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03C6" w:rsidRDefault="004F3ADC" w:rsidP="0026695D">
      <w:pPr>
        <w:pStyle w:val="Heading1"/>
      </w:pPr>
      <w:r>
        <w:t>Influence of bridge on vehicle acceleration</w:t>
      </w:r>
    </w:p>
    <w:p w:rsidR="004F3ADC" w:rsidRDefault="004F3ADC" w:rsidP="004F3ADC">
      <w:r>
        <w:t xml:space="preserve">To gain an understanding of what characteristics of bridge profile are influential to vehicle acceleration and subsequently amplification of bridge response, the profile from an actual profile (I76 Viaduct) will be examined. In an effort to reduce computational expenditure, the vehicle response without the structure will be compared to that with the structure included. If the differences are </w:t>
      </w:r>
      <w:proofErr w:type="spellStart"/>
      <w:r>
        <w:t>negligeable</w:t>
      </w:r>
      <w:proofErr w:type="spellEnd"/>
      <w:r>
        <w:t xml:space="preserve">, further simulations </w:t>
      </w:r>
      <w:r w:rsidR="003D6D74">
        <w:t>will be performed with the bridge structure excluded.</w:t>
      </w:r>
    </w:p>
    <w:p w:rsidR="003D6D74" w:rsidRDefault="00E005F7" w:rsidP="004F3ADC">
      <w:r w:rsidRPr="00E005F7">
        <w:rPr>
          <w:noProof/>
          <w:shd w:val="clear" w:color="auto" w:fill="FFFFFF" w:themeFill="background1"/>
        </w:rPr>
        <w:drawing>
          <wp:inline distT="0" distB="0" distL="0" distR="0" wp14:anchorId="4EF68D47" wp14:editId="6396CEFB">
            <wp:extent cx="5943600" cy="2102485"/>
            <wp:effectExtent l="0" t="0" r="19050" b="120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F01570" w:rsidRDefault="00F01570" w:rsidP="004F3ADC">
      <w:r>
        <w:t>As can be seen from the above plot, the majority of the vehicle response is due to the profile.</w:t>
      </w:r>
    </w:p>
    <w:p w:rsidR="00F01570" w:rsidRDefault="00F01570" w:rsidP="004F3ADC">
      <w:r>
        <w:t xml:space="preserve">The rigid road was modeled as a beam with supports along its length. In an effort to evaluate LUSAS’ ability to simulate this rigid road, a </w:t>
      </w:r>
      <w:proofErr w:type="spellStart"/>
      <w:r>
        <w:t>Matlab</w:t>
      </w:r>
      <w:proofErr w:type="spellEnd"/>
      <w:r>
        <w:t xml:space="preserve"> script was created that simulates a quarter-car model over a given profile. These results matched well with the LUSAS simulation.</w:t>
      </w:r>
    </w:p>
    <w:p w:rsidR="00F01570" w:rsidRDefault="00F01570" w:rsidP="004F3ADC">
      <w:r>
        <w:rPr>
          <w:noProof/>
        </w:rPr>
        <w:drawing>
          <wp:inline distT="0" distB="0" distL="0" distR="0" wp14:anchorId="2D97C6B7" wp14:editId="28CDA58A">
            <wp:extent cx="5943600" cy="2102485"/>
            <wp:effectExtent l="0" t="0" r="19050" b="1206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F01570" w:rsidRDefault="00F01570" w:rsidP="004F3ADC"/>
    <w:p w:rsidR="003D6D74" w:rsidRDefault="003D6D74" w:rsidP="004F3ADC">
      <w:r>
        <w:fldChar w:fldCharType="begin"/>
      </w:r>
      <w:r>
        <w:instrText xml:space="preserve"> ADDIN ZOTERO_ITEM CSL_CITATION {"citationID":"1hYKmJM1","properties":{"formattedCitation":"(Agostinacchio, Ciampa, and Olita 2014)","plainCitation":"(Agostinacchio, Ciampa, and Olita 2014)","noteIndex":0},"citationItems":[{"id":523,"uris":["http://zotero.org/users/3157746/items/WAZTVFWF"],"uri":["http://zotero.org/users/3157746/items/WAZTVFWF"],"itemData":{"id":523,"type":"article-journal","title":"The vibrations induced by surface irregularities in road pavements–a Matlab® approach","container-title":"European Transport Research Review","page":"267–275","volume":"6","issue":"3","source":"Google Scholar","author":[{"family":"Agostinacchio","given":"M."},{"family":"Ciampa","given":"D."},{"family":"Olita","given":"S."}],"issued":{"date-parts":[["2014"]]}}}],"schema":"https://github.com/citation-style-language/schema/raw/master/csl-citation.json"} </w:instrText>
      </w:r>
      <w:r>
        <w:fldChar w:fldCharType="separate"/>
      </w:r>
      <w:r w:rsidRPr="003D6D74">
        <w:rPr>
          <w:rFonts w:ascii="Calibri" w:hAnsi="Calibri" w:cs="Calibri"/>
        </w:rPr>
        <w:t xml:space="preserve">(Agostinacchio, Ciampa, and </w:t>
      </w:r>
      <w:proofErr w:type="spellStart"/>
      <w:r w:rsidRPr="003D6D74">
        <w:rPr>
          <w:rFonts w:ascii="Calibri" w:hAnsi="Calibri" w:cs="Calibri"/>
        </w:rPr>
        <w:t>Olita</w:t>
      </w:r>
      <w:proofErr w:type="spellEnd"/>
      <w:r w:rsidRPr="003D6D74">
        <w:rPr>
          <w:rFonts w:ascii="Calibri" w:hAnsi="Calibri" w:cs="Calibri"/>
        </w:rPr>
        <w:t xml:space="preserve"> 2014)</w:t>
      </w:r>
      <w:r>
        <w:fldChar w:fldCharType="end"/>
      </w:r>
      <w:r>
        <w:t xml:space="preserve"> Details </w:t>
      </w:r>
      <w:proofErr w:type="spellStart"/>
      <w:r>
        <w:t>matlab</w:t>
      </w:r>
      <w:proofErr w:type="spellEnd"/>
      <w:r>
        <w:t xml:space="preserve"> work for determining vehicle dynamic force due to profile.</w:t>
      </w:r>
    </w:p>
    <w:p w:rsidR="00536635" w:rsidRDefault="00536635" w:rsidP="00536635">
      <w:pPr>
        <w:pStyle w:val="Heading2"/>
      </w:pPr>
      <w:r>
        <w:lastRenderedPageBreak/>
        <w:t>Influence of profile character on vehicle acceleration</w:t>
      </w:r>
    </w:p>
    <w:p w:rsidR="00536635" w:rsidRDefault="00536635" w:rsidP="00536635">
      <w:r>
        <w:t xml:space="preserve">Since a vehicle’s </w:t>
      </w:r>
      <w:proofErr w:type="gramStart"/>
      <w:r>
        <w:t xml:space="preserve">response </w:t>
      </w:r>
      <w:r w:rsidR="00901949">
        <w:t xml:space="preserve"> </w:t>
      </w:r>
      <w:r>
        <w:t>to</w:t>
      </w:r>
      <w:proofErr w:type="gramEnd"/>
      <w:r>
        <w:t xml:space="preserve">  a bridge’s roadway is dominated by the roadway profile, we can study the interaction between vehicle suspension and the nature of the profile.</w:t>
      </w:r>
    </w:p>
    <w:p w:rsidR="003D6D74" w:rsidRDefault="00536635" w:rsidP="00536635">
      <w:r>
        <w:t xml:space="preserve"> </w:t>
      </w:r>
      <w:hyperlink r:id="rId10" w:history="1">
        <w:r w:rsidR="00657F5D" w:rsidRPr="00BF4A6E">
          <w:rPr>
            <w:rStyle w:val="Hyperlink"/>
          </w:rPr>
          <w:t>http://www.diva-portal.org/smash/get/diva2:962705/FULLTEXT01.pdf</w:t>
        </w:r>
      </w:hyperlink>
      <w:r w:rsidR="00657F5D">
        <w:t>.</w:t>
      </w:r>
    </w:p>
    <w:p w:rsidR="00657F5D" w:rsidRDefault="00657F5D" w:rsidP="00536635"/>
    <w:p w:rsidR="00657F5D" w:rsidRDefault="00657F5D" w:rsidP="00536635">
      <w:r>
        <w:t xml:space="preserve">First let’s examine the difference </w:t>
      </w:r>
      <w:proofErr w:type="gramStart"/>
      <w:r w:rsidR="007F0E06">
        <w:t>between</w:t>
      </w:r>
      <w:r>
        <w:t xml:space="preserve"> </w:t>
      </w:r>
      <w:r w:rsidR="007F0E06">
        <w:t>an</w:t>
      </w:r>
      <w:proofErr w:type="gramEnd"/>
      <w:r w:rsidR="007F0E06">
        <w:t xml:space="preserve"> </w:t>
      </w:r>
      <w:r>
        <w:t xml:space="preserve">artificially generated profile vs the measured. </w:t>
      </w:r>
    </w:p>
    <w:p w:rsidR="00901949" w:rsidRDefault="00901949" w:rsidP="00536635">
      <w:r>
        <w:t xml:space="preserve">The power spectral density of the profile is calculated using MATLAB functions. </w:t>
      </w:r>
    </w:p>
    <w:p w:rsidR="0077283A" w:rsidRDefault="0077283A" w:rsidP="00536635">
      <w:r>
        <w:rPr>
          <w:noProof/>
        </w:rPr>
        <w:drawing>
          <wp:inline distT="0" distB="0" distL="0" distR="0">
            <wp:extent cx="4076700" cy="32575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
                      <a:extLst>
                        <a:ext uri="{28A0092B-C50C-407E-A947-70E740481C1C}">
                          <a14:useLocalDpi xmlns:a14="http://schemas.microsoft.com/office/drawing/2010/main" val="0"/>
                        </a:ext>
                      </a:extLst>
                    </a:blip>
                    <a:srcRect r="22883" b="18125"/>
                    <a:stretch/>
                  </pic:blipFill>
                  <pic:spPr bwMode="auto">
                    <a:xfrm>
                      <a:off x="0" y="0"/>
                      <a:ext cx="4076700" cy="3257550"/>
                    </a:xfrm>
                    <a:prstGeom prst="rect">
                      <a:avLst/>
                    </a:prstGeom>
                    <a:noFill/>
                    <a:ln>
                      <a:noFill/>
                    </a:ln>
                    <a:extLst>
                      <a:ext uri="{53640926-AAD7-44D8-BBD7-CCE9431645EC}">
                        <a14:shadowObscured xmlns:a14="http://schemas.microsoft.com/office/drawing/2010/main"/>
                      </a:ext>
                    </a:extLst>
                  </pic:spPr>
                </pic:pic>
              </a:graphicData>
            </a:graphic>
          </wp:inline>
        </w:drawing>
      </w:r>
    </w:p>
    <w:p w:rsidR="0077283A" w:rsidRDefault="0077283A" w:rsidP="00536635">
      <w:r>
        <w:rPr>
          <w:noProof/>
        </w:rPr>
        <w:lastRenderedPageBreak/>
        <w:drawing>
          <wp:inline distT="0" distB="0" distL="0" distR="0">
            <wp:extent cx="3810000" cy="29907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a:extLst>
                        <a:ext uri="{28A0092B-C50C-407E-A947-70E740481C1C}">
                          <a14:useLocalDpi xmlns:a14="http://schemas.microsoft.com/office/drawing/2010/main" val="0"/>
                        </a:ext>
                      </a:extLst>
                    </a:blip>
                    <a:srcRect r="22894" b="19581"/>
                    <a:stretch/>
                  </pic:blipFill>
                  <pic:spPr bwMode="auto">
                    <a:xfrm>
                      <a:off x="0" y="0"/>
                      <a:ext cx="3810000" cy="2990785"/>
                    </a:xfrm>
                    <a:prstGeom prst="rect">
                      <a:avLst/>
                    </a:prstGeom>
                    <a:noFill/>
                    <a:ln>
                      <a:noFill/>
                    </a:ln>
                    <a:extLst>
                      <a:ext uri="{53640926-AAD7-44D8-BBD7-CCE9431645EC}">
                        <a14:shadowObscured xmlns:a14="http://schemas.microsoft.com/office/drawing/2010/main"/>
                      </a:ext>
                    </a:extLst>
                  </pic:spPr>
                </pic:pic>
              </a:graphicData>
            </a:graphic>
          </wp:inline>
        </w:drawing>
      </w:r>
    </w:p>
    <w:p w:rsidR="00901949" w:rsidRDefault="00901949" w:rsidP="00536635">
      <w:r>
        <w:rPr>
          <w:noProof/>
        </w:rPr>
        <w:drawing>
          <wp:inline distT="0" distB="0" distL="0" distR="0">
            <wp:extent cx="5324475" cy="34575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24475" cy="3457575"/>
                    </a:xfrm>
                    <a:prstGeom prst="rect">
                      <a:avLst/>
                    </a:prstGeom>
                    <a:noFill/>
                    <a:ln>
                      <a:noFill/>
                    </a:ln>
                  </pic:spPr>
                </pic:pic>
              </a:graphicData>
            </a:graphic>
          </wp:inline>
        </w:drawing>
      </w:r>
    </w:p>
    <w:p w:rsidR="004E2C76" w:rsidRDefault="00901949">
      <w:r>
        <w:t xml:space="preserve">Using the ISO 8608 standard we may classify this profile by fitting a curve of the form </w:t>
      </w:r>
      <w:proofErr w:type="spellStart"/>
      <w:proofErr w:type="gramStart"/>
      <w:r>
        <w:t>G</w:t>
      </w:r>
      <w:r w:rsidRPr="00FC3F28">
        <w:rPr>
          <w:vertAlign w:val="subscript"/>
        </w:rPr>
        <w:t>d</w:t>
      </w:r>
      <w:proofErr w:type="spellEnd"/>
      <w:r>
        <w:t>(</w:t>
      </w:r>
      <w:proofErr w:type="gramEnd"/>
      <w:r>
        <w:t>n)=Cn</w:t>
      </w:r>
      <w:r w:rsidRPr="00FC3F28">
        <w:rPr>
          <w:vertAlign w:val="superscript"/>
        </w:rPr>
        <w:t>-w</w:t>
      </w:r>
      <w:r>
        <w:t>.</w:t>
      </w:r>
      <w:r w:rsidR="00FC3F28">
        <w:t xml:space="preserve"> The exponent is usually fixed to 2, but we may allow it to vary for best fit.</w:t>
      </w:r>
      <w:r w:rsidR="00DE7CB2">
        <w:t xml:space="preserve"> </w:t>
      </w:r>
      <w:r w:rsidR="00DE7CB2">
        <w:fldChar w:fldCharType="begin"/>
      </w:r>
      <w:r w:rsidR="00DE7CB2">
        <w:instrText xml:space="preserve"> ADDIN ZOTERO_ITEM CSL_CITATION {"citationID":"rDYY2jNb","properties":{"formattedCitation":"(Andren 2006)","plainCitation":"(Andren 2006)","noteIndex":0},"citationItems":[{"id":531,"uris":["http://zotero.org/users/3157746/items/D7DDWRJU"],"uri":["http://zotero.org/users/3157746/items/D7DDWRJU"],"itemData":{"id":531,"type":"article-journal","title":"Power spectral density approximations of longitudinal road profiles","container-title":"International Journal of Vehicle Design","page":"2","volume":"40","issue":"1/2/3","source":"Crossref","abstract":"The power spectral density (PSD) representation of road profiles can be used both to assess the road roughness, and as an input to vehicle dynamics. The PSD is often approximated with a simple function, using only a few parameters. The present paper presents a literature survey of such PSD approximations, and tests four approximations on longitudinal road profile data from the entire Swedish state road network.","DOI":"10.1504/IJVD.2006.008450","ISSN":"0143-3369, 1741-5314","language":"en","author":[{"family":"Andren","given":"Peter"}],"issued":{"date-parts":[["2006"]]}}}],"schema":"https://github.com/citation-style-language/schema/raw/master/csl-citation.json"} </w:instrText>
      </w:r>
      <w:r w:rsidR="00DE7CB2">
        <w:fldChar w:fldCharType="separate"/>
      </w:r>
      <w:r w:rsidR="00DE7CB2" w:rsidRPr="00DE7CB2">
        <w:rPr>
          <w:rFonts w:ascii="Calibri" w:hAnsi="Calibri" w:cs="Calibri"/>
        </w:rPr>
        <w:t>(Andren 2006)</w:t>
      </w:r>
      <w:r w:rsidR="00DE7CB2">
        <w:fldChar w:fldCharType="end"/>
      </w:r>
      <w:r w:rsidR="00FC3F28">
        <w:t xml:space="preserve"> </w:t>
      </w:r>
    </w:p>
    <w:p w:rsidR="004E2C76" w:rsidRDefault="00BA2972">
      <w:r>
        <w:rPr>
          <w:noProof/>
        </w:rPr>
        <w:lastRenderedPageBreak/>
        <w:drawing>
          <wp:inline distT="0" distB="0" distL="0" distR="0">
            <wp:extent cx="5324475" cy="39909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p>
    <w:p w:rsidR="004E2C76" w:rsidRDefault="004E2C76">
      <w:proofErr w:type="spellStart"/>
      <w:r>
        <w:t>Matlab’s</w:t>
      </w:r>
      <w:proofErr w:type="spellEnd"/>
      <w:r>
        <w:t xml:space="preserve"> curve fitting tool was used to acquire a linear fit for the log of the data, which was subsequently transformed to the form given above. The fitted data was metric to match the ISO standards for ease of interpretation and comparison. The fitted equation was as follows:</w:t>
      </w:r>
    </w:p>
    <w:p w:rsidR="00BA2972" w:rsidRDefault="00ED3418">
      <w:pP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d</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14.81</m:t>
              </m:r>
            </m:sup>
          </m:sSup>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495</m:t>
              </m:r>
            </m:sup>
          </m:sSup>
        </m:oMath>
      </m:oMathPara>
    </w:p>
    <w:p w:rsidR="00BA2972" w:rsidRDefault="00BA2972">
      <w:pPr>
        <w:rPr>
          <w:rFonts w:eastAsiaTheme="minorEastAsia"/>
        </w:rPr>
      </w:pPr>
      <w:r>
        <w:rPr>
          <w:rFonts w:eastAsiaTheme="minorEastAsia"/>
        </w:rPr>
        <w:t>C is usually identified as the PSD value at the reference spatial frequency: 0.1 cycles/meter. Therefore, for the above equation, C would be 1.156*10</w:t>
      </w:r>
      <w:r w:rsidRPr="00BA2972">
        <w:rPr>
          <w:rFonts w:eastAsiaTheme="minorEastAsia"/>
          <w:vertAlign w:val="superscript"/>
        </w:rPr>
        <w:t>-4</w:t>
      </w:r>
      <w:r>
        <w:rPr>
          <w:rFonts w:eastAsiaTheme="minorEastAsia"/>
        </w:rPr>
        <w:t xml:space="preserve"> or 115.6 (10</w:t>
      </w:r>
      <w:r w:rsidRPr="00BA2972">
        <w:rPr>
          <w:rFonts w:eastAsiaTheme="minorEastAsia"/>
          <w:vertAlign w:val="superscript"/>
        </w:rPr>
        <w:t>-6</w:t>
      </w:r>
      <w:r>
        <w:rPr>
          <w:rFonts w:eastAsiaTheme="minorEastAsia"/>
        </w:rPr>
        <w:t>) m</w:t>
      </w:r>
      <w:r w:rsidRPr="00BA2972">
        <w:rPr>
          <w:rFonts w:eastAsiaTheme="minorEastAsia"/>
          <w:vertAlign w:val="superscript"/>
        </w:rPr>
        <w:t>3</w:t>
      </w:r>
      <w:r>
        <w:rPr>
          <w:rFonts w:eastAsiaTheme="minorEastAsia"/>
        </w:rPr>
        <w:t xml:space="preserve"> for a waviness of 2.495. For a waviness of 2, the</w:t>
      </w:r>
      <w:r w:rsidR="000F172D">
        <w:rPr>
          <w:rFonts w:eastAsiaTheme="minorEastAsia"/>
        </w:rPr>
        <w:t xml:space="preserve"> roughness coefficient (C) equals 13.7 (10</w:t>
      </w:r>
      <w:r w:rsidR="000F172D" w:rsidRPr="000F172D">
        <w:rPr>
          <w:rFonts w:eastAsiaTheme="minorEastAsia"/>
          <w:vertAlign w:val="superscript"/>
        </w:rPr>
        <w:t>-6</w:t>
      </w:r>
      <w:r w:rsidR="000F172D">
        <w:rPr>
          <w:rFonts w:eastAsiaTheme="minorEastAsia"/>
        </w:rPr>
        <w:t>) m</w:t>
      </w:r>
      <w:r w:rsidR="000F172D" w:rsidRPr="000F172D">
        <w:rPr>
          <w:rFonts w:eastAsiaTheme="minorEastAsia"/>
          <w:vertAlign w:val="superscript"/>
        </w:rPr>
        <w:t>3</w:t>
      </w:r>
      <w:r w:rsidR="000F172D">
        <w:rPr>
          <w:rFonts w:eastAsiaTheme="minorEastAsia"/>
        </w:rPr>
        <w:t xml:space="preserve">. According to ISO 8608, these values correspond to average and very good road profiles </w:t>
      </w:r>
      <w:r w:rsidR="000F172D">
        <w:rPr>
          <w:rFonts w:eastAsiaTheme="minorEastAsia"/>
        </w:rPr>
        <w:fldChar w:fldCharType="begin"/>
      </w:r>
      <w:r w:rsidR="000F172D">
        <w:rPr>
          <w:rFonts w:eastAsiaTheme="minorEastAsia"/>
        </w:rPr>
        <w:instrText xml:space="preserve"> ADDIN ZOTERO_ITEM CSL_CITATION {"citationID":"N4xbQ0Cg","properties":{"formattedCitation":"(Loprencipe and Zoccali 2017)","plainCitation":"(Loprencipe and Zoccali 2017)","noteIndex":0},"citationItems":[{"id":259,"uris":["http://zotero.org/users/3157746/items/E36BD3VI"],"uri":["http://zotero.org/users/3157746/items/E36BD3VI"],"itemData":{"id":259,"type":"article-journal","title":"Use of generated artificial road profiles in road roughness evaluation","container-title":"Journal of Modern Transportation","page":"24–33","volume":"25","issue":"1","abstract":"In the evaluation of road roughness and its effects on vehicles response in terms of ride quality, loads induced on pavement, drivers' comfort, etc., it is very common to generate road profiles based on the equation provided by ISO 8608 standard, according to which it is possible to group road surface profiles into eight different classes. However, real profiles are significantly different from the artificial ones because of the non-stationary feature of the first ones and the not full capability of the ISO 8608 equation to correctly describe the frequency content of real road profiles. In this paper, the international roughness index, the frequency-weighted vertical acceleration a wz according to ISO 2631, and the dynamic load index are applied both on artificial and real profiles, highlighting the different results obtained. The analysis carried out in this work has highlighted some limitation of the ISO 8608 approach in the description of performance and conditions of real pavement profiles. Furthermore, the different sensitivity of the various indices to the fitted power spectral density parameters is shown, which should be taken into account when performing analysis using artificial profiles.","DOI":"10.1007/s40534-017-0122-1","ISSN":"2196-0577","author":[{"family":"Loprencipe","given":"Giuseppe"},{"family":"Zoccali","given":"Pablo"}],"issued":{"date-parts":[["2017",3]]}}}],"schema":"https://github.com/citation-style-language/schema/raw/master/csl-citation.json"} </w:instrText>
      </w:r>
      <w:r w:rsidR="000F172D">
        <w:rPr>
          <w:rFonts w:eastAsiaTheme="minorEastAsia"/>
        </w:rPr>
        <w:fldChar w:fldCharType="separate"/>
      </w:r>
      <w:r w:rsidR="000F172D" w:rsidRPr="000F172D">
        <w:rPr>
          <w:rFonts w:ascii="Calibri" w:hAnsi="Calibri" w:cs="Calibri"/>
        </w:rPr>
        <w:t>(Loprencipe and Zoccali 2017)</w:t>
      </w:r>
      <w:r w:rsidR="000F172D">
        <w:rPr>
          <w:rFonts w:eastAsiaTheme="minorEastAsia"/>
        </w:rPr>
        <w:fldChar w:fldCharType="end"/>
      </w:r>
      <w:r w:rsidR="000F172D">
        <w:rPr>
          <w:rFonts w:eastAsiaTheme="minorEastAsia"/>
        </w:rPr>
        <w:t xml:space="preserve">. Clearly, the ISO 8608 standard in inadequate at judging how a roadway effects vehicles, and the waviness should not be restricted to 2 if a true characterization of the profile is desired. </w:t>
      </w:r>
    </w:p>
    <w:p w:rsidR="00EF4C33" w:rsidRPr="00EF4C33" w:rsidRDefault="00EF4C33">
      <w:pPr>
        <w:rPr>
          <w:rFonts w:eastAsiaTheme="minorEastAsia"/>
          <w:color w:val="000000"/>
          <w:sz w:val="20"/>
          <w:szCs w:val="20"/>
        </w:rPr>
      </w:pPr>
      <w:r>
        <w:rPr>
          <w:rFonts w:eastAsiaTheme="minorEastAsia"/>
        </w:rPr>
        <w:t xml:space="preserve">Using the fitted PSD functions we can generate an artificial profile. The following equations were used in a </w:t>
      </w:r>
      <w:proofErr w:type="spellStart"/>
      <w:r>
        <w:rPr>
          <w:rFonts w:eastAsiaTheme="minorEastAsia"/>
        </w:rPr>
        <w:t>matlab</w:t>
      </w:r>
      <w:proofErr w:type="spellEnd"/>
      <w:r>
        <w:rPr>
          <w:rFonts w:eastAsiaTheme="minorEastAsia"/>
        </w:rPr>
        <w:t xml:space="preserve"> script to obtain artificial profiles</w:t>
      </w:r>
      <w:r w:rsidR="00DE7CB2">
        <w:rPr>
          <w:rFonts w:eastAsiaTheme="minorEastAsia"/>
        </w:rPr>
        <w:t xml:space="preserve"> </w:t>
      </w:r>
      <w:r w:rsidR="00DE7CB2">
        <w:rPr>
          <w:rFonts w:eastAsiaTheme="minorEastAsia"/>
        </w:rPr>
        <w:fldChar w:fldCharType="begin"/>
      </w:r>
      <w:r w:rsidR="00DE7CB2">
        <w:rPr>
          <w:rFonts w:eastAsiaTheme="minorEastAsia"/>
        </w:rPr>
        <w:instrText xml:space="preserve"> ADDIN ZOTERO_ITEM CSL_CITATION {"citationID":"xR6JJwDx","properties":{"formattedCitation":"(Loprencipe and Zoccali 2017)","plainCitation":"(Loprencipe and Zoccali 2017)","noteIndex":0},"citationItems":[{"id":259,"uris":["http://zotero.org/users/3157746/items/E36BD3VI"],"uri":["http://zotero.org/users/3157746/items/E36BD3VI"],"itemData":{"id":259,"type":"article-journal","title":"Use of generated artificial road profiles in road roughness evaluation","container-title":"Journal of Modern Transportation","page":"24–33","volume":"25","issue":"1","abstract":"In the evaluation of road roughness and its effects on vehicles response in terms of ride quality, loads induced on pavement, drivers' comfort, etc., it is very common to generate road profiles based on the equation provided by ISO 8608 standard, according to which it is possible to group road surface profiles into eight different classes. However, real profiles are significantly different from the artificial ones because of the non-stationary feature of the first ones and the not full capability of the ISO 8608 equation to correctly describe the frequency content of real road profiles. In this paper, the international roughness index, the frequency-weighted vertical acceleration a wz according to ISO 2631, and the dynamic load index are applied both on artificial and real profiles, highlighting the different results obtained. The analysis carried out in this work has highlighted some limitation of the ISO 8608 approach in the description of performance and conditions of real pavement profiles. Furthermore, the different sensitivity of the various indices to the fitted power spectral density parameters is shown, which should be taken into account when performing analysis using artificial profiles.","DOI":"10.1007/s40534-017-0122-1","ISSN":"2196-0577","author":[{"family":"Loprencipe","given":"Giuseppe"},{"family":"Zoccali","given":"Pablo"}],"issued":{"date-parts":[["2017",3]]}}}],"schema":"https://github.com/citation-style-language/schema/raw/master/csl-citation.json"} </w:instrText>
      </w:r>
      <w:r w:rsidR="00DE7CB2">
        <w:rPr>
          <w:rFonts w:eastAsiaTheme="minorEastAsia"/>
        </w:rPr>
        <w:fldChar w:fldCharType="separate"/>
      </w:r>
      <w:r w:rsidR="00DE7CB2" w:rsidRPr="00DE7CB2">
        <w:rPr>
          <w:rFonts w:ascii="Calibri" w:hAnsi="Calibri" w:cs="Calibri"/>
        </w:rPr>
        <w:t>(Loprencipe and Zoccali 2017)</w:t>
      </w:r>
      <w:r w:rsidR="00DE7CB2">
        <w:rPr>
          <w:rFonts w:eastAsiaTheme="minorEastAsia"/>
        </w:rPr>
        <w:fldChar w:fldCharType="end"/>
      </w:r>
      <w:r>
        <w:rPr>
          <w:rFonts w:eastAsiaTheme="minorEastAsia"/>
        </w:rPr>
        <w:t>:</w:t>
      </w:r>
      <w:r>
        <w:rPr>
          <w:rFonts w:eastAsiaTheme="minorEastAsia"/>
        </w:rPr>
        <w:br/>
      </w:r>
      <m:oMathPara>
        <m:oMath>
          <m:r>
            <w:rPr>
              <w:rFonts w:ascii="Cambria Math" w:eastAsiaTheme="minorEastAsia" w:hAnsi="Cambria Math"/>
              <w:color w:val="000000"/>
              <w:sz w:val="20"/>
              <w:szCs w:val="20"/>
            </w:rPr>
            <m:t>z</m:t>
          </m:r>
          <m:d>
            <m:dPr>
              <m:ctrlPr>
                <w:rPr>
                  <w:rFonts w:ascii="Cambria Math" w:eastAsiaTheme="minorEastAsia" w:hAnsi="Cambria Math"/>
                  <w:i/>
                  <w:color w:val="000000"/>
                  <w:sz w:val="20"/>
                  <w:szCs w:val="20"/>
                </w:rPr>
              </m:ctrlPr>
            </m:dPr>
            <m:e>
              <m:r>
                <w:rPr>
                  <w:rFonts w:ascii="Cambria Math" w:eastAsiaTheme="minorEastAsia" w:hAnsi="Cambria Math"/>
                  <w:color w:val="000000"/>
                  <w:sz w:val="20"/>
                  <w:szCs w:val="20"/>
                </w:rPr>
                <m:t>x</m:t>
              </m:r>
            </m:e>
          </m:d>
          <m:r>
            <w:rPr>
              <w:rFonts w:ascii="Cambria Math" w:eastAsiaTheme="minorEastAsia" w:hAnsi="Cambria Math"/>
              <w:color w:val="000000"/>
              <w:sz w:val="20"/>
              <w:szCs w:val="20"/>
            </w:rPr>
            <m:t>=</m:t>
          </m:r>
          <m:nary>
            <m:naryPr>
              <m:chr m:val="∑"/>
              <m:limLoc m:val="undOvr"/>
              <m:ctrlPr>
                <w:rPr>
                  <w:rFonts w:ascii="Cambria Math" w:eastAsiaTheme="minorEastAsia" w:hAnsi="Cambria Math"/>
                  <w:i/>
                  <w:color w:val="000000"/>
                  <w:sz w:val="20"/>
                  <w:szCs w:val="20"/>
                </w:rPr>
              </m:ctrlPr>
            </m:naryPr>
            <m:sub>
              <m:r>
                <w:rPr>
                  <w:rFonts w:ascii="Cambria Math" w:eastAsiaTheme="minorEastAsia" w:hAnsi="Cambria Math"/>
                  <w:color w:val="000000"/>
                  <w:sz w:val="20"/>
                  <w:szCs w:val="20"/>
                </w:rPr>
                <m:t>i=1</m:t>
              </m:r>
            </m:sub>
            <m:sup>
              <m:r>
                <w:rPr>
                  <w:rFonts w:ascii="Cambria Math" w:eastAsiaTheme="minorEastAsia" w:hAnsi="Cambria Math"/>
                  <w:color w:val="000000"/>
                  <w:sz w:val="20"/>
                  <w:szCs w:val="20"/>
                </w:rPr>
                <m:t>N</m:t>
              </m:r>
            </m:sup>
            <m:e>
              <m:sSub>
                <m:sSubPr>
                  <m:ctrlPr>
                    <w:rPr>
                      <w:rFonts w:ascii="Cambria Math" w:eastAsiaTheme="minorEastAsia" w:hAnsi="Cambria Math"/>
                      <w:i/>
                      <w:color w:val="000000"/>
                      <w:sz w:val="20"/>
                      <w:szCs w:val="20"/>
                    </w:rPr>
                  </m:ctrlPr>
                </m:sSubPr>
                <m:e>
                  <m:r>
                    <w:rPr>
                      <w:rFonts w:ascii="Cambria Math" w:eastAsiaTheme="minorEastAsia" w:hAnsi="Cambria Math"/>
                      <w:color w:val="000000"/>
                      <w:sz w:val="20"/>
                      <w:szCs w:val="20"/>
                    </w:rPr>
                    <m:t>A</m:t>
                  </m:r>
                </m:e>
                <m:sub>
                  <m:r>
                    <w:rPr>
                      <w:rFonts w:ascii="Cambria Math" w:eastAsiaTheme="minorEastAsia" w:hAnsi="Cambria Math"/>
                      <w:color w:val="000000"/>
                      <w:sz w:val="20"/>
                      <w:szCs w:val="20"/>
                    </w:rPr>
                    <m:t>i</m:t>
                  </m:r>
                </m:sub>
              </m:sSub>
              <m:func>
                <m:funcPr>
                  <m:ctrlPr>
                    <w:rPr>
                      <w:rFonts w:ascii="Cambria Math" w:eastAsiaTheme="minorEastAsia" w:hAnsi="Cambria Math"/>
                      <w:i/>
                      <w:color w:val="000000"/>
                      <w:sz w:val="20"/>
                      <w:szCs w:val="20"/>
                    </w:rPr>
                  </m:ctrlPr>
                </m:funcPr>
                <m:fName>
                  <m:r>
                    <m:rPr>
                      <m:sty m:val="p"/>
                    </m:rPr>
                    <w:rPr>
                      <w:rFonts w:ascii="Cambria Math" w:hAnsi="Cambria Math"/>
                      <w:color w:val="000000"/>
                      <w:sz w:val="20"/>
                      <w:szCs w:val="20"/>
                    </w:rPr>
                    <m:t>sin</m:t>
                  </m:r>
                </m:fName>
                <m:e>
                  <m:d>
                    <m:dPr>
                      <m:ctrlPr>
                        <w:rPr>
                          <w:rFonts w:ascii="Cambria Math" w:eastAsiaTheme="minorEastAsia" w:hAnsi="Cambria Math"/>
                          <w:i/>
                          <w:color w:val="000000"/>
                          <w:sz w:val="20"/>
                          <w:szCs w:val="20"/>
                        </w:rPr>
                      </m:ctrlPr>
                    </m:dPr>
                    <m:e>
                      <m:sSub>
                        <m:sSubPr>
                          <m:ctrlPr>
                            <w:rPr>
                              <w:rFonts w:ascii="Cambria Math" w:eastAsiaTheme="minorEastAsia" w:hAnsi="Cambria Math"/>
                              <w:i/>
                              <w:color w:val="000000"/>
                              <w:sz w:val="20"/>
                              <w:szCs w:val="20"/>
                            </w:rPr>
                          </m:ctrlPr>
                        </m:sSubPr>
                        <m:e>
                          <m:r>
                            <m:rPr>
                              <m:sty m:val="p"/>
                            </m:rPr>
                            <w:rPr>
                              <w:rFonts w:ascii="Cambria Math" w:eastAsiaTheme="minorEastAsia" w:hAnsi="Cambria Math"/>
                              <w:color w:val="000000"/>
                              <w:sz w:val="20"/>
                              <w:szCs w:val="20"/>
                            </w:rPr>
                            <m:t>Ω</m:t>
                          </m:r>
                        </m:e>
                        <m:sub>
                          <m:r>
                            <w:rPr>
                              <w:rFonts w:ascii="Cambria Math" w:eastAsiaTheme="minorEastAsia" w:hAnsi="Cambria Math"/>
                              <w:color w:val="000000"/>
                              <w:sz w:val="20"/>
                              <w:szCs w:val="20"/>
                            </w:rPr>
                            <m:t>i</m:t>
                          </m:r>
                        </m:sub>
                      </m:sSub>
                      <m:r>
                        <w:rPr>
                          <w:rFonts w:ascii="Cambria Math" w:eastAsiaTheme="minorEastAsia" w:hAnsi="Cambria Math"/>
                          <w:color w:val="000000"/>
                          <w:sz w:val="20"/>
                          <w:szCs w:val="20"/>
                        </w:rPr>
                        <m:t>-</m:t>
                      </m:r>
                      <m:sSub>
                        <m:sSubPr>
                          <m:ctrlPr>
                            <w:rPr>
                              <w:rFonts w:ascii="Cambria Math" w:eastAsiaTheme="minorEastAsia" w:hAnsi="Cambria Math"/>
                              <w:i/>
                              <w:color w:val="000000"/>
                              <w:sz w:val="20"/>
                              <w:szCs w:val="20"/>
                            </w:rPr>
                          </m:ctrlPr>
                        </m:sSubPr>
                        <m:e>
                          <m:r>
                            <w:rPr>
                              <w:rFonts w:ascii="Cambria Math" w:eastAsiaTheme="minorEastAsia" w:hAnsi="Cambria Math"/>
                              <w:color w:val="000000"/>
                              <w:sz w:val="20"/>
                              <w:szCs w:val="20"/>
                            </w:rPr>
                            <m:t>φ</m:t>
                          </m:r>
                        </m:e>
                        <m:sub>
                          <m:r>
                            <w:rPr>
                              <w:rFonts w:ascii="Cambria Math" w:eastAsiaTheme="minorEastAsia" w:hAnsi="Cambria Math"/>
                              <w:color w:val="000000"/>
                              <w:sz w:val="20"/>
                              <w:szCs w:val="20"/>
                            </w:rPr>
                            <m:t>i</m:t>
                          </m:r>
                        </m:sub>
                      </m:sSub>
                    </m:e>
                  </m:d>
                </m:e>
              </m:func>
            </m:e>
          </m:nary>
        </m:oMath>
      </m:oMathPara>
    </w:p>
    <w:p w:rsidR="00EF4C33" w:rsidRPr="00D43A83" w:rsidRDefault="00ED3418">
      <w:pPr>
        <w:rPr>
          <w:rFonts w:eastAsiaTheme="minorEastAsia"/>
          <w:color w:val="000000"/>
          <w:sz w:val="20"/>
          <w:szCs w:val="20"/>
        </w:rPr>
      </w:pPr>
      <m:oMathPara>
        <m:oMath>
          <m:sSub>
            <m:sSubPr>
              <m:ctrlPr>
                <w:rPr>
                  <w:rFonts w:ascii="Cambria Math" w:eastAsiaTheme="minorEastAsia" w:hAnsi="Cambria Math"/>
                  <w:i/>
                  <w:color w:val="000000"/>
                  <w:sz w:val="20"/>
                  <w:szCs w:val="20"/>
                </w:rPr>
              </m:ctrlPr>
            </m:sSubPr>
            <m:e>
              <m:r>
                <w:rPr>
                  <w:rFonts w:ascii="Cambria Math" w:eastAsiaTheme="minorEastAsia" w:hAnsi="Cambria Math"/>
                  <w:color w:val="000000"/>
                  <w:sz w:val="20"/>
                  <w:szCs w:val="20"/>
                </w:rPr>
                <m:t>A</m:t>
              </m:r>
            </m:e>
            <m:sub>
              <m:r>
                <w:rPr>
                  <w:rFonts w:ascii="Cambria Math" w:eastAsiaTheme="minorEastAsia" w:hAnsi="Cambria Math"/>
                  <w:color w:val="000000"/>
                  <w:sz w:val="20"/>
                  <w:szCs w:val="20"/>
                </w:rPr>
                <m:t>i</m:t>
              </m:r>
            </m:sub>
          </m:sSub>
          <m:r>
            <w:rPr>
              <w:rFonts w:ascii="Cambria Math" w:eastAsiaTheme="minorEastAsia" w:hAnsi="Cambria Math"/>
              <w:color w:val="000000"/>
              <w:sz w:val="20"/>
              <w:szCs w:val="20"/>
            </w:rPr>
            <m:t>=</m:t>
          </m:r>
          <m:rad>
            <m:radPr>
              <m:degHide m:val="1"/>
              <m:ctrlPr>
                <w:rPr>
                  <w:rFonts w:ascii="Cambria Math" w:eastAsiaTheme="minorEastAsia" w:hAnsi="Cambria Math"/>
                  <w:i/>
                  <w:color w:val="000000"/>
                  <w:sz w:val="20"/>
                  <w:szCs w:val="20"/>
                </w:rPr>
              </m:ctrlPr>
            </m:radPr>
            <m:deg/>
            <m:e>
              <m:r>
                <w:rPr>
                  <w:rFonts w:ascii="Cambria Math" w:eastAsiaTheme="minorEastAsia" w:hAnsi="Cambria Math"/>
                  <w:color w:val="000000"/>
                  <w:sz w:val="20"/>
                  <w:szCs w:val="20"/>
                </w:rPr>
                <m:t>ϕ</m:t>
              </m:r>
              <m:d>
                <m:dPr>
                  <m:ctrlPr>
                    <w:rPr>
                      <w:rFonts w:ascii="Cambria Math" w:eastAsiaTheme="minorEastAsia" w:hAnsi="Cambria Math"/>
                      <w:i/>
                      <w:color w:val="000000"/>
                      <w:sz w:val="20"/>
                      <w:szCs w:val="20"/>
                    </w:rPr>
                  </m:ctrlPr>
                </m:dPr>
                <m:e>
                  <m:sSub>
                    <m:sSubPr>
                      <m:ctrlPr>
                        <w:rPr>
                          <w:rFonts w:ascii="Cambria Math" w:eastAsiaTheme="minorEastAsia" w:hAnsi="Cambria Math"/>
                          <w:i/>
                          <w:color w:val="000000"/>
                          <w:sz w:val="20"/>
                          <w:szCs w:val="20"/>
                        </w:rPr>
                      </m:ctrlPr>
                    </m:sSubPr>
                    <m:e>
                      <m:r>
                        <m:rPr>
                          <m:sty m:val="p"/>
                        </m:rPr>
                        <w:rPr>
                          <w:rFonts w:ascii="Cambria Math" w:eastAsiaTheme="minorEastAsia" w:hAnsi="Cambria Math"/>
                          <w:color w:val="000000"/>
                          <w:sz w:val="20"/>
                          <w:szCs w:val="20"/>
                        </w:rPr>
                        <m:t>Ω</m:t>
                      </m:r>
                    </m:e>
                    <m:sub>
                      <m:r>
                        <w:rPr>
                          <w:rFonts w:ascii="Cambria Math" w:eastAsiaTheme="minorEastAsia" w:hAnsi="Cambria Math"/>
                          <w:color w:val="000000"/>
                          <w:sz w:val="20"/>
                          <w:szCs w:val="20"/>
                        </w:rPr>
                        <m:t>i</m:t>
                      </m:r>
                    </m:sub>
                  </m:sSub>
                </m:e>
              </m:d>
              <m:r>
                <w:rPr>
                  <w:rFonts w:ascii="Cambria Math" w:eastAsiaTheme="minorEastAsia" w:hAnsi="Cambria Math"/>
                  <w:color w:val="000000"/>
                  <w:sz w:val="20"/>
                  <w:szCs w:val="20"/>
                </w:rPr>
                <m:t>*</m:t>
              </m:r>
              <m:f>
                <m:fPr>
                  <m:ctrlPr>
                    <w:rPr>
                      <w:rFonts w:ascii="Cambria Math" w:eastAsiaTheme="minorEastAsia" w:hAnsi="Cambria Math"/>
                      <w:i/>
                      <w:color w:val="000000"/>
                      <w:sz w:val="20"/>
                      <w:szCs w:val="20"/>
                    </w:rPr>
                  </m:ctrlPr>
                </m:fPr>
                <m:num>
                  <m:r>
                    <m:rPr>
                      <m:sty m:val="p"/>
                    </m:rPr>
                    <w:rPr>
                      <w:rFonts w:ascii="Cambria Math" w:eastAsiaTheme="minorEastAsia" w:hAnsi="Cambria Math"/>
                      <w:color w:val="000000"/>
                      <w:sz w:val="20"/>
                      <w:szCs w:val="20"/>
                    </w:rPr>
                    <m:t>ΔΩ</m:t>
                  </m:r>
                </m:num>
                <m:den>
                  <m:r>
                    <w:rPr>
                      <w:rFonts w:ascii="Cambria Math" w:eastAsiaTheme="minorEastAsia" w:hAnsi="Cambria Math"/>
                      <w:color w:val="000000"/>
                      <w:sz w:val="20"/>
                      <w:szCs w:val="20"/>
                    </w:rPr>
                    <m:t>π</m:t>
                  </m:r>
                </m:den>
              </m:f>
            </m:e>
          </m:rad>
        </m:oMath>
      </m:oMathPara>
    </w:p>
    <w:p w:rsidR="00D43A83" w:rsidRPr="00EF4C33" w:rsidRDefault="00D43A83">
      <w:pPr>
        <w:rPr>
          <w:rFonts w:eastAsiaTheme="minorEastAsia"/>
          <w:color w:val="000000"/>
          <w:sz w:val="20"/>
          <w:szCs w:val="20"/>
        </w:rPr>
      </w:pPr>
      <m:oMathPara>
        <m:oMath>
          <m:r>
            <m:rPr>
              <m:sty m:val="p"/>
            </m:rPr>
            <w:rPr>
              <w:rFonts w:ascii="Cambria Math" w:eastAsiaTheme="minorEastAsia" w:hAnsi="Cambria Math"/>
              <w:color w:val="000000"/>
              <w:sz w:val="20"/>
              <w:szCs w:val="20"/>
            </w:rPr>
            <w:lastRenderedPageBreak/>
            <m:t>ΔΩ</m:t>
          </m:r>
          <m:r>
            <w:rPr>
              <w:rFonts w:ascii="Cambria Math" w:eastAsiaTheme="minorEastAsia" w:hAnsi="Cambria Math"/>
              <w:color w:val="000000"/>
              <w:sz w:val="20"/>
              <w:szCs w:val="20"/>
            </w:rPr>
            <m:t>=</m:t>
          </m:r>
          <m:f>
            <m:fPr>
              <m:ctrlPr>
                <w:rPr>
                  <w:rFonts w:ascii="Cambria Math" w:eastAsiaTheme="minorEastAsia" w:hAnsi="Cambria Math"/>
                  <w:i/>
                  <w:color w:val="000000"/>
                  <w:sz w:val="20"/>
                  <w:szCs w:val="20"/>
                </w:rPr>
              </m:ctrlPr>
            </m:fPr>
            <m:num>
              <m:sSub>
                <m:sSubPr>
                  <m:ctrlPr>
                    <w:rPr>
                      <w:rFonts w:ascii="Cambria Math" w:eastAsiaTheme="minorEastAsia" w:hAnsi="Cambria Math"/>
                      <w:i/>
                      <w:color w:val="000000"/>
                      <w:sz w:val="20"/>
                      <w:szCs w:val="20"/>
                    </w:rPr>
                  </m:ctrlPr>
                </m:sSubPr>
                <m:e>
                  <m:r>
                    <m:rPr>
                      <m:sty m:val="p"/>
                    </m:rPr>
                    <w:rPr>
                      <w:rFonts w:ascii="Cambria Math" w:eastAsiaTheme="minorEastAsia" w:hAnsi="Cambria Math"/>
                      <w:color w:val="000000"/>
                      <w:sz w:val="20"/>
                      <w:szCs w:val="20"/>
                    </w:rPr>
                    <m:t>Ω</m:t>
                  </m:r>
                </m:e>
                <m:sub>
                  <m:r>
                    <w:rPr>
                      <w:rFonts w:ascii="Cambria Math" w:eastAsiaTheme="minorEastAsia" w:hAnsi="Cambria Math"/>
                      <w:color w:val="000000"/>
                      <w:sz w:val="20"/>
                      <w:szCs w:val="20"/>
                    </w:rPr>
                    <m:t>N</m:t>
                  </m:r>
                </m:sub>
              </m:sSub>
              <m:r>
                <w:rPr>
                  <w:rFonts w:ascii="Cambria Math" w:eastAsiaTheme="minorEastAsia" w:hAnsi="Cambria Math"/>
                  <w:color w:val="000000"/>
                  <w:sz w:val="20"/>
                  <w:szCs w:val="20"/>
                </w:rPr>
                <m:t>-</m:t>
              </m:r>
              <m:sSub>
                <m:sSubPr>
                  <m:ctrlPr>
                    <w:rPr>
                      <w:rFonts w:ascii="Cambria Math" w:eastAsiaTheme="minorEastAsia" w:hAnsi="Cambria Math"/>
                      <w:i/>
                      <w:color w:val="000000"/>
                      <w:sz w:val="20"/>
                      <w:szCs w:val="20"/>
                    </w:rPr>
                  </m:ctrlPr>
                </m:sSubPr>
                <m:e>
                  <m:r>
                    <m:rPr>
                      <m:sty m:val="p"/>
                    </m:rPr>
                    <w:rPr>
                      <w:rFonts w:ascii="Cambria Math" w:eastAsiaTheme="minorEastAsia" w:hAnsi="Cambria Math"/>
                      <w:color w:val="000000"/>
                      <w:sz w:val="20"/>
                      <w:szCs w:val="20"/>
                    </w:rPr>
                    <m:t>Ω</m:t>
                  </m:r>
                </m:e>
                <m:sub>
                  <m:r>
                    <w:rPr>
                      <w:rFonts w:ascii="Cambria Math" w:eastAsiaTheme="minorEastAsia" w:hAnsi="Cambria Math"/>
                      <w:color w:val="000000"/>
                      <w:sz w:val="20"/>
                      <w:szCs w:val="20"/>
                    </w:rPr>
                    <m:t>i</m:t>
                  </m:r>
                </m:sub>
              </m:sSub>
            </m:num>
            <m:den>
              <m:r>
                <w:rPr>
                  <w:rFonts w:ascii="Cambria Math" w:eastAsiaTheme="minorEastAsia" w:hAnsi="Cambria Math"/>
                  <w:color w:val="000000"/>
                  <w:sz w:val="20"/>
                  <w:szCs w:val="20"/>
                </w:rPr>
                <m:t>N-1</m:t>
              </m:r>
            </m:den>
          </m:f>
        </m:oMath>
      </m:oMathPara>
    </w:p>
    <w:p w:rsidR="00EF4C33" w:rsidRDefault="00D43A83" w:rsidP="00E50E24">
      <w:r>
        <w:t xml:space="preserve">Where </w:t>
      </w:r>
      <w:r w:rsidRPr="00D43A83">
        <w:rPr>
          <w:i/>
        </w:rPr>
        <w:t>z</w:t>
      </w:r>
      <w:r>
        <w:t xml:space="preserve"> is the elevations profile in m, </w:t>
      </w:r>
      <w:proofErr w:type="spellStart"/>
      <w:r>
        <w:rPr>
          <w:rStyle w:val="Emphasis"/>
          <w:rFonts w:ascii="Georgia" w:hAnsi="Georgia"/>
          <w:color w:val="333333"/>
          <w:sz w:val="26"/>
          <w:szCs w:val="26"/>
        </w:rPr>
        <w:t>Ω</w:t>
      </w:r>
      <w:r>
        <w:rPr>
          <w:rStyle w:val="Emphasis"/>
          <w:rFonts w:ascii="Georgia" w:hAnsi="Georgia"/>
          <w:color w:val="333333"/>
          <w:sz w:val="26"/>
          <w:szCs w:val="26"/>
          <w:vertAlign w:val="subscript"/>
        </w:rPr>
        <w:t>i</w:t>
      </w:r>
      <w:proofErr w:type="spellEnd"/>
      <w:r>
        <w:t xml:space="preserve"> </w:t>
      </w:r>
      <w:r>
        <w:rPr>
          <w:sz w:val="16"/>
          <w:szCs w:val="16"/>
          <w:vertAlign w:val="subscript"/>
        </w:rPr>
        <w:t xml:space="preserve"> </w:t>
      </w:r>
      <w:r>
        <w:t xml:space="preserve">are the angular spatial frequencies in rad/m, </w:t>
      </w:r>
      <w:proofErr w:type="spellStart"/>
      <w:r>
        <w:rPr>
          <w:rStyle w:val="Emphasis"/>
          <w:rFonts w:ascii="Georgia" w:hAnsi="Georgia"/>
          <w:color w:val="333333"/>
          <w:sz w:val="26"/>
          <w:szCs w:val="26"/>
        </w:rPr>
        <w:t>φ</w:t>
      </w:r>
      <w:r>
        <w:rPr>
          <w:rStyle w:val="Emphasis"/>
          <w:rFonts w:ascii="Georgia" w:hAnsi="Georgia"/>
          <w:color w:val="333333"/>
          <w:sz w:val="26"/>
          <w:szCs w:val="26"/>
          <w:vertAlign w:val="subscript"/>
        </w:rPr>
        <w:t>i</w:t>
      </w:r>
      <w:proofErr w:type="spellEnd"/>
      <w:r>
        <w:t xml:space="preserve"> </w:t>
      </w:r>
      <w:r>
        <w:rPr>
          <w:sz w:val="16"/>
          <w:szCs w:val="16"/>
          <w:vertAlign w:val="subscript"/>
        </w:rPr>
        <w:t xml:space="preserve"> </w:t>
      </w:r>
      <w:r>
        <w:t xml:space="preserve">are the phase angles in rad, the amplitudes </w:t>
      </w:r>
      <w:r w:rsidRPr="00D43A83">
        <w:rPr>
          <w:i/>
        </w:rPr>
        <w:t>A</w:t>
      </w:r>
      <w:r w:rsidRPr="00D43A83">
        <w:rPr>
          <w:i/>
          <w:vertAlign w:val="subscript"/>
        </w:rPr>
        <w:t>i</w:t>
      </w:r>
      <w:r>
        <w:t xml:space="preserve"> </w:t>
      </w:r>
      <w:r>
        <w:rPr>
          <w:sz w:val="16"/>
          <w:szCs w:val="16"/>
          <w:vertAlign w:val="subscript"/>
        </w:rPr>
        <w:t xml:space="preserve"> </w:t>
      </w:r>
      <w:r>
        <w:t xml:space="preserve">are defined by equation 2, and </w:t>
      </w:r>
      <w:r w:rsidRPr="00D43A83">
        <w:rPr>
          <w:rStyle w:val="mjxassistivemathml"/>
          <w:rFonts w:ascii="Georgia" w:hAnsi="Georgia"/>
          <w:i/>
          <w:color w:val="333333"/>
          <w:sz w:val="26"/>
          <w:szCs w:val="26"/>
          <w:bdr w:val="none" w:sz="0" w:space="0" w:color="auto" w:frame="1"/>
        </w:rPr>
        <w:t>Φ</w:t>
      </w:r>
      <w:r>
        <w:t>(</w:t>
      </w:r>
      <w:proofErr w:type="spellStart"/>
      <w:r>
        <w:rPr>
          <w:rStyle w:val="Emphasis"/>
          <w:rFonts w:ascii="Georgia" w:hAnsi="Georgia"/>
          <w:color w:val="333333"/>
          <w:sz w:val="26"/>
          <w:szCs w:val="26"/>
        </w:rPr>
        <w:t>Ω</w:t>
      </w:r>
      <w:r>
        <w:rPr>
          <w:rStyle w:val="Emphasis"/>
          <w:rFonts w:ascii="Georgia" w:hAnsi="Georgia"/>
          <w:color w:val="333333"/>
          <w:sz w:val="26"/>
          <w:szCs w:val="26"/>
          <w:vertAlign w:val="subscript"/>
        </w:rPr>
        <w:t>i</w:t>
      </w:r>
      <w:proofErr w:type="spellEnd"/>
      <w:r>
        <w:t xml:space="preserve">) is the fitted PSD value at the angular spatial frequency </w:t>
      </w:r>
      <w:r w:rsidRPr="00D43A83">
        <w:rPr>
          <w:i/>
        </w:rPr>
        <w:sym w:font="Symbol" w:char="F057"/>
      </w:r>
      <w:proofErr w:type="spellStart"/>
      <w:r w:rsidRPr="00D43A83">
        <w:rPr>
          <w:i/>
          <w:vertAlign w:val="subscript"/>
        </w:rPr>
        <w:t>i</w:t>
      </w:r>
      <w:proofErr w:type="spellEnd"/>
      <w:r>
        <w:t>.</w:t>
      </w:r>
    </w:p>
    <w:p w:rsidR="00D43A83" w:rsidRDefault="00DE7CB2" w:rsidP="00E50E24">
      <w:r>
        <w:t>The resulting profile is displayed below compared to the measured profile.</w:t>
      </w:r>
    </w:p>
    <w:p w:rsidR="00DE7CB2" w:rsidRDefault="00E50E24">
      <w:pPr>
        <w:rPr>
          <w:rFonts w:eastAsiaTheme="minorEastAsia"/>
        </w:rPr>
      </w:pPr>
      <w:r>
        <w:rPr>
          <w:rFonts w:eastAsiaTheme="minorEastAsia"/>
          <w:noProof/>
        </w:rPr>
        <w:drawing>
          <wp:inline distT="0" distB="0" distL="0" distR="0">
            <wp:extent cx="5943600" cy="238569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file1_measured_vs_generated_ISO.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2385695"/>
                    </a:xfrm>
                    <a:prstGeom prst="rect">
                      <a:avLst/>
                    </a:prstGeom>
                  </pic:spPr>
                </pic:pic>
              </a:graphicData>
            </a:graphic>
          </wp:inline>
        </w:drawing>
      </w:r>
    </w:p>
    <w:p w:rsidR="00DE7CB2" w:rsidRPr="00D43A83" w:rsidRDefault="00E50E24" w:rsidP="00E50E24">
      <w:pPr>
        <w:jc w:val="center"/>
        <w:rPr>
          <w:rFonts w:eastAsiaTheme="minorEastAsia"/>
        </w:rPr>
      </w:pPr>
      <w:r>
        <w:rPr>
          <w:rFonts w:eastAsiaTheme="minorEastAsia"/>
          <w:noProof/>
        </w:rPr>
        <w:drawing>
          <wp:inline distT="0" distB="0" distL="0" distR="0">
            <wp:extent cx="4400550" cy="3523731"/>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asured_vs_generated_ISO.png"/>
                    <pic:cNvPicPr/>
                  </pic:nvPicPr>
                  <pic:blipFill>
                    <a:blip r:embed="rId16">
                      <a:extLst>
                        <a:ext uri="{28A0092B-C50C-407E-A947-70E740481C1C}">
                          <a14:useLocalDpi xmlns:a14="http://schemas.microsoft.com/office/drawing/2010/main" val="0"/>
                        </a:ext>
                      </a:extLst>
                    </a:blip>
                    <a:stretch>
                      <a:fillRect/>
                    </a:stretch>
                  </pic:blipFill>
                  <pic:spPr>
                    <a:xfrm>
                      <a:off x="0" y="0"/>
                      <a:ext cx="4402702" cy="3525454"/>
                    </a:xfrm>
                    <a:prstGeom prst="rect">
                      <a:avLst/>
                    </a:prstGeom>
                  </pic:spPr>
                </pic:pic>
              </a:graphicData>
            </a:graphic>
          </wp:inline>
        </w:drawing>
      </w:r>
    </w:p>
    <w:p w:rsidR="00DE7CB2" w:rsidRDefault="00DE7CB2">
      <w:r>
        <w:t xml:space="preserve">The PSD was computed for the artificial profile and compared to that of the measured profile, and good agreement is exhibited. </w:t>
      </w:r>
    </w:p>
    <w:p w:rsidR="00E50E24" w:rsidRDefault="00DE7CB2">
      <w:r>
        <w:lastRenderedPageBreak/>
        <w:t>To examine whether a profile characterized by two parameters (C and w) is indicative of the response induced in a traversing vehicle, we examined the acceleration of a quarter-car model over the generated profile.</w:t>
      </w:r>
    </w:p>
    <w:p w:rsidR="00DF7256" w:rsidRDefault="00DF7256">
      <w:r>
        <w:t xml:space="preserve">The plot below shows the induced acceleration of the quarter-truck model traversing over the measured I76 profile as well as the acceleration when traversing over the artificially generated model. </w:t>
      </w:r>
    </w:p>
    <w:p w:rsidR="00DF7256" w:rsidRDefault="00DF7256">
      <w:r>
        <w:rPr>
          <w:noProof/>
        </w:rPr>
        <w:drawing>
          <wp:inline distT="0" distB="0" distL="0" distR="0" wp14:anchorId="041834E0" wp14:editId="53C89461">
            <wp:extent cx="5943600" cy="2287270"/>
            <wp:effectExtent l="0" t="0" r="19050" b="1778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77283A" w:rsidRDefault="00DF7256">
      <w:r>
        <w:t>As can be seen, the artificially generated profile results in similar magnitude vibrations in the truck model.</w:t>
      </w:r>
    </w:p>
    <w:p w:rsidR="00F3381A" w:rsidRDefault="0077283A">
      <w:r>
        <w:t>Clearly the waviness (w) factor is very important in terms of the behavior of the vehicles. The artificial profile had amplitudes based on the fit curve for most of the frequency spectrum, however, there may be regions that are more important to capture than others. The next question is what frequency content is most influential. Perhaps a function should be fitted to only a portion of the measured profile that is most in</w:t>
      </w:r>
      <w:r w:rsidR="000D634A">
        <w:t>fluential to vehicle response (i.e. fit the same form of function to spatial frequencies between .02 and .04 cycles/</w:t>
      </w:r>
      <w:proofErr w:type="spellStart"/>
      <w:r w:rsidR="000D634A">
        <w:t>ft</w:t>
      </w:r>
      <w:proofErr w:type="spellEnd"/>
      <w:r w:rsidR="000D634A">
        <w:t>).</w:t>
      </w:r>
    </w:p>
    <w:p w:rsidR="00F3381A" w:rsidRDefault="00F3381A">
      <w:r>
        <w:t>To start we will look at the vehicle response to different profiles. The frequency content of all profiles will be described by the same function but will each include a different frequency band, in an effort to establish the range of frequencies that are most influential to large amplitude, low frequency vehicle oscillations.</w:t>
      </w:r>
      <w:r w:rsidR="00AC77EF">
        <w:t xml:space="preserve"> </w:t>
      </w:r>
      <w:r>
        <w:t>The frequency bands are listed in the following table.</w:t>
      </w:r>
    </w:p>
    <w:p w:rsidR="00AC77EF" w:rsidRDefault="00AC77EF" w:rsidP="00AC77EF">
      <w:pPr>
        <w:pStyle w:val="Caption"/>
        <w:keepNext/>
      </w:pPr>
      <w:r>
        <w:t xml:space="preserve">Table </w:t>
      </w:r>
      <w:fldSimple w:instr=" SEQ Table \* ARABIC ">
        <w:r>
          <w:rPr>
            <w:noProof/>
          </w:rPr>
          <w:t>1</w:t>
        </w:r>
      </w:fldSimple>
      <w:r>
        <w:t>: Bounds of frequency content for profile categories (spatial frequency/wavelength (</w:t>
      </w:r>
      <w:r w:rsidR="009D5C16">
        <w:t>m</w:t>
      </w:r>
      <w:r>
        <w:t>)</w:t>
      </w:r>
    </w:p>
    <w:tbl>
      <w:tblPr>
        <w:tblStyle w:val="TableGrid"/>
        <w:tblW w:w="0" w:type="auto"/>
        <w:jc w:val="center"/>
        <w:tblLook w:val="04A0" w:firstRow="1" w:lastRow="0" w:firstColumn="1" w:lastColumn="0" w:noHBand="0" w:noVBand="1"/>
      </w:tblPr>
      <w:tblGrid>
        <w:gridCol w:w="438"/>
        <w:gridCol w:w="1138"/>
        <w:gridCol w:w="1026"/>
      </w:tblGrid>
      <w:tr w:rsidR="00F3381A" w:rsidTr="00E83921">
        <w:trPr>
          <w:jc w:val="center"/>
        </w:trPr>
        <w:tc>
          <w:tcPr>
            <w:tcW w:w="438" w:type="dxa"/>
            <w:vAlign w:val="center"/>
          </w:tcPr>
          <w:p w:rsidR="00F3381A" w:rsidRDefault="00F3381A" w:rsidP="00434C94">
            <w:pPr>
              <w:jc w:val="center"/>
            </w:pPr>
          </w:p>
        </w:tc>
        <w:tc>
          <w:tcPr>
            <w:tcW w:w="1138" w:type="dxa"/>
            <w:vAlign w:val="center"/>
          </w:tcPr>
          <w:p w:rsidR="00F3381A" w:rsidRDefault="00AC77EF" w:rsidP="00434C94">
            <w:pPr>
              <w:jc w:val="center"/>
            </w:pPr>
            <w:r>
              <w:t>Lower</w:t>
            </w:r>
          </w:p>
          <w:p w:rsidR="00AC77EF" w:rsidRDefault="00AC77EF" w:rsidP="00434C94">
            <w:pPr>
              <w:jc w:val="center"/>
            </w:pPr>
            <w:r>
              <w:t>Bound</w:t>
            </w:r>
          </w:p>
        </w:tc>
        <w:tc>
          <w:tcPr>
            <w:tcW w:w="1026" w:type="dxa"/>
            <w:vAlign w:val="center"/>
          </w:tcPr>
          <w:p w:rsidR="00F3381A" w:rsidRDefault="00AC77EF" w:rsidP="00434C94">
            <w:pPr>
              <w:jc w:val="center"/>
            </w:pPr>
            <w:r>
              <w:t>Upper</w:t>
            </w:r>
          </w:p>
          <w:p w:rsidR="00AC77EF" w:rsidRDefault="00AC77EF" w:rsidP="00434C94">
            <w:pPr>
              <w:jc w:val="center"/>
            </w:pPr>
            <w:r>
              <w:t>Bound</w:t>
            </w:r>
          </w:p>
        </w:tc>
      </w:tr>
      <w:tr w:rsidR="00E83921" w:rsidTr="00AC77EF">
        <w:trPr>
          <w:jc w:val="center"/>
        </w:trPr>
        <w:tc>
          <w:tcPr>
            <w:tcW w:w="438" w:type="dxa"/>
            <w:vAlign w:val="center"/>
          </w:tcPr>
          <w:p w:rsidR="00E83921" w:rsidRDefault="00E83921" w:rsidP="000A7B31">
            <w:pPr>
              <w:jc w:val="center"/>
            </w:pPr>
            <w:r>
              <w:t>1</w:t>
            </w:r>
          </w:p>
        </w:tc>
        <w:tc>
          <w:tcPr>
            <w:tcW w:w="1136" w:type="dxa"/>
            <w:vAlign w:val="center"/>
          </w:tcPr>
          <w:p w:rsidR="00E83921" w:rsidRDefault="00E83921" w:rsidP="00A85C0F">
            <w:pPr>
              <w:jc w:val="center"/>
            </w:pPr>
            <w:r>
              <w:t>.001/1000</w:t>
            </w:r>
          </w:p>
        </w:tc>
        <w:tc>
          <w:tcPr>
            <w:tcW w:w="1024" w:type="dxa"/>
            <w:vAlign w:val="center"/>
          </w:tcPr>
          <w:p w:rsidR="00E83921" w:rsidRDefault="00E83921" w:rsidP="00A85C0F">
            <w:pPr>
              <w:jc w:val="center"/>
            </w:pPr>
            <w:r>
              <w:t>40/0.025</w:t>
            </w:r>
          </w:p>
        </w:tc>
      </w:tr>
      <w:tr w:rsidR="00E83921" w:rsidTr="00E83921">
        <w:trPr>
          <w:jc w:val="center"/>
        </w:trPr>
        <w:tc>
          <w:tcPr>
            <w:tcW w:w="438" w:type="dxa"/>
            <w:vAlign w:val="center"/>
          </w:tcPr>
          <w:p w:rsidR="00E83921" w:rsidRDefault="00E83921" w:rsidP="000A7B31">
            <w:pPr>
              <w:jc w:val="center"/>
            </w:pPr>
            <w:r>
              <w:t>2</w:t>
            </w:r>
          </w:p>
        </w:tc>
        <w:tc>
          <w:tcPr>
            <w:tcW w:w="1138" w:type="dxa"/>
            <w:vAlign w:val="center"/>
          </w:tcPr>
          <w:p w:rsidR="00E83921" w:rsidRDefault="00E83921" w:rsidP="00A85C0F">
            <w:pPr>
              <w:jc w:val="center"/>
            </w:pPr>
            <w:r>
              <w:t>0.01/100</w:t>
            </w:r>
          </w:p>
        </w:tc>
        <w:tc>
          <w:tcPr>
            <w:tcW w:w="1026" w:type="dxa"/>
            <w:vAlign w:val="center"/>
          </w:tcPr>
          <w:p w:rsidR="00E83921" w:rsidRDefault="00E83921" w:rsidP="00A85C0F">
            <w:pPr>
              <w:jc w:val="center"/>
            </w:pPr>
            <w:r>
              <w:t>40/0.025</w:t>
            </w:r>
          </w:p>
        </w:tc>
      </w:tr>
      <w:tr w:rsidR="00E83921" w:rsidTr="00E83921">
        <w:trPr>
          <w:jc w:val="center"/>
        </w:trPr>
        <w:tc>
          <w:tcPr>
            <w:tcW w:w="438" w:type="dxa"/>
            <w:vAlign w:val="center"/>
          </w:tcPr>
          <w:p w:rsidR="00E83921" w:rsidRDefault="00E83921" w:rsidP="000A7B31">
            <w:pPr>
              <w:jc w:val="center"/>
            </w:pPr>
            <w:r>
              <w:t>3</w:t>
            </w:r>
          </w:p>
        </w:tc>
        <w:tc>
          <w:tcPr>
            <w:tcW w:w="1138" w:type="dxa"/>
            <w:vAlign w:val="center"/>
          </w:tcPr>
          <w:p w:rsidR="00E83921" w:rsidRDefault="00E83921" w:rsidP="00A85C0F">
            <w:pPr>
              <w:jc w:val="center"/>
            </w:pPr>
            <w:r>
              <w:t>0.02/50</w:t>
            </w:r>
          </w:p>
        </w:tc>
        <w:tc>
          <w:tcPr>
            <w:tcW w:w="1026" w:type="dxa"/>
            <w:vAlign w:val="center"/>
          </w:tcPr>
          <w:p w:rsidR="00E83921" w:rsidRDefault="00E83921" w:rsidP="00A85C0F">
            <w:pPr>
              <w:jc w:val="center"/>
            </w:pPr>
            <w:r>
              <w:t>40/0.025</w:t>
            </w:r>
          </w:p>
        </w:tc>
      </w:tr>
      <w:tr w:rsidR="00E83921" w:rsidTr="00E83921">
        <w:trPr>
          <w:jc w:val="center"/>
        </w:trPr>
        <w:tc>
          <w:tcPr>
            <w:tcW w:w="438" w:type="dxa"/>
            <w:vAlign w:val="center"/>
          </w:tcPr>
          <w:p w:rsidR="00E83921" w:rsidRDefault="00E83921" w:rsidP="000A7B31">
            <w:pPr>
              <w:jc w:val="center"/>
            </w:pPr>
            <w:r>
              <w:t>4</w:t>
            </w:r>
          </w:p>
        </w:tc>
        <w:tc>
          <w:tcPr>
            <w:tcW w:w="1138" w:type="dxa"/>
            <w:vAlign w:val="center"/>
          </w:tcPr>
          <w:p w:rsidR="00E83921" w:rsidRDefault="00E83921" w:rsidP="00A85C0F">
            <w:pPr>
              <w:jc w:val="center"/>
            </w:pPr>
            <w:r>
              <w:t>0.05/20</w:t>
            </w:r>
          </w:p>
        </w:tc>
        <w:tc>
          <w:tcPr>
            <w:tcW w:w="1026" w:type="dxa"/>
            <w:vAlign w:val="center"/>
          </w:tcPr>
          <w:p w:rsidR="00E83921" w:rsidRDefault="00E83921" w:rsidP="00A85C0F">
            <w:pPr>
              <w:jc w:val="center"/>
            </w:pPr>
            <w:r>
              <w:t>40/0.025</w:t>
            </w:r>
          </w:p>
        </w:tc>
      </w:tr>
      <w:tr w:rsidR="00E83921" w:rsidTr="00E83921">
        <w:trPr>
          <w:jc w:val="center"/>
        </w:trPr>
        <w:tc>
          <w:tcPr>
            <w:tcW w:w="438" w:type="dxa"/>
            <w:vAlign w:val="center"/>
          </w:tcPr>
          <w:p w:rsidR="00E83921" w:rsidRDefault="00E83921" w:rsidP="000A7B31">
            <w:pPr>
              <w:jc w:val="center"/>
            </w:pPr>
            <w:r>
              <w:t>5</w:t>
            </w:r>
          </w:p>
        </w:tc>
        <w:tc>
          <w:tcPr>
            <w:tcW w:w="1138" w:type="dxa"/>
            <w:vAlign w:val="center"/>
          </w:tcPr>
          <w:p w:rsidR="00E83921" w:rsidRDefault="00E83921" w:rsidP="00A85C0F">
            <w:pPr>
              <w:jc w:val="center"/>
            </w:pPr>
            <w:r>
              <w:t>0.1/10</w:t>
            </w:r>
          </w:p>
        </w:tc>
        <w:tc>
          <w:tcPr>
            <w:tcW w:w="1026" w:type="dxa"/>
            <w:vAlign w:val="center"/>
          </w:tcPr>
          <w:p w:rsidR="00E83921" w:rsidRDefault="00E83921" w:rsidP="00A85C0F">
            <w:pPr>
              <w:jc w:val="center"/>
            </w:pPr>
            <w:r>
              <w:t>40/0.025</w:t>
            </w:r>
          </w:p>
        </w:tc>
      </w:tr>
      <w:tr w:rsidR="00E83921" w:rsidTr="00E83921">
        <w:trPr>
          <w:jc w:val="center"/>
        </w:trPr>
        <w:tc>
          <w:tcPr>
            <w:tcW w:w="438" w:type="dxa"/>
            <w:vAlign w:val="center"/>
          </w:tcPr>
          <w:p w:rsidR="00E83921" w:rsidRDefault="00E83921" w:rsidP="000A7B31">
            <w:pPr>
              <w:jc w:val="center"/>
            </w:pPr>
            <w:r>
              <w:t>6</w:t>
            </w:r>
          </w:p>
        </w:tc>
        <w:tc>
          <w:tcPr>
            <w:tcW w:w="1138" w:type="dxa"/>
            <w:vAlign w:val="center"/>
          </w:tcPr>
          <w:p w:rsidR="00E83921" w:rsidRDefault="00E83921" w:rsidP="00A85C0F">
            <w:pPr>
              <w:jc w:val="center"/>
            </w:pPr>
            <w:r>
              <w:t>0.25/4</w:t>
            </w:r>
          </w:p>
        </w:tc>
        <w:tc>
          <w:tcPr>
            <w:tcW w:w="1026" w:type="dxa"/>
            <w:vAlign w:val="center"/>
          </w:tcPr>
          <w:p w:rsidR="00E83921" w:rsidRDefault="00E83921" w:rsidP="00434C94">
            <w:pPr>
              <w:jc w:val="center"/>
            </w:pPr>
            <w:r>
              <w:t>40/0.025</w:t>
            </w:r>
          </w:p>
        </w:tc>
      </w:tr>
    </w:tbl>
    <w:p w:rsidR="00872A03" w:rsidRDefault="00872A03">
      <w:r>
        <w:lastRenderedPageBreak/>
        <w:t>These categories examine the influence of low frequency (large wavelength) profile features. To examine the influence of high frequency (short wavelength) profile features, the following profiles were created and analyzed.</w:t>
      </w:r>
    </w:p>
    <w:tbl>
      <w:tblPr>
        <w:tblStyle w:val="TableGrid"/>
        <w:tblW w:w="0" w:type="auto"/>
        <w:jc w:val="center"/>
        <w:tblLook w:val="04A0" w:firstRow="1" w:lastRow="0" w:firstColumn="1" w:lastColumn="0" w:noHBand="0" w:noVBand="1"/>
      </w:tblPr>
      <w:tblGrid>
        <w:gridCol w:w="438"/>
        <w:gridCol w:w="1138"/>
        <w:gridCol w:w="1026"/>
      </w:tblGrid>
      <w:tr w:rsidR="00872A03" w:rsidTr="00872A03">
        <w:trPr>
          <w:jc w:val="center"/>
        </w:trPr>
        <w:tc>
          <w:tcPr>
            <w:tcW w:w="438" w:type="dxa"/>
            <w:vAlign w:val="center"/>
          </w:tcPr>
          <w:p w:rsidR="00872A03" w:rsidRDefault="00136AFB" w:rsidP="000A7B31">
            <w:pPr>
              <w:jc w:val="center"/>
            </w:pPr>
            <w:r>
              <w:t xml:space="preserve"> </w:t>
            </w:r>
            <w:r w:rsidR="00F3381A">
              <w:t xml:space="preserve"> </w:t>
            </w:r>
            <w:r w:rsidR="00901949">
              <w:br w:type="page"/>
            </w:r>
          </w:p>
        </w:tc>
        <w:tc>
          <w:tcPr>
            <w:tcW w:w="1138" w:type="dxa"/>
            <w:vAlign w:val="center"/>
          </w:tcPr>
          <w:p w:rsidR="00872A03" w:rsidRDefault="00872A03" w:rsidP="000A7B31">
            <w:pPr>
              <w:jc w:val="center"/>
            </w:pPr>
            <w:r>
              <w:t>Lower</w:t>
            </w:r>
          </w:p>
          <w:p w:rsidR="00872A03" w:rsidRDefault="00872A03" w:rsidP="000A7B31">
            <w:pPr>
              <w:jc w:val="center"/>
            </w:pPr>
            <w:r>
              <w:t>Bound</w:t>
            </w:r>
          </w:p>
        </w:tc>
        <w:tc>
          <w:tcPr>
            <w:tcW w:w="1026" w:type="dxa"/>
            <w:vAlign w:val="center"/>
          </w:tcPr>
          <w:p w:rsidR="00872A03" w:rsidRDefault="00872A03" w:rsidP="000A7B31">
            <w:pPr>
              <w:jc w:val="center"/>
            </w:pPr>
            <w:r>
              <w:t>Upper</w:t>
            </w:r>
          </w:p>
          <w:p w:rsidR="00872A03" w:rsidRDefault="00872A03" w:rsidP="000A7B31">
            <w:pPr>
              <w:jc w:val="center"/>
            </w:pPr>
            <w:r>
              <w:t>Bound</w:t>
            </w:r>
          </w:p>
        </w:tc>
      </w:tr>
      <w:tr w:rsidR="00872A03" w:rsidTr="00872A03">
        <w:trPr>
          <w:jc w:val="center"/>
        </w:trPr>
        <w:tc>
          <w:tcPr>
            <w:tcW w:w="438" w:type="dxa"/>
            <w:vAlign w:val="center"/>
          </w:tcPr>
          <w:p w:rsidR="00872A03" w:rsidRDefault="00E83921" w:rsidP="000A7B31">
            <w:pPr>
              <w:jc w:val="center"/>
            </w:pPr>
            <w:r>
              <w:t>1</w:t>
            </w:r>
          </w:p>
        </w:tc>
        <w:tc>
          <w:tcPr>
            <w:tcW w:w="1138" w:type="dxa"/>
            <w:vAlign w:val="center"/>
          </w:tcPr>
          <w:p w:rsidR="00872A03" w:rsidRDefault="00872A03" w:rsidP="000A7B31">
            <w:pPr>
              <w:jc w:val="center"/>
            </w:pPr>
            <w:r>
              <w:t>0.05/20</w:t>
            </w:r>
          </w:p>
        </w:tc>
        <w:tc>
          <w:tcPr>
            <w:tcW w:w="1026" w:type="dxa"/>
            <w:vAlign w:val="center"/>
          </w:tcPr>
          <w:p w:rsidR="00872A03" w:rsidRDefault="00872A03" w:rsidP="000A7B31">
            <w:pPr>
              <w:jc w:val="center"/>
            </w:pPr>
            <w:r>
              <w:t>40/0.025</w:t>
            </w:r>
          </w:p>
        </w:tc>
      </w:tr>
      <w:tr w:rsidR="00872A03" w:rsidTr="00872A03">
        <w:trPr>
          <w:jc w:val="center"/>
        </w:trPr>
        <w:tc>
          <w:tcPr>
            <w:tcW w:w="438" w:type="dxa"/>
            <w:vAlign w:val="center"/>
          </w:tcPr>
          <w:p w:rsidR="00872A03" w:rsidRDefault="00E83921" w:rsidP="000A7B31">
            <w:pPr>
              <w:jc w:val="center"/>
            </w:pPr>
            <w:r>
              <w:t>2</w:t>
            </w:r>
          </w:p>
        </w:tc>
        <w:tc>
          <w:tcPr>
            <w:tcW w:w="1138" w:type="dxa"/>
            <w:vAlign w:val="center"/>
          </w:tcPr>
          <w:p w:rsidR="00872A03" w:rsidRDefault="00872A03" w:rsidP="000A7B31">
            <w:pPr>
              <w:jc w:val="center"/>
            </w:pPr>
            <w:r>
              <w:t>0.05/20</w:t>
            </w:r>
          </w:p>
        </w:tc>
        <w:tc>
          <w:tcPr>
            <w:tcW w:w="1026" w:type="dxa"/>
            <w:vAlign w:val="center"/>
          </w:tcPr>
          <w:p w:rsidR="00872A03" w:rsidRDefault="00872A03" w:rsidP="00872A03">
            <w:pPr>
              <w:jc w:val="center"/>
            </w:pPr>
            <w:r>
              <w:t>10/0.1</w:t>
            </w:r>
          </w:p>
        </w:tc>
      </w:tr>
      <w:tr w:rsidR="00872A03" w:rsidTr="00872A03">
        <w:trPr>
          <w:jc w:val="center"/>
        </w:trPr>
        <w:tc>
          <w:tcPr>
            <w:tcW w:w="438" w:type="dxa"/>
            <w:vAlign w:val="center"/>
          </w:tcPr>
          <w:p w:rsidR="00872A03" w:rsidRDefault="00E83921" w:rsidP="000A7B31">
            <w:pPr>
              <w:jc w:val="center"/>
            </w:pPr>
            <w:r>
              <w:t>3</w:t>
            </w:r>
          </w:p>
        </w:tc>
        <w:tc>
          <w:tcPr>
            <w:tcW w:w="1138" w:type="dxa"/>
            <w:vAlign w:val="center"/>
          </w:tcPr>
          <w:p w:rsidR="00872A03" w:rsidRDefault="00872A03" w:rsidP="000A7B31">
            <w:pPr>
              <w:jc w:val="center"/>
            </w:pPr>
            <w:r>
              <w:t>0.05/20</w:t>
            </w:r>
          </w:p>
        </w:tc>
        <w:tc>
          <w:tcPr>
            <w:tcW w:w="1026" w:type="dxa"/>
            <w:vAlign w:val="center"/>
          </w:tcPr>
          <w:p w:rsidR="00872A03" w:rsidRDefault="00872A03" w:rsidP="00872A03">
            <w:pPr>
              <w:jc w:val="center"/>
            </w:pPr>
            <w:r>
              <w:t>2/0.5</w:t>
            </w:r>
          </w:p>
        </w:tc>
      </w:tr>
      <w:tr w:rsidR="00872A03" w:rsidTr="00872A03">
        <w:trPr>
          <w:jc w:val="center"/>
        </w:trPr>
        <w:tc>
          <w:tcPr>
            <w:tcW w:w="438" w:type="dxa"/>
            <w:vAlign w:val="center"/>
          </w:tcPr>
          <w:p w:rsidR="00872A03" w:rsidRDefault="00E83921" w:rsidP="000A7B31">
            <w:pPr>
              <w:jc w:val="center"/>
            </w:pPr>
            <w:r>
              <w:t>4</w:t>
            </w:r>
          </w:p>
        </w:tc>
        <w:tc>
          <w:tcPr>
            <w:tcW w:w="1138" w:type="dxa"/>
            <w:vAlign w:val="center"/>
          </w:tcPr>
          <w:p w:rsidR="00872A03" w:rsidRDefault="00872A03" w:rsidP="000A7B31">
            <w:pPr>
              <w:jc w:val="center"/>
            </w:pPr>
            <w:r>
              <w:t>0.05/20</w:t>
            </w:r>
          </w:p>
        </w:tc>
        <w:tc>
          <w:tcPr>
            <w:tcW w:w="1026" w:type="dxa"/>
            <w:vAlign w:val="center"/>
          </w:tcPr>
          <w:p w:rsidR="00872A03" w:rsidRDefault="00CA5374" w:rsidP="000A7B31">
            <w:pPr>
              <w:jc w:val="center"/>
            </w:pPr>
            <w:r>
              <w:t>1/1</w:t>
            </w:r>
          </w:p>
        </w:tc>
      </w:tr>
      <w:tr w:rsidR="00872A03" w:rsidTr="00872A03">
        <w:trPr>
          <w:jc w:val="center"/>
        </w:trPr>
        <w:tc>
          <w:tcPr>
            <w:tcW w:w="438" w:type="dxa"/>
            <w:vAlign w:val="center"/>
          </w:tcPr>
          <w:p w:rsidR="00872A03" w:rsidRDefault="00E83921" w:rsidP="000A7B31">
            <w:pPr>
              <w:jc w:val="center"/>
            </w:pPr>
            <w:r>
              <w:t>5</w:t>
            </w:r>
          </w:p>
        </w:tc>
        <w:tc>
          <w:tcPr>
            <w:tcW w:w="1138" w:type="dxa"/>
            <w:vAlign w:val="center"/>
          </w:tcPr>
          <w:p w:rsidR="00872A03" w:rsidRDefault="00872A03" w:rsidP="000A7B31">
            <w:pPr>
              <w:jc w:val="center"/>
            </w:pPr>
            <w:r>
              <w:t>0.05/20</w:t>
            </w:r>
          </w:p>
        </w:tc>
        <w:tc>
          <w:tcPr>
            <w:tcW w:w="1026" w:type="dxa"/>
            <w:vAlign w:val="center"/>
          </w:tcPr>
          <w:p w:rsidR="00872A03" w:rsidRDefault="00CA5374" w:rsidP="000A7B31">
            <w:pPr>
              <w:jc w:val="center"/>
            </w:pPr>
            <w:r>
              <w:t>0.5/2</w:t>
            </w:r>
          </w:p>
        </w:tc>
      </w:tr>
      <w:tr w:rsidR="00E83921" w:rsidTr="00872A03">
        <w:trPr>
          <w:jc w:val="center"/>
        </w:trPr>
        <w:tc>
          <w:tcPr>
            <w:tcW w:w="438" w:type="dxa"/>
            <w:vAlign w:val="center"/>
          </w:tcPr>
          <w:p w:rsidR="00E83921" w:rsidRDefault="00E83921" w:rsidP="000A7B31">
            <w:pPr>
              <w:jc w:val="center"/>
            </w:pPr>
            <w:r>
              <w:t>6</w:t>
            </w:r>
          </w:p>
        </w:tc>
        <w:tc>
          <w:tcPr>
            <w:tcW w:w="1138" w:type="dxa"/>
            <w:vAlign w:val="center"/>
          </w:tcPr>
          <w:p w:rsidR="00E83921" w:rsidRDefault="00E83921" w:rsidP="000A7B31">
            <w:pPr>
              <w:jc w:val="center"/>
            </w:pPr>
            <w:r>
              <w:t>0.05/20</w:t>
            </w:r>
          </w:p>
        </w:tc>
        <w:tc>
          <w:tcPr>
            <w:tcW w:w="1026" w:type="dxa"/>
            <w:vAlign w:val="center"/>
          </w:tcPr>
          <w:p w:rsidR="00E83921" w:rsidRDefault="00E83921" w:rsidP="000A7B31">
            <w:pPr>
              <w:jc w:val="center"/>
            </w:pPr>
            <w:r>
              <w:t>0.25/4</w:t>
            </w:r>
          </w:p>
        </w:tc>
      </w:tr>
    </w:tbl>
    <w:p w:rsidR="00901949" w:rsidRDefault="00CA5374">
      <w:r>
        <w:t xml:space="preserve">Simulations of both of these category sets showed that the vehicle acceleration is greatly dependent on profile features with wavelengths </w:t>
      </w:r>
      <w:r w:rsidR="00E83921">
        <w:t xml:space="preserve">between 4 and 10 meters (10 – 30 </w:t>
      </w:r>
      <w:proofErr w:type="spellStart"/>
      <w:r w:rsidR="00E83921">
        <w:t>ft</w:t>
      </w:r>
      <w:proofErr w:type="spellEnd"/>
      <w:r w:rsidR="00E83921">
        <w:t>), and analyses should include wavelengths from 1 to 20 meters</w:t>
      </w:r>
      <w:r w:rsidR="00653FB4">
        <w:t xml:space="preserve"> (when considering vehicle bounce)</w:t>
      </w:r>
      <w:r w:rsidR="00E83921">
        <w:t xml:space="preserve">. </w:t>
      </w:r>
    </w:p>
    <w:p w:rsidR="00E83921" w:rsidRDefault="00E83921">
      <w:r>
        <w:rPr>
          <w:noProof/>
        </w:rPr>
        <w:drawing>
          <wp:inline distT="0" distB="0" distL="0" distR="0" wp14:anchorId="215E844E" wp14:editId="6F19608B">
            <wp:extent cx="5943600" cy="2576830"/>
            <wp:effectExtent l="0" t="0" r="19050" b="1397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AC77EF" w:rsidRDefault="00E83921">
      <w:r>
        <w:rPr>
          <w:noProof/>
        </w:rPr>
        <w:drawing>
          <wp:inline distT="0" distB="0" distL="0" distR="0" wp14:anchorId="059DA7C0" wp14:editId="31D21ADB">
            <wp:extent cx="5943600" cy="2456180"/>
            <wp:effectExtent l="0" t="0" r="19050" b="2032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653FB4" w:rsidRDefault="00653FB4">
      <w:r>
        <w:lastRenderedPageBreak/>
        <w:t xml:space="preserve">Therefore, when analyzing a profile, it would be most advantageous to compute the PSD and examine the power associated with spatial frequency content between the influential wavelengths. This could be accomplished by curve fitting a function of the same form as previously presented, but only to the PSD data within a range of </w:t>
      </w:r>
      <w:r w:rsidR="00CF6990">
        <w:t xml:space="preserve">0.05 and 1. The terms of this fitted function could be used as indicators for a potentially problematic profile. </w:t>
      </w:r>
    </w:p>
    <w:p w:rsidR="00CF6990" w:rsidRDefault="006171F5">
      <w:r>
        <w:t>In light of this, I propose 2 parameters to describe the profile. The first, C</w:t>
      </w:r>
      <w:r w:rsidRPr="006171F5">
        <w:rPr>
          <w:vertAlign w:val="subscript"/>
        </w:rPr>
        <w:t>10</w:t>
      </w:r>
      <w:r>
        <w:t xml:space="preserve">, is the value of the fitted function at a wavelength of 10 meters (0.1 spatial </w:t>
      </w:r>
      <w:proofErr w:type="gramStart"/>
      <w:r>
        <w:t>frequency</w:t>
      </w:r>
      <w:proofErr w:type="gramEnd"/>
      <w:r>
        <w:t xml:space="preserve">). The exponential term, w (or waviness) remains the same as in the ISO 8608 standard. </w:t>
      </w:r>
      <w:r w:rsidR="00850A82">
        <w:t>The C10 value for the function fitting our measured profile is 115 (10</w:t>
      </w:r>
      <w:r w:rsidR="00850A82" w:rsidRPr="00850A82">
        <w:rPr>
          <w:vertAlign w:val="superscript"/>
        </w:rPr>
        <w:t>-6</w:t>
      </w:r>
      <w:r w:rsidR="00850A82">
        <w:t xml:space="preserve"> m</w:t>
      </w:r>
      <w:r w:rsidR="00850A82" w:rsidRPr="00850A82">
        <w:rPr>
          <w:vertAlign w:val="superscript"/>
        </w:rPr>
        <w:t>3</w:t>
      </w:r>
      <w:r w:rsidR="00850A82">
        <w:t>), and thereby classified as “good” by the ISO 8608 standard.</w:t>
      </w:r>
    </w:p>
    <w:p w:rsidR="00142476" w:rsidRDefault="00142476">
      <w:r>
        <w:t>First, we shall investigate the influence of the term C</w:t>
      </w:r>
      <w:r w:rsidRPr="00142476">
        <w:rPr>
          <w:vertAlign w:val="subscript"/>
        </w:rPr>
        <w:t>10</w:t>
      </w:r>
      <w:r>
        <w:t xml:space="preserve"> by examining the effect of the following profile categories on vehicle acceleration. </w:t>
      </w:r>
    </w:p>
    <w:tbl>
      <w:tblPr>
        <w:tblStyle w:val="TableGrid"/>
        <w:tblW w:w="0" w:type="auto"/>
        <w:jc w:val="center"/>
        <w:tblLook w:val="04A0" w:firstRow="1" w:lastRow="0" w:firstColumn="1" w:lastColumn="0" w:noHBand="0" w:noVBand="1"/>
      </w:tblPr>
      <w:tblGrid>
        <w:gridCol w:w="438"/>
        <w:gridCol w:w="1571"/>
        <w:gridCol w:w="1525"/>
        <w:gridCol w:w="1525"/>
      </w:tblGrid>
      <w:tr w:rsidR="007208D3" w:rsidTr="000A7B31">
        <w:trPr>
          <w:jc w:val="center"/>
        </w:trPr>
        <w:tc>
          <w:tcPr>
            <w:tcW w:w="438" w:type="dxa"/>
            <w:vAlign w:val="center"/>
          </w:tcPr>
          <w:p w:rsidR="007208D3" w:rsidRDefault="007208D3" w:rsidP="00856FEF">
            <w:pPr>
              <w:jc w:val="center"/>
            </w:pPr>
          </w:p>
        </w:tc>
        <w:tc>
          <w:tcPr>
            <w:tcW w:w="1571" w:type="dxa"/>
            <w:vAlign w:val="center"/>
          </w:tcPr>
          <w:p w:rsidR="007208D3" w:rsidRDefault="007208D3" w:rsidP="00856FEF">
            <w:pPr>
              <w:jc w:val="center"/>
            </w:pPr>
            <w:r>
              <w:t>C</w:t>
            </w:r>
            <w:r w:rsidRPr="00856FEF">
              <w:rPr>
                <w:vertAlign w:val="subscript"/>
              </w:rPr>
              <w:t>10</w:t>
            </w:r>
            <w:r>
              <w:t xml:space="preserve"> Value (m</w:t>
            </w:r>
            <w:r w:rsidRPr="00142476">
              <w:rPr>
                <w:vertAlign w:val="superscript"/>
              </w:rPr>
              <w:t>3</w:t>
            </w:r>
            <w:r>
              <w:t>)</w:t>
            </w:r>
          </w:p>
        </w:tc>
        <w:tc>
          <w:tcPr>
            <w:tcW w:w="1525" w:type="dxa"/>
            <w:vAlign w:val="center"/>
          </w:tcPr>
          <w:p w:rsidR="007208D3" w:rsidRDefault="007208D3" w:rsidP="00856FEF">
            <w:pPr>
              <w:jc w:val="center"/>
            </w:pPr>
            <w:r>
              <w:t>ISO 8608 Class</w:t>
            </w:r>
          </w:p>
        </w:tc>
        <w:tc>
          <w:tcPr>
            <w:tcW w:w="1525" w:type="dxa"/>
          </w:tcPr>
          <w:p w:rsidR="007208D3" w:rsidRDefault="007208D3" w:rsidP="00856FEF">
            <w:pPr>
              <w:jc w:val="center"/>
            </w:pPr>
            <w:r>
              <w:t xml:space="preserve">Max </w:t>
            </w:r>
            <w:proofErr w:type="spellStart"/>
            <w:r>
              <w:t>Accel</w:t>
            </w:r>
            <w:proofErr w:type="spellEnd"/>
            <w:r>
              <w:t>. (g)</w:t>
            </w:r>
          </w:p>
        </w:tc>
      </w:tr>
      <w:tr w:rsidR="007208D3" w:rsidTr="000A7B31">
        <w:trPr>
          <w:jc w:val="center"/>
        </w:trPr>
        <w:tc>
          <w:tcPr>
            <w:tcW w:w="438" w:type="dxa"/>
            <w:vAlign w:val="center"/>
          </w:tcPr>
          <w:p w:rsidR="007208D3" w:rsidRDefault="007208D3" w:rsidP="00856FEF">
            <w:pPr>
              <w:jc w:val="center"/>
            </w:pPr>
            <w:r>
              <w:t>1</w:t>
            </w:r>
          </w:p>
        </w:tc>
        <w:tc>
          <w:tcPr>
            <w:tcW w:w="1571" w:type="dxa"/>
            <w:vAlign w:val="center"/>
          </w:tcPr>
          <w:p w:rsidR="007208D3" w:rsidRDefault="007208D3" w:rsidP="00856FEF">
            <w:pPr>
              <w:jc w:val="center"/>
            </w:pPr>
            <w:r>
              <w:t>10</w:t>
            </w:r>
            <w:r w:rsidRPr="00142476">
              <w:rPr>
                <w:vertAlign w:val="superscript"/>
              </w:rPr>
              <w:t>-6</w:t>
            </w:r>
          </w:p>
        </w:tc>
        <w:tc>
          <w:tcPr>
            <w:tcW w:w="1525" w:type="dxa"/>
            <w:vAlign w:val="center"/>
          </w:tcPr>
          <w:p w:rsidR="007208D3" w:rsidRDefault="007208D3" w:rsidP="00856FEF">
            <w:pPr>
              <w:jc w:val="center"/>
            </w:pPr>
            <w:r>
              <w:t>A</w:t>
            </w:r>
          </w:p>
        </w:tc>
        <w:tc>
          <w:tcPr>
            <w:tcW w:w="1525" w:type="dxa"/>
          </w:tcPr>
          <w:p w:rsidR="007208D3" w:rsidRPr="007208D3" w:rsidRDefault="007208D3" w:rsidP="007208D3">
            <w:pPr>
              <w:jc w:val="center"/>
              <w:rPr>
                <w:rFonts w:ascii="Calibri" w:hAnsi="Calibri" w:cs="Calibri"/>
                <w:color w:val="000000"/>
              </w:rPr>
            </w:pPr>
            <w:r>
              <w:rPr>
                <w:rFonts w:ascii="Calibri" w:hAnsi="Calibri" w:cs="Calibri"/>
                <w:color w:val="000000"/>
              </w:rPr>
              <w:t>0.08</w:t>
            </w:r>
          </w:p>
        </w:tc>
      </w:tr>
      <w:tr w:rsidR="007208D3" w:rsidTr="000A7B31">
        <w:trPr>
          <w:jc w:val="center"/>
        </w:trPr>
        <w:tc>
          <w:tcPr>
            <w:tcW w:w="438" w:type="dxa"/>
            <w:vAlign w:val="center"/>
          </w:tcPr>
          <w:p w:rsidR="007208D3" w:rsidRDefault="007208D3" w:rsidP="00856FEF">
            <w:pPr>
              <w:jc w:val="center"/>
            </w:pPr>
            <w:r>
              <w:t>2</w:t>
            </w:r>
          </w:p>
        </w:tc>
        <w:tc>
          <w:tcPr>
            <w:tcW w:w="1571" w:type="dxa"/>
            <w:vAlign w:val="center"/>
          </w:tcPr>
          <w:p w:rsidR="007208D3" w:rsidRDefault="007208D3" w:rsidP="00856FEF">
            <w:pPr>
              <w:jc w:val="center"/>
            </w:pPr>
            <w:r>
              <w:t>10</w:t>
            </w:r>
            <w:r w:rsidRPr="00142476">
              <w:rPr>
                <w:vertAlign w:val="superscript"/>
              </w:rPr>
              <w:t>-5</w:t>
            </w:r>
          </w:p>
        </w:tc>
        <w:tc>
          <w:tcPr>
            <w:tcW w:w="1525" w:type="dxa"/>
            <w:vAlign w:val="center"/>
          </w:tcPr>
          <w:p w:rsidR="007208D3" w:rsidRDefault="007208D3" w:rsidP="00856FEF">
            <w:pPr>
              <w:jc w:val="center"/>
            </w:pPr>
            <w:r>
              <w:t>A</w:t>
            </w:r>
          </w:p>
        </w:tc>
        <w:tc>
          <w:tcPr>
            <w:tcW w:w="1525" w:type="dxa"/>
          </w:tcPr>
          <w:p w:rsidR="007208D3" w:rsidRPr="007208D3" w:rsidRDefault="007208D3" w:rsidP="007208D3">
            <w:pPr>
              <w:jc w:val="center"/>
              <w:rPr>
                <w:rFonts w:ascii="Calibri" w:hAnsi="Calibri" w:cs="Calibri"/>
                <w:color w:val="000000"/>
              </w:rPr>
            </w:pPr>
            <w:r>
              <w:rPr>
                <w:rFonts w:ascii="Calibri" w:hAnsi="Calibri" w:cs="Calibri"/>
                <w:color w:val="000000"/>
              </w:rPr>
              <w:t>0.24</w:t>
            </w:r>
          </w:p>
        </w:tc>
      </w:tr>
      <w:tr w:rsidR="007208D3" w:rsidTr="000A7B31">
        <w:trPr>
          <w:jc w:val="center"/>
        </w:trPr>
        <w:tc>
          <w:tcPr>
            <w:tcW w:w="438" w:type="dxa"/>
            <w:vAlign w:val="center"/>
          </w:tcPr>
          <w:p w:rsidR="007208D3" w:rsidRDefault="007208D3" w:rsidP="00856FEF">
            <w:pPr>
              <w:jc w:val="center"/>
            </w:pPr>
            <w:r>
              <w:t>3</w:t>
            </w:r>
          </w:p>
        </w:tc>
        <w:tc>
          <w:tcPr>
            <w:tcW w:w="1571" w:type="dxa"/>
            <w:vAlign w:val="center"/>
          </w:tcPr>
          <w:p w:rsidR="007208D3" w:rsidRDefault="007208D3" w:rsidP="00856FEF">
            <w:pPr>
              <w:jc w:val="center"/>
            </w:pPr>
            <w:r>
              <w:t>10</w:t>
            </w:r>
            <w:r w:rsidRPr="00142476">
              <w:rPr>
                <w:vertAlign w:val="superscript"/>
              </w:rPr>
              <w:t>-4</w:t>
            </w:r>
          </w:p>
        </w:tc>
        <w:tc>
          <w:tcPr>
            <w:tcW w:w="1525" w:type="dxa"/>
            <w:vAlign w:val="center"/>
          </w:tcPr>
          <w:p w:rsidR="007208D3" w:rsidRDefault="007208D3" w:rsidP="00856FEF">
            <w:pPr>
              <w:jc w:val="center"/>
            </w:pPr>
            <w:r>
              <w:t>B</w:t>
            </w:r>
          </w:p>
        </w:tc>
        <w:tc>
          <w:tcPr>
            <w:tcW w:w="1525" w:type="dxa"/>
          </w:tcPr>
          <w:p w:rsidR="007208D3" w:rsidRPr="007208D3" w:rsidRDefault="007208D3" w:rsidP="007208D3">
            <w:pPr>
              <w:jc w:val="center"/>
              <w:rPr>
                <w:rFonts w:ascii="Calibri" w:hAnsi="Calibri" w:cs="Calibri"/>
                <w:color w:val="000000"/>
              </w:rPr>
            </w:pPr>
            <w:r>
              <w:rPr>
                <w:rFonts w:ascii="Calibri" w:hAnsi="Calibri" w:cs="Calibri"/>
                <w:color w:val="000000"/>
              </w:rPr>
              <w:t>0.77</w:t>
            </w:r>
          </w:p>
        </w:tc>
      </w:tr>
      <w:tr w:rsidR="007208D3" w:rsidTr="000A7B31">
        <w:trPr>
          <w:jc w:val="center"/>
        </w:trPr>
        <w:tc>
          <w:tcPr>
            <w:tcW w:w="438" w:type="dxa"/>
            <w:vAlign w:val="center"/>
          </w:tcPr>
          <w:p w:rsidR="007208D3" w:rsidRDefault="007208D3" w:rsidP="00856FEF">
            <w:pPr>
              <w:jc w:val="center"/>
            </w:pPr>
            <w:r>
              <w:t>4</w:t>
            </w:r>
          </w:p>
        </w:tc>
        <w:tc>
          <w:tcPr>
            <w:tcW w:w="1571" w:type="dxa"/>
            <w:vAlign w:val="center"/>
          </w:tcPr>
          <w:p w:rsidR="007208D3" w:rsidRDefault="007208D3" w:rsidP="00856FEF">
            <w:pPr>
              <w:jc w:val="center"/>
            </w:pPr>
            <w:r>
              <w:t>10</w:t>
            </w:r>
            <w:r>
              <w:rPr>
                <w:vertAlign w:val="superscript"/>
              </w:rPr>
              <w:t>-3</w:t>
            </w:r>
          </w:p>
        </w:tc>
        <w:tc>
          <w:tcPr>
            <w:tcW w:w="1525" w:type="dxa"/>
            <w:vAlign w:val="center"/>
          </w:tcPr>
          <w:p w:rsidR="007208D3" w:rsidRDefault="007208D3" w:rsidP="00856FEF">
            <w:pPr>
              <w:jc w:val="center"/>
            </w:pPr>
            <w:r>
              <w:t>D</w:t>
            </w:r>
          </w:p>
        </w:tc>
        <w:tc>
          <w:tcPr>
            <w:tcW w:w="1525" w:type="dxa"/>
          </w:tcPr>
          <w:p w:rsidR="007208D3" w:rsidRPr="007208D3" w:rsidRDefault="007208D3" w:rsidP="007208D3">
            <w:pPr>
              <w:jc w:val="center"/>
              <w:rPr>
                <w:rFonts w:ascii="Calibri" w:hAnsi="Calibri" w:cs="Calibri"/>
                <w:color w:val="000000"/>
              </w:rPr>
            </w:pPr>
            <w:r>
              <w:rPr>
                <w:rFonts w:ascii="Calibri" w:hAnsi="Calibri" w:cs="Calibri"/>
                <w:color w:val="000000"/>
              </w:rPr>
              <w:t>2.45</w:t>
            </w:r>
          </w:p>
        </w:tc>
      </w:tr>
      <w:tr w:rsidR="007208D3" w:rsidTr="000A7B31">
        <w:trPr>
          <w:jc w:val="center"/>
        </w:trPr>
        <w:tc>
          <w:tcPr>
            <w:tcW w:w="438" w:type="dxa"/>
            <w:vAlign w:val="center"/>
          </w:tcPr>
          <w:p w:rsidR="007208D3" w:rsidRDefault="007208D3" w:rsidP="00856FEF">
            <w:pPr>
              <w:jc w:val="center"/>
            </w:pPr>
            <w:r>
              <w:t>5</w:t>
            </w:r>
          </w:p>
        </w:tc>
        <w:tc>
          <w:tcPr>
            <w:tcW w:w="1571" w:type="dxa"/>
            <w:vAlign w:val="center"/>
          </w:tcPr>
          <w:p w:rsidR="007208D3" w:rsidRDefault="007208D3" w:rsidP="00856FEF">
            <w:pPr>
              <w:jc w:val="center"/>
            </w:pPr>
            <w:r>
              <w:t>10</w:t>
            </w:r>
            <w:r w:rsidRPr="00856FEF">
              <w:rPr>
                <w:vertAlign w:val="superscript"/>
              </w:rPr>
              <w:t>-2</w:t>
            </w:r>
          </w:p>
        </w:tc>
        <w:tc>
          <w:tcPr>
            <w:tcW w:w="1525" w:type="dxa"/>
            <w:vAlign w:val="center"/>
          </w:tcPr>
          <w:p w:rsidR="007208D3" w:rsidRDefault="007208D3" w:rsidP="00856FEF">
            <w:pPr>
              <w:jc w:val="center"/>
            </w:pPr>
            <w:r>
              <w:t>F</w:t>
            </w:r>
          </w:p>
        </w:tc>
        <w:tc>
          <w:tcPr>
            <w:tcW w:w="1525" w:type="dxa"/>
          </w:tcPr>
          <w:p w:rsidR="007208D3" w:rsidRPr="007208D3" w:rsidRDefault="007208D3" w:rsidP="007208D3">
            <w:pPr>
              <w:jc w:val="center"/>
              <w:rPr>
                <w:rFonts w:ascii="Calibri" w:hAnsi="Calibri" w:cs="Calibri"/>
                <w:color w:val="000000"/>
              </w:rPr>
            </w:pPr>
            <w:r>
              <w:rPr>
                <w:rFonts w:ascii="Calibri" w:hAnsi="Calibri" w:cs="Calibri"/>
                <w:color w:val="000000"/>
              </w:rPr>
              <w:t>7.74</w:t>
            </w:r>
          </w:p>
        </w:tc>
      </w:tr>
    </w:tbl>
    <w:p w:rsidR="00142476" w:rsidRDefault="00856FEF">
      <w:r>
        <w:t>For this run, the waviness (w) will be held at 2.0 to keep with the ISO standards.</w:t>
      </w:r>
    </w:p>
    <w:p w:rsidR="00856FEF" w:rsidRDefault="00856FEF">
      <w:r>
        <w:t>Therefore the profiles will be created based on PSD values specified by the following equation:</w:t>
      </w:r>
    </w:p>
    <w:p w:rsidR="00856FEF" w:rsidRDefault="00ED3418">
      <m:oMathPara>
        <m:oMath>
          <m:sSub>
            <m:sSubPr>
              <m:ctrlPr>
                <w:rPr>
                  <w:rFonts w:ascii="Cambria Math" w:hAnsi="Cambria Math"/>
                  <w:i/>
                </w:rPr>
              </m:ctrlPr>
            </m:sSubPr>
            <m:e>
              <m:r>
                <w:rPr>
                  <w:rFonts w:ascii="Cambria Math" w:hAnsi="Cambria Math"/>
                </w:rPr>
                <m:t>G</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0</m:t>
              </m:r>
            </m:sub>
          </m:sSub>
          <m:r>
            <w:rPr>
              <w:rFonts w:ascii="Cambria Math" w:hAnsi="Cambria Math"/>
            </w:rPr>
            <m:t>*</m:t>
          </m:r>
          <m:sSup>
            <m:sSupPr>
              <m:ctrlPr>
                <w:rPr>
                  <w:rFonts w:ascii="Cambria Math" w:hAnsi="Cambria Math"/>
                  <w:i/>
                </w:rPr>
              </m:ctrlPr>
            </m:sSupPr>
            <m:e>
              <m:r>
                <w:rPr>
                  <w:rFonts w:ascii="Cambria Math" w:hAnsi="Cambria Math"/>
                </w:rPr>
                <m:t>(10n)</m:t>
              </m:r>
            </m:e>
            <m:sup>
              <m:r>
                <w:rPr>
                  <w:rFonts w:ascii="Cambria Math" w:hAnsi="Cambria Math"/>
                </w:rPr>
                <m:t>-2.0</m:t>
              </m:r>
            </m:sup>
          </m:sSup>
        </m:oMath>
      </m:oMathPara>
    </w:p>
    <w:tbl>
      <w:tblPr>
        <w:tblStyle w:val="TableGrid"/>
        <w:tblW w:w="0" w:type="auto"/>
        <w:jc w:val="center"/>
        <w:tblLook w:val="04A0" w:firstRow="1" w:lastRow="0" w:firstColumn="1" w:lastColumn="0" w:noHBand="0" w:noVBand="1"/>
      </w:tblPr>
      <w:tblGrid>
        <w:gridCol w:w="1595"/>
        <w:gridCol w:w="1544"/>
      </w:tblGrid>
      <w:tr w:rsidR="007208D3" w:rsidRPr="007208D3" w:rsidTr="007208D3">
        <w:trPr>
          <w:jc w:val="center"/>
        </w:trPr>
        <w:tc>
          <w:tcPr>
            <w:tcW w:w="1595" w:type="dxa"/>
            <w:vAlign w:val="bottom"/>
          </w:tcPr>
          <w:p w:rsidR="007208D3" w:rsidRPr="007208D3" w:rsidRDefault="007208D3" w:rsidP="007208D3">
            <w:pPr>
              <w:divId w:val="177820239"/>
              <w:rPr>
                <w:rFonts w:cstheme="minorHAnsi"/>
              </w:rPr>
            </w:pPr>
            <w:r w:rsidRPr="007208D3">
              <w:rPr>
                <w:rFonts w:cstheme="minorHAnsi"/>
              </w:rPr>
              <w:t>ISO 8608 class</w:t>
            </w:r>
          </w:p>
        </w:tc>
        <w:tc>
          <w:tcPr>
            <w:tcW w:w="1544" w:type="dxa"/>
            <w:vAlign w:val="bottom"/>
          </w:tcPr>
          <w:p w:rsidR="007208D3" w:rsidRPr="007208D3" w:rsidRDefault="007208D3" w:rsidP="007208D3">
            <w:pPr>
              <w:rPr>
                <w:rFonts w:cstheme="minorHAnsi"/>
              </w:rPr>
            </w:pPr>
            <w:r>
              <w:rPr>
                <w:rFonts w:cstheme="minorHAnsi"/>
              </w:rPr>
              <w:t>C</w:t>
            </w:r>
            <w:r w:rsidRPr="007208D3">
              <w:rPr>
                <w:rFonts w:cstheme="minorHAnsi"/>
                <w:vertAlign w:val="subscript"/>
              </w:rPr>
              <w:t>10</w:t>
            </w:r>
            <w:r>
              <w:rPr>
                <w:rFonts w:cstheme="minorHAnsi"/>
              </w:rPr>
              <w:t xml:space="preserve"> (10</w:t>
            </w:r>
            <w:r w:rsidRPr="007208D3">
              <w:rPr>
                <w:rFonts w:cstheme="minorHAnsi"/>
                <w:vertAlign w:val="superscript"/>
              </w:rPr>
              <w:t>-6</w:t>
            </w:r>
            <w:r>
              <w:rPr>
                <w:rFonts w:cstheme="minorHAnsi"/>
              </w:rPr>
              <w:t xml:space="preserve"> m</w:t>
            </w:r>
            <w:r w:rsidRPr="007208D3">
              <w:rPr>
                <w:rFonts w:cstheme="minorHAnsi"/>
                <w:vertAlign w:val="superscript"/>
              </w:rPr>
              <w:t>3</w:t>
            </w:r>
            <w:r>
              <w:rPr>
                <w:rFonts w:cstheme="minorHAnsi"/>
              </w:rPr>
              <w:t>)</w:t>
            </w:r>
          </w:p>
        </w:tc>
      </w:tr>
      <w:tr w:rsidR="007208D3" w:rsidRPr="007208D3" w:rsidTr="007208D3">
        <w:trPr>
          <w:jc w:val="center"/>
        </w:trPr>
        <w:tc>
          <w:tcPr>
            <w:tcW w:w="1595" w:type="dxa"/>
            <w:vAlign w:val="bottom"/>
          </w:tcPr>
          <w:p w:rsidR="007208D3" w:rsidRPr="007208D3" w:rsidRDefault="007208D3" w:rsidP="007208D3">
            <w:pPr>
              <w:rPr>
                <w:rFonts w:cstheme="minorHAnsi"/>
              </w:rPr>
            </w:pPr>
            <w:r w:rsidRPr="007208D3">
              <w:rPr>
                <w:rFonts w:cstheme="minorHAnsi"/>
              </w:rPr>
              <w:t>A (very good)</w:t>
            </w:r>
          </w:p>
        </w:tc>
        <w:tc>
          <w:tcPr>
            <w:tcW w:w="1544" w:type="dxa"/>
            <w:vAlign w:val="bottom"/>
          </w:tcPr>
          <w:p w:rsidR="007208D3" w:rsidRPr="007208D3" w:rsidRDefault="007208D3" w:rsidP="007208D3">
            <w:pPr>
              <w:rPr>
                <w:rFonts w:cstheme="minorHAnsi"/>
              </w:rPr>
            </w:pPr>
            <w:r w:rsidRPr="007208D3">
              <w:rPr>
                <w:rFonts w:cstheme="minorHAnsi"/>
              </w:rPr>
              <w:t>&lt;32</w:t>
            </w:r>
          </w:p>
        </w:tc>
      </w:tr>
      <w:tr w:rsidR="007208D3" w:rsidRPr="007208D3" w:rsidTr="007208D3">
        <w:trPr>
          <w:jc w:val="center"/>
        </w:trPr>
        <w:tc>
          <w:tcPr>
            <w:tcW w:w="1595" w:type="dxa"/>
            <w:vAlign w:val="bottom"/>
          </w:tcPr>
          <w:p w:rsidR="007208D3" w:rsidRPr="007208D3" w:rsidRDefault="007208D3" w:rsidP="007208D3">
            <w:pPr>
              <w:rPr>
                <w:rFonts w:cstheme="minorHAnsi"/>
              </w:rPr>
            </w:pPr>
            <w:r w:rsidRPr="007208D3">
              <w:rPr>
                <w:rFonts w:cstheme="minorHAnsi"/>
              </w:rPr>
              <w:t>B (good)</w:t>
            </w:r>
          </w:p>
        </w:tc>
        <w:tc>
          <w:tcPr>
            <w:tcW w:w="1544" w:type="dxa"/>
            <w:vAlign w:val="bottom"/>
          </w:tcPr>
          <w:p w:rsidR="007208D3" w:rsidRPr="007208D3" w:rsidRDefault="007208D3" w:rsidP="007208D3">
            <w:pPr>
              <w:rPr>
                <w:rFonts w:cstheme="minorHAnsi"/>
              </w:rPr>
            </w:pPr>
            <w:r w:rsidRPr="007208D3">
              <w:rPr>
                <w:rFonts w:cstheme="minorHAnsi"/>
              </w:rPr>
              <w:t>32–128</w:t>
            </w:r>
          </w:p>
        </w:tc>
      </w:tr>
      <w:tr w:rsidR="007208D3" w:rsidRPr="007208D3" w:rsidTr="007208D3">
        <w:trPr>
          <w:jc w:val="center"/>
        </w:trPr>
        <w:tc>
          <w:tcPr>
            <w:tcW w:w="1595" w:type="dxa"/>
            <w:vAlign w:val="bottom"/>
          </w:tcPr>
          <w:p w:rsidR="007208D3" w:rsidRPr="007208D3" w:rsidRDefault="007208D3" w:rsidP="007208D3">
            <w:pPr>
              <w:rPr>
                <w:rFonts w:cstheme="minorHAnsi"/>
              </w:rPr>
            </w:pPr>
            <w:r w:rsidRPr="007208D3">
              <w:rPr>
                <w:rFonts w:cstheme="minorHAnsi"/>
              </w:rPr>
              <w:t>C (average)</w:t>
            </w:r>
          </w:p>
        </w:tc>
        <w:tc>
          <w:tcPr>
            <w:tcW w:w="1544" w:type="dxa"/>
            <w:vAlign w:val="bottom"/>
          </w:tcPr>
          <w:p w:rsidR="007208D3" w:rsidRPr="007208D3" w:rsidRDefault="007208D3" w:rsidP="007208D3">
            <w:pPr>
              <w:rPr>
                <w:rFonts w:cstheme="minorHAnsi"/>
              </w:rPr>
            </w:pPr>
            <w:r w:rsidRPr="007208D3">
              <w:rPr>
                <w:rFonts w:cstheme="minorHAnsi"/>
              </w:rPr>
              <w:t>128–512</w:t>
            </w:r>
          </w:p>
        </w:tc>
      </w:tr>
      <w:tr w:rsidR="007208D3" w:rsidRPr="007208D3" w:rsidTr="007208D3">
        <w:trPr>
          <w:jc w:val="center"/>
        </w:trPr>
        <w:tc>
          <w:tcPr>
            <w:tcW w:w="1595" w:type="dxa"/>
            <w:vAlign w:val="bottom"/>
          </w:tcPr>
          <w:p w:rsidR="007208D3" w:rsidRPr="007208D3" w:rsidRDefault="007208D3" w:rsidP="007208D3">
            <w:pPr>
              <w:rPr>
                <w:rFonts w:cstheme="minorHAnsi"/>
              </w:rPr>
            </w:pPr>
            <w:r w:rsidRPr="007208D3">
              <w:rPr>
                <w:rFonts w:cstheme="minorHAnsi"/>
              </w:rPr>
              <w:t>D (poor)</w:t>
            </w:r>
          </w:p>
        </w:tc>
        <w:tc>
          <w:tcPr>
            <w:tcW w:w="1544" w:type="dxa"/>
            <w:vAlign w:val="bottom"/>
          </w:tcPr>
          <w:p w:rsidR="007208D3" w:rsidRPr="007208D3" w:rsidRDefault="007208D3" w:rsidP="007208D3">
            <w:pPr>
              <w:rPr>
                <w:rFonts w:cstheme="minorHAnsi"/>
              </w:rPr>
            </w:pPr>
            <w:r w:rsidRPr="007208D3">
              <w:rPr>
                <w:rFonts w:cstheme="minorHAnsi"/>
              </w:rPr>
              <w:t>512–2,048</w:t>
            </w:r>
          </w:p>
        </w:tc>
      </w:tr>
    </w:tbl>
    <w:p w:rsidR="00142476" w:rsidRDefault="007208D3">
      <w:r>
        <w:t xml:space="preserve">As can be deduced from the above table, the C10 parameter has a great influence on the </w:t>
      </w:r>
      <w:r w:rsidR="009B735C">
        <w:t xml:space="preserve">vehicle acceleration. To fully characterize this parameter space, let’s repeat </w:t>
      </w:r>
      <w:proofErr w:type="gramStart"/>
      <w:r w:rsidR="009B735C">
        <w:t>this simulations</w:t>
      </w:r>
      <w:proofErr w:type="gramEnd"/>
      <w:r w:rsidR="009B735C">
        <w:t xml:space="preserve"> for each of the given ISO classes and for different speeds (ranging from 10 m/sec to 40 m/sec)</w:t>
      </w:r>
    </w:p>
    <w:tbl>
      <w:tblPr>
        <w:tblStyle w:val="TableGrid"/>
        <w:tblW w:w="0" w:type="auto"/>
        <w:jc w:val="center"/>
        <w:tblLook w:val="04A0" w:firstRow="1" w:lastRow="0" w:firstColumn="1" w:lastColumn="0" w:noHBand="0" w:noVBand="1"/>
      </w:tblPr>
      <w:tblGrid>
        <w:gridCol w:w="432"/>
        <w:gridCol w:w="1595"/>
        <w:gridCol w:w="1957"/>
      </w:tblGrid>
      <w:tr w:rsidR="009B735C" w:rsidTr="009B735C">
        <w:trPr>
          <w:jc w:val="center"/>
        </w:trPr>
        <w:tc>
          <w:tcPr>
            <w:tcW w:w="432" w:type="dxa"/>
          </w:tcPr>
          <w:p w:rsidR="009B735C" w:rsidRDefault="009B735C"/>
        </w:tc>
        <w:tc>
          <w:tcPr>
            <w:tcW w:w="1595" w:type="dxa"/>
            <w:vAlign w:val="bottom"/>
          </w:tcPr>
          <w:p w:rsidR="009B735C" w:rsidRPr="007208D3" w:rsidRDefault="009B735C" w:rsidP="000A7B31">
            <w:pPr>
              <w:rPr>
                <w:rFonts w:cstheme="minorHAnsi"/>
              </w:rPr>
            </w:pPr>
            <w:r w:rsidRPr="007208D3">
              <w:rPr>
                <w:rFonts w:cstheme="minorHAnsi"/>
              </w:rPr>
              <w:t>ISO 8608 class</w:t>
            </w:r>
          </w:p>
        </w:tc>
        <w:tc>
          <w:tcPr>
            <w:tcW w:w="1957" w:type="dxa"/>
            <w:vAlign w:val="center"/>
          </w:tcPr>
          <w:p w:rsidR="009B735C" w:rsidRDefault="009B735C" w:rsidP="000A7B31">
            <w:pPr>
              <w:jc w:val="center"/>
            </w:pPr>
            <w:r>
              <w:t>C</w:t>
            </w:r>
            <w:r w:rsidRPr="00856FEF">
              <w:rPr>
                <w:vertAlign w:val="subscript"/>
              </w:rPr>
              <w:t>10</w:t>
            </w:r>
            <w:r>
              <w:t xml:space="preserve"> Value </w:t>
            </w:r>
            <w:r>
              <w:rPr>
                <w:rFonts w:cstheme="minorHAnsi"/>
              </w:rPr>
              <w:t>(10</w:t>
            </w:r>
            <w:r w:rsidRPr="007208D3">
              <w:rPr>
                <w:rFonts w:cstheme="minorHAnsi"/>
                <w:vertAlign w:val="superscript"/>
              </w:rPr>
              <w:t>-6</w:t>
            </w:r>
            <w:r>
              <w:rPr>
                <w:rFonts w:cstheme="minorHAnsi"/>
              </w:rPr>
              <w:t xml:space="preserve"> m</w:t>
            </w:r>
            <w:r w:rsidRPr="007208D3">
              <w:rPr>
                <w:rFonts w:cstheme="minorHAnsi"/>
                <w:vertAlign w:val="superscript"/>
              </w:rPr>
              <w:t>3</w:t>
            </w:r>
            <w:r>
              <w:rPr>
                <w:rFonts w:cstheme="minorHAnsi"/>
              </w:rPr>
              <w:t>)</w:t>
            </w:r>
          </w:p>
        </w:tc>
      </w:tr>
      <w:tr w:rsidR="009B735C" w:rsidTr="009B735C">
        <w:trPr>
          <w:jc w:val="center"/>
        </w:trPr>
        <w:tc>
          <w:tcPr>
            <w:tcW w:w="432" w:type="dxa"/>
            <w:vAlign w:val="center"/>
          </w:tcPr>
          <w:p w:rsidR="009B735C" w:rsidRDefault="009B735C" w:rsidP="000A7B31">
            <w:pPr>
              <w:jc w:val="center"/>
            </w:pPr>
            <w:r>
              <w:t>1</w:t>
            </w:r>
          </w:p>
        </w:tc>
        <w:tc>
          <w:tcPr>
            <w:tcW w:w="1595" w:type="dxa"/>
            <w:vAlign w:val="center"/>
          </w:tcPr>
          <w:p w:rsidR="009B735C" w:rsidRPr="007208D3" w:rsidRDefault="009B735C" w:rsidP="009B735C">
            <w:pPr>
              <w:rPr>
                <w:rFonts w:cstheme="minorHAnsi"/>
              </w:rPr>
            </w:pPr>
            <w:r w:rsidRPr="007208D3">
              <w:rPr>
                <w:rFonts w:cstheme="minorHAnsi"/>
              </w:rPr>
              <w:t>A (very good)</w:t>
            </w:r>
          </w:p>
        </w:tc>
        <w:tc>
          <w:tcPr>
            <w:tcW w:w="1957" w:type="dxa"/>
            <w:vAlign w:val="center"/>
          </w:tcPr>
          <w:p w:rsidR="009B735C" w:rsidRPr="007208D3" w:rsidRDefault="009B735C" w:rsidP="009B735C">
            <w:pPr>
              <w:jc w:val="center"/>
              <w:rPr>
                <w:rFonts w:cstheme="minorHAnsi"/>
              </w:rPr>
            </w:pPr>
            <w:r>
              <w:rPr>
                <w:rFonts w:cstheme="minorHAnsi"/>
              </w:rPr>
              <w:t>10</w:t>
            </w:r>
          </w:p>
        </w:tc>
      </w:tr>
      <w:tr w:rsidR="009B735C" w:rsidTr="009B735C">
        <w:trPr>
          <w:jc w:val="center"/>
        </w:trPr>
        <w:tc>
          <w:tcPr>
            <w:tcW w:w="432" w:type="dxa"/>
            <w:vAlign w:val="center"/>
          </w:tcPr>
          <w:p w:rsidR="009B735C" w:rsidRDefault="009B735C" w:rsidP="000A7B31">
            <w:pPr>
              <w:jc w:val="center"/>
            </w:pPr>
            <w:r>
              <w:t>2</w:t>
            </w:r>
          </w:p>
        </w:tc>
        <w:tc>
          <w:tcPr>
            <w:tcW w:w="1595" w:type="dxa"/>
            <w:vAlign w:val="center"/>
          </w:tcPr>
          <w:p w:rsidR="009B735C" w:rsidRPr="007208D3" w:rsidRDefault="009B735C" w:rsidP="009B735C">
            <w:pPr>
              <w:rPr>
                <w:rFonts w:cstheme="minorHAnsi"/>
              </w:rPr>
            </w:pPr>
            <w:r w:rsidRPr="007208D3">
              <w:rPr>
                <w:rFonts w:cstheme="minorHAnsi"/>
              </w:rPr>
              <w:t>B (good)</w:t>
            </w:r>
          </w:p>
        </w:tc>
        <w:tc>
          <w:tcPr>
            <w:tcW w:w="1957" w:type="dxa"/>
            <w:vAlign w:val="center"/>
          </w:tcPr>
          <w:p w:rsidR="009B735C" w:rsidRPr="007208D3" w:rsidRDefault="009B735C" w:rsidP="009B735C">
            <w:pPr>
              <w:jc w:val="center"/>
              <w:rPr>
                <w:rFonts w:cstheme="minorHAnsi"/>
              </w:rPr>
            </w:pPr>
            <w:r>
              <w:rPr>
                <w:rFonts w:cstheme="minorHAnsi"/>
              </w:rPr>
              <w:t>100</w:t>
            </w:r>
          </w:p>
        </w:tc>
      </w:tr>
      <w:tr w:rsidR="009B735C" w:rsidTr="009B735C">
        <w:trPr>
          <w:jc w:val="center"/>
        </w:trPr>
        <w:tc>
          <w:tcPr>
            <w:tcW w:w="432" w:type="dxa"/>
            <w:vAlign w:val="center"/>
          </w:tcPr>
          <w:p w:rsidR="009B735C" w:rsidRDefault="009B735C" w:rsidP="000A7B31">
            <w:pPr>
              <w:jc w:val="center"/>
            </w:pPr>
            <w:r>
              <w:t>3</w:t>
            </w:r>
          </w:p>
        </w:tc>
        <w:tc>
          <w:tcPr>
            <w:tcW w:w="1595" w:type="dxa"/>
            <w:vAlign w:val="center"/>
          </w:tcPr>
          <w:p w:rsidR="009B735C" w:rsidRPr="007208D3" w:rsidRDefault="009B735C" w:rsidP="009B735C">
            <w:pPr>
              <w:rPr>
                <w:rFonts w:cstheme="minorHAnsi"/>
              </w:rPr>
            </w:pPr>
            <w:r w:rsidRPr="007208D3">
              <w:rPr>
                <w:rFonts w:cstheme="minorHAnsi"/>
              </w:rPr>
              <w:t>C (average)</w:t>
            </w:r>
          </w:p>
        </w:tc>
        <w:tc>
          <w:tcPr>
            <w:tcW w:w="1957" w:type="dxa"/>
            <w:vAlign w:val="center"/>
          </w:tcPr>
          <w:p w:rsidR="009B735C" w:rsidRPr="007208D3" w:rsidRDefault="009B735C" w:rsidP="009B735C">
            <w:pPr>
              <w:jc w:val="center"/>
              <w:rPr>
                <w:rFonts w:cstheme="minorHAnsi"/>
              </w:rPr>
            </w:pPr>
            <w:r>
              <w:rPr>
                <w:rFonts w:cstheme="minorHAnsi"/>
              </w:rPr>
              <w:t>300</w:t>
            </w:r>
          </w:p>
        </w:tc>
      </w:tr>
      <w:tr w:rsidR="009B735C" w:rsidTr="009B735C">
        <w:trPr>
          <w:jc w:val="center"/>
        </w:trPr>
        <w:tc>
          <w:tcPr>
            <w:tcW w:w="432" w:type="dxa"/>
            <w:vAlign w:val="center"/>
          </w:tcPr>
          <w:p w:rsidR="009B735C" w:rsidRDefault="009B735C" w:rsidP="000A7B31">
            <w:pPr>
              <w:jc w:val="center"/>
            </w:pPr>
            <w:r>
              <w:t>4</w:t>
            </w:r>
          </w:p>
        </w:tc>
        <w:tc>
          <w:tcPr>
            <w:tcW w:w="1595" w:type="dxa"/>
            <w:vAlign w:val="center"/>
          </w:tcPr>
          <w:p w:rsidR="009B735C" w:rsidRPr="007208D3" w:rsidRDefault="009B735C" w:rsidP="009B735C">
            <w:pPr>
              <w:rPr>
                <w:rFonts w:cstheme="minorHAnsi"/>
              </w:rPr>
            </w:pPr>
            <w:r w:rsidRPr="007208D3">
              <w:rPr>
                <w:rFonts w:cstheme="minorHAnsi"/>
              </w:rPr>
              <w:t>D (poor)</w:t>
            </w:r>
          </w:p>
        </w:tc>
        <w:tc>
          <w:tcPr>
            <w:tcW w:w="1957" w:type="dxa"/>
            <w:vAlign w:val="center"/>
          </w:tcPr>
          <w:p w:rsidR="009B735C" w:rsidRPr="007208D3" w:rsidRDefault="009B735C" w:rsidP="009B735C">
            <w:pPr>
              <w:jc w:val="center"/>
              <w:rPr>
                <w:rFonts w:cstheme="minorHAnsi"/>
              </w:rPr>
            </w:pPr>
            <w:r>
              <w:rPr>
                <w:rFonts w:cstheme="minorHAnsi"/>
              </w:rPr>
              <w:t>600</w:t>
            </w:r>
          </w:p>
        </w:tc>
      </w:tr>
    </w:tbl>
    <w:p w:rsidR="009B735C" w:rsidRPr="006171F5" w:rsidRDefault="009B735C"/>
    <w:p w:rsidR="00AC77EF" w:rsidRDefault="00176E69">
      <w:r>
        <w:rPr>
          <w:noProof/>
        </w:rPr>
        <w:lastRenderedPageBreak/>
        <w:drawing>
          <wp:inline distT="0" distB="0" distL="0" distR="0" wp14:anchorId="7494C0AD" wp14:editId="52A27F41">
            <wp:extent cx="5943600" cy="3109595"/>
            <wp:effectExtent l="0" t="0" r="19050" b="1460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720394" w:rsidRDefault="00330620" w:rsidP="00330620">
      <w:r>
        <w:t>To understand the effect of the waviness factor we examined the vehicle response for a variety of different waviness factors while holding the C10 value at 1x10</w:t>
      </w:r>
      <w:r w:rsidRPr="00330620">
        <w:rPr>
          <w:vertAlign w:val="superscript"/>
        </w:rPr>
        <w:t>-4</w:t>
      </w:r>
      <w:r>
        <w:t xml:space="preserve">.  The following table describes the simulation case. Each was completed at the 7 different speeds presented in the previous study. </w:t>
      </w:r>
    </w:p>
    <w:tbl>
      <w:tblPr>
        <w:tblStyle w:val="TableGrid"/>
        <w:tblW w:w="0" w:type="auto"/>
        <w:jc w:val="center"/>
        <w:tblLook w:val="04A0" w:firstRow="1" w:lastRow="0" w:firstColumn="1" w:lastColumn="0" w:noHBand="0" w:noVBand="1"/>
      </w:tblPr>
      <w:tblGrid>
        <w:gridCol w:w="432"/>
        <w:gridCol w:w="1515"/>
      </w:tblGrid>
      <w:tr w:rsidR="00563838" w:rsidTr="00563838">
        <w:trPr>
          <w:jc w:val="center"/>
        </w:trPr>
        <w:tc>
          <w:tcPr>
            <w:tcW w:w="432" w:type="dxa"/>
          </w:tcPr>
          <w:p w:rsidR="00563838" w:rsidRDefault="00563838" w:rsidP="000A7B31"/>
        </w:tc>
        <w:tc>
          <w:tcPr>
            <w:tcW w:w="1515" w:type="dxa"/>
            <w:vAlign w:val="center"/>
          </w:tcPr>
          <w:p w:rsidR="00563838" w:rsidRDefault="00563838" w:rsidP="000A7B31">
            <w:pPr>
              <w:jc w:val="center"/>
            </w:pPr>
            <w:r>
              <w:t>Waviness (w)</w:t>
            </w:r>
          </w:p>
        </w:tc>
      </w:tr>
      <w:tr w:rsidR="00563838" w:rsidTr="00563838">
        <w:trPr>
          <w:jc w:val="center"/>
        </w:trPr>
        <w:tc>
          <w:tcPr>
            <w:tcW w:w="432" w:type="dxa"/>
            <w:vAlign w:val="center"/>
          </w:tcPr>
          <w:p w:rsidR="00563838" w:rsidRDefault="00563838" w:rsidP="000A7B31">
            <w:pPr>
              <w:jc w:val="center"/>
            </w:pPr>
            <w:r>
              <w:t>1</w:t>
            </w:r>
          </w:p>
        </w:tc>
        <w:tc>
          <w:tcPr>
            <w:tcW w:w="1515" w:type="dxa"/>
            <w:vAlign w:val="center"/>
          </w:tcPr>
          <w:p w:rsidR="00563838" w:rsidRPr="007208D3" w:rsidRDefault="00563838" w:rsidP="000A7B31">
            <w:pPr>
              <w:jc w:val="center"/>
              <w:rPr>
                <w:rFonts w:cstheme="minorHAnsi"/>
              </w:rPr>
            </w:pPr>
            <w:r>
              <w:rPr>
                <w:rFonts w:cstheme="minorHAnsi"/>
              </w:rPr>
              <w:t>1.5</w:t>
            </w:r>
          </w:p>
        </w:tc>
      </w:tr>
      <w:tr w:rsidR="00563838" w:rsidTr="00563838">
        <w:trPr>
          <w:jc w:val="center"/>
        </w:trPr>
        <w:tc>
          <w:tcPr>
            <w:tcW w:w="432" w:type="dxa"/>
            <w:vAlign w:val="center"/>
          </w:tcPr>
          <w:p w:rsidR="00563838" w:rsidRDefault="00563838" w:rsidP="000A7B31">
            <w:pPr>
              <w:jc w:val="center"/>
            </w:pPr>
            <w:r>
              <w:t>2</w:t>
            </w:r>
          </w:p>
        </w:tc>
        <w:tc>
          <w:tcPr>
            <w:tcW w:w="1515" w:type="dxa"/>
            <w:vAlign w:val="center"/>
          </w:tcPr>
          <w:p w:rsidR="00563838" w:rsidRPr="007208D3" w:rsidRDefault="00563838" w:rsidP="000A7B31">
            <w:pPr>
              <w:jc w:val="center"/>
              <w:rPr>
                <w:rFonts w:cstheme="minorHAnsi"/>
              </w:rPr>
            </w:pPr>
            <w:r>
              <w:rPr>
                <w:rFonts w:cstheme="minorHAnsi"/>
              </w:rPr>
              <w:t>2.0</w:t>
            </w:r>
          </w:p>
        </w:tc>
      </w:tr>
      <w:tr w:rsidR="00563838" w:rsidTr="00563838">
        <w:trPr>
          <w:jc w:val="center"/>
        </w:trPr>
        <w:tc>
          <w:tcPr>
            <w:tcW w:w="432" w:type="dxa"/>
            <w:vAlign w:val="center"/>
          </w:tcPr>
          <w:p w:rsidR="00563838" w:rsidRDefault="00563838" w:rsidP="000A7B31">
            <w:pPr>
              <w:jc w:val="center"/>
            </w:pPr>
            <w:r>
              <w:t>3</w:t>
            </w:r>
          </w:p>
        </w:tc>
        <w:tc>
          <w:tcPr>
            <w:tcW w:w="1515" w:type="dxa"/>
            <w:vAlign w:val="center"/>
          </w:tcPr>
          <w:p w:rsidR="00563838" w:rsidRPr="007208D3" w:rsidRDefault="00563838" w:rsidP="000A7B31">
            <w:pPr>
              <w:jc w:val="center"/>
              <w:rPr>
                <w:rFonts w:cstheme="minorHAnsi"/>
              </w:rPr>
            </w:pPr>
            <w:r>
              <w:rPr>
                <w:rFonts w:cstheme="minorHAnsi"/>
              </w:rPr>
              <w:t>2.5</w:t>
            </w:r>
          </w:p>
        </w:tc>
      </w:tr>
      <w:tr w:rsidR="00563838" w:rsidTr="00563838">
        <w:trPr>
          <w:jc w:val="center"/>
        </w:trPr>
        <w:tc>
          <w:tcPr>
            <w:tcW w:w="432" w:type="dxa"/>
            <w:vAlign w:val="center"/>
          </w:tcPr>
          <w:p w:rsidR="00563838" w:rsidRDefault="00563838" w:rsidP="000A7B31">
            <w:pPr>
              <w:jc w:val="center"/>
            </w:pPr>
            <w:r>
              <w:t>4</w:t>
            </w:r>
          </w:p>
        </w:tc>
        <w:tc>
          <w:tcPr>
            <w:tcW w:w="1515" w:type="dxa"/>
            <w:vAlign w:val="center"/>
          </w:tcPr>
          <w:p w:rsidR="00563838" w:rsidRDefault="00563838" w:rsidP="000A7B31">
            <w:pPr>
              <w:jc w:val="center"/>
              <w:rPr>
                <w:rFonts w:cstheme="minorHAnsi"/>
              </w:rPr>
            </w:pPr>
            <w:r>
              <w:rPr>
                <w:rFonts w:cstheme="minorHAnsi"/>
              </w:rPr>
              <w:t>3.0</w:t>
            </w:r>
          </w:p>
        </w:tc>
      </w:tr>
      <w:tr w:rsidR="00563838" w:rsidTr="00563838">
        <w:trPr>
          <w:jc w:val="center"/>
        </w:trPr>
        <w:tc>
          <w:tcPr>
            <w:tcW w:w="432" w:type="dxa"/>
            <w:vAlign w:val="center"/>
          </w:tcPr>
          <w:p w:rsidR="00563838" w:rsidRDefault="00563838" w:rsidP="000A7B31">
            <w:pPr>
              <w:jc w:val="center"/>
            </w:pPr>
            <w:r>
              <w:t>5</w:t>
            </w:r>
          </w:p>
        </w:tc>
        <w:tc>
          <w:tcPr>
            <w:tcW w:w="1515" w:type="dxa"/>
            <w:vAlign w:val="center"/>
          </w:tcPr>
          <w:p w:rsidR="00563838" w:rsidRDefault="00563838" w:rsidP="000A7B31">
            <w:pPr>
              <w:jc w:val="center"/>
              <w:rPr>
                <w:rFonts w:cstheme="minorHAnsi"/>
              </w:rPr>
            </w:pPr>
            <w:r>
              <w:rPr>
                <w:rFonts w:cstheme="minorHAnsi"/>
              </w:rPr>
              <w:t>3.5</w:t>
            </w:r>
          </w:p>
        </w:tc>
      </w:tr>
      <w:tr w:rsidR="00563838" w:rsidTr="00563838">
        <w:trPr>
          <w:jc w:val="center"/>
        </w:trPr>
        <w:tc>
          <w:tcPr>
            <w:tcW w:w="432" w:type="dxa"/>
            <w:vAlign w:val="center"/>
          </w:tcPr>
          <w:p w:rsidR="00563838" w:rsidRDefault="00563838" w:rsidP="000A7B31">
            <w:pPr>
              <w:jc w:val="center"/>
            </w:pPr>
            <w:r>
              <w:t>6</w:t>
            </w:r>
          </w:p>
        </w:tc>
        <w:tc>
          <w:tcPr>
            <w:tcW w:w="1515" w:type="dxa"/>
            <w:vAlign w:val="center"/>
          </w:tcPr>
          <w:p w:rsidR="00563838" w:rsidRPr="007208D3" w:rsidRDefault="00563838" w:rsidP="000A7B31">
            <w:pPr>
              <w:jc w:val="center"/>
              <w:rPr>
                <w:rFonts w:cstheme="minorHAnsi"/>
              </w:rPr>
            </w:pPr>
            <w:r>
              <w:rPr>
                <w:rFonts w:cstheme="minorHAnsi"/>
              </w:rPr>
              <w:t>4.0</w:t>
            </w:r>
          </w:p>
        </w:tc>
      </w:tr>
    </w:tbl>
    <w:p w:rsidR="00330620" w:rsidRDefault="00563838" w:rsidP="00330620">
      <w:r>
        <w:t xml:space="preserve">This range was chosen after consideration of </w:t>
      </w:r>
      <w:r>
        <w:fldChar w:fldCharType="begin"/>
      </w:r>
      <w:r>
        <w:instrText xml:space="preserve"> ADDIN ZOTERO_ITEM CSL_CITATION {"citationID":"KcMV4tGb","properties":{"formattedCitation":"(Loprencipe and Zoccali 2017)","plainCitation":"(Loprencipe and Zoccali 2017)","noteIndex":0},"citationItems":[{"id":259,"uris":["http://zotero.org/users/3157746/items/E36BD3VI"],"uri":["http://zotero.org/users/3157746/items/E36BD3VI"],"itemData":{"id":259,"type":"article-journal","title":"Use of generated artificial road profiles in road roughness evaluation","container-title":"Journal of Modern Transportation","page":"24–33","volume":"25","issue":"1","abstract":"In the evaluation of road roughness and its effects on vehicles response in terms of ride quality, loads induced on pavement, drivers' comfort, etc., it is very common to generate road profiles based on the equation provided by ISO 8608 standard, according to which it is possible to group road surface profiles into eight different classes. However, real profiles are significantly different from the artificial ones because of the non-stationary feature of the first ones and the not full capability of the ISO 8608 equation to correctly describe the frequency content of real road profiles. In this paper, the international roughness index, the frequency-weighted vertical acceleration a wz according to ISO 2631, and the dynamic load index are applied both on artificial and real profiles, highlighting the different results obtained. The analysis carried out in this work has highlighted some limitation of the ISO 8608 approach in the description of performance and conditions of real pavement profiles. Furthermore, the different sensitivity of the various indices to the fitted power spectral density parameters is shown, which should be taken into account when performing analysis using artificial profiles.","DOI":"10.1007/s40534-017-0122-1","ISSN":"2196-0577","author":[{"family":"Loprencipe","given":"Giuseppe"},{"family":"Zoccali","given":"Pablo"}],"issued":{"date-parts":[["2017",3]]}}}],"schema":"https://github.com/citation-style-language/schema/raw/master/csl-citation.json"} </w:instrText>
      </w:r>
      <w:r>
        <w:fldChar w:fldCharType="separate"/>
      </w:r>
      <w:r w:rsidRPr="00563838">
        <w:rPr>
          <w:rFonts w:ascii="Calibri" w:hAnsi="Calibri" w:cs="Calibri"/>
        </w:rPr>
        <w:t>(Loprencipe and Zoccali 2017)</w:t>
      </w:r>
      <w:r>
        <w:fldChar w:fldCharType="end"/>
      </w:r>
      <w:r>
        <w:t xml:space="preserve"> and the specified value of 2.0. </w:t>
      </w:r>
    </w:p>
    <w:p w:rsidR="00176E69" w:rsidRDefault="00176E69" w:rsidP="00330620">
      <w:r>
        <w:rPr>
          <w:noProof/>
        </w:rPr>
        <w:lastRenderedPageBreak/>
        <w:drawing>
          <wp:inline distT="0" distB="0" distL="0" distR="0" wp14:anchorId="17314922" wp14:editId="25036AB1">
            <wp:extent cx="5638800" cy="2743200"/>
            <wp:effectExtent l="0" t="0" r="19050" b="190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850A82" w:rsidRDefault="00850A82">
      <w:r>
        <w:t xml:space="preserve">From the above graph we can deduce that waviness may have an effect on vehicle acceleration, but the relationship depends on vehicle speed. This makes sense, since a higher waviness indicates a profile that has more low frequency content, and thus would cause resonance in the vehicle at higher speeds. The C10, in contrast, has a consistent effect on vehicle acceleration, with higher values leading to greater vehicle acceleration. </w:t>
      </w:r>
      <w:r w:rsidR="003078B2">
        <w:t xml:space="preserve">This relationship, however, is likely dependent on vehicle dynamic characteristics as well. </w:t>
      </w:r>
    </w:p>
    <w:p w:rsidR="00850A82" w:rsidRDefault="00E810EF">
      <w:r>
        <w:t xml:space="preserve">To </w:t>
      </w:r>
      <w:r w:rsidR="00182AA5">
        <w:t>examine</w:t>
      </w:r>
      <w:r>
        <w:t xml:space="preserve"> the possible effect on the relationship between the waviness value and vehicle acceleration, we repeated the above simulations for several other vehicles. These suspension parameters were adjusted to produce vehicles with varying frequencies for their first mode of vibration.</w:t>
      </w:r>
      <w:r w:rsidR="00182AA5">
        <w:t xml:space="preserve"> *Note that vehicle 1 has suspension parameters matching those of the truck that was used during field testing.</w:t>
      </w:r>
    </w:p>
    <w:tbl>
      <w:tblPr>
        <w:tblStyle w:val="TableGrid"/>
        <w:tblW w:w="9576" w:type="dxa"/>
        <w:jc w:val="center"/>
        <w:tblLook w:val="04A0" w:firstRow="1" w:lastRow="0" w:firstColumn="1" w:lastColumn="0" w:noHBand="0" w:noVBand="1"/>
      </w:tblPr>
      <w:tblGrid>
        <w:gridCol w:w="1781"/>
        <w:gridCol w:w="1155"/>
        <w:gridCol w:w="1191"/>
        <w:gridCol w:w="1172"/>
        <w:gridCol w:w="1172"/>
        <w:gridCol w:w="1172"/>
        <w:gridCol w:w="1109"/>
        <w:gridCol w:w="824"/>
      </w:tblGrid>
      <w:tr w:rsidR="003307B3" w:rsidTr="003307B3">
        <w:trPr>
          <w:jc w:val="center"/>
        </w:trPr>
        <w:tc>
          <w:tcPr>
            <w:tcW w:w="1921" w:type="dxa"/>
          </w:tcPr>
          <w:p w:rsidR="003307B3" w:rsidRDefault="003307B3">
            <w:r>
              <w:t>Parameter</w:t>
            </w:r>
          </w:p>
        </w:tc>
        <w:tc>
          <w:tcPr>
            <w:tcW w:w="1168" w:type="dxa"/>
            <w:vAlign w:val="center"/>
          </w:tcPr>
          <w:p w:rsidR="003307B3" w:rsidRDefault="003307B3" w:rsidP="00182AA5">
            <w:pPr>
              <w:jc w:val="center"/>
            </w:pPr>
            <w:r>
              <w:t>Vehicle 1</w:t>
            </w:r>
          </w:p>
        </w:tc>
        <w:tc>
          <w:tcPr>
            <w:tcW w:w="1213" w:type="dxa"/>
            <w:vAlign w:val="center"/>
          </w:tcPr>
          <w:p w:rsidR="003307B3" w:rsidRDefault="003307B3" w:rsidP="00182AA5">
            <w:pPr>
              <w:jc w:val="center"/>
            </w:pPr>
            <w:r>
              <w:t>Vehicle 2</w:t>
            </w:r>
          </w:p>
        </w:tc>
        <w:tc>
          <w:tcPr>
            <w:tcW w:w="1188" w:type="dxa"/>
            <w:vAlign w:val="center"/>
          </w:tcPr>
          <w:p w:rsidR="003307B3" w:rsidRDefault="003307B3" w:rsidP="00182AA5">
            <w:pPr>
              <w:jc w:val="center"/>
            </w:pPr>
            <w:r>
              <w:t>Vehicle 3</w:t>
            </w:r>
          </w:p>
        </w:tc>
        <w:tc>
          <w:tcPr>
            <w:tcW w:w="1188" w:type="dxa"/>
            <w:vAlign w:val="center"/>
          </w:tcPr>
          <w:p w:rsidR="003307B3" w:rsidRDefault="003307B3" w:rsidP="00182AA5">
            <w:pPr>
              <w:jc w:val="center"/>
            </w:pPr>
            <w:r>
              <w:t>Vehicle 4</w:t>
            </w:r>
          </w:p>
        </w:tc>
        <w:tc>
          <w:tcPr>
            <w:tcW w:w="1188" w:type="dxa"/>
            <w:vAlign w:val="center"/>
          </w:tcPr>
          <w:p w:rsidR="003307B3" w:rsidRDefault="003307B3" w:rsidP="00182AA5">
            <w:pPr>
              <w:jc w:val="center"/>
            </w:pPr>
            <w:r>
              <w:t>Vehicle 5</w:t>
            </w:r>
          </w:p>
        </w:tc>
        <w:tc>
          <w:tcPr>
            <w:tcW w:w="870" w:type="dxa"/>
          </w:tcPr>
          <w:p w:rsidR="003307B3" w:rsidRDefault="003307B3" w:rsidP="00182AA5">
            <w:pPr>
              <w:jc w:val="center"/>
            </w:pPr>
            <w:r>
              <w:t>Vehicle 6</w:t>
            </w:r>
          </w:p>
        </w:tc>
        <w:tc>
          <w:tcPr>
            <w:tcW w:w="840" w:type="dxa"/>
            <w:vAlign w:val="center"/>
          </w:tcPr>
          <w:p w:rsidR="003307B3" w:rsidRDefault="003307B3" w:rsidP="00182AA5">
            <w:pPr>
              <w:jc w:val="center"/>
            </w:pPr>
            <w:r>
              <w:t>Units</w:t>
            </w:r>
          </w:p>
        </w:tc>
      </w:tr>
      <w:tr w:rsidR="003307B3" w:rsidTr="003307B3">
        <w:trPr>
          <w:jc w:val="center"/>
        </w:trPr>
        <w:tc>
          <w:tcPr>
            <w:tcW w:w="1992" w:type="dxa"/>
          </w:tcPr>
          <w:p w:rsidR="003307B3" w:rsidRDefault="003307B3" w:rsidP="00E810EF">
            <w:pPr>
              <w:tabs>
                <w:tab w:val="center" w:pos="690"/>
              </w:tabs>
            </w:pPr>
            <w:r>
              <w:t>Truck Mass</w:t>
            </w:r>
          </w:p>
        </w:tc>
        <w:tc>
          <w:tcPr>
            <w:tcW w:w="1175" w:type="dxa"/>
            <w:vAlign w:val="center"/>
          </w:tcPr>
          <w:p w:rsidR="003307B3" w:rsidRDefault="003307B3" w:rsidP="00182AA5">
            <w:pPr>
              <w:jc w:val="center"/>
            </w:pPr>
            <w:r>
              <w:t>20865</w:t>
            </w:r>
          </w:p>
        </w:tc>
        <w:tc>
          <w:tcPr>
            <w:tcW w:w="1224" w:type="dxa"/>
            <w:vAlign w:val="center"/>
          </w:tcPr>
          <w:p w:rsidR="003307B3" w:rsidRDefault="003307B3" w:rsidP="00182AA5">
            <w:pPr>
              <w:jc w:val="center"/>
            </w:pPr>
            <w:r>
              <w:t>20865</w:t>
            </w:r>
          </w:p>
        </w:tc>
        <w:tc>
          <w:tcPr>
            <w:tcW w:w="1197" w:type="dxa"/>
            <w:vAlign w:val="center"/>
          </w:tcPr>
          <w:p w:rsidR="003307B3" w:rsidRDefault="003307B3" w:rsidP="00182AA5">
            <w:pPr>
              <w:jc w:val="center"/>
            </w:pPr>
            <w:r>
              <w:t>20865</w:t>
            </w:r>
          </w:p>
        </w:tc>
        <w:tc>
          <w:tcPr>
            <w:tcW w:w="1197" w:type="dxa"/>
            <w:vAlign w:val="center"/>
          </w:tcPr>
          <w:p w:rsidR="003307B3" w:rsidRDefault="003307B3" w:rsidP="00182AA5">
            <w:pPr>
              <w:jc w:val="center"/>
            </w:pPr>
            <w:r>
              <w:t>11068</w:t>
            </w:r>
          </w:p>
        </w:tc>
        <w:tc>
          <w:tcPr>
            <w:tcW w:w="1197" w:type="dxa"/>
            <w:vAlign w:val="center"/>
          </w:tcPr>
          <w:p w:rsidR="003307B3" w:rsidRDefault="003307B3" w:rsidP="00182AA5">
            <w:pPr>
              <w:jc w:val="center"/>
            </w:pPr>
            <w:r>
              <w:t>4309</w:t>
            </w:r>
          </w:p>
        </w:tc>
        <w:tc>
          <w:tcPr>
            <w:tcW w:w="745" w:type="dxa"/>
          </w:tcPr>
          <w:p w:rsidR="003307B3" w:rsidRDefault="003307B3" w:rsidP="00182AA5">
            <w:pPr>
              <w:jc w:val="right"/>
            </w:pPr>
            <w:r>
              <w:t>9072</w:t>
            </w:r>
          </w:p>
        </w:tc>
        <w:tc>
          <w:tcPr>
            <w:tcW w:w="849" w:type="dxa"/>
            <w:vAlign w:val="center"/>
          </w:tcPr>
          <w:p w:rsidR="003307B3" w:rsidRDefault="003307B3" w:rsidP="00182AA5">
            <w:pPr>
              <w:jc w:val="right"/>
            </w:pPr>
            <w:r>
              <w:t>Kg</w:t>
            </w:r>
          </w:p>
        </w:tc>
      </w:tr>
      <w:tr w:rsidR="003307B3" w:rsidTr="003307B3">
        <w:trPr>
          <w:jc w:val="center"/>
        </w:trPr>
        <w:tc>
          <w:tcPr>
            <w:tcW w:w="1992" w:type="dxa"/>
          </w:tcPr>
          <w:p w:rsidR="003307B3" w:rsidRDefault="003307B3">
            <w:r>
              <w:t>Suspension Stiffness</w:t>
            </w:r>
          </w:p>
        </w:tc>
        <w:tc>
          <w:tcPr>
            <w:tcW w:w="1175" w:type="dxa"/>
            <w:vAlign w:val="center"/>
          </w:tcPr>
          <w:p w:rsidR="003307B3" w:rsidRDefault="003307B3" w:rsidP="00182AA5">
            <w:pPr>
              <w:jc w:val="center"/>
            </w:pPr>
            <w:r w:rsidRPr="00E810EF">
              <w:t>7005080</w:t>
            </w:r>
          </w:p>
        </w:tc>
        <w:tc>
          <w:tcPr>
            <w:tcW w:w="1224" w:type="dxa"/>
            <w:vAlign w:val="center"/>
          </w:tcPr>
          <w:p w:rsidR="003307B3" w:rsidRPr="002D0498" w:rsidRDefault="003307B3" w:rsidP="00182AA5">
            <w:pPr>
              <w:jc w:val="center"/>
            </w:pPr>
            <w:r>
              <w:t>823000</w:t>
            </w:r>
          </w:p>
        </w:tc>
        <w:tc>
          <w:tcPr>
            <w:tcW w:w="1197" w:type="dxa"/>
            <w:vAlign w:val="center"/>
          </w:tcPr>
          <w:p w:rsidR="003307B3" w:rsidRDefault="003307B3" w:rsidP="00182AA5">
            <w:pPr>
              <w:jc w:val="center"/>
            </w:pPr>
            <w:r w:rsidRPr="00E87FCB">
              <w:t>3327413</w:t>
            </w:r>
          </w:p>
        </w:tc>
        <w:tc>
          <w:tcPr>
            <w:tcW w:w="1197" w:type="dxa"/>
            <w:vAlign w:val="center"/>
          </w:tcPr>
          <w:p w:rsidR="003307B3" w:rsidRDefault="003307B3" w:rsidP="00182AA5">
            <w:pPr>
              <w:jc w:val="center"/>
            </w:pPr>
            <w:r w:rsidRPr="00E810EF">
              <w:t>7005080</w:t>
            </w:r>
          </w:p>
        </w:tc>
        <w:tc>
          <w:tcPr>
            <w:tcW w:w="1197" w:type="dxa"/>
            <w:vAlign w:val="center"/>
          </w:tcPr>
          <w:p w:rsidR="003307B3" w:rsidRDefault="003307B3" w:rsidP="00E87FCB">
            <w:pPr>
              <w:jc w:val="center"/>
            </w:pPr>
            <w:r w:rsidRPr="00E87FCB">
              <w:t>4378175</w:t>
            </w:r>
          </w:p>
        </w:tc>
        <w:tc>
          <w:tcPr>
            <w:tcW w:w="745" w:type="dxa"/>
          </w:tcPr>
          <w:p w:rsidR="003307B3" w:rsidRDefault="003307B3" w:rsidP="00182AA5">
            <w:pPr>
              <w:jc w:val="right"/>
            </w:pPr>
            <w:r>
              <w:t>1436041</w:t>
            </w:r>
          </w:p>
        </w:tc>
        <w:tc>
          <w:tcPr>
            <w:tcW w:w="849" w:type="dxa"/>
            <w:vAlign w:val="center"/>
          </w:tcPr>
          <w:p w:rsidR="003307B3" w:rsidRDefault="003307B3" w:rsidP="00182AA5">
            <w:pPr>
              <w:jc w:val="right"/>
            </w:pPr>
            <w:r>
              <w:t>N/m</w:t>
            </w:r>
          </w:p>
        </w:tc>
      </w:tr>
      <w:tr w:rsidR="003307B3" w:rsidTr="003307B3">
        <w:trPr>
          <w:jc w:val="center"/>
        </w:trPr>
        <w:tc>
          <w:tcPr>
            <w:tcW w:w="1992" w:type="dxa"/>
          </w:tcPr>
          <w:p w:rsidR="003307B3" w:rsidRDefault="003307B3">
            <w:r>
              <w:t>Suspension Viscosity</w:t>
            </w:r>
          </w:p>
        </w:tc>
        <w:tc>
          <w:tcPr>
            <w:tcW w:w="1175" w:type="dxa"/>
            <w:vAlign w:val="center"/>
          </w:tcPr>
          <w:p w:rsidR="003307B3" w:rsidRDefault="003307B3" w:rsidP="00182AA5">
            <w:pPr>
              <w:jc w:val="center"/>
            </w:pPr>
            <w:r>
              <w:t>53529</w:t>
            </w:r>
          </w:p>
        </w:tc>
        <w:tc>
          <w:tcPr>
            <w:tcW w:w="1224" w:type="dxa"/>
            <w:vAlign w:val="center"/>
          </w:tcPr>
          <w:p w:rsidR="003307B3" w:rsidRPr="002D0498" w:rsidRDefault="003307B3" w:rsidP="00182AA5">
            <w:pPr>
              <w:jc w:val="center"/>
            </w:pPr>
            <w:r w:rsidRPr="000F1ADC">
              <w:t>18348</w:t>
            </w:r>
          </w:p>
        </w:tc>
        <w:tc>
          <w:tcPr>
            <w:tcW w:w="1197" w:type="dxa"/>
            <w:vAlign w:val="center"/>
          </w:tcPr>
          <w:p w:rsidR="003307B3" w:rsidRDefault="003307B3" w:rsidP="00182AA5">
            <w:pPr>
              <w:jc w:val="center"/>
            </w:pPr>
            <w:r>
              <w:t>36892</w:t>
            </w:r>
          </w:p>
        </w:tc>
        <w:tc>
          <w:tcPr>
            <w:tcW w:w="1197" w:type="dxa"/>
            <w:vAlign w:val="center"/>
          </w:tcPr>
          <w:p w:rsidR="003307B3" w:rsidRDefault="003307B3" w:rsidP="00182AA5">
            <w:pPr>
              <w:jc w:val="center"/>
            </w:pPr>
            <w:r>
              <w:t>38986</w:t>
            </w:r>
          </w:p>
        </w:tc>
        <w:tc>
          <w:tcPr>
            <w:tcW w:w="1197" w:type="dxa"/>
            <w:vAlign w:val="center"/>
          </w:tcPr>
          <w:p w:rsidR="003307B3" w:rsidRDefault="003307B3" w:rsidP="00182AA5">
            <w:pPr>
              <w:jc w:val="center"/>
            </w:pPr>
            <w:r>
              <w:t>19232</w:t>
            </w:r>
          </w:p>
        </w:tc>
        <w:tc>
          <w:tcPr>
            <w:tcW w:w="745" w:type="dxa"/>
          </w:tcPr>
          <w:p w:rsidR="003307B3" w:rsidRDefault="003307B3" w:rsidP="003307B3">
            <w:pPr>
              <w:jc w:val="right"/>
            </w:pPr>
            <w:r w:rsidRPr="003307B3">
              <w:rPr>
                <w:rFonts w:ascii="Calibri" w:hAnsi="Calibri" w:cs="Calibri"/>
                <w:color w:val="000000"/>
              </w:rPr>
              <w:t>15980</w:t>
            </w:r>
          </w:p>
        </w:tc>
        <w:tc>
          <w:tcPr>
            <w:tcW w:w="849" w:type="dxa"/>
            <w:vAlign w:val="center"/>
          </w:tcPr>
          <w:p w:rsidR="003307B3" w:rsidRDefault="003307B3" w:rsidP="00182AA5">
            <w:pPr>
              <w:jc w:val="right"/>
            </w:pPr>
            <w:r>
              <w:t>N.s/m</w:t>
            </w:r>
          </w:p>
        </w:tc>
      </w:tr>
      <w:tr w:rsidR="003307B3" w:rsidTr="000A7B31">
        <w:trPr>
          <w:jc w:val="center"/>
        </w:trPr>
        <w:tc>
          <w:tcPr>
            <w:tcW w:w="1992" w:type="dxa"/>
          </w:tcPr>
          <w:p w:rsidR="003307B3" w:rsidRDefault="003307B3" w:rsidP="00E810EF">
            <w:pPr>
              <w:tabs>
                <w:tab w:val="center" w:pos="690"/>
              </w:tabs>
            </w:pPr>
            <w:r>
              <w:t>Axle/Wheel Mass</w:t>
            </w:r>
          </w:p>
        </w:tc>
        <w:tc>
          <w:tcPr>
            <w:tcW w:w="1175" w:type="dxa"/>
            <w:vAlign w:val="center"/>
          </w:tcPr>
          <w:p w:rsidR="003307B3" w:rsidRDefault="003307B3" w:rsidP="00182AA5">
            <w:pPr>
              <w:jc w:val="center"/>
            </w:pPr>
            <w:r w:rsidRPr="00E810EF">
              <w:t>907</w:t>
            </w:r>
          </w:p>
        </w:tc>
        <w:tc>
          <w:tcPr>
            <w:tcW w:w="1224" w:type="dxa"/>
            <w:vAlign w:val="center"/>
          </w:tcPr>
          <w:p w:rsidR="003307B3" w:rsidRDefault="003307B3" w:rsidP="00182AA5">
            <w:pPr>
              <w:jc w:val="center"/>
            </w:pPr>
            <w:r w:rsidRPr="00E810EF">
              <w:t>907</w:t>
            </w:r>
          </w:p>
        </w:tc>
        <w:tc>
          <w:tcPr>
            <w:tcW w:w="1197" w:type="dxa"/>
            <w:vAlign w:val="center"/>
          </w:tcPr>
          <w:p w:rsidR="003307B3" w:rsidRDefault="003307B3" w:rsidP="00182AA5">
            <w:pPr>
              <w:jc w:val="center"/>
            </w:pPr>
            <w:r w:rsidRPr="00E810EF">
              <w:t>907</w:t>
            </w:r>
          </w:p>
        </w:tc>
        <w:tc>
          <w:tcPr>
            <w:tcW w:w="1197" w:type="dxa"/>
            <w:vAlign w:val="center"/>
          </w:tcPr>
          <w:p w:rsidR="003307B3" w:rsidRDefault="003307B3" w:rsidP="00182AA5">
            <w:pPr>
              <w:jc w:val="center"/>
            </w:pPr>
            <w:r w:rsidRPr="00E810EF">
              <w:t>907</w:t>
            </w:r>
          </w:p>
        </w:tc>
        <w:tc>
          <w:tcPr>
            <w:tcW w:w="1197" w:type="dxa"/>
            <w:vAlign w:val="center"/>
          </w:tcPr>
          <w:p w:rsidR="003307B3" w:rsidRDefault="003307B3" w:rsidP="00182AA5">
            <w:pPr>
              <w:jc w:val="center"/>
            </w:pPr>
            <w:r w:rsidRPr="00E810EF">
              <w:t>907</w:t>
            </w:r>
          </w:p>
        </w:tc>
        <w:tc>
          <w:tcPr>
            <w:tcW w:w="745" w:type="dxa"/>
            <w:vAlign w:val="center"/>
          </w:tcPr>
          <w:p w:rsidR="003307B3" w:rsidRDefault="003307B3" w:rsidP="000A7B31">
            <w:pPr>
              <w:jc w:val="center"/>
            </w:pPr>
            <w:r w:rsidRPr="00E810EF">
              <w:t>907</w:t>
            </w:r>
          </w:p>
        </w:tc>
        <w:tc>
          <w:tcPr>
            <w:tcW w:w="849" w:type="dxa"/>
            <w:vAlign w:val="center"/>
          </w:tcPr>
          <w:p w:rsidR="003307B3" w:rsidRDefault="003307B3" w:rsidP="00182AA5">
            <w:pPr>
              <w:jc w:val="right"/>
            </w:pPr>
            <w:r>
              <w:t>Kg</w:t>
            </w:r>
          </w:p>
        </w:tc>
      </w:tr>
      <w:tr w:rsidR="003307B3" w:rsidTr="003307B3">
        <w:trPr>
          <w:jc w:val="center"/>
        </w:trPr>
        <w:tc>
          <w:tcPr>
            <w:tcW w:w="1921" w:type="dxa"/>
          </w:tcPr>
          <w:p w:rsidR="003307B3" w:rsidRDefault="003307B3">
            <w:r>
              <w:t>Wheel Stiffness</w:t>
            </w:r>
          </w:p>
        </w:tc>
        <w:tc>
          <w:tcPr>
            <w:tcW w:w="1168" w:type="dxa"/>
            <w:tcBorders>
              <w:bottom w:val="single" w:sz="4" w:space="0" w:color="auto"/>
            </w:tcBorders>
            <w:vAlign w:val="center"/>
          </w:tcPr>
          <w:p w:rsidR="003307B3" w:rsidRDefault="003307B3" w:rsidP="00182AA5">
            <w:pPr>
              <w:jc w:val="center"/>
            </w:pPr>
            <w:r w:rsidRPr="00E810EF">
              <w:t>14010160</w:t>
            </w:r>
          </w:p>
        </w:tc>
        <w:tc>
          <w:tcPr>
            <w:tcW w:w="1213" w:type="dxa"/>
            <w:tcBorders>
              <w:bottom w:val="single" w:sz="4" w:space="0" w:color="auto"/>
            </w:tcBorders>
            <w:vAlign w:val="center"/>
          </w:tcPr>
          <w:p w:rsidR="003307B3" w:rsidRDefault="003307B3" w:rsidP="00182AA5">
            <w:pPr>
              <w:jc w:val="center"/>
            </w:pPr>
            <w:r w:rsidRPr="00E810EF">
              <w:t>14010160</w:t>
            </w:r>
          </w:p>
        </w:tc>
        <w:tc>
          <w:tcPr>
            <w:tcW w:w="1188" w:type="dxa"/>
            <w:tcBorders>
              <w:bottom w:val="single" w:sz="4" w:space="0" w:color="auto"/>
            </w:tcBorders>
            <w:vAlign w:val="center"/>
          </w:tcPr>
          <w:p w:rsidR="003307B3" w:rsidRDefault="003307B3" w:rsidP="00182AA5">
            <w:pPr>
              <w:jc w:val="center"/>
            </w:pPr>
            <w:r w:rsidRPr="00E810EF">
              <w:t>14010160</w:t>
            </w:r>
          </w:p>
        </w:tc>
        <w:tc>
          <w:tcPr>
            <w:tcW w:w="1188" w:type="dxa"/>
            <w:tcBorders>
              <w:bottom w:val="single" w:sz="4" w:space="0" w:color="auto"/>
            </w:tcBorders>
            <w:vAlign w:val="center"/>
          </w:tcPr>
          <w:p w:rsidR="003307B3" w:rsidRDefault="003307B3" w:rsidP="00182AA5">
            <w:pPr>
              <w:jc w:val="center"/>
            </w:pPr>
            <w:r w:rsidRPr="00E810EF">
              <w:t>14010160</w:t>
            </w:r>
          </w:p>
        </w:tc>
        <w:tc>
          <w:tcPr>
            <w:tcW w:w="1188" w:type="dxa"/>
            <w:tcBorders>
              <w:bottom w:val="single" w:sz="4" w:space="0" w:color="auto"/>
            </w:tcBorders>
            <w:vAlign w:val="center"/>
          </w:tcPr>
          <w:p w:rsidR="003307B3" w:rsidRDefault="003307B3" w:rsidP="00182AA5">
            <w:pPr>
              <w:jc w:val="center"/>
            </w:pPr>
            <w:r w:rsidRPr="00E810EF">
              <w:t>14010160</w:t>
            </w:r>
          </w:p>
        </w:tc>
        <w:tc>
          <w:tcPr>
            <w:tcW w:w="870" w:type="dxa"/>
            <w:tcBorders>
              <w:bottom w:val="single" w:sz="4" w:space="0" w:color="auto"/>
            </w:tcBorders>
            <w:vAlign w:val="center"/>
          </w:tcPr>
          <w:p w:rsidR="003307B3" w:rsidRDefault="003307B3" w:rsidP="000A7B31">
            <w:pPr>
              <w:jc w:val="center"/>
            </w:pPr>
            <w:r w:rsidRPr="00E810EF">
              <w:t>14010160</w:t>
            </w:r>
          </w:p>
        </w:tc>
        <w:tc>
          <w:tcPr>
            <w:tcW w:w="840" w:type="dxa"/>
            <w:tcBorders>
              <w:bottom w:val="single" w:sz="4" w:space="0" w:color="auto"/>
            </w:tcBorders>
            <w:vAlign w:val="center"/>
          </w:tcPr>
          <w:p w:rsidR="003307B3" w:rsidRDefault="003307B3" w:rsidP="00182AA5">
            <w:pPr>
              <w:jc w:val="right"/>
            </w:pPr>
            <w:r>
              <w:t>N/m</w:t>
            </w:r>
          </w:p>
        </w:tc>
      </w:tr>
      <w:tr w:rsidR="003307B3" w:rsidTr="003307B3">
        <w:trPr>
          <w:jc w:val="center"/>
        </w:trPr>
        <w:tc>
          <w:tcPr>
            <w:tcW w:w="1921" w:type="dxa"/>
          </w:tcPr>
          <w:p w:rsidR="003307B3" w:rsidRDefault="003307B3">
            <w:r>
              <w:t>1</w:t>
            </w:r>
            <w:r w:rsidRPr="002D0498">
              <w:rPr>
                <w:vertAlign w:val="superscript"/>
              </w:rPr>
              <w:t>st</w:t>
            </w:r>
            <w:r>
              <w:t xml:space="preserve"> Nat. Freq.</w:t>
            </w:r>
          </w:p>
        </w:tc>
        <w:tc>
          <w:tcPr>
            <w:tcW w:w="1168" w:type="dxa"/>
            <w:tcBorders>
              <w:bottom w:val="single" w:sz="4" w:space="0" w:color="auto"/>
            </w:tcBorders>
            <w:vAlign w:val="center"/>
          </w:tcPr>
          <w:p w:rsidR="003307B3" w:rsidRPr="00E810EF" w:rsidRDefault="003307B3" w:rsidP="00182AA5">
            <w:pPr>
              <w:jc w:val="center"/>
            </w:pPr>
            <w:r>
              <w:t>2.9</w:t>
            </w:r>
          </w:p>
        </w:tc>
        <w:tc>
          <w:tcPr>
            <w:tcW w:w="1213" w:type="dxa"/>
            <w:tcBorders>
              <w:bottom w:val="single" w:sz="4" w:space="0" w:color="auto"/>
            </w:tcBorders>
            <w:vAlign w:val="center"/>
          </w:tcPr>
          <w:p w:rsidR="003307B3" w:rsidRDefault="003307B3" w:rsidP="00182AA5">
            <w:pPr>
              <w:jc w:val="center"/>
            </w:pPr>
            <w:r>
              <w:t>1</w:t>
            </w:r>
          </w:p>
        </w:tc>
        <w:tc>
          <w:tcPr>
            <w:tcW w:w="1188" w:type="dxa"/>
            <w:tcBorders>
              <w:bottom w:val="single" w:sz="4" w:space="0" w:color="auto"/>
            </w:tcBorders>
            <w:vAlign w:val="center"/>
          </w:tcPr>
          <w:p w:rsidR="003307B3" w:rsidRDefault="003307B3" w:rsidP="00182AA5">
            <w:pPr>
              <w:jc w:val="center"/>
            </w:pPr>
            <w:r>
              <w:t>2</w:t>
            </w:r>
          </w:p>
        </w:tc>
        <w:tc>
          <w:tcPr>
            <w:tcW w:w="1188" w:type="dxa"/>
            <w:tcBorders>
              <w:bottom w:val="single" w:sz="4" w:space="0" w:color="auto"/>
            </w:tcBorders>
            <w:vAlign w:val="center"/>
          </w:tcPr>
          <w:p w:rsidR="003307B3" w:rsidRDefault="003307B3" w:rsidP="00182AA5">
            <w:pPr>
              <w:jc w:val="center"/>
            </w:pPr>
            <w:r>
              <w:t>4</w:t>
            </w:r>
          </w:p>
        </w:tc>
        <w:tc>
          <w:tcPr>
            <w:tcW w:w="1188" w:type="dxa"/>
            <w:tcBorders>
              <w:bottom w:val="single" w:sz="4" w:space="0" w:color="auto"/>
            </w:tcBorders>
            <w:vAlign w:val="center"/>
          </w:tcPr>
          <w:p w:rsidR="003307B3" w:rsidRDefault="003307B3" w:rsidP="00182AA5">
            <w:pPr>
              <w:jc w:val="center"/>
            </w:pPr>
            <w:r>
              <w:t>5</w:t>
            </w:r>
          </w:p>
        </w:tc>
        <w:tc>
          <w:tcPr>
            <w:tcW w:w="870" w:type="dxa"/>
            <w:tcBorders>
              <w:bottom w:val="single" w:sz="4" w:space="0" w:color="auto"/>
            </w:tcBorders>
          </w:tcPr>
          <w:p w:rsidR="003307B3" w:rsidRDefault="003307B3" w:rsidP="00182AA5">
            <w:pPr>
              <w:jc w:val="right"/>
            </w:pPr>
            <w:r>
              <w:t>2</w:t>
            </w:r>
          </w:p>
        </w:tc>
        <w:tc>
          <w:tcPr>
            <w:tcW w:w="840" w:type="dxa"/>
            <w:tcBorders>
              <w:bottom w:val="single" w:sz="4" w:space="0" w:color="auto"/>
            </w:tcBorders>
            <w:vAlign w:val="center"/>
          </w:tcPr>
          <w:p w:rsidR="003307B3" w:rsidRDefault="003307B3" w:rsidP="00182AA5">
            <w:pPr>
              <w:jc w:val="right"/>
            </w:pPr>
            <w:r>
              <w:t>Hz</w:t>
            </w:r>
          </w:p>
        </w:tc>
      </w:tr>
    </w:tbl>
    <w:p w:rsidR="00E810EF" w:rsidRDefault="00E810EF"/>
    <w:p w:rsidR="0026695D" w:rsidRDefault="0026695D">
      <w:r>
        <w:t xml:space="preserve">For each vehicle, the effect of waviness of vehicle response differed. The response of vehicles 3 and 6 were very similar and waviness had a similar effect on the acceleration of both vehicles (as expected since they had the same natural frequency). </w:t>
      </w:r>
    </w:p>
    <w:p w:rsidR="003307B3" w:rsidRDefault="003307B3" w:rsidP="0026695D">
      <w:pPr>
        <w:pStyle w:val="Heading2"/>
      </w:pPr>
      <w:r>
        <w:lastRenderedPageBreak/>
        <w:t>Summary</w:t>
      </w:r>
    </w:p>
    <w:p w:rsidR="003307B3" w:rsidRDefault="003307B3" w:rsidP="003307B3">
      <w:r>
        <w:t>The expected vehicle acceleration is a function of the spatial frequency content in the road profile, which can be described by the ISO 8608 standards (C10 and w). However, the vehicle acceleration is also a function of vehicle natural frequency, and thus the vehicle should be chosen carefully before analysis is carried out.</w:t>
      </w:r>
    </w:p>
    <w:p w:rsidR="003307B3" w:rsidRDefault="003307B3" w:rsidP="003307B3">
      <w:r>
        <w:t>As we are principally concerned with bridge response, we must examine the variation of bridge response in relation to loading frequency (i.e. frequency of vehicle oscillations that is crossing bridge).</w:t>
      </w:r>
    </w:p>
    <w:p w:rsidR="003307B3" w:rsidRDefault="003307B3" w:rsidP="003307B3"/>
    <w:p w:rsidR="003307B3" w:rsidRPr="003307B3" w:rsidRDefault="0026695D" w:rsidP="0026695D">
      <w:pPr>
        <w:pStyle w:val="Heading1"/>
      </w:pPr>
      <w:r>
        <w:t>Profile effect on bridge response</w:t>
      </w:r>
    </w:p>
    <w:p w:rsidR="00353B04" w:rsidRDefault="00353B04">
      <w:r>
        <w:t xml:space="preserve">Hypothesis: the maximum dynamic amplification occurs when the profile has spatial frequency that excites the natural frequency of the vehicle, which, is also close to the frequency of the bridge. </w:t>
      </w:r>
    </w:p>
    <w:p w:rsidR="00353B04" w:rsidRDefault="00746A78">
      <w:r>
        <w:t>To begin with, we will create several scenarios in which an idealized profile is paired with a vehicle model, such that the spatial frequency creates vibration in the vehicle at that vehicle’s natural frequency. We will compare responses from this profile to a profile with additional frequency content to examine if the “corresponding spatial frequency” produces the majority of response.</w:t>
      </w:r>
    </w:p>
    <w:p w:rsidR="00746A78" w:rsidRDefault="00746A78">
      <w:r>
        <w:t xml:space="preserve">The table below lists the set of </w:t>
      </w:r>
      <w:r w:rsidR="00437B09">
        <w:t>ideal</w:t>
      </w:r>
      <w:r>
        <w:t xml:space="preserve"> profiles investigated as well as the frequency they produce at certain speeds</w:t>
      </w:r>
    </w:p>
    <w:tbl>
      <w:tblPr>
        <w:tblStyle w:val="TableGrid"/>
        <w:tblW w:w="5598" w:type="dxa"/>
        <w:jc w:val="center"/>
        <w:tblLook w:val="04A0" w:firstRow="1" w:lastRow="0" w:firstColumn="1" w:lastColumn="0" w:noHBand="0" w:noVBand="1"/>
      </w:tblPr>
      <w:tblGrid>
        <w:gridCol w:w="1694"/>
        <w:gridCol w:w="1294"/>
        <w:gridCol w:w="1350"/>
        <w:gridCol w:w="1260"/>
      </w:tblGrid>
      <w:tr w:rsidR="00E65733" w:rsidTr="00437B09">
        <w:trPr>
          <w:jc w:val="center"/>
        </w:trPr>
        <w:tc>
          <w:tcPr>
            <w:tcW w:w="1694" w:type="dxa"/>
            <w:vAlign w:val="center"/>
          </w:tcPr>
          <w:p w:rsidR="00E65733" w:rsidRDefault="00E65733" w:rsidP="00437B09">
            <w:pPr>
              <w:jc w:val="center"/>
            </w:pPr>
            <w:r>
              <w:t>Profile wavelength (</w:t>
            </w:r>
            <w:proofErr w:type="spellStart"/>
            <w:r>
              <w:t>ft</w:t>
            </w:r>
            <w:proofErr w:type="spellEnd"/>
            <w:r>
              <w:t>)</w:t>
            </w:r>
          </w:p>
        </w:tc>
        <w:tc>
          <w:tcPr>
            <w:tcW w:w="1294" w:type="dxa"/>
            <w:vAlign w:val="center"/>
          </w:tcPr>
          <w:p w:rsidR="00E65733" w:rsidRDefault="00E65733" w:rsidP="00437B09">
            <w:pPr>
              <w:jc w:val="center"/>
            </w:pPr>
            <w:r>
              <w:t>Frequency @ 60ft/s</w:t>
            </w:r>
          </w:p>
        </w:tc>
        <w:tc>
          <w:tcPr>
            <w:tcW w:w="1350" w:type="dxa"/>
            <w:vAlign w:val="center"/>
          </w:tcPr>
          <w:p w:rsidR="00E65733" w:rsidRDefault="00E65733" w:rsidP="00437B09">
            <w:pPr>
              <w:jc w:val="center"/>
            </w:pPr>
            <w:r>
              <w:t>Frequency @ 90ft/s</w:t>
            </w:r>
          </w:p>
        </w:tc>
        <w:tc>
          <w:tcPr>
            <w:tcW w:w="1260" w:type="dxa"/>
            <w:vAlign w:val="center"/>
          </w:tcPr>
          <w:p w:rsidR="00E65733" w:rsidRDefault="00E65733" w:rsidP="00437B09">
            <w:pPr>
              <w:jc w:val="center"/>
            </w:pPr>
            <w:r>
              <w:t>Frequency @ 120ft/s</w:t>
            </w:r>
          </w:p>
        </w:tc>
      </w:tr>
      <w:tr w:rsidR="005A4CF2" w:rsidTr="00437B09">
        <w:trPr>
          <w:jc w:val="center"/>
        </w:trPr>
        <w:tc>
          <w:tcPr>
            <w:tcW w:w="1694" w:type="dxa"/>
            <w:vAlign w:val="center"/>
          </w:tcPr>
          <w:p w:rsidR="005A4CF2" w:rsidRDefault="005A4CF2">
            <w:pPr>
              <w:jc w:val="center"/>
              <w:rPr>
                <w:rFonts w:ascii="Calibri" w:hAnsi="Calibri" w:cs="Calibri"/>
                <w:color w:val="000000"/>
              </w:rPr>
            </w:pPr>
            <w:r>
              <w:rPr>
                <w:rFonts w:ascii="Calibri" w:hAnsi="Calibri" w:cs="Calibri"/>
                <w:color w:val="000000"/>
              </w:rPr>
              <w:t>20</w:t>
            </w:r>
          </w:p>
        </w:tc>
        <w:tc>
          <w:tcPr>
            <w:tcW w:w="1294" w:type="dxa"/>
            <w:vAlign w:val="center"/>
          </w:tcPr>
          <w:p w:rsidR="005A4CF2" w:rsidRDefault="005A4CF2">
            <w:pPr>
              <w:jc w:val="center"/>
              <w:rPr>
                <w:rFonts w:ascii="Calibri" w:hAnsi="Calibri" w:cs="Calibri"/>
                <w:color w:val="000000"/>
              </w:rPr>
            </w:pPr>
            <w:r>
              <w:rPr>
                <w:rFonts w:ascii="Calibri" w:hAnsi="Calibri" w:cs="Calibri"/>
                <w:color w:val="000000"/>
              </w:rPr>
              <w:t>3.0 Hz</w:t>
            </w:r>
          </w:p>
        </w:tc>
        <w:tc>
          <w:tcPr>
            <w:tcW w:w="1350" w:type="dxa"/>
            <w:vAlign w:val="center"/>
          </w:tcPr>
          <w:p w:rsidR="005A4CF2" w:rsidRDefault="005A4CF2">
            <w:pPr>
              <w:jc w:val="center"/>
              <w:rPr>
                <w:rFonts w:ascii="Calibri" w:hAnsi="Calibri" w:cs="Calibri"/>
                <w:color w:val="000000"/>
              </w:rPr>
            </w:pPr>
            <w:r>
              <w:rPr>
                <w:rFonts w:ascii="Calibri" w:hAnsi="Calibri" w:cs="Calibri"/>
                <w:color w:val="000000"/>
              </w:rPr>
              <w:t>4.5 Hz</w:t>
            </w:r>
          </w:p>
        </w:tc>
        <w:tc>
          <w:tcPr>
            <w:tcW w:w="1260" w:type="dxa"/>
            <w:vAlign w:val="center"/>
          </w:tcPr>
          <w:p w:rsidR="005A4CF2" w:rsidRDefault="005A4CF2">
            <w:pPr>
              <w:jc w:val="center"/>
              <w:rPr>
                <w:rFonts w:ascii="Calibri" w:hAnsi="Calibri" w:cs="Calibri"/>
                <w:color w:val="000000"/>
              </w:rPr>
            </w:pPr>
            <w:r>
              <w:rPr>
                <w:rFonts w:ascii="Calibri" w:hAnsi="Calibri" w:cs="Calibri"/>
                <w:color w:val="000000"/>
              </w:rPr>
              <w:t>6 Hz</w:t>
            </w:r>
          </w:p>
        </w:tc>
      </w:tr>
      <w:tr w:rsidR="005A4CF2" w:rsidTr="00437B09">
        <w:trPr>
          <w:jc w:val="center"/>
        </w:trPr>
        <w:tc>
          <w:tcPr>
            <w:tcW w:w="1694" w:type="dxa"/>
            <w:vAlign w:val="center"/>
          </w:tcPr>
          <w:p w:rsidR="005A4CF2" w:rsidRDefault="005A4CF2">
            <w:pPr>
              <w:jc w:val="center"/>
              <w:rPr>
                <w:rFonts w:ascii="Calibri" w:hAnsi="Calibri" w:cs="Calibri"/>
                <w:color w:val="000000"/>
              </w:rPr>
            </w:pPr>
            <w:r>
              <w:rPr>
                <w:rFonts w:ascii="Calibri" w:hAnsi="Calibri" w:cs="Calibri"/>
                <w:color w:val="000000"/>
              </w:rPr>
              <w:t>30</w:t>
            </w:r>
          </w:p>
        </w:tc>
        <w:tc>
          <w:tcPr>
            <w:tcW w:w="1294" w:type="dxa"/>
            <w:vAlign w:val="center"/>
          </w:tcPr>
          <w:p w:rsidR="005A4CF2" w:rsidRDefault="005A4CF2">
            <w:pPr>
              <w:jc w:val="center"/>
              <w:rPr>
                <w:rFonts w:ascii="Calibri" w:hAnsi="Calibri" w:cs="Calibri"/>
                <w:color w:val="000000"/>
              </w:rPr>
            </w:pPr>
            <w:r>
              <w:rPr>
                <w:rFonts w:ascii="Calibri" w:hAnsi="Calibri" w:cs="Calibri"/>
                <w:color w:val="000000"/>
              </w:rPr>
              <w:t>2.0 Hz</w:t>
            </w:r>
          </w:p>
        </w:tc>
        <w:tc>
          <w:tcPr>
            <w:tcW w:w="1350" w:type="dxa"/>
            <w:vAlign w:val="center"/>
          </w:tcPr>
          <w:p w:rsidR="005A4CF2" w:rsidRDefault="005A4CF2">
            <w:pPr>
              <w:jc w:val="center"/>
              <w:rPr>
                <w:rFonts w:ascii="Calibri" w:hAnsi="Calibri" w:cs="Calibri"/>
                <w:color w:val="000000"/>
              </w:rPr>
            </w:pPr>
            <w:r>
              <w:rPr>
                <w:rFonts w:ascii="Calibri" w:hAnsi="Calibri" w:cs="Calibri"/>
                <w:color w:val="000000"/>
              </w:rPr>
              <w:t>3.0 Hz</w:t>
            </w:r>
          </w:p>
        </w:tc>
        <w:tc>
          <w:tcPr>
            <w:tcW w:w="1260" w:type="dxa"/>
            <w:vAlign w:val="center"/>
          </w:tcPr>
          <w:p w:rsidR="005A4CF2" w:rsidRDefault="005A4CF2">
            <w:pPr>
              <w:jc w:val="center"/>
              <w:rPr>
                <w:rFonts w:ascii="Calibri" w:hAnsi="Calibri" w:cs="Calibri"/>
                <w:color w:val="000000"/>
              </w:rPr>
            </w:pPr>
            <w:r>
              <w:rPr>
                <w:rFonts w:ascii="Calibri" w:hAnsi="Calibri" w:cs="Calibri"/>
                <w:color w:val="000000"/>
              </w:rPr>
              <w:t>4 Hz</w:t>
            </w:r>
          </w:p>
        </w:tc>
      </w:tr>
      <w:tr w:rsidR="005A4CF2" w:rsidTr="00437B09">
        <w:trPr>
          <w:jc w:val="center"/>
        </w:trPr>
        <w:tc>
          <w:tcPr>
            <w:tcW w:w="1694" w:type="dxa"/>
            <w:vAlign w:val="center"/>
          </w:tcPr>
          <w:p w:rsidR="005A4CF2" w:rsidRDefault="005A4CF2">
            <w:pPr>
              <w:jc w:val="center"/>
              <w:rPr>
                <w:rFonts w:ascii="Calibri" w:hAnsi="Calibri" w:cs="Calibri"/>
                <w:color w:val="000000"/>
              </w:rPr>
            </w:pPr>
            <w:r>
              <w:rPr>
                <w:rFonts w:ascii="Calibri" w:hAnsi="Calibri" w:cs="Calibri"/>
                <w:color w:val="000000"/>
              </w:rPr>
              <w:t>40</w:t>
            </w:r>
          </w:p>
        </w:tc>
        <w:tc>
          <w:tcPr>
            <w:tcW w:w="1294" w:type="dxa"/>
            <w:vAlign w:val="center"/>
          </w:tcPr>
          <w:p w:rsidR="005A4CF2" w:rsidRDefault="005A4CF2">
            <w:pPr>
              <w:jc w:val="center"/>
              <w:rPr>
                <w:rFonts w:ascii="Calibri" w:hAnsi="Calibri" w:cs="Calibri"/>
                <w:color w:val="000000"/>
              </w:rPr>
            </w:pPr>
            <w:r>
              <w:rPr>
                <w:rFonts w:ascii="Calibri" w:hAnsi="Calibri" w:cs="Calibri"/>
                <w:color w:val="000000"/>
              </w:rPr>
              <w:t>1.5 Hz</w:t>
            </w:r>
          </w:p>
        </w:tc>
        <w:tc>
          <w:tcPr>
            <w:tcW w:w="1350" w:type="dxa"/>
            <w:vAlign w:val="center"/>
          </w:tcPr>
          <w:p w:rsidR="005A4CF2" w:rsidRDefault="005A4CF2">
            <w:pPr>
              <w:jc w:val="center"/>
              <w:rPr>
                <w:rFonts w:ascii="Calibri" w:hAnsi="Calibri" w:cs="Calibri"/>
                <w:color w:val="000000"/>
              </w:rPr>
            </w:pPr>
            <w:r>
              <w:rPr>
                <w:rFonts w:ascii="Calibri" w:hAnsi="Calibri" w:cs="Calibri"/>
                <w:color w:val="000000"/>
              </w:rPr>
              <w:t>2.25 Hz</w:t>
            </w:r>
          </w:p>
        </w:tc>
        <w:tc>
          <w:tcPr>
            <w:tcW w:w="1260" w:type="dxa"/>
            <w:vAlign w:val="center"/>
          </w:tcPr>
          <w:p w:rsidR="005A4CF2" w:rsidRDefault="005A4CF2">
            <w:pPr>
              <w:jc w:val="center"/>
              <w:rPr>
                <w:rFonts w:ascii="Calibri" w:hAnsi="Calibri" w:cs="Calibri"/>
                <w:color w:val="000000"/>
              </w:rPr>
            </w:pPr>
            <w:r>
              <w:rPr>
                <w:rFonts w:ascii="Calibri" w:hAnsi="Calibri" w:cs="Calibri"/>
                <w:color w:val="000000"/>
              </w:rPr>
              <w:t>3 Hz</w:t>
            </w:r>
          </w:p>
        </w:tc>
      </w:tr>
      <w:tr w:rsidR="005A4CF2" w:rsidTr="00437B09">
        <w:trPr>
          <w:jc w:val="center"/>
        </w:trPr>
        <w:tc>
          <w:tcPr>
            <w:tcW w:w="1694" w:type="dxa"/>
            <w:vAlign w:val="center"/>
          </w:tcPr>
          <w:p w:rsidR="005A4CF2" w:rsidRDefault="005A4CF2">
            <w:pPr>
              <w:jc w:val="center"/>
              <w:rPr>
                <w:rFonts w:ascii="Calibri" w:hAnsi="Calibri" w:cs="Calibri"/>
                <w:color w:val="000000"/>
              </w:rPr>
            </w:pPr>
            <w:r>
              <w:rPr>
                <w:rFonts w:ascii="Calibri" w:hAnsi="Calibri" w:cs="Calibri"/>
                <w:color w:val="000000"/>
              </w:rPr>
              <w:t>60</w:t>
            </w:r>
          </w:p>
        </w:tc>
        <w:tc>
          <w:tcPr>
            <w:tcW w:w="1294" w:type="dxa"/>
            <w:vAlign w:val="center"/>
          </w:tcPr>
          <w:p w:rsidR="005A4CF2" w:rsidRDefault="005A4CF2">
            <w:pPr>
              <w:jc w:val="center"/>
              <w:rPr>
                <w:rFonts w:ascii="Calibri" w:hAnsi="Calibri" w:cs="Calibri"/>
                <w:color w:val="000000"/>
              </w:rPr>
            </w:pPr>
            <w:r>
              <w:rPr>
                <w:rFonts w:ascii="Calibri" w:hAnsi="Calibri" w:cs="Calibri"/>
                <w:color w:val="000000"/>
              </w:rPr>
              <w:t>1 Hz</w:t>
            </w:r>
          </w:p>
        </w:tc>
        <w:tc>
          <w:tcPr>
            <w:tcW w:w="1350" w:type="dxa"/>
            <w:vAlign w:val="center"/>
          </w:tcPr>
          <w:p w:rsidR="005A4CF2" w:rsidRDefault="005A4CF2">
            <w:pPr>
              <w:jc w:val="center"/>
              <w:rPr>
                <w:rFonts w:ascii="Calibri" w:hAnsi="Calibri" w:cs="Calibri"/>
                <w:color w:val="000000"/>
              </w:rPr>
            </w:pPr>
            <w:r>
              <w:rPr>
                <w:rFonts w:ascii="Calibri" w:hAnsi="Calibri" w:cs="Calibri"/>
                <w:color w:val="000000"/>
              </w:rPr>
              <w:t>1.5 Hz</w:t>
            </w:r>
          </w:p>
        </w:tc>
        <w:tc>
          <w:tcPr>
            <w:tcW w:w="1260" w:type="dxa"/>
            <w:vAlign w:val="center"/>
          </w:tcPr>
          <w:p w:rsidR="005A4CF2" w:rsidRDefault="005A4CF2">
            <w:pPr>
              <w:jc w:val="center"/>
              <w:rPr>
                <w:rFonts w:ascii="Calibri" w:hAnsi="Calibri" w:cs="Calibri"/>
                <w:color w:val="000000"/>
              </w:rPr>
            </w:pPr>
            <w:r>
              <w:rPr>
                <w:rFonts w:ascii="Calibri" w:hAnsi="Calibri" w:cs="Calibri"/>
                <w:color w:val="000000"/>
              </w:rPr>
              <w:t>2 Hz</w:t>
            </w:r>
          </w:p>
        </w:tc>
      </w:tr>
    </w:tbl>
    <w:p w:rsidR="00746A78" w:rsidRDefault="00746A78"/>
    <w:p w:rsidR="00C151AD" w:rsidRDefault="00EB44D9">
      <w:r>
        <w:t>The following vehicles were used to analyze the profiles.</w:t>
      </w:r>
    </w:p>
    <w:tbl>
      <w:tblPr>
        <w:tblStyle w:val="TableGrid"/>
        <w:tblW w:w="8248" w:type="dxa"/>
        <w:jc w:val="center"/>
        <w:tblLook w:val="04A0" w:firstRow="1" w:lastRow="0" w:firstColumn="1" w:lastColumn="0" w:noHBand="0" w:noVBand="1"/>
      </w:tblPr>
      <w:tblGrid>
        <w:gridCol w:w="1739"/>
        <w:gridCol w:w="1147"/>
        <w:gridCol w:w="1167"/>
        <w:gridCol w:w="1109"/>
        <w:gridCol w:w="1126"/>
        <w:gridCol w:w="1141"/>
        <w:gridCol w:w="819"/>
      </w:tblGrid>
      <w:tr w:rsidR="00861EEA" w:rsidTr="00EB44D9">
        <w:trPr>
          <w:jc w:val="center"/>
        </w:trPr>
        <w:tc>
          <w:tcPr>
            <w:tcW w:w="1739" w:type="dxa"/>
          </w:tcPr>
          <w:p w:rsidR="00EB44D9" w:rsidRDefault="00EB44D9" w:rsidP="000A7B31">
            <w:r>
              <w:t>Parameter</w:t>
            </w:r>
          </w:p>
        </w:tc>
        <w:tc>
          <w:tcPr>
            <w:tcW w:w="1147" w:type="dxa"/>
          </w:tcPr>
          <w:p w:rsidR="00EB44D9" w:rsidRDefault="00EB44D9" w:rsidP="000A7B31">
            <w:pPr>
              <w:jc w:val="center"/>
            </w:pPr>
            <w:r>
              <w:t>Vehicle 1</w:t>
            </w:r>
          </w:p>
        </w:tc>
        <w:tc>
          <w:tcPr>
            <w:tcW w:w="1167" w:type="dxa"/>
            <w:vAlign w:val="center"/>
          </w:tcPr>
          <w:p w:rsidR="00EB44D9" w:rsidRDefault="00EB44D9" w:rsidP="00EB44D9">
            <w:pPr>
              <w:jc w:val="center"/>
            </w:pPr>
            <w:r>
              <w:t>Vehicle 2</w:t>
            </w:r>
          </w:p>
        </w:tc>
        <w:tc>
          <w:tcPr>
            <w:tcW w:w="1109" w:type="dxa"/>
          </w:tcPr>
          <w:p w:rsidR="00EB44D9" w:rsidRDefault="00EB44D9" w:rsidP="00EB44D9">
            <w:pPr>
              <w:jc w:val="center"/>
            </w:pPr>
            <w:r>
              <w:t>Vehicle 3</w:t>
            </w:r>
          </w:p>
        </w:tc>
        <w:tc>
          <w:tcPr>
            <w:tcW w:w="1126" w:type="dxa"/>
          </w:tcPr>
          <w:p w:rsidR="00EB44D9" w:rsidRDefault="00EB44D9" w:rsidP="000A7B31">
            <w:pPr>
              <w:jc w:val="center"/>
            </w:pPr>
            <w:r>
              <w:t>Vehicle 4</w:t>
            </w:r>
          </w:p>
        </w:tc>
        <w:tc>
          <w:tcPr>
            <w:tcW w:w="1141" w:type="dxa"/>
          </w:tcPr>
          <w:p w:rsidR="00EB44D9" w:rsidRDefault="00EB44D9" w:rsidP="000A7B31">
            <w:pPr>
              <w:jc w:val="center"/>
            </w:pPr>
            <w:r>
              <w:t>Vehicle 5</w:t>
            </w:r>
          </w:p>
        </w:tc>
        <w:tc>
          <w:tcPr>
            <w:tcW w:w="819" w:type="dxa"/>
            <w:vAlign w:val="center"/>
          </w:tcPr>
          <w:p w:rsidR="00EB44D9" w:rsidRDefault="00EB44D9" w:rsidP="000A7B31">
            <w:pPr>
              <w:jc w:val="center"/>
            </w:pPr>
            <w:r>
              <w:t>Units</w:t>
            </w:r>
          </w:p>
        </w:tc>
      </w:tr>
      <w:tr w:rsidR="00861EEA" w:rsidTr="00FF46E5">
        <w:trPr>
          <w:jc w:val="center"/>
        </w:trPr>
        <w:tc>
          <w:tcPr>
            <w:tcW w:w="1739" w:type="dxa"/>
          </w:tcPr>
          <w:p w:rsidR="00EB44D9" w:rsidRDefault="00EB44D9" w:rsidP="000A7B31">
            <w:pPr>
              <w:tabs>
                <w:tab w:val="center" w:pos="690"/>
              </w:tabs>
            </w:pPr>
            <w:r>
              <w:t>Truck Mass</w:t>
            </w:r>
          </w:p>
        </w:tc>
        <w:tc>
          <w:tcPr>
            <w:tcW w:w="1147" w:type="dxa"/>
            <w:vAlign w:val="center"/>
          </w:tcPr>
          <w:p w:rsidR="00EB44D9" w:rsidRDefault="00EB44D9" w:rsidP="00FF46E5">
            <w:pPr>
              <w:jc w:val="center"/>
            </w:pPr>
            <w:r>
              <w:t>20865</w:t>
            </w:r>
          </w:p>
        </w:tc>
        <w:tc>
          <w:tcPr>
            <w:tcW w:w="1167" w:type="dxa"/>
            <w:vAlign w:val="center"/>
          </w:tcPr>
          <w:p w:rsidR="00EB44D9" w:rsidRDefault="00EB44D9" w:rsidP="00FF46E5">
            <w:pPr>
              <w:jc w:val="center"/>
            </w:pPr>
            <w:r>
              <w:t>20865</w:t>
            </w:r>
          </w:p>
        </w:tc>
        <w:tc>
          <w:tcPr>
            <w:tcW w:w="1109" w:type="dxa"/>
            <w:vAlign w:val="center"/>
          </w:tcPr>
          <w:p w:rsidR="00EB44D9" w:rsidRDefault="00EB44D9" w:rsidP="00FF46E5">
            <w:pPr>
              <w:jc w:val="center"/>
            </w:pPr>
            <w:r>
              <w:t>9072</w:t>
            </w:r>
          </w:p>
        </w:tc>
        <w:tc>
          <w:tcPr>
            <w:tcW w:w="1126" w:type="dxa"/>
            <w:vAlign w:val="center"/>
          </w:tcPr>
          <w:p w:rsidR="00EB44D9" w:rsidRDefault="00EB44D9" w:rsidP="00FF46E5">
            <w:pPr>
              <w:jc w:val="center"/>
            </w:pPr>
            <w:r>
              <w:t>20865</w:t>
            </w:r>
          </w:p>
        </w:tc>
        <w:tc>
          <w:tcPr>
            <w:tcW w:w="1141" w:type="dxa"/>
            <w:vAlign w:val="center"/>
          </w:tcPr>
          <w:p w:rsidR="00EB44D9" w:rsidRDefault="00EB44D9" w:rsidP="00FF46E5">
            <w:pPr>
              <w:jc w:val="center"/>
            </w:pPr>
            <w:r>
              <w:t>20865</w:t>
            </w:r>
          </w:p>
        </w:tc>
        <w:tc>
          <w:tcPr>
            <w:tcW w:w="819" w:type="dxa"/>
            <w:vAlign w:val="center"/>
          </w:tcPr>
          <w:p w:rsidR="00EB44D9" w:rsidRDefault="00EB44D9" w:rsidP="00FF46E5">
            <w:pPr>
              <w:jc w:val="center"/>
            </w:pPr>
            <w:r>
              <w:t>Kg</w:t>
            </w:r>
          </w:p>
        </w:tc>
      </w:tr>
      <w:tr w:rsidR="00861EEA" w:rsidTr="00FF46E5">
        <w:trPr>
          <w:jc w:val="center"/>
        </w:trPr>
        <w:tc>
          <w:tcPr>
            <w:tcW w:w="1739" w:type="dxa"/>
          </w:tcPr>
          <w:p w:rsidR="00EB44D9" w:rsidRDefault="00EB44D9" w:rsidP="000A7B31">
            <w:r>
              <w:t>Suspension Stiffness</w:t>
            </w:r>
          </w:p>
        </w:tc>
        <w:tc>
          <w:tcPr>
            <w:tcW w:w="1147" w:type="dxa"/>
            <w:vAlign w:val="center"/>
          </w:tcPr>
          <w:p w:rsidR="00EB44D9" w:rsidRPr="00E87FCB" w:rsidRDefault="00861EEA" w:rsidP="00FF46E5">
            <w:pPr>
              <w:jc w:val="center"/>
            </w:pPr>
            <w:r>
              <w:t>1853807</w:t>
            </w:r>
          </w:p>
        </w:tc>
        <w:tc>
          <w:tcPr>
            <w:tcW w:w="1167" w:type="dxa"/>
            <w:vAlign w:val="center"/>
          </w:tcPr>
          <w:p w:rsidR="00EB44D9" w:rsidRDefault="00EB44D9" w:rsidP="00FF46E5">
            <w:pPr>
              <w:jc w:val="center"/>
            </w:pPr>
            <w:r w:rsidRPr="00E87FCB">
              <w:t>3327413</w:t>
            </w:r>
          </w:p>
        </w:tc>
        <w:tc>
          <w:tcPr>
            <w:tcW w:w="1109" w:type="dxa"/>
            <w:vAlign w:val="center"/>
          </w:tcPr>
          <w:p w:rsidR="00EB44D9" w:rsidRDefault="00EB44D9" w:rsidP="00FF46E5">
            <w:pPr>
              <w:jc w:val="center"/>
            </w:pPr>
            <w:r>
              <w:t>1436041</w:t>
            </w:r>
          </w:p>
        </w:tc>
        <w:tc>
          <w:tcPr>
            <w:tcW w:w="1126" w:type="dxa"/>
            <w:vAlign w:val="center"/>
          </w:tcPr>
          <w:p w:rsidR="00EB44D9" w:rsidRDefault="00861EEA" w:rsidP="00FF46E5">
            <w:pPr>
              <w:jc w:val="center"/>
            </w:pPr>
            <w:r>
              <w:t>7415253</w:t>
            </w:r>
          </w:p>
        </w:tc>
        <w:tc>
          <w:tcPr>
            <w:tcW w:w="1141" w:type="dxa"/>
            <w:vAlign w:val="center"/>
          </w:tcPr>
          <w:p w:rsidR="00EB44D9" w:rsidRDefault="00861EEA" w:rsidP="00FF46E5">
            <w:pPr>
              <w:jc w:val="center"/>
            </w:pPr>
            <w:r>
              <w:t>29661012</w:t>
            </w:r>
          </w:p>
        </w:tc>
        <w:tc>
          <w:tcPr>
            <w:tcW w:w="819" w:type="dxa"/>
            <w:vAlign w:val="center"/>
          </w:tcPr>
          <w:p w:rsidR="00EB44D9" w:rsidRDefault="00EB44D9" w:rsidP="00FF46E5">
            <w:pPr>
              <w:jc w:val="center"/>
            </w:pPr>
            <w:r>
              <w:t>N/m</w:t>
            </w:r>
          </w:p>
        </w:tc>
      </w:tr>
      <w:tr w:rsidR="00861EEA" w:rsidTr="00FF46E5">
        <w:trPr>
          <w:jc w:val="center"/>
        </w:trPr>
        <w:tc>
          <w:tcPr>
            <w:tcW w:w="1739" w:type="dxa"/>
          </w:tcPr>
          <w:p w:rsidR="00EB44D9" w:rsidRDefault="00EB44D9" w:rsidP="000A7B31">
            <w:r>
              <w:t>Suspension Viscosity</w:t>
            </w:r>
          </w:p>
        </w:tc>
        <w:tc>
          <w:tcPr>
            <w:tcW w:w="1147" w:type="dxa"/>
            <w:vAlign w:val="center"/>
          </w:tcPr>
          <w:p w:rsidR="00EB44D9" w:rsidRDefault="00861EEA" w:rsidP="00FF46E5">
            <w:pPr>
              <w:jc w:val="center"/>
            </w:pPr>
            <w:r>
              <w:t>27537</w:t>
            </w:r>
          </w:p>
        </w:tc>
        <w:tc>
          <w:tcPr>
            <w:tcW w:w="1167" w:type="dxa"/>
            <w:vAlign w:val="center"/>
          </w:tcPr>
          <w:p w:rsidR="00EB44D9" w:rsidRDefault="00EB44D9" w:rsidP="00FF46E5">
            <w:pPr>
              <w:jc w:val="center"/>
            </w:pPr>
            <w:r>
              <w:t>36892</w:t>
            </w:r>
          </w:p>
        </w:tc>
        <w:tc>
          <w:tcPr>
            <w:tcW w:w="1109" w:type="dxa"/>
            <w:vAlign w:val="center"/>
          </w:tcPr>
          <w:p w:rsidR="00EB44D9" w:rsidRDefault="00EB44D9" w:rsidP="00FF46E5">
            <w:pPr>
              <w:jc w:val="center"/>
            </w:pPr>
            <w:r w:rsidRPr="003307B3">
              <w:rPr>
                <w:rFonts w:ascii="Calibri" w:hAnsi="Calibri" w:cs="Calibri"/>
                <w:color w:val="000000"/>
              </w:rPr>
              <w:t>15980</w:t>
            </w:r>
          </w:p>
        </w:tc>
        <w:tc>
          <w:tcPr>
            <w:tcW w:w="1126" w:type="dxa"/>
            <w:vAlign w:val="center"/>
          </w:tcPr>
          <w:p w:rsidR="00EB44D9" w:rsidRDefault="00861EEA" w:rsidP="00FF46E5">
            <w:pPr>
              <w:jc w:val="center"/>
            </w:pPr>
            <w:r>
              <w:t>55075</w:t>
            </w:r>
          </w:p>
        </w:tc>
        <w:tc>
          <w:tcPr>
            <w:tcW w:w="1141" w:type="dxa"/>
            <w:vAlign w:val="center"/>
          </w:tcPr>
          <w:p w:rsidR="00EB44D9" w:rsidRDefault="00861EEA" w:rsidP="00FF46E5">
            <w:pPr>
              <w:jc w:val="center"/>
            </w:pPr>
            <w:r>
              <w:t>110150</w:t>
            </w:r>
          </w:p>
        </w:tc>
        <w:tc>
          <w:tcPr>
            <w:tcW w:w="819" w:type="dxa"/>
            <w:vAlign w:val="center"/>
          </w:tcPr>
          <w:p w:rsidR="00EB44D9" w:rsidRDefault="00EB44D9" w:rsidP="00FF46E5">
            <w:pPr>
              <w:jc w:val="center"/>
            </w:pPr>
            <w:r>
              <w:t>N.s/m</w:t>
            </w:r>
          </w:p>
        </w:tc>
      </w:tr>
      <w:tr w:rsidR="00861EEA" w:rsidTr="00FF46E5">
        <w:trPr>
          <w:jc w:val="center"/>
        </w:trPr>
        <w:tc>
          <w:tcPr>
            <w:tcW w:w="1739" w:type="dxa"/>
          </w:tcPr>
          <w:p w:rsidR="00C67A41" w:rsidRDefault="00C67A41" w:rsidP="000A7B31">
            <w:pPr>
              <w:tabs>
                <w:tab w:val="center" w:pos="690"/>
              </w:tabs>
            </w:pPr>
            <w:r>
              <w:t>Axle/Wheel Mass</w:t>
            </w:r>
          </w:p>
        </w:tc>
        <w:tc>
          <w:tcPr>
            <w:tcW w:w="1147" w:type="dxa"/>
            <w:vAlign w:val="center"/>
          </w:tcPr>
          <w:p w:rsidR="00C67A41" w:rsidRPr="00B52302" w:rsidRDefault="00C67A41" w:rsidP="00FF46E5">
            <w:pPr>
              <w:jc w:val="center"/>
              <w:rPr>
                <w:color w:val="7F7F7F" w:themeColor="text1" w:themeTint="80"/>
              </w:rPr>
            </w:pPr>
            <w:r w:rsidRPr="00B52302">
              <w:rPr>
                <w:color w:val="7F7F7F" w:themeColor="text1" w:themeTint="80"/>
              </w:rPr>
              <w:t>907</w:t>
            </w:r>
          </w:p>
        </w:tc>
        <w:tc>
          <w:tcPr>
            <w:tcW w:w="1167" w:type="dxa"/>
            <w:vAlign w:val="center"/>
          </w:tcPr>
          <w:p w:rsidR="00C67A41" w:rsidRPr="00B52302" w:rsidRDefault="00C67A41" w:rsidP="00FF46E5">
            <w:pPr>
              <w:jc w:val="center"/>
              <w:rPr>
                <w:color w:val="7F7F7F" w:themeColor="text1" w:themeTint="80"/>
              </w:rPr>
            </w:pPr>
            <w:r w:rsidRPr="00B52302">
              <w:rPr>
                <w:color w:val="7F7F7F" w:themeColor="text1" w:themeTint="80"/>
              </w:rPr>
              <w:t>907</w:t>
            </w:r>
          </w:p>
        </w:tc>
        <w:tc>
          <w:tcPr>
            <w:tcW w:w="1109" w:type="dxa"/>
            <w:vAlign w:val="center"/>
          </w:tcPr>
          <w:p w:rsidR="00C67A41" w:rsidRPr="00B52302" w:rsidRDefault="00C67A41" w:rsidP="00FF46E5">
            <w:pPr>
              <w:jc w:val="center"/>
              <w:rPr>
                <w:color w:val="7F7F7F" w:themeColor="text1" w:themeTint="80"/>
              </w:rPr>
            </w:pPr>
            <w:r w:rsidRPr="00B52302">
              <w:rPr>
                <w:color w:val="7F7F7F" w:themeColor="text1" w:themeTint="80"/>
              </w:rPr>
              <w:t>907</w:t>
            </w:r>
          </w:p>
        </w:tc>
        <w:tc>
          <w:tcPr>
            <w:tcW w:w="1126" w:type="dxa"/>
            <w:vAlign w:val="center"/>
          </w:tcPr>
          <w:p w:rsidR="00C67A41" w:rsidRPr="00B52302" w:rsidRDefault="00C67A41" w:rsidP="00FF46E5">
            <w:pPr>
              <w:jc w:val="center"/>
              <w:rPr>
                <w:color w:val="7F7F7F" w:themeColor="text1" w:themeTint="80"/>
              </w:rPr>
            </w:pPr>
            <w:r w:rsidRPr="00B52302">
              <w:rPr>
                <w:color w:val="7F7F7F" w:themeColor="text1" w:themeTint="80"/>
              </w:rPr>
              <w:t>907</w:t>
            </w:r>
          </w:p>
        </w:tc>
        <w:tc>
          <w:tcPr>
            <w:tcW w:w="1141" w:type="dxa"/>
            <w:vAlign w:val="center"/>
          </w:tcPr>
          <w:p w:rsidR="00C67A41" w:rsidRPr="00B52302" w:rsidRDefault="00C67A41" w:rsidP="00FF46E5">
            <w:pPr>
              <w:jc w:val="center"/>
              <w:rPr>
                <w:color w:val="7F7F7F" w:themeColor="text1" w:themeTint="80"/>
              </w:rPr>
            </w:pPr>
            <w:r w:rsidRPr="00B52302">
              <w:rPr>
                <w:color w:val="7F7F7F" w:themeColor="text1" w:themeTint="80"/>
              </w:rPr>
              <w:t>907</w:t>
            </w:r>
          </w:p>
        </w:tc>
        <w:tc>
          <w:tcPr>
            <w:tcW w:w="819" w:type="dxa"/>
            <w:vAlign w:val="center"/>
          </w:tcPr>
          <w:p w:rsidR="00C67A41" w:rsidRDefault="00C67A41" w:rsidP="00FF46E5">
            <w:pPr>
              <w:jc w:val="center"/>
            </w:pPr>
            <w:r>
              <w:t>Kg</w:t>
            </w:r>
          </w:p>
        </w:tc>
      </w:tr>
      <w:tr w:rsidR="00861EEA" w:rsidTr="00FF46E5">
        <w:trPr>
          <w:jc w:val="center"/>
        </w:trPr>
        <w:tc>
          <w:tcPr>
            <w:tcW w:w="1739" w:type="dxa"/>
          </w:tcPr>
          <w:p w:rsidR="00C67A41" w:rsidRDefault="00C67A41" w:rsidP="000A7B31">
            <w:r>
              <w:t>Wheel Stiffness</w:t>
            </w:r>
          </w:p>
        </w:tc>
        <w:tc>
          <w:tcPr>
            <w:tcW w:w="1147" w:type="dxa"/>
            <w:vAlign w:val="center"/>
          </w:tcPr>
          <w:p w:rsidR="00C67A41" w:rsidRPr="00B52302" w:rsidRDefault="00C67A41" w:rsidP="00FF46E5">
            <w:pPr>
              <w:jc w:val="center"/>
              <w:rPr>
                <w:color w:val="7F7F7F" w:themeColor="text1" w:themeTint="80"/>
              </w:rPr>
            </w:pPr>
            <w:r w:rsidRPr="00B52302">
              <w:rPr>
                <w:color w:val="7F7F7F" w:themeColor="text1" w:themeTint="80"/>
              </w:rPr>
              <w:t>14010160</w:t>
            </w:r>
          </w:p>
        </w:tc>
        <w:tc>
          <w:tcPr>
            <w:tcW w:w="1167" w:type="dxa"/>
            <w:tcBorders>
              <w:bottom w:val="single" w:sz="4" w:space="0" w:color="auto"/>
            </w:tcBorders>
            <w:vAlign w:val="center"/>
          </w:tcPr>
          <w:p w:rsidR="00C67A41" w:rsidRPr="00B52302" w:rsidRDefault="00C67A41" w:rsidP="00FF46E5">
            <w:pPr>
              <w:jc w:val="center"/>
              <w:rPr>
                <w:color w:val="7F7F7F" w:themeColor="text1" w:themeTint="80"/>
              </w:rPr>
            </w:pPr>
            <w:r w:rsidRPr="00B52302">
              <w:rPr>
                <w:color w:val="7F7F7F" w:themeColor="text1" w:themeTint="80"/>
              </w:rPr>
              <w:t>14010160</w:t>
            </w:r>
          </w:p>
        </w:tc>
        <w:tc>
          <w:tcPr>
            <w:tcW w:w="1109" w:type="dxa"/>
            <w:tcBorders>
              <w:bottom w:val="single" w:sz="4" w:space="0" w:color="auto"/>
            </w:tcBorders>
            <w:vAlign w:val="center"/>
          </w:tcPr>
          <w:p w:rsidR="00C67A41" w:rsidRPr="00B52302" w:rsidRDefault="00C67A41" w:rsidP="00FF46E5">
            <w:pPr>
              <w:jc w:val="center"/>
              <w:rPr>
                <w:color w:val="7F7F7F" w:themeColor="text1" w:themeTint="80"/>
              </w:rPr>
            </w:pPr>
            <w:r w:rsidRPr="00B52302">
              <w:rPr>
                <w:color w:val="7F7F7F" w:themeColor="text1" w:themeTint="80"/>
              </w:rPr>
              <w:t>14010160</w:t>
            </w:r>
          </w:p>
        </w:tc>
        <w:tc>
          <w:tcPr>
            <w:tcW w:w="1126" w:type="dxa"/>
            <w:tcBorders>
              <w:bottom w:val="single" w:sz="4" w:space="0" w:color="auto"/>
            </w:tcBorders>
            <w:vAlign w:val="center"/>
          </w:tcPr>
          <w:p w:rsidR="00C67A41" w:rsidRPr="00B52302" w:rsidRDefault="00C67A41" w:rsidP="00FF46E5">
            <w:pPr>
              <w:jc w:val="center"/>
              <w:rPr>
                <w:color w:val="7F7F7F" w:themeColor="text1" w:themeTint="80"/>
              </w:rPr>
            </w:pPr>
            <w:r w:rsidRPr="00B52302">
              <w:rPr>
                <w:color w:val="7F7F7F" w:themeColor="text1" w:themeTint="80"/>
              </w:rPr>
              <w:t>14010160</w:t>
            </w:r>
          </w:p>
        </w:tc>
        <w:tc>
          <w:tcPr>
            <w:tcW w:w="1141" w:type="dxa"/>
            <w:tcBorders>
              <w:bottom w:val="single" w:sz="4" w:space="0" w:color="auto"/>
            </w:tcBorders>
            <w:vAlign w:val="center"/>
          </w:tcPr>
          <w:p w:rsidR="00C67A41" w:rsidRPr="00B52302" w:rsidRDefault="00C67A41" w:rsidP="00FF46E5">
            <w:pPr>
              <w:jc w:val="center"/>
              <w:rPr>
                <w:color w:val="7F7F7F" w:themeColor="text1" w:themeTint="80"/>
              </w:rPr>
            </w:pPr>
            <w:r w:rsidRPr="00B52302">
              <w:rPr>
                <w:color w:val="7F7F7F" w:themeColor="text1" w:themeTint="80"/>
              </w:rPr>
              <w:t>14010160</w:t>
            </w:r>
          </w:p>
        </w:tc>
        <w:tc>
          <w:tcPr>
            <w:tcW w:w="819" w:type="dxa"/>
            <w:tcBorders>
              <w:bottom w:val="single" w:sz="4" w:space="0" w:color="auto"/>
            </w:tcBorders>
            <w:vAlign w:val="center"/>
          </w:tcPr>
          <w:p w:rsidR="00C67A41" w:rsidRDefault="00C67A41" w:rsidP="00FF46E5">
            <w:pPr>
              <w:jc w:val="center"/>
            </w:pPr>
            <w:r>
              <w:t>N/m</w:t>
            </w:r>
          </w:p>
        </w:tc>
      </w:tr>
      <w:tr w:rsidR="00861EEA" w:rsidTr="00FF46E5">
        <w:trPr>
          <w:jc w:val="center"/>
        </w:trPr>
        <w:tc>
          <w:tcPr>
            <w:tcW w:w="1739" w:type="dxa"/>
          </w:tcPr>
          <w:p w:rsidR="00EB44D9" w:rsidRDefault="00EB44D9" w:rsidP="000A7B31">
            <w:r>
              <w:t>1</w:t>
            </w:r>
            <w:r w:rsidRPr="002D0498">
              <w:rPr>
                <w:vertAlign w:val="superscript"/>
              </w:rPr>
              <w:t>st</w:t>
            </w:r>
            <w:r>
              <w:t xml:space="preserve"> Nat. Freq.</w:t>
            </w:r>
          </w:p>
        </w:tc>
        <w:tc>
          <w:tcPr>
            <w:tcW w:w="1147" w:type="dxa"/>
            <w:vAlign w:val="center"/>
          </w:tcPr>
          <w:p w:rsidR="00EB44D9" w:rsidRDefault="00EB44D9" w:rsidP="00FF46E5">
            <w:pPr>
              <w:jc w:val="center"/>
            </w:pPr>
            <w:r>
              <w:t>1.5</w:t>
            </w:r>
          </w:p>
        </w:tc>
        <w:tc>
          <w:tcPr>
            <w:tcW w:w="1167" w:type="dxa"/>
            <w:tcBorders>
              <w:bottom w:val="single" w:sz="4" w:space="0" w:color="auto"/>
            </w:tcBorders>
            <w:vAlign w:val="center"/>
          </w:tcPr>
          <w:p w:rsidR="00EB44D9" w:rsidRDefault="00EB44D9" w:rsidP="00FF46E5">
            <w:pPr>
              <w:jc w:val="center"/>
            </w:pPr>
            <w:r>
              <w:t>2</w:t>
            </w:r>
          </w:p>
        </w:tc>
        <w:tc>
          <w:tcPr>
            <w:tcW w:w="1109" w:type="dxa"/>
            <w:tcBorders>
              <w:bottom w:val="single" w:sz="4" w:space="0" w:color="auto"/>
            </w:tcBorders>
            <w:vAlign w:val="center"/>
          </w:tcPr>
          <w:p w:rsidR="00EB44D9" w:rsidRDefault="00EB44D9" w:rsidP="00FF46E5">
            <w:pPr>
              <w:jc w:val="center"/>
            </w:pPr>
            <w:r>
              <w:t>2</w:t>
            </w:r>
          </w:p>
        </w:tc>
        <w:tc>
          <w:tcPr>
            <w:tcW w:w="1126" w:type="dxa"/>
            <w:tcBorders>
              <w:bottom w:val="single" w:sz="4" w:space="0" w:color="auto"/>
            </w:tcBorders>
            <w:vAlign w:val="center"/>
          </w:tcPr>
          <w:p w:rsidR="00EB44D9" w:rsidRDefault="00EB44D9" w:rsidP="00FF46E5">
            <w:pPr>
              <w:jc w:val="center"/>
            </w:pPr>
            <w:r>
              <w:t>3</w:t>
            </w:r>
          </w:p>
        </w:tc>
        <w:tc>
          <w:tcPr>
            <w:tcW w:w="1141" w:type="dxa"/>
            <w:tcBorders>
              <w:bottom w:val="single" w:sz="4" w:space="0" w:color="auto"/>
            </w:tcBorders>
            <w:vAlign w:val="center"/>
          </w:tcPr>
          <w:p w:rsidR="00EB44D9" w:rsidRDefault="00EB44D9" w:rsidP="00FF46E5">
            <w:pPr>
              <w:jc w:val="center"/>
            </w:pPr>
            <w:r>
              <w:t>6</w:t>
            </w:r>
          </w:p>
        </w:tc>
        <w:tc>
          <w:tcPr>
            <w:tcW w:w="819" w:type="dxa"/>
            <w:tcBorders>
              <w:bottom w:val="single" w:sz="4" w:space="0" w:color="auto"/>
            </w:tcBorders>
            <w:vAlign w:val="center"/>
          </w:tcPr>
          <w:p w:rsidR="00EB44D9" w:rsidRDefault="00EB44D9" w:rsidP="00FF46E5">
            <w:pPr>
              <w:jc w:val="center"/>
            </w:pPr>
            <w:r>
              <w:t>Hz</w:t>
            </w:r>
          </w:p>
        </w:tc>
      </w:tr>
    </w:tbl>
    <w:p w:rsidR="00EB44D9" w:rsidRDefault="00EB44D9"/>
    <w:p w:rsidR="00EB44D9" w:rsidRDefault="00EB44D9"/>
    <w:p w:rsidR="00B52302" w:rsidRDefault="005A4CF2">
      <w:r>
        <w:t>It seems like the maximum vehicle response does not always occur for conditions causing the forcing function (i.e. profile and velocity) to match the frequency of the vehicle</w:t>
      </w:r>
      <w:r w:rsidR="00B52302">
        <w:t>.</w:t>
      </w:r>
    </w:p>
    <w:p w:rsidR="00E1047A" w:rsidRDefault="00B52302">
      <w:r>
        <w:t xml:space="preserve">To examine the effect on a structure, several different models of idealized simple structures will be constructed. These structures will consist of a single beam with equal mass (mass/length), equal length, but different </w:t>
      </w:r>
      <w:proofErr w:type="spellStart"/>
      <w:r>
        <w:t>stiffnesses</w:t>
      </w:r>
      <w:proofErr w:type="spellEnd"/>
      <w:r>
        <w:t xml:space="preserve">, and therefore different natural frequencies. </w:t>
      </w:r>
    </w:p>
    <w:p w:rsidR="001E5D3F" w:rsidRDefault="00E1047A">
      <w:r>
        <w:t>The mass per unit length was chosen to match the I76 viaduct.</w:t>
      </w:r>
      <w:r w:rsidR="001E5D3F">
        <w:t xml:space="preserve"> The total vertical reaction for a 2 span, 280 ft. section of the viaduct summed to 1.91x10^6 lb. This resulted in 568 </w:t>
      </w:r>
      <w:proofErr w:type="spellStart"/>
      <w:r w:rsidR="001E5D3F">
        <w:t>lbf</w:t>
      </w:r>
      <w:proofErr w:type="spellEnd"/>
      <w:r w:rsidR="001E5D3F">
        <w:t xml:space="preserve">/in. Therefore, the beam models will have a unit mass of 560 </w:t>
      </w:r>
      <w:proofErr w:type="spellStart"/>
      <w:r w:rsidR="001E5D3F">
        <w:t>lbf</w:t>
      </w:r>
      <w:proofErr w:type="spellEnd"/>
      <w:r w:rsidR="001E5D3F">
        <w:t xml:space="preserve">/in. </w:t>
      </w:r>
    </w:p>
    <w:tbl>
      <w:tblPr>
        <w:tblStyle w:val="TableGrid"/>
        <w:tblW w:w="8166" w:type="dxa"/>
        <w:jc w:val="center"/>
        <w:tblLook w:val="04A0" w:firstRow="1" w:lastRow="0" w:firstColumn="1" w:lastColumn="0" w:noHBand="0" w:noVBand="1"/>
      </w:tblPr>
      <w:tblGrid>
        <w:gridCol w:w="2213"/>
        <w:gridCol w:w="1053"/>
        <w:gridCol w:w="1053"/>
        <w:gridCol w:w="1053"/>
        <w:gridCol w:w="986"/>
        <w:gridCol w:w="998"/>
        <w:gridCol w:w="810"/>
      </w:tblGrid>
      <w:tr w:rsidR="009628F5" w:rsidTr="009628F5">
        <w:trPr>
          <w:jc w:val="center"/>
        </w:trPr>
        <w:tc>
          <w:tcPr>
            <w:tcW w:w="2213" w:type="dxa"/>
          </w:tcPr>
          <w:p w:rsidR="009628F5" w:rsidRDefault="009628F5"/>
        </w:tc>
        <w:tc>
          <w:tcPr>
            <w:tcW w:w="1053" w:type="dxa"/>
            <w:vAlign w:val="center"/>
          </w:tcPr>
          <w:p w:rsidR="009628F5" w:rsidRDefault="009628F5" w:rsidP="009628F5">
            <w:pPr>
              <w:jc w:val="center"/>
            </w:pPr>
            <w:r>
              <w:t>Beam 1</w:t>
            </w:r>
          </w:p>
        </w:tc>
        <w:tc>
          <w:tcPr>
            <w:tcW w:w="1053" w:type="dxa"/>
            <w:vAlign w:val="center"/>
          </w:tcPr>
          <w:p w:rsidR="009628F5" w:rsidRDefault="009628F5" w:rsidP="009628F5">
            <w:pPr>
              <w:jc w:val="center"/>
            </w:pPr>
            <w:r>
              <w:t>Beam 2</w:t>
            </w:r>
          </w:p>
        </w:tc>
        <w:tc>
          <w:tcPr>
            <w:tcW w:w="1053" w:type="dxa"/>
            <w:vAlign w:val="center"/>
          </w:tcPr>
          <w:p w:rsidR="009628F5" w:rsidRDefault="009628F5" w:rsidP="009628F5">
            <w:pPr>
              <w:jc w:val="center"/>
            </w:pPr>
            <w:r>
              <w:t>Beam 3</w:t>
            </w:r>
          </w:p>
        </w:tc>
        <w:tc>
          <w:tcPr>
            <w:tcW w:w="986" w:type="dxa"/>
            <w:vAlign w:val="center"/>
          </w:tcPr>
          <w:p w:rsidR="009628F5" w:rsidRDefault="009628F5" w:rsidP="009628F5">
            <w:pPr>
              <w:jc w:val="center"/>
            </w:pPr>
            <w:r>
              <w:t>Beam 4</w:t>
            </w:r>
          </w:p>
        </w:tc>
        <w:tc>
          <w:tcPr>
            <w:tcW w:w="998" w:type="dxa"/>
            <w:vAlign w:val="center"/>
          </w:tcPr>
          <w:p w:rsidR="009628F5" w:rsidRDefault="009628F5" w:rsidP="009628F5">
            <w:pPr>
              <w:jc w:val="center"/>
            </w:pPr>
            <w:r>
              <w:t>Beam 5</w:t>
            </w:r>
          </w:p>
        </w:tc>
        <w:tc>
          <w:tcPr>
            <w:tcW w:w="810" w:type="dxa"/>
            <w:vAlign w:val="center"/>
          </w:tcPr>
          <w:p w:rsidR="009628F5" w:rsidRDefault="009628F5" w:rsidP="009628F5">
            <w:pPr>
              <w:jc w:val="center"/>
            </w:pPr>
          </w:p>
        </w:tc>
      </w:tr>
      <w:tr w:rsidR="009628F5" w:rsidTr="009628F5">
        <w:trPr>
          <w:jc w:val="center"/>
        </w:trPr>
        <w:tc>
          <w:tcPr>
            <w:tcW w:w="2213" w:type="dxa"/>
          </w:tcPr>
          <w:p w:rsidR="009628F5" w:rsidRDefault="009628F5" w:rsidP="001E5D3F">
            <w:pPr>
              <w:tabs>
                <w:tab w:val="left" w:pos="864"/>
              </w:tabs>
            </w:pPr>
            <w:r>
              <w:t>Moment of Inertia (I)</w:t>
            </w:r>
          </w:p>
        </w:tc>
        <w:tc>
          <w:tcPr>
            <w:tcW w:w="1053" w:type="dxa"/>
            <w:vAlign w:val="center"/>
          </w:tcPr>
          <w:p w:rsidR="009628F5" w:rsidRPr="009628F5" w:rsidRDefault="003768A9" w:rsidP="003768A9">
            <w:pPr>
              <w:jc w:val="center"/>
              <w:rPr>
                <w:rFonts w:ascii="Calibri" w:hAnsi="Calibri" w:cs="Calibri"/>
                <w:color w:val="000000"/>
              </w:rPr>
            </w:pPr>
            <w:r w:rsidRPr="003768A9">
              <w:rPr>
                <w:rFonts w:ascii="Calibri" w:hAnsi="Calibri" w:cs="Calibri"/>
                <w:color w:val="000000"/>
              </w:rPr>
              <w:t>139.0E3</w:t>
            </w:r>
          </w:p>
        </w:tc>
        <w:tc>
          <w:tcPr>
            <w:tcW w:w="1053" w:type="dxa"/>
            <w:vAlign w:val="center"/>
          </w:tcPr>
          <w:p w:rsidR="009628F5" w:rsidRPr="009628F5" w:rsidRDefault="003768A9" w:rsidP="003768A9">
            <w:pPr>
              <w:jc w:val="center"/>
              <w:rPr>
                <w:rFonts w:ascii="Calibri" w:hAnsi="Calibri" w:cs="Calibri"/>
                <w:color w:val="000000"/>
              </w:rPr>
            </w:pPr>
            <w:r w:rsidRPr="003768A9">
              <w:rPr>
                <w:rFonts w:ascii="Calibri" w:hAnsi="Calibri" w:cs="Calibri"/>
                <w:color w:val="000000"/>
              </w:rPr>
              <w:t>247.0E3</w:t>
            </w:r>
          </w:p>
        </w:tc>
        <w:tc>
          <w:tcPr>
            <w:tcW w:w="1053" w:type="dxa"/>
            <w:vAlign w:val="center"/>
          </w:tcPr>
          <w:p w:rsidR="009628F5" w:rsidRPr="009628F5" w:rsidRDefault="003768A9" w:rsidP="009628F5">
            <w:pPr>
              <w:jc w:val="center"/>
              <w:rPr>
                <w:rFonts w:ascii="Calibri" w:hAnsi="Calibri" w:cs="Calibri"/>
                <w:color w:val="000000"/>
              </w:rPr>
            </w:pPr>
            <w:r w:rsidRPr="003768A9">
              <w:rPr>
                <w:rFonts w:ascii="Calibri" w:hAnsi="Calibri" w:cs="Calibri"/>
                <w:color w:val="000000"/>
              </w:rPr>
              <w:t>560.0E3</w:t>
            </w:r>
          </w:p>
        </w:tc>
        <w:tc>
          <w:tcPr>
            <w:tcW w:w="986" w:type="dxa"/>
            <w:vAlign w:val="center"/>
          </w:tcPr>
          <w:p w:rsidR="009628F5" w:rsidRPr="009628F5" w:rsidRDefault="003768A9" w:rsidP="009628F5">
            <w:pPr>
              <w:jc w:val="center"/>
              <w:rPr>
                <w:rFonts w:ascii="Calibri" w:hAnsi="Calibri" w:cs="Calibri"/>
                <w:color w:val="000000"/>
              </w:rPr>
            </w:pPr>
            <w:r w:rsidRPr="003768A9">
              <w:rPr>
                <w:rFonts w:ascii="Calibri" w:hAnsi="Calibri" w:cs="Calibri"/>
                <w:color w:val="000000"/>
              </w:rPr>
              <w:t>1.0E6</w:t>
            </w:r>
          </w:p>
        </w:tc>
        <w:tc>
          <w:tcPr>
            <w:tcW w:w="998" w:type="dxa"/>
            <w:vAlign w:val="center"/>
          </w:tcPr>
          <w:p w:rsidR="009628F5" w:rsidRPr="009628F5" w:rsidRDefault="003768A9" w:rsidP="003768A9">
            <w:pPr>
              <w:jc w:val="center"/>
              <w:rPr>
                <w:rFonts w:ascii="Calibri" w:hAnsi="Calibri" w:cs="Calibri"/>
                <w:color w:val="000000"/>
              </w:rPr>
            </w:pPr>
            <w:r w:rsidRPr="003768A9">
              <w:rPr>
                <w:rFonts w:ascii="Calibri" w:hAnsi="Calibri" w:cs="Calibri"/>
                <w:color w:val="000000"/>
              </w:rPr>
              <w:t>2.32E6</w:t>
            </w:r>
          </w:p>
        </w:tc>
        <w:tc>
          <w:tcPr>
            <w:tcW w:w="810" w:type="dxa"/>
            <w:vAlign w:val="center"/>
          </w:tcPr>
          <w:p w:rsidR="009628F5" w:rsidRDefault="009628F5" w:rsidP="009628F5">
            <w:pPr>
              <w:jc w:val="center"/>
            </w:pPr>
            <w:r>
              <w:t>in</w:t>
            </w:r>
            <w:r w:rsidRPr="009628F5">
              <w:rPr>
                <w:vertAlign w:val="superscript"/>
              </w:rPr>
              <w:t>4</w:t>
            </w:r>
          </w:p>
        </w:tc>
      </w:tr>
      <w:tr w:rsidR="009628F5" w:rsidTr="009628F5">
        <w:trPr>
          <w:jc w:val="center"/>
        </w:trPr>
        <w:tc>
          <w:tcPr>
            <w:tcW w:w="2213" w:type="dxa"/>
          </w:tcPr>
          <w:p w:rsidR="009628F5" w:rsidRDefault="009628F5">
            <w:r>
              <w:t>Modulus (E)</w:t>
            </w:r>
          </w:p>
        </w:tc>
        <w:tc>
          <w:tcPr>
            <w:tcW w:w="5143" w:type="dxa"/>
            <w:gridSpan w:val="5"/>
            <w:vAlign w:val="center"/>
          </w:tcPr>
          <w:p w:rsidR="009628F5" w:rsidRDefault="009628F5" w:rsidP="009628F5">
            <w:pPr>
              <w:jc w:val="center"/>
            </w:pPr>
            <w:r>
              <w:t>29000</w:t>
            </w:r>
          </w:p>
        </w:tc>
        <w:tc>
          <w:tcPr>
            <w:tcW w:w="810" w:type="dxa"/>
            <w:vAlign w:val="center"/>
          </w:tcPr>
          <w:p w:rsidR="009628F5" w:rsidRDefault="009628F5" w:rsidP="009628F5">
            <w:pPr>
              <w:jc w:val="center"/>
            </w:pPr>
            <w:proofErr w:type="spellStart"/>
            <w:r>
              <w:t>ksi</w:t>
            </w:r>
            <w:proofErr w:type="spellEnd"/>
          </w:p>
        </w:tc>
      </w:tr>
      <w:tr w:rsidR="009628F5" w:rsidTr="009628F5">
        <w:trPr>
          <w:jc w:val="center"/>
        </w:trPr>
        <w:tc>
          <w:tcPr>
            <w:tcW w:w="2213" w:type="dxa"/>
          </w:tcPr>
          <w:p w:rsidR="009628F5" w:rsidRDefault="009628F5">
            <w:r>
              <w:t>Length</w:t>
            </w:r>
          </w:p>
        </w:tc>
        <w:tc>
          <w:tcPr>
            <w:tcW w:w="5143" w:type="dxa"/>
            <w:gridSpan w:val="5"/>
            <w:vAlign w:val="center"/>
          </w:tcPr>
          <w:p w:rsidR="009628F5" w:rsidRDefault="009628F5" w:rsidP="009628F5">
            <w:pPr>
              <w:jc w:val="center"/>
            </w:pPr>
            <w:r>
              <w:t>110</w:t>
            </w:r>
          </w:p>
        </w:tc>
        <w:tc>
          <w:tcPr>
            <w:tcW w:w="810" w:type="dxa"/>
            <w:vAlign w:val="center"/>
          </w:tcPr>
          <w:p w:rsidR="009628F5" w:rsidRDefault="009628F5" w:rsidP="009628F5">
            <w:pPr>
              <w:jc w:val="center"/>
            </w:pPr>
            <w:proofErr w:type="spellStart"/>
            <w:r>
              <w:t>ft</w:t>
            </w:r>
            <w:proofErr w:type="spellEnd"/>
          </w:p>
        </w:tc>
      </w:tr>
      <w:tr w:rsidR="009628F5" w:rsidTr="009628F5">
        <w:trPr>
          <w:jc w:val="center"/>
        </w:trPr>
        <w:tc>
          <w:tcPr>
            <w:tcW w:w="2213" w:type="dxa"/>
          </w:tcPr>
          <w:p w:rsidR="009628F5" w:rsidRDefault="009628F5">
            <w:r>
              <w:t>Unit weight</w:t>
            </w:r>
          </w:p>
        </w:tc>
        <w:tc>
          <w:tcPr>
            <w:tcW w:w="5143" w:type="dxa"/>
            <w:gridSpan w:val="5"/>
            <w:vAlign w:val="center"/>
          </w:tcPr>
          <w:p w:rsidR="009628F5" w:rsidRDefault="009628F5" w:rsidP="009628F5">
            <w:pPr>
              <w:jc w:val="center"/>
            </w:pPr>
            <w:r>
              <w:t>560</w:t>
            </w:r>
          </w:p>
        </w:tc>
        <w:tc>
          <w:tcPr>
            <w:tcW w:w="810" w:type="dxa"/>
            <w:vAlign w:val="center"/>
          </w:tcPr>
          <w:p w:rsidR="009628F5" w:rsidRDefault="009628F5" w:rsidP="009628F5">
            <w:pPr>
              <w:jc w:val="center"/>
            </w:pPr>
            <w:proofErr w:type="spellStart"/>
            <w:r>
              <w:t>lbf</w:t>
            </w:r>
            <w:proofErr w:type="spellEnd"/>
            <w:r>
              <w:t>/in</w:t>
            </w:r>
          </w:p>
        </w:tc>
      </w:tr>
      <w:tr w:rsidR="009628F5" w:rsidTr="009628F5">
        <w:trPr>
          <w:jc w:val="center"/>
        </w:trPr>
        <w:tc>
          <w:tcPr>
            <w:tcW w:w="2213" w:type="dxa"/>
          </w:tcPr>
          <w:p w:rsidR="009628F5" w:rsidRDefault="009628F5">
            <w:r>
              <w:t>1</w:t>
            </w:r>
            <w:r w:rsidRPr="001E5D3F">
              <w:rPr>
                <w:vertAlign w:val="superscript"/>
              </w:rPr>
              <w:t>st</w:t>
            </w:r>
            <w:r>
              <w:t xml:space="preserve"> Natural Freq.</w:t>
            </w:r>
          </w:p>
        </w:tc>
        <w:tc>
          <w:tcPr>
            <w:tcW w:w="1053" w:type="dxa"/>
            <w:vAlign w:val="center"/>
          </w:tcPr>
          <w:p w:rsidR="009628F5" w:rsidRDefault="009628F5" w:rsidP="009628F5">
            <w:pPr>
              <w:jc w:val="center"/>
            </w:pPr>
            <w:r>
              <w:t>1.5</w:t>
            </w:r>
          </w:p>
        </w:tc>
        <w:tc>
          <w:tcPr>
            <w:tcW w:w="1053" w:type="dxa"/>
            <w:vAlign w:val="center"/>
          </w:tcPr>
          <w:p w:rsidR="009628F5" w:rsidRDefault="009628F5" w:rsidP="009628F5">
            <w:pPr>
              <w:jc w:val="center"/>
            </w:pPr>
            <w:r>
              <w:t>2</w:t>
            </w:r>
          </w:p>
        </w:tc>
        <w:tc>
          <w:tcPr>
            <w:tcW w:w="1053" w:type="dxa"/>
            <w:vAlign w:val="center"/>
          </w:tcPr>
          <w:p w:rsidR="009628F5" w:rsidRDefault="009628F5" w:rsidP="009628F5">
            <w:pPr>
              <w:jc w:val="center"/>
            </w:pPr>
            <w:r>
              <w:t>3</w:t>
            </w:r>
          </w:p>
        </w:tc>
        <w:tc>
          <w:tcPr>
            <w:tcW w:w="986" w:type="dxa"/>
            <w:vAlign w:val="center"/>
          </w:tcPr>
          <w:p w:rsidR="009628F5" w:rsidRDefault="009628F5" w:rsidP="009628F5">
            <w:pPr>
              <w:jc w:val="center"/>
            </w:pPr>
            <w:r>
              <w:t>4</w:t>
            </w:r>
          </w:p>
        </w:tc>
        <w:tc>
          <w:tcPr>
            <w:tcW w:w="998" w:type="dxa"/>
            <w:vAlign w:val="center"/>
          </w:tcPr>
          <w:p w:rsidR="009628F5" w:rsidRDefault="009628F5" w:rsidP="009628F5">
            <w:pPr>
              <w:jc w:val="center"/>
            </w:pPr>
            <w:r>
              <w:t>6</w:t>
            </w:r>
          </w:p>
        </w:tc>
        <w:tc>
          <w:tcPr>
            <w:tcW w:w="810" w:type="dxa"/>
            <w:vAlign w:val="center"/>
          </w:tcPr>
          <w:p w:rsidR="009628F5" w:rsidRDefault="009628F5" w:rsidP="009628F5">
            <w:pPr>
              <w:jc w:val="center"/>
            </w:pPr>
            <w:r>
              <w:t>Hz</w:t>
            </w:r>
          </w:p>
        </w:tc>
      </w:tr>
    </w:tbl>
    <w:p w:rsidR="009628F5" w:rsidRDefault="009628F5"/>
    <w:p w:rsidR="003768A9" w:rsidRDefault="00C42452">
      <w:r>
        <w:t xml:space="preserve">So, the hypothesis holds up in most cases. But vehicle 5 is being excited by speed/wavelength ratios of 3 Hz. </w:t>
      </w:r>
      <w:r w:rsidR="00C022CA">
        <w:t>To better understand</w:t>
      </w:r>
      <w:r w:rsidR="00C92704">
        <w:t xml:space="preserve"> </w:t>
      </w:r>
      <w:r w:rsidR="00C022CA">
        <w:t>what is going on we looked at the frequency content of the contact force between the vehicle and bridge</w:t>
      </w:r>
      <w:r w:rsidR="00C92704">
        <w:t xml:space="preserve"> by computing the PSD. </w:t>
      </w:r>
    </w:p>
    <w:p w:rsidR="00C92704" w:rsidRDefault="00844264">
      <w:proofErr w:type="gramStart"/>
      <w:r>
        <w:t>A peak</w:t>
      </w:r>
      <w:proofErr w:type="gramEnd"/>
      <w:r>
        <w:t xml:space="preserve"> frequency content is easily observable:</w:t>
      </w:r>
    </w:p>
    <w:p w:rsidR="00844264" w:rsidRDefault="00844264">
      <w:r>
        <w:rPr>
          <w:noProof/>
        </w:rPr>
        <w:lastRenderedPageBreak/>
        <w:drawing>
          <wp:inline distT="0" distB="0" distL="0" distR="0">
            <wp:extent cx="5326380" cy="39928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26380" cy="3992880"/>
                    </a:xfrm>
                    <a:prstGeom prst="rect">
                      <a:avLst/>
                    </a:prstGeom>
                    <a:noFill/>
                    <a:ln>
                      <a:noFill/>
                    </a:ln>
                  </pic:spPr>
                </pic:pic>
              </a:graphicData>
            </a:graphic>
          </wp:inline>
        </w:drawing>
      </w:r>
    </w:p>
    <w:p w:rsidR="004F511E" w:rsidRDefault="004F511E">
      <w:r>
        <w:t>Question: why does the 6Hz vehicle accelerate more when traveling over a profile that is inducing a 3Hz forcing function, than when traversing a profile that is inducing a 6Hz forcing function, or even more than the 3Hz vehicle when subjected to a 3Hz forcing function?</w:t>
      </w:r>
    </w:p>
    <w:p w:rsidR="007934DB" w:rsidRDefault="007934DB">
      <w:r>
        <w:t xml:space="preserve">As vehicle stiffness increases, so does the vehicle acceleration and consequently the bridge deflection also increases. However, the peak response is happening at a forcing frequency of 3.5 Hz. This is with different vehicle natural frequencies, different bridge natural frequencies and different speeds on a given profile. </w:t>
      </w:r>
      <w:r w:rsidR="00BC24B4">
        <w:t xml:space="preserve">Looking at the time history of the vehicle acceleration, it appears to resonate and the acceleration builds as it traverses the approach profile. </w:t>
      </w:r>
    </w:p>
    <w:p w:rsidR="00BC24B4" w:rsidRDefault="00BC24B4">
      <w:r>
        <w:rPr>
          <w:noProof/>
        </w:rPr>
        <w:drawing>
          <wp:inline distT="0" distB="0" distL="0" distR="0" wp14:anchorId="5A49393C" wp14:editId="0731350A">
            <wp:extent cx="5943600" cy="1506855"/>
            <wp:effectExtent l="0" t="0" r="19050" b="1714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7824F7" w:rsidRDefault="007824F7">
      <w:r>
        <w:t>What is so special about thi</w:t>
      </w:r>
      <w:r w:rsidR="00E333EC">
        <w:t>s</w:t>
      </w:r>
      <w:r>
        <w:t xml:space="preserve"> 3.5 Hz forcing frequency that it’s causing so much vehicle </w:t>
      </w:r>
      <w:proofErr w:type="gramStart"/>
      <w:r>
        <w:t>response.</w:t>
      </w:r>
      <w:proofErr w:type="gramEnd"/>
    </w:p>
    <w:p w:rsidR="001164F9" w:rsidRDefault="001164F9"/>
    <w:p w:rsidR="001164F9" w:rsidRDefault="001164F9" w:rsidP="001164F9">
      <w:pPr>
        <w:pStyle w:val="Heading1"/>
      </w:pPr>
      <w:r>
        <w:lastRenderedPageBreak/>
        <w:t>MATLAB-LUSAS Check</w:t>
      </w:r>
    </w:p>
    <w:p w:rsidR="007824F7" w:rsidRDefault="00E333EC">
      <w:r>
        <w:t xml:space="preserve">Let’s compare </w:t>
      </w:r>
      <w:proofErr w:type="spellStart"/>
      <w:r>
        <w:t>matlab</w:t>
      </w:r>
      <w:proofErr w:type="spellEnd"/>
      <w:r>
        <w:t xml:space="preserve"> response to </w:t>
      </w:r>
      <w:proofErr w:type="spellStart"/>
      <w:r>
        <w:t>Lusas</w:t>
      </w:r>
      <w:proofErr w:type="spellEnd"/>
      <w:r>
        <w:t xml:space="preserve">. Also let’s look at the frequency content of the vehicle acceleration. </w:t>
      </w:r>
    </w:p>
    <w:p w:rsidR="00D0765B" w:rsidRDefault="007824F7">
      <w:r>
        <w:t xml:space="preserve"> </w:t>
      </w:r>
      <w:r w:rsidR="006C65FE">
        <w:t xml:space="preserve">So I had to revisit </w:t>
      </w:r>
      <w:proofErr w:type="spellStart"/>
      <w:r w:rsidR="006C65FE">
        <w:t>Matlab</w:t>
      </w:r>
      <w:proofErr w:type="spellEnd"/>
      <w:r w:rsidR="006C65FE">
        <w:t xml:space="preserve"> vs </w:t>
      </w:r>
      <w:proofErr w:type="spellStart"/>
      <w:r w:rsidR="006C65FE">
        <w:t>Lusas</w:t>
      </w:r>
      <w:proofErr w:type="spellEnd"/>
      <w:r w:rsidR="006C65FE">
        <w:t xml:space="preserve">. There seems to be a discrepancy when vehicle damping is under 20%. </w:t>
      </w:r>
      <w:proofErr w:type="gramStart"/>
      <w:r w:rsidR="006C65FE">
        <w:t>Must look into matrices, specifically the damping term.</w:t>
      </w:r>
      <w:proofErr w:type="gramEnd"/>
    </w:p>
    <w:p w:rsidR="006C65FE" w:rsidRDefault="00F32BE3">
      <w:proofErr w:type="spellStart"/>
      <w:r>
        <w:t>Matlab</w:t>
      </w:r>
      <w:proofErr w:type="spellEnd"/>
      <w:r>
        <w:t xml:space="preserve"> code looks good. Do another check against </w:t>
      </w:r>
      <w:proofErr w:type="spellStart"/>
      <w:r>
        <w:t>lusas</w:t>
      </w:r>
      <w:proofErr w:type="spellEnd"/>
      <w:r>
        <w:t xml:space="preserve"> with a control vehicle/test case.</w:t>
      </w:r>
    </w:p>
    <w:p w:rsidR="00115E0E" w:rsidRDefault="00115E0E">
      <w:r>
        <w:t>Control Cases:</w:t>
      </w:r>
    </w:p>
    <w:tbl>
      <w:tblPr>
        <w:tblStyle w:val="TableGrid"/>
        <w:tblW w:w="0" w:type="auto"/>
        <w:tblLook w:val="04A0" w:firstRow="1" w:lastRow="0" w:firstColumn="1" w:lastColumn="0" w:noHBand="0" w:noVBand="1"/>
      </w:tblPr>
      <w:tblGrid>
        <w:gridCol w:w="3192"/>
        <w:gridCol w:w="3192"/>
        <w:gridCol w:w="3192"/>
      </w:tblGrid>
      <w:tr w:rsidR="00115E0E" w:rsidTr="00115E0E">
        <w:tc>
          <w:tcPr>
            <w:tcW w:w="3192" w:type="dxa"/>
          </w:tcPr>
          <w:p w:rsidR="00115E0E" w:rsidRDefault="00115E0E">
            <w:r>
              <w:t>Vehicles</w:t>
            </w:r>
          </w:p>
        </w:tc>
        <w:tc>
          <w:tcPr>
            <w:tcW w:w="3192" w:type="dxa"/>
          </w:tcPr>
          <w:p w:rsidR="00115E0E" w:rsidRDefault="00115E0E">
            <w:r>
              <w:t>Profiles</w:t>
            </w:r>
          </w:p>
        </w:tc>
        <w:tc>
          <w:tcPr>
            <w:tcW w:w="3192" w:type="dxa"/>
          </w:tcPr>
          <w:p w:rsidR="00115E0E" w:rsidRDefault="00115E0E">
            <w:r>
              <w:t>Speeds</w:t>
            </w:r>
          </w:p>
        </w:tc>
      </w:tr>
      <w:tr w:rsidR="00115E0E" w:rsidTr="00115E0E">
        <w:tc>
          <w:tcPr>
            <w:tcW w:w="3192" w:type="dxa"/>
          </w:tcPr>
          <w:p w:rsidR="00115E0E" w:rsidRDefault="00115E0E">
            <w:r>
              <w:t>Vehicle 2</w:t>
            </w:r>
          </w:p>
        </w:tc>
        <w:tc>
          <w:tcPr>
            <w:tcW w:w="3192" w:type="dxa"/>
          </w:tcPr>
          <w:p w:rsidR="00115E0E" w:rsidRDefault="00115E0E">
            <w:r>
              <w:t xml:space="preserve">30 </w:t>
            </w:r>
            <w:proofErr w:type="spellStart"/>
            <w:r>
              <w:t>ft</w:t>
            </w:r>
            <w:proofErr w:type="spellEnd"/>
          </w:p>
        </w:tc>
        <w:tc>
          <w:tcPr>
            <w:tcW w:w="3192" w:type="dxa"/>
          </w:tcPr>
          <w:p w:rsidR="00115E0E" w:rsidRDefault="00115E0E">
            <w:r>
              <w:t xml:space="preserve">60 </w:t>
            </w:r>
            <w:proofErr w:type="spellStart"/>
            <w:r>
              <w:t>ft</w:t>
            </w:r>
            <w:proofErr w:type="spellEnd"/>
            <w:r>
              <w:t>/sec</w:t>
            </w:r>
          </w:p>
        </w:tc>
      </w:tr>
      <w:tr w:rsidR="00115E0E" w:rsidTr="00115E0E">
        <w:tc>
          <w:tcPr>
            <w:tcW w:w="3192" w:type="dxa"/>
          </w:tcPr>
          <w:p w:rsidR="00115E0E" w:rsidRDefault="002022AD">
            <w:r>
              <w:t>Vehicle 5</w:t>
            </w:r>
          </w:p>
        </w:tc>
        <w:tc>
          <w:tcPr>
            <w:tcW w:w="3192" w:type="dxa"/>
          </w:tcPr>
          <w:p w:rsidR="00115E0E" w:rsidRDefault="00115E0E">
            <w:r>
              <w:t xml:space="preserve">40 </w:t>
            </w:r>
            <w:proofErr w:type="spellStart"/>
            <w:r>
              <w:t>ft</w:t>
            </w:r>
            <w:proofErr w:type="spellEnd"/>
          </w:p>
        </w:tc>
        <w:tc>
          <w:tcPr>
            <w:tcW w:w="3192" w:type="dxa"/>
          </w:tcPr>
          <w:p w:rsidR="00115E0E" w:rsidRDefault="00115E0E">
            <w:r>
              <w:t xml:space="preserve">90 </w:t>
            </w:r>
            <w:proofErr w:type="spellStart"/>
            <w:r>
              <w:t>ft</w:t>
            </w:r>
            <w:proofErr w:type="spellEnd"/>
            <w:r>
              <w:t>/sec</w:t>
            </w:r>
          </w:p>
        </w:tc>
      </w:tr>
      <w:tr w:rsidR="00115E0E" w:rsidTr="00115E0E">
        <w:tc>
          <w:tcPr>
            <w:tcW w:w="3192" w:type="dxa"/>
          </w:tcPr>
          <w:p w:rsidR="00115E0E" w:rsidRDefault="00115E0E">
            <w:r>
              <w:t>Vehicle 7</w:t>
            </w:r>
          </w:p>
        </w:tc>
        <w:tc>
          <w:tcPr>
            <w:tcW w:w="3192" w:type="dxa"/>
          </w:tcPr>
          <w:p w:rsidR="00115E0E" w:rsidRDefault="00115E0E"/>
        </w:tc>
        <w:tc>
          <w:tcPr>
            <w:tcW w:w="3192" w:type="dxa"/>
          </w:tcPr>
          <w:p w:rsidR="00115E0E" w:rsidRDefault="00115E0E"/>
        </w:tc>
      </w:tr>
    </w:tbl>
    <w:p w:rsidR="00115E0E" w:rsidRDefault="00115E0E"/>
    <w:p w:rsidR="0009197D" w:rsidRDefault="0009197D">
      <w:r>
        <w:t xml:space="preserve">Double checked </w:t>
      </w:r>
      <w:proofErr w:type="spellStart"/>
      <w:r>
        <w:t>matlab</w:t>
      </w:r>
      <w:proofErr w:type="spellEnd"/>
      <w:r>
        <w:t xml:space="preserve"> and </w:t>
      </w:r>
      <w:proofErr w:type="spellStart"/>
      <w:r>
        <w:t>lusas</w:t>
      </w:r>
      <w:proofErr w:type="spellEnd"/>
      <w:r>
        <w:t xml:space="preserve"> models for vehicle, and changed </w:t>
      </w:r>
      <w:proofErr w:type="spellStart"/>
      <w:r>
        <w:t>lusas</w:t>
      </w:r>
      <w:proofErr w:type="spellEnd"/>
      <w:r>
        <w:t xml:space="preserve"> model fixity such that longitudinal motion was restricted (i.e. eliminated stretch modes). </w:t>
      </w:r>
      <w:proofErr w:type="spellStart"/>
      <w:r>
        <w:t>Matlab</w:t>
      </w:r>
      <w:proofErr w:type="spellEnd"/>
      <w:r>
        <w:t xml:space="preserve"> is now in agreement with LUSAS. </w:t>
      </w:r>
    </w:p>
    <w:p w:rsidR="001164F9" w:rsidRDefault="001164F9">
      <w:r>
        <w:t xml:space="preserve">LUSAS and </w:t>
      </w:r>
      <w:proofErr w:type="spellStart"/>
      <w:r>
        <w:t>matlab</w:t>
      </w:r>
      <w:proofErr w:type="spellEnd"/>
      <w:r>
        <w:t xml:space="preserve"> checked with pure harmonic profiles as well as with an I76 profile. Once the longitudinal rigidity was fixed, the LUSAS and </w:t>
      </w:r>
      <w:proofErr w:type="spellStart"/>
      <w:r>
        <w:t>Matlab</w:t>
      </w:r>
      <w:proofErr w:type="spellEnd"/>
      <w:r>
        <w:t xml:space="preserve"> </w:t>
      </w:r>
      <w:proofErr w:type="gramStart"/>
      <w:r>
        <w:t>was</w:t>
      </w:r>
      <w:proofErr w:type="gramEnd"/>
      <w:r>
        <w:t xml:space="preserve"> in extremely close agreement.</w:t>
      </w:r>
    </w:p>
    <w:p w:rsidR="001164F9" w:rsidRDefault="001164F9">
      <w:r>
        <w:rPr>
          <w:noProof/>
        </w:rPr>
        <w:drawing>
          <wp:inline distT="0" distB="0" distL="0" distR="0">
            <wp:extent cx="5943600" cy="2506566"/>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506566"/>
                    </a:xfrm>
                    <a:prstGeom prst="rect">
                      <a:avLst/>
                    </a:prstGeom>
                    <a:noFill/>
                    <a:ln>
                      <a:noFill/>
                    </a:ln>
                  </pic:spPr>
                </pic:pic>
              </a:graphicData>
            </a:graphic>
          </wp:inline>
        </w:drawing>
      </w:r>
    </w:p>
    <w:p w:rsidR="0009197D" w:rsidRDefault="001164F9">
      <w:r>
        <w:t>(Right on top of each other)</w:t>
      </w:r>
    </w:p>
    <w:p w:rsidR="001164F9" w:rsidRDefault="001164F9"/>
    <w:p w:rsidR="001164F9" w:rsidRDefault="001164F9">
      <w:r>
        <w:br w:type="page"/>
      </w:r>
    </w:p>
    <w:p w:rsidR="001164F9" w:rsidRDefault="001164F9" w:rsidP="001164F9">
      <w:pPr>
        <w:pStyle w:val="Heading1"/>
      </w:pPr>
      <w:r>
        <w:lastRenderedPageBreak/>
        <w:t>Investigating the 6Hz vehicle phenomenon</w:t>
      </w:r>
    </w:p>
    <w:p w:rsidR="001164F9" w:rsidRDefault="001164F9" w:rsidP="001164F9">
      <w:proofErr w:type="gramStart"/>
      <w:r>
        <w:t>i.e</w:t>
      </w:r>
      <w:proofErr w:type="gramEnd"/>
      <w:r>
        <w:t xml:space="preserve">. why does a 6Hz vehicle cause so much more acceleration than other vehicles, and more on a profile causing ~3Hz forcing frequency than on a 6 Hz profile. </w:t>
      </w:r>
    </w:p>
    <w:p w:rsidR="004252A7" w:rsidRDefault="004252A7" w:rsidP="001164F9">
      <w:r>
        <w:t xml:space="preserve">From the data, it appears like vehicles with higher stiffness generally lead to higher vehicle acceleration. There is an increase in acceleration when the vehicle frequency corresponds with the forcing frequency (due to profile). </w:t>
      </w:r>
    </w:p>
    <w:p w:rsidR="009F42D6" w:rsidRDefault="00EA3385" w:rsidP="001164F9">
      <w:r>
        <w:t>Let’s</w:t>
      </w:r>
      <w:r w:rsidR="004252A7">
        <w:t xml:space="preserve"> look at the following time history records of vehic</w:t>
      </w:r>
      <w:r w:rsidR="009F42D6">
        <w:t xml:space="preserve">le acceleration and bridge </w:t>
      </w:r>
      <w:proofErr w:type="spellStart"/>
      <w:r w:rsidR="009F42D6">
        <w:t>midsp</w:t>
      </w:r>
      <w:r w:rsidR="004252A7">
        <w:t>an</w:t>
      </w:r>
      <w:proofErr w:type="spellEnd"/>
      <w:r w:rsidR="004252A7">
        <w:t xml:space="preserve"> deflection</w:t>
      </w:r>
      <w:r w:rsidR="009F42D6">
        <w:t>.</w:t>
      </w:r>
    </w:p>
    <w:tbl>
      <w:tblPr>
        <w:tblStyle w:val="TableGrid"/>
        <w:tblW w:w="0" w:type="auto"/>
        <w:tblLook w:val="04A0" w:firstRow="1" w:lastRow="0" w:firstColumn="1" w:lastColumn="0" w:noHBand="0" w:noVBand="1"/>
      </w:tblPr>
      <w:tblGrid>
        <w:gridCol w:w="1709"/>
        <w:gridCol w:w="2399"/>
        <w:gridCol w:w="2525"/>
        <w:gridCol w:w="2220"/>
      </w:tblGrid>
      <w:tr w:rsidR="009F42D6" w:rsidTr="009F42D6">
        <w:trPr>
          <w:trHeight w:val="125"/>
        </w:trPr>
        <w:tc>
          <w:tcPr>
            <w:tcW w:w="1709" w:type="dxa"/>
          </w:tcPr>
          <w:p w:rsidR="009F42D6" w:rsidRDefault="009F42D6" w:rsidP="001164F9">
            <w:r>
              <w:t>Vehicle</w:t>
            </w:r>
          </w:p>
        </w:tc>
        <w:tc>
          <w:tcPr>
            <w:tcW w:w="2399" w:type="dxa"/>
          </w:tcPr>
          <w:p w:rsidR="009F42D6" w:rsidRDefault="009F42D6" w:rsidP="001164F9">
            <w:r>
              <w:t>Speeds (in/sec)</w:t>
            </w:r>
          </w:p>
        </w:tc>
        <w:tc>
          <w:tcPr>
            <w:tcW w:w="2525" w:type="dxa"/>
          </w:tcPr>
          <w:p w:rsidR="009F42D6" w:rsidRDefault="009F42D6" w:rsidP="001164F9">
            <w:r>
              <w:t xml:space="preserve">Forcing </w:t>
            </w:r>
            <w:proofErr w:type="spellStart"/>
            <w:r>
              <w:t>Freq</w:t>
            </w:r>
            <w:proofErr w:type="spellEnd"/>
          </w:p>
        </w:tc>
        <w:tc>
          <w:tcPr>
            <w:tcW w:w="2220" w:type="dxa"/>
          </w:tcPr>
          <w:p w:rsidR="009F42D6" w:rsidRDefault="009F42D6" w:rsidP="001164F9">
            <w:r>
              <w:t>Bridge Frequency</w:t>
            </w:r>
          </w:p>
        </w:tc>
      </w:tr>
      <w:tr w:rsidR="009F42D6" w:rsidTr="009F42D6">
        <w:tc>
          <w:tcPr>
            <w:tcW w:w="1709" w:type="dxa"/>
          </w:tcPr>
          <w:p w:rsidR="009F42D6" w:rsidRDefault="009F42D6" w:rsidP="001164F9">
            <w:r>
              <w:t>Vehicle 4 (3 Hz)</w:t>
            </w:r>
          </w:p>
        </w:tc>
        <w:tc>
          <w:tcPr>
            <w:tcW w:w="2399" w:type="dxa"/>
          </w:tcPr>
          <w:p w:rsidR="009F42D6" w:rsidRDefault="009F42D6" w:rsidP="001164F9">
            <w:r>
              <w:t>600</w:t>
            </w:r>
          </w:p>
        </w:tc>
        <w:tc>
          <w:tcPr>
            <w:tcW w:w="2525" w:type="dxa"/>
          </w:tcPr>
          <w:p w:rsidR="009F42D6" w:rsidRDefault="009F42D6" w:rsidP="001164F9">
            <w:r>
              <w:t>2.5 Hz</w:t>
            </w:r>
          </w:p>
        </w:tc>
        <w:tc>
          <w:tcPr>
            <w:tcW w:w="2220" w:type="dxa"/>
          </w:tcPr>
          <w:p w:rsidR="009F42D6" w:rsidRDefault="009F42D6" w:rsidP="001164F9">
            <w:r>
              <w:t>1.5 Hz</w:t>
            </w:r>
          </w:p>
        </w:tc>
      </w:tr>
      <w:tr w:rsidR="009F42D6" w:rsidTr="009F42D6">
        <w:tc>
          <w:tcPr>
            <w:tcW w:w="1709" w:type="dxa"/>
          </w:tcPr>
          <w:p w:rsidR="009F42D6" w:rsidRDefault="009F42D6" w:rsidP="001164F9">
            <w:r>
              <w:t>Vehicle 5 (6 Hz)</w:t>
            </w:r>
          </w:p>
        </w:tc>
        <w:tc>
          <w:tcPr>
            <w:tcW w:w="2399" w:type="dxa"/>
          </w:tcPr>
          <w:p w:rsidR="009F42D6" w:rsidRDefault="009F42D6" w:rsidP="001164F9">
            <w:r>
              <w:t>720</w:t>
            </w:r>
          </w:p>
        </w:tc>
        <w:tc>
          <w:tcPr>
            <w:tcW w:w="2525" w:type="dxa"/>
          </w:tcPr>
          <w:p w:rsidR="009F42D6" w:rsidRDefault="009F42D6" w:rsidP="001164F9">
            <w:r>
              <w:t>3 Hz</w:t>
            </w:r>
          </w:p>
        </w:tc>
        <w:tc>
          <w:tcPr>
            <w:tcW w:w="2220" w:type="dxa"/>
          </w:tcPr>
          <w:p w:rsidR="009F42D6" w:rsidRDefault="009F42D6" w:rsidP="001164F9">
            <w:r>
              <w:t>3 Hz</w:t>
            </w:r>
          </w:p>
        </w:tc>
      </w:tr>
      <w:tr w:rsidR="009F42D6" w:rsidTr="009F42D6">
        <w:tc>
          <w:tcPr>
            <w:tcW w:w="1709" w:type="dxa"/>
          </w:tcPr>
          <w:p w:rsidR="009F42D6" w:rsidRDefault="009F42D6" w:rsidP="001164F9"/>
        </w:tc>
        <w:tc>
          <w:tcPr>
            <w:tcW w:w="2399" w:type="dxa"/>
          </w:tcPr>
          <w:p w:rsidR="009F42D6" w:rsidRDefault="009F42D6" w:rsidP="001164F9">
            <w:r>
              <w:t>840</w:t>
            </w:r>
          </w:p>
        </w:tc>
        <w:tc>
          <w:tcPr>
            <w:tcW w:w="2525" w:type="dxa"/>
          </w:tcPr>
          <w:p w:rsidR="009F42D6" w:rsidRDefault="009F42D6" w:rsidP="001164F9">
            <w:r>
              <w:t>3.5 Hz</w:t>
            </w:r>
          </w:p>
        </w:tc>
        <w:tc>
          <w:tcPr>
            <w:tcW w:w="2220" w:type="dxa"/>
          </w:tcPr>
          <w:p w:rsidR="009F42D6" w:rsidRDefault="009F42D6" w:rsidP="001164F9"/>
        </w:tc>
      </w:tr>
    </w:tbl>
    <w:p w:rsidR="00BE3A63" w:rsidRDefault="00BE3A63" w:rsidP="001164F9"/>
    <w:p w:rsidR="00EA3385" w:rsidRDefault="000A1CEA" w:rsidP="001164F9">
      <w:r>
        <w:t>The simulations of the cases listed above showed that 6 Hz vehicle interacted with the bridge more. The plot below illustrates this.</w:t>
      </w:r>
    </w:p>
    <w:p w:rsidR="000A1CEA" w:rsidRDefault="000A1CEA" w:rsidP="001164F9">
      <w:r>
        <w:rPr>
          <w:noProof/>
        </w:rPr>
        <w:drawing>
          <wp:inline distT="0" distB="0" distL="0" distR="0" wp14:anchorId="6F623F65" wp14:editId="072C075A">
            <wp:extent cx="5943600" cy="2172335"/>
            <wp:effectExtent l="0" t="0" r="19050" b="1841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720394" w:rsidRDefault="000A1CEA" w:rsidP="001164F9">
      <w:r>
        <w:t xml:space="preserve">However, it is not clear why there is so much more acceleration occurring on the bridge/vs profile early in the time history when the approach should behave rigidly and thus </w:t>
      </w:r>
      <w:proofErr w:type="gramStart"/>
      <w:r>
        <w:t>match</w:t>
      </w:r>
      <w:proofErr w:type="gramEnd"/>
      <w:r>
        <w:t xml:space="preserve"> the “profile only” record. </w:t>
      </w:r>
    </w:p>
    <w:p w:rsidR="000A1CEA" w:rsidRDefault="000A1CEA" w:rsidP="001164F9">
      <w:r>
        <w:t xml:space="preserve">Look into comparing approach with rigid structure vs “floating” approach path. </w:t>
      </w:r>
    </w:p>
    <w:p w:rsidR="009122D2" w:rsidRDefault="009122D2" w:rsidP="001164F9">
      <w:pPr>
        <w:rPr>
          <w:b/>
        </w:rPr>
      </w:pPr>
      <w:r w:rsidRPr="009122D2">
        <w:rPr>
          <w:b/>
        </w:rPr>
        <w:t>After looking into it, I suspect that this may be a simulation step size issue for which vehicle acceleration is especially sensitive to with these special conditions (i.e. harmonic input near resonance).</w:t>
      </w:r>
    </w:p>
    <w:p w:rsidR="00E25828" w:rsidRDefault="00E25828" w:rsidP="001164F9">
      <w:pPr>
        <w:rPr>
          <w:b/>
        </w:rPr>
      </w:pPr>
      <w:r>
        <w:rPr>
          <w:b/>
        </w:rPr>
        <w:t xml:space="preserve">I looked at a realistic profile to determine if this time-step size effect was still significant, and it was. </w:t>
      </w:r>
    </w:p>
    <w:p w:rsidR="00E25828" w:rsidRDefault="00E25828" w:rsidP="001164F9">
      <w:pPr>
        <w:rPr>
          <w:b/>
        </w:rPr>
      </w:pPr>
      <w:r>
        <w:rPr>
          <w:noProof/>
        </w:rPr>
        <w:lastRenderedPageBreak/>
        <w:drawing>
          <wp:inline distT="0" distB="0" distL="0" distR="0" wp14:anchorId="5266A51F" wp14:editId="6A20A74C">
            <wp:extent cx="5943600" cy="2505075"/>
            <wp:effectExtent l="0" t="0" r="19050" b="952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E25828" w:rsidRDefault="00E25828" w:rsidP="001164F9">
      <w:r w:rsidRPr="00E25828">
        <w:t xml:space="preserve">The step-size is dependent on the highest frequency of included modes. Therefore, enough modes must be solved for to obtain a satisfactory (converge with </w:t>
      </w:r>
      <w:proofErr w:type="spellStart"/>
      <w:r w:rsidRPr="00E25828">
        <w:t>matlab</w:t>
      </w:r>
      <w:proofErr w:type="spellEnd"/>
      <w:r w:rsidRPr="00E25828">
        <w:t xml:space="preserve"> solution) simulation when including profile effects. </w:t>
      </w:r>
    </w:p>
    <w:p w:rsidR="00C71CE6" w:rsidRDefault="00C71CE6" w:rsidP="001164F9">
      <w:r>
        <w:t xml:space="preserve">The sampling frequency/simulation time-step size is related to the frequency of the highest included mode by the following: </w:t>
      </w:r>
      <w:proofErr w:type="gramStart"/>
      <w:r>
        <w:t>fs  =</w:t>
      </w:r>
      <w:proofErr w:type="gramEnd"/>
      <w:r>
        <w:t xml:space="preserve"> 2*</w:t>
      </w:r>
      <w:proofErr w:type="spellStart"/>
      <w:r>
        <w:t>freq</w:t>
      </w:r>
      <w:r w:rsidRPr="00C71CE6">
        <w:rPr>
          <w:vertAlign w:val="subscript"/>
        </w:rPr>
        <w:t>max</w:t>
      </w:r>
      <w:proofErr w:type="spellEnd"/>
      <w:r>
        <w:rPr>
          <w:vertAlign w:val="subscript"/>
        </w:rPr>
        <w:t xml:space="preserve"> </w:t>
      </w:r>
      <w:r>
        <w:t xml:space="preserve">. A sampling frequency greater than 70 Hz produces vehicle acceleration that closely matches that from the rigid model (which has a sampling frequency of 1485 Hz). Therefore, a mode of vibration of at least 35 Hz should be included in the simulation. </w:t>
      </w:r>
    </w:p>
    <w:p w:rsidR="00A2647E" w:rsidRDefault="00A2647E" w:rsidP="001164F9">
      <w:r>
        <w:rPr>
          <w:noProof/>
        </w:rPr>
        <w:drawing>
          <wp:inline distT="0" distB="0" distL="0" distR="0" wp14:anchorId="0F96E566" wp14:editId="17F3803E">
            <wp:extent cx="5943600" cy="2605405"/>
            <wp:effectExtent l="0" t="0" r="19050" b="2349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A2647E" w:rsidRPr="00E25828" w:rsidRDefault="00A2647E" w:rsidP="001164F9">
      <w:r>
        <w:t>However, even this sampling frequency (70 Hz) is not sufficient for harmonic profiles.</w:t>
      </w:r>
    </w:p>
    <w:p w:rsidR="009122D2" w:rsidRDefault="00A2647E" w:rsidP="001164F9">
      <w:r>
        <w:rPr>
          <w:noProof/>
        </w:rPr>
        <w:lastRenderedPageBreak/>
        <w:drawing>
          <wp:inline distT="0" distB="0" distL="0" distR="0" wp14:anchorId="090EDA32" wp14:editId="5FD70D8A">
            <wp:extent cx="5943600" cy="2619375"/>
            <wp:effectExtent l="0" t="0" r="19050" b="952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0A1CEA" w:rsidRDefault="008D58C8" w:rsidP="001164F9">
      <w:r>
        <w:t xml:space="preserve">Let’s look at vehicle response to harmonic profiles, but compare amplification rather than vehicle acceleration. The amplification will be computed as vehicle acceleration divided by rigid vehicle acceleration. Rigid vehicle acceleration (also referred to as profile acceleration) is the second derivative of the profile divided by the vehicle speed. </w:t>
      </w:r>
    </w:p>
    <w:p w:rsidR="0068127F" w:rsidRDefault="0068127F" w:rsidP="001164F9">
      <w:pPr>
        <w:rPr>
          <w:b/>
        </w:rPr>
      </w:pPr>
      <w:r>
        <w:rPr>
          <w:noProof/>
        </w:rPr>
        <w:drawing>
          <wp:inline distT="0" distB="0" distL="0" distR="0" wp14:anchorId="11B2A35F" wp14:editId="5A253187">
            <wp:extent cx="4572000" cy="2743200"/>
            <wp:effectExtent l="0" t="0" r="19050" b="1905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Pr>
          <w:b/>
        </w:rPr>
        <w:br/>
      </w:r>
    </w:p>
    <w:p w:rsidR="0068127F" w:rsidRDefault="0068127F" w:rsidP="0068127F">
      <w:r>
        <w:br w:type="page"/>
      </w:r>
    </w:p>
    <w:p w:rsidR="008D58C8" w:rsidRDefault="008D58C8" w:rsidP="001164F9">
      <w:bookmarkStart w:id="0" w:name="_GoBack"/>
      <w:r>
        <w:lastRenderedPageBreak/>
        <w:t xml:space="preserve">Test profiles will be broken into simple harmonic (i.e. singular frequency content), complex harmonic (i.e. multiple frequencies with amplitude distributed so as to produce equal rigid vehicle accelerations), and ranged harmonic (i.e. frequency content within specified range, amplitudes distributed by a specified function (logarithmic like ISO standard)). </w:t>
      </w:r>
    </w:p>
    <w:p w:rsidR="009122D2" w:rsidRDefault="00784F76">
      <w:r>
        <w:t xml:space="preserve">Let’s break down the contribution to bridge response into rigid vehicle response to profile, dynamic vehicle response to profile, and dynamic interaction of bridge and vehicle. This last component includes the dynamic behavior of the vehicle due to bridge motion (energy transfer, time dependent geometry (i.e. vertical bridge displacement leading to profile component)). Furthermore, the final component is dependent on the first two components as well as duration of loading (i.e. how long the vehicle is on the span) bridge damping, and bridge frequencies. </w:t>
      </w:r>
    </w:p>
    <w:p w:rsidR="000A1CEA" w:rsidRDefault="000A1CEA" w:rsidP="001164F9">
      <w:r>
        <w:t xml:space="preserve">Hypothesis: with normal profiles that would be expected on roadways (i.e. not perfectly harmonic) the acceleration of the vehicle would be almost entirely due to the profile, and the contribution from bridge deflection/vibration would be negligible. </w:t>
      </w:r>
      <w:r w:rsidR="00154CA8">
        <w:t xml:space="preserve">Furthermore, due to the transient nature of a realistic profile, the acceleration of the vehicle is unlikely to resonate and increase to very high values. Also, as the acceleration of the vehicle increases the suspension of the vehicle becomes non-linear and damping increases. When the acceleration exceeds 1 G of acceleration, the vehicle would lose contact with the bridge roadway surface, which is not accounted for in this linear model. </w:t>
      </w:r>
    </w:p>
    <w:p w:rsidR="00B8143C" w:rsidRDefault="00B8143C" w:rsidP="001164F9">
      <w:r>
        <w:t>The amplification can be broken into components as follows:</w:t>
      </w:r>
    </w:p>
    <w:p w:rsidR="00B8143C" w:rsidRDefault="00B8143C" w:rsidP="000D0128">
      <w:pPr>
        <w:pStyle w:val="ListParagraph"/>
        <w:numPr>
          <w:ilvl w:val="0"/>
          <w:numId w:val="1"/>
        </w:numPr>
      </w:pPr>
      <w:r>
        <w:t>The profile alone generates acceleration</w:t>
      </w:r>
      <w:r w:rsidR="000D0128">
        <w:t xml:space="preserve"> of the vehicle, thereby increasing the load felt by the bridge. This acceleration is based on profile spatial frequency content, vehicle speed, and vehicle suspension stiffness. </w:t>
      </w:r>
    </w:p>
    <w:p w:rsidR="000D0128" w:rsidRDefault="000D0128" w:rsidP="000D0128">
      <w:pPr>
        <w:pStyle w:val="ListParagraph"/>
        <w:numPr>
          <w:ilvl w:val="0"/>
          <w:numId w:val="1"/>
        </w:numPr>
      </w:pPr>
      <w:r>
        <w:t>This effect is amplified under special conditions:</w:t>
      </w:r>
    </w:p>
    <w:p w:rsidR="000D0128" w:rsidRDefault="000D0128" w:rsidP="000D0128">
      <w:pPr>
        <w:pStyle w:val="ListParagraph"/>
        <w:numPr>
          <w:ilvl w:val="1"/>
          <w:numId w:val="1"/>
        </w:numPr>
      </w:pPr>
      <w:r>
        <w:t>The profile excites the vehicle’s natural frequency</w:t>
      </w:r>
    </w:p>
    <w:p w:rsidR="000D0128" w:rsidRDefault="000D0128" w:rsidP="000D0128">
      <w:pPr>
        <w:pStyle w:val="ListParagraph"/>
        <w:numPr>
          <w:ilvl w:val="1"/>
          <w:numId w:val="1"/>
        </w:numPr>
      </w:pPr>
      <w:r>
        <w:t>The frequency of the vehicle’s contact force matches (or is near) the bridges natural frequency.</w:t>
      </w:r>
    </w:p>
    <w:p w:rsidR="000D0128" w:rsidRDefault="000D0128" w:rsidP="001164F9">
      <w:r>
        <w:t xml:space="preserve">However, since the vehicle is only on the span for a short time, only a few cycles of vehicle bounce will be experienced by the bridge. Therefore the contribution of special condition b is limited. </w:t>
      </w:r>
    </w:p>
    <w:p w:rsidR="000D0128" w:rsidRDefault="000D0128" w:rsidP="001164F9">
      <w:r>
        <w:t>Let’s also look into the possibility of a shift in the loading frequency due to the vehicle motion</w:t>
      </w:r>
      <w:r w:rsidR="00D61B77">
        <w:t>.</w:t>
      </w:r>
    </w:p>
    <w:p w:rsidR="00D61B77" w:rsidRDefault="00D61B77" w:rsidP="001164F9">
      <w:r>
        <w:t xml:space="preserve">Finally, closed-form solutions should be done for a few SDOF cases where the profile is converted into a loading force. </w:t>
      </w:r>
    </w:p>
    <w:bookmarkEnd w:id="0"/>
    <w:p w:rsidR="000D0128" w:rsidRDefault="000D0128" w:rsidP="001164F9"/>
    <w:p w:rsidR="000A1CEA" w:rsidRPr="00B52302" w:rsidRDefault="000A1CEA" w:rsidP="001164F9"/>
    <w:p w:rsidR="000A1CEA" w:rsidRDefault="000A1CEA">
      <w:r>
        <w:br w:type="page"/>
      </w:r>
    </w:p>
    <w:p w:rsidR="00657F5D" w:rsidRDefault="00ED3418" w:rsidP="00536635">
      <w:hyperlink r:id="rId30" w:history="1">
        <w:r w:rsidR="000A1CEA" w:rsidRPr="00CA1BD4">
          <w:rPr>
            <w:rStyle w:val="Hyperlink"/>
          </w:rPr>
          <w:t>https://www.researchgate.net/profile/Peter_Andren/publication/245401955_Power_spectral_density_approximations_of_longitudinal_road_profiles/links/553637270cf20ea35f112d35/Power-spectral-density-approximations-of-longitudinal-road-profiles.pdf</w:t>
        </w:r>
      </w:hyperlink>
    </w:p>
    <w:p w:rsidR="00A51F82" w:rsidRPr="004F3ADC" w:rsidRDefault="00A51F82" w:rsidP="00536635"/>
    <w:sectPr w:rsidR="00A51F82" w:rsidRPr="004F3ADC">
      <w:headerReference w:type="default" r:id="rId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5BE7" w:rsidRDefault="00C65BE7" w:rsidP="00746A78">
      <w:pPr>
        <w:spacing w:after="0" w:line="240" w:lineRule="auto"/>
      </w:pPr>
      <w:r>
        <w:separator/>
      </w:r>
    </w:p>
  </w:endnote>
  <w:endnote w:type="continuationSeparator" w:id="0">
    <w:p w:rsidR="00C65BE7" w:rsidRDefault="00C65BE7" w:rsidP="00746A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5BE7" w:rsidRDefault="00C65BE7" w:rsidP="00746A78">
      <w:pPr>
        <w:spacing w:after="0" w:line="240" w:lineRule="auto"/>
      </w:pPr>
      <w:r>
        <w:separator/>
      </w:r>
    </w:p>
  </w:footnote>
  <w:footnote w:type="continuationSeparator" w:id="0">
    <w:p w:rsidR="00C65BE7" w:rsidRDefault="00C65BE7" w:rsidP="00746A7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3418" w:rsidRDefault="00ED3418" w:rsidP="00746A78">
    <w:pPr>
      <w:pStyle w:val="Header"/>
      <w:tabs>
        <w:tab w:val="clear" w:pos="4680"/>
        <w:tab w:val="clear" w:pos="9360"/>
        <w:tab w:val="left" w:pos="360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F4F137A"/>
    <w:multiLevelType w:val="hybridMultilevel"/>
    <w:tmpl w:val="A81A5C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3CF0"/>
    <w:rsid w:val="00017348"/>
    <w:rsid w:val="0009197D"/>
    <w:rsid w:val="000A1CEA"/>
    <w:rsid w:val="000A7B31"/>
    <w:rsid w:val="000D0128"/>
    <w:rsid w:val="000D634A"/>
    <w:rsid w:val="000F172D"/>
    <w:rsid w:val="000F1ADC"/>
    <w:rsid w:val="00115E0E"/>
    <w:rsid w:val="001164F9"/>
    <w:rsid w:val="00136AFB"/>
    <w:rsid w:val="00142476"/>
    <w:rsid w:val="00154CA8"/>
    <w:rsid w:val="00176E69"/>
    <w:rsid w:val="00182AA5"/>
    <w:rsid w:val="001C4C1F"/>
    <w:rsid w:val="001E5D3F"/>
    <w:rsid w:val="001F0FCD"/>
    <w:rsid w:val="002022AD"/>
    <w:rsid w:val="00256987"/>
    <w:rsid w:val="0026695D"/>
    <w:rsid w:val="002D0498"/>
    <w:rsid w:val="003078B2"/>
    <w:rsid w:val="00330620"/>
    <w:rsid w:val="003307B3"/>
    <w:rsid w:val="00353B04"/>
    <w:rsid w:val="003768A9"/>
    <w:rsid w:val="003A5BE0"/>
    <w:rsid w:val="003D6D74"/>
    <w:rsid w:val="004166A2"/>
    <w:rsid w:val="004215D0"/>
    <w:rsid w:val="004252A7"/>
    <w:rsid w:val="00434C94"/>
    <w:rsid w:val="00437B09"/>
    <w:rsid w:val="004677E0"/>
    <w:rsid w:val="004E2C76"/>
    <w:rsid w:val="004F3ADC"/>
    <w:rsid w:val="004F511E"/>
    <w:rsid w:val="00517853"/>
    <w:rsid w:val="00536635"/>
    <w:rsid w:val="00542A0C"/>
    <w:rsid w:val="00551A9F"/>
    <w:rsid w:val="00563838"/>
    <w:rsid w:val="005A4CF2"/>
    <w:rsid w:val="005F176E"/>
    <w:rsid w:val="006171F5"/>
    <w:rsid w:val="00620E04"/>
    <w:rsid w:val="00623BAE"/>
    <w:rsid w:val="00653FB4"/>
    <w:rsid w:val="00657F5D"/>
    <w:rsid w:val="0068127F"/>
    <w:rsid w:val="00694B41"/>
    <w:rsid w:val="006C65FE"/>
    <w:rsid w:val="00705887"/>
    <w:rsid w:val="00720394"/>
    <w:rsid w:val="007208D3"/>
    <w:rsid w:val="00746A78"/>
    <w:rsid w:val="00765482"/>
    <w:rsid w:val="0077283A"/>
    <w:rsid w:val="007824F7"/>
    <w:rsid w:val="00784F76"/>
    <w:rsid w:val="00790CB2"/>
    <w:rsid w:val="007934DB"/>
    <w:rsid w:val="007F0E06"/>
    <w:rsid w:val="0084021D"/>
    <w:rsid w:val="00844264"/>
    <w:rsid w:val="00845C30"/>
    <w:rsid w:val="00850A82"/>
    <w:rsid w:val="00856FEF"/>
    <w:rsid w:val="00861EEA"/>
    <w:rsid w:val="00872A03"/>
    <w:rsid w:val="008D58C8"/>
    <w:rsid w:val="008D78F5"/>
    <w:rsid w:val="00901949"/>
    <w:rsid w:val="009122D2"/>
    <w:rsid w:val="00915017"/>
    <w:rsid w:val="00950ACE"/>
    <w:rsid w:val="009628F5"/>
    <w:rsid w:val="00966776"/>
    <w:rsid w:val="0099710C"/>
    <w:rsid w:val="009B735C"/>
    <w:rsid w:val="009D5C16"/>
    <w:rsid w:val="009F42D6"/>
    <w:rsid w:val="00A1268A"/>
    <w:rsid w:val="00A144DE"/>
    <w:rsid w:val="00A2647E"/>
    <w:rsid w:val="00A51F82"/>
    <w:rsid w:val="00A85C0F"/>
    <w:rsid w:val="00AC77EF"/>
    <w:rsid w:val="00B31CFF"/>
    <w:rsid w:val="00B52302"/>
    <w:rsid w:val="00B8143C"/>
    <w:rsid w:val="00B921BC"/>
    <w:rsid w:val="00BA2972"/>
    <w:rsid w:val="00BC24B4"/>
    <w:rsid w:val="00BE3A63"/>
    <w:rsid w:val="00C022CA"/>
    <w:rsid w:val="00C151AD"/>
    <w:rsid w:val="00C42452"/>
    <w:rsid w:val="00C60424"/>
    <w:rsid w:val="00C65BE7"/>
    <w:rsid w:val="00C67A41"/>
    <w:rsid w:val="00C71CE6"/>
    <w:rsid w:val="00C92704"/>
    <w:rsid w:val="00CA5374"/>
    <w:rsid w:val="00CC1765"/>
    <w:rsid w:val="00CF6990"/>
    <w:rsid w:val="00D0765B"/>
    <w:rsid w:val="00D43A83"/>
    <w:rsid w:val="00D61B77"/>
    <w:rsid w:val="00DD03C6"/>
    <w:rsid w:val="00DD1FA2"/>
    <w:rsid w:val="00DE3CF0"/>
    <w:rsid w:val="00DE7CB2"/>
    <w:rsid w:val="00DF7256"/>
    <w:rsid w:val="00E005F7"/>
    <w:rsid w:val="00E1047A"/>
    <w:rsid w:val="00E25828"/>
    <w:rsid w:val="00E333EC"/>
    <w:rsid w:val="00E50E24"/>
    <w:rsid w:val="00E65733"/>
    <w:rsid w:val="00E810EF"/>
    <w:rsid w:val="00E83921"/>
    <w:rsid w:val="00E87FCB"/>
    <w:rsid w:val="00E96732"/>
    <w:rsid w:val="00EA3385"/>
    <w:rsid w:val="00EB44D9"/>
    <w:rsid w:val="00ED3418"/>
    <w:rsid w:val="00EF4C33"/>
    <w:rsid w:val="00F01570"/>
    <w:rsid w:val="00F32BE3"/>
    <w:rsid w:val="00F3381A"/>
    <w:rsid w:val="00F5066C"/>
    <w:rsid w:val="00F60799"/>
    <w:rsid w:val="00F67E84"/>
    <w:rsid w:val="00FC3F28"/>
    <w:rsid w:val="00FE30B7"/>
    <w:rsid w:val="00FF46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F3AD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F3AD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3AD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F3ADC"/>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E005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5F7"/>
    <w:rPr>
      <w:rFonts w:ascii="Tahoma" w:hAnsi="Tahoma" w:cs="Tahoma"/>
      <w:sz w:val="16"/>
      <w:szCs w:val="16"/>
    </w:rPr>
  </w:style>
  <w:style w:type="character" w:styleId="Hyperlink">
    <w:name w:val="Hyperlink"/>
    <w:basedOn w:val="DefaultParagraphFont"/>
    <w:uiPriority w:val="99"/>
    <w:unhideWhenUsed/>
    <w:rsid w:val="00657F5D"/>
    <w:rPr>
      <w:color w:val="0000FF" w:themeColor="hyperlink"/>
      <w:u w:val="single"/>
    </w:rPr>
  </w:style>
  <w:style w:type="character" w:styleId="FollowedHyperlink">
    <w:name w:val="FollowedHyperlink"/>
    <w:basedOn w:val="DefaultParagraphFont"/>
    <w:uiPriority w:val="99"/>
    <w:semiHidden/>
    <w:unhideWhenUsed/>
    <w:rsid w:val="00A51F82"/>
    <w:rPr>
      <w:color w:val="800080" w:themeColor="followedHyperlink"/>
      <w:u w:val="single"/>
    </w:rPr>
  </w:style>
  <w:style w:type="character" w:styleId="PlaceholderText">
    <w:name w:val="Placeholder Text"/>
    <w:basedOn w:val="DefaultParagraphFont"/>
    <w:uiPriority w:val="99"/>
    <w:semiHidden/>
    <w:rsid w:val="004E2C76"/>
    <w:rPr>
      <w:color w:val="808080"/>
    </w:rPr>
  </w:style>
  <w:style w:type="character" w:styleId="Emphasis">
    <w:name w:val="Emphasis"/>
    <w:basedOn w:val="DefaultParagraphFont"/>
    <w:uiPriority w:val="20"/>
    <w:qFormat/>
    <w:rsid w:val="00D43A83"/>
    <w:rPr>
      <w:i/>
      <w:iCs/>
    </w:rPr>
  </w:style>
  <w:style w:type="character" w:customStyle="1" w:styleId="internalref">
    <w:name w:val="internalref"/>
    <w:basedOn w:val="DefaultParagraphFont"/>
    <w:rsid w:val="00D43A83"/>
  </w:style>
  <w:style w:type="character" w:customStyle="1" w:styleId="mi">
    <w:name w:val="mi"/>
    <w:basedOn w:val="DefaultParagraphFont"/>
    <w:rsid w:val="00D43A83"/>
  </w:style>
  <w:style w:type="character" w:customStyle="1" w:styleId="mjxassistivemathml">
    <w:name w:val="mjx_assistive_mathml"/>
    <w:basedOn w:val="DefaultParagraphFont"/>
    <w:rsid w:val="00D43A83"/>
  </w:style>
  <w:style w:type="table" w:styleId="TableGrid">
    <w:name w:val="Table Grid"/>
    <w:basedOn w:val="TableNormal"/>
    <w:uiPriority w:val="59"/>
    <w:rsid w:val="00F338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C77EF"/>
    <w:pPr>
      <w:spacing w:line="240" w:lineRule="auto"/>
    </w:pPr>
    <w:rPr>
      <w:b/>
      <w:bCs/>
      <w:color w:val="4F81BD" w:themeColor="accent1"/>
      <w:sz w:val="18"/>
      <w:szCs w:val="18"/>
    </w:rPr>
  </w:style>
  <w:style w:type="paragraph" w:styleId="Header">
    <w:name w:val="header"/>
    <w:basedOn w:val="Normal"/>
    <w:link w:val="HeaderChar"/>
    <w:uiPriority w:val="99"/>
    <w:unhideWhenUsed/>
    <w:rsid w:val="00746A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6A78"/>
  </w:style>
  <w:style w:type="paragraph" w:styleId="Footer">
    <w:name w:val="footer"/>
    <w:basedOn w:val="Normal"/>
    <w:link w:val="FooterChar"/>
    <w:uiPriority w:val="99"/>
    <w:unhideWhenUsed/>
    <w:rsid w:val="00746A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6A78"/>
  </w:style>
  <w:style w:type="paragraph" w:styleId="ListParagraph">
    <w:name w:val="List Paragraph"/>
    <w:basedOn w:val="Normal"/>
    <w:uiPriority w:val="34"/>
    <w:qFormat/>
    <w:rsid w:val="000D0128"/>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F3AD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F3AD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3AD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F3ADC"/>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E005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5F7"/>
    <w:rPr>
      <w:rFonts w:ascii="Tahoma" w:hAnsi="Tahoma" w:cs="Tahoma"/>
      <w:sz w:val="16"/>
      <w:szCs w:val="16"/>
    </w:rPr>
  </w:style>
  <w:style w:type="character" w:styleId="Hyperlink">
    <w:name w:val="Hyperlink"/>
    <w:basedOn w:val="DefaultParagraphFont"/>
    <w:uiPriority w:val="99"/>
    <w:unhideWhenUsed/>
    <w:rsid w:val="00657F5D"/>
    <w:rPr>
      <w:color w:val="0000FF" w:themeColor="hyperlink"/>
      <w:u w:val="single"/>
    </w:rPr>
  </w:style>
  <w:style w:type="character" w:styleId="FollowedHyperlink">
    <w:name w:val="FollowedHyperlink"/>
    <w:basedOn w:val="DefaultParagraphFont"/>
    <w:uiPriority w:val="99"/>
    <w:semiHidden/>
    <w:unhideWhenUsed/>
    <w:rsid w:val="00A51F82"/>
    <w:rPr>
      <w:color w:val="800080" w:themeColor="followedHyperlink"/>
      <w:u w:val="single"/>
    </w:rPr>
  </w:style>
  <w:style w:type="character" w:styleId="PlaceholderText">
    <w:name w:val="Placeholder Text"/>
    <w:basedOn w:val="DefaultParagraphFont"/>
    <w:uiPriority w:val="99"/>
    <w:semiHidden/>
    <w:rsid w:val="004E2C76"/>
    <w:rPr>
      <w:color w:val="808080"/>
    </w:rPr>
  </w:style>
  <w:style w:type="character" w:styleId="Emphasis">
    <w:name w:val="Emphasis"/>
    <w:basedOn w:val="DefaultParagraphFont"/>
    <w:uiPriority w:val="20"/>
    <w:qFormat/>
    <w:rsid w:val="00D43A83"/>
    <w:rPr>
      <w:i/>
      <w:iCs/>
    </w:rPr>
  </w:style>
  <w:style w:type="character" w:customStyle="1" w:styleId="internalref">
    <w:name w:val="internalref"/>
    <w:basedOn w:val="DefaultParagraphFont"/>
    <w:rsid w:val="00D43A83"/>
  </w:style>
  <w:style w:type="character" w:customStyle="1" w:styleId="mi">
    <w:name w:val="mi"/>
    <w:basedOn w:val="DefaultParagraphFont"/>
    <w:rsid w:val="00D43A83"/>
  </w:style>
  <w:style w:type="character" w:customStyle="1" w:styleId="mjxassistivemathml">
    <w:name w:val="mjx_assistive_mathml"/>
    <w:basedOn w:val="DefaultParagraphFont"/>
    <w:rsid w:val="00D43A83"/>
  </w:style>
  <w:style w:type="table" w:styleId="TableGrid">
    <w:name w:val="Table Grid"/>
    <w:basedOn w:val="TableNormal"/>
    <w:uiPriority w:val="59"/>
    <w:rsid w:val="00F338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C77EF"/>
    <w:pPr>
      <w:spacing w:line="240" w:lineRule="auto"/>
    </w:pPr>
    <w:rPr>
      <w:b/>
      <w:bCs/>
      <w:color w:val="4F81BD" w:themeColor="accent1"/>
      <w:sz w:val="18"/>
      <w:szCs w:val="18"/>
    </w:rPr>
  </w:style>
  <w:style w:type="paragraph" w:styleId="Header">
    <w:name w:val="header"/>
    <w:basedOn w:val="Normal"/>
    <w:link w:val="HeaderChar"/>
    <w:uiPriority w:val="99"/>
    <w:unhideWhenUsed/>
    <w:rsid w:val="00746A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6A78"/>
  </w:style>
  <w:style w:type="paragraph" w:styleId="Footer">
    <w:name w:val="footer"/>
    <w:basedOn w:val="Normal"/>
    <w:link w:val="FooterChar"/>
    <w:uiPriority w:val="99"/>
    <w:unhideWhenUsed/>
    <w:rsid w:val="00746A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6A78"/>
  </w:style>
  <w:style w:type="paragraph" w:styleId="ListParagraph">
    <w:name w:val="List Paragraph"/>
    <w:basedOn w:val="Normal"/>
    <w:uiPriority w:val="34"/>
    <w:qFormat/>
    <w:rsid w:val="000D012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914429">
      <w:bodyDiv w:val="1"/>
      <w:marLeft w:val="0"/>
      <w:marRight w:val="0"/>
      <w:marTop w:val="0"/>
      <w:marBottom w:val="0"/>
      <w:divBdr>
        <w:top w:val="none" w:sz="0" w:space="0" w:color="auto"/>
        <w:left w:val="none" w:sz="0" w:space="0" w:color="auto"/>
        <w:bottom w:val="none" w:sz="0" w:space="0" w:color="auto"/>
        <w:right w:val="none" w:sz="0" w:space="0" w:color="auto"/>
      </w:divBdr>
    </w:div>
    <w:div w:id="177820239">
      <w:marLeft w:val="0"/>
      <w:marRight w:val="0"/>
      <w:marTop w:val="0"/>
      <w:marBottom w:val="0"/>
      <w:divBdr>
        <w:top w:val="none" w:sz="0" w:space="0" w:color="auto"/>
        <w:left w:val="none" w:sz="0" w:space="0" w:color="auto"/>
        <w:bottom w:val="none" w:sz="0" w:space="0" w:color="auto"/>
        <w:right w:val="none" w:sz="0" w:space="0" w:color="auto"/>
      </w:divBdr>
    </w:div>
    <w:div w:id="311570021">
      <w:bodyDiv w:val="1"/>
      <w:marLeft w:val="0"/>
      <w:marRight w:val="0"/>
      <w:marTop w:val="0"/>
      <w:marBottom w:val="0"/>
      <w:divBdr>
        <w:top w:val="none" w:sz="0" w:space="0" w:color="auto"/>
        <w:left w:val="none" w:sz="0" w:space="0" w:color="auto"/>
        <w:bottom w:val="none" w:sz="0" w:space="0" w:color="auto"/>
        <w:right w:val="none" w:sz="0" w:space="0" w:color="auto"/>
      </w:divBdr>
    </w:div>
    <w:div w:id="474951698">
      <w:bodyDiv w:val="1"/>
      <w:marLeft w:val="0"/>
      <w:marRight w:val="0"/>
      <w:marTop w:val="0"/>
      <w:marBottom w:val="0"/>
      <w:divBdr>
        <w:top w:val="none" w:sz="0" w:space="0" w:color="auto"/>
        <w:left w:val="none" w:sz="0" w:space="0" w:color="auto"/>
        <w:bottom w:val="none" w:sz="0" w:space="0" w:color="auto"/>
        <w:right w:val="none" w:sz="0" w:space="0" w:color="auto"/>
      </w:divBdr>
    </w:div>
    <w:div w:id="767315091">
      <w:bodyDiv w:val="1"/>
      <w:marLeft w:val="0"/>
      <w:marRight w:val="0"/>
      <w:marTop w:val="0"/>
      <w:marBottom w:val="0"/>
      <w:divBdr>
        <w:top w:val="none" w:sz="0" w:space="0" w:color="auto"/>
        <w:left w:val="none" w:sz="0" w:space="0" w:color="auto"/>
        <w:bottom w:val="none" w:sz="0" w:space="0" w:color="auto"/>
        <w:right w:val="none" w:sz="0" w:space="0" w:color="auto"/>
      </w:divBdr>
    </w:div>
    <w:div w:id="969477871">
      <w:bodyDiv w:val="1"/>
      <w:marLeft w:val="0"/>
      <w:marRight w:val="0"/>
      <w:marTop w:val="0"/>
      <w:marBottom w:val="0"/>
      <w:divBdr>
        <w:top w:val="none" w:sz="0" w:space="0" w:color="auto"/>
        <w:left w:val="none" w:sz="0" w:space="0" w:color="auto"/>
        <w:bottom w:val="none" w:sz="0" w:space="0" w:color="auto"/>
        <w:right w:val="none" w:sz="0" w:space="0" w:color="auto"/>
      </w:divBdr>
    </w:div>
    <w:div w:id="1003094165">
      <w:bodyDiv w:val="1"/>
      <w:marLeft w:val="0"/>
      <w:marRight w:val="0"/>
      <w:marTop w:val="0"/>
      <w:marBottom w:val="0"/>
      <w:divBdr>
        <w:top w:val="none" w:sz="0" w:space="0" w:color="auto"/>
        <w:left w:val="none" w:sz="0" w:space="0" w:color="auto"/>
        <w:bottom w:val="none" w:sz="0" w:space="0" w:color="auto"/>
        <w:right w:val="none" w:sz="0" w:space="0" w:color="auto"/>
      </w:divBdr>
    </w:div>
    <w:div w:id="1070542711">
      <w:bodyDiv w:val="1"/>
      <w:marLeft w:val="0"/>
      <w:marRight w:val="0"/>
      <w:marTop w:val="0"/>
      <w:marBottom w:val="0"/>
      <w:divBdr>
        <w:top w:val="none" w:sz="0" w:space="0" w:color="auto"/>
        <w:left w:val="none" w:sz="0" w:space="0" w:color="auto"/>
        <w:bottom w:val="none" w:sz="0" w:space="0" w:color="auto"/>
        <w:right w:val="none" w:sz="0" w:space="0" w:color="auto"/>
      </w:divBdr>
    </w:div>
    <w:div w:id="1111046083">
      <w:bodyDiv w:val="1"/>
      <w:marLeft w:val="0"/>
      <w:marRight w:val="0"/>
      <w:marTop w:val="0"/>
      <w:marBottom w:val="0"/>
      <w:divBdr>
        <w:top w:val="none" w:sz="0" w:space="0" w:color="auto"/>
        <w:left w:val="none" w:sz="0" w:space="0" w:color="auto"/>
        <w:bottom w:val="none" w:sz="0" w:space="0" w:color="auto"/>
        <w:right w:val="none" w:sz="0" w:space="0" w:color="auto"/>
      </w:divBdr>
    </w:div>
    <w:div w:id="1211498669">
      <w:bodyDiv w:val="1"/>
      <w:marLeft w:val="0"/>
      <w:marRight w:val="0"/>
      <w:marTop w:val="0"/>
      <w:marBottom w:val="0"/>
      <w:divBdr>
        <w:top w:val="none" w:sz="0" w:space="0" w:color="auto"/>
        <w:left w:val="none" w:sz="0" w:space="0" w:color="auto"/>
        <w:bottom w:val="none" w:sz="0" w:space="0" w:color="auto"/>
        <w:right w:val="none" w:sz="0" w:space="0" w:color="auto"/>
      </w:divBdr>
    </w:div>
    <w:div w:id="1378122611">
      <w:bodyDiv w:val="1"/>
      <w:marLeft w:val="0"/>
      <w:marRight w:val="0"/>
      <w:marTop w:val="0"/>
      <w:marBottom w:val="0"/>
      <w:divBdr>
        <w:top w:val="none" w:sz="0" w:space="0" w:color="auto"/>
        <w:left w:val="none" w:sz="0" w:space="0" w:color="auto"/>
        <w:bottom w:val="none" w:sz="0" w:space="0" w:color="auto"/>
        <w:right w:val="none" w:sz="0" w:space="0" w:color="auto"/>
      </w:divBdr>
    </w:div>
    <w:div w:id="2146048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3.emf"/><Relationship Id="rId18" Type="http://schemas.openxmlformats.org/officeDocument/2006/relationships/chart" Target="charts/chart4.xml"/><Relationship Id="rId26" Type="http://schemas.openxmlformats.org/officeDocument/2006/relationships/chart" Target="charts/chart10.xml"/><Relationship Id="rId3" Type="http://schemas.microsoft.com/office/2007/relationships/stylesWithEffects" Target="stylesWithEffects.xml"/><Relationship Id="rId21" Type="http://schemas.openxmlformats.org/officeDocument/2006/relationships/chart" Target="charts/chart7.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chart" Target="charts/chart3.xml"/><Relationship Id="rId25" Type="http://schemas.openxmlformats.org/officeDocument/2006/relationships/chart" Target="charts/chart9.xm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chart" Target="charts/chart6.xml"/><Relationship Id="rId29" Type="http://schemas.openxmlformats.org/officeDocument/2006/relationships/chart" Target="charts/chart13.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8.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8.xml"/><Relationship Id="rId28" Type="http://schemas.openxmlformats.org/officeDocument/2006/relationships/chart" Target="charts/chart12.xml"/><Relationship Id="rId10" Type="http://schemas.openxmlformats.org/officeDocument/2006/relationships/hyperlink" Target="http://www.diva-portal.org/smash/get/diva2:962705/FULLTEXT01.pdf" TargetMode="External"/><Relationship Id="rId19" Type="http://schemas.openxmlformats.org/officeDocument/2006/relationships/chart" Target="charts/chart5.xm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image" Target="media/image4.emf"/><Relationship Id="rId22" Type="http://schemas.openxmlformats.org/officeDocument/2006/relationships/image" Target="media/image7.emf"/><Relationship Id="rId27" Type="http://schemas.openxmlformats.org/officeDocument/2006/relationships/chart" Target="charts/chart11.xml"/><Relationship Id="rId30" Type="http://schemas.openxmlformats.org/officeDocument/2006/relationships/hyperlink" Target="https://www.researchgate.net/profile/Peter_Andren/publication/245401955_Power_spectral_density_approximations_of_longitudinal_road_profiles/links/553637270cf20ea35f112d35/Power-spectral-density-approximations-of-longitudinal-road-profiles.pdf"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John\Projects_Git\I76\sim_responses\actual_profile\EB_right.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Projects_Git\DAmp\Data\profile_study\Matlab_vs_LUSA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Projects_Git\DAmp\Data\profile_study\Matlab_vs_LUSA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Projects_Git\DAmp\Data\profile_study\Matlab_vs_LUSAS.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Projects_Git\DAmp\Data\profile_study\vehicle-profil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John\Projects_Git\DAmp\I76\sim_responses\actual_profile\EB_righ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John\Projects_Git\DAmp\Data\profile_study\vehicle_response_psd.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John\Projects_Git\DAmp\Data\profile_study\vehicle_response_psd.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John\Projects_Git\DAmp\Data\profile_study\vehicle_response_psd.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John\Projects_Git\DAmp\Data\profile_study\vehicle_response_psd.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John\Projects_Git\DAmp\Data\profile_study\vehicle_response_psd.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AppData\Roaming\Microsoft\Excel\vehicle-profile-bridge%20(version%201).xlsb"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Projects_Git\DAmp\Data\profile_study\vehicle-profile-bridg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Vehicle</a:t>
            </a:r>
            <a:r>
              <a:rPr lang="en-US" sz="1400" baseline="0"/>
              <a:t> Acceleration</a:t>
            </a:r>
            <a:endParaRPr lang="en-US" sz="1400"/>
          </a:p>
        </c:rich>
      </c:tx>
      <c:layout>
        <c:manualLayout>
          <c:xMode val="edge"/>
          <c:yMode val="edge"/>
          <c:x val="0.38550743657042869"/>
          <c:y val="1.1415063603306744E-5"/>
        </c:manualLayout>
      </c:layout>
      <c:overlay val="1"/>
      <c:spPr>
        <a:solidFill>
          <a:schemeClr val="bg1"/>
        </a:solidFill>
      </c:spPr>
    </c:title>
    <c:autoTitleDeleted val="0"/>
    <c:plotArea>
      <c:layout/>
      <c:scatterChart>
        <c:scatterStyle val="smoothMarker"/>
        <c:varyColors val="0"/>
        <c:ser>
          <c:idx val="1"/>
          <c:order val="0"/>
          <c:tx>
            <c:v>On bridge</c:v>
          </c:tx>
          <c:marker>
            <c:symbol val="none"/>
          </c:marker>
          <c:xVal>
            <c:numRef>
              <c:f>trial3_p1!$A$7:$A$457</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trial3_p1!$C$7:$C$457</c:f>
              <c:numCache>
                <c:formatCode>General</c:formatCode>
                <c:ptCount val="451"/>
                <c:pt idx="0">
                  <c:v>0</c:v>
                </c:pt>
                <c:pt idx="1">
                  <c:v>0</c:v>
                </c:pt>
                <c:pt idx="2">
                  <c:v>0</c:v>
                </c:pt>
                <c:pt idx="3">
                  <c:v>0</c:v>
                </c:pt>
                <c:pt idx="4">
                  <c:v>4.155906735751295E-3</c:v>
                </c:pt>
                <c:pt idx="5">
                  <c:v>8.976554404145079E-2</c:v>
                </c:pt>
                <c:pt idx="6">
                  <c:v>7.1803626943005183E-2</c:v>
                </c:pt>
                <c:pt idx="7">
                  <c:v>-3.8083937823834201E-2</c:v>
                </c:pt>
                <c:pt idx="8">
                  <c:v>-8.9817098445595864E-2</c:v>
                </c:pt>
                <c:pt idx="9">
                  <c:v>-0.12584145077720207</c:v>
                </c:pt>
                <c:pt idx="10">
                  <c:v>-0.13519818652849741</c:v>
                </c:pt>
                <c:pt idx="11">
                  <c:v>5.5612694300518135E-2</c:v>
                </c:pt>
                <c:pt idx="12">
                  <c:v>0.16592927461139895</c:v>
                </c:pt>
                <c:pt idx="13">
                  <c:v>5.179948186528497E-2</c:v>
                </c:pt>
                <c:pt idx="14">
                  <c:v>-9.6713471502590673E-2</c:v>
                </c:pt>
                <c:pt idx="15">
                  <c:v>-0.10856943005181348</c:v>
                </c:pt>
                <c:pt idx="16">
                  <c:v>5.4473316062176168E-2</c:v>
                </c:pt>
                <c:pt idx="17">
                  <c:v>0.17025751295336786</c:v>
                </c:pt>
                <c:pt idx="18">
                  <c:v>5.1266321243523309E-2</c:v>
                </c:pt>
                <c:pt idx="19">
                  <c:v>-0.13909248704663213</c:v>
                </c:pt>
                <c:pt idx="20">
                  <c:v>-0.13707564766839378</c:v>
                </c:pt>
                <c:pt idx="21">
                  <c:v>4.8703367875647663E-2</c:v>
                </c:pt>
                <c:pt idx="22">
                  <c:v>0.18060077720207254</c:v>
                </c:pt>
                <c:pt idx="23">
                  <c:v>5.0796632124352335E-2</c:v>
                </c:pt>
                <c:pt idx="24">
                  <c:v>-9.4182642487046636E-2</c:v>
                </c:pt>
                <c:pt idx="25">
                  <c:v>-9.9564766839378246E-2</c:v>
                </c:pt>
                <c:pt idx="26">
                  <c:v>1.4102305699481864E-2</c:v>
                </c:pt>
                <c:pt idx="27">
                  <c:v>0.10845647668393782</c:v>
                </c:pt>
                <c:pt idx="28">
                  <c:v>5.8472538860103625E-2</c:v>
                </c:pt>
                <c:pt idx="29">
                  <c:v>-6.7178756476683935E-2</c:v>
                </c:pt>
                <c:pt idx="30">
                  <c:v>-6.0415025906735753E-2</c:v>
                </c:pt>
                <c:pt idx="31">
                  <c:v>2.2146580310880827E-2</c:v>
                </c:pt>
                <c:pt idx="32">
                  <c:v>9.8620984455958557E-2</c:v>
                </c:pt>
                <c:pt idx="33">
                  <c:v>-6.3597409326424867E-2</c:v>
                </c:pt>
                <c:pt idx="34">
                  <c:v>-0.1087981865284974</c:v>
                </c:pt>
                <c:pt idx="35">
                  <c:v>3.4294559585492226E-2</c:v>
                </c:pt>
                <c:pt idx="36">
                  <c:v>7.2564507772020725E-2</c:v>
                </c:pt>
                <c:pt idx="37">
                  <c:v>5.5608549222797926E-2</c:v>
                </c:pt>
                <c:pt idx="38">
                  <c:v>-4.3861658031088081E-2</c:v>
                </c:pt>
                <c:pt idx="39">
                  <c:v>-8.01380829015544E-2</c:v>
                </c:pt>
                <c:pt idx="40">
                  <c:v>-3.1673575129533678E-2</c:v>
                </c:pt>
                <c:pt idx="41">
                  <c:v>7.8145077720207262E-2</c:v>
                </c:pt>
                <c:pt idx="42">
                  <c:v>9.849481865284973E-2</c:v>
                </c:pt>
                <c:pt idx="43">
                  <c:v>-6.1039378238341969E-2</c:v>
                </c:pt>
                <c:pt idx="44">
                  <c:v>-8.0958549222797924E-2</c:v>
                </c:pt>
                <c:pt idx="45">
                  <c:v>-3.6063989637305695E-3</c:v>
                </c:pt>
                <c:pt idx="46">
                  <c:v>7.9710880829015531E-3</c:v>
                </c:pt>
                <c:pt idx="47">
                  <c:v>2.6111658031088083E-2</c:v>
                </c:pt>
                <c:pt idx="48">
                  <c:v>1.9960388601036272E-2</c:v>
                </c:pt>
                <c:pt idx="49">
                  <c:v>-4.5100259067357512E-2</c:v>
                </c:pt>
                <c:pt idx="50">
                  <c:v>8.0851036269430042E-3</c:v>
                </c:pt>
                <c:pt idx="51">
                  <c:v>4.8491968911917101E-2</c:v>
                </c:pt>
                <c:pt idx="52">
                  <c:v>4.6353626943005176E-2</c:v>
                </c:pt>
                <c:pt idx="53">
                  <c:v>-4.3005958549222803E-2</c:v>
                </c:pt>
                <c:pt idx="54">
                  <c:v>-0.13347435233160621</c:v>
                </c:pt>
                <c:pt idx="55">
                  <c:v>-5.9201036269430053E-2</c:v>
                </c:pt>
                <c:pt idx="56">
                  <c:v>0.13436658031088083</c:v>
                </c:pt>
                <c:pt idx="57">
                  <c:v>0.10961113989637306</c:v>
                </c:pt>
                <c:pt idx="58">
                  <c:v>-7.8028756476683933E-2</c:v>
                </c:pt>
                <c:pt idx="59">
                  <c:v>-0.12546735751295338</c:v>
                </c:pt>
                <c:pt idx="60">
                  <c:v>-2.60300518134715E-2</c:v>
                </c:pt>
                <c:pt idx="61">
                  <c:v>0.15357383419689119</c:v>
                </c:pt>
                <c:pt idx="62">
                  <c:v>7.1134196891191701E-2</c:v>
                </c:pt>
                <c:pt idx="63">
                  <c:v>-4.7088341968911922E-2</c:v>
                </c:pt>
                <c:pt idx="64">
                  <c:v>-0.13907072538860105</c:v>
                </c:pt>
                <c:pt idx="65">
                  <c:v>-5.5705440414507777E-2</c:v>
                </c:pt>
                <c:pt idx="66">
                  <c:v>7.2193782383419697E-2</c:v>
                </c:pt>
                <c:pt idx="67">
                  <c:v>0.11870958549222797</c:v>
                </c:pt>
                <c:pt idx="68">
                  <c:v>1.2184067357512953E-2</c:v>
                </c:pt>
                <c:pt idx="69">
                  <c:v>-0.10369637305699482</c:v>
                </c:pt>
                <c:pt idx="70">
                  <c:v>-5.8512953367875646E-2</c:v>
                </c:pt>
                <c:pt idx="71">
                  <c:v>6.6564766839378231E-2</c:v>
                </c:pt>
                <c:pt idx="72">
                  <c:v>8.9082901554404154E-2</c:v>
                </c:pt>
                <c:pt idx="73">
                  <c:v>3.535181347150259E-2</c:v>
                </c:pt>
                <c:pt idx="74">
                  <c:v>-7.4807512953367877E-2</c:v>
                </c:pt>
                <c:pt idx="75">
                  <c:v>-0.1353862694300518</c:v>
                </c:pt>
                <c:pt idx="76">
                  <c:v>-3.1775906735751293E-2</c:v>
                </c:pt>
                <c:pt idx="77">
                  <c:v>0.21912875647668392</c:v>
                </c:pt>
                <c:pt idx="78">
                  <c:v>0.14447487046632124</c:v>
                </c:pt>
                <c:pt idx="79">
                  <c:v>-0.16197150259067358</c:v>
                </c:pt>
                <c:pt idx="80">
                  <c:v>-0.21271450777202072</c:v>
                </c:pt>
                <c:pt idx="81">
                  <c:v>8.8736528497409317E-2</c:v>
                </c:pt>
                <c:pt idx="82">
                  <c:v>0.23170310880829015</c:v>
                </c:pt>
                <c:pt idx="83">
                  <c:v>-2.0574170984455957E-2</c:v>
                </c:pt>
                <c:pt idx="84">
                  <c:v>-9.2863730569948177E-2</c:v>
                </c:pt>
                <c:pt idx="85">
                  <c:v>-0.10001398963730571</c:v>
                </c:pt>
                <c:pt idx="86">
                  <c:v>9.3205181347150265E-2</c:v>
                </c:pt>
                <c:pt idx="87">
                  <c:v>0.14300544041450777</c:v>
                </c:pt>
                <c:pt idx="88">
                  <c:v>1.2172772020725389E-2</c:v>
                </c:pt>
                <c:pt idx="89">
                  <c:v>-7.973056994818653E-2</c:v>
                </c:pt>
                <c:pt idx="90">
                  <c:v>-7.9173834196891196E-2</c:v>
                </c:pt>
                <c:pt idx="91">
                  <c:v>4.2935492227979273E-2</c:v>
                </c:pt>
                <c:pt idx="92">
                  <c:v>7.5495336787564774E-2</c:v>
                </c:pt>
                <c:pt idx="93">
                  <c:v>2.5560544041450778E-2</c:v>
                </c:pt>
                <c:pt idx="94">
                  <c:v>-4.6331347150259071E-2</c:v>
                </c:pt>
                <c:pt idx="95">
                  <c:v>-6.7200518134715018E-2</c:v>
                </c:pt>
                <c:pt idx="96">
                  <c:v>-6.0186010362694303E-2</c:v>
                </c:pt>
                <c:pt idx="97">
                  <c:v>-1.8301554404145076E-2</c:v>
                </c:pt>
                <c:pt idx="98">
                  <c:v>-6.5179792746113989E-3</c:v>
                </c:pt>
                <c:pt idx="99">
                  <c:v>-4.9230569948186531E-2</c:v>
                </c:pt>
                <c:pt idx="100">
                  <c:v>-5.5139637305699478E-2</c:v>
                </c:pt>
                <c:pt idx="101">
                  <c:v>-1.1624689119170983E-2</c:v>
                </c:pt>
                <c:pt idx="102">
                  <c:v>-0.34115284974093263</c:v>
                </c:pt>
                <c:pt idx="103">
                  <c:v>0.42663730569948183</c:v>
                </c:pt>
                <c:pt idx="104">
                  <c:v>0.45017357512953365</c:v>
                </c:pt>
                <c:pt idx="105">
                  <c:v>-2.0636450777202074E-2</c:v>
                </c:pt>
                <c:pt idx="106">
                  <c:v>-0.38459585492227982</c:v>
                </c:pt>
                <c:pt idx="107">
                  <c:v>-0.48044818652849741</c:v>
                </c:pt>
                <c:pt idx="108">
                  <c:v>-6.2505440414507771E-2</c:v>
                </c:pt>
                <c:pt idx="109">
                  <c:v>0.5567331606217617</c:v>
                </c:pt>
                <c:pt idx="110">
                  <c:v>0.66254404145077717</c:v>
                </c:pt>
                <c:pt idx="111">
                  <c:v>-0.12064533678756477</c:v>
                </c:pt>
                <c:pt idx="112">
                  <c:v>-0.71862435233160626</c:v>
                </c:pt>
                <c:pt idx="113">
                  <c:v>-0.32056476683937823</c:v>
                </c:pt>
                <c:pt idx="114">
                  <c:v>0.43215544041450782</c:v>
                </c:pt>
                <c:pt idx="115">
                  <c:v>0.55823834196891187</c:v>
                </c:pt>
                <c:pt idx="116">
                  <c:v>-0.14620803108808292</c:v>
                </c:pt>
                <c:pt idx="117">
                  <c:v>-0.60450777202072536</c:v>
                </c:pt>
                <c:pt idx="118">
                  <c:v>-0.29410621761658035</c:v>
                </c:pt>
                <c:pt idx="119">
                  <c:v>0.44127461139896373</c:v>
                </c:pt>
                <c:pt idx="120">
                  <c:v>0.41109326424870463</c:v>
                </c:pt>
                <c:pt idx="121">
                  <c:v>0.1555880829015544</c:v>
                </c:pt>
                <c:pt idx="122">
                  <c:v>-0.24019611398963731</c:v>
                </c:pt>
                <c:pt idx="123">
                  <c:v>-0.40494300518134713</c:v>
                </c:pt>
                <c:pt idx="124">
                  <c:v>-0.17450025906735753</c:v>
                </c:pt>
                <c:pt idx="125">
                  <c:v>0.25423471502590678</c:v>
                </c:pt>
                <c:pt idx="126">
                  <c:v>0.40923834196891196</c:v>
                </c:pt>
                <c:pt idx="127">
                  <c:v>-2.2143186528497408E-2</c:v>
                </c:pt>
                <c:pt idx="128">
                  <c:v>-0.25721658031088085</c:v>
                </c:pt>
                <c:pt idx="129">
                  <c:v>-0.27708031088082902</c:v>
                </c:pt>
                <c:pt idx="130">
                  <c:v>6.8955958549222804E-2</c:v>
                </c:pt>
                <c:pt idx="131">
                  <c:v>0.10718860103626943</c:v>
                </c:pt>
                <c:pt idx="132">
                  <c:v>2.7421502590673573E-2</c:v>
                </c:pt>
                <c:pt idx="133">
                  <c:v>0.13338264248704665</c:v>
                </c:pt>
                <c:pt idx="134">
                  <c:v>-1.0511269430051812E-2</c:v>
                </c:pt>
                <c:pt idx="135">
                  <c:v>8.1348963730569948E-2</c:v>
                </c:pt>
                <c:pt idx="136">
                  <c:v>-4.090984455958549E-2</c:v>
                </c:pt>
                <c:pt idx="137">
                  <c:v>-0.13668523316062176</c:v>
                </c:pt>
                <c:pt idx="138">
                  <c:v>-0.17708212435233162</c:v>
                </c:pt>
                <c:pt idx="139">
                  <c:v>8.5048445595854921E-2</c:v>
                </c:pt>
                <c:pt idx="140">
                  <c:v>0.22023134715025905</c:v>
                </c:pt>
                <c:pt idx="141">
                  <c:v>3.6223316062176166E-4</c:v>
                </c:pt>
                <c:pt idx="142">
                  <c:v>-0.20040466321243525</c:v>
                </c:pt>
                <c:pt idx="143">
                  <c:v>-0.16542616580310882</c:v>
                </c:pt>
                <c:pt idx="144">
                  <c:v>0.15407150259067359</c:v>
                </c:pt>
                <c:pt idx="145">
                  <c:v>0.18568808290155442</c:v>
                </c:pt>
                <c:pt idx="146">
                  <c:v>8.3548704663212431E-2</c:v>
                </c:pt>
                <c:pt idx="147">
                  <c:v>-5.0385492227979271E-2</c:v>
                </c:pt>
                <c:pt idx="148">
                  <c:v>-0.31596113989637303</c:v>
                </c:pt>
                <c:pt idx="149">
                  <c:v>-8.4147668393782377E-3</c:v>
                </c:pt>
                <c:pt idx="150">
                  <c:v>0.25685906735751296</c:v>
                </c:pt>
                <c:pt idx="151">
                  <c:v>-6.2529274611398964E-3</c:v>
                </c:pt>
                <c:pt idx="152">
                  <c:v>-0.23664533678756478</c:v>
                </c:pt>
                <c:pt idx="153">
                  <c:v>-0.13309585492227979</c:v>
                </c:pt>
                <c:pt idx="154">
                  <c:v>0.20591683937823835</c:v>
                </c:pt>
                <c:pt idx="155">
                  <c:v>0.30145077720207253</c:v>
                </c:pt>
                <c:pt idx="156">
                  <c:v>9.3351036269430046E-2</c:v>
                </c:pt>
                <c:pt idx="157">
                  <c:v>-0.24148678756476682</c:v>
                </c:pt>
                <c:pt idx="158">
                  <c:v>4.9426424870466328E-2</c:v>
                </c:pt>
                <c:pt idx="159">
                  <c:v>8.648860103626943E-2</c:v>
                </c:pt>
                <c:pt idx="160">
                  <c:v>9.6924093264248709E-2</c:v>
                </c:pt>
                <c:pt idx="161">
                  <c:v>0.13841761658031088</c:v>
                </c:pt>
                <c:pt idx="162">
                  <c:v>-0.39429533678756479</c:v>
                </c:pt>
                <c:pt idx="163">
                  <c:v>-0.41634974093264254</c:v>
                </c:pt>
                <c:pt idx="164">
                  <c:v>0.38643523316062173</c:v>
                </c:pt>
                <c:pt idx="165">
                  <c:v>0.59589637305699483</c:v>
                </c:pt>
                <c:pt idx="166">
                  <c:v>-4.0794559585492227E-3</c:v>
                </c:pt>
                <c:pt idx="167">
                  <c:v>-0.69358290155440416</c:v>
                </c:pt>
                <c:pt idx="168">
                  <c:v>-0.38461398963730575</c:v>
                </c:pt>
                <c:pt idx="169">
                  <c:v>0.39922279792746113</c:v>
                </c:pt>
                <c:pt idx="170">
                  <c:v>0.51117875647668398</c:v>
                </c:pt>
                <c:pt idx="171">
                  <c:v>-4.610103626943006E-2</c:v>
                </c:pt>
                <c:pt idx="172">
                  <c:v>-0.51056994818652857</c:v>
                </c:pt>
                <c:pt idx="173">
                  <c:v>-0.33239896373056999</c:v>
                </c:pt>
                <c:pt idx="174">
                  <c:v>0.2942020725388601</c:v>
                </c:pt>
                <c:pt idx="175">
                  <c:v>0.45513471502590669</c:v>
                </c:pt>
                <c:pt idx="176">
                  <c:v>9.9656735751295342E-2</c:v>
                </c:pt>
                <c:pt idx="177">
                  <c:v>-0.34094559585492223</c:v>
                </c:pt>
                <c:pt idx="178">
                  <c:v>-0.44209326424870465</c:v>
                </c:pt>
                <c:pt idx="179">
                  <c:v>0.20532020725388603</c:v>
                </c:pt>
                <c:pt idx="180">
                  <c:v>0.51303367875647665</c:v>
                </c:pt>
                <c:pt idx="181">
                  <c:v>0.17526476683937822</c:v>
                </c:pt>
                <c:pt idx="182">
                  <c:v>-0.4008782383419689</c:v>
                </c:pt>
                <c:pt idx="183">
                  <c:v>-0.47238341968911918</c:v>
                </c:pt>
                <c:pt idx="184">
                  <c:v>1.2944559585492227E-2</c:v>
                </c:pt>
                <c:pt idx="185">
                  <c:v>0.59760362694300517</c:v>
                </c:pt>
                <c:pt idx="186">
                  <c:v>0.30512435233160623</c:v>
                </c:pt>
                <c:pt idx="187">
                  <c:v>-0.34305699481865282</c:v>
                </c:pt>
                <c:pt idx="188">
                  <c:v>-0.48091450777202077</c:v>
                </c:pt>
                <c:pt idx="189">
                  <c:v>3.0892487046632125E-2</c:v>
                </c:pt>
                <c:pt idx="190">
                  <c:v>0.39661658031088082</c:v>
                </c:pt>
                <c:pt idx="191">
                  <c:v>7.2548963730569946E-2</c:v>
                </c:pt>
                <c:pt idx="192">
                  <c:v>-0.33984455958549226</c:v>
                </c:pt>
                <c:pt idx="193">
                  <c:v>-0.1567080310880829</c:v>
                </c:pt>
                <c:pt idx="194">
                  <c:v>0.19349870466321242</c:v>
                </c:pt>
                <c:pt idx="195">
                  <c:v>0.27045077720207256</c:v>
                </c:pt>
                <c:pt idx="196">
                  <c:v>6.0906735751295342E-2</c:v>
                </c:pt>
                <c:pt idx="197">
                  <c:v>-0.29420466321243521</c:v>
                </c:pt>
                <c:pt idx="198">
                  <c:v>-0.12050699481865286</c:v>
                </c:pt>
                <c:pt idx="199">
                  <c:v>0.21373393782383421</c:v>
                </c:pt>
                <c:pt idx="200">
                  <c:v>2.7742487046632123E-3</c:v>
                </c:pt>
                <c:pt idx="201">
                  <c:v>-0.22275259067357514</c:v>
                </c:pt>
                <c:pt idx="202">
                  <c:v>9.2099481865284979E-2</c:v>
                </c:pt>
                <c:pt idx="203">
                  <c:v>0.24493626943005181</c:v>
                </c:pt>
                <c:pt idx="204">
                  <c:v>9.9675647668393791E-2</c:v>
                </c:pt>
                <c:pt idx="205">
                  <c:v>-0.22175699481865285</c:v>
                </c:pt>
                <c:pt idx="206">
                  <c:v>-0.25939119170984454</c:v>
                </c:pt>
                <c:pt idx="207">
                  <c:v>6.9039637305699481E-2</c:v>
                </c:pt>
                <c:pt idx="208">
                  <c:v>0.29477720207253888</c:v>
                </c:pt>
                <c:pt idx="209">
                  <c:v>0.19483005181347152</c:v>
                </c:pt>
                <c:pt idx="210">
                  <c:v>-7.5560621761658023E-2</c:v>
                </c:pt>
                <c:pt idx="211">
                  <c:v>-0.30019170984455956</c:v>
                </c:pt>
                <c:pt idx="212">
                  <c:v>-0.16634041450777204</c:v>
                </c:pt>
                <c:pt idx="213">
                  <c:v>0.15748471502590672</c:v>
                </c:pt>
                <c:pt idx="214">
                  <c:v>0.30287305699481865</c:v>
                </c:pt>
                <c:pt idx="215">
                  <c:v>6.5590414507772019E-2</c:v>
                </c:pt>
                <c:pt idx="216">
                  <c:v>-0.28390932642487049</c:v>
                </c:pt>
                <c:pt idx="217">
                  <c:v>-0.23438937823834197</c:v>
                </c:pt>
                <c:pt idx="218">
                  <c:v>0.11134300518134715</c:v>
                </c:pt>
                <c:pt idx="219">
                  <c:v>0.36919948186528495</c:v>
                </c:pt>
                <c:pt idx="220">
                  <c:v>0.16818082901554404</c:v>
                </c:pt>
                <c:pt idx="221">
                  <c:v>-0.48948445595854922</c:v>
                </c:pt>
                <c:pt idx="222">
                  <c:v>-0.63711917098445592</c:v>
                </c:pt>
                <c:pt idx="223">
                  <c:v>0.35912694300518133</c:v>
                </c:pt>
                <c:pt idx="224">
                  <c:v>0.81131088082901559</c:v>
                </c:pt>
                <c:pt idx="225">
                  <c:v>0.18732279792746115</c:v>
                </c:pt>
                <c:pt idx="226">
                  <c:v>-0.70516062176165806</c:v>
                </c:pt>
                <c:pt idx="227">
                  <c:v>-0.46624870466321244</c:v>
                </c:pt>
                <c:pt idx="228">
                  <c:v>0.30852072538860104</c:v>
                </c:pt>
                <c:pt idx="229">
                  <c:v>0.53935233160621765</c:v>
                </c:pt>
                <c:pt idx="230">
                  <c:v>6.8473316062176159E-3</c:v>
                </c:pt>
                <c:pt idx="231">
                  <c:v>-0.50104922279792752</c:v>
                </c:pt>
                <c:pt idx="232">
                  <c:v>-0.26654663212435231</c:v>
                </c:pt>
                <c:pt idx="233">
                  <c:v>0.34182124352331611</c:v>
                </c:pt>
                <c:pt idx="234">
                  <c:v>0.40886787564766841</c:v>
                </c:pt>
                <c:pt idx="235">
                  <c:v>5.9606994818652845E-3</c:v>
                </c:pt>
                <c:pt idx="236">
                  <c:v>-0.38882901554404142</c:v>
                </c:pt>
                <c:pt idx="237">
                  <c:v>-0.21659766839378239</c:v>
                </c:pt>
                <c:pt idx="238">
                  <c:v>0.17760880829015543</c:v>
                </c:pt>
                <c:pt idx="239">
                  <c:v>0.31962176165803108</c:v>
                </c:pt>
                <c:pt idx="240">
                  <c:v>6.3964507772020729E-2</c:v>
                </c:pt>
                <c:pt idx="241">
                  <c:v>-0.26080829015544038</c:v>
                </c:pt>
                <c:pt idx="242">
                  <c:v>-0.24130181347150259</c:v>
                </c:pt>
                <c:pt idx="243">
                  <c:v>0.13226243523316061</c:v>
                </c:pt>
                <c:pt idx="244">
                  <c:v>0.27032383419689121</c:v>
                </c:pt>
                <c:pt idx="245">
                  <c:v>-2.3936554404145077E-2</c:v>
                </c:pt>
                <c:pt idx="246">
                  <c:v>-0.2196119170984456</c:v>
                </c:pt>
                <c:pt idx="247">
                  <c:v>-4.6442487046632126E-2</c:v>
                </c:pt>
                <c:pt idx="248">
                  <c:v>0.24678419689119171</c:v>
                </c:pt>
                <c:pt idx="249">
                  <c:v>0.21697279792746113</c:v>
                </c:pt>
                <c:pt idx="250">
                  <c:v>-0.22272227979274611</c:v>
                </c:pt>
                <c:pt idx="251">
                  <c:v>-0.43952590673575131</c:v>
                </c:pt>
                <c:pt idx="252">
                  <c:v>-7.4243264248704671E-2</c:v>
                </c:pt>
                <c:pt idx="253">
                  <c:v>0.39626165803108809</c:v>
                </c:pt>
                <c:pt idx="254">
                  <c:v>0.32684455958549224</c:v>
                </c:pt>
                <c:pt idx="255">
                  <c:v>-0.22892124352331608</c:v>
                </c:pt>
                <c:pt idx="256">
                  <c:v>-0.45239637305699482</c:v>
                </c:pt>
                <c:pt idx="257">
                  <c:v>3.586036269430052E-2</c:v>
                </c:pt>
                <c:pt idx="258">
                  <c:v>0.55556217616580317</c:v>
                </c:pt>
                <c:pt idx="259">
                  <c:v>0.29827979274611399</c:v>
                </c:pt>
                <c:pt idx="260">
                  <c:v>-0.66125647668393783</c:v>
                </c:pt>
                <c:pt idx="261">
                  <c:v>-0.51689637305699476</c:v>
                </c:pt>
                <c:pt idx="262">
                  <c:v>0.44255181347150258</c:v>
                </c:pt>
                <c:pt idx="263">
                  <c:v>0.54755699481865283</c:v>
                </c:pt>
                <c:pt idx="264">
                  <c:v>-7.238886010362694E-2</c:v>
                </c:pt>
                <c:pt idx="265">
                  <c:v>-0.56041191709844551</c:v>
                </c:pt>
                <c:pt idx="266">
                  <c:v>-0.13132487046632124</c:v>
                </c:pt>
                <c:pt idx="267">
                  <c:v>0.38090414507772019</c:v>
                </c:pt>
                <c:pt idx="268">
                  <c:v>0.41788601036269429</c:v>
                </c:pt>
                <c:pt idx="269">
                  <c:v>-9.0067357512953361E-2</c:v>
                </c:pt>
                <c:pt idx="270">
                  <c:v>-0.33044559585492228</c:v>
                </c:pt>
                <c:pt idx="271">
                  <c:v>-0.16978238341968913</c:v>
                </c:pt>
                <c:pt idx="272">
                  <c:v>4.8932124352331602E-2</c:v>
                </c:pt>
                <c:pt idx="273">
                  <c:v>0.26295595854922282</c:v>
                </c:pt>
                <c:pt idx="274">
                  <c:v>0.25602979274611398</c:v>
                </c:pt>
                <c:pt idx="275">
                  <c:v>-0.26043264248704662</c:v>
                </c:pt>
                <c:pt idx="276">
                  <c:v>-0.39570466321243519</c:v>
                </c:pt>
                <c:pt idx="277">
                  <c:v>-2.0304896373056994E-2</c:v>
                </c:pt>
                <c:pt idx="278">
                  <c:v>0.45122538860103628</c:v>
                </c:pt>
                <c:pt idx="279">
                  <c:v>0.31575906735751297</c:v>
                </c:pt>
                <c:pt idx="280">
                  <c:v>-0.21626088082901554</c:v>
                </c:pt>
                <c:pt idx="281">
                  <c:v>-0.82820984455958557</c:v>
                </c:pt>
                <c:pt idx="282">
                  <c:v>-4.3002590673575126E-3</c:v>
                </c:pt>
                <c:pt idx="283">
                  <c:v>0.74957772020725388</c:v>
                </c:pt>
                <c:pt idx="284">
                  <c:v>0.38995336787564766</c:v>
                </c:pt>
                <c:pt idx="285">
                  <c:v>-0.34506217616580309</c:v>
                </c:pt>
                <c:pt idx="286">
                  <c:v>-0.55836787564766843</c:v>
                </c:pt>
                <c:pt idx="287">
                  <c:v>-2.315274611398964E-3</c:v>
                </c:pt>
                <c:pt idx="288">
                  <c:v>0.53645077720207257</c:v>
                </c:pt>
                <c:pt idx="289">
                  <c:v>0.22569170984455961</c:v>
                </c:pt>
                <c:pt idx="290">
                  <c:v>-0.42980569948186531</c:v>
                </c:pt>
                <c:pt idx="291">
                  <c:v>-0.44960103626943004</c:v>
                </c:pt>
                <c:pt idx="292">
                  <c:v>0.10488549222797927</c:v>
                </c:pt>
                <c:pt idx="293">
                  <c:v>0.5781476683937824</c:v>
                </c:pt>
                <c:pt idx="294">
                  <c:v>0.31309844559585492</c:v>
                </c:pt>
                <c:pt idx="295">
                  <c:v>-0.28392227979274609</c:v>
                </c:pt>
                <c:pt idx="296">
                  <c:v>-0.49627202072538862</c:v>
                </c:pt>
                <c:pt idx="297">
                  <c:v>-5.7720466321243523E-2</c:v>
                </c:pt>
                <c:pt idx="298">
                  <c:v>0.35736787564766836</c:v>
                </c:pt>
                <c:pt idx="299">
                  <c:v>0.25587590673575128</c:v>
                </c:pt>
                <c:pt idx="300">
                  <c:v>-0.12837564766839377</c:v>
                </c:pt>
                <c:pt idx="301">
                  <c:v>-0.22580803108808292</c:v>
                </c:pt>
                <c:pt idx="302">
                  <c:v>-0.13204067357512952</c:v>
                </c:pt>
                <c:pt idx="303">
                  <c:v>9.2695595854922291E-2</c:v>
                </c:pt>
                <c:pt idx="304">
                  <c:v>0.25005310880829013</c:v>
                </c:pt>
                <c:pt idx="305">
                  <c:v>3.7391968911917095E-2</c:v>
                </c:pt>
                <c:pt idx="306">
                  <c:v>-0.20962668393782383</c:v>
                </c:pt>
                <c:pt idx="307">
                  <c:v>-0.13631424870466322</c:v>
                </c:pt>
                <c:pt idx="308">
                  <c:v>0.19263134715025906</c:v>
                </c:pt>
                <c:pt idx="309">
                  <c:v>0.27565284974093263</c:v>
                </c:pt>
                <c:pt idx="310">
                  <c:v>-0.1376559585492228</c:v>
                </c:pt>
                <c:pt idx="311">
                  <c:v>-0.42786787564766843</c:v>
                </c:pt>
                <c:pt idx="312">
                  <c:v>-0.13920725388601038</c:v>
                </c:pt>
                <c:pt idx="313">
                  <c:v>0.32073834196891193</c:v>
                </c:pt>
                <c:pt idx="314">
                  <c:v>0.29553367875647668</c:v>
                </c:pt>
                <c:pt idx="315">
                  <c:v>-0.1042637305699482</c:v>
                </c:pt>
                <c:pt idx="316">
                  <c:v>-0.25677564766839378</c:v>
                </c:pt>
                <c:pt idx="317">
                  <c:v>-5.3082124352331603E-2</c:v>
                </c:pt>
                <c:pt idx="318">
                  <c:v>0.19803497409326426</c:v>
                </c:pt>
                <c:pt idx="319">
                  <c:v>7.761165803108809E-2</c:v>
                </c:pt>
                <c:pt idx="320">
                  <c:v>-0.10477668393782384</c:v>
                </c:pt>
                <c:pt idx="321">
                  <c:v>2.7251036269430054E-2</c:v>
                </c:pt>
                <c:pt idx="322">
                  <c:v>0.1076461139896373</c:v>
                </c:pt>
                <c:pt idx="323">
                  <c:v>-5.8130051813471501E-2</c:v>
                </c:pt>
                <c:pt idx="324">
                  <c:v>-0.21553756476683938</c:v>
                </c:pt>
                <c:pt idx="325">
                  <c:v>-0.1353738341968912</c:v>
                </c:pt>
                <c:pt idx="326">
                  <c:v>0.17809455958549222</c:v>
                </c:pt>
                <c:pt idx="327">
                  <c:v>0.29789119170984457</c:v>
                </c:pt>
                <c:pt idx="328">
                  <c:v>2.1932202072538862E-2</c:v>
                </c:pt>
                <c:pt idx="329">
                  <c:v>-7.7660103626943006E-2</c:v>
                </c:pt>
                <c:pt idx="330">
                  <c:v>-0.15561968911917098</c:v>
                </c:pt>
                <c:pt idx="331">
                  <c:v>-5.6811658031088084E-2</c:v>
                </c:pt>
                <c:pt idx="332">
                  <c:v>2.7174093264248706E-2</c:v>
                </c:pt>
                <c:pt idx="333">
                  <c:v>9.7067875647668403E-2</c:v>
                </c:pt>
                <c:pt idx="334">
                  <c:v>7.2674611398963723E-2</c:v>
                </c:pt>
                <c:pt idx="335">
                  <c:v>-0.14199715025906734</c:v>
                </c:pt>
                <c:pt idx="336">
                  <c:v>-0.15403704663212436</c:v>
                </c:pt>
                <c:pt idx="337">
                  <c:v>0.17477979274611399</c:v>
                </c:pt>
                <c:pt idx="338">
                  <c:v>0.35438341968911918</c:v>
                </c:pt>
                <c:pt idx="339">
                  <c:v>9.5487564766839367E-2</c:v>
                </c:pt>
                <c:pt idx="340">
                  <c:v>-0.81620984455958556</c:v>
                </c:pt>
                <c:pt idx="341">
                  <c:v>-0.31462694300518135</c:v>
                </c:pt>
                <c:pt idx="342">
                  <c:v>0.56781865284974098</c:v>
                </c:pt>
                <c:pt idx="343">
                  <c:v>0.61528497409326421</c:v>
                </c:pt>
                <c:pt idx="344">
                  <c:v>-0.23655440414507772</c:v>
                </c:pt>
                <c:pt idx="345">
                  <c:v>-0.61838341968911914</c:v>
                </c:pt>
                <c:pt idx="346">
                  <c:v>-6.2187305699481867E-2</c:v>
                </c:pt>
                <c:pt idx="347">
                  <c:v>0.50821502590673573</c:v>
                </c:pt>
                <c:pt idx="348">
                  <c:v>0.34303626943005183</c:v>
                </c:pt>
                <c:pt idx="349">
                  <c:v>-0.26540932642487047</c:v>
                </c:pt>
                <c:pt idx="350">
                  <c:v>-0.51473056994818656</c:v>
                </c:pt>
                <c:pt idx="351">
                  <c:v>-0.10867072538860104</c:v>
                </c:pt>
                <c:pt idx="352">
                  <c:v>0.47073834196891196</c:v>
                </c:pt>
                <c:pt idx="353">
                  <c:v>0.50807512953367873</c:v>
                </c:pt>
                <c:pt idx="354">
                  <c:v>-0.12043886010362695</c:v>
                </c:pt>
                <c:pt idx="355">
                  <c:v>-0.53445077720207257</c:v>
                </c:pt>
                <c:pt idx="356">
                  <c:v>-0.29351295336787564</c:v>
                </c:pt>
                <c:pt idx="357">
                  <c:v>0.29512694300518133</c:v>
                </c:pt>
                <c:pt idx="358">
                  <c:v>0.37968911917098447</c:v>
                </c:pt>
                <c:pt idx="359">
                  <c:v>0.1064318652849741</c:v>
                </c:pt>
                <c:pt idx="360">
                  <c:v>-0.28123834196891195</c:v>
                </c:pt>
                <c:pt idx="361">
                  <c:v>-0.32794300518134717</c:v>
                </c:pt>
                <c:pt idx="362">
                  <c:v>7.3862694300518131E-2</c:v>
                </c:pt>
                <c:pt idx="363">
                  <c:v>0.34556217616580309</c:v>
                </c:pt>
                <c:pt idx="364">
                  <c:v>0.15109119170984456</c:v>
                </c:pt>
                <c:pt idx="365">
                  <c:v>-0.27789378238341966</c:v>
                </c:pt>
                <c:pt idx="366">
                  <c:v>-0.18581813471502592</c:v>
                </c:pt>
                <c:pt idx="367">
                  <c:v>0.19348238341968912</c:v>
                </c:pt>
                <c:pt idx="368">
                  <c:v>0.2964922279792746</c:v>
                </c:pt>
                <c:pt idx="369">
                  <c:v>-0.12899637305699482</c:v>
                </c:pt>
                <c:pt idx="370">
                  <c:v>-0.34381865284974095</c:v>
                </c:pt>
                <c:pt idx="371">
                  <c:v>-0.10948108808290156</c:v>
                </c:pt>
                <c:pt idx="372">
                  <c:v>0.25104093264248706</c:v>
                </c:pt>
                <c:pt idx="373">
                  <c:v>0.20568989637305699</c:v>
                </c:pt>
                <c:pt idx="374">
                  <c:v>-0.18080259067357513</c:v>
                </c:pt>
                <c:pt idx="375">
                  <c:v>-0.18509948186528499</c:v>
                </c:pt>
                <c:pt idx="376">
                  <c:v>0.12390310880829015</c:v>
                </c:pt>
                <c:pt idx="377">
                  <c:v>0.26540155440414503</c:v>
                </c:pt>
                <c:pt idx="378">
                  <c:v>-0.21593497409326423</c:v>
                </c:pt>
                <c:pt idx="379">
                  <c:v>-0.52822279792746119</c:v>
                </c:pt>
                <c:pt idx="380">
                  <c:v>0.17214792746113991</c:v>
                </c:pt>
                <c:pt idx="381">
                  <c:v>0.68864248704663211</c:v>
                </c:pt>
                <c:pt idx="382">
                  <c:v>0.22156373056994819</c:v>
                </c:pt>
                <c:pt idx="383">
                  <c:v>-0.49338341968911914</c:v>
                </c:pt>
                <c:pt idx="384">
                  <c:v>-0.47309067357512952</c:v>
                </c:pt>
                <c:pt idx="385">
                  <c:v>9.5764507772020724E-2</c:v>
                </c:pt>
                <c:pt idx="386">
                  <c:v>0.51027979274611401</c:v>
                </c:pt>
                <c:pt idx="387">
                  <c:v>0.20185207253886012</c:v>
                </c:pt>
                <c:pt idx="388">
                  <c:v>-0.28637046632124352</c:v>
                </c:pt>
                <c:pt idx="389">
                  <c:v>-0.32778497409326424</c:v>
                </c:pt>
                <c:pt idx="390">
                  <c:v>-0.13083264248704662</c:v>
                </c:pt>
                <c:pt idx="391">
                  <c:v>-1.9933834196891192E-2</c:v>
                </c:pt>
                <c:pt idx="392">
                  <c:v>0.25471968911917098</c:v>
                </c:pt>
                <c:pt idx="393">
                  <c:v>0.34874093264248707</c:v>
                </c:pt>
                <c:pt idx="394">
                  <c:v>-0.10326891191709846</c:v>
                </c:pt>
                <c:pt idx="395">
                  <c:v>-0.33064507772020729</c:v>
                </c:pt>
                <c:pt idx="396">
                  <c:v>-8.7590414507772024E-2</c:v>
                </c:pt>
                <c:pt idx="397">
                  <c:v>0.15259896373056994</c:v>
                </c:pt>
                <c:pt idx="398">
                  <c:v>0.38791968911917096</c:v>
                </c:pt>
                <c:pt idx="399">
                  <c:v>-1.3829844559585492E-3</c:v>
                </c:pt>
                <c:pt idx="400">
                  <c:v>-0.43591968911917095</c:v>
                </c:pt>
                <c:pt idx="401">
                  <c:v>-0.35311917098445594</c:v>
                </c:pt>
                <c:pt idx="402">
                  <c:v>0.2073523316062176</c:v>
                </c:pt>
                <c:pt idx="403">
                  <c:v>0.3427046632124352</c:v>
                </c:pt>
                <c:pt idx="404">
                  <c:v>7.7013212435233167E-2</c:v>
                </c:pt>
                <c:pt idx="405">
                  <c:v>-7.8445077720207257E-2</c:v>
                </c:pt>
                <c:pt idx="406">
                  <c:v>-0.1855681347150259</c:v>
                </c:pt>
                <c:pt idx="407">
                  <c:v>0.19216968911917098</c:v>
                </c:pt>
                <c:pt idx="408">
                  <c:v>0.1641536269430052</c:v>
                </c:pt>
                <c:pt idx="409">
                  <c:v>-0.21275440414507771</c:v>
                </c:pt>
                <c:pt idx="410">
                  <c:v>-0.26875388601036271</c:v>
                </c:pt>
                <c:pt idx="411">
                  <c:v>0.18709663212435235</c:v>
                </c:pt>
                <c:pt idx="412">
                  <c:v>0.31028756476683939</c:v>
                </c:pt>
                <c:pt idx="413">
                  <c:v>0.10729248704663213</c:v>
                </c:pt>
                <c:pt idx="414">
                  <c:v>-0.14846735751295337</c:v>
                </c:pt>
                <c:pt idx="415">
                  <c:v>-0.2018655440414508</c:v>
                </c:pt>
                <c:pt idx="416">
                  <c:v>-0.15679222797927461</c:v>
                </c:pt>
                <c:pt idx="417">
                  <c:v>6.195E-3</c:v>
                </c:pt>
                <c:pt idx="418">
                  <c:v>0.20888212435233161</c:v>
                </c:pt>
                <c:pt idx="419">
                  <c:v>0.16649948186528496</c:v>
                </c:pt>
                <c:pt idx="420">
                  <c:v>-6.0485233160621765E-2</c:v>
                </c:pt>
                <c:pt idx="421">
                  <c:v>-0.17681191709844557</c:v>
                </c:pt>
                <c:pt idx="422">
                  <c:v>2.8421761658031088E-2</c:v>
                </c:pt>
                <c:pt idx="423">
                  <c:v>6.9144041450777197E-2</c:v>
                </c:pt>
                <c:pt idx="424">
                  <c:v>8.7773316062176157E-2</c:v>
                </c:pt>
                <c:pt idx="425">
                  <c:v>-9.9297150259067352E-2</c:v>
                </c:pt>
                <c:pt idx="426">
                  <c:v>-7.2377461139896369E-3</c:v>
                </c:pt>
                <c:pt idx="427">
                  <c:v>0.11607357512953369</c:v>
                </c:pt>
                <c:pt idx="428">
                  <c:v>0.16770932642487046</c:v>
                </c:pt>
                <c:pt idx="429">
                  <c:v>-0.19526502590673575</c:v>
                </c:pt>
                <c:pt idx="430">
                  <c:v>-0.2644274611398964</c:v>
                </c:pt>
                <c:pt idx="431">
                  <c:v>-3.2630051813471506E-2</c:v>
                </c:pt>
                <c:pt idx="432">
                  <c:v>0.25960362694300515</c:v>
                </c:pt>
                <c:pt idx="433">
                  <c:v>0.16029637305699482</c:v>
                </c:pt>
                <c:pt idx="434">
                  <c:v>-0.17433367875647668</c:v>
                </c:pt>
                <c:pt idx="435">
                  <c:v>-0.27576424870466321</c:v>
                </c:pt>
                <c:pt idx="436">
                  <c:v>-4.9269430051813473E-2</c:v>
                </c:pt>
                <c:pt idx="437">
                  <c:v>0.24367435233160623</c:v>
                </c:pt>
                <c:pt idx="438">
                  <c:v>0.16093834196891191</c:v>
                </c:pt>
                <c:pt idx="439">
                  <c:v>-0.10487098445595856</c:v>
                </c:pt>
                <c:pt idx="440">
                  <c:v>-0.20024663212435231</c:v>
                </c:pt>
                <c:pt idx="441">
                  <c:v>-3.0113471502590673E-2</c:v>
                </c:pt>
                <c:pt idx="442">
                  <c:v>0.18851036269430052</c:v>
                </c:pt>
                <c:pt idx="443">
                  <c:v>0.1106577720207254</c:v>
                </c:pt>
                <c:pt idx="444">
                  <c:v>-0.11124248704663212</c:v>
                </c:pt>
                <c:pt idx="445">
                  <c:v>-0.16656321243523317</c:v>
                </c:pt>
                <c:pt idx="446">
                  <c:v>3.5301295336787566E-2</c:v>
                </c:pt>
                <c:pt idx="447">
                  <c:v>0.18380803108808291</c:v>
                </c:pt>
                <c:pt idx="448">
                  <c:v>7.597979274611398E-2</c:v>
                </c:pt>
                <c:pt idx="449">
                  <c:v>-0.12372357512953368</c:v>
                </c:pt>
                <c:pt idx="450">
                  <c:v>-0.17483678756476684</c:v>
                </c:pt>
              </c:numCache>
            </c:numRef>
          </c:yVal>
          <c:smooth val="1"/>
        </c:ser>
        <c:ser>
          <c:idx val="0"/>
          <c:order val="1"/>
          <c:tx>
            <c:v>On rigid road</c:v>
          </c:tx>
          <c:marker>
            <c:symbol val="none"/>
          </c:marker>
          <c:xVal>
            <c:numRef>
              <c:f>just_profile!$A$3:$A$1491</c:f>
              <c:numCache>
                <c:formatCode>General</c:formatCode>
                <c:ptCount val="1489"/>
                <c:pt idx="0">
                  <c:v>0</c:v>
                </c:pt>
                <c:pt idx="1">
                  <c:v>2.3951299999999998E-2</c:v>
                </c:pt>
                <c:pt idx="2">
                  <c:v>4.7902699999999999E-2</c:v>
                </c:pt>
                <c:pt idx="3">
                  <c:v>7.1854000000000001E-2</c:v>
                </c:pt>
                <c:pt idx="4">
                  <c:v>9.5805399999999999E-2</c:v>
                </c:pt>
                <c:pt idx="5">
                  <c:v>0.119757</c:v>
                </c:pt>
                <c:pt idx="6">
                  <c:v>0.143708</c:v>
                </c:pt>
                <c:pt idx="7">
                  <c:v>0.167659</c:v>
                </c:pt>
                <c:pt idx="8">
                  <c:v>0.191611</c:v>
                </c:pt>
                <c:pt idx="9">
                  <c:v>0.215562</c:v>
                </c:pt>
                <c:pt idx="10">
                  <c:v>0.239513</c:v>
                </c:pt>
                <c:pt idx="11">
                  <c:v>0.263465</c:v>
                </c:pt>
                <c:pt idx="12">
                  <c:v>0.287416</c:v>
                </c:pt>
                <c:pt idx="13">
                  <c:v>0.311367</c:v>
                </c:pt>
                <c:pt idx="14">
                  <c:v>0.33531899999999998</c:v>
                </c:pt>
                <c:pt idx="15">
                  <c:v>0.35926999999999998</c:v>
                </c:pt>
                <c:pt idx="16">
                  <c:v>0.38322099999999998</c:v>
                </c:pt>
                <c:pt idx="17">
                  <c:v>0.40717300000000001</c:v>
                </c:pt>
                <c:pt idx="18">
                  <c:v>0.43112400000000001</c:v>
                </c:pt>
                <c:pt idx="19">
                  <c:v>0.45507599999999998</c:v>
                </c:pt>
                <c:pt idx="20">
                  <c:v>0.47902699999999998</c:v>
                </c:pt>
                <c:pt idx="21">
                  <c:v>0.50297800000000004</c:v>
                </c:pt>
                <c:pt idx="22">
                  <c:v>0.52693000000000001</c:v>
                </c:pt>
                <c:pt idx="23">
                  <c:v>0.55088099999999995</c:v>
                </c:pt>
                <c:pt idx="24">
                  <c:v>0.57483200000000001</c:v>
                </c:pt>
                <c:pt idx="25">
                  <c:v>0.59878399999999998</c:v>
                </c:pt>
                <c:pt idx="26">
                  <c:v>0.62273500000000004</c:v>
                </c:pt>
                <c:pt idx="27">
                  <c:v>0.64668599999999998</c:v>
                </c:pt>
                <c:pt idx="28">
                  <c:v>0.67063799999999996</c:v>
                </c:pt>
                <c:pt idx="29">
                  <c:v>0.69458900000000001</c:v>
                </c:pt>
                <c:pt idx="30">
                  <c:v>0.71853999999999996</c:v>
                </c:pt>
                <c:pt idx="31">
                  <c:v>0.74249200000000004</c:v>
                </c:pt>
                <c:pt idx="32">
                  <c:v>0.76644299999999999</c:v>
                </c:pt>
                <c:pt idx="33">
                  <c:v>0.79039400000000004</c:v>
                </c:pt>
                <c:pt idx="34">
                  <c:v>0.81434600000000001</c:v>
                </c:pt>
                <c:pt idx="35">
                  <c:v>0.83829699999999996</c:v>
                </c:pt>
                <c:pt idx="36">
                  <c:v>0.86224800000000001</c:v>
                </c:pt>
                <c:pt idx="37">
                  <c:v>0.88619999999999999</c:v>
                </c:pt>
                <c:pt idx="38">
                  <c:v>0.91015100000000004</c:v>
                </c:pt>
                <c:pt idx="39">
                  <c:v>0.93410199999999999</c:v>
                </c:pt>
                <c:pt idx="40">
                  <c:v>0.95805399999999996</c:v>
                </c:pt>
                <c:pt idx="41">
                  <c:v>0.98200500000000002</c:v>
                </c:pt>
                <c:pt idx="42">
                  <c:v>1.00596</c:v>
                </c:pt>
                <c:pt idx="43">
                  <c:v>1.0299100000000001</c:v>
                </c:pt>
                <c:pt idx="44">
                  <c:v>1.05386</c:v>
                </c:pt>
                <c:pt idx="45">
                  <c:v>1.0778099999999999</c:v>
                </c:pt>
                <c:pt idx="46">
                  <c:v>1.1017600000000001</c:v>
                </c:pt>
                <c:pt idx="47">
                  <c:v>1.12571</c:v>
                </c:pt>
                <c:pt idx="48">
                  <c:v>1.1496599999999999</c:v>
                </c:pt>
                <c:pt idx="49">
                  <c:v>1.1736200000000001</c:v>
                </c:pt>
                <c:pt idx="50">
                  <c:v>1.19757</c:v>
                </c:pt>
                <c:pt idx="51">
                  <c:v>1.2215199999999999</c:v>
                </c:pt>
                <c:pt idx="52">
                  <c:v>1.2454700000000001</c:v>
                </c:pt>
                <c:pt idx="53">
                  <c:v>1.26942</c:v>
                </c:pt>
                <c:pt idx="54">
                  <c:v>1.2933699999999999</c:v>
                </c:pt>
                <c:pt idx="55">
                  <c:v>1.31732</c:v>
                </c:pt>
                <c:pt idx="56">
                  <c:v>1.34128</c:v>
                </c:pt>
                <c:pt idx="57">
                  <c:v>1.3652299999999999</c:v>
                </c:pt>
                <c:pt idx="58">
                  <c:v>1.3891800000000001</c:v>
                </c:pt>
                <c:pt idx="59">
                  <c:v>1.41313</c:v>
                </c:pt>
                <c:pt idx="60">
                  <c:v>1.4370799999999999</c:v>
                </c:pt>
                <c:pt idx="61">
                  <c:v>1.4610300000000001</c:v>
                </c:pt>
                <c:pt idx="62">
                  <c:v>1.48498</c:v>
                </c:pt>
                <c:pt idx="63">
                  <c:v>1.5089300000000001</c:v>
                </c:pt>
                <c:pt idx="64">
                  <c:v>1.5328900000000001</c:v>
                </c:pt>
                <c:pt idx="65">
                  <c:v>1.55684</c:v>
                </c:pt>
                <c:pt idx="66">
                  <c:v>1.5807899999999999</c:v>
                </c:pt>
                <c:pt idx="67">
                  <c:v>1.6047400000000001</c:v>
                </c:pt>
                <c:pt idx="68">
                  <c:v>1.62869</c:v>
                </c:pt>
                <c:pt idx="69">
                  <c:v>1.6526400000000001</c:v>
                </c:pt>
                <c:pt idx="70">
                  <c:v>1.67659</c:v>
                </c:pt>
                <c:pt idx="71">
                  <c:v>1.70055</c:v>
                </c:pt>
                <c:pt idx="72">
                  <c:v>1.7244999999999999</c:v>
                </c:pt>
                <c:pt idx="73">
                  <c:v>1.7484500000000001</c:v>
                </c:pt>
                <c:pt idx="74">
                  <c:v>1.7724</c:v>
                </c:pt>
                <c:pt idx="75">
                  <c:v>1.7963499999999999</c:v>
                </c:pt>
                <c:pt idx="76">
                  <c:v>1.8203</c:v>
                </c:pt>
                <c:pt idx="77">
                  <c:v>1.8442499999999999</c:v>
                </c:pt>
                <c:pt idx="78">
                  <c:v>1.8682000000000001</c:v>
                </c:pt>
                <c:pt idx="79">
                  <c:v>1.8921600000000001</c:v>
                </c:pt>
                <c:pt idx="80">
                  <c:v>1.91611</c:v>
                </c:pt>
                <c:pt idx="81">
                  <c:v>1.9400599999999999</c:v>
                </c:pt>
                <c:pt idx="82">
                  <c:v>1.96401</c:v>
                </c:pt>
                <c:pt idx="83">
                  <c:v>1.9879599999999999</c:v>
                </c:pt>
                <c:pt idx="84">
                  <c:v>2.0119099999999999</c:v>
                </c:pt>
                <c:pt idx="85">
                  <c:v>2.03586</c:v>
                </c:pt>
                <c:pt idx="86">
                  <c:v>2.0598200000000002</c:v>
                </c:pt>
                <c:pt idx="87">
                  <c:v>2.0837699999999999</c:v>
                </c:pt>
                <c:pt idx="88">
                  <c:v>2.10772</c:v>
                </c:pt>
                <c:pt idx="89">
                  <c:v>2.1316700000000002</c:v>
                </c:pt>
                <c:pt idx="90">
                  <c:v>2.1556199999999999</c:v>
                </c:pt>
                <c:pt idx="91">
                  <c:v>2.17957</c:v>
                </c:pt>
                <c:pt idx="92">
                  <c:v>2.2035200000000001</c:v>
                </c:pt>
                <c:pt idx="93">
                  <c:v>2.2274699999999998</c:v>
                </c:pt>
                <c:pt idx="94">
                  <c:v>2.25143</c:v>
                </c:pt>
                <c:pt idx="95">
                  <c:v>2.2753800000000002</c:v>
                </c:pt>
                <c:pt idx="96">
                  <c:v>2.2993299999999999</c:v>
                </c:pt>
                <c:pt idx="97">
                  <c:v>2.32328</c:v>
                </c:pt>
                <c:pt idx="98">
                  <c:v>2.3472300000000001</c:v>
                </c:pt>
                <c:pt idx="99">
                  <c:v>2.3711799999999998</c:v>
                </c:pt>
                <c:pt idx="100">
                  <c:v>2.39513</c:v>
                </c:pt>
                <c:pt idx="101">
                  <c:v>2.4190900000000002</c:v>
                </c:pt>
                <c:pt idx="102">
                  <c:v>2.4430399999999999</c:v>
                </c:pt>
                <c:pt idx="103">
                  <c:v>2.46699</c:v>
                </c:pt>
                <c:pt idx="104">
                  <c:v>2.4909400000000002</c:v>
                </c:pt>
                <c:pt idx="105">
                  <c:v>2.5148899999999998</c:v>
                </c:pt>
                <c:pt idx="106">
                  <c:v>2.53884</c:v>
                </c:pt>
                <c:pt idx="107">
                  <c:v>2.5627900000000001</c:v>
                </c:pt>
                <c:pt idx="108">
                  <c:v>2.5867399999999998</c:v>
                </c:pt>
                <c:pt idx="109">
                  <c:v>2.6107</c:v>
                </c:pt>
                <c:pt idx="110">
                  <c:v>2.6346500000000002</c:v>
                </c:pt>
                <c:pt idx="111">
                  <c:v>2.6585999999999999</c:v>
                </c:pt>
                <c:pt idx="112">
                  <c:v>2.68255</c:v>
                </c:pt>
                <c:pt idx="113">
                  <c:v>2.7065000000000001</c:v>
                </c:pt>
                <c:pt idx="114">
                  <c:v>2.7304499999999998</c:v>
                </c:pt>
                <c:pt idx="115">
                  <c:v>2.7544</c:v>
                </c:pt>
                <c:pt idx="116">
                  <c:v>2.7783600000000002</c:v>
                </c:pt>
                <c:pt idx="117">
                  <c:v>2.8023099999999999</c:v>
                </c:pt>
                <c:pt idx="118">
                  <c:v>2.82626</c:v>
                </c:pt>
                <c:pt idx="119">
                  <c:v>2.8502100000000001</c:v>
                </c:pt>
                <c:pt idx="120">
                  <c:v>2.8741599999999998</c:v>
                </c:pt>
                <c:pt idx="121">
                  <c:v>2.89811</c:v>
                </c:pt>
                <c:pt idx="122">
                  <c:v>2.9220600000000001</c:v>
                </c:pt>
                <c:pt idx="123">
                  <c:v>2.9460199999999999</c:v>
                </c:pt>
                <c:pt idx="124">
                  <c:v>2.96997</c:v>
                </c:pt>
                <c:pt idx="125">
                  <c:v>2.9939200000000001</c:v>
                </c:pt>
                <c:pt idx="126">
                  <c:v>3.0178699999999998</c:v>
                </c:pt>
                <c:pt idx="127">
                  <c:v>3.04182</c:v>
                </c:pt>
                <c:pt idx="128">
                  <c:v>3.0657700000000001</c:v>
                </c:pt>
                <c:pt idx="129">
                  <c:v>3.0897199999999998</c:v>
                </c:pt>
                <c:pt idx="130">
                  <c:v>3.1136699999999999</c:v>
                </c:pt>
                <c:pt idx="131">
                  <c:v>3.1376300000000001</c:v>
                </c:pt>
                <c:pt idx="132">
                  <c:v>3.1615799999999998</c:v>
                </c:pt>
                <c:pt idx="133">
                  <c:v>3.18553</c:v>
                </c:pt>
                <c:pt idx="134">
                  <c:v>3.2094800000000001</c:v>
                </c:pt>
                <c:pt idx="135">
                  <c:v>3.2334299999999998</c:v>
                </c:pt>
                <c:pt idx="136">
                  <c:v>3.2573799999999999</c:v>
                </c:pt>
                <c:pt idx="137">
                  <c:v>3.2813300000000001</c:v>
                </c:pt>
                <c:pt idx="138">
                  <c:v>3.3052899999999998</c:v>
                </c:pt>
                <c:pt idx="139">
                  <c:v>3.32924</c:v>
                </c:pt>
                <c:pt idx="140">
                  <c:v>3.3531900000000001</c:v>
                </c:pt>
                <c:pt idx="141">
                  <c:v>3.3771399999999998</c:v>
                </c:pt>
                <c:pt idx="142">
                  <c:v>3.4010899999999999</c:v>
                </c:pt>
                <c:pt idx="143">
                  <c:v>3.4250400000000001</c:v>
                </c:pt>
                <c:pt idx="144">
                  <c:v>3.4489899999999998</c:v>
                </c:pt>
                <c:pt idx="145">
                  <c:v>3.4729399999999999</c:v>
                </c:pt>
                <c:pt idx="146">
                  <c:v>3.4969000000000001</c:v>
                </c:pt>
                <c:pt idx="147">
                  <c:v>3.5208499999999998</c:v>
                </c:pt>
                <c:pt idx="148">
                  <c:v>3.5448</c:v>
                </c:pt>
                <c:pt idx="149">
                  <c:v>3.5687500000000001</c:v>
                </c:pt>
                <c:pt idx="150">
                  <c:v>3.5926999999999998</c:v>
                </c:pt>
                <c:pt idx="151">
                  <c:v>3.6166499999999999</c:v>
                </c:pt>
                <c:pt idx="152">
                  <c:v>3.6406000000000001</c:v>
                </c:pt>
                <c:pt idx="153">
                  <c:v>3.6645599999999998</c:v>
                </c:pt>
                <c:pt idx="154">
                  <c:v>3.68851</c:v>
                </c:pt>
                <c:pt idx="155">
                  <c:v>3.7124600000000001</c:v>
                </c:pt>
                <c:pt idx="156">
                  <c:v>3.7364099999999998</c:v>
                </c:pt>
                <c:pt idx="157">
                  <c:v>3.7603599999999999</c:v>
                </c:pt>
                <c:pt idx="158">
                  <c:v>3.7843100000000001</c:v>
                </c:pt>
                <c:pt idx="159">
                  <c:v>3.8082600000000002</c:v>
                </c:pt>
                <c:pt idx="160">
                  <c:v>3.8322099999999999</c:v>
                </c:pt>
                <c:pt idx="161">
                  <c:v>3.8561700000000001</c:v>
                </c:pt>
                <c:pt idx="162">
                  <c:v>3.8801199999999998</c:v>
                </c:pt>
                <c:pt idx="163">
                  <c:v>3.9040699999999999</c:v>
                </c:pt>
                <c:pt idx="164">
                  <c:v>3.9280200000000001</c:v>
                </c:pt>
                <c:pt idx="165">
                  <c:v>3.9519700000000002</c:v>
                </c:pt>
                <c:pt idx="166">
                  <c:v>3.9759199999999999</c:v>
                </c:pt>
                <c:pt idx="167">
                  <c:v>3.99987</c:v>
                </c:pt>
                <c:pt idx="168">
                  <c:v>4.0238300000000002</c:v>
                </c:pt>
                <c:pt idx="169">
                  <c:v>4.0477800000000004</c:v>
                </c:pt>
                <c:pt idx="170">
                  <c:v>4.0717299999999996</c:v>
                </c:pt>
                <c:pt idx="171">
                  <c:v>4.0956799999999998</c:v>
                </c:pt>
                <c:pt idx="172">
                  <c:v>4.1196299999999999</c:v>
                </c:pt>
                <c:pt idx="173">
                  <c:v>4.14358</c:v>
                </c:pt>
                <c:pt idx="174">
                  <c:v>4.1675300000000002</c:v>
                </c:pt>
                <c:pt idx="175">
                  <c:v>4.1914800000000003</c:v>
                </c:pt>
                <c:pt idx="176">
                  <c:v>4.2154400000000001</c:v>
                </c:pt>
                <c:pt idx="177">
                  <c:v>4.2393900000000002</c:v>
                </c:pt>
                <c:pt idx="178">
                  <c:v>4.2633400000000004</c:v>
                </c:pt>
                <c:pt idx="179">
                  <c:v>4.2872899999999996</c:v>
                </c:pt>
                <c:pt idx="180">
                  <c:v>4.3112399999999997</c:v>
                </c:pt>
                <c:pt idx="181">
                  <c:v>4.3351899999999999</c:v>
                </c:pt>
                <c:pt idx="182">
                  <c:v>4.35914</c:v>
                </c:pt>
                <c:pt idx="183">
                  <c:v>4.3830999999999998</c:v>
                </c:pt>
                <c:pt idx="184">
                  <c:v>4.4070499999999999</c:v>
                </c:pt>
                <c:pt idx="185">
                  <c:v>4.431</c:v>
                </c:pt>
                <c:pt idx="186">
                  <c:v>4.4549500000000002</c:v>
                </c:pt>
                <c:pt idx="187">
                  <c:v>4.4789000000000003</c:v>
                </c:pt>
                <c:pt idx="188">
                  <c:v>4.5028499999999996</c:v>
                </c:pt>
                <c:pt idx="189">
                  <c:v>4.5267999999999997</c:v>
                </c:pt>
                <c:pt idx="190">
                  <c:v>4.5507600000000004</c:v>
                </c:pt>
                <c:pt idx="191">
                  <c:v>4.5747099999999996</c:v>
                </c:pt>
                <c:pt idx="192">
                  <c:v>4.5986599999999997</c:v>
                </c:pt>
                <c:pt idx="193">
                  <c:v>4.6226099999999999</c:v>
                </c:pt>
                <c:pt idx="194">
                  <c:v>4.64656</c:v>
                </c:pt>
                <c:pt idx="195">
                  <c:v>4.6705100000000002</c:v>
                </c:pt>
                <c:pt idx="196">
                  <c:v>4.6944600000000003</c:v>
                </c:pt>
                <c:pt idx="197">
                  <c:v>4.7184100000000004</c:v>
                </c:pt>
                <c:pt idx="198">
                  <c:v>4.7423700000000002</c:v>
                </c:pt>
                <c:pt idx="199">
                  <c:v>4.7663200000000003</c:v>
                </c:pt>
                <c:pt idx="200">
                  <c:v>4.7902699999999996</c:v>
                </c:pt>
                <c:pt idx="201">
                  <c:v>4.8142199999999997</c:v>
                </c:pt>
                <c:pt idx="202">
                  <c:v>4.8381699999999999</c:v>
                </c:pt>
                <c:pt idx="203">
                  <c:v>4.86212</c:v>
                </c:pt>
                <c:pt idx="204">
                  <c:v>4.8860700000000001</c:v>
                </c:pt>
                <c:pt idx="205">
                  <c:v>4.9100299999999999</c:v>
                </c:pt>
                <c:pt idx="206">
                  <c:v>4.93398</c:v>
                </c:pt>
                <c:pt idx="207">
                  <c:v>4.9579300000000002</c:v>
                </c:pt>
                <c:pt idx="208">
                  <c:v>4.9818800000000003</c:v>
                </c:pt>
                <c:pt idx="209">
                  <c:v>5.0058299999999996</c:v>
                </c:pt>
                <c:pt idx="210">
                  <c:v>5.0297799999999997</c:v>
                </c:pt>
                <c:pt idx="211">
                  <c:v>5.0537299999999998</c:v>
                </c:pt>
                <c:pt idx="212">
                  <c:v>5.07768</c:v>
                </c:pt>
                <c:pt idx="213">
                  <c:v>5.1016399999999997</c:v>
                </c:pt>
                <c:pt idx="214">
                  <c:v>5.1255899999999999</c:v>
                </c:pt>
                <c:pt idx="215">
                  <c:v>5.14954</c:v>
                </c:pt>
                <c:pt idx="216">
                  <c:v>5.1734900000000001</c:v>
                </c:pt>
                <c:pt idx="217">
                  <c:v>5.1974400000000003</c:v>
                </c:pt>
                <c:pt idx="218">
                  <c:v>5.2213900000000004</c:v>
                </c:pt>
                <c:pt idx="219">
                  <c:v>5.2453399999999997</c:v>
                </c:pt>
                <c:pt idx="220">
                  <c:v>5.2693000000000003</c:v>
                </c:pt>
                <c:pt idx="221">
                  <c:v>5.2932499999999996</c:v>
                </c:pt>
                <c:pt idx="222">
                  <c:v>5.3171999999999997</c:v>
                </c:pt>
                <c:pt idx="223">
                  <c:v>5.3411499999999998</c:v>
                </c:pt>
                <c:pt idx="224">
                  <c:v>5.3651</c:v>
                </c:pt>
                <c:pt idx="225">
                  <c:v>5.3890500000000001</c:v>
                </c:pt>
                <c:pt idx="226">
                  <c:v>5.4130000000000003</c:v>
                </c:pt>
                <c:pt idx="227">
                  <c:v>5.4369500000000004</c:v>
                </c:pt>
                <c:pt idx="228">
                  <c:v>5.4609100000000002</c:v>
                </c:pt>
                <c:pt idx="229">
                  <c:v>5.4848600000000003</c:v>
                </c:pt>
                <c:pt idx="230">
                  <c:v>5.5088100000000004</c:v>
                </c:pt>
                <c:pt idx="231">
                  <c:v>5.5327599999999997</c:v>
                </c:pt>
                <c:pt idx="232">
                  <c:v>5.5567099999999998</c:v>
                </c:pt>
                <c:pt idx="233">
                  <c:v>5.58066</c:v>
                </c:pt>
                <c:pt idx="234">
                  <c:v>5.6046100000000001</c:v>
                </c:pt>
                <c:pt idx="235">
                  <c:v>5.6285699999999999</c:v>
                </c:pt>
                <c:pt idx="236">
                  <c:v>5.65252</c:v>
                </c:pt>
                <c:pt idx="237">
                  <c:v>5.6764700000000001</c:v>
                </c:pt>
                <c:pt idx="238">
                  <c:v>5.7004200000000003</c:v>
                </c:pt>
                <c:pt idx="239">
                  <c:v>5.7243700000000004</c:v>
                </c:pt>
                <c:pt idx="240">
                  <c:v>5.7483199999999997</c:v>
                </c:pt>
                <c:pt idx="241">
                  <c:v>5.7722699999999998</c:v>
                </c:pt>
                <c:pt idx="242">
                  <c:v>5.7962199999999999</c:v>
                </c:pt>
                <c:pt idx="243">
                  <c:v>5.8201799999999997</c:v>
                </c:pt>
                <c:pt idx="244">
                  <c:v>5.8441299999999998</c:v>
                </c:pt>
                <c:pt idx="245">
                  <c:v>5.86808</c:v>
                </c:pt>
                <c:pt idx="246">
                  <c:v>5.8920300000000001</c:v>
                </c:pt>
                <c:pt idx="247">
                  <c:v>5.9159800000000002</c:v>
                </c:pt>
                <c:pt idx="248">
                  <c:v>5.9399300000000004</c:v>
                </c:pt>
                <c:pt idx="249">
                  <c:v>5.9638799999999996</c:v>
                </c:pt>
                <c:pt idx="250">
                  <c:v>5.9878400000000003</c:v>
                </c:pt>
                <c:pt idx="251">
                  <c:v>6.0117900000000004</c:v>
                </c:pt>
                <c:pt idx="252">
                  <c:v>6.0357399999999997</c:v>
                </c:pt>
                <c:pt idx="253">
                  <c:v>6.0596899999999998</c:v>
                </c:pt>
                <c:pt idx="254">
                  <c:v>6.0836399999999999</c:v>
                </c:pt>
                <c:pt idx="255">
                  <c:v>6.1075900000000001</c:v>
                </c:pt>
                <c:pt idx="256">
                  <c:v>6.1315400000000002</c:v>
                </c:pt>
                <c:pt idx="257">
                  <c:v>6.1555</c:v>
                </c:pt>
                <c:pt idx="258">
                  <c:v>6.1794500000000001</c:v>
                </c:pt>
                <c:pt idx="259">
                  <c:v>6.2034000000000002</c:v>
                </c:pt>
                <c:pt idx="260">
                  <c:v>6.2273500000000004</c:v>
                </c:pt>
                <c:pt idx="261">
                  <c:v>6.2512999999999996</c:v>
                </c:pt>
                <c:pt idx="262">
                  <c:v>6.2752499999999998</c:v>
                </c:pt>
                <c:pt idx="263">
                  <c:v>6.2991999999999999</c:v>
                </c:pt>
                <c:pt idx="264">
                  <c:v>6.32315</c:v>
                </c:pt>
                <c:pt idx="265">
                  <c:v>6.3471099999999998</c:v>
                </c:pt>
                <c:pt idx="266">
                  <c:v>6.3710599999999999</c:v>
                </c:pt>
                <c:pt idx="267">
                  <c:v>6.3950100000000001</c:v>
                </c:pt>
                <c:pt idx="268">
                  <c:v>6.4189600000000002</c:v>
                </c:pt>
                <c:pt idx="269">
                  <c:v>6.4429100000000004</c:v>
                </c:pt>
                <c:pt idx="270">
                  <c:v>6.4668599999999996</c:v>
                </c:pt>
                <c:pt idx="271">
                  <c:v>6.4908099999999997</c:v>
                </c:pt>
                <c:pt idx="272">
                  <c:v>6.5147700000000004</c:v>
                </c:pt>
                <c:pt idx="273">
                  <c:v>6.5387199999999996</c:v>
                </c:pt>
                <c:pt idx="274">
                  <c:v>6.5626699999999998</c:v>
                </c:pt>
                <c:pt idx="275">
                  <c:v>6.5866199999999999</c:v>
                </c:pt>
                <c:pt idx="276">
                  <c:v>6.6105700000000001</c:v>
                </c:pt>
                <c:pt idx="277">
                  <c:v>6.6345200000000002</c:v>
                </c:pt>
                <c:pt idx="278">
                  <c:v>6.6584700000000003</c:v>
                </c:pt>
                <c:pt idx="279">
                  <c:v>6.6824199999999996</c:v>
                </c:pt>
                <c:pt idx="280">
                  <c:v>6.7063800000000002</c:v>
                </c:pt>
                <c:pt idx="281">
                  <c:v>6.7303300000000004</c:v>
                </c:pt>
                <c:pt idx="282">
                  <c:v>6.7542799999999996</c:v>
                </c:pt>
                <c:pt idx="283">
                  <c:v>6.7782299999999998</c:v>
                </c:pt>
                <c:pt idx="284">
                  <c:v>6.8021799999999999</c:v>
                </c:pt>
                <c:pt idx="285">
                  <c:v>6.82613</c:v>
                </c:pt>
                <c:pt idx="286">
                  <c:v>6.8500800000000002</c:v>
                </c:pt>
                <c:pt idx="287">
                  <c:v>6.8740399999999999</c:v>
                </c:pt>
                <c:pt idx="288">
                  <c:v>6.8979900000000001</c:v>
                </c:pt>
                <c:pt idx="289">
                  <c:v>6.9219400000000002</c:v>
                </c:pt>
                <c:pt idx="290">
                  <c:v>6.9458900000000003</c:v>
                </c:pt>
                <c:pt idx="291">
                  <c:v>6.9698399999999996</c:v>
                </c:pt>
                <c:pt idx="292">
                  <c:v>6.9937899999999997</c:v>
                </c:pt>
                <c:pt idx="293">
                  <c:v>7.0177399999999999</c:v>
                </c:pt>
                <c:pt idx="294">
                  <c:v>7.04169</c:v>
                </c:pt>
                <c:pt idx="295">
                  <c:v>7.0656499999999998</c:v>
                </c:pt>
                <c:pt idx="296">
                  <c:v>7.0895999999999999</c:v>
                </c:pt>
                <c:pt idx="297">
                  <c:v>7.11355</c:v>
                </c:pt>
                <c:pt idx="298">
                  <c:v>7.1375000000000002</c:v>
                </c:pt>
                <c:pt idx="299">
                  <c:v>7.1614500000000003</c:v>
                </c:pt>
                <c:pt idx="300">
                  <c:v>7.1853999999999996</c:v>
                </c:pt>
                <c:pt idx="301">
                  <c:v>7.2093499999999997</c:v>
                </c:pt>
                <c:pt idx="302">
                  <c:v>7.2333100000000004</c:v>
                </c:pt>
                <c:pt idx="303">
                  <c:v>7.2572599999999996</c:v>
                </c:pt>
                <c:pt idx="304">
                  <c:v>7.2812099999999997</c:v>
                </c:pt>
                <c:pt idx="305">
                  <c:v>7.3051599999999999</c:v>
                </c:pt>
                <c:pt idx="306">
                  <c:v>7.32911</c:v>
                </c:pt>
                <c:pt idx="307">
                  <c:v>7.3530600000000002</c:v>
                </c:pt>
                <c:pt idx="308">
                  <c:v>7.3770100000000003</c:v>
                </c:pt>
                <c:pt idx="309">
                  <c:v>7.4009600000000004</c:v>
                </c:pt>
                <c:pt idx="310">
                  <c:v>7.4249200000000002</c:v>
                </c:pt>
                <c:pt idx="311">
                  <c:v>7.4488700000000003</c:v>
                </c:pt>
                <c:pt idx="312">
                  <c:v>7.4728199999999996</c:v>
                </c:pt>
                <c:pt idx="313">
                  <c:v>7.4967699999999997</c:v>
                </c:pt>
                <c:pt idx="314">
                  <c:v>7.5207199999999998</c:v>
                </c:pt>
                <c:pt idx="315">
                  <c:v>7.54467</c:v>
                </c:pt>
                <c:pt idx="316">
                  <c:v>7.5686200000000001</c:v>
                </c:pt>
                <c:pt idx="317">
                  <c:v>7.5925799999999999</c:v>
                </c:pt>
                <c:pt idx="318">
                  <c:v>7.61653</c:v>
                </c:pt>
                <c:pt idx="319">
                  <c:v>7.6404800000000002</c:v>
                </c:pt>
                <c:pt idx="320">
                  <c:v>7.6644300000000003</c:v>
                </c:pt>
                <c:pt idx="321">
                  <c:v>7.6883800000000004</c:v>
                </c:pt>
                <c:pt idx="322">
                  <c:v>7.7123299999999997</c:v>
                </c:pt>
                <c:pt idx="323">
                  <c:v>7.7362799999999998</c:v>
                </c:pt>
                <c:pt idx="324">
                  <c:v>7.76023</c:v>
                </c:pt>
                <c:pt idx="325">
                  <c:v>7.7841899999999997</c:v>
                </c:pt>
                <c:pt idx="326">
                  <c:v>7.8081399999999999</c:v>
                </c:pt>
                <c:pt idx="327">
                  <c:v>7.83209</c:v>
                </c:pt>
                <c:pt idx="328">
                  <c:v>7.8560400000000001</c:v>
                </c:pt>
                <c:pt idx="329">
                  <c:v>7.8799900000000003</c:v>
                </c:pt>
                <c:pt idx="330">
                  <c:v>7.9039400000000004</c:v>
                </c:pt>
                <c:pt idx="331">
                  <c:v>7.9278899999999997</c:v>
                </c:pt>
                <c:pt idx="332">
                  <c:v>7.9518500000000003</c:v>
                </c:pt>
                <c:pt idx="333">
                  <c:v>7.9757999999999996</c:v>
                </c:pt>
                <c:pt idx="334">
                  <c:v>7.9997499999999997</c:v>
                </c:pt>
                <c:pt idx="335">
                  <c:v>8.0236999999999998</c:v>
                </c:pt>
                <c:pt idx="336">
                  <c:v>8.0476500000000009</c:v>
                </c:pt>
                <c:pt idx="337">
                  <c:v>8.0716000000000001</c:v>
                </c:pt>
                <c:pt idx="338">
                  <c:v>8.0955499999999994</c:v>
                </c:pt>
                <c:pt idx="339">
                  <c:v>8.11951</c:v>
                </c:pt>
                <c:pt idx="340">
                  <c:v>8.1434599999999993</c:v>
                </c:pt>
                <c:pt idx="341">
                  <c:v>8.1674100000000003</c:v>
                </c:pt>
                <c:pt idx="342">
                  <c:v>8.1913599999999995</c:v>
                </c:pt>
                <c:pt idx="343">
                  <c:v>8.2153100000000006</c:v>
                </c:pt>
                <c:pt idx="344">
                  <c:v>8.2392599999999998</c:v>
                </c:pt>
                <c:pt idx="345">
                  <c:v>8.2632100000000008</c:v>
                </c:pt>
                <c:pt idx="346">
                  <c:v>8.2871600000000001</c:v>
                </c:pt>
                <c:pt idx="347">
                  <c:v>8.3111200000000007</c:v>
                </c:pt>
                <c:pt idx="348">
                  <c:v>8.33507</c:v>
                </c:pt>
                <c:pt idx="349">
                  <c:v>8.3590199999999992</c:v>
                </c:pt>
                <c:pt idx="350">
                  <c:v>8.3829700000000003</c:v>
                </c:pt>
                <c:pt idx="351">
                  <c:v>8.4069199999999995</c:v>
                </c:pt>
                <c:pt idx="352">
                  <c:v>8.4308700000000005</c:v>
                </c:pt>
                <c:pt idx="353">
                  <c:v>8.4548199999999998</c:v>
                </c:pt>
                <c:pt idx="354">
                  <c:v>8.4787800000000004</c:v>
                </c:pt>
                <c:pt idx="355">
                  <c:v>8.5027299999999997</c:v>
                </c:pt>
                <c:pt idx="356">
                  <c:v>8.5266800000000007</c:v>
                </c:pt>
                <c:pt idx="357">
                  <c:v>8.55063</c:v>
                </c:pt>
                <c:pt idx="358">
                  <c:v>8.5745799999999992</c:v>
                </c:pt>
                <c:pt idx="359">
                  <c:v>8.5985300000000002</c:v>
                </c:pt>
                <c:pt idx="360">
                  <c:v>8.6224799999999995</c:v>
                </c:pt>
                <c:pt idx="361">
                  <c:v>8.6464300000000005</c:v>
                </c:pt>
                <c:pt idx="362">
                  <c:v>8.6703899999999994</c:v>
                </c:pt>
                <c:pt idx="363">
                  <c:v>8.6943400000000004</c:v>
                </c:pt>
                <c:pt idx="364">
                  <c:v>8.7182899999999997</c:v>
                </c:pt>
                <c:pt idx="365">
                  <c:v>8.7422400000000007</c:v>
                </c:pt>
                <c:pt idx="366">
                  <c:v>8.7661899999999999</c:v>
                </c:pt>
                <c:pt idx="367">
                  <c:v>8.7901399999999992</c:v>
                </c:pt>
                <c:pt idx="368">
                  <c:v>8.8140900000000002</c:v>
                </c:pt>
                <c:pt idx="369">
                  <c:v>8.8380500000000008</c:v>
                </c:pt>
                <c:pt idx="370">
                  <c:v>8.8620000000000001</c:v>
                </c:pt>
                <c:pt idx="371">
                  <c:v>8.8859499999999993</c:v>
                </c:pt>
                <c:pt idx="372">
                  <c:v>8.9099000000000004</c:v>
                </c:pt>
                <c:pt idx="373">
                  <c:v>8.9338499999999996</c:v>
                </c:pt>
                <c:pt idx="374">
                  <c:v>8.9578000000000007</c:v>
                </c:pt>
                <c:pt idx="375">
                  <c:v>8.9817499999999999</c:v>
                </c:pt>
                <c:pt idx="376">
                  <c:v>9.0056999999999992</c:v>
                </c:pt>
                <c:pt idx="377">
                  <c:v>9.0296599999999998</c:v>
                </c:pt>
                <c:pt idx="378">
                  <c:v>9.0536100000000008</c:v>
                </c:pt>
                <c:pt idx="379">
                  <c:v>9.0775600000000001</c:v>
                </c:pt>
                <c:pt idx="380">
                  <c:v>9.1015099999999993</c:v>
                </c:pt>
                <c:pt idx="381">
                  <c:v>9.1254600000000003</c:v>
                </c:pt>
                <c:pt idx="382">
                  <c:v>9.1494099999999996</c:v>
                </c:pt>
                <c:pt idx="383">
                  <c:v>9.1733600000000006</c:v>
                </c:pt>
                <c:pt idx="384">
                  <c:v>9.1973199999999995</c:v>
                </c:pt>
                <c:pt idx="385">
                  <c:v>9.2212700000000005</c:v>
                </c:pt>
                <c:pt idx="386">
                  <c:v>9.2452199999999998</c:v>
                </c:pt>
                <c:pt idx="387">
                  <c:v>9.2691700000000008</c:v>
                </c:pt>
                <c:pt idx="388">
                  <c:v>9.29312</c:v>
                </c:pt>
                <c:pt idx="389">
                  <c:v>9.3170699999999993</c:v>
                </c:pt>
                <c:pt idx="390">
                  <c:v>9.3410200000000003</c:v>
                </c:pt>
                <c:pt idx="391">
                  <c:v>9.3649699999999996</c:v>
                </c:pt>
                <c:pt idx="392">
                  <c:v>9.3889300000000002</c:v>
                </c:pt>
                <c:pt idx="393">
                  <c:v>9.4128799999999995</c:v>
                </c:pt>
                <c:pt idx="394">
                  <c:v>9.4368300000000005</c:v>
                </c:pt>
                <c:pt idx="395">
                  <c:v>9.4607799999999997</c:v>
                </c:pt>
                <c:pt idx="396">
                  <c:v>9.4847300000000008</c:v>
                </c:pt>
                <c:pt idx="397">
                  <c:v>9.50868</c:v>
                </c:pt>
                <c:pt idx="398">
                  <c:v>9.5326299999999993</c:v>
                </c:pt>
                <c:pt idx="399">
                  <c:v>9.5565899999999999</c:v>
                </c:pt>
                <c:pt idx="400">
                  <c:v>9.5805399999999992</c:v>
                </c:pt>
                <c:pt idx="401">
                  <c:v>9.6044900000000002</c:v>
                </c:pt>
                <c:pt idx="402">
                  <c:v>9.6284399999999994</c:v>
                </c:pt>
                <c:pt idx="403">
                  <c:v>9.6523900000000005</c:v>
                </c:pt>
                <c:pt idx="404">
                  <c:v>9.6763399999999997</c:v>
                </c:pt>
                <c:pt idx="405">
                  <c:v>9.7002900000000007</c:v>
                </c:pt>
                <c:pt idx="406">
                  <c:v>9.7242499999999996</c:v>
                </c:pt>
                <c:pt idx="407">
                  <c:v>9.7482000000000006</c:v>
                </c:pt>
                <c:pt idx="408">
                  <c:v>9.7721499999999999</c:v>
                </c:pt>
                <c:pt idx="409">
                  <c:v>9.7960999999999991</c:v>
                </c:pt>
                <c:pt idx="410">
                  <c:v>9.8200500000000002</c:v>
                </c:pt>
                <c:pt idx="411">
                  <c:v>9.8439999999999994</c:v>
                </c:pt>
                <c:pt idx="412">
                  <c:v>9.8679500000000004</c:v>
                </c:pt>
                <c:pt idx="413">
                  <c:v>9.8918999999999997</c:v>
                </c:pt>
                <c:pt idx="414">
                  <c:v>9.9158600000000003</c:v>
                </c:pt>
                <c:pt idx="415">
                  <c:v>9.9398099999999996</c:v>
                </c:pt>
                <c:pt idx="416">
                  <c:v>9.9637600000000006</c:v>
                </c:pt>
                <c:pt idx="417">
                  <c:v>9.9877099999999999</c:v>
                </c:pt>
                <c:pt idx="418">
                  <c:v>10.011699999999999</c:v>
                </c:pt>
                <c:pt idx="419">
                  <c:v>10.035600000000001</c:v>
                </c:pt>
                <c:pt idx="420">
                  <c:v>10.0596</c:v>
                </c:pt>
                <c:pt idx="421">
                  <c:v>10.083500000000001</c:v>
                </c:pt>
                <c:pt idx="422">
                  <c:v>10.1075</c:v>
                </c:pt>
                <c:pt idx="423">
                  <c:v>10.131399999999999</c:v>
                </c:pt>
                <c:pt idx="424">
                  <c:v>10.1554</c:v>
                </c:pt>
                <c:pt idx="425">
                  <c:v>10.1793</c:v>
                </c:pt>
                <c:pt idx="426">
                  <c:v>10.2033</c:v>
                </c:pt>
                <c:pt idx="427">
                  <c:v>10.2272</c:v>
                </c:pt>
                <c:pt idx="428">
                  <c:v>10.251200000000001</c:v>
                </c:pt>
                <c:pt idx="429">
                  <c:v>10.2751</c:v>
                </c:pt>
                <c:pt idx="430">
                  <c:v>10.299099999999999</c:v>
                </c:pt>
                <c:pt idx="431">
                  <c:v>10.323</c:v>
                </c:pt>
                <c:pt idx="432">
                  <c:v>10.347</c:v>
                </c:pt>
                <c:pt idx="433">
                  <c:v>10.370900000000001</c:v>
                </c:pt>
                <c:pt idx="434">
                  <c:v>10.3949</c:v>
                </c:pt>
                <c:pt idx="435">
                  <c:v>10.418799999999999</c:v>
                </c:pt>
                <c:pt idx="436">
                  <c:v>10.4428</c:v>
                </c:pt>
                <c:pt idx="437">
                  <c:v>10.466699999999999</c:v>
                </c:pt>
                <c:pt idx="438">
                  <c:v>10.4907</c:v>
                </c:pt>
                <c:pt idx="439">
                  <c:v>10.5146</c:v>
                </c:pt>
                <c:pt idx="440">
                  <c:v>10.538600000000001</c:v>
                </c:pt>
                <c:pt idx="441">
                  <c:v>10.5625</c:v>
                </c:pt>
                <c:pt idx="442">
                  <c:v>10.586499999999999</c:v>
                </c:pt>
                <c:pt idx="443">
                  <c:v>10.6104</c:v>
                </c:pt>
                <c:pt idx="444">
                  <c:v>10.634399999999999</c:v>
                </c:pt>
                <c:pt idx="445">
                  <c:v>10.658300000000001</c:v>
                </c:pt>
                <c:pt idx="446">
                  <c:v>10.6823</c:v>
                </c:pt>
                <c:pt idx="447">
                  <c:v>10.706300000000001</c:v>
                </c:pt>
                <c:pt idx="448">
                  <c:v>10.7302</c:v>
                </c:pt>
                <c:pt idx="449">
                  <c:v>10.754200000000001</c:v>
                </c:pt>
                <c:pt idx="450">
                  <c:v>10.7781</c:v>
                </c:pt>
                <c:pt idx="451">
                  <c:v>10.802099999999999</c:v>
                </c:pt>
                <c:pt idx="452">
                  <c:v>10.826000000000001</c:v>
                </c:pt>
                <c:pt idx="453">
                  <c:v>10.85</c:v>
                </c:pt>
                <c:pt idx="454">
                  <c:v>10.873900000000001</c:v>
                </c:pt>
                <c:pt idx="455">
                  <c:v>10.8979</c:v>
                </c:pt>
                <c:pt idx="456">
                  <c:v>10.921799999999999</c:v>
                </c:pt>
                <c:pt idx="457">
                  <c:v>10.9458</c:v>
                </c:pt>
                <c:pt idx="458">
                  <c:v>10.9697</c:v>
                </c:pt>
                <c:pt idx="459">
                  <c:v>10.9937</c:v>
                </c:pt>
                <c:pt idx="460">
                  <c:v>11.0176</c:v>
                </c:pt>
                <c:pt idx="461">
                  <c:v>11.041600000000001</c:v>
                </c:pt>
                <c:pt idx="462">
                  <c:v>11.0655</c:v>
                </c:pt>
                <c:pt idx="463">
                  <c:v>11.089499999999999</c:v>
                </c:pt>
                <c:pt idx="464">
                  <c:v>11.1134</c:v>
                </c:pt>
                <c:pt idx="465">
                  <c:v>11.1374</c:v>
                </c:pt>
                <c:pt idx="466">
                  <c:v>11.161300000000001</c:v>
                </c:pt>
                <c:pt idx="467">
                  <c:v>11.1853</c:v>
                </c:pt>
                <c:pt idx="468">
                  <c:v>11.209199999999999</c:v>
                </c:pt>
                <c:pt idx="469">
                  <c:v>11.2332</c:v>
                </c:pt>
                <c:pt idx="470">
                  <c:v>11.257099999999999</c:v>
                </c:pt>
                <c:pt idx="471">
                  <c:v>11.2811</c:v>
                </c:pt>
                <c:pt idx="472">
                  <c:v>11.305</c:v>
                </c:pt>
                <c:pt idx="473">
                  <c:v>11.329000000000001</c:v>
                </c:pt>
                <c:pt idx="474">
                  <c:v>11.3529</c:v>
                </c:pt>
                <c:pt idx="475">
                  <c:v>11.376899999999999</c:v>
                </c:pt>
                <c:pt idx="476">
                  <c:v>11.4008</c:v>
                </c:pt>
                <c:pt idx="477">
                  <c:v>11.424799999999999</c:v>
                </c:pt>
                <c:pt idx="478">
                  <c:v>11.448700000000001</c:v>
                </c:pt>
                <c:pt idx="479">
                  <c:v>11.4727</c:v>
                </c:pt>
                <c:pt idx="480">
                  <c:v>11.496600000000001</c:v>
                </c:pt>
                <c:pt idx="481">
                  <c:v>11.5206</c:v>
                </c:pt>
                <c:pt idx="482">
                  <c:v>11.544499999999999</c:v>
                </c:pt>
                <c:pt idx="483">
                  <c:v>11.5685</c:v>
                </c:pt>
                <c:pt idx="484">
                  <c:v>11.5924</c:v>
                </c:pt>
                <c:pt idx="485">
                  <c:v>11.616400000000001</c:v>
                </c:pt>
                <c:pt idx="486">
                  <c:v>11.6404</c:v>
                </c:pt>
                <c:pt idx="487">
                  <c:v>11.664300000000001</c:v>
                </c:pt>
                <c:pt idx="488">
                  <c:v>11.6883</c:v>
                </c:pt>
                <c:pt idx="489">
                  <c:v>11.712199999999999</c:v>
                </c:pt>
                <c:pt idx="490">
                  <c:v>11.7362</c:v>
                </c:pt>
                <c:pt idx="491">
                  <c:v>11.7601</c:v>
                </c:pt>
                <c:pt idx="492">
                  <c:v>11.7841</c:v>
                </c:pt>
                <c:pt idx="493">
                  <c:v>11.808</c:v>
                </c:pt>
                <c:pt idx="494">
                  <c:v>11.832000000000001</c:v>
                </c:pt>
                <c:pt idx="495">
                  <c:v>11.8559</c:v>
                </c:pt>
                <c:pt idx="496">
                  <c:v>11.879899999999999</c:v>
                </c:pt>
                <c:pt idx="497">
                  <c:v>11.9038</c:v>
                </c:pt>
                <c:pt idx="498">
                  <c:v>11.9278</c:v>
                </c:pt>
                <c:pt idx="499">
                  <c:v>11.951700000000001</c:v>
                </c:pt>
                <c:pt idx="500">
                  <c:v>11.9757</c:v>
                </c:pt>
                <c:pt idx="501">
                  <c:v>11.999599999999999</c:v>
                </c:pt>
                <c:pt idx="502">
                  <c:v>12.0236</c:v>
                </c:pt>
                <c:pt idx="503">
                  <c:v>12.047499999999999</c:v>
                </c:pt>
                <c:pt idx="504">
                  <c:v>12.0715</c:v>
                </c:pt>
                <c:pt idx="505">
                  <c:v>12.0954</c:v>
                </c:pt>
                <c:pt idx="506">
                  <c:v>12.119400000000001</c:v>
                </c:pt>
                <c:pt idx="507">
                  <c:v>12.1433</c:v>
                </c:pt>
                <c:pt idx="508">
                  <c:v>12.167299999999999</c:v>
                </c:pt>
                <c:pt idx="509">
                  <c:v>12.1912</c:v>
                </c:pt>
                <c:pt idx="510">
                  <c:v>12.215199999999999</c:v>
                </c:pt>
                <c:pt idx="511">
                  <c:v>12.239100000000001</c:v>
                </c:pt>
                <c:pt idx="512">
                  <c:v>12.2631</c:v>
                </c:pt>
                <c:pt idx="513">
                  <c:v>12.287000000000001</c:v>
                </c:pt>
                <c:pt idx="514">
                  <c:v>12.311</c:v>
                </c:pt>
                <c:pt idx="515">
                  <c:v>12.334899999999999</c:v>
                </c:pt>
                <c:pt idx="516">
                  <c:v>12.3589</c:v>
                </c:pt>
                <c:pt idx="517">
                  <c:v>12.3828</c:v>
                </c:pt>
                <c:pt idx="518">
                  <c:v>12.4068</c:v>
                </c:pt>
                <c:pt idx="519">
                  <c:v>12.4307</c:v>
                </c:pt>
                <c:pt idx="520">
                  <c:v>12.454700000000001</c:v>
                </c:pt>
                <c:pt idx="521">
                  <c:v>12.4786</c:v>
                </c:pt>
                <c:pt idx="522">
                  <c:v>12.502599999999999</c:v>
                </c:pt>
                <c:pt idx="523">
                  <c:v>12.5266</c:v>
                </c:pt>
                <c:pt idx="524">
                  <c:v>12.5505</c:v>
                </c:pt>
                <c:pt idx="525">
                  <c:v>12.5745</c:v>
                </c:pt>
                <c:pt idx="526">
                  <c:v>12.5984</c:v>
                </c:pt>
                <c:pt idx="527">
                  <c:v>12.622400000000001</c:v>
                </c:pt>
                <c:pt idx="528">
                  <c:v>12.6463</c:v>
                </c:pt>
                <c:pt idx="529">
                  <c:v>12.670299999999999</c:v>
                </c:pt>
                <c:pt idx="530">
                  <c:v>12.6942</c:v>
                </c:pt>
                <c:pt idx="531">
                  <c:v>12.7182</c:v>
                </c:pt>
                <c:pt idx="532">
                  <c:v>12.742100000000001</c:v>
                </c:pt>
                <c:pt idx="533">
                  <c:v>12.7661</c:v>
                </c:pt>
                <c:pt idx="534">
                  <c:v>12.79</c:v>
                </c:pt>
                <c:pt idx="535">
                  <c:v>12.814</c:v>
                </c:pt>
                <c:pt idx="536">
                  <c:v>12.837899999999999</c:v>
                </c:pt>
                <c:pt idx="537">
                  <c:v>12.8619</c:v>
                </c:pt>
                <c:pt idx="538">
                  <c:v>12.8858</c:v>
                </c:pt>
                <c:pt idx="539">
                  <c:v>12.909800000000001</c:v>
                </c:pt>
                <c:pt idx="540">
                  <c:v>12.9337</c:v>
                </c:pt>
                <c:pt idx="541">
                  <c:v>12.957700000000001</c:v>
                </c:pt>
                <c:pt idx="542">
                  <c:v>12.9816</c:v>
                </c:pt>
                <c:pt idx="543">
                  <c:v>13.005599999999999</c:v>
                </c:pt>
                <c:pt idx="544">
                  <c:v>13.029500000000001</c:v>
                </c:pt>
                <c:pt idx="545">
                  <c:v>13.0535</c:v>
                </c:pt>
                <c:pt idx="546">
                  <c:v>13.077400000000001</c:v>
                </c:pt>
                <c:pt idx="547">
                  <c:v>13.1014</c:v>
                </c:pt>
                <c:pt idx="548">
                  <c:v>13.125299999999999</c:v>
                </c:pt>
                <c:pt idx="549">
                  <c:v>13.1493</c:v>
                </c:pt>
                <c:pt idx="550">
                  <c:v>13.1732</c:v>
                </c:pt>
                <c:pt idx="551">
                  <c:v>13.1972</c:v>
                </c:pt>
                <c:pt idx="552">
                  <c:v>13.2211</c:v>
                </c:pt>
                <c:pt idx="553">
                  <c:v>13.245100000000001</c:v>
                </c:pt>
                <c:pt idx="554">
                  <c:v>13.269</c:v>
                </c:pt>
                <c:pt idx="555">
                  <c:v>13.292999999999999</c:v>
                </c:pt>
                <c:pt idx="556">
                  <c:v>13.3169</c:v>
                </c:pt>
                <c:pt idx="557">
                  <c:v>13.3409</c:v>
                </c:pt>
                <c:pt idx="558">
                  <c:v>13.364800000000001</c:v>
                </c:pt>
                <c:pt idx="559">
                  <c:v>13.3888</c:v>
                </c:pt>
                <c:pt idx="560">
                  <c:v>13.412800000000001</c:v>
                </c:pt>
                <c:pt idx="561">
                  <c:v>13.4367</c:v>
                </c:pt>
                <c:pt idx="562">
                  <c:v>13.460699999999999</c:v>
                </c:pt>
                <c:pt idx="563">
                  <c:v>13.4846</c:v>
                </c:pt>
                <c:pt idx="564">
                  <c:v>13.508599999999999</c:v>
                </c:pt>
                <c:pt idx="565">
                  <c:v>13.532500000000001</c:v>
                </c:pt>
                <c:pt idx="566">
                  <c:v>13.5565</c:v>
                </c:pt>
                <c:pt idx="567">
                  <c:v>13.580399999999999</c:v>
                </c:pt>
                <c:pt idx="568">
                  <c:v>13.6044</c:v>
                </c:pt>
                <c:pt idx="569">
                  <c:v>13.628299999999999</c:v>
                </c:pt>
                <c:pt idx="570">
                  <c:v>13.6523</c:v>
                </c:pt>
                <c:pt idx="571">
                  <c:v>13.6762</c:v>
                </c:pt>
                <c:pt idx="572">
                  <c:v>13.700200000000001</c:v>
                </c:pt>
                <c:pt idx="573">
                  <c:v>13.7241</c:v>
                </c:pt>
                <c:pt idx="574">
                  <c:v>13.748100000000001</c:v>
                </c:pt>
                <c:pt idx="575">
                  <c:v>13.772</c:v>
                </c:pt>
                <c:pt idx="576">
                  <c:v>13.795999999999999</c:v>
                </c:pt>
                <c:pt idx="577">
                  <c:v>13.819900000000001</c:v>
                </c:pt>
                <c:pt idx="578">
                  <c:v>13.8439</c:v>
                </c:pt>
                <c:pt idx="579">
                  <c:v>13.867800000000001</c:v>
                </c:pt>
                <c:pt idx="580">
                  <c:v>13.8918</c:v>
                </c:pt>
                <c:pt idx="581">
                  <c:v>13.915699999999999</c:v>
                </c:pt>
                <c:pt idx="582">
                  <c:v>13.9397</c:v>
                </c:pt>
                <c:pt idx="583">
                  <c:v>13.9636</c:v>
                </c:pt>
                <c:pt idx="584">
                  <c:v>13.9876</c:v>
                </c:pt>
                <c:pt idx="585">
                  <c:v>14.0115</c:v>
                </c:pt>
                <c:pt idx="586">
                  <c:v>14.035500000000001</c:v>
                </c:pt>
                <c:pt idx="587">
                  <c:v>14.0594</c:v>
                </c:pt>
                <c:pt idx="588">
                  <c:v>14.083399999999999</c:v>
                </c:pt>
                <c:pt idx="589">
                  <c:v>14.1073</c:v>
                </c:pt>
                <c:pt idx="590">
                  <c:v>14.1313</c:v>
                </c:pt>
                <c:pt idx="591">
                  <c:v>14.155200000000001</c:v>
                </c:pt>
                <c:pt idx="592">
                  <c:v>14.1792</c:v>
                </c:pt>
                <c:pt idx="593">
                  <c:v>14.203099999999999</c:v>
                </c:pt>
                <c:pt idx="594">
                  <c:v>14.2271</c:v>
                </c:pt>
                <c:pt idx="595">
                  <c:v>14.250999999999999</c:v>
                </c:pt>
                <c:pt idx="596">
                  <c:v>14.275</c:v>
                </c:pt>
                <c:pt idx="597">
                  <c:v>14.298999999999999</c:v>
                </c:pt>
                <c:pt idx="598">
                  <c:v>14.322900000000001</c:v>
                </c:pt>
                <c:pt idx="599">
                  <c:v>14.3469</c:v>
                </c:pt>
                <c:pt idx="600">
                  <c:v>14.370799999999999</c:v>
                </c:pt>
                <c:pt idx="601">
                  <c:v>14.3948</c:v>
                </c:pt>
                <c:pt idx="602">
                  <c:v>14.418699999999999</c:v>
                </c:pt>
                <c:pt idx="603">
                  <c:v>14.4427</c:v>
                </c:pt>
                <c:pt idx="604">
                  <c:v>14.4666</c:v>
                </c:pt>
                <c:pt idx="605">
                  <c:v>14.490600000000001</c:v>
                </c:pt>
                <c:pt idx="606">
                  <c:v>14.5145</c:v>
                </c:pt>
                <c:pt idx="607">
                  <c:v>14.538500000000001</c:v>
                </c:pt>
                <c:pt idx="608">
                  <c:v>14.5624</c:v>
                </c:pt>
                <c:pt idx="609">
                  <c:v>14.586399999999999</c:v>
                </c:pt>
                <c:pt idx="610">
                  <c:v>14.610300000000001</c:v>
                </c:pt>
                <c:pt idx="611">
                  <c:v>14.6343</c:v>
                </c:pt>
                <c:pt idx="612">
                  <c:v>14.658200000000001</c:v>
                </c:pt>
                <c:pt idx="613">
                  <c:v>14.6822</c:v>
                </c:pt>
                <c:pt idx="614">
                  <c:v>14.706099999999999</c:v>
                </c:pt>
                <c:pt idx="615">
                  <c:v>14.7301</c:v>
                </c:pt>
                <c:pt idx="616">
                  <c:v>14.754</c:v>
                </c:pt>
                <c:pt idx="617">
                  <c:v>14.778</c:v>
                </c:pt>
                <c:pt idx="618">
                  <c:v>14.8019</c:v>
                </c:pt>
                <c:pt idx="619">
                  <c:v>14.825900000000001</c:v>
                </c:pt>
                <c:pt idx="620">
                  <c:v>14.8498</c:v>
                </c:pt>
                <c:pt idx="621">
                  <c:v>14.873799999999999</c:v>
                </c:pt>
                <c:pt idx="622">
                  <c:v>14.8977</c:v>
                </c:pt>
                <c:pt idx="623">
                  <c:v>14.9217</c:v>
                </c:pt>
                <c:pt idx="624">
                  <c:v>14.945600000000001</c:v>
                </c:pt>
                <c:pt idx="625">
                  <c:v>14.9696</c:v>
                </c:pt>
                <c:pt idx="626">
                  <c:v>14.993499999999999</c:v>
                </c:pt>
                <c:pt idx="627">
                  <c:v>15.0175</c:v>
                </c:pt>
                <c:pt idx="628">
                  <c:v>15.041399999999999</c:v>
                </c:pt>
                <c:pt idx="629">
                  <c:v>15.0654</c:v>
                </c:pt>
                <c:pt idx="630">
                  <c:v>15.0893</c:v>
                </c:pt>
                <c:pt idx="631">
                  <c:v>15.113300000000001</c:v>
                </c:pt>
                <c:pt idx="632">
                  <c:v>15.1372</c:v>
                </c:pt>
                <c:pt idx="633">
                  <c:v>15.161199999999999</c:v>
                </c:pt>
                <c:pt idx="634">
                  <c:v>15.1852</c:v>
                </c:pt>
                <c:pt idx="635">
                  <c:v>15.209099999999999</c:v>
                </c:pt>
                <c:pt idx="636">
                  <c:v>15.2331</c:v>
                </c:pt>
                <c:pt idx="637">
                  <c:v>15.257</c:v>
                </c:pt>
                <c:pt idx="638">
                  <c:v>15.281000000000001</c:v>
                </c:pt>
                <c:pt idx="639">
                  <c:v>15.3049</c:v>
                </c:pt>
                <c:pt idx="640">
                  <c:v>15.328900000000001</c:v>
                </c:pt>
                <c:pt idx="641">
                  <c:v>15.3528</c:v>
                </c:pt>
                <c:pt idx="642">
                  <c:v>15.376799999999999</c:v>
                </c:pt>
                <c:pt idx="643">
                  <c:v>15.400700000000001</c:v>
                </c:pt>
                <c:pt idx="644">
                  <c:v>15.4247</c:v>
                </c:pt>
                <c:pt idx="645">
                  <c:v>15.448600000000001</c:v>
                </c:pt>
                <c:pt idx="646">
                  <c:v>15.4726</c:v>
                </c:pt>
                <c:pt idx="647">
                  <c:v>15.496499999999999</c:v>
                </c:pt>
                <c:pt idx="648">
                  <c:v>15.5205</c:v>
                </c:pt>
                <c:pt idx="649">
                  <c:v>15.5444</c:v>
                </c:pt>
                <c:pt idx="650">
                  <c:v>15.5684</c:v>
                </c:pt>
                <c:pt idx="651">
                  <c:v>15.5923</c:v>
                </c:pt>
                <c:pt idx="652">
                  <c:v>15.616300000000001</c:v>
                </c:pt>
                <c:pt idx="653">
                  <c:v>15.6402</c:v>
                </c:pt>
                <c:pt idx="654">
                  <c:v>15.664199999999999</c:v>
                </c:pt>
                <c:pt idx="655">
                  <c:v>15.6881</c:v>
                </c:pt>
                <c:pt idx="656">
                  <c:v>15.7121</c:v>
                </c:pt>
                <c:pt idx="657">
                  <c:v>15.736000000000001</c:v>
                </c:pt>
                <c:pt idx="658">
                  <c:v>15.76</c:v>
                </c:pt>
                <c:pt idx="659">
                  <c:v>15.783899999999999</c:v>
                </c:pt>
                <c:pt idx="660">
                  <c:v>15.8079</c:v>
                </c:pt>
                <c:pt idx="661">
                  <c:v>15.831799999999999</c:v>
                </c:pt>
                <c:pt idx="662">
                  <c:v>15.8558</c:v>
                </c:pt>
                <c:pt idx="663">
                  <c:v>15.8797</c:v>
                </c:pt>
                <c:pt idx="664">
                  <c:v>15.903700000000001</c:v>
                </c:pt>
                <c:pt idx="665">
                  <c:v>15.9276</c:v>
                </c:pt>
                <c:pt idx="666">
                  <c:v>15.951599999999999</c:v>
                </c:pt>
                <c:pt idx="667">
                  <c:v>15.9755</c:v>
                </c:pt>
                <c:pt idx="668">
                  <c:v>15.999499999999999</c:v>
                </c:pt>
                <c:pt idx="669">
                  <c:v>16.023399999999999</c:v>
                </c:pt>
                <c:pt idx="670">
                  <c:v>16.0474</c:v>
                </c:pt>
                <c:pt idx="671">
                  <c:v>16.071400000000001</c:v>
                </c:pt>
                <c:pt idx="672">
                  <c:v>16.095300000000002</c:v>
                </c:pt>
                <c:pt idx="673">
                  <c:v>16.119299999999999</c:v>
                </c:pt>
                <c:pt idx="674">
                  <c:v>16.1432</c:v>
                </c:pt>
                <c:pt idx="675">
                  <c:v>16.167200000000001</c:v>
                </c:pt>
                <c:pt idx="676">
                  <c:v>16.191099999999999</c:v>
                </c:pt>
                <c:pt idx="677">
                  <c:v>16.2151</c:v>
                </c:pt>
                <c:pt idx="678">
                  <c:v>16.239000000000001</c:v>
                </c:pt>
                <c:pt idx="679">
                  <c:v>16.263000000000002</c:v>
                </c:pt>
                <c:pt idx="680">
                  <c:v>16.286899999999999</c:v>
                </c:pt>
                <c:pt idx="681">
                  <c:v>16.3109</c:v>
                </c:pt>
                <c:pt idx="682">
                  <c:v>16.334800000000001</c:v>
                </c:pt>
                <c:pt idx="683">
                  <c:v>16.358799999999999</c:v>
                </c:pt>
                <c:pt idx="684">
                  <c:v>16.3827</c:v>
                </c:pt>
                <c:pt idx="685">
                  <c:v>16.406700000000001</c:v>
                </c:pt>
                <c:pt idx="686">
                  <c:v>16.430599999999998</c:v>
                </c:pt>
                <c:pt idx="687">
                  <c:v>16.454599999999999</c:v>
                </c:pt>
                <c:pt idx="688">
                  <c:v>16.4785</c:v>
                </c:pt>
                <c:pt idx="689">
                  <c:v>16.502500000000001</c:v>
                </c:pt>
                <c:pt idx="690">
                  <c:v>16.526399999999999</c:v>
                </c:pt>
                <c:pt idx="691">
                  <c:v>16.5504</c:v>
                </c:pt>
                <c:pt idx="692">
                  <c:v>16.574300000000001</c:v>
                </c:pt>
                <c:pt idx="693">
                  <c:v>16.598299999999998</c:v>
                </c:pt>
                <c:pt idx="694">
                  <c:v>16.622199999999999</c:v>
                </c:pt>
                <c:pt idx="695">
                  <c:v>16.6462</c:v>
                </c:pt>
                <c:pt idx="696">
                  <c:v>16.670100000000001</c:v>
                </c:pt>
                <c:pt idx="697">
                  <c:v>16.694099999999999</c:v>
                </c:pt>
                <c:pt idx="698">
                  <c:v>16.718</c:v>
                </c:pt>
                <c:pt idx="699">
                  <c:v>16.742000000000001</c:v>
                </c:pt>
                <c:pt idx="700">
                  <c:v>16.765899999999998</c:v>
                </c:pt>
                <c:pt idx="701">
                  <c:v>16.789899999999999</c:v>
                </c:pt>
                <c:pt idx="702">
                  <c:v>16.813800000000001</c:v>
                </c:pt>
                <c:pt idx="703">
                  <c:v>16.837800000000001</c:v>
                </c:pt>
                <c:pt idx="704">
                  <c:v>16.861699999999999</c:v>
                </c:pt>
                <c:pt idx="705">
                  <c:v>16.8857</c:v>
                </c:pt>
                <c:pt idx="706">
                  <c:v>16.909600000000001</c:v>
                </c:pt>
                <c:pt idx="707">
                  <c:v>16.933599999999998</c:v>
                </c:pt>
                <c:pt idx="708">
                  <c:v>16.957599999999999</c:v>
                </c:pt>
                <c:pt idx="709">
                  <c:v>16.9815</c:v>
                </c:pt>
                <c:pt idx="710">
                  <c:v>17.005500000000001</c:v>
                </c:pt>
                <c:pt idx="711">
                  <c:v>17.029399999999999</c:v>
                </c:pt>
                <c:pt idx="712">
                  <c:v>17.0534</c:v>
                </c:pt>
                <c:pt idx="713">
                  <c:v>17.077300000000001</c:v>
                </c:pt>
                <c:pt idx="714">
                  <c:v>17.101299999999998</c:v>
                </c:pt>
                <c:pt idx="715">
                  <c:v>17.1252</c:v>
                </c:pt>
                <c:pt idx="716">
                  <c:v>17.1492</c:v>
                </c:pt>
                <c:pt idx="717">
                  <c:v>17.173100000000002</c:v>
                </c:pt>
                <c:pt idx="718">
                  <c:v>17.197099999999999</c:v>
                </c:pt>
                <c:pt idx="719">
                  <c:v>17.221</c:v>
                </c:pt>
                <c:pt idx="720">
                  <c:v>17.245000000000001</c:v>
                </c:pt>
                <c:pt idx="721">
                  <c:v>17.268899999999999</c:v>
                </c:pt>
                <c:pt idx="722">
                  <c:v>17.292899999999999</c:v>
                </c:pt>
                <c:pt idx="723">
                  <c:v>17.316800000000001</c:v>
                </c:pt>
                <c:pt idx="724">
                  <c:v>17.340800000000002</c:v>
                </c:pt>
                <c:pt idx="725">
                  <c:v>17.364699999999999</c:v>
                </c:pt>
                <c:pt idx="726">
                  <c:v>17.3887</c:v>
                </c:pt>
                <c:pt idx="727">
                  <c:v>17.412600000000001</c:v>
                </c:pt>
                <c:pt idx="728">
                  <c:v>17.436599999999999</c:v>
                </c:pt>
                <c:pt idx="729">
                  <c:v>17.4605</c:v>
                </c:pt>
                <c:pt idx="730">
                  <c:v>17.484500000000001</c:v>
                </c:pt>
                <c:pt idx="731">
                  <c:v>17.508400000000002</c:v>
                </c:pt>
                <c:pt idx="732">
                  <c:v>17.532399999999999</c:v>
                </c:pt>
                <c:pt idx="733">
                  <c:v>17.5563</c:v>
                </c:pt>
                <c:pt idx="734">
                  <c:v>17.580300000000001</c:v>
                </c:pt>
                <c:pt idx="735">
                  <c:v>17.604199999999999</c:v>
                </c:pt>
                <c:pt idx="736">
                  <c:v>17.6282</c:v>
                </c:pt>
                <c:pt idx="737">
                  <c:v>17.652100000000001</c:v>
                </c:pt>
                <c:pt idx="738">
                  <c:v>17.676100000000002</c:v>
                </c:pt>
                <c:pt idx="739">
                  <c:v>17.7</c:v>
                </c:pt>
                <c:pt idx="740">
                  <c:v>17.724</c:v>
                </c:pt>
                <c:pt idx="741">
                  <c:v>17.747900000000001</c:v>
                </c:pt>
                <c:pt idx="742">
                  <c:v>17.771899999999999</c:v>
                </c:pt>
                <c:pt idx="743">
                  <c:v>17.7958</c:v>
                </c:pt>
                <c:pt idx="744">
                  <c:v>17.819800000000001</c:v>
                </c:pt>
                <c:pt idx="745">
                  <c:v>17.843800000000002</c:v>
                </c:pt>
                <c:pt idx="746">
                  <c:v>17.867699999999999</c:v>
                </c:pt>
                <c:pt idx="747">
                  <c:v>17.8917</c:v>
                </c:pt>
                <c:pt idx="748">
                  <c:v>17.915600000000001</c:v>
                </c:pt>
                <c:pt idx="749">
                  <c:v>17.939599999999999</c:v>
                </c:pt>
                <c:pt idx="750">
                  <c:v>17.9635</c:v>
                </c:pt>
                <c:pt idx="751">
                  <c:v>17.987500000000001</c:v>
                </c:pt>
                <c:pt idx="752">
                  <c:v>18.011399999999998</c:v>
                </c:pt>
                <c:pt idx="753">
                  <c:v>18.035399999999999</c:v>
                </c:pt>
                <c:pt idx="754">
                  <c:v>18.0593</c:v>
                </c:pt>
                <c:pt idx="755">
                  <c:v>18.083300000000001</c:v>
                </c:pt>
                <c:pt idx="756">
                  <c:v>18.107199999999999</c:v>
                </c:pt>
                <c:pt idx="757">
                  <c:v>18.1312</c:v>
                </c:pt>
                <c:pt idx="758">
                  <c:v>18.155100000000001</c:v>
                </c:pt>
                <c:pt idx="759">
                  <c:v>18.179099999999998</c:v>
                </c:pt>
                <c:pt idx="760">
                  <c:v>18.202999999999999</c:v>
                </c:pt>
                <c:pt idx="761">
                  <c:v>18.227</c:v>
                </c:pt>
                <c:pt idx="762">
                  <c:v>18.250900000000001</c:v>
                </c:pt>
                <c:pt idx="763">
                  <c:v>18.274899999999999</c:v>
                </c:pt>
                <c:pt idx="764">
                  <c:v>18.2988</c:v>
                </c:pt>
                <c:pt idx="765">
                  <c:v>18.322800000000001</c:v>
                </c:pt>
                <c:pt idx="766">
                  <c:v>18.346699999999998</c:v>
                </c:pt>
                <c:pt idx="767">
                  <c:v>18.370699999999999</c:v>
                </c:pt>
                <c:pt idx="768">
                  <c:v>18.394600000000001</c:v>
                </c:pt>
                <c:pt idx="769">
                  <c:v>18.418600000000001</c:v>
                </c:pt>
                <c:pt idx="770">
                  <c:v>18.442499999999999</c:v>
                </c:pt>
                <c:pt idx="771">
                  <c:v>18.4665</c:v>
                </c:pt>
                <c:pt idx="772">
                  <c:v>18.490400000000001</c:v>
                </c:pt>
                <c:pt idx="773">
                  <c:v>18.514399999999998</c:v>
                </c:pt>
                <c:pt idx="774">
                  <c:v>18.5383</c:v>
                </c:pt>
                <c:pt idx="775">
                  <c:v>18.5623</c:v>
                </c:pt>
                <c:pt idx="776">
                  <c:v>18.586200000000002</c:v>
                </c:pt>
                <c:pt idx="777">
                  <c:v>18.610199999999999</c:v>
                </c:pt>
                <c:pt idx="778">
                  <c:v>18.6341</c:v>
                </c:pt>
                <c:pt idx="779">
                  <c:v>18.658100000000001</c:v>
                </c:pt>
                <c:pt idx="780">
                  <c:v>18.681999999999999</c:v>
                </c:pt>
                <c:pt idx="781">
                  <c:v>18.706</c:v>
                </c:pt>
                <c:pt idx="782">
                  <c:v>18.729900000000001</c:v>
                </c:pt>
                <c:pt idx="783">
                  <c:v>18.753900000000002</c:v>
                </c:pt>
                <c:pt idx="784">
                  <c:v>18.777899999999999</c:v>
                </c:pt>
                <c:pt idx="785">
                  <c:v>18.8018</c:v>
                </c:pt>
                <c:pt idx="786">
                  <c:v>18.825800000000001</c:v>
                </c:pt>
                <c:pt idx="787">
                  <c:v>18.849699999999999</c:v>
                </c:pt>
                <c:pt idx="788">
                  <c:v>18.873699999999999</c:v>
                </c:pt>
                <c:pt idx="789">
                  <c:v>18.897600000000001</c:v>
                </c:pt>
                <c:pt idx="790">
                  <c:v>18.921600000000002</c:v>
                </c:pt>
                <c:pt idx="791">
                  <c:v>18.945499999999999</c:v>
                </c:pt>
                <c:pt idx="792">
                  <c:v>18.9695</c:v>
                </c:pt>
                <c:pt idx="793">
                  <c:v>18.993400000000001</c:v>
                </c:pt>
                <c:pt idx="794">
                  <c:v>19.017399999999999</c:v>
                </c:pt>
                <c:pt idx="795">
                  <c:v>19.0413</c:v>
                </c:pt>
                <c:pt idx="796">
                  <c:v>19.065300000000001</c:v>
                </c:pt>
                <c:pt idx="797">
                  <c:v>19.089200000000002</c:v>
                </c:pt>
                <c:pt idx="798">
                  <c:v>19.113199999999999</c:v>
                </c:pt>
                <c:pt idx="799">
                  <c:v>19.1371</c:v>
                </c:pt>
                <c:pt idx="800">
                  <c:v>19.161100000000001</c:v>
                </c:pt>
                <c:pt idx="801">
                  <c:v>19.184999999999999</c:v>
                </c:pt>
                <c:pt idx="802">
                  <c:v>19.209</c:v>
                </c:pt>
                <c:pt idx="803">
                  <c:v>19.232900000000001</c:v>
                </c:pt>
                <c:pt idx="804">
                  <c:v>19.256900000000002</c:v>
                </c:pt>
                <c:pt idx="805">
                  <c:v>19.280799999999999</c:v>
                </c:pt>
                <c:pt idx="806">
                  <c:v>19.3048</c:v>
                </c:pt>
                <c:pt idx="807">
                  <c:v>19.328700000000001</c:v>
                </c:pt>
                <c:pt idx="808">
                  <c:v>19.352699999999999</c:v>
                </c:pt>
                <c:pt idx="809">
                  <c:v>19.3766</c:v>
                </c:pt>
                <c:pt idx="810">
                  <c:v>19.400600000000001</c:v>
                </c:pt>
                <c:pt idx="811">
                  <c:v>19.424499999999998</c:v>
                </c:pt>
                <c:pt idx="812">
                  <c:v>19.448499999999999</c:v>
                </c:pt>
                <c:pt idx="813">
                  <c:v>19.4724</c:v>
                </c:pt>
                <c:pt idx="814">
                  <c:v>19.496400000000001</c:v>
                </c:pt>
                <c:pt idx="815">
                  <c:v>19.520299999999999</c:v>
                </c:pt>
                <c:pt idx="816">
                  <c:v>19.5443</c:v>
                </c:pt>
                <c:pt idx="817">
                  <c:v>19.568200000000001</c:v>
                </c:pt>
                <c:pt idx="818">
                  <c:v>19.592199999999998</c:v>
                </c:pt>
                <c:pt idx="819">
                  <c:v>19.616099999999999</c:v>
                </c:pt>
                <c:pt idx="820">
                  <c:v>19.6401</c:v>
                </c:pt>
                <c:pt idx="821">
                  <c:v>19.664100000000001</c:v>
                </c:pt>
                <c:pt idx="822">
                  <c:v>19.687999999999999</c:v>
                </c:pt>
                <c:pt idx="823">
                  <c:v>19.712</c:v>
                </c:pt>
                <c:pt idx="824">
                  <c:v>19.735900000000001</c:v>
                </c:pt>
                <c:pt idx="825">
                  <c:v>19.759899999999998</c:v>
                </c:pt>
                <c:pt idx="826">
                  <c:v>19.783799999999999</c:v>
                </c:pt>
                <c:pt idx="827">
                  <c:v>19.8078</c:v>
                </c:pt>
                <c:pt idx="828">
                  <c:v>19.831700000000001</c:v>
                </c:pt>
                <c:pt idx="829">
                  <c:v>19.855699999999999</c:v>
                </c:pt>
                <c:pt idx="830">
                  <c:v>19.8796</c:v>
                </c:pt>
                <c:pt idx="831">
                  <c:v>19.903600000000001</c:v>
                </c:pt>
                <c:pt idx="832">
                  <c:v>19.927499999999998</c:v>
                </c:pt>
                <c:pt idx="833">
                  <c:v>19.951499999999999</c:v>
                </c:pt>
                <c:pt idx="834">
                  <c:v>19.9754</c:v>
                </c:pt>
                <c:pt idx="835">
                  <c:v>19.999400000000001</c:v>
                </c:pt>
                <c:pt idx="836">
                  <c:v>20.023299999999999</c:v>
                </c:pt>
                <c:pt idx="837">
                  <c:v>20.0473</c:v>
                </c:pt>
                <c:pt idx="838">
                  <c:v>20.071200000000001</c:v>
                </c:pt>
                <c:pt idx="839">
                  <c:v>20.095199999999998</c:v>
                </c:pt>
                <c:pt idx="840">
                  <c:v>20.1191</c:v>
                </c:pt>
                <c:pt idx="841">
                  <c:v>20.1431</c:v>
                </c:pt>
                <c:pt idx="842">
                  <c:v>20.167000000000002</c:v>
                </c:pt>
                <c:pt idx="843">
                  <c:v>20.190999999999999</c:v>
                </c:pt>
                <c:pt idx="844">
                  <c:v>20.2149</c:v>
                </c:pt>
                <c:pt idx="845">
                  <c:v>20.238900000000001</c:v>
                </c:pt>
                <c:pt idx="846">
                  <c:v>20.262799999999999</c:v>
                </c:pt>
                <c:pt idx="847">
                  <c:v>20.286799999999999</c:v>
                </c:pt>
                <c:pt idx="848">
                  <c:v>20.310700000000001</c:v>
                </c:pt>
                <c:pt idx="849">
                  <c:v>20.334700000000002</c:v>
                </c:pt>
                <c:pt idx="850">
                  <c:v>20.358599999999999</c:v>
                </c:pt>
                <c:pt idx="851">
                  <c:v>20.3826</c:v>
                </c:pt>
                <c:pt idx="852">
                  <c:v>20.406500000000001</c:v>
                </c:pt>
                <c:pt idx="853">
                  <c:v>20.430499999999999</c:v>
                </c:pt>
                <c:pt idx="854">
                  <c:v>20.4544</c:v>
                </c:pt>
                <c:pt idx="855">
                  <c:v>20.478400000000001</c:v>
                </c:pt>
                <c:pt idx="856">
                  <c:v>20.502300000000002</c:v>
                </c:pt>
                <c:pt idx="857">
                  <c:v>20.526299999999999</c:v>
                </c:pt>
                <c:pt idx="858">
                  <c:v>20.5503</c:v>
                </c:pt>
                <c:pt idx="859">
                  <c:v>20.574200000000001</c:v>
                </c:pt>
                <c:pt idx="860">
                  <c:v>20.598199999999999</c:v>
                </c:pt>
                <c:pt idx="861">
                  <c:v>20.6221</c:v>
                </c:pt>
                <c:pt idx="862">
                  <c:v>20.646100000000001</c:v>
                </c:pt>
                <c:pt idx="863">
                  <c:v>20.67</c:v>
                </c:pt>
                <c:pt idx="864">
                  <c:v>20.693999999999999</c:v>
                </c:pt>
                <c:pt idx="865">
                  <c:v>20.7179</c:v>
                </c:pt>
                <c:pt idx="866">
                  <c:v>20.741900000000001</c:v>
                </c:pt>
                <c:pt idx="867">
                  <c:v>20.765799999999999</c:v>
                </c:pt>
                <c:pt idx="868">
                  <c:v>20.7898</c:v>
                </c:pt>
                <c:pt idx="869">
                  <c:v>20.813700000000001</c:v>
                </c:pt>
                <c:pt idx="870">
                  <c:v>20.837700000000002</c:v>
                </c:pt>
                <c:pt idx="871">
                  <c:v>20.861599999999999</c:v>
                </c:pt>
                <c:pt idx="872">
                  <c:v>20.8856</c:v>
                </c:pt>
                <c:pt idx="873">
                  <c:v>20.909500000000001</c:v>
                </c:pt>
                <c:pt idx="874">
                  <c:v>20.933499999999999</c:v>
                </c:pt>
                <c:pt idx="875">
                  <c:v>20.9574</c:v>
                </c:pt>
                <c:pt idx="876">
                  <c:v>20.981400000000001</c:v>
                </c:pt>
                <c:pt idx="877">
                  <c:v>21.005299999999998</c:v>
                </c:pt>
                <c:pt idx="878">
                  <c:v>21.029299999999999</c:v>
                </c:pt>
                <c:pt idx="879">
                  <c:v>21.0532</c:v>
                </c:pt>
                <c:pt idx="880">
                  <c:v>21.077200000000001</c:v>
                </c:pt>
                <c:pt idx="881">
                  <c:v>21.101099999999999</c:v>
                </c:pt>
                <c:pt idx="882">
                  <c:v>21.1251</c:v>
                </c:pt>
                <c:pt idx="883">
                  <c:v>21.149000000000001</c:v>
                </c:pt>
                <c:pt idx="884">
                  <c:v>21.172999999999998</c:v>
                </c:pt>
                <c:pt idx="885">
                  <c:v>21.196899999999999</c:v>
                </c:pt>
                <c:pt idx="886">
                  <c:v>21.2209</c:v>
                </c:pt>
                <c:pt idx="887">
                  <c:v>21.244800000000001</c:v>
                </c:pt>
                <c:pt idx="888">
                  <c:v>21.268799999999999</c:v>
                </c:pt>
                <c:pt idx="889">
                  <c:v>21.2927</c:v>
                </c:pt>
                <c:pt idx="890">
                  <c:v>21.316700000000001</c:v>
                </c:pt>
                <c:pt idx="891">
                  <c:v>21.340599999999998</c:v>
                </c:pt>
                <c:pt idx="892">
                  <c:v>21.364599999999999</c:v>
                </c:pt>
                <c:pt idx="893">
                  <c:v>21.388500000000001</c:v>
                </c:pt>
                <c:pt idx="894">
                  <c:v>21.412500000000001</c:v>
                </c:pt>
                <c:pt idx="895">
                  <c:v>21.436499999999999</c:v>
                </c:pt>
                <c:pt idx="896">
                  <c:v>21.4604</c:v>
                </c:pt>
                <c:pt idx="897">
                  <c:v>21.484400000000001</c:v>
                </c:pt>
                <c:pt idx="898">
                  <c:v>21.508299999999998</c:v>
                </c:pt>
                <c:pt idx="899">
                  <c:v>21.532299999999999</c:v>
                </c:pt>
                <c:pt idx="900">
                  <c:v>21.5562</c:v>
                </c:pt>
                <c:pt idx="901">
                  <c:v>21.580200000000001</c:v>
                </c:pt>
                <c:pt idx="902">
                  <c:v>21.604099999999999</c:v>
                </c:pt>
                <c:pt idx="903">
                  <c:v>21.6281</c:v>
                </c:pt>
                <c:pt idx="904">
                  <c:v>21.652000000000001</c:v>
                </c:pt>
                <c:pt idx="905">
                  <c:v>21.675999999999998</c:v>
                </c:pt>
                <c:pt idx="906">
                  <c:v>21.6999</c:v>
                </c:pt>
                <c:pt idx="907">
                  <c:v>21.7239</c:v>
                </c:pt>
                <c:pt idx="908">
                  <c:v>21.747800000000002</c:v>
                </c:pt>
                <c:pt idx="909">
                  <c:v>21.771799999999999</c:v>
                </c:pt>
                <c:pt idx="910">
                  <c:v>21.7957</c:v>
                </c:pt>
                <c:pt idx="911">
                  <c:v>21.819700000000001</c:v>
                </c:pt>
                <c:pt idx="912">
                  <c:v>21.843599999999999</c:v>
                </c:pt>
                <c:pt idx="913">
                  <c:v>21.867599999999999</c:v>
                </c:pt>
                <c:pt idx="914">
                  <c:v>21.891500000000001</c:v>
                </c:pt>
                <c:pt idx="915">
                  <c:v>21.915500000000002</c:v>
                </c:pt>
                <c:pt idx="916">
                  <c:v>21.939399999999999</c:v>
                </c:pt>
                <c:pt idx="917">
                  <c:v>21.9634</c:v>
                </c:pt>
                <c:pt idx="918">
                  <c:v>21.987300000000001</c:v>
                </c:pt>
                <c:pt idx="919">
                  <c:v>22.011299999999999</c:v>
                </c:pt>
                <c:pt idx="920">
                  <c:v>22.0352</c:v>
                </c:pt>
                <c:pt idx="921">
                  <c:v>22.059200000000001</c:v>
                </c:pt>
                <c:pt idx="922">
                  <c:v>22.083100000000002</c:v>
                </c:pt>
                <c:pt idx="923">
                  <c:v>22.107099999999999</c:v>
                </c:pt>
                <c:pt idx="924">
                  <c:v>22.131</c:v>
                </c:pt>
                <c:pt idx="925">
                  <c:v>22.155000000000001</c:v>
                </c:pt>
                <c:pt idx="926">
                  <c:v>22.178899999999999</c:v>
                </c:pt>
                <c:pt idx="927">
                  <c:v>22.2029</c:v>
                </c:pt>
                <c:pt idx="928">
                  <c:v>22.226800000000001</c:v>
                </c:pt>
                <c:pt idx="929">
                  <c:v>22.250800000000002</c:v>
                </c:pt>
                <c:pt idx="930">
                  <c:v>22.274699999999999</c:v>
                </c:pt>
                <c:pt idx="931">
                  <c:v>22.2987</c:v>
                </c:pt>
                <c:pt idx="932">
                  <c:v>22.322700000000001</c:v>
                </c:pt>
                <c:pt idx="933">
                  <c:v>22.346599999999999</c:v>
                </c:pt>
                <c:pt idx="934">
                  <c:v>22.3706</c:v>
                </c:pt>
                <c:pt idx="935">
                  <c:v>22.394500000000001</c:v>
                </c:pt>
                <c:pt idx="936">
                  <c:v>22.418500000000002</c:v>
                </c:pt>
                <c:pt idx="937">
                  <c:v>22.442399999999999</c:v>
                </c:pt>
                <c:pt idx="938">
                  <c:v>22.4664</c:v>
                </c:pt>
                <c:pt idx="939">
                  <c:v>22.490300000000001</c:v>
                </c:pt>
                <c:pt idx="940">
                  <c:v>22.514299999999999</c:v>
                </c:pt>
                <c:pt idx="941">
                  <c:v>22.5382</c:v>
                </c:pt>
                <c:pt idx="942">
                  <c:v>22.562200000000001</c:v>
                </c:pt>
                <c:pt idx="943">
                  <c:v>22.586099999999998</c:v>
                </c:pt>
                <c:pt idx="944">
                  <c:v>22.610099999999999</c:v>
                </c:pt>
                <c:pt idx="945">
                  <c:v>22.634</c:v>
                </c:pt>
                <c:pt idx="946">
                  <c:v>22.658000000000001</c:v>
                </c:pt>
                <c:pt idx="947">
                  <c:v>22.681899999999999</c:v>
                </c:pt>
                <c:pt idx="948">
                  <c:v>22.7059</c:v>
                </c:pt>
                <c:pt idx="949">
                  <c:v>22.729800000000001</c:v>
                </c:pt>
                <c:pt idx="950">
                  <c:v>22.753799999999998</c:v>
                </c:pt>
                <c:pt idx="951">
                  <c:v>22.777699999999999</c:v>
                </c:pt>
                <c:pt idx="952">
                  <c:v>22.8017</c:v>
                </c:pt>
                <c:pt idx="953">
                  <c:v>22.825600000000001</c:v>
                </c:pt>
                <c:pt idx="954">
                  <c:v>22.849599999999999</c:v>
                </c:pt>
                <c:pt idx="955">
                  <c:v>22.8735</c:v>
                </c:pt>
                <c:pt idx="956">
                  <c:v>22.897500000000001</c:v>
                </c:pt>
                <c:pt idx="957">
                  <c:v>22.921399999999998</c:v>
                </c:pt>
                <c:pt idx="958">
                  <c:v>22.945399999999999</c:v>
                </c:pt>
                <c:pt idx="959">
                  <c:v>22.9693</c:v>
                </c:pt>
                <c:pt idx="960">
                  <c:v>22.993300000000001</c:v>
                </c:pt>
                <c:pt idx="961">
                  <c:v>23.017199999999999</c:v>
                </c:pt>
                <c:pt idx="962">
                  <c:v>23.0412</c:v>
                </c:pt>
                <c:pt idx="963">
                  <c:v>23.065100000000001</c:v>
                </c:pt>
                <c:pt idx="964">
                  <c:v>23.089099999999998</c:v>
                </c:pt>
                <c:pt idx="965">
                  <c:v>23.113</c:v>
                </c:pt>
                <c:pt idx="966">
                  <c:v>23.137</c:v>
                </c:pt>
                <c:pt idx="967">
                  <c:v>23.160900000000002</c:v>
                </c:pt>
                <c:pt idx="968">
                  <c:v>23.184899999999999</c:v>
                </c:pt>
                <c:pt idx="969">
                  <c:v>23.2089</c:v>
                </c:pt>
                <c:pt idx="970">
                  <c:v>23.232800000000001</c:v>
                </c:pt>
                <c:pt idx="971">
                  <c:v>23.256799999999998</c:v>
                </c:pt>
                <c:pt idx="972">
                  <c:v>23.2807</c:v>
                </c:pt>
                <c:pt idx="973">
                  <c:v>23.3047</c:v>
                </c:pt>
                <c:pt idx="974">
                  <c:v>23.328600000000002</c:v>
                </c:pt>
                <c:pt idx="975">
                  <c:v>23.352599999999999</c:v>
                </c:pt>
                <c:pt idx="976">
                  <c:v>23.3765</c:v>
                </c:pt>
                <c:pt idx="977">
                  <c:v>23.400500000000001</c:v>
                </c:pt>
                <c:pt idx="978">
                  <c:v>23.424399999999999</c:v>
                </c:pt>
                <c:pt idx="979">
                  <c:v>23.448399999999999</c:v>
                </c:pt>
                <c:pt idx="980">
                  <c:v>23.472300000000001</c:v>
                </c:pt>
                <c:pt idx="981">
                  <c:v>23.496300000000002</c:v>
                </c:pt>
                <c:pt idx="982">
                  <c:v>23.520199999999999</c:v>
                </c:pt>
                <c:pt idx="983">
                  <c:v>23.5442</c:v>
                </c:pt>
                <c:pt idx="984">
                  <c:v>23.568100000000001</c:v>
                </c:pt>
                <c:pt idx="985">
                  <c:v>23.592099999999999</c:v>
                </c:pt>
                <c:pt idx="986">
                  <c:v>23.616</c:v>
                </c:pt>
                <c:pt idx="987">
                  <c:v>23.64</c:v>
                </c:pt>
                <c:pt idx="988">
                  <c:v>23.663900000000002</c:v>
                </c:pt>
                <c:pt idx="989">
                  <c:v>23.687899999999999</c:v>
                </c:pt>
                <c:pt idx="990">
                  <c:v>23.7118</c:v>
                </c:pt>
                <c:pt idx="991">
                  <c:v>23.735800000000001</c:v>
                </c:pt>
                <c:pt idx="992">
                  <c:v>23.759699999999999</c:v>
                </c:pt>
                <c:pt idx="993">
                  <c:v>23.7837</c:v>
                </c:pt>
                <c:pt idx="994">
                  <c:v>23.807600000000001</c:v>
                </c:pt>
                <c:pt idx="995">
                  <c:v>23.831600000000002</c:v>
                </c:pt>
                <c:pt idx="996">
                  <c:v>23.855499999999999</c:v>
                </c:pt>
                <c:pt idx="997">
                  <c:v>23.8795</c:v>
                </c:pt>
                <c:pt idx="998">
                  <c:v>23.903400000000001</c:v>
                </c:pt>
                <c:pt idx="999">
                  <c:v>23.927399999999999</c:v>
                </c:pt>
                <c:pt idx="1000">
                  <c:v>23.9513</c:v>
                </c:pt>
                <c:pt idx="1001">
                  <c:v>23.975300000000001</c:v>
                </c:pt>
                <c:pt idx="1002">
                  <c:v>23.999199999999998</c:v>
                </c:pt>
                <c:pt idx="1003">
                  <c:v>24.023199999999999</c:v>
                </c:pt>
                <c:pt idx="1004">
                  <c:v>24.0471</c:v>
                </c:pt>
                <c:pt idx="1005">
                  <c:v>24.071100000000001</c:v>
                </c:pt>
                <c:pt idx="1006">
                  <c:v>24.095099999999999</c:v>
                </c:pt>
                <c:pt idx="1007">
                  <c:v>24.119</c:v>
                </c:pt>
                <c:pt idx="1008">
                  <c:v>24.143000000000001</c:v>
                </c:pt>
                <c:pt idx="1009">
                  <c:v>24.166899999999998</c:v>
                </c:pt>
                <c:pt idx="1010">
                  <c:v>24.190899999999999</c:v>
                </c:pt>
                <c:pt idx="1011">
                  <c:v>24.2148</c:v>
                </c:pt>
                <c:pt idx="1012">
                  <c:v>24.238800000000001</c:v>
                </c:pt>
                <c:pt idx="1013">
                  <c:v>24.262699999999999</c:v>
                </c:pt>
                <c:pt idx="1014">
                  <c:v>24.2867</c:v>
                </c:pt>
                <c:pt idx="1015">
                  <c:v>24.310600000000001</c:v>
                </c:pt>
                <c:pt idx="1016">
                  <c:v>24.334599999999998</c:v>
                </c:pt>
                <c:pt idx="1017">
                  <c:v>24.358499999999999</c:v>
                </c:pt>
                <c:pt idx="1018">
                  <c:v>24.3825</c:v>
                </c:pt>
                <c:pt idx="1019">
                  <c:v>24.406400000000001</c:v>
                </c:pt>
                <c:pt idx="1020">
                  <c:v>24.430399999999999</c:v>
                </c:pt>
                <c:pt idx="1021">
                  <c:v>24.4543</c:v>
                </c:pt>
                <c:pt idx="1022">
                  <c:v>24.478300000000001</c:v>
                </c:pt>
                <c:pt idx="1023">
                  <c:v>24.502199999999998</c:v>
                </c:pt>
                <c:pt idx="1024">
                  <c:v>24.526199999999999</c:v>
                </c:pt>
                <c:pt idx="1025">
                  <c:v>24.5501</c:v>
                </c:pt>
                <c:pt idx="1026">
                  <c:v>24.574100000000001</c:v>
                </c:pt>
                <c:pt idx="1027">
                  <c:v>24.597999999999999</c:v>
                </c:pt>
                <c:pt idx="1028">
                  <c:v>24.622</c:v>
                </c:pt>
                <c:pt idx="1029">
                  <c:v>24.645900000000001</c:v>
                </c:pt>
                <c:pt idx="1030">
                  <c:v>24.669899999999998</c:v>
                </c:pt>
                <c:pt idx="1031">
                  <c:v>24.6938</c:v>
                </c:pt>
                <c:pt idx="1032">
                  <c:v>24.7178</c:v>
                </c:pt>
                <c:pt idx="1033">
                  <c:v>24.741700000000002</c:v>
                </c:pt>
                <c:pt idx="1034">
                  <c:v>24.765699999999999</c:v>
                </c:pt>
                <c:pt idx="1035">
                  <c:v>24.7896</c:v>
                </c:pt>
                <c:pt idx="1036">
                  <c:v>24.813600000000001</c:v>
                </c:pt>
                <c:pt idx="1037">
                  <c:v>24.837499999999999</c:v>
                </c:pt>
                <c:pt idx="1038">
                  <c:v>24.861499999999999</c:v>
                </c:pt>
                <c:pt idx="1039">
                  <c:v>24.885400000000001</c:v>
                </c:pt>
                <c:pt idx="1040">
                  <c:v>24.909400000000002</c:v>
                </c:pt>
                <c:pt idx="1041">
                  <c:v>24.933299999999999</c:v>
                </c:pt>
                <c:pt idx="1042">
                  <c:v>24.9573</c:v>
                </c:pt>
                <c:pt idx="1043">
                  <c:v>24.981300000000001</c:v>
                </c:pt>
                <c:pt idx="1044">
                  <c:v>25.005199999999999</c:v>
                </c:pt>
                <c:pt idx="1045">
                  <c:v>25.029199999999999</c:v>
                </c:pt>
                <c:pt idx="1046">
                  <c:v>25.053100000000001</c:v>
                </c:pt>
                <c:pt idx="1047">
                  <c:v>25.077100000000002</c:v>
                </c:pt>
                <c:pt idx="1048">
                  <c:v>25.100999999999999</c:v>
                </c:pt>
                <c:pt idx="1049">
                  <c:v>25.125</c:v>
                </c:pt>
                <c:pt idx="1050">
                  <c:v>25.148900000000001</c:v>
                </c:pt>
                <c:pt idx="1051">
                  <c:v>25.172899999999998</c:v>
                </c:pt>
                <c:pt idx="1052">
                  <c:v>25.1968</c:v>
                </c:pt>
                <c:pt idx="1053">
                  <c:v>25.220800000000001</c:v>
                </c:pt>
                <c:pt idx="1054">
                  <c:v>25.244700000000002</c:v>
                </c:pt>
                <c:pt idx="1055">
                  <c:v>25.268699999999999</c:v>
                </c:pt>
                <c:pt idx="1056">
                  <c:v>25.2926</c:v>
                </c:pt>
                <c:pt idx="1057">
                  <c:v>25.316600000000001</c:v>
                </c:pt>
                <c:pt idx="1058">
                  <c:v>25.340499999999999</c:v>
                </c:pt>
                <c:pt idx="1059">
                  <c:v>25.3645</c:v>
                </c:pt>
                <c:pt idx="1060">
                  <c:v>25.388400000000001</c:v>
                </c:pt>
                <c:pt idx="1061">
                  <c:v>25.412400000000002</c:v>
                </c:pt>
                <c:pt idx="1062">
                  <c:v>25.436299999999999</c:v>
                </c:pt>
                <c:pt idx="1063">
                  <c:v>25.4603</c:v>
                </c:pt>
                <c:pt idx="1064">
                  <c:v>25.484200000000001</c:v>
                </c:pt>
                <c:pt idx="1065">
                  <c:v>25.508199999999999</c:v>
                </c:pt>
                <c:pt idx="1066">
                  <c:v>25.5321</c:v>
                </c:pt>
                <c:pt idx="1067">
                  <c:v>25.556100000000001</c:v>
                </c:pt>
                <c:pt idx="1068">
                  <c:v>25.58</c:v>
                </c:pt>
                <c:pt idx="1069">
                  <c:v>25.603999999999999</c:v>
                </c:pt>
                <c:pt idx="1070">
                  <c:v>25.6279</c:v>
                </c:pt>
                <c:pt idx="1071">
                  <c:v>25.651900000000001</c:v>
                </c:pt>
                <c:pt idx="1072">
                  <c:v>25.675799999999999</c:v>
                </c:pt>
                <c:pt idx="1073">
                  <c:v>25.6998</c:v>
                </c:pt>
                <c:pt idx="1074">
                  <c:v>25.723700000000001</c:v>
                </c:pt>
                <c:pt idx="1075">
                  <c:v>25.747699999999998</c:v>
                </c:pt>
                <c:pt idx="1076">
                  <c:v>25.771599999999999</c:v>
                </c:pt>
                <c:pt idx="1077">
                  <c:v>25.7956</c:v>
                </c:pt>
                <c:pt idx="1078">
                  <c:v>25.819500000000001</c:v>
                </c:pt>
                <c:pt idx="1079">
                  <c:v>25.843499999999999</c:v>
                </c:pt>
                <c:pt idx="1080">
                  <c:v>25.8674</c:v>
                </c:pt>
                <c:pt idx="1081">
                  <c:v>25.891400000000001</c:v>
                </c:pt>
                <c:pt idx="1082">
                  <c:v>25.915400000000002</c:v>
                </c:pt>
                <c:pt idx="1083">
                  <c:v>25.939299999999999</c:v>
                </c:pt>
                <c:pt idx="1084">
                  <c:v>25.9633</c:v>
                </c:pt>
                <c:pt idx="1085">
                  <c:v>25.987200000000001</c:v>
                </c:pt>
                <c:pt idx="1086">
                  <c:v>26.011199999999999</c:v>
                </c:pt>
                <c:pt idx="1087">
                  <c:v>26.0351</c:v>
                </c:pt>
                <c:pt idx="1088">
                  <c:v>26.059100000000001</c:v>
                </c:pt>
                <c:pt idx="1089">
                  <c:v>26.082999999999998</c:v>
                </c:pt>
                <c:pt idx="1090">
                  <c:v>26.106999999999999</c:v>
                </c:pt>
                <c:pt idx="1091">
                  <c:v>26.1309</c:v>
                </c:pt>
                <c:pt idx="1092">
                  <c:v>26.154900000000001</c:v>
                </c:pt>
                <c:pt idx="1093">
                  <c:v>26.178799999999999</c:v>
                </c:pt>
                <c:pt idx="1094">
                  <c:v>26.2028</c:v>
                </c:pt>
                <c:pt idx="1095">
                  <c:v>26.226700000000001</c:v>
                </c:pt>
                <c:pt idx="1096">
                  <c:v>26.250699999999998</c:v>
                </c:pt>
                <c:pt idx="1097">
                  <c:v>26.2746</c:v>
                </c:pt>
                <c:pt idx="1098">
                  <c:v>26.2986</c:v>
                </c:pt>
                <c:pt idx="1099">
                  <c:v>26.322500000000002</c:v>
                </c:pt>
                <c:pt idx="1100">
                  <c:v>26.346499999999999</c:v>
                </c:pt>
                <c:pt idx="1101">
                  <c:v>26.3704</c:v>
                </c:pt>
                <c:pt idx="1102">
                  <c:v>26.394400000000001</c:v>
                </c:pt>
                <c:pt idx="1103">
                  <c:v>26.418299999999999</c:v>
                </c:pt>
                <c:pt idx="1104">
                  <c:v>26.442299999999999</c:v>
                </c:pt>
                <c:pt idx="1105">
                  <c:v>26.466200000000001</c:v>
                </c:pt>
                <c:pt idx="1106">
                  <c:v>26.490200000000002</c:v>
                </c:pt>
                <c:pt idx="1107">
                  <c:v>26.514099999999999</c:v>
                </c:pt>
                <c:pt idx="1108">
                  <c:v>26.5381</c:v>
                </c:pt>
                <c:pt idx="1109">
                  <c:v>26.562000000000001</c:v>
                </c:pt>
                <c:pt idx="1110">
                  <c:v>26.585999999999999</c:v>
                </c:pt>
                <c:pt idx="1111">
                  <c:v>26.6099</c:v>
                </c:pt>
                <c:pt idx="1112">
                  <c:v>26.633900000000001</c:v>
                </c:pt>
                <c:pt idx="1113">
                  <c:v>26.657800000000002</c:v>
                </c:pt>
                <c:pt idx="1114">
                  <c:v>26.681799999999999</c:v>
                </c:pt>
                <c:pt idx="1115">
                  <c:v>26.7057</c:v>
                </c:pt>
                <c:pt idx="1116">
                  <c:v>26.729700000000001</c:v>
                </c:pt>
                <c:pt idx="1117">
                  <c:v>26.753599999999999</c:v>
                </c:pt>
                <c:pt idx="1118">
                  <c:v>26.7776</c:v>
                </c:pt>
                <c:pt idx="1119">
                  <c:v>26.801600000000001</c:v>
                </c:pt>
                <c:pt idx="1120">
                  <c:v>26.825500000000002</c:v>
                </c:pt>
                <c:pt idx="1121">
                  <c:v>26.849499999999999</c:v>
                </c:pt>
                <c:pt idx="1122">
                  <c:v>26.8734</c:v>
                </c:pt>
                <c:pt idx="1123">
                  <c:v>26.897400000000001</c:v>
                </c:pt>
                <c:pt idx="1124">
                  <c:v>26.921299999999999</c:v>
                </c:pt>
                <c:pt idx="1125">
                  <c:v>26.9453</c:v>
                </c:pt>
                <c:pt idx="1126">
                  <c:v>26.969200000000001</c:v>
                </c:pt>
                <c:pt idx="1127">
                  <c:v>26.993200000000002</c:v>
                </c:pt>
                <c:pt idx="1128">
                  <c:v>27.017099999999999</c:v>
                </c:pt>
                <c:pt idx="1129">
                  <c:v>27.0411</c:v>
                </c:pt>
                <c:pt idx="1130">
                  <c:v>27.065000000000001</c:v>
                </c:pt>
                <c:pt idx="1131">
                  <c:v>27.088999999999999</c:v>
                </c:pt>
                <c:pt idx="1132">
                  <c:v>27.1129</c:v>
                </c:pt>
                <c:pt idx="1133">
                  <c:v>27.136900000000001</c:v>
                </c:pt>
                <c:pt idx="1134">
                  <c:v>27.160799999999998</c:v>
                </c:pt>
                <c:pt idx="1135">
                  <c:v>27.184799999999999</c:v>
                </c:pt>
                <c:pt idx="1136">
                  <c:v>27.2087</c:v>
                </c:pt>
                <c:pt idx="1137">
                  <c:v>27.232700000000001</c:v>
                </c:pt>
                <c:pt idx="1138">
                  <c:v>27.256599999999999</c:v>
                </c:pt>
                <c:pt idx="1139">
                  <c:v>27.2806</c:v>
                </c:pt>
                <c:pt idx="1140">
                  <c:v>27.304500000000001</c:v>
                </c:pt>
                <c:pt idx="1141">
                  <c:v>27.328499999999998</c:v>
                </c:pt>
                <c:pt idx="1142">
                  <c:v>27.352399999999999</c:v>
                </c:pt>
                <c:pt idx="1143">
                  <c:v>27.3764</c:v>
                </c:pt>
                <c:pt idx="1144">
                  <c:v>27.400300000000001</c:v>
                </c:pt>
                <c:pt idx="1145">
                  <c:v>27.424299999999999</c:v>
                </c:pt>
                <c:pt idx="1146">
                  <c:v>27.4482</c:v>
                </c:pt>
                <c:pt idx="1147">
                  <c:v>27.472200000000001</c:v>
                </c:pt>
                <c:pt idx="1148">
                  <c:v>27.496099999999998</c:v>
                </c:pt>
                <c:pt idx="1149">
                  <c:v>27.520099999999999</c:v>
                </c:pt>
                <c:pt idx="1150">
                  <c:v>27.544</c:v>
                </c:pt>
                <c:pt idx="1151">
                  <c:v>27.568000000000001</c:v>
                </c:pt>
                <c:pt idx="1152">
                  <c:v>27.591899999999999</c:v>
                </c:pt>
                <c:pt idx="1153">
                  <c:v>27.6159</c:v>
                </c:pt>
                <c:pt idx="1154">
                  <c:v>27.639800000000001</c:v>
                </c:pt>
                <c:pt idx="1155">
                  <c:v>27.663799999999998</c:v>
                </c:pt>
                <c:pt idx="1156">
                  <c:v>27.687799999999999</c:v>
                </c:pt>
                <c:pt idx="1157">
                  <c:v>27.7117</c:v>
                </c:pt>
                <c:pt idx="1158">
                  <c:v>27.735700000000001</c:v>
                </c:pt>
                <c:pt idx="1159">
                  <c:v>27.759599999999999</c:v>
                </c:pt>
                <c:pt idx="1160">
                  <c:v>27.7836</c:v>
                </c:pt>
                <c:pt idx="1161">
                  <c:v>27.807500000000001</c:v>
                </c:pt>
                <c:pt idx="1162">
                  <c:v>27.831499999999998</c:v>
                </c:pt>
                <c:pt idx="1163">
                  <c:v>27.855399999999999</c:v>
                </c:pt>
                <c:pt idx="1164">
                  <c:v>27.8794</c:v>
                </c:pt>
                <c:pt idx="1165">
                  <c:v>27.903300000000002</c:v>
                </c:pt>
                <c:pt idx="1166">
                  <c:v>27.927299999999999</c:v>
                </c:pt>
                <c:pt idx="1167">
                  <c:v>27.9512</c:v>
                </c:pt>
                <c:pt idx="1168">
                  <c:v>27.975200000000001</c:v>
                </c:pt>
                <c:pt idx="1169">
                  <c:v>27.999099999999999</c:v>
                </c:pt>
                <c:pt idx="1170">
                  <c:v>28.023099999999999</c:v>
                </c:pt>
                <c:pt idx="1171">
                  <c:v>28.047000000000001</c:v>
                </c:pt>
                <c:pt idx="1172">
                  <c:v>28.071000000000002</c:v>
                </c:pt>
                <c:pt idx="1173">
                  <c:v>28.094899999999999</c:v>
                </c:pt>
                <c:pt idx="1174">
                  <c:v>28.1189</c:v>
                </c:pt>
                <c:pt idx="1175">
                  <c:v>28.142800000000001</c:v>
                </c:pt>
                <c:pt idx="1176">
                  <c:v>28.166799999999999</c:v>
                </c:pt>
                <c:pt idx="1177">
                  <c:v>28.1907</c:v>
                </c:pt>
                <c:pt idx="1178">
                  <c:v>28.214700000000001</c:v>
                </c:pt>
                <c:pt idx="1179">
                  <c:v>28.238600000000002</c:v>
                </c:pt>
                <c:pt idx="1180">
                  <c:v>28.262599999999999</c:v>
                </c:pt>
                <c:pt idx="1181">
                  <c:v>28.2865</c:v>
                </c:pt>
                <c:pt idx="1182">
                  <c:v>28.310500000000001</c:v>
                </c:pt>
                <c:pt idx="1183">
                  <c:v>28.334399999999999</c:v>
                </c:pt>
                <c:pt idx="1184">
                  <c:v>28.3584</c:v>
                </c:pt>
                <c:pt idx="1185">
                  <c:v>28.382300000000001</c:v>
                </c:pt>
                <c:pt idx="1186">
                  <c:v>28.406300000000002</c:v>
                </c:pt>
                <c:pt idx="1187">
                  <c:v>28.430199999999999</c:v>
                </c:pt>
                <c:pt idx="1188">
                  <c:v>28.4542</c:v>
                </c:pt>
                <c:pt idx="1189">
                  <c:v>28.478100000000001</c:v>
                </c:pt>
                <c:pt idx="1190">
                  <c:v>28.502099999999999</c:v>
                </c:pt>
                <c:pt idx="1191">
                  <c:v>28.526</c:v>
                </c:pt>
                <c:pt idx="1192">
                  <c:v>28.55</c:v>
                </c:pt>
                <c:pt idx="1193">
                  <c:v>28.574000000000002</c:v>
                </c:pt>
                <c:pt idx="1194">
                  <c:v>28.597899999999999</c:v>
                </c:pt>
                <c:pt idx="1195">
                  <c:v>28.6219</c:v>
                </c:pt>
                <c:pt idx="1196">
                  <c:v>28.645800000000001</c:v>
                </c:pt>
                <c:pt idx="1197">
                  <c:v>28.669799999999999</c:v>
                </c:pt>
                <c:pt idx="1198">
                  <c:v>28.6937</c:v>
                </c:pt>
                <c:pt idx="1199">
                  <c:v>28.717700000000001</c:v>
                </c:pt>
                <c:pt idx="1200">
                  <c:v>28.741599999999998</c:v>
                </c:pt>
                <c:pt idx="1201">
                  <c:v>28.765599999999999</c:v>
                </c:pt>
                <c:pt idx="1202">
                  <c:v>28.7895</c:v>
                </c:pt>
                <c:pt idx="1203">
                  <c:v>28.813500000000001</c:v>
                </c:pt>
                <c:pt idx="1204">
                  <c:v>28.837399999999999</c:v>
                </c:pt>
                <c:pt idx="1205">
                  <c:v>28.8614</c:v>
                </c:pt>
                <c:pt idx="1206">
                  <c:v>28.885300000000001</c:v>
                </c:pt>
                <c:pt idx="1207">
                  <c:v>28.909300000000002</c:v>
                </c:pt>
                <c:pt idx="1208">
                  <c:v>28.933199999999999</c:v>
                </c:pt>
                <c:pt idx="1209">
                  <c:v>28.9572</c:v>
                </c:pt>
                <c:pt idx="1210">
                  <c:v>28.981100000000001</c:v>
                </c:pt>
                <c:pt idx="1211">
                  <c:v>29.005099999999999</c:v>
                </c:pt>
                <c:pt idx="1212">
                  <c:v>29.029</c:v>
                </c:pt>
                <c:pt idx="1213">
                  <c:v>29.053000000000001</c:v>
                </c:pt>
                <c:pt idx="1214">
                  <c:v>29.076899999999998</c:v>
                </c:pt>
                <c:pt idx="1215">
                  <c:v>29.100899999999999</c:v>
                </c:pt>
                <c:pt idx="1216">
                  <c:v>29.1248</c:v>
                </c:pt>
                <c:pt idx="1217">
                  <c:v>29.148800000000001</c:v>
                </c:pt>
                <c:pt idx="1218">
                  <c:v>29.172699999999999</c:v>
                </c:pt>
                <c:pt idx="1219">
                  <c:v>29.1967</c:v>
                </c:pt>
                <c:pt idx="1220">
                  <c:v>29.220600000000001</c:v>
                </c:pt>
                <c:pt idx="1221">
                  <c:v>29.244599999999998</c:v>
                </c:pt>
                <c:pt idx="1222">
                  <c:v>29.2685</c:v>
                </c:pt>
                <c:pt idx="1223">
                  <c:v>29.2925</c:v>
                </c:pt>
                <c:pt idx="1224">
                  <c:v>29.316400000000002</c:v>
                </c:pt>
                <c:pt idx="1225">
                  <c:v>29.340399999999999</c:v>
                </c:pt>
                <c:pt idx="1226">
                  <c:v>29.3643</c:v>
                </c:pt>
                <c:pt idx="1227">
                  <c:v>29.388300000000001</c:v>
                </c:pt>
                <c:pt idx="1228">
                  <c:v>29.412199999999999</c:v>
                </c:pt>
                <c:pt idx="1229">
                  <c:v>29.436199999999999</c:v>
                </c:pt>
                <c:pt idx="1230">
                  <c:v>29.4602</c:v>
                </c:pt>
                <c:pt idx="1231">
                  <c:v>29.484100000000002</c:v>
                </c:pt>
                <c:pt idx="1232">
                  <c:v>29.508099999999999</c:v>
                </c:pt>
                <c:pt idx="1233">
                  <c:v>29.532</c:v>
                </c:pt>
                <c:pt idx="1234">
                  <c:v>29.556000000000001</c:v>
                </c:pt>
                <c:pt idx="1235">
                  <c:v>29.579899999999999</c:v>
                </c:pt>
                <c:pt idx="1236">
                  <c:v>29.603899999999999</c:v>
                </c:pt>
                <c:pt idx="1237">
                  <c:v>29.627800000000001</c:v>
                </c:pt>
                <c:pt idx="1238">
                  <c:v>29.651800000000001</c:v>
                </c:pt>
                <c:pt idx="1239">
                  <c:v>29.675699999999999</c:v>
                </c:pt>
                <c:pt idx="1240">
                  <c:v>29.6997</c:v>
                </c:pt>
                <c:pt idx="1241">
                  <c:v>29.723600000000001</c:v>
                </c:pt>
                <c:pt idx="1242">
                  <c:v>29.747599999999998</c:v>
                </c:pt>
                <c:pt idx="1243">
                  <c:v>29.7715</c:v>
                </c:pt>
                <c:pt idx="1244">
                  <c:v>29.795500000000001</c:v>
                </c:pt>
                <c:pt idx="1245">
                  <c:v>29.819400000000002</c:v>
                </c:pt>
                <c:pt idx="1246">
                  <c:v>29.843399999999999</c:v>
                </c:pt>
                <c:pt idx="1247">
                  <c:v>29.8673</c:v>
                </c:pt>
                <c:pt idx="1248">
                  <c:v>29.891300000000001</c:v>
                </c:pt>
                <c:pt idx="1249">
                  <c:v>29.915199999999999</c:v>
                </c:pt>
                <c:pt idx="1250">
                  <c:v>29.9392</c:v>
                </c:pt>
                <c:pt idx="1251">
                  <c:v>29.963100000000001</c:v>
                </c:pt>
                <c:pt idx="1252">
                  <c:v>29.987100000000002</c:v>
                </c:pt>
                <c:pt idx="1253">
                  <c:v>30.010999999999999</c:v>
                </c:pt>
                <c:pt idx="1254">
                  <c:v>30.035</c:v>
                </c:pt>
                <c:pt idx="1255">
                  <c:v>30.058900000000001</c:v>
                </c:pt>
                <c:pt idx="1256">
                  <c:v>30.082899999999999</c:v>
                </c:pt>
                <c:pt idx="1257">
                  <c:v>30.1068</c:v>
                </c:pt>
                <c:pt idx="1258">
                  <c:v>30.130800000000001</c:v>
                </c:pt>
                <c:pt idx="1259">
                  <c:v>30.154699999999998</c:v>
                </c:pt>
                <c:pt idx="1260">
                  <c:v>30.178699999999999</c:v>
                </c:pt>
                <c:pt idx="1261">
                  <c:v>30.2026</c:v>
                </c:pt>
                <c:pt idx="1262">
                  <c:v>30.226600000000001</c:v>
                </c:pt>
                <c:pt idx="1263">
                  <c:v>30.250499999999999</c:v>
                </c:pt>
                <c:pt idx="1264">
                  <c:v>30.2745</c:v>
                </c:pt>
                <c:pt idx="1265">
                  <c:v>30.298400000000001</c:v>
                </c:pt>
                <c:pt idx="1266">
                  <c:v>30.322399999999998</c:v>
                </c:pt>
                <c:pt idx="1267">
                  <c:v>30.346399999999999</c:v>
                </c:pt>
                <c:pt idx="1268">
                  <c:v>30.3703</c:v>
                </c:pt>
                <c:pt idx="1269">
                  <c:v>30.394300000000001</c:v>
                </c:pt>
                <c:pt idx="1270">
                  <c:v>30.418199999999999</c:v>
                </c:pt>
                <c:pt idx="1271">
                  <c:v>30.4422</c:v>
                </c:pt>
                <c:pt idx="1272">
                  <c:v>30.466100000000001</c:v>
                </c:pt>
                <c:pt idx="1273">
                  <c:v>30.490100000000002</c:v>
                </c:pt>
                <c:pt idx="1274">
                  <c:v>30.513999999999999</c:v>
                </c:pt>
                <c:pt idx="1275">
                  <c:v>30.538</c:v>
                </c:pt>
                <c:pt idx="1276">
                  <c:v>30.561900000000001</c:v>
                </c:pt>
                <c:pt idx="1277">
                  <c:v>30.585899999999999</c:v>
                </c:pt>
                <c:pt idx="1278">
                  <c:v>30.6098</c:v>
                </c:pt>
                <c:pt idx="1279">
                  <c:v>30.633800000000001</c:v>
                </c:pt>
                <c:pt idx="1280">
                  <c:v>30.657699999999998</c:v>
                </c:pt>
                <c:pt idx="1281">
                  <c:v>30.681699999999999</c:v>
                </c:pt>
                <c:pt idx="1282">
                  <c:v>30.7056</c:v>
                </c:pt>
                <c:pt idx="1283">
                  <c:v>30.729600000000001</c:v>
                </c:pt>
                <c:pt idx="1284">
                  <c:v>30.753499999999999</c:v>
                </c:pt>
                <c:pt idx="1285">
                  <c:v>30.7775</c:v>
                </c:pt>
                <c:pt idx="1286">
                  <c:v>30.801400000000001</c:v>
                </c:pt>
                <c:pt idx="1287">
                  <c:v>30.825399999999998</c:v>
                </c:pt>
                <c:pt idx="1288">
                  <c:v>30.849299999999999</c:v>
                </c:pt>
                <c:pt idx="1289">
                  <c:v>30.8733</c:v>
                </c:pt>
                <c:pt idx="1290">
                  <c:v>30.897200000000002</c:v>
                </c:pt>
                <c:pt idx="1291">
                  <c:v>30.921199999999999</c:v>
                </c:pt>
                <c:pt idx="1292">
                  <c:v>30.9451</c:v>
                </c:pt>
                <c:pt idx="1293">
                  <c:v>30.969100000000001</c:v>
                </c:pt>
                <c:pt idx="1294">
                  <c:v>30.992999999999999</c:v>
                </c:pt>
                <c:pt idx="1295">
                  <c:v>31.016999999999999</c:v>
                </c:pt>
                <c:pt idx="1296">
                  <c:v>31.040900000000001</c:v>
                </c:pt>
                <c:pt idx="1297">
                  <c:v>31.064900000000002</c:v>
                </c:pt>
                <c:pt idx="1298">
                  <c:v>31.088799999999999</c:v>
                </c:pt>
                <c:pt idx="1299">
                  <c:v>31.1128</c:v>
                </c:pt>
                <c:pt idx="1300">
                  <c:v>31.136700000000001</c:v>
                </c:pt>
                <c:pt idx="1301">
                  <c:v>31.160699999999999</c:v>
                </c:pt>
                <c:pt idx="1302">
                  <c:v>31.1846</c:v>
                </c:pt>
                <c:pt idx="1303">
                  <c:v>31.208600000000001</c:v>
                </c:pt>
                <c:pt idx="1304">
                  <c:v>31.232600000000001</c:v>
                </c:pt>
                <c:pt idx="1305">
                  <c:v>31.256499999999999</c:v>
                </c:pt>
                <c:pt idx="1306">
                  <c:v>31.2805</c:v>
                </c:pt>
                <c:pt idx="1307">
                  <c:v>31.304400000000001</c:v>
                </c:pt>
                <c:pt idx="1308">
                  <c:v>31.328399999999998</c:v>
                </c:pt>
                <c:pt idx="1309">
                  <c:v>31.3523</c:v>
                </c:pt>
                <c:pt idx="1310">
                  <c:v>31.376300000000001</c:v>
                </c:pt>
                <c:pt idx="1311">
                  <c:v>31.400200000000002</c:v>
                </c:pt>
                <c:pt idx="1312">
                  <c:v>31.424199999999999</c:v>
                </c:pt>
                <c:pt idx="1313">
                  <c:v>31.4481</c:v>
                </c:pt>
                <c:pt idx="1314">
                  <c:v>31.472100000000001</c:v>
                </c:pt>
                <c:pt idx="1315">
                  <c:v>31.495999999999999</c:v>
                </c:pt>
                <c:pt idx="1316">
                  <c:v>31.52</c:v>
                </c:pt>
                <c:pt idx="1317">
                  <c:v>31.543900000000001</c:v>
                </c:pt>
                <c:pt idx="1318">
                  <c:v>31.567900000000002</c:v>
                </c:pt>
                <c:pt idx="1319">
                  <c:v>31.591799999999999</c:v>
                </c:pt>
                <c:pt idx="1320">
                  <c:v>31.6158</c:v>
                </c:pt>
                <c:pt idx="1321">
                  <c:v>31.639700000000001</c:v>
                </c:pt>
                <c:pt idx="1322">
                  <c:v>31.663699999999999</c:v>
                </c:pt>
                <c:pt idx="1323">
                  <c:v>31.6876</c:v>
                </c:pt>
                <c:pt idx="1324">
                  <c:v>31.711600000000001</c:v>
                </c:pt>
                <c:pt idx="1325">
                  <c:v>31.735499999999998</c:v>
                </c:pt>
                <c:pt idx="1326">
                  <c:v>31.759499999999999</c:v>
                </c:pt>
                <c:pt idx="1327">
                  <c:v>31.7834</c:v>
                </c:pt>
                <c:pt idx="1328">
                  <c:v>31.807400000000001</c:v>
                </c:pt>
                <c:pt idx="1329">
                  <c:v>31.831299999999999</c:v>
                </c:pt>
                <c:pt idx="1330">
                  <c:v>31.8553</c:v>
                </c:pt>
                <c:pt idx="1331">
                  <c:v>31.879200000000001</c:v>
                </c:pt>
                <c:pt idx="1332">
                  <c:v>31.903199999999998</c:v>
                </c:pt>
                <c:pt idx="1333">
                  <c:v>31.927099999999999</c:v>
                </c:pt>
                <c:pt idx="1334">
                  <c:v>31.9511</c:v>
                </c:pt>
                <c:pt idx="1335">
                  <c:v>31.975000000000001</c:v>
                </c:pt>
                <c:pt idx="1336">
                  <c:v>31.998999999999999</c:v>
                </c:pt>
                <c:pt idx="1337">
                  <c:v>32.0229</c:v>
                </c:pt>
                <c:pt idx="1338">
                  <c:v>32.046900000000001</c:v>
                </c:pt>
                <c:pt idx="1339">
                  <c:v>32.070799999999998</c:v>
                </c:pt>
                <c:pt idx="1340">
                  <c:v>32.094799999999999</c:v>
                </c:pt>
                <c:pt idx="1341">
                  <c:v>32.1188</c:v>
                </c:pt>
                <c:pt idx="1342">
                  <c:v>32.142699999999998</c:v>
                </c:pt>
                <c:pt idx="1343">
                  <c:v>32.166699999999999</c:v>
                </c:pt>
                <c:pt idx="1344">
                  <c:v>32.190600000000003</c:v>
                </c:pt>
                <c:pt idx="1345">
                  <c:v>32.214599999999997</c:v>
                </c:pt>
                <c:pt idx="1346">
                  <c:v>32.238500000000002</c:v>
                </c:pt>
                <c:pt idx="1347">
                  <c:v>32.262500000000003</c:v>
                </c:pt>
                <c:pt idx="1348">
                  <c:v>32.2864</c:v>
                </c:pt>
                <c:pt idx="1349">
                  <c:v>32.310400000000001</c:v>
                </c:pt>
                <c:pt idx="1350">
                  <c:v>32.334299999999999</c:v>
                </c:pt>
                <c:pt idx="1351">
                  <c:v>32.3583</c:v>
                </c:pt>
                <c:pt idx="1352">
                  <c:v>32.382199999999997</c:v>
                </c:pt>
                <c:pt idx="1353">
                  <c:v>32.406199999999998</c:v>
                </c:pt>
                <c:pt idx="1354">
                  <c:v>32.430100000000003</c:v>
                </c:pt>
                <c:pt idx="1355">
                  <c:v>32.454099999999997</c:v>
                </c:pt>
                <c:pt idx="1356">
                  <c:v>32.478000000000002</c:v>
                </c:pt>
                <c:pt idx="1357">
                  <c:v>32.502000000000002</c:v>
                </c:pt>
                <c:pt idx="1358">
                  <c:v>32.5259</c:v>
                </c:pt>
                <c:pt idx="1359">
                  <c:v>32.549900000000001</c:v>
                </c:pt>
                <c:pt idx="1360">
                  <c:v>32.573799999999999</c:v>
                </c:pt>
                <c:pt idx="1361">
                  <c:v>32.597799999999999</c:v>
                </c:pt>
                <c:pt idx="1362">
                  <c:v>32.621699999999997</c:v>
                </c:pt>
                <c:pt idx="1363">
                  <c:v>32.645699999999998</c:v>
                </c:pt>
                <c:pt idx="1364">
                  <c:v>32.669600000000003</c:v>
                </c:pt>
                <c:pt idx="1365">
                  <c:v>32.693600000000004</c:v>
                </c:pt>
                <c:pt idx="1366">
                  <c:v>32.717500000000001</c:v>
                </c:pt>
                <c:pt idx="1367">
                  <c:v>32.741500000000002</c:v>
                </c:pt>
                <c:pt idx="1368">
                  <c:v>32.7654</c:v>
                </c:pt>
                <c:pt idx="1369">
                  <c:v>32.789400000000001</c:v>
                </c:pt>
                <c:pt idx="1370">
                  <c:v>32.813299999999998</c:v>
                </c:pt>
                <c:pt idx="1371">
                  <c:v>32.837299999999999</c:v>
                </c:pt>
                <c:pt idx="1372">
                  <c:v>32.861199999999997</c:v>
                </c:pt>
                <c:pt idx="1373">
                  <c:v>32.885199999999998</c:v>
                </c:pt>
                <c:pt idx="1374">
                  <c:v>32.909100000000002</c:v>
                </c:pt>
                <c:pt idx="1375">
                  <c:v>32.933100000000003</c:v>
                </c:pt>
                <c:pt idx="1376">
                  <c:v>32.957000000000001</c:v>
                </c:pt>
                <c:pt idx="1377">
                  <c:v>32.981000000000002</c:v>
                </c:pt>
                <c:pt idx="1378">
                  <c:v>33.004899999999999</c:v>
                </c:pt>
                <c:pt idx="1379">
                  <c:v>33.0289</c:v>
                </c:pt>
                <c:pt idx="1380">
                  <c:v>33.052900000000001</c:v>
                </c:pt>
                <c:pt idx="1381">
                  <c:v>33.076799999999999</c:v>
                </c:pt>
                <c:pt idx="1382">
                  <c:v>33.1008</c:v>
                </c:pt>
                <c:pt idx="1383">
                  <c:v>33.124699999999997</c:v>
                </c:pt>
                <c:pt idx="1384">
                  <c:v>33.148699999999998</c:v>
                </c:pt>
                <c:pt idx="1385">
                  <c:v>33.172600000000003</c:v>
                </c:pt>
                <c:pt idx="1386">
                  <c:v>33.196599999999997</c:v>
                </c:pt>
                <c:pt idx="1387">
                  <c:v>33.220500000000001</c:v>
                </c:pt>
                <c:pt idx="1388">
                  <c:v>33.244500000000002</c:v>
                </c:pt>
                <c:pt idx="1389">
                  <c:v>33.2684</c:v>
                </c:pt>
                <c:pt idx="1390">
                  <c:v>33.292400000000001</c:v>
                </c:pt>
                <c:pt idx="1391">
                  <c:v>33.316299999999998</c:v>
                </c:pt>
                <c:pt idx="1392">
                  <c:v>33.340299999999999</c:v>
                </c:pt>
                <c:pt idx="1393">
                  <c:v>33.364199999999997</c:v>
                </c:pt>
                <c:pt idx="1394">
                  <c:v>33.388199999999998</c:v>
                </c:pt>
                <c:pt idx="1395">
                  <c:v>33.412100000000002</c:v>
                </c:pt>
                <c:pt idx="1396">
                  <c:v>33.436100000000003</c:v>
                </c:pt>
                <c:pt idx="1397">
                  <c:v>33.46</c:v>
                </c:pt>
                <c:pt idx="1398">
                  <c:v>33.484000000000002</c:v>
                </c:pt>
                <c:pt idx="1399">
                  <c:v>33.507899999999999</c:v>
                </c:pt>
                <c:pt idx="1400">
                  <c:v>33.5319</c:v>
                </c:pt>
                <c:pt idx="1401">
                  <c:v>33.555799999999998</c:v>
                </c:pt>
                <c:pt idx="1402">
                  <c:v>33.579799999999999</c:v>
                </c:pt>
                <c:pt idx="1403">
                  <c:v>33.603700000000003</c:v>
                </c:pt>
                <c:pt idx="1404">
                  <c:v>33.627699999999997</c:v>
                </c:pt>
                <c:pt idx="1405">
                  <c:v>33.651600000000002</c:v>
                </c:pt>
                <c:pt idx="1406">
                  <c:v>33.675600000000003</c:v>
                </c:pt>
                <c:pt idx="1407">
                  <c:v>33.6995</c:v>
                </c:pt>
                <c:pt idx="1408">
                  <c:v>33.723500000000001</c:v>
                </c:pt>
                <c:pt idx="1409">
                  <c:v>33.747399999999999</c:v>
                </c:pt>
                <c:pt idx="1410">
                  <c:v>33.7714</c:v>
                </c:pt>
                <c:pt idx="1411">
                  <c:v>33.795299999999997</c:v>
                </c:pt>
                <c:pt idx="1412">
                  <c:v>33.819299999999998</c:v>
                </c:pt>
                <c:pt idx="1413">
                  <c:v>33.843200000000003</c:v>
                </c:pt>
                <c:pt idx="1414">
                  <c:v>33.867199999999997</c:v>
                </c:pt>
                <c:pt idx="1415">
                  <c:v>33.891100000000002</c:v>
                </c:pt>
                <c:pt idx="1416">
                  <c:v>33.915100000000002</c:v>
                </c:pt>
                <c:pt idx="1417">
                  <c:v>33.939100000000003</c:v>
                </c:pt>
                <c:pt idx="1418">
                  <c:v>33.963000000000001</c:v>
                </c:pt>
                <c:pt idx="1419">
                  <c:v>33.987000000000002</c:v>
                </c:pt>
                <c:pt idx="1420">
                  <c:v>34.010899999999999</c:v>
                </c:pt>
                <c:pt idx="1421">
                  <c:v>34.0349</c:v>
                </c:pt>
                <c:pt idx="1422">
                  <c:v>34.058799999999998</c:v>
                </c:pt>
                <c:pt idx="1423">
                  <c:v>34.082799999999999</c:v>
                </c:pt>
                <c:pt idx="1424">
                  <c:v>34.106699999999996</c:v>
                </c:pt>
                <c:pt idx="1425">
                  <c:v>34.130699999999997</c:v>
                </c:pt>
                <c:pt idx="1426">
                  <c:v>34.154600000000002</c:v>
                </c:pt>
                <c:pt idx="1427">
                  <c:v>34.178600000000003</c:v>
                </c:pt>
                <c:pt idx="1428">
                  <c:v>34.202500000000001</c:v>
                </c:pt>
                <c:pt idx="1429">
                  <c:v>34.226500000000001</c:v>
                </c:pt>
                <c:pt idx="1430">
                  <c:v>34.250399999999999</c:v>
                </c:pt>
                <c:pt idx="1431">
                  <c:v>34.2744</c:v>
                </c:pt>
                <c:pt idx="1432">
                  <c:v>34.298299999999998</c:v>
                </c:pt>
                <c:pt idx="1433">
                  <c:v>34.322299999999998</c:v>
                </c:pt>
                <c:pt idx="1434">
                  <c:v>34.346200000000003</c:v>
                </c:pt>
                <c:pt idx="1435">
                  <c:v>34.370199999999997</c:v>
                </c:pt>
                <c:pt idx="1436">
                  <c:v>34.394100000000002</c:v>
                </c:pt>
                <c:pt idx="1437">
                  <c:v>34.418100000000003</c:v>
                </c:pt>
                <c:pt idx="1438">
                  <c:v>34.442</c:v>
                </c:pt>
                <c:pt idx="1439">
                  <c:v>34.466000000000001</c:v>
                </c:pt>
                <c:pt idx="1440">
                  <c:v>34.489899999999999</c:v>
                </c:pt>
                <c:pt idx="1441">
                  <c:v>34.5139</c:v>
                </c:pt>
                <c:pt idx="1442">
                  <c:v>34.537799999999997</c:v>
                </c:pt>
                <c:pt idx="1443">
                  <c:v>34.561799999999998</c:v>
                </c:pt>
                <c:pt idx="1444">
                  <c:v>34.585700000000003</c:v>
                </c:pt>
                <c:pt idx="1445">
                  <c:v>34.609699999999997</c:v>
                </c:pt>
                <c:pt idx="1446">
                  <c:v>34.633600000000001</c:v>
                </c:pt>
                <c:pt idx="1447">
                  <c:v>34.657600000000002</c:v>
                </c:pt>
                <c:pt idx="1448">
                  <c:v>34.6815</c:v>
                </c:pt>
                <c:pt idx="1449">
                  <c:v>34.705500000000001</c:v>
                </c:pt>
                <c:pt idx="1450">
                  <c:v>34.729399999999998</c:v>
                </c:pt>
                <c:pt idx="1451">
                  <c:v>34.753399999999999</c:v>
                </c:pt>
                <c:pt idx="1452">
                  <c:v>34.777299999999997</c:v>
                </c:pt>
                <c:pt idx="1453">
                  <c:v>34.801299999999998</c:v>
                </c:pt>
                <c:pt idx="1454">
                  <c:v>34.825299999999999</c:v>
                </c:pt>
                <c:pt idx="1455">
                  <c:v>34.849200000000003</c:v>
                </c:pt>
                <c:pt idx="1456">
                  <c:v>34.873199999999997</c:v>
                </c:pt>
                <c:pt idx="1457">
                  <c:v>34.897100000000002</c:v>
                </c:pt>
                <c:pt idx="1458">
                  <c:v>34.921100000000003</c:v>
                </c:pt>
                <c:pt idx="1459">
                  <c:v>34.945</c:v>
                </c:pt>
                <c:pt idx="1460">
                  <c:v>34.969000000000001</c:v>
                </c:pt>
                <c:pt idx="1461">
                  <c:v>34.992899999999999</c:v>
                </c:pt>
                <c:pt idx="1462">
                  <c:v>35.0169</c:v>
                </c:pt>
                <c:pt idx="1463">
                  <c:v>35.040799999999997</c:v>
                </c:pt>
                <c:pt idx="1464">
                  <c:v>35.064799999999998</c:v>
                </c:pt>
                <c:pt idx="1465">
                  <c:v>35.088700000000003</c:v>
                </c:pt>
                <c:pt idx="1466">
                  <c:v>35.112699999999997</c:v>
                </c:pt>
                <c:pt idx="1467">
                  <c:v>35.136600000000001</c:v>
                </c:pt>
                <c:pt idx="1468">
                  <c:v>35.160600000000002</c:v>
                </c:pt>
                <c:pt idx="1469">
                  <c:v>35.1845</c:v>
                </c:pt>
                <c:pt idx="1470">
                  <c:v>35.208500000000001</c:v>
                </c:pt>
                <c:pt idx="1471">
                  <c:v>35.232399999999998</c:v>
                </c:pt>
                <c:pt idx="1472">
                  <c:v>35.256399999999999</c:v>
                </c:pt>
                <c:pt idx="1473">
                  <c:v>35.280299999999997</c:v>
                </c:pt>
                <c:pt idx="1474">
                  <c:v>35.304299999999998</c:v>
                </c:pt>
                <c:pt idx="1475">
                  <c:v>35.328200000000002</c:v>
                </c:pt>
                <c:pt idx="1476">
                  <c:v>35.352200000000003</c:v>
                </c:pt>
                <c:pt idx="1477">
                  <c:v>35.376100000000001</c:v>
                </c:pt>
                <c:pt idx="1478">
                  <c:v>35.400100000000002</c:v>
                </c:pt>
                <c:pt idx="1479">
                  <c:v>35.423999999999999</c:v>
                </c:pt>
                <c:pt idx="1480">
                  <c:v>35.448</c:v>
                </c:pt>
                <c:pt idx="1481">
                  <c:v>35.471899999999998</c:v>
                </c:pt>
                <c:pt idx="1482">
                  <c:v>35.495899999999999</c:v>
                </c:pt>
                <c:pt idx="1483">
                  <c:v>35.519799999999996</c:v>
                </c:pt>
                <c:pt idx="1484">
                  <c:v>35.543799999999997</c:v>
                </c:pt>
                <c:pt idx="1485">
                  <c:v>35.567700000000002</c:v>
                </c:pt>
                <c:pt idx="1486">
                  <c:v>35.591700000000003</c:v>
                </c:pt>
                <c:pt idx="1487">
                  <c:v>35.615600000000001</c:v>
                </c:pt>
                <c:pt idx="1488">
                  <c:v>35.639600000000002</c:v>
                </c:pt>
              </c:numCache>
            </c:numRef>
          </c:xVal>
          <c:yVal>
            <c:numRef>
              <c:f>just_profile!$C$3:$C$1491</c:f>
              <c:numCache>
                <c:formatCode>General</c:formatCode>
                <c:ptCount val="148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9.2910621761658021E-4</c:v>
                </c:pt>
                <c:pt idx="15">
                  <c:v>-7.474559585492228E-3</c:v>
                </c:pt>
                <c:pt idx="16">
                  <c:v>-1.1467823834196892E-2</c:v>
                </c:pt>
                <c:pt idx="17">
                  <c:v>-1.317121761658031E-2</c:v>
                </c:pt>
                <c:pt idx="18">
                  <c:v>-1.2427642487046631E-2</c:v>
                </c:pt>
                <c:pt idx="19">
                  <c:v>-9.5037823834196889E-3</c:v>
                </c:pt>
                <c:pt idx="20">
                  <c:v>-5.0587305699481859E-3</c:v>
                </c:pt>
                <c:pt idx="21">
                  <c:v>3.8885751295336786E-5</c:v>
                </c:pt>
                <c:pt idx="22">
                  <c:v>4.8417875647668394E-3</c:v>
                </c:pt>
                <c:pt idx="23">
                  <c:v>8.5050000000000004E-3</c:v>
                </c:pt>
                <c:pt idx="24">
                  <c:v>1.0441295336787565E-2</c:v>
                </c:pt>
                <c:pt idx="25">
                  <c:v>1.0403031088082902E-2</c:v>
                </c:pt>
                <c:pt idx="26">
                  <c:v>8.5144559585492215E-3</c:v>
                </c:pt>
                <c:pt idx="27">
                  <c:v>6.0659585492227981E-3</c:v>
                </c:pt>
                <c:pt idx="28">
                  <c:v>5.3088341968911918E-3</c:v>
                </c:pt>
                <c:pt idx="29">
                  <c:v>-1.6430310880829017E-2</c:v>
                </c:pt>
                <c:pt idx="30">
                  <c:v>-4.5337564766839374E-2</c:v>
                </c:pt>
                <c:pt idx="31">
                  <c:v>-7.1845077720207248E-2</c:v>
                </c:pt>
                <c:pt idx="32">
                  <c:v>-7.7176683937823828E-2</c:v>
                </c:pt>
                <c:pt idx="33">
                  <c:v>-7.0856476683937825E-2</c:v>
                </c:pt>
                <c:pt idx="34">
                  <c:v>-4.8054663212435234E-2</c:v>
                </c:pt>
                <c:pt idx="35">
                  <c:v>-1.5341709844559586E-2</c:v>
                </c:pt>
                <c:pt idx="36">
                  <c:v>3.0764507772020725E-2</c:v>
                </c:pt>
                <c:pt idx="37">
                  <c:v>5.7119170984455951E-2</c:v>
                </c:pt>
                <c:pt idx="38">
                  <c:v>7.2571243523316065E-2</c:v>
                </c:pt>
                <c:pt idx="39">
                  <c:v>8.6008808290155433E-2</c:v>
                </c:pt>
                <c:pt idx="40">
                  <c:v>7.7211658031088079E-2</c:v>
                </c:pt>
                <c:pt idx="41">
                  <c:v>5.2116062176165809E-2</c:v>
                </c:pt>
                <c:pt idx="42">
                  <c:v>3.0867357512953365E-2</c:v>
                </c:pt>
                <c:pt idx="43">
                  <c:v>4.7020466321243525E-3</c:v>
                </c:pt>
                <c:pt idx="44">
                  <c:v>-1.3838575129533678E-2</c:v>
                </c:pt>
                <c:pt idx="45">
                  <c:v>-3.5045336787564767E-2</c:v>
                </c:pt>
                <c:pt idx="46">
                  <c:v>-5.1389896373056999E-2</c:v>
                </c:pt>
                <c:pt idx="47">
                  <c:v>-6.1388341968911922E-2</c:v>
                </c:pt>
                <c:pt idx="48">
                  <c:v>-5.7882383419689119E-2</c:v>
                </c:pt>
                <c:pt idx="49">
                  <c:v>-3.9809585492227982E-2</c:v>
                </c:pt>
                <c:pt idx="50">
                  <c:v>-1.0708471502590673E-2</c:v>
                </c:pt>
                <c:pt idx="51">
                  <c:v>3.7538341968911919E-2</c:v>
                </c:pt>
                <c:pt idx="52">
                  <c:v>4.4858031088082902E-2</c:v>
                </c:pt>
                <c:pt idx="53">
                  <c:v>5.7430829015544041E-2</c:v>
                </c:pt>
                <c:pt idx="54">
                  <c:v>7.9775906735751301E-2</c:v>
                </c:pt>
                <c:pt idx="55">
                  <c:v>9.0552849740932653E-2</c:v>
                </c:pt>
                <c:pt idx="56">
                  <c:v>8.0742746113989627E-2</c:v>
                </c:pt>
                <c:pt idx="57">
                  <c:v>5.2637823834196892E-2</c:v>
                </c:pt>
                <c:pt idx="58">
                  <c:v>2.6323316062176166E-2</c:v>
                </c:pt>
                <c:pt idx="59">
                  <c:v>-2.5822746113989639E-3</c:v>
                </c:pt>
                <c:pt idx="60">
                  <c:v>-4.3287305699481866E-2</c:v>
                </c:pt>
                <c:pt idx="61">
                  <c:v>-8.5341968911917102E-2</c:v>
                </c:pt>
                <c:pt idx="62">
                  <c:v>-0.1005821243523316</c:v>
                </c:pt>
                <c:pt idx="63">
                  <c:v>-8.3469170984455957E-2</c:v>
                </c:pt>
                <c:pt idx="64">
                  <c:v>-7.1421502590673577E-2</c:v>
                </c:pt>
                <c:pt idx="65">
                  <c:v>-5.4696632124352329E-2</c:v>
                </c:pt>
                <c:pt idx="66">
                  <c:v>-1.5034119170984456E-2</c:v>
                </c:pt>
                <c:pt idx="67">
                  <c:v>1.7852694300518133E-2</c:v>
                </c:pt>
                <c:pt idx="68">
                  <c:v>5.4350259067357506E-2</c:v>
                </c:pt>
                <c:pt idx="69">
                  <c:v>6.7532642487046629E-2</c:v>
                </c:pt>
                <c:pt idx="70">
                  <c:v>6.8864766839378241E-2</c:v>
                </c:pt>
                <c:pt idx="71">
                  <c:v>6.8724093264248706E-2</c:v>
                </c:pt>
                <c:pt idx="72">
                  <c:v>6.4397409326424862E-2</c:v>
                </c:pt>
                <c:pt idx="73">
                  <c:v>6.9510621761658023E-2</c:v>
                </c:pt>
                <c:pt idx="74">
                  <c:v>2.0728704663212433E-2</c:v>
                </c:pt>
                <c:pt idx="75">
                  <c:v>-1.5865906735751296E-2</c:v>
                </c:pt>
                <c:pt idx="76">
                  <c:v>-4.0221502590673572E-2</c:v>
                </c:pt>
                <c:pt idx="77">
                  <c:v>-4.9885233160621767E-2</c:v>
                </c:pt>
                <c:pt idx="78">
                  <c:v>-3.6842746113989633E-2</c:v>
                </c:pt>
                <c:pt idx="79">
                  <c:v>-2.3262797927461141E-2</c:v>
                </c:pt>
                <c:pt idx="80">
                  <c:v>-1.6643212435233163E-2</c:v>
                </c:pt>
                <c:pt idx="81">
                  <c:v>-5.6728238341968908E-3</c:v>
                </c:pt>
                <c:pt idx="82">
                  <c:v>1.0843886010362694E-2</c:v>
                </c:pt>
                <c:pt idx="83">
                  <c:v>1.7198445595854924E-2</c:v>
                </c:pt>
                <c:pt idx="84">
                  <c:v>1.2196191709844558E-2</c:v>
                </c:pt>
                <c:pt idx="85">
                  <c:v>5.0719430051813473E-3</c:v>
                </c:pt>
                <c:pt idx="86">
                  <c:v>6.4653108808290158E-3</c:v>
                </c:pt>
                <c:pt idx="87">
                  <c:v>-6.8660621761658033E-3</c:v>
                </c:pt>
                <c:pt idx="88">
                  <c:v>-8.9679533678756473E-3</c:v>
                </c:pt>
                <c:pt idx="89">
                  <c:v>-3.2839637305699478E-3</c:v>
                </c:pt>
                <c:pt idx="90">
                  <c:v>1.4985129533678756E-2</c:v>
                </c:pt>
                <c:pt idx="91">
                  <c:v>2.227316062176166E-2</c:v>
                </c:pt>
                <c:pt idx="92">
                  <c:v>2.0306606217616582E-2</c:v>
                </c:pt>
                <c:pt idx="93">
                  <c:v>1.6390181347150257E-2</c:v>
                </c:pt>
                <c:pt idx="94">
                  <c:v>1.6596917098445595E-2</c:v>
                </c:pt>
                <c:pt idx="95">
                  <c:v>6.2961917098445595E-3</c:v>
                </c:pt>
                <c:pt idx="96">
                  <c:v>-5.539896373056994E-3</c:v>
                </c:pt>
                <c:pt idx="97">
                  <c:v>-1.6903989637305699E-2</c:v>
                </c:pt>
                <c:pt idx="98">
                  <c:v>-9.198212435233161E-3</c:v>
                </c:pt>
                <c:pt idx="99">
                  <c:v>-1.1218678756476684E-3</c:v>
                </c:pt>
                <c:pt idx="100">
                  <c:v>2.7243005181347151E-3</c:v>
                </c:pt>
                <c:pt idx="101">
                  <c:v>-9.9653367875647669E-3</c:v>
                </c:pt>
                <c:pt idx="102">
                  <c:v>-1.1465518134715027E-2</c:v>
                </c:pt>
                <c:pt idx="103">
                  <c:v>-7.3629792746113991E-3</c:v>
                </c:pt>
                <c:pt idx="104">
                  <c:v>1.2547875647668393E-2</c:v>
                </c:pt>
                <c:pt idx="105">
                  <c:v>3.8918911917098446E-2</c:v>
                </c:pt>
                <c:pt idx="106">
                  <c:v>5.8118652849740937E-2</c:v>
                </c:pt>
                <c:pt idx="107">
                  <c:v>1.5075673575129534E-2</c:v>
                </c:pt>
                <c:pt idx="108">
                  <c:v>-5.6166321243523311E-2</c:v>
                </c:pt>
                <c:pt idx="109">
                  <c:v>-9.4573834196891179E-2</c:v>
                </c:pt>
                <c:pt idx="110">
                  <c:v>-9.8818652849740923E-2</c:v>
                </c:pt>
                <c:pt idx="111">
                  <c:v>-0.10048238341968913</c:v>
                </c:pt>
                <c:pt idx="112">
                  <c:v>-6.6655958549222794E-2</c:v>
                </c:pt>
                <c:pt idx="113">
                  <c:v>-2.8264507772020725E-3</c:v>
                </c:pt>
                <c:pt idx="114">
                  <c:v>3.5647668393782382E-2</c:v>
                </c:pt>
                <c:pt idx="115">
                  <c:v>9.6201813471502584E-2</c:v>
                </c:pt>
                <c:pt idx="116">
                  <c:v>9.3710621761658036E-2</c:v>
                </c:pt>
                <c:pt idx="117">
                  <c:v>8.6802849740932636E-2</c:v>
                </c:pt>
                <c:pt idx="118">
                  <c:v>4.7568652849740933E-2</c:v>
                </c:pt>
                <c:pt idx="119">
                  <c:v>7.6194818652849747E-3</c:v>
                </c:pt>
                <c:pt idx="120">
                  <c:v>-1.7747046632124352E-2</c:v>
                </c:pt>
                <c:pt idx="121">
                  <c:v>-2.2708290155440413E-2</c:v>
                </c:pt>
                <c:pt idx="122">
                  <c:v>-3.2602590673575127E-2</c:v>
                </c:pt>
                <c:pt idx="123">
                  <c:v>-4.3945854922279794E-2</c:v>
                </c:pt>
                <c:pt idx="124">
                  <c:v>-4.358445595854922E-2</c:v>
                </c:pt>
                <c:pt idx="125">
                  <c:v>-2.5929533678756479E-2</c:v>
                </c:pt>
                <c:pt idx="126">
                  <c:v>-2.6015803108808289E-3</c:v>
                </c:pt>
                <c:pt idx="127">
                  <c:v>9.0408808290155449E-3</c:v>
                </c:pt>
                <c:pt idx="128">
                  <c:v>1.4859300518134715E-2</c:v>
                </c:pt>
                <c:pt idx="129">
                  <c:v>2.5749559585492229E-2</c:v>
                </c:pt>
                <c:pt idx="130">
                  <c:v>2.9125388601036268E-2</c:v>
                </c:pt>
                <c:pt idx="131">
                  <c:v>1.0759974093264247E-2</c:v>
                </c:pt>
                <c:pt idx="132">
                  <c:v>-1.7764507772020724E-2</c:v>
                </c:pt>
                <c:pt idx="133">
                  <c:v>-2.5498082901554402E-2</c:v>
                </c:pt>
                <c:pt idx="134">
                  <c:v>-2.787098445595855E-2</c:v>
                </c:pt>
                <c:pt idx="135">
                  <c:v>-1.901282383419689E-2</c:v>
                </c:pt>
                <c:pt idx="136">
                  <c:v>-1.4217772020725388E-2</c:v>
                </c:pt>
                <c:pt idx="137">
                  <c:v>4.4581865284974093E-3</c:v>
                </c:pt>
                <c:pt idx="138">
                  <c:v>2.9166062176165804E-2</c:v>
                </c:pt>
                <c:pt idx="139">
                  <c:v>2.9975388601036268E-2</c:v>
                </c:pt>
                <c:pt idx="140">
                  <c:v>1.6014663212435234E-2</c:v>
                </c:pt>
                <c:pt idx="141">
                  <c:v>-5.8593523316062173E-3</c:v>
                </c:pt>
                <c:pt idx="142">
                  <c:v>-2.4898678756476684E-2</c:v>
                </c:pt>
                <c:pt idx="143">
                  <c:v>-9.8281088082901556E-3</c:v>
                </c:pt>
                <c:pt idx="144">
                  <c:v>2.6033937823834196E-3</c:v>
                </c:pt>
                <c:pt idx="145">
                  <c:v>2.4697150259067355E-2</c:v>
                </c:pt>
                <c:pt idx="146">
                  <c:v>2.6969170984455958E-2</c:v>
                </c:pt>
                <c:pt idx="147">
                  <c:v>4.3995077720207248E-2</c:v>
                </c:pt>
                <c:pt idx="148">
                  <c:v>2.3002772020725391E-2</c:v>
                </c:pt>
                <c:pt idx="149">
                  <c:v>-4.3489119170984454E-3</c:v>
                </c:pt>
                <c:pt idx="150">
                  <c:v>-5.4461917098445597E-2</c:v>
                </c:pt>
                <c:pt idx="151">
                  <c:v>-8.9827979274611405E-2</c:v>
                </c:pt>
                <c:pt idx="152">
                  <c:v>-9.7833419689119169E-2</c:v>
                </c:pt>
                <c:pt idx="153">
                  <c:v>-8.740310880829015E-2</c:v>
                </c:pt>
                <c:pt idx="154">
                  <c:v>-6.5219170984455968E-2</c:v>
                </c:pt>
                <c:pt idx="155">
                  <c:v>-2.0483937823834196E-2</c:v>
                </c:pt>
                <c:pt idx="156">
                  <c:v>8.7134196891191697E-3</c:v>
                </c:pt>
                <c:pt idx="157">
                  <c:v>5.013082901554404E-2</c:v>
                </c:pt>
                <c:pt idx="158">
                  <c:v>8.9830569948186528E-2</c:v>
                </c:pt>
                <c:pt idx="159">
                  <c:v>9.7182901554404136E-2</c:v>
                </c:pt>
                <c:pt idx="160">
                  <c:v>7.3765544041450776E-2</c:v>
                </c:pt>
                <c:pt idx="161">
                  <c:v>3.5726943005181346E-2</c:v>
                </c:pt>
                <c:pt idx="162">
                  <c:v>1.9197953367875647E-2</c:v>
                </c:pt>
                <c:pt idx="163">
                  <c:v>6.2665025906735749E-4</c:v>
                </c:pt>
                <c:pt idx="164">
                  <c:v>9.5832383419689122E-4</c:v>
                </c:pt>
                <c:pt idx="165">
                  <c:v>-2.6830051813471506E-2</c:v>
                </c:pt>
                <c:pt idx="166">
                  <c:v>-2.279417098445596E-2</c:v>
                </c:pt>
                <c:pt idx="167">
                  <c:v>-2.7652072538860106E-2</c:v>
                </c:pt>
                <c:pt idx="168">
                  <c:v>-3.4982383419689116E-2</c:v>
                </c:pt>
                <c:pt idx="169">
                  <c:v>-1.6478238341968911E-2</c:v>
                </c:pt>
                <c:pt idx="170">
                  <c:v>-5.6210103626943E-3</c:v>
                </c:pt>
                <c:pt idx="171">
                  <c:v>1.7681036269430052E-2</c:v>
                </c:pt>
                <c:pt idx="172">
                  <c:v>3.6438860103626944E-2</c:v>
                </c:pt>
                <c:pt idx="173">
                  <c:v>4.8108290155440415E-2</c:v>
                </c:pt>
                <c:pt idx="174">
                  <c:v>6.7783678756476687E-2</c:v>
                </c:pt>
                <c:pt idx="175">
                  <c:v>-1.7086191709844559E-2</c:v>
                </c:pt>
                <c:pt idx="176">
                  <c:v>-6.6717875647668387E-2</c:v>
                </c:pt>
                <c:pt idx="177">
                  <c:v>-9.7020984455958553E-2</c:v>
                </c:pt>
                <c:pt idx="178">
                  <c:v>-0.10868238341968912</c:v>
                </c:pt>
                <c:pt idx="179">
                  <c:v>-8.8653886010362684E-2</c:v>
                </c:pt>
                <c:pt idx="180">
                  <c:v>-6.7412176165803112E-2</c:v>
                </c:pt>
                <c:pt idx="181">
                  <c:v>-3.8827461139896373E-2</c:v>
                </c:pt>
                <c:pt idx="182">
                  <c:v>3.7147150259067359E-3</c:v>
                </c:pt>
                <c:pt idx="183">
                  <c:v>6.0520984455958549E-2</c:v>
                </c:pt>
                <c:pt idx="184">
                  <c:v>9.2942227979274622E-2</c:v>
                </c:pt>
                <c:pt idx="185">
                  <c:v>0.12870259067357515</c:v>
                </c:pt>
                <c:pt idx="186">
                  <c:v>0.12092694300518134</c:v>
                </c:pt>
                <c:pt idx="187">
                  <c:v>7.8915803108808288E-2</c:v>
                </c:pt>
                <c:pt idx="188">
                  <c:v>2.678937823834197E-2</c:v>
                </c:pt>
                <c:pt idx="189">
                  <c:v>-1.7722823834196891E-2</c:v>
                </c:pt>
                <c:pt idx="190">
                  <c:v>-9.760103626943005E-2</c:v>
                </c:pt>
                <c:pt idx="191">
                  <c:v>-0.13848367875647669</c:v>
                </c:pt>
                <c:pt idx="192">
                  <c:v>-0.15487227979274612</c:v>
                </c:pt>
                <c:pt idx="193">
                  <c:v>-9.5870207253886008E-2</c:v>
                </c:pt>
                <c:pt idx="194">
                  <c:v>-8.4022538860103621E-2</c:v>
                </c:pt>
                <c:pt idx="195">
                  <c:v>-1.9241787564766841E-2</c:v>
                </c:pt>
                <c:pt idx="196">
                  <c:v>2.1514352331606215E-2</c:v>
                </c:pt>
                <c:pt idx="197">
                  <c:v>7.8346891191709844E-2</c:v>
                </c:pt>
                <c:pt idx="198">
                  <c:v>0.11985259067357514</c:v>
                </c:pt>
                <c:pt idx="199">
                  <c:v>0.15927020725388599</c:v>
                </c:pt>
                <c:pt idx="200">
                  <c:v>0.15451787564766839</c:v>
                </c:pt>
                <c:pt idx="201">
                  <c:v>0.13134170984455959</c:v>
                </c:pt>
                <c:pt idx="202">
                  <c:v>6.8930569948186526E-2</c:v>
                </c:pt>
                <c:pt idx="203">
                  <c:v>-8.9267357512953366E-3</c:v>
                </c:pt>
                <c:pt idx="204">
                  <c:v>-8.7233937823834193E-2</c:v>
                </c:pt>
                <c:pt idx="205">
                  <c:v>-0.16341088082901553</c:v>
                </c:pt>
                <c:pt idx="206">
                  <c:v>-0.17408160621761656</c:v>
                </c:pt>
                <c:pt idx="207">
                  <c:v>-0.13573886010362696</c:v>
                </c:pt>
                <c:pt idx="208">
                  <c:v>-6.9895336787564766E-2</c:v>
                </c:pt>
                <c:pt idx="209">
                  <c:v>-1.7238445595854923E-2</c:v>
                </c:pt>
                <c:pt idx="210">
                  <c:v>3.0322538860103627E-2</c:v>
                </c:pt>
                <c:pt idx="211">
                  <c:v>4.2879533678756479E-2</c:v>
                </c:pt>
                <c:pt idx="212">
                  <c:v>4.4826424870466321E-2</c:v>
                </c:pt>
                <c:pt idx="213">
                  <c:v>5.6769689119170984E-2</c:v>
                </c:pt>
                <c:pt idx="214">
                  <c:v>5.6016321243523313E-2</c:v>
                </c:pt>
                <c:pt idx="215">
                  <c:v>3.8435233160621765E-2</c:v>
                </c:pt>
                <c:pt idx="216">
                  <c:v>1.1220751295336786E-2</c:v>
                </c:pt>
                <c:pt idx="217">
                  <c:v>-1.4840129533678758E-2</c:v>
                </c:pt>
                <c:pt idx="218">
                  <c:v>-2.3979715025906734E-2</c:v>
                </c:pt>
                <c:pt idx="219">
                  <c:v>-1.6558626943005181E-2</c:v>
                </c:pt>
                <c:pt idx="220">
                  <c:v>-6.0794818652849742E-3</c:v>
                </c:pt>
                <c:pt idx="221">
                  <c:v>3.5940932642487051E-2</c:v>
                </c:pt>
                <c:pt idx="222">
                  <c:v>6.6574093264248707E-2</c:v>
                </c:pt>
                <c:pt idx="223">
                  <c:v>8.1390673575129524E-2</c:v>
                </c:pt>
                <c:pt idx="224">
                  <c:v>7.469740932642488E-2</c:v>
                </c:pt>
                <c:pt idx="225">
                  <c:v>3.4219689119170983E-2</c:v>
                </c:pt>
                <c:pt idx="226">
                  <c:v>-3.7341191709844559E-3</c:v>
                </c:pt>
                <c:pt idx="227">
                  <c:v>-5.5295595854922282E-2</c:v>
                </c:pt>
                <c:pt idx="228">
                  <c:v>-9.7783937823834197E-2</c:v>
                </c:pt>
                <c:pt idx="229">
                  <c:v>-0.15589663212435231</c:v>
                </c:pt>
                <c:pt idx="230">
                  <c:v>-0.17081036269430053</c:v>
                </c:pt>
                <c:pt idx="231">
                  <c:v>-0.14147772020725388</c:v>
                </c:pt>
                <c:pt idx="232">
                  <c:v>-8.4263989637305706E-2</c:v>
                </c:pt>
                <c:pt idx="233">
                  <c:v>-9.2682383419689113E-3</c:v>
                </c:pt>
                <c:pt idx="234">
                  <c:v>4.5688601036269427E-2</c:v>
                </c:pt>
                <c:pt idx="235">
                  <c:v>0.10740725388601037</c:v>
                </c:pt>
                <c:pt idx="236">
                  <c:v>0.15718678756476684</c:v>
                </c:pt>
                <c:pt idx="237">
                  <c:v>0.20850492227979275</c:v>
                </c:pt>
                <c:pt idx="238">
                  <c:v>0.24709481865284977</c:v>
                </c:pt>
                <c:pt idx="239">
                  <c:v>0.25711709844559588</c:v>
                </c:pt>
                <c:pt idx="240">
                  <c:v>0.17532279792746114</c:v>
                </c:pt>
                <c:pt idx="241">
                  <c:v>5.425544041450777E-2</c:v>
                </c:pt>
                <c:pt idx="242">
                  <c:v>-6.4412953367875642E-2</c:v>
                </c:pt>
                <c:pt idx="243">
                  <c:v>-0.17238108808290156</c:v>
                </c:pt>
                <c:pt idx="244">
                  <c:v>-0.24453730569948187</c:v>
                </c:pt>
                <c:pt idx="245">
                  <c:v>-0.31227202072538862</c:v>
                </c:pt>
                <c:pt idx="246">
                  <c:v>-0.3015362694300518</c:v>
                </c:pt>
                <c:pt idx="247">
                  <c:v>-0.23252875647668395</c:v>
                </c:pt>
                <c:pt idx="248">
                  <c:v>-0.14515310880829016</c:v>
                </c:pt>
                <c:pt idx="249">
                  <c:v>-2.858860103626943E-2</c:v>
                </c:pt>
                <c:pt idx="250">
                  <c:v>7.5673575129533682E-2</c:v>
                </c:pt>
                <c:pt idx="251">
                  <c:v>0.17623549222797927</c:v>
                </c:pt>
                <c:pt idx="252">
                  <c:v>0.29061398963730573</c:v>
                </c:pt>
                <c:pt idx="253">
                  <c:v>0.34085492227979275</c:v>
                </c:pt>
                <c:pt idx="254">
                  <c:v>0.31995595854922282</c:v>
                </c:pt>
                <c:pt idx="255">
                  <c:v>0.2484020725388601</c:v>
                </c:pt>
                <c:pt idx="256">
                  <c:v>0.12791269430051813</c:v>
                </c:pt>
                <c:pt idx="257">
                  <c:v>-1.099699481865285E-2</c:v>
                </c:pt>
                <c:pt idx="258">
                  <c:v>-0.15219145077720206</c:v>
                </c:pt>
                <c:pt idx="259">
                  <c:v>-0.27103108808290155</c:v>
                </c:pt>
                <c:pt idx="260">
                  <c:v>-0.33303626943005177</c:v>
                </c:pt>
                <c:pt idx="261">
                  <c:v>-0.32536528497409323</c:v>
                </c:pt>
                <c:pt idx="262">
                  <c:v>-0.25404378238341968</c:v>
                </c:pt>
                <c:pt idx="263">
                  <c:v>-0.15848782383419688</c:v>
                </c:pt>
                <c:pt idx="264">
                  <c:v>-3.395673575129534E-2</c:v>
                </c:pt>
                <c:pt idx="265">
                  <c:v>0.15957953367875649</c:v>
                </c:pt>
                <c:pt idx="266">
                  <c:v>0.26112694300518136</c:v>
                </c:pt>
                <c:pt idx="267">
                  <c:v>0.31860103626943004</c:v>
                </c:pt>
                <c:pt idx="268">
                  <c:v>0.32534455958549224</c:v>
                </c:pt>
                <c:pt idx="269">
                  <c:v>0.30606476683937828</c:v>
                </c:pt>
                <c:pt idx="270">
                  <c:v>0.18196165803108807</c:v>
                </c:pt>
                <c:pt idx="271">
                  <c:v>2.3319792746113992E-2</c:v>
                </c:pt>
                <c:pt idx="272">
                  <c:v>-0.14265777202072538</c:v>
                </c:pt>
                <c:pt idx="273">
                  <c:v>-0.26957253886010363</c:v>
                </c:pt>
                <c:pt idx="274">
                  <c:v>-0.32737823834196889</c:v>
                </c:pt>
                <c:pt idx="275">
                  <c:v>-0.26794818652849739</c:v>
                </c:pt>
                <c:pt idx="276">
                  <c:v>-0.19593341968911918</c:v>
                </c:pt>
                <c:pt idx="277">
                  <c:v>-6.1098445595854922E-2</c:v>
                </c:pt>
                <c:pt idx="278">
                  <c:v>1.2612720207253885E-2</c:v>
                </c:pt>
                <c:pt idx="279">
                  <c:v>0.10887357512953368</c:v>
                </c:pt>
                <c:pt idx="280">
                  <c:v>0.17410854922279792</c:v>
                </c:pt>
                <c:pt idx="281">
                  <c:v>0.22141321243523318</c:v>
                </c:pt>
                <c:pt idx="282">
                  <c:v>0.2479645077720207</c:v>
                </c:pt>
                <c:pt idx="283">
                  <c:v>0.22651554404145077</c:v>
                </c:pt>
                <c:pt idx="284">
                  <c:v>0.14097461139896375</c:v>
                </c:pt>
                <c:pt idx="285">
                  <c:v>6.7266580310880827E-2</c:v>
                </c:pt>
                <c:pt idx="286">
                  <c:v>-2.7178497409326426E-2</c:v>
                </c:pt>
                <c:pt idx="287">
                  <c:v>-0.12289015544041451</c:v>
                </c:pt>
                <c:pt idx="288">
                  <c:v>-0.16316502590673573</c:v>
                </c:pt>
                <c:pt idx="289">
                  <c:v>-0.19544170984455958</c:v>
                </c:pt>
                <c:pt idx="290">
                  <c:v>-0.16884404145077719</c:v>
                </c:pt>
                <c:pt idx="291">
                  <c:v>-0.10261295336787565</c:v>
                </c:pt>
                <c:pt idx="292">
                  <c:v>-2.4278575129533679E-2</c:v>
                </c:pt>
                <c:pt idx="293">
                  <c:v>4.7792227979274612E-2</c:v>
                </c:pt>
                <c:pt idx="294">
                  <c:v>0.10556398963730571</c:v>
                </c:pt>
                <c:pt idx="295">
                  <c:v>0.15030025906735753</c:v>
                </c:pt>
                <c:pt idx="296">
                  <c:v>0.15531269430051814</c:v>
                </c:pt>
                <c:pt idx="297">
                  <c:v>0.12842124352331605</c:v>
                </c:pt>
                <c:pt idx="298">
                  <c:v>9.1257512953367884E-2</c:v>
                </c:pt>
                <c:pt idx="299">
                  <c:v>2.8811658031088084E-2</c:v>
                </c:pt>
                <c:pt idx="300">
                  <c:v>-2.2218886010362694E-2</c:v>
                </c:pt>
                <c:pt idx="301">
                  <c:v>-7.796528497409326E-2</c:v>
                </c:pt>
                <c:pt idx="302">
                  <c:v>-0.11559481865284973</c:v>
                </c:pt>
                <c:pt idx="303">
                  <c:v>-0.12926580310880828</c:v>
                </c:pt>
                <c:pt idx="304">
                  <c:v>-0.12172746113989638</c:v>
                </c:pt>
                <c:pt idx="305">
                  <c:v>-8.5244300518134711E-2</c:v>
                </c:pt>
                <c:pt idx="306">
                  <c:v>-3.1090155440414508E-2</c:v>
                </c:pt>
                <c:pt idx="307">
                  <c:v>2.2913782383419689E-2</c:v>
                </c:pt>
                <c:pt idx="308">
                  <c:v>7.0783419689119165E-2</c:v>
                </c:pt>
                <c:pt idx="309">
                  <c:v>0.1135940414507772</c:v>
                </c:pt>
                <c:pt idx="310">
                  <c:v>0.11608575129533678</c:v>
                </c:pt>
                <c:pt idx="311">
                  <c:v>0.11130077720207254</c:v>
                </c:pt>
                <c:pt idx="312">
                  <c:v>8.480673575129534E-2</c:v>
                </c:pt>
                <c:pt idx="313">
                  <c:v>3.705E-2</c:v>
                </c:pt>
                <c:pt idx="314">
                  <c:v>-3.2058808290155442E-2</c:v>
                </c:pt>
                <c:pt idx="315">
                  <c:v>-9.1334974093264243E-2</c:v>
                </c:pt>
                <c:pt idx="316">
                  <c:v>-0.13910103626943005</c:v>
                </c:pt>
                <c:pt idx="317">
                  <c:v>-0.18938134715025909</c:v>
                </c:pt>
                <c:pt idx="318">
                  <c:v>-0.18805906735751296</c:v>
                </c:pt>
                <c:pt idx="319">
                  <c:v>-0.16655284974093265</c:v>
                </c:pt>
                <c:pt idx="320">
                  <c:v>-0.11369041450777202</c:v>
                </c:pt>
                <c:pt idx="321">
                  <c:v>-5.7815803108808295E-2</c:v>
                </c:pt>
                <c:pt idx="322">
                  <c:v>8.8087046632124352E-3</c:v>
                </c:pt>
                <c:pt idx="323">
                  <c:v>5.0506476683937825E-2</c:v>
                </c:pt>
                <c:pt idx="324">
                  <c:v>0.10313523316062177</c:v>
                </c:pt>
                <c:pt idx="325">
                  <c:v>9.904145077720207E-2</c:v>
                </c:pt>
                <c:pt idx="326">
                  <c:v>7.1975129533678753E-2</c:v>
                </c:pt>
                <c:pt idx="327">
                  <c:v>1.733018134715026E-2</c:v>
                </c:pt>
                <c:pt idx="328">
                  <c:v>-6.6585751295336795E-2</c:v>
                </c:pt>
                <c:pt idx="329">
                  <c:v>-9.5790414507772009E-2</c:v>
                </c:pt>
                <c:pt idx="330">
                  <c:v>-8.8514766839378228E-2</c:v>
                </c:pt>
                <c:pt idx="331">
                  <c:v>-6.3024611398963731E-2</c:v>
                </c:pt>
                <c:pt idx="332">
                  <c:v>-6.5104404145077718E-2</c:v>
                </c:pt>
                <c:pt idx="333">
                  <c:v>-5.5093005181347146E-2</c:v>
                </c:pt>
                <c:pt idx="334">
                  <c:v>-0.11930803108808291</c:v>
                </c:pt>
                <c:pt idx="335">
                  <c:v>-0.32090155440414508</c:v>
                </c:pt>
                <c:pt idx="336">
                  <c:v>-0.47248186528497405</c:v>
                </c:pt>
                <c:pt idx="337">
                  <c:v>-0.22786088082901557</c:v>
                </c:pt>
                <c:pt idx="338">
                  <c:v>0.18936321243523316</c:v>
                </c:pt>
                <c:pt idx="339">
                  <c:v>0.46534715025906737</c:v>
                </c:pt>
                <c:pt idx="340">
                  <c:v>0.52424352331606217</c:v>
                </c:pt>
                <c:pt idx="341">
                  <c:v>0.50986528497409322</c:v>
                </c:pt>
                <c:pt idx="342">
                  <c:v>0.48568134715025912</c:v>
                </c:pt>
                <c:pt idx="343">
                  <c:v>0.41004145077720211</c:v>
                </c:pt>
                <c:pt idx="344">
                  <c:v>0.23117331606217617</c:v>
                </c:pt>
                <c:pt idx="345">
                  <c:v>-4.9223056994818652E-2</c:v>
                </c:pt>
                <c:pt idx="346">
                  <c:v>-0.16344974093264247</c:v>
                </c:pt>
                <c:pt idx="347">
                  <c:v>-0.25808549222797927</c:v>
                </c:pt>
                <c:pt idx="348">
                  <c:v>-0.33761917098445593</c:v>
                </c:pt>
                <c:pt idx="349">
                  <c:v>-0.39225129533678754</c:v>
                </c:pt>
                <c:pt idx="350">
                  <c:v>-0.25855699481865285</c:v>
                </c:pt>
                <c:pt idx="351">
                  <c:v>-0.22730440414507774</c:v>
                </c:pt>
                <c:pt idx="352">
                  <c:v>-0.24009844559585491</c:v>
                </c:pt>
                <c:pt idx="353">
                  <c:v>-0.23297150259067359</c:v>
                </c:pt>
                <c:pt idx="354">
                  <c:v>-6.3967098445595852E-2</c:v>
                </c:pt>
                <c:pt idx="355">
                  <c:v>-0.14285751295336788</c:v>
                </c:pt>
                <c:pt idx="356">
                  <c:v>-8.5312694300518133E-2</c:v>
                </c:pt>
                <c:pt idx="357">
                  <c:v>7.3458808290155442E-2</c:v>
                </c:pt>
                <c:pt idx="358">
                  <c:v>0.20722435233160624</c:v>
                </c:pt>
                <c:pt idx="359">
                  <c:v>0.29246373056994818</c:v>
                </c:pt>
                <c:pt idx="360">
                  <c:v>0.36859585492227975</c:v>
                </c:pt>
                <c:pt idx="361">
                  <c:v>0.48948704663212439</c:v>
                </c:pt>
                <c:pt idx="362">
                  <c:v>0.54916580310880836</c:v>
                </c:pt>
                <c:pt idx="363">
                  <c:v>0.42794559585492231</c:v>
                </c:pt>
                <c:pt idx="364">
                  <c:v>0.20656502590673576</c:v>
                </c:pt>
                <c:pt idx="365">
                  <c:v>4.5005181347150258E-2</c:v>
                </c:pt>
                <c:pt idx="366">
                  <c:v>-0.14112512953367876</c:v>
                </c:pt>
                <c:pt idx="367">
                  <c:v>-0.32704922279792747</c:v>
                </c:pt>
                <c:pt idx="368">
                  <c:v>-0.46426943005181348</c:v>
                </c:pt>
                <c:pt idx="369">
                  <c:v>-0.4956062176165803</c:v>
                </c:pt>
                <c:pt idx="370">
                  <c:v>-0.40061658031088082</c:v>
                </c:pt>
                <c:pt idx="371">
                  <c:v>-0.38499222797927463</c:v>
                </c:pt>
                <c:pt idx="372">
                  <c:v>-9.7509844559585501E-2</c:v>
                </c:pt>
                <c:pt idx="373">
                  <c:v>0.17008989637305702</c:v>
                </c:pt>
                <c:pt idx="374">
                  <c:v>0.28582383419689122</c:v>
                </c:pt>
                <c:pt idx="375">
                  <c:v>0.36781088082901553</c:v>
                </c:pt>
                <c:pt idx="376">
                  <c:v>0.35998186528497411</c:v>
                </c:pt>
                <c:pt idx="377">
                  <c:v>0.38462435233160625</c:v>
                </c:pt>
                <c:pt idx="378">
                  <c:v>0.29246632124352329</c:v>
                </c:pt>
                <c:pt idx="379">
                  <c:v>0.12888989637305701</c:v>
                </c:pt>
                <c:pt idx="380">
                  <c:v>-3.2951295336787569E-2</c:v>
                </c:pt>
                <c:pt idx="381">
                  <c:v>-0.17708316062176166</c:v>
                </c:pt>
                <c:pt idx="382">
                  <c:v>-0.36345336787564769</c:v>
                </c:pt>
                <c:pt idx="383">
                  <c:v>-0.44902849740932638</c:v>
                </c:pt>
                <c:pt idx="384">
                  <c:v>-0.44655440414507774</c:v>
                </c:pt>
                <c:pt idx="385">
                  <c:v>-0.29776165803108812</c:v>
                </c:pt>
                <c:pt idx="386">
                  <c:v>-0.20634481865284976</c:v>
                </c:pt>
                <c:pt idx="387">
                  <c:v>-0.17544637305699484</c:v>
                </c:pt>
                <c:pt idx="388">
                  <c:v>-4.8789896373056994E-2</c:v>
                </c:pt>
                <c:pt idx="389">
                  <c:v>6.8809326424870476E-2</c:v>
                </c:pt>
                <c:pt idx="390">
                  <c:v>0.25419974093264247</c:v>
                </c:pt>
                <c:pt idx="391">
                  <c:v>0.44586010362694301</c:v>
                </c:pt>
                <c:pt idx="392">
                  <c:v>0.47327979274611398</c:v>
                </c:pt>
                <c:pt idx="393">
                  <c:v>0.36380569948186531</c:v>
                </c:pt>
                <c:pt idx="394">
                  <c:v>0.2985958549222798</c:v>
                </c:pt>
                <c:pt idx="395">
                  <c:v>-2.8688860103626944E-2</c:v>
                </c:pt>
                <c:pt idx="396">
                  <c:v>-0.18265932642487048</c:v>
                </c:pt>
                <c:pt idx="397">
                  <c:v>-0.16911476683937823</c:v>
                </c:pt>
                <c:pt idx="398">
                  <c:v>-0.22517098445595854</c:v>
                </c:pt>
                <c:pt idx="399">
                  <c:v>-0.1512</c:v>
                </c:pt>
                <c:pt idx="400">
                  <c:v>-7.977409326424871E-2</c:v>
                </c:pt>
                <c:pt idx="401">
                  <c:v>7.8561917098445597E-4</c:v>
                </c:pt>
                <c:pt idx="402">
                  <c:v>7.9089119170984462E-2</c:v>
                </c:pt>
                <c:pt idx="403">
                  <c:v>5.3448445595854925E-2</c:v>
                </c:pt>
                <c:pt idx="404">
                  <c:v>0.15992849740932641</c:v>
                </c:pt>
                <c:pt idx="405">
                  <c:v>5.8517875647668395E-2</c:v>
                </c:pt>
                <c:pt idx="406">
                  <c:v>-2.2859559585492229E-2</c:v>
                </c:pt>
                <c:pt idx="407">
                  <c:v>-6.0563212435233167E-2</c:v>
                </c:pt>
                <c:pt idx="408">
                  <c:v>-8.7826683937823835E-2</c:v>
                </c:pt>
                <c:pt idx="409">
                  <c:v>-0.10266450777202073</c:v>
                </c:pt>
                <c:pt idx="410">
                  <c:v>-0.13028652849740932</c:v>
                </c:pt>
                <c:pt idx="411">
                  <c:v>-0.10719999999999999</c:v>
                </c:pt>
                <c:pt idx="412">
                  <c:v>-0.13270466321243524</c:v>
                </c:pt>
                <c:pt idx="413">
                  <c:v>-4.0248963730569944E-2</c:v>
                </c:pt>
                <c:pt idx="414">
                  <c:v>7.0178238341968915E-2</c:v>
                </c:pt>
                <c:pt idx="415">
                  <c:v>4.9837046632124356E-2</c:v>
                </c:pt>
                <c:pt idx="416">
                  <c:v>0.13291347150259067</c:v>
                </c:pt>
                <c:pt idx="417">
                  <c:v>8.8413730569948182E-2</c:v>
                </c:pt>
                <c:pt idx="418">
                  <c:v>4.9490414507772022E-2</c:v>
                </c:pt>
                <c:pt idx="419">
                  <c:v>6.3734455958549222E-2</c:v>
                </c:pt>
                <c:pt idx="420">
                  <c:v>2.4942616580310883E-2</c:v>
                </c:pt>
                <c:pt idx="421">
                  <c:v>1.0037435233160622E-2</c:v>
                </c:pt>
                <c:pt idx="422">
                  <c:v>5.7406476683937821E-2</c:v>
                </c:pt>
                <c:pt idx="423">
                  <c:v>6.680932642487046E-2</c:v>
                </c:pt>
                <c:pt idx="424">
                  <c:v>-7.0575129533678754E-2</c:v>
                </c:pt>
                <c:pt idx="425">
                  <c:v>-9.1440932642487038E-2</c:v>
                </c:pt>
                <c:pt idx="426">
                  <c:v>-5.28279792746114E-2</c:v>
                </c:pt>
                <c:pt idx="427">
                  <c:v>-6.6828497409326421E-2</c:v>
                </c:pt>
                <c:pt idx="428">
                  <c:v>1.5099611398963731E-2</c:v>
                </c:pt>
                <c:pt idx="429">
                  <c:v>-1.2345777202072538E-2</c:v>
                </c:pt>
                <c:pt idx="430">
                  <c:v>-7.6419689119170991E-2</c:v>
                </c:pt>
                <c:pt idx="431">
                  <c:v>-0.11095673575129535</c:v>
                </c:pt>
                <c:pt idx="432">
                  <c:v>-0.16761347150259068</c:v>
                </c:pt>
                <c:pt idx="433">
                  <c:v>-0.21244119170984457</c:v>
                </c:pt>
                <c:pt idx="434">
                  <c:v>-0.10991424870466322</c:v>
                </c:pt>
                <c:pt idx="435">
                  <c:v>-0.1267401554404145</c:v>
                </c:pt>
                <c:pt idx="436">
                  <c:v>-0.10561191709844558</c:v>
                </c:pt>
                <c:pt idx="437">
                  <c:v>0.14295155440414506</c:v>
                </c:pt>
                <c:pt idx="438">
                  <c:v>0.26431865284974093</c:v>
                </c:pt>
                <c:pt idx="439">
                  <c:v>0.28870984455958548</c:v>
                </c:pt>
                <c:pt idx="440">
                  <c:v>0.31955958549222796</c:v>
                </c:pt>
                <c:pt idx="441">
                  <c:v>0.23977642487046633</c:v>
                </c:pt>
                <c:pt idx="442">
                  <c:v>0.19573316062176166</c:v>
                </c:pt>
                <c:pt idx="443">
                  <c:v>6.8910362694300523E-2</c:v>
                </c:pt>
                <c:pt idx="444">
                  <c:v>1.2924300518134715E-3</c:v>
                </c:pt>
                <c:pt idx="445">
                  <c:v>-1.2424093264248705E-2</c:v>
                </c:pt>
                <c:pt idx="446">
                  <c:v>-2.477777202072539E-2</c:v>
                </c:pt>
                <c:pt idx="447">
                  <c:v>-2.0269948186528497E-2</c:v>
                </c:pt>
                <c:pt idx="448">
                  <c:v>-8.2689378238341965E-2</c:v>
                </c:pt>
                <c:pt idx="449">
                  <c:v>-0.16274093264248704</c:v>
                </c:pt>
                <c:pt idx="450">
                  <c:v>-0.13051943005181346</c:v>
                </c:pt>
                <c:pt idx="451">
                  <c:v>-0.12172979274611398</c:v>
                </c:pt>
                <c:pt idx="452">
                  <c:v>-0.18041891191709844</c:v>
                </c:pt>
                <c:pt idx="453">
                  <c:v>-0.12870466321243523</c:v>
                </c:pt>
                <c:pt idx="454">
                  <c:v>-0.11537305699481865</c:v>
                </c:pt>
                <c:pt idx="455">
                  <c:v>-9.6033419689119173E-2</c:v>
                </c:pt>
                <c:pt idx="456">
                  <c:v>-8.9840673575129537E-2</c:v>
                </c:pt>
                <c:pt idx="457">
                  <c:v>3.1850777202072536E-2</c:v>
                </c:pt>
                <c:pt idx="458">
                  <c:v>0.11326113989637306</c:v>
                </c:pt>
                <c:pt idx="459">
                  <c:v>0.18803186528497406</c:v>
                </c:pt>
                <c:pt idx="460">
                  <c:v>0.19549870466321245</c:v>
                </c:pt>
                <c:pt idx="461">
                  <c:v>0.19432279792746115</c:v>
                </c:pt>
                <c:pt idx="462">
                  <c:v>0.13542849740932641</c:v>
                </c:pt>
                <c:pt idx="463">
                  <c:v>0.10091839378238343</c:v>
                </c:pt>
                <c:pt idx="464">
                  <c:v>2.4981554404145078E-2</c:v>
                </c:pt>
                <c:pt idx="465">
                  <c:v>-0.17897202072538862</c:v>
                </c:pt>
                <c:pt idx="466">
                  <c:v>-0.16445492227979275</c:v>
                </c:pt>
                <c:pt idx="467">
                  <c:v>-0.17185051813471502</c:v>
                </c:pt>
                <c:pt idx="468">
                  <c:v>-0.24958264248704662</c:v>
                </c:pt>
                <c:pt idx="469">
                  <c:v>-0.1803637305699482</c:v>
                </c:pt>
                <c:pt idx="470">
                  <c:v>-8.1216321243523307E-2</c:v>
                </c:pt>
                <c:pt idx="471">
                  <c:v>-1.122261658031088E-2</c:v>
                </c:pt>
                <c:pt idx="472">
                  <c:v>2.0673212435233162E-2</c:v>
                </c:pt>
                <c:pt idx="473">
                  <c:v>4.1451036269430051E-3</c:v>
                </c:pt>
                <c:pt idx="474">
                  <c:v>0.10693626943005181</c:v>
                </c:pt>
                <c:pt idx="475">
                  <c:v>0.17461398963730568</c:v>
                </c:pt>
                <c:pt idx="476">
                  <c:v>0.19003575129533681</c:v>
                </c:pt>
                <c:pt idx="477">
                  <c:v>0.14874274611398963</c:v>
                </c:pt>
                <c:pt idx="478">
                  <c:v>9.1687305699481872E-2</c:v>
                </c:pt>
                <c:pt idx="479">
                  <c:v>9.8382901554404142E-2</c:v>
                </c:pt>
                <c:pt idx="480">
                  <c:v>7.5421502590673581E-2</c:v>
                </c:pt>
                <c:pt idx="481">
                  <c:v>-2.3531062176165806E-2</c:v>
                </c:pt>
                <c:pt idx="482">
                  <c:v>2.6559844559585492E-2</c:v>
                </c:pt>
                <c:pt idx="483">
                  <c:v>-2.2371269430051816E-2</c:v>
                </c:pt>
                <c:pt idx="484">
                  <c:v>1.8315362694300518E-2</c:v>
                </c:pt>
                <c:pt idx="485">
                  <c:v>-0.1106240932642487</c:v>
                </c:pt>
                <c:pt idx="486">
                  <c:v>-9.8073316062176161E-2</c:v>
                </c:pt>
                <c:pt idx="487">
                  <c:v>-0.17442875647668393</c:v>
                </c:pt>
                <c:pt idx="488">
                  <c:v>-0.25950000000000001</c:v>
                </c:pt>
                <c:pt idx="489">
                  <c:v>-0.24029715025906737</c:v>
                </c:pt>
                <c:pt idx="490">
                  <c:v>-0.1421738341968912</c:v>
                </c:pt>
                <c:pt idx="491">
                  <c:v>-8.8991191709844562E-3</c:v>
                </c:pt>
                <c:pt idx="492">
                  <c:v>0.10706917098445595</c:v>
                </c:pt>
                <c:pt idx="493">
                  <c:v>0.20464740932642486</c:v>
                </c:pt>
                <c:pt idx="494">
                  <c:v>0.24069715025906735</c:v>
                </c:pt>
                <c:pt idx="495">
                  <c:v>0.29625647668393784</c:v>
                </c:pt>
                <c:pt idx="496">
                  <c:v>0.25126062176165803</c:v>
                </c:pt>
                <c:pt idx="497">
                  <c:v>0.13149792746113989</c:v>
                </c:pt>
                <c:pt idx="498">
                  <c:v>-5.4145854922279794E-2</c:v>
                </c:pt>
                <c:pt idx="499">
                  <c:v>-0.13572642487046632</c:v>
                </c:pt>
                <c:pt idx="500">
                  <c:v>-0.17449274611398966</c:v>
                </c:pt>
                <c:pt idx="501">
                  <c:v>-0.36494041450777198</c:v>
                </c:pt>
                <c:pt idx="502">
                  <c:v>-0.32432383419689115</c:v>
                </c:pt>
                <c:pt idx="503">
                  <c:v>-0.20235958549222796</c:v>
                </c:pt>
                <c:pt idx="504">
                  <c:v>-0.17844067357512955</c:v>
                </c:pt>
                <c:pt idx="505">
                  <c:v>-0.20383238341968912</c:v>
                </c:pt>
                <c:pt idx="506">
                  <c:v>-0.28369430051813471</c:v>
                </c:pt>
                <c:pt idx="507">
                  <c:v>-0.1009479274611399</c:v>
                </c:pt>
                <c:pt idx="508">
                  <c:v>0.22560829015544043</c:v>
                </c:pt>
                <c:pt idx="509">
                  <c:v>0.40066839378238339</c:v>
                </c:pt>
                <c:pt idx="510">
                  <c:v>0.51819948186528497</c:v>
                </c:pt>
                <c:pt idx="511">
                  <c:v>0.56440155440414508</c:v>
                </c:pt>
                <c:pt idx="512">
                  <c:v>0.42404404145077723</c:v>
                </c:pt>
                <c:pt idx="513">
                  <c:v>0.32869689119170981</c:v>
                </c:pt>
                <c:pt idx="514">
                  <c:v>0.19863134715025907</c:v>
                </c:pt>
                <c:pt idx="515">
                  <c:v>3.900958549222798E-2</c:v>
                </c:pt>
                <c:pt idx="516">
                  <c:v>-0.1829103626943005</c:v>
                </c:pt>
                <c:pt idx="517">
                  <c:v>-0.40641968911917092</c:v>
                </c:pt>
                <c:pt idx="518">
                  <c:v>-0.41205699481865288</c:v>
                </c:pt>
                <c:pt idx="519">
                  <c:v>-0.33854145077720205</c:v>
                </c:pt>
                <c:pt idx="520">
                  <c:v>-0.18714248704663211</c:v>
                </c:pt>
                <c:pt idx="521">
                  <c:v>-7.9404145077720201E-2</c:v>
                </c:pt>
                <c:pt idx="522">
                  <c:v>0.17613497409326426</c:v>
                </c:pt>
                <c:pt idx="523">
                  <c:v>0.37770466321243529</c:v>
                </c:pt>
                <c:pt idx="524">
                  <c:v>0.23932927461139897</c:v>
                </c:pt>
                <c:pt idx="525">
                  <c:v>0.18535051813471501</c:v>
                </c:pt>
                <c:pt idx="526">
                  <c:v>9.4600518134715025E-2</c:v>
                </c:pt>
                <c:pt idx="527">
                  <c:v>6.856917098445596E-2</c:v>
                </c:pt>
                <c:pt idx="528">
                  <c:v>9.2307253886010368E-2</c:v>
                </c:pt>
                <c:pt idx="529">
                  <c:v>0.14757823834196893</c:v>
                </c:pt>
                <c:pt idx="530">
                  <c:v>0.11698134715025907</c:v>
                </c:pt>
                <c:pt idx="531">
                  <c:v>0.11761088082901554</c:v>
                </c:pt>
                <c:pt idx="532">
                  <c:v>0.11292616580310881</c:v>
                </c:pt>
                <c:pt idx="533">
                  <c:v>-8.3578497409326422E-2</c:v>
                </c:pt>
                <c:pt idx="534">
                  <c:v>-0.47393264248704658</c:v>
                </c:pt>
                <c:pt idx="535">
                  <c:v>-0.53524093264248707</c:v>
                </c:pt>
                <c:pt idx="536">
                  <c:v>-0.5553860103626943</c:v>
                </c:pt>
                <c:pt idx="537">
                  <c:v>-0.56202331606217615</c:v>
                </c:pt>
                <c:pt idx="538">
                  <c:v>-0.32619430051813469</c:v>
                </c:pt>
                <c:pt idx="539">
                  <c:v>-4.6883419689119174E-2</c:v>
                </c:pt>
                <c:pt idx="540">
                  <c:v>0.32247150259067359</c:v>
                </c:pt>
                <c:pt idx="541">
                  <c:v>0.59517098445595851</c:v>
                </c:pt>
                <c:pt idx="542">
                  <c:v>0.65482642487046638</c:v>
                </c:pt>
                <c:pt idx="543">
                  <c:v>0.66333678756476688</c:v>
                </c:pt>
                <c:pt idx="544">
                  <c:v>0.51715544041450778</c:v>
                </c:pt>
                <c:pt idx="545">
                  <c:v>0.35919430051813472</c:v>
                </c:pt>
                <c:pt idx="546">
                  <c:v>0.11879326424870466</c:v>
                </c:pt>
                <c:pt idx="547">
                  <c:v>-0.13466476683937825</c:v>
                </c:pt>
                <c:pt idx="548">
                  <c:v>-0.37090414507772024</c:v>
                </c:pt>
                <c:pt idx="549">
                  <c:v>-0.50087305699481866</c:v>
                </c:pt>
                <c:pt idx="550">
                  <c:v>-0.59351036269430046</c:v>
                </c:pt>
                <c:pt idx="551">
                  <c:v>-0.61934196891191706</c:v>
                </c:pt>
                <c:pt idx="552">
                  <c:v>-0.5176476683937824</c:v>
                </c:pt>
                <c:pt idx="553">
                  <c:v>-0.30017357512953369</c:v>
                </c:pt>
                <c:pt idx="554">
                  <c:v>-6.4711917098445593E-2</c:v>
                </c:pt>
                <c:pt idx="555">
                  <c:v>0.13570854922279793</c:v>
                </c:pt>
                <c:pt idx="556">
                  <c:v>0.32272279792746111</c:v>
                </c:pt>
                <c:pt idx="557">
                  <c:v>0.42672020725388599</c:v>
                </c:pt>
                <c:pt idx="558">
                  <c:v>0.53085233160621759</c:v>
                </c:pt>
                <c:pt idx="559">
                  <c:v>0.5140440414507772</c:v>
                </c:pt>
                <c:pt idx="560">
                  <c:v>0.34398186528497404</c:v>
                </c:pt>
                <c:pt idx="561">
                  <c:v>0.11370569948186528</c:v>
                </c:pt>
                <c:pt idx="562">
                  <c:v>-3.0218911917098447E-2</c:v>
                </c:pt>
                <c:pt idx="563">
                  <c:v>-0.14972020725388602</c:v>
                </c:pt>
                <c:pt idx="564">
                  <c:v>-0.35308808290155441</c:v>
                </c:pt>
                <c:pt idx="565">
                  <c:v>-0.50051036269430049</c:v>
                </c:pt>
                <c:pt idx="566">
                  <c:v>-0.4722720207253886</c:v>
                </c:pt>
                <c:pt idx="567">
                  <c:v>-0.40937564766839379</c:v>
                </c:pt>
                <c:pt idx="568">
                  <c:v>-0.30326424870466323</c:v>
                </c:pt>
                <c:pt idx="569">
                  <c:v>-0.13255</c:v>
                </c:pt>
                <c:pt idx="570">
                  <c:v>-5.6715025906735751E-2</c:v>
                </c:pt>
                <c:pt idx="571">
                  <c:v>0.10359274611398964</c:v>
                </c:pt>
                <c:pt idx="572">
                  <c:v>0.25397512953367879</c:v>
                </c:pt>
                <c:pt idx="573">
                  <c:v>0.34069948186528493</c:v>
                </c:pt>
                <c:pt idx="574">
                  <c:v>0.36988860103626942</c:v>
                </c:pt>
                <c:pt idx="575">
                  <c:v>0.37889637305699481</c:v>
                </c:pt>
                <c:pt idx="576">
                  <c:v>0.31602849740932643</c:v>
                </c:pt>
                <c:pt idx="577">
                  <c:v>0.20543601036269429</c:v>
                </c:pt>
                <c:pt idx="578">
                  <c:v>2.9693523316062176E-2</c:v>
                </c:pt>
                <c:pt idx="579">
                  <c:v>-5.4189896373056996E-2</c:v>
                </c:pt>
                <c:pt idx="580">
                  <c:v>-0.12387642487046632</c:v>
                </c:pt>
                <c:pt idx="581">
                  <c:v>-0.23424818652849741</c:v>
                </c:pt>
                <c:pt idx="582">
                  <c:v>-0.30710880829015541</c:v>
                </c:pt>
                <c:pt idx="583">
                  <c:v>-0.29416321243523313</c:v>
                </c:pt>
                <c:pt idx="584">
                  <c:v>-0.26761917098445598</c:v>
                </c:pt>
                <c:pt idx="585">
                  <c:v>-0.14822720207253887</c:v>
                </c:pt>
                <c:pt idx="586">
                  <c:v>-0.20578445595854922</c:v>
                </c:pt>
                <c:pt idx="587">
                  <c:v>-0.13293238341968913</c:v>
                </c:pt>
                <c:pt idx="588">
                  <c:v>1.0609300518134714E-2</c:v>
                </c:pt>
                <c:pt idx="589">
                  <c:v>0.15369637305699482</c:v>
                </c:pt>
                <c:pt idx="590">
                  <c:v>0.33653886010362694</c:v>
                </c:pt>
                <c:pt idx="591">
                  <c:v>0.36945077720207253</c:v>
                </c:pt>
                <c:pt idx="592">
                  <c:v>0.45194300518134711</c:v>
                </c:pt>
                <c:pt idx="593">
                  <c:v>0.44293523316062178</c:v>
                </c:pt>
                <c:pt idx="594">
                  <c:v>0.2599766839378238</c:v>
                </c:pt>
                <c:pt idx="595">
                  <c:v>4.2479792746113992E-2</c:v>
                </c:pt>
                <c:pt idx="596">
                  <c:v>-7.9035751295336784E-2</c:v>
                </c:pt>
                <c:pt idx="597">
                  <c:v>-0.17502150259067359</c:v>
                </c:pt>
                <c:pt idx="598">
                  <c:v>-0.28026683937823837</c:v>
                </c:pt>
                <c:pt idx="599">
                  <c:v>-0.28675647668393783</c:v>
                </c:pt>
                <c:pt idx="600">
                  <c:v>-0.1703943005181347</c:v>
                </c:pt>
                <c:pt idx="601">
                  <c:v>-0.32643782383419689</c:v>
                </c:pt>
                <c:pt idx="602">
                  <c:v>-0.20397046632124355</c:v>
                </c:pt>
                <c:pt idx="603">
                  <c:v>-0.21196321243523317</c:v>
                </c:pt>
                <c:pt idx="604">
                  <c:v>-0.15055103626943003</c:v>
                </c:pt>
                <c:pt idx="605">
                  <c:v>-7.409844559585492E-2</c:v>
                </c:pt>
                <c:pt idx="606">
                  <c:v>-4.8453886010362691E-2</c:v>
                </c:pt>
                <c:pt idx="607">
                  <c:v>7.3788601036269427E-2</c:v>
                </c:pt>
                <c:pt idx="608">
                  <c:v>0.19994948186528497</c:v>
                </c:pt>
                <c:pt idx="609">
                  <c:v>0.32165284974093267</c:v>
                </c:pt>
                <c:pt idx="610">
                  <c:v>0.39949999999999997</c:v>
                </c:pt>
                <c:pt idx="611">
                  <c:v>0.34323316062176168</c:v>
                </c:pt>
                <c:pt idx="612">
                  <c:v>0.26068134715025909</c:v>
                </c:pt>
                <c:pt idx="613">
                  <c:v>0.13751994818652852</c:v>
                </c:pt>
                <c:pt idx="614">
                  <c:v>4.2995077720207255E-2</c:v>
                </c:pt>
                <c:pt idx="615">
                  <c:v>-6.2593523316062175E-2</c:v>
                </c:pt>
                <c:pt idx="616">
                  <c:v>-0.17512098445595856</c:v>
                </c:pt>
                <c:pt idx="617">
                  <c:v>-0.26639637305699482</c:v>
                </c:pt>
                <c:pt idx="618">
                  <c:v>-0.26170207253886008</c:v>
                </c:pt>
                <c:pt idx="619">
                  <c:v>-0.25794507772020725</c:v>
                </c:pt>
                <c:pt idx="620">
                  <c:v>-0.24529948186528497</c:v>
                </c:pt>
                <c:pt idx="621">
                  <c:v>-0.17039818652849742</c:v>
                </c:pt>
                <c:pt idx="622">
                  <c:v>-1.7593937823834199E-2</c:v>
                </c:pt>
                <c:pt idx="623">
                  <c:v>4.875129533678757E-2</c:v>
                </c:pt>
                <c:pt idx="624">
                  <c:v>0.1386821243523316</c:v>
                </c:pt>
                <c:pt idx="625">
                  <c:v>0.22197746113989639</c:v>
                </c:pt>
                <c:pt idx="626">
                  <c:v>0.22138601036269429</c:v>
                </c:pt>
                <c:pt idx="627">
                  <c:v>0.2120165803108808</c:v>
                </c:pt>
                <c:pt idx="628">
                  <c:v>0.12514818652849741</c:v>
                </c:pt>
                <c:pt idx="629">
                  <c:v>-2.6242227979274613E-2</c:v>
                </c:pt>
                <c:pt idx="630">
                  <c:v>-0.11659559585492227</c:v>
                </c:pt>
                <c:pt idx="631">
                  <c:v>-0.21970310880829017</c:v>
                </c:pt>
                <c:pt idx="632">
                  <c:v>-0.26774611398963727</c:v>
                </c:pt>
                <c:pt idx="633">
                  <c:v>-0.27795854922279795</c:v>
                </c:pt>
                <c:pt idx="634">
                  <c:v>-0.23142668393782381</c:v>
                </c:pt>
                <c:pt idx="635">
                  <c:v>-0.1320878238341969</c:v>
                </c:pt>
                <c:pt idx="636">
                  <c:v>7.8049481865284973E-2</c:v>
                </c:pt>
                <c:pt idx="637">
                  <c:v>5.303963730569948E-2</c:v>
                </c:pt>
                <c:pt idx="638">
                  <c:v>0.15358626943005182</c:v>
                </c:pt>
                <c:pt idx="639">
                  <c:v>0.19888082901554405</c:v>
                </c:pt>
                <c:pt idx="640">
                  <c:v>0.24022512953367875</c:v>
                </c:pt>
                <c:pt idx="641">
                  <c:v>0.21290854922279792</c:v>
                </c:pt>
                <c:pt idx="642">
                  <c:v>0.16530751295336787</c:v>
                </c:pt>
                <c:pt idx="643">
                  <c:v>0.10858937823834197</c:v>
                </c:pt>
                <c:pt idx="644">
                  <c:v>4.1091191709844557E-2</c:v>
                </c:pt>
                <c:pt idx="645">
                  <c:v>-9.8626424870466328E-2</c:v>
                </c:pt>
                <c:pt idx="646">
                  <c:v>-0.13063419689119171</c:v>
                </c:pt>
                <c:pt idx="647">
                  <c:v>-0.17010181347150261</c:v>
                </c:pt>
                <c:pt idx="648">
                  <c:v>-7.7694818652849745E-2</c:v>
                </c:pt>
                <c:pt idx="649">
                  <c:v>-0.17365803108808289</c:v>
                </c:pt>
                <c:pt idx="650">
                  <c:v>-9.7087823834196896E-2</c:v>
                </c:pt>
                <c:pt idx="651">
                  <c:v>-5.1758549222797927E-2</c:v>
                </c:pt>
                <c:pt idx="652">
                  <c:v>1.3965854922279792E-2</c:v>
                </c:pt>
                <c:pt idx="653">
                  <c:v>0.1035660621761658</c:v>
                </c:pt>
                <c:pt idx="654">
                  <c:v>0.11946165803108809</c:v>
                </c:pt>
                <c:pt idx="655">
                  <c:v>0.18096373056994819</c:v>
                </c:pt>
                <c:pt idx="656">
                  <c:v>0.20164015544041453</c:v>
                </c:pt>
                <c:pt idx="657">
                  <c:v>0.1919160621761658</c:v>
                </c:pt>
                <c:pt idx="658">
                  <c:v>9.7715803108808286E-2</c:v>
                </c:pt>
                <c:pt idx="659">
                  <c:v>3.656839378238342E-2</c:v>
                </c:pt>
                <c:pt idx="660">
                  <c:v>-0.11771632124352331</c:v>
                </c:pt>
                <c:pt idx="661">
                  <c:v>-0.33076683937823836</c:v>
                </c:pt>
                <c:pt idx="662">
                  <c:v>-0.45377202072538864</c:v>
                </c:pt>
                <c:pt idx="663">
                  <c:v>-0.41303108808290157</c:v>
                </c:pt>
                <c:pt idx="664">
                  <c:v>-0.29403886010362695</c:v>
                </c:pt>
                <c:pt idx="665">
                  <c:v>-9.4384196891191707E-2</c:v>
                </c:pt>
                <c:pt idx="666">
                  <c:v>0.120039896373057</c:v>
                </c:pt>
                <c:pt idx="667">
                  <c:v>0.28057253886010364</c:v>
                </c:pt>
                <c:pt idx="668">
                  <c:v>0.39871502590673574</c:v>
                </c:pt>
                <c:pt idx="669">
                  <c:v>0.34005958549222798</c:v>
                </c:pt>
                <c:pt idx="670">
                  <c:v>0.36386010362694299</c:v>
                </c:pt>
                <c:pt idx="671">
                  <c:v>0.30032642487046635</c:v>
                </c:pt>
                <c:pt idx="672">
                  <c:v>0.21939352331606218</c:v>
                </c:pt>
                <c:pt idx="673">
                  <c:v>2.821658031088083E-2</c:v>
                </c:pt>
                <c:pt idx="674">
                  <c:v>-0.12252927461139897</c:v>
                </c:pt>
                <c:pt idx="675">
                  <c:v>-0.23106994818652848</c:v>
                </c:pt>
                <c:pt idx="676">
                  <c:v>-0.31220725388601034</c:v>
                </c:pt>
                <c:pt idx="677">
                  <c:v>-0.29113471502590671</c:v>
                </c:pt>
                <c:pt idx="678">
                  <c:v>-0.27885492227979275</c:v>
                </c:pt>
                <c:pt idx="679">
                  <c:v>-0.17452020725388601</c:v>
                </c:pt>
                <c:pt idx="680">
                  <c:v>-7.6461658031088078E-2</c:v>
                </c:pt>
                <c:pt idx="681">
                  <c:v>3.4905440414507771E-2</c:v>
                </c:pt>
                <c:pt idx="682">
                  <c:v>0.121339896373057</c:v>
                </c:pt>
                <c:pt idx="683">
                  <c:v>0.18999196891191711</c:v>
                </c:pt>
                <c:pt idx="684">
                  <c:v>0.20767020725388602</c:v>
                </c:pt>
                <c:pt idx="685">
                  <c:v>0.14579170984455958</c:v>
                </c:pt>
                <c:pt idx="686">
                  <c:v>0.10111217616580311</c:v>
                </c:pt>
                <c:pt idx="687">
                  <c:v>7.2279533678756475E-2</c:v>
                </c:pt>
                <c:pt idx="688">
                  <c:v>3.8633678756476685E-2</c:v>
                </c:pt>
                <c:pt idx="689">
                  <c:v>-3.8163471502590675E-2</c:v>
                </c:pt>
                <c:pt idx="690">
                  <c:v>-6.0762694300518137E-2</c:v>
                </c:pt>
                <c:pt idx="691">
                  <c:v>-4.3590673575129529E-4</c:v>
                </c:pt>
                <c:pt idx="692">
                  <c:v>4.9739637305699483E-2</c:v>
                </c:pt>
                <c:pt idx="693">
                  <c:v>1.2554870466321245E-2</c:v>
                </c:pt>
                <c:pt idx="694">
                  <c:v>6.9436787564766844E-2</c:v>
                </c:pt>
                <c:pt idx="695">
                  <c:v>6.948704663212435E-2</c:v>
                </c:pt>
                <c:pt idx="696">
                  <c:v>1.3900233160621762E-2</c:v>
                </c:pt>
                <c:pt idx="697">
                  <c:v>-4.7311658031088083E-2</c:v>
                </c:pt>
                <c:pt idx="698">
                  <c:v>-9.0649740932642484E-2</c:v>
                </c:pt>
                <c:pt idx="699">
                  <c:v>-0.12680103626943004</c:v>
                </c:pt>
                <c:pt idx="700">
                  <c:v>-0.15665414507772021</c:v>
                </c:pt>
                <c:pt idx="701">
                  <c:v>-0.14093082901554405</c:v>
                </c:pt>
                <c:pt idx="702">
                  <c:v>-9.6428238341968911E-2</c:v>
                </c:pt>
                <c:pt idx="703">
                  <c:v>-3.6713471502590675E-2</c:v>
                </c:pt>
                <c:pt idx="704">
                  <c:v>-8.3489637305699492E-3</c:v>
                </c:pt>
                <c:pt idx="705">
                  <c:v>5.7980829015544043E-2</c:v>
                </c:pt>
                <c:pt idx="706">
                  <c:v>0.12709248704663212</c:v>
                </c:pt>
                <c:pt idx="707">
                  <c:v>0.15435984455958549</c:v>
                </c:pt>
                <c:pt idx="708">
                  <c:v>0.20052927461139897</c:v>
                </c:pt>
                <c:pt idx="709">
                  <c:v>0.16398601036269431</c:v>
                </c:pt>
                <c:pt idx="710">
                  <c:v>8.9801813471502595E-2</c:v>
                </c:pt>
                <c:pt idx="711">
                  <c:v>5.1557512953367872E-3</c:v>
                </c:pt>
                <c:pt idx="712">
                  <c:v>-6.328808290155441E-2</c:v>
                </c:pt>
                <c:pt idx="713">
                  <c:v>-0.14575440414507773</c:v>
                </c:pt>
                <c:pt idx="714">
                  <c:v>-0.17502694300518135</c:v>
                </c:pt>
                <c:pt idx="715">
                  <c:v>-0.16925984455958548</c:v>
                </c:pt>
                <c:pt idx="716">
                  <c:v>-0.13547564766839379</c:v>
                </c:pt>
                <c:pt idx="717">
                  <c:v>-8.0243782383419685E-2</c:v>
                </c:pt>
                <c:pt idx="718">
                  <c:v>-7.0713989637305699E-2</c:v>
                </c:pt>
                <c:pt idx="719">
                  <c:v>2.1759326424870468E-2</c:v>
                </c:pt>
                <c:pt idx="720">
                  <c:v>7.6043782383419689E-2</c:v>
                </c:pt>
                <c:pt idx="721">
                  <c:v>0.18853911917098445</c:v>
                </c:pt>
                <c:pt idx="722">
                  <c:v>0.20662694300518133</c:v>
                </c:pt>
                <c:pt idx="723">
                  <c:v>0.22239766839378239</c:v>
                </c:pt>
                <c:pt idx="724">
                  <c:v>0.17161761658031088</c:v>
                </c:pt>
                <c:pt idx="725">
                  <c:v>0.14589067357512953</c:v>
                </c:pt>
                <c:pt idx="726">
                  <c:v>0.12269559585492229</c:v>
                </c:pt>
                <c:pt idx="727">
                  <c:v>1.5622823834196894E-3</c:v>
                </c:pt>
                <c:pt idx="728">
                  <c:v>3.3782383419689116E-2</c:v>
                </c:pt>
                <c:pt idx="729">
                  <c:v>-9.7217357512953365E-2</c:v>
                </c:pt>
                <c:pt idx="730">
                  <c:v>-0.5107176165803109</c:v>
                </c:pt>
                <c:pt idx="731">
                  <c:v>-0.81044041450777193</c:v>
                </c:pt>
                <c:pt idx="732">
                  <c:v>-0.77425906735751293</c:v>
                </c:pt>
                <c:pt idx="733">
                  <c:v>-0.51698704663212436</c:v>
                </c:pt>
                <c:pt idx="734">
                  <c:v>-0.27095595854922278</c:v>
                </c:pt>
                <c:pt idx="735">
                  <c:v>0.14924274611398963</c:v>
                </c:pt>
                <c:pt idx="736">
                  <c:v>0.48923575129533681</c:v>
                </c:pt>
                <c:pt idx="737">
                  <c:v>0.70847668393782381</c:v>
                </c:pt>
                <c:pt idx="738">
                  <c:v>0.80972020725388605</c:v>
                </c:pt>
                <c:pt idx="739">
                  <c:v>0.77369948186528503</c:v>
                </c:pt>
                <c:pt idx="740">
                  <c:v>0.64957512953367869</c:v>
                </c:pt>
                <c:pt idx="741">
                  <c:v>0.40159067357512956</c:v>
                </c:pt>
                <c:pt idx="742">
                  <c:v>0.11372435233160622</c:v>
                </c:pt>
                <c:pt idx="743">
                  <c:v>-0.24083264248704664</c:v>
                </c:pt>
                <c:pt idx="744">
                  <c:v>-0.57722279792746112</c:v>
                </c:pt>
                <c:pt idx="745">
                  <c:v>-0.79345336787564769</c:v>
                </c:pt>
                <c:pt idx="746">
                  <c:v>-0.79929274611398959</c:v>
                </c:pt>
                <c:pt idx="747">
                  <c:v>-0.68284455958549217</c:v>
                </c:pt>
                <c:pt idx="748">
                  <c:v>-0.48105440414507777</c:v>
                </c:pt>
                <c:pt idx="749">
                  <c:v>-0.11048031088082902</c:v>
                </c:pt>
                <c:pt idx="750">
                  <c:v>0.3081062176165803</c:v>
                </c:pt>
                <c:pt idx="751">
                  <c:v>0.53937564766839385</c:v>
                </c:pt>
                <c:pt idx="752">
                  <c:v>0.64223834196891194</c:v>
                </c:pt>
                <c:pt idx="753">
                  <c:v>0.72760621761658029</c:v>
                </c:pt>
                <c:pt idx="754">
                  <c:v>0.59216321243523318</c:v>
                </c:pt>
                <c:pt idx="755">
                  <c:v>0.37695595854922281</c:v>
                </c:pt>
                <c:pt idx="756">
                  <c:v>7.6536269430051818E-2</c:v>
                </c:pt>
                <c:pt idx="757">
                  <c:v>-0.14472616580310882</c:v>
                </c:pt>
                <c:pt idx="758">
                  <c:v>-0.3725362694300518</c:v>
                </c:pt>
                <c:pt idx="759">
                  <c:v>-0.59260362694300517</c:v>
                </c:pt>
                <c:pt idx="760">
                  <c:v>-0.63300000000000001</c:v>
                </c:pt>
                <c:pt idx="761">
                  <c:v>-0.57620466321243524</c:v>
                </c:pt>
                <c:pt idx="762">
                  <c:v>-0.44118393782383419</c:v>
                </c:pt>
                <c:pt idx="763">
                  <c:v>-0.24739715025906736</c:v>
                </c:pt>
                <c:pt idx="764">
                  <c:v>-1.33989896373057E-2</c:v>
                </c:pt>
                <c:pt idx="765">
                  <c:v>0.20722538860103629</c:v>
                </c:pt>
                <c:pt idx="766">
                  <c:v>0.36825129533678758</c:v>
                </c:pt>
                <c:pt idx="767">
                  <c:v>0.47580829015544041</c:v>
                </c:pt>
                <c:pt idx="768">
                  <c:v>0.5118808290155441</c:v>
                </c:pt>
                <c:pt idx="769">
                  <c:v>0.45651295336787562</c:v>
                </c:pt>
                <c:pt idx="770">
                  <c:v>0.39134715025906736</c:v>
                </c:pt>
                <c:pt idx="771">
                  <c:v>0.28128238341968914</c:v>
                </c:pt>
                <c:pt idx="772">
                  <c:v>9.3350518134715024E-2</c:v>
                </c:pt>
                <c:pt idx="773">
                  <c:v>-0.20986321243523315</c:v>
                </c:pt>
                <c:pt idx="774">
                  <c:v>-0.41276943005181349</c:v>
                </c:pt>
                <c:pt idx="775">
                  <c:v>-0.4567279792746114</c:v>
                </c:pt>
                <c:pt idx="776">
                  <c:v>-0.40263471502590675</c:v>
                </c:pt>
                <c:pt idx="777">
                  <c:v>-0.3136502590673575</c:v>
                </c:pt>
                <c:pt idx="778">
                  <c:v>-0.19132694300518133</c:v>
                </c:pt>
                <c:pt idx="779">
                  <c:v>-7.118108808290155E-2</c:v>
                </c:pt>
                <c:pt idx="780">
                  <c:v>3.0791191709844561E-2</c:v>
                </c:pt>
                <c:pt idx="781">
                  <c:v>0.16781476683937824</c:v>
                </c:pt>
                <c:pt idx="782">
                  <c:v>0.27141191709844559</c:v>
                </c:pt>
                <c:pt idx="783">
                  <c:v>0.27292746113989635</c:v>
                </c:pt>
                <c:pt idx="784">
                  <c:v>0.23255492227979274</c:v>
                </c:pt>
                <c:pt idx="785">
                  <c:v>0.19032253886010364</c:v>
                </c:pt>
                <c:pt idx="786">
                  <c:v>0.10925958549222797</c:v>
                </c:pt>
                <c:pt idx="787">
                  <c:v>-1.8513367875647668E-2</c:v>
                </c:pt>
                <c:pt idx="788">
                  <c:v>-6.1647150259067356E-2</c:v>
                </c:pt>
                <c:pt idx="789">
                  <c:v>-0.10433626943005182</c:v>
                </c:pt>
                <c:pt idx="790">
                  <c:v>-0.12740466321243524</c:v>
                </c:pt>
                <c:pt idx="791">
                  <c:v>-0.11145751295336787</c:v>
                </c:pt>
                <c:pt idx="792">
                  <c:v>-0.10537746113989636</c:v>
                </c:pt>
                <c:pt idx="793">
                  <c:v>-3.9548704663212433E-2</c:v>
                </c:pt>
                <c:pt idx="794">
                  <c:v>-8.2742227979274614E-3</c:v>
                </c:pt>
                <c:pt idx="795">
                  <c:v>2.3319455958549222E-2</c:v>
                </c:pt>
                <c:pt idx="796">
                  <c:v>-8.3905958549222801E-4</c:v>
                </c:pt>
                <c:pt idx="797">
                  <c:v>-5.9680310880829014E-2</c:v>
                </c:pt>
                <c:pt idx="798">
                  <c:v>5.2534974093264249E-2</c:v>
                </c:pt>
                <c:pt idx="799">
                  <c:v>1.5931632124352332E-2</c:v>
                </c:pt>
                <c:pt idx="800">
                  <c:v>-2.6954922279792746E-3</c:v>
                </c:pt>
                <c:pt idx="801">
                  <c:v>-4.0381347150259071E-3</c:v>
                </c:pt>
                <c:pt idx="802">
                  <c:v>1.2278730569948186E-2</c:v>
                </c:pt>
                <c:pt idx="803">
                  <c:v>3.3446632124352331E-2</c:v>
                </c:pt>
                <c:pt idx="804">
                  <c:v>1.8087538860103627E-2</c:v>
                </c:pt>
                <c:pt idx="805">
                  <c:v>1.9098186528497409E-2</c:v>
                </c:pt>
                <c:pt idx="806">
                  <c:v>4.2828756476683938E-2</c:v>
                </c:pt>
                <c:pt idx="807">
                  <c:v>3.2660103626943007E-2</c:v>
                </c:pt>
                <c:pt idx="808">
                  <c:v>4.8894559585492227E-3</c:v>
                </c:pt>
                <c:pt idx="809">
                  <c:v>-5.7856735751295338E-2</c:v>
                </c:pt>
                <c:pt idx="810">
                  <c:v>-5.9311917098445598E-2</c:v>
                </c:pt>
                <c:pt idx="811">
                  <c:v>-5.5694041450777207E-2</c:v>
                </c:pt>
                <c:pt idx="812">
                  <c:v>-3.2615025906735748E-2</c:v>
                </c:pt>
                <c:pt idx="813">
                  <c:v>-2.8643005181347152E-2</c:v>
                </c:pt>
                <c:pt idx="814">
                  <c:v>-4.4704922279792747E-3</c:v>
                </c:pt>
                <c:pt idx="815">
                  <c:v>5.3660362694300523E-2</c:v>
                </c:pt>
                <c:pt idx="816">
                  <c:v>0.10075233160621762</c:v>
                </c:pt>
                <c:pt idx="817">
                  <c:v>0.14377668393782383</c:v>
                </c:pt>
                <c:pt idx="818">
                  <c:v>0.13274119170984458</c:v>
                </c:pt>
                <c:pt idx="819">
                  <c:v>0.109189896373057</c:v>
                </c:pt>
                <c:pt idx="820">
                  <c:v>6.4008808290155442E-2</c:v>
                </c:pt>
                <c:pt idx="821">
                  <c:v>4.1265025906735753E-2</c:v>
                </c:pt>
                <c:pt idx="822">
                  <c:v>3.4627720207253888E-2</c:v>
                </c:pt>
                <c:pt idx="823">
                  <c:v>-3.0335233160621762E-3</c:v>
                </c:pt>
                <c:pt idx="824">
                  <c:v>-9.89098445595855E-2</c:v>
                </c:pt>
                <c:pt idx="825">
                  <c:v>-0.14216891191709846</c:v>
                </c:pt>
                <c:pt idx="826">
                  <c:v>-0.17537642487046634</c:v>
                </c:pt>
                <c:pt idx="827">
                  <c:v>-0.21185647668393784</c:v>
                </c:pt>
                <c:pt idx="828">
                  <c:v>-0.20940803108808292</c:v>
                </c:pt>
                <c:pt idx="829">
                  <c:v>-0.19539663212435235</c:v>
                </c:pt>
                <c:pt idx="830">
                  <c:v>-0.14154378238341969</c:v>
                </c:pt>
                <c:pt idx="831">
                  <c:v>-9.8981606217616577E-2</c:v>
                </c:pt>
                <c:pt idx="832">
                  <c:v>-1.0417694300518135E-2</c:v>
                </c:pt>
                <c:pt idx="833">
                  <c:v>0.10096891191709843</c:v>
                </c:pt>
                <c:pt idx="834">
                  <c:v>0.21509637305699481</c:v>
                </c:pt>
                <c:pt idx="835">
                  <c:v>0.22958445595854923</c:v>
                </c:pt>
                <c:pt idx="836">
                  <c:v>0.18571813471502591</c:v>
                </c:pt>
                <c:pt idx="837">
                  <c:v>0.1900681347150259</c:v>
                </c:pt>
                <c:pt idx="838">
                  <c:v>0.14514196891191711</c:v>
                </c:pt>
                <c:pt idx="839">
                  <c:v>4.9018911917098444E-2</c:v>
                </c:pt>
                <c:pt idx="840">
                  <c:v>-2.023717616580311E-2</c:v>
                </c:pt>
                <c:pt idx="841">
                  <c:v>-0.14549067357512954</c:v>
                </c:pt>
                <c:pt idx="842">
                  <c:v>-0.2146300518134715</c:v>
                </c:pt>
                <c:pt idx="843">
                  <c:v>-0.25004455958549221</c:v>
                </c:pt>
                <c:pt idx="844">
                  <c:v>-0.25187383419689119</c:v>
                </c:pt>
                <c:pt idx="845">
                  <c:v>-0.21752253886010364</c:v>
                </c:pt>
                <c:pt idx="846">
                  <c:v>-0.10191398963730569</c:v>
                </c:pt>
                <c:pt idx="847">
                  <c:v>4.0205440414507769E-3</c:v>
                </c:pt>
                <c:pt idx="848">
                  <c:v>0.12260077720207255</c:v>
                </c:pt>
                <c:pt idx="849">
                  <c:v>0.23697823834196893</c:v>
                </c:pt>
                <c:pt idx="850">
                  <c:v>0.3467020725388601</c:v>
                </c:pt>
                <c:pt idx="851">
                  <c:v>0.37713730569948184</c:v>
                </c:pt>
                <c:pt idx="852">
                  <c:v>0.36054404145077718</c:v>
                </c:pt>
                <c:pt idx="853">
                  <c:v>0.27760621761658033</c:v>
                </c:pt>
                <c:pt idx="854">
                  <c:v>0.13864974093264248</c:v>
                </c:pt>
                <c:pt idx="855">
                  <c:v>3.5129274611398968E-2</c:v>
                </c:pt>
                <c:pt idx="856">
                  <c:v>-9.7163212435233161E-3</c:v>
                </c:pt>
                <c:pt idx="857">
                  <c:v>-0.23995259067357513</c:v>
                </c:pt>
                <c:pt idx="858">
                  <c:v>-0.46440932642487048</c:v>
                </c:pt>
                <c:pt idx="859">
                  <c:v>-0.65147150259067355</c:v>
                </c:pt>
                <c:pt idx="860">
                  <c:v>-0.62754404145077725</c:v>
                </c:pt>
                <c:pt idx="861">
                  <c:v>-0.35625906735751295</c:v>
                </c:pt>
                <c:pt idx="862">
                  <c:v>-0.25276994818652848</c:v>
                </c:pt>
                <c:pt idx="863">
                  <c:v>-0.14110284974093265</c:v>
                </c:pt>
                <c:pt idx="864">
                  <c:v>0.24528911917098448</c:v>
                </c:pt>
                <c:pt idx="865">
                  <c:v>0.50898186528497413</c:v>
                </c:pt>
                <c:pt idx="866">
                  <c:v>0.58931865284974094</c:v>
                </c:pt>
                <c:pt idx="867">
                  <c:v>0.52893782383419685</c:v>
                </c:pt>
                <c:pt idx="868">
                  <c:v>0.4633445595854922</c:v>
                </c:pt>
                <c:pt idx="869">
                  <c:v>0.31366062176165799</c:v>
                </c:pt>
                <c:pt idx="870">
                  <c:v>6.9843005181347145E-2</c:v>
                </c:pt>
                <c:pt idx="871">
                  <c:v>-7.4143523316062179E-2</c:v>
                </c:pt>
                <c:pt idx="872">
                  <c:v>-0.23242694300518135</c:v>
                </c:pt>
                <c:pt idx="873">
                  <c:v>-0.41494041450777203</c:v>
                </c:pt>
                <c:pt idx="874">
                  <c:v>-0.46070984455958552</c:v>
                </c:pt>
                <c:pt idx="875">
                  <c:v>-0.46647668393782382</c:v>
                </c:pt>
                <c:pt idx="876">
                  <c:v>-0.3929041450777202</c:v>
                </c:pt>
                <c:pt idx="877">
                  <c:v>-0.20675414507772022</c:v>
                </c:pt>
                <c:pt idx="878">
                  <c:v>-2.6631347150259069E-2</c:v>
                </c:pt>
                <c:pt idx="879">
                  <c:v>0.13952979274611399</c:v>
                </c:pt>
                <c:pt idx="880">
                  <c:v>0.2164984455958549</c:v>
                </c:pt>
                <c:pt idx="881">
                  <c:v>0.3660932642487047</c:v>
                </c:pt>
                <c:pt idx="882">
                  <c:v>0.41969430051813472</c:v>
                </c:pt>
                <c:pt idx="883">
                  <c:v>0.40333937823834193</c:v>
                </c:pt>
                <c:pt idx="884">
                  <c:v>0.34821761658031092</c:v>
                </c:pt>
                <c:pt idx="885">
                  <c:v>0.26623056994818656</c:v>
                </c:pt>
                <c:pt idx="886">
                  <c:v>0.11818626943005181</c:v>
                </c:pt>
                <c:pt idx="887">
                  <c:v>-5.4863730569948185E-2</c:v>
                </c:pt>
                <c:pt idx="888">
                  <c:v>-0.21651165803108807</c:v>
                </c:pt>
                <c:pt idx="889">
                  <c:v>-0.27016321243523317</c:v>
                </c:pt>
                <c:pt idx="890">
                  <c:v>-0.27404663212435232</c:v>
                </c:pt>
                <c:pt idx="891">
                  <c:v>-0.26213212435233163</c:v>
                </c:pt>
                <c:pt idx="892">
                  <c:v>-0.22062305699481866</c:v>
                </c:pt>
                <c:pt idx="893">
                  <c:v>-0.10426165803108807</c:v>
                </c:pt>
                <c:pt idx="894">
                  <c:v>-3.6713212435233164E-2</c:v>
                </c:pt>
                <c:pt idx="895">
                  <c:v>6.5345336787564767E-2</c:v>
                </c:pt>
                <c:pt idx="896">
                  <c:v>9.7820725388601037E-2</c:v>
                </c:pt>
                <c:pt idx="897">
                  <c:v>0.11985673575129534</c:v>
                </c:pt>
                <c:pt idx="898">
                  <c:v>0.14243756476683939</c:v>
                </c:pt>
                <c:pt idx="899">
                  <c:v>2.0201839378238343E-2</c:v>
                </c:pt>
                <c:pt idx="900">
                  <c:v>4.7689637305699487E-2</c:v>
                </c:pt>
                <c:pt idx="901">
                  <c:v>2.1427772020725388E-2</c:v>
                </c:pt>
                <c:pt idx="902">
                  <c:v>2.0291683937823834E-2</c:v>
                </c:pt>
                <c:pt idx="903">
                  <c:v>1.8781761658031089E-2</c:v>
                </c:pt>
                <c:pt idx="904">
                  <c:v>5.9521502590673576E-2</c:v>
                </c:pt>
                <c:pt idx="905">
                  <c:v>7.0587305699481864E-2</c:v>
                </c:pt>
                <c:pt idx="906">
                  <c:v>2.0382875647668393E-2</c:v>
                </c:pt>
                <c:pt idx="907">
                  <c:v>-7.9434196891191716E-2</c:v>
                </c:pt>
                <c:pt idx="908">
                  <c:v>-0.11305077720207253</c:v>
                </c:pt>
                <c:pt idx="909">
                  <c:v>-9.9979015544041455E-2</c:v>
                </c:pt>
                <c:pt idx="910">
                  <c:v>-9.4494818652849741E-2</c:v>
                </c:pt>
                <c:pt idx="911">
                  <c:v>-9.5722020725388601E-2</c:v>
                </c:pt>
                <c:pt idx="912">
                  <c:v>-0.10853367875647668</c:v>
                </c:pt>
                <c:pt idx="913">
                  <c:v>-2.1525518134715024E-2</c:v>
                </c:pt>
                <c:pt idx="914">
                  <c:v>3.7808808290155441E-2</c:v>
                </c:pt>
                <c:pt idx="915">
                  <c:v>-1.6849870466321245E-2</c:v>
                </c:pt>
                <c:pt idx="916">
                  <c:v>-4.8284715025906734E-2</c:v>
                </c:pt>
                <c:pt idx="917">
                  <c:v>7.8279274611398969E-2</c:v>
                </c:pt>
                <c:pt idx="918">
                  <c:v>0.11293316062176165</c:v>
                </c:pt>
                <c:pt idx="919">
                  <c:v>0.16423963730569949</c:v>
                </c:pt>
                <c:pt idx="920">
                  <c:v>0.19470777202072539</c:v>
                </c:pt>
                <c:pt idx="921">
                  <c:v>0.1764979274611399</c:v>
                </c:pt>
                <c:pt idx="922">
                  <c:v>0.12303911917098445</c:v>
                </c:pt>
                <c:pt idx="923">
                  <c:v>9.1706217616580321E-2</c:v>
                </c:pt>
                <c:pt idx="924">
                  <c:v>8.1159844559585498E-2</c:v>
                </c:pt>
                <c:pt idx="925">
                  <c:v>-9.302642487046632E-2</c:v>
                </c:pt>
                <c:pt idx="926">
                  <c:v>-0.4118082901554404</c:v>
                </c:pt>
                <c:pt idx="927">
                  <c:v>-0.56552849740932642</c:v>
                </c:pt>
                <c:pt idx="928">
                  <c:v>-0.52044818652849745</c:v>
                </c:pt>
                <c:pt idx="929">
                  <c:v>-0.38865803108808289</c:v>
                </c:pt>
                <c:pt idx="930">
                  <c:v>-0.17147901554404144</c:v>
                </c:pt>
                <c:pt idx="931">
                  <c:v>5.0266839378238337E-2</c:v>
                </c:pt>
                <c:pt idx="932">
                  <c:v>0.27583678756476682</c:v>
                </c:pt>
                <c:pt idx="933">
                  <c:v>0.41168134715025906</c:v>
                </c:pt>
                <c:pt idx="934">
                  <c:v>0.49420984455958544</c:v>
                </c:pt>
                <c:pt idx="935">
                  <c:v>0.54647409326424867</c:v>
                </c:pt>
                <c:pt idx="936">
                  <c:v>0.47059844559585495</c:v>
                </c:pt>
                <c:pt idx="937">
                  <c:v>0.23397435233160621</c:v>
                </c:pt>
                <c:pt idx="938">
                  <c:v>-1.3776450777202073E-2</c:v>
                </c:pt>
                <c:pt idx="939">
                  <c:v>-0.18029222797927461</c:v>
                </c:pt>
                <c:pt idx="940">
                  <c:v>-0.30927720207253884</c:v>
                </c:pt>
                <c:pt idx="941">
                  <c:v>-0.41243264248704664</c:v>
                </c:pt>
                <c:pt idx="942">
                  <c:v>-0.40515025906735752</c:v>
                </c:pt>
                <c:pt idx="943">
                  <c:v>-0.34554145077720205</c:v>
                </c:pt>
                <c:pt idx="944">
                  <c:v>-0.21699740932642486</c:v>
                </c:pt>
                <c:pt idx="945">
                  <c:v>-1.9542564766839379E-2</c:v>
                </c:pt>
                <c:pt idx="946">
                  <c:v>0.1627103626943005</c:v>
                </c:pt>
                <c:pt idx="947">
                  <c:v>0.29357512953367876</c:v>
                </c:pt>
                <c:pt idx="948">
                  <c:v>0.33411917098445598</c:v>
                </c:pt>
                <c:pt idx="949">
                  <c:v>0.32774870466321243</c:v>
                </c:pt>
                <c:pt idx="950">
                  <c:v>0.3229740932642487</c:v>
                </c:pt>
                <c:pt idx="951">
                  <c:v>0.23428549222797929</c:v>
                </c:pt>
                <c:pt idx="952">
                  <c:v>9.9443782383419693E-2</c:v>
                </c:pt>
                <c:pt idx="953">
                  <c:v>-7.4435751295336791E-2</c:v>
                </c:pt>
                <c:pt idx="954">
                  <c:v>-0.16324430051813471</c:v>
                </c:pt>
                <c:pt idx="955">
                  <c:v>-0.30622538860103626</c:v>
                </c:pt>
                <c:pt idx="956">
                  <c:v>-0.38846891191709848</c:v>
                </c:pt>
                <c:pt idx="957">
                  <c:v>-0.39619430051813476</c:v>
                </c:pt>
                <c:pt idx="958">
                  <c:v>-0.35956735751295338</c:v>
                </c:pt>
                <c:pt idx="959">
                  <c:v>-0.28950518134715025</c:v>
                </c:pt>
                <c:pt idx="960">
                  <c:v>-0.12016943005181346</c:v>
                </c:pt>
                <c:pt idx="961">
                  <c:v>5.0707253886010363E-2</c:v>
                </c:pt>
                <c:pt idx="962">
                  <c:v>0.11238678756476685</c:v>
                </c:pt>
                <c:pt idx="963">
                  <c:v>0.1915163212435233</c:v>
                </c:pt>
                <c:pt idx="964">
                  <c:v>0.30828497409326427</c:v>
                </c:pt>
                <c:pt idx="965">
                  <c:v>0.36227461139896372</c:v>
                </c:pt>
                <c:pt idx="966">
                  <c:v>0.38623056994818655</c:v>
                </c:pt>
                <c:pt idx="967">
                  <c:v>0.33077720207253886</c:v>
                </c:pt>
                <c:pt idx="968">
                  <c:v>0.25704481865284973</c:v>
                </c:pt>
                <c:pt idx="969">
                  <c:v>0.11826295336787565</c:v>
                </c:pt>
                <c:pt idx="970">
                  <c:v>1.9592953367875646E-2</c:v>
                </c:pt>
                <c:pt idx="971">
                  <c:v>-7.6203886010362695E-2</c:v>
                </c:pt>
                <c:pt idx="972">
                  <c:v>-0.15216398963730571</c:v>
                </c:pt>
                <c:pt idx="973">
                  <c:v>-0.20689663212435233</c:v>
                </c:pt>
                <c:pt idx="974">
                  <c:v>-0.24331243523316062</c:v>
                </c:pt>
                <c:pt idx="975">
                  <c:v>-0.28270207253886009</c:v>
                </c:pt>
                <c:pt idx="976">
                  <c:v>-0.28713471502590676</c:v>
                </c:pt>
                <c:pt idx="977">
                  <c:v>-0.21686295336787567</c:v>
                </c:pt>
                <c:pt idx="978">
                  <c:v>-0.12840777202072537</c:v>
                </c:pt>
                <c:pt idx="979">
                  <c:v>-1.8958730569948186E-2</c:v>
                </c:pt>
                <c:pt idx="980">
                  <c:v>7.8892746113989637E-2</c:v>
                </c:pt>
                <c:pt idx="981">
                  <c:v>0.1728220207253886</c:v>
                </c:pt>
                <c:pt idx="982">
                  <c:v>0.28128497409326425</c:v>
                </c:pt>
                <c:pt idx="983">
                  <c:v>0.31371761658031089</c:v>
                </c:pt>
                <c:pt idx="984">
                  <c:v>0.25530880829015545</c:v>
                </c:pt>
                <c:pt idx="985">
                  <c:v>0.16641139896373058</c:v>
                </c:pt>
                <c:pt idx="986">
                  <c:v>6.9058031088082908E-2</c:v>
                </c:pt>
                <c:pt idx="987">
                  <c:v>-3.6135233160621762E-2</c:v>
                </c:pt>
                <c:pt idx="988">
                  <c:v>-9.0946891191709844E-2</c:v>
                </c:pt>
                <c:pt idx="989">
                  <c:v>-0.16656036269430052</c:v>
                </c:pt>
                <c:pt idx="990">
                  <c:v>-0.24028264248704662</c:v>
                </c:pt>
                <c:pt idx="991">
                  <c:v>-0.20237875647668394</c:v>
                </c:pt>
                <c:pt idx="992">
                  <c:v>-0.13590647668393782</c:v>
                </c:pt>
                <c:pt idx="993">
                  <c:v>-9.1872279792746106E-2</c:v>
                </c:pt>
                <c:pt idx="994">
                  <c:v>3.4734715025906734E-2</c:v>
                </c:pt>
                <c:pt idx="995">
                  <c:v>7.2268652849740933E-2</c:v>
                </c:pt>
                <c:pt idx="996">
                  <c:v>0.13857124352331607</c:v>
                </c:pt>
                <c:pt idx="997">
                  <c:v>7.7868911917098452E-2</c:v>
                </c:pt>
                <c:pt idx="998">
                  <c:v>-5.1854404145077714E-2</c:v>
                </c:pt>
                <c:pt idx="999">
                  <c:v>-0.14381709844559584</c:v>
                </c:pt>
                <c:pt idx="1000">
                  <c:v>-0.12200544041450777</c:v>
                </c:pt>
                <c:pt idx="1001">
                  <c:v>-5.9287046632124349E-2</c:v>
                </c:pt>
                <c:pt idx="1002">
                  <c:v>1.7418549222797928E-2</c:v>
                </c:pt>
                <c:pt idx="1003">
                  <c:v>8.0595595854922278E-2</c:v>
                </c:pt>
                <c:pt idx="1004">
                  <c:v>0.13643367875647669</c:v>
                </c:pt>
                <c:pt idx="1005">
                  <c:v>0.17427487046632123</c:v>
                </c:pt>
                <c:pt idx="1006">
                  <c:v>0.18306476683937822</c:v>
                </c:pt>
                <c:pt idx="1007">
                  <c:v>0.17850647668393782</c:v>
                </c:pt>
                <c:pt idx="1008">
                  <c:v>8.4058290155440418E-2</c:v>
                </c:pt>
                <c:pt idx="1009">
                  <c:v>8.4849999999999995E-3</c:v>
                </c:pt>
                <c:pt idx="1010">
                  <c:v>-0.10795155440414508</c:v>
                </c:pt>
                <c:pt idx="1011">
                  <c:v>-0.15748367875647667</c:v>
                </c:pt>
                <c:pt idx="1012">
                  <c:v>-0.17508523316062174</c:v>
                </c:pt>
                <c:pt idx="1013">
                  <c:v>-0.2167080310880829</c:v>
                </c:pt>
                <c:pt idx="1014">
                  <c:v>-0.15563730569948186</c:v>
                </c:pt>
                <c:pt idx="1015">
                  <c:v>-8.6868911917098446E-2</c:v>
                </c:pt>
                <c:pt idx="1016">
                  <c:v>1.8650492227979276E-2</c:v>
                </c:pt>
                <c:pt idx="1017">
                  <c:v>8.127979274611398E-2</c:v>
                </c:pt>
                <c:pt idx="1018">
                  <c:v>0.18743652849740933</c:v>
                </c:pt>
                <c:pt idx="1019">
                  <c:v>0.30139119170984457</c:v>
                </c:pt>
                <c:pt idx="1020">
                  <c:v>0.27477202072538859</c:v>
                </c:pt>
                <c:pt idx="1021">
                  <c:v>0.2472155440414508</c:v>
                </c:pt>
                <c:pt idx="1022">
                  <c:v>0.11613056994818653</c:v>
                </c:pt>
                <c:pt idx="1023">
                  <c:v>-2.4347512953367876E-2</c:v>
                </c:pt>
                <c:pt idx="1024">
                  <c:v>-0.16202072538860104</c:v>
                </c:pt>
                <c:pt idx="1025">
                  <c:v>-0.28596891191709845</c:v>
                </c:pt>
                <c:pt idx="1026">
                  <c:v>-0.37511139896373058</c:v>
                </c:pt>
                <c:pt idx="1027">
                  <c:v>-0.38042487046632123</c:v>
                </c:pt>
                <c:pt idx="1028">
                  <c:v>-0.3459689119170985</c:v>
                </c:pt>
                <c:pt idx="1029">
                  <c:v>-0.24964896373056997</c:v>
                </c:pt>
                <c:pt idx="1030">
                  <c:v>-0.11806373056994819</c:v>
                </c:pt>
                <c:pt idx="1031">
                  <c:v>4.7390414507772018E-2</c:v>
                </c:pt>
                <c:pt idx="1032">
                  <c:v>0.21255673575129533</c:v>
                </c:pt>
                <c:pt idx="1033">
                  <c:v>0.2911658031088083</c:v>
                </c:pt>
                <c:pt idx="1034">
                  <c:v>0.34156217616580309</c:v>
                </c:pt>
                <c:pt idx="1035">
                  <c:v>0.33363212435233164</c:v>
                </c:pt>
                <c:pt idx="1036">
                  <c:v>0.25044378238341969</c:v>
                </c:pt>
                <c:pt idx="1037">
                  <c:v>0.12160155440414508</c:v>
                </c:pt>
                <c:pt idx="1038">
                  <c:v>-1.7197331606217614E-2</c:v>
                </c:pt>
                <c:pt idx="1039">
                  <c:v>-0.15002072538860103</c:v>
                </c:pt>
                <c:pt idx="1040">
                  <c:v>-0.2233238341968912</c:v>
                </c:pt>
                <c:pt idx="1041">
                  <c:v>-0.24895259067357511</c:v>
                </c:pt>
                <c:pt idx="1042">
                  <c:v>-0.21550958549222798</c:v>
                </c:pt>
                <c:pt idx="1043">
                  <c:v>-0.16487098445595855</c:v>
                </c:pt>
                <c:pt idx="1044">
                  <c:v>-6.8454404145077724E-2</c:v>
                </c:pt>
                <c:pt idx="1045">
                  <c:v>6.9709844559585491E-3</c:v>
                </c:pt>
                <c:pt idx="1046">
                  <c:v>0.10610362694300519</c:v>
                </c:pt>
                <c:pt idx="1047">
                  <c:v>0.16571968911917098</c:v>
                </c:pt>
                <c:pt idx="1048">
                  <c:v>0.21608005181347148</c:v>
                </c:pt>
                <c:pt idx="1049">
                  <c:v>0.22194533678756478</c:v>
                </c:pt>
                <c:pt idx="1050">
                  <c:v>0.18723238341968912</c:v>
                </c:pt>
                <c:pt idx="1051">
                  <c:v>0.12289378238341968</c:v>
                </c:pt>
                <c:pt idx="1052">
                  <c:v>1.3258860103626943E-2</c:v>
                </c:pt>
                <c:pt idx="1053">
                  <c:v>-5.0644300518134719E-2</c:v>
                </c:pt>
                <c:pt idx="1054">
                  <c:v>-0.21826709844559583</c:v>
                </c:pt>
                <c:pt idx="1055">
                  <c:v>-0.26964507772020724</c:v>
                </c:pt>
                <c:pt idx="1056">
                  <c:v>-0.24640518134715025</c:v>
                </c:pt>
                <c:pt idx="1057">
                  <c:v>-0.17540725388601036</c:v>
                </c:pt>
                <c:pt idx="1058">
                  <c:v>-6.1032124352331601E-2</c:v>
                </c:pt>
                <c:pt idx="1059">
                  <c:v>5.8224352331606215E-2</c:v>
                </c:pt>
                <c:pt idx="1060">
                  <c:v>0.16973238341968913</c:v>
                </c:pt>
                <c:pt idx="1061">
                  <c:v>0.23914248704663213</c:v>
                </c:pt>
                <c:pt idx="1062">
                  <c:v>0.26639896373056993</c:v>
                </c:pt>
                <c:pt idx="1063">
                  <c:v>0.23893989637305699</c:v>
                </c:pt>
                <c:pt idx="1064">
                  <c:v>0.15763549222797926</c:v>
                </c:pt>
                <c:pt idx="1065">
                  <c:v>4.0986787564766841E-2</c:v>
                </c:pt>
                <c:pt idx="1066">
                  <c:v>-5.7965284974093263E-2</c:v>
                </c:pt>
                <c:pt idx="1067">
                  <c:v>-0.14316269430051815</c:v>
                </c:pt>
                <c:pt idx="1068">
                  <c:v>-0.21093290155440417</c:v>
                </c:pt>
                <c:pt idx="1069">
                  <c:v>-0.25387072538860106</c:v>
                </c:pt>
                <c:pt idx="1070">
                  <c:v>-0.20683031088082901</c:v>
                </c:pt>
                <c:pt idx="1071">
                  <c:v>-0.1939841968911917</c:v>
                </c:pt>
                <c:pt idx="1072">
                  <c:v>-0.13205051813471502</c:v>
                </c:pt>
                <c:pt idx="1073">
                  <c:v>-7.2336787564766844E-2</c:v>
                </c:pt>
                <c:pt idx="1074">
                  <c:v>-1.9276373056994818E-2</c:v>
                </c:pt>
                <c:pt idx="1075">
                  <c:v>0.10379430051813471</c:v>
                </c:pt>
                <c:pt idx="1076">
                  <c:v>0.1024220207253886</c:v>
                </c:pt>
                <c:pt idx="1077">
                  <c:v>0.12268575129533678</c:v>
                </c:pt>
                <c:pt idx="1078">
                  <c:v>0.14690751295336787</c:v>
                </c:pt>
                <c:pt idx="1079">
                  <c:v>0.14280466321243523</c:v>
                </c:pt>
                <c:pt idx="1080">
                  <c:v>0.11256865284974094</c:v>
                </c:pt>
                <c:pt idx="1081">
                  <c:v>0.11209067357512954</c:v>
                </c:pt>
                <c:pt idx="1082">
                  <c:v>6.5418652849740938E-2</c:v>
                </c:pt>
                <c:pt idx="1083">
                  <c:v>1.9669067357512952E-2</c:v>
                </c:pt>
                <c:pt idx="1084">
                  <c:v>-5.374507772020725E-2</c:v>
                </c:pt>
                <c:pt idx="1085">
                  <c:v>2.8736269430051815E-3</c:v>
                </c:pt>
                <c:pt idx="1086">
                  <c:v>4.9256217616580306E-2</c:v>
                </c:pt>
                <c:pt idx="1087">
                  <c:v>6.8265025906735749E-2</c:v>
                </c:pt>
                <c:pt idx="1088">
                  <c:v>4.9436010362694301E-2</c:v>
                </c:pt>
                <c:pt idx="1089">
                  <c:v>8.504015544041451E-3</c:v>
                </c:pt>
                <c:pt idx="1090">
                  <c:v>-3.2641450777202076E-2</c:v>
                </c:pt>
                <c:pt idx="1091">
                  <c:v>-5.2952590673575127E-2</c:v>
                </c:pt>
                <c:pt idx="1092">
                  <c:v>-4.8044818652849743E-2</c:v>
                </c:pt>
                <c:pt idx="1093">
                  <c:v>-6.3700518134715028E-2</c:v>
                </c:pt>
                <c:pt idx="1094">
                  <c:v>-8.4544559585492229E-2</c:v>
                </c:pt>
                <c:pt idx="1095">
                  <c:v>-0.10285751295336788</c:v>
                </c:pt>
                <c:pt idx="1096">
                  <c:v>-9.9504663212435229E-2</c:v>
                </c:pt>
                <c:pt idx="1097">
                  <c:v>-9.143963730569947E-2</c:v>
                </c:pt>
                <c:pt idx="1098">
                  <c:v>-7.6803886010362699E-2</c:v>
                </c:pt>
                <c:pt idx="1099">
                  <c:v>-4.3742487046632118E-2</c:v>
                </c:pt>
                <c:pt idx="1100">
                  <c:v>-3.4887305699481861E-3</c:v>
                </c:pt>
                <c:pt idx="1101">
                  <c:v>1.2807072538860104E-3</c:v>
                </c:pt>
                <c:pt idx="1102">
                  <c:v>5.7891968911917099E-2</c:v>
                </c:pt>
                <c:pt idx="1103">
                  <c:v>0.11851968911917099</c:v>
                </c:pt>
                <c:pt idx="1104">
                  <c:v>0.10308523316062176</c:v>
                </c:pt>
                <c:pt idx="1105">
                  <c:v>0.11017694300518135</c:v>
                </c:pt>
                <c:pt idx="1106">
                  <c:v>6.1688082901554399E-2</c:v>
                </c:pt>
                <c:pt idx="1107">
                  <c:v>3.1060880829015544E-3</c:v>
                </c:pt>
                <c:pt idx="1108">
                  <c:v>-5.0782642487046635E-2</c:v>
                </c:pt>
                <c:pt idx="1109">
                  <c:v>-5.4802072538860103E-2</c:v>
                </c:pt>
                <c:pt idx="1110">
                  <c:v>-7.4785233160621759E-2</c:v>
                </c:pt>
                <c:pt idx="1111">
                  <c:v>-5.7297668393782385E-2</c:v>
                </c:pt>
                <c:pt idx="1112">
                  <c:v>-1.8657124352331605E-2</c:v>
                </c:pt>
                <c:pt idx="1113">
                  <c:v>5.2267616580310879E-2</c:v>
                </c:pt>
                <c:pt idx="1114">
                  <c:v>0.10565725388601037</c:v>
                </c:pt>
                <c:pt idx="1115">
                  <c:v>0.12497305699481866</c:v>
                </c:pt>
                <c:pt idx="1116">
                  <c:v>0.1739215025906736</c:v>
                </c:pt>
                <c:pt idx="1117">
                  <c:v>0.19997383419689119</c:v>
                </c:pt>
                <c:pt idx="1118">
                  <c:v>0.22407901554404144</c:v>
                </c:pt>
                <c:pt idx="1119">
                  <c:v>0.18296606217616579</c:v>
                </c:pt>
                <c:pt idx="1120">
                  <c:v>7.6879015544041446E-2</c:v>
                </c:pt>
                <c:pt idx="1121">
                  <c:v>-7.5689378238341973E-2</c:v>
                </c:pt>
                <c:pt idx="1122">
                  <c:v>-0.44727720207253885</c:v>
                </c:pt>
                <c:pt idx="1123">
                  <c:v>-0.76390414507772031</c:v>
                </c:pt>
                <c:pt idx="1124">
                  <c:v>-0.8185207253886011</c:v>
                </c:pt>
                <c:pt idx="1125">
                  <c:v>-0.61443264248704665</c:v>
                </c:pt>
                <c:pt idx="1126">
                  <c:v>-0.28486269430051814</c:v>
                </c:pt>
                <c:pt idx="1127">
                  <c:v>8.3861658031088096E-2</c:v>
                </c:pt>
                <c:pt idx="1128">
                  <c:v>0.41979274611398959</c:v>
                </c:pt>
                <c:pt idx="1129">
                  <c:v>0.61732642487046629</c:v>
                </c:pt>
                <c:pt idx="1130">
                  <c:v>0.69500518134715028</c:v>
                </c:pt>
                <c:pt idx="1131">
                  <c:v>0.66060880829015545</c:v>
                </c:pt>
                <c:pt idx="1132">
                  <c:v>0.4900025906735751</c:v>
                </c:pt>
                <c:pt idx="1133">
                  <c:v>0.29939896373056996</c:v>
                </c:pt>
                <c:pt idx="1134">
                  <c:v>-1.487860103626943E-2</c:v>
                </c:pt>
                <c:pt idx="1135">
                  <c:v>-0.32310362694300521</c:v>
                </c:pt>
                <c:pt idx="1136">
                  <c:v>-0.4903160621761658</c:v>
                </c:pt>
                <c:pt idx="1137">
                  <c:v>-0.56910103626943009</c:v>
                </c:pt>
                <c:pt idx="1138">
                  <c:v>-0.55528756476683938</c:v>
                </c:pt>
                <c:pt idx="1139">
                  <c:v>-0.45423575129533683</c:v>
                </c:pt>
                <c:pt idx="1140">
                  <c:v>-0.29042746113989637</c:v>
                </c:pt>
                <c:pt idx="1141">
                  <c:v>1.0683963730569949E-2</c:v>
                </c:pt>
                <c:pt idx="1142">
                  <c:v>0.2337240932642487</c:v>
                </c:pt>
                <c:pt idx="1143">
                  <c:v>0.42591450777202072</c:v>
                </c:pt>
                <c:pt idx="1144">
                  <c:v>0.54243264248704659</c:v>
                </c:pt>
                <c:pt idx="1145">
                  <c:v>0.53226424870466327</c:v>
                </c:pt>
                <c:pt idx="1146">
                  <c:v>0.44333937823834196</c:v>
                </c:pt>
                <c:pt idx="1147">
                  <c:v>0.31273575129533676</c:v>
                </c:pt>
                <c:pt idx="1148">
                  <c:v>0.11163212435233162</c:v>
                </c:pt>
                <c:pt idx="1149">
                  <c:v>-9.9394818652849742E-2</c:v>
                </c:pt>
                <c:pt idx="1150">
                  <c:v>-0.2415759067357513</c:v>
                </c:pt>
                <c:pt idx="1151">
                  <c:v>-0.33046373056994816</c:v>
                </c:pt>
                <c:pt idx="1152">
                  <c:v>-0.40334196891191709</c:v>
                </c:pt>
                <c:pt idx="1153">
                  <c:v>-0.45112953367875647</c:v>
                </c:pt>
                <c:pt idx="1154">
                  <c:v>-0.38147668393782386</c:v>
                </c:pt>
                <c:pt idx="1155">
                  <c:v>-0.29255181347150261</c:v>
                </c:pt>
                <c:pt idx="1156">
                  <c:v>-0.14721424870466321</c:v>
                </c:pt>
                <c:pt idx="1157">
                  <c:v>2.0468082901554403E-3</c:v>
                </c:pt>
                <c:pt idx="1158">
                  <c:v>0.11222176165803109</c:v>
                </c:pt>
                <c:pt idx="1159">
                  <c:v>0.26462176165803108</c:v>
                </c:pt>
                <c:pt idx="1160">
                  <c:v>0.32107772020725389</c:v>
                </c:pt>
                <c:pt idx="1161">
                  <c:v>0.34739637305699483</c:v>
                </c:pt>
                <c:pt idx="1162">
                  <c:v>0.29308290155440414</c:v>
                </c:pt>
                <c:pt idx="1163">
                  <c:v>0.32077202072538857</c:v>
                </c:pt>
                <c:pt idx="1164">
                  <c:v>0.25592279792746114</c:v>
                </c:pt>
                <c:pt idx="1165">
                  <c:v>0.17050336787564768</c:v>
                </c:pt>
                <c:pt idx="1166">
                  <c:v>6.6380310880829019E-2</c:v>
                </c:pt>
                <c:pt idx="1167">
                  <c:v>-3.1109326424870468E-2</c:v>
                </c:pt>
                <c:pt idx="1168">
                  <c:v>-0.13659974093264249</c:v>
                </c:pt>
                <c:pt idx="1169">
                  <c:v>-0.2039181347150259</c:v>
                </c:pt>
                <c:pt idx="1170">
                  <c:v>-0.27730569948186529</c:v>
                </c:pt>
                <c:pt idx="1171">
                  <c:v>-0.32035233160621762</c:v>
                </c:pt>
                <c:pt idx="1172">
                  <c:v>-0.28682383419689117</c:v>
                </c:pt>
                <c:pt idx="1173">
                  <c:v>-0.22876010362694302</c:v>
                </c:pt>
                <c:pt idx="1174">
                  <c:v>-0.1360538860103627</c:v>
                </c:pt>
                <c:pt idx="1175">
                  <c:v>-8.5496632124352337E-2</c:v>
                </c:pt>
                <c:pt idx="1176">
                  <c:v>1.8519766839378237E-2</c:v>
                </c:pt>
                <c:pt idx="1177">
                  <c:v>0.15915803108808291</c:v>
                </c:pt>
                <c:pt idx="1178">
                  <c:v>0.26074870466321243</c:v>
                </c:pt>
                <c:pt idx="1179">
                  <c:v>0.28641450777202071</c:v>
                </c:pt>
                <c:pt idx="1180">
                  <c:v>0.23648367875647669</c:v>
                </c:pt>
                <c:pt idx="1181">
                  <c:v>0.20386191709844562</c:v>
                </c:pt>
                <c:pt idx="1182">
                  <c:v>0.1062419689119171</c:v>
                </c:pt>
                <c:pt idx="1183">
                  <c:v>-2.0000336787564767E-2</c:v>
                </c:pt>
                <c:pt idx="1184">
                  <c:v>-5.8221761658031092E-2</c:v>
                </c:pt>
                <c:pt idx="1185">
                  <c:v>-5.617823834196891E-2</c:v>
                </c:pt>
                <c:pt idx="1186">
                  <c:v>-7.7581347150259064E-2</c:v>
                </c:pt>
                <c:pt idx="1187">
                  <c:v>-0.16026062176165803</c:v>
                </c:pt>
                <c:pt idx="1188">
                  <c:v>-0.10342435233160621</c:v>
                </c:pt>
                <c:pt idx="1189">
                  <c:v>-6.5237305699481871E-2</c:v>
                </c:pt>
                <c:pt idx="1190">
                  <c:v>-5.9981088082901556E-2</c:v>
                </c:pt>
                <c:pt idx="1191">
                  <c:v>-0.11940000000000001</c:v>
                </c:pt>
                <c:pt idx="1192">
                  <c:v>-0.10973497409326426</c:v>
                </c:pt>
                <c:pt idx="1193">
                  <c:v>-0.12116709844559585</c:v>
                </c:pt>
                <c:pt idx="1194">
                  <c:v>-0.17079585492227978</c:v>
                </c:pt>
                <c:pt idx="1195">
                  <c:v>1.8684430051813472E-2</c:v>
                </c:pt>
                <c:pt idx="1196">
                  <c:v>0.14540155440414507</c:v>
                </c:pt>
                <c:pt idx="1197">
                  <c:v>0.1426378238341969</c:v>
                </c:pt>
                <c:pt idx="1198">
                  <c:v>0.1773860103626943</c:v>
                </c:pt>
                <c:pt idx="1199">
                  <c:v>0.22460207253886011</c:v>
                </c:pt>
                <c:pt idx="1200">
                  <c:v>0.25163678756476682</c:v>
                </c:pt>
                <c:pt idx="1201">
                  <c:v>0.17804093264248705</c:v>
                </c:pt>
                <c:pt idx="1202">
                  <c:v>0.11529896373056996</c:v>
                </c:pt>
                <c:pt idx="1203">
                  <c:v>6.4718911917098443E-2</c:v>
                </c:pt>
                <c:pt idx="1204">
                  <c:v>-5.5270207253886004E-2</c:v>
                </c:pt>
                <c:pt idx="1205">
                  <c:v>-0.17612590673575129</c:v>
                </c:pt>
                <c:pt idx="1206">
                  <c:v>-0.26600000000000001</c:v>
                </c:pt>
                <c:pt idx="1207">
                  <c:v>-0.24719170984455957</c:v>
                </c:pt>
                <c:pt idx="1208">
                  <c:v>-0.17220284974093264</c:v>
                </c:pt>
                <c:pt idx="1209">
                  <c:v>-0.16132020725388599</c:v>
                </c:pt>
                <c:pt idx="1210">
                  <c:v>-5.9086269430051819E-3</c:v>
                </c:pt>
                <c:pt idx="1211">
                  <c:v>9.2946632124352335E-2</c:v>
                </c:pt>
                <c:pt idx="1212">
                  <c:v>0.12131450777202071</c:v>
                </c:pt>
                <c:pt idx="1213">
                  <c:v>0.23112642487046631</c:v>
                </c:pt>
                <c:pt idx="1214">
                  <c:v>0.28208290155440413</c:v>
                </c:pt>
                <c:pt idx="1215">
                  <c:v>0.26987823834196889</c:v>
                </c:pt>
                <c:pt idx="1216">
                  <c:v>0.18300854922279794</c:v>
                </c:pt>
                <c:pt idx="1217">
                  <c:v>9.2625647668393776E-3</c:v>
                </c:pt>
                <c:pt idx="1218">
                  <c:v>-9.3176165803108807E-2</c:v>
                </c:pt>
                <c:pt idx="1219">
                  <c:v>-0.17892797927461138</c:v>
                </c:pt>
                <c:pt idx="1220">
                  <c:v>-0.24758704663212436</c:v>
                </c:pt>
                <c:pt idx="1221">
                  <c:v>-0.26538860103626943</c:v>
                </c:pt>
                <c:pt idx="1222">
                  <c:v>-0.26055181347150258</c:v>
                </c:pt>
                <c:pt idx="1223">
                  <c:v>-0.24748989637305699</c:v>
                </c:pt>
                <c:pt idx="1224">
                  <c:v>-0.111310103626943</c:v>
                </c:pt>
                <c:pt idx="1225">
                  <c:v>-3.6723575129533677E-2</c:v>
                </c:pt>
                <c:pt idx="1226">
                  <c:v>8.7848445595854932E-2</c:v>
                </c:pt>
                <c:pt idx="1227">
                  <c:v>0.17585440414507772</c:v>
                </c:pt>
                <c:pt idx="1228">
                  <c:v>0.23203937823834198</c:v>
                </c:pt>
                <c:pt idx="1229">
                  <c:v>0.2273080310880829</c:v>
                </c:pt>
                <c:pt idx="1230">
                  <c:v>0.20847357512953368</c:v>
                </c:pt>
                <c:pt idx="1231">
                  <c:v>0.11226269430051813</c:v>
                </c:pt>
                <c:pt idx="1232">
                  <c:v>5.3969948186528498E-2</c:v>
                </c:pt>
                <c:pt idx="1233">
                  <c:v>-0.10510440414507773</c:v>
                </c:pt>
                <c:pt idx="1234">
                  <c:v>-0.18019766839378237</c:v>
                </c:pt>
                <c:pt idx="1235">
                  <c:v>-0.26260103626943004</c:v>
                </c:pt>
                <c:pt idx="1236">
                  <c:v>-0.2789481865284974</c:v>
                </c:pt>
                <c:pt idx="1237">
                  <c:v>-0.24354455958549223</c:v>
                </c:pt>
                <c:pt idx="1238">
                  <c:v>-0.13865544041450778</c:v>
                </c:pt>
                <c:pt idx="1239">
                  <c:v>3.5638082901554402E-2</c:v>
                </c:pt>
                <c:pt idx="1240">
                  <c:v>0.1350080310880829</c:v>
                </c:pt>
                <c:pt idx="1241">
                  <c:v>0.23764326424870466</c:v>
                </c:pt>
                <c:pt idx="1242">
                  <c:v>0.33467098445595855</c:v>
                </c:pt>
                <c:pt idx="1243">
                  <c:v>0.42208549222797931</c:v>
                </c:pt>
                <c:pt idx="1244">
                  <c:v>0.33723056994818651</c:v>
                </c:pt>
                <c:pt idx="1245">
                  <c:v>0.19581554404145077</c:v>
                </c:pt>
                <c:pt idx="1246">
                  <c:v>9.186373056994819E-2</c:v>
                </c:pt>
                <c:pt idx="1247">
                  <c:v>-0.14637461139896374</c:v>
                </c:pt>
                <c:pt idx="1248">
                  <c:v>-0.38037564766839377</c:v>
                </c:pt>
                <c:pt idx="1249">
                  <c:v>-0.53683678756476683</c:v>
                </c:pt>
                <c:pt idx="1250">
                  <c:v>-0.60010880829015545</c:v>
                </c:pt>
                <c:pt idx="1251">
                  <c:v>-0.69929015544041451</c:v>
                </c:pt>
                <c:pt idx="1252">
                  <c:v>-0.51546113989637299</c:v>
                </c:pt>
                <c:pt idx="1253">
                  <c:v>-0.2261665803108808</c:v>
                </c:pt>
                <c:pt idx="1254">
                  <c:v>0.13759455958549222</c:v>
                </c:pt>
                <c:pt idx="1255">
                  <c:v>0.39212953367875647</c:v>
                </c:pt>
                <c:pt idx="1256">
                  <c:v>0.61091191709844561</c:v>
                </c:pt>
                <c:pt idx="1257">
                  <c:v>0.76558549222797934</c:v>
                </c:pt>
                <c:pt idx="1258">
                  <c:v>0.79782383419689118</c:v>
                </c:pt>
                <c:pt idx="1259">
                  <c:v>0.65429015544041458</c:v>
                </c:pt>
                <c:pt idx="1260">
                  <c:v>0.42509326424870469</c:v>
                </c:pt>
                <c:pt idx="1261">
                  <c:v>8.6994041450777215E-2</c:v>
                </c:pt>
                <c:pt idx="1262">
                  <c:v>-0.18611398963730572</c:v>
                </c:pt>
                <c:pt idx="1263">
                  <c:v>-0.42356476683937827</c:v>
                </c:pt>
                <c:pt idx="1264">
                  <c:v>-0.56790414507772025</c:v>
                </c:pt>
                <c:pt idx="1265">
                  <c:v>-0.60856476683937821</c:v>
                </c:pt>
                <c:pt idx="1266">
                  <c:v>-0.54591968911917099</c:v>
                </c:pt>
                <c:pt idx="1267">
                  <c:v>-0.41409585492227979</c:v>
                </c:pt>
                <c:pt idx="1268">
                  <c:v>-0.20566917098445597</c:v>
                </c:pt>
                <c:pt idx="1269">
                  <c:v>1.7969689119170986E-2</c:v>
                </c:pt>
                <c:pt idx="1270">
                  <c:v>0.23704870466321243</c:v>
                </c:pt>
                <c:pt idx="1271">
                  <c:v>0.32055958549222802</c:v>
                </c:pt>
                <c:pt idx="1272">
                  <c:v>0.36762176165803107</c:v>
                </c:pt>
                <c:pt idx="1273">
                  <c:v>0.30356217616580311</c:v>
                </c:pt>
                <c:pt idx="1274">
                  <c:v>0.28033419689119171</c:v>
                </c:pt>
                <c:pt idx="1275">
                  <c:v>0.21667953367875648</c:v>
                </c:pt>
                <c:pt idx="1276">
                  <c:v>0.14513005181347152</c:v>
                </c:pt>
                <c:pt idx="1277">
                  <c:v>1.439497409326425E-2</c:v>
                </c:pt>
                <c:pt idx="1278">
                  <c:v>-0.10946243523316061</c:v>
                </c:pt>
                <c:pt idx="1279">
                  <c:v>-0.20996269430051812</c:v>
                </c:pt>
                <c:pt idx="1280">
                  <c:v>-0.25719093264248705</c:v>
                </c:pt>
                <c:pt idx="1281">
                  <c:v>-0.25508393782383421</c:v>
                </c:pt>
                <c:pt idx="1282">
                  <c:v>-0.1880764248704663</c:v>
                </c:pt>
                <c:pt idx="1283">
                  <c:v>-8.6719170984455946E-2</c:v>
                </c:pt>
                <c:pt idx="1284">
                  <c:v>3.5215544041450775E-2</c:v>
                </c:pt>
                <c:pt idx="1285">
                  <c:v>9.0034715025906736E-2</c:v>
                </c:pt>
                <c:pt idx="1286">
                  <c:v>8.6601813471502587E-2</c:v>
                </c:pt>
                <c:pt idx="1287">
                  <c:v>0.11887098445595855</c:v>
                </c:pt>
                <c:pt idx="1288">
                  <c:v>4.7162176165803107E-2</c:v>
                </c:pt>
                <c:pt idx="1289">
                  <c:v>-0.20470077720207253</c:v>
                </c:pt>
                <c:pt idx="1290">
                  <c:v>-0.39516321243523311</c:v>
                </c:pt>
                <c:pt idx="1291">
                  <c:v>-0.42605440414507773</c:v>
                </c:pt>
                <c:pt idx="1292">
                  <c:v>-0.23183056994818652</c:v>
                </c:pt>
                <c:pt idx="1293">
                  <c:v>-4.8096373056994823E-2</c:v>
                </c:pt>
                <c:pt idx="1294">
                  <c:v>-1.9155803108808291E-2</c:v>
                </c:pt>
                <c:pt idx="1295">
                  <c:v>0.10226839378238342</c:v>
                </c:pt>
                <c:pt idx="1296">
                  <c:v>0.26462435233160619</c:v>
                </c:pt>
                <c:pt idx="1297">
                  <c:v>0.38011917098445597</c:v>
                </c:pt>
                <c:pt idx="1298">
                  <c:v>0.44495854922279793</c:v>
                </c:pt>
                <c:pt idx="1299">
                  <c:v>0.41147927461139894</c:v>
                </c:pt>
                <c:pt idx="1300">
                  <c:v>0.28444300518134713</c:v>
                </c:pt>
                <c:pt idx="1301">
                  <c:v>9.9517616580310886E-2</c:v>
                </c:pt>
                <c:pt idx="1302">
                  <c:v>-4.3350259067357511E-2</c:v>
                </c:pt>
                <c:pt idx="1303">
                  <c:v>-0.16646139896373055</c:v>
                </c:pt>
                <c:pt idx="1304">
                  <c:v>-0.27443005181347152</c:v>
                </c:pt>
                <c:pt idx="1305">
                  <c:v>-0.33009326424870467</c:v>
                </c:pt>
                <c:pt idx="1306">
                  <c:v>-0.30311658031088085</c:v>
                </c:pt>
                <c:pt idx="1307">
                  <c:v>-0.23475880829015544</c:v>
                </c:pt>
                <c:pt idx="1308">
                  <c:v>-0.16701450777202073</c:v>
                </c:pt>
                <c:pt idx="1309">
                  <c:v>-3.3217875647668399E-2</c:v>
                </c:pt>
                <c:pt idx="1310">
                  <c:v>-1.5503549222797928E-3</c:v>
                </c:pt>
                <c:pt idx="1311">
                  <c:v>-2.3594637305699485E-2</c:v>
                </c:pt>
                <c:pt idx="1312">
                  <c:v>0.16420440414507773</c:v>
                </c:pt>
                <c:pt idx="1313">
                  <c:v>0.31747668393782386</c:v>
                </c:pt>
                <c:pt idx="1314">
                  <c:v>0.40377461139896376</c:v>
                </c:pt>
                <c:pt idx="1315">
                  <c:v>0.37298445595854923</c:v>
                </c:pt>
                <c:pt idx="1316">
                  <c:v>0.32539637305699481</c:v>
                </c:pt>
                <c:pt idx="1317">
                  <c:v>4.4622020725388602E-2</c:v>
                </c:pt>
                <c:pt idx="1318">
                  <c:v>-0.99681606217616581</c:v>
                </c:pt>
                <c:pt idx="1319">
                  <c:v>0.14820673575129534</c:v>
                </c:pt>
                <c:pt idx="1320">
                  <c:v>-0.12556787564766839</c:v>
                </c:pt>
                <c:pt idx="1321">
                  <c:v>6.9478756476683938E-3</c:v>
                </c:pt>
                <c:pt idx="1322">
                  <c:v>5.6413212435233166E-2</c:v>
                </c:pt>
                <c:pt idx="1323">
                  <c:v>-4.6920725388601037E-2</c:v>
                </c:pt>
                <c:pt idx="1324">
                  <c:v>-0.14442176165803108</c:v>
                </c:pt>
                <c:pt idx="1325">
                  <c:v>-0.15009740932642487</c:v>
                </c:pt>
                <c:pt idx="1326">
                  <c:v>-7.5087305699481868E-2</c:v>
                </c:pt>
                <c:pt idx="1327">
                  <c:v>-3.7237823834196888E-2</c:v>
                </c:pt>
                <c:pt idx="1328">
                  <c:v>-5.5826683937823834E-2</c:v>
                </c:pt>
                <c:pt idx="1329">
                  <c:v>-0.11671839378238343</c:v>
                </c:pt>
                <c:pt idx="1330">
                  <c:v>-0.14752279792746115</c:v>
                </c:pt>
                <c:pt idx="1331">
                  <c:v>-1.9600155440414508E-2</c:v>
                </c:pt>
                <c:pt idx="1332">
                  <c:v>7.4329015544041449E-2</c:v>
                </c:pt>
                <c:pt idx="1333">
                  <c:v>8.3437823834196886E-2</c:v>
                </c:pt>
                <c:pt idx="1334">
                  <c:v>0.19561217616580309</c:v>
                </c:pt>
                <c:pt idx="1335">
                  <c:v>0.15090699481865286</c:v>
                </c:pt>
                <c:pt idx="1336">
                  <c:v>0.16686139896373059</c:v>
                </c:pt>
                <c:pt idx="1337">
                  <c:v>0.14955103626943006</c:v>
                </c:pt>
                <c:pt idx="1338">
                  <c:v>0.2035300518134715</c:v>
                </c:pt>
                <c:pt idx="1339">
                  <c:v>8.4556217616580318E-2</c:v>
                </c:pt>
                <c:pt idx="1340">
                  <c:v>2.8666321243523318E-2</c:v>
                </c:pt>
                <c:pt idx="1341">
                  <c:v>7.2294818652849735E-4</c:v>
                </c:pt>
                <c:pt idx="1342">
                  <c:v>-1.9784196891191711E-2</c:v>
                </c:pt>
                <c:pt idx="1343">
                  <c:v>1.1009093264248704E-2</c:v>
                </c:pt>
                <c:pt idx="1344">
                  <c:v>2.6440414507772018E-2</c:v>
                </c:pt>
                <c:pt idx="1345">
                  <c:v>6.2874870466321245E-2</c:v>
                </c:pt>
                <c:pt idx="1346">
                  <c:v>2.931476683937824E-2</c:v>
                </c:pt>
                <c:pt idx="1347">
                  <c:v>-1.3256865284974093E-2</c:v>
                </c:pt>
                <c:pt idx="1348">
                  <c:v>-5.544766839378238E-2</c:v>
                </c:pt>
                <c:pt idx="1349">
                  <c:v>-0.11847564766839379</c:v>
                </c:pt>
                <c:pt idx="1350">
                  <c:v>-0.18590259067357512</c:v>
                </c:pt>
                <c:pt idx="1351">
                  <c:v>-0.2050841968911917</c:v>
                </c:pt>
                <c:pt idx="1352">
                  <c:v>-0.19062150259067356</c:v>
                </c:pt>
                <c:pt idx="1353">
                  <c:v>-0.17549844559585492</c:v>
                </c:pt>
                <c:pt idx="1354">
                  <c:v>-0.12194481865284974</c:v>
                </c:pt>
                <c:pt idx="1355">
                  <c:v>-4.7197927461139896E-3</c:v>
                </c:pt>
                <c:pt idx="1356">
                  <c:v>0.13880984455958548</c:v>
                </c:pt>
                <c:pt idx="1357">
                  <c:v>0.25574792746113989</c:v>
                </c:pt>
                <c:pt idx="1358">
                  <c:v>0.30651554404145076</c:v>
                </c:pt>
                <c:pt idx="1359">
                  <c:v>0.29621761658031087</c:v>
                </c:pt>
                <c:pt idx="1360">
                  <c:v>0.30199999999999999</c:v>
                </c:pt>
                <c:pt idx="1361">
                  <c:v>0.21449196891191707</c:v>
                </c:pt>
                <c:pt idx="1362">
                  <c:v>0.11239300518134715</c:v>
                </c:pt>
                <c:pt idx="1363">
                  <c:v>5.4332642487046638E-3</c:v>
                </c:pt>
                <c:pt idx="1364">
                  <c:v>-9.6490155440414505E-2</c:v>
                </c:pt>
                <c:pt idx="1365">
                  <c:v>-0.14935103626943005</c:v>
                </c:pt>
                <c:pt idx="1366">
                  <c:v>-0.18923238341968912</c:v>
                </c:pt>
                <c:pt idx="1367">
                  <c:v>-0.21821191709844559</c:v>
                </c:pt>
                <c:pt idx="1368">
                  <c:v>-0.21268264248704663</c:v>
                </c:pt>
                <c:pt idx="1369">
                  <c:v>-0.16790414507772022</c:v>
                </c:pt>
                <c:pt idx="1370">
                  <c:v>-9.005129533678756E-2</c:v>
                </c:pt>
                <c:pt idx="1371">
                  <c:v>-1.7127435233160623E-2</c:v>
                </c:pt>
                <c:pt idx="1372">
                  <c:v>4.4261398963730575E-2</c:v>
                </c:pt>
                <c:pt idx="1373">
                  <c:v>6.0383419689119172E-2</c:v>
                </c:pt>
                <c:pt idx="1374">
                  <c:v>0.11217176165803108</c:v>
                </c:pt>
                <c:pt idx="1375">
                  <c:v>0.11228678756476684</c:v>
                </c:pt>
                <c:pt idx="1376">
                  <c:v>6.2880310880829016E-2</c:v>
                </c:pt>
                <c:pt idx="1377">
                  <c:v>6.1165025906735754E-3</c:v>
                </c:pt>
                <c:pt idx="1378">
                  <c:v>-6.3599740932642479E-2</c:v>
                </c:pt>
                <c:pt idx="1379">
                  <c:v>-0.10148031088082901</c:v>
                </c:pt>
                <c:pt idx="1380">
                  <c:v>-8.3385751295336791E-2</c:v>
                </c:pt>
                <c:pt idx="1381">
                  <c:v>-8.2894559585492231E-2</c:v>
                </c:pt>
                <c:pt idx="1382">
                  <c:v>-8.062746113989637E-2</c:v>
                </c:pt>
                <c:pt idx="1383">
                  <c:v>-2.7259067357512955E-2</c:v>
                </c:pt>
                <c:pt idx="1384">
                  <c:v>1.1007435233160622E-2</c:v>
                </c:pt>
                <c:pt idx="1385">
                  <c:v>5.0036269430051815E-2</c:v>
                </c:pt>
                <c:pt idx="1386">
                  <c:v>8.7369689119170979E-2</c:v>
                </c:pt>
                <c:pt idx="1387">
                  <c:v>0.11101709844559586</c:v>
                </c:pt>
                <c:pt idx="1388">
                  <c:v>0.14642046632124353</c:v>
                </c:pt>
                <c:pt idx="1389">
                  <c:v>0.12848134715025908</c:v>
                </c:pt>
                <c:pt idx="1390">
                  <c:v>8.0560103626943005E-2</c:v>
                </c:pt>
                <c:pt idx="1391">
                  <c:v>4.8298704663212434E-2</c:v>
                </c:pt>
                <c:pt idx="1392">
                  <c:v>4.4483160621761657E-2</c:v>
                </c:pt>
                <c:pt idx="1393">
                  <c:v>4.0573316062176165E-2</c:v>
                </c:pt>
                <c:pt idx="1394">
                  <c:v>3.3011139896373054E-2</c:v>
                </c:pt>
                <c:pt idx="1395">
                  <c:v>-3.3513989637305702E-2</c:v>
                </c:pt>
                <c:pt idx="1396">
                  <c:v>-0.16133005181347151</c:v>
                </c:pt>
                <c:pt idx="1397">
                  <c:v>-0.58781347150259067</c:v>
                </c:pt>
                <c:pt idx="1398">
                  <c:v>1.9059974093264248E-4</c:v>
                </c:pt>
                <c:pt idx="1399">
                  <c:v>0.16505880829015543</c:v>
                </c:pt>
                <c:pt idx="1400">
                  <c:v>0.15627979274611398</c:v>
                </c:pt>
                <c:pt idx="1401">
                  <c:v>0.11340025906735751</c:v>
                </c:pt>
                <c:pt idx="1402">
                  <c:v>5.1073316062176168E-2</c:v>
                </c:pt>
                <c:pt idx="1403">
                  <c:v>1.5306917098445597E-2</c:v>
                </c:pt>
                <c:pt idx="1404">
                  <c:v>5.8521761658031088E-3</c:v>
                </c:pt>
                <c:pt idx="1405">
                  <c:v>-8.8114766839378234E-3</c:v>
                </c:pt>
                <c:pt idx="1406">
                  <c:v>2.1042642487046632E-2</c:v>
                </c:pt>
                <c:pt idx="1407">
                  <c:v>5.2469430051813468E-2</c:v>
                </c:pt>
                <c:pt idx="1408">
                  <c:v>6.6102590673575129E-2</c:v>
                </c:pt>
                <c:pt idx="1409">
                  <c:v>0.11683963730569948</c:v>
                </c:pt>
                <c:pt idx="1410">
                  <c:v>-2.8162953367875651E-2</c:v>
                </c:pt>
                <c:pt idx="1411">
                  <c:v>4.1115025906735748E-2</c:v>
                </c:pt>
                <c:pt idx="1412">
                  <c:v>4.2038082901554405E-2</c:v>
                </c:pt>
                <c:pt idx="1413">
                  <c:v>8.4886528497409325E-2</c:v>
                </c:pt>
                <c:pt idx="1414">
                  <c:v>0.11438108808290155</c:v>
                </c:pt>
                <c:pt idx="1415">
                  <c:v>-4.4966062176165805E-2</c:v>
                </c:pt>
                <c:pt idx="1416">
                  <c:v>-4.9270725388601035E-2</c:v>
                </c:pt>
                <c:pt idx="1417">
                  <c:v>-0.12348134715025907</c:v>
                </c:pt>
                <c:pt idx="1418">
                  <c:v>-0.2211800518134715</c:v>
                </c:pt>
                <c:pt idx="1419">
                  <c:v>-0.22596243523316065</c:v>
                </c:pt>
                <c:pt idx="1420">
                  <c:v>-0.16522279792746114</c:v>
                </c:pt>
                <c:pt idx="1421">
                  <c:v>-9.6849740932642495E-2</c:v>
                </c:pt>
                <c:pt idx="1422">
                  <c:v>-3.0928238341968912E-2</c:v>
                </c:pt>
                <c:pt idx="1423">
                  <c:v>1.8006658031088083E-3</c:v>
                </c:pt>
                <c:pt idx="1424">
                  <c:v>6.3432124352331601E-2</c:v>
                </c:pt>
                <c:pt idx="1425">
                  <c:v>0.12179455958549223</c:v>
                </c:pt>
                <c:pt idx="1426">
                  <c:v>0.13720569948186528</c:v>
                </c:pt>
                <c:pt idx="1427">
                  <c:v>0.14717124352331606</c:v>
                </c:pt>
                <c:pt idx="1428">
                  <c:v>0.12012616580310879</c:v>
                </c:pt>
                <c:pt idx="1429">
                  <c:v>7.2422279792746111E-2</c:v>
                </c:pt>
                <c:pt idx="1430">
                  <c:v>-3.2376683937823837E-4</c:v>
                </c:pt>
                <c:pt idx="1431">
                  <c:v>-7.8371243523316064E-2</c:v>
                </c:pt>
                <c:pt idx="1432">
                  <c:v>-0.15576580310880828</c:v>
                </c:pt>
                <c:pt idx="1433">
                  <c:v>-0.18287020725388603</c:v>
                </c:pt>
                <c:pt idx="1434">
                  <c:v>-0.17013678756476683</c:v>
                </c:pt>
                <c:pt idx="1435">
                  <c:v>-0.13937305699481867</c:v>
                </c:pt>
                <c:pt idx="1436">
                  <c:v>-8.1488082901554404E-2</c:v>
                </c:pt>
                <c:pt idx="1437">
                  <c:v>-2.9830569948186527E-2</c:v>
                </c:pt>
                <c:pt idx="1438">
                  <c:v>-7.3670207253886009E-3</c:v>
                </c:pt>
                <c:pt idx="1439">
                  <c:v>5.4546632124352332E-2</c:v>
                </c:pt>
                <c:pt idx="1440">
                  <c:v>8.1720207253886012E-2</c:v>
                </c:pt>
                <c:pt idx="1441">
                  <c:v>0.11829740932642487</c:v>
                </c:pt>
                <c:pt idx="1442">
                  <c:v>0.11812124352331606</c:v>
                </c:pt>
                <c:pt idx="1443">
                  <c:v>0.10281528497409327</c:v>
                </c:pt>
                <c:pt idx="1444">
                  <c:v>5.965569948186529E-2</c:v>
                </c:pt>
                <c:pt idx="1445">
                  <c:v>7.7431606217616576E-3</c:v>
                </c:pt>
                <c:pt idx="1446">
                  <c:v>-4.6069430051813479E-2</c:v>
                </c:pt>
                <c:pt idx="1447">
                  <c:v>-9.3057253886010355E-2</c:v>
                </c:pt>
                <c:pt idx="1448">
                  <c:v>-0.10985233160621762</c:v>
                </c:pt>
                <c:pt idx="1449">
                  <c:v>-0.11301891191709845</c:v>
                </c:pt>
                <c:pt idx="1450">
                  <c:v>-9.6073834196891195E-2</c:v>
                </c:pt>
                <c:pt idx="1451">
                  <c:v>-6.1890673575129534E-2</c:v>
                </c:pt>
                <c:pt idx="1452">
                  <c:v>-1.3259015544041452E-2</c:v>
                </c:pt>
                <c:pt idx="1453">
                  <c:v>3.6938601036269433E-2</c:v>
                </c:pt>
                <c:pt idx="1454">
                  <c:v>8.2913989637305702E-2</c:v>
                </c:pt>
                <c:pt idx="1455">
                  <c:v>0.10258886010362694</c:v>
                </c:pt>
                <c:pt idx="1456">
                  <c:v>9.0456735751295342E-2</c:v>
                </c:pt>
                <c:pt idx="1457">
                  <c:v>7.1796632124352333E-2</c:v>
                </c:pt>
                <c:pt idx="1458">
                  <c:v>7.9294041450777203E-2</c:v>
                </c:pt>
                <c:pt idx="1459">
                  <c:v>2.9526683937823834E-2</c:v>
                </c:pt>
                <c:pt idx="1460">
                  <c:v>-4.9323575129533678E-4</c:v>
                </c:pt>
                <c:pt idx="1461">
                  <c:v>-5.0823575129533678E-2</c:v>
                </c:pt>
                <c:pt idx="1462">
                  <c:v>-7.5858031088082895E-2</c:v>
                </c:pt>
                <c:pt idx="1463">
                  <c:v>-7.5372797927461141E-2</c:v>
                </c:pt>
                <c:pt idx="1464">
                  <c:v>-7.7954404145077719E-2</c:v>
                </c:pt>
                <c:pt idx="1465">
                  <c:v>-5.7146891191709848E-2</c:v>
                </c:pt>
                <c:pt idx="1466">
                  <c:v>-2.2076217616580313E-2</c:v>
                </c:pt>
                <c:pt idx="1467">
                  <c:v>-1.4787668393782382E-2</c:v>
                </c:pt>
                <c:pt idx="1468">
                  <c:v>-8.3530051813471501E-4</c:v>
                </c:pt>
                <c:pt idx="1469">
                  <c:v>1.7616062176165802E-2</c:v>
                </c:pt>
                <c:pt idx="1470">
                  <c:v>3.3145336787564768E-2</c:v>
                </c:pt>
                <c:pt idx="1471">
                  <c:v>5.4777979274611401E-2</c:v>
                </c:pt>
                <c:pt idx="1472">
                  <c:v>7.2554663212435228E-2</c:v>
                </c:pt>
                <c:pt idx="1473">
                  <c:v>7.1187823834196889E-2</c:v>
                </c:pt>
                <c:pt idx="1474">
                  <c:v>4.6868134715025912E-2</c:v>
                </c:pt>
                <c:pt idx="1475">
                  <c:v>4.6164248704663215E-2</c:v>
                </c:pt>
                <c:pt idx="1476">
                  <c:v>2.3135440414507772E-2</c:v>
                </c:pt>
                <c:pt idx="1477">
                  <c:v>-3.4531606217616585E-3</c:v>
                </c:pt>
                <c:pt idx="1478">
                  <c:v>-2.7475647668393784E-2</c:v>
                </c:pt>
                <c:pt idx="1479">
                  <c:v>-4.9460621761658032E-2</c:v>
                </c:pt>
                <c:pt idx="1480">
                  <c:v>-3.7991968911917098E-2</c:v>
                </c:pt>
                <c:pt idx="1481">
                  <c:v>-4.4210880829015545E-2</c:v>
                </c:pt>
                <c:pt idx="1482">
                  <c:v>-3.1428238341968909E-2</c:v>
                </c:pt>
                <c:pt idx="1483">
                  <c:v>2.2336528497409327E-2</c:v>
                </c:pt>
                <c:pt idx="1484">
                  <c:v>-2.4453471502590675E-2</c:v>
                </c:pt>
                <c:pt idx="1485">
                  <c:v>-3.2574093264248705E-2</c:v>
                </c:pt>
                <c:pt idx="1486">
                  <c:v>-2.0593911917098445E-2</c:v>
                </c:pt>
                <c:pt idx="1487">
                  <c:v>-1.0844922279792746E-2</c:v>
                </c:pt>
                <c:pt idx="1488">
                  <c:v>7.7706994818652854E-3</c:v>
                </c:pt>
              </c:numCache>
            </c:numRef>
          </c:yVal>
          <c:smooth val="1"/>
        </c:ser>
        <c:dLbls>
          <c:showLegendKey val="0"/>
          <c:showVal val="0"/>
          <c:showCatName val="0"/>
          <c:showSerName val="0"/>
          <c:showPercent val="0"/>
          <c:showBubbleSize val="0"/>
        </c:dLbls>
        <c:axId val="372808704"/>
        <c:axId val="184283520"/>
      </c:scatterChart>
      <c:valAx>
        <c:axId val="372808704"/>
        <c:scaling>
          <c:orientation val="minMax"/>
          <c:max val="35"/>
          <c:min val="10"/>
        </c:scaling>
        <c:delete val="0"/>
        <c:axPos val="b"/>
        <c:numFmt formatCode="General" sourceLinked="1"/>
        <c:majorTickMark val="out"/>
        <c:minorTickMark val="none"/>
        <c:tickLblPos val="nextTo"/>
        <c:crossAx val="184283520"/>
        <c:crosses val="autoZero"/>
        <c:crossBetween val="midCat"/>
      </c:valAx>
      <c:valAx>
        <c:axId val="184283520"/>
        <c:scaling>
          <c:orientation val="minMax"/>
        </c:scaling>
        <c:delete val="0"/>
        <c:axPos val="l"/>
        <c:majorGridlines/>
        <c:title>
          <c:tx>
            <c:rich>
              <a:bodyPr rot="-5400000" vert="horz"/>
              <a:lstStyle/>
              <a:p>
                <a:pPr>
                  <a:defRPr/>
                </a:pPr>
                <a:r>
                  <a:rPr lang="en-US"/>
                  <a:t>Acceleration</a:t>
                </a:r>
                <a:r>
                  <a:rPr lang="en-US" baseline="0"/>
                  <a:t> (g)</a:t>
                </a:r>
              </a:p>
            </c:rich>
          </c:tx>
          <c:overlay val="0"/>
        </c:title>
        <c:numFmt formatCode="General" sourceLinked="1"/>
        <c:majorTickMark val="out"/>
        <c:minorTickMark val="none"/>
        <c:tickLblPos val="nextTo"/>
        <c:crossAx val="372808704"/>
        <c:crosses val="autoZero"/>
        <c:crossBetween val="midCat"/>
      </c:valAx>
    </c:plotArea>
    <c:legend>
      <c:legendPos val="b"/>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tx>
            <c:strRef>
              <c:f>approach!$V$2</c:f>
              <c:strCache>
                <c:ptCount val="1"/>
                <c:pt idx="0">
                  <c:v>Rigid</c:v>
                </c:pt>
              </c:strCache>
            </c:strRef>
          </c:tx>
          <c:marker>
            <c:symbol val="none"/>
          </c:marker>
          <c:xVal>
            <c:numRef>
              <c:f>approach!$U$9:$U$52722</c:f>
              <c:numCache>
                <c:formatCode>0.00E+00</c:formatCode>
                <c:ptCount val="52714"/>
                <c:pt idx="0" formatCode="General">
                  <c:v>0</c:v>
                </c:pt>
                <c:pt idx="1">
                  <c:v>6.7300499999999996E-4</c:v>
                </c:pt>
                <c:pt idx="2">
                  <c:v>1.3460099999999999E-3</c:v>
                </c:pt>
                <c:pt idx="3">
                  <c:v>2.0190199999999998E-3</c:v>
                </c:pt>
                <c:pt idx="4">
                  <c:v>2.6920199999999998E-3</c:v>
                </c:pt>
                <c:pt idx="5">
                  <c:v>3.3650300000000002E-3</c:v>
                </c:pt>
                <c:pt idx="6">
                  <c:v>4.0380299999999997E-3</c:v>
                </c:pt>
                <c:pt idx="7">
                  <c:v>4.7110399999999997E-3</c:v>
                </c:pt>
                <c:pt idx="8">
                  <c:v>5.3840399999999997E-3</c:v>
                </c:pt>
                <c:pt idx="9">
                  <c:v>6.0570499999999996E-3</c:v>
                </c:pt>
                <c:pt idx="10">
                  <c:v>6.7300499999999996E-3</c:v>
                </c:pt>
                <c:pt idx="11">
                  <c:v>7.4030600000000004E-3</c:v>
                </c:pt>
                <c:pt idx="12">
                  <c:v>8.0760599999999995E-3</c:v>
                </c:pt>
                <c:pt idx="13">
                  <c:v>8.7490699999999994E-3</c:v>
                </c:pt>
                <c:pt idx="14">
                  <c:v>9.4220699999999994E-3</c:v>
                </c:pt>
                <c:pt idx="15" formatCode="General">
                  <c:v>1.0095099999999999E-2</c:v>
                </c:pt>
                <c:pt idx="16" formatCode="General">
                  <c:v>1.0768099999999999E-2</c:v>
                </c:pt>
                <c:pt idx="17" formatCode="General">
                  <c:v>1.1441099999999999E-2</c:v>
                </c:pt>
                <c:pt idx="18" formatCode="General">
                  <c:v>1.2114099999999999E-2</c:v>
                </c:pt>
                <c:pt idx="19" formatCode="General">
                  <c:v>1.2787099999999999E-2</c:v>
                </c:pt>
                <c:pt idx="20" formatCode="General">
                  <c:v>1.3460099999999999E-2</c:v>
                </c:pt>
                <c:pt idx="21" formatCode="General">
                  <c:v>1.4133099999999999E-2</c:v>
                </c:pt>
                <c:pt idx="22" formatCode="General">
                  <c:v>1.4806100000000001E-2</c:v>
                </c:pt>
                <c:pt idx="23" formatCode="General">
                  <c:v>1.5479100000000001E-2</c:v>
                </c:pt>
                <c:pt idx="24" formatCode="General">
                  <c:v>1.6152099999999999E-2</c:v>
                </c:pt>
                <c:pt idx="25" formatCode="General">
                  <c:v>1.6825099999999999E-2</c:v>
                </c:pt>
                <c:pt idx="26" formatCode="General">
                  <c:v>1.7498099999999999E-2</c:v>
                </c:pt>
                <c:pt idx="27" formatCode="General">
                  <c:v>1.8171099999999999E-2</c:v>
                </c:pt>
                <c:pt idx="28" formatCode="General">
                  <c:v>1.8844099999999999E-2</c:v>
                </c:pt>
                <c:pt idx="29" formatCode="General">
                  <c:v>1.9517099999999999E-2</c:v>
                </c:pt>
                <c:pt idx="30" formatCode="General">
                  <c:v>2.0190199999999998E-2</c:v>
                </c:pt>
                <c:pt idx="31" formatCode="General">
                  <c:v>2.0863199999999998E-2</c:v>
                </c:pt>
                <c:pt idx="32" formatCode="General">
                  <c:v>2.1536199999999998E-2</c:v>
                </c:pt>
                <c:pt idx="33" formatCode="General">
                  <c:v>2.2209199999999998E-2</c:v>
                </c:pt>
                <c:pt idx="34" formatCode="General">
                  <c:v>2.2882199999999998E-2</c:v>
                </c:pt>
                <c:pt idx="35" formatCode="General">
                  <c:v>2.3555199999999998E-2</c:v>
                </c:pt>
                <c:pt idx="36" formatCode="General">
                  <c:v>2.4228199999999998E-2</c:v>
                </c:pt>
                <c:pt idx="37" formatCode="General">
                  <c:v>2.4901199999999998E-2</c:v>
                </c:pt>
                <c:pt idx="38" formatCode="General">
                  <c:v>2.5574199999999998E-2</c:v>
                </c:pt>
                <c:pt idx="39" formatCode="General">
                  <c:v>2.6247199999999998E-2</c:v>
                </c:pt>
                <c:pt idx="40" formatCode="General">
                  <c:v>2.6920199999999998E-2</c:v>
                </c:pt>
                <c:pt idx="41" formatCode="General">
                  <c:v>2.7593199999999998E-2</c:v>
                </c:pt>
                <c:pt idx="42" formatCode="General">
                  <c:v>2.8266199999999998E-2</c:v>
                </c:pt>
                <c:pt idx="43" formatCode="General">
                  <c:v>2.8939200000000002E-2</c:v>
                </c:pt>
                <c:pt idx="44" formatCode="General">
                  <c:v>2.9612200000000002E-2</c:v>
                </c:pt>
                <c:pt idx="45" formatCode="General">
                  <c:v>3.0285200000000002E-2</c:v>
                </c:pt>
                <c:pt idx="46" formatCode="General">
                  <c:v>3.0958200000000002E-2</c:v>
                </c:pt>
                <c:pt idx="47" formatCode="General">
                  <c:v>3.1631199999999998E-2</c:v>
                </c:pt>
                <c:pt idx="48" formatCode="General">
                  <c:v>3.2304199999999998E-2</c:v>
                </c:pt>
                <c:pt idx="49" formatCode="General">
                  <c:v>3.2977300000000001E-2</c:v>
                </c:pt>
                <c:pt idx="50" formatCode="General">
                  <c:v>3.3650300000000001E-2</c:v>
                </c:pt>
                <c:pt idx="51" formatCode="General">
                  <c:v>3.4323300000000001E-2</c:v>
                </c:pt>
                <c:pt idx="52" formatCode="General">
                  <c:v>3.4996300000000001E-2</c:v>
                </c:pt>
                <c:pt idx="53" formatCode="General">
                  <c:v>3.5669300000000001E-2</c:v>
                </c:pt>
                <c:pt idx="54" formatCode="General">
                  <c:v>3.6342300000000001E-2</c:v>
                </c:pt>
                <c:pt idx="55" formatCode="General">
                  <c:v>3.7015300000000001E-2</c:v>
                </c:pt>
                <c:pt idx="56" formatCode="General">
                  <c:v>3.7688300000000001E-2</c:v>
                </c:pt>
                <c:pt idx="57" formatCode="General">
                  <c:v>3.8361300000000001E-2</c:v>
                </c:pt>
                <c:pt idx="58" formatCode="General">
                  <c:v>3.9034300000000001E-2</c:v>
                </c:pt>
                <c:pt idx="59" formatCode="General">
                  <c:v>3.9707300000000001E-2</c:v>
                </c:pt>
                <c:pt idx="60" formatCode="General">
                  <c:v>4.0380300000000001E-2</c:v>
                </c:pt>
                <c:pt idx="61" formatCode="General">
                  <c:v>4.1053300000000001E-2</c:v>
                </c:pt>
                <c:pt idx="62" formatCode="General">
                  <c:v>4.1726300000000001E-2</c:v>
                </c:pt>
                <c:pt idx="63" formatCode="General">
                  <c:v>4.2399300000000001E-2</c:v>
                </c:pt>
                <c:pt idx="64" formatCode="General">
                  <c:v>4.3072300000000001E-2</c:v>
                </c:pt>
                <c:pt idx="65" formatCode="General">
                  <c:v>4.3745300000000001E-2</c:v>
                </c:pt>
                <c:pt idx="66" formatCode="General">
                  <c:v>4.4418300000000001E-2</c:v>
                </c:pt>
                <c:pt idx="67" formatCode="General">
                  <c:v>4.5091300000000001E-2</c:v>
                </c:pt>
                <c:pt idx="68" formatCode="General">
                  <c:v>4.5764300000000001E-2</c:v>
                </c:pt>
                <c:pt idx="69" formatCode="General">
                  <c:v>4.6437399999999997E-2</c:v>
                </c:pt>
                <c:pt idx="70" formatCode="General">
                  <c:v>4.7110399999999997E-2</c:v>
                </c:pt>
                <c:pt idx="71" formatCode="General">
                  <c:v>4.7783399999999997E-2</c:v>
                </c:pt>
                <c:pt idx="72" formatCode="General">
                  <c:v>4.8456399999999997E-2</c:v>
                </c:pt>
                <c:pt idx="73" formatCode="General">
                  <c:v>4.9129399999999997E-2</c:v>
                </c:pt>
                <c:pt idx="74" formatCode="General">
                  <c:v>4.9802399999999997E-2</c:v>
                </c:pt>
                <c:pt idx="75" formatCode="General">
                  <c:v>5.0475399999999997E-2</c:v>
                </c:pt>
                <c:pt idx="76" formatCode="General">
                  <c:v>5.1148399999999997E-2</c:v>
                </c:pt>
                <c:pt idx="77" formatCode="General">
                  <c:v>5.1821399999999997E-2</c:v>
                </c:pt>
                <c:pt idx="78" formatCode="General">
                  <c:v>5.2494399999999997E-2</c:v>
                </c:pt>
                <c:pt idx="79" formatCode="General">
                  <c:v>5.3167399999999997E-2</c:v>
                </c:pt>
                <c:pt idx="80" formatCode="General">
                  <c:v>5.3840399999999997E-2</c:v>
                </c:pt>
                <c:pt idx="81" formatCode="General">
                  <c:v>5.4513399999999997E-2</c:v>
                </c:pt>
                <c:pt idx="82" formatCode="General">
                  <c:v>5.5186399999999997E-2</c:v>
                </c:pt>
                <c:pt idx="83" formatCode="General">
                  <c:v>5.5859399999999997E-2</c:v>
                </c:pt>
                <c:pt idx="84" formatCode="General">
                  <c:v>5.6532399999999997E-2</c:v>
                </c:pt>
                <c:pt idx="85" formatCode="General">
                  <c:v>5.7205400000000003E-2</c:v>
                </c:pt>
                <c:pt idx="86" formatCode="General">
                  <c:v>5.7878400000000003E-2</c:v>
                </c:pt>
                <c:pt idx="87" formatCode="General">
                  <c:v>5.8551400000000003E-2</c:v>
                </c:pt>
                <c:pt idx="88" formatCode="General">
                  <c:v>5.9224499999999999E-2</c:v>
                </c:pt>
                <c:pt idx="89" formatCode="General">
                  <c:v>5.9897499999999999E-2</c:v>
                </c:pt>
                <c:pt idx="90" formatCode="General">
                  <c:v>6.0570499999999999E-2</c:v>
                </c:pt>
                <c:pt idx="91" formatCode="General">
                  <c:v>6.1243499999999999E-2</c:v>
                </c:pt>
                <c:pt idx="92" formatCode="General">
                  <c:v>6.1916499999999999E-2</c:v>
                </c:pt>
                <c:pt idx="93" formatCode="General">
                  <c:v>6.2589500000000006E-2</c:v>
                </c:pt>
                <c:pt idx="94" formatCode="General">
                  <c:v>6.3262499999999999E-2</c:v>
                </c:pt>
                <c:pt idx="95" formatCode="General">
                  <c:v>6.3935500000000006E-2</c:v>
                </c:pt>
                <c:pt idx="96" formatCode="General">
                  <c:v>6.4608499999999999E-2</c:v>
                </c:pt>
                <c:pt idx="97" formatCode="General">
                  <c:v>6.5281500000000006E-2</c:v>
                </c:pt>
                <c:pt idx="98" formatCode="General">
                  <c:v>6.5954499999999999E-2</c:v>
                </c:pt>
                <c:pt idx="99" formatCode="General">
                  <c:v>6.6627500000000006E-2</c:v>
                </c:pt>
                <c:pt idx="100" formatCode="General">
                  <c:v>6.7300499999999999E-2</c:v>
                </c:pt>
                <c:pt idx="101" formatCode="General">
                  <c:v>6.7973500000000006E-2</c:v>
                </c:pt>
                <c:pt idx="102" formatCode="General">
                  <c:v>6.8646499999999999E-2</c:v>
                </c:pt>
                <c:pt idx="103" formatCode="General">
                  <c:v>6.9319500000000006E-2</c:v>
                </c:pt>
                <c:pt idx="104" formatCode="General">
                  <c:v>6.9992499999999999E-2</c:v>
                </c:pt>
                <c:pt idx="105" formatCode="General">
                  <c:v>7.0665500000000006E-2</c:v>
                </c:pt>
                <c:pt idx="106" formatCode="General">
                  <c:v>7.1338499999999999E-2</c:v>
                </c:pt>
                <c:pt idx="107" formatCode="General">
                  <c:v>7.2011599999999995E-2</c:v>
                </c:pt>
                <c:pt idx="108" formatCode="General">
                  <c:v>7.2684600000000002E-2</c:v>
                </c:pt>
                <c:pt idx="109" formatCode="General">
                  <c:v>7.3357599999999995E-2</c:v>
                </c:pt>
                <c:pt idx="110" formatCode="General">
                  <c:v>7.4030600000000002E-2</c:v>
                </c:pt>
                <c:pt idx="111" formatCode="General">
                  <c:v>7.4703599999999995E-2</c:v>
                </c:pt>
                <c:pt idx="112" formatCode="General">
                  <c:v>7.5376600000000002E-2</c:v>
                </c:pt>
                <c:pt idx="113" formatCode="General">
                  <c:v>7.6049599999999995E-2</c:v>
                </c:pt>
                <c:pt idx="114" formatCode="General">
                  <c:v>7.6722600000000002E-2</c:v>
                </c:pt>
                <c:pt idx="115" formatCode="General">
                  <c:v>7.7395599999999995E-2</c:v>
                </c:pt>
                <c:pt idx="116" formatCode="General">
                  <c:v>7.8068600000000002E-2</c:v>
                </c:pt>
                <c:pt idx="117" formatCode="General">
                  <c:v>7.8741599999999995E-2</c:v>
                </c:pt>
                <c:pt idx="118" formatCode="General">
                  <c:v>7.9414600000000002E-2</c:v>
                </c:pt>
                <c:pt idx="119" formatCode="General">
                  <c:v>8.0087599999999995E-2</c:v>
                </c:pt>
                <c:pt idx="120" formatCode="General">
                  <c:v>8.0760600000000002E-2</c:v>
                </c:pt>
                <c:pt idx="121" formatCode="General">
                  <c:v>8.1433599999999995E-2</c:v>
                </c:pt>
                <c:pt idx="122" formatCode="General">
                  <c:v>8.2106600000000002E-2</c:v>
                </c:pt>
                <c:pt idx="123" formatCode="General">
                  <c:v>8.2779599999999995E-2</c:v>
                </c:pt>
                <c:pt idx="124" formatCode="General">
                  <c:v>8.3452600000000002E-2</c:v>
                </c:pt>
                <c:pt idx="125" formatCode="General">
                  <c:v>8.4125599999999995E-2</c:v>
                </c:pt>
                <c:pt idx="126" formatCode="General">
                  <c:v>8.4798600000000002E-2</c:v>
                </c:pt>
                <c:pt idx="127" formatCode="General">
                  <c:v>8.5471699999999998E-2</c:v>
                </c:pt>
                <c:pt idx="128" formatCode="General">
                  <c:v>8.6144700000000005E-2</c:v>
                </c:pt>
                <c:pt idx="129" formatCode="General">
                  <c:v>8.6817699999999998E-2</c:v>
                </c:pt>
                <c:pt idx="130" formatCode="General">
                  <c:v>8.7490700000000005E-2</c:v>
                </c:pt>
                <c:pt idx="131" formatCode="General">
                  <c:v>8.8163699999999998E-2</c:v>
                </c:pt>
                <c:pt idx="132" formatCode="General">
                  <c:v>8.8836700000000005E-2</c:v>
                </c:pt>
                <c:pt idx="133" formatCode="General">
                  <c:v>8.9509699999999998E-2</c:v>
                </c:pt>
                <c:pt idx="134" formatCode="General">
                  <c:v>9.0182700000000005E-2</c:v>
                </c:pt>
                <c:pt idx="135" formatCode="General">
                  <c:v>9.0855699999999998E-2</c:v>
                </c:pt>
                <c:pt idx="136" formatCode="General">
                  <c:v>9.1528700000000004E-2</c:v>
                </c:pt>
                <c:pt idx="137" formatCode="General">
                  <c:v>9.2201699999999998E-2</c:v>
                </c:pt>
                <c:pt idx="138" formatCode="General">
                  <c:v>9.2874700000000004E-2</c:v>
                </c:pt>
                <c:pt idx="139" formatCode="General">
                  <c:v>9.3547699999999998E-2</c:v>
                </c:pt>
                <c:pt idx="140" formatCode="General">
                  <c:v>9.4220700000000004E-2</c:v>
                </c:pt>
                <c:pt idx="141" formatCode="General">
                  <c:v>9.4893699999999997E-2</c:v>
                </c:pt>
                <c:pt idx="142" formatCode="General">
                  <c:v>9.5566700000000004E-2</c:v>
                </c:pt>
                <c:pt idx="143" formatCode="General">
                  <c:v>9.6239699999999997E-2</c:v>
                </c:pt>
                <c:pt idx="144" formatCode="General">
                  <c:v>9.6912700000000004E-2</c:v>
                </c:pt>
                <c:pt idx="145" formatCode="General">
                  <c:v>9.7585699999999997E-2</c:v>
                </c:pt>
                <c:pt idx="146" formatCode="General">
                  <c:v>9.8258799999999993E-2</c:v>
                </c:pt>
                <c:pt idx="147" formatCode="General">
                  <c:v>9.89318E-2</c:v>
                </c:pt>
                <c:pt idx="148" formatCode="General">
                  <c:v>9.9604799999999993E-2</c:v>
                </c:pt>
                <c:pt idx="149" formatCode="General">
                  <c:v>0.10027800000000001</c:v>
                </c:pt>
                <c:pt idx="150" formatCode="General">
                  <c:v>0.100951</c:v>
                </c:pt>
                <c:pt idx="151" formatCode="General">
                  <c:v>0.10162400000000001</c:v>
                </c:pt>
                <c:pt idx="152" formatCode="General">
                  <c:v>0.102297</c:v>
                </c:pt>
                <c:pt idx="153" formatCode="General">
                  <c:v>0.10297000000000001</c:v>
                </c:pt>
                <c:pt idx="154" formatCode="General">
                  <c:v>0.103643</c:v>
                </c:pt>
                <c:pt idx="155" formatCode="General">
                  <c:v>0.10431600000000001</c:v>
                </c:pt>
                <c:pt idx="156" formatCode="General">
                  <c:v>0.104989</c:v>
                </c:pt>
                <c:pt idx="157" formatCode="General">
                  <c:v>0.10566200000000001</c:v>
                </c:pt>
                <c:pt idx="158" formatCode="General">
                  <c:v>0.106335</c:v>
                </c:pt>
                <c:pt idx="159" formatCode="General">
                  <c:v>0.10700800000000001</c:v>
                </c:pt>
                <c:pt idx="160" formatCode="General">
                  <c:v>0.107681</c:v>
                </c:pt>
                <c:pt idx="161" formatCode="General">
                  <c:v>0.10835400000000001</c:v>
                </c:pt>
                <c:pt idx="162" formatCode="General">
                  <c:v>0.109027</c:v>
                </c:pt>
                <c:pt idx="163" formatCode="General">
                  <c:v>0.10970000000000001</c:v>
                </c:pt>
                <c:pt idx="164" formatCode="General">
                  <c:v>0.110373</c:v>
                </c:pt>
                <c:pt idx="165" formatCode="General">
                  <c:v>0.11104600000000001</c:v>
                </c:pt>
                <c:pt idx="166" formatCode="General">
                  <c:v>0.111719</c:v>
                </c:pt>
                <c:pt idx="167" formatCode="General">
                  <c:v>0.11239200000000001</c:v>
                </c:pt>
                <c:pt idx="168" formatCode="General">
                  <c:v>0.113065</c:v>
                </c:pt>
                <c:pt idx="169" formatCode="General">
                  <c:v>0.11373800000000001</c:v>
                </c:pt>
                <c:pt idx="170" formatCode="General">
                  <c:v>0.114411</c:v>
                </c:pt>
                <c:pt idx="171" formatCode="General">
                  <c:v>0.11508400000000001</c:v>
                </c:pt>
                <c:pt idx="172" formatCode="General">
                  <c:v>0.115757</c:v>
                </c:pt>
                <c:pt idx="173" formatCode="General">
                  <c:v>0.11643000000000001</c:v>
                </c:pt>
                <c:pt idx="174" formatCode="General">
                  <c:v>0.117103</c:v>
                </c:pt>
                <c:pt idx="175" formatCode="General">
                  <c:v>0.11777600000000001</c:v>
                </c:pt>
                <c:pt idx="176" formatCode="General">
                  <c:v>0.118449</c:v>
                </c:pt>
                <c:pt idx="177" formatCode="General">
                  <c:v>0.11912200000000001</c:v>
                </c:pt>
                <c:pt idx="178" formatCode="General">
                  <c:v>0.119795</c:v>
                </c:pt>
                <c:pt idx="179" formatCode="General">
                  <c:v>0.12046800000000001</c:v>
                </c:pt>
                <c:pt idx="180" formatCode="General">
                  <c:v>0.121141</c:v>
                </c:pt>
                <c:pt idx="181" formatCode="General">
                  <c:v>0.12181400000000001</c:v>
                </c:pt>
                <c:pt idx="182" formatCode="General">
                  <c:v>0.122487</c:v>
                </c:pt>
                <c:pt idx="183" formatCode="General">
                  <c:v>0.12316000000000001</c:v>
                </c:pt>
                <c:pt idx="184" formatCode="General">
                  <c:v>0.123833</c:v>
                </c:pt>
                <c:pt idx="185" formatCode="General">
                  <c:v>0.12450600000000001</c:v>
                </c:pt>
                <c:pt idx="186" formatCode="General">
                  <c:v>0.12517900000000001</c:v>
                </c:pt>
                <c:pt idx="187" formatCode="General">
                  <c:v>0.12585199999999999</c:v>
                </c:pt>
                <c:pt idx="188" formatCode="General">
                  <c:v>0.126525</c:v>
                </c:pt>
                <c:pt idx="189" formatCode="General">
                  <c:v>0.12719800000000001</c:v>
                </c:pt>
                <c:pt idx="190" formatCode="General">
                  <c:v>0.12787100000000001</c:v>
                </c:pt>
                <c:pt idx="191" formatCode="General">
                  <c:v>0.12854399999999999</c:v>
                </c:pt>
                <c:pt idx="192" formatCode="General">
                  <c:v>0.129217</c:v>
                </c:pt>
                <c:pt idx="193" formatCode="General">
                  <c:v>0.12989000000000001</c:v>
                </c:pt>
                <c:pt idx="194" formatCode="General">
                  <c:v>0.13056300000000001</c:v>
                </c:pt>
                <c:pt idx="195" formatCode="General">
                  <c:v>0.13123599999999999</c:v>
                </c:pt>
                <c:pt idx="196" formatCode="General">
                  <c:v>0.131909</c:v>
                </c:pt>
                <c:pt idx="197" formatCode="General">
                  <c:v>0.13258200000000001</c:v>
                </c:pt>
                <c:pt idx="198" formatCode="General">
                  <c:v>0.13325500000000001</c:v>
                </c:pt>
                <c:pt idx="199" formatCode="General">
                  <c:v>0.13392799999999999</c:v>
                </c:pt>
                <c:pt idx="200" formatCode="General">
                  <c:v>0.134601</c:v>
                </c:pt>
                <c:pt idx="201" formatCode="General">
                  <c:v>0.13527400000000001</c:v>
                </c:pt>
                <c:pt idx="202" formatCode="General">
                  <c:v>0.13594700000000001</c:v>
                </c:pt>
                <c:pt idx="203" formatCode="General">
                  <c:v>0.13661999999999999</c:v>
                </c:pt>
                <c:pt idx="204" formatCode="General">
                  <c:v>0.137293</c:v>
                </c:pt>
                <c:pt idx="205" formatCode="General">
                  <c:v>0.13796600000000001</c:v>
                </c:pt>
                <c:pt idx="206" formatCode="General">
                  <c:v>0.13863900000000001</c:v>
                </c:pt>
                <c:pt idx="207" formatCode="General">
                  <c:v>0.13931199999999999</c:v>
                </c:pt>
                <c:pt idx="208" formatCode="General">
                  <c:v>0.139985</c:v>
                </c:pt>
                <c:pt idx="209" formatCode="General">
                  <c:v>0.14065800000000001</c:v>
                </c:pt>
                <c:pt idx="210" formatCode="General">
                  <c:v>0.14133100000000001</c:v>
                </c:pt>
                <c:pt idx="211" formatCode="General">
                  <c:v>0.14200399999999999</c:v>
                </c:pt>
                <c:pt idx="212" formatCode="General">
                  <c:v>0.142677</c:v>
                </c:pt>
                <c:pt idx="213" formatCode="General">
                  <c:v>0.14335000000000001</c:v>
                </c:pt>
                <c:pt idx="214" formatCode="General">
                  <c:v>0.14402300000000001</c:v>
                </c:pt>
                <c:pt idx="215" formatCode="General">
                  <c:v>0.14469599999999999</c:v>
                </c:pt>
                <c:pt idx="216" formatCode="General">
                  <c:v>0.145369</c:v>
                </c:pt>
                <c:pt idx="217" formatCode="General">
                  <c:v>0.14604200000000001</c:v>
                </c:pt>
                <c:pt idx="218" formatCode="General">
                  <c:v>0.14671500000000001</c:v>
                </c:pt>
                <c:pt idx="219" formatCode="General">
                  <c:v>0.14738799999999999</c:v>
                </c:pt>
                <c:pt idx="220" formatCode="General">
                  <c:v>0.148061</c:v>
                </c:pt>
                <c:pt idx="221" formatCode="General">
                  <c:v>0.14873400000000001</c:v>
                </c:pt>
                <c:pt idx="222" formatCode="General">
                  <c:v>0.14940700000000001</c:v>
                </c:pt>
                <c:pt idx="223" formatCode="General">
                  <c:v>0.15007999999999999</c:v>
                </c:pt>
                <c:pt idx="224" formatCode="General">
                  <c:v>0.150753</c:v>
                </c:pt>
                <c:pt idx="225" formatCode="General">
                  <c:v>0.15142600000000001</c:v>
                </c:pt>
                <c:pt idx="226" formatCode="General">
                  <c:v>0.15209900000000001</c:v>
                </c:pt>
                <c:pt idx="227" formatCode="General">
                  <c:v>0.15277199999999999</c:v>
                </c:pt>
                <c:pt idx="228" formatCode="General">
                  <c:v>0.153445</c:v>
                </c:pt>
                <c:pt idx="229" formatCode="General">
                  <c:v>0.154118</c:v>
                </c:pt>
                <c:pt idx="230" formatCode="General">
                  <c:v>0.15479100000000001</c:v>
                </c:pt>
                <c:pt idx="231" formatCode="General">
                  <c:v>0.15546399999999999</c:v>
                </c:pt>
                <c:pt idx="232" formatCode="General">
                  <c:v>0.156137</c:v>
                </c:pt>
                <c:pt idx="233" formatCode="General">
                  <c:v>0.15681</c:v>
                </c:pt>
                <c:pt idx="234" formatCode="General">
                  <c:v>0.15748300000000001</c:v>
                </c:pt>
                <c:pt idx="235" formatCode="General">
                  <c:v>0.15815599999999999</c:v>
                </c:pt>
                <c:pt idx="236" formatCode="General">
                  <c:v>0.158829</c:v>
                </c:pt>
                <c:pt idx="237" formatCode="General">
                  <c:v>0.159502</c:v>
                </c:pt>
                <c:pt idx="238" formatCode="General">
                  <c:v>0.16017500000000001</c:v>
                </c:pt>
                <c:pt idx="239" formatCode="General">
                  <c:v>0.16084799999999999</c:v>
                </c:pt>
                <c:pt idx="240" formatCode="General">
                  <c:v>0.161521</c:v>
                </c:pt>
                <c:pt idx="241" formatCode="General">
                  <c:v>0.162194</c:v>
                </c:pt>
                <c:pt idx="242" formatCode="General">
                  <c:v>0.16286700000000001</c:v>
                </c:pt>
                <c:pt idx="243" formatCode="General">
                  <c:v>0.16353999999999999</c:v>
                </c:pt>
                <c:pt idx="244" formatCode="General">
                  <c:v>0.164213</c:v>
                </c:pt>
                <c:pt idx="245" formatCode="General">
                  <c:v>0.164886</c:v>
                </c:pt>
                <c:pt idx="246" formatCode="General">
                  <c:v>0.16555900000000001</c:v>
                </c:pt>
                <c:pt idx="247" formatCode="General">
                  <c:v>0.16623199999999999</c:v>
                </c:pt>
                <c:pt idx="248" formatCode="General">
                  <c:v>0.166905</c:v>
                </c:pt>
                <c:pt idx="249" formatCode="General">
                  <c:v>0.167578</c:v>
                </c:pt>
                <c:pt idx="250" formatCode="General">
                  <c:v>0.16825100000000001</c:v>
                </c:pt>
                <c:pt idx="251" formatCode="General">
                  <c:v>0.16892399999999999</c:v>
                </c:pt>
                <c:pt idx="252" formatCode="General">
                  <c:v>0.169597</c:v>
                </c:pt>
                <c:pt idx="253" formatCode="General">
                  <c:v>0.17027</c:v>
                </c:pt>
                <c:pt idx="254" formatCode="General">
                  <c:v>0.17094300000000001</c:v>
                </c:pt>
                <c:pt idx="255" formatCode="General">
                  <c:v>0.17161599999999999</c:v>
                </c:pt>
                <c:pt idx="256" formatCode="General">
                  <c:v>0.172289</c:v>
                </c:pt>
                <c:pt idx="257" formatCode="General">
                  <c:v>0.172962</c:v>
                </c:pt>
                <c:pt idx="258" formatCode="General">
                  <c:v>0.17363500000000001</c:v>
                </c:pt>
                <c:pt idx="259" formatCode="General">
                  <c:v>0.17430799999999999</c:v>
                </c:pt>
                <c:pt idx="260" formatCode="General">
                  <c:v>0.174981</c:v>
                </c:pt>
                <c:pt idx="261" formatCode="General">
                  <c:v>0.175654</c:v>
                </c:pt>
                <c:pt idx="262" formatCode="General">
                  <c:v>0.17632700000000001</c:v>
                </c:pt>
                <c:pt idx="263" formatCode="General">
                  <c:v>0.17699999999999999</c:v>
                </c:pt>
                <c:pt idx="264" formatCode="General">
                  <c:v>0.177673</c:v>
                </c:pt>
                <c:pt idx="265" formatCode="General">
                  <c:v>0.178346</c:v>
                </c:pt>
                <c:pt idx="266" formatCode="General">
                  <c:v>0.17901900000000001</c:v>
                </c:pt>
                <c:pt idx="267" formatCode="General">
                  <c:v>0.17969199999999999</c:v>
                </c:pt>
                <c:pt idx="268" formatCode="General">
                  <c:v>0.180365</c:v>
                </c:pt>
                <c:pt idx="269" formatCode="General">
                  <c:v>0.181038</c:v>
                </c:pt>
                <c:pt idx="270" formatCode="General">
                  <c:v>0.18171100000000001</c:v>
                </c:pt>
                <c:pt idx="271" formatCode="General">
                  <c:v>0.18238399999999999</c:v>
                </c:pt>
                <c:pt idx="272" formatCode="General">
                  <c:v>0.183057</c:v>
                </c:pt>
                <c:pt idx="273" formatCode="General">
                  <c:v>0.18373</c:v>
                </c:pt>
                <c:pt idx="274" formatCode="General">
                  <c:v>0.18440300000000001</c:v>
                </c:pt>
                <c:pt idx="275" formatCode="General">
                  <c:v>0.18507599999999999</c:v>
                </c:pt>
                <c:pt idx="276" formatCode="General">
                  <c:v>0.185749</c:v>
                </c:pt>
                <c:pt idx="277" formatCode="General">
                  <c:v>0.186422</c:v>
                </c:pt>
                <c:pt idx="278" formatCode="General">
                  <c:v>0.18709500000000001</c:v>
                </c:pt>
                <c:pt idx="279" formatCode="General">
                  <c:v>0.18776799999999999</c:v>
                </c:pt>
                <c:pt idx="280" formatCode="General">
                  <c:v>0.188441</c:v>
                </c:pt>
                <c:pt idx="281" formatCode="General">
                  <c:v>0.189114</c:v>
                </c:pt>
                <c:pt idx="282" formatCode="General">
                  <c:v>0.18978700000000001</c:v>
                </c:pt>
                <c:pt idx="283" formatCode="General">
                  <c:v>0.19045999999999999</c:v>
                </c:pt>
                <c:pt idx="284" formatCode="General">
                  <c:v>0.191133</c:v>
                </c:pt>
                <c:pt idx="285" formatCode="General">
                  <c:v>0.191806</c:v>
                </c:pt>
                <c:pt idx="286" formatCode="General">
                  <c:v>0.19247900000000001</c:v>
                </c:pt>
                <c:pt idx="287" formatCode="General">
                  <c:v>0.19315199999999999</c:v>
                </c:pt>
                <c:pt idx="288" formatCode="General">
                  <c:v>0.193825</c:v>
                </c:pt>
                <c:pt idx="289" formatCode="General">
                  <c:v>0.194498</c:v>
                </c:pt>
                <c:pt idx="290" formatCode="General">
                  <c:v>0.19517100000000001</c:v>
                </c:pt>
                <c:pt idx="291" formatCode="General">
                  <c:v>0.19584399999999999</c:v>
                </c:pt>
                <c:pt idx="292" formatCode="General">
                  <c:v>0.196518</c:v>
                </c:pt>
                <c:pt idx="293" formatCode="General">
                  <c:v>0.19719100000000001</c:v>
                </c:pt>
                <c:pt idx="294" formatCode="General">
                  <c:v>0.19786400000000001</c:v>
                </c:pt>
                <c:pt idx="295" formatCode="General">
                  <c:v>0.19853699999999999</c:v>
                </c:pt>
                <c:pt idx="296" formatCode="General">
                  <c:v>0.19921</c:v>
                </c:pt>
                <c:pt idx="297" formatCode="General">
                  <c:v>0.19988300000000001</c:v>
                </c:pt>
                <c:pt idx="298" formatCode="General">
                  <c:v>0.20055600000000001</c:v>
                </c:pt>
                <c:pt idx="299" formatCode="General">
                  <c:v>0.20122899999999999</c:v>
                </c:pt>
                <c:pt idx="300" formatCode="General">
                  <c:v>0.201902</c:v>
                </c:pt>
                <c:pt idx="301" formatCode="General">
                  <c:v>0.20257500000000001</c:v>
                </c:pt>
                <c:pt idx="302" formatCode="General">
                  <c:v>0.20324800000000001</c:v>
                </c:pt>
                <c:pt idx="303" formatCode="General">
                  <c:v>0.20392099999999999</c:v>
                </c:pt>
                <c:pt idx="304" formatCode="General">
                  <c:v>0.204594</c:v>
                </c:pt>
                <c:pt idx="305" formatCode="General">
                  <c:v>0.20526700000000001</c:v>
                </c:pt>
                <c:pt idx="306" formatCode="General">
                  <c:v>0.20594000000000001</c:v>
                </c:pt>
                <c:pt idx="307" formatCode="General">
                  <c:v>0.20661299999999999</c:v>
                </c:pt>
                <c:pt idx="308" formatCode="General">
                  <c:v>0.207286</c:v>
                </c:pt>
                <c:pt idx="309" formatCode="General">
                  <c:v>0.207959</c:v>
                </c:pt>
                <c:pt idx="310" formatCode="General">
                  <c:v>0.20863200000000001</c:v>
                </c:pt>
                <c:pt idx="311" formatCode="General">
                  <c:v>0.20930499999999999</c:v>
                </c:pt>
                <c:pt idx="312" formatCode="General">
                  <c:v>0.209978</c:v>
                </c:pt>
                <c:pt idx="313" formatCode="General">
                  <c:v>0.210651</c:v>
                </c:pt>
                <c:pt idx="314" formatCode="General">
                  <c:v>0.21132400000000001</c:v>
                </c:pt>
                <c:pt idx="315" formatCode="General">
                  <c:v>0.21199699999999999</c:v>
                </c:pt>
                <c:pt idx="316" formatCode="General">
                  <c:v>0.21267</c:v>
                </c:pt>
                <c:pt idx="317" formatCode="General">
                  <c:v>0.213343</c:v>
                </c:pt>
                <c:pt idx="318" formatCode="General">
                  <c:v>0.21401600000000001</c:v>
                </c:pt>
                <c:pt idx="319" formatCode="General">
                  <c:v>0.21468899999999999</c:v>
                </c:pt>
                <c:pt idx="320" formatCode="General">
                  <c:v>0.215362</c:v>
                </c:pt>
                <c:pt idx="321" formatCode="General">
                  <c:v>0.216035</c:v>
                </c:pt>
                <c:pt idx="322" formatCode="General">
                  <c:v>0.21670800000000001</c:v>
                </c:pt>
                <c:pt idx="323" formatCode="General">
                  <c:v>0.21738099999999999</c:v>
                </c:pt>
                <c:pt idx="324" formatCode="General">
                  <c:v>0.218054</c:v>
                </c:pt>
                <c:pt idx="325" formatCode="General">
                  <c:v>0.218727</c:v>
                </c:pt>
                <c:pt idx="326" formatCode="General">
                  <c:v>0.21940000000000001</c:v>
                </c:pt>
                <c:pt idx="327" formatCode="General">
                  <c:v>0.22007299999999999</c:v>
                </c:pt>
                <c:pt idx="328" formatCode="General">
                  <c:v>0.220746</c:v>
                </c:pt>
                <c:pt idx="329" formatCode="General">
                  <c:v>0.221419</c:v>
                </c:pt>
                <c:pt idx="330" formatCode="General">
                  <c:v>0.22209200000000001</c:v>
                </c:pt>
                <c:pt idx="331" formatCode="General">
                  <c:v>0.22276499999999999</c:v>
                </c:pt>
                <c:pt idx="332" formatCode="General">
                  <c:v>0.223438</c:v>
                </c:pt>
                <c:pt idx="333" formatCode="General">
                  <c:v>0.224111</c:v>
                </c:pt>
                <c:pt idx="334" formatCode="General">
                  <c:v>0.22478400000000001</c:v>
                </c:pt>
                <c:pt idx="335" formatCode="General">
                  <c:v>0.22545699999999999</c:v>
                </c:pt>
                <c:pt idx="336" formatCode="General">
                  <c:v>0.22613</c:v>
                </c:pt>
                <c:pt idx="337" formatCode="General">
                  <c:v>0.226803</c:v>
                </c:pt>
                <c:pt idx="338" formatCode="General">
                  <c:v>0.22747600000000001</c:v>
                </c:pt>
                <c:pt idx="339" formatCode="General">
                  <c:v>0.22814899999999999</c:v>
                </c:pt>
                <c:pt idx="340" formatCode="General">
                  <c:v>0.228822</c:v>
                </c:pt>
                <c:pt idx="341" formatCode="General">
                  <c:v>0.229495</c:v>
                </c:pt>
                <c:pt idx="342" formatCode="General">
                  <c:v>0.23016800000000001</c:v>
                </c:pt>
                <c:pt idx="343" formatCode="General">
                  <c:v>0.23084099999999999</c:v>
                </c:pt>
                <c:pt idx="344" formatCode="General">
                  <c:v>0.231514</c:v>
                </c:pt>
                <c:pt idx="345" formatCode="General">
                  <c:v>0.232187</c:v>
                </c:pt>
                <c:pt idx="346" formatCode="General">
                  <c:v>0.23286000000000001</c:v>
                </c:pt>
                <c:pt idx="347" formatCode="General">
                  <c:v>0.23353299999999999</c:v>
                </c:pt>
                <c:pt idx="348" formatCode="General">
                  <c:v>0.234206</c:v>
                </c:pt>
                <c:pt idx="349" formatCode="General">
                  <c:v>0.234879</c:v>
                </c:pt>
                <c:pt idx="350" formatCode="General">
                  <c:v>0.23555200000000001</c:v>
                </c:pt>
                <c:pt idx="351" formatCode="General">
                  <c:v>0.23622499999999999</c:v>
                </c:pt>
                <c:pt idx="352" formatCode="General">
                  <c:v>0.236898</c:v>
                </c:pt>
                <c:pt idx="353" formatCode="General">
                  <c:v>0.237571</c:v>
                </c:pt>
                <c:pt idx="354" formatCode="General">
                  <c:v>0.23824400000000001</c:v>
                </c:pt>
                <c:pt idx="355" formatCode="General">
                  <c:v>0.23891699999999999</c:v>
                </c:pt>
                <c:pt idx="356" formatCode="General">
                  <c:v>0.23959</c:v>
                </c:pt>
                <c:pt idx="357" formatCode="General">
                  <c:v>0.240263</c:v>
                </c:pt>
                <c:pt idx="358" formatCode="General">
                  <c:v>0.24093600000000001</c:v>
                </c:pt>
                <c:pt idx="359" formatCode="General">
                  <c:v>0.24160899999999999</c:v>
                </c:pt>
                <c:pt idx="360" formatCode="General">
                  <c:v>0.242282</c:v>
                </c:pt>
                <c:pt idx="361" formatCode="General">
                  <c:v>0.242955</c:v>
                </c:pt>
                <c:pt idx="362" formatCode="General">
                  <c:v>0.24362800000000001</c:v>
                </c:pt>
                <c:pt idx="363" formatCode="General">
                  <c:v>0.24430099999999999</c:v>
                </c:pt>
                <c:pt idx="364" formatCode="General">
                  <c:v>0.244974</c:v>
                </c:pt>
                <c:pt idx="365" formatCode="General">
                  <c:v>0.245647</c:v>
                </c:pt>
                <c:pt idx="366" formatCode="General">
                  <c:v>0.24632000000000001</c:v>
                </c:pt>
                <c:pt idx="367" formatCode="General">
                  <c:v>0.24699299999999999</c:v>
                </c:pt>
                <c:pt idx="368" formatCode="General">
                  <c:v>0.247666</c:v>
                </c:pt>
                <c:pt idx="369" formatCode="General">
                  <c:v>0.248339</c:v>
                </c:pt>
                <c:pt idx="370" formatCode="General">
                  <c:v>0.24901200000000001</c:v>
                </c:pt>
                <c:pt idx="371" formatCode="General">
                  <c:v>0.24968499999999999</c:v>
                </c:pt>
                <c:pt idx="372" formatCode="General">
                  <c:v>0.25035800000000002</c:v>
                </c:pt>
                <c:pt idx="373" formatCode="General">
                  <c:v>0.251031</c:v>
                </c:pt>
                <c:pt idx="374" formatCode="General">
                  <c:v>0.25170399999999998</c:v>
                </c:pt>
                <c:pt idx="375" formatCode="General">
                  <c:v>0.25237700000000002</c:v>
                </c:pt>
                <c:pt idx="376" formatCode="General">
                  <c:v>0.25305</c:v>
                </c:pt>
                <c:pt idx="377" formatCode="General">
                  <c:v>0.25372299999999998</c:v>
                </c:pt>
                <c:pt idx="378" formatCode="General">
                  <c:v>0.25439600000000001</c:v>
                </c:pt>
                <c:pt idx="379" formatCode="General">
                  <c:v>0.25506899999999999</c:v>
                </c:pt>
                <c:pt idx="380" formatCode="General">
                  <c:v>0.25574200000000002</c:v>
                </c:pt>
                <c:pt idx="381" formatCode="General">
                  <c:v>0.256415</c:v>
                </c:pt>
                <c:pt idx="382" formatCode="General">
                  <c:v>0.25708799999999998</c:v>
                </c:pt>
                <c:pt idx="383" formatCode="General">
                  <c:v>0.25776100000000002</c:v>
                </c:pt>
                <c:pt idx="384" formatCode="General">
                  <c:v>0.258434</c:v>
                </c:pt>
                <c:pt idx="385" formatCode="General">
                  <c:v>0.25910699999999998</c:v>
                </c:pt>
                <c:pt idx="386" formatCode="General">
                  <c:v>0.25978000000000001</c:v>
                </c:pt>
                <c:pt idx="387" formatCode="General">
                  <c:v>0.26045299999999999</c:v>
                </c:pt>
                <c:pt idx="388" formatCode="General">
                  <c:v>0.26112600000000002</c:v>
                </c:pt>
                <c:pt idx="389" formatCode="General">
                  <c:v>0.261799</c:v>
                </c:pt>
                <c:pt idx="390" formatCode="General">
                  <c:v>0.26247199999999998</c:v>
                </c:pt>
                <c:pt idx="391" formatCode="General">
                  <c:v>0.26314500000000002</c:v>
                </c:pt>
                <c:pt idx="392" formatCode="General">
                  <c:v>0.263818</c:v>
                </c:pt>
                <c:pt idx="393" formatCode="General">
                  <c:v>0.26449099999999998</c:v>
                </c:pt>
                <c:pt idx="394" formatCode="General">
                  <c:v>0.26516400000000001</c:v>
                </c:pt>
                <c:pt idx="395" formatCode="General">
                  <c:v>0.26583699999999999</c:v>
                </c:pt>
                <c:pt idx="396" formatCode="General">
                  <c:v>0.26651000000000002</c:v>
                </c:pt>
                <c:pt idx="397" formatCode="General">
                  <c:v>0.267183</c:v>
                </c:pt>
                <c:pt idx="398" formatCode="General">
                  <c:v>0.26785599999999998</c:v>
                </c:pt>
                <c:pt idx="399" formatCode="General">
                  <c:v>0.26852900000000002</c:v>
                </c:pt>
                <c:pt idx="400" formatCode="General">
                  <c:v>0.269202</c:v>
                </c:pt>
                <c:pt idx="401" formatCode="General">
                  <c:v>0.26987499999999998</c:v>
                </c:pt>
                <c:pt idx="402" formatCode="General">
                  <c:v>0.27054800000000001</c:v>
                </c:pt>
                <c:pt idx="403" formatCode="General">
                  <c:v>0.27122099999999999</c:v>
                </c:pt>
                <c:pt idx="404" formatCode="General">
                  <c:v>0.27189400000000002</c:v>
                </c:pt>
                <c:pt idx="405" formatCode="General">
                  <c:v>0.272567</c:v>
                </c:pt>
                <c:pt idx="406" formatCode="General">
                  <c:v>0.27323999999999998</c:v>
                </c:pt>
                <c:pt idx="407" formatCode="General">
                  <c:v>0.27391300000000002</c:v>
                </c:pt>
                <c:pt idx="408" formatCode="General">
                  <c:v>0.274586</c:v>
                </c:pt>
                <c:pt idx="409" formatCode="General">
                  <c:v>0.27525899999999998</c:v>
                </c:pt>
                <c:pt idx="410" formatCode="General">
                  <c:v>0.27593200000000001</c:v>
                </c:pt>
                <c:pt idx="411" formatCode="General">
                  <c:v>0.27660499999999999</c:v>
                </c:pt>
                <c:pt idx="412" formatCode="General">
                  <c:v>0.27727800000000002</c:v>
                </c:pt>
                <c:pt idx="413" formatCode="General">
                  <c:v>0.277951</c:v>
                </c:pt>
                <c:pt idx="414" formatCode="General">
                  <c:v>0.27862399999999998</c:v>
                </c:pt>
                <c:pt idx="415" formatCode="General">
                  <c:v>0.27929700000000002</c:v>
                </c:pt>
                <c:pt idx="416" formatCode="General">
                  <c:v>0.27997</c:v>
                </c:pt>
                <c:pt idx="417" formatCode="General">
                  <c:v>0.28064299999999998</c:v>
                </c:pt>
                <c:pt idx="418" formatCode="General">
                  <c:v>0.28131600000000001</c:v>
                </c:pt>
                <c:pt idx="419" formatCode="General">
                  <c:v>0.28198899999999999</c:v>
                </c:pt>
                <c:pt idx="420" formatCode="General">
                  <c:v>0.28266200000000002</c:v>
                </c:pt>
                <c:pt idx="421" formatCode="General">
                  <c:v>0.283335</c:v>
                </c:pt>
                <c:pt idx="422" formatCode="General">
                  <c:v>0.28400799999999998</c:v>
                </c:pt>
                <c:pt idx="423" formatCode="General">
                  <c:v>0.28468100000000002</c:v>
                </c:pt>
                <c:pt idx="424" formatCode="General">
                  <c:v>0.285354</c:v>
                </c:pt>
                <c:pt idx="425" formatCode="General">
                  <c:v>0.28602699999999998</c:v>
                </c:pt>
                <c:pt idx="426" formatCode="General">
                  <c:v>0.28670000000000001</c:v>
                </c:pt>
                <c:pt idx="427" formatCode="General">
                  <c:v>0.28737299999999999</c:v>
                </c:pt>
                <c:pt idx="428" formatCode="General">
                  <c:v>0.28804600000000002</c:v>
                </c:pt>
                <c:pt idx="429" formatCode="General">
                  <c:v>0.288719</c:v>
                </c:pt>
                <c:pt idx="430" formatCode="General">
                  <c:v>0.28939199999999998</c:v>
                </c:pt>
                <c:pt idx="431" formatCode="General">
                  <c:v>0.29006500000000002</c:v>
                </c:pt>
                <c:pt idx="432" formatCode="General">
                  <c:v>0.290738</c:v>
                </c:pt>
                <c:pt idx="433" formatCode="General">
                  <c:v>0.29141099999999998</c:v>
                </c:pt>
                <c:pt idx="434" formatCode="General">
                  <c:v>0.29208400000000001</c:v>
                </c:pt>
                <c:pt idx="435" formatCode="General">
                  <c:v>0.29275699999999999</c:v>
                </c:pt>
                <c:pt idx="436" formatCode="General">
                  <c:v>0.29343000000000002</c:v>
                </c:pt>
                <c:pt idx="437" formatCode="General">
                  <c:v>0.294103</c:v>
                </c:pt>
                <c:pt idx="438" formatCode="General">
                  <c:v>0.29477599999999998</c:v>
                </c:pt>
                <c:pt idx="439" formatCode="General">
                  <c:v>0.29544900000000002</c:v>
                </c:pt>
                <c:pt idx="440" formatCode="General">
                  <c:v>0.296122</c:v>
                </c:pt>
                <c:pt idx="441" formatCode="General">
                  <c:v>0.29679499999999998</c:v>
                </c:pt>
                <c:pt idx="442" formatCode="General">
                  <c:v>0.29746800000000001</c:v>
                </c:pt>
                <c:pt idx="443" formatCode="General">
                  <c:v>0.29814099999999999</c:v>
                </c:pt>
                <c:pt idx="444" formatCode="General">
                  <c:v>0.29881400000000002</c:v>
                </c:pt>
                <c:pt idx="445" formatCode="General">
                  <c:v>0.299487</c:v>
                </c:pt>
                <c:pt idx="446" formatCode="General">
                  <c:v>0.30015999999999998</c:v>
                </c:pt>
                <c:pt idx="447" formatCode="General">
                  <c:v>0.30083300000000002</c:v>
                </c:pt>
                <c:pt idx="448" formatCode="General">
                  <c:v>0.301506</c:v>
                </c:pt>
                <c:pt idx="449" formatCode="General">
                  <c:v>0.30217899999999998</c:v>
                </c:pt>
                <c:pt idx="450" formatCode="General">
                  <c:v>0.30285200000000001</c:v>
                </c:pt>
                <c:pt idx="451" formatCode="General">
                  <c:v>0.30352499999999999</c:v>
                </c:pt>
                <c:pt idx="452" formatCode="General">
                  <c:v>0.30419800000000002</c:v>
                </c:pt>
                <c:pt idx="453" formatCode="General">
                  <c:v>0.304871</c:v>
                </c:pt>
                <c:pt idx="454" formatCode="General">
                  <c:v>0.30554399999999998</c:v>
                </c:pt>
                <c:pt idx="455" formatCode="General">
                  <c:v>0.30621700000000002</c:v>
                </c:pt>
                <c:pt idx="456" formatCode="General">
                  <c:v>0.30689</c:v>
                </c:pt>
                <c:pt idx="457" formatCode="General">
                  <c:v>0.30756299999999998</c:v>
                </c:pt>
                <c:pt idx="458" formatCode="General">
                  <c:v>0.30823600000000001</c:v>
                </c:pt>
                <c:pt idx="459" formatCode="General">
                  <c:v>0.30890899999999999</c:v>
                </c:pt>
                <c:pt idx="460" formatCode="General">
                  <c:v>0.30958200000000002</c:v>
                </c:pt>
                <c:pt idx="461" formatCode="General">
                  <c:v>0.310255</c:v>
                </c:pt>
                <c:pt idx="462" formatCode="General">
                  <c:v>0.31092799999999998</c:v>
                </c:pt>
                <c:pt idx="463" formatCode="General">
                  <c:v>0.31160100000000002</c:v>
                </c:pt>
                <c:pt idx="464" formatCode="General">
                  <c:v>0.312274</c:v>
                </c:pt>
                <c:pt idx="465" formatCode="General">
                  <c:v>0.31294699999999998</c:v>
                </c:pt>
                <c:pt idx="466" formatCode="General">
                  <c:v>0.31362000000000001</c:v>
                </c:pt>
                <c:pt idx="467" formatCode="General">
                  <c:v>0.31429299999999999</c:v>
                </c:pt>
                <c:pt idx="468" formatCode="General">
                  <c:v>0.31496600000000002</c:v>
                </c:pt>
                <c:pt idx="469" formatCode="General">
                  <c:v>0.315639</c:v>
                </c:pt>
                <c:pt idx="470" formatCode="General">
                  <c:v>0.31631199999999998</c:v>
                </c:pt>
                <c:pt idx="471" formatCode="General">
                  <c:v>0.31698500000000002</c:v>
                </c:pt>
                <c:pt idx="472" formatCode="General">
                  <c:v>0.317658</c:v>
                </c:pt>
                <c:pt idx="473" formatCode="General">
                  <c:v>0.31833099999999998</c:v>
                </c:pt>
                <c:pt idx="474" formatCode="General">
                  <c:v>0.31900400000000001</c:v>
                </c:pt>
                <c:pt idx="475" formatCode="General">
                  <c:v>0.31967699999999999</c:v>
                </c:pt>
                <c:pt idx="476" formatCode="General">
                  <c:v>0.32035000000000002</c:v>
                </c:pt>
                <c:pt idx="477" formatCode="General">
                  <c:v>0.321023</c:v>
                </c:pt>
                <c:pt idx="478" formatCode="General">
                  <c:v>0.32169599999999998</c:v>
                </c:pt>
                <c:pt idx="479" formatCode="General">
                  <c:v>0.32236900000000002</c:v>
                </c:pt>
                <c:pt idx="480" formatCode="General">
                  <c:v>0.323042</c:v>
                </c:pt>
                <c:pt idx="481" formatCode="General">
                  <c:v>0.32371499999999997</c:v>
                </c:pt>
                <c:pt idx="482" formatCode="General">
                  <c:v>0.32438800000000001</c:v>
                </c:pt>
                <c:pt idx="483" formatCode="General">
                  <c:v>0.32506099999999999</c:v>
                </c:pt>
                <c:pt idx="484" formatCode="General">
                  <c:v>0.32573400000000002</c:v>
                </c:pt>
                <c:pt idx="485" formatCode="General">
                  <c:v>0.326407</c:v>
                </c:pt>
                <c:pt idx="486" formatCode="General">
                  <c:v>0.32707999999999998</c:v>
                </c:pt>
                <c:pt idx="487" formatCode="General">
                  <c:v>0.32775399999999999</c:v>
                </c:pt>
                <c:pt idx="488" formatCode="General">
                  <c:v>0.32842700000000002</c:v>
                </c:pt>
                <c:pt idx="489" formatCode="General">
                  <c:v>0.3291</c:v>
                </c:pt>
                <c:pt idx="490" formatCode="General">
                  <c:v>0.32977299999999998</c:v>
                </c:pt>
                <c:pt idx="491" formatCode="General">
                  <c:v>0.33044600000000002</c:v>
                </c:pt>
                <c:pt idx="492" formatCode="General">
                  <c:v>0.331119</c:v>
                </c:pt>
                <c:pt idx="493" formatCode="General">
                  <c:v>0.33179199999999998</c:v>
                </c:pt>
                <c:pt idx="494" formatCode="General">
                  <c:v>0.33246500000000001</c:v>
                </c:pt>
                <c:pt idx="495" formatCode="General">
                  <c:v>0.33313799999999999</c:v>
                </c:pt>
                <c:pt idx="496" formatCode="General">
                  <c:v>0.33381100000000002</c:v>
                </c:pt>
                <c:pt idx="497" formatCode="General">
                  <c:v>0.334484</c:v>
                </c:pt>
                <c:pt idx="498" formatCode="General">
                  <c:v>0.33515699999999998</c:v>
                </c:pt>
                <c:pt idx="499" formatCode="General">
                  <c:v>0.33583000000000002</c:v>
                </c:pt>
                <c:pt idx="500" formatCode="General">
                  <c:v>0.336503</c:v>
                </c:pt>
                <c:pt idx="501" formatCode="General">
                  <c:v>0.33717599999999998</c:v>
                </c:pt>
                <c:pt idx="502" formatCode="General">
                  <c:v>0.33784900000000001</c:v>
                </c:pt>
                <c:pt idx="503" formatCode="General">
                  <c:v>0.33852199999999999</c:v>
                </c:pt>
                <c:pt idx="504" formatCode="General">
                  <c:v>0.33919500000000002</c:v>
                </c:pt>
                <c:pt idx="505" formatCode="General">
                  <c:v>0.339868</c:v>
                </c:pt>
                <c:pt idx="506" formatCode="General">
                  <c:v>0.34054099999999998</c:v>
                </c:pt>
                <c:pt idx="507" formatCode="General">
                  <c:v>0.34121400000000002</c:v>
                </c:pt>
                <c:pt idx="508" formatCode="General">
                  <c:v>0.341887</c:v>
                </c:pt>
                <c:pt idx="509" formatCode="General">
                  <c:v>0.34255999999999998</c:v>
                </c:pt>
                <c:pt idx="510" formatCode="General">
                  <c:v>0.34323300000000001</c:v>
                </c:pt>
                <c:pt idx="511" formatCode="General">
                  <c:v>0.34390599999999999</c:v>
                </c:pt>
                <c:pt idx="512" formatCode="General">
                  <c:v>0.34457900000000002</c:v>
                </c:pt>
                <c:pt idx="513" formatCode="General">
                  <c:v>0.345252</c:v>
                </c:pt>
                <c:pt idx="514" formatCode="General">
                  <c:v>0.34592499999999998</c:v>
                </c:pt>
                <c:pt idx="515" formatCode="General">
                  <c:v>0.34659800000000002</c:v>
                </c:pt>
                <c:pt idx="516" formatCode="General">
                  <c:v>0.347271</c:v>
                </c:pt>
                <c:pt idx="517" formatCode="General">
                  <c:v>0.34794399999999998</c:v>
                </c:pt>
                <c:pt idx="518" formatCode="General">
                  <c:v>0.34861700000000001</c:v>
                </c:pt>
                <c:pt idx="519" formatCode="General">
                  <c:v>0.34928999999999999</c:v>
                </c:pt>
                <c:pt idx="520" formatCode="General">
                  <c:v>0.34996300000000002</c:v>
                </c:pt>
                <c:pt idx="521" formatCode="General">
                  <c:v>0.350636</c:v>
                </c:pt>
                <c:pt idx="522" formatCode="General">
                  <c:v>0.35130899999999998</c:v>
                </c:pt>
                <c:pt idx="523" formatCode="General">
                  <c:v>0.35198200000000002</c:v>
                </c:pt>
                <c:pt idx="524" formatCode="General">
                  <c:v>0.352655</c:v>
                </c:pt>
                <c:pt idx="525" formatCode="General">
                  <c:v>0.35332799999999998</c:v>
                </c:pt>
                <c:pt idx="526" formatCode="General">
                  <c:v>0.35400100000000001</c:v>
                </c:pt>
                <c:pt idx="527" formatCode="General">
                  <c:v>0.35467399999999999</c:v>
                </c:pt>
                <c:pt idx="528" formatCode="General">
                  <c:v>0.35534700000000002</c:v>
                </c:pt>
                <c:pt idx="529" formatCode="General">
                  <c:v>0.35602</c:v>
                </c:pt>
                <c:pt idx="530" formatCode="General">
                  <c:v>0.35669299999999998</c:v>
                </c:pt>
                <c:pt idx="531" formatCode="General">
                  <c:v>0.35736600000000002</c:v>
                </c:pt>
                <c:pt idx="532" formatCode="General">
                  <c:v>0.358039</c:v>
                </c:pt>
                <c:pt idx="533" formatCode="General">
                  <c:v>0.35871199999999998</c:v>
                </c:pt>
                <c:pt idx="534" formatCode="General">
                  <c:v>0.35938500000000001</c:v>
                </c:pt>
                <c:pt idx="535" formatCode="General">
                  <c:v>0.36005799999999999</c:v>
                </c:pt>
                <c:pt idx="536" formatCode="General">
                  <c:v>0.36073100000000002</c:v>
                </c:pt>
                <c:pt idx="537" formatCode="General">
                  <c:v>0.361404</c:v>
                </c:pt>
                <c:pt idx="538" formatCode="General">
                  <c:v>0.36207699999999998</c:v>
                </c:pt>
                <c:pt idx="539" formatCode="General">
                  <c:v>0.36275000000000002</c:v>
                </c:pt>
                <c:pt idx="540" formatCode="General">
                  <c:v>0.363423</c:v>
                </c:pt>
                <c:pt idx="541" formatCode="General">
                  <c:v>0.36409599999999998</c:v>
                </c:pt>
                <c:pt idx="542" formatCode="General">
                  <c:v>0.36476900000000001</c:v>
                </c:pt>
                <c:pt idx="543" formatCode="General">
                  <c:v>0.36544199999999999</c:v>
                </c:pt>
                <c:pt idx="544" formatCode="General">
                  <c:v>0.36611500000000002</c:v>
                </c:pt>
                <c:pt idx="545" formatCode="General">
                  <c:v>0.366788</c:v>
                </c:pt>
                <c:pt idx="546" formatCode="General">
                  <c:v>0.36746099999999998</c:v>
                </c:pt>
                <c:pt idx="547" formatCode="General">
                  <c:v>0.36813400000000002</c:v>
                </c:pt>
                <c:pt idx="548" formatCode="General">
                  <c:v>0.368807</c:v>
                </c:pt>
                <c:pt idx="549" formatCode="General">
                  <c:v>0.36947999999999998</c:v>
                </c:pt>
                <c:pt idx="550" formatCode="General">
                  <c:v>0.37015300000000001</c:v>
                </c:pt>
                <c:pt idx="551" formatCode="General">
                  <c:v>0.37082599999999999</c:v>
                </c:pt>
                <c:pt idx="552" formatCode="General">
                  <c:v>0.37149900000000002</c:v>
                </c:pt>
                <c:pt idx="553" formatCode="General">
                  <c:v>0.372172</c:v>
                </c:pt>
                <c:pt idx="554" formatCode="General">
                  <c:v>0.37284499999999998</c:v>
                </c:pt>
                <c:pt idx="555" formatCode="General">
                  <c:v>0.37351800000000002</c:v>
                </c:pt>
                <c:pt idx="556" formatCode="General">
                  <c:v>0.374191</c:v>
                </c:pt>
                <c:pt idx="557" formatCode="General">
                  <c:v>0.37486399999999998</c:v>
                </c:pt>
                <c:pt idx="558" formatCode="General">
                  <c:v>0.37553700000000001</c:v>
                </c:pt>
                <c:pt idx="559" formatCode="General">
                  <c:v>0.37620999999999999</c:v>
                </c:pt>
                <c:pt idx="560" formatCode="General">
                  <c:v>0.37688300000000002</c:v>
                </c:pt>
                <c:pt idx="561" formatCode="General">
                  <c:v>0.377556</c:v>
                </c:pt>
                <c:pt idx="562" formatCode="General">
                  <c:v>0.37822899999999998</c:v>
                </c:pt>
                <c:pt idx="563" formatCode="General">
                  <c:v>0.37890200000000002</c:v>
                </c:pt>
                <c:pt idx="564" formatCode="General">
                  <c:v>0.379575</c:v>
                </c:pt>
                <c:pt idx="565" formatCode="General">
                  <c:v>0.38024799999999997</c:v>
                </c:pt>
                <c:pt idx="566" formatCode="General">
                  <c:v>0.38092100000000001</c:v>
                </c:pt>
                <c:pt idx="567" formatCode="General">
                  <c:v>0.38159399999999999</c:v>
                </c:pt>
                <c:pt idx="568" formatCode="General">
                  <c:v>0.38226700000000002</c:v>
                </c:pt>
                <c:pt idx="569" formatCode="General">
                  <c:v>0.38294</c:v>
                </c:pt>
                <c:pt idx="570" formatCode="General">
                  <c:v>0.38361299999999998</c:v>
                </c:pt>
                <c:pt idx="571" formatCode="General">
                  <c:v>0.38428600000000002</c:v>
                </c:pt>
                <c:pt idx="572" formatCode="General">
                  <c:v>0.384959</c:v>
                </c:pt>
                <c:pt idx="573" formatCode="General">
                  <c:v>0.38563199999999997</c:v>
                </c:pt>
                <c:pt idx="574" formatCode="General">
                  <c:v>0.38630500000000001</c:v>
                </c:pt>
                <c:pt idx="575" formatCode="General">
                  <c:v>0.38697799999999999</c:v>
                </c:pt>
                <c:pt idx="576" formatCode="General">
                  <c:v>0.38765100000000002</c:v>
                </c:pt>
                <c:pt idx="577" formatCode="General">
                  <c:v>0.388324</c:v>
                </c:pt>
                <c:pt idx="578" formatCode="General">
                  <c:v>0.38899699999999998</c:v>
                </c:pt>
                <c:pt idx="579" formatCode="General">
                  <c:v>0.38967000000000002</c:v>
                </c:pt>
                <c:pt idx="580" formatCode="General">
                  <c:v>0.390343</c:v>
                </c:pt>
                <c:pt idx="581" formatCode="General">
                  <c:v>0.39101599999999997</c:v>
                </c:pt>
                <c:pt idx="582" formatCode="General">
                  <c:v>0.39168900000000001</c:v>
                </c:pt>
                <c:pt idx="583" formatCode="General">
                  <c:v>0.39236199999999999</c:v>
                </c:pt>
                <c:pt idx="584" formatCode="General">
                  <c:v>0.39303500000000002</c:v>
                </c:pt>
                <c:pt idx="585" formatCode="General">
                  <c:v>0.393708</c:v>
                </c:pt>
                <c:pt idx="586" formatCode="General">
                  <c:v>0.39438099999999998</c:v>
                </c:pt>
                <c:pt idx="587" formatCode="General">
                  <c:v>0.39505400000000002</c:v>
                </c:pt>
                <c:pt idx="588" formatCode="General">
                  <c:v>0.395727</c:v>
                </c:pt>
                <c:pt idx="589" formatCode="General">
                  <c:v>0.39639999999999997</c:v>
                </c:pt>
                <c:pt idx="590" formatCode="General">
                  <c:v>0.39707300000000001</c:v>
                </c:pt>
                <c:pt idx="591" formatCode="General">
                  <c:v>0.39774599999999999</c:v>
                </c:pt>
                <c:pt idx="592" formatCode="General">
                  <c:v>0.39841900000000002</c:v>
                </c:pt>
                <c:pt idx="593" formatCode="General">
                  <c:v>0.399092</c:v>
                </c:pt>
                <c:pt idx="594" formatCode="General">
                  <c:v>0.39976499999999998</c:v>
                </c:pt>
                <c:pt idx="595" formatCode="General">
                  <c:v>0.40043800000000002</c:v>
                </c:pt>
                <c:pt idx="596" formatCode="General">
                  <c:v>0.401111</c:v>
                </c:pt>
                <c:pt idx="597" formatCode="General">
                  <c:v>0.40178399999999997</c:v>
                </c:pt>
                <c:pt idx="598" formatCode="General">
                  <c:v>0.40245700000000001</c:v>
                </c:pt>
                <c:pt idx="599" formatCode="General">
                  <c:v>0.40312999999999999</c:v>
                </c:pt>
                <c:pt idx="600" formatCode="General">
                  <c:v>0.40380300000000002</c:v>
                </c:pt>
                <c:pt idx="601" formatCode="General">
                  <c:v>0.404476</c:v>
                </c:pt>
                <c:pt idx="602" formatCode="General">
                  <c:v>0.40514899999999998</c:v>
                </c:pt>
                <c:pt idx="603" formatCode="General">
                  <c:v>0.40582200000000002</c:v>
                </c:pt>
                <c:pt idx="604" formatCode="General">
                  <c:v>0.406495</c:v>
                </c:pt>
                <c:pt idx="605" formatCode="General">
                  <c:v>0.40716799999999997</c:v>
                </c:pt>
                <c:pt idx="606" formatCode="General">
                  <c:v>0.40784100000000001</c:v>
                </c:pt>
                <c:pt idx="607" formatCode="General">
                  <c:v>0.40851399999999999</c:v>
                </c:pt>
                <c:pt idx="608" formatCode="General">
                  <c:v>0.40918700000000002</c:v>
                </c:pt>
                <c:pt idx="609" formatCode="General">
                  <c:v>0.40986</c:v>
                </c:pt>
                <c:pt idx="610" formatCode="General">
                  <c:v>0.41053299999999998</c:v>
                </c:pt>
                <c:pt idx="611" formatCode="General">
                  <c:v>0.41120600000000002</c:v>
                </c:pt>
                <c:pt idx="612" formatCode="General">
                  <c:v>0.411879</c:v>
                </c:pt>
                <c:pt idx="613" formatCode="General">
                  <c:v>0.41255199999999997</c:v>
                </c:pt>
                <c:pt idx="614" formatCode="General">
                  <c:v>0.41322500000000001</c:v>
                </c:pt>
                <c:pt idx="615" formatCode="General">
                  <c:v>0.41389799999999999</c:v>
                </c:pt>
                <c:pt idx="616" formatCode="General">
                  <c:v>0.41457100000000002</c:v>
                </c:pt>
                <c:pt idx="617" formatCode="General">
                  <c:v>0.415244</c:v>
                </c:pt>
                <c:pt idx="618" formatCode="General">
                  <c:v>0.41591699999999998</c:v>
                </c:pt>
                <c:pt idx="619" formatCode="General">
                  <c:v>0.41659000000000002</c:v>
                </c:pt>
                <c:pt idx="620" formatCode="General">
                  <c:v>0.417263</c:v>
                </c:pt>
                <c:pt idx="621" formatCode="General">
                  <c:v>0.41793599999999997</c:v>
                </c:pt>
                <c:pt idx="622" formatCode="General">
                  <c:v>0.41860900000000001</c:v>
                </c:pt>
                <c:pt idx="623" formatCode="General">
                  <c:v>0.41928199999999999</c:v>
                </c:pt>
                <c:pt idx="624" formatCode="General">
                  <c:v>0.41995500000000002</c:v>
                </c:pt>
                <c:pt idx="625" formatCode="General">
                  <c:v>0.420628</c:v>
                </c:pt>
                <c:pt idx="626" formatCode="General">
                  <c:v>0.42130099999999998</c:v>
                </c:pt>
                <c:pt idx="627" formatCode="General">
                  <c:v>0.42197400000000002</c:v>
                </c:pt>
                <c:pt idx="628" formatCode="General">
                  <c:v>0.42264699999999999</c:v>
                </c:pt>
                <c:pt idx="629" formatCode="General">
                  <c:v>0.42331999999999997</c:v>
                </c:pt>
                <c:pt idx="630" formatCode="General">
                  <c:v>0.42399300000000001</c:v>
                </c:pt>
                <c:pt idx="631" formatCode="General">
                  <c:v>0.42466599999999999</c:v>
                </c:pt>
                <c:pt idx="632" formatCode="General">
                  <c:v>0.42533900000000002</c:v>
                </c:pt>
                <c:pt idx="633" formatCode="General">
                  <c:v>0.426012</c:v>
                </c:pt>
                <c:pt idx="634" formatCode="General">
                  <c:v>0.42668499999999998</c:v>
                </c:pt>
                <c:pt idx="635" formatCode="General">
                  <c:v>0.42735800000000002</c:v>
                </c:pt>
                <c:pt idx="636" formatCode="General">
                  <c:v>0.42803099999999999</c:v>
                </c:pt>
                <c:pt idx="637" formatCode="General">
                  <c:v>0.42870399999999997</c:v>
                </c:pt>
                <c:pt idx="638" formatCode="General">
                  <c:v>0.42937700000000001</c:v>
                </c:pt>
                <c:pt idx="639" formatCode="General">
                  <c:v>0.43004999999999999</c:v>
                </c:pt>
                <c:pt idx="640" formatCode="General">
                  <c:v>0.43072300000000002</c:v>
                </c:pt>
                <c:pt idx="641" formatCode="General">
                  <c:v>0.431396</c:v>
                </c:pt>
                <c:pt idx="642" formatCode="General">
                  <c:v>0.43206899999999998</c:v>
                </c:pt>
                <c:pt idx="643" formatCode="General">
                  <c:v>0.43274200000000002</c:v>
                </c:pt>
                <c:pt idx="644" formatCode="General">
                  <c:v>0.43341499999999999</c:v>
                </c:pt>
                <c:pt idx="645" formatCode="General">
                  <c:v>0.43408799999999997</c:v>
                </c:pt>
                <c:pt idx="646" formatCode="General">
                  <c:v>0.43476100000000001</c:v>
                </c:pt>
                <c:pt idx="647" formatCode="General">
                  <c:v>0.43543399999999999</c:v>
                </c:pt>
                <c:pt idx="648" formatCode="General">
                  <c:v>0.43610700000000002</c:v>
                </c:pt>
                <c:pt idx="649" formatCode="General">
                  <c:v>0.43678</c:v>
                </c:pt>
                <c:pt idx="650" formatCode="General">
                  <c:v>0.43745299999999998</c:v>
                </c:pt>
                <c:pt idx="651" formatCode="General">
                  <c:v>0.43812600000000002</c:v>
                </c:pt>
                <c:pt idx="652" formatCode="General">
                  <c:v>0.43879899999999999</c:v>
                </c:pt>
                <c:pt idx="653" formatCode="General">
                  <c:v>0.43947199999999997</c:v>
                </c:pt>
                <c:pt idx="654" formatCode="General">
                  <c:v>0.44014500000000001</c:v>
                </c:pt>
                <c:pt idx="655" formatCode="General">
                  <c:v>0.44081799999999999</c:v>
                </c:pt>
                <c:pt idx="656" formatCode="General">
                  <c:v>0.44149100000000002</c:v>
                </c:pt>
                <c:pt idx="657" formatCode="General">
                  <c:v>0.442164</c:v>
                </c:pt>
                <c:pt idx="658" formatCode="General">
                  <c:v>0.44283699999999998</c:v>
                </c:pt>
                <c:pt idx="659" formatCode="General">
                  <c:v>0.44351000000000002</c:v>
                </c:pt>
                <c:pt idx="660" formatCode="General">
                  <c:v>0.44418299999999999</c:v>
                </c:pt>
                <c:pt idx="661" formatCode="General">
                  <c:v>0.44485599999999997</c:v>
                </c:pt>
                <c:pt idx="662" formatCode="General">
                  <c:v>0.44552900000000001</c:v>
                </c:pt>
                <c:pt idx="663" formatCode="General">
                  <c:v>0.44620199999999999</c:v>
                </c:pt>
                <c:pt idx="664" formatCode="General">
                  <c:v>0.44687500000000002</c:v>
                </c:pt>
                <c:pt idx="665" formatCode="General">
                  <c:v>0.447548</c:v>
                </c:pt>
                <c:pt idx="666" formatCode="General">
                  <c:v>0.44822099999999998</c:v>
                </c:pt>
                <c:pt idx="667" formatCode="General">
                  <c:v>0.44889400000000002</c:v>
                </c:pt>
                <c:pt idx="668" formatCode="General">
                  <c:v>0.44956699999999999</c:v>
                </c:pt>
                <c:pt idx="669" formatCode="General">
                  <c:v>0.45023999999999997</c:v>
                </c:pt>
                <c:pt idx="670" formatCode="General">
                  <c:v>0.45091300000000001</c:v>
                </c:pt>
                <c:pt idx="671" formatCode="General">
                  <c:v>0.45158599999999999</c:v>
                </c:pt>
                <c:pt idx="672" formatCode="General">
                  <c:v>0.45225900000000002</c:v>
                </c:pt>
                <c:pt idx="673" formatCode="General">
                  <c:v>0.452932</c:v>
                </c:pt>
                <c:pt idx="674" formatCode="General">
                  <c:v>0.45360499999999998</c:v>
                </c:pt>
                <c:pt idx="675" formatCode="General">
                  <c:v>0.45427800000000002</c:v>
                </c:pt>
                <c:pt idx="676" formatCode="General">
                  <c:v>0.45495099999999999</c:v>
                </c:pt>
                <c:pt idx="677" formatCode="General">
                  <c:v>0.45562399999999997</c:v>
                </c:pt>
                <c:pt idx="678" formatCode="General">
                  <c:v>0.45629700000000001</c:v>
                </c:pt>
                <c:pt idx="679" formatCode="General">
                  <c:v>0.45696999999999999</c:v>
                </c:pt>
                <c:pt idx="680" formatCode="General">
                  <c:v>0.45764300000000002</c:v>
                </c:pt>
                <c:pt idx="681" formatCode="General">
                  <c:v>0.45831699999999997</c:v>
                </c:pt>
                <c:pt idx="682" formatCode="General">
                  <c:v>0.45899000000000001</c:v>
                </c:pt>
                <c:pt idx="683" formatCode="General">
                  <c:v>0.45966299999999999</c:v>
                </c:pt>
                <c:pt idx="684" formatCode="General">
                  <c:v>0.46033600000000002</c:v>
                </c:pt>
                <c:pt idx="685" formatCode="General">
                  <c:v>0.461009</c:v>
                </c:pt>
                <c:pt idx="686" formatCode="General">
                  <c:v>0.46168199999999998</c:v>
                </c:pt>
                <c:pt idx="687" formatCode="General">
                  <c:v>0.46235500000000002</c:v>
                </c:pt>
                <c:pt idx="688" formatCode="General">
                  <c:v>0.463028</c:v>
                </c:pt>
                <c:pt idx="689" formatCode="General">
                  <c:v>0.46370099999999997</c:v>
                </c:pt>
                <c:pt idx="690" formatCode="General">
                  <c:v>0.46437400000000001</c:v>
                </c:pt>
                <c:pt idx="691" formatCode="General">
                  <c:v>0.46504699999999999</c:v>
                </c:pt>
                <c:pt idx="692" formatCode="General">
                  <c:v>0.46572000000000002</c:v>
                </c:pt>
                <c:pt idx="693" formatCode="General">
                  <c:v>0.466393</c:v>
                </c:pt>
                <c:pt idx="694" formatCode="General">
                  <c:v>0.46706599999999998</c:v>
                </c:pt>
                <c:pt idx="695" formatCode="General">
                  <c:v>0.46773900000000002</c:v>
                </c:pt>
                <c:pt idx="696" formatCode="General">
                  <c:v>0.468412</c:v>
                </c:pt>
                <c:pt idx="697" formatCode="General">
                  <c:v>0.46908499999999997</c:v>
                </c:pt>
                <c:pt idx="698" formatCode="General">
                  <c:v>0.46975800000000001</c:v>
                </c:pt>
                <c:pt idx="699" formatCode="General">
                  <c:v>0.47043099999999999</c:v>
                </c:pt>
                <c:pt idx="700" formatCode="General">
                  <c:v>0.47110400000000002</c:v>
                </c:pt>
                <c:pt idx="701" formatCode="General">
                  <c:v>0.471777</c:v>
                </c:pt>
                <c:pt idx="702" formatCode="General">
                  <c:v>0.47244999999999998</c:v>
                </c:pt>
                <c:pt idx="703" formatCode="General">
                  <c:v>0.47312300000000002</c:v>
                </c:pt>
                <c:pt idx="704" formatCode="General">
                  <c:v>0.47379599999999999</c:v>
                </c:pt>
                <c:pt idx="705" formatCode="General">
                  <c:v>0.47446899999999997</c:v>
                </c:pt>
                <c:pt idx="706" formatCode="General">
                  <c:v>0.47514200000000001</c:v>
                </c:pt>
                <c:pt idx="707" formatCode="General">
                  <c:v>0.47581499999999999</c:v>
                </c:pt>
                <c:pt idx="708" formatCode="General">
                  <c:v>0.47648800000000002</c:v>
                </c:pt>
                <c:pt idx="709" formatCode="General">
                  <c:v>0.477161</c:v>
                </c:pt>
                <c:pt idx="710" formatCode="General">
                  <c:v>0.47783399999999998</c:v>
                </c:pt>
                <c:pt idx="711" formatCode="General">
                  <c:v>0.47850700000000002</c:v>
                </c:pt>
                <c:pt idx="712" formatCode="General">
                  <c:v>0.47917999999999999</c:v>
                </c:pt>
                <c:pt idx="713" formatCode="General">
                  <c:v>0.47985299999999997</c:v>
                </c:pt>
                <c:pt idx="714" formatCode="General">
                  <c:v>0.48052600000000001</c:v>
                </c:pt>
                <c:pt idx="715" formatCode="General">
                  <c:v>0.48119899999999999</c:v>
                </c:pt>
                <c:pt idx="716" formatCode="General">
                  <c:v>0.48187200000000002</c:v>
                </c:pt>
                <c:pt idx="717" formatCode="General">
                  <c:v>0.482545</c:v>
                </c:pt>
                <c:pt idx="718" formatCode="General">
                  <c:v>0.48321799999999998</c:v>
                </c:pt>
                <c:pt idx="719" formatCode="General">
                  <c:v>0.48389100000000002</c:v>
                </c:pt>
                <c:pt idx="720" formatCode="General">
                  <c:v>0.48456399999999999</c:v>
                </c:pt>
                <c:pt idx="721" formatCode="General">
                  <c:v>0.48523699999999997</c:v>
                </c:pt>
                <c:pt idx="722" formatCode="General">
                  <c:v>0.48591000000000001</c:v>
                </c:pt>
                <c:pt idx="723" formatCode="General">
                  <c:v>0.48658299999999999</c:v>
                </c:pt>
                <c:pt idx="724" formatCode="General">
                  <c:v>0.48725600000000002</c:v>
                </c:pt>
                <c:pt idx="725" formatCode="General">
                  <c:v>0.487929</c:v>
                </c:pt>
                <c:pt idx="726" formatCode="General">
                  <c:v>0.48860199999999998</c:v>
                </c:pt>
                <c:pt idx="727" formatCode="General">
                  <c:v>0.48927500000000002</c:v>
                </c:pt>
                <c:pt idx="728" formatCode="General">
                  <c:v>0.48994799999999999</c:v>
                </c:pt>
                <c:pt idx="729" formatCode="General">
                  <c:v>0.49062099999999997</c:v>
                </c:pt>
                <c:pt idx="730" formatCode="General">
                  <c:v>0.49129400000000001</c:v>
                </c:pt>
                <c:pt idx="731" formatCode="General">
                  <c:v>0.49196699999999999</c:v>
                </c:pt>
                <c:pt idx="732" formatCode="General">
                  <c:v>0.49264000000000002</c:v>
                </c:pt>
                <c:pt idx="733" formatCode="General">
                  <c:v>0.493313</c:v>
                </c:pt>
                <c:pt idx="734" formatCode="General">
                  <c:v>0.49398599999999998</c:v>
                </c:pt>
                <c:pt idx="735" formatCode="General">
                  <c:v>0.49465900000000002</c:v>
                </c:pt>
                <c:pt idx="736" formatCode="General">
                  <c:v>0.49533199999999999</c:v>
                </c:pt>
                <c:pt idx="737" formatCode="General">
                  <c:v>0.49600499999999997</c:v>
                </c:pt>
                <c:pt idx="738" formatCode="General">
                  <c:v>0.49667800000000001</c:v>
                </c:pt>
                <c:pt idx="739" formatCode="General">
                  <c:v>0.49735099999999999</c:v>
                </c:pt>
                <c:pt idx="740" formatCode="General">
                  <c:v>0.49802400000000002</c:v>
                </c:pt>
                <c:pt idx="741" formatCode="General">
                  <c:v>0.498697</c:v>
                </c:pt>
                <c:pt idx="742" formatCode="General">
                  <c:v>0.49936999999999998</c:v>
                </c:pt>
                <c:pt idx="743" formatCode="General">
                  <c:v>0.50004300000000002</c:v>
                </c:pt>
                <c:pt idx="744" formatCode="General">
                  <c:v>0.50071600000000005</c:v>
                </c:pt>
                <c:pt idx="745" formatCode="General">
                  <c:v>0.50138899999999997</c:v>
                </c:pt>
                <c:pt idx="746" formatCode="General">
                  <c:v>0.50206200000000001</c:v>
                </c:pt>
                <c:pt idx="747" formatCode="General">
                  <c:v>0.50273500000000004</c:v>
                </c:pt>
                <c:pt idx="748" formatCode="General">
                  <c:v>0.50340799999999997</c:v>
                </c:pt>
                <c:pt idx="749" formatCode="General">
                  <c:v>0.504081</c:v>
                </c:pt>
                <c:pt idx="750" formatCode="General">
                  <c:v>0.50475400000000004</c:v>
                </c:pt>
                <c:pt idx="751" formatCode="General">
                  <c:v>0.50542699999999996</c:v>
                </c:pt>
                <c:pt idx="752" formatCode="General">
                  <c:v>0.50609999999999999</c:v>
                </c:pt>
                <c:pt idx="753" formatCode="General">
                  <c:v>0.50677300000000003</c:v>
                </c:pt>
                <c:pt idx="754" formatCode="General">
                  <c:v>0.50744599999999995</c:v>
                </c:pt>
                <c:pt idx="755" formatCode="General">
                  <c:v>0.50811899999999999</c:v>
                </c:pt>
                <c:pt idx="756" formatCode="General">
                  <c:v>0.50879200000000002</c:v>
                </c:pt>
                <c:pt idx="757" formatCode="General">
                  <c:v>0.50946499999999995</c:v>
                </c:pt>
                <c:pt idx="758" formatCode="General">
                  <c:v>0.51013799999999998</c:v>
                </c:pt>
                <c:pt idx="759" formatCode="General">
                  <c:v>0.51081100000000002</c:v>
                </c:pt>
                <c:pt idx="760" formatCode="General">
                  <c:v>0.51148400000000005</c:v>
                </c:pt>
                <c:pt idx="761" formatCode="General">
                  <c:v>0.51215699999999997</c:v>
                </c:pt>
                <c:pt idx="762" formatCode="General">
                  <c:v>0.51283000000000001</c:v>
                </c:pt>
                <c:pt idx="763" formatCode="General">
                  <c:v>0.51350300000000004</c:v>
                </c:pt>
                <c:pt idx="764" formatCode="General">
                  <c:v>0.51417599999999997</c:v>
                </c:pt>
                <c:pt idx="765" formatCode="General">
                  <c:v>0.514849</c:v>
                </c:pt>
                <c:pt idx="766" formatCode="General">
                  <c:v>0.51552200000000004</c:v>
                </c:pt>
                <c:pt idx="767" formatCode="General">
                  <c:v>0.51619499999999996</c:v>
                </c:pt>
                <c:pt idx="768" formatCode="General">
                  <c:v>0.51686799999999999</c:v>
                </c:pt>
                <c:pt idx="769" formatCode="General">
                  <c:v>0.51754100000000003</c:v>
                </c:pt>
                <c:pt idx="770" formatCode="General">
                  <c:v>0.51821399999999995</c:v>
                </c:pt>
                <c:pt idx="771" formatCode="General">
                  <c:v>0.51888699999999999</c:v>
                </c:pt>
                <c:pt idx="772" formatCode="General">
                  <c:v>0.51956000000000002</c:v>
                </c:pt>
                <c:pt idx="773" formatCode="General">
                  <c:v>0.52023299999999995</c:v>
                </c:pt>
                <c:pt idx="774" formatCode="General">
                  <c:v>0.52090599999999998</c:v>
                </c:pt>
                <c:pt idx="775" formatCode="General">
                  <c:v>0.52157900000000001</c:v>
                </c:pt>
                <c:pt idx="776" formatCode="General">
                  <c:v>0.52225200000000005</c:v>
                </c:pt>
                <c:pt idx="777" formatCode="General">
                  <c:v>0.52292499999999997</c:v>
                </c:pt>
                <c:pt idx="778" formatCode="General">
                  <c:v>0.52359800000000001</c:v>
                </c:pt>
                <c:pt idx="779" formatCode="General">
                  <c:v>0.52427100000000004</c:v>
                </c:pt>
                <c:pt idx="780" formatCode="General">
                  <c:v>0.52494399999999997</c:v>
                </c:pt>
                <c:pt idx="781" formatCode="General">
                  <c:v>0.525617</c:v>
                </c:pt>
                <c:pt idx="782" formatCode="General">
                  <c:v>0.52629000000000004</c:v>
                </c:pt>
                <c:pt idx="783" formatCode="General">
                  <c:v>0.52696299999999996</c:v>
                </c:pt>
                <c:pt idx="784" formatCode="General">
                  <c:v>0.52763599999999999</c:v>
                </c:pt>
                <c:pt idx="785" formatCode="General">
                  <c:v>0.52830900000000003</c:v>
                </c:pt>
                <c:pt idx="786" formatCode="General">
                  <c:v>0.52898199999999995</c:v>
                </c:pt>
                <c:pt idx="787" formatCode="General">
                  <c:v>0.52965499999999999</c:v>
                </c:pt>
                <c:pt idx="788" formatCode="General">
                  <c:v>0.53032800000000002</c:v>
                </c:pt>
                <c:pt idx="789" formatCode="General">
                  <c:v>0.53100099999999995</c:v>
                </c:pt>
                <c:pt idx="790" formatCode="General">
                  <c:v>0.53167399999999998</c:v>
                </c:pt>
                <c:pt idx="791" formatCode="General">
                  <c:v>0.53234700000000001</c:v>
                </c:pt>
                <c:pt idx="792" formatCode="General">
                  <c:v>0.53302000000000005</c:v>
                </c:pt>
                <c:pt idx="793" formatCode="General">
                  <c:v>0.53369299999999997</c:v>
                </c:pt>
                <c:pt idx="794" formatCode="General">
                  <c:v>0.53436600000000001</c:v>
                </c:pt>
                <c:pt idx="795" formatCode="General">
                  <c:v>0.53503900000000004</c:v>
                </c:pt>
                <c:pt idx="796" formatCode="General">
                  <c:v>0.53571199999999997</c:v>
                </c:pt>
                <c:pt idx="797" formatCode="General">
                  <c:v>0.536385</c:v>
                </c:pt>
                <c:pt idx="798" formatCode="General">
                  <c:v>0.53705800000000004</c:v>
                </c:pt>
                <c:pt idx="799" formatCode="General">
                  <c:v>0.53773099999999996</c:v>
                </c:pt>
                <c:pt idx="800" formatCode="General">
                  <c:v>0.53840399999999999</c:v>
                </c:pt>
                <c:pt idx="801" formatCode="General">
                  <c:v>0.53907700000000003</c:v>
                </c:pt>
                <c:pt idx="802" formatCode="General">
                  <c:v>0.53974999999999995</c:v>
                </c:pt>
                <c:pt idx="803" formatCode="General">
                  <c:v>0.54042299999999999</c:v>
                </c:pt>
                <c:pt idx="804" formatCode="General">
                  <c:v>0.54109600000000002</c:v>
                </c:pt>
                <c:pt idx="805" formatCode="General">
                  <c:v>0.54176899999999995</c:v>
                </c:pt>
                <c:pt idx="806" formatCode="General">
                  <c:v>0.54244199999999998</c:v>
                </c:pt>
                <c:pt idx="807" formatCode="General">
                  <c:v>0.54311500000000001</c:v>
                </c:pt>
                <c:pt idx="808" formatCode="General">
                  <c:v>0.54378800000000005</c:v>
                </c:pt>
                <c:pt idx="809" formatCode="General">
                  <c:v>0.54446099999999997</c:v>
                </c:pt>
                <c:pt idx="810" formatCode="General">
                  <c:v>0.54513400000000001</c:v>
                </c:pt>
                <c:pt idx="811" formatCode="General">
                  <c:v>0.54580700000000004</c:v>
                </c:pt>
                <c:pt idx="812" formatCode="General">
                  <c:v>0.54647999999999997</c:v>
                </c:pt>
                <c:pt idx="813" formatCode="General">
                  <c:v>0.547153</c:v>
                </c:pt>
                <c:pt idx="814" formatCode="General">
                  <c:v>0.54782600000000004</c:v>
                </c:pt>
                <c:pt idx="815" formatCode="General">
                  <c:v>0.54849899999999996</c:v>
                </c:pt>
                <c:pt idx="816" formatCode="General">
                  <c:v>0.54917199999999999</c:v>
                </c:pt>
                <c:pt idx="817" formatCode="General">
                  <c:v>0.54984500000000003</c:v>
                </c:pt>
                <c:pt idx="818" formatCode="General">
                  <c:v>0.55051799999999995</c:v>
                </c:pt>
                <c:pt idx="819" formatCode="General">
                  <c:v>0.55119099999999999</c:v>
                </c:pt>
                <c:pt idx="820" formatCode="General">
                  <c:v>0.55186400000000002</c:v>
                </c:pt>
                <c:pt idx="821" formatCode="General">
                  <c:v>0.55253699999999994</c:v>
                </c:pt>
                <c:pt idx="822" formatCode="General">
                  <c:v>0.55320999999999998</c:v>
                </c:pt>
                <c:pt idx="823" formatCode="General">
                  <c:v>0.55388300000000001</c:v>
                </c:pt>
                <c:pt idx="824" formatCode="General">
                  <c:v>0.55455600000000005</c:v>
                </c:pt>
                <c:pt idx="825" formatCode="General">
                  <c:v>0.55522899999999997</c:v>
                </c:pt>
                <c:pt idx="826" formatCode="General">
                  <c:v>0.55590200000000001</c:v>
                </c:pt>
                <c:pt idx="827" formatCode="General">
                  <c:v>0.55657500000000004</c:v>
                </c:pt>
                <c:pt idx="828" formatCode="General">
                  <c:v>0.55724799999999997</c:v>
                </c:pt>
                <c:pt idx="829" formatCode="General">
                  <c:v>0.557921</c:v>
                </c:pt>
                <c:pt idx="830" formatCode="General">
                  <c:v>0.55859400000000003</c:v>
                </c:pt>
                <c:pt idx="831" formatCode="General">
                  <c:v>0.55926699999999996</c:v>
                </c:pt>
                <c:pt idx="832" formatCode="General">
                  <c:v>0.55993999999999999</c:v>
                </c:pt>
                <c:pt idx="833" formatCode="General">
                  <c:v>0.56061300000000003</c:v>
                </c:pt>
                <c:pt idx="834" formatCode="General">
                  <c:v>0.56128599999999995</c:v>
                </c:pt>
                <c:pt idx="835" formatCode="General">
                  <c:v>0.56195899999999999</c:v>
                </c:pt>
                <c:pt idx="836" formatCode="General">
                  <c:v>0.56263200000000002</c:v>
                </c:pt>
                <c:pt idx="837" formatCode="General">
                  <c:v>0.56330499999999994</c:v>
                </c:pt>
                <c:pt idx="838" formatCode="General">
                  <c:v>0.56397799999999998</c:v>
                </c:pt>
                <c:pt idx="839" formatCode="General">
                  <c:v>0.56465100000000001</c:v>
                </c:pt>
                <c:pt idx="840" formatCode="General">
                  <c:v>0.56532400000000005</c:v>
                </c:pt>
                <c:pt idx="841" formatCode="General">
                  <c:v>0.56599699999999997</c:v>
                </c:pt>
                <c:pt idx="842" formatCode="General">
                  <c:v>0.56667000000000001</c:v>
                </c:pt>
                <c:pt idx="843" formatCode="General">
                  <c:v>0.56734300000000004</c:v>
                </c:pt>
                <c:pt idx="844" formatCode="General">
                  <c:v>0.56801599999999997</c:v>
                </c:pt>
                <c:pt idx="845" formatCode="General">
                  <c:v>0.568689</c:v>
                </c:pt>
                <c:pt idx="846" formatCode="General">
                  <c:v>0.56936200000000003</c:v>
                </c:pt>
                <c:pt idx="847" formatCode="General">
                  <c:v>0.57003499999999996</c:v>
                </c:pt>
                <c:pt idx="848" formatCode="General">
                  <c:v>0.57070799999999999</c:v>
                </c:pt>
                <c:pt idx="849" formatCode="General">
                  <c:v>0.57138100000000003</c:v>
                </c:pt>
                <c:pt idx="850" formatCode="General">
                  <c:v>0.57205399999999995</c:v>
                </c:pt>
                <c:pt idx="851" formatCode="General">
                  <c:v>0.57272699999999999</c:v>
                </c:pt>
                <c:pt idx="852" formatCode="General">
                  <c:v>0.57340000000000002</c:v>
                </c:pt>
                <c:pt idx="853" formatCode="General">
                  <c:v>0.57407300000000006</c:v>
                </c:pt>
                <c:pt idx="854" formatCode="General">
                  <c:v>0.57474599999999998</c:v>
                </c:pt>
                <c:pt idx="855" formatCode="General">
                  <c:v>0.57541900000000001</c:v>
                </c:pt>
                <c:pt idx="856" formatCode="General">
                  <c:v>0.57609200000000005</c:v>
                </c:pt>
                <c:pt idx="857" formatCode="General">
                  <c:v>0.57676499999999997</c:v>
                </c:pt>
                <c:pt idx="858" formatCode="General">
                  <c:v>0.57743800000000001</c:v>
                </c:pt>
                <c:pt idx="859" formatCode="General">
                  <c:v>0.57811100000000004</c:v>
                </c:pt>
                <c:pt idx="860" formatCode="General">
                  <c:v>0.57878399999999997</c:v>
                </c:pt>
                <c:pt idx="861" formatCode="General">
                  <c:v>0.579457</c:v>
                </c:pt>
                <c:pt idx="862" formatCode="General">
                  <c:v>0.58013000000000003</c:v>
                </c:pt>
                <c:pt idx="863" formatCode="General">
                  <c:v>0.58080299999999996</c:v>
                </c:pt>
                <c:pt idx="864" formatCode="General">
                  <c:v>0.58147599999999999</c:v>
                </c:pt>
                <c:pt idx="865" formatCode="General">
                  <c:v>0.58214900000000003</c:v>
                </c:pt>
                <c:pt idx="866" formatCode="General">
                  <c:v>0.58282199999999995</c:v>
                </c:pt>
                <c:pt idx="867" formatCode="General">
                  <c:v>0.58349499999999999</c:v>
                </c:pt>
                <c:pt idx="868" formatCode="General">
                  <c:v>0.58416800000000002</c:v>
                </c:pt>
                <c:pt idx="869" formatCode="General">
                  <c:v>0.58484100000000006</c:v>
                </c:pt>
                <c:pt idx="870" formatCode="General">
                  <c:v>0.58551399999999998</c:v>
                </c:pt>
                <c:pt idx="871" formatCode="General">
                  <c:v>0.58618700000000001</c:v>
                </c:pt>
                <c:pt idx="872" formatCode="General">
                  <c:v>0.58686000000000005</c:v>
                </c:pt>
                <c:pt idx="873" formatCode="General">
                  <c:v>0.58753299999999997</c:v>
                </c:pt>
                <c:pt idx="874" formatCode="General">
                  <c:v>0.58820600000000001</c:v>
                </c:pt>
                <c:pt idx="875" formatCode="General">
                  <c:v>0.58887900000000004</c:v>
                </c:pt>
                <c:pt idx="876" formatCode="General">
                  <c:v>0.58955299999999999</c:v>
                </c:pt>
                <c:pt idx="877" formatCode="General">
                  <c:v>0.59022600000000003</c:v>
                </c:pt>
                <c:pt idx="878" formatCode="General">
                  <c:v>0.59089899999999995</c:v>
                </c:pt>
                <c:pt idx="879" formatCode="General">
                  <c:v>0.59157199999999999</c:v>
                </c:pt>
                <c:pt idx="880" formatCode="General">
                  <c:v>0.59224500000000002</c:v>
                </c:pt>
                <c:pt idx="881" formatCode="General">
                  <c:v>0.59291799999999995</c:v>
                </c:pt>
                <c:pt idx="882" formatCode="General">
                  <c:v>0.59359099999999998</c:v>
                </c:pt>
                <c:pt idx="883" formatCode="General">
                  <c:v>0.59426400000000001</c:v>
                </c:pt>
                <c:pt idx="884" formatCode="General">
                  <c:v>0.59493700000000005</c:v>
                </c:pt>
                <c:pt idx="885" formatCode="General">
                  <c:v>0.59560999999999997</c:v>
                </c:pt>
                <c:pt idx="886" formatCode="General">
                  <c:v>0.59628300000000001</c:v>
                </c:pt>
                <c:pt idx="887" formatCode="General">
                  <c:v>0.59695600000000004</c:v>
                </c:pt>
                <c:pt idx="888" formatCode="General">
                  <c:v>0.59762899999999997</c:v>
                </c:pt>
                <c:pt idx="889" formatCode="General">
                  <c:v>0.598302</c:v>
                </c:pt>
                <c:pt idx="890" formatCode="General">
                  <c:v>0.59897500000000004</c:v>
                </c:pt>
                <c:pt idx="891" formatCode="General">
                  <c:v>0.59964799999999996</c:v>
                </c:pt>
                <c:pt idx="892" formatCode="General">
                  <c:v>0.60032099999999999</c:v>
                </c:pt>
                <c:pt idx="893" formatCode="General">
                  <c:v>0.60099400000000003</c:v>
                </c:pt>
                <c:pt idx="894" formatCode="General">
                  <c:v>0.60166699999999995</c:v>
                </c:pt>
                <c:pt idx="895" formatCode="General">
                  <c:v>0.60233999999999999</c:v>
                </c:pt>
                <c:pt idx="896" formatCode="General">
                  <c:v>0.60301300000000002</c:v>
                </c:pt>
                <c:pt idx="897" formatCode="General">
                  <c:v>0.60368599999999994</c:v>
                </c:pt>
                <c:pt idx="898" formatCode="General">
                  <c:v>0.60435899999999998</c:v>
                </c:pt>
                <c:pt idx="899" formatCode="General">
                  <c:v>0.60503200000000001</c:v>
                </c:pt>
                <c:pt idx="900" formatCode="General">
                  <c:v>0.60570500000000005</c:v>
                </c:pt>
                <c:pt idx="901" formatCode="General">
                  <c:v>0.60637799999999997</c:v>
                </c:pt>
                <c:pt idx="902" formatCode="General">
                  <c:v>0.60705100000000001</c:v>
                </c:pt>
                <c:pt idx="903" formatCode="General">
                  <c:v>0.60772400000000004</c:v>
                </c:pt>
                <c:pt idx="904" formatCode="General">
                  <c:v>0.60839699999999997</c:v>
                </c:pt>
                <c:pt idx="905" formatCode="General">
                  <c:v>0.60907</c:v>
                </c:pt>
                <c:pt idx="906" formatCode="General">
                  <c:v>0.60974300000000003</c:v>
                </c:pt>
                <c:pt idx="907" formatCode="General">
                  <c:v>0.61041599999999996</c:v>
                </c:pt>
                <c:pt idx="908" formatCode="General">
                  <c:v>0.61108899999999999</c:v>
                </c:pt>
                <c:pt idx="909" formatCode="General">
                  <c:v>0.61176200000000003</c:v>
                </c:pt>
                <c:pt idx="910" formatCode="General">
                  <c:v>0.61243499999999995</c:v>
                </c:pt>
                <c:pt idx="911" formatCode="General">
                  <c:v>0.61310799999999999</c:v>
                </c:pt>
                <c:pt idx="912" formatCode="General">
                  <c:v>0.61378100000000002</c:v>
                </c:pt>
                <c:pt idx="913" formatCode="General">
                  <c:v>0.61445399999999994</c:v>
                </c:pt>
                <c:pt idx="914" formatCode="General">
                  <c:v>0.61512699999999998</c:v>
                </c:pt>
                <c:pt idx="915" formatCode="General">
                  <c:v>0.61580000000000001</c:v>
                </c:pt>
                <c:pt idx="916" formatCode="General">
                  <c:v>0.61647300000000005</c:v>
                </c:pt>
                <c:pt idx="917" formatCode="General">
                  <c:v>0.61714599999999997</c:v>
                </c:pt>
                <c:pt idx="918" formatCode="General">
                  <c:v>0.61781900000000001</c:v>
                </c:pt>
                <c:pt idx="919" formatCode="General">
                  <c:v>0.61849200000000004</c:v>
                </c:pt>
                <c:pt idx="920" formatCode="General">
                  <c:v>0.61916499999999997</c:v>
                </c:pt>
                <c:pt idx="921" formatCode="General">
                  <c:v>0.619838</c:v>
                </c:pt>
                <c:pt idx="922" formatCode="General">
                  <c:v>0.62051100000000003</c:v>
                </c:pt>
                <c:pt idx="923" formatCode="General">
                  <c:v>0.62118399999999996</c:v>
                </c:pt>
                <c:pt idx="924" formatCode="General">
                  <c:v>0.62185699999999999</c:v>
                </c:pt>
                <c:pt idx="925" formatCode="General">
                  <c:v>0.62253000000000003</c:v>
                </c:pt>
                <c:pt idx="926" formatCode="General">
                  <c:v>0.62320299999999995</c:v>
                </c:pt>
                <c:pt idx="927" formatCode="General">
                  <c:v>0.62387599999999999</c:v>
                </c:pt>
                <c:pt idx="928" formatCode="General">
                  <c:v>0.62454900000000002</c:v>
                </c:pt>
                <c:pt idx="929" formatCode="General">
                  <c:v>0.62522200000000006</c:v>
                </c:pt>
                <c:pt idx="930" formatCode="General">
                  <c:v>0.62589499999999998</c:v>
                </c:pt>
                <c:pt idx="931" formatCode="General">
                  <c:v>0.62656800000000001</c:v>
                </c:pt>
                <c:pt idx="932" formatCode="General">
                  <c:v>0.62724100000000005</c:v>
                </c:pt>
                <c:pt idx="933" formatCode="General">
                  <c:v>0.62791399999999997</c:v>
                </c:pt>
                <c:pt idx="934" formatCode="General">
                  <c:v>0.62858700000000001</c:v>
                </c:pt>
                <c:pt idx="935" formatCode="General">
                  <c:v>0.62926000000000004</c:v>
                </c:pt>
                <c:pt idx="936" formatCode="General">
                  <c:v>0.62993299999999997</c:v>
                </c:pt>
                <c:pt idx="937" formatCode="General">
                  <c:v>0.630606</c:v>
                </c:pt>
                <c:pt idx="938" formatCode="General">
                  <c:v>0.63127900000000003</c:v>
                </c:pt>
                <c:pt idx="939" formatCode="General">
                  <c:v>0.63195199999999996</c:v>
                </c:pt>
                <c:pt idx="940" formatCode="General">
                  <c:v>0.63262499999999999</c:v>
                </c:pt>
                <c:pt idx="941" formatCode="General">
                  <c:v>0.63329800000000003</c:v>
                </c:pt>
                <c:pt idx="942" formatCode="General">
                  <c:v>0.63397099999999995</c:v>
                </c:pt>
                <c:pt idx="943" formatCode="General">
                  <c:v>0.63464399999999999</c:v>
                </c:pt>
                <c:pt idx="944" formatCode="General">
                  <c:v>0.63531700000000002</c:v>
                </c:pt>
                <c:pt idx="945" formatCode="General">
                  <c:v>0.63599000000000006</c:v>
                </c:pt>
                <c:pt idx="946" formatCode="General">
                  <c:v>0.63666299999999998</c:v>
                </c:pt>
                <c:pt idx="947" formatCode="General">
                  <c:v>0.63733600000000001</c:v>
                </c:pt>
                <c:pt idx="948" formatCode="General">
                  <c:v>0.63800900000000005</c:v>
                </c:pt>
                <c:pt idx="949" formatCode="General">
                  <c:v>0.63868199999999997</c:v>
                </c:pt>
                <c:pt idx="950" formatCode="General">
                  <c:v>0.63935500000000001</c:v>
                </c:pt>
                <c:pt idx="951" formatCode="General">
                  <c:v>0.64002800000000004</c:v>
                </c:pt>
                <c:pt idx="952" formatCode="General">
                  <c:v>0.64070099999999996</c:v>
                </c:pt>
                <c:pt idx="953" formatCode="General">
                  <c:v>0.641374</c:v>
                </c:pt>
                <c:pt idx="954" formatCode="General">
                  <c:v>0.64204700000000003</c:v>
                </c:pt>
                <c:pt idx="955" formatCode="General">
                  <c:v>0.64271999999999996</c:v>
                </c:pt>
                <c:pt idx="956" formatCode="General">
                  <c:v>0.64339299999999999</c:v>
                </c:pt>
                <c:pt idx="957" formatCode="General">
                  <c:v>0.64406600000000003</c:v>
                </c:pt>
                <c:pt idx="958" formatCode="General">
                  <c:v>0.64473899999999995</c:v>
                </c:pt>
                <c:pt idx="959" formatCode="General">
                  <c:v>0.64541199999999999</c:v>
                </c:pt>
                <c:pt idx="960" formatCode="General">
                  <c:v>0.64608500000000002</c:v>
                </c:pt>
                <c:pt idx="961" formatCode="General">
                  <c:v>0.64675800000000006</c:v>
                </c:pt>
                <c:pt idx="962" formatCode="General">
                  <c:v>0.64743099999999998</c:v>
                </c:pt>
                <c:pt idx="963" formatCode="General">
                  <c:v>0.64810400000000001</c:v>
                </c:pt>
                <c:pt idx="964" formatCode="General">
                  <c:v>0.64877700000000005</c:v>
                </c:pt>
                <c:pt idx="965" formatCode="General">
                  <c:v>0.64944999999999997</c:v>
                </c:pt>
                <c:pt idx="966" formatCode="General">
                  <c:v>0.65012300000000001</c:v>
                </c:pt>
                <c:pt idx="967" formatCode="General">
                  <c:v>0.65079600000000004</c:v>
                </c:pt>
                <c:pt idx="968" formatCode="General">
                  <c:v>0.65146899999999996</c:v>
                </c:pt>
                <c:pt idx="969" formatCode="General">
                  <c:v>0.652142</c:v>
                </c:pt>
                <c:pt idx="970" formatCode="General">
                  <c:v>0.65281500000000003</c:v>
                </c:pt>
                <c:pt idx="971" formatCode="General">
                  <c:v>0.65348799999999996</c:v>
                </c:pt>
                <c:pt idx="972" formatCode="General">
                  <c:v>0.65416099999999999</c:v>
                </c:pt>
                <c:pt idx="973" formatCode="General">
                  <c:v>0.65483400000000003</c:v>
                </c:pt>
                <c:pt idx="974" formatCode="General">
                  <c:v>0.65550699999999995</c:v>
                </c:pt>
                <c:pt idx="975" formatCode="General">
                  <c:v>0.65617999999999999</c:v>
                </c:pt>
                <c:pt idx="976" formatCode="General">
                  <c:v>0.65685300000000002</c:v>
                </c:pt>
                <c:pt idx="977" formatCode="General">
                  <c:v>0.65752600000000005</c:v>
                </c:pt>
                <c:pt idx="978" formatCode="General">
                  <c:v>0.65819899999999998</c:v>
                </c:pt>
                <c:pt idx="979" formatCode="General">
                  <c:v>0.65887200000000001</c:v>
                </c:pt>
                <c:pt idx="980" formatCode="General">
                  <c:v>0.65954500000000005</c:v>
                </c:pt>
                <c:pt idx="981" formatCode="General">
                  <c:v>0.66021799999999997</c:v>
                </c:pt>
                <c:pt idx="982" formatCode="General">
                  <c:v>0.66089100000000001</c:v>
                </c:pt>
                <c:pt idx="983" formatCode="General">
                  <c:v>0.66156400000000004</c:v>
                </c:pt>
                <c:pt idx="984" formatCode="General">
                  <c:v>0.66223699999999996</c:v>
                </c:pt>
                <c:pt idx="985" formatCode="General">
                  <c:v>0.66291</c:v>
                </c:pt>
                <c:pt idx="986" formatCode="General">
                  <c:v>0.66358300000000003</c:v>
                </c:pt>
                <c:pt idx="987" formatCode="General">
                  <c:v>0.66425599999999996</c:v>
                </c:pt>
                <c:pt idx="988" formatCode="General">
                  <c:v>0.66492899999999999</c:v>
                </c:pt>
                <c:pt idx="989" formatCode="General">
                  <c:v>0.66560200000000003</c:v>
                </c:pt>
                <c:pt idx="990" formatCode="General">
                  <c:v>0.66627499999999995</c:v>
                </c:pt>
                <c:pt idx="991" formatCode="General">
                  <c:v>0.66694799999999999</c:v>
                </c:pt>
                <c:pt idx="992" formatCode="General">
                  <c:v>0.66762100000000002</c:v>
                </c:pt>
                <c:pt idx="993" formatCode="General">
                  <c:v>0.66829400000000005</c:v>
                </c:pt>
                <c:pt idx="994" formatCode="General">
                  <c:v>0.66896699999999998</c:v>
                </c:pt>
                <c:pt idx="995" formatCode="General">
                  <c:v>0.66964000000000001</c:v>
                </c:pt>
                <c:pt idx="996" formatCode="General">
                  <c:v>0.67031300000000005</c:v>
                </c:pt>
                <c:pt idx="997" formatCode="General">
                  <c:v>0.67098599999999997</c:v>
                </c:pt>
                <c:pt idx="998" formatCode="General">
                  <c:v>0.67165900000000001</c:v>
                </c:pt>
                <c:pt idx="999" formatCode="General">
                  <c:v>0.67233200000000004</c:v>
                </c:pt>
                <c:pt idx="1000" formatCode="General">
                  <c:v>0.67300499999999996</c:v>
                </c:pt>
                <c:pt idx="1001" formatCode="General">
                  <c:v>0.673678</c:v>
                </c:pt>
                <c:pt idx="1002" formatCode="General">
                  <c:v>0.67435100000000003</c:v>
                </c:pt>
                <c:pt idx="1003" formatCode="General">
                  <c:v>0.67502399999999996</c:v>
                </c:pt>
                <c:pt idx="1004" formatCode="General">
                  <c:v>0.67569699999999999</c:v>
                </c:pt>
                <c:pt idx="1005" formatCode="General">
                  <c:v>0.67637000000000003</c:v>
                </c:pt>
                <c:pt idx="1006" formatCode="General">
                  <c:v>0.67704299999999995</c:v>
                </c:pt>
                <c:pt idx="1007" formatCode="General">
                  <c:v>0.67771599999999999</c:v>
                </c:pt>
                <c:pt idx="1008" formatCode="General">
                  <c:v>0.67838900000000002</c:v>
                </c:pt>
                <c:pt idx="1009" formatCode="General">
                  <c:v>0.67906200000000005</c:v>
                </c:pt>
                <c:pt idx="1010" formatCode="General">
                  <c:v>0.67973499999999998</c:v>
                </c:pt>
                <c:pt idx="1011" formatCode="General">
                  <c:v>0.68040800000000001</c:v>
                </c:pt>
                <c:pt idx="1012" formatCode="General">
                  <c:v>0.68108100000000005</c:v>
                </c:pt>
                <c:pt idx="1013" formatCode="General">
                  <c:v>0.68175399999999997</c:v>
                </c:pt>
                <c:pt idx="1014" formatCode="General">
                  <c:v>0.68242700000000001</c:v>
                </c:pt>
                <c:pt idx="1015" formatCode="General">
                  <c:v>0.68310000000000004</c:v>
                </c:pt>
                <c:pt idx="1016" formatCode="General">
                  <c:v>0.68377299999999996</c:v>
                </c:pt>
                <c:pt idx="1017" formatCode="General">
                  <c:v>0.684446</c:v>
                </c:pt>
                <c:pt idx="1018" formatCode="General">
                  <c:v>0.68511900000000003</c:v>
                </c:pt>
                <c:pt idx="1019" formatCode="General">
                  <c:v>0.68579199999999996</c:v>
                </c:pt>
                <c:pt idx="1020" formatCode="General">
                  <c:v>0.68646499999999999</c:v>
                </c:pt>
                <c:pt idx="1021" formatCode="General">
                  <c:v>0.68713800000000003</c:v>
                </c:pt>
                <c:pt idx="1022" formatCode="General">
                  <c:v>0.68781099999999995</c:v>
                </c:pt>
                <c:pt idx="1023" formatCode="General">
                  <c:v>0.68848399999999998</c:v>
                </c:pt>
                <c:pt idx="1024" formatCode="General">
                  <c:v>0.68915700000000002</c:v>
                </c:pt>
                <c:pt idx="1025" formatCode="General">
                  <c:v>0.68983000000000005</c:v>
                </c:pt>
                <c:pt idx="1026" formatCode="General">
                  <c:v>0.69050299999999998</c:v>
                </c:pt>
                <c:pt idx="1027" formatCode="General">
                  <c:v>0.69117600000000001</c:v>
                </c:pt>
                <c:pt idx="1028" formatCode="General">
                  <c:v>0.69184900000000005</c:v>
                </c:pt>
                <c:pt idx="1029" formatCode="General">
                  <c:v>0.69252199999999997</c:v>
                </c:pt>
                <c:pt idx="1030" formatCode="General">
                  <c:v>0.69319500000000001</c:v>
                </c:pt>
                <c:pt idx="1031" formatCode="General">
                  <c:v>0.69386800000000004</c:v>
                </c:pt>
                <c:pt idx="1032" formatCode="General">
                  <c:v>0.69454099999999996</c:v>
                </c:pt>
                <c:pt idx="1033" formatCode="General">
                  <c:v>0.695214</c:v>
                </c:pt>
                <c:pt idx="1034" formatCode="General">
                  <c:v>0.69588700000000003</c:v>
                </c:pt>
                <c:pt idx="1035" formatCode="General">
                  <c:v>0.69655999999999996</c:v>
                </c:pt>
                <c:pt idx="1036" formatCode="General">
                  <c:v>0.69723299999999999</c:v>
                </c:pt>
                <c:pt idx="1037" formatCode="General">
                  <c:v>0.69790600000000003</c:v>
                </c:pt>
                <c:pt idx="1038" formatCode="General">
                  <c:v>0.69857899999999995</c:v>
                </c:pt>
                <c:pt idx="1039" formatCode="General">
                  <c:v>0.69925199999999998</c:v>
                </c:pt>
                <c:pt idx="1040" formatCode="General">
                  <c:v>0.69992500000000002</c:v>
                </c:pt>
                <c:pt idx="1041" formatCode="General">
                  <c:v>0.70059800000000005</c:v>
                </c:pt>
                <c:pt idx="1042" formatCode="General">
                  <c:v>0.70127099999999998</c:v>
                </c:pt>
                <c:pt idx="1043" formatCode="General">
                  <c:v>0.70194400000000001</c:v>
                </c:pt>
                <c:pt idx="1044" formatCode="General">
                  <c:v>0.70261700000000005</c:v>
                </c:pt>
                <c:pt idx="1045" formatCode="General">
                  <c:v>0.70328999999999997</c:v>
                </c:pt>
                <c:pt idx="1046" formatCode="General">
                  <c:v>0.70396300000000001</c:v>
                </c:pt>
                <c:pt idx="1047" formatCode="General">
                  <c:v>0.70463600000000004</c:v>
                </c:pt>
                <c:pt idx="1048" formatCode="General">
                  <c:v>0.70530899999999996</c:v>
                </c:pt>
                <c:pt idx="1049" formatCode="General">
                  <c:v>0.705982</c:v>
                </c:pt>
                <c:pt idx="1050" formatCode="General">
                  <c:v>0.70665500000000003</c:v>
                </c:pt>
                <c:pt idx="1051" formatCode="General">
                  <c:v>0.70732799999999996</c:v>
                </c:pt>
                <c:pt idx="1052" formatCode="General">
                  <c:v>0.70800099999999999</c:v>
                </c:pt>
                <c:pt idx="1053" formatCode="General">
                  <c:v>0.70867400000000003</c:v>
                </c:pt>
                <c:pt idx="1054" formatCode="General">
                  <c:v>0.70934699999999995</c:v>
                </c:pt>
                <c:pt idx="1055" formatCode="General">
                  <c:v>0.71001999999999998</c:v>
                </c:pt>
                <c:pt idx="1056" formatCode="General">
                  <c:v>0.71069300000000002</c:v>
                </c:pt>
                <c:pt idx="1057" formatCode="General">
                  <c:v>0.71136600000000005</c:v>
                </c:pt>
                <c:pt idx="1058" formatCode="General">
                  <c:v>0.71203899999999998</c:v>
                </c:pt>
                <c:pt idx="1059" formatCode="General">
                  <c:v>0.71271200000000001</c:v>
                </c:pt>
                <c:pt idx="1060" formatCode="General">
                  <c:v>0.71338500000000005</c:v>
                </c:pt>
                <c:pt idx="1061" formatCode="General">
                  <c:v>0.71405799999999997</c:v>
                </c:pt>
                <c:pt idx="1062" formatCode="General">
                  <c:v>0.71473100000000001</c:v>
                </c:pt>
                <c:pt idx="1063" formatCode="General">
                  <c:v>0.71540400000000004</c:v>
                </c:pt>
                <c:pt idx="1064" formatCode="General">
                  <c:v>0.71607699999999996</c:v>
                </c:pt>
                <c:pt idx="1065" formatCode="General">
                  <c:v>0.71675</c:v>
                </c:pt>
                <c:pt idx="1066" formatCode="General">
                  <c:v>0.71742300000000003</c:v>
                </c:pt>
                <c:pt idx="1067" formatCode="General">
                  <c:v>0.71809599999999996</c:v>
                </c:pt>
                <c:pt idx="1068" formatCode="General">
                  <c:v>0.71876899999999999</c:v>
                </c:pt>
                <c:pt idx="1069" formatCode="General">
                  <c:v>0.71944200000000003</c:v>
                </c:pt>
                <c:pt idx="1070" formatCode="General">
                  <c:v>0.72011599999999998</c:v>
                </c:pt>
                <c:pt idx="1071" formatCode="General">
                  <c:v>0.72078900000000001</c:v>
                </c:pt>
                <c:pt idx="1072" formatCode="General">
                  <c:v>0.72146200000000005</c:v>
                </c:pt>
                <c:pt idx="1073" formatCode="General">
                  <c:v>0.72213499999999997</c:v>
                </c:pt>
                <c:pt idx="1074" formatCode="General">
                  <c:v>0.72280800000000001</c:v>
                </c:pt>
                <c:pt idx="1075" formatCode="General">
                  <c:v>0.72348100000000004</c:v>
                </c:pt>
                <c:pt idx="1076" formatCode="General">
                  <c:v>0.72415399999999996</c:v>
                </c:pt>
                <c:pt idx="1077" formatCode="General">
                  <c:v>0.724827</c:v>
                </c:pt>
                <c:pt idx="1078" formatCode="General">
                  <c:v>0.72550000000000003</c:v>
                </c:pt>
                <c:pt idx="1079" formatCode="General">
                  <c:v>0.72617299999999996</c:v>
                </c:pt>
                <c:pt idx="1080" formatCode="General">
                  <c:v>0.72684599999999999</c:v>
                </c:pt>
                <c:pt idx="1081" formatCode="General">
                  <c:v>0.72751900000000003</c:v>
                </c:pt>
                <c:pt idx="1082" formatCode="General">
                  <c:v>0.72819199999999995</c:v>
                </c:pt>
                <c:pt idx="1083" formatCode="General">
                  <c:v>0.72886499999999999</c:v>
                </c:pt>
                <c:pt idx="1084" formatCode="General">
                  <c:v>0.72953800000000002</c:v>
                </c:pt>
                <c:pt idx="1085" formatCode="General">
                  <c:v>0.73021100000000005</c:v>
                </c:pt>
                <c:pt idx="1086" formatCode="General">
                  <c:v>0.73088399999999998</c:v>
                </c:pt>
                <c:pt idx="1087" formatCode="General">
                  <c:v>0.73155700000000001</c:v>
                </c:pt>
                <c:pt idx="1088" formatCode="General">
                  <c:v>0.73223000000000005</c:v>
                </c:pt>
                <c:pt idx="1089" formatCode="General">
                  <c:v>0.73290299999999997</c:v>
                </c:pt>
                <c:pt idx="1090" formatCode="General">
                  <c:v>0.73357600000000001</c:v>
                </c:pt>
                <c:pt idx="1091" formatCode="General">
                  <c:v>0.73424900000000004</c:v>
                </c:pt>
                <c:pt idx="1092" formatCode="General">
                  <c:v>0.73492199999999996</c:v>
                </c:pt>
                <c:pt idx="1093" formatCode="General">
                  <c:v>0.735595</c:v>
                </c:pt>
                <c:pt idx="1094" formatCode="General">
                  <c:v>0.73626800000000003</c:v>
                </c:pt>
                <c:pt idx="1095" formatCode="General">
                  <c:v>0.73694099999999996</c:v>
                </c:pt>
                <c:pt idx="1096" formatCode="General">
                  <c:v>0.73761399999999999</c:v>
                </c:pt>
                <c:pt idx="1097" formatCode="General">
                  <c:v>0.73828700000000003</c:v>
                </c:pt>
                <c:pt idx="1098" formatCode="General">
                  <c:v>0.73895999999999995</c:v>
                </c:pt>
                <c:pt idx="1099" formatCode="General">
                  <c:v>0.73963299999999998</c:v>
                </c:pt>
                <c:pt idx="1100" formatCode="General">
                  <c:v>0.74030600000000002</c:v>
                </c:pt>
                <c:pt idx="1101" formatCode="General">
                  <c:v>0.74097900000000005</c:v>
                </c:pt>
                <c:pt idx="1102" formatCode="General">
                  <c:v>0.74165199999999998</c:v>
                </c:pt>
                <c:pt idx="1103" formatCode="General">
                  <c:v>0.74232500000000001</c:v>
                </c:pt>
                <c:pt idx="1104" formatCode="General">
                  <c:v>0.74299800000000005</c:v>
                </c:pt>
                <c:pt idx="1105" formatCode="General">
                  <c:v>0.74367099999999997</c:v>
                </c:pt>
                <c:pt idx="1106" formatCode="General">
                  <c:v>0.74434400000000001</c:v>
                </c:pt>
                <c:pt idx="1107" formatCode="General">
                  <c:v>0.74501700000000004</c:v>
                </c:pt>
                <c:pt idx="1108" formatCode="General">
                  <c:v>0.74568999999999996</c:v>
                </c:pt>
                <c:pt idx="1109" formatCode="General">
                  <c:v>0.746363</c:v>
                </c:pt>
                <c:pt idx="1110" formatCode="General">
                  <c:v>0.74703600000000003</c:v>
                </c:pt>
                <c:pt idx="1111" formatCode="General">
                  <c:v>0.74770899999999996</c:v>
                </c:pt>
                <c:pt idx="1112" formatCode="General">
                  <c:v>0.74838199999999999</c:v>
                </c:pt>
                <c:pt idx="1113" formatCode="General">
                  <c:v>0.74905500000000003</c:v>
                </c:pt>
                <c:pt idx="1114" formatCode="General">
                  <c:v>0.74972799999999995</c:v>
                </c:pt>
                <c:pt idx="1115" formatCode="General">
                  <c:v>0.75040099999999998</c:v>
                </c:pt>
                <c:pt idx="1116" formatCode="General">
                  <c:v>0.75107400000000002</c:v>
                </c:pt>
                <c:pt idx="1117" formatCode="General">
                  <c:v>0.75174700000000005</c:v>
                </c:pt>
                <c:pt idx="1118" formatCode="General">
                  <c:v>0.75241999999999998</c:v>
                </c:pt>
                <c:pt idx="1119" formatCode="General">
                  <c:v>0.75309300000000001</c:v>
                </c:pt>
                <c:pt idx="1120" formatCode="General">
                  <c:v>0.75376600000000005</c:v>
                </c:pt>
                <c:pt idx="1121" formatCode="General">
                  <c:v>0.75443899999999997</c:v>
                </c:pt>
                <c:pt idx="1122" formatCode="General">
                  <c:v>0.75511200000000001</c:v>
                </c:pt>
                <c:pt idx="1123" formatCode="General">
                  <c:v>0.75578500000000004</c:v>
                </c:pt>
                <c:pt idx="1124" formatCode="General">
                  <c:v>0.75645799999999996</c:v>
                </c:pt>
                <c:pt idx="1125" formatCode="General">
                  <c:v>0.757131</c:v>
                </c:pt>
                <c:pt idx="1126" formatCode="General">
                  <c:v>0.75780400000000003</c:v>
                </c:pt>
                <c:pt idx="1127" formatCode="General">
                  <c:v>0.75847699999999996</c:v>
                </c:pt>
                <c:pt idx="1128" formatCode="General">
                  <c:v>0.75914999999999999</c:v>
                </c:pt>
                <c:pt idx="1129" formatCode="General">
                  <c:v>0.75982300000000003</c:v>
                </c:pt>
                <c:pt idx="1130" formatCode="General">
                  <c:v>0.76049599999999995</c:v>
                </c:pt>
                <c:pt idx="1131" formatCode="General">
                  <c:v>0.76116899999999998</c:v>
                </c:pt>
                <c:pt idx="1132" formatCode="General">
                  <c:v>0.76184200000000002</c:v>
                </c:pt>
                <c:pt idx="1133" formatCode="General">
                  <c:v>0.76251500000000005</c:v>
                </c:pt>
                <c:pt idx="1134" formatCode="General">
                  <c:v>0.76318799999999998</c:v>
                </c:pt>
                <c:pt idx="1135" formatCode="General">
                  <c:v>0.76386100000000001</c:v>
                </c:pt>
                <c:pt idx="1136" formatCode="General">
                  <c:v>0.76453400000000005</c:v>
                </c:pt>
                <c:pt idx="1137" formatCode="General">
                  <c:v>0.76520699999999997</c:v>
                </c:pt>
                <c:pt idx="1138" formatCode="General">
                  <c:v>0.76588000000000001</c:v>
                </c:pt>
                <c:pt idx="1139" formatCode="General">
                  <c:v>0.76655300000000004</c:v>
                </c:pt>
                <c:pt idx="1140" formatCode="General">
                  <c:v>0.76722599999999996</c:v>
                </c:pt>
                <c:pt idx="1141" formatCode="General">
                  <c:v>0.767899</c:v>
                </c:pt>
                <c:pt idx="1142" formatCode="General">
                  <c:v>0.76857200000000003</c:v>
                </c:pt>
                <c:pt idx="1143" formatCode="General">
                  <c:v>0.76924499999999996</c:v>
                </c:pt>
                <c:pt idx="1144" formatCode="General">
                  <c:v>0.76991799999999999</c:v>
                </c:pt>
                <c:pt idx="1145" formatCode="General">
                  <c:v>0.77059100000000003</c:v>
                </c:pt>
                <c:pt idx="1146" formatCode="General">
                  <c:v>0.77126399999999995</c:v>
                </c:pt>
                <c:pt idx="1147" formatCode="General">
                  <c:v>0.77193699999999998</c:v>
                </c:pt>
                <c:pt idx="1148" formatCode="General">
                  <c:v>0.77261000000000002</c:v>
                </c:pt>
                <c:pt idx="1149" formatCode="General">
                  <c:v>0.77328300000000005</c:v>
                </c:pt>
                <c:pt idx="1150" formatCode="General">
                  <c:v>0.77395599999999998</c:v>
                </c:pt>
                <c:pt idx="1151" formatCode="General">
                  <c:v>0.77462900000000001</c:v>
                </c:pt>
                <c:pt idx="1152" formatCode="General">
                  <c:v>0.77530200000000005</c:v>
                </c:pt>
                <c:pt idx="1153" formatCode="General">
                  <c:v>0.77597499999999997</c:v>
                </c:pt>
                <c:pt idx="1154" formatCode="General">
                  <c:v>0.77664800000000001</c:v>
                </c:pt>
                <c:pt idx="1155" formatCode="General">
                  <c:v>0.77732100000000004</c:v>
                </c:pt>
                <c:pt idx="1156" formatCode="General">
                  <c:v>0.77799399999999996</c:v>
                </c:pt>
                <c:pt idx="1157" formatCode="General">
                  <c:v>0.778667</c:v>
                </c:pt>
                <c:pt idx="1158" formatCode="General">
                  <c:v>0.77934000000000003</c:v>
                </c:pt>
                <c:pt idx="1159" formatCode="General">
                  <c:v>0.78001299999999996</c:v>
                </c:pt>
                <c:pt idx="1160" formatCode="General">
                  <c:v>0.78068599999999999</c:v>
                </c:pt>
                <c:pt idx="1161" formatCode="General">
                  <c:v>0.78135900000000003</c:v>
                </c:pt>
                <c:pt idx="1162" formatCode="General">
                  <c:v>0.78203199999999995</c:v>
                </c:pt>
                <c:pt idx="1163" formatCode="General">
                  <c:v>0.78270499999999998</c:v>
                </c:pt>
                <c:pt idx="1164" formatCode="General">
                  <c:v>0.78337800000000002</c:v>
                </c:pt>
                <c:pt idx="1165" formatCode="General">
                  <c:v>0.78405100000000005</c:v>
                </c:pt>
                <c:pt idx="1166" formatCode="General">
                  <c:v>0.78472399999999998</c:v>
                </c:pt>
                <c:pt idx="1167" formatCode="General">
                  <c:v>0.78539700000000001</c:v>
                </c:pt>
                <c:pt idx="1168" formatCode="General">
                  <c:v>0.78607000000000005</c:v>
                </c:pt>
                <c:pt idx="1169" formatCode="General">
                  <c:v>0.78674299999999997</c:v>
                </c:pt>
                <c:pt idx="1170" formatCode="General">
                  <c:v>0.787416</c:v>
                </c:pt>
                <c:pt idx="1171" formatCode="General">
                  <c:v>0.78808900000000004</c:v>
                </c:pt>
                <c:pt idx="1172" formatCode="General">
                  <c:v>0.78876199999999996</c:v>
                </c:pt>
                <c:pt idx="1173" formatCode="General">
                  <c:v>0.789435</c:v>
                </c:pt>
                <c:pt idx="1174" formatCode="General">
                  <c:v>0.79010800000000003</c:v>
                </c:pt>
                <c:pt idx="1175" formatCode="General">
                  <c:v>0.79078099999999996</c:v>
                </c:pt>
                <c:pt idx="1176" formatCode="General">
                  <c:v>0.79145399999999999</c:v>
                </c:pt>
                <c:pt idx="1177" formatCode="General">
                  <c:v>0.79212700000000003</c:v>
                </c:pt>
                <c:pt idx="1178" formatCode="General">
                  <c:v>0.79279999999999995</c:v>
                </c:pt>
                <c:pt idx="1179" formatCode="General">
                  <c:v>0.79347299999999998</c:v>
                </c:pt>
                <c:pt idx="1180" formatCode="General">
                  <c:v>0.79414600000000002</c:v>
                </c:pt>
                <c:pt idx="1181" formatCode="General">
                  <c:v>0.79481900000000005</c:v>
                </c:pt>
                <c:pt idx="1182" formatCode="General">
                  <c:v>0.79549199999999998</c:v>
                </c:pt>
                <c:pt idx="1183" formatCode="General">
                  <c:v>0.79616500000000001</c:v>
                </c:pt>
                <c:pt idx="1184" formatCode="General">
                  <c:v>0.79683800000000005</c:v>
                </c:pt>
                <c:pt idx="1185" formatCode="General">
                  <c:v>0.79751099999999997</c:v>
                </c:pt>
                <c:pt idx="1186" formatCode="General">
                  <c:v>0.798184</c:v>
                </c:pt>
                <c:pt idx="1187" formatCode="General">
                  <c:v>0.79885700000000004</c:v>
                </c:pt>
                <c:pt idx="1188" formatCode="General">
                  <c:v>0.79952999999999996</c:v>
                </c:pt>
                <c:pt idx="1189" formatCode="General">
                  <c:v>0.800203</c:v>
                </c:pt>
                <c:pt idx="1190" formatCode="General">
                  <c:v>0.80087600000000003</c:v>
                </c:pt>
                <c:pt idx="1191" formatCode="General">
                  <c:v>0.80154899999999996</c:v>
                </c:pt>
                <c:pt idx="1192" formatCode="General">
                  <c:v>0.80222199999999999</c:v>
                </c:pt>
                <c:pt idx="1193" formatCode="General">
                  <c:v>0.80289500000000003</c:v>
                </c:pt>
                <c:pt idx="1194" formatCode="General">
                  <c:v>0.80356799999999995</c:v>
                </c:pt>
                <c:pt idx="1195" formatCode="General">
                  <c:v>0.80424099999999998</c:v>
                </c:pt>
                <c:pt idx="1196" formatCode="General">
                  <c:v>0.80491400000000002</c:v>
                </c:pt>
                <c:pt idx="1197" formatCode="General">
                  <c:v>0.80558700000000005</c:v>
                </c:pt>
                <c:pt idx="1198" formatCode="General">
                  <c:v>0.80625999999999998</c:v>
                </c:pt>
                <c:pt idx="1199" formatCode="General">
                  <c:v>0.80693300000000001</c:v>
                </c:pt>
                <c:pt idx="1200" formatCode="General">
                  <c:v>0.80760600000000005</c:v>
                </c:pt>
                <c:pt idx="1201" formatCode="General">
                  <c:v>0.80827899999999997</c:v>
                </c:pt>
                <c:pt idx="1202" formatCode="General">
                  <c:v>0.808952</c:v>
                </c:pt>
                <c:pt idx="1203" formatCode="General">
                  <c:v>0.80962500000000004</c:v>
                </c:pt>
                <c:pt idx="1204" formatCode="General">
                  <c:v>0.81029799999999996</c:v>
                </c:pt>
                <c:pt idx="1205" formatCode="General">
                  <c:v>0.810971</c:v>
                </c:pt>
                <c:pt idx="1206" formatCode="General">
                  <c:v>0.81164400000000003</c:v>
                </c:pt>
                <c:pt idx="1207" formatCode="General">
                  <c:v>0.81231699999999996</c:v>
                </c:pt>
                <c:pt idx="1208" formatCode="General">
                  <c:v>0.81298999999999999</c:v>
                </c:pt>
                <c:pt idx="1209" formatCode="General">
                  <c:v>0.81366300000000003</c:v>
                </c:pt>
                <c:pt idx="1210" formatCode="General">
                  <c:v>0.81433599999999995</c:v>
                </c:pt>
                <c:pt idx="1211" formatCode="General">
                  <c:v>0.81500899999999998</c:v>
                </c:pt>
                <c:pt idx="1212" formatCode="General">
                  <c:v>0.81568200000000002</c:v>
                </c:pt>
                <c:pt idx="1213" formatCode="General">
                  <c:v>0.81635500000000005</c:v>
                </c:pt>
                <c:pt idx="1214" formatCode="General">
                  <c:v>0.81702799999999998</c:v>
                </c:pt>
                <c:pt idx="1215" formatCode="General">
                  <c:v>0.81770100000000001</c:v>
                </c:pt>
                <c:pt idx="1216" formatCode="General">
                  <c:v>0.81837400000000005</c:v>
                </c:pt>
                <c:pt idx="1217" formatCode="General">
                  <c:v>0.81904699999999997</c:v>
                </c:pt>
                <c:pt idx="1218" formatCode="General">
                  <c:v>0.81972</c:v>
                </c:pt>
                <c:pt idx="1219" formatCode="General">
                  <c:v>0.82039300000000004</c:v>
                </c:pt>
                <c:pt idx="1220" formatCode="General">
                  <c:v>0.82106599999999996</c:v>
                </c:pt>
                <c:pt idx="1221" formatCode="General">
                  <c:v>0.821739</c:v>
                </c:pt>
                <c:pt idx="1222" formatCode="General">
                  <c:v>0.82241200000000003</c:v>
                </c:pt>
                <c:pt idx="1223" formatCode="General">
                  <c:v>0.82308499999999996</c:v>
                </c:pt>
                <c:pt idx="1224" formatCode="General">
                  <c:v>0.82375799999999999</c:v>
                </c:pt>
                <c:pt idx="1225" formatCode="General">
                  <c:v>0.82443100000000002</c:v>
                </c:pt>
                <c:pt idx="1226" formatCode="General">
                  <c:v>0.82510399999999995</c:v>
                </c:pt>
                <c:pt idx="1227" formatCode="General">
                  <c:v>0.82577699999999998</c:v>
                </c:pt>
                <c:pt idx="1228" formatCode="General">
                  <c:v>0.82645000000000002</c:v>
                </c:pt>
                <c:pt idx="1229" formatCode="General">
                  <c:v>0.82712300000000005</c:v>
                </c:pt>
                <c:pt idx="1230" formatCode="General">
                  <c:v>0.82779599999999998</c:v>
                </c:pt>
                <c:pt idx="1231" formatCode="General">
                  <c:v>0.82846900000000001</c:v>
                </c:pt>
                <c:pt idx="1232" formatCode="General">
                  <c:v>0.82914200000000005</c:v>
                </c:pt>
                <c:pt idx="1233" formatCode="General">
                  <c:v>0.82981499999999997</c:v>
                </c:pt>
                <c:pt idx="1234" formatCode="General">
                  <c:v>0.830488</c:v>
                </c:pt>
                <c:pt idx="1235" formatCode="General">
                  <c:v>0.83116100000000004</c:v>
                </c:pt>
                <c:pt idx="1236" formatCode="General">
                  <c:v>0.83183399999999996</c:v>
                </c:pt>
                <c:pt idx="1237" formatCode="General">
                  <c:v>0.832507</c:v>
                </c:pt>
                <c:pt idx="1238" formatCode="General">
                  <c:v>0.83318000000000003</c:v>
                </c:pt>
                <c:pt idx="1239" formatCode="General">
                  <c:v>0.83385299999999996</c:v>
                </c:pt>
                <c:pt idx="1240" formatCode="General">
                  <c:v>0.83452599999999999</c:v>
                </c:pt>
                <c:pt idx="1241" formatCode="General">
                  <c:v>0.83519900000000002</c:v>
                </c:pt>
                <c:pt idx="1242" formatCode="General">
                  <c:v>0.83587199999999995</c:v>
                </c:pt>
                <c:pt idx="1243" formatCode="General">
                  <c:v>0.83654499999999998</c:v>
                </c:pt>
                <c:pt idx="1244" formatCode="General">
                  <c:v>0.83721800000000002</c:v>
                </c:pt>
                <c:pt idx="1245" formatCode="General">
                  <c:v>0.83789100000000005</c:v>
                </c:pt>
                <c:pt idx="1246" formatCode="General">
                  <c:v>0.83856399999999998</c:v>
                </c:pt>
                <c:pt idx="1247" formatCode="General">
                  <c:v>0.83923700000000001</c:v>
                </c:pt>
                <c:pt idx="1248" formatCode="General">
                  <c:v>0.83991000000000005</c:v>
                </c:pt>
                <c:pt idx="1249" formatCode="General">
                  <c:v>0.84058299999999997</c:v>
                </c:pt>
                <c:pt idx="1250" formatCode="General">
                  <c:v>0.841256</c:v>
                </c:pt>
                <c:pt idx="1251" formatCode="General">
                  <c:v>0.84192900000000004</c:v>
                </c:pt>
                <c:pt idx="1252" formatCode="General">
                  <c:v>0.84260199999999996</c:v>
                </c:pt>
                <c:pt idx="1253" formatCode="General">
                  <c:v>0.843275</c:v>
                </c:pt>
                <c:pt idx="1254" formatCode="General">
                  <c:v>0.84394800000000003</c:v>
                </c:pt>
                <c:pt idx="1255" formatCode="General">
                  <c:v>0.84462099999999996</c:v>
                </c:pt>
                <c:pt idx="1256" formatCode="General">
                  <c:v>0.84529399999999999</c:v>
                </c:pt>
                <c:pt idx="1257" formatCode="General">
                  <c:v>0.84596700000000002</c:v>
                </c:pt>
                <c:pt idx="1258" formatCode="General">
                  <c:v>0.84663999999999995</c:v>
                </c:pt>
                <c:pt idx="1259" formatCode="General">
                  <c:v>0.84731299999999998</c:v>
                </c:pt>
                <c:pt idx="1260" formatCode="General">
                  <c:v>0.84798600000000002</c:v>
                </c:pt>
                <c:pt idx="1261" formatCode="General">
                  <c:v>0.84865900000000005</c:v>
                </c:pt>
                <c:pt idx="1262" formatCode="General">
                  <c:v>0.84933199999999998</c:v>
                </c:pt>
                <c:pt idx="1263" formatCode="General">
                  <c:v>0.85000500000000001</c:v>
                </c:pt>
                <c:pt idx="1264" formatCode="General">
                  <c:v>0.85067899999999996</c:v>
                </c:pt>
                <c:pt idx="1265" formatCode="General">
                  <c:v>0.851352</c:v>
                </c:pt>
                <c:pt idx="1266" formatCode="General">
                  <c:v>0.85202500000000003</c:v>
                </c:pt>
                <c:pt idx="1267" formatCode="General">
                  <c:v>0.85269799999999996</c:v>
                </c:pt>
                <c:pt idx="1268" formatCode="General">
                  <c:v>0.85337099999999999</c:v>
                </c:pt>
                <c:pt idx="1269" formatCode="General">
                  <c:v>0.85404400000000003</c:v>
                </c:pt>
                <c:pt idx="1270" formatCode="General">
                  <c:v>0.85471699999999995</c:v>
                </c:pt>
                <c:pt idx="1271" formatCode="General">
                  <c:v>0.85538999999999998</c:v>
                </c:pt>
                <c:pt idx="1272" formatCode="General">
                  <c:v>0.85606300000000002</c:v>
                </c:pt>
                <c:pt idx="1273" formatCode="General">
                  <c:v>0.85673600000000005</c:v>
                </c:pt>
                <c:pt idx="1274" formatCode="General">
                  <c:v>0.85740899999999998</c:v>
                </c:pt>
                <c:pt idx="1275" formatCode="General">
                  <c:v>0.85808200000000001</c:v>
                </c:pt>
                <c:pt idx="1276" formatCode="General">
                  <c:v>0.85875500000000005</c:v>
                </c:pt>
                <c:pt idx="1277" formatCode="General">
                  <c:v>0.85942799999999997</c:v>
                </c:pt>
                <c:pt idx="1278" formatCode="General">
                  <c:v>0.860101</c:v>
                </c:pt>
                <c:pt idx="1279" formatCode="General">
                  <c:v>0.86077400000000004</c:v>
                </c:pt>
                <c:pt idx="1280" formatCode="General">
                  <c:v>0.86144699999999996</c:v>
                </c:pt>
                <c:pt idx="1281" formatCode="General">
                  <c:v>0.86212</c:v>
                </c:pt>
                <c:pt idx="1282" formatCode="General">
                  <c:v>0.86279300000000003</c:v>
                </c:pt>
                <c:pt idx="1283" formatCode="General">
                  <c:v>0.86346599999999996</c:v>
                </c:pt>
                <c:pt idx="1284" formatCode="General">
                  <c:v>0.86413899999999999</c:v>
                </c:pt>
                <c:pt idx="1285" formatCode="General">
                  <c:v>0.86481200000000003</c:v>
                </c:pt>
                <c:pt idx="1286" formatCode="General">
                  <c:v>0.86548499999999995</c:v>
                </c:pt>
                <c:pt idx="1287" formatCode="General">
                  <c:v>0.86615799999999998</c:v>
                </c:pt>
                <c:pt idx="1288" formatCode="General">
                  <c:v>0.86683100000000002</c:v>
                </c:pt>
                <c:pt idx="1289" formatCode="General">
                  <c:v>0.86750400000000005</c:v>
                </c:pt>
                <c:pt idx="1290" formatCode="General">
                  <c:v>0.86817699999999998</c:v>
                </c:pt>
                <c:pt idx="1291" formatCode="General">
                  <c:v>0.86885000000000001</c:v>
                </c:pt>
                <c:pt idx="1292" formatCode="General">
                  <c:v>0.86952300000000005</c:v>
                </c:pt>
                <c:pt idx="1293" formatCode="General">
                  <c:v>0.87019599999999997</c:v>
                </c:pt>
                <c:pt idx="1294" formatCode="General">
                  <c:v>0.870869</c:v>
                </c:pt>
                <c:pt idx="1295" formatCode="General">
                  <c:v>0.87154200000000004</c:v>
                </c:pt>
                <c:pt idx="1296" formatCode="General">
                  <c:v>0.87221499999999996</c:v>
                </c:pt>
                <c:pt idx="1297" formatCode="General">
                  <c:v>0.872888</c:v>
                </c:pt>
                <c:pt idx="1298" formatCode="General">
                  <c:v>0.87356100000000003</c:v>
                </c:pt>
                <c:pt idx="1299" formatCode="General">
                  <c:v>0.87423399999999996</c:v>
                </c:pt>
                <c:pt idx="1300" formatCode="General">
                  <c:v>0.87490699999999999</c:v>
                </c:pt>
                <c:pt idx="1301" formatCode="General">
                  <c:v>0.87558000000000002</c:v>
                </c:pt>
                <c:pt idx="1302" formatCode="General">
                  <c:v>0.87625299999999995</c:v>
                </c:pt>
                <c:pt idx="1303" formatCode="General">
                  <c:v>0.87692599999999998</c:v>
                </c:pt>
                <c:pt idx="1304" formatCode="General">
                  <c:v>0.87759900000000002</c:v>
                </c:pt>
                <c:pt idx="1305" formatCode="General">
                  <c:v>0.87827200000000005</c:v>
                </c:pt>
                <c:pt idx="1306" formatCode="General">
                  <c:v>0.87894499999999998</c:v>
                </c:pt>
                <c:pt idx="1307" formatCode="General">
                  <c:v>0.87961800000000001</c:v>
                </c:pt>
                <c:pt idx="1308" formatCode="General">
                  <c:v>0.88029100000000005</c:v>
                </c:pt>
                <c:pt idx="1309" formatCode="General">
                  <c:v>0.88096399999999997</c:v>
                </c:pt>
                <c:pt idx="1310" formatCode="General">
                  <c:v>0.881637</c:v>
                </c:pt>
                <c:pt idx="1311" formatCode="General">
                  <c:v>0.88231000000000004</c:v>
                </c:pt>
                <c:pt idx="1312" formatCode="General">
                  <c:v>0.88298299999999996</c:v>
                </c:pt>
                <c:pt idx="1313" formatCode="General">
                  <c:v>0.883656</c:v>
                </c:pt>
                <c:pt idx="1314" formatCode="General">
                  <c:v>0.88432900000000003</c:v>
                </c:pt>
                <c:pt idx="1315" formatCode="General">
                  <c:v>0.88500199999999996</c:v>
                </c:pt>
                <c:pt idx="1316" formatCode="General">
                  <c:v>0.88567499999999999</c:v>
                </c:pt>
                <c:pt idx="1317" formatCode="General">
                  <c:v>0.88634800000000002</c:v>
                </c:pt>
                <c:pt idx="1318" formatCode="General">
                  <c:v>0.88702099999999995</c:v>
                </c:pt>
                <c:pt idx="1319" formatCode="General">
                  <c:v>0.88769399999999998</c:v>
                </c:pt>
                <c:pt idx="1320" formatCode="General">
                  <c:v>0.88836700000000002</c:v>
                </c:pt>
                <c:pt idx="1321" formatCode="General">
                  <c:v>0.88904000000000005</c:v>
                </c:pt>
                <c:pt idx="1322" formatCode="General">
                  <c:v>0.88971299999999998</c:v>
                </c:pt>
                <c:pt idx="1323" formatCode="General">
                  <c:v>0.89038600000000001</c:v>
                </c:pt>
                <c:pt idx="1324" formatCode="General">
                  <c:v>0.89105900000000005</c:v>
                </c:pt>
                <c:pt idx="1325" formatCode="General">
                  <c:v>0.89173199999999997</c:v>
                </c:pt>
                <c:pt idx="1326" formatCode="General">
                  <c:v>0.892405</c:v>
                </c:pt>
                <c:pt idx="1327" formatCode="General">
                  <c:v>0.89307800000000004</c:v>
                </c:pt>
                <c:pt idx="1328" formatCode="General">
                  <c:v>0.89375099999999996</c:v>
                </c:pt>
                <c:pt idx="1329" formatCode="General">
                  <c:v>0.894424</c:v>
                </c:pt>
                <c:pt idx="1330" formatCode="General">
                  <c:v>0.89509700000000003</c:v>
                </c:pt>
                <c:pt idx="1331" formatCode="General">
                  <c:v>0.89576999999999996</c:v>
                </c:pt>
                <c:pt idx="1332" formatCode="General">
                  <c:v>0.89644299999999999</c:v>
                </c:pt>
                <c:pt idx="1333" formatCode="General">
                  <c:v>0.89711600000000002</c:v>
                </c:pt>
                <c:pt idx="1334" formatCode="General">
                  <c:v>0.89778899999999995</c:v>
                </c:pt>
                <c:pt idx="1335" formatCode="General">
                  <c:v>0.89846199999999998</c:v>
                </c:pt>
                <c:pt idx="1336" formatCode="General">
                  <c:v>0.89913500000000002</c:v>
                </c:pt>
                <c:pt idx="1337" formatCode="General">
                  <c:v>0.89980800000000005</c:v>
                </c:pt>
                <c:pt idx="1338" formatCode="General">
                  <c:v>0.90048099999999998</c:v>
                </c:pt>
                <c:pt idx="1339" formatCode="General">
                  <c:v>0.90115400000000001</c:v>
                </c:pt>
                <c:pt idx="1340" formatCode="General">
                  <c:v>0.90182700000000005</c:v>
                </c:pt>
                <c:pt idx="1341" formatCode="General">
                  <c:v>0.90249999999999997</c:v>
                </c:pt>
                <c:pt idx="1342" formatCode="General">
                  <c:v>0.903173</c:v>
                </c:pt>
                <c:pt idx="1343" formatCode="General">
                  <c:v>0.90384600000000004</c:v>
                </c:pt>
                <c:pt idx="1344" formatCode="General">
                  <c:v>0.90451899999999996</c:v>
                </c:pt>
                <c:pt idx="1345" formatCode="General">
                  <c:v>0.905192</c:v>
                </c:pt>
                <c:pt idx="1346" formatCode="General">
                  <c:v>0.90586500000000003</c:v>
                </c:pt>
                <c:pt idx="1347" formatCode="General">
                  <c:v>0.90653799999999995</c:v>
                </c:pt>
                <c:pt idx="1348" formatCode="General">
                  <c:v>0.90721099999999999</c:v>
                </c:pt>
                <c:pt idx="1349" formatCode="General">
                  <c:v>0.90788400000000002</c:v>
                </c:pt>
                <c:pt idx="1350" formatCode="General">
                  <c:v>0.90855699999999995</c:v>
                </c:pt>
                <c:pt idx="1351" formatCode="General">
                  <c:v>0.90922999999999998</c:v>
                </c:pt>
                <c:pt idx="1352" formatCode="General">
                  <c:v>0.90990300000000002</c:v>
                </c:pt>
                <c:pt idx="1353" formatCode="General">
                  <c:v>0.91057600000000005</c:v>
                </c:pt>
                <c:pt idx="1354" formatCode="General">
                  <c:v>0.91124899999999998</c:v>
                </c:pt>
                <c:pt idx="1355" formatCode="General">
                  <c:v>0.91192200000000001</c:v>
                </c:pt>
                <c:pt idx="1356" formatCode="General">
                  <c:v>0.91259500000000005</c:v>
                </c:pt>
                <c:pt idx="1357" formatCode="General">
                  <c:v>0.91326799999999997</c:v>
                </c:pt>
                <c:pt idx="1358" formatCode="General">
                  <c:v>0.913941</c:v>
                </c:pt>
                <c:pt idx="1359" formatCode="General">
                  <c:v>0.91461400000000004</c:v>
                </c:pt>
                <c:pt idx="1360" formatCode="General">
                  <c:v>0.91528699999999996</c:v>
                </c:pt>
                <c:pt idx="1361" formatCode="General">
                  <c:v>0.91596</c:v>
                </c:pt>
                <c:pt idx="1362" formatCode="General">
                  <c:v>0.91663300000000003</c:v>
                </c:pt>
                <c:pt idx="1363" formatCode="General">
                  <c:v>0.91730599999999995</c:v>
                </c:pt>
                <c:pt idx="1364" formatCode="General">
                  <c:v>0.91797899999999999</c:v>
                </c:pt>
                <c:pt idx="1365" formatCode="General">
                  <c:v>0.91865200000000002</c:v>
                </c:pt>
                <c:pt idx="1366" formatCode="General">
                  <c:v>0.91932499999999995</c:v>
                </c:pt>
                <c:pt idx="1367" formatCode="General">
                  <c:v>0.91999799999999998</c:v>
                </c:pt>
                <c:pt idx="1368" formatCode="General">
                  <c:v>0.92067100000000002</c:v>
                </c:pt>
                <c:pt idx="1369" formatCode="General">
                  <c:v>0.92134400000000005</c:v>
                </c:pt>
                <c:pt idx="1370" formatCode="General">
                  <c:v>0.92201699999999998</c:v>
                </c:pt>
                <c:pt idx="1371" formatCode="General">
                  <c:v>0.92269000000000001</c:v>
                </c:pt>
                <c:pt idx="1372" formatCode="General">
                  <c:v>0.92336300000000004</c:v>
                </c:pt>
                <c:pt idx="1373" formatCode="General">
                  <c:v>0.92403599999999997</c:v>
                </c:pt>
                <c:pt idx="1374" formatCode="General">
                  <c:v>0.924709</c:v>
                </c:pt>
                <c:pt idx="1375" formatCode="General">
                  <c:v>0.92538200000000004</c:v>
                </c:pt>
                <c:pt idx="1376" formatCode="General">
                  <c:v>0.92605499999999996</c:v>
                </c:pt>
                <c:pt idx="1377" formatCode="General">
                  <c:v>0.926728</c:v>
                </c:pt>
                <c:pt idx="1378" formatCode="General">
                  <c:v>0.92740100000000003</c:v>
                </c:pt>
                <c:pt idx="1379" formatCode="General">
                  <c:v>0.92807399999999995</c:v>
                </c:pt>
                <c:pt idx="1380" formatCode="General">
                  <c:v>0.92874699999999999</c:v>
                </c:pt>
                <c:pt idx="1381" formatCode="General">
                  <c:v>0.92942000000000002</c:v>
                </c:pt>
                <c:pt idx="1382" formatCode="General">
                  <c:v>0.93009299999999995</c:v>
                </c:pt>
                <c:pt idx="1383" formatCode="General">
                  <c:v>0.93076599999999998</c:v>
                </c:pt>
                <c:pt idx="1384" formatCode="General">
                  <c:v>0.93143900000000002</c:v>
                </c:pt>
                <c:pt idx="1385" formatCode="General">
                  <c:v>0.93211200000000005</c:v>
                </c:pt>
                <c:pt idx="1386" formatCode="General">
                  <c:v>0.93278499999999998</c:v>
                </c:pt>
                <c:pt idx="1387" formatCode="General">
                  <c:v>0.93345800000000001</c:v>
                </c:pt>
                <c:pt idx="1388" formatCode="General">
                  <c:v>0.93413100000000004</c:v>
                </c:pt>
                <c:pt idx="1389" formatCode="General">
                  <c:v>0.93480399999999997</c:v>
                </c:pt>
                <c:pt idx="1390" formatCode="General">
                  <c:v>0.935477</c:v>
                </c:pt>
                <c:pt idx="1391" formatCode="General">
                  <c:v>0.93615000000000004</c:v>
                </c:pt>
                <c:pt idx="1392" formatCode="General">
                  <c:v>0.93682299999999996</c:v>
                </c:pt>
                <c:pt idx="1393" formatCode="General">
                  <c:v>0.937496</c:v>
                </c:pt>
                <c:pt idx="1394" formatCode="General">
                  <c:v>0.93816900000000003</c:v>
                </c:pt>
                <c:pt idx="1395" formatCode="General">
                  <c:v>0.93884199999999995</c:v>
                </c:pt>
                <c:pt idx="1396" formatCode="General">
                  <c:v>0.93951499999999999</c:v>
                </c:pt>
                <c:pt idx="1397" formatCode="General">
                  <c:v>0.94018800000000002</c:v>
                </c:pt>
                <c:pt idx="1398" formatCode="General">
                  <c:v>0.94086099999999995</c:v>
                </c:pt>
                <c:pt idx="1399" formatCode="General">
                  <c:v>0.94153399999999998</c:v>
                </c:pt>
                <c:pt idx="1400" formatCode="General">
                  <c:v>0.94220700000000002</c:v>
                </c:pt>
                <c:pt idx="1401" formatCode="General">
                  <c:v>0.94288000000000005</c:v>
                </c:pt>
                <c:pt idx="1402" formatCode="General">
                  <c:v>0.94355299999999998</c:v>
                </c:pt>
                <c:pt idx="1403" formatCode="General">
                  <c:v>0.94422600000000001</c:v>
                </c:pt>
                <c:pt idx="1404" formatCode="General">
                  <c:v>0.94489900000000004</c:v>
                </c:pt>
                <c:pt idx="1405" formatCode="General">
                  <c:v>0.94557199999999997</c:v>
                </c:pt>
                <c:pt idx="1406" formatCode="General">
                  <c:v>0.946245</c:v>
                </c:pt>
                <c:pt idx="1407" formatCode="General">
                  <c:v>0.94691800000000004</c:v>
                </c:pt>
                <c:pt idx="1408" formatCode="General">
                  <c:v>0.94759099999999996</c:v>
                </c:pt>
                <c:pt idx="1409" formatCode="General">
                  <c:v>0.948264</c:v>
                </c:pt>
                <c:pt idx="1410" formatCode="General">
                  <c:v>0.94893700000000003</c:v>
                </c:pt>
                <c:pt idx="1411" formatCode="General">
                  <c:v>0.94960999999999995</c:v>
                </c:pt>
                <c:pt idx="1412" formatCode="General">
                  <c:v>0.95028299999999999</c:v>
                </c:pt>
                <c:pt idx="1413" formatCode="General">
                  <c:v>0.95095600000000002</c:v>
                </c:pt>
                <c:pt idx="1414" formatCode="General">
                  <c:v>0.95162899999999995</c:v>
                </c:pt>
                <c:pt idx="1415" formatCode="General">
                  <c:v>0.95230199999999998</c:v>
                </c:pt>
                <c:pt idx="1416" formatCode="General">
                  <c:v>0.95297500000000002</c:v>
                </c:pt>
                <c:pt idx="1417" formatCode="General">
                  <c:v>0.95364800000000005</c:v>
                </c:pt>
                <c:pt idx="1418" formatCode="General">
                  <c:v>0.95432099999999997</c:v>
                </c:pt>
                <c:pt idx="1419" formatCode="General">
                  <c:v>0.95499400000000001</c:v>
                </c:pt>
                <c:pt idx="1420" formatCode="General">
                  <c:v>0.95566700000000004</c:v>
                </c:pt>
                <c:pt idx="1421" formatCode="General">
                  <c:v>0.95633999999999997</c:v>
                </c:pt>
                <c:pt idx="1422" formatCode="General">
                  <c:v>0.957013</c:v>
                </c:pt>
                <c:pt idx="1423" formatCode="General">
                  <c:v>0.95768600000000004</c:v>
                </c:pt>
                <c:pt idx="1424" formatCode="General">
                  <c:v>0.95835899999999996</c:v>
                </c:pt>
                <c:pt idx="1425" formatCode="General">
                  <c:v>0.959032</c:v>
                </c:pt>
                <c:pt idx="1426" formatCode="General">
                  <c:v>0.95970500000000003</c:v>
                </c:pt>
                <c:pt idx="1427" formatCode="General">
                  <c:v>0.96037799999999995</c:v>
                </c:pt>
                <c:pt idx="1428" formatCode="General">
                  <c:v>0.96105099999999999</c:v>
                </c:pt>
                <c:pt idx="1429" formatCode="General">
                  <c:v>0.96172400000000002</c:v>
                </c:pt>
                <c:pt idx="1430" formatCode="General">
                  <c:v>0.96239699999999995</c:v>
                </c:pt>
                <c:pt idx="1431" formatCode="General">
                  <c:v>0.96306999999999998</c:v>
                </c:pt>
                <c:pt idx="1432" formatCode="General">
                  <c:v>0.96374300000000002</c:v>
                </c:pt>
                <c:pt idx="1433" formatCode="General">
                  <c:v>0.96441600000000005</c:v>
                </c:pt>
                <c:pt idx="1434" formatCode="General">
                  <c:v>0.96508899999999997</c:v>
                </c:pt>
                <c:pt idx="1435" formatCode="General">
                  <c:v>0.96576200000000001</c:v>
                </c:pt>
                <c:pt idx="1436" formatCode="General">
                  <c:v>0.96643500000000004</c:v>
                </c:pt>
                <c:pt idx="1437" formatCode="General">
                  <c:v>0.96710799999999997</c:v>
                </c:pt>
                <c:pt idx="1438" formatCode="General">
                  <c:v>0.967781</c:v>
                </c:pt>
                <c:pt idx="1439" formatCode="General">
                  <c:v>0.96845400000000004</c:v>
                </c:pt>
                <c:pt idx="1440" formatCode="General">
                  <c:v>0.96912699999999996</c:v>
                </c:pt>
                <c:pt idx="1441" formatCode="General">
                  <c:v>0.9698</c:v>
                </c:pt>
                <c:pt idx="1442" formatCode="General">
                  <c:v>0.97047300000000003</c:v>
                </c:pt>
                <c:pt idx="1443" formatCode="General">
                  <c:v>0.97114599999999995</c:v>
                </c:pt>
                <c:pt idx="1444" formatCode="General">
                  <c:v>0.97181899999999999</c:v>
                </c:pt>
                <c:pt idx="1445" formatCode="General">
                  <c:v>0.97249200000000002</c:v>
                </c:pt>
                <c:pt idx="1446" formatCode="General">
                  <c:v>0.97316499999999995</c:v>
                </c:pt>
                <c:pt idx="1447" formatCode="General">
                  <c:v>0.97383799999999998</c:v>
                </c:pt>
                <c:pt idx="1448" formatCode="General">
                  <c:v>0.97451100000000002</c:v>
                </c:pt>
                <c:pt idx="1449" formatCode="General">
                  <c:v>0.97518400000000005</c:v>
                </c:pt>
                <c:pt idx="1450" formatCode="General">
                  <c:v>0.97585699999999997</c:v>
                </c:pt>
                <c:pt idx="1451" formatCode="General">
                  <c:v>0.97653000000000001</c:v>
                </c:pt>
                <c:pt idx="1452" formatCode="General">
                  <c:v>0.97720300000000004</c:v>
                </c:pt>
                <c:pt idx="1453" formatCode="General">
                  <c:v>0.97787599999999997</c:v>
                </c:pt>
                <c:pt idx="1454" formatCode="General">
                  <c:v>0.978549</c:v>
                </c:pt>
                <c:pt idx="1455" formatCode="General">
                  <c:v>0.97922200000000004</c:v>
                </c:pt>
                <c:pt idx="1456" formatCode="General">
                  <c:v>0.97989499999999996</c:v>
                </c:pt>
                <c:pt idx="1457" formatCode="General">
                  <c:v>0.980568</c:v>
                </c:pt>
                <c:pt idx="1458" formatCode="General">
                  <c:v>0.98124100000000003</c:v>
                </c:pt>
                <c:pt idx="1459" formatCode="General">
                  <c:v>0.98191499999999998</c:v>
                </c:pt>
                <c:pt idx="1460" formatCode="General">
                  <c:v>0.98258800000000002</c:v>
                </c:pt>
                <c:pt idx="1461" formatCode="General">
                  <c:v>0.98326100000000005</c:v>
                </c:pt>
                <c:pt idx="1462" formatCode="General">
                  <c:v>0.98393399999999998</c:v>
                </c:pt>
                <c:pt idx="1463" formatCode="General">
                  <c:v>0.98460700000000001</c:v>
                </c:pt>
                <c:pt idx="1464" formatCode="General">
                  <c:v>0.98528000000000004</c:v>
                </c:pt>
                <c:pt idx="1465" formatCode="General">
                  <c:v>0.98595299999999997</c:v>
                </c:pt>
                <c:pt idx="1466" formatCode="General">
                  <c:v>0.986626</c:v>
                </c:pt>
                <c:pt idx="1467" formatCode="General">
                  <c:v>0.98729900000000004</c:v>
                </c:pt>
                <c:pt idx="1468" formatCode="General">
                  <c:v>0.98797199999999996</c:v>
                </c:pt>
                <c:pt idx="1469" formatCode="General">
                  <c:v>0.988645</c:v>
                </c:pt>
                <c:pt idx="1470" formatCode="General">
                  <c:v>0.98931800000000003</c:v>
                </c:pt>
                <c:pt idx="1471" formatCode="General">
                  <c:v>0.98999099999999995</c:v>
                </c:pt>
                <c:pt idx="1472" formatCode="General">
                  <c:v>0.99066399999999999</c:v>
                </c:pt>
                <c:pt idx="1473" formatCode="General">
                  <c:v>0.99133700000000002</c:v>
                </c:pt>
                <c:pt idx="1474" formatCode="General">
                  <c:v>0.99200999999999995</c:v>
                </c:pt>
                <c:pt idx="1475" formatCode="General">
                  <c:v>0.99268299999999998</c:v>
                </c:pt>
                <c:pt idx="1476" formatCode="General">
                  <c:v>0.99335600000000002</c:v>
                </c:pt>
                <c:pt idx="1477" formatCode="General">
                  <c:v>0.99402900000000005</c:v>
                </c:pt>
                <c:pt idx="1478" formatCode="General">
                  <c:v>0.99470199999999998</c:v>
                </c:pt>
                <c:pt idx="1479" formatCode="General">
                  <c:v>0.99537500000000001</c:v>
                </c:pt>
                <c:pt idx="1480" formatCode="General">
                  <c:v>0.99604800000000004</c:v>
                </c:pt>
                <c:pt idx="1481" formatCode="General">
                  <c:v>0.99672099999999997</c:v>
                </c:pt>
                <c:pt idx="1482" formatCode="General">
                  <c:v>0.997394</c:v>
                </c:pt>
                <c:pt idx="1483" formatCode="General">
                  <c:v>0.99806700000000004</c:v>
                </c:pt>
                <c:pt idx="1484" formatCode="General">
                  <c:v>0.99873999999999996</c:v>
                </c:pt>
                <c:pt idx="1485" formatCode="General">
                  <c:v>0.999413</c:v>
                </c:pt>
                <c:pt idx="1486" formatCode="General">
                  <c:v>1.0000899999999999</c:v>
                </c:pt>
                <c:pt idx="1487" formatCode="General">
                  <c:v>1.0007600000000001</c:v>
                </c:pt>
                <c:pt idx="1488" formatCode="General">
                  <c:v>1.00143</c:v>
                </c:pt>
                <c:pt idx="1489" formatCode="General">
                  <c:v>1.0021</c:v>
                </c:pt>
                <c:pt idx="1490" formatCode="General">
                  <c:v>1.00278</c:v>
                </c:pt>
                <c:pt idx="1491" formatCode="General">
                  <c:v>1.00345</c:v>
                </c:pt>
                <c:pt idx="1492" formatCode="General">
                  <c:v>1.0041199999999999</c:v>
                </c:pt>
                <c:pt idx="1493" formatCode="General">
                  <c:v>1.0047999999999999</c:v>
                </c:pt>
                <c:pt idx="1494" formatCode="General">
                  <c:v>1.0054700000000001</c:v>
                </c:pt>
                <c:pt idx="1495" formatCode="General">
                  <c:v>1.00614</c:v>
                </c:pt>
                <c:pt idx="1496" formatCode="General">
                  <c:v>1.00682</c:v>
                </c:pt>
                <c:pt idx="1497" formatCode="General">
                  <c:v>1.00749</c:v>
                </c:pt>
                <c:pt idx="1498" formatCode="General">
                  <c:v>1.0081599999999999</c:v>
                </c:pt>
                <c:pt idx="1499" formatCode="General">
                  <c:v>1.0088299999999999</c:v>
                </c:pt>
                <c:pt idx="1500" formatCode="General">
                  <c:v>1.0095099999999999</c:v>
                </c:pt>
                <c:pt idx="1501" formatCode="General">
                  <c:v>1.0101800000000001</c:v>
                </c:pt>
                <c:pt idx="1502" formatCode="General">
                  <c:v>1.01085</c:v>
                </c:pt>
                <c:pt idx="1503" formatCode="General">
                  <c:v>1.01153</c:v>
                </c:pt>
                <c:pt idx="1504" formatCode="General">
                  <c:v>1.0122</c:v>
                </c:pt>
                <c:pt idx="1505" formatCode="General">
                  <c:v>1.0128699999999999</c:v>
                </c:pt>
                <c:pt idx="1506" formatCode="General">
                  <c:v>1.01355</c:v>
                </c:pt>
                <c:pt idx="1507" formatCode="General">
                  <c:v>1.0142199999999999</c:v>
                </c:pt>
                <c:pt idx="1508" formatCode="General">
                  <c:v>1.0148900000000001</c:v>
                </c:pt>
                <c:pt idx="1509" formatCode="General">
                  <c:v>1.01556</c:v>
                </c:pt>
                <c:pt idx="1510" formatCode="General">
                  <c:v>1.01624</c:v>
                </c:pt>
                <c:pt idx="1511" formatCode="General">
                  <c:v>1.01691</c:v>
                </c:pt>
                <c:pt idx="1512" formatCode="General">
                  <c:v>1.0175799999999999</c:v>
                </c:pt>
                <c:pt idx="1513" formatCode="General">
                  <c:v>1.0182599999999999</c:v>
                </c:pt>
                <c:pt idx="1514" formatCode="General">
                  <c:v>1.0189299999999999</c:v>
                </c:pt>
                <c:pt idx="1515" formatCode="General">
                  <c:v>1.0196000000000001</c:v>
                </c:pt>
                <c:pt idx="1516" formatCode="General">
                  <c:v>1.0202800000000001</c:v>
                </c:pt>
                <c:pt idx="1517" formatCode="General">
                  <c:v>1.02095</c:v>
                </c:pt>
                <c:pt idx="1518" formatCode="General">
                  <c:v>1.02162</c:v>
                </c:pt>
                <c:pt idx="1519" formatCode="General">
                  <c:v>1.0222899999999999</c:v>
                </c:pt>
                <c:pt idx="1520" formatCode="General">
                  <c:v>1.0229699999999999</c:v>
                </c:pt>
                <c:pt idx="1521" formatCode="General">
                  <c:v>1.0236400000000001</c:v>
                </c:pt>
                <c:pt idx="1522" formatCode="General">
                  <c:v>1.0243100000000001</c:v>
                </c:pt>
                <c:pt idx="1523" formatCode="General">
                  <c:v>1.0249900000000001</c:v>
                </c:pt>
                <c:pt idx="1524" formatCode="General">
                  <c:v>1.02566</c:v>
                </c:pt>
                <c:pt idx="1525" formatCode="General">
                  <c:v>1.02633</c:v>
                </c:pt>
                <c:pt idx="1526" formatCode="General">
                  <c:v>1.02701</c:v>
                </c:pt>
                <c:pt idx="1527" formatCode="General">
                  <c:v>1.0276799999999999</c:v>
                </c:pt>
                <c:pt idx="1528" formatCode="General">
                  <c:v>1.0283500000000001</c:v>
                </c:pt>
                <c:pt idx="1529" formatCode="General">
                  <c:v>1.02902</c:v>
                </c:pt>
                <c:pt idx="1530" formatCode="General">
                  <c:v>1.0297000000000001</c:v>
                </c:pt>
                <c:pt idx="1531" formatCode="General">
                  <c:v>1.03037</c:v>
                </c:pt>
                <c:pt idx="1532" formatCode="General">
                  <c:v>1.03104</c:v>
                </c:pt>
                <c:pt idx="1533" formatCode="General">
                  <c:v>1.03172</c:v>
                </c:pt>
                <c:pt idx="1534" formatCode="General">
                  <c:v>1.0323899999999999</c:v>
                </c:pt>
                <c:pt idx="1535" formatCode="General">
                  <c:v>1.0330600000000001</c:v>
                </c:pt>
                <c:pt idx="1536" formatCode="General">
                  <c:v>1.0337400000000001</c:v>
                </c:pt>
                <c:pt idx="1537" formatCode="General">
                  <c:v>1.0344100000000001</c:v>
                </c:pt>
                <c:pt idx="1538" formatCode="General">
                  <c:v>1.03508</c:v>
                </c:pt>
                <c:pt idx="1539" formatCode="General">
                  <c:v>1.0357499999999999</c:v>
                </c:pt>
                <c:pt idx="1540" formatCode="General">
                  <c:v>1.03643</c:v>
                </c:pt>
                <c:pt idx="1541" formatCode="General">
                  <c:v>1.0370999999999999</c:v>
                </c:pt>
                <c:pt idx="1542" formatCode="General">
                  <c:v>1.0377700000000001</c:v>
                </c:pt>
                <c:pt idx="1543" formatCode="General">
                  <c:v>1.0384500000000001</c:v>
                </c:pt>
                <c:pt idx="1544" formatCode="General">
                  <c:v>1.03912</c:v>
                </c:pt>
                <c:pt idx="1545" formatCode="General">
                  <c:v>1.03979</c:v>
                </c:pt>
                <c:pt idx="1546" formatCode="General">
                  <c:v>1.04047</c:v>
                </c:pt>
                <c:pt idx="1547" formatCode="General">
                  <c:v>1.04114</c:v>
                </c:pt>
                <c:pt idx="1548" formatCode="General">
                  <c:v>1.0418099999999999</c:v>
                </c:pt>
                <c:pt idx="1549" formatCode="General">
                  <c:v>1.0424800000000001</c:v>
                </c:pt>
                <c:pt idx="1550" formatCode="General">
                  <c:v>1.0431600000000001</c:v>
                </c:pt>
                <c:pt idx="1551" formatCode="General">
                  <c:v>1.04383</c:v>
                </c:pt>
                <c:pt idx="1552" formatCode="General">
                  <c:v>1.0445</c:v>
                </c:pt>
                <c:pt idx="1553" formatCode="General">
                  <c:v>1.04518</c:v>
                </c:pt>
                <c:pt idx="1554" formatCode="General">
                  <c:v>1.0458499999999999</c:v>
                </c:pt>
                <c:pt idx="1555" formatCode="General">
                  <c:v>1.0465199999999999</c:v>
                </c:pt>
                <c:pt idx="1556" formatCode="General">
                  <c:v>1.0471999999999999</c:v>
                </c:pt>
                <c:pt idx="1557" formatCode="General">
                  <c:v>1.0478700000000001</c:v>
                </c:pt>
                <c:pt idx="1558" formatCode="General">
                  <c:v>1.04854</c:v>
                </c:pt>
                <c:pt idx="1559" formatCode="General">
                  <c:v>1.04922</c:v>
                </c:pt>
                <c:pt idx="1560" formatCode="General">
                  <c:v>1.04989</c:v>
                </c:pt>
                <c:pt idx="1561" formatCode="General">
                  <c:v>1.0505599999999999</c:v>
                </c:pt>
                <c:pt idx="1562" formatCode="General">
                  <c:v>1.0512300000000001</c:v>
                </c:pt>
                <c:pt idx="1563" formatCode="General">
                  <c:v>1.0519099999999999</c:v>
                </c:pt>
                <c:pt idx="1564" formatCode="General">
                  <c:v>1.0525800000000001</c:v>
                </c:pt>
                <c:pt idx="1565" formatCode="General">
                  <c:v>1.05325</c:v>
                </c:pt>
                <c:pt idx="1566" formatCode="General">
                  <c:v>1.05393</c:v>
                </c:pt>
                <c:pt idx="1567" formatCode="General">
                  <c:v>1.0546</c:v>
                </c:pt>
                <c:pt idx="1568" formatCode="General">
                  <c:v>1.0552699999999999</c:v>
                </c:pt>
                <c:pt idx="1569" formatCode="General">
                  <c:v>1.0559499999999999</c:v>
                </c:pt>
                <c:pt idx="1570" formatCode="General">
                  <c:v>1.0566199999999999</c:v>
                </c:pt>
                <c:pt idx="1571" formatCode="General">
                  <c:v>1.0572900000000001</c:v>
                </c:pt>
                <c:pt idx="1572" formatCode="General">
                  <c:v>1.05796</c:v>
                </c:pt>
                <c:pt idx="1573" formatCode="General">
                  <c:v>1.05864</c:v>
                </c:pt>
                <c:pt idx="1574" formatCode="General">
                  <c:v>1.05931</c:v>
                </c:pt>
                <c:pt idx="1575" formatCode="General">
                  <c:v>1.0599799999999999</c:v>
                </c:pt>
                <c:pt idx="1576" formatCode="General">
                  <c:v>1.0606599999999999</c:v>
                </c:pt>
                <c:pt idx="1577" formatCode="General">
                  <c:v>1.0613300000000001</c:v>
                </c:pt>
                <c:pt idx="1578" formatCode="General">
                  <c:v>1.0620000000000001</c:v>
                </c:pt>
                <c:pt idx="1579" formatCode="General">
                  <c:v>1.0626800000000001</c:v>
                </c:pt>
                <c:pt idx="1580" formatCode="General">
                  <c:v>1.06335</c:v>
                </c:pt>
                <c:pt idx="1581" formatCode="General">
                  <c:v>1.06402</c:v>
                </c:pt>
                <c:pt idx="1582" formatCode="General">
                  <c:v>1.0646899999999999</c:v>
                </c:pt>
                <c:pt idx="1583" formatCode="General">
                  <c:v>1.0653699999999999</c:v>
                </c:pt>
                <c:pt idx="1584" formatCode="General">
                  <c:v>1.0660400000000001</c:v>
                </c:pt>
                <c:pt idx="1585" formatCode="General">
                  <c:v>1.06671</c:v>
                </c:pt>
                <c:pt idx="1586" formatCode="General">
                  <c:v>1.0673900000000001</c:v>
                </c:pt>
                <c:pt idx="1587" formatCode="General">
                  <c:v>1.06806</c:v>
                </c:pt>
                <c:pt idx="1588" formatCode="General">
                  <c:v>1.06873</c:v>
                </c:pt>
                <c:pt idx="1589" formatCode="General">
                  <c:v>1.06941</c:v>
                </c:pt>
                <c:pt idx="1590" formatCode="General">
                  <c:v>1.0700799999999999</c:v>
                </c:pt>
                <c:pt idx="1591" formatCode="General">
                  <c:v>1.0707500000000001</c:v>
                </c:pt>
                <c:pt idx="1592" formatCode="General">
                  <c:v>1.07142</c:v>
                </c:pt>
                <c:pt idx="1593" formatCode="General">
                  <c:v>1.0721000000000001</c:v>
                </c:pt>
                <c:pt idx="1594" formatCode="General">
                  <c:v>1.07277</c:v>
                </c:pt>
                <c:pt idx="1595" formatCode="General">
                  <c:v>1.0734399999999999</c:v>
                </c:pt>
                <c:pt idx="1596" formatCode="General">
                  <c:v>1.07412</c:v>
                </c:pt>
                <c:pt idx="1597" formatCode="General">
                  <c:v>1.0747899999999999</c:v>
                </c:pt>
                <c:pt idx="1598" formatCode="General">
                  <c:v>1.0754600000000001</c:v>
                </c:pt>
                <c:pt idx="1599" formatCode="General">
                  <c:v>1.0761400000000001</c:v>
                </c:pt>
                <c:pt idx="1600" formatCode="General">
                  <c:v>1.07681</c:v>
                </c:pt>
                <c:pt idx="1601" formatCode="General">
                  <c:v>1.07748</c:v>
                </c:pt>
                <c:pt idx="1602" formatCode="General">
                  <c:v>1.0781499999999999</c:v>
                </c:pt>
                <c:pt idx="1603" formatCode="General">
                  <c:v>1.07883</c:v>
                </c:pt>
                <c:pt idx="1604" formatCode="General">
                  <c:v>1.0794999999999999</c:v>
                </c:pt>
                <c:pt idx="1605" formatCode="General">
                  <c:v>1.0801700000000001</c:v>
                </c:pt>
                <c:pt idx="1606" formatCode="General">
                  <c:v>1.0808500000000001</c:v>
                </c:pt>
                <c:pt idx="1607" formatCode="General">
                  <c:v>1.08152</c:v>
                </c:pt>
                <c:pt idx="1608" formatCode="General">
                  <c:v>1.08219</c:v>
                </c:pt>
                <c:pt idx="1609" formatCode="General">
                  <c:v>1.08287</c:v>
                </c:pt>
                <c:pt idx="1610" formatCode="General">
                  <c:v>1.0835399999999999</c:v>
                </c:pt>
                <c:pt idx="1611" formatCode="General">
                  <c:v>1.0842099999999999</c:v>
                </c:pt>
                <c:pt idx="1612" formatCode="General">
                  <c:v>1.0848800000000001</c:v>
                </c:pt>
                <c:pt idx="1613" formatCode="General">
                  <c:v>1.0855600000000001</c:v>
                </c:pt>
                <c:pt idx="1614" formatCode="General">
                  <c:v>1.08623</c:v>
                </c:pt>
                <c:pt idx="1615" formatCode="General">
                  <c:v>1.0869</c:v>
                </c:pt>
                <c:pt idx="1616" formatCode="General">
                  <c:v>1.08758</c:v>
                </c:pt>
                <c:pt idx="1617" formatCode="General">
                  <c:v>1.0882499999999999</c:v>
                </c:pt>
                <c:pt idx="1618" formatCode="General">
                  <c:v>1.0889200000000001</c:v>
                </c:pt>
                <c:pt idx="1619" formatCode="General">
                  <c:v>1.0895999999999999</c:v>
                </c:pt>
                <c:pt idx="1620" formatCode="General">
                  <c:v>1.0902700000000001</c:v>
                </c:pt>
                <c:pt idx="1621" formatCode="General">
                  <c:v>1.09094</c:v>
                </c:pt>
                <c:pt idx="1622" formatCode="General">
                  <c:v>1.09161</c:v>
                </c:pt>
                <c:pt idx="1623" formatCode="General">
                  <c:v>1.09229</c:v>
                </c:pt>
                <c:pt idx="1624" formatCode="General">
                  <c:v>1.0929599999999999</c:v>
                </c:pt>
                <c:pt idx="1625" formatCode="General">
                  <c:v>1.0936300000000001</c:v>
                </c:pt>
                <c:pt idx="1626" formatCode="General">
                  <c:v>1.0943099999999999</c:v>
                </c:pt>
                <c:pt idx="1627" formatCode="General">
                  <c:v>1.0949800000000001</c:v>
                </c:pt>
                <c:pt idx="1628" formatCode="General">
                  <c:v>1.09565</c:v>
                </c:pt>
                <c:pt idx="1629" formatCode="General">
                  <c:v>1.09633</c:v>
                </c:pt>
                <c:pt idx="1630" formatCode="General">
                  <c:v>1.097</c:v>
                </c:pt>
                <c:pt idx="1631" formatCode="General">
                  <c:v>1.0976699999999999</c:v>
                </c:pt>
                <c:pt idx="1632" formatCode="General">
                  <c:v>1.0983400000000001</c:v>
                </c:pt>
                <c:pt idx="1633" formatCode="General">
                  <c:v>1.0990200000000001</c:v>
                </c:pt>
                <c:pt idx="1634" formatCode="General">
                  <c:v>1.0996900000000001</c:v>
                </c:pt>
                <c:pt idx="1635" formatCode="General">
                  <c:v>1.10036</c:v>
                </c:pt>
                <c:pt idx="1636" formatCode="General">
                  <c:v>1.10104</c:v>
                </c:pt>
                <c:pt idx="1637" formatCode="General">
                  <c:v>1.10171</c:v>
                </c:pt>
                <c:pt idx="1638" formatCode="General">
                  <c:v>1.1023799999999999</c:v>
                </c:pt>
                <c:pt idx="1639" formatCode="General">
                  <c:v>1.1030599999999999</c:v>
                </c:pt>
                <c:pt idx="1640" formatCode="General">
                  <c:v>1.1037300000000001</c:v>
                </c:pt>
                <c:pt idx="1641" formatCode="General">
                  <c:v>1.1044</c:v>
                </c:pt>
                <c:pt idx="1642" formatCode="General">
                  <c:v>1.10507</c:v>
                </c:pt>
                <c:pt idx="1643" formatCode="General">
                  <c:v>1.10575</c:v>
                </c:pt>
                <c:pt idx="1644" formatCode="General">
                  <c:v>1.10642</c:v>
                </c:pt>
                <c:pt idx="1645" formatCode="General">
                  <c:v>1.1070899999999999</c:v>
                </c:pt>
                <c:pt idx="1646" formatCode="General">
                  <c:v>1.1077699999999999</c:v>
                </c:pt>
                <c:pt idx="1647" formatCode="General">
                  <c:v>1.1084400000000001</c:v>
                </c:pt>
                <c:pt idx="1648" formatCode="General">
                  <c:v>1.10911</c:v>
                </c:pt>
                <c:pt idx="1649" formatCode="General">
                  <c:v>1.1097900000000001</c:v>
                </c:pt>
                <c:pt idx="1650" formatCode="General">
                  <c:v>1.11046</c:v>
                </c:pt>
                <c:pt idx="1651" formatCode="General">
                  <c:v>1.11113</c:v>
                </c:pt>
                <c:pt idx="1652" formatCode="General">
                  <c:v>1.1117999999999999</c:v>
                </c:pt>
                <c:pt idx="1653" formatCode="General">
                  <c:v>1.1124799999999999</c:v>
                </c:pt>
                <c:pt idx="1654" formatCode="General">
                  <c:v>1.1131500000000001</c:v>
                </c:pt>
                <c:pt idx="1655" formatCode="General">
                  <c:v>1.11382</c:v>
                </c:pt>
                <c:pt idx="1656" formatCode="General">
                  <c:v>1.1145</c:v>
                </c:pt>
                <c:pt idx="1657" formatCode="General">
                  <c:v>1.11517</c:v>
                </c:pt>
                <c:pt idx="1658" formatCode="General">
                  <c:v>1.1158399999999999</c:v>
                </c:pt>
                <c:pt idx="1659" formatCode="General">
                  <c:v>1.11652</c:v>
                </c:pt>
                <c:pt idx="1660" formatCode="General">
                  <c:v>1.1171899999999999</c:v>
                </c:pt>
                <c:pt idx="1661" formatCode="General">
                  <c:v>1.1178600000000001</c:v>
                </c:pt>
                <c:pt idx="1662" formatCode="General">
                  <c:v>1.11853</c:v>
                </c:pt>
                <c:pt idx="1663" formatCode="General">
                  <c:v>1.11921</c:v>
                </c:pt>
                <c:pt idx="1664" formatCode="General">
                  <c:v>1.11988</c:v>
                </c:pt>
                <c:pt idx="1665" formatCode="General">
                  <c:v>1.1205499999999999</c:v>
                </c:pt>
                <c:pt idx="1666" formatCode="General">
                  <c:v>1.1212299999999999</c:v>
                </c:pt>
                <c:pt idx="1667" formatCode="General">
                  <c:v>1.1218999999999999</c:v>
                </c:pt>
                <c:pt idx="1668" formatCode="General">
                  <c:v>1.1225700000000001</c:v>
                </c:pt>
                <c:pt idx="1669" formatCode="General">
                  <c:v>1.1232500000000001</c:v>
                </c:pt>
                <c:pt idx="1670" formatCode="General">
                  <c:v>1.12392</c:v>
                </c:pt>
                <c:pt idx="1671" formatCode="General">
                  <c:v>1.12459</c:v>
                </c:pt>
                <c:pt idx="1672" formatCode="General">
                  <c:v>1.1252599999999999</c:v>
                </c:pt>
                <c:pt idx="1673" formatCode="General">
                  <c:v>1.1259399999999999</c:v>
                </c:pt>
                <c:pt idx="1674" formatCode="General">
                  <c:v>1.1266099999999999</c:v>
                </c:pt>
                <c:pt idx="1675" formatCode="General">
                  <c:v>1.1272800000000001</c:v>
                </c:pt>
                <c:pt idx="1676" formatCode="General">
                  <c:v>1.1279600000000001</c:v>
                </c:pt>
                <c:pt idx="1677" formatCode="General">
                  <c:v>1.12863</c:v>
                </c:pt>
                <c:pt idx="1678" formatCode="General">
                  <c:v>1.1293</c:v>
                </c:pt>
                <c:pt idx="1679" formatCode="General">
                  <c:v>1.12998</c:v>
                </c:pt>
                <c:pt idx="1680" formatCode="General">
                  <c:v>1.1306499999999999</c:v>
                </c:pt>
                <c:pt idx="1681" formatCode="General">
                  <c:v>1.1313200000000001</c:v>
                </c:pt>
                <c:pt idx="1682" formatCode="General">
                  <c:v>1.1319900000000001</c:v>
                </c:pt>
                <c:pt idx="1683" formatCode="General">
                  <c:v>1.1326700000000001</c:v>
                </c:pt>
                <c:pt idx="1684" formatCode="General">
                  <c:v>1.13334</c:v>
                </c:pt>
                <c:pt idx="1685" formatCode="General">
                  <c:v>1.13401</c:v>
                </c:pt>
                <c:pt idx="1686" formatCode="General">
                  <c:v>1.13469</c:v>
                </c:pt>
                <c:pt idx="1687" formatCode="General">
                  <c:v>1.1353599999999999</c:v>
                </c:pt>
                <c:pt idx="1688" formatCode="General">
                  <c:v>1.1360300000000001</c:v>
                </c:pt>
                <c:pt idx="1689" formatCode="General">
                  <c:v>1.1367100000000001</c:v>
                </c:pt>
                <c:pt idx="1690" formatCode="General">
                  <c:v>1.1373800000000001</c:v>
                </c:pt>
                <c:pt idx="1691" formatCode="General">
                  <c:v>1.13805</c:v>
                </c:pt>
                <c:pt idx="1692" formatCode="General">
                  <c:v>1.13872</c:v>
                </c:pt>
                <c:pt idx="1693" formatCode="General">
                  <c:v>1.1394</c:v>
                </c:pt>
                <c:pt idx="1694" formatCode="General">
                  <c:v>1.1400699999999999</c:v>
                </c:pt>
                <c:pt idx="1695" formatCode="General">
                  <c:v>1.1407400000000001</c:v>
                </c:pt>
                <c:pt idx="1696" formatCode="General">
                  <c:v>1.1414200000000001</c:v>
                </c:pt>
                <c:pt idx="1697" formatCode="General">
                  <c:v>1.14209</c:v>
                </c:pt>
                <c:pt idx="1698" formatCode="General">
                  <c:v>1.14276</c:v>
                </c:pt>
                <c:pt idx="1699" formatCode="General">
                  <c:v>1.14344</c:v>
                </c:pt>
                <c:pt idx="1700" formatCode="General">
                  <c:v>1.14411</c:v>
                </c:pt>
                <c:pt idx="1701" formatCode="General">
                  <c:v>1.1447799999999999</c:v>
                </c:pt>
                <c:pt idx="1702" formatCode="General">
                  <c:v>1.1454500000000001</c:v>
                </c:pt>
                <c:pt idx="1703" formatCode="General">
                  <c:v>1.1461300000000001</c:v>
                </c:pt>
                <c:pt idx="1704" formatCode="General">
                  <c:v>1.1468</c:v>
                </c:pt>
                <c:pt idx="1705" formatCode="General">
                  <c:v>1.14747</c:v>
                </c:pt>
                <c:pt idx="1706" formatCode="General">
                  <c:v>1.14815</c:v>
                </c:pt>
                <c:pt idx="1707" formatCode="General">
                  <c:v>1.14882</c:v>
                </c:pt>
                <c:pt idx="1708" formatCode="General">
                  <c:v>1.1494899999999999</c:v>
                </c:pt>
                <c:pt idx="1709" formatCode="General">
                  <c:v>1.1501699999999999</c:v>
                </c:pt>
                <c:pt idx="1710" formatCode="General">
                  <c:v>1.1508400000000001</c:v>
                </c:pt>
                <c:pt idx="1711" formatCode="General">
                  <c:v>1.15151</c:v>
                </c:pt>
                <c:pt idx="1712" formatCode="General">
                  <c:v>1.15218</c:v>
                </c:pt>
                <c:pt idx="1713" formatCode="General">
                  <c:v>1.15286</c:v>
                </c:pt>
                <c:pt idx="1714" formatCode="General">
                  <c:v>1.1535299999999999</c:v>
                </c:pt>
                <c:pt idx="1715" formatCode="General">
                  <c:v>1.1541999999999999</c:v>
                </c:pt>
                <c:pt idx="1716" formatCode="General">
                  <c:v>1.1548799999999999</c:v>
                </c:pt>
                <c:pt idx="1717" formatCode="General">
                  <c:v>1.1555500000000001</c:v>
                </c:pt>
                <c:pt idx="1718" formatCode="General">
                  <c:v>1.15622</c:v>
                </c:pt>
                <c:pt idx="1719" formatCode="General">
                  <c:v>1.1569</c:v>
                </c:pt>
                <c:pt idx="1720" formatCode="General">
                  <c:v>1.15757</c:v>
                </c:pt>
                <c:pt idx="1721" formatCode="General">
                  <c:v>1.1582399999999999</c:v>
                </c:pt>
                <c:pt idx="1722" formatCode="General">
                  <c:v>1.1589100000000001</c:v>
                </c:pt>
                <c:pt idx="1723" formatCode="General">
                  <c:v>1.1595899999999999</c:v>
                </c:pt>
                <c:pt idx="1724" formatCode="General">
                  <c:v>1.1602600000000001</c:v>
                </c:pt>
                <c:pt idx="1725" formatCode="General">
                  <c:v>1.16093</c:v>
                </c:pt>
                <c:pt idx="1726" formatCode="General">
                  <c:v>1.16161</c:v>
                </c:pt>
                <c:pt idx="1727" formatCode="General">
                  <c:v>1.16228</c:v>
                </c:pt>
                <c:pt idx="1728" formatCode="General">
                  <c:v>1.1629499999999999</c:v>
                </c:pt>
                <c:pt idx="1729" formatCode="General">
                  <c:v>1.1636299999999999</c:v>
                </c:pt>
                <c:pt idx="1730" formatCode="General">
                  <c:v>1.1642999999999999</c:v>
                </c:pt>
                <c:pt idx="1731" formatCode="General">
                  <c:v>1.1649700000000001</c:v>
                </c:pt>
                <c:pt idx="1732" formatCode="General">
                  <c:v>1.16564</c:v>
                </c:pt>
                <c:pt idx="1733" formatCode="General">
                  <c:v>1.16632</c:v>
                </c:pt>
                <c:pt idx="1734" formatCode="General">
                  <c:v>1.16699</c:v>
                </c:pt>
                <c:pt idx="1735" formatCode="General">
                  <c:v>1.1676599999999999</c:v>
                </c:pt>
                <c:pt idx="1736" formatCode="General">
                  <c:v>1.1683399999999999</c:v>
                </c:pt>
                <c:pt idx="1737" formatCode="General">
                  <c:v>1.1690100000000001</c:v>
                </c:pt>
                <c:pt idx="1738" formatCode="General">
                  <c:v>1.1696800000000001</c:v>
                </c:pt>
                <c:pt idx="1739" formatCode="General">
                  <c:v>1.1703600000000001</c:v>
                </c:pt>
                <c:pt idx="1740" formatCode="General">
                  <c:v>1.17103</c:v>
                </c:pt>
                <c:pt idx="1741" formatCode="General">
                  <c:v>1.1717</c:v>
                </c:pt>
                <c:pt idx="1742" formatCode="General">
                  <c:v>1.1723699999999999</c:v>
                </c:pt>
                <c:pt idx="1743" formatCode="General">
                  <c:v>1.1730499999999999</c:v>
                </c:pt>
                <c:pt idx="1744" formatCode="General">
                  <c:v>1.1737200000000001</c:v>
                </c:pt>
                <c:pt idx="1745" formatCode="General">
                  <c:v>1.17439</c:v>
                </c:pt>
                <c:pt idx="1746" formatCode="General">
                  <c:v>1.1750700000000001</c:v>
                </c:pt>
                <c:pt idx="1747" formatCode="General">
                  <c:v>1.17574</c:v>
                </c:pt>
                <c:pt idx="1748" formatCode="General">
                  <c:v>1.17641</c:v>
                </c:pt>
                <c:pt idx="1749" formatCode="General">
                  <c:v>1.17709</c:v>
                </c:pt>
                <c:pt idx="1750" formatCode="General">
                  <c:v>1.1777599999999999</c:v>
                </c:pt>
                <c:pt idx="1751" formatCode="General">
                  <c:v>1.1784300000000001</c:v>
                </c:pt>
                <c:pt idx="1752" formatCode="General">
                  <c:v>1.1791100000000001</c:v>
                </c:pt>
                <c:pt idx="1753" formatCode="General">
                  <c:v>1.1797800000000001</c:v>
                </c:pt>
                <c:pt idx="1754" formatCode="General">
                  <c:v>1.18045</c:v>
                </c:pt>
                <c:pt idx="1755" formatCode="General">
                  <c:v>1.1811199999999999</c:v>
                </c:pt>
                <c:pt idx="1756" formatCode="General">
                  <c:v>1.1818</c:v>
                </c:pt>
                <c:pt idx="1757" formatCode="General">
                  <c:v>1.1824699999999999</c:v>
                </c:pt>
                <c:pt idx="1758" formatCode="General">
                  <c:v>1.1831400000000001</c:v>
                </c:pt>
                <c:pt idx="1759" formatCode="General">
                  <c:v>1.1838200000000001</c:v>
                </c:pt>
                <c:pt idx="1760" formatCode="General">
                  <c:v>1.18449</c:v>
                </c:pt>
                <c:pt idx="1761" formatCode="General">
                  <c:v>1.18516</c:v>
                </c:pt>
                <c:pt idx="1762" formatCode="General">
                  <c:v>1.18584</c:v>
                </c:pt>
                <c:pt idx="1763" formatCode="General">
                  <c:v>1.18651</c:v>
                </c:pt>
                <c:pt idx="1764" formatCode="General">
                  <c:v>1.1871799999999999</c:v>
                </c:pt>
                <c:pt idx="1765" formatCode="General">
                  <c:v>1.1878500000000001</c:v>
                </c:pt>
                <c:pt idx="1766" formatCode="General">
                  <c:v>1.1885300000000001</c:v>
                </c:pt>
                <c:pt idx="1767" formatCode="General">
                  <c:v>1.1892</c:v>
                </c:pt>
                <c:pt idx="1768" formatCode="General">
                  <c:v>1.18987</c:v>
                </c:pt>
                <c:pt idx="1769" formatCode="General">
                  <c:v>1.19055</c:v>
                </c:pt>
                <c:pt idx="1770" formatCode="General">
                  <c:v>1.1912199999999999</c:v>
                </c:pt>
                <c:pt idx="1771" formatCode="General">
                  <c:v>1.1918899999999999</c:v>
                </c:pt>
                <c:pt idx="1772" formatCode="General">
                  <c:v>1.1925699999999999</c:v>
                </c:pt>
                <c:pt idx="1773" formatCode="General">
                  <c:v>1.1932400000000001</c:v>
                </c:pt>
                <c:pt idx="1774" formatCode="General">
                  <c:v>1.19391</c:v>
                </c:pt>
                <c:pt idx="1775" formatCode="General">
                  <c:v>1.19458</c:v>
                </c:pt>
                <c:pt idx="1776" formatCode="General">
                  <c:v>1.19526</c:v>
                </c:pt>
                <c:pt idx="1777" formatCode="General">
                  <c:v>1.1959299999999999</c:v>
                </c:pt>
                <c:pt idx="1778" formatCode="General">
                  <c:v>1.1966000000000001</c:v>
                </c:pt>
                <c:pt idx="1779" formatCode="General">
                  <c:v>1.1972799999999999</c:v>
                </c:pt>
                <c:pt idx="1780" formatCode="General">
                  <c:v>1.1979500000000001</c:v>
                </c:pt>
                <c:pt idx="1781" formatCode="General">
                  <c:v>1.19862</c:v>
                </c:pt>
                <c:pt idx="1782" formatCode="General">
                  <c:v>1.1993</c:v>
                </c:pt>
                <c:pt idx="1783" formatCode="General">
                  <c:v>1.19997</c:v>
                </c:pt>
                <c:pt idx="1784" formatCode="General">
                  <c:v>1.2006399999999999</c:v>
                </c:pt>
                <c:pt idx="1785" formatCode="General">
                  <c:v>1.2013100000000001</c:v>
                </c:pt>
                <c:pt idx="1786" formatCode="General">
                  <c:v>1.2019899999999999</c:v>
                </c:pt>
                <c:pt idx="1787" formatCode="General">
                  <c:v>1.2026600000000001</c:v>
                </c:pt>
                <c:pt idx="1788" formatCode="General">
                  <c:v>1.20333</c:v>
                </c:pt>
                <c:pt idx="1789" formatCode="General">
                  <c:v>1.20401</c:v>
                </c:pt>
                <c:pt idx="1790" formatCode="General">
                  <c:v>1.20468</c:v>
                </c:pt>
                <c:pt idx="1791" formatCode="General">
                  <c:v>1.2053499999999999</c:v>
                </c:pt>
                <c:pt idx="1792" formatCode="General">
                  <c:v>1.2060299999999999</c:v>
                </c:pt>
                <c:pt idx="1793" formatCode="General">
                  <c:v>1.2067000000000001</c:v>
                </c:pt>
                <c:pt idx="1794" formatCode="General">
                  <c:v>1.2073700000000001</c:v>
                </c:pt>
                <c:pt idx="1795" formatCode="General">
                  <c:v>1.20804</c:v>
                </c:pt>
                <c:pt idx="1796" formatCode="General">
                  <c:v>1.20872</c:v>
                </c:pt>
                <c:pt idx="1797" formatCode="General">
                  <c:v>1.20939</c:v>
                </c:pt>
                <c:pt idx="1798" formatCode="General">
                  <c:v>1.2100599999999999</c:v>
                </c:pt>
                <c:pt idx="1799" formatCode="General">
                  <c:v>1.2107399999999999</c:v>
                </c:pt>
                <c:pt idx="1800" formatCode="General">
                  <c:v>1.2114100000000001</c:v>
                </c:pt>
                <c:pt idx="1801" formatCode="General">
                  <c:v>1.21208</c:v>
                </c:pt>
                <c:pt idx="1802" formatCode="General">
                  <c:v>1.2127600000000001</c:v>
                </c:pt>
                <c:pt idx="1803" formatCode="General">
                  <c:v>1.21343</c:v>
                </c:pt>
                <c:pt idx="1804" formatCode="General">
                  <c:v>1.2141</c:v>
                </c:pt>
                <c:pt idx="1805" formatCode="General">
                  <c:v>1.2147699999999999</c:v>
                </c:pt>
                <c:pt idx="1806" formatCode="General">
                  <c:v>1.2154499999999999</c:v>
                </c:pt>
                <c:pt idx="1807" formatCode="General">
                  <c:v>1.2161200000000001</c:v>
                </c:pt>
                <c:pt idx="1808" formatCode="General">
                  <c:v>1.21679</c:v>
                </c:pt>
                <c:pt idx="1809" formatCode="General">
                  <c:v>1.2174700000000001</c:v>
                </c:pt>
                <c:pt idx="1810" formatCode="General">
                  <c:v>1.21814</c:v>
                </c:pt>
                <c:pt idx="1811" formatCode="General">
                  <c:v>1.2188099999999999</c:v>
                </c:pt>
                <c:pt idx="1812" formatCode="General">
                  <c:v>1.21949</c:v>
                </c:pt>
                <c:pt idx="1813" formatCode="General">
                  <c:v>1.2201599999999999</c:v>
                </c:pt>
                <c:pt idx="1814" formatCode="General">
                  <c:v>1.2208300000000001</c:v>
                </c:pt>
                <c:pt idx="1815" formatCode="General">
                  <c:v>1.2215</c:v>
                </c:pt>
                <c:pt idx="1816" formatCode="General">
                  <c:v>1.22218</c:v>
                </c:pt>
                <c:pt idx="1817" formatCode="General">
                  <c:v>1.22285</c:v>
                </c:pt>
                <c:pt idx="1818" formatCode="General">
                  <c:v>1.2235199999999999</c:v>
                </c:pt>
                <c:pt idx="1819" formatCode="General">
                  <c:v>1.2242</c:v>
                </c:pt>
                <c:pt idx="1820" formatCode="General">
                  <c:v>1.2248699999999999</c:v>
                </c:pt>
                <c:pt idx="1821" formatCode="General">
                  <c:v>1.2255400000000001</c:v>
                </c:pt>
                <c:pt idx="1822" formatCode="General">
                  <c:v>1.2262200000000001</c:v>
                </c:pt>
                <c:pt idx="1823" formatCode="General">
                  <c:v>1.22689</c:v>
                </c:pt>
                <c:pt idx="1824" formatCode="General">
                  <c:v>1.22756</c:v>
                </c:pt>
                <c:pt idx="1825" formatCode="General">
                  <c:v>1.2282299999999999</c:v>
                </c:pt>
                <c:pt idx="1826" formatCode="General">
                  <c:v>1.2289099999999999</c:v>
                </c:pt>
                <c:pt idx="1827" formatCode="General">
                  <c:v>1.2295799999999999</c:v>
                </c:pt>
                <c:pt idx="1828" formatCode="General">
                  <c:v>1.2302500000000001</c:v>
                </c:pt>
                <c:pt idx="1829" formatCode="General">
                  <c:v>1.2309300000000001</c:v>
                </c:pt>
                <c:pt idx="1830" formatCode="General">
                  <c:v>1.2316</c:v>
                </c:pt>
                <c:pt idx="1831" formatCode="General">
                  <c:v>1.23227</c:v>
                </c:pt>
                <c:pt idx="1832" formatCode="General">
                  <c:v>1.23295</c:v>
                </c:pt>
                <c:pt idx="1833" formatCode="General">
                  <c:v>1.2336199999999999</c:v>
                </c:pt>
                <c:pt idx="1834" formatCode="General">
                  <c:v>1.2342900000000001</c:v>
                </c:pt>
                <c:pt idx="1835" formatCode="General">
                  <c:v>1.2349600000000001</c:v>
                </c:pt>
                <c:pt idx="1836" formatCode="General">
                  <c:v>1.2356400000000001</c:v>
                </c:pt>
                <c:pt idx="1837" formatCode="General">
                  <c:v>1.23631</c:v>
                </c:pt>
                <c:pt idx="1838" formatCode="General">
                  <c:v>1.23698</c:v>
                </c:pt>
                <c:pt idx="1839" formatCode="General">
                  <c:v>1.23766</c:v>
                </c:pt>
                <c:pt idx="1840" formatCode="General">
                  <c:v>1.2383299999999999</c:v>
                </c:pt>
                <c:pt idx="1841" formatCode="General">
                  <c:v>1.2390000000000001</c:v>
                </c:pt>
                <c:pt idx="1842" formatCode="General">
                  <c:v>1.2396799999999999</c:v>
                </c:pt>
                <c:pt idx="1843" formatCode="General">
                  <c:v>1.2403500000000001</c:v>
                </c:pt>
                <c:pt idx="1844" formatCode="General">
                  <c:v>1.24102</c:v>
                </c:pt>
                <c:pt idx="1845" formatCode="General">
                  <c:v>1.24169</c:v>
                </c:pt>
                <c:pt idx="1846" formatCode="General">
                  <c:v>1.24237</c:v>
                </c:pt>
                <c:pt idx="1847" formatCode="General">
                  <c:v>1.2430399999999999</c:v>
                </c:pt>
                <c:pt idx="1848" formatCode="General">
                  <c:v>1.2437100000000001</c:v>
                </c:pt>
                <c:pt idx="1849" formatCode="General">
                  <c:v>1.2443900000000001</c:v>
                </c:pt>
                <c:pt idx="1850" formatCode="General">
                  <c:v>1.2450600000000001</c:v>
                </c:pt>
                <c:pt idx="1851" formatCode="General">
                  <c:v>1.24573</c:v>
                </c:pt>
                <c:pt idx="1852" formatCode="General">
                  <c:v>1.24641</c:v>
                </c:pt>
                <c:pt idx="1853" formatCode="General">
                  <c:v>1.24708</c:v>
                </c:pt>
                <c:pt idx="1854" formatCode="General">
                  <c:v>1.2477499999999999</c:v>
                </c:pt>
                <c:pt idx="1855" formatCode="General">
                  <c:v>1.2484200000000001</c:v>
                </c:pt>
                <c:pt idx="1856" formatCode="General">
                  <c:v>1.2491000000000001</c:v>
                </c:pt>
                <c:pt idx="1857" formatCode="General">
                  <c:v>1.24977</c:v>
                </c:pt>
                <c:pt idx="1858" formatCode="General">
                  <c:v>1.25044</c:v>
                </c:pt>
                <c:pt idx="1859" formatCode="General">
                  <c:v>1.25112</c:v>
                </c:pt>
                <c:pt idx="1860" formatCode="General">
                  <c:v>1.25179</c:v>
                </c:pt>
                <c:pt idx="1861" formatCode="General">
                  <c:v>1.2524599999999999</c:v>
                </c:pt>
                <c:pt idx="1862" formatCode="General">
                  <c:v>1.2531399999999999</c:v>
                </c:pt>
                <c:pt idx="1863" formatCode="General">
                  <c:v>1.2538100000000001</c:v>
                </c:pt>
                <c:pt idx="1864" formatCode="General">
                  <c:v>1.25448</c:v>
                </c:pt>
                <c:pt idx="1865" formatCode="General">
                  <c:v>1.25515</c:v>
                </c:pt>
                <c:pt idx="1866" formatCode="General">
                  <c:v>1.25583</c:v>
                </c:pt>
                <c:pt idx="1867" formatCode="General">
                  <c:v>1.2565</c:v>
                </c:pt>
                <c:pt idx="1868" formatCode="General">
                  <c:v>1.2571699999999999</c:v>
                </c:pt>
                <c:pt idx="1869" formatCode="General">
                  <c:v>1.2578499999999999</c:v>
                </c:pt>
                <c:pt idx="1870" formatCode="General">
                  <c:v>1.2585200000000001</c:v>
                </c:pt>
                <c:pt idx="1871" formatCode="General">
                  <c:v>1.25919</c:v>
                </c:pt>
                <c:pt idx="1872" formatCode="General">
                  <c:v>1.25987</c:v>
                </c:pt>
                <c:pt idx="1873" formatCode="General">
                  <c:v>1.26054</c:v>
                </c:pt>
                <c:pt idx="1874" formatCode="General">
                  <c:v>1.2612099999999999</c:v>
                </c:pt>
                <c:pt idx="1875" formatCode="General">
                  <c:v>1.2618799999999999</c:v>
                </c:pt>
                <c:pt idx="1876" formatCode="General">
                  <c:v>1.2625599999999999</c:v>
                </c:pt>
                <c:pt idx="1877" formatCode="General">
                  <c:v>1.2632300000000001</c:v>
                </c:pt>
                <c:pt idx="1878" formatCode="General">
                  <c:v>1.2639</c:v>
                </c:pt>
                <c:pt idx="1879" formatCode="General">
                  <c:v>1.26458</c:v>
                </c:pt>
                <c:pt idx="1880" formatCode="General">
                  <c:v>1.26525</c:v>
                </c:pt>
                <c:pt idx="1881" formatCode="General">
                  <c:v>1.2659199999999999</c:v>
                </c:pt>
                <c:pt idx="1882" formatCode="General">
                  <c:v>1.2665999999999999</c:v>
                </c:pt>
                <c:pt idx="1883" formatCode="General">
                  <c:v>1.2672699999999999</c:v>
                </c:pt>
                <c:pt idx="1884" formatCode="General">
                  <c:v>1.2679400000000001</c:v>
                </c:pt>
                <c:pt idx="1885" formatCode="General">
                  <c:v>1.26861</c:v>
                </c:pt>
                <c:pt idx="1886" formatCode="General">
                  <c:v>1.26929</c:v>
                </c:pt>
                <c:pt idx="1887" formatCode="General">
                  <c:v>1.26996</c:v>
                </c:pt>
                <c:pt idx="1888" formatCode="General">
                  <c:v>1.2706299999999999</c:v>
                </c:pt>
                <c:pt idx="1889" formatCode="General">
                  <c:v>1.2713099999999999</c:v>
                </c:pt>
                <c:pt idx="1890" formatCode="General">
                  <c:v>1.2719800000000001</c:v>
                </c:pt>
                <c:pt idx="1891" formatCode="General">
                  <c:v>1.2726500000000001</c:v>
                </c:pt>
                <c:pt idx="1892" formatCode="General">
                  <c:v>1.2733300000000001</c:v>
                </c:pt>
                <c:pt idx="1893" formatCode="General">
                  <c:v>1.274</c:v>
                </c:pt>
                <c:pt idx="1894" formatCode="General">
                  <c:v>1.27467</c:v>
                </c:pt>
                <c:pt idx="1895" formatCode="General">
                  <c:v>1.2753399999999999</c:v>
                </c:pt>
                <c:pt idx="1896" formatCode="General">
                  <c:v>1.2760199999999999</c:v>
                </c:pt>
                <c:pt idx="1897" formatCode="General">
                  <c:v>1.2766900000000001</c:v>
                </c:pt>
                <c:pt idx="1898" formatCode="General">
                  <c:v>1.2773600000000001</c:v>
                </c:pt>
                <c:pt idx="1899" formatCode="General">
                  <c:v>1.2780400000000001</c:v>
                </c:pt>
                <c:pt idx="1900" formatCode="General">
                  <c:v>1.27871</c:v>
                </c:pt>
                <c:pt idx="1901" formatCode="General">
                  <c:v>1.27938</c:v>
                </c:pt>
                <c:pt idx="1902" formatCode="General">
                  <c:v>1.28006</c:v>
                </c:pt>
                <c:pt idx="1903" formatCode="General">
                  <c:v>1.2807299999999999</c:v>
                </c:pt>
                <c:pt idx="1904" formatCode="General">
                  <c:v>1.2814000000000001</c:v>
                </c:pt>
                <c:pt idx="1905" formatCode="General">
                  <c:v>1.28207</c:v>
                </c:pt>
                <c:pt idx="1906" formatCode="General">
                  <c:v>1.2827500000000001</c:v>
                </c:pt>
                <c:pt idx="1907" formatCode="General">
                  <c:v>1.28342</c:v>
                </c:pt>
                <c:pt idx="1908" formatCode="General">
                  <c:v>1.28409</c:v>
                </c:pt>
                <c:pt idx="1909" formatCode="General">
                  <c:v>1.28477</c:v>
                </c:pt>
                <c:pt idx="1910" formatCode="General">
                  <c:v>1.2854399999999999</c:v>
                </c:pt>
                <c:pt idx="1911" formatCode="General">
                  <c:v>1.2861100000000001</c:v>
                </c:pt>
                <c:pt idx="1912" formatCode="General">
                  <c:v>1.2867900000000001</c:v>
                </c:pt>
                <c:pt idx="1913" formatCode="General">
                  <c:v>1.28746</c:v>
                </c:pt>
                <c:pt idx="1914" formatCode="General">
                  <c:v>1.28813</c:v>
                </c:pt>
                <c:pt idx="1915" formatCode="General">
                  <c:v>1.2887999999999999</c:v>
                </c:pt>
                <c:pt idx="1916" formatCode="General">
                  <c:v>1.28948</c:v>
                </c:pt>
                <c:pt idx="1917" formatCode="General">
                  <c:v>1.2901499999999999</c:v>
                </c:pt>
                <c:pt idx="1918" formatCode="General">
                  <c:v>1.2908200000000001</c:v>
                </c:pt>
                <c:pt idx="1919" formatCode="General">
                  <c:v>1.2915000000000001</c:v>
                </c:pt>
                <c:pt idx="1920" formatCode="General">
                  <c:v>1.29217</c:v>
                </c:pt>
                <c:pt idx="1921" formatCode="General">
                  <c:v>1.29284</c:v>
                </c:pt>
                <c:pt idx="1922" formatCode="General">
                  <c:v>1.29352</c:v>
                </c:pt>
                <c:pt idx="1923" formatCode="General">
                  <c:v>1.29419</c:v>
                </c:pt>
                <c:pt idx="1924" formatCode="General">
                  <c:v>1.2948599999999999</c:v>
                </c:pt>
                <c:pt idx="1925" formatCode="General">
                  <c:v>1.2955300000000001</c:v>
                </c:pt>
                <c:pt idx="1926" formatCode="General">
                  <c:v>1.2962100000000001</c:v>
                </c:pt>
                <c:pt idx="1927" formatCode="General">
                  <c:v>1.29688</c:v>
                </c:pt>
                <c:pt idx="1928" formatCode="General">
                  <c:v>1.29755</c:v>
                </c:pt>
                <c:pt idx="1929" formatCode="General">
                  <c:v>1.29823</c:v>
                </c:pt>
                <c:pt idx="1930" formatCode="General">
                  <c:v>1.2988999999999999</c:v>
                </c:pt>
                <c:pt idx="1931" formatCode="General">
                  <c:v>1.2995699999999999</c:v>
                </c:pt>
                <c:pt idx="1932" formatCode="General">
                  <c:v>1.3002499999999999</c:v>
                </c:pt>
                <c:pt idx="1933" formatCode="General">
                  <c:v>1.3009200000000001</c:v>
                </c:pt>
                <c:pt idx="1934" formatCode="General">
                  <c:v>1.30159</c:v>
                </c:pt>
                <c:pt idx="1935" formatCode="General">
                  <c:v>1.30226</c:v>
                </c:pt>
                <c:pt idx="1936" formatCode="General">
                  <c:v>1.30294</c:v>
                </c:pt>
                <c:pt idx="1937" formatCode="General">
                  <c:v>1.3036099999999999</c:v>
                </c:pt>
                <c:pt idx="1938" formatCode="General">
                  <c:v>1.3042800000000001</c:v>
                </c:pt>
                <c:pt idx="1939" formatCode="General">
                  <c:v>1.3049599999999999</c:v>
                </c:pt>
                <c:pt idx="1940" formatCode="General">
                  <c:v>1.3056300000000001</c:v>
                </c:pt>
                <c:pt idx="1941" formatCode="General">
                  <c:v>1.3063</c:v>
                </c:pt>
                <c:pt idx="1942" formatCode="General">
                  <c:v>1.30698</c:v>
                </c:pt>
                <c:pt idx="1943" formatCode="General">
                  <c:v>1.30765</c:v>
                </c:pt>
                <c:pt idx="1944" formatCode="General">
                  <c:v>1.3083199999999999</c:v>
                </c:pt>
                <c:pt idx="1945" formatCode="General">
                  <c:v>1.3089999999999999</c:v>
                </c:pt>
                <c:pt idx="1946" formatCode="General">
                  <c:v>1.3096699999999999</c:v>
                </c:pt>
                <c:pt idx="1947" formatCode="General">
                  <c:v>1.3103400000000001</c:v>
                </c:pt>
                <c:pt idx="1948" formatCode="General">
                  <c:v>1.31101</c:v>
                </c:pt>
                <c:pt idx="1949" formatCode="General">
                  <c:v>1.31169</c:v>
                </c:pt>
                <c:pt idx="1950" formatCode="General">
                  <c:v>1.31236</c:v>
                </c:pt>
                <c:pt idx="1951" formatCode="General">
                  <c:v>1.3130299999999999</c:v>
                </c:pt>
                <c:pt idx="1952" formatCode="General">
                  <c:v>1.3137099999999999</c:v>
                </c:pt>
                <c:pt idx="1953" formatCode="General">
                  <c:v>1.3143800000000001</c:v>
                </c:pt>
                <c:pt idx="1954" formatCode="General">
                  <c:v>1.3150500000000001</c:v>
                </c:pt>
                <c:pt idx="1955" formatCode="General">
                  <c:v>1.3157300000000001</c:v>
                </c:pt>
                <c:pt idx="1956" formatCode="General">
                  <c:v>1.3164</c:v>
                </c:pt>
                <c:pt idx="1957" formatCode="General">
                  <c:v>1.31707</c:v>
                </c:pt>
                <c:pt idx="1958" formatCode="General">
                  <c:v>1.3177399999999999</c:v>
                </c:pt>
                <c:pt idx="1959" formatCode="General">
                  <c:v>1.3184199999999999</c:v>
                </c:pt>
                <c:pt idx="1960" formatCode="General">
                  <c:v>1.3190900000000001</c:v>
                </c:pt>
                <c:pt idx="1961" formatCode="General">
                  <c:v>1.31976</c:v>
                </c:pt>
                <c:pt idx="1962" formatCode="General">
                  <c:v>1.3204400000000001</c:v>
                </c:pt>
                <c:pt idx="1963" formatCode="General">
                  <c:v>1.32111</c:v>
                </c:pt>
                <c:pt idx="1964" formatCode="General">
                  <c:v>1.32178</c:v>
                </c:pt>
                <c:pt idx="1965" formatCode="General">
                  <c:v>1.32246</c:v>
                </c:pt>
                <c:pt idx="1966" formatCode="General">
                  <c:v>1.3231299999999999</c:v>
                </c:pt>
                <c:pt idx="1967" formatCode="General">
                  <c:v>1.3238000000000001</c:v>
                </c:pt>
                <c:pt idx="1968" formatCode="General">
                  <c:v>1.32447</c:v>
                </c:pt>
                <c:pt idx="1969" formatCode="General">
                  <c:v>1.3251500000000001</c:v>
                </c:pt>
                <c:pt idx="1970" formatCode="General">
                  <c:v>1.32582</c:v>
                </c:pt>
                <c:pt idx="1971" formatCode="General">
                  <c:v>1.3264899999999999</c:v>
                </c:pt>
                <c:pt idx="1972" formatCode="General">
                  <c:v>1.32717</c:v>
                </c:pt>
                <c:pt idx="1973" formatCode="General">
                  <c:v>1.3278399999999999</c:v>
                </c:pt>
                <c:pt idx="1974" formatCode="General">
                  <c:v>1.3285100000000001</c:v>
                </c:pt>
                <c:pt idx="1975" formatCode="General">
                  <c:v>1.3291900000000001</c:v>
                </c:pt>
                <c:pt idx="1976" formatCode="General">
                  <c:v>1.32986</c:v>
                </c:pt>
                <c:pt idx="1977" formatCode="General">
                  <c:v>1.33053</c:v>
                </c:pt>
                <c:pt idx="1978" formatCode="General">
                  <c:v>1.3311999999999999</c:v>
                </c:pt>
                <c:pt idx="1979" formatCode="General">
                  <c:v>1.33188</c:v>
                </c:pt>
                <c:pt idx="1980" formatCode="General">
                  <c:v>1.3325499999999999</c:v>
                </c:pt>
                <c:pt idx="1981" formatCode="General">
                  <c:v>1.3332200000000001</c:v>
                </c:pt>
                <c:pt idx="1982" formatCode="General">
                  <c:v>1.3339000000000001</c:v>
                </c:pt>
                <c:pt idx="1983" formatCode="General">
                  <c:v>1.33457</c:v>
                </c:pt>
                <c:pt idx="1984" formatCode="General">
                  <c:v>1.33524</c:v>
                </c:pt>
                <c:pt idx="1985" formatCode="General">
                  <c:v>1.33592</c:v>
                </c:pt>
                <c:pt idx="1986" formatCode="General">
                  <c:v>1.3365899999999999</c:v>
                </c:pt>
                <c:pt idx="1987" formatCode="General">
                  <c:v>1.3372599999999999</c:v>
                </c:pt>
                <c:pt idx="1988" formatCode="General">
                  <c:v>1.3379300000000001</c:v>
                </c:pt>
                <c:pt idx="1989" formatCode="General">
                  <c:v>1.3386100000000001</c:v>
                </c:pt>
                <c:pt idx="1990" formatCode="General">
                  <c:v>1.33928</c:v>
                </c:pt>
                <c:pt idx="1991" formatCode="General">
                  <c:v>1.33995</c:v>
                </c:pt>
                <c:pt idx="1992" formatCode="General">
                  <c:v>1.34063</c:v>
                </c:pt>
                <c:pt idx="1993" formatCode="General">
                  <c:v>1.3412999999999999</c:v>
                </c:pt>
                <c:pt idx="1994" formatCode="General">
                  <c:v>1.3419700000000001</c:v>
                </c:pt>
                <c:pt idx="1995" formatCode="General">
                  <c:v>1.3426499999999999</c:v>
                </c:pt>
                <c:pt idx="1996" formatCode="General">
                  <c:v>1.3433200000000001</c:v>
                </c:pt>
                <c:pt idx="1997" formatCode="General">
                  <c:v>1.34399</c:v>
                </c:pt>
                <c:pt idx="1998" formatCode="General">
                  <c:v>1.34466</c:v>
                </c:pt>
                <c:pt idx="1999" formatCode="General">
                  <c:v>1.34534</c:v>
                </c:pt>
                <c:pt idx="2000" formatCode="General">
                  <c:v>1.3460099999999999</c:v>
                </c:pt>
                <c:pt idx="2001" formatCode="General">
                  <c:v>1.3466800000000001</c:v>
                </c:pt>
                <c:pt idx="2002" formatCode="General">
                  <c:v>1.3473599999999999</c:v>
                </c:pt>
                <c:pt idx="2003" formatCode="General">
                  <c:v>1.3480300000000001</c:v>
                </c:pt>
                <c:pt idx="2004" formatCode="General">
                  <c:v>1.3487</c:v>
                </c:pt>
                <c:pt idx="2005" formatCode="General">
                  <c:v>1.34938</c:v>
                </c:pt>
                <c:pt idx="2006" formatCode="General">
                  <c:v>1.35005</c:v>
                </c:pt>
                <c:pt idx="2007" formatCode="General">
                  <c:v>1.3507199999999999</c:v>
                </c:pt>
                <c:pt idx="2008" formatCode="General">
                  <c:v>1.3513900000000001</c:v>
                </c:pt>
                <c:pt idx="2009" formatCode="General">
                  <c:v>1.3520700000000001</c:v>
                </c:pt>
                <c:pt idx="2010" formatCode="General">
                  <c:v>1.3527400000000001</c:v>
                </c:pt>
                <c:pt idx="2011" formatCode="General">
                  <c:v>1.35341</c:v>
                </c:pt>
                <c:pt idx="2012" formatCode="General">
                  <c:v>1.35409</c:v>
                </c:pt>
                <c:pt idx="2013" formatCode="General">
                  <c:v>1.35476</c:v>
                </c:pt>
                <c:pt idx="2014" formatCode="General">
                  <c:v>1.3554299999999999</c:v>
                </c:pt>
                <c:pt idx="2015" formatCode="General">
                  <c:v>1.3561099999999999</c:v>
                </c:pt>
                <c:pt idx="2016" formatCode="General">
                  <c:v>1.3567800000000001</c:v>
                </c:pt>
                <c:pt idx="2017" formatCode="General">
                  <c:v>1.35745</c:v>
                </c:pt>
                <c:pt idx="2018" formatCode="General">
                  <c:v>1.35812</c:v>
                </c:pt>
                <c:pt idx="2019" formatCode="General">
                  <c:v>1.3588</c:v>
                </c:pt>
                <c:pt idx="2020" formatCode="General">
                  <c:v>1.35947</c:v>
                </c:pt>
                <c:pt idx="2021" formatCode="General">
                  <c:v>1.3601399999999999</c:v>
                </c:pt>
                <c:pt idx="2022" formatCode="General">
                  <c:v>1.3608199999999999</c:v>
                </c:pt>
                <c:pt idx="2023" formatCode="General">
                  <c:v>1.3614900000000001</c:v>
                </c:pt>
                <c:pt idx="2024" formatCode="General">
                  <c:v>1.36216</c:v>
                </c:pt>
                <c:pt idx="2025" formatCode="General">
                  <c:v>1.3628400000000001</c:v>
                </c:pt>
                <c:pt idx="2026" formatCode="General">
                  <c:v>1.36351</c:v>
                </c:pt>
                <c:pt idx="2027" formatCode="General">
                  <c:v>1.3641799999999999</c:v>
                </c:pt>
                <c:pt idx="2028" formatCode="General">
                  <c:v>1.3648499999999999</c:v>
                </c:pt>
                <c:pt idx="2029" formatCode="General">
                  <c:v>1.3655299999999999</c:v>
                </c:pt>
                <c:pt idx="2030" formatCode="General">
                  <c:v>1.3662000000000001</c:v>
                </c:pt>
                <c:pt idx="2031" formatCode="General">
                  <c:v>1.36687</c:v>
                </c:pt>
                <c:pt idx="2032" formatCode="General">
                  <c:v>1.36755</c:v>
                </c:pt>
                <c:pt idx="2033" formatCode="General">
                  <c:v>1.36822</c:v>
                </c:pt>
                <c:pt idx="2034" formatCode="General">
                  <c:v>1.3688899999999999</c:v>
                </c:pt>
                <c:pt idx="2035" formatCode="General">
                  <c:v>1.36957</c:v>
                </c:pt>
                <c:pt idx="2036" formatCode="General">
                  <c:v>1.3702399999999999</c:v>
                </c:pt>
                <c:pt idx="2037" formatCode="General">
                  <c:v>1.3709100000000001</c:v>
                </c:pt>
                <c:pt idx="2038" formatCode="General">
                  <c:v>1.37158</c:v>
                </c:pt>
                <c:pt idx="2039" formatCode="General">
                  <c:v>1.37226</c:v>
                </c:pt>
                <c:pt idx="2040" formatCode="General">
                  <c:v>1.37293</c:v>
                </c:pt>
                <c:pt idx="2041" formatCode="General">
                  <c:v>1.3735999999999999</c:v>
                </c:pt>
                <c:pt idx="2042" formatCode="General">
                  <c:v>1.3742799999999999</c:v>
                </c:pt>
                <c:pt idx="2043" formatCode="General">
                  <c:v>1.3749499999999999</c:v>
                </c:pt>
                <c:pt idx="2044" formatCode="General">
                  <c:v>1.3756200000000001</c:v>
                </c:pt>
                <c:pt idx="2045" formatCode="General">
                  <c:v>1.3763000000000001</c:v>
                </c:pt>
                <c:pt idx="2046" formatCode="General">
                  <c:v>1.37697</c:v>
                </c:pt>
                <c:pt idx="2047" formatCode="General">
                  <c:v>1.37764</c:v>
                </c:pt>
                <c:pt idx="2048" formatCode="General">
                  <c:v>1.3783099999999999</c:v>
                </c:pt>
                <c:pt idx="2049" formatCode="General">
                  <c:v>1.3789899999999999</c:v>
                </c:pt>
                <c:pt idx="2050" formatCode="General">
                  <c:v>1.3796600000000001</c:v>
                </c:pt>
                <c:pt idx="2051" formatCode="General">
                  <c:v>1.3803300000000001</c:v>
                </c:pt>
                <c:pt idx="2052" formatCode="General">
                  <c:v>1.3810100000000001</c:v>
                </c:pt>
                <c:pt idx="2053" formatCode="General">
                  <c:v>1.38168</c:v>
                </c:pt>
                <c:pt idx="2054" formatCode="General">
                  <c:v>1.38235</c:v>
                </c:pt>
                <c:pt idx="2055" formatCode="General">
                  <c:v>1.38303</c:v>
                </c:pt>
                <c:pt idx="2056" formatCode="General">
                  <c:v>1.3836999999999999</c:v>
                </c:pt>
                <c:pt idx="2057" formatCode="General">
                  <c:v>1.3843700000000001</c:v>
                </c:pt>
                <c:pt idx="2058" formatCode="General">
                  <c:v>1.38504</c:v>
                </c:pt>
                <c:pt idx="2059" formatCode="General">
                  <c:v>1.3857200000000001</c:v>
                </c:pt>
                <c:pt idx="2060" formatCode="General">
                  <c:v>1.38639</c:v>
                </c:pt>
                <c:pt idx="2061" formatCode="General">
                  <c:v>1.38706</c:v>
                </c:pt>
                <c:pt idx="2062" formatCode="General">
                  <c:v>1.38774</c:v>
                </c:pt>
                <c:pt idx="2063" formatCode="General">
                  <c:v>1.3884099999999999</c:v>
                </c:pt>
                <c:pt idx="2064" formatCode="General">
                  <c:v>1.3890800000000001</c:v>
                </c:pt>
                <c:pt idx="2065" formatCode="General">
                  <c:v>1.3897600000000001</c:v>
                </c:pt>
                <c:pt idx="2066" formatCode="General">
                  <c:v>1.3904300000000001</c:v>
                </c:pt>
                <c:pt idx="2067" formatCode="General">
                  <c:v>1.3911</c:v>
                </c:pt>
                <c:pt idx="2068" formatCode="General">
                  <c:v>1.39177</c:v>
                </c:pt>
                <c:pt idx="2069" formatCode="General">
                  <c:v>1.39245</c:v>
                </c:pt>
                <c:pt idx="2070" formatCode="General">
                  <c:v>1.3931199999999999</c:v>
                </c:pt>
                <c:pt idx="2071" formatCode="General">
                  <c:v>1.3937900000000001</c:v>
                </c:pt>
                <c:pt idx="2072" formatCode="General">
                  <c:v>1.3944700000000001</c:v>
                </c:pt>
                <c:pt idx="2073" formatCode="General">
                  <c:v>1.39514</c:v>
                </c:pt>
                <c:pt idx="2074" formatCode="General">
                  <c:v>1.39581</c:v>
                </c:pt>
                <c:pt idx="2075" formatCode="General">
                  <c:v>1.39649</c:v>
                </c:pt>
                <c:pt idx="2076" formatCode="General">
                  <c:v>1.39716</c:v>
                </c:pt>
                <c:pt idx="2077" formatCode="General">
                  <c:v>1.3978299999999999</c:v>
                </c:pt>
                <c:pt idx="2078" formatCode="General">
                  <c:v>1.3985000000000001</c:v>
                </c:pt>
                <c:pt idx="2079" formatCode="General">
                  <c:v>1.3991800000000001</c:v>
                </c:pt>
                <c:pt idx="2080" formatCode="General">
                  <c:v>1.39985</c:v>
                </c:pt>
                <c:pt idx="2081" formatCode="General">
                  <c:v>1.40052</c:v>
                </c:pt>
                <c:pt idx="2082" formatCode="General">
                  <c:v>1.4012</c:v>
                </c:pt>
                <c:pt idx="2083" formatCode="General">
                  <c:v>1.4018699999999999</c:v>
                </c:pt>
                <c:pt idx="2084" formatCode="General">
                  <c:v>1.4025399999999999</c:v>
                </c:pt>
                <c:pt idx="2085" formatCode="General">
                  <c:v>1.4032199999999999</c:v>
                </c:pt>
                <c:pt idx="2086" formatCode="General">
                  <c:v>1.4038900000000001</c:v>
                </c:pt>
                <c:pt idx="2087" formatCode="General">
                  <c:v>1.40456</c:v>
                </c:pt>
                <c:pt idx="2088" formatCode="General">
                  <c:v>1.40523</c:v>
                </c:pt>
                <c:pt idx="2089" formatCode="General">
                  <c:v>1.40591</c:v>
                </c:pt>
                <c:pt idx="2090" formatCode="General">
                  <c:v>1.4065799999999999</c:v>
                </c:pt>
                <c:pt idx="2091" formatCode="General">
                  <c:v>1.4072499999999999</c:v>
                </c:pt>
                <c:pt idx="2092" formatCode="General">
                  <c:v>1.4079299999999999</c:v>
                </c:pt>
                <c:pt idx="2093" formatCode="General">
                  <c:v>1.4086000000000001</c:v>
                </c:pt>
                <c:pt idx="2094" formatCode="General">
                  <c:v>1.40927</c:v>
                </c:pt>
                <c:pt idx="2095" formatCode="General">
                  <c:v>1.40995</c:v>
                </c:pt>
                <c:pt idx="2096" formatCode="General">
                  <c:v>1.41062</c:v>
                </c:pt>
                <c:pt idx="2097" formatCode="General">
                  <c:v>1.4112899999999999</c:v>
                </c:pt>
                <c:pt idx="2098" formatCode="General">
                  <c:v>1.4119600000000001</c:v>
                </c:pt>
                <c:pt idx="2099" formatCode="General">
                  <c:v>1.4126399999999999</c:v>
                </c:pt>
                <c:pt idx="2100" formatCode="General">
                  <c:v>1.4133100000000001</c:v>
                </c:pt>
                <c:pt idx="2101" formatCode="General">
                  <c:v>1.41398</c:v>
                </c:pt>
                <c:pt idx="2102" formatCode="General">
                  <c:v>1.41466</c:v>
                </c:pt>
                <c:pt idx="2103" formatCode="General">
                  <c:v>1.41533</c:v>
                </c:pt>
                <c:pt idx="2104" formatCode="General">
                  <c:v>1.4159999999999999</c:v>
                </c:pt>
                <c:pt idx="2105" formatCode="General">
                  <c:v>1.4166799999999999</c:v>
                </c:pt>
                <c:pt idx="2106" formatCode="General">
                  <c:v>1.4173500000000001</c:v>
                </c:pt>
                <c:pt idx="2107" formatCode="General">
                  <c:v>1.4180200000000001</c:v>
                </c:pt>
                <c:pt idx="2108" formatCode="General">
                  <c:v>1.41869</c:v>
                </c:pt>
                <c:pt idx="2109" formatCode="General">
                  <c:v>1.41937</c:v>
                </c:pt>
                <c:pt idx="2110" formatCode="General">
                  <c:v>1.42004</c:v>
                </c:pt>
                <c:pt idx="2111" formatCode="General">
                  <c:v>1.4207099999999999</c:v>
                </c:pt>
                <c:pt idx="2112" formatCode="General">
                  <c:v>1.4213899999999999</c:v>
                </c:pt>
                <c:pt idx="2113" formatCode="General">
                  <c:v>1.4220600000000001</c:v>
                </c:pt>
                <c:pt idx="2114" formatCode="General">
                  <c:v>1.4227300000000001</c:v>
                </c:pt>
                <c:pt idx="2115" formatCode="General">
                  <c:v>1.4234100000000001</c:v>
                </c:pt>
                <c:pt idx="2116" formatCode="General">
                  <c:v>1.42408</c:v>
                </c:pt>
                <c:pt idx="2117" formatCode="General">
                  <c:v>1.42475</c:v>
                </c:pt>
                <c:pt idx="2118" formatCode="General">
                  <c:v>1.4254199999999999</c:v>
                </c:pt>
                <c:pt idx="2119" formatCode="General">
                  <c:v>1.4260999999999999</c:v>
                </c:pt>
                <c:pt idx="2120" formatCode="General">
                  <c:v>1.4267700000000001</c:v>
                </c:pt>
                <c:pt idx="2121" formatCode="General">
                  <c:v>1.42744</c:v>
                </c:pt>
                <c:pt idx="2122" formatCode="General">
                  <c:v>1.4281200000000001</c:v>
                </c:pt>
                <c:pt idx="2123" formatCode="General">
                  <c:v>1.42879</c:v>
                </c:pt>
                <c:pt idx="2124" formatCode="General">
                  <c:v>1.42946</c:v>
                </c:pt>
                <c:pt idx="2125" formatCode="General">
                  <c:v>1.43014</c:v>
                </c:pt>
                <c:pt idx="2126" formatCode="General">
                  <c:v>1.4308099999999999</c:v>
                </c:pt>
                <c:pt idx="2127" formatCode="General">
                  <c:v>1.4314800000000001</c:v>
                </c:pt>
                <c:pt idx="2128" formatCode="General">
                  <c:v>1.43215</c:v>
                </c:pt>
                <c:pt idx="2129" formatCode="General">
                  <c:v>1.43283</c:v>
                </c:pt>
                <c:pt idx="2130" formatCode="General">
                  <c:v>1.4335</c:v>
                </c:pt>
                <c:pt idx="2131" formatCode="General">
                  <c:v>1.4341699999999999</c:v>
                </c:pt>
                <c:pt idx="2132" formatCode="General">
                  <c:v>1.43485</c:v>
                </c:pt>
                <c:pt idx="2133" formatCode="General">
                  <c:v>1.4355199999999999</c:v>
                </c:pt>
                <c:pt idx="2134" formatCode="General">
                  <c:v>1.4361900000000001</c:v>
                </c:pt>
                <c:pt idx="2135" formatCode="General">
                  <c:v>1.4368700000000001</c:v>
                </c:pt>
                <c:pt idx="2136" formatCode="General">
                  <c:v>1.43754</c:v>
                </c:pt>
                <c:pt idx="2137" formatCode="General">
                  <c:v>1.43821</c:v>
                </c:pt>
                <c:pt idx="2138" formatCode="General">
                  <c:v>1.4388799999999999</c:v>
                </c:pt>
                <c:pt idx="2139" formatCode="General">
                  <c:v>1.43956</c:v>
                </c:pt>
                <c:pt idx="2140" formatCode="General">
                  <c:v>1.4402299999999999</c:v>
                </c:pt>
                <c:pt idx="2141" formatCode="General">
                  <c:v>1.4409000000000001</c:v>
                </c:pt>
                <c:pt idx="2142" formatCode="General">
                  <c:v>1.4415800000000001</c:v>
                </c:pt>
                <c:pt idx="2143" formatCode="General">
                  <c:v>1.44225</c:v>
                </c:pt>
                <c:pt idx="2144" formatCode="General">
                  <c:v>1.44292</c:v>
                </c:pt>
                <c:pt idx="2145" formatCode="General">
                  <c:v>1.4436</c:v>
                </c:pt>
                <c:pt idx="2146" formatCode="General">
                  <c:v>1.4442699999999999</c:v>
                </c:pt>
                <c:pt idx="2147" formatCode="General">
                  <c:v>1.4449399999999999</c:v>
                </c:pt>
                <c:pt idx="2148" formatCode="General">
                  <c:v>1.4456199999999999</c:v>
                </c:pt>
                <c:pt idx="2149" formatCode="General">
                  <c:v>1.4462900000000001</c:v>
                </c:pt>
                <c:pt idx="2150" formatCode="General">
                  <c:v>1.44696</c:v>
                </c:pt>
                <c:pt idx="2151" formatCode="General">
                  <c:v>1.44763</c:v>
                </c:pt>
                <c:pt idx="2152" formatCode="General">
                  <c:v>1.44831</c:v>
                </c:pt>
                <c:pt idx="2153" formatCode="General">
                  <c:v>1.4489799999999999</c:v>
                </c:pt>
                <c:pt idx="2154" formatCode="General">
                  <c:v>1.4496500000000001</c:v>
                </c:pt>
                <c:pt idx="2155" formatCode="General">
                  <c:v>1.4503299999999999</c:v>
                </c:pt>
                <c:pt idx="2156" formatCode="General">
                  <c:v>1.4510000000000001</c:v>
                </c:pt>
                <c:pt idx="2157" formatCode="General">
                  <c:v>1.45167</c:v>
                </c:pt>
                <c:pt idx="2158" formatCode="General">
                  <c:v>1.45235</c:v>
                </c:pt>
                <c:pt idx="2159" formatCode="General">
                  <c:v>1.45302</c:v>
                </c:pt>
                <c:pt idx="2160" formatCode="General">
                  <c:v>1.4536899999999999</c:v>
                </c:pt>
                <c:pt idx="2161" formatCode="General">
                  <c:v>1.4543600000000001</c:v>
                </c:pt>
                <c:pt idx="2162" formatCode="General">
                  <c:v>1.4550399999999999</c:v>
                </c:pt>
                <c:pt idx="2163" formatCode="General">
                  <c:v>1.4557100000000001</c:v>
                </c:pt>
                <c:pt idx="2164" formatCode="General">
                  <c:v>1.45638</c:v>
                </c:pt>
                <c:pt idx="2165" formatCode="General">
                  <c:v>1.45706</c:v>
                </c:pt>
                <c:pt idx="2166" formatCode="General">
                  <c:v>1.45773</c:v>
                </c:pt>
                <c:pt idx="2167" formatCode="General">
                  <c:v>1.4583999999999999</c:v>
                </c:pt>
                <c:pt idx="2168" formatCode="General">
                  <c:v>1.4590799999999999</c:v>
                </c:pt>
                <c:pt idx="2169" formatCode="General">
                  <c:v>1.4597500000000001</c:v>
                </c:pt>
                <c:pt idx="2170" formatCode="General">
                  <c:v>1.4604200000000001</c:v>
                </c:pt>
                <c:pt idx="2171" formatCode="General">
                  <c:v>1.46109</c:v>
                </c:pt>
                <c:pt idx="2172" formatCode="General">
                  <c:v>1.46177</c:v>
                </c:pt>
                <c:pt idx="2173" formatCode="General">
                  <c:v>1.46244</c:v>
                </c:pt>
                <c:pt idx="2174" formatCode="General">
                  <c:v>1.4631099999999999</c:v>
                </c:pt>
                <c:pt idx="2175" formatCode="General">
                  <c:v>1.4637899999999999</c:v>
                </c:pt>
                <c:pt idx="2176" formatCode="General">
                  <c:v>1.4644600000000001</c:v>
                </c:pt>
                <c:pt idx="2177" formatCode="General">
                  <c:v>1.46513</c:v>
                </c:pt>
                <c:pt idx="2178" formatCode="General">
                  <c:v>1.4658100000000001</c:v>
                </c:pt>
                <c:pt idx="2179" formatCode="General">
                  <c:v>1.46648</c:v>
                </c:pt>
                <c:pt idx="2180" formatCode="General">
                  <c:v>1.46715</c:v>
                </c:pt>
                <c:pt idx="2181" formatCode="General">
                  <c:v>1.4678199999999999</c:v>
                </c:pt>
                <c:pt idx="2182" formatCode="General">
                  <c:v>1.4684999999999999</c:v>
                </c:pt>
                <c:pt idx="2183" formatCode="General">
                  <c:v>1.4691700000000001</c:v>
                </c:pt>
                <c:pt idx="2184" formatCode="General">
                  <c:v>1.46984</c:v>
                </c:pt>
                <c:pt idx="2185" formatCode="General">
                  <c:v>1.47052</c:v>
                </c:pt>
                <c:pt idx="2186" formatCode="General">
                  <c:v>1.47119</c:v>
                </c:pt>
                <c:pt idx="2187" formatCode="General">
                  <c:v>1.4718599999999999</c:v>
                </c:pt>
                <c:pt idx="2188" formatCode="General">
                  <c:v>1.47254</c:v>
                </c:pt>
                <c:pt idx="2189" formatCode="General">
                  <c:v>1.4732099999999999</c:v>
                </c:pt>
                <c:pt idx="2190" formatCode="General">
                  <c:v>1.4738800000000001</c:v>
                </c:pt>
                <c:pt idx="2191" formatCode="General">
                  <c:v>1.47455</c:v>
                </c:pt>
                <c:pt idx="2192" formatCode="General">
                  <c:v>1.47523</c:v>
                </c:pt>
                <c:pt idx="2193" formatCode="General">
                  <c:v>1.4759</c:v>
                </c:pt>
                <c:pt idx="2194" formatCode="General">
                  <c:v>1.4765699999999999</c:v>
                </c:pt>
                <c:pt idx="2195" formatCode="General">
                  <c:v>1.47725</c:v>
                </c:pt>
                <c:pt idx="2196" formatCode="General">
                  <c:v>1.4779199999999999</c:v>
                </c:pt>
                <c:pt idx="2197" formatCode="General">
                  <c:v>1.4785900000000001</c:v>
                </c:pt>
                <c:pt idx="2198" formatCode="General">
                  <c:v>1.4792700000000001</c:v>
                </c:pt>
                <c:pt idx="2199" formatCode="General">
                  <c:v>1.47994</c:v>
                </c:pt>
                <c:pt idx="2200" formatCode="General">
                  <c:v>1.48061</c:v>
                </c:pt>
                <c:pt idx="2201" formatCode="General">
                  <c:v>1.4812799999999999</c:v>
                </c:pt>
                <c:pt idx="2202" formatCode="General">
                  <c:v>1.4819599999999999</c:v>
                </c:pt>
                <c:pt idx="2203" formatCode="General">
                  <c:v>1.4826299999999999</c:v>
                </c:pt>
                <c:pt idx="2204" formatCode="General">
                  <c:v>1.4833000000000001</c:v>
                </c:pt>
                <c:pt idx="2205" formatCode="General">
                  <c:v>1.4839800000000001</c:v>
                </c:pt>
                <c:pt idx="2206" formatCode="General">
                  <c:v>1.48465</c:v>
                </c:pt>
                <c:pt idx="2207" formatCode="General">
                  <c:v>1.48532</c:v>
                </c:pt>
                <c:pt idx="2208" formatCode="General">
                  <c:v>1.486</c:v>
                </c:pt>
                <c:pt idx="2209" formatCode="General">
                  <c:v>1.4866699999999999</c:v>
                </c:pt>
                <c:pt idx="2210" formatCode="General">
                  <c:v>1.4873400000000001</c:v>
                </c:pt>
                <c:pt idx="2211" formatCode="General">
                  <c:v>1.4880100000000001</c:v>
                </c:pt>
                <c:pt idx="2212" formatCode="General">
                  <c:v>1.4886900000000001</c:v>
                </c:pt>
                <c:pt idx="2213" formatCode="General">
                  <c:v>1.48936</c:v>
                </c:pt>
                <c:pt idx="2214" formatCode="General">
                  <c:v>1.49003</c:v>
                </c:pt>
                <c:pt idx="2215" formatCode="General">
                  <c:v>1.49071</c:v>
                </c:pt>
                <c:pt idx="2216" formatCode="General">
                  <c:v>1.4913799999999999</c:v>
                </c:pt>
                <c:pt idx="2217" formatCode="General">
                  <c:v>1.4920500000000001</c:v>
                </c:pt>
                <c:pt idx="2218" formatCode="General">
                  <c:v>1.4927299999999999</c:v>
                </c:pt>
                <c:pt idx="2219" formatCode="General">
                  <c:v>1.4934000000000001</c:v>
                </c:pt>
                <c:pt idx="2220" formatCode="General">
                  <c:v>1.49407</c:v>
                </c:pt>
                <c:pt idx="2221" formatCode="General">
                  <c:v>1.49474</c:v>
                </c:pt>
                <c:pt idx="2222" formatCode="General">
                  <c:v>1.49542</c:v>
                </c:pt>
                <c:pt idx="2223" formatCode="General">
                  <c:v>1.4960899999999999</c:v>
                </c:pt>
                <c:pt idx="2224" formatCode="General">
                  <c:v>1.4967600000000001</c:v>
                </c:pt>
                <c:pt idx="2225" formatCode="General">
                  <c:v>1.4974400000000001</c:v>
                </c:pt>
                <c:pt idx="2226" formatCode="General">
                  <c:v>1.4981100000000001</c:v>
                </c:pt>
                <c:pt idx="2227" formatCode="General">
                  <c:v>1.49878</c:v>
                </c:pt>
                <c:pt idx="2228" formatCode="General">
                  <c:v>1.49946</c:v>
                </c:pt>
                <c:pt idx="2229" formatCode="General">
                  <c:v>1.50013</c:v>
                </c:pt>
                <c:pt idx="2230" formatCode="General">
                  <c:v>1.5007999999999999</c:v>
                </c:pt>
                <c:pt idx="2231" formatCode="General">
                  <c:v>1.5014700000000001</c:v>
                </c:pt>
                <c:pt idx="2232" formatCode="General">
                  <c:v>1.5021500000000001</c:v>
                </c:pt>
                <c:pt idx="2233" formatCode="General">
                  <c:v>1.50282</c:v>
                </c:pt>
                <c:pt idx="2234" formatCode="General">
                  <c:v>1.50349</c:v>
                </c:pt>
                <c:pt idx="2235" formatCode="General">
                  <c:v>1.50417</c:v>
                </c:pt>
                <c:pt idx="2236" formatCode="General">
                  <c:v>1.50484</c:v>
                </c:pt>
                <c:pt idx="2237" formatCode="General">
                  <c:v>1.5055099999999999</c:v>
                </c:pt>
                <c:pt idx="2238" formatCode="General">
                  <c:v>1.5061899999999999</c:v>
                </c:pt>
                <c:pt idx="2239" formatCode="General">
                  <c:v>1.5068600000000001</c:v>
                </c:pt>
                <c:pt idx="2240" formatCode="General">
                  <c:v>1.50753</c:v>
                </c:pt>
                <c:pt idx="2241" formatCode="General">
                  <c:v>1.5082</c:v>
                </c:pt>
                <c:pt idx="2242" formatCode="General">
                  <c:v>1.50888</c:v>
                </c:pt>
                <c:pt idx="2243" formatCode="General">
                  <c:v>1.5095499999999999</c:v>
                </c:pt>
                <c:pt idx="2244" formatCode="General">
                  <c:v>1.5102199999999999</c:v>
                </c:pt>
                <c:pt idx="2245" formatCode="General">
                  <c:v>1.5108999999999999</c:v>
                </c:pt>
                <c:pt idx="2246" formatCode="General">
                  <c:v>1.5115700000000001</c:v>
                </c:pt>
                <c:pt idx="2247" formatCode="General">
                  <c:v>1.51224</c:v>
                </c:pt>
                <c:pt idx="2248" formatCode="General">
                  <c:v>1.51292</c:v>
                </c:pt>
                <c:pt idx="2249" formatCode="General">
                  <c:v>1.51359</c:v>
                </c:pt>
                <c:pt idx="2250" formatCode="General">
                  <c:v>1.5142599999999999</c:v>
                </c:pt>
                <c:pt idx="2251" formatCode="General">
                  <c:v>1.5149300000000001</c:v>
                </c:pt>
                <c:pt idx="2252" formatCode="General">
                  <c:v>1.5156099999999999</c:v>
                </c:pt>
                <c:pt idx="2253" formatCode="General">
                  <c:v>1.5162800000000001</c:v>
                </c:pt>
                <c:pt idx="2254" formatCode="General">
                  <c:v>1.51695</c:v>
                </c:pt>
                <c:pt idx="2255" formatCode="General">
                  <c:v>1.51763</c:v>
                </c:pt>
                <c:pt idx="2256" formatCode="General">
                  <c:v>1.5183</c:v>
                </c:pt>
                <c:pt idx="2257" formatCode="General">
                  <c:v>1.5189699999999999</c:v>
                </c:pt>
                <c:pt idx="2258" formatCode="General">
                  <c:v>1.5196499999999999</c:v>
                </c:pt>
                <c:pt idx="2259" formatCode="General">
                  <c:v>1.5203199999999999</c:v>
                </c:pt>
                <c:pt idx="2260" formatCode="General">
                  <c:v>1.5209900000000001</c:v>
                </c:pt>
                <c:pt idx="2261" formatCode="General">
                  <c:v>1.52166</c:v>
                </c:pt>
                <c:pt idx="2262" formatCode="General">
                  <c:v>1.52234</c:v>
                </c:pt>
                <c:pt idx="2263" formatCode="General">
                  <c:v>1.52301</c:v>
                </c:pt>
                <c:pt idx="2264" formatCode="General">
                  <c:v>1.5236799999999999</c:v>
                </c:pt>
                <c:pt idx="2265" formatCode="General">
                  <c:v>1.5243599999999999</c:v>
                </c:pt>
                <c:pt idx="2266" formatCode="General">
                  <c:v>1.5250300000000001</c:v>
                </c:pt>
                <c:pt idx="2267" formatCode="General">
                  <c:v>1.5257000000000001</c:v>
                </c:pt>
                <c:pt idx="2268" formatCode="General">
                  <c:v>1.5263800000000001</c:v>
                </c:pt>
                <c:pt idx="2269" formatCode="General">
                  <c:v>1.52705</c:v>
                </c:pt>
                <c:pt idx="2270" formatCode="General">
                  <c:v>1.52772</c:v>
                </c:pt>
                <c:pt idx="2271" formatCode="General">
                  <c:v>1.5283899999999999</c:v>
                </c:pt>
                <c:pt idx="2272" formatCode="General">
                  <c:v>1.5290699999999999</c:v>
                </c:pt>
                <c:pt idx="2273" formatCode="General">
                  <c:v>1.5297400000000001</c:v>
                </c:pt>
                <c:pt idx="2274" formatCode="General">
                  <c:v>1.53041</c:v>
                </c:pt>
                <c:pt idx="2275" formatCode="General">
                  <c:v>1.5310900000000001</c:v>
                </c:pt>
                <c:pt idx="2276" formatCode="General">
                  <c:v>1.53176</c:v>
                </c:pt>
                <c:pt idx="2277" formatCode="General">
                  <c:v>1.53243</c:v>
                </c:pt>
                <c:pt idx="2278" formatCode="General">
                  <c:v>1.53311</c:v>
                </c:pt>
                <c:pt idx="2279" formatCode="General">
                  <c:v>1.5337799999999999</c:v>
                </c:pt>
                <c:pt idx="2280" formatCode="General">
                  <c:v>1.5344500000000001</c:v>
                </c:pt>
                <c:pt idx="2281" formatCode="General">
                  <c:v>1.53512</c:v>
                </c:pt>
                <c:pt idx="2282" formatCode="General">
                  <c:v>1.5358000000000001</c:v>
                </c:pt>
                <c:pt idx="2283" formatCode="General">
                  <c:v>1.53647</c:v>
                </c:pt>
                <c:pt idx="2284" formatCode="General">
                  <c:v>1.53714</c:v>
                </c:pt>
                <c:pt idx="2285" formatCode="General">
                  <c:v>1.53782</c:v>
                </c:pt>
                <c:pt idx="2286" formatCode="General">
                  <c:v>1.5384899999999999</c:v>
                </c:pt>
                <c:pt idx="2287" formatCode="General">
                  <c:v>1.5391600000000001</c:v>
                </c:pt>
                <c:pt idx="2288" formatCode="General">
                  <c:v>1.5398400000000001</c:v>
                </c:pt>
                <c:pt idx="2289" formatCode="General">
                  <c:v>1.54051</c:v>
                </c:pt>
                <c:pt idx="2290" formatCode="General">
                  <c:v>1.54118</c:v>
                </c:pt>
                <c:pt idx="2291" formatCode="General">
                  <c:v>1.5418499999999999</c:v>
                </c:pt>
                <c:pt idx="2292" formatCode="General">
                  <c:v>1.54253</c:v>
                </c:pt>
                <c:pt idx="2293" formatCode="General">
                  <c:v>1.5431999999999999</c:v>
                </c:pt>
                <c:pt idx="2294" formatCode="General">
                  <c:v>1.5438700000000001</c:v>
                </c:pt>
                <c:pt idx="2295" formatCode="General">
                  <c:v>1.5445500000000001</c:v>
                </c:pt>
                <c:pt idx="2296" formatCode="General">
                  <c:v>1.54522</c:v>
                </c:pt>
                <c:pt idx="2297" formatCode="General">
                  <c:v>1.54589</c:v>
                </c:pt>
                <c:pt idx="2298" formatCode="General">
                  <c:v>1.54657</c:v>
                </c:pt>
                <c:pt idx="2299" formatCode="General">
                  <c:v>1.5472399999999999</c:v>
                </c:pt>
                <c:pt idx="2300" formatCode="General">
                  <c:v>1.5479099999999999</c:v>
                </c:pt>
                <c:pt idx="2301" formatCode="General">
                  <c:v>1.5485800000000001</c:v>
                </c:pt>
                <c:pt idx="2302" formatCode="General">
                  <c:v>1.5492600000000001</c:v>
                </c:pt>
                <c:pt idx="2303" formatCode="General">
                  <c:v>1.54993</c:v>
                </c:pt>
                <c:pt idx="2304" formatCode="General">
                  <c:v>1.5506</c:v>
                </c:pt>
                <c:pt idx="2305" formatCode="General">
                  <c:v>1.55128</c:v>
                </c:pt>
                <c:pt idx="2306" formatCode="General">
                  <c:v>1.5519499999999999</c:v>
                </c:pt>
                <c:pt idx="2307" formatCode="General">
                  <c:v>1.5526199999999999</c:v>
                </c:pt>
                <c:pt idx="2308" formatCode="General">
                  <c:v>1.5532999999999999</c:v>
                </c:pt>
                <c:pt idx="2309" formatCode="General">
                  <c:v>1.5539700000000001</c:v>
                </c:pt>
                <c:pt idx="2310" formatCode="General">
                  <c:v>1.55464</c:v>
                </c:pt>
                <c:pt idx="2311" formatCode="General">
                  <c:v>1.55531</c:v>
                </c:pt>
                <c:pt idx="2312" formatCode="General">
                  <c:v>1.55599</c:v>
                </c:pt>
                <c:pt idx="2313" formatCode="General">
                  <c:v>1.5566599999999999</c:v>
                </c:pt>
                <c:pt idx="2314" formatCode="General">
                  <c:v>1.5573300000000001</c:v>
                </c:pt>
                <c:pt idx="2315" formatCode="General">
                  <c:v>1.5580099999999999</c:v>
                </c:pt>
                <c:pt idx="2316" formatCode="General">
                  <c:v>1.5586800000000001</c:v>
                </c:pt>
                <c:pt idx="2317" formatCode="General">
                  <c:v>1.55935</c:v>
                </c:pt>
                <c:pt idx="2318" formatCode="General">
                  <c:v>1.56003</c:v>
                </c:pt>
                <c:pt idx="2319" formatCode="General">
                  <c:v>1.5607</c:v>
                </c:pt>
                <c:pt idx="2320" formatCode="General">
                  <c:v>1.5613699999999999</c:v>
                </c:pt>
                <c:pt idx="2321" formatCode="General">
                  <c:v>1.5620400000000001</c:v>
                </c:pt>
                <c:pt idx="2322" formatCode="General">
                  <c:v>1.5627200000000001</c:v>
                </c:pt>
                <c:pt idx="2323" formatCode="General">
                  <c:v>1.5633900000000001</c:v>
                </c:pt>
                <c:pt idx="2324" formatCode="General">
                  <c:v>1.56406</c:v>
                </c:pt>
                <c:pt idx="2325" formatCode="General">
                  <c:v>1.56474</c:v>
                </c:pt>
                <c:pt idx="2326" formatCode="General">
                  <c:v>1.56541</c:v>
                </c:pt>
                <c:pt idx="2327" formatCode="General">
                  <c:v>1.5660799999999999</c:v>
                </c:pt>
                <c:pt idx="2328" formatCode="General">
                  <c:v>1.5667599999999999</c:v>
                </c:pt>
                <c:pt idx="2329" formatCode="General">
                  <c:v>1.5674300000000001</c:v>
                </c:pt>
                <c:pt idx="2330" formatCode="General">
                  <c:v>1.5681</c:v>
                </c:pt>
                <c:pt idx="2331" formatCode="General">
                  <c:v>1.56877</c:v>
                </c:pt>
                <c:pt idx="2332" formatCode="General">
                  <c:v>1.56945</c:v>
                </c:pt>
                <c:pt idx="2333" formatCode="General">
                  <c:v>1.57012</c:v>
                </c:pt>
                <c:pt idx="2334" formatCode="General">
                  <c:v>1.5707899999999999</c:v>
                </c:pt>
                <c:pt idx="2335" formatCode="General">
                  <c:v>1.5714699999999999</c:v>
                </c:pt>
                <c:pt idx="2336" formatCode="General">
                  <c:v>1.5721400000000001</c:v>
                </c:pt>
                <c:pt idx="2337" formatCode="General">
                  <c:v>1.57281</c:v>
                </c:pt>
                <c:pt idx="2338" formatCode="General">
                  <c:v>1.5734900000000001</c:v>
                </c:pt>
                <c:pt idx="2339" formatCode="General">
                  <c:v>1.57416</c:v>
                </c:pt>
                <c:pt idx="2340" formatCode="General">
                  <c:v>1.57483</c:v>
                </c:pt>
                <c:pt idx="2341" formatCode="General">
                  <c:v>1.57551</c:v>
                </c:pt>
                <c:pt idx="2342" formatCode="General">
                  <c:v>1.5761799999999999</c:v>
                </c:pt>
                <c:pt idx="2343" formatCode="General">
                  <c:v>1.5768500000000001</c:v>
                </c:pt>
                <c:pt idx="2344" formatCode="General">
                  <c:v>1.57752</c:v>
                </c:pt>
                <c:pt idx="2345" formatCode="General">
                  <c:v>1.5782</c:v>
                </c:pt>
                <c:pt idx="2346" formatCode="General">
                  <c:v>1.57887</c:v>
                </c:pt>
                <c:pt idx="2347" formatCode="General">
                  <c:v>1.5795399999999999</c:v>
                </c:pt>
                <c:pt idx="2348" formatCode="General">
                  <c:v>1.58022</c:v>
                </c:pt>
                <c:pt idx="2349" formatCode="General">
                  <c:v>1.5808899999999999</c:v>
                </c:pt>
                <c:pt idx="2350" formatCode="General">
                  <c:v>1.5815600000000001</c:v>
                </c:pt>
                <c:pt idx="2351" formatCode="General">
                  <c:v>1.5822400000000001</c:v>
                </c:pt>
                <c:pt idx="2352" formatCode="General">
                  <c:v>1.58291</c:v>
                </c:pt>
                <c:pt idx="2353" formatCode="General">
                  <c:v>1.58358</c:v>
                </c:pt>
                <c:pt idx="2354" formatCode="General">
                  <c:v>1.5842499999999999</c:v>
                </c:pt>
                <c:pt idx="2355" formatCode="General">
                  <c:v>1.5849299999999999</c:v>
                </c:pt>
                <c:pt idx="2356" formatCode="General">
                  <c:v>1.5855999999999999</c:v>
                </c:pt>
                <c:pt idx="2357" formatCode="General">
                  <c:v>1.5862700000000001</c:v>
                </c:pt>
                <c:pt idx="2358" formatCode="General">
                  <c:v>1.5869500000000001</c:v>
                </c:pt>
                <c:pt idx="2359" formatCode="General">
                  <c:v>1.58762</c:v>
                </c:pt>
                <c:pt idx="2360" formatCode="General">
                  <c:v>1.58829</c:v>
                </c:pt>
                <c:pt idx="2361" formatCode="General">
                  <c:v>1.58897</c:v>
                </c:pt>
                <c:pt idx="2362" formatCode="General">
                  <c:v>1.5896399999999999</c:v>
                </c:pt>
                <c:pt idx="2363" formatCode="General">
                  <c:v>1.5903099999999999</c:v>
                </c:pt>
                <c:pt idx="2364" formatCode="General">
                  <c:v>1.5909800000000001</c:v>
                </c:pt>
                <c:pt idx="2365" formatCode="General">
                  <c:v>1.5916600000000001</c:v>
                </c:pt>
                <c:pt idx="2366" formatCode="General">
                  <c:v>1.59233</c:v>
                </c:pt>
                <c:pt idx="2367" formatCode="General">
                  <c:v>1.593</c:v>
                </c:pt>
                <c:pt idx="2368" formatCode="General">
                  <c:v>1.59368</c:v>
                </c:pt>
                <c:pt idx="2369" formatCode="General">
                  <c:v>1.5943499999999999</c:v>
                </c:pt>
                <c:pt idx="2370" formatCode="General">
                  <c:v>1.5950200000000001</c:v>
                </c:pt>
                <c:pt idx="2371" formatCode="General">
                  <c:v>1.5956999999999999</c:v>
                </c:pt>
                <c:pt idx="2372" formatCode="General">
                  <c:v>1.5963700000000001</c:v>
                </c:pt>
                <c:pt idx="2373" formatCode="General">
                  <c:v>1.59704</c:v>
                </c:pt>
                <c:pt idx="2374" formatCode="General">
                  <c:v>1.59771</c:v>
                </c:pt>
                <c:pt idx="2375" formatCode="General">
                  <c:v>1.59839</c:v>
                </c:pt>
                <c:pt idx="2376" formatCode="General">
                  <c:v>1.5990599999999999</c:v>
                </c:pt>
                <c:pt idx="2377" formatCode="General">
                  <c:v>1.5997300000000001</c:v>
                </c:pt>
                <c:pt idx="2378" formatCode="General">
                  <c:v>1.6004100000000001</c:v>
                </c:pt>
                <c:pt idx="2379" formatCode="General">
                  <c:v>1.6010800000000001</c:v>
                </c:pt>
                <c:pt idx="2380" formatCode="General">
                  <c:v>1.60175</c:v>
                </c:pt>
                <c:pt idx="2381" formatCode="General">
                  <c:v>1.60243</c:v>
                </c:pt>
                <c:pt idx="2382" formatCode="General">
                  <c:v>1.6031</c:v>
                </c:pt>
                <c:pt idx="2383" formatCode="General">
                  <c:v>1.6037699999999999</c:v>
                </c:pt>
                <c:pt idx="2384" formatCode="General">
                  <c:v>1.6044400000000001</c:v>
                </c:pt>
                <c:pt idx="2385" formatCode="General">
                  <c:v>1.6051200000000001</c:v>
                </c:pt>
                <c:pt idx="2386" formatCode="General">
                  <c:v>1.6057900000000001</c:v>
                </c:pt>
                <c:pt idx="2387" formatCode="General">
                  <c:v>1.60646</c:v>
                </c:pt>
                <c:pt idx="2388" formatCode="General">
                  <c:v>1.60714</c:v>
                </c:pt>
                <c:pt idx="2389" formatCode="General">
                  <c:v>1.60781</c:v>
                </c:pt>
                <c:pt idx="2390" formatCode="General">
                  <c:v>1.6084799999999999</c:v>
                </c:pt>
                <c:pt idx="2391" formatCode="General">
                  <c:v>1.6091599999999999</c:v>
                </c:pt>
                <c:pt idx="2392" formatCode="General">
                  <c:v>1.6098300000000001</c:v>
                </c:pt>
                <c:pt idx="2393" formatCode="General">
                  <c:v>1.6105</c:v>
                </c:pt>
                <c:pt idx="2394" formatCode="General">
                  <c:v>1.61117</c:v>
                </c:pt>
                <c:pt idx="2395" formatCode="General">
                  <c:v>1.61185</c:v>
                </c:pt>
                <c:pt idx="2396" formatCode="General">
                  <c:v>1.61252</c:v>
                </c:pt>
                <c:pt idx="2397" formatCode="General">
                  <c:v>1.6131899999999999</c:v>
                </c:pt>
                <c:pt idx="2398" formatCode="General">
                  <c:v>1.6138699999999999</c:v>
                </c:pt>
                <c:pt idx="2399" formatCode="General">
                  <c:v>1.6145400000000001</c:v>
                </c:pt>
                <c:pt idx="2400" formatCode="General">
                  <c:v>1.61521</c:v>
                </c:pt>
                <c:pt idx="2401" formatCode="General">
                  <c:v>1.61589</c:v>
                </c:pt>
                <c:pt idx="2402" formatCode="General">
                  <c:v>1.61656</c:v>
                </c:pt>
                <c:pt idx="2403" formatCode="General">
                  <c:v>1.6172299999999999</c:v>
                </c:pt>
                <c:pt idx="2404" formatCode="General">
                  <c:v>1.6178999999999999</c:v>
                </c:pt>
                <c:pt idx="2405" formatCode="General">
                  <c:v>1.6185799999999999</c:v>
                </c:pt>
                <c:pt idx="2406" formatCode="General">
                  <c:v>1.6192500000000001</c:v>
                </c:pt>
                <c:pt idx="2407" formatCode="General">
                  <c:v>1.61992</c:v>
                </c:pt>
                <c:pt idx="2408" formatCode="General">
                  <c:v>1.6206</c:v>
                </c:pt>
                <c:pt idx="2409" formatCode="General">
                  <c:v>1.62127</c:v>
                </c:pt>
                <c:pt idx="2410" formatCode="General">
                  <c:v>1.6219399999999999</c:v>
                </c:pt>
                <c:pt idx="2411" formatCode="General">
                  <c:v>1.62262</c:v>
                </c:pt>
                <c:pt idx="2412" formatCode="General">
                  <c:v>1.6232899999999999</c:v>
                </c:pt>
                <c:pt idx="2413" formatCode="General">
                  <c:v>1.6239600000000001</c:v>
                </c:pt>
                <c:pt idx="2414" formatCode="General">
                  <c:v>1.62463</c:v>
                </c:pt>
                <c:pt idx="2415" formatCode="General">
                  <c:v>1.62531</c:v>
                </c:pt>
                <c:pt idx="2416" formatCode="General">
                  <c:v>1.62598</c:v>
                </c:pt>
                <c:pt idx="2417" formatCode="General">
                  <c:v>1.6266499999999999</c:v>
                </c:pt>
                <c:pt idx="2418" formatCode="General">
                  <c:v>1.6273299999999999</c:v>
                </c:pt>
                <c:pt idx="2419" formatCode="General">
                  <c:v>1.6279999999999999</c:v>
                </c:pt>
                <c:pt idx="2420" formatCode="General">
                  <c:v>1.6286700000000001</c:v>
                </c:pt>
                <c:pt idx="2421" formatCode="General">
                  <c:v>1.6293500000000001</c:v>
                </c:pt>
                <c:pt idx="2422" formatCode="General">
                  <c:v>1.63002</c:v>
                </c:pt>
                <c:pt idx="2423" formatCode="General">
                  <c:v>1.63069</c:v>
                </c:pt>
                <c:pt idx="2424" formatCode="General">
                  <c:v>1.6313599999999999</c:v>
                </c:pt>
                <c:pt idx="2425" formatCode="General">
                  <c:v>1.6320399999999999</c:v>
                </c:pt>
                <c:pt idx="2426" formatCode="General">
                  <c:v>1.6327100000000001</c:v>
                </c:pt>
                <c:pt idx="2427" formatCode="General">
                  <c:v>1.6333800000000001</c:v>
                </c:pt>
                <c:pt idx="2428" formatCode="General">
                  <c:v>1.6340600000000001</c:v>
                </c:pt>
                <c:pt idx="2429" formatCode="General">
                  <c:v>1.63473</c:v>
                </c:pt>
                <c:pt idx="2430" formatCode="General">
                  <c:v>1.6354</c:v>
                </c:pt>
                <c:pt idx="2431" formatCode="General">
                  <c:v>1.63608</c:v>
                </c:pt>
                <c:pt idx="2432" formatCode="General">
                  <c:v>1.6367499999999999</c:v>
                </c:pt>
                <c:pt idx="2433" formatCode="General">
                  <c:v>1.6374200000000001</c:v>
                </c:pt>
                <c:pt idx="2434" formatCode="General">
                  <c:v>1.63809</c:v>
                </c:pt>
                <c:pt idx="2435" formatCode="General">
                  <c:v>1.6387700000000001</c:v>
                </c:pt>
                <c:pt idx="2436" formatCode="General">
                  <c:v>1.63944</c:v>
                </c:pt>
                <c:pt idx="2437" formatCode="General">
                  <c:v>1.64011</c:v>
                </c:pt>
                <c:pt idx="2438" formatCode="General">
                  <c:v>1.64079</c:v>
                </c:pt>
                <c:pt idx="2439" formatCode="General">
                  <c:v>1.6414599999999999</c:v>
                </c:pt>
                <c:pt idx="2440" formatCode="General">
                  <c:v>1.6421300000000001</c:v>
                </c:pt>
                <c:pt idx="2441" formatCode="General">
                  <c:v>1.6428100000000001</c:v>
                </c:pt>
                <c:pt idx="2442" formatCode="General">
                  <c:v>1.6434800000000001</c:v>
                </c:pt>
                <c:pt idx="2443" formatCode="General">
                  <c:v>1.64415</c:v>
                </c:pt>
                <c:pt idx="2444" formatCode="General">
                  <c:v>1.6448199999999999</c:v>
                </c:pt>
                <c:pt idx="2445" formatCode="General">
                  <c:v>1.6455</c:v>
                </c:pt>
                <c:pt idx="2446" formatCode="General">
                  <c:v>1.6461699999999999</c:v>
                </c:pt>
                <c:pt idx="2447" formatCode="General">
                  <c:v>1.6468400000000001</c:v>
                </c:pt>
                <c:pt idx="2448" formatCode="General">
                  <c:v>1.6475200000000001</c:v>
                </c:pt>
                <c:pt idx="2449" formatCode="General">
                  <c:v>1.64819</c:v>
                </c:pt>
                <c:pt idx="2450" formatCode="General">
                  <c:v>1.64886</c:v>
                </c:pt>
                <c:pt idx="2451" formatCode="General">
                  <c:v>1.64954</c:v>
                </c:pt>
                <c:pt idx="2452" formatCode="General">
                  <c:v>1.65021</c:v>
                </c:pt>
                <c:pt idx="2453" formatCode="General">
                  <c:v>1.6508799999999999</c:v>
                </c:pt>
                <c:pt idx="2454" formatCode="General">
                  <c:v>1.6515500000000001</c:v>
                </c:pt>
                <c:pt idx="2455" formatCode="General">
                  <c:v>1.6522300000000001</c:v>
                </c:pt>
                <c:pt idx="2456" formatCode="General">
                  <c:v>1.6529</c:v>
                </c:pt>
                <c:pt idx="2457" formatCode="General">
                  <c:v>1.65357</c:v>
                </c:pt>
                <c:pt idx="2458" formatCode="General">
                  <c:v>1.65425</c:v>
                </c:pt>
                <c:pt idx="2459" formatCode="General">
                  <c:v>1.6549199999999999</c:v>
                </c:pt>
                <c:pt idx="2460" formatCode="General">
                  <c:v>1.6555899999999999</c:v>
                </c:pt>
                <c:pt idx="2461" formatCode="General">
                  <c:v>1.6562699999999999</c:v>
                </c:pt>
                <c:pt idx="2462" formatCode="General">
                  <c:v>1.6569400000000001</c:v>
                </c:pt>
                <c:pt idx="2463" formatCode="General">
                  <c:v>1.65761</c:v>
                </c:pt>
                <c:pt idx="2464" formatCode="General">
                  <c:v>1.65828</c:v>
                </c:pt>
                <c:pt idx="2465" formatCode="General">
                  <c:v>1.65896</c:v>
                </c:pt>
                <c:pt idx="2466" formatCode="General">
                  <c:v>1.6596299999999999</c:v>
                </c:pt>
                <c:pt idx="2467" formatCode="General">
                  <c:v>1.6603000000000001</c:v>
                </c:pt>
                <c:pt idx="2468" formatCode="General">
                  <c:v>1.6609799999999999</c:v>
                </c:pt>
                <c:pt idx="2469" formatCode="General">
                  <c:v>1.6616500000000001</c:v>
                </c:pt>
                <c:pt idx="2470" formatCode="General">
                  <c:v>1.66232</c:v>
                </c:pt>
                <c:pt idx="2471" formatCode="General">
                  <c:v>1.663</c:v>
                </c:pt>
                <c:pt idx="2472" formatCode="General">
                  <c:v>1.66367</c:v>
                </c:pt>
                <c:pt idx="2473" formatCode="General">
                  <c:v>1.6643399999999999</c:v>
                </c:pt>
                <c:pt idx="2474" formatCode="General">
                  <c:v>1.6650100000000001</c:v>
                </c:pt>
                <c:pt idx="2475" formatCode="General">
                  <c:v>1.6656899999999999</c:v>
                </c:pt>
                <c:pt idx="2476" formatCode="General">
                  <c:v>1.6663600000000001</c:v>
                </c:pt>
                <c:pt idx="2477" formatCode="General">
                  <c:v>1.66703</c:v>
                </c:pt>
                <c:pt idx="2478" formatCode="General">
                  <c:v>1.66771</c:v>
                </c:pt>
                <c:pt idx="2479" formatCode="General">
                  <c:v>1.66838</c:v>
                </c:pt>
                <c:pt idx="2480" formatCode="General">
                  <c:v>1.6690499999999999</c:v>
                </c:pt>
                <c:pt idx="2481" formatCode="General">
                  <c:v>1.6697299999999999</c:v>
                </c:pt>
                <c:pt idx="2482" formatCode="General">
                  <c:v>1.6704000000000001</c:v>
                </c:pt>
                <c:pt idx="2483" formatCode="General">
                  <c:v>1.6710700000000001</c:v>
                </c:pt>
                <c:pt idx="2484" formatCode="General">
                  <c:v>1.67174</c:v>
                </c:pt>
                <c:pt idx="2485" formatCode="General">
                  <c:v>1.67242</c:v>
                </c:pt>
                <c:pt idx="2486" formatCode="General">
                  <c:v>1.67309</c:v>
                </c:pt>
                <c:pt idx="2487" formatCode="General">
                  <c:v>1.6737599999999999</c:v>
                </c:pt>
                <c:pt idx="2488" formatCode="General">
                  <c:v>1.6744399999999999</c:v>
                </c:pt>
                <c:pt idx="2489" formatCode="General">
                  <c:v>1.6751100000000001</c:v>
                </c:pt>
                <c:pt idx="2490" formatCode="General">
                  <c:v>1.67578</c:v>
                </c:pt>
                <c:pt idx="2491" formatCode="General">
                  <c:v>1.6764600000000001</c:v>
                </c:pt>
                <c:pt idx="2492" formatCode="General">
                  <c:v>1.67713</c:v>
                </c:pt>
                <c:pt idx="2493" formatCode="General">
                  <c:v>1.6778</c:v>
                </c:pt>
                <c:pt idx="2494" formatCode="General">
                  <c:v>1.6784699999999999</c:v>
                </c:pt>
                <c:pt idx="2495" formatCode="General">
                  <c:v>1.6791499999999999</c:v>
                </c:pt>
                <c:pt idx="2496" formatCode="General">
                  <c:v>1.6798200000000001</c:v>
                </c:pt>
                <c:pt idx="2497" formatCode="General">
                  <c:v>1.68049</c:v>
                </c:pt>
                <c:pt idx="2498" formatCode="General">
                  <c:v>1.6811700000000001</c:v>
                </c:pt>
                <c:pt idx="2499" formatCode="General">
                  <c:v>1.68184</c:v>
                </c:pt>
                <c:pt idx="2500" formatCode="General">
                  <c:v>1.68251</c:v>
                </c:pt>
                <c:pt idx="2501" formatCode="General">
                  <c:v>1.68319</c:v>
                </c:pt>
                <c:pt idx="2502" formatCode="General">
                  <c:v>1.6838599999999999</c:v>
                </c:pt>
                <c:pt idx="2503" formatCode="General">
                  <c:v>1.6845300000000001</c:v>
                </c:pt>
                <c:pt idx="2504" formatCode="General">
                  <c:v>1.6852</c:v>
                </c:pt>
                <c:pt idx="2505" formatCode="General">
                  <c:v>1.68588</c:v>
                </c:pt>
                <c:pt idx="2506" formatCode="General">
                  <c:v>1.68655</c:v>
                </c:pt>
                <c:pt idx="2507" formatCode="General">
                  <c:v>1.6872199999999999</c:v>
                </c:pt>
                <c:pt idx="2508" formatCode="General">
                  <c:v>1.6879</c:v>
                </c:pt>
                <c:pt idx="2509" formatCode="General">
                  <c:v>1.6885699999999999</c:v>
                </c:pt>
                <c:pt idx="2510" formatCode="General">
                  <c:v>1.6892400000000001</c:v>
                </c:pt>
                <c:pt idx="2511" formatCode="General">
                  <c:v>1.6899200000000001</c:v>
                </c:pt>
                <c:pt idx="2512" formatCode="General">
                  <c:v>1.69059</c:v>
                </c:pt>
                <c:pt idx="2513" formatCode="General">
                  <c:v>1.69126</c:v>
                </c:pt>
                <c:pt idx="2514" formatCode="General">
                  <c:v>1.6919299999999999</c:v>
                </c:pt>
                <c:pt idx="2515" formatCode="General">
                  <c:v>1.6926099999999999</c:v>
                </c:pt>
                <c:pt idx="2516" formatCode="General">
                  <c:v>1.6932799999999999</c:v>
                </c:pt>
                <c:pt idx="2517" formatCode="General">
                  <c:v>1.6939500000000001</c:v>
                </c:pt>
                <c:pt idx="2518" formatCode="General">
                  <c:v>1.6946300000000001</c:v>
                </c:pt>
                <c:pt idx="2519" formatCode="General">
                  <c:v>1.6953</c:v>
                </c:pt>
                <c:pt idx="2520" formatCode="General">
                  <c:v>1.69597</c:v>
                </c:pt>
                <c:pt idx="2521" formatCode="General">
                  <c:v>1.69665</c:v>
                </c:pt>
                <c:pt idx="2522" formatCode="General">
                  <c:v>1.6973199999999999</c:v>
                </c:pt>
                <c:pt idx="2523" formatCode="General">
                  <c:v>1.6979900000000001</c:v>
                </c:pt>
                <c:pt idx="2524" formatCode="General">
                  <c:v>1.6986600000000001</c:v>
                </c:pt>
                <c:pt idx="2525" formatCode="General">
                  <c:v>1.6993400000000001</c:v>
                </c:pt>
                <c:pt idx="2526" formatCode="General">
                  <c:v>1.70001</c:v>
                </c:pt>
                <c:pt idx="2527" formatCode="General">
                  <c:v>1.70068</c:v>
                </c:pt>
                <c:pt idx="2528" formatCode="General">
                  <c:v>1.70136</c:v>
                </c:pt>
                <c:pt idx="2529" formatCode="General">
                  <c:v>1.7020299999999999</c:v>
                </c:pt>
                <c:pt idx="2530" formatCode="General">
                  <c:v>1.7027000000000001</c:v>
                </c:pt>
                <c:pt idx="2531" formatCode="General">
                  <c:v>1.7033799999999999</c:v>
                </c:pt>
                <c:pt idx="2532" formatCode="General">
                  <c:v>1.7040500000000001</c:v>
                </c:pt>
                <c:pt idx="2533" formatCode="General">
                  <c:v>1.70472</c:v>
                </c:pt>
                <c:pt idx="2534" formatCode="General">
                  <c:v>1.7054</c:v>
                </c:pt>
                <c:pt idx="2535" formatCode="General">
                  <c:v>1.70607</c:v>
                </c:pt>
                <c:pt idx="2536" formatCode="General">
                  <c:v>1.7067399999999999</c:v>
                </c:pt>
                <c:pt idx="2537" formatCode="General">
                  <c:v>1.7074100000000001</c:v>
                </c:pt>
                <c:pt idx="2538" formatCode="General">
                  <c:v>1.7080900000000001</c:v>
                </c:pt>
                <c:pt idx="2539" formatCode="General">
                  <c:v>1.7087600000000001</c:v>
                </c:pt>
                <c:pt idx="2540" formatCode="General">
                  <c:v>1.70943</c:v>
                </c:pt>
                <c:pt idx="2541" formatCode="General">
                  <c:v>1.71011</c:v>
                </c:pt>
                <c:pt idx="2542" formatCode="General">
                  <c:v>1.71078</c:v>
                </c:pt>
                <c:pt idx="2543" formatCode="General">
                  <c:v>1.7114499999999999</c:v>
                </c:pt>
                <c:pt idx="2544" formatCode="General">
                  <c:v>1.7121299999999999</c:v>
                </c:pt>
                <c:pt idx="2545" formatCode="General">
                  <c:v>1.7128000000000001</c:v>
                </c:pt>
                <c:pt idx="2546" formatCode="General">
                  <c:v>1.71347</c:v>
                </c:pt>
                <c:pt idx="2547" formatCode="General">
                  <c:v>1.71414</c:v>
                </c:pt>
                <c:pt idx="2548" formatCode="General">
                  <c:v>1.71482</c:v>
                </c:pt>
                <c:pt idx="2549" formatCode="General">
                  <c:v>1.71549</c:v>
                </c:pt>
                <c:pt idx="2550" formatCode="General">
                  <c:v>1.7161599999999999</c:v>
                </c:pt>
                <c:pt idx="2551" formatCode="General">
                  <c:v>1.7168399999999999</c:v>
                </c:pt>
                <c:pt idx="2552" formatCode="General">
                  <c:v>1.7175100000000001</c:v>
                </c:pt>
                <c:pt idx="2553" formatCode="General">
                  <c:v>1.71818</c:v>
                </c:pt>
                <c:pt idx="2554" formatCode="General">
                  <c:v>1.7188600000000001</c:v>
                </c:pt>
                <c:pt idx="2555" formatCode="General">
                  <c:v>1.71953</c:v>
                </c:pt>
                <c:pt idx="2556" formatCode="General">
                  <c:v>1.7202</c:v>
                </c:pt>
                <c:pt idx="2557" formatCode="General">
                  <c:v>1.7208699999999999</c:v>
                </c:pt>
                <c:pt idx="2558" formatCode="General">
                  <c:v>1.7215499999999999</c:v>
                </c:pt>
                <c:pt idx="2559" formatCode="General">
                  <c:v>1.7222200000000001</c:v>
                </c:pt>
                <c:pt idx="2560" formatCode="General">
                  <c:v>1.72289</c:v>
                </c:pt>
                <c:pt idx="2561" formatCode="General">
                  <c:v>1.72357</c:v>
                </c:pt>
                <c:pt idx="2562" formatCode="General">
                  <c:v>1.72424</c:v>
                </c:pt>
                <c:pt idx="2563" formatCode="General">
                  <c:v>1.7249099999999999</c:v>
                </c:pt>
                <c:pt idx="2564" formatCode="General">
                  <c:v>1.72559</c:v>
                </c:pt>
                <c:pt idx="2565" formatCode="General">
                  <c:v>1.7262599999999999</c:v>
                </c:pt>
                <c:pt idx="2566" formatCode="General">
                  <c:v>1.7269300000000001</c:v>
                </c:pt>
                <c:pt idx="2567" formatCode="General">
                  <c:v>1.7276</c:v>
                </c:pt>
                <c:pt idx="2568" formatCode="General">
                  <c:v>1.72828</c:v>
                </c:pt>
                <c:pt idx="2569" formatCode="General">
                  <c:v>1.72895</c:v>
                </c:pt>
                <c:pt idx="2570" formatCode="General">
                  <c:v>1.7296199999999999</c:v>
                </c:pt>
                <c:pt idx="2571" formatCode="General">
                  <c:v>1.7302999999999999</c:v>
                </c:pt>
                <c:pt idx="2572" formatCode="General">
                  <c:v>1.7309699999999999</c:v>
                </c:pt>
                <c:pt idx="2573" formatCode="General">
                  <c:v>1.7316400000000001</c:v>
                </c:pt>
                <c:pt idx="2574" formatCode="General">
                  <c:v>1.7323200000000001</c:v>
                </c:pt>
                <c:pt idx="2575" formatCode="General">
                  <c:v>1.73299</c:v>
                </c:pt>
                <c:pt idx="2576" formatCode="General">
                  <c:v>1.73366</c:v>
                </c:pt>
                <c:pt idx="2577" formatCode="General">
                  <c:v>1.7343299999999999</c:v>
                </c:pt>
                <c:pt idx="2578" formatCode="General">
                  <c:v>1.7350099999999999</c:v>
                </c:pt>
                <c:pt idx="2579" formatCode="General">
                  <c:v>1.7356799999999999</c:v>
                </c:pt>
                <c:pt idx="2580" formatCode="General">
                  <c:v>1.7363500000000001</c:v>
                </c:pt>
                <c:pt idx="2581" formatCode="General">
                  <c:v>1.7370300000000001</c:v>
                </c:pt>
                <c:pt idx="2582" formatCode="General">
                  <c:v>1.7377</c:v>
                </c:pt>
                <c:pt idx="2583" formatCode="General">
                  <c:v>1.73837</c:v>
                </c:pt>
                <c:pt idx="2584" formatCode="General">
                  <c:v>1.73905</c:v>
                </c:pt>
                <c:pt idx="2585" formatCode="General">
                  <c:v>1.7397199999999999</c:v>
                </c:pt>
                <c:pt idx="2586" formatCode="General">
                  <c:v>1.7403900000000001</c:v>
                </c:pt>
                <c:pt idx="2587" formatCode="General">
                  <c:v>1.7410600000000001</c:v>
                </c:pt>
                <c:pt idx="2588" formatCode="General">
                  <c:v>1.7417400000000001</c:v>
                </c:pt>
                <c:pt idx="2589" formatCode="General">
                  <c:v>1.74241</c:v>
                </c:pt>
                <c:pt idx="2590" formatCode="General">
                  <c:v>1.74308</c:v>
                </c:pt>
                <c:pt idx="2591" formatCode="General">
                  <c:v>1.74376</c:v>
                </c:pt>
                <c:pt idx="2592" formatCode="General">
                  <c:v>1.7444299999999999</c:v>
                </c:pt>
                <c:pt idx="2593" formatCode="General">
                  <c:v>1.7451000000000001</c:v>
                </c:pt>
                <c:pt idx="2594" formatCode="General">
                  <c:v>1.7457800000000001</c:v>
                </c:pt>
                <c:pt idx="2595" formatCode="General">
                  <c:v>1.7464500000000001</c:v>
                </c:pt>
                <c:pt idx="2596" formatCode="General">
                  <c:v>1.74712</c:v>
                </c:pt>
                <c:pt idx="2597" formatCode="General">
                  <c:v>1.74779</c:v>
                </c:pt>
                <c:pt idx="2598" formatCode="General">
                  <c:v>1.74847</c:v>
                </c:pt>
                <c:pt idx="2599" formatCode="General">
                  <c:v>1.7491399999999999</c:v>
                </c:pt>
                <c:pt idx="2600" formatCode="General">
                  <c:v>1.7498100000000001</c:v>
                </c:pt>
                <c:pt idx="2601" formatCode="General">
                  <c:v>1.7504900000000001</c:v>
                </c:pt>
                <c:pt idx="2602" formatCode="General">
                  <c:v>1.75116</c:v>
                </c:pt>
                <c:pt idx="2603" formatCode="General">
                  <c:v>1.75183</c:v>
                </c:pt>
                <c:pt idx="2604" formatCode="General">
                  <c:v>1.75251</c:v>
                </c:pt>
                <c:pt idx="2605" formatCode="General">
                  <c:v>1.75318</c:v>
                </c:pt>
                <c:pt idx="2606" formatCode="General">
                  <c:v>1.7538499999999999</c:v>
                </c:pt>
                <c:pt idx="2607" formatCode="General">
                  <c:v>1.7545200000000001</c:v>
                </c:pt>
                <c:pt idx="2608" formatCode="General">
                  <c:v>1.7552000000000001</c:v>
                </c:pt>
                <c:pt idx="2609" formatCode="General">
                  <c:v>1.75587</c:v>
                </c:pt>
                <c:pt idx="2610" formatCode="General">
                  <c:v>1.75654</c:v>
                </c:pt>
                <c:pt idx="2611" formatCode="General">
                  <c:v>1.75722</c:v>
                </c:pt>
                <c:pt idx="2612" formatCode="General">
                  <c:v>1.75789</c:v>
                </c:pt>
                <c:pt idx="2613" formatCode="General">
                  <c:v>1.7585599999999999</c:v>
                </c:pt>
                <c:pt idx="2614" formatCode="General">
                  <c:v>1.7592399999999999</c:v>
                </c:pt>
                <c:pt idx="2615" formatCode="General">
                  <c:v>1.7599100000000001</c:v>
                </c:pt>
                <c:pt idx="2616" formatCode="General">
                  <c:v>1.76058</c:v>
                </c:pt>
                <c:pt idx="2617" formatCode="General">
                  <c:v>1.76125</c:v>
                </c:pt>
                <c:pt idx="2618" formatCode="General">
                  <c:v>1.76193</c:v>
                </c:pt>
                <c:pt idx="2619" formatCode="General">
                  <c:v>1.7625999999999999</c:v>
                </c:pt>
                <c:pt idx="2620" formatCode="General">
                  <c:v>1.7632699999999999</c:v>
                </c:pt>
                <c:pt idx="2621" formatCode="General">
                  <c:v>1.7639499999999999</c:v>
                </c:pt>
                <c:pt idx="2622" formatCode="General">
                  <c:v>1.7646200000000001</c:v>
                </c:pt>
                <c:pt idx="2623" formatCode="General">
                  <c:v>1.76529</c:v>
                </c:pt>
                <c:pt idx="2624" formatCode="General">
                  <c:v>1.76597</c:v>
                </c:pt>
                <c:pt idx="2625" formatCode="General">
                  <c:v>1.76664</c:v>
                </c:pt>
                <c:pt idx="2626" formatCode="General">
                  <c:v>1.7673099999999999</c:v>
                </c:pt>
                <c:pt idx="2627" formatCode="General">
                  <c:v>1.7679800000000001</c:v>
                </c:pt>
                <c:pt idx="2628" formatCode="General">
                  <c:v>1.7686599999999999</c:v>
                </c:pt>
                <c:pt idx="2629" formatCode="General">
                  <c:v>1.7693300000000001</c:v>
                </c:pt>
                <c:pt idx="2630" formatCode="General">
                  <c:v>1.77</c:v>
                </c:pt>
                <c:pt idx="2631" formatCode="General">
                  <c:v>1.77068</c:v>
                </c:pt>
                <c:pt idx="2632" formatCode="General">
                  <c:v>1.77135</c:v>
                </c:pt>
                <c:pt idx="2633" formatCode="General">
                  <c:v>1.7720199999999999</c:v>
                </c:pt>
                <c:pt idx="2634" formatCode="General">
                  <c:v>1.7726999999999999</c:v>
                </c:pt>
                <c:pt idx="2635" formatCode="General">
                  <c:v>1.7733699999999999</c:v>
                </c:pt>
                <c:pt idx="2636" formatCode="General">
                  <c:v>1.7740400000000001</c:v>
                </c:pt>
                <c:pt idx="2637" formatCode="General">
                  <c:v>1.77471</c:v>
                </c:pt>
                <c:pt idx="2638" formatCode="General">
                  <c:v>1.77539</c:v>
                </c:pt>
                <c:pt idx="2639" formatCode="General">
                  <c:v>1.77606</c:v>
                </c:pt>
                <c:pt idx="2640" formatCode="General">
                  <c:v>1.7767299999999999</c:v>
                </c:pt>
                <c:pt idx="2641" formatCode="General">
                  <c:v>1.7774099999999999</c:v>
                </c:pt>
                <c:pt idx="2642" formatCode="General">
                  <c:v>1.7780800000000001</c:v>
                </c:pt>
                <c:pt idx="2643" formatCode="General">
                  <c:v>1.7787500000000001</c:v>
                </c:pt>
                <c:pt idx="2644" formatCode="General">
                  <c:v>1.7794300000000001</c:v>
                </c:pt>
                <c:pt idx="2645" formatCode="General">
                  <c:v>1.7801</c:v>
                </c:pt>
                <c:pt idx="2646" formatCode="General">
                  <c:v>1.78077</c:v>
                </c:pt>
                <c:pt idx="2647" formatCode="General">
                  <c:v>1.7814399999999999</c:v>
                </c:pt>
                <c:pt idx="2648" formatCode="General">
                  <c:v>1.7821199999999999</c:v>
                </c:pt>
                <c:pt idx="2649" formatCode="General">
                  <c:v>1.7827900000000001</c:v>
                </c:pt>
                <c:pt idx="2650" formatCode="General">
                  <c:v>1.78346</c:v>
                </c:pt>
                <c:pt idx="2651" formatCode="General">
                  <c:v>1.7841400000000001</c:v>
                </c:pt>
                <c:pt idx="2652" formatCode="General">
                  <c:v>1.78481</c:v>
                </c:pt>
                <c:pt idx="2653" formatCode="General">
                  <c:v>1.78548</c:v>
                </c:pt>
                <c:pt idx="2654" formatCode="General">
                  <c:v>1.78616</c:v>
                </c:pt>
                <c:pt idx="2655" formatCode="General">
                  <c:v>1.7868299999999999</c:v>
                </c:pt>
                <c:pt idx="2656" formatCode="General">
                  <c:v>1.7875000000000001</c:v>
                </c:pt>
                <c:pt idx="2657" formatCode="General">
                  <c:v>1.78817</c:v>
                </c:pt>
                <c:pt idx="2658" formatCode="General">
                  <c:v>1.7888500000000001</c:v>
                </c:pt>
                <c:pt idx="2659" formatCode="General">
                  <c:v>1.78952</c:v>
                </c:pt>
                <c:pt idx="2660" formatCode="General">
                  <c:v>1.7901899999999999</c:v>
                </c:pt>
                <c:pt idx="2661" formatCode="General">
                  <c:v>1.79087</c:v>
                </c:pt>
                <c:pt idx="2662" formatCode="General">
                  <c:v>1.7915399999999999</c:v>
                </c:pt>
                <c:pt idx="2663" formatCode="General">
                  <c:v>1.7922100000000001</c:v>
                </c:pt>
                <c:pt idx="2664" formatCode="General">
                  <c:v>1.7928900000000001</c:v>
                </c:pt>
                <c:pt idx="2665" formatCode="General">
                  <c:v>1.79356</c:v>
                </c:pt>
                <c:pt idx="2666" formatCode="General">
                  <c:v>1.79423</c:v>
                </c:pt>
                <c:pt idx="2667" formatCode="General">
                  <c:v>1.7948999999999999</c:v>
                </c:pt>
                <c:pt idx="2668" formatCode="General">
                  <c:v>1.79558</c:v>
                </c:pt>
                <c:pt idx="2669" formatCode="General">
                  <c:v>1.7962499999999999</c:v>
                </c:pt>
                <c:pt idx="2670" formatCode="General">
                  <c:v>1.7969200000000001</c:v>
                </c:pt>
                <c:pt idx="2671" formatCode="General">
                  <c:v>1.7976000000000001</c:v>
                </c:pt>
                <c:pt idx="2672" formatCode="General">
                  <c:v>1.79827</c:v>
                </c:pt>
                <c:pt idx="2673" formatCode="General">
                  <c:v>1.79894</c:v>
                </c:pt>
                <c:pt idx="2674" formatCode="General">
                  <c:v>1.79962</c:v>
                </c:pt>
                <c:pt idx="2675" formatCode="General">
                  <c:v>1.8002899999999999</c:v>
                </c:pt>
                <c:pt idx="2676" formatCode="General">
                  <c:v>1.8009599999999999</c:v>
                </c:pt>
                <c:pt idx="2677" formatCode="General">
                  <c:v>1.8016300000000001</c:v>
                </c:pt>
                <c:pt idx="2678" formatCode="General">
                  <c:v>1.8023100000000001</c:v>
                </c:pt>
                <c:pt idx="2679" formatCode="General">
                  <c:v>1.80298</c:v>
                </c:pt>
                <c:pt idx="2680" formatCode="General">
                  <c:v>1.80365</c:v>
                </c:pt>
                <c:pt idx="2681" formatCode="General">
                  <c:v>1.80433</c:v>
                </c:pt>
                <c:pt idx="2682" formatCode="General">
                  <c:v>1.8049999999999999</c:v>
                </c:pt>
                <c:pt idx="2683" formatCode="General">
                  <c:v>1.8056700000000001</c:v>
                </c:pt>
                <c:pt idx="2684" formatCode="General">
                  <c:v>1.8063499999999999</c:v>
                </c:pt>
                <c:pt idx="2685" formatCode="General">
                  <c:v>1.8070200000000001</c:v>
                </c:pt>
                <c:pt idx="2686" formatCode="General">
                  <c:v>1.80769</c:v>
                </c:pt>
                <c:pt idx="2687" formatCode="General">
                  <c:v>1.80836</c:v>
                </c:pt>
                <c:pt idx="2688" formatCode="General">
                  <c:v>1.80904</c:v>
                </c:pt>
                <c:pt idx="2689" formatCode="General">
                  <c:v>1.8097099999999999</c:v>
                </c:pt>
                <c:pt idx="2690" formatCode="General">
                  <c:v>1.8103800000000001</c:v>
                </c:pt>
                <c:pt idx="2691" formatCode="General">
                  <c:v>1.8110599999999999</c:v>
                </c:pt>
                <c:pt idx="2692" formatCode="General">
                  <c:v>1.8117300000000001</c:v>
                </c:pt>
                <c:pt idx="2693" formatCode="General">
                  <c:v>1.8124</c:v>
                </c:pt>
                <c:pt idx="2694" formatCode="General">
                  <c:v>1.81308</c:v>
                </c:pt>
                <c:pt idx="2695" formatCode="General">
                  <c:v>1.81375</c:v>
                </c:pt>
                <c:pt idx="2696" formatCode="General">
                  <c:v>1.8144199999999999</c:v>
                </c:pt>
                <c:pt idx="2697" formatCode="General">
                  <c:v>1.8150900000000001</c:v>
                </c:pt>
                <c:pt idx="2698" formatCode="General">
                  <c:v>1.8157700000000001</c:v>
                </c:pt>
                <c:pt idx="2699" formatCode="General">
                  <c:v>1.8164400000000001</c:v>
                </c:pt>
                <c:pt idx="2700" formatCode="General">
                  <c:v>1.81711</c:v>
                </c:pt>
                <c:pt idx="2701" formatCode="General">
                  <c:v>1.81779</c:v>
                </c:pt>
                <c:pt idx="2702" formatCode="General">
                  <c:v>1.81846</c:v>
                </c:pt>
                <c:pt idx="2703" formatCode="General">
                  <c:v>1.8191299999999999</c:v>
                </c:pt>
                <c:pt idx="2704" formatCode="General">
                  <c:v>1.8198099999999999</c:v>
                </c:pt>
                <c:pt idx="2705" formatCode="General">
                  <c:v>1.8204800000000001</c:v>
                </c:pt>
                <c:pt idx="2706" formatCode="General">
                  <c:v>1.82115</c:v>
                </c:pt>
                <c:pt idx="2707" formatCode="General">
                  <c:v>1.82182</c:v>
                </c:pt>
                <c:pt idx="2708" formatCode="General">
                  <c:v>1.8225</c:v>
                </c:pt>
                <c:pt idx="2709" formatCode="General">
                  <c:v>1.82317</c:v>
                </c:pt>
                <c:pt idx="2710" formatCode="General">
                  <c:v>1.8238399999999999</c:v>
                </c:pt>
                <c:pt idx="2711" formatCode="General">
                  <c:v>1.8245199999999999</c:v>
                </c:pt>
                <c:pt idx="2712" formatCode="General">
                  <c:v>1.8251900000000001</c:v>
                </c:pt>
                <c:pt idx="2713" formatCode="General">
                  <c:v>1.82586</c:v>
                </c:pt>
                <c:pt idx="2714" formatCode="General">
                  <c:v>1.8265400000000001</c:v>
                </c:pt>
                <c:pt idx="2715" formatCode="General">
                  <c:v>1.82721</c:v>
                </c:pt>
                <c:pt idx="2716" formatCode="General">
                  <c:v>1.8278799999999999</c:v>
                </c:pt>
                <c:pt idx="2717" formatCode="General">
                  <c:v>1.8285499999999999</c:v>
                </c:pt>
                <c:pt idx="2718" formatCode="General">
                  <c:v>1.8292299999999999</c:v>
                </c:pt>
                <c:pt idx="2719" formatCode="General">
                  <c:v>1.8299000000000001</c:v>
                </c:pt>
                <c:pt idx="2720" formatCode="General">
                  <c:v>1.83057</c:v>
                </c:pt>
                <c:pt idx="2721" formatCode="General">
                  <c:v>1.83125</c:v>
                </c:pt>
                <c:pt idx="2722" formatCode="General">
                  <c:v>1.83192</c:v>
                </c:pt>
                <c:pt idx="2723" formatCode="General">
                  <c:v>1.8325899999999999</c:v>
                </c:pt>
                <c:pt idx="2724" formatCode="General">
                  <c:v>1.83327</c:v>
                </c:pt>
                <c:pt idx="2725" formatCode="General">
                  <c:v>1.8339399999999999</c:v>
                </c:pt>
                <c:pt idx="2726" formatCode="General">
                  <c:v>1.8346100000000001</c:v>
                </c:pt>
                <c:pt idx="2727" formatCode="General">
                  <c:v>1.8352900000000001</c:v>
                </c:pt>
                <c:pt idx="2728" formatCode="General">
                  <c:v>1.83596</c:v>
                </c:pt>
                <c:pt idx="2729" formatCode="General">
                  <c:v>1.83663</c:v>
                </c:pt>
                <c:pt idx="2730" formatCode="General">
                  <c:v>1.8372999999999999</c:v>
                </c:pt>
                <c:pt idx="2731" formatCode="General">
                  <c:v>1.8379799999999999</c:v>
                </c:pt>
                <c:pt idx="2732" formatCode="General">
                  <c:v>1.8386499999999999</c:v>
                </c:pt>
                <c:pt idx="2733" formatCode="General">
                  <c:v>1.8393200000000001</c:v>
                </c:pt>
                <c:pt idx="2734" formatCode="General">
                  <c:v>1.84</c:v>
                </c:pt>
                <c:pt idx="2735" formatCode="General">
                  <c:v>1.84067</c:v>
                </c:pt>
                <c:pt idx="2736" formatCode="General">
                  <c:v>1.84134</c:v>
                </c:pt>
                <c:pt idx="2737" formatCode="General">
                  <c:v>1.84202</c:v>
                </c:pt>
                <c:pt idx="2738" formatCode="General">
                  <c:v>1.8426899999999999</c:v>
                </c:pt>
                <c:pt idx="2739" formatCode="General">
                  <c:v>1.8433600000000001</c:v>
                </c:pt>
                <c:pt idx="2740" formatCode="General">
                  <c:v>1.8440300000000001</c:v>
                </c:pt>
                <c:pt idx="2741" formatCode="General">
                  <c:v>1.8447100000000001</c:v>
                </c:pt>
                <c:pt idx="2742" formatCode="General">
                  <c:v>1.84538</c:v>
                </c:pt>
                <c:pt idx="2743" formatCode="General">
                  <c:v>1.84605</c:v>
                </c:pt>
                <c:pt idx="2744" formatCode="General">
                  <c:v>1.84673</c:v>
                </c:pt>
                <c:pt idx="2745" formatCode="General">
                  <c:v>1.8473999999999999</c:v>
                </c:pt>
                <c:pt idx="2746" formatCode="General">
                  <c:v>1.8480700000000001</c:v>
                </c:pt>
                <c:pt idx="2747" formatCode="General">
                  <c:v>1.8487499999999999</c:v>
                </c:pt>
                <c:pt idx="2748" formatCode="General">
                  <c:v>1.8494200000000001</c:v>
                </c:pt>
                <c:pt idx="2749" formatCode="General">
                  <c:v>1.85009</c:v>
                </c:pt>
                <c:pt idx="2750" formatCode="General">
                  <c:v>1.85076</c:v>
                </c:pt>
                <c:pt idx="2751" formatCode="General">
                  <c:v>1.85144</c:v>
                </c:pt>
                <c:pt idx="2752" formatCode="General">
                  <c:v>1.8521099999999999</c:v>
                </c:pt>
                <c:pt idx="2753" formatCode="General">
                  <c:v>1.8527800000000001</c:v>
                </c:pt>
                <c:pt idx="2754" formatCode="General">
                  <c:v>1.8534600000000001</c:v>
                </c:pt>
                <c:pt idx="2755" formatCode="General">
                  <c:v>1.8541300000000001</c:v>
                </c:pt>
                <c:pt idx="2756" formatCode="General">
                  <c:v>1.8548</c:v>
                </c:pt>
                <c:pt idx="2757" formatCode="General">
                  <c:v>1.85548</c:v>
                </c:pt>
                <c:pt idx="2758" formatCode="General">
                  <c:v>1.85615</c:v>
                </c:pt>
                <c:pt idx="2759" formatCode="General">
                  <c:v>1.8568199999999999</c:v>
                </c:pt>
                <c:pt idx="2760" formatCode="General">
                  <c:v>1.8574900000000001</c:v>
                </c:pt>
                <c:pt idx="2761" formatCode="General">
                  <c:v>1.8581700000000001</c:v>
                </c:pt>
                <c:pt idx="2762" formatCode="General">
                  <c:v>1.85884</c:v>
                </c:pt>
                <c:pt idx="2763" formatCode="General">
                  <c:v>1.85951</c:v>
                </c:pt>
                <c:pt idx="2764" formatCode="General">
                  <c:v>1.86019</c:v>
                </c:pt>
                <c:pt idx="2765" formatCode="General">
                  <c:v>1.86086</c:v>
                </c:pt>
                <c:pt idx="2766" formatCode="General">
                  <c:v>1.8615299999999999</c:v>
                </c:pt>
                <c:pt idx="2767" formatCode="General">
                  <c:v>1.8622099999999999</c:v>
                </c:pt>
                <c:pt idx="2768" formatCode="General">
                  <c:v>1.8628800000000001</c:v>
                </c:pt>
                <c:pt idx="2769" formatCode="General">
                  <c:v>1.86355</c:v>
                </c:pt>
                <c:pt idx="2770" formatCode="General">
                  <c:v>1.86422</c:v>
                </c:pt>
                <c:pt idx="2771" formatCode="General">
                  <c:v>1.8649</c:v>
                </c:pt>
                <c:pt idx="2772" formatCode="General">
                  <c:v>1.86557</c:v>
                </c:pt>
                <c:pt idx="2773" formatCode="General">
                  <c:v>1.8662399999999999</c:v>
                </c:pt>
                <c:pt idx="2774" formatCode="General">
                  <c:v>1.8669199999999999</c:v>
                </c:pt>
                <c:pt idx="2775" formatCode="General">
                  <c:v>1.8675900000000001</c:v>
                </c:pt>
                <c:pt idx="2776" formatCode="General">
                  <c:v>1.86826</c:v>
                </c:pt>
                <c:pt idx="2777" formatCode="General">
                  <c:v>1.86894</c:v>
                </c:pt>
                <c:pt idx="2778" formatCode="General">
                  <c:v>1.86961</c:v>
                </c:pt>
                <c:pt idx="2779" formatCode="General">
                  <c:v>1.8702799999999999</c:v>
                </c:pt>
                <c:pt idx="2780" formatCode="General">
                  <c:v>1.8709499999999999</c:v>
                </c:pt>
                <c:pt idx="2781" formatCode="General">
                  <c:v>1.8716299999999999</c:v>
                </c:pt>
                <c:pt idx="2782" formatCode="General">
                  <c:v>1.8723000000000001</c:v>
                </c:pt>
                <c:pt idx="2783" formatCode="General">
                  <c:v>1.87297</c:v>
                </c:pt>
                <c:pt idx="2784" formatCode="General">
                  <c:v>1.87365</c:v>
                </c:pt>
                <c:pt idx="2785" formatCode="General">
                  <c:v>1.87432</c:v>
                </c:pt>
                <c:pt idx="2786" formatCode="General">
                  <c:v>1.8749899999999999</c:v>
                </c:pt>
                <c:pt idx="2787" formatCode="General">
                  <c:v>1.8756699999999999</c:v>
                </c:pt>
                <c:pt idx="2788" formatCode="General">
                  <c:v>1.8763399999999999</c:v>
                </c:pt>
                <c:pt idx="2789" formatCode="General">
                  <c:v>1.8770100000000001</c:v>
                </c:pt>
                <c:pt idx="2790" formatCode="General">
                  <c:v>1.87768</c:v>
                </c:pt>
                <c:pt idx="2791" formatCode="General">
                  <c:v>1.87836</c:v>
                </c:pt>
                <c:pt idx="2792" formatCode="General">
                  <c:v>1.87903</c:v>
                </c:pt>
                <c:pt idx="2793" formatCode="General">
                  <c:v>1.8796999999999999</c:v>
                </c:pt>
                <c:pt idx="2794" formatCode="General">
                  <c:v>1.8803799999999999</c:v>
                </c:pt>
                <c:pt idx="2795" formatCode="General">
                  <c:v>1.8810500000000001</c:v>
                </c:pt>
                <c:pt idx="2796" formatCode="General">
                  <c:v>1.8817200000000001</c:v>
                </c:pt>
                <c:pt idx="2797" formatCode="General">
                  <c:v>1.8824000000000001</c:v>
                </c:pt>
                <c:pt idx="2798" formatCode="General">
                  <c:v>1.88307</c:v>
                </c:pt>
                <c:pt idx="2799" formatCode="General">
                  <c:v>1.88374</c:v>
                </c:pt>
                <c:pt idx="2800" formatCode="General">
                  <c:v>1.8844099999999999</c:v>
                </c:pt>
                <c:pt idx="2801" formatCode="General">
                  <c:v>1.8850899999999999</c:v>
                </c:pt>
                <c:pt idx="2802" formatCode="General">
                  <c:v>1.8857600000000001</c:v>
                </c:pt>
                <c:pt idx="2803" formatCode="General">
                  <c:v>1.8864300000000001</c:v>
                </c:pt>
                <c:pt idx="2804" formatCode="General">
                  <c:v>1.8871100000000001</c:v>
                </c:pt>
                <c:pt idx="2805" formatCode="General">
                  <c:v>1.88778</c:v>
                </c:pt>
                <c:pt idx="2806" formatCode="General">
                  <c:v>1.88845</c:v>
                </c:pt>
                <c:pt idx="2807" formatCode="General">
                  <c:v>1.88913</c:v>
                </c:pt>
                <c:pt idx="2808" formatCode="General">
                  <c:v>1.8897999999999999</c:v>
                </c:pt>
                <c:pt idx="2809" formatCode="General">
                  <c:v>1.8904700000000001</c:v>
                </c:pt>
                <c:pt idx="2810" formatCode="General">
                  <c:v>1.89114</c:v>
                </c:pt>
                <c:pt idx="2811" formatCode="General">
                  <c:v>1.8918200000000001</c:v>
                </c:pt>
                <c:pt idx="2812" formatCode="General">
                  <c:v>1.89249</c:v>
                </c:pt>
                <c:pt idx="2813" formatCode="General">
                  <c:v>1.89316</c:v>
                </c:pt>
                <c:pt idx="2814" formatCode="General">
                  <c:v>1.89384</c:v>
                </c:pt>
                <c:pt idx="2815" formatCode="General">
                  <c:v>1.8945099999999999</c:v>
                </c:pt>
                <c:pt idx="2816" formatCode="General">
                  <c:v>1.8951800000000001</c:v>
                </c:pt>
                <c:pt idx="2817" formatCode="General">
                  <c:v>1.8958600000000001</c:v>
                </c:pt>
                <c:pt idx="2818" formatCode="General">
                  <c:v>1.89653</c:v>
                </c:pt>
                <c:pt idx="2819" formatCode="General">
                  <c:v>1.8972</c:v>
                </c:pt>
                <c:pt idx="2820" formatCode="General">
                  <c:v>1.8978699999999999</c:v>
                </c:pt>
                <c:pt idx="2821" formatCode="General">
                  <c:v>1.89855</c:v>
                </c:pt>
                <c:pt idx="2822" formatCode="General">
                  <c:v>1.8992199999999999</c:v>
                </c:pt>
                <c:pt idx="2823" formatCode="General">
                  <c:v>1.8998900000000001</c:v>
                </c:pt>
                <c:pt idx="2824" formatCode="General">
                  <c:v>1.9005700000000001</c:v>
                </c:pt>
                <c:pt idx="2825" formatCode="General">
                  <c:v>1.90124</c:v>
                </c:pt>
                <c:pt idx="2826" formatCode="General">
                  <c:v>1.90191</c:v>
                </c:pt>
                <c:pt idx="2827" formatCode="General">
                  <c:v>1.90259</c:v>
                </c:pt>
                <c:pt idx="2828" formatCode="General">
                  <c:v>1.90326</c:v>
                </c:pt>
                <c:pt idx="2829" formatCode="General">
                  <c:v>1.9039299999999999</c:v>
                </c:pt>
                <c:pt idx="2830" formatCode="General">
                  <c:v>1.9046000000000001</c:v>
                </c:pt>
                <c:pt idx="2831" formatCode="General">
                  <c:v>1.9052800000000001</c:v>
                </c:pt>
                <c:pt idx="2832" formatCode="General">
                  <c:v>1.90595</c:v>
                </c:pt>
                <c:pt idx="2833" formatCode="General">
                  <c:v>1.90662</c:v>
                </c:pt>
                <c:pt idx="2834" formatCode="General">
                  <c:v>1.9073</c:v>
                </c:pt>
                <c:pt idx="2835" formatCode="General">
                  <c:v>1.9079699999999999</c:v>
                </c:pt>
                <c:pt idx="2836" formatCode="General">
                  <c:v>1.9086399999999999</c:v>
                </c:pt>
                <c:pt idx="2837" formatCode="General">
                  <c:v>1.9093199999999999</c:v>
                </c:pt>
                <c:pt idx="2838" formatCode="General">
                  <c:v>1.9099900000000001</c:v>
                </c:pt>
                <c:pt idx="2839" formatCode="General">
                  <c:v>1.91066</c:v>
                </c:pt>
                <c:pt idx="2840" formatCode="General">
                  <c:v>1.91133</c:v>
                </c:pt>
                <c:pt idx="2841" formatCode="General">
                  <c:v>1.91201</c:v>
                </c:pt>
                <c:pt idx="2842" formatCode="General">
                  <c:v>1.9126799999999999</c:v>
                </c:pt>
                <c:pt idx="2843" formatCode="General">
                  <c:v>1.9133500000000001</c:v>
                </c:pt>
                <c:pt idx="2844" formatCode="General">
                  <c:v>1.9140299999999999</c:v>
                </c:pt>
                <c:pt idx="2845" formatCode="General">
                  <c:v>1.9147000000000001</c:v>
                </c:pt>
                <c:pt idx="2846" formatCode="General">
                  <c:v>1.91537</c:v>
                </c:pt>
                <c:pt idx="2847" formatCode="General">
                  <c:v>1.91605</c:v>
                </c:pt>
                <c:pt idx="2848" formatCode="General">
                  <c:v>1.91672</c:v>
                </c:pt>
                <c:pt idx="2849" formatCode="General">
                  <c:v>1.9173899999999999</c:v>
                </c:pt>
                <c:pt idx="2850" formatCode="General">
                  <c:v>1.9180600000000001</c:v>
                </c:pt>
                <c:pt idx="2851" formatCode="General">
                  <c:v>1.9187399999999999</c:v>
                </c:pt>
                <c:pt idx="2852" formatCode="General">
                  <c:v>1.9194100000000001</c:v>
                </c:pt>
                <c:pt idx="2853" formatCode="General">
                  <c:v>1.92008</c:v>
                </c:pt>
                <c:pt idx="2854" formatCode="General">
                  <c:v>1.92076</c:v>
                </c:pt>
                <c:pt idx="2855" formatCode="General">
                  <c:v>1.92143</c:v>
                </c:pt>
                <c:pt idx="2856" formatCode="General">
                  <c:v>1.9220999999999999</c:v>
                </c:pt>
                <c:pt idx="2857" formatCode="General">
                  <c:v>1.9227799999999999</c:v>
                </c:pt>
                <c:pt idx="2858" formatCode="General">
                  <c:v>1.9234500000000001</c:v>
                </c:pt>
                <c:pt idx="2859" formatCode="General">
                  <c:v>1.9241200000000001</c:v>
                </c:pt>
                <c:pt idx="2860" formatCode="General">
                  <c:v>1.92479</c:v>
                </c:pt>
                <c:pt idx="2861" formatCode="General">
                  <c:v>1.92547</c:v>
                </c:pt>
                <c:pt idx="2862" formatCode="General">
                  <c:v>1.92614</c:v>
                </c:pt>
                <c:pt idx="2863" formatCode="General">
                  <c:v>1.9268099999999999</c:v>
                </c:pt>
                <c:pt idx="2864" formatCode="General">
                  <c:v>1.9274899999999999</c:v>
                </c:pt>
                <c:pt idx="2865" formatCode="General">
                  <c:v>1.9281600000000001</c:v>
                </c:pt>
                <c:pt idx="2866" formatCode="General">
                  <c:v>1.92883</c:v>
                </c:pt>
                <c:pt idx="2867" formatCode="General">
                  <c:v>1.9295100000000001</c:v>
                </c:pt>
                <c:pt idx="2868" formatCode="General">
                  <c:v>1.93018</c:v>
                </c:pt>
                <c:pt idx="2869" formatCode="General">
                  <c:v>1.93085</c:v>
                </c:pt>
                <c:pt idx="2870" formatCode="General">
                  <c:v>1.9315199999999999</c:v>
                </c:pt>
                <c:pt idx="2871" formatCode="General">
                  <c:v>1.9321999999999999</c:v>
                </c:pt>
                <c:pt idx="2872" formatCode="General">
                  <c:v>1.9328700000000001</c:v>
                </c:pt>
                <c:pt idx="2873" formatCode="General">
                  <c:v>1.93354</c:v>
                </c:pt>
                <c:pt idx="2874" formatCode="General">
                  <c:v>1.9342200000000001</c:v>
                </c:pt>
                <c:pt idx="2875" formatCode="General">
                  <c:v>1.93489</c:v>
                </c:pt>
                <c:pt idx="2876" formatCode="General">
                  <c:v>1.9355599999999999</c:v>
                </c:pt>
                <c:pt idx="2877" formatCode="General">
                  <c:v>1.93624</c:v>
                </c:pt>
                <c:pt idx="2878" formatCode="General">
                  <c:v>1.9369099999999999</c:v>
                </c:pt>
                <c:pt idx="2879" formatCode="General">
                  <c:v>1.9375800000000001</c:v>
                </c:pt>
                <c:pt idx="2880" formatCode="General">
                  <c:v>1.93825</c:v>
                </c:pt>
                <c:pt idx="2881" formatCode="General">
                  <c:v>1.93893</c:v>
                </c:pt>
                <c:pt idx="2882" formatCode="General">
                  <c:v>1.9396</c:v>
                </c:pt>
                <c:pt idx="2883" formatCode="General">
                  <c:v>1.9402699999999999</c:v>
                </c:pt>
                <c:pt idx="2884" formatCode="General">
                  <c:v>1.94095</c:v>
                </c:pt>
                <c:pt idx="2885" formatCode="General">
                  <c:v>1.9416199999999999</c:v>
                </c:pt>
                <c:pt idx="2886" formatCode="General">
                  <c:v>1.9422900000000001</c:v>
                </c:pt>
                <c:pt idx="2887" formatCode="General">
                  <c:v>1.9429700000000001</c:v>
                </c:pt>
                <c:pt idx="2888" formatCode="General">
                  <c:v>1.94364</c:v>
                </c:pt>
                <c:pt idx="2889" formatCode="General">
                  <c:v>1.94431</c:v>
                </c:pt>
                <c:pt idx="2890" formatCode="General">
                  <c:v>1.9449799999999999</c:v>
                </c:pt>
                <c:pt idx="2891" formatCode="General">
                  <c:v>1.9456599999999999</c:v>
                </c:pt>
                <c:pt idx="2892" formatCode="General">
                  <c:v>1.9463299999999999</c:v>
                </c:pt>
                <c:pt idx="2893" formatCode="General">
                  <c:v>1.9470000000000001</c:v>
                </c:pt>
                <c:pt idx="2894" formatCode="General">
                  <c:v>1.9476800000000001</c:v>
                </c:pt>
                <c:pt idx="2895" formatCode="General">
                  <c:v>1.94835</c:v>
                </c:pt>
                <c:pt idx="2896" formatCode="General">
                  <c:v>1.94902</c:v>
                </c:pt>
                <c:pt idx="2897" formatCode="General">
                  <c:v>1.9497</c:v>
                </c:pt>
                <c:pt idx="2898" formatCode="General">
                  <c:v>1.9503699999999999</c:v>
                </c:pt>
                <c:pt idx="2899" formatCode="General">
                  <c:v>1.9510400000000001</c:v>
                </c:pt>
                <c:pt idx="2900" formatCode="General">
                  <c:v>1.9517100000000001</c:v>
                </c:pt>
                <c:pt idx="2901" formatCode="General">
                  <c:v>1.9523900000000001</c:v>
                </c:pt>
                <c:pt idx="2902" formatCode="General">
                  <c:v>1.95306</c:v>
                </c:pt>
                <c:pt idx="2903" formatCode="General">
                  <c:v>1.95373</c:v>
                </c:pt>
                <c:pt idx="2904" formatCode="General">
                  <c:v>1.95441</c:v>
                </c:pt>
                <c:pt idx="2905" formatCode="General">
                  <c:v>1.9550799999999999</c:v>
                </c:pt>
                <c:pt idx="2906" formatCode="General">
                  <c:v>1.9557500000000001</c:v>
                </c:pt>
                <c:pt idx="2907" formatCode="General">
                  <c:v>1.9564299999999999</c:v>
                </c:pt>
                <c:pt idx="2908" formatCode="General">
                  <c:v>1.9571000000000001</c:v>
                </c:pt>
                <c:pt idx="2909" formatCode="General">
                  <c:v>1.95777</c:v>
                </c:pt>
                <c:pt idx="2910" formatCode="General">
                  <c:v>1.95844</c:v>
                </c:pt>
                <c:pt idx="2911" formatCode="General">
                  <c:v>1.95912</c:v>
                </c:pt>
                <c:pt idx="2912" formatCode="General">
                  <c:v>1.9597899999999999</c:v>
                </c:pt>
                <c:pt idx="2913" formatCode="General">
                  <c:v>1.9604600000000001</c:v>
                </c:pt>
                <c:pt idx="2914" formatCode="General">
                  <c:v>1.9611400000000001</c:v>
                </c:pt>
                <c:pt idx="2915" formatCode="General">
                  <c:v>1.9618100000000001</c:v>
                </c:pt>
                <c:pt idx="2916" formatCode="General">
                  <c:v>1.96248</c:v>
                </c:pt>
                <c:pt idx="2917" formatCode="General">
                  <c:v>1.96316</c:v>
                </c:pt>
                <c:pt idx="2918" formatCode="General">
                  <c:v>1.96383</c:v>
                </c:pt>
                <c:pt idx="2919" formatCode="General">
                  <c:v>1.9644999999999999</c:v>
                </c:pt>
                <c:pt idx="2920" formatCode="General">
                  <c:v>1.9651799999999999</c:v>
                </c:pt>
                <c:pt idx="2921" formatCode="General">
                  <c:v>1.9658500000000001</c:v>
                </c:pt>
                <c:pt idx="2922" formatCode="General">
                  <c:v>1.96652</c:v>
                </c:pt>
                <c:pt idx="2923" formatCode="General">
                  <c:v>1.96719</c:v>
                </c:pt>
                <c:pt idx="2924" formatCode="General">
                  <c:v>1.96787</c:v>
                </c:pt>
                <c:pt idx="2925" formatCode="General">
                  <c:v>1.96854</c:v>
                </c:pt>
                <c:pt idx="2926" formatCode="General">
                  <c:v>1.9692099999999999</c:v>
                </c:pt>
                <c:pt idx="2927" formatCode="General">
                  <c:v>1.9698899999999999</c:v>
                </c:pt>
                <c:pt idx="2928" formatCode="General">
                  <c:v>1.9705600000000001</c:v>
                </c:pt>
                <c:pt idx="2929" formatCode="General">
                  <c:v>1.97123</c:v>
                </c:pt>
                <c:pt idx="2930" formatCode="General">
                  <c:v>1.9719100000000001</c:v>
                </c:pt>
                <c:pt idx="2931" formatCode="General">
                  <c:v>1.97258</c:v>
                </c:pt>
                <c:pt idx="2932" formatCode="General">
                  <c:v>1.9732499999999999</c:v>
                </c:pt>
                <c:pt idx="2933" formatCode="General">
                  <c:v>1.9739199999999999</c:v>
                </c:pt>
                <c:pt idx="2934" formatCode="General">
                  <c:v>1.9745999999999999</c:v>
                </c:pt>
                <c:pt idx="2935" formatCode="General">
                  <c:v>1.9752700000000001</c:v>
                </c:pt>
                <c:pt idx="2936" formatCode="General">
                  <c:v>1.97594</c:v>
                </c:pt>
                <c:pt idx="2937" formatCode="General">
                  <c:v>1.97662</c:v>
                </c:pt>
                <c:pt idx="2938" formatCode="General">
                  <c:v>1.97729</c:v>
                </c:pt>
                <c:pt idx="2939" formatCode="General">
                  <c:v>1.9779599999999999</c:v>
                </c:pt>
                <c:pt idx="2940" formatCode="General">
                  <c:v>1.97864</c:v>
                </c:pt>
                <c:pt idx="2941" formatCode="General">
                  <c:v>1.9793099999999999</c:v>
                </c:pt>
                <c:pt idx="2942" formatCode="General">
                  <c:v>1.9799800000000001</c:v>
                </c:pt>
                <c:pt idx="2943" formatCode="General">
                  <c:v>1.98065</c:v>
                </c:pt>
                <c:pt idx="2944" formatCode="General">
                  <c:v>1.98133</c:v>
                </c:pt>
                <c:pt idx="2945" formatCode="General">
                  <c:v>1.982</c:v>
                </c:pt>
                <c:pt idx="2946" formatCode="General">
                  <c:v>1.9826699999999999</c:v>
                </c:pt>
                <c:pt idx="2947" formatCode="General">
                  <c:v>1.9833499999999999</c:v>
                </c:pt>
                <c:pt idx="2948" formatCode="General">
                  <c:v>1.9840199999999999</c:v>
                </c:pt>
                <c:pt idx="2949" formatCode="General">
                  <c:v>1.9846900000000001</c:v>
                </c:pt>
                <c:pt idx="2950" formatCode="General">
                  <c:v>1.9853700000000001</c:v>
                </c:pt>
                <c:pt idx="2951" formatCode="General">
                  <c:v>1.98604</c:v>
                </c:pt>
                <c:pt idx="2952" formatCode="General">
                  <c:v>1.98671</c:v>
                </c:pt>
                <c:pt idx="2953" formatCode="General">
                  <c:v>1.9873799999999999</c:v>
                </c:pt>
                <c:pt idx="2954" formatCode="General">
                  <c:v>1.9880599999999999</c:v>
                </c:pt>
                <c:pt idx="2955" formatCode="General">
                  <c:v>1.9887300000000001</c:v>
                </c:pt>
                <c:pt idx="2956" formatCode="General">
                  <c:v>1.9894000000000001</c:v>
                </c:pt>
                <c:pt idx="2957" formatCode="General">
                  <c:v>1.9900800000000001</c:v>
                </c:pt>
                <c:pt idx="2958" formatCode="General">
                  <c:v>1.99075</c:v>
                </c:pt>
                <c:pt idx="2959" formatCode="General">
                  <c:v>1.99142</c:v>
                </c:pt>
                <c:pt idx="2960" formatCode="General">
                  <c:v>1.9921</c:v>
                </c:pt>
                <c:pt idx="2961" formatCode="General">
                  <c:v>1.9927699999999999</c:v>
                </c:pt>
                <c:pt idx="2962" formatCode="General">
                  <c:v>1.9934400000000001</c:v>
                </c:pt>
                <c:pt idx="2963" formatCode="General">
                  <c:v>1.99411</c:v>
                </c:pt>
                <c:pt idx="2964" formatCode="General">
                  <c:v>1.9947900000000001</c:v>
                </c:pt>
                <c:pt idx="2965" formatCode="General">
                  <c:v>1.99546</c:v>
                </c:pt>
                <c:pt idx="2966" formatCode="General">
                  <c:v>1.99613</c:v>
                </c:pt>
                <c:pt idx="2967" formatCode="General">
                  <c:v>1.99681</c:v>
                </c:pt>
                <c:pt idx="2968" formatCode="General">
                  <c:v>1.9974799999999999</c:v>
                </c:pt>
                <c:pt idx="2969" formatCode="General">
                  <c:v>1.9981500000000001</c:v>
                </c:pt>
                <c:pt idx="2970" formatCode="General">
                  <c:v>1.9988300000000001</c:v>
                </c:pt>
                <c:pt idx="2971" formatCode="General">
                  <c:v>1.9995000000000001</c:v>
                </c:pt>
                <c:pt idx="2972" formatCode="General">
                  <c:v>2.0001699999999998</c:v>
                </c:pt>
                <c:pt idx="2973" formatCode="General">
                  <c:v>2.0008400000000002</c:v>
                </c:pt>
                <c:pt idx="2974" formatCode="General">
                  <c:v>2.0015200000000002</c:v>
                </c:pt>
                <c:pt idx="2975" formatCode="General">
                  <c:v>2.0021900000000001</c:v>
                </c:pt>
                <c:pt idx="2976" formatCode="General">
                  <c:v>2.0028600000000001</c:v>
                </c:pt>
                <c:pt idx="2977" formatCode="General">
                  <c:v>2.0035400000000001</c:v>
                </c:pt>
                <c:pt idx="2978" formatCode="General">
                  <c:v>2.00421</c:v>
                </c:pt>
                <c:pt idx="2979" formatCode="General">
                  <c:v>2.00488</c:v>
                </c:pt>
                <c:pt idx="2980" formatCode="General">
                  <c:v>2.00556</c:v>
                </c:pt>
                <c:pt idx="2981" formatCode="General">
                  <c:v>2.00623</c:v>
                </c:pt>
                <c:pt idx="2982" formatCode="General">
                  <c:v>2.0068999999999999</c:v>
                </c:pt>
                <c:pt idx="2983" formatCode="General">
                  <c:v>2.0075699999999999</c:v>
                </c:pt>
                <c:pt idx="2984" formatCode="General">
                  <c:v>2.0082499999999999</c:v>
                </c:pt>
                <c:pt idx="2985" formatCode="General">
                  <c:v>2.0089199999999998</c:v>
                </c:pt>
                <c:pt idx="2986" formatCode="General">
                  <c:v>2.0095900000000002</c:v>
                </c:pt>
                <c:pt idx="2987" formatCode="General">
                  <c:v>2.0102699999999998</c:v>
                </c:pt>
                <c:pt idx="2988" formatCode="General">
                  <c:v>2.0109400000000002</c:v>
                </c:pt>
                <c:pt idx="2989" formatCode="General">
                  <c:v>2.0116100000000001</c:v>
                </c:pt>
                <c:pt idx="2990" formatCode="General">
                  <c:v>2.0122900000000001</c:v>
                </c:pt>
                <c:pt idx="2991" formatCode="General">
                  <c:v>2.0129600000000001</c:v>
                </c:pt>
                <c:pt idx="2992" formatCode="General">
                  <c:v>2.01363</c:v>
                </c:pt>
                <c:pt idx="2993" formatCode="General">
                  <c:v>2.0143</c:v>
                </c:pt>
                <c:pt idx="2994" formatCode="General">
                  <c:v>2.01498</c:v>
                </c:pt>
                <c:pt idx="2995" formatCode="General">
                  <c:v>2.0156499999999999</c:v>
                </c:pt>
                <c:pt idx="2996" formatCode="General">
                  <c:v>2.0163199999999999</c:v>
                </c:pt>
                <c:pt idx="2997" formatCode="General">
                  <c:v>2.0169999999999999</c:v>
                </c:pt>
                <c:pt idx="2998" formatCode="General">
                  <c:v>2.0176699999999999</c:v>
                </c:pt>
                <c:pt idx="2999" formatCode="General">
                  <c:v>2.0183399999999998</c:v>
                </c:pt>
                <c:pt idx="3000" formatCode="General">
                  <c:v>2.0190199999999998</c:v>
                </c:pt>
                <c:pt idx="3001" formatCode="General">
                  <c:v>2.0196900000000002</c:v>
                </c:pt>
                <c:pt idx="3002" formatCode="General">
                  <c:v>2.0203600000000002</c:v>
                </c:pt>
                <c:pt idx="3003" formatCode="General">
                  <c:v>2.0210300000000001</c:v>
                </c:pt>
                <c:pt idx="3004" formatCode="General">
                  <c:v>2.0217100000000001</c:v>
                </c:pt>
                <c:pt idx="3005" formatCode="General">
                  <c:v>2.0223800000000001</c:v>
                </c:pt>
                <c:pt idx="3006" formatCode="General">
                  <c:v>2.02305</c:v>
                </c:pt>
                <c:pt idx="3007" formatCode="General">
                  <c:v>2.02373</c:v>
                </c:pt>
                <c:pt idx="3008" formatCode="General">
                  <c:v>2.0244</c:v>
                </c:pt>
                <c:pt idx="3009" formatCode="General">
                  <c:v>2.0250699999999999</c:v>
                </c:pt>
                <c:pt idx="3010" formatCode="General">
                  <c:v>2.0257499999999999</c:v>
                </c:pt>
                <c:pt idx="3011" formatCode="General">
                  <c:v>2.0264199999999999</c:v>
                </c:pt>
                <c:pt idx="3012" formatCode="General">
                  <c:v>2.0270899999999998</c:v>
                </c:pt>
                <c:pt idx="3013" formatCode="General">
                  <c:v>2.0277599999999998</c:v>
                </c:pt>
                <c:pt idx="3014" formatCode="General">
                  <c:v>2.0284399999999998</c:v>
                </c:pt>
                <c:pt idx="3015" formatCode="General">
                  <c:v>2.0291100000000002</c:v>
                </c:pt>
                <c:pt idx="3016" formatCode="General">
                  <c:v>2.0297800000000001</c:v>
                </c:pt>
                <c:pt idx="3017" formatCode="General">
                  <c:v>2.0304600000000002</c:v>
                </c:pt>
                <c:pt idx="3018" formatCode="General">
                  <c:v>2.0311300000000001</c:v>
                </c:pt>
                <c:pt idx="3019" formatCode="General">
                  <c:v>2.0318000000000001</c:v>
                </c:pt>
                <c:pt idx="3020" formatCode="General">
                  <c:v>2.0324800000000001</c:v>
                </c:pt>
                <c:pt idx="3021" formatCode="General">
                  <c:v>2.03315</c:v>
                </c:pt>
                <c:pt idx="3022" formatCode="General">
                  <c:v>2.03382</c:v>
                </c:pt>
                <c:pt idx="3023" formatCode="General">
                  <c:v>2.0344899999999999</c:v>
                </c:pt>
                <c:pt idx="3024" formatCode="General">
                  <c:v>2.0351699999999999</c:v>
                </c:pt>
                <c:pt idx="3025" formatCode="General">
                  <c:v>2.0358399999999999</c:v>
                </c:pt>
                <c:pt idx="3026" formatCode="General">
                  <c:v>2.0365099999999998</c:v>
                </c:pt>
                <c:pt idx="3027" formatCode="General">
                  <c:v>2.0371899999999998</c:v>
                </c:pt>
                <c:pt idx="3028" formatCode="General">
                  <c:v>2.0378599999999998</c:v>
                </c:pt>
                <c:pt idx="3029" formatCode="General">
                  <c:v>2.0385300000000002</c:v>
                </c:pt>
                <c:pt idx="3030" formatCode="General">
                  <c:v>2.0392100000000002</c:v>
                </c:pt>
                <c:pt idx="3031" formatCode="General">
                  <c:v>2.0398800000000001</c:v>
                </c:pt>
                <c:pt idx="3032" formatCode="General">
                  <c:v>2.0405500000000001</c:v>
                </c:pt>
                <c:pt idx="3033" formatCode="General">
                  <c:v>2.04122</c:v>
                </c:pt>
                <c:pt idx="3034" formatCode="General">
                  <c:v>2.0419</c:v>
                </c:pt>
                <c:pt idx="3035" formatCode="General">
                  <c:v>2.04257</c:v>
                </c:pt>
                <c:pt idx="3036" formatCode="General">
                  <c:v>2.0432399999999999</c:v>
                </c:pt>
                <c:pt idx="3037" formatCode="General">
                  <c:v>2.04392</c:v>
                </c:pt>
                <c:pt idx="3038" formatCode="General">
                  <c:v>2.0445899999999999</c:v>
                </c:pt>
                <c:pt idx="3039" formatCode="General">
                  <c:v>2.0452599999999999</c:v>
                </c:pt>
                <c:pt idx="3040" formatCode="General">
                  <c:v>2.0459399999999999</c:v>
                </c:pt>
                <c:pt idx="3041" formatCode="General">
                  <c:v>2.0466099999999998</c:v>
                </c:pt>
                <c:pt idx="3042" formatCode="General">
                  <c:v>2.0472800000000002</c:v>
                </c:pt>
                <c:pt idx="3043" formatCode="General">
                  <c:v>2.0479500000000002</c:v>
                </c:pt>
                <c:pt idx="3044" formatCode="General">
                  <c:v>2.0486300000000002</c:v>
                </c:pt>
                <c:pt idx="3045" formatCode="General">
                  <c:v>2.0493000000000001</c:v>
                </c:pt>
                <c:pt idx="3046" formatCode="General">
                  <c:v>2.0499700000000001</c:v>
                </c:pt>
                <c:pt idx="3047" formatCode="General">
                  <c:v>2.0506500000000001</c:v>
                </c:pt>
                <c:pt idx="3048" formatCode="General">
                  <c:v>2.05132</c:v>
                </c:pt>
                <c:pt idx="3049" formatCode="General">
                  <c:v>2.05199</c:v>
                </c:pt>
                <c:pt idx="3050" formatCode="General">
                  <c:v>2.05267</c:v>
                </c:pt>
                <c:pt idx="3051" formatCode="General">
                  <c:v>2.0533399999999999</c:v>
                </c:pt>
                <c:pt idx="3052" formatCode="General">
                  <c:v>2.0540099999999999</c:v>
                </c:pt>
                <c:pt idx="3053" formatCode="General">
                  <c:v>2.0546799999999998</c:v>
                </c:pt>
                <c:pt idx="3054" formatCode="General">
                  <c:v>2.0553599999999999</c:v>
                </c:pt>
                <c:pt idx="3055" formatCode="General">
                  <c:v>2.0560299999999998</c:v>
                </c:pt>
                <c:pt idx="3056" formatCode="General">
                  <c:v>2.0567000000000002</c:v>
                </c:pt>
                <c:pt idx="3057" formatCode="General">
                  <c:v>2.0573800000000002</c:v>
                </c:pt>
                <c:pt idx="3058" formatCode="General">
                  <c:v>2.0580500000000002</c:v>
                </c:pt>
                <c:pt idx="3059" formatCode="General">
                  <c:v>2.0587200000000001</c:v>
                </c:pt>
                <c:pt idx="3060" formatCode="General">
                  <c:v>2.0594000000000001</c:v>
                </c:pt>
                <c:pt idx="3061" formatCode="General">
                  <c:v>2.0600700000000001</c:v>
                </c:pt>
                <c:pt idx="3062" formatCode="General">
                  <c:v>2.06074</c:v>
                </c:pt>
                <c:pt idx="3063" formatCode="General">
                  <c:v>2.06141</c:v>
                </c:pt>
                <c:pt idx="3064" formatCode="General">
                  <c:v>2.06209</c:v>
                </c:pt>
                <c:pt idx="3065" formatCode="General">
                  <c:v>2.0627599999999999</c:v>
                </c:pt>
                <c:pt idx="3066" formatCode="General">
                  <c:v>2.0634299999999999</c:v>
                </c:pt>
                <c:pt idx="3067" formatCode="General">
                  <c:v>2.0641099999999999</c:v>
                </c:pt>
                <c:pt idx="3068" formatCode="General">
                  <c:v>2.0647799999999998</c:v>
                </c:pt>
                <c:pt idx="3069" formatCode="General">
                  <c:v>2.0654499999999998</c:v>
                </c:pt>
                <c:pt idx="3070" formatCode="General">
                  <c:v>2.0661299999999998</c:v>
                </c:pt>
                <c:pt idx="3071" formatCode="General">
                  <c:v>2.0668000000000002</c:v>
                </c:pt>
                <c:pt idx="3072" formatCode="General">
                  <c:v>2.0674700000000001</c:v>
                </c:pt>
                <c:pt idx="3073" formatCode="General">
                  <c:v>2.0681400000000001</c:v>
                </c:pt>
                <c:pt idx="3074" formatCode="General">
                  <c:v>2.0688200000000001</c:v>
                </c:pt>
                <c:pt idx="3075" formatCode="General">
                  <c:v>2.0694900000000001</c:v>
                </c:pt>
                <c:pt idx="3076" formatCode="General">
                  <c:v>2.07016</c:v>
                </c:pt>
                <c:pt idx="3077" formatCode="General">
                  <c:v>2.07084</c:v>
                </c:pt>
                <c:pt idx="3078" formatCode="General">
                  <c:v>2.07151</c:v>
                </c:pt>
                <c:pt idx="3079" formatCode="General">
                  <c:v>2.0721799999999999</c:v>
                </c:pt>
                <c:pt idx="3080" formatCode="General">
                  <c:v>2.0728599999999999</c:v>
                </c:pt>
                <c:pt idx="3081" formatCode="General">
                  <c:v>2.0735299999999999</c:v>
                </c:pt>
                <c:pt idx="3082" formatCode="General">
                  <c:v>2.0741999999999998</c:v>
                </c:pt>
                <c:pt idx="3083" formatCode="General">
                  <c:v>2.0748700000000002</c:v>
                </c:pt>
                <c:pt idx="3084" formatCode="General">
                  <c:v>2.0755499999999998</c:v>
                </c:pt>
                <c:pt idx="3085" formatCode="General">
                  <c:v>2.0762200000000002</c:v>
                </c:pt>
                <c:pt idx="3086" formatCode="General">
                  <c:v>2.0768900000000001</c:v>
                </c:pt>
                <c:pt idx="3087" formatCode="General">
                  <c:v>2.0775700000000001</c:v>
                </c:pt>
                <c:pt idx="3088" formatCode="General">
                  <c:v>2.0782400000000001</c:v>
                </c:pt>
                <c:pt idx="3089" formatCode="General">
                  <c:v>2.07891</c:v>
                </c:pt>
                <c:pt idx="3090" formatCode="General">
                  <c:v>2.07959</c:v>
                </c:pt>
                <c:pt idx="3091" formatCode="General">
                  <c:v>2.08026</c:v>
                </c:pt>
                <c:pt idx="3092" formatCode="General">
                  <c:v>2.0809299999999999</c:v>
                </c:pt>
                <c:pt idx="3093" formatCode="General">
                  <c:v>2.0815999999999999</c:v>
                </c:pt>
                <c:pt idx="3094" formatCode="General">
                  <c:v>2.0822799999999999</c:v>
                </c:pt>
                <c:pt idx="3095" formatCode="General">
                  <c:v>2.0829499999999999</c:v>
                </c:pt>
                <c:pt idx="3096" formatCode="General">
                  <c:v>2.0836199999999998</c:v>
                </c:pt>
                <c:pt idx="3097" formatCode="General">
                  <c:v>2.0842999999999998</c:v>
                </c:pt>
                <c:pt idx="3098" formatCode="General">
                  <c:v>2.0849700000000002</c:v>
                </c:pt>
                <c:pt idx="3099" formatCode="General">
                  <c:v>2.0856400000000002</c:v>
                </c:pt>
                <c:pt idx="3100" formatCode="General">
                  <c:v>2.0863200000000002</c:v>
                </c:pt>
                <c:pt idx="3101" formatCode="General">
                  <c:v>2.0869900000000001</c:v>
                </c:pt>
                <c:pt idx="3102" formatCode="General">
                  <c:v>2.0876600000000001</c:v>
                </c:pt>
                <c:pt idx="3103" formatCode="General">
                  <c:v>2.08833</c:v>
                </c:pt>
                <c:pt idx="3104" formatCode="General">
                  <c:v>2.08901</c:v>
                </c:pt>
                <c:pt idx="3105" formatCode="General">
                  <c:v>2.08968</c:v>
                </c:pt>
                <c:pt idx="3106" formatCode="General">
                  <c:v>2.0903499999999999</c:v>
                </c:pt>
                <c:pt idx="3107" formatCode="General">
                  <c:v>2.0910299999999999</c:v>
                </c:pt>
                <c:pt idx="3108" formatCode="General">
                  <c:v>2.0916999999999999</c:v>
                </c:pt>
                <c:pt idx="3109" formatCode="General">
                  <c:v>2.0923699999999998</c:v>
                </c:pt>
                <c:pt idx="3110" formatCode="General">
                  <c:v>2.0930499999999999</c:v>
                </c:pt>
                <c:pt idx="3111" formatCode="General">
                  <c:v>2.0937199999999998</c:v>
                </c:pt>
                <c:pt idx="3112" formatCode="General">
                  <c:v>2.0943900000000002</c:v>
                </c:pt>
                <c:pt idx="3113" formatCode="General">
                  <c:v>2.0950700000000002</c:v>
                </c:pt>
                <c:pt idx="3114" formatCode="General">
                  <c:v>2.0957400000000002</c:v>
                </c:pt>
                <c:pt idx="3115" formatCode="General">
                  <c:v>2.0964100000000001</c:v>
                </c:pt>
                <c:pt idx="3116" formatCode="General">
                  <c:v>2.0970800000000001</c:v>
                </c:pt>
                <c:pt idx="3117" formatCode="General">
                  <c:v>2.0977600000000001</c:v>
                </c:pt>
                <c:pt idx="3118" formatCode="General">
                  <c:v>2.09843</c:v>
                </c:pt>
                <c:pt idx="3119" formatCode="General">
                  <c:v>2.0991</c:v>
                </c:pt>
                <c:pt idx="3120" formatCode="General">
                  <c:v>2.09978</c:v>
                </c:pt>
                <c:pt idx="3121" formatCode="General">
                  <c:v>2.1004499999999999</c:v>
                </c:pt>
                <c:pt idx="3122" formatCode="General">
                  <c:v>2.1011199999999999</c:v>
                </c:pt>
                <c:pt idx="3123" formatCode="General">
                  <c:v>2.1017999999999999</c:v>
                </c:pt>
                <c:pt idx="3124" formatCode="General">
                  <c:v>2.1024699999999998</c:v>
                </c:pt>
                <c:pt idx="3125" formatCode="General">
                  <c:v>2.1031399999999998</c:v>
                </c:pt>
                <c:pt idx="3126" formatCode="General">
                  <c:v>2.1038100000000002</c:v>
                </c:pt>
                <c:pt idx="3127" formatCode="General">
                  <c:v>2.1044900000000002</c:v>
                </c:pt>
                <c:pt idx="3128" formatCode="General">
                  <c:v>2.1051600000000001</c:v>
                </c:pt>
                <c:pt idx="3129" formatCode="General">
                  <c:v>2.1058300000000001</c:v>
                </c:pt>
                <c:pt idx="3130" formatCode="General">
                  <c:v>2.1065100000000001</c:v>
                </c:pt>
                <c:pt idx="3131" formatCode="General">
                  <c:v>2.1071800000000001</c:v>
                </c:pt>
                <c:pt idx="3132" formatCode="General">
                  <c:v>2.10785</c:v>
                </c:pt>
                <c:pt idx="3133" formatCode="General">
                  <c:v>2.10853</c:v>
                </c:pt>
                <c:pt idx="3134" formatCode="General">
                  <c:v>2.1092</c:v>
                </c:pt>
                <c:pt idx="3135" formatCode="General">
                  <c:v>2.1098699999999999</c:v>
                </c:pt>
                <c:pt idx="3136" formatCode="General">
                  <c:v>2.1105399999999999</c:v>
                </c:pt>
                <c:pt idx="3137" formatCode="General">
                  <c:v>2.1112199999999999</c:v>
                </c:pt>
                <c:pt idx="3138" formatCode="General">
                  <c:v>2.1118899999999998</c:v>
                </c:pt>
                <c:pt idx="3139" formatCode="General">
                  <c:v>2.1125600000000002</c:v>
                </c:pt>
                <c:pt idx="3140" formatCode="General">
                  <c:v>2.1132399999999998</c:v>
                </c:pt>
                <c:pt idx="3141" formatCode="General">
                  <c:v>2.1139100000000002</c:v>
                </c:pt>
                <c:pt idx="3142" formatCode="General">
                  <c:v>2.1145800000000001</c:v>
                </c:pt>
                <c:pt idx="3143" formatCode="General">
                  <c:v>2.1152600000000001</c:v>
                </c:pt>
                <c:pt idx="3144" formatCode="General">
                  <c:v>2.1159300000000001</c:v>
                </c:pt>
                <c:pt idx="3145" formatCode="General">
                  <c:v>2.1166</c:v>
                </c:pt>
                <c:pt idx="3146" formatCode="General">
                  <c:v>2.11727</c:v>
                </c:pt>
                <c:pt idx="3147" formatCode="General">
                  <c:v>2.11795</c:v>
                </c:pt>
                <c:pt idx="3148" formatCode="General">
                  <c:v>2.1186199999999999</c:v>
                </c:pt>
                <c:pt idx="3149" formatCode="General">
                  <c:v>2.1192899999999999</c:v>
                </c:pt>
                <c:pt idx="3150" formatCode="General">
                  <c:v>2.1199699999999999</c:v>
                </c:pt>
                <c:pt idx="3151" formatCode="General">
                  <c:v>2.1206399999999999</c:v>
                </c:pt>
                <c:pt idx="3152" formatCode="General">
                  <c:v>2.1213099999999998</c:v>
                </c:pt>
                <c:pt idx="3153" formatCode="General">
                  <c:v>2.1219899999999998</c:v>
                </c:pt>
                <c:pt idx="3154" formatCode="General">
                  <c:v>2.1226600000000002</c:v>
                </c:pt>
                <c:pt idx="3155" formatCode="General">
                  <c:v>2.1233300000000002</c:v>
                </c:pt>
                <c:pt idx="3156" formatCode="General">
                  <c:v>2.1240000000000001</c:v>
                </c:pt>
                <c:pt idx="3157" formatCode="General">
                  <c:v>2.1246800000000001</c:v>
                </c:pt>
                <c:pt idx="3158" formatCode="General">
                  <c:v>2.1253500000000001</c:v>
                </c:pt>
                <c:pt idx="3159" formatCode="General">
                  <c:v>2.12602</c:v>
                </c:pt>
                <c:pt idx="3160" formatCode="General">
                  <c:v>2.1267</c:v>
                </c:pt>
                <c:pt idx="3161" formatCode="General">
                  <c:v>2.12737</c:v>
                </c:pt>
                <c:pt idx="3162" formatCode="General">
                  <c:v>2.1280399999999999</c:v>
                </c:pt>
                <c:pt idx="3163" formatCode="General">
                  <c:v>2.1287199999999999</c:v>
                </c:pt>
                <c:pt idx="3164" formatCode="General">
                  <c:v>2.1293899999999999</c:v>
                </c:pt>
                <c:pt idx="3165" formatCode="General">
                  <c:v>2.1300599999999998</c:v>
                </c:pt>
                <c:pt idx="3166" formatCode="General">
                  <c:v>2.1307299999999998</c:v>
                </c:pt>
                <c:pt idx="3167" formatCode="General">
                  <c:v>2.1314099999999998</c:v>
                </c:pt>
                <c:pt idx="3168" formatCode="General">
                  <c:v>2.1320800000000002</c:v>
                </c:pt>
                <c:pt idx="3169" formatCode="General">
                  <c:v>2.1327500000000001</c:v>
                </c:pt>
                <c:pt idx="3170" formatCode="General">
                  <c:v>2.1334300000000002</c:v>
                </c:pt>
                <c:pt idx="3171" formatCode="General">
                  <c:v>2.1341000000000001</c:v>
                </c:pt>
                <c:pt idx="3172" formatCode="General">
                  <c:v>2.1347700000000001</c:v>
                </c:pt>
                <c:pt idx="3173" formatCode="General">
                  <c:v>2.1354500000000001</c:v>
                </c:pt>
                <c:pt idx="3174" formatCode="General">
                  <c:v>2.13612</c:v>
                </c:pt>
                <c:pt idx="3175" formatCode="General">
                  <c:v>2.13679</c:v>
                </c:pt>
                <c:pt idx="3176" formatCode="General">
                  <c:v>2.1374599999999999</c:v>
                </c:pt>
                <c:pt idx="3177" formatCode="General">
                  <c:v>2.1381399999999999</c:v>
                </c:pt>
                <c:pt idx="3178" formatCode="General">
                  <c:v>2.1388099999999999</c:v>
                </c:pt>
                <c:pt idx="3179" formatCode="General">
                  <c:v>2.1394799999999998</c:v>
                </c:pt>
                <c:pt idx="3180" formatCode="General">
                  <c:v>2.1401599999999998</c:v>
                </c:pt>
                <c:pt idx="3181" formatCode="General">
                  <c:v>2.1408299999999998</c:v>
                </c:pt>
                <c:pt idx="3182" formatCode="General">
                  <c:v>2.1415000000000002</c:v>
                </c:pt>
                <c:pt idx="3183" formatCode="General">
                  <c:v>2.1421800000000002</c:v>
                </c:pt>
                <c:pt idx="3184" formatCode="General">
                  <c:v>2.1428500000000001</c:v>
                </c:pt>
                <c:pt idx="3185" formatCode="General">
                  <c:v>2.1435200000000001</c:v>
                </c:pt>
                <c:pt idx="3186" formatCode="General">
                  <c:v>2.14419</c:v>
                </c:pt>
                <c:pt idx="3187" formatCode="General">
                  <c:v>2.1448700000000001</c:v>
                </c:pt>
                <c:pt idx="3188" formatCode="General">
                  <c:v>2.14554</c:v>
                </c:pt>
                <c:pt idx="3189" formatCode="General">
                  <c:v>2.14621</c:v>
                </c:pt>
                <c:pt idx="3190" formatCode="General">
                  <c:v>2.14689</c:v>
                </c:pt>
                <c:pt idx="3191" formatCode="General">
                  <c:v>2.1475599999999999</c:v>
                </c:pt>
                <c:pt idx="3192" formatCode="General">
                  <c:v>2.1482299999999999</c:v>
                </c:pt>
                <c:pt idx="3193" formatCode="General">
                  <c:v>2.1489099999999999</c:v>
                </c:pt>
                <c:pt idx="3194" formatCode="General">
                  <c:v>2.1495799999999998</c:v>
                </c:pt>
                <c:pt idx="3195" formatCode="General">
                  <c:v>2.1502500000000002</c:v>
                </c:pt>
                <c:pt idx="3196" formatCode="General">
                  <c:v>2.1509200000000002</c:v>
                </c:pt>
                <c:pt idx="3197" formatCode="General">
                  <c:v>2.1516000000000002</c:v>
                </c:pt>
                <c:pt idx="3198" formatCode="General">
                  <c:v>2.1522700000000001</c:v>
                </c:pt>
                <c:pt idx="3199" formatCode="General">
                  <c:v>2.1529400000000001</c:v>
                </c:pt>
                <c:pt idx="3200" formatCode="General">
                  <c:v>2.1536200000000001</c:v>
                </c:pt>
                <c:pt idx="3201" formatCode="General">
                  <c:v>2.15429</c:v>
                </c:pt>
                <c:pt idx="3202" formatCode="General">
                  <c:v>2.15496</c:v>
                </c:pt>
                <c:pt idx="3203" formatCode="General">
                  <c:v>2.15564</c:v>
                </c:pt>
                <c:pt idx="3204" formatCode="General">
                  <c:v>2.1563099999999999</c:v>
                </c:pt>
                <c:pt idx="3205" formatCode="General">
                  <c:v>2.1569799999999999</c:v>
                </c:pt>
                <c:pt idx="3206" formatCode="General">
                  <c:v>2.1576499999999998</c:v>
                </c:pt>
                <c:pt idx="3207" formatCode="General">
                  <c:v>2.1583299999999999</c:v>
                </c:pt>
                <c:pt idx="3208" formatCode="General">
                  <c:v>2.1589999999999998</c:v>
                </c:pt>
                <c:pt idx="3209" formatCode="General">
                  <c:v>2.1596700000000002</c:v>
                </c:pt>
                <c:pt idx="3210" formatCode="General">
                  <c:v>2.1603500000000002</c:v>
                </c:pt>
                <c:pt idx="3211" formatCode="General">
                  <c:v>2.1610200000000002</c:v>
                </c:pt>
                <c:pt idx="3212" formatCode="General">
                  <c:v>2.1616900000000001</c:v>
                </c:pt>
                <c:pt idx="3213" formatCode="General">
                  <c:v>2.1623700000000001</c:v>
                </c:pt>
                <c:pt idx="3214" formatCode="General">
                  <c:v>2.1630400000000001</c:v>
                </c:pt>
                <c:pt idx="3215" formatCode="General">
                  <c:v>2.16371</c:v>
                </c:pt>
                <c:pt idx="3216" formatCode="General">
                  <c:v>2.16438</c:v>
                </c:pt>
                <c:pt idx="3217" formatCode="General">
                  <c:v>2.16506</c:v>
                </c:pt>
                <c:pt idx="3218" formatCode="General">
                  <c:v>2.1657299999999999</c:v>
                </c:pt>
                <c:pt idx="3219" formatCode="General">
                  <c:v>2.1663999999999999</c:v>
                </c:pt>
                <c:pt idx="3220" formatCode="General">
                  <c:v>2.1670799999999999</c:v>
                </c:pt>
                <c:pt idx="3221" formatCode="General">
                  <c:v>2.1677499999999998</c:v>
                </c:pt>
                <c:pt idx="3222" formatCode="General">
                  <c:v>2.1684199999999998</c:v>
                </c:pt>
                <c:pt idx="3223" formatCode="General">
                  <c:v>2.1690999999999998</c:v>
                </c:pt>
                <c:pt idx="3224" formatCode="General">
                  <c:v>2.1697700000000002</c:v>
                </c:pt>
                <c:pt idx="3225" formatCode="General">
                  <c:v>2.1704400000000001</c:v>
                </c:pt>
                <c:pt idx="3226" formatCode="General">
                  <c:v>2.1711100000000001</c:v>
                </c:pt>
                <c:pt idx="3227" formatCode="General">
                  <c:v>2.1717900000000001</c:v>
                </c:pt>
                <c:pt idx="3228" formatCode="General">
                  <c:v>2.1724600000000001</c:v>
                </c:pt>
                <c:pt idx="3229" formatCode="General">
                  <c:v>2.17313</c:v>
                </c:pt>
                <c:pt idx="3230" formatCode="General">
                  <c:v>2.17381</c:v>
                </c:pt>
                <c:pt idx="3231" formatCode="General">
                  <c:v>2.17448</c:v>
                </c:pt>
                <c:pt idx="3232" formatCode="General">
                  <c:v>2.1751499999999999</c:v>
                </c:pt>
                <c:pt idx="3233" formatCode="General">
                  <c:v>2.1758299999999999</c:v>
                </c:pt>
                <c:pt idx="3234" formatCode="General">
                  <c:v>2.1764999999999999</c:v>
                </c:pt>
                <c:pt idx="3235" formatCode="General">
                  <c:v>2.1771699999999998</c:v>
                </c:pt>
                <c:pt idx="3236" formatCode="General">
                  <c:v>2.1778400000000002</c:v>
                </c:pt>
                <c:pt idx="3237" formatCode="General">
                  <c:v>2.1785199999999998</c:v>
                </c:pt>
                <c:pt idx="3238" formatCode="General">
                  <c:v>2.1791900000000002</c:v>
                </c:pt>
                <c:pt idx="3239" formatCode="General">
                  <c:v>2.1798600000000001</c:v>
                </c:pt>
                <c:pt idx="3240" formatCode="General">
                  <c:v>2.1805400000000001</c:v>
                </c:pt>
                <c:pt idx="3241" formatCode="General">
                  <c:v>2.1812100000000001</c:v>
                </c:pt>
                <c:pt idx="3242" formatCode="General">
                  <c:v>2.18188</c:v>
                </c:pt>
                <c:pt idx="3243" formatCode="General">
                  <c:v>2.1825600000000001</c:v>
                </c:pt>
                <c:pt idx="3244" formatCode="General">
                  <c:v>2.18323</c:v>
                </c:pt>
                <c:pt idx="3245" formatCode="General">
                  <c:v>2.1839</c:v>
                </c:pt>
                <c:pt idx="3246" formatCode="General">
                  <c:v>2.1845699999999999</c:v>
                </c:pt>
                <c:pt idx="3247" formatCode="General">
                  <c:v>2.1852499999999999</c:v>
                </c:pt>
                <c:pt idx="3248" formatCode="General">
                  <c:v>2.1859199999999999</c:v>
                </c:pt>
                <c:pt idx="3249" formatCode="General">
                  <c:v>2.1865899999999998</c:v>
                </c:pt>
                <c:pt idx="3250" formatCode="General">
                  <c:v>2.1872699999999998</c:v>
                </c:pt>
                <c:pt idx="3251" formatCode="General">
                  <c:v>2.1879400000000002</c:v>
                </c:pt>
                <c:pt idx="3252" formatCode="General">
                  <c:v>2.1886100000000002</c:v>
                </c:pt>
                <c:pt idx="3253" formatCode="General">
                  <c:v>2.1892900000000002</c:v>
                </c:pt>
                <c:pt idx="3254" formatCode="General">
                  <c:v>2.1899600000000001</c:v>
                </c:pt>
                <c:pt idx="3255" formatCode="General">
                  <c:v>2.1906300000000001</c:v>
                </c:pt>
                <c:pt idx="3256" formatCode="General">
                  <c:v>2.1913</c:v>
                </c:pt>
                <c:pt idx="3257" formatCode="General">
                  <c:v>2.19198</c:v>
                </c:pt>
                <c:pt idx="3258" formatCode="General">
                  <c:v>2.19265</c:v>
                </c:pt>
                <c:pt idx="3259" formatCode="General">
                  <c:v>2.1933199999999999</c:v>
                </c:pt>
                <c:pt idx="3260" formatCode="General">
                  <c:v>2.194</c:v>
                </c:pt>
                <c:pt idx="3261" formatCode="General">
                  <c:v>2.1946699999999999</c:v>
                </c:pt>
                <c:pt idx="3262" formatCode="General">
                  <c:v>2.1953399999999998</c:v>
                </c:pt>
                <c:pt idx="3263" formatCode="General">
                  <c:v>2.1960199999999999</c:v>
                </c:pt>
                <c:pt idx="3264" formatCode="General">
                  <c:v>2.1966899999999998</c:v>
                </c:pt>
                <c:pt idx="3265" formatCode="General">
                  <c:v>2.1973600000000002</c:v>
                </c:pt>
                <c:pt idx="3266" formatCode="General">
                  <c:v>2.1980300000000002</c:v>
                </c:pt>
                <c:pt idx="3267" formatCode="General">
                  <c:v>2.1987100000000002</c:v>
                </c:pt>
                <c:pt idx="3268" formatCode="General">
                  <c:v>2.1993800000000001</c:v>
                </c:pt>
                <c:pt idx="3269" formatCode="General">
                  <c:v>2.2000500000000001</c:v>
                </c:pt>
                <c:pt idx="3270" formatCode="General">
                  <c:v>2.2007300000000001</c:v>
                </c:pt>
                <c:pt idx="3271" formatCode="General">
                  <c:v>2.2014</c:v>
                </c:pt>
                <c:pt idx="3272" formatCode="General">
                  <c:v>2.20207</c:v>
                </c:pt>
                <c:pt idx="3273" formatCode="General">
                  <c:v>2.20275</c:v>
                </c:pt>
                <c:pt idx="3274" formatCode="General">
                  <c:v>2.2034199999999999</c:v>
                </c:pt>
                <c:pt idx="3275" formatCode="General">
                  <c:v>2.2040899999999999</c:v>
                </c:pt>
                <c:pt idx="3276" formatCode="General">
                  <c:v>2.2047599999999998</c:v>
                </c:pt>
                <c:pt idx="3277" formatCode="General">
                  <c:v>2.2054399999999998</c:v>
                </c:pt>
                <c:pt idx="3278" formatCode="General">
                  <c:v>2.2061099999999998</c:v>
                </c:pt>
                <c:pt idx="3279" formatCode="General">
                  <c:v>2.2067800000000002</c:v>
                </c:pt>
                <c:pt idx="3280" formatCode="General">
                  <c:v>2.2074600000000002</c:v>
                </c:pt>
                <c:pt idx="3281" formatCode="General">
                  <c:v>2.2081300000000001</c:v>
                </c:pt>
                <c:pt idx="3282" formatCode="General">
                  <c:v>2.2088000000000001</c:v>
                </c:pt>
                <c:pt idx="3283" formatCode="General">
                  <c:v>2.2094800000000001</c:v>
                </c:pt>
                <c:pt idx="3284" formatCode="General">
                  <c:v>2.2101500000000001</c:v>
                </c:pt>
                <c:pt idx="3285" formatCode="General">
                  <c:v>2.21082</c:v>
                </c:pt>
                <c:pt idx="3286" formatCode="General">
                  <c:v>2.21149</c:v>
                </c:pt>
                <c:pt idx="3287" formatCode="General">
                  <c:v>2.21217</c:v>
                </c:pt>
                <c:pt idx="3288" formatCode="General">
                  <c:v>2.2128399999999999</c:v>
                </c:pt>
                <c:pt idx="3289" formatCode="General">
                  <c:v>2.2135099999999999</c:v>
                </c:pt>
                <c:pt idx="3290" formatCode="General">
                  <c:v>2.2141899999999999</c:v>
                </c:pt>
                <c:pt idx="3291" formatCode="General">
                  <c:v>2.2148599999999998</c:v>
                </c:pt>
                <c:pt idx="3292" formatCode="General">
                  <c:v>2.2155300000000002</c:v>
                </c:pt>
                <c:pt idx="3293" formatCode="General">
                  <c:v>2.2162099999999998</c:v>
                </c:pt>
                <c:pt idx="3294" formatCode="General">
                  <c:v>2.2168800000000002</c:v>
                </c:pt>
                <c:pt idx="3295" formatCode="General">
                  <c:v>2.2175500000000001</c:v>
                </c:pt>
                <c:pt idx="3296" formatCode="General">
                  <c:v>2.2182200000000001</c:v>
                </c:pt>
                <c:pt idx="3297" formatCode="General">
                  <c:v>2.2189000000000001</c:v>
                </c:pt>
                <c:pt idx="3298" formatCode="General">
                  <c:v>2.21957</c:v>
                </c:pt>
                <c:pt idx="3299" formatCode="General">
                  <c:v>2.22024</c:v>
                </c:pt>
                <c:pt idx="3300" formatCode="General">
                  <c:v>2.22092</c:v>
                </c:pt>
                <c:pt idx="3301" formatCode="General">
                  <c:v>2.22159</c:v>
                </c:pt>
                <c:pt idx="3302" formatCode="General">
                  <c:v>2.2222599999999999</c:v>
                </c:pt>
                <c:pt idx="3303" formatCode="General">
                  <c:v>2.2229399999999999</c:v>
                </c:pt>
                <c:pt idx="3304" formatCode="General">
                  <c:v>2.2236099999999999</c:v>
                </c:pt>
                <c:pt idx="3305" formatCode="General">
                  <c:v>2.2242799999999998</c:v>
                </c:pt>
                <c:pt idx="3306" formatCode="General">
                  <c:v>2.2249599999999998</c:v>
                </c:pt>
                <c:pt idx="3307" formatCode="General">
                  <c:v>2.2256300000000002</c:v>
                </c:pt>
                <c:pt idx="3308" formatCode="General">
                  <c:v>2.2263000000000002</c:v>
                </c:pt>
                <c:pt idx="3309" formatCode="General">
                  <c:v>2.2269700000000001</c:v>
                </c:pt>
                <c:pt idx="3310" formatCode="General">
                  <c:v>2.2276500000000001</c:v>
                </c:pt>
                <c:pt idx="3311" formatCode="General">
                  <c:v>2.2283200000000001</c:v>
                </c:pt>
                <c:pt idx="3312" formatCode="General">
                  <c:v>2.22899</c:v>
                </c:pt>
                <c:pt idx="3313" formatCode="General">
                  <c:v>2.22967</c:v>
                </c:pt>
                <c:pt idx="3314" formatCode="General">
                  <c:v>2.23034</c:v>
                </c:pt>
                <c:pt idx="3315" formatCode="General">
                  <c:v>2.2310099999999999</c:v>
                </c:pt>
                <c:pt idx="3316" formatCode="General">
                  <c:v>2.23169</c:v>
                </c:pt>
                <c:pt idx="3317" formatCode="General">
                  <c:v>2.2323599999999999</c:v>
                </c:pt>
                <c:pt idx="3318" formatCode="General">
                  <c:v>2.2330299999999998</c:v>
                </c:pt>
                <c:pt idx="3319" formatCode="General">
                  <c:v>2.2336999999999998</c:v>
                </c:pt>
                <c:pt idx="3320" formatCode="General">
                  <c:v>2.2343799999999998</c:v>
                </c:pt>
                <c:pt idx="3321" formatCode="General">
                  <c:v>2.2350500000000002</c:v>
                </c:pt>
                <c:pt idx="3322" formatCode="General">
                  <c:v>2.2357200000000002</c:v>
                </c:pt>
                <c:pt idx="3323" formatCode="General">
                  <c:v>2.2364000000000002</c:v>
                </c:pt>
                <c:pt idx="3324" formatCode="General">
                  <c:v>2.2370700000000001</c:v>
                </c:pt>
                <c:pt idx="3325" formatCode="General">
                  <c:v>2.2377400000000001</c:v>
                </c:pt>
                <c:pt idx="3326" formatCode="General">
                  <c:v>2.2384200000000001</c:v>
                </c:pt>
                <c:pt idx="3327" formatCode="General">
                  <c:v>2.23909</c:v>
                </c:pt>
                <c:pt idx="3328" formatCode="General">
                  <c:v>2.23976</c:v>
                </c:pt>
                <c:pt idx="3329" formatCode="General">
                  <c:v>2.2404299999999999</c:v>
                </c:pt>
                <c:pt idx="3330" formatCode="General">
                  <c:v>2.2411099999999999</c:v>
                </c:pt>
                <c:pt idx="3331" formatCode="General">
                  <c:v>2.2417799999999999</c:v>
                </c:pt>
                <c:pt idx="3332" formatCode="General">
                  <c:v>2.2424499999999998</c:v>
                </c:pt>
                <c:pt idx="3333" formatCode="General">
                  <c:v>2.2431299999999998</c:v>
                </c:pt>
                <c:pt idx="3334" formatCode="General">
                  <c:v>2.2437999999999998</c:v>
                </c:pt>
                <c:pt idx="3335" formatCode="General">
                  <c:v>2.2444700000000002</c:v>
                </c:pt>
                <c:pt idx="3336" formatCode="General">
                  <c:v>2.2451500000000002</c:v>
                </c:pt>
                <c:pt idx="3337" formatCode="General">
                  <c:v>2.2458200000000001</c:v>
                </c:pt>
                <c:pt idx="3338" formatCode="General">
                  <c:v>2.2464900000000001</c:v>
                </c:pt>
                <c:pt idx="3339" formatCode="General">
                  <c:v>2.24716</c:v>
                </c:pt>
                <c:pt idx="3340" formatCode="General">
                  <c:v>2.2478400000000001</c:v>
                </c:pt>
                <c:pt idx="3341" formatCode="General">
                  <c:v>2.24851</c:v>
                </c:pt>
                <c:pt idx="3342" formatCode="General">
                  <c:v>2.24918</c:v>
                </c:pt>
                <c:pt idx="3343" formatCode="General">
                  <c:v>2.24986</c:v>
                </c:pt>
                <c:pt idx="3344" formatCode="General">
                  <c:v>2.2505299999999999</c:v>
                </c:pt>
                <c:pt idx="3345" formatCode="General">
                  <c:v>2.2511999999999999</c:v>
                </c:pt>
                <c:pt idx="3346" formatCode="General">
                  <c:v>2.2518799999999999</c:v>
                </c:pt>
                <c:pt idx="3347" formatCode="General">
                  <c:v>2.2525499999999998</c:v>
                </c:pt>
                <c:pt idx="3348" formatCode="General">
                  <c:v>2.2532199999999998</c:v>
                </c:pt>
                <c:pt idx="3349" formatCode="General">
                  <c:v>2.2538900000000002</c:v>
                </c:pt>
                <c:pt idx="3350" formatCode="General">
                  <c:v>2.2545700000000002</c:v>
                </c:pt>
                <c:pt idx="3351" formatCode="General">
                  <c:v>2.2552400000000001</c:v>
                </c:pt>
                <c:pt idx="3352" formatCode="General">
                  <c:v>2.2559100000000001</c:v>
                </c:pt>
                <c:pt idx="3353" formatCode="General">
                  <c:v>2.2565900000000001</c:v>
                </c:pt>
                <c:pt idx="3354" formatCode="General">
                  <c:v>2.25726</c:v>
                </c:pt>
                <c:pt idx="3355" formatCode="General">
                  <c:v>2.25793</c:v>
                </c:pt>
                <c:pt idx="3356" formatCode="General">
                  <c:v>2.25861</c:v>
                </c:pt>
                <c:pt idx="3357" formatCode="General">
                  <c:v>2.25928</c:v>
                </c:pt>
                <c:pt idx="3358" formatCode="General">
                  <c:v>2.2599499999999999</c:v>
                </c:pt>
                <c:pt idx="3359" formatCode="General">
                  <c:v>2.2606199999999999</c:v>
                </c:pt>
                <c:pt idx="3360" formatCode="General">
                  <c:v>2.2612999999999999</c:v>
                </c:pt>
                <c:pt idx="3361" formatCode="General">
                  <c:v>2.2619699999999998</c:v>
                </c:pt>
                <c:pt idx="3362" formatCode="General">
                  <c:v>2.2626400000000002</c:v>
                </c:pt>
                <c:pt idx="3363" formatCode="General">
                  <c:v>2.2633200000000002</c:v>
                </c:pt>
                <c:pt idx="3364" formatCode="General">
                  <c:v>2.2639900000000002</c:v>
                </c:pt>
                <c:pt idx="3365" formatCode="General">
                  <c:v>2.2646600000000001</c:v>
                </c:pt>
                <c:pt idx="3366" formatCode="General">
                  <c:v>2.2653400000000001</c:v>
                </c:pt>
                <c:pt idx="3367" formatCode="General">
                  <c:v>2.2660100000000001</c:v>
                </c:pt>
                <c:pt idx="3368" formatCode="General">
                  <c:v>2.26668</c:v>
                </c:pt>
                <c:pt idx="3369" formatCode="General">
                  <c:v>2.26735</c:v>
                </c:pt>
                <c:pt idx="3370" formatCode="General">
                  <c:v>2.26803</c:v>
                </c:pt>
                <c:pt idx="3371" formatCode="General">
                  <c:v>2.2686999999999999</c:v>
                </c:pt>
                <c:pt idx="3372" formatCode="General">
                  <c:v>2.2693699999999999</c:v>
                </c:pt>
                <c:pt idx="3373" formatCode="General">
                  <c:v>2.2700499999999999</c:v>
                </c:pt>
                <c:pt idx="3374" formatCode="General">
                  <c:v>2.2707199999999998</c:v>
                </c:pt>
                <c:pt idx="3375" formatCode="General">
                  <c:v>2.2713899999999998</c:v>
                </c:pt>
                <c:pt idx="3376" formatCode="General">
                  <c:v>2.2720699999999998</c:v>
                </c:pt>
                <c:pt idx="3377" formatCode="General">
                  <c:v>2.2727400000000002</c:v>
                </c:pt>
                <c:pt idx="3378" formatCode="General">
                  <c:v>2.2734100000000002</c:v>
                </c:pt>
                <c:pt idx="3379" formatCode="General">
                  <c:v>2.2740800000000001</c:v>
                </c:pt>
                <c:pt idx="3380" formatCode="General">
                  <c:v>2.2747600000000001</c:v>
                </c:pt>
                <c:pt idx="3381" formatCode="General">
                  <c:v>2.2754300000000001</c:v>
                </c:pt>
                <c:pt idx="3382" formatCode="General">
                  <c:v>2.2761</c:v>
                </c:pt>
                <c:pt idx="3383" formatCode="General">
                  <c:v>2.27678</c:v>
                </c:pt>
                <c:pt idx="3384" formatCode="General">
                  <c:v>2.27745</c:v>
                </c:pt>
                <c:pt idx="3385" formatCode="General">
                  <c:v>2.2781199999999999</c:v>
                </c:pt>
                <c:pt idx="3386" formatCode="General">
                  <c:v>2.2787999999999999</c:v>
                </c:pt>
                <c:pt idx="3387" formatCode="General">
                  <c:v>2.2794699999999999</c:v>
                </c:pt>
                <c:pt idx="3388" formatCode="General">
                  <c:v>2.2801399999999998</c:v>
                </c:pt>
                <c:pt idx="3389" formatCode="General">
                  <c:v>2.2808099999999998</c:v>
                </c:pt>
                <c:pt idx="3390" formatCode="General">
                  <c:v>2.2814899999999998</c:v>
                </c:pt>
                <c:pt idx="3391" formatCode="General">
                  <c:v>2.2821600000000002</c:v>
                </c:pt>
                <c:pt idx="3392" formatCode="General">
                  <c:v>2.2828300000000001</c:v>
                </c:pt>
                <c:pt idx="3393" formatCode="General">
                  <c:v>2.2835100000000002</c:v>
                </c:pt>
                <c:pt idx="3394" formatCode="General">
                  <c:v>2.2841800000000001</c:v>
                </c:pt>
                <c:pt idx="3395" formatCode="General">
                  <c:v>2.28485</c:v>
                </c:pt>
                <c:pt idx="3396" formatCode="General">
                  <c:v>2.2855300000000001</c:v>
                </c:pt>
                <c:pt idx="3397" formatCode="General">
                  <c:v>2.2862</c:v>
                </c:pt>
                <c:pt idx="3398" formatCode="General">
                  <c:v>2.28687</c:v>
                </c:pt>
                <c:pt idx="3399" formatCode="General">
                  <c:v>2.2875399999999999</c:v>
                </c:pt>
                <c:pt idx="3400" formatCode="General">
                  <c:v>2.2882199999999999</c:v>
                </c:pt>
                <c:pt idx="3401" formatCode="General">
                  <c:v>2.2888899999999999</c:v>
                </c:pt>
                <c:pt idx="3402" formatCode="General">
                  <c:v>2.2895599999999998</c:v>
                </c:pt>
                <c:pt idx="3403" formatCode="General">
                  <c:v>2.2902399999999998</c:v>
                </c:pt>
                <c:pt idx="3404" formatCode="General">
                  <c:v>2.2909099999999998</c:v>
                </c:pt>
                <c:pt idx="3405" formatCode="General">
                  <c:v>2.2915800000000002</c:v>
                </c:pt>
                <c:pt idx="3406" formatCode="General">
                  <c:v>2.2922600000000002</c:v>
                </c:pt>
                <c:pt idx="3407" formatCode="General">
                  <c:v>2.2929300000000001</c:v>
                </c:pt>
                <c:pt idx="3408" formatCode="General">
                  <c:v>2.2936000000000001</c:v>
                </c:pt>
                <c:pt idx="3409" formatCode="General">
                  <c:v>2.29427</c:v>
                </c:pt>
                <c:pt idx="3410" formatCode="General">
                  <c:v>2.29495</c:v>
                </c:pt>
                <c:pt idx="3411" formatCode="General">
                  <c:v>2.29562</c:v>
                </c:pt>
                <c:pt idx="3412" formatCode="General">
                  <c:v>2.2962899999999999</c:v>
                </c:pt>
                <c:pt idx="3413" formatCode="General">
                  <c:v>2.29697</c:v>
                </c:pt>
                <c:pt idx="3414" formatCode="General">
                  <c:v>2.2976399999999999</c:v>
                </c:pt>
                <c:pt idx="3415" formatCode="General">
                  <c:v>2.2983099999999999</c:v>
                </c:pt>
                <c:pt idx="3416" formatCode="General">
                  <c:v>2.2989899999999999</c:v>
                </c:pt>
                <c:pt idx="3417" formatCode="General">
                  <c:v>2.2996599999999998</c:v>
                </c:pt>
                <c:pt idx="3418" formatCode="General">
                  <c:v>2.3003300000000002</c:v>
                </c:pt>
                <c:pt idx="3419" formatCode="General">
                  <c:v>2.3010000000000002</c:v>
                </c:pt>
                <c:pt idx="3420" formatCode="General">
                  <c:v>2.3016800000000002</c:v>
                </c:pt>
                <c:pt idx="3421" formatCode="General">
                  <c:v>2.3023500000000001</c:v>
                </c:pt>
                <c:pt idx="3422" formatCode="General">
                  <c:v>2.3030200000000001</c:v>
                </c:pt>
                <c:pt idx="3423" formatCode="General">
                  <c:v>2.3037000000000001</c:v>
                </c:pt>
                <c:pt idx="3424" formatCode="General">
                  <c:v>2.30437</c:v>
                </c:pt>
                <c:pt idx="3425" formatCode="General">
                  <c:v>2.30504</c:v>
                </c:pt>
                <c:pt idx="3426" formatCode="General">
                  <c:v>2.30572</c:v>
                </c:pt>
                <c:pt idx="3427" formatCode="General">
                  <c:v>2.3063899999999999</c:v>
                </c:pt>
                <c:pt idx="3428" formatCode="General">
                  <c:v>2.3070599999999999</c:v>
                </c:pt>
                <c:pt idx="3429" formatCode="General">
                  <c:v>2.3077299999999998</c:v>
                </c:pt>
                <c:pt idx="3430" formatCode="General">
                  <c:v>2.3084099999999999</c:v>
                </c:pt>
                <c:pt idx="3431" formatCode="General">
                  <c:v>2.3090799999999998</c:v>
                </c:pt>
                <c:pt idx="3432" formatCode="General">
                  <c:v>2.3097500000000002</c:v>
                </c:pt>
                <c:pt idx="3433" formatCode="General">
                  <c:v>2.3104300000000002</c:v>
                </c:pt>
                <c:pt idx="3434" formatCode="General">
                  <c:v>2.3111000000000002</c:v>
                </c:pt>
                <c:pt idx="3435" formatCode="General">
                  <c:v>2.3117700000000001</c:v>
                </c:pt>
                <c:pt idx="3436" formatCode="General">
                  <c:v>2.3124500000000001</c:v>
                </c:pt>
                <c:pt idx="3437" formatCode="General">
                  <c:v>2.3131200000000001</c:v>
                </c:pt>
                <c:pt idx="3438" formatCode="General">
                  <c:v>2.31379</c:v>
                </c:pt>
                <c:pt idx="3439" formatCode="General">
                  <c:v>2.31446</c:v>
                </c:pt>
                <c:pt idx="3440" formatCode="General">
                  <c:v>2.31514</c:v>
                </c:pt>
                <c:pt idx="3441" formatCode="General">
                  <c:v>2.3158099999999999</c:v>
                </c:pt>
                <c:pt idx="3442" formatCode="General">
                  <c:v>2.3164799999999999</c:v>
                </c:pt>
                <c:pt idx="3443" formatCode="General">
                  <c:v>2.3171599999999999</c:v>
                </c:pt>
                <c:pt idx="3444" formatCode="General">
                  <c:v>2.3178299999999998</c:v>
                </c:pt>
                <c:pt idx="3445" formatCode="General">
                  <c:v>2.3184999999999998</c:v>
                </c:pt>
                <c:pt idx="3446" formatCode="General">
                  <c:v>2.3191799999999998</c:v>
                </c:pt>
                <c:pt idx="3447" formatCode="General">
                  <c:v>2.3198500000000002</c:v>
                </c:pt>
                <c:pt idx="3448" formatCode="General">
                  <c:v>2.3205200000000001</c:v>
                </c:pt>
                <c:pt idx="3449" formatCode="General">
                  <c:v>2.3211900000000001</c:v>
                </c:pt>
                <c:pt idx="3450" formatCode="General">
                  <c:v>2.3218700000000001</c:v>
                </c:pt>
                <c:pt idx="3451" formatCode="General">
                  <c:v>2.32254</c:v>
                </c:pt>
                <c:pt idx="3452" formatCode="General">
                  <c:v>2.32321</c:v>
                </c:pt>
                <c:pt idx="3453" formatCode="General">
                  <c:v>2.32389</c:v>
                </c:pt>
                <c:pt idx="3454" formatCode="General">
                  <c:v>2.32456</c:v>
                </c:pt>
                <c:pt idx="3455" formatCode="General">
                  <c:v>2.3252299999999999</c:v>
                </c:pt>
                <c:pt idx="3456" formatCode="General">
                  <c:v>2.3259099999999999</c:v>
                </c:pt>
                <c:pt idx="3457" formatCode="General">
                  <c:v>2.3265799999999999</c:v>
                </c:pt>
                <c:pt idx="3458" formatCode="General">
                  <c:v>2.3272499999999998</c:v>
                </c:pt>
                <c:pt idx="3459" formatCode="General">
                  <c:v>2.3279200000000002</c:v>
                </c:pt>
                <c:pt idx="3460" formatCode="General">
                  <c:v>2.3285999999999998</c:v>
                </c:pt>
                <c:pt idx="3461" formatCode="General">
                  <c:v>2.3292700000000002</c:v>
                </c:pt>
                <c:pt idx="3462" formatCode="General">
                  <c:v>2.3299400000000001</c:v>
                </c:pt>
                <c:pt idx="3463" formatCode="General">
                  <c:v>2.3306200000000001</c:v>
                </c:pt>
                <c:pt idx="3464" formatCode="General">
                  <c:v>2.3312900000000001</c:v>
                </c:pt>
                <c:pt idx="3465" formatCode="General">
                  <c:v>2.33196</c:v>
                </c:pt>
                <c:pt idx="3466" formatCode="General">
                  <c:v>2.33264</c:v>
                </c:pt>
                <c:pt idx="3467" formatCode="General">
                  <c:v>2.33331</c:v>
                </c:pt>
                <c:pt idx="3468" formatCode="General">
                  <c:v>2.3339799999999999</c:v>
                </c:pt>
                <c:pt idx="3469" formatCode="General">
                  <c:v>2.3346499999999999</c:v>
                </c:pt>
                <c:pt idx="3470" formatCode="General">
                  <c:v>2.3353299999999999</c:v>
                </c:pt>
                <c:pt idx="3471" formatCode="General">
                  <c:v>2.3359999999999999</c:v>
                </c:pt>
                <c:pt idx="3472" formatCode="General">
                  <c:v>2.3366699999999998</c:v>
                </c:pt>
                <c:pt idx="3473" formatCode="General">
                  <c:v>2.3373499999999998</c:v>
                </c:pt>
                <c:pt idx="3474" formatCode="General">
                  <c:v>2.3380200000000002</c:v>
                </c:pt>
                <c:pt idx="3475" formatCode="General">
                  <c:v>2.3386900000000002</c:v>
                </c:pt>
                <c:pt idx="3476" formatCode="General">
                  <c:v>2.3393700000000002</c:v>
                </c:pt>
                <c:pt idx="3477" formatCode="General">
                  <c:v>2.3400400000000001</c:v>
                </c:pt>
                <c:pt idx="3478" formatCode="General">
                  <c:v>2.3407100000000001</c:v>
                </c:pt>
                <c:pt idx="3479" formatCode="General">
                  <c:v>2.34138</c:v>
                </c:pt>
                <c:pt idx="3480" formatCode="General">
                  <c:v>2.34206</c:v>
                </c:pt>
                <c:pt idx="3481" formatCode="General">
                  <c:v>2.34273</c:v>
                </c:pt>
                <c:pt idx="3482" formatCode="General">
                  <c:v>2.3433999999999999</c:v>
                </c:pt>
                <c:pt idx="3483" formatCode="General">
                  <c:v>2.3440799999999999</c:v>
                </c:pt>
                <c:pt idx="3484" formatCode="General">
                  <c:v>2.3447499999999999</c:v>
                </c:pt>
                <c:pt idx="3485" formatCode="General">
                  <c:v>2.3454199999999998</c:v>
                </c:pt>
                <c:pt idx="3486" formatCode="General">
                  <c:v>2.3460999999999999</c:v>
                </c:pt>
                <c:pt idx="3487" formatCode="General">
                  <c:v>2.3467699999999998</c:v>
                </c:pt>
                <c:pt idx="3488" formatCode="General">
                  <c:v>2.3474400000000002</c:v>
                </c:pt>
                <c:pt idx="3489" formatCode="General">
                  <c:v>2.3481100000000001</c:v>
                </c:pt>
                <c:pt idx="3490" formatCode="General">
                  <c:v>2.3487900000000002</c:v>
                </c:pt>
                <c:pt idx="3491" formatCode="General">
                  <c:v>2.3494600000000001</c:v>
                </c:pt>
                <c:pt idx="3492" formatCode="General">
                  <c:v>2.3501300000000001</c:v>
                </c:pt>
                <c:pt idx="3493" formatCode="General">
                  <c:v>2.3508100000000001</c:v>
                </c:pt>
                <c:pt idx="3494" formatCode="General">
                  <c:v>2.35148</c:v>
                </c:pt>
                <c:pt idx="3495" formatCode="General">
                  <c:v>2.35215</c:v>
                </c:pt>
                <c:pt idx="3496" formatCode="General">
                  <c:v>2.35283</c:v>
                </c:pt>
                <c:pt idx="3497" formatCode="General">
                  <c:v>2.3534999999999999</c:v>
                </c:pt>
                <c:pt idx="3498" formatCode="General">
                  <c:v>2.3541699999999999</c:v>
                </c:pt>
                <c:pt idx="3499" formatCode="General">
                  <c:v>2.3548399999999998</c:v>
                </c:pt>
                <c:pt idx="3500" formatCode="General">
                  <c:v>2.3555199999999998</c:v>
                </c:pt>
                <c:pt idx="3501" formatCode="General">
                  <c:v>2.3561899999999998</c:v>
                </c:pt>
                <c:pt idx="3502" formatCode="General">
                  <c:v>2.3568600000000002</c:v>
                </c:pt>
                <c:pt idx="3503" formatCode="General">
                  <c:v>2.3575400000000002</c:v>
                </c:pt>
                <c:pt idx="3504" formatCode="General">
                  <c:v>2.3582100000000001</c:v>
                </c:pt>
                <c:pt idx="3505" formatCode="General">
                  <c:v>2.3588800000000001</c:v>
                </c:pt>
                <c:pt idx="3506" formatCode="General">
                  <c:v>2.3595600000000001</c:v>
                </c:pt>
                <c:pt idx="3507" formatCode="General">
                  <c:v>2.3602300000000001</c:v>
                </c:pt>
                <c:pt idx="3508" formatCode="General">
                  <c:v>2.3609</c:v>
                </c:pt>
                <c:pt idx="3509" formatCode="General">
                  <c:v>2.36158</c:v>
                </c:pt>
                <c:pt idx="3510" formatCode="General">
                  <c:v>2.36225</c:v>
                </c:pt>
                <c:pt idx="3511" formatCode="General">
                  <c:v>2.3629199999999999</c:v>
                </c:pt>
                <c:pt idx="3512" formatCode="General">
                  <c:v>2.3635899999999999</c:v>
                </c:pt>
                <c:pt idx="3513" formatCode="General">
                  <c:v>2.3642699999999999</c:v>
                </c:pt>
                <c:pt idx="3514" formatCode="General">
                  <c:v>2.3649399999999998</c:v>
                </c:pt>
                <c:pt idx="3515" formatCode="General">
                  <c:v>2.3656100000000002</c:v>
                </c:pt>
                <c:pt idx="3516" formatCode="General">
                  <c:v>2.3662899999999998</c:v>
                </c:pt>
                <c:pt idx="3517" formatCode="General">
                  <c:v>2.3669600000000002</c:v>
                </c:pt>
                <c:pt idx="3518" formatCode="General">
                  <c:v>2.3676300000000001</c:v>
                </c:pt>
                <c:pt idx="3519" formatCode="General">
                  <c:v>2.3683100000000001</c:v>
                </c:pt>
                <c:pt idx="3520" formatCode="General">
                  <c:v>2.3689800000000001</c:v>
                </c:pt>
                <c:pt idx="3521" formatCode="General">
                  <c:v>2.36965</c:v>
                </c:pt>
                <c:pt idx="3522" formatCode="General">
                  <c:v>2.37032</c:v>
                </c:pt>
                <c:pt idx="3523" formatCode="General">
                  <c:v>2.371</c:v>
                </c:pt>
                <c:pt idx="3524" formatCode="General">
                  <c:v>2.3716699999999999</c:v>
                </c:pt>
                <c:pt idx="3525" formatCode="General">
                  <c:v>2.3723399999999999</c:v>
                </c:pt>
                <c:pt idx="3526" formatCode="General">
                  <c:v>2.3730199999999999</c:v>
                </c:pt>
                <c:pt idx="3527" formatCode="General">
                  <c:v>2.3736899999999999</c:v>
                </c:pt>
                <c:pt idx="3528" formatCode="General">
                  <c:v>2.3743599999999998</c:v>
                </c:pt>
                <c:pt idx="3529" formatCode="General">
                  <c:v>2.3750399999999998</c:v>
                </c:pt>
                <c:pt idx="3530" formatCode="General">
                  <c:v>2.3757100000000002</c:v>
                </c:pt>
                <c:pt idx="3531" formatCode="General">
                  <c:v>2.3763800000000002</c:v>
                </c:pt>
                <c:pt idx="3532" formatCode="General">
                  <c:v>2.3770500000000001</c:v>
                </c:pt>
                <c:pt idx="3533" formatCode="General">
                  <c:v>2.3777300000000001</c:v>
                </c:pt>
                <c:pt idx="3534" formatCode="General">
                  <c:v>2.3784000000000001</c:v>
                </c:pt>
                <c:pt idx="3535" formatCode="General">
                  <c:v>2.37907</c:v>
                </c:pt>
                <c:pt idx="3536" formatCode="General">
                  <c:v>2.37975</c:v>
                </c:pt>
                <c:pt idx="3537" formatCode="General">
                  <c:v>2.38042</c:v>
                </c:pt>
                <c:pt idx="3538" formatCode="General">
                  <c:v>2.3810899999999999</c:v>
                </c:pt>
                <c:pt idx="3539" formatCode="General">
                  <c:v>2.3817699999999999</c:v>
                </c:pt>
                <c:pt idx="3540" formatCode="General">
                  <c:v>2.3824399999999999</c:v>
                </c:pt>
                <c:pt idx="3541" formatCode="General">
                  <c:v>2.3831099999999998</c:v>
                </c:pt>
                <c:pt idx="3542" formatCode="General">
                  <c:v>2.3837799999999998</c:v>
                </c:pt>
                <c:pt idx="3543" formatCode="General">
                  <c:v>2.3844599999999998</c:v>
                </c:pt>
                <c:pt idx="3544" formatCode="General">
                  <c:v>2.3851300000000002</c:v>
                </c:pt>
                <c:pt idx="3545" formatCode="General">
                  <c:v>2.3858000000000001</c:v>
                </c:pt>
                <c:pt idx="3546" formatCode="General">
                  <c:v>2.3864800000000002</c:v>
                </c:pt>
                <c:pt idx="3547" formatCode="General">
                  <c:v>2.3871500000000001</c:v>
                </c:pt>
                <c:pt idx="3548" formatCode="General">
                  <c:v>2.3878200000000001</c:v>
                </c:pt>
                <c:pt idx="3549" formatCode="General">
                  <c:v>2.3885000000000001</c:v>
                </c:pt>
                <c:pt idx="3550" formatCode="General">
                  <c:v>2.38917</c:v>
                </c:pt>
                <c:pt idx="3551" formatCode="General">
                  <c:v>2.38984</c:v>
                </c:pt>
                <c:pt idx="3552" formatCode="General">
                  <c:v>2.3905099999999999</c:v>
                </c:pt>
                <c:pt idx="3553" formatCode="General">
                  <c:v>2.3911899999999999</c:v>
                </c:pt>
                <c:pt idx="3554" formatCode="General">
                  <c:v>2.3918599999999999</c:v>
                </c:pt>
                <c:pt idx="3555" formatCode="General">
                  <c:v>2.3925299999999998</c:v>
                </c:pt>
                <c:pt idx="3556" formatCode="General">
                  <c:v>2.3932099999999998</c:v>
                </c:pt>
                <c:pt idx="3557" formatCode="General">
                  <c:v>2.3938799999999998</c:v>
                </c:pt>
                <c:pt idx="3558" formatCode="General">
                  <c:v>2.3945500000000002</c:v>
                </c:pt>
                <c:pt idx="3559" formatCode="General">
                  <c:v>2.3952300000000002</c:v>
                </c:pt>
                <c:pt idx="3560" formatCode="General">
                  <c:v>2.3959000000000001</c:v>
                </c:pt>
                <c:pt idx="3561" formatCode="General">
                  <c:v>2.3965700000000001</c:v>
                </c:pt>
                <c:pt idx="3562" formatCode="General">
                  <c:v>2.39724</c:v>
                </c:pt>
                <c:pt idx="3563" formatCode="General">
                  <c:v>2.3979200000000001</c:v>
                </c:pt>
                <c:pt idx="3564" formatCode="General">
                  <c:v>2.39859</c:v>
                </c:pt>
                <c:pt idx="3565" formatCode="General">
                  <c:v>2.3992599999999999</c:v>
                </c:pt>
                <c:pt idx="3566" formatCode="General">
                  <c:v>2.39994</c:v>
                </c:pt>
                <c:pt idx="3567" formatCode="General">
                  <c:v>2.4006099999999999</c:v>
                </c:pt>
                <c:pt idx="3568" formatCode="General">
                  <c:v>2.4012799999999999</c:v>
                </c:pt>
                <c:pt idx="3569" formatCode="General">
                  <c:v>2.4019599999999999</c:v>
                </c:pt>
                <c:pt idx="3570" formatCode="General">
                  <c:v>2.4026299999999998</c:v>
                </c:pt>
                <c:pt idx="3571" formatCode="General">
                  <c:v>2.4033000000000002</c:v>
                </c:pt>
                <c:pt idx="3572" formatCode="General">
                  <c:v>2.4039700000000002</c:v>
                </c:pt>
                <c:pt idx="3573" formatCode="General">
                  <c:v>2.4046500000000002</c:v>
                </c:pt>
                <c:pt idx="3574" formatCode="General">
                  <c:v>2.4053200000000001</c:v>
                </c:pt>
                <c:pt idx="3575" formatCode="General">
                  <c:v>2.4059900000000001</c:v>
                </c:pt>
                <c:pt idx="3576" formatCode="General">
                  <c:v>2.4066700000000001</c:v>
                </c:pt>
                <c:pt idx="3577" formatCode="General">
                  <c:v>2.40734</c:v>
                </c:pt>
                <c:pt idx="3578" formatCode="General">
                  <c:v>2.40801</c:v>
                </c:pt>
                <c:pt idx="3579" formatCode="General">
                  <c:v>2.40869</c:v>
                </c:pt>
                <c:pt idx="3580" formatCode="General">
                  <c:v>2.4093599999999999</c:v>
                </c:pt>
                <c:pt idx="3581" formatCode="General">
                  <c:v>2.4100299999999999</c:v>
                </c:pt>
                <c:pt idx="3582" formatCode="General">
                  <c:v>2.4106999999999998</c:v>
                </c:pt>
                <c:pt idx="3583" formatCode="General">
                  <c:v>2.4113799999999999</c:v>
                </c:pt>
                <c:pt idx="3584" formatCode="General">
                  <c:v>2.4120499999999998</c:v>
                </c:pt>
                <c:pt idx="3585" formatCode="General">
                  <c:v>2.4127200000000002</c:v>
                </c:pt>
                <c:pt idx="3586" formatCode="General">
                  <c:v>2.4134000000000002</c:v>
                </c:pt>
                <c:pt idx="3587" formatCode="General">
                  <c:v>2.4140700000000002</c:v>
                </c:pt>
                <c:pt idx="3588" formatCode="General">
                  <c:v>2.4147400000000001</c:v>
                </c:pt>
                <c:pt idx="3589" formatCode="General">
                  <c:v>2.4154200000000001</c:v>
                </c:pt>
                <c:pt idx="3590" formatCode="General">
                  <c:v>2.4160900000000001</c:v>
                </c:pt>
                <c:pt idx="3591" formatCode="General">
                  <c:v>2.41676</c:v>
                </c:pt>
                <c:pt idx="3592" formatCode="General">
                  <c:v>2.41743</c:v>
                </c:pt>
                <c:pt idx="3593" formatCode="General">
                  <c:v>2.41811</c:v>
                </c:pt>
                <c:pt idx="3594" formatCode="General">
                  <c:v>2.4187799999999999</c:v>
                </c:pt>
                <c:pt idx="3595" formatCode="General">
                  <c:v>2.4194499999999999</c:v>
                </c:pt>
                <c:pt idx="3596" formatCode="General">
                  <c:v>2.4201299999999999</c:v>
                </c:pt>
                <c:pt idx="3597" formatCode="General">
                  <c:v>2.4207999999999998</c:v>
                </c:pt>
                <c:pt idx="3598" formatCode="General">
                  <c:v>2.4214699999999998</c:v>
                </c:pt>
                <c:pt idx="3599" formatCode="General">
                  <c:v>2.4221499999999998</c:v>
                </c:pt>
                <c:pt idx="3600" formatCode="General">
                  <c:v>2.4228200000000002</c:v>
                </c:pt>
                <c:pt idx="3601" formatCode="General">
                  <c:v>2.4234900000000001</c:v>
                </c:pt>
                <c:pt idx="3602" formatCode="General">
                  <c:v>2.4241600000000001</c:v>
                </c:pt>
                <c:pt idx="3603" formatCode="General">
                  <c:v>2.4248400000000001</c:v>
                </c:pt>
                <c:pt idx="3604" formatCode="General">
                  <c:v>2.4255100000000001</c:v>
                </c:pt>
                <c:pt idx="3605" formatCode="General">
                  <c:v>2.42618</c:v>
                </c:pt>
                <c:pt idx="3606" formatCode="General">
                  <c:v>2.42686</c:v>
                </c:pt>
                <c:pt idx="3607" formatCode="General">
                  <c:v>2.42753</c:v>
                </c:pt>
                <c:pt idx="3608" formatCode="General">
                  <c:v>2.4281999999999999</c:v>
                </c:pt>
                <c:pt idx="3609" formatCode="General">
                  <c:v>2.4288799999999999</c:v>
                </c:pt>
                <c:pt idx="3610" formatCode="General">
                  <c:v>2.4295499999999999</c:v>
                </c:pt>
                <c:pt idx="3611" formatCode="General">
                  <c:v>2.4302199999999998</c:v>
                </c:pt>
                <c:pt idx="3612" formatCode="General">
                  <c:v>2.4308900000000002</c:v>
                </c:pt>
                <c:pt idx="3613" formatCode="General">
                  <c:v>2.4315699999999998</c:v>
                </c:pt>
                <c:pt idx="3614" formatCode="General">
                  <c:v>2.4322400000000002</c:v>
                </c:pt>
                <c:pt idx="3615" formatCode="General">
                  <c:v>2.4329100000000001</c:v>
                </c:pt>
                <c:pt idx="3616" formatCode="General">
                  <c:v>2.4335900000000001</c:v>
                </c:pt>
                <c:pt idx="3617" formatCode="General">
                  <c:v>2.4342600000000001</c:v>
                </c:pt>
                <c:pt idx="3618" formatCode="General">
                  <c:v>2.43493</c:v>
                </c:pt>
                <c:pt idx="3619" formatCode="General">
                  <c:v>2.4356100000000001</c:v>
                </c:pt>
                <c:pt idx="3620" formatCode="General">
                  <c:v>2.43628</c:v>
                </c:pt>
                <c:pt idx="3621" formatCode="General">
                  <c:v>2.4369499999999999</c:v>
                </c:pt>
                <c:pt idx="3622" formatCode="General">
                  <c:v>2.4376199999999999</c:v>
                </c:pt>
                <c:pt idx="3623" formatCode="General">
                  <c:v>2.4382999999999999</c:v>
                </c:pt>
                <c:pt idx="3624" formatCode="General">
                  <c:v>2.4389699999999999</c:v>
                </c:pt>
                <c:pt idx="3625" formatCode="General">
                  <c:v>2.4396399999999998</c:v>
                </c:pt>
                <c:pt idx="3626" formatCode="General">
                  <c:v>2.4403199999999998</c:v>
                </c:pt>
                <c:pt idx="3627" formatCode="General">
                  <c:v>2.4409900000000002</c:v>
                </c:pt>
                <c:pt idx="3628" formatCode="General">
                  <c:v>2.4416600000000002</c:v>
                </c:pt>
                <c:pt idx="3629" formatCode="General">
                  <c:v>2.4423400000000002</c:v>
                </c:pt>
                <c:pt idx="3630" formatCode="General">
                  <c:v>2.4430100000000001</c:v>
                </c:pt>
                <c:pt idx="3631" formatCode="General">
                  <c:v>2.4436800000000001</c:v>
                </c:pt>
                <c:pt idx="3632" formatCode="General">
                  <c:v>2.44435</c:v>
                </c:pt>
                <c:pt idx="3633" formatCode="General">
                  <c:v>2.44503</c:v>
                </c:pt>
                <c:pt idx="3634" formatCode="General">
                  <c:v>2.4457</c:v>
                </c:pt>
                <c:pt idx="3635" formatCode="General">
                  <c:v>2.4463699999999999</c:v>
                </c:pt>
                <c:pt idx="3636" formatCode="General">
                  <c:v>2.4470499999999999</c:v>
                </c:pt>
                <c:pt idx="3637" formatCode="General">
                  <c:v>2.4477199999999999</c:v>
                </c:pt>
                <c:pt idx="3638" formatCode="General">
                  <c:v>2.4483899999999998</c:v>
                </c:pt>
                <c:pt idx="3639" formatCode="General">
                  <c:v>2.4490699999999999</c:v>
                </c:pt>
                <c:pt idx="3640" formatCode="General">
                  <c:v>2.4497399999999998</c:v>
                </c:pt>
                <c:pt idx="3641" formatCode="General">
                  <c:v>2.4504100000000002</c:v>
                </c:pt>
                <c:pt idx="3642" formatCode="General">
                  <c:v>2.4510800000000001</c:v>
                </c:pt>
                <c:pt idx="3643" formatCode="General">
                  <c:v>2.4517600000000002</c:v>
                </c:pt>
                <c:pt idx="3644" formatCode="General">
                  <c:v>2.4524300000000001</c:v>
                </c:pt>
                <c:pt idx="3645" formatCode="General">
                  <c:v>2.4531000000000001</c:v>
                </c:pt>
                <c:pt idx="3646" formatCode="General">
                  <c:v>2.4537800000000001</c:v>
                </c:pt>
                <c:pt idx="3647" formatCode="General">
                  <c:v>2.45445</c:v>
                </c:pt>
                <c:pt idx="3648" formatCode="General">
                  <c:v>2.45512</c:v>
                </c:pt>
                <c:pt idx="3649" formatCode="General">
                  <c:v>2.4558</c:v>
                </c:pt>
                <c:pt idx="3650" formatCode="General">
                  <c:v>2.4564699999999999</c:v>
                </c:pt>
                <c:pt idx="3651" formatCode="General">
                  <c:v>2.4571399999999999</c:v>
                </c:pt>
                <c:pt idx="3652" formatCode="General">
                  <c:v>2.4578099999999998</c:v>
                </c:pt>
                <c:pt idx="3653" formatCode="General">
                  <c:v>2.4584899999999998</c:v>
                </c:pt>
                <c:pt idx="3654" formatCode="General">
                  <c:v>2.4591599999999998</c:v>
                </c:pt>
                <c:pt idx="3655" formatCode="General">
                  <c:v>2.4598300000000002</c:v>
                </c:pt>
                <c:pt idx="3656" formatCode="General">
                  <c:v>2.4605100000000002</c:v>
                </c:pt>
                <c:pt idx="3657" formatCode="General">
                  <c:v>2.4611800000000001</c:v>
                </c:pt>
                <c:pt idx="3658" formatCode="General">
                  <c:v>2.4618500000000001</c:v>
                </c:pt>
                <c:pt idx="3659" formatCode="General">
                  <c:v>2.4625300000000001</c:v>
                </c:pt>
                <c:pt idx="3660" formatCode="General">
                  <c:v>2.4632000000000001</c:v>
                </c:pt>
                <c:pt idx="3661" formatCode="General">
                  <c:v>2.46387</c:v>
                </c:pt>
                <c:pt idx="3662" formatCode="General">
                  <c:v>2.46454</c:v>
                </c:pt>
                <c:pt idx="3663" formatCode="General">
                  <c:v>2.46522</c:v>
                </c:pt>
                <c:pt idx="3664" formatCode="General">
                  <c:v>2.4658899999999999</c:v>
                </c:pt>
                <c:pt idx="3665" formatCode="General">
                  <c:v>2.4665599999999999</c:v>
                </c:pt>
                <c:pt idx="3666" formatCode="General">
                  <c:v>2.4672399999999999</c:v>
                </c:pt>
                <c:pt idx="3667" formatCode="General">
                  <c:v>2.4679099999999998</c:v>
                </c:pt>
                <c:pt idx="3668" formatCode="General">
                  <c:v>2.4685800000000002</c:v>
                </c:pt>
                <c:pt idx="3669" formatCode="General">
                  <c:v>2.4692599999999998</c:v>
                </c:pt>
                <c:pt idx="3670" formatCode="General">
                  <c:v>2.4699300000000002</c:v>
                </c:pt>
                <c:pt idx="3671" formatCode="General">
                  <c:v>2.4706000000000001</c:v>
                </c:pt>
                <c:pt idx="3672" formatCode="General">
                  <c:v>2.4712700000000001</c:v>
                </c:pt>
                <c:pt idx="3673" formatCode="General">
                  <c:v>2.4719500000000001</c:v>
                </c:pt>
                <c:pt idx="3674" formatCode="General">
                  <c:v>2.47262</c:v>
                </c:pt>
                <c:pt idx="3675" formatCode="General">
                  <c:v>2.47329</c:v>
                </c:pt>
                <c:pt idx="3676" formatCode="General">
                  <c:v>2.47397</c:v>
                </c:pt>
                <c:pt idx="3677" formatCode="General">
                  <c:v>2.47464</c:v>
                </c:pt>
                <c:pt idx="3678" formatCode="General">
                  <c:v>2.4753099999999999</c:v>
                </c:pt>
                <c:pt idx="3679" formatCode="General">
                  <c:v>2.4759899999999999</c:v>
                </c:pt>
                <c:pt idx="3680" formatCode="General">
                  <c:v>2.4766599999999999</c:v>
                </c:pt>
                <c:pt idx="3681" formatCode="General">
                  <c:v>2.4773299999999998</c:v>
                </c:pt>
                <c:pt idx="3682" formatCode="General">
                  <c:v>2.4780000000000002</c:v>
                </c:pt>
                <c:pt idx="3683" formatCode="General">
                  <c:v>2.4786800000000002</c:v>
                </c:pt>
                <c:pt idx="3684" formatCode="General">
                  <c:v>2.4793500000000002</c:v>
                </c:pt>
                <c:pt idx="3685" formatCode="General">
                  <c:v>2.4800200000000001</c:v>
                </c:pt>
                <c:pt idx="3686" formatCode="General">
                  <c:v>2.4807000000000001</c:v>
                </c:pt>
                <c:pt idx="3687" formatCode="General">
                  <c:v>2.4813700000000001</c:v>
                </c:pt>
                <c:pt idx="3688" formatCode="General">
                  <c:v>2.48204</c:v>
                </c:pt>
                <c:pt idx="3689" formatCode="General">
                  <c:v>2.48272</c:v>
                </c:pt>
                <c:pt idx="3690" formatCode="General">
                  <c:v>2.48339</c:v>
                </c:pt>
                <c:pt idx="3691" formatCode="General">
                  <c:v>2.4840599999999999</c:v>
                </c:pt>
                <c:pt idx="3692" formatCode="General">
                  <c:v>2.4847299999999999</c:v>
                </c:pt>
                <c:pt idx="3693" formatCode="General">
                  <c:v>2.4854099999999999</c:v>
                </c:pt>
                <c:pt idx="3694" formatCode="General">
                  <c:v>2.4860799999999998</c:v>
                </c:pt>
                <c:pt idx="3695" formatCode="General">
                  <c:v>2.4867499999999998</c:v>
                </c:pt>
                <c:pt idx="3696" formatCode="General">
                  <c:v>2.4874299999999998</c:v>
                </c:pt>
                <c:pt idx="3697" formatCode="General">
                  <c:v>2.4881000000000002</c:v>
                </c:pt>
                <c:pt idx="3698" formatCode="General">
                  <c:v>2.4887700000000001</c:v>
                </c:pt>
                <c:pt idx="3699" formatCode="General">
                  <c:v>2.4894500000000002</c:v>
                </c:pt>
                <c:pt idx="3700" formatCode="General">
                  <c:v>2.4901200000000001</c:v>
                </c:pt>
                <c:pt idx="3701" formatCode="General">
                  <c:v>2.4907900000000001</c:v>
                </c:pt>
                <c:pt idx="3702" formatCode="General">
                  <c:v>2.4914700000000001</c:v>
                </c:pt>
                <c:pt idx="3703" formatCode="General">
                  <c:v>2.49214</c:v>
                </c:pt>
                <c:pt idx="3704" formatCode="General">
                  <c:v>2.49281</c:v>
                </c:pt>
                <c:pt idx="3705" formatCode="General">
                  <c:v>2.4934799999999999</c:v>
                </c:pt>
                <c:pt idx="3706" formatCode="General">
                  <c:v>2.4941599999999999</c:v>
                </c:pt>
                <c:pt idx="3707" formatCode="General">
                  <c:v>2.4948299999999999</c:v>
                </c:pt>
                <c:pt idx="3708" formatCode="General">
                  <c:v>2.4954999999999998</c:v>
                </c:pt>
                <c:pt idx="3709" formatCode="General">
                  <c:v>2.4961799999999998</c:v>
                </c:pt>
                <c:pt idx="3710" formatCode="General">
                  <c:v>2.4968499999999998</c:v>
                </c:pt>
                <c:pt idx="3711" formatCode="General">
                  <c:v>2.4975200000000002</c:v>
                </c:pt>
                <c:pt idx="3712" formatCode="General">
                  <c:v>2.4982000000000002</c:v>
                </c:pt>
                <c:pt idx="3713" formatCode="General">
                  <c:v>2.4988700000000001</c:v>
                </c:pt>
                <c:pt idx="3714" formatCode="General">
                  <c:v>2.4995400000000001</c:v>
                </c:pt>
                <c:pt idx="3715" formatCode="General">
                  <c:v>2.50021</c:v>
                </c:pt>
                <c:pt idx="3716" formatCode="General">
                  <c:v>2.5008900000000001</c:v>
                </c:pt>
                <c:pt idx="3717" formatCode="General">
                  <c:v>2.50156</c:v>
                </c:pt>
                <c:pt idx="3718" formatCode="General">
                  <c:v>2.50223</c:v>
                </c:pt>
                <c:pt idx="3719" formatCode="General">
                  <c:v>2.50291</c:v>
                </c:pt>
                <c:pt idx="3720" formatCode="General">
                  <c:v>2.5035799999999999</c:v>
                </c:pt>
                <c:pt idx="3721" formatCode="General">
                  <c:v>2.5042499999999999</c:v>
                </c:pt>
                <c:pt idx="3722" formatCode="General">
                  <c:v>2.5049299999999999</c:v>
                </c:pt>
                <c:pt idx="3723" formatCode="General">
                  <c:v>2.5055999999999998</c:v>
                </c:pt>
                <c:pt idx="3724" formatCode="General">
                  <c:v>2.5062700000000002</c:v>
                </c:pt>
                <c:pt idx="3725" formatCode="General">
                  <c:v>2.5069400000000002</c:v>
                </c:pt>
                <c:pt idx="3726" formatCode="General">
                  <c:v>2.5076200000000002</c:v>
                </c:pt>
                <c:pt idx="3727" formatCode="General">
                  <c:v>2.5082900000000001</c:v>
                </c:pt>
                <c:pt idx="3728" formatCode="General">
                  <c:v>2.5089600000000001</c:v>
                </c:pt>
                <c:pt idx="3729" formatCode="General">
                  <c:v>2.5096400000000001</c:v>
                </c:pt>
                <c:pt idx="3730" formatCode="General">
                  <c:v>2.51031</c:v>
                </c:pt>
                <c:pt idx="3731" formatCode="General">
                  <c:v>2.51098</c:v>
                </c:pt>
                <c:pt idx="3732" formatCode="General">
                  <c:v>2.51166</c:v>
                </c:pt>
                <c:pt idx="3733" formatCode="General">
                  <c:v>2.51233</c:v>
                </c:pt>
                <c:pt idx="3734" formatCode="General">
                  <c:v>2.5129999999999999</c:v>
                </c:pt>
                <c:pt idx="3735" formatCode="General">
                  <c:v>2.5136699999999998</c:v>
                </c:pt>
                <c:pt idx="3736" formatCode="General">
                  <c:v>2.5143499999999999</c:v>
                </c:pt>
                <c:pt idx="3737" formatCode="General">
                  <c:v>2.5150199999999998</c:v>
                </c:pt>
                <c:pt idx="3738" formatCode="General">
                  <c:v>2.5156900000000002</c:v>
                </c:pt>
                <c:pt idx="3739" formatCode="General">
                  <c:v>2.5163700000000002</c:v>
                </c:pt>
                <c:pt idx="3740" formatCode="General">
                  <c:v>2.5170400000000002</c:v>
                </c:pt>
                <c:pt idx="3741" formatCode="General">
                  <c:v>2.5177100000000001</c:v>
                </c:pt>
                <c:pt idx="3742" formatCode="General">
                  <c:v>2.5183900000000001</c:v>
                </c:pt>
                <c:pt idx="3743" formatCode="General">
                  <c:v>2.5190600000000001</c:v>
                </c:pt>
                <c:pt idx="3744" formatCode="General">
                  <c:v>2.51973</c:v>
                </c:pt>
                <c:pt idx="3745" formatCode="General">
                  <c:v>2.5204</c:v>
                </c:pt>
                <c:pt idx="3746" formatCode="General">
                  <c:v>2.52108</c:v>
                </c:pt>
                <c:pt idx="3747" formatCode="General">
                  <c:v>2.5217499999999999</c:v>
                </c:pt>
                <c:pt idx="3748" formatCode="General">
                  <c:v>2.5224199999999999</c:v>
                </c:pt>
                <c:pt idx="3749" formatCode="General">
                  <c:v>2.5230999999999999</c:v>
                </c:pt>
                <c:pt idx="3750" formatCode="General">
                  <c:v>2.5237699999999998</c:v>
                </c:pt>
                <c:pt idx="3751" formatCode="General">
                  <c:v>2.5244399999999998</c:v>
                </c:pt>
                <c:pt idx="3752" formatCode="General">
                  <c:v>2.5251199999999998</c:v>
                </c:pt>
                <c:pt idx="3753" formatCode="General">
                  <c:v>2.5257900000000002</c:v>
                </c:pt>
                <c:pt idx="3754" formatCode="General">
                  <c:v>2.5264600000000002</c:v>
                </c:pt>
                <c:pt idx="3755" formatCode="General">
                  <c:v>2.5271300000000001</c:v>
                </c:pt>
                <c:pt idx="3756" formatCode="General">
                  <c:v>2.5278100000000001</c:v>
                </c:pt>
                <c:pt idx="3757" formatCode="General">
                  <c:v>2.5284800000000001</c:v>
                </c:pt>
                <c:pt idx="3758" formatCode="General">
                  <c:v>2.52915</c:v>
                </c:pt>
                <c:pt idx="3759" formatCode="General">
                  <c:v>2.52983</c:v>
                </c:pt>
                <c:pt idx="3760" formatCode="General">
                  <c:v>2.5305</c:v>
                </c:pt>
                <c:pt idx="3761" formatCode="General">
                  <c:v>2.5311699999999999</c:v>
                </c:pt>
                <c:pt idx="3762" formatCode="General">
                  <c:v>2.5318499999999999</c:v>
                </c:pt>
                <c:pt idx="3763" formatCode="General">
                  <c:v>2.5325199999999999</c:v>
                </c:pt>
                <c:pt idx="3764" formatCode="General">
                  <c:v>2.5331899999999998</c:v>
                </c:pt>
                <c:pt idx="3765" formatCode="General">
                  <c:v>2.5338599999999998</c:v>
                </c:pt>
                <c:pt idx="3766" formatCode="General">
                  <c:v>2.5345399999999998</c:v>
                </c:pt>
                <c:pt idx="3767" formatCode="General">
                  <c:v>2.5352100000000002</c:v>
                </c:pt>
                <c:pt idx="3768" formatCode="General">
                  <c:v>2.5358800000000001</c:v>
                </c:pt>
                <c:pt idx="3769" formatCode="General">
                  <c:v>2.5365600000000001</c:v>
                </c:pt>
                <c:pt idx="3770" formatCode="General">
                  <c:v>2.5372300000000001</c:v>
                </c:pt>
                <c:pt idx="3771" formatCode="General">
                  <c:v>2.5379</c:v>
                </c:pt>
                <c:pt idx="3772" formatCode="General">
                  <c:v>2.5385800000000001</c:v>
                </c:pt>
                <c:pt idx="3773" formatCode="General">
                  <c:v>2.53925</c:v>
                </c:pt>
                <c:pt idx="3774" formatCode="General">
                  <c:v>2.53992</c:v>
                </c:pt>
                <c:pt idx="3775" formatCode="General">
                  <c:v>2.5405899999999999</c:v>
                </c:pt>
                <c:pt idx="3776" formatCode="General">
                  <c:v>2.5412699999999999</c:v>
                </c:pt>
                <c:pt idx="3777" formatCode="General">
                  <c:v>2.5419399999999999</c:v>
                </c:pt>
                <c:pt idx="3778" formatCode="General">
                  <c:v>2.5426099999999998</c:v>
                </c:pt>
                <c:pt idx="3779" formatCode="General">
                  <c:v>2.5432899999999998</c:v>
                </c:pt>
                <c:pt idx="3780" formatCode="General">
                  <c:v>2.5439600000000002</c:v>
                </c:pt>
                <c:pt idx="3781" formatCode="General">
                  <c:v>2.5446300000000002</c:v>
                </c:pt>
                <c:pt idx="3782" formatCode="General">
                  <c:v>2.5453100000000002</c:v>
                </c:pt>
                <c:pt idx="3783" formatCode="General">
                  <c:v>2.5459800000000001</c:v>
                </c:pt>
                <c:pt idx="3784" formatCode="General">
                  <c:v>2.5466500000000001</c:v>
                </c:pt>
                <c:pt idx="3785" formatCode="General">
                  <c:v>2.54732</c:v>
                </c:pt>
                <c:pt idx="3786" formatCode="General">
                  <c:v>2.548</c:v>
                </c:pt>
                <c:pt idx="3787" formatCode="General">
                  <c:v>2.54867</c:v>
                </c:pt>
                <c:pt idx="3788" formatCode="General">
                  <c:v>2.5493399999999999</c:v>
                </c:pt>
                <c:pt idx="3789" formatCode="General">
                  <c:v>2.55002</c:v>
                </c:pt>
                <c:pt idx="3790" formatCode="General">
                  <c:v>2.5506899999999999</c:v>
                </c:pt>
                <c:pt idx="3791" formatCode="General">
                  <c:v>2.5513599999999999</c:v>
                </c:pt>
                <c:pt idx="3792" formatCode="General">
                  <c:v>2.5520399999999999</c:v>
                </c:pt>
                <c:pt idx="3793" formatCode="General">
                  <c:v>2.5527099999999998</c:v>
                </c:pt>
                <c:pt idx="3794" formatCode="General">
                  <c:v>2.5533800000000002</c:v>
                </c:pt>
                <c:pt idx="3795" formatCode="General">
                  <c:v>2.5540500000000002</c:v>
                </c:pt>
                <c:pt idx="3796" formatCode="General">
                  <c:v>2.5547300000000002</c:v>
                </c:pt>
                <c:pt idx="3797" formatCode="General">
                  <c:v>2.5554000000000001</c:v>
                </c:pt>
                <c:pt idx="3798" formatCode="General">
                  <c:v>2.5560700000000001</c:v>
                </c:pt>
                <c:pt idx="3799" formatCode="General">
                  <c:v>2.5567500000000001</c:v>
                </c:pt>
                <c:pt idx="3800" formatCode="General">
                  <c:v>2.55742</c:v>
                </c:pt>
                <c:pt idx="3801" formatCode="General">
                  <c:v>2.55809</c:v>
                </c:pt>
                <c:pt idx="3802" formatCode="General">
                  <c:v>2.55877</c:v>
                </c:pt>
                <c:pt idx="3803" formatCode="General">
                  <c:v>2.5594399999999999</c:v>
                </c:pt>
                <c:pt idx="3804" formatCode="General">
                  <c:v>2.5601099999999999</c:v>
                </c:pt>
                <c:pt idx="3805" formatCode="General">
                  <c:v>2.5607799999999998</c:v>
                </c:pt>
                <c:pt idx="3806" formatCode="General">
                  <c:v>2.5614599999999998</c:v>
                </c:pt>
                <c:pt idx="3807" formatCode="General">
                  <c:v>2.5621299999999998</c:v>
                </c:pt>
                <c:pt idx="3808" formatCode="General">
                  <c:v>2.5628000000000002</c:v>
                </c:pt>
                <c:pt idx="3809" formatCode="General">
                  <c:v>2.5634800000000002</c:v>
                </c:pt>
                <c:pt idx="3810" formatCode="General">
                  <c:v>2.5641500000000002</c:v>
                </c:pt>
                <c:pt idx="3811" formatCode="General">
                  <c:v>2.5648200000000001</c:v>
                </c:pt>
                <c:pt idx="3812" formatCode="General">
                  <c:v>2.5655000000000001</c:v>
                </c:pt>
                <c:pt idx="3813" formatCode="General">
                  <c:v>2.5661700000000001</c:v>
                </c:pt>
                <c:pt idx="3814" formatCode="General">
                  <c:v>2.56684</c:v>
                </c:pt>
                <c:pt idx="3815" formatCode="General">
                  <c:v>2.56751</c:v>
                </c:pt>
                <c:pt idx="3816" formatCode="General">
                  <c:v>2.56819</c:v>
                </c:pt>
                <c:pt idx="3817" formatCode="General">
                  <c:v>2.5688599999999999</c:v>
                </c:pt>
                <c:pt idx="3818" formatCode="General">
                  <c:v>2.5695299999999999</c:v>
                </c:pt>
                <c:pt idx="3819" formatCode="General">
                  <c:v>2.5702099999999999</c:v>
                </c:pt>
                <c:pt idx="3820" formatCode="General">
                  <c:v>2.5708799999999998</c:v>
                </c:pt>
                <c:pt idx="3821" formatCode="General">
                  <c:v>2.5715499999999998</c:v>
                </c:pt>
                <c:pt idx="3822" formatCode="General">
                  <c:v>2.5722299999999998</c:v>
                </c:pt>
                <c:pt idx="3823" formatCode="General">
                  <c:v>2.5729000000000002</c:v>
                </c:pt>
                <c:pt idx="3824" formatCode="General">
                  <c:v>2.5735700000000001</c:v>
                </c:pt>
                <c:pt idx="3825" formatCode="General">
                  <c:v>2.5742400000000001</c:v>
                </c:pt>
                <c:pt idx="3826" formatCode="General">
                  <c:v>2.5749200000000001</c:v>
                </c:pt>
                <c:pt idx="3827" formatCode="General">
                  <c:v>2.57559</c:v>
                </c:pt>
                <c:pt idx="3828" formatCode="General">
                  <c:v>2.57626</c:v>
                </c:pt>
                <c:pt idx="3829" formatCode="General">
                  <c:v>2.57694</c:v>
                </c:pt>
                <c:pt idx="3830" formatCode="General">
                  <c:v>2.57761</c:v>
                </c:pt>
                <c:pt idx="3831" formatCode="General">
                  <c:v>2.5782799999999999</c:v>
                </c:pt>
                <c:pt idx="3832" formatCode="General">
                  <c:v>2.5789599999999999</c:v>
                </c:pt>
                <c:pt idx="3833" formatCode="General">
                  <c:v>2.5796299999999999</c:v>
                </c:pt>
                <c:pt idx="3834" formatCode="General">
                  <c:v>2.5802999999999998</c:v>
                </c:pt>
                <c:pt idx="3835" formatCode="General">
                  <c:v>2.5809700000000002</c:v>
                </c:pt>
                <c:pt idx="3836" formatCode="General">
                  <c:v>2.5816499999999998</c:v>
                </c:pt>
                <c:pt idx="3837" formatCode="General">
                  <c:v>2.5823200000000002</c:v>
                </c:pt>
                <c:pt idx="3838" formatCode="General">
                  <c:v>2.5829900000000001</c:v>
                </c:pt>
                <c:pt idx="3839" formatCode="General">
                  <c:v>2.5836700000000001</c:v>
                </c:pt>
                <c:pt idx="3840" formatCode="General">
                  <c:v>2.5843400000000001</c:v>
                </c:pt>
                <c:pt idx="3841" formatCode="General">
                  <c:v>2.58501</c:v>
                </c:pt>
                <c:pt idx="3842" formatCode="General">
                  <c:v>2.58569</c:v>
                </c:pt>
                <c:pt idx="3843" formatCode="General">
                  <c:v>2.58636</c:v>
                </c:pt>
                <c:pt idx="3844" formatCode="General">
                  <c:v>2.5870299999999999</c:v>
                </c:pt>
                <c:pt idx="3845" formatCode="General">
                  <c:v>2.5876999999999999</c:v>
                </c:pt>
                <c:pt idx="3846" formatCode="General">
                  <c:v>2.5883799999999999</c:v>
                </c:pt>
                <c:pt idx="3847" formatCode="General">
                  <c:v>2.5890499999999999</c:v>
                </c:pt>
                <c:pt idx="3848" formatCode="General">
                  <c:v>2.5897199999999998</c:v>
                </c:pt>
                <c:pt idx="3849" formatCode="General">
                  <c:v>2.5903999999999998</c:v>
                </c:pt>
                <c:pt idx="3850" formatCode="General">
                  <c:v>2.5910700000000002</c:v>
                </c:pt>
                <c:pt idx="3851" formatCode="General">
                  <c:v>2.5917400000000002</c:v>
                </c:pt>
                <c:pt idx="3852" formatCode="General">
                  <c:v>2.5924200000000002</c:v>
                </c:pt>
                <c:pt idx="3853" formatCode="General">
                  <c:v>2.5930900000000001</c:v>
                </c:pt>
                <c:pt idx="3854" formatCode="General">
                  <c:v>2.5937600000000001</c:v>
                </c:pt>
                <c:pt idx="3855" formatCode="General">
                  <c:v>2.59443</c:v>
                </c:pt>
                <c:pt idx="3856" formatCode="General">
                  <c:v>2.59511</c:v>
                </c:pt>
                <c:pt idx="3857" formatCode="General">
                  <c:v>2.59578</c:v>
                </c:pt>
                <c:pt idx="3858" formatCode="General">
                  <c:v>2.5964499999999999</c:v>
                </c:pt>
                <c:pt idx="3859" formatCode="General">
                  <c:v>2.5971299999999999</c:v>
                </c:pt>
                <c:pt idx="3860" formatCode="General">
                  <c:v>2.5977999999999999</c:v>
                </c:pt>
                <c:pt idx="3861" formatCode="General">
                  <c:v>2.5984699999999998</c:v>
                </c:pt>
                <c:pt idx="3862" formatCode="General">
                  <c:v>2.5991499999999998</c:v>
                </c:pt>
                <c:pt idx="3863" formatCode="General">
                  <c:v>2.5998199999999998</c:v>
                </c:pt>
                <c:pt idx="3864" formatCode="General">
                  <c:v>2.6004900000000002</c:v>
                </c:pt>
                <c:pt idx="3865" formatCode="General">
                  <c:v>2.6011600000000001</c:v>
                </c:pt>
                <c:pt idx="3866" formatCode="General">
                  <c:v>2.6018400000000002</c:v>
                </c:pt>
                <c:pt idx="3867" formatCode="General">
                  <c:v>2.6025100000000001</c:v>
                </c:pt>
                <c:pt idx="3868" formatCode="General">
                  <c:v>2.60318</c:v>
                </c:pt>
                <c:pt idx="3869" formatCode="General">
                  <c:v>2.6038600000000001</c:v>
                </c:pt>
                <c:pt idx="3870" formatCode="General">
                  <c:v>2.60453</c:v>
                </c:pt>
                <c:pt idx="3871" formatCode="General">
                  <c:v>2.6052</c:v>
                </c:pt>
                <c:pt idx="3872" formatCode="General">
                  <c:v>2.60588</c:v>
                </c:pt>
                <c:pt idx="3873" formatCode="General">
                  <c:v>2.6065499999999999</c:v>
                </c:pt>
                <c:pt idx="3874" formatCode="General">
                  <c:v>2.6072199999999999</c:v>
                </c:pt>
                <c:pt idx="3875" formatCode="General">
                  <c:v>2.6078899999999998</c:v>
                </c:pt>
                <c:pt idx="3876" formatCode="General">
                  <c:v>2.6085699999999998</c:v>
                </c:pt>
                <c:pt idx="3877" formatCode="General">
                  <c:v>2.6092399999999998</c:v>
                </c:pt>
                <c:pt idx="3878" formatCode="General">
                  <c:v>2.6099100000000002</c:v>
                </c:pt>
                <c:pt idx="3879" formatCode="General">
                  <c:v>2.6105900000000002</c:v>
                </c:pt>
                <c:pt idx="3880" formatCode="General">
                  <c:v>2.6112600000000001</c:v>
                </c:pt>
                <c:pt idx="3881" formatCode="General">
                  <c:v>2.6119300000000001</c:v>
                </c:pt>
                <c:pt idx="3882" formatCode="General">
                  <c:v>2.6126100000000001</c:v>
                </c:pt>
                <c:pt idx="3883" formatCode="General">
                  <c:v>2.61328</c:v>
                </c:pt>
                <c:pt idx="3884" formatCode="General">
                  <c:v>2.61395</c:v>
                </c:pt>
                <c:pt idx="3885" formatCode="General">
                  <c:v>2.6146199999999999</c:v>
                </c:pt>
                <c:pt idx="3886" formatCode="General">
                  <c:v>2.6153</c:v>
                </c:pt>
                <c:pt idx="3887" formatCode="General">
                  <c:v>2.6159699999999999</c:v>
                </c:pt>
                <c:pt idx="3888" formatCode="General">
                  <c:v>2.6166399999999999</c:v>
                </c:pt>
                <c:pt idx="3889" formatCode="General">
                  <c:v>2.6173199999999999</c:v>
                </c:pt>
                <c:pt idx="3890" formatCode="General">
                  <c:v>2.6179899999999998</c:v>
                </c:pt>
                <c:pt idx="3891" formatCode="General">
                  <c:v>2.6186600000000002</c:v>
                </c:pt>
                <c:pt idx="3892" formatCode="General">
                  <c:v>2.6193399999999998</c:v>
                </c:pt>
                <c:pt idx="3893" formatCode="General">
                  <c:v>2.6200100000000002</c:v>
                </c:pt>
                <c:pt idx="3894" formatCode="General">
                  <c:v>2.6206800000000001</c:v>
                </c:pt>
                <c:pt idx="3895" formatCode="General">
                  <c:v>2.6213600000000001</c:v>
                </c:pt>
                <c:pt idx="3896" formatCode="General">
                  <c:v>2.6220300000000001</c:v>
                </c:pt>
                <c:pt idx="3897" formatCode="General">
                  <c:v>2.6227</c:v>
                </c:pt>
                <c:pt idx="3898" formatCode="General">
                  <c:v>2.62337</c:v>
                </c:pt>
                <c:pt idx="3899" formatCode="General">
                  <c:v>2.62405</c:v>
                </c:pt>
                <c:pt idx="3900" formatCode="General">
                  <c:v>2.6247199999999999</c:v>
                </c:pt>
                <c:pt idx="3901" formatCode="General">
                  <c:v>2.6253899999999999</c:v>
                </c:pt>
                <c:pt idx="3902" formatCode="General">
                  <c:v>2.6260699999999999</c:v>
                </c:pt>
                <c:pt idx="3903" formatCode="General">
                  <c:v>2.6267399999999999</c:v>
                </c:pt>
                <c:pt idx="3904" formatCode="General">
                  <c:v>2.6274099999999998</c:v>
                </c:pt>
                <c:pt idx="3905" formatCode="General">
                  <c:v>2.6280899999999998</c:v>
                </c:pt>
                <c:pt idx="3906" formatCode="General">
                  <c:v>2.6287600000000002</c:v>
                </c:pt>
                <c:pt idx="3907" formatCode="General">
                  <c:v>2.6294300000000002</c:v>
                </c:pt>
                <c:pt idx="3908" formatCode="General">
                  <c:v>2.6301000000000001</c:v>
                </c:pt>
                <c:pt idx="3909" formatCode="General">
                  <c:v>2.6307800000000001</c:v>
                </c:pt>
                <c:pt idx="3910" formatCode="General">
                  <c:v>2.6314500000000001</c:v>
                </c:pt>
                <c:pt idx="3911" formatCode="General">
                  <c:v>2.63212</c:v>
                </c:pt>
                <c:pt idx="3912" formatCode="General">
                  <c:v>2.6328</c:v>
                </c:pt>
                <c:pt idx="3913" formatCode="General">
                  <c:v>2.63347</c:v>
                </c:pt>
                <c:pt idx="3914" formatCode="General">
                  <c:v>2.6341399999999999</c:v>
                </c:pt>
                <c:pt idx="3915" formatCode="General">
                  <c:v>2.6348199999999999</c:v>
                </c:pt>
                <c:pt idx="3916" formatCode="General">
                  <c:v>2.6354899999999999</c:v>
                </c:pt>
                <c:pt idx="3917" formatCode="General">
                  <c:v>2.6361599999999998</c:v>
                </c:pt>
                <c:pt idx="3918" formatCode="General">
                  <c:v>2.6368299999999998</c:v>
                </c:pt>
                <c:pt idx="3919" formatCode="General">
                  <c:v>2.6375099999999998</c:v>
                </c:pt>
                <c:pt idx="3920" formatCode="General">
                  <c:v>2.6381800000000002</c:v>
                </c:pt>
                <c:pt idx="3921" formatCode="General">
                  <c:v>2.6388500000000001</c:v>
                </c:pt>
                <c:pt idx="3922" formatCode="General">
                  <c:v>2.6395300000000002</c:v>
                </c:pt>
                <c:pt idx="3923" formatCode="General">
                  <c:v>2.6402000000000001</c:v>
                </c:pt>
                <c:pt idx="3924" formatCode="General">
                  <c:v>2.6408700000000001</c:v>
                </c:pt>
                <c:pt idx="3925" formatCode="General">
                  <c:v>2.6415500000000001</c:v>
                </c:pt>
                <c:pt idx="3926" formatCode="General">
                  <c:v>2.64222</c:v>
                </c:pt>
                <c:pt idx="3927" formatCode="General">
                  <c:v>2.64289</c:v>
                </c:pt>
                <c:pt idx="3928" formatCode="General">
                  <c:v>2.6435599999999999</c:v>
                </c:pt>
                <c:pt idx="3929" formatCode="General">
                  <c:v>2.6442399999999999</c:v>
                </c:pt>
                <c:pt idx="3930" formatCode="General">
                  <c:v>2.6449099999999999</c:v>
                </c:pt>
                <c:pt idx="3931" formatCode="General">
                  <c:v>2.6455799999999998</c:v>
                </c:pt>
                <c:pt idx="3932" formatCode="General">
                  <c:v>2.6462599999999998</c:v>
                </c:pt>
                <c:pt idx="3933" formatCode="General">
                  <c:v>2.6469299999999998</c:v>
                </c:pt>
                <c:pt idx="3934" formatCode="General">
                  <c:v>2.6476000000000002</c:v>
                </c:pt>
                <c:pt idx="3935" formatCode="General">
                  <c:v>2.6482800000000002</c:v>
                </c:pt>
                <c:pt idx="3936" formatCode="General">
                  <c:v>2.6489500000000001</c:v>
                </c:pt>
                <c:pt idx="3937" formatCode="General">
                  <c:v>2.6496200000000001</c:v>
                </c:pt>
                <c:pt idx="3938" formatCode="General">
                  <c:v>2.65029</c:v>
                </c:pt>
                <c:pt idx="3939" formatCode="General">
                  <c:v>2.65097</c:v>
                </c:pt>
                <c:pt idx="3940" formatCode="General">
                  <c:v>2.65164</c:v>
                </c:pt>
                <c:pt idx="3941" formatCode="General">
                  <c:v>2.6523099999999999</c:v>
                </c:pt>
                <c:pt idx="3942" formatCode="General">
                  <c:v>2.65299</c:v>
                </c:pt>
                <c:pt idx="3943" formatCode="General">
                  <c:v>2.6536599999999999</c:v>
                </c:pt>
                <c:pt idx="3944" formatCode="General">
                  <c:v>2.6543299999999999</c:v>
                </c:pt>
                <c:pt idx="3945" formatCode="General">
                  <c:v>2.6550099999999999</c:v>
                </c:pt>
                <c:pt idx="3946" formatCode="General">
                  <c:v>2.6556799999999998</c:v>
                </c:pt>
                <c:pt idx="3947" formatCode="General">
                  <c:v>2.6563500000000002</c:v>
                </c:pt>
                <c:pt idx="3948" formatCode="General">
                  <c:v>2.6570200000000002</c:v>
                </c:pt>
                <c:pt idx="3949" formatCode="General">
                  <c:v>2.6577000000000002</c:v>
                </c:pt>
                <c:pt idx="3950" formatCode="General">
                  <c:v>2.6583700000000001</c:v>
                </c:pt>
                <c:pt idx="3951" formatCode="General">
                  <c:v>2.6590400000000001</c:v>
                </c:pt>
                <c:pt idx="3952" formatCode="General">
                  <c:v>2.6597200000000001</c:v>
                </c:pt>
                <c:pt idx="3953" formatCode="General">
                  <c:v>2.66039</c:v>
                </c:pt>
                <c:pt idx="3954" formatCode="General">
                  <c:v>2.66106</c:v>
                </c:pt>
                <c:pt idx="3955" formatCode="General">
                  <c:v>2.66174</c:v>
                </c:pt>
                <c:pt idx="3956" formatCode="General">
                  <c:v>2.6624099999999999</c:v>
                </c:pt>
                <c:pt idx="3957" formatCode="General">
                  <c:v>2.6630799999999999</c:v>
                </c:pt>
                <c:pt idx="3958" formatCode="General">
                  <c:v>2.6637499999999998</c:v>
                </c:pt>
                <c:pt idx="3959" formatCode="General">
                  <c:v>2.6644299999999999</c:v>
                </c:pt>
                <c:pt idx="3960" formatCode="General">
                  <c:v>2.6650999999999998</c:v>
                </c:pt>
                <c:pt idx="3961" formatCode="General">
                  <c:v>2.6657700000000002</c:v>
                </c:pt>
                <c:pt idx="3962" formatCode="General">
                  <c:v>2.6664500000000002</c:v>
                </c:pt>
                <c:pt idx="3963" formatCode="General">
                  <c:v>2.6671200000000002</c:v>
                </c:pt>
                <c:pt idx="3964" formatCode="General">
                  <c:v>2.6677900000000001</c:v>
                </c:pt>
                <c:pt idx="3965" formatCode="General">
                  <c:v>2.6684700000000001</c:v>
                </c:pt>
                <c:pt idx="3966" formatCode="General">
                  <c:v>2.6691400000000001</c:v>
                </c:pt>
                <c:pt idx="3967" formatCode="General">
                  <c:v>2.66981</c:v>
                </c:pt>
                <c:pt idx="3968" formatCode="General">
                  <c:v>2.67048</c:v>
                </c:pt>
                <c:pt idx="3969" formatCode="General">
                  <c:v>2.67116</c:v>
                </c:pt>
                <c:pt idx="3970" formatCode="General">
                  <c:v>2.6718299999999999</c:v>
                </c:pt>
                <c:pt idx="3971" formatCode="General">
                  <c:v>2.6724999999999999</c:v>
                </c:pt>
                <c:pt idx="3972" formatCode="General">
                  <c:v>2.6731799999999999</c:v>
                </c:pt>
                <c:pt idx="3973" formatCode="General">
                  <c:v>2.6738499999999998</c:v>
                </c:pt>
                <c:pt idx="3974" formatCode="General">
                  <c:v>2.6745199999999998</c:v>
                </c:pt>
                <c:pt idx="3975" formatCode="General">
                  <c:v>2.6751999999999998</c:v>
                </c:pt>
                <c:pt idx="3976" formatCode="General">
                  <c:v>2.6758700000000002</c:v>
                </c:pt>
                <c:pt idx="3977" formatCode="General">
                  <c:v>2.6765400000000001</c:v>
                </c:pt>
                <c:pt idx="3978" formatCode="General">
                  <c:v>2.6772100000000001</c:v>
                </c:pt>
                <c:pt idx="3979" formatCode="General">
                  <c:v>2.6778900000000001</c:v>
                </c:pt>
                <c:pt idx="3980" formatCode="General">
                  <c:v>2.6785600000000001</c:v>
                </c:pt>
                <c:pt idx="3981" formatCode="General">
                  <c:v>2.67923</c:v>
                </c:pt>
                <c:pt idx="3982" formatCode="General">
                  <c:v>2.67991</c:v>
                </c:pt>
                <c:pt idx="3983" formatCode="General">
                  <c:v>2.68058</c:v>
                </c:pt>
                <c:pt idx="3984" formatCode="General">
                  <c:v>2.6812499999999999</c:v>
                </c:pt>
                <c:pt idx="3985" formatCode="General">
                  <c:v>2.6819299999999999</c:v>
                </c:pt>
                <c:pt idx="3986" formatCode="General">
                  <c:v>2.6825999999999999</c:v>
                </c:pt>
                <c:pt idx="3987" formatCode="General">
                  <c:v>2.6832699999999998</c:v>
                </c:pt>
                <c:pt idx="3988" formatCode="General">
                  <c:v>2.6839400000000002</c:v>
                </c:pt>
                <c:pt idx="3989" formatCode="General">
                  <c:v>2.6846199999999998</c:v>
                </c:pt>
                <c:pt idx="3990" formatCode="General">
                  <c:v>2.6852900000000002</c:v>
                </c:pt>
                <c:pt idx="3991" formatCode="General">
                  <c:v>2.6859600000000001</c:v>
                </c:pt>
                <c:pt idx="3992" formatCode="General">
                  <c:v>2.6866400000000001</c:v>
                </c:pt>
                <c:pt idx="3993" formatCode="General">
                  <c:v>2.6873100000000001</c:v>
                </c:pt>
                <c:pt idx="3994" formatCode="General">
                  <c:v>2.68798</c:v>
                </c:pt>
                <c:pt idx="3995" formatCode="General">
                  <c:v>2.68866</c:v>
                </c:pt>
                <c:pt idx="3996" formatCode="General">
                  <c:v>2.68933</c:v>
                </c:pt>
                <c:pt idx="3997" formatCode="General">
                  <c:v>2.69</c:v>
                </c:pt>
                <c:pt idx="3998" formatCode="General">
                  <c:v>2.6906699999999999</c:v>
                </c:pt>
                <c:pt idx="3999" formatCode="General">
                  <c:v>2.6913499999999999</c:v>
                </c:pt>
                <c:pt idx="4000" formatCode="General">
                  <c:v>2.6920199999999999</c:v>
                </c:pt>
                <c:pt idx="4001" formatCode="General">
                  <c:v>2.6926899999999998</c:v>
                </c:pt>
                <c:pt idx="4002" formatCode="General">
                  <c:v>2.6933699999999998</c:v>
                </c:pt>
                <c:pt idx="4003" formatCode="General">
                  <c:v>2.6940400000000002</c:v>
                </c:pt>
                <c:pt idx="4004" formatCode="General">
                  <c:v>2.6947100000000002</c:v>
                </c:pt>
                <c:pt idx="4005" formatCode="General">
                  <c:v>2.6953900000000002</c:v>
                </c:pt>
                <c:pt idx="4006" formatCode="General">
                  <c:v>2.6960600000000001</c:v>
                </c:pt>
                <c:pt idx="4007" formatCode="General">
                  <c:v>2.6967300000000001</c:v>
                </c:pt>
                <c:pt idx="4008" formatCode="General">
                  <c:v>2.6974</c:v>
                </c:pt>
                <c:pt idx="4009" formatCode="General">
                  <c:v>2.69808</c:v>
                </c:pt>
                <c:pt idx="4010" formatCode="General">
                  <c:v>2.69875</c:v>
                </c:pt>
                <c:pt idx="4011" formatCode="General">
                  <c:v>2.6994199999999999</c:v>
                </c:pt>
                <c:pt idx="4012" formatCode="General">
                  <c:v>2.7000999999999999</c:v>
                </c:pt>
                <c:pt idx="4013" formatCode="General">
                  <c:v>2.7007699999999999</c:v>
                </c:pt>
                <c:pt idx="4014" formatCode="General">
                  <c:v>2.7014399999999998</c:v>
                </c:pt>
                <c:pt idx="4015" formatCode="General">
                  <c:v>2.7021199999999999</c:v>
                </c:pt>
                <c:pt idx="4016" formatCode="General">
                  <c:v>2.7027899999999998</c:v>
                </c:pt>
                <c:pt idx="4017" formatCode="General">
                  <c:v>2.7034600000000002</c:v>
                </c:pt>
                <c:pt idx="4018" formatCode="General">
                  <c:v>2.7041300000000001</c:v>
                </c:pt>
                <c:pt idx="4019" formatCode="General">
                  <c:v>2.7048100000000002</c:v>
                </c:pt>
                <c:pt idx="4020" formatCode="General">
                  <c:v>2.7054800000000001</c:v>
                </c:pt>
                <c:pt idx="4021" formatCode="General">
                  <c:v>2.7061500000000001</c:v>
                </c:pt>
                <c:pt idx="4022" formatCode="General">
                  <c:v>2.7068300000000001</c:v>
                </c:pt>
                <c:pt idx="4023" formatCode="General">
                  <c:v>2.7075</c:v>
                </c:pt>
                <c:pt idx="4024" formatCode="General">
                  <c:v>2.70817</c:v>
                </c:pt>
                <c:pt idx="4025" formatCode="General">
                  <c:v>2.70885</c:v>
                </c:pt>
                <c:pt idx="4026" formatCode="General">
                  <c:v>2.7095199999999999</c:v>
                </c:pt>
                <c:pt idx="4027" formatCode="General">
                  <c:v>2.7101899999999999</c:v>
                </c:pt>
                <c:pt idx="4028" formatCode="General">
                  <c:v>2.7108599999999998</c:v>
                </c:pt>
                <c:pt idx="4029" formatCode="General">
                  <c:v>2.7115399999999998</c:v>
                </c:pt>
                <c:pt idx="4030" formatCode="General">
                  <c:v>2.7122099999999998</c:v>
                </c:pt>
                <c:pt idx="4031" formatCode="General">
                  <c:v>2.7128800000000002</c:v>
                </c:pt>
                <c:pt idx="4032" formatCode="General">
                  <c:v>2.7135600000000002</c:v>
                </c:pt>
                <c:pt idx="4033" formatCode="General">
                  <c:v>2.7142300000000001</c:v>
                </c:pt>
                <c:pt idx="4034" formatCode="General">
                  <c:v>2.7149000000000001</c:v>
                </c:pt>
                <c:pt idx="4035" formatCode="General">
                  <c:v>2.7155800000000001</c:v>
                </c:pt>
                <c:pt idx="4036" formatCode="General">
                  <c:v>2.7162500000000001</c:v>
                </c:pt>
                <c:pt idx="4037" formatCode="General">
                  <c:v>2.71692</c:v>
                </c:pt>
                <c:pt idx="4038" formatCode="General">
                  <c:v>2.71759</c:v>
                </c:pt>
                <c:pt idx="4039" formatCode="General">
                  <c:v>2.71827</c:v>
                </c:pt>
                <c:pt idx="4040" formatCode="General">
                  <c:v>2.7189399999999999</c:v>
                </c:pt>
                <c:pt idx="4041" formatCode="General">
                  <c:v>2.7196099999999999</c:v>
                </c:pt>
                <c:pt idx="4042" formatCode="General">
                  <c:v>2.7202899999999999</c:v>
                </c:pt>
                <c:pt idx="4043" formatCode="General">
                  <c:v>2.7209599999999998</c:v>
                </c:pt>
                <c:pt idx="4044" formatCode="General">
                  <c:v>2.7216300000000002</c:v>
                </c:pt>
                <c:pt idx="4045" formatCode="General">
                  <c:v>2.7223099999999998</c:v>
                </c:pt>
                <c:pt idx="4046" formatCode="General">
                  <c:v>2.7229800000000002</c:v>
                </c:pt>
                <c:pt idx="4047" formatCode="General">
                  <c:v>2.7236500000000001</c:v>
                </c:pt>
                <c:pt idx="4048" formatCode="General">
                  <c:v>2.7243200000000001</c:v>
                </c:pt>
                <c:pt idx="4049" formatCode="General">
                  <c:v>2.7250000000000001</c:v>
                </c:pt>
                <c:pt idx="4050" formatCode="General">
                  <c:v>2.72567</c:v>
                </c:pt>
                <c:pt idx="4051" formatCode="General">
                  <c:v>2.72634</c:v>
                </c:pt>
                <c:pt idx="4052" formatCode="General">
                  <c:v>2.72702</c:v>
                </c:pt>
                <c:pt idx="4053" formatCode="General">
                  <c:v>2.7276899999999999</c:v>
                </c:pt>
                <c:pt idx="4054" formatCode="General">
                  <c:v>2.7283599999999999</c:v>
                </c:pt>
                <c:pt idx="4055" formatCode="General">
                  <c:v>2.7290399999999999</c:v>
                </c:pt>
                <c:pt idx="4056" formatCode="General">
                  <c:v>2.7297099999999999</c:v>
                </c:pt>
                <c:pt idx="4057" formatCode="General">
                  <c:v>2.7303799999999998</c:v>
                </c:pt>
                <c:pt idx="4058" formatCode="General">
                  <c:v>2.7310500000000002</c:v>
                </c:pt>
                <c:pt idx="4059" formatCode="General">
                  <c:v>2.7317300000000002</c:v>
                </c:pt>
                <c:pt idx="4060" formatCode="General">
                  <c:v>2.7324000000000002</c:v>
                </c:pt>
                <c:pt idx="4061" formatCode="General">
                  <c:v>2.7330700000000001</c:v>
                </c:pt>
                <c:pt idx="4062" formatCode="General">
                  <c:v>2.7337500000000001</c:v>
                </c:pt>
                <c:pt idx="4063" formatCode="General">
                  <c:v>2.7344200000000001</c:v>
                </c:pt>
                <c:pt idx="4064" formatCode="General">
                  <c:v>2.73509</c:v>
                </c:pt>
                <c:pt idx="4065" formatCode="General">
                  <c:v>2.73577</c:v>
                </c:pt>
                <c:pt idx="4066" formatCode="General">
                  <c:v>2.73644</c:v>
                </c:pt>
                <c:pt idx="4067" formatCode="General">
                  <c:v>2.7371099999999999</c:v>
                </c:pt>
                <c:pt idx="4068" formatCode="General">
                  <c:v>2.7377799999999999</c:v>
                </c:pt>
                <c:pt idx="4069" formatCode="General">
                  <c:v>2.7384599999999999</c:v>
                </c:pt>
                <c:pt idx="4070" formatCode="General">
                  <c:v>2.7391299999999998</c:v>
                </c:pt>
                <c:pt idx="4071" formatCode="General">
                  <c:v>2.7397999999999998</c:v>
                </c:pt>
                <c:pt idx="4072" formatCode="General">
                  <c:v>2.7404799999999998</c:v>
                </c:pt>
                <c:pt idx="4073" formatCode="General">
                  <c:v>2.7411500000000002</c:v>
                </c:pt>
                <c:pt idx="4074" formatCode="General">
                  <c:v>2.7418200000000001</c:v>
                </c:pt>
                <c:pt idx="4075" formatCode="General">
                  <c:v>2.7425000000000002</c:v>
                </c:pt>
                <c:pt idx="4076" formatCode="General">
                  <c:v>2.7431700000000001</c:v>
                </c:pt>
                <c:pt idx="4077" formatCode="General">
                  <c:v>2.7438400000000001</c:v>
                </c:pt>
                <c:pt idx="4078" formatCode="General">
                  <c:v>2.74451</c:v>
                </c:pt>
                <c:pt idx="4079" formatCode="General">
                  <c:v>2.74519</c:v>
                </c:pt>
                <c:pt idx="4080" formatCode="General">
                  <c:v>2.74586</c:v>
                </c:pt>
                <c:pt idx="4081" formatCode="General">
                  <c:v>2.7465299999999999</c:v>
                </c:pt>
                <c:pt idx="4082" formatCode="General">
                  <c:v>2.7472099999999999</c:v>
                </c:pt>
                <c:pt idx="4083" formatCode="General">
                  <c:v>2.7478799999999999</c:v>
                </c:pt>
                <c:pt idx="4084" formatCode="General">
                  <c:v>2.7485499999999998</c:v>
                </c:pt>
                <c:pt idx="4085" formatCode="General">
                  <c:v>2.7492299999999998</c:v>
                </c:pt>
                <c:pt idx="4086" formatCode="General">
                  <c:v>2.7498999999999998</c:v>
                </c:pt>
                <c:pt idx="4087" formatCode="General">
                  <c:v>2.7505700000000002</c:v>
                </c:pt>
                <c:pt idx="4088" formatCode="General">
                  <c:v>2.7512500000000002</c:v>
                </c:pt>
                <c:pt idx="4089" formatCode="General">
                  <c:v>2.7519200000000001</c:v>
                </c:pt>
                <c:pt idx="4090" formatCode="General">
                  <c:v>2.7525900000000001</c:v>
                </c:pt>
                <c:pt idx="4091" formatCode="General">
                  <c:v>2.75326</c:v>
                </c:pt>
                <c:pt idx="4092" formatCode="General">
                  <c:v>2.7539400000000001</c:v>
                </c:pt>
                <c:pt idx="4093" formatCode="General">
                  <c:v>2.75461</c:v>
                </c:pt>
                <c:pt idx="4094" formatCode="General">
                  <c:v>2.75528</c:v>
                </c:pt>
                <c:pt idx="4095" formatCode="General">
                  <c:v>2.75596</c:v>
                </c:pt>
                <c:pt idx="4096" formatCode="General">
                  <c:v>2.7566299999999999</c:v>
                </c:pt>
                <c:pt idx="4097" formatCode="General">
                  <c:v>2.7572999999999999</c:v>
                </c:pt>
                <c:pt idx="4098" formatCode="General">
                  <c:v>2.7579799999999999</c:v>
                </c:pt>
                <c:pt idx="4099" formatCode="General">
                  <c:v>2.7586499999999998</c:v>
                </c:pt>
                <c:pt idx="4100" formatCode="General">
                  <c:v>2.7593200000000002</c:v>
                </c:pt>
                <c:pt idx="4101" formatCode="General">
                  <c:v>2.7599900000000002</c:v>
                </c:pt>
                <c:pt idx="4102" formatCode="General">
                  <c:v>2.7606700000000002</c:v>
                </c:pt>
                <c:pt idx="4103" formatCode="General">
                  <c:v>2.7613400000000001</c:v>
                </c:pt>
                <c:pt idx="4104" formatCode="General">
                  <c:v>2.7620100000000001</c:v>
                </c:pt>
                <c:pt idx="4105" formatCode="General">
                  <c:v>2.7626900000000001</c:v>
                </c:pt>
                <c:pt idx="4106" formatCode="General">
                  <c:v>2.76336</c:v>
                </c:pt>
                <c:pt idx="4107" formatCode="General">
                  <c:v>2.76403</c:v>
                </c:pt>
                <c:pt idx="4108" formatCode="General">
                  <c:v>2.76471</c:v>
                </c:pt>
                <c:pt idx="4109" formatCode="General">
                  <c:v>2.7653799999999999</c:v>
                </c:pt>
                <c:pt idx="4110" formatCode="General">
                  <c:v>2.7660499999999999</c:v>
                </c:pt>
                <c:pt idx="4111" formatCode="General">
                  <c:v>2.7667199999999998</c:v>
                </c:pt>
                <c:pt idx="4112" formatCode="General">
                  <c:v>2.7673999999999999</c:v>
                </c:pt>
                <c:pt idx="4113" formatCode="General">
                  <c:v>2.7680699999999998</c:v>
                </c:pt>
                <c:pt idx="4114" formatCode="General">
                  <c:v>2.7687400000000002</c:v>
                </c:pt>
                <c:pt idx="4115" formatCode="General">
                  <c:v>2.7694200000000002</c:v>
                </c:pt>
                <c:pt idx="4116" formatCode="General">
                  <c:v>2.7700900000000002</c:v>
                </c:pt>
                <c:pt idx="4117" formatCode="General">
                  <c:v>2.7707600000000001</c:v>
                </c:pt>
                <c:pt idx="4118" formatCode="General">
                  <c:v>2.7714400000000001</c:v>
                </c:pt>
                <c:pt idx="4119" formatCode="General">
                  <c:v>2.7721100000000001</c:v>
                </c:pt>
                <c:pt idx="4120" formatCode="General">
                  <c:v>2.77278</c:v>
                </c:pt>
                <c:pt idx="4121" formatCode="General">
                  <c:v>2.77345</c:v>
                </c:pt>
                <c:pt idx="4122" formatCode="General">
                  <c:v>2.77413</c:v>
                </c:pt>
                <c:pt idx="4123" formatCode="General">
                  <c:v>2.7747999999999999</c:v>
                </c:pt>
                <c:pt idx="4124" formatCode="General">
                  <c:v>2.7754699999999999</c:v>
                </c:pt>
                <c:pt idx="4125" formatCode="General">
                  <c:v>2.7761499999999999</c:v>
                </c:pt>
                <c:pt idx="4126" formatCode="General">
                  <c:v>2.7768199999999998</c:v>
                </c:pt>
                <c:pt idx="4127" formatCode="General">
                  <c:v>2.7774899999999998</c:v>
                </c:pt>
                <c:pt idx="4128" formatCode="General">
                  <c:v>2.7781699999999998</c:v>
                </c:pt>
                <c:pt idx="4129" formatCode="General">
                  <c:v>2.7788400000000002</c:v>
                </c:pt>
                <c:pt idx="4130" formatCode="General">
                  <c:v>2.7795100000000001</c:v>
                </c:pt>
                <c:pt idx="4131" formatCode="General">
                  <c:v>2.7801800000000001</c:v>
                </c:pt>
                <c:pt idx="4132" formatCode="General">
                  <c:v>2.7808600000000001</c:v>
                </c:pt>
                <c:pt idx="4133" formatCode="General">
                  <c:v>2.7815300000000001</c:v>
                </c:pt>
                <c:pt idx="4134" formatCode="General">
                  <c:v>2.7822</c:v>
                </c:pt>
                <c:pt idx="4135" formatCode="General">
                  <c:v>2.78288</c:v>
                </c:pt>
                <c:pt idx="4136" formatCode="General">
                  <c:v>2.78355</c:v>
                </c:pt>
                <c:pt idx="4137" formatCode="General">
                  <c:v>2.7842199999999999</c:v>
                </c:pt>
                <c:pt idx="4138" formatCode="General">
                  <c:v>2.7848999999999999</c:v>
                </c:pt>
                <c:pt idx="4139" formatCode="General">
                  <c:v>2.7855699999999999</c:v>
                </c:pt>
                <c:pt idx="4140" formatCode="General">
                  <c:v>2.7862399999999998</c:v>
                </c:pt>
                <c:pt idx="4141" formatCode="General">
                  <c:v>2.7869100000000002</c:v>
                </c:pt>
                <c:pt idx="4142" formatCode="General">
                  <c:v>2.7875899999999998</c:v>
                </c:pt>
                <c:pt idx="4143" formatCode="General">
                  <c:v>2.7882600000000002</c:v>
                </c:pt>
                <c:pt idx="4144" formatCode="General">
                  <c:v>2.7889300000000001</c:v>
                </c:pt>
                <c:pt idx="4145" formatCode="General">
                  <c:v>2.7896100000000001</c:v>
                </c:pt>
                <c:pt idx="4146" formatCode="General">
                  <c:v>2.7902800000000001</c:v>
                </c:pt>
                <c:pt idx="4147" formatCode="General">
                  <c:v>2.79095</c:v>
                </c:pt>
                <c:pt idx="4148" formatCode="General">
                  <c:v>2.7916300000000001</c:v>
                </c:pt>
                <c:pt idx="4149" formatCode="General">
                  <c:v>2.7923</c:v>
                </c:pt>
                <c:pt idx="4150" formatCode="General">
                  <c:v>2.79297</c:v>
                </c:pt>
                <c:pt idx="4151" formatCode="General">
                  <c:v>2.7936399999999999</c:v>
                </c:pt>
                <c:pt idx="4152" formatCode="General">
                  <c:v>2.7943199999999999</c:v>
                </c:pt>
                <c:pt idx="4153" formatCode="General">
                  <c:v>2.7949899999999999</c:v>
                </c:pt>
                <c:pt idx="4154" formatCode="General">
                  <c:v>2.7956599999999998</c:v>
                </c:pt>
                <c:pt idx="4155" formatCode="General">
                  <c:v>2.7963399999999998</c:v>
                </c:pt>
                <c:pt idx="4156" formatCode="General">
                  <c:v>2.7970100000000002</c:v>
                </c:pt>
                <c:pt idx="4157" formatCode="General">
                  <c:v>2.7976800000000002</c:v>
                </c:pt>
                <c:pt idx="4158" formatCode="General">
                  <c:v>2.7983600000000002</c:v>
                </c:pt>
                <c:pt idx="4159" formatCode="General">
                  <c:v>2.7990300000000001</c:v>
                </c:pt>
                <c:pt idx="4160" formatCode="General">
                  <c:v>2.7997000000000001</c:v>
                </c:pt>
                <c:pt idx="4161" formatCode="General">
                  <c:v>2.80037</c:v>
                </c:pt>
                <c:pt idx="4162" formatCode="General">
                  <c:v>2.80105</c:v>
                </c:pt>
                <c:pt idx="4163" formatCode="General">
                  <c:v>2.80172</c:v>
                </c:pt>
                <c:pt idx="4164" formatCode="General">
                  <c:v>2.8023899999999999</c:v>
                </c:pt>
                <c:pt idx="4165" formatCode="General">
                  <c:v>2.80307</c:v>
                </c:pt>
                <c:pt idx="4166" formatCode="General">
                  <c:v>2.8037399999999999</c:v>
                </c:pt>
                <c:pt idx="4167" formatCode="General">
                  <c:v>2.8044099999999998</c:v>
                </c:pt>
                <c:pt idx="4168" formatCode="General">
                  <c:v>2.8050899999999999</c:v>
                </c:pt>
                <c:pt idx="4169" formatCode="General">
                  <c:v>2.8057599999999998</c:v>
                </c:pt>
                <c:pt idx="4170" formatCode="General">
                  <c:v>2.8064300000000002</c:v>
                </c:pt>
                <c:pt idx="4171" formatCode="General">
                  <c:v>2.8071000000000002</c:v>
                </c:pt>
                <c:pt idx="4172" formatCode="General">
                  <c:v>2.8077800000000002</c:v>
                </c:pt>
                <c:pt idx="4173" formatCode="General">
                  <c:v>2.8084500000000001</c:v>
                </c:pt>
                <c:pt idx="4174" formatCode="General">
                  <c:v>2.8091200000000001</c:v>
                </c:pt>
                <c:pt idx="4175" formatCode="General">
                  <c:v>2.8098000000000001</c:v>
                </c:pt>
                <c:pt idx="4176" formatCode="General">
                  <c:v>2.81047</c:v>
                </c:pt>
                <c:pt idx="4177" formatCode="General">
                  <c:v>2.81114</c:v>
                </c:pt>
                <c:pt idx="4178" formatCode="General">
                  <c:v>2.81182</c:v>
                </c:pt>
                <c:pt idx="4179" formatCode="General">
                  <c:v>2.8124899999999999</c:v>
                </c:pt>
                <c:pt idx="4180" formatCode="General">
                  <c:v>2.8131599999999999</c:v>
                </c:pt>
                <c:pt idx="4181" formatCode="General">
                  <c:v>2.8138299999999998</c:v>
                </c:pt>
                <c:pt idx="4182" formatCode="General">
                  <c:v>2.8145099999999998</c:v>
                </c:pt>
                <c:pt idx="4183" formatCode="General">
                  <c:v>2.8151799999999998</c:v>
                </c:pt>
                <c:pt idx="4184" formatCode="General">
                  <c:v>2.8158500000000002</c:v>
                </c:pt>
                <c:pt idx="4185" formatCode="General">
                  <c:v>2.8165300000000002</c:v>
                </c:pt>
                <c:pt idx="4186" formatCode="General">
                  <c:v>2.8172000000000001</c:v>
                </c:pt>
                <c:pt idx="4187" formatCode="General">
                  <c:v>2.8178700000000001</c:v>
                </c:pt>
                <c:pt idx="4188" formatCode="General">
                  <c:v>2.8185500000000001</c:v>
                </c:pt>
                <c:pt idx="4189" formatCode="General">
                  <c:v>2.8192200000000001</c:v>
                </c:pt>
                <c:pt idx="4190" formatCode="General">
                  <c:v>2.81989</c:v>
                </c:pt>
                <c:pt idx="4191" formatCode="General">
                  <c:v>2.82056</c:v>
                </c:pt>
                <c:pt idx="4192" formatCode="General">
                  <c:v>2.82124</c:v>
                </c:pt>
                <c:pt idx="4193" formatCode="General">
                  <c:v>2.8219099999999999</c:v>
                </c:pt>
                <c:pt idx="4194" formatCode="General">
                  <c:v>2.8225799999999999</c:v>
                </c:pt>
                <c:pt idx="4195" formatCode="General">
                  <c:v>2.8232599999999999</c:v>
                </c:pt>
                <c:pt idx="4196" formatCode="General">
                  <c:v>2.8239299999999998</c:v>
                </c:pt>
                <c:pt idx="4197" formatCode="General">
                  <c:v>2.8246000000000002</c:v>
                </c:pt>
                <c:pt idx="4198" formatCode="General">
                  <c:v>2.8252799999999998</c:v>
                </c:pt>
                <c:pt idx="4199" formatCode="General">
                  <c:v>2.8259500000000002</c:v>
                </c:pt>
                <c:pt idx="4200" formatCode="General">
                  <c:v>2.8266200000000001</c:v>
                </c:pt>
                <c:pt idx="4201" formatCode="General">
                  <c:v>2.8272900000000001</c:v>
                </c:pt>
                <c:pt idx="4202" formatCode="General">
                  <c:v>2.8279700000000001</c:v>
                </c:pt>
                <c:pt idx="4203" formatCode="General">
                  <c:v>2.82864</c:v>
                </c:pt>
                <c:pt idx="4204" formatCode="General">
                  <c:v>2.82931</c:v>
                </c:pt>
                <c:pt idx="4205" formatCode="General">
                  <c:v>2.82999</c:v>
                </c:pt>
                <c:pt idx="4206" formatCode="General">
                  <c:v>2.83066</c:v>
                </c:pt>
                <c:pt idx="4207" formatCode="General">
                  <c:v>2.8313299999999999</c:v>
                </c:pt>
                <c:pt idx="4208" formatCode="General">
                  <c:v>2.8320099999999999</c:v>
                </c:pt>
                <c:pt idx="4209" formatCode="General">
                  <c:v>2.8326799999999999</c:v>
                </c:pt>
                <c:pt idx="4210" formatCode="General">
                  <c:v>2.8333499999999998</c:v>
                </c:pt>
                <c:pt idx="4211" formatCode="General">
                  <c:v>2.8340200000000002</c:v>
                </c:pt>
                <c:pt idx="4212" formatCode="General">
                  <c:v>2.8347000000000002</c:v>
                </c:pt>
                <c:pt idx="4213" formatCode="General">
                  <c:v>2.8353700000000002</c:v>
                </c:pt>
                <c:pt idx="4214" formatCode="General">
                  <c:v>2.8360400000000001</c:v>
                </c:pt>
                <c:pt idx="4215" formatCode="General">
                  <c:v>2.8367200000000001</c:v>
                </c:pt>
                <c:pt idx="4216" formatCode="General">
                  <c:v>2.8373900000000001</c:v>
                </c:pt>
                <c:pt idx="4217" formatCode="General">
                  <c:v>2.83806</c:v>
                </c:pt>
                <c:pt idx="4218" formatCode="General">
                  <c:v>2.83874</c:v>
                </c:pt>
                <c:pt idx="4219" formatCode="General">
                  <c:v>2.83941</c:v>
                </c:pt>
                <c:pt idx="4220" formatCode="General">
                  <c:v>2.8400799999999999</c:v>
                </c:pt>
                <c:pt idx="4221" formatCode="General">
                  <c:v>2.8407499999999999</c:v>
                </c:pt>
                <c:pt idx="4222" formatCode="General">
                  <c:v>2.8414299999999999</c:v>
                </c:pt>
                <c:pt idx="4223" formatCode="General">
                  <c:v>2.8420999999999998</c:v>
                </c:pt>
                <c:pt idx="4224" formatCode="General">
                  <c:v>2.8427699999999998</c:v>
                </c:pt>
                <c:pt idx="4225" formatCode="General">
                  <c:v>2.8434499999999998</c:v>
                </c:pt>
                <c:pt idx="4226" formatCode="General">
                  <c:v>2.8441200000000002</c:v>
                </c:pt>
                <c:pt idx="4227" formatCode="General">
                  <c:v>2.8447900000000002</c:v>
                </c:pt>
                <c:pt idx="4228" formatCode="General">
                  <c:v>2.8454700000000002</c:v>
                </c:pt>
                <c:pt idx="4229" formatCode="General">
                  <c:v>2.8461400000000001</c:v>
                </c:pt>
                <c:pt idx="4230" formatCode="General">
                  <c:v>2.8468100000000001</c:v>
                </c:pt>
                <c:pt idx="4231" formatCode="General">
                  <c:v>2.84748</c:v>
                </c:pt>
                <c:pt idx="4232" formatCode="General">
                  <c:v>2.84816</c:v>
                </c:pt>
                <c:pt idx="4233" formatCode="General">
                  <c:v>2.84883</c:v>
                </c:pt>
                <c:pt idx="4234" formatCode="General">
                  <c:v>2.8494999999999999</c:v>
                </c:pt>
                <c:pt idx="4235" formatCode="General">
                  <c:v>2.8501799999999999</c:v>
                </c:pt>
                <c:pt idx="4236" formatCode="General">
                  <c:v>2.8508499999999999</c:v>
                </c:pt>
                <c:pt idx="4237" formatCode="General">
                  <c:v>2.8515199999999998</c:v>
                </c:pt>
                <c:pt idx="4238" formatCode="General">
                  <c:v>2.8521999999999998</c:v>
                </c:pt>
                <c:pt idx="4239" formatCode="General">
                  <c:v>2.8528699999999998</c:v>
                </c:pt>
                <c:pt idx="4240" formatCode="General">
                  <c:v>2.8535400000000002</c:v>
                </c:pt>
                <c:pt idx="4241" formatCode="General">
                  <c:v>2.8542100000000001</c:v>
                </c:pt>
                <c:pt idx="4242" formatCode="General">
                  <c:v>2.8548900000000001</c:v>
                </c:pt>
                <c:pt idx="4243" formatCode="General">
                  <c:v>2.8555600000000001</c:v>
                </c:pt>
                <c:pt idx="4244" formatCode="General">
                  <c:v>2.85623</c:v>
                </c:pt>
                <c:pt idx="4245" formatCode="General">
                  <c:v>2.8569100000000001</c:v>
                </c:pt>
                <c:pt idx="4246" formatCode="General">
                  <c:v>2.85758</c:v>
                </c:pt>
                <c:pt idx="4247" formatCode="General">
                  <c:v>2.85825</c:v>
                </c:pt>
                <c:pt idx="4248" formatCode="General">
                  <c:v>2.85893</c:v>
                </c:pt>
                <c:pt idx="4249" formatCode="General">
                  <c:v>2.8595999999999999</c:v>
                </c:pt>
                <c:pt idx="4250" formatCode="General">
                  <c:v>2.8602699999999999</c:v>
                </c:pt>
                <c:pt idx="4251" formatCode="General">
                  <c:v>2.8609399999999998</c:v>
                </c:pt>
                <c:pt idx="4252" formatCode="General">
                  <c:v>2.8616199999999998</c:v>
                </c:pt>
                <c:pt idx="4253" formatCode="General">
                  <c:v>2.8622899999999998</c:v>
                </c:pt>
                <c:pt idx="4254" formatCode="General">
                  <c:v>2.8629600000000002</c:v>
                </c:pt>
                <c:pt idx="4255" formatCode="General">
                  <c:v>2.8636400000000002</c:v>
                </c:pt>
                <c:pt idx="4256" formatCode="General">
                  <c:v>2.8643100000000001</c:v>
                </c:pt>
                <c:pt idx="4257" formatCode="General">
                  <c:v>2.8649800000000001</c:v>
                </c:pt>
                <c:pt idx="4258" formatCode="General">
                  <c:v>2.8656600000000001</c:v>
                </c:pt>
                <c:pt idx="4259" formatCode="General">
                  <c:v>2.86633</c:v>
                </c:pt>
                <c:pt idx="4260" formatCode="General">
                  <c:v>2.867</c:v>
                </c:pt>
                <c:pt idx="4261" formatCode="General">
                  <c:v>2.8676699999999999</c:v>
                </c:pt>
                <c:pt idx="4262" formatCode="General">
                  <c:v>2.86835</c:v>
                </c:pt>
                <c:pt idx="4263" formatCode="General">
                  <c:v>2.8690199999999999</c:v>
                </c:pt>
                <c:pt idx="4264" formatCode="General">
                  <c:v>2.8696899999999999</c:v>
                </c:pt>
                <c:pt idx="4265" formatCode="General">
                  <c:v>2.8703699999999999</c:v>
                </c:pt>
                <c:pt idx="4266" formatCode="General">
                  <c:v>2.8710399999999998</c:v>
                </c:pt>
                <c:pt idx="4267" formatCode="General">
                  <c:v>2.8717100000000002</c:v>
                </c:pt>
                <c:pt idx="4268" formatCode="General">
                  <c:v>2.8723900000000002</c:v>
                </c:pt>
                <c:pt idx="4269" formatCode="General">
                  <c:v>2.8730600000000002</c:v>
                </c:pt>
                <c:pt idx="4270" formatCode="General">
                  <c:v>2.8737300000000001</c:v>
                </c:pt>
                <c:pt idx="4271" formatCode="General">
                  <c:v>2.8744000000000001</c:v>
                </c:pt>
                <c:pt idx="4272" formatCode="General">
                  <c:v>2.8750800000000001</c:v>
                </c:pt>
                <c:pt idx="4273" formatCode="General">
                  <c:v>2.87575</c:v>
                </c:pt>
                <c:pt idx="4274" formatCode="General">
                  <c:v>2.87642</c:v>
                </c:pt>
                <c:pt idx="4275" formatCode="General">
                  <c:v>2.8771</c:v>
                </c:pt>
                <c:pt idx="4276" formatCode="General">
                  <c:v>2.8777699999999999</c:v>
                </c:pt>
                <c:pt idx="4277" formatCode="General">
                  <c:v>2.8784399999999999</c:v>
                </c:pt>
                <c:pt idx="4278" formatCode="General">
                  <c:v>2.8791199999999999</c:v>
                </c:pt>
                <c:pt idx="4279" formatCode="General">
                  <c:v>2.8797899999999998</c:v>
                </c:pt>
                <c:pt idx="4280" formatCode="General">
                  <c:v>2.8804599999999998</c:v>
                </c:pt>
                <c:pt idx="4281" formatCode="General">
                  <c:v>2.8811399999999998</c:v>
                </c:pt>
                <c:pt idx="4282" formatCode="General">
                  <c:v>2.8818100000000002</c:v>
                </c:pt>
                <c:pt idx="4283" formatCode="General">
                  <c:v>2.8824800000000002</c:v>
                </c:pt>
                <c:pt idx="4284" formatCode="General">
                  <c:v>2.8831500000000001</c:v>
                </c:pt>
                <c:pt idx="4285" formatCode="General">
                  <c:v>2.8838300000000001</c:v>
                </c:pt>
                <c:pt idx="4286" formatCode="General">
                  <c:v>2.8845000000000001</c:v>
                </c:pt>
                <c:pt idx="4287" formatCode="General">
                  <c:v>2.88517</c:v>
                </c:pt>
                <c:pt idx="4288" formatCode="General">
                  <c:v>2.88585</c:v>
                </c:pt>
                <c:pt idx="4289" formatCode="General">
                  <c:v>2.88652</c:v>
                </c:pt>
                <c:pt idx="4290" formatCode="General">
                  <c:v>2.8871899999999999</c:v>
                </c:pt>
                <c:pt idx="4291" formatCode="General">
                  <c:v>2.8878699999999999</c:v>
                </c:pt>
                <c:pt idx="4292" formatCode="General">
                  <c:v>2.8885399999999999</c:v>
                </c:pt>
                <c:pt idx="4293" formatCode="General">
                  <c:v>2.8892099999999998</c:v>
                </c:pt>
                <c:pt idx="4294" formatCode="General">
                  <c:v>2.8898799999999998</c:v>
                </c:pt>
                <c:pt idx="4295" formatCode="General">
                  <c:v>2.8905599999999998</c:v>
                </c:pt>
                <c:pt idx="4296" formatCode="General">
                  <c:v>2.8912300000000002</c:v>
                </c:pt>
                <c:pt idx="4297" formatCode="General">
                  <c:v>2.8919000000000001</c:v>
                </c:pt>
                <c:pt idx="4298" formatCode="General">
                  <c:v>2.8925800000000002</c:v>
                </c:pt>
                <c:pt idx="4299" formatCode="General">
                  <c:v>2.8932500000000001</c:v>
                </c:pt>
                <c:pt idx="4300" formatCode="General">
                  <c:v>2.89392</c:v>
                </c:pt>
                <c:pt idx="4301" formatCode="General">
                  <c:v>2.8946000000000001</c:v>
                </c:pt>
                <c:pt idx="4302" formatCode="General">
                  <c:v>2.89527</c:v>
                </c:pt>
                <c:pt idx="4303" formatCode="General">
                  <c:v>2.89594</c:v>
                </c:pt>
                <c:pt idx="4304" formatCode="General">
                  <c:v>2.8966099999999999</c:v>
                </c:pt>
                <c:pt idx="4305" formatCode="General">
                  <c:v>2.8972899999999999</c:v>
                </c:pt>
                <c:pt idx="4306" formatCode="General">
                  <c:v>2.8979599999999999</c:v>
                </c:pt>
                <c:pt idx="4307" formatCode="General">
                  <c:v>2.8986299999999998</c:v>
                </c:pt>
                <c:pt idx="4308" formatCode="General">
                  <c:v>2.8993099999999998</c:v>
                </c:pt>
                <c:pt idx="4309" formatCode="General">
                  <c:v>2.8999799999999998</c:v>
                </c:pt>
                <c:pt idx="4310" formatCode="General">
                  <c:v>2.9006500000000002</c:v>
                </c:pt>
                <c:pt idx="4311" formatCode="General">
                  <c:v>2.9013300000000002</c:v>
                </c:pt>
                <c:pt idx="4312" formatCode="General">
                  <c:v>2.9020000000000001</c:v>
                </c:pt>
                <c:pt idx="4313" formatCode="General">
                  <c:v>2.9026700000000001</c:v>
                </c:pt>
                <c:pt idx="4314" formatCode="General">
                  <c:v>2.90334</c:v>
                </c:pt>
                <c:pt idx="4315" formatCode="General">
                  <c:v>2.90402</c:v>
                </c:pt>
                <c:pt idx="4316" formatCode="General">
                  <c:v>2.90469</c:v>
                </c:pt>
                <c:pt idx="4317" formatCode="General">
                  <c:v>2.9053599999999999</c:v>
                </c:pt>
                <c:pt idx="4318" formatCode="General">
                  <c:v>2.90604</c:v>
                </c:pt>
                <c:pt idx="4319" formatCode="General">
                  <c:v>2.9067099999999999</c:v>
                </c:pt>
                <c:pt idx="4320" formatCode="General">
                  <c:v>2.9073799999999999</c:v>
                </c:pt>
                <c:pt idx="4321" formatCode="General">
                  <c:v>2.9080599999999999</c:v>
                </c:pt>
                <c:pt idx="4322" formatCode="General">
                  <c:v>2.9087299999999998</c:v>
                </c:pt>
                <c:pt idx="4323" formatCode="General">
                  <c:v>2.9094000000000002</c:v>
                </c:pt>
                <c:pt idx="4324" formatCode="General">
                  <c:v>2.9100700000000002</c:v>
                </c:pt>
                <c:pt idx="4325" formatCode="General">
                  <c:v>2.9107500000000002</c:v>
                </c:pt>
                <c:pt idx="4326" formatCode="General">
                  <c:v>2.9114200000000001</c:v>
                </c:pt>
                <c:pt idx="4327" formatCode="General">
                  <c:v>2.9120900000000001</c:v>
                </c:pt>
                <c:pt idx="4328" formatCode="General">
                  <c:v>2.9127700000000001</c:v>
                </c:pt>
                <c:pt idx="4329" formatCode="General">
                  <c:v>2.91344</c:v>
                </c:pt>
                <c:pt idx="4330" formatCode="General">
                  <c:v>2.91411</c:v>
                </c:pt>
                <c:pt idx="4331" formatCode="General">
                  <c:v>2.91479</c:v>
                </c:pt>
                <c:pt idx="4332" formatCode="General">
                  <c:v>2.9154599999999999</c:v>
                </c:pt>
                <c:pt idx="4333" formatCode="General">
                  <c:v>2.9161299999999999</c:v>
                </c:pt>
                <c:pt idx="4334" formatCode="General">
                  <c:v>2.9167999999999998</c:v>
                </c:pt>
                <c:pt idx="4335" formatCode="General">
                  <c:v>2.9174799999999999</c:v>
                </c:pt>
                <c:pt idx="4336" formatCode="General">
                  <c:v>2.9181499999999998</c:v>
                </c:pt>
                <c:pt idx="4337" formatCode="General">
                  <c:v>2.9188200000000002</c:v>
                </c:pt>
                <c:pt idx="4338" formatCode="General">
                  <c:v>2.9195000000000002</c:v>
                </c:pt>
                <c:pt idx="4339" formatCode="General">
                  <c:v>2.9201700000000002</c:v>
                </c:pt>
                <c:pt idx="4340" formatCode="General">
                  <c:v>2.9208400000000001</c:v>
                </c:pt>
                <c:pt idx="4341" formatCode="General">
                  <c:v>2.9215200000000001</c:v>
                </c:pt>
                <c:pt idx="4342" formatCode="General">
                  <c:v>2.9221900000000001</c:v>
                </c:pt>
                <c:pt idx="4343" formatCode="General">
                  <c:v>2.92286</c:v>
                </c:pt>
                <c:pt idx="4344" formatCode="General">
                  <c:v>2.92353</c:v>
                </c:pt>
                <c:pt idx="4345" formatCode="General">
                  <c:v>2.92421</c:v>
                </c:pt>
                <c:pt idx="4346" formatCode="General">
                  <c:v>2.9248799999999999</c:v>
                </c:pt>
                <c:pt idx="4347" formatCode="General">
                  <c:v>2.9255499999999999</c:v>
                </c:pt>
                <c:pt idx="4348" formatCode="General">
                  <c:v>2.9262299999999999</c:v>
                </c:pt>
                <c:pt idx="4349" formatCode="General">
                  <c:v>2.9268999999999998</c:v>
                </c:pt>
                <c:pt idx="4350" formatCode="General">
                  <c:v>2.9275699999999998</c:v>
                </c:pt>
                <c:pt idx="4351" formatCode="General">
                  <c:v>2.9282499999999998</c:v>
                </c:pt>
                <c:pt idx="4352" formatCode="General">
                  <c:v>2.9289200000000002</c:v>
                </c:pt>
                <c:pt idx="4353" formatCode="General">
                  <c:v>2.9295900000000001</c:v>
                </c:pt>
                <c:pt idx="4354" formatCode="General">
                  <c:v>2.9302600000000001</c:v>
                </c:pt>
                <c:pt idx="4355" formatCode="General">
                  <c:v>2.9309400000000001</c:v>
                </c:pt>
                <c:pt idx="4356" formatCode="General">
                  <c:v>2.93161</c:v>
                </c:pt>
                <c:pt idx="4357" formatCode="General">
                  <c:v>2.93228</c:v>
                </c:pt>
                <c:pt idx="4358" formatCode="General">
                  <c:v>2.93296</c:v>
                </c:pt>
                <c:pt idx="4359" formatCode="General">
                  <c:v>2.93363</c:v>
                </c:pt>
                <c:pt idx="4360" formatCode="General">
                  <c:v>2.9342999999999999</c:v>
                </c:pt>
                <c:pt idx="4361" formatCode="General">
                  <c:v>2.9349799999999999</c:v>
                </c:pt>
                <c:pt idx="4362" formatCode="General">
                  <c:v>2.9356499999999999</c:v>
                </c:pt>
                <c:pt idx="4363" formatCode="General">
                  <c:v>2.9363199999999998</c:v>
                </c:pt>
                <c:pt idx="4364" formatCode="General">
                  <c:v>2.9369900000000002</c:v>
                </c:pt>
                <c:pt idx="4365" formatCode="General">
                  <c:v>2.9376699999999998</c:v>
                </c:pt>
                <c:pt idx="4366" formatCode="General">
                  <c:v>2.9383400000000002</c:v>
                </c:pt>
                <c:pt idx="4367" formatCode="General">
                  <c:v>2.9390100000000001</c:v>
                </c:pt>
                <c:pt idx="4368" formatCode="General">
                  <c:v>2.9396900000000001</c:v>
                </c:pt>
                <c:pt idx="4369" formatCode="General">
                  <c:v>2.9403600000000001</c:v>
                </c:pt>
                <c:pt idx="4370" formatCode="General">
                  <c:v>2.94103</c:v>
                </c:pt>
                <c:pt idx="4371" formatCode="General">
                  <c:v>2.94171</c:v>
                </c:pt>
                <c:pt idx="4372" formatCode="General">
                  <c:v>2.94238</c:v>
                </c:pt>
                <c:pt idx="4373" formatCode="General">
                  <c:v>2.9430499999999999</c:v>
                </c:pt>
                <c:pt idx="4374" formatCode="General">
                  <c:v>2.9437199999999999</c:v>
                </c:pt>
                <c:pt idx="4375" formatCode="General">
                  <c:v>2.9443999999999999</c:v>
                </c:pt>
                <c:pt idx="4376" formatCode="General">
                  <c:v>2.9450699999999999</c:v>
                </c:pt>
                <c:pt idx="4377" formatCode="General">
                  <c:v>2.9457399999999998</c:v>
                </c:pt>
                <c:pt idx="4378" formatCode="General">
                  <c:v>2.9464199999999998</c:v>
                </c:pt>
                <c:pt idx="4379" formatCode="General">
                  <c:v>2.9470900000000002</c:v>
                </c:pt>
                <c:pt idx="4380" formatCode="General">
                  <c:v>2.9477600000000002</c:v>
                </c:pt>
                <c:pt idx="4381" formatCode="General">
                  <c:v>2.9484400000000002</c:v>
                </c:pt>
                <c:pt idx="4382" formatCode="General">
                  <c:v>2.9491100000000001</c:v>
                </c:pt>
                <c:pt idx="4383" formatCode="General">
                  <c:v>2.9497800000000001</c:v>
                </c:pt>
                <c:pt idx="4384" formatCode="General">
                  <c:v>2.95045</c:v>
                </c:pt>
                <c:pt idx="4385" formatCode="General">
                  <c:v>2.95113</c:v>
                </c:pt>
                <c:pt idx="4386" formatCode="General">
                  <c:v>2.9518</c:v>
                </c:pt>
                <c:pt idx="4387" formatCode="General">
                  <c:v>2.9524699999999999</c:v>
                </c:pt>
                <c:pt idx="4388" formatCode="General">
                  <c:v>2.9531499999999999</c:v>
                </c:pt>
                <c:pt idx="4389" formatCode="General">
                  <c:v>2.9538199999999999</c:v>
                </c:pt>
                <c:pt idx="4390" formatCode="General">
                  <c:v>2.9544899999999998</c:v>
                </c:pt>
                <c:pt idx="4391" formatCode="General">
                  <c:v>2.9551699999999999</c:v>
                </c:pt>
                <c:pt idx="4392" formatCode="General">
                  <c:v>2.9558399999999998</c:v>
                </c:pt>
                <c:pt idx="4393" formatCode="General">
                  <c:v>2.9565100000000002</c:v>
                </c:pt>
                <c:pt idx="4394" formatCode="General">
                  <c:v>2.9571800000000001</c:v>
                </c:pt>
                <c:pt idx="4395" formatCode="General">
                  <c:v>2.9578600000000002</c:v>
                </c:pt>
                <c:pt idx="4396" formatCode="General">
                  <c:v>2.9585300000000001</c:v>
                </c:pt>
                <c:pt idx="4397" formatCode="General">
                  <c:v>2.9592000000000001</c:v>
                </c:pt>
                <c:pt idx="4398" formatCode="General">
                  <c:v>2.9598800000000001</c:v>
                </c:pt>
                <c:pt idx="4399" formatCode="General">
                  <c:v>2.96055</c:v>
                </c:pt>
                <c:pt idx="4400" formatCode="General">
                  <c:v>2.96122</c:v>
                </c:pt>
                <c:pt idx="4401" formatCode="General">
                  <c:v>2.9619</c:v>
                </c:pt>
                <c:pt idx="4402" formatCode="General">
                  <c:v>2.9625699999999999</c:v>
                </c:pt>
                <c:pt idx="4403" formatCode="General">
                  <c:v>2.9632399999999999</c:v>
                </c:pt>
                <c:pt idx="4404" formatCode="General">
                  <c:v>2.9639099999999998</c:v>
                </c:pt>
                <c:pt idx="4405" formatCode="General">
                  <c:v>2.9645899999999998</c:v>
                </c:pt>
                <c:pt idx="4406" formatCode="General">
                  <c:v>2.9652599999999998</c:v>
                </c:pt>
                <c:pt idx="4407" formatCode="General">
                  <c:v>2.9659300000000002</c:v>
                </c:pt>
                <c:pt idx="4408" formatCode="General">
                  <c:v>2.9666100000000002</c:v>
                </c:pt>
                <c:pt idx="4409" formatCode="General">
                  <c:v>2.9672800000000001</c:v>
                </c:pt>
                <c:pt idx="4410" formatCode="General">
                  <c:v>2.9679500000000001</c:v>
                </c:pt>
                <c:pt idx="4411" formatCode="General">
                  <c:v>2.9686300000000001</c:v>
                </c:pt>
                <c:pt idx="4412" formatCode="General">
                  <c:v>2.9693000000000001</c:v>
                </c:pt>
                <c:pt idx="4413" formatCode="General">
                  <c:v>2.96997</c:v>
                </c:pt>
                <c:pt idx="4414" formatCode="General">
                  <c:v>2.9706399999999999</c:v>
                </c:pt>
                <c:pt idx="4415" formatCode="General">
                  <c:v>2.97132</c:v>
                </c:pt>
                <c:pt idx="4416" formatCode="General">
                  <c:v>2.9719899999999999</c:v>
                </c:pt>
                <c:pt idx="4417" formatCode="General">
                  <c:v>2.9726599999999999</c:v>
                </c:pt>
                <c:pt idx="4418" formatCode="General">
                  <c:v>2.9733399999999999</c:v>
                </c:pt>
                <c:pt idx="4419" formatCode="General">
                  <c:v>2.9740099999999998</c:v>
                </c:pt>
                <c:pt idx="4420" formatCode="General">
                  <c:v>2.9746800000000002</c:v>
                </c:pt>
                <c:pt idx="4421" formatCode="General">
                  <c:v>2.9753599999999998</c:v>
                </c:pt>
                <c:pt idx="4422" formatCode="General">
                  <c:v>2.9760300000000002</c:v>
                </c:pt>
                <c:pt idx="4423" formatCode="General">
                  <c:v>2.9767000000000001</c:v>
                </c:pt>
                <c:pt idx="4424" formatCode="General">
                  <c:v>2.9773700000000001</c:v>
                </c:pt>
                <c:pt idx="4425" formatCode="General">
                  <c:v>2.9780500000000001</c:v>
                </c:pt>
                <c:pt idx="4426" formatCode="General">
                  <c:v>2.97872</c:v>
                </c:pt>
                <c:pt idx="4427" formatCode="General">
                  <c:v>2.97939</c:v>
                </c:pt>
                <c:pt idx="4428" formatCode="General">
                  <c:v>2.98007</c:v>
                </c:pt>
                <c:pt idx="4429" formatCode="General">
                  <c:v>2.9807399999999999</c:v>
                </c:pt>
                <c:pt idx="4430" formatCode="General">
                  <c:v>2.9814099999999999</c:v>
                </c:pt>
                <c:pt idx="4431" formatCode="General">
                  <c:v>2.9820899999999999</c:v>
                </c:pt>
                <c:pt idx="4432" formatCode="General">
                  <c:v>2.9827599999999999</c:v>
                </c:pt>
                <c:pt idx="4433" formatCode="General">
                  <c:v>2.9834299999999998</c:v>
                </c:pt>
                <c:pt idx="4434" formatCode="General">
                  <c:v>2.9841000000000002</c:v>
                </c:pt>
                <c:pt idx="4435" formatCode="General">
                  <c:v>2.9847800000000002</c:v>
                </c:pt>
                <c:pt idx="4436" formatCode="General">
                  <c:v>2.9854500000000002</c:v>
                </c:pt>
                <c:pt idx="4437" formatCode="General">
                  <c:v>2.9861200000000001</c:v>
                </c:pt>
                <c:pt idx="4438" formatCode="General">
                  <c:v>2.9868000000000001</c:v>
                </c:pt>
                <c:pt idx="4439" formatCode="General">
                  <c:v>2.9874700000000001</c:v>
                </c:pt>
                <c:pt idx="4440" formatCode="General">
                  <c:v>2.98814</c:v>
                </c:pt>
                <c:pt idx="4441" formatCode="General">
                  <c:v>2.98882</c:v>
                </c:pt>
                <c:pt idx="4442" formatCode="General">
                  <c:v>2.98949</c:v>
                </c:pt>
                <c:pt idx="4443" formatCode="General">
                  <c:v>2.9901599999999999</c:v>
                </c:pt>
                <c:pt idx="4444" formatCode="General">
                  <c:v>2.9908299999999999</c:v>
                </c:pt>
                <c:pt idx="4445" formatCode="General">
                  <c:v>2.9915099999999999</c:v>
                </c:pt>
                <c:pt idx="4446" formatCode="General">
                  <c:v>2.9921799999999998</c:v>
                </c:pt>
                <c:pt idx="4447" formatCode="General">
                  <c:v>2.9928499999999998</c:v>
                </c:pt>
                <c:pt idx="4448" formatCode="General">
                  <c:v>2.9935299999999998</c:v>
                </c:pt>
                <c:pt idx="4449" formatCode="General">
                  <c:v>2.9942000000000002</c:v>
                </c:pt>
                <c:pt idx="4450" formatCode="General">
                  <c:v>2.9948700000000001</c:v>
                </c:pt>
                <c:pt idx="4451" formatCode="General">
                  <c:v>2.9955500000000002</c:v>
                </c:pt>
                <c:pt idx="4452" formatCode="General">
                  <c:v>2.9962200000000001</c:v>
                </c:pt>
                <c:pt idx="4453" formatCode="General">
                  <c:v>2.9968900000000001</c:v>
                </c:pt>
                <c:pt idx="4454" formatCode="General">
                  <c:v>2.99756</c:v>
                </c:pt>
                <c:pt idx="4455" formatCode="General">
                  <c:v>2.99824</c:v>
                </c:pt>
                <c:pt idx="4456" formatCode="General">
                  <c:v>2.99891</c:v>
                </c:pt>
                <c:pt idx="4457" formatCode="General">
                  <c:v>2.9995799999999999</c:v>
                </c:pt>
                <c:pt idx="4458" formatCode="General">
                  <c:v>3.0002599999999999</c:v>
                </c:pt>
                <c:pt idx="4459" formatCode="General">
                  <c:v>3.0009299999999999</c:v>
                </c:pt>
                <c:pt idx="4460" formatCode="General">
                  <c:v>3.0015999999999998</c:v>
                </c:pt>
                <c:pt idx="4461" formatCode="General">
                  <c:v>3.0022799999999998</c:v>
                </c:pt>
                <c:pt idx="4462" formatCode="General">
                  <c:v>3.0029499999999998</c:v>
                </c:pt>
                <c:pt idx="4463" formatCode="General">
                  <c:v>3.0036200000000002</c:v>
                </c:pt>
                <c:pt idx="4464" formatCode="General">
                  <c:v>3.0042900000000001</c:v>
                </c:pt>
                <c:pt idx="4465" formatCode="General">
                  <c:v>3.0049700000000001</c:v>
                </c:pt>
                <c:pt idx="4466" formatCode="General">
                  <c:v>3.0056400000000001</c:v>
                </c:pt>
                <c:pt idx="4467" formatCode="General">
                  <c:v>3.00631</c:v>
                </c:pt>
                <c:pt idx="4468" formatCode="General">
                  <c:v>3.0069900000000001</c:v>
                </c:pt>
                <c:pt idx="4469" formatCode="General">
                  <c:v>3.00766</c:v>
                </c:pt>
                <c:pt idx="4470" formatCode="General">
                  <c:v>3.0083299999999999</c:v>
                </c:pt>
                <c:pt idx="4471" formatCode="General">
                  <c:v>3.00901</c:v>
                </c:pt>
                <c:pt idx="4472" formatCode="General">
                  <c:v>3.0096799999999999</c:v>
                </c:pt>
                <c:pt idx="4473" formatCode="General">
                  <c:v>3.0103499999999999</c:v>
                </c:pt>
                <c:pt idx="4474" formatCode="General">
                  <c:v>3.0110299999999999</c:v>
                </c:pt>
                <c:pt idx="4475" formatCode="General">
                  <c:v>3.0116999999999998</c:v>
                </c:pt>
                <c:pt idx="4476" formatCode="General">
                  <c:v>3.0123700000000002</c:v>
                </c:pt>
                <c:pt idx="4477" formatCode="General">
                  <c:v>3.0130400000000002</c:v>
                </c:pt>
                <c:pt idx="4478" formatCode="General">
                  <c:v>3.0137200000000002</c:v>
                </c:pt>
                <c:pt idx="4479" formatCode="General">
                  <c:v>3.0143900000000001</c:v>
                </c:pt>
                <c:pt idx="4480" formatCode="General">
                  <c:v>3.0150600000000001</c:v>
                </c:pt>
                <c:pt idx="4481" formatCode="General">
                  <c:v>3.0157400000000001</c:v>
                </c:pt>
                <c:pt idx="4482" formatCode="General">
                  <c:v>3.01641</c:v>
                </c:pt>
                <c:pt idx="4483" formatCode="General">
                  <c:v>3.01708</c:v>
                </c:pt>
                <c:pt idx="4484" formatCode="General">
                  <c:v>3.01776</c:v>
                </c:pt>
                <c:pt idx="4485" formatCode="General">
                  <c:v>3.0184299999999999</c:v>
                </c:pt>
                <c:pt idx="4486" formatCode="General">
                  <c:v>3.0190999999999999</c:v>
                </c:pt>
                <c:pt idx="4487" formatCode="General">
                  <c:v>3.0197699999999998</c:v>
                </c:pt>
                <c:pt idx="4488" formatCode="General">
                  <c:v>3.0204499999999999</c:v>
                </c:pt>
                <c:pt idx="4489" formatCode="General">
                  <c:v>3.0211199999999998</c:v>
                </c:pt>
                <c:pt idx="4490" formatCode="General">
                  <c:v>3.0217900000000002</c:v>
                </c:pt>
                <c:pt idx="4491" formatCode="General">
                  <c:v>3.0224700000000002</c:v>
                </c:pt>
                <c:pt idx="4492" formatCode="General">
                  <c:v>3.0231400000000002</c:v>
                </c:pt>
                <c:pt idx="4493" formatCode="General">
                  <c:v>3.0238100000000001</c:v>
                </c:pt>
                <c:pt idx="4494" formatCode="General">
                  <c:v>3.0244900000000001</c:v>
                </c:pt>
                <c:pt idx="4495" formatCode="General">
                  <c:v>3.0251600000000001</c:v>
                </c:pt>
                <c:pt idx="4496" formatCode="General">
                  <c:v>3.02583</c:v>
                </c:pt>
                <c:pt idx="4497" formatCode="General">
                  <c:v>3.0265</c:v>
                </c:pt>
                <c:pt idx="4498" formatCode="General">
                  <c:v>3.02718</c:v>
                </c:pt>
                <c:pt idx="4499" formatCode="General">
                  <c:v>3.0278499999999999</c:v>
                </c:pt>
                <c:pt idx="4500" formatCode="General">
                  <c:v>3.0285199999999999</c:v>
                </c:pt>
                <c:pt idx="4501" formatCode="General">
                  <c:v>3.0291999999999999</c:v>
                </c:pt>
                <c:pt idx="4502" formatCode="General">
                  <c:v>3.0298699999999998</c:v>
                </c:pt>
                <c:pt idx="4503" formatCode="General">
                  <c:v>3.0305399999999998</c:v>
                </c:pt>
                <c:pt idx="4504" formatCode="General">
                  <c:v>3.0312199999999998</c:v>
                </c:pt>
                <c:pt idx="4505" formatCode="General">
                  <c:v>3.0318900000000002</c:v>
                </c:pt>
                <c:pt idx="4506" formatCode="General">
                  <c:v>3.0325600000000001</c:v>
                </c:pt>
                <c:pt idx="4507" formatCode="General">
                  <c:v>3.0332300000000001</c:v>
                </c:pt>
                <c:pt idx="4508" formatCode="General">
                  <c:v>3.0339100000000001</c:v>
                </c:pt>
                <c:pt idx="4509" formatCode="General">
                  <c:v>3.0345800000000001</c:v>
                </c:pt>
                <c:pt idx="4510" formatCode="General">
                  <c:v>3.03525</c:v>
                </c:pt>
                <c:pt idx="4511" formatCode="General">
                  <c:v>3.03593</c:v>
                </c:pt>
                <c:pt idx="4512" formatCode="General">
                  <c:v>3.0366</c:v>
                </c:pt>
                <c:pt idx="4513" formatCode="General">
                  <c:v>3.0372699999999999</c:v>
                </c:pt>
                <c:pt idx="4514" formatCode="General">
                  <c:v>3.0379499999999999</c:v>
                </c:pt>
                <c:pt idx="4515" formatCode="General">
                  <c:v>3.0386199999999999</c:v>
                </c:pt>
                <c:pt idx="4516" formatCode="General">
                  <c:v>3.0392899999999998</c:v>
                </c:pt>
                <c:pt idx="4517" formatCode="General">
                  <c:v>3.0399600000000002</c:v>
                </c:pt>
                <c:pt idx="4518" formatCode="General">
                  <c:v>3.0406399999999998</c:v>
                </c:pt>
                <c:pt idx="4519" formatCode="General">
                  <c:v>3.0413100000000002</c:v>
                </c:pt>
                <c:pt idx="4520" formatCode="General">
                  <c:v>3.0419800000000001</c:v>
                </c:pt>
                <c:pt idx="4521" formatCode="General">
                  <c:v>3.0426600000000001</c:v>
                </c:pt>
                <c:pt idx="4522" formatCode="General">
                  <c:v>3.0433300000000001</c:v>
                </c:pt>
                <c:pt idx="4523" formatCode="General">
                  <c:v>3.044</c:v>
                </c:pt>
                <c:pt idx="4524" formatCode="General">
                  <c:v>3.0446800000000001</c:v>
                </c:pt>
                <c:pt idx="4525" formatCode="General">
                  <c:v>3.04535</c:v>
                </c:pt>
                <c:pt idx="4526" formatCode="General">
                  <c:v>3.0460199999999999</c:v>
                </c:pt>
                <c:pt idx="4527" formatCode="General">
                  <c:v>3.0466899999999999</c:v>
                </c:pt>
                <c:pt idx="4528" formatCode="General">
                  <c:v>3.0473699999999999</c:v>
                </c:pt>
                <c:pt idx="4529" formatCode="General">
                  <c:v>3.0480399999999999</c:v>
                </c:pt>
                <c:pt idx="4530" formatCode="General">
                  <c:v>3.0487099999999998</c:v>
                </c:pt>
                <c:pt idx="4531" formatCode="General">
                  <c:v>3.0493899999999998</c:v>
                </c:pt>
                <c:pt idx="4532" formatCode="General">
                  <c:v>3.0500600000000002</c:v>
                </c:pt>
                <c:pt idx="4533" formatCode="General">
                  <c:v>3.0507300000000002</c:v>
                </c:pt>
                <c:pt idx="4534" formatCode="General">
                  <c:v>3.0514100000000002</c:v>
                </c:pt>
                <c:pt idx="4535" formatCode="General">
                  <c:v>3.0520800000000001</c:v>
                </c:pt>
                <c:pt idx="4536" formatCode="General">
                  <c:v>3.0527500000000001</c:v>
                </c:pt>
                <c:pt idx="4537" formatCode="General">
                  <c:v>3.05342</c:v>
                </c:pt>
                <c:pt idx="4538" formatCode="General">
                  <c:v>3.0541</c:v>
                </c:pt>
                <c:pt idx="4539" formatCode="General">
                  <c:v>3.05477</c:v>
                </c:pt>
                <c:pt idx="4540" formatCode="General">
                  <c:v>3.0554399999999999</c:v>
                </c:pt>
                <c:pt idx="4541" formatCode="General">
                  <c:v>3.0561199999999999</c:v>
                </c:pt>
                <c:pt idx="4542" formatCode="General">
                  <c:v>3.0567899999999999</c:v>
                </c:pt>
                <c:pt idx="4543" formatCode="General">
                  <c:v>3.0574599999999998</c:v>
                </c:pt>
                <c:pt idx="4544" formatCode="General">
                  <c:v>3.0581399999999999</c:v>
                </c:pt>
                <c:pt idx="4545" formatCode="General">
                  <c:v>3.0588099999999998</c:v>
                </c:pt>
                <c:pt idx="4546" formatCode="General">
                  <c:v>3.0594800000000002</c:v>
                </c:pt>
                <c:pt idx="4547" formatCode="General">
                  <c:v>3.0601500000000001</c:v>
                </c:pt>
                <c:pt idx="4548" formatCode="General">
                  <c:v>3.0608300000000002</c:v>
                </c:pt>
                <c:pt idx="4549" formatCode="General">
                  <c:v>3.0615000000000001</c:v>
                </c:pt>
                <c:pt idx="4550" formatCode="General">
                  <c:v>3.0621700000000001</c:v>
                </c:pt>
                <c:pt idx="4551" formatCode="General">
                  <c:v>3.0628500000000001</c:v>
                </c:pt>
                <c:pt idx="4552" formatCode="General">
                  <c:v>3.06352</c:v>
                </c:pt>
                <c:pt idx="4553" formatCode="General">
                  <c:v>3.06419</c:v>
                </c:pt>
                <c:pt idx="4554" formatCode="General">
                  <c:v>3.06487</c:v>
                </c:pt>
                <c:pt idx="4555" formatCode="General">
                  <c:v>3.0655399999999999</c:v>
                </c:pt>
                <c:pt idx="4556" formatCode="General">
                  <c:v>3.0662099999999999</c:v>
                </c:pt>
                <c:pt idx="4557" formatCode="General">
                  <c:v>3.0668799999999998</c:v>
                </c:pt>
                <c:pt idx="4558" formatCode="General">
                  <c:v>3.0675599999999998</c:v>
                </c:pt>
                <c:pt idx="4559" formatCode="General">
                  <c:v>3.0682299999999998</c:v>
                </c:pt>
                <c:pt idx="4560" formatCode="General">
                  <c:v>3.0689000000000002</c:v>
                </c:pt>
                <c:pt idx="4561" formatCode="General">
                  <c:v>3.0695800000000002</c:v>
                </c:pt>
                <c:pt idx="4562" formatCode="General">
                  <c:v>3.0702500000000001</c:v>
                </c:pt>
                <c:pt idx="4563" formatCode="General">
                  <c:v>3.0709200000000001</c:v>
                </c:pt>
                <c:pt idx="4564" formatCode="General">
                  <c:v>3.0716000000000001</c:v>
                </c:pt>
                <c:pt idx="4565" formatCode="General">
                  <c:v>3.0722700000000001</c:v>
                </c:pt>
                <c:pt idx="4566" formatCode="General">
                  <c:v>3.07294</c:v>
                </c:pt>
                <c:pt idx="4567" formatCode="General">
                  <c:v>3.07361</c:v>
                </c:pt>
                <c:pt idx="4568" formatCode="General">
                  <c:v>3.07429</c:v>
                </c:pt>
                <c:pt idx="4569" formatCode="General">
                  <c:v>3.0749599999999999</c:v>
                </c:pt>
                <c:pt idx="4570" formatCode="General">
                  <c:v>3.0756299999999999</c:v>
                </c:pt>
                <c:pt idx="4571" formatCode="General">
                  <c:v>3.0763099999999999</c:v>
                </c:pt>
                <c:pt idx="4572" formatCode="General">
                  <c:v>3.0769799999999998</c:v>
                </c:pt>
                <c:pt idx="4573" formatCode="General">
                  <c:v>3.0776500000000002</c:v>
                </c:pt>
                <c:pt idx="4574" formatCode="General">
                  <c:v>3.0783299999999998</c:v>
                </c:pt>
                <c:pt idx="4575" formatCode="General">
                  <c:v>3.0790000000000002</c:v>
                </c:pt>
                <c:pt idx="4576" formatCode="General">
                  <c:v>3.0796700000000001</c:v>
                </c:pt>
                <c:pt idx="4577" formatCode="General">
                  <c:v>3.0803400000000001</c:v>
                </c:pt>
                <c:pt idx="4578" formatCode="General">
                  <c:v>3.0810200000000001</c:v>
                </c:pt>
                <c:pt idx="4579" formatCode="General">
                  <c:v>3.08169</c:v>
                </c:pt>
                <c:pt idx="4580" formatCode="General">
                  <c:v>3.08236</c:v>
                </c:pt>
                <c:pt idx="4581" formatCode="General">
                  <c:v>3.08304</c:v>
                </c:pt>
                <c:pt idx="4582" formatCode="General">
                  <c:v>3.08371</c:v>
                </c:pt>
                <c:pt idx="4583" formatCode="General">
                  <c:v>3.0843799999999999</c:v>
                </c:pt>
                <c:pt idx="4584" formatCode="General">
                  <c:v>3.0850599999999999</c:v>
                </c:pt>
                <c:pt idx="4585" formatCode="General">
                  <c:v>3.0857299999999999</c:v>
                </c:pt>
                <c:pt idx="4586" formatCode="General">
                  <c:v>3.0863999999999998</c:v>
                </c:pt>
                <c:pt idx="4587" formatCode="General">
                  <c:v>3.0870700000000002</c:v>
                </c:pt>
                <c:pt idx="4588" formatCode="General">
                  <c:v>3.0877500000000002</c:v>
                </c:pt>
                <c:pt idx="4589" formatCode="General">
                  <c:v>3.0884200000000002</c:v>
                </c:pt>
                <c:pt idx="4590" formatCode="General">
                  <c:v>3.0890900000000001</c:v>
                </c:pt>
                <c:pt idx="4591" formatCode="General">
                  <c:v>3.0897700000000001</c:v>
                </c:pt>
                <c:pt idx="4592" formatCode="General">
                  <c:v>3.0904400000000001</c:v>
                </c:pt>
                <c:pt idx="4593" formatCode="General">
                  <c:v>3.09111</c:v>
                </c:pt>
                <c:pt idx="4594" formatCode="General">
                  <c:v>3.09179</c:v>
                </c:pt>
                <c:pt idx="4595" formatCode="General">
                  <c:v>3.09246</c:v>
                </c:pt>
                <c:pt idx="4596" formatCode="General">
                  <c:v>3.0931299999999999</c:v>
                </c:pt>
                <c:pt idx="4597" formatCode="General">
                  <c:v>3.0937999999999999</c:v>
                </c:pt>
                <c:pt idx="4598" formatCode="General">
                  <c:v>3.0944799999999999</c:v>
                </c:pt>
                <c:pt idx="4599" formatCode="General">
                  <c:v>3.0951499999999998</c:v>
                </c:pt>
                <c:pt idx="4600" formatCode="General">
                  <c:v>3.0958199999999998</c:v>
                </c:pt>
                <c:pt idx="4601" formatCode="General">
                  <c:v>3.0964999999999998</c:v>
                </c:pt>
                <c:pt idx="4602" formatCode="General">
                  <c:v>3.0971700000000002</c:v>
                </c:pt>
                <c:pt idx="4603" formatCode="General">
                  <c:v>3.0978400000000001</c:v>
                </c:pt>
                <c:pt idx="4604" formatCode="General">
                  <c:v>3.0985200000000002</c:v>
                </c:pt>
                <c:pt idx="4605" formatCode="General">
                  <c:v>3.0991900000000001</c:v>
                </c:pt>
                <c:pt idx="4606" formatCode="General">
                  <c:v>3.0998600000000001</c:v>
                </c:pt>
                <c:pt idx="4607" formatCode="General">
                  <c:v>3.10053</c:v>
                </c:pt>
                <c:pt idx="4608" formatCode="General">
                  <c:v>3.10121</c:v>
                </c:pt>
                <c:pt idx="4609" formatCode="General">
                  <c:v>3.10188</c:v>
                </c:pt>
                <c:pt idx="4610" formatCode="General">
                  <c:v>3.1025499999999999</c:v>
                </c:pt>
                <c:pt idx="4611" formatCode="General">
                  <c:v>3.1032299999999999</c:v>
                </c:pt>
                <c:pt idx="4612" formatCode="General">
                  <c:v>3.1038999999999999</c:v>
                </c:pt>
                <c:pt idx="4613" formatCode="General">
                  <c:v>3.1045699999999998</c:v>
                </c:pt>
                <c:pt idx="4614" formatCode="General">
                  <c:v>3.1052499999999998</c:v>
                </c:pt>
                <c:pt idx="4615" formatCode="General">
                  <c:v>3.1059199999999998</c:v>
                </c:pt>
                <c:pt idx="4616" formatCode="General">
                  <c:v>3.1065900000000002</c:v>
                </c:pt>
                <c:pt idx="4617" formatCode="General">
                  <c:v>3.1072600000000001</c:v>
                </c:pt>
                <c:pt idx="4618" formatCode="General">
                  <c:v>3.1079400000000001</c:v>
                </c:pt>
                <c:pt idx="4619" formatCode="General">
                  <c:v>3.1086100000000001</c:v>
                </c:pt>
                <c:pt idx="4620" formatCode="General">
                  <c:v>3.10928</c:v>
                </c:pt>
                <c:pt idx="4621" formatCode="General">
                  <c:v>3.1099600000000001</c:v>
                </c:pt>
                <c:pt idx="4622" formatCode="General">
                  <c:v>3.11063</c:v>
                </c:pt>
                <c:pt idx="4623" formatCode="General">
                  <c:v>3.1113</c:v>
                </c:pt>
                <c:pt idx="4624" formatCode="General">
                  <c:v>3.11198</c:v>
                </c:pt>
                <c:pt idx="4625" formatCode="General">
                  <c:v>3.1126499999999999</c:v>
                </c:pt>
                <c:pt idx="4626" formatCode="General">
                  <c:v>3.1133199999999999</c:v>
                </c:pt>
                <c:pt idx="4627" formatCode="General">
                  <c:v>3.1139899999999998</c:v>
                </c:pt>
                <c:pt idx="4628" formatCode="General">
                  <c:v>3.1146699999999998</c:v>
                </c:pt>
                <c:pt idx="4629" formatCode="General">
                  <c:v>3.1153400000000002</c:v>
                </c:pt>
                <c:pt idx="4630" formatCode="General">
                  <c:v>3.1160100000000002</c:v>
                </c:pt>
                <c:pt idx="4631" formatCode="General">
                  <c:v>3.1166900000000002</c:v>
                </c:pt>
                <c:pt idx="4632" formatCode="General">
                  <c:v>3.1173600000000001</c:v>
                </c:pt>
                <c:pt idx="4633" formatCode="General">
                  <c:v>3.1180300000000001</c:v>
                </c:pt>
                <c:pt idx="4634" formatCode="General">
                  <c:v>3.1187100000000001</c:v>
                </c:pt>
                <c:pt idx="4635" formatCode="General">
                  <c:v>3.11938</c:v>
                </c:pt>
                <c:pt idx="4636" formatCode="General">
                  <c:v>3.12005</c:v>
                </c:pt>
                <c:pt idx="4637" formatCode="General">
                  <c:v>3.1207199999999999</c:v>
                </c:pt>
                <c:pt idx="4638" formatCode="General">
                  <c:v>3.1214</c:v>
                </c:pt>
                <c:pt idx="4639" formatCode="General">
                  <c:v>3.1220699999999999</c:v>
                </c:pt>
                <c:pt idx="4640" formatCode="General">
                  <c:v>3.1227399999999998</c:v>
                </c:pt>
                <c:pt idx="4641" formatCode="General">
                  <c:v>3.1234199999999999</c:v>
                </c:pt>
                <c:pt idx="4642" formatCode="General">
                  <c:v>3.1240899999999998</c:v>
                </c:pt>
                <c:pt idx="4643" formatCode="General">
                  <c:v>3.1247600000000002</c:v>
                </c:pt>
                <c:pt idx="4644" formatCode="General">
                  <c:v>3.1254400000000002</c:v>
                </c:pt>
                <c:pt idx="4645" formatCode="General">
                  <c:v>3.1261100000000002</c:v>
                </c:pt>
                <c:pt idx="4646" formatCode="General">
                  <c:v>3.1267800000000001</c:v>
                </c:pt>
                <c:pt idx="4647" formatCode="General">
                  <c:v>3.1274500000000001</c:v>
                </c:pt>
                <c:pt idx="4648" formatCode="General">
                  <c:v>3.1281300000000001</c:v>
                </c:pt>
                <c:pt idx="4649" formatCode="General">
                  <c:v>3.1288</c:v>
                </c:pt>
                <c:pt idx="4650" formatCode="General">
                  <c:v>3.12947</c:v>
                </c:pt>
                <c:pt idx="4651" formatCode="General">
                  <c:v>3.13015</c:v>
                </c:pt>
                <c:pt idx="4652" formatCode="General">
                  <c:v>3.1308199999999999</c:v>
                </c:pt>
                <c:pt idx="4653" formatCode="General">
                  <c:v>3.1314899999999999</c:v>
                </c:pt>
                <c:pt idx="4654" formatCode="General">
                  <c:v>3.1321699999999999</c:v>
                </c:pt>
                <c:pt idx="4655" formatCode="General">
                  <c:v>3.1328399999999998</c:v>
                </c:pt>
                <c:pt idx="4656" formatCode="General">
                  <c:v>3.1335099999999998</c:v>
                </c:pt>
                <c:pt idx="4657" formatCode="General">
                  <c:v>3.1341800000000002</c:v>
                </c:pt>
                <c:pt idx="4658" formatCode="General">
                  <c:v>3.1348600000000002</c:v>
                </c:pt>
                <c:pt idx="4659" formatCode="General">
                  <c:v>3.1355300000000002</c:v>
                </c:pt>
                <c:pt idx="4660" formatCode="General">
                  <c:v>3.1362000000000001</c:v>
                </c:pt>
                <c:pt idx="4661" formatCode="General">
                  <c:v>3.1368800000000001</c:v>
                </c:pt>
                <c:pt idx="4662" formatCode="General">
                  <c:v>3.1375500000000001</c:v>
                </c:pt>
                <c:pt idx="4663" formatCode="General">
                  <c:v>3.13822</c:v>
                </c:pt>
                <c:pt idx="4664" formatCode="General">
                  <c:v>3.1389</c:v>
                </c:pt>
                <c:pt idx="4665" formatCode="General">
                  <c:v>3.13957</c:v>
                </c:pt>
                <c:pt idx="4666" formatCode="General">
                  <c:v>3.1402399999999999</c:v>
                </c:pt>
                <c:pt idx="4667" formatCode="General">
                  <c:v>3.1409199999999999</c:v>
                </c:pt>
                <c:pt idx="4668" formatCode="General">
                  <c:v>3.1415899999999999</c:v>
                </c:pt>
                <c:pt idx="4669" formatCode="General">
                  <c:v>3.1422599999999998</c:v>
                </c:pt>
                <c:pt idx="4670" formatCode="General">
                  <c:v>3.1429299999999998</c:v>
                </c:pt>
                <c:pt idx="4671" formatCode="General">
                  <c:v>3.1436099999999998</c:v>
                </c:pt>
                <c:pt idx="4672" formatCode="General">
                  <c:v>3.1442800000000002</c:v>
                </c:pt>
                <c:pt idx="4673" formatCode="General">
                  <c:v>3.1449500000000001</c:v>
                </c:pt>
                <c:pt idx="4674" formatCode="General">
                  <c:v>3.1456300000000001</c:v>
                </c:pt>
                <c:pt idx="4675" formatCode="General">
                  <c:v>3.1463000000000001</c:v>
                </c:pt>
                <c:pt idx="4676" formatCode="General">
                  <c:v>3.14697</c:v>
                </c:pt>
                <c:pt idx="4677" formatCode="General">
                  <c:v>3.1476500000000001</c:v>
                </c:pt>
                <c:pt idx="4678" formatCode="General">
                  <c:v>3.14832</c:v>
                </c:pt>
                <c:pt idx="4679" formatCode="General">
                  <c:v>3.14899</c:v>
                </c:pt>
                <c:pt idx="4680" formatCode="General">
                  <c:v>3.1496599999999999</c:v>
                </c:pt>
                <c:pt idx="4681" formatCode="General">
                  <c:v>3.1503399999999999</c:v>
                </c:pt>
                <c:pt idx="4682" formatCode="General">
                  <c:v>3.1510099999999999</c:v>
                </c:pt>
                <c:pt idx="4683" formatCode="General">
                  <c:v>3.1516799999999998</c:v>
                </c:pt>
                <c:pt idx="4684" formatCode="General">
                  <c:v>3.1523599999999998</c:v>
                </c:pt>
                <c:pt idx="4685" formatCode="General">
                  <c:v>3.1530300000000002</c:v>
                </c:pt>
                <c:pt idx="4686" formatCode="General">
                  <c:v>3.1537000000000002</c:v>
                </c:pt>
                <c:pt idx="4687" formatCode="General">
                  <c:v>3.1543800000000002</c:v>
                </c:pt>
                <c:pt idx="4688" formatCode="General">
                  <c:v>3.1550500000000001</c:v>
                </c:pt>
                <c:pt idx="4689" formatCode="General">
                  <c:v>3.1557200000000001</c:v>
                </c:pt>
                <c:pt idx="4690" formatCode="General">
                  <c:v>3.15639</c:v>
                </c:pt>
                <c:pt idx="4691" formatCode="General">
                  <c:v>3.15707</c:v>
                </c:pt>
                <c:pt idx="4692" formatCode="General">
                  <c:v>3.15774</c:v>
                </c:pt>
                <c:pt idx="4693" formatCode="General">
                  <c:v>3.1584099999999999</c:v>
                </c:pt>
                <c:pt idx="4694" formatCode="General">
                  <c:v>3.15909</c:v>
                </c:pt>
                <c:pt idx="4695" formatCode="General">
                  <c:v>3.1597599999999999</c:v>
                </c:pt>
                <c:pt idx="4696" formatCode="General">
                  <c:v>3.1604299999999999</c:v>
                </c:pt>
                <c:pt idx="4697" formatCode="General">
                  <c:v>3.1611099999999999</c:v>
                </c:pt>
                <c:pt idx="4698" formatCode="General">
                  <c:v>3.1617799999999998</c:v>
                </c:pt>
                <c:pt idx="4699" formatCode="General">
                  <c:v>3.1624500000000002</c:v>
                </c:pt>
                <c:pt idx="4700" formatCode="General">
                  <c:v>3.1631200000000002</c:v>
                </c:pt>
                <c:pt idx="4701" formatCode="General">
                  <c:v>3.1638000000000002</c:v>
                </c:pt>
                <c:pt idx="4702" formatCode="General">
                  <c:v>3.1644700000000001</c:v>
                </c:pt>
                <c:pt idx="4703" formatCode="General">
                  <c:v>3.1651400000000001</c:v>
                </c:pt>
                <c:pt idx="4704" formatCode="General">
                  <c:v>3.1658200000000001</c:v>
                </c:pt>
                <c:pt idx="4705" formatCode="General">
                  <c:v>3.16649</c:v>
                </c:pt>
                <c:pt idx="4706" formatCode="General">
                  <c:v>3.16716</c:v>
                </c:pt>
                <c:pt idx="4707" formatCode="General">
                  <c:v>3.16784</c:v>
                </c:pt>
                <c:pt idx="4708" formatCode="General">
                  <c:v>3.1685099999999999</c:v>
                </c:pt>
                <c:pt idx="4709" formatCode="General">
                  <c:v>3.1691799999999999</c:v>
                </c:pt>
                <c:pt idx="4710" formatCode="General">
                  <c:v>3.1698499999999998</c:v>
                </c:pt>
                <c:pt idx="4711" formatCode="General">
                  <c:v>3.1705299999999998</c:v>
                </c:pt>
                <c:pt idx="4712" formatCode="General">
                  <c:v>3.1711999999999998</c:v>
                </c:pt>
                <c:pt idx="4713" formatCode="General">
                  <c:v>3.1718700000000002</c:v>
                </c:pt>
                <c:pt idx="4714" formatCode="General">
                  <c:v>3.1725500000000002</c:v>
                </c:pt>
                <c:pt idx="4715" formatCode="General">
                  <c:v>3.1732200000000002</c:v>
                </c:pt>
                <c:pt idx="4716" formatCode="General">
                  <c:v>3.1738900000000001</c:v>
                </c:pt>
                <c:pt idx="4717" formatCode="General">
                  <c:v>3.1745700000000001</c:v>
                </c:pt>
                <c:pt idx="4718" formatCode="General">
                  <c:v>3.1752400000000001</c:v>
                </c:pt>
                <c:pt idx="4719" formatCode="General">
                  <c:v>3.17591</c:v>
                </c:pt>
                <c:pt idx="4720" formatCode="General">
                  <c:v>3.17658</c:v>
                </c:pt>
                <c:pt idx="4721" formatCode="General">
                  <c:v>3.17726</c:v>
                </c:pt>
                <c:pt idx="4722" formatCode="General">
                  <c:v>3.1779299999999999</c:v>
                </c:pt>
                <c:pt idx="4723" formatCode="General">
                  <c:v>3.1785999999999999</c:v>
                </c:pt>
                <c:pt idx="4724" formatCode="General">
                  <c:v>3.1792799999999999</c:v>
                </c:pt>
                <c:pt idx="4725" formatCode="General">
                  <c:v>3.1799499999999998</c:v>
                </c:pt>
                <c:pt idx="4726" formatCode="General">
                  <c:v>3.1806199999999998</c:v>
                </c:pt>
                <c:pt idx="4727" formatCode="General">
                  <c:v>3.1812999999999998</c:v>
                </c:pt>
                <c:pt idx="4728" formatCode="General">
                  <c:v>3.1819700000000002</c:v>
                </c:pt>
                <c:pt idx="4729" formatCode="General">
                  <c:v>3.1826400000000001</c:v>
                </c:pt>
                <c:pt idx="4730" formatCode="General">
                  <c:v>3.1833100000000001</c:v>
                </c:pt>
                <c:pt idx="4731" formatCode="General">
                  <c:v>3.1839900000000001</c:v>
                </c:pt>
                <c:pt idx="4732" formatCode="General">
                  <c:v>3.18466</c:v>
                </c:pt>
                <c:pt idx="4733" formatCode="General">
                  <c:v>3.18533</c:v>
                </c:pt>
                <c:pt idx="4734" formatCode="General">
                  <c:v>3.18601</c:v>
                </c:pt>
                <c:pt idx="4735" formatCode="General">
                  <c:v>3.18668</c:v>
                </c:pt>
                <c:pt idx="4736" formatCode="General">
                  <c:v>3.1873499999999999</c:v>
                </c:pt>
                <c:pt idx="4737" formatCode="General">
                  <c:v>3.1880299999999999</c:v>
                </c:pt>
                <c:pt idx="4738" formatCode="General">
                  <c:v>3.1886999999999999</c:v>
                </c:pt>
                <c:pt idx="4739" formatCode="General">
                  <c:v>3.1893699999999998</c:v>
                </c:pt>
                <c:pt idx="4740" formatCode="General">
                  <c:v>3.1900400000000002</c:v>
                </c:pt>
                <c:pt idx="4741" formatCode="General">
                  <c:v>3.1907199999999998</c:v>
                </c:pt>
                <c:pt idx="4742" formatCode="General">
                  <c:v>3.1913900000000002</c:v>
                </c:pt>
                <c:pt idx="4743" formatCode="General">
                  <c:v>3.1920600000000001</c:v>
                </c:pt>
                <c:pt idx="4744" formatCode="General">
                  <c:v>3.1927400000000001</c:v>
                </c:pt>
                <c:pt idx="4745" formatCode="General">
                  <c:v>3.1934100000000001</c:v>
                </c:pt>
                <c:pt idx="4746" formatCode="General">
                  <c:v>3.19408</c:v>
                </c:pt>
                <c:pt idx="4747" formatCode="General">
                  <c:v>3.19476</c:v>
                </c:pt>
                <c:pt idx="4748" formatCode="General">
                  <c:v>3.19543</c:v>
                </c:pt>
                <c:pt idx="4749" formatCode="General">
                  <c:v>3.1960999999999999</c:v>
                </c:pt>
                <c:pt idx="4750" formatCode="General">
                  <c:v>3.1967699999999999</c:v>
                </c:pt>
                <c:pt idx="4751" formatCode="General">
                  <c:v>3.1974499999999999</c:v>
                </c:pt>
                <c:pt idx="4752" formatCode="General">
                  <c:v>3.1981199999999999</c:v>
                </c:pt>
                <c:pt idx="4753" formatCode="General">
                  <c:v>3.1987899999999998</c:v>
                </c:pt>
                <c:pt idx="4754" formatCode="General">
                  <c:v>3.1994699999999998</c:v>
                </c:pt>
                <c:pt idx="4755" formatCode="General">
                  <c:v>3.2001400000000002</c:v>
                </c:pt>
                <c:pt idx="4756" formatCode="General">
                  <c:v>3.2008100000000002</c:v>
                </c:pt>
                <c:pt idx="4757" formatCode="General">
                  <c:v>3.2014900000000002</c:v>
                </c:pt>
                <c:pt idx="4758" formatCode="General">
                  <c:v>3.2021600000000001</c:v>
                </c:pt>
                <c:pt idx="4759" formatCode="General">
                  <c:v>3.2028300000000001</c:v>
                </c:pt>
                <c:pt idx="4760" formatCode="General">
                  <c:v>3.2035</c:v>
                </c:pt>
                <c:pt idx="4761" formatCode="General">
                  <c:v>3.20418</c:v>
                </c:pt>
                <c:pt idx="4762" formatCode="General">
                  <c:v>3.20485</c:v>
                </c:pt>
                <c:pt idx="4763" formatCode="General">
                  <c:v>3.2055199999999999</c:v>
                </c:pt>
                <c:pt idx="4764" formatCode="General">
                  <c:v>3.2061999999999999</c:v>
                </c:pt>
                <c:pt idx="4765" formatCode="General">
                  <c:v>3.2068699999999999</c:v>
                </c:pt>
                <c:pt idx="4766" formatCode="General">
                  <c:v>3.2075399999999998</c:v>
                </c:pt>
                <c:pt idx="4767" formatCode="General">
                  <c:v>3.2082199999999998</c:v>
                </c:pt>
                <c:pt idx="4768" formatCode="General">
                  <c:v>3.2088899999999998</c:v>
                </c:pt>
                <c:pt idx="4769" formatCode="General">
                  <c:v>3.2095600000000002</c:v>
                </c:pt>
                <c:pt idx="4770" formatCode="General">
                  <c:v>3.2102300000000001</c:v>
                </c:pt>
                <c:pt idx="4771" formatCode="General">
                  <c:v>3.2109100000000002</c:v>
                </c:pt>
                <c:pt idx="4772" formatCode="General">
                  <c:v>3.2115800000000001</c:v>
                </c:pt>
                <c:pt idx="4773" formatCode="General">
                  <c:v>3.21225</c:v>
                </c:pt>
                <c:pt idx="4774" formatCode="General">
                  <c:v>3.2129300000000001</c:v>
                </c:pt>
                <c:pt idx="4775" formatCode="General">
                  <c:v>3.2136</c:v>
                </c:pt>
                <c:pt idx="4776" formatCode="General">
                  <c:v>3.21427</c:v>
                </c:pt>
                <c:pt idx="4777" formatCode="General">
                  <c:v>3.21495</c:v>
                </c:pt>
                <c:pt idx="4778" formatCode="General">
                  <c:v>3.2156199999999999</c:v>
                </c:pt>
                <c:pt idx="4779" formatCode="General">
                  <c:v>3.2162899999999999</c:v>
                </c:pt>
                <c:pt idx="4780" formatCode="General">
                  <c:v>3.2169599999999998</c:v>
                </c:pt>
                <c:pt idx="4781" formatCode="General">
                  <c:v>3.2176399999999998</c:v>
                </c:pt>
                <c:pt idx="4782" formatCode="General">
                  <c:v>3.2183099999999998</c:v>
                </c:pt>
                <c:pt idx="4783" formatCode="General">
                  <c:v>3.2189800000000002</c:v>
                </c:pt>
                <c:pt idx="4784" formatCode="General">
                  <c:v>3.2196600000000002</c:v>
                </c:pt>
                <c:pt idx="4785" formatCode="General">
                  <c:v>3.2203300000000001</c:v>
                </c:pt>
                <c:pt idx="4786" formatCode="General">
                  <c:v>3.2210000000000001</c:v>
                </c:pt>
                <c:pt idx="4787" formatCode="General">
                  <c:v>3.2216800000000001</c:v>
                </c:pt>
                <c:pt idx="4788" formatCode="General">
                  <c:v>3.22235</c:v>
                </c:pt>
                <c:pt idx="4789" formatCode="General">
                  <c:v>3.22302</c:v>
                </c:pt>
                <c:pt idx="4790" formatCode="General">
                  <c:v>3.2236899999999999</c:v>
                </c:pt>
                <c:pt idx="4791" formatCode="General">
                  <c:v>3.22437</c:v>
                </c:pt>
                <c:pt idx="4792" formatCode="General">
                  <c:v>3.2250399999999999</c:v>
                </c:pt>
                <c:pt idx="4793" formatCode="General">
                  <c:v>3.2257099999999999</c:v>
                </c:pt>
                <c:pt idx="4794" formatCode="General">
                  <c:v>3.2263899999999999</c:v>
                </c:pt>
                <c:pt idx="4795" formatCode="General">
                  <c:v>3.2270599999999998</c:v>
                </c:pt>
                <c:pt idx="4796" formatCode="General">
                  <c:v>3.2277300000000002</c:v>
                </c:pt>
                <c:pt idx="4797" formatCode="General">
                  <c:v>3.2284099999999998</c:v>
                </c:pt>
                <c:pt idx="4798" formatCode="General">
                  <c:v>3.2290800000000002</c:v>
                </c:pt>
                <c:pt idx="4799" formatCode="General">
                  <c:v>3.2297500000000001</c:v>
                </c:pt>
                <c:pt idx="4800" formatCode="General">
                  <c:v>3.2304200000000001</c:v>
                </c:pt>
                <c:pt idx="4801" formatCode="General">
                  <c:v>3.2311000000000001</c:v>
                </c:pt>
                <c:pt idx="4802" formatCode="General">
                  <c:v>3.23177</c:v>
                </c:pt>
                <c:pt idx="4803" formatCode="General">
                  <c:v>3.23244</c:v>
                </c:pt>
                <c:pt idx="4804" formatCode="General">
                  <c:v>3.23312</c:v>
                </c:pt>
                <c:pt idx="4805" formatCode="General">
                  <c:v>3.2337899999999999</c:v>
                </c:pt>
                <c:pt idx="4806" formatCode="General">
                  <c:v>3.2344599999999999</c:v>
                </c:pt>
                <c:pt idx="4807" formatCode="General">
                  <c:v>3.2351399999999999</c:v>
                </c:pt>
                <c:pt idx="4808" formatCode="General">
                  <c:v>3.2358099999999999</c:v>
                </c:pt>
                <c:pt idx="4809" formatCode="General">
                  <c:v>3.2364799999999998</c:v>
                </c:pt>
                <c:pt idx="4810" formatCode="General">
                  <c:v>3.2371500000000002</c:v>
                </c:pt>
                <c:pt idx="4811" formatCode="General">
                  <c:v>3.2378300000000002</c:v>
                </c:pt>
                <c:pt idx="4812" formatCode="General">
                  <c:v>3.2385000000000002</c:v>
                </c:pt>
                <c:pt idx="4813" formatCode="General">
                  <c:v>3.2391700000000001</c:v>
                </c:pt>
                <c:pt idx="4814" formatCode="General">
                  <c:v>3.2398500000000001</c:v>
                </c:pt>
                <c:pt idx="4815" formatCode="General">
                  <c:v>3.2405200000000001</c:v>
                </c:pt>
                <c:pt idx="4816" formatCode="General">
                  <c:v>3.24119</c:v>
                </c:pt>
                <c:pt idx="4817" formatCode="General">
                  <c:v>3.24187</c:v>
                </c:pt>
                <c:pt idx="4818" formatCode="General">
                  <c:v>3.24254</c:v>
                </c:pt>
                <c:pt idx="4819" formatCode="General">
                  <c:v>3.2432099999999999</c:v>
                </c:pt>
                <c:pt idx="4820" formatCode="General">
                  <c:v>3.2438799999999999</c:v>
                </c:pt>
                <c:pt idx="4821" formatCode="General">
                  <c:v>3.2445599999999999</c:v>
                </c:pt>
                <c:pt idx="4822" formatCode="General">
                  <c:v>3.2452299999999998</c:v>
                </c:pt>
                <c:pt idx="4823" formatCode="General">
                  <c:v>3.2458999999999998</c:v>
                </c:pt>
                <c:pt idx="4824" formatCode="General">
                  <c:v>3.2465799999999998</c:v>
                </c:pt>
                <c:pt idx="4825" formatCode="General">
                  <c:v>3.2472500000000002</c:v>
                </c:pt>
                <c:pt idx="4826" formatCode="General">
                  <c:v>3.2479200000000001</c:v>
                </c:pt>
                <c:pt idx="4827" formatCode="General">
                  <c:v>3.2486000000000002</c:v>
                </c:pt>
                <c:pt idx="4828" formatCode="General">
                  <c:v>3.2492700000000001</c:v>
                </c:pt>
                <c:pt idx="4829" formatCode="General">
                  <c:v>3.2499400000000001</c:v>
                </c:pt>
                <c:pt idx="4830" formatCode="General">
                  <c:v>3.25061</c:v>
                </c:pt>
                <c:pt idx="4831" formatCode="General">
                  <c:v>3.25129</c:v>
                </c:pt>
                <c:pt idx="4832" formatCode="General">
                  <c:v>3.25196</c:v>
                </c:pt>
                <c:pt idx="4833" formatCode="General">
                  <c:v>3.2526299999999999</c:v>
                </c:pt>
                <c:pt idx="4834" formatCode="General">
                  <c:v>3.2533099999999999</c:v>
                </c:pt>
                <c:pt idx="4835" formatCode="General">
                  <c:v>3.2539799999999999</c:v>
                </c:pt>
                <c:pt idx="4836" formatCode="General">
                  <c:v>3.2546499999999998</c:v>
                </c:pt>
                <c:pt idx="4837" formatCode="General">
                  <c:v>3.2553299999999998</c:v>
                </c:pt>
                <c:pt idx="4838" formatCode="General">
                  <c:v>3.2559999999999998</c:v>
                </c:pt>
                <c:pt idx="4839" formatCode="General">
                  <c:v>3.2566700000000002</c:v>
                </c:pt>
                <c:pt idx="4840" formatCode="General">
                  <c:v>3.2573400000000001</c:v>
                </c:pt>
                <c:pt idx="4841" formatCode="General">
                  <c:v>3.2580200000000001</c:v>
                </c:pt>
                <c:pt idx="4842" formatCode="General">
                  <c:v>3.2586900000000001</c:v>
                </c:pt>
                <c:pt idx="4843" formatCode="General">
                  <c:v>3.25936</c:v>
                </c:pt>
                <c:pt idx="4844" formatCode="General">
                  <c:v>3.26004</c:v>
                </c:pt>
                <c:pt idx="4845" formatCode="General">
                  <c:v>3.26071</c:v>
                </c:pt>
                <c:pt idx="4846" formatCode="General">
                  <c:v>3.2613799999999999</c:v>
                </c:pt>
                <c:pt idx="4847" formatCode="General">
                  <c:v>3.26206</c:v>
                </c:pt>
                <c:pt idx="4848" formatCode="General">
                  <c:v>3.2627299999999999</c:v>
                </c:pt>
                <c:pt idx="4849" formatCode="General">
                  <c:v>3.2633999999999999</c:v>
                </c:pt>
                <c:pt idx="4850" formatCode="General">
                  <c:v>3.2640699999999998</c:v>
                </c:pt>
                <c:pt idx="4851" formatCode="General">
                  <c:v>3.2647499999999998</c:v>
                </c:pt>
                <c:pt idx="4852" formatCode="General">
                  <c:v>3.2654200000000002</c:v>
                </c:pt>
                <c:pt idx="4853" formatCode="General">
                  <c:v>3.2660900000000002</c:v>
                </c:pt>
                <c:pt idx="4854" formatCode="General">
                  <c:v>3.2667700000000002</c:v>
                </c:pt>
                <c:pt idx="4855" formatCode="General">
                  <c:v>3.2674400000000001</c:v>
                </c:pt>
                <c:pt idx="4856" formatCode="General">
                  <c:v>3.2681100000000001</c:v>
                </c:pt>
                <c:pt idx="4857" formatCode="General">
                  <c:v>3.2687900000000001</c:v>
                </c:pt>
                <c:pt idx="4858" formatCode="General">
                  <c:v>3.26946</c:v>
                </c:pt>
                <c:pt idx="4859" formatCode="General">
                  <c:v>3.27013</c:v>
                </c:pt>
                <c:pt idx="4860" formatCode="General">
                  <c:v>3.2707999999999999</c:v>
                </c:pt>
                <c:pt idx="4861" formatCode="General">
                  <c:v>3.2714799999999999</c:v>
                </c:pt>
                <c:pt idx="4862" formatCode="General">
                  <c:v>3.2721499999999999</c:v>
                </c:pt>
                <c:pt idx="4863" formatCode="General">
                  <c:v>3.2728199999999998</c:v>
                </c:pt>
                <c:pt idx="4864" formatCode="General">
                  <c:v>3.2734999999999999</c:v>
                </c:pt>
                <c:pt idx="4865" formatCode="General">
                  <c:v>3.2741699999999998</c:v>
                </c:pt>
                <c:pt idx="4866" formatCode="General">
                  <c:v>3.2748400000000002</c:v>
                </c:pt>
                <c:pt idx="4867" formatCode="General">
                  <c:v>3.2755200000000002</c:v>
                </c:pt>
                <c:pt idx="4868" formatCode="General">
                  <c:v>3.2761900000000002</c:v>
                </c:pt>
                <c:pt idx="4869" formatCode="General">
                  <c:v>3.2768600000000001</c:v>
                </c:pt>
                <c:pt idx="4870" formatCode="General">
                  <c:v>3.2775400000000001</c:v>
                </c:pt>
                <c:pt idx="4871" formatCode="General">
                  <c:v>3.2782100000000001</c:v>
                </c:pt>
                <c:pt idx="4872" formatCode="General">
                  <c:v>3.27888</c:v>
                </c:pt>
                <c:pt idx="4873" formatCode="General">
                  <c:v>3.27955</c:v>
                </c:pt>
                <c:pt idx="4874" formatCode="General">
                  <c:v>3.28023</c:v>
                </c:pt>
                <c:pt idx="4875" formatCode="General">
                  <c:v>3.2808999999999999</c:v>
                </c:pt>
                <c:pt idx="4876" formatCode="General">
                  <c:v>3.2815699999999999</c:v>
                </c:pt>
                <c:pt idx="4877" formatCode="General">
                  <c:v>3.2822499999999999</c:v>
                </c:pt>
                <c:pt idx="4878" formatCode="General">
                  <c:v>3.2829199999999998</c:v>
                </c:pt>
                <c:pt idx="4879" formatCode="General">
                  <c:v>3.2835899999999998</c:v>
                </c:pt>
                <c:pt idx="4880" formatCode="General">
                  <c:v>3.2842699999999998</c:v>
                </c:pt>
                <c:pt idx="4881" formatCode="General">
                  <c:v>3.2849400000000002</c:v>
                </c:pt>
                <c:pt idx="4882" formatCode="General">
                  <c:v>3.2856100000000001</c:v>
                </c:pt>
                <c:pt idx="4883" formatCode="General">
                  <c:v>3.2862800000000001</c:v>
                </c:pt>
                <c:pt idx="4884" formatCode="General">
                  <c:v>3.2869600000000001</c:v>
                </c:pt>
                <c:pt idx="4885" formatCode="General">
                  <c:v>3.2876300000000001</c:v>
                </c:pt>
                <c:pt idx="4886" formatCode="General">
                  <c:v>3.2883</c:v>
                </c:pt>
                <c:pt idx="4887" formatCode="General">
                  <c:v>3.28898</c:v>
                </c:pt>
                <c:pt idx="4888" formatCode="General">
                  <c:v>3.28965</c:v>
                </c:pt>
                <c:pt idx="4889" formatCode="General">
                  <c:v>3.2903199999999999</c:v>
                </c:pt>
                <c:pt idx="4890" formatCode="General">
                  <c:v>3.2909999999999999</c:v>
                </c:pt>
                <c:pt idx="4891" formatCode="General">
                  <c:v>3.2916699999999999</c:v>
                </c:pt>
                <c:pt idx="4892" formatCode="General">
                  <c:v>3.2923399999999998</c:v>
                </c:pt>
                <c:pt idx="4893" formatCode="General">
                  <c:v>3.2930100000000002</c:v>
                </c:pt>
                <c:pt idx="4894" formatCode="General">
                  <c:v>3.2936899999999998</c:v>
                </c:pt>
                <c:pt idx="4895" formatCode="General">
                  <c:v>3.2943600000000002</c:v>
                </c:pt>
                <c:pt idx="4896" formatCode="General">
                  <c:v>3.2950300000000001</c:v>
                </c:pt>
                <c:pt idx="4897" formatCode="General">
                  <c:v>3.2957100000000001</c:v>
                </c:pt>
                <c:pt idx="4898" formatCode="General">
                  <c:v>3.2963800000000001</c:v>
                </c:pt>
                <c:pt idx="4899" formatCode="General">
                  <c:v>3.29705</c:v>
                </c:pt>
                <c:pt idx="4900" formatCode="General">
                  <c:v>3.2977300000000001</c:v>
                </c:pt>
                <c:pt idx="4901" formatCode="General">
                  <c:v>3.2984</c:v>
                </c:pt>
                <c:pt idx="4902" formatCode="General">
                  <c:v>3.2990699999999999</c:v>
                </c:pt>
                <c:pt idx="4903" formatCode="General">
                  <c:v>3.2997399999999999</c:v>
                </c:pt>
                <c:pt idx="4904" formatCode="General">
                  <c:v>3.3004199999999999</c:v>
                </c:pt>
                <c:pt idx="4905" formatCode="General">
                  <c:v>3.3010899999999999</c:v>
                </c:pt>
                <c:pt idx="4906" formatCode="General">
                  <c:v>3.3017599999999998</c:v>
                </c:pt>
                <c:pt idx="4907" formatCode="General">
                  <c:v>3.3024399999999998</c:v>
                </c:pt>
                <c:pt idx="4908" formatCode="General">
                  <c:v>3.3031100000000002</c:v>
                </c:pt>
                <c:pt idx="4909" formatCode="General">
                  <c:v>3.3037800000000002</c:v>
                </c:pt>
                <c:pt idx="4910" formatCode="General">
                  <c:v>3.3044600000000002</c:v>
                </c:pt>
                <c:pt idx="4911" formatCode="General">
                  <c:v>3.3051300000000001</c:v>
                </c:pt>
                <c:pt idx="4912" formatCode="General">
                  <c:v>3.3058000000000001</c:v>
                </c:pt>
                <c:pt idx="4913" formatCode="General">
                  <c:v>3.30647</c:v>
                </c:pt>
                <c:pt idx="4914" formatCode="General">
                  <c:v>3.30715</c:v>
                </c:pt>
                <c:pt idx="4915" formatCode="General">
                  <c:v>3.30782</c:v>
                </c:pt>
                <c:pt idx="4916" formatCode="General">
                  <c:v>3.3084899999999999</c:v>
                </c:pt>
                <c:pt idx="4917" formatCode="General">
                  <c:v>3.3091699999999999</c:v>
                </c:pt>
                <c:pt idx="4918" formatCode="General">
                  <c:v>3.3098399999999999</c:v>
                </c:pt>
                <c:pt idx="4919" formatCode="General">
                  <c:v>3.3105099999999998</c:v>
                </c:pt>
                <c:pt idx="4920" formatCode="General">
                  <c:v>3.3111899999999999</c:v>
                </c:pt>
                <c:pt idx="4921" formatCode="General">
                  <c:v>3.3118599999999998</c:v>
                </c:pt>
                <c:pt idx="4922" formatCode="General">
                  <c:v>3.3125300000000002</c:v>
                </c:pt>
                <c:pt idx="4923" formatCode="General">
                  <c:v>3.3132000000000001</c:v>
                </c:pt>
                <c:pt idx="4924" formatCode="General">
                  <c:v>3.3138800000000002</c:v>
                </c:pt>
                <c:pt idx="4925" formatCode="General">
                  <c:v>3.3145500000000001</c:v>
                </c:pt>
                <c:pt idx="4926" formatCode="General">
                  <c:v>3.3152200000000001</c:v>
                </c:pt>
                <c:pt idx="4927" formatCode="General">
                  <c:v>3.3159000000000001</c:v>
                </c:pt>
                <c:pt idx="4928" formatCode="General">
                  <c:v>3.31657</c:v>
                </c:pt>
                <c:pt idx="4929" formatCode="General">
                  <c:v>3.31724</c:v>
                </c:pt>
                <c:pt idx="4930" formatCode="General">
                  <c:v>3.31792</c:v>
                </c:pt>
                <c:pt idx="4931" formatCode="General">
                  <c:v>3.3185899999999999</c:v>
                </c:pt>
                <c:pt idx="4932" formatCode="General">
                  <c:v>3.3192599999999999</c:v>
                </c:pt>
                <c:pt idx="4933" formatCode="General">
                  <c:v>3.3199299999999998</c:v>
                </c:pt>
                <c:pt idx="4934" formatCode="General">
                  <c:v>3.3206099999999998</c:v>
                </c:pt>
                <c:pt idx="4935" formatCode="General">
                  <c:v>3.3212799999999998</c:v>
                </c:pt>
                <c:pt idx="4936" formatCode="General">
                  <c:v>3.3219500000000002</c:v>
                </c:pt>
                <c:pt idx="4937" formatCode="General">
                  <c:v>3.3226300000000002</c:v>
                </c:pt>
                <c:pt idx="4938" formatCode="General">
                  <c:v>3.3233000000000001</c:v>
                </c:pt>
                <c:pt idx="4939" formatCode="General">
                  <c:v>3.3239700000000001</c:v>
                </c:pt>
                <c:pt idx="4940" formatCode="General">
                  <c:v>3.3246500000000001</c:v>
                </c:pt>
                <c:pt idx="4941" formatCode="General">
                  <c:v>3.3253200000000001</c:v>
                </c:pt>
                <c:pt idx="4942" formatCode="General">
                  <c:v>3.32599</c:v>
                </c:pt>
                <c:pt idx="4943" formatCode="General">
                  <c:v>3.32666</c:v>
                </c:pt>
                <c:pt idx="4944" formatCode="General">
                  <c:v>3.32734</c:v>
                </c:pt>
                <c:pt idx="4945" formatCode="General">
                  <c:v>3.3280099999999999</c:v>
                </c:pt>
                <c:pt idx="4946" formatCode="General">
                  <c:v>3.3286799999999999</c:v>
                </c:pt>
                <c:pt idx="4947" formatCode="General">
                  <c:v>3.3293599999999999</c:v>
                </c:pt>
                <c:pt idx="4948" formatCode="General">
                  <c:v>3.3300299999999998</c:v>
                </c:pt>
                <c:pt idx="4949" formatCode="General">
                  <c:v>3.3307000000000002</c:v>
                </c:pt>
                <c:pt idx="4950" formatCode="General">
                  <c:v>3.3313799999999998</c:v>
                </c:pt>
                <c:pt idx="4951" formatCode="General">
                  <c:v>3.3320500000000002</c:v>
                </c:pt>
                <c:pt idx="4952" formatCode="General">
                  <c:v>3.3327200000000001</c:v>
                </c:pt>
                <c:pt idx="4953" formatCode="General">
                  <c:v>3.3333900000000001</c:v>
                </c:pt>
                <c:pt idx="4954" formatCode="General">
                  <c:v>3.3340700000000001</c:v>
                </c:pt>
                <c:pt idx="4955" formatCode="General">
                  <c:v>3.33474</c:v>
                </c:pt>
                <c:pt idx="4956" formatCode="General">
                  <c:v>3.33541</c:v>
                </c:pt>
                <c:pt idx="4957" formatCode="General">
                  <c:v>3.33609</c:v>
                </c:pt>
                <c:pt idx="4958" formatCode="General">
                  <c:v>3.3367599999999999</c:v>
                </c:pt>
                <c:pt idx="4959" formatCode="General">
                  <c:v>3.3374299999999999</c:v>
                </c:pt>
                <c:pt idx="4960" formatCode="General">
                  <c:v>3.3381099999999999</c:v>
                </c:pt>
                <c:pt idx="4961" formatCode="General">
                  <c:v>3.3387799999999999</c:v>
                </c:pt>
                <c:pt idx="4962" formatCode="General">
                  <c:v>3.3394499999999998</c:v>
                </c:pt>
                <c:pt idx="4963" formatCode="General">
                  <c:v>3.3401200000000002</c:v>
                </c:pt>
                <c:pt idx="4964" formatCode="General">
                  <c:v>3.3408000000000002</c:v>
                </c:pt>
                <c:pt idx="4965" formatCode="General">
                  <c:v>3.3414700000000002</c:v>
                </c:pt>
                <c:pt idx="4966" formatCode="General">
                  <c:v>3.3421400000000001</c:v>
                </c:pt>
                <c:pt idx="4967" formatCode="General">
                  <c:v>3.3428200000000001</c:v>
                </c:pt>
                <c:pt idx="4968" formatCode="General">
                  <c:v>3.3434900000000001</c:v>
                </c:pt>
                <c:pt idx="4969" formatCode="General">
                  <c:v>3.34416</c:v>
                </c:pt>
                <c:pt idx="4970" formatCode="General">
                  <c:v>3.34484</c:v>
                </c:pt>
                <c:pt idx="4971" formatCode="General">
                  <c:v>3.34551</c:v>
                </c:pt>
                <c:pt idx="4972" formatCode="General">
                  <c:v>3.3461799999999999</c:v>
                </c:pt>
                <c:pt idx="4973" formatCode="General">
                  <c:v>3.3468499999999999</c:v>
                </c:pt>
                <c:pt idx="4974" formatCode="General">
                  <c:v>3.3475299999999999</c:v>
                </c:pt>
                <c:pt idx="4975" formatCode="General">
                  <c:v>3.3481999999999998</c:v>
                </c:pt>
                <c:pt idx="4976" formatCode="General">
                  <c:v>3.3488699999999998</c:v>
                </c:pt>
                <c:pt idx="4977" formatCode="General">
                  <c:v>3.3495499999999998</c:v>
                </c:pt>
                <c:pt idx="4978" formatCode="General">
                  <c:v>3.3502200000000002</c:v>
                </c:pt>
                <c:pt idx="4979" formatCode="General">
                  <c:v>3.3508900000000001</c:v>
                </c:pt>
                <c:pt idx="4980" formatCode="General">
                  <c:v>3.3515700000000002</c:v>
                </c:pt>
                <c:pt idx="4981" formatCode="General">
                  <c:v>3.3522400000000001</c:v>
                </c:pt>
                <c:pt idx="4982" formatCode="General">
                  <c:v>3.3529100000000001</c:v>
                </c:pt>
                <c:pt idx="4983" formatCode="General">
                  <c:v>3.35358</c:v>
                </c:pt>
                <c:pt idx="4984" formatCode="General">
                  <c:v>3.35426</c:v>
                </c:pt>
                <c:pt idx="4985" formatCode="General">
                  <c:v>3.35493</c:v>
                </c:pt>
                <c:pt idx="4986" formatCode="General">
                  <c:v>3.3555999999999999</c:v>
                </c:pt>
                <c:pt idx="4987" formatCode="General">
                  <c:v>3.3562799999999999</c:v>
                </c:pt>
                <c:pt idx="4988" formatCode="General">
                  <c:v>3.3569499999999999</c:v>
                </c:pt>
                <c:pt idx="4989" formatCode="General">
                  <c:v>3.3576199999999998</c:v>
                </c:pt>
                <c:pt idx="4990" formatCode="General">
                  <c:v>3.3582999999999998</c:v>
                </c:pt>
                <c:pt idx="4991" formatCode="General">
                  <c:v>3.3589699999999998</c:v>
                </c:pt>
                <c:pt idx="4992" formatCode="General">
                  <c:v>3.3596400000000002</c:v>
                </c:pt>
                <c:pt idx="4993" formatCode="General">
                  <c:v>3.3603100000000001</c:v>
                </c:pt>
                <c:pt idx="4994" formatCode="General">
                  <c:v>3.3609900000000001</c:v>
                </c:pt>
                <c:pt idx="4995" formatCode="General">
                  <c:v>3.3616600000000001</c:v>
                </c:pt>
                <c:pt idx="4996" formatCode="General">
                  <c:v>3.36233</c:v>
                </c:pt>
                <c:pt idx="4997" formatCode="General">
                  <c:v>3.3630100000000001</c:v>
                </c:pt>
                <c:pt idx="4998" formatCode="General">
                  <c:v>3.36368</c:v>
                </c:pt>
                <c:pt idx="4999" formatCode="General">
                  <c:v>3.36435</c:v>
                </c:pt>
                <c:pt idx="5000" formatCode="General">
                  <c:v>3.36503</c:v>
                </c:pt>
                <c:pt idx="5001" formatCode="General">
                  <c:v>3.3656999999999999</c:v>
                </c:pt>
                <c:pt idx="5002" formatCode="General">
                  <c:v>3.3663699999999999</c:v>
                </c:pt>
                <c:pt idx="5003" formatCode="General">
                  <c:v>3.3670399999999998</c:v>
                </c:pt>
                <c:pt idx="5004" formatCode="General">
                  <c:v>3.3677199999999998</c:v>
                </c:pt>
                <c:pt idx="5005" formatCode="General">
                  <c:v>3.3683900000000002</c:v>
                </c:pt>
                <c:pt idx="5006" formatCode="General">
                  <c:v>3.3690600000000002</c:v>
                </c:pt>
                <c:pt idx="5007" formatCode="General">
                  <c:v>3.3697400000000002</c:v>
                </c:pt>
                <c:pt idx="5008" formatCode="General">
                  <c:v>3.3704100000000001</c:v>
                </c:pt>
                <c:pt idx="5009" formatCode="General">
                  <c:v>3.3710800000000001</c:v>
                </c:pt>
                <c:pt idx="5010" formatCode="General">
                  <c:v>3.3717600000000001</c:v>
                </c:pt>
                <c:pt idx="5011" formatCode="General">
                  <c:v>3.37243</c:v>
                </c:pt>
                <c:pt idx="5012" formatCode="General">
                  <c:v>3.3731</c:v>
                </c:pt>
                <c:pt idx="5013" formatCode="General">
                  <c:v>3.3737699999999999</c:v>
                </c:pt>
                <c:pt idx="5014" formatCode="General">
                  <c:v>3.3744499999999999</c:v>
                </c:pt>
                <c:pt idx="5015" formatCode="General">
                  <c:v>3.3751199999999999</c:v>
                </c:pt>
                <c:pt idx="5016" formatCode="General">
                  <c:v>3.3757899999999998</c:v>
                </c:pt>
                <c:pt idx="5017" formatCode="General">
                  <c:v>3.3764699999999999</c:v>
                </c:pt>
                <c:pt idx="5018" formatCode="General">
                  <c:v>3.3771399999999998</c:v>
                </c:pt>
                <c:pt idx="5019" formatCode="General">
                  <c:v>3.3778100000000002</c:v>
                </c:pt>
                <c:pt idx="5020" formatCode="General">
                  <c:v>3.3784900000000002</c:v>
                </c:pt>
                <c:pt idx="5021" formatCode="General">
                  <c:v>3.3791600000000002</c:v>
                </c:pt>
                <c:pt idx="5022" formatCode="General">
                  <c:v>3.3798300000000001</c:v>
                </c:pt>
                <c:pt idx="5023" formatCode="General">
                  <c:v>3.3805000000000001</c:v>
                </c:pt>
                <c:pt idx="5024" formatCode="General">
                  <c:v>3.3811800000000001</c:v>
                </c:pt>
                <c:pt idx="5025" formatCode="General">
                  <c:v>3.38185</c:v>
                </c:pt>
                <c:pt idx="5026" formatCode="General">
                  <c:v>3.38252</c:v>
                </c:pt>
                <c:pt idx="5027" formatCode="General">
                  <c:v>3.3832</c:v>
                </c:pt>
                <c:pt idx="5028" formatCode="General">
                  <c:v>3.3838699999999999</c:v>
                </c:pt>
                <c:pt idx="5029" formatCode="General">
                  <c:v>3.3845399999999999</c:v>
                </c:pt>
                <c:pt idx="5030" formatCode="General">
                  <c:v>3.3852199999999999</c:v>
                </c:pt>
                <c:pt idx="5031" formatCode="General">
                  <c:v>3.3858899999999998</c:v>
                </c:pt>
                <c:pt idx="5032" formatCode="General">
                  <c:v>3.3865599999999998</c:v>
                </c:pt>
                <c:pt idx="5033" formatCode="General">
                  <c:v>3.3872300000000002</c:v>
                </c:pt>
                <c:pt idx="5034" formatCode="General">
                  <c:v>3.3879100000000002</c:v>
                </c:pt>
                <c:pt idx="5035" formatCode="General">
                  <c:v>3.3885800000000001</c:v>
                </c:pt>
                <c:pt idx="5036" formatCode="General">
                  <c:v>3.3892500000000001</c:v>
                </c:pt>
                <c:pt idx="5037" formatCode="General">
                  <c:v>3.3899300000000001</c:v>
                </c:pt>
                <c:pt idx="5038" formatCode="General">
                  <c:v>3.3906000000000001</c:v>
                </c:pt>
                <c:pt idx="5039" formatCode="General">
                  <c:v>3.39127</c:v>
                </c:pt>
                <c:pt idx="5040" formatCode="General">
                  <c:v>3.39195</c:v>
                </c:pt>
                <c:pt idx="5041" formatCode="General">
                  <c:v>3.39262</c:v>
                </c:pt>
                <c:pt idx="5042" formatCode="General">
                  <c:v>3.3932899999999999</c:v>
                </c:pt>
                <c:pt idx="5043" formatCode="General">
                  <c:v>3.3939599999999999</c:v>
                </c:pt>
                <c:pt idx="5044" formatCode="General">
                  <c:v>3.3946399999999999</c:v>
                </c:pt>
                <c:pt idx="5045" formatCode="General">
                  <c:v>3.3953099999999998</c:v>
                </c:pt>
                <c:pt idx="5046" formatCode="General">
                  <c:v>3.3959800000000002</c:v>
                </c:pt>
                <c:pt idx="5047" formatCode="General">
                  <c:v>3.3966599999999998</c:v>
                </c:pt>
                <c:pt idx="5048" formatCode="General">
                  <c:v>3.3973300000000002</c:v>
                </c:pt>
                <c:pt idx="5049" formatCode="General">
                  <c:v>3.3980000000000001</c:v>
                </c:pt>
                <c:pt idx="5050" formatCode="General">
                  <c:v>3.3986800000000001</c:v>
                </c:pt>
                <c:pt idx="5051" formatCode="General">
                  <c:v>3.3993500000000001</c:v>
                </c:pt>
                <c:pt idx="5052" formatCode="General">
                  <c:v>3.40002</c:v>
                </c:pt>
                <c:pt idx="5053" formatCode="General">
                  <c:v>3.40069</c:v>
                </c:pt>
                <c:pt idx="5054" formatCode="General">
                  <c:v>3.40137</c:v>
                </c:pt>
                <c:pt idx="5055" formatCode="General">
                  <c:v>3.40204</c:v>
                </c:pt>
                <c:pt idx="5056" formatCode="General">
                  <c:v>3.4027099999999999</c:v>
                </c:pt>
                <c:pt idx="5057" formatCode="General">
                  <c:v>3.4033899999999999</c:v>
                </c:pt>
                <c:pt idx="5058" formatCode="General">
                  <c:v>3.4040599999999999</c:v>
                </c:pt>
                <c:pt idx="5059" formatCode="General">
                  <c:v>3.4047299999999998</c:v>
                </c:pt>
                <c:pt idx="5060" formatCode="General">
                  <c:v>3.4054099999999998</c:v>
                </c:pt>
                <c:pt idx="5061" formatCode="General">
                  <c:v>3.4060800000000002</c:v>
                </c:pt>
                <c:pt idx="5062" formatCode="General">
                  <c:v>3.4067500000000002</c:v>
                </c:pt>
                <c:pt idx="5063" formatCode="General">
                  <c:v>3.4074300000000002</c:v>
                </c:pt>
                <c:pt idx="5064" formatCode="General">
                  <c:v>3.4081000000000001</c:v>
                </c:pt>
                <c:pt idx="5065" formatCode="General">
                  <c:v>3.4087700000000001</c:v>
                </c:pt>
                <c:pt idx="5066" formatCode="General">
                  <c:v>3.40944</c:v>
                </c:pt>
                <c:pt idx="5067" formatCode="General">
                  <c:v>3.41012</c:v>
                </c:pt>
                <c:pt idx="5068" formatCode="General">
                  <c:v>3.41079</c:v>
                </c:pt>
                <c:pt idx="5069" formatCode="General">
                  <c:v>3.4114599999999999</c:v>
                </c:pt>
                <c:pt idx="5070" formatCode="General">
                  <c:v>3.41214</c:v>
                </c:pt>
                <c:pt idx="5071" formatCode="General">
                  <c:v>3.4128099999999999</c:v>
                </c:pt>
                <c:pt idx="5072" formatCode="General">
                  <c:v>3.4134799999999998</c:v>
                </c:pt>
                <c:pt idx="5073" formatCode="General">
                  <c:v>3.4141599999999999</c:v>
                </c:pt>
                <c:pt idx="5074" formatCode="General">
                  <c:v>3.4148299999999998</c:v>
                </c:pt>
                <c:pt idx="5075" formatCode="General">
                  <c:v>3.4155000000000002</c:v>
                </c:pt>
                <c:pt idx="5076" formatCode="General">
                  <c:v>3.4161700000000002</c:v>
                </c:pt>
                <c:pt idx="5077" formatCode="General">
                  <c:v>3.4168500000000002</c:v>
                </c:pt>
                <c:pt idx="5078" formatCode="General">
                  <c:v>3.4175200000000001</c:v>
                </c:pt>
                <c:pt idx="5079" formatCode="General">
                  <c:v>3.4181900000000001</c:v>
                </c:pt>
                <c:pt idx="5080" formatCode="General">
                  <c:v>3.4188700000000001</c:v>
                </c:pt>
                <c:pt idx="5081" formatCode="General">
                  <c:v>3.41954</c:v>
                </c:pt>
                <c:pt idx="5082" formatCode="General">
                  <c:v>3.42021</c:v>
                </c:pt>
                <c:pt idx="5083" formatCode="General">
                  <c:v>3.42089</c:v>
                </c:pt>
                <c:pt idx="5084" formatCode="General">
                  <c:v>3.4215599999999999</c:v>
                </c:pt>
                <c:pt idx="5085" formatCode="General">
                  <c:v>3.4222299999999999</c:v>
                </c:pt>
                <c:pt idx="5086" formatCode="General">
                  <c:v>3.4228999999999998</c:v>
                </c:pt>
                <c:pt idx="5087" formatCode="General">
                  <c:v>3.4235799999999998</c:v>
                </c:pt>
                <c:pt idx="5088" formatCode="General">
                  <c:v>3.4242499999999998</c:v>
                </c:pt>
                <c:pt idx="5089" formatCode="General">
                  <c:v>3.4249200000000002</c:v>
                </c:pt>
                <c:pt idx="5090" formatCode="General">
                  <c:v>3.4256000000000002</c:v>
                </c:pt>
                <c:pt idx="5091" formatCode="General">
                  <c:v>3.4262700000000001</c:v>
                </c:pt>
                <c:pt idx="5092" formatCode="General">
                  <c:v>3.4269400000000001</c:v>
                </c:pt>
                <c:pt idx="5093" formatCode="General">
                  <c:v>3.4276200000000001</c:v>
                </c:pt>
                <c:pt idx="5094" formatCode="General">
                  <c:v>3.4282900000000001</c:v>
                </c:pt>
                <c:pt idx="5095" formatCode="General">
                  <c:v>3.42896</c:v>
                </c:pt>
                <c:pt idx="5096" formatCode="General">
                  <c:v>3.42963</c:v>
                </c:pt>
                <c:pt idx="5097" formatCode="General">
                  <c:v>3.43031</c:v>
                </c:pt>
                <c:pt idx="5098" formatCode="General">
                  <c:v>3.4309799999999999</c:v>
                </c:pt>
                <c:pt idx="5099" formatCode="General">
                  <c:v>3.4316499999999999</c:v>
                </c:pt>
                <c:pt idx="5100" formatCode="General">
                  <c:v>3.4323299999999999</c:v>
                </c:pt>
                <c:pt idx="5101" formatCode="General">
                  <c:v>3.4329999999999998</c:v>
                </c:pt>
                <c:pt idx="5102" formatCode="General">
                  <c:v>3.4336700000000002</c:v>
                </c:pt>
                <c:pt idx="5103" formatCode="General">
                  <c:v>3.4343499999999998</c:v>
                </c:pt>
                <c:pt idx="5104" formatCode="General">
                  <c:v>3.4350200000000002</c:v>
                </c:pt>
                <c:pt idx="5105" formatCode="General">
                  <c:v>3.4356900000000001</c:v>
                </c:pt>
                <c:pt idx="5106" formatCode="General">
                  <c:v>3.4363600000000001</c:v>
                </c:pt>
                <c:pt idx="5107" formatCode="General">
                  <c:v>3.4370400000000001</c:v>
                </c:pt>
                <c:pt idx="5108" formatCode="General">
                  <c:v>3.43771</c:v>
                </c:pt>
                <c:pt idx="5109" formatCode="General">
                  <c:v>3.43838</c:v>
                </c:pt>
                <c:pt idx="5110" formatCode="General">
                  <c:v>3.43906</c:v>
                </c:pt>
                <c:pt idx="5111" formatCode="General">
                  <c:v>3.43973</c:v>
                </c:pt>
                <c:pt idx="5112" formatCode="General">
                  <c:v>3.4403999999999999</c:v>
                </c:pt>
                <c:pt idx="5113" formatCode="General">
                  <c:v>3.4410799999999999</c:v>
                </c:pt>
                <c:pt idx="5114" formatCode="General">
                  <c:v>3.4417499999999999</c:v>
                </c:pt>
                <c:pt idx="5115" formatCode="General">
                  <c:v>3.4424199999999998</c:v>
                </c:pt>
                <c:pt idx="5116" formatCode="General">
                  <c:v>3.4430900000000002</c:v>
                </c:pt>
                <c:pt idx="5117" formatCode="General">
                  <c:v>3.4437700000000002</c:v>
                </c:pt>
                <c:pt idx="5118" formatCode="General">
                  <c:v>3.4444400000000002</c:v>
                </c:pt>
                <c:pt idx="5119" formatCode="General">
                  <c:v>3.4451100000000001</c:v>
                </c:pt>
                <c:pt idx="5120" formatCode="General">
                  <c:v>3.4457900000000001</c:v>
                </c:pt>
                <c:pt idx="5121" formatCode="General">
                  <c:v>3.4464600000000001</c:v>
                </c:pt>
                <c:pt idx="5122" formatCode="General">
                  <c:v>3.44713</c:v>
                </c:pt>
                <c:pt idx="5123" formatCode="General">
                  <c:v>3.44781</c:v>
                </c:pt>
                <c:pt idx="5124" formatCode="General">
                  <c:v>3.44848</c:v>
                </c:pt>
                <c:pt idx="5125" formatCode="General">
                  <c:v>3.4491499999999999</c:v>
                </c:pt>
                <c:pt idx="5126" formatCode="General">
                  <c:v>3.4498199999999999</c:v>
                </c:pt>
                <c:pt idx="5127" formatCode="General">
                  <c:v>3.4504999999999999</c:v>
                </c:pt>
                <c:pt idx="5128" formatCode="General">
                  <c:v>3.4511699999999998</c:v>
                </c:pt>
                <c:pt idx="5129" formatCode="General">
                  <c:v>3.4518399999999998</c:v>
                </c:pt>
                <c:pt idx="5130" formatCode="General">
                  <c:v>3.4525199999999998</c:v>
                </c:pt>
                <c:pt idx="5131" formatCode="General">
                  <c:v>3.4531900000000002</c:v>
                </c:pt>
                <c:pt idx="5132" formatCode="General">
                  <c:v>3.4538600000000002</c:v>
                </c:pt>
                <c:pt idx="5133" formatCode="General">
                  <c:v>3.4545400000000002</c:v>
                </c:pt>
                <c:pt idx="5134" formatCode="General">
                  <c:v>3.4552100000000001</c:v>
                </c:pt>
                <c:pt idx="5135" formatCode="General">
                  <c:v>3.4558800000000001</c:v>
                </c:pt>
                <c:pt idx="5136" formatCode="General">
                  <c:v>3.45655</c:v>
                </c:pt>
                <c:pt idx="5137" formatCode="General">
                  <c:v>3.45723</c:v>
                </c:pt>
                <c:pt idx="5138" formatCode="General">
                  <c:v>3.4579</c:v>
                </c:pt>
                <c:pt idx="5139" formatCode="General">
                  <c:v>3.4585699999999999</c:v>
                </c:pt>
                <c:pt idx="5140" formatCode="General">
                  <c:v>3.4592499999999999</c:v>
                </c:pt>
                <c:pt idx="5141" formatCode="General">
                  <c:v>3.4599199999999999</c:v>
                </c:pt>
                <c:pt idx="5142" formatCode="General">
                  <c:v>3.4605899999999998</c:v>
                </c:pt>
                <c:pt idx="5143" formatCode="General">
                  <c:v>3.4612699999999998</c:v>
                </c:pt>
                <c:pt idx="5144" formatCode="General">
                  <c:v>3.4619399999999998</c:v>
                </c:pt>
                <c:pt idx="5145" formatCode="General">
                  <c:v>3.4626100000000002</c:v>
                </c:pt>
                <c:pt idx="5146" formatCode="General">
                  <c:v>3.4632800000000001</c:v>
                </c:pt>
                <c:pt idx="5147" formatCode="General">
                  <c:v>3.4639600000000002</c:v>
                </c:pt>
                <c:pt idx="5148" formatCode="General">
                  <c:v>3.4646300000000001</c:v>
                </c:pt>
                <c:pt idx="5149" formatCode="General">
                  <c:v>3.4653</c:v>
                </c:pt>
                <c:pt idx="5150" formatCode="General">
                  <c:v>3.4659800000000001</c:v>
                </c:pt>
                <c:pt idx="5151" formatCode="General">
                  <c:v>3.46665</c:v>
                </c:pt>
                <c:pt idx="5152" formatCode="General">
                  <c:v>3.46732</c:v>
                </c:pt>
                <c:pt idx="5153" formatCode="General">
                  <c:v>3.468</c:v>
                </c:pt>
                <c:pt idx="5154" formatCode="General">
                  <c:v>3.4686699999999999</c:v>
                </c:pt>
                <c:pt idx="5155" formatCode="General">
                  <c:v>3.4693399999999999</c:v>
                </c:pt>
                <c:pt idx="5156" formatCode="General">
                  <c:v>3.4700099999999998</c:v>
                </c:pt>
                <c:pt idx="5157" formatCode="General">
                  <c:v>3.4706899999999998</c:v>
                </c:pt>
                <c:pt idx="5158" formatCode="General">
                  <c:v>3.4713599999999998</c:v>
                </c:pt>
                <c:pt idx="5159" formatCode="General">
                  <c:v>3.4720300000000002</c:v>
                </c:pt>
                <c:pt idx="5160" formatCode="General">
                  <c:v>3.4727100000000002</c:v>
                </c:pt>
                <c:pt idx="5161" formatCode="General">
                  <c:v>3.4733800000000001</c:v>
                </c:pt>
                <c:pt idx="5162" formatCode="General">
                  <c:v>3.4740500000000001</c:v>
                </c:pt>
                <c:pt idx="5163" formatCode="General">
                  <c:v>3.4747300000000001</c:v>
                </c:pt>
                <c:pt idx="5164" formatCode="General">
                  <c:v>3.4754</c:v>
                </c:pt>
                <c:pt idx="5165" formatCode="General">
                  <c:v>3.47607</c:v>
                </c:pt>
                <c:pt idx="5166" formatCode="General">
                  <c:v>3.4767399999999999</c:v>
                </c:pt>
                <c:pt idx="5167" formatCode="General">
                  <c:v>3.47742</c:v>
                </c:pt>
                <c:pt idx="5168" formatCode="General">
                  <c:v>3.4780899999999999</c:v>
                </c:pt>
                <c:pt idx="5169" formatCode="General">
                  <c:v>3.4787599999999999</c:v>
                </c:pt>
                <c:pt idx="5170" formatCode="General">
                  <c:v>3.4794399999999999</c:v>
                </c:pt>
                <c:pt idx="5171" formatCode="General">
                  <c:v>3.4801099999999998</c:v>
                </c:pt>
                <c:pt idx="5172" formatCode="General">
                  <c:v>3.4807800000000002</c:v>
                </c:pt>
                <c:pt idx="5173" formatCode="General">
                  <c:v>3.4814600000000002</c:v>
                </c:pt>
                <c:pt idx="5174" formatCode="General">
                  <c:v>3.4821300000000002</c:v>
                </c:pt>
                <c:pt idx="5175" formatCode="General">
                  <c:v>3.4828000000000001</c:v>
                </c:pt>
                <c:pt idx="5176" formatCode="General">
                  <c:v>3.4834700000000001</c:v>
                </c:pt>
                <c:pt idx="5177" formatCode="General">
                  <c:v>3.4841500000000001</c:v>
                </c:pt>
                <c:pt idx="5178" formatCode="General">
                  <c:v>3.48482</c:v>
                </c:pt>
                <c:pt idx="5179" formatCode="General">
                  <c:v>3.48549</c:v>
                </c:pt>
                <c:pt idx="5180" formatCode="General">
                  <c:v>3.48617</c:v>
                </c:pt>
                <c:pt idx="5181" formatCode="General">
                  <c:v>3.4868399999999999</c:v>
                </c:pt>
                <c:pt idx="5182" formatCode="General">
                  <c:v>3.4875099999999999</c:v>
                </c:pt>
                <c:pt idx="5183" formatCode="General">
                  <c:v>3.4881899999999999</c:v>
                </c:pt>
                <c:pt idx="5184" formatCode="General">
                  <c:v>3.4888599999999999</c:v>
                </c:pt>
                <c:pt idx="5185" formatCode="General">
                  <c:v>3.4895299999999998</c:v>
                </c:pt>
                <c:pt idx="5186" formatCode="General">
                  <c:v>3.4902000000000002</c:v>
                </c:pt>
                <c:pt idx="5187" formatCode="General">
                  <c:v>3.4908800000000002</c:v>
                </c:pt>
                <c:pt idx="5188" formatCode="General">
                  <c:v>3.4915500000000002</c:v>
                </c:pt>
                <c:pt idx="5189" formatCode="General">
                  <c:v>3.4922200000000001</c:v>
                </c:pt>
                <c:pt idx="5190" formatCode="General">
                  <c:v>3.4929000000000001</c:v>
                </c:pt>
                <c:pt idx="5191" formatCode="General">
                  <c:v>3.4935700000000001</c:v>
                </c:pt>
                <c:pt idx="5192" formatCode="General">
                  <c:v>3.49424</c:v>
                </c:pt>
                <c:pt idx="5193" formatCode="General">
                  <c:v>3.49492</c:v>
                </c:pt>
                <c:pt idx="5194" formatCode="General">
                  <c:v>3.49559</c:v>
                </c:pt>
                <c:pt idx="5195" formatCode="General">
                  <c:v>3.4962599999999999</c:v>
                </c:pt>
                <c:pt idx="5196" formatCode="General">
                  <c:v>3.4969299999999999</c:v>
                </c:pt>
                <c:pt idx="5197" formatCode="General">
                  <c:v>3.4976099999999999</c:v>
                </c:pt>
                <c:pt idx="5198" formatCode="General">
                  <c:v>3.4982799999999998</c:v>
                </c:pt>
                <c:pt idx="5199" formatCode="General">
                  <c:v>3.4989499999999998</c:v>
                </c:pt>
                <c:pt idx="5200" formatCode="General">
                  <c:v>3.4996299999999998</c:v>
                </c:pt>
                <c:pt idx="5201" formatCode="General">
                  <c:v>3.5003000000000002</c:v>
                </c:pt>
                <c:pt idx="5202" formatCode="General">
                  <c:v>3.5009700000000001</c:v>
                </c:pt>
                <c:pt idx="5203" formatCode="General">
                  <c:v>3.5016500000000002</c:v>
                </c:pt>
                <c:pt idx="5204" formatCode="General">
                  <c:v>3.5023200000000001</c:v>
                </c:pt>
                <c:pt idx="5205" formatCode="General">
                  <c:v>3.50299</c:v>
                </c:pt>
                <c:pt idx="5206" formatCode="General">
                  <c:v>3.50366</c:v>
                </c:pt>
                <c:pt idx="5207" formatCode="General">
                  <c:v>3.50434</c:v>
                </c:pt>
                <c:pt idx="5208" formatCode="General">
                  <c:v>3.50501</c:v>
                </c:pt>
                <c:pt idx="5209" formatCode="General">
                  <c:v>3.5056799999999999</c:v>
                </c:pt>
                <c:pt idx="5210" formatCode="General">
                  <c:v>3.5063599999999999</c:v>
                </c:pt>
                <c:pt idx="5211" formatCode="General">
                  <c:v>3.5070299999999999</c:v>
                </c:pt>
                <c:pt idx="5212" formatCode="General">
                  <c:v>3.5076999999999998</c:v>
                </c:pt>
                <c:pt idx="5213" formatCode="General">
                  <c:v>3.5083799999999998</c:v>
                </c:pt>
                <c:pt idx="5214" formatCode="General">
                  <c:v>3.5090499999999998</c:v>
                </c:pt>
                <c:pt idx="5215" formatCode="General">
                  <c:v>3.5097200000000002</c:v>
                </c:pt>
                <c:pt idx="5216" formatCode="General">
                  <c:v>3.5103900000000001</c:v>
                </c:pt>
                <c:pt idx="5217" formatCode="General">
                  <c:v>3.5110700000000001</c:v>
                </c:pt>
                <c:pt idx="5218" formatCode="General">
                  <c:v>3.5117400000000001</c:v>
                </c:pt>
                <c:pt idx="5219" formatCode="General">
                  <c:v>3.51241</c:v>
                </c:pt>
                <c:pt idx="5220" formatCode="General">
                  <c:v>3.51309</c:v>
                </c:pt>
                <c:pt idx="5221" formatCode="General">
                  <c:v>3.51376</c:v>
                </c:pt>
                <c:pt idx="5222" formatCode="General">
                  <c:v>3.5144299999999999</c:v>
                </c:pt>
                <c:pt idx="5223" formatCode="General">
                  <c:v>3.51511</c:v>
                </c:pt>
                <c:pt idx="5224" formatCode="General">
                  <c:v>3.5157799999999999</c:v>
                </c:pt>
                <c:pt idx="5225" formatCode="General">
                  <c:v>3.5164499999999999</c:v>
                </c:pt>
                <c:pt idx="5226" formatCode="General">
                  <c:v>3.5171199999999998</c:v>
                </c:pt>
                <c:pt idx="5227" formatCode="General">
                  <c:v>3.5177999999999998</c:v>
                </c:pt>
                <c:pt idx="5228" formatCode="General">
                  <c:v>3.5184700000000002</c:v>
                </c:pt>
                <c:pt idx="5229" formatCode="General">
                  <c:v>3.5191400000000002</c:v>
                </c:pt>
                <c:pt idx="5230" formatCode="General">
                  <c:v>3.5198200000000002</c:v>
                </c:pt>
                <c:pt idx="5231" formatCode="General">
                  <c:v>3.5204900000000001</c:v>
                </c:pt>
                <c:pt idx="5232" formatCode="General">
                  <c:v>3.5211600000000001</c:v>
                </c:pt>
                <c:pt idx="5233" formatCode="General">
                  <c:v>3.5218400000000001</c:v>
                </c:pt>
                <c:pt idx="5234" formatCode="General">
                  <c:v>3.52251</c:v>
                </c:pt>
                <c:pt idx="5235" formatCode="General">
                  <c:v>3.52318</c:v>
                </c:pt>
                <c:pt idx="5236" formatCode="General">
                  <c:v>3.5238499999999999</c:v>
                </c:pt>
                <c:pt idx="5237" formatCode="General">
                  <c:v>3.5245299999999999</c:v>
                </c:pt>
                <c:pt idx="5238" formatCode="General">
                  <c:v>3.5251999999999999</c:v>
                </c:pt>
                <c:pt idx="5239" formatCode="General">
                  <c:v>3.5258699999999998</c:v>
                </c:pt>
                <c:pt idx="5240" formatCode="General">
                  <c:v>3.5265499999999999</c:v>
                </c:pt>
                <c:pt idx="5241" formatCode="General">
                  <c:v>3.5272199999999998</c:v>
                </c:pt>
                <c:pt idx="5242" formatCode="General">
                  <c:v>3.5278900000000002</c:v>
                </c:pt>
                <c:pt idx="5243" formatCode="General">
                  <c:v>3.5285700000000002</c:v>
                </c:pt>
                <c:pt idx="5244" formatCode="General">
                  <c:v>3.5292400000000002</c:v>
                </c:pt>
                <c:pt idx="5245" formatCode="General">
                  <c:v>3.5299100000000001</c:v>
                </c:pt>
                <c:pt idx="5246" formatCode="General">
                  <c:v>3.5305800000000001</c:v>
                </c:pt>
                <c:pt idx="5247" formatCode="General">
                  <c:v>3.5312600000000001</c:v>
                </c:pt>
                <c:pt idx="5248" formatCode="General">
                  <c:v>3.53193</c:v>
                </c:pt>
                <c:pt idx="5249" formatCode="General">
                  <c:v>3.5326</c:v>
                </c:pt>
                <c:pt idx="5250" formatCode="General">
                  <c:v>3.53328</c:v>
                </c:pt>
                <c:pt idx="5251" formatCode="General">
                  <c:v>3.5339499999999999</c:v>
                </c:pt>
                <c:pt idx="5252" formatCode="General">
                  <c:v>3.5346199999999999</c:v>
                </c:pt>
                <c:pt idx="5253" formatCode="General">
                  <c:v>3.5352999999999999</c:v>
                </c:pt>
                <c:pt idx="5254" formatCode="General">
                  <c:v>3.5359699999999998</c:v>
                </c:pt>
                <c:pt idx="5255" formatCode="General">
                  <c:v>3.5366399999999998</c:v>
                </c:pt>
                <c:pt idx="5256" formatCode="General">
                  <c:v>3.5373199999999998</c:v>
                </c:pt>
                <c:pt idx="5257" formatCode="General">
                  <c:v>3.5379900000000002</c:v>
                </c:pt>
                <c:pt idx="5258" formatCode="General">
                  <c:v>3.5386600000000001</c:v>
                </c:pt>
                <c:pt idx="5259" formatCode="General">
                  <c:v>3.5393300000000001</c:v>
                </c:pt>
                <c:pt idx="5260" formatCode="General">
                  <c:v>3.5400100000000001</c:v>
                </c:pt>
                <c:pt idx="5261" formatCode="General">
                  <c:v>3.54068</c:v>
                </c:pt>
                <c:pt idx="5262" formatCode="General">
                  <c:v>3.54135</c:v>
                </c:pt>
                <c:pt idx="5263" formatCode="General">
                  <c:v>3.54203</c:v>
                </c:pt>
                <c:pt idx="5264" formatCode="General">
                  <c:v>3.5427</c:v>
                </c:pt>
                <c:pt idx="5265" formatCode="General">
                  <c:v>3.5433699999999999</c:v>
                </c:pt>
                <c:pt idx="5266" formatCode="General">
                  <c:v>3.5440499999999999</c:v>
                </c:pt>
                <c:pt idx="5267" formatCode="General">
                  <c:v>3.5447199999999999</c:v>
                </c:pt>
                <c:pt idx="5268" formatCode="General">
                  <c:v>3.5453899999999998</c:v>
                </c:pt>
                <c:pt idx="5269" formatCode="General">
                  <c:v>3.5460600000000002</c:v>
                </c:pt>
                <c:pt idx="5270" formatCode="General">
                  <c:v>3.5467399999999998</c:v>
                </c:pt>
                <c:pt idx="5271" formatCode="General">
                  <c:v>3.5474100000000002</c:v>
                </c:pt>
                <c:pt idx="5272" formatCode="General">
                  <c:v>3.5480800000000001</c:v>
                </c:pt>
                <c:pt idx="5273" formatCode="General">
                  <c:v>3.5487600000000001</c:v>
                </c:pt>
                <c:pt idx="5274" formatCode="General">
                  <c:v>3.5494300000000001</c:v>
                </c:pt>
                <c:pt idx="5275" formatCode="General">
                  <c:v>3.5501</c:v>
                </c:pt>
                <c:pt idx="5276" formatCode="General">
                  <c:v>3.55078</c:v>
                </c:pt>
                <c:pt idx="5277" formatCode="General">
                  <c:v>3.55145</c:v>
                </c:pt>
                <c:pt idx="5278" formatCode="General">
                  <c:v>3.5521199999999999</c:v>
                </c:pt>
                <c:pt idx="5279" formatCode="General">
                  <c:v>3.5527899999999999</c:v>
                </c:pt>
                <c:pt idx="5280" formatCode="General">
                  <c:v>3.5534699999999999</c:v>
                </c:pt>
                <c:pt idx="5281" formatCode="General">
                  <c:v>3.5541399999999999</c:v>
                </c:pt>
                <c:pt idx="5282" formatCode="General">
                  <c:v>3.5548099999999998</c:v>
                </c:pt>
                <c:pt idx="5283" formatCode="General">
                  <c:v>3.5554899999999998</c:v>
                </c:pt>
                <c:pt idx="5284" formatCode="General">
                  <c:v>3.5561600000000002</c:v>
                </c:pt>
                <c:pt idx="5285" formatCode="General">
                  <c:v>3.5568300000000002</c:v>
                </c:pt>
                <c:pt idx="5286" formatCode="General">
                  <c:v>3.5575100000000002</c:v>
                </c:pt>
                <c:pt idx="5287" formatCode="General">
                  <c:v>3.5581800000000001</c:v>
                </c:pt>
                <c:pt idx="5288" formatCode="General">
                  <c:v>3.5588500000000001</c:v>
                </c:pt>
                <c:pt idx="5289" formatCode="General">
                  <c:v>3.55952</c:v>
                </c:pt>
                <c:pt idx="5290" formatCode="General">
                  <c:v>3.5602</c:v>
                </c:pt>
                <c:pt idx="5291" formatCode="General">
                  <c:v>3.56087</c:v>
                </c:pt>
                <c:pt idx="5292" formatCode="General">
                  <c:v>3.5615399999999999</c:v>
                </c:pt>
                <c:pt idx="5293" formatCode="General">
                  <c:v>3.5622199999999999</c:v>
                </c:pt>
                <c:pt idx="5294" formatCode="General">
                  <c:v>3.5628899999999999</c:v>
                </c:pt>
                <c:pt idx="5295" formatCode="General">
                  <c:v>3.5635599999999998</c:v>
                </c:pt>
                <c:pt idx="5296" formatCode="General">
                  <c:v>3.5642399999999999</c:v>
                </c:pt>
                <c:pt idx="5297" formatCode="General">
                  <c:v>3.5649099999999998</c:v>
                </c:pt>
                <c:pt idx="5298" formatCode="General">
                  <c:v>3.5655800000000002</c:v>
                </c:pt>
                <c:pt idx="5299" formatCode="General">
                  <c:v>3.5662500000000001</c:v>
                </c:pt>
                <c:pt idx="5300" formatCode="General">
                  <c:v>3.5669300000000002</c:v>
                </c:pt>
                <c:pt idx="5301" formatCode="General">
                  <c:v>3.5676000000000001</c:v>
                </c:pt>
                <c:pt idx="5302" formatCode="General">
                  <c:v>3.5682700000000001</c:v>
                </c:pt>
                <c:pt idx="5303" formatCode="General">
                  <c:v>3.5689500000000001</c:v>
                </c:pt>
                <c:pt idx="5304" formatCode="General">
                  <c:v>3.56962</c:v>
                </c:pt>
                <c:pt idx="5305" formatCode="General">
                  <c:v>3.57029</c:v>
                </c:pt>
                <c:pt idx="5306" formatCode="General">
                  <c:v>3.57097</c:v>
                </c:pt>
                <c:pt idx="5307" formatCode="General">
                  <c:v>3.5716399999999999</c:v>
                </c:pt>
                <c:pt idx="5308" formatCode="General">
                  <c:v>3.5723099999999999</c:v>
                </c:pt>
                <c:pt idx="5309" formatCode="General">
                  <c:v>3.5729799999999998</c:v>
                </c:pt>
                <c:pt idx="5310" formatCode="General">
                  <c:v>3.5736599999999998</c:v>
                </c:pt>
                <c:pt idx="5311" formatCode="General">
                  <c:v>3.5743299999999998</c:v>
                </c:pt>
                <c:pt idx="5312" formatCode="General">
                  <c:v>3.5750000000000002</c:v>
                </c:pt>
                <c:pt idx="5313" formatCode="General">
                  <c:v>3.5756800000000002</c:v>
                </c:pt>
                <c:pt idx="5314" formatCode="General">
                  <c:v>3.5763500000000001</c:v>
                </c:pt>
                <c:pt idx="5315" formatCode="General">
                  <c:v>3.5770200000000001</c:v>
                </c:pt>
                <c:pt idx="5316" formatCode="General">
                  <c:v>3.5777000000000001</c:v>
                </c:pt>
                <c:pt idx="5317" formatCode="General">
                  <c:v>3.5783700000000001</c:v>
                </c:pt>
                <c:pt idx="5318" formatCode="General">
                  <c:v>3.57904</c:v>
                </c:pt>
                <c:pt idx="5319" formatCode="General">
                  <c:v>3.5797099999999999</c:v>
                </c:pt>
                <c:pt idx="5320" formatCode="General">
                  <c:v>3.58039</c:v>
                </c:pt>
                <c:pt idx="5321" formatCode="General">
                  <c:v>3.5810599999999999</c:v>
                </c:pt>
                <c:pt idx="5322" formatCode="General">
                  <c:v>3.5817299999999999</c:v>
                </c:pt>
                <c:pt idx="5323" formatCode="General">
                  <c:v>3.5824099999999999</c:v>
                </c:pt>
                <c:pt idx="5324" formatCode="General">
                  <c:v>3.5830799999999998</c:v>
                </c:pt>
                <c:pt idx="5325" formatCode="General">
                  <c:v>3.5837500000000002</c:v>
                </c:pt>
                <c:pt idx="5326" formatCode="General">
                  <c:v>3.5844299999999998</c:v>
                </c:pt>
                <c:pt idx="5327" formatCode="General">
                  <c:v>3.5851000000000002</c:v>
                </c:pt>
                <c:pt idx="5328" formatCode="General">
                  <c:v>3.5857700000000001</c:v>
                </c:pt>
                <c:pt idx="5329" formatCode="General">
                  <c:v>3.5864400000000001</c:v>
                </c:pt>
                <c:pt idx="5330" formatCode="General">
                  <c:v>3.5871200000000001</c:v>
                </c:pt>
                <c:pt idx="5331" formatCode="General">
                  <c:v>3.58779</c:v>
                </c:pt>
                <c:pt idx="5332" formatCode="General">
                  <c:v>3.58846</c:v>
                </c:pt>
                <c:pt idx="5333" formatCode="General">
                  <c:v>3.58914</c:v>
                </c:pt>
                <c:pt idx="5334" formatCode="General">
                  <c:v>3.5898099999999999</c:v>
                </c:pt>
                <c:pt idx="5335" formatCode="General">
                  <c:v>3.5904799999999999</c:v>
                </c:pt>
                <c:pt idx="5336" formatCode="General">
                  <c:v>3.5911599999999999</c:v>
                </c:pt>
                <c:pt idx="5337" formatCode="General">
                  <c:v>3.5918299999999999</c:v>
                </c:pt>
                <c:pt idx="5338" formatCode="General">
                  <c:v>3.5924999999999998</c:v>
                </c:pt>
                <c:pt idx="5339" formatCode="General">
                  <c:v>3.5931700000000002</c:v>
                </c:pt>
                <c:pt idx="5340" formatCode="General">
                  <c:v>3.5938500000000002</c:v>
                </c:pt>
                <c:pt idx="5341" formatCode="General">
                  <c:v>3.5945200000000002</c:v>
                </c:pt>
                <c:pt idx="5342" formatCode="General">
                  <c:v>3.5951900000000001</c:v>
                </c:pt>
                <c:pt idx="5343" formatCode="General">
                  <c:v>3.5958700000000001</c:v>
                </c:pt>
                <c:pt idx="5344" formatCode="General">
                  <c:v>3.5965400000000001</c:v>
                </c:pt>
                <c:pt idx="5345" formatCode="General">
                  <c:v>3.59721</c:v>
                </c:pt>
                <c:pt idx="5346" formatCode="General">
                  <c:v>3.59789</c:v>
                </c:pt>
                <c:pt idx="5347" formatCode="General">
                  <c:v>3.59856</c:v>
                </c:pt>
                <c:pt idx="5348" formatCode="General">
                  <c:v>3.5992299999999999</c:v>
                </c:pt>
                <c:pt idx="5349" formatCode="General">
                  <c:v>3.5998999999999999</c:v>
                </c:pt>
                <c:pt idx="5350" formatCode="General">
                  <c:v>3.6005799999999999</c:v>
                </c:pt>
                <c:pt idx="5351" formatCode="General">
                  <c:v>3.6012499999999998</c:v>
                </c:pt>
                <c:pt idx="5352" formatCode="General">
                  <c:v>3.6019199999999998</c:v>
                </c:pt>
                <c:pt idx="5353" formatCode="General">
                  <c:v>3.6025999999999998</c:v>
                </c:pt>
                <c:pt idx="5354" formatCode="General">
                  <c:v>3.6032700000000002</c:v>
                </c:pt>
                <c:pt idx="5355" formatCode="General">
                  <c:v>3.6039400000000001</c:v>
                </c:pt>
                <c:pt idx="5356" formatCode="General">
                  <c:v>3.6046200000000002</c:v>
                </c:pt>
                <c:pt idx="5357" formatCode="General">
                  <c:v>3.6052900000000001</c:v>
                </c:pt>
                <c:pt idx="5358" formatCode="General">
                  <c:v>3.6059600000000001</c:v>
                </c:pt>
                <c:pt idx="5359" formatCode="General">
                  <c:v>3.60663</c:v>
                </c:pt>
                <c:pt idx="5360" formatCode="General">
                  <c:v>3.60731</c:v>
                </c:pt>
                <c:pt idx="5361" formatCode="General">
                  <c:v>3.60798</c:v>
                </c:pt>
                <c:pt idx="5362" formatCode="General">
                  <c:v>3.6086499999999999</c:v>
                </c:pt>
                <c:pt idx="5363" formatCode="General">
                  <c:v>3.6093299999999999</c:v>
                </c:pt>
                <c:pt idx="5364" formatCode="General">
                  <c:v>3.61</c:v>
                </c:pt>
                <c:pt idx="5365" formatCode="General">
                  <c:v>3.6106699999999998</c:v>
                </c:pt>
                <c:pt idx="5366" formatCode="General">
                  <c:v>3.6113499999999998</c:v>
                </c:pt>
                <c:pt idx="5367" formatCode="General">
                  <c:v>3.6120199999999998</c:v>
                </c:pt>
                <c:pt idx="5368" formatCode="General">
                  <c:v>3.6126900000000002</c:v>
                </c:pt>
                <c:pt idx="5369" formatCode="General">
                  <c:v>3.6133600000000001</c:v>
                </c:pt>
                <c:pt idx="5370" formatCode="General">
                  <c:v>3.6140400000000001</c:v>
                </c:pt>
                <c:pt idx="5371" formatCode="General">
                  <c:v>3.6147100000000001</c:v>
                </c:pt>
                <c:pt idx="5372" formatCode="General">
                  <c:v>3.61538</c:v>
                </c:pt>
                <c:pt idx="5373" formatCode="General">
                  <c:v>3.6160600000000001</c:v>
                </c:pt>
                <c:pt idx="5374" formatCode="General">
                  <c:v>3.61673</c:v>
                </c:pt>
                <c:pt idx="5375" formatCode="General">
                  <c:v>3.6173999999999999</c:v>
                </c:pt>
                <c:pt idx="5376" formatCode="General">
                  <c:v>3.61808</c:v>
                </c:pt>
                <c:pt idx="5377" formatCode="General">
                  <c:v>3.6187499999999999</c:v>
                </c:pt>
                <c:pt idx="5378" formatCode="General">
                  <c:v>3.6194199999999999</c:v>
                </c:pt>
                <c:pt idx="5379" formatCode="General">
                  <c:v>3.6200899999999998</c:v>
                </c:pt>
                <c:pt idx="5380" formatCode="General">
                  <c:v>3.6207699999999998</c:v>
                </c:pt>
                <c:pt idx="5381" formatCode="General">
                  <c:v>3.6214400000000002</c:v>
                </c:pt>
                <c:pt idx="5382" formatCode="General">
                  <c:v>3.6221100000000002</c:v>
                </c:pt>
                <c:pt idx="5383" formatCode="General">
                  <c:v>3.6227900000000002</c:v>
                </c:pt>
                <c:pt idx="5384" formatCode="General">
                  <c:v>3.6234600000000001</c:v>
                </c:pt>
                <c:pt idx="5385" formatCode="General">
                  <c:v>3.6241300000000001</c:v>
                </c:pt>
                <c:pt idx="5386" formatCode="General">
                  <c:v>3.6248100000000001</c:v>
                </c:pt>
                <c:pt idx="5387" formatCode="General">
                  <c:v>3.62548</c:v>
                </c:pt>
                <c:pt idx="5388" formatCode="General">
                  <c:v>3.62615</c:v>
                </c:pt>
                <c:pt idx="5389" formatCode="General">
                  <c:v>3.6268199999999999</c:v>
                </c:pt>
                <c:pt idx="5390" formatCode="General">
                  <c:v>3.6274999999999999</c:v>
                </c:pt>
                <c:pt idx="5391" formatCode="General">
                  <c:v>3.6281699999999999</c:v>
                </c:pt>
                <c:pt idx="5392" formatCode="General">
                  <c:v>3.6288399999999998</c:v>
                </c:pt>
                <c:pt idx="5393" formatCode="General">
                  <c:v>3.6295199999999999</c:v>
                </c:pt>
                <c:pt idx="5394" formatCode="General">
                  <c:v>3.6301899999999998</c:v>
                </c:pt>
                <c:pt idx="5395" formatCode="General">
                  <c:v>3.6308600000000002</c:v>
                </c:pt>
                <c:pt idx="5396" formatCode="General">
                  <c:v>3.6315400000000002</c:v>
                </c:pt>
                <c:pt idx="5397" formatCode="General">
                  <c:v>3.6322100000000002</c:v>
                </c:pt>
                <c:pt idx="5398" formatCode="General">
                  <c:v>3.6328800000000001</c:v>
                </c:pt>
                <c:pt idx="5399" formatCode="General">
                  <c:v>3.6335500000000001</c:v>
                </c:pt>
                <c:pt idx="5400" formatCode="General">
                  <c:v>3.6342300000000001</c:v>
                </c:pt>
                <c:pt idx="5401" formatCode="General">
                  <c:v>3.6349</c:v>
                </c:pt>
                <c:pt idx="5402" formatCode="General">
                  <c:v>3.63557</c:v>
                </c:pt>
                <c:pt idx="5403" formatCode="General">
                  <c:v>3.63625</c:v>
                </c:pt>
                <c:pt idx="5404" formatCode="General">
                  <c:v>3.6369199999999999</c:v>
                </c:pt>
                <c:pt idx="5405" formatCode="General">
                  <c:v>3.6375899999999999</c:v>
                </c:pt>
                <c:pt idx="5406" formatCode="General">
                  <c:v>3.6382699999999999</c:v>
                </c:pt>
                <c:pt idx="5407" formatCode="General">
                  <c:v>3.6389399999999998</c:v>
                </c:pt>
                <c:pt idx="5408" formatCode="General">
                  <c:v>3.6396099999999998</c:v>
                </c:pt>
                <c:pt idx="5409" formatCode="General">
                  <c:v>3.6402800000000002</c:v>
                </c:pt>
                <c:pt idx="5410" formatCode="General">
                  <c:v>3.6409600000000002</c:v>
                </c:pt>
                <c:pt idx="5411" formatCode="General">
                  <c:v>3.6416300000000001</c:v>
                </c:pt>
                <c:pt idx="5412" formatCode="General">
                  <c:v>3.6423000000000001</c:v>
                </c:pt>
                <c:pt idx="5413" formatCode="General">
                  <c:v>3.6429800000000001</c:v>
                </c:pt>
                <c:pt idx="5414" formatCode="General">
                  <c:v>3.6436500000000001</c:v>
                </c:pt>
                <c:pt idx="5415" formatCode="General">
                  <c:v>3.64432</c:v>
                </c:pt>
                <c:pt idx="5416" formatCode="General">
                  <c:v>3.645</c:v>
                </c:pt>
                <c:pt idx="5417" formatCode="General">
                  <c:v>3.64567</c:v>
                </c:pt>
                <c:pt idx="5418" formatCode="General">
                  <c:v>3.6463399999999999</c:v>
                </c:pt>
                <c:pt idx="5419" formatCode="General">
                  <c:v>3.6470099999999999</c:v>
                </c:pt>
                <c:pt idx="5420" formatCode="General">
                  <c:v>3.6476899999999999</c:v>
                </c:pt>
                <c:pt idx="5421" formatCode="General">
                  <c:v>3.6483599999999998</c:v>
                </c:pt>
                <c:pt idx="5422" formatCode="General">
                  <c:v>3.6490300000000002</c:v>
                </c:pt>
                <c:pt idx="5423" formatCode="General">
                  <c:v>3.6497099999999998</c:v>
                </c:pt>
                <c:pt idx="5424" formatCode="General">
                  <c:v>3.6503800000000002</c:v>
                </c:pt>
                <c:pt idx="5425" formatCode="General">
                  <c:v>3.6510500000000001</c:v>
                </c:pt>
                <c:pt idx="5426" formatCode="General">
                  <c:v>3.6517300000000001</c:v>
                </c:pt>
                <c:pt idx="5427" formatCode="General">
                  <c:v>3.6524000000000001</c:v>
                </c:pt>
                <c:pt idx="5428" formatCode="General">
                  <c:v>3.65307</c:v>
                </c:pt>
                <c:pt idx="5429" formatCode="General">
                  <c:v>3.65374</c:v>
                </c:pt>
                <c:pt idx="5430" formatCode="General">
                  <c:v>3.65442</c:v>
                </c:pt>
                <c:pt idx="5431" formatCode="General">
                  <c:v>3.65509</c:v>
                </c:pt>
                <c:pt idx="5432" formatCode="General">
                  <c:v>3.6557599999999999</c:v>
                </c:pt>
                <c:pt idx="5433" formatCode="General">
                  <c:v>3.6564399999999999</c:v>
                </c:pt>
                <c:pt idx="5434" formatCode="General">
                  <c:v>3.6571099999999999</c:v>
                </c:pt>
                <c:pt idx="5435" formatCode="General">
                  <c:v>3.6577799999999998</c:v>
                </c:pt>
                <c:pt idx="5436" formatCode="General">
                  <c:v>3.6584599999999998</c:v>
                </c:pt>
                <c:pt idx="5437" formatCode="General">
                  <c:v>3.6591300000000002</c:v>
                </c:pt>
                <c:pt idx="5438" formatCode="General">
                  <c:v>3.6598000000000002</c:v>
                </c:pt>
                <c:pt idx="5439" formatCode="General">
                  <c:v>3.6604700000000001</c:v>
                </c:pt>
                <c:pt idx="5440" formatCode="General">
                  <c:v>3.6611500000000001</c:v>
                </c:pt>
                <c:pt idx="5441" formatCode="General">
                  <c:v>3.6618200000000001</c:v>
                </c:pt>
                <c:pt idx="5442" formatCode="General">
                  <c:v>3.66249</c:v>
                </c:pt>
                <c:pt idx="5443" formatCode="General">
                  <c:v>3.66317</c:v>
                </c:pt>
                <c:pt idx="5444" formatCode="General">
                  <c:v>3.66384</c:v>
                </c:pt>
                <c:pt idx="5445" formatCode="General">
                  <c:v>3.6645099999999999</c:v>
                </c:pt>
                <c:pt idx="5446" formatCode="General">
                  <c:v>3.6651899999999999</c:v>
                </c:pt>
                <c:pt idx="5447" formatCode="General">
                  <c:v>3.6658599999999999</c:v>
                </c:pt>
                <c:pt idx="5448" formatCode="General">
                  <c:v>3.6665299999999998</c:v>
                </c:pt>
                <c:pt idx="5449" formatCode="General">
                  <c:v>3.6672099999999999</c:v>
                </c:pt>
                <c:pt idx="5450" formatCode="General">
                  <c:v>3.6678799999999998</c:v>
                </c:pt>
                <c:pt idx="5451" formatCode="General">
                  <c:v>3.6685500000000002</c:v>
                </c:pt>
                <c:pt idx="5452" formatCode="General">
                  <c:v>3.6692200000000001</c:v>
                </c:pt>
                <c:pt idx="5453" formatCode="General">
                  <c:v>3.6699000000000002</c:v>
                </c:pt>
                <c:pt idx="5454" formatCode="General">
                  <c:v>3.6705700000000001</c:v>
                </c:pt>
                <c:pt idx="5455" formatCode="General">
                  <c:v>3.6712400000000001</c:v>
                </c:pt>
                <c:pt idx="5456" formatCode="General">
                  <c:v>3.6719200000000001</c:v>
                </c:pt>
                <c:pt idx="5457" formatCode="General">
                  <c:v>3.67259</c:v>
                </c:pt>
                <c:pt idx="5458" formatCode="General">
                  <c:v>3.67326</c:v>
                </c:pt>
                <c:pt idx="5459" formatCode="General">
                  <c:v>3.67394</c:v>
                </c:pt>
                <c:pt idx="5460" formatCode="General">
                  <c:v>3.6746099999999999</c:v>
                </c:pt>
                <c:pt idx="5461" formatCode="General">
                  <c:v>3.6752799999999999</c:v>
                </c:pt>
                <c:pt idx="5462" formatCode="General">
                  <c:v>3.6759499999999998</c:v>
                </c:pt>
                <c:pt idx="5463" formatCode="General">
                  <c:v>3.6766299999999998</c:v>
                </c:pt>
                <c:pt idx="5464" formatCode="General">
                  <c:v>3.6772999999999998</c:v>
                </c:pt>
                <c:pt idx="5465" formatCode="General">
                  <c:v>3.6779700000000002</c:v>
                </c:pt>
                <c:pt idx="5466" formatCode="General">
                  <c:v>3.6786500000000002</c:v>
                </c:pt>
                <c:pt idx="5467" formatCode="General">
                  <c:v>3.6793200000000001</c:v>
                </c:pt>
                <c:pt idx="5468" formatCode="General">
                  <c:v>3.6799900000000001</c:v>
                </c:pt>
                <c:pt idx="5469" formatCode="General">
                  <c:v>3.6806700000000001</c:v>
                </c:pt>
                <c:pt idx="5470" formatCode="General">
                  <c:v>3.6813400000000001</c:v>
                </c:pt>
                <c:pt idx="5471" formatCode="General">
                  <c:v>3.68201</c:v>
                </c:pt>
                <c:pt idx="5472" formatCode="General">
                  <c:v>3.68268</c:v>
                </c:pt>
                <c:pt idx="5473" formatCode="General">
                  <c:v>3.68336</c:v>
                </c:pt>
                <c:pt idx="5474" formatCode="General">
                  <c:v>3.6840299999999999</c:v>
                </c:pt>
                <c:pt idx="5475" formatCode="General">
                  <c:v>3.6846999999999999</c:v>
                </c:pt>
                <c:pt idx="5476" formatCode="General">
                  <c:v>3.6853799999999999</c:v>
                </c:pt>
                <c:pt idx="5477" formatCode="General">
                  <c:v>3.6860499999999998</c:v>
                </c:pt>
                <c:pt idx="5478" formatCode="General">
                  <c:v>3.6867200000000002</c:v>
                </c:pt>
                <c:pt idx="5479" formatCode="General">
                  <c:v>3.6873999999999998</c:v>
                </c:pt>
                <c:pt idx="5480" formatCode="General">
                  <c:v>3.6880700000000002</c:v>
                </c:pt>
                <c:pt idx="5481" formatCode="General">
                  <c:v>3.6887400000000001</c:v>
                </c:pt>
                <c:pt idx="5482" formatCode="General">
                  <c:v>3.6894100000000001</c:v>
                </c:pt>
                <c:pt idx="5483" formatCode="General">
                  <c:v>3.6900900000000001</c:v>
                </c:pt>
                <c:pt idx="5484" formatCode="General">
                  <c:v>3.69076</c:v>
                </c:pt>
                <c:pt idx="5485" formatCode="General">
                  <c:v>3.69143</c:v>
                </c:pt>
                <c:pt idx="5486" formatCode="General">
                  <c:v>3.69211</c:v>
                </c:pt>
                <c:pt idx="5487" formatCode="General">
                  <c:v>3.69278</c:v>
                </c:pt>
                <c:pt idx="5488" formatCode="General">
                  <c:v>3.6934499999999999</c:v>
                </c:pt>
                <c:pt idx="5489" formatCode="General">
                  <c:v>3.6941299999999999</c:v>
                </c:pt>
                <c:pt idx="5490" formatCode="General">
                  <c:v>3.6947999999999999</c:v>
                </c:pt>
                <c:pt idx="5491" formatCode="General">
                  <c:v>3.6954699999999998</c:v>
                </c:pt>
                <c:pt idx="5492" formatCode="General">
                  <c:v>3.6961400000000002</c:v>
                </c:pt>
                <c:pt idx="5493" formatCode="General">
                  <c:v>3.6968200000000002</c:v>
                </c:pt>
                <c:pt idx="5494" formatCode="General">
                  <c:v>3.6974900000000002</c:v>
                </c:pt>
                <c:pt idx="5495" formatCode="General">
                  <c:v>3.6981600000000001</c:v>
                </c:pt>
                <c:pt idx="5496" formatCode="General">
                  <c:v>3.6988400000000001</c:v>
                </c:pt>
                <c:pt idx="5497" formatCode="General">
                  <c:v>3.6995100000000001</c:v>
                </c:pt>
                <c:pt idx="5498" formatCode="General">
                  <c:v>3.70018</c:v>
                </c:pt>
                <c:pt idx="5499" formatCode="General">
                  <c:v>3.70086</c:v>
                </c:pt>
                <c:pt idx="5500" formatCode="General">
                  <c:v>3.70153</c:v>
                </c:pt>
                <c:pt idx="5501" formatCode="General">
                  <c:v>3.7021999999999999</c:v>
                </c:pt>
                <c:pt idx="5502" formatCode="General">
                  <c:v>3.7028699999999999</c:v>
                </c:pt>
                <c:pt idx="5503" formatCode="General">
                  <c:v>3.7035499999999999</c:v>
                </c:pt>
                <c:pt idx="5504" formatCode="General">
                  <c:v>3.7042199999999998</c:v>
                </c:pt>
                <c:pt idx="5505" formatCode="General">
                  <c:v>3.7048899999999998</c:v>
                </c:pt>
                <c:pt idx="5506" formatCode="General">
                  <c:v>3.7055699999999998</c:v>
                </c:pt>
                <c:pt idx="5507" formatCode="General">
                  <c:v>3.7062400000000002</c:v>
                </c:pt>
                <c:pt idx="5508" formatCode="General">
                  <c:v>3.7069100000000001</c:v>
                </c:pt>
                <c:pt idx="5509" formatCode="General">
                  <c:v>3.7075900000000002</c:v>
                </c:pt>
                <c:pt idx="5510" formatCode="General">
                  <c:v>3.7082600000000001</c:v>
                </c:pt>
                <c:pt idx="5511" formatCode="General">
                  <c:v>3.7089300000000001</c:v>
                </c:pt>
                <c:pt idx="5512" formatCode="General">
                  <c:v>3.7096</c:v>
                </c:pt>
                <c:pt idx="5513" formatCode="General">
                  <c:v>3.71028</c:v>
                </c:pt>
                <c:pt idx="5514" formatCode="General">
                  <c:v>3.71095</c:v>
                </c:pt>
                <c:pt idx="5515" formatCode="General">
                  <c:v>3.7116199999999999</c:v>
                </c:pt>
                <c:pt idx="5516" formatCode="General">
                  <c:v>3.7122999999999999</c:v>
                </c:pt>
                <c:pt idx="5517" formatCode="General">
                  <c:v>3.7129699999999999</c:v>
                </c:pt>
                <c:pt idx="5518" formatCode="General">
                  <c:v>3.7136399999999998</c:v>
                </c:pt>
                <c:pt idx="5519" formatCode="General">
                  <c:v>3.7143199999999998</c:v>
                </c:pt>
                <c:pt idx="5520" formatCode="General">
                  <c:v>3.7149899999999998</c:v>
                </c:pt>
                <c:pt idx="5521" formatCode="General">
                  <c:v>3.7156600000000002</c:v>
                </c:pt>
                <c:pt idx="5522" formatCode="General">
                  <c:v>3.7163300000000001</c:v>
                </c:pt>
                <c:pt idx="5523" formatCode="General">
                  <c:v>3.7170100000000001</c:v>
                </c:pt>
                <c:pt idx="5524" formatCode="General">
                  <c:v>3.7176800000000001</c:v>
                </c:pt>
                <c:pt idx="5525" formatCode="General">
                  <c:v>3.71835</c:v>
                </c:pt>
                <c:pt idx="5526" formatCode="General">
                  <c:v>3.7190300000000001</c:v>
                </c:pt>
                <c:pt idx="5527" formatCode="General">
                  <c:v>3.7197</c:v>
                </c:pt>
                <c:pt idx="5528" formatCode="General">
                  <c:v>3.72037</c:v>
                </c:pt>
                <c:pt idx="5529" formatCode="General">
                  <c:v>3.72105</c:v>
                </c:pt>
                <c:pt idx="5530" formatCode="General">
                  <c:v>3.7217199999999999</c:v>
                </c:pt>
                <c:pt idx="5531" formatCode="General">
                  <c:v>3.7223899999999999</c:v>
                </c:pt>
                <c:pt idx="5532" formatCode="General">
                  <c:v>3.7230599999999998</c:v>
                </c:pt>
                <c:pt idx="5533" formatCode="General">
                  <c:v>3.7237399999999998</c:v>
                </c:pt>
                <c:pt idx="5534" formatCode="General">
                  <c:v>3.7244100000000002</c:v>
                </c:pt>
                <c:pt idx="5535" formatCode="General">
                  <c:v>3.7250800000000002</c:v>
                </c:pt>
                <c:pt idx="5536" formatCode="General">
                  <c:v>3.7257600000000002</c:v>
                </c:pt>
                <c:pt idx="5537" formatCode="General">
                  <c:v>3.7264300000000001</c:v>
                </c:pt>
                <c:pt idx="5538" formatCode="General">
                  <c:v>3.7271000000000001</c:v>
                </c:pt>
                <c:pt idx="5539" formatCode="General">
                  <c:v>3.7277800000000001</c:v>
                </c:pt>
                <c:pt idx="5540" formatCode="General">
                  <c:v>3.72845</c:v>
                </c:pt>
                <c:pt idx="5541" formatCode="General">
                  <c:v>3.72912</c:v>
                </c:pt>
                <c:pt idx="5542" formatCode="General">
                  <c:v>3.7297899999999999</c:v>
                </c:pt>
                <c:pt idx="5543" formatCode="General">
                  <c:v>3.73047</c:v>
                </c:pt>
                <c:pt idx="5544" formatCode="General">
                  <c:v>3.7311399999999999</c:v>
                </c:pt>
                <c:pt idx="5545" formatCode="General">
                  <c:v>3.7318099999999998</c:v>
                </c:pt>
                <c:pt idx="5546" formatCode="General">
                  <c:v>3.7324899999999999</c:v>
                </c:pt>
                <c:pt idx="5547" formatCode="General">
                  <c:v>3.7331599999999998</c:v>
                </c:pt>
                <c:pt idx="5548" formatCode="General">
                  <c:v>3.7338300000000002</c:v>
                </c:pt>
                <c:pt idx="5549" formatCode="General">
                  <c:v>3.7345100000000002</c:v>
                </c:pt>
                <c:pt idx="5550" formatCode="General">
                  <c:v>3.7351800000000002</c:v>
                </c:pt>
                <c:pt idx="5551" formatCode="General">
                  <c:v>3.7358500000000001</c:v>
                </c:pt>
                <c:pt idx="5552" formatCode="General">
                  <c:v>3.7365200000000001</c:v>
                </c:pt>
                <c:pt idx="5553" formatCode="General">
                  <c:v>3.7372000000000001</c:v>
                </c:pt>
                <c:pt idx="5554" formatCode="General">
                  <c:v>3.73787</c:v>
                </c:pt>
                <c:pt idx="5555" formatCode="General">
                  <c:v>3.73854</c:v>
                </c:pt>
                <c:pt idx="5556" formatCode="General">
                  <c:v>3.73922</c:v>
                </c:pt>
                <c:pt idx="5557" formatCode="General">
                  <c:v>3.7398899999999999</c:v>
                </c:pt>
                <c:pt idx="5558" formatCode="General">
                  <c:v>3.7405599999999999</c:v>
                </c:pt>
                <c:pt idx="5559" formatCode="General">
                  <c:v>3.7412399999999999</c:v>
                </c:pt>
                <c:pt idx="5560" formatCode="General">
                  <c:v>3.7419099999999998</c:v>
                </c:pt>
                <c:pt idx="5561" formatCode="General">
                  <c:v>3.7425799999999998</c:v>
                </c:pt>
                <c:pt idx="5562" formatCode="General">
                  <c:v>3.7432500000000002</c:v>
                </c:pt>
                <c:pt idx="5563" formatCode="General">
                  <c:v>3.7439300000000002</c:v>
                </c:pt>
                <c:pt idx="5564" formatCode="General">
                  <c:v>3.7446000000000002</c:v>
                </c:pt>
                <c:pt idx="5565" formatCode="General">
                  <c:v>3.7452700000000001</c:v>
                </c:pt>
                <c:pt idx="5566" formatCode="General">
                  <c:v>3.7459500000000001</c:v>
                </c:pt>
                <c:pt idx="5567" formatCode="General">
                  <c:v>3.7466200000000001</c:v>
                </c:pt>
                <c:pt idx="5568" formatCode="General">
                  <c:v>3.74729</c:v>
                </c:pt>
                <c:pt idx="5569" formatCode="General">
                  <c:v>3.74797</c:v>
                </c:pt>
                <c:pt idx="5570" formatCode="General">
                  <c:v>3.74864</c:v>
                </c:pt>
                <c:pt idx="5571" formatCode="General">
                  <c:v>3.7493099999999999</c:v>
                </c:pt>
                <c:pt idx="5572" formatCode="General">
                  <c:v>3.7499799999999999</c:v>
                </c:pt>
                <c:pt idx="5573" formatCode="General">
                  <c:v>3.7506599999999999</c:v>
                </c:pt>
                <c:pt idx="5574" formatCode="General">
                  <c:v>3.7513299999999998</c:v>
                </c:pt>
                <c:pt idx="5575" formatCode="General">
                  <c:v>3.7519999999999998</c:v>
                </c:pt>
                <c:pt idx="5576" formatCode="General">
                  <c:v>3.7526799999999998</c:v>
                </c:pt>
                <c:pt idx="5577" formatCode="General">
                  <c:v>3.7533500000000002</c:v>
                </c:pt>
                <c:pt idx="5578" formatCode="General">
                  <c:v>3.7540200000000001</c:v>
                </c:pt>
                <c:pt idx="5579" formatCode="General">
                  <c:v>3.7547000000000001</c:v>
                </c:pt>
                <c:pt idx="5580" formatCode="General">
                  <c:v>3.7553700000000001</c:v>
                </c:pt>
                <c:pt idx="5581" formatCode="General">
                  <c:v>3.75604</c:v>
                </c:pt>
                <c:pt idx="5582" formatCode="General">
                  <c:v>3.75671</c:v>
                </c:pt>
                <c:pt idx="5583" formatCode="General">
                  <c:v>3.75739</c:v>
                </c:pt>
                <c:pt idx="5584" formatCode="General">
                  <c:v>3.75806</c:v>
                </c:pt>
                <c:pt idx="5585" formatCode="General">
                  <c:v>3.7587299999999999</c:v>
                </c:pt>
                <c:pt idx="5586" formatCode="General">
                  <c:v>3.7594099999999999</c:v>
                </c:pt>
                <c:pt idx="5587" formatCode="General">
                  <c:v>3.7600799999999999</c:v>
                </c:pt>
                <c:pt idx="5588" formatCode="General">
                  <c:v>3.7607499999999998</c:v>
                </c:pt>
                <c:pt idx="5589" formatCode="General">
                  <c:v>3.7614299999999998</c:v>
                </c:pt>
                <c:pt idx="5590" formatCode="General">
                  <c:v>3.7621000000000002</c:v>
                </c:pt>
                <c:pt idx="5591" formatCode="General">
                  <c:v>3.7627700000000002</c:v>
                </c:pt>
                <c:pt idx="5592" formatCode="General">
                  <c:v>3.7634400000000001</c:v>
                </c:pt>
                <c:pt idx="5593" formatCode="General">
                  <c:v>3.7641200000000001</c:v>
                </c:pt>
                <c:pt idx="5594" formatCode="General">
                  <c:v>3.7647900000000001</c:v>
                </c:pt>
                <c:pt idx="5595" formatCode="General">
                  <c:v>3.76546</c:v>
                </c:pt>
                <c:pt idx="5596" formatCode="General">
                  <c:v>3.76614</c:v>
                </c:pt>
                <c:pt idx="5597" formatCode="General">
                  <c:v>3.76681</c:v>
                </c:pt>
                <c:pt idx="5598" formatCode="General">
                  <c:v>3.7674799999999999</c:v>
                </c:pt>
                <c:pt idx="5599" formatCode="General">
                  <c:v>3.76816</c:v>
                </c:pt>
                <c:pt idx="5600" formatCode="General">
                  <c:v>3.7688299999999999</c:v>
                </c:pt>
                <c:pt idx="5601" formatCode="General">
                  <c:v>3.7694999999999999</c:v>
                </c:pt>
                <c:pt idx="5602" formatCode="General">
                  <c:v>3.7701699999999998</c:v>
                </c:pt>
                <c:pt idx="5603" formatCode="General">
                  <c:v>3.7708499999999998</c:v>
                </c:pt>
                <c:pt idx="5604" formatCode="General">
                  <c:v>3.7715200000000002</c:v>
                </c:pt>
                <c:pt idx="5605" formatCode="General">
                  <c:v>3.7721900000000002</c:v>
                </c:pt>
                <c:pt idx="5606" formatCode="General">
                  <c:v>3.7728700000000002</c:v>
                </c:pt>
                <c:pt idx="5607" formatCode="General">
                  <c:v>3.7735400000000001</c:v>
                </c:pt>
                <c:pt idx="5608" formatCode="General">
                  <c:v>3.7742100000000001</c:v>
                </c:pt>
                <c:pt idx="5609" formatCode="General">
                  <c:v>3.7748900000000001</c:v>
                </c:pt>
                <c:pt idx="5610" formatCode="General">
                  <c:v>3.77556</c:v>
                </c:pt>
                <c:pt idx="5611" formatCode="General">
                  <c:v>3.77623</c:v>
                </c:pt>
                <c:pt idx="5612" formatCode="General">
                  <c:v>3.7768999999999999</c:v>
                </c:pt>
                <c:pt idx="5613" formatCode="General">
                  <c:v>3.7775799999999999</c:v>
                </c:pt>
                <c:pt idx="5614" formatCode="General">
                  <c:v>3.7782499999999999</c:v>
                </c:pt>
                <c:pt idx="5615" formatCode="General">
                  <c:v>3.7789199999999998</c:v>
                </c:pt>
                <c:pt idx="5616" formatCode="General">
                  <c:v>3.7795999999999998</c:v>
                </c:pt>
                <c:pt idx="5617" formatCode="General">
                  <c:v>3.7802699999999998</c:v>
                </c:pt>
                <c:pt idx="5618" formatCode="General">
                  <c:v>3.7809400000000002</c:v>
                </c:pt>
                <c:pt idx="5619" formatCode="General">
                  <c:v>3.7816200000000002</c:v>
                </c:pt>
                <c:pt idx="5620" formatCode="General">
                  <c:v>3.7822900000000002</c:v>
                </c:pt>
                <c:pt idx="5621" formatCode="General">
                  <c:v>3.7829600000000001</c:v>
                </c:pt>
                <c:pt idx="5622" formatCode="General">
                  <c:v>3.78363</c:v>
                </c:pt>
                <c:pt idx="5623" formatCode="General">
                  <c:v>3.7843100000000001</c:v>
                </c:pt>
                <c:pt idx="5624" formatCode="General">
                  <c:v>3.78498</c:v>
                </c:pt>
                <c:pt idx="5625" formatCode="General">
                  <c:v>3.78565</c:v>
                </c:pt>
                <c:pt idx="5626" formatCode="General">
                  <c:v>3.78633</c:v>
                </c:pt>
                <c:pt idx="5627" formatCode="General">
                  <c:v>3.7869999999999999</c:v>
                </c:pt>
                <c:pt idx="5628" formatCode="General">
                  <c:v>3.7876699999999999</c:v>
                </c:pt>
                <c:pt idx="5629" formatCode="General">
                  <c:v>3.7883499999999999</c:v>
                </c:pt>
                <c:pt idx="5630" formatCode="General">
                  <c:v>3.7890199999999998</c:v>
                </c:pt>
                <c:pt idx="5631" formatCode="General">
                  <c:v>3.7896899999999998</c:v>
                </c:pt>
                <c:pt idx="5632" formatCode="General">
                  <c:v>3.7903600000000002</c:v>
                </c:pt>
                <c:pt idx="5633" formatCode="General">
                  <c:v>3.7910400000000002</c:v>
                </c:pt>
                <c:pt idx="5634" formatCode="General">
                  <c:v>3.7917100000000001</c:v>
                </c:pt>
                <c:pt idx="5635" formatCode="General">
                  <c:v>3.7923800000000001</c:v>
                </c:pt>
                <c:pt idx="5636" formatCode="General">
                  <c:v>3.7930600000000001</c:v>
                </c:pt>
                <c:pt idx="5637" formatCode="General">
                  <c:v>3.79373</c:v>
                </c:pt>
                <c:pt idx="5638" formatCode="General">
                  <c:v>3.7944</c:v>
                </c:pt>
                <c:pt idx="5639" formatCode="General">
                  <c:v>3.79508</c:v>
                </c:pt>
                <c:pt idx="5640" formatCode="General">
                  <c:v>3.79575</c:v>
                </c:pt>
                <c:pt idx="5641" formatCode="General">
                  <c:v>3.7964199999999999</c:v>
                </c:pt>
                <c:pt idx="5642" formatCode="General">
                  <c:v>3.7970999999999999</c:v>
                </c:pt>
                <c:pt idx="5643" formatCode="General">
                  <c:v>3.7977699999999999</c:v>
                </c:pt>
                <c:pt idx="5644" formatCode="General">
                  <c:v>3.7984399999999998</c:v>
                </c:pt>
                <c:pt idx="5645" formatCode="General">
                  <c:v>3.7991100000000002</c:v>
                </c:pt>
                <c:pt idx="5646" formatCode="General">
                  <c:v>3.7997899999999998</c:v>
                </c:pt>
                <c:pt idx="5647" formatCode="General">
                  <c:v>3.8004600000000002</c:v>
                </c:pt>
                <c:pt idx="5648" formatCode="General">
                  <c:v>3.8011300000000001</c:v>
                </c:pt>
                <c:pt idx="5649" formatCode="General">
                  <c:v>3.8018100000000001</c:v>
                </c:pt>
                <c:pt idx="5650" formatCode="General">
                  <c:v>3.8024800000000001</c:v>
                </c:pt>
                <c:pt idx="5651" formatCode="General">
                  <c:v>3.80315</c:v>
                </c:pt>
                <c:pt idx="5652" formatCode="General">
                  <c:v>3.80383</c:v>
                </c:pt>
                <c:pt idx="5653" formatCode="General">
                  <c:v>3.8045</c:v>
                </c:pt>
                <c:pt idx="5654" formatCode="General">
                  <c:v>3.8051699999999999</c:v>
                </c:pt>
                <c:pt idx="5655" formatCode="General">
                  <c:v>3.8058399999999999</c:v>
                </c:pt>
                <c:pt idx="5656" formatCode="General">
                  <c:v>3.8065199999999999</c:v>
                </c:pt>
                <c:pt idx="5657" formatCode="General">
                  <c:v>3.8071899999999999</c:v>
                </c:pt>
                <c:pt idx="5658" formatCode="General">
                  <c:v>3.8078599999999998</c:v>
                </c:pt>
                <c:pt idx="5659" formatCode="General">
                  <c:v>3.8085399999999998</c:v>
                </c:pt>
                <c:pt idx="5660" formatCode="General">
                  <c:v>3.8092100000000002</c:v>
                </c:pt>
                <c:pt idx="5661" formatCode="General">
                  <c:v>3.8098800000000002</c:v>
                </c:pt>
                <c:pt idx="5662" formatCode="General">
                  <c:v>3.8105600000000002</c:v>
                </c:pt>
                <c:pt idx="5663" formatCode="General">
                  <c:v>3.8112300000000001</c:v>
                </c:pt>
                <c:pt idx="5664" formatCode="General">
                  <c:v>3.8119000000000001</c:v>
                </c:pt>
                <c:pt idx="5665" formatCode="General">
                  <c:v>3.81257</c:v>
                </c:pt>
                <c:pt idx="5666" formatCode="General">
                  <c:v>3.81325</c:v>
                </c:pt>
                <c:pt idx="5667" formatCode="General">
                  <c:v>3.81392</c:v>
                </c:pt>
                <c:pt idx="5668" formatCode="General">
                  <c:v>3.8145899999999999</c:v>
                </c:pt>
                <c:pt idx="5669" formatCode="General">
                  <c:v>3.8152699999999999</c:v>
                </c:pt>
                <c:pt idx="5670" formatCode="General">
                  <c:v>3.8159399999999999</c:v>
                </c:pt>
                <c:pt idx="5671" formatCode="General">
                  <c:v>3.8166099999999998</c:v>
                </c:pt>
                <c:pt idx="5672" formatCode="General">
                  <c:v>3.8172899999999998</c:v>
                </c:pt>
                <c:pt idx="5673" formatCode="General">
                  <c:v>3.8179599999999998</c:v>
                </c:pt>
                <c:pt idx="5674" formatCode="General">
                  <c:v>3.8186300000000002</c:v>
                </c:pt>
                <c:pt idx="5675" formatCode="General">
                  <c:v>3.8193000000000001</c:v>
                </c:pt>
                <c:pt idx="5676" formatCode="General">
                  <c:v>3.8199800000000002</c:v>
                </c:pt>
                <c:pt idx="5677" formatCode="General">
                  <c:v>3.8206500000000001</c:v>
                </c:pt>
                <c:pt idx="5678" formatCode="General">
                  <c:v>3.8213200000000001</c:v>
                </c:pt>
                <c:pt idx="5679" formatCode="General">
                  <c:v>3.8220000000000001</c:v>
                </c:pt>
                <c:pt idx="5680" formatCode="General">
                  <c:v>3.82267</c:v>
                </c:pt>
                <c:pt idx="5681" formatCode="General">
                  <c:v>3.82334</c:v>
                </c:pt>
                <c:pt idx="5682" formatCode="General">
                  <c:v>3.82402</c:v>
                </c:pt>
                <c:pt idx="5683" formatCode="General">
                  <c:v>3.8246899999999999</c:v>
                </c:pt>
                <c:pt idx="5684" formatCode="General">
                  <c:v>3.8253599999999999</c:v>
                </c:pt>
                <c:pt idx="5685" formatCode="General">
                  <c:v>3.8260299999999998</c:v>
                </c:pt>
                <c:pt idx="5686" formatCode="General">
                  <c:v>3.8267099999999998</c:v>
                </c:pt>
                <c:pt idx="5687" formatCode="General">
                  <c:v>3.8273799999999998</c:v>
                </c:pt>
                <c:pt idx="5688" formatCode="General">
                  <c:v>3.8280500000000002</c:v>
                </c:pt>
                <c:pt idx="5689" formatCode="General">
                  <c:v>3.8287300000000002</c:v>
                </c:pt>
                <c:pt idx="5690" formatCode="General">
                  <c:v>3.8294000000000001</c:v>
                </c:pt>
                <c:pt idx="5691" formatCode="General">
                  <c:v>3.8300700000000001</c:v>
                </c:pt>
                <c:pt idx="5692" formatCode="General">
                  <c:v>3.8307500000000001</c:v>
                </c:pt>
                <c:pt idx="5693" formatCode="General">
                  <c:v>3.83142</c:v>
                </c:pt>
                <c:pt idx="5694" formatCode="General">
                  <c:v>3.83209</c:v>
                </c:pt>
                <c:pt idx="5695" formatCode="General">
                  <c:v>3.8327599999999999</c:v>
                </c:pt>
                <c:pt idx="5696" formatCode="General">
                  <c:v>3.83344</c:v>
                </c:pt>
                <c:pt idx="5697" formatCode="General">
                  <c:v>3.8341099999999999</c:v>
                </c:pt>
                <c:pt idx="5698" formatCode="General">
                  <c:v>3.8347799999999999</c:v>
                </c:pt>
                <c:pt idx="5699" formatCode="General">
                  <c:v>3.8354599999999999</c:v>
                </c:pt>
                <c:pt idx="5700" formatCode="General">
                  <c:v>3.8361299999999998</c:v>
                </c:pt>
                <c:pt idx="5701" formatCode="General">
                  <c:v>3.8368000000000002</c:v>
                </c:pt>
                <c:pt idx="5702" formatCode="General">
                  <c:v>3.8374799999999998</c:v>
                </c:pt>
                <c:pt idx="5703" formatCode="General">
                  <c:v>3.8381500000000002</c:v>
                </c:pt>
                <c:pt idx="5704" formatCode="General">
                  <c:v>3.8388200000000001</c:v>
                </c:pt>
                <c:pt idx="5705" formatCode="General">
                  <c:v>3.8394900000000001</c:v>
                </c:pt>
                <c:pt idx="5706" formatCode="General">
                  <c:v>3.8401700000000001</c:v>
                </c:pt>
                <c:pt idx="5707" formatCode="General">
                  <c:v>3.84084</c:v>
                </c:pt>
                <c:pt idx="5708" formatCode="General">
                  <c:v>3.84151</c:v>
                </c:pt>
                <c:pt idx="5709" formatCode="General">
                  <c:v>3.84219</c:v>
                </c:pt>
                <c:pt idx="5710" formatCode="General">
                  <c:v>3.8428599999999999</c:v>
                </c:pt>
                <c:pt idx="5711" formatCode="General">
                  <c:v>3.8435299999999999</c:v>
                </c:pt>
                <c:pt idx="5712" formatCode="General">
                  <c:v>3.8442099999999999</c:v>
                </c:pt>
                <c:pt idx="5713" formatCode="General">
                  <c:v>3.8448799999999999</c:v>
                </c:pt>
                <c:pt idx="5714" formatCode="General">
                  <c:v>3.8455499999999998</c:v>
                </c:pt>
                <c:pt idx="5715" formatCode="General">
                  <c:v>3.8462200000000002</c:v>
                </c:pt>
                <c:pt idx="5716" formatCode="General">
                  <c:v>3.8469000000000002</c:v>
                </c:pt>
                <c:pt idx="5717" formatCode="General">
                  <c:v>3.8475700000000002</c:v>
                </c:pt>
                <c:pt idx="5718" formatCode="General">
                  <c:v>3.8482400000000001</c:v>
                </c:pt>
                <c:pt idx="5719" formatCode="General">
                  <c:v>3.8489200000000001</c:v>
                </c:pt>
                <c:pt idx="5720" formatCode="General">
                  <c:v>3.8495900000000001</c:v>
                </c:pt>
                <c:pt idx="5721" formatCode="General">
                  <c:v>3.85026</c:v>
                </c:pt>
                <c:pt idx="5722" formatCode="General">
                  <c:v>3.85094</c:v>
                </c:pt>
                <c:pt idx="5723" formatCode="General">
                  <c:v>3.85161</c:v>
                </c:pt>
                <c:pt idx="5724" formatCode="General">
                  <c:v>3.8522799999999999</c:v>
                </c:pt>
                <c:pt idx="5725" formatCode="General">
                  <c:v>3.8529499999999999</c:v>
                </c:pt>
                <c:pt idx="5726" formatCode="General">
                  <c:v>3.8536299999999999</c:v>
                </c:pt>
                <c:pt idx="5727" formatCode="General">
                  <c:v>3.8542999999999998</c:v>
                </c:pt>
                <c:pt idx="5728" formatCode="General">
                  <c:v>3.8549699999999998</c:v>
                </c:pt>
                <c:pt idx="5729" formatCode="General">
                  <c:v>3.8556499999999998</c:v>
                </c:pt>
                <c:pt idx="5730" formatCode="General">
                  <c:v>3.8563200000000002</c:v>
                </c:pt>
                <c:pt idx="5731" formatCode="General">
                  <c:v>3.8569900000000001</c:v>
                </c:pt>
                <c:pt idx="5732" formatCode="General">
                  <c:v>3.8576700000000002</c:v>
                </c:pt>
                <c:pt idx="5733" formatCode="General">
                  <c:v>3.8583400000000001</c:v>
                </c:pt>
                <c:pt idx="5734" formatCode="General">
                  <c:v>3.8590100000000001</c:v>
                </c:pt>
                <c:pt idx="5735" formatCode="General">
                  <c:v>3.85968</c:v>
                </c:pt>
                <c:pt idx="5736" formatCode="General">
                  <c:v>3.86036</c:v>
                </c:pt>
                <c:pt idx="5737" formatCode="General">
                  <c:v>3.86103</c:v>
                </c:pt>
                <c:pt idx="5738" formatCode="General">
                  <c:v>3.8616999999999999</c:v>
                </c:pt>
                <c:pt idx="5739" formatCode="General">
                  <c:v>3.8623799999999999</c:v>
                </c:pt>
                <c:pt idx="5740" formatCode="General">
                  <c:v>3.8630499999999999</c:v>
                </c:pt>
                <c:pt idx="5741" formatCode="General">
                  <c:v>3.8637199999999998</c:v>
                </c:pt>
                <c:pt idx="5742" formatCode="General">
                  <c:v>3.8643999999999998</c:v>
                </c:pt>
                <c:pt idx="5743" formatCode="General">
                  <c:v>3.8650699999999998</c:v>
                </c:pt>
                <c:pt idx="5744" formatCode="General">
                  <c:v>3.8657400000000002</c:v>
                </c:pt>
                <c:pt idx="5745" formatCode="General">
                  <c:v>3.8664100000000001</c:v>
                </c:pt>
                <c:pt idx="5746" formatCode="General">
                  <c:v>3.8670900000000001</c:v>
                </c:pt>
                <c:pt idx="5747" formatCode="General">
                  <c:v>3.8677600000000001</c:v>
                </c:pt>
                <c:pt idx="5748" formatCode="General">
                  <c:v>3.86843</c:v>
                </c:pt>
                <c:pt idx="5749" formatCode="General">
                  <c:v>3.86911</c:v>
                </c:pt>
                <c:pt idx="5750" formatCode="General">
                  <c:v>3.86978</c:v>
                </c:pt>
                <c:pt idx="5751" formatCode="General">
                  <c:v>3.8704499999999999</c:v>
                </c:pt>
                <c:pt idx="5752" formatCode="General">
                  <c:v>3.87113</c:v>
                </c:pt>
                <c:pt idx="5753" formatCode="General">
                  <c:v>3.8717999999999999</c:v>
                </c:pt>
                <c:pt idx="5754" formatCode="General">
                  <c:v>3.8724699999999999</c:v>
                </c:pt>
                <c:pt idx="5755" formatCode="General">
                  <c:v>3.8731399999999998</c:v>
                </c:pt>
                <c:pt idx="5756" formatCode="General">
                  <c:v>3.8738199999999998</c:v>
                </c:pt>
                <c:pt idx="5757" formatCode="General">
                  <c:v>3.8744900000000002</c:v>
                </c:pt>
                <c:pt idx="5758" formatCode="General">
                  <c:v>3.8751600000000002</c:v>
                </c:pt>
                <c:pt idx="5759" formatCode="General">
                  <c:v>3.8758400000000002</c:v>
                </c:pt>
                <c:pt idx="5760" formatCode="General">
                  <c:v>3.8765100000000001</c:v>
                </c:pt>
                <c:pt idx="5761" formatCode="General">
                  <c:v>3.8771800000000001</c:v>
                </c:pt>
                <c:pt idx="5762" formatCode="General">
                  <c:v>3.8778600000000001</c:v>
                </c:pt>
                <c:pt idx="5763" formatCode="General">
                  <c:v>3.87853</c:v>
                </c:pt>
                <c:pt idx="5764" formatCode="General">
                  <c:v>3.8792</c:v>
                </c:pt>
                <c:pt idx="5765" formatCode="General">
                  <c:v>3.8798699999999999</c:v>
                </c:pt>
                <c:pt idx="5766" formatCode="General">
                  <c:v>3.8805499999999999</c:v>
                </c:pt>
                <c:pt idx="5767" formatCode="General">
                  <c:v>3.8812199999999999</c:v>
                </c:pt>
                <c:pt idx="5768" formatCode="General">
                  <c:v>3.8818899999999998</c:v>
                </c:pt>
                <c:pt idx="5769" formatCode="General">
                  <c:v>3.8825699999999999</c:v>
                </c:pt>
                <c:pt idx="5770" formatCode="General">
                  <c:v>3.8832399999999998</c:v>
                </c:pt>
                <c:pt idx="5771" formatCode="General">
                  <c:v>3.8839100000000002</c:v>
                </c:pt>
                <c:pt idx="5772" formatCode="General">
                  <c:v>3.8845900000000002</c:v>
                </c:pt>
                <c:pt idx="5773" formatCode="General">
                  <c:v>3.8852600000000002</c:v>
                </c:pt>
                <c:pt idx="5774" formatCode="General">
                  <c:v>3.8859300000000001</c:v>
                </c:pt>
                <c:pt idx="5775" formatCode="General">
                  <c:v>3.8866000000000001</c:v>
                </c:pt>
                <c:pt idx="5776" formatCode="General">
                  <c:v>3.8872800000000001</c:v>
                </c:pt>
                <c:pt idx="5777" formatCode="General">
                  <c:v>3.88795</c:v>
                </c:pt>
                <c:pt idx="5778" formatCode="General">
                  <c:v>3.88862</c:v>
                </c:pt>
                <c:pt idx="5779" formatCode="General">
                  <c:v>3.8893</c:v>
                </c:pt>
                <c:pt idx="5780" formatCode="General">
                  <c:v>3.8899699999999999</c:v>
                </c:pt>
                <c:pt idx="5781" formatCode="General">
                  <c:v>3.8906399999999999</c:v>
                </c:pt>
                <c:pt idx="5782" formatCode="General">
                  <c:v>3.8913199999999999</c:v>
                </c:pt>
                <c:pt idx="5783" formatCode="General">
                  <c:v>3.8919899999999998</c:v>
                </c:pt>
                <c:pt idx="5784" formatCode="General">
                  <c:v>3.8926599999999998</c:v>
                </c:pt>
                <c:pt idx="5785" formatCode="General">
                  <c:v>3.8933300000000002</c:v>
                </c:pt>
                <c:pt idx="5786" formatCode="General">
                  <c:v>3.8940100000000002</c:v>
                </c:pt>
                <c:pt idx="5787" formatCode="General">
                  <c:v>3.8946800000000001</c:v>
                </c:pt>
                <c:pt idx="5788" formatCode="General">
                  <c:v>3.8953500000000001</c:v>
                </c:pt>
                <c:pt idx="5789" formatCode="General">
                  <c:v>3.8960300000000001</c:v>
                </c:pt>
                <c:pt idx="5790" formatCode="General">
                  <c:v>3.8967000000000001</c:v>
                </c:pt>
                <c:pt idx="5791" formatCode="General">
                  <c:v>3.89737</c:v>
                </c:pt>
                <c:pt idx="5792" formatCode="General">
                  <c:v>3.89805</c:v>
                </c:pt>
                <c:pt idx="5793" formatCode="General">
                  <c:v>3.89872</c:v>
                </c:pt>
                <c:pt idx="5794" formatCode="General">
                  <c:v>3.8993899999999999</c:v>
                </c:pt>
                <c:pt idx="5795" formatCode="General">
                  <c:v>3.9000599999999999</c:v>
                </c:pt>
                <c:pt idx="5796" formatCode="General">
                  <c:v>3.9007399999999999</c:v>
                </c:pt>
                <c:pt idx="5797" formatCode="General">
                  <c:v>3.9014099999999998</c:v>
                </c:pt>
                <c:pt idx="5798" formatCode="General">
                  <c:v>3.9020800000000002</c:v>
                </c:pt>
                <c:pt idx="5799" formatCode="General">
                  <c:v>3.9027599999999998</c:v>
                </c:pt>
                <c:pt idx="5800" formatCode="General">
                  <c:v>3.9034300000000002</c:v>
                </c:pt>
                <c:pt idx="5801" formatCode="General">
                  <c:v>3.9041000000000001</c:v>
                </c:pt>
                <c:pt idx="5802" formatCode="General">
                  <c:v>3.9047800000000001</c:v>
                </c:pt>
                <c:pt idx="5803" formatCode="General">
                  <c:v>3.9054500000000001</c:v>
                </c:pt>
                <c:pt idx="5804" formatCode="General">
                  <c:v>3.90612</c:v>
                </c:pt>
                <c:pt idx="5805" formatCode="General">
                  <c:v>3.90679</c:v>
                </c:pt>
                <c:pt idx="5806" formatCode="General">
                  <c:v>3.90747</c:v>
                </c:pt>
                <c:pt idx="5807" formatCode="General">
                  <c:v>3.9081399999999999</c:v>
                </c:pt>
                <c:pt idx="5808" formatCode="General">
                  <c:v>3.9088099999999999</c:v>
                </c:pt>
                <c:pt idx="5809" formatCode="General">
                  <c:v>3.9094899999999999</c:v>
                </c:pt>
                <c:pt idx="5810" formatCode="General">
                  <c:v>3.9101599999999999</c:v>
                </c:pt>
                <c:pt idx="5811" formatCode="General">
                  <c:v>3.9108299999999998</c:v>
                </c:pt>
                <c:pt idx="5812" formatCode="General">
                  <c:v>3.9115099999999998</c:v>
                </c:pt>
                <c:pt idx="5813" formatCode="General">
                  <c:v>3.9121800000000002</c:v>
                </c:pt>
                <c:pt idx="5814" formatCode="General">
                  <c:v>3.9128500000000002</c:v>
                </c:pt>
                <c:pt idx="5815" formatCode="General">
                  <c:v>3.9135200000000001</c:v>
                </c:pt>
                <c:pt idx="5816" formatCode="General">
                  <c:v>3.9142000000000001</c:v>
                </c:pt>
                <c:pt idx="5817" formatCode="General">
                  <c:v>3.9148700000000001</c:v>
                </c:pt>
                <c:pt idx="5818" formatCode="General">
                  <c:v>3.91554</c:v>
                </c:pt>
                <c:pt idx="5819" formatCode="General">
                  <c:v>3.91622</c:v>
                </c:pt>
                <c:pt idx="5820" formatCode="General">
                  <c:v>3.91689</c:v>
                </c:pt>
                <c:pt idx="5821" formatCode="General">
                  <c:v>3.9175599999999999</c:v>
                </c:pt>
                <c:pt idx="5822" formatCode="General">
                  <c:v>3.9182399999999999</c:v>
                </c:pt>
                <c:pt idx="5823" formatCode="General">
                  <c:v>3.9189099999999999</c:v>
                </c:pt>
                <c:pt idx="5824" formatCode="General">
                  <c:v>3.9195799999999998</c:v>
                </c:pt>
                <c:pt idx="5825" formatCode="General">
                  <c:v>3.9202499999999998</c:v>
                </c:pt>
                <c:pt idx="5826" formatCode="General">
                  <c:v>3.9209299999999998</c:v>
                </c:pt>
                <c:pt idx="5827" formatCode="General">
                  <c:v>3.9216000000000002</c:v>
                </c:pt>
                <c:pt idx="5828" formatCode="General">
                  <c:v>3.9222700000000001</c:v>
                </c:pt>
                <c:pt idx="5829" formatCode="General">
                  <c:v>3.9229500000000002</c:v>
                </c:pt>
                <c:pt idx="5830" formatCode="General">
                  <c:v>3.9236200000000001</c:v>
                </c:pt>
                <c:pt idx="5831" formatCode="General">
                  <c:v>3.9242900000000001</c:v>
                </c:pt>
                <c:pt idx="5832" formatCode="General">
                  <c:v>3.9249700000000001</c:v>
                </c:pt>
                <c:pt idx="5833" formatCode="General">
                  <c:v>3.92564</c:v>
                </c:pt>
                <c:pt idx="5834" formatCode="General">
                  <c:v>3.92631</c:v>
                </c:pt>
                <c:pt idx="5835" formatCode="General">
                  <c:v>3.92699</c:v>
                </c:pt>
                <c:pt idx="5836" formatCode="General">
                  <c:v>3.9276599999999999</c:v>
                </c:pt>
                <c:pt idx="5837" formatCode="General">
                  <c:v>3.9283299999999999</c:v>
                </c:pt>
                <c:pt idx="5838" formatCode="General">
                  <c:v>3.9289999999999998</c:v>
                </c:pt>
                <c:pt idx="5839" formatCode="General">
                  <c:v>3.9296799999999998</c:v>
                </c:pt>
                <c:pt idx="5840" formatCode="General">
                  <c:v>3.9303499999999998</c:v>
                </c:pt>
                <c:pt idx="5841" formatCode="General">
                  <c:v>3.9310200000000002</c:v>
                </c:pt>
                <c:pt idx="5842" formatCode="General">
                  <c:v>3.9317000000000002</c:v>
                </c:pt>
                <c:pt idx="5843" formatCode="General">
                  <c:v>3.9323700000000001</c:v>
                </c:pt>
                <c:pt idx="5844" formatCode="General">
                  <c:v>3.9330400000000001</c:v>
                </c:pt>
                <c:pt idx="5845" formatCode="General">
                  <c:v>3.9337200000000001</c:v>
                </c:pt>
                <c:pt idx="5846" formatCode="General">
                  <c:v>3.9343900000000001</c:v>
                </c:pt>
                <c:pt idx="5847" formatCode="General">
                  <c:v>3.93506</c:v>
                </c:pt>
                <c:pt idx="5848" formatCode="General">
                  <c:v>3.93573</c:v>
                </c:pt>
                <c:pt idx="5849" formatCode="General">
                  <c:v>3.93641</c:v>
                </c:pt>
                <c:pt idx="5850" formatCode="General">
                  <c:v>3.9370799999999999</c:v>
                </c:pt>
                <c:pt idx="5851" formatCode="General">
                  <c:v>3.9377499999999999</c:v>
                </c:pt>
                <c:pt idx="5852" formatCode="General">
                  <c:v>3.9384299999999999</c:v>
                </c:pt>
                <c:pt idx="5853" formatCode="General">
                  <c:v>3.9390999999999998</c:v>
                </c:pt>
                <c:pt idx="5854" formatCode="General">
                  <c:v>3.9397700000000002</c:v>
                </c:pt>
                <c:pt idx="5855" formatCode="General">
                  <c:v>3.9404499999999998</c:v>
                </c:pt>
                <c:pt idx="5856" formatCode="General">
                  <c:v>3.9411200000000002</c:v>
                </c:pt>
                <c:pt idx="5857" formatCode="General">
                  <c:v>3.9417900000000001</c:v>
                </c:pt>
                <c:pt idx="5858" formatCode="General">
                  <c:v>3.9424600000000001</c:v>
                </c:pt>
                <c:pt idx="5859" formatCode="General">
                  <c:v>3.9431400000000001</c:v>
                </c:pt>
                <c:pt idx="5860" formatCode="General">
                  <c:v>3.94381</c:v>
                </c:pt>
                <c:pt idx="5861" formatCode="General">
                  <c:v>3.94448</c:v>
                </c:pt>
                <c:pt idx="5862" formatCode="General">
                  <c:v>3.94516</c:v>
                </c:pt>
                <c:pt idx="5863" formatCode="General">
                  <c:v>3.9458299999999999</c:v>
                </c:pt>
                <c:pt idx="5864" formatCode="General">
                  <c:v>3.9464999999999999</c:v>
                </c:pt>
                <c:pt idx="5865" formatCode="General">
                  <c:v>3.9471799999999999</c:v>
                </c:pt>
                <c:pt idx="5866" formatCode="General">
                  <c:v>3.9478499999999999</c:v>
                </c:pt>
                <c:pt idx="5867" formatCode="General">
                  <c:v>3.9485199999999998</c:v>
                </c:pt>
                <c:pt idx="5868" formatCode="General">
                  <c:v>3.9491900000000002</c:v>
                </c:pt>
                <c:pt idx="5869" formatCode="General">
                  <c:v>3.9498700000000002</c:v>
                </c:pt>
                <c:pt idx="5870" formatCode="General">
                  <c:v>3.9505400000000002</c:v>
                </c:pt>
                <c:pt idx="5871" formatCode="General">
                  <c:v>3.9512100000000001</c:v>
                </c:pt>
                <c:pt idx="5872" formatCode="General">
                  <c:v>3.9518900000000001</c:v>
                </c:pt>
                <c:pt idx="5873" formatCode="General">
                  <c:v>3.9525600000000001</c:v>
                </c:pt>
                <c:pt idx="5874" formatCode="General">
                  <c:v>3.95323</c:v>
                </c:pt>
                <c:pt idx="5875" formatCode="General">
                  <c:v>3.95391</c:v>
                </c:pt>
                <c:pt idx="5876" formatCode="General">
                  <c:v>3.95458</c:v>
                </c:pt>
                <c:pt idx="5877" formatCode="General">
                  <c:v>3.9552499999999999</c:v>
                </c:pt>
                <c:pt idx="5878" formatCode="General">
                  <c:v>3.9559199999999999</c:v>
                </c:pt>
                <c:pt idx="5879" formatCode="General">
                  <c:v>3.9565999999999999</c:v>
                </c:pt>
                <c:pt idx="5880" formatCode="General">
                  <c:v>3.9572699999999998</c:v>
                </c:pt>
                <c:pt idx="5881" formatCode="General">
                  <c:v>3.9579399999999998</c:v>
                </c:pt>
                <c:pt idx="5882" formatCode="General">
                  <c:v>3.9586199999999998</c:v>
                </c:pt>
                <c:pt idx="5883" formatCode="General">
                  <c:v>3.9592900000000002</c:v>
                </c:pt>
                <c:pt idx="5884" formatCode="General">
                  <c:v>3.9599600000000001</c:v>
                </c:pt>
                <c:pt idx="5885" formatCode="General">
                  <c:v>3.9606400000000002</c:v>
                </c:pt>
                <c:pt idx="5886" formatCode="General">
                  <c:v>3.9613100000000001</c:v>
                </c:pt>
                <c:pt idx="5887" formatCode="General">
                  <c:v>3.9619800000000001</c:v>
                </c:pt>
                <c:pt idx="5888" formatCode="General">
                  <c:v>3.96265</c:v>
                </c:pt>
                <c:pt idx="5889" formatCode="General">
                  <c:v>3.96333</c:v>
                </c:pt>
                <c:pt idx="5890" formatCode="General">
                  <c:v>3.964</c:v>
                </c:pt>
                <c:pt idx="5891" formatCode="General">
                  <c:v>3.9646699999999999</c:v>
                </c:pt>
                <c:pt idx="5892" formatCode="General">
                  <c:v>3.9653499999999999</c:v>
                </c:pt>
                <c:pt idx="5893" formatCode="General">
                  <c:v>3.9660199999999999</c:v>
                </c:pt>
                <c:pt idx="5894" formatCode="General">
                  <c:v>3.9666899999999998</c:v>
                </c:pt>
                <c:pt idx="5895" formatCode="General">
                  <c:v>3.9673699999999998</c:v>
                </c:pt>
                <c:pt idx="5896" formatCode="General">
                  <c:v>3.9680399999999998</c:v>
                </c:pt>
                <c:pt idx="5897" formatCode="General">
                  <c:v>3.9687100000000002</c:v>
                </c:pt>
                <c:pt idx="5898" formatCode="General">
                  <c:v>3.9693800000000001</c:v>
                </c:pt>
                <c:pt idx="5899" formatCode="General">
                  <c:v>3.9700600000000001</c:v>
                </c:pt>
                <c:pt idx="5900" formatCode="General">
                  <c:v>3.9707300000000001</c:v>
                </c:pt>
                <c:pt idx="5901" formatCode="General">
                  <c:v>3.9714</c:v>
                </c:pt>
                <c:pt idx="5902" formatCode="General">
                  <c:v>3.9720800000000001</c:v>
                </c:pt>
                <c:pt idx="5903" formatCode="General">
                  <c:v>3.97275</c:v>
                </c:pt>
                <c:pt idx="5904" formatCode="General">
                  <c:v>3.97342</c:v>
                </c:pt>
                <c:pt idx="5905" formatCode="General">
                  <c:v>3.9741</c:v>
                </c:pt>
                <c:pt idx="5906" formatCode="General">
                  <c:v>3.9747699999999999</c:v>
                </c:pt>
                <c:pt idx="5907" formatCode="General">
                  <c:v>3.9754399999999999</c:v>
                </c:pt>
                <c:pt idx="5908" formatCode="General">
                  <c:v>3.9761099999999998</c:v>
                </c:pt>
                <c:pt idx="5909" formatCode="General">
                  <c:v>3.9767899999999998</c:v>
                </c:pt>
                <c:pt idx="5910" formatCode="General">
                  <c:v>3.9774600000000002</c:v>
                </c:pt>
                <c:pt idx="5911" formatCode="General">
                  <c:v>3.9781300000000002</c:v>
                </c:pt>
                <c:pt idx="5912" formatCode="General">
                  <c:v>3.9788100000000002</c:v>
                </c:pt>
                <c:pt idx="5913" formatCode="General">
                  <c:v>3.9794800000000001</c:v>
                </c:pt>
                <c:pt idx="5914" formatCode="General">
                  <c:v>3.9801500000000001</c:v>
                </c:pt>
                <c:pt idx="5915" formatCode="General">
                  <c:v>3.9808300000000001</c:v>
                </c:pt>
                <c:pt idx="5916" formatCode="General">
                  <c:v>3.9815</c:v>
                </c:pt>
                <c:pt idx="5917" formatCode="General">
                  <c:v>3.98217</c:v>
                </c:pt>
                <c:pt idx="5918" formatCode="General">
                  <c:v>3.9828399999999999</c:v>
                </c:pt>
                <c:pt idx="5919" formatCode="General">
                  <c:v>3.9835199999999999</c:v>
                </c:pt>
                <c:pt idx="5920" formatCode="General">
                  <c:v>3.9841899999999999</c:v>
                </c:pt>
                <c:pt idx="5921" formatCode="General">
                  <c:v>3.9848599999999998</c:v>
                </c:pt>
                <c:pt idx="5922" formatCode="General">
                  <c:v>3.9855399999999999</c:v>
                </c:pt>
                <c:pt idx="5923" formatCode="General">
                  <c:v>3.9862099999999998</c:v>
                </c:pt>
                <c:pt idx="5924" formatCode="General">
                  <c:v>3.9868800000000002</c:v>
                </c:pt>
                <c:pt idx="5925" formatCode="General">
                  <c:v>3.9875600000000002</c:v>
                </c:pt>
                <c:pt idx="5926" formatCode="General">
                  <c:v>3.9882300000000002</c:v>
                </c:pt>
                <c:pt idx="5927" formatCode="General">
                  <c:v>3.9889000000000001</c:v>
                </c:pt>
                <c:pt idx="5928" formatCode="General">
                  <c:v>3.9895700000000001</c:v>
                </c:pt>
                <c:pt idx="5929" formatCode="General">
                  <c:v>3.9902500000000001</c:v>
                </c:pt>
                <c:pt idx="5930" formatCode="General">
                  <c:v>3.99092</c:v>
                </c:pt>
                <c:pt idx="5931" formatCode="General">
                  <c:v>3.99159</c:v>
                </c:pt>
                <c:pt idx="5932" formatCode="General">
                  <c:v>3.99227</c:v>
                </c:pt>
                <c:pt idx="5933" formatCode="General">
                  <c:v>3.9929399999999999</c:v>
                </c:pt>
                <c:pt idx="5934" formatCode="General">
                  <c:v>3.9936099999999999</c:v>
                </c:pt>
                <c:pt idx="5935" formatCode="General">
                  <c:v>3.9942899999999999</c:v>
                </c:pt>
                <c:pt idx="5936" formatCode="General">
                  <c:v>3.9949599999999998</c:v>
                </c:pt>
                <c:pt idx="5937" formatCode="General">
                  <c:v>3.9956299999999998</c:v>
                </c:pt>
                <c:pt idx="5938" formatCode="General">
                  <c:v>3.9963000000000002</c:v>
                </c:pt>
                <c:pt idx="5939" formatCode="General">
                  <c:v>3.9969800000000002</c:v>
                </c:pt>
                <c:pt idx="5940" formatCode="General">
                  <c:v>3.9976500000000001</c:v>
                </c:pt>
                <c:pt idx="5941" formatCode="General">
                  <c:v>3.9983200000000001</c:v>
                </c:pt>
                <c:pt idx="5942" formatCode="General">
                  <c:v>3.9990000000000001</c:v>
                </c:pt>
                <c:pt idx="5943" formatCode="General">
                  <c:v>3.9996700000000001</c:v>
                </c:pt>
                <c:pt idx="5944" formatCode="General">
                  <c:v>4.0003399999999996</c:v>
                </c:pt>
                <c:pt idx="5945" formatCode="General">
                  <c:v>4.0010199999999996</c:v>
                </c:pt>
                <c:pt idx="5946" formatCode="General">
                  <c:v>4.00169</c:v>
                </c:pt>
                <c:pt idx="5947" formatCode="General">
                  <c:v>4.0023600000000004</c:v>
                </c:pt>
                <c:pt idx="5948" formatCode="General">
                  <c:v>4.0030299999999999</c:v>
                </c:pt>
                <c:pt idx="5949" formatCode="General">
                  <c:v>4.0037099999999999</c:v>
                </c:pt>
                <c:pt idx="5950" formatCode="General">
                  <c:v>4.0043800000000003</c:v>
                </c:pt>
                <c:pt idx="5951" formatCode="General">
                  <c:v>4.0050499999999998</c:v>
                </c:pt>
                <c:pt idx="5952" formatCode="General">
                  <c:v>4.0057299999999998</c:v>
                </c:pt>
                <c:pt idx="5953" formatCode="General">
                  <c:v>4.0064000000000002</c:v>
                </c:pt>
                <c:pt idx="5954" formatCode="General">
                  <c:v>4.0070699999999997</c:v>
                </c:pt>
                <c:pt idx="5955" formatCode="General">
                  <c:v>4.0077499999999997</c:v>
                </c:pt>
                <c:pt idx="5956" formatCode="General">
                  <c:v>4.0084200000000001</c:v>
                </c:pt>
                <c:pt idx="5957" formatCode="General">
                  <c:v>4.0090899999999996</c:v>
                </c:pt>
                <c:pt idx="5958" formatCode="General">
                  <c:v>4.00976</c:v>
                </c:pt>
                <c:pt idx="5959" formatCode="General">
                  <c:v>4.01044</c:v>
                </c:pt>
                <c:pt idx="5960" formatCode="General">
                  <c:v>4.0111100000000004</c:v>
                </c:pt>
                <c:pt idx="5961" formatCode="General">
                  <c:v>4.0117799999999999</c:v>
                </c:pt>
                <c:pt idx="5962" formatCode="General">
                  <c:v>4.0124599999999999</c:v>
                </c:pt>
                <c:pt idx="5963" formatCode="General">
                  <c:v>4.0131300000000003</c:v>
                </c:pt>
                <c:pt idx="5964" formatCode="General">
                  <c:v>4.0137999999999998</c:v>
                </c:pt>
                <c:pt idx="5965" formatCode="General">
                  <c:v>4.0144799999999998</c:v>
                </c:pt>
                <c:pt idx="5966" formatCode="General">
                  <c:v>4.0151500000000002</c:v>
                </c:pt>
                <c:pt idx="5967" formatCode="General">
                  <c:v>4.0158199999999997</c:v>
                </c:pt>
                <c:pt idx="5968" formatCode="General">
                  <c:v>4.0164900000000001</c:v>
                </c:pt>
                <c:pt idx="5969" formatCode="General">
                  <c:v>4.0171700000000001</c:v>
                </c:pt>
                <c:pt idx="5970" formatCode="General">
                  <c:v>4.0178399999999996</c:v>
                </c:pt>
                <c:pt idx="5971" formatCode="General">
                  <c:v>4.01851</c:v>
                </c:pt>
                <c:pt idx="5972" formatCode="General">
                  <c:v>4.01919</c:v>
                </c:pt>
                <c:pt idx="5973" formatCode="General">
                  <c:v>4.0198600000000004</c:v>
                </c:pt>
                <c:pt idx="5974" formatCode="General">
                  <c:v>4.0205299999999999</c:v>
                </c:pt>
                <c:pt idx="5975" formatCode="General">
                  <c:v>4.02121</c:v>
                </c:pt>
                <c:pt idx="5976" formatCode="General">
                  <c:v>4.0218800000000003</c:v>
                </c:pt>
                <c:pt idx="5977" formatCode="General">
                  <c:v>4.0225499999999998</c:v>
                </c:pt>
                <c:pt idx="5978" formatCode="General">
                  <c:v>4.0232200000000002</c:v>
                </c:pt>
                <c:pt idx="5979" formatCode="General">
                  <c:v>4.0239000000000003</c:v>
                </c:pt>
                <c:pt idx="5980" formatCode="General">
                  <c:v>4.0245699999999998</c:v>
                </c:pt>
                <c:pt idx="5981" formatCode="General">
                  <c:v>4.0252400000000002</c:v>
                </c:pt>
                <c:pt idx="5982" formatCode="General">
                  <c:v>4.0259200000000002</c:v>
                </c:pt>
                <c:pt idx="5983" formatCode="General">
                  <c:v>4.0265899999999997</c:v>
                </c:pt>
                <c:pt idx="5984" formatCode="General">
                  <c:v>4.0272600000000001</c:v>
                </c:pt>
                <c:pt idx="5985" formatCode="General">
                  <c:v>4.0279400000000001</c:v>
                </c:pt>
                <c:pt idx="5986" formatCode="General">
                  <c:v>4.0286099999999996</c:v>
                </c:pt>
                <c:pt idx="5987" formatCode="General">
                  <c:v>4.02928</c:v>
                </c:pt>
                <c:pt idx="5988" formatCode="General">
                  <c:v>4.0299500000000004</c:v>
                </c:pt>
                <c:pt idx="5989" formatCode="General">
                  <c:v>4.0306300000000004</c:v>
                </c:pt>
                <c:pt idx="5990" formatCode="General">
                  <c:v>4.0312999999999999</c:v>
                </c:pt>
                <c:pt idx="5991" formatCode="General">
                  <c:v>4.0319700000000003</c:v>
                </c:pt>
                <c:pt idx="5992" formatCode="General">
                  <c:v>4.0326500000000003</c:v>
                </c:pt>
                <c:pt idx="5993" formatCode="General">
                  <c:v>4.0333199999999998</c:v>
                </c:pt>
                <c:pt idx="5994" formatCode="General">
                  <c:v>4.0339900000000002</c:v>
                </c:pt>
                <c:pt idx="5995" formatCode="General">
                  <c:v>4.0346700000000002</c:v>
                </c:pt>
                <c:pt idx="5996" formatCode="General">
                  <c:v>4.0353399999999997</c:v>
                </c:pt>
                <c:pt idx="5997" formatCode="General">
                  <c:v>4.0360100000000001</c:v>
                </c:pt>
                <c:pt idx="5998" formatCode="General">
                  <c:v>4.0366799999999996</c:v>
                </c:pt>
                <c:pt idx="5999" formatCode="General">
                  <c:v>4.0373599999999996</c:v>
                </c:pt>
                <c:pt idx="6000" formatCode="General">
                  <c:v>4.03803</c:v>
                </c:pt>
                <c:pt idx="6001" formatCode="General">
                  <c:v>4.0387000000000004</c:v>
                </c:pt>
                <c:pt idx="6002" formatCode="General">
                  <c:v>4.0393800000000004</c:v>
                </c:pt>
                <c:pt idx="6003" formatCode="General">
                  <c:v>4.0400499999999999</c:v>
                </c:pt>
                <c:pt idx="6004" formatCode="General">
                  <c:v>4.0407200000000003</c:v>
                </c:pt>
                <c:pt idx="6005" formatCode="General">
                  <c:v>4.0414000000000003</c:v>
                </c:pt>
                <c:pt idx="6006" formatCode="General">
                  <c:v>4.0420699999999998</c:v>
                </c:pt>
                <c:pt idx="6007" formatCode="General">
                  <c:v>4.0427400000000002</c:v>
                </c:pt>
                <c:pt idx="6008" formatCode="General">
                  <c:v>4.0434099999999997</c:v>
                </c:pt>
                <c:pt idx="6009" formatCode="General">
                  <c:v>4.0440899999999997</c:v>
                </c:pt>
                <c:pt idx="6010" formatCode="General">
                  <c:v>4.0447600000000001</c:v>
                </c:pt>
                <c:pt idx="6011" formatCode="General">
                  <c:v>4.0454299999999996</c:v>
                </c:pt>
                <c:pt idx="6012" formatCode="General">
                  <c:v>4.0461099999999997</c:v>
                </c:pt>
                <c:pt idx="6013" formatCode="General">
                  <c:v>4.04678</c:v>
                </c:pt>
                <c:pt idx="6014" formatCode="General">
                  <c:v>4.0474500000000004</c:v>
                </c:pt>
                <c:pt idx="6015" formatCode="General">
                  <c:v>4.0481299999999996</c:v>
                </c:pt>
                <c:pt idx="6016" formatCode="General">
                  <c:v>4.0488</c:v>
                </c:pt>
                <c:pt idx="6017" formatCode="General">
                  <c:v>4.0494700000000003</c:v>
                </c:pt>
                <c:pt idx="6018" formatCode="General">
                  <c:v>4.0501399999999999</c:v>
                </c:pt>
                <c:pt idx="6019" formatCode="General">
                  <c:v>4.0508199999999999</c:v>
                </c:pt>
                <c:pt idx="6020" formatCode="General">
                  <c:v>4.0514900000000003</c:v>
                </c:pt>
                <c:pt idx="6021" formatCode="General">
                  <c:v>4.0521599999999998</c:v>
                </c:pt>
                <c:pt idx="6022" formatCode="General">
                  <c:v>4.0528399999999998</c:v>
                </c:pt>
                <c:pt idx="6023" formatCode="General">
                  <c:v>4.0535100000000002</c:v>
                </c:pt>
                <c:pt idx="6024" formatCode="General">
                  <c:v>4.0541799999999997</c:v>
                </c:pt>
                <c:pt idx="6025" formatCode="General">
                  <c:v>4.0548599999999997</c:v>
                </c:pt>
                <c:pt idx="6026" formatCode="General">
                  <c:v>4.0555300000000001</c:v>
                </c:pt>
                <c:pt idx="6027" formatCode="General">
                  <c:v>4.0561999999999996</c:v>
                </c:pt>
                <c:pt idx="6028" formatCode="General">
                  <c:v>4.0568799999999996</c:v>
                </c:pt>
                <c:pt idx="6029" formatCode="General">
                  <c:v>4.05755</c:v>
                </c:pt>
                <c:pt idx="6030" formatCode="General">
                  <c:v>4.0582200000000004</c:v>
                </c:pt>
                <c:pt idx="6031" formatCode="General">
                  <c:v>4.0588899999999999</c:v>
                </c:pt>
                <c:pt idx="6032" formatCode="General">
                  <c:v>4.0595699999999999</c:v>
                </c:pt>
                <c:pt idx="6033" formatCode="General">
                  <c:v>4.0602400000000003</c:v>
                </c:pt>
                <c:pt idx="6034" formatCode="General">
                  <c:v>4.0609099999999998</c:v>
                </c:pt>
                <c:pt idx="6035" formatCode="General">
                  <c:v>4.0615899999999998</c:v>
                </c:pt>
                <c:pt idx="6036" formatCode="General">
                  <c:v>4.0622600000000002</c:v>
                </c:pt>
                <c:pt idx="6037" formatCode="General">
                  <c:v>4.0629299999999997</c:v>
                </c:pt>
                <c:pt idx="6038" formatCode="General">
                  <c:v>4.0636099999999997</c:v>
                </c:pt>
                <c:pt idx="6039" formatCode="General">
                  <c:v>4.0642800000000001</c:v>
                </c:pt>
                <c:pt idx="6040" formatCode="General">
                  <c:v>4.0649499999999996</c:v>
                </c:pt>
                <c:pt idx="6041" formatCode="General">
                  <c:v>4.06562</c:v>
                </c:pt>
                <c:pt idx="6042" formatCode="General">
                  <c:v>4.0663</c:v>
                </c:pt>
                <c:pt idx="6043" formatCode="General">
                  <c:v>4.0669700000000004</c:v>
                </c:pt>
                <c:pt idx="6044" formatCode="General">
                  <c:v>4.0676399999999999</c:v>
                </c:pt>
                <c:pt idx="6045" formatCode="General">
                  <c:v>4.0683199999999999</c:v>
                </c:pt>
                <c:pt idx="6046" formatCode="General">
                  <c:v>4.0689900000000003</c:v>
                </c:pt>
                <c:pt idx="6047" formatCode="General">
                  <c:v>4.0696599999999998</c:v>
                </c:pt>
                <c:pt idx="6048" formatCode="General">
                  <c:v>4.0703399999999998</c:v>
                </c:pt>
                <c:pt idx="6049" formatCode="General">
                  <c:v>4.0710100000000002</c:v>
                </c:pt>
                <c:pt idx="6050" formatCode="General">
                  <c:v>4.0716799999999997</c:v>
                </c:pt>
                <c:pt idx="6051" formatCode="General">
                  <c:v>4.0723500000000001</c:v>
                </c:pt>
                <c:pt idx="6052" formatCode="General">
                  <c:v>4.0730300000000002</c:v>
                </c:pt>
                <c:pt idx="6053" formatCode="General">
                  <c:v>4.0736999999999997</c:v>
                </c:pt>
                <c:pt idx="6054" formatCode="General">
                  <c:v>4.07437</c:v>
                </c:pt>
                <c:pt idx="6055" formatCode="General">
                  <c:v>4.0750500000000001</c:v>
                </c:pt>
                <c:pt idx="6056" formatCode="General">
                  <c:v>4.0757199999999996</c:v>
                </c:pt>
                <c:pt idx="6057" formatCode="General">
                  <c:v>4.07639</c:v>
                </c:pt>
                <c:pt idx="6058" formatCode="General">
                  <c:v>4.07707</c:v>
                </c:pt>
                <c:pt idx="6059" formatCode="General">
                  <c:v>4.0777400000000004</c:v>
                </c:pt>
                <c:pt idx="6060" formatCode="General">
                  <c:v>4.0784099999999999</c:v>
                </c:pt>
                <c:pt idx="6061" formatCode="General">
                  <c:v>4.0790800000000003</c:v>
                </c:pt>
                <c:pt idx="6062" formatCode="General">
                  <c:v>4.0797600000000003</c:v>
                </c:pt>
                <c:pt idx="6063" formatCode="General">
                  <c:v>4.0804299999999998</c:v>
                </c:pt>
                <c:pt idx="6064" formatCode="General">
                  <c:v>4.0811000000000002</c:v>
                </c:pt>
                <c:pt idx="6065" formatCode="General">
                  <c:v>4.0817800000000002</c:v>
                </c:pt>
                <c:pt idx="6066" formatCode="General">
                  <c:v>4.0824499999999997</c:v>
                </c:pt>
                <c:pt idx="6067" formatCode="General">
                  <c:v>4.0831200000000001</c:v>
                </c:pt>
                <c:pt idx="6068" formatCode="General">
                  <c:v>4.0838000000000001</c:v>
                </c:pt>
                <c:pt idx="6069" formatCode="General">
                  <c:v>4.0844699999999996</c:v>
                </c:pt>
                <c:pt idx="6070" formatCode="General">
                  <c:v>4.08514</c:v>
                </c:pt>
                <c:pt idx="6071" formatCode="General">
                  <c:v>4.0858100000000004</c:v>
                </c:pt>
                <c:pt idx="6072" formatCode="General">
                  <c:v>4.0864900000000004</c:v>
                </c:pt>
                <c:pt idx="6073" formatCode="General">
                  <c:v>4.0871599999999999</c:v>
                </c:pt>
                <c:pt idx="6074" formatCode="General">
                  <c:v>4.0878300000000003</c:v>
                </c:pt>
                <c:pt idx="6075" formatCode="General">
                  <c:v>4.0885100000000003</c:v>
                </c:pt>
                <c:pt idx="6076" formatCode="General">
                  <c:v>4.0891799999999998</c:v>
                </c:pt>
                <c:pt idx="6077" formatCode="General">
                  <c:v>4.0898500000000002</c:v>
                </c:pt>
                <c:pt idx="6078" formatCode="General">
                  <c:v>4.0905300000000002</c:v>
                </c:pt>
                <c:pt idx="6079" formatCode="General">
                  <c:v>4.0911999999999997</c:v>
                </c:pt>
                <c:pt idx="6080" formatCode="General">
                  <c:v>4.0918700000000001</c:v>
                </c:pt>
                <c:pt idx="6081" formatCode="General">
                  <c:v>4.0925399999999996</c:v>
                </c:pt>
                <c:pt idx="6082" formatCode="General">
                  <c:v>4.0932199999999996</c:v>
                </c:pt>
                <c:pt idx="6083" formatCode="General">
                  <c:v>4.09389</c:v>
                </c:pt>
                <c:pt idx="6084" formatCode="General">
                  <c:v>4.0945600000000004</c:v>
                </c:pt>
                <c:pt idx="6085" formatCode="General">
                  <c:v>4.0952400000000004</c:v>
                </c:pt>
                <c:pt idx="6086" formatCode="General">
                  <c:v>4.0959099999999999</c:v>
                </c:pt>
                <c:pt idx="6087" formatCode="General">
                  <c:v>4.0965800000000003</c:v>
                </c:pt>
                <c:pt idx="6088" formatCode="General">
                  <c:v>4.0972600000000003</c:v>
                </c:pt>
                <c:pt idx="6089" formatCode="General">
                  <c:v>4.0979299999999999</c:v>
                </c:pt>
                <c:pt idx="6090" formatCode="General">
                  <c:v>4.0986000000000002</c:v>
                </c:pt>
                <c:pt idx="6091" formatCode="General">
                  <c:v>4.0992699999999997</c:v>
                </c:pt>
                <c:pt idx="6092" formatCode="General">
                  <c:v>4.0999499999999998</c:v>
                </c:pt>
                <c:pt idx="6093" formatCode="General">
                  <c:v>4.1006200000000002</c:v>
                </c:pt>
                <c:pt idx="6094" formatCode="General">
                  <c:v>4.1012899999999997</c:v>
                </c:pt>
                <c:pt idx="6095" formatCode="General">
                  <c:v>4.1019699999999997</c:v>
                </c:pt>
                <c:pt idx="6096" formatCode="General">
                  <c:v>4.1026400000000001</c:v>
                </c:pt>
                <c:pt idx="6097" formatCode="General">
                  <c:v>4.1033099999999996</c:v>
                </c:pt>
                <c:pt idx="6098" formatCode="General">
                  <c:v>4.1039899999999996</c:v>
                </c:pt>
                <c:pt idx="6099" formatCode="General">
                  <c:v>4.10466</c:v>
                </c:pt>
                <c:pt idx="6100" formatCode="General">
                  <c:v>4.1053300000000004</c:v>
                </c:pt>
                <c:pt idx="6101" formatCode="General">
                  <c:v>4.1059999999999999</c:v>
                </c:pt>
                <c:pt idx="6102" formatCode="General">
                  <c:v>4.1066799999999999</c:v>
                </c:pt>
                <c:pt idx="6103" formatCode="General">
                  <c:v>4.1073500000000003</c:v>
                </c:pt>
                <c:pt idx="6104" formatCode="General">
                  <c:v>4.1080199999999998</c:v>
                </c:pt>
                <c:pt idx="6105" formatCode="General">
                  <c:v>4.1086999999999998</c:v>
                </c:pt>
                <c:pt idx="6106" formatCode="General">
                  <c:v>4.1093700000000002</c:v>
                </c:pt>
                <c:pt idx="6107" formatCode="General">
                  <c:v>4.1100399999999997</c:v>
                </c:pt>
                <c:pt idx="6108" formatCode="General">
                  <c:v>4.1107199999999997</c:v>
                </c:pt>
                <c:pt idx="6109" formatCode="General">
                  <c:v>4.1113900000000001</c:v>
                </c:pt>
                <c:pt idx="6110" formatCode="General">
                  <c:v>4.1120599999999996</c:v>
                </c:pt>
                <c:pt idx="6111" formatCode="General">
                  <c:v>4.11273</c:v>
                </c:pt>
                <c:pt idx="6112" formatCode="General">
                  <c:v>4.11341</c:v>
                </c:pt>
                <c:pt idx="6113" formatCode="General">
                  <c:v>4.1140800000000004</c:v>
                </c:pt>
                <c:pt idx="6114" formatCode="General">
                  <c:v>4.1147499999999999</c:v>
                </c:pt>
                <c:pt idx="6115" formatCode="General">
                  <c:v>4.1154299999999999</c:v>
                </c:pt>
                <c:pt idx="6116" formatCode="General">
                  <c:v>4.1161000000000003</c:v>
                </c:pt>
                <c:pt idx="6117" formatCode="General">
                  <c:v>4.1167699999999998</c:v>
                </c:pt>
                <c:pt idx="6118" formatCode="General">
                  <c:v>4.1174499999999998</c:v>
                </c:pt>
                <c:pt idx="6119" formatCode="General">
                  <c:v>4.1181200000000002</c:v>
                </c:pt>
                <c:pt idx="6120" formatCode="General">
                  <c:v>4.1187899999999997</c:v>
                </c:pt>
                <c:pt idx="6121" formatCode="General">
                  <c:v>4.1194600000000001</c:v>
                </c:pt>
                <c:pt idx="6122" formatCode="General">
                  <c:v>4.1201400000000001</c:v>
                </c:pt>
                <c:pt idx="6123" formatCode="General">
                  <c:v>4.1208099999999996</c:v>
                </c:pt>
                <c:pt idx="6124" formatCode="General">
                  <c:v>4.12148</c:v>
                </c:pt>
                <c:pt idx="6125" formatCode="General">
                  <c:v>4.12216</c:v>
                </c:pt>
                <c:pt idx="6126" formatCode="General">
                  <c:v>4.1228300000000004</c:v>
                </c:pt>
                <c:pt idx="6127" formatCode="General">
                  <c:v>4.1234999999999999</c:v>
                </c:pt>
                <c:pt idx="6128" formatCode="General">
                  <c:v>4.12418</c:v>
                </c:pt>
                <c:pt idx="6129" formatCode="General">
                  <c:v>4.1248500000000003</c:v>
                </c:pt>
                <c:pt idx="6130" formatCode="General">
                  <c:v>4.1255199999999999</c:v>
                </c:pt>
                <c:pt idx="6131" formatCode="General">
                  <c:v>4.1261900000000002</c:v>
                </c:pt>
                <c:pt idx="6132" formatCode="General">
                  <c:v>4.1268700000000003</c:v>
                </c:pt>
                <c:pt idx="6133" formatCode="General">
                  <c:v>4.1275399999999998</c:v>
                </c:pt>
                <c:pt idx="6134" formatCode="General">
                  <c:v>4.1282100000000002</c:v>
                </c:pt>
                <c:pt idx="6135" formatCode="General">
                  <c:v>4.1288900000000002</c:v>
                </c:pt>
                <c:pt idx="6136" formatCode="General">
                  <c:v>4.1295599999999997</c:v>
                </c:pt>
                <c:pt idx="6137" formatCode="General">
                  <c:v>4.1302300000000001</c:v>
                </c:pt>
                <c:pt idx="6138" formatCode="General">
                  <c:v>4.1309100000000001</c:v>
                </c:pt>
                <c:pt idx="6139" formatCode="General">
                  <c:v>4.1315799999999996</c:v>
                </c:pt>
                <c:pt idx="6140" formatCode="General">
                  <c:v>4.13225</c:v>
                </c:pt>
                <c:pt idx="6141" formatCode="General">
                  <c:v>4.1329200000000004</c:v>
                </c:pt>
                <c:pt idx="6142" formatCode="General">
                  <c:v>4.1336000000000004</c:v>
                </c:pt>
                <c:pt idx="6143" formatCode="General">
                  <c:v>4.1342699999999999</c:v>
                </c:pt>
                <c:pt idx="6144" formatCode="General">
                  <c:v>4.1349400000000003</c:v>
                </c:pt>
                <c:pt idx="6145" formatCode="General">
                  <c:v>4.1356200000000003</c:v>
                </c:pt>
                <c:pt idx="6146" formatCode="General">
                  <c:v>4.1362899999999998</c:v>
                </c:pt>
                <c:pt idx="6147" formatCode="General">
                  <c:v>4.1369600000000002</c:v>
                </c:pt>
                <c:pt idx="6148" formatCode="General">
                  <c:v>4.1376400000000002</c:v>
                </c:pt>
                <c:pt idx="6149" formatCode="General">
                  <c:v>4.1383099999999997</c:v>
                </c:pt>
                <c:pt idx="6150" formatCode="General">
                  <c:v>4.1389800000000001</c:v>
                </c:pt>
                <c:pt idx="6151" formatCode="General">
                  <c:v>4.1396499999999996</c:v>
                </c:pt>
                <c:pt idx="6152" formatCode="General">
                  <c:v>4.1403299999999996</c:v>
                </c:pt>
                <c:pt idx="6153" formatCode="General">
                  <c:v>4.141</c:v>
                </c:pt>
                <c:pt idx="6154" formatCode="General">
                  <c:v>4.1416700000000004</c:v>
                </c:pt>
                <c:pt idx="6155" formatCode="General">
                  <c:v>4.1423500000000004</c:v>
                </c:pt>
                <c:pt idx="6156" formatCode="General">
                  <c:v>4.1430199999999999</c:v>
                </c:pt>
                <c:pt idx="6157" formatCode="General">
                  <c:v>4.1436900000000003</c:v>
                </c:pt>
                <c:pt idx="6158" formatCode="General">
                  <c:v>4.1443700000000003</c:v>
                </c:pt>
                <c:pt idx="6159" formatCode="General">
                  <c:v>4.1450399999999998</c:v>
                </c:pt>
                <c:pt idx="6160" formatCode="General">
                  <c:v>4.1457100000000002</c:v>
                </c:pt>
                <c:pt idx="6161" formatCode="General">
                  <c:v>4.1463799999999997</c:v>
                </c:pt>
                <c:pt idx="6162" formatCode="General">
                  <c:v>4.1470599999999997</c:v>
                </c:pt>
                <c:pt idx="6163" formatCode="General">
                  <c:v>4.1477300000000001</c:v>
                </c:pt>
                <c:pt idx="6164" formatCode="General">
                  <c:v>4.1483999999999996</c:v>
                </c:pt>
                <c:pt idx="6165" formatCode="General">
                  <c:v>4.1490799999999997</c:v>
                </c:pt>
                <c:pt idx="6166" formatCode="General">
                  <c:v>4.14975</c:v>
                </c:pt>
                <c:pt idx="6167" formatCode="General">
                  <c:v>4.1504200000000004</c:v>
                </c:pt>
                <c:pt idx="6168" formatCode="General">
                  <c:v>4.1510999999999996</c:v>
                </c:pt>
                <c:pt idx="6169" formatCode="General">
                  <c:v>4.15177</c:v>
                </c:pt>
                <c:pt idx="6170" formatCode="General">
                  <c:v>4.1524400000000004</c:v>
                </c:pt>
                <c:pt idx="6171" formatCode="General">
                  <c:v>4.1531099999999999</c:v>
                </c:pt>
                <c:pt idx="6172" formatCode="General">
                  <c:v>4.1537899999999999</c:v>
                </c:pt>
                <c:pt idx="6173" formatCode="General">
                  <c:v>4.1544600000000003</c:v>
                </c:pt>
                <c:pt idx="6174" formatCode="General">
                  <c:v>4.1551299999999998</c:v>
                </c:pt>
                <c:pt idx="6175" formatCode="General">
                  <c:v>4.1558099999999998</c:v>
                </c:pt>
                <c:pt idx="6176" formatCode="General">
                  <c:v>4.1564800000000002</c:v>
                </c:pt>
                <c:pt idx="6177" formatCode="General">
                  <c:v>4.1571499999999997</c:v>
                </c:pt>
                <c:pt idx="6178" formatCode="General">
                  <c:v>4.1578299999999997</c:v>
                </c:pt>
                <c:pt idx="6179" formatCode="General">
                  <c:v>4.1585000000000001</c:v>
                </c:pt>
                <c:pt idx="6180" formatCode="General">
                  <c:v>4.1591699999999996</c:v>
                </c:pt>
                <c:pt idx="6181" formatCode="General">
                  <c:v>4.15984</c:v>
                </c:pt>
                <c:pt idx="6182" formatCode="General">
                  <c:v>4.16052</c:v>
                </c:pt>
                <c:pt idx="6183" formatCode="General">
                  <c:v>4.1611900000000004</c:v>
                </c:pt>
                <c:pt idx="6184" formatCode="General">
                  <c:v>4.1618599999999999</c:v>
                </c:pt>
                <c:pt idx="6185" formatCode="General">
                  <c:v>4.1625399999999999</c:v>
                </c:pt>
                <c:pt idx="6186" formatCode="General">
                  <c:v>4.1632100000000003</c:v>
                </c:pt>
                <c:pt idx="6187" formatCode="General">
                  <c:v>4.1638799999999998</c:v>
                </c:pt>
                <c:pt idx="6188" formatCode="General">
                  <c:v>4.1645599999999998</c:v>
                </c:pt>
                <c:pt idx="6189" formatCode="General">
                  <c:v>4.1652300000000002</c:v>
                </c:pt>
                <c:pt idx="6190" formatCode="General">
                  <c:v>4.1658999999999997</c:v>
                </c:pt>
                <c:pt idx="6191" formatCode="General">
                  <c:v>4.1665700000000001</c:v>
                </c:pt>
                <c:pt idx="6192" formatCode="General">
                  <c:v>4.1672500000000001</c:v>
                </c:pt>
                <c:pt idx="6193" formatCode="General">
                  <c:v>4.1679199999999996</c:v>
                </c:pt>
                <c:pt idx="6194" formatCode="General">
                  <c:v>4.16859</c:v>
                </c:pt>
                <c:pt idx="6195" formatCode="General">
                  <c:v>4.16927</c:v>
                </c:pt>
                <c:pt idx="6196" formatCode="General">
                  <c:v>4.1699400000000004</c:v>
                </c:pt>
                <c:pt idx="6197" formatCode="General">
                  <c:v>4.1706099999999999</c:v>
                </c:pt>
                <c:pt idx="6198" formatCode="General">
                  <c:v>4.1712899999999999</c:v>
                </c:pt>
                <c:pt idx="6199" formatCode="General">
                  <c:v>4.1719600000000003</c:v>
                </c:pt>
                <c:pt idx="6200" formatCode="General">
                  <c:v>4.1726299999999998</c:v>
                </c:pt>
                <c:pt idx="6201" formatCode="General">
                  <c:v>4.1733000000000002</c:v>
                </c:pt>
                <c:pt idx="6202" formatCode="General">
                  <c:v>4.1739800000000002</c:v>
                </c:pt>
                <c:pt idx="6203" formatCode="General">
                  <c:v>4.1746499999999997</c:v>
                </c:pt>
                <c:pt idx="6204" formatCode="General">
                  <c:v>4.1753200000000001</c:v>
                </c:pt>
                <c:pt idx="6205" formatCode="General">
                  <c:v>4.1760000000000002</c:v>
                </c:pt>
                <c:pt idx="6206" formatCode="General">
                  <c:v>4.1766699999999997</c:v>
                </c:pt>
                <c:pt idx="6207" formatCode="General">
                  <c:v>4.1773400000000001</c:v>
                </c:pt>
                <c:pt idx="6208" formatCode="General">
                  <c:v>4.1780200000000001</c:v>
                </c:pt>
                <c:pt idx="6209" formatCode="General">
                  <c:v>4.1786899999999996</c:v>
                </c:pt>
                <c:pt idx="6210" formatCode="General">
                  <c:v>4.17936</c:v>
                </c:pt>
                <c:pt idx="6211" formatCode="General">
                  <c:v>4.1800300000000004</c:v>
                </c:pt>
                <c:pt idx="6212" formatCode="General">
                  <c:v>4.1807100000000004</c:v>
                </c:pt>
                <c:pt idx="6213" formatCode="General">
                  <c:v>4.1813799999999999</c:v>
                </c:pt>
                <c:pt idx="6214" formatCode="General">
                  <c:v>4.1820500000000003</c:v>
                </c:pt>
                <c:pt idx="6215" formatCode="General">
                  <c:v>4.1827300000000003</c:v>
                </c:pt>
                <c:pt idx="6216" formatCode="General">
                  <c:v>4.1833999999999998</c:v>
                </c:pt>
                <c:pt idx="6217" formatCode="General">
                  <c:v>4.1840700000000002</c:v>
                </c:pt>
                <c:pt idx="6218" formatCode="General">
                  <c:v>4.1847500000000002</c:v>
                </c:pt>
                <c:pt idx="6219" formatCode="General">
                  <c:v>4.1854199999999997</c:v>
                </c:pt>
                <c:pt idx="6220" formatCode="General">
                  <c:v>4.1860900000000001</c:v>
                </c:pt>
                <c:pt idx="6221" formatCode="General">
                  <c:v>4.1867599999999996</c:v>
                </c:pt>
                <c:pt idx="6222" formatCode="General">
                  <c:v>4.1874399999999996</c:v>
                </c:pt>
                <c:pt idx="6223" formatCode="General">
                  <c:v>4.18811</c:v>
                </c:pt>
                <c:pt idx="6224" formatCode="General">
                  <c:v>4.1887800000000004</c:v>
                </c:pt>
                <c:pt idx="6225" formatCode="General">
                  <c:v>4.1894600000000004</c:v>
                </c:pt>
                <c:pt idx="6226" formatCode="General">
                  <c:v>4.1901299999999999</c:v>
                </c:pt>
                <c:pt idx="6227" formatCode="General">
                  <c:v>4.1908000000000003</c:v>
                </c:pt>
                <c:pt idx="6228" formatCode="General">
                  <c:v>4.1914800000000003</c:v>
                </c:pt>
                <c:pt idx="6229" formatCode="General">
                  <c:v>4.1921499999999998</c:v>
                </c:pt>
                <c:pt idx="6230" formatCode="General">
                  <c:v>4.1928200000000002</c:v>
                </c:pt>
                <c:pt idx="6231" formatCode="General">
                  <c:v>4.1935000000000002</c:v>
                </c:pt>
                <c:pt idx="6232" formatCode="General">
                  <c:v>4.1941699999999997</c:v>
                </c:pt>
                <c:pt idx="6233" formatCode="General">
                  <c:v>4.1948400000000001</c:v>
                </c:pt>
                <c:pt idx="6234" formatCode="General">
                  <c:v>4.1955099999999996</c:v>
                </c:pt>
                <c:pt idx="6235" formatCode="General">
                  <c:v>4.1961899999999996</c:v>
                </c:pt>
                <c:pt idx="6236" formatCode="General">
                  <c:v>4.19686</c:v>
                </c:pt>
                <c:pt idx="6237" formatCode="General">
                  <c:v>4.1975300000000004</c:v>
                </c:pt>
                <c:pt idx="6238" formatCode="General">
                  <c:v>4.1982100000000004</c:v>
                </c:pt>
                <c:pt idx="6239" formatCode="General">
                  <c:v>4.1988799999999999</c:v>
                </c:pt>
                <c:pt idx="6240" formatCode="General">
                  <c:v>4.1995500000000003</c:v>
                </c:pt>
                <c:pt idx="6241" formatCode="General">
                  <c:v>4.2002300000000004</c:v>
                </c:pt>
                <c:pt idx="6242" formatCode="General">
                  <c:v>4.2008999999999999</c:v>
                </c:pt>
                <c:pt idx="6243" formatCode="General">
                  <c:v>4.2015700000000002</c:v>
                </c:pt>
                <c:pt idx="6244" formatCode="General">
                  <c:v>4.2022399999999998</c:v>
                </c:pt>
                <c:pt idx="6245" formatCode="General">
                  <c:v>4.2029199999999998</c:v>
                </c:pt>
                <c:pt idx="6246" formatCode="General">
                  <c:v>4.2035900000000002</c:v>
                </c:pt>
                <c:pt idx="6247" formatCode="General">
                  <c:v>4.2042599999999997</c:v>
                </c:pt>
                <c:pt idx="6248" formatCode="General">
                  <c:v>4.2049399999999997</c:v>
                </c:pt>
                <c:pt idx="6249" formatCode="General">
                  <c:v>4.2056100000000001</c:v>
                </c:pt>
                <c:pt idx="6250" formatCode="General">
                  <c:v>4.2062799999999996</c:v>
                </c:pt>
                <c:pt idx="6251" formatCode="General">
                  <c:v>4.2069599999999996</c:v>
                </c:pt>
                <c:pt idx="6252" formatCode="General">
                  <c:v>4.20763</c:v>
                </c:pt>
                <c:pt idx="6253" formatCode="General">
                  <c:v>4.2083000000000004</c:v>
                </c:pt>
                <c:pt idx="6254" formatCode="General">
                  <c:v>4.2089699999999999</c:v>
                </c:pt>
                <c:pt idx="6255" formatCode="General">
                  <c:v>4.2096499999999999</c:v>
                </c:pt>
                <c:pt idx="6256" formatCode="General">
                  <c:v>4.2103200000000003</c:v>
                </c:pt>
                <c:pt idx="6257" formatCode="General">
                  <c:v>4.2109899999999998</c:v>
                </c:pt>
                <c:pt idx="6258" formatCode="General">
                  <c:v>4.2116699999999998</c:v>
                </c:pt>
                <c:pt idx="6259" formatCode="General">
                  <c:v>4.2123400000000002</c:v>
                </c:pt>
                <c:pt idx="6260" formatCode="General">
                  <c:v>4.2130099999999997</c:v>
                </c:pt>
                <c:pt idx="6261" formatCode="General">
                  <c:v>4.2136899999999997</c:v>
                </c:pt>
                <c:pt idx="6262" formatCode="General">
                  <c:v>4.2143600000000001</c:v>
                </c:pt>
                <c:pt idx="6263" formatCode="General">
                  <c:v>4.2150299999999996</c:v>
                </c:pt>
                <c:pt idx="6264" formatCode="General">
                  <c:v>4.2157</c:v>
                </c:pt>
                <c:pt idx="6265" formatCode="General">
                  <c:v>4.21638</c:v>
                </c:pt>
                <c:pt idx="6266" formatCode="General">
                  <c:v>4.2170500000000004</c:v>
                </c:pt>
                <c:pt idx="6267" formatCode="General">
                  <c:v>4.2177199999999999</c:v>
                </c:pt>
                <c:pt idx="6268" formatCode="General">
                  <c:v>4.2183999999999999</c:v>
                </c:pt>
                <c:pt idx="6269" formatCode="General">
                  <c:v>4.2190700000000003</c:v>
                </c:pt>
                <c:pt idx="6270" formatCode="General">
                  <c:v>4.2197399999999998</c:v>
                </c:pt>
                <c:pt idx="6271" formatCode="General">
                  <c:v>4.2204199999999998</c:v>
                </c:pt>
                <c:pt idx="6272" formatCode="General">
                  <c:v>4.2210900000000002</c:v>
                </c:pt>
                <c:pt idx="6273" formatCode="General">
                  <c:v>4.2217599999999997</c:v>
                </c:pt>
                <c:pt idx="6274" formatCode="General">
                  <c:v>4.2224300000000001</c:v>
                </c:pt>
                <c:pt idx="6275" formatCode="General">
                  <c:v>4.2231100000000001</c:v>
                </c:pt>
                <c:pt idx="6276" formatCode="General">
                  <c:v>4.2237799999999996</c:v>
                </c:pt>
                <c:pt idx="6277" formatCode="General">
                  <c:v>4.22445</c:v>
                </c:pt>
                <c:pt idx="6278" formatCode="General">
                  <c:v>4.2251300000000001</c:v>
                </c:pt>
                <c:pt idx="6279" formatCode="General">
                  <c:v>4.2257999999999996</c:v>
                </c:pt>
                <c:pt idx="6280" formatCode="General">
                  <c:v>4.2264699999999999</c:v>
                </c:pt>
                <c:pt idx="6281" formatCode="General">
                  <c:v>4.22715</c:v>
                </c:pt>
                <c:pt idx="6282" formatCode="General">
                  <c:v>4.2278200000000004</c:v>
                </c:pt>
                <c:pt idx="6283" formatCode="General">
                  <c:v>4.2284899999999999</c:v>
                </c:pt>
                <c:pt idx="6284" formatCode="General">
                  <c:v>4.2291600000000003</c:v>
                </c:pt>
                <c:pt idx="6285" formatCode="General">
                  <c:v>4.2298400000000003</c:v>
                </c:pt>
                <c:pt idx="6286" formatCode="General">
                  <c:v>4.2305099999999998</c:v>
                </c:pt>
                <c:pt idx="6287" formatCode="General">
                  <c:v>4.2311800000000002</c:v>
                </c:pt>
                <c:pt idx="6288" formatCode="General">
                  <c:v>4.2318600000000002</c:v>
                </c:pt>
                <c:pt idx="6289" formatCode="General">
                  <c:v>4.2325299999999997</c:v>
                </c:pt>
                <c:pt idx="6290" formatCode="General">
                  <c:v>4.2332000000000001</c:v>
                </c:pt>
                <c:pt idx="6291" formatCode="General">
                  <c:v>4.2338800000000001</c:v>
                </c:pt>
                <c:pt idx="6292" formatCode="General">
                  <c:v>4.2345499999999996</c:v>
                </c:pt>
                <c:pt idx="6293" formatCode="General">
                  <c:v>4.23522</c:v>
                </c:pt>
                <c:pt idx="6294" formatCode="General">
                  <c:v>4.2358900000000004</c:v>
                </c:pt>
                <c:pt idx="6295" formatCode="General">
                  <c:v>4.2365700000000004</c:v>
                </c:pt>
                <c:pt idx="6296" formatCode="General">
                  <c:v>4.2372399999999999</c:v>
                </c:pt>
                <c:pt idx="6297" formatCode="General">
                  <c:v>4.2379100000000003</c:v>
                </c:pt>
                <c:pt idx="6298" formatCode="General">
                  <c:v>4.2385900000000003</c:v>
                </c:pt>
                <c:pt idx="6299" formatCode="General">
                  <c:v>4.2392599999999998</c:v>
                </c:pt>
                <c:pt idx="6300" formatCode="General">
                  <c:v>4.2399300000000002</c:v>
                </c:pt>
                <c:pt idx="6301" formatCode="General">
                  <c:v>4.2406100000000002</c:v>
                </c:pt>
                <c:pt idx="6302" formatCode="General">
                  <c:v>4.2412799999999997</c:v>
                </c:pt>
                <c:pt idx="6303" formatCode="General">
                  <c:v>4.2419500000000001</c:v>
                </c:pt>
                <c:pt idx="6304" formatCode="General">
                  <c:v>4.2426199999999996</c:v>
                </c:pt>
                <c:pt idx="6305" formatCode="General">
                  <c:v>4.2432999999999996</c:v>
                </c:pt>
                <c:pt idx="6306" formatCode="General">
                  <c:v>4.24397</c:v>
                </c:pt>
                <c:pt idx="6307" formatCode="General">
                  <c:v>4.2446400000000004</c:v>
                </c:pt>
                <c:pt idx="6308" formatCode="General">
                  <c:v>4.2453200000000004</c:v>
                </c:pt>
                <c:pt idx="6309" formatCode="General">
                  <c:v>4.2459899999999999</c:v>
                </c:pt>
                <c:pt idx="6310" formatCode="General">
                  <c:v>4.2466600000000003</c:v>
                </c:pt>
                <c:pt idx="6311" formatCode="General">
                  <c:v>4.2473400000000003</c:v>
                </c:pt>
                <c:pt idx="6312" formatCode="General">
                  <c:v>4.2480099999999998</c:v>
                </c:pt>
                <c:pt idx="6313" formatCode="General">
                  <c:v>4.2486800000000002</c:v>
                </c:pt>
                <c:pt idx="6314" formatCode="General">
                  <c:v>4.2493499999999997</c:v>
                </c:pt>
                <c:pt idx="6315" formatCode="General">
                  <c:v>4.2500299999999998</c:v>
                </c:pt>
                <c:pt idx="6316" formatCode="General">
                  <c:v>4.2507000000000001</c:v>
                </c:pt>
                <c:pt idx="6317" formatCode="General">
                  <c:v>4.2513699999999996</c:v>
                </c:pt>
                <c:pt idx="6318" formatCode="General">
                  <c:v>4.2520499999999997</c:v>
                </c:pt>
                <c:pt idx="6319" formatCode="General">
                  <c:v>4.2527200000000001</c:v>
                </c:pt>
                <c:pt idx="6320" formatCode="General">
                  <c:v>4.2533899999999996</c:v>
                </c:pt>
                <c:pt idx="6321" formatCode="General">
                  <c:v>4.2540699999999996</c:v>
                </c:pt>
                <c:pt idx="6322" formatCode="General">
                  <c:v>4.25474</c:v>
                </c:pt>
                <c:pt idx="6323" formatCode="General">
                  <c:v>4.2554100000000004</c:v>
                </c:pt>
                <c:pt idx="6324" formatCode="General">
                  <c:v>4.2560799999999999</c:v>
                </c:pt>
                <c:pt idx="6325" formatCode="General">
                  <c:v>4.2567599999999999</c:v>
                </c:pt>
                <c:pt idx="6326" formatCode="General">
                  <c:v>4.2574300000000003</c:v>
                </c:pt>
                <c:pt idx="6327" formatCode="General">
                  <c:v>4.2580999999999998</c:v>
                </c:pt>
                <c:pt idx="6328" formatCode="General">
                  <c:v>4.2587799999999998</c:v>
                </c:pt>
                <c:pt idx="6329" formatCode="General">
                  <c:v>4.2594500000000002</c:v>
                </c:pt>
                <c:pt idx="6330" formatCode="General">
                  <c:v>4.2601199999999997</c:v>
                </c:pt>
                <c:pt idx="6331" formatCode="General">
                  <c:v>4.2607999999999997</c:v>
                </c:pt>
                <c:pt idx="6332" formatCode="General">
                  <c:v>4.2614700000000001</c:v>
                </c:pt>
                <c:pt idx="6333" formatCode="General">
                  <c:v>4.2621399999999996</c:v>
                </c:pt>
                <c:pt idx="6334" formatCode="General">
                  <c:v>4.26281</c:v>
                </c:pt>
                <c:pt idx="6335" formatCode="General">
                  <c:v>4.26349</c:v>
                </c:pt>
                <c:pt idx="6336" formatCode="General">
                  <c:v>4.2641600000000004</c:v>
                </c:pt>
                <c:pt idx="6337" formatCode="General">
                  <c:v>4.2648299999999999</c:v>
                </c:pt>
                <c:pt idx="6338" formatCode="General">
                  <c:v>4.2655099999999999</c:v>
                </c:pt>
                <c:pt idx="6339" formatCode="General">
                  <c:v>4.2661800000000003</c:v>
                </c:pt>
                <c:pt idx="6340" formatCode="General">
                  <c:v>4.2668499999999998</c:v>
                </c:pt>
                <c:pt idx="6341" formatCode="General">
                  <c:v>4.2675299999999998</c:v>
                </c:pt>
                <c:pt idx="6342" formatCode="General">
                  <c:v>4.2682000000000002</c:v>
                </c:pt>
                <c:pt idx="6343" formatCode="General">
                  <c:v>4.2688699999999997</c:v>
                </c:pt>
                <c:pt idx="6344" formatCode="General">
                  <c:v>4.2695400000000001</c:v>
                </c:pt>
                <c:pt idx="6345" formatCode="General">
                  <c:v>4.2702200000000001</c:v>
                </c:pt>
                <c:pt idx="6346" formatCode="General">
                  <c:v>4.2708899999999996</c:v>
                </c:pt>
                <c:pt idx="6347" formatCode="General">
                  <c:v>4.27156</c:v>
                </c:pt>
                <c:pt idx="6348" formatCode="General">
                  <c:v>4.27224</c:v>
                </c:pt>
                <c:pt idx="6349" formatCode="General">
                  <c:v>4.2729100000000004</c:v>
                </c:pt>
                <c:pt idx="6350" formatCode="General">
                  <c:v>4.2735799999999999</c:v>
                </c:pt>
                <c:pt idx="6351" formatCode="General">
                  <c:v>4.2742599999999999</c:v>
                </c:pt>
                <c:pt idx="6352" formatCode="General">
                  <c:v>4.2749300000000003</c:v>
                </c:pt>
                <c:pt idx="6353" formatCode="General">
                  <c:v>4.2755999999999998</c:v>
                </c:pt>
                <c:pt idx="6354" formatCode="General">
                  <c:v>4.2762700000000002</c:v>
                </c:pt>
                <c:pt idx="6355" formatCode="General">
                  <c:v>4.2769500000000003</c:v>
                </c:pt>
                <c:pt idx="6356" formatCode="General">
                  <c:v>4.2776199999999998</c:v>
                </c:pt>
                <c:pt idx="6357" formatCode="General">
                  <c:v>4.2782900000000001</c:v>
                </c:pt>
                <c:pt idx="6358" formatCode="General">
                  <c:v>4.2789700000000002</c:v>
                </c:pt>
                <c:pt idx="6359" formatCode="General">
                  <c:v>4.2796399999999997</c:v>
                </c:pt>
                <c:pt idx="6360" formatCode="General">
                  <c:v>4.2803100000000001</c:v>
                </c:pt>
                <c:pt idx="6361" formatCode="General">
                  <c:v>4.2809900000000001</c:v>
                </c:pt>
                <c:pt idx="6362" formatCode="General">
                  <c:v>4.2816599999999996</c:v>
                </c:pt>
                <c:pt idx="6363" formatCode="General">
                  <c:v>4.28233</c:v>
                </c:pt>
                <c:pt idx="6364" formatCode="General">
                  <c:v>4.2830000000000004</c:v>
                </c:pt>
                <c:pt idx="6365" formatCode="General">
                  <c:v>4.2836800000000004</c:v>
                </c:pt>
                <c:pt idx="6366" formatCode="General">
                  <c:v>4.2843499999999999</c:v>
                </c:pt>
                <c:pt idx="6367" formatCode="General">
                  <c:v>4.2850200000000003</c:v>
                </c:pt>
                <c:pt idx="6368" formatCode="General">
                  <c:v>4.2857000000000003</c:v>
                </c:pt>
                <c:pt idx="6369" formatCode="General">
                  <c:v>4.2863699999999998</c:v>
                </c:pt>
                <c:pt idx="6370" formatCode="General">
                  <c:v>4.2870400000000002</c:v>
                </c:pt>
                <c:pt idx="6371" formatCode="General">
                  <c:v>4.2877200000000002</c:v>
                </c:pt>
                <c:pt idx="6372" formatCode="General">
                  <c:v>4.2883899999999997</c:v>
                </c:pt>
                <c:pt idx="6373" formatCode="General">
                  <c:v>4.2890600000000001</c:v>
                </c:pt>
                <c:pt idx="6374" formatCode="General">
                  <c:v>4.2897299999999996</c:v>
                </c:pt>
                <c:pt idx="6375" formatCode="General">
                  <c:v>4.2904099999999996</c:v>
                </c:pt>
                <c:pt idx="6376" formatCode="General">
                  <c:v>4.29108</c:v>
                </c:pt>
                <c:pt idx="6377" formatCode="General">
                  <c:v>4.2917500000000004</c:v>
                </c:pt>
                <c:pt idx="6378" formatCode="General">
                  <c:v>4.2924300000000004</c:v>
                </c:pt>
                <c:pt idx="6379" formatCode="General">
                  <c:v>4.2930999999999999</c:v>
                </c:pt>
                <c:pt idx="6380" formatCode="General">
                  <c:v>4.2937700000000003</c:v>
                </c:pt>
                <c:pt idx="6381" formatCode="General">
                  <c:v>4.2944500000000003</c:v>
                </c:pt>
                <c:pt idx="6382" formatCode="General">
                  <c:v>4.2951199999999998</c:v>
                </c:pt>
                <c:pt idx="6383" formatCode="General">
                  <c:v>4.2957900000000002</c:v>
                </c:pt>
                <c:pt idx="6384" formatCode="General">
                  <c:v>4.2964599999999997</c:v>
                </c:pt>
                <c:pt idx="6385" formatCode="General">
                  <c:v>4.2971399999999997</c:v>
                </c:pt>
                <c:pt idx="6386" formatCode="General">
                  <c:v>4.2978100000000001</c:v>
                </c:pt>
                <c:pt idx="6387" formatCode="General">
                  <c:v>4.2984799999999996</c:v>
                </c:pt>
                <c:pt idx="6388" formatCode="General">
                  <c:v>4.2991599999999996</c:v>
                </c:pt>
                <c:pt idx="6389" formatCode="General">
                  <c:v>4.29983</c:v>
                </c:pt>
                <c:pt idx="6390" formatCode="General">
                  <c:v>4.3005000000000004</c:v>
                </c:pt>
                <c:pt idx="6391" formatCode="General">
                  <c:v>4.3011799999999996</c:v>
                </c:pt>
                <c:pt idx="6392" formatCode="General">
                  <c:v>4.30185</c:v>
                </c:pt>
                <c:pt idx="6393" formatCode="General">
                  <c:v>4.3025200000000003</c:v>
                </c:pt>
                <c:pt idx="6394" formatCode="General">
                  <c:v>4.3031899999999998</c:v>
                </c:pt>
                <c:pt idx="6395" formatCode="General">
                  <c:v>4.3038699999999999</c:v>
                </c:pt>
                <c:pt idx="6396" formatCode="General">
                  <c:v>4.3045400000000003</c:v>
                </c:pt>
                <c:pt idx="6397" formatCode="General">
                  <c:v>4.3052099999999998</c:v>
                </c:pt>
                <c:pt idx="6398" formatCode="General">
                  <c:v>4.3058899999999998</c:v>
                </c:pt>
                <c:pt idx="6399" formatCode="General">
                  <c:v>4.3065600000000002</c:v>
                </c:pt>
                <c:pt idx="6400" formatCode="General">
                  <c:v>4.3072299999999997</c:v>
                </c:pt>
                <c:pt idx="6401" formatCode="General">
                  <c:v>4.3079099999999997</c:v>
                </c:pt>
                <c:pt idx="6402" formatCode="General">
                  <c:v>4.3085800000000001</c:v>
                </c:pt>
                <c:pt idx="6403" formatCode="General">
                  <c:v>4.3092499999999996</c:v>
                </c:pt>
                <c:pt idx="6404" formatCode="General">
                  <c:v>4.30992</c:v>
                </c:pt>
                <c:pt idx="6405" formatCode="General">
                  <c:v>4.3106</c:v>
                </c:pt>
                <c:pt idx="6406" formatCode="General">
                  <c:v>4.3112700000000004</c:v>
                </c:pt>
                <c:pt idx="6407" formatCode="General">
                  <c:v>4.3119399999999999</c:v>
                </c:pt>
                <c:pt idx="6408" formatCode="General">
                  <c:v>4.3126199999999999</c:v>
                </c:pt>
                <c:pt idx="6409" formatCode="General">
                  <c:v>4.3132900000000003</c:v>
                </c:pt>
                <c:pt idx="6410" formatCode="General">
                  <c:v>4.3139599999999998</c:v>
                </c:pt>
                <c:pt idx="6411" formatCode="General">
                  <c:v>4.3146399999999998</c:v>
                </c:pt>
                <c:pt idx="6412" formatCode="General">
                  <c:v>4.3153100000000002</c:v>
                </c:pt>
                <c:pt idx="6413" formatCode="General">
                  <c:v>4.3159799999999997</c:v>
                </c:pt>
                <c:pt idx="6414" formatCode="General">
                  <c:v>4.3166500000000001</c:v>
                </c:pt>
                <c:pt idx="6415" formatCode="General">
                  <c:v>4.3173300000000001</c:v>
                </c:pt>
                <c:pt idx="6416" formatCode="General">
                  <c:v>4.3179999999999996</c:v>
                </c:pt>
                <c:pt idx="6417" formatCode="General">
                  <c:v>4.31867</c:v>
                </c:pt>
                <c:pt idx="6418" formatCode="General">
                  <c:v>4.31935</c:v>
                </c:pt>
                <c:pt idx="6419" formatCode="General">
                  <c:v>4.3200200000000004</c:v>
                </c:pt>
                <c:pt idx="6420" formatCode="General">
                  <c:v>4.3206899999999999</c:v>
                </c:pt>
                <c:pt idx="6421" formatCode="General">
                  <c:v>4.3213699999999999</c:v>
                </c:pt>
                <c:pt idx="6422" formatCode="General">
                  <c:v>4.3220400000000003</c:v>
                </c:pt>
                <c:pt idx="6423" formatCode="General">
                  <c:v>4.3227099999999998</c:v>
                </c:pt>
                <c:pt idx="6424" formatCode="General">
                  <c:v>4.3233899999999998</c:v>
                </c:pt>
                <c:pt idx="6425" formatCode="General">
                  <c:v>4.3240600000000002</c:v>
                </c:pt>
                <c:pt idx="6426" formatCode="General">
                  <c:v>4.3247299999999997</c:v>
                </c:pt>
                <c:pt idx="6427" formatCode="General">
                  <c:v>4.3254000000000001</c:v>
                </c:pt>
                <c:pt idx="6428" formatCode="General">
                  <c:v>4.3260800000000001</c:v>
                </c:pt>
                <c:pt idx="6429" formatCode="General">
                  <c:v>4.3267499999999997</c:v>
                </c:pt>
                <c:pt idx="6430" formatCode="General">
                  <c:v>4.32742</c:v>
                </c:pt>
                <c:pt idx="6431" formatCode="General">
                  <c:v>4.3281000000000001</c:v>
                </c:pt>
                <c:pt idx="6432" formatCode="General">
                  <c:v>4.3287699999999996</c:v>
                </c:pt>
                <c:pt idx="6433" formatCode="General">
                  <c:v>4.32944</c:v>
                </c:pt>
                <c:pt idx="6434" formatCode="General">
                  <c:v>4.33012</c:v>
                </c:pt>
                <c:pt idx="6435" formatCode="General">
                  <c:v>4.3307900000000004</c:v>
                </c:pt>
                <c:pt idx="6436" formatCode="General">
                  <c:v>4.3314599999999999</c:v>
                </c:pt>
                <c:pt idx="6437" formatCode="General">
                  <c:v>4.3321300000000003</c:v>
                </c:pt>
                <c:pt idx="6438" formatCode="General">
                  <c:v>4.3328100000000003</c:v>
                </c:pt>
                <c:pt idx="6439" formatCode="General">
                  <c:v>4.3334799999999998</c:v>
                </c:pt>
                <c:pt idx="6440" formatCode="General">
                  <c:v>4.3341500000000002</c:v>
                </c:pt>
                <c:pt idx="6441" formatCode="General">
                  <c:v>4.3348300000000002</c:v>
                </c:pt>
                <c:pt idx="6442" formatCode="General">
                  <c:v>4.3354999999999997</c:v>
                </c:pt>
                <c:pt idx="6443" formatCode="General">
                  <c:v>4.3361700000000001</c:v>
                </c:pt>
                <c:pt idx="6444" formatCode="General">
                  <c:v>4.3368500000000001</c:v>
                </c:pt>
                <c:pt idx="6445" formatCode="General">
                  <c:v>4.3375199999999996</c:v>
                </c:pt>
                <c:pt idx="6446" formatCode="General">
                  <c:v>4.33819</c:v>
                </c:pt>
                <c:pt idx="6447" formatCode="General">
                  <c:v>4.3388600000000004</c:v>
                </c:pt>
                <c:pt idx="6448" formatCode="General">
                  <c:v>4.3395400000000004</c:v>
                </c:pt>
                <c:pt idx="6449" formatCode="General">
                  <c:v>4.3402099999999999</c:v>
                </c:pt>
                <c:pt idx="6450" formatCode="General">
                  <c:v>4.3408800000000003</c:v>
                </c:pt>
                <c:pt idx="6451" formatCode="General">
                  <c:v>4.3415600000000003</c:v>
                </c:pt>
                <c:pt idx="6452" formatCode="General">
                  <c:v>4.3422299999999998</c:v>
                </c:pt>
                <c:pt idx="6453" formatCode="General">
                  <c:v>4.3429000000000002</c:v>
                </c:pt>
                <c:pt idx="6454" formatCode="General">
                  <c:v>4.3435800000000002</c:v>
                </c:pt>
                <c:pt idx="6455" formatCode="General">
                  <c:v>4.3442499999999997</c:v>
                </c:pt>
                <c:pt idx="6456" formatCode="General">
                  <c:v>4.3449200000000001</c:v>
                </c:pt>
                <c:pt idx="6457" formatCode="General">
                  <c:v>4.3455899999999996</c:v>
                </c:pt>
                <c:pt idx="6458" formatCode="General">
                  <c:v>4.3462699999999996</c:v>
                </c:pt>
                <c:pt idx="6459" formatCode="General">
                  <c:v>4.34694</c:v>
                </c:pt>
                <c:pt idx="6460" formatCode="General">
                  <c:v>4.3476100000000004</c:v>
                </c:pt>
                <c:pt idx="6461" formatCode="General">
                  <c:v>4.3482900000000004</c:v>
                </c:pt>
                <c:pt idx="6462" formatCode="General">
                  <c:v>4.3489599999999999</c:v>
                </c:pt>
                <c:pt idx="6463" formatCode="General">
                  <c:v>4.3496300000000003</c:v>
                </c:pt>
                <c:pt idx="6464" formatCode="General">
                  <c:v>4.3503100000000003</c:v>
                </c:pt>
                <c:pt idx="6465" formatCode="General">
                  <c:v>4.3509799999999998</c:v>
                </c:pt>
                <c:pt idx="6466" formatCode="General">
                  <c:v>4.3516500000000002</c:v>
                </c:pt>
                <c:pt idx="6467" formatCode="General">
                  <c:v>4.3523199999999997</c:v>
                </c:pt>
                <c:pt idx="6468" formatCode="General">
                  <c:v>4.3529999999999998</c:v>
                </c:pt>
                <c:pt idx="6469" formatCode="General">
                  <c:v>4.3536700000000002</c:v>
                </c:pt>
                <c:pt idx="6470" formatCode="General">
                  <c:v>4.3543399999999997</c:v>
                </c:pt>
                <c:pt idx="6471" formatCode="General">
                  <c:v>4.3550199999999997</c:v>
                </c:pt>
                <c:pt idx="6472" formatCode="General">
                  <c:v>4.3556900000000001</c:v>
                </c:pt>
                <c:pt idx="6473" formatCode="General">
                  <c:v>4.3563599999999996</c:v>
                </c:pt>
                <c:pt idx="6474" formatCode="General">
                  <c:v>4.3570399999999996</c:v>
                </c:pt>
                <c:pt idx="6475" formatCode="General">
                  <c:v>4.35771</c:v>
                </c:pt>
                <c:pt idx="6476" formatCode="General">
                  <c:v>4.3583800000000004</c:v>
                </c:pt>
                <c:pt idx="6477" formatCode="General">
                  <c:v>4.3590499999999999</c:v>
                </c:pt>
                <c:pt idx="6478" formatCode="General">
                  <c:v>4.3597299999999999</c:v>
                </c:pt>
                <c:pt idx="6479" formatCode="General">
                  <c:v>4.3604000000000003</c:v>
                </c:pt>
                <c:pt idx="6480" formatCode="General">
                  <c:v>4.3610699999999998</c:v>
                </c:pt>
                <c:pt idx="6481" formatCode="General">
                  <c:v>4.3617499999999998</c:v>
                </c:pt>
                <c:pt idx="6482" formatCode="General">
                  <c:v>4.3624200000000002</c:v>
                </c:pt>
                <c:pt idx="6483" formatCode="General">
                  <c:v>4.3630899999999997</c:v>
                </c:pt>
                <c:pt idx="6484" formatCode="General">
                  <c:v>4.3637699999999997</c:v>
                </c:pt>
                <c:pt idx="6485" formatCode="General">
                  <c:v>4.3644400000000001</c:v>
                </c:pt>
                <c:pt idx="6486" formatCode="General">
                  <c:v>4.3651099999999996</c:v>
                </c:pt>
                <c:pt idx="6487" formatCode="General">
                  <c:v>4.36578</c:v>
                </c:pt>
                <c:pt idx="6488" formatCode="General">
                  <c:v>4.36646</c:v>
                </c:pt>
                <c:pt idx="6489" formatCode="General">
                  <c:v>4.3671300000000004</c:v>
                </c:pt>
                <c:pt idx="6490" formatCode="General">
                  <c:v>4.3677999999999999</c:v>
                </c:pt>
                <c:pt idx="6491" formatCode="General">
                  <c:v>4.3684799999999999</c:v>
                </c:pt>
                <c:pt idx="6492" formatCode="General">
                  <c:v>4.3691500000000003</c:v>
                </c:pt>
                <c:pt idx="6493" formatCode="General">
                  <c:v>4.3698199999999998</c:v>
                </c:pt>
                <c:pt idx="6494" formatCode="General">
                  <c:v>4.3704999999999998</c:v>
                </c:pt>
                <c:pt idx="6495" formatCode="General">
                  <c:v>4.3711700000000002</c:v>
                </c:pt>
                <c:pt idx="6496" formatCode="General">
                  <c:v>4.3718399999999997</c:v>
                </c:pt>
                <c:pt idx="6497" formatCode="General">
                  <c:v>4.3725100000000001</c:v>
                </c:pt>
                <c:pt idx="6498" formatCode="General">
                  <c:v>4.3731900000000001</c:v>
                </c:pt>
                <c:pt idx="6499" formatCode="General">
                  <c:v>4.3738599999999996</c:v>
                </c:pt>
                <c:pt idx="6500" formatCode="General">
                  <c:v>4.37453</c:v>
                </c:pt>
                <c:pt idx="6501" formatCode="General">
                  <c:v>4.37521</c:v>
                </c:pt>
                <c:pt idx="6502" formatCode="General">
                  <c:v>4.3758800000000004</c:v>
                </c:pt>
                <c:pt idx="6503" formatCode="General">
                  <c:v>4.3765499999999999</c:v>
                </c:pt>
                <c:pt idx="6504" formatCode="General">
                  <c:v>4.37723</c:v>
                </c:pt>
                <c:pt idx="6505" formatCode="General">
                  <c:v>4.3779000000000003</c:v>
                </c:pt>
                <c:pt idx="6506" formatCode="General">
                  <c:v>4.3785699999999999</c:v>
                </c:pt>
                <c:pt idx="6507" formatCode="General">
                  <c:v>4.3792400000000002</c:v>
                </c:pt>
                <c:pt idx="6508" formatCode="General">
                  <c:v>4.3799200000000003</c:v>
                </c:pt>
                <c:pt idx="6509" formatCode="General">
                  <c:v>4.3805899999999998</c:v>
                </c:pt>
                <c:pt idx="6510" formatCode="General">
                  <c:v>4.3812600000000002</c:v>
                </c:pt>
                <c:pt idx="6511" formatCode="General">
                  <c:v>4.3819400000000002</c:v>
                </c:pt>
                <c:pt idx="6512" formatCode="General">
                  <c:v>4.3826099999999997</c:v>
                </c:pt>
                <c:pt idx="6513" formatCode="General">
                  <c:v>4.3832800000000001</c:v>
                </c:pt>
                <c:pt idx="6514" formatCode="General">
                  <c:v>4.3839600000000001</c:v>
                </c:pt>
                <c:pt idx="6515" formatCode="General">
                  <c:v>4.3846299999999996</c:v>
                </c:pt>
                <c:pt idx="6516" formatCode="General">
                  <c:v>4.3853</c:v>
                </c:pt>
                <c:pt idx="6517" formatCode="General">
                  <c:v>4.3859700000000004</c:v>
                </c:pt>
                <c:pt idx="6518" formatCode="General">
                  <c:v>4.3866500000000004</c:v>
                </c:pt>
                <c:pt idx="6519" formatCode="General">
                  <c:v>4.3873199999999999</c:v>
                </c:pt>
                <c:pt idx="6520" formatCode="General">
                  <c:v>4.3879900000000003</c:v>
                </c:pt>
                <c:pt idx="6521" formatCode="General">
                  <c:v>4.3886700000000003</c:v>
                </c:pt>
                <c:pt idx="6522" formatCode="General">
                  <c:v>4.3893399999999998</c:v>
                </c:pt>
                <c:pt idx="6523" formatCode="General">
                  <c:v>4.3900100000000002</c:v>
                </c:pt>
                <c:pt idx="6524" formatCode="General">
                  <c:v>4.3906900000000002</c:v>
                </c:pt>
                <c:pt idx="6525" formatCode="General">
                  <c:v>4.3913599999999997</c:v>
                </c:pt>
                <c:pt idx="6526" formatCode="General">
                  <c:v>4.3920300000000001</c:v>
                </c:pt>
                <c:pt idx="6527" formatCode="General">
                  <c:v>4.3926999999999996</c:v>
                </c:pt>
                <c:pt idx="6528" formatCode="General">
                  <c:v>4.3933799999999996</c:v>
                </c:pt>
                <c:pt idx="6529" formatCode="General">
                  <c:v>4.39405</c:v>
                </c:pt>
                <c:pt idx="6530" formatCode="General">
                  <c:v>4.3947200000000004</c:v>
                </c:pt>
                <c:pt idx="6531" formatCode="General">
                  <c:v>4.3954000000000004</c:v>
                </c:pt>
                <c:pt idx="6532" formatCode="General">
                  <c:v>4.3960699999999999</c:v>
                </c:pt>
                <c:pt idx="6533" formatCode="General">
                  <c:v>4.3967400000000003</c:v>
                </c:pt>
                <c:pt idx="6534" formatCode="General">
                  <c:v>4.3974200000000003</c:v>
                </c:pt>
                <c:pt idx="6535" formatCode="General">
                  <c:v>4.3980899999999998</c:v>
                </c:pt>
                <c:pt idx="6536" formatCode="General">
                  <c:v>4.3987600000000002</c:v>
                </c:pt>
                <c:pt idx="6537" formatCode="General">
                  <c:v>4.3994299999999997</c:v>
                </c:pt>
                <c:pt idx="6538" formatCode="General">
                  <c:v>4.4001099999999997</c:v>
                </c:pt>
                <c:pt idx="6539" formatCode="General">
                  <c:v>4.4007800000000001</c:v>
                </c:pt>
                <c:pt idx="6540" formatCode="General">
                  <c:v>4.4014499999999996</c:v>
                </c:pt>
                <c:pt idx="6541" formatCode="General">
                  <c:v>4.4021299999999997</c:v>
                </c:pt>
                <c:pt idx="6542" formatCode="General">
                  <c:v>4.4028</c:v>
                </c:pt>
                <c:pt idx="6543" formatCode="General">
                  <c:v>4.4034700000000004</c:v>
                </c:pt>
                <c:pt idx="6544" formatCode="General">
                  <c:v>4.4041499999999996</c:v>
                </c:pt>
                <c:pt idx="6545" formatCode="General">
                  <c:v>4.40482</c:v>
                </c:pt>
                <c:pt idx="6546" formatCode="General">
                  <c:v>4.4054900000000004</c:v>
                </c:pt>
                <c:pt idx="6547" formatCode="General">
                  <c:v>4.4061599999999999</c:v>
                </c:pt>
                <c:pt idx="6548" formatCode="General">
                  <c:v>4.4068399999999999</c:v>
                </c:pt>
                <c:pt idx="6549" formatCode="General">
                  <c:v>4.4075100000000003</c:v>
                </c:pt>
                <c:pt idx="6550" formatCode="General">
                  <c:v>4.4081799999999998</c:v>
                </c:pt>
                <c:pt idx="6551" formatCode="General">
                  <c:v>4.4088599999999998</c:v>
                </c:pt>
                <c:pt idx="6552" formatCode="General">
                  <c:v>4.4095300000000002</c:v>
                </c:pt>
                <c:pt idx="6553" formatCode="General">
                  <c:v>4.4101999999999997</c:v>
                </c:pt>
                <c:pt idx="6554" formatCode="General">
                  <c:v>4.4108799999999997</c:v>
                </c:pt>
                <c:pt idx="6555" formatCode="General">
                  <c:v>4.4115500000000001</c:v>
                </c:pt>
                <c:pt idx="6556" formatCode="General">
                  <c:v>4.4122199999999996</c:v>
                </c:pt>
                <c:pt idx="6557" formatCode="General">
                  <c:v>4.41289</c:v>
                </c:pt>
                <c:pt idx="6558" formatCode="General">
                  <c:v>4.41357</c:v>
                </c:pt>
                <c:pt idx="6559" formatCode="General">
                  <c:v>4.4142400000000004</c:v>
                </c:pt>
                <c:pt idx="6560" formatCode="General">
                  <c:v>4.4149099999999999</c:v>
                </c:pt>
                <c:pt idx="6561" formatCode="General">
                  <c:v>4.4155899999999999</c:v>
                </c:pt>
                <c:pt idx="6562" formatCode="General">
                  <c:v>4.4162600000000003</c:v>
                </c:pt>
                <c:pt idx="6563" formatCode="General">
                  <c:v>4.4169299999999998</c:v>
                </c:pt>
                <c:pt idx="6564" formatCode="General">
                  <c:v>4.4176099999999998</c:v>
                </c:pt>
                <c:pt idx="6565" formatCode="General">
                  <c:v>4.4182800000000002</c:v>
                </c:pt>
                <c:pt idx="6566" formatCode="General">
                  <c:v>4.4189499999999997</c:v>
                </c:pt>
                <c:pt idx="6567" formatCode="General">
                  <c:v>4.4196200000000001</c:v>
                </c:pt>
                <c:pt idx="6568" formatCode="General">
                  <c:v>4.4203000000000001</c:v>
                </c:pt>
                <c:pt idx="6569" formatCode="General">
                  <c:v>4.4209699999999996</c:v>
                </c:pt>
                <c:pt idx="6570" formatCode="General">
                  <c:v>4.42164</c:v>
                </c:pt>
                <c:pt idx="6571" formatCode="General">
                  <c:v>4.42232</c:v>
                </c:pt>
                <c:pt idx="6572" formatCode="General">
                  <c:v>4.4229900000000004</c:v>
                </c:pt>
                <c:pt idx="6573" formatCode="General">
                  <c:v>4.4236599999999999</c:v>
                </c:pt>
                <c:pt idx="6574" formatCode="General">
                  <c:v>4.4243399999999999</c:v>
                </c:pt>
                <c:pt idx="6575" formatCode="General">
                  <c:v>4.4250100000000003</c:v>
                </c:pt>
                <c:pt idx="6576" formatCode="General">
                  <c:v>4.4256799999999998</c:v>
                </c:pt>
                <c:pt idx="6577" formatCode="General">
                  <c:v>4.4263500000000002</c:v>
                </c:pt>
                <c:pt idx="6578" formatCode="General">
                  <c:v>4.4270300000000002</c:v>
                </c:pt>
                <c:pt idx="6579" formatCode="General">
                  <c:v>4.4276999999999997</c:v>
                </c:pt>
                <c:pt idx="6580" formatCode="General">
                  <c:v>4.4283700000000001</c:v>
                </c:pt>
                <c:pt idx="6581" formatCode="General">
                  <c:v>4.4290500000000002</c:v>
                </c:pt>
                <c:pt idx="6582" formatCode="General">
                  <c:v>4.4297199999999997</c:v>
                </c:pt>
                <c:pt idx="6583" formatCode="General">
                  <c:v>4.4303900000000001</c:v>
                </c:pt>
                <c:pt idx="6584" formatCode="General">
                  <c:v>4.4310700000000001</c:v>
                </c:pt>
                <c:pt idx="6585" formatCode="General">
                  <c:v>4.4317399999999996</c:v>
                </c:pt>
                <c:pt idx="6586" formatCode="General">
                  <c:v>4.43241</c:v>
                </c:pt>
                <c:pt idx="6587" formatCode="General">
                  <c:v>4.4330800000000004</c:v>
                </c:pt>
                <c:pt idx="6588" formatCode="General">
                  <c:v>4.4337600000000004</c:v>
                </c:pt>
                <c:pt idx="6589" formatCode="General">
                  <c:v>4.4344299999999999</c:v>
                </c:pt>
                <c:pt idx="6590" formatCode="General">
                  <c:v>4.4351000000000003</c:v>
                </c:pt>
                <c:pt idx="6591" formatCode="General">
                  <c:v>4.4357800000000003</c:v>
                </c:pt>
                <c:pt idx="6592" formatCode="General">
                  <c:v>4.4364499999999998</c:v>
                </c:pt>
                <c:pt idx="6593" formatCode="General">
                  <c:v>4.4371200000000002</c:v>
                </c:pt>
                <c:pt idx="6594" formatCode="General">
                  <c:v>4.4378000000000002</c:v>
                </c:pt>
                <c:pt idx="6595" formatCode="General">
                  <c:v>4.4384699999999997</c:v>
                </c:pt>
                <c:pt idx="6596" formatCode="General">
                  <c:v>4.4391400000000001</c:v>
                </c:pt>
                <c:pt idx="6597" formatCode="General">
                  <c:v>4.4398099999999996</c:v>
                </c:pt>
                <c:pt idx="6598" formatCode="General">
                  <c:v>4.4404899999999996</c:v>
                </c:pt>
                <c:pt idx="6599" formatCode="General">
                  <c:v>4.44116</c:v>
                </c:pt>
                <c:pt idx="6600" formatCode="General">
                  <c:v>4.4418300000000004</c:v>
                </c:pt>
                <c:pt idx="6601" formatCode="General">
                  <c:v>4.4425100000000004</c:v>
                </c:pt>
                <c:pt idx="6602" formatCode="General">
                  <c:v>4.4431799999999999</c:v>
                </c:pt>
                <c:pt idx="6603" formatCode="General">
                  <c:v>4.4438500000000003</c:v>
                </c:pt>
                <c:pt idx="6604" formatCode="General">
                  <c:v>4.4445300000000003</c:v>
                </c:pt>
                <c:pt idx="6605" formatCode="General">
                  <c:v>4.4451999999999998</c:v>
                </c:pt>
                <c:pt idx="6606" formatCode="General">
                  <c:v>4.4458700000000002</c:v>
                </c:pt>
                <c:pt idx="6607" formatCode="General">
                  <c:v>4.4465399999999997</c:v>
                </c:pt>
                <c:pt idx="6608" formatCode="General">
                  <c:v>4.4472199999999997</c:v>
                </c:pt>
                <c:pt idx="6609" formatCode="General">
                  <c:v>4.4478900000000001</c:v>
                </c:pt>
                <c:pt idx="6610" formatCode="General">
                  <c:v>4.4485599999999996</c:v>
                </c:pt>
                <c:pt idx="6611" formatCode="General">
                  <c:v>4.4492399999999996</c:v>
                </c:pt>
                <c:pt idx="6612" formatCode="General">
                  <c:v>4.44991</c:v>
                </c:pt>
                <c:pt idx="6613" formatCode="General">
                  <c:v>4.4505800000000004</c:v>
                </c:pt>
                <c:pt idx="6614" formatCode="General">
                  <c:v>4.4512600000000004</c:v>
                </c:pt>
                <c:pt idx="6615" formatCode="General">
                  <c:v>4.4519299999999999</c:v>
                </c:pt>
                <c:pt idx="6616" formatCode="General">
                  <c:v>4.4526000000000003</c:v>
                </c:pt>
                <c:pt idx="6617" formatCode="General">
                  <c:v>4.4532800000000003</c:v>
                </c:pt>
                <c:pt idx="6618" formatCode="General">
                  <c:v>4.4539499999999999</c:v>
                </c:pt>
                <c:pt idx="6619" formatCode="General">
                  <c:v>4.4546200000000002</c:v>
                </c:pt>
                <c:pt idx="6620" formatCode="General">
                  <c:v>4.4552899999999998</c:v>
                </c:pt>
                <c:pt idx="6621" formatCode="General">
                  <c:v>4.4559699999999998</c:v>
                </c:pt>
                <c:pt idx="6622" formatCode="General">
                  <c:v>4.4566400000000002</c:v>
                </c:pt>
                <c:pt idx="6623" formatCode="General">
                  <c:v>4.4573099999999997</c:v>
                </c:pt>
                <c:pt idx="6624" formatCode="General">
                  <c:v>4.4579899999999997</c:v>
                </c:pt>
                <c:pt idx="6625" formatCode="General">
                  <c:v>4.4586600000000001</c:v>
                </c:pt>
                <c:pt idx="6626" formatCode="General">
                  <c:v>4.4593299999999996</c:v>
                </c:pt>
                <c:pt idx="6627" formatCode="General">
                  <c:v>4.4600099999999996</c:v>
                </c:pt>
                <c:pt idx="6628" formatCode="General">
                  <c:v>4.46068</c:v>
                </c:pt>
                <c:pt idx="6629" formatCode="General">
                  <c:v>4.4613500000000004</c:v>
                </c:pt>
                <c:pt idx="6630" formatCode="General">
                  <c:v>4.4620199999999999</c:v>
                </c:pt>
                <c:pt idx="6631" formatCode="General">
                  <c:v>4.4626999999999999</c:v>
                </c:pt>
                <c:pt idx="6632" formatCode="General">
                  <c:v>4.4633700000000003</c:v>
                </c:pt>
                <c:pt idx="6633" formatCode="General">
                  <c:v>4.4640399999999998</c:v>
                </c:pt>
                <c:pt idx="6634" formatCode="General">
                  <c:v>4.4647199999999998</c:v>
                </c:pt>
                <c:pt idx="6635" formatCode="General">
                  <c:v>4.4653900000000002</c:v>
                </c:pt>
                <c:pt idx="6636" formatCode="General">
                  <c:v>4.4660599999999997</c:v>
                </c:pt>
                <c:pt idx="6637" formatCode="General">
                  <c:v>4.4667399999999997</c:v>
                </c:pt>
                <c:pt idx="6638" formatCode="General">
                  <c:v>4.4674100000000001</c:v>
                </c:pt>
                <c:pt idx="6639" formatCode="General">
                  <c:v>4.4680799999999996</c:v>
                </c:pt>
                <c:pt idx="6640" formatCode="General">
                  <c:v>4.46875</c:v>
                </c:pt>
                <c:pt idx="6641" formatCode="General">
                  <c:v>4.46943</c:v>
                </c:pt>
                <c:pt idx="6642" formatCode="General">
                  <c:v>4.4701000000000004</c:v>
                </c:pt>
                <c:pt idx="6643" formatCode="General">
                  <c:v>4.4707699999999999</c:v>
                </c:pt>
                <c:pt idx="6644" formatCode="General">
                  <c:v>4.4714499999999999</c:v>
                </c:pt>
                <c:pt idx="6645" formatCode="General">
                  <c:v>4.4721200000000003</c:v>
                </c:pt>
                <c:pt idx="6646" formatCode="General">
                  <c:v>4.4727899999999998</c:v>
                </c:pt>
                <c:pt idx="6647" formatCode="General">
                  <c:v>4.4734699999999998</c:v>
                </c:pt>
                <c:pt idx="6648" formatCode="General">
                  <c:v>4.4741400000000002</c:v>
                </c:pt>
                <c:pt idx="6649" formatCode="General">
                  <c:v>4.4748099999999997</c:v>
                </c:pt>
                <c:pt idx="6650" formatCode="General">
                  <c:v>4.4754800000000001</c:v>
                </c:pt>
                <c:pt idx="6651" formatCode="General">
                  <c:v>4.4761600000000001</c:v>
                </c:pt>
                <c:pt idx="6652" formatCode="General">
                  <c:v>4.4768299999999996</c:v>
                </c:pt>
                <c:pt idx="6653" formatCode="General">
                  <c:v>4.4775</c:v>
                </c:pt>
                <c:pt idx="6654" formatCode="General">
                  <c:v>4.47818</c:v>
                </c:pt>
                <c:pt idx="6655" formatCode="General">
                  <c:v>4.4788500000000004</c:v>
                </c:pt>
                <c:pt idx="6656" formatCode="General">
                  <c:v>4.4795199999999999</c:v>
                </c:pt>
                <c:pt idx="6657" formatCode="General">
                  <c:v>4.4802</c:v>
                </c:pt>
                <c:pt idx="6658" formatCode="General">
                  <c:v>4.4808700000000004</c:v>
                </c:pt>
                <c:pt idx="6659" formatCode="General">
                  <c:v>4.4815399999999999</c:v>
                </c:pt>
                <c:pt idx="6660" formatCode="General">
                  <c:v>4.4822100000000002</c:v>
                </c:pt>
                <c:pt idx="6661" formatCode="General">
                  <c:v>4.4828900000000003</c:v>
                </c:pt>
                <c:pt idx="6662" formatCode="General">
                  <c:v>4.4835599999999998</c:v>
                </c:pt>
                <c:pt idx="6663" formatCode="General">
                  <c:v>4.4842300000000002</c:v>
                </c:pt>
                <c:pt idx="6664" formatCode="General">
                  <c:v>4.4849100000000002</c:v>
                </c:pt>
                <c:pt idx="6665" formatCode="General">
                  <c:v>4.4855799999999997</c:v>
                </c:pt>
                <c:pt idx="6666" formatCode="General">
                  <c:v>4.4862500000000001</c:v>
                </c:pt>
                <c:pt idx="6667" formatCode="General">
                  <c:v>4.4869300000000001</c:v>
                </c:pt>
                <c:pt idx="6668" formatCode="General">
                  <c:v>4.4875999999999996</c:v>
                </c:pt>
                <c:pt idx="6669" formatCode="General">
                  <c:v>4.48827</c:v>
                </c:pt>
                <c:pt idx="6670" formatCode="General">
                  <c:v>4.4889400000000004</c:v>
                </c:pt>
                <c:pt idx="6671" formatCode="General">
                  <c:v>4.4896200000000004</c:v>
                </c:pt>
                <c:pt idx="6672" formatCode="General">
                  <c:v>4.4902899999999999</c:v>
                </c:pt>
                <c:pt idx="6673" formatCode="General">
                  <c:v>4.4909600000000003</c:v>
                </c:pt>
                <c:pt idx="6674" formatCode="General">
                  <c:v>4.4916400000000003</c:v>
                </c:pt>
                <c:pt idx="6675" formatCode="General">
                  <c:v>4.4923099999999998</c:v>
                </c:pt>
                <c:pt idx="6676" formatCode="General">
                  <c:v>4.4929800000000002</c:v>
                </c:pt>
                <c:pt idx="6677" formatCode="General">
                  <c:v>4.4936600000000002</c:v>
                </c:pt>
                <c:pt idx="6678" formatCode="General">
                  <c:v>4.4943299999999997</c:v>
                </c:pt>
                <c:pt idx="6679" formatCode="General">
                  <c:v>4.4950000000000001</c:v>
                </c:pt>
                <c:pt idx="6680" formatCode="General">
                  <c:v>4.4956699999999996</c:v>
                </c:pt>
                <c:pt idx="6681" formatCode="General">
                  <c:v>4.4963499999999996</c:v>
                </c:pt>
                <c:pt idx="6682" formatCode="General">
                  <c:v>4.49702</c:v>
                </c:pt>
                <c:pt idx="6683" formatCode="General">
                  <c:v>4.4976900000000004</c:v>
                </c:pt>
                <c:pt idx="6684" formatCode="General">
                  <c:v>4.4983700000000004</c:v>
                </c:pt>
                <c:pt idx="6685" formatCode="General">
                  <c:v>4.4990399999999999</c:v>
                </c:pt>
                <c:pt idx="6686" formatCode="General">
                  <c:v>4.4997100000000003</c:v>
                </c:pt>
                <c:pt idx="6687" formatCode="General">
                  <c:v>4.5003900000000003</c:v>
                </c:pt>
                <c:pt idx="6688" formatCode="General">
                  <c:v>4.5010599999999998</c:v>
                </c:pt>
                <c:pt idx="6689" formatCode="General">
                  <c:v>4.5017300000000002</c:v>
                </c:pt>
                <c:pt idx="6690" formatCode="General">
                  <c:v>4.5023999999999997</c:v>
                </c:pt>
                <c:pt idx="6691" formatCode="General">
                  <c:v>4.5030799999999997</c:v>
                </c:pt>
                <c:pt idx="6692" formatCode="General">
                  <c:v>4.5037500000000001</c:v>
                </c:pt>
                <c:pt idx="6693" formatCode="General">
                  <c:v>4.5044199999999996</c:v>
                </c:pt>
                <c:pt idx="6694" formatCode="General">
                  <c:v>4.5050999999999997</c:v>
                </c:pt>
                <c:pt idx="6695" formatCode="General">
                  <c:v>4.5057700000000001</c:v>
                </c:pt>
                <c:pt idx="6696" formatCode="General">
                  <c:v>4.5064399999999996</c:v>
                </c:pt>
                <c:pt idx="6697" formatCode="General">
                  <c:v>4.5071199999999996</c:v>
                </c:pt>
                <c:pt idx="6698" formatCode="General">
                  <c:v>4.50779</c:v>
                </c:pt>
                <c:pt idx="6699" formatCode="General">
                  <c:v>4.5084600000000004</c:v>
                </c:pt>
                <c:pt idx="6700" formatCode="General">
                  <c:v>4.5091299999999999</c:v>
                </c:pt>
                <c:pt idx="6701" formatCode="General">
                  <c:v>4.5098099999999999</c:v>
                </c:pt>
                <c:pt idx="6702" formatCode="General">
                  <c:v>4.5104800000000003</c:v>
                </c:pt>
                <c:pt idx="6703" formatCode="General">
                  <c:v>4.5111499999999998</c:v>
                </c:pt>
                <c:pt idx="6704" formatCode="General">
                  <c:v>4.5118299999999998</c:v>
                </c:pt>
                <c:pt idx="6705" formatCode="General">
                  <c:v>4.5125000000000002</c:v>
                </c:pt>
                <c:pt idx="6706" formatCode="General">
                  <c:v>4.5131699999999997</c:v>
                </c:pt>
                <c:pt idx="6707" formatCode="General">
                  <c:v>4.5138499999999997</c:v>
                </c:pt>
                <c:pt idx="6708" formatCode="General">
                  <c:v>4.5145200000000001</c:v>
                </c:pt>
                <c:pt idx="6709" formatCode="General">
                  <c:v>4.5151899999999996</c:v>
                </c:pt>
                <c:pt idx="6710" formatCode="General">
                  <c:v>4.51586</c:v>
                </c:pt>
                <c:pt idx="6711" formatCode="General">
                  <c:v>4.51654</c:v>
                </c:pt>
                <c:pt idx="6712" formatCode="General">
                  <c:v>4.5172100000000004</c:v>
                </c:pt>
                <c:pt idx="6713" formatCode="General">
                  <c:v>4.5178799999999999</c:v>
                </c:pt>
                <c:pt idx="6714" formatCode="General">
                  <c:v>4.5185599999999999</c:v>
                </c:pt>
                <c:pt idx="6715" formatCode="General">
                  <c:v>4.5192300000000003</c:v>
                </c:pt>
                <c:pt idx="6716" formatCode="General">
                  <c:v>4.5198999999999998</c:v>
                </c:pt>
                <c:pt idx="6717" formatCode="General">
                  <c:v>4.5205799999999998</c:v>
                </c:pt>
                <c:pt idx="6718" formatCode="General">
                  <c:v>4.5212500000000002</c:v>
                </c:pt>
                <c:pt idx="6719" formatCode="General">
                  <c:v>4.5219199999999997</c:v>
                </c:pt>
                <c:pt idx="6720" formatCode="General">
                  <c:v>4.5225900000000001</c:v>
                </c:pt>
                <c:pt idx="6721" formatCode="General">
                  <c:v>4.5232700000000001</c:v>
                </c:pt>
                <c:pt idx="6722" formatCode="General">
                  <c:v>4.5239399999999996</c:v>
                </c:pt>
                <c:pt idx="6723" formatCode="General">
                  <c:v>4.52461</c:v>
                </c:pt>
                <c:pt idx="6724" formatCode="General">
                  <c:v>4.52529</c:v>
                </c:pt>
                <c:pt idx="6725" formatCode="General">
                  <c:v>4.5259600000000004</c:v>
                </c:pt>
                <c:pt idx="6726" formatCode="General">
                  <c:v>4.5266299999999999</c:v>
                </c:pt>
                <c:pt idx="6727" formatCode="General">
                  <c:v>4.5273099999999999</c:v>
                </c:pt>
                <c:pt idx="6728" formatCode="General">
                  <c:v>4.5279800000000003</c:v>
                </c:pt>
                <c:pt idx="6729" formatCode="General">
                  <c:v>4.5286499999999998</c:v>
                </c:pt>
                <c:pt idx="6730" formatCode="General">
                  <c:v>4.5293200000000002</c:v>
                </c:pt>
                <c:pt idx="6731" formatCode="General">
                  <c:v>4.53</c:v>
                </c:pt>
                <c:pt idx="6732" formatCode="General">
                  <c:v>4.5306699999999998</c:v>
                </c:pt>
                <c:pt idx="6733" formatCode="General">
                  <c:v>4.5313400000000001</c:v>
                </c:pt>
                <c:pt idx="6734" formatCode="General">
                  <c:v>4.5320200000000002</c:v>
                </c:pt>
                <c:pt idx="6735" formatCode="General">
                  <c:v>4.5326899999999997</c:v>
                </c:pt>
                <c:pt idx="6736" formatCode="General">
                  <c:v>4.5333600000000001</c:v>
                </c:pt>
                <c:pt idx="6737" formatCode="General">
                  <c:v>4.5340400000000001</c:v>
                </c:pt>
                <c:pt idx="6738" formatCode="General">
                  <c:v>4.5347099999999996</c:v>
                </c:pt>
                <c:pt idx="6739" formatCode="General">
                  <c:v>4.53538</c:v>
                </c:pt>
                <c:pt idx="6740" formatCode="General">
                  <c:v>4.5360500000000004</c:v>
                </c:pt>
                <c:pt idx="6741" formatCode="General">
                  <c:v>4.5367300000000004</c:v>
                </c:pt>
                <c:pt idx="6742" formatCode="General">
                  <c:v>4.5373999999999999</c:v>
                </c:pt>
                <c:pt idx="6743" formatCode="General">
                  <c:v>4.5380700000000003</c:v>
                </c:pt>
                <c:pt idx="6744" formatCode="General">
                  <c:v>4.5387500000000003</c:v>
                </c:pt>
                <c:pt idx="6745" formatCode="General">
                  <c:v>4.5394199999999998</c:v>
                </c:pt>
                <c:pt idx="6746" formatCode="General">
                  <c:v>4.5400900000000002</c:v>
                </c:pt>
                <c:pt idx="6747" formatCode="General">
                  <c:v>4.5407700000000002</c:v>
                </c:pt>
                <c:pt idx="6748" formatCode="General">
                  <c:v>4.5414399999999997</c:v>
                </c:pt>
                <c:pt idx="6749" formatCode="General">
                  <c:v>4.5421100000000001</c:v>
                </c:pt>
                <c:pt idx="6750" formatCode="General">
                  <c:v>4.5427799999999996</c:v>
                </c:pt>
                <c:pt idx="6751" formatCode="General">
                  <c:v>4.5434599999999996</c:v>
                </c:pt>
                <c:pt idx="6752" formatCode="General">
                  <c:v>4.54413</c:v>
                </c:pt>
                <c:pt idx="6753" formatCode="General">
                  <c:v>4.5448000000000004</c:v>
                </c:pt>
                <c:pt idx="6754" formatCode="General">
                  <c:v>4.5454800000000004</c:v>
                </c:pt>
                <c:pt idx="6755" formatCode="General">
                  <c:v>4.5461499999999999</c:v>
                </c:pt>
                <c:pt idx="6756" formatCode="General">
                  <c:v>4.5468200000000003</c:v>
                </c:pt>
                <c:pt idx="6757" formatCode="General">
                  <c:v>4.5475000000000003</c:v>
                </c:pt>
                <c:pt idx="6758" formatCode="General">
                  <c:v>4.5481699999999998</c:v>
                </c:pt>
                <c:pt idx="6759" formatCode="General">
                  <c:v>4.5488400000000002</c:v>
                </c:pt>
                <c:pt idx="6760" formatCode="General">
                  <c:v>4.5495099999999997</c:v>
                </c:pt>
                <c:pt idx="6761" formatCode="General">
                  <c:v>4.5501899999999997</c:v>
                </c:pt>
                <c:pt idx="6762" formatCode="General">
                  <c:v>4.5508600000000001</c:v>
                </c:pt>
                <c:pt idx="6763" formatCode="General">
                  <c:v>4.5515299999999996</c:v>
                </c:pt>
                <c:pt idx="6764" formatCode="General">
                  <c:v>4.5522099999999996</c:v>
                </c:pt>
                <c:pt idx="6765" formatCode="General">
                  <c:v>4.55288</c:v>
                </c:pt>
                <c:pt idx="6766" formatCode="General">
                  <c:v>4.5535500000000004</c:v>
                </c:pt>
                <c:pt idx="6767" formatCode="General">
                  <c:v>4.5542299999999996</c:v>
                </c:pt>
                <c:pt idx="6768" formatCode="General">
                  <c:v>4.5548999999999999</c:v>
                </c:pt>
                <c:pt idx="6769" formatCode="General">
                  <c:v>4.5555700000000003</c:v>
                </c:pt>
                <c:pt idx="6770" formatCode="General">
                  <c:v>4.5562399999999998</c:v>
                </c:pt>
                <c:pt idx="6771" formatCode="General">
                  <c:v>4.5569199999999999</c:v>
                </c:pt>
                <c:pt idx="6772" formatCode="General">
                  <c:v>4.5575900000000003</c:v>
                </c:pt>
                <c:pt idx="6773" formatCode="General">
                  <c:v>4.5582599999999998</c:v>
                </c:pt>
                <c:pt idx="6774" formatCode="General">
                  <c:v>4.5589399999999998</c:v>
                </c:pt>
                <c:pt idx="6775" formatCode="General">
                  <c:v>4.5596100000000002</c:v>
                </c:pt>
                <c:pt idx="6776" formatCode="General">
                  <c:v>4.5602799999999997</c:v>
                </c:pt>
                <c:pt idx="6777" formatCode="General">
                  <c:v>4.5609599999999997</c:v>
                </c:pt>
                <c:pt idx="6778" formatCode="General">
                  <c:v>4.5616300000000001</c:v>
                </c:pt>
                <c:pt idx="6779" formatCode="General">
                  <c:v>4.5622999999999996</c:v>
                </c:pt>
                <c:pt idx="6780" formatCode="General">
                  <c:v>4.56297</c:v>
                </c:pt>
                <c:pt idx="6781" formatCode="General">
                  <c:v>4.56365</c:v>
                </c:pt>
                <c:pt idx="6782" formatCode="General">
                  <c:v>4.5643200000000004</c:v>
                </c:pt>
                <c:pt idx="6783" formatCode="General">
                  <c:v>4.5649899999999999</c:v>
                </c:pt>
                <c:pt idx="6784" formatCode="General">
                  <c:v>4.5656699999999999</c:v>
                </c:pt>
                <c:pt idx="6785" formatCode="General">
                  <c:v>4.5663400000000003</c:v>
                </c:pt>
                <c:pt idx="6786" formatCode="General">
                  <c:v>4.5670099999999998</c:v>
                </c:pt>
                <c:pt idx="6787" formatCode="General">
                  <c:v>4.5676899999999998</c:v>
                </c:pt>
                <c:pt idx="6788" formatCode="General">
                  <c:v>4.5683600000000002</c:v>
                </c:pt>
                <c:pt idx="6789" formatCode="General">
                  <c:v>4.5690299999999997</c:v>
                </c:pt>
                <c:pt idx="6790" formatCode="General">
                  <c:v>4.5697000000000001</c:v>
                </c:pt>
                <c:pt idx="6791" formatCode="General">
                  <c:v>4.5703800000000001</c:v>
                </c:pt>
                <c:pt idx="6792" formatCode="General">
                  <c:v>4.5710499999999996</c:v>
                </c:pt>
                <c:pt idx="6793" formatCode="General">
                  <c:v>4.57172</c:v>
                </c:pt>
                <c:pt idx="6794" formatCode="General">
                  <c:v>4.5724</c:v>
                </c:pt>
                <c:pt idx="6795" formatCode="General">
                  <c:v>4.5730700000000004</c:v>
                </c:pt>
                <c:pt idx="6796" formatCode="General">
                  <c:v>4.5737399999999999</c:v>
                </c:pt>
                <c:pt idx="6797" formatCode="General">
                  <c:v>4.5744199999999999</c:v>
                </c:pt>
                <c:pt idx="6798" formatCode="General">
                  <c:v>4.5750900000000003</c:v>
                </c:pt>
                <c:pt idx="6799" formatCode="General">
                  <c:v>4.5757599999999998</c:v>
                </c:pt>
                <c:pt idx="6800" formatCode="General">
                  <c:v>4.5764300000000002</c:v>
                </c:pt>
                <c:pt idx="6801" formatCode="General">
                  <c:v>4.5771100000000002</c:v>
                </c:pt>
                <c:pt idx="6802" formatCode="General">
                  <c:v>4.5777799999999997</c:v>
                </c:pt>
                <c:pt idx="6803" formatCode="General">
                  <c:v>4.5784500000000001</c:v>
                </c:pt>
                <c:pt idx="6804" formatCode="General">
                  <c:v>4.5791300000000001</c:v>
                </c:pt>
                <c:pt idx="6805" formatCode="General">
                  <c:v>4.5797999999999996</c:v>
                </c:pt>
                <c:pt idx="6806" formatCode="General">
                  <c:v>4.58047</c:v>
                </c:pt>
                <c:pt idx="6807" formatCode="General">
                  <c:v>4.5811500000000001</c:v>
                </c:pt>
                <c:pt idx="6808" formatCode="General">
                  <c:v>4.5818199999999996</c:v>
                </c:pt>
                <c:pt idx="6809" formatCode="General">
                  <c:v>4.58249</c:v>
                </c:pt>
                <c:pt idx="6810" formatCode="General">
                  <c:v>4.58317</c:v>
                </c:pt>
                <c:pt idx="6811" formatCode="General">
                  <c:v>4.5838400000000004</c:v>
                </c:pt>
                <c:pt idx="6812" formatCode="General">
                  <c:v>4.5845099999999999</c:v>
                </c:pt>
                <c:pt idx="6813" formatCode="General">
                  <c:v>4.5851800000000003</c:v>
                </c:pt>
                <c:pt idx="6814" formatCode="General">
                  <c:v>4.5858600000000003</c:v>
                </c:pt>
                <c:pt idx="6815" formatCode="General">
                  <c:v>4.5865299999999998</c:v>
                </c:pt>
                <c:pt idx="6816" formatCode="General">
                  <c:v>4.5872000000000002</c:v>
                </c:pt>
                <c:pt idx="6817" formatCode="General">
                  <c:v>4.5878800000000002</c:v>
                </c:pt>
                <c:pt idx="6818" formatCode="General">
                  <c:v>4.5885499999999997</c:v>
                </c:pt>
                <c:pt idx="6819" formatCode="General">
                  <c:v>4.5892200000000001</c:v>
                </c:pt>
                <c:pt idx="6820" formatCode="General">
                  <c:v>4.5899000000000001</c:v>
                </c:pt>
                <c:pt idx="6821" formatCode="General">
                  <c:v>4.5905699999999996</c:v>
                </c:pt>
                <c:pt idx="6822" formatCode="General">
                  <c:v>4.59124</c:v>
                </c:pt>
                <c:pt idx="6823" formatCode="General">
                  <c:v>4.5919100000000004</c:v>
                </c:pt>
                <c:pt idx="6824" formatCode="General">
                  <c:v>4.5925900000000004</c:v>
                </c:pt>
                <c:pt idx="6825" formatCode="General">
                  <c:v>4.5932599999999999</c:v>
                </c:pt>
                <c:pt idx="6826" formatCode="General">
                  <c:v>4.5939300000000003</c:v>
                </c:pt>
                <c:pt idx="6827" formatCode="General">
                  <c:v>4.5946100000000003</c:v>
                </c:pt>
                <c:pt idx="6828" formatCode="General">
                  <c:v>4.5952799999999998</c:v>
                </c:pt>
                <c:pt idx="6829" formatCode="General">
                  <c:v>4.5959500000000002</c:v>
                </c:pt>
                <c:pt idx="6830" formatCode="General">
                  <c:v>4.5966300000000002</c:v>
                </c:pt>
                <c:pt idx="6831" formatCode="General">
                  <c:v>4.5972999999999997</c:v>
                </c:pt>
                <c:pt idx="6832" formatCode="General">
                  <c:v>4.5979700000000001</c:v>
                </c:pt>
                <c:pt idx="6833" formatCode="General">
                  <c:v>4.5986399999999996</c:v>
                </c:pt>
                <c:pt idx="6834" formatCode="General">
                  <c:v>4.5993199999999996</c:v>
                </c:pt>
                <c:pt idx="6835" formatCode="General">
                  <c:v>4.59999</c:v>
                </c:pt>
                <c:pt idx="6836" formatCode="General">
                  <c:v>4.6006600000000004</c:v>
                </c:pt>
                <c:pt idx="6837" formatCode="General">
                  <c:v>4.6013400000000004</c:v>
                </c:pt>
                <c:pt idx="6838" formatCode="General">
                  <c:v>4.6020099999999999</c:v>
                </c:pt>
                <c:pt idx="6839" formatCode="General">
                  <c:v>4.6026800000000003</c:v>
                </c:pt>
                <c:pt idx="6840" formatCode="General">
                  <c:v>4.6033600000000003</c:v>
                </c:pt>
                <c:pt idx="6841" formatCode="General">
                  <c:v>4.6040299999999998</c:v>
                </c:pt>
                <c:pt idx="6842" formatCode="General">
                  <c:v>4.6047000000000002</c:v>
                </c:pt>
                <c:pt idx="6843" formatCode="General">
                  <c:v>4.6053699999999997</c:v>
                </c:pt>
                <c:pt idx="6844" formatCode="General">
                  <c:v>4.6060499999999998</c:v>
                </c:pt>
                <c:pt idx="6845" formatCode="General">
                  <c:v>4.6067200000000001</c:v>
                </c:pt>
                <c:pt idx="6846" formatCode="General">
                  <c:v>4.6073899999999997</c:v>
                </c:pt>
                <c:pt idx="6847" formatCode="General">
                  <c:v>4.6080699999999997</c:v>
                </c:pt>
                <c:pt idx="6848" formatCode="General">
                  <c:v>4.6087400000000001</c:v>
                </c:pt>
                <c:pt idx="6849" formatCode="General">
                  <c:v>4.6094099999999996</c:v>
                </c:pt>
                <c:pt idx="6850" formatCode="General">
                  <c:v>4.6100899999999996</c:v>
                </c:pt>
                <c:pt idx="6851" formatCode="General">
                  <c:v>4.61076</c:v>
                </c:pt>
                <c:pt idx="6852" formatCode="General">
                  <c:v>4.6114300000000004</c:v>
                </c:pt>
                <c:pt idx="6853" formatCode="General">
                  <c:v>4.6120999999999999</c:v>
                </c:pt>
                <c:pt idx="6854" formatCode="General">
                  <c:v>4.6127799999999999</c:v>
                </c:pt>
                <c:pt idx="6855" formatCode="General">
                  <c:v>4.6134500000000003</c:v>
                </c:pt>
                <c:pt idx="6856" formatCode="General">
                  <c:v>4.6141199999999998</c:v>
                </c:pt>
                <c:pt idx="6857" formatCode="General">
                  <c:v>4.6147999999999998</c:v>
                </c:pt>
                <c:pt idx="6858" formatCode="General">
                  <c:v>4.6154700000000002</c:v>
                </c:pt>
                <c:pt idx="6859" formatCode="General">
                  <c:v>4.6161399999999997</c:v>
                </c:pt>
                <c:pt idx="6860" formatCode="General">
                  <c:v>4.6168199999999997</c:v>
                </c:pt>
                <c:pt idx="6861" formatCode="General">
                  <c:v>4.6174900000000001</c:v>
                </c:pt>
                <c:pt idx="6862" formatCode="General">
                  <c:v>4.6181599999999996</c:v>
                </c:pt>
                <c:pt idx="6863" formatCode="General">
                  <c:v>4.61883</c:v>
                </c:pt>
                <c:pt idx="6864" formatCode="General">
                  <c:v>4.61951</c:v>
                </c:pt>
                <c:pt idx="6865" formatCode="General">
                  <c:v>4.6201800000000004</c:v>
                </c:pt>
                <c:pt idx="6866" formatCode="General">
                  <c:v>4.6208499999999999</c:v>
                </c:pt>
                <c:pt idx="6867" formatCode="General">
                  <c:v>4.6215299999999999</c:v>
                </c:pt>
                <c:pt idx="6868" formatCode="General">
                  <c:v>4.6222000000000003</c:v>
                </c:pt>
                <c:pt idx="6869" formatCode="General">
                  <c:v>4.6228699999999998</c:v>
                </c:pt>
                <c:pt idx="6870" formatCode="General">
                  <c:v>4.6235499999999998</c:v>
                </c:pt>
                <c:pt idx="6871" formatCode="General">
                  <c:v>4.6242200000000002</c:v>
                </c:pt>
                <c:pt idx="6872" formatCode="General">
                  <c:v>4.6248899999999997</c:v>
                </c:pt>
                <c:pt idx="6873" formatCode="General">
                  <c:v>4.6255600000000001</c:v>
                </c:pt>
                <c:pt idx="6874" formatCode="General">
                  <c:v>4.6262400000000001</c:v>
                </c:pt>
                <c:pt idx="6875" formatCode="General">
                  <c:v>4.6269099999999996</c:v>
                </c:pt>
                <c:pt idx="6876" formatCode="General">
                  <c:v>4.62758</c:v>
                </c:pt>
                <c:pt idx="6877" formatCode="General">
                  <c:v>4.62826</c:v>
                </c:pt>
                <c:pt idx="6878" formatCode="General">
                  <c:v>4.6289300000000004</c:v>
                </c:pt>
                <c:pt idx="6879" formatCode="General">
                  <c:v>4.6295999999999999</c:v>
                </c:pt>
                <c:pt idx="6880" formatCode="General">
                  <c:v>4.63028</c:v>
                </c:pt>
                <c:pt idx="6881" formatCode="General">
                  <c:v>4.6309500000000003</c:v>
                </c:pt>
                <c:pt idx="6882" formatCode="General">
                  <c:v>4.6316199999999998</c:v>
                </c:pt>
                <c:pt idx="6883" formatCode="General">
                  <c:v>4.6322900000000002</c:v>
                </c:pt>
                <c:pt idx="6884" formatCode="General">
                  <c:v>4.6329700000000003</c:v>
                </c:pt>
                <c:pt idx="6885" formatCode="General">
                  <c:v>4.6336399999999998</c:v>
                </c:pt>
                <c:pt idx="6886" formatCode="General">
                  <c:v>4.6343100000000002</c:v>
                </c:pt>
                <c:pt idx="6887" formatCode="General">
                  <c:v>4.6349900000000002</c:v>
                </c:pt>
                <c:pt idx="6888" formatCode="General">
                  <c:v>4.6356599999999997</c:v>
                </c:pt>
                <c:pt idx="6889" formatCode="General">
                  <c:v>4.6363300000000001</c:v>
                </c:pt>
                <c:pt idx="6890" formatCode="General">
                  <c:v>4.6370100000000001</c:v>
                </c:pt>
                <c:pt idx="6891" formatCode="General">
                  <c:v>4.6376799999999996</c:v>
                </c:pt>
                <c:pt idx="6892" formatCode="General">
                  <c:v>4.63835</c:v>
                </c:pt>
                <c:pt idx="6893" formatCode="General">
                  <c:v>4.6390200000000004</c:v>
                </c:pt>
                <c:pt idx="6894" formatCode="General">
                  <c:v>4.6397000000000004</c:v>
                </c:pt>
                <c:pt idx="6895" formatCode="General">
                  <c:v>4.6403699999999999</c:v>
                </c:pt>
                <c:pt idx="6896" formatCode="General">
                  <c:v>4.6410400000000003</c:v>
                </c:pt>
                <c:pt idx="6897" formatCode="General">
                  <c:v>4.6417200000000003</c:v>
                </c:pt>
                <c:pt idx="6898" formatCode="General">
                  <c:v>4.6423899999999998</c:v>
                </c:pt>
                <c:pt idx="6899" formatCode="General">
                  <c:v>4.6430600000000002</c:v>
                </c:pt>
                <c:pt idx="6900" formatCode="General">
                  <c:v>4.6437400000000002</c:v>
                </c:pt>
                <c:pt idx="6901" formatCode="General">
                  <c:v>4.6444099999999997</c:v>
                </c:pt>
                <c:pt idx="6902" formatCode="General">
                  <c:v>4.6450800000000001</c:v>
                </c:pt>
                <c:pt idx="6903" formatCode="General">
                  <c:v>4.6457499999999996</c:v>
                </c:pt>
                <c:pt idx="6904" formatCode="General">
                  <c:v>4.6464299999999996</c:v>
                </c:pt>
                <c:pt idx="6905" formatCode="General">
                  <c:v>4.6471</c:v>
                </c:pt>
                <c:pt idx="6906" formatCode="General">
                  <c:v>4.6477700000000004</c:v>
                </c:pt>
                <c:pt idx="6907" formatCode="General">
                  <c:v>4.6484500000000004</c:v>
                </c:pt>
                <c:pt idx="6908" formatCode="General">
                  <c:v>4.6491199999999999</c:v>
                </c:pt>
                <c:pt idx="6909" formatCode="General">
                  <c:v>4.6497900000000003</c:v>
                </c:pt>
                <c:pt idx="6910" formatCode="General">
                  <c:v>4.6504700000000003</c:v>
                </c:pt>
                <c:pt idx="6911" formatCode="General">
                  <c:v>4.6511399999999998</c:v>
                </c:pt>
                <c:pt idx="6912" formatCode="General">
                  <c:v>4.6518100000000002</c:v>
                </c:pt>
                <c:pt idx="6913" formatCode="General">
                  <c:v>4.6524799999999997</c:v>
                </c:pt>
                <c:pt idx="6914" formatCode="General">
                  <c:v>4.6531599999999997</c:v>
                </c:pt>
                <c:pt idx="6915" formatCode="General">
                  <c:v>4.6538300000000001</c:v>
                </c:pt>
                <c:pt idx="6916" formatCode="General">
                  <c:v>4.6544999999999996</c:v>
                </c:pt>
                <c:pt idx="6917" formatCode="General">
                  <c:v>4.6551799999999997</c:v>
                </c:pt>
                <c:pt idx="6918" formatCode="General">
                  <c:v>4.65585</c:v>
                </c:pt>
                <c:pt idx="6919" formatCode="General">
                  <c:v>4.6565200000000004</c:v>
                </c:pt>
                <c:pt idx="6920" formatCode="General">
                  <c:v>4.6571999999999996</c:v>
                </c:pt>
                <c:pt idx="6921" formatCode="General">
                  <c:v>4.65787</c:v>
                </c:pt>
                <c:pt idx="6922" formatCode="General">
                  <c:v>4.6585400000000003</c:v>
                </c:pt>
                <c:pt idx="6923" formatCode="General">
                  <c:v>4.6592099999999999</c:v>
                </c:pt>
                <c:pt idx="6924" formatCode="General">
                  <c:v>4.6598899999999999</c:v>
                </c:pt>
                <c:pt idx="6925" formatCode="General">
                  <c:v>4.6605600000000003</c:v>
                </c:pt>
                <c:pt idx="6926" formatCode="General">
                  <c:v>4.6612299999999998</c:v>
                </c:pt>
                <c:pt idx="6927" formatCode="General">
                  <c:v>4.6619099999999998</c:v>
                </c:pt>
                <c:pt idx="6928" formatCode="General">
                  <c:v>4.6625800000000002</c:v>
                </c:pt>
                <c:pt idx="6929" formatCode="General">
                  <c:v>4.6632499999999997</c:v>
                </c:pt>
                <c:pt idx="6930" formatCode="General">
                  <c:v>4.6639299999999997</c:v>
                </c:pt>
                <c:pt idx="6931" formatCode="General">
                  <c:v>4.6646000000000001</c:v>
                </c:pt>
                <c:pt idx="6932" formatCode="General">
                  <c:v>4.6652699999999996</c:v>
                </c:pt>
                <c:pt idx="6933" formatCode="General">
                  <c:v>4.66594</c:v>
                </c:pt>
                <c:pt idx="6934" formatCode="General">
                  <c:v>4.66662</c:v>
                </c:pt>
                <c:pt idx="6935" formatCode="General">
                  <c:v>4.6672900000000004</c:v>
                </c:pt>
                <c:pt idx="6936" formatCode="General">
                  <c:v>4.6679599999999999</c:v>
                </c:pt>
                <c:pt idx="6937" formatCode="General">
                  <c:v>4.6686399999999999</c:v>
                </c:pt>
                <c:pt idx="6938" formatCode="General">
                  <c:v>4.6693100000000003</c:v>
                </c:pt>
                <c:pt idx="6939" formatCode="General">
                  <c:v>4.6699799999999998</c:v>
                </c:pt>
                <c:pt idx="6940" formatCode="General">
                  <c:v>4.6706599999999998</c:v>
                </c:pt>
                <c:pt idx="6941" formatCode="General">
                  <c:v>4.6713300000000002</c:v>
                </c:pt>
                <c:pt idx="6942" formatCode="General">
                  <c:v>4.6719999999999997</c:v>
                </c:pt>
                <c:pt idx="6943" formatCode="General">
                  <c:v>4.6726700000000001</c:v>
                </c:pt>
                <c:pt idx="6944" formatCode="General">
                  <c:v>4.6733500000000001</c:v>
                </c:pt>
                <c:pt idx="6945" formatCode="General">
                  <c:v>4.6740199999999996</c:v>
                </c:pt>
                <c:pt idx="6946" formatCode="General">
                  <c:v>4.67469</c:v>
                </c:pt>
                <c:pt idx="6947" formatCode="General">
                  <c:v>4.67537</c:v>
                </c:pt>
                <c:pt idx="6948" formatCode="General">
                  <c:v>4.6760400000000004</c:v>
                </c:pt>
                <c:pt idx="6949" formatCode="General">
                  <c:v>4.6767099999999999</c:v>
                </c:pt>
                <c:pt idx="6950" formatCode="General">
                  <c:v>4.6773899999999999</c:v>
                </c:pt>
                <c:pt idx="6951" formatCode="General">
                  <c:v>4.6780600000000003</c:v>
                </c:pt>
                <c:pt idx="6952" formatCode="General">
                  <c:v>4.6787299999999998</c:v>
                </c:pt>
                <c:pt idx="6953" formatCode="General">
                  <c:v>4.6794000000000002</c:v>
                </c:pt>
                <c:pt idx="6954" formatCode="General">
                  <c:v>4.6800800000000002</c:v>
                </c:pt>
                <c:pt idx="6955" formatCode="General">
                  <c:v>4.6807499999999997</c:v>
                </c:pt>
                <c:pt idx="6956" formatCode="General">
                  <c:v>4.6814200000000001</c:v>
                </c:pt>
                <c:pt idx="6957" formatCode="General">
                  <c:v>4.6821000000000002</c:v>
                </c:pt>
                <c:pt idx="6958" formatCode="General">
                  <c:v>4.6827699999999997</c:v>
                </c:pt>
                <c:pt idx="6959" formatCode="General">
                  <c:v>4.68344</c:v>
                </c:pt>
                <c:pt idx="6960" formatCode="General">
                  <c:v>4.6841200000000001</c:v>
                </c:pt>
                <c:pt idx="6961" formatCode="General">
                  <c:v>4.6847899999999996</c:v>
                </c:pt>
                <c:pt idx="6962" formatCode="General">
                  <c:v>4.68546</c:v>
                </c:pt>
                <c:pt idx="6963" formatCode="General">
                  <c:v>4.6861300000000004</c:v>
                </c:pt>
                <c:pt idx="6964" formatCode="General">
                  <c:v>4.6868100000000004</c:v>
                </c:pt>
                <c:pt idx="6965" formatCode="General">
                  <c:v>4.6874799999999999</c:v>
                </c:pt>
                <c:pt idx="6966" formatCode="General">
                  <c:v>4.6881500000000003</c:v>
                </c:pt>
                <c:pt idx="6967" formatCode="General">
                  <c:v>4.6888300000000003</c:v>
                </c:pt>
                <c:pt idx="6968" formatCode="General">
                  <c:v>4.6894999999999998</c:v>
                </c:pt>
                <c:pt idx="6969" formatCode="General">
                  <c:v>4.6901700000000002</c:v>
                </c:pt>
                <c:pt idx="6970" formatCode="General">
                  <c:v>4.6908500000000002</c:v>
                </c:pt>
                <c:pt idx="6971" formatCode="General">
                  <c:v>4.6915199999999997</c:v>
                </c:pt>
                <c:pt idx="6972" formatCode="General">
                  <c:v>4.6921900000000001</c:v>
                </c:pt>
                <c:pt idx="6973" formatCode="General">
                  <c:v>4.6928599999999996</c:v>
                </c:pt>
                <c:pt idx="6974" formatCode="General">
                  <c:v>4.6935399999999996</c:v>
                </c:pt>
                <c:pt idx="6975" formatCode="General">
                  <c:v>4.69421</c:v>
                </c:pt>
                <c:pt idx="6976" formatCode="General">
                  <c:v>4.6948800000000004</c:v>
                </c:pt>
                <c:pt idx="6977" formatCode="General">
                  <c:v>4.6955600000000004</c:v>
                </c:pt>
                <c:pt idx="6978" formatCode="General">
                  <c:v>4.6962299999999999</c:v>
                </c:pt>
                <c:pt idx="6979" formatCode="General">
                  <c:v>4.6969000000000003</c:v>
                </c:pt>
                <c:pt idx="6980" formatCode="General">
                  <c:v>4.6975800000000003</c:v>
                </c:pt>
                <c:pt idx="6981" formatCode="General">
                  <c:v>4.6982499999999998</c:v>
                </c:pt>
                <c:pt idx="6982" formatCode="General">
                  <c:v>4.6989200000000002</c:v>
                </c:pt>
                <c:pt idx="6983" formatCode="General">
                  <c:v>4.6995899999999997</c:v>
                </c:pt>
                <c:pt idx="6984" formatCode="General">
                  <c:v>4.7002699999999997</c:v>
                </c:pt>
                <c:pt idx="6985" formatCode="General">
                  <c:v>4.7009400000000001</c:v>
                </c:pt>
                <c:pt idx="6986" formatCode="General">
                  <c:v>4.7016099999999996</c:v>
                </c:pt>
                <c:pt idx="6987" formatCode="General">
                  <c:v>4.7022899999999996</c:v>
                </c:pt>
                <c:pt idx="6988" formatCode="General">
                  <c:v>4.70296</c:v>
                </c:pt>
                <c:pt idx="6989" formatCode="General">
                  <c:v>4.7036300000000004</c:v>
                </c:pt>
                <c:pt idx="6990" formatCode="General">
                  <c:v>4.7043100000000004</c:v>
                </c:pt>
                <c:pt idx="6991" formatCode="General">
                  <c:v>4.7049799999999999</c:v>
                </c:pt>
                <c:pt idx="6992" formatCode="General">
                  <c:v>4.7056500000000003</c:v>
                </c:pt>
                <c:pt idx="6993" formatCode="General">
                  <c:v>4.7063199999999998</c:v>
                </c:pt>
                <c:pt idx="6994" formatCode="General">
                  <c:v>4.7069999999999999</c:v>
                </c:pt>
                <c:pt idx="6995" formatCode="General">
                  <c:v>4.7076700000000002</c:v>
                </c:pt>
                <c:pt idx="6996" formatCode="General">
                  <c:v>4.7083399999999997</c:v>
                </c:pt>
                <c:pt idx="6997" formatCode="General">
                  <c:v>4.7090199999999998</c:v>
                </c:pt>
                <c:pt idx="6998" formatCode="General">
                  <c:v>4.7096900000000002</c:v>
                </c:pt>
                <c:pt idx="6999" formatCode="General">
                  <c:v>4.7103599999999997</c:v>
                </c:pt>
                <c:pt idx="7000" formatCode="General">
                  <c:v>4.7110399999999997</c:v>
                </c:pt>
                <c:pt idx="7001" formatCode="General">
                  <c:v>4.7117100000000001</c:v>
                </c:pt>
                <c:pt idx="7002" formatCode="General">
                  <c:v>4.7123799999999996</c:v>
                </c:pt>
                <c:pt idx="7003" formatCode="General">
                  <c:v>4.7130599999999996</c:v>
                </c:pt>
                <c:pt idx="7004" formatCode="General">
                  <c:v>4.71373</c:v>
                </c:pt>
                <c:pt idx="7005" formatCode="General">
                  <c:v>4.7144000000000004</c:v>
                </c:pt>
                <c:pt idx="7006" formatCode="General">
                  <c:v>4.7150699999999999</c:v>
                </c:pt>
                <c:pt idx="7007" formatCode="General">
                  <c:v>4.7157499999999999</c:v>
                </c:pt>
                <c:pt idx="7008" formatCode="General">
                  <c:v>4.7164200000000003</c:v>
                </c:pt>
                <c:pt idx="7009" formatCode="General">
                  <c:v>4.7170899999999998</c:v>
                </c:pt>
                <c:pt idx="7010" formatCode="General">
                  <c:v>4.7177699999999998</c:v>
                </c:pt>
                <c:pt idx="7011" formatCode="General">
                  <c:v>4.7184400000000002</c:v>
                </c:pt>
                <c:pt idx="7012" formatCode="General">
                  <c:v>4.7191099999999997</c:v>
                </c:pt>
                <c:pt idx="7013" formatCode="General">
                  <c:v>4.7197899999999997</c:v>
                </c:pt>
                <c:pt idx="7014" formatCode="General">
                  <c:v>4.7204600000000001</c:v>
                </c:pt>
                <c:pt idx="7015" formatCode="General">
                  <c:v>4.7211299999999996</c:v>
                </c:pt>
                <c:pt idx="7016" formatCode="General">
                  <c:v>4.7218</c:v>
                </c:pt>
                <c:pt idx="7017" formatCode="General">
                  <c:v>4.72248</c:v>
                </c:pt>
                <c:pt idx="7018" formatCode="General">
                  <c:v>4.7231500000000004</c:v>
                </c:pt>
                <c:pt idx="7019" formatCode="General">
                  <c:v>4.7238199999999999</c:v>
                </c:pt>
                <c:pt idx="7020" formatCode="General">
                  <c:v>4.7244999999999999</c:v>
                </c:pt>
                <c:pt idx="7021" formatCode="General">
                  <c:v>4.7251700000000003</c:v>
                </c:pt>
                <c:pt idx="7022" formatCode="General">
                  <c:v>4.7258399999999998</c:v>
                </c:pt>
                <c:pt idx="7023" formatCode="General">
                  <c:v>4.7265199999999998</c:v>
                </c:pt>
                <c:pt idx="7024" formatCode="General">
                  <c:v>4.7271900000000002</c:v>
                </c:pt>
                <c:pt idx="7025" formatCode="General">
                  <c:v>4.7278599999999997</c:v>
                </c:pt>
                <c:pt idx="7026" formatCode="General">
                  <c:v>4.7285300000000001</c:v>
                </c:pt>
                <c:pt idx="7027" formatCode="General">
                  <c:v>4.7292100000000001</c:v>
                </c:pt>
                <c:pt idx="7028" formatCode="General">
                  <c:v>4.7298799999999996</c:v>
                </c:pt>
                <c:pt idx="7029" formatCode="General">
                  <c:v>4.73055</c:v>
                </c:pt>
                <c:pt idx="7030" formatCode="General">
                  <c:v>4.73123</c:v>
                </c:pt>
                <c:pt idx="7031" formatCode="General">
                  <c:v>4.7319000000000004</c:v>
                </c:pt>
                <c:pt idx="7032" formatCode="General">
                  <c:v>4.7325699999999999</c:v>
                </c:pt>
                <c:pt idx="7033" formatCode="General">
                  <c:v>4.73325</c:v>
                </c:pt>
                <c:pt idx="7034" formatCode="General">
                  <c:v>4.7339200000000003</c:v>
                </c:pt>
                <c:pt idx="7035" formatCode="General">
                  <c:v>4.7345899999999999</c:v>
                </c:pt>
                <c:pt idx="7036" formatCode="General">
                  <c:v>4.7352600000000002</c:v>
                </c:pt>
                <c:pt idx="7037" formatCode="General">
                  <c:v>4.7359400000000003</c:v>
                </c:pt>
                <c:pt idx="7038" formatCode="General">
                  <c:v>4.7366099999999998</c:v>
                </c:pt>
                <c:pt idx="7039" formatCode="General">
                  <c:v>4.7372800000000002</c:v>
                </c:pt>
                <c:pt idx="7040" formatCode="General">
                  <c:v>4.7379600000000002</c:v>
                </c:pt>
                <c:pt idx="7041" formatCode="General">
                  <c:v>4.7386299999999997</c:v>
                </c:pt>
                <c:pt idx="7042" formatCode="General">
                  <c:v>4.7393000000000001</c:v>
                </c:pt>
                <c:pt idx="7043" formatCode="General">
                  <c:v>4.7399800000000001</c:v>
                </c:pt>
                <c:pt idx="7044" formatCode="General">
                  <c:v>4.7406499999999996</c:v>
                </c:pt>
                <c:pt idx="7045" formatCode="General">
                  <c:v>4.74132</c:v>
                </c:pt>
                <c:pt idx="7046" formatCode="General">
                  <c:v>4.7419900000000004</c:v>
                </c:pt>
                <c:pt idx="7047" formatCode="General">
                  <c:v>4.7426700000000004</c:v>
                </c:pt>
                <c:pt idx="7048" formatCode="General">
                  <c:v>4.7433399999999999</c:v>
                </c:pt>
                <c:pt idx="7049" formatCode="General">
                  <c:v>4.7440100000000003</c:v>
                </c:pt>
                <c:pt idx="7050" formatCode="General">
                  <c:v>4.7446900000000003</c:v>
                </c:pt>
                <c:pt idx="7051" formatCode="General">
                  <c:v>4.7453599999999998</c:v>
                </c:pt>
                <c:pt idx="7052" formatCode="General">
                  <c:v>4.7460300000000002</c:v>
                </c:pt>
                <c:pt idx="7053" formatCode="General">
                  <c:v>4.7467100000000002</c:v>
                </c:pt>
                <c:pt idx="7054" formatCode="General">
                  <c:v>4.7473799999999997</c:v>
                </c:pt>
                <c:pt idx="7055" formatCode="General">
                  <c:v>4.7480500000000001</c:v>
                </c:pt>
                <c:pt idx="7056" formatCode="General">
                  <c:v>4.7487199999999996</c:v>
                </c:pt>
                <c:pt idx="7057" formatCode="General">
                  <c:v>4.7493999999999996</c:v>
                </c:pt>
                <c:pt idx="7058" formatCode="General">
                  <c:v>4.75007</c:v>
                </c:pt>
                <c:pt idx="7059" formatCode="General">
                  <c:v>4.7507400000000004</c:v>
                </c:pt>
                <c:pt idx="7060" formatCode="General">
                  <c:v>4.7514200000000004</c:v>
                </c:pt>
                <c:pt idx="7061" formatCode="General">
                  <c:v>4.7520899999999999</c:v>
                </c:pt>
                <c:pt idx="7062" formatCode="General">
                  <c:v>4.7527600000000003</c:v>
                </c:pt>
                <c:pt idx="7063" formatCode="General">
                  <c:v>4.7534400000000003</c:v>
                </c:pt>
                <c:pt idx="7064" formatCode="General">
                  <c:v>4.7541099999999998</c:v>
                </c:pt>
                <c:pt idx="7065" formatCode="General">
                  <c:v>4.7547800000000002</c:v>
                </c:pt>
                <c:pt idx="7066" formatCode="General">
                  <c:v>4.7554499999999997</c:v>
                </c:pt>
                <c:pt idx="7067" formatCode="General">
                  <c:v>4.7561299999999997</c:v>
                </c:pt>
                <c:pt idx="7068" formatCode="General">
                  <c:v>4.7568000000000001</c:v>
                </c:pt>
                <c:pt idx="7069" formatCode="General">
                  <c:v>4.7574699999999996</c:v>
                </c:pt>
                <c:pt idx="7070" formatCode="General">
                  <c:v>4.7581499999999997</c:v>
                </c:pt>
                <c:pt idx="7071" formatCode="General">
                  <c:v>4.7588200000000001</c:v>
                </c:pt>
                <c:pt idx="7072" formatCode="General">
                  <c:v>4.7594900000000004</c:v>
                </c:pt>
                <c:pt idx="7073" formatCode="General">
                  <c:v>4.7601699999999996</c:v>
                </c:pt>
                <c:pt idx="7074" formatCode="General">
                  <c:v>4.76084</c:v>
                </c:pt>
                <c:pt idx="7075" formatCode="General">
                  <c:v>4.7615100000000004</c:v>
                </c:pt>
                <c:pt idx="7076" formatCode="General">
                  <c:v>4.7621799999999999</c:v>
                </c:pt>
                <c:pt idx="7077" formatCode="General">
                  <c:v>4.7628599999999999</c:v>
                </c:pt>
                <c:pt idx="7078" formatCode="General">
                  <c:v>4.7635300000000003</c:v>
                </c:pt>
                <c:pt idx="7079" formatCode="General">
                  <c:v>4.7641999999999998</c:v>
                </c:pt>
                <c:pt idx="7080" formatCode="General">
                  <c:v>4.7648799999999998</c:v>
                </c:pt>
                <c:pt idx="7081" formatCode="General">
                  <c:v>4.7655500000000002</c:v>
                </c:pt>
                <c:pt idx="7082" formatCode="General">
                  <c:v>4.7662199999999997</c:v>
                </c:pt>
                <c:pt idx="7083" formatCode="General">
                  <c:v>4.7668999999999997</c:v>
                </c:pt>
                <c:pt idx="7084" formatCode="General">
                  <c:v>4.7675700000000001</c:v>
                </c:pt>
                <c:pt idx="7085" formatCode="General">
                  <c:v>4.7682399999999996</c:v>
                </c:pt>
                <c:pt idx="7086" formatCode="General">
                  <c:v>4.76891</c:v>
                </c:pt>
                <c:pt idx="7087" formatCode="General">
                  <c:v>4.76959</c:v>
                </c:pt>
                <c:pt idx="7088" formatCode="General">
                  <c:v>4.7702600000000004</c:v>
                </c:pt>
                <c:pt idx="7089" formatCode="General">
                  <c:v>4.7709299999999999</c:v>
                </c:pt>
                <c:pt idx="7090" formatCode="General">
                  <c:v>4.7716099999999999</c:v>
                </c:pt>
                <c:pt idx="7091" formatCode="General">
                  <c:v>4.7722800000000003</c:v>
                </c:pt>
                <c:pt idx="7092" formatCode="General">
                  <c:v>4.7729499999999998</c:v>
                </c:pt>
                <c:pt idx="7093" formatCode="General">
                  <c:v>4.7736299999999998</c:v>
                </c:pt>
                <c:pt idx="7094" formatCode="General">
                  <c:v>4.7743000000000002</c:v>
                </c:pt>
                <c:pt idx="7095" formatCode="General">
                  <c:v>4.7749699999999997</c:v>
                </c:pt>
                <c:pt idx="7096" formatCode="General">
                  <c:v>4.7756400000000001</c:v>
                </c:pt>
                <c:pt idx="7097" formatCode="General">
                  <c:v>4.7763200000000001</c:v>
                </c:pt>
                <c:pt idx="7098" formatCode="General">
                  <c:v>4.7769899999999996</c:v>
                </c:pt>
                <c:pt idx="7099" formatCode="General">
                  <c:v>4.77766</c:v>
                </c:pt>
                <c:pt idx="7100" formatCode="General">
                  <c:v>4.77834</c:v>
                </c:pt>
                <c:pt idx="7101" formatCode="General">
                  <c:v>4.7790100000000004</c:v>
                </c:pt>
                <c:pt idx="7102" formatCode="General">
                  <c:v>4.7796799999999999</c:v>
                </c:pt>
                <c:pt idx="7103" formatCode="General">
                  <c:v>4.7803599999999999</c:v>
                </c:pt>
                <c:pt idx="7104" formatCode="General">
                  <c:v>4.7810300000000003</c:v>
                </c:pt>
                <c:pt idx="7105" formatCode="General">
                  <c:v>4.7816999999999998</c:v>
                </c:pt>
                <c:pt idx="7106" formatCode="General">
                  <c:v>4.7823700000000002</c:v>
                </c:pt>
                <c:pt idx="7107" formatCode="General">
                  <c:v>4.7830500000000002</c:v>
                </c:pt>
                <c:pt idx="7108" formatCode="General">
                  <c:v>4.7837199999999998</c:v>
                </c:pt>
                <c:pt idx="7109" formatCode="General">
                  <c:v>4.7843900000000001</c:v>
                </c:pt>
                <c:pt idx="7110" formatCode="General">
                  <c:v>4.7850700000000002</c:v>
                </c:pt>
                <c:pt idx="7111" formatCode="General">
                  <c:v>4.7857399999999997</c:v>
                </c:pt>
                <c:pt idx="7112" formatCode="General">
                  <c:v>4.7864100000000001</c:v>
                </c:pt>
                <c:pt idx="7113" formatCode="General">
                  <c:v>4.7870900000000001</c:v>
                </c:pt>
                <c:pt idx="7114" formatCode="General">
                  <c:v>4.7877599999999996</c:v>
                </c:pt>
                <c:pt idx="7115" formatCode="General">
                  <c:v>4.78843</c:v>
                </c:pt>
                <c:pt idx="7116" formatCode="General">
                  <c:v>4.7891000000000004</c:v>
                </c:pt>
                <c:pt idx="7117" formatCode="General">
                  <c:v>4.7897800000000004</c:v>
                </c:pt>
                <c:pt idx="7118" formatCode="General">
                  <c:v>4.7904499999999999</c:v>
                </c:pt>
                <c:pt idx="7119" formatCode="General">
                  <c:v>4.7911200000000003</c:v>
                </c:pt>
                <c:pt idx="7120" formatCode="General">
                  <c:v>4.7918000000000003</c:v>
                </c:pt>
                <c:pt idx="7121" formatCode="General">
                  <c:v>4.7924699999999998</c:v>
                </c:pt>
                <c:pt idx="7122" formatCode="General">
                  <c:v>4.7931400000000002</c:v>
                </c:pt>
                <c:pt idx="7123" formatCode="General">
                  <c:v>4.7938200000000002</c:v>
                </c:pt>
                <c:pt idx="7124" formatCode="General">
                  <c:v>4.7944899999999997</c:v>
                </c:pt>
                <c:pt idx="7125" formatCode="General">
                  <c:v>4.7951600000000001</c:v>
                </c:pt>
                <c:pt idx="7126" formatCode="General">
                  <c:v>4.7958299999999996</c:v>
                </c:pt>
                <c:pt idx="7127" formatCode="General">
                  <c:v>4.7965099999999996</c:v>
                </c:pt>
                <c:pt idx="7128" formatCode="General">
                  <c:v>4.79718</c:v>
                </c:pt>
                <c:pt idx="7129" formatCode="General">
                  <c:v>4.7978500000000004</c:v>
                </c:pt>
                <c:pt idx="7130" formatCode="General">
                  <c:v>4.7985300000000004</c:v>
                </c:pt>
                <c:pt idx="7131" formatCode="General">
                  <c:v>4.7991999999999999</c:v>
                </c:pt>
                <c:pt idx="7132" formatCode="General">
                  <c:v>4.7998700000000003</c:v>
                </c:pt>
                <c:pt idx="7133" formatCode="General">
                  <c:v>4.8005500000000003</c:v>
                </c:pt>
                <c:pt idx="7134" formatCode="General">
                  <c:v>4.8012199999999998</c:v>
                </c:pt>
                <c:pt idx="7135" formatCode="General">
                  <c:v>4.8018900000000002</c:v>
                </c:pt>
                <c:pt idx="7136" formatCode="General">
                  <c:v>4.8025599999999997</c:v>
                </c:pt>
                <c:pt idx="7137" formatCode="General">
                  <c:v>4.8032399999999997</c:v>
                </c:pt>
                <c:pt idx="7138" formatCode="General">
                  <c:v>4.8039100000000001</c:v>
                </c:pt>
                <c:pt idx="7139" formatCode="General">
                  <c:v>4.8045799999999996</c:v>
                </c:pt>
                <c:pt idx="7140" formatCode="General">
                  <c:v>4.8052599999999996</c:v>
                </c:pt>
                <c:pt idx="7141" formatCode="General">
                  <c:v>4.80593</c:v>
                </c:pt>
                <c:pt idx="7142" formatCode="General">
                  <c:v>4.8066000000000004</c:v>
                </c:pt>
                <c:pt idx="7143" formatCode="General">
                  <c:v>4.8072800000000004</c:v>
                </c:pt>
                <c:pt idx="7144" formatCode="General">
                  <c:v>4.8079499999999999</c:v>
                </c:pt>
                <c:pt idx="7145" formatCode="General">
                  <c:v>4.8086200000000003</c:v>
                </c:pt>
                <c:pt idx="7146" formatCode="General">
                  <c:v>4.8092899999999998</c:v>
                </c:pt>
                <c:pt idx="7147" formatCode="General">
                  <c:v>4.8099699999999999</c:v>
                </c:pt>
                <c:pt idx="7148" formatCode="General">
                  <c:v>4.8106400000000002</c:v>
                </c:pt>
                <c:pt idx="7149" formatCode="General">
                  <c:v>4.8113099999999998</c:v>
                </c:pt>
                <c:pt idx="7150" formatCode="General">
                  <c:v>4.8119899999999998</c:v>
                </c:pt>
                <c:pt idx="7151" formatCode="General">
                  <c:v>4.8126600000000002</c:v>
                </c:pt>
                <c:pt idx="7152" formatCode="General">
                  <c:v>4.8133299999999997</c:v>
                </c:pt>
                <c:pt idx="7153" formatCode="General">
                  <c:v>4.8140099999999997</c:v>
                </c:pt>
                <c:pt idx="7154" formatCode="General">
                  <c:v>4.8146800000000001</c:v>
                </c:pt>
                <c:pt idx="7155" formatCode="General">
                  <c:v>4.8153499999999996</c:v>
                </c:pt>
                <c:pt idx="7156" formatCode="General">
                  <c:v>4.81602</c:v>
                </c:pt>
                <c:pt idx="7157" formatCode="General">
                  <c:v>4.8167</c:v>
                </c:pt>
                <c:pt idx="7158" formatCode="General">
                  <c:v>4.8173700000000004</c:v>
                </c:pt>
                <c:pt idx="7159" formatCode="General">
                  <c:v>4.8180399999999999</c:v>
                </c:pt>
                <c:pt idx="7160" formatCode="General">
                  <c:v>4.8187199999999999</c:v>
                </c:pt>
                <c:pt idx="7161" formatCode="General">
                  <c:v>4.8193900000000003</c:v>
                </c:pt>
                <c:pt idx="7162" formatCode="General">
                  <c:v>4.8200599999999998</c:v>
                </c:pt>
                <c:pt idx="7163" formatCode="General">
                  <c:v>4.8207399999999998</c:v>
                </c:pt>
                <c:pt idx="7164" formatCode="General">
                  <c:v>4.8214100000000002</c:v>
                </c:pt>
                <c:pt idx="7165" formatCode="General">
                  <c:v>4.8220799999999997</c:v>
                </c:pt>
                <c:pt idx="7166" formatCode="General">
                  <c:v>4.8227500000000001</c:v>
                </c:pt>
                <c:pt idx="7167" formatCode="General">
                  <c:v>4.8234300000000001</c:v>
                </c:pt>
                <c:pt idx="7168" formatCode="General">
                  <c:v>4.8240999999999996</c:v>
                </c:pt>
                <c:pt idx="7169" formatCode="General">
                  <c:v>4.82477</c:v>
                </c:pt>
                <c:pt idx="7170" formatCode="General">
                  <c:v>4.82545</c:v>
                </c:pt>
                <c:pt idx="7171" formatCode="General">
                  <c:v>4.8261200000000004</c:v>
                </c:pt>
                <c:pt idx="7172" formatCode="General">
                  <c:v>4.8267899999999999</c:v>
                </c:pt>
                <c:pt idx="7173" formatCode="General">
                  <c:v>4.8274699999999999</c:v>
                </c:pt>
                <c:pt idx="7174" formatCode="General">
                  <c:v>4.8281400000000003</c:v>
                </c:pt>
                <c:pt idx="7175" formatCode="General">
                  <c:v>4.8288099999999998</c:v>
                </c:pt>
                <c:pt idx="7176" formatCode="General">
                  <c:v>4.8294800000000002</c:v>
                </c:pt>
                <c:pt idx="7177" formatCode="General">
                  <c:v>4.8301600000000002</c:v>
                </c:pt>
                <c:pt idx="7178" formatCode="General">
                  <c:v>4.8308299999999997</c:v>
                </c:pt>
                <c:pt idx="7179" formatCode="General">
                  <c:v>4.8315000000000001</c:v>
                </c:pt>
                <c:pt idx="7180" formatCode="General">
                  <c:v>4.8321800000000001</c:v>
                </c:pt>
                <c:pt idx="7181" formatCode="General">
                  <c:v>4.8328499999999996</c:v>
                </c:pt>
                <c:pt idx="7182" formatCode="General">
                  <c:v>4.83352</c:v>
                </c:pt>
                <c:pt idx="7183" formatCode="General">
                  <c:v>4.8342000000000001</c:v>
                </c:pt>
                <c:pt idx="7184" formatCode="General">
                  <c:v>4.8348699999999996</c:v>
                </c:pt>
                <c:pt idx="7185" formatCode="General">
                  <c:v>4.8355399999999999</c:v>
                </c:pt>
                <c:pt idx="7186" formatCode="General">
                  <c:v>4.8362100000000003</c:v>
                </c:pt>
                <c:pt idx="7187" formatCode="General">
                  <c:v>4.8368900000000004</c:v>
                </c:pt>
                <c:pt idx="7188" formatCode="General">
                  <c:v>4.8375599999999999</c:v>
                </c:pt>
                <c:pt idx="7189" formatCode="General">
                  <c:v>4.8382300000000003</c:v>
                </c:pt>
                <c:pt idx="7190" formatCode="General">
                  <c:v>4.8389100000000003</c:v>
                </c:pt>
                <c:pt idx="7191" formatCode="General">
                  <c:v>4.8395799999999998</c:v>
                </c:pt>
                <c:pt idx="7192" formatCode="General">
                  <c:v>4.8402500000000002</c:v>
                </c:pt>
                <c:pt idx="7193" formatCode="General">
                  <c:v>4.8409300000000002</c:v>
                </c:pt>
                <c:pt idx="7194" formatCode="General">
                  <c:v>4.8415999999999997</c:v>
                </c:pt>
                <c:pt idx="7195" formatCode="General">
                  <c:v>4.8422700000000001</c:v>
                </c:pt>
                <c:pt idx="7196" formatCode="General">
                  <c:v>4.8429500000000001</c:v>
                </c:pt>
                <c:pt idx="7197" formatCode="General">
                  <c:v>4.8436199999999996</c:v>
                </c:pt>
                <c:pt idx="7198" formatCode="General">
                  <c:v>4.84429</c:v>
                </c:pt>
                <c:pt idx="7199" formatCode="General">
                  <c:v>4.8449600000000004</c:v>
                </c:pt>
                <c:pt idx="7200" formatCode="General">
                  <c:v>4.8456400000000004</c:v>
                </c:pt>
                <c:pt idx="7201" formatCode="General">
                  <c:v>4.8463099999999999</c:v>
                </c:pt>
                <c:pt idx="7202" formatCode="General">
                  <c:v>4.8469800000000003</c:v>
                </c:pt>
                <c:pt idx="7203" formatCode="General">
                  <c:v>4.8476600000000003</c:v>
                </c:pt>
                <c:pt idx="7204" formatCode="General">
                  <c:v>4.8483299999999998</c:v>
                </c:pt>
                <c:pt idx="7205" formatCode="General">
                  <c:v>4.8490000000000002</c:v>
                </c:pt>
                <c:pt idx="7206" formatCode="General">
                  <c:v>4.8496800000000002</c:v>
                </c:pt>
                <c:pt idx="7207" formatCode="General">
                  <c:v>4.8503499999999997</c:v>
                </c:pt>
                <c:pt idx="7208" formatCode="General">
                  <c:v>4.8510200000000001</c:v>
                </c:pt>
                <c:pt idx="7209" formatCode="General">
                  <c:v>4.8516899999999996</c:v>
                </c:pt>
                <c:pt idx="7210" formatCode="General">
                  <c:v>4.8523699999999996</c:v>
                </c:pt>
                <c:pt idx="7211" formatCode="General">
                  <c:v>4.85304</c:v>
                </c:pt>
                <c:pt idx="7212" formatCode="General">
                  <c:v>4.8537100000000004</c:v>
                </c:pt>
                <c:pt idx="7213" formatCode="General">
                  <c:v>4.8543900000000004</c:v>
                </c:pt>
                <c:pt idx="7214" formatCode="General">
                  <c:v>4.8550599999999999</c:v>
                </c:pt>
                <c:pt idx="7215" formatCode="General">
                  <c:v>4.8557300000000003</c:v>
                </c:pt>
                <c:pt idx="7216" formatCode="General">
                  <c:v>4.8564100000000003</c:v>
                </c:pt>
                <c:pt idx="7217" formatCode="General">
                  <c:v>4.8570799999999998</c:v>
                </c:pt>
                <c:pt idx="7218" formatCode="General">
                  <c:v>4.8577500000000002</c:v>
                </c:pt>
                <c:pt idx="7219" formatCode="General">
                  <c:v>4.8584199999999997</c:v>
                </c:pt>
                <c:pt idx="7220" formatCode="General">
                  <c:v>4.8590999999999998</c:v>
                </c:pt>
                <c:pt idx="7221" formatCode="General">
                  <c:v>4.8597700000000001</c:v>
                </c:pt>
                <c:pt idx="7222" formatCode="General">
                  <c:v>4.8604399999999996</c:v>
                </c:pt>
                <c:pt idx="7223" formatCode="General">
                  <c:v>4.8611199999999997</c:v>
                </c:pt>
                <c:pt idx="7224" formatCode="General">
                  <c:v>4.8617900000000001</c:v>
                </c:pt>
                <c:pt idx="7225" formatCode="General">
                  <c:v>4.8624599999999996</c:v>
                </c:pt>
                <c:pt idx="7226" formatCode="General">
                  <c:v>4.8631399999999996</c:v>
                </c:pt>
                <c:pt idx="7227" formatCode="General">
                  <c:v>4.86381</c:v>
                </c:pt>
                <c:pt idx="7228" formatCode="General">
                  <c:v>4.8644800000000004</c:v>
                </c:pt>
                <c:pt idx="7229" formatCode="General">
                  <c:v>4.8651499999999999</c:v>
                </c:pt>
                <c:pt idx="7230" formatCode="General">
                  <c:v>4.8658299999999999</c:v>
                </c:pt>
                <c:pt idx="7231" formatCode="General">
                  <c:v>4.8665000000000003</c:v>
                </c:pt>
                <c:pt idx="7232" formatCode="General">
                  <c:v>4.8671699999999998</c:v>
                </c:pt>
                <c:pt idx="7233" formatCode="General">
                  <c:v>4.8678499999999998</c:v>
                </c:pt>
                <c:pt idx="7234" formatCode="General">
                  <c:v>4.8685200000000002</c:v>
                </c:pt>
                <c:pt idx="7235" formatCode="General">
                  <c:v>4.8691899999999997</c:v>
                </c:pt>
                <c:pt idx="7236" formatCode="General">
                  <c:v>4.8698699999999997</c:v>
                </c:pt>
                <c:pt idx="7237" formatCode="General">
                  <c:v>4.8705400000000001</c:v>
                </c:pt>
                <c:pt idx="7238" formatCode="General">
                  <c:v>4.8712099999999996</c:v>
                </c:pt>
                <c:pt idx="7239" formatCode="General">
                  <c:v>4.87188</c:v>
                </c:pt>
                <c:pt idx="7240" formatCode="General">
                  <c:v>4.87256</c:v>
                </c:pt>
                <c:pt idx="7241" formatCode="General">
                  <c:v>4.8732300000000004</c:v>
                </c:pt>
                <c:pt idx="7242" formatCode="General">
                  <c:v>4.8738999999999999</c:v>
                </c:pt>
                <c:pt idx="7243" formatCode="General">
                  <c:v>4.8745799999999999</c:v>
                </c:pt>
                <c:pt idx="7244" formatCode="General">
                  <c:v>4.8752500000000003</c:v>
                </c:pt>
                <c:pt idx="7245" formatCode="General">
                  <c:v>4.8759199999999998</c:v>
                </c:pt>
                <c:pt idx="7246" formatCode="General">
                  <c:v>4.8765999999999998</c:v>
                </c:pt>
                <c:pt idx="7247" formatCode="General">
                  <c:v>4.8772700000000002</c:v>
                </c:pt>
                <c:pt idx="7248" formatCode="General">
                  <c:v>4.8779399999999997</c:v>
                </c:pt>
                <c:pt idx="7249" formatCode="General">
                  <c:v>4.8786100000000001</c:v>
                </c:pt>
                <c:pt idx="7250" formatCode="General">
                  <c:v>4.8792900000000001</c:v>
                </c:pt>
                <c:pt idx="7251" formatCode="General">
                  <c:v>4.8799599999999996</c:v>
                </c:pt>
                <c:pt idx="7252" formatCode="General">
                  <c:v>4.88063</c:v>
                </c:pt>
                <c:pt idx="7253" formatCode="General">
                  <c:v>4.88131</c:v>
                </c:pt>
                <c:pt idx="7254" formatCode="General">
                  <c:v>4.8819800000000004</c:v>
                </c:pt>
                <c:pt idx="7255" formatCode="General">
                  <c:v>4.8826499999999999</c:v>
                </c:pt>
                <c:pt idx="7256" formatCode="General">
                  <c:v>4.8833299999999999</c:v>
                </c:pt>
                <c:pt idx="7257" formatCode="General">
                  <c:v>4.8840000000000003</c:v>
                </c:pt>
                <c:pt idx="7258" formatCode="General">
                  <c:v>4.8846699999999998</c:v>
                </c:pt>
                <c:pt idx="7259" formatCode="General">
                  <c:v>4.8853400000000002</c:v>
                </c:pt>
                <c:pt idx="7260" formatCode="General">
                  <c:v>4.8860200000000003</c:v>
                </c:pt>
                <c:pt idx="7261" formatCode="General">
                  <c:v>4.8866899999999998</c:v>
                </c:pt>
                <c:pt idx="7262" formatCode="General">
                  <c:v>4.8873600000000001</c:v>
                </c:pt>
                <c:pt idx="7263" formatCode="General">
                  <c:v>4.8880400000000002</c:v>
                </c:pt>
                <c:pt idx="7264" formatCode="General">
                  <c:v>4.8887099999999997</c:v>
                </c:pt>
                <c:pt idx="7265" formatCode="General">
                  <c:v>4.8893800000000001</c:v>
                </c:pt>
                <c:pt idx="7266" formatCode="General">
                  <c:v>4.8900600000000001</c:v>
                </c:pt>
                <c:pt idx="7267" formatCode="General">
                  <c:v>4.8907299999999996</c:v>
                </c:pt>
                <c:pt idx="7268" formatCode="General">
                  <c:v>4.8914</c:v>
                </c:pt>
                <c:pt idx="7269" formatCode="General">
                  <c:v>4.8920700000000004</c:v>
                </c:pt>
                <c:pt idx="7270" formatCode="General">
                  <c:v>4.8927500000000004</c:v>
                </c:pt>
                <c:pt idx="7271" formatCode="General">
                  <c:v>4.8934199999999999</c:v>
                </c:pt>
                <c:pt idx="7272" formatCode="General">
                  <c:v>4.8940900000000003</c:v>
                </c:pt>
                <c:pt idx="7273" formatCode="General">
                  <c:v>4.8947700000000003</c:v>
                </c:pt>
                <c:pt idx="7274" formatCode="General">
                  <c:v>4.8954399999999998</c:v>
                </c:pt>
                <c:pt idx="7275" formatCode="General">
                  <c:v>4.8961100000000002</c:v>
                </c:pt>
                <c:pt idx="7276" formatCode="General">
                  <c:v>4.8967900000000002</c:v>
                </c:pt>
                <c:pt idx="7277" formatCode="General">
                  <c:v>4.8974599999999997</c:v>
                </c:pt>
                <c:pt idx="7278" formatCode="General">
                  <c:v>4.8981300000000001</c:v>
                </c:pt>
                <c:pt idx="7279" formatCode="General">
                  <c:v>4.8987999999999996</c:v>
                </c:pt>
                <c:pt idx="7280" formatCode="General">
                  <c:v>4.8994799999999996</c:v>
                </c:pt>
                <c:pt idx="7281" formatCode="General">
                  <c:v>4.90015</c:v>
                </c:pt>
                <c:pt idx="7282" formatCode="General">
                  <c:v>4.9008200000000004</c:v>
                </c:pt>
                <c:pt idx="7283" formatCode="General">
                  <c:v>4.9015000000000004</c:v>
                </c:pt>
                <c:pt idx="7284" formatCode="General">
                  <c:v>4.9021699999999999</c:v>
                </c:pt>
                <c:pt idx="7285" formatCode="General">
                  <c:v>4.9028400000000003</c:v>
                </c:pt>
                <c:pt idx="7286" formatCode="General">
                  <c:v>4.9035200000000003</c:v>
                </c:pt>
                <c:pt idx="7287" formatCode="General">
                  <c:v>4.9041899999999998</c:v>
                </c:pt>
                <c:pt idx="7288" formatCode="General">
                  <c:v>4.9048600000000002</c:v>
                </c:pt>
                <c:pt idx="7289" formatCode="General">
                  <c:v>4.9055299999999997</c:v>
                </c:pt>
                <c:pt idx="7290" formatCode="General">
                  <c:v>4.9062099999999997</c:v>
                </c:pt>
                <c:pt idx="7291" formatCode="General">
                  <c:v>4.9068800000000001</c:v>
                </c:pt>
                <c:pt idx="7292" formatCode="General">
                  <c:v>4.9075499999999996</c:v>
                </c:pt>
                <c:pt idx="7293" formatCode="General">
                  <c:v>4.9082299999999996</c:v>
                </c:pt>
                <c:pt idx="7294" formatCode="General">
                  <c:v>4.9089</c:v>
                </c:pt>
                <c:pt idx="7295" formatCode="General">
                  <c:v>4.9095700000000004</c:v>
                </c:pt>
                <c:pt idx="7296" formatCode="General">
                  <c:v>4.9102499999999996</c:v>
                </c:pt>
                <c:pt idx="7297" formatCode="General">
                  <c:v>4.91092</c:v>
                </c:pt>
                <c:pt idx="7298" formatCode="General">
                  <c:v>4.9115900000000003</c:v>
                </c:pt>
                <c:pt idx="7299" formatCode="General">
                  <c:v>4.9122599999999998</c:v>
                </c:pt>
                <c:pt idx="7300" formatCode="General">
                  <c:v>4.9129399999999999</c:v>
                </c:pt>
                <c:pt idx="7301" formatCode="General">
                  <c:v>4.9136100000000003</c:v>
                </c:pt>
                <c:pt idx="7302" formatCode="General">
                  <c:v>4.9142799999999998</c:v>
                </c:pt>
                <c:pt idx="7303" formatCode="General">
                  <c:v>4.9149599999999998</c:v>
                </c:pt>
                <c:pt idx="7304" formatCode="General">
                  <c:v>4.9156300000000002</c:v>
                </c:pt>
                <c:pt idx="7305" formatCode="General">
                  <c:v>4.9162999999999997</c:v>
                </c:pt>
                <c:pt idx="7306" formatCode="General">
                  <c:v>4.9169799999999997</c:v>
                </c:pt>
                <c:pt idx="7307" formatCode="General">
                  <c:v>4.9176500000000001</c:v>
                </c:pt>
                <c:pt idx="7308" formatCode="General">
                  <c:v>4.9183199999999996</c:v>
                </c:pt>
                <c:pt idx="7309" formatCode="General">
                  <c:v>4.91899</c:v>
                </c:pt>
                <c:pt idx="7310" formatCode="General">
                  <c:v>4.91967</c:v>
                </c:pt>
                <c:pt idx="7311" formatCode="General">
                  <c:v>4.9203400000000004</c:v>
                </c:pt>
                <c:pt idx="7312" formatCode="General">
                  <c:v>4.9210099999999999</c:v>
                </c:pt>
                <c:pt idx="7313" formatCode="General">
                  <c:v>4.9216899999999999</c:v>
                </c:pt>
                <c:pt idx="7314" formatCode="General">
                  <c:v>4.9223600000000003</c:v>
                </c:pt>
                <c:pt idx="7315" formatCode="General">
                  <c:v>4.9230299999999998</c:v>
                </c:pt>
                <c:pt idx="7316" formatCode="General">
                  <c:v>4.9237099999999998</c:v>
                </c:pt>
                <c:pt idx="7317" formatCode="General">
                  <c:v>4.9243800000000002</c:v>
                </c:pt>
                <c:pt idx="7318" formatCode="General">
                  <c:v>4.9250499999999997</c:v>
                </c:pt>
                <c:pt idx="7319" formatCode="General">
                  <c:v>4.9257200000000001</c:v>
                </c:pt>
                <c:pt idx="7320" formatCode="General">
                  <c:v>4.9264000000000001</c:v>
                </c:pt>
                <c:pt idx="7321" formatCode="General">
                  <c:v>4.9270699999999996</c:v>
                </c:pt>
                <c:pt idx="7322" formatCode="General">
                  <c:v>4.92774</c:v>
                </c:pt>
                <c:pt idx="7323" formatCode="General">
                  <c:v>4.92842</c:v>
                </c:pt>
                <c:pt idx="7324" formatCode="General">
                  <c:v>4.9290900000000004</c:v>
                </c:pt>
                <c:pt idx="7325" formatCode="General">
                  <c:v>4.9297599999999999</c:v>
                </c:pt>
                <c:pt idx="7326" formatCode="General">
                  <c:v>4.9304399999999999</c:v>
                </c:pt>
                <c:pt idx="7327" formatCode="General">
                  <c:v>4.9311100000000003</c:v>
                </c:pt>
                <c:pt idx="7328" formatCode="General">
                  <c:v>4.9317799999999998</c:v>
                </c:pt>
                <c:pt idx="7329" formatCode="General">
                  <c:v>4.9324500000000002</c:v>
                </c:pt>
                <c:pt idx="7330" formatCode="General">
                  <c:v>4.9331300000000002</c:v>
                </c:pt>
                <c:pt idx="7331" formatCode="General">
                  <c:v>4.9337999999999997</c:v>
                </c:pt>
                <c:pt idx="7332" formatCode="General">
                  <c:v>4.9344700000000001</c:v>
                </c:pt>
                <c:pt idx="7333" formatCode="General">
                  <c:v>4.9351500000000001</c:v>
                </c:pt>
                <c:pt idx="7334" formatCode="General">
                  <c:v>4.9358199999999997</c:v>
                </c:pt>
                <c:pt idx="7335" formatCode="General">
                  <c:v>4.93649</c:v>
                </c:pt>
                <c:pt idx="7336" formatCode="General">
                  <c:v>4.9371700000000001</c:v>
                </c:pt>
                <c:pt idx="7337" formatCode="General">
                  <c:v>4.9378399999999996</c:v>
                </c:pt>
                <c:pt idx="7338" formatCode="General">
                  <c:v>4.93851</c:v>
                </c:pt>
                <c:pt idx="7339" formatCode="General">
                  <c:v>4.9391800000000003</c:v>
                </c:pt>
                <c:pt idx="7340" formatCode="General">
                  <c:v>4.9398600000000004</c:v>
                </c:pt>
                <c:pt idx="7341" formatCode="General">
                  <c:v>4.9405299999999999</c:v>
                </c:pt>
                <c:pt idx="7342" formatCode="General">
                  <c:v>4.9412000000000003</c:v>
                </c:pt>
                <c:pt idx="7343" formatCode="General">
                  <c:v>4.9418800000000003</c:v>
                </c:pt>
                <c:pt idx="7344" formatCode="General">
                  <c:v>4.9425499999999998</c:v>
                </c:pt>
                <c:pt idx="7345" formatCode="General">
                  <c:v>4.9432200000000002</c:v>
                </c:pt>
                <c:pt idx="7346" formatCode="General">
                  <c:v>4.9439000000000002</c:v>
                </c:pt>
                <c:pt idx="7347" formatCode="General">
                  <c:v>4.9445699999999997</c:v>
                </c:pt>
                <c:pt idx="7348" formatCode="General">
                  <c:v>4.9452400000000001</c:v>
                </c:pt>
                <c:pt idx="7349" formatCode="General">
                  <c:v>4.9459099999999996</c:v>
                </c:pt>
                <c:pt idx="7350" formatCode="General">
                  <c:v>4.9465899999999996</c:v>
                </c:pt>
                <c:pt idx="7351" formatCode="General">
                  <c:v>4.94726</c:v>
                </c:pt>
                <c:pt idx="7352" formatCode="General">
                  <c:v>4.9479300000000004</c:v>
                </c:pt>
                <c:pt idx="7353" formatCode="General">
                  <c:v>4.9486100000000004</c:v>
                </c:pt>
                <c:pt idx="7354" formatCode="General">
                  <c:v>4.9492799999999999</c:v>
                </c:pt>
                <c:pt idx="7355" formatCode="General">
                  <c:v>4.9499500000000003</c:v>
                </c:pt>
                <c:pt idx="7356" formatCode="General">
                  <c:v>4.9506300000000003</c:v>
                </c:pt>
                <c:pt idx="7357" formatCode="General">
                  <c:v>4.9512999999999998</c:v>
                </c:pt>
                <c:pt idx="7358" formatCode="General">
                  <c:v>4.9519700000000002</c:v>
                </c:pt>
                <c:pt idx="7359" formatCode="General">
                  <c:v>4.9526399999999997</c:v>
                </c:pt>
                <c:pt idx="7360" formatCode="General">
                  <c:v>4.9533199999999997</c:v>
                </c:pt>
                <c:pt idx="7361" formatCode="General">
                  <c:v>4.9539900000000001</c:v>
                </c:pt>
                <c:pt idx="7362" formatCode="General">
                  <c:v>4.9546599999999996</c:v>
                </c:pt>
                <c:pt idx="7363" formatCode="General">
                  <c:v>4.9553399999999996</c:v>
                </c:pt>
                <c:pt idx="7364" formatCode="General">
                  <c:v>4.95601</c:v>
                </c:pt>
                <c:pt idx="7365" formatCode="General">
                  <c:v>4.9566800000000004</c:v>
                </c:pt>
                <c:pt idx="7366" formatCode="General">
                  <c:v>4.9573600000000004</c:v>
                </c:pt>
                <c:pt idx="7367" formatCode="General">
                  <c:v>4.9580299999999999</c:v>
                </c:pt>
                <c:pt idx="7368" formatCode="General">
                  <c:v>4.9587000000000003</c:v>
                </c:pt>
                <c:pt idx="7369" formatCode="General">
                  <c:v>4.9593699999999998</c:v>
                </c:pt>
                <c:pt idx="7370" formatCode="General">
                  <c:v>4.9600499999999998</c:v>
                </c:pt>
                <c:pt idx="7371" formatCode="General">
                  <c:v>4.9607200000000002</c:v>
                </c:pt>
                <c:pt idx="7372" formatCode="General">
                  <c:v>4.9613899999999997</c:v>
                </c:pt>
                <c:pt idx="7373" formatCode="General">
                  <c:v>4.9620699999999998</c:v>
                </c:pt>
                <c:pt idx="7374" formatCode="General">
                  <c:v>4.9627400000000002</c:v>
                </c:pt>
                <c:pt idx="7375" formatCode="General">
                  <c:v>4.9634099999999997</c:v>
                </c:pt>
                <c:pt idx="7376" formatCode="General">
                  <c:v>4.9640899999999997</c:v>
                </c:pt>
                <c:pt idx="7377" formatCode="General">
                  <c:v>4.9647600000000001</c:v>
                </c:pt>
                <c:pt idx="7378" formatCode="General">
                  <c:v>4.9654299999999996</c:v>
                </c:pt>
                <c:pt idx="7379" formatCode="General">
                  <c:v>4.9661</c:v>
                </c:pt>
                <c:pt idx="7380" formatCode="General">
                  <c:v>4.96678</c:v>
                </c:pt>
                <c:pt idx="7381" formatCode="General">
                  <c:v>4.9674500000000004</c:v>
                </c:pt>
                <c:pt idx="7382" formatCode="General">
                  <c:v>4.9681199999999999</c:v>
                </c:pt>
                <c:pt idx="7383" formatCode="General">
                  <c:v>4.9687999999999999</c:v>
                </c:pt>
                <c:pt idx="7384" formatCode="General">
                  <c:v>4.9694700000000003</c:v>
                </c:pt>
                <c:pt idx="7385" formatCode="General">
                  <c:v>4.9701399999999998</c:v>
                </c:pt>
                <c:pt idx="7386" formatCode="General">
                  <c:v>4.9708199999999998</c:v>
                </c:pt>
                <c:pt idx="7387" formatCode="General">
                  <c:v>4.9714900000000002</c:v>
                </c:pt>
                <c:pt idx="7388" formatCode="General">
                  <c:v>4.9721599999999997</c:v>
                </c:pt>
                <c:pt idx="7389" formatCode="General">
                  <c:v>4.9728399999999997</c:v>
                </c:pt>
                <c:pt idx="7390" formatCode="General">
                  <c:v>4.9735100000000001</c:v>
                </c:pt>
                <c:pt idx="7391" formatCode="General">
                  <c:v>4.9741799999999996</c:v>
                </c:pt>
                <c:pt idx="7392" formatCode="General">
                  <c:v>4.97485</c:v>
                </c:pt>
                <c:pt idx="7393" formatCode="General">
                  <c:v>4.97553</c:v>
                </c:pt>
                <c:pt idx="7394" formatCode="General">
                  <c:v>4.9762000000000004</c:v>
                </c:pt>
                <c:pt idx="7395" formatCode="General">
                  <c:v>4.9768699999999999</c:v>
                </c:pt>
                <c:pt idx="7396" formatCode="General">
                  <c:v>4.9775499999999999</c:v>
                </c:pt>
                <c:pt idx="7397" formatCode="General">
                  <c:v>4.9782200000000003</c:v>
                </c:pt>
                <c:pt idx="7398" formatCode="General">
                  <c:v>4.9788899999999998</c:v>
                </c:pt>
                <c:pt idx="7399" formatCode="General">
                  <c:v>4.9795699999999998</c:v>
                </c:pt>
                <c:pt idx="7400" formatCode="General">
                  <c:v>4.9802400000000002</c:v>
                </c:pt>
                <c:pt idx="7401" formatCode="General">
                  <c:v>4.9809099999999997</c:v>
                </c:pt>
                <c:pt idx="7402" formatCode="General">
                  <c:v>4.9815800000000001</c:v>
                </c:pt>
                <c:pt idx="7403" formatCode="General">
                  <c:v>4.9822600000000001</c:v>
                </c:pt>
                <c:pt idx="7404" formatCode="General">
                  <c:v>4.9829299999999996</c:v>
                </c:pt>
                <c:pt idx="7405" formatCode="General">
                  <c:v>4.9836</c:v>
                </c:pt>
                <c:pt idx="7406" formatCode="General">
                  <c:v>4.98428</c:v>
                </c:pt>
                <c:pt idx="7407" formatCode="General">
                  <c:v>4.9849500000000004</c:v>
                </c:pt>
                <c:pt idx="7408" formatCode="General">
                  <c:v>4.9856199999999999</c:v>
                </c:pt>
                <c:pt idx="7409" formatCode="General">
                  <c:v>4.9863</c:v>
                </c:pt>
                <c:pt idx="7410" formatCode="General">
                  <c:v>4.9869700000000003</c:v>
                </c:pt>
                <c:pt idx="7411" formatCode="General">
                  <c:v>4.9876399999999999</c:v>
                </c:pt>
                <c:pt idx="7412" formatCode="General">
                  <c:v>4.9883100000000002</c:v>
                </c:pt>
                <c:pt idx="7413" formatCode="General">
                  <c:v>4.9889900000000003</c:v>
                </c:pt>
                <c:pt idx="7414" formatCode="General">
                  <c:v>4.9896599999999998</c:v>
                </c:pt>
                <c:pt idx="7415" formatCode="General">
                  <c:v>4.9903300000000002</c:v>
                </c:pt>
                <c:pt idx="7416" formatCode="General">
                  <c:v>4.9910100000000002</c:v>
                </c:pt>
                <c:pt idx="7417" formatCode="General">
                  <c:v>4.9916799999999997</c:v>
                </c:pt>
                <c:pt idx="7418" formatCode="General">
                  <c:v>4.9923500000000001</c:v>
                </c:pt>
                <c:pt idx="7419" formatCode="General">
                  <c:v>4.9930300000000001</c:v>
                </c:pt>
                <c:pt idx="7420" formatCode="General">
                  <c:v>4.9936999999999996</c:v>
                </c:pt>
                <c:pt idx="7421" formatCode="General">
                  <c:v>4.99437</c:v>
                </c:pt>
                <c:pt idx="7422" formatCode="General">
                  <c:v>4.9950400000000004</c:v>
                </c:pt>
                <c:pt idx="7423" formatCode="General">
                  <c:v>4.9957200000000004</c:v>
                </c:pt>
                <c:pt idx="7424" formatCode="General">
                  <c:v>4.9963899999999999</c:v>
                </c:pt>
                <c:pt idx="7425" formatCode="General">
                  <c:v>4.9970600000000003</c:v>
                </c:pt>
                <c:pt idx="7426" formatCode="General">
                  <c:v>4.9977400000000003</c:v>
                </c:pt>
                <c:pt idx="7427" formatCode="General">
                  <c:v>4.9984099999999998</c:v>
                </c:pt>
                <c:pt idx="7428" formatCode="General">
                  <c:v>4.9990800000000002</c:v>
                </c:pt>
                <c:pt idx="7429" formatCode="General">
                  <c:v>4.9997600000000002</c:v>
                </c:pt>
                <c:pt idx="7430" formatCode="General">
                  <c:v>5.0004299999999997</c:v>
                </c:pt>
                <c:pt idx="7431" formatCode="General">
                  <c:v>5.0011000000000001</c:v>
                </c:pt>
                <c:pt idx="7432" formatCode="General">
                  <c:v>5.0017699999999996</c:v>
                </c:pt>
                <c:pt idx="7433" formatCode="General">
                  <c:v>5.0024499999999996</c:v>
                </c:pt>
                <c:pt idx="7434" formatCode="General">
                  <c:v>5.00312</c:v>
                </c:pt>
                <c:pt idx="7435" formatCode="General">
                  <c:v>5.0037900000000004</c:v>
                </c:pt>
                <c:pt idx="7436" formatCode="General">
                  <c:v>5.0044700000000004</c:v>
                </c:pt>
                <c:pt idx="7437" formatCode="General">
                  <c:v>5.0051399999999999</c:v>
                </c:pt>
                <c:pt idx="7438" formatCode="General">
                  <c:v>5.0058100000000003</c:v>
                </c:pt>
                <c:pt idx="7439" formatCode="General">
                  <c:v>5.0064900000000003</c:v>
                </c:pt>
                <c:pt idx="7440" formatCode="General">
                  <c:v>5.0071599999999998</c:v>
                </c:pt>
                <c:pt idx="7441" formatCode="General">
                  <c:v>5.0078300000000002</c:v>
                </c:pt>
                <c:pt idx="7442" formatCode="General">
                  <c:v>5.0084999999999997</c:v>
                </c:pt>
                <c:pt idx="7443" formatCode="General">
                  <c:v>5.0091799999999997</c:v>
                </c:pt>
                <c:pt idx="7444" formatCode="General">
                  <c:v>5.0098500000000001</c:v>
                </c:pt>
                <c:pt idx="7445" formatCode="General">
                  <c:v>5.0105199999999996</c:v>
                </c:pt>
                <c:pt idx="7446" formatCode="General">
                  <c:v>5.0111999999999997</c:v>
                </c:pt>
                <c:pt idx="7447" formatCode="General">
                  <c:v>5.01187</c:v>
                </c:pt>
                <c:pt idx="7448" formatCode="General">
                  <c:v>5.0125400000000004</c:v>
                </c:pt>
                <c:pt idx="7449" formatCode="General">
                  <c:v>5.0132199999999996</c:v>
                </c:pt>
                <c:pt idx="7450" formatCode="General">
                  <c:v>5.01389</c:v>
                </c:pt>
                <c:pt idx="7451" formatCode="General">
                  <c:v>5.0145600000000004</c:v>
                </c:pt>
                <c:pt idx="7452" formatCode="General">
                  <c:v>5.0152299999999999</c:v>
                </c:pt>
                <c:pt idx="7453" formatCode="General">
                  <c:v>5.0159099999999999</c:v>
                </c:pt>
                <c:pt idx="7454" formatCode="General">
                  <c:v>5.0165800000000003</c:v>
                </c:pt>
                <c:pt idx="7455" formatCode="General">
                  <c:v>5.0172499999999998</c:v>
                </c:pt>
                <c:pt idx="7456" formatCode="General">
                  <c:v>5.0179299999999998</c:v>
                </c:pt>
                <c:pt idx="7457" formatCode="General">
                  <c:v>5.0186000000000002</c:v>
                </c:pt>
                <c:pt idx="7458" formatCode="General">
                  <c:v>5.0192699999999997</c:v>
                </c:pt>
                <c:pt idx="7459" formatCode="General">
                  <c:v>5.0199499999999997</c:v>
                </c:pt>
                <c:pt idx="7460" formatCode="General">
                  <c:v>5.0206200000000001</c:v>
                </c:pt>
                <c:pt idx="7461" formatCode="General">
                  <c:v>5.0212899999999996</c:v>
                </c:pt>
                <c:pt idx="7462" formatCode="General">
                  <c:v>5.02196</c:v>
                </c:pt>
                <c:pt idx="7463" formatCode="General">
                  <c:v>5.02264</c:v>
                </c:pt>
                <c:pt idx="7464" formatCode="General">
                  <c:v>5.0233100000000004</c:v>
                </c:pt>
                <c:pt idx="7465" formatCode="General">
                  <c:v>5.0239799999999999</c:v>
                </c:pt>
                <c:pt idx="7466" formatCode="General">
                  <c:v>5.0246599999999999</c:v>
                </c:pt>
                <c:pt idx="7467" formatCode="General">
                  <c:v>5.0253300000000003</c:v>
                </c:pt>
                <c:pt idx="7468" formatCode="General">
                  <c:v>5.0259999999999998</c:v>
                </c:pt>
                <c:pt idx="7469" formatCode="General">
                  <c:v>5.0266799999999998</c:v>
                </c:pt>
                <c:pt idx="7470" formatCode="General">
                  <c:v>5.0273500000000002</c:v>
                </c:pt>
                <c:pt idx="7471" formatCode="General">
                  <c:v>5.0280199999999997</c:v>
                </c:pt>
                <c:pt idx="7472" formatCode="General">
                  <c:v>5.0286900000000001</c:v>
                </c:pt>
                <c:pt idx="7473" formatCode="General">
                  <c:v>5.0293700000000001</c:v>
                </c:pt>
                <c:pt idx="7474" formatCode="General">
                  <c:v>5.0300399999999996</c:v>
                </c:pt>
                <c:pt idx="7475" formatCode="General">
                  <c:v>5.03071</c:v>
                </c:pt>
                <c:pt idx="7476" formatCode="General">
                  <c:v>5.03139</c:v>
                </c:pt>
                <c:pt idx="7477" formatCode="General">
                  <c:v>5.0320600000000004</c:v>
                </c:pt>
                <c:pt idx="7478" formatCode="General">
                  <c:v>5.0327299999999999</c:v>
                </c:pt>
                <c:pt idx="7479" formatCode="General">
                  <c:v>5.0334099999999999</c:v>
                </c:pt>
                <c:pt idx="7480" formatCode="General">
                  <c:v>5.0340800000000003</c:v>
                </c:pt>
                <c:pt idx="7481" formatCode="General">
                  <c:v>5.0347499999999998</c:v>
                </c:pt>
                <c:pt idx="7482" formatCode="General">
                  <c:v>5.0354200000000002</c:v>
                </c:pt>
                <c:pt idx="7483" formatCode="General">
                  <c:v>5.0361000000000002</c:v>
                </c:pt>
                <c:pt idx="7484" formatCode="General">
                  <c:v>5.0367699999999997</c:v>
                </c:pt>
                <c:pt idx="7485" formatCode="General">
                  <c:v>5.0374400000000001</c:v>
                </c:pt>
                <c:pt idx="7486" formatCode="General">
                  <c:v>5.0381200000000002</c:v>
                </c:pt>
                <c:pt idx="7487" formatCode="General">
                  <c:v>5.0387899999999997</c:v>
                </c:pt>
                <c:pt idx="7488" formatCode="General">
                  <c:v>5.0394600000000001</c:v>
                </c:pt>
                <c:pt idx="7489" formatCode="General">
                  <c:v>5.0401400000000001</c:v>
                </c:pt>
                <c:pt idx="7490" formatCode="General">
                  <c:v>5.0408099999999996</c:v>
                </c:pt>
                <c:pt idx="7491" formatCode="General">
                  <c:v>5.04148</c:v>
                </c:pt>
                <c:pt idx="7492" formatCode="General">
                  <c:v>5.0421500000000004</c:v>
                </c:pt>
                <c:pt idx="7493" formatCode="General">
                  <c:v>5.0428300000000004</c:v>
                </c:pt>
                <c:pt idx="7494" formatCode="General">
                  <c:v>5.0434999999999999</c:v>
                </c:pt>
                <c:pt idx="7495" formatCode="General">
                  <c:v>5.0441700000000003</c:v>
                </c:pt>
                <c:pt idx="7496" formatCode="General">
                  <c:v>5.0448500000000003</c:v>
                </c:pt>
                <c:pt idx="7497" formatCode="General">
                  <c:v>5.0455199999999998</c:v>
                </c:pt>
                <c:pt idx="7498" formatCode="General">
                  <c:v>5.0461900000000002</c:v>
                </c:pt>
                <c:pt idx="7499" formatCode="General">
                  <c:v>5.0468700000000002</c:v>
                </c:pt>
                <c:pt idx="7500" formatCode="General">
                  <c:v>5.0475399999999997</c:v>
                </c:pt>
                <c:pt idx="7501" formatCode="General">
                  <c:v>5.0482100000000001</c:v>
                </c:pt>
                <c:pt idx="7502" formatCode="General">
                  <c:v>5.0488799999999996</c:v>
                </c:pt>
                <c:pt idx="7503" formatCode="General">
                  <c:v>5.0495599999999996</c:v>
                </c:pt>
                <c:pt idx="7504" formatCode="General">
                  <c:v>5.05023</c:v>
                </c:pt>
                <c:pt idx="7505" formatCode="General">
                  <c:v>5.0509000000000004</c:v>
                </c:pt>
                <c:pt idx="7506" formatCode="General">
                  <c:v>5.0515800000000004</c:v>
                </c:pt>
                <c:pt idx="7507" formatCode="General">
                  <c:v>5.0522499999999999</c:v>
                </c:pt>
                <c:pt idx="7508" formatCode="General">
                  <c:v>5.0529200000000003</c:v>
                </c:pt>
                <c:pt idx="7509" formatCode="General">
                  <c:v>5.0536000000000003</c:v>
                </c:pt>
                <c:pt idx="7510" formatCode="General">
                  <c:v>5.0542699999999998</c:v>
                </c:pt>
                <c:pt idx="7511" formatCode="General">
                  <c:v>5.0549400000000002</c:v>
                </c:pt>
                <c:pt idx="7512" formatCode="General">
                  <c:v>5.0556099999999997</c:v>
                </c:pt>
                <c:pt idx="7513" formatCode="General">
                  <c:v>5.0562899999999997</c:v>
                </c:pt>
                <c:pt idx="7514" formatCode="General">
                  <c:v>5.0569600000000001</c:v>
                </c:pt>
                <c:pt idx="7515" formatCode="General">
                  <c:v>5.0576299999999996</c:v>
                </c:pt>
                <c:pt idx="7516" formatCode="General">
                  <c:v>5.0583099999999996</c:v>
                </c:pt>
                <c:pt idx="7517" formatCode="General">
                  <c:v>5.05898</c:v>
                </c:pt>
                <c:pt idx="7518" formatCode="General">
                  <c:v>5.0596500000000004</c:v>
                </c:pt>
                <c:pt idx="7519" formatCode="General">
                  <c:v>5.0603300000000004</c:v>
                </c:pt>
                <c:pt idx="7520" formatCode="General">
                  <c:v>5.0609999999999999</c:v>
                </c:pt>
                <c:pt idx="7521" formatCode="General">
                  <c:v>5.0616700000000003</c:v>
                </c:pt>
                <c:pt idx="7522" formatCode="General">
                  <c:v>5.0623399999999998</c:v>
                </c:pt>
                <c:pt idx="7523" formatCode="General">
                  <c:v>5.0630199999999999</c:v>
                </c:pt>
                <c:pt idx="7524" formatCode="General">
                  <c:v>5.0636900000000002</c:v>
                </c:pt>
                <c:pt idx="7525" formatCode="General">
                  <c:v>5.0643599999999998</c:v>
                </c:pt>
                <c:pt idx="7526" formatCode="General">
                  <c:v>5.0650399999999998</c:v>
                </c:pt>
                <c:pt idx="7527" formatCode="General">
                  <c:v>5.0657100000000002</c:v>
                </c:pt>
                <c:pt idx="7528" formatCode="General">
                  <c:v>5.0663799999999997</c:v>
                </c:pt>
                <c:pt idx="7529" formatCode="General">
                  <c:v>5.0670599999999997</c:v>
                </c:pt>
                <c:pt idx="7530" formatCode="General">
                  <c:v>5.0677300000000001</c:v>
                </c:pt>
                <c:pt idx="7531" formatCode="General">
                  <c:v>5.0683999999999996</c:v>
                </c:pt>
                <c:pt idx="7532" formatCode="General">
                  <c:v>5.06907</c:v>
                </c:pt>
                <c:pt idx="7533" formatCode="General">
                  <c:v>5.06975</c:v>
                </c:pt>
                <c:pt idx="7534" formatCode="General">
                  <c:v>5.0704200000000004</c:v>
                </c:pt>
                <c:pt idx="7535" formatCode="General">
                  <c:v>5.0710899999999999</c:v>
                </c:pt>
                <c:pt idx="7536" formatCode="General">
                  <c:v>5.0717699999999999</c:v>
                </c:pt>
                <c:pt idx="7537" formatCode="General">
                  <c:v>5.0724400000000003</c:v>
                </c:pt>
                <c:pt idx="7538" formatCode="General">
                  <c:v>5.0731099999999998</c:v>
                </c:pt>
                <c:pt idx="7539" formatCode="General">
                  <c:v>5.0737899999999998</c:v>
                </c:pt>
                <c:pt idx="7540" formatCode="General">
                  <c:v>5.0744600000000002</c:v>
                </c:pt>
                <c:pt idx="7541" formatCode="General">
                  <c:v>5.0751299999999997</c:v>
                </c:pt>
                <c:pt idx="7542" formatCode="General">
                  <c:v>5.0758000000000001</c:v>
                </c:pt>
                <c:pt idx="7543" formatCode="General">
                  <c:v>5.0764800000000001</c:v>
                </c:pt>
                <c:pt idx="7544" formatCode="General">
                  <c:v>5.0771499999999996</c:v>
                </c:pt>
                <c:pt idx="7545" formatCode="General">
                  <c:v>5.07782</c:v>
                </c:pt>
                <c:pt idx="7546" formatCode="General">
                  <c:v>5.0785</c:v>
                </c:pt>
                <c:pt idx="7547" formatCode="General">
                  <c:v>5.0791700000000004</c:v>
                </c:pt>
                <c:pt idx="7548" formatCode="General">
                  <c:v>5.0798399999999999</c:v>
                </c:pt>
                <c:pt idx="7549" formatCode="General">
                  <c:v>5.0805199999999999</c:v>
                </c:pt>
                <c:pt idx="7550" formatCode="General">
                  <c:v>5.0811900000000003</c:v>
                </c:pt>
                <c:pt idx="7551" formatCode="General">
                  <c:v>5.0818599999999998</c:v>
                </c:pt>
                <c:pt idx="7552" formatCode="General">
                  <c:v>5.0825300000000002</c:v>
                </c:pt>
                <c:pt idx="7553" formatCode="General">
                  <c:v>5.0832100000000002</c:v>
                </c:pt>
                <c:pt idx="7554" formatCode="General">
                  <c:v>5.0838799999999997</c:v>
                </c:pt>
                <c:pt idx="7555" formatCode="General">
                  <c:v>5.0845500000000001</c:v>
                </c:pt>
                <c:pt idx="7556" formatCode="General">
                  <c:v>5.0852300000000001</c:v>
                </c:pt>
                <c:pt idx="7557" formatCode="General">
                  <c:v>5.0858999999999996</c:v>
                </c:pt>
                <c:pt idx="7558" formatCode="General">
                  <c:v>5.08657</c:v>
                </c:pt>
                <c:pt idx="7559" formatCode="General">
                  <c:v>5.08725</c:v>
                </c:pt>
                <c:pt idx="7560" formatCode="General">
                  <c:v>5.0879200000000004</c:v>
                </c:pt>
                <c:pt idx="7561" formatCode="General">
                  <c:v>5.0885899999999999</c:v>
                </c:pt>
                <c:pt idx="7562" formatCode="General">
                  <c:v>5.0892600000000003</c:v>
                </c:pt>
                <c:pt idx="7563" formatCode="General">
                  <c:v>5.0899400000000004</c:v>
                </c:pt>
                <c:pt idx="7564" formatCode="General">
                  <c:v>5.0906099999999999</c:v>
                </c:pt>
                <c:pt idx="7565" formatCode="General">
                  <c:v>5.0912800000000002</c:v>
                </c:pt>
                <c:pt idx="7566" formatCode="General">
                  <c:v>5.0919600000000003</c:v>
                </c:pt>
                <c:pt idx="7567" formatCode="General">
                  <c:v>5.0926299999999998</c:v>
                </c:pt>
                <c:pt idx="7568" formatCode="General">
                  <c:v>5.0933000000000002</c:v>
                </c:pt>
                <c:pt idx="7569" formatCode="General">
                  <c:v>5.0939800000000002</c:v>
                </c:pt>
                <c:pt idx="7570" formatCode="General">
                  <c:v>5.0946499999999997</c:v>
                </c:pt>
                <c:pt idx="7571" formatCode="General">
                  <c:v>5.0953200000000001</c:v>
                </c:pt>
                <c:pt idx="7572" formatCode="General">
                  <c:v>5.0959899999999996</c:v>
                </c:pt>
                <c:pt idx="7573" formatCode="General">
                  <c:v>5.0966699999999996</c:v>
                </c:pt>
                <c:pt idx="7574" formatCode="General">
                  <c:v>5.09734</c:v>
                </c:pt>
                <c:pt idx="7575" formatCode="General">
                  <c:v>5.0980100000000004</c:v>
                </c:pt>
                <c:pt idx="7576" formatCode="General">
                  <c:v>5.0986900000000004</c:v>
                </c:pt>
                <c:pt idx="7577" formatCode="General">
                  <c:v>5.0993599999999999</c:v>
                </c:pt>
                <c:pt idx="7578" formatCode="General">
                  <c:v>5.1000300000000003</c:v>
                </c:pt>
                <c:pt idx="7579" formatCode="General">
                  <c:v>5.1007100000000003</c:v>
                </c:pt>
                <c:pt idx="7580" formatCode="General">
                  <c:v>5.1013799999999998</c:v>
                </c:pt>
                <c:pt idx="7581" formatCode="General">
                  <c:v>5.1020500000000002</c:v>
                </c:pt>
                <c:pt idx="7582" formatCode="General">
                  <c:v>5.1027199999999997</c:v>
                </c:pt>
                <c:pt idx="7583" formatCode="General">
                  <c:v>5.1033999999999997</c:v>
                </c:pt>
                <c:pt idx="7584" formatCode="General">
                  <c:v>5.1040700000000001</c:v>
                </c:pt>
                <c:pt idx="7585" formatCode="General">
                  <c:v>5.1047399999999996</c:v>
                </c:pt>
                <c:pt idx="7586" formatCode="General">
                  <c:v>5.1054199999999996</c:v>
                </c:pt>
                <c:pt idx="7587" formatCode="General">
                  <c:v>5.10609</c:v>
                </c:pt>
                <c:pt idx="7588" formatCode="General">
                  <c:v>5.1067600000000004</c:v>
                </c:pt>
                <c:pt idx="7589" formatCode="General">
                  <c:v>5.1074400000000004</c:v>
                </c:pt>
                <c:pt idx="7590" formatCode="General">
                  <c:v>5.1081099999999999</c:v>
                </c:pt>
                <c:pt idx="7591" formatCode="General">
                  <c:v>5.1087800000000003</c:v>
                </c:pt>
                <c:pt idx="7592" formatCode="General">
                  <c:v>5.1094600000000003</c:v>
                </c:pt>
                <c:pt idx="7593" formatCode="General">
                  <c:v>5.1101299999999998</c:v>
                </c:pt>
                <c:pt idx="7594" formatCode="General">
                  <c:v>5.1108000000000002</c:v>
                </c:pt>
                <c:pt idx="7595" formatCode="General">
                  <c:v>5.1114699999999997</c:v>
                </c:pt>
                <c:pt idx="7596" formatCode="General">
                  <c:v>5.1121499999999997</c:v>
                </c:pt>
                <c:pt idx="7597" formatCode="General">
                  <c:v>5.1128200000000001</c:v>
                </c:pt>
                <c:pt idx="7598" formatCode="General">
                  <c:v>5.1134899999999996</c:v>
                </c:pt>
                <c:pt idx="7599" formatCode="General">
                  <c:v>5.1141699999999997</c:v>
                </c:pt>
                <c:pt idx="7600" formatCode="General">
                  <c:v>5.1148400000000001</c:v>
                </c:pt>
                <c:pt idx="7601" formatCode="General">
                  <c:v>5.1155099999999996</c:v>
                </c:pt>
                <c:pt idx="7602" formatCode="General">
                  <c:v>5.1161899999999996</c:v>
                </c:pt>
                <c:pt idx="7603" formatCode="General">
                  <c:v>5.11686</c:v>
                </c:pt>
                <c:pt idx="7604" formatCode="General">
                  <c:v>5.1175300000000004</c:v>
                </c:pt>
                <c:pt idx="7605" formatCode="General">
                  <c:v>5.1181999999999999</c:v>
                </c:pt>
                <c:pt idx="7606" formatCode="General">
                  <c:v>5.1188799999999999</c:v>
                </c:pt>
                <c:pt idx="7607" formatCode="General">
                  <c:v>5.1195500000000003</c:v>
                </c:pt>
                <c:pt idx="7608" formatCode="General">
                  <c:v>5.1202199999999998</c:v>
                </c:pt>
                <c:pt idx="7609" formatCode="General">
                  <c:v>5.1208999999999998</c:v>
                </c:pt>
                <c:pt idx="7610" formatCode="General">
                  <c:v>5.1215700000000002</c:v>
                </c:pt>
                <c:pt idx="7611" formatCode="General">
                  <c:v>5.1222399999999997</c:v>
                </c:pt>
                <c:pt idx="7612" formatCode="General">
                  <c:v>5.1229199999999997</c:v>
                </c:pt>
                <c:pt idx="7613" formatCode="General">
                  <c:v>5.1235900000000001</c:v>
                </c:pt>
                <c:pt idx="7614" formatCode="General">
                  <c:v>5.1242599999999996</c:v>
                </c:pt>
                <c:pt idx="7615" formatCode="General">
                  <c:v>5.12493</c:v>
                </c:pt>
                <c:pt idx="7616" formatCode="General">
                  <c:v>5.12561</c:v>
                </c:pt>
                <c:pt idx="7617" formatCode="General">
                  <c:v>5.1262800000000004</c:v>
                </c:pt>
                <c:pt idx="7618" formatCode="General">
                  <c:v>5.1269499999999999</c:v>
                </c:pt>
                <c:pt idx="7619" formatCode="General">
                  <c:v>5.1276299999999999</c:v>
                </c:pt>
                <c:pt idx="7620" formatCode="General">
                  <c:v>5.1283000000000003</c:v>
                </c:pt>
                <c:pt idx="7621" formatCode="General">
                  <c:v>5.1289699999999998</c:v>
                </c:pt>
                <c:pt idx="7622" formatCode="General">
                  <c:v>5.1296499999999998</c:v>
                </c:pt>
                <c:pt idx="7623" formatCode="General">
                  <c:v>5.1303200000000002</c:v>
                </c:pt>
                <c:pt idx="7624" formatCode="General">
                  <c:v>5.1309899999999997</c:v>
                </c:pt>
                <c:pt idx="7625" formatCode="General">
                  <c:v>5.1316600000000001</c:v>
                </c:pt>
                <c:pt idx="7626" formatCode="General">
                  <c:v>5.1323400000000001</c:v>
                </c:pt>
                <c:pt idx="7627" formatCode="General">
                  <c:v>5.1330099999999996</c:v>
                </c:pt>
                <c:pt idx="7628" formatCode="General">
                  <c:v>5.13368</c:v>
                </c:pt>
                <c:pt idx="7629" formatCode="General">
                  <c:v>5.13436</c:v>
                </c:pt>
                <c:pt idx="7630" formatCode="General">
                  <c:v>5.1350300000000004</c:v>
                </c:pt>
                <c:pt idx="7631" formatCode="General">
                  <c:v>5.1356999999999999</c:v>
                </c:pt>
                <c:pt idx="7632" formatCode="General">
                  <c:v>5.1363799999999999</c:v>
                </c:pt>
                <c:pt idx="7633" formatCode="General">
                  <c:v>5.1370500000000003</c:v>
                </c:pt>
                <c:pt idx="7634" formatCode="General">
                  <c:v>5.1377199999999998</c:v>
                </c:pt>
                <c:pt idx="7635" formatCode="General">
                  <c:v>5.1383900000000002</c:v>
                </c:pt>
                <c:pt idx="7636" formatCode="General">
                  <c:v>5.1390700000000002</c:v>
                </c:pt>
                <c:pt idx="7637" formatCode="General">
                  <c:v>5.1397399999999998</c:v>
                </c:pt>
                <c:pt idx="7638" formatCode="General">
                  <c:v>5.1404100000000001</c:v>
                </c:pt>
                <c:pt idx="7639" formatCode="General">
                  <c:v>5.1410900000000002</c:v>
                </c:pt>
                <c:pt idx="7640" formatCode="General">
                  <c:v>5.1417599999999997</c:v>
                </c:pt>
                <c:pt idx="7641" formatCode="General">
                  <c:v>5.1424300000000001</c:v>
                </c:pt>
                <c:pt idx="7642" formatCode="General">
                  <c:v>5.1431100000000001</c:v>
                </c:pt>
                <c:pt idx="7643" formatCode="General">
                  <c:v>5.1437799999999996</c:v>
                </c:pt>
                <c:pt idx="7644" formatCode="General">
                  <c:v>5.14445</c:v>
                </c:pt>
                <c:pt idx="7645" formatCode="General">
                  <c:v>5.1451200000000004</c:v>
                </c:pt>
                <c:pt idx="7646" formatCode="General">
                  <c:v>5.1458000000000004</c:v>
                </c:pt>
                <c:pt idx="7647" formatCode="General">
                  <c:v>5.1464699999999999</c:v>
                </c:pt>
                <c:pt idx="7648" formatCode="General">
                  <c:v>5.1471400000000003</c:v>
                </c:pt>
                <c:pt idx="7649" formatCode="General">
                  <c:v>5.1478200000000003</c:v>
                </c:pt>
                <c:pt idx="7650" formatCode="General">
                  <c:v>5.1484899999999998</c:v>
                </c:pt>
                <c:pt idx="7651" formatCode="General">
                  <c:v>5.1491600000000002</c:v>
                </c:pt>
                <c:pt idx="7652" formatCode="General">
                  <c:v>5.1498400000000002</c:v>
                </c:pt>
                <c:pt idx="7653" formatCode="General">
                  <c:v>5.1505099999999997</c:v>
                </c:pt>
                <c:pt idx="7654" formatCode="General">
                  <c:v>5.1511800000000001</c:v>
                </c:pt>
                <c:pt idx="7655" formatCode="General">
                  <c:v>5.1518499999999996</c:v>
                </c:pt>
                <c:pt idx="7656" formatCode="General">
                  <c:v>5.1525299999999996</c:v>
                </c:pt>
                <c:pt idx="7657" formatCode="General">
                  <c:v>5.1532</c:v>
                </c:pt>
                <c:pt idx="7658" formatCode="General">
                  <c:v>5.1538700000000004</c:v>
                </c:pt>
                <c:pt idx="7659" formatCode="General">
                  <c:v>5.1545500000000004</c:v>
                </c:pt>
                <c:pt idx="7660" formatCode="General">
                  <c:v>5.1552199999999999</c:v>
                </c:pt>
                <c:pt idx="7661" formatCode="General">
                  <c:v>5.1558900000000003</c:v>
                </c:pt>
                <c:pt idx="7662" formatCode="General">
                  <c:v>5.1565700000000003</c:v>
                </c:pt>
                <c:pt idx="7663" formatCode="General">
                  <c:v>5.1572399999999998</c:v>
                </c:pt>
                <c:pt idx="7664" formatCode="General">
                  <c:v>5.1579100000000002</c:v>
                </c:pt>
                <c:pt idx="7665" formatCode="General">
                  <c:v>5.1585799999999997</c:v>
                </c:pt>
                <c:pt idx="7666" formatCode="General">
                  <c:v>5.1592599999999997</c:v>
                </c:pt>
                <c:pt idx="7667" formatCode="General">
                  <c:v>5.1599300000000001</c:v>
                </c:pt>
                <c:pt idx="7668" formatCode="General">
                  <c:v>5.1605999999999996</c:v>
                </c:pt>
                <c:pt idx="7669" formatCode="General">
                  <c:v>5.1612799999999996</c:v>
                </c:pt>
                <c:pt idx="7670" formatCode="General">
                  <c:v>5.16195</c:v>
                </c:pt>
                <c:pt idx="7671" formatCode="General">
                  <c:v>5.1626200000000004</c:v>
                </c:pt>
                <c:pt idx="7672" formatCode="General">
                  <c:v>5.1632999999999996</c:v>
                </c:pt>
                <c:pt idx="7673" formatCode="General">
                  <c:v>5.1639699999999999</c:v>
                </c:pt>
                <c:pt idx="7674" formatCode="General">
                  <c:v>5.1646400000000003</c:v>
                </c:pt>
                <c:pt idx="7675" formatCode="General">
                  <c:v>5.1653099999999998</c:v>
                </c:pt>
                <c:pt idx="7676" formatCode="General">
                  <c:v>5.1659899999999999</c:v>
                </c:pt>
                <c:pt idx="7677" formatCode="General">
                  <c:v>5.1666600000000003</c:v>
                </c:pt>
                <c:pt idx="7678" formatCode="General">
                  <c:v>5.1673299999999998</c:v>
                </c:pt>
                <c:pt idx="7679" formatCode="General">
                  <c:v>5.1680099999999998</c:v>
                </c:pt>
                <c:pt idx="7680" formatCode="General">
                  <c:v>5.1686800000000002</c:v>
                </c:pt>
                <c:pt idx="7681" formatCode="General">
                  <c:v>5.1693499999999997</c:v>
                </c:pt>
                <c:pt idx="7682" formatCode="General">
                  <c:v>5.1700299999999997</c:v>
                </c:pt>
                <c:pt idx="7683" formatCode="General">
                  <c:v>5.1707000000000001</c:v>
                </c:pt>
                <c:pt idx="7684" formatCode="General">
                  <c:v>5.1713699999999996</c:v>
                </c:pt>
                <c:pt idx="7685" formatCode="General">
                  <c:v>5.17204</c:v>
                </c:pt>
                <c:pt idx="7686" formatCode="General">
                  <c:v>5.17272</c:v>
                </c:pt>
                <c:pt idx="7687" formatCode="General">
                  <c:v>5.1733900000000004</c:v>
                </c:pt>
                <c:pt idx="7688" formatCode="General">
                  <c:v>5.1740599999999999</c:v>
                </c:pt>
                <c:pt idx="7689" formatCode="General">
                  <c:v>5.1747399999999999</c:v>
                </c:pt>
                <c:pt idx="7690" formatCode="General">
                  <c:v>5.1754100000000003</c:v>
                </c:pt>
                <c:pt idx="7691" formatCode="General">
                  <c:v>5.1760799999999998</c:v>
                </c:pt>
                <c:pt idx="7692" formatCode="General">
                  <c:v>5.1767599999999998</c:v>
                </c:pt>
                <c:pt idx="7693" formatCode="General">
                  <c:v>5.1774300000000002</c:v>
                </c:pt>
                <c:pt idx="7694" formatCode="General">
                  <c:v>5.1780999999999997</c:v>
                </c:pt>
                <c:pt idx="7695" formatCode="General">
                  <c:v>5.1787700000000001</c:v>
                </c:pt>
                <c:pt idx="7696" formatCode="General">
                  <c:v>5.1794500000000001</c:v>
                </c:pt>
                <c:pt idx="7697" formatCode="General">
                  <c:v>5.1801199999999996</c:v>
                </c:pt>
                <c:pt idx="7698" formatCode="General">
                  <c:v>5.18079</c:v>
                </c:pt>
                <c:pt idx="7699" formatCode="General">
                  <c:v>5.18147</c:v>
                </c:pt>
                <c:pt idx="7700" formatCode="General">
                  <c:v>5.1821400000000004</c:v>
                </c:pt>
                <c:pt idx="7701" formatCode="General">
                  <c:v>5.1828099999999999</c:v>
                </c:pt>
                <c:pt idx="7702" formatCode="General">
                  <c:v>5.1834899999999999</c:v>
                </c:pt>
                <c:pt idx="7703" formatCode="General">
                  <c:v>5.1841600000000003</c:v>
                </c:pt>
                <c:pt idx="7704" formatCode="General">
                  <c:v>5.1848299999999998</c:v>
                </c:pt>
                <c:pt idx="7705" formatCode="General">
                  <c:v>5.1855000000000002</c:v>
                </c:pt>
                <c:pt idx="7706" formatCode="General">
                  <c:v>5.1861800000000002</c:v>
                </c:pt>
                <c:pt idx="7707" formatCode="General">
                  <c:v>5.1868499999999997</c:v>
                </c:pt>
                <c:pt idx="7708" formatCode="General">
                  <c:v>5.1875200000000001</c:v>
                </c:pt>
                <c:pt idx="7709" formatCode="General">
                  <c:v>5.1882000000000001</c:v>
                </c:pt>
                <c:pt idx="7710" formatCode="General">
                  <c:v>5.1888699999999996</c:v>
                </c:pt>
                <c:pt idx="7711" formatCode="General">
                  <c:v>5.18954</c:v>
                </c:pt>
                <c:pt idx="7712" formatCode="General">
                  <c:v>5.1902200000000001</c:v>
                </c:pt>
                <c:pt idx="7713" formatCode="General">
                  <c:v>5.1908899999999996</c:v>
                </c:pt>
                <c:pt idx="7714" formatCode="General">
                  <c:v>5.19156</c:v>
                </c:pt>
                <c:pt idx="7715" formatCode="General">
                  <c:v>5.1922300000000003</c:v>
                </c:pt>
                <c:pt idx="7716" formatCode="General">
                  <c:v>5.1929100000000004</c:v>
                </c:pt>
                <c:pt idx="7717" formatCode="General">
                  <c:v>5.1935799999999999</c:v>
                </c:pt>
                <c:pt idx="7718" formatCode="General">
                  <c:v>5.1942500000000003</c:v>
                </c:pt>
                <c:pt idx="7719" formatCode="General">
                  <c:v>5.1949300000000003</c:v>
                </c:pt>
                <c:pt idx="7720" formatCode="General">
                  <c:v>5.1955999999999998</c:v>
                </c:pt>
                <c:pt idx="7721" formatCode="General">
                  <c:v>5.1962700000000002</c:v>
                </c:pt>
                <c:pt idx="7722" formatCode="General">
                  <c:v>5.1969500000000002</c:v>
                </c:pt>
                <c:pt idx="7723" formatCode="General">
                  <c:v>5.1976199999999997</c:v>
                </c:pt>
                <c:pt idx="7724" formatCode="General">
                  <c:v>5.1982900000000001</c:v>
                </c:pt>
                <c:pt idx="7725" formatCode="General">
                  <c:v>5.1989599999999996</c:v>
                </c:pt>
                <c:pt idx="7726" formatCode="General">
                  <c:v>5.1996399999999996</c:v>
                </c:pt>
                <c:pt idx="7727" formatCode="General">
                  <c:v>5.20031</c:v>
                </c:pt>
                <c:pt idx="7728" formatCode="General">
                  <c:v>5.2009800000000004</c:v>
                </c:pt>
                <c:pt idx="7729" formatCode="General">
                  <c:v>5.2016600000000004</c:v>
                </c:pt>
                <c:pt idx="7730" formatCode="General">
                  <c:v>5.2023299999999999</c:v>
                </c:pt>
                <c:pt idx="7731" formatCode="General">
                  <c:v>5.2030000000000003</c:v>
                </c:pt>
                <c:pt idx="7732" formatCode="General">
                  <c:v>5.2036800000000003</c:v>
                </c:pt>
                <c:pt idx="7733" formatCode="General">
                  <c:v>5.2043499999999998</c:v>
                </c:pt>
                <c:pt idx="7734" formatCode="General">
                  <c:v>5.2050200000000002</c:v>
                </c:pt>
                <c:pt idx="7735" formatCode="General">
                  <c:v>5.2056899999999997</c:v>
                </c:pt>
                <c:pt idx="7736" formatCode="General">
                  <c:v>5.2063699999999997</c:v>
                </c:pt>
                <c:pt idx="7737" formatCode="General">
                  <c:v>5.2070400000000001</c:v>
                </c:pt>
                <c:pt idx="7738" formatCode="General">
                  <c:v>5.2077099999999996</c:v>
                </c:pt>
                <c:pt idx="7739" formatCode="General">
                  <c:v>5.2083899999999996</c:v>
                </c:pt>
                <c:pt idx="7740" formatCode="General">
                  <c:v>5.20906</c:v>
                </c:pt>
                <c:pt idx="7741" formatCode="General">
                  <c:v>5.2097300000000004</c:v>
                </c:pt>
                <c:pt idx="7742" formatCode="General">
                  <c:v>5.2104100000000004</c:v>
                </c:pt>
                <c:pt idx="7743" formatCode="General">
                  <c:v>5.2110799999999999</c:v>
                </c:pt>
                <c:pt idx="7744" formatCode="General">
                  <c:v>5.2117500000000003</c:v>
                </c:pt>
                <c:pt idx="7745" formatCode="General">
                  <c:v>5.2124199999999998</c:v>
                </c:pt>
                <c:pt idx="7746" formatCode="General">
                  <c:v>5.2130999999999998</c:v>
                </c:pt>
                <c:pt idx="7747" formatCode="General">
                  <c:v>5.2137700000000002</c:v>
                </c:pt>
                <c:pt idx="7748" formatCode="General">
                  <c:v>5.2144399999999997</c:v>
                </c:pt>
                <c:pt idx="7749" formatCode="General">
                  <c:v>5.2151199999999998</c:v>
                </c:pt>
                <c:pt idx="7750" formatCode="General">
                  <c:v>5.2157900000000001</c:v>
                </c:pt>
                <c:pt idx="7751" formatCode="General">
                  <c:v>5.2164599999999997</c:v>
                </c:pt>
                <c:pt idx="7752" formatCode="General">
                  <c:v>5.2171399999999997</c:v>
                </c:pt>
                <c:pt idx="7753" formatCode="General">
                  <c:v>5.2178100000000001</c:v>
                </c:pt>
                <c:pt idx="7754" formatCode="General">
                  <c:v>5.2184799999999996</c:v>
                </c:pt>
                <c:pt idx="7755" formatCode="General">
                  <c:v>5.21915</c:v>
                </c:pt>
                <c:pt idx="7756" formatCode="General">
                  <c:v>5.21983</c:v>
                </c:pt>
                <c:pt idx="7757" formatCode="General">
                  <c:v>5.2205000000000004</c:v>
                </c:pt>
                <c:pt idx="7758" formatCode="General">
                  <c:v>5.2211699999999999</c:v>
                </c:pt>
                <c:pt idx="7759" formatCode="General">
                  <c:v>5.2218499999999999</c:v>
                </c:pt>
                <c:pt idx="7760" formatCode="General">
                  <c:v>5.2225200000000003</c:v>
                </c:pt>
                <c:pt idx="7761" formatCode="General">
                  <c:v>5.2231899999999998</c:v>
                </c:pt>
                <c:pt idx="7762" formatCode="General">
                  <c:v>5.2238699999999998</c:v>
                </c:pt>
                <c:pt idx="7763" formatCode="General">
                  <c:v>5.2245400000000002</c:v>
                </c:pt>
                <c:pt idx="7764" formatCode="General">
                  <c:v>5.2252099999999997</c:v>
                </c:pt>
                <c:pt idx="7765" formatCode="General">
                  <c:v>5.2258800000000001</c:v>
                </c:pt>
                <c:pt idx="7766" formatCode="General">
                  <c:v>5.2265600000000001</c:v>
                </c:pt>
                <c:pt idx="7767" formatCode="General">
                  <c:v>5.2272299999999996</c:v>
                </c:pt>
                <c:pt idx="7768" formatCode="General">
                  <c:v>5.2279</c:v>
                </c:pt>
                <c:pt idx="7769" formatCode="General">
                  <c:v>5.22858</c:v>
                </c:pt>
                <c:pt idx="7770" formatCode="General">
                  <c:v>5.2292500000000004</c:v>
                </c:pt>
                <c:pt idx="7771" formatCode="General">
                  <c:v>5.2299199999999999</c:v>
                </c:pt>
                <c:pt idx="7772" formatCode="General">
                  <c:v>5.2305999999999999</c:v>
                </c:pt>
                <c:pt idx="7773" formatCode="General">
                  <c:v>5.2312700000000003</c:v>
                </c:pt>
                <c:pt idx="7774" formatCode="General">
                  <c:v>5.2319399999999998</c:v>
                </c:pt>
                <c:pt idx="7775" formatCode="General">
                  <c:v>5.2326100000000002</c:v>
                </c:pt>
                <c:pt idx="7776" formatCode="General">
                  <c:v>5.2332900000000002</c:v>
                </c:pt>
                <c:pt idx="7777" formatCode="General">
                  <c:v>5.2339599999999997</c:v>
                </c:pt>
                <c:pt idx="7778" formatCode="General">
                  <c:v>5.2346300000000001</c:v>
                </c:pt>
                <c:pt idx="7779" formatCode="General">
                  <c:v>5.2353100000000001</c:v>
                </c:pt>
                <c:pt idx="7780" formatCode="General">
                  <c:v>5.2359799999999996</c:v>
                </c:pt>
                <c:pt idx="7781" formatCode="General">
                  <c:v>5.23665</c:v>
                </c:pt>
                <c:pt idx="7782" formatCode="General">
                  <c:v>5.23733</c:v>
                </c:pt>
                <c:pt idx="7783" formatCode="General">
                  <c:v>5.2380000000000004</c:v>
                </c:pt>
                <c:pt idx="7784" formatCode="General">
                  <c:v>5.2386699999999999</c:v>
                </c:pt>
                <c:pt idx="7785" formatCode="General">
                  <c:v>5.23935</c:v>
                </c:pt>
                <c:pt idx="7786" formatCode="General">
                  <c:v>5.2400200000000003</c:v>
                </c:pt>
                <c:pt idx="7787" formatCode="General">
                  <c:v>5.2406899999999998</c:v>
                </c:pt>
                <c:pt idx="7788" formatCode="General">
                  <c:v>5.2413600000000002</c:v>
                </c:pt>
                <c:pt idx="7789" formatCode="General">
                  <c:v>5.2420400000000003</c:v>
                </c:pt>
                <c:pt idx="7790" formatCode="General">
                  <c:v>5.2427099999999998</c:v>
                </c:pt>
                <c:pt idx="7791" formatCode="General">
                  <c:v>5.2433800000000002</c:v>
                </c:pt>
                <c:pt idx="7792" formatCode="General">
                  <c:v>5.2440600000000002</c:v>
                </c:pt>
                <c:pt idx="7793" formatCode="General">
                  <c:v>5.2447299999999997</c:v>
                </c:pt>
                <c:pt idx="7794" formatCode="General">
                  <c:v>5.2454000000000001</c:v>
                </c:pt>
                <c:pt idx="7795" formatCode="General">
                  <c:v>5.2460800000000001</c:v>
                </c:pt>
                <c:pt idx="7796" formatCode="General">
                  <c:v>5.2467499999999996</c:v>
                </c:pt>
                <c:pt idx="7797" formatCode="General">
                  <c:v>5.24742</c:v>
                </c:pt>
                <c:pt idx="7798" formatCode="General">
                  <c:v>5.2480900000000004</c:v>
                </c:pt>
                <c:pt idx="7799" formatCode="General">
                  <c:v>5.2487700000000004</c:v>
                </c:pt>
                <c:pt idx="7800" formatCode="General">
                  <c:v>5.2494399999999999</c:v>
                </c:pt>
                <c:pt idx="7801" formatCode="General">
                  <c:v>5.2501100000000003</c:v>
                </c:pt>
                <c:pt idx="7802" formatCode="General">
                  <c:v>5.2507900000000003</c:v>
                </c:pt>
                <c:pt idx="7803" formatCode="General">
                  <c:v>5.2514599999999998</c:v>
                </c:pt>
                <c:pt idx="7804" formatCode="General">
                  <c:v>5.2521300000000002</c:v>
                </c:pt>
                <c:pt idx="7805" formatCode="General">
                  <c:v>5.2528100000000002</c:v>
                </c:pt>
                <c:pt idx="7806" formatCode="General">
                  <c:v>5.2534799999999997</c:v>
                </c:pt>
                <c:pt idx="7807" formatCode="General">
                  <c:v>5.2541500000000001</c:v>
                </c:pt>
                <c:pt idx="7808" formatCode="General">
                  <c:v>5.2548199999999996</c:v>
                </c:pt>
                <c:pt idx="7809" formatCode="General">
                  <c:v>5.2554999999999996</c:v>
                </c:pt>
                <c:pt idx="7810" formatCode="General">
                  <c:v>5.25617</c:v>
                </c:pt>
                <c:pt idx="7811" formatCode="General">
                  <c:v>5.2568400000000004</c:v>
                </c:pt>
                <c:pt idx="7812" formatCode="General">
                  <c:v>5.2575200000000004</c:v>
                </c:pt>
                <c:pt idx="7813" formatCode="General">
                  <c:v>5.2581899999999999</c:v>
                </c:pt>
                <c:pt idx="7814" formatCode="General">
                  <c:v>5.2588600000000003</c:v>
                </c:pt>
                <c:pt idx="7815" formatCode="General">
                  <c:v>5.2595400000000003</c:v>
                </c:pt>
                <c:pt idx="7816" formatCode="General">
                  <c:v>5.2602099999999998</c:v>
                </c:pt>
                <c:pt idx="7817" formatCode="General">
                  <c:v>5.2608800000000002</c:v>
                </c:pt>
                <c:pt idx="7818" formatCode="General">
                  <c:v>5.2615499999999997</c:v>
                </c:pt>
                <c:pt idx="7819" formatCode="General">
                  <c:v>5.2622299999999997</c:v>
                </c:pt>
                <c:pt idx="7820" formatCode="General">
                  <c:v>5.2629000000000001</c:v>
                </c:pt>
                <c:pt idx="7821" formatCode="General">
                  <c:v>5.2635699999999996</c:v>
                </c:pt>
                <c:pt idx="7822" formatCode="General">
                  <c:v>5.2642499999999997</c:v>
                </c:pt>
                <c:pt idx="7823" formatCode="General">
                  <c:v>5.26492</c:v>
                </c:pt>
                <c:pt idx="7824" formatCode="General">
                  <c:v>5.2655900000000004</c:v>
                </c:pt>
                <c:pt idx="7825" formatCode="General">
                  <c:v>5.2662699999999996</c:v>
                </c:pt>
                <c:pt idx="7826" formatCode="General">
                  <c:v>5.26694</c:v>
                </c:pt>
                <c:pt idx="7827" formatCode="General">
                  <c:v>5.2676100000000003</c:v>
                </c:pt>
                <c:pt idx="7828" formatCode="General">
                  <c:v>5.2682799999999999</c:v>
                </c:pt>
                <c:pt idx="7829" formatCode="General">
                  <c:v>5.2689599999999999</c:v>
                </c:pt>
                <c:pt idx="7830" formatCode="General">
                  <c:v>5.2696300000000003</c:v>
                </c:pt>
                <c:pt idx="7831" formatCode="General">
                  <c:v>5.2702999999999998</c:v>
                </c:pt>
                <c:pt idx="7832" formatCode="General">
                  <c:v>5.2709799999999998</c:v>
                </c:pt>
                <c:pt idx="7833" formatCode="General">
                  <c:v>5.2716500000000002</c:v>
                </c:pt>
                <c:pt idx="7834" formatCode="General">
                  <c:v>5.2723199999999997</c:v>
                </c:pt>
                <c:pt idx="7835" formatCode="General">
                  <c:v>5.2729999999999997</c:v>
                </c:pt>
                <c:pt idx="7836" formatCode="General">
                  <c:v>5.2736700000000001</c:v>
                </c:pt>
                <c:pt idx="7837" formatCode="General">
                  <c:v>5.2743399999999996</c:v>
                </c:pt>
                <c:pt idx="7838" formatCode="General">
                  <c:v>5.27501</c:v>
                </c:pt>
                <c:pt idx="7839" formatCode="General">
                  <c:v>5.27569</c:v>
                </c:pt>
                <c:pt idx="7840" formatCode="General">
                  <c:v>5.2763600000000004</c:v>
                </c:pt>
                <c:pt idx="7841" formatCode="General">
                  <c:v>5.2770299999999999</c:v>
                </c:pt>
                <c:pt idx="7842" formatCode="General">
                  <c:v>5.2777099999999999</c:v>
                </c:pt>
                <c:pt idx="7843" formatCode="General">
                  <c:v>5.2783800000000003</c:v>
                </c:pt>
                <c:pt idx="7844" formatCode="General">
                  <c:v>5.2790499999999998</c:v>
                </c:pt>
                <c:pt idx="7845" formatCode="General">
                  <c:v>5.2797299999999998</c:v>
                </c:pt>
                <c:pt idx="7846" formatCode="General">
                  <c:v>5.2804000000000002</c:v>
                </c:pt>
                <c:pt idx="7847" formatCode="General">
                  <c:v>5.2810699999999997</c:v>
                </c:pt>
                <c:pt idx="7848" formatCode="General">
                  <c:v>5.2817400000000001</c:v>
                </c:pt>
                <c:pt idx="7849" formatCode="General">
                  <c:v>5.2824200000000001</c:v>
                </c:pt>
                <c:pt idx="7850" formatCode="General">
                  <c:v>5.2830899999999996</c:v>
                </c:pt>
                <c:pt idx="7851" formatCode="General">
                  <c:v>5.28376</c:v>
                </c:pt>
                <c:pt idx="7852" formatCode="General">
                  <c:v>5.28444</c:v>
                </c:pt>
                <c:pt idx="7853" formatCode="General">
                  <c:v>5.2851100000000004</c:v>
                </c:pt>
                <c:pt idx="7854" formatCode="General">
                  <c:v>5.2857799999999999</c:v>
                </c:pt>
                <c:pt idx="7855" formatCode="General">
                  <c:v>5.2864599999999999</c:v>
                </c:pt>
                <c:pt idx="7856" formatCode="General">
                  <c:v>5.2871300000000003</c:v>
                </c:pt>
                <c:pt idx="7857" formatCode="General">
                  <c:v>5.2877999999999998</c:v>
                </c:pt>
                <c:pt idx="7858" formatCode="General">
                  <c:v>5.2884700000000002</c:v>
                </c:pt>
                <c:pt idx="7859" formatCode="General">
                  <c:v>5.2891500000000002</c:v>
                </c:pt>
                <c:pt idx="7860" formatCode="General">
                  <c:v>5.2898199999999997</c:v>
                </c:pt>
                <c:pt idx="7861" formatCode="General">
                  <c:v>5.2904900000000001</c:v>
                </c:pt>
                <c:pt idx="7862" formatCode="General">
                  <c:v>5.2911700000000002</c:v>
                </c:pt>
                <c:pt idx="7863" formatCode="General">
                  <c:v>5.2918399999999997</c:v>
                </c:pt>
                <c:pt idx="7864" formatCode="General">
                  <c:v>5.29251</c:v>
                </c:pt>
                <c:pt idx="7865" formatCode="General">
                  <c:v>5.2931900000000001</c:v>
                </c:pt>
                <c:pt idx="7866" formatCode="General">
                  <c:v>5.2938599999999996</c:v>
                </c:pt>
                <c:pt idx="7867" formatCode="General">
                  <c:v>5.29453</c:v>
                </c:pt>
                <c:pt idx="7868" formatCode="General">
                  <c:v>5.2952000000000004</c:v>
                </c:pt>
                <c:pt idx="7869" formatCode="General">
                  <c:v>5.2958800000000004</c:v>
                </c:pt>
                <c:pt idx="7870" formatCode="General">
                  <c:v>5.2965499999999999</c:v>
                </c:pt>
                <c:pt idx="7871" formatCode="General">
                  <c:v>5.2972200000000003</c:v>
                </c:pt>
                <c:pt idx="7872" formatCode="General">
                  <c:v>5.2979000000000003</c:v>
                </c:pt>
                <c:pt idx="7873" formatCode="General">
                  <c:v>5.2985699999999998</c:v>
                </c:pt>
                <c:pt idx="7874" formatCode="General">
                  <c:v>5.2992400000000002</c:v>
                </c:pt>
                <c:pt idx="7875" formatCode="General">
                  <c:v>5.2999200000000002</c:v>
                </c:pt>
                <c:pt idx="7876" formatCode="General">
                  <c:v>5.3005899999999997</c:v>
                </c:pt>
                <c:pt idx="7877" formatCode="General">
                  <c:v>5.3012600000000001</c:v>
                </c:pt>
                <c:pt idx="7878" formatCode="General">
                  <c:v>5.3019299999999996</c:v>
                </c:pt>
                <c:pt idx="7879" formatCode="General">
                  <c:v>5.3026099999999996</c:v>
                </c:pt>
                <c:pt idx="7880" formatCode="General">
                  <c:v>5.30328</c:v>
                </c:pt>
                <c:pt idx="7881" formatCode="General">
                  <c:v>5.3039500000000004</c:v>
                </c:pt>
                <c:pt idx="7882" formatCode="General">
                  <c:v>5.3046300000000004</c:v>
                </c:pt>
                <c:pt idx="7883" formatCode="General">
                  <c:v>5.3052999999999999</c:v>
                </c:pt>
                <c:pt idx="7884" formatCode="General">
                  <c:v>5.3059700000000003</c:v>
                </c:pt>
                <c:pt idx="7885" formatCode="General">
                  <c:v>5.3066500000000003</c:v>
                </c:pt>
                <c:pt idx="7886" formatCode="General">
                  <c:v>5.3073199999999998</c:v>
                </c:pt>
                <c:pt idx="7887" formatCode="General">
                  <c:v>5.3079900000000002</c:v>
                </c:pt>
                <c:pt idx="7888" formatCode="General">
                  <c:v>5.3086599999999997</c:v>
                </c:pt>
                <c:pt idx="7889" formatCode="General">
                  <c:v>5.3093399999999997</c:v>
                </c:pt>
                <c:pt idx="7890" formatCode="General">
                  <c:v>5.3100100000000001</c:v>
                </c:pt>
                <c:pt idx="7891" formatCode="General">
                  <c:v>5.3106799999999996</c:v>
                </c:pt>
                <c:pt idx="7892" formatCode="General">
                  <c:v>5.3113599999999996</c:v>
                </c:pt>
                <c:pt idx="7893" formatCode="General">
                  <c:v>5.31203</c:v>
                </c:pt>
                <c:pt idx="7894" formatCode="General">
                  <c:v>5.3127000000000004</c:v>
                </c:pt>
                <c:pt idx="7895" formatCode="General">
                  <c:v>5.3133800000000004</c:v>
                </c:pt>
                <c:pt idx="7896" formatCode="General">
                  <c:v>5.3140499999999999</c:v>
                </c:pt>
                <c:pt idx="7897" formatCode="General">
                  <c:v>5.3147200000000003</c:v>
                </c:pt>
                <c:pt idx="7898" formatCode="General">
                  <c:v>5.3153899999999998</c:v>
                </c:pt>
                <c:pt idx="7899" formatCode="General">
                  <c:v>5.3160699999999999</c:v>
                </c:pt>
                <c:pt idx="7900" formatCode="General">
                  <c:v>5.3167400000000002</c:v>
                </c:pt>
                <c:pt idx="7901" formatCode="General">
                  <c:v>5.3174099999999997</c:v>
                </c:pt>
                <c:pt idx="7902" formatCode="General">
                  <c:v>5.3180899999999998</c:v>
                </c:pt>
                <c:pt idx="7903" formatCode="General">
                  <c:v>5.3187600000000002</c:v>
                </c:pt>
                <c:pt idx="7904" formatCode="General">
                  <c:v>5.3194299999999997</c:v>
                </c:pt>
                <c:pt idx="7905" formatCode="General">
                  <c:v>5.3201099999999997</c:v>
                </c:pt>
                <c:pt idx="7906" formatCode="General">
                  <c:v>5.3207800000000001</c:v>
                </c:pt>
                <c:pt idx="7907" formatCode="General">
                  <c:v>5.3214499999999996</c:v>
                </c:pt>
                <c:pt idx="7908" formatCode="General">
                  <c:v>5.32212</c:v>
                </c:pt>
                <c:pt idx="7909" formatCode="General">
                  <c:v>5.3228</c:v>
                </c:pt>
                <c:pt idx="7910" formatCode="General">
                  <c:v>5.3234700000000004</c:v>
                </c:pt>
                <c:pt idx="7911" formatCode="General">
                  <c:v>5.3241399999999999</c:v>
                </c:pt>
                <c:pt idx="7912" formatCode="General">
                  <c:v>5.3248199999999999</c:v>
                </c:pt>
                <c:pt idx="7913" formatCode="General">
                  <c:v>5.3254900000000003</c:v>
                </c:pt>
                <c:pt idx="7914" formatCode="General">
                  <c:v>5.3261599999999998</c:v>
                </c:pt>
                <c:pt idx="7915" formatCode="General">
                  <c:v>5.3268399999999998</c:v>
                </c:pt>
                <c:pt idx="7916" formatCode="General">
                  <c:v>5.3275100000000002</c:v>
                </c:pt>
                <c:pt idx="7917" formatCode="General">
                  <c:v>5.3281799999999997</c:v>
                </c:pt>
                <c:pt idx="7918" formatCode="General">
                  <c:v>5.3288500000000001</c:v>
                </c:pt>
                <c:pt idx="7919" formatCode="General">
                  <c:v>5.3295300000000001</c:v>
                </c:pt>
                <c:pt idx="7920" formatCode="General">
                  <c:v>5.3301999999999996</c:v>
                </c:pt>
                <c:pt idx="7921" formatCode="General">
                  <c:v>5.33087</c:v>
                </c:pt>
                <c:pt idx="7922" formatCode="General">
                  <c:v>5.33155</c:v>
                </c:pt>
                <c:pt idx="7923" formatCode="General">
                  <c:v>5.3322200000000004</c:v>
                </c:pt>
                <c:pt idx="7924" formatCode="General">
                  <c:v>5.3328899999999999</c:v>
                </c:pt>
                <c:pt idx="7925" formatCode="General">
                  <c:v>5.3335699999999999</c:v>
                </c:pt>
                <c:pt idx="7926" formatCode="General">
                  <c:v>5.3342400000000003</c:v>
                </c:pt>
                <c:pt idx="7927" formatCode="General">
                  <c:v>5.3349099999999998</c:v>
                </c:pt>
                <c:pt idx="7928" formatCode="General">
                  <c:v>5.3355800000000002</c:v>
                </c:pt>
                <c:pt idx="7929" formatCode="General">
                  <c:v>5.3362600000000002</c:v>
                </c:pt>
                <c:pt idx="7930" formatCode="General">
                  <c:v>5.3369299999999997</c:v>
                </c:pt>
                <c:pt idx="7931" formatCode="General">
                  <c:v>5.3376000000000001</c:v>
                </c:pt>
                <c:pt idx="7932" formatCode="General">
                  <c:v>5.3382800000000001</c:v>
                </c:pt>
                <c:pt idx="7933" formatCode="General">
                  <c:v>5.3389499999999996</c:v>
                </c:pt>
                <c:pt idx="7934" formatCode="General">
                  <c:v>5.33962</c:v>
                </c:pt>
                <c:pt idx="7935" formatCode="General">
                  <c:v>5.3403</c:v>
                </c:pt>
                <c:pt idx="7936" formatCode="General">
                  <c:v>5.3409700000000004</c:v>
                </c:pt>
                <c:pt idx="7937" formatCode="General">
                  <c:v>5.3416399999999999</c:v>
                </c:pt>
                <c:pt idx="7938" formatCode="General">
                  <c:v>5.3423100000000003</c:v>
                </c:pt>
                <c:pt idx="7939" formatCode="General">
                  <c:v>5.3429900000000004</c:v>
                </c:pt>
                <c:pt idx="7940" formatCode="General">
                  <c:v>5.3436599999999999</c:v>
                </c:pt>
                <c:pt idx="7941" formatCode="General">
                  <c:v>5.3443300000000002</c:v>
                </c:pt>
                <c:pt idx="7942" formatCode="General">
                  <c:v>5.3450100000000003</c:v>
                </c:pt>
                <c:pt idx="7943" formatCode="General">
                  <c:v>5.3456799999999998</c:v>
                </c:pt>
                <c:pt idx="7944" formatCode="General">
                  <c:v>5.3463500000000002</c:v>
                </c:pt>
                <c:pt idx="7945" formatCode="General">
                  <c:v>5.3470300000000002</c:v>
                </c:pt>
                <c:pt idx="7946" formatCode="General">
                  <c:v>5.3476999999999997</c:v>
                </c:pt>
                <c:pt idx="7947" formatCode="General">
                  <c:v>5.3483700000000001</c:v>
                </c:pt>
                <c:pt idx="7948" formatCode="General">
                  <c:v>5.3490399999999996</c:v>
                </c:pt>
                <c:pt idx="7949" formatCode="General">
                  <c:v>5.3497199999999996</c:v>
                </c:pt>
                <c:pt idx="7950" formatCode="General">
                  <c:v>5.35039</c:v>
                </c:pt>
                <c:pt idx="7951" formatCode="General">
                  <c:v>5.3510600000000004</c:v>
                </c:pt>
                <c:pt idx="7952" formatCode="General">
                  <c:v>5.3517400000000004</c:v>
                </c:pt>
                <c:pt idx="7953" formatCode="General">
                  <c:v>5.3524099999999999</c:v>
                </c:pt>
                <c:pt idx="7954" formatCode="General">
                  <c:v>5.3530800000000003</c:v>
                </c:pt>
                <c:pt idx="7955" formatCode="General">
                  <c:v>5.3537600000000003</c:v>
                </c:pt>
                <c:pt idx="7956" formatCode="General">
                  <c:v>5.3544299999999998</c:v>
                </c:pt>
                <c:pt idx="7957" formatCode="General">
                  <c:v>5.3551000000000002</c:v>
                </c:pt>
                <c:pt idx="7958" formatCode="General">
                  <c:v>5.3557699999999997</c:v>
                </c:pt>
                <c:pt idx="7959" formatCode="General">
                  <c:v>5.3564499999999997</c:v>
                </c:pt>
                <c:pt idx="7960" formatCode="General">
                  <c:v>5.3571200000000001</c:v>
                </c:pt>
                <c:pt idx="7961" formatCode="General">
                  <c:v>5.3577899999999996</c:v>
                </c:pt>
                <c:pt idx="7962" formatCode="General">
                  <c:v>5.3584699999999996</c:v>
                </c:pt>
                <c:pt idx="7963" formatCode="General">
                  <c:v>5.35914</c:v>
                </c:pt>
                <c:pt idx="7964" formatCode="General">
                  <c:v>5.3598100000000004</c:v>
                </c:pt>
                <c:pt idx="7965" formatCode="General">
                  <c:v>5.3604900000000004</c:v>
                </c:pt>
                <c:pt idx="7966" formatCode="General">
                  <c:v>5.3611599999999999</c:v>
                </c:pt>
                <c:pt idx="7967" formatCode="General">
                  <c:v>5.3618300000000003</c:v>
                </c:pt>
                <c:pt idx="7968" formatCode="General">
                  <c:v>5.3624999999999998</c:v>
                </c:pt>
                <c:pt idx="7969" formatCode="General">
                  <c:v>5.3631799999999998</c:v>
                </c:pt>
                <c:pt idx="7970" formatCode="General">
                  <c:v>5.3638500000000002</c:v>
                </c:pt>
                <c:pt idx="7971" formatCode="General">
                  <c:v>5.3645199999999997</c:v>
                </c:pt>
                <c:pt idx="7972" formatCode="General">
                  <c:v>5.3651999999999997</c:v>
                </c:pt>
                <c:pt idx="7973" formatCode="General">
                  <c:v>5.3658700000000001</c:v>
                </c:pt>
                <c:pt idx="7974" formatCode="General">
                  <c:v>5.3665399999999996</c:v>
                </c:pt>
                <c:pt idx="7975" formatCode="General">
                  <c:v>5.3672199999999997</c:v>
                </c:pt>
                <c:pt idx="7976" formatCode="General">
                  <c:v>5.3678900000000001</c:v>
                </c:pt>
                <c:pt idx="7977" formatCode="General">
                  <c:v>5.3685600000000004</c:v>
                </c:pt>
                <c:pt idx="7978" formatCode="General">
                  <c:v>5.3692399999999996</c:v>
                </c:pt>
                <c:pt idx="7979" formatCode="General">
                  <c:v>5.36991</c:v>
                </c:pt>
                <c:pt idx="7980" formatCode="General">
                  <c:v>5.3705800000000004</c:v>
                </c:pt>
                <c:pt idx="7981" formatCode="General">
                  <c:v>5.3712499999999999</c:v>
                </c:pt>
                <c:pt idx="7982" formatCode="General">
                  <c:v>5.3719299999999999</c:v>
                </c:pt>
                <c:pt idx="7983" formatCode="General">
                  <c:v>5.3726000000000003</c:v>
                </c:pt>
                <c:pt idx="7984" formatCode="General">
                  <c:v>5.3732699999999998</c:v>
                </c:pt>
                <c:pt idx="7985" formatCode="General">
                  <c:v>5.3739499999999998</c:v>
                </c:pt>
                <c:pt idx="7986" formatCode="General">
                  <c:v>5.3746200000000002</c:v>
                </c:pt>
                <c:pt idx="7987" formatCode="General">
                  <c:v>5.3752899999999997</c:v>
                </c:pt>
                <c:pt idx="7988" formatCode="General">
                  <c:v>5.3759699999999997</c:v>
                </c:pt>
                <c:pt idx="7989" formatCode="General">
                  <c:v>5.3766400000000001</c:v>
                </c:pt>
                <c:pt idx="7990" formatCode="General">
                  <c:v>5.3773099999999996</c:v>
                </c:pt>
                <c:pt idx="7991" formatCode="General">
                  <c:v>5.37798</c:v>
                </c:pt>
                <c:pt idx="7992" formatCode="General">
                  <c:v>5.37866</c:v>
                </c:pt>
                <c:pt idx="7993" formatCode="General">
                  <c:v>5.3793300000000004</c:v>
                </c:pt>
                <c:pt idx="7994" formatCode="General">
                  <c:v>5.38</c:v>
                </c:pt>
                <c:pt idx="7995" formatCode="General">
                  <c:v>5.3806799999999999</c:v>
                </c:pt>
                <c:pt idx="7996" formatCode="General">
                  <c:v>5.3813500000000003</c:v>
                </c:pt>
                <c:pt idx="7997" formatCode="General">
                  <c:v>5.3820199999999998</c:v>
                </c:pt>
                <c:pt idx="7998" formatCode="General">
                  <c:v>5.3826999999999998</c:v>
                </c:pt>
                <c:pt idx="7999" formatCode="General">
                  <c:v>5.3833700000000002</c:v>
                </c:pt>
                <c:pt idx="8000" formatCode="General">
                  <c:v>5.3840399999999997</c:v>
                </c:pt>
                <c:pt idx="8001" formatCode="General">
                  <c:v>5.3847100000000001</c:v>
                </c:pt>
                <c:pt idx="8002" formatCode="General">
                  <c:v>5.3853900000000001</c:v>
                </c:pt>
                <c:pt idx="8003" formatCode="General">
                  <c:v>5.3860599999999996</c:v>
                </c:pt>
                <c:pt idx="8004" formatCode="General">
                  <c:v>5.38673</c:v>
                </c:pt>
                <c:pt idx="8005" formatCode="General">
                  <c:v>5.38741</c:v>
                </c:pt>
                <c:pt idx="8006" formatCode="General">
                  <c:v>5.3880800000000004</c:v>
                </c:pt>
                <c:pt idx="8007" formatCode="General">
                  <c:v>5.3887499999999999</c:v>
                </c:pt>
                <c:pt idx="8008" formatCode="General">
                  <c:v>5.3894299999999999</c:v>
                </c:pt>
                <c:pt idx="8009" formatCode="General">
                  <c:v>5.3901000000000003</c:v>
                </c:pt>
                <c:pt idx="8010" formatCode="General">
                  <c:v>5.3907699999999998</c:v>
                </c:pt>
                <c:pt idx="8011" formatCode="General">
                  <c:v>5.3914400000000002</c:v>
                </c:pt>
                <c:pt idx="8012" formatCode="General">
                  <c:v>5.3921200000000002</c:v>
                </c:pt>
                <c:pt idx="8013" formatCode="General">
                  <c:v>5.3927899999999998</c:v>
                </c:pt>
                <c:pt idx="8014" formatCode="General">
                  <c:v>5.3934600000000001</c:v>
                </c:pt>
                <c:pt idx="8015" formatCode="General">
                  <c:v>5.3941400000000002</c:v>
                </c:pt>
                <c:pt idx="8016" formatCode="General">
                  <c:v>5.3948099999999997</c:v>
                </c:pt>
                <c:pt idx="8017" formatCode="General">
                  <c:v>5.3954800000000001</c:v>
                </c:pt>
                <c:pt idx="8018" formatCode="General">
                  <c:v>5.3961600000000001</c:v>
                </c:pt>
                <c:pt idx="8019" formatCode="General">
                  <c:v>5.3968299999999996</c:v>
                </c:pt>
                <c:pt idx="8020" formatCode="General">
                  <c:v>5.3975</c:v>
                </c:pt>
                <c:pt idx="8021" formatCode="General">
                  <c:v>5.3981700000000004</c:v>
                </c:pt>
                <c:pt idx="8022" formatCode="General">
                  <c:v>5.3988500000000004</c:v>
                </c:pt>
                <c:pt idx="8023" formatCode="General">
                  <c:v>5.3995199999999999</c:v>
                </c:pt>
                <c:pt idx="8024" formatCode="General">
                  <c:v>5.4001900000000003</c:v>
                </c:pt>
                <c:pt idx="8025" formatCode="General">
                  <c:v>5.4008700000000003</c:v>
                </c:pt>
                <c:pt idx="8026" formatCode="General">
                  <c:v>5.4015399999999998</c:v>
                </c:pt>
                <c:pt idx="8027" formatCode="General">
                  <c:v>5.4022100000000002</c:v>
                </c:pt>
                <c:pt idx="8028" formatCode="General">
                  <c:v>5.4028900000000002</c:v>
                </c:pt>
                <c:pt idx="8029" formatCode="General">
                  <c:v>5.4035599999999997</c:v>
                </c:pt>
                <c:pt idx="8030" formatCode="General">
                  <c:v>5.4042300000000001</c:v>
                </c:pt>
                <c:pt idx="8031" formatCode="General">
                  <c:v>5.4048999999999996</c:v>
                </c:pt>
                <c:pt idx="8032" formatCode="General">
                  <c:v>5.4055799999999996</c:v>
                </c:pt>
                <c:pt idx="8033" formatCode="General">
                  <c:v>5.40625</c:v>
                </c:pt>
                <c:pt idx="8034" formatCode="General">
                  <c:v>5.4069200000000004</c:v>
                </c:pt>
                <c:pt idx="8035" formatCode="General">
                  <c:v>5.4076000000000004</c:v>
                </c:pt>
                <c:pt idx="8036" formatCode="General">
                  <c:v>5.4082699999999999</c:v>
                </c:pt>
                <c:pt idx="8037" formatCode="General">
                  <c:v>5.4089400000000003</c:v>
                </c:pt>
                <c:pt idx="8038" formatCode="General">
                  <c:v>5.4096200000000003</c:v>
                </c:pt>
                <c:pt idx="8039" formatCode="General">
                  <c:v>5.4102899999999998</c:v>
                </c:pt>
                <c:pt idx="8040" formatCode="General">
                  <c:v>5.4109600000000002</c:v>
                </c:pt>
                <c:pt idx="8041" formatCode="General">
                  <c:v>5.4116299999999997</c:v>
                </c:pt>
                <c:pt idx="8042" formatCode="General">
                  <c:v>5.4123099999999997</c:v>
                </c:pt>
                <c:pt idx="8043" formatCode="General">
                  <c:v>5.4129800000000001</c:v>
                </c:pt>
                <c:pt idx="8044" formatCode="General">
                  <c:v>5.4136499999999996</c:v>
                </c:pt>
                <c:pt idx="8045" formatCode="General">
                  <c:v>5.4143299999999996</c:v>
                </c:pt>
                <c:pt idx="8046" formatCode="General">
                  <c:v>5.415</c:v>
                </c:pt>
                <c:pt idx="8047" formatCode="General">
                  <c:v>5.4156700000000004</c:v>
                </c:pt>
                <c:pt idx="8048" formatCode="General">
                  <c:v>5.4163500000000004</c:v>
                </c:pt>
                <c:pt idx="8049" formatCode="General">
                  <c:v>5.4170199999999999</c:v>
                </c:pt>
                <c:pt idx="8050" formatCode="General">
                  <c:v>5.4176900000000003</c:v>
                </c:pt>
                <c:pt idx="8051" formatCode="General">
                  <c:v>5.4183599999999998</c:v>
                </c:pt>
                <c:pt idx="8052" formatCode="General">
                  <c:v>5.4190399999999999</c:v>
                </c:pt>
                <c:pt idx="8053" formatCode="General">
                  <c:v>5.4197100000000002</c:v>
                </c:pt>
                <c:pt idx="8054" formatCode="General">
                  <c:v>5.4203799999999998</c:v>
                </c:pt>
                <c:pt idx="8055" formatCode="General">
                  <c:v>5.4210599999999998</c:v>
                </c:pt>
                <c:pt idx="8056" formatCode="General">
                  <c:v>5.4217300000000002</c:v>
                </c:pt>
                <c:pt idx="8057" formatCode="General">
                  <c:v>5.4223999999999997</c:v>
                </c:pt>
                <c:pt idx="8058" formatCode="General">
                  <c:v>5.4230799999999997</c:v>
                </c:pt>
                <c:pt idx="8059" formatCode="General">
                  <c:v>5.4237500000000001</c:v>
                </c:pt>
                <c:pt idx="8060" formatCode="General">
                  <c:v>5.4244199999999996</c:v>
                </c:pt>
                <c:pt idx="8061" formatCode="General">
                  <c:v>5.42509</c:v>
                </c:pt>
                <c:pt idx="8062" formatCode="General">
                  <c:v>5.42577</c:v>
                </c:pt>
                <c:pt idx="8063" formatCode="General">
                  <c:v>5.4264400000000004</c:v>
                </c:pt>
                <c:pt idx="8064" formatCode="General">
                  <c:v>5.4271099999999999</c:v>
                </c:pt>
                <c:pt idx="8065" formatCode="General">
                  <c:v>5.4277899999999999</c:v>
                </c:pt>
                <c:pt idx="8066" formatCode="General">
                  <c:v>5.4284600000000003</c:v>
                </c:pt>
                <c:pt idx="8067" formatCode="General">
                  <c:v>5.4291299999999998</c:v>
                </c:pt>
                <c:pt idx="8068" formatCode="General">
                  <c:v>5.4298099999999998</c:v>
                </c:pt>
                <c:pt idx="8069" formatCode="General">
                  <c:v>5.4304800000000002</c:v>
                </c:pt>
                <c:pt idx="8070" formatCode="General">
                  <c:v>5.4311499999999997</c:v>
                </c:pt>
                <c:pt idx="8071" formatCode="General">
                  <c:v>5.4318200000000001</c:v>
                </c:pt>
                <c:pt idx="8072" formatCode="General">
                  <c:v>5.4325000000000001</c:v>
                </c:pt>
                <c:pt idx="8073" formatCode="General">
                  <c:v>5.4331699999999996</c:v>
                </c:pt>
                <c:pt idx="8074" formatCode="General">
                  <c:v>5.43384</c:v>
                </c:pt>
                <c:pt idx="8075" formatCode="General">
                  <c:v>5.43452</c:v>
                </c:pt>
                <c:pt idx="8076" formatCode="General">
                  <c:v>5.4351900000000004</c:v>
                </c:pt>
                <c:pt idx="8077" formatCode="General">
                  <c:v>5.4358599999999999</c:v>
                </c:pt>
                <c:pt idx="8078" formatCode="General">
                  <c:v>5.4365399999999999</c:v>
                </c:pt>
                <c:pt idx="8079" formatCode="General">
                  <c:v>5.4372100000000003</c:v>
                </c:pt>
                <c:pt idx="8080" formatCode="General">
                  <c:v>5.4378799999999998</c:v>
                </c:pt>
                <c:pt idx="8081" formatCode="General">
                  <c:v>5.4385500000000002</c:v>
                </c:pt>
                <c:pt idx="8082" formatCode="General">
                  <c:v>5.4392300000000002</c:v>
                </c:pt>
                <c:pt idx="8083" formatCode="General">
                  <c:v>5.4398999999999997</c:v>
                </c:pt>
                <c:pt idx="8084" formatCode="General">
                  <c:v>5.4405700000000001</c:v>
                </c:pt>
                <c:pt idx="8085" formatCode="General">
                  <c:v>5.4412500000000001</c:v>
                </c:pt>
                <c:pt idx="8086" formatCode="General">
                  <c:v>5.4419199999999996</c:v>
                </c:pt>
                <c:pt idx="8087" formatCode="General">
                  <c:v>5.44259</c:v>
                </c:pt>
                <c:pt idx="8088" formatCode="General">
                  <c:v>5.4432700000000001</c:v>
                </c:pt>
                <c:pt idx="8089" formatCode="General">
                  <c:v>5.4439399999999996</c:v>
                </c:pt>
                <c:pt idx="8090" formatCode="General">
                  <c:v>5.4446099999999999</c:v>
                </c:pt>
                <c:pt idx="8091" formatCode="General">
                  <c:v>5.4452800000000003</c:v>
                </c:pt>
                <c:pt idx="8092" formatCode="General">
                  <c:v>5.4459600000000004</c:v>
                </c:pt>
                <c:pt idx="8093" formatCode="General">
                  <c:v>5.4466299999999999</c:v>
                </c:pt>
                <c:pt idx="8094" formatCode="General">
                  <c:v>5.4473000000000003</c:v>
                </c:pt>
                <c:pt idx="8095" formatCode="General">
                  <c:v>5.4479800000000003</c:v>
                </c:pt>
                <c:pt idx="8096" formatCode="General">
                  <c:v>5.4486499999999998</c:v>
                </c:pt>
                <c:pt idx="8097" formatCode="General">
                  <c:v>5.4493200000000002</c:v>
                </c:pt>
                <c:pt idx="8098" formatCode="General">
                  <c:v>5.45</c:v>
                </c:pt>
                <c:pt idx="8099" formatCode="General">
                  <c:v>5.4506699999999997</c:v>
                </c:pt>
                <c:pt idx="8100" formatCode="General">
                  <c:v>5.4513400000000001</c:v>
                </c:pt>
                <c:pt idx="8101" formatCode="General">
                  <c:v>5.4520099999999996</c:v>
                </c:pt>
                <c:pt idx="8102" formatCode="General">
                  <c:v>5.4526899999999996</c:v>
                </c:pt>
                <c:pt idx="8103" formatCode="General">
                  <c:v>5.45336</c:v>
                </c:pt>
                <c:pt idx="8104" formatCode="General">
                  <c:v>5.4540300000000004</c:v>
                </c:pt>
                <c:pt idx="8105" formatCode="General">
                  <c:v>5.4547100000000004</c:v>
                </c:pt>
                <c:pt idx="8106" formatCode="General">
                  <c:v>5.4553799999999999</c:v>
                </c:pt>
                <c:pt idx="8107" formatCode="General">
                  <c:v>5.4560500000000003</c:v>
                </c:pt>
                <c:pt idx="8108" formatCode="General">
                  <c:v>5.4567300000000003</c:v>
                </c:pt>
                <c:pt idx="8109" formatCode="General">
                  <c:v>5.4573999999999998</c:v>
                </c:pt>
                <c:pt idx="8110" formatCode="General">
                  <c:v>5.4580700000000002</c:v>
                </c:pt>
                <c:pt idx="8111" formatCode="General">
                  <c:v>5.4587399999999997</c:v>
                </c:pt>
                <c:pt idx="8112" formatCode="General">
                  <c:v>5.4594199999999997</c:v>
                </c:pt>
                <c:pt idx="8113" formatCode="General">
                  <c:v>5.4600900000000001</c:v>
                </c:pt>
                <c:pt idx="8114" formatCode="General">
                  <c:v>5.4607599999999996</c:v>
                </c:pt>
                <c:pt idx="8115" formatCode="General">
                  <c:v>5.4614399999999996</c:v>
                </c:pt>
                <c:pt idx="8116" formatCode="General">
                  <c:v>5.46211</c:v>
                </c:pt>
                <c:pt idx="8117" formatCode="General">
                  <c:v>5.4627800000000004</c:v>
                </c:pt>
                <c:pt idx="8118" formatCode="General">
                  <c:v>5.4634600000000004</c:v>
                </c:pt>
                <c:pt idx="8119" formatCode="General">
                  <c:v>5.4641299999999999</c:v>
                </c:pt>
                <c:pt idx="8120" formatCode="General">
                  <c:v>5.4648000000000003</c:v>
                </c:pt>
                <c:pt idx="8121" formatCode="General">
                  <c:v>5.4654699999999998</c:v>
                </c:pt>
                <c:pt idx="8122" formatCode="General">
                  <c:v>5.4661499999999998</c:v>
                </c:pt>
                <c:pt idx="8123" formatCode="General">
                  <c:v>5.4668200000000002</c:v>
                </c:pt>
                <c:pt idx="8124" formatCode="General">
                  <c:v>5.4674899999999997</c:v>
                </c:pt>
                <c:pt idx="8125" formatCode="General">
                  <c:v>5.4681699999999998</c:v>
                </c:pt>
                <c:pt idx="8126" formatCode="General">
                  <c:v>5.4688400000000001</c:v>
                </c:pt>
                <c:pt idx="8127" formatCode="General">
                  <c:v>5.4695099999999996</c:v>
                </c:pt>
                <c:pt idx="8128" formatCode="General">
                  <c:v>5.4701899999999997</c:v>
                </c:pt>
                <c:pt idx="8129" formatCode="General">
                  <c:v>5.4708600000000001</c:v>
                </c:pt>
                <c:pt idx="8130" formatCode="General">
                  <c:v>5.4715299999999996</c:v>
                </c:pt>
                <c:pt idx="8131" formatCode="General">
                  <c:v>5.4722</c:v>
                </c:pt>
                <c:pt idx="8132" formatCode="General">
                  <c:v>5.47288</c:v>
                </c:pt>
                <c:pt idx="8133" formatCode="General">
                  <c:v>5.4735500000000004</c:v>
                </c:pt>
                <c:pt idx="8134" formatCode="General">
                  <c:v>5.4742199999999999</c:v>
                </c:pt>
                <c:pt idx="8135" formatCode="General">
                  <c:v>5.4748999999999999</c:v>
                </c:pt>
                <c:pt idx="8136" formatCode="General">
                  <c:v>5.4755700000000003</c:v>
                </c:pt>
                <c:pt idx="8137" formatCode="General">
                  <c:v>5.4762399999999998</c:v>
                </c:pt>
                <c:pt idx="8138" formatCode="General">
                  <c:v>5.4769199999999998</c:v>
                </c:pt>
                <c:pt idx="8139" formatCode="General">
                  <c:v>5.4775900000000002</c:v>
                </c:pt>
                <c:pt idx="8140" formatCode="General">
                  <c:v>5.4782599999999997</c:v>
                </c:pt>
                <c:pt idx="8141" formatCode="General">
                  <c:v>5.4789300000000001</c:v>
                </c:pt>
                <c:pt idx="8142" formatCode="General">
                  <c:v>5.4796100000000001</c:v>
                </c:pt>
                <c:pt idx="8143" formatCode="General">
                  <c:v>5.4802799999999996</c:v>
                </c:pt>
                <c:pt idx="8144" formatCode="General">
                  <c:v>5.48095</c:v>
                </c:pt>
                <c:pt idx="8145" formatCode="General">
                  <c:v>5.48163</c:v>
                </c:pt>
                <c:pt idx="8146" formatCode="General">
                  <c:v>5.4823000000000004</c:v>
                </c:pt>
                <c:pt idx="8147" formatCode="General">
                  <c:v>5.4829699999999999</c:v>
                </c:pt>
                <c:pt idx="8148" formatCode="General">
                  <c:v>5.4836499999999999</c:v>
                </c:pt>
                <c:pt idx="8149" formatCode="General">
                  <c:v>5.4843200000000003</c:v>
                </c:pt>
                <c:pt idx="8150" formatCode="General">
                  <c:v>5.4849899999999998</c:v>
                </c:pt>
                <c:pt idx="8151" formatCode="General">
                  <c:v>5.4856600000000002</c:v>
                </c:pt>
                <c:pt idx="8152" formatCode="General">
                  <c:v>5.4863400000000002</c:v>
                </c:pt>
                <c:pt idx="8153" formatCode="General">
                  <c:v>5.4870099999999997</c:v>
                </c:pt>
                <c:pt idx="8154" formatCode="General">
                  <c:v>5.4876800000000001</c:v>
                </c:pt>
                <c:pt idx="8155" formatCode="General">
                  <c:v>5.4883600000000001</c:v>
                </c:pt>
                <c:pt idx="8156" formatCode="General">
                  <c:v>5.4890299999999996</c:v>
                </c:pt>
                <c:pt idx="8157" formatCode="General">
                  <c:v>5.4897</c:v>
                </c:pt>
                <c:pt idx="8158" formatCode="General">
                  <c:v>5.49038</c:v>
                </c:pt>
                <c:pt idx="8159" formatCode="General">
                  <c:v>5.4910500000000004</c:v>
                </c:pt>
                <c:pt idx="8160" formatCode="General">
                  <c:v>5.4917199999999999</c:v>
                </c:pt>
                <c:pt idx="8161" formatCode="General">
                  <c:v>5.4923900000000003</c:v>
                </c:pt>
                <c:pt idx="8162" formatCode="General">
                  <c:v>5.4930700000000003</c:v>
                </c:pt>
                <c:pt idx="8163" formatCode="General">
                  <c:v>5.4937399999999998</c:v>
                </c:pt>
                <c:pt idx="8164" formatCode="General">
                  <c:v>5.4944100000000002</c:v>
                </c:pt>
                <c:pt idx="8165" formatCode="General">
                  <c:v>5.4950900000000003</c:v>
                </c:pt>
                <c:pt idx="8166" formatCode="General">
                  <c:v>5.4957599999999998</c:v>
                </c:pt>
                <c:pt idx="8167" formatCode="General">
                  <c:v>5.4964300000000001</c:v>
                </c:pt>
                <c:pt idx="8168" formatCode="General">
                  <c:v>5.4971100000000002</c:v>
                </c:pt>
                <c:pt idx="8169" formatCode="General">
                  <c:v>5.4977799999999997</c:v>
                </c:pt>
                <c:pt idx="8170" formatCode="General">
                  <c:v>5.4984500000000001</c:v>
                </c:pt>
                <c:pt idx="8171" formatCode="General">
                  <c:v>5.4991300000000001</c:v>
                </c:pt>
                <c:pt idx="8172" formatCode="General">
                  <c:v>5.4997999999999996</c:v>
                </c:pt>
                <c:pt idx="8173" formatCode="General">
                  <c:v>5.50047</c:v>
                </c:pt>
                <c:pt idx="8174" formatCode="General">
                  <c:v>5.5011400000000004</c:v>
                </c:pt>
                <c:pt idx="8175" formatCode="General">
                  <c:v>5.5018200000000004</c:v>
                </c:pt>
                <c:pt idx="8176" formatCode="General">
                  <c:v>5.5024899999999999</c:v>
                </c:pt>
                <c:pt idx="8177" formatCode="General">
                  <c:v>5.5031600000000003</c:v>
                </c:pt>
                <c:pt idx="8178" formatCode="General">
                  <c:v>5.5038400000000003</c:v>
                </c:pt>
                <c:pt idx="8179" formatCode="General">
                  <c:v>5.5045099999999998</c:v>
                </c:pt>
                <c:pt idx="8180" formatCode="General">
                  <c:v>5.5051800000000002</c:v>
                </c:pt>
                <c:pt idx="8181" formatCode="General">
                  <c:v>5.5058600000000002</c:v>
                </c:pt>
                <c:pt idx="8182" formatCode="General">
                  <c:v>5.5065299999999997</c:v>
                </c:pt>
                <c:pt idx="8183" formatCode="General">
                  <c:v>5.5072000000000001</c:v>
                </c:pt>
                <c:pt idx="8184" formatCode="General">
                  <c:v>5.5078699999999996</c:v>
                </c:pt>
                <c:pt idx="8185" formatCode="General">
                  <c:v>5.5085499999999996</c:v>
                </c:pt>
                <c:pt idx="8186" formatCode="General">
                  <c:v>5.50922</c:v>
                </c:pt>
                <c:pt idx="8187" formatCode="General">
                  <c:v>5.5098900000000004</c:v>
                </c:pt>
                <c:pt idx="8188" formatCode="General">
                  <c:v>5.5105700000000004</c:v>
                </c:pt>
                <c:pt idx="8189" formatCode="General">
                  <c:v>5.5112399999999999</c:v>
                </c:pt>
                <c:pt idx="8190" formatCode="General">
                  <c:v>5.5119100000000003</c:v>
                </c:pt>
                <c:pt idx="8191" formatCode="General">
                  <c:v>5.5125900000000003</c:v>
                </c:pt>
                <c:pt idx="8192" formatCode="General">
                  <c:v>5.5132599999999998</c:v>
                </c:pt>
                <c:pt idx="8193" formatCode="General">
                  <c:v>5.5139300000000002</c:v>
                </c:pt>
                <c:pt idx="8194" formatCode="General">
                  <c:v>5.5145999999999997</c:v>
                </c:pt>
                <c:pt idx="8195" formatCode="General">
                  <c:v>5.5152799999999997</c:v>
                </c:pt>
                <c:pt idx="8196" formatCode="General">
                  <c:v>5.5159500000000001</c:v>
                </c:pt>
                <c:pt idx="8197" formatCode="General">
                  <c:v>5.5166199999999996</c:v>
                </c:pt>
                <c:pt idx="8198" formatCode="General">
                  <c:v>5.5172999999999996</c:v>
                </c:pt>
                <c:pt idx="8199" formatCode="General">
                  <c:v>5.51797</c:v>
                </c:pt>
                <c:pt idx="8200" formatCode="General">
                  <c:v>5.5186400000000004</c:v>
                </c:pt>
                <c:pt idx="8201" formatCode="General">
                  <c:v>5.5193199999999996</c:v>
                </c:pt>
                <c:pt idx="8202" formatCode="General">
                  <c:v>5.51999</c:v>
                </c:pt>
                <c:pt idx="8203" formatCode="General">
                  <c:v>5.5206600000000003</c:v>
                </c:pt>
                <c:pt idx="8204" formatCode="General">
                  <c:v>5.5213299999999998</c:v>
                </c:pt>
                <c:pt idx="8205" formatCode="General">
                  <c:v>5.5220099999999999</c:v>
                </c:pt>
                <c:pt idx="8206" formatCode="General">
                  <c:v>5.5226800000000003</c:v>
                </c:pt>
                <c:pt idx="8207" formatCode="General">
                  <c:v>5.5233499999999998</c:v>
                </c:pt>
                <c:pt idx="8208" formatCode="General">
                  <c:v>5.5240299999999998</c:v>
                </c:pt>
                <c:pt idx="8209" formatCode="General">
                  <c:v>5.5247000000000002</c:v>
                </c:pt>
                <c:pt idx="8210" formatCode="General">
                  <c:v>5.5253699999999997</c:v>
                </c:pt>
                <c:pt idx="8211" formatCode="General">
                  <c:v>5.5260499999999997</c:v>
                </c:pt>
                <c:pt idx="8212" formatCode="General">
                  <c:v>5.5267200000000001</c:v>
                </c:pt>
                <c:pt idx="8213" formatCode="General">
                  <c:v>5.5273899999999996</c:v>
                </c:pt>
                <c:pt idx="8214" formatCode="General">
                  <c:v>5.52806</c:v>
                </c:pt>
                <c:pt idx="8215" formatCode="General">
                  <c:v>5.52874</c:v>
                </c:pt>
                <c:pt idx="8216" formatCode="General">
                  <c:v>5.5294100000000004</c:v>
                </c:pt>
                <c:pt idx="8217" formatCode="General">
                  <c:v>5.5300799999999999</c:v>
                </c:pt>
                <c:pt idx="8218" formatCode="General">
                  <c:v>5.5307599999999999</c:v>
                </c:pt>
                <c:pt idx="8219" formatCode="General">
                  <c:v>5.5314300000000003</c:v>
                </c:pt>
                <c:pt idx="8220" formatCode="General">
                  <c:v>5.5320999999999998</c:v>
                </c:pt>
                <c:pt idx="8221" formatCode="General">
                  <c:v>5.5327799999999998</c:v>
                </c:pt>
                <c:pt idx="8222" formatCode="General">
                  <c:v>5.5334500000000002</c:v>
                </c:pt>
                <c:pt idx="8223" formatCode="General">
                  <c:v>5.5341199999999997</c:v>
                </c:pt>
                <c:pt idx="8224" formatCode="General">
                  <c:v>5.5347900000000001</c:v>
                </c:pt>
                <c:pt idx="8225" formatCode="General">
                  <c:v>5.5354700000000001</c:v>
                </c:pt>
                <c:pt idx="8226" formatCode="General">
                  <c:v>5.5361399999999996</c:v>
                </c:pt>
                <c:pt idx="8227" formatCode="General">
                  <c:v>5.53681</c:v>
                </c:pt>
                <c:pt idx="8228" formatCode="General">
                  <c:v>5.53749</c:v>
                </c:pt>
                <c:pt idx="8229" formatCode="General">
                  <c:v>5.5381600000000004</c:v>
                </c:pt>
                <c:pt idx="8230" formatCode="General">
                  <c:v>5.5388299999999999</c:v>
                </c:pt>
                <c:pt idx="8231" formatCode="General">
                  <c:v>5.5395099999999999</c:v>
                </c:pt>
                <c:pt idx="8232" formatCode="General">
                  <c:v>5.5401800000000003</c:v>
                </c:pt>
                <c:pt idx="8233" formatCode="General">
                  <c:v>5.5408499999999998</c:v>
                </c:pt>
                <c:pt idx="8234" formatCode="General">
                  <c:v>5.5415200000000002</c:v>
                </c:pt>
                <c:pt idx="8235" formatCode="General">
                  <c:v>5.5422000000000002</c:v>
                </c:pt>
                <c:pt idx="8236" formatCode="General">
                  <c:v>5.5428699999999997</c:v>
                </c:pt>
                <c:pt idx="8237" formatCode="General">
                  <c:v>5.5435400000000001</c:v>
                </c:pt>
                <c:pt idx="8238" formatCode="General">
                  <c:v>5.5442200000000001</c:v>
                </c:pt>
                <c:pt idx="8239" formatCode="General">
                  <c:v>5.5448899999999997</c:v>
                </c:pt>
                <c:pt idx="8240" formatCode="General">
                  <c:v>5.54556</c:v>
                </c:pt>
                <c:pt idx="8241" formatCode="General">
                  <c:v>5.5462400000000001</c:v>
                </c:pt>
                <c:pt idx="8242" formatCode="General">
                  <c:v>5.5469099999999996</c:v>
                </c:pt>
                <c:pt idx="8243" formatCode="General">
                  <c:v>5.54758</c:v>
                </c:pt>
                <c:pt idx="8244" formatCode="General">
                  <c:v>5.5482500000000003</c:v>
                </c:pt>
                <c:pt idx="8245" formatCode="General">
                  <c:v>5.5489300000000004</c:v>
                </c:pt>
                <c:pt idx="8246" formatCode="General">
                  <c:v>5.5495999999999999</c:v>
                </c:pt>
                <c:pt idx="8247" formatCode="General">
                  <c:v>5.5502700000000003</c:v>
                </c:pt>
                <c:pt idx="8248" formatCode="General">
                  <c:v>5.5509500000000003</c:v>
                </c:pt>
                <c:pt idx="8249" formatCode="General">
                  <c:v>5.5516199999999998</c:v>
                </c:pt>
                <c:pt idx="8250" formatCode="General">
                  <c:v>5.5522900000000002</c:v>
                </c:pt>
                <c:pt idx="8251" formatCode="General">
                  <c:v>5.5529700000000002</c:v>
                </c:pt>
                <c:pt idx="8252" formatCode="General">
                  <c:v>5.5536399999999997</c:v>
                </c:pt>
                <c:pt idx="8253" formatCode="General">
                  <c:v>5.5543100000000001</c:v>
                </c:pt>
                <c:pt idx="8254" formatCode="General">
                  <c:v>5.5549799999999996</c:v>
                </c:pt>
                <c:pt idx="8255" formatCode="General">
                  <c:v>5.5556599999999996</c:v>
                </c:pt>
                <c:pt idx="8256" formatCode="General">
                  <c:v>5.55633</c:v>
                </c:pt>
                <c:pt idx="8257" formatCode="General">
                  <c:v>5.5570000000000004</c:v>
                </c:pt>
                <c:pt idx="8258" formatCode="General">
                  <c:v>5.5576800000000004</c:v>
                </c:pt>
                <c:pt idx="8259" formatCode="General">
                  <c:v>5.5583499999999999</c:v>
                </c:pt>
                <c:pt idx="8260" formatCode="General">
                  <c:v>5.5590200000000003</c:v>
                </c:pt>
                <c:pt idx="8261" formatCode="General">
                  <c:v>5.5597000000000003</c:v>
                </c:pt>
                <c:pt idx="8262" formatCode="General">
                  <c:v>5.5603699999999998</c:v>
                </c:pt>
                <c:pt idx="8263" formatCode="General">
                  <c:v>5.5610400000000002</c:v>
                </c:pt>
                <c:pt idx="8264" formatCode="General">
                  <c:v>5.5617099999999997</c:v>
                </c:pt>
                <c:pt idx="8265" formatCode="General">
                  <c:v>5.5623899999999997</c:v>
                </c:pt>
                <c:pt idx="8266" formatCode="General">
                  <c:v>5.5630600000000001</c:v>
                </c:pt>
                <c:pt idx="8267" formatCode="General">
                  <c:v>5.5637299999999996</c:v>
                </c:pt>
                <c:pt idx="8268" formatCode="General">
                  <c:v>5.5644099999999996</c:v>
                </c:pt>
                <c:pt idx="8269" formatCode="General">
                  <c:v>5.56508</c:v>
                </c:pt>
                <c:pt idx="8270" formatCode="General">
                  <c:v>5.5657500000000004</c:v>
                </c:pt>
                <c:pt idx="8271" formatCode="General">
                  <c:v>5.5664300000000004</c:v>
                </c:pt>
                <c:pt idx="8272" formatCode="General">
                  <c:v>5.5670999999999999</c:v>
                </c:pt>
                <c:pt idx="8273" formatCode="General">
                  <c:v>5.5677700000000003</c:v>
                </c:pt>
                <c:pt idx="8274" formatCode="General">
                  <c:v>5.5684399999999998</c:v>
                </c:pt>
                <c:pt idx="8275" formatCode="General">
                  <c:v>5.5691199999999998</c:v>
                </c:pt>
                <c:pt idx="8276" formatCode="General">
                  <c:v>5.5697900000000002</c:v>
                </c:pt>
                <c:pt idx="8277" formatCode="General">
                  <c:v>5.5704599999999997</c:v>
                </c:pt>
                <c:pt idx="8278" formatCode="General">
                  <c:v>5.5711399999999998</c:v>
                </c:pt>
                <c:pt idx="8279" formatCode="General">
                  <c:v>5.5718100000000002</c:v>
                </c:pt>
                <c:pt idx="8280" formatCode="General">
                  <c:v>5.5724799999999997</c:v>
                </c:pt>
                <c:pt idx="8281" formatCode="General">
                  <c:v>5.5731599999999997</c:v>
                </c:pt>
                <c:pt idx="8282" formatCode="General">
                  <c:v>5.5738300000000001</c:v>
                </c:pt>
                <c:pt idx="8283" formatCode="General">
                  <c:v>5.5744999999999996</c:v>
                </c:pt>
                <c:pt idx="8284" formatCode="General">
                  <c:v>5.57517</c:v>
                </c:pt>
                <c:pt idx="8285" formatCode="General">
                  <c:v>5.57585</c:v>
                </c:pt>
                <c:pt idx="8286" formatCode="General">
                  <c:v>5.5765200000000004</c:v>
                </c:pt>
                <c:pt idx="8287" formatCode="General">
                  <c:v>5.5771899999999999</c:v>
                </c:pt>
                <c:pt idx="8288" formatCode="General">
                  <c:v>5.5778699999999999</c:v>
                </c:pt>
                <c:pt idx="8289" formatCode="General">
                  <c:v>5.5785400000000003</c:v>
                </c:pt>
                <c:pt idx="8290" formatCode="General">
                  <c:v>5.5792099999999998</c:v>
                </c:pt>
                <c:pt idx="8291" formatCode="General">
                  <c:v>5.5798899999999998</c:v>
                </c:pt>
                <c:pt idx="8292" formatCode="General">
                  <c:v>5.5805600000000002</c:v>
                </c:pt>
                <c:pt idx="8293" formatCode="General">
                  <c:v>5.5812299999999997</c:v>
                </c:pt>
                <c:pt idx="8294" formatCode="General">
                  <c:v>5.5819000000000001</c:v>
                </c:pt>
                <c:pt idx="8295" formatCode="General">
                  <c:v>5.5825800000000001</c:v>
                </c:pt>
                <c:pt idx="8296" formatCode="General">
                  <c:v>5.5832499999999996</c:v>
                </c:pt>
                <c:pt idx="8297" formatCode="General">
                  <c:v>5.58392</c:v>
                </c:pt>
                <c:pt idx="8298" formatCode="General">
                  <c:v>5.5846</c:v>
                </c:pt>
                <c:pt idx="8299" formatCode="General">
                  <c:v>5.5852700000000004</c:v>
                </c:pt>
                <c:pt idx="8300" formatCode="General">
                  <c:v>5.5859399999999999</c:v>
                </c:pt>
                <c:pt idx="8301" formatCode="General">
                  <c:v>5.5866199999999999</c:v>
                </c:pt>
                <c:pt idx="8302" formatCode="General">
                  <c:v>5.5872900000000003</c:v>
                </c:pt>
                <c:pt idx="8303" formatCode="General">
                  <c:v>5.5879599999999998</c:v>
                </c:pt>
                <c:pt idx="8304" formatCode="General">
                  <c:v>5.5886300000000002</c:v>
                </c:pt>
                <c:pt idx="8305" formatCode="General">
                  <c:v>5.5893100000000002</c:v>
                </c:pt>
                <c:pt idx="8306" formatCode="General">
                  <c:v>5.5899799999999997</c:v>
                </c:pt>
                <c:pt idx="8307" formatCode="General">
                  <c:v>5.5906500000000001</c:v>
                </c:pt>
                <c:pt idx="8308" formatCode="General">
                  <c:v>5.5913300000000001</c:v>
                </c:pt>
                <c:pt idx="8309" formatCode="General">
                  <c:v>5.5919999999999996</c:v>
                </c:pt>
                <c:pt idx="8310" formatCode="General">
                  <c:v>5.59267</c:v>
                </c:pt>
                <c:pt idx="8311" formatCode="General">
                  <c:v>5.59335</c:v>
                </c:pt>
                <c:pt idx="8312" formatCode="General">
                  <c:v>5.5940200000000004</c:v>
                </c:pt>
                <c:pt idx="8313" formatCode="General">
                  <c:v>5.5946899999999999</c:v>
                </c:pt>
                <c:pt idx="8314" formatCode="General">
                  <c:v>5.5953600000000003</c:v>
                </c:pt>
                <c:pt idx="8315" formatCode="General">
                  <c:v>5.5960400000000003</c:v>
                </c:pt>
                <c:pt idx="8316" formatCode="General">
                  <c:v>5.5967099999999999</c:v>
                </c:pt>
                <c:pt idx="8317" formatCode="General">
                  <c:v>5.5973800000000002</c:v>
                </c:pt>
                <c:pt idx="8318" formatCode="General">
                  <c:v>5.5980600000000003</c:v>
                </c:pt>
                <c:pt idx="8319" formatCode="General">
                  <c:v>5.5987299999999998</c:v>
                </c:pt>
                <c:pt idx="8320" formatCode="General">
                  <c:v>5.5994000000000002</c:v>
                </c:pt>
                <c:pt idx="8321" formatCode="General">
                  <c:v>5.6000800000000002</c:v>
                </c:pt>
                <c:pt idx="8322" formatCode="General">
                  <c:v>5.6007499999999997</c:v>
                </c:pt>
                <c:pt idx="8323" formatCode="General">
                  <c:v>5.6014200000000001</c:v>
                </c:pt>
                <c:pt idx="8324" formatCode="General">
                  <c:v>5.6020899999999996</c:v>
                </c:pt>
                <c:pt idx="8325" formatCode="General">
                  <c:v>5.6027699999999996</c:v>
                </c:pt>
                <c:pt idx="8326" formatCode="General">
                  <c:v>5.60344</c:v>
                </c:pt>
                <c:pt idx="8327" formatCode="General">
                  <c:v>5.6041100000000004</c:v>
                </c:pt>
                <c:pt idx="8328" formatCode="General">
                  <c:v>5.6047900000000004</c:v>
                </c:pt>
                <c:pt idx="8329" formatCode="General">
                  <c:v>5.6054599999999999</c:v>
                </c:pt>
                <c:pt idx="8330" formatCode="General">
                  <c:v>5.6061300000000003</c:v>
                </c:pt>
                <c:pt idx="8331" formatCode="General">
                  <c:v>5.6068100000000003</c:v>
                </c:pt>
                <c:pt idx="8332" formatCode="General">
                  <c:v>5.6074799999999998</c:v>
                </c:pt>
                <c:pt idx="8333" formatCode="General">
                  <c:v>5.6081500000000002</c:v>
                </c:pt>
                <c:pt idx="8334" formatCode="General">
                  <c:v>5.6088199999999997</c:v>
                </c:pt>
                <c:pt idx="8335" formatCode="General">
                  <c:v>5.6094999999999997</c:v>
                </c:pt>
                <c:pt idx="8336" formatCode="General">
                  <c:v>5.6101700000000001</c:v>
                </c:pt>
                <c:pt idx="8337" formatCode="General">
                  <c:v>5.6108399999999996</c:v>
                </c:pt>
                <c:pt idx="8338" formatCode="General">
                  <c:v>5.6115199999999996</c:v>
                </c:pt>
                <c:pt idx="8339" formatCode="General">
                  <c:v>5.61219</c:v>
                </c:pt>
                <c:pt idx="8340" formatCode="General">
                  <c:v>5.6128600000000004</c:v>
                </c:pt>
                <c:pt idx="8341" formatCode="General">
                  <c:v>5.6135400000000004</c:v>
                </c:pt>
                <c:pt idx="8342" formatCode="General">
                  <c:v>5.6142099999999999</c:v>
                </c:pt>
                <c:pt idx="8343" formatCode="General">
                  <c:v>5.6148800000000003</c:v>
                </c:pt>
                <c:pt idx="8344" formatCode="General">
                  <c:v>5.6155499999999998</c:v>
                </c:pt>
                <c:pt idx="8345" formatCode="General">
                  <c:v>5.6162299999999998</c:v>
                </c:pt>
                <c:pt idx="8346" formatCode="General">
                  <c:v>5.6169000000000002</c:v>
                </c:pt>
                <c:pt idx="8347" formatCode="General">
                  <c:v>5.6175699999999997</c:v>
                </c:pt>
                <c:pt idx="8348" formatCode="General">
                  <c:v>5.6182499999999997</c:v>
                </c:pt>
                <c:pt idx="8349" formatCode="General">
                  <c:v>5.6189200000000001</c:v>
                </c:pt>
                <c:pt idx="8350" formatCode="General">
                  <c:v>5.6195899999999996</c:v>
                </c:pt>
                <c:pt idx="8351" formatCode="General">
                  <c:v>5.6202699999999997</c:v>
                </c:pt>
                <c:pt idx="8352" formatCode="General">
                  <c:v>5.62094</c:v>
                </c:pt>
                <c:pt idx="8353" formatCode="General">
                  <c:v>5.6216100000000004</c:v>
                </c:pt>
                <c:pt idx="8354" formatCode="General">
                  <c:v>5.6222799999999999</c:v>
                </c:pt>
                <c:pt idx="8355" formatCode="General">
                  <c:v>5.62296</c:v>
                </c:pt>
                <c:pt idx="8356" formatCode="General">
                  <c:v>5.6236300000000004</c:v>
                </c:pt>
                <c:pt idx="8357" formatCode="General">
                  <c:v>5.6242999999999999</c:v>
                </c:pt>
                <c:pt idx="8358" formatCode="General">
                  <c:v>5.6249799999999999</c:v>
                </c:pt>
                <c:pt idx="8359" formatCode="General">
                  <c:v>5.6256500000000003</c:v>
                </c:pt>
                <c:pt idx="8360" formatCode="General">
                  <c:v>5.6263199999999998</c:v>
                </c:pt>
                <c:pt idx="8361" formatCode="General">
                  <c:v>5.6269999999999998</c:v>
                </c:pt>
                <c:pt idx="8362" formatCode="General">
                  <c:v>5.6276700000000002</c:v>
                </c:pt>
                <c:pt idx="8363" formatCode="General">
                  <c:v>5.6283399999999997</c:v>
                </c:pt>
                <c:pt idx="8364" formatCode="General">
                  <c:v>5.6290199999999997</c:v>
                </c:pt>
                <c:pt idx="8365" formatCode="General">
                  <c:v>5.6296900000000001</c:v>
                </c:pt>
                <c:pt idx="8366" formatCode="General">
                  <c:v>5.6303599999999996</c:v>
                </c:pt>
                <c:pt idx="8367" formatCode="General">
                  <c:v>5.63103</c:v>
                </c:pt>
                <c:pt idx="8368" formatCode="General">
                  <c:v>5.63171</c:v>
                </c:pt>
                <c:pt idx="8369" formatCode="General">
                  <c:v>5.6323800000000004</c:v>
                </c:pt>
                <c:pt idx="8370" formatCode="General">
                  <c:v>5.6330499999999999</c:v>
                </c:pt>
                <c:pt idx="8371" formatCode="General">
                  <c:v>5.6337299999999999</c:v>
                </c:pt>
                <c:pt idx="8372" formatCode="General">
                  <c:v>5.6344000000000003</c:v>
                </c:pt>
                <c:pt idx="8373" formatCode="General">
                  <c:v>5.6350699999999998</c:v>
                </c:pt>
                <c:pt idx="8374" formatCode="General">
                  <c:v>5.6357499999999998</c:v>
                </c:pt>
                <c:pt idx="8375" formatCode="General">
                  <c:v>5.6364200000000002</c:v>
                </c:pt>
                <c:pt idx="8376" formatCode="General">
                  <c:v>5.6370899999999997</c:v>
                </c:pt>
                <c:pt idx="8377" formatCode="General">
                  <c:v>5.6377600000000001</c:v>
                </c:pt>
                <c:pt idx="8378" formatCode="General">
                  <c:v>5.6384400000000001</c:v>
                </c:pt>
                <c:pt idx="8379" formatCode="General">
                  <c:v>5.6391099999999996</c:v>
                </c:pt>
                <c:pt idx="8380" formatCode="General">
                  <c:v>5.63978</c:v>
                </c:pt>
                <c:pt idx="8381" formatCode="General">
                  <c:v>5.64046</c:v>
                </c:pt>
                <c:pt idx="8382" formatCode="General">
                  <c:v>5.6411300000000004</c:v>
                </c:pt>
                <c:pt idx="8383" formatCode="General">
                  <c:v>5.6417999999999999</c:v>
                </c:pt>
                <c:pt idx="8384" formatCode="General">
                  <c:v>5.6424799999999999</c:v>
                </c:pt>
                <c:pt idx="8385" formatCode="General">
                  <c:v>5.6431500000000003</c:v>
                </c:pt>
                <c:pt idx="8386" formatCode="General">
                  <c:v>5.6438199999999998</c:v>
                </c:pt>
                <c:pt idx="8387" formatCode="General">
                  <c:v>5.6444900000000002</c:v>
                </c:pt>
                <c:pt idx="8388" formatCode="General">
                  <c:v>5.6451700000000002</c:v>
                </c:pt>
                <c:pt idx="8389" formatCode="General">
                  <c:v>5.6458399999999997</c:v>
                </c:pt>
                <c:pt idx="8390" formatCode="General">
                  <c:v>5.6465100000000001</c:v>
                </c:pt>
                <c:pt idx="8391" formatCode="General">
                  <c:v>5.6471900000000002</c:v>
                </c:pt>
                <c:pt idx="8392" formatCode="General">
                  <c:v>5.6478599999999997</c:v>
                </c:pt>
                <c:pt idx="8393" formatCode="General">
                  <c:v>5.6485300000000001</c:v>
                </c:pt>
                <c:pt idx="8394" formatCode="General">
                  <c:v>5.6492100000000001</c:v>
                </c:pt>
                <c:pt idx="8395" formatCode="General">
                  <c:v>5.6498799999999996</c:v>
                </c:pt>
                <c:pt idx="8396" formatCode="General">
                  <c:v>5.65055</c:v>
                </c:pt>
                <c:pt idx="8397" formatCode="General">
                  <c:v>5.6512200000000004</c:v>
                </c:pt>
                <c:pt idx="8398" formatCode="General">
                  <c:v>5.6519000000000004</c:v>
                </c:pt>
                <c:pt idx="8399" formatCode="General">
                  <c:v>5.6525699999999999</c:v>
                </c:pt>
                <c:pt idx="8400" formatCode="General">
                  <c:v>5.6532400000000003</c:v>
                </c:pt>
                <c:pt idx="8401" formatCode="General">
                  <c:v>5.6539200000000003</c:v>
                </c:pt>
                <c:pt idx="8402" formatCode="General">
                  <c:v>5.6545899999999998</c:v>
                </c:pt>
                <c:pt idx="8403" formatCode="General">
                  <c:v>5.6552600000000002</c:v>
                </c:pt>
                <c:pt idx="8404" formatCode="General">
                  <c:v>5.6559400000000002</c:v>
                </c:pt>
                <c:pt idx="8405" formatCode="General">
                  <c:v>5.6566099999999997</c:v>
                </c:pt>
                <c:pt idx="8406" formatCode="General">
                  <c:v>5.6572800000000001</c:v>
                </c:pt>
                <c:pt idx="8407" formatCode="General">
                  <c:v>5.6579499999999996</c:v>
                </c:pt>
                <c:pt idx="8408" formatCode="General">
                  <c:v>5.6586299999999996</c:v>
                </c:pt>
                <c:pt idx="8409" formatCode="General">
                  <c:v>5.6593</c:v>
                </c:pt>
                <c:pt idx="8410" formatCode="General">
                  <c:v>5.6599700000000004</c:v>
                </c:pt>
                <c:pt idx="8411" formatCode="General">
                  <c:v>5.6606500000000004</c:v>
                </c:pt>
                <c:pt idx="8412" formatCode="General">
                  <c:v>5.6613199999999999</c:v>
                </c:pt>
                <c:pt idx="8413" formatCode="General">
                  <c:v>5.6619900000000003</c:v>
                </c:pt>
                <c:pt idx="8414" formatCode="General">
                  <c:v>5.6626700000000003</c:v>
                </c:pt>
                <c:pt idx="8415" formatCode="General">
                  <c:v>5.6633399999999998</c:v>
                </c:pt>
                <c:pt idx="8416" formatCode="General">
                  <c:v>5.6640100000000002</c:v>
                </c:pt>
                <c:pt idx="8417" formatCode="General">
                  <c:v>5.6646799999999997</c:v>
                </c:pt>
                <c:pt idx="8418" formatCode="General">
                  <c:v>5.6653599999999997</c:v>
                </c:pt>
                <c:pt idx="8419" formatCode="General">
                  <c:v>5.6660300000000001</c:v>
                </c:pt>
                <c:pt idx="8420" formatCode="General">
                  <c:v>5.6666999999999996</c:v>
                </c:pt>
                <c:pt idx="8421" formatCode="General">
                  <c:v>5.6673799999999996</c:v>
                </c:pt>
                <c:pt idx="8422" formatCode="General">
                  <c:v>5.66805</c:v>
                </c:pt>
                <c:pt idx="8423" formatCode="General">
                  <c:v>5.6687200000000004</c:v>
                </c:pt>
                <c:pt idx="8424" formatCode="General">
                  <c:v>5.6694000000000004</c:v>
                </c:pt>
                <c:pt idx="8425" formatCode="General">
                  <c:v>5.6700699999999999</c:v>
                </c:pt>
                <c:pt idx="8426" formatCode="General">
                  <c:v>5.6707400000000003</c:v>
                </c:pt>
                <c:pt idx="8427" formatCode="General">
                  <c:v>5.6714099999999998</c:v>
                </c:pt>
                <c:pt idx="8428" formatCode="General">
                  <c:v>5.6720899999999999</c:v>
                </c:pt>
                <c:pt idx="8429" formatCode="General">
                  <c:v>5.6727600000000002</c:v>
                </c:pt>
                <c:pt idx="8430" formatCode="General">
                  <c:v>5.6734299999999998</c:v>
                </c:pt>
                <c:pt idx="8431" formatCode="General">
                  <c:v>5.6741099999999998</c:v>
                </c:pt>
                <c:pt idx="8432" formatCode="General">
                  <c:v>5.6747800000000002</c:v>
                </c:pt>
                <c:pt idx="8433" formatCode="General">
                  <c:v>5.6754499999999997</c:v>
                </c:pt>
                <c:pt idx="8434" formatCode="General">
                  <c:v>5.6761299999999997</c:v>
                </c:pt>
                <c:pt idx="8435" formatCode="General">
                  <c:v>5.6768000000000001</c:v>
                </c:pt>
                <c:pt idx="8436" formatCode="General">
                  <c:v>5.6774699999999996</c:v>
                </c:pt>
                <c:pt idx="8437" formatCode="General">
                  <c:v>5.67814</c:v>
                </c:pt>
                <c:pt idx="8438" formatCode="General">
                  <c:v>5.67882</c:v>
                </c:pt>
                <c:pt idx="8439" formatCode="General">
                  <c:v>5.6794900000000004</c:v>
                </c:pt>
                <c:pt idx="8440" formatCode="General">
                  <c:v>5.6801599999999999</c:v>
                </c:pt>
                <c:pt idx="8441" formatCode="General">
                  <c:v>5.6808399999999999</c:v>
                </c:pt>
                <c:pt idx="8442" formatCode="General">
                  <c:v>5.6815100000000003</c:v>
                </c:pt>
                <c:pt idx="8443" formatCode="General">
                  <c:v>5.6821799999999998</c:v>
                </c:pt>
                <c:pt idx="8444" formatCode="General">
                  <c:v>5.6828599999999998</c:v>
                </c:pt>
                <c:pt idx="8445" formatCode="General">
                  <c:v>5.6835300000000002</c:v>
                </c:pt>
                <c:pt idx="8446" formatCode="General">
                  <c:v>5.6841999999999997</c:v>
                </c:pt>
                <c:pt idx="8447" formatCode="General">
                  <c:v>5.6848700000000001</c:v>
                </c:pt>
                <c:pt idx="8448" formatCode="General">
                  <c:v>5.6855500000000001</c:v>
                </c:pt>
                <c:pt idx="8449" formatCode="General">
                  <c:v>5.6862199999999996</c:v>
                </c:pt>
                <c:pt idx="8450" formatCode="General">
                  <c:v>5.68689</c:v>
                </c:pt>
                <c:pt idx="8451" formatCode="General">
                  <c:v>5.68757</c:v>
                </c:pt>
                <c:pt idx="8452" formatCode="General">
                  <c:v>5.6882400000000004</c:v>
                </c:pt>
                <c:pt idx="8453" formatCode="General">
                  <c:v>5.6889099999999999</c:v>
                </c:pt>
                <c:pt idx="8454" formatCode="General">
                  <c:v>5.6895899999999999</c:v>
                </c:pt>
                <c:pt idx="8455" formatCode="General">
                  <c:v>5.6902600000000003</c:v>
                </c:pt>
                <c:pt idx="8456" formatCode="General">
                  <c:v>5.6909299999999998</c:v>
                </c:pt>
                <c:pt idx="8457" formatCode="General">
                  <c:v>5.6916000000000002</c:v>
                </c:pt>
                <c:pt idx="8458" formatCode="General">
                  <c:v>5.6922800000000002</c:v>
                </c:pt>
                <c:pt idx="8459" formatCode="General">
                  <c:v>5.6929499999999997</c:v>
                </c:pt>
                <c:pt idx="8460" formatCode="General">
                  <c:v>5.6936200000000001</c:v>
                </c:pt>
                <c:pt idx="8461" formatCode="General">
                  <c:v>5.6943000000000001</c:v>
                </c:pt>
                <c:pt idx="8462" formatCode="General">
                  <c:v>5.6949699999999996</c:v>
                </c:pt>
                <c:pt idx="8463" formatCode="General">
                  <c:v>5.69564</c:v>
                </c:pt>
                <c:pt idx="8464" formatCode="General">
                  <c:v>5.6963200000000001</c:v>
                </c:pt>
                <c:pt idx="8465" formatCode="General">
                  <c:v>5.6969900000000004</c:v>
                </c:pt>
                <c:pt idx="8466" formatCode="General">
                  <c:v>5.6976599999999999</c:v>
                </c:pt>
                <c:pt idx="8467" formatCode="General">
                  <c:v>5.6983300000000003</c:v>
                </c:pt>
                <c:pt idx="8468" formatCode="General">
                  <c:v>5.6990100000000004</c:v>
                </c:pt>
                <c:pt idx="8469" formatCode="General">
                  <c:v>5.6996799999999999</c:v>
                </c:pt>
                <c:pt idx="8470" formatCode="General">
                  <c:v>5.7003500000000003</c:v>
                </c:pt>
                <c:pt idx="8471" formatCode="General">
                  <c:v>5.7010300000000003</c:v>
                </c:pt>
                <c:pt idx="8472" formatCode="General">
                  <c:v>5.7016999999999998</c:v>
                </c:pt>
                <c:pt idx="8473" formatCode="General">
                  <c:v>5.7023700000000002</c:v>
                </c:pt>
                <c:pt idx="8474" formatCode="General">
                  <c:v>5.7030500000000002</c:v>
                </c:pt>
                <c:pt idx="8475" formatCode="General">
                  <c:v>5.7037199999999997</c:v>
                </c:pt>
                <c:pt idx="8476" formatCode="General">
                  <c:v>5.7043900000000001</c:v>
                </c:pt>
                <c:pt idx="8477" formatCode="General">
                  <c:v>5.7050599999999996</c:v>
                </c:pt>
                <c:pt idx="8478" formatCode="General">
                  <c:v>5.7057399999999996</c:v>
                </c:pt>
                <c:pt idx="8479" formatCode="General">
                  <c:v>5.70641</c:v>
                </c:pt>
                <c:pt idx="8480" formatCode="General">
                  <c:v>5.7070800000000004</c:v>
                </c:pt>
                <c:pt idx="8481" formatCode="General">
                  <c:v>5.7077600000000004</c:v>
                </c:pt>
                <c:pt idx="8482" formatCode="General">
                  <c:v>5.7084299999999999</c:v>
                </c:pt>
                <c:pt idx="8483" formatCode="General">
                  <c:v>5.7091000000000003</c:v>
                </c:pt>
                <c:pt idx="8484" formatCode="General">
                  <c:v>5.7097800000000003</c:v>
                </c:pt>
                <c:pt idx="8485" formatCode="General">
                  <c:v>5.7104499999999998</c:v>
                </c:pt>
                <c:pt idx="8486" formatCode="General">
                  <c:v>5.7111200000000002</c:v>
                </c:pt>
                <c:pt idx="8487" formatCode="General">
                  <c:v>5.7117899999999997</c:v>
                </c:pt>
                <c:pt idx="8488" formatCode="General">
                  <c:v>5.7124699999999997</c:v>
                </c:pt>
                <c:pt idx="8489" formatCode="General">
                  <c:v>5.7131400000000001</c:v>
                </c:pt>
                <c:pt idx="8490" formatCode="General">
                  <c:v>5.7138099999999996</c:v>
                </c:pt>
                <c:pt idx="8491" formatCode="General">
                  <c:v>5.7144899999999996</c:v>
                </c:pt>
                <c:pt idx="8492" formatCode="General">
                  <c:v>5.71516</c:v>
                </c:pt>
                <c:pt idx="8493" formatCode="General">
                  <c:v>5.7158300000000004</c:v>
                </c:pt>
                <c:pt idx="8494" formatCode="General">
                  <c:v>5.7165100000000004</c:v>
                </c:pt>
                <c:pt idx="8495" formatCode="General">
                  <c:v>5.7171799999999999</c:v>
                </c:pt>
                <c:pt idx="8496" formatCode="General">
                  <c:v>5.7178500000000003</c:v>
                </c:pt>
                <c:pt idx="8497" formatCode="General">
                  <c:v>5.7185199999999998</c:v>
                </c:pt>
                <c:pt idx="8498" formatCode="General">
                  <c:v>5.7191999999999998</c:v>
                </c:pt>
                <c:pt idx="8499" formatCode="General">
                  <c:v>5.7198700000000002</c:v>
                </c:pt>
                <c:pt idx="8500" formatCode="General">
                  <c:v>5.7205399999999997</c:v>
                </c:pt>
                <c:pt idx="8501" formatCode="General">
                  <c:v>5.7212199999999998</c:v>
                </c:pt>
                <c:pt idx="8502" formatCode="General">
                  <c:v>5.7218900000000001</c:v>
                </c:pt>
                <c:pt idx="8503" formatCode="General">
                  <c:v>5.7225599999999996</c:v>
                </c:pt>
                <c:pt idx="8504" formatCode="General">
                  <c:v>5.7232399999999997</c:v>
                </c:pt>
                <c:pt idx="8505" formatCode="General">
                  <c:v>5.7239100000000001</c:v>
                </c:pt>
                <c:pt idx="8506" formatCode="General">
                  <c:v>5.7245799999999996</c:v>
                </c:pt>
                <c:pt idx="8507" formatCode="General">
                  <c:v>5.72525</c:v>
                </c:pt>
                <c:pt idx="8508" formatCode="General">
                  <c:v>5.72593</c:v>
                </c:pt>
                <c:pt idx="8509" formatCode="General">
                  <c:v>5.7266000000000004</c:v>
                </c:pt>
                <c:pt idx="8510" formatCode="General">
                  <c:v>5.7272699999999999</c:v>
                </c:pt>
                <c:pt idx="8511" formatCode="General">
                  <c:v>5.7279499999999999</c:v>
                </c:pt>
                <c:pt idx="8512" formatCode="General">
                  <c:v>5.7286200000000003</c:v>
                </c:pt>
                <c:pt idx="8513" formatCode="General">
                  <c:v>5.7292899999999998</c:v>
                </c:pt>
                <c:pt idx="8514" formatCode="General">
                  <c:v>5.7299699999999998</c:v>
                </c:pt>
                <c:pt idx="8515" formatCode="General">
                  <c:v>5.7306400000000002</c:v>
                </c:pt>
                <c:pt idx="8516" formatCode="General">
                  <c:v>5.7313099999999997</c:v>
                </c:pt>
                <c:pt idx="8517" formatCode="General">
                  <c:v>5.7319800000000001</c:v>
                </c:pt>
                <c:pt idx="8518" formatCode="General">
                  <c:v>5.7326600000000001</c:v>
                </c:pt>
                <c:pt idx="8519" formatCode="General">
                  <c:v>5.7333299999999996</c:v>
                </c:pt>
                <c:pt idx="8520" formatCode="General">
                  <c:v>5.734</c:v>
                </c:pt>
                <c:pt idx="8521" formatCode="General">
                  <c:v>5.73468</c:v>
                </c:pt>
                <c:pt idx="8522" formatCode="General">
                  <c:v>5.7353500000000004</c:v>
                </c:pt>
                <c:pt idx="8523" formatCode="General">
                  <c:v>5.7360199999999999</c:v>
                </c:pt>
                <c:pt idx="8524" formatCode="General">
                  <c:v>5.7366999999999999</c:v>
                </c:pt>
                <c:pt idx="8525" formatCode="General">
                  <c:v>5.7373700000000003</c:v>
                </c:pt>
                <c:pt idx="8526" formatCode="General">
                  <c:v>5.7380399999999998</c:v>
                </c:pt>
                <c:pt idx="8527" formatCode="General">
                  <c:v>5.7387100000000002</c:v>
                </c:pt>
                <c:pt idx="8528" formatCode="General">
                  <c:v>5.7393900000000002</c:v>
                </c:pt>
                <c:pt idx="8529" formatCode="General">
                  <c:v>5.7400599999999997</c:v>
                </c:pt>
                <c:pt idx="8530" formatCode="General">
                  <c:v>5.7407300000000001</c:v>
                </c:pt>
                <c:pt idx="8531" formatCode="General">
                  <c:v>5.7414100000000001</c:v>
                </c:pt>
                <c:pt idx="8532" formatCode="General">
                  <c:v>5.7420799999999996</c:v>
                </c:pt>
                <c:pt idx="8533" formatCode="General">
                  <c:v>5.74275</c:v>
                </c:pt>
                <c:pt idx="8534" formatCode="General">
                  <c:v>5.74343</c:v>
                </c:pt>
                <c:pt idx="8535" formatCode="General">
                  <c:v>5.7441000000000004</c:v>
                </c:pt>
                <c:pt idx="8536" formatCode="General">
                  <c:v>5.7447699999999999</c:v>
                </c:pt>
                <c:pt idx="8537" formatCode="General">
                  <c:v>5.7454400000000003</c:v>
                </c:pt>
                <c:pt idx="8538" formatCode="General">
                  <c:v>5.7461200000000003</c:v>
                </c:pt>
                <c:pt idx="8539" formatCode="General">
                  <c:v>5.7467899999999998</c:v>
                </c:pt>
                <c:pt idx="8540" formatCode="General">
                  <c:v>5.7474600000000002</c:v>
                </c:pt>
                <c:pt idx="8541" formatCode="General">
                  <c:v>5.7481400000000002</c:v>
                </c:pt>
                <c:pt idx="8542" formatCode="General">
                  <c:v>5.7488099999999998</c:v>
                </c:pt>
                <c:pt idx="8543" formatCode="General">
                  <c:v>5.7494800000000001</c:v>
                </c:pt>
                <c:pt idx="8544" formatCode="General">
                  <c:v>5.7501600000000002</c:v>
                </c:pt>
                <c:pt idx="8545" formatCode="General">
                  <c:v>5.7508299999999997</c:v>
                </c:pt>
                <c:pt idx="8546" formatCode="General">
                  <c:v>5.7515000000000001</c:v>
                </c:pt>
                <c:pt idx="8547" formatCode="General">
                  <c:v>5.7521699999999996</c:v>
                </c:pt>
                <c:pt idx="8548" formatCode="General">
                  <c:v>5.7528499999999996</c:v>
                </c:pt>
                <c:pt idx="8549" formatCode="General">
                  <c:v>5.75352</c:v>
                </c:pt>
                <c:pt idx="8550" formatCode="General">
                  <c:v>5.7541900000000004</c:v>
                </c:pt>
                <c:pt idx="8551" formatCode="General">
                  <c:v>5.7548700000000004</c:v>
                </c:pt>
                <c:pt idx="8552" formatCode="General">
                  <c:v>5.7555399999999999</c:v>
                </c:pt>
                <c:pt idx="8553" formatCode="General">
                  <c:v>5.7562100000000003</c:v>
                </c:pt>
                <c:pt idx="8554" formatCode="General">
                  <c:v>5.7568900000000003</c:v>
                </c:pt>
                <c:pt idx="8555" formatCode="General">
                  <c:v>5.7575599999999998</c:v>
                </c:pt>
                <c:pt idx="8556" formatCode="General">
                  <c:v>5.7582300000000002</c:v>
                </c:pt>
                <c:pt idx="8557" formatCode="General">
                  <c:v>5.7589100000000002</c:v>
                </c:pt>
                <c:pt idx="8558" formatCode="General">
                  <c:v>5.7595799999999997</c:v>
                </c:pt>
                <c:pt idx="8559" formatCode="General">
                  <c:v>5.7602500000000001</c:v>
                </c:pt>
                <c:pt idx="8560" formatCode="General">
                  <c:v>5.7609199999999996</c:v>
                </c:pt>
                <c:pt idx="8561" formatCode="General">
                  <c:v>5.7615999999999996</c:v>
                </c:pt>
                <c:pt idx="8562" formatCode="General">
                  <c:v>5.76227</c:v>
                </c:pt>
                <c:pt idx="8563" formatCode="General">
                  <c:v>5.7629400000000004</c:v>
                </c:pt>
                <c:pt idx="8564" formatCode="General">
                  <c:v>5.7636200000000004</c:v>
                </c:pt>
                <c:pt idx="8565" formatCode="General">
                  <c:v>5.7642899999999999</c:v>
                </c:pt>
                <c:pt idx="8566" formatCode="General">
                  <c:v>5.7649600000000003</c:v>
                </c:pt>
                <c:pt idx="8567" formatCode="General">
                  <c:v>5.7656400000000003</c:v>
                </c:pt>
                <c:pt idx="8568" formatCode="General">
                  <c:v>5.7663099999999998</c:v>
                </c:pt>
                <c:pt idx="8569" formatCode="General">
                  <c:v>5.7669800000000002</c:v>
                </c:pt>
                <c:pt idx="8570" formatCode="General">
                  <c:v>5.7676499999999997</c:v>
                </c:pt>
                <c:pt idx="8571" formatCode="General">
                  <c:v>5.7683299999999997</c:v>
                </c:pt>
                <c:pt idx="8572" formatCode="General">
                  <c:v>5.7690000000000001</c:v>
                </c:pt>
                <c:pt idx="8573" formatCode="General">
                  <c:v>5.7696699999999996</c:v>
                </c:pt>
                <c:pt idx="8574" formatCode="General">
                  <c:v>5.7703499999999996</c:v>
                </c:pt>
                <c:pt idx="8575" formatCode="General">
                  <c:v>5.77102</c:v>
                </c:pt>
                <c:pt idx="8576" formatCode="General">
                  <c:v>5.7716900000000004</c:v>
                </c:pt>
                <c:pt idx="8577" formatCode="General">
                  <c:v>5.7723699999999996</c:v>
                </c:pt>
                <c:pt idx="8578" formatCode="General">
                  <c:v>5.7730399999999999</c:v>
                </c:pt>
                <c:pt idx="8579" formatCode="General">
                  <c:v>5.7737100000000003</c:v>
                </c:pt>
                <c:pt idx="8580" formatCode="General">
                  <c:v>5.7743799999999998</c:v>
                </c:pt>
                <c:pt idx="8581" formatCode="General">
                  <c:v>5.7750599999999999</c:v>
                </c:pt>
                <c:pt idx="8582" formatCode="General">
                  <c:v>5.7757300000000003</c:v>
                </c:pt>
                <c:pt idx="8583" formatCode="General">
                  <c:v>5.7763999999999998</c:v>
                </c:pt>
                <c:pt idx="8584" formatCode="General">
                  <c:v>5.7770799999999998</c:v>
                </c:pt>
                <c:pt idx="8585" formatCode="General">
                  <c:v>5.7777500000000002</c:v>
                </c:pt>
                <c:pt idx="8586" formatCode="General">
                  <c:v>5.7784199999999997</c:v>
                </c:pt>
                <c:pt idx="8587" formatCode="General">
                  <c:v>5.7790999999999997</c:v>
                </c:pt>
                <c:pt idx="8588" formatCode="General">
                  <c:v>5.7797700000000001</c:v>
                </c:pt>
                <c:pt idx="8589" formatCode="General">
                  <c:v>5.7804399999999996</c:v>
                </c:pt>
                <c:pt idx="8590" formatCode="General">
                  <c:v>5.78111</c:v>
                </c:pt>
                <c:pt idx="8591" formatCode="General">
                  <c:v>5.78179</c:v>
                </c:pt>
                <c:pt idx="8592" formatCode="General">
                  <c:v>5.7824600000000004</c:v>
                </c:pt>
                <c:pt idx="8593" formatCode="General">
                  <c:v>5.7831299999999999</c:v>
                </c:pt>
                <c:pt idx="8594" formatCode="General">
                  <c:v>5.7838099999999999</c:v>
                </c:pt>
                <c:pt idx="8595" formatCode="General">
                  <c:v>5.7844800000000003</c:v>
                </c:pt>
                <c:pt idx="8596" formatCode="General">
                  <c:v>5.7851499999999998</c:v>
                </c:pt>
                <c:pt idx="8597" formatCode="General">
                  <c:v>5.7858299999999998</c:v>
                </c:pt>
                <c:pt idx="8598" formatCode="General">
                  <c:v>5.7865000000000002</c:v>
                </c:pt>
                <c:pt idx="8599" formatCode="General">
                  <c:v>5.7871699999999997</c:v>
                </c:pt>
                <c:pt idx="8600" formatCode="General">
                  <c:v>5.7878400000000001</c:v>
                </c:pt>
                <c:pt idx="8601" formatCode="General">
                  <c:v>5.7885200000000001</c:v>
                </c:pt>
                <c:pt idx="8602" formatCode="General">
                  <c:v>5.7891899999999996</c:v>
                </c:pt>
                <c:pt idx="8603" formatCode="General">
                  <c:v>5.78986</c:v>
                </c:pt>
                <c:pt idx="8604" formatCode="General">
                  <c:v>5.79054</c:v>
                </c:pt>
                <c:pt idx="8605" formatCode="General">
                  <c:v>5.7912100000000004</c:v>
                </c:pt>
                <c:pt idx="8606" formatCode="General">
                  <c:v>5.7918799999999999</c:v>
                </c:pt>
                <c:pt idx="8607" formatCode="General">
                  <c:v>5.7925599999999999</c:v>
                </c:pt>
                <c:pt idx="8608" formatCode="General">
                  <c:v>5.7932300000000003</c:v>
                </c:pt>
                <c:pt idx="8609" formatCode="General">
                  <c:v>5.7938999999999998</c:v>
                </c:pt>
                <c:pt idx="8610" formatCode="General">
                  <c:v>5.7945700000000002</c:v>
                </c:pt>
                <c:pt idx="8611" formatCode="General">
                  <c:v>5.7952500000000002</c:v>
                </c:pt>
                <c:pt idx="8612" formatCode="General">
                  <c:v>5.7959199999999997</c:v>
                </c:pt>
                <c:pt idx="8613" formatCode="General">
                  <c:v>5.7965900000000001</c:v>
                </c:pt>
                <c:pt idx="8614" formatCode="General">
                  <c:v>5.7972700000000001</c:v>
                </c:pt>
                <c:pt idx="8615" formatCode="General">
                  <c:v>5.7979399999999996</c:v>
                </c:pt>
                <c:pt idx="8616" formatCode="General">
                  <c:v>5.79861</c:v>
                </c:pt>
                <c:pt idx="8617" formatCode="General">
                  <c:v>5.7992900000000001</c:v>
                </c:pt>
                <c:pt idx="8618" formatCode="General">
                  <c:v>5.7999599999999996</c:v>
                </c:pt>
                <c:pt idx="8619" formatCode="General">
                  <c:v>5.80063</c:v>
                </c:pt>
                <c:pt idx="8620" formatCode="General">
                  <c:v>5.8013000000000003</c:v>
                </c:pt>
                <c:pt idx="8621" formatCode="General">
                  <c:v>5.8019800000000004</c:v>
                </c:pt>
                <c:pt idx="8622" formatCode="General">
                  <c:v>5.8026499999999999</c:v>
                </c:pt>
                <c:pt idx="8623" formatCode="General">
                  <c:v>5.8033200000000003</c:v>
                </c:pt>
                <c:pt idx="8624" formatCode="General">
                  <c:v>5.8040000000000003</c:v>
                </c:pt>
                <c:pt idx="8625" formatCode="General">
                  <c:v>5.8046699999999998</c:v>
                </c:pt>
                <c:pt idx="8626" formatCode="General">
                  <c:v>5.8053400000000002</c:v>
                </c:pt>
                <c:pt idx="8627" formatCode="General">
                  <c:v>5.8060200000000002</c:v>
                </c:pt>
                <c:pt idx="8628" formatCode="General">
                  <c:v>5.8066899999999997</c:v>
                </c:pt>
                <c:pt idx="8629" formatCode="General">
                  <c:v>5.8073600000000001</c:v>
                </c:pt>
                <c:pt idx="8630" formatCode="General">
                  <c:v>5.8080299999999996</c:v>
                </c:pt>
                <c:pt idx="8631" formatCode="General">
                  <c:v>5.8087099999999996</c:v>
                </c:pt>
                <c:pt idx="8632" formatCode="General">
                  <c:v>5.80938</c:v>
                </c:pt>
                <c:pt idx="8633" formatCode="General">
                  <c:v>5.8100500000000004</c:v>
                </c:pt>
                <c:pt idx="8634" formatCode="General">
                  <c:v>5.8107300000000004</c:v>
                </c:pt>
                <c:pt idx="8635" formatCode="General">
                  <c:v>5.8113999999999999</c:v>
                </c:pt>
                <c:pt idx="8636" formatCode="General">
                  <c:v>5.8120700000000003</c:v>
                </c:pt>
                <c:pt idx="8637" formatCode="General">
                  <c:v>5.8127500000000003</c:v>
                </c:pt>
                <c:pt idx="8638" formatCode="General">
                  <c:v>5.8134199999999998</c:v>
                </c:pt>
                <c:pt idx="8639" formatCode="General">
                  <c:v>5.8140900000000002</c:v>
                </c:pt>
                <c:pt idx="8640" formatCode="General">
                  <c:v>5.8147599999999997</c:v>
                </c:pt>
                <c:pt idx="8641" formatCode="General">
                  <c:v>5.8154399999999997</c:v>
                </c:pt>
                <c:pt idx="8642" formatCode="General">
                  <c:v>5.8161100000000001</c:v>
                </c:pt>
                <c:pt idx="8643" formatCode="General">
                  <c:v>5.8167799999999996</c:v>
                </c:pt>
                <c:pt idx="8644" formatCode="General">
                  <c:v>5.8174599999999996</c:v>
                </c:pt>
                <c:pt idx="8645" formatCode="General">
                  <c:v>5.81813</c:v>
                </c:pt>
                <c:pt idx="8646" formatCode="General">
                  <c:v>5.8188000000000004</c:v>
                </c:pt>
                <c:pt idx="8647" formatCode="General">
                  <c:v>5.8194800000000004</c:v>
                </c:pt>
                <c:pt idx="8648" formatCode="General">
                  <c:v>5.8201499999999999</c:v>
                </c:pt>
                <c:pt idx="8649" formatCode="General">
                  <c:v>5.8208200000000003</c:v>
                </c:pt>
                <c:pt idx="8650" formatCode="General">
                  <c:v>5.8214899999999998</c:v>
                </c:pt>
                <c:pt idx="8651" formatCode="General">
                  <c:v>5.8221699999999998</c:v>
                </c:pt>
                <c:pt idx="8652" formatCode="General">
                  <c:v>5.8228400000000002</c:v>
                </c:pt>
                <c:pt idx="8653" formatCode="General">
                  <c:v>5.8235099999999997</c:v>
                </c:pt>
                <c:pt idx="8654" formatCode="General">
                  <c:v>5.8241899999999998</c:v>
                </c:pt>
                <c:pt idx="8655" formatCode="General">
                  <c:v>5.8248600000000001</c:v>
                </c:pt>
                <c:pt idx="8656" formatCode="General">
                  <c:v>5.8255299999999997</c:v>
                </c:pt>
                <c:pt idx="8657" formatCode="General">
                  <c:v>5.8262099999999997</c:v>
                </c:pt>
                <c:pt idx="8658" formatCode="General">
                  <c:v>5.8268800000000001</c:v>
                </c:pt>
                <c:pt idx="8659" formatCode="General">
                  <c:v>5.8275499999999996</c:v>
                </c:pt>
                <c:pt idx="8660" formatCode="General">
                  <c:v>5.82822</c:v>
                </c:pt>
                <c:pt idx="8661" formatCode="General">
                  <c:v>5.8289</c:v>
                </c:pt>
                <c:pt idx="8662" formatCode="General">
                  <c:v>5.8295700000000004</c:v>
                </c:pt>
                <c:pt idx="8663" formatCode="General">
                  <c:v>5.8302399999999999</c:v>
                </c:pt>
                <c:pt idx="8664" formatCode="General">
                  <c:v>5.8309199999999999</c:v>
                </c:pt>
                <c:pt idx="8665" formatCode="General">
                  <c:v>5.8315900000000003</c:v>
                </c:pt>
                <c:pt idx="8666" formatCode="General">
                  <c:v>5.8322599999999998</c:v>
                </c:pt>
                <c:pt idx="8667" formatCode="General">
                  <c:v>5.8329399999999998</c:v>
                </c:pt>
                <c:pt idx="8668" formatCode="General">
                  <c:v>5.8336100000000002</c:v>
                </c:pt>
                <c:pt idx="8669" formatCode="General">
                  <c:v>5.8342799999999997</c:v>
                </c:pt>
                <c:pt idx="8670" formatCode="General">
                  <c:v>5.8349500000000001</c:v>
                </c:pt>
                <c:pt idx="8671" formatCode="General">
                  <c:v>5.8356300000000001</c:v>
                </c:pt>
                <c:pt idx="8672" formatCode="General">
                  <c:v>5.8362999999999996</c:v>
                </c:pt>
                <c:pt idx="8673" formatCode="General">
                  <c:v>5.83697</c:v>
                </c:pt>
                <c:pt idx="8674" formatCode="General">
                  <c:v>5.83765</c:v>
                </c:pt>
                <c:pt idx="8675" formatCode="General">
                  <c:v>5.8383200000000004</c:v>
                </c:pt>
                <c:pt idx="8676" formatCode="General">
                  <c:v>5.8389899999999999</c:v>
                </c:pt>
                <c:pt idx="8677" formatCode="General">
                  <c:v>5.8396699999999999</c:v>
                </c:pt>
                <c:pt idx="8678" formatCode="General">
                  <c:v>5.8403400000000003</c:v>
                </c:pt>
                <c:pt idx="8679" formatCode="General">
                  <c:v>5.8410099999999998</c:v>
                </c:pt>
                <c:pt idx="8680" formatCode="General">
                  <c:v>5.8416800000000002</c:v>
                </c:pt>
                <c:pt idx="8681" formatCode="General">
                  <c:v>5.8423600000000002</c:v>
                </c:pt>
                <c:pt idx="8682" formatCode="General">
                  <c:v>5.8430299999999997</c:v>
                </c:pt>
                <c:pt idx="8683" formatCode="General">
                  <c:v>5.8437000000000001</c:v>
                </c:pt>
                <c:pt idx="8684" formatCode="General">
                  <c:v>5.8443800000000001</c:v>
                </c:pt>
                <c:pt idx="8685" formatCode="General">
                  <c:v>5.8450499999999996</c:v>
                </c:pt>
                <c:pt idx="8686" formatCode="General">
                  <c:v>5.84572</c:v>
                </c:pt>
                <c:pt idx="8687" formatCode="General">
                  <c:v>5.8464</c:v>
                </c:pt>
                <c:pt idx="8688" formatCode="General">
                  <c:v>5.8470700000000004</c:v>
                </c:pt>
                <c:pt idx="8689" formatCode="General">
                  <c:v>5.8477399999999999</c:v>
                </c:pt>
                <c:pt idx="8690" formatCode="General">
                  <c:v>5.8484100000000003</c:v>
                </c:pt>
                <c:pt idx="8691" formatCode="General">
                  <c:v>5.8490900000000003</c:v>
                </c:pt>
                <c:pt idx="8692" formatCode="General">
                  <c:v>5.8497599999999998</c:v>
                </c:pt>
                <c:pt idx="8693" formatCode="General">
                  <c:v>5.8504300000000002</c:v>
                </c:pt>
                <c:pt idx="8694" formatCode="General">
                  <c:v>5.8511100000000003</c:v>
                </c:pt>
                <c:pt idx="8695" formatCode="General">
                  <c:v>5.8517799999999998</c:v>
                </c:pt>
                <c:pt idx="8696" formatCode="General">
                  <c:v>5.8524500000000002</c:v>
                </c:pt>
                <c:pt idx="8697" formatCode="General">
                  <c:v>5.8531300000000002</c:v>
                </c:pt>
                <c:pt idx="8698" formatCode="General">
                  <c:v>5.8537999999999997</c:v>
                </c:pt>
                <c:pt idx="8699" formatCode="General">
                  <c:v>5.8544700000000001</c:v>
                </c:pt>
                <c:pt idx="8700" formatCode="General">
                  <c:v>5.8551399999999996</c:v>
                </c:pt>
                <c:pt idx="8701" formatCode="General">
                  <c:v>5.8558199999999996</c:v>
                </c:pt>
                <c:pt idx="8702" formatCode="General">
                  <c:v>5.85649</c:v>
                </c:pt>
                <c:pt idx="8703" formatCode="General">
                  <c:v>5.8571600000000004</c:v>
                </c:pt>
                <c:pt idx="8704" formatCode="General">
                  <c:v>5.8578400000000004</c:v>
                </c:pt>
                <c:pt idx="8705" formatCode="General">
                  <c:v>5.8585099999999999</c:v>
                </c:pt>
                <c:pt idx="8706" formatCode="General">
                  <c:v>5.8591800000000003</c:v>
                </c:pt>
                <c:pt idx="8707" formatCode="General">
                  <c:v>5.8598600000000003</c:v>
                </c:pt>
                <c:pt idx="8708" formatCode="General">
                  <c:v>5.8605299999999998</c:v>
                </c:pt>
                <c:pt idx="8709" formatCode="General">
                  <c:v>5.8612000000000002</c:v>
                </c:pt>
                <c:pt idx="8710" formatCode="General">
                  <c:v>5.8618699999999997</c:v>
                </c:pt>
                <c:pt idx="8711" formatCode="General">
                  <c:v>5.8625499999999997</c:v>
                </c:pt>
                <c:pt idx="8712" formatCode="General">
                  <c:v>5.8632200000000001</c:v>
                </c:pt>
                <c:pt idx="8713" formatCode="General">
                  <c:v>5.8638899999999996</c:v>
                </c:pt>
                <c:pt idx="8714" formatCode="General">
                  <c:v>5.8645699999999996</c:v>
                </c:pt>
                <c:pt idx="8715" formatCode="General">
                  <c:v>5.86524</c:v>
                </c:pt>
                <c:pt idx="8716" formatCode="General">
                  <c:v>5.8659100000000004</c:v>
                </c:pt>
                <c:pt idx="8717" formatCode="General">
                  <c:v>5.8665900000000004</c:v>
                </c:pt>
                <c:pt idx="8718" formatCode="General">
                  <c:v>5.8672599999999999</c:v>
                </c:pt>
                <c:pt idx="8719" formatCode="General">
                  <c:v>5.8679300000000003</c:v>
                </c:pt>
                <c:pt idx="8720" formatCode="General">
                  <c:v>5.8685999999999998</c:v>
                </c:pt>
                <c:pt idx="8721" formatCode="General">
                  <c:v>5.8692799999999998</c:v>
                </c:pt>
                <c:pt idx="8722" formatCode="General">
                  <c:v>5.8699500000000002</c:v>
                </c:pt>
                <c:pt idx="8723" formatCode="General">
                  <c:v>5.8706199999999997</c:v>
                </c:pt>
                <c:pt idx="8724" formatCode="General">
                  <c:v>5.8712999999999997</c:v>
                </c:pt>
                <c:pt idx="8725" formatCode="General">
                  <c:v>5.8719700000000001</c:v>
                </c:pt>
                <c:pt idx="8726" formatCode="General">
                  <c:v>5.8726399999999996</c:v>
                </c:pt>
                <c:pt idx="8727" formatCode="General">
                  <c:v>5.8733199999999997</c:v>
                </c:pt>
                <c:pt idx="8728" formatCode="General">
                  <c:v>5.87399</c:v>
                </c:pt>
                <c:pt idx="8729" formatCode="General">
                  <c:v>5.8746600000000004</c:v>
                </c:pt>
                <c:pt idx="8730" formatCode="General">
                  <c:v>5.8753299999999999</c:v>
                </c:pt>
                <c:pt idx="8731" formatCode="General">
                  <c:v>5.87601</c:v>
                </c:pt>
                <c:pt idx="8732" formatCode="General">
                  <c:v>5.8766800000000003</c:v>
                </c:pt>
                <c:pt idx="8733" formatCode="General">
                  <c:v>5.8773499999999999</c:v>
                </c:pt>
                <c:pt idx="8734" formatCode="General">
                  <c:v>5.8780299999999999</c:v>
                </c:pt>
                <c:pt idx="8735" formatCode="General">
                  <c:v>5.8787000000000003</c:v>
                </c:pt>
                <c:pt idx="8736" formatCode="General">
                  <c:v>5.8793699999999998</c:v>
                </c:pt>
                <c:pt idx="8737" formatCode="General">
                  <c:v>5.8800499999999998</c:v>
                </c:pt>
                <c:pt idx="8738" formatCode="General">
                  <c:v>5.8807200000000002</c:v>
                </c:pt>
                <c:pt idx="8739" formatCode="General">
                  <c:v>5.8813899999999997</c:v>
                </c:pt>
                <c:pt idx="8740" formatCode="General">
                  <c:v>5.8820600000000001</c:v>
                </c:pt>
                <c:pt idx="8741" formatCode="General">
                  <c:v>5.8827400000000001</c:v>
                </c:pt>
                <c:pt idx="8742" formatCode="General">
                  <c:v>5.8834099999999996</c:v>
                </c:pt>
                <c:pt idx="8743" formatCode="General">
                  <c:v>5.88408</c:v>
                </c:pt>
                <c:pt idx="8744" formatCode="General">
                  <c:v>5.88476</c:v>
                </c:pt>
                <c:pt idx="8745" formatCode="General">
                  <c:v>5.8854300000000004</c:v>
                </c:pt>
                <c:pt idx="8746" formatCode="General">
                  <c:v>5.8860999999999999</c:v>
                </c:pt>
                <c:pt idx="8747" formatCode="General">
                  <c:v>5.8867799999999999</c:v>
                </c:pt>
                <c:pt idx="8748" formatCode="General">
                  <c:v>5.8874500000000003</c:v>
                </c:pt>
                <c:pt idx="8749" formatCode="General">
                  <c:v>5.8881199999999998</c:v>
                </c:pt>
                <c:pt idx="8750" formatCode="General">
                  <c:v>5.8887900000000002</c:v>
                </c:pt>
                <c:pt idx="8751" formatCode="General">
                  <c:v>5.8894700000000002</c:v>
                </c:pt>
                <c:pt idx="8752" formatCode="General">
                  <c:v>5.8901399999999997</c:v>
                </c:pt>
                <c:pt idx="8753" formatCode="General">
                  <c:v>5.8908100000000001</c:v>
                </c:pt>
                <c:pt idx="8754" formatCode="General">
                  <c:v>5.8914900000000001</c:v>
                </c:pt>
                <c:pt idx="8755" formatCode="General">
                  <c:v>5.8921599999999996</c:v>
                </c:pt>
                <c:pt idx="8756" formatCode="General">
                  <c:v>5.89283</c:v>
                </c:pt>
                <c:pt idx="8757" formatCode="General">
                  <c:v>5.89351</c:v>
                </c:pt>
                <c:pt idx="8758" formatCode="General">
                  <c:v>5.8941800000000004</c:v>
                </c:pt>
                <c:pt idx="8759" formatCode="General">
                  <c:v>5.8948499999999999</c:v>
                </c:pt>
                <c:pt idx="8760" formatCode="General">
                  <c:v>5.8955299999999999</c:v>
                </c:pt>
                <c:pt idx="8761" formatCode="General">
                  <c:v>5.8962000000000003</c:v>
                </c:pt>
                <c:pt idx="8762" formatCode="General">
                  <c:v>5.8968699999999998</c:v>
                </c:pt>
                <c:pt idx="8763" formatCode="General">
                  <c:v>5.8975400000000002</c:v>
                </c:pt>
                <c:pt idx="8764" formatCode="General">
                  <c:v>5.8982200000000002</c:v>
                </c:pt>
                <c:pt idx="8765" formatCode="General">
                  <c:v>5.8988899999999997</c:v>
                </c:pt>
                <c:pt idx="8766" formatCode="General">
                  <c:v>5.8995600000000001</c:v>
                </c:pt>
                <c:pt idx="8767" formatCode="General">
                  <c:v>5.9002400000000002</c:v>
                </c:pt>
                <c:pt idx="8768" formatCode="General">
                  <c:v>5.9009099999999997</c:v>
                </c:pt>
                <c:pt idx="8769" formatCode="General">
                  <c:v>5.90158</c:v>
                </c:pt>
                <c:pt idx="8770" formatCode="General">
                  <c:v>5.9022600000000001</c:v>
                </c:pt>
                <c:pt idx="8771" formatCode="General">
                  <c:v>5.9029299999999996</c:v>
                </c:pt>
                <c:pt idx="8772" formatCode="General">
                  <c:v>5.9036</c:v>
                </c:pt>
                <c:pt idx="8773" formatCode="General">
                  <c:v>5.9042700000000004</c:v>
                </c:pt>
                <c:pt idx="8774" formatCode="General">
                  <c:v>5.9049500000000004</c:v>
                </c:pt>
                <c:pt idx="8775" formatCode="General">
                  <c:v>5.9056199999999999</c:v>
                </c:pt>
                <c:pt idx="8776" formatCode="General">
                  <c:v>5.9062900000000003</c:v>
                </c:pt>
                <c:pt idx="8777" formatCode="General">
                  <c:v>5.9069700000000003</c:v>
                </c:pt>
                <c:pt idx="8778" formatCode="General">
                  <c:v>5.9076399999999998</c:v>
                </c:pt>
                <c:pt idx="8779" formatCode="General">
                  <c:v>5.9083100000000002</c:v>
                </c:pt>
                <c:pt idx="8780" formatCode="General">
                  <c:v>5.9089900000000002</c:v>
                </c:pt>
                <c:pt idx="8781" formatCode="General">
                  <c:v>5.9096599999999997</c:v>
                </c:pt>
                <c:pt idx="8782" formatCode="General">
                  <c:v>5.9103300000000001</c:v>
                </c:pt>
                <c:pt idx="8783" formatCode="General">
                  <c:v>5.9109999999999996</c:v>
                </c:pt>
                <c:pt idx="8784" formatCode="General">
                  <c:v>5.9116799999999996</c:v>
                </c:pt>
                <c:pt idx="8785" formatCode="General">
                  <c:v>5.91235</c:v>
                </c:pt>
                <c:pt idx="8786" formatCode="General">
                  <c:v>5.9130200000000004</c:v>
                </c:pt>
                <c:pt idx="8787" formatCode="General">
                  <c:v>5.9137000000000004</c:v>
                </c:pt>
                <c:pt idx="8788" formatCode="General">
                  <c:v>5.9143699999999999</c:v>
                </c:pt>
                <c:pt idx="8789" formatCode="General">
                  <c:v>5.9150400000000003</c:v>
                </c:pt>
                <c:pt idx="8790" formatCode="General">
                  <c:v>5.9157200000000003</c:v>
                </c:pt>
                <c:pt idx="8791" formatCode="General">
                  <c:v>5.9163899999999998</c:v>
                </c:pt>
                <c:pt idx="8792" formatCode="General">
                  <c:v>5.9170600000000002</c:v>
                </c:pt>
                <c:pt idx="8793" formatCode="General">
                  <c:v>5.9177299999999997</c:v>
                </c:pt>
                <c:pt idx="8794" formatCode="General">
                  <c:v>5.9184099999999997</c:v>
                </c:pt>
                <c:pt idx="8795" formatCode="General">
                  <c:v>5.9190800000000001</c:v>
                </c:pt>
                <c:pt idx="8796" formatCode="General">
                  <c:v>5.9197499999999996</c:v>
                </c:pt>
                <c:pt idx="8797" formatCode="General">
                  <c:v>5.9204299999999996</c:v>
                </c:pt>
                <c:pt idx="8798" formatCode="General">
                  <c:v>5.9211</c:v>
                </c:pt>
                <c:pt idx="8799" formatCode="General">
                  <c:v>5.9217700000000004</c:v>
                </c:pt>
                <c:pt idx="8800" formatCode="General">
                  <c:v>5.9224500000000004</c:v>
                </c:pt>
                <c:pt idx="8801" formatCode="General">
                  <c:v>5.9231199999999999</c:v>
                </c:pt>
                <c:pt idx="8802" formatCode="General">
                  <c:v>5.9237900000000003</c:v>
                </c:pt>
                <c:pt idx="8803" formatCode="General">
                  <c:v>5.9244599999999998</c:v>
                </c:pt>
                <c:pt idx="8804" formatCode="General">
                  <c:v>5.9251399999999999</c:v>
                </c:pt>
                <c:pt idx="8805" formatCode="General">
                  <c:v>5.9258100000000002</c:v>
                </c:pt>
                <c:pt idx="8806" formatCode="General">
                  <c:v>5.9264799999999997</c:v>
                </c:pt>
                <c:pt idx="8807" formatCode="General">
                  <c:v>5.9271599999999998</c:v>
                </c:pt>
                <c:pt idx="8808" formatCode="General">
                  <c:v>5.9278300000000002</c:v>
                </c:pt>
                <c:pt idx="8809" formatCode="General">
                  <c:v>5.9284999999999997</c:v>
                </c:pt>
                <c:pt idx="8810" formatCode="General">
                  <c:v>5.9291799999999997</c:v>
                </c:pt>
                <c:pt idx="8811" formatCode="General">
                  <c:v>5.9298500000000001</c:v>
                </c:pt>
                <c:pt idx="8812" formatCode="General">
                  <c:v>5.9305199999999996</c:v>
                </c:pt>
                <c:pt idx="8813" formatCode="General">
                  <c:v>5.93119</c:v>
                </c:pt>
                <c:pt idx="8814" formatCode="General">
                  <c:v>5.93187</c:v>
                </c:pt>
                <c:pt idx="8815" formatCode="General">
                  <c:v>5.9325400000000004</c:v>
                </c:pt>
                <c:pt idx="8816" formatCode="General">
                  <c:v>5.9332099999999999</c:v>
                </c:pt>
                <c:pt idx="8817" formatCode="General">
                  <c:v>5.9338899999999999</c:v>
                </c:pt>
                <c:pt idx="8818" formatCode="General">
                  <c:v>5.9345600000000003</c:v>
                </c:pt>
                <c:pt idx="8819" formatCode="General">
                  <c:v>5.9352299999999998</c:v>
                </c:pt>
                <c:pt idx="8820" formatCode="General">
                  <c:v>5.9359099999999998</c:v>
                </c:pt>
                <c:pt idx="8821" formatCode="General">
                  <c:v>5.9365800000000002</c:v>
                </c:pt>
                <c:pt idx="8822" formatCode="General">
                  <c:v>5.9372499999999997</c:v>
                </c:pt>
                <c:pt idx="8823" formatCode="General">
                  <c:v>5.9379200000000001</c:v>
                </c:pt>
                <c:pt idx="8824" formatCode="General">
                  <c:v>5.9386000000000001</c:v>
                </c:pt>
                <c:pt idx="8825" formatCode="General">
                  <c:v>5.9392699999999996</c:v>
                </c:pt>
                <c:pt idx="8826" formatCode="General">
                  <c:v>5.93994</c:v>
                </c:pt>
                <c:pt idx="8827" formatCode="General">
                  <c:v>5.94062</c:v>
                </c:pt>
                <c:pt idx="8828" formatCode="General">
                  <c:v>5.9412900000000004</c:v>
                </c:pt>
                <c:pt idx="8829" formatCode="General">
                  <c:v>5.9419599999999999</c:v>
                </c:pt>
                <c:pt idx="8830" formatCode="General">
                  <c:v>5.9426399999999999</c:v>
                </c:pt>
                <c:pt idx="8831" formatCode="General">
                  <c:v>5.9433100000000003</c:v>
                </c:pt>
                <c:pt idx="8832" formatCode="General">
                  <c:v>5.9439799999999998</c:v>
                </c:pt>
                <c:pt idx="8833" formatCode="General">
                  <c:v>5.9446500000000002</c:v>
                </c:pt>
                <c:pt idx="8834" formatCode="General">
                  <c:v>5.9453300000000002</c:v>
                </c:pt>
                <c:pt idx="8835" formatCode="General">
                  <c:v>5.9459999999999997</c:v>
                </c:pt>
                <c:pt idx="8836" formatCode="General">
                  <c:v>5.9466700000000001</c:v>
                </c:pt>
                <c:pt idx="8837" formatCode="General">
                  <c:v>5.9473500000000001</c:v>
                </c:pt>
                <c:pt idx="8838" formatCode="General">
                  <c:v>5.9480199999999996</c:v>
                </c:pt>
                <c:pt idx="8839" formatCode="General">
                  <c:v>5.94869</c:v>
                </c:pt>
                <c:pt idx="8840" formatCode="General">
                  <c:v>5.94937</c:v>
                </c:pt>
                <c:pt idx="8841" formatCode="General">
                  <c:v>5.9500400000000004</c:v>
                </c:pt>
                <c:pt idx="8842" formatCode="General">
                  <c:v>5.9507099999999999</c:v>
                </c:pt>
                <c:pt idx="8843" formatCode="General">
                  <c:v>5.9513800000000003</c:v>
                </c:pt>
                <c:pt idx="8844" formatCode="General">
                  <c:v>5.9520600000000004</c:v>
                </c:pt>
                <c:pt idx="8845" formatCode="General">
                  <c:v>5.9527299999999999</c:v>
                </c:pt>
                <c:pt idx="8846" formatCode="General">
                  <c:v>5.9534000000000002</c:v>
                </c:pt>
                <c:pt idx="8847" formatCode="General">
                  <c:v>5.9540800000000003</c:v>
                </c:pt>
                <c:pt idx="8848" formatCode="General">
                  <c:v>5.9547499999999998</c:v>
                </c:pt>
                <c:pt idx="8849" formatCode="General">
                  <c:v>5.9554200000000002</c:v>
                </c:pt>
                <c:pt idx="8850" formatCode="General">
                  <c:v>5.9561000000000002</c:v>
                </c:pt>
                <c:pt idx="8851" formatCode="General">
                  <c:v>5.9567699999999997</c:v>
                </c:pt>
                <c:pt idx="8852" formatCode="General">
                  <c:v>5.9574400000000001</c:v>
                </c:pt>
                <c:pt idx="8853" formatCode="General">
                  <c:v>5.9581099999999996</c:v>
                </c:pt>
                <c:pt idx="8854" formatCode="General">
                  <c:v>5.9587899999999996</c:v>
                </c:pt>
                <c:pt idx="8855" formatCode="General">
                  <c:v>5.95946</c:v>
                </c:pt>
                <c:pt idx="8856" formatCode="General">
                  <c:v>5.9601300000000004</c:v>
                </c:pt>
                <c:pt idx="8857" formatCode="General">
                  <c:v>5.9608100000000004</c:v>
                </c:pt>
                <c:pt idx="8858" formatCode="General">
                  <c:v>5.9614799999999999</c:v>
                </c:pt>
                <c:pt idx="8859" formatCode="General">
                  <c:v>5.9621500000000003</c:v>
                </c:pt>
                <c:pt idx="8860" formatCode="General">
                  <c:v>5.9628300000000003</c:v>
                </c:pt>
                <c:pt idx="8861" formatCode="General">
                  <c:v>5.9634999999999998</c:v>
                </c:pt>
                <c:pt idx="8862" formatCode="General">
                  <c:v>5.9641700000000002</c:v>
                </c:pt>
                <c:pt idx="8863" formatCode="General">
                  <c:v>5.9648399999999997</c:v>
                </c:pt>
                <c:pt idx="8864" formatCode="General">
                  <c:v>5.9655199999999997</c:v>
                </c:pt>
                <c:pt idx="8865" formatCode="General">
                  <c:v>5.9661900000000001</c:v>
                </c:pt>
                <c:pt idx="8866" formatCode="General">
                  <c:v>5.9668599999999996</c:v>
                </c:pt>
                <c:pt idx="8867" formatCode="General">
                  <c:v>5.9675399999999996</c:v>
                </c:pt>
                <c:pt idx="8868" formatCode="General">
                  <c:v>5.96821</c:v>
                </c:pt>
                <c:pt idx="8869" formatCode="General">
                  <c:v>5.9688800000000004</c:v>
                </c:pt>
                <c:pt idx="8870" formatCode="General">
                  <c:v>5.9695600000000004</c:v>
                </c:pt>
                <c:pt idx="8871" formatCode="General">
                  <c:v>5.9702299999999999</c:v>
                </c:pt>
                <c:pt idx="8872" formatCode="General">
                  <c:v>5.9709000000000003</c:v>
                </c:pt>
                <c:pt idx="8873" formatCode="General">
                  <c:v>5.9715699999999998</c:v>
                </c:pt>
                <c:pt idx="8874" formatCode="General">
                  <c:v>5.9722499999999998</c:v>
                </c:pt>
                <c:pt idx="8875" formatCode="General">
                  <c:v>5.9729200000000002</c:v>
                </c:pt>
                <c:pt idx="8876" formatCode="General">
                  <c:v>5.9735899999999997</c:v>
                </c:pt>
                <c:pt idx="8877" formatCode="General">
                  <c:v>5.9742699999999997</c:v>
                </c:pt>
                <c:pt idx="8878" formatCode="General">
                  <c:v>5.9749400000000001</c:v>
                </c:pt>
                <c:pt idx="8879" formatCode="General">
                  <c:v>5.9756099999999996</c:v>
                </c:pt>
                <c:pt idx="8880" formatCode="General">
                  <c:v>5.9762899999999997</c:v>
                </c:pt>
                <c:pt idx="8881" formatCode="General">
                  <c:v>5.9769600000000001</c:v>
                </c:pt>
                <c:pt idx="8882" formatCode="General">
                  <c:v>5.9776300000000004</c:v>
                </c:pt>
                <c:pt idx="8883" formatCode="General">
                  <c:v>5.9782999999999999</c:v>
                </c:pt>
                <c:pt idx="8884" formatCode="General">
                  <c:v>5.97898</c:v>
                </c:pt>
                <c:pt idx="8885" formatCode="General">
                  <c:v>5.9796500000000004</c:v>
                </c:pt>
                <c:pt idx="8886" formatCode="General">
                  <c:v>5.9803199999999999</c:v>
                </c:pt>
                <c:pt idx="8887" formatCode="General">
                  <c:v>5.9809999999999999</c:v>
                </c:pt>
                <c:pt idx="8888" formatCode="General">
                  <c:v>5.9816700000000003</c:v>
                </c:pt>
                <c:pt idx="8889" formatCode="General">
                  <c:v>5.9823399999999998</c:v>
                </c:pt>
                <c:pt idx="8890" formatCode="General">
                  <c:v>5.9830199999999998</c:v>
                </c:pt>
                <c:pt idx="8891" formatCode="General">
                  <c:v>5.9836900000000002</c:v>
                </c:pt>
                <c:pt idx="8892" formatCode="General">
                  <c:v>5.9843599999999997</c:v>
                </c:pt>
                <c:pt idx="8893" formatCode="General">
                  <c:v>5.9850300000000001</c:v>
                </c:pt>
                <c:pt idx="8894" formatCode="General">
                  <c:v>5.9857100000000001</c:v>
                </c:pt>
                <c:pt idx="8895" formatCode="General">
                  <c:v>5.9863799999999996</c:v>
                </c:pt>
                <c:pt idx="8896" formatCode="General">
                  <c:v>5.98705</c:v>
                </c:pt>
                <c:pt idx="8897" formatCode="General">
                  <c:v>5.98773</c:v>
                </c:pt>
                <c:pt idx="8898" formatCode="General">
                  <c:v>5.9884000000000004</c:v>
                </c:pt>
                <c:pt idx="8899" formatCode="General">
                  <c:v>5.9890699999999999</c:v>
                </c:pt>
                <c:pt idx="8900" formatCode="General">
                  <c:v>5.9897499999999999</c:v>
                </c:pt>
                <c:pt idx="8901" formatCode="General">
                  <c:v>5.9904200000000003</c:v>
                </c:pt>
                <c:pt idx="8902" formatCode="General">
                  <c:v>5.9910899999999998</c:v>
                </c:pt>
                <c:pt idx="8903" formatCode="General">
                  <c:v>5.9917600000000002</c:v>
                </c:pt>
                <c:pt idx="8904" formatCode="General">
                  <c:v>5.9924400000000002</c:v>
                </c:pt>
                <c:pt idx="8905" formatCode="General">
                  <c:v>5.9931099999999997</c:v>
                </c:pt>
                <c:pt idx="8906" formatCode="General">
                  <c:v>5.9937800000000001</c:v>
                </c:pt>
                <c:pt idx="8907" formatCode="General">
                  <c:v>5.9944600000000001</c:v>
                </c:pt>
                <c:pt idx="8908" formatCode="General">
                  <c:v>5.9951299999999996</c:v>
                </c:pt>
                <c:pt idx="8909" formatCode="General">
                  <c:v>5.9958</c:v>
                </c:pt>
                <c:pt idx="8910" formatCode="General">
                  <c:v>5.99648</c:v>
                </c:pt>
                <c:pt idx="8911" formatCode="General">
                  <c:v>5.9971500000000004</c:v>
                </c:pt>
                <c:pt idx="8912" formatCode="General">
                  <c:v>5.9978199999999999</c:v>
                </c:pt>
                <c:pt idx="8913" formatCode="General">
                  <c:v>5.9984900000000003</c:v>
                </c:pt>
                <c:pt idx="8914" formatCode="General">
                  <c:v>5.9991700000000003</c:v>
                </c:pt>
                <c:pt idx="8915" formatCode="General">
                  <c:v>5.9998399999999998</c:v>
                </c:pt>
                <c:pt idx="8916" formatCode="General">
                  <c:v>6.0005100000000002</c:v>
                </c:pt>
                <c:pt idx="8917" formatCode="General">
                  <c:v>6.0011900000000002</c:v>
                </c:pt>
                <c:pt idx="8918" formatCode="General">
                  <c:v>6.0018599999999998</c:v>
                </c:pt>
                <c:pt idx="8919" formatCode="General">
                  <c:v>6.0025300000000001</c:v>
                </c:pt>
                <c:pt idx="8920" formatCode="General">
                  <c:v>6.0032100000000002</c:v>
                </c:pt>
                <c:pt idx="8921" formatCode="General">
                  <c:v>6.0038799999999997</c:v>
                </c:pt>
                <c:pt idx="8922" formatCode="General">
                  <c:v>6.0045500000000001</c:v>
                </c:pt>
                <c:pt idx="8923" formatCode="General">
                  <c:v>6.0052199999999996</c:v>
                </c:pt>
                <c:pt idx="8924" formatCode="General">
                  <c:v>6.0058999999999996</c:v>
                </c:pt>
                <c:pt idx="8925" formatCode="General">
                  <c:v>6.00657</c:v>
                </c:pt>
                <c:pt idx="8926" formatCode="General">
                  <c:v>6.0072400000000004</c:v>
                </c:pt>
                <c:pt idx="8927" formatCode="General">
                  <c:v>6.0079200000000004</c:v>
                </c:pt>
                <c:pt idx="8928" formatCode="General">
                  <c:v>6.0085899999999999</c:v>
                </c:pt>
                <c:pt idx="8929" formatCode="General">
                  <c:v>6.0092600000000003</c:v>
                </c:pt>
                <c:pt idx="8930" formatCode="General">
                  <c:v>6.0099400000000003</c:v>
                </c:pt>
                <c:pt idx="8931" formatCode="General">
                  <c:v>6.0106099999999998</c:v>
                </c:pt>
                <c:pt idx="8932" formatCode="General">
                  <c:v>6.0112800000000002</c:v>
                </c:pt>
                <c:pt idx="8933" formatCode="General">
                  <c:v>6.0119499999999997</c:v>
                </c:pt>
                <c:pt idx="8934" formatCode="General">
                  <c:v>6.0126299999999997</c:v>
                </c:pt>
                <c:pt idx="8935" formatCode="General">
                  <c:v>6.0133000000000001</c:v>
                </c:pt>
                <c:pt idx="8936" formatCode="General">
                  <c:v>6.0139699999999996</c:v>
                </c:pt>
                <c:pt idx="8937" formatCode="General">
                  <c:v>6.0146499999999996</c:v>
                </c:pt>
                <c:pt idx="8938" formatCode="General">
                  <c:v>6.01532</c:v>
                </c:pt>
                <c:pt idx="8939" formatCode="General">
                  <c:v>6.0159900000000004</c:v>
                </c:pt>
                <c:pt idx="8940" formatCode="General">
                  <c:v>6.0166700000000004</c:v>
                </c:pt>
                <c:pt idx="8941" formatCode="General">
                  <c:v>6.0173399999999999</c:v>
                </c:pt>
                <c:pt idx="8942" formatCode="General">
                  <c:v>6.0180100000000003</c:v>
                </c:pt>
                <c:pt idx="8943" formatCode="General">
                  <c:v>6.0186799999999998</c:v>
                </c:pt>
                <c:pt idx="8944" formatCode="General">
                  <c:v>6.0193599999999998</c:v>
                </c:pt>
                <c:pt idx="8945" formatCode="General">
                  <c:v>6.0200300000000002</c:v>
                </c:pt>
                <c:pt idx="8946" formatCode="General">
                  <c:v>6.0206999999999997</c:v>
                </c:pt>
                <c:pt idx="8947" formatCode="General">
                  <c:v>6.0213799999999997</c:v>
                </c:pt>
                <c:pt idx="8948" formatCode="General">
                  <c:v>6.0220500000000001</c:v>
                </c:pt>
                <c:pt idx="8949" formatCode="General">
                  <c:v>6.0227199999999996</c:v>
                </c:pt>
                <c:pt idx="8950" formatCode="General">
                  <c:v>6.0233999999999996</c:v>
                </c:pt>
                <c:pt idx="8951" formatCode="General">
                  <c:v>6.02407</c:v>
                </c:pt>
                <c:pt idx="8952" formatCode="General">
                  <c:v>6.0247400000000004</c:v>
                </c:pt>
                <c:pt idx="8953" formatCode="General">
                  <c:v>6.0254200000000004</c:v>
                </c:pt>
                <c:pt idx="8954" formatCode="General">
                  <c:v>6.0260899999999999</c:v>
                </c:pt>
                <c:pt idx="8955" formatCode="General">
                  <c:v>6.0267600000000003</c:v>
                </c:pt>
                <c:pt idx="8956" formatCode="General">
                  <c:v>6.0274299999999998</c:v>
                </c:pt>
                <c:pt idx="8957" formatCode="General">
                  <c:v>6.0281099999999999</c:v>
                </c:pt>
                <c:pt idx="8958" formatCode="General">
                  <c:v>6.0287800000000002</c:v>
                </c:pt>
                <c:pt idx="8959" formatCode="General">
                  <c:v>6.0294499999999998</c:v>
                </c:pt>
                <c:pt idx="8960" formatCode="General">
                  <c:v>6.0301299999999998</c:v>
                </c:pt>
                <c:pt idx="8961" formatCode="General">
                  <c:v>6.0308000000000002</c:v>
                </c:pt>
                <c:pt idx="8962" formatCode="General">
                  <c:v>6.0314699999999997</c:v>
                </c:pt>
                <c:pt idx="8963" formatCode="General">
                  <c:v>6.0321499999999997</c:v>
                </c:pt>
                <c:pt idx="8964" formatCode="General">
                  <c:v>6.0328200000000001</c:v>
                </c:pt>
                <c:pt idx="8965" formatCode="General">
                  <c:v>6.0334899999999996</c:v>
                </c:pt>
                <c:pt idx="8966" formatCode="General">
                  <c:v>6.03416</c:v>
                </c:pt>
                <c:pt idx="8967" formatCode="General">
                  <c:v>6.03484</c:v>
                </c:pt>
                <c:pt idx="8968" formatCode="General">
                  <c:v>6.0355100000000004</c:v>
                </c:pt>
                <c:pt idx="8969" formatCode="General">
                  <c:v>6.0361799999999999</c:v>
                </c:pt>
                <c:pt idx="8970" formatCode="General">
                  <c:v>6.0368599999999999</c:v>
                </c:pt>
                <c:pt idx="8971" formatCode="General">
                  <c:v>6.0375300000000003</c:v>
                </c:pt>
                <c:pt idx="8972" formatCode="General">
                  <c:v>6.0381999999999998</c:v>
                </c:pt>
                <c:pt idx="8973" formatCode="General">
                  <c:v>6.0388799999999998</c:v>
                </c:pt>
                <c:pt idx="8974" formatCode="General">
                  <c:v>6.0395500000000002</c:v>
                </c:pt>
                <c:pt idx="8975" formatCode="General">
                  <c:v>6.0402199999999997</c:v>
                </c:pt>
                <c:pt idx="8976" formatCode="General">
                  <c:v>6.0408900000000001</c:v>
                </c:pt>
                <c:pt idx="8977" formatCode="General">
                  <c:v>6.0415700000000001</c:v>
                </c:pt>
                <c:pt idx="8978" formatCode="General">
                  <c:v>6.0422399999999996</c:v>
                </c:pt>
                <c:pt idx="8979" formatCode="General">
                  <c:v>6.04291</c:v>
                </c:pt>
                <c:pt idx="8980" formatCode="General">
                  <c:v>6.04359</c:v>
                </c:pt>
                <c:pt idx="8981" formatCode="General">
                  <c:v>6.0442600000000004</c:v>
                </c:pt>
                <c:pt idx="8982" formatCode="General">
                  <c:v>6.0449299999999999</c:v>
                </c:pt>
                <c:pt idx="8983" formatCode="General">
                  <c:v>6.0456099999999999</c:v>
                </c:pt>
                <c:pt idx="8984" formatCode="General">
                  <c:v>6.0462800000000003</c:v>
                </c:pt>
                <c:pt idx="8985" formatCode="General">
                  <c:v>6.0469499999999998</c:v>
                </c:pt>
                <c:pt idx="8986" formatCode="General">
                  <c:v>6.0476200000000002</c:v>
                </c:pt>
                <c:pt idx="8987" formatCode="General">
                  <c:v>6.0483000000000002</c:v>
                </c:pt>
                <c:pt idx="8988" formatCode="General">
                  <c:v>6.0489699999999997</c:v>
                </c:pt>
                <c:pt idx="8989" formatCode="General">
                  <c:v>6.0496400000000001</c:v>
                </c:pt>
                <c:pt idx="8990" formatCode="General">
                  <c:v>6.0503200000000001</c:v>
                </c:pt>
                <c:pt idx="8991" formatCode="General">
                  <c:v>6.0509899999999996</c:v>
                </c:pt>
                <c:pt idx="8992" formatCode="General">
                  <c:v>6.05166</c:v>
                </c:pt>
                <c:pt idx="8993" formatCode="General">
                  <c:v>6.0523400000000001</c:v>
                </c:pt>
                <c:pt idx="8994" formatCode="General">
                  <c:v>6.0530099999999996</c:v>
                </c:pt>
                <c:pt idx="8995" formatCode="General">
                  <c:v>6.0536799999999999</c:v>
                </c:pt>
                <c:pt idx="8996" formatCode="General">
                  <c:v>6.0543500000000003</c:v>
                </c:pt>
                <c:pt idx="8997" formatCode="General">
                  <c:v>6.0550300000000004</c:v>
                </c:pt>
                <c:pt idx="8998" formatCode="General">
                  <c:v>6.0556999999999999</c:v>
                </c:pt>
                <c:pt idx="8999" formatCode="General">
                  <c:v>6.0563700000000003</c:v>
                </c:pt>
                <c:pt idx="9000" formatCode="General">
                  <c:v>6.0570500000000003</c:v>
                </c:pt>
                <c:pt idx="9001" formatCode="General">
                  <c:v>6.0577199999999998</c:v>
                </c:pt>
                <c:pt idx="9002" formatCode="General">
                  <c:v>6.0583900000000002</c:v>
                </c:pt>
                <c:pt idx="9003" formatCode="General">
                  <c:v>6.0590700000000002</c:v>
                </c:pt>
                <c:pt idx="9004" formatCode="General">
                  <c:v>6.0597399999999997</c:v>
                </c:pt>
                <c:pt idx="9005" formatCode="General">
                  <c:v>6.0604100000000001</c:v>
                </c:pt>
                <c:pt idx="9006" formatCode="General">
                  <c:v>6.0610799999999996</c:v>
                </c:pt>
                <c:pt idx="9007" formatCode="General">
                  <c:v>6.0617599999999996</c:v>
                </c:pt>
                <c:pt idx="9008" formatCode="General">
                  <c:v>6.06243</c:v>
                </c:pt>
                <c:pt idx="9009" formatCode="General">
                  <c:v>6.0631000000000004</c:v>
                </c:pt>
                <c:pt idx="9010" formatCode="General">
                  <c:v>6.0637800000000004</c:v>
                </c:pt>
                <c:pt idx="9011" formatCode="General">
                  <c:v>6.0644499999999999</c:v>
                </c:pt>
                <c:pt idx="9012" formatCode="General">
                  <c:v>6.0651200000000003</c:v>
                </c:pt>
                <c:pt idx="9013" formatCode="General">
                  <c:v>6.0658000000000003</c:v>
                </c:pt>
                <c:pt idx="9014" formatCode="General">
                  <c:v>6.0664699999999998</c:v>
                </c:pt>
                <c:pt idx="9015" formatCode="General">
                  <c:v>6.0671400000000002</c:v>
                </c:pt>
                <c:pt idx="9016" formatCode="General">
                  <c:v>6.0678099999999997</c:v>
                </c:pt>
                <c:pt idx="9017" formatCode="General">
                  <c:v>6.0684899999999997</c:v>
                </c:pt>
                <c:pt idx="9018" formatCode="General">
                  <c:v>6.0691600000000001</c:v>
                </c:pt>
                <c:pt idx="9019" formatCode="General">
                  <c:v>6.0698299999999996</c:v>
                </c:pt>
                <c:pt idx="9020" formatCode="General">
                  <c:v>6.0705099999999996</c:v>
                </c:pt>
                <c:pt idx="9021" formatCode="General">
                  <c:v>6.07118</c:v>
                </c:pt>
                <c:pt idx="9022" formatCode="General">
                  <c:v>6.0718500000000004</c:v>
                </c:pt>
                <c:pt idx="9023" formatCode="General">
                  <c:v>6.0725300000000004</c:v>
                </c:pt>
                <c:pt idx="9024" formatCode="General">
                  <c:v>6.0731999999999999</c:v>
                </c:pt>
                <c:pt idx="9025" formatCode="General">
                  <c:v>6.0738700000000003</c:v>
                </c:pt>
                <c:pt idx="9026" formatCode="General">
                  <c:v>6.0745399999999998</c:v>
                </c:pt>
                <c:pt idx="9027" formatCode="General">
                  <c:v>6.0752199999999998</c:v>
                </c:pt>
                <c:pt idx="9028" formatCode="General">
                  <c:v>6.0758900000000002</c:v>
                </c:pt>
                <c:pt idx="9029" formatCode="General">
                  <c:v>6.0765599999999997</c:v>
                </c:pt>
                <c:pt idx="9030" formatCode="General">
                  <c:v>6.0772399999999998</c:v>
                </c:pt>
                <c:pt idx="9031" formatCode="General">
                  <c:v>6.0779100000000001</c:v>
                </c:pt>
                <c:pt idx="9032" formatCode="General">
                  <c:v>6.0785799999999997</c:v>
                </c:pt>
                <c:pt idx="9033" formatCode="General">
                  <c:v>6.0792599999999997</c:v>
                </c:pt>
                <c:pt idx="9034" formatCode="General">
                  <c:v>6.0799300000000001</c:v>
                </c:pt>
                <c:pt idx="9035" formatCode="General">
                  <c:v>6.0805999999999996</c:v>
                </c:pt>
                <c:pt idx="9036" formatCode="General">
                  <c:v>6.08127</c:v>
                </c:pt>
                <c:pt idx="9037" formatCode="General">
                  <c:v>6.08195</c:v>
                </c:pt>
                <c:pt idx="9038" formatCode="General">
                  <c:v>6.0826200000000004</c:v>
                </c:pt>
                <c:pt idx="9039" formatCode="General">
                  <c:v>6.0832899999999999</c:v>
                </c:pt>
                <c:pt idx="9040" formatCode="General">
                  <c:v>6.0839699999999999</c:v>
                </c:pt>
                <c:pt idx="9041" formatCode="General">
                  <c:v>6.0846400000000003</c:v>
                </c:pt>
                <c:pt idx="9042" formatCode="General">
                  <c:v>6.0853099999999998</c:v>
                </c:pt>
                <c:pt idx="9043" formatCode="General">
                  <c:v>6.0859899999999998</c:v>
                </c:pt>
                <c:pt idx="9044" formatCode="General">
                  <c:v>6.0866600000000002</c:v>
                </c:pt>
                <c:pt idx="9045" formatCode="General">
                  <c:v>6.0873299999999997</c:v>
                </c:pt>
                <c:pt idx="9046" formatCode="General">
                  <c:v>6.0880000000000001</c:v>
                </c:pt>
                <c:pt idx="9047" formatCode="General">
                  <c:v>6.0886800000000001</c:v>
                </c:pt>
                <c:pt idx="9048" formatCode="General">
                  <c:v>6.0893499999999996</c:v>
                </c:pt>
                <c:pt idx="9049" formatCode="General">
                  <c:v>6.09002</c:v>
                </c:pt>
                <c:pt idx="9050" formatCode="General">
                  <c:v>6.0907</c:v>
                </c:pt>
                <c:pt idx="9051" formatCode="General">
                  <c:v>6.0913700000000004</c:v>
                </c:pt>
                <c:pt idx="9052" formatCode="General">
                  <c:v>6.0920399999999999</c:v>
                </c:pt>
                <c:pt idx="9053" formatCode="General">
                  <c:v>6.0927199999999999</c:v>
                </c:pt>
                <c:pt idx="9054" formatCode="General">
                  <c:v>6.0933900000000003</c:v>
                </c:pt>
                <c:pt idx="9055" formatCode="General">
                  <c:v>6.0940599999999998</c:v>
                </c:pt>
                <c:pt idx="9056" formatCode="General">
                  <c:v>6.0947300000000002</c:v>
                </c:pt>
                <c:pt idx="9057" formatCode="General">
                  <c:v>6.0954100000000002</c:v>
                </c:pt>
                <c:pt idx="9058" formatCode="General">
                  <c:v>6.0960799999999997</c:v>
                </c:pt>
                <c:pt idx="9059" formatCode="General">
                  <c:v>6.0967500000000001</c:v>
                </c:pt>
                <c:pt idx="9060" formatCode="General">
                  <c:v>6.0974300000000001</c:v>
                </c:pt>
                <c:pt idx="9061" formatCode="General">
                  <c:v>6.0980999999999996</c:v>
                </c:pt>
                <c:pt idx="9062" formatCode="General">
                  <c:v>6.09877</c:v>
                </c:pt>
                <c:pt idx="9063" formatCode="General">
                  <c:v>6.09945</c:v>
                </c:pt>
                <c:pt idx="9064" formatCode="General">
                  <c:v>6.1001200000000004</c:v>
                </c:pt>
                <c:pt idx="9065" formatCode="General">
                  <c:v>6.1007899999999999</c:v>
                </c:pt>
                <c:pt idx="9066" formatCode="General">
                  <c:v>6.1014600000000003</c:v>
                </c:pt>
                <c:pt idx="9067" formatCode="General">
                  <c:v>6.1021400000000003</c:v>
                </c:pt>
                <c:pt idx="9068" formatCode="General">
                  <c:v>6.1028099999999998</c:v>
                </c:pt>
                <c:pt idx="9069" formatCode="General">
                  <c:v>6.1034800000000002</c:v>
                </c:pt>
                <c:pt idx="9070" formatCode="General">
                  <c:v>6.1041600000000003</c:v>
                </c:pt>
                <c:pt idx="9071" formatCode="General">
                  <c:v>6.1048299999999998</c:v>
                </c:pt>
                <c:pt idx="9072" formatCode="General">
                  <c:v>6.1055000000000001</c:v>
                </c:pt>
                <c:pt idx="9073" formatCode="General">
                  <c:v>6.1061800000000002</c:v>
                </c:pt>
                <c:pt idx="9074" formatCode="General">
                  <c:v>6.1068499999999997</c:v>
                </c:pt>
                <c:pt idx="9075" formatCode="General">
                  <c:v>6.1075200000000001</c:v>
                </c:pt>
                <c:pt idx="9076" formatCode="General">
                  <c:v>6.1081899999999996</c:v>
                </c:pt>
                <c:pt idx="9077" formatCode="General">
                  <c:v>6.1088699999999996</c:v>
                </c:pt>
                <c:pt idx="9078" formatCode="General">
                  <c:v>6.10954</c:v>
                </c:pt>
                <c:pt idx="9079" formatCode="General">
                  <c:v>6.1102100000000004</c:v>
                </c:pt>
                <c:pt idx="9080" formatCode="General">
                  <c:v>6.1108900000000004</c:v>
                </c:pt>
                <c:pt idx="9081" formatCode="General">
                  <c:v>6.1115599999999999</c:v>
                </c:pt>
                <c:pt idx="9082" formatCode="General">
                  <c:v>6.1122300000000003</c:v>
                </c:pt>
                <c:pt idx="9083" formatCode="General">
                  <c:v>6.1129100000000003</c:v>
                </c:pt>
                <c:pt idx="9084" formatCode="General">
                  <c:v>6.1135799999999998</c:v>
                </c:pt>
                <c:pt idx="9085" formatCode="General">
                  <c:v>6.1142500000000002</c:v>
                </c:pt>
                <c:pt idx="9086" formatCode="General">
                  <c:v>6.1149199999999997</c:v>
                </c:pt>
                <c:pt idx="9087" formatCode="General">
                  <c:v>6.1155999999999997</c:v>
                </c:pt>
                <c:pt idx="9088" formatCode="General">
                  <c:v>6.1162700000000001</c:v>
                </c:pt>
                <c:pt idx="9089" formatCode="General">
                  <c:v>6.1169399999999996</c:v>
                </c:pt>
                <c:pt idx="9090" formatCode="General">
                  <c:v>6.1176199999999996</c:v>
                </c:pt>
                <c:pt idx="9091" formatCode="General">
                  <c:v>6.11829</c:v>
                </c:pt>
                <c:pt idx="9092" formatCode="General">
                  <c:v>6.1189600000000004</c:v>
                </c:pt>
                <c:pt idx="9093" formatCode="General">
                  <c:v>6.1196400000000004</c:v>
                </c:pt>
                <c:pt idx="9094" formatCode="General">
                  <c:v>6.1203099999999999</c:v>
                </c:pt>
                <c:pt idx="9095" formatCode="General">
                  <c:v>6.1209800000000003</c:v>
                </c:pt>
                <c:pt idx="9096" formatCode="General">
                  <c:v>6.1216499999999998</c:v>
                </c:pt>
                <c:pt idx="9097" formatCode="General">
                  <c:v>6.1223299999999998</c:v>
                </c:pt>
                <c:pt idx="9098" formatCode="General">
                  <c:v>6.1230000000000002</c:v>
                </c:pt>
                <c:pt idx="9099" formatCode="General">
                  <c:v>6.1236699999999997</c:v>
                </c:pt>
                <c:pt idx="9100" formatCode="General">
                  <c:v>6.1243499999999997</c:v>
                </c:pt>
                <c:pt idx="9101" formatCode="General">
                  <c:v>6.1250200000000001</c:v>
                </c:pt>
                <c:pt idx="9102" formatCode="General">
                  <c:v>6.1256899999999996</c:v>
                </c:pt>
                <c:pt idx="9103" formatCode="General">
                  <c:v>6.1263699999999996</c:v>
                </c:pt>
                <c:pt idx="9104" formatCode="General">
                  <c:v>6.12704</c:v>
                </c:pt>
                <c:pt idx="9105" formatCode="General">
                  <c:v>6.1277100000000004</c:v>
                </c:pt>
                <c:pt idx="9106" formatCode="General">
                  <c:v>6.1283799999999999</c:v>
                </c:pt>
                <c:pt idx="9107" formatCode="General">
                  <c:v>6.12906</c:v>
                </c:pt>
                <c:pt idx="9108" formatCode="General">
                  <c:v>6.1297300000000003</c:v>
                </c:pt>
                <c:pt idx="9109" formatCode="General">
                  <c:v>6.1303999999999998</c:v>
                </c:pt>
                <c:pt idx="9110" formatCode="General">
                  <c:v>6.1310799999999999</c:v>
                </c:pt>
                <c:pt idx="9111" formatCode="General">
                  <c:v>6.1317500000000003</c:v>
                </c:pt>
                <c:pt idx="9112" formatCode="General">
                  <c:v>6.1324199999999998</c:v>
                </c:pt>
                <c:pt idx="9113" formatCode="General">
                  <c:v>6.1330999999999998</c:v>
                </c:pt>
                <c:pt idx="9114" formatCode="General">
                  <c:v>6.1337700000000002</c:v>
                </c:pt>
                <c:pt idx="9115" formatCode="General">
                  <c:v>6.1344399999999997</c:v>
                </c:pt>
                <c:pt idx="9116" formatCode="General">
                  <c:v>6.1351100000000001</c:v>
                </c:pt>
                <c:pt idx="9117" formatCode="General">
                  <c:v>6.1357900000000001</c:v>
                </c:pt>
                <c:pt idx="9118" formatCode="General">
                  <c:v>6.1364599999999996</c:v>
                </c:pt>
                <c:pt idx="9119" formatCode="General">
                  <c:v>6.13713</c:v>
                </c:pt>
                <c:pt idx="9120" formatCode="General">
                  <c:v>6.13781</c:v>
                </c:pt>
                <c:pt idx="9121" formatCode="General">
                  <c:v>6.1384800000000004</c:v>
                </c:pt>
                <c:pt idx="9122" formatCode="General">
                  <c:v>6.1391499999999999</c:v>
                </c:pt>
                <c:pt idx="9123" formatCode="General">
                  <c:v>6.1398299999999999</c:v>
                </c:pt>
                <c:pt idx="9124" formatCode="General">
                  <c:v>6.1405000000000003</c:v>
                </c:pt>
                <c:pt idx="9125" formatCode="General">
                  <c:v>6.1411699999999998</c:v>
                </c:pt>
                <c:pt idx="9126" formatCode="General">
                  <c:v>6.1418400000000002</c:v>
                </c:pt>
                <c:pt idx="9127" formatCode="General">
                  <c:v>6.1425200000000002</c:v>
                </c:pt>
                <c:pt idx="9128" formatCode="General">
                  <c:v>6.1431899999999997</c:v>
                </c:pt>
                <c:pt idx="9129" formatCode="General">
                  <c:v>6.1438600000000001</c:v>
                </c:pt>
                <c:pt idx="9130" formatCode="General">
                  <c:v>6.1445400000000001</c:v>
                </c:pt>
                <c:pt idx="9131" formatCode="General">
                  <c:v>6.1452099999999996</c:v>
                </c:pt>
                <c:pt idx="9132" formatCode="General">
                  <c:v>6.14588</c:v>
                </c:pt>
                <c:pt idx="9133" formatCode="General">
                  <c:v>6.14656</c:v>
                </c:pt>
                <c:pt idx="9134" formatCode="General">
                  <c:v>6.1472300000000004</c:v>
                </c:pt>
                <c:pt idx="9135" formatCode="General">
                  <c:v>6.1478999999999999</c:v>
                </c:pt>
                <c:pt idx="9136" formatCode="General">
                  <c:v>6.1485700000000003</c:v>
                </c:pt>
                <c:pt idx="9137" formatCode="General">
                  <c:v>6.1492500000000003</c:v>
                </c:pt>
                <c:pt idx="9138" formatCode="General">
                  <c:v>6.1499199999999998</c:v>
                </c:pt>
                <c:pt idx="9139" formatCode="General">
                  <c:v>6.1505900000000002</c:v>
                </c:pt>
                <c:pt idx="9140" formatCode="General">
                  <c:v>6.1512700000000002</c:v>
                </c:pt>
                <c:pt idx="9141" formatCode="General">
                  <c:v>6.1519399999999997</c:v>
                </c:pt>
                <c:pt idx="9142" formatCode="General">
                  <c:v>6.1526100000000001</c:v>
                </c:pt>
                <c:pt idx="9143" formatCode="General">
                  <c:v>6.1532900000000001</c:v>
                </c:pt>
                <c:pt idx="9144" formatCode="General">
                  <c:v>6.1539599999999997</c:v>
                </c:pt>
                <c:pt idx="9145" formatCode="General">
                  <c:v>6.15463</c:v>
                </c:pt>
                <c:pt idx="9146" formatCode="General">
                  <c:v>6.1553100000000001</c:v>
                </c:pt>
                <c:pt idx="9147" formatCode="General">
                  <c:v>6.1559799999999996</c:v>
                </c:pt>
                <c:pt idx="9148" formatCode="General">
                  <c:v>6.15665</c:v>
                </c:pt>
                <c:pt idx="9149" formatCode="General">
                  <c:v>6.1573200000000003</c:v>
                </c:pt>
                <c:pt idx="9150" formatCode="General">
                  <c:v>6.1580000000000004</c:v>
                </c:pt>
                <c:pt idx="9151" formatCode="General">
                  <c:v>6.1586699999999999</c:v>
                </c:pt>
                <c:pt idx="9152" formatCode="General">
                  <c:v>6.1593400000000003</c:v>
                </c:pt>
                <c:pt idx="9153" formatCode="General">
                  <c:v>6.1600200000000003</c:v>
                </c:pt>
                <c:pt idx="9154" formatCode="General">
                  <c:v>6.1606899999999998</c:v>
                </c:pt>
                <c:pt idx="9155" formatCode="General">
                  <c:v>6.1613600000000002</c:v>
                </c:pt>
                <c:pt idx="9156" formatCode="General">
                  <c:v>6.1620400000000002</c:v>
                </c:pt>
                <c:pt idx="9157" formatCode="General">
                  <c:v>6.1627099999999997</c:v>
                </c:pt>
                <c:pt idx="9158" formatCode="General">
                  <c:v>6.1633800000000001</c:v>
                </c:pt>
                <c:pt idx="9159" formatCode="General">
                  <c:v>6.1640499999999996</c:v>
                </c:pt>
                <c:pt idx="9160" formatCode="General">
                  <c:v>6.1647299999999996</c:v>
                </c:pt>
                <c:pt idx="9161" formatCode="General">
                  <c:v>6.1654</c:v>
                </c:pt>
                <c:pt idx="9162" formatCode="General">
                  <c:v>6.1660700000000004</c:v>
                </c:pt>
                <c:pt idx="9163" formatCode="General">
                  <c:v>6.1667500000000004</c:v>
                </c:pt>
                <c:pt idx="9164" formatCode="General">
                  <c:v>6.1674199999999999</c:v>
                </c:pt>
                <c:pt idx="9165" formatCode="General">
                  <c:v>6.1680900000000003</c:v>
                </c:pt>
                <c:pt idx="9166" formatCode="General">
                  <c:v>6.1687700000000003</c:v>
                </c:pt>
                <c:pt idx="9167" formatCode="General">
                  <c:v>6.1694399999999998</c:v>
                </c:pt>
                <c:pt idx="9168" formatCode="General">
                  <c:v>6.1701100000000002</c:v>
                </c:pt>
                <c:pt idx="9169" formatCode="General">
                  <c:v>6.1707799999999997</c:v>
                </c:pt>
                <c:pt idx="9170" formatCode="General">
                  <c:v>6.1714599999999997</c:v>
                </c:pt>
                <c:pt idx="9171" formatCode="General">
                  <c:v>6.1721300000000001</c:v>
                </c:pt>
                <c:pt idx="9172" formatCode="General">
                  <c:v>6.1727999999999996</c:v>
                </c:pt>
                <c:pt idx="9173" formatCode="General">
                  <c:v>6.1734799999999996</c:v>
                </c:pt>
                <c:pt idx="9174" formatCode="General">
                  <c:v>6.17415</c:v>
                </c:pt>
                <c:pt idx="9175" formatCode="General">
                  <c:v>6.1748200000000004</c:v>
                </c:pt>
                <c:pt idx="9176" formatCode="General">
                  <c:v>6.1755000000000004</c:v>
                </c:pt>
                <c:pt idx="9177" formatCode="General">
                  <c:v>6.1761699999999999</c:v>
                </c:pt>
                <c:pt idx="9178" formatCode="General">
                  <c:v>6.1768400000000003</c:v>
                </c:pt>
                <c:pt idx="9179" formatCode="General">
                  <c:v>6.1775099999999998</c:v>
                </c:pt>
                <c:pt idx="9180" formatCode="General">
                  <c:v>6.1781899999999998</c:v>
                </c:pt>
                <c:pt idx="9181" formatCode="General">
                  <c:v>6.1788600000000002</c:v>
                </c:pt>
                <c:pt idx="9182" formatCode="General">
                  <c:v>6.1795299999999997</c:v>
                </c:pt>
                <c:pt idx="9183" formatCode="General">
                  <c:v>6.1802099999999998</c:v>
                </c:pt>
                <c:pt idx="9184" formatCode="General">
                  <c:v>6.1808800000000002</c:v>
                </c:pt>
                <c:pt idx="9185" formatCode="General">
                  <c:v>6.1815499999999997</c:v>
                </c:pt>
                <c:pt idx="9186" formatCode="General">
                  <c:v>6.1822299999999997</c:v>
                </c:pt>
                <c:pt idx="9187" formatCode="General">
                  <c:v>6.1829000000000001</c:v>
                </c:pt>
                <c:pt idx="9188" formatCode="General">
                  <c:v>6.1835699999999996</c:v>
                </c:pt>
                <c:pt idx="9189" formatCode="General">
                  <c:v>6.18424</c:v>
                </c:pt>
                <c:pt idx="9190" formatCode="General">
                  <c:v>6.18492</c:v>
                </c:pt>
                <c:pt idx="9191" formatCode="General">
                  <c:v>6.1855900000000004</c:v>
                </c:pt>
                <c:pt idx="9192" formatCode="General">
                  <c:v>6.1862599999999999</c:v>
                </c:pt>
                <c:pt idx="9193" formatCode="General">
                  <c:v>6.1869399999999999</c:v>
                </c:pt>
                <c:pt idx="9194" formatCode="General">
                  <c:v>6.1876100000000003</c:v>
                </c:pt>
                <c:pt idx="9195" formatCode="General">
                  <c:v>6.1882799999999998</c:v>
                </c:pt>
                <c:pt idx="9196" formatCode="General">
                  <c:v>6.1889599999999998</c:v>
                </c:pt>
                <c:pt idx="9197" formatCode="General">
                  <c:v>6.1896300000000002</c:v>
                </c:pt>
                <c:pt idx="9198" formatCode="General">
                  <c:v>6.1902999999999997</c:v>
                </c:pt>
                <c:pt idx="9199" formatCode="General">
                  <c:v>6.1909700000000001</c:v>
                </c:pt>
                <c:pt idx="9200" formatCode="General">
                  <c:v>6.1916500000000001</c:v>
                </c:pt>
                <c:pt idx="9201" formatCode="General">
                  <c:v>6.1923199999999996</c:v>
                </c:pt>
                <c:pt idx="9202" formatCode="General">
                  <c:v>6.19299</c:v>
                </c:pt>
                <c:pt idx="9203" formatCode="General">
                  <c:v>6.19367</c:v>
                </c:pt>
                <c:pt idx="9204" formatCode="General">
                  <c:v>6.1943400000000004</c:v>
                </c:pt>
                <c:pt idx="9205" formatCode="General">
                  <c:v>6.1950099999999999</c:v>
                </c:pt>
                <c:pt idx="9206" formatCode="General">
                  <c:v>6.1956899999999999</c:v>
                </c:pt>
                <c:pt idx="9207" formatCode="General">
                  <c:v>6.1963600000000003</c:v>
                </c:pt>
                <c:pt idx="9208" formatCode="General">
                  <c:v>6.1970299999999998</c:v>
                </c:pt>
                <c:pt idx="9209" formatCode="General">
                  <c:v>6.1977000000000002</c:v>
                </c:pt>
                <c:pt idx="9210" formatCode="General">
                  <c:v>6.1983800000000002</c:v>
                </c:pt>
                <c:pt idx="9211" formatCode="General">
                  <c:v>6.1990499999999997</c:v>
                </c:pt>
                <c:pt idx="9212" formatCode="General">
                  <c:v>6.1997200000000001</c:v>
                </c:pt>
                <c:pt idx="9213" formatCode="General">
                  <c:v>6.2004000000000001</c:v>
                </c:pt>
                <c:pt idx="9214" formatCode="General">
                  <c:v>6.2010699999999996</c:v>
                </c:pt>
                <c:pt idx="9215" formatCode="General">
                  <c:v>6.20174</c:v>
                </c:pt>
                <c:pt idx="9216" formatCode="General">
                  <c:v>6.20242</c:v>
                </c:pt>
                <c:pt idx="9217" formatCode="General">
                  <c:v>6.2030900000000004</c:v>
                </c:pt>
                <c:pt idx="9218" formatCode="General">
                  <c:v>6.2037599999999999</c:v>
                </c:pt>
                <c:pt idx="9219" formatCode="General">
                  <c:v>6.2044300000000003</c:v>
                </c:pt>
                <c:pt idx="9220" formatCode="General">
                  <c:v>6.2051100000000003</c:v>
                </c:pt>
                <c:pt idx="9221" formatCode="General">
                  <c:v>6.2057799999999999</c:v>
                </c:pt>
                <c:pt idx="9222" formatCode="General">
                  <c:v>6.2064500000000002</c:v>
                </c:pt>
                <c:pt idx="9223" formatCode="General">
                  <c:v>6.2071300000000003</c:v>
                </c:pt>
                <c:pt idx="9224" formatCode="General">
                  <c:v>6.2077999999999998</c:v>
                </c:pt>
                <c:pt idx="9225" formatCode="General">
                  <c:v>6.2084700000000002</c:v>
                </c:pt>
                <c:pt idx="9226" formatCode="General">
                  <c:v>6.2091500000000002</c:v>
                </c:pt>
                <c:pt idx="9227" formatCode="General">
                  <c:v>6.2098199999999997</c:v>
                </c:pt>
                <c:pt idx="9228" formatCode="General">
                  <c:v>6.2104900000000001</c:v>
                </c:pt>
                <c:pt idx="9229" formatCode="General">
                  <c:v>6.2111599999999996</c:v>
                </c:pt>
                <c:pt idx="9230" formatCode="General">
                  <c:v>6.2118399999999996</c:v>
                </c:pt>
                <c:pt idx="9231" formatCode="General">
                  <c:v>6.21251</c:v>
                </c:pt>
                <c:pt idx="9232" formatCode="General">
                  <c:v>6.2131800000000004</c:v>
                </c:pt>
                <c:pt idx="9233" formatCode="General">
                  <c:v>6.2138600000000004</c:v>
                </c:pt>
                <c:pt idx="9234" formatCode="General">
                  <c:v>6.2145299999999999</c:v>
                </c:pt>
                <c:pt idx="9235" formatCode="General">
                  <c:v>6.2152000000000003</c:v>
                </c:pt>
                <c:pt idx="9236" formatCode="General">
                  <c:v>6.2158800000000003</c:v>
                </c:pt>
                <c:pt idx="9237" formatCode="General">
                  <c:v>6.2165499999999998</c:v>
                </c:pt>
                <c:pt idx="9238" formatCode="General">
                  <c:v>6.2172200000000002</c:v>
                </c:pt>
                <c:pt idx="9239" formatCode="General">
                  <c:v>6.2178899999999997</c:v>
                </c:pt>
                <c:pt idx="9240" formatCode="General">
                  <c:v>6.2185699999999997</c:v>
                </c:pt>
                <c:pt idx="9241" formatCode="General">
                  <c:v>6.2192400000000001</c:v>
                </c:pt>
                <c:pt idx="9242" formatCode="General">
                  <c:v>6.2199099999999996</c:v>
                </c:pt>
                <c:pt idx="9243" formatCode="General">
                  <c:v>6.2205899999999996</c:v>
                </c:pt>
                <c:pt idx="9244" formatCode="General">
                  <c:v>6.22126</c:v>
                </c:pt>
                <c:pt idx="9245" formatCode="General">
                  <c:v>6.2219300000000004</c:v>
                </c:pt>
                <c:pt idx="9246" formatCode="General">
                  <c:v>6.2226100000000004</c:v>
                </c:pt>
                <c:pt idx="9247" formatCode="General">
                  <c:v>6.2232799999999999</c:v>
                </c:pt>
                <c:pt idx="9248" formatCode="General">
                  <c:v>6.2239500000000003</c:v>
                </c:pt>
                <c:pt idx="9249" formatCode="General">
                  <c:v>6.2246199999999998</c:v>
                </c:pt>
                <c:pt idx="9250" formatCode="General">
                  <c:v>6.2252999999999998</c:v>
                </c:pt>
                <c:pt idx="9251" formatCode="General">
                  <c:v>6.2259700000000002</c:v>
                </c:pt>
                <c:pt idx="9252" formatCode="General">
                  <c:v>6.2266399999999997</c:v>
                </c:pt>
                <c:pt idx="9253" formatCode="General">
                  <c:v>6.2273199999999997</c:v>
                </c:pt>
                <c:pt idx="9254" formatCode="General">
                  <c:v>6.2279900000000001</c:v>
                </c:pt>
                <c:pt idx="9255" formatCode="General">
                  <c:v>6.2286599999999996</c:v>
                </c:pt>
                <c:pt idx="9256" formatCode="General">
                  <c:v>6.2293399999999997</c:v>
                </c:pt>
                <c:pt idx="9257" formatCode="General">
                  <c:v>6.23001</c:v>
                </c:pt>
                <c:pt idx="9258" formatCode="General">
                  <c:v>6.2306800000000004</c:v>
                </c:pt>
                <c:pt idx="9259" formatCode="General">
                  <c:v>6.2313499999999999</c:v>
                </c:pt>
                <c:pt idx="9260" formatCode="General">
                  <c:v>6.23203</c:v>
                </c:pt>
                <c:pt idx="9261" formatCode="General">
                  <c:v>6.2327000000000004</c:v>
                </c:pt>
                <c:pt idx="9262" formatCode="General">
                  <c:v>6.2333699999999999</c:v>
                </c:pt>
                <c:pt idx="9263" formatCode="General">
                  <c:v>6.2340499999999999</c:v>
                </c:pt>
                <c:pt idx="9264" formatCode="General">
                  <c:v>6.2347200000000003</c:v>
                </c:pt>
                <c:pt idx="9265" formatCode="General">
                  <c:v>6.2353899999999998</c:v>
                </c:pt>
                <c:pt idx="9266" formatCode="General">
                  <c:v>6.2360699999999998</c:v>
                </c:pt>
                <c:pt idx="9267" formatCode="General">
                  <c:v>6.2367400000000002</c:v>
                </c:pt>
                <c:pt idx="9268" formatCode="General">
                  <c:v>6.2374099999999997</c:v>
                </c:pt>
                <c:pt idx="9269" formatCode="General">
                  <c:v>6.2380800000000001</c:v>
                </c:pt>
                <c:pt idx="9270" formatCode="General">
                  <c:v>6.2387600000000001</c:v>
                </c:pt>
                <c:pt idx="9271" formatCode="General">
                  <c:v>6.2394299999999996</c:v>
                </c:pt>
                <c:pt idx="9272" formatCode="General">
                  <c:v>6.2401</c:v>
                </c:pt>
                <c:pt idx="9273" formatCode="General">
                  <c:v>6.24078</c:v>
                </c:pt>
                <c:pt idx="9274" formatCode="General">
                  <c:v>6.2414500000000004</c:v>
                </c:pt>
                <c:pt idx="9275" formatCode="General">
                  <c:v>6.2421199999999999</c:v>
                </c:pt>
                <c:pt idx="9276" formatCode="General">
                  <c:v>6.2427999999999999</c:v>
                </c:pt>
                <c:pt idx="9277" formatCode="General">
                  <c:v>6.2434700000000003</c:v>
                </c:pt>
                <c:pt idx="9278" formatCode="General">
                  <c:v>6.2441399999999998</c:v>
                </c:pt>
                <c:pt idx="9279" formatCode="General">
                  <c:v>6.2448100000000002</c:v>
                </c:pt>
                <c:pt idx="9280" formatCode="General">
                  <c:v>6.2454900000000002</c:v>
                </c:pt>
                <c:pt idx="9281" formatCode="General">
                  <c:v>6.2461599999999997</c:v>
                </c:pt>
                <c:pt idx="9282" formatCode="General">
                  <c:v>6.2468300000000001</c:v>
                </c:pt>
                <c:pt idx="9283" formatCode="General">
                  <c:v>6.2475100000000001</c:v>
                </c:pt>
                <c:pt idx="9284" formatCode="General">
                  <c:v>6.2481799999999996</c:v>
                </c:pt>
                <c:pt idx="9285" formatCode="General">
                  <c:v>6.24885</c:v>
                </c:pt>
                <c:pt idx="9286" formatCode="General">
                  <c:v>6.24953</c:v>
                </c:pt>
                <c:pt idx="9287" formatCode="General">
                  <c:v>6.2502000000000004</c:v>
                </c:pt>
                <c:pt idx="9288" formatCode="General">
                  <c:v>6.2508699999999999</c:v>
                </c:pt>
                <c:pt idx="9289" formatCode="General">
                  <c:v>6.2515400000000003</c:v>
                </c:pt>
                <c:pt idx="9290" formatCode="General">
                  <c:v>6.2522200000000003</c:v>
                </c:pt>
                <c:pt idx="9291" formatCode="General">
                  <c:v>6.2528899999999998</c:v>
                </c:pt>
                <c:pt idx="9292" formatCode="General">
                  <c:v>6.2535600000000002</c:v>
                </c:pt>
                <c:pt idx="9293" formatCode="General">
                  <c:v>6.2542400000000002</c:v>
                </c:pt>
                <c:pt idx="9294" formatCode="General">
                  <c:v>6.2549099999999997</c:v>
                </c:pt>
                <c:pt idx="9295" formatCode="General">
                  <c:v>6.2555800000000001</c:v>
                </c:pt>
                <c:pt idx="9296" formatCode="General">
                  <c:v>6.2562600000000002</c:v>
                </c:pt>
                <c:pt idx="9297" formatCode="General">
                  <c:v>6.2569299999999997</c:v>
                </c:pt>
                <c:pt idx="9298" formatCode="General">
                  <c:v>6.2576000000000001</c:v>
                </c:pt>
                <c:pt idx="9299" formatCode="General">
                  <c:v>6.2582700000000004</c:v>
                </c:pt>
                <c:pt idx="9300" formatCode="General">
                  <c:v>6.2589499999999996</c:v>
                </c:pt>
                <c:pt idx="9301" formatCode="General">
                  <c:v>6.25962</c:v>
                </c:pt>
                <c:pt idx="9302" formatCode="General">
                  <c:v>6.2602900000000004</c:v>
                </c:pt>
                <c:pt idx="9303" formatCode="General">
                  <c:v>6.2609700000000004</c:v>
                </c:pt>
                <c:pt idx="9304" formatCode="General">
                  <c:v>6.2616399999999999</c:v>
                </c:pt>
                <c:pt idx="9305" formatCode="General">
                  <c:v>6.2623100000000003</c:v>
                </c:pt>
                <c:pt idx="9306" formatCode="General">
                  <c:v>6.2629900000000003</c:v>
                </c:pt>
                <c:pt idx="9307" formatCode="General">
                  <c:v>6.2636599999999998</c:v>
                </c:pt>
                <c:pt idx="9308" formatCode="General">
                  <c:v>6.2643300000000002</c:v>
                </c:pt>
                <c:pt idx="9309" formatCode="General">
                  <c:v>6.2649999999999997</c:v>
                </c:pt>
                <c:pt idx="9310" formatCode="General">
                  <c:v>6.2656799999999997</c:v>
                </c:pt>
                <c:pt idx="9311" formatCode="General">
                  <c:v>6.2663500000000001</c:v>
                </c:pt>
                <c:pt idx="9312" formatCode="General">
                  <c:v>6.2670199999999996</c:v>
                </c:pt>
                <c:pt idx="9313" formatCode="General">
                  <c:v>6.2676999999999996</c:v>
                </c:pt>
                <c:pt idx="9314" formatCode="General">
                  <c:v>6.26837</c:v>
                </c:pt>
                <c:pt idx="9315" formatCode="General">
                  <c:v>6.2690400000000004</c:v>
                </c:pt>
                <c:pt idx="9316" formatCode="General">
                  <c:v>6.2697200000000004</c:v>
                </c:pt>
                <c:pt idx="9317" formatCode="General">
                  <c:v>6.2703899999999999</c:v>
                </c:pt>
                <c:pt idx="9318" formatCode="General">
                  <c:v>6.2710600000000003</c:v>
                </c:pt>
                <c:pt idx="9319" formatCode="General">
                  <c:v>6.2717299999999998</c:v>
                </c:pt>
                <c:pt idx="9320" formatCode="General">
                  <c:v>6.2724099999999998</c:v>
                </c:pt>
                <c:pt idx="9321" formatCode="General">
                  <c:v>6.2730800000000002</c:v>
                </c:pt>
                <c:pt idx="9322" formatCode="General">
                  <c:v>6.2737499999999997</c:v>
                </c:pt>
                <c:pt idx="9323" formatCode="General">
                  <c:v>6.2744299999999997</c:v>
                </c:pt>
                <c:pt idx="9324" formatCode="General">
                  <c:v>6.2751000000000001</c:v>
                </c:pt>
                <c:pt idx="9325" formatCode="General">
                  <c:v>6.2757699999999996</c:v>
                </c:pt>
                <c:pt idx="9326" formatCode="General">
                  <c:v>6.2764499999999996</c:v>
                </c:pt>
                <c:pt idx="9327" formatCode="General">
                  <c:v>6.27712</c:v>
                </c:pt>
                <c:pt idx="9328" formatCode="General">
                  <c:v>6.2777900000000004</c:v>
                </c:pt>
                <c:pt idx="9329" formatCode="General">
                  <c:v>6.2784599999999999</c:v>
                </c:pt>
                <c:pt idx="9330" formatCode="General">
                  <c:v>6.2791399999999999</c:v>
                </c:pt>
                <c:pt idx="9331" formatCode="General">
                  <c:v>6.2798100000000003</c:v>
                </c:pt>
                <c:pt idx="9332" formatCode="General">
                  <c:v>6.2804799999999998</c:v>
                </c:pt>
                <c:pt idx="9333" formatCode="General">
                  <c:v>6.2811599999999999</c:v>
                </c:pt>
                <c:pt idx="9334" formatCode="General">
                  <c:v>6.2818300000000002</c:v>
                </c:pt>
                <c:pt idx="9335" formatCode="General">
                  <c:v>6.2824999999999998</c:v>
                </c:pt>
                <c:pt idx="9336" formatCode="General">
                  <c:v>6.2831799999999998</c:v>
                </c:pt>
                <c:pt idx="9337" formatCode="General">
                  <c:v>6.2838500000000002</c:v>
                </c:pt>
                <c:pt idx="9338" formatCode="General">
                  <c:v>6.2845199999999997</c:v>
                </c:pt>
                <c:pt idx="9339" formatCode="General">
                  <c:v>6.2851999999999997</c:v>
                </c:pt>
                <c:pt idx="9340" formatCode="General">
                  <c:v>6.2858700000000001</c:v>
                </c:pt>
                <c:pt idx="9341" formatCode="General">
                  <c:v>6.2865399999999996</c:v>
                </c:pt>
                <c:pt idx="9342" formatCode="General">
                  <c:v>6.28721</c:v>
                </c:pt>
                <c:pt idx="9343" formatCode="General">
                  <c:v>6.28789</c:v>
                </c:pt>
                <c:pt idx="9344" formatCode="General">
                  <c:v>6.2885600000000004</c:v>
                </c:pt>
                <c:pt idx="9345" formatCode="General">
                  <c:v>6.2892299999999999</c:v>
                </c:pt>
                <c:pt idx="9346" formatCode="General">
                  <c:v>6.2899099999999999</c:v>
                </c:pt>
                <c:pt idx="9347" formatCode="General">
                  <c:v>6.2905800000000003</c:v>
                </c:pt>
                <c:pt idx="9348" formatCode="General">
                  <c:v>6.2912499999999998</c:v>
                </c:pt>
                <c:pt idx="9349" formatCode="General">
                  <c:v>6.2919299999999998</c:v>
                </c:pt>
                <c:pt idx="9350" formatCode="General">
                  <c:v>6.2926000000000002</c:v>
                </c:pt>
                <c:pt idx="9351" formatCode="General">
                  <c:v>6.2932699999999997</c:v>
                </c:pt>
                <c:pt idx="9352" formatCode="General">
                  <c:v>6.2939400000000001</c:v>
                </c:pt>
                <c:pt idx="9353" formatCode="General">
                  <c:v>6.2946200000000001</c:v>
                </c:pt>
                <c:pt idx="9354" formatCode="General">
                  <c:v>6.2952899999999996</c:v>
                </c:pt>
                <c:pt idx="9355" formatCode="General">
                  <c:v>6.29596</c:v>
                </c:pt>
                <c:pt idx="9356" formatCode="General">
                  <c:v>6.29664</c:v>
                </c:pt>
                <c:pt idx="9357" formatCode="General">
                  <c:v>6.2973100000000004</c:v>
                </c:pt>
                <c:pt idx="9358" formatCode="General">
                  <c:v>6.2979799999999999</c:v>
                </c:pt>
                <c:pt idx="9359" formatCode="General">
                  <c:v>6.2986599999999999</c:v>
                </c:pt>
                <c:pt idx="9360" formatCode="General">
                  <c:v>6.2993300000000003</c:v>
                </c:pt>
                <c:pt idx="9361" formatCode="General">
                  <c:v>6.3</c:v>
                </c:pt>
                <c:pt idx="9362" formatCode="General">
                  <c:v>6.3006700000000002</c:v>
                </c:pt>
                <c:pt idx="9363" formatCode="General">
                  <c:v>6.3013500000000002</c:v>
                </c:pt>
                <c:pt idx="9364" formatCode="General">
                  <c:v>6.3020199999999997</c:v>
                </c:pt>
                <c:pt idx="9365" formatCode="General">
                  <c:v>6.3026900000000001</c:v>
                </c:pt>
                <c:pt idx="9366" formatCode="General">
                  <c:v>6.3033700000000001</c:v>
                </c:pt>
                <c:pt idx="9367" formatCode="General">
                  <c:v>6.3040399999999996</c:v>
                </c:pt>
                <c:pt idx="9368" formatCode="General">
                  <c:v>6.30471</c:v>
                </c:pt>
                <c:pt idx="9369" formatCode="General">
                  <c:v>6.3053900000000001</c:v>
                </c:pt>
                <c:pt idx="9370" formatCode="General">
                  <c:v>6.3060600000000004</c:v>
                </c:pt>
                <c:pt idx="9371" formatCode="General">
                  <c:v>6.3067299999999999</c:v>
                </c:pt>
                <c:pt idx="9372" formatCode="General">
                  <c:v>6.3074000000000003</c:v>
                </c:pt>
                <c:pt idx="9373" formatCode="General">
                  <c:v>6.3080800000000004</c:v>
                </c:pt>
                <c:pt idx="9374" formatCode="General">
                  <c:v>6.3087499999999999</c:v>
                </c:pt>
                <c:pt idx="9375" formatCode="General">
                  <c:v>6.3094200000000003</c:v>
                </c:pt>
                <c:pt idx="9376" formatCode="General">
                  <c:v>6.3101000000000003</c:v>
                </c:pt>
                <c:pt idx="9377" formatCode="General">
                  <c:v>6.3107699999999998</c:v>
                </c:pt>
                <c:pt idx="9378" formatCode="General">
                  <c:v>6.3114400000000002</c:v>
                </c:pt>
                <c:pt idx="9379" formatCode="General">
                  <c:v>6.3121200000000002</c:v>
                </c:pt>
                <c:pt idx="9380" formatCode="General">
                  <c:v>6.3127899999999997</c:v>
                </c:pt>
                <c:pt idx="9381" formatCode="General">
                  <c:v>6.3134600000000001</c:v>
                </c:pt>
                <c:pt idx="9382" formatCode="General">
                  <c:v>6.3141299999999996</c:v>
                </c:pt>
                <c:pt idx="9383" formatCode="General">
                  <c:v>6.3148099999999996</c:v>
                </c:pt>
                <c:pt idx="9384" formatCode="General">
                  <c:v>6.31548</c:v>
                </c:pt>
                <c:pt idx="9385" formatCode="General">
                  <c:v>6.3161500000000004</c:v>
                </c:pt>
                <c:pt idx="9386" formatCode="General">
                  <c:v>6.3168300000000004</c:v>
                </c:pt>
                <c:pt idx="9387" formatCode="General">
                  <c:v>6.3174999999999999</c:v>
                </c:pt>
                <c:pt idx="9388" formatCode="General">
                  <c:v>6.3181700000000003</c:v>
                </c:pt>
                <c:pt idx="9389" formatCode="General">
                  <c:v>6.3188500000000003</c:v>
                </c:pt>
                <c:pt idx="9390" formatCode="General">
                  <c:v>6.3195199999999998</c:v>
                </c:pt>
                <c:pt idx="9391" formatCode="General">
                  <c:v>6.3201900000000002</c:v>
                </c:pt>
                <c:pt idx="9392" formatCode="General">
                  <c:v>6.3208599999999997</c:v>
                </c:pt>
                <c:pt idx="9393" formatCode="General">
                  <c:v>6.3215399999999997</c:v>
                </c:pt>
                <c:pt idx="9394" formatCode="General">
                  <c:v>6.3222100000000001</c:v>
                </c:pt>
                <c:pt idx="9395" formatCode="General">
                  <c:v>6.3228799999999996</c:v>
                </c:pt>
                <c:pt idx="9396" formatCode="General">
                  <c:v>6.3235599999999996</c:v>
                </c:pt>
                <c:pt idx="9397" formatCode="General">
                  <c:v>6.32423</c:v>
                </c:pt>
                <c:pt idx="9398" formatCode="General">
                  <c:v>6.3249000000000004</c:v>
                </c:pt>
                <c:pt idx="9399" formatCode="General">
                  <c:v>6.3255800000000004</c:v>
                </c:pt>
                <c:pt idx="9400" formatCode="General">
                  <c:v>6.3262499999999999</c:v>
                </c:pt>
                <c:pt idx="9401" formatCode="General">
                  <c:v>6.3269200000000003</c:v>
                </c:pt>
                <c:pt idx="9402" formatCode="General">
                  <c:v>6.3275899999999998</c:v>
                </c:pt>
                <c:pt idx="9403" formatCode="General">
                  <c:v>6.3282699999999998</c:v>
                </c:pt>
                <c:pt idx="9404" formatCode="General">
                  <c:v>6.3289400000000002</c:v>
                </c:pt>
                <c:pt idx="9405" formatCode="General">
                  <c:v>6.3296099999999997</c:v>
                </c:pt>
                <c:pt idx="9406" formatCode="General">
                  <c:v>6.3302899999999998</c:v>
                </c:pt>
                <c:pt idx="9407" formatCode="General">
                  <c:v>6.3309600000000001</c:v>
                </c:pt>
                <c:pt idx="9408" formatCode="General">
                  <c:v>6.3316299999999996</c:v>
                </c:pt>
                <c:pt idx="9409" formatCode="General">
                  <c:v>6.3323099999999997</c:v>
                </c:pt>
                <c:pt idx="9410" formatCode="General">
                  <c:v>6.3329800000000001</c:v>
                </c:pt>
                <c:pt idx="9411" formatCode="General">
                  <c:v>6.3336499999999996</c:v>
                </c:pt>
                <c:pt idx="9412" formatCode="General">
                  <c:v>6.33432</c:v>
                </c:pt>
                <c:pt idx="9413" formatCode="General">
                  <c:v>6.335</c:v>
                </c:pt>
                <c:pt idx="9414" formatCode="General">
                  <c:v>6.3356700000000004</c:v>
                </c:pt>
                <c:pt idx="9415" formatCode="General">
                  <c:v>6.3363399999999999</c:v>
                </c:pt>
                <c:pt idx="9416" formatCode="General">
                  <c:v>6.3370199999999999</c:v>
                </c:pt>
                <c:pt idx="9417" formatCode="General">
                  <c:v>6.3376900000000003</c:v>
                </c:pt>
                <c:pt idx="9418" formatCode="General">
                  <c:v>6.3383599999999998</c:v>
                </c:pt>
                <c:pt idx="9419" formatCode="General">
                  <c:v>6.3390399999999998</c:v>
                </c:pt>
                <c:pt idx="9420" formatCode="General">
                  <c:v>6.3397100000000002</c:v>
                </c:pt>
                <c:pt idx="9421" formatCode="General">
                  <c:v>6.3403799999999997</c:v>
                </c:pt>
                <c:pt idx="9422" formatCode="General">
                  <c:v>6.3410500000000001</c:v>
                </c:pt>
                <c:pt idx="9423" formatCode="General">
                  <c:v>6.3417300000000001</c:v>
                </c:pt>
                <c:pt idx="9424" formatCode="General">
                  <c:v>6.3423999999999996</c:v>
                </c:pt>
                <c:pt idx="9425" formatCode="General">
                  <c:v>6.34307</c:v>
                </c:pt>
                <c:pt idx="9426" formatCode="General">
                  <c:v>6.34375</c:v>
                </c:pt>
                <c:pt idx="9427" formatCode="General">
                  <c:v>6.3444200000000004</c:v>
                </c:pt>
                <c:pt idx="9428" formatCode="General">
                  <c:v>6.3450899999999999</c:v>
                </c:pt>
                <c:pt idx="9429" formatCode="General">
                  <c:v>6.3457699999999999</c:v>
                </c:pt>
                <c:pt idx="9430" formatCode="General">
                  <c:v>6.3464400000000003</c:v>
                </c:pt>
                <c:pt idx="9431" formatCode="General">
                  <c:v>6.3471099999999998</c:v>
                </c:pt>
                <c:pt idx="9432" formatCode="General">
                  <c:v>6.3477800000000002</c:v>
                </c:pt>
                <c:pt idx="9433" formatCode="General">
                  <c:v>6.3484600000000002</c:v>
                </c:pt>
                <c:pt idx="9434" formatCode="General">
                  <c:v>6.3491299999999997</c:v>
                </c:pt>
                <c:pt idx="9435" formatCode="General">
                  <c:v>6.3498000000000001</c:v>
                </c:pt>
                <c:pt idx="9436" formatCode="General">
                  <c:v>6.3504800000000001</c:v>
                </c:pt>
                <c:pt idx="9437" formatCode="General">
                  <c:v>6.3511499999999996</c:v>
                </c:pt>
                <c:pt idx="9438" formatCode="General">
                  <c:v>6.35182</c:v>
                </c:pt>
                <c:pt idx="9439" formatCode="General">
                  <c:v>6.3525</c:v>
                </c:pt>
                <c:pt idx="9440" formatCode="General">
                  <c:v>6.3531700000000004</c:v>
                </c:pt>
                <c:pt idx="9441" formatCode="General">
                  <c:v>6.3538399999999999</c:v>
                </c:pt>
                <c:pt idx="9442" formatCode="General">
                  <c:v>6.3545100000000003</c:v>
                </c:pt>
                <c:pt idx="9443" formatCode="General">
                  <c:v>6.3551900000000003</c:v>
                </c:pt>
                <c:pt idx="9444" formatCode="General">
                  <c:v>6.3558599999999998</c:v>
                </c:pt>
                <c:pt idx="9445" formatCode="General">
                  <c:v>6.3565300000000002</c:v>
                </c:pt>
                <c:pt idx="9446" formatCode="General">
                  <c:v>6.3572100000000002</c:v>
                </c:pt>
                <c:pt idx="9447" formatCode="General">
                  <c:v>6.3578799999999998</c:v>
                </c:pt>
                <c:pt idx="9448" formatCode="General">
                  <c:v>6.3585500000000001</c:v>
                </c:pt>
                <c:pt idx="9449" formatCode="General">
                  <c:v>6.3592300000000002</c:v>
                </c:pt>
                <c:pt idx="9450" formatCode="General">
                  <c:v>6.3598999999999997</c:v>
                </c:pt>
                <c:pt idx="9451" formatCode="General">
                  <c:v>6.3605700000000001</c:v>
                </c:pt>
                <c:pt idx="9452" formatCode="General">
                  <c:v>6.3612399999999996</c:v>
                </c:pt>
                <c:pt idx="9453" formatCode="General">
                  <c:v>6.3619199999999996</c:v>
                </c:pt>
                <c:pt idx="9454" formatCode="General">
                  <c:v>6.36259</c:v>
                </c:pt>
                <c:pt idx="9455" formatCode="General">
                  <c:v>6.3632600000000004</c:v>
                </c:pt>
                <c:pt idx="9456" formatCode="General">
                  <c:v>6.3639400000000004</c:v>
                </c:pt>
                <c:pt idx="9457" formatCode="General">
                  <c:v>6.3646099999999999</c:v>
                </c:pt>
                <c:pt idx="9458" formatCode="General">
                  <c:v>6.3652800000000003</c:v>
                </c:pt>
                <c:pt idx="9459" formatCode="General">
                  <c:v>6.3659600000000003</c:v>
                </c:pt>
                <c:pt idx="9460" formatCode="General">
                  <c:v>6.3666299999999998</c:v>
                </c:pt>
                <c:pt idx="9461" formatCode="General">
                  <c:v>6.3673000000000002</c:v>
                </c:pt>
                <c:pt idx="9462" formatCode="General">
                  <c:v>6.3679699999999997</c:v>
                </c:pt>
                <c:pt idx="9463" formatCode="General">
                  <c:v>6.3686499999999997</c:v>
                </c:pt>
                <c:pt idx="9464" formatCode="General">
                  <c:v>6.3693200000000001</c:v>
                </c:pt>
                <c:pt idx="9465" formatCode="General">
                  <c:v>6.3699899999999996</c:v>
                </c:pt>
                <c:pt idx="9466" formatCode="General">
                  <c:v>6.3706699999999996</c:v>
                </c:pt>
                <c:pt idx="9467" formatCode="General">
                  <c:v>6.37134</c:v>
                </c:pt>
                <c:pt idx="9468" formatCode="General">
                  <c:v>6.3720100000000004</c:v>
                </c:pt>
                <c:pt idx="9469" formatCode="General">
                  <c:v>6.3726900000000004</c:v>
                </c:pt>
                <c:pt idx="9470" formatCode="General">
                  <c:v>6.3733599999999999</c:v>
                </c:pt>
                <c:pt idx="9471" formatCode="General">
                  <c:v>6.3740300000000003</c:v>
                </c:pt>
                <c:pt idx="9472" formatCode="General">
                  <c:v>6.3746999999999998</c:v>
                </c:pt>
                <c:pt idx="9473" formatCode="General">
                  <c:v>6.3753799999999998</c:v>
                </c:pt>
                <c:pt idx="9474" formatCode="General">
                  <c:v>6.3760500000000002</c:v>
                </c:pt>
                <c:pt idx="9475" formatCode="General">
                  <c:v>6.3767199999999997</c:v>
                </c:pt>
                <c:pt idx="9476" formatCode="General">
                  <c:v>6.3773999999999997</c:v>
                </c:pt>
                <c:pt idx="9477" formatCode="General">
                  <c:v>6.3780700000000001</c:v>
                </c:pt>
                <c:pt idx="9478" formatCode="General">
                  <c:v>6.3787399999999996</c:v>
                </c:pt>
                <c:pt idx="9479" formatCode="General">
                  <c:v>6.3794199999999996</c:v>
                </c:pt>
                <c:pt idx="9480" formatCode="General">
                  <c:v>6.38009</c:v>
                </c:pt>
                <c:pt idx="9481" formatCode="General">
                  <c:v>6.3807600000000004</c:v>
                </c:pt>
                <c:pt idx="9482" formatCode="General">
                  <c:v>6.3814299999999999</c:v>
                </c:pt>
                <c:pt idx="9483" formatCode="General">
                  <c:v>6.3821099999999999</c:v>
                </c:pt>
                <c:pt idx="9484" formatCode="General">
                  <c:v>6.3827800000000003</c:v>
                </c:pt>
                <c:pt idx="9485" formatCode="General">
                  <c:v>6.3834499999999998</c:v>
                </c:pt>
                <c:pt idx="9486" formatCode="General">
                  <c:v>6.3841299999999999</c:v>
                </c:pt>
                <c:pt idx="9487" formatCode="General">
                  <c:v>6.3848000000000003</c:v>
                </c:pt>
                <c:pt idx="9488" formatCode="General">
                  <c:v>6.3854699999999998</c:v>
                </c:pt>
                <c:pt idx="9489" formatCode="General">
                  <c:v>6.3861499999999998</c:v>
                </c:pt>
                <c:pt idx="9490" formatCode="General">
                  <c:v>6.3868200000000002</c:v>
                </c:pt>
                <c:pt idx="9491" formatCode="General">
                  <c:v>6.3874899999999997</c:v>
                </c:pt>
                <c:pt idx="9492" formatCode="General">
                  <c:v>6.3881600000000001</c:v>
                </c:pt>
                <c:pt idx="9493" formatCode="General">
                  <c:v>6.3888400000000001</c:v>
                </c:pt>
                <c:pt idx="9494" formatCode="General">
                  <c:v>6.3895099999999996</c:v>
                </c:pt>
                <c:pt idx="9495" formatCode="General">
                  <c:v>6.39018</c:v>
                </c:pt>
                <c:pt idx="9496" formatCode="General">
                  <c:v>6.39086</c:v>
                </c:pt>
                <c:pt idx="9497" formatCode="General">
                  <c:v>6.3915300000000004</c:v>
                </c:pt>
                <c:pt idx="9498" formatCode="General">
                  <c:v>6.3921999999999999</c:v>
                </c:pt>
                <c:pt idx="9499" formatCode="General">
                  <c:v>6.3928799999999999</c:v>
                </c:pt>
                <c:pt idx="9500" formatCode="General">
                  <c:v>6.3935500000000003</c:v>
                </c:pt>
                <c:pt idx="9501" formatCode="General">
                  <c:v>6.3942199999999998</c:v>
                </c:pt>
                <c:pt idx="9502" formatCode="General">
                  <c:v>6.3948900000000002</c:v>
                </c:pt>
                <c:pt idx="9503" formatCode="General">
                  <c:v>6.3955700000000002</c:v>
                </c:pt>
                <c:pt idx="9504" formatCode="General">
                  <c:v>6.3962399999999997</c:v>
                </c:pt>
                <c:pt idx="9505" formatCode="General">
                  <c:v>6.3969100000000001</c:v>
                </c:pt>
                <c:pt idx="9506" formatCode="General">
                  <c:v>6.3975900000000001</c:v>
                </c:pt>
                <c:pt idx="9507" formatCode="General">
                  <c:v>6.3982599999999996</c:v>
                </c:pt>
                <c:pt idx="9508" formatCode="General">
                  <c:v>6.39893</c:v>
                </c:pt>
                <c:pt idx="9509" formatCode="General">
                  <c:v>6.39961</c:v>
                </c:pt>
                <c:pt idx="9510" formatCode="General">
                  <c:v>6.4002800000000004</c:v>
                </c:pt>
                <c:pt idx="9511" formatCode="General">
                  <c:v>6.4009499999999999</c:v>
                </c:pt>
                <c:pt idx="9512" formatCode="General">
                  <c:v>6.4016200000000003</c:v>
                </c:pt>
                <c:pt idx="9513" formatCode="General">
                  <c:v>6.4023000000000003</c:v>
                </c:pt>
                <c:pt idx="9514" formatCode="General">
                  <c:v>6.4029699999999998</c:v>
                </c:pt>
                <c:pt idx="9515" formatCode="General">
                  <c:v>6.4036400000000002</c:v>
                </c:pt>
                <c:pt idx="9516" formatCode="General">
                  <c:v>6.4043200000000002</c:v>
                </c:pt>
                <c:pt idx="9517" formatCode="General">
                  <c:v>6.4049899999999997</c:v>
                </c:pt>
                <c:pt idx="9518" formatCode="General">
                  <c:v>6.4056600000000001</c:v>
                </c:pt>
                <c:pt idx="9519" formatCode="General">
                  <c:v>6.4063400000000001</c:v>
                </c:pt>
                <c:pt idx="9520" formatCode="General">
                  <c:v>6.4070099999999996</c:v>
                </c:pt>
                <c:pt idx="9521" formatCode="General">
                  <c:v>6.40768</c:v>
                </c:pt>
                <c:pt idx="9522" formatCode="General">
                  <c:v>6.4083500000000004</c:v>
                </c:pt>
                <c:pt idx="9523" formatCode="General">
                  <c:v>6.4090299999999996</c:v>
                </c:pt>
                <c:pt idx="9524" formatCode="General">
                  <c:v>6.4097</c:v>
                </c:pt>
                <c:pt idx="9525" formatCode="General">
                  <c:v>6.4103700000000003</c:v>
                </c:pt>
                <c:pt idx="9526" formatCode="General">
                  <c:v>6.4110500000000004</c:v>
                </c:pt>
                <c:pt idx="9527" formatCode="General">
                  <c:v>6.4117199999999999</c:v>
                </c:pt>
                <c:pt idx="9528" formatCode="General">
                  <c:v>6.4123900000000003</c:v>
                </c:pt>
                <c:pt idx="9529" formatCode="General">
                  <c:v>6.4130700000000003</c:v>
                </c:pt>
                <c:pt idx="9530" formatCode="General">
                  <c:v>6.4137399999999998</c:v>
                </c:pt>
                <c:pt idx="9531" formatCode="General">
                  <c:v>6.4144100000000002</c:v>
                </c:pt>
                <c:pt idx="9532" formatCode="General">
                  <c:v>6.4150900000000002</c:v>
                </c:pt>
                <c:pt idx="9533" formatCode="General">
                  <c:v>6.4157599999999997</c:v>
                </c:pt>
                <c:pt idx="9534" formatCode="General">
                  <c:v>6.4164300000000001</c:v>
                </c:pt>
                <c:pt idx="9535" formatCode="General">
                  <c:v>6.4170999999999996</c:v>
                </c:pt>
                <c:pt idx="9536" formatCode="General">
                  <c:v>6.4177799999999996</c:v>
                </c:pt>
                <c:pt idx="9537" formatCode="General">
                  <c:v>6.41845</c:v>
                </c:pt>
                <c:pt idx="9538" formatCode="General">
                  <c:v>6.4191200000000004</c:v>
                </c:pt>
                <c:pt idx="9539" formatCode="General">
                  <c:v>6.4198000000000004</c:v>
                </c:pt>
                <c:pt idx="9540" formatCode="General">
                  <c:v>6.4204699999999999</c:v>
                </c:pt>
                <c:pt idx="9541" formatCode="General">
                  <c:v>6.4211400000000003</c:v>
                </c:pt>
                <c:pt idx="9542" formatCode="General">
                  <c:v>6.4218200000000003</c:v>
                </c:pt>
                <c:pt idx="9543" formatCode="General">
                  <c:v>6.4224899999999998</c:v>
                </c:pt>
                <c:pt idx="9544" formatCode="General">
                  <c:v>6.4231600000000002</c:v>
                </c:pt>
                <c:pt idx="9545" formatCode="General">
                  <c:v>6.4238299999999997</c:v>
                </c:pt>
                <c:pt idx="9546" formatCode="General">
                  <c:v>6.4245099999999997</c:v>
                </c:pt>
                <c:pt idx="9547" formatCode="General">
                  <c:v>6.4251800000000001</c:v>
                </c:pt>
                <c:pt idx="9548" formatCode="General">
                  <c:v>6.4258499999999996</c:v>
                </c:pt>
                <c:pt idx="9549" formatCode="General">
                  <c:v>6.4265299999999996</c:v>
                </c:pt>
                <c:pt idx="9550" formatCode="General">
                  <c:v>6.4272</c:v>
                </c:pt>
                <c:pt idx="9551" formatCode="General">
                  <c:v>6.4278700000000004</c:v>
                </c:pt>
                <c:pt idx="9552" formatCode="General">
                  <c:v>6.4285500000000004</c:v>
                </c:pt>
                <c:pt idx="9553" formatCode="General">
                  <c:v>6.4292199999999999</c:v>
                </c:pt>
                <c:pt idx="9554" formatCode="General">
                  <c:v>6.4298900000000003</c:v>
                </c:pt>
                <c:pt idx="9555" formatCode="General">
                  <c:v>6.4305599999999998</c:v>
                </c:pt>
                <c:pt idx="9556" formatCode="General">
                  <c:v>6.4312399999999998</c:v>
                </c:pt>
                <c:pt idx="9557" formatCode="General">
                  <c:v>6.4319100000000002</c:v>
                </c:pt>
                <c:pt idx="9558" formatCode="General">
                  <c:v>6.4325799999999997</c:v>
                </c:pt>
                <c:pt idx="9559" formatCode="General">
                  <c:v>6.4332599999999998</c:v>
                </c:pt>
                <c:pt idx="9560" formatCode="General">
                  <c:v>6.4339300000000001</c:v>
                </c:pt>
                <c:pt idx="9561" formatCode="General">
                  <c:v>6.4345999999999997</c:v>
                </c:pt>
                <c:pt idx="9562" formatCode="General">
                  <c:v>6.4352799999999997</c:v>
                </c:pt>
                <c:pt idx="9563" formatCode="General">
                  <c:v>6.4359500000000001</c:v>
                </c:pt>
                <c:pt idx="9564" formatCode="General">
                  <c:v>6.4366199999999996</c:v>
                </c:pt>
                <c:pt idx="9565" formatCode="General">
                  <c:v>6.43729</c:v>
                </c:pt>
                <c:pt idx="9566" formatCode="General">
                  <c:v>6.43797</c:v>
                </c:pt>
                <c:pt idx="9567" formatCode="General">
                  <c:v>6.4386400000000004</c:v>
                </c:pt>
                <c:pt idx="9568" formatCode="General">
                  <c:v>6.4393099999999999</c:v>
                </c:pt>
                <c:pt idx="9569" formatCode="General">
                  <c:v>6.4399899999999999</c:v>
                </c:pt>
                <c:pt idx="9570" formatCode="General">
                  <c:v>6.4406600000000003</c:v>
                </c:pt>
                <c:pt idx="9571" formatCode="General">
                  <c:v>6.4413299999999998</c:v>
                </c:pt>
                <c:pt idx="9572" formatCode="General">
                  <c:v>6.4420099999999998</c:v>
                </c:pt>
                <c:pt idx="9573" formatCode="General">
                  <c:v>6.4426800000000002</c:v>
                </c:pt>
                <c:pt idx="9574" formatCode="General">
                  <c:v>6.4433499999999997</c:v>
                </c:pt>
                <c:pt idx="9575" formatCode="General">
                  <c:v>6.4440200000000001</c:v>
                </c:pt>
                <c:pt idx="9576" formatCode="General">
                  <c:v>6.4447000000000001</c:v>
                </c:pt>
                <c:pt idx="9577" formatCode="General">
                  <c:v>6.4453699999999996</c:v>
                </c:pt>
                <c:pt idx="9578" formatCode="General">
                  <c:v>6.44604</c:v>
                </c:pt>
                <c:pt idx="9579" formatCode="General">
                  <c:v>6.44672</c:v>
                </c:pt>
                <c:pt idx="9580" formatCode="General">
                  <c:v>6.4473900000000004</c:v>
                </c:pt>
                <c:pt idx="9581" formatCode="General">
                  <c:v>6.4480599999999999</c:v>
                </c:pt>
                <c:pt idx="9582" formatCode="General">
                  <c:v>6.4487399999999999</c:v>
                </c:pt>
                <c:pt idx="9583" formatCode="General">
                  <c:v>6.4494100000000003</c:v>
                </c:pt>
                <c:pt idx="9584" formatCode="General">
                  <c:v>6.4500799999999998</c:v>
                </c:pt>
                <c:pt idx="9585" formatCode="General">
                  <c:v>6.4507500000000002</c:v>
                </c:pt>
                <c:pt idx="9586" formatCode="General">
                  <c:v>6.4514300000000002</c:v>
                </c:pt>
                <c:pt idx="9587" formatCode="General">
                  <c:v>6.4520999999999997</c:v>
                </c:pt>
                <c:pt idx="9588" formatCode="General">
                  <c:v>6.4527700000000001</c:v>
                </c:pt>
                <c:pt idx="9589" formatCode="General">
                  <c:v>6.4534500000000001</c:v>
                </c:pt>
                <c:pt idx="9590" formatCode="General">
                  <c:v>6.4541199999999996</c:v>
                </c:pt>
                <c:pt idx="9591" formatCode="General">
                  <c:v>6.45479</c:v>
                </c:pt>
                <c:pt idx="9592" formatCode="General">
                  <c:v>6.45547</c:v>
                </c:pt>
                <c:pt idx="9593" formatCode="General">
                  <c:v>6.4561400000000004</c:v>
                </c:pt>
                <c:pt idx="9594" formatCode="General">
                  <c:v>6.4568099999999999</c:v>
                </c:pt>
                <c:pt idx="9595" formatCode="General">
                  <c:v>6.4574800000000003</c:v>
                </c:pt>
                <c:pt idx="9596" formatCode="General">
                  <c:v>6.4581600000000003</c:v>
                </c:pt>
                <c:pt idx="9597" formatCode="General">
                  <c:v>6.4588299999999998</c:v>
                </c:pt>
                <c:pt idx="9598" formatCode="General">
                  <c:v>6.4595000000000002</c:v>
                </c:pt>
                <c:pt idx="9599" formatCode="General">
                  <c:v>6.4601800000000003</c:v>
                </c:pt>
                <c:pt idx="9600" formatCode="General">
                  <c:v>6.4608499999999998</c:v>
                </c:pt>
                <c:pt idx="9601" formatCode="General">
                  <c:v>6.4615200000000002</c:v>
                </c:pt>
                <c:pt idx="9602" formatCode="General">
                  <c:v>6.4622000000000002</c:v>
                </c:pt>
                <c:pt idx="9603" formatCode="General">
                  <c:v>6.4628699999999997</c:v>
                </c:pt>
                <c:pt idx="9604" formatCode="General">
                  <c:v>6.4635400000000001</c:v>
                </c:pt>
                <c:pt idx="9605" formatCode="General">
                  <c:v>6.4642099999999996</c:v>
                </c:pt>
                <c:pt idx="9606" formatCode="General">
                  <c:v>6.4648899999999996</c:v>
                </c:pt>
                <c:pt idx="9607" formatCode="General">
                  <c:v>6.46556</c:v>
                </c:pt>
                <c:pt idx="9608" formatCode="General">
                  <c:v>6.4662300000000004</c:v>
                </c:pt>
                <c:pt idx="9609" formatCode="General">
                  <c:v>6.4669100000000004</c:v>
                </c:pt>
                <c:pt idx="9610" formatCode="General">
                  <c:v>6.4675799999999999</c:v>
                </c:pt>
                <c:pt idx="9611" formatCode="General">
                  <c:v>6.4682500000000003</c:v>
                </c:pt>
                <c:pt idx="9612" formatCode="General">
                  <c:v>6.4689300000000003</c:v>
                </c:pt>
                <c:pt idx="9613" formatCode="General">
                  <c:v>6.4695999999999998</c:v>
                </c:pt>
                <c:pt idx="9614" formatCode="General">
                  <c:v>6.4702700000000002</c:v>
                </c:pt>
                <c:pt idx="9615" formatCode="General">
                  <c:v>6.4709399999999997</c:v>
                </c:pt>
                <c:pt idx="9616" formatCode="General">
                  <c:v>6.4716199999999997</c:v>
                </c:pt>
                <c:pt idx="9617" formatCode="General">
                  <c:v>6.4722900000000001</c:v>
                </c:pt>
                <c:pt idx="9618" formatCode="General">
                  <c:v>6.4729599999999996</c:v>
                </c:pt>
                <c:pt idx="9619" formatCode="General">
                  <c:v>6.4736399999999996</c:v>
                </c:pt>
                <c:pt idx="9620" formatCode="General">
                  <c:v>6.47431</c:v>
                </c:pt>
                <c:pt idx="9621" formatCode="General">
                  <c:v>6.4749800000000004</c:v>
                </c:pt>
                <c:pt idx="9622" formatCode="General">
                  <c:v>6.4756600000000004</c:v>
                </c:pt>
                <c:pt idx="9623" formatCode="General">
                  <c:v>6.4763299999999999</c:v>
                </c:pt>
                <c:pt idx="9624" formatCode="General">
                  <c:v>6.4770000000000003</c:v>
                </c:pt>
                <c:pt idx="9625" formatCode="General">
                  <c:v>6.4776699999999998</c:v>
                </c:pt>
                <c:pt idx="9626" formatCode="General">
                  <c:v>6.4783499999999998</c:v>
                </c:pt>
                <c:pt idx="9627" formatCode="General">
                  <c:v>6.4790200000000002</c:v>
                </c:pt>
                <c:pt idx="9628" formatCode="General">
                  <c:v>6.4796899999999997</c:v>
                </c:pt>
                <c:pt idx="9629" formatCode="General">
                  <c:v>6.4803699999999997</c:v>
                </c:pt>
                <c:pt idx="9630" formatCode="General">
                  <c:v>6.4810400000000001</c:v>
                </c:pt>
                <c:pt idx="9631" formatCode="General">
                  <c:v>6.4817099999999996</c:v>
                </c:pt>
                <c:pt idx="9632" formatCode="General">
                  <c:v>6.4823899999999997</c:v>
                </c:pt>
                <c:pt idx="9633" formatCode="General">
                  <c:v>6.48306</c:v>
                </c:pt>
                <c:pt idx="9634" formatCode="General">
                  <c:v>6.4837300000000004</c:v>
                </c:pt>
                <c:pt idx="9635" formatCode="General">
                  <c:v>6.4843999999999999</c:v>
                </c:pt>
                <c:pt idx="9636" formatCode="General">
                  <c:v>6.48508</c:v>
                </c:pt>
                <c:pt idx="9637" formatCode="General">
                  <c:v>6.4857500000000003</c:v>
                </c:pt>
                <c:pt idx="9638" formatCode="General">
                  <c:v>6.4864199999999999</c:v>
                </c:pt>
                <c:pt idx="9639" formatCode="General">
                  <c:v>6.4870999999999999</c:v>
                </c:pt>
                <c:pt idx="9640" formatCode="General">
                  <c:v>6.4877700000000003</c:v>
                </c:pt>
                <c:pt idx="9641" formatCode="General">
                  <c:v>6.4884399999999998</c:v>
                </c:pt>
                <c:pt idx="9642" formatCode="General">
                  <c:v>6.4891199999999998</c:v>
                </c:pt>
                <c:pt idx="9643" formatCode="General">
                  <c:v>6.4897900000000002</c:v>
                </c:pt>
                <c:pt idx="9644" formatCode="General">
                  <c:v>6.4904599999999997</c:v>
                </c:pt>
                <c:pt idx="9645" formatCode="General">
                  <c:v>6.4911300000000001</c:v>
                </c:pt>
                <c:pt idx="9646" formatCode="General">
                  <c:v>6.4918100000000001</c:v>
                </c:pt>
                <c:pt idx="9647" formatCode="General">
                  <c:v>6.4924799999999996</c:v>
                </c:pt>
                <c:pt idx="9648" formatCode="General">
                  <c:v>6.49315</c:v>
                </c:pt>
                <c:pt idx="9649" formatCode="General">
                  <c:v>6.49383</c:v>
                </c:pt>
                <c:pt idx="9650" formatCode="General">
                  <c:v>6.4945000000000004</c:v>
                </c:pt>
                <c:pt idx="9651" formatCode="General">
                  <c:v>6.4951699999999999</c:v>
                </c:pt>
                <c:pt idx="9652" formatCode="General">
                  <c:v>6.4958499999999999</c:v>
                </c:pt>
                <c:pt idx="9653" formatCode="General">
                  <c:v>6.4965200000000003</c:v>
                </c:pt>
                <c:pt idx="9654" formatCode="General">
                  <c:v>6.4971899999999998</c:v>
                </c:pt>
                <c:pt idx="9655" formatCode="General">
                  <c:v>6.4978600000000002</c:v>
                </c:pt>
                <c:pt idx="9656" formatCode="General">
                  <c:v>6.4985400000000002</c:v>
                </c:pt>
                <c:pt idx="9657" formatCode="General">
                  <c:v>6.4992099999999997</c:v>
                </c:pt>
                <c:pt idx="9658" formatCode="General">
                  <c:v>6.4998800000000001</c:v>
                </c:pt>
                <c:pt idx="9659" formatCode="General">
                  <c:v>6.5005600000000001</c:v>
                </c:pt>
                <c:pt idx="9660" formatCode="General">
                  <c:v>6.5012299999999996</c:v>
                </c:pt>
                <c:pt idx="9661" formatCode="General">
                  <c:v>6.5019</c:v>
                </c:pt>
                <c:pt idx="9662" formatCode="General">
                  <c:v>6.50258</c:v>
                </c:pt>
                <c:pt idx="9663" formatCode="General">
                  <c:v>6.5032500000000004</c:v>
                </c:pt>
                <c:pt idx="9664" formatCode="General">
                  <c:v>6.5039199999999999</c:v>
                </c:pt>
                <c:pt idx="9665" formatCode="General">
                  <c:v>6.5045900000000003</c:v>
                </c:pt>
                <c:pt idx="9666" formatCode="General">
                  <c:v>6.5052700000000003</c:v>
                </c:pt>
                <c:pt idx="9667" formatCode="General">
                  <c:v>6.5059399999999998</c:v>
                </c:pt>
                <c:pt idx="9668" formatCode="General">
                  <c:v>6.5066100000000002</c:v>
                </c:pt>
                <c:pt idx="9669" formatCode="General">
                  <c:v>6.5072900000000002</c:v>
                </c:pt>
                <c:pt idx="9670" formatCode="General">
                  <c:v>6.5079599999999997</c:v>
                </c:pt>
                <c:pt idx="9671" formatCode="General">
                  <c:v>6.5086300000000001</c:v>
                </c:pt>
                <c:pt idx="9672" formatCode="General">
                  <c:v>6.5093100000000002</c:v>
                </c:pt>
                <c:pt idx="9673" formatCode="General">
                  <c:v>6.5099799999999997</c:v>
                </c:pt>
                <c:pt idx="9674" formatCode="General">
                  <c:v>6.51065</c:v>
                </c:pt>
                <c:pt idx="9675" formatCode="General">
                  <c:v>6.5113200000000004</c:v>
                </c:pt>
                <c:pt idx="9676" formatCode="General">
                  <c:v>6.5119999999999996</c:v>
                </c:pt>
                <c:pt idx="9677" formatCode="General">
                  <c:v>6.51267</c:v>
                </c:pt>
                <c:pt idx="9678" formatCode="General">
                  <c:v>6.5133400000000004</c:v>
                </c:pt>
                <c:pt idx="9679" formatCode="General">
                  <c:v>6.5140200000000004</c:v>
                </c:pt>
                <c:pt idx="9680" formatCode="General">
                  <c:v>6.5146899999999999</c:v>
                </c:pt>
                <c:pt idx="9681" formatCode="General">
                  <c:v>6.5153600000000003</c:v>
                </c:pt>
                <c:pt idx="9682" formatCode="General">
                  <c:v>6.5160400000000003</c:v>
                </c:pt>
                <c:pt idx="9683" formatCode="General">
                  <c:v>6.5167099999999998</c:v>
                </c:pt>
                <c:pt idx="9684" formatCode="General">
                  <c:v>6.5173800000000002</c:v>
                </c:pt>
                <c:pt idx="9685" formatCode="General">
                  <c:v>6.5180499999999997</c:v>
                </c:pt>
                <c:pt idx="9686" formatCode="General">
                  <c:v>6.5187299999999997</c:v>
                </c:pt>
                <c:pt idx="9687" formatCode="General">
                  <c:v>6.5194000000000001</c:v>
                </c:pt>
                <c:pt idx="9688" formatCode="General">
                  <c:v>6.5200699999999996</c:v>
                </c:pt>
                <c:pt idx="9689" formatCode="General">
                  <c:v>6.5207499999999996</c:v>
                </c:pt>
                <c:pt idx="9690" formatCode="General">
                  <c:v>6.52142</c:v>
                </c:pt>
                <c:pt idx="9691" formatCode="General">
                  <c:v>6.5220900000000004</c:v>
                </c:pt>
                <c:pt idx="9692" formatCode="General">
                  <c:v>6.5227700000000004</c:v>
                </c:pt>
                <c:pt idx="9693" formatCode="General">
                  <c:v>6.5234399999999999</c:v>
                </c:pt>
                <c:pt idx="9694" formatCode="General">
                  <c:v>6.5241100000000003</c:v>
                </c:pt>
                <c:pt idx="9695" formatCode="General">
                  <c:v>6.5247799999999998</c:v>
                </c:pt>
                <c:pt idx="9696" formatCode="General">
                  <c:v>6.5254599999999998</c:v>
                </c:pt>
                <c:pt idx="9697" formatCode="General">
                  <c:v>6.5261300000000002</c:v>
                </c:pt>
                <c:pt idx="9698" formatCode="General">
                  <c:v>6.5267999999999997</c:v>
                </c:pt>
                <c:pt idx="9699" formatCode="General">
                  <c:v>6.5274799999999997</c:v>
                </c:pt>
                <c:pt idx="9700" formatCode="General">
                  <c:v>6.5281500000000001</c:v>
                </c:pt>
                <c:pt idx="9701" formatCode="General">
                  <c:v>6.5288199999999996</c:v>
                </c:pt>
                <c:pt idx="9702" formatCode="General">
                  <c:v>6.5294999999999996</c:v>
                </c:pt>
                <c:pt idx="9703" formatCode="General">
                  <c:v>6.53017</c:v>
                </c:pt>
                <c:pt idx="9704" formatCode="General">
                  <c:v>6.5308400000000004</c:v>
                </c:pt>
                <c:pt idx="9705" formatCode="General">
                  <c:v>6.5315099999999999</c:v>
                </c:pt>
                <c:pt idx="9706" formatCode="General">
                  <c:v>6.5321899999999999</c:v>
                </c:pt>
                <c:pt idx="9707" formatCode="General">
                  <c:v>6.5328600000000003</c:v>
                </c:pt>
                <c:pt idx="9708" formatCode="General">
                  <c:v>6.5335299999999998</c:v>
                </c:pt>
                <c:pt idx="9709" formatCode="General">
                  <c:v>6.5342099999999999</c:v>
                </c:pt>
                <c:pt idx="9710" formatCode="General">
                  <c:v>6.5348800000000002</c:v>
                </c:pt>
                <c:pt idx="9711" formatCode="General">
                  <c:v>6.5355499999999997</c:v>
                </c:pt>
                <c:pt idx="9712" formatCode="General">
                  <c:v>6.5362299999999998</c:v>
                </c:pt>
                <c:pt idx="9713" formatCode="General">
                  <c:v>6.5369000000000002</c:v>
                </c:pt>
                <c:pt idx="9714" formatCode="General">
                  <c:v>6.5375699999999997</c:v>
                </c:pt>
                <c:pt idx="9715" formatCode="General">
                  <c:v>6.5382400000000001</c:v>
                </c:pt>
                <c:pt idx="9716" formatCode="General">
                  <c:v>6.5389200000000001</c:v>
                </c:pt>
                <c:pt idx="9717" formatCode="General">
                  <c:v>6.5395899999999996</c:v>
                </c:pt>
                <c:pt idx="9718" formatCode="General">
                  <c:v>6.54026</c:v>
                </c:pt>
                <c:pt idx="9719" formatCode="General">
                  <c:v>6.54094</c:v>
                </c:pt>
                <c:pt idx="9720" formatCode="General">
                  <c:v>6.5416100000000004</c:v>
                </c:pt>
                <c:pt idx="9721" formatCode="General">
                  <c:v>6.5422799999999999</c:v>
                </c:pt>
                <c:pt idx="9722" formatCode="General">
                  <c:v>6.5429599999999999</c:v>
                </c:pt>
                <c:pt idx="9723" formatCode="General">
                  <c:v>6.5436300000000003</c:v>
                </c:pt>
                <c:pt idx="9724" formatCode="General">
                  <c:v>6.5442999999999998</c:v>
                </c:pt>
                <c:pt idx="9725" formatCode="General">
                  <c:v>6.5449799999999998</c:v>
                </c:pt>
                <c:pt idx="9726" formatCode="General">
                  <c:v>6.5456500000000002</c:v>
                </c:pt>
                <c:pt idx="9727" formatCode="General">
                  <c:v>6.5463199999999997</c:v>
                </c:pt>
                <c:pt idx="9728" formatCode="General">
                  <c:v>6.5469900000000001</c:v>
                </c:pt>
                <c:pt idx="9729" formatCode="General">
                  <c:v>6.5476700000000001</c:v>
                </c:pt>
                <c:pt idx="9730" formatCode="General">
                  <c:v>6.5483399999999996</c:v>
                </c:pt>
                <c:pt idx="9731" formatCode="General">
                  <c:v>6.54901</c:v>
                </c:pt>
                <c:pt idx="9732" formatCode="General">
                  <c:v>6.54969</c:v>
                </c:pt>
                <c:pt idx="9733" formatCode="General">
                  <c:v>6.5503600000000004</c:v>
                </c:pt>
                <c:pt idx="9734" formatCode="General">
                  <c:v>6.5510299999999999</c:v>
                </c:pt>
                <c:pt idx="9735" formatCode="General">
                  <c:v>6.5517099999999999</c:v>
                </c:pt>
                <c:pt idx="9736" formatCode="General">
                  <c:v>6.5523800000000003</c:v>
                </c:pt>
                <c:pt idx="9737" formatCode="General">
                  <c:v>6.5530499999999998</c:v>
                </c:pt>
                <c:pt idx="9738" formatCode="General">
                  <c:v>6.5537200000000002</c:v>
                </c:pt>
                <c:pt idx="9739" formatCode="General">
                  <c:v>6.5544000000000002</c:v>
                </c:pt>
                <c:pt idx="9740" formatCode="General">
                  <c:v>6.5550699999999997</c:v>
                </c:pt>
                <c:pt idx="9741" formatCode="General">
                  <c:v>6.5557400000000001</c:v>
                </c:pt>
                <c:pt idx="9742" formatCode="General">
                  <c:v>6.5564200000000001</c:v>
                </c:pt>
                <c:pt idx="9743" formatCode="General">
                  <c:v>6.5570899999999996</c:v>
                </c:pt>
                <c:pt idx="9744" formatCode="General">
                  <c:v>6.55776</c:v>
                </c:pt>
                <c:pt idx="9745" formatCode="General">
                  <c:v>6.55844</c:v>
                </c:pt>
                <c:pt idx="9746" formatCode="General">
                  <c:v>6.5591100000000004</c:v>
                </c:pt>
                <c:pt idx="9747" formatCode="General">
                  <c:v>6.5597799999999999</c:v>
                </c:pt>
                <c:pt idx="9748" formatCode="General">
                  <c:v>6.5604500000000003</c:v>
                </c:pt>
                <c:pt idx="9749" formatCode="General">
                  <c:v>6.5611300000000004</c:v>
                </c:pt>
                <c:pt idx="9750" formatCode="General">
                  <c:v>6.5617999999999999</c:v>
                </c:pt>
                <c:pt idx="9751" formatCode="General">
                  <c:v>6.5624700000000002</c:v>
                </c:pt>
                <c:pt idx="9752" formatCode="General">
                  <c:v>6.5631500000000003</c:v>
                </c:pt>
                <c:pt idx="9753" formatCode="General">
                  <c:v>6.5638199999999998</c:v>
                </c:pt>
                <c:pt idx="9754" formatCode="General">
                  <c:v>6.5644900000000002</c:v>
                </c:pt>
                <c:pt idx="9755" formatCode="General">
                  <c:v>6.5651700000000002</c:v>
                </c:pt>
                <c:pt idx="9756" formatCode="General">
                  <c:v>6.5658399999999997</c:v>
                </c:pt>
                <c:pt idx="9757" formatCode="General">
                  <c:v>6.5665100000000001</c:v>
                </c:pt>
                <c:pt idx="9758" formatCode="General">
                  <c:v>6.5671799999999996</c:v>
                </c:pt>
                <c:pt idx="9759" formatCode="General">
                  <c:v>6.5678599999999996</c:v>
                </c:pt>
                <c:pt idx="9760" formatCode="General">
                  <c:v>6.56853</c:v>
                </c:pt>
                <c:pt idx="9761" formatCode="General">
                  <c:v>6.5692000000000004</c:v>
                </c:pt>
                <c:pt idx="9762" formatCode="General">
                  <c:v>6.5698800000000004</c:v>
                </c:pt>
                <c:pt idx="9763" formatCode="General">
                  <c:v>6.5705499999999999</c:v>
                </c:pt>
                <c:pt idx="9764" formatCode="General">
                  <c:v>6.5712200000000003</c:v>
                </c:pt>
                <c:pt idx="9765" formatCode="General">
                  <c:v>6.5719000000000003</c:v>
                </c:pt>
                <c:pt idx="9766" formatCode="General">
                  <c:v>6.5725699999999998</c:v>
                </c:pt>
                <c:pt idx="9767" formatCode="General">
                  <c:v>6.5732400000000002</c:v>
                </c:pt>
                <c:pt idx="9768" formatCode="General">
                  <c:v>6.5739099999999997</c:v>
                </c:pt>
                <c:pt idx="9769" formatCode="General">
                  <c:v>6.5745899999999997</c:v>
                </c:pt>
                <c:pt idx="9770" formatCode="General">
                  <c:v>6.5752600000000001</c:v>
                </c:pt>
                <c:pt idx="9771" formatCode="General">
                  <c:v>6.5759299999999996</c:v>
                </c:pt>
                <c:pt idx="9772" formatCode="General">
                  <c:v>6.5766099999999996</c:v>
                </c:pt>
                <c:pt idx="9773" formatCode="General">
                  <c:v>6.57728</c:v>
                </c:pt>
                <c:pt idx="9774" formatCode="General">
                  <c:v>6.5779500000000004</c:v>
                </c:pt>
                <c:pt idx="9775" formatCode="General">
                  <c:v>6.5786300000000004</c:v>
                </c:pt>
                <c:pt idx="9776" formatCode="General">
                  <c:v>6.5792999999999999</c:v>
                </c:pt>
                <c:pt idx="9777" formatCode="General">
                  <c:v>6.5799700000000003</c:v>
                </c:pt>
                <c:pt idx="9778" formatCode="General">
                  <c:v>6.5806399999999998</c:v>
                </c:pt>
                <c:pt idx="9779" formatCode="General">
                  <c:v>6.5813199999999998</c:v>
                </c:pt>
                <c:pt idx="9780" formatCode="General">
                  <c:v>6.5819900000000002</c:v>
                </c:pt>
                <c:pt idx="9781" formatCode="General">
                  <c:v>6.5826599999999997</c:v>
                </c:pt>
                <c:pt idx="9782" formatCode="General">
                  <c:v>6.5833399999999997</c:v>
                </c:pt>
                <c:pt idx="9783" formatCode="General">
                  <c:v>6.5840100000000001</c:v>
                </c:pt>
                <c:pt idx="9784" formatCode="General">
                  <c:v>6.5846799999999996</c:v>
                </c:pt>
                <c:pt idx="9785" formatCode="General">
                  <c:v>6.5853599999999997</c:v>
                </c:pt>
                <c:pt idx="9786" formatCode="General">
                  <c:v>6.5860300000000001</c:v>
                </c:pt>
                <c:pt idx="9787" formatCode="General">
                  <c:v>6.5867000000000004</c:v>
                </c:pt>
                <c:pt idx="9788" formatCode="General">
                  <c:v>6.5873699999999999</c:v>
                </c:pt>
                <c:pt idx="9789" formatCode="General">
                  <c:v>6.58805</c:v>
                </c:pt>
                <c:pt idx="9790" formatCode="General">
                  <c:v>6.5887200000000004</c:v>
                </c:pt>
                <c:pt idx="9791" formatCode="General">
                  <c:v>6.5893899999999999</c:v>
                </c:pt>
                <c:pt idx="9792" formatCode="General">
                  <c:v>6.5900699999999999</c:v>
                </c:pt>
                <c:pt idx="9793" formatCode="General">
                  <c:v>6.5907400000000003</c:v>
                </c:pt>
                <c:pt idx="9794" formatCode="General">
                  <c:v>6.5914099999999998</c:v>
                </c:pt>
                <c:pt idx="9795" formatCode="General">
                  <c:v>6.5920899999999998</c:v>
                </c:pt>
                <c:pt idx="9796" formatCode="General">
                  <c:v>6.5927600000000002</c:v>
                </c:pt>
                <c:pt idx="9797" formatCode="General">
                  <c:v>6.5934299999999997</c:v>
                </c:pt>
                <c:pt idx="9798" formatCode="General">
                  <c:v>6.5941000000000001</c:v>
                </c:pt>
                <c:pt idx="9799" formatCode="General">
                  <c:v>6.5947800000000001</c:v>
                </c:pt>
                <c:pt idx="9800" formatCode="General">
                  <c:v>6.5954499999999996</c:v>
                </c:pt>
                <c:pt idx="9801" formatCode="General">
                  <c:v>6.59612</c:v>
                </c:pt>
                <c:pt idx="9802" formatCode="General">
                  <c:v>6.5968</c:v>
                </c:pt>
                <c:pt idx="9803" formatCode="General">
                  <c:v>6.5974700000000004</c:v>
                </c:pt>
                <c:pt idx="9804" formatCode="General">
                  <c:v>6.5981399999999999</c:v>
                </c:pt>
                <c:pt idx="9805" formatCode="General">
                  <c:v>6.5988199999999999</c:v>
                </c:pt>
                <c:pt idx="9806" formatCode="General">
                  <c:v>6.5994900000000003</c:v>
                </c:pt>
                <c:pt idx="9807" formatCode="General">
                  <c:v>6.6001599999999998</c:v>
                </c:pt>
                <c:pt idx="9808" formatCode="General">
                  <c:v>6.6008300000000002</c:v>
                </c:pt>
                <c:pt idx="9809" formatCode="General">
                  <c:v>6.6015100000000002</c:v>
                </c:pt>
                <c:pt idx="9810" formatCode="General">
                  <c:v>6.6021799999999997</c:v>
                </c:pt>
                <c:pt idx="9811" formatCode="General">
                  <c:v>6.6028500000000001</c:v>
                </c:pt>
                <c:pt idx="9812" formatCode="General">
                  <c:v>6.6035300000000001</c:v>
                </c:pt>
                <c:pt idx="9813" formatCode="General">
                  <c:v>6.6041999999999996</c:v>
                </c:pt>
                <c:pt idx="9814" formatCode="General">
                  <c:v>6.60487</c:v>
                </c:pt>
                <c:pt idx="9815" formatCode="General">
                  <c:v>6.60555</c:v>
                </c:pt>
                <c:pt idx="9816" formatCode="General">
                  <c:v>6.6062200000000004</c:v>
                </c:pt>
                <c:pt idx="9817" formatCode="General">
                  <c:v>6.6068899999999999</c:v>
                </c:pt>
                <c:pt idx="9818" formatCode="General">
                  <c:v>6.6075600000000003</c:v>
                </c:pt>
                <c:pt idx="9819" formatCode="General">
                  <c:v>6.6082400000000003</c:v>
                </c:pt>
                <c:pt idx="9820" formatCode="General">
                  <c:v>6.6089099999999998</c:v>
                </c:pt>
                <c:pt idx="9821" formatCode="General">
                  <c:v>6.6095800000000002</c:v>
                </c:pt>
                <c:pt idx="9822" formatCode="General">
                  <c:v>6.6102600000000002</c:v>
                </c:pt>
                <c:pt idx="9823" formatCode="General">
                  <c:v>6.6109299999999998</c:v>
                </c:pt>
                <c:pt idx="9824" formatCode="General">
                  <c:v>6.6116000000000001</c:v>
                </c:pt>
                <c:pt idx="9825" formatCode="General">
                  <c:v>6.6122800000000002</c:v>
                </c:pt>
                <c:pt idx="9826" formatCode="General">
                  <c:v>6.6129499999999997</c:v>
                </c:pt>
                <c:pt idx="9827" formatCode="General">
                  <c:v>6.6136200000000001</c:v>
                </c:pt>
                <c:pt idx="9828" formatCode="General">
                  <c:v>6.6142899999999996</c:v>
                </c:pt>
                <c:pt idx="9829" formatCode="General">
                  <c:v>6.6149699999999996</c:v>
                </c:pt>
                <c:pt idx="9830" formatCode="General">
                  <c:v>6.61564</c:v>
                </c:pt>
                <c:pt idx="9831" formatCode="General">
                  <c:v>6.6163100000000004</c:v>
                </c:pt>
                <c:pt idx="9832" formatCode="General">
                  <c:v>6.6169900000000004</c:v>
                </c:pt>
                <c:pt idx="9833" formatCode="General">
                  <c:v>6.6176599999999999</c:v>
                </c:pt>
                <c:pt idx="9834" formatCode="General">
                  <c:v>6.6183300000000003</c:v>
                </c:pt>
                <c:pt idx="9835" formatCode="General">
                  <c:v>6.6190100000000003</c:v>
                </c:pt>
                <c:pt idx="9836" formatCode="General">
                  <c:v>6.6196799999999998</c:v>
                </c:pt>
                <c:pt idx="9837" formatCode="General">
                  <c:v>6.6203500000000002</c:v>
                </c:pt>
                <c:pt idx="9838" formatCode="General">
                  <c:v>6.6210199999999997</c:v>
                </c:pt>
                <c:pt idx="9839" formatCode="General">
                  <c:v>6.6216999999999997</c:v>
                </c:pt>
                <c:pt idx="9840" formatCode="General">
                  <c:v>6.6223700000000001</c:v>
                </c:pt>
                <c:pt idx="9841" formatCode="General">
                  <c:v>6.6230399999999996</c:v>
                </c:pt>
                <c:pt idx="9842" formatCode="General">
                  <c:v>6.6237199999999996</c:v>
                </c:pt>
                <c:pt idx="9843" formatCode="General">
                  <c:v>6.62439</c:v>
                </c:pt>
                <c:pt idx="9844" formatCode="General">
                  <c:v>6.6250600000000004</c:v>
                </c:pt>
                <c:pt idx="9845" formatCode="General">
                  <c:v>6.6257400000000004</c:v>
                </c:pt>
                <c:pt idx="9846" formatCode="General">
                  <c:v>6.6264099999999999</c:v>
                </c:pt>
                <c:pt idx="9847" formatCode="General">
                  <c:v>6.6270800000000003</c:v>
                </c:pt>
                <c:pt idx="9848" formatCode="General">
                  <c:v>6.6277499999999998</c:v>
                </c:pt>
                <c:pt idx="9849" formatCode="General">
                  <c:v>6.6284299999999998</c:v>
                </c:pt>
                <c:pt idx="9850" formatCode="General">
                  <c:v>6.6291000000000002</c:v>
                </c:pt>
                <c:pt idx="9851" formatCode="General">
                  <c:v>6.6297699999999997</c:v>
                </c:pt>
                <c:pt idx="9852" formatCode="General">
                  <c:v>6.6304499999999997</c:v>
                </c:pt>
                <c:pt idx="9853" formatCode="General">
                  <c:v>6.6311200000000001</c:v>
                </c:pt>
                <c:pt idx="9854" formatCode="General">
                  <c:v>6.6317899999999996</c:v>
                </c:pt>
                <c:pt idx="9855" formatCode="General">
                  <c:v>6.6324699999999996</c:v>
                </c:pt>
                <c:pt idx="9856" formatCode="General">
                  <c:v>6.63314</c:v>
                </c:pt>
                <c:pt idx="9857" formatCode="General">
                  <c:v>6.6338100000000004</c:v>
                </c:pt>
                <c:pt idx="9858" formatCode="General">
                  <c:v>6.6344799999999999</c:v>
                </c:pt>
                <c:pt idx="9859" formatCode="General">
                  <c:v>6.6351599999999999</c:v>
                </c:pt>
                <c:pt idx="9860" formatCode="General">
                  <c:v>6.6358300000000003</c:v>
                </c:pt>
                <c:pt idx="9861" formatCode="General">
                  <c:v>6.6364999999999998</c:v>
                </c:pt>
                <c:pt idx="9862" formatCode="General">
                  <c:v>6.6371799999999999</c:v>
                </c:pt>
                <c:pt idx="9863" formatCode="General">
                  <c:v>6.6378500000000003</c:v>
                </c:pt>
                <c:pt idx="9864" formatCode="General">
                  <c:v>6.6385199999999998</c:v>
                </c:pt>
                <c:pt idx="9865" formatCode="General">
                  <c:v>6.6391999999999998</c:v>
                </c:pt>
                <c:pt idx="9866" formatCode="General">
                  <c:v>6.6398700000000002</c:v>
                </c:pt>
                <c:pt idx="9867" formatCode="General">
                  <c:v>6.6405399999999997</c:v>
                </c:pt>
                <c:pt idx="9868" formatCode="General">
                  <c:v>6.6412100000000001</c:v>
                </c:pt>
                <c:pt idx="9869" formatCode="General">
                  <c:v>6.6418900000000001</c:v>
                </c:pt>
                <c:pt idx="9870" formatCode="General">
                  <c:v>6.6425599999999996</c:v>
                </c:pt>
                <c:pt idx="9871" formatCode="General">
                  <c:v>6.64323</c:v>
                </c:pt>
                <c:pt idx="9872" formatCode="General">
                  <c:v>6.64391</c:v>
                </c:pt>
                <c:pt idx="9873" formatCode="General">
                  <c:v>6.6445800000000004</c:v>
                </c:pt>
                <c:pt idx="9874" formatCode="General">
                  <c:v>6.6452499999999999</c:v>
                </c:pt>
                <c:pt idx="9875" formatCode="General">
                  <c:v>6.6459299999999999</c:v>
                </c:pt>
                <c:pt idx="9876" formatCode="General">
                  <c:v>6.6466000000000003</c:v>
                </c:pt>
                <c:pt idx="9877" formatCode="General">
                  <c:v>6.6472699999999998</c:v>
                </c:pt>
                <c:pt idx="9878" formatCode="General">
                  <c:v>6.6479400000000002</c:v>
                </c:pt>
                <c:pt idx="9879" formatCode="General">
                  <c:v>6.6486200000000002</c:v>
                </c:pt>
                <c:pt idx="9880" formatCode="General">
                  <c:v>6.6492899999999997</c:v>
                </c:pt>
                <c:pt idx="9881" formatCode="General">
                  <c:v>6.6499600000000001</c:v>
                </c:pt>
                <c:pt idx="9882" formatCode="General">
                  <c:v>6.6506400000000001</c:v>
                </c:pt>
                <c:pt idx="9883" formatCode="General">
                  <c:v>6.6513099999999996</c:v>
                </c:pt>
                <c:pt idx="9884" formatCode="General">
                  <c:v>6.65198</c:v>
                </c:pt>
                <c:pt idx="9885" formatCode="General">
                  <c:v>6.65266</c:v>
                </c:pt>
                <c:pt idx="9886" formatCode="General">
                  <c:v>6.6533300000000004</c:v>
                </c:pt>
                <c:pt idx="9887" formatCode="General">
                  <c:v>6.6539999999999999</c:v>
                </c:pt>
                <c:pt idx="9888" formatCode="General">
                  <c:v>6.6546700000000003</c:v>
                </c:pt>
                <c:pt idx="9889" formatCode="General">
                  <c:v>6.6553500000000003</c:v>
                </c:pt>
                <c:pt idx="9890" formatCode="General">
                  <c:v>6.6560199999999998</c:v>
                </c:pt>
                <c:pt idx="9891" formatCode="General">
                  <c:v>6.6566900000000002</c:v>
                </c:pt>
                <c:pt idx="9892" formatCode="General">
                  <c:v>6.6573700000000002</c:v>
                </c:pt>
                <c:pt idx="9893" formatCode="General">
                  <c:v>6.6580399999999997</c:v>
                </c:pt>
                <c:pt idx="9894" formatCode="General">
                  <c:v>6.6587100000000001</c:v>
                </c:pt>
                <c:pt idx="9895" formatCode="General">
                  <c:v>6.6593900000000001</c:v>
                </c:pt>
                <c:pt idx="9896" formatCode="General">
                  <c:v>6.6600599999999996</c:v>
                </c:pt>
                <c:pt idx="9897" formatCode="General">
                  <c:v>6.66073</c:v>
                </c:pt>
                <c:pt idx="9898" formatCode="General">
                  <c:v>6.6614000000000004</c:v>
                </c:pt>
                <c:pt idx="9899" formatCode="General">
                  <c:v>6.6620799999999996</c:v>
                </c:pt>
                <c:pt idx="9900" formatCode="General">
                  <c:v>6.66275</c:v>
                </c:pt>
                <c:pt idx="9901" formatCode="General">
                  <c:v>6.6634200000000003</c:v>
                </c:pt>
                <c:pt idx="9902" formatCode="General">
                  <c:v>6.6641000000000004</c:v>
                </c:pt>
                <c:pt idx="9903" formatCode="General">
                  <c:v>6.6647699999999999</c:v>
                </c:pt>
                <c:pt idx="9904" formatCode="General">
                  <c:v>6.6654400000000003</c:v>
                </c:pt>
                <c:pt idx="9905" formatCode="General">
                  <c:v>6.6661200000000003</c:v>
                </c:pt>
                <c:pt idx="9906" formatCode="General">
                  <c:v>6.6667899999999998</c:v>
                </c:pt>
                <c:pt idx="9907" formatCode="General">
                  <c:v>6.6674600000000002</c:v>
                </c:pt>
                <c:pt idx="9908" formatCode="General">
                  <c:v>6.6681299999999997</c:v>
                </c:pt>
                <c:pt idx="9909" formatCode="General">
                  <c:v>6.6688099999999997</c:v>
                </c:pt>
                <c:pt idx="9910" formatCode="General">
                  <c:v>6.6694800000000001</c:v>
                </c:pt>
                <c:pt idx="9911" formatCode="General">
                  <c:v>6.6701499999999996</c:v>
                </c:pt>
                <c:pt idx="9912" formatCode="General">
                  <c:v>6.6708299999999996</c:v>
                </c:pt>
                <c:pt idx="9913" formatCode="General">
                  <c:v>6.6715</c:v>
                </c:pt>
                <c:pt idx="9914" formatCode="General">
                  <c:v>6.6721700000000004</c:v>
                </c:pt>
                <c:pt idx="9915" formatCode="General">
                  <c:v>6.6728500000000004</c:v>
                </c:pt>
                <c:pt idx="9916" formatCode="General">
                  <c:v>6.6735199999999999</c:v>
                </c:pt>
                <c:pt idx="9917" formatCode="General">
                  <c:v>6.6741900000000003</c:v>
                </c:pt>
                <c:pt idx="9918" formatCode="General">
                  <c:v>6.6748700000000003</c:v>
                </c:pt>
                <c:pt idx="9919" formatCode="General">
                  <c:v>6.6755399999999998</c:v>
                </c:pt>
                <c:pt idx="9920" formatCode="General">
                  <c:v>6.6762100000000002</c:v>
                </c:pt>
                <c:pt idx="9921" formatCode="General">
                  <c:v>6.6768799999999997</c:v>
                </c:pt>
                <c:pt idx="9922" formatCode="General">
                  <c:v>6.6775599999999997</c:v>
                </c:pt>
                <c:pt idx="9923" formatCode="General">
                  <c:v>6.6782300000000001</c:v>
                </c:pt>
                <c:pt idx="9924" formatCode="General">
                  <c:v>6.6788999999999996</c:v>
                </c:pt>
                <c:pt idx="9925" formatCode="General">
                  <c:v>6.6795799999999996</c:v>
                </c:pt>
                <c:pt idx="9926" formatCode="General">
                  <c:v>6.68025</c:v>
                </c:pt>
                <c:pt idx="9927" formatCode="General">
                  <c:v>6.6809200000000004</c:v>
                </c:pt>
                <c:pt idx="9928" formatCode="General">
                  <c:v>6.6816000000000004</c:v>
                </c:pt>
                <c:pt idx="9929" formatCode="General">
                  <c:v>6.6822699999999999</c:v>
                </c:pt>
                <c:pt idx="9930" formatCode="General">
                  <c:v>6.6829400000000003</c:v>
                </c:pt>
                <c:pt idx="9931" formatCode="General">
                  <c:v>6.6836099999999998</c:v>
                </c:pt>
                <c:pt idx="9932" formatCode="General">
                  <c:v>6.6842899999999998</c:v>
                </c:pt>
                <c:pt idx="9933" formatCode="General">
                  <c:v>6.6849600000000002</c:v>
                </c:pt>
                <c:pt idx="9934" formatCode="General">
                  <c:v>6.6856299999999997</c:v>
                </c:pt>
                <c:pt idx="9935" formatCode="General">
                  <c:v>6.6863099999999998</c:v>
                </c:pt>
                <c:pt idx="9936" formatCode="General">
                  <c:v>6.6869800000000001</c:v>
                </c:pt>
                <c:pt idx="9937" formatCode="General">
                  <c:v>6.6876499999999997</c:v>
                </c:pt>
                <c:pt idx="9938" formatCode="General">
                  <c:v>6.6883299999999997</c:v>
                </c:pt>
                <c:pt idx="9939" formatCode="General">
                  <c:v>6.6890000000000001</c:v>
                </c:pt>
                <c:pt idx="9940" formatCode="General">
                  <c:v>6.6896699999999996</c:v>
                </c:pt>
                <c:pt idx="9941" formatCode="General">
                  <c:v>6.69034</c:v>
                </c:pt>
                <c:pt idx="9942" formatCode="General">
                  <c:v>6.69102</c:v>
                </c:pt>
                <c:pt idx="9943" formatCode="General">
                  <c:v>6.6916900000000004</c:v>
                </c:pt>
                <c:pt idx="9944" formatCode="General">
                  <c:v>6.6923599999999999</c:v>
                </c:pt>
                <c:pt idx="9945" formatCode="General">
                  <c:v>6.6930399999999999</c:v>
                </c:pt>
                <c:pt idx="9946" formatCode="General">
                  <c:v>6.6937100000000003</c:v>
                </c:pt>
                <c:pt idx="9947" formatCode="General">
                  <c:v>6.6943799999999998</c:v>
                </c:pt>
                <c:pt idx="9948" formatCode="General">
                  <c:v>6.6950599999999998</c:v>
                </c:pt>
                <c:pt idx="9949" formatCode="General">
                  <c:v>6.6957300000000002</c:v>
                </c:pt>
                <c:pt idx="9950" formatCode="General">
                  <c:v>6.6963999999999997</c:v>
                </c:pt>
                <c:pt idx="9951" formatCode="General">
                  <c:v>6.6970700000000001</c:v>
                </c:pt>
                <c:pt idx="9952" formatCode="General">
                  <c:v>6.6977500000000001</c:v>
                </c:pt>
                <c:pt idx="9953" formatCode="General">
                  <c:v>6.6984199999999996</c:v>
                </c:pt>
                <c:pt idx="9954" formatCode="General">
                  <c:v>6.69909</c:v>
                </c:pt>
                <c:pt idx="9955" formatCode="General">
                  <c:v>6.69977</c:v>
                </c:pt>
                <c:pt idx="9956" formatCode="General">
                  <c:v>6.7004400000000004</c:v>
                </c:pt>
                <c:pt idx="9957" formatCode="General">
                  <c:v>6.7011099999999999</c:v>
                </c:pt>
                <c:pt idx="9958" formatCode="General">
                  <c:v>6.7017899999999999</c:v>
                </c:pt>
                <c:pt idx="9959" formatCode="General">
                  <c:v>6.7024600000000003</c:v>
                </c:pt>
                <c:pt idx="9960" formatCode="General">
                  <c:v>6.7031299999999998</c:v>
                </c:pt>
                <c:pt idx="9961" formatCode="General">
                  <c:v>6.7038000000000002</c:v>
                </c:pt>
                <c:pt idx="9962" formatCode="General">
                  <c:v>6.7044800000000002</c:v>
                </c:pt>
                <c:pt idx="9963" formatCode="General">
                  <c:v>6.7051499999999997</c:v>
                </c:pt>
                <c:pt idx="9964" formatCode="General">
                  <c:v>6.7058200000000001</c:v>
                </c:pt>
                <c:pt idx="9965" formatCode="General">
                  <c:v>6.7065000000000001</c:v>
                </c:pt>
                <c:pt idx="9966" formatCode="General">
                  <c:v>6.7071699999999996</c:v>
                </c:pt>
                <c:pt idx="9967" formatCode="General">
                  <c:v>6.70784</c:v>
                </c:pt>
                <c:pt idx="9968" formatCode="General">
                  <c:v>6.70852</c:v>
                </c:pt>
                <c:pt idx="9969" formatCode="General">
                  <c:v>6.7091900000000004</c:v>
                </c:pt>
                <c:pt idx="9970" formatCode="General">
                  <c:v>6.7098599999999999</c:v>
                </c:pt>
                <c:pt idx="9971" formatCode="General">
                  <c:v>6.7105300000000003</c:v>
                </c:pt>
                <c:pt idx="9972" formatCode="General">
                  <c:v>6.7112100000000003</c:v>
                </c:pt>
                <c:pt idx="9973" formatCode="General">
                  <c:v>6.7118799999999998</c:v>
                </c:pt>
                <c:pt idx="9974" formatCode="General">
                  <c:v>6.7125500000000002</c:v>
                </c:pt>
                <c:pt idx="9975" formatCode="General">
                  <c:v>6.7132300000000003</c:v>
                </c:pt>
                <c:pt idx="9976" formatCode="General">
                  <c:v>6.7138999999999998</c:v>
                </c:pt>
                <c:pt idx="9977" formatCode="General">
                  <c:v>6.7145700000000001</c:v>
                </c:pt>
                <c:pt idx="9978" formatCode="General">
                  <c:v>6.7152500000000002</c:v>
                </c:pt>
                <c:pt idx="9979" formatCode="General">
                  <c:v>6.7159199999999997</c:v>
                </c:pt>
                <c:pt idx="9980" formatCode="General">
                  <c:v>6.7165900000000001</c:v>
                </c:pt>
                <c:pt idx="9981" formatCode="General">
                  <c:v>6.7172599999999996</c:v>
                </c:pt>
                <c:pt idx="9982" formatCode="General">
                  <c:v>6.7179399999999996</c:v>
                </c:pt>
                <c:pt idx="9983" formatCode="General">
                  <c:v>6.71861</c:v>
                </c:pt>
                <c:pt idx="9984" formatCode="General">
                  <c:v>6.7192800000000004</c:v>
                </c:pt>
                <c:pt idx="9985" formatCode="General">
                  <c:v>6.7199600000000004</c:v>
                </c:pt>
                <c:pt idx="9986" formatCode="General">
                  <c:v>6.7206299999999999</c:v>
                </c:pt>
                <c:pt idx="9987" formatCode="General">
                  <c:v>6.7213000000000003</c:v>
                </c:pt>
                <c:pt idx="9988" formatCode="General">
                  <c:v>6.7219800000000003</c:v>
                </c:pt>
                <c:pt idx="9989" formatCode="General">
                  <c:v>6.7226499999999998</c:v>
                </c:pt>
                <c:pt idx="9990" formatCode="General">
                  <c:v>6.7233200000000002</c:v>
                </c:pt>
                <c:pt idx="9991" formatCode="General">
                  <c:v>6.7239899999999997</c:v>
                </c:pt>
                <c:pt idx="9992" formatCode="General">
                  <c:v>6.7246699999999997</c:v>
                </c:pt>
                <c:pt idx="9993" formatCode="General">
                  <c:v>6.7253400000000001</c:v>
                </c:pt>
                <c:pt idx="9994" formatCode="General">
                  <c:v>6.7260099999999996</c:v>
                </c:pt>
                <c:pt idx="9995" formatCode="General">
                  <c:v>6.7266899999999996</c:v>
                </c:pt>
                <c:pt idx="9996" formatCode="General">
                  <c:v>6.72736</c:v>
                </c:pt>
                <c:pt idx="9997" formatCode="General">
                  <c:v>6.7280300000000004</c:v>
                </c:pt>
                <c:pt idx="9998" formatCode="General">
                  <c:v>6.7287100000000004</c:v>
                </c:pt>
                <c:pt idx="9999" formatCode="General">
                  <c:v>6.7293799999999999</c:v>
                </c:pt>
                <c:pt idx="10000" formatCode="General">
                  <c:v>6.7300500000000003</c:v>
                </c:pt>
                <c:pt idx="10001" formatCode="General">
                  <c:v>6.7307199999999998</c:v>
                </c:pt>
                <c:pt idx="10002" formatCode="General">
                  <c:v>6.7313999999999998</c:v>
                </c:pt>
                <c:pt idx="10003" formatCode="General">
                  <c:v>6.7320700000000002</c:v>
                </c:pt>
                <c:pt idx="10004" formatCode="General">
                  <c:v>6.7327399999999997</c:v>
                </c:pt>
                <c:pt idx="10005" formatCode="General">
                  <c:v>6.7334199999999997</c:v>
                </c:pt>
                <c:pt idx="10006" formatCode="General">
                  <c:v>6.7340900000000001</c:v>
                </c:pt>
                <c:pt idx="10007" formatCode="General">
                  <c:v>6.7347599999999996</c:v>
                </c:pt>
                <c:pt idx="10008" formatCode="General">
                  <c:v>6.7354399999999996</c:v>
                </c:pt>
                <c:pt idx="10009" formatCode="General">
                  <c:v>6.73611</c:v>
                </c:pt>
                <c:pt idx="10010" formatCode="General">
                  <c:v>6.7367800000000004</c:v>
                </c:pt>
                <c:pt idx="10011" formatCode="General">
                  <c:v>6.7374499999999999</c:v>
                </c:pt>
                <c:pt idx="10012" formatCode="General">
                  <c:v>6.73813</c:v>
                </c:pt>
                <c:pt idx="10013" formatCode="General">
                  <c:v>6.7388000000000003</c:v>
                </c:pt>
                <c:pt idx="10014" formatCode="General">
                  <c:v>6.7394699999999998</c:v>
                </c:pt>
                <c:pt idx="10015" formatCode="General">
                  <c:v>6.7401499999999999</c:v>
                </c:pt>
                <c:pt idx="10016" formatCode="General">
                  <c:v>6.7408200000000003</c:v>
                </c:pt>
                <c:pt idx="10017" formatCode="General">
                  <c:v>6.7414899999999998</c:v>
                </c:pt>
                <c:pt idx="10018" formatCode="General">
                  <c:v>6.7421699999999998</c:v>
                </c:pt>
                <c:pt idx="10019" formatCode="General">
                  <c:v>6.7428400000000002</c:v>
                </c:pt>
                <c:pt idx="10020" formatCode="General">
                  <c:v>6.7435099999999997</c:v>
                </c:pt>
                <c:pt idx="10021" formatCode="General">
                  <c:v>6.7441800000000001</c:v>
                </c:pt>
                <c:pt idx="10022" formatCode="General">
                  <c:v>6.7448600000000001</c:v>
                </c:pt>
                <c:pt idx="10023" formatCode="General">
                  <c:v>6.7455299999999996</c:v>
                </c:pt>
                <c:pt idx="10024" formatCode="General">
                  <c:v>6.7462</c:v>
                </c:pt>
                <c:pt idx="10025" formatCode="General">
                  <c:v>6.74688</c:v>
                </c:pt>
                <c:pt idx="10026" formatCode="General">
                  <c:v>6.7475500000000004</c:v>
                </c:pt>
                <c:pt idx="10027" formatCode="General">
                  <c:v>6.7482199999999999</c:v>
                </c:pt>
                <c:pt idx="10028" formatCode="General">
                  <c:v>6.7488999999999999</c:v>
                </c:pt>
                <c:pt idx="10029" formatCode="General">
                  <c:v>6.7495700000000003</c:v>
                </c:pt>
                <c:pt idx="10030" formatCode="General">
                  <c:v>6.7502399999999998</c:v>
                </c:pt>
                <c:pt idx="10031" formatCode="General">
                  <c:v>6.7509100000000002</c:v>
                </c:pt>
                <c:pt idx="10032" formatCode="General">
                  <c:v>6.7515900000000002</c:v>
                </c:pt>
                <c:pt idx="10033" formatCode="General">
                  <c:v>6.7522599999999997</c:v>
                </c:pt>
                <c:pt idx="10034" formatCode="General">
                  <c:v>6.7529300000000001</c:v>
                </c:pt>
                <c:pt idx="10035" formatCode="General">
                  <c:v>6.7536100000000001</c:v>
                </c:pt>
                <c:pt idx="10036" formatCode="General">
                  <c:v>6.7542799999999996</c:v>
                </c:pt>
                <c:pt idx="10037" formatCode="General">
                  <c:v>6.75495</c:v>
                </c:pt>
                <c:pt idx="10038" formatCode="General">
                  <c:v>6.75563</c:v>
                </c:pt>
                <c:pt idx="10039" formatCode="General">
                  <c:v>6.7563000000000004</c:v>
                </c:pt>
                <c:pt idx="10040" formatCode="General">
                  <c:v>6.7569699999999999</c:v>
                </c:pt>
                <c:pt idx="10041" formatCode="General">
                  <c:v>6.7576400000000003</c:v>
                </c:pt>
                <c:pt idx="10042" formatCode="General">
                  <c:v>6.7583200000000003</c:v>
                </c:pt>
                <c:pt idx="10043" formatCode="General">
                  <c:v>6.7589899999999998</c:v>
                </c:pt>
                <c:pt idx="10044" formatCode="General">
                  <c:v>6.7596600000000002</c:v>
                </c:pt>
                <c:pt idx="10045" formatCode="General">
                  <c:v>6.7603400000000002</c:v>
                </c:pt>
                <c:pt idx="10046" formatCode="General">
                  <c:v>6.7610099999999997</c:v>
                </c:pt>
                <c:pt idx="10047" formatCode="General">
                  <c:v>6.7616800000000001</c:v>
                </c:pt>
                <c:pt idx="10048" formatCode="General">
                  <c:v>6.7623600000000001</c:v>
                </c:pt>
                <c:pt idx="10049" formatCode="General">
                  <c:v>6.7630299999999997</c:v>
                </c:pt>
                <c:pt idx="10050" formatCode="General">
                  <c:v>6.7637</c:v>
                </c:pt>
                <c:pt idx="10051" formatCode="General">
                  <c:v>6.7643700000000004</c:v>
                </c:pt>
                <c:pt idx="10052" formatCode="General">
                  <c:v>6.7650499999999996</c:v>
                </c:pt>
                <c:pt idx="10053" formatCode="General">
                  <c:v>6.76572</c:v>
                </c:pt>
                <c:pt idx="10054" formatCode="General">
                  <c:v>6.7663900000000003</c:v>
                </c:pt>
                <c:pt idx="10055" formatCode="General">
                  <c:v>6.7670700000000004</c:v>
                </c:pt>
                <c:pt idx="10056" formatCode="General">
                  <c:v>6.7677399999999999</c:v>
                </c:pt>
                <c:pt idx="10057" formatCode="General">
                  <c:v>6.7684100000000003</c:v>
                </c:pt>
                <c:pt idx="10058" formatCode="General">
                  <c:v>6.7690900000000003</c:v>
                </c:pt>
                <c:pt idx="10059" formatCode="General">
                  <c:v>6.7697599999999998</c:v>
                </c:pt>
                <c:pt idx="10060" formatCode="General">
                  <c:v>6.7704300000000002</c:v>
                </c:pt>
                <c:pt idx="10061" formatCode="General">
                  <c:v>6.7710999999999997</c:v>
                </c:pt>
                <c:pt idx="10062" formatCode="General">
                  <c:v>6.7717799999999997</c:v>
                </c:pt>
                <c:pt idx="10063" formatCode="General">
                  <c:v>6.7724500000000001</c:v>
                </c:pt>
                <c:pt idx="10064" formatCode="General">
                  <c:v>6.7731199999999996</c:v>
                </c:pt>
                <c:pt idx="10065" formatCode="General">
                  <c:v>6.7737999999999996</c:v>
                </c:pt>
                <c:pt idx="10066" formatCode="General">
                  <c:v>6.77447</c:v>
                </c:pt>
                <c:pt idx="10067" formatCode="General">
                  <c:v>6.7751400000000004</c:v>
                </c:pt>
                <c:pt idx="10068" formatCode="General">
                  <c:v>6.7758200000000004</c:v>
                </c:pt>
                <c:pt idx="10069" formatCode="General">
                  <c:v>6.7764899999999999</c:v>
                </c:pt>
                <c:pt idx="10070" formatCode="General">
                  <c:v>6.7771600000000003</c:v>
                </c:pt>
                <c:pt idx="10071" formatCode="General">
                  <c:v>6.7778299999999998</c:v>
                </c:pt>
                <c:pt idx="10072" formatCode="General">
                  <c:v>6.7785099999999998</c:v>
                </c:pt>
                <c:pt idx="10073" formatCode="General">
                  <c:v>6.7791800000000002</c:v>
                </c:pt>
                <c:pt idx="10074" formatCode="General">
                  <c:v>6.7798499999999997</c:v>
                </c:pt>
                <c:pt idx="10075" formatCode="General">
                  <c:v>6.7805299999999997</c:v>
                </c:pt>
                <c:pt idx="10076" formatCode="General">
                  <c:v>6.7812000000000001</c:v>
                </c:pt>
                <c:pt idx="10077" formatCode="General">
                  <c:v>6.7818699999999996</c:v>
                </c:pt>
                <c:pt idx="10078" formatCode="General">
                  <c:v>6.7825499999999996</c:v>
                </c:pt>
                <c:pt idx="10079" formatCode="General">
                  <c:v>6.78322</c:v>
                </c:pt>
                <c:pt idx="10080" formatCode="General">
                  <c:v>6.7838900000000004</c:v>
                </c:pt>
                <c:pt idx="10081" formatCode="General">
                  <c:v>6.7845599999999999</c:v>
                </c:pt>
                <c:pt idx="10082" formatCode="General">
                  <c:v>6.7852399999999999</c:v>
                </c:pt>
                <c:pt idx="10083" formatCode="General">
                  <c:v>6.7859100000000003</c:v>
                </c:pt>
                <c:pt idx="10084" formatCode="General">
                  <c:v>6.7865799999999998</c:v>
                </c:pt>
                <c:pt idx="10085" formatCode="General">
                  <c:v>6.7872599999999998</c:v>
                </c:pt>
                <c:pt idx="10086" formatCode="General">
                  <c:v>6.7879300000000002</c:v>
                </c:pt>
                <c:pt idx="10087" formatCode="General">
                  <c:v>6.7885999999999997</c:v>
                </c:pt>
                <c:pt idx="10088" formatCode="General">
                  <c:v>6.7892799999999998</c:v>
                </c:pt>
                <c:pt idx="10089" formatCode="General">
                  <c:v>6.7899500000000002</c:v>
                </c:pt>
                <c:pt idx="10090" formatCode="General">
                  <c:v>6.7906199999999997</c:v>
                </c:pt>
                <c:pt idx="10091" formatCode="General">
                  <c:v>6.79129</c:v>
                </c:pt>
                <c:pt idx="10092" formatCode="General">
                  <c:v>6.7919700000000001</c:v>
                </c:pt>
                <c:pt idx="10093" formatCode="General">
                  <c:v>6.7926399999999996</c:v>
                </c:pt>
                <c:pt idx="10094" formatCode="General">
                  <c:v>6.79331</c:v>
                </c:pt>
                <c:pt idx="10095" formatCode="General">
                  <c:v>6.79399</c:v>
                </c:pt>
                <c:pt idx="10096" formatCode="General">
                  <c:v>6.7946600000000004</c:v>
                </c:pt>
                <c:pt idx="10097" formatCode="General">
                  <c:v>6.7953299999999999</c:v>
                </c:pt>
                <c:pt idx="10098" formatCode="General">
                  <c:v>6.7960099999999999</c:v>
                </c:pt>
                <c:pt idx="10099" formatCode="General">
                  <c:v>6.7966800000000003</c:v>
                </c:pt>
                <c:pt idx="10100" formatCode="General">
                  <c:v>6.7973499999999998</c:v>
                </c:pt>
                <c:pt idx="10101" formatCode="General">
                  <c:v>6.7980200000000002</c:v>
                </c:pt>
                <c:pt idx="10102" formatCode="General">
                  <c:v>6.7987000000000002</c:v>
                </c:pt>
                <c:pt idx="10103" formatCode="General">
                  <c:v>6.7993699999999997</c:v>
                </c:pt>
                <c:pt idx="10104" formatCode="General">
                  <c:v>6.8000400000000001</c:v>
                </c:pt>
                <c:pt idx="10105" formatCode="General">
                  <c:v>6.8007200000000001</c:v>
                </c:pt>
                <c:pt idx="10106" formatCode="General">
                  <c:v>6.8013899999999996</c:v>
                </c:pt>
                <c:pt idx="10107" formatCode="General">
                  <c:v>6.80206</c:v>
                </c:pt>
                <c:pt idx="10108" formatCode="General">
                  <c:v>6.80274</c:v>
                </c:pt>
                <c:pt idx="10109" formatCode="General">
                  <c:v>6.8034100000000004</c:v>
                </c:pt>
                <c:pt idx="10110" formatCode="General">
                  <c:v>6.8040799999999999</c:v>
                </c:pt>
                <c:pt idx="10111" formatCode="General">
                  <c:v>6.8047599999999999</c:v>
                </c:pt>
                <c:pt idx="10112" formatCode="General">
                  <c:v>6.8054300000000003</c:v>
                </c:pt>
                <c:pt idx="10113" formatCode="General">
                  <c:v>6.8060999999999998</c:v>
                </c:pt>
                <c:pt idx="10114" formatCode="General">
                  <c:v>6.8067700000000002</c:v>
                </c:pt>
                <c:pt idx="10115" formatCode="General">
                  <c:v>6.8074500000000002</c:v>
                </c:pt>
                <c:pt idx="10116" formatCode="General">
                  <c:v>6.8081199999999997</c:v>
                </c:pt>
                <c:pt idx="10117" formatCode="General">
                  <c:v>6.8087900000000001</c:v>
                </c:pt>
                <c:pt idx="10118" formatCode="General">
                  <c:v>6.8094700000000001</c:v>
                </c:pt>
                <c:pt idx="10119" formatCode="General">
                  <c:v>6.8101399999999996</c:v>
                </c:pt>
                <c:pt idx="10120" formatCode="General">
                  <c:v>6.81081</c:v>
                </c:pt>
                <c:pt idx="10121" formatCode="General">
                  <c:v>6.81149</c:v>
                </c:pt>
                <c:pt idx="10122" formatCode="General">
                  <c:v>6.8121600000000004</c:v>
                </c:pt>
                <c:pt idx="10123" formatCode="General">
                  <c:v>6.8128299999999999</c:v>
                </c:pt>
                <c:pt idx="10124" formatCode="General">
                  <c:v>6.8135000000000003</c:v>
                </c:pt>
                <c:pt idx="10125" formatCode="General">
                  <c:v>6.8141800000000003</c:v>
                </c:pt>
                <c:pt idx="10126" formatCode="General">
                  <c:v>6.8148499999999999</c:v>
                </c:pt>
                <c:pt idx="10127" formatCode="General">
                  <c:v>6.8155200000000002</c:v>
                </c:pt>
                <c:pt idx="10128" formatCode="General">
                  <c:v>6.8162000000000003</c:v>
                </c:pt>
                <c:pt idx="10129" formatCode="General">
                  <c:v>6.8168699999999998</c:v>
                </c:pt>
                <c:pt idx="10130" formatCode="General">
                  <c:v>6.8175400000000002</c:v>
                </c:pt>
                <c:pt idx="10131" formatCode="General">
                  <c:v>6.8182200000000002</c:v>
                </c:pt>
                <c:pt idx="10132" formatCode="General">
                  <c:v>6.8188899999999997</c:v>
                </c:pt>
                <c:pt idx="10133" formatCode="General">
                  <c:v>6.8195600000000001</c:v>
                </c:pt>
                <c:pt idx="10134" formatCode="General">
                  <c:v>6.8202299999999996</c:v>
                </c:pt>
                <c:pt idx="10135" formatCode="General">
                  <c:v>6.8209099999999996</c:v>
                </c:pt>
                <c:pt idx="10136" formatCode="General">
                  <c:v>6.82158</c:v>
                </c:pt>
                <c:pt idx="10137" formatCode="General">
                  <c:v>6.8222500000000004</c:v>
                </c:pt>
                <c:pt idx="10138" formatCode="General">
                  <c:v>6.8229300000000004</c:v>
                </c:pt>
                <c:pt idx="10139" formatCode="General">
                  <c:v>6.8235999999999999</c:v>
                </c:pt>
                <c:pt idx="10140" formatCode="General">
                  <c:v>6.8242700000000003</c:v>
                </c:pt>
                <c:pt idx="10141" formatCode="General">
                  <c:v>6.8249500000000003</c:v>
                </c:pt>
                <c:pt idx="10142" formatCode="General">
                  <c:v>6.8256199999999998</c:v>
                </c:pt>
                <c:pt idx="10143" formatCode="General">
                  <c:v>6.8262900000000002</c:v>
                </c:pt>
                <c:pt idx="10144" formatCode="General">
                  <c:v>6.8269599999999997</c:v>
                </c:pt>
                <c:pt idx="10145" formatCode="General">
                  <c:v>6.8276399999999997</c:v>
                </c:pt>
                <c:pt idx="10146" formatCode="General">
                  <c:v>6.8283100000000001</c:v>
                </c:pt>
                <c:pt idx="10147" formatCode="General">
                  <c:v>6.8289799999999996</c:v>
                </c:pt>
                <c:pt idx="10148" formatCode="General">
                  <c:v>6.8296599999999996</c:v>
                </c:pt>
                <c:pt idx="10149" formatCode="General">
                  <c:v>6.83033</c:v>
                </c:pt>
                <c:pt idx="10150" formatCode="General">
                  <c:v>6.8310000000000004</c:v>
                </c:pt>
                <c:pt idx="10151" formatCode="General">
                  <c:v>6.8316800000000004</c:v>
                </c:pt>
                <c:pt idx="10152" formatCode="General">
                  <c:v>6.8323499999999999</c:v>
                </c:pt>
                <c:pt idx="10153" formatCode="General">
                  <c:v>6.8330200000000003</c:v>
                </c:pt>
                <c:pt idx="10154" formatCode="General">
                  <c:v>6.8336899999999998</c:v>
                </c:pt>
                <c:pt idx="10155" formatCode="General">
                  <c:v>6.8343699999999998</c:v>
                </c:pt>
                <c:pt idx="10156" formatCode="General">
                  <c:v>6.8350400000000002</c:v>
                </c:pt>
                <c:pt idx="10157" formatCode="General">
                  <c:v>6.8357099999999997</c:v>
                </c:pt>
                <c:pt idx="10158" formatCode="General">
                  <c:v>6.8363899999999997</c:v>
                </c:pt>
                <c:pt idx="10159" formatCode="General">
                  <c:v>6.8370600000000001</c:v>
                </c:pt>
                <c:pt idx="10160" formatCode="General">
                  <c:v>6.8377299999999996</c:v>
                </c:pt>
                <c:pt idx="10161" formatCode="General">
                  <c:v>6.8384099999999997</c:v>
                </c:pt>
                <c:pt idx="10162" formatCode="General">
                  <c:v>6.83908</c:v>
                </c:pt>
                <c:pt idx="10163" formatCode="General">
                  <c:v>6.8397500000000004</c:v>
                </c:pt>
                <c:pt idx="10164" formatCode="General">
                  <c:v>6.8404199999999999</c:v>
                </c:pt>
                <c:pt idx="10165" formatCode="General">
                  <c:v>6.8411</c:v>
                </c:pt>
                <c:pt idx="10166" formatCode="General">
                  <c:v>6.8417700000000004</c:v>
                </c:pt>
                <c:pt idx="10167" formatCode="General">
                  <c:v>6.8424399999999999</c:v>
                </c:pt>
                <c:pt idx="10168" formatCode="General">
                  <c:v>6.8431199999999999</c:v>
                </c:pt>
                <c:pt idx="10169" formatCode="General">
                  <c:v>6.8437900000000003</c:v>
                </c:pt>
                <c:pt idx="10170" formatCode="General">
                  <c:v>6.8444599999999998</c:v>
                </c:pt>
                <c:pt idx="10171" formatCode="General">
                  <c:v>6.8451399999999998</c:v>
                </c:pt>
                <c:pt idx="10172" formatCode="General">
                  <c:v>6.8458100000000002</c:v>
                </c:pt>
                <c:pt idx="10173" formatCode="General">
                  <c:v>6.8464799999999997</c:v>
                </c:pt>
                <c:pt idx="10174" formatCode="General">
                  <c:v>6.8471500000000001</c:v>
                </c:pt>
                <c:pt idx="10175" formatCode="General">
                  <c:v>6.8478300000000001</c:v>
                </c:pt>
                <c:pt idx="10176" formatCode="General">
                  <c:v>6.8484999999999996</c:v>
                </c:pt>
                <c:pt idx="10177" formatCode="General">
                  <c:v>6.84917</c:v>
                </c:pt>
                <c:pt idx="10178" formatCode="General">
                  <c:v>6.84985</c:v>
                </c:pt>
                <c:pt idx="10179" formatCode="General">
                  <c:v>6.8505200000000004</c:v>
                </c:pt>
                <c:pt idx="10180" formatCode="General">
                  <c:v>6.8511899999999999</c:v>
                </c:pt>
                <c:pt idx="10181" formatCode="General">
                  <c:v>6.8518699999999999</c:v>
                </c:pt>
                <c:pt idx="10182" formatCode="General">
                  <c:v>6.8525400000000003</c:v>
                </c:pt>
                <c:pt idx="10183" formatCode="General">
                  <c:v>6.8532099999999998</c:v>
                </c:pt>
                <c:pt idx="10184" formatCode="General">
                  <c:v>6.8538800000000002</c:v>
                </c:pt>
                <c:pt idx="10185" formatCode="General">
                  <c:v>6.8545600000000002</c:v>
                </c:pt>
                <c:pt idx="10186" formatCode="General">
                  <c:v>6.8552299999999997</c:v>
                </c:pt>
                <c:pt idx="10187" formatCode="General">
                  <c:v>6.8559000000000001</c:v>
                </c:pt>
                <c:pt idx="10188" formatCode="General">
                  <c:v>6.8565800000000001</c:v>
                </c:pt>
                <c:pt idx="10189" formatCode="General">
                  <c:v>6.8572499999999996</c:v>
                </c:pt>
                <c:pt idx="10190" formatCode="General">
                  <c:v>6.85792</c:v>
                </c:pt>
                <c:pt idx="10191" formatCode="General">
                  <c:v>6.8586</c:v>
                </c:pt>
                <c:pt idx="10192" formatCode="General">
                  <c:v>6.8592700000000004</c:v>
                </c:pt>
                <c:pt idx="10193" formatCode="General">
                  <c:v>6.8599399999999999</c:v>
                </c:pt>
                <c:pt idx="10194" formatCode="General">
                  <c:v>6.8606100000000003</c:v>
                </c:pt>
                <c:pt idx="10195" formatCode="General">
                  <c:v>6.8612900000000003</c:v>
                </c:pt>
                <c:pt idx="10196" formatCode="General">
                  <c:v>6.8619599999999998</c:v>
                </c:pt>
                <c:pt idx="10197" formatCode="General">
                  <c:v>6.8626300000000002</c:v>
                </c:pt>
                <c:pt idx="10198" formatCode="General">
                  <c:v>6.8633100000000002</c:v>
                </c:pt>
                <c:pt idx="10199" formatCode="General">
                  <c:v>6.8639799999999997</c:v>
                </c:pt>
                <c:pt idx="10200" formatCode="General">
                  <c:v>6.8646500000000001</c:v>
                </c:pt>
                <c:pt idx="10201" formatCode="General">
                  <c:v>6.8653300000000002</c:v>
                </c:pt>
                <c:pt idx="10202" formatCode="General">
                  <c:v>6.8659999999999997</c:v>
                </c:pt>
                <c:pt idx="10203" formatCode="General">
                  <c:v>6.8666700000000001</c:v>
                </c:pt>
                <c:pt idx="10204" formatCode="General">
                  <c:v>6.8673400000000004</c:v>
                </c:pt>
                <c:pt idx="10205" formatCode="General">
                  <c:v>6.8680199999999996</c:v>
                </c:pt>
                <c:pt idx="10206" formatCode="General">
                  <c:v>6.86869</c:v>
                </c:pt>
                <c:pt idx="10207" formatCode="General">
                  <c:v>6.8693600000000004</c:v>
                </c:pt>
                <c:pt idx="10208" formatCode="General">
                  <c:v>6.8700400000000004</c:v>
                </c:pt>
                <c:pt idx="10209" formatCode="General">
                  <c:v>6.8707099999999999</c:v>
                </c:pt>
                <c:pt idx="10210" formatCode="General">
                  <c:v>6.8713800000000003</c:v>
                </c:pt>
                <c:pt idx="10211" formatCode="General">
                  <c:v>6.8720600000000003</c:v>
                </c:pt>
                <c:pt idx="10212" formatCode="General">
                  <c:v>6.8727299999999998</c:v>
                </c:pt>
                <c:pt idx="10213" formatCode="General">
                  <c:v>6.8734000000000002</c:v>
                </c:pt>
                <c:pt idx="10214" formatCode="General">
                  <c:v>6.8740699999999997</c:v>
                </c:pt>
                <c:pt idx="10215" formatCode="General">
                  <c:v>6.8747499999999997</c:v>
                </c:pt>
                <c:pt idx="10216" formatCode="General">
                  <c:v>6.8754200000000001</c:v>
                </c:pt>
                <c:pt idx="10217" formatCode="General">
                  <c:v>6.8760899999999996</c:v>
                </c:pt>
                <c:pt idx="10218" formatCode="General">
                  <c:v>6.8767699999999996</c:v>
                </c:pt>
                <c:pt idx="10219" formatCode="General">
                  <c:v>6.87744</c:v>
                </c:pt>
                <c:pt idx="10220" formatCode="General">
                  <c:v>6.8781100000000004</c:v>
                </c:pt>
                <c:pt idx="10221" formatCode="General">
                  <c:v>6.8787900000000004</c:v>
                </c:pt>
                <c:pt idx="10222" formatCode="General">
                  <c:v>6.8794599999999999</c:v>
                </c:pt>
                <c:pt idx="10223" formatCode="General">
                  <c:v>6.8801300000000003</c:v>
                </c:pt>
                <c:pt idx="10224" formatCode="General">
                  <c:v>6.8807999999999998</c:v>
                </c:pt>
                <c:pt idx="10225" formatCode="General">
                  <c:v>6.8814799999999998</c:v>
                </c:pt>
                <c:pt idx="10226" formatCode="General">
                  <c:v>6.8821500000000002</c:v>
                </c:pt>
                <c:pt idx="10227" formatCode="General">
                  <c:v>6.8828199999999997</c:v>
                </c:pt>
                <c:pt idx="10228" formatCode="General">
                  <c:v>6.8834999999999997</c:v>
                </c:pt>
                <c:pt idx="10229" formatCode="General">
                  <c:v>6.8841700000000001</c:v>
                </c:pt>
                <c:pt idx="10230" formatCode="General">
                  <c:v>6.8848399999999996</c:v>
                </c:pt>
                <c:pt idx="10231" formatCode="General">
                  <c:v>6.8855199999999996</c:v>
                </c:pt>
                <c:pt idx="10232" formatCode="General">
                  <c:v>6.88619</c:v>
                </c:pt>
                <c:pt idx="10233" formatCode="General">
                  <c:v>6.8868600000000004</c:v>
                </c:pt>
                <c:pt idx="10234" formatCode="General">
                  <c:v>6.8875299999999999</c:v>
                </c:pt>
                <c:pt idx="10235" formatCode="General">
                  <c:v>6.8882099999999999</c:v>
                </c:pt>
                <c:pt idx="10236" formatCode="General">
                  <c:v>6.8888800000000003</c:v>
                </c:pt>
                <c:pt idx="10237" formatCode="General">
                  <c:v>6.8895499999999998</c:v>
                </c:pt>
                <c:pt idx="10238" formatCode="General">
                  <c:v>6.8902299999999999</c:v>
                </c:pt>
                <c:pt idx="10239" formatCode="General">
                  <c:v>6.8909000000000002</c:v>
                </c:pt>
                <c:pt idx="10240" formatCode="General">
                  <c:v>6.8915699999999998</c:v>
                </c:pt>
                <c:pt idx="10241" formatCode="General">
                  <c:v>6.8922499999999998</c:v>
                </c:pt>
                <c:pt idx="10242" formatCode="General">
                  <c:v>6.8929200000000002</c:v>
                </c:pt>
                <c:pt idx="10243" formatCode="General">
                  <c:v>6.8935899999999997</c:v>
                </c:pt>
                <c:pt idx="10244" formatCode="General">
                  <c:v>6.8942600000000001</c:v>
                </c:pt>
                <c:pt idx="10245" formatCode="General">
                  <c:v>6.8949400000000001</c:v>
                </c:pt>
                <c:pt idx="10246" formatCode="General">
                  <c:v>6.8956099999999996</c:v>
                </c:pt>
                <c:pt idx="10247" formatCode="General">
                  <c:v>6.89628</c:v>
                </c:pt>
                <c:pt idx="10248" formatCode="General">
                  <c:v>6.89696</c:v>
                </c:pt>
                <c:pt idx="10249" formatCode="General">
                  <c:v>6.8976300000000004</c:v>
                </c:pt>
                <c:pt idx="10250" formatCode="General">
                  <c:v>6.8982999999999999</c:v>
                </c:pt>
                <c:pt idx="10251" formatCode="General">
                  <c:v>6.8989799999999999</c:v>
                </c:pt>
                <c:pt idx="10252" formatCode="General">
                  <c:v>6.8996500000000003</c:v>
                </c:pt>
                <c:pt idx="10253" formatCode="General">
                  <c:v>6.9003199999999998</c:v>
                </c:pt>
                <c:pt idx="10254" formatCode="General">
                  <c:v>6.9009900000000002</c:v>
                </c:pt>
                <c:pt idx="10255" formatCode="General">
                  <c:v>6.9016700000000002</c:v>
                </c:pt>
                <c:pt idx="10256" formatCode="General">
                  <c:v>6.9023399999999997</c:v>
                </c:pt>
                <c:pt idx="10257" formatCode="General">
                  <c:v>6.9030100000000001</c:v>
                </c:pt>
                <c:pt idx="10258" formatCode="General">
                  <c:v>6.9036900000000001</c:v>
                </c:pt>
                <c:pt idx="10259" formatCode="General">
                  <c:v>6.9043599999999996</c:v>
                </c:pt>
                <c:pt idx="10260" formatCode="General">
                  <c:v>6.90503</c:v>
                </c:pt>
                <c:pt idx="10261" formatCode="General">
                  <c:v>6.90571</c:v>
                </c:pt>
                <c:pt idx="10262" formatCode="General">
                  <c:v>6.9063800000000004</c:v>
                </c:pt>
                <c:pt idx="10263" formatCode="General">
                  <c:v>6.9070499999999999</c:v>
                </c:pt>
                <c:pt idx="10264" formatCode="General">
                  <c:v>6.9077200000000003</c:v>
                </c:pt>
                <c:pt idx="10265" formatCode="General">
                  <c:v>6.9084000000000003</c:v>
                </c:pt>
                <c:pt idx="10266" formatCode="General">
                  <c:v>6.9090699999999998</c:v>
                </c:pt>
                <c:pt idx="10267" formatCode="General">
                  <c:v>6.9097400000000002</c:v>
                </c:pt>
                <c:pt idx="10268" formatCode="General">
                  <c:v>6.9104200000000002</c:v>
                </c:pt>
                <c:pt idx="10269" formatCode="General">
                  <c:v>6.9110899999999997</c:v>
                </c:pt>
                <c:pt idx="10270" formatCode="General">
                  <c:v>6.9117600000000001</c:v>
                </c:pt>
                <c:pt idx="10271" formatCode="General">
                  <c:v>6.9124400000000001</c:v>
                </c:pt>
                <c:pt idx="10272" formatCode="General">
                  <c:v>6.9131099999999996</c:v>
                </c:pt>
                <c:pt idx="10273" formatCode="General">
                  <c:v>6.91378</c:v>
                </c:pt>
                <c:pt idx="10274" formatCode="General">
                  <c:v>6.9144500000000004</c:v>
                </c:pt>
                <c:pt idx="10275" formatCode="General">
                  <c:v>6.9151300000000004</c:v>
                </c:pt>
                <c:pt idx="10276" formatCode="General">
                  <c:v>6.9157999999999999</c:v>
                </c:pt>
                <c:pt idx="10277" formatCode="General">
                  <c:v>6.9164700000000003</c:v>
                </c:pt>
                <c:pt idx="10278" formatCode="General">
                  <c:v>6.9171500000000004</c:v>
                </c:pt>
                <c:pt idx="10279" formatCode="General">
                  <c:v>6.9178199999999999</c:v>
                </c:pt>
                <c:pt idx="10280" formatCode="General">
                  <c:v>6.9184900000000003</c:v>
                </c:pt>
                <c:pt idx="10281" formatCode="General">
                  <c:v>6.9191700000000003</c:v>
                </c:pt>
                <c:pt idx="10282" formatCode="General">
                  <c:v>6.9198399999999998</c:v>
                </c:pt>
                <c:pt idx="10283" formatCode="General">
                  <c:v>6.9205100000000002</c:v>
                </c:pt>
                <c:pt idx="10284" formatCode="General">
                  <c:v>6.9211799999999997</c:v>
                </c:pt>
                <c:pt idx="10285" formatCode="General">
                  <c:v>6.9218599999999997</c:v>
                </c:pt>
                <c:pt idx="10286" formatCode="General">
                  <c:v>6.9225300000000001</c:v>
                </c:pt>
                <c:pt idx="10287" formatCode="General">
                  <c:v>6.9231999999999996</c:v>
                </c:pt>
                <c:pt idx="10288" formatCode="General">
                  <c:v>6.9238799999999996</c:v>
                </c:pt>
                <c:pt idx="10289" formatCode="General">
                  <c:v>6.92455</c:v>
                </c:pt>
                <c:pt idx="10290" formatCode="General">
                  <c:v>6.9252200000000004</c:v>
                </c:pt>
                <c:pt idx="10291" formatCode="General">
                  <c:v>6.9259000000000004</c:v>
                </c:pt>
                <c:pt idx="10292" formatCode="General">
                  <c:v>6.9265699999999999</c:v>
                </c:pt>
                <c:pt idx="10293" formatCode="General">
                  <c:v>6.9272400000000003</c:v>
                </c:pt>
                <c:pt idx="10294" formatCode="General">
                  <c:v>6.9279099999999998</c:v>
                </c:pt>
                <c:pt idx="10295" formatCode="General">
                  <c:v>6.9285899999999998</c:v>
                </c:pt>
                <c:pt idx="10296" formatCode="General">
                  <c:v>6.9292600000000002</c:v>
                </c:pt>
                <c:pt idx="10297" formatCode="General">
                  <c:v>6.9299299999999997</c:v>
                </c:pt>
                <c:pt idx="10298" formatCode="General">
                  <c:v>6.9306099999999997</c:v>
                </c:pt>
                <c:pt idx="10299" formatCode="General">
                  <c:v>6.9312800000000001</c:v>
                </c:pt>
                <c:pt idx="10300" formatCode="General">
                  <c:v>6.9319499999999996</c:v>
                </c:pt>
                <c:pt idx="10301" formatCode="General">
                  <c:v>6.9326299999999996</c:v>
                </c:pt>
                <c:pt idx="10302" formatCode="General">
                  <c:v>6.9333</c:v>
                </c:pt>
                <c:pt idx="10303" formatCode="General">
                  <c:v>6.9339700000000004</c:v>
                </c:pt>
                <c:pt idx="10304" formatCode="General">
                  <c:v>6.9346399999999999</c:v>
                </c:pt>
                <c:pt idx="10305" formatCode="General">
                  <c:v>6.9353199999999999</c:v>
                </c:pt>
                <c:pt idx="10306" formatCode="General">
                  <c:v>6.9359900000000003</c:v>
                </c:pt>
                <c:pt idx="10307" formatCode="General">
                  <c:v>6.9366599999999998</c:v>
                </c:pt>
                <c:pt idx="10308" formatCode="General">
                  <c:v>6.9373399999999998</c:v>
                </c:pt>
                <c:pt idx="10309" formatCode="General">
                  <c:v>6.9380100000000002</c:v>
                </c:pt>
                <c:pt idx="10310" formatCode="General">
                  <c:v>6.9386799999999997</c:v>
                </c:pt>
                <c:pt idx="10311" formatCode="General">
                  <c:v>6.9393599999999998</c:v>
                </c:pt>
                <c:pt idx="10312" formatCode="General">
                  <c:v>6.9400300000000001</c:v>
                </c:pt>
                <c:pt idx="10313" formatCode="General">
                  <c:v>6.9406999999999996</c:v>
                </c:pt>
                <c:pt idx="10314" formatCode="General">
                  <c:v>6.9413799999999997</c:v>
                </c:pt>
                <c:pt idx="10315" formatCode="General">
                  <c:v>6.9420500000000001</c:v>
                </c:pt>
                <c:pt idx="10316" formatCode="General">
                  <c:v>6.9427199999999996</c:v>
                </c:pt>
                <c:pt idx="10317" formatCode="General">
                  <c:v>6.94339</c:v>
                </c:pt>
                <c:pt idx="10318" formatCode="General">
                  <c:v>6.94407</c:v>
                </c:pt>
                <c:pt idx="10319" formatCode="General">
                  <c:v>6.9447400000000004</c:v>
                </c:pt>
                <c:pt idx="10320" formatCode="General">
                  <c:v>6.9454099999999999</c:v>
                </c:pt>
                <c:pt idx="10321" formatCode="General">
                  <c:v>6.9460899999999999</c:v>
                </c:pt>
                <c:pt idx="10322" formatCode="General">
                  <c:v>6.9467600000000003</c:v>
                </c:pt>
                <c:pt idx="10323" formatCode="General">
                  <c:v>6.9474299999999998</c:v>
                </c:pt>
                <c:pt idx="10324" formatCode="General">
                  <c:v>6.9481099999999998</c:v>
                </c:pt>
                <c:pt idx="10325" formatCode="General">
                  <c:v>6.9487800000000002</c:v>
                </c:pt>
                <c:pt idx="10326" formatCode="General">
                  <c:v>6.9494499999999997</c:v>
                </c:pt>
                <c:pt idx="10327" formatCode="General">
                  <c:v>6.9501200000000001</c:v>
                </c:pt>
                <c:pt idx="10328" formatCode="General">
                  <c:v>6.9508000000000001</c:v>
                </c:pt>
                <c:pt idx="10329" formatCode="General">
                  <c:v>6.9514699999999996</c:v>
                </c:pt>
                <c:pt idx="10330" formatCode="General">
                  <c:v>6.95214</c:v>
                </c:pt>
                <c:pt idx="10331" formatCode="General">
                  <c:v>6.95282</c:v>
                </c:pt>
                <c:pt idx="10332" formatCode="General">
                  <c:v>6.9534900000000004</c:v>
                </c:pt>
                <c:pt idx="10333" formatCode="General">
                  <c:v>6.9541599999999999</c:v>
                </c:pt>
                <c:pt idx="10334" formatCode="General">
                  <c:v>6.9548399999999999</c:v>
                </c:pt>
                <c:pt idx="10335" formatCode="General">
                  <c:v>6.9555100000000003</c:v>
                </c:pt>
                <c:pt idx="10336" formatCode="General">
                  <c:v>6.9561799999999998</c:v>
                </c:pt>
                <c:pt idx="10337" formatCode="General">
                  <c:v>6.9568500000000002</c:v>
                </c:pt>
                <c:pt idx="10338" formatCode="General">
                  <c:v>6.9575300000000002</c:v>
                </c:pt>
                <c:pt idx="10339" formatCode="General">
                  <c:v>6.9581999999999997</c:v>
                </c:pt>
                <c:pt idx="10340" formatCode="General">
                  <c:v>6.9588700000000001</c:v>
                </c:pt>
                <c:pt idx="10341" formatCode="General">
                  <c:v>6.9595500000000001</c:v>
                </c:pt>
                <c:pt idx="10342" formatCode="General">
                  <c:v>6.9602199999999996</c:v>
                </c:pt>
                <c:pt idx="10343" formatCode="General">
                  <c:v>6.96089</c:v>
                </c:pt>
                <c:pt idx="10344" formatCode="General">
                  <c:v>6.96157</c:v>
                </c:pt>
                <c:pt idx="10345" formatCode="General">
                  <c:v>6.9622400000000004</c:v>
                </c:pt>
                <c:pt idx="10346" formatCode="General">
                  <c:v>6.9629099999999999</c:v>
                </c:pt>
                <c:pt idx="10347" formatCode="General">
                  <c:v>6.9635800000000003</c:v>
                </c:pt>
                <c:pt idx="10348" formatCode="General">
                  <c:v>6.9642600000000003</c:v>
                </c:pt>
                <c:pt idx="10349" formatCode="General">
                  <c:v>6.9649299999999998</c:v>
                </c:pt>
                <c:pt idx="10350" formatCode="General">
                  <c:v>6.9656000000000002</c:v>
                </c:pt>
                <c:pt idx="10351" formatCode="General">
                  <c:v>6.9662800000000002</c:v>
                </c:pt>
                <c:pt idx="10352" formatCode="General">
                  <c:v>6.9669499999999998</c:v>
                </c:pt>
                <c:pt idx="10353" formatCode="General">
                  <c:v>6.9676200000000001</c:v>
                </c:pt>
                <c:pt idx="10354" formatCode="General">
                  <c:v>6.9683000000000002</c:v>
                </c:pt>
                <c:pt idx="10355" formatCode="General">
                  <c:v>6.9689699999999997</c:v>
                </c:pt>
                <c:pt idx="10356" formatCode="General">
                  <c:v>6.9696400000000001</c:v>
                </c:pt>
                <c:pt idx="10357" formatCode="General">
                  <c:v>6.9703099999999996</c:v>
                </c:pt>
                <c:pt idx="10358" formatCode="General">
                  <c:v>6.9709899999999996</c:v>
                </c:pt>
                <c:pt idx="10359" formatCode="General">
                  <c:v>6.97166</c:v>
                </c:pt>
                <c:pt idx="10360" formatCode="General">
                  <c:v>6.9723300000000004</c:v>
                </c:pt>
                <c:pt idx="10361" formatCode="General">
                  <c:v>6.9730100000000004</c:v>
                </c:pt>
                <c:pt idx="10362" formatCode="General">
                  <c:v>6.9736799999999999</c:v>
                </c:pt>
                <c:pt idx="10363" formatCode="General">
                  <c:v>6.9743500000000003</c:v>
                </c:pt>
                <c:pt idx="10364" formatCode="General">
                  <c:v>6.9750300000000003</c:v>
                </c:pt>
                <c:pt idx="10365" formatCode="General">
                  <c:v>6.9756999999999998</c:v>
                </c:pt>
                <c:pt idx="10366" formatCode="General">
                  <c:v>6.9763700000000002</c:v>
                </c:pt>
                <c:pt idx="10367" formatCode="General">
                  <c:v>6.9770399999999997</c:v>
                </c:pt>
                <c:pt idx="10368" formatCode="General">
                  <c:v>6.9777199999999997</c:v>
                </c:pt>
                <c:pt idx="10369" formatCode="General">
                  <c:v>6.9783900000000001</c:v>
                </c:pt>
                <c:pt idx="10370" formatCode="General">
                  <c:v>6.9790599999999996</c:v>
                </c:pt>
                <c:pt idx="10371" formatCode="General">
                  <c:v>6.9797399999999996</c:v>
                </c:pt>
                <c:pt idx="10372" formatCode="General">
                  <c:v>6.98041</c:v>
                </c:pt>
                <c:pt idx="10373" formatCode="General">
                  <c:v>6.9810800000000004</c:v>
                </c:pt>
                <c:pt idx="10374" formatCode="General">
                  <c:v>6.9817600000000004</c:v>
                </c:pt>
                <c:pt idx="10375" formatCode="General">
                  <c:v>6.9824299999999999</c:v>
                </c:pt>
                <c:pt idx="10376" formatCode="General">
                  <c:v>6.9831000000000003</c:v>
                </c:pt>
                <c:pt idx="10377" formatCode="General">
                  <c:v>6.9837699999999998</c:v>
                </c:pt>
                <c:pt idx="10378" formatCode="General">
                  <c:v>6.9844499999999998</c:v>
                </c:pt>
                <c:pt idx="10379" formatCode="General">
                  <c:v>6.9851200000000002</c:v>
                </c:pt>
                <c:pt idx="10380" formatCode="General">
                  <c:v>6.9857899999999997</c:v>
                </c:pt>
                <c:pt idx="10381" formatCode="General">
                  <c:v>6.9864699999999997</c:v>
                </c:pt>
                <c:pt idx="10382" formatCode="General">
                  <c:v>6.9871400000000001</c:v>
                </c:pt>
                <c:pt idx="10383" formatCode="General">
                  <c:v>6.9878099999999996</c:v>
                </c:pt>
                <c:pt idx="10384" formatCode="General">
                  <c:v>6.9884899999999996</c:v>
                </c:pt>
                <c:pt idx="10385" formatCode="General">
                  <c:v>6.98916</c:v>
                </c:pt>
                <c:pt idx="10386" formatCode="General">
                  <c:v>6.9898300000000004</c:v>
                </c:pt>
                <c:pt idx="10387" formatCode="General">
                  <c:v>6.9904999999999999</c:v>
                </c:pt>
                <c:pt idx="10388" formatCode="General">
                  <c:v>6.9911799999999999</c:v>
                </c:pt>
                <c:pt idx="10389" formatCode="General">
                  <c:v>6.9918500000000003</c:v>
                </c:pt>
                <c:pt idx="10390" formatCode="General">
                  <c:v>6.9925199999999998</c:v>
                </c:pt>
                <c:pt idx="10391" formatCode="General">
                  <c:v>6.9931999999999999</c:v>
                </c:pt>
                <c:pt idx="10392" formatCode="General">
                  <c:v>6.9938700000000003</c:v>
                </c:pt>
                <c:pt idx="10393" formatCode="General">
                  <c:v>6.9945399999999998</c:v>
                </c:pt>
                <c:pt idx="10394" formatCode="General">
                  <c:v>6.9952199999999998</c:v>
                </c:pt>
                <c:pt idx="10395" formatCode="General">
                  <c:v>6.9958900000000002</c:v>
                </c:pt>
                <c:pt idx="10396" formatCode="General">
                  <c:v>6.9965599999999997</c:v>
                </c:pt>
                <c:pt idx="10397" formatCode="General">
                  <c:v>6.9972300000000001</c:v>
                </c:pt>
                <c:pt idx="10398" formatCode="General">
                  <c:v>6.9979100000000001</c:v>
                </c:pt>
                <c:pt idx="10399" formatCode="General">
                  <c:v>6.9985799999999996</c:v>
                </c:pt>
                <c:pt idx="10400" formatCode="General">
                  <c:v>6.99925</c:v>
                </c:pt>
                <c:pt idx="10401" formatCode="General">
                  <c:v>6.99993</c:v>
                </c:pt>
                <c:pt idx="10402" formatCode="General">
                  <c:v>7.0006000000000004</c:v>
                </c:pt>
                <c:pt idx="10403" formatCode="General">
                  <c:v>7.0012699999999999</c:v>
                </c:pt>
                <c:pt idx="10404" formatCode="General">
                  <c:v>7.0019499999999999</c:v>
                </c:pt>
                <c:pt idx="10405" formatCode="General">
                  <c:v>7.0026200000000003</c:v>
                </c:pt>
                <c:pt idx="10406" formatCode="General">
                  <c:v>7.0032899999999998</c:v>
                </c:pt>
                <c:pt idx="10407" formatCode="General">
                  <c:v>7.0039600000000002</c:v>
                </c:pt>
                <c:pt idx="10408" formatCode="General">
                  <c:v>7.0046400000000002</c:v>
                </c:pt>
                <c:pt idx="10409" formatCode="General">
                  <c:v>7.0053099999999997</c:v>
                </c:pt>
                <c:pt idx="10410" formatCode="General">
                  <c:v>7.0059800000000001</c:v>
                </c:pt>
                <c:pt idx="10411" formatCode="General">
                  <c:v>7.0066600000000001</c:v>
                </c:pt>
                <c:pt idx="10412" formatCode="General">
                  <c:v>7.0073299999999996</c:v>
                </c:pt>
                <c:pt idx="10413" formatCode="General">
                  <c:v>7.008</c:v>
                </c:pt>
                <c:pt idx="10414" formatCode="General">
                  <c:v>7.00868</c:v>
                </c:pt>
                <c:pt idx="10415" formatCode="General">
                  <c:v>7.0093500000000004</c:v>
                </c:pt>
                <c:pt idx="10416" formatCode="General">
                  <c:v>7.0100199999999999</c:v>
                </c:pt>
                <c:pt idx="10417" formatCode="General">
                  <c:v>7.0106900000000003</c:v>
                </c:pt>
                <c:pt idx="10418" formatCode="General">
                  <c:v>7.0113700000000003</c:v>
                </c:pt>
                <c:pt idx="10419" formatCode="General">
                  <c:v>7.0120399999999998</c:v>
                </c:pt>
                <c:pt idx="10420" formatCode="General">
                  <c:v>7.0127100000000002</c:v>
                </c:pt>
                <c:pt idx="10421" formatCode="General">
                  <c:v>7.0133900000000002</c:v>
                </c:pt>
                <c:pt idx="10422" formatCode="General">
                  <c:v>7.0140599999999997</c:v>
                </c:pt>
                <c:pt idx="10423" formatCode="General">
                  <c:v>7.0147300000000001</c:v>
                </c:pt>
                <c:pt idx="10424" formatCode="General">
                  <c:v>7.0154100000000001</c:v>
                </c:pt>
                <c:pt idx="10425" formatCode="General">
                  <c:v>7.0160799999999997</c:v>
                </c:pt>
                <c:pt idx="10426" formatCode="General">
                  <c:v>7.01675</c:v>
                </c:pt>
                <c:pt idx="10427" formatCode="General">
                  <c:v>7.0174200000000004</c:v>
                </c:pt>
                <c:pt idx="10428" formatCode="General">
                  <c:v>7.0180999999999996</c:v>
                </c:pt>
                <c:pt idx="10429" formatCode="General">
                  <c:v>7.01877</c:v>
                </c:pt>
                <c:pt idx="10430" formatCode="General">
                  <c:v>7.0194400000000003</c:v>
                </c:pt>
                <c:pt idx="10431" formatCode="General">
                  <c:v>7.0201200000000004</c:v>
                </c:pt>
                <c:pt idx="10432" formatCode="General">
                  <c:v>7.0207899999999999</c:v>
                </c:pt>
                <c:pt idx="10433" formatCode="General">
                  <c:v>7.0214600000000003</c:v>
                </c:pt>
                <c:pt idx="10434" formatCode="General">
                  <c:v>7.0221400000000003</c:v>
                </c:pt>
                <c:pt idx="10435" formatCode="General">
                  <c:v>7.0228099999999998</c:v>
                </c:pt>
                <c:pt idx="10436" formatCode="General">
                  <c:v>7.0234800000000002</c:v>
                </c:pt>
                <c:pt idx="10437" formatCode="General">
                  <c:v>7.0241499999999997</c:v>
                </c:pt>
                <c:pt idx="10438" formatCode="General">
                  <c:v>7.0248299999999997</c:v>
                </c:pt>
                <c:pt idx="10439" formatCode="General">
                  <c:v>7.0255000000000001</c:v>
                </c:pt>
                <c:pt idx="10440" formatCode="General">
                  <c:v>7.0261699999999996</c:v>
                </c:pt>
                <c:pt idx="10441" formatCode="General">
                  <c:v>7.0268499999999996</c:v>
                </c:pt>
                <c:pt idx="10442" formatCode="General">
                  <c:v>7.02752</c:v>
                </c:pt>
                <c:pt idx="10443" formatCode="General">
                  <c:v>7.0281900000000004</c:v>
                </c:pt>
                <c:pt idx="10444" formatCode="General">
                  <c:v>7.0288700000000004</c:v>
                </c:pt>
                <c:pt idx="10445" formatCode="General">
                  <c:v>7.0295399999999999</c:v>
                </c:pt>
                <c:pt idx="10446" formatCode="General">
                  <c:v>7.0302100000000003</c:v>
                </c:pt>
                <c:pt idx="10447" formatCode="General">
                  <c:v>7.0308799999999998</c:v>
                </c:pt>
                <c:pt idx="10448" formatCode="General">
                  <c:v>7.0315599999999998</c:v>
                </c:pt>
                <c:pt idx="10449" formatCode="General">
                  <c:v>7.0322300000000002</c:v>
                </c:pt>
                <c:pt idx="10450" formatCode="General">
                  <c:v>7.0328999999999997</c:v>
                </c:pt>
                <c:pt idx="10451" formatCode="General">
                  <c:v>7.0335799999999997</c:v>
                </c:pt>
                <c:pt idx="10452" formatCode="General">
                  <c:v>7.0342500000000001</c:v>
                </c:pt>
                <c:pt idx="10453" formatCode="General">
                  <c:v>7.0349199999999996</c:v>
                </c:pt>
                <c:pt idx="10454" formatCode="General">
                  <c:v>7.0355999999999996</c:v>
                </c:pt>
                <c:pt idx="10455" formatCode="General">
                  <c:v>7.03627</c:v>
                </c:pt>
                <c:pt idx="10456" formatCode="General">
                  <c:v>7.0369400000000004</c:v>
                </c:pt>
                <c:pt idx="10457" formatCode="General">
                  <c:v>7.0376099999999999</c:v>
                </c:pt>
                <c:pt idx="10458" formatCode="General">
                  <c:v>7.0382899999999999</c:v>
                </c:pt>
                <c:pt idx="10459" formatCode="General">
                  <c:v>7.0389600000000003</c:v>
                </c:pt>
                <c:pt idx="10460" formatCode="General">
                  <c:v>7.0396299999999998</c:v>
                </c:pt>
                <c:pt idx="10461" formatCode="General">
                  <c:v>7.0403099999999998</c:v>
                </c:pt>
                <c:pt idx="10462" formatCode="General">
                  <c:v>7.0409800000000002</c:v>
                </c:pt>
                <c:pt idx="10463" formatCode="General">
                  <c:v>7.0416499999999997</c:v>
                </c:pt>
                <c:pt idx="10464" formatCode="General">
                  <c:v>7.0423299999999998</c:v>
                </c:pt>
                <c:pt idx="10465" formatCode="General">
                  <c:v>7.0430000000000001</c:v>
                </c:pt>
                <c:pt idx="10466" formatCode="General">
                  <c:v>7.0436699999999997</c:v>
                </c:pt>
                <c:pt idx="10467" formatCode="General">
                  <c:v>7.04434</c:v>
                </c:pt>
                <c:pt idx="10468" formatCode="General">
                  <c:v>7.0450200000000001</c:v>
                </c:pt>
                <c:pt idx="10469" formatCode="General">
                  <c:v>7.0456899999999996</c:v>
                </c:pt>
                <c:pt idx="10470" formatCode="General">
                  <c:v>7.04636</c:v>
                </c:pt>
                <c:pt idx="10471" formatCode="General">
                  <c:v>7.04704</c:v>
                </c:pt>
                <c:pt idx="10472" formatCode="General">
                  <c:v>7.0477100000000004</c:v>
                </c:pt>
                <c:pt idx="10473" formatCode="General">
                  <c:v>7.0483799999999999</c:v>
                </c:pt>
                <c:pt idx="10474" formatCode="General">
                  <c:v>7.0490599999999999</c:v>
                </c:pt>
                <c:pt idx="10475" formatCode="General">
                  <c:v>7.0497300000000003</c:v>
                </c:pt>
                <c:pt idx="10476" formatCode="General">
                  <c:v>7.0503999999999998</c:v>
                </c:pt>
                <c:pt idx="10477" formatCode="General">
                  <c:v>7.0510700000000002</c:v>
                </c:pt>
                <c:pt idx="10478" formatCode="General">
                  <c:v>7.0517500000000002</c:v>
                </c:pt>
                <c:pt idx="10479" formatCode="General">
                  <c:v>7.0524199999999997</c:v>
                </c:pt>
                <c:pt idx="10480" formatCode="General">
                  <c:v>7.0530900000000001</c:v>
                </c:pt>
                <c:pt idx="10481" formatCode="General">
                  <c:v>7.0537700000000001</c:v>
                </c:pt>
                <c:pt idx="10482" formatCode="General">
                  <c:v>7.0544399999999996</c:v>
                </c:pt>
                <c:pt idx="10483" formatCode="General">
                  <c:v>7.05511</c:v>
                </c:pt>
                <c:pt idx="10484" formatCode="General">
                  <c:v>7.05579</c:v>
                </c:pt>
                <c:pt idx="10485" formatCode="General">
                  <c:v>7.0564600000000004</c:v>
                </c:pt>
                <c:pt idx="10486" formatCode="General">
                  <c:v>7.0571299999999999</c:v>
                </c:pt>
                <c:pt idx="10487" formatCode="General">
                  <c:v>7.0578000000000003</c:v>
                </c:pt>
                <c:pt idx="10488" formatCode="General">
                  <c:v>7.0584800000000003</c:v>
                </c:pt>
                <c:pt idx="10489" formatCode="General">
                  <c:v>7.0591499999999998</c:v>
                </c:pt>
                <c:pt idx="10490" formatCode="General">
                  <c:v>7.0598200000000002</c:v>
                </c:pt>
                <c:pt idx="10491" formatCode="General">
                  <c:v>7.0605000000000002</c:v>
                </c:pt>
                <c:pt idx="10492" formatCode="General">
                  <c:v>7.0611699999999997</c:v>
                </c:pt>
                <c:pt idx="10493" formatCode="General">
                  <c:v>7.0618400000000001</c:v>
                </c:pt>
                <c:pt idx="10494" formatCode="General">
                  <c:v>7.0625200000000001</c:v>
                </c:pt>
                <c:pt idx="10495" formatCode="General">
                  <c:v>7.0631899999999996</c:v>
                </c:pt>
                <c:pt idx="10496" formatCode="General">
                  <c:v>7.06386</c:v>
                </c:pt>
                <c:pt idx="10497" formatCode="General">
                  <c:v>7.0645300000000004</c:v>
                </c:pt>
                <c:pt idx="10498" formatCode="General">
                  <c:v>7.0652100000000004</c:v>
                </c:pt>
                <c:pt idx="10499" formatCode="General">
                  <c:v>7.0658799999999999</c:v>
                </c:pt>
                <c:pt idx="10500" formatCode="General">
                  <c:v>7.0665500000000003</c:v>
                </c:pt>
                <c:pt idx="10501" formatCode="General">
                  <c:v>7.0672300000000003</c:v>
                </c:pt>
                <c:pt idx="10502" formatCode="General">
                  <c:v>7.0678999999999998</c:v>
                </c:pt>
                <c:pt idx="10503" formatCode="General">
                  <c:v>7.0685700000000002</c:v>
                </c:pt>
                <c:pt idx="10504" formatCode="General">
                  <c:v>7.0692500000000003</c:v>
                </c:pt>
                <c:pt idx="10505" formatCode="General">
                  <c:v>7.0699199999999998</c:v>
                </c:pt>
                <c:pt idx="10506" formatCode="General">
                  <c:v>7.0705900000000002</c:v>
                </c:pt>
                <c:pt idx="10507" formatCode="General">
                  <c:v>7.0712700000000002</c:v>
                </c:pt>
                <c:pt idx="10508" formatCode="General">
                  <c:v>7.0719399999999997</c:v>
                </c:pt>
                <c:pt idx="10509" formatCode="General">
                  <c:v>7.0726100000000001</c:v>
                </c:pt>
                <c:pt idx="10510" formatCode="General">
                  <c:v>7.0732799999999996</c:v>
                </c:pt>
                <c:pt idx="10511" formatCode="General">
                  <c:v>7.0739599999999996</c:v>
                </c:pt>
                <c:pt idx="10512" formatCode="General">
                  <c:v>7.07463</c:v>
                </c:pt>
                <c:pt idx="10513" formatCode="General">
                  <c:v>7.0753000000000004</c:v>
                </c:pt>
                <c:pt idx="10514" formatCode="General">
                  <c:v>7.0759800000000004</c:v>
                </c:pt>
                <c:pt idx="10515" formatCode="General">
                  <c:v>7.0766499999999999</c:v>
                </c:pt>
                <c:pt idx="10516" formatCode="General">
                  <c:v>7.0773200000000003</c:v>
                </c:pt>
                <c:pt idx="10517" formatCode="General">
                  <c:v>7.0780000000000003</c:v>
                </c:pt>
                <c:pt idx="10518" formatCode="General">
                  <c:v>7.0786699999999998</c:v>
                </c:pt>
                <c:pt idx="10519" formatCode="General">
                  <c:v>7.0793400000000002</c:v>
                </c:pt>
                <c:pt idx="10520" formatCode="General">
                  <c:v>7.0800099999999997</c:v>
                </c:pt>
                <c:pt idx="10521" formatCode="General">
                  <c:v>7.0806899999999997</c:v>
                </c:pt>
                <c:pt idx="10522" formatCode="General">
                  <c:v>7.0813600000000001</c:v>
                </c:pt>
                <c:pt idx="10523" formatCode="General">
                  <c:v>7.0820299999999996</c:v>
                </c:pt>
                <c:pt idx="10524" formatCode="General">
                  <c:v>7.0827099999999996</c:v>
                </c:pt>
                <c:pt idx="10525" formatCode="General">
                  <c:v>7.08338</c:v>
                </c:pt>
                <c:pt idx="10526" formatCode="General">
                  <c:v>7.0840500000000004</c:v>
                </c:pt>
                <c:pt idx="10527" formatCode="General">
                  <c:v>7.0847300000000004</c:v>
                </c:pt>
                <c:pt idx="10528" formatCode="General">
                  <c:v>7.0853999999999999</c:v>
                </c:pt>
                <c:pt idx="10529" formatCode="General">
                  <c:v>7.0860700000000003</c:v>
                </c:pt>
                <c:pt idx="10530" formatCode="General">
                  <c:v>7.0867399999999998</c:v>
                </c:pt>
                <c:pt idx="10531" formatCode="General">
                  <c:v>7.0874199999999998</c:v>
                </c:pt>
                <c:pt idx="10532" formatCode="General">
                  <c:v>7.0880900000000002</c:v>
                </c:pt>
                <c:pt idx="10533" formatCode="General">
                  <c:v>7.0887599999999997</c:v>
                </c:pt>
                <c:pt idx="10534" formatCode="General">
                  <c:v>7.0894399999999997</c:v>
                </c:pt>
                <c:pt idx="10535" formatCode="General">
                  <c:v>7.0901100000000001</c:v>
                </c:pt>
                <c:pt idx="10536" formatCode="General">
                  <c:v>7.0907799999999996</c:v>
                </c:pt>
                <c:pt idx="10537" formatCode="General">
                  <c:v>7.0914599999999997</c:v>
                </c:pt>
                <c:pt idx="10538" formatCode="General">
                  <c:v>7.09213</c:v>
                </c:pt>
                <c:pt idx="10539" formatCode="General">
                  <c:v>7.0928000000000004</c:v>
                </c:pt>
                <c:pt idx="10540" formatCode="General">
                  <c:v>7.0934699999999999</c:v>
                </c:pt>
                <c:pt idx="10541" formatCode="General">
                  <c:v>7.09415</c:v>
                </c:pt>
                <c:pt idx="10542" formatCode="General">
                  <c:v>7.0948200000000003</c:v>
                </c:pt>
                <c:pt idx="10543" formatCode="General">
                  <c:v>7.0954899999999999</c:v>
                </c:pt>
                <c:pt idx="10544" formatCode="General">
                  <c:v>7.0961699999999999</c:v>
                </c:pt>
                <c:pt idx="10545" formatCode="General">
                  <c:v>7.0968400000000003</c:v>
                </c:pt>
                <c:pt idx="10546" formatCode="General">
                  <c:v>7.0975099999999998</c:v>
                </c:pt>
                <c:pt idx="10547" formatCode="General">
                  <c:v>7.0981899999999998</c:v>
                </c:pt>
                <c:pt idx="10548" formatCode="General">
                  <c:v>7.0988600000000002</c:v>
                </c:pt>
                <c:pt idx="10549" formatCode="General">
                  <c:v>7.0995299999999997</c:v>
                </c:pt>
                <c:pt idx="10550" formatCode="General">
                  <c:v>7.1002000000000001</c:v>
                </c:pt>
                <c:pt idx="10551" formatCode="General">
                  <c:v>7.1008800000000001</c:v>
                </c:pt>
                <c:pt idx="10552" formatCode="General">
                  <c:v>7.1015499999999996</c:v>
                </c:pt>
                <c:pt idx="10553" formatCode="General">
                  <c:v>7.10222</c:v>
                </c:pt>
                <c:pt idx="10554" formatCode="General">
                  <c:v>7.1029</c:v>
                </c:pt>
                <c:pt idx="10555" formatCode="General">
                  <c:v>7.1035700000000004</c:v>
                </c:pt>
                <c:pt idx="10556" formatCode="General">
                  <c:v>7.1042399999999999</c:v>
                </c:pt>
                <c:pt idx="10557" formatCode="General">
                  <c:v>7.1049199999999999</c:v>
                </c:pt>
                <c:pt idx="10558" formatCode="General">
                  <c:v>7.1055900000000003</c:v>
                </c:pt>
                <c:pt idx="10559" formatCode="General">
                  <c:v>7.1062599999999998</c:v>
                </c:pt>
                <c:pt idx="10560" formatCode="General">
                  <c:v>7.1069300000000002</c:v>
                </c:pt>
                <c:pt idx="10561" formatCode="General">
                  <c:v>7.1076100000000002</c:v>
                </c:pt>
                <c:pt idx="10562" formatCode="General">
                  <c:v>7.1082799999999997</c:v>
                </c:pt>
                <c:pt idx="10563" formatCode="General">
                  <c:v>7.1089500000000001</c:v>
                </c:pt>
                <c:pt idx="10564" formatCode="General">
                  <c:v>7.1096300000000001</c:v>
                </c:pt>
                <c:pt idx="10565" formatCode="General">
                  <c:v>7.1102999999999996</c:v>
                </c:pt>
                <c:pt idx="10566" formatCode="General">
                  <c:v>7.11097</c:v>
                </c:pt>
                <c:pt idx="10567" formatCode="General">
                  <c:v>7.11165</c:v>
                </c:pt>
                <c:pt idx="10568" formatCode="General">
                  <c:v>7.1123200000000004</c:v>
                </c:pt>
                <c:pt idx="10569" formatCode="General">
                  <c:v>7.1129899999999999</c:v>
                </c:pt>
                <c:pt idx="10570" formatCode="General">
                  <c:v>7.1136600000000003</c:v>
                </c:pt>
                <c:pt idx="10571" formatCode="General">
                  <c:v>7.1143400000000003</c:v>
                </c:pt>
                <c:pt idx="10572" formatCode="General">
                  <c:v>7.1150099999999998</c:v>
                </c:pt>
                <c:pt idx="10573" formatCode="General">
                  <c:v>7.1156800000000002</c:v>
                </c:pt>
                <c:pt idx="10574" formatCode="General">
                  <c:v>7.1163600000000002</c:v>
                </c:pt>
                <c:pt idx="10575" formatCode="General">
                  <c:v>7.1170299999999997</c:v>
                </c:pt>
                <c:pt idx="10576" formatCode="General">
                  <c:v>7.1177000000000001</c:v>
                </c:pt>
                <c:pt idx="10577" formatCode="General">
                  <c:v>7.1183800000000002</c:v>
                </c:pt>
                <c:pt idx="10578" formatCode="General">
                  <c:v>7.1190499999999997</c:v>
                </c:pt>
                <c:pt idx="10579" formatCode="General">
                  <c:v>7.11972</c:v>
                </c:pt>
                <c:pt idx="10580" formatCode="General">
                  <c:v>7.1203900000000004</c:v>
                </c:pt>
                <c:pt idx="10581" formatCode="General">
                  <c:v>7.1210699999999996</c:v>
                </c:pt>
                <c:pt idx="10582" formatCode="General">
                  <c:v>7.12174</c:v>
                </c:pt>
                <c:pt idx="10583" formatCode="General">
                  <c:v>7.1224100000000004</c:v>
                </c:pt>
                <c:pt idx="10584" formatCode="General">
                  <c:v>7.1230900000000004</c:v>
                </c:pt>
                <c:pt idx="10585" formatCode="General">
                  <c:v>7.1237599999999999</c:v>
                </c:pt>
                <c:pt idx="10586" formatCode="General">
                  <c:v>7.1244300000000003</c:v>
                </c:pt>
                <c:pt idx="10587" formatCode="General">
                  <c:v>7.1251100000000003</c:v>
                </c:pt>
                <c:pt idx="10588" formatCode="General">
                  <c:v>7.1257799999999998</c:v>
                </c:pt>
                <c:pt idx="10589" formatCode="General">
                  <c:v>7.1264500000000002</c:v>
                </c:pt>
                <c:pt idx="10590" formatCode="General">
                  <c:v>7.1271199999999997</c:v>
                </c:pt>
                <c:pt idx="10591" formatCode="General">
                  <c:v>7.1277999999999997</c:v>
                </c:pt>
                <c:pt idx="10592" formatCode="General">
                  <c:v>7.1284700000000001</c:v>
                </c:pt>
                <c:pt idx="10593" formatCode="General">
                  <c:v>7.1291399999999996</c:v>
                </c:pt>
                <c:pt idx="10594" formatCode="General">
                  <c:v>7.1298199999999996</c:v>
                </c:pt>
                <c:pt idx="10595" formatCode="General">
                  <c:v>7.13049</c:v>
                </c:pt>
                <c:pt idx="10596" formatCode="General">
                  <c:v>7.1311600000000004</c:v>
                </c:pt>
                <c:pt idx="10597" formatCode="General">
                  <c:v>7.1318400000000004</c:v>
                </c:pt>
                <c:pt idx="10598" formatCode="General">
                  <c:v>7.1325099999999999</c:v>
                </c:pt>
                <c:pt idx="10599" formatCode="General">
                  <c:v>7.1331800000000003</c:v>
                </c:pt>
                <c:pt idx="10600" formatCode="General">
                  <c:v>7.1338499999999998</c:v>
                </c:pt>
                <c:pt idx="10601" formatCode="General">
                  <c:v>7.1345299999999998</c:v>
                </c:pt>
                <c:pt idx="10602" formatCode="General">
                  <c:v>7.1352000000000002</c:v>
                </c:pt>
                <c:pt idx="10603" formatCode="General">
                  <c:v>7.1358699999999997</c:v>
                </c:pt>
                <c:pt idx="10604" formatCode="General">
                  <c:v>7.1365499999999997</c:v>
                </c:pt>
                <c:pt idx="10605" formatCode="General">
                  <c:v>7.1372200000000001</c:v>
                </c:pt>
                <c:pt idx="10606" formatCode="General">
                  <c:v>7.1378899999999996</c:v>
                </c:pt>
                <c:pt idx="10607" formatCode="General">
                  <c:v>7.1385699999999996</c:v>
                </c:pt>
                <c:pt idx="10608" formatCode="General">
                  <c:v>7.13924</c:v>
                </c:pt>
                <c:pt idx="10609" formatCode="General">
                  <c:v>7.1399100000000004</c:v>
                </c:pt>
                <c:pt idx="10610" formatCode="General">
                  <c:v>7.1405799999999999</c:v>
                </c:pt>
                <c:pt idx="10611" formatCode="General">
                  <c:v>7.1412599999999999</c:v>
                </c:pt>
                <c:pt idx="10612" formatCode="General">
                  <c:v>7.1419300000000003</c:v>
                </c:pt>
                <c:pt idx="10613" formatCode="General">
                  <c:v>7.1425999999999998</c:v>
                </c:pt>
                <c:pt idx="10614" formatCode="General">
                  <c:v>7.1432799999999999</c:v>
                </c:pt>
                <c:pt idx="10615" formatCode="General">
                  <c:v>7.1439500000000002</c:v>
                </c:pt>
                <c:pt idx="10616" formatCode="General">
                  <c:v>7.1446199999999997</c:v>
                </c:pt>
                <c:pt idx="10617" formatCode="General">
                  <c:v>7.1452999999999998</c:v>
                </c:pt>
                <c:pt idx="10618" formatCode="General">
                  <c:v>7.1459700000000002</c:v>
                </c:pt>
                <c:pt idx="10619" formatCode="General">
                  <c:v>7.1466399999999997</c:v>
                </c:pt>
                <c:pt idx="10620" formatCode="General">
                  <c:v>7.1473100000000001</c:v>
                </c:pt>
                <c:pt idx="10621" formatCode="General">
                  <c:v>7.1479900000000001</c:v>
                </c:pt>
                <c:pt idx="10622" formatCode="General">
                  <c:v>7.1486599999999996</c:v>
                </c:pt>
                <c:pt idx="10623" formatCode="General">
                  <c:v>7.14933</c:v>
                </c:pt>
                <c:pt idx="10624" formatCode="General">
                  <c:v>7.15001</c:v>
                </c:pt>
                <c:pt idx="10625" formatCode="General">
                  <c:v>7.1506800000000004</c:v>
                </c:pt>
                <c:pt idx="10626" formatCode="General">
                  <c:v>7.1513499999999999</c:v>
                </c:pt>
                <c:pt idx="10627" formatCode="General">
                  <c:v>7.1520299999999999</c:v>
                </c:pt>
                <c:pt idx="10628" formatCode="General">
                  <c:v>7.1527000000000003</c:v>
                </c:pt>
                <c:pt idx="10629" formatCode="General">
                  <c:v>7.1533699999999998</c:v>
                </c:pt>
                <c:pt idx="10630" formatCode="General">
                  <c:v>7.1540400000000002</c:v>
                </c:pt>
                <c:pt idx="10631" formatCode="General">
                  <c:v>7.1547200000000002</c:v>
                </c:pt>
                <c:pt idx="10632" formatCode="General">
                  <c:v>7.1553899999999997</c:v>
                </c:pt>
                <c:pt idx="10633" formatCode="General">
                  <c:v>7.1560600000000001</c:v>
                </c:pt>
                <c:pt idx="10634" formatCode="General">
                  <c:v>7.1567400000000001</c:v>
                </c:pt>
                <c:pt idx="10635" formatCode="General">
                  <c:v>7.1574099999999996</c:v>
                </c:pt>
                <c:pt idx="10636" formatCode="General">
                  <c:v>7.15808</c:v>
                </c:pt>
                <c:pt idx="10637" formatCode="General">
                  <c:v>7.15876</c:v>
                </c:pt>
                <c:pt idx="10638" formatCode="General">
                  <c:v>7.1594300000000004</c:v>
                </c:pt>
                <c:pt idx="10639" formatCode="General">
                  <c:v>7.1600999999999999</c:v>
                </c:pt>
                <c:pt idx="10640" formatCode="General">
                  <c:v>7.1607700000000003</c:v>
                </c:pt>
                <c:pt idx="10641" formatCode="General">
                  <c:v>7.1614500000000003</c:v>
                </c:pt>
                <c:pt idx="10642" formatCode="General">
                  <c:v>7.1621199999999998</c:v>
                </c:pt>
                <c:pt idx="10643" formatCode="General">
                  <c:v>7.1627900000000002</c:v>
                </c:pt>
                <c:pt idx="10644" formatCode="General">
                  <c:v>7.1634700000000002</c:v>
                </c:pt>
                <c:pt idx="10645" formatCode="General">
                  <c:v>7.1641399999999997</c:v>
                </c:pt>
                <c:pt idx="10646" formatCode="General">
                  <c:v>7.1648100000000001</c:v>
                </c:pt>
                <c:pt idx="10647" formatCode="General">
                  <c:v>7.1654900000000001</c:v>
                </c:pt>
                <c:pt idx="10648" formatCode="General">
                  <c:v>7.1661599999999996</c:v>
                </c:pt>
                <c:pt idx="10649" formatCode="General">
                  <c:v>7.16683</c:v>
                </c:pt>
                <c:pt idx="10650" formatCode="General">
                  <c:v>7.1675000000000004</c:v>
                </c:pt>
                <c:pt idx="10651" formatCode="General">
                  <c:v>7.1681800000000004</c:v>
                </c:pt>
                <c:pt idx="10652" formatCode="General">
                  <c:v>7.1688499999999999</c:v>
                </c:pt>
                <c:pt idx="10653" formatCode="General">
                  <c:v>7.1695200000000003</c:v>
                </c:pt>
                <c:pt idx="10654" formatCode="General">
                  <c:v>7.1702000000000004</c:v>
                </c:pt>
                <c:pt idx="10655" formatCode="General">
                  <c:v>7.1708699999999999</c:v>
                </c:pt>
                <c:pt idx="10656" formatCode="General">
                  <c:v>7.1715400000000002</c:v>
                </c:pt>
                <c:pt idx="10657" formatCode="General">
                  <c:v>7.1722200000000003</c:v>
                </c:pt>
                <c:pt idx="10658" formatCode="General">
                  <c:v>7.1728899999999998</c:v>
                </c:pt>
                <c:pt idx="10659" formatCode="General">
                  <c:v>7.1735600000000002</c:v>
                </c:pt>
                <c:pt idx="10660" formatCode="General">
                  <c:v>7.1742299999999997</c:v>
                </c:pt>
                <c:pt idx="10661" formatCode="General">
                  <c:v>7.1749099999999997</c:v>
                </c:pt>
                <c:pt idx="10662" formatCode="General">
                  <c:v>7.1755800000000001</c:v>
                </c:pt>
                <c:pt idx="10663" formatCode="General">
                  <c:v>7.1762499999999996</c:v>
                </c:pt>
                <c:pt idx="10664" formatCode="General">
                  <c:v>7.1769299999999996</c:v>
                </c:pt>
                <c:pt idx="10665" formatCode="General">
                  <c:v>7.1776</c:v>
                </c:pt>
                <c:pt idx="10666" formatCode="General">
                  <c:v>7.1782700000000004</c:v>
                </c:pt>
                <c:pt idx="10667" formatCode="General">
                  <c:v>7.1789500000000004</c:v>
                </c:pt>
                <c:pt idx="10668" formatCode="General">
                  <c:v>7.1796199999999999</c:v>
                </c:pt>
                <c:pt idx="10669" formatCode="General">
                  <c:v>7.1802900000000003</c:v>
                </c:pt>
                <c:pt idx="10670" formatCode="General">
                  <c:v>7.1809599999999998</c:v>
                </c:pt>
                <c:pt idx="10671" formatCode="General">
                  <c:v>7.1816399999999998</c:v>
                </c:pt>
                <c:pt idx="10672" formatCode="General">
                  <c:v>7.1823100000000002</c:v>
                </c:pt>
                <c:pt idx="10673" formatCode="General">
                  <c:v>7.1829799999999997</c:v>
                </c:pt>
                <c:pt idx="10674" formatCode="General">
                  <c:v>7.1836599999999997</c:v>
                </c:pt>
                <c:pt idx="10675" formatCode="General">
                  <c:v>7.1843300000000001</c:v>
                </c:pt>
                <c:pt idx="10676" formatCode="General">
                  <c:v>7.1849999999999996</c:v>
                </c:pt>
                <c:pt idx="10677" formatCode="General">
                  <c:v>7.1856799999999996</c:v>
                </c:pt>
                <c:pt idx="10678" formatCode="General">
                  <c:v>7.18635</c:v>
                </c:pt>
                <c:pt idx="10679" formatCode="General">
                  <c:v>7.1870200000000004</c:v>
                </c:pt>
                <c:pt idx="10680" formatCode="General">
                  <c:v>7.1876899999999999</c:v>
                </c:pt>
                <c:pt idx="10681" formatCode="General">
                  <c:v>7.1883699999999999</c:v>
                </c:pt>
                <c:pt idx="10682" formatCode="General">
                  <c:v>7.1890400000000003</c:v>
                </c:pt>
                <c:pt idx="10683" formatCode="General">
                  <c:v>7.1897099999999998</c:v>
                </c:pt>
                <c:pt idx="10684" formatCode="General">
                  <c:v>7.1903899999999998</c:v>
                </c:pt>
                <c:pt idx="10685" formatCode="General">
                  <c:v>7.1910600000000002</c:v>
                </c:pt>
                <c:pt idx="10686" formatCode="General">
                  <c:v>7.1917299999999997</c:v>
                </c:pt>
                <c:pt idx="10687" formatCode="General">
                  <c:v>7.1924099999999997</c:v>
                </c:pt>
                <c:pt idx="10688" formatCode="General">
                  <c:v>7.1930800000000001</c:v>
                </c:pt>
                <c:pt idx="10689" formatCode="General">
                  <c:v>7.1937499999999996</c:v>
                </c:pt>
                <c:pt idx="10690" formatCode="General">
                  <c:v>7.19442</c:v>
                </c:pt>
                <c:pt idx="10691" formatCode="General">
                  <c:v>7.1951000000000001</c:v>
                </c:pt>
                <c:pt idx="10692" formatCode="General">
                  <c:v>7.1957700000000004</c:v>
                </c:pt>
                <c:pt idx="10693" formatCode="General">
                  <c:v>7.1964399999999999</c:v>
                </c:pt>
                <c:pt idx="10694" formatCode="General">
                  <c:v>7.19712</c:v>
                </c:pt>
                <c:pt idx="10695" formatCode="General">
                  <c:v>7.1977900000000004</c:v>
                </c:pt>
                <c:pt idx="10696" formatCode="General">
                  <c:v>7.1984599999999999</c:v>
                </c:pt>
                <c:pt idx="10697" formatCode="General">
                  <c:v>7.1991399999999999</c:v>
                </c:pt>
                <c:pt idx="10698" formatCode="General">
                  <c:v>7.1998100000000003</c:v>
                </c:pt>
                <c:pt idx="10699" formatCode="General">
                  <c:v>7.2004799999999998</c:v>
                </c:pt>
                <c:pt idx="10700" formatCode="General">
                  <c:v>7.2011599999999998</c:v>
                </c:pt>
                <c:pt idx="10701" formatCode="General">
                  <c:v>7.2018300000000002</c:v>
                </c:pt>
                <c:pt idx="10702" formatCode="General">
                  <c:v>7.2024999999999997</c:v>
                </c:pt>
                <c:pt idx="10703" formatCode="General">
                  <c:v>7.2031700000000001</c:v>
                </c:pt>
                <c:pt idx="10704" formatCode="General">
                  <c:v>7.2038500000000001</c:v>
                </c:pt>
                <c:pt idx="10705" formatCode="General">
                  <c:v>7.2045199999999996</c:v>
                </c:pt>
                <c:pt idx="10706" formatCode="General">
                  <c:v>7.20519</c:v>
                </c:pt>
                <c:pt idx="10707" formatCode="General">
                  <c:v>7.20587</c:v>
                </c:pt>
                <c:pt idx="10708" formatCode="General">
                  <c:v>7.2065400000000004</c:v>
                </c:pt>
                <c:pt idx="10709" formatCode="General">
                  <c:v>7.2072099999999999</c:v>
                </c:pt>
                <c:pt idx="10710" formatCode="General">
                  <c:v>7.2078899999999999</c:v>
                </c:pt>
                <c:pt idx="10711" formatCode="General">
                  <c:v>7.2085600000000003</c:v>
                </c:pt>
                <c:pt idx="10712" formatCode="General">
                  <c:v>7.2092299999999998</c:v>
                </c:pt>
                <c:pt idx="10713" formatCode="General">
                  <c:v>7.2099000000000002</c:v>
                </c:pt>
                <c:pt idx="10714" formatCode="General">
                  <c:v>7.2105800000000002</c:v>
                </c:pt>
                <c:pt idx="10715" formatCode="General">
                  <c:v>7.2112499999999997</c:v>
                </c:pt>
                <c:pt idx="10716" formatCode="General">
                  <c:v>7.2119200000000001</c:v>
                </c:pt>
                <c:pt idx="10717" formatCode="General">
                  <c:v>7.2126000000000001</c:v>
                </c:pt>
                <c:pt idx="10718" formatCode="General">
                  <c:v>7.2132699999999996</c:v>
                </c:pt>
                <c:pt idx="10719" formatCode="General">
                  <c:v>7.21394</c:v>
                </c:pt>
                <c:pt idx="10720" formatCode="General">
                  <c:v>7.21462</c:v>
                </c:pt>
                <c:pt idx="10721" formatCode="General">
                  <c:v>7.2152900000000004</c:v>
                </c:pt>
                <c:pt idx="10722" formatCode="General">
                  <c:v>7.2159599999999999</c:v>
                </c:pt>
                <c:pt idx="10723" formatCode="General">
                  <c:v>7.2166300000000003</c:v>
                </c:pt>
                <c:pt idx="10724" formatCode="General">
                  <c:v>7.2173100000000003</c:v>
                </c:pt>
                <c:pt idx="10725" formatCode="General">
                  <c:v>7.2179799999999998</c:v>
                </c:pt>
                <c:pt idx="10726" formatCode="General">
                  <c:v>7.2186500000000002</c:v>
                </c:pt>
                <c:pt idx="10727" formatCode="General">
                  <c:v>7.2193300000000002</c:v>
                </c:pt>
                <c:pt idx="10728" formatCode="General">
                  <c:v>7.22</c:v>
                </c:pt>
                <c:pt idx="10729" formatCode="General">
                  <c:v>7.2206700000000001</c:v>
                </c:pt>
                <c:pt idx="10730" formatCode="General">
                  <c:v>7.2213500000000002</c:v>
                </c:pt>
                <c:pt idx="10731" formatCode="General">
                  <c:v>7.2220199999999997</c:v>
                </c:pt>
                <c:pt idx="10732" formatCode="General">
                  <c:v>7.2226900000000001</c:v>
                </c:pt>
                <c:pt idx="10733" formatCode="General">
                  <c:v>7.2233599999999996</c:v>
                </c:pt>
                <c:pt idx="10734" formatCode="General">
                  <c:v>7.2240399999999996</c:v>
                </c:pt>
                <c:pt idx="10735" formatCode="General">
                  <c:v>7.22471</c:v>
                </c:pt>
                <c:pt idx="10736" formatCode="General">
                  <c:v>7.2253800000000004</c:v>
                </c:pt>
                <c:pt idx="10737" formatCode="General">
                  <c:v>7.2260600000000004</c:v>
                </c:pt>
                <c:pt idx="10738" formatCode="General">
                  <c:v>7.2267299999999999</c:v>
                </c:pt>
                <c:pt idx="10739" formatCode="General">
                  <c:v>7.2274000000000003</c:v>
                </c:pt>
                <c:pt idx="10740" formatCode="General">
                  <c:v>7.2280800000000003</c:v>
                </c:pt>
                <c:pt idx="10741" formatCode="General">
                  <c:v>7.2287499999999998</c:v>
                </c:pt>
                <c:pt idx="10742" formatCode="General">
                  <c:v>7.2294200000000002</c:v>
                </c:pt>
                <c:pt idx="10743" formatCode="General">
                  <c:v>7.2300899999999997</c:v>
                </c:pt>
                <c:pt idx="10744" formatCode="General">
                  <c:v>7.2307699999999997</c:v>
                </c:pt>
                <c:pt idx="10745" formatCode="General">
                  <c:v>7.2314400000000001</c:v>
                </c:pt>
                <c:pt idx="10746" formatCode="General">
                  <c:v>7.2321099999999996</c:v>
                </c:pt>
                <c:pt idx="10747" formatCode="General">
                  <c:v>7.2327899999999996</c:v>
                </c:pt>
                <c:pt idx="10748" formatCode="General">
                  <c:v>7.23346</c:v>
                </c:pt>
                <c:pt idx="10749" formatCode="General">
                  <c:v>7.2341300000000004</c:v>
                </c:pt>
                <c:pt idx="10750" formatCode="General">
                  <c:v>7.2348100000000004</c:v>
                </c:pt>
                <c:pt idx="10751" formatCode="General">
                  <c:v>7.2354799999999999</c:v>
                </c:pt>
                <c:pt idx="10752" formatCode="General">
                  <c:v>7.2361500000000003</c:v>
                </c:pt>
                <c:pt idx="10753" formatCode="General">
                  <c:v>7.2368199999999998</c:v>
                </c:pt>
                <c:pt idx="10754" formatCode="General">
                  <c:v>7.2374999999999998</c:v>
                </c:pt>
                <c:pt idx="10755" formatCode="General">
                  <c:v>7.2381700000000002</c:v>
                </c:pt>
                <c:pt idx="10756" formatCode="General">
                  <c:v>7.2388399999999997</c:v>
                </c:pt>
                <c:pt idx="10757" formatCode="General">
                  <c:v>7.2395199999999997</c:v>
                </c:pt>
                <c:pt idx="10758" formatCode="General">
                  <c:v>7.2401900000000001</c:v>
                </c:pt>
                <c:pt idx="10759" formatCode="General">
                  <c:v>7.2408599999999996</c:v>
                </c:pt>
                <c:pt idx="10760" formatCode="General">
                  <c:v>7.2415399999999996</c:v>
                </c:pt>
                <c:pt idx="10761" formatCode="General">
                  <c:v>7.24221</c:v>
                </c:pt>
                <c:pt idx="10762" formatCode="General">
                  <c:v>7.2428800000000004</c:v>
                </c:pt>
                <c:pt idx="10763" formatCode="General">
                  <c:v>7.2435499999999999</c:v>
                </c:pt>
                <c:pt idx="10764" formatCode="General">
                  <c:v>7.2442299999999999</c:v>
                </c:pt>
                <c:pt idx="10765" formatCode="General">
                  <c:v>7.2449000000000003</c:v>
                </c:pt>
                <c:pt idx="10766" formatCode="General">
                  <c:v>7.2455699999999998</c:v>
                </c:pt>
                <c:pt idx="10767" formatCode="General">
                  <c:v>7.2462499999999999</c:v>
                </c:pt>
                <c:pt idx="10768" formatCode="General">
                  <c:v>7.2469200000000003</c:v>
                </c:pt>
                <c:pt idx="10769" formatCode="General">
                  <c:v>7.2475899999999998</c:v>
                </c:pt>
                <c:pt idx="10770" formatCode="General">
                  <c:v>7.2482699999999998</c:v>
                </c:pt>
                <c:pt idx="10771" formatCode="General">
                  <c:v>7.2489400000000002</c:v>
                </c:pt>
                <c:pt idx="10772" formatCode="General">
                  <c:v>7.2496099999999997</c:v>
                </c:pt>
                <c:pt idx="10773" formatCode="General">
                  <c:v>7.2502800000000001</c:v>
                </c:pt>
                <c:pt idx="10774" formatCode="General">
                  <c:v>7.2509600000000001</c:v>
                </c:pt>
                <c:pt idx="10775" formatCode="General">
                  <c:v>7.2516299999999996</c:v>
                </c:pt>
                <c:pt idx="10776" formatCode="General">
                  <c:v>7.2523</c:v>
                </c:pt>
                <c:pt idx="10777" formatCode="General">
                  <c:v>7.25298</c:v>
                </c:pt>
                <c:pt idx="10778" formatCode="General">
                  <c:v>7.2536500000000004</c:v>
                </c:pt>
                <c:pt idx="10779" formatCode="General">
                  <c:v>7.2543199999999999</c:v>
                </c:pt>
                <c:pt idx="10780" formatCode="General">
                  <c:v>7.2549999999999999</c:v>
                </c:pt>
                <c:pt idx="10781" formatCode="General">
                  <c:v>7.2556700000000003</c:v>
                </c:pt>
                <c:pt idx="10782" formatCode="General">
                  <c:v>7.2563399999999998</c:v>
                </c:pt>
                <c:pt idx="10783" formatCode="General">
                  <c:v>7.2570100000000002</c:v>
                </c:pt>
                <c:pt idx="10784" formatCode="General">
                  <c:v>7.2576900000000002</c:v>
                </c:pt>
                <c:pt idx="10785" formatCode="General">
                  <c:v>7.2583599999999997</c:v>
                </c:pt>
                <c:pt idx="10786" formatCode="General">
                  <c:v>7.2590300000000001</c:v>
                </c:pt>
                <c:pt idx="10787" formatCode="General">
                  <c:v>7.2597100000000001</c:v>
                </c:pt>
                <c:pt idx="10788" formatCode="General">
                  <c:v>7.2603799999999996</c:v>
                </c:pt>
                <c:pt idx="10789" formatCode="General">
                  <c:v>7.26105</c:v>
                </c:pt>
                <c:pt idx="10790" formatCode="General">
                  <c:v>7.26173</c:v>
                </c:pt>
                <c:pt idx="10791" formatCode="General">
                  <c:v>7.2624000000000004</c:v>
                </c:pt>
                <c:pt idx="10792" formatCode="General">
                  <c:v>7.2630699999999999</c:v>
                </c:pt>
                <c:pt idx="10793" formatCode="General">
                  <c:v>7.2637400000000003</c:v>
                </c:pt>
                <c:pt idx="10794" formatCode="General">
                  <c:v>7.2644200000000003</c:v>
                </c:pt>
                <c:pt idx="10795" formatCode="General">
                  <c:v>7.2650899999999998</c:v>
                </c:pt>
                <c:pt idx="10796" formatCode="General">
                  <c:v>7.2657600000000002</c:v>
                </c:pt>
                <c:pt idx="10797" formatCode="General">
                  <c:v>7.2664400000000002</c:v>
                </c:pt>
                <c:pt idx="10798" formatCode="General">
                  <c:v>7.2671099999999997</c:v>
                </c:pt>
                <c:pt idx="10799" formatCode="General">
                  <c:v>7.2677800000000001</c:v>
                </c:pt>
                <c:pt idx="10800" formatCode="General">
                  <c:v>7.2684600000000001</c:v>
                </c:pt>
                <c:pt idx="10801" formatCode="General">
                  <c:v>7.2691299999999996</c:v>
                </c:pt>
                <c:pt idx="10802" formatCode="General">
                  <c:v>7.2698</c:v>
                </c:pt>
                <c:pt idx="10803" formatCode="General">
                  <c:v>7.2704700000000004</c:v>
                </c:pt>
                <c:pt idx="10804" formatCode="General">
                  <c:v>7.2711499999999996</c:v>
                </c:pt>
                <c:pt idx="10805" formatCode="General">
                  <c:v>7.27182</c:v>
                </c:pt>
                <c:pt idx="10806" formatCode="General">
                  <c:v>7.2724900000000003</c:v>
                </c:pt>
                <c:pt idx="10807" formatCode="General">
                  <c:v>7.2731700000000004</c:v>
                </c:pt>
                <c:pt idx="10808" formatCode="General">
                  <c:v>7.2738399999999999</c:v>
                </c:pt>
                <c:pt idx="10809" formatCode="General">
                  <c:v>7.2745100000000003</c:v>
                </c:pt>
                <c:pt idx="10810" formatCode="General">
                  <c:v>7.2751900000000003</c:v>
                </c:pt>
                <c:pt idx="10811" formatCode="General">
                  <c:v>7.2758599999999998</c:v>
                </c:pt>
                <c:pt idx="10812" formatCode="General">
                  <c:v>7.2765300000000002</c:v>
                </c:pt>
                <c:pt idx="10813" formatCode="General">
                  <c:v>7.2771999999999997</c:v>
                </c:pt>
                <c:pt idx="10814" formatCode="General">
                  <c:v>7.2778799999999997</c:v>
                </c:pt>
                <c:pt idx="10815" formatCode="General">
                  <c:v>7.2785500000000001</c:v>
                </c:pt>
                <c:pt idx="10816" formatCode="General">
                  <c:v>7.2792199999999996</c:v>
                </c:pt>
                <c:pt idx="10817" formatCode="General">
                  <c:v>7.2798999999999996</c:v>
                </c:pt>
                <c:pt idx="10818" formatCode="General">
                  <c:v>7.28057</c:v>
                </c:pt>
                <c:pt idx="10819" formatCode="General">
                  <c:v>7.2812400000000004</c:v>
                </c:pt>
                <c:pt idx="10820" formatCode="General">
                  <c:v>7.2819200000000004</c:v>
                </c:pt>
                <c:pt idx="10821" formatCode="General">
                  <c:v>7.2825899999999999</c:v>
                </c:pt>
                <c:pt idx="10822" formatCode="General">
                  <c:v>7.2832600000000003</c:v>
                </c:pt>
                <c:pt idx="10823" formatCode="General">
                  <c:v>7.2839299999999998</c:v>
                </c:pt>
                <c:pt idx="10824" formatCode="General">
                  <c:v>7.2846099999999998</c:v>
                </c:pt>
                <c:pt idx="10825" formatCode="General">
                  <c:v>7.2852800000000002</c:v>
                </c:pt>
                <c:pt idx="10826" formatCode="General">
                  <c:v>7.2859499999999997</c:v>
                </c:pt>
                <c:pt idx="10827" formatCode="General">
                  <c:v>7.2866299999999997</c:v>
                </c:pt>
                <c:pt idx="10828" formatCode="General">
                  <c:v>7.2873000000000001</c:v>
                </c:pt>
                <c:pt idx="10829" formatCode="General">
                  <c:v>7.2879699999999996</c:v>
                </c:pt>
                <c:pt idx="10830" formatCode="General">
                  <c:v>7.2886499999999996</c:v>
                </c:pt>
                <c:pt idx="10831" formatCode="General">
                  <c:v>7.28932</c:v>
                </c:pt>
                <c:pt idx="10832" formatCode="General">
                  <c:v>7.2899900000000004</c:v>
                </c:pt>
                <c:pt idx="10833" formatCode="General">
                  <c:v>7.2906599999999999</c:v>
                </c:pt>
                <c:pt idx="10834" formatCode="General">
                  <c:v>7.2913399999999999</c:v>
                </c:pt>
                <c:pt idx="10835" formatCode="General">
                  <c:v>7.2920100000000003</c:v>
                </c:pt>
                <c:pt idx="10836" formatCode="General">
                  <c:v>7.2926799999999998</c:v>
                </c:pt>
                <c:pt idx="10837" formatCode="General">
                  <c:v>7.2933599999999998</c:v>
                </c:pt>
                <c:pt idx="10838" formatCode="General">
                  <c:v>7.2940300000000002</c:v>
                </c:pt>
                <c:pt idx="10839" formatCode="General">
                  <c:v>7.2946999999999997</c:v>
                </c:pt>
                <c:pt idx="10840" formatCode="General">
                  <c:v>7.2953799999999998</c:v>
                </c:pt>
                <c:pt idx="10841" formatCode="General">
                  <c:v>7.2960500000000001</c:v>
                </c:pt>
                <c:pt idx="10842" formatCode="General">
                  <c:v>7.2967199999999997</c:v>
                </c:pt>
                <c:pt idx="10843" formatCode="General">
                  <c:v>7.29739</c:v>
                </c:pt>
                <c:pt idx="10844" formatCode="General">
                  <c:v>7.2980700000000001</c:v>
                </c:pt>
                <c:pt idx="10845" formatCode="General">
                  <c:v>7.2987399999999996</c:v>
                </c:pt>
                <c:pt idx="10846" formatCode="General">
                  <c:v>7.29941</c:v>
                </c:pt>
                <c:pt idx="10847" formatCode="General">
                  <c:v>7.30009</c:v>
                </c:pt>
                <c:pt idx="10848" formatCode="General">
                  <c:v>7.3007600000000004</c:v>
                </c:pt>
                <c:pt idx="10849" formatCode="General">
                  <c:v>7.3014299999999999</c:v>
                </c:pt>
                <c:pt idx="10850" formatCode="General">
                  <c:v>7.3021099999999999</c:v>
                </c:pt>
                <c:pt idx="10851" formatCode="General">
                  <c:v>7.3027800000000003</c:v>
                </c:pt>
                <c:pt idx="10852" formatCode="General">
                  <c:v>7.3034499999999998</c:v>
                </c:pt>
                <c:pt idx="10853" formatCode="General">
                  <c:v>7.3041200000000002</c:v>
                </c:pt>
                <c:pt idx="10854" formatCode="General">
                  <c:v>7.3048000000000002</c:v>
                </c:pt>
                <c:pt idx="10855" formatCode="General">
                  <c:v>7.3054699999999997</c:v>
                </c:pt>
                <c:pt idx="10856" formatCode="General">
                  <c:v>7.3061400000000001</c:v>
                </c:pt>
                <c:pt idx="10857" formatCode="General">
                  <c:v>7.3068200000000001</c:v>
                </c:pt>
                <c:pt idx="10858" formatCode="General">
                  <c:v>7.3074899999999996</c:v>
                </c:pt>
                <c:pt idx="10859" formatCode="General">
                  <c:v>7.30816</c:v>
                </c:pt>
                <c:pt idx="10860" formatCode="General">
                  <c:v>7.30884</c:v>
                </c:pt>
                <c:pt idx="10861" formatCode="General">
                  <c:v>7.3095100000000004</c:v>
                </c:pt>
                <c:pt idx="10862" formatCode="General">
                  <c:v>7.3101799999999999</c:v>
                </c:pt>
                <c:pt idx="10863" formatCode="General">
                  <c:v>7.3108500000000003</c:v>
                </c:pt>
                <c:pt idx="10864" formatCode="General">
                  <c:v>7.3115300000000003</c:v>
                </c:pt>
                <c:pt idx="10865" formatCode="General">
                  <c:v>7.3121999999999998</c:v>
                </c:pt>
                <c:pt idx="10866" formatCode="General">
                  <c:v>7.3128700000000002</c:v>
                </c:pt>
                <c:pt idx="10867" formatCode="General">
                  <c:v>7.3135500000000002</c:v>
                </c:pt>
                <c:pt idx="10868" formatCode="General">
                  <c:v>7.3142199999999997</c:v>
                </c:pt>
                <c:pt idx="10869" formatCode="General">
                  <c:v>7.3148900000000001</c:v>
                </c:pt>
                <c:pt idx="10870" formatCode="General">
                  <c:v>7.3155700000000001</c:v>
                </c:pt>
                <c:pt idx="10871" formatCode="General">
                  <c:v>7.3162399999999996</c:v>
                </c:pt>
                <c:pt idx="10872" formatCode="General">
                  <c:v>7.31691</c:v>
                </c:pt>
                <c:pt idx="10873" formatCode="General">
                  <c:v>7.3175800000000004</c:v>
                </c:pt>
                <c:pt idx="10874" formatCode="General">
                  <c:v>7.3182600000000004</c:v>
                </c:pt>
                <c:pt idx="10875" formatCode="General">
                  <c:v>7.3189299999999999</c:v>
                </c:pt>
                <c:pt idx="10876" formatCode="General">
                  <c:v>7.3196000000000003</c:v>
                </c:pt>
                <c:pt idx="10877" formatCode="General">
                  <c:v>7.3202800000000003</c:v>
                </c:pt>
                <c:pt idx="10878" formatCode="General">
                  <c:v>7.3209499999999998</c:v>
                </c:pt>
                <c:pt idx="10879" formatCode="General">
                  <c:v>7.3216200000000002</c:v>
                </c:pt>
                <c:pt idx="10880" formatCode="General">
                  <c:v>7.3223000000000003</c:v>
                </c:pt>
                <c:pt idx="10881" formatCode="General">
                  <c:v>7.3229699999999998</c:v>
                </c:pt>
                <c:pt idx="10882" formatCode="General">
                  <c:v>7.3236400000000001</c:v>
                </c:pt>
                <c:pt idx="10883" formatCode="General">
                  <c:v>7.3243099999999997</c:v>
                </c:pt>
                <c:pt idx="10884" formatCode="General">
                  <c:v>7.3249899999999997</c:v>
                </c:pt>
                <c:pt idx="10885" formatCode="General">
                  <c:v>7.3256600000000001</c:v>
                </c:pt>
                <c:pt idx="10886" formatCode="General">
                  <c:v>7.3263299999999996</c:v>
                </c:pt>
                <c:pt idx="10887" formatCode="General">
                  <c:v>7.3270099999999996</c:v>
                </c:pt>
                <c:pt idx="10888" formatCode="General">
                  <c:v>7.32768</c:v>
                </c:pt>
                <c:pt idx="10889" formatCode="General">
                  <c:v>7.3283500000000004</c:v>
                </c:pt>
                <c:pt idx="10890" formatCode="General">
                  <c:v>7.3290300000000004</c:v>
                </c:pt>
                <c:pt idx="10891" formatCode="General">
                  <c:v>7.3296999999999999</c:v>
                </c:pt>
                <c:pt idx="10892" formatCode="General">
                  <c:v>7.3303700000000003</c:v>
                </c:pt>
                <c:pt idx="10893" formatCode="General">
                  <c:v>7.3310500000000003</c:v>
                </c:pt>
                <c:pt idx="10894" formatCode="General">
                  <c:v>7.3317199999999998</c:v>
                </c:pt>
                <c:pt idx="10895" formatCode="General">
                  <c:v>7.3323900000000002</c:v>
                </c:pt>
                <c:pt idx="10896" formatCode="General">
                  <c:v>7.3330599999999997</c:v>
                </c:pt>
                <c:pt idx="10897" formatCode="General">
                  <c:v>7.3337399999999997</c:v>
                </c:pt>
                <c:pt idx="10898" formatCode="General">
                  <c:v>7.3344100000000001</c:v>
                </c:pt>
                <c:pt idx="10899" formatCode="General">
                  <c:v>7.3350799999999996</c:v>
                </c:pt>
                <c:pt idx="10900" formatCode="General">
                  <c:v>7.3357599999999996</c:v>
                </c:pt>
                <c:pt idx="10901" formatCode="General">
                  <c:v>7.33643</c:v>
                </c:pt>
                <c:pt idx="10902" formatCode="General">
                  <c:v>7.3371000000000004</c:v>
                </c:pt>
                <c:pt idx="10903" formatCode="General">
                  <c:v>7.3377800000000004</c:v>
                </c:pt>
                <c:pt idx="10904" formatCode="General">
                  <c:v>7.3384499999999999</c:v>
                </c:pt>
                <c:pt idx="10905" formatCode="General">
                  <c:v>7.3391200000000003</c:v>
                </c:pt>
                <c:pt idx="10906" formatCode="General">
                  <c:v>7.3397899999999998</c:v>
                </c:pt>
                <c:pt idx="10907" formatCode="General">
                  <c:v>7.3404699999999998</c:v>
                </c:pt>
                <c:pt idx="10908" formatCode="General">
                  <c:v>7.3411400000000002</c:v>
                </c:pt>
                <c:pt idx="10909" formatCode="General">
                  <c:v>7.3418099999999997</c:v>
                </c:pt>
                <c:pt idx="10910" formatCode="General">
                  <c:v>7.3424899999999997</c:v>
                </c:pt>
                <c:pt idx="10911" formatCode="General">
                  <c:v>7.3431600000000001</c:v>
                </c:pt>
                <c:pt idx="10912" formatCode="General">
                  <c:v>7.3438299999999996</c:v>
                </c:pt>
                <c:pt idx="10913" formatCode="General">
                  <c:v>7.3445099999999996</c:v>
                </c:pt>
                <c:pt idx="10914" formatCode="General">
                  <c:v>7.34518</c:v>
                </c:pt>
                <c:pt idx="10915" formatCode="General">
                  <c:v>7.3458500000000004</c:v>
                </c:pt>
                <c:pt idx="10916" formatCode="General">
                  <c:v>7.3465199999999999</c:v>
                </c:pt>
                <c:pt idx="10917" formatCode="General">
                  <c:v>7.3472</c:v>
                </c:pt>
                <c:pt idx="10918" formatCode="General">
                  <c:v>7.3478700000000003</c:v>
                </c:pt>
                <c:pt idx="10919" formatCode="General">
                  <c:v>7.3485399999999998</c:v>
                </c:pt>
                <c:pt idx="10920" formatCode="General">
                  <c:v>7.3492199999999999</c:v>
                </c:pt>
                <c:pt idx="10921" formatCode="General">
                  <c:v>7.3498900000000003</c:v>
                </c:pt>
                <c:pt idx="10922" formatCode="General">
                  <c:v>7.3505599999999998</c:v>
                </c:pt>
                <c:pt idx="10923" formatCode="General">
                  <c:v>7.3512399999999998</c:v>
                </c:pt>
                <c:pt idx="10924" formatCode="General">
                  <c:v>7.3519100000000002</c:v>
                </c:pt>
                <c:pt idx="10925" formatCode="General">
                  <c:v>7.3525799999999997</c:v>
                </c:pt>
                <c:pt idx="10926" formatCode="General">
                  <c:v>7.3532500000000001</c:v>
                </c:pt>
                <c:pt idx="10927" formatCode="General">
                  <c:v>7.3539300000000001</c:v>
                </c:pt>
                <c:pt idx="10928" formatCode="General">
                  <c:v>7.3545999999999996</c:v>
                </c:pt>
                <c:pt idx="10929" formatCode="General">
                  <c:v>7.35527</c:v>
                </c:pt>
                <c:pt idx="10930" formatCode="General">
                  <c:v>7.35595</c:v>
                </c:pt>
                <c:pt idx="10931" formatCode="General">
                  <c:v>7.3566200000000004</c:v>
                </c:pt>
                <c:pt idx="10932" formatCode="General">
                  <c:v>7.3572899999999999</c:v>
                </c:pt>
                <c:pt idx="10933" formatCode="General">
                  <c:v>7.3579699999999999</c:v>
                </c:pt>
                <c:pt idx="10934" formatCode="General">
                  <c:v>7.3586400000000003</c:v>
                </c:pt>
                <c:pt idx="10935" formatCode="General">
                  <c:v>7.3593099999999998</c:v>
                </c:pt>
                <c:pt idx="10936" formatCode="General">
                  <c:v>7.3599800000000002</c:v>
                </c:pt>
                <c:pt idx="10937" formatCode="General">
                  <c:v>7.3606600000000002</c:v>
                </c:pt>
                <c:pt idx="10938" formatCode="General">
                  <c:v>7.3613299999999997</c:v>
                </c:pt>
                <c:pt idx="10939" formatCode="General">
                  <c:v>7.3620000000000001</c:v>
                </c:pt>
                <c:pt idx="10940" formatCode="General">
                  <c:v>7.3626800000000001</c:v>
                </c:pt>
                <c:pt idx="10941" formatCode="General">
                  <c:v>7.3633499999999996</c:v>
                </c:pt>
                <c:pt idx="10942" formatCode="General">
                  <c:v>7.36402</c:v>
                </c:pt>
                <c:pt idx="10943" formatCode="General">
                  <c:v>7.3647</c:v>
                </c:pt>
                <c:pt idx="10944" formatCode="General">
                  <c:v>7.3653700000000004</c:v>
                </c:pt>
                <c:pt idx="10945" formatCode="General">
                  <c:v>7.3660399999999999</c:v>
                </c:pt>
                <c:pt idx="10946" formatCode="General">
                  <c:v>7.3667100000000003</c:v>
                </c:pt>
                <c:pt idx="10947" formatCode="General">
                  <c:v>7.3673900000000003</c:v>
                </c:pt>
                <c:pt idx="10948" formatCode="General">
                  <c:v>7.3680599999999998</c:v>
                </c:pt>
                <c:pt idx="10949" formatCode="General">
                  <c:v>7.3687300000000002</c:v>
                </c:pt>
                <c:pt idx="10950" formatCode="General">
                  <c:v>7.3694100000000002</c:v>
                </c:pt>
                <c:pt idx="10951" formatCode="General">
                  <c:v>7.3700799999999997</c:v>
                </c:pt>
                <c:pt idx="10952" formatCode="General">
                  <c:v>7.3707500000000001</c:v>
                </c:pt>
                <c:pt idx="10953" formatCode="General">
                  <c:v>7.3714300000000001</c:v>
                </c:pt>
                <c:pt idx="10954" formatCode="General">
                  <c:v>7.3720999999999997</c:v>
                </c:pt>
                <c:pt idx="10955" formatCode="General">
                  <c:v>7.37277</c:v>
                </c:pt>
                <c:pt idx="10956" formatCode="General">
                  <c:v>7.3734400000000004</c:v>
                </c:pt>
                <c:pt idx="10957" formatCode="General">
                  <c:v>7.3741199999999996</c:v>
                </c:pt>
                <c:pt idx="10958" formatCode="General">
                  <c:v>7.37479</c:v>
                </c:pt>
                <c:pt idx="10959" formatCode="General">
                  <c:v>7.3754600000000003</c:v>
                </c:pt>
                <c:pt idx="10960" formatCode="General">
                  <c:v>7.3761400000000004</c:v>
                </c:pt>
                <c:pt idx="10961" formatCode="General">
                  <c:v>7.3768099999999999</c:v>
                </c:pt>
                <c:pt idx="10962" formatCode="General">
                  <c:v>7.3774800000000003</c:v>
                </c:pt>
                <c:pt idx="10963" formatCode="General">
                  <c:v>7.3781600000000003</c:v>
                </c:pt>
                <c:pt idx="10964" formatCode="General">
                  <c:v>7.3788299999999998</c:v>
                </c:pt>
                <c:pt idx="10965" formatCode="General">
                  <c:v>7.3795000000000002</c:v>
                </c:pt>
                <c:pt idx="10966" formatCode="General">
                  <c:v>7.3801699999999997</c:v>
                </c:pt>
                <c:pt idx="10967" formatCode="General">
                  <c:v>7.3808499999999997</c:v>
                </c:pt>
                <c:pt idx="10968" formatCode="General">
                  <c:v>7.3815200000000001</c:v>
                </c:pt>
                <c:pt idx="10969" formatCode="General">
                  <c:v>7.3821899999999996</c:v>
                </c:pt>
                <c:pt idx="10970" formatCode="General">
                  <c:v>7.3828699999999996</c:v>
                </c:pt>
                <c:pt idx="10971" formatCode="General">
                  <c:v>7.38354</c:v>
                </c:pt>
                <c:pt idx="10972" formatCode="General">
                  <c:v>7.3842100000000004</c:v>
                </c:pt>
                <c:pt idx="10973" formatCode="General">
                  <c:v>7.3848900000000004</c:v>
                </c:pt>
                <c:pt idx="10974" formatCode="General">
                  <c:v>7.3855599999999999</c:v>
                </c:pt>
                <c:pt idx="10975" formatCode="General">
                  <c:v>7.3862300000000003</c:v>
                </c:pt>
                <c:pt idx="10976" formatCode="General">
                  <c:v>7.3868999999999998</c:v>
                </c:pt>
                <c:pt idx="10977" formatCode="General">
                  <c:v>7.3875799999999998</c:v>
                </c:pt>
                <c:pt idx="10978" formatCode="General">
                  <c:v>7.3882500000000002</c:v>
                </c:pt>
                <c:pt idx="10979" formatCode="General">
                  <c:v>7.3889199999999997</c:v>
                </c:pt>
                <c:pt idx="10980" formatCode="General">
                  <c:v>7.3895999999999997</c:v>
                </c:pt>
                <c:pt idx="10981" formatCode="General">
                  <c:v>7.3902700000000001</c:v>
                </c:pt>
                <c:pt idx="10982" formatCode="General">
                  <c:v>7.3909399999999996</c:v>
                </c:pt>
                <c:pt idx="10983" formatCode="General">
                  <c:v>7.3916199999999996</c:v>
                </c:pt>
                <c:pt idx="10984" formatCode="General">
                  <c:v>7.39229</c:v>
                </c:pt>
                <c:pt idx="10985" formatCode="General">
                  <c:v>7.3929600000000004</c:v>
                </c:pt>
                <c:pt idx="10986" formatCode="General">
                  <c:v>7.3936299999999999</c:v>
                </c:pt>
                <c:pt idx="10987" formatCode="General">
                  <c:v>7.3943099999999999</c:v>
                </c:pt>
                <c:pt idx="10988" formatCode="General">
                  <c:v>7.3949800000000003</c:v>
                </c:pt>
                <c:pt idx="10989" formatCode="General">
                  <c:v>7.3956499999999998</c:v>
                </c:pt>
                <c:pt idx="10990" formatCode="General">
                  <c:v>7.3963299999999998</c:v>
                </c:pt>
                <c:pt idx="10991" formatCode="General">
                  <c:v>7.3970000000000002</c:v>
                </c:pt>
                <c:pt idx="10992" formatCode="General">
                  <c:v>7.3976699999999997</c:v>
                </c:pt>
                <c:pt idx="10993" formatCode="General">
                  <c:v>7.3983499999999998</c:v>
                </c:pt>
                <c:pt idx="10994" formatCode="General">
                  <c:v>7.3990200000000002</c:v>
                </c:pt>
                <c:pt idx="10995" formatCode="General">
                  <c:v>7.3996899999999997</c:v>
                </c:pt>
                <c:pt idx="10996" formatCode="General">
                  <c:v>7.40036</c:v>
                </c:pt>
                <c:pt idx="10997" formatCode="General">
                  <c:v>7.4010400000000001</c:v>
                </c:pt>
                <c:pt idx="10998" formatCode="General">
                  <c:v>7.4017099999999996</c:v>
                </c:pt>
                <c:pt idx="10999" formatCode="General">
                  <c:v>7.40238</c:v>
                </c:pt>
                <c:pt idx="11000" formatCode="General">
                  <c:v>7.40306</c:v>
                </c:pt>
                <c:pt idx="11001" formatCode="General">
                  <c:v>7.4037300000000004</c:v>
                </c:pt>
                <c:pt idx="11002" formatCode="General">
                  <c:v>7.4043999999999999</c:v>
                </c:pt>
                <c:pt idx="11003" formatCode="General">
                  <c:v>7.4050799999999999</c:v>
                </c:pt>
                <c:pt idx="11004" formatCode="General">
                  <c:v>7.4057500000000003</c:v>
                </c:pt>
                <c:pt idx="11005" formatCode="General">
                  <c:v>7.4064199999999998</c:v>
                </c:pt>
                <c:pt idx="11006" formatCode="General">
                  <c:v>7.4070900000000002</c:v>
                </c:pt>
                <c:pt idx="11007" formatCode="General">
                  <c:v>7.4077700000000002</c:v>
                </c:pt>
                <c:pt idx="11008" formatCode="General">
                  <c:v>7.4084399999999997</c:v>
                </c:pt>
                <c:pt idx="11009" formatCode="General">
                  <c:v>7.4091100000000001</c:v>
                </c:pt>
                <c:pt idx="11010" formatCode="General">
                  <c:v>7.4097900000000001</c:v>
                </c:pt>
                <c:pt idx="11011" formatCode="General">
                  <c:v>7.4104599999999996</c:v>
                </c:pt>
                <c:pt idx="11012" formatCode="General">
                  <c:v>7.41113</c:v>
                </c:pt>
                <c:pt idx="11013" formatCode="General">
                  <c:v>7.41181</c:v>
                </c:pt>
                <c:pt idx="11014" formatCode="General">
                  <c:v>7.4124800000000004</c:v>
                </c:pt>
                <c:pt idx="11015" formatCode="General">
                  <c:v>7.4131499999999999</c:v>
                </c:pt>
                <c:pt idx="11016" formatCode="General">
                  <c:v>7.4138200000000003</c:v>
                </c:pt>
                <c:pt idx="11017" formatCode="General">
                  <c:v>7.4145000000000003</c:v>
                </c:pt>
                <c:pt idx="11018" formatCode="General">
                  <c:v>7.4151699999999998</c:v>
                </c:pt>
                <c:pt idx="11019" formatCode="General">
                  <c:v>7.4158400000000002</c:v>
                </c:pt>
                <c:pt idx="11020" formatCode="General">
                  <c:v>7.4165200000000002</c:v>
                </c:pt>
                <c:pt idx="11021" formatCode="General">
                  <c:v>7.4171899999999997</c:v>
                </c:pt>
                <c:pt idx="11022" formatCode="General">
                  <c:v>7.4178600000000001</c:v>
                </c:pt>
                <c:pt idx="11023" formatCode="General">
                  <c:v>7.4185400000000001</c:v>
                </c:pt>
                <c:pt idx="11024" formatCode="General">
                  <c:v>7.4192099999999996</c:v>
                </c:pt>
                <c:pt idx="11025" formatCode="General">
                  <c:v>7.41988</c:v>
                </c:pt>
                <c:pt idx="11026" formatCode="General">
                  <c:v>7.4205500000000004</c:v>
                </c:pt>
                <c:pt idx="11027" formatCode="General">
                  <c:v>7.4212300000000004</c:v>
                </c:pt>
                <c:pt idx="11028" formatCode="General">
                  <c:v>7.4218999999999999</c:v>
                </c:pt>
                <c:pt idx="11029" formatCode="General">
                  <c:v>7.4225700000000003</c:v>
                </c:pt>
                <c:pt idx="11030" formatCode="General">
                  <c:v>7.4232500000000003</c:v>
                </c:pt>
                <c:pt idx="11031" formatCode="General">
                  <c:v>7.4239199999999999</c:v>
                </c:pt>
                <c:pt idx="11032" formatCode="General">
                  <c:v>7.4245900000000002</c:v>
                </c:pt>
                <c:pt idx="11033" formatCode="General">
                  <c:v>7.4252700000000003</c:v>
                </c:pt>
                <c:pt idx="11034" formatCode="General">
                  <c:v>7.4259399999999998</c:v>
                </c:pt>
                <c:pt idx="11035" formatCode="General">
                  <c:v>7.4266100000000002</c:v>
                </c:pt>
                <c:pt idx="11036" formatCode="General">
                  <c:v>7.4272799999999997</c:v>
                </c:pt>
                <c:pt idx="11037" formatCode="General">
                  <c:v>7.4279599999999997</c:v>
                </c:pt>
                <c:pt idx="11038" formatCode="General">
                  <c:v>7.4286300000000001</c:v>
                </c:pt>
                <c:pt idx="11039" formatCode="General">
                  <c:v>7.4292999999999996</c:v>
                </c:pt>
                <c:pt idx="11040" formatCode="General">
                  <c:v>7.4299799999999996</c:v>
                </c:pt>
                <c:pt idx="11041" formatCode="General">
                  <c:v>7.43065</c:v>
                </c:pt>
                <c:pt idx="11042" formatCode="General">
                  <c:v>7.4313200000000004</c:v>
                </c:pt>
                <c:pt idx="11043" formatCode="General">
                  <c:v>7.4320000000000004</c:v>
                </c:pt>
                <c:pt idx="11044" formatCode="General">
                  <c:v>7.4326699999999999</c:v>
                </c:pt>
                <c:pt idx="11045" formatCode="General">
                  <c:v>7.4333400000000003</c:v>
                </c:pt>
                <c:pt idx="11046" formatCode="General">
                  <c:v>7.4340099999999998</c:v>
                </c:pt>
                <c:pt idx="11047" formatCode="General">
                  <c:v>7.4346899999999998</c:v>
                </c:pt>
                <c:pt idx="11048" formatCode="General">
                  <c:v>7.4353600000000002</c:v>
                </c:pt>
                <c:pt idx="11049" formatCode="General">
                  <c:v>7.4360299999999997</c:v>
                </c:pt>
                <c:pt idx="11050" formatCode="General">
                  <c:v>7.4367099999999997</c:v>
                </c:pt>
                <c:pt idx="11051" formatCode="General">
                  <c:v>7.4373800000000001</c:v>
                </c:pt>
                <c:pt idx="11052" formatCode="General">
                  <c:v>7.4380499999999996</c:v>
                </c:pt>
                <c:pt idx="11053" formatCode="General">
                  <c:v>7.4387299999999996</c:v>
                </c:pt>
                <c:pt idx="11054" formatCode="General">
                  <c:v>7.4394</c:v>
                </c:pt>
                <c:pt idx="11055" formatCode="General">
                  <c:v>7.4400700000000004</c:v>
                </c:pt>
                <c:pt idx="11056" formatCode="General">
                  <c:v>7.4407399999999999</c:v>
                </c:pt>
                <c:pt idx="11057" formatCode="General">
                  <c:v>7.4414199999999999</c:v>
                </c:pt>
                <c:pt idx="11058" formatCode="General">
                  <c:v>7.4420900000000003</c:v>
                </c:pt>
                <c:pt idx="11059" formatCode="General">
                  <c:v>7.4427599999999998</c:v>
                </c:pt>
                <c:pt idx="11060" formatCode="General">
                  <c:v>7.4434399999999998</c:v>
                </c:pt>
                <c:pt idx="11061" formatCode="General">
                  <c:v>7.4441100000000002</c:v>
                </c:pt>
                <c:pt idx="11062" formatCode="General">
                  <c:v>7.4447799999999997</c:v>
                </c:pt>
                <c:pt idx="11063" formatCode="General">
                  <c:v>7.4454599999999997</c:v>
                </c:pt>
                <c:pt idx="11064" formatCode="General">
                  <c:v>7.4461300000000001</c:v>
                </c:pt>
                <c:pt idx="11065" formatCode="General">
                  <c:v>7.4467999999999996</c:v>
                </c:pt>
                <c:pt idx="11066" formatCode="General">
                  <c:v>7.44747</c:v>
                </c:pt>
                <c:pt idx="11067" formatCode="General">
                  <c:v>7.44815</c:v>
                </c:pt>
                <c:pt idx="11068" formatCode="General">
                  <c:v>7.4488200000000004</c:v>
                </c:pt>
                <c:pt idx="11069" formatCode="General">
                  <c:v>7.4494899999999999</c:v>
                </c:pt>
                <c:pt idx="11070" formatCode="General">
                  <c:v>7.45017</c:v>
                </c:pt>
                <c:pt idx="11071" formatCode="General">
                  <c:v>7.4508400000000004</c:v>
                </c:pt>
                <c:pt idx="11072" formatCode="General">
                  <c:v>7.4515099999999999</c:v>
                </c:pt>
                <c:pt idx="11073" formatCode="General">
                  <c:v>7.4521899999999999</c:v>
                </c:pt>
                <c:pt idx="11074" formatCode="General">
                  <c:v>7.4528600000000003</c:v>
                </c:pt>
                <c:pt idx="11075" formatCode="General">
                  <c:v>7.4535299999999998</c:v>
                </c:pt>
                <c:pt idx="11076" formatCode="General">
                  <c:v>7.4542000000000002</c:v>
                </c:pt>
                <c:pt idx="11077" formatCode="General">
                  <c:v>7.4548800000000002</c:v>
                </c:pt>
                <c:pt idx="11078" formatCode="General">
                  <c:v>7.4555499999999997</c:v>
                </c:pt>
                <c:pt idx="11079" formatCode="General">
                  <c:v>7.4562200000000001</c:v>
                </c:pt>
                <c:pt idx="11080" formatCode="General">
                  <c:v>7.4569000000000001</c:v>
                </c:pt>
                <c:pt idx="11081" formatCode="General">
                  <c:v>7.4575699999999996</c:v>
                </c:pt>
                <c:pt idx="11082" formatCode="General">
                  <c:v>7.45824</c:v>
                </c:pt>
                <c:pt idx="11083" formatCode="General">
                  <c:v>7.45892</c:v>
                </c:pt>
                <c:pt idx="11084" formatCode="General">
                  <c:v>7.4595900000000004</c:v>
                </c:pt>
                <c:pt idx="11085" formatCode="General">
                  <c:v>7.4602599999999999</c:v>
                </c:pt>
                <c:pt idx="11086" formatCode="General">
                  <c:v>7.4609399999999999</c:v>
                </c:pt>
                <c:pt idx="11087" formatCode="General">
                  <c:v>7.4616100000000003</c:v>
                </c:pt>
                <c:pt idx="11088" formatCode="General">
                  <c:v>7.4622799999999998</c:v>
                </c:pt>
                <c:pt idx="11089" formatCode="General">
                  <c:v>7.4629500000000002</c:v>
                </c:pt>
                <c:pt idx="11090" formatCode="General">
                  <c:v>7.4636300000000002</c:v>
                </c:pt>
                <c:pt idx="11091" formatCode="General">
                  <c:v>7.4642999999999997</c:v>
                </c:pt>
                <c:pt idx="11092" formatCode="General">
                  <c:v>7.4649700000000001</c:v>
                </c:pt>
                <c:pt idx="11093" formatCode="General">
                  <c:v>7.4656500000000001</c:v>
                </c:pt>
                <c:pt idx="11094" formatCode="General">
                  <c:v>7.4663199999999996</c:v>
                </c:pt>
                <c:pt idx="11095" formatCode="General">
                  <c:v>7.46699</c:v>
                </c:pt>
                <c:pt idx="11096" formatCode="General">
                  <c:v>7.46767</c:v>
                </c:pt>
                <c:pt idx="11097" formatCode="General">
                  <c:v>7.4683400000000004</c:v>
                </c:pt>
                <c:pt idx="11098" formatCode="General">
                  <c:v>7.4690099999999999</c:v>
                </c:pt>
                <c:pt idx="11099" formatCode="General">
                  <c:v>7.4696800000000003</c:v>
                </c:pt>
                <c:pt idx="11100" formatCode="General">
                  <c:v>7.4703600000000003</c:v>
                </c:pt>
                <c:pt idx="11101" formatCode="General">
                  <c:v>7.4710299999999998</c:v>
                </c:pt>
                <c:pt idx="11102" formatCode="General">
                  <c:v>7.4717000000000002</c:v>
                </c:pt>
                <c:pt idx="11103" formatCode="General">
                  <c:v>7.4723800000000002</c:v>
                </c:pt>
                <c:pt idx="11104" formatCode="General">
                  <c:v>7.4730499999999997</c:v>
                </c:pt>
                <c:pt idx="11105" formatCode="General">
                  <c:v>7.4737200000000001</c:v>
                </c:pt>
                <c:pt idx="11106" formatCode="General">
                  <c:v>7.4744000000000002</c:v>
                </c:pt>
                <c:pt idx="11107" formatCode="General">
                  <c:v>7.4750699999999997</c:v>
                </c:pt>
                <c:pt idx="11108" formatCode="General">
                  <c:v>7.4757400000000001</c:v>
                </c:pt>
                <c:pt idx="11109" formatCode="General">
                  <c:v>7.4764099999999996</c:v>
                </c:pt>
                <c:pt idx="11110" formatCode="General">
                  <c:v>7.4770899999999996</c:v>
                </c:pt>
                <c:pt idx="11111" formatCode="General">
                  <c:v>7.47776</c:v>
                </c:pt>
                <c:pt idx="11112" formatCode="General">
                  <c:v>7.4784300000000004</c:v>
                </c:pt>
                <c:pt idx="11113" formatCode="General">
                  <c:v>7.4791100000000004</c:v>
                </c:pt>
                <c:pt idx="11114" formatCode="General">
                  <c:v>7.4797799999999999</c:v>
                </c:pt>
                <c:pt idx="11115" formatCode="General">
                  <c:v>7.4804500000000003</c:v>
                </c:pt>
                <c:pt idx="11116" formatCode="General">
                  <c:v>7.4811300000000003</c:v>
                </c:pt>
                <c:pt idx="11117" formatCode="General">
                  <c:v>7.4817999999999998</c:v>
                </c:pt>
                <c:pt idx="11118" formatCode="General">
                  <c:v>7.4824700000000002</c:v>
                </c:pt>
                <c:pt idx="11119" formatCode="General">
                  <c:v>7.4831399999999997</c:v>
                </c:pt>
                <c:pt idx="11120" formatCode="General">
                  <c:v>7.4838199999999997</c:v>
                </c:pt>
                <c:pt idx="11121" formatCode="General">
                  <c:v>7.4844900000000001</c:v>
                </c:pt>
                <c:pt idx="11122" formatCode="General">
                  <c:v>7.4851599999999996</c:v>
                </c:pt>
                <c:pt idx="11123" formatCode="General">
                  <c:v>7.4858399999999996</c:v>
                </c:pt>
                <c:pt idx="11124" formatCode="General">
                  <c:v>7.48651</c:v>
                </c:pt>
                <c:pt idx="11125" formatCode="General">
                  <c:v>7.4871800000000004</c:v>
                </c:pt>
                <c:pt idx="11126" formatCode="General">
                  <c:v>7.4878600000000004</c:v>
                </c:pt>
                <c:pt idx="11127" formatCode="General">
                  <c:v>7.4885299999999999</c:v>
                </c:pt>
                <c:pt idx="11128" formatCode="General">
                  <c:v>7.4892000000000003</c:v>
                </c:pt>
                <c:pt idx="11129" formatCode="General">
                  <c:v>7.4898699999999998</c:v>
                </c:pt>
                <c:pt idx="11130" formatCode="General">
                  <c:v>7.4905499999999998</c:v>
                </c:pt>
                <c:pt idx="11131" formatCode="General">
                  <c:v>7.4912200000000002</c:v>
                </c:pt>
                <c:pt idx="11132" formatCode="General">
                  <c:v>7.4918899999999997</c:v>
                </c:pt>
                <c:pt idx="11133" formatCode="General">
                  <c:v>7.4925699999999997</c:v>
                </c:pt>
                <c:pt idx="11134" formatCode="General">
                  <c:v>7.4932400000000001</c:v>
                </c:pt>
                <c:pt idx="11135" formatCode="General">
                  <c:v>7.4939099999999996</c:v>
                </c:pt>
                <c:pt idx="11136" formatCode="General">
                  <c:v>7.4945899999999996</c:v>
                </c:pt>
                <c:pt idx="11137" formatCode="General">
                  <c:v>7.49526</c:v>
                </c:pt>
                <c:pt idx="11138" formatCode="General">
                  <c:v>7.4959300000000004</c:v>
                </c:pt>
                <c:pt idx="11139" formatCode="General">
                  <c:v>7.4965999999999999</c:v>
                </c:pt>
                <c:pt idx="11140" formatCode="General">
                  <c:v>7.4972799999999999</c:v>
                </c:pt>
                <c:pt idx="11141" formatCode="General">
                  <c:v>7.4979500000000003</c:v>
                </c:pt>
                <c:pt idx="11142" formatCode="General">
                  <c:v>7.4986199999999998</c:v>
                </c:pt>
                <c:pt idx="11143" formatCode="General">
                  <c:v>7.4992999999999999</c:v>
                </c:pt>
                <c:pt idx="11144" formatCode="General">
                  <c:v>7.4999700000000002</c:v>
                </c:pt>
                <c:pt idx="11145" formatCode="General">
                  <c:v>7.5006399999999998</c:v>
                </c:pt>
                <c:pt idx="11146" formatCode="General">
                  <c:v>7.5013199999999998</c:v>
                </c:pt>
                <c:pt idx="11147" formatCode="General">
                  <c:v>7.5019900000000002</c:v>
                </c:pt>
                <c:pt idx="11148" formatCode="General">
                  <c:v>7.5026599999999997</c:v>
                </c:pt>
                <c:pt idx="11149" formatCode="General">
                  <c:v>7.5033300000000001</c:v>
                </c:pt>
                <c:pt idx="11150" formatCode="General">
                  <c:v>7.5040100000000001</c:v>
                </c:pt>
                <c:pt idx="11151" formatCode="General">
                  <c:v>7.5046799999999996</c:v>
                </c:pt>
                <c:pt idx="11152" formatCode="General">
                  <c:v>7.50535</c:v>
                </c:pt>
                <c:pt idx="11153" formatCode="General">
                  <c:v>7.50603</c:v>
                </c:pt>
                <c:pt idx="11154" formatCode="General">
                  <c:v>7.5067000000000004</c:v>
                </c:pt>
                <c:pt idx="11155" formatCode="General">
                  <c:v>7.5073699999999999</c:v>
                </c:pt>
                <c:pt idx="11156" formatCode="General">
                  <c:v>7.5080499999999999</c:v>
                </c:pt>
                <c:pt idx="11157" formatCode="General">
                  <c:v>7.5087200000000003</c:v>
                </c:pt>
                <c:pt idx="11158" formatCode="General">
                  <c:v>7.5093899999999998</c:v>
                </c:pt>
                <c:pt idx="11159" formatCode="General">
                  <c:v>7.5100600000000002</c:v>
                </c:pt>
                <c:pt idx="11160" formatCode="General">
                  <c:v>7.5107400000000002</c:v>
                </c:pt>
                <c:pt idx="11161" formatCode="General">
                  <c:v>7.5114099999999997</c:v>
                </c:pt>
                <c:pt idx="11162" formatCode="General">
                  <c:v>7.5120800000000001</c:v>
                </c:pt>
                <c:pt idx="11163" formatCode="General">
                  <c:v>7.5127600000000001</c:v>
                </c:pt>
                <c:pt idx="11164" formatCode="General">
                  <c:v>7.5134299999999996</c:v>
                </c:pt>
                <c:pt idx="11165" formatCode="General">
                  <c:v>7.5141</c:v>
                </c:pt>
                <c:pt idx="11166" formatCode="General">
                  <c:v>7.51478</c:v>
                </c:pt>
                <c:pt idx="11167" formatCode="General">
                  <c:v>7.5154500000000004</c:v>
                </c:pt>
                <c:pt idx="11168" formatCode="General">
                  <c:v>7.5161199999999999</c:v>
                </c:pt>
                <c:pt idx="11169" formatCode="General">
                  <c:v>7.5167900000000003</c:v>
                </c:pt>
                <c:pt idx="11170" formatCode="General">
                  <c:v>7.5174700000000003</c:v>
                </c:pt>
                <c:pt idx="11171" formatCode="General">
                  <c:v>7.5181399999999998</c:v>
                </c:pt>
                <c:pt idx="11172" formatCode="General">
                  <c:v>7.5188100000000002</c:v>
                </c:pt>
                <c:pt idx="11173" formatCode="General">
                  <c:v>7.5194900000000002</c:v>
                </c:pt>
                <c:pt idx="11174" formatCode="General">
                  <c:v>7.5201599999999997</c:v>
                </c:pt>
                <c:pt idx="11175" formatCode="General">
                  <c:v>7.5208300000000001</c:v>
                </c:pt>
                <c:pt idx="11176" formatCode="General">
                  <c:v>7.5215100000000001</c:v>
                </c:pt>
                <c:pt idx="11177" formatCode="General">
                  <c:v>7.5221799999999996</c:v>
                </c:pt>
                <c:pt idx="11178" formatCode="General">
                  <c:v>7.52285</c:v>
                </c:pt>
                <c:pt idx="11179" formatCode="General">
                  <c:v>7.5235200000000004</c:v>
                </c:pt>
                <c:pt idx="11180" formatCode="General">
                  <c:v>7.5242000000000004</c:v>
                </c:pt>
                <c:pt idx="11181" formatCode="General">
                  <c:v>7.5248699999999999</c:v>
                </c:pt>
                <c:pt idx="11182" formatCode="General">
                  <c:v>7.5255400000000003</c:v>
                </c:pt>
                <c:pt idx="11183" formatCode="General">
                  <c:v>7.5262200000000004</c:v>
                </c:pt>
                <c:pt idx="11184" formatCode="General">
                  <c:v>7.5268899999999999</c:v>
                </c:pt>
                <c:pt idx="11185" formatCode="General">
                  <c:v>7.5275600000000003</c:v>
                </c:pt>
                <c:pt idx="11186" formatCode="General">
                  <c:v>7.5282400000000003</c:v>
                </c:pt>
                <c:pt idx="11187" formatCode="General">
                  <c:v>7.5289099999999998</c:v>
                </c:pt>
                <c:pt idx="11188" formatCode="General">
                  <c:v>7.5295800000000002</c:v>
                </c:pt>
                <c:pt idx="11189" formatCode="General">
                  <c:v>7.5302499999999997</c:v>
                </c:pt>
                <c:pt idx="11190" formatCode="General">
                  <c:v>7.5309299999999997</c:v>
                </c:pt>
                <c:pt idx="11191" formatCode="General">
                  <c:v>7.5316000000000001</c:v>
                </c:pt>
                <c:pt idx="11192" formatCode="General">
                  <c:v>7.5322699999999996</c:v>
                </c:pt>
                <c:pt idx="11193" formatCode="General">
                  <c:v>7.5329499999999996</c:v>
                </c:pt>
                <c:pt idx="11194" formatCode="General">
                  <c:v>7.53362</c:v>
                </c:pt>
                <c:pt idx="11195" formatCode="General">
                  <c:v>7.5342900000000004</c:v>
                </c:pt>
                <c:pt idx="11196" formatCode="General">
                  <c:v>7.5349700000000004</c:v>
                </c:pt>
                <c:pt idx="11197" formatCode="General">
                  <c:v>7.5356399999999999</c:v>
                </c:pt>
                <c:pt idx="11198" formatCode="General">
                  <c:v>7.5363100000000003</c:v>
                </c:pt>
                <c:pt idx="11199" formatCode="General">
                  <c:v>7.5369799999999998</c:v>
                </c:pt>
                <c:pt idx="11200" formatCode="General">
                  <c:v>7.5376599999999998</c:v>
                </c:pt>
                <c:pt idx="11201" formatCode="General">
                  <c:v>7.5383300000000002</c:v>
                </c:pt>
                <c:pt idx="11202" formatCode="General">
                  <c:v>7.5389999999999997</c:v>
                </c:pt>
                <c:pt idx="11203" formatCode="General">
                  <c:v>7.5396799999999997</c:v>
                </c:pt>
                <c:pt idx="11204" formatCode="General">
                  <c:v>7.5403500000000001</c:v>
                </c:pt>
                <c:pt idx="11205" formatCode="General">
                  <c:v>7.5410199999999996</c:v>
                </c:pt>
                <c:pt idx="11206" formatCode="General">
                  <c:v>7.5416999999999996</c:v>
                </c:pt>
                <c:pt idx="11207" formatCode="General">
                  <c:v>7.54237</c:v>
                </c:pt>
                <c:pt idx="11208" formatCode="General">
                  <c:v>7.5430400000000004</c:v>
                </c:pt>
                <c:pt idx="11209" formatCode="General">
                  <c:v>7.5437099999999999</c:v>
                </c:pt>
                <c:pt idx="11210" formatCode="General">
                  <c:v>7.5443899999999999</c:v>
                </c:pt>
                <c:pt idx="11211" formatCode="General">
                  <c:v>7.5450600000000003</c:v>
                </c:pt>
                <c:pt idx="11212" formatCode="General">
                  <c:v>7.5457299999999998</c:v>
                </c:pt>
                <c:pt idx="11213" formatCode="General">
                  <c:v>7.5464099999999998</c:v>
                </c:pt>
                <c:pt idx="11214" formatCode="General">
                  <c:v>7.5470800000000002</c:v>
                </c:pt>
                <c:pt idx="11215" formatCode="General">
                  <c:v>7.5477499999999997</c:v>
                </c:pt>
                <c:pt idx="11216" formatCode="General">
                  <c:v>7.5484299999999998</c:v>
                </c:pt>
                <c:pt idx="11217" formatCode="General">
                  <c:v>7.5491000000000001</c:v>
                </c:pt>
                <c:pt idx="11218" formatCode="General">
                  <c:v>7.5497699999999996</c:v>
                </c:pt>
                <c:pt idx="11219" formatCode="General">
                  <c:v>7.55044</c:v>
                </c:pt>
                <c:pt idx="11220" formatCode="General">
                  <c:v>7.5511200000000001</c:v>
                </c:pt>
                <c:pt idx="11221" formatCode="General">
                  <c:v>7.5517899999999996</c:v>
                </c:pt>
                <c:pt idx="11222" formatCode="General">
                  <c:v>7.55246</c:v>
                </c:pt>
                <c:pt idx="11223" formatCode="General">
                  <c:v>7.55314</c:v>
                </c:pt>
                <c:pt idx="11224" formatCode="General">
                  <c:v>7.5538100000000004</c:v>
                </c:pt>
                <c:pt idx="11225" formatCode="General">
                  <c:v>7.5544799999999999</c:v>
                </c:pt>
                <c:pt idx="11226" formatCode="General">
                  <c:v>7.5551599999999999</c:v>
                </c:pt>
                <c:pt idx="11227" formatCode="General">
                  <c:v>7.5558300000000003</c:v>
                </c:pt>
                <c:pt idx="11228" formatCode="General">
                  <c:v>7.5564999999999998</c:v>
                </c:pt>
                <c:pt idx="11229" formatCode="General">
                  <c:v>7.5571700000000002</c:v>
                </c:pt>
                <c:pt idx="11230" formatCode="General">
                  <c:v>7.5578500000000002</c:v>
                </c:pt>
                <c:pt idx="11231" formatCode="General">
                  <c:v>7.5585199999999997</c:v>
                </c:pt>
                <c:pt idx="11232" formatCode="General">
                  <c:v>7.5591900000000001</c:v>
                </c:pt>
                <c:pt idx="11233" formatCode="General">
                  <c:v>7.5598700000000001</c:v>
                </c:pt>
                <c:pt idx="11234" formatCode="General">
                  <c:v>7.5605399999999996</c:v>
                </c:pt>
                <c:pt idx="11235" formatCode="General">
                  <c:v>7.56121</c:v>
                </c:pt>
                <c:pt idx="11236" formatCode="General">
                  <c:v>7.56189</c:v>
                </c:pt>
                <c:pt idx="11237" formatCode="General">
                  <c:v>7.5625600000000004</c:v>
                </c:pt>
                <c:pt idx="11238" formatCode="General">
                  <c:v>7.5632299999999999</c:v>
                </c:pt>
                <c:pt idx="11239" formatCode="General">
                  <c:v>7.5639000000000003</c:v>
                </c:pt>
                <c:pt idx="11240" formatCode="General">
                  <c:v>7.5645800000000003</c:v>
                </c:pt>
                <c:pt idx="11241" formatCode="General">
                  <c:v>7.5652499999999998</c:v>
                </c:pt>
                <c:pt idx="11242" formatCode="General">
                  <c:v>7.5659200000000002</c:v>
                </c:pt>
                <c:pt idx="11243" formatCode="General">
                  <c:v>7.5666000000000002</c:v>
                </c:pt>
                <c:pt idx="11244" formatCode="General">
                  <c:v>7.5672699999999997</c:v>
                </c:pt>
                <c:pt idx="11245" formatCode="General">
                  <c:v>7.5679400000000001</c:v>
                </c:pt>
                <c:pt idx="11246" formatCode="General">
                  <c:v>7.5686200000000001</c:v>
                </c:pt>
                <c:pt idx="11247" formatCode="General">
                  <c:v>7.5692899999999996</c:v>
                </c:pt>
                <c:pt idx="11248" formatCode="General">
                  <c:v>7.56996</c:v>
                </c:pt>
                <c:pt idx="11249" formatCode="General">
                  <c:v>7.5706300000000004</c:v>
                </c:pt>
                <c:pt idx="11250" formatCode="General">
                  <c:v>7.5713100000000004</c:v>
                </c:pt>
                <c:pt idx="11251" formatCode="General">
                  <c:v>7.5719799999999999</c:v>
                </c:pt>
                <c:pt idx="11252" formatCode="General">
                  <c:v>7.5726500000000003</c:v>
                </c:pt>
                <c:pt idx="11253" formatCode="General">
                  <c:v>7.5733300000000003</c:v>
                </c:pt>
                <c:pt idx="11254" formatCode="General">
                  <c:v>7.5739999999999998</c:v>
                </c:pt>
                <c:pt idx="11255" formatCode="General">
                  <c:v>7.5746700000000002</c:v>
                </c:pt>
                <c:pt idx="11256" formatCode="General">
                  <c:v>7.5753500000000003</c:v>
                </c:pt>
                <c:pt idx="11257" formatCode="General">
                  <c:v>7.5760199999999998</c:v>
                </c:pt>
                <c:pt idx="11258" formatCode="General">
                  <c:v>7.5766900000000001</c:v>
                </c:pt>
                <c:pt idx="11259" formatCode="General">
                  <c:v>7.5773599999999997</c:v>
                </c:pt>
                <c:pt idx="11260" formatCode="General">
                  <c:v>7.5780399999999997</c:v>
                </c:pt>
                <c:pt idx="11261" formatCode="General">
                  <c:v>7.5787100000000001</c:v>
                </c:pt>
                <c:pt idx="11262" formatCode="General">
                  <c:v>7.5793799999999996</c:v>
                </c:pt>
                <c:pt idx="11263" formatCode="General">
                  <c:v>7.5800599999999996</c:v>
                </c:pt>
                <c:pt idx="11264" formatCode="General">
                  <c:v>7.58073</c:v>
                </c:pt>
                <c:pt idx="11265" formatCode="General">
                  <c:v>7.5814000000000004</c:v>
                </c:pt>
                <c:pt idx="11266" formatCode="General">
                  <c:v>7.5820800000000004</c:v>
                </c:pt>
                <c:pt idx="11267" formatCode="General">
                  <c:v>7.5827499999999999</c:v>
                </c:pt>
                <c:pt idx="11268" formatCode="General">
                  <c:v>7.5834200000000003</c:v>
                </c:pt>
                <c:pt idx="11269" formatCode="General">
                  <c:v>7.5840899999999998</c:v>
                </c:pt>
                <c:pt idx="11270" formatCode="General">
                  <c:v>7.5847699999999998</c:v>
                </c:pt>
                <c:pt idx="11271" formatCode="General">
                  <c:v>7.5854400000000002</c:v>
                </c:pt>
                <c:pt idx="11272" formatCode="General">
                  <c:v>7.5861099999999997</c:v>
                </c:pt>
                <c:pt idx="11273" formatCode="General">
                  <c:v>7.5867899999999997</c:v>
                </c:pt>
                <c:pt idx="11274" formatCode="General">
                  <c:v>7.5874600000000001</c:v>
                </c:pt>
                <c:pt idx="11275" formatCode="General">
                  <c:v>7.5881299999999996</c:v>
                </c:pt>
                <c:pt idx="11276" formatCode="General">
                  <c:v>7.5888099999999996</c:v>
                </c:pt>
                <c:pt idx="11277" formatCode="General">
                  <c:v>7.58948</c:v>
                </c:pt>
                <c:pt idx="11278" formatCode="General">
                  <c:v>7.5901500000000004</c:v>
                </c:pt>
                <c:pt idx="11279" formatCode="General">
                  <c:v>7.5908300000000004</c:v>
                </c:pt>
                <c:pt idx="11280" formatCode="General">
                  <c:v>7.5914999999999999</c:v>
                </c:pt>
                <c:pt idx="11281" formatCode="General">
                  <c:v>7.5921700000000003</c:v>
                </c:pt>
                <c:pt idx="11282" formatCode="General">
                  <c:v>7.5928399999999998</c:v>
                </c:pt>
                <c:pt idx="11283" formatCode="General">
                  <c:v>7.5935199999999998</c:v>
                </c:pt>
                <c:pt idx="11284" formatCode="General">
                  <c:v>7.5941900000000002</c:v>
                </c:pt>
                <c:pt idx="11285" formatCode="General">
                  <c:v>7.5948599999999997</c:v>
                </c:pt>
                <c:pt idx="11286" formatCode="General">
                  <c:v>7.5955399999999997</c:v>
                </c:pt>
                <c:pt idx="11287" formatCode="General">
                  <c:v>7.5962100000000001</c:v>
                </c:pt>
                <c:pt idx="11288" formatCode="General">
                  <c:v>7.5968799999999996</c:v>
                </c:pt>
                <c:pt idx="11289" formatCode="General">
                  <c:v>7.5975599999999996</c:v>
                </c:pt>
                <c:pt idx="11290" formatCode="General">
                  <c:v>7.59823</c:v>
                </c:pt>
                <c:pt idx="11291" formatCode="General">
                  <c:v>7.5989000000000004</c:v>
                </c:pt>
                <c:pt idx="11292" formatCode="General">
                  <c:v>7.5995699999999999</c:v>
                </c:pt>
                <c:pt idx="11293" formatCode="General">
                  <c:v>7.60025</c:v>
                </c:pt>
                <c:pt idx="11294" formatCode="General">
                  <c:v>7.6009200000000003</c:v>
                </c:pt>
                <c:pt idx="11295" formatCode="General">
                  <c:v>7.6015899999999998</c:v>
                </c:pt>
                <c:pt idx="11296" formatCode="General">
                  <c:v>7.6022699999999999</c:v>
                </c:pt>
                <c:pt idx="11297" formatCode="General">
                  <c:v>7.6029400000000003</c:v>
                </c:pt>
                <c:pt idx="11298" formatCode="General">
                  <c:v>7.6036099999999998</c:v>
                </c:pt>
                <c:pt idx="11299" formatCode="General">
                  <c:v>7.6042899999999998</c:v>
                </c:pt>
                <c:pt idx="11300" formatCode="General">
                  <c:v>7.6049600000000002</c:v>
                </c:pt>
                <c:pt idx="11301" formatCode="General">
                  <c:v>7.6056299999999997</c:v>
                </c:pt>
                <c:pt idx="11302" formatCode="General">
                  <c:v>7.6063000000000001</c:v>
                </c:pt>
                <c:pt idx="11303" formatCode="General">
                  <c:v>7.6069800000000001</c:v>
                </c:pt>
                <c:pt idx="11304" formatCode="General">
                  <c:v>7.6076499999999996</c:v>
                </c:pt>
                <c:pt idx="11305" formatCode="General">
                  <c:v>7.60832</c:v>
                </c:pt>
                <c:pt idx="11306" formatCode="General">
                  <c:v>7.609</c:v>
                </c:pt>
                <c:pt idx="11307" formatCode="General">
                  <c:v>7.6096700000000004</c:v>
                </c:pt>
                <c:pt idx="11308" formatCode="General">
                  <c:v>7.6103399999999999</c:v>
                </c:pt>
                <c:pt idx="11309" formatCode="General">
                  <c:v>7.6110199999999999</c:v>
                </c:pt>
                <c:pt idx="11310" formatCode="General">
                  <c:v>7.6116900000000003</c:v>
                </c:pt>
                <c:pt idx="11311" formatCode="General">
                  <c:v>7.6123599999999998</c:v>
                </c:pt>
                <c:pt idx="11312" formatCode="General">
                  <c:v>7.6130300000000002</c:v>
                </c:pt>
                <c:pt idx="11313" formatCode="General">
                  <c:v>7.6137100000000002</c:v>
                </c:pt>
                <c:pt idx="11314" formatCode="General">
                  <c:v>7.6143799999999997</c:v>
                </c:pt>
                <c:pt idx="11315" formatCode="General">
                  <c:v>7.6150500000000001</c:v>
                </c:pt>
                <c:pt idx="11316" formatCode="General">
                  <c:v>7.6157300000000001</c:v>
                </c:pt>
                <c:pt idx="11317" formatCode="General">
                  <c:v>7.6163999999999996</c:v>
                </c:pt>
                <c:pt idx="11318" formatCode="General">
                  <c:v>7.61707</c:v>
                </c:pt>
                <c:pt idx="11319" formatCode="General">
                  <c:v>7.61775</c:v>
                </c:pt>
                <c:pt idx="11320" formatCode="General">
                  <c:v>7.6184200000000004</c:v>
                </c:pt>
                <c:pt idx="11321" formatCode="General">
                  <c:v>7.6190899999999999</c:v>
                </c:pt>
                <c:pt idx="11322" formatCode="General">
                  <c:v>7.6197600000000003</c:v>
                </c:pt>
                <c:pt idx="11323" formatCode="General">
                  <c:v>7.6204400000000003</c:v>
                </c:pt>
                <c:pt idx="11324" formatCode="General">
                  <c:v>7.6211099999999998</c:v>
                </c:pt>
                <c:pt idx="11325" formatCode="General">
                  <c:v>7.6217800000000002</c:v>
                </c:pt>
                <c:pt idx="11326" formatCode="General">
                  <c:v>7.6224600000000002</c:v>
                </c:pt>
                <c:pt idx="11327" formatCode="General">
                  <c:v>7.6231299999999997</c:v>
                </c:pt>
                <c:pt idx="11328" formatCode="General">
                  <c:v>7.6238000000000001</c:v>
                </c:pt>
                <c:pt idx="11329" formatCode="General">
                  <c:v>7.6244800000000001</c:v>
                </c:pt>
                <c:pt idx="11330" formatCode="General">
                  <c:v>7.6251499999999997</c:v>
                </c:pt>
                <c:pt idx="11331" formatCode="General">
                  <c:v>7.62582</c:v>
                </c:pt>
                <c:pt idx="11332" formatCode="General">
                  <c:v>7.6264900000000004</c:v>
                </c:pt>
                <c:pt idx="11333" formatCode="General">
                  <c:v>7.6271699999999996</c:v>
                </c:pt>
                <c:pt idx="11334" formatCode="General">
                  <c:v>7.62784</c:v>
                </c:pt>
                <c:pt idx="11335" formatCode="General">
                  <c:v>7.6285100000000003</c:v>
                </c:pt>
                <c:pt idx="11336" formatCode="General">
                  <c:v>7.6291900000000004</c:v>
                </c:pt>
                <c:pt idx="11337" formatCode="General">
                  <c:v>7.6298599999999999</c:v>
                </c:pt>
                <c:pt idx="11338" formatCode="General">
                  <c:v>7.6305300000000003</c:v>
                </c:pt>
                <c:pt idx="11339" formatCode="General">
                  <c:v>7.6312100000000003</c:v>
                </c:pt>
                <c:pt idx="11340" formatCode="General">
                  <c:v>7.6318799999999998</c:v>
                </c:pt>
                <c:pt idx="11341" formatCode="General">
                  <c:v>7.6325500000000002</c:v>
                </c:pt>
                <c:pt idx="11342" formatCode="General">
                  <c:v>7.6332199999999997</c:v>
                </c:pt>
                <c:pt idx="11343" formatCode="General">
                  <c:v>7.6338999999999997</c:v>
                </c:pt>
                <c:pt idx="11344" formatCode="General">
                  <c:v>7.6345700000000001</c:v>
                </c:pt>
                <c:pt idx="11345" formatCode="General">
                  <c:v>7.6352399999999996</c:v>
                </c:pt>
                <c:pt idx="11346" formatCode="General">
                  <c:v>7.6359199999999996</c:v>
                </c:pt>
                <c:pt idx="11347" formatCode="General">
                  <c:v>7.63659</c:v>
                </c:pt>
                <c:pt idx="11348" formatCode="General">
                  <c:v>7.6372600000000004</c:v>
                </c:pt>
                <c:pt idx="11349" formatCode="General">
                  <c:v>7.6379400000000004</c:v>
                </c:pt>
                <c:pt idx="11350" formatCode="General">
                  <c:v>7.6386099999999999</c:v>
                </c:pt>
                <c:pt idx="11351" formatCode="General">
                  <c:v>7.6392800000000003</c:v>
                </c:pt>
                <c:pt idx="11352" formatCode="General">
                  <c:v>7.6399499999999998</c:v>
                </c:pt>
                <c:pt idx="11353" formatCode="General">
                  <c:v>7.6406299999999998</c:v>
                </c:pt>
                <c:pt idx="11354" formatCode="General">
                  <c:v>7.6413000000000002</c:v>
                </c:pt>
                <c:pt idx="11355" formatCode="General">
                  <c:v>7.6419699999999997</c:v>
                </c:pt>
                <c:pt idx="11356" formatCode="General">
                  <c:v>7.6426499999999997</c:v>
                </c:pt>
                <c:pt idx="11357" formatCode="General">
                  <c:v>7.6433200000000001</c:v>
                </c:pt>
                <c:pt idx="11358" formatCode="General">
                  <c:v>7.6439899999999996</c:v>
                </c:pt>
                <c:pt idx="11359" formatCode="General">
                  <c:v>7.6446699999999996</c:v>
                </c:pt>
                <c:pt idx="11360" formatCode="General">
                  <c:v>7.64534</c:v>
                </c:pt>
                <c:pt idx="11361" formatCode="General">
                  <c:v>7.6460100000000004</c:v>
                </c:pt>
                <c:pt idx="11362" formatCode="General">
                  <c:v>7.6466799999999999</c:v>
                </c:pt>
                <c:pt idx="11363" formatCode="General">
                  <c:v>7.6473599999999999</c:v>
                </c:pt>
                <c:pt idx="11364" formatCode="General">
                  <c:v>7.6480300000000003</c:v>
                </c:pt>
                <c:pt idx="11365" formatCode="General">
                  <c:v>7.6486999999999998</c:v>
                </c:pt>
                <c:pt idx="11366" formatCode="General">
                  <c:v>7.6493799999999998</c:v>
                </c:pt>
                <c:pt idx="11367" formatCode="General">
                  <c:v>7.6500500000000002</c:v>
                </c:pt>
                <c:pt idx="11368" formatCode="General">
                  <c:v>7.6507199999999997</c:v>
                </c:pt>
                <c:pt idx="11369" formatCode="General">
                  <c:v>7.6513999999999998</c:v>
                </c:pt>
                <c:pt idx="11370" formatCode="General">
                  <c:v>7.6520700000000001</c:v>
                </c:pt>
                <c:pt idx="11371" formatCode="General">
                  <c:v>7.6527399999999997</c:v>
                </c:pt>
                <c:pt idx="11372" formatCode="General">
                  <c:v>7.65341</c:v>
                </c:pt>
                <c:pt idx="11373" formatCode="General">
                  <c:v>7.6540900000000001</c:v>
                </c:pt>
                <c:pt idx="11374" formatCode="General">
                  <c:v>7.6547599999999996</c:v>
                </c:pt>
                <c:pt idx="11375" formatCode="General">
                  <c:v>7.65543</c:v>
                </c:pt>
                <c:pt idx="11376" formatCode="General">
                  <c:v>7.65611</c:v>
                </c:pt>
                <c:pt idx="11377" formatCode="General">
                  <c:v>7.6567800000000004</c:v>
                </c:pt>
                <c:pt idx="11378" formatCode="General">
                  <c:v>7.6574499999999999</c:v>
                </c:pt>
                <c:pt idx="11379" formatCode="General">
                  <c:v>7.6581299999999999</c:v>
                </c:pt>
                <c:pt idx="11380" formatCode="General">
                  <c:v>7.6588000000000003</c:v>
                </c:pt>
                <c:pt idx="11381" formatCode="General">
                  <c:v>7.6594699999999998</c:v>
                </c:pt>
                <c:pt idx="11382" formatCode="General">
                  <c:v>7.6601400000000002</c:v>
                </c:pt>
                <c:pt idx="11383" formatCode="General">
                  <c:v>7.6608200000000002</c:v>
                </c:pt>
                <c:pt idx="11384" formatCode="General">
                  <c:v>7.6614899999999997</c:v>
                </c:pt>
                <c:pt idx="11385" formatCode="General">
                  <c:v>7.6621600000000001</c:v>
                </c:pt>
                <c:pt idx="11386" formatCode="General">
                  <c:v>7.6628400000000001</c:v>
                </c:pt>
                <c:pt idx="11387" formatCode="General">
                  <c:v>7.6635099999999996</c:v>
                </c:pt>
                <c:pt idx="11388" formatCode="General">
                  <c:v>7.66418</c:v>
                </c:pt>
                <c:pt idx="11389" formatCode="General">
                  <c:v>7.66486</c:v>
                </c:pt>
                <c:pt idx="11390" formatCode="General">
                  <c:v>7.6655300000000004</c:v>
                </c:pt>
                <c:pt idx="11391" formatCode="General">
                  <c:v>7.6661999999999999</c:v>
                </c:pt>
                <c:pt idx="11392" formatCode="General">
                  <c:v>7.6668700000000003</c:v>
                </c:pt>
                <c:pt idx="11393" formatCode="General">
                  <c:v>7.6675500000000003</c:v>
                </c:pt>
                <c:pt idx="11394" formatCode="General">
                  <c:v>7.6682199999999998</c:v>
                </c:pt>
                <c:pt idx="11395" formatCode="General">
                  <c:v>7.6688900000000002</c:v>
                </c:pt>
                <c:pt idx="11396" formatCode="General">
                  <c:v>7.6695700000000002</c:v>
                </c:pt>
                <c:pt idx="11397" formatCode="General">
                  <c:v>7.6702399999999997</c:v>
                </c:pt>
                <c:pt idx="11398" formatCode="General">
                  <c:v>7.6709100000000001</c:v>
                </c:pt>
                <c:pt idx="11399" formatCode="General">
                  <c:v>7.6715900000000001</c:v>
                </c:pt>
                <c:pt idx="11400" formatCode="General">
                  <c:v>7.6722599999999996</c:v>
                </c:pt>
                <c:pt idx="11401" formatCode="General">
                  <c:v>7.67293</c:v>
                </c:pt>
                <c:pt idx="11402" formatCode="General">
                  <c:v>7.6736000000000004</c:v>
                </c:pt>
                <c:pt idx="11403" formatCode="General">
                  <c:v>7.6742800000000004</c:v>
                </c:pt>
                <c:pt idx="11404" formatCode="General">
                  <c:v>7.6749499999999999</c:v>
                </c:pt>
                <c:pt idx="11405" formatCode="General">
                  <c:v>7.6756200000000003</c:v>
                </c:pt>
                <c:pt idx="11406" formatCode="General">
                  <c:v>7.6763000000000003</c:v>
                </c:pt>
                <c:pt idx="11407" formatCode="General">
                  <c:v>7.6769699999999998</c:v>
                </c:pt>
                <c:pt idx="11408" formatCode="General">
                  <c:v>7.6776400000000002</c:v>
                </c:pt>
                <c:pt idx="11409" formatCode="General">
                  <c:v>7.6783200000000003</c:v>
                </c:pt>
                <c:pt idx="11410" formatCode="General">
                  <c:v>7.6789899999999998</c:v>
                </c:pt>
                <c:pt idx="11411" formatCode="General">
                  <c:v>7.6796600000000002</c:v>
                </c:pt>
                <c:pt idx="11412" formatCode="General">
                  <c:v>7.6803299999999997</c:v>
                </c:pt>
                <c:pt idx="11413" formatCode="General">
                  <c:v>7.6810099999999997</c:v>
                </c:pt>
                <c:pt idx="11414" formatCode="General">
                  <c:v>7.6816800000000001</c:v>
                </c:pt>
                <c:pt idx="11415" formatCode="General">
                  <c:v>7.6823499999999996</c:v>
                </c:pt>
                <c:pt idx="11416" formatCode="General">
                  <c:v>7.6830299999999996</c:v>
                </c:pt>
                <c:pt idx="11417" formatCode="General">
                  <c:v>7.6837</c:v>
                </c:pt>
                <c:pt idx="11418" formatCode="General">
                  <c:v>7.6843700000000004</c:v>
                </c:pt>
                <c:pt idx="11419" formatCode="General">
                  <c:v>7.6850500000000004</c:v>
                </c:pt>
                <c:pt idx="11420" formatCode="General">
                  <c:v>7.6857199999999999</c:v>
                </c:pt>
                <c:pt idx="11421" formatCode="General">
                  <c:v>7.6863900000000003</c:v>
                </c:pt>
                <c:pt idx="11422" formatCode="General">
                  <c:v>7.6870599999999998</c:v>
                </c:pt>
                <c:pt idx="11423" formatCode="General">
                  <c:v>7.6877399999999998</c:v>
                </c:pt>
                <c:pt idx="11424" formatCode="General">
                  <c:v>7.6884100000000002</c:v>
                </c:pt>
                <c:pt idx="11425" formatCode="General">
                  <c:v>7.6890799999999997</c:v>
                </c:pt>
                <c:pt idx="11426" formatCode="General">
                  <c:v>7.6897599999999997</c:v>
                </c:pt>
                <c:pt idx="11427" formatCode="General">
                  <c:v>7.6904300000000001</c:v>
                </c:pt>
                <c:pt idx="11428" formatCode="General">
                  <c:v>7.6910999999999996</c:v>
                </c:pt>
                <c:pt idx="11429" formatCode="General">
                  <c:v>7.6917799999999996</c:v>
                </c:pt>
                <c:pt idx="11430" formatCode="General">
                  <c:v>7.69245</c:v>
                </c:pt>
                <c:pt idx="11431" formatCode="General">
                  <c:v>7.6931200000000004</c:v>
                </c:pt>
                <c:pt idx="11432" formatCode="General">
                  <c:v>7.6937899999999999</c:v>
                </c:pt>
                <c:pt idx="11433" formatCode="General">
                  <c:v>7.6944699999999999</c:v>
                </c:pt>
                <c:pt idx="11434" formatCode="General">
                  <c:v>7.6951400000000003</c:v>
                </c:pt>
                <c:pt idx="11435" formatCode="General">
                  <c:v>7.6958099999999998</c:v>
                </c:pt>
                <c:pt idx="11436" formatCode="General">
                  <c:v>7.6964899999999998</c:v>
                </c:pt>
                <c:pt idx="11437" formatCode="General">
                  <c:v>7.6971600000000002</c:v>
                </c:pt>
                <c:pt idx="11438" formatCode="General">
                  <c:v>7.6978299999999997</c:v>
                </c:pt>
                <c:pt idx="11439" formatCode="General">
                  <c:v>7.6985099999999997</c:v>
                </c:pt>
                <c:pt idx="11440" formatCode="General">
                  <c:v>7.6991800000000001</c:v>
                </c:pt>
                <c:pt idx="11441" formatCode="General">
                  <c:v>7.6998499999999996</c:v>
                </c:pt>
                <c:pt idx="11442" formatCode="General">
                  <c:v>7.70052</c:v>
                </c:pt>
                <c:pt idx="11443" formatCode="General">
                  <c:v>7.7012</c:v>
                </c:pt>
                <c:pt idx="11444" formatCode="General">
                  <c:v>7.7018700000000004</c:v>
                </c:pt>
                <c:pt idx="11445" formatCode="General">
                  <c:v>7.7025399999999999</c:v>
                </c:pt>
                <c:pt idx="11446" formatCode="General">
                  <c:v>7.70322</c:v>
                </c:pt>
                <c:pt idx="11447" formatCode="General">
                  <c:v>7.7038900000000003</c:v>
                </c:pt>
                <c:pt idx="11448" formatCode="General">
                  <c:v>7.7045599999999999</c:v>
                </c:pt>
                <c:pt idx="11449" formatCode="General">
                  <c:v>7.7052399999999999</c:v>
                </c:pt>
                <c:pt idx="11450" formatCode="General">
                  <c:v>7.7059100000000003</c:v>
                </c:pt>
                <c:pt idx="11451" formatCode="General">
                  <c:v>7.7065799999999998</c:v>
                </c:pt>
                <c:pt idx="11452" formatCode="General">
                  <c:v>7.7072500000000002</c:v>
                </c:pt>
                <c:pt idx="11453" formatCode="General">
                  <c:v>7.7079300000000002</c:v>
                </c:pt>
                <c:pt idx="11454" formatCode="General">
                  <c:v>7.7085999999999997</c:v>
                </c:pt>
                <c:pt idx="11455" formatCode="General">
                  <c:v>7.7092700000000001</c:v>
                </c:pt>
                <c:pt idx="11456" formatCode="General">
                  <c:v>7.7099500000000001</c:v>
                </c:pt>
                <c:pt idx="11457" formatCode="General">
                  <c:v>7.7106199999999996</c:v>
                </c:pt>
                <c:pt idx="11458" formatCode="General">
                  <c:v>7.71129</c:v>
                </c:pt>
                <c:pt idx="11459" formatCode="General">
                  <c:v>7.71197</c:v>
                </c:pt>
                <c:pt idx="11460" formatCode="General">
                  <c:v>7.7126400000000004</c:v>
                </c:pt>
                <c:pt idx="11461" formatCode="General">
                  <c:v>7.7133099999999999</c:v>
                </c:pt>
                <c:pt idx="11462" formatCode="General">
                  <c:v>7.7139800000000003</c:v>
                </c:pt>
                <c:pt idx="11463" formatCode="General">
                  <c:v>7.7146600000000003</c:v>
                </c:pt>
                <c:pt idx="11464" formatCode="General">
                  <c:v>7.7153299999999998</c:v>
                </c:pt>
                <c:pt idx="11465" formatCode="General">
                  <c:v>7.7160000000000002</c:v>
                </c:pt>
                <c:pt idx="11466" formatCode="General">
                  <c:v>7.7166800000000002</c:v>
                </c:pt>
                <c:pt idx="11467" formatCode="General">
                  <c:v>7.7173499999999997</c:v>
                </c:pt>
                <c:pt idx="11468" formatCode="General">
                  <c:v>7.7180200000000001</c:v>
                </c:pt>
                <c:pt idx="11469" formatCode="General">
                  <c:v>7.7187000000000001</c:v>
                </c:pt>
                <c:pt idx="11470" formatCode="General">
                  <c:v>7.7193699999999996</c:v>
                </c:pt>
                <c:pt idx="11471" formatCode="General">
                  <c:v>7.72004</c:v>
                </c:pt>
                <c:pt idx="11472" formatCode="General">
                  <c:v>7.7207100000000004</c:v>
                </c:pt>
                <c:pt idx="11473" formatCode="General">
                  <c:v>7.7213900000000004</c:v>
                </c:pt>
                <c:pt idx="11474" formatCode="General">
                  <c:v>7.7220599999999999</c:v>
                </c:pt>
                <c:pt idx="11475" formatCode="General">
                  <c:v>7.7227300000000003</c:v>
                </c:pt>
                <c:pt idx="11476" formatCode="General">
                  <c:v>7.7234100000000003</c:v>
                </c:pt>
                <c:pt idx="11477" formatCode="General">
                  <c:v>7.7240799999999998</c:v>
                </c:pt>
                <c:pt idx="11478" formatCode="General">
                  <c:v>7.7247500000000002</c:v>
                </c:pt>
                <c:pt idx="11479" formatCode="General">
                  <c:v>7.7254300000000002</c:v>
                </c:pt>
                <c:pt idx="11480" formatCode="General">
                  <c:v>7.7260999999999997</c:v>
                </c:pt>
                <c:pt idx="11481" formatCode="General">
                  <c:v>7.7267700000000001</c:v>
                </c:pt>
                <c:pt idx="11482" formatCode="General">
                  <c:v>7.7274500000000002</c:v>
                </c:pt>
                <c:pt idx="11483" formatCode="General">
                  <c:v>7.7281199999999997</c:v>
                </c:pt>
                <c:pt idx="11484" formatCode="General">
                  <c:v>7.72879</c:v>
                </c:pt>
                <c:pt idx="11485" formatCode="General">
                  <c:v>7.7294600000000004</c:v>
                </c:pt>
                <c:pt idx="11486" formatCode="General">
                  <c:v>7.7301399999999996</c:v>
                </c:pt>
                <c:pt idx="11487" formatCode="General">
                  <c:v>7.73081</c:v>
                </c:pt>
                <c:pt idx="11488" formatCode="General">
                  <c:v>7.7314800000000004</c:v>
                </c:pt>
                <c:pt idx="11489" formatCode="General">
                  <c:v>7.7321600000000004</c:v>
                </c:pt>
                <c:pt idx="11490" formatCode="General">
                  <c:v>7.7328299999999999</c:v>
                </c:pt>
                <c:pt idx="11491" formatCode="General">
                  <c:v>7.7335000000000003</c:v>
                </c:pt>
                <c:pt idx="11492" formatCode="General">
                  <c:v>7.7341800000000003</c:v>
                </c:pt>
                <c:pt idx="11493" formatCode="General">
                  <c:v>7.7348499999999998</c:v>
                </c:pt>
                <c:pt idx="11494" formatCode="General">
                  <c:v>7.7355200000000002</c:v>
                </c:pt>
                <c:pt idx="11495" formatCode="General">
                  <c:v>7.7361899999999997</c:v>
                </c:pt>
                <c:pt idx="11496" formatCode="General">
                  <c:v>7.7368699999999997</c:v>
                </c:pt>
                <c:pt idx="11497" formatCode="General">
                  <c:v>7.7375400000000001</c:v>
                </c:pt>
                <c:pt idx="11498" formatCode="General">
                  <c:v>7.7382099999999996</c:v>
                </c:pt>
                <c:pt idx="11499" formatCode="General">
                  <c:v>7.7388899999999996</c:v>
                </c:pt>
                <c:pt idx="11500" formatCode="General">
                  <c:v>7.73956</c:v>
                </c:pt>
                <c:pt idx="11501" formatCode="General">
                  <c:v>7.7402300000000004</c:v>
                </c:pt>
                <c:pt idx="11502" formatCode="General">
                  <c:v>7.7409100000000004</c:v>
                </c:pt>
                <c:pt idx="11503" formatCode="General">
                  <c:v>7.7415799999999999</c:v>
                </c:pt>
                <c:pt idx="11504" formatCode="General">
                  <c:v>7.7422500000000003</c:v>
                </c:pt>
                <c:pt idx="11505" formatCode="General">
                  <c:v>7.7429199999999998</c:v>
                </c:pt>
                <c:pt idx="11506" formatCode="General">
                  <c:v>7.7435999999999998</c:v>
                </c:pt>
                <c:pt idx="11507" formatCode="General">
                  <c:v>7.7442700000000002</c:v>
                </c:pt>
                <c:pt idx="11508" formatCode="General">
                  <c:v>7.7449399999999997</c:v>
                </c:pt>
                <c:pt idx="11509" formatCode="General">
                  <c:v>7.7456199999999997</c:v>
                </c:pt>
                <c:pt idx="11510" formatCode="General">
                  <c:v>7.7462900000000001</c:v>
                </c:pt>
                <c:pt idx="11511" formatCode="General">
                  <c:v>7.7469599999999996</c:v>
                </c:pt>
                <c:pt idx="11512" formatCode="General">
                  <c:v>7.7476399999999996</c:v>
                </c:pt>
                <c:pt idx="11513" formatCode="General">
                  <c:v>7.74831</c:v>
                </c:pt>
                <c:pt idx="11514" formatCode="General">
                  <c:v>7.7489800000000004</c:v>
                </c:pt>
                <c:pt idx="11515" formatCode="General">
                  <c:v>7.7496499999999999</c:v>
                </c:pt>
                <c:pt idx="11516" formatCode="General">
                  <c:v>7.7503299999999999</c:v>
                </c:pt>
                <c:pt idx="11517" formatCode="General">
                  <c:v>7.7510000000000003</c:v>
                </c:pt>
                <c:pt idx="11518" formatCode="General">
                  <c:v>7.7516699999999998</c:v>
                </c:pt>
                <c:pt idx="11519" formatCode="General">
                  <c:v>7.7523499999999999</c:v>
                </c:pt>
                <c:pt idx="11520" formatCode="General">
                  <c:v>7.7530200000000002</c:v>
                </c:pt>
                <c:pt idx="11521" formatCode="General">
                  <c:v>7.7536899999999997</c:v>
                </c:pt>
                <c:pt idx="11522" formatCode="General">
                  <c:v>7.7543699999999998</c:v>
                </c:pt>
                <c:pt idx="11523" formatCode="General">
                  <c:v>7.7550400000000002</c:v>
                </c:pt>
                <c:pt idx="11524" formatCode="General">
                  <c:v>7.7557099999999997</c:v>
                </c:pt>
                <c:pt idx="11525" formatCode="General">
                  <c:v>7.7563800000000001</c:v>
                </c:pt>
                <c:pt idx="11526" formatCode="General">
                  <c:v>7.7570600000000001</c:v>
                </c:pt>
                <c:pt idx="11527" formatCode="General">
                  <c:v>7.7577299999999996</c:v>
                </c:pt>
                <c:pt idx="11528" formatCode="General">
                  <c:v>7.7584</c:v>
                </c:pt>
                <c:pt idx="11529" formatCode="General">
                  <c:v>7.75908</c:v>
                </c:pt>
                <c:pt idx="11530" formatCode="General">
                  <c:v>7.7597500000000004</c:v>
                </c:pt>
                <c:pt idx="11531" formatCode="General">
                  <c:v>7.7604199999999999</c:v>
                </c:pt>
                <c:pt idx="11532" formatCode="General">
                  <c:v>7.7610999999999999</c:v>
                </c:pt>
                <c:pt idx="11533" formatCode="General">
                  <c:v>7.7617700000000003</c:v>
                </c:pt>
                <c:pt idx="11534" formatCode="General">
                  <c:v>7.7624399999999998</c:v>
                </c:pt>
                <c:pt idx="11535" formatCode="General">
                  <c:v>7.7631100000000002</c:v>
                </c:pt>
                <c:pt idx="11536" formatCode="General">
                  <c:v>7.7637900000000002</c:v>
                </c:pt>
                <c:pt idx="11537" formatCode="General">
                  <c:v>7.7644599999999997</c:v>
                </c:pt>
                <c:pt idx="11538" formatCode="General">
                  <c:v>7.7651300000000001</c:v>
                </c:pt>
                <c:pt idx="11539" formatCode="General">
                  <c:v>7.7658100000000001</c:v>
                </c:pt>
                <c:pt idx="11540" formatCode="General">
                  <c:v>7.7664799999999996</c:v>
                </c:pt>
                <c:pt idx="11541" formatCode="General">
                  <c:v>7.76715</c:v>
                </c:pt>
                <c:pt idx="11542" formatCode="General">
                  <c:v>7.76783</c:v>
                </c:pt>
                <c:pt idx="11543" formatCode="General">
                  <c:v>7.7685000000000004</c:v>
                </c:pt>
                <c:pt idx="11544" formatCode="General">
                  <c:v>7.7691699999999999</c:v>
                </c:pt>
                <c:pt idx="11545" formatCode="General">
                  <c:v>7.7698400000000003</c:v>
                </c:pt>
                <c:pt idx="11546" formatCode="General">
                  <c:v>7.7705200000000003</c:v>
                </c:pt>
                <c:pt idx="11547" formatCode="General">
                  <c:v>7.7711899999999998</c:v>
                </c:pt>
                <c:pt idx="11548" formatCode="General">
                  <c:v>7.7718600000000002</c:v>
                </c:pt>
                <c:pt idx="11549" formatCode="General">
                  <c:v>7.7725400000000002</c:v>
                </c:pt>
                <c:pt idx="11550" formatCode="General">
                  <c:v>7.7732099999999997</c:v>
                </c:pt>
                <c:pt idx="11551" formatCode="General">
                  <c:v>7.7738800000000001</c:v>
                </c:pt>
                <c:pt idx="11552" formatCode="General">
                  <c:v>7.7745600000000001</c:v>
                </c:pt>
                <c:pt idx="11553" formatCode="General">
                  <c:v>7.7752299999999996</c:v>
                </c:pt>
                <c:pt idx="11554" formatCode="General">
                  <c:v>7.7759</c:v>
                </c:pt>
                <c:pt idx="11555" formatCode="General">
                  <c:v>7.7765700000000004</c:v>
                </c:pt>
                <c:pt idx="11556" formatCode="General">
                  <c:v>7.7772500000000004</c:v>
                </c:pt>
                <c:pt idx="11557" formatCode="General">
                  <c:v>7.7779199999999999</c:v>
                </c:pt>
                <c:pt idx="11558" formatCode="General">
                  <c:v>7.7785900000000003</c:v>
                </c:pt>
                <c:pt idx="11559" formatCode="General">
                  <c:v>7.7792700000000004</c:v>
                </c:pt>
                <c:pt idx="11560" formatCode="General">
                  <c:v>7.7799399999999999</c:v>
                </c:pt>
                <c:pt idx="11561" formatCode="General">
                  <c:v>7.7806100000000002</c:v>
                </c:pt>
                <c:pt idx="11562" formatCode="General">
                  <c:v>7.7812900000000003</c:v>
                </c:pt>
                <c:pt idx="11563" formatCode="General">
                  <c:v>7.7819599999999998</c:v>
                </c:pt>
                <c:pt idx="11564" formatCode="General">
                  <c:v>7.7826300000000002</c:v>
                </c:pt>
                <c:pt idx="11565" formatCode="General">
                  <c:v>7.7832999999999997</c:v>
                </c:pt>
                <c:pt idx="11566" formatCode="General">
                  <c:v>7.7839799999999997</c:v>
                </c:pt>
                <c:pt idx="11567" formatCode="General">
                  <c:v>7.7846500000000001</c:v>
                </c:pt>
                <c:pt idx="11568" formatCode="General">
                  <c:v>7.7853199999999996</c:v>
                </c:pt>
                <c:pt idx="11569" formatCode="General">
                  <c:v>7.7859999999999996</c:v>
                </c:pt>
                <c:pt idx="11570" formatCode="General">
                  <c:v>7.78667</c:v>
                </c:pt>
                <c:pt idx="11571" formatCode="General">
                  <c:v>7.7873400000000004</c:v>
                </c:pt>
                <c:pt idx="11572" formatCode="General">
                  <c:v>7.7880200000000004</c:v>
                </c:pt>
                <c:pt idx="11573" formatCode="General">
                  <c:v>7.7886899999999999</c:v>
                </c:pt>
                <c:pt idx="11574" formatCode="General">
                  <c:v>7.7893600000000003</c:v>
                </c:pt>
                <c:pt idx="11575" formatCode="General">
                  <c:v>7.7900299999999998</c:v>
                </c:pt>
                <c:pt idx="11576" formatCode="General">
                  <c:v>7.7907099999999998</c:v>
                </c:pt>
                <c:pt idx="11577" formatCode="General">
                  <c:v>7.7913800000000002</c:v>
                </c:pt>
                <c:pt idx="11578" formatCode="General">
                  <c:v>7.7920499999999997</c:v>
                </c:pt>
                <c:pt idx="11579" formatCode="General">
                  <c:v>7.7927299999999997</c:v>
                </c:pt>
                <c:pt idx="11580" formatCode="General">
                  <c:v>7.7934000000000001</c:v>
                </c:pt>
                <c:pt idx="11581" formatCode="General">
                  <c:v>7.7940699999999996</c:v>
                </c:pt>
                <c:pt idx="11582" formatCode="General">
                  <c:v>7.7947499999999996</c:v>
                </c:pt>
                <c:pt idx="11583" formatCode="General">
                  <c:v>7.79542</c:v>
                </c:pt>
                <c:pt idx="11584" formatCode="General">
                  <c:v>7.7960900000000004</c:v>
                </c:pt>
                <c:pt idx="11585" formatCode="General">
                  <c:v>7.7967599999999999</c:v>
                </c:pt>
                <c:pt idx="11586" formatCode="General">
                  <c:v>7.7974399999999999</c:v>
                </c:pt>
                <c:pt idx="11587" formatCode="General">
                  <c:v>7.7981100000000003</c:v>
                </c:pt>
                <c:pt idx="11588" formatCode="General">
                  <c:v>7.7987799999999998</c:v>
                </c:pt>
                <c:pt idx="11589" formatCode="General">
                  <c:v>7.7994599999999998</c:v>
                </c:pt>
                <c:pt idx="11590" formatCode="General">
                  <c:v>7.8001300000000002</c:v>
                </c:pt>
                <c:pt idx="11591" formatCode="General">
                  <c:v>7.8007999999999997</c:v>
                </c:pt>
                <c:pt idx="11592" formatCode="General">
                  <c:v>7.8014799999999997</c:v>
                </c:pt>
                <c:pt idx="11593" formatCode="General">
                  <c:v>7.8021500000000001</c:v>
                </c:pt>
                <c:pt idx="11594" formatCode="General">
                  <c:v>7.8028199999999996</c:v>
                </c:pt>
                <c:pt idx="11595" formatCode="General">
                  <c:v>7.80349</c:v>
                </c:pt>
                <c:pt idx="11596" formatCode="General">
                  <c:v>7.8041700000000001</c:v>
                </c:pt>
                <c:pt idx="11597" formatCode="General">
                  <c:v>7.8048400000000004</c:v>
                </c:pt>
                <c:pt idx="11598" formatCode="General">
                  <c:v>7.8055099999999999</c:v>
                </c:pt>
                <c:pt idx="11599" formatCode="General">
                  <c:v>7.80619</c:v>
                </c:pt>
                <c:pt idx="11600" formatCode="General">
                  <c:v>7.8068600000000004</c:v>
                </c:pt>
                <c:pt idx="11601" formatCode="General">
                  <c:v>7.8075299999999999</c:v>
                </c:pt>
                <c:pt idx="11602" formatCode="General">
                  <c:v>7.8082099999999999</c:v>
                </c:pt>
                <c:pt idx="11603" formatCode="General">
                  <c:v>7.8088800000000003</c:v>
                </c:pt>
                <c:pt idx="11604" formatCode="General">
                  <c:v>7.8095499999999998</c:v>
                </c:pt>
                <c:pt idx="11605" formatCode="General">
                  <c:v>7.8102200000000002</c:v>
                </c:pt>
                <c:pt idx="11606" formatCode="General">
                  <c:v>7.8109000000000002</c:v>
                </c:pt>
                <c:pt idx="11607" formatCode="General">
                  <c:v>7.8115699999999997</c:v>
                </c:pt>
                <c:pt idx="11608" formatCode="General">
                  <c:v>7.8122400000000001</c:v>
                </c:pt>
                <c:pt idx="11609" formatCode="General">
                  <c:v>7.8129200000000001</c:v>
                </c:pt>
                <c:pt idx="11610" formatCode="General">
                  <c:v>7.8135899999999996</c:v>
                </c:pt>
                <c:pt idx="11611" formatCode="General">
                  <c:v>7.81426</c:v>
                </c:pt>
                <c:pt idx="11612" formatCode="General">
                  <c:v>7.81494</c:v>
                </c:pt>
                <c:pt idx="11613" formatCode="General">
                  <c:v>7.8156100000000004</c:v>
                </c:pt>
                <c:pt idx="11614" formatCode="General">
                  <c:v>7.8162799999999999</c:v>
                </c:pt>
                <c:pt idx="11615" formatCode="General">
                  <c:v>7.8169500000000003</c:v>
                </c:pt>
                <c:pt idx="11616" formatCode="General">
                  <c:v>7.8176300000000003</c:v>
                </c:pt>
                <c:pt idx="11617" formatCode="General">
                  <c:v>7.8182999999999998</c:v>
                </c:pt>
                <c:pt idx="11618" formatCode="General">
                  <c:v>7.8189700000000002</c:v>
                </c:pt>
                <c:pt idx="11619" formatCode="General">
                  <c:v>7.8196500000000002</c:v>
                </c:pt>
                <c:pt idx="11620" formatCode="General">
                  <c:v>7.8203199999999997</c:v>
                </c:pt>
                <c:pt idx="11621" formatCode="General">
                  <c:v>7.8209900000000001</c:v>
                </c:pt>
                <c:pt idx="11622" formatCode="General">
                  <c:v>7.8216700000000001</c:v>
                </c:pt>
                <c:pt idx="11623" formatCode="General">
                  <c:v>7.8223399999999996</c:v>
                </c:pt>
                <c:pt idx="11624" formatCode="General">
                  <c:v>7.82301</c:v>
                </c:pt>
                <c:pt idx="11625" formatCode="General">
                  <c:v>7.8236800000000004</c:v>
                </c:pt>
                <c:pt idx="11626" formatCode="General">
                  <c:v>7.8243600000000004</c:v>
                </c:pt>
                <c:pt idx="11627" formatCode="General">
                  <c:v>7.8250299999999999</c:v>
                </c:pt>
                <c:pt idx="11628" formatCode="General">
                  <c:v>7.8257000000000003</c:v>
                </c:pt>
                <c:pt idx="11629" formatCode="General">
                  <c:v>7.8263800000000003</c:v>
                </c:pt>
                <c:pt idx="11630" formatCode="General">
                  <c:v>7.8270499999999998</c:v>
                </c:pt>
                <c:pt idx="11631" formatCode="General">
                  <c:v>7.8277200000000002</c:v>
                </c:pt>
                <c:pt idx="11632" formatCode="General">
                  <c:v>7.8284000000000002</c:v>
                </c:pt>
                <c:pt idx="11633" formatCode="General">
                  <c:v>7.8290699999999998</c:v>
                </c:pt>
                <c:pt idx="11634" formatCode="General">
                  <c:v>7.8297400000000001</c:v>
                </c:pt>
                <c:pt idx="11635" formatCode="General">
                  <c:v>7.8304099999999996</c:v>
                </c:pt>
                <c:pt idx="11636" formatCode="General">
                  <c:v>7.8310899999999997</c:v>
                </c:pt>
                <c:pt idx="11637" formatCode="General">
                  <c:v>7.8317600000000001</c:v>
                </c:pt>
                <c:pt idx="11638" formatCode="General">
                  <c:v>7.8324299999999996</c:v>
                </c:pt>
                <c:pt idx="11639" formatCode="General">
                  <c:v>7.8331099999999996</c:v>
                </c:pt>
                <c:pt idx="11640" formatCode="General">
                  <c:v>7.83378</c:v>
                </c:pt>
                <c:pt idx="11641" formatCode="General">
                  <c:v>7.8344500000000004</c:v>
                </c:pt>
                <c:pt idx="11642" formatCode="General">
                  <c:v>7.8351300000000004</c:v>
                </c:pt>
                <c:pt idx="11643" formatCode="General">
                  <c:v>7.8357999999999999</c:v>
                </c:pt>
                <c:pt idx="11644" formatCode="General">
                  <c:v>7.8364700000000003</c:v>
                </c:pt>
                <c:pt idx="11645" formatCode="General">
                  <c:v>7.8371399999999998</c:v>
                </c:pt>
                <c:pt idx="11646" formatCode="General">
                  <c:v>7.8378199999999998</c:v>
                </c:pt>
                <c:pt idx="11647" formatCode="General">
                  <c:v>7.8384900000000002</c:v>
                </c:pt>
                <c:pt idx="11648" formatCode="General">
                  <c:v>7.8391599999999997</c:v>
                </c:pt>
                <c:pt idx="11649" formatCode="General">
                  <c:v>7.8398399999999997</c:v>
                </c:pt>
                <c:pt idx="11650" formatCode="General">
                  <c:v>7.8405100000000001</c:v>
                </c:pt>
                <c:pt idx="11651" formatCode="General">
                  <c:v>7.8411799999999996</c:v>
                </c:pt>
                <c:pt idx="11652" formatCode="General">
                  <c:v>7.8418599999999996</c:v>
                </c:pt>
                <c:pt idx="11653" formatCode="General">
                  <c:v>7.84253</c:v>
                </c:pt>
                <c:pt idx="11654" formatCode="General">
                  <c:v>7.8432000000000004</c:v>
                </c:pt>
                <c:pt idx="11655" formatCode="General">
                  <c:v>7.8438699999999999</c:v>
                </c:pt>
                <c:pt idx="11656" formatCode="General">
                  <c:v>7.8445499999999999</c:v>
                </c:pt>
                <c:pt idx="11657" formatCode="General">
                  <c:v>7.8452200000000003</c:v>
                </c:pt>
                <c:pt idx="11658" formatCode="General">
                  <c:v>7.8458899999999998</c:v>
                </c:pt>
                <c:pt idx="11659" formatCode="General">
                  <c:v>7.8465699999999998</c:v>
                </c:pt>
                <c:pt idx="11660" formatCode="General">
                  <c:v>7.8472400000000002</c:v>
                </c:pt>
                <c:pt idx="11661" formatCode="General">
                  <c:v>7.8479099999999997</c:v>
                </c:pt>
                <c:pt idx="11662" formatCode="General">
                  <c:v>7.8485899999999997</c:v>
                </c:pt>
                <c:pt idx="11663" formatCode="General">
                  <c:v>7.8492600000000001</c:v>
                </c:pt>
                <c:pt idx="11664" formatCode="General">
                  <c:v>7.8499299999999996</c:v>
                </c:pt>
                <c:pt idx="11665" formatCode="General">
                  <c:v>7.8506</c:v>
                </c:pt>
                <c:pt idx="11666" formatCode="General">
                  <c:v>7.85128</c:v>
                </c:pt>
                <c:pt idx="11667" formatCode="General">
                  <c:v>7.8519500000000004</c:v>
                </c:pt>
                <c:pt idx="11668" formatCode="General">
                  <c:v>7.8526199999999999</c:v>
                </c:pt>
                <c:pt idx="11669" formatCode="General">
                  <c:v>7.8532999999999999</c:v>
                </c:pt>
                <c:pt idx="11670" formatCode="General">
                  <c:v>7.8539700000000003</c:v>
                </c:pt>
                <c:pt idx="11671" formatCode="General">
                  <c:v>7.8546399999999998</c:v>
                </c:pt>
                <c:pt idx="11672" formatCode="General">
                  <c:v>7.8553199999999999</c:v>
                </c:pt>
                <c:pt idx="11673" formatCode="General">
                  <c:v>7.8559900000000003</c:v>
                </c:pt>
                <c:pt idx="11674" formatCode="General">
                  <c:v>7.8566599999999998</c:v>
                </c:pt>
                <c:pt idx="11675" formatCode="General">
                  <c:v>7.8573399999999998</c:v>
                </c:pt>
                <c:pt idx="11676" formatCode="General">
                  <c:v>7.8580100000000002</c:v>
                </c:pt>
                <c:pt idx="11677" formatCode="General">
                  <c:v>7.8586799999999997</c:v>
                </c:pt>
                <c:pt idx="11678" formatCode="General">
                  <c:v>7.8593500000000001</c:v>
                </c:pt>
                <c:pt idx="11679" formatCode="General">
                  <c:v>7.8600300000000001</c:v>
                </c:pt>
                <c:pt idx="11680" formatCode="General">
                  <c:v>7.8606999999999996</c:v>
                </c:pt>
                <c:pt idx="11681" formatCode="General">
                  <c:v>7.86137</c:v>
                </c:pt>
                <c:pt idx="11682" formatCode="General">
                  <c:v>7.86205</c:v>
                </c:pt>
                <c:pt idx="11683" formatCode="General">
                  <c:v>7.8627200000000004</c:v>
                </c:pt>
                <c:pt idx="11684" formatCode="General">
                  <c:v>7.8633899999999999</c:v>
                </c:pt>
                <c:pt idx="11685" formatCode="General">
                  <c:v>7.8640699999999999</c:v>
                </c:pt>
                <c:pt idx="11686" formatCode="General">
                  <c:v>7.8647400000000003</c:v>
                </c:pt>
                <c:pt idx="11687" formatCode="General">
                  <c:v>7.8654099999999998</c:v>
                </c:pt>
                <c:pt idx="11688" formatCode="General">
                  <c:v>7.8660800000000002</c:v>
                </c:pt>
                <c:pt idx="11689" formatCode="General">
                  <c:v>7.8667600000000002</c:v>
                </c:pt>
                <c:pt idx="11690" formatCode="General">
                  <c:v>7.8674299999999997</c:v>
                </c:pt>
                <c:pt idx="11691" formatCode="General">
                  <c:v>7.8681000000000001</c:v>
                </c:pt>
                <c:pt idx="11692" formatCode="General">
                  <c:v>7.8687800000000001</c:v>
                </c:pt>
                <c:pt idx="11693" formatCode="General">
                  <c:v>7.8694499999999996</c:v>
                </c:pt>
                <c:pt idx="11694" formatCode="General">
                  <c:v>7.87012</c:v>
                </c:pt>
                <c:pt idx="11695" formatCode="General">
                  <c:v>7.8708</c:v>
                </c:pt>
                <c:pt idx="11696" formatCode="General">
                  <c:v>7.8714700000000004</c:v>
                </c:pt>
                <c:pt idx="11697" formatCode="General">
                  <c:v>7.8721399999999999</c:v>
                </c:pt>
                <c:pt idx="11698" formatCode="General">
                  <c:v>7.8728100000000003</c:v>
                </c:pt>
                <c:pt idx="11699" formatCode="General">
                  <c:v>7.8734900000000003</c:v>
                </c:pt>
                <c:pt idx="11700" formatCode="General">
                  <c:v>7.8741599999999998</c:v>
                </c:pt>
                <c:pt idx="11701" formatCode="General">
                  <c:v>7.8748300000000002</c:v>
                </c:pt>
                <c:pt idx="11702" formatCode="General">
                  <c:v>7.8755100000000002</c:v>
                </c:pt>
                <c:pt idx="11703" formatCode="General">
                  <c:v>7.8761799999999997</c:v>
                </c:pt>
                <c:pt idx="11704" formatCode="General">
                  <c:v>7.8768500000000001</c:v>
                </c:pt>
                <c:pt idx="11705" formatCode="General">
                  <c:v>7.8775300000000001</c:v>
                </c:pt>
                <c:pt idx="11706" formatCode="General">
                  <c:v>7.8781999999999996</c:v>
                </c:pt>
                <c:pt idx="11707" formatCode="General">
                  <c:v>7.87887</c:v>
                </c:pt>
                <c:pt idx="11708" formatCode="General">
                  <c:v>7.8795400000000004</c:v>
                </c:pt>
                <c:pt idx="11709" formatCode="General">
                  <c:v>7.8802199999999996</c:v>
                </c:pt>
                <c:pt idx="11710" formatCode="General">
                  <c:v>7.88089</c:v>
                </c:pt>
                <c:pt idx="11711" formatCode="General">
                  <c:v>7.8815600000000003</c:v>
                </c:pt>
                <c:pt idx="11712" formatCode="General">
                  <c:v>7.8822400000000004</c:v>
                </c:pt>
                <c:pt idx="11713" formatCode="General">
                  <c:v>7.8829099999999999</c:v>
                </c:pt>
                <c:pt idx="11714" formatCode="General">
                  <c:v>7.8835800000000003</c:v>
                </c:pt>
                <c:pt idx="11715" formatCode="General">
                  <c:v>7.8842600000000003</c:v>
                </c:pt>
                <c:pt idx="11716" formatCode="General">
                  <c:v>7.8849299999999998</c:v>
                </c:pt>
                <c:pt idx="11717" formatCode="General">
                  <c:v>7.8856000000000002</c:v>
                </c:pt>
                <c:pt idx="11718" formatCode="General">
                  <c:v>7.8862699999999997</c:v>
                </c:pt>
                <c:pt idx="11719" formatCode="General">
                  <c:v>7.8869499999999997</c:v>
                </c:pt>
                <c:pt idx="11720" formatCode="General">
                  <c:v>7.8876200000000001</c:v>
                </c:pt>
                <c:pt idx="11721" formatCode="General">
                  <c:v>7.8882899999999996</c:v>
                </c:pt>
                <c:pt idx="11722" formatCode="General">
                  <c:v>7.8889699999999996</c:v>
                </c:pt>
                <c:pt idx="11723" formatCode="General">
                  <c:v>7.88964</c:v>
                </c:pt>
                <c:pt idx="11724" formatCode="General">
                  <c:v>7.8903100000000004</c:v>
                </c:pt>
                <c:pt idx="11725" formatCode="General">
                  <c:v>7.8909900000000004</c:v>
                </c:pt>
                <c:pt idx="11726" formatCode="General">
                  <c:v>7.8916599999999999</c:v>
                </c:pt>
                <c:pt idx="11727" formatCode="General">
                  <c:v>7.8923300000000003</c:v>
                </c:pt>
                <c:pt idx="11728" formatCode="General">
                  <c:v>7.8929999999999998</c:v>
                </c:pt>
                <c:pt idx="11729" formatCode="General">
                  <c:v>7.8936799999999998</c:v>
                </c:pt>
                <c:pt idx="11730" formatCode="General">
                  <c:v>7.8943500000000002</c:v>
                </c:pt>
                <c:pt idx="11731" formatCode="General">
                  <c:v>7.8950199999999997</c:v>
                </c:pt>
                <c:pt idx="11732" formatCode="General">
                  <c:v>7.8956999999999997</c:v>
                </c:pt>
                <c:pt idx="11733" formatCode="General">
                  <c:v>7.8963700000000001</c:v>
                </c:pt>
                <c:pt idx="11734" formatCode="General">
                  <c:v>7.8970399999999996</c:v>
                </c:pt>
                <c:pt idx="11735" formatCode="General">
                  <c:v>7.8977199999999996</c:v>
                </c:pt>
                <c:pt idx="11736" formatCode="General">
                  <c:v>7.89839</c:v>
                </c:pt>
                <c:pt idx="11737" formatCode="General">
                  <c:v>7.8990600000000004</c:v>
                </c:pt>
                <c:pt idx="11738" formatCode="General">
                  <c:v>7.8997299999999999</c:v>
                </c:pt>
                <c:pt idx="11739" formatCode="General">
                  <c:v>7.9004099999999999</c:v>
                </c:pt>
                <c:pt idx="11740" formatCode="General">
                  <c:v>7.9010800000000003</c:v>
                </c:pt>
                <c:pt idx="11741" formatCode="General">
                  <c:v>7.9017499999999998</c:v>
                </c:pt>
                <c:pt idx="11742" formatCode="General">
                  <c:v>7.9024299999999998</c:v>
                </c:pt>
                <c:pt idx="11743" formatCode="General">
                  <c:v>7.9031000000000002</c:v>
                </c:pt>
                <c:pt idx="11744" formatCode="General">
                  <c:v>7.9037699999999997</c:v>
                </c:pt>
                <c:pt idx="11745" formatCode="General">
                  <c:v>7.9044499999999998</c:v>
                </c:pt>
                <c:pt idx="11746" formatCode="General">
                  <c:v>7.9051200000000001</c:v>
                </c:pt>
                <c:pt idx="11747" formatCode="General">
                  <c:v>7.9057899999999997</c:v>
                </c:pt>
                <c:pt idx="11748" formatCode="General">
                  <c:v>7.90646</c:v>
                </c:pt>
                <c:pt idx="11749" formatCode="General">
                  <c:v>7.9071400000000001</c:v>
                </c:pt>
                <c:pt idx="11750" formatCode="General">
                  <c:v>7.9078099999999996</c:v>
                </c:pt>
                <c:pt idx="11751" formatCode="General">
                  <c:v>7.90848</c:v>
                </c:pt>
                <c:pt idx="11752" formatCode="General">
                  <c:v>7.90916</c:v>
                </c:pt>
                <c:pt idx="11753" formatCode="General">
                  <c:v>7.9098300000000004</c:v>
                </c:pt>
                <c:pt idx="11754" formatCode="General">
                  <c:v>7.9104999999999999</c:v>
                </c:pt>
                <c:pt idx="11755" formatCode="General">
                  <c:v>7.9111799999999999</c:v>
                </c:pt>
                <c:pt idx="11756" formatCode="General">
                  <c:v>7.9118500000000003</c:v>
                </c:pt>
                <c:pt idx="11757" formatCode="General">
                  <c:v>7.9125199999999998</c:v>
                </c:pt>
                <c:pt idx="11758" formatCode="General">
                  <c:v>7.9131900000000002</c:v>
                </c:pt>
                <c:pt idx="11759" formatCode="General">
                  <c:v>7.9138700000000002</c:v>
                </c:pt>
                <c:pt idx="11760" formatCode="General">
                  <c:v>7.9145399999999997</c:v>
                </c:pt>
                <c:pt idx="11761" formatCode="General">
                  <c:v>7.9152100000000001</c:v>
                </c:pt>
                <c:pt idx="11762" formatCode="General">
                  <c:v>7.9158900000000001</c:v>
                </c:pt>
                <c:pt idx="11763" formatCode="General">
                  <c:v>7.9165599999999996</c:v>
                </c:pt>
                <c:pt idx="11764" formatCode="General">
                  <c:v>7.91723</c:v>
                </c:pt>
                <c:pt idx="11765" formatCode="General">
                  <c:v>7.91791</c:v>
                </c:pt>
                <c:pt idx="11766" formatCode="General">
                  <c:v>7.9185800000000004</c:v>
                </c:pt>
                <c:pt idx="11767" formatCode="General">
                  <c:v>7.9192499999999999</c:v>
                </c:pt>
                <c:pt idx="11768" formatCode="General">
                  <c:v>7.9199200000000003</c:v>
                </c:pt>
                <c:pt idx="11769" formatCode="General">
                  <c:v>7.9206000000000003</c:v>
                </c:pt>
                <c:pt idx="11770" formatCode="General">
                  <c:v>7.9212699999999998</c:v>
                </c:pt>
                <c:pt idx="11771" formatCode="General">
                  <c:v>7.9219400000000002</c:v>
                </c:pt>
                <c:pt idx="11772" formatCode="General">
                  <c:v>7.9226200000000002</c:v>
                </c:pt>
                <c:pt idx="11773" formatCode="General">
                  <c:v>7.9232899999999997</c:v>
                </c:pt>
                <c:pt idx="11774" formatCode="General">
                  <c:v>7.9239600000000001</c:v>
                </c:pt>
                <c:pt idx="11775" formatCode="General">
                  <c:v>7.9246400000000001</c:v>
                </c:pt>
                <c:pt idx="11776" formatCode="General">
                  <c:v>7.9253099999999996</c:v>
                </c:pt>
                <c:pt idx="11777" formatCode="General">
                  <c:v>7.92598</c:v>
                </c:pt>
                <c:pt idx="11778" formatCode="General">
                  <c:v>7.9266500000000004</c:v>
                </c:pt>
                <c:pt idx="11779" formatCode="General">
                  <c:v>7.9273300000000004</c:v>
                </c:pt>
                <c:pt idx="11780" formatCode="General">
                  <c:v>7.9279999999999999</c:v>
                </c:pt>
                <c:pt idx="11781" formatCode="General">
                  <c:v>7.9286700000000003</c:v>
                </c:pt>
                <c:pt idx="11782" formatCode="General">
                  <c:v>7.9293500000000003</c:v>
                </c:pt>
                <c:pt idx="11783" formatCode="General">
                  <c:v>7.9300199999999998</c:v>
                </c:pt>
                <c:pt idx="11784" formatCode="General">
                  <c:v>7.9306900000000002</c:v>
                </c:pt>
                <c:pt idx="11785" formatCode="General">
                  <c:v>7.9313700000000003</c:v>
                </c:pt>
                <c:pt idx="11786" formatCode="General">
                  <c:v>7.9320399999999998</c:v>
                </c:pt>
                <c:pt idx="11787" formatCode="General">
                  <c:v>7.9327100000000002</c:v>
                </c:pt>
                <c:pt idx="11788" formatCode="General">
                  <c:v>7.9333799999999997</c:v>
                </c:pt>
                <c:pt idx="11789" formatCode="General">
                  <c:v>7.9340599999999997</c:v>
                </c:pt>
                <c:pt idx="11790" formatCode="General">
                  <c:v>7.9347300000000001</c:v>
                </c:pt>
                <c:pt idx="11791" formatCode="General">
                  <c:v>7.9353999999999996</c:v>
                </c:pt>
                <c:pt idx="11792" formatCode="General">
                  <c:v>7.9360799999999996</c:v>
                </c:pt>
                <c:pt idx="11793" formatCode="General">
                  <c:v>7.93675</c:v>
                </c:pt>
                <c:pt idx="11794" formatCode="General">
                  <c:v>7.9374200000000004</c:v>
                </c:pt>
                <c:pt idx="11795" formatCode="General">
                  <c:v>7.9381000000000004</c:v>
                </c:pt>
                <c:pt idx="11796" formatCode="General">
                  <c:v>7.9387699999999999</c:v>
                </c:pt>
                <c:pt idx="11797" formatCode="General">
                  <c:v>7.9394400000000003</c:v>
                </c:pt>
                <c:pt idx="11798" formatCode="General">
                  <c:v>7.9401099999999998</c:v>
                </c:pt>
                <c:pt idx="11799" formatCode="General">
                  <c:v>7.9407899999999998</c:v>
                </c:pt>
                <c:pt idx="11800" formatCode="General">
                  <c:v>7.9414600000000002</c:v>
                </c:pt>
                <c:pt idx="11801" formatCode="General">
                  <c:v>7.9421299999999997</c:v>
                </c:pt>
                <c:pt idx="11802" formatCode="General">
                  <c:v>7.9428099999999997</c:v>
                </c:pt>
                <c:pt idx="11803" formatCode="General">
                  <c:v>7.9434800000000001</c:v>
                </c:pt>
                <c:pt idx="11804" formatCode="General">
                  <c:v>7.9441499999999996</c:v>
                </c:pt>
                <c:pt idx="11805" formatCode="General">
                  <c:v>7.9448299999999996</c:v>
                </c:pt>
                <c:pt idx="11806" formatCode="General">
                  <c:v>7.9455</c:v>
                </c:pt>
                <c:pt idx="11807" formatCode="General">
                  <c:v>7.9461700000000004</c:v>
                </c:pt>
                <c:pt idx="11808" formatCode="General">
                  <c:v>7.9468399999999999</c:v>
                </c:pt>
                <c:pt idx="11809" formatCode="General">
                  <c:v>7.9475199999999999</c:v>
                </c:pt>
                <c:pt idx="11810" formatCode="General">
                  <c:v>7.9481900000000003</c:v>
                </c:pt>
                <c:pt idx="11811" formatCode="General">
                  <c:v>7.9488599999999998</c:v>
                </c:pt>
                <c:pt idx="11812" formatCode="General">
                  <c:v>7.9495399999999998</c:v>
                </c:pt>
                <c:pt idx="11813" formatCode="General">
                  <c:v>7.9502100000000002</c:v>
                </c:pt>
                <c:pt idx="11814" formatCode="General">
                  <c:v>7.9508799999999997</c:v>
                </c:pt>
                <c:pt idx="11815" formatCode="General">
                  <c:v>7.9515599999999997</c:v>
                </c:pt>
                <c:pt idx="11816" formatCode="General">
                  <c:v>7.9522300000000001</c:v>
                </c:pt>
                <c:pt idx="11817" formatCode="General">
                  <c:v>7.9528999999999996</c:v>
                </c:pt>
                <c:pt idx="11818" formatCode="General">
                  <c:v>7.95357</c:v>
                </c:pt>
                <c:pt idx="11819" formatCode="General">
                  <c:v>7.95425</c:v>
                </c:pt>
                <c:pt idx="11820" formatCode="General">
                  <c:v>7.9549200000000004</c:v>
                </c:pt>
                <c:pt idx="11821" formatCode="General">
                  <c:v>7.9555899999999999</c:v>
                </c:pt>
                <c:pt idx="11822" formatCode="General">
                  <c:v>7.95627</c:v>
                </c:pt>
                <c:pt idx="11823" formatCode="General">
                  <c:v>7.9569400000000003</c:v>
                </c:pt>
                <c:pt idx="11824" formatCode="General">
                  <c:v>7.9576099999999999</c:v>
                </c:pt>
                <c:pt idx="11825" formatCode="General">
                  <c:v>7.9582899999999999</c:v>
                </c:pt>
                <c:pt idx="11826" formatCode="General">
                  <c:v>7.9589600000000003</c:v>
                </c:pt>
                <c:pt idx="11827" formatCode="General">
                  <c:v>7.9596299999999998</c:v>
                </c:pt>
                <c:pt idx="11828" formatCode="General">
                  <c:v>7.9603000000000002</c:v>
                </c:pt>
                <c:pt idx="11829" formatCode="General">
                  <c:v>7.9609800000000002</c:v>
                </c:pt>
                <c:pt idx="11830" formatCode="General">
                  <c:v>7.9616499999999997</c:v>
                </c:pt>
                <c:pt idx="11831" formatCode="General">
                  <c:v>7.9623200000000001</c:v>
                </c:pt>
                <c:pt idx="11832" formatCode="General">
                  <c:v>7.9630000000000001</c:v>
                </c:pt>
                <c:pt idx="11833" formatCode="General">
                  <c:v>7.9636699999999996</c:v>
                </c:pt>
                <c:pt idx="11834" formatCode="General">
                  <c:v>7.96434</c:v>
                </c:pt>
                <c:pt idx="11835" formatCode="General">
                  <c:v>7.96502</c:v>
                </c:pt>
                <c:pt idx="11836" formatCode="General">
                  <c:v>7.9656900000000004</c:v>
                </c:pt>
                <c:pt idx="11837" formatCode="General">
                  <c:v>7.9663599999999999</c:v>
                </c:pt>
                <c:pt idx="11838" formatCode="General">
                  <c:v>7.9670300000000003</c:v>
                </c:pt>
                <c:pt idx="11839" formatCode="General">
                  <c:v>7.9677100000000003</c:v>
                </c:pt>
                <c:pt idx="11840" formatCode="General">
                  <c:v>7.9683799999999998</c:v>
                </c:pt>
                <c:pt idx="11841" formatCode="General">
                  <c:v>7.9690500000000002</c:v>
                </c:pt>
                <c:pt idx="11842" formatCode="General">
                  <c:v>7.9697300000000002</c:v>
                </c:pt>
                <c:pt idx="11843" formatCode="General">
                  <c:v>7.9703999999999997</c:v>
                </c:pt>
                <c:pt idx="11844" formatCode="General">
                  <c:v>7.9710700000000001</c:v>
                </c:pt>
                <c:pt idx="11845" formatCode="General">
                  <c:v>7.9717500000000001</c:v>
                </c:pt>
                <c:pt idx="11846" formatCode="General">
                  <c:v>7.9724199999999996</c:v>
                </c:pt>
                <c:pt idx="11847" formatCode="General">
                  <c:v>7.97309</c:v>
                </c:pt>
                <c:pt idx="11848" formatCode="General">
                  <c:v>7.9737600000000004</c:v>
                </c:pt>
                <c:pt idx="11849" formatCode="General">
                  <c:v>7.9744400000000004</c:v>
                </c:pt>
                <c:pt idx="11850" formatCode="General">
                  <c:v>7.9751099999999999</c:v>
                </c:pt>
                <c:pt idx="11851" formatCode="General">
                  <c:v>7.9757800000000003</c:v>
                </c:pt>
                <c:pt idx="11852" formatCode="General">
                  <c:v>7.9764600000000003</c:v>
                </c:pt>
                <c:pt idx="11853" formatCode="General">
                  <c:v>7.9771299999999998</c:v>
                </c:pt>
                <c:pt idx="11854" formatCode="General">
                  <c:v>7.9778000000000002</c:v>
                </c:pt>
                <c:pt idx="11855" formatCode="General">
                  <c:v>7.9784800000000002</c:v>
                </c:pt>
                <c:pt idx="11856" formatCode="General">
                  <c:v>7.9791499999999997</c:v>
                </c:pt>
                <c:pt idx="11857" formatCode="General">
                  <c:v>7.9798200000000001</c:v>
                </c:pt>
                <c:pt idx="11858" formatCode="General">
                  <c:v>7.9804899999999996</c:v>
                </c:pt>
                <c:pt idx="11859" formatCode="General">
                  <c:v>7.9811699999999997</c:v>
                </c:pt>
                <c:pt idx="11860" formatCode="General">
                  <c:v>7.98184</c:v>
                </c:pt>
                <c:pt idx="11861" formatCode="General">
                  <c:v>7.9825100000000004</c:v>
                </c:pt>
                <c:pt idx="11862" formatCode="General">
                  <c:v>7.9831899999999996</c:v>
                </c:pt>
                <c:pt idx="11863" formatCode="General">
                  <c:v>7.98386</c:v>
                </c:pt>
                <c:pt idx="11864" formatCode="General">
                  <c:v>7.9845300000000003</c:v>
                </c:pt>
                <c:pt idx="11865" formatCode="General">
                  <c:v>7.9852100000000004</c:v>
                </c:pt>
                <c:pt idx="11866" formatCode="General">
                  <c:v>7.9858799999999999</c:v>
                </c:pt>
                <c:pt idx="11867" formatCode="General">
                  <c:v>7.9865500000000003</c:v>
                </c:pt>
                <c:pt idx="11868" formatCode="General">
                  <c:v>7.9872300000000003</c:v>
                </c:pt>
                <c:pt idx="11869" formatCode="General">
                  <c:v>7.9878999999999998</c:v>
                </c:pt>
                <c:pt idx="11870" formatCode="General">
                  <c:v>7.9885700000000002</c:v>
                </c:pt>
                <c:pt idx="11871" formatCode="General">
                  <c:v>7.9892399999999997</c:v>
                </c:pt>
                <c:pt idx="11872" formatCode="General">
                  <c:v>7.9899199999999997</c:v>
                </c:pt>
                <c:pt idx="11873" formatCode="General">
                  <c:v>7.9905900000000001</c:v>
                </c:pt>
                <c:pt idx="11874" formatCode="General">
                  <c:v>7.9912599999999996</c:v>
                </c:pt>
                <c:pt idx="11875" formatCode="General">
                  <c:v>7.9919399999999996</c:v>
                </c:pt>
                <c:pt idx="11876" formatCode="General">
                  <c:v>7.99261</c:v>
                </c:pt>
                <c:pt idx="11877" formatCode="General">
                  <c:v>7.9932800000000004</c:v>
                </c:pt>
                <c:pt idx="11878" formatCode="General">
                  <c:v>7.9939600000000004</c:v>
                </c:pt>
                <c:pt idx="11879" formatCode="General">
                  <c:v>7.9946299999999999</c:v>
                </c:pt>
                <c:pt idx="11880" formatCode="General">
                  <c:v>7.9953000000000003</c:v>
                </c:pt>
                <c:pt idx="11881" formatCode="General">
                  <c:v>7.9959699999999998</c:v>
                </c:pt>
                <c:pt idx="11882" formatCode="General">
                  <c:v>7.9966499999999998</c:v>
                </c:pt>
                <c:pt idx="11883" formatCode="General">
                  <c:v>7.9973200000000002</c:v>
                </c:pt>
                <c:pt idx="11884" formatCode="General">
                  <c:v>7.9979899999999997</c:v>
                </c:pt>
                <c:pt idx="11885" formatCode="General">
                  <c:v>7.9986699999999997</c:v>
                </c:pt>
                <c:pt idx="11886" formatCode="General">
                  <c:v>7.9993400000000001</c:v>
                </c:pt>
                <c:pt idx="11887" formatCode="General">
                  <c:v>8.0000099999999996</c:v>
                </c:pt>
                <c:pt idx="11888" formatCode="General">
                  <c:v>8.0006900000000005</c:v>
                </c:pt>
                <c:pt idx="11889" formatCode="General">
                  <c:v>8.00136</c:v>
                </c:pt>
                <c:pt idx="11890" formatCode="General">
                  <c:v>8.0020299999999995</c:v>
                </c:pt>
                <c:pt idx="11891" formatCode="General">
                  <c:v>8.0027000000000008</c:v>
                </c:pt>
                <c:pt idx="11892" formatCode="General">
                  <c:v>8.0033799999999999</c:v>
                </c:pt>
                <c:pt idx="11893" formatCode="General">
                  <c:v>8.0040499999999994</c:v>
                </c:pt>
                <c:pt idx="11894" formatCode="General">
                  <c:v>8.0047200000000007</c:v>
                </c:pt>
                <c:pt idx="11895" formatCode="General">
                  <c:v>8.0053999999999998</c:v>
                </c:pt>
                <c:pt idx="11896" formatCode="General">
                  <c:v>8.0060699999999994</c:v>
                </c:pt>
                <c:pt idx="11897" formatCode="General">
                  <c:v>8.0067400000000006</c:v>
                </c:pt>
                <c:pt idx="11898" formatCode="General">
                  <c:v>8.0074199999999998</c:v>
                </c:pt>
                <c:pt idx="11899" formatCode="General">
                  <c:v>8.0080899999999993</c:v>
                </c:pt>
                <c:pt idx="11900" formatCode="General">
                  <c:v>8.0087600000000005</c:v>
                </c:pt>
                <c:pt idx="11901" formatCode="General">
                  <c:v>8.00943</c:v>
                </c:pt>
                <c:pt idx="11902" formatCode="General">
                  <c:v>8.0101099999999992</c:v>
                </c:pt>
                <c:pt idx="11903" formatCode="General">
                  <c:v>8.0107800000000005</c:v>
                </c:pt>
                <c:pt idx="11904" formatCode="General">
                  <c:v>8.01145</c:v>
                </c:pt>
                <c:pt idx="11905" formatCode="General">
                  <c:v>8.0121300000000009</c:v>
                </c:pt>
                <c:pt idx="11906" formatCode="General">
                  <c:v>8.0128000000000004</c:v>
                </c:pt>
                <c:pt idx="11907" formatCode="General">
                  <c:v>8.0134699999999999</c:v>
                </c:pt>
                <c:pt idx="11908" formatCode="General">
                  <c:v>8.0141500000000008</c:v>
                </c:pt>
                <c:pt idx="11909" formatCode="General">
                  <c:v>8.0148200000000003</c:v>
                </c:pt>
                <c:pt idx="11910" formatCode="General">
                  <c:v>8.0154899999999998</c:v>
                </c:pt>
                <c:pt idx="11911" formatCode="General">
                  <c:v>8.0161599999999993</c:v>
                </c:pt>
                <c:pt idx="11912" formatCode="General">
                  <c:v>8.0168400000000002</c:v>
                </c:pt>
                <c:pt idx="11913" formatCode="General">
                  <c:v>8.0175099999999997</c:v>
                </c:pt>
                <c:pt idx="11914" formatCode="General">
                  <c:v>8.0181799999999992</c:v>
                </c:pt>
                <c:pt idx="11915" formatCode="General">
                  <c:v>8.0188600000000001</c:v>
                </c:pt>
                <c:pt idx="11916" formatCode="General">
                  <c:v>8.0195299999999996</c:v>
                </c:pt>
                <c:pt idx="11917" formatCode="General">
                  <c:v>8.0202000000000009</c:v>
                </c:pt>
                <c:pt idx="11918" formatCode="General">
                  <c:v>8.02088</c:v>
                </c:pt>
                <c:pt idx="11919" formatCode="General">
                  <c:v>8.0215499999999995</c:v>
                </c:pt>
                <c:pt idx="11920" formatCode="General">
                  <c:v>8.0222200000000008</c:v>
                </c:pt>
                <c:pt idx="11921" formatCode="General">
                  <c:v>8.0228900000000003</c:v>
                </c:pt>
                <c:pt idx="11922" formatCode="General">
                  <c:v>8.0235699999999994</c:v>
                </c:pt>
                <c:pt idx="11923" formatCode="General">
                  <c:v>8.0242400000000007</c:v>
                </c:pt>
                <c:pt idx="11924" formatCode="General">
                  <c:v>8.0249100000000002</c:v>
                </c:pt>
                <c:pt idx="11925" formatCode="General">
                  <c:v>8.0255899999999993</c:v>
                </c:pt>
                <c:pt idx="11926" formatCode="General">
                  <c:v>8.0262600000000006</c:v>
                </c:pt>
                <c:pt idx="11927" formatCode="General">
                  <c:v>8.0269300000000001</c:v>
                </c:pt>
                <c:pt idx="11928" formatCode="General">
                  <c:v>8.0276099999999992</c:v>
                </c:pt>
                <c:pt idx="11929" formatCode="General">
                  <c:v>8.0282800000000005</c:v>
                </c:pt>
                <c:pt idx="11930" formatCode="General">
                  <c:v>8.02895</c:v>
                </c:pt>
                <c:pt idx="11931" formatCode="General">
                  <c:v>8.0296199999999995</c:v>
                </c:pt>
                <c:pt idx="11932" formatCode="General">
                  <c:v>8.0303000000000004</c:v>
                </c:pt>
                <c:pt idx="11933" formatCode="General">
                  <c:v>8.0309699999999999</c:v>
                </c:pt>
                <c:pt idx="11934" formatCode="General">
                  <c:v>8.0316399999999994</c:v>
                </c:pt>
                <c:pt idx="11935" formatCode="General">
                  <c:v>8.0323200000000003</c:v>
                </c:pt>
                <c:pt idx="11936" formatCode="General">
                  <c:v>8.0329899999999999</c:v>
                </c:pt>
                <c:pt idx="11937" formatCode="General">
                  <c:v>8.0336599999999994</c:v>
                </c:pt>
                <c:pt idx="11938" formatCode="General">
                  <c:v>8.0343400000000003</c:v>
                </c:pt>
                <c:pt idx="11939" formatCode="General">
                  <c:v>8.0350099999999998</c:v>
                </c:pt>
                <c:pt idx="11940" formatCode="General">
                  <c:v>8.0356799999999993</c:v>
                </c:pt>
                <c:pt idx="11941" formatCode="General">
                  <c:v>8.0363500000000005</c:v>
                </c:pt>
                <c:pt idx="11942" formatCode="General">
                  <c:v>8.0370299999999997</c:v>
                </c:pt>
                <c:pt idx="11943" formatCode="General">
                  <c:v>8.0376999999999992</c:v>
                </c:pt>
                <c:pt idx="11944" formatCode="General">
                  <c:v>8.0383700000000005</c:v>
                </c:pt>
                <c:pt idx="11945" formatCode="General">
                  <c:v>8.0390499999999996</c:v>
                </c:pt>
                <c:pt idx="11946" formatCode="General">
                  <c:v>8.0397200000000009</c:v>
                </c:pt>
                <c:pt idx="11947" formatCode="General">
                  <c:v>8.0403900000000004</c:v>
                </c:pt>
                <c:pt idx="11948" formatCode="General">
                  <c:v>8.0410699999999995</c:v>
                </c:pt>
                <c:pt idx="11949" formatCode="General">
                  <c:v>8.0417400000000008</c:v>
                </c:pt>
                <c:pt idx="11950" formatCode="General">
                  <c:v>8.0424100000000003</c:v>
                </c:pt>
                <c:pt idx="11951" formatCode="General">
                  <c:v>8.0430799999999998</c:v>
                </c:pt>
                <c:pt idx="11952" formatCode="General">
                  <c:v>8.0437600000000007</c:v>
                </c:pt>
                <c:pt idx="11953" formatCode="General">
                  <c:v>8.0444300000000002</c:v>
                </c:pt>
                <c:pt idx="11954" formatCode="General">
                  <c:v>8.0450999999999997</c:v>
                </c:pt>
                <c:pt idx="11955" formatCode="General">
                  <c:v>8.0457800000000006</c:v>
                </c:pt>
                <c:pt idx="11956" formatCode="General">
                  <c:v>8.0464500000000001</c:v>
                </c:pt>
                <c:pt idx="11957" formatCode="General">
                  <c:v>8.0471199999999996</c:v>
                </c:pt>
                <c:pt idx="11958" formatCode="General">
                  <c:v>8.0478000000000005</c:v>
                </c:pt>
                <c:pt idx="11959" formatCode="General">
                  <c:v>8.04847</c:v>
                </c:pt>
                <c:pt idx="11960" formatCode="General">
                  <c:v>8.0491399999999995</c:v>
                </c:pt>
                <c:pt idx="11961" formatCode="General">
                  <c:v>8.0498100000000008</c:v>
                </c:pt>
                <c:pt idx="11962" formatCode="General">
                  <c:v>8.0504899999999999</c:v>
                </c:pt>
                <c:pt idx="11963" formatCode="General">
                  <c:v>8.0511599999999994</c:v>
                </c:pt>
                <c:pt idx="11964" formatCode="General">
                  <c:v>8.0518300000000007</c:v>
                </c:pt>
                <c:pt idx="11965" formatCode="General">
                  <c:v>8.0525099999999998</c:v>
                </c:pt>
                <c:pt idx="11966" formatCode="General">
                  <c:v>8.0531799999999993</c:v>
                </c:pt>
                <c:pt idx="11967" formatCode="General">
                  <c:v>8.0538500000000006</c:v>
                </c:pt>
                <c:pt idx="11968" formatCode="General">
                  <c:v>8.0545299999999997</c:v>
                </c:pt>
                <c:pt idx="11969" formatCode="General">
                  <c:v>8.0551999999999992</c:v>
                </c:pt>
                <c:pt idx="11970" formatCode="General">
                  <c:v>8.0558700000000005</c:v>
                </c:pt>
                <c:pt idx="11971" formatCode="General">
                  <c:v>8.05654</c:v>
                </c:pt>
                <c:pt idx="11972" formatCode="General">
                  <c:v>8.0572199999999992</c:v>
                </c:pt>
                <c:pt idx="11973" formatCode="General">
                  <c:v>8.0578900000000004</c:v>
                </c:pt>
                <c:pt idx="11974" formatCode="General">
                  <c:v>8.0585599999999999</c:v>
                </c:pt>
                <c:pt idx="11975" formatCode="General">
                  <c:v>8.0592400000000008</c:v>
                </c:pt>
                <c:pt idx="11976" formatCode="General">
                  <c:v>8.0599100000000004</c:v>
                </c:pt>
                <c:pt idx="11977" formatCode="General">
                  <c:v>8.0605799999999999</c:v>
                </c:pt>
                <c:pt idx="11978" formatCode="General">
                  <c:v>8.0612600000000008</c:v>
                </c:pt>
                <c:pt idx="11979" formatCode="General">
                  <c:v>8.0619300000000003</c:v>
                </c:pt>
                <c:pt idx="11980" formatCode="General">
                  <c:v>8.0625999999999998</c:v>
                </c:pt>
                <c:pt idx="11981" formatCode="General">
                  <c:v>8.0632699999999993</c:v>
                </c:pt>
                <c:pt idx="11982" formatCode="General">
                  <c:v>8.0639500000000002</c:v>
                </c:pt>
                <c:pt idx="11983" formatCode="General">
                  <c:v>8.0646199999999997</c:v>
                </c:pt>
                <c:pt idx="11984" formatCode="General">
                  <c:v>8.0652899999999992</c:v>
                </c:pt>
                <c:pt idx="11985" formatCode="General">
                  <c:v>8.0659700000000001</c:v>
                </c:pt>
                <c:pt idx="11986" formatCode="General">
                  <c:v>8.0666399999999996</c:v>
                </c:pt>
                <c:pt idx="11987" formatCode="General">
                  <c:v>8.0673100000000009</c:v>
                </c:pt>
                <c:pt idx="11988" formatCode="General">
                  <c:v>8.06799</c:v>
                </c:pt>
                <c:pt idx="11989" formatCode="General">
                  <c:v>8.0686599999999995</c:v>
                </c:pt>
                <c:pt idx="11990" formatCode="General">
                  <c:v>8.0693300000000008</c:v>
                </c:pt>
                <c:pt idx="11991" formatCode="General">
                  <c:v>8.07</c:v>
                </c:pt>
                <c:pt idx="11992" formatCode="General">
                  <c:v>8.0706799999999994</c:v>
                </c:pt>
                <c:pt idx="11993" formatCode="General">
                  <c:v>8.0713500000000007</c:v>
                </c:pt>
                <c:pt idx="11994" formatCode="General">
                  <c:v>8.0720200000000002</c:v>
                </c:pt>
                <c:pt idx="11995" formatCode="General">
                  <c:v>8.0726999999999993</c:v>
                </c:pt>
                <c:pt idx="11996" formatCode="General">
                  <c:v>8.0733700000000006</c:v>
                </c:pt>
                <c:pt idx="11997" formatCode="General">
                  <c:v>8.0740400000000001</c:v>
                </c:pt>
                <c:pt idx="11998" formatCode="General">
                  <c:v>8.0747199999999992</c:v>
                </c:pt>
                <c:pt idx="11999" formatCode="General">
                  <c:v>8.0753900000000005</c:v>
                </c:pt>
                <c:pt idx="12000" formatCode="General">
                  <c:v>8.07606</c:v>
                </c:pt>
                <c:pt idx="12001" formatCode="General">
                  <c:v>8.0767299999999995</c:v>
                </c:pt>
                <c:pt idx="12002" formatCode="General">
                  <c:v>8.0774100000000004</c:v>
                </c:pt>
                <c:pt idx="12003" formatCode="General">
                  <c:v>8.0780799999999999</c:v>
                </c:pt>
                <c:pt idx="12004" formatCode="General">
                  <c:v>8.0787499999999994</c:v>
                </c:pt>
                <c:pt idx="12005" formatCode="General">
                  <c:v>8.0794300000000003</c:v>
                </c:pt>
                <c:pt idx="12006" formatCode="General">
                  <c:v>8.0800999999999998</c:v>
                </c:pt>
                <c:pt idx="12007" formatCode="General">
                  <c:v>8.0807699999999993</c:v>
                </c:pt>
                <c:pt idx="12008" formatCode="General">
                  <c:v>8.0814500000000002</c:v>
                </c:pt>
                <c:pt idx="12009" formatCode="General">
                  <c:v>8.0821199999999997</c:v>
                </c:pt>
                <c:pt idx="12010" formatCode="General">
                  <c:v>8.0827899999999993</c:v>
                </c:pt>
                <c:pt idx="12011" formatCode="General">
                  <c:v>8.0834600000000005</c:v>
                </c:pt>
                <c:pt idx="12012" formatCode="General">
                  <c:v>8.0841399999999997</c:v>
                </c:pt>
                <c:pt idx="12013" formatCode="General">
                  <c:v>8.0848099999999992</c:v>
                </c:pt>
                <c:pt idx="12014" formatCode="General">
                  <c:v>8.0854800000000004</c:v>
                </c:pt>
                <c:pt idx="12015" formatCode="General">
                  <c:v>8.0861599999999996</c:v>
                </c:pt>
                <c:pt idx="12016" formatCode="General">
                  <c:v>8.0868300000000009</c:v>
                </c:pt>
                <c:pt idx="12017" formatCode="General">
                  <c:v>8.0875000000000004</c:v>
                </c:pt>
                <c:pt idx="12018" formatCode="General">
                  <c:v>8.0881799999999995</c:v>
                </c:pt>
                <c:pt idx="12019" formatCode="General">
                  <c:v>8.0888500000000008</c:v>
                </c:pt>
                <c:pt idx="12020" formatCode="General">
                  <c:v>8.0895200000000003</c:v>
                </c:pt>
                <c:pt idx="12021" formatCode="General">
                  <c:v>8.0901899999999998</c:v>
                </c:pt>
                <c:pt idx="12022" formatCode="General">
                  <c:v>8.0908700000000007</c:v>
                </c:pt>
                <c:pt idx="12023" formatCode="General">
                  <c:v>8.0915400000000002</c:v>
                </c:pt>
                <c:pt idx="12024" formatCode="General">
                  <c:v>8.0922099999999997</c:v>
                </c:pt>
                <c:pt idx="12025" formatCode="General">
                  <c:v>8.0928900000000006</c:v>
                </c:pt>
                <c:pt idx="12026" formatCode="General">
                  <c:v>8.0935600000000001</c:v>
                </c:pt>
                <c:pt idx="12027" formatCode="General">
                  <c:v>8.0942299999999996</c:v>
                </c:pt>
                <c:pt idx="12028" formatCode="General">
                  <c:v>8.0949100000000005</c:v>
                </c:pt>
                <c:pt idx="12029" formatCode="General">
                  <c:v>8.09558</c:v>
                </c:pt>
                <c:pt idx="12030" formatCode="General">
                  <c:v>8.0962499999999995</c:v>
                </c:pt>
                <c:pt idx="12031" formatCode="General">
                  <c:v>8.0969200000000008</c:v>
                </c:pt>
                <c:pt idx="12032" formatCode="General">
                  <c:v>8.0975999999999999</c:v>
                </c:pt>
                <c:pt idx="12033" formatCode="General">
                  <c:v>8.0982699999999994</c:v>
                </c:pt>
                <c:pt idx="12034" formatCode="General">
                  <c:v>8.0989400000000007</c:v>
                </c:pt>
                <c:pt idx="12035" formatCode="General">
                  <c:v>8.0996199999999998</c:v>
                </c:pt>
                <c:pt idx="12036" formatCode="General">
                  <c:v>8.1002899999999993</c:v>
                </c:pt>
                <c:pt idx="12037" formatCode="General">
                  <c:v>8.1009600000000006</c:v>
                </c:pt>
                <c:pt idx="12038" formatCode="General">
                  <c:v>8.1016399999999997</c:v>
                </c:pt>
                <c:pt idx="12039" formatCode="General">
                  <c:v>8.1023099999999992</c:v>
                </c:pt>
                <c:pt idx="12040" formatCode="General">
                  <c:v>8.1029800000000005</c:v>
                </c:pt>
                <c:pt idx="12041" formatCode="General">
                  <c:v>8.10365</c:v>
                </c:pt>
                <c:pt idx="12042" formatCode="General">
                  <c:v>8.1043299999999991</c:v>
                </c:pt>
                <c:pt idx="12043" formatCode="General">
                  <c:v>8.1050000000000004</c:v>
                </c:pt>
                <c:pt idx="12044" formatCode="General">
                  <c:v>8.1056699999999999</c:v>
                </c:pt>
                <c:pt idx="12045" formatCode="General">
                  <c:v>8.1063500000000008</c:v>
                </c:pt>
                <c:pt idx="12046" formatCode="General">
                  <c:v>8.1070200000000003</c:v>
                </c:pt>
                <c:pt idx="12047" formatCode="General">
                  <c:v>8.1076899999999998</c:v>
                </c:pt>
                <c:pt idx="12048" formatCode="General">
                  <c:v>8.1083700000000007</c:v>
                </c:pt>
                <c:pt idx="12049" formatCode="General">
                  <c:v>8.1090400000000002</c:v>
                </c:pt>
                <c:pt idx="12050" formatCode="General">
                  <c:v>8.1097099999999998</c:v>
                </c:pt>
                <c:pt idx="12051" formatCode="General">
                  <c:v>8.1103799999999993</c:v>
                </c:pt>
                <c:pt idx="12052" formatCode="General">
                  <c:v>8.1110600000000002</c:v>
                </c:pt>
                <c:pt idx="12053" formatCode="General">
                  <c:v>8.1117299999999997</c:v>
                </c:pt>
                <c:pt idx="12054" formatCode="General">
                  <c:v>8.1123999999999992</c:v>
                </c:pt>
                <c:pt idx="12055" formatCode="General">
                  <c:v>8.1130800000000001</c:v>
                </c:pt>
                <c:pt idx="12056" formatCode="General">
                  <c:v>8.1137499999999996</c:v>
                </c:pt>
                <c:pt idx="12057" formatCode="General">
                  <c:v>8.1144200000000009</c:v>
                </c:pt>
                <c:pt idx="12058" formatCode="General">
                  <c:v>8.1151</c:v>
                </c:pt>
                <c:pt idx="12059" formatCode="General">
                  <c:v>8.1157699999999995</c:v>
                </c:pt>
                <c:pt idx="12060" formatCode="General">
                  <c:v>8.1164400000000008</c:v>
                </c:pt>
                <c:pt idx="12061" formatCode="General">
                  <c:v>8.1171199999999999</c:v>
                </c:pt>
                <c:pt idx="12062" formatCode="General">
                  <c:v>8.1177899999999994</c:v>
                </c:pt>
                <c:pt idx="12063" formatCode="General">
                  <c:v>8.1184600000000007</c:v>
                </c:pt>
                <c:pt idx="12064" formatCode="General">
                  <c:v>8.1191300000000002</c:v>
                </c:pt>
                <c:pt idx="12065" formatCode="General">
                  <c:v>8.1198099999999993</c:v>
                </c:pt>
                <c:pt idx="12066" formatCode="General">
                  <c:v>8.1204800000000006</c:v>
                </c:pt>
                <c:pt idx="12067" formatCode="General">
                  <c:v>8.1211500000000001</c:v>
                </c:pt>
                <c:pt idx="12068" formatCode="General">
                  <c:v>8.1218299999999992</c:v>
                </c:pt>
                <c:pt idx="12069" formatCode="General">
                  <c:v>8.1225000000000005</c:v>
                </c:pt>
                <c:pt idx="12070" formatCode="General">
                  <c:v>8.12317</c:v>
                </c:pt>
                <c:pt idx="12071" formatCode="General">
                  <c:v>8.1238499999999991</c:v>
                </c:pt>
                <c:pt idx="12072" formatCode="General">
                  <c:v>8.1245200000000004</c:v>
                </c:pt>
                <c:pt idx="12073" formatCode="General">
                  <c:v>8.1251899999999999</c:v>
                </c:pt>
                <c:pt idx="12074" formatCode="General">
                  <c:v>8.1258599999999994</c:v>
                </c:pt>
                <c:pt idx="12075" formatCode="General">
                  <c:v>8.1265400000000003</c:v>
                </c:pt>
                <c:pt idx="12076" formatCode="General">
                  <c:v>8.1272099999999998</c:v>
                </c:pt>
                <c:pt idx="12077" formatCode="General">
                  <c:v>8.1278799999999993</c:v>
                </c:pt>
                <c:pt idx="12078" formatCode="General">
                  <c:v>8.1285600000000002</c:v>
                </c:pt>
                <c:pt idx="12079" formatCode="General">
                  <c:v>8.1292299999999997</c:v>
                </c:pt>
                <c:pt idx="12080" formatCode="General">
                  <c:v>8.1298999999999992</c:v>
                </c:pt>
                <c:pt idx="12081" formatCode="General">
                  <c:v>8.1305800000000001</c:v>
                </c:pt>
                <c:pt idx="12082" formatCode="General">
                  <c:v>8.1312499999999996</c:v>
                </c:pt>
                <c:pt idx="12083" formatCode="General">
                  <c:v>8.1319199999999991</c:v>
                </c:pt>
                <c:pt idx="12084" formatCode="General">
                  <c:v>8.1325900000000004</c:v>
                </c:pt>
                <c:pt idx="12085" formatCode="General">
                  <c:v>8.1332699999999996</c:v>
                </c:pt>
                <c:pt idx="12086" formatCode="General">
                  <c:v>8.1339400000000008</c:v>
                </c:pt>
                <c:pt idx="12087" formatCode="General">
                  <c:v>8.1346100000000003</c:v>
                </c:pt>
                <c:pt idx="12088" formatCode="General">
                  <c:v>8.1352899999999995</c:v>
                </c:pt>
                <c:pt idx="12089" formatCode="General">
                  <c:v>8.1359600000000007</c:v>
                </c:pt>
                <c:pt idx="12090" formatCode="General">
                  <c:v>8.1366300000000003</c:v>
                </c:pt>
                <c:pt idx="12091" formatCode="General">
                  <c:v>8.1373099999999994</c:v>
                </c:pt>
                <c:pt idx="12092" formatCode="General">
                  <c:v>8.1379800000000007</c:v>
                </c:pt>
                <c:pt idx="12093" formatCode="General">
                  <c:v>8.1386500000000002</c:v>
                </c:pt>
                <c:pt idx="12094" formatCode="General">
                  <c:v>8.1393199999999997</c:v>
                </c:pt>
                <c:pt idx="12095" formatCode="General">
                  <c:v>8.14</c:v>
                </c:pt>
                <c:pt idx="12096" formatCode="General">
                  <c:v>8.1406700000000001</c:v>
                </c:pt>
                <c:pt idx="12097" formatCode="General">
                  <c:v>8.1413399999999996</c:v>
                </c:pt>
                <c:pt idx="12098" formatCode="General">
                  <c:v>8.1420200000000005</c:v>
                </c:pt>
                <c:pt idx="12099" formatCode="General">
                  <c:v>8.14269</c:v>
                </c:pt>
                <c:pt idx="12100" formatCode="General">
                  <c:v>8.1433599999999995</c:v>
                </c:pt>
                <c:pt idx="12101" formatCode="General">
                  <c:v>8.1440400000000004</c:v>
                </c:pt>
                <c:pt idx="12102" formatCode="General">
                  <c:v>8.1447099999999999</c:v>
                </c:pt>
                <c:pt idx="12103" formatCode="General">
                  <c:v>8.1453799999999994</c:v>
                </c:pt>
                <c:pt idx="12104" formatCode="General">
                  <c:v>8.1460500000000007</c:v>
                </c:pt>
                <c:pt idx="12105" formatCode="General">
                  <c:v>8.1467299999999998</c:v>
                </c:pt>
                <c:pt idx="12106" formatCode="General">
                  <c:v>8.1473999999999993</c:v>
                </c:pt>
                <c:pt idx="12107" formatCode="General">
                  <c:v>8.1480700000000006</c:v>
                </c:pt>
                <c:pt idx="12108" formatCode="General">
                  <c:v>8.1487499999999997</c:v>
                </c:pt>
                <c:pt idx="12109" formatCode="General">
                  <c:v>8.1494199999999992</c:v>
                </c:pt>
                <c:pt idx="12110" formatCode="General">
                  <c:v>8.1500900000000005</c:v>
                </c:pt>
                <c:pt idx="12111" formatCode="General">
                  <c:v>8.1507699999999996</c:v>
                </c:pt>
                <c:pt idx="12112" formatCode="General">
                  <c:v>8.1514399999999991</c:v>
                </c:pt>
                <c:pt idx="12113" formatCode="General">
                  <c:v>8.1521100000000004</c:v>
                </c:pt>
                <c:pt idx="12114" formatCode="General">
                  <c:v>8.1527799999999999</c:v>
                </c:pt>
                <c:pt idx="12115" formatCode="General">
                  <c:v>8.1534600000000008</c:v>
                </c:pt>
                <c:pt idx="12116" formatCode="General">
                  <c:v>8.1541300000000003</c:v>
                </c:pt>
                <c:pt idx="12117" formatCode="General">
                  <c:v>8.1547999999999998</c:v>
                </c:pt>
                <c:pt idx="12118" formatCode="General">
                  <c:v>8.1554800000000007</c:v>
                </c:pt>
                <c:pt idx="12119" formatCode="General">
                  <c:v>8.1561500000000002</c:v>
                </c:pt>
                <c:pt idx="12120" formatCode="General">
                  <c:v>8.1568199999999997</c:v>
                </c:pt>
                <c:pt idx="12121" formatCode="General">
                  <c:v>8.1575000000000006</c:v>
                </c:pt>
                <c:pt idx="12122" formatCode="General">
                  <c:v>8.1581700000000001</c:v>
                </c:pt>
                <c:pt idx="12123" formatCode="General">
                  <c:v>8.1588399999999996</c:v>
                </c:pt>
                <c:pt idx="12124" formatCode="General">
                  <c:v>8.1595099999999992</c:v>
                </c:pt>
                <c:pt idx="12125" formatCode="General">
                  <c:v>8.1601900000000001</c:v>
                </c:pt>
                <c:pt idx="12126" formatCode="General">
                  <c:v>8.1608599999999996</c:v>
                </c:pt>
                <c:pt idx="12127" formatCode="General">
                  <c:v>8.1615300000000008</c:v>
                </c:pt>
                <c:pt idx="12128" formatCode="General">
                  <c:v>8.16221</c:v>
                </c:pt>
                <c:pt idx="12129" formatCode="General">
                  <c:v>8.1628799999999995</c:v>
                </c:pt>
                <c:pt idx="12130" formatCode="General">
                  <c:v>8.1635500000000008</c:v>
                </c:pt>
                <c:pt idx="12131" formatCode="General">
                  <c:v>8.1642299999999999</c:v>
                </c:pt>
                <c:pt idx="12132" formatCode="General">
                  <c:v>8.1648999999999994</c:v>
                </c:pt>
                <c:pt idx="12133" formatCode="General">
                  <c:v>8.1655700000000007</c:v>
                </c:pt>
                <c:pt idx="12134" formatCode="General">
                  <c:v>8.1662400000000002</c:v>
                </c:pt>
                <c:pt idx="12135" formatCode="General">
                  <c:v>8.1669199999999993</c:v>
                </c:pt>
                <c:pt idx="12136" formatCode="General">
                  <c:v>8.1675900000000006</c:v>
                </c:pt>
                <c:pt idx="12137" formatCode="General">
                  <c:v>8.1682600000000001</c:v>
                </c:pt>
                <c:pt idx="12138" formatCode="General">
                  <c:v>8.1689399999999992</c:v>
                </c:pt>
                <c:pt idx="12139" formatCode="General">
                  <c:v>8.1696100000000005</c:v>
                </c:pt>
                <c:pt idx="12140" formatCode="General">
                  <c:v>8.17028</c:v>
                </c:pt>
                <c:pt idx="12141" formatCode="General">
                  <c:v>8.1709599999999991</c:v>
                </c:pt>
                <c:pt idx="12142" formatCode="General">
                  <c:v>8.1716300000000004</c:v>
                </c:pt>
                <c:pt idx="12143" formatCode="General">
                  <c:v>8.1722999999999999</c:v>
                </c:pt>
                <c:pt idx="12144" formatCode="General">
                  <c:v>8.1729699999999994</c:v>
                </c:pt>
                <c:pt idx="12145" formatCode="General">
                  <c:v>8.1736500000000003</c:v>
                </c:pt>
                <c:pt idx="12146" formatCode="General">
                  <c:v>8.1743199999999998</c:v>
                </c:pt>
                <c:pt idx="12147" formatCode="General">
                  <c:v>8.1749899999999993</c:v>
                </c:pt>
                <c:pt idx="12148" formatCode="General">
                  <c:v>8.1756700000000002</c:v>
                </c:pt>
                <c:pt idx="12149" formatCode="General">
                  <c:v>8.1763399999999997</c:v>
                </c:pt>
                <c:pt idx="12150" formatCode="General">
                  <c:v>8.1770099999999992</c:v>
                </c:pt>
                <c:pt idx="12151" formatCode="General">
                  <c:v>8.1776900000000001</c:v>
                </c:pt>
                <c:pt idx="12152" formatCode="General">
                  <c:v>8.1783599999999996</c:v>
                </c:pt>
                <c:pt idx="12153" formatCode="General">
                  <c:v>8.1790299999999991</c:v>
                </c:pt>
                <c:pt idx="12154" formatCode="General">
                  <c:v>8.1797000000000004</c:v>
                </c:pt>
                <c:pt idx="12155" formatCode="General">
                  <c:v>8.1803799999999995</c:v>
                </c:pt>
                <c:pt idx="12156" formatCode="General">
                  <c:v>8.1810500000000008</c:v>
                </c:pt>
                <c:pt idx="12157" formatCode="General">
                  <c:v>8.1817200000000003</c:v>
                </c:pt>
                <c:pt idx="12158" formatCode="General">
                  <c:v>8.1823999999999995</c:v>
                </c:pt>
                <c:pt idx="12159" formatCode="General">
                  <c:v>8.1830700000000007</c:v>
                </c:pt>
                <c:pt idx="12160" formatCode="General">
                  <c:v>8.1837400000000002</c:v>
                </c:pt>
                <c:pt idx="12161" formatCode="General">
                  <c:v>8.1844199999999994</c:v>
                </c:pt>
                <c:pt idx="12162" formatCode="General">
                  <c:v>8.1850900000000006</c:v>
                </c:pt>
                <c:pt idx="12163" formatCode="General">
                  <c:v>8.1857600000000001</c:v>
                </c:pt>
                <c:pt idx="12164" formatCode="General">
                  <c:v>8.1864299999999997</c:v>
                </c:pt>
                <c:pt idx="12165" formatCode="General">
                  <c:v>8.1871100000000006</c:v>
                </c:pt>
                <c:pt idx="12166" formatCode="General">
                  <c:v>8.1877800000000001</c:v>
                </c:pt>
                <c:pt idx="12167" formatCode="General">
                  <c:v>8.1884499999999996</c:v>
                </c:pt>
                <c:pt idx="12168" formatCode="General">
                  <c:v>8.1891300000000005</c:v>
                </c:pt>
                <c:pt idx="12169" formatCode="General">
                  <c:v>8.1898</c:v>
                </c:pt>
                <c:pt idx="12170" formatCode="General">
                  <c:v>8.1904699999999995</c:v>
                </c:pt>
                <c:pt idx="12171" formatCode="General">
                  <c:v>8.1911500000000004</c:v>
                </c:pt>
                <c:pt idx="12172" formatCode="General">
                  <c:v>8.1918199999999999</c:v>
                </c:pt>
                <c:pt idx="12173" formatCode="General">
                  <c:v>8.1924899999999994</c:v>
                </c:pt>
                <c:pt idx="12174" formatCode="General">
                  <c:v>8.1931600000000007</c:v>
                </c:pt>
                <c:pt idx="12175" formatCode="General">
                  <c:v>8.1938399999999998</c:v>
                </c:pt>
                <c:pt idx="12176" formatCode="General">
                  <c:v>8.1945099999999993</c:v>
                </c:pt>
                <c:pt idx="12177" formatCode="General">
                  <c:v>8.1951800000000006</c:v>
                </c:pt>
                <c:pt idx="12178" formatCode="General">
                  <c:v>8.1958599999999997</c:v>
                </c:pt>
                <c:pt idx="12179" formatCode="General">
                  <c:v>8.1965299999999992</c:v>
                </c:pt>
                <c:pt idx="12180" formatCode="General">
                  <c:v>8.1972000000000005</c:v>
                </c:pt>
                <c:pt idx="12181" formatCode="General">
                  <c:v>8.1978799999999996</c:v>
                </c:pt>
                <c:pt idx="12182" formatCode="General">
                  <c:v>8.1985499999999991</c:v>
                </c:pt>
                <c:pt idx="12183" formatCode="General">
                  <c:v>8.1992200000000004</c:v>
                </c:pt>
                <c:pt idx="12184" formatCode="General">
                  <c:v>8.1998899999999999</c:v>
                </c:pt>
                <c:pt idx="12185" formatCode="General">
                  <c:v>8.2005700000000008</c:v>
                </c:pt>
                <c:pt idx="12186" formatCode="General">
                  <c:v>8.2012400000000003</c:v>
                </c:pt>
                <c:pt idx="12187" formatCode="General">
                  <c:v>8.2019099999999998</c:v>
                </c:pt>
                <c:pt idx="12188" formatCode="General">
                  <c:v>8.2025900000000007</c:v>
                </c:pt>
                <c:pt idx="12189" formatCode="General">
                  <c:v>8.2032600000000002</c:v>
                </c:pt>
                <c:pt idx="12190" formatCode="General">
                  <c:v>8.2039299999999997</c:v>
                </c:pt>
                <c:pt idx="12191" formatCode="General">
                  <c:v>8.2046100000000006</c:v>
                </c:pt>
                <c:pt idx="12192" formatCode="General">
                  <c:v>8.2052800000000001</c:v>
                </c:pt>
                <c:pt idx="12193" formatCode="General">
                  <c:v>8.2059499999999996</c:v>
                </c:pt>
                <c:pt idx="12194" formatCode="General">
                  <c:v>8.2066199999999991</c:v>
                </c:pt>
                <c:pt idx="12195" formatCode="General">
                  <c:v>8.2073</c:v>
                </c:pt>
                <c:pt idx="12196" formatCode="General">
                  <c:v>8.2079699999999995</c:v>
                </c:pt>
                <c:pt idx="12197" formatCode="General">
                  <c:v>8.2086400000000008</c:v>
                </c:pt>
                <c:pt idx="12198" formatCode="General">
                  <c:v>8.20932</c:v>
                </c:pt>
                <c:pt idx="12199" formatCode="General">
                  <c:v>8.2099899999999995</c:v>
                </c:pt>
                <c:pt idx="12200" formatCode="General">
                  <c:v>8.2106600000000007</c:v>
                </c:pt>
                <c:pt idx="12201" formatCode="General">
                  <c:v>8.2113399999999999</c:v>
                </c:pt>
                <c:pt idx="12202" formatCode="General">
                  <c:v>8.2120099999999994</c:v>
                </c:pt>
                <c:pt idx="12203" formatCode="General">
                  <c:v>8.2126800000000006</c:v>
                </c:pt>
                <c:pt idx="12204" formatCode="General">
                  <c:v>8.2133500000000002</c:v>
                </c:pt>
                <c:pt idx="12205" formatCode="General">
                  <c:v>8.2140299999999993</c:v>
                </c:pt>
                <c:pt idx="12206" formatCode="General">
                  <c:v>8.2147000000000006</c:v>
                </c:pt>
                <c:pt idx="12207" formatCode="General">
                  <c:v>8.2153700000000001</c:v>
                </c:pt>
                <c:pt idx="12208" formatCode="General">
                  <c:v>8.2160499999999992</c:v>
                </c:pt>
                <c:pt idx="12209" formatCode="General">
                  <c:v>8.2167200000000005</c:v>
                </c:pt>
                <c:pt idx="12210" formatCode="General">
                  <c:v>8.21739</c:v>
                </c:pt>
                <c:pt idx="12211" formatCode="General">
                  <c:v>8.2180700000000009</c:v>
                </c:pt>
                <c:pt idx="12212" formatCode="General">
                  <c:v>8.2187400000000004</c:v>
                </c:pt>
                <c:pt idx="12213" formatCode="General">
                  <c:v>8.2194099999999999</c:v>
                </c:pt>
                <c:pt idx="12214" formatCode="General">
                  <c:v>8.2200799999999994</c:v>
                </c:pt>
                <c:pt idx="12215" formatCode="General">
                  <c:v>8.2207600000000003</c:v>
                </c:pt>
                <c:pt idx="12216" formatCode="General">
                  <c:v>8.2214299999999998</c:v>
                </c:pt>
                <c:pt idx="12217" formatCode="General">
                  <c:v>8.2220999999999993</c:v>
                </c:pt>
                <c:pt idx="12218" formatCode="General">
                  <c:v>8.2227800000000002</c:v>
                </c:pt>
                <c:pt idx="12219" formatCode="General">
                  <c:v>8.2234499999999997</c:v>
                </c:pt>
                <c:pt idx="12220" formatCode="General">
                  <c:v>8.2241199999999992</c:v>
                </c:pt>
                <c:pt idx="12221" formatCode="General">
                  <c:v>8.2248000000000001</c:v>
                </c:pt>
                <c:pt idx="12222" formatCode="General">
                  <c:v>8.2254699999999996</c:v>
                </c:pt>
                <c:pt idx="12223" formatCode="General">
                  <c:v>8.2261399999999991</c:v>
                </c:pt>
                <c:pt idx="12224" formatCode="General">
                  <c:v>8.2268100000000004</c:v>
                </c:pt>
                <c:pt idx="12225" formatCode="General">
                  <c:v>8.2274899999999995</c:v>
                </c:pt>
                <c:pt idx="12226" formatCode="General">
                  <c:v>8.2281600000000008</c:v>
                </c:pt>
                <c:pt idx="12227" formatCode="General">
                  <c:v>8.2288300000000003</c:v>
                </c:pt>
                <c:pt idx="12228" formatCode="General">
                  <c:v>8.2295099999999994</c:v>
                </c:pt>
                <c:pt idx="12229" formatCode="General">
                  <c:v>8.2301800000000007</c:v>
                </c:pt>
                <c:pt idx="12230" formatCode="General">
                  <c:v>8.2308500000000002</c:v>
                </c:pt>
                <c:pt idx="12231" formatCode="General">
                  <c:v>8.2315299999999993</c:v>
                </c:pt>
                <c:pt idx="12232" formatCode="General">
                  <c:v>8.2322000000000006</c:v>
                </c:pt>
                <c:pt idx="12233" formatCode="General">
                  <c:v>8.2328700000000001</c:v>
                </c:pt>
                <c:pt idx="12234" formatCode="General">
                  <c:v>8.2335399999999996</c:v>
                </c:pt>
                <c:pt idx="12235" formatCode="General">
                  <c:v>8.2342200000000005</c:v>
                </c:pt>
                <c:pt idx="12236" formatCode="General">
                  <c:v>8.23489</c:v>
                </c:pt>
                <c:pt idx="12237" formatCode="General">
                  <c:v>8.2355599999999995</c:v>
                </c:pt>
                <c:pt idx="12238" formatCode="General">
                  <c:v>8.2362400000000004</c:v>
                </c:pt>
                <c:pt idx="12239" formatCode="General">
                  <c:v>8.23691</c:v>
                </c:pt>
                <c:pt idx="12240" formatCode="General">
                  <c:v>8.2375799999999995</c:v>
                </c:pt>
                <c:pt idx="12241" formatCode="General">
                  <c:v>8.2382600000000004</c:v>
                </c:pt>
                <c:pt idx="12242" formatCode="General">
                  <c:v>8.2389299999999999</c:v>
                </c:pt>
                <c:pt idx="12243" formatCode="General">
                  <c:v>8.2395999999999994</c:v>
                </c:pt>
                <c:pt idx="12244" formatCode="General">
                  <c:v>8.2402700000000006</c:v>
                </c:pt>
                <c:pt idx="12245" formatCode="General">
                  <c:v>8.2409499999999998</c:v>
                </c:pt>
                <c:pt idx="12246" formatCode="General">
                  <c:v>8.2416199999999993</c:v>
                </c:pt>
                <c:pt idx="12247" formatCode="General">
                  <c:v>8.2422900000000006</c:v>
                </c:pt>
                <c:pt idx="12248" formatCode="General">
                  <c:v>8.2429699999999997</c:v>
                </c:pt>
                <c:pt idx="12249" formatCode="General">
                  <c:v>8.2436399999999992</c:v>
                </c:pt>
                <c:pt idx="12250" formatCode="General">
                  <c:v>8.2443100000000005</c:v>
                </c:pt>
                <c:pt idx="12251" formatCode="General">
                  <c:v>8.2449899999999996</c:v>
                </c:pt>
                <c:pt idx="12252" formatCode="General">
                  <c:v>8.2456600000000009</c:v>
                </c:pt>
                <c:pt idx="12253" formatCode="General">
                  <c:v>8.2463300000000004</c:v>
                </c:pt>
                <c:pt idx="12254" formatCode="General">
                  <c:v>8.2470099999999995</c:v>
                </c:pt>
                <c:pt idx="12255" formatCode="General">
                  <c:v>8.2476800000000008</c:v>
                </c:pt>
                <c:pt idx="12256" formatCode="General">
                  <c:v>8.2483500000000003</c:v>
                </c:pt>
                <c:pt idx="12257" formatCode="General">
                  <c:v>8.2490199999999998</c:v>
                </c:pt>
                <c:pt idx="12258" formatCode="General">
                  <c:v>8.2497000000000007</c:v>
                </c:pt>
                <c:pt idx="12259" formatCode="General">
                  <c:v>8.2503700000000002</c:v>
                </c:pt>
                <c:pt idx="12260" formatCode="General">
                  <c:v>8.2510399999999997</c:v>
                </c:pt>
                <c:pt idx="12261" formatCode="General">
                  <c:v>8.2517200000000006</c:v>
                </c:pt>
                <c:pt idx="12262" formatCode="General">
                  <c:v>8.2523900000000001</c:v>
                </c:pt>
                <c:pt idx="12263" formatCode="General">
                  <c:v>8.2530599999999996</c:v>
                </c:pt>
                <c:pt idx="12264" formatCode="General">
                  <c:v>8.2537400000000005</c:v>
                </c:pt>
                <c:pt idx="12265" formatCode="General">
                  <c:v>8.25441</c:v>
                </c:pt>
                <c:pt idx="12266" formatCode="General">
                  <c:v>8.2550799999999995</c:v>
                </c:pt>
                <c:pt idx="12267" formatCode="General">
                  <c:v>8.2557500000000008</c:v>
                </c:pt>
                <c:pt idx="12268" formatCode="General">
                  <c:v>8.2564299999999999</c:v>
                </c:pt>
                <c:pt idx="12269" formatCode="General">
                  <c:v>8.2570999999999994</c:v>
                </c:pt>
                <c:pt idx="12270" formatCode="General">
                  <c:v>8.2577700000000007</c:v>
                </c:pt>
                <c:pt idx="12271" formatCode="General">
                  <c:v>8.2584499999999998</c:v>
                </c:pt>
                <c:pt idx="12272" formatCode="General">
                  <c:v>8.2591199999999994</c:v>
                </c:pt>
                <c:pt idx="12273" formatCode="General">
                  <c:v>8.2597900000000006</c:v>
                </c:pt>
                <c:pt idx="12274" formatCode="General">
                  <c:v>8.2604699999999998</c:v>
                </c:pt>
                <c:pt idx="12275" formatCode="General">
                  <c:v>8.2611399999999993</c:v>
                </c:pt>
                <c:pt idx="12276" formatCode="General">
                  <c:v>8.2618100000000005</c:v>
                </c:pt>
                <c:pt idx="12277" formatCode="General">
                  <c:v>8.26248</c:v>
                </c:pt>
                <c:pt idx="12278" formatCode="General">
                  <c:v>8.2631599999999992</c:v>
                </c:pt>
                <c:pt idx="12279" formatCode="General">
                  <c:v>8.2638300000000005</c:v>
                </c:pt>
                <c:pt idx="12280" formatCode="General">
                  <c:v>8.2645</c:v>
                </c:pt>
                <c:pt idx="12281" formatCode="General">
                  <c:v>8.2651800000000009</c:v>
                </c:pt>
                <c:pt idx="12282" formatCode="General">
                  <c:v>8.2658500000000004</c:v>
                </c:pt>
                <c:pt idx="12283" formatCode="General">
                  <c:v>8.2665199999999999</c:v>
                </c:pt>
                <c:pt idx="12284" formatCode="General">
                  <c:v>8.2672000000000008</c:v>
                </c:pt>
                <c:pt idx="12285" formatCode="General">
                  <c:v>8.2678700000000003</c:v>
                </c:pt>
                <c:pt idx="12286" formatCode="General">
                  <c:v>8.2685399999999998</c:v>
                </c:pt>
                <c:pt idx="12287" formatCode="General">
                  <c:v>8.2692099999999993</c:v>
                </c:pt>
                <c:pt idx="12288" formatCode="General">
                  <c:v>8.2698900000000002</c:v>
                </c:pt>
                <c:pt idx="12289" formatCode="General">
                  <c:v>8.2705599999999997</c:v>
                </c:pt>
                <c:pt idx="12290" formatCode="General">
                  <c:v>8.2712299999999992</c:v>
                </c:pt>
                <c:pt idx="12291" formatCode="General">
                  <c:v>8.2719100000000001</c:v>
                </c:pt>
                <c:pt idx="12292" formatCode="General">
                  <c:v>8.2725799999999996</c:v>
                </c:pt>
                <c:pt idx="12293" formatCode="General">
                  <c:v>8.2732500000000009</c:v>
                </c:pt>
                <c:pt idx="12294" formatCode="General">
                  <c:v>8.27393</c:v>
                </c:pt>
                <c:pt idx="12295" formatCode="General">
                  <c:v>8.2745999999999995</c:v>
                </c:pt>
                <c:pt idx="12296" formatCode="General">
                  <c:v>8.2752700000000008</c:v>
                </c:pt>
                <c:pt idx="12297" formatCode="General">
                  <c:v>8.2759400000000003</c:v>
                </c:pt>
                <c:pt idx="12298" formatCode="General">
                  <c:v>8.2766199999999994</c:v>
                </c:pt>
                <c:pt idx="12299" formatCode="General">
                  <c:v>8.2772900000000007</c:v>
                </c:pt>
                <c:pt idx="12300" formatCode="General">
                  <c:v>8.2779600000000002</c:v>
                </c:pt>
                <c:pt idx="12301" formatCode="General">
                  <c:v>8.2786399999999993</c:v>
                </c:pt>
                <c:pt idx="12302" formatCode="General">
                  <c:v>8.2793100000000006</c:v>
                </c:pt>
                <c:pt idx="12303" formatCode="General">
                  <c:v>8.2799800000000001</c:v>
                </c:pt>
                <c:pt idx="12304" formatCode="General">
                  <c:v>8.2806599999999992</c:v>
                </c:pt>
                <c:pt idx="12305" formatCode="General">
                  <c:v>8.2813300000000005</c:v>
                </c:pt>
                <c:pt idx="12306" formatCode="General">
                  <c:v>8.282</c:v>
                </c:pt>
                <c:pt idx="12307" formatCode="General">
                  <c:v>8.2826699999999995</c:v>
                </c:pt>
                <c:pt idx="12308" formatCode="General">
                  <c:v>8.2833500000000004</c:v>
                </c:pt>
                <c:pt idx="12309" formatCode="General">
                  <c:v>8.2840199999999999</c:v>
                </c:pt>
                <c:pt idx="12310" formatCode="General">
                  <c:v>8.2846899999999994</c:v>
                </c:pt>
                <c:pt idx="12311" formatCode="General">
                  <c:v>8.2853700000000003</c:v>
                </c:pt>
                <c:pt idx="12312" formatCode="General">
                  <c:v>8.2860399999999998</c:v>
                </c:pt>
                <c:pt idx="12313" formatCode="General">
                  <c:v>8.2867099999999994</c:v>
                </c:pt>
                <c:pt idx="12314" formatCode="General">
                  <c:v>8.2873900000000003</c:v>
                </c:pt>
                <c:pt idx="12315" formatCode="General">
                  <c:v>8.2880599999999998</c:v>
                </c:pt>
                <c:pt idx="12316" formatCode="General">
                  <c:v>8.2887299999999993</c:v>
                </c:pt>
                <c:pt idx="12317" formatCode="General">
                  <c:v>8.2894000000000005</c:v>
                </c:pt>
                <c:pt idx="12318" formatCode="General">
                  <c:v>8.2900799999999997</c:v>
                </c:pt>
                <c:pt idx="12319" formatCode="General">
                  <c:v>8.2907499999999992</c:v>
                </c:pt>
                <c:pt idx="12320" formatCode="General">
                  <c:v>8.2914200000000005</c:v>
                </c:pt>
                <c:pt idx="12321" formatCode="General">
                  <c:v>8.2920999999999996</c:v>
                </c:pt>
                <c:pt idx="12322" formatCode="General">
                  <c:v>8.2927700000000009</c:v>
                </c:pt>
                <c:pt idx="12323" formatCode="General">
                  <c:v>8.2934400000000004</c:v>
                </c:pt>
                <c:pt idx="12324" formatCode="General">
                  <c:v>8.2941199999999995</c:v>
                </c:pt>
                <c:pt idx="12325" formatCode="General">
                  <c:v>8.2947900000000008</c:v>
                </c:pt>
                <c:pt idx="12326" formatCode="General">
                  <c:v>8.2954600000000003</c:v>
                </c:pt>
                <c:pt idx="12327" formatCode="General">
                  <c:v>8.2961299999999998</c:v>
                </c:pt>
                <c:pt idx="12328" formatCode="General">
                  <c:v>8.2968100000000007</c:v>
                </c:pt>
                <c:pt idx="12329" formatCode="General">
                  <c:v>8.2974800000000002</c:v>
                </c:pt>
                <c:pt idx="12330" formatCode="General">
                  <c:v>8.2981499999999997</c:v>
                </c:pt>
                <c:pt idx="12331" formatCode="General">
                  <c:v>8.2988300000000006</c:v>
                </c:pt>
                <c:pt idx="12332" formatCode="General">
                  <c:v>8.2995000000000001</c:v>
                </c:pt>
                <c:pt idx="12333" formatCode="General">
                  <c:v>8.3001699999999996</c:v>
                </c:pt>
                <c:pt idx="12334" formatCode="General">
                  <c:v>8.3008500000000005</c:v>
                </c:pt>
                <c:pt idx="12335" formatCode="General">
                  <c:v>8.30152</c:v>
                </c:pt>
                <c:pt idx="12336" formatCode="General">
                  <c:v>8.3021899999999995</c:v>
                </c:pt>
                <c:pt idx="12337" formatCode="General">
                  <c:v>8.3028600000000008</c:v>
                </c:pt>
                <c:pt idx="12338" formatCode="General">
                  <c:v>8.3035399999999999</c:v>
                </c:pt>
                <c:pt idx="12339" formatCode="General">
                  <c:v>8.3042099999999994</c:v>
                </c:pt>
                <c:pt idx="12340" formatCode="General">
                  <c:v>8.3048800000000007</c:v>
                </c:pt>
                <c:pt idx="12341" formatCode="General">
                  <c:v>8.3055599999999998</c:v>
                </c:pt>
                <c:pt idx="12342" formatCode="General">
                  <c:v>8.3062299999999993</c:v>
                </c:pt>
                <c:pt idx="12343" formatCode="General">
                  <c:v>8.3069000000000006</c:v>
                </c:pt>
                <c:pt idx="12344" formatCode="General">
                  <c:v>8.3075799999999997</c:v>
                </c:pt>
                <c:pt idx="12345" formatCode="General">
                  <c:v>8.3082499999999992</c:v>
                </c:pt>
                <c:pt idx="12346" formatCode="General">
                  <c:v>8.3089200000000005</c:v>
                </c:pt>
                <c:pt idx="12347" formatCode="General">
                  <c:v>8.30959</c:v>
                </c:pt>
                <c:pt idx="12348" formatCode="General">
                  <c:v>8.3102699999999992</c:v>
                </c:pt>
                <c:pt idx="12349" formatCode="General">
                  <c:v>8.3109400000000004</c:v>
                </c:pt>
                <c:pt idx="12350" formatCode="General">
                  <c:v>8.3116099999999999</c:v>
                </c:pt>
                <c:pt idx="12351" formatCode="General">
                  <c:v>8.3122900000000008</c:v>
                </c:pt>
                <c:pt idx="12352" formatCode="General">
                  <c:v>8.3129600000000003</c:v>
                </c:pt>
                <c:pt idx="12353" formatCode="General">
                  <c:v>8.3136299999999999</c:v>
                </c:pt>
                <c:pt idx="12354" formatCode="General">
                  <c:v>8.3143100000000008</c:v>
                </c:pt>
                <c:pt idx="12355" formatCode="General">
                  <c:v>8.3149800000000003</c:v>
                </c:pt>
                <c:pt idx="12356" formatCode="General">
                  <c:v>8.3156499999999998</c:v>
                </c:pt>
                <c:pt idx="12357" formatCode="General">
                  <c:v>8.3163199999999993</c:v>
                </c:pt>
                <c:pt idx="12358" formatCode="General">
                  <c:v>8.3170000000000002</c:v>
                </c:pt>
                <c:pt idx="12359" formatCode="General">
                  <c:v>8.3176699999999997</c:v>
                </c:pt>
                <c:pt idx="12360" formatCode="General">
                  <c:v>8.3183399999999992</c:v>
                </c:pt>
                <c:pt idx="12361" formatCode="General">
                  <c:v>8.3190200000000001</c:v>
                </c:pt>
                <c:pt idx="12362" formatCode="General">
                  <c:v>8.3196899999999996</c:v>
                </c:pt>
                <c:pt idx="12363" formatCode="General">
                  <c:v>8.3203600000000009</c:v>
                </c:pt>
                <c:pt idx="12364" formatCode="General">
                  <c:v>8.32104</c:v>
                </c:pt>
                <c:pt idx="12365" formatCode="General">
                  <c:v>8.3217099999999995</c:v>
                </c:pt>
                <c:pt idx="12366" formatCode="General">
                  <c:v>8.3223800000000008</c:v>
                </c:pt>
                <c:pt idx="12367" formatCode="General">
                  <c:v>8.3230500000000003</c:v>
                </c:pt>
                <c:pt idx="12368" formatCode="General">
                  <c:v>8.3237299999999994</c:v>
                </c:pt>
                <c:pt idx="12369" formatCode="General">
                  <c:v>8.3244000000000007</c:v>
                </c:pt>
                <c:pt idx="12370" formatCode="General">
                  <c:v>8.3250700000000002</c:v>
                </c:pt>
                <c:pt idx="12371" formatCode="General">
                  <c:v>8.3257499999999993</c:v>
                </c:pt>
                <c:pt idx="12372" formatCode="General">
                  <c:v>8.3264200000000006</c:v>
                </c:pt>
                <c:pt idx="12373" formatCode="General">
                  <c:v>8.3270900000000001</c:v>
                </c:pt>
                <c:pt idx="12374" formatCode="General">
                  <c:v>8.3277699999999992</c:v>
                </c:pt>
                <c:pt idx="12375" formatCode="General">
                  <c:v>8.3284400000000005</c:v>
                </c:pt>
                <c:pt idx="12376" formatCode="General">
                  <c:v>8.32911</c:v>
                </c:pt>
                <c:pt idx="12377" formatCode="General">
                  <c:v>8.3297799999999995</c:v>
                </c:pt>
                <c:pt idx="12378" formatCode="General">
                  <c:v>8.3304600000000004</c:v>
                </c:pt>
                <c:pt idx="12379" formatCode="General">
                  <c:v>8.3311299999999999</c:v>
                </c:pt>
                <c:pt idx="12380" formatCode="General">
                  <c:v>8.3317999999999994</c:v>
                </c:pt>
                <c:pt idx="12381" formatCode="General">
                  <c:v>8.3324800000000003</c:v>
                </c:pt>
                <c:pt idx="12382" formatCode="General">
                  <c:v>8.3331499999999998</c:v>
                </c:pt>
                <c:pt idx="12383" formatCode="General">
                  <c:v>8.3338199999999993</c:v>
                </c:pt>
                <c:pt idx="12384" formatCode="General">
                  <c:v>8.3345000000000002</c:v>
                </c:pt>
                <c:pt idx="12385" formatCode="General">
                  <c:v>8.3351699999999997</c:v>
                </c:pt>
                <c:pt idx="12386" formatCode="General">
                  <c:v>8.3358399999999993</c:v>
                </c:pt>
                <c:pt idx="12387" formatCode="General">
                  <c:v>8.3365100000000005</c:v>
                </c:pt>
                <c:pt idx="12388" formatCode="General">
                  <c:v>8.3371899999999997</c:v>
                </c:pt>
                <c:pt idx="12389" formatCode="General">
                  <c:v>8.3378599999999992</c:v>
                </c:pt>
                <c:pt idx="12390" formatCode="General">
                  <c:v>8.3385300000000004</c:v>
                </c:pt>
                <c:pt idx="12391" formatCode="General">
                  <c:v>8.3392099999999996</c:v>
                </c:pt>
                <c:pt idx="12392" formatCode="General">
                  <c:v>8.3398800000000008</c:v>
                </c:pt>
                <c:pt idx="12393" formatCode="General">
                  <c:v>8.3405500000000004</c:v>
                </c:pt>
                <c:pt idx="12394" formatCode="General">
                  <c:v>8.3412299999999995</c:v>
                </c:pt>
                <c:pt idx="12395" formatCode="General">
                  <c:v>8.3419000000000008</c:v>
                </c:pt>
                <c:pt idx="12396" formatCode="General">
                  <c:v>8.3425700000000003</c:v>
                </c:pt>
                <c:pt idx="12397" formatCode="General">
                  <c:v>8.3432399999999998</c:v>
                </c:pt>
                <c:pt idx="12398" formatCode="General">
                  <c:v>8.3439200000000007</c:v>
                </c:pt>
                <c:pt idx="12399" formatCode="General">
                  <c:v>8.3445900000000002</c:v>
                </c:pt>
                <c:pt idx="12400" formatCode="General">
                  <c:v>8.3452599999999997</c:v>
                </c:pt>
                <c:pt idx="12401" formatCode="General">
                  <c:v>8.3459400000000006</c:v>
                </c:pt>
                <c:pt idx="12402" formatCode="General">
                  <c:v>8.3466100000000001</c:v>
                </c:pt>
                <c:pt idx="12403" formatCode="General">
                  <c:v>8.3472799999999996</c:v>
                </c:pt>
                <c:pt idx="12404" formatCode="General">
                  <c:v>8.3479600000000005</c:v>
                </c:pt>
                <c:pt idx="12405" formatCode="General">
                  <c:v>8.34863</c:v>
                </c:pt>
                <c:pt idx="12406" formatCode="General">
                  <c:v>8.3492999999999995</c:v>
                </c:pt>
                <c:pt idx="12407" formatCode="General">
                  <c:v>8.3499700000000008</c:v>
                </c:pt>
                <c:pt idx="12408" formatCode="General">
                  <c:v>8.3506499999999999</c:v>
                </c:pt>
                <c:pt idx="12409" formatCode="General">
                  <c:v>8.3513199999999994</c:v>
                </c:pt>
                <c:pt idx="12410" formatCode="General">
                  <c:v>8.3519900000000007</c:v>
                </c:pt>
                <c:pt idx="12411" formatCode="General">
                  <c:v>8.3526699999999998</c:v>
                </c:pt>
                <c:pt idx="12412" formatCode="General">
                  <c:v>8.3533399999999993</c:v>
                </c:pt>
                <c:pt idx="12413" formatCode="General">
                  <c:v>8.3540100000000006</c:v>
                </c:pt>
                <c:pt idx="12414" formatCode="General">
                  <c:v>8.3546899999999997</c:v>
                </c:pt>
                <c:pt idx="12415" formatCode="General">
                  <c:v>8.3553599999999992</c:v>
                </c:pt>
                <c:pt idx="12416" formatCode="General">
                  <c:v>8.3560300000000005</c:v>
                </c:pt>
                <c:pt idx="12417" formatCode="General">
                  <c:v>8.3567</c:v>
                </c:pt>
                <c:pt idx="12418" formatCode="General">
                  <c:v>8.3573799999999991</c:v>
                </c:pt>
                <c:pt idx="12419" formatCode="General">
                  <c:v>8.3580500000000004</c:v>
                </c:pt>
                <c:pt idx="12420" formatCode="General">
                  <c:v>8.3587199999999999</c:v>
                </c:pt>
                <c:pt idx="12421" formatCode="General">
                  <c:v>8.3594000000000008</c:v>
                </c:pt>
                <c:pt idx="12422" formatCode="General">
                  <c:v>8.3600700000000003</c:v>
                </c:pt>
                <c:pt idx="12423" formatCode="General">
                  <c:v>8.3607399999999998</c:v>
                </c:pt>
                <c:pt idx="12424" formatCode="General">
                  <c:v>8.3614200000000007</c:v>
                </c:pt>
                <c:pt idx="12425" formatCode="General">
                  <c:v>8.3620900000000002</c:v>
                </c:pt>
                <c:pt idx="12426" formatCode="General">
                  <c:v>8.3627599999999997</c:v>
                </c:pt>
                <c:pt idx="12427" formatCode="General">
                  <c:v>8.3634299999999993</c:v>
                </c:pt>
                <c:pt idx="12428" formatCode="General">
                  <c:v>8.3641100000000002</c:v>
                </c:pt>
                <c:pt idx="12429" formatCode="General">
                  <c:v>8.3647799999999997</c:v>
                </c:pt>
                <c:pt idx="12430" formatCode="General">
                  <c:v>8.3654499999999992</c:v>
                </c:pt>
                <c:pt idx="12431" formatCode="General">
                  <c:v>8.3661300000000001</c:v>
                </c:pt>
                <c:pt idx="12432" formatCode="General">
                  <c:v>8.3667999999999996</c:v>
                </c:pt>
                <c:pt idx="12433" formatCode="General">
                  <c:v>8.3674700000000009</c:v>
                </c:pt>
                <c:pt idx="12434" formatCode="General">
                  <c:v>8.36815</c:v>
                </c:pt>
                <c:pt idx="12435" formatCode="General">
                  <c:v>8.3688199999999995</c:v>
                </c:pt>
                <c:pt idx="12436" formatCode="General">
                  <c:v>8.3694900000000008</c:v>
                </c:pt>
                <c:pt idx="12437" formatCode="General">
                  <c:v>8.3701600000000003</c:v>
                </c:pt>
                <c:pt idx="12438" formatCode="General">
                  <c:v>8.3708399999999994</c:v>
                </c:pt>
                <c:pt idx="12439" formatCode="General">
                  <c:v>8.3715100000000007</c:v>
                </c:pt>
                <c:pt idx="12440" formatCode="General">
                  <c:v>8.3721800000000002</c:v>
                </c:pt>
                <c:pt idx="12441" formatCode="General">
                  <c:v>8.3728599999999993</c:v>
                </c:pt>
                <c:pt idx="12442" formatCode="General">
                  <c:v>8.3735300000000006</c:v>
                </c:pt>
                <c:pt idx="12443" formatCode="General">
                  <c:v>8.3742000000000001</c:v>
                </c:pt>
                <c:pt idx="12444" formatCode="General">
                  <c:v>8.3748799999999992</c:v>
                </c:pt>
                <c:pt idx="12445" formatCode="General">
                  <c:v>8.3755500000000005</c:v>
                </c:pt>
                <c:pt idx="12446" formatCode="General">
                  <c:v>8.37622</c:v>
                </c:pt>
                <c:pt idx="12447" formatCode="General">
                  <c:v>8.3768999999999991</c:v>
                </c:pt>
                <c:pt idx="12448" formatCode="General">
                  <c:v>8.3775700000000004</c:v>
                </c:pt>
                <c:pt idx="12449" formatCode="General">
                  <c:v>8.3782399999999999</c:v>
                </c:pt>
                <c:pt idx="12450" formatCode="General">
                  <c:v>8.3789099999999994</c:v>
                </c:pt>
                <c:pt idx="12451" formatCode="General">
                  <c:v>8.3795900000000003</c:v>
                </c:pt>
                <c:pt idx="12452" formatCode="General">
                  <c:v>8.3802599999999998</c:v>
                </c:pt>
                <c:pt idx="12453" formatCode="General">
                  <c:v>8.3809299999999993</c:v>
                </c:pt>
                <c:pt idx="12454" formatCode="General">
                  <c:v>8.3816100000000002</c:v>
                </c:pt>
                <c:pt idx="12455" formatCode="General">
                  <c:v>8.3822799999999997</c:v>
                </c:pt>
                <c:pt idx="12456" formatCode="General">
                  <c:v>8.3829499999999992</c:v>
                </c:pt>
                <c:pt idx="12457" formatCode="General">
                  <c:v>8.3836300000000001</c:v>
                </c:pt>
                <c:pt idx="12458" formatCode="General">
                  <c:v>8.3842999999999996</c:v>
                </c:pt>
                <c:pt idx="12459" formatCode="General">
                  <c:v>8.3849699999999991</c:v>
                </c:pt>
                <c:pt idx="12460" formatCode="General">
                  <c:v>8.3856400000000004</c:v>
                </c:pt>
                <c:pt idx="12461" formatCode="General">
                  <c:v>8.3863199999999996</c:v>
                </c:pt>
                <c:pt idx="12462" formatCode="General">
                  <c:v>8.3869900000000008</c:v>
                </c:pt>
                <c:pt idx="12463" formatCode="General">
                  <c:v>8.3876600000000003</c:v>
                </c:pt>
                <c:pt idx="12464" formatCode="General">
                  <c:v>8.3883399999999995</c:v>
                </c:pt>
                <c:pt idx="12465" formatCode="General">
                  <c:v>8.3890100000000007</c:v>
                </c:pt>
                <c:pt idx="12466" formatCode="General">
                  <c:v>8.3896800000000002</c:v>
                </c:pt>
                <c:pt idx="12467" formatCode="General">
                  <c:v>8.3903599999999994</c:v>
                </c:pt>
                <c:pt idx="12468" formatCode="General">
                  <c:v>8.3910300000000007</c:v>
                </c:pt>
                <c:pt idx="12469" formatCode="General">
                  <c:v>8.3917000000000002</c:v>
                </c:pt>
                <c:pt idx="12470" formatCode="General">
                  <c:v>8.3923699999999997</c:v>
                </c:pt>
                <c:pt idx="12471" formatCode="General">
                  <c:v>8.3930500000000006</c:v>
                </c:pt>
                <c:pt idx="12472" formatCode="General">
                  <c:v>8.3937200000000001</c:v>
                </c:pt>
                <c:pt idx="12473" formatCode="General">
                  <c:v>8.3943899999999996</c:v>
                </c:pt>
                <c:pt idx="12474" formatCode="General">
                  <c:v>8.3950700000000005</c:v>
                </c:pt>
                <c:pt idx="12475" formatCode="General">
                  <c:v>8.39574</c:v>
                </c:pt>
                <c:pt idx="12476" formatCode="General">
                  <c:v>8.3964099999999995</c:v>
                </c:pt>
                <c:pt idx="12477" formatCode="General">
                  <c:v>8.3970900000000004</c:v>
                </c:pt>
                <c:pt idx="12478" formatCode="General">
                  <c:v>8.3977599999999999</c:v>
                </c:pt>
                <c:pt idx="12479" formatCode="General">
                  <c:v>8.3984299999999994</c:v>
                </c:pt>
                <c:pt idx="12480" formatCode="General">
                  <c:v>8.3991000000000007</c:v>
                </c:pt>
                <c:pt idx="12481" formatCode="General">
                  <c:v>8.3997799999999998</c:v>
                </c:pt>
                <c:pt idx="12482" formatCode="General">
                  <c:v>8.4004499999999993</c:v>
                </c:pt>
                <c:pt idx="12483" formatCode="General">
                  <c:v>8.4011200000000006</c:v>
                </c:pt>
                <c:pt idx="12484" formatCode="General">
                  <c:v>8.4017999999999997</c:v>
                </c:pt>
                <c:pt idx="12485" formatCode="General">
                  <c:v>8.4024699999999992</c:v>
                </c:pt>
                <c:pt idx="12486" formatCode="General">
                  <c:v>8.4031400000000005</c:v>
                </c:pt>
                <c:pt idx="12487" formatCode="General">
                  <c:v>8.4038199999999996</c:v>
                </c:pt>
                <c:pt idx="12488" formatCode="General">
                  <c:v>8.4044899999999991</c:v>
                </c:pt>
                <c:pt idx="12489" formatCode="General">
                  <c:v>8.4051600000000004</c:v>
                </c:pt>
                <c:pt idx="12490" formatCode="General">
                  <c:v>8.4058299999999999</c:v>
                </c:pt>
                <c:pt idx="12491" formatCode="General">
                  <c:v>8.4065100000000008</c:v>
                </c:pt>
                <c:pt idx="12492" formatCode="General">
                  <c:v>8.4071800000000003</c:v>
                </c:pt>
                <c:pt idx="12493" formatCode="General">
                  <c:v>8.4078499999999998</c:v>
                </c:pt>
                <c:pt idx="12494" formatCode="General">
                  <c:v>8.4085300000000007</c:v>
                </c:pt>
                <c:pt idx="12495" formatCode="General">
                  <c:v>8.4092000000000002</c:v>
                </c:pt>
                <c:pt idx="12496" formatCode="General">
                  <c:v>8.4098699999999997</c:v>
                </c:pt>
                <c:pt idx="12497" formatCode="General">
                  <c:v>8.4105500000000006</c:v>
                </c:pt>
                <c:pt idx="12498" formatCode="General">
                  <c:v>8.4112200000000001</c:v>
                </c:pt>
                <c:pt idx="12499" formatCode="General">
                  <c:v>8.4118899999999996</c:v>
                </c:pt>
                <c:pt idx="12500" formatCode="General">
                  <c:v>8.4125599999999991</c:v>
                </c:pt>
                <c:pt idx="12501" formatCode="General">
                  <c:v>8.4132400000000001</c:v>
                </c:pt>
                <c:pt idx="12502" formatCode="General">
                  <c:v>8.4139099999999996</c:v>
                </c:pt>
                <c:pt idx="12503" formatCode="General">
                  <c:v>8.4145800000000008</c:v>
                </c:pt>
                <c:pt idx="12504" formatCode="General">
                  <c:v>8.41526</c:v>
                </c:pt>
                <c:pt idx="12505" formatCode="General">
                  <c:v>8.4159299999999995</c:v>
                </c:pt>
                <c:pt idx="12506" formatCode="General">
                  <c:v>8.4166000000000007</c:v>
                </c:pt>
                <c:pt idx="12507" formatCode="General">
                  <c:v>8.4172799999999999</c:v>
                </c:pt>
                <c:pt idx="12508" formatCode="General">
                  <c:v>8.4179499999999994</c:v>
                </c:pt>
                <c:pt idx="12509" formatCode="General">
                  <c:v>8.4186200000000007</c:v>
                </c:pt>
                <c:pt idx="12510" formatCode="General">
                  <c:v>8.4192900000000002</c:v>
                </c:pt>
                <c:pt idx="12511" formatCode="General">
                  <c:v>8.4199699999999993</c:v>
                </c:pt>
                <c:pt idx="12512" formatCode="General">
                  <c:v>8.4206400000000006</c:v>
                </c:pt>
                <c:pt idx="12513" formatCode="General">
                  <c:v>8.4213100000000001</c:v>
                </c:pt>
                <c:pt idx="12514" formatCode="General">
                  <c:v>8.4219899999999992</c:v>
                </c:pt>
                <c:pt idx="12515" formatCode="General">
                  <c:v>8.4226600000000005</c:v>
                </c:pt>
                <c:pt idx="12516" formatCode="General">
                  <c:v>8.42333</c:v>
                </c:pt>
                <c:pt idx="12517" formatCode="General">
                  <c:v>8.4240100000000009</c:v>
                </c:pt>
                <c:pt idx="12518" formatCode="General">
                  <c:v>8.4246800000000004</c:v>
                </c:pt>
                <c:pt idx="12519" formatCode="General">
                  <c:v>8.4253499999999999</c:v>
                </c:pt>
                <c:pt idx="12520" formatCode="General">
                  <c:v>8.4260199999999994</c:v>
                </c:pt>
                <c:pt idx="12521" formatCode="General">
                  <c:v>8.4267000000000003</c:v>
                </c:pt>
                <c:pt idx="12522" formatCode="General">
                  <c:v>8.4273699999999998</c:v>
                </c:pt>
                <c:pt idx="12523" formatCode="General">
                  <c:v>8.4280399999999993</c:v>
                </c:pt>
                <c:pt idx="12524" formatCode="General">
                  <c:v>8.4287200000000002</c:v>
                </c:pt>
                <c:pt idx="12525" formatCode="General">
                  <c:v>8.4293899999999997</c:v>
                </c:pt>
                <c:pt idx="12526" formatCode="General">
                  <c:v>8.4300599999999992</c:v>
                </c:pt>
                <c:pt idx="12527" formatCode="General">
                  <c:v>8.4307400000000001</c:v>
                </c:pt>
                <c:pt idx="12528" formatCode="General">
                  <c:v>8.4314099999999996</c:v>
                </c:pt>
                <c:pt idx="12529" formatCode="General">
                  <c:v>8.4320799999999991</c:v>
                </c:pt>
                <c:pt idx="12530" formatCode="General">
                  <c:v>8.4327500000000004</c:v>
                </c:pt>
                <c:pt idx="12531" formatCode="General">
                  <c:v>8.4334299999999995</c:v>
                </c:pt>
                <c:pt idx="12532" formatCode="General">
                  <c:v>8.4341000000000008</c:v>
                </c:pt>
                <c:pt idx="12533" formatCode="General">
                  <c:v>8.4347700000000003</c:v>
                </c:pt>
                <c:pt idx="12534" formatCode="General">
                  <c:v>8.4354499999999994</c:v>
                </c:pt>
                <c:pt idx="12535" formatCode="General">
                  <c:v>8.4361200000000007</c:v>
                </c:pt>
                <c:pt idx="12536" formatCode="General">
                  <c:v>8.4367900000000002</c:v>
                </c:pt>
                <c:pt idx="12537" formatCode="General">
                  <c:v>8.4374699999999994</c:v>
                </c:pt>
                <c:pt idx="12538" formatCode="General">
                  <c:v>8.4381400000000006</c:v>
                </c:pt>
                <c:pt idx="12539" formatCode="General">
                  <c:v>8.4388100000000001</c:v>
                </c:pt>
                <c:pt idx="12540" formatCode="General">
                  <c:v>8.4394799999999996</c:v>
                </c:pt>
                <c:pt idx="12541" formatCode="General">
                  <c:v>8.4401600000000006</c:v>
                </c:pt>
                <c:pt idx="12542" formatCode="General">
                  <c:v>8.4408300000000001</c:v>
                </c:pt>
                <c:pt idx="12543" formatCode="General">
                  <c:v>8.4414999999999996</c:v>
                </c:pt>
                <c:pt idx="12544" formatCode="General">
                  <c:v>8.4421800000000005</c:v>
                </c:pt>
                <c:pt idx="12545" formatCode="General">
                  <c:v>8.44285</c:v>
                </c:pt>
                <c:pt idx="12546" formatCode="General">
                  <c:v>8.4435199999999995</c:v>
                </c:pt>
                <c:pt idx="12547" formatCode="General">
                  <c:v>8.4442000000000004</c:v>
                </c:pt>
                <c:pt idx="12548" formatCode="General">
                  <c:v>8.4448699999999999</c:v>
                </c:pt>
                <c:pt idx="12549" formatCode="General">
                  <c:v>8.4455399999999994</c:v>
                </c:pt>
                <c:pt idx="12550" formatCode="General">
                  <c:v>8.4462100000000007</c:v>
                </c:pt>
                <c:pt idx="12551" formatCode="General">
                  <c:v>8.4468899999999998</c:v>
                </c:pt>
                <c:pt idx="12552" formatCode="General">
                  <c:v>8.4475599999999993</c:v>
                </c:pt>
                <c:pt idx="12553" formatCode="General">
                  <c:v>8.4482300000000006</c:v>
                </c:pt>
                <c:pt idx="12554" formatCode="General">
                  <c:v>8.4489099999999997</c:v>
                </c:pt>
                <c:pt idx="12555" formatCode="General">
                  <c:v>8.4495799999999992</c:v>
                </c:pt>
                <c:pt idx="12556" formatCode="General">
                  <c:v>8.4502500000000005</c:v>
                </c:pt>
                <c:pt idx="12557" formatCode="General">
                  <c:v>8.4509299999999996</c:v>
                </c:pt>
                <c:pt idx="12558" formatCode="General">
                  <c:v>8.4515999999999991</c:v>
                </c:pt>
                <c:pt idx="12559" formatCode="General">
                  <c:v>8.4522700000000004</c:v>
                </c:pt>
                <c:pt idx="12560" formatCode="General">
                  <c:v>8.4529399999999999</c:v>
                </c:pt>
                <c:pt idx="12561" formatCode="General">
                  <c:v>8.4536200000000008</c:v>
                </c:pt>
                <c:pt idx="12562" formatCode="General">
                  <c:v>8.4542900000000003</c:v>
                </c:pt>
                <c:pt idx="12563" formatCode="General">
                  <c:v>8.4549599999999998</c:v>
                </c:pt>
                <c:pt idx="12564" formatCode="General">
                  <c:v>8.4556400000000007</c:v>
                </c:pt>
                <c:pt idx="12565" formatCode="General">
                  <c:v>8.4563100000000002</c:v>
                </c:pt>
                <c:pt idx="12566" formatCode="General">
                  <c:v>8.4569799999999997</c:v>
                </c:pt>
                <c:pt idx="12567" formatCode="General">
                  <c:v>8.4576600000000006</c:v>
                </c:pt>
                <c:pt idx="12568" formatCode="General">
                  <c:v>8.4583300000000001</c:v>
                </c:pt>
                <c:pt idx="12569" formatCode="General">
                  <c:v>8.4589999999999996</c:v>
                </c:pt>
                <c:pt idx="12570" formatCode="General">
                  <c:v>8.4596699999999991</c:v>
                </c:pt>
                <c:pt idx="12571" formatCode="General">
                  <c:v>8.46035</c:v>
                </c:pt>
                <c:pt idx="12572" formatCode="General">
                  <c:v>8.4610199999999995</c:v>
                </c:pt>
                <c:pt idx="12573" formatCode="General">
                  <c:v>8.4616900000000008</c:v>
                </c:pt>
                <c:pt idx="12574" formatCode="General">
                  <c:v>8.4623699999999999</c:v>
                </c:pt>
                <c:pt idx="12575" formatCode="General">
                  <c:v>8.4630399999999995</c:v>
                </c:pt>
                <c:pt idx="12576" formatCode="General">
                  <c:v>8.4637100000000007</c:v>
                </c:pt>
                <c:pt idx="12577" formatCode="General">
                  <c:v>8.4643899999999999</c:v>
                </c:pt>
                <c:pt idx="12578" formatCode="General">
                  <c:v>8.4650599999999994</c:v>
                </c:pt>
                <c:pt idx="12579" formatCode="General">
                  <c:v>8.4657300000000006</c:v>
                </c:pt>
                <c:pt idx="12580" formatCode="General">
                  <c:v>8.4664000000000001</c:v>
                </c:pt>
                <c:pt idx="12581" formatCode="General">
                  <c:v>8.4670799999999993</c:v>
                </c:pt>
                <c:pt idx="12582" formatCode="General">
                  <c:v>8.4677500000000006</c:v>
                </c:pt>
                <c:pt idx="12583" formatCode="General">
                  <c:v>8.4684200000000001</c:v>
                </c:pt>
                <c:pt idx="12584" formatCode="General">
                  <c:v>8.4690999999999992</c:v>
                </c:pt>
                <c:pt idx="12585" formatCode="General">
                  <c:v>8.4697700000000005</c:v>
                </c:pt>
                <c:pt idx="12586" formatCode="General">
                  <c:v>8.47044</c:v>
                </c:pt>
                <c:pt idx="12587" formatCode="General">
                  <c:v>8.4711200000000009</c:v>
                </c:pt>
                <c:pt idx="12588" formatCode="General">
                  <c:v>8.4717900000000004</c:v>
                </c:pt>
                <c:pt idx="12589" formatCode="General">
                  <c:v>8.4724599999999999</c:v>
                </c:pt>
                <c:pt idx="12590" formatCode="General">
                  <c:v>8.4731299999999994</c:v>
                </c:pt>
                <c:pt idx="12591" formatCode="General">
                  <c:v>8.4738100000000003</c:v>
                </c:pt>
                <c:pt idx="12592" formatCode="General">
                  <c:v>8.4744799999999998</c:v>
                </c:pt>
                <c:pt idx="12593" formatCode="General">
                  <c:v>8.4751499999999993</c:v>
                </c:pt>
                <c:pt idx="12594" formatCode="General">
                  <c:v>8.4758300000000002</c:v>
                </c:pt>
                <c:pt idx="12595" formatCode="General">
                  <c:v>8.4764999999999997</c:v>
                </c:pt>
                <c:pt idx="12596" formatCode="General">
                  <c:v>8.4771699999999992</c:v>
                </c:pt>
                <c:pt idx="12597" formatCode="General">
                  <c:v>8.4778500000000001</c:v>
                </c:pt>
                <c:pt idx="12598" formatCode="General">
                  <c:v>8.4785199999999996</c:v>
                </c:pt>
                <c:pt idx="12599" formatCode="General">
                  <c:v>8.4791899999999991</c:v>
                </c:pt>
                <c:pt idx="12600" formatCode="General">
                  <c:v>8.4798600000000004</c:v>
                </c:pt>
                <c:pt idx="12601" formatCode="General">
                  <c:v>8.4805399999999995</c:v>
                </c:pt>
                <c:pt idx="12602" formatCode="General">
                  <c:v>8.4812100000000008</c:v>
                </c:pt>
                <c:pt idx="12603" formatCode="General">
                  <c:v>8.4818800000000003</c:v>
                </c:pt>
                <c:pt idx="12604" formatCode="General">
                  <c:v>8.4825599999999994</c:v>
                </c:pt>
                <c:pt idx="12605" formatCode="General">
                  <c:v>8.4832300000000007</c:v>
                </c:pt>
                <c:pt idx="12606" formatCode="General">
                  <c:v>8.4839000000000002</c:v>
                </c:pt>
                <c:pt idx="12607" formatCode="General">
                  <c:v>8.4845799999999993</c:v>
                </c:pt>
                <c:pt idx="12608" formatCode="General">
                  <c:v>8.4852500000000006</c:v>
                </c:pt>
                <c:pt idx="12609" formatCode="General">
                  <c:v>8.4859200000000001</c:v>
                </c:pt>
                <c:pt idx="12610" formatCode="General">
                  <c:v>8.4865899999999996</c:v>
                </c:pt>
                <c:pt idx="12611" formatCode="General">
                  <c:v>8.4872700000000005</c:v>
                </c:pt>
                <c:pt idx="12612" formatCode="General">
                  <c:v>8.48794</c:v>
                </c:pt>
                <c:pt idx="12613" formatCode="General">
                  <c:v>8.4886099999999995</c:v>
                </c:pt>
                <c:pt idx="12614" formatCode="General">
                  <c:v>8.4892900000000004</c:v>
                </c:pt>
                <c:pt idx="12615" formatCode="General">
                  <c:v>8.48996</c:v>
                </c:pt>
                <c:pt idx="12616" formatCode="General">
                  <c:v>8.4906299999999995</c:v>
                </c:pt>
                <c:pt idx="12617" formatCode="General">
                  <c:v>8.4913100000000004</c:v>
                </c:pt>
                <c:pt idx="12618" formatCode="General">
                  <c:v>8.4919799999999999</c:v>
                </c:pt>
                <c:pt idx="12619" formatCode="General">
                  <c:v>8.4926499999999994</c:v>
                </c:pt>
                <c:pt idx="12620" formatCode="General">
                  <c:v>8.4933200000000006</c:v>
                </c:pt>
                <c:pt idx="12621" formatCode="General">
                  <c:v>8.4939999999999998</c:v>
                </c:pt>
                <c:pt idx="12622" formatCode="General">
                  <c:v>8.4946699999999993</c:v>
                </c:pt>
                <c:pt idx="12623" formatCode="General">
                  <c:v>8.4953400000000006</c:v>
                </c:pt>
                <c:pt idx="12624" formatCode="General">
                  <c:v>8.4960199999999997</c:v>
                </c:pt>
                <c:pt idx="12625" formatCode="General">
                  <c:v>8.4966899999999992</c:v>
                </c:pt>
                <c:pt idx="12626" formatCode="General">
                  <c:v>8.4973600000000005</c:v>
                </c:pt>
                <c:pt idx="12627" formatCode="General">
                  <c:v>8.4980399999999996</c:v>
                </c:pt>
                <c:pt idx="12628" formatCode="General">
                  <c:v>8.4987100000000009</c:v>
                </c:pt>
                <c:pt idx="12629" formatCode="General">
                  <c:v>8.4993800000000004</c:v>
                </c:pt>
                <c:pt idx="12630" formatCode="General">
                  <c:v>8.5000499999999999</c:v>
                </c:pt>
                <c:pt idx="12631" formatCode="General">
                  <c:v>8.5007300000000008</c:v>
                </c:pt>
                <c:pt idx="12632" formatCode="General">
                  <c:v>8.5014000000000003</c:v>
                </c:pt>
                <c:pt idx="12633" formatCode="General">
                  <c:v>8.5020699999999998</c:v>
                </c:pt>
                <c:pt idx="12634" formatCode="General">
                  <c:v>8.5027500000000007</c:v>
                </c:pt>
                <c:pt idx="12635" formatCode="General">
                  <c:v>8.5034200000000002</c:v>
                </c:pt>
                <c:pt idx="12636" formatCode="General">
                  <c:v>8.5040899999999997</c:v>
                </c:pt>
                <c:pt idx="12637" formatCode="General">
                  <c:v>8.5047700000000006</c:v>
                </c:pt>
                <c:pt idx="12638" formatCode="General">
                  <c:v>8.5054400000000001</c:v>
                </c:pt>
                <c:pt idx="12639" formatCode="General">
                  <c:v>8.5061099999999996</c:v>
                </c:pt>
                <c:pt idx="12640" formatCode="General">
                  <c:v>8.5067900000000005</c:v>
                </c:pt>
                <c:pt idx="12641" formatCode="General">
                  <c:v>8.50746</c:v>
                </c:pt>
                <c:pt idx="12642" formatCode="General">
                  <c:v>8.5081299999999995</c:v>
                </c:pt>
                <c:pt idx="12643" formatCode="General">
                  <c:v>8.5088000000000008</c:v>
                </c:pt>
                <c:pt idx="12644" formatCode="General">
                  <c:v>8.5094799999999999</c:v>
                </c:pt>
                <c:pt idx="12645" formatCode="General">
                  <c:v>8.5101499999999994</c:v>
                </c:pt>
                <c:pt idx="12646" formatCode="General">
                  <c:v>8.5108200000000007</c:v>
                </c:pt>
                <c:pt idx="12647" formatCode="General">
                  <c:v>8.5114999999999998</c:v>
                </c:pt>
                <c:pt idx="12648" formatCode="General">
                  <c:v>8.5121699999999993</c:v>
                </c:pt>
                <c:pt idx="12649" formatCode="General">
                  <c:v>8.5128400000000006</c:v>
                </c:pt>
                <c:pt idx="12650" formatCode="General">
                  <c:v>8.5135199999999998</c:v>
                </c:pt>
                <c:pt idx="12651" formatCode="General">
                  <c:v>8.5141899999999993</c:v>
                </c:pt>
                <c:pt idx="12652" formatCode="General">
                  <c:v>8.5148600000000005</c:v>
                </c:pt>
                <c:pt idx="12653" formatCode="General">
                  <c:v>8.51553</c:v>
                </c:pt>
                <c:pt idx="12654" formatCode="General">
                  <c:v>8.5162099999999992</c:v>
                </c:pt>
                <c:pt idx="12655" formatCode="General">
                  <c:v>8.5168800000000005</c:v>
                </c:pt>
                <c:pt idx="12656" formatCode="General">
                  <c:v>8.51755</c:v>
                </c:pt>
                <c:pt idx="12657" formatCode="General">
                  <c:v>8.5182300000000009</c:v>
                </c:pt>
                <c:pt idx="12658" formatCode="General">
                  <c:v>8.5189000000000004</c:v>
                </c:pt>
                <c:pt idx="12659" formatCode="General">
                  <c:v>8.5195699999999999</c:v>
                </c:pt>
                <c:pt idx="12660" formatCode="General">
                  <c:v>8.5202500000000008</c:v>
                </c:pt>
                <c:pt idx="12661" formatCode="General">
                  <c:v>8.5209200000000003</c:v>
                </c:pt>
                <c:pt idx="12662" formatCode="General">
                  <c:v>8.5215899999999998</c:v>
                </c:pt>
                <c:pt idx="12663" formatCode="General">
                  <c:v>8.5222599999999993</c:v>
                </c:pt>
                <c:pt idx="12664" formatCode="General">
                  <c:v>8.5229400000000002</c:v>
                </c:pt>
                <c:pt idx="12665" formatCode="General">
                  <c:v>8.5236099999999997</c:v>
                </c:pt>
                <c:pt idx="12666" formatCode="General">
                  <c:v>8.5242799999999992</c:v>
                </c:pt>
                <c:pt idx="12667" formatCode="General">
                  <c:v>8.5249600000000001</c:v>
                </c:pt>
                <c:pt idx="12668" formatCode="General">
                  <c:v>8.5256299999999996</c:v>
                </c:pt>
                <c:pt idx="12669" formatCode="General">
                  <c:v>8.5263000000000009</c:v>
                </c:pt>
                <c:pt idx="12670" formatCode="General">
                  <c:v>8.52698</c:v>
                </c:pt>
                <c:pt idx="12671" formatCode="General">
                  <c:v>8.5276499999999995</c:v>
                </c:pt>
                <c:pt idx="12672" formatCode="General">
                  <c:v>8.5283200000000008</c:v>
                </c:pt>
                <c:pt idx="12673" formatCode="General">
                  <c:v>8.5289900000000003</c:v>
                </c:pt>
                <c:pt idx="12674" formatCode="General">
                  <c:v>8.5296699999999994</c:v>
                </c:pt>
                <c:pt idx="12675" formatCode="General">
                  <c:v>8.5303400000000007</c:v>
                </c:pt>
                <c:pt idx="12676" formatCode="General">
                  <c:v>8.5310100000000002</c:v>
                </c:pt>
                <c:pt idx="12677" formatCode="General">
                  <c:v>8.5316899999999993</c:v>
                </c:pt>
                <c:pt idx="12678" formatCode="General">
                  <c:v>8.5323600000000006</c:v>
                </c:pt>
                <c:pt idx="12679" formatCode="General">
                  <c:v>8.5330300000000001</c:v>
                </c:pt>
                <c:pt idx="12680" formatCode="General">
                  <c:v>8.5337099999999992</c:v>
                </c:pt>
                <c:pt idx="12681" formatCode="General">
                  <c:v>8.5343800000000005</c:v>
                </c:pt>
                <c:pt idx="12682" formatCode="General">
                  <c:v>8.53505</c:v>
                </c:pt>
                <c:pt idx="12683" formatCode="General">
                  <c:v>8.5357199999999995</c:v>
                </c:pt>
                <c:pt idx="12684" formatCode="General">
                  <c:v>8.5364000000000004</c:v>
                </c:pt>
                <c:pt idx="12685" formatCode="General">
                  <c:v>8.5370699999999999</c:v>
                </c:pt>
                <c:pt idx="12686" formatCode="General">
                  <c:v>8.5377399999999994</c:v>
                </c:pt>
                <c:pt idx="12687" formatCode="General">
                  <c:v>8.5384200000000003</c:v>
                </c:pt>
                <c:pt idx="12688" formatCode="General">
                  <c:v>8.5390899999999998</c:v>
                </c:pt>
                <c:pt idx="12689" formatCode="General">
                  <c:v>8.5397599999999994</c:v>
                </c:pt>
                <c:pt idx="12690" formatCode="General">
                  <c:v>8.5404400000000003</c:v>
                </c:pt>
                <c:pt idx="12691" formatCode="General">
                  <c:v>8.5411099999999998</c:v>
                </c:pt>
                <c:pt idx="12692" formatCode="General">
                  <c:v>8.5417799999999993</c:v>
                </c:pt>
                <c:pt idx="12693" formatCode="General">
                  <c:v>8.5424500000000005</c:v>
                </c:pt>
                <c:pt idx="12694" formatCode="General">
                  <c:v>8.5431299999999997</c:v>
                </c:pt>
                <c:pt idx="12695" formatCode="General">
                  <c:v>8.5437999999999992</c:v>
                </c:pt>
                <c:pt idx="12696" formatCode="General">
                  <c:v>8.5444700000000005</c:v>
                </c:pt>
                <c:pt idx="12697" formatCode="General">
                  <c:v>8.5451499999999996</c:v>
                </c:pt>
                <c:pt idx="12698" formatCode="General">
                  <c:v>8.5458200000000009</c:v>
                </c:pt>
                <c:pt idx="12699" formatCode="General">
                  <c:v>8.5464900000000004</c:v>
                </c:pt>
                <c:pt idx="12700" formatCode="General">
                  <c:v>8.5471699999999995</c:v>
                </c:pt>
                <c:pt idx="12701" formatCode="General">
                  <c:v>8.5478400000000008</c:v>
                </c:pt>
                <c:pt idx="12702" formatCode="General">
                  <c:v>8.5485100000000003</c:v>
                </c:pt>
                <c:pt idx="12703" formatCode="General">
                  <c:v>8.5491799999999998</c:v>
                </c:pt>
                <c:pt idx="12704" formatCode="General">
                  <c:v>8.5498600000000007</c:v>
                </c:pt>
                <c:pt idx="12705" formatCode="General">
                  <c:v>8.5505300000000002</c:v>
                </c:pt>
                <c:pt idx="12706" formatCode="General">
                  <c:v>8.5511999999999997</c:v>
                </c:pt>
                <c:pt idx="12707" formatCode="General">
                  <c:v>8.5518800000000006</c:v>
                </c:pt>
                <c:pt idx="12708" formatCode="General">
                  <c:v>8.5525500000000001</c:v>
                </c:pt>
                <c:pt idx="12709" formatCode="General">
                  <c:v>8.5532199999999996</c:v>
                </c:pt>
                <c:pt idx="12710" formatCode="General">
                  <c:v>8.5539000000000005</c:v>
                </c:pt>
                <c:pt idx="12711" formatCode="General">
                  <c:v>8.55457</c:v>
                </c:pt>
                <c:pt idx="12712" formatCode="General">
                  <c:v>8.5552399999999995</c:v>
                </c:pt>
                <c:pt idx="12713" formatCode="General">
                  <c:v>8.5559100000000008</c:v>
                </c:pt>
                <c:pt idx="12714" formatCode="General">
                  <c:v>8.5565899999999999</c:v>
                </c:pt>
                <c:pt idx="12715" formatCode="General">
                  <c:v>8.5572599999999994</c:v>
                </c:pt>
                <c:pt idx="12716" formatCode="General">
                  <c:v>8.5579300000000007</c:v>
                </c:pt>
                <c:pt idx="12717" formatCode="General">
                  <c:v>8.5586099999999998</c:v>
                </c:pt>
                <c:pt idx="12718" formatCode="General">
                  <c:v>8.5592799999999993</c:v>
                </c:pt>
                <c:pt idx="12719" formatCode="General">
                  <c:v>8.5599500000000006</c:v>
                </c:pt>
                <c:pt idx="12720" formatCode="General">
                  <c:v>8.5606299999999997</c:v>
                </c:pt>
                <c:pt idx="12721" formatCode="General">
                  <c:v>8.5612999999999992</c:v>
                </c:pt>
                <c:pt idx="12722" formatCode="General">
                  <c:v>8.5619700000000005</c:v>
                </c:pt>
                <c:pt idx="12723" formatCode="General">
                  <c:v>8.56264</c:v>
                </c:pt>
                <c:pt idx="12724" formatCode="General">
                  <c:v>8.5633199999999992</c:v>
                </c:pt>
                <c:pt idx="12725" formatCode="General">
                  <c:v>8.5639900000000004</c:v>
                </c:pt>
                <c:pt idx="12726" formatCode="General">
                  <c:v>8.5646599999999999</c:v>
                </c:pt>
                <c:pt idx="12727" formatCode="General">
                  <c:v>8.5653400000000008</c:v>
                </c:pt>
                <c:pt idx="12728" formatCode="General">
                  <c:v>8.5660100000000003</c:v>
                </c:pt>
                <c:pt idx="12729" formatCode="General">
                  <c:v>8.5666799999999999</c:v>
                </c:pt>
                <c:pt idx="12730" formatCode="General">
                  <c:v>8.5673600000000008</c:v>
                </c:pt>
                <c:pt idx="12731" formatCode="General">
                  <c:v>8.5680300000000003</c:v>
                </c:pt>
                <c:pt idx="12732" formatCode="General">
                  <c:v>8.5686999999999998</c:v>
                </c:pt>
                <c:pt idx="12733" formatCode="General">
                  <c:v>8.5693699999999993</c:v>
                </c:pt>
                <c:pt idx="12734" formatCode="General">
                  <c:v>8.5700500000000002</c:v>
                </c:pt>
                <c:pt idx="12735" formatCode="General">
                  <c:v>8.5707199999999997</c:v>
                </c:pt>
                <c:pt idx="12736" formatCode="General">
                  <c:v>8.5713899999999992</c:v>
                </c:pt>
                <c:pt idx="12737" formatCode="General">
                  <c:v>8.5720700000000001</c:v>
                </c:pt>
                <c:pt idx="12738" formatCode="General">
                  <c:v>8.5727399999999996</c:v>
                </c:pt>
                <c:pt idx="12739" formatCode="General">
                  <c:v>8.5734100000000009</c:v>
                </c:pt>
                <c:pt idx="12740" formatCode="General">
                  <c:v>8.57409</c:v>
                </c:pt>
                <c:pt idx="12741" formatCode="General">
                  <c:v>8.5747599999999995</c:v>
                </c:pt>
                <c:pt idx="12742" formatCode="General">
                  <c:v>8.5754300000000008</c:v>
                </c:pt>
                <c:pt idx="12743" formatCode="General">
                  <c:v>8.5761000000000003</c:v>
                </c:pt>
                <c:pt idx="12744" formatCode="General">
                  <c:v>8.5767799999999994</c:v>
                </c:pt>
                <c:pt idx="12745" formatCode="General">
                  <c:v>8.5774500000000007</c:v>
                </c:pt>
                <c:pt idx="12746" formatCode="General">
                  <c:v>8.5781200000000002</c:v>
                </c:pt>
                <c:pt idx="12747" formatCode="General">
                  <c:v>8.5787999999999993</c:v>
                </c:pt>
                <c:pt idx="12748" formatCode="General">
                  <c:v>8.5794700000000006</c:v>
                </c:pt>
                <c:pt idx="12749" formatCode="General">
                  <c:v>8.5801400000000001</c:v>
                </c:pt>
                <c:pt idx="12750" formatCode="General">
                  <c:v>8.5808199999999992</c:v>
                </c:pt>
                <c:pt idx="12751" formatCode="General">
                  <c:v>8.5814900000000005</c:v>
                </c:pt>
                <c:pt idx="12752" formatCode="General">
                  <c:v>8.58216</c:v>
                </c:pt>
                <c:pt idx="12753" formatCode="General">
                  <c:v>8.5828299999999995</c:v>
                </c:pt>
                <c:pt idx="12754" formatCode="General">
                  <c:v>8.5835100000000004</c:v>
                </c:pt>
                <c:pt idx="12755" formatCode="General">
                  <c:v>8.5841799999999999</c:v>
                </c:pt>
                <c:pt idx="12756" formatCode="General">
                  <c:v>8.5848499999999994</c:v>
                </c:pt>
                <c:pt idx="12757" formatCode="General">
                  <c:v>8.5855300000000003</c:v>
                </c:pt>
                <c:pt idx="12758" formatCode="General">
                  <c:v>8.5861999999999998</c:v>
                </c:pt>
                <c:pt idx="12759" formatCode="General">
                  <c:v>8.5868699999999993</c:v>
                </c:pt>
                <c:pt idx="12760" formatCode="General">
                  <c:v>8.5875500000000002</c:v>
                </c:pt>
                <c:pt idx="12761" formatCode="General">
                  <c:v>8.5882199999999997</c:v>
                </c:pt>
                <c:pt idx="12762" formatCode="General">
                  <c:v>8.5888899999999992</c:v>
                </c:pt>
                <c:pt idx="12763" formatCode="General">
                  <c:v>8.5895600000000005</c:v>
                </c:pt>
                <c:pt idx="12764" formatCode="General">
                  <c:v>8.5902399999999997</c:v>
                </c:pt>
                <c:pt idx="12765" formatCode="General">
                  <c:v>8.5909099999999992</c:v>
                </c:pt>
                <c:pt idx="12766" formatCode="General">
                  <c:v>8.5915800000000004</c:v>
                </c:pt>
                <c:pt idx="12767" formatCode="General">
                  <c:v>8.5922599999999996</c:v>
                </c:pt>
                <c:pt idx="12768" formatCode="General">
                  <c:v>8.5929300000000008</c:v>
                </c:pt>
                <c:pt idx="12769" formatCode="General">
                  <c:v>8.5936000000000003</c:v>
                </c:pt>
                <c:pt idx="12770" formatCode="General">
                  <c:v>8.5942799999999995</c:v>
                </c:pt>
                <c:pt idx="12771" formatCode="General">
                  <c:v>8.5949500000000008</c:v>
                </c:pt>
                <c:pt idx="12772" formatCode="General">
                  <c:v>8.5956200000000003</c:v>
                </c:pt>
                <c:pt idx="12773" formatCode="General">
                  <c:v>8.5962899999999998</c:v>
                </c:pt>
                <c:pt idx="12774" formatCode="General">
                  <c:v>8.5969700000000007</c:v>
                </c:pt>
                <c:pt idx="12775" formatCode="General">
                  <c:v>8.5976400000000002</c:v>
                </c:pt>
                <c:pt idx="12776" formatCode="General">
                  <c:v>8.5983099999999997</c:v>
                </c:pt>
                <c:pt idx="12777" formatCode="General">
                  <c:v>8.5989900000000006</c:v>
                </c:pt>
                <c:pt idx="12778" formatCode="General">
                  <c:v>8.5996600000000001</c:v>
                </c:pt>
                <c:pt idx="12779" formatCode="General">
                  <c:v>8.6003299999999996</c:v>
                </c:pt>
                <c:pt idx="12780" formatCode="General">
                  <c:v>8.6010100000000005</c:v>
                </c:pt>
                <c:pt idx="12781" formatCode="General">
                  <c:v>8.60168</c:v>
                </c:pt>
                <c:pt idx="12782" formatCode="General">
                  <c:v>8.6023499999999995</c:v>
                </c:pt>
                <c:pt idx="12783" formatCode="General">
                  <c:v>8.6030200000000008</c:v>
                </c:pt>
                <c:pt idx="12784" formatCode="General">
                  <c:v>8.6036999999999999</c:v>
                </c:pt>
                <c:pt idx="12785" formatCode="General">
                  <c:v>8.6043699999999994</c:v>
                </c:pt>
                <c:pt idx="12786" formatCode="General">
                  <c:v>8.6050400000000007</c:v>
                </c:pt>
                <c:pt idx="12787" formatCode="General">
                  <c:v>8.6057199999999998</c:v>
                </c:pt>
                <c:pt idx="12788" formatCode="General">
                  <c:v>8.6063899999999993</c:v>
                </c:pt>
                <c:pt idx="12789" formatCode="General">
                  <c:v>8.6070600000000006</c:v>
                </c:pt>
                <c:pt idx="12790" formatCode="General">
                  <c:v>8.6077399999999997</c:v>
                </c:pt>
                <c:pt idx="12791" formatCode="General">
                  <c:v>8.6084099999999992</c:v>
                </c:pt>
                <c:pt idx="12792" formatCode="General">
                  <c:v>8.6090800000000005</c:v>
                </c:pt>
                <c:pt idx="12793" formatCode="General">
                  <c:v>8.60975</c:v>
                </c:pt>
                <c:pt idx="12794" formatCode="General">
                  <c:v>8.6104299999999991</c:v>
                </c:pt>
                <c:pt idx="12795" formatCode="General">
                  <c:v>8.6111000000000004</c:v>
                </c:pt>
                <c:pt idx="12796" formatCode="General">
                  <c:v>8.6117699999999999</c:v>
                </c:pt>
                <c:pt idx="12797" formatCode="General">
                  <c:v>8.6124500000000008</c:v>
                </c:pt>
                <c:pt idx="12798" formatCode="General">
                  <c:v>8.6131200000000003</c:v>
                </c:pt>
                <c:pt idx="12799" formatCode="General">
                  <c:v>8.6137899999999998</c:v>
                </c:pt>
                <c:pt idx="12800" formatCode="General">
                  <c:v>8.6144700000000007</c:v>
                </c:pt>
                <c:pt idx="12801" formatCode="General">
                  <c:v>8.6151400000000002</c:v>
                </c:pt>
                <c:pt idx="12802" formatCode="General">
                  <c:v>8.6158099999999997</c:v>
                </c:pt>
                <c:pt idx="12803" formatCode="General">
                  <c:v>8.6164799999999993</c:v>
                </c:pt>
                <c:pt idx="12804" formatCode="General">
                  <c:v>8.6171600000000002</c:v>
                </c:pt>
                <c:pt idx="12805" formatCode="General">
                  <c:v>8.6178299999999997</c:v>
                </c:pt>
                <c:pt idx="12806" formatCode="General">
                  <c:v>8.6184999999999992</c:v>
                </c:pt>
                <c:pt idx="12807" formatCode="General">
                  <c:v>8.6191800000000001</c:v>
                </c:pt>
                <c:pt idx="12808" formatCode="General">
                  <c:v>8.6198499999999996</c:v>
                </c:pt>
                <c:pt idx="12809" formatCode="General">
                  <c:v>8.6205200000000008</c:v>
                </c:pt>
                <c:pt idx="12810" formatCode="General">
                  <c:v>8.6212</c:v>
                </c:pt>
                <c:pt idx="12811" formatCode="General">
                  <c:v>8.6218699999999995</c:v>
                </c:pt>
                <c:pt idx="12812" formatCode="General">
                  <c:v>8.6225400000000008</c:v>
                </c:pt>
                <c:pt idx="12813" formatCode="General">
                  <c:v>8.6232100000000003</c:v>
                </c:pt>
                <c:pt idx="12814" formatCode="General">
                  <c:v>8.6238899999999994</c:v>
                </c:pt>
                <c:pt idx="12815" formatCode="General">
                  <c:v>8.6245600000000007</c:v>
                </c:pt>
                <c:pt idx="12816" formatCode="General">
                  <c:v>8.6252300000000002</c:v>
                </c:pt>
                <c:pt idx="12817" formatCode="General">
                  <c:v>8.6259099999999993</c:v>
                </c:pt>
                <c:pt idx="12818" formatCode="General">
                  <c:v>8.6265800000000006</c:v>
                </c:pt>
                <c:pt idx="12819" formatCode="General">
                  <c:v>8.6272500000000001</c:v>
                </c:pt>
                <c:pt idx="12820" formatCode="General">
                  <c:v>8.6279299999999992</c:v>
                </c:pt>
                <c:pt idx="12821" formatCode="General">
                  <c:v>8.6286000000000005</c:v>
                </c:pt>
                <c:pt idx="12822" formatCode="General">
                  <c:v>8.62927</c:v>
                </c:pt>
                <c:pt idx="12823" formatCode="General">
                  <c:v>8.6299399999999995</c:v>
                </c:pt>
                <c:pt idx="12824" formatCode="General">
                  <c:v>8.6306200000000004</c:v>
                </c:pt>
                <c:pt idx="12825" formatCode="General">
                  <c:v>8.6312899999999999</c:v>
                </c:pt>
                <c:pt idx="12826" formatCode="General">
                  <c:v>8.6319599999999994</c:v>
                </c:pt>
                <c:pt idx="12827" formatCode="General">
                  <c:v>8.6326400000000003</c:v>
                </c:pt>
                <c:pt idx="12828" formatCode="General">
                  <c:v>8.6333099999999998</c:v>
                </c:pt>
                <c:pt idx="12829" formatCode="General">
                  <c:v>8.6339799999999993</c:v>
                </c:pt>
                <c:pt idx="12830" formatCode="General">
                  <c:v>8.6346600000000002</c:v>
                </c:pt>
                <c:pt idx="12831" formatCode="General">
                  <c:v>8.6353299999999997</c:v>
                </c:pt>
                <c:pt idx="12832" formatCode="General">
                  <c:v>8.6359999999999992</c:v>
                </c:pt>
                <c:pt idx="12833" formatCode="General">
                  <c:v>8.6366700000000005</c:v>
                </c:pt>
                <c:pt idx="12834" formatCode="General">
                  <c:v>8.6373499999999996</c:v>
                </c:pt>
                <c:pt idx="12835" formatCode="General">
                  <c:v>8.6380199999999991</c:v>
                </c:pt>
                <c:pt idx="12836" formatCode="General">
                  <c:v>8.6386900000000004</c:v>
                </c:pt>
                <c:pt idx="12837" formatCode="General">
                  <c:v>8.6393699999999995</c:v>
                </c:pt>
                <c:pt idx="12838" formatCode="General">
                  <c:v>8.6400400000000008</c:v>
                </c:pt>
                <c:pt idx="12839" formatCode="General">
                  <c:v>8.6407100000000003</c:v>
                </c:pt>
                <c:pt idx="12840" formatCode="General">
                  <c:v>8.6413899999999995</c:v>
                </c:pt>
                <c:pt idx="12841" formatCode="General">
                  <c:v>8.6420600000000007</c:v>
                </c:pt>
                <c:pt idx="12842" formatCode="General">
                  <c:v>8.6427300000000002</c:v>
                </c:pt>
                <c:pt idx="12843" formatCode="General">
                  <c:v>8.6434099999999994</c:v>
                </c:pt>
                <c:pt idx="12844" formatCode="General">
                  <c:v>8.6440800000000007</c:v>
                </c:pt>
                <c:pt idx="12845" formatCode="General">
                  <c:v>8.6447500000000002</c:v>
                </c:pt>
                <c:pt idx="12846" formatCode="General">
                  <c:v>8.6454199999999997</c:v>
                </c:pt>
                <c:pt idx="12847" formatCode="General">
                  <c:v>8.6461000000000006</c:v>
                </c:pt>
                <c:pt idx="12848" formatCode="General">
                  <c:v>8.6467700000000001</c:v>
                </c:pt>
                <c:pt idx="12849" formatCode="General">
                  <c:v>8.6474399999999996</c:v>
                </c:pt>
                <c:pt idx="12850" formatCode="General">
                  <c:v>8.6481200000000005</c:v>
                </c:pt>
                <c:pt idx="12851" formatCode="General">
                  <c:v>8.64879</c:v>
                </c:pt>
                <c:pt idx="12852" formatCode="General">
                  <c:v>8.6494599999999995</c:v>
                </c:pt>
                <c:pt idx="12853" formatCode="General">
                  <c:v>8.6501400000000004</c:v>
                </c:pt>
                <c:pt idx="12854" formatCode="General">
                  <c:v>8.6508099999999999</c:v>
                </c:pt>
                <c:pt idx="12855" formatCode="General">
                  <c:v>8.6514799999999994</c:v>
                </c:pt>
                <c:pt idx="12856" formatCode="General">
                  <c:v>8.6521500000000007</c:v>
                </c:pt>
                <c:pt idx="12857" formatCode="General">
                  <c:v>8.6528299999999998</c:v>
                </c:pt>
                <c:pt idx="12858" formatCode="General">
                  <c:v>8.6534999999999993</c:v>
                </c:pt>
                <c:pt idx="12859" formatCode="General">
                  <c:v>8.6541700000000006</c:v>
                </c:pt>
                <c:pt idx="12860" formatCode="General">
                  <c:v>8.6548499999999997</c:v>
                </c:pt>
                <c:pt idx="12861" formatCode="General">
                  <c:v>8.6555199999999992</c:v>
                </c:pt>
                <c:pt idx="12862" formatCode="General">
                  <c:v>8.6561900000000005</c:v>
                </c:pt>
                <c:pt idx="12863" formatCode="General">
                  <c:v>8.6568699999999996</c:v>
                </c:pt>
                <c:pt idx="12864" formatCode="General">
                  <c:v>8.6575399999999991</c:v>
                </c:pt>
                <c:pt idx="12865" formatCode="General">
                  <c:v>8.6582100000000004</c:v>
                </c:pt>
                <c:pt idx="12866" formatCode="General">
                  <c:v>8.6588799999999999</c:v>
                </c:pt>
                <c:pt idx="12867" formatCode="General">
                  <c:v>8.6595600000000008</c:v>
                </c:pt>
                <c:pt idx="12868" formatCode="General">
                  <c:v>8.6602300000000003</c:v>
                </c:pt>
                <c:pt idx="12869" formatCode="General">
                  <c:v>8.6608999999999998</c:v>
                </c:pt>
                <c:pt idx="12870" formatCode="General">
                  <c:v>8.6615800000000007</c:v>
                </c:pt>
                <c:pt idx="12871" formatCode="General">
                  <c:v>8.6622500000000002</c:v>
                </c:pt>
                <c:pt idx="12872" formatCode="General">
                  <c:v>8.6629199999999997</c:v>
                </c:pt>
                <c:pt idx="12873" formatCode="General">
                  <c:v>8.6636000000000006</c:v>
                </c:pt>
                <c:pt idx="12874" formatCode="General">
                  <c:v>8.6642700000000001</c:v>
                </c:pt>
                <c:pt idx="12875" formatCode="General">
                  <c:v>8.6649399999999996</c:v>
                </c:pt>
                <c:pt idx="12876" formatCode="General">
                  <c:v>8.6656099999999991</c:v>
                </c:pt>
                <c:pt idx="12877" formatCode="General">
                  <c:v>8.66629</c:v>
                </c:pt>
                <c:pt idx="12878" formatCode="General">
                  <c:v>8.6669599999999996</c:v>
                </c:pt>
                <c:pt idx="12879" formatCode="General">
                  <c:v>8.6676300000000008</c:v>
                </c:pt>
                <c:pt idx="12880" formatCode="General">
                  <c:v>8.66831</c:v>
                </c:pt>
                <c:pt idx="12881" formatCode="General">
                  <c:v>8.6689799999999995</c:v>
                </c:pt>
                <c:pt idx="12882" formatCode="General">
                  <c:v>8.6696500000000007</c:v>
                </c:pt>
                <c:pt idx="12883" formatCode="General">
                  <c:v>8.6703299999999999</c:v>
                </c:pt>
                <c:pt idx="12884" formatCode="General">
                  <c:v>8.6709999999999994</c:v>
                </c:pt>
                <c:pt idx="12885" formatCode="General">
                  <c:v>8.6716700000000007</c:v>
                </c:pt>
                <c:pt idx="12886" formatCode="General">
                  <c:v>8.6723400000000002</c:v>
                </c:pt>
                <c:pt idx="12887" formatCode="General">
                  <c:v>8.6730199999999993</c:v>
                </c:pt>
                <c:pt idx="12888" formatCode="General">
                  <c:v>8.6736900000000006</c:v>
                </c:pt>
                <c:pt idx="12889" formatCode="General">
                  <c:v>8.6743600000000001</c:v>
                </c:pt>
                <c:pt idx="12890" formatCode="General">
                  <c:v>8.6750399999999992</c:v>
                </c:pt>
                <c:pt idx="12891" formatCode="General">
                  <c:v>8.6757100000000005</c:v>
                </c:pt>
                <c:pt idx="12892" formatCode="General">
                  <c:v>8.67638</c:v>
                </c:pt>
                <c:pt idx="12893" formatCode="General">
                  <c:v>8.6770600000000009</c:v>
                </c:pt>
                <c:pt idx="12894" formatCode="General">
                  <c:v>8.6777300000000004</c:v>
                </c:pt>
                <c:pt idx="12895" formatCode="General">
                  <c:v>8.6783999999999999</c:v>
                </c:pt>
                <c:pt idx="12896" formatCode="General">
                  <c:v>8.6790699999999994</c:v>
                </c:pt>
                <c:pt idx="12897" formatCode="General">
                  <c:v>8.6797500000000003</c:v>
                </c:pt>
                <c:pt idx="12898" formatCode="General">
                  <c:v>8.6804199999999998</c:v>
                </c:pt>
                <c:pt idx="12899" formatCode="General">
                  <c:v>8.6810899999999993</c:v>
                </c:pt>
                <c:pt idx="12900" formatCode="General">
                  <c:v>8.6817700000000002</c:v>
                </c:pt>
                <c:pt idx="12901" formatCode="General">
                  <c:v>8.6824399999999997</c:v>
                </c:pt>
                <c:pt idx="12902" formatCode="General">
                  <c:v>8.6831099999999992</c:v>
                </c:pt>
                <c:pt idx="12903" formatCode="General">
                  <c:v>8.6837900000000001</c:v>
                </c:pt>
                <c:pt idx="12904" formatCode="General">
                  <c:v>8.6844599999999996</c:v>
                </c:pt>
                <c:pt idx="12905" formatCode="General">
                  <c:v>8.6851299999999991</c:v>
                </c:pt>
                <c:pt idx="12906" formatCode="General">
                  <c:v>8.6858000000000004</c:v>
                </c:pt>
                <c:pt idx="12907" formatCode="General">
                  <c:v>8.6864799999999995</c:v>
                </c:pt>
                <c:pt idx="12908" formatCode="General">
                  <c:v>8.6871500000000008</c:v>
                </c:pt>
                <c:pt idx="12909" formatCode="General">
                  <c:v>8.6878200000000003</c:v>
                </c:pt>
                <c:pt idx="12910" formatCode="General">
                  <c:v>8.6884999999999994</c:v>
                </c:pt>
                <c:pt idx="12911" formatCode="General">
                  <c:v>8.6891700000000007</c:v>
                </c:pt>
                <c:pt idx="12912" formatCode="General">
                  <c:v>8.6898400000000002</c:v>
                </c:pt>
                <c:pt idx="12913" formatCode="General">
                  <c:v>8.6905199999999994</c:v>
                </c:pt>
                <c:pt idx="12914" formatCode="General">
                  <c:v>8.6911900000000006</c:v>
                </c:pt>
                <c:pt idx="12915" formatCode="General">
                  <c:v>8.6918600000000001</c:v>
                </c:pt>
                <c:pt idx="12916" formatCode="General">
                  <c:v>8.6925299999999996</c:v>
                </c:pt>
                <c:pt idx="12917" formatCode="General">
                  <c:v>8.6932100000000005</c:v>
                </c:pt>
                <c:pt idx="12918" formatCode="General">
                  <c:v>8.6938800000000001</c:v>
                </c:pt>
                <c:pt idx="12919" formatCode="General">
                  <c:v>8.6945499999999996</c:v>
                </c:pt>
                <c:pt idx="12920" formatCode="General">
                  <c:v>8.6952300000000005</c:v>
                </c:pt>
                <c:pt idx="12921" formatCode="General">
                  <c:v>8.6959</c:v>
                </c:pt>
                <c:pt idx="12922" formatCode="General">
                  <c:v>8.6965699999999995</c:v>
                </c:pt>
                <c:pt idx="12923" formatCode="General">
                  <c:v>8.6972500000000004</c:v>
                </c:pt>
                <c:pt idx="12924" formatCode="General">
                  <c:v>8.6979199999999999</c:v>
                </c:pt>
                <c:pt idx="12925" formatCode="General">
                  <c:v>8.6985899999999994</c:v>
                </c:pt>
                <c:pt idx="12926" formatCode="General">
                  <c:v>8.6992600000000007</c:v>
                </c:pt>
                <c:pt idx="12927" formatCode="General">
                  <c:v>8.6999399999999998</c:v>
                </c:pt>
                <c:pt idx="12928" formatCode="General">
                  <c:v>8.7006099999999993</c:v>
                </c:pt>
                <c:pt idx="12929" formatCode="General">
                  <c:v>8.7012800000000006</c:v>
                </c:pt>
                <c:pt idx="12930" formatCode="General">
                  <c:v>8.7019599999999997</c:v>
                </c:pt>
                <c:pt idx="12931" formatCode="General">
                  <c:v>8.7026299999999992</c:v>
                </c:pt>
                <c:pt idx="12932" formatCode="General">
                  <c:v>8.7033000000000005</c:v>
                </c:pt>
                <c:pt idx="12933" formatCode="General">
                  <c:v>8.7039799999999996</c:v>
                </c:pt>
                <c:pt idx="12934" formatCode="General">
                  <c:v>8.7046500000000009</c:v>
                </c:pt>
                <c:pt idx="12935" formatCode="General">
                  <c:v>8.7053200000000004</c:v>
                </c:pt>
                <c:pt idx="12936" formatCode="General">
                  <c:v>8.7059899999999999</c:v>
                </c:pt>
                <c:pt idx="12937" formatCode="General">
                  <c:v>8.7066700000000008</c:v>
                </c:pt>
                <c:pt idx="12938" formatCode="General">
                  <c:v>8.7073400000000003</c:v>
                </c:pt>
                <c:pt idx="12939" formatCode="General">
                  <c:v>8.7080099999999998</c:v>
                </c:pt>
                <c:pt idx="12940" formatCode="General">
                  <c:v>8.7086900000000007</c:v>
                </c:pt>
                <c:pt idx="12941" formatCode="General">
                  <c:v>8.7093600000000002</c:v>
                </c:pt>
                <c:pt idx="12942" formatCode="General">
                  <c:v>8.7100299999999997</c:v>
                </c:pt>
                <c:pt idx="12943" formatCode="General">
                  <c:v>8.7107100000000006</c:v>
                </c:pt>
                <c:pt idx="12944" formatCode="General">
                  <c:v>8.7113800000000001</c:v>
                </c:pt>
                <c:pt idx="12945" formatCode="General">
                  <c:v>8.7120499999999996</c:v>
                </c:pt>
                <c:pt idx="12946" formatCode="General">
                  <c:v>8.7127199999999991</c:v>
                </c:pt>
                <c:pt idx="12947" formatCode="General">
                  <c:v>8.7134</c:v>
                </c:pt>
                <c:pt idx="12948" formatCode="General">
                  <c:v>8.7140699999999995</c:v>
                </c:pt>
                <c:pt idx="12949" formatCode="General">
                  <c:v>8.7147400000000008</c:v>
                </c:pt>
                <c:pt idx="12950" formatCode="General">
                  <c:v>8.7154199999999999</c:v>
                </c:pt>
                <c:pt idx="12951" formatCode="General">
                  <c:v>8.7160899999999994</c:v>
                </c:pt>
                <c:pt idx="12952" formatCode="General">
                  <c:v>8.7167600000000007</c:v>
                </c:pt>
                <c:pt idx="12953" formatCode="General">
                  <c:v>8.7174399999999999</c:v>
                </c:pt>
                <c:pt idx="12954" formatCode="General">
                  <c:v>8.7181099999999994</c:v>
                </c:pt>
                <c:pt idx="12955" formatCode="General">
                  <c:v>8.7187800000000006</c:v>
                </c:pt>
                <c:pt idx="12956" formatCode="General">
                  <c:v>8.7194500000000001</c:v>
                </c:pt>
                <c:pt idx="12957" formatCode="General">
                  <c:v>8.7201299999999993</c:v>
                </c:pt>
                <c:pt idx="12958" formatCode="General">
                  <c:v>8.7208000000000006</c:v>
                </c:pt>
                <c:pt idx="12959" formatCode="General">
                  <c:v>8.7214700000000001</c:v>
                </c:pt>
                <c:pt idx="12960" formatCode="General">
                  <c:v>8.7221499999999992</c:v>
                </c:pt>
                <c:pt idx="12961" formatCode="General">
                  <c:v>8.7228200000000005</c:v>
                </c:pt>
                <c:pt idx="12962" formatCode="General">
                  <c:v>8.72349</c:v>
                </c:pt>
                <c:pt idx="12963" formatCode="General">
                  <c:v>8.7241700000000009</c:v>
                </c:pt>
                <c:pt idx="12964" formatCode="General">
                  <c:v>8.7248400000000004</c:v>
                </c:pt>
                <c:pt idx="12965" formatCode="General">
                  <c:v>8.7255099999999999</c:v>
                </c:pt>
                <c:pt idx="12966" formatCode="General">
                  <c:v>8.7261799999999994</c:v>
                </c:pt>
                <c:pt idx="12967" formatCode="General">
                  <c:v>8.7268600000000003</c:v>
                </c:pt>
                <c:pt idx="12968" formatCode="General">
                  <c:v>8.7275299999999998</c:v>
                </c:pt>
                <c:pt idx="12969" formatCode="General">
                  <c:v>8.7281999999999993</c:v>
                </c:pt>
                <c:pt idx="12970" formatCode="General">
                  <c:v>8.7288800000000002</c:v>
                </c:pt>
                <c:pt idx="12971" formatCode="General">
                  <c:v>8.7295499999999997</c:v>
                </c:pt>
                <c:pt idx="12972" formatCode="General">
                  <c:v>8.7302199999999992</c:v>
                </c:pt>
                <c:pt idx="12973" formatCode="General">
                  <c:v>8.7309000000000001</c:v>
                </c:pt>
                <c:pt idx="12974" formatCode="General">
                  <c:v>8.7315699999999996</c:v>
                </c:pt>
                <c:pt idx="12975" formatCode="General">
                  <c:v>8.7322399999999991</c:v>
                </c:pt>
                <c:pt idx="12976" formatCode="General">
                  <c:v>8.7329100000000004</c:v>
                </c:pt>
                <c:pt idx="12977" formatCode="General">
                  <c:v>8.7335899999999995</c:v>
                </c:pt>
                <c:pt idx="12978" formatCode="General">
                  <c:v>8.7342600000000008</c:v>
                </c:pt>
                <c:pt idx="12979" formatCode="General">
                  <c:v>8.7349300000000003</c:v>
                </c:pt>
                <c:pt idx="12980" formatCode="General">
                  <c:v>8.7356099999999994</c:v>
                </c:pt>
                <c:pt idx="12981" formatCode="General">
                  <c:v>8.7362800000000007</c:v>
                </c:pt>
                <c:pt idx="12982" formatCode="General">
                  <c:v>8.7369500000000002</c:v>
                </c:pt>
                <c:pt idx="12983" formatCode="General">
                  <c:v>8.7376299999999993</c:v>
                </c:pt>
                <c:pt idx="12984" formatCode="General">
                  <c:v>8.7383000000000006</c:v>
                </c:pt>
                <c:pt idx="12985" formatCode="General">
                  <c:v>8.7389700000000001</c:v>
                </c:pt>
                <c:pt idx="12986" formatCode="General">
                  <c:v>8.7396399999999996</c:v>
                </c:pt>
                <c:pt idx="12987" formatCode="General">
                  <c:v>8.7403200000000005</c:v>
                </c:pt>
                <c:pt idx="12988" formatCode="General">
                  <c:v>8.74099</c:v>
                </c:pt>
                <c:pt idx="12989" formatCode="General">
                  <c:v>8.7416599999999995</c:v>
                </c:pt>
                <c:pt idx="12990" formatCode="General">
                  <c:v>8.7423400000000004</c:v>
                </c:pt>
                <c:pt idx="12991" formatCode="General">
                  <c:v>8.7430099999999999</c:v>
                </c:pt>
                <c:pt idx="12992" formatCode="General">
                  <c:v>8.7436799999999995</c:v>
                </c:pt>
                <c:pt idx="12993" formatCode="General">
                  <c:v>8.7443600000000004</c:v>
                </c:pt>
                <c:pt idx="12994" formatCode="General">
                  <c:v>8.7450299999999999</c:v>
                </c:pt>
                <c:pt idx="12995" formatCode="General">
                  <c:v>8.7456999999999994</c:v>
                </c:pt>
                <c:pt idx="12996" formatCode="General">
                  <c:v>8.7463700000000006</c:v>
                </c:pt>
                <c:pt idx="12997" formatCode="General">
                  <c:v>8.7470499999999998</c:v>
                </c:pt>
                <c:pt idx="12998" formatCode="General">
                  <c:v>8.7477199999999993</c:v>
                </c:pt>
                <c:pt idx="12999" formatCode="General">
                  <c:v>8.7483900000000006</c:v>
                </c:pt>
                <c:pt idx="13000" formatCode="General">
                  <c:v>8.7490699999999997</c:v>
                </c:pt>
                <c:pt idx="13001" formatCode="General">
                  <c:v>8.7497399999999992</c:v>
                </c:pt>
                <c:pt idx="13002" formatCode="General">
                  <c:v>8.7504100000000005</c:v>
                </c:pt>
                <c:pt idx="13003" formatCode="General">
                  <c:v>8.7510899999999996</c:v>
                </c:pt>
                <c:pt idx="13004" formatCode="General">
                  <c:v>8.7517600000000009</c:v>
                </c:pt>
                <c:pt idx="13005" formatCode="General">
                  <c:v>8.7524300000000004</c:v>
                </c:pt>
                <c:pt idx="13006" formatCode="General">
                  <c:v>8.7530999999999999</c:v>
                </c:pt>
                <c:pt idx="13007" formatCode="General">
                  <c:v>8.7537800000000008</c:v>
                </c:pt>
                <c:pt idx="13008" formatCode="General">
                  <c:v>8.7544500000000003</c:v>
                </c:pt>
                <c:pt idx="13009" formatCode="General">
                  <c:v>8.7551199999999998</c:v>
                </c:pt>
                <c:pt idx="13010" formatCode="General">
                  <c:v>8.7558000000000007</c:v>
                </c:pt>
                <c:pt idx="13011" formatCode="General">
                  <c:v>8.7564700000000002</c:v>
                </c:pt>
                <c:pt idx="13012" formatCode="General">
                  <c:v>8.7571399999999997</c:v>
                </c:pt>
                <c:pt idx="13013" formatCode="General">
                  <c:v>8.7578200000000006</c:v>
                </c:pt>
                <c:pt idx="13014" formatCode="General">
                  <c:v>8.7584900000000001</c:v>
                </c:pt>
                <c:pt idx="13015" formatCode="General">
                  <c:v>8.7591599999999996</c:v>
                </c:pt>
                <c:pt idx="13016" formatCode="General">
                  <c:v>8.7598299999999991</c:v>
                </c:pt>
                <c:pt idx="13017" formatCode="General">
                  <c:v>8.76051</c:v>
                </c:pt>
                <c:pt idx="13018" formatCode="General">
                  <c:v>8.7611799999999995</c:v>
                </c:pt>
                <c:pt idx="13019" formatCode="General">
                  <c:v>8.7618500000000008</c:v>
                </c:pt>
                <c:pt idx="13020" formatCode="General">
                  <c:v>8.7625299999999999</c:v>
                </c:pt>
                <c:pt idx="13021" formatCode="General">
                  <c:v>8.7631999999999994</c:v>
                </c:pt>
                <c:pt idx="13022" formatCode="General">
                  <c:v>8.7638700000000007</c:v>
                </c:pt>
                <c:pt idx="13023" formatCode="General">
                  <c:v>8.7645499999999998</c:v>
                </c:pt>
                <c:pt idx="13024" formatCode="General">
                  <c:v>8.7652199999999993</c:v>
                </c:pt>
                <c:pt idx="13025" formatCode="General">
                  <c:v>8.7658900000000006</c:v>
                </c:pt>
                <c:pt idx="13026" formatCode="General">
                  <c:v>8.7665600000000001</c:v>
                </c:pt>
                <c:pt idx="13027" formatCode="General">
                  <c:v>8.7672399999999993</c:v>
                </c:pt>
                <c:pt idx="13028" formatCode="General">
                  <c:v>8.7679100000000005</c:v>
                </c:pt>
                <c:pt idx="13029" formatCode="General">
                  <c:v>8.76858</c:v>
                </c:pt>
                <c:pt idx="13030" formatCode="General">
                  <c:v>8.7692599999999992</c:v>
                </c:pt>
                <c:pt idx="13031" formatCode="General">
                  <c:v>8.7699300000000004</c:v>
                </c:pt>
                <c:pt idx="13032" formatCode="General">
                  <c:v>8.7706</c:v>
                </c:pt>
                <c:pt idx="13033" formatCode="General">
                  <c:v>8.7712800000000009</c:v>
                </c:pt>
                <c:pt idx="13034" formatCode="General">
                  <c:v>8.7719500000000004</c:v>
                </c:pt>
                <c:pt idx="13035" formatCode="General">
                  <c:v>8.7726199999999999</c:v>
                </c:pt>
                <c:pt idx="13036" formatCode="General">
                  <c:v>8.7733000000000008</c:v>
                </c:pt>
                <c:pt idx="13037" formatCode="General">
                  <c:v>8.7739700000000003</c:v>
                </c:pt>
                <c:pt idx="13038" formatCode="General">
                  <c:v>8.7746399999999998</c:v>
                </c:pt>
                <c:pt idx="13039" formatCode="General">
                  <c:v>8.7753099999999993</c:v>
                </c:pt>
                <c:pt idx="13040" formatCode="General">
                  <c:v>8.7759900000000002</c:v>
                </c:pt>
                <c:pt idx="13041" formatCode="General">
                  <c:v>8.7766599999999997</c:v>
                </c:pt>
                <c:pt idx="13042" formatCode="General">
                  <c:v>8.7773299999999992</c:v>
                </c:pt>
                <c:pt idx="13043" formatCode="General">
                  <c:v>8.7780100000000001</c:v>
                </c:pt>
                <c:pt idx="13044" formatCode="General">
                  <c:v>8.7786799999999996</c:v>
                </c:pt>
                <c:pt idx="13045" formatCode="General">
                  <c:v>8.7793500000000009</c:v>
                </c:pt>
                <c:pt idx="13046" formatCode="General">
                  <c:v>8.78003</c:v>
                </c:pt>
                <c:pt idx="13047" formatCode="General">
                  <c:v>8.7806999999999995</c:v>
                </c:pt>
                <c:pt idx="13048" formatCode="General">
                  <c:v>8.7813700000000008</c:v>
                </c:pt>
                <c:pt idx="13049" formatCode="General">
                  <c:v>8.7820400000000003</c:v>
                </c:pt>
                <c:pt idx="13050" formatCode="General">
                  <c:v>8.7827199999999994</c:v>
                </c:pt>
                <c:pt idx="13051" formatCode="General">
                  <c:v>8.7833900000000007</c:v>
                </c:pt>
                <c:pt idx="13052" formatCode="General">
                  <c:v>8.7840600000000002</c:v>
                </c:pt>
                <c:pt idx="13053" formatCode="General">
                  <c:v>8.7847399999999993</c:v>
                </c:pt>
                <c:pt idx="13054" formatCode="General">
                  <c:v>8.7854100000000006</c:v>
                </c:pt>
                <c:pt idx="13055" formatCode="General">
                  <c:v>8.7860800000000001</c:v>
                </c:pt>
                <c:pt idx="13056" formatCode="General">
                  <c:v>8.7867599999999992</c:v>
                </c:pt>
                <c:pt idx="13057" formatCode="General">
                  <c:v>8.7874300000000005</c:v>
                </c:pt>
                <c:pt idx="13058" formatCode="General">
                  <c:v>8.7881</c:v>
                </c:pt>
                <c:pt idx="13059" formatCode="General">
                  <c:v>8.7887699999999995</c:v>
                </c:pt>
                <c:pt idx="13060" formatCode="General">
                  <c:v>8.7894500000000004</c:v>
                </c:pt>
                <c:pt idx="13061" formatCode="General">
                  <c:v>8.7901199999999999</c:v>
                </c:pt>
                <c:pt idx="13062" formatCode="General">
                  <c:v>8.7907899999999994</c:v>
                </c:pt>
                <c:pt idx="13063" formatCode="General">
                  <c:v>8.7914700000000003</c:v>
                </c:pt>
                <c:pt idx="13064" formatCode="General">
                  <c:v>8.7921399999999998</c:v>
                </c:pt>
                <c:pt idx="13065" formatCode="General">
                  <c:v>8.7928099999999993</c:v>
                </c:pt>
                <c:pt idx="13066" formatCode="General">
                  <c:v>8.7934900000000003</c:v>
                </c:pt>
                <c:pt idx="13067" formatCode="General">
                  <c:v>8.7941599999999998</c:v>
                </c:pt>
                <c:pt idx="13068" formatCode="General">
                  <c:v>8.7948299999999993</c:v>
                </c:pt>
                <c:pt idx="13069" formatCode="General">
                  <c:v>8.7955000000000005</c:v>
                </c:pt>
                <c:pt idx="13070" formatCode="General">
                  <c:v>8.7961799999999997</c:v>
                </c:pt>
                <c:pt idx="13071" formatCode="General">
                  <c:v>8.7968499999999992</c:v>
                </c:pt>
                <c:pt idx="13072" formatCode="General">
                  <c:v>8.7975200000000005</c:v>
                </c:pt>
                <c:pt idx="13073" formatCode="General">
                  <c:v>8.7981999999999996</c:v>
                </c:pt>
                <c:pt idx="13074" formatCode="General">
                  <c:v>8.7988700000000009</c:v>
                </c:pt>
                <c:pt idx="13075" formatCode="General">
                  <c:v>8.7995400000000004</c:v>
                </c:pt>
                <c:pt idx="13076" formatCode="General">
                  <c:v>8.8002199999999995</c:v>
                </c:pt>
                <c:pt idx="13077" formatCode="General">
                  <c:v>8.8008900000000008</c:v>
                </c:pt>
                <c:pt idx="13078" formatCode="General">
                  <c:v>8.8015600000000003</c:v>
                </c:pt>
                <c:pt idx="13079" formatCode="General">
                  <c:v>8.8022299999999998</c:v>
                </c:pt>
                <c:pt idx="13080" formatCode="General">
                  <c:v>8.8029100000000007</c:v>
                </c:pt>
                <c:pt idx="13081" formatCode="General">
                  <c:v>8.8035800000000002</c:v>
                </c:pt>
                <c:pt idx="13082" formatCode="General">
                  <c:v>8.8042499999999997</c:v>
                </c:pt>
                <c:pt idx="13083" formatCode="General">
                  <c:v>8.8049300000000006</c:v>
                </c:pt>
                <c:pt idx="13084" formatCode="General">
                  <c:v>8.8056000000000001</c:v>
                </c:pt>
                <c:pt idx="13085" formatCode="General">
                  <c:v>8.8062699999999996</c:v>
                </c:pt>
                <c:pt idx="13086" formatCode="General">
                  <c:v>8.8069500000000005</c:v>
                </c:pt>
                <c:pt idx="13087" formatCode="General">
                  <c:v>8.80762</c:v>
                </c:pt>
                <c:pt idx="13088" formatCode="General">
                  <c:v>8.8082899999999995</c:v>
                </c:pt>
                <c:pt idx="13089" formatCode="General">
                  <c:v>8.8089600000000008</c:v>
                </c:pt>
                <c:pt idx="13090" formatCode="General">
                  <c:v>8.8096399999999999</c:v>
                </c:pt>
                <c:pt idx="13091" formatCode="General">
                  <c:v>8.8103099999999994</c:v>
                </c:pt>
                <c:pt idx="13092" formatCode="General">
                  <c:v>8.8109800000000007</c:v>
                </c:pt>
                <c:pt idx="13093" formatCode="General">
                  <c:v>8.8116599999999998</c:v>
                </c:pt>
                <c:pt idx="13094" formatCode="General">
                  <c:v>8.8123299999999993</c:v>
                </c:pt>
                <c:pt idx="13095" formatCode="General">
                  <c:v>8.8130000000000006</c:v>
                </c:pt>
                <c:pt idx="13096" formatCode="General">
                  <c:v>8.8136799999999997</c:v>
                </c:pt>
                <c:pt idx="13097" formatCode="General">
                  <c:v>8.8143499999999992</c:v>
                </c:pt>
                <c:pt idx="13098" formatCode="General">
                  <c:v>8.8150200000000005</c:v>
                </c:pt>
                <c:pt idx="13099" formatCode="General">
                  <c:v>8.81569</c:v>
                </c:pt>
                <c:pt idx="13100" formatCode="General">
                  <c:v>8.8163699999999992</c:v>
                </c:pt>
                <c:pt idx="13101" formatCode="General">
                  <c:v>8.8170400000000004</c:v>
                </c:pt>
                <c:pt idx="13102" formatCode="General">
                  <c:v>8.8177099999999999</c:v>
                </c:pt>
                <c:pt idx="13103" formatCode="General">
                  <c:v>8.8183900000000008</c:v>
                </c:pt>
                <c:pt idx="13104" formatCode="General">
                  <c:v>8.8190600000000003</c:v>
                </c:pt>
                <c:pt idx="13105" formatCode="General">
                  <c:v>8.8197299999999998</c:v>
                </c:pt>
                <c:pt idx="13106" formatCode="General">
                  <c:v>8.8204100000000007</c:v>
                </c:pt>
                <c:pt idx="13107" formatCode="General">
                  <c:v>8.8210800000000003</c:v>
                </c:pt>
                <c:pt idx="13108" formatCode="General">
                  <c:v>8.8217499999999998</c:v>
                </c:pt>
                <c:pt idx="13109" formatCode="General">
                  <c:v>8.8224199999999993</c:v>
                </c:pt>
                <c:pt idx="13110" formatCode="General">
                  <c:v>8.8231000000000002</c:v>
                </c:pt>
                <c:pt idx="13111" formatCode="General">
                  <c:v>8.8237699999999997</c:v>
                </c:pt>
                <c:pt idx="13112" formatCode="General">
                  <c:v>8.8244399999999992</c:v>
                </c:pt>
                <c:pt idx="13113" formatCode="General">
                  <c:v>8.8251200000000001</c:v>
                </c:pt>
                <c:pt idx="13114" formatCode="General">
                  <c:v>8.8257899999999996</c:v>
                </c:pt>
                <c:pt idx="13115" formatCode="General">
                  <c:v>8.8264600000000009</c:v>
                </c:pt>
                <c:pt idx="13116" formatCode="General">
                  <c:v>8.82714</c:v>
                </c:pt>
                <c:pt idx="13117" formatCode="General">
                  <c:v>8.8278099999999995</c:v>
                </c:pt>
                <c:pt idx="13118" formatCode="General">
                  <c:v>8.8284800000000008</c:v>
                </c:pt>
                <c:pt idx="13119" formatCode="General">
                  <c:v>8.8291500000000003</c:v>
                </c:pt>
                <c:pt idx="13120" formatCode="General">
                  <c:v>8.8298299999999994</c:v>
                </c:pt>
                <c:pt idx="13121" formatCode="General">
                  <c:v>8.8305000000000007</c:v>
                </c:pt>
                <c:pt idx="13122" formatCode="General">
                  <c:v>8.8311700000000002</c:v>
                </c:pt>
                <c:pt idx="13123" formatCode="General">
                  <c:v>8.8318499999999993</c:v>
                </c:pt>
                <c:pt idx="13124" formatCode="General">
                  <c:v>8.8325200000000006</c:v>
                </c:pt>
                <c:pt idx="13125" formatCode="General">
                  <c:v>8.8331900000000001</c:v>
                </c:pt>
                <c:pt idx="13126" formatCode="General">
                  <c:v>8.8338699999999992</c:v>
                </c:pt>
                <c:pt idx="13127" formatCode="General">
                  <c:v>8.8345400000000005</c:v>
                </c:pt>
                <c:pt idx="13128" formatCode="General">
                  <c:v>8.83521</c:v>
                </c:pt>
                <c:pt idx="13129" formatCode="General">
                  <c:v>8.8358799999999995</c:v>
                </c:pt>
                <c:pt idx="13130" formatCode="General">
                  <c:v>8.8365600000000004</c:v>
                </c:pt>
                <c:pt idx="13131" formatCode="General">
                  <c:v>8.8372299999999999</c:v>
                </c:pt>
                <c:pt idx="13132" formatCode="General">
                  <c:v>8.8378999999999994</c:v>
                </c:pt>
                <c:pt idx="13133" formatCode="General">
                  <c:v>8.8385800000000003</c:v>
                </c:pt>
                <c:pt idx="13134" formatCode="General">
                  <c:v>8.8392499999999998</c:v>
                </c:pt>
                <c:pt idx="13135" formatCode="General">
                  <c:v>8.8399199999999993</c:v>
                </c:pt>
                <c:pt idx="13136" formatCode="General">
                  <c:v>8.8406000000000002</c:v>
                </c:pt>
                <c:pt idx="13137" formatCode="General">
                  <c:v>8.8412699999999997</c:v>
                </c:pt>
                <c:pt idx="13138" formatCode="General">
                  <c:v>8.8419399999999992</c:v>
                </c:pt>
                <c:pt idx="13139" formatCode="General">
                  <c:v>8.8426100000000005</c:v>
                </c:pt>
                <c:pt idx="13140" formatCode="General">
                  <c:v>8.8432899999999997</c:v>
                </c:pt>
                <c:pt idx="13141" formatCode="General">
                  <c:v>8.8439599999999992</c:v>
                </c:pt>
                <c:pt idx="13142" formatCode="General">
                  <c:v>8.8446300000000004</c:v>
                </c:pt>
                <c:pt idx="13143" formatCode="General">
                  <c:v>8.8453099999999996</c:v>
                </c:pt>
                <c:pt idx="13144" formatCode="General">
                  <c:v>8.8459800000000008</c:v>
                </c:pt>
                <c:pt idx="13145" formatCode="General">
                  <c:v>8.8466500000000003</c:v>
                </c:pt>
                <c:pt idx="13146" formatCode="General">
                  <c:v>8.8473299999999995</c:v>
                </c:pt>
                <c:pt idx="13147" formatCode="General">
                  <c:v>8.8480000000000008</c:v>
                </c:pt>
                <c:pt idx="13148" formatCode="General">
                  <c:v>8.8486700000000003</c:v>
                </c:pt>
                <c:pt idx="13149" formatCode="General">
                  <c:v>8.8493399999999998</c:v>
                </c:pt>
                <c:pt idx="13150" formatCode="General">
                  <c:v>8.8500200000000007</c:v>
                </c:pt>
                <c:pt idx="13151" formatCode="General">
                  <c:v>8.8506900000000002</c:v>
                </c:pt>
                <c:pt idx="13152" formatCode="General">
                  <c:v>8.8513599999999997</c:v>
                </c:pt>
                <c:pt idx="13153" formatCode="General">
                  <c:v>8.8520400000000006</c:v>
                </c:pt>
                <c:pt idx="13154" formatCode="General">
                  <c:v>8.8527100000000001</c:v>
                </c:pt>
                <c:pt idx="13155" formatCode="General">
                  <c:v>8.8533799999999996</c:v>
                </c:pt>
                <c:pt idx="13156" formatCode="General">
                  <c:v>8.8540600000000005</c:v>
                </c:pt>
                <c:pt idx="13157" formatCode="General">
                  <c:v>8.85473</c:v>
                </c:pt>
                <c:pt idx="13158" formatCode="General">
                  <c:v>8.8553999999999995</c:v>
                </c:pt>
                <c:pt idx="13159" formatCode="General">
                  <c:v>8.8560700000000008</c:v>
                </c:pt>
                <c:pt idx="13160" formatCode="General">
                  <c:v>8.8567499999999999</c:v>
                </c:pt>
                <c:pt idx="13161" formatCode="General">
                  <c:v>8.8574199999999994</c:v>
                </c:pt>
                <c:pt idx="13162" formatCode="General">
                  <c:v>8.8580900000000007</c:v>
                </c:pt>
                <c:pt idx="13163" formatCode="General">
                  <c:v>8.8587699999999998</c:v>
                </c:pt>
                <c:pt idx="13164" formatCode="General">
                  <c:v>8.8594399999999993</c:v>
                </c:pt>
                <c:pt idx="13165" formatCode="General">
                  <c:v>8.8601100000000006</c:v>
                </c:pt>
                <c:pt idx="13166" formatCode="General">
                  <c:v>8.8607899999999997</c:v>
                </c:pt>
                <c:pt idx="13167" formatCode="General">
                  <c:v>8.8614599999999992</c:v>
                </c:pt>
                <c:pt idx="13168" formatCode="General">
                  <c:v>8.8621300000000005</c:v>
                </c:pt>
                <c:pt idx="13169" formatCode="General">
                  <c:v>8.8628</c:v>
                </c:pt>
                <c:pt idx="13170" formatCode="General">
                  <c:v>8.8634799999999991</c:v>
                </c:pt>
                <c:pt idx="13171" formatCode="General">
                  <c:v>8.8641500000000004</c:v>
                </c:pt>
                <c:pt idx="13172" formatCode="General">
                  <c:v>8.8648199999999999</c:v>
                </c:pt>
                <c:pt idx="13173" formatCode="General">
                  <c:v>8.8655000000000008</c:v>
                </c:pt>
                <c:pt idx="13174" formatCode="General">
                  <c:v>8.8661700000000003</c:v>
                </c:pt>
                <c:pt idx="13175" formatCode="General">
                  <c:v>8.8668399999999998</c:v>
                </c:pt>
                <c:pt idx="13176" formatCode="General">
                  <c:v>8.8675200000000007</c:v>
                </c:pt>
                <c:pt idx="13177" formatCode="General">
                  <c:v>8.8681900000000002</c:v>
                </c:pt>
                <c:pt idx="13178" formatCode="General">
                  <c:v>8.8688599999999997</c:v>
                </c:pt>
                <c:pt idx="13179" formatCode="General">
                  <c:v>8.8695299999999992</c:v>
                </c:pt>
                <c:pt idx="13180" formatCode="General">
                  <c:v>8.8702100000000002</c:v>
                </c:pt>
                <c:pt idx="13181" formatCode="General">
                  <c:v>8.8708799999999997</c:v>
                </c:pt>
                <c:pt idx="13182" formatCode="General">
                  <c:v>8.8715499999999992</c:v>
                </c:pt>
                <c:pt idx="13183" formatCode="General">
                  <c:v>8.8722300000000001</c:v>
                </c:pt>
                <c:pt idx="13184" formatCode="General">
                  <c:v>8.8728999999999996</c:v>
                </c:pt>
                <c:pt idx="13185" formatCode="General">
                  <c:v>8.8735700000000008</c:v>
                </c:pt>
                <c:pt idx="13186" formatCode="General">
                  <c:v>8.87425</c:v>
                </c:pt>
                <c:pt idx="13187" formatCode="General">
                  <c:v>8.8749199999999995</c:v>
                </c:pt>
                <c:pt idx="13188" formatCode="General">
                  <c:v>8.8755900000000008</c:v>
                </c:pt>
                <c:pt idx="13189" formatCode="General">
                  <c:v>8.8762600000000003</c:v>
                </c:pt>
                <c:pt idx="13190" formatCode="General">
                  <c:v>8.8769399999999994</c:v>
                </c:pt>
                <c:pt idx="13191" formatCode="General">
                  <c:v>8.8776100000000007</c:v>
                </c:pt>
                <c:pt idx="13192" formatCode="General">
                  <c:v>8.8782800000000002</c:v>
                </c:pt>
                <c:pt idx="13193" formatCode="General">
                  <c:v>8.8789599999999993</c:v>
                </c:pt>
                <c:pt idx="13194" formatCode="General">
                  <c:v>8.8796300000000006</c:v>
                </c:pt>
                <c:pt idx="13195" formatCode="General">
                  <c:v>8.8803000000000001</c:v>
                </c:pt>
                <c:pt idx="13196" formatCode="General">
                  <c:v>8.8809799999999992</c:v>
                </c:pt>
                <c:pt idx="13197" formatCode="General">
                  <c:v>8.8816500000000005</c:v>
                </c:pt>
                <c:pt idx="13198" formatCode="General">
                  <c:v>8.88232</c:v>
                </c:pt>
                <c:pt idx="13199" formatCode="General">
                  <c:v>8.8829899999999995</c:v>
                </c:pt>
                <c:pt idx="13200" formatCode="General">
                  <c:v>8.8836700000000004</c:v>
                </c:pt>
                <c:pt idx="13201" formatCode="General">
                  <c:v>8.8843399999999999</c:v>
                </c:pt>
                <c:pt idx="13202" formatCode="General">
                  <c:v>8.8850099999999994</c:v>
                </c:pt>
                <c:pt idx="13203" formatCode="General">
                  <c:v>8.8856900000000003</c:v>
                </c:pt>
                <c:pt idx="13204" formatCode="General">
                  <c:v>8.8863599999999998</c:v>
                </c:pt>
                <c:pt idx="13205" formatCode="General">
                  <c:v>8.8870299999999993</c:v>
                </c:pt>
                <c:pt idx="13206" formatCode="General">
                  <c:v>8.8877100000000002</c:v>
                </c:pt>
                <c:pt idx="13207" formatCode="General">
                  <c:v>8.8883799999999997</c:v>
                </c:pt>
                <c:pt idx="13208" formatCode="General">
                  <c:v>8.8890499999999992</c:v>
                </c:pt>
                <c:pt idx="13209" formatCode="General">
                  <c:v>8.8897200000000005</c:v>
                </c:pt>
                <c:pt idx="13210" formatCode="General">
                  <c:v>8.8903999999999996</c:v>
                </c:pt>
                <c:pt idx="13211" formatCode="General">
                  <c:v>8.8910699999999991</c:v>
                </c:pt>
                <c:pt idx="13212" formatCode="General">
                  <c:v>8.8917400000000004</c:v>
                </c:pt>
                <c:pt idx="13213" formatCode="General">
                  <c:v>8.8924199999999995</c:v>
                </c:pt>
                <c:pt idx="13214" formatCode="General">
                  <c:v>8.8930900000000008</c:v>
                </c:pt>
                <c:pt idx="13215" formatCode="General">
                  <c:v>8.8937600000000003</c:v>
                </c:pt>
                <c:pt idx="13216" formatCode="General">
                  <c:v>8.8944399999999995</c:v>
                </c:pt>
                <c:pt idx="13217" formatCode="General">
                  <c:v>8.8951100000000007</c:v>
                </c:pt>
                <c:pt idx="13218" formatCode="General">
                  <c:v>8.8957800000000002</c:v>
                </c:pt>
                <c:pt idx="13219" formatCode="General">
                  <c:v>8.8964499999999997</c:v>
                </c:pt>
                <c:pt idx="13220" formatCode="General">
                  <c:v>8.8971300000000006</c:v>
                </c:pt>
                <c:pt idx="13221" formatCode="General">
                  <c:v>8.8978000000000002</c:v>
                </c:pt>
                <c:pt idx="13222" formatCode="General">
                  <c:v>8.8984699999999997</c:v>
                </c:pt>
                <c:pt idx="13223" formatCode="General">
                  <c:v>8.8991500000000006</c:v>
                </c:pt>
                <c:pt idx="13224" formatCode="General">
                  <c:v>8.8998200000000001</c:v>
                </c:pt>
                <c:pt idx="13225" formatCode="General">
                  <c:v>8.9004899999999996</c:v>
                </c:pt>
                <c:pt idx="13226" formatCode="General">
                  <c:v>8.9011700000000005</c:v>
                </c:pt>
                <c:pt idx="13227" formatCode="General">
                  <c:v>8.90184</c:v>
                </c:pt>
                <c:pt idx="13228" formatCode="General">
                  <c:v>8.9025099999999995</c:v>
                </c:pt>
                <c:pt idx="13229" formatCode="General">
                  <c:v>8.9031900000000004</c:v>
                </c:pt>
                <c:pt idx="13230" formatCode="General">
                  <c:v>8.9038599999999999</c:v>
                </c:pt>
                <c:pt idx="13231" formatCode="General">
                  <c:v>8.9045299999999994</c:v>
                </c:pt>
                <c:pt idx="13232" formatCode="General">
                  <c:v>8.9052000000000007</c:v>
                </c:pt>
                <c:pt idx="13233" formatCode="General">
                  <c:v>8.9058799999999998</c:v>
                </c:pt>
                <c:pt idx="13234" formatCode="General">
                  <c:v>8.9065499999999993</c:v>
                </c:pt>
                <c:pt idx="13235" formatCode="General">
                  <c:v>8.9072200000000006</c:v>
                </c:pt>
                <c:pt idx="13236" formatCode="General">
                  <c:v>8.9078999999999997</c:v>
                </c:pt>
                <c:pt idx="13237" formatCode="General">
                  <c:v>8.9085699999999992</c:v>
                </c:pt>
                <c:pt idx="13238" formatCode="General">
                  <c:v>8.9092400000000005</c:v>
                </c:pt>
                <c:pt idx="13239" formatCode="General">
                  <c:v>8.9099199999999996</c:v>
                </c:pt>
                <c:pt idx="13240" formatCode="General">
                  <c:v>8.9105899999999991</c:v>
                </c:pt>
                <c:pt idx="13241" formatCode="General">
                  <c:v>8.9112600000000004</c:v>
                </c:pt>
                <c:pt idx="13242" formatCode="General">
                  <c:v>8.9119299999999999</c:v>
                </c:pt>
                <c:pt idx="13243" formatCode="General">
                  <c:v>8.9126100000000008</c:v>
                </c:pt>
                <c:pt idx="13244" formatCode="General">
                  <c:v>8.9132800000000003</c:v>
                </c:pt>
                <c:pt idx="13245" formatCode="General">
                  <c:v>8.9139499999999998</c:v>
                </c:pt>
                <c:pt idx="13246" formatCode="General">
                  <c:v>8.9146300000000007</c:v>
                </c:pt>
                <c:pt idx="13247" formatCode="General">
                  <c:v>8.9153000000000002</c:v>
                </c:pt>
                <c:pt idx="13248" formatCode="General">
                  <c:v>8.9159699999999997</c:v>
                </c:pt>
                <c:pt idx="13249" formatCode="General">
                  <c:v>8.9166500000000006</c:v>
                </c:pt>
                <c:pt idx="13250" formatCode="General">
                  <c:v>8.9173200000000001</c:v>
                </c:pt>
                <c:pt idx="13251" formatCode="General">
                  <c:v>8.9179899999999996</c:v>
                </c:pt>
                <c:pt idx="13252" formatCode="General">
                  <c:v>8.9186599999999991</c:v>
                </c:pt>
                <c:pt idx="13253" formatCode="General">
                  <c:v>8.91934</c:v>
                </c:pt>
                <c:pt idx="13254" formatCode="General">
                  <c:v>8.9200099999999996</c:v>
                </c:pt>
                <c:pt idx="13255" formatCode="General">
                  <c:v>8.9206800000000008</c:v>
                </c:pt>
                <c:pt idx="13256" formatCode="General">
                  <c:v>8.92136</c:v>
                </c:pt>
                <c:pt idx="13257" formatCode="General">
                  <c:v>8.9220299999999995</c:v>
                </c:pt>
                <c:pt idx="13258" formatCode="General">
                  <c:v>8.9227000000000007</c:v>
                </c:pt>
                <c:pt idx="13259" formatCode="General">
                  <c:v>8.9233799999999999</c:v>
                </c:pt>
                <c:pt idx="13260" formatCode="General">
                  <c:v>8.9240499999999994</c:v>
                </c:pt>
                <c:pt idx="13261" formatCode="General">
                  <c:v>8.9247200000000007</c:v>
                </c:pt>
                <c:pt idx="13262" formatCode="General">
                  <c:v>8.9253900000000002</c:v>
                </c:pt>
                <c:pt idx="13263" formatCode="General">
                  <c:v>8.9260699999999993</c:v>
                </c:pt>
                <c:pt idx="13264" formatCode="General">
                  <c:v>8.9267400000000006</c:v>
                </c:pt>
                <c:pt idx="13265" formatCode="General">
                  <c:v>8.9274100000000001</c:v>
                </c:pt>
                <c:pt idx="13266" formatCode="General">
                  <c:v>8.9280899999999992</c:v>
                </c:pt>
                <c:pt idx="13267" formatCode="General">
                  <c:v>8.9287600000000005</c:v>
                </c:pt>
                <c:pt idx="13268" formatCode="General">
                  <c:v>8.92943</c:v>
                </c:pt>
                <c:pt idx="13269" formatCode="General">
                  <c:v>8.9301100000000009</c:v>
                </c:pt>
                <c:pt idx="13270" formatCode="General">
                  <c:v>8.9307800000000004</c:v>
                </c:pt>
                <c:pt idx="13271" formatCode="General">
                  <c:v>8.9314499999999999</c:v>
                </c:pt>
                <c:pt idx="13272" formatCode="General">
                  <c:v>8.9321199999999994</c:v>
                </c:pt>
                <c:pt idx="13273" formatCode="General">
                  <c:v>8.9328000000000003</c:v>
                </c:pt>
                <c:pt idx="13274" formatCode="General">
                  <c:v>8.9334699999999998</c:v>
                </c:pt>
                <c:pt idx="13275" formatCode="General">
                  <c:v>8.9341399999999993</c:v>
                </c:pt>
                <c:pt idx="13276" formatCode="General">
                  <c:v>8.9348200000000002</c:v>
                </c:pt>
                <c:pt idx="13277" formatCode="General">
                  <c:v>8.9354899999999997</c:v>
                </c:pt>
                <c:pt idx="13278" formatCode="General">
                  <c:v>8.9361599999999992</c:v>
                </c:pt>
                <c:pt idx="13279" formatCode="General">
                  <c:v>8.9368400000000001</c:v>
                </c:pt>
                <c:pt idx="13280" formatCode="General">
                  <c:v>8.9375099999999996</c:v>
                </c:pt>
                <c:pt idx="13281" formatCode="General">
                  <c:v>8.9381799999999991</c:v>
                </c:pt>
                <c:pt idx="13282" formatCode="General">
                  <c:v>8.9388500000000004</c:v>
                </c:pt>
                <c:pt idx="13283" formatCode="General">
                  <c:v>8.9395299999999995</c:v>
                </c:pt>
                <c:pt idx="13284" formatCode="General">
                  <c:v>8.9402000000000008</c:v>
                </c:pt>
                <c:pt idx="13285" formatCode="General">
                  <c:v>8.9408700000000003</c:v>
                </c:pt>
                <c:pt idx="13286" formatCode="General">
                  <c:v>8.9415499999999994</c:v>
                </c:pt>
                <c:pt idx="13287" formatCode="General">
                  <c:v>8.9422200000000007</c:v>
                </c:pt>
                <c:pt idx="13288" formatCode="General">
                  <c:v>8.9428900000000002</c:v>
                </c:pt>
                <c:pt idx="13289" formatCode="General">
                  <c:v>8.9435699999999994</c:v>
                </c:pt>
                <c:pt idx="13290" formatCode="General">
                  <c:v>8.9442400000000006</c:v>
                </c:pt>
                <c:pt idx="13291" formatCode="General">
                  <c:v>8.9449100000000001</c:v>
                </c:pt>
                <c:pt idx="13292" formatCode="General">
                  <c:v>8.9455799999999996</c:v>
                </c:pt>
                <c:pt idx="13293" formatCode="General">
                  <c:v>8.9462600000000005</c:v>
                </c:pt>
                <c:pt idx="13294" formatCode="General">
                  <c:v>8.94693</c:v>
                </c:pt>
                <c:pt idx="13295" formatCode="General">
                  <c:v>8.9475999999999996</c:v>
                </c:pt>
                <c:pt idx="13296" formatCode="General">
                  <c:v>8.9482800000000005</c:v>
                </c:pt>
                <c:pt idx="13297" formatCode="General">
                  <c:v>8.94895</c:v>
                </c:pt>
                <c:pt idx="13298" formatCode="General">
                  <c:v>8.9496199999999995</c:v>
                </c:pt>
                <c:pt idx="13299" formatCode="General">
                  <c:v>8.9503000000000004</c:v>
                </c:pt>
                <c:pt idx="13300" formatCode="General">
                  <c:v>8.9509699999999999</c:v>
                </c:pt>
                <c:pt idx="13301" formatCode="General">
                  <c:v>8.9516399999999994</c:v>
                </c:pt>
                <c:pt idx="13302" formatCode="General">
                  <c:v>8.9523100000000007</c:v>
                </c:pt>
                <c:pt idx="13303" formatCode="General">
                  <c:v>8.9529899999999998</c:v>
                </c:pt>
                <c:pt idx="13304" formatCode="General">
                  <c:v>8.9536599999999993</c:v>
                </c:pt>
                <c:pt idx="13305" formatCode="General">
                  <c:v>8.9543300000000006</c:v>
                </c:pt>
                <c:pt idx="13306" formatCode="General">
                  <c:v>8.9550099999999997</c:v>
                </c:pt>
                <c:pt idx="13307" formatCode="General">
                  <c:v>8.9556799999999992</c:v>
                </c:pt>
                <c:pt idx="13308" formatCode="General">
                  <c:v>8.9563500000000005</c:v>
                </c:pt>
                <c:pt idx="13309" formatCode="General">
                  <c:v>8.9570299999999996</c:v>
                </c:pt>
                <c:pt idx="13310" formatCode="General">
                  <c:v>8.9577000000000009</c:v>
                </c:pt>
                <c:pt idx="13311" formatCode="General">
                  <c:v>8.9583700000000004</c:v>
                </c:pt>
                <c:pt idx="13312" formatCode="General">
                  <c:v>8.9590399999999999</c:v>
                </c:pt>
                <c:pt idx="13313" formatCode="General">
                  <c:v>8.9597200000000008</c:v>
                </c:pt>
                <c:pt idx="13314" formatCode="General">
                  <c:v>8.9603900000000003</c:v>
                </c:pt>
                <c:pt idx="13315" formatCode="General">
                  <c:v>8.9610599999999998</c:v>
                </c:pt>
                <c:pt idx="13316" formatCode="General">
                  <c:v>8.9617400000000007</c:v>
                </c:pt>
                <c:pt idx="13317" formatCode="General">
                  <c:v>8.9624100000000002</c:v>
                </c:pt>
                <c:pt idx="13318" formatCode="General">
                  <c:v>8.9630799999999997</c:v>
                </c:pt>
                <c:pt idx="13319" formatCode="General">
                  <c:v>8.9637600000000006</c:v>
                </c:pt>
                <c:pt idx="13320" formatCode="General">
                  <c:v>8.9644300000000001</c:v>
                </c:pt>
                <c:pt idx="13321" formatCode="General">
                  <c:v>8.9650999999999996</c:v>
                </c:pt>
                <c:pt idx="13322" formatCode="General">
                  <c:v>8.9657699999999991</c:v>
                </c:pt>
                <c:pt idx="13323" formatCode="General">
                  <c:v>8.96645</c:v>
                </c:pt>
                <c:pt idx="13324" formatCode="General">
                  <c:v>8.9671199999999995</c:v>
                </c:pt>
                <c:pt idx="13325" formatCode="General">
                  <c:v>8.9677900000000008</c:v>
                </c:pt>
                <c:pt idx="13326" formatCode="General">
                  <c:v>8.9684699999999999</c:v>
                </c:pt>
                <c:pt idx="13327" formatCode="General">
                  <c:v>8.9691399999999994</c:v>
                </c:pt>
                <c:pt idx="13328" formatCode="General">
                  <c:v>8.9698100000000007</c:v>
                </c:pt>
                <c:pt idx="13329" formatCode="General">
                  <c:v>8.9704899999999999</c:v>
                </c:pt>
                <c:pt idx="13330" formatCode="General">
                  <c:v>8.9711599999999994</c:v>
                </c:pt>
                <c:pt idx="13331" formatCode="General">
                  <c:v>8.9718300000000006</c:v>
                </c:pt>
                <c:pt idx="13332" formatCode="General">
                  <c:v>8.9725000000000001</c:v>
                </c:pt>
                <c:pt idx="13333" formatCode="General">
                  <c:v>8.9731799999999993</c:v>
                </c:pt>
                <c:pt idx="13334" formatCode="General">
                  <c:v>8.9738500000000005</c:v>
                </c:pt>
                <c:pt idx="13335" formatCode="General">
                  <c:v>8.9745200000000001</c:v>
                </c:pt>
                <c:pt idx="13336" formatCode="General">
                  <c:v>8.9751999999999992</c:v>
                </c:pt>
                <c:pt idx="13337" formatCode="General">
                  <c:v>8.9758700000000005</c:v>
                </c:pt>
                <c:pt idx="13338" formatCode="General">
                  <c:v>8.97654</c:v>
                </c:pt>
                <c:pt idx="13339" formatCode="General">
                  <c:v>8.9772200000000009</c:v>
                </c:pt>
                <c:pt idx="13340" formatCode="General">
                  <c:v>8.9778900000000004</c:v>
                </c:pt>
                <c:pt idx="13341" formatCode="General">
                  <c:v>8.9785599999999999</c:v>
                </c:pt>
                <c:pt idx="13342" formatCode="General">
                  <c:v>8.9792299999999994</c:v>
                </c:pt>
                <c:pt idx="13343" formatCode="General">
                  <c:v>8.9799100000000003</c:v>
                </c:pt>
                <c:pt idx="13344" formatCode="General">
                  <c:v>8.9805799999999998</c:v>
                </c:pt>
                <c:pt idx="13345" formatCode="General">
                  <c:v>8.9812499999999993</c:v>
                </c:pt>
                <c:pt idx="13346" formatCode="General">
                  <c:v>8.9819300000000002</c:v>
                </c:pt>
                <c:pt idx="13347" formatCode="General">
                  <c:v>8.9825999999999997</c:v>
                </c:pt>
                <c:pt idx="13348" formatCode="General">
                  <c:v>8.9832699999999992</c:v>
                </c:pt>
                <c:pt idx="13349" formatCode="General">
                  <c:v>8.9839500000000001</c:v>
                </c:pt>
                <c:pt idx="13350" formatCode="General">
                  <c:v>8.9846199999999996</c:v>
                </c:pt>
                <c:pt idx="13351" formatCode="General">
                  <c:v>8.9852900000000009</c:v>
                </c:pt>
                <c:pt idx="13352" formatCode="General">
                  <c:v>8.9859600000000004</c:v>
                </c:pt>
                <c:pt idx="13353" formatCode="General">
                  <c:v>8.9866399999999995</c:v>
                </c:pt>
                <c:pt idx="13354" formatCode="General">
                  <c:v>8.9873100000000008</c:v>
                </c:pt>
                <c:pt idx="13355" formatCode="General">
                  <c:v>8.9879800000000003</c:v>
                </c:pt>
                <c:pt idx="13356" formatCode="General">
                  <c:v>8.9886599999999994</c:v>
                </c:pt>
                <c:pt idx="13357" formatCode="General">
                  <c:v>8.9893300000000007</c:v>
                </c:pt>
                <c:pt idx="13358" formatCode="General">
                  <c:v>8.99</c:v>
                </c:pt>
                <c:pt idx="13359" formatCode="General">
                  <c:v>8.9906799999999993</c:v>
                </c:pt>
                <c:pt idx="13360" formatCode="General">
                  <c:v>8.9913500000000006</c:v>
                </c:pt>
                <c:pt idx="13361" formatCode="General">
                  <c:v>8.9920200000000001</c:v>
                </c:pt>
                <c:pt idx="13362" formatCode="General">
                  <c:v>8.9926899999999996</c:v>
                </c:pt>
                <c:pt idx="13363" formatCode="General">
                  <c:v>8.9933700000000005</c:v>
                </c:pt>
                <c:pt idx="13364" formatCode="General">
                  <c:v>8.99404</c:v>
                </c:pt>
                <c:pt idx="13365" formatCode="General">
                  <c:v>8.9947099999999995</c:v>
                </c:pt>
                <c:pt idx="13366" formatCode="General">
                  <c:v>8.9953900000000004</c:v>
                </c:pt>
                <c:pt idx="13367" formatCode="General">
                  <c:v>8.9960599999999999</c:v>
                </c:pt>
                <c:pt idx="13368" formatCode="General">
                  <c:v>8.9967299999999994</c:v>
                </c:pt>
                <c:pt idx="13369" formatCode="General">
                  <c:v>8.9974100000000004</c:v>
                </c:pt>
                <c:pt idx="13370" formatCode="General">
                  <c:v>8.9980799999999999</c:v>
                </c:pt>
                <c:pt idx="13371" formatCode="General">
                  <c:v>8.9987499999999994</c:v>
                </c:pt>
                <c:pt idx="13372" formatCode="General">
                  <c:v>8.9994200000000006</c:v>
                </c:pt>
                <c:pt idx="13373" formatCode="General">
                  <c:v>9.0000999999999998</c:v>
                </c:pt>
                <c:pt idx="13374" formatCode="General">
                  <c:v>9.0007699999999993</c:v>
                </c:pt>
                <c:pt idx="13375" formatCode="General">
                  <c:v>9.0014400000000006</c:v>
                </c:pt>
                <c:pt idx="13376" formatCode="General">
                  <c:v>9.0021199999999997</c:v>
                </c:pt>
                <c:pt idx="13377" formatCode="General">
                  <c:v>9.0027899999999992</c:v>
                </c:pt>
                <c:pt idx="13378" formatCode="General">
                  <c:v>9.0034600000000005</c:v>
                </c:pt>
                <c:pt idx="13379" formatCode="General">
                  <c:v>9.0041399999999996</c:v>
                </c:pt>
                <c:pt idx="13380" formatCode="General">
                  <c:v>9.0048100000000009</c:v>
                </c:pt>
                <c:pt idx="13381" formatCode="General">
                  <c:v>9.0054800000000004</c:v>
                </c:pt>
                <c:pt idx="13382" formatCode="General">
                  <c:v>9.0061499999999999</c:v>
                </c:pt>
                <c:pt idx="13383" formatCode="General">
                  <c:v>9.0068300000000008</c:v>
                </c:pt>
                <c:pt idx="13384" formatCode="General">
                  <c:v>9.0075000000000003</c:v>
                </c:pt>
                <c:pt idx="13385" formatCode="General">
                  <c:v>9.0081699999999998</c:v>
                </c:pt>
                <c:pt idx="13386" formatCode="General">
                  <c:v>9.0088500000000007</c:v>
                </c:pt>
                <c:pt idx="13387" formatCode="General">
                  <c:v>9.0095200000000002</c:v>
                </c:pt>
                <c:pt idx="13388" formatCode="General">
                  <c:v>9.0101899999999997</c:v>
                </c:pt>
                <c:pt idx="13389" formatCode="General">
                  <c:v>9.0108700000000006</c:v>
                </c:pt>
                <c:pt idx="13390" formatCode="General">
                  <c:v>9.0115400000000001</c:v>
                </c:pt>
                <c:pt idx="13391" formatCode="General">
                  <c:v>9.0122099999999996</c:v>
                </c:pt>
                <c:pt idx="13392" formatCode="General">
                  <c:v>9.0128799999999991</c:v>
                </c:pt>
                <c:pt idx="13393" formatCode="General">
                  <c:v>9.01356</c:v>
                </c:pt>
                <c:pt idx="13394" formatCode="General">
                  <c:v>9.0142299999999995</c:v>
                </c:pt>
                <c:pt idx="13395" formatCode="General">
                  <c:v>9.0149000000000008</c:v>
                </c:pt>
                <c:pt idx="13396" formatCode="General">
                  <c:v>9.0155799999999999</c:v>
                </c:pt>
                <c:pt idx="13397" formatCode="General">
                  <c:v>9.0162499999999994</c:v>
                </c:pt>
                <c:pt idx="13398" formatCode="General">
                  <c:v>9.0169200000000007</c:v>
                </c:pt>
                <c:pt idx="13399" formatCode="General">
                  <c:v>9.0175999999999998</c:v>
                </c:pt>
                <c:pt idx="13400" formatCode="General">
                  <c:v>9.0182699999999993</c:v>
                </c:pt>
                <c:pt idx="13401" formatCode="General">
                  <c:v>9.0189400000000006</c:v>
                </c:pt>
                <c:pt idx="13402" formatCode="General">
                  <c:v>9.0196100000000001</c:v>
                </c:pt>
                <c:pt idx="13403" formatCode="General">
                  <c:v>9.0202899999999993</c:v>
                </c:pt>
                <c:pt idx="13404" formatCode="General">
                  <c:v>9.0209600000000005</c:v>
                </c:pt>
                <c:pt idx="13405" formatCode="General">
                  <c:v>9.02163</c:v>
                </c:pt>
                <c:pt idx="13406" formatCode="General">
                  <c:v>9.0223099999999992</c:v>
                </c:pt>
                <c:pt idx="13407" formatCode="General">
                  <c:v>9.0229800000000004</c:v>
                </c:pt>
                <c:pt idx="13408" formatCode="General">
                  <c:v>9.0236499999999999</c:v>
                </c:pt>
                <c:pt idx="13409" formatCode="General">
                  <c:v>9.0243300000000009</c:v>
                </c:pt>
                <c:pt idx="13410" formatCode="General">
                  <c:v>9.0250000000000004</c:v>
                </c:pt>
                <c:pt idx="13411" formatCode="General">
                  <c:v>9.0256699999999999</c:v>
                </c:pt>
                <c:pt idx="13412" formatCode="General">
                  <c:v>9.0263399999999994</c:v>
                </c:pt>
                <c:pt idx="13413" formatCode="General">
                  <c:v>9.0270200000000003</c:v>
                </c:pt>
                <c:pt idx="13414" formatCode="General">
                  <c:v>9.0276899999999998</c:v>
                </c:pt>
                <c:pt idx="13415" formatCode="General">
                  <c:v>9.0283599999999993</c:v>
                </c:pt>
                <c:pt idx="13416" formatCode="General">
                  <c:v>9.0290400000000002</c:v>
                </c:pt>
                <c:pt idx="13417" formatCode="General">
                  <c:v>9.0297099999999997</c:v>
                </c:pt>
                <c:pt idx="13418" formatCode="General">
                  <c:v>9.0303799999999992</c:v>
                </c:pt>
                <c:pt idx="13419" formatCode="General">
                  <c:v>9.0310600000000001</c:v>
                </c:pt>
                <c:pt idx="13420" formatCode="General">
                  <c:v>9.0317299999999996</c:v>
                </c:pt>
                <c:pt idx="13421" formatCode="General">
                  <c:v>9.0324000000000009</c:v>
                </c:pt>
                <c:pt idx="13422" formatCode="General">
                  <c:v>9.03308</c:v>
                </c:pt>
                <c:pt idx="13423" formatCode="General">
                  <c:v>9.0337499999999995</c:v>
                </c:pt>
                <c:pt idx="13424" formatCode="General">
                  <c:v>9.0344200000000008</c:v>
                </c:pt>
                <c:pt idx="13425" formatCode="General">
                  <c:v>9.0350900000000003</c:v>
                </c:pt>
                <c:pt idx="13426" formatCode="General">
                  <c:v>9.0357699999999994</c:v>
                </c:pt>
                <c:pt idx="13427" formatCode="General">
                  <c:v>9.0364400000000007</c:v>
                </c:pt>
                <c:pt idx="13428" formatCode="General">
                  <c:v>9.0371100000000002</c:v>
                </c:pt>
                <c:pt idx="13429" formatCode="General">
                  <c:v>9.0377899999999993</c:v>
                </c:pt>
                <c:pt idx="13430" formatCode="General">
                  <c:v>9.0384600000000006</c:v>
                </c:pt>
                <c:pt idx="13431" formatCode="General">
                  <c:v>9.0391300000000001</c:v>
                </c:pt>
                <c:pt idx="13432" formatCode="General">
                  <c:v>9.0398099999999992</c:v>
                </c:pt>
                <c:pt idx="13433" formatCode="General">
                  <c:v>9.0404800000000005</c:v>
                </c:pt>
                <c:pt idx="13434" formatCode="General">
                  <c:v>9.04115</c:v>
                </c:pt>
                <c:pt idx="13435" formatCode="General">
                  <c:v>9.0418199999999995</c:v>
                </c:pt>
                <c:pt idx="13436" formatCode="General">
                  <c:v>9.0425000000000004</c:v>
                </c:pt>
                <c:pt idx="13437" formatCode="General">
                  <c:v>9.0431699999999999</c:v>
                </c:pt>
                <c:pt idx="13438" formatCode="General">
                  <c:v>9.0438399999999994</c:v>
                </c:pt>
                <c:pt idx="13439" formatCode="General">
                  <c:v>9.0445200000000003</c:v>
                </c:pt>
                <c:pt idx="13440" formatCode="General">
                  <c:v>9.0451899999999998</c:v>
                </c:pt>
                <c:pt idx="13441" formatCode="General">
                  <c:v>9.0458599999999993</c:v>
                </c:pt>
                <c:pt idx="13442" formatCode="General">
                  <c:v>9.0465400000000002</c:v>
                </c:pt>
                <c:pt idx="13443" formatCode="General">
                  <c:v>9.0472099999999998</c:v>
                </c:pt>
                <c:pt idx="13444" formatCode="General">
                  <c:v>9.0478799999999993</c:v>
                </c:pt>
                <c:pt idx="13445" formatCode="General">
                  <c:v>9.0485500000000005</c:v>
                </c:pt>
                <c:pt idx="13446" formatCode="General">
                  <c:v>9.0492299999999997</c:v>
                </c:pt>
                <c:pt idx="13447" formatCode="General">
                  <c:v>9.0498999999999992</c:v>
                </c:pt>
                <c:pt idx="13448" formatCode="General">
                  <c:v>9.0505700000000004</c:v>
                </c:pt>
                <c:pt idx="13449" formatCode="General">
                  <c:v>9.0512499999999996</c:v>
                </c:pt>
                <c:pt idx="13450" formatCode="General">
                  <c:v>9.0519200000000009</c:v>
                </c:pt>
                <c:pt idx="13451" formatCode="General">
                  <c:v>9.0525900000000004</c:v>
                </c:pt>
                <c:pt idx="13452" formatCode="General">
                  <c:v>9.0532699999999995</c:v>
                </c:pt>
                <c:pt idx="13453" formatCode="General">
                  <c:v>9.0539400000000008</c:v>
                </c:pt>
                <c:pt idx="13454" formatCode="General">
                  <c:v>9.0546100000000003</c:v>
                </c:pt>
                <c:pt idx="13455" formatCode="General">
                  <c:v>9.0552799999999998</c:v>
                </c:pt>
                <c:pt idx="13456" formatCode="General">
                  <c:v>9.0559600000000007</c:v>
                </c:pt>
                <c:pt idx="13457" formatCode="General">
                  <c:v>9.0566300000000002</c:v>
                </c:pt>
                <c:pt idx="13458" formatCode="General">
                  <c:v>9.0572999999999997</c:v>
                </c:pt>
                <c:pt idx="13459" formatCode="General">
                  <c:v>9.0579800000000006</c:v>
                </c:pt>
                <c:pt idx="13460" formatCode="General">
                  <c:v>9.0586500000000001</c:v>
                </c:pt>
                <c:pt idx="13461" formatCode="General">
                  <c:v>9.0593199999999996</c:v>
                </c:pt>
                <c:pt idx="13462" formatCode="General">
                  <c:v>9.06</c:v>
                </c:pt>
                <c:pt idx="13463" formatCode="General">
                  <c:v>9.06067</c:v>
                </c:pt>
                <c:pt idx="13464" formatCode="General">
                  <c:v>9.0613399999999995</c:v>
                </c:pt>
                <c:pt idx="13465" formatCode="General">
                  <c:v>9.0620100000000008</c:v>
                </c:pt>
                <c:pt idx="13466" formatCode="General">
                  <c:v>9.0626899999999999</c:v>
                </c:pt>
                <c:pt idx="13467" formatCode="General">
                  <c:v>9.0633599999999994</c:v>
                </c:pt>
                <c:pt idx="13468" formatCode="General">
                  <c:v>9.0640300000000007</c:v>
                </c:pt>
                <c:pt idx="13469" formatCode="General">
                  <c:v>9.0647099999999998</c:v>
                </c:pt>
                <c:pt idx="13470" formatCode="General">
                  <c:v>9.0653799999999993</c:v>
                </c:pt>
                <c:pt idx="13471" formatCode="General">
                  <c:v>9.0660500000000006</c:v>
                </c:pt>
                <c:pt idx="13472" formatCode="General">
                  <c:v>9.0667299999999997</c:v>
                </c:pt>
                <c:pt idx="13473" formatCode="General">
                  <c:v>9.0673999999999992</c:v>
                </c:pt>
                <c:pt idx="13474" formatCode="General">
                  <c:v>9.0680700000000005</c:v>
                </c:pt>
                <c:pt idx="13475" formatCode="General">
                  <c:v>9.06874</c:v>
                </c:pt>
                <c:pt idx="13476" formatCode="General">
                  <c:v>9.0694199999999991</c:v>
                </c:pt>
                <c:pt idx="13477" formatCode="General">
                  <c:v>9.0700900000000004</c:v>
                </c:pt>
                <c:pt idx="13478" formatCode="General">
                  <c:v>9.0707599999999999</c:v>
                </c:pt>
                <c:pt idx="13479" formatCode="General">
                  <c:v>9.0714400000000008</c:v>
                </c:pt>
                <c:pt idx="13480" formatCode="General">
                  <c:v>9.0721100000000003</c:v>
                </c:pt>
                <c:pt idx="13481" formatCode="General">
                  <c:v>9.0727799999999998</c:v>
                </c:pt>
                <c:pt idx="13482" formatCode="General">
                  <c:v>9.0734600000000007</c:v>
                </c:pt>
                <c:pt idx="13483" formatCode="General">
                  <c:v>9.0741300000000003</c:v>
                </c:pt>
                <c:pt idx="13484" formatCode="General">
                  <c:v>9.0747999999999998</c:v>
                </c:pt>
                <c:pt idx="13485" formatCode="General">
                  <c:v>9.0754699999999993</c:v>
                </c:pt>
                <c:pt idx="13486" formatCode="General">
                  <c:v>9.0761500000000002</c:v>
                </c:pt>
                <c:pt idx="13487" formatCode="General">
                  <c:v>9.0768199999999997</c:v>
                </c:pt>
                <c:pt idx="13488" formatCode="General">
                  <c:v>9.0774899999999992</c:v>
                </c:pt>
                <c:pt idx="13489" formatCode="General">
                  <c:v>9.0781700000000001</c:v>
                </c:pt>
                <c:pt idx="13490" formatCode="General">
                  <c:v>9.0788399999999996</c:v>
                </c:pt>
                <c:pt idx="13491" formatCode="General">
                  <c:v>9.0795100000000009</c:v>
                </c:pt>
                <c:pt idx="13492" formatCode="General">
                  <c:v>9.08019</c:v>
                </c:pt>
                <c:pt idx="13493" formatCode="General">
                  <c:v>9.0808599999999995</c:v>
                </c:pt>
                <c:pt idx="13494" formatCode="General">
                  <c:v>9.0815300000000008</c:v>
                </c:pt>
                <c:pt idx="13495" formatCode="General">
                  <c:v>9.0822000000000003</c:v>
                </c:pt>
                <c:pt idx="13496" formatCode="General">
                  <c:v>9.0828799999999994</c:v>
                </c:pt>
                <c:pt idx="13497" formatCode="General">
                  <c:v>9.0835500000000007</c:v>
                </c:pt>
                <c:pt idx="13498" formatCode="General">
                  <c:v>9.0842200000000002</c:v>
                </c:pt>
                <c:pt idx="13499" formatCode="General">
                  <c:v>9.0848999999999993</c:v>
                </c:pt>
                <c:pt idx="13500" formatCode="General">
                  <c:v>9.0855700000000006</c:v>
                </c:pt>
                <c:pt idx="13501" formatCode="General">
                  <c:v>9.0862400000000001</c:v>
                </c:pt>
                <c:pt idx="13502" formatCode="General">
                  <c:v>9.0869199999999992</c:v>
                </c:pt>
                <c:pt idx="13503" formatCode="General">
                  <c:v>9.0875900000000005</c:v>
                </c:pt>
                <c:pt idx="13504" formatCode="General">
                  <c:v>9.08826</c:v>
                </c:pt>
                <c:pt idx="13505" formatCode="General">
                  <c:v>9.0889299999999995</c:v>
                </c:pt>
                <c:pt idx="13506" formatCode="General">
                  <c:v>9.0896100000000004</c:v>
                </c:pt>
                <c:pt idx="13507" formatCode="General">
                  <c:v>9.0902799999999999</c:v>
                </c:pt>
                <c:pt idx="13508" formatCode="General">
                  <c:v>9.0909499999999994</c:v>
                </c:pt>
                <c:pt idx="13509" formatCode="General">
                  <c:v>9.0916300000000003</c:v>
                </c:pt>
                <c:pt idx="13510" formatCode="General">
                  <c:v>9.0922999999999998</c:v>
                </c:pt>
                <c:pt idx="13511" formatCode="General">
                  <c:v>9.0929699999999993</c:v>
                </c:pt>
                <c:pt idx="13512" formatCode="General">
                  <c:v>9.0936500000000002</c:v>
                </c:pt>
                <c:pt idx="13513" formatCode="General">
                  <c:v>9.0943199999999997</c:v>
                </c:pt>
                <c:pt idx="13514" formatCode="General">
                  <c:v>9.0949899999999992</c:v>
                </c:pt>
                <c:pt idx="13515" formatCode="General">
                  <c:v>9.0956600000000005</c:v>
                </c:pt>
                <c:pt idx="13516" formatCode="General">
                  <c:v>9.0963399999999996</c:v>
                </c:pt>
                <c:pt idx="13517" formatCode="General">
                  <c:v>9.0970099999999992</c:v>
                </c:pt>
                <c:pt idx="13518" formatCode="General">
                  <c:v>9.0976800000000004</c:v>
                </c:pt>
                <c:pt idx="13519" formatCode="General">
                  <c:v>9.0983599999999996</c:v>
                </c:pt>
                <c:pt idx="13520" formatCode="General">
                  <c:v>9.0990300000000008</c:v>
                </c:pt>
                <c:pt idx="13521" formatCode="General">
                  <c:v>9.0997000000000003</c:v>
                </c:pt>
                <c:pt idx="13522" formatCode="General">
                  <c:v>9.1003799999999995</c:v>
                </c:pt>
                <c:pt idx="13523" formatCode="General">
                  <c:v>9.1010500000000008</c:v>
                </c:pt>
                <c:pt idx="13524" formatCode="General">
                  <c:v>9.1017200000000003</c:v>
                </c:pt>
                <c:pt idx="13525" formatCode="General">
                  <c:v>9.1023899999999998</c:v>
                </c:pt>
                <c:pt idx="13526" formatCode="General">
                  <c:v>9.1030700000000007</c:v>
                </c:pt>
                <c:pt idx="13527" formatCode="General">
                  <c:v>9.1037400000000002</c:v>
                </c:pt>
                <c:pt idx="13528" formatCode="General">
                  <c:v>9.1044099999999997</c:v>
                </c:pt>
                <c:pt idx="13529" formatCode="General">
                  <c:v>9.1050900000000006</c:v>
                </c:pt>
                <c:pt idx="13530" formatCode="General">
                  <c:v>9.1057600000000001</c:v>
                </c:pt>
                <c:pt idx="13531" formatCode="General">
                  <c:v>9.1064299999999996</c:v>
                </c:pt>
                <c:pt idx="13532" formatCode="General">
                  <c:v>9.1071100000000005</c:v>
                </c:pt>
                <c:pt idx="13533" formatCode="General">
                  <c:v>9.10778</c:v>
                </c:pt>
                <c:pt idx="13534" formatCode="General">
                  <c:v>9.1084499999999995</c:v>
                </c:pt>
                <c:pt idx="13535" formatCode="General">
                  <c:v>9.1091200000000008</c:v>
                </c:pt>
                <c:pt idx="13536" formatCode="General">
                  <c:v>9.1097999999999999</c:v>
                </c:pt>
                <c:pt idx="13537" formatCode="General">
                  <c:v>9.1104699999999994</c:v>
                </c:pt>
                <c:pt idx="13538" formatCode="General">
                  <c:v>9.1111400000000007</c:v>
                </c:pt>
                <c:pt idx="13539" formatCode="General">
                  <c:v>9.1118199999999998</c:v>
                </c:pt>
                <c:pt idx="13540" formatCode="General">
                  <c:v>9.1124899999999993</c:v>
                </c:pt>
                <c:pt idx="13541" formatCode="General">
                  <c:v>9.1131600000000006</c:v>
                </c:pt>
                <c:pt idx="13542" formatCode="General">
                  <c:v>9.1138399999999997</c:v>
                </c:pt>
                <c:pt idx="13543" formatCode="General">
                  <c:v>9.1145099999999992</c:v>
                </c:pt>
                <c:pt idx="13544" formatCode="General">
                  <c:v>9.1151800000000005</c:v>
                </c:pt>
                <c:pt idx="13545" formatCode="General">
                  <c:v>9.11585</c:v>
                </c:pt>
                <c:pt idx="13546" formatCode="General">
                  <c:v>9.1165299999999991</c:v>
                </c:pt>
                <c:pt idx="13547" formatCode="General">
                  <c:v>9.1172000000000004</c:v>
                </c:pt>
                <c:pt idx="13548" formatCode="General">
                  <c:v>9.1178699999999999</c:v>
                </c:pt>
                <c:pt idx="13549" formatCode="General">
                  <c:v>9.1185500000000008</c:v>
                </c:pt>
                <c:pt idx="13550" formatCode="General">
                  <c:v>9.1192200000000003</c:v>
                </c:pt>
                <c:pt idx="13551" formatCode="General">
                  <c:v>9.1198899999999998</c:v>
                </c:pt>
                <c:pt idx="13552" formatCode="General">
                  <c:v>9.1205700000000007</c:v>
                </c:pt>
                <c:pt idx="13553" formatCode="General">
                  <c:v>9.1212400000000002</c:v>
                </c:pt>
                <c:pt idx="13554" formatCode="General">
                  <c:v>9.1219099999999997</c:v>
                </c:pt>
                <c:pt idx="13555" formatCode="General">
                  <c:v>9.1225799999999992</c:v>
                </c:pt>
                <c:pt idx="13556" formatCode="General">
                  <c:v>9.1232600000000001</c:v>
                </c:pt>
                <c:pt idx="13557" formatCode="General">
                  <c:v>9.1239299999999997</c:v>
                </c:pt>
                <c:pt idx="13558" formatCode="General">
                  <c:v>9.1245999999999992</c:v>
                </c:pt>
                <c:pt idx="13559" formatCode="General">
                  <c:v>9.1252800000000001</c:v>
                </c:pt>
                <c:pt idx="13560" formatCode="General">
                  <c:v>9.1259499999999996</c:v>
                </c:pt>
                <c:pt idx="13561" formatCode="General">
                  <c:v>9.1266200000000008</c:v>
                </c:pt>
                <c:pt idx="13562" formatCode="General">
                  <c:v>9.1273</c:v>
                </c:pt>
                <c:pt idx="13563" formatCode="General">
                  <c:v>9.1279699999999995</c:v>
                </c:pt>
                <c:pt idx="13564" formatCode="General">
                  <c:v>9.1286400000000008</c:v>
                </c:pt>
                <c:pt idx="13565" formatCode="General">
                  <c:v>9.1293100000000003</c:v>
                </c:pt>
                <c:pt idx="13566" formatCode="General">
                  <c:v>9.1299899999999994</c:v>
                </c:pt>
                <c:pt idx="13567" formatCode="General">
                  <c:v>9.1306600000000007</c:v>
                </c:pt>
                <c:pt idx="13568" formatCode="General">
                  <c:v>9.1313300000000002</c:v>
                </c:pt>
                <c:pt idx="13569" formatCode="General">
                  <c:v>9.1320099999999993</c:v>
                </c:pt>
                <c:pt idx="13570" formatCode="General">
                  <c:v>9.1326800000000006</c:v>
                </c:pt>
                <c:pt idx="13571" formatCode="General">
                  <c:v>9.1333500000000001</c:v>
                </c:pt>
                <c:pt idx="13572" formatCode="General">
                  <c:v>9.1340299999999992</c:v>
                </c:pt>
                <c:pt idx="13573" formatCode="General">
                  <c:v>9.1347000000000005</c:v>
                </c:pt>
                <c:pt idx="13574" formatCode="General">
                  <c:v>9.13537</c:v>
                </c:pt>
                <c:pt idx="13575" formatCode="General">
                  <c:v>9.1360399999999995</c:v>
                </c:pt>
                <c:pt idx="13576" formatCode="General">
                  <c:v>9.1367200000000004</c:v>
                </c:pt>
                <c:pt idx="13577" formatCode="General">
                  <c:v>9.1373899999999999</c:v>
                </c:pt>
                <c:pt idx="13578" formatCode="General">
                  <c:v>9.1380599999999994</c:v>
                </c:pt>
                <c:pt idx="13579" formatCode="General">
                  <c:v>9.1387400000000003</c:v>
                </c:pt>
                <c:pt idx="13580" formatCode="General">
                  <c:v>9.1394099999999998</c:v>
                </c:pt>
                <c:pt idx="13581" formatCode="General">
                  <c:v>9.1400799999999993</c:v>
                </c:pt>
                <c:pt idx="13582" formatCode="General">
                  <c:v>9.1407600000000002</c:v>
                </c:pt>
                <c:pt idx="13583" formatCode="General">
                  <c:v>9.1414299999999997</c:v>
                </c:pt>
                <c:pt idx="13584" formatCode="General">
                  <c:v>9.1420999999999992</c:v>
                </c:pt>
                <c:pt idx="13585" formatCode="General">
                  <c:v>9.1427700000000005</c:v>
                </c:pt>
                <c:pt idx="13586" formatCode="General">
                  <c:v>9.1434499999999996</c:v>
                </c:pt>
                <c:pt idx="13587" formatCode="General">
                  <c:v>9.1441199999999991</c:v>
                </c:pt>
                <c:pt idx="13588" formatCode="General">
                  <c:v>9.1447900000000004</c:v>
                </c:pt>
                <c:pt idx="13589" formatCode="General">
                  <c:v>9.1454699999999995</c:v>
                </c:pt>
                <c:pt idx="13590" formatCode="General">
                  <c:v>9.1461400000000008</c:v>
                </c:pt>
                <c:pt idx="13591" formatCode="General">
                  <c:v>9.1468100000000003</c:v>
                </c:pt>
                <c:pt idx="13592" formatCode="General">
                  <c:v>9.1474899999999995</c:v>
                </c:pt>
                <c:pt idx="13593" formatCode="General">
                  <c:v>9.1481600000000007</c:v>
                </c:pt>
                <c:pt idx="13594" formatCode="General">
                  <c:v>9.1488300000000002</c:v>
                </c:pt>
                <c:pt idx="13595" formatCode="General">
                  <c:v>9.1494999999999997</c:v>
                </c:pt>
                <c:pt idx="13596" formatCode="General">
                  <c:v>9.1501800000000006</c:v>
                </c:pt>
                <c:pt idx="13597" formatCode="General">
                  <c:v>9.1508500000000002</c:v>
                </c:pt>
                <c:pt idx="13598" formatCode="General">
                  <c:v>9.1515199999999997</c:v>
                </c:pt>
                <c:pt idx="13599" formatCode="General">
                  <c:v>9.1522000000000006</c:v>
                </c:pt>
                <c:pt idx="13600" formatCode="General">
                  <c:v>9.1528700000000001</c:v>
                </c:pt>
                <c:pt idx="13601" formatCode="General">
                  <c:v>9.1535399999999996</c:v>
                </c:pt>
                <c:pt idx="13602" formatCode="General">
                  <c:v>9.1542200000000005</c:v>
                </c:pt>
                <c:pt idx="13603" formatCode="General">
                  <c:v>9.15489</c:v>
                </c:pt>
                <c:pt idx="13604" formatCode="General">
                  <c:v>9.1555599999999995</c:v>
                </c:pt>
                <c:pt idx="13605" formatCode="General">
                  <c:v>9.1562300000000008</c:v>
                </c:pt>
                <c:pt idx="13606" formatCode="General">
                  <c:v>9.1569099999999999</c:v>
                </c:pt>
                <c:pt idx="13607" formatCode="General">
                  <c:v>9.1575799999999994</c:v>
                </c:pt>
                <c:pt idx="13608" formatCode="General">
                  <c:v>9.1582500000000007</c:v>
                </c:pt>
                <c:pt idx="13609" formatCode="General">
                  <c:v>9.1589299999999998</c:v>
                </c:pt>
                <c:pt idx="13610" formatCode="General">
                  <c:v>9.1595999999999993</c:v>
                </c:pt>
                <c:pt idx="13611" formatCode="General">
                  <c:v>9.1602700000000006</c:v>
                </c:pt>
                <c:pt idx="13612" formatCode="General">
                  <c:v>9.1609499999999997</c:v>
                </c:pt>
                <c:pt idx="13613" formatCode="General">
                  <c:v>9.1616199999999992</c:v>
                </c:pt>
                <c:pt idx="13614" formatCode="General">
                  <c:v>9.1622900000000005</c:v>
                </c:pt>
                <c:pt idx="13615" formatCode="General">
                  <c:v>9.1629699999999996</c:v>
                </c:pt>
                <c:pt idx="13616" formatCode="General">
                  <c:v>9.1636399999999991</c:v>
                </c:pt>
                <c:pt idx="13617" formatCode="General">
                  <c:v>9.1643100000000004</c:v>
                </c:pt>
                <c:pt idx="13618" formatCode="General">
                  <c:v>9.1649799999999999</c:v>
                </c:pt>
                <c:pt idx="13619" formatCode="General">
                  <c:v>9.1656600000000008</c:v>
                </c:pt>
                <c:pt idx="13620" formatCode="General">
                  <c:v>9.1663300000000003</c:v>
                </c:pt>
                <c:pt idx="13621" formatCode="General">
                  <c:v>9.1669999999999998</c:v>
                </c:pt>
                <c:pt idx="13622" formatCode="General">
                  <c:v>9.1676800000000007</c:v>
                </c:pt>
                <c:pt idx="13623" formatCode="General">
                  <c:v>9.1683500000000002</c:v>
                </c:pt>
                <c:pt idx="13624" formatCode="General">
                  <c:v>9.1690199999999997</c:v>
                </c:pt>
                <c:pt idx="13625" formatCode="General">
                  <c:v>9.1697000000000006</c:v>
                </c:pt>
                <c:pt idx="13626" formatCode="General">
                  <c:v>9.1703700000000001</c:v>
                </c:pt>
                <c:pt idx="13627" formatCode="General">
                  <c:v>9.1710399999999996</c:v>
                </c:pt>
                <c:pt idx="13628" formatCode="General">
                  <c:v>9.1717099999999991</c:v>
                </c:pt>
                <c:pt idx="13629" formatCode="General">
                  <c:v>9.17239</c:v>
                </c:pt>
                <c:pt idx="13630" formatCode="General">
                  <c:v>9.1730599999999995</c:v>
                </c:pt>
                <c:pt idx="13631" formatCode="General">
                  <c:v>9.1737300000000008</c:v>
                </c:pt>
                <c:pt idx="13632" formatCode="General">
                  <c:v>9.17441</c:v>
                </c:pt>
                <c:pt idx="13633" formatCode="General">
                  <c:v>9.1750799999999995</c:v>
                </c:pt>
                <c:pt idx="13634" formatCode="General">
                  <c:v>9.1757500000000007</c:v>
                </c:pt>
                <c:pt idx="13635" formatCode="General">
                  <c:v>9.1764299999999999</c:v>
                </c:pt>
                <c:pt idx="13636" formatCode="General">
                  <c:v>9.1770999999999994</c:v>
                </c:pt>
                <c:pt idx="13637" formatCode="General">
                  <c:v>9.1777700000000006</c:v>
                </c:pt>
                <c:pt idx="13638" formatCode="General">
                  <c:v>9.1784400000000002</c:v>
                </c:pt>
                <c:pt idx="13639" formatCode="General">
                  <c:v>9.1791199999999993</c:v>
                </c:pt>
                <c:pt idx="13640" formatCode="General">
                  <c:v>9.1797900000000006</c:v>
                </c:pt>
                <c:pt idx="13641" formatCode="General">
                  <c:v>9.1804600000000001</c:v>
                </c:pt>
                <c:pt idx="13642" formatCode="General">
                  <c:v>9.1811399999999992</c:v>
                </c:pt>
                <c:pt idx="13643" formatCode="General">
                  <c:v>9.1818100000000005</c:v>
                </c:pt>
                <c:pt idx="13644" formatCode="General">
                  <c:v>9.18248</c:v>
                </c:pt>
                <c:pt idx="13645" formatCode="General">
                  <c:v>9.1831600000000009</c:v>
                </c:pt>
                <c:pt idx="13646" formatCode="General">
                  <c:v>9.1838300000000004</c:v>
                </c:pt>
                <c:pt idx="13647" formatCode="General">
                  <c:v>9.1844999999999999</c:v>
                </c:pt>
                <c:pt idx="13648" formatCode="General">
                  <c:v>9.1851699999999994</c:v>
                </c:pt>
                <c:pt idx="13649" formatCode="General">
                  <c:v>9.1858500000000003</c:v>
                </c:pt>
                <c:pt idx="13650" formatCode="General">
                  <c:v>9.1865199999999998</c:v>
                </c:pt>
                <c:pt idx="13651" formatCode="General">
                  <c:v>9.1871899999999993</c:v>
                </c:pt>
                <c:pt idx="13652" formatCode="General">
                  <c:v>9.1878700000000002</c:v>
                </c:pt>
                <c:pt idx="13653" formatCode="General">
                  <c:v>9.1885399999999997</c:v>
                </c:pt>
                <c:pt idx="13654" formatCode="General">
                  <c:v>9.1892099999999992</c:v>
                </c:pt>
                <c:pt idx="13655" formatCode="General">
                  <c:v>9.1898900000000001</c:v>
                </c:pt>
                <c:pt idx="13656" formatCode="General">
                  <c:v>9.1905599999999996</c:v>
                </c:pt>
                <c:pt idx="13657" formatCode="General">
                  <c:v>9.1912299999999991</c:v>
                </c:pt>
                <c:pt idx="13658" formatCode="General">
                  <c:v>9.1919000000000004</c:v>
                </c:pt>
                <c:pt idx="13659" formatCode="General">
                  <c:v>9.1925799999999995</c:v>
                </c:pt>
                <c:pt idx="13660" formatCode="General">
                  <c:v>9.1932500000000008</c:v>
                </c:pt>
                <c:pt idx="13661" formatCode="General">
                  <c:v>9.1939200000000003</c:v>
                </c:pt>
                <c:pt idx="13662" formatCode="General">
                  <c:v>9.1945999999999994</c:v>
                </c:pt>
                <c:pt idx="13663" formatCode="General">
                  <c:v>9.1952700000000007</c:v>
                </c:pt>
                <c:pt idx="13664" formatCode="General">
                  <c:v>9.1959400000000002</c:v>
                </c:pt>
                <c:pt idx="13665" formatCode="General">
                  <c:v>9.1966199999999994</c:v>
                </c:pt>
                <c:pt idx="13666" formatCode="General">
                  <c:v>9.1972900000000006</c:v>
                </c:pt>
                <c:pt idx="13667" formatCode="General">
                  <c:v>9.1979600000000001</c:v>
                </c:pt>
                <c:pt idx="13668" formatCode="General">
                  <c:v>9.1986299999999996</c:v>
                </c:pt>
                <c:pt idx="13669" formatCode="General">
                  <c:v>9.1993100000000005</c:v>
                </c:pt>
                <c:pt idx="13670" formatCode="General">
                  <c:v>9.19998</c:v>
                </c:pt>
                <c:pt idx="13671" formatCode="General">
                  <c:v>9.2006499999999996</c:v>
                </c:pt>
                <c:pt idx="13672" formatCode="General">
                  <c:v>9.2013300000000005</c:v>
                </c:pt>
                <c:pt idx="13673" formatCode="General">
                  <c:v>9.202</c:v>
                </c:pt>
                <c:pt idx="13674" formatCode="General">
                  <c:v>9.2026699999999995</c:v>
                </c:pt>
                <c:pt idx="13675" formatCode="General">
                  <c:v>9.2033500000000004</c:v>
                </c:pt>
                <c:pt idx="13676" formatCode="General">
                  <c:v>9.2040199999999999</c:v>
                </c:pt>
                <c:pt idx="13677" formatCode="General">
                  <c:v>9.2046899999999994</c:v>
                </c:pt>
                <c:pt idx="13678" formatCode="General">
                  <c:v>9.2053600000000007</c:v>
                </c:pt>
                <c:pt idx="13679" formatCode="General">
                  <c:v>9.2060399999999998</c:v>
                </c:pt>
                <c:pt idx="13680" formatCode="General">
                  <c:v>9.2067099999999993</c:v>
                </c:pt>
                <c:pt idx="13681" formatCode="General">
                  <c:v>9.2073800000000006</c:v>
                </c:pt>
                <c:pt idx="13682" formatCode="General">
                  <c:v>9.2080599999999997</c:v>
                </c:pt>
                <c:pt idx="13683" formatCode="General">
                  <c:v>9.2087299999999992</c:v>
                </c:pt>
                <c:pt idx="13684" formatCode="General">
                  <c:v>9.2094000000000005</c:v>
                </c:pt>
                <c:pt idx="13685" formatCode="General">
                  <c:v>9.2100799999999996</c:v>
                </c:pt>
                <c:pt idx="13686" formatCode="General">
                  <c:v>9.2107500000000009</c:v>
                </c:pt>
                <c:pt idx="13687" formatCode="General">
                  <c:v>9.2114200000000004</c:v>
                </c:pt>
                <c:pt idx="13688" formatCode="General">
                  <c:v>9.2120899999999999</c:v>
                </c:pt>
                <c:pt idx="13689" formatCode="General">
                  <c:v>9.2127700000000008</c:v>
                </c:pt>
                <c:pt idx="13690" formatCode="General">
                  <c:v>9.2134400000000003</c:v>
                </c:pt>
                <c:pt idx="13691" formatCode="General">
                  <c:v>9.2141099999999998</c:v>
                </c:pt>
                <c:pt idx="13692" formatCode="General">
                  <c:v>9.2147900000000007</c:v>
                </c:pt>
                <c:pt idx="13693" formatCode="General">
                  <c:v>9.2154600000000002</c:v>
                </c:pt>
                <c:pt idx="13694" formatCode="General">
                  <c:v>9.2161299999999997</c:v>
                </c:pt>
                <c:pt idx="13695" formatCode="General">
                  <c:v>9.2168100000000006</c:v>
                </c:pt>
                <c:pt idx="13696" formatCode="General">
                  <c:v>9.2174800000000001</c:v>
                </c:pt>
                <c:pt idx="13697" formatCode="General">
                  <c:v>9.2181499999999996</c:v>
                </c:pt>
                <c:pt idx="13698" formatCode="General">
                  <c:v>9.2188199999999991</c:v>
                </c:pt>
                <c:pt idx="13699" formatCode="General">
                  <c:v>9.2195</c:v>
                </c:pt>
                <c:pt idx="13700" formatCode="General">
                  <c:v>9.2201699999999995</c:v>
                </c:pt>
                <c:pt idx="13701" formatCode="General">
                  <c:v>9.2208400000000008</c:v>
                </c:pt>
                <c:pt idx="13702" formatCode="General">
                  <c:v>9.2215199999999999</c:v>
                </c:pt>
                <c:pt idx="13703" formatCode="General">
                  <c:v>9.2221899999999994</c:v>
                </c:pt>
                <c:pt idx="13704" formatCode="General">
                  <c:v>9.2228600000000007</c:v>
                </c:pt>
                <c:pt idx="13705" formatCode="General">
                  <c:v>9.2235399999999998</c:v>
                </c:pt>
                <c:pt idx="13706" formatCode="General">
                  <c:v>9.2242099999999994</c:v>
                </c:pt>
                <c:pt idx="13707" formatCode="General">
                  <c:v>9.2248800000000006</c:v>
                </c:pt>
                <c:pt idx="13708" formatCode="General">
                  <c:v>9.2255500000000001</c:v>
                </c:pt>
                <c:pt idx="13709" formatCode="General">
                  <c:v>9.2262299999999993</c:v>
                </c:pt>
                <c:pt idx="13710" formatCode="General">
                  <c:v>9.2269000000000005</c:v>
                </c:pt>
                <c:pt idx="13711" formatCode="General">
                  <c:v>9.2275700000000001</c:v>
                </c:pt>
                <c:pt idx="13712" formatCode="General">
                  <c:v>9.2282499999999992</c:v>
                </c:pt>
                <c:pt idx="13713" formatCode="General">
                  <c:v>9.2289200000000005</c:v>
                </c:pt>
                <c:pt idx="13714" formatCode="General">
                  <c:v>9.22959</c:v>
                </c:pt>
                <c:pt idx="13715" formatCode="General">
                  <c:v>9.2302700000000009</c:v>
                </c:pt>
                <c:pt idx="13716" formatCode="General">
                  <c:v>9.2309400000000004</c:v>
                </c:pt>
                <c:pt idx="13717" formatCode="General">
                  <c:v>9.2316099999999999</c:v>
                </c:pt>
                <c:pt idx="13718" formatCode="General">
                  <c:v>9.2322799999999994</c:v>
                </c:pt>
                <c:pt idx="13719" formatCode="General">
                  <c:v>9.2329600000000003</c:v>
                </c:pt>
                <c:pt idx="13720" formatCode="General">
                  <c:v>9.2336299999999998</c:v>
                </c:pt>
                <c:pt idx="13721" formatCode="General">
                  <c:v>9.2342999999999993</c:v>
                </c:pt>
                <c:pt idx="13722" formatCode="General">
                  <c:v>9.2349800000000002</c:v>
                </c:pt>
                <c:pt idx="13723" formatCode="General">
                  <c:v>9.2356499999999997</c:v>
                </c:pt>
                <c:pt idx="13724" formatCode="General">
                  <c:v>9.2363199999999992</c:v>
                </c:pt>
                <c:pt idx="13725" formatCode="General">
                  <c:v>9.2370000000000001</c:v>
                </c:pt>
                <c:pt idx="13726" formatCode="General">
                  <c:v>9.2376699999999996</c:v>
                </c:pt>
                <c:pt idx="13727" formatCode="General">
                  <c:v>9.2383400000000009</c:v>
                </c:pt>
                <c:pt idx="13728" formatCode="General">
                  <c:v>9.2390100000000004</c:v>
                </c:pt>
                <c:pt idx="13729" formatCode="General">
                  <c:v>9.2396899999999995</c:v>
                </c:pt>
                <c:pt idx="13730" formatCode="General">
                  <c:v>9.2403600000000008</c:v>
                </c:pt>
                <c:pt idx="13731" formatCode="General">
                  <c:v>9.2410300000000003</c:v>
                </c:pt>
                <c:pt idx="13732" formatCode="General">
                  <c:v>9.2417099999999994</c:v>
                </c:pt>
                <c:pt idx="13733" formatCode="General">
                  <c:v>9.2423800000000007</c:v>
                </c:pt>
                <c:pt idx="13734" formatCode="General">
                  <c:v>9.2430500000000002</c:v>
                </c:pt>
                <c:pt idx="13735" formatCode="General">
                  <c:v>9.2437299999999993</c:v>
                </c:pt>
                <c:pt idx="13736" formatCode="General">
                  <c:v>9.2444000000000006</c:v>
                </c:pt>
                <c:pt idx="13737" formatCode="General">
                  <c:v>9.2450700000000001</c:v>
                </c:pt>
                <c:pt idx="13738" formatCode="General">
                  <c:v>9.2457399999999996</c:v>
                </c:pt>
                <c:pt idx="13739" formatCode="General">
                  <c:v>9.2464200000000005</c:v>
                </c:pt>
                <c:pt idx="13740" formatCode="General">
                  <c:v>9.24709</c:v>
                </c:pt>
                <c:pt idx="13741" formatCode="General">
                  <c:v>9.2477599999999995</c:v>
                </c:pt>
                <c:pt idx="13742" formatCode="General">
                  <c:v>9.2484400000000004</c:v>
                </c:pt>
                <c:pt idx="13743" formatCode="General">
                  <c:v>9.2491099999999999</c:v>
                </c:pt>
                <c:pt idx="13744" formatCode="General">
                  <c:v>9.2497799999999994</c:v>
                </c:pt>
                <c:pt idx="13745" formatCode="General">
                  <c:v>9.2504600000000003</c:v>
                </c:pt>
                <c:pt idx="13746" formatCode="General">
                  <c:v>9.2511299999999999</c:v>
                </c:pt>
                <c:pt idx="13747" formatCode="General">
                  <c:v>9.2517999999999994</c:v>
                </c:pt>
                <c:pt idx="13748" formatCode="General">
                  <c:v>9.2524700000000006</c:v>
                </c:pt>
                <c:pt idx="13749" formatCode="General">
                  <c:v>9.2531499999999998</c:v>
                </c:pt>
                <c:pt idx="13750" formatCode="General">
                  <c:v>9.2538199999999993</c:v>
                </c:pt>
                <c:pt idx="13751" formatCode="General">
                  <c:v>9.2544900000000005</c:v>
                </c:pt>
                <c:pt idx="13752" formatCode="General">
                  <c:v>9.2551699999999997</c:v>
                </c:pt>
                <c:pt idx="13753" formatCode="General">
                  <c:v>9.2558399999999992</c:v>
                </c:pt>
                <c:pt idx="13754" formatCode="General">
                  <c:v>9.2565100000000005</c:v>
                </c:pt>
                <c:pt idx="13755" formatCode="General">
                  <c:v>9.2571899999999996</c:v>
                </c:pt>
                <c:pt idx="13756" formatCode="General">
                  <c:v>9.2578600000000009</c:v>
                </c:pt>
                <c:pt idx="13757" formatCode="General">
                  <c:v>9.2585300000000004</c:v>
                </c:pt>
                <c:pt idx="13758" formatCode="General">
                  <c:v>9.2591999999999999</c:v>
                </c:pt>
                <c:pt idx="13759" formatCode="General">
                  <c:v>9.2598800000000008</c:v>
                </c:pt>
                <c:pt idx="13760" formatCode="General">
                  <c:v>9.2605500000000003</c:v>
                </c:pt>
                <c:pt idx="13761" formatCode="General">
                  <c:v>9.2612199999999998</c:v>
                </c:pt>
                <c:pt idx="13762" formatCode="General">
                  <c:v>9.2619000000000007</c:v>
                </c:pt>
                <c:pt idx="13763" formatCode="General">
                  <c:v>9.2625700000000002</c:v>
                </c:pt>
                <c:pt idx="13764" formatCode="General">
                  <c:v>9.2632399999999997</c:v>
                </c:pt>
                <c:pt idx="13765" formatCode="General">
                  <c:v>9.2639200000000006</c:v>
                </c:pt>
                <c:pt idx="13766" formatCode="General">
                  <c:v>9.2645900000000001</c:v>
                </c:pt>
                <c:pt idx="13767" formatCode="General">
                  <c:v>9.2652599999999996</c:v>
                </c:pt>
                <c:pt idx="13768" formatCode="General">
                  <c:v>9.2659300000000009</c:v>
                </c:pt>
                <c:pt idx="13769" formatCode="General">
                  <c:v>9.26661</c:v>
                </c:pt>
                <c:pt idx="13770" formatCode="General">
                  <c:v>9.2672799999999995</c:v>
                </c:pt>
                <c:pt idx="13771" formatCode="General">
                  <c:v>9.2679500000000008</c:v>
                </c:pt>
                <c:pt idx="13772" formatCode="General">
                  <c:v>9.2686299999999999</c:v>
                </c:pt>
                <c:pt idx="13773" formatCode="General">
                  <c:v>9.2692999999999994</c:v>
                </c:pt>
                <c:pt idx="13774" formatCode="General">
                  <c:v>9.2699700000000007</c:v>
                </c:pt>
                <c:pt idx="13775" formatCode="General">
                  <c:v>9.2706499999999998</c:v>
                </c:pt>
                <c:pt idx="13776" formatCode="General">
                  <c:v>9.2713199999999993</c:v>
                </c:pt>
                <c:pt idx="13777" formatCode="General">
                  <c:v>9.2719900000000006</c:v>
                </c:pt>
                <c:pt idx="13778" formatCode="General">
                  <c:v>9.2726600000000001</c:v>
                </c:pt>
                <c:pt idx="13779" formatCode="General">
                  <c:v>9.2733399999999993</c:v>
                </c:pt>
                <c:pt idx="13780" formatCode="General">
                  <c:v>9.2740100000000005</c:v>
                </c:pt>
                <c:pt idx="13781" formatCode="General">
                  <c:v>9.27468</c:v>
                </c:pt>
                <c:pt idx="13782" formatCode="General">
                  <c:v>9.2753599999999992</c:v>
                </c:pt>
                <c:pt idx="13783" formatCode="General">
                  <c:v>9.2760300000000004</c:v>
                </c:pt>
                <c:pt idx="13784" formatCode="General">
                  <c:v>9.2766999999999999</c:v>
                </c:pt>
                <c:pt idx="13785" formatCode="General">
                  <c:v>9.2773800000000008</c:v>
                </c:pt>
                <c:pt idx="13786" formatCode="General">
                  <c:v>9.2780500000000004</c:v>
                </c:pt>
                <c:pt idx="13787" formatCode="General">
                  <c:v>9.2787199999999999</c:v>
                </c:pt>
                <c:pt idx="13788" formatCode="General">
                  <c:v>9.2793899999999994</c:v>
                </c:pt>
                <c:pt idx="13789" formatCode="General">
                  <c:v>9.2800700000000003</c:v>
                </c:pt>
                <c:pt idx="13790" formatCode="General">
                  <c:v>9.2807399999999998</c:v>
                </c:pt>
                <c:pt idx="13791" formatCode="General">
                  <c:v>9.2814099999999993</c:v>
                </c:pt>
                <c:pt idx="13792" formatCode="General">
                  <c:v>9.2820900000000002</c:v>
                </c:pt>
                <c:pt idx="13793" formatCode="General">
                  <c:v>9.2827599999999997</c:v>
                </c:pt>
                <c:pt idx="13794" formatCode="General">
                  <c:v>9.2834299999999992</c:v>
                </c:pt>
                <c:pt idx="13795" formatCode="General">
                  <c:v>9.2841100000000001</c:v>
                </c:pt>
                <c:pt idx="13796" formatCode="General">
                  <c:v>9.2847799999999996</c:v>
                </c:pt>
                <c:pt idx="13797" formatCode="General">
                  <c:v>9.2854500000000009</c:v>
                </c:pt>
                <c:pt idx="13798" formatCode="General">
                  <c:v>9.2861200000000004</c:v>
                </c:pt>
                <c:pt idx="13799" formatCode="General">
                  <c:v>9.2867999999999995</c:v>
                </c:pt>
                <c:pt idx="13800" formatCode="General">
                  <c:v>9.2874700000000008</c:v>
                </c:pt>
                <c:pt idx="13801" formatCode="General">
                  <c:v>9.2881400000000003</c:v>
                </c:pt>
                <c:pt idx="13802" formatCode="General">
                  <c:v>9.2888199999999994</c:v>
                </c:pt>
                <c:pt idx="13803" formatCode="General">
                  <c:v>9.2894900000000007</c:v>
                </c:pt>
                <c:pt idx="13804" formatCode="General">
                  <c:v>9.2901600000000002</c:v>
                </c:pt>
                <c:pt idx="13805" formatCode="General">
                  <c:v>9.2908399999999993</c:v>
                </c:pt>
                <c:pt idx="13806" formatCode="General">
                  <c:v>9.2915100000000006</c:v>
                </c:pt>
                <c:pt idx="13807" formatCode="General">
                  <c:v>9.2921800000000001</c:v>
                </c:pt>
                <c:pt idx="13808" formatCode="General">
                  <c:v>9.2928599999999992</c:v>
                </c:pt>
                <c:pt idx="13809" formatCode="General">
                  <c:v>9.2935300000000005</c:v>
                </c:pt>
                <c:pt idx="13810" formatCode="General">
                  <c:v>9.2942</c:v>
                </c:pt>
                <c:pt idx="13811" formatCode="General">
                  <c:v>9.2948699999999995</c:v>
                </c:pt>
                <c:pt idx="13812" formatCode="General">
                  <c:v>9.2955500000000004</c:v>
                </c:pt>
                <c:pt idx="13813" formatCode="General">
                  <c:v>9.2962199999999999</c:v>
                </c:pt>
                <c:pt idx="13814" formatCode="General">
                  <c:v>9.2968899999999994</c:v>
                </c:pt>
                <c:pt idx="13815" formatCode="General">
                  <c:v>9.2975700000000003</c:v>
                </c:pt>
                <c:pt idx="13816" formatCode="General">
                  <c:v>9.2982399999999998</c:v>
                </c:pt>
                <c:pt idx="13817" formatCode="General">
                  <c:v>9.2989099999999993</c:v>
                </c:pt>
                <c:pt idx="13818" formatCode="General">
                  <c:v>9.2995900000000002</c:v>
                </c:pt>
                <c:pt idx="13819" formatCode="General">
                  <c:v>9.3002599999999997</c:v>
                </c:pt>
                <c:pt idx="13820" formatCode="General">
                  <c:v>9.3009299999999993</c:v>
                </c:pt>
                <c:pt idx="13821" formatCode="General">
                  <c:v>9.3016000000000005</c:v>
                </c:pt>
                <c:pt idx="13822" formatCode="General">
                  <c:v>9.3022799999999997</c:v>
                </c:pt>
                <c:pt idx="13823" formatCode="General">
                  <c:v>9.3029499999999992</c:v>
                </c:pt>
                <c:pt idx="13824" formatCode="General">
                  <c:v>9.3036200000000004</c:v>
                </c:pt>
                <c:pt idx="13825" formatCode="General">
                  <c:v>9.3042999999999996</c:v>
                </c:pt>
                <c:pt idx="13826" formatCode="General">
                  <c:v>9.3049700000000009</c:v>
                </c:pt>
                <c:pt idx="13827" formatCode="General">
                  <c:v>9.3056400000000004</c:v>
                </c:pt>
                <c:pt idx="13828" formatCode="General">
                  <c:v>9.3063199999999995</c:v>
                </c:pt>
                <c:pt idx="13829" formatCode="General">
                  <c:v>9.3069900000000008</c:v>
                </c:pt>
                <c:pt idx="13830" formatCode="General">
                  <c:v>9.3076600000000003</c:v>
                </c:pt>
                <c:pt idx="13831" formatCode="General">
                  <c:v>9.3083299999999998</c:v>
                </c:pt>
                <c:pt idx="13832" formatCode="General">
                  <c:v>9.3090100000000007</c:v>
                </c:pt>
                <c:pt idx="13833" formatCode="General">
                  <c:v>9.3096800000000002</c:v>
                </c:pt>
                <c:pt idx="13834" formatCode="General">
                  <c:v>9.3103499999999997</c:v>
                </c:pt>
                <c:pt idx="13835" formatCode="General">
                  <c:v>9.3110300000000006</c:v>
                </c:pt>
                <c:pt idx="13836" formatCode="General">
                  <c:v>9.3117000000000001</c:v>
                </c:pt>
                <c:pt idx="13837" formatCode="General">
                  <c:v>9.3123699999999996</c:v>
                </c:pt>
                <c:pt idx="13838" formatCode="General">
                  <c:v>9.3130500000000005</c:v>
                </c:pt>
                <c:pt idx="13839" formatCode="General">
                  <c:v>9.31372</c:v>
                </c:pt>
                <c:pt idx="13840" formatCode="General">
                  <c:v>9.3143899999999995</c:v>
                </c:pt>
                <c:pt idx="13841" formatCode="General">
                  <c:v>9.3150600000000008</c:v>
                </c:pt>
                <c:pt idx="13842" formatCode="General">
                  <c:v>9.3157399999999999</c:v>
                </c:pt>
                <c:pt idx="13843" formatCode="General">
                  <c:v>9.3164099999999994</c:v>
                </c:pt>
                <c:pt idx="13844" formatCode="General">
                  <c:v>9.3170800000000007</c:v>
                </c:pt>
                <c:pt idx="13845" formatCode="General">
                  <c:v>9.3177599999999998</c:v>
                </c:pt>
                <c:pt idx="13846" formatCode="General">
                  <c:v>9.3184299999999993</c:v>
                </c:pt>
                <c:pt idx="13847" formatCode="General">
                  <c:v>9.3191000000000006</c:v>
                </c:pt>
                <c:pt idx="13848" formatCode="General">
                  <c:v>9.3197799999999997</c:v>
                </c:pt>
                <c:pt idx="13849" formatCode="General">
                  <c:v>9.3204499999999992</c:v>
                </c:pt>
                <c:pt idx="13850" formatCode="General">
                  <c:v>9.3211200000000005</c:v>
                </c:pt>
                <c:pt idx="13851" formatCode="General">
                  <c:v>9.32179</c:v>
                </c:pt>
                <c:pt idx="13852" formatCode="General">
                  <c:v>9.3224699999999991</c:v>
                </c:pt>
                <c:pt idx="13853" formatCode="General">
                  <c:v>9.3231400000000004</c:v>
                </c:pt>
                <c:pt idx="13854" formatCode="General">
                  <c:v>9.3238099999999999</c:v>
                </c:pt>
                <c:pt idx="13855" formatCode="General">
                  <c:v>9.3244900000000008</c:v>
                </c:pt>
                <c:pt idx="13856" formatCode="General">
                  <c:v>9.3251600000000003</c:v>
                </c:pt>
                <c:pt idx="13857" formatCode="General">
                  <c:v>9.3258299999999998</c:v>
                </c:pt>
                <c:pt idx="13858" formatCode="General">
                  <c:v>9.3265100000000007</c:v>
                </c:pt>
                <c:pt idx="13859" formatCode="General">
                  <c:v>9.3271800000000002</c:v>
                </c:pt>
                <c:pt idx="13860" formatCode="General">
                  <c:v>9.3278499999999998</c:v>
                </c:pt>
                <c:pt idx="13861" formatCode="General">
                  <c:v>9.3285199999999993</c:v>
                </c:pt>
                <c:pt idx="13862" formatCode="General">
                  <c:v>9.3292000000000002</c:v>
                </c:pt>
                <c:pt idx="13863" formatCode="General">
                  <c:v>9.3298699999999997</c:v>
                </c:pt>
                <c:pt idx="13864" formatCode="General">
                  <c:v>9.3305399999999992</c:v>
                </c:pt>
                <c:pt idx="13865" formatCode="General">
                  <c:v>9.3312200000000001</c:v>
                </c:pt>
                <c:pt idx="13866" formatCode="General">
                  <c:v>9.3318899999999996</c:v>
                </c:pt>
                <c:pt idx="13867" formatCode="General">
                  <c:v>9.3325600000000009</c:v>
                </c:pt>
                <c:pt idx="13868" formatCode="General">
                  <c:v>9.33324</c:v>
                </c:pt>
                <c:pt idx="13869" formatCode="General">
                  <c:v>9.3339099999999995</c:v>
                </c:pt>
                <c:pt idx="13870" formatCode="General">
                  <c:v>9.3345800000000008</c:v>
                </c:pt>
                <c:pt idx="13871" formatCode="General">
                  <c:v>9.3352500000000003</c:v>
                </c:pt>
                <c:pt idx="13872" formatCode="General">
                  <c:v>9.3359299999999994</c:v>
                </c:pt>
                <c:pt idx="13873" formatCode="General">
                  <c:v>9.3366000000000007</c:v>
                </c:pt>
                <c:pt idx="13874" formatCode="General">
                  <c:v>9.3372700000000002</c:v>
                </c:pt>
                <c:pt idx="13875" formatCode="General">
                  <c:v>9.3379499999999993</c:v>
                </c:pt>
                <c:pt idx="13876" formatCode="General">
                  <c:v>9.3386200000000006</c:v>
                </c:pt>
                <c:pt idx="13877" formatCode="General">
                  <c:v>9.3392900000000001</c:v>
                </c:pt>
                <c:pt idx="13878" formatCode="General">
                  <c:v>9.3399699999999992</c:v>
                </c:pt>
                <c:pt idx="13879" formatCode="General">
                  <c:v>9.3406400000000005</c:v>
                </c:pt>
                <c:pt idx="13880" formatCode="General">
                  <c:v>9.34131</c:v>
                </c:pt>
                <c:pt idx="13881" formatCode="General">
                  <c:v>9.3419799999999995</c:v>
                </c:pt>
                <c:pt idx="13882" formatCode="General">
                  <c:v>9.3426600000000004</c:v>
                </c:pt>
                <c:pt idx="13883" formatCode="General">
                  <c:v>9.3433299999999999</c:v>
                </c:pt>
                <c:pt idx="13884" formatCode="General">
                  <c:v>9.3439999999999994</c:v>
                </c:pt>
                <c:pt idx="13885" formatCode="General">
                  <c:v>9.3446800000000003</c:v>
                </c:pt>
                <c:pt idx="13886" formatCode="General">
                  <c:v>9.3453499999999998</c:v>
                </c:pt>
                <c:pt idx="13887" formatCode="General">
                  <c:v>9.3460199999999993</c:v>
                </c:pt>
                <c:pt idx="13888" formatCode="General">
                  <c:v>9.3467000000000002</c:v>
                </c:pt>
                <c:pt idx="13889" formatCode="General">
                  <c:v>9.3473699999999997</c:v>
                </c:pt>
                <c:pt idx="13890" formatCode="General">
                  <c:v>9.3480399999999992</c:v>
                </c:pt>
                <c:pt idx="13891" formatCode="General">
                  <c:v>9.3487100000000005</c:v>
                </c:pt>
                <c:pt idx="13892" formatCode="General">
                  <c:v>9.3493899999999996</c:v>
                </c:pt>
                <c:pt idx="13893" formatCode="General">
                  <c:v>9.3500599999999991</c:v>
                </c:pt>
                <c:pt idx="13894" formatCode="General">
                  <c:v>9.3507300000000004</c:v>
                </c:pt>
                <c:pt idx="13895" formatCode="General">
                  <c:v>9.3514099999999996</c:v>
                </c:pt>
                <c:pt idx="13896" formatCode="General">
                  <c:v>9.3520800000000008</c:v>
                </c:pt>
                <c:pt idx="13897" formatCode="General">
                  <c:v>9.3527500000000003</c:v>
                </c:pt>
                <c:pt idx="13898" formatCode="General">
                  <c:v>9.3534299999999995</c:v>
                </c:pt>
                <c:pt idx="13899" formatCode="General">
                  <c:v>9.3541000000000007</c:v>
                </c:pt>
                <c:pt idx="13900" formatCode="General">
                  <c:v>9.3547700000000003</c:v>
                </c:pt>
                <c:pt idx="13901" formatCode="General">
                  <c:v>9.3554399999999998</c:v>
                </c:pt>
                <c:pt idx="13902" formatCode="General">
                  <c:v>9.3561200000000007</c:v>
                </c:pt>
                <c:pt idx="13903" formatCode="General">
                  <c:v>9.3567900000000002</c:v>
                </c:pt>
                <c:pt idx="13904" formatCode="General">
                  <c:v>9.3574599999999997</c:v>
                </c:pt>
                <c:pt idx="13905" formatCode="General">
                  <c:v>9.3581400000000006</c:v>
                </c:pt>
                <c:pt idx="13906" formatCode="General">
                  <c:v>9.3588100000000001</c:v>
                </c:pt>
                <c:pt idx="13907" formatCode="General">
                  <c:v>9.3594799999999996</c:v>
                </c:pt>
                <c:pt idx="13908" formatCode="General">
                  <c:v>9.3601600000000005</c:v>
                </c:pt>
                <c:pt idx="13909" formatCode="General">
                  <c:v>9.36083</c:v>
                </c:pt>
                <c:pt idx="13910" formatCode="General">
                  <c:v>9.3614999999999995</c:v>
                </c:pt>
                <c:pt idx="13911" formatCode="General">
                  <c:v>9.3621700000000008</c:v>
                </c:pt>
                <c:pt idx="13912" formatCode="General">
                  <c:v>9.3628499999999999</c:v>
                </c:pt>
                <c:pt idx="13913" formatCode="General">
                  <c:v>9.3635199999999994</c:v>
                </c:pt>
                <c:pt idx="13914" formatCode="General">
                  <c:v>9.3641900000000007</c:v>
                </c:pt>
                <c:pt idx="13915" formatCode="General">
                  <c:v>9.3648699999999998</c:v>
                </c:pt>
                <c:pt idx="13916" formatCode="General">
                  <c:v>9.3655399999999993</c:v>
                </c:pt>
                <c:pt idx="13917" formatCode="General">
                  <c:v>9.3662100000000006</c:v>
                </c:pt>
                <c:pt idx="13918" formatCode="General">
                  <c:v>9.3668899999999997</c:v>
                </c:pt>
                <c:pt idx="13919" formatCode="General">
                  <c:v>9.3675599999999992</c:v>
                </c:pt>
                <c:pt idx="13920" formatCode="General">
                  <c:v>9.3682300000000005</c:v>
                </c:pt>
                <c:pt idx="13921" formatCode="General">
                  <c:v>9.3689</c:v>
                </c:pt>
                <c:pt idx="13922" formatCode="General">
                  <c:v>9.3695799999999991</c:v>
                </c:pt>
                <c:pt idx="13923" formatCode="General">
                  <c:v>9.3702500000000004</c:v>
                </c:pt>
                <c:pt idx="13924" formatCode="General">
                  <c:v>9.3709199999999999</c:v>
                </c:pt>
                <c:pt idx="13925" formatCode="General">
                  <c:v>9.3716000000000008</c:v>
                </c:pt>
                <c:pt idx="13926" formatCode="General">
                  <c:v>9.3722700000000003</c:v>
                </c:pt>
                <c:pt idx="13927" formatCode="General">
                  <c:v>9.3729399999999998</c:v>
                </c:pt>
                <c:pt idx="13928" formatCode="General">
                  <c:v>9.3736200000000007</c:v>
                </c:pt>
                <c:pt idx="13929" formatCode="General">
                  <c:v>9.3742900000000002</c:v>
                </c:pt>
                <c:pt idx="13930" formatCode="General">
                  <c:v>9.3749599999999997</c:v>
                </c:pt>
                <c:pt idx="13931" formatCode="General">
                  <c:v>9.3756299999999992</c:v>
                </c:pt>
                <c:pt idx="13932" formatCode="General">
                  <c:v>9.3763100000000001</c:v>
                </c:pt>
                <c:pt idx="13933" formatCode="General">
                  <c:v>9.3769799999999996</c:v>
                </c:pt>
                <c:pt idx="13934" formatCode="General">
                  <c:v>9.3776499999999992</c:v>
                </c:pt>
                <c:pt idx="13935" formatCode="General">
                  <c:v>9.3783300000000001</c:v>
                </c:pt>
                <c:pt idx="13936" formatCode="General">
                  <c:v>9.3789999999999996</c:v>
                </c:pt>
                <c:pt idx="13937" formatCode="General">
                  <c:v>9.3796700000000008</c:v>
                </c:pt>
                <c:pt idx="13938" formatCode="General">
                  <c:v>9.38035</c:v>
                </c:pt>
                <c:pt idx="13939" formatCode="General">
                  <c:v>9.3810199999999995</c:v>
                </c:pt>
                <c:pt idx="13940" formatCode="General">
                  <c:v>9.3816900000000008</c:v>
                </c:pt>
                <c:pt idx="13941" formatCode="General">
                  <c:v>9.3823600000000003</c:v>
                </c:pt>
                <c:pt idx="13942" formatCode="General">
                  <c:v>9.3830399999999994</c:v>
                </c:pt>
                <c:pt idx="13943" formatCode="General">
                  <c:v>9.3837100000000007</c:v>
                </c:pt>
                <c:pt idx="13944" formatCode="General">
                  <c:v>9.3843800000000002</c:v>
                </c:pt>
                <c:pt idx="13945" formatCode="General">
                  <c:v>9.3850599999999993</c:v>
                </c:pt>
                <c:pt idx="13946" formatCode="General">
                  <c:v>9.3857300000000006</c:v>
                </c:pt>
                <c:pt idx="13947" formatCode="General">
                  <c:v>9.3864000000000001</c:v>
                </c:pt>
                <c:pt idx="13948" formatCode="General">
                  <c:v>9.3870799999999992</c:v>
                </c:pt>
                <c:pt idx="13949" formatCode="General">
                  <c:v>9.3877500000000005</c:v>
                </c:pt>
                <c:pt idx="13950" formatCode="General">
                  <c:v>9.38842</c:v>
                </c:pt>
                <c:pt idx="13951" formatCode="General">
                  <c:v>9.3890899999999995</c:v>
                </c:pt>
                <c:pt idx="13952" formatCode="General">
                  <c:v>9.3897700000000004</c:v>
                </c:pt>
                <c:pt idx="13953" formatCode="General">
                  <c:v>9.3904399999999999</c:v>
                </c:pt>
                <c:pt idx="13954" formatCode="General">
                  <c:v>9.3911099999999994</c:v>
                </c:pt>
                <c:pt idx="13955" formatCode="General">
                  <c:v>9.3917900000000003</c:v>
                </c:pt>
                <c:pt idx="13956" formatCode="General">
                  <c:v>9.3924599999999998</c:v>
                </c:pt>
                <c:pt idx="13957" formatCode="General">
                  <c:v>9.3931299999999993</c:v>
                </c:pt>
                <c:pt idx="13958" formatCode="General">
                  <c:v>9.3938100000000002</c:v>
                </c:pt>
                <c:pt idx="13959" formatCode="General">
                  <c:v>9.3944799999999997</c:v>
                </c:pt>
                <c:pt idx="13960" formatCode="General">
                  <c:v>9.3951499999999992</c:v>
                </c:pt>
                <c:pt idx="13961" formatCode="General">
                  <c:v>9.3958200000000005</c:v>
                </c:pt>
                <c:pt idx="13962" formatCode="General">
                  <c:v>9.3964999999999996</c:v>
                </c:pt>
                <c:pt idx="13963" formatCode="General">
                  <c:v>9.3971699999999991</c:v>
                </c:pt>
                <c:pt idx="13964" formatCode="General">
                  <c:v>9.3978400000000004</c:v>
                </c:pt>
                <c:pt idx="13965" formatCode="General">
                  <c:v>9.3985199999999995</c:v>
                </c:pt>
                <c:pt idx="13966" formatCode="General">
                  <c:v>9.3991900000000008</c:v>
                </c:pt>
                <c:pt idx="13967" formatCode="General">
                  <c:v>9.3998600000000003</c:v>
                </c:pt>
                <c:pt idx="13968" formatCode="General">
                  <c:v>9.4005399999999995</c:v>
                </c:pt>
                <c:pt idx="13969" formatCode="General">
                  <c:v>9.4012100000000007</c:v>
                </c:pt>
                <c:pt idx="13970" formatCode="General">
                  <c:v>9.4018800000000002</c:v>
                </c:pt>
                <c:pt idx="13971" formatCode="General">
                  <c:v>9.4025499999999997</c:v>
                </c:pt>
                <c:pt idx="13972" formatCode="General">
                  <c:v>9.4032300000000006</c:v>
                </c:pt>
                <c:pt idx="13973" formatCode="General">
                  <c:v>9.4039000000000001</c:v>
                </c:pt>
                <c:pt idx="13974" formatCode="General">
                  <c:v>9.4045699999999997</c:v>
                </c:pt>
                <c:pt idx="13975" formatCode="General">
                  <c:v>9.4052500000000006</c:v>
                </c:pt>
                <c:pt idx="13976" formatCode="General">
                  <c:v>9.4059200000000001</c:v>
                </c:pt>
                <c:pt idx="13977" formatCode="General">
                  <c:v>9.4065899999999996</c:v>
                </c:pt>
                <c:pt idx="13978" formatCode="General">
                  <c:v>9.4072700000000005</c:v>
                </c:pt>
                <c:pt idx="13979" formatCode="General">
                  <c:v>9.40794</c:v>
                </c:pt>
                <c:pt idx="13980" formatCode="General">
                  <c:v>9.4086099999999995</c:v>
                </c:pt>
                <c:pt idx="13981" formatCode="General">
                  <c:v>9.4092800000000008</c:v>
                </c:pt>
                <c:pt idx="13982" formatCode="General">
                  <c:v>9.4099599999999999</c:v>
                </c:pt>
                <c:pt idx="13983" formatCode="General">
                  <c:v>9.4106299999999994</c:v>
                </c:pt>
                <c:pt idx="13984" formatCode="General">
                  <c:v>9.4113000000000007</c:v>
                </c:pt>
                <c:pt idx="13985" formatCode="General">
                  <c:v>9.4119799999999998</c:v>
                </c:pt>
                <c:pt idx="13986" formatCode="General">
                  <c:v>9.4126499999999993</c:v>
                </c:pt>
                <c:pt idx="13987" formatCode="General">
                  <c:v>9.4133200000000006</c:v>
                </c:pt>
                <c:pt idx="13988" formatCode="General">
                  <c:v>9.4139999999999997</c:v>
                </c:pt>
                <c:pt idx="13989" formatCode="General">
                  <c:v>9.4146699999999992</c:v>
                </c:pt>
                <c:pt idx="13990" formatCode="General">
                  <c:v>9.4153400000000005</c:v>
                </c:pt>
                <c:pt idx="13991" formatCode="General">
                  <c:v>9.41601</c:v>
                </c:pt>
                <c:pt idx="13992" formatCode="General">
                  <c:v>9.4166899999999991</c:v>
                </c:pt>
                <c:pt idx="13993" formatCode="General">
                  <c:v>9.4173600000000004</c:v>
                </c:pt>
                <c:pt idx="13994" formatCode="General">
                  <c:v>9.4180299999999999</c:v>
                </c:pt>
                <c:pt idx="13995" formatCode="General">
                  <c:v>9.4187100000000008</c:v>
                </c:pt>
                <c:pt idx="13996" formatCode="General">
                  <c:v>9.4193800000000003</c:v>
                </c:pt>
                <c:pt idx="13997" formatCode="General">
                  <c:v>9.4200499999999998</c:v>
                </c:pt>
                <c:pt idx="13998" formatCode="General">
                  <c:v>9.4207300000000007</c:v>
                </c:pt>
                <c:pt idx="13999" formatCode="General">
                  <c:v>9.4214000000000002</c:v>
                </c:pt>
                <c:pt idx="14000" formatCode="General">
                  <c:v>9.4220699999999997</c:v>
                </c:pt>
                <c:pt idx="14001" formatCode="General">
                  <c:v>9.4227500000000006</c:v>
                </c:pt>
                <c:pt idx="14002" formatCode="General">
                  <c:v>9.4234200000000001</c:v>
                </c:pt>
                <c:pt idx="14003" formatCode="General">
                  <c:v>9.4240899999999996</c:v>
                </c:pt>
                <c:pt idx="14004" formatCode="General">
                  <c:v>9.4247599999999991</c:v>
                </c:pt>
                <c:pt idx="14005" formatCode="General">
                  <c:v>9.42544</c:v>
                </c:pt>
                <c:pt idx="14006" formatCode="General">
                  <c:v>9.4261099999999995</c:v>
                </c:pt>
                <c:pt idx="14007" formatCode="General">
                  <c:v>9.4267800000000008</c:v>
                </c:pt>
                <c:pt idx="14008" formatCode="General">
                  <c:v>9.42746</c:v>
                </c:pt>
                <c:pt idx="14009" formatCode="General">
                  <c:v>9.4281299999999995</c:v>
                </c:pt>
                <c:pt idx="14010" formatCode="General">
                  <c:v>9.4288000000000007</c:v>
                </c:pt>
                <c:pt idx="14011" formatCode="General">
                  <c:v>9.4294799999999999</c:v>
                </c:pt>
                <c:pt idx="14012" formatCode="General">
                  <c:v>9.4301499999999994</c:v>
                </c:pt>
                <c:pt idx="14013" formatCode="General">
                  <c:v>9.4308200000000006</c:v>
                </c:pt>
                <c:pt idx="14014" formatCode="General">
                  <c:v>9.4314900000000002</c:v>
                </c:pt>
                <c:pt idx="14015" formatCode="General">
                  <c:v>9.4321699999999993</c:v>
                </c:pt>
                <c:pt idx="14016" formatCode="General">
                  <c:v>9.4328400000000006</c:v>
                </c:pt>
                <c:pt idx="14017" formatCode="General">
                  <c:v>9.4335100000000001</c:v>
                </c:pt>
                <c:pt idx="14018" formatCode="General">
                  <c:v>9.4341899999999992</c:v>
                </c:pt>
                <c:pt idx="14019" formatCode="General">
                  <c:v>9.4348600000000005</c:v>
                </c:pt>
                <c:pt idx="14020" formatCode="General">
                  <c:v>9.43553</c:v>
                </c:pt>
                <c:pt idx="14021" formatCode="General">
                  <c:v>9.4362100000000009</c:v>
                </c:pt>
                <c:pt idx="14022" formatCode="General">
                  <c:v>9.4368800000000004</c:v>
                </c:pt>
                <c:pt idx="14023" formatCode="General">
                  <c:v>9.4375499999999999</c:v>
                </c:pt>
                <c:pt idx="14024" formatCode="General">
                  <c:v>9.4382199999999994</c:v>
                </c:pt>
                <c:pt idx="14025" formatCode="General">
                  <c:v>9.4389000000000003</c:v>
                </c:pt>
                <c:pt idx="14026" formatCode="General">
                  <c:v>9.4395699999999998</c:v>
                </c:pt>
                <c:pt idx="14027" formatCode="General">
                  <c:v>9.4402399999999993</c:v>
                </c:pt>
                <c:pt idx="14028" formatCode="General">
                  <c:v>9.4409200000000002</c:v>
                </c:pt>
                <c:pt idx="14029" formatCode="General">
                  <c:v>9.4415899999999997</c:v>
                </c:pt>
                <c:pt idx="14030" formatCode="General">
                  <c:v>9.4422599999999992</c:v>
                </c:pt>
                <c:pt idx="14031" formatCode="General">
                  <c:v>9.4429400000000001</c:v>
                </c:pt>
                <c:pt idx="14032" formatCode="General">
                  <c:v>9.4436099999999996</c:v>
                </c:pt>
                <c:pt idx="14033" formatCode="General">
                  <c:v>9.4442799999999991</c:v>
                </c:pt>
                <c:pt idx="14034" formatCode="General">
                  <c:v>9.4449500000000004</c:v>
                </c:pt>
                <c:pt idx="14035" formatCode="General">
                  <c:v>9.4456299999999995</c:v>
                </c:pt>
                <c:pt idx="14036" formatCode="General">
                  <c:v>9.4463000000000008</c:v>
                </c:pt>
                <c:pt idx="14037" formatCode="General">
                  <c:v>9.4469700000000003</c:v>
                </c:pt>
                <c:pt idx="14038" formatCode="General">
                  <c:v>9.4476499999999994</c:v>
                </c:pt>
                <c:pt idx="14039" formatCode="General">
                  <c:v>9.4483200000000007</c:v>
                </c:pt>
                <c:pt idx="14040" formatCode="General">
                  <c:v>9.4489900000000002</c:v>
                </c:pt>
                <c:pt idx="14041" formatCode="General">
                  <c:v>9.4496699999999993</c:v>
                </c:pt>
                <c:pt idx="14042" formatCode="General">
                  <c:v>9.4503400000000006</c:v>
                </c:pt>
                <c:pt idx="14043" formatCode="General">
                  <c:v>9.4510100000000001</c:v>
                </c:pt>
                <c:pt idx="14044" formatCode="General">
                  <c:v>9.4516799999999996</c:v>
                </c:pt>
                <c:pt idx="14045" formatCode="General">
                  <c:v>9.4523600000000005</c:v>
                </c:pt>
                <c:pt idx="14046" formatCode="General">
                  <c:v>9.45303</c:v>
                </c:pt>
                <c:pt idx="14047" formatCode="General">
                  <c:v>9.4536999999999995</c:v>
                </c:pt>
                <c:pt idx="14048" formatCode="General">
                  <c:v>9.4543800000000005</c:v>
                </c:pt>
                <c:pt idx="14049" formatCode="General">
                  <c:v>9.45505</c:v>
                </c:pt>
                <c:pt idx="14050" formatCode="General">
                  <c:v>9.4557199999999995</c:v>
                </c:pt>
                <c:pt idx="14051" formatCode="General">
                  <c:v>9.4564000000000004</c:v>
                </c:pt>
                <c:pt idx="14052" formatCode="General">
                  <c:v>9.4570699999999999</c:v>
                </c:pt>
                <c:pt idx="14053" formatCode="General">
                  <c:v>9.4577399999999994</c:v>
                </c:pt>
                <c:pt idx="14054" formatCode="General">
                  <c:v>9.4584100000000007</c:v>
                </c:pt>
                <c:pt idx="14055" formatCode="General">
                  <c:v>9.4590899999999998</c:v>
                </c:pt>
                <c:pt idx="14056" formatCode="General">
                  <c:v>9.4597599999999993</c:v>
                </c:pt>
                <c:pt idx="14057" formatCode="General">
                  <c:v>9.4604300000000006</c:v>
                </c:pt>
                <c:pt idx="14058" formatCode="General">
                  <c:v>9.4611099999999997</c:v>
                </c:pt>
                <c:pt idx="14059" formatCode="General">
                  <c:v>9.4617799999999992</c:v>
                </c:pt>
                <c:pt idx="14060" formatCode="General">
                  <c:v>9.4624500000000005</c:v>
                </c:pt>
                <c:pt idx="14061" formatCode="General">
                  <c:v>9.4631299999999996</c:v>
                </c:pt>
                <c:pt idx="14062" formatCode="General">
                  <c:v>9.4638000000000009</c:v>
                </c:pt>
                <c:pt idx="14063" formatCode="General">
                  <c:v>9.4644700000000004</c:v>
                </c:pt>
                <c:pt idx="14064" formatCode="General">
                  <c:v>9.4651399999999999</c:v>
                </c:pt>
                <c:pt idx="14065" formatCode="General">
                  <c:v>9.4658200000000008</c:v>
                </c:pt>
                <c:pt idx="14066" formatCode="General">
                  <c:v>9.4664900000000003</c:v>
                </c:pt>
                <c:pt idx="14067" formatCode="General">
                  <c:v>9.4671599999999998</c:v>
                </c:pt>
                <c:pt idx="14068" formatCode="General">
                  <c:v>9.4678400000000007</c:v>
                </c:pt>
                <c:pt idx="14069" formatCode="General">
                  <c:v>9.4685100000000002</c:v>
                </c:pt>
                <c:pt idx="14070" formatCode="General">
                  <c:v>9.4691799999999997</c:v>
                </c:pt>
                <c:pt idx="14071" formatCode="General">
                  <c:v>9.4698600000000006</c:v>
                </c:pt>
                <c:pt idx="14072" formatCode="General">
                  <c:v>9.4705300000000001</c:v>
                </c:pt>
                <c:pt idx="14073" formatCode="General">
                  <c:v>9.4711999999999996</c:v>
                </c:pt>
                <c:pt idx="14074" formatCode="General">
                  <c:v>9.4718699999999991</c:v>
                </c:pt>
                <c:pt idx="14075" formatCode="General">
                  <c:v>9.47255</c:v>
                </c:pt>
                <c:pt idx="14076" formatCode="General">
                  <c:v>9.4732199999999995</c:v>
                </c:pt>
                <c:pt idx="14077" formatCode="General">
                  <c:v>9.4738900000000008</c:v>
                </c:pt>
                <c:pt idx="14078" formatCode="General">
                  <c:v>9.4745699999999999</c:v>
                </c:pt>
                <c:pt idx="14079" formatCode="General">
                  <c:v>9.4752399999999994</c:v>
                </c:pt>
                <c:pt idx="14080" formatCode="General">
                  <c:v>9.4759100000000007</c:v>
                </c:pt>
                <c:pt idx="14081" formatCode="General">
                  <c:v>9.4765899999999998</c:v>
                </c:pt>
                <c:pt idx="14082" formatCode="General">
                  <c:v>9.4772599999999994</c:v>
                </c:pt>
                <c:pt idx="14083" formatCode="General">
                  <c:v>9.4779300000000006</c:v>
                </c:pt>
                <c:pt idx="14084" formatCode="General">
                  <c:v>9.4786000000000001</c:v>
                </c:pt>
                <c:pt idx="14085" formatCode="General">
                  <c:v>9.4792799999999993</c:v>
                </c:pt>
                <c:pt idx="14086" formatCode="General">
                  <c:v>9.4799500000000005</c:v>
                </c:pt>
                <c:pt idx="14087" formatCode="General">
                  <c:v>9.48062</c:v>
                </c:pt>
                <c:pt idx="14088" formatCode="General">
                  <c:v>9.4812999999999992</c:v>
                </c:pt>
                <c:pt idx="14089" formatCode="General">
                  <c:v>9.4819700000000005</c:v>
                </c:pt>
                <c:pt idx="14090" formatCode="General">
                  <c:v>9.48264</c:v>
                </c:pt>
                <c:pt idx="14091" formatCode="General">
                  <c:v>9.4833200000000009</c:v>
                </c:pt>
                <c:pt idx="14092" formatCode="General">
                  <c:v>9.4839900000000004</c:v>
                </c:pt>
                <c:pt idx="14093" formatCode="General">
                  <c:v>9.4846599999999999</c:v>
                </c:pt>
                <c:pt idx="14094" formatCode="General">
                  <c:v>9.4853299999999994</c:v>
                </c:pt>
                <c:pt idx="14095" formatCode="General">
                  <c:v>9.4860100000000003</c:v>
                </c:pt>
                <c:pt idx="14096" formatCode="General">
                  <c:v>9.4866799999999998</c:v>
                </c:pt>
                <c:pt idx="14097" formatCode="General">
                  <c:v>9.4873499999999993</c:v>
                </c:pt>
                <c:pt idx="14098" formatCode="General">
                  <c:v>9.4880300000000002</c:v>
                </c:pt>
                <c:pt idx="14099" formatCode="General">
                  <c:v>9.4886999999999997</c:v>
                </c:pt>
                <c:pt idx="14100" formatCode="General">
                  <c:v>9.4893699999999992</c:v>
                </c:pt>
                <c:pt idx="14101" formatCode="General">
                  <c:v>9.4900500000000001</c:v>
                </c:pt>
                <c:pt idx="14102" formatCode="General">
                  <c:v>9.4907199999999996</c:v>
                </c:pt>
                <c:pt idx="14103" formatCode="General">
                  <c:v>9.4913900000000009</c:v>
                </c:pt>
                <c:pt idx="14104" formatCode="General">
                  <c:v>9.4920600000000004</c:v>
                </c:pt>
                <c:pt idx="14105" formatCode="General">
                  <c:v>9.4927399999999995</c:v>
                </c:pt>
                <c:pt idx="14106" formatCode="General">
                  <c:v>9.4934100000000008</c:v>
                </c:pt>
                <c:pt idx="14107" formatCode="General">
                  <c:v>9.4940800000000003</c:v>
                </c:pt>
                <c:pt idx="14108" formatCode="General">
                  <c:v>9.4947599999999994</c:v>
                </c:pt>
                <c:pt idx="14109" formatCode="General">
                  <c:v>9.4954300000000007</c:v>
                </c:pt>
                <c:pt idx="14110" formatCode="General">
                  <c:v>9.4961000000000002</c:v>
                </c:pt>
                <c:pt idx="14111" formatCode="General">
                  <c:v>9.4967799999999993</c:v>
                </c:pt>
                <c:pt idx="14112" formatCode="General">
                  <c:v>9.4974500000000006</c:v>
                </c:pt>
                <c:pt idx="14113" formatCode="General">
                  <c:v>9.4981200000000001</c:v>
                </c:pt>
                <c:pt idx="14114" formatCode="General">
                  <c:v>9.4987899999999996</c:v>
                </c:pt>
                <c:pt idx="14115" formatCode="General">
                  <c:v>9.4994700000000005</c:v>
                </c:pt>
                <c:pt idx="14116" formatCode="General">
                  <c:v>9.50014</c:v>
                </c:pt>
                <c:pt idx="14117" formatCode="General">
                  <c:v>9.5008099999999995</c:v>
                </c:pt>
                <c:pt idx="14118" formatCode="General">
                  <c:v>9.5014900000000004</c:v>
                </c:pt>
                <c:pt idx="14119" formatCode="General">
                  <c:v>9.5021599999999999</c:v>
                </c:pt>
                <c:pt idx="14120" formatCode="General">
                  <c:v>9.5028299999999994</c:v>
                </c:pt>
                <c:pt idx="14121" formatCode="General">
                  <c:v>9.5035100000000003</c:v>
                </c:pt>
                <c:pt idx="14122" formatCode="General">
                  <c:v>9.5041799999999999</c:v>
                </c:pt>
                <c:pt idx="14123" formatCode="General">
                  <c:v>9.5048499999999994</c:v>
                </c:pt>
                <c:pt idx="14124" formatCode="General">
                  <c:v>9.5055200000000006</c:v>
                </c:pt>
                <c:pt idx="14125" formatCode="General">
                  <c:v>9.5061999999999998</c:v>
                </c:pt>
                <c:pt idx="14126" formatCode="General">
                  <c:v>9.5068699999999993</c:v>
                </c:pt>
                <c:pt idx="14127" formatCode="General">
                  <c:v>9.5075400000000005</c:v>
                </c:pt>
                <c:pt idx="14128" formatCode="General">
                  <c:v>9.5082199999999997</c:v>
                </c:pt>
                <c:pt idx="14129" formatCode="General">
                  <c:v>9.5088899999999992</c:v>
                </c:pt>
                <c:pt idx="14130" formatCode="General">
                  <c:v>9.5095600000000005</c:v>
                </c:pt>
                <c:pt idx="14131" formatCode="General">
                  <c:v>9.5102399999999996</c:v>
                </c:pt>
                <c:pt idx="14132" formatCode="General">
                  <c:v>9.5109100000000009</c:v>
                </c:pt>
                <c:pt idx="14133" formatCode="General">
                  <c:v>9.5115800000000004</c:v>
                </c:pt>
                <c:pt idx="14134" formatCode="General">
                  <c:v>9.5122499999999999</c:v>
                </c:pt>
                <c:pt idx="14135" formatCode="General">
                  <c:v>9.5129300000000008</c:v>
                </c:pt>
                <c:pt idx="14136" formatCode="General">
                  <c:v>9.5136000000000003</c:v>
                </c:pt>
                <c:pt idx="14137" formatCode="General">
                  <c:v>9.5142699999999998</c:v>
                </c:pt>
                <c:pt idx="14138" formatCode="General">
                  <c:v>9.5149500000000007</c:v>
                </c:pt>
                <c:pt idx="14139" formatCode="General">
                  <c:v>9.5156200000000002</c:v>
                </c:pt>
                <c:pt idx="14140" formatCode="General">
                  <c:v>9.5162899999999997</c:v>
                </c:pt>
                <c:pt idx="14141" formatCode="General">
                  <c:v>9.5169700000000006</c:v>
                </c:pt>
                <c:pt idx="14142" formatCode="General">
                  <c:v>9.5176400000000001</c:v>
                </c:pt>
                <c:pt idx="14143" formatCode="General">
                  <c:v>9.5183099999999996</c:v>
                </c:pt>
                <c:pt idx="14144" formatCode="General">
                  <c:v>9.5189800000000009</c:v>
                </c:pt>
                <c:pt idx="14145" formatCode="General">
                  <c:v>9.51966</c:v>
                </c:pt>
                <c:pt idx="14146" formatCode="General">
                  <c:v>9.5203299999999995</c:v>
                </c:pt>
                <c:pt idx="14147" formatCode="General">
                  <c:v>9.5210000000000008</c:v>
                </c:pt>
                <c:pt idx="14148" formatCode="General">
                  <c:v>9.5216799999999999</c:v>
                </c:pt>
                <c:pt idx="14149" formatCode="General">
                  <c:v>9.5223499999999994</c:v>
                </c:pt>
                <c:pt idx="14150" formatCode="General">
                  <c:v>9.5230200000000007</c:v>
                </c:pt>
                <c:pt idx="14151" formatCode="General">
                  <c:v>9.5236999999999998</c:v>
                </c:pt>
                <c:pt idx="14152" formatCode="General">
                  <c:v>9.5243699999999993</c:v>
                </c:pt>
                <c:pt idx="14153" formatCode="General">
                  <c:v>9.5250400000000006</c:v>
                </c:pt>
                <c:pt idx="14154" formatCode="General">
                  <c:v>9.5257100000000001</c:v>
                </c:pt>
                <c:pt idx="14155" formatCode="General">
                  <c:v>9.5263899999999992</c:v>
                </c:pt>
                <c:pt idx="14156" formatCode="General">
                  <c:v>9.5270600000000005</c:v>
                </c:pt>
                <c:pt idx="14157" formatCode="General">
                  <c:v>9.52773</c:v>
                </c:pt>
                <c:pt idx="14158" formatCode="General">
                  <c:v>9.5284099999999992</c:v>
                </c:pt>
                <c:pt idx="14159" formatCode="General">
                  <c:v>9.5290800000000004</c:v>
                </c:pt>
                <c:pt idx="14160" formatCode="General">
                  <c:v>9.5297499999999999</c:v>
                </c:pt>
                <c:pt idx="14161" formatCode="General">
                  <c:v>9.5304300000000008</c:v>
                </c:pt>
                <c:pt idx="14162" formatCode="General">
                  <c:v>9.5311000000000003</c:v>
                </c:pt>
                <c:pt idx="14163" formatCode="General">
                  <c:v>9.5317699999999999</c:v>
                </c:pt>
                <c:pt idx="14164" formatCode="General">
                  <c:v>9.5324399999999994</c:v>
                </c:pt>
                <c:pt idx="14165" formatCode="General">
                  <c:v>9.5331200000000003</c:v>
                </c:pt>
                <c:pt idx="14166" formatCode="General">
                  <c:v>9.5337899999999998</c:v>
                </c:pt>
                <c:pt idx="14167" formatCode="General">
                  <c:v>9.5344599999999993</c:v>
                </c:pt>
                <c:pt idx="14168" formatCode="General">
                  <c:v>9.5351400000000002</c:v>
                </c:pt>
                <c:pt idx="14169" formatCode="General">
                  <c:v>9.5358099999999997</c:v>
                </c:pt>
                <c:pt idx="14170" formatCode="General">
                  <c:v>9.5364799999999992</c:v>
                </c:pt>
                <c:pt idx="14171" formatCode="General">
                  <c:v>9.5371600000000001</c:v>
                </c:pt>
                <c:pt idx="14172" formatCode="General">
                  <c:v>9.5378299999999996</c:v>
                </c:pt>
                <c:pt idx="14173" formatCode="General">
                  <c:v>9.5385000000000009</c:v>
                </c:pt>
                <c:pt idx="14174" formatCode="General">
                  <c:v>9.5391700000000004</c:v>
                </c:pt>
                <c:pt idx="14175" formatCode="General">
                  <c:v>9.5398499999999995</c:v>
                </c:pt>
                <c:pt idx="14176" formatCode="General">
                  <c:v>9.5405200000000008</c:v>
                </c:pt>
                <c:pt idx="14177" formatCode="General">
                  <c:v>9.5411900000000003</c:v>
                </c:pt>
                <c:pt idx="14178" formatCode="General">
                  <c:v>9.5418699999999994</c:v>
                </c:pt>
                <c:pt idx="14179" formatCode="General">
                  <c:v>9.5425400000000007</c:v>
                </c:pt>
                <c:pt idx="14180" formatCode="General">
                  <c:v>9.5432100000000002</c:v>
                </c:pt>
                <c:pt idx="14181" formatCode="General">
                  <c:v>9.5438899999999993</c:v>
                </c:pt>
                <c:pt idx="14182" formatCode="General">
                  <c:v>9.5445600000000006</c:v>
                </c:pt>
                <c:pt idx="14183" formatCode="General">
                  <c:v>9.5452300000000001</c:v>
                </c:pt>
                <c:pt idx="14184" formatCode="General">
                  <c:v>9.5458999999999996</c:v>
                </c:pt>
                <c:pt idx="14185" formatCode="General">
                  <c:v>9.5465800000000005</c:v>
                </c:pt>
                <c:pt idx="14186" formatCode="General">
                  <c:v>9.54725</c:v>
                </c:pt>
                <c:pt idx="14187" formatCode="General">
                  <c:v>9.5479199999999995</c:v>
                </c:pt>
                <c:pt idx="14188" formatCode="General">
                  <c:v>9.5486000000000004</c:v>
                </c:pt>
                <c:pt idx="14189" formatCode="General">
                  <c:v>9.5492699999999999</c:v>
                </c:pt>
                <c:pt idx="14190" formatCode="General">
                  <c:v>9.5499399999999994</c:v>
                </c:pt>
                <c:pt idx="14191" formatCode="General">
                  <c:v>9.5506200000000003</c:v>
                </c:pt>
                <c:pt idx="14192" formatCode="General">
                  <c:v>9.5512899999999998</c:v>
                </c:pt>
                <c:pt idx="14193" formatCode="General">
                  <c:v>9.5519599999999993</c:v>
                </c:pt>
                <c:pt idx="14194" formatCode="General">
                  <c:v>9.5526300000000006</c:v>
                </c:pt>
                <c:pt idx="14195" formatCode="General">
                  <c:v>9.5533099999999997</c:v>
                </c:pt>
                <c:pt idx="14196" formatCode="General">
                  <c:v>9.5539799999999993</c:v>
                </c:pt>
                <c:pt idx="14197" formatCode="General">
                  <c:v>9.5546500000000005</c:v>
                </c:pt>
                <c:pt idx="14198" formatCode="General">
                  <c:v>9.5553299999999997</c:v>
                </c:pt>
                <c:pt idx="14199" formatCode="General">
                  <c:v>9.5559999999999992</c:v>
                </c:pt>
                <c:pt idx="14200" formatCode="General">
                  <c:v>9.5566700000000004</c:v>
                </c:pt>
                <c:pt idx="14201" formatCode="General">
                  <c:v>9.5573499999999996</c:v>
                </c:pt>
                <c:pt idx="14202" formatCode="General">
                  <c:v>9.5580200000000008</c:v>
                </c:pt>
                <c:pt idx="14203" formatCode="General">
                  <c:v>9.5586900000000004</c:v>
                </c:pt>
                <c:pt idx="14204" formatCode="General">
                  <c:v>9.5593699999999995</c:v>
                </c:pt>
                <c:pt idx="14205" formatCode="General">
                  <c:v>9.5600400000000008</c:v>
                </c:pt>
                <c:pt idx="14206" formatCode="General">
                  <c:v>9.5607100000000003</c:v>
                </c:pt>
                <c:pt idx="14207" formatCode="General">
                  <c:v>9.5613799999999998</c:v>
                </c:pt>
                <c:pt idx="14208" formatCode="General">
                  <c:v>9.5620600000000007</c:v>
                </c:pt>
                <c:pt idx="14209" formatCode="General">
                  <c:v>9.5627300000000002</c:v>
                </c:pt>
                <c:pt idx="14210" formatCode="General">
                  <c:v>9.5633999999999997</c:v>
                </c:pt>
                <c:pt idx="14211" formatCode="General">
                  <c:v>9.5640800000000006</c:v>
                </c:pt>
                <c:pt idx="14212" formatCode="General">
                  <c:v>9.5647500000000001</c:v>
                </c:pt>
                <c:pt idx="14213" formatCode="General">
                  <c:v>9.5654199999999996</c:v>
                </c:pt>
                <c:pt idx="14214" formatCode="General">
                  <c:v>9.5661000000000005</c:v>
                </c:pt>
                <c:pt idx="14215" formatCode="General">
                  <c:v>9.56677</c:v>
                </c:pt>
                <c:pt idx="14216" formatCode="General">
                  <c:v>9.5674399999999995</c:v>
                </c:pt>
                <c:pt idx="14217" formatCode="General">
                  <c:v>9.5681100000000008</c:v>
                </c:pt>
                <c:pt idx="14218" formatCode="General">
                  <c:v>9.5687899999999999</c:v>
                </c:pt>
                <c:pt idx="14219" formatCode="General">
                  <c:v>9.5694599999999994</c:v>
                </c:pt>
                <c:pt idx="14220" formatCode="General">
                  <c:v>9.5701300000000007</c:v>
                </c:pt>
                <c:pt idx="14221" formatCode="General">
                  <c:v>9.5708099999999998</c:v>
                </c:pt>
                <c:pt idx="14222" formatCode="General">
                  <c:v>9.5714799999999993</c:v>
                </c:pt>
                <c:pt idx="14223" formatCode="General">
                  <c:v>9.5721500000000006</c:v>
                </c:pt>
                <c:pt idx="14224" formatCode="General">
                  <c:v>9.5728299999999997</c:v>
                </c:pt>
                <c:pt idx="14225" formatCode="General">
                  <c:v>9.5734999999999992</c:v>
                </c:pt>
                <c:pt idx="14226" formatCode="General">
                  <c:v>9.5741700000000005</c:v>
                </c:pt>
                <c:pt idx="14227" formatCode="General">
                  <c:v>9.57484</c:v>
                </c:pt>
                <c:pt idx="14228" formatCode="General">
                  <c:v>9.5755199999999991</c:v>
                </c:pt>
                <c:pt idx="14229" formatCode="General">
                  <c:v>9.5761900000000004</c:v>
                </c:pt>
                <c:pt idx="14230" formatCode="General">
                  <c:v>9.5768599999999999</c:v>
                </c:pt>
                <c:pt idx="14231" formatCode="General">
                  <c:v>9.5775400000000008</c:v>
                </c:pt>
                <c:pt idx="14232" formatCode="General">
                  <c:v>9.5782100000000003</c:v>
                </c:pt>
                <c:pt idx="14233" formatCode="General">
                  <c:v>9.5788799999999998</c:v>
                </c:pt>
                <c:pt idx="14234" formatCode="General">
                  <c:v>9.5795600000000007</c:v>
                </c:pt>
                <c:pt idx="14235" formatCode="General">
                  <c:v>9.5802300000000002</c:v>
                </c:pt>
                <c:pt idx="14236" formatCode="General">
                  <c:v>9.5808999999999997</c:v>
                </c:pt>
                <c:pt idx="14237" formatCode="General">
                  <c:v>9.5815699999999993</c:v>
                </c:pt>
                <c:pt idx="14238" formatCode="General">
                  <c:v>9.5822500000000002</c:v>
                </c:pt>
                <c:pt idx="14239" formatCode="General">
                  <c:v>9.5829199999999997</c:v>
                </c:pt>
                <c:pt idx="14240" formatCode="General">
                  <c:v>9.5835899999999992</c:v>
                </c:pt>
                <c:pt idx="14241" formatCode="General">
                  <c:v>9.5842700000000001</c:v>
                </c:pt>
                <c:pt idx="14242" formatCode="General">
                  <c:v>9.5849399999999996</c:v>
                </c:pt>
                <c:pt idx="14243" formatCode="General">
                  <c:v>9.5856100000000009</c:v>
                </c:pt>
                <c:pt idx="14244" formatCode="General">
                  <c:v>9.58629</c:v>
                </c:pt>
                <c:pt idx="14245" formatCode="General">
                  <c:v>9.5869599999999995</c:v>
                </c:pt>
                <c:pt idx="14246" formatCode="General">
                  <c:v>9.5876300000000008</c:v>
                </c:pt>
                <c:pt idx="14247" formatCode="General">
                  <c:v>9.5883000000000003</c:v>
                </c:pt>
                <c:pt idx="14248" formatCode="General">
                  <c:v>9.5889799999999994</c:v>
                </c:pt>
                <c:pt idx="14249" formatCode="General">
                  <c:v>9.5896500000000007</c:v>
                </c:pt>
                <c:pt idx="14250" formatCode="General">
                  <c:v>9.5903200000000002</c:v>
                </c:pt>
                <c:pt idx="14251" formatCode="General">
                  <c:v>9.5909999999999993</c:v>
                </c:pt>
                <c:pt idx="14252" formatCode="General">
                  <c:v>9.5916700000000006</c:v>
                </c:pt>
                <c:pt idx="14253" formatCode="General">
                  <c:v>9.5923400000000001</c:v>
                </c:pt>
                <c:pt idx="14254" formatCode="General">
                  <c:v>9.5930199999999992</c:v>
                </c:pt>
                <c:pt idx="14255" formatCode="General">
                  <c:v>9.5936900000000005</c:v>
                </c:pt>
                <c:pt idx="14256" formatCode="General">
                  <c:v>9.59436</c:v>
                </c:pt>
                <c:pt idx="14257" formatCode="General">
                  <c:v>9.5950299999999995</c:v>
                </c:pt>
                <c:pt idx="14258" formatCode="General">
                  <c:v>9.5957100000000004</c:v>
                </c:pt>
                <c:pt idx="14259" formatCode="General">
                  <c:v>9.5963799999999999</c:v>
                </c:pt>
                <c:pt idx="14260" formatCode="General">
                  <c:v>9.5970499999999994</c:v>
                </c:pt>
                <c:pt idx="14261" formatCode="General">
                  <c:v>9.5977300000000003</c:v>
                </c:pt>
                <c:pt idx="14262" formatCode="General">
                  <c:v>9.5983999999999998</c:v>
                </c:pt>
                <c:pt idx="14263" formatCode="General">
                  <c:v>9.5990699999999993</c:v>
                </c:pt>
                <c:pt idx="14264" formatCode="General">
                  <c:v>9.5997500000000002</c:v>
                </c:pt>
                <c:pt idx="14265" formatCode="General">
                  <c:v>9.6004199999999997</c:v>
                </c:pt>
                <c:pt idx="14266" formatCode="General">
                  <c:v>9.6010899999999992</c:v>
                </c:pt>
                <c:pt idx="14267" formatCode="General">
                  <c:v>9.6017600000000005</c:v>
                </c:pt>
                <c:pt idx="14268" formatCode="General">
                  <c:v>9.6024399999999996</c:v>
                </c:pt>
                <c:pt idx="14269" formatCode="General">
                  <c:v>9.6031099999999991</c:v>
                </c:pt>
                <c:pt idx="14270" formatCode="General">
                  <c:v>9.6037800000000004</c:v>
                </c:pt>
                <c:pt idx="14271" formatCode="General">
                  <c:v>9.6044599999999996</c:v>
                </c:pt>
                <c:pt idx="14272" formatCode="General">
                  <c:v>9.6051300000000008</c:v>
                </c:pt>
                <c:pt idx="14273" formatCode="General">
                  <c:v>9.6058000000000003</c:v>
                </c:pt>
                <c:pt idx="14274" formatCode="General">
                  <c:v>9.6064799999999995</c:v>
                </c:pt>
                <c:pt idx="14275" formatCode="General">
                  <c:v>9.6071500000000007</c:v>
                </c:pt>
                <c:pt idx="14276" formatCode="General">
                  <c:v>9.6078200000000002</c:v>
                </c:pt>
                <c:pt idx="14277" formatCode="General">
                  <c:v>9.6084899999999998</c:v>
                </c:pt>
                <c:pt idx="14278" formatCode="General">
                  <c:v>9.6091700000000007</c:v>
                </c:pt>
                <c:pt idx="14279" formatCode="General">
                  <c:v>9.6098400000000002</c:v>
                </c:pt>
                <c:pt idx="14280" formatCode="General">
                  <c:v>9.6105099999999997</c:v>
                </c:pt>
                <c:pt idx="14281" formatCode="General">
                  <c:v>9.6111900000000006</c:v>
                </c:pt>
                <c:pt idx="14282" formatCode="General">
                  <c:v>9.6118600000000001</c:v>
                </c:pt>
                <c:pt idx="14283" formatCode="General">
                  <c:v>9.6125299999999996</c:v>
                </c:pt>
                <c:pt idx="14284" formatCode="General">
                  <c:v>9.6132100000000005</c:v>
                </c:pt>
                <c:pt idx="14285" formatCode="General">
                  <c:v>9.61388</c:v>
                </c:pt>
                <c:pt idx="14286" formatCode="General">
                  <c:v>9.6145499999999995</c:v>
                </c:pt>
                <c:pt idx="14287" formatCode="General">
                  <c:v>9.6152200000000008</c:v>
                </c:pt>
                <c:pt idx="14288" formatCode="General">
                  <c:v>9.6158999999999999</c:v>
                </c:pt>
                <c:pt idx="14289" formatCode="General">
                  <c:v>9.6165699999999994</c:v>
                </c:pt>
                <c:pt idx="14290" formatCode="General">
                  <c:v>9.6172400000000007</c:v>
                </c:pt>
                <c:pt idx="14291" formatCode="General">
                  <c:v>9.6179199999999998</c:v>
                </c:pt>
                <c:pt idx="14292" formatCode="General">
                  <c:v>9.6185899999999993</c:v>
                </c:pt>
                <c:pt idx="14293" formatCode="General">
                  <c:v>9.6192600000000006</c:v>
                </c:pt>
                <c:pt idx="14294" formatCode="General">
                  <c:v>9.6199399999999997</c:v>
                </c:pt>
                <c:pt idx="14295" formatCode="General">
                  <c:v>9.6206099999999992</c:v>
                </c:pt>
                <c:pt idx="14296" formatCode="General">
                  <c:v>9.6212800000000005</c:v>
                </c:pt>
                <c:pt idx="14297" formatCode="General">
                  <c:v>9.62195</c:v>
                </c:pt>
                <c:pt idx="14298" formatCode="General">
                  <c:v>9.6226299999999991</c:v>
                </c:pt>
                <c:pt idx="14299" formatCode="General">
                  <c:v>9.6233000000000004</c:v>
                </c:pt>
                <c:pt idx="14300" formatCode="General">
                  <c:v>9.6239699999999999</c:v>
                </c:pt>
                <c:pt idx="14301" formatCode="General">
                  <c:v>9.6246500000000008</c:v>
                </c:pt>
                <c:pt idx="14302" formatCode="General">
                  <c:v>9.6253200000000003</c:v>
                </c:pt>
                <c:pt idx="14303" formatCode="General">
                  <c:v>9.6259899999999998</c:v>
                </c:pt>
                <c:pt idx="14304" formatCode="General">
                  <c:v>9.6266700000000007</c:v>
                </c:pt>
                <c:pt idx="14305" formatCode="General">
                  <c:v>9.6273400000000002</c:v>
                </c:pt>
                <c:pt idx="14306" formatCode="General">
                  <c:v>9.6280099999999997</c:v>
                </c:pt>
                <c:pt idx="14307" formatCode="General">
                  <c:v>9.6286799999999992</c:v>
                </c:pt>
                <c:pt idx="14308" formatCode="General">
                  <c:v>9.6293600000000001</c:v>
                </c:pt>
                <c:pt idx="14309" formatCode="General">
                  <c:v>9.6300299999999996</c:v>
                </c:pt>
                <c:pt idx="14310" formatCode="General">
                  <c:v>9.6306999999999992</c:v>
                </c:pt>
                <c:pt idx="14311" formatCode="General">
                  <c:v>9.6313800000000001</c:v>
                </c:pt>
                <c:pt idx="14312" formatCode="General">
                  <c:v>9.6320499999999996</c:v>
                </c:pt>
                <c:pt idx="14313" formatCode="General">
                  <c:v>9.6327200000000008</c:v>
                </c:pt>
                <c:pt idx="14314" formatCode="General">
                  <c:v>9.6334</c:v>
                </c:pt>
                <c:pt idx="14315" formatCode="General">
                  <c:v>9.6340699999999995</c:v>
                </c:pt>
                <c:pt idx="14316" formatCode="General">
                  <c:v>9.6347400000000007</c:v>
                </c:pt>
                <c:pt idx="14317" formatCode="General">
                  <c:v>9.6354100000000003</c:v>
                </c:pt>
                <c:pt idx="14318" formatCode="General">
                  <c:v>9.6360899999999994</c:v>
                </c:pt>
                <c:pt idx="14319" formatCode="General">
                  <c:v>9.6367600000000007</c:v>
                </c:pt>
                <c:pt idx="14320" formatCode="General">
                  <c:v>9.6374300000000002</c:v>
                </c:pt>
                <c:pt idx="14321" formatCode="General">
                  <c:v>9.6381099999999993</c:v>
                </c:pt>
                <c:pt idx="14322" formatCode="General">
                  <c:v>9.6387800000000006</c:v>
                </c:pt>
                <c:pt idx="14323" formatCode="General">
                  <c:v>9.6394500000000001</c:v>
                </c:pt>
                <c:pt idx="14324" formatCode="General">
                  <c:v>9.6401299999999992</c:v>
                </c:pt>
                <c:pt idx="14325" formatCode="General">
                  <c:v>9.6408000000000005</c:v>
                </c:pt>
                <c:pt idx="14326" formatCode="General">
                  <c:v>9.64147</c:v>
                </c:pt>
                <c:pt idx="14327" formatCode="General">
                  <c:v>9.6421399999999995</c:v>
                </c:pt>
                <c:pt idx="14328" formatCode="General">
                  <c:v>9.6428200000000004</c:v>
                </c:pt>
                <c:pt idx="14329" formatCode="General">
                  <c:v>9.6434899999999999</c:v>
                </c:pt>
                <c:pt idx="14330" formatCode="General">
                  <c:v>9.6441599999999994</c:v>
                </c:pt>
                <c:pt idx="14331" formatCode="General">
                  <c:v>9.6448400000000003</c:v>
                </c:pt>
                <c:pt idx="14332" formatCode="General">
                  <c:v>9.6455099999999998</c:v>
                </c:pt>
                <c:pt idx="14333" formatCode="General">
                  <c:v>9.6461799999999993</c:v>
                </c:pt>
                <c:pt idx="14334" formatCode="General">
                  <c:v>9.6468600000000002</c:v>
                </c:pt>
                <c:pt idx="14335" formatCode="General">
                  <c:v>9.6475299999999997</c:v>
                </c:pt>
                <c:pt idx="14336" formatCode="General">
                  <c:v>9.6481999999999992</c:v>
                </c:pt>
                <c:pt idx="14337" formatCode="General">
                  <c:v>9.6488700000000005</c:v>
                </c:pt>
                <c:pt idx="14338" formatCode="General">
                  <c:v>9.6495499999999996</c:v>
                </c:pt>
                <c:pt idx="14339" formatCode="General">
                  <c:v>9.6502199999999991</c:v>
                </c:pt>
                <c:pt idx="14340" formatCode="General">
                  <c:v>9.6508900000000004</c:v>
                </c:pt>
                <c:pt idx="14341" formatCode="General">
                  <c:v>9.6515699999999995</c:v>
                </c:pt>
                <c:pt idx="14342" formatCode="General">
                  <c:v>9.6522400000000008</c:v>
                </c:pt>
                <c:pt idx="14343" formatCode="General">
                  <c:v>9.6529100000000003</c:v>
                </c:pt>
                <c:pt idx="14344" formatCode="General">
                  <c:v>9.6535899999999994</c:v>
                </c:pt>
                <c:pt idx="14345" formatCode="General">
                  <c:v>9.6542600000000007</c:v>
                </c:pt>
                <c:pt idx="14346" formatCode="General">
                  <c:v>9.6549300000000002</c:v>
                </c:pt>
                <c:pt idx="14347" formatCode="General">
                  <c:v>9.6555999999999997</c:v>
                </c:pt>
                <c:pt idx="14348" formatCode="General">
                  <c:v>9.6562800000000006</c:v>
                </c:pt>
                <c:pt idx="14349" formatCode="General">
                  <c:v>9.6569500000000001</c:v>
                </c:pt>
                <c:pt idx="14350" formatCode="General">
                  <c:v>9.6576199999999996</c:v>
                </c:pt>
                <c:pt idx="14351" formatCode="General">
                  <c:v>9.6583000000000006</c:v>
                </c:pt>
                <c:pt idx="14352" formatCode="General">
                  <c:v>9.6589700000000001</c:v>
                </c:pt>
                <c:pt idx="14353" formatCode="General">
                  <c:v>9.6596399999999996</c:v>
                </c:pt>
                <c:pt idx="14354" formatCode="General">
                  <c:v>9.6603200000000005</c:v>
                </c:pt>
                <c:pt idx="14355" formatCode="General">
                  <c:v>9.66099</c:v>
                </c:pt>
                <c:pt idx="14356" formatCode="General">
                  <c:v>9.6616599999999995</c:v>
                </c:pt>
                <c:pt idx="14357" formatCode="General">
                  <c:v>9.6623300000000008</c:v>
                </c:pt>
                <c:pt idx="14358" formatCode="General">
                  <c:v>9.6630099999999999</c:v>
                </c:pt>
                <c:pt idx="14359" formatCode="General">
                  <c:v>9.6636799999999994</c:v>
                </c:pt>
                <c:pt idx="14360" formatCode="General">
                  <c:v>9.6643500000000007</c:v>
                </c:pt>
                <c:pt idx="14361" formatCode="General">
                  <c:v>9.6650299999999998</c:v>
                </c:pt>
                <c:pt idx="14362" formatCode="General">
                  <c:v>9.6656999999999993</c:v>
                </c:pt>
                <c:pt idx="14363" formatCode="General">
                  <c:v>9.6663700000000006</c:v>
                </c:pt>
                <c:pt idx="14364" formatCode="General">
                  <c:v>9.6670499999999997</c:v>
                </c:pt>
                <c:pt idx="14365" formatCode="General">
                  <c:v>9.6677199999999992</c:v>
                </c:pt>
                <c:pt idx="14366" formatCode="General">
                  <c:v>9.6683900000000005</c:v>
                </c:pt>
                <c:pt idx="14367" formatCode="General">
                  <c:v>9.66906</c:v>
                </c:pt>
                <c:pt idx="14368" formatCode="General">
                  <c:v>9.6697399999999991</c:v>
                </c:pt>
                <c:pt idx="14369" formatCode="General">
                  <c:v>9.6704100000000004</c:v>
                </c:pt>
                <c:pt idx="14370" formatCode="General">
                  <c:v>9.6710799999999999</c:v>
                </c:pt>
                <c:pt idx="14371" formatCode="General">
                  <c:v>9.6717600000000008</c:v>
                </c:pt>
                <c:pt idx="14372" formatCode="General">
                  <c:v>9.6724300000000003</c:v>
                </c:pt>
                <c:pt idx="14373" formatCode="General">
                  <c:v>9.6730999999999998</c:v>
                </c:pt>
                <c:pt idx="14374" formatCode="General">
                  <c:v>9.6737800000000007</c:v>
                </c:pt>
                <c:pt idx="14375" formatCode="General">
                  <c:v>9.6744500000000002</c:v>
                </c:pt>
                <c:pt idx="14376" formatCode="General">
                  <c:v>9.6751199999999997</c:v>
                </c:pt>
                <c:pt idx="14377" formatCode="General">
                  <c:v>9.6757899999999992</c:v>
                </c:pt>
                <c:pt idx="14378" formatCode="General">
                  <c:v>9.6764700000000001</c:v>
                </c:pt>
                <c:pt idx="14379" formatCode="General">
                  <c:v>9.6771399999999996</c:v>
                </c:pt>
                <c:pt idx="14380" formatCode="General">
                  <c:v>9.6778099999999991</c:v>
                </c:pt>
                <c:pt idx="14381" formatCode="General">
                  <c:v>9.67849</c:v>
                </c:pt>
                <c:pt idx="14382" formatCode="General">
                  <c:v>9.6791599999999995</c:v>
                </c:pt>
                <c:pt idx="14383" formatCode="General">
                  <c:v>9.6798300000000008</c:v>
                </c:pt>
                <c:pt idx="14384" formatCode="General">
                  <c:v>9.6805099999999999</c:v>
                </c:pt>
                <c:pt idx="14385" formatCode="General">
                  <c:v>9.6811799999999995</c:v>
                </c:pt>
                <c:pt idx="14386" formatCode="General">
                  <c:v>9.6818500000000007</c:v>
                </c:pt>
                <c:pt idx="14387" formatCode="General">
                  <c:v>9.6825200000000002</c:v>
                </c:pt>
                <c:pt idx="14388" formatCode="General">
                  <c:v>9.6831999999999994</c:v>
                </c:pt>
                <c:pt idx="14389" formatCode="General">
                  <c:v>9.6838700000000006</c:v>
                </c:pt>
                <c:pt idx="14390" formatCode="General">
                  <c:v>9.6845400000000001</c:v>
                </c:pt>
                <c:pt idx="14391" formatCode="General">
                  <c:v>9.6852199999999993</c:v>
                </c:pt>
                <c:pt idx="14392" formatCode="General">
                  <c:v>9.6858900000000006</c:v>
                </c:pt>
                <c:pt idx="14393" formatCode="General">
                  <c:v>9.6865600000000001</c:v>
                </c:pt>
                <c:pt idx="14394" formatCode="General">
                  <c:v>9.6872399999999992</c:v>
                </c:pt>
                <c:pt idx="14395" formatCode="General">
                  <c:v>9.6879100000000005</c:v>
                </c:pt>
                <c:pt idx="14396" formatCode="General">
                  <c:v>9.68858</c:v>
                </c:pt>
                <c:pt idx="14397" formatCode="General">
                  <c:v>9.6892600000000009</c:v>
                </c:pt>
                <c:pt idx="14398" formatCode="General">
                  <c:v>9.6899300000000004</c:v>
                </c:pt>
                <c:pt idx="14399" formatCode="General">
                  <c:v>9.6905999999999999</c:v>
                </c:pt>
                <c:pt idx="14400" formatCode="General">
                  <c:v>9.6912699999999994</c:v>
                </c:pt>
                <c:pt idx="14401" formatCode="General">
                  <c:v>9.6919500000000003</c:v>
                </c:pt>
                <c:pt idx="14402" formatCode="General">
                  <c:v>9.6926199999999998</c:v>
                </c:pt>
                <c:pt idx="14403" formatCode="General">
                  <c:v>9.6932899999999993</c:v>
                </c:pt>
                <c:pt idx="14404" formatCode="General">
                  <c:v>9.6939700000000002</c:v>
                </c:pt>
                <c:pt idx="14405" formatCode="General">
                  <c:v>9.6946399999999997</c:v>
                </c:pt>
                <c:pt idx="14406" formatCode="General">
                  <c:v>9.6953099999999992</c:v>
                </c:pt>
                <c:pt idx="14407" formatCode="General">
                  <c:v>9.6959900000000001</c:v>
                </c:pt>
                <c:pt idx="14408" formatCode="General">
                  <c:v>9.6966599999999996</c:v>
                </c:pt>
                <c:pt idx="14409" formatCode="General">
                  <c:v>9.6973299999999991</c:v>
                </c:pt>
                <c:pt idx="14410" formatCode="General">
                  <c:v>9.6980000000000004</c:v>
                </c:pt>
                <c:pt idx="14411" formatCode="General">
                  <c:v>9.6986799999999995</c:v>
                </c:pt>
                <c:pt idx="14412" formatCode="General">
                  <c:v>9.6993500000000008</c:v>
                </c:pt>
                <c:pt idx="14413" formatCode="General">
                  <c:v>9.7000200000000003</c:v>
                </c:pt>
                <c:pt idx="14414" formatCode="General">
                  <c:v>9.7006999999999994</c:v>
                </c:pt>
                <c:pt idx="14415" formatCode="General">
                  <c:v>9.7013700000000007</c:v>
                </c:pt>
                <c:pt idx="14416" formatCode="General">
                  <c:v>9.7020400000000002</c:v>
                </c:pt>
                <c:pt idx="14417" formatCode="General">
                  <c:v>9.7027199999999993</c:v>
                </c:pt>
                <c:pt idx="14418" formatCode="General">
                  <c:v>9.7033900000000006</c:v>
                </c:pt>
                <c:pt idx="14419" formatCode="General">
                  <c:v>9.7040600000000001</c:v>
                </c:pt>
                <c:pt idx="14420" formatCode="General">
                  <c:v>9.7047299999999996</c:v>
                </c:pt>
                <c:pt idx="14421" formatCode="General">
                  <c:v>9.7054100000000005</c:v>
                </c:pt>
                <c:pt idx="14422" formatCode="General">
                  <c:v>9.70608</c:v>
                </c:pt>
                <c:pt idx="14423" formatCode="General">
                  <c:v>9.7067499999999995</c:v>
                </c:pt>
                <c:pt idx="14424" formatCode="General">
                  <c:v>9.7074300000000004</c:v>
                </c:pt>
                <c:pt idx="14425" formatCode="General">
                  <c:v>9.7081</c:v>
                </c:pt>
                <c:pt idx="14426" formatCode="General">
                  <c:v>9.7087699999999995</c:v>
                </c:pt>
                <c:pt idx="14427" formatCode="General">
                  <c:v>9.7094500000000004</c:v>
                </c:pt>
                <c:pt idx="14428" formatCode="General">
                  <c:v>9.7101199999999999</c:v>
                </c:pt>
                <c:pt idx="14429" formatCode="General">
                  <c:v>9.7107899999999994</c:v>
                </c:pt>
                <c:pt idx="14430" formatCode="General">
                  <c:v>9.7114600000000006</c:v>
                </c:pt>
                <c:pt idx="14431" formatCode="General">
                  <c:v>9.7121399999999998</c:v>
                </c:pt>
                <c:pt idx="14432" formatCode="General">
                  <c:v>9.7128099999999993</c:v>
                </c:pt>
                <c:pt idx="14433" formatCode="General">
                  <c:v>9.7134800000000006</c:v>
                </c:pt>
                <c:pt idx="14434" formatCode="General">
                  <c:v>9.7141599999999997</c:v>
                </c:pt>
                <c:pt idx="14435" formatCode="General">
                  <c:v>9.7148299999999992</c:v>
                </c:pt>
                <c:pt idx="14436" formatCode="General">
                  <c:v>9.7155000000000005</c:v>
                </c:pt>
                <c:pt idx="14437" formatCode="General">
                  <c:v>9.7161799999999996</c:v>
                </c:pt>
                <c:pt idx="14438" formatCode="General">
                  <c:v>9.7168500000000009</c:v>
                </c:pt>
                <c:pt idx="14439" formatCode="General">
                  <c:v>9.7175200000000004</c:v>
                </c:pt>
                <c:pt idx="14440" formatCode="General">
                  <c:v>9.7181899999999999</c:v>
                </c:pt>
                <c:pt idx="14441" formatCode="General">
                  <c:v>9.7188700000000008</c:v>
                </c:pt>
                <c:pt idx="14442" formatCode="General">
                  <c:v>9.7195400000000003</c:v>
                </c:pt>
                <c:pt idx="14443" formatCode="General">
                  <c:v>9.7202099999999998</c:v>
                </c:pt>
                <c:pt idx="14444" formatCode="General">
                  <c:v>9.7208900000000007</c:v>
                </c:pt>
                <c:pt idx="14445" formatCode="General">
                  <c:v>9.7215600000000002</c:v>
                </c:pt>
                <c:pt idx="14446" formatCode="General">
                  <c:v>9.7222299999999997</c:v>
                </c:pt>
                <c:pt idx="14447" formatCode="General">
                  <c:v>9.7229100000000006</c:v>
                </c:pt>
                <c:pt idx="14448" formatCode="General">
                  <c:v>9.7235800000000001</c:v>
                </c:pt>
                <c:pt idx="14449" formatCode="General">
                  <c:v>9.7242499999999996</c:v>
                </c:pt>
                <c:pt idx="14450" formatCode="General">
                  <c:v>9.7249199999999991</c:v>
                </c:pt>
                <c:pt idx="14451" formatCode="General">
                  <c:v>9.7256</c:v>
                </c:pt>
                <c:pt idx="14452" formatCode="General">
                  <c:v>9.7262699999999995</c:v>
                </c:pt>
                <c:pt idx="14453" formatCode="General">
                  <c:v>9.7269400000000008</c:v>
                </c:pt>
                <c:pt idx="14454" formatCode="General">
                  <c:v>9.7276199999999999</c:v>
                </c:pt>
                <c:pt idx="14455" formatCode="General">
                  <c:v>9.7282899999999994</c:v>
                </c:pt>
                <c:pt idx="14456" formatCode="General">
                  <c:v>9.7289600000000007</c:v>
                </c:pt>
                <c:pt idx="14457" formatCode="General">
                  <c:v>9.7296399999999998</c:v>
                </c:pt>
                <c:pt idx="14458" formatCode="General">
                  <c:v>9.7303099999999993</c:v>
                </c:pt>
                <c:pt idx="14459" formatCode="General">
                  <c:v>9.7309800000000006</c:v>
                </c:pt>
                <c:pt idx="14460" formatCode="General">
                  <c:v>9.7316500000000001</c:v>
                </c:pt>
                <c:pt idx="14461" formatCode="General">
                  <c:v>9.7323299999999993</c:v>
                </c:pt>
                <c:pt idx="14462" formatCode="General">
                  <c:v>9.7330000000000005</c:v>
                </c:pt>
                <c:pt idx="14463" formatCode="General">
                  <c:v>9.73367</c:v>
                </c:pt>
                <c:pt idx="14464" formatCode="General">
                  <c:v>9.7343499999999992</c:v>
                </c:pt>
                <c:pt idx="14465" formatCode="General">
                  <c:v>9.7350200000000005</c:v>
                </c:pt>
                <c:pt idx="14466" formatCode="General">
                  <c:v>9.73569</c:v>
                </c:pt>
                <c:pt idx="14467" formatCode="General">
                  <c:v>9.7363700000000009</c:v>
                </c:pt>
                <c:pt idx="14468" formatCode="General">
                  <c:v>9.7370400000000004</c:v>
                </c:pt>
                <c:pt idx="14469" formatCode="General">
                  <c:v>9.7377099999999999</c:v>
                </c:pt>
                <c:pt idx="14470" formatCode="General">
                  <c:v>9.7383799999999994</c:v>
                </c:pt>
                <c:pt idx="14471" formatCode="General">
                  <c:v>9.7390600000000003</c:v>
                </c:pt>
                <c:pt idx="14472" formatCode="General">
                  <c:v>9.7397299999999998</c:v>
                </c:pt>
                <c:pt idx="14473" formatCode="General">
                  <c:v>9.7403999999999993</c:v>
                </c:pt>
                <c:pt idx="14474" formatCode="General">
                  <c:v>9.7410800000000002</c:v>
                </c:pt>
                <c:pt idx="14475" formatCode="General">
                  <c:v>9.7417499999999997</c:v>
                </c:pt>
                <c:pt idx="14476" formatCode="General">
                  <c:v>9.7424199999999992</c:v>
                </c:pt>
                <c:pt idx="14477" formatCode="General">
                  <c:v>9.7431000000000001</c:v>
                </c:pt>
                <c:pt idx="14478" formatCode="General">
                  <c:v>9.7437699999999996</c:v>
                </c:pt>
                <c:pt idx="14479" formatCode="General">
                  <c:v>9.7444400000000009</c:v>
                </c:pt>
                <c:pt idx="14480" formatCode="General">
                  <c:v>9.7451100000000004</c:v>
                </c:pt>
                <c:pt idx="14481" formatCode="General">
                  <c:v>9.7457899999999995</c:v>
                </c:pt>
                <c:pt idx="14482" formatCode="General">
                  <c:v>9.7464600000000008</c:v>
                </c:pt>
                <c:pt idx="14483" formatCode="General">
                  <c:v>9.7471300000000003</c:v>
                </c:pt>
                <c:pt idx="14484" formatCode="General">
                  <c:v>9.7478099999999994</c:v>
                </c:pt>
                <c:pt idx="14485" formatCode="General">
                  <c:v>9.7484800000000007</c:v>
                </c:pt>
                <c:pt idx="14486" formatCode="General">
                  <c:v>9.7491500000000002</c:v>
                </c:pt>
                <c:pt idx="14487" formatCode="General">
                  <c:v>9.7498299999999993</c:v>
                </c:pt>
                <c:pt idx="14488" formatCode="General">
                  <c:v>9.7505000000000006</c:v>
                </c:pt>
                <c:pt idx="14489" formatCode="General">
                  <c:v>9.7511700000000001</c:v>
                </c:pt>
                <c:pt idx="14490" formatCode="General">
                  <c:v>9.7518399999999996</c:v>
                </c:pt>
                <c:pt idx="14491" formatCode="General">
                  <c:v>9.7525200000000005</c:v>
                </c:pt>
                <c:pt idx="14492" formatCode="General">
                  <c:v>9.75319</c:v>
                </c:pt>
                <c:pt idx="14493" formatCode="General">
                  <c:v>9.7538599999999995</c:v>
                </c:pt>
                <c:pt idx="14494" formatCode="General">
                  <c:v>9.7545400000000004</c:v>
                </c:pt>
                <c:pt idx="14495" formatCode="General">
                  <c:v>9.7552099999999999</c:v>
                </c:pt>
                <c:pt idx="14496" formatCode="General">
                  <c:v>9.7558799999999994</c:v>
                </c:pt>
                <c:pt idx="14497" formatCode="General">
                  <c:v>9.7565600000000003</c:v>
                </c:pt>
                <c:pt idx="14498" formatCode="General">
                  <c:v>9.7572299999999998</c:v>
                </c:pt>
                <c:pt idx="14499" formatCode="General">
                  <c:v>9.7578999999999994</c:v>
                </c:pt>
                <c:pt idx="14500" formatCode="General">
                  <c:v>9.7585700000000006</c:v>
                </c:pt>
                <c:pt idx="14501" formatCode="General">
                  <c:v>9.7592499999999998</c:v>
                </c:pt>
                <c:pt idx="14502" formatCode="General">
                  <c:v>9.7599199999999993</c:v>
                </c:pt>
                <c:pt idx="14503" formatCode="General">
                  <c:v>9.7605900000000005</c:v>
                </c:pt>
                <c:pt idx="14504" formatCode="General">
                  <c:v>9.7612699999999997</c:v>
                </c:pt>
                <c:pt idx="14505" formatCode="General">
                  <c:v>9.7619399999999992</c:v>
                </c:pt>
                <c:pt idx="14506" formatCode="General">
                  <c:v>9.7626100000000005</c:v>
                </c:pt>
                <c:pt idx="14507" formatCode="General">
                  <c:v>9.7632899999999996</c:v>
                </c:pt>
                <c:pt idx="14508" formatCode="General">
                  <c:v>9.7639600000000009</c:v>
                </c:pt>
                <c:pt idx="14509" formatCode="General">
                  <c:v>9.7646300000000004</c:v>
                </c:pt>
                <c:pt idx="14510" formatCode="General">
                  <c:v>9.7652999999999999</c:v>
                </c:pt>
                <c:pt idx="14511" formatCode="General">
                  <c:v>9.7659800000000008</c:v>
                </c:pt>
                <c:pt idx="14512" formatCode="General">
                  <c:v>9.7666500000000003</c:v>
                </c:pt>
                <c:pt idx="14513" formatCode="General">
                  <c:v>9.7673199999999998</c:v>
                </c:pt>
                <c:pt idx="14514" formatCode="General">
                  <c:v>9.7680000000000007</c:v>
                </c:pt>
                <c:pt idx="14515" formatCode="General">
                  <c:v>9.7686700000000002</c:v>
                </c:pt>
                <c:pt idx="14516" formatCode="General">
                  <c:v>9.7693399999999997</c:v>
                </c:pt>
                <c:pt idx="14517" formatCode="General">
                  <c:v>9.7700200000000006</c:v>
                </c:pt>
                <c:pt idx="14518" formatCode="General">
                  <c:v>9.7706900000000001</c:v>
                </c:pt>
                <c:pt idx="14519" formatCode="General">
                  <c:v>9.7713599999999996</c:v>
                </c:pt>
                <c:pt idx="14520" formatCode="General">
                  <c:v>9.7720300000000009</c:v>
                </c:pt>
                <c:pt idx="14521" formatCode="General">
                  <c:v>9.77271</c:v>
                </c:pt>
                <c:pt idx="14522" formatCode="General">
                  <c:v>9.7733799999999995</c:v>
                </c:pt>
                <c:pt idx="14523" formatCode="General">
                  <c:v>9.7740500000000008</c:v>
                </c:pt>
                <c:pt idx="14524" formatCode="General">
                  <c:v>9.7747299999999999</c:v>
                </c:pt>
                <c:pt idx="14525" formatCode="General">
                  <c:v>9.7753999999999994</c:v>
                </c:pt>
                <c:pt idx="14526" formatCode="General">
                  <c:v>9.7760700000000007</c:v>
                </c:pt>
                <c:pt idx="14527" formatCode="General">
                  <c:v>9.7767499999999998</c:v>
                </c:pt>
                <c:pt idx="14528" formatCode="General">
                  <c:v>9.7774199999999993</c:v>
                </c:pt>
                <c:pt idx="14529" formatCode="General">
                  <c:v>9.7780900000000006</c:v>
                </c:pt>
                <c:pt idx="14530" formatCode="General">
                  <c:v>9.7787600000000001</c:v>
                </c:pt>
                <c:pt idx="14531" formatCode="General">
                  <c:v>9.7794399999999992</c:v>
                </c:pt>
                <c:pt idx="14532" formatCode="General">
                  <c:v>9.7801100000000005</c:v>
                </c:pt>
                <c:pt idx="14533" formatCode="General">
                  <c:v>9.78078</c:v>
                </c:pt>
                <c:pt idx="14534" formatCode="General">
                  <c:v>9.7814599999999992</c:v>
                </c:pt>
                <c:pt idx="14535" formatCode="General">
                  <c:v>9.7821300000000004</c:v>
                </c:pt>
                <c:pt idx="14536" formatCode="General">
                  <c:v>9.7827999999999999</c:v>
                </c:pt>
                <c:pt idx="14537" formatCode="General">
                  <c:v>9.7834800000000008</c:v>
                </c:pt>
                <c:pt idx="14538" formatCode="General">
                  <c:v>9.7841500000000003</c:v>
                </c:pt>
                <c:pt idx="14539" formatCode="General">
                  <c:v>9.7848199999999999</c:v>
                </c:pt>
                <c:pt idx="14540" formatCode="General">
                  <c:v>9.7854899999999994</c:v>
                </c:pt>
                <c:pt idx="14541" formatCode="General">
                  <c:v>9.7861700000000003</c:v>
                </c:pt>
                <c:pt idx="14542" formatCode="General">
                  <c:v>9.7868399999999998</c:v>
                </c:pt>
                <c:pt idx="14543" formatCode="General">
                  <c:v>9.7875099999999993</c:v>
                </c:pt>
                <c:pt idx="14544" formatCode="General">
                  <c:v>9.7881900000000002</c:v>
                </c:pt>
                <c:pt idx="14545" formatCode="General">
                  <c:v>9.7888599999999997</c:v>
                </c:pt>
                <c:pt idx="14546" formatCode="General">
                  <c:v>9.7895299999999992</c:v>
                </c:pt>
                <c:pt idx="14547" formatCode="General">
                  <c:v>9.7902100000000001</c:v>
                </c:pt>
                <c:pt idx="14548" formatCode="General">
                  <c:v>9.7908799999999996</c:v>
                </c:pt>
                <c:pt idx="14549" formatCode="General">
                  <c:v>9.7915500000000009</c:v>
                </c:pt>
                <c:pt idx="14550" formatCode="General">
                  <c:v>9.7922200000000004</c:v>
                </c:pt>
                <c:pt idx="14551" formatCode="General">
                  <c:v>9.7928999999999995</c:v>
                </c:pt>
                <c:pt idx="14552" formatCode="General">
                  <c:v>9.7935700000000008</c:v>
                </c:pt>
                <c:pt idx="14553" formatCode="General">
                  <c:v>9.7942400000000003</c:v>
                </c:pt>
                <c:pt idx="14554" formatCode="General">
                  <c:v>9.7949199999999994</c:v>
                </c:pt>
                <c:pt idx="14555" formatCode="General">
                  <c:v>9.7955900000000007</c:v>
                </c:pt>
                <c:pt idx="14556" formatCode="General">
                  <c:v>9.7962600000000002</c:v>
                </c:pt>
                <c:pt idx="14557" formatCode="General">
                  <c:v>9.7969399999999993</c:v>
                </c:pt>
                <c:pt idx="14558" formatCode="General">
                  <c:v>9.7976100000000006</c:v>
                </c:pt>
                <c:pt idx="14559" formatCode="General">
                  <c:v>9.7982800000000001</c:v>
                </c:pt>
                <c:pt idx="14560" formatCode="General">
                  <c:v>9.7989499999999996</c:v>
                </c:pt>
                <c:pt idx="14561" formatCode="General">
                  <c:v>9.7996300000000005</c:v>
                </c:pt>
                <c:pt idx="14562" formatCode="General">
                  <c:v>9.8003</c:v>
                </c:pt>
                <c:pt idx="14563" formatCode="General">
                  <c:v>9.8009699999999995</c:v>
                </c:pt>
                <c:pt idx="14564" formatCode="General">
                  <c:v>9.8016500000000004</c:v>
                </c:pt>
                <c:pt idx="14565" formatCode="General">
                  <c:v>9.8023199999999999</c:v>
                </c:pt>
                <c:pt idx="14566" formatCode="General">
                  <c:v>9.8029899999999994</c:v>
                </c:pt>
                <c:pt idx="14567" formatCode="General">
                  <c:v>9.8036700000000003</c:v>
                </c:pt>
                <c:pt idx="14568" formatCode="General">
                  <c:v>9.8043399999999998</c:v>
                </c:pt>
                <c:pt idx="14569" formatCode="General">
                  <c:v>9.8050099999999993</c:v>
                </c:pt>
                <c:pt idx="14570" formatCode="General">
                  <c:v>9.8056800000000006</c:v>
                </c:pt>
                <c:pt idx="14571" formatCode="General">
                  <c:v>9.8063599999999997</c:v>
                </c:pt>
                <c:pt idx="14572" formatCode="General">
                  <c:v>9.8070299999999992</c:v>
                </c:pt>
                <c:pt idx="14573" formatCode="General">
                  <c:v>9.8077000000000005</c:v>
                </c:pt>
                <c:pt idx="14574" formatCode="General">
                  <c:v>9.8083799999999997</c:v>
                </c:pt>
                <c:pt idx="14575" formatCode="General">
                  <c:v>9.8090499999999992</c:v>
                </c:pt>
                <c:pt idx="14576" formatCode="General">
                  <c:v>9.8097200000000004</c:v>
                </c:pt>
                <c:pt idx="14577" formatCode="General">
                  <c:v>9.8103999999999996</c:v>
                </c:pt>
                <c:pt idx="14578" formatCode="General">
                  <c:v>9.8110700000000008</c:v>
                </c:pt>
                <c:pt idx="14579" formatCode="General">
                  <c:v>9.8117400000000004</c:v>
                </c:pt>
                <c:pt idx="14580" formatCode="General">
                  <c:v>9.8124099999999999</c:v>
                </c:pt>
                <c:pt idx="14581" formatCode="General">
                  <c:v>9.8130900000000008</c:v>
                </c:pt>
                <c:pt idx="14582" formatCode="General">
                  <c:v>9.8137600000000003</c:v>
                </c:pt>
                <c:pt idx="14583" formatCode="General">
                  <c:v>9.8144299999999998</c:v>
                </c:pt>
                <c:pt idx="14584" formatCode="General">
                  <c:v>9.8151100000000007</c:v>
                </c:pt>
                <c:pt idx="14585" formatCode="General">
                  <c:v>9.8157800000000002</c:v>
                </c:pt>
                <c:pt idx="14586" formatCode="General">
                  <c:v>9.8164499999999997</c:v>
                </c:pt>
                <c:pt idx="14587" formatCode="General">
                  <c:v>9.8171300000000006</c:v>
                </c:pt>
                <c:pt idx="14588" formatCode="General">
                  <c:v>9.8178000000000001</c:v>
                </c:pt>
                <c:pt idx="14589" formatCode="General">
                  <c:v>9.8184699999999996</c:v>
                </c:pt>
                <c:pt idx="14590" formatCode="General">
                  <c:v>9.8191500000000005</c:v>
                </c:pt>
                <c:pt idx="14591" formatCode="General">
                  <c:v>9.81982</c:v>
                </c:pt>
                <c:pt idx="14592" formatCode="General">
                  <c:v>9.8204899999999995</c:v>
                </c:pt>
                <c:pt idx="14593" formatCode="General">
                  <c:v>9.8211600000000008</c:v>
                </c:pt>
                <c:pt idx="14594" formatCode="General">
                  <c:v>9.8218399999999999</c:v>
                </c:pt>
                <c:pt idx="14595" formatCode="General">
                  <c:v>9.8225099999999994</c:v>
                </c:pt>
                <c:pt idx="14596" formatCode="General">
                  <c:v>9.8231800000000007</c:v>
                </c:pt>
                <c:pt idx="14597" formatCode="General">
                  <c:v>9.8238599999999998</c:v>
                </c:pt>
                <c:pt idx="14598" formatCode="General">
                  <c:v>9.8245299999999993</c:v>
                </c:pt>
                <c:pt idx="14599" formatCode="General">
                  <c:v>9.8252000000000006</c:v>
                </c:pt>
                <c:pt idx="14600" formatCode="General">
                  <c:v>9.8258799999999997</c:v>
                </c:pt>
                <c:pt idx="14601" formatCode="General">
                  <c:v>9.8265499999999992</c:v>
                </c:pt>
                <c:pt idx="14602" formatCode="General">
                  <c:v>9.8272200000000005</c:v>
                </c:pt>
                <c:pt idx="14603" formatCode="General">
                  <c:v>9.82789</c:v>
                </c:pt>
                <c:pt idx="14604" formatCode="General">
                  <c:v>9.8285699999999991</c:v>
                </c:pt>
                <c:pt idx="14605" formatCode="General">
                  <c:v>9.8292400000000004</c:v>
                </c:pt>
                <c:pt idx="14606" formatCode="General">
                  <c:v>9.8299099999999999</c:v>
                </c:pt>
                <c:pt idx="14607" formatCode="General">
                  <c:v>9.8305900000000008</c:v>
                </c:pt>
                <c:pt idx="14608" formatCode="General">
                  <c:v>9.8312600000000003</c:v>
                </c:pt>
                <c:pt idx="14609" formatCode="General">
                  <c:v>9.8319299999999998</c:v>
                </c:pt>
                <c:pt idx="14610" formatCode="General">
                  <c:v>9.8326100000000007</c:v>
                </c:pt>
                <c:pt idx="14611" formatCode="General">
                  <c:v>9.8332800000000002</c:v>
                </c:pt>
                <c:pt idx="14612" formatCode="General">
                  <c:v>9.8339499999999997</c:v>
                </c:pt>
                <c:pt idx="14613" formatCode="General">
                  <c:v>9.8346199999999993</c:v>
                </c:pt>
                <c:pt idx="14614" formatCode="General">
                  <c:v>9.8353000000000002</c:v>
                </c:pt>
                <c:pt idx="14615" formatCode="General">
                  <c:v>9.8359699999999997</c:v>
                </c:pt>
                <c:pt idx="14616" formatCode="General">
                  <c:v>9.8366399999999992</c:v>
                </c:pt>
                <c:pt idx="14617" formatCode="General">
                  <c:v>9.8373200000000001</c:v>
                </c:pt>
                <c:pt idx="14618" formatCode="General">
                  <c:v>9.8379899999999996</c:v>
                </c:pt>
                <c:pt idx="14619" formatCode="General">
                  <c:v>9.8386600000000008</c:v>
                </c:pt>
                <c:pt idx="14620" formatCode="General">
                  <c:v>9.83934</c:v>
                </c:pt>
                <c:pt idx="14621" formatCode="General">
                  <c:v>9.8400099999999995</c:v>
                </c:pt>
                <c:pt idx="14622" formatCode="General">
                  <c:v>9.8406800000000008</c:v>
                </c:pt>
                <c:pt idx="14623" formatCode="General">
                  <c:v>9.8413500000000003</c:v>
                </c:pt>
                <c:pt idx="14624" formatCode="General">
                  <c:v>9.8420299999999994</c:v>
                </c:pt>
                <c:pt idx="14625" formatCode="General">
                  <c:v>9.8427000000000007</c:v>
                </c:pt>
                <c:pt idx="14626" formatCode="General">
                  <c:v>9.8433700000000002</c:v>
                </c:pt>
                <c:pt idx="14627" formatCode="General">
                  <c:v>9.8440499999999993</c:v>
                </c:pt>
                <c:pt idx="14628" formatCode="General">
                  <c:v>9.8447200000000006</c:v>
                </c:pt>
                <c:pt idx="14629" formatCode="General">
                  <c:v>9.8453900000000001</c:v>
                </c:pt>
                <c:pt idx="14630" formatCode="General">
                  <c:v>9.8460699999999992</c:v>
                </c:pt>
                <c:pt idx="14631" formatCode="General">
                  <c:v>9.8467400000000005</c:v>
                </c:pt>
                <c:pt idx="14632" formatCode="General">
                  <c:v>9.84741</c:v>
                </c:pt>
                <c:pt idx="14633" formatCode="General">
                  <c:v>9.8480799999999995</c:v>
                </c:pt>
                <c:pt idx="14634" formatCode="General">
                  <c:v>9.8487600000000004</c:v>
                </c:pt>
                <c:pt idx="14635" formatCode="General">
                  <c:v>9.8494299999999999</c:v>
                </c:pt>
                <c:pt idx="14636" formatCode="General">
                  <c:v>9.8500999999999994</c:v>
                </c:pt>
                <c:pt idx="14637" formatCode="General">
                  <c:v>9.8507800000000003</c:v>
                </c:pt>
                <c:pt idx="14638" formatCode="General">
                  <c:v>9.8514499999999998</c:v>
                </c:pt>
                <c:pt idx="14639" formatCode="General">
                  <c:v>9.8521199999999993</c:v>
                </c:pt>
                <c:pt idx="14640" formatCode="General">
                  <c:v>9.8528000000000002</c:v>
                </c:pt>
                <c:pt idx="14641" formatCode="General">
                  <c:v>9.8534699999999997</c:v>
                </c:pt>
                <c:pt idx="14642" formatCode="General">
                  <c:v>9.8541399999999992</c:v>
                </c:pt>
                <c:pt idx="14643" formatCode="General">
                  <c:v>9.8548100000000005</c:v>
                </c:pt>
                <c:pt idx="14644" formatCode="General">
                  <c:v>9.8554899999999996</c:v>
                </c:pt>
                <c:pt idx="14645" formatCode="General">
                  <c:v>9.8561599999999991</c:v>
                </c:pt>
                <c:pt idx="14646" formatCode="General">
                  <c:v>9.8568300000000004</c:v>
                </c:pt>
                <c:pt idx="14647" formatCode="General">
                  <c:v>9.8575099999999996</c:v>
                </c:pt>
                <c:pt idx="14648" formatCode="General">
                  <c:v>9.8581800000000008</c:v>
                </c:pt>
                <c:pt idx="14649" formatCode="General">
                  <c:v>9.8588500000000003</c:v>
                </c:pt>
                <c:pt idx="14650" formatCode="General">
                  <c:v>9.8595299999999995</c:v>
                </c:pt>
                <c:pt idx="14651" formatCode="General">
                  <c:v>9.8602000000000007</c:v>
                </c:pt>
                <c:pt idx="14652" formatCode="General">
                  <c:v>9.8608700000000002</c:v>
                </c:pt>
                <c:pt idx="14653" formatCode="General">
                  <c:v>9.8615399999999998</c:v>
                </c:pt>
                <c:pt idx="14654" formatCode="General">
                  <c:v>9.8622200000000007</c:v>
                </c:pt>
                <c:pt idx="14655" formatCode="General">
                  <c:v>9.8628900000000002</c:v>
                </c:pt>
                <c:pt idx="14656" formatCode="General">
                  <c:v>9.8635599999999997</c:v>
                </c:pt>
                <c:pt idx="14657" formatCode="General">
                  <c:v>9.8642400000000006</c:v>
                </c:pt>
                <c:pt idx="14658" formatCode="General">
                  <c:v>9.8649100000000001</c:v>
                </c:pt>
                <c:pt idx="14659" formatCode="General">
                  <c:v>9.8655799999999996</c:v>
                </c:pt>
                <c:pt idx="14660" formatCode="General">
                  <c:v>9.8662600000000005</c:v>
                </c:pt>
                <c:pt idx="14661" formatCode="General">
                  <c:v>9.86693</c:v>
                </c:pt>
                <c:pt idx="14662" formatCode="General">
                  <c:v>9.8675999999999995</c:v>
                </c:pt>
                <c:pt idx="14663" formatCode="General">
                  <c:v>9.8682700000000008</c:v>
                </c:pt>
                <c:pt idx="14664" formatCode="General">
                  <c:v>9.8689499999999999</c:v>
                </c:pt>
                <c:pt idx="14665" formatCode="General">
                  <c:v>9.8696199999999994</c:v>
                </c:pt>
                <c:pt idx="14666" formatCode="General">
                  <c:v>9.8702900000000007</c:v>
                </c:pt>
                <c:pt idx="14667" formatCode="General">
                  <c:v>9.8709699999999998</c:v>
                </c:pt>
                <c:pt idx="14668" formatCode="General">
                  <c:v>9.8716399999999993</c:v>
                </c:pt>
                <c:pt idx="14669" formatCode="General">
                  <c:v>9.8723100000000006</c:v>
                </c:pt>
                <c:pt idx="14670" formatCode="General">
                  <c:v>9.8729899999999997</c:v>
                </c:pt>
                <c:pt idx="14671" formatCode="General">
                  <c:v>9.8736599999999992</c:v>
                </c:pt>
                <c:pt idx="14672" formatCode="General">
                  <c:v>9.8743300000000005</c:v>
                </c:pt>
                <c:pt idx="14673" formatCode="General">
                  <c:v>9.875</c:v>
                </c:pt>
                <c:pt idx="14674" formatCode="General">
                  <c:v>9.8756799999999991</c:v>
                </c:pt>
                <c:pt idx="14675" formatCode="General">
                  <c:v>9.8763500000000004</c:v>
                </c:pt>
                <c:pt idx="14676" formatCode="General">
                  <c:v>9.8770199999999999</c:v>
                </c:pt>
                <c:pt idx="14677" formatCode="General">
                  <c:v>9.8777000000000008</c:v>
                </c:pt>
                <c:pt idx="14678" formatCode="General">
                  <c:v>9.8783700000000003</c:v>
                </c:pt>
                <c:pt idx="14679" formatCode="General">
                  <c:v>9.8790399999999998</c:v>
                </c:pt>
                <c:pt idx="14680" formatCode="General">
                  <c:v>9.8797200000000007</c:v>
                </c:pt>
                <c:pt idx="14681" formatCode="General">
                  <c:v>9.8803900000000002</c:v>
                </c:pt>
                <c:pt idx="14682" formatCode="General">
                  <c:v>9.8810599999999997</c:v>
                </c:pt>
                <c:pt idx="14683" formatCode="General">
                  <c:v>9.8817299999999992</c:v>
                </c:pt>
                <c:pt idx="14684" formatCode="General">
                  <c:v>9.8824100000000001</c:v>
                </c:pt>
                <c:pt idx="14685" formatCode="General">
                  <c:v>9.8830799999999996</c:v>
                </c:pt>
                <c:pt idx="14686" formatCode="General">
                  <c:v>9.8837499999999991</c:v>
                </c:pt>
                <c:pt idx="14687" formatCode="General">
                  <c:v>9.88443</c:v>
                </c:pt>
                <c:pt idx="14688" formatCode="General">
                  <c:v>9.8850999999999996</c:v>
                </c:pt>
                <c:pt idx="14689" formatCode="General">
                  <c:v>9.8857700000000008</c:v>
                </c:pt>
                <c:pt idx="14690" formatCode="General">
                  <c:v>9.88645</c:v>
                </c:pt>
                <c:pt idx="14691" formatCode="General">
                  <c:v>9.8871199999999995</c:v>
                </c:pt>
                <c:pt idx="14692" formatCode="General">
                  <c:v>9.8877900000000007</c:v>
                </c:pt>
                <c:pt idx="14693" formatCode="General">
                  <c:v>9.8884600000000002</c:v>
                </c:pt>
                <c:pt idx="14694" formatCode="General">
                  <c:v>9.8891399999999994</c:v>
                </c:pt>
                <c:pt idx="14695" formatCode="General">
                  <c:v>9.8898100000000007</c:v>
                </c:pt>
                <c:pt idx="14696" formatCode="General">
                  <c:v>9.8904800000000002</c:v>
                </c:pt>
                <c:pt idx="14697" formatCode="General">
                  <c:v>9.8911599999999993</c:v>
                </c:pt>
                <c:pt idx="14698" formatCode="General">
                  <c:v>9.8918300000000006</c:v>
                </c:pt>
                <c:pt idx="14699" formatCode="General">
                  <c:v>9.8925000000000001</c:v>
                </c:pt>
                <c:pt idx="14700" formatCode="General">
                  <c:v>9.8931799999999992</c:v>
                </c:pt>
                <c:pt idx="14701" formatCode="General">
                  <c:v>9.8938500000000005</c:v>
                </c:pt>
                <c:pt idx="14702" formatCode="General">
                  <c:v>9.89452</c:v>
                </c:pt>
                <c:pt idx="14703" formatCode="General">
                  <c:v>9.8951899999999995</c:v>
                </c:pt>
                <c:pt idx="14704" formatCode="General">
                  <c:v>9.8958700000000004</c:v>
                </c:pt>
                <c:pt idx="14705" formatCode="General">
                  <c:v>9.8965399999999999</c:v>
                </c:pt>
                <c:pt idx="14706" formatCode="General">
                  <c:v>9.8972099999999994</c:v>
                </c:pt>
                <c:pt idx="14707" formatCode="General">
                  <c:v>9.8978900000000003</c:v>
                </c:pt>
                <c:pt idx="14708" formatCode="General">
                  <c:v>9.8985599999999998</c:v>
                </c:pt>
                <c:pt idx="14709" formatCode="General">
                  <c:v>9.8992299999999993</c:v>
                </c:pt>
                <c:pt idx="14710" formatCode="General">
                  <c:v>9.8999100000000002</c:v>
                </c:pt>
                <c:pt idx="14711" formatCode="General">
                  <c:v>9.9005799999999997</c:v>
                </c:pt>
                <c:pt idx="14712" formatCode="General">
                  <c:v>9.9012499999999992</c:v>
                </c:pt>
                <c:pt idx="14713" formatCode="General">
                  <c:v>9.9019200000000005</c:v>
                </c:pt>
                <c:pt idx="14714" formatCode="General">
                  <c:v>9.9025999999999996</c:v>
                </c:pt>
                <c:pt idx="14715" formatCode="General">
                  <c:v>9.9032699999999991</c:v>
                </c:pt>
                <c:pt idx="14716" formatCode="General">
                  <c:v>9.9039400000000004</c:v>
                </c:pt>
                <c:pt idx="14717" formatCode="General">
                  <c:v>9.9046199999999995</c:v>
                </c:pt>
                <c:pt idx="14718" formatCode="General">
                  <c:v>9.9052900000000008</c:v>
                </c:pt>
                <c:pt idx="14719" formatCode="General">
                  <c:v>9.9059600000000003</c:v>
                </c:pt>
                <c:pt idx="14720" formatCode="General">
                  <c:v>9.9066399999999994</c:v>
                </c:pt>
                <c:pt idx="14721" formatCode="General">
                  <c:v>9.9073100000000007</c:v>
                </c:pt>
                <c:pt idx="14722" formatCode="General">
                  <c:v>9.9079800000000002</c:v>
                </c:pt>
                <c:pt idx="14723" formatCode="General">
                  <c:v>9.9086499999999997</c:v>
                </c:pt>
                <c:pt idx="14724" formatCode="General">
                  <c:v>9.9093300000000006</c:v>
                </c:pt>
                <c:pt idx="14725" formatCode="General">
                  <c:v>9.91</c:v>
                </c:pt>
                <c:pt idx="14726" formatCode="General">
                  <c:v>9.9106699999999996</c:v>
                </c:pt>
                <c:pt idx="14727" formatCode="General">
                  <c:v>9.9113500000000005</c:v>
                </c:pt>
                <c:pt idx="14728" formatCode="General">
                  <c:v>9.9120200000000001</c:v>
                </c:pt>
                <c:pt idx="14729" formatCode="General">
                  <c:v>9.9126899999999996</c:v>
                </c:pt>
                <c:pt idx="14730" formatCode="General">
                  <c:v>9.9133700000000005</c:v>
                </c:pt>
                <c:pt idx="14731" formatCode="General">
                  <c:v>9.91404</c:v>
                </c:pt>
                <c:pt idx="14732" formatCode="General">
                  <c:v>9.9147099999999995</c:v>
                </c:pt>
                <c:pt idx="14733" formatCode="General">
                  <c:v>9.9153800000000007</c:v>
                </c:pt>
                <c:pt idx="14734" formatCode="General">
                  <c:v>9.9160599999999999</c:v>
                </c:pt>
                <c:pt idx="14735" formatCode="General">
                  <c:v>9.9167299999999994</c:v>
                </c:pt>
                <c:pt idx="14736" formatCode="General">
                  <c:v>9.9174000000000007</c:v>
                </c:pt>
                <c:pt idx="14737" formatCode="General">
                  <c:v>9.9180799999999998</c:v>
                </c:pt>
                <c:pt idx="14738" formatCode="General">
                  <c:v>9.9187499999999993</c:v>
                </c:pt>
                <c:pt idx="14739" formatCode="General">
                  <c:v>9.9194200000000006</c:v>
                </c:pt>
                <c:pt idx="14740" formatCode="General">
                  <c:v>9.9200999999999997</c:v>
                </c:pt>
                <c:pt idx="14741" formatCode="General">
                  <c:v>9.9207699999999992</c:v>
                </c:pt>
                <c:pt idx="14742" formatCode="General">
                  <c:v>9.9214400000000005</c:v>
                </c:pt>
                <c:pt idx="14743" formatCode="General">
                  <c:v>9.92211</c:v>
                </c:pt>
                <c:pt idx="14744" formatCode="General">
                  <c:v>9.9227900000000009</c:v>
                </c:pt>
                <c:pt idx="14745" formatCode="General">
                  <c:v>9.9234600000000004</c:v>
                </c:pt>
                <c:pt idx="14746" formatCode="General">
                  <c:v>9.9241299999999999</c:v>
                </c:pt>
                <c:pt idx="14747" formatCode="General">
                  <c:v>9.9248100000000008</c:v>
                </c:pt>
                <c:pt idx="14748" formatCode="General">
                  <c:v>9.9254800000000003</c:v>
                </c:pt>
                <c:pt idx="14749" formatCode="General">
                  <c:v>9.9261499999999998</c:v>
                </c:pt>
                <c:pt idx="14750" formatCode="General">
                  <c:v>9.9268300000000007</c:v>
                </c:pt>
                <c:pt idx="14751" formatCode="General">
                  <c:v>9.9275000000000002</c:v>
                </c:pt>
                <c:pt idx="14752" formatCode="General">
                  <c:v>9.9281699999999997</c:v>
                </c:pt>
                <c:pt idx="14753" formatCode="General">
                  <c:v>9.9288399999999992</c:v>
                </c:pt>
                <c:pt idx="14754" formatCode="General">
                  <c:v>9.9295200000000001</c:v>
                </c:pt>
                <c:pt idx="14755" formatCode="General">
                  <c:v>9.9301899999999996</c:v>
                </c:pt>
                <c:pt idx="14756" formatCode="General">
                  <c:v>9.9308599999999991</c:v>
                </c:pt>
                <c:pt idx="14757" formatCode="General">
                  <c:v>9.93154</c:v>
                </c:pt>
                <c:pt idx="14758" formatCode="General">
                  <c:v>9.9322099999999995</c:v>
                </c:pt>
                <c:pt idx="14759" formatCode="General">
                  <c:v>9.9328800000000008</c:v>
                </c:pt>
                <c:pt idx="14760" formatCode="General">
                  <c:v>9.9335599999999999</c:v>
                </c:pt>
                <c:pt idx="14761" formatCode="General">
                  <c:v>9.9342299999999994</c:v>
                </c:pt>
                <c:pt idx="14762" formatCode="General">
                  <c:v>9.9349000000000007</c:v>
                </c:pt>
                <c:pt idx="14763" formatCode="General">
                  <c:v>9.9355700000000002</c:v>
                </c:pt>
                <c:pt idx="14764" formatCode="General">
                  <c:v>9.9362499999999994</c:v>
                </c:pt>
                <c:pt idx="14765" formatCode="General">
                  <c:v>9.9369200000000006</c:v>
                </c:pt>
                <c:pt idx="14766" formatCode="General">
                  <c:v>9.9375900000000001</c:v>
                </c:pt>
                <c:pt idx="14767" formatCode="General">
                  <c:v>9.9382699999999993</c:v>
                </c:pt>
                <c:pt idx="14768" formatCode="General">
                  <c:v>9.9389400000000006</c:v>
                </c:pt>
                <c:pt idx="14769" formatCode="General">
                  <c:v>9.9396100000000001</c:v>
                </c:pt>
                <c:pt idx="14770" formatCode="General">
                  <c:v>9.9402899999999992</c:v>
                </c:pt>
                <c:pt idx="14771" formatCode="General">
                  <c:v>9.9409600000000005</c:v>
                </c:pt>
                <c:pt idx="14772" formatCode="General">
                  <c:v>9.94163</c:v>
                </c:pt>
                <c:pt idx="14773" formatCode="General">
                  <c:v>9.9422999999999995</c:v>
                </c:pt>
                <c:pt idx="14774" formatCode="General">
                  <c:v>9.9429800000000004</c:v>
                </c:pt>
                <c:pt idx="14775" formatCode="General">
                  <c:v>9.9436499999999999</c:v>
                </c:pt>
                <c:pt idx="14776" formatCode="General">
                  <c:v>9.9443199999999994</c:v>
                </c:pt>
                <c:pt idx="14777" formatCode="General">
                  <c:v>9.9450000000000003</c:v>
                </c:pt>
                <c:pt idx="14778" formatCode="General">
                  <c:v>9.9456699999999998</c:v>
                </c:pt>
                <c:pt idx="14779" formatCode="General">
                  <c:v>9.9463399999999993</c:v>
                </c:pt>
                <c:pt idx="14780" formatCode="General">
                  <c:v>9.9470200000000002</c:v>
                </c:pt>
                <c:pt idx="14781" formatCode="General">
                  <c:v>9.9476899999999997</c:v>
                </c:pt>
                <c:pt idx="14782" formatCode="General">
                  <c:v>9.9483599999999992</c:v>
                </c:pt>
                <c:pt idx="14783" formatCode="General">
                  <c:v>9.9490400000000001</c:v>
                </c:pt>
                <c:pt idx="14784" formatCode="General">
                  <c:v>9.9497099999999996</c:v>
                </c:pt>
                <c:pt idx="14785" formatCode="General">
                  <c:v>9.9503799999999991</c:v>
                </c:pt>
                <c:pt idx="14786" formatCode="General">
                  <c:v>9.9510500000000004</c:v>
                </c:pt>
                <c:pt idx="14787" formatCode="General">
                  <c:v>9.9517299999999995</c:v>
                </c:pt>
                <c:pt idx="14788" formatCode="General">
                  <c:v>9.9524000000000008</c:v>
                </c:pt>
                <c:pt idx="14789" formatCode="General">
                  <c:v>9.9530700000000003</c:v>
                </c:pt>
                <c:pt idx="14790" formatCode="General">
                  <c:v>9.9537499999999994</c:v>
                </c:pt>
                <c:pt idx="14791" formatCode="General">
                  <c:v>9.9544200000000007</c:v>
                </c:pt>
                <c:pt idx="14792" formatCode="General">
                  <c:v>9.9550900000000002</c:v>
                </c:pt>
                <c:pt idx="14793" formatCode="General">
                  <c:v>9.9557699999999993</c:v>
                </c:pt>
                <c:pt idx="14794" formatCode="General">
                  <c:v>9.9564400000000006</c:v>
                </c:pt>
                <c:pt idx="14795" formatCode="General">
                  <c:v>9.9571100000000001</c:v>
                </c:pt>
                <c:pt idx="14796" formatCode="General">
                  <c:v>9.9577799999999996</c:v>
                </c:pt>
                <c:pt idx="14797" formatCode="General">
                  <c:v>9.9584600000000005</c:v>
                </c:pt>
                <c:pt idx="14798" formatCode="General">
                  <c:v>9.95913</c:v>
                </c:pt>
                <c:pt idx="14799" formatCode="General">
                  <c:v>9.9597999999999995</c:v>
                </c:pt>
                <c:pt idx="14800" formatCode="General">
                  <c:v>9.9604800000000004</c:v>
                </c:pt>
                <c:pt idx="14801" formatCode="General">
                  <c:v>9.9611499999999999</c:v>
                </c:pt>
                <c:pt idx="14802" formatCode="General">
                  <c:v>9.9618199999999995</c:v>
                </c:pt>
                <c:pt idx="14803" formatCode="General">
                  <c:v>9.9625000000000004</c:v>
                </c:pt>
                <c:pt idx="14804" formatCode="General">
                  <c:v>9.9631699999999999</c:v>
                </c:pt>
                <c:pt idx="14805" formatCode="General">
                  <c:v>9.9638399999999994</c:v>
                </c:pt>
                <c:pt idx="14806" formatCode="General">
                  <c:v>9.9645100000000006</c:v>
                </c:pt>
                <c:pt idx="14807" formatCode="General">
                  <c:v>9.9651899999999998</c:v>
                </c:pt>
                <c:pt idx="14808" formatCode="General">
                  <c:v>9.9658599999999993</c:v>
                </c:pt>
                <c:pt idx="14809" formatCode="General">
                  <c:v>9.9665300000000006</c:v>
                </c:pt>
                <c:pt idx="14810" formatCode="General">
                  <c:v>9.9672099999999997</c:v>
                </c:pt>
                <c:pt idx="14811" formatCode="General">
                  <c:v>9.9678799999999992</c:v>
                </c:pt>
                <c:pt idx="14812" formatCode="General">
                  <c:v>9.9685500000000005</c:v>
                </c:pt>
                <c:pt idx="14813" formatCode="General">
                  <c:v>9.9692299999999996</c:v>
                </c:pt>
                <c:pt idx="14814" formatCode="General">
                  <c:v>9.9699000000000009</c:v>
                </c:pt>
                <c:pt idx="14815" formatCode="General">
                  <c:v>9.9705700000000004</c:v>
                </c:pt>
                <c:pt idx="14816" formatCode="General">
                  <c:v>9.9712399999999999</c:v>
                </c:pt>
                <c:pt idx="14817" formatCode="General">
                  <c:v>9.9719200000000008</c:v>
                </c:pt>
                <c:pt idx="14818" formatCode="General">
                  <c:v>9.9725900000000003</c:v>
                </c:pt>
                <c:pt idx="14819" formatCode="General">
                  <c:v>9.9732599999999998</c:v>
                </c:pt>
                <c:pt idx="14820" formatCode="General">
                  <c:v>9.9739400000000007</c:v>
                </c:pt>
                <c:pt idx="14821" formatCode="General">
                  <c:v>9.9746100000000002</c:v>
                </c:pt>
                <c:pt idx="14822" formatCode="General">
                  <c:v>9.9752799999999997</c:v>
                </c:pt>
                <c:pt idx="14823" formatCode="General">
                  <c:v>9.9759600000000006</c:v>
                </c:pt>
                <c:pt idx="14824" formatCode="General">
                  <c:v>9.9766300000000001</c:v>
                </c:pt>
                <c:pt idx="14825" formatCode="General">
                  <c:v>9.9772999999999996</c:v>
                </c:pt>
                <c:pt idx="14826" formatCode="General">
                  <c:v>9.9779699999999991</c:v>
                </c:pt>
                <c:pt idx="14827" formatCode="General">
                  <c:v>9.97865</c:v>
                </c:pt>
                <c:pt idx="14828" formatCode="General">
                  <c:v>9.9793199999999995</c:v>
                </c:pt>
                <c:pt idx="14829" formatCode="General">
                  <c:v>9.9799900000000008</c:v>
                </c:pt>
                <c:pt idx="14830" formatCode="General">
                  <c:v>9.9806699999999999</c:v>
                </c:pt>
                <c:pt idx="14831" formatCode="General">
                  <c:v>9.9813399999999994</c:v>
                </c:pt>
                <c:pt idx="14832" formatCode="General">
                  <c:v>9.9820100000000007</c:v>
                </c:pt>
                <c:pt idx="14833" formatCode="General">
                  <c:v>9.9826899999999998</c:v>
                </c:pt>
                <c:pt idx="14834" formatCode="General">
                  <c:v>9.9833599999999993</c:v>
                </c:pt>
                <c:pt idx="14835" formatCode="General">
                  <c:v>9.9840300000000006</c:v>
                </c:pt>
                <c:pt idx="14836" formatCode="General">
                  <c:v>9.9847000000000001</c:v>
                </c:pt>
                <c:pt idx="14837" formatCode="General">
                  <c:v>9.9853799999999993</c:v>
                </c:pt>
                <c:pt idx="14838" formatCode="General">
                  <c:v>9.9860500000000005</c:v>
                </c:pt>
                <c:pt idx="14839" formatCode="General">
                  <c:v>9.98672</c:v>
                </c:pt>
                <c:pt idx="14840" formatCode="General">
                  <c:v>9.9873999999999992</c:v>
                </c:pt>
                <c:pt idx="14841" formatCode="General">
                  <c:v>9.9880700000000004</c:v>
                </c:pt>
                <c:pt idx="14842" formatCode="General">
                  <c:v>9.98874</c:v>
                </c:pt>
                <c:pt idx="14843" formatCode="General">
                  <c:v>9.9894200000000009</c:v>
                </c:pt>
                <c:pt idx="14844" formatCode="General">
                  <c:v>9.9900900000000004</c:v>
                </c:pt>
                <c:pt idx="14845" formatCode="General">
                  <c:v>9.9907599999999999</c:v>
                </c:pt>
                <c:pt idx="14846" formatCode="General">
                  <c:v>9.9914299999999994</c:v>
                </c:pt>
                <c:pt idx="14847" formatCode="General">
                  <c:v>9.9921100000000003</c:v>
                </c:pt>
                <c:pt idx="14848" formatCode="General">
                  <c:v>9.9927799999999998</c:v>
                </c:pt>
                <c:pt idx="14849" formatCode="General">
                  <c:v>9.9934499999999993</c:v>
                </c:pt>
                <c:pt idx="14850" formatCode="General">
                  <c:v>9.9941300000000002</c:v>
                </c:pt>
                <c:pt idx="14851" formatCode="General">
                  <c:v>9.9947999999999997</c:v>
                </c:pt>
                <c:pt idx="14852" formatCode="General">
                  <c:v>9.9954699999999992</c:v>
                </c:pt>
                <c:pt idx="14853" formatCode="General">
                  <c:v>9.9961500000000001</c:v>
                </c:pt>
                <c:pt idx="14854" formatCode="General">
                  <c:v>9.9968199999999996</c:v>
                </c:pt>
                <c:pt idx="14855" formatCode="General">
                  <c:v>9.9974900000000009</c:v>
                </c:pt>
                <c:pt idx="14856" formatCode="General">
                  <c:v>9.9981600000000004</c:v>
                </c:pt>
                <c:pt idx="14857" formatCode="General">
                  <c:v>9.9988399999999995</c:v>
                </c:pt>
                <c:pt idx="14858" formatCode="General">
                  <c:v>9.9995100000000008</c:v>
                </c:pt>
                <c:pt idx="14859" formatCode="General">
                  <c:v>10.0002</c:v>
                </c:pt>
                <c:pt idx="14860" formatCode="General">
                  <c:v>10.0009</c:v>
                </c:pt>
                <c:pt idx="14861" formatCode="General">
                  <c:v>10.0015</c:v>
                </c:pt>
                <c:pt idx="14862" formatCode="General">
                  <c:v>10.0022</c:v>
                </c:pt>
                <c:pt idx="14863" formatCode="General">
                  <c:v>10.0029</c:v>
                </c:pt>
                <c:pt idx="14864" formatCode="General">
                  <c:v>10.003500000000001</c:v>
                </c:pt>
                <c:pt idx="14865" formatCode="General">
                  <c:v>10.004200000000001</c:v>
                </c:pt>
                <c:pt idx="14866" formatCode="General">
                  <c:v>10.004899999999999</c:v>
                </c:pt>
                <c:pt idx="14867" formatCode="General">
                  <c:v>10.005599999999999</c:v>
                </c:pt>
                <c:pt idx="14868" formatCode="General">
                  <c:v>10.0062</c:v>
                </c:pt>
                <c:pt idx="14869" formatCode="General">
                  <c:v>10.0069</c:v>
                </c:pt>
                <c:pt idx="14870" formatCode="General">
                  <c:v>10.0076</c:v>
                </c:pt>
                <c:pt idx="14871" formatCode="General">
                  <c:v>10.0083</c:v>
                </c:pt>
                <c:pt idx="14872" formatCode="General">
                  <c:v>10.008900000000001</c:v>
                </c:pt>
                <c:pt idx="14873" formatCode="General">
                  <c:v>10.009600000000001</c:v>
                </c:pt>
                <c:pt idx="14874" formatCode="General">
                  <c:v>10.010300000000001</c:v>
                </c:pt>
                <c:pt idx="14875" formatCode="General">
                  <c:v>10.010999999999999</c:v>
                </c:pt>
                <c:pt idx="14876" formatCode="General">
                  <c:v>10.0116</c:v>
                </c:pt>
                <c:pt idx="14877" formatCode="General">
                  <c:v>10.0123</c:v>
                </c:pt>
                <c:pt idx="14878" formatCode="General">
                  <c:v>10.013</c:v>
                </c:pt>
                <c:pt idx="14879" formatCode="General">
                  <c:v>10.0136</c:v>
                </c:pt>
                <c:pt idx="14880" formatCode="General">
                  <c:v>10.0143</c:v>
                </c:pt>
                <c:pt idx="14881" formatCode="General">
                  <c:v>10.015000000000001</c:v>
                </c:pt>
                <c:pt idx="14882" formatCode="General">
                  <c:v>10.015700000000001</c:v>
                </c:pt>
                <c:pt idx="14883" formatCode="General">
                  <c:v>10.016299999999999</c:v>
                </c:pt>
                <c:pt idx="14884" formatCode="General">
                  <c:v>10.016999999999999</c:v>
                </c:pt>
                <c:pt idx="14885" formatCode="General">
                  <c:v>10.0177</c:v>
                </c:pt>
                <c:pt idx="14886" formatCode="General">
                  <c:v>10.0184</c:v>
                </c:pt>
                <c:pt idx="14887" formatCode="General">
                  <c:v>10.019</c:v>
                </c:pt>
                <c:pt idx="14888" formatCode="General">
                  <c:v>10.0197</c:v>
                </c:pt>
                <c:pt idx="14889" formatCode="General">
                  <c:v>10.0204</c:v>
                </c:pt>
                <c:pt idx="14890" formatCode="General">
                  <c:v>10.021000000000001</c:v>
                </c:pt>
                <c:pt idx="14891" formatCode="General">
                  <c:v>10.021699999999999</c:v>
                </c:pt>
                <c:pt idx="14892" formatCode="General">
                  <c:v>10.022399999999999</c:v>
                </c:pt>
                <c:pt idx="14893" formatCode="General">
                  <c:v>10.023099999999999</c:v>
                </c:pt>
                <c:pt idx="14894" formatCode="General">
                  <c:v>10.0237</c:v>
                </c:pt>
                <c:pt idx="14895" formatCode="General">
                  <c:v>10.0244</c:v>
                </c:pt>
                <c:pt idx="14896" formatCode="General">
                  <c:v>10.0251</c:v>
                </c:pt>
                <c:pt idx="14897" formatCode="General">
                  <c:v>10.0258</c:v>
                </c:pt>
                <c:pt idx="14898" formatCode="General">
                  <c:v>10.026400000000001</c:v>
                </c:pt>
                <c:pt idx="14899" formatCode="General">
                  <c:v>10.027100000000001</c:v>
                </c:pt>
                <c:pt idx="14900" formatCode="General">
                  <c:v>10.027799999999999</c:v>
                </c:pt>
                <c:pt idx="14901" formatCode="General">
                  <c:v>10.0284</c:v>
                </c:pt>
                <c:pt idx="14902" formatCode="General">
                  <c:v>10.0291</c:v>
                </c:pt>
                <c:pt idx="14903" formatCode="General">
                  <c:v>10.0298</c:v>
                </c:pt>
                <c:pt idx="14904" formatCode="General">
                  <c:v>10.0305</c:v>
                </c:pt>
                <c:pt idx="14905" formatCode="General">
                  <c:v>10.0311</c:v>
                </c:pt>
                <c:pt idx="14906" formatCode="General">
                  <c:v>10.0318</c:v>
                </c:pt>
                <c:pt idx="14907" formatCode="General">
                  <c:v>10.032500000000001</c:v>
                </c:pt>
                <c:pt idx="14908" formatCode="General">
                  <c:v>10.033200000000001</c:v>
                </c:pt>
                <c:pt idx="14909" formatCode="General">
                  <c:v>10.033799999999999</c:v>
                </c:pt>
                <c:pt idx="14910" formatCode="General">
                  <c:v>10.0345</c:v>
                </c:pt>
                <c:pt idx="14911" formatCode="General">
                  <c:v>10.0352</c:v>
                </c:pt>
                <c:pt idx="14912" formatCode="General">
                  <c:v>10.0359</c:v>
                </c:pt>
                <c:pt idx="14913" formatCode="General">
                  <c:v>10.0365</c:v>
                </c:pt>
                <c:pt idx="14914" formatCode="General">
                  <c:v>10.0372</c:v>
                </c:pt>
                <c:pt idx="14915" formatCode="General">
                  <c:v>10.0379</c:v>
                </c:pt>
                <c:pt idx="14916" formatCode="General">
                  <c:v>10.038500000000001</c:v>
                </c:pt>
                <c:pt idx="14917" formatCode="General">
                  <c:v>10.039199999999999</c:v>
                </c:pt>
                <c:pt idx="14918" formatCode="General">
                  <c:v>10.039899999999999</c:v>
                </c:pt>
                <c:pt idx="14919" formatCode="General">
                  <c:v>10.0406</c:v>
                </c:pt>
                <c:pt idx="14920" formatCode="General">
                  <c:v>10.0412</c:v>
                </c:pt>
                <c:pt idx="14921" formatCode="General">
                  <c:v>10.0419</c:v>
                </c:pt>
                <c:pt idx="14922" formatCode="General">
                  <c:v>10.0426</c:v>
                </c:pt>
                <c:pt idx="14923" formatCode="General">
                  <c:v>10.0433</c:v>
                </c:pt>
                <c:pt idx="14924" formatCode="General">
                  <c:v>10.043900000000001</c:v>
                </c:pt>
                <c:pt idx="14925" formatCode="General">
                  <c:v>10.044600000000001</c:v>
                </c:pt>
                <c:pt idx="14926" formatCode="General">
                  <c:v>10.045299999999999</c:v>
                </c:pt>
                <c:pt idx="14927" formatCode="General">
                  <c:v>10.0459</c:v>
                </c:pt>
                <c:pt idx="14928" formatCode="General">
                  <c:v>10.0466</c:v>
                </c:pt>
                <c:pt idx="14929" formatCode="General">
                  <c:v>10.0473</c:v>
                </c:pt>
                <c:pt idx="14930" formatCode="General">
                  <c:v>10.048</c:v>
                </c:pt>
                <c:pt idx="14931" formatCode="General">
                  <c:v>10.0486</c:v>
                </c:pt>
                <c:pt idx="14932" formatCode="General">
                  <c:v>10.049300000000001</c:v>
                </c:pt>
                <c:pt idx="14933" formatCode="General">
                  <c:v>10.050000000000001</c:v>
                </c:pt>
                <c:pt idx="14934" formatCode="General">
                  <c:v>10.050700000000001</c:v>
                </c:pt>
                <c:pt idx="14935" formatCode="General">
                  <c:v>10.051299999999999</c:v>
                </c:pt>
                <c:pt idx="14936" formatCode="General">
                  <c:v>10.052</c:v>
                </c:pt>
                <c:pt idx="14937" formatCode="General">
                  <c:v>10.0527</c:v>
                </c:pt>
                <c:pt idx="14938" formatCode="General">
                  <c:v>10.0534</c:v>
                </c:pt>
                <c:pt idx="14939" formatCode="General">
                  <c:v>10.054</c:v>
                </c:pt>
                <c:pt idx="14940" formatCode="General">
                  <c:v>10.0547</c:v>
                </c:pt>
                <c:pt idx="14941" formatCode="General">
                  <c:v>10.055400000000001</c:v>
                </c:pt>
                <c:pt idx="14942" formatCode="General">
                  <c:v>10.055999999999999</c:v>
                </c:pt>
                <c:pt idx="14943" formatCode="General">
                  <c:v>10.056699999999999</c:v>
                </c:pt>
                <c:pt idx="14944" formatCode="General">
                  <c:v>10.057399999999999</c:v>
                </c:pt>
                <c:pt idx="14945" formatCode="General">
                  <c:v>10.0581</c:v>
                </c:pt>
                <c:pt idx="14946" formatCode="General">
                  <c:v>10.0587</c:v>
                </c:pt>
                <c:pt idx="14947" formatCode="General">
                  <c:v>10.0594</c:v>
                </c:pt>
                <c:pt idx="14948" formatCode="General">
                  <c:v>10.0601</c:v>
                </c:pt>
                <c:pt idx="14949" formatCode="General">
                  <c:v>10.0608</c:v>
                </c:pt>
                <c:pt idx="14950" formatCode="General">
                  <c:v>10.061400000000001</c:v>
                </c:pt>
                <c:pt idx="14951" formatCode="General">
                  <c:v>10.062099999999999</c:v>
                </c:pt>
                <c:pt idx="14952" formatCode="General">
                  <c:v>10.062799999999999</c:v>
                </c:pt>
                <c:pt idx="14953" formatCode="General">
                  <c:v>10.0634</c:v>
                </c:pt>
                <c:pt idx="14954" formatCode="General">
                  <c:v>10.0641</c:v>
                </c:pt>
                <c:pt idx="14955" formatCode="General">
                  <c:v>10.0648</c:v>
                </c:pt>
                <c:pt idx="14956" formatCode="General">
                  <c:v>10.0655</c:v>
                </c:pt>
                <c:pt idx="14957" formatCode="General">
                  <c:v>10.0661</c:v>
                </c:pt>
                <c:pt idx="14958" formatCode="General">
                  <c:v>10.066800000000001</c:v>
                </c:pt>
                <c:pt idx="14959" formatCode="General">
                  <c:v>10.067500000000001</c:v>
                </c:pt>
                <c:pt idx="14960" formatCode="General">
                  <c:v>10.068199999999999</c:v>
                </c:pt>
                <c:pt idx="14961" formatCode="General">
                  <c:v>10.0688</c:v>
                </c:pt>
                <c:pt idx="14962" formatCode="General">
                  <c:v>10.0695</c:v>
                </c:pt>
                <c:pt idx="14963" formatCode="General">
                  <c:v>10.0702</c:v>
                </c:pt>
                <c:pt idx="14964" formatCode="General">
                  <c:v>10.0708</c:v>
                </c:pt>
                <c:pt idx="14965" formatCode="General">
                  <c:v>10.0715</c:v>
                </c:pt>
                <c:pt idx="14966" formatCode="General">
                  <c:v>10.0722</c:v>
                </c:pt>
                <c:pt idx="14967" formatCode="General">
                  <c:v>10.072900000000001</c:v>
                </c:pt>
                <c:pt idx="14968" formatCode="General">
                  <c:v>10.073499999999999</c:v>
                </c:pt>
                <c:pt idx="14969" formatCode="General">
                  <c:v>10.074199999999999</c:v>
                </c:pt>
                <c:pt idx="14970" formatCode="General">
                  <c:v>10.0749</c:v>
                </c:pt>
                <c:pt idx="14971" formatCode="General">
                  <c:v>10.0756</c:v>
                </c:pt>
                <c:pt idx="14972" formatCode="General">
                  <c:v>10.0762</c:v>
                </c:pt>
                <c:pt idx="14973" formatCode="General">
                  <c:v>10.0769</c:v>
                </c:pt>
                <c:pt idx="14974" formatCode="General">
                  <c:v>10.0776</c:v>
                </c:pt>
                <c:pt idx="14975" formatCode="General">
                  <c:v>10.0783</c:v>
                </c:pt>
                <c:pt idx="14976" formatCode="General">
                  <c:v>10.078900000000001</c:v>
                </c:pt>
                <c:pt idx="14977" formatCode="General">
                  <c:v>10.079599999999999</c:v>
                </c:pt>
                <c:pt idx="14978" formatCode="General">
                  <c:v>10.080299999999999</c:v>
                </c:pt>
                <c:pt idx="14979" formatCode="General">
                  <c:v>10.0809</c:v>
                </c:pt>
                <c:pt idx="14980" formatCode="General">
                  <c:v>10.0816</c:v>
                </c:pt>
                <c:pt idx="14981" formatCode="General">
                  <c:v>10.0823</c:v>
                </c:pt>
                <c:pt idx="14982" formatCode="General">
                  <c:v>10.083</c:v>
                </c:pt>
                <c:pt idx="14983" formatCode="General">
                  <c:v>10.083600000000001</c:v>
                </c:pt>
                <c:pt idx="14984" formatCode="General">
                  <c:v>10.084300000000001</c:v>
                </c:pt>
                <c:pt idx="14985" formatCode="General">
                  <c:v>10.085000000000001</c:v>
                </c:pt>
                <c:pt idx="14986" formatCode="General">
                  <c:v>10.085699999999999</c:v>
                </c:pt>
                <c:pt idx="14987" formatCode="General">
                  <c:v>10.0863</c:v>
                </c:pt>
                <c:pt idx="14988" formatCode="General">
                  <c:v>10.087</c:v>
                </c:pt>
                <c:pt idx="14989" formatCode="General">
                  <c:v>10.0877</c:v>
                </c:pt>
                <c:pt idx="14990" formatCode="General">
                  <c:v>10.0883</c:v>
                </c:pt>
                <c:pt idx="14991" formatCode="General">
                  <c:v>10.089</c:v>
                </c:pt>
                <c:pt idx="14992" formatCode="General">
                  <c:v>10.089700000000001</c:v>
                </c:pt>
                <c:pt idx="14993" formatCode="General">
                  <c:v>10.090400000000001</c:v>
                </c:pt>
                <c:pt idx="14994" formatCode="General">
                  <c:v>10.090999999999999</c:v>
                </c:pt>
                <c:pt idx="14995" formatCode="General">
                  <c:v>10.091699999999999</c:v>
                </c:pt>
                <c:pt idx="14996" formatCode="General">
                  <c:v>10.0924</c:v>
                </c:pt>
                <c:pt idx="14997" formatCode="General">
                  <c:v>10.0931</c:v>
                </c:pt>
                <c:pt idx="14998" formatCode="General">
                  <c:v>10.0937</c:v>
                </c:pt>
                <c:pt idx="14999" formatCode="General">
                  <c:v>10.0944</c:v>
                </c:pt>
                <c:pt idx="15000" formatCode="General">
                  <c:v>10.0951</c:v>
                </c:pt>
                <c:pt idx="15001" formatCode="General">
                  <c:v>10.095800000000001</c:v>
                </c:pt>
                <c:pt idx="15002" formatCode="General">
                  <c:v>10.096399999999999</c:v>
                </c:pt>
                <c:pt idx="15003" formatCode="General">
                  <c:v>10.097099999999999</c:v>
                </c:pt>
                <c:pt idx="15004" formatCode="General">
                  <c:v>10.097799999999999</c:v>
                </c:pt>
                <c:pt idx="15005" formatCode="General">
                  <c:v>10.0984</c:v>
                </c:pt>
                <c:pt idx="15006" formatCode="General">
                  <c:v>10.0991</c:v>
                </c:pt>
                <c:pt idx="15007" formatCode="General">
                  <c:v>10.0998</c:v>
                </c:pt>
                <c:pt idx="15008" formatCode="General">
                  <c:v>10.1005</c:v>
                </c:pt>
                <c:pt idx="15009" formatCode="General">
                  <c:v>10.101100000000001</c:v>
                </c:pt>
                <c:pt idx="15010" formatCode="General">
                  <c:v>10.101800000000001</c:v>
                </c:pt>
                <c:pt idx="15011" formatCode="General">
                  <c:v>10.102499999999999</c:v>
                </c:pt>
                <c:pt idx="15012" formatCode="General">
                  <c:v>10.103199999999999</c:v>
                </c:pt>
                <c:pt idx="15013" formatCode="General">
                  <c:v>10.1038</c:v>
                </c:pt>
                <c:pt idx="15014" formatCode="General">
                  <c:v>10.1045</c:v>
                </c:pt>
                <c:pt idx="15015" formatCode="General">
                  <c:v>10.1052</c:v>
                </c:pt>
                <c:pt idx="15016" formatCode="General">
                  <c:v>10.1058</c:v>
                </c:pt>
                <c:pt idx="15017" formatCode="General">
                  <c:v>10.1065</c:v>
                </c:pt>
                <c:pt idx="15018" formatCode="General">
                  <c:v>10.107200000000001</c:v>
                </c:pt>
                <c:pt idx="15019" formatCode="General">
                  <c:v>10.107900000000001</c:v>
                </c:pt>
                <c:pt idx="15020" formatCode="General">
                  <c:v>10.108499999999999</c:v>
                </c:pt>
                <c:pt idx="15021" formatCode="General">
                  <c:v>10.1092</c:v>
                </c:pt>
                <c:pt idx="15022" formatCode="General">
                  <c:v>10.1099</c:v>
                </c:pt>
                <c:pt idx="15023" formatCode="General">
                  <c:v>10.1106</c:v>
                </c:pt>
                <c:pt idx="15024" formatCode="General">
                  <c:v>10.1112</c:v>
                </c:pt>
                <c:pt idx="15025" formatCode="General">
                  <c:v>10.1119</c:v>
                </c:pt>
                <c:pt idx="15026" formatCode="General">
                  <c:v>10.1126</c:v>
                </c:pt>
                <c:pt idx="15027" formatCode="General">
                  <c:v>10.113200000000001</c:v>
                </c:pt>
                <c:pt idx="15028" formatCode="General">
                  <c:v>10.113899999999999</c:v>
                </c:pt>
                <c:pt idx="15029" formatCode="General">
                  <c:v>10.114599999999999</c:v>
                </c:pt>
                <c:pt idx="15030" formatCode="General">
                  <c:v>10.1153</c:v>
                </c:pt>
                <c:pt idx="15031" formatCode="General">
                  <c:v>10.1159</c:v>
                </c:pt>
                <c:pt idx="15032" formatCode="General">
                  <c:v>10.1166</c:v>
                </c:pt>
                <c:pt idx="15033" formatCode="General">
                  <c:v>10.1173</c:v>
                </c:pt>
                <c:pt idx="15034" formatCode="General">
                  <c:v>10.118</c:v>
                </c:pt>
                <c:pt idx="15035" formatCode="General">
                  <c:v>10.118600000000001</c:v>
                </c:pt>
                <c:pt idx="15036" formatCode="General">
                  <c:v>10.119300000000001</c:v>
                </c:pt>
                <c:pt idx="15037" formatCode="General">
                  <c:v>10.119999999999999</c:v>
                </c:pt>
                <c:pt idx="15038" formatCode="General">
                  <c:v>10.120699999999999</c:v>
                </c:pt>
                <c:pt idx="15039" formatCode="General">
                  <c:v>10.1213</c:v>
                </c:pt>
                <c:pt idx="15040" formatCode="General">
                  <c:v>10.122</c:v>
                </c:pt>
                <c:pt idx="15041" formatCode="General">
                  <c:v>10.1227</c:v>
                </c:pt>
                <c:pt idx="15042" formatCode="General">
                  <c:v>10.1233</c:v>
                </c:pt>
                <c:pt idx="15043" formatCode="General">
                  <c:v>10.124000000000001</c:v>
                </c:pt>
                <c:pt idx="15044" formatCode="General">
                  <c:v>10.124700000000001</c:v>
                </c:pt>
                <c:pt idx="15045" formatCode="General">
                  <c:v>10.125400000000001</c:v>
                </c:pt>
                <c:pt idx="15046" formatCode="General">
                  <c:v>10.125999999999999</c:v>
                </c:pt>
                <c:pt idx="15047" formatCode="General">
                  <c:v>10.1267</c:v>
                </c:pt>
                <c:pt idx="15048" formatCode="General">
                  <c:v>10.1274</c:v>
                </c:pt>
                <c:pt idx="15049" formatCode="General">
                  <c:v>10.1281</c:v>
                </c:pt>
                <c:pt idx="15050" formatCode="General">
                  <c:v>10.1287</c:v>
                </c:pt>
                <c:pt idx="15051" formatCode="General">
                  <c:v>10.1294</c:v>
                </c:pt>
                <c:pt idx="15052" formatCode="General">
                  <c:v>10.130100000000001</c:v>
                </c:pt>
                <c:pt idx="15053" formatCode="General">
                  <c:v>10.130699999999999</c:v>
                </c:pt>
                <c:pt idx="15054" formatCode="General">
                  <c:v>10.131399999999999</c:v>
                </c:pt>
                <c:pt idx="15055" formatCode="General">
                  <c:v>10.132099999999999</c:v>
                </c:pt>
                <c:pt idx="15056" formatCode="General">
                  <c:v>10.1328</c:v>
                </c:pt>
                <c:pt idx="15057" formatCode="General">
                  <c:v>10.1334</c:v>
                </c:pt>
                <c:pt idx="15058" formatCode="General">
                  <c:v>10.1341</c:v>
                </c:pt>
                <c:pt idx="15059" formatCode="General">
                  <c:v>10.1348</c:v>
                </c:pt>
                <c:pt idx="15060" formatCode="General">
                  <c:v>10.1355</c:v>
                </c:pt>
                <c:pt idx="15061" formatCode="General">
                  <c:v>10.136100000000001</c:v>
                </c:pt>
                <c:pt idx="15062" formatCode="General">
                  <c:v>10.136799999999999</c:v>
                </c:pt>
                <c:pt idx="15063" formatCode="General">
                  <c:v>10.137499999999999</c:v>
                </c:pt>
                <c:pt idx="15064" formatCode="General">
                  <c:v>10.1381</c:v>
                </c:pt>
                <c:pt idx="15065" formatCode="General">
                  <c:v>10.1388</c:v>
                </c:pt>
                <c:pt idx="15066" formatCode="General">
                  <c:v>10.1395</c:v>
                </c:pt>
                <c:pt idx="15067" formatCode="General">
                  <c:v>10.1402</c:v>
                </c:pt>
                <c:pt idx="15068" formatCode="General">
                  <c:v>10.1408</c:v>
                </c:pt>
                <c:pt idx="15069" formatCode="General">
                  <c:v>10.141500000000001</c:v>
                </c:pt>
                <c:pt idx="15070" formatCode="General">
                  <c:v>10.142200000000001</c:v>
                </c:pt>
                <c:pt idx="15071" formatCode="General">
                  <c:v>10.142899999999999</c:v>
                </c:pt>
                <c:pt idx="15072" formatCode="General">
                  <c:v>10.1435</c:v>
                </c:pt>
                <c:pt idx="15073" formatCode="General">
                  <c:v>10.1442</c:v>
                </c:pt>
                <c:pt idx="15074" formatCode="General">
                  <c:v>10.1449</c:v>
                </c:pt>
                <c:pt idx="15075" formatCode="General">
                  <c:v>10.1456</c:v>
                </c:pt>
                <c:pt idx="15076" formatCode="General">
                  <c:v>10.1462</c:v>
                </c:pt>
                <c:pt idx="15077" formatCode="General">
                  <c:v>10.1469</c:v>
                </c:pt>
                <c:pt idx="15078" formatCode="General">
                  <c:v>10.147600000000001</c:v>
                </c:pt>
                <c:pt idx="15079" formatCode="General">
                  <c:v>10.148199999999999</c:v>
                </c:pt>
                <c:pt idx="15080" formatCode="General">
                  <c:v>10.148899999999999</c:v>
                </c:pt>
                <c:pt idx="15081" formatCode="General">
                  <c:v>10.1496</c:v>
                </c:pt>
                <c:pt idx="15082" formatCode="General">
                  <c:v>10.1503</c:v>
                </c:pt>
                <c:pt idx="15083" formatCode="General">
                  <c:v>10.1509</c:v>
                </c:pt>
                <c:pt idx="15084" formatCode="General">
                  <c:v>10.1516</c:v>
                </c:pt>
                <c:pt idx="15085" formatCode="General">
                  <c:v>10.1523</c:v>
                </c:pt>
                <c:pt idx="15086" formatCode="General">
                  <c:v>10.153</c:v>
                </c:pt>
                <c:pt idx="15087" formatCode="General">
                  <c:v>10.153600000000001</c:v>
                </c:pt>
                <c:pt idx="15088" formatCode="General">
                  <c:v>10.154299999999999</c:v>
                </c:pt>
                <c:pt idx="15089" formatCode="General">
                  <c:v>10.154999999999999</c:v>
                </c:pt>
                <c:pt idx="15090" formatCode="General">
                  <c:v>10.1556</c:v>
                </c:pt>
                <c:pt idx="15091" formatCode="General">
                  <c:v>10.1563</c:v>
                </c:pt>
                <c:pt idx="15092" formatCode="General">
                  <c:v>10.157</c:v>
                </c:pt>
                <c:pt idx="15093" formatCode="General">
                  <c:v>10.1577</c:v>
                </c:pt>
                <c:pt idx="15094" formatCode="General">
                  <c:v>10.158300000000001</c:v>
                </c:pt>
                <c:pt idx="15095" formatCode="General">
                  <c:v>10.159000000000001</c:v>
                </c:pt>
                <c:pt idx="15096" formatCode="General">
                  <c:v>10.159700000000001</c:v>
                </c:pt>
                <c:pt idx="15097" formatCode="General">
                  <c:v>10.160399999999999</c:v>
                </c:pt>
                <c:pt idx="15098" formatCode="General">
                  <c:v>10.161</c:v>
                </c:pt>
                <c:pt idx="15099" formatCode="General">
                  <c:v>10.1617</c:v>
                </c:pt>
                <c:pt idx="15100" formatCode="General">
                  <c:v>10.1624</c:v>
                </c:pt>
                <c:pt idx="15101" formatCode="General">
                  <c:v>10.1631</c:v>
                </c:pt>
                <c:pt idx="15102" formatCode="General">
                  <c:v>10.1637</c:v>
                </c:pt>
                <c:pt idx="15103" formatCode="General">
                  <c:v>10.164400000000001</c:v>
                </c:pt>
                <c:pt idx="15104" formatCode="General">
                  <c:v>10.165100000000001</c:v>
                </c:pt>
                <c:pt idx="15105" formatCode="General">
                  <c:v>10.165699999999999</c:v>
                </c:pt>
                <c:pt idx="15106" formatCode="General">
                  <c:v>10.166399999999999</c:v>
                </c:pt>
                <c:pt idx="15107" formatCode="General">
                  <c:v>10.1671</c:v>
                </c:pt>
                <c:pt idx="15108" formatCode="General">
                  <c:v>10.1678</c:v>
                </c:pt>
                <c:pt idx="15109" formatCode="General">
                  <c:v>10.1684</c:v>
                </c:pt>
                <c:pt idx="15110" formatCode="General">
                  <c:v>10.1691</c:v>
                </c:pt>
                <c:pt idx="15111" formatCode="General">
                  <c:v>10.1698</c:v>
                </c:pt>
                <c:pt idx="15112" formatCode="General">
                  <c:v>10.170500000000001</c:v>
                </c:pt>
                <c:pt idx="15113" formatCode="General">
                  <c:v>10.171099999999999</c:v>
                </c:pt>
                <c:pt idx="15114" formatCode="General">
                  <c:v>10.171799999999999</c:v>
                </c:pt>
                <c:pt idx="15115" formatCode="General">
                  <c:v>10.172499999999999</c:v>
                </c:pt>
                <c:pt idx="15116" formatCode="General">
                  <c:v>10.1731</c:v>
                </c:pt>
                <c:pt idx="15117" formatCode="General">
                  <c:v>10.1738</c:v>
                </c:pt>
                <c:pt idx="15118" formatCode="General">
                  <c:v>10.1745</c:v>
                </c:pt>
                <c:pt idx="15119" formatCode="General">
                  <c:v>10.1752</c:v>
                </c:pt>
                <c:pt idx="15120" formatCode="General">
                  <c:v>10.175800000000001</c:v>
                </c:pt>
                <c:pt idx="15121" formatCode="General">
                  <c:v>10.176500000000001</c:v>
                </c:pt>
                <c:pt idx="15122" formatCode="General">
                  <c:v>10.177199999999999</c:v>
                </c:pt>
                <c:pt idx="15123" formatCode="General">
                  <c:v>10.177899999999999</c:v>
                </c:pt>
                <c:pt idx="15124" formatCode="General">
                  <c:v>10.1785</c:v>
                </c:pt>
                <c:pt idx="15125" formatCode="General">
                  <c:v>10.1792</c:v>
                </c:pt>
                <c:pt idx="15126" formatCode="General">
                  <c:v>10.1799</c:v>
                </c:pt>
                <c:pt idx="15127" formatCode="General">
                  <c:v>10.1805</c:v>
                </c:pt>
                <c:pt idx="15128" formatCode="General">
                  <c:v>10.1812</c:v>
                </c:pt>
                <c:pt idx="15129" formatCode="General">
                  <c:v>10.181900000000001</c:v>
                </c:pt>
                <c:pt idx="15130" formatCode="General">
                  <c:v>10.182600000000001</c:v>
                </c:pt>
                <c:pt idx="15131" formatCode="General">
                  <c:v>10.183199999999999</c:v>
                </c:pt>
                <c:pt idx="15132" formatCode="General">
                  <c:v>10.1839</c:v>
                </c:pt>
                <c:pt idx="15133" formatCode="General">
                  <c:v>10.1846</c:v>
                </c:pt>
                <c:pt idx="15134" formatCode="General">
                  <c:v>10.1853</c:v>
                </c:pt>
                <c:pt idx="15135" formatCode="General">
                  <c:v>10.1859</c:v>
                </c:pt>
                <c:pt idx="15136" formatCode="General">
                  <c:v>10.1866</c:v>
                </c:pt>
                <c:pt idx="15137" formatCode="General">
                  <c:v>10.1873</c:v>
                </c:pt>
                <c:pt idx="15138" formatCode="General">
                  <c:v>10.188000000000001</c:v>
                </c:pt>
                <c:pt idx="15139" formatCode="General">
                  <c:v>10.188599999999999</c:v>
                </c:pt>
                <c:pt idx="15140" formatCode="General">
                  <c:v>10.189299999999999</c:v>
                </c:pt>
                <c:pt idx="15141" formatCode="General">
                  <c:v>10.19</c:v>
                </c:pt>
                <c:pt idx="15142" formatCode="General">
                  <c:v>10.1906</c:v>
                </c:pt>
                <c:pt idx="15143" formatCode="General">
                  <c:v>10.1913</c:v>
                </c:pt>
                <c:pt idx="15144" formatCode="General">
                  <c:v>10.192</c:v>
                </c:pt>
                <c:pt idx="15145" formatCode="General">
                  <c:v>10.1927</c:v>
                </c:pt>
                <c:pt idx="15146" formatCode="General">
                  <c:v>10.193300000000001</c:v>
                </c:pt>
                <c:pt idx="15147" formatCode="General">
                  <c:v>10.194000000000001</c:v>
                </c:pt>
                <c:pt idx="15148" formatCode="General">
                  <c:v>10.194699999999999</c:v>
                </c:pt>
                <c:pt idx="15149" formatCode="General">
                  <c:v>10.195399999999999</c:v>
                </c:pt>
                <c:pt idx="15150" formatCode="General">
                  <c:v>10.196</c:v>
                </c:pt>
                <c:pt idx="15151" formatCode="General">
                  <c:v>10.1967</c:v>
                </c:pt>
                <c:pt idx="15152" formatCode="General">
                  <c:v>10.1974</c:v>
                </c:pt>
                <c:pt idx="15153" formatCode="General">
                  <c:v>10.198</c:v>
                </c:pt>
                <c:pt idx="15154" formatCode="General">
                  <c:v>10.198700000000001</c:v>
                </c:pt>
                <c:pt idx="15155" formatCode="General">
                  <c:v>10.199400000000001</c:v>
                </c:pt>
                <c:pt idx="15156" formatCode="General">
                  <c:v>10.200100000000001</c:v>
                </c:pt>
                <c:pt idx="15157" formatCode="General">
                  <c:v>10.200699999999999</c:v>
                </c:pt>
                <c:pt idx="15158" formatCode="General">
                  <c:v>10.2014</c:v>
                </c:pt>
                <c:pt idx="15159" formatCode="General">
                  <c:v>10.2021</c:v>
                </c:pt>
                <c:pt idx="15160" formatCode="General">
                  <c:v>10.2028</c:v>
                </c:pt>
                <c:pt idx="15161" formatCode="General">
                  <c:v>10.2034</c:v>
                </c:pt>
                <c:pt idx="15162" formatCode="General">
                  <c:v>10.2041</c:v>
                </c:pt>
                <c:pt idx="15163" formatCode="General">
                  <c:v>10.204800000000001</c:v>
                </c:pt>
                <c:pt idx="15164" formatCode="General">
                  <c:v>10.205399999999999</c:v>
                </c:pt>
                <c:pt idx="15165" formatCode="General">
                  <c:v>10.206099999999999</c:v>
                </c:pt>
                <c:pt idx="15166" formatCode="General">
                  <c:v>10.206799999999999</c:v>
                </c:pt>
                <c:pt idx="15167" formatCode="General">
                  <c:v>10.2075</c:v>
                </c:pt>
                <c:pt idx="15168" formatCode="General">
                  <c:v>10.2081</c:v>
                </c:pt>
                <c:pt idx="15169" formatCode="General">
                  <c:v>10.2088</c:v>
                </c:pt>
                <c:pt idx="15170" formatCode="General">
                  <c:v>10.2095</c:v>
                </c:pt>
                <c:pt idx="15171" formatCode="General">
                  <c:v>10.2102</c:v>
                </c:pt>
                <c:pt idx="15172" formatCode="General">
                  <c:v>10.210800000000001</c:v>
                </c:pt>
                <c:pt idx="15173" formatCode="General">
                  <c:v>10.211499999999999</c:v>
                </c:pt>
                <c:pt idx="15174" formatCode="General">
                  <c:v>10.212199999999999</c:v>
                </c:pt>
                <c:pt idx="15175" formatCode="General">
                  <c:v>10.212899999999999</c:v>
                </c:pt>
                <c:pt idx="15176" formatCode="General">
                  <c:v>10.2135</c:v>
                </c:pt>
                <c:pt idx="15177" formatCode="General">
                  <c:v>10.2142</c:v>
                </c:pt>
                <c:pt idx="15178" formatCode="General">
                  <c:v>10.2149</c:v>
                </c:pt>
                <c:pt idx="15179" formatCode="General">
                  <c:v>10.2155</c:v>
                </c:pt>
                <c:pt idx="15180" formatCode="General">
                  <c:v>10.216200000000001</c:v>
                </c:pt>
                <c:pt idx="15181" formatCode="General">
                  <c:v>10.216900000000001</c:v>
                </c:pt>
                <c:pt idx="15182" formatCode="General">
                  <c:v>10.217599999999999</c:v>
                </c:pt>
                <c:pt idx="15183" formatCode="General">
                  <c:v>10.2182</c:v>
                </c:pt>
                <c:pt idx="15184" formatCode="General">
                  <c:v>10.2189</c:v>
                </c:pt>
                <c:pt idx="15185" formatCode="General">
                  <c:v>10.2196</c:v>
                </c:pt>
                <c:pt idx="15186" formatCode="General">
                  <c:v>10.2203</c:v>
                </c:pt>
                <c:pt idx="15187" formatCode="General">
                  <c:v>10.2209</c:v>
                </c:pt>
                <c:pt idx="15188" formatCode="General">
                  <c:v>10.2216</c:v>
                </c:pt>
                <c:pt idx="15189" formatCode="General">
                  <c:v>10.222300000000001</c:v>
                </c:pt>
                <c:pt idx="15190" formatCode="General">
                  <c:v>10.222899999999999</c:v>
                </c:pt>
                <c:pt idx="15191" formatCode="General">
                  <c:v>10.223599999999999</c:v>
                </c:pt>
                <c:pt idx="15192" formatCode="General">
                  <c:v>10.224299999999999</c:v>
                </c:pt>
                <c:pt idx="15193" formatCode="General">
                  <c:v>10.225</c:v>
                </c:pt>
                <c:pt idx="15194" formatCode="General">
                  <c:v>10.2256</c:v>
                </c:pt>
                <c:pt idx="15195" formatCode="General">
                  <c:v>10.2263</c:v>
                </c:pt>
                <c:pt idx="15196" formatCode="General">
                  <c:v>10.227</c:v>
                </c:pt>
                <c:pt idx="15197" formatCode="General">
                  <c:v>10.2277</c:v>
                </c:pt>
                <c:pt idx="15198" formatCode="General">
                  <c:v>10.228300000000001</c:v>
                </c:pt>
                <c:pt idx="15199" formatCode="General">
                  <c:v>10.228999999999999</c:v>
                </c:pt>
                <c:pt idx="15200" formatCode="General">
                  <c:v>10.229699999999999</c:v>
                </c:pt>
                <c:pt idx="15201" formatCode="General">
                  <c:v>10.230399999999999</c:v>
                </c:pt>
                <c:pt idx="15202" formatCode="General">
                  <c:v>10.231</c:v>
                </c:pt>
                <c:pt idx="15203" formatCode="General">
                  <c:v>10.2317</c:v>
                </c:pt>
                <c:pt idx="15204" formatCode="General">
                  <c:v>10.2324</c:v>
                </c:pt>
                <c:pt idx="15205" formatCode="General">
                  <c:v>10.233000000000001</c:v>
                </c:pt>
                <c:pt idx="15206" formatCode="General">
                  <c:v>10.233700000000001</c:v>
                </c:pt>
                <c:pt idx="15207" formatCode="General">
                  <c:v>10.234400000000001</c:v>
                </c:pt>
                <c:pt idx="15208" formatCode="General">
                  <c:v>10.235099999999999</c:v>
                </c:pt>
                <c:pt idx="15209" formatCode="General">
                  <c:v>10.2357</c:v>
                </c:pt>
                <c:pt idx="15210" formatCode="General">
                  <c:v>10.2364</c:v>
                </c:pt>
                <c:pt idx="15211" formatCode="General">
                  <c:v>10.2371</c:v>
                </c:pt>
                <c:pt idx="15212" formatCode="General">
                  <c:v>10.2378</c:v>
                </c:pt>
                <c:pt idx="15213" formatCode="General">
                  <c:v>10.2384</c:v>
                </c:pt>
                <c:pt idx="15214" formatCode="General">
                  <c:v>10.239100000000001</c:v>
                </c:pt>
                <c:pt idx="15215" formatCode="General">
                  <c:v>10.239800000000001</c:v>
                </c:pt>
                <c:pt idx="15216" formatCode="General">
                  <c:v>10.240399999999999</c:v>
                </c:pt>
                <c:pt idx="15217" formatCode="General">
                  <c:v>10.241099999999999</c:v>
                </c:pt>
                <c:pt idx="15218" formatCode="General">
                  <c:v>10.2418</c:v>
                </c:pt>
                <c:pt idx="15219" formatCode="General">
                  <c:v>10.2425</c:v>
                </c:pt>
                <c:pt idx="15220" formatCode="General">
                  <c:v>10.2431</c:v>
                </c:pt>
                <c:pt idx="15221" formatCode="General">
                  <c:v>10.2438</c:v>
                </c:pt>
                <c:pt idx="15222" formatCode="General">
                  <c:v>10.2445</c:v>
                </c:pt>
                <c:pt idx="15223" formatCode="General">
                  <c:v>10.245200000000001</c:v>
                </c:pt>
                <c:pt idx="15224" formatCode="General">
                  <c:v>10.245799999999999</c:v>
                </c:pt>
                <c:pt idx="15225" formatCode="General">
                  <c:v>10.246499999999999</c:v>
                </c:pt>
                <c:pt idx="15226" formatCode="General">
                  <c:v>10.247199999999999</c:v>
                </c:pt>
                <c:pt idx="15227" formatCode="General">
                  <c:v>10.2478</c:v>
                </c:pt>
                <c:pt idx="15228" formatCode="General">
                  <c:v>10.2485</c:v>
                </c:pt>
                <c:pt idx="15229" formatCode="General">
                  <c:v>10.2492</c:v>
                </c:pt>
                <c:pt idx="15230" formatCode="General">
                  <c:v>10.2499</c:v>
                </c:pt>
                <c:pt idx="15231" formatCode="General">
                  <c:v>10.250500000000001</c:v>
                </c:pt>
                <c:pt idx="15232" formatCode="General">
                  <c:v>10.251200000000001</c:v>
                </c:pt>
                <c:pt idx="15233" formatCode="General">
                  <c:v>10.251899999999999</c:v>
                </c:pt>
                <c:pt idx="15234" formatCode="General">
                  <c:v>10.252599999999999</c:v>
                </c:pt>
                <c:pt idx="15235" formatCode="General">
                  <c:v>10.2532</c:v>
                </c:pt>
                <c:pt idx="15236" formatCode="General">
                  <c:v>10.2539</c:v>
                </c:pt>
                <c:pt idx="15237" formatCode="General">
                  <c:v>10.2546</c:v>
                </c:pt>
                <c:pt idx="15238" formatCode="General">
                  <c:v>10.2553</c:v>
                </c:pt>
                <c:pt idx="15239" formatCode="General">
                  <c:v>10.2559</c:v>
                </c:pt>
                <c:pt idx="15240" formatCode="General">
                  <c:v>10.256600000000001</c:v>
                </c:pt>
                <c:pt idx="15241" formatCode="General">
                  <c:v>10.257300000000001</c:v>
                </c:pt>
                <c:pt idx="15242" formatCode="General">
                  <c:v>10.257899999999999</c:v>
                </c:pt>
                <c:pt idx="15243" formatCode="General">
                  <c:v>10.258599999999999</c:v>
                </c:pt>
                <c:pt idx="15244" formatCode="General">
                  <c:v>10.2593</c:v>
                </c:pt>
                <c:pt idx="15245" formatCode="General">
                  <c:v>10.26</c:v>
                </c:pt>
                <c:pt idx="15246" formatCode="General">
                  <c:v>10.2606</c:v>
                </c:pt>
                <c:pt idx="15247" formatCode="General">
                  <c:v>10.2613</c:v>
                </c:pt>
                <c:pt idx="15248" formatCode="General">
                  <c:v>10.262</c:v>
                </c:pt>
                <c:pt idx="15249" formatCode="General">
                  <c:v>10.262700000000001</c:v>
                </c:pt>
                <c:pt idx="15250" formatCode="General">
                  <c:v>10.263299999999999</c:v>
                </c:pt>
                <c:pt idx="15251" formatCode="General">
                  <c:v>10.263999999999999</c:v>
                </c:pt>
                <c:pt idx="15252" formatCode="General">
                  <c:v>10.264699999999999</c:v>
                </c:pt>
                <c:pt idx="15253" formatCode="General">
                  <c:v>10.2653</c:v>
                </c:pt>
                <c:pt idx="15254" formatCode="General">
                  <c:v>10.266</c:v>
                </c:pt>
                <c:pt idx="15255" formatCode="General">
                  <c:v>10.2667</c:v>
                </c:pt>
                <c:pt idx="15256" formatCode="General">
                  <c:v>10.2674</c:v>
                </c:pt>
                <c:pt idx="15257" formatCode="General">
                  <c:v>10.268000000000001</c:v>
                </c:pt>
                <c:pt idx="15258" formatCode="General">
                  <c:v>10.268700000000001</c:v>
                </c:pt>
                <c:pt idx="15259" formatCode="General">
                  <c:v>10.269399999999999</c:v>
                </c:pt>
                <c:pt idx="15260" formatCode="General">
                  <c:v>10.270099999999999</c:v>
                </c:pt>
                <c:pt idx="15261" formatCode="General">
                  <c:v>10.2707</c:v>
                </c:pt>
                <c:pt idx="15262" formatCode="General">
                  <c:v>10.2714</c:v>
                </c:pt>
                <c:pt idx="15263" formatCode="General">
                  <c:v>10.2721</c:v>
                </c:pt>
                <c:pt idx="15264" formatCode="General">
                  <c:v>10.2728</c:v>
                </c:pt>
                <c:pt idx="15265" formatCode="General">
                  <c:v>10.273400000000001</c:v>
                </c:pt>
                <c:pt idx="15266" formatCode="General">
                  <c:v>10.274100000000001</c:v>
                </c:pt>
                <c:pt idx="15267" formatCode="General">
                  <c:v>10.274800000000001</c:v>
                </c:pt>
                <c:pt idx="15268" formatCode="General">
                  <c:v>10.275399999999999</c:v>
                </c:pt>
                <c:pt idx="15269" formatCode="General">
                  <c:v>10.2761</c:v>
                </c:pt>
                <c:pt idx="15270" formatCode="General">
                  <c:v>10.2768</c:v>
                </c:pt>
                <c:pt idx="15271" formatCode="General">
                  <c:v>10.2775</c:v>
                </c:pt>
                <c:pt idx="15272" formatCode="General">
                  <c:v>10.2781</c:v>
                </c:pt>
                <c:pt idx="15273" formatCode="General">
                  <c:v>10.2788</c:v>
                </c:pt>
                <c:pt idx="15274" formatCode="General">
                  <c:v>10.279500000000001</c:v>
                </c:pt>
                <c:pt idx="15275" formatCode="General">
                  <c:v>10.280200000000001</c:v>
                </c:pt>
                <c:pt idx="15276" formatCode="General">
                  <c:v>10.280799999999999</c:v>
                </c:pt>
                <c:pt idx="15277" formatCode="General">
                  <c:v>10.281499999999999</c:v>
                </c:pt>
                <c:pt idx="15278" formatCode="General">
                  <c:v>10.2822</c:v>
                </c:pt>
                <c:pt idx="15279" formatCode="General">
                  <c:v>10.2828</c:v>
                </c:pt>
                <c:pt idx="15280" formatCode="General">
                  <c:v>10.2835</c:v>
                </c:pt>
                <c:pt idx="15281" formatCode="General">
                  <c:v>10.2842</c:v>
                </c:pt>
                <c:pt idx="15282" formatCode="General">
                  <c:v>10.2849</c:v>
                </c:pt>
                <c:pt idx="15283" formatCode="General">
                  <c:v>10.285500000000001</c:v>
                </c:pt>
                <c:pt idx="15284" formatCode="General">
                  <c:v>10.286199999999999</c:v>
                </c:pt>
                <c:pt idx="15285" formatCode="General">
                  <c:v>10.286899999999999</c:v>
                </c:pt>
                <c:pt idx="15286" formatCode="General">
                  <c:v>10.287599999999999</c:v>
                </c:pt>
                <c:pt idx="15287" formatCode="General">
                  <c:v>10.2882</c:v>
                </c:pt>
                <c:pt idx="15288" formatCode="General">
                  <c:v>10.2889</c:v>
                </c:pt>
                <c:pt idx="15289" formatCode="General">
                  <c:v>10.2896</c:v>
                </c:pt>
                <c:pt idx="15290" formatCode="General">
                  <c:v>10.2902</c:v>
                </c:pt>
                <c:pt idx="15291" formatCode="General">
                  <c:v>10.290900000000001</c:v>
                </c:pt>
                <c:pt idx="15292" formatCode="General">
                  <c:v>10.291600000000001</c:v>
                </c:pt>
                <c:pt idx="15293" formatCode="General">
                  <c:v>10.292299999999999</c:v>
                </c:pt>
                <c:pt idx="15294" formatCode="General">
                  <c:v>10.292899999999999</c:v>
                </c:pt>
                <c:pt idx="15295" formatCode="General">
                  <c:v>10.2936</c:v>
                </c:pt>
                <c:pt idx="15296" formatCode="General">
                  <c:v>10.2943</c:v>
                </c:pt>
                <c:pt idx="15297" formatCode="General">
                  <c:v>10.295</c:v>
                </c:pt>
                <c:pt idx="15298" formatCode="General">
                  <c:v>10.2956</c:v>
                </c:pt>
                <c:pt idx="15299" formatCode="General">
                  <c:v>10.2963</c:v>
                </c:pt>
                <c:pt idx="15300" formatCode="General">
                  <c:v>10.297000000000001</c:v>
                </c:pt>
                <c:pt idx="15301" formatCode="General">
                  <c:v>10.297700000000001</c:v>
                </c:pt>
                <c:pt idx="15302" formatCode="General">
                  <c:v>10.298299999999999</c:v>
                </c:pt>
                <c:pt idx="15303" formatCode="General">
                  <c:v>10.298999999999999</c:v>
                </c:pt>
                <c:pt idx="15304" formatCode="General">
                  <c:v>10.2997</c:v>
                </c:pt>
                <c:pt idx="15305" formatCode="General">
                  <c:v>10.3003</c:v>
                </c:pt>
                <c:pt idx="15306" formatCode="General">
                  <c:v>10.301</c:v>
                </c:pt>
                <c:pt idx="15307" formatCode="General">
                  <c:v>10.3017</c:v>
                </c:pt>
                <c:pt idx="15308" formatCode="General">
                  <c:v>10.3024</c:v>
                </c:pt>
                <c:pt idx="15309" formatCode="General">
                  <c:v>10.303000000000001</c:v>
                </c:pt>
                <c:pt idx="15310" formatCode="General">
                  <c:v>10.303699999999999</c:v>
                </c:pt>
                <c:pt idx="15311" formatCode="General">
                  <c:v>10.304399999999999</c:v>
                </c:pt>
                <c:pt idx="15312" formatCode="General">
                  <c:v>10.305099999999999</c:v>
                </c:pt>
                <c:pt idx="15313" formatCode="General">
                  <c:v>10.3057</c:v>
                </c:pt>
                <c:pt idx="15314" formatCode="General">
                  <c:v>10.3064</c:v>
                </c:pt>
                <c:pt idx="15315" formatCode="General">
                  <c:v>10.3071</c:v>
                </c:pt>
                <c:pt idx="15316" formatCode="General">
                  <c:v>10.307700000000001</c:v>
                </c:pt>
                <c:pt idx="15317" formatCode="General">
                  <c:v>10.308400000000001</c:v>
                </c:pt>
                <c:pt idx="15318" formatCode="General">
                  <c:v>10.309100000000001</c:v>
                </c:pt>
                <c:pt idx="15319" formatCode="General">
                  <c:v>10.309799999999999</c:v>
                </c:pt>
                <c:pt idx="15320" formatCode="General">
                  <c:v>10.3104</c:v>
                </c:pt>
                <c:pt idx="15321" formatCode="General">
                  <c:v>10.3111</c:v>
                </c:pt>
                <c:pt idx="15322" formatCode="General">
                  <c:v>10.3118</c:v>
                </c:pt>
                <c:pt idx="15323" formatCode="General">
                  <c:v>10.3125</c:v>
                </c:pt>
                <c:pt idx="15324" formatCode="General">
                  <c:v>10.3131</c:v>
                </c:pt>
                <c:pt idx="15325" formatCode="General">
                  <c:v>10.313800000000001</c:v>
                </c:pt>
                <c:pt idx="15326" formatCode="General">
                  <c:v>10.314500000000001</c:v>
                </c:pt>
                <c:pt idx="15327" formatCode="General">
                  <c:v>10.315099999999999</c:v>
                </c:pt>
                <c:pt idx="15328" formatCode="General">
                  <c:v>10.315799999999999</c:v>
                </c:pt>
                <c:pt idx="15329" formatCode="General">
                  <c:v>10.3165</c:v>
                </c:pt>
                <c:pt idx="15330" formatCode="General">
                  <c:v>10.3172</c:v>
                </c:pt>
                <c:pt idx="15331" formatCode="General">
                  <c:v>10.3178</c:v>
                </c:pt>
                <c:pt idx="15332" formatCode="General">
                  <c:v>10.3185</c:v>
                </c:pt>
                <c:pt idx="15333" formatCode="General">
                  <c:v>10.3192</c:v>
                </c:pt>
                <c:pt idx="15334" formatCode="General">
                  <c:v>10.319900000000001</c:v>
                </c:pt>
                <c:pt idx="15335" formatCode="General">
                  <c:v>10.320499999999999</c:v>
                </c:pt>
                <c:pt idx="15336" formatCode="General">
                  <c:v>10.321199999999999</c:v>
                </c:pt>
                <c:pt idx="15337" formatCode="General">
                  <c:v>10.321899999999999</c:v>
                </c:pt>
                <c:pt idx="15338" formatCode="General">
                  <c:v>10.3226</c:v>
                </c:pt>
                <c:pt idx="15339" formatCode="General">
                  <c:v>10.3232</c:v>
                </c:pt>
                <c:pt idx="15340" formatCode="General">
                  <c:v>10.3239</c:v>
                </c:pt>
                <c:pt idx="15341" formatCode="General">
                  <c:v>10.3246</c:v>
                </c:pt>
                <c:pt idx="15342" formatCode="General">
                  <c:v>10.325200000000001</c:v>
                </c:pt>
                <c:pt idx="15343" formatCode="General">
                  <c:v>10.325900000000001</c:v>
                </c:pt>
                <c:pt idx="15344" formatCode="General">
                  <c:v>10.326599999999999</c:v>
                </c:pt>
                <c:pt idx="15345" formatCode="General">
                  <c:v>10.327299999999999</c:v>
                </c:pt>
                <c:pt idx="15346" formatCode="General">
                  <c:v>10.3279</c:v>
                </c:pt>
                <c:pt idx="15347" formatCode="General">
                  <c:v>10.3286</c:v>
                </c:pt>
                <c:pt idx="15348" formatCode="General">
                  <c:v>10.3293</c:v>
                </c:pt>
                <c:pt idx="15349" formatCode="General">
                  <c:v>10.33</c:v>
                </c:pt>
                <c:pt idx="15350" formatCode="General">
                  <c:v>10.3306</c:v>
                </c:pt>
                <c:pt idx="15351" formatCode="General">
                  <c:v>10.331300000000001</c:v>
                </c:pt>
                <c:pt idx="15352" formatCode="General">
                  <c:v>10.332000000000001</c:v>
                </c:pt>
                <c:pt idx="15353" formatCode="General">
                  <c:v>10.332599999999999</c:v>
                </c:pt>
                <c:pt idx="15354" formatCode="General">
                  <c:v>10.333299999999999</c:v>
                </c:pt>
                <c:pt idx="15355" formatCode="General">
                  <c:v>10.334</c:v>
                </c:pt>
                <c:pt idx="15356" formatCode="General">
                  <c:v>10.3347</c:v>
                </c:pt>
                <c:pt idx="15357" formatCode="General">
                  <c:v>10.3353</c:v>
                </c:pt>
                <c:pt idx="15358" formatCode="General">
                  <c:v>10.336</c:v>
                </c:pt>
                <c:pt idx="15359" formatCode="General">
                  <c:v>10.3367</c:v>
                </c:pt>
                <c:pt idx="15360" formatCode="General">
                  <c:v>10.337400000000001</c:v>
                </c:pt>
                <c:pt idx="15361" formatCode="General">
                  <c:v>10.337999999999999</c:v>
                </c:pt>
                <c:pt idx="15362" formatCode="General">
                  <c:v>10.338699999999999</c:v>
                </c:pt>
                <c:pt idx="15363" formatCode="General">
                  <c:v>10.339399999999999</c:v>
                </c:pt>
                <c:pt idx="15364" formatCode="General">
                  <c:v>10.3401</c:v>
                </c:pt>
                <c:pt idx="15365" formatCode="General">
                  <c:v>10.3407</c:v>
                </c:pt>
                <c:pt idx="15366" formatCode="General">
                  <c:v>10.3414</c:v>
                </c:pt>
                <c:pt idx="15367" formatCode="General">
                  <c:v>10.3421</c:v>
                </c:pt>
                <c:pt idx="15368" formatCode="General">
                  <c:v>10.342700000000001</c:v>
                </c:pt>
                <c:pt idx="15369" formatCode="General">
                  <c:v>10.343400000000001</c:v>
                </c:pt>
                <c:pt idx="15370" formatCode="General">
                  <c:v>10.344099999999999</c:v>
                </c:pt>
                <c:pt idx="15371" formatCode="General">
                  <c:v>10.344799999999999</c:v>
                </c:pt>
                <c:pt idx="15372" formatCode="General">
                  <c:v>10.3454</c:v>
                </c:pt>
                <c:pt idx="15373" formatCode="General">
                  <c:v>10.3461</c:v>
                </c:pt>
                <c:pt idx="15374" formatCode="General">
                  <c:v>10.3468</c:v>
                </c:pt>
                <c:pt idx="15375" formatCode="General">
                  <c:v>10.3475</c:v>
                </c:pt>
                <c:pt idx="15376" formatCode="General">
                  <c:v>10.348100000000001</c:v>
                </c:pt>
                <c:pt idx="15377" formatCode="General">
                  <c:v>10.348800000000001</c:v>
                </c:pt>
                <c:pt idx="15378" formatCode="General">
                  <c:v>10.349500000000001</c:v>
                </c:pt>
                <c:pt idx="15379" formatCode="General">
                  <c:v>10.350099999999999</c:v>
                </c:pt>
                <c:pt idx="15380" formatCode="General">
                  <c:v>10.3508</c:v>
                </c:pt>
                <c:pt idx="15381" formatCode="General">
                  <c:v>10.3515</c:v>
                </c:pt>
                <c:pt idx="15382" formatCode="General">
                  <c:v>10.3522</c:v>
                </c:pt>
                <c:pt idx="15383" formatCode="General">
                  <c:v>10.3528</c:v>
                </c:pt>
                <c:pt idx="15384" formatCode="General">
                  <c:v>10.3535</c:v>
                </c:pt>
                <c:pt idx="15385" formatCode="General">
                  <c:v>10.354200000000001</c:v>
                </c:pt>
                <c:pt idx="15386" formatCode="General">
                  <c:v>10.354900000000001</c:v>
                </c:pt>
                <c:pt idx="15387" formatCode="General">
                  <c:v>10.355499999999999</c:v>
                </c:pt>
                <c:pt idx="15388" formatCode="General">
                  <c:v>10.356199999999999</c:v>
                </c:pt>
                <c:pt idx="15389" formatCode="General">
                  <c:v>10.3569</c:v>
                </c:pt>
                <c:pt idx="15390" formatCode="General">
                  <c:v>10.3575</c:v>
                </c:pt>
                <c:pt idx="15391" formatCode="General">
                  <c:v>10.3582</c:v>
                </c:pt>
                <c:pt idx="15392" formatCode="General">
                  <c:v>10.3589</c:v>
                </c:pt>
                <c:pt idx="15393" formatCode="General">
                  <c:v>10.3596</c:v>
                </c:pt>
                <c:pt idx="15394" formatCode="General">
                  <c:v>10.360200000000001</c:v>
                </c:pt>
                <c:pt idx="15395" formatCode="General">
                  <c:v>10.360900000000001</c:v>
                </c:pt>
                <c:pt idx="15396" formatCode="General">
                  <c:v>10.361599999999999</c:v>
                </c:pt>
                <c:pt idx="15397" formatCode="General">
                  <c:v>10.362299999999999</c:v>
                </c:pt>
                <c:pt idx="15398" formatCode="General">
                  <c:v>10.3629</c:v>
                </c:pt>
                <c:pt idx="15399" formatCode="General">
                  <c:v>10.3636</c:v>
                </c:pt>
                <c:pt idx="15400" formatCode="General">
                  <c:v>10.3643</c:v>
                </c:pt>
                <c:pt idx="15401" formatCode="General">
                  <c:v>10.365</c:v>
                </c:pt>
                <c:pt idx="15402" formatCode="General">
                  <c:v>10.365600000000001</c:v>
                </c:pt>
                <c:pt idx="15403" formatCode="General">
                  <c:v>10.366300000000001</c:v>
                </c:pt>
                <c:pt idx="15404" formatCode="General">
                  <c:v>10.367000000000001</c:v>
                </c:pt>
                <c:pt idx="15405" formatCode="General">
                  <c:v>10.367599999999999</c:v>
                </c:pt>
                <c:pt idx="15406" formatCode="General">
                  <c:v>10.3683</c:v>
                </c:pt>
                <c:pt idx="15407" formatCode="General">
                  <c:v>10.369</c:v>
                </c:pt>
                <c:pt idx="15408" formatCode="General">
                  <c:v>10.3697</c:v>
                </c:pt>
                <c:pt idx="15409" formatCode="General">
                  <c:v>10.3703</c:v>
                </c:pt>
                <c:pt idx="15410" formatCode="General">
                  <c:v>10.371</c:v>
                </c:pt>
                <c:pt idx="15411" formatCode="General">
                  <c:v>10.371700000000001</c:v>
                </c:pt>
                <c:pt idx="15412" formatCode="General">
                  <c:v>10.372400000000001</c:v>
                </c:pt>
                <c:pt idx="15413" formatCode="General">
                  <c:v>10.372999999999999</c:v>
                </c:pt>
                <c:pt idx="15414" formatCode="General">
                  <c:v>10.373699999999999</c:v>
                </c:pt>
                <c:pt idx="15415" formatCode="General">
                  <c:v>10.3744</c:v>
                </c:pt>
                <c:pt idx="15416" formatCode="General">
                  <c:v>10.375</c:v>
                </c:pt>
                <c:pt idx="15417" formatCode="General">
                  <c:v>10.3757</c:v>
                </c:pt>
                <c:pt idx="15418" formatCode="General">
                  <c:v>10.3764</c:v>
                </c:pt>
                <c:pt idx="15419" formatCode="General">
                  <c:v>10.3771</c:v>
                </c:pt>
                <c:pt idx="15420" formatCode="General">
                  <c:v>10.377700000000001</c:v>
                </c:pt>
                <c:pt idx="15421" formatCode="General">
                  <c:v>10.378399999999999</c:v>
                </c:pt>
                <c:pt idx="15422" formatCode="General">
                  <c:v>10.379099999999999</c:v>
                </c:pt>
                <c:pt idx="15423" formatCode="General">
                  <c:v>10.379799999999999</c:v>
                </c:pt>
                <c:pt idx="15424" formatCode="General">
                  <c:v>10.3804</c:v>
                </c:pt>
                <c:pt idx="15425" formatCode="General">
                  <c:v>10.3811</c:v>
                </c:pt>
                <c:pt idx="15426" formatCode="General">
                  <c:v>10.3818</c:v>
                </c:pt>
                <c:pt idx="15427" formatCode="General">
                  <c:v>10.3825</c:v>
                </c:pt>
                <c:pt idx="15428" formatCode="General">
                  <c:v>10.383100000000001</c:v>
                </c:pt>
                <c:pt idx="15429" formatCode="General">
                  <c:v>10.383800000000001</c:v>
                </c:pt>
                <c:pt idx="15430" formatCode="General">
                  <c:v>10.384499999999999</c:v>
                </c:pt>
                <c:pt idx="15431" formatCode="General">
                  <c:v>10.3851</c:v>
                </c:pt>
                <c:pt idx="15432" formatCode="General">
                  <c:v>10.3858</c:v>
                </c:pt>
                <c:pt idx="15433" formatCode="General">
                  <c:v>10.3865</c:v>
                </c:pt>
                <c:pt idx="15434" formatCode="General">
                  <c:v>10.3872</c:v>
                </c:pt>
                <c:pt idx="15435" formatCode="General">
                  <c:v>10.3878</c:v>
                </c:pt>
                <c:pt idx="15436" formatCode="General">
                  <c:v>10.388500000000001</c:v>
                </c:pt>
                <c:pt idx="15437" formatCode="General">
                  <c:v>10.389200000000001</c:v>
                </c:pt>
                <c:pt idx="15438" formatCode="General">
                  <c:v>10.389900000000001</c:v>
                </c:pt>
                <c:pt idx="15439" formatCode="General">
                  <c:v>10.390499999999999</c:v>
                </c:pt>
                <c:pt idx="15440" formatCode="General">
                  <c:v>10.3912</c:v>
                </c:pt>
                <c:pt idx="15441" formatCode="General">
                  <c:v>10.3919</c:v>
                </c:pt>
                <c:pt idx="15442" formatCode="General">
                  <c:v>10.3925</c:v>
                </c:pt>
                <c:pt idx="15443" formatCode="General">
                  <c:v>10.3932</c:v>
                </c:pt>
                <c:pt idx="15444" formatCode="General">
                  <c:v>10.3939</c:v>
                </c:pt>
                <c:pt idx="15445" formatCode="General">
                  <c:v>10.394600000000001</c:v>
                </c:pt>
                <c:pt idx="15446" formatCode="General">
                  <c:v>10.395200000000001</c:v>
                </c:pt>
                <c:pt idx="15447" formatCode="General">
                  <c:v>10.395899999999999</c:v>
                </c:pt>
                <c:pt idx="15448" formatCode="General">
                  <c:v>10.396599999999999</c:v>
                </c:pt>
                <c:pt idx="15449" formatCode="General">
                  <c:v>10.3973</c:v>
                </c:pt>
                <c:pt idx="15450" formatCode="General">
                  <c:v>10.3979</c:v>
                </c:pt>
                <c:pt idx="15451" formatCode="General">
                  <c:v>10.3986</c:v>
                </c:pt>
                <c:pt idx="15452" formatCode="General">
                  <c:v>10.3993</c:v>
                </c:pt>
                <c:pt idx="15453" formatCode="General">
                  <c:v>10.399900000000001</c:v>
                </c:pt>
                <c:pt idx="15454" formatCode="General">
                  <c:v>10.400600000000001</c:v>
                </c:pt>
                <c:pt idx="15455" formatCode="General">
                  <c:v>10.401300000000001</c:v>
                </c:pt>
                <c:pt idx="15456" formatCode="General">
                  <c:v>10.401999999999999</c:v>
                </c:pt>
                <c:pt idx="15457" formatCode="General">
                  <c:v>10.4026</c:v>
                </c:pt>
                <c:pt idx="15458" formatCode="General">
                  <c:v>10.4033</c:v>
                </c:pt>
                <c:pt idx="15459" formatCode="General">
                  <c:v>10.404</c:v>
                </c:pt>
                <c:pt idx="15460" formatCode="General">
                  <c:v>10.4047</c:v>
                </c:pt>
                <c:pt idx="15461" formatCode="General">
                  <c:v>10.4053</c:v>
                </c:pt>
                <c:pt idx="15462" formatCode="General">
                  <c:v>10.406000000000001</c:v>
                </c:pt>
                <c:pt idx="15463" formatCode="General">
                  <c:v>10.406700000000001</c:v>
                </c:pt>
                <c:pt idx="15464" formatCode="General">
                  <c:v>10.407400000000001</c:v>
                </c:pt>
                <c:pt idx="15465" formatCode="General">
                  <c:v>10.407999999999999</c:v>
                </c:pt>
                <c:pt idx="15466" formatCode="General">
                  <c:v>10.4087</c:v>
                </c:pt>
                <c:pt idx="15467" formatCode="General">
                  <c:v>10.4094</c:v>
                </c:pt>
                <c:pt idx="15468" formatCode="General">
                  <c:v>10.41</c:v>
                </c:pt>
                <c:pt idx="15469" formatCode="General">
                  <c:v>10.4107</c:v>
                </c:pt>
                <c:pt idx="15470" formatCode="General">
                  <c:v>10.4114</c:v>
                </c:pt>
                <c:pt idx="15471" formatCode="General">
                  <c:v>10.412100000000001</c:v>
                </c:pt>
                <c:pt idx="15472" formatCode="General">
                  <c:v>10.412699999999999</c:v>
                </c:pt>
                <c:pt idx="15473" formatCode="General">
                  <c:v>10.413399999999999</c:v>
                </c:pt>
                <c:pt idx="15474" formatCode="General">
                  <c:v>10.414099999999999</c:v>
                </c:pt>
                <c:pt idx="15475" formatCode="General">
                  <c:v>10.4148</c:v>
                </c:pt>
                <c:pt idx="15476" formatCode="General">
                  <c:v>10.4154</c:v>
                </c:pt>
                <c:pt idx="15477" formatCode="General">
                  <c:v>10.4161</c:v>
                </c:pt>
                <c:pt idx="15478" formatCode="General">
                  <c:v>10.4168</c:v>
                </c:pt>
                <c:pt idx="15479" formatCode="General">
                  <c:v>10.417400000000001</c:v>
                </c:pt>
                <c:pt idx="15480" formatCode="General">
                  <c:v>10.418100000000001</c:v>
                </c:pt>
                <c:pt idx="15481" formatCode="General">
                  <c:v>10.418799999999999</c:v>
                </c:pt>
                <c:pt idx="15482" formatCode="General">
                  <c:v>10.419499999999999</c:v>
                </c:pt>
                <c:pt idx="15483" formatCode="General">
                  <c:v>10.4201</c:v>
                </c:pt>
                <c:pt idx="15484" formatCode="General">
                  <c:v>10.4208</c:v>
                </c:pt>
                <c:pt idx="15485" formatCode="General">
                  <c:v>10.4215</c:v>
                </c:pt>
                <c:pt idx="15486" formatCode="General">
                  <c:v>10.4222</c:v>
                </c:pt>
                <c:pt idx="15487" formatCode="General">
                  <c:v>10.422800000000001</c:v>
                </c:pt>
                <c:pt idx="15488" formatCode="General">
                  <c:v>10.423500000000001</c:v>
                </c:pt>
                <c:pt idx="15489" formatCode="General">
                  <c:v>10.424200000000001</c:v>
                </c:pt>
                <c:pt idx="15490" formatCode="General">
                  <c:v>10.424799999999999</c:v>
                </c:pt>
                <c:pt idx="15491" formatCode="General">
                  <c:v>10.4255</c:v>
                </c:pt>
                <c:pt idx="15492" formatCode="General">
                  <c:v>10.4262</c:v>
                </c:pt>
                <c:pt idx="15493" formatCode="General">
                  <c:v>10.4269</c:v>
                </c:pt>
                <c:pt idx="15494" formatCode="General">
                  <c:v>10.4275</c:v>
                </c:pt>
                <c:pt idx="15495" formatCode="General">
                  <c:v>10.4282</c:v>
                </c:pt>
                <c:pt idx="15496" formatCode="General">
                  <c:v>10.428900000000001</c:v>
                </c:pt>
                <c:pt idx="15497" formatCode="General">
                  <c:v>10.429600000000001</c:v>
                </c:pt>
                <c:pt idx="15498" formatCode="General">
                  <c:v>10.430199999999999</c:v>
                </c:pt>
                <c:pt idx="15499" formatCode="General">
                  <c:v>10.430899999999999</c:v>
                </c:pt>
                <c:pt idx="15500" formatCode="General">
                  <c:v>10.4316</c:v>
                </c:pt>
                <c:pt idx="15501" formatCode="General">
                  <c:v>10.4323</c:v>
                </c:pt>
                <c:pt idx="15502" formatCode="General">
                  <c:v>10.4329</c:v>
                </c:pt>
                <c:pt idx="15503" formatCode="General">
                  <c:v>10.4336</c:v>
                </c:pt>
                <c:pt idx="15504" formatCode="General">
                  <c:v>10.4343</c:v>
                </c:pt>
                <c:pt idx="15505" formatCode="General">
                  <c:v>10.434900000000001</c:v>
                </c:pt>
                <c:pt idx="15506" formatCode="General">
                  <c:v>10.435600000000001</c:v>
                </c:pt>
                <c:pt idx="15507" formatCode="General">
                  <c:v>10.436299999999999</c:v>
                </c:pt>
                <c:pt idx="15508" formatCode="General">
                  <c:v>10.436999999999999</c:v>
                </c:pt>
                <c:pt idx="15509" formatCode="General">
                  <c:v>10.4376</c:v>
                </c:pt>
                <c:pt idx="15510" formatCode="General">
                  <c:v>10.4383</c:v>
                </c:pt>
                <c:pt idx="15511" formatCode="General">
                  <c:v>10.439</c:v>
                </c:pt>
                <c:pt idx="15512" formatCode="General">
                  <c:v>10.4397</c:v>
                </c:pt>
                <c:pt idx="15513" formatCode="General">
                  <c:v>10.440300000000001</c:v>
                </c:pt>
                <c:pt idx="15514" formatCode="General">
                  <c:v>10.441000000000001</c:v>
                </c:pt>
                <c:pt idx="15515" formatCode="General">
                  <c:v>10.441700000000001</c:v>
                </c:pt>
                <c:pt idx="15516" formatCode="General">
                  <c:v>10.442299999999999</c:v>
                </c:pt>
                <c:pt idx="15517" formatCode="General">
                  <c:v>10.443</c:v>
                </c:pt>
                <c:pt idx="15518" formatCode="General">
                  <c:v>10.4437</c:v>
                </c:pt>
                <c:pt idx="15519" formatCode="General">
                  <c:v>10.4444</c:v>
                </c:pt>
                <c:pt idx="15520" formatCode="General">
                  <c:v>10.445</c:v>
                </c:pt>
                <c:pt idx="15521" formatCode="General">
                  <c:v>10.4457</c:v>
                </c:pt>
                <c:pt idx="15522" formatCode="General">
                  <c:v>10.446400000000001</c:v>
                </c:pt>
                <c:pt idx="15523" formatCode="General">
                  <c:v>10.447100000000001</c:v>
                </c:pt>
                <c:pt idx="15524" formatCode="General">
                  <c:v>10.447699999999999</c:v>
                </c:pt>
                <c:pt idx="15525" formatCode="General">
                  <c:v>10.448399999999999</c:v>
                </c:pt>
                <c:pt idx="15526" formatCode="General">
                  <c:v>10.4491</c:v>
                </c:pt>
                <c:pt idx="15527" formatCode="General">
                  <c:v>10.4498</c:v>
                </c:pt>
                <c:pt idx="15528" formatCode="General">
                  <c:v>10.4504</c:v>
                </c:pt>
                <c:pt idx="15529" formatCode="General">
                  <c:v>10.4511</c:v>
                </c:pt>
                <c:pt idx="15530" formatCode="General">
                  <c:v>10.4518</c:v>
                </c:pt>
                <c:pt idx="15531" formatCode="General">
                  <c:v>10.452400000000001</c:v>
                </c:pt>
                <c:pt idx="15532" formatCode="General">
                  <c:v>10.453099999999999</c:v>
                </c:pt>
                <c:pt idx="15533" formatCode="General">
                  <c:v>10.453799999999999</c:v>
                </c:pt>
                <c:pt idx="15534" formatCode="General">
                  <c:v>10.454499999999999</c:v>
                </c:pt>
                <c:pt idx="15535" formatCode="General">
                  <c:v>10.4551</c:v>
                </c:pt>
                <c:pt idx="15536" formatCode="General">
                  <c:v>10.4558</c:v>
                </c:pt>
                <c:pt idx="15537" formatCode="General">
                  <c:v>10.4565</c:v>
                </c:pt>
                <c:pt idx="15538" formatCode="General">
                  <c:v>10.4572</c:v>
                </c:pt>
                <c:pt idx="15539" formatCode="General">
                  <c:v>10.457800000000001</c:v>
                </c:pt>
                <c:pt idx="15540" formatCode="General">
                  <c:v>10.458500000000001</c:v>
                </c:pt>
                <c:pt idx="15541" formatCode="General">
                  <c:v>10.459199999999999</c:v>
                </c:pt>
                <c:pt idx="15542" formatCode="General">
                  <c:v>10.4598</c:v>
                </c:pt>
                <c:pt idx="15543" formatCode="General">
                  <c:v>10.4605</c:v>
                </c:pt>
                <c:pt idx="15544" formatCode="General">
                  <c:v>10.4612</c:v>
                </c:pt>
                <c:pt idx="15545" formatCode="General">
                  <c:v>10.4619</c:v>
                </c:pt>
                <c:pt idx="15546" formatCode="General">
                  <c:v>10.4625</c:v>
                </c:pt>
                <c:pt idx="15547" formatCode="General">
                  <c:v>10.463200000000001</c:v>
                </c:pt>
                <c:pt idx="15548" formatCode="General">
                  <c:v>10.463900000000001</c:v>
                </c:pt>
                <c:pt idx="15549" formatCode="General">
                  <c:v>10.464600000000001</c:v>
                </c:pt>
                <c:pt idx="15550" formatCode="General">
                  <c:v>10.465199999999999</c:v>
                </c:pt>
                <c:pt idx="15551" formatCode="General">
                  <c:v>10.4659</c:v>
                </c:pt>
                <c:pt idx="15552" formatCode="General">
                  <c:v>10.4666</c:v>
                </c:pt>
                <c:pt idx="15553" formatCode="General">
                  <c:v>10.4672</c:v>
                </c:pt>
                <c:pt idx="15554" formatCode="General">
                  <c:v>10.4679</c:v>
                </c:pt>
                <c:pt idx="15555" formatCode="General">
                  <c:v>10.4686</c:v>
                </c:pt>
                <c:pt idx="15556" formatCode="General">
                  <c:v>10.4693</c:v>
                </c:pt>
                <c:pt idx="15557" formatCode="General">
                  <c:v>10.469900000000001</c:v>
                </c:pt>
                <c:pt idx="15558" formatCode="General">
                  <c:v>10.470599999999999</c:v>
                </c:pt>
                <c:pt idx="15559" formatCode="General">
                  <c:v>10.471299999999999</c:v>
                </c:pt>
                <c:pt idx="15560" formatCode="General">
                  <c:v>10.472</c:v>
                </c:pt>
                <c:pt idx="15561" formatCode="General">
                  <c:v>10.4726</c:v>
                </c:pt>
                <c:pt idx="15562" formatCode="General">
                  <c:v>10.4733</c:v>
                </c:pt>
                <c:pt idx="15563" formatCode="General">
                  <c:v>10.474</c:v>
                </c:pt>
                <c:pt idx="15564" formatCode="General">
                  <c:v>10.4747</c:v>
                </c:pt>
                <c:pt idx="15565" formatCode="General">
                  <c:v>10.475300000000001</c:v>
                </c:pt>
                <c:pt idx="15566" formatCode="General">
                  <c:v>10.476000000000001</c:v>
                </c:pt>
                <c:pt idx="15567" formatCode="General">
                  <c:v>10.476699999999999</c:v>
                </c:pt>
                <c:pt idx="15568" formatCode="General">
                  <c:v>10.4773</c:v>
                </c:pt>
                <c:pt idx="15569" formatCode="General">
                  <c:v>10.478</c:v>
                </c:pt>
                <c:pt idx="15570" formatCode="General">
                  <c:v>10.4787</c:v>
                </c:pt>
                <c:pt idx="15571" formatCode="General">
                  <c:v>10.4794</c:v>
                </c:pt>
                <c:pt idx="15572" formatCode="General">
                  <c:v>10.48</c:v>
                </c:pt>
                <c:pt idx="15573" formatCode="General">
                  <c:v>10.480700000000001</c:v>
                </c:pt>
                <c:pt idx="15574" formatCode="General">
                  <c:v>10.481400000000001</c:v>
                </c:pt>
                <c:pt idx="15575" formatCode="General">
                  <c:v>10.482100000000001</c:v>
                </c:pt>
                <c:pt idx="15576" formatCode="General">
                  <c:v>10.482699999999999</c:v>
                </c:pt>
                <c:pt idx="15577" formatCode="General">
                  <c:v>10.4834</c:v>
                </c:pt>
                <c:pt idx="15578" formatCode="General">
                  <c:v>10.4841</c:v>
                </c:pt>
                <c:pt idx="15579" formatCode="General">
                  <c:v>10.4847</c:v>
                </c:pt>
                <c:pt idx="15580" formatCode="General">
                  <c:v>10.4854</c:v>
                </c:pt>
                <c:pt idx="15581" formatCode="General">
                  <c:v>10.4861</c:v>
                </c:pt>
                <c:pt idx="15582" formatCode="General">
                  <c:v>10.486800000000001</c:v>
                </c:pt>
                <c:pt idx="15583" formatCode="General">
                  <c:v>10.487399999999999</c:v>
                </c:pt>
                <c:pt idx="15584" formatCode="General">
                  <c:v>10.488099999999999</c:v>
                </c:pt>
                <c:pt idx="15585" formatCode="General">
                  <c:v>10.488799999999999</c:v>
                </c:pt>
                <c:pt idx="15586" formatCode="General">
                  <c:v>10.4895</c:v>
                </c:pt>
                <c:pt idx="15587" formatCode="General">
                  <c:v>10.4901</c:v>
                </c:pt>
                <c:pt idx="15588" formatCode="General">
                  <c:v>10.4908</c:v>
                </c:pt>
                <c:pt idx="15589" formatCode="General">
                  <c:v>10.4915</c:v>
                </c:pt>
                <c:pt idx="15590" formatCode="General">
                  <c:v>10.4922</c:v>
                </c:pt>
                <c:pt idx="15591" formatCode="General">
                  <c:v>10.492800000000001</c:v>
                </c:pt>
                <c:pt idx="15592" formatCode="General">
                  <c:v>10.493499999999999</c:v>
                </c:pt>
                <c:pt idx="15593" formatCode="General">
                  <c:v>10.494199999999999</c:v>
                </c:pt>
                <c:pt idx="15594" formatCode="General">
                  <c:v>10.4948</c:v>
                </c:pt>
                <c:pt idx="15595" formatCode="General">
                  <c:v>10.4955</c:v>
                </c:pt>
                <c:pt idx="15596" formatCode="General">
                  <c:v>10.4962</c:v>
                </c:pt>
                <c:pt idx="15597" formatCode="General">
                  <c:v>10.4969</c:v>
                </c:pt>
                <c:pt idx="15598" formatCode="General">
                  <c:v>10.4975</c:v>
                </c:pt>
                <c:pt idx="15599" formatCode="General">
                  <c:v>10.498200000000001</c:v>
                </c:pt>
                <c:pt idx="15600" formatCode="General">
                  <c:v>10.498900000000001</c:v>
                </c:pt>
                <c:pt idx="15601" formatCode="General">
                  <c:v>10.499599999999999</c:v>
                </c:pt>
                <c:pt idx="15602" formatCode="General">
                  <c:v>10.5002</c:v>
                </c:pt>
                <c:pt idx="15603" formatCode="General">
                  <c:v>10.5009</c:v>
                </c:pt>
                <c:pt idx="15604" formatCode="General">
                  <c:v>10.5016</c:v>
                </c:pt>
                <c:pt idx="15605" formatCode="General">
                  <c:v>10.5022</c:v>
                </c:pt>
                <c:pt idx="15606" formatCode="General">
                  <c:v>10.5029</c:v>
                </c:pt>
                <c:pt idx="15607" formatCode="General">
                  <c:v>10.5036</c:v>
                </c:pt>
                <c:pt idx="15608" formatCode="General">
                  <c:v>10.504300000000001</c:v>
                </c:pt>
                <c:pt idx="15609" formatCode="General">
                  <c:v>10.504899999999999</c:v>
                </c:pt>
                <c:pt idx="15610" formatCode="General">
                  <c:v>10.505599999999999</c:v>
                </c:pt>
                <c:pt idx="15611" formatCode="General">
                  <c:v>10.5063</c:v>
                </c:pt>
                <c:pt idx="15612" formatCode="General">
                  <c:v>10.507</c:v>
                </c:pt>
                <c:pt idx="15613" formatCode="General">
                  <c:v>10.5076</c:v>
                </c:pt>
                <c:pt idx="15614" formatCode="General">
                  <c:v>10.5083</c:v>
                </c:pt>
                <c:pt idx="15615" formatCode="General">
                  <c:v>10.509</c:v>
                </c:pt>
                <c:pt idx="15616" formatCode="General">
                  <c:v>10.509600000000001</c:v>
                </c:pt>
                <c:pt idx="15617" formatCode="General">
                  <c:v>10.510300000000001</c:v>
                </c:pt>
                <c:pt idx="15618" formatCode="General">
                  <c:v>10.510999999999999</c:v>
                </c:pt>
                <c:pt idx="15619" formatCode="General">
                  <c:v>10.511699999999999</c:v>
                </c:pt>
                <c:pt idx="15620" formatCode="General">
                  <c:v>10.5123</c:v>
                </c:pt>
                <c:pt idx="15621" formatCode="General">
                  <c:v>10.513</c:v>
                </c:pt>
                <c:pt idx="15622" formatCode="General">
                  <c:v>10.5137</c:v>
                </c:pt>
                <c:pt idx="15623" formatCode="General">
                  <c:v>10.5144</c:v>
                </c:pt>
                <c:pt idx="15624" formatCode="General">
                  <c:v>10.515000000000001</c:v>
                </c:pt>
                <c:pt idx="15625" formatCode="General">
                  <c:v>10.515700000000001</c:v>
                </c:pt>
                <c:pt idx="15626" formatCode="General">
                  <c:v>10.516400000000001</c:v>
                </c:pt>
                <c:pt idx="15627" formatCode="General">
                  <c:v>10.517099999999999</c:v>
                </c:pt>
                <c:pt idx="15628" formatCode="General">
                  <c:v>10.5177</c:v>
                </c:pt>
                <c:pt idx="15629" formatCode="General">
                  <c:v>10.5184</c:v>
                </c:pt>
                <c:pt idx="15630" formatCode="General">
                  <c:v>10.5191</c:v>
                </c:pt>
                <c:pt idx="15631" formatCode="General">
                  <c:v>10.5197</c:v>
                </c:pt>
                <c:pt idx="15632" formatCode="General">
                  <c:v>10.5204</c:v>
                </c:pt>
                <c:pt idx="15633" formatCode="General">
                  <c:v>10.521100000000001</c:v>
                </c:pt>
                <c:pt idx="15634" formatCode="General">
                  <c:v>10.521800000000001</c:v>
                </c:pt>
                <c:pt idx="15635" formatCode="General">
                  <c:v>10.522399999999999</c:v>
                </c:pt>
                <c:pt idx="15636" formatCode="General">
                  <c:v>10.523099999999999</c:v>
                </c:pt>
                <c:pt idx="15637" formatCode="General">
                  <c:v>10.5238</c:v>
                </c:pt>
                <c:pt idx="15638" formatCode="General">
                  <c:v>10.5245</c:v>
                </c:pt>
                <c:pt idx="15639" formatCode="General">
                  <c:v>10.5251</c:v>
                </c:pt>
                <c:pt idx="15640" formatCode="General">
                  <c:v>10.5258</c:v>
                </c:pt>
                <c:pt idx="15641" formatCode="General">
                  <c:v>10.5265</c:v>
                </c:pt>
                <c:pt idx="15642" formatCode="General">
                  <c:v>10.527100000000001</c:v>
                </c:pt>
                <c:pt idx="15643" formatCode="General">
                  <c:v>10.527799999999999</c:v>
                </c:pt>
                <c:pt idx="15644" formatCode="General">
                  <c:v>10.528499999999999</c:v>
                </c:pt>
                <c:pt idx="15645" formatCode="General">
                  <c:v>10.529199999999999</c:v>
                </c:pt>
                <c:pt idx="15646" formatCode="General">
                  <c:v>10.5298</c:v>
                </c:pt>
                <c:pt idx="15647" formatCode="General">
                  <c:v>10.5305</c:v>
                </c:pt>
                <c:pt idx="15648" formatCode="General">
                  <c:v>10.5312</c:v>
                </c:pt>
                <c:pt idx="15649" formatCode="General">
                  <c:v>10.5319</c:v>
                </c:pt>
                <c:pt idx="15650" formatCode="General">
                  <c:v>10.532500000000001</c:v>
                </c:pt>
                <c:pt idx="15651" formatCode="General">
                  <c:v>10.533200000000001</c:v>
                </c:pt>
                <c:pt idx="15652" formatCode="General">
                  <c:v>10.533899999999999</c:v>
                </c:pt>
                <c:pt idx="15653" formatCode="General">
                  <c:v>10.5345</c:v>
                </c:pt>
                <c:pt idx="15654" formatCode="General">
                  <c:v>10.5352</c:v>
                </c:pt>
                <c:pt idx="15655" formatCode="General">
                  <c:v>10.5359</c:v>
                </c:pt>
                <c:pt idx="15656" formatCode="General">
                  <c:v>10.5366</c:v>
                </c:pt>
                <c:pt idx="15657" formatCode="General">
                  <c:v>10.5372</c:v>
                </c:pt>
                <c:pt idx="15658" formatCode="General">
                  <c:v>10.5379</c:v>
                </c:pt>
                <c:pt idx="15659" formatCode="General">
                  <c:v>10.538600000000001</c:v>
                </c:pt>
                <c:pt idx="15660" formatCode="General">
                  <c:v>10.539300000000001</c:v>
                </c:pt>
                <c:pt idx="15661" formatCode="General">
                  <c:v>10.539899999999999</c:v>
                </c:pt>
                <c:pt idx="15662" formatCode="General">
                  <c:v>10.5406</c:v>
                </c:pt>
                <c:pt idx="15663" formatCode="General">
                  <c:v>10.5413</c:v>
                </c:pt>
                <c:pt idx="15664" formatCode="General">
                  <c:v>10.542</c:v>
                </c:pt>
                <c:pt idx="15665" formatCode="General">
                  <c:v>10.5426</c:v>
                </c:pt>
                <c:pt idx="15666" formatCode="General">
                  <c:v>10.5433</c:v>
                </c:pt>
                <c:pt idx="15667" formatCode="General">
                  <c:v>10.544</c:v>
                </c:pt>
                <c:pt idx="15668" formatCode="General">
                  <c:v>10.544600000000001</c:v>
                </c:pt>
                <c:pt idx="15669" formatCode="General">
                  <c:v>10.545299999999999</c:v>
                </c:pt>
                <c:pt idx="15670" formatCode="General">
                  <c:v>10.545999999999999</c:v>
                </c:pt>
                <c:pt idx="15671" formatCode="General">
                  <c:v>10.5467</c:v>
                </c:pt>
                <c:pt idx="15672" formatCode="General">
                  <c:v>10.5473</c:v>
                </c:pt>
                <c:pt idx="15673" formatCode="General">
                  <c:v>10.548</c:v>
                </c:pt>
                <c:pt idx="15674" formatCode="General">
                  <c:v>10.5487</c:v>
                </c:pt>
                <c:pt idx="15675" formatCode="General">
                  <c:v>10.5494</c:v>
                </c:pt>
                <c:pt idx="15676" formatCode="General">
                  <c:v>10.55</c:v>
                </c:pt>
                <c:pt idx="15677" formatCode="General">
                  <c:v>10.550700000000001</c:v>
                </c:pt>
                <c:pt idx="15678" formatCode="General">
                  <c:v>10.551399999999999</c:v>
                </c:pt>
                <c:pt idx="15679" formatCode="General">
                  <c:v>10.552</c:v>
                </c:pt>
                <c:pt idx="15680" formatCode="General">
                  <c:v>10.5527</c:v>
                </c:pt>
                <c:pt idx="15681" formatCode="General">
                  <c:v>10.5534</c:v>
                </c:pt>
                <c:pt idx="15682" formatCode="General">
                  <c:v>10.5541</c:v>
                </c:pt>
                <c:pt idx="15683" formatCode="General">
                  <c:v>10.5547</c:v>
                </c:pt>
                <c:pt idx="15684" formatCode="General">
                  <c:v>10.555400000000001</c:v>
                </c:pt>
                <c:pt idx="15685" formatCode="General">
                  <c:v>10.556100000000001</c:v>
                </c:pt>
                <c:pt idx="15686" formatCode="General">
                  <c:v>10.556800000000001</c:v>
                </c:pt>
                <c:pt idx="15687" formatCode="General">
                  <c:v>10.557399999999999</c:v>
                </c:pt>
                <c:pt idx="15688" formatCode="General">
                  <c:v>10.5581</c:v>
                </c:pt>
                <c:pt idx="15689" formatCode="General">
                  <c:v>10.5588</c:v>
                </c:pt>
                <c:pt idx="15690" formatCode="General">
                  <c:v>10.5595</c:v>
                </c:pt>
                <c:pt idx="15691" formatCode="General">
                  <c:v>10.5601</c:v>
                </c:pt>
                <c:pt idx="15692" formatCode="General">
                  <c:v>10.5608</c:v>
                </c:pt>
                <c:pt idx="15693" formatCode="General">
                  <c:v>10.561500000000001</c:v>
                </c:pt>
                <c:pt idx="15694" formatCode="General">
                  <c:v>10.562099999999999</c:v>
                </c:pt>
                <c:pt idx="15695" formatCode="General">
                  <c:v>10.562799999999999</c:v>
                </c:pt>
                <c:pt idx="15696" formatCode="General">
                  <c:v>10.563499999999999</c:v>
                </c:pt>
                <c:pt idx="15697" formatCode="General">
                  <c:v>10.5642</c:v>
                </c:pt>
                <c:pt idx="15698" formatCode="General">
                  <c:v>10.5648</c:v>
                </c:pt>
                <c:pt idx="15699" formatCode="General">
                  <c:v>10.5655</c:v>
                </c:pt>
                <c:pt idx="15700" formatCode="General">
                  <c:v>10.5662</c:v>
                </c:pt>
                <c:pt idx="15701" formatCode="General">
                  <c:v>10.5669</c:v>
                </c:pt>
                <c:pt idx="15702" formatCode="General">
                  <c:v>10.567500000000001</c:v>
                </c:pt>
                <c:pt idx="15703" formatCode="General">
                  <c:v>10.568199999999999</c:v>
                </c:pt>
                <c:pt idx="15704" formatCode="General">
                  <c:v>10.568899999999999</c:v>
                </c:pt>
                <c:pt idx="15705" formatCode="General">
                  <c:v>10.5695</c:v>
                </c:pt>
                <c:pt idx="15706" formatCode="General">
                  <c:v>10.5702</c:v>
                </c:pt>
                <c:pt idx="15707" formatCode="General">
                  <c:v>10.5709</c:v>
                </c:pt>
                <c:pt idx="15708" formatCode="General">
                  <c:v>10.5716</c:v>
                </c:pt>
                <c:pt idx="15709" formatCode="General">
                  <c:v>10.5722</c:v>
                </c:pt>
                <c:pt idx="15710" formatCode="General">
                  <c:v>10.572900000000001</c:v>
                </c:pt>
                <c:pt idx="15711" formatCode="General">
                  <c:v>10.573600000000001</c:v>
                </c:pt>
                <c:pt idx="15712" formatCode="General">
                  <c:v>10.574299999999999</c:v>
                </c:pt>
                <c:pt idx="15713" formatCode="General">
                  <c:v>10.5749</c:v>
                </c:pt>
                <c:pt idx="15714" formatCode="General">
                  <c:v>10.5756</c:v>
                </c:pt>
                <c:pt idx="15715" formatCode="General">
                  <c:v>10.5763</c:v>
                </c:pt>
                <c:pt idx="15716" formatCode="General">
                  <c:v>10.5769</c:v>
                </c:pt>
                <c:pt idx="15717" formatCode="General">
                  <c:v>10.5776</c:v>
                </c:pt>
                <c:pt idx="15718" formatCode="General">
                  <c:v>10.5783</c:v>
                </c:pt>
                <c:pt idx="15719" formatCode="General">
                  <c:v>10.579000000000001</c:v>
                </c:pt>
                <c:pt idx="15720" formatCode="General">
                  <c:v>10.579599999999999</c:v>
                </c:pt>
                <c:pt idx="15721" formatCode="General">
                  <c:v>10.580299999999999</c:v>
                </c:pt>
                <c:pt idx="15722" formatCode="General">
                  <c:v>10.581</c:v>
                </c:pt>
                <c:pt idx="15723" formatCode="General">
                  <c:v>10.5817</c:v>
                </c:pt>
                <c:pt idx="15724" formatCode="General">
                  <c:v>10.5823</c:v>
                </c:pt>
                <c:pt idx="15725" formatCode="General">
                  <c:v>10.583</c:v>
                </c:pt>
                <c:pt idx="15726" formatCode="General">
                  <c:v>10.5837</c:v>
                </c:pt>
                <c:pt idx="15727" formatCode="General">
                  <c:v>10.5844</c:v>
                </c:pt>
                <c:pt idx="15728" formatCode="General">
                  <c:v>10.585000000000001</c:v>
                </c:pt>
                <c:pt idx="15729" formatCode="General">
                  <c:v>10.585699999999999</c:v>
                </c:pt>
                <c:pt idx="15730" formatCode="General">
                  <c:v>10.586399999999999</c:v>
                </c:pt>
                <c:pt idx="15731" formatCode="General">
                  <c:v>10.587</c:v>
                </c:pt>
                <c:pt idx="15732" formatCode="General">
                  <c:v>10.5877</c:v>
                </c:pt>
                <c:pt idx="15733" formatCode="General">
                  <c:v>10.5884</c:v>
                </c:pt>
                <c:pt idx="15734" formatCode="General">
                  <c:v>10.5891</c:v>
                </c:pt>
                <c:pt idx="15735" formatCode="General">
                  <c:v>10.589700000000001</c:v>
                </c:pt>
                <c:pt idx="15736" formatCode="General">
                  <c:v>10.590400000000001</c:v>
                </c:pt>
                <c:pt idx="15737" formatCode="General">
                  <c:v>10.591100000000001</c:v>
                </c:pt>
                <c:pt idx="15738" formatCode="General">
                  <c:v>10.591799999999999</c:v>
                </c:pt>
                <c:pt idx="15739" formatCode="General">
                  <c:v>10.5924</c:v>
                </c:pt>
                <c:pt idx="15740" formatCode="General">
                  <c:v>10.5931</c:v>
                </c:pt>
                <c:pt idx="15741" formatCode="General">
                  <c:v>10.5938</c:v>
                </c:pt>
                <c:pt idx="15742" formatCode="General">
                  <c:v>10.5944</c:v>
                </c:pt>
                <c:pt idx="15743" formatCode="General">
                  <c:v>10.5951</c:v>
                </c:pt>
                <c:pt idx="15744" formatCode="General">
                  <c:v>10.595800000000001</c:v>
                </c:pt>
                <c:pt idx="15745" formatCode="General">
                  <c:v>10.596500000000001</c:v>
                </c:pt>
                <c:pt idx="15746" formatCode="General">
                  <c:v>10.597099999999999</c:v>
                </c:pt>
                <c:pt idx="15747" formatCode="General">
                  <c:v>10.597799999999999</c:v>
                </c:pt>
                <c:pt idx="15748" formatCode="General">
                  <c:v>10.5985</c:v>
                </c:pt>
                <c:pt idx="15749" formatCode="General">
                  <c:v>10.5992</c:v>
                </c:pt>
                <c:pt idx="15750" formatCode="General">
                  <c:v>10.5998</c:v>
                </c:pt>
                <c:pt idx="15751" formatCode="General">
                  <c:v>10.6005</c:v>
                </c:pt>
                <c:pt idx="15752" formatCode="General">
                  <c:v>10.6012</c:v>
                </c:pt>
                <c:pt idx="15753" formatCode="General">
                  <c:v>10.601900000000001</c:v>
                </c:pt>
                <c:pt idx="15754" formatCode="General">
                  <c:v>10.602499999999999</c:v>
                </c:pt>
                <c:pt idx="15755" formatCode="General">
                  <c:v>10.603199999999999</c:v>
                </c:pt>
                <c:pt idx="15756" formatCode="General">
                  <c:v>10.603899999999999</c:v>
                </c:pt>
                <c:pt idx="15757" formatCode="General">
                  <c:v>10.6045</c:v>
                </c:pt>
                <c:pt idx="15758" formatCode="General">
                  <c:v>10.6052</c:v>
                </c:pt>
                <c:pt idx="15759" formatCode="General">
                  <c:v>10.6059</c:v>
                </c:pt>
                <c:pt idx="15760" formatCode="General">
                  <c:v>10.6066</c:v>
                </c:pt>
                <c:pt idx="15761" formatCode="General">
                  <c:v>10.607200000000001</c:v>
                </c:pt>
                <c:pt idx="15762" formatCode="General">
                  <c:v>10.607900000000001</c:v>
                </c:pt>
                <c:pt idx="15763" formatCode="General">
                  <c:v>10.608599999999999</c:v>
                </c:pt>
                <c:pt idx="15764" formatCode="General">
                  <c:v>10.609299999999999</c:v>
                </c:pt>
                <c:pt idx="15765" formatCode="General">
                  <c:v>10.6099</c:v>
                </c:pt>
                <c:pt idx="15766" formatCode="General">
                  <c:v>10.6106</c:v>
                </c:pt>
                <c:pt idx="15767" formatCode="General">
                  <c:v>10.6113</c:v>
                </c:pt>
                <c:pt idx="15768" formatCode="General">
                  <c:v>10.6119</c:v>
                </c:pt>
                <c:pt idx="15769" formatCode="General">
                  <c:v>10.6126</c:v>
                </c:pt>
                <c:pt idx="15770" formatCode="General">
                  <c:v>10.613300000000001</c:v>
                </c:pt>
                <c:pt idx="15771" formatCode="General">
                  <c:v>10.614000000000001</c:v>
                </c:pt>
                <c:pt idx="15772" formatCode="General">
                  <c:v>10.614599999999999</c:v>
                </c:pt>
                <c:pt idx="15773" formatCode="General">
                  <c:v>10.6153</c:v>
                </c:pt>
                <c:pt idx="15774" formatCode="General">
                  <c:v>10.616</c:v>
                </c:pt>
                <c:pt idx="15775" formatCode="General">
                  <c:v>10.6167</c:v>
                </c:pt>
                <c:pt idx="15776" formatCode="General">
                  <c:v>10.6173</c:v>
                </c:pt>
                <c:pt idx="15777" formatCode="General">
                  <c:v>10.618</c:v>
                </c:pt>
                <c:pt idx="15778" formatCode="General">
                  <c:v>10.6187</c:v>
                </c:pt>
                <c:pt idx="15779" formatCode="General">
                  <c:v>10.619300000000001</c:v>
                </c:pt>
                <c:pt idx="15780" formatCode="General">
                  <c:v>10.62</c:v>
                </c:pt>
                <c:pt idx="15781" formatCode="General">
                  <c:v>10.620699999999999</c:v>
                </c:pt>
                <c:pt idx="15782" formatCode="General">
                  <c:v>10.6214</c:v>
                </c:pt>
                <c:pt idx="15783" formatCode="General">
                  <c:v>10.622</c:v>
                </c:pt>
                <c:pt idx="15784" formatCode="General">
                  <c:v>10.6227</c:v>
                </c:pt>
                <c:pt idx="15785" formatCode="General">
                  <c:v>10.6234</c:v>
                </c:pt>
                <c:pt idx="15786" formatCode="General">
                  <c:v>10.6241</c:v>
                </c:pt>
                <c:pt idx="15787" formatCode="General">
                  <c:v>10.624700000000001</c:v>
                </c:pt>
                <c:pt idx="15788" formatCode="General">
                  <c:v>10.625400000000001</c:v>
                </c:pt>
                <c:pt idx="15789" formatCode="General">
                  <c:v>10.626099999999999</c:v>
                </c:pt>
                <c:pt idx="15790" formatCode="General">
                  <c:v>10.626799999999999</c:v>
                </c:pt>
                <c:pt idx="15791" formatCode="General">
                  <c:v>10.6274</c:v>
                </c:pt>
                <c:pt idx="15792" formatCode="General">
                  <c:v>10.6281</c:v>
                </c:pt>
                <c:pt idx="15793" formatCode="General">
                  <c:v>10.6288</c:v>
                </c:pt>
                <c:pt idx="15794" formatCode="General">
                  <c:v>10.6294</c:v>
                </c:pt>
                <c:pt idx="15795" formatCode="General">
                  <c:v>10.630100000000001</c:v>
                </c:pt>
                <c:pt idx="15796" formatCode="General">
                  <c:v>10.630800000000001</c:v>
                </c:pt>
                <c:pt idx="15797" formatCode="General">
                  <c:v>10.631500000000001</c:v>
                </c:pt>
                <c:pt idx="15798" formatCode="General">
                  <c:v>10.632099999999999</c:v>
                </c:pt>
                <c:pt idx="15799" formatCode="General">
                  <c:v>10.6328</c:v>
                </c:pt>
                <c:pt idx="15800" formatCode="General">
                  <c:v>10.6335</c:v>
                </c:pt>
                <c:pt idx="15801" formatCode="General">
                  <c:v>10.6342</c:v>
                </c:pt>
                <c:pt idx="15802" formatCode="General">
                  <c:v>10.6348</c:v>
                </c:pt>
                <c:pt idx="15803" formatCode="General">
                  <c:v>10.6355</c:v>
                </c:pt>
                <c:pt idx="15804" formatCode="General">
                  <c:v>10.636200000000001</c:v>
                </c:pt>
                <c:pt idx="15805" formatCode="General">
                  <c:v>10.636799999999999</c:v>
                </c:pt>
                <c:pt idx="15806" formatCode="General">
                  <c:v>10.637499999999999</c:v>
                </c:pt>
                <c:pt idx="15807" formatCode="General">
                  <c:v>10.638199999999999</c:v>
                </c:pt>
                <c:pt idx="15808" formatCode="General">
                  <c:v>10.6389</c:v>
                </c:pt>
                <c:pt idx="15809" formatCode="General">
                  <c:v>10.6395</c:v>
                </c:pt>
                <c:pt idx="15810" formatCode="General">
                  <c:v>10.6402</c:v>
                </c:pt>
                <c:pt idx="15811" formatCode="General">
                  <c:v>10.6409</c:v>
                </c:pt>
                <c:pt idx="15812" formatCode="General">
                  <c:v>10.6416</c:v>
                </c:pt>
                <c:pt idx="15813" formatCode="General">
                  <c:v>10.642200000000001</c:v>
                </c:pt>
                <c:pt idx="15814" formatCode="General">
                  <c:v>10.642899999999999</c:v>
                </c:pt>
                <c:pt idx="15815" formatCode="General">
                  <c:v>10.643599999999999</c:v>
                </c:pt>
                <c:pt idx="15816" formatCode="General">
                  <c:v>10.6442</c:v>
                </c:pt>
                <c:pt idx="15817" formatCode="General">
                  <c:v>10.6449</c:v>
                </c:pt>
                <c:pt idx="15818" formatCode="General">
                  <c:v>10.6456</c:v>
                </c:pt>
                <c:pt idx="15819" formatCode="General">
                  <c:v>10.6463</c:v>
                </c:pt>
                <c:pt idx="15820" formatCode="General">
                  <c:v>10.6469</c:v>
                </c:pt>
                <c:pt idx="15821" formatCode="General">
                  <c:v>10.647600000000001</c:v>
                </c:pt>
                <c:pt idx="15822" formatCode="General">
                  <c:v>10.648300000000001</c:v>
                </c:pt>
                <c:pt idx="15823" formatCode="General">
                  <c:v>10.648999999999999</c:v>
                </c:pt>
                <c:pt idx="15824" formatCode="General">
                  <c:v>10.6496</c:v>
                </c:pt>
                <c:pt idx="15825" formatCode="General">
                  <c:v>10.6503</c:v>
                </c:pt>
                <c:pt idx="15826" formatCode="General">
                  <c:v>10.651</c:v>
                </c:pt>
                <c:pt idx="15827" formatCode="General">
                  <c:v>10.6517</c:v>
                </c:pt>
                <c:pt idx="15828" formatCode="General">
                  <c:v>10.6523</c:v>
                </c:pt>
                <c:pt idx="15829" formatCode="General">
                  <c:v>10.653</c:v>
                </c:pt>
                <c:pt idx="15830" formatCode="General">
                  <c:v>10.653700000000001</c:v>
                </c:pt>
                <c:pt idx="15831" formatCode="General">
                  <c:v>10.654299999999999</c:v>
                </c:pt>
                <c:pt idx="15832" formatCode="General">
                  <c:v>10.654999999999999</c:v>
                </c:pt>
                <c:pt idx="15833" formatCode="General">
                  <c:v>10.6557</c:v>
                </c:pt>
                <c:pt idx="15834" formatCode="General">
                  <c:v>10.6564</c:v>
                </c:pt>
                <c:pt idx="15835" formatCode="General">
                  <c:v>10.657</c:v>
                </c:pt>
                <c:pt idx="15836" formatCode="General">
                  <c:v>10.6577</c:v>
                </c:pt>
                <c:pt idx="15837" formatCode="General">
                  <c:v>10.6584</c:v>
                </c:pt>
                <c:pt idx="15838" formatCode="General">
                  <c:v>10.6591</c:v>
                </c:pt>
                <c:pt idx="15839" formatCode="General">
                  <c:v>10.659700000000001</c:v>
                </c:pt>
                <c:pt idx="15840" formatCode="General">
                  <c:v>10.660399999999999</c:v>
                </c:pt>
                <c:pt idx="15841" formatCode="General">
                  <c:v>10.661099999999999</c:v>
                </c:pt>
                <c:pt idx="15842" formatCode="General">
                  <c:v>10.6617</c:v>
                </c:pt>
                <c:pt idx="15843" formatCode="General">
                  <c:v>10.6624</c:v>
                </c:pt>
                <c:pt idx="15844" formatCode="General">
                  <c:v>10.6631</c:v>
                </c:pt>
                <c:pt idx="15845" formatCode="General">
                  <c:v>10.6638</c:v>
                </c:pt>
                <c:pt idx="15846" formatCode="General">
                  <c:v>10.664400000000001</c:v>
                </c:pt>
                <c:pt idx="15847" formatCode="General">
                  <c:v>10.665100000000001</c:v>
                </c:pt>
                <c:pt idx="15848" formatCode="General">
                  <c:v>10.665800000000001</c:v>
                </c:pt>
                <c:pt idx="15849" formatCode="General">
                  <c:v>10.666499999999999</c:v>
                </c:pt>
                <c:pt idx="15850" formatCode="General">
                  <c:v>10.6671</c:v>
                </c:pt>
                <c:pt idx="15851" formatCode="General">
                  <c:v>10.6678</c:v>
                </c:pt>
                <c:pt idx="15852" formatCode="General">
                  <c:v>10.6685</c:v>
                </c:pt>
                <c:pt idx="15853" formatCode="General">
                  <c:v>10.6692</c:v>
                </c:pt>
                <c:pt idx="15854" formatCode="General">
                  <c:v>10.6698</c:v>
                </c:pt>
                <c:pt idx="15855" formatCode="General">
                  <c:v>10.670500000000001</c:v>
                </c:pt>
                <c:pt idx="15856" formatCode="General">
                  <c:v>10.671200000000001</c:v>
                </c:pt>
                <c:pt idx="15857" formatCode="General">
                  <c:v>10.671799999999999</c:v>
                </c:pt>
                <c:pt idx="15858" formatCode="General">
                  <c:v>10.672499999999999</c:v>
                </c:pt>
                <c:pt idx="15859" formatCode="General">
                  <c:v>10.6732</c:v>
                </c:pt>
                <c:pt idx="15860" formatCode="General">
                  <c:v>10.6739</c:v>
                </c:pt>
                <c:pt idx="15861" formatCode="General">
                  <c:v>10.6745</c:v>
                </c:pt>
                <c:pt idx="15862" formatCode="General">
                  <c:v>10.6752</c:v>
                </c:pt>
                <c:pt idx="15863" formatCode="General">
                  <c:v>10.6759</c:v>
                </c:pt>
                <c:pt idx="15864" formatCode="General">
                  <c:v>10.676600000000001</c:v>
                </c:pt>
                <c:pt idx="15865" formatCode="General">
                  <c:v>10.677199999999999</c:v>
                </c:pt>
                <c:pt idx="15866" formatCode="General">
                  <c:v>10.677899999999999</c:v>
                </c:pt>
                <c:pt idx="15867" formatCode="General">
                  <c:v>10.678599999999999</c:v>
                </c:pt>
                <c:pt idx="15868" formatCode="General">
                  <c:v>10.6792</c:v>
                </c:pt>
                <c:pt idx="15869" formatCode="General">
                  <c:v>10.6799</c:v>
                </c:pt>
                <c:pt idx="15870" formatCode="General">
                  <c:v>10.6806</c:v>
                </c:pt>
                <c:pt idx="15871" formatCode="General">
                  <c:v>10.6813</c:v>
                </c:pt>
                <c:pt idx="15872" formatCode="General">
                  <c:v>10.681900000000001</c:v>
                </c:pt>
                <c:pt idx="15873" formatCode="General">
                  <c:v>10.682600000000001</c:v>
                </c:pt>
                <c:pt idx="15874" formatCode="General">
                  <c:v>10.683299999999999</c:v>
                </c:pt>
                <c:pt idx="15875" formatCode="General">
                  <c:v>10.683999999999999</c:v>
                </c:pt>
                <c:pt idx="15876" formatCode="General">
                  <c:v>10.6846</c:v>
                </c:pt>
                <c:pt idx="15877" formatCode="General">
                  <c:v>10.6853</c:v>
                </c:pt>
                <c:pt idx="15878" formatCode="General">
                  <c:v>10.686</c:v>
                </c:pt>
                <c:pt idx="15879" formatCode="General">
                  <c:v>10.6866</c:v>
                </c:pt>
                <c:pt idx="15880" formatCode="General">
                  <c:v>10.6873</c:v>
                </c:pt>
                <c:pt idx="15881" formatCode="General">
                  <c:v>10.688000000000001</c:v>
                </c:pt>
                <c:pt idx="15882" formatCode="General">
                  <c:v>10.688700000000001</c:v>
                </c:pt>
                <c:pt idx="15883" formatCode="General">
                  <c:v>10.689299999999999</c:v>
                </c:pt>
                <c:pt idx="15884" formatCode="General">
                  <c:v>10.69</c:v>
                </c:pt>
                <c:pt idx="15885" formatCode="General">
                  <c:v>10.6907</c:v>
                </c:pt>
                <c:pt idx="15886" formatCode="General">
                  <c:v>10.6914</c:v>
                </c:pt>
                <c:pt idx="15887" formatCode="General">
                  <c:v>10.692</c:v>
                </c:pt>
                <c:pt idx="15888" formatCode="General">
                  <c:v>10.6927</c:v>
                </c:pt>
                <c:pt idx="15889" formatCode="General">
                  <c:v>10.6934</c:v>
                </c:pt>
                <c:pt idx="15890" formatCode="General">
                  <c:v>10.694100000000001</c:v>
                </c:pt>
                <c:pt idx="15891" formatCode="General">
                  <c:v>10.694699999999999</c:v>
                </c:pt>
                <c:pt idx="15892" formatCode="General">
                  <c:v>10.695399999999999</c:v>
                </c:pt>
                <c:pt idx="15893" formatCode="General">
                  <c:v>10.696099999999999</c:v>
                </c:pt>
                <c:pt idx="15894" formatCode="General">
                  <c:v>10.6967</c:v>
                </c:pt>
                <c:pt idx="15895" formatCode="General">
                  <c:v>10.6974</c:v>
                </c:pt>
                <c:pt idx="15896" formatCode="General">
                  <c:v>10.6981</c:v>
                </c:pt>
                <c:pt idx="15897" formatCode="General">
                  <c:v>10.6988</c:v>
                </c:pt>
                <c:pt idx="15898" formatCode="General">
                  <c:v>10.699400000000001</c:v>
                </c:pt>
                <c:pt idx="15899" formatCode="General">
                  <c:v>10.700100000000001</c:v>
                </c:pt>
                <c:pt idx="15900" formatCode="General">
                  <c:v>10.700799999999999</c:v>
                </c:pt>
                <c:pt idx="15901" formatCode="General">
                  <c:v>10.701499999999999</c:v>
                </c:pt>
                <c:pt idx="15902" formatCode="General">
                  <c:v>10.7021</c:v>
                </c:pt>
                <c:pt idx="15903" formatCode="General">
                  <c:v>10.7028</c:v>
                </c:pt>
                <c:pt idx="15904" formatCode="General">
                  <c:v>10.7035</c:v>
                </c:pt>
                <c:pt idx="15905" formatCode="General">
                  <c:v>10.7041</c:v>
                </c:pt>
                <c:pt idx="15906" formatCode="General">
                  <c:v>10.704800000000001</c:v>
                </c:pt>
                <c:pt idx="15907" formatCode="General">
                  <c:v>10.705500000000001</c:v>
                </c:pt>
                <c:pt idx="15908" formatCode="General">
                  <c:v>10.706200000000001</c:v>
                </c:pt>
                <c:pt idx="15909" formatCode="General">
                  <c:v>10.706799999999999</c:v>
                </c:pt>
                <c:pt idx="15910" formatCode="General">
                  <c:v>10.7075</c:v>
                </c:pt>
                <c:pt idx="15911" formatCode="General">
                  <c:v>10.7082</c:v>
                </c:pt>
                <c:pt idx="15912" formatCode="General">
                  <c:v>10.7089</c:v>
                </c:pt>
                <c:pt idx="15913" formatCode="General">
                  <c:v>10.7095</c:v>
                </c:pt>
                <c:pt idx="15914" formatCode="General">
                  <c:v>10.7102</c:v>
                </c:pt>
                <c:pt idx="15915" formatCode="General">
                  <c:v>10.710900000000001</c:v>
                </c:pt>
                <c:pt idx="15916" formatCode="General">
                  <c:v>10.711499999999999</c:v>
                </c:pt>
                <c:pt idx="15917" formatCode="General">
                  <c:v>10.712199999999999</c:v>
                </c:pt>
                <c:pt idx="15918" formatCode="General">
                  <c:v>10.712899999999999</c:v>
                </c:pt>
                <c:pt idx="15919" formatCode="General">
                  <c:v>10.7136</c:v>
                </c:pt>
                <c:pt idx="15920" formatCode="General">
                  <c:v>10.7142</c:v>
                </c:pt>
                <c:pt idx="15921" formatCode="General">
                  <c:v>10.7149</c:v>
                </c:pt>
                <c:pt idx="15922" formatCode="General">
                  <c:v>10.7156</c:v>
                </c:pt>
                <c:pt idx="15923" formatCode="General">
                  <c:v>10.7163</c:v>
                </c:pt>
                <c:pt idx="15924" formatCode="General">
                  <c:v>10.716900000000001</c:v>
                </c:pt>
                <c:pt idx="15925" formatCode="General">
                  <c:v>10.717599999999999</c:v>
                </c:pt>
                <c:pt idx="15926" formatCode="General">
                  <c:v>10.718299999999999</c:v>
                </c:pt>
                <c:pt idx="15927" formatCode="General">
                  <c:v>10.718999999999999</c:v>
                </c:pt>
                <c:pt idx="15928" formatCode="General">
                  <c:v>10.7196</c:v>
                </c:pt>
                <c:pt idx="15929" formatCode="General">
                  <c:v>10.7203</c:v>
                </c:pt>
                <c:pt idx="15930" formatCode="General">
                  <c:v>10.721</c:v>
                </c:pt>
                <c:pt idx="15931" formatCode="General">
                  <c:v>10.7216</c:v>
                </c:pt>
                <c:pt idx="15932" formatCode="General">
                  <c:v>10.722300000000001</c:v>
                </c:pt>
                <c:pt idx="15933" formatCode="General">
                  <c:v>10.723000000000001</c:v>
                </c:pt>
                <c:pt idx="15934" formatCode="General">
                  <c:v>10.723699999999999</c:v>
                </c:pt>
                <c:pt idx="15935" formatCode="General">
                  <c:v>10.724299999999999</c:v>
                </c:pt>
                <c:pt idx="15936" formatCode="General">
                  <c:v>10.725</c:v>
                </c:pt>
                <c:pt idx="15937" formatCode="General">
                  <c:v>10.7257</c:v>
                </c:pt>
                <c:pt idx="15938" formatCode="General">
                  <c:v>10.7264</c:v>
                </c:pt>
                <c:pt idx="15939" formatCode="General">
                  <c:v>10.727</c:v>
                </c:pt>
                <c:pt idx="15940" formatCode="General">
                  <c:v>10.7277</c:v>
                </c:pt>
                <c:pt idx="15941" formatCode="General">
                  <c:v>10.728400000000001</c:v>
                </c:pt>
                <c:pt idx="15942" formatCode="General">
                  <c:v>10.728999999999999</c:v>
                </c:pt>
                <c:pt idx="15943" formatCode="General">
                  <c:v>10.729699999999999</c:v>
                </c:pt>
                <c:pt idx="15944" formatCode="General">
                  <c:v>10.730399999999999</c:v>
                </c:pt>
                <c:pt idx="15945" formatCode="General">
                  <c:v>10.7311</c:v>
                </c:pt>
                <c:pt idx="15946" formatCode="General">
                  <c:v>10.7317</c:v>
                </c:pt>
                <c:pt idx="15947" formatCode="General">
                  <c:v>10.7324</c:v>
                </c:pt>
                <c:pt idx="15948" formatCode="General">
                  <c:v>10.7331</c:v>
                </c:pt>
                <c:pt idx="15949" formatCode="General">
                  <c:v>10.7338</c:v>
                </c:pt>
                <c:pt idx="15950" formatCode="General">
                  <c:v>10.734400000000001</c:v>
                </c:pt>
                <c:pt idx="15951" formatCode="General">
                  <c:v>10.735099999999999</c:v>
                </c:pt>
                <c:pt idx="15952" formatCode="General">
                  <c:v>10.735799999999999</c:v>
                </c:pt>
                <c:pt idx="15953" formatCode="General">
                  <c:v>10.736499999999999</c:v>
                </c:pt>
                <c:pt idx="15954" formatCode="General">
                  <c:v>10.7371</c:v>
                </c:pt>
                <c:pt idx="15955" formatCode="General">
                  <c:v>10.7378</c:v>
                </c:pt>
                <c:pt idx="15956" formatCode="General">
                  <c:v>10.7385</c:v>
                </c:pt>
                <c:pt idx="15957" formatCode="General">
                  <c:v>10.739100000000001</c:v>
                </c:pt>
                <c:pt idx="15958" formatCode="General">
                  <c:v>10.739800000000001</c:v>
                </c:pt>
                <c:pt idx="15959" formatCode="General">
                  <c:v>10.740500000000001</c:v>
                </c:pt>
                <c:pt idx="15960" formatCode="General">
                  <c:v>10.741199999999999</c:v>
                </c:pt>
                <c:pt idx="15961" formatCode="General">
                  <c:v>10.7418</c:v>
                </c:pt>
                <c:pt idx="15962" formatCode="General">
                  <c:v>10.7425</c:v>
                </c:pt>
                <c:pt idx="15963" formatCode="General">
                  <c:v>10.7432</c:v>
                </c:pt>
                <c:pt idx="15964" formatCode="General">
                  <c:v>10.7439</c:v>
                </c:pt>
                <c:pt idx="15965" formatCode="General">
                  <c:v>10.7445</c:v>
                </c:pt>
                <c:pt idx="15966" formatCode="General">
                  <c:v>10.745200000000001</c:v>
                </c:pt>
                <c:pt idx="15967" formatCode="General">
                  <c:v>10.745900000000001</c:v>
                </c:pt>
                <c:pt idx="15968" formatCode="General">
                  <c:v>10.746499999999999</c:v>
                </c:pt>
                <c:pt idx="15969" formatCode="General">
                  <c:v>10.747199999999999</c:v>
                </c:pt>
                <c:pt idx="15970" formatCode="General">
                  <c:v>10.7479</c:v>
                </c:pt>
                <c:pt idx="15971" formatCode="General">
                  <c:v>10.7486</c:v>
                </c:pt>
                <c:pt idx="15972" formatCode="General">
                  <c:v>10.7492</c:v>
                </c:pt>
                <c:pt idx="15973" formatCode="General">
                  <c:v>10.7499</c:v>
                </c:pt>
                <c:pt idx="15974" formatCode="General">
                  <c:v>10.7506</c:v>
                </c:pt>
                <c:pt idx="15975" formatCode="General">
                  <c:v>10.751300000000001</c:v>
                </c:pt>
                <c:pt idx="15976" formatCode="General">
                  <c:v>10.751899999999999</c:v>
                </c:pt>
                <c:pt idx="15977" formatCode="General">
                  <c:v>10.752599999999999</c:v>
                </c:pt>
                <c:pt idx="15978" formatCode="General">
                  <c:v>10.753299999999999</c:v>
                </c:pt>
                <c:pt idx="15979" formatCode="General">
                  <c:v>10.7539</c:v>
                </c:pt>
                <c:pt idx="15980" formatCode="General">
                  <c:v>10.7546</c:v>
                </c:pt>
                <c:pt idx="15981" formatCode="General">
                  <c:v>10.7553</c:v>
                </c:pt>
                <c:pt idx="15982" formatCode="General">
                  <c:v>10.756</c:v>
                </c:pt>
                <c:pt idx="15983" formatCode="General">
                  <c:v>10.756600000000001</c:v>
                </c:pt>
                <c:pt idx="15984" formatCode="General">
                  <c:v>10.757300000000001</c:v>
                </c:pt>
                <c:pt idx="15985" formatCode="General">
                  <c:v>10.757999999999999</c:v>
                </c:pt>
                <c:pt idx="15986" formatCode="General">
                  <c:v>10.758699999999999</c:v>
                </c:pt>
                <c:pt idx="15987" formatCode="General">
                  <c:v>10.7593</c:v>
                </c:pt>
                <c:pt idx="15988" formatCode="General">
                  <c:v>10.76</c:v>
                </c:pt>
                <c:pt idx="15989" formatCode="General">
                  <c:v>10.7607</c:v>
                </c:pt>
                <c:pt idx="15990" formatCode="General">
                  <c:v>10.7614</c:v>
                </c:pt>
                <c:pt idx="15991" formatCode="General">
                  <c:v>10.762</c:v>
                </c:pt>
                <c:pt idx="15992" formatCode="General">
                  <c:v>10.762700000000001</c:v>
                </c:pt>
                <c:pt idx="15993" formatCode="General">
                  <c:v>10.763400000000001</c:v>
                </c:pt>
                <c:pt idx="15994" formatCode="General">
                  <c:v>10.763999999999999</c:v>
                </c:pt>
                <c:pt idx="15995" formatCode="General">
                  <c:v>10.764699999999999</c:v>
                </c:pt>
                <c:pt idx="15996" formatCode="General">
                  <c:v>10.7654</c:v>
                </c:pt>
                <c:pt idx="15997" formatCode="General">
                  <c:v>10.7661</c:v>
                </c:pt>
                <c:pt idx="15998" formatCode="General">
                  <c:v>10.7667</c:v>
                </c:pt>
                <c:pt idx="15999" formatCode="General">
                  <c:v>10.7674</c:v>
                </c:pt>
                <c:pt idx="16000" formatCode="General">
                  <c:v>10.7681</c:v>
                </c:pt>
                <c:pt idx="16001" formatCode="General">
                  <c:v>10.768800000000001</c:v>
                </c:pt>
                <c:pt idx="16002" formatCode="General">
                  <c:v>10.769399999999999</c:v>
                </c:pt>
                <c:pt idx="16003" formatCode="General">
                  <c:v>10.770099999999999</c:v>
                </c:pt>
                <c:pt idx="16004" formatCode="General">
                  <c:v>10.770799999999999</c:v>
                </c:pt>
                <c:pt idx="16005" formatCode="General">
                  <c:v>10.7714</c:v>
                </c:pt>
                <c:pt idx="16006" formatCode="General">
                  <c:v>10.7721</c:v>
                </c:pt>
                <c:pt idx="16007" formatCode="General">
                  <c:v>10.7728</c:v>
                </c:pt>
                <c:pt idx="16008" formatCode="General">
                  <c:v>10.7735</c:v>
                </c:pt>
                <c:pt idx="16009" formatCode="General">
                  <c:v>10.774100000000001</c:v>
                </c:pt>
                <c:pt idx="16010" formatCode="General">
                  <c:v>10.774800000000001</c:v>
                </c:pt>
                <c:pt idx="16011" formatCode="General">
                  <c:v>10.775499999999999</c:v>
                </c:pt>
                <c:pt idx="16012" formatCode="General">
                  <c:v>10.776199999999999</c:v>
                </c:pt>
                <c:pt idx="16013" formatCode="General">
                  <c:v>10.7768</c:v>
                </c:pt>
                <c:pt idx="16014" formatCode="General">
                  <c:v>10.7775</c:v>
                </c:pt>
                <c:pt idx="16015" formatCode="General">
                  <c:v>10.7782</c:v>
                </c:pt>
                <c:pt idx="16016" formatCode="General">
                  <c:v>10.7789</c:v>
                </c:pt>
                <c:pt idx="16017" formatCode="General">
                  <c:v>10.779500000000001</c:v>
                </c:pt>
                <c:pt idx="16018" formatCode="General">
                  <c:v>10.780200000000001</c:v>
                </c:pt>
                <c:pt idx="16019" formatCode="General">
                  <c:v>10.780900000000001</c:v>
                </c:pt>
                <c:pt idx="16020" formatCode="General">
                  <c:v>10.781499999999999</c:v>
                </c:pt>
                <c:pt idx="16021" formatCode="General">
                  <c:v>10.7822</c:v>
                </c:pt>
                <c:pt idx="16022" formatCode="General">
                  <c:v>10.7829</c:v>
                </c:pt>
                <c:pt idx="16023" formatCode="General">
                  <c:v>10.7836</c:v>
                </c:pt>
                <c:pt idx="16024" formatCode="General">
                  <c:v>10.7842</c:v>
                </c:pt>
                <c:pt idx="16025" formatCode="General">
                  <c:v>10.7849</c:v>
                </c:pt>
                <c:pt idx="16026" formatCode="General">
                  <c:v>10.785600000000001</c:v>
                </c:pt>
                <c:pt idx="16027" formatCode="General">
                  <c:v>10.786300000000001</c:v>
                </c:pt>
                <c:pt idx="16028" formatCode="General">
                  <c:v>10.786899999999999</c:v>
                </c:pt>
                <c:pt idx="16029" formatCode="General">
                  <c:v>10.787599999999999</c:v>
                </c:pt>
                <c:pt idx="16030" formatCode="General">
                  <c:v>10.7883</c:v>
                </c:pt>
                <c:pt idx="16031" formatCode="General">
                  <c:v>10.7889</c:v>
                </c:pt>
                <c:pt idx="16032" formatCode="General">
                  <c:v>10.7896</c:v>
                </c:pt>
                <c:pt idx="16033" formatCode="General">
                  <c:v>10.7903</c:v>
                </c:pt>
                <c:pt idx="16034" formatCode="General">
                  <c:v>10.791</c:v>
                </c:pt>
                <c:pt idx="16035" formatCode="General">
                  <c:v>10.791600000000001</c:v>
                </c:pt>
                <c:pt idx="16036" formatCode="General">
                  <c:v>10.792299999999999</c:v>
                </c:pt>
                <c:pt idx="16037" formatCode="General">
                  <c:v>10.792999999999999</c:v>
                </c:pt>
                <c:pt idx="16038" formatCode="General">
                  <c:v>10.793699999999999</c:v>
                </c:pt>
                <c:pt idx="16039" formatCode="General">
                  <c:v>10.7943</c:v>
                </c:pt>
                <c:pt idx="16040" formatCode="General">
                  <c:v>10.795</c:v>
                </c:pt>
                <c:pt idx="16041" formatCode="General">
                  <c:v>10.7957</c:v>
                </c:pt>
                <c:pt idx="16042" formatCode="General">
                  <c:v>10.7963</c:v>
                </c:pt>
                <c:pt idx="16043" formatCode="General">
                  <c:v>10.797000000000001</c:v>
                </c:pt>
                <c:pt idx="16044" formatCode="General">
                  <c:v>10.797700000000001</c:v>
                </c:pt>
                <c:pt idx="16045" formatCode="General">
                  <c:v>10.798400000000001</c:v>
                </c:pt>
                <c:pt idx="16046" formatCode="General">
                  <c:v>10.798999999999999</c:v>
                </c:pt>
                <c:pt idx="16047" formatCode="General">
                  <c:v>10.7997</c:v>
                </c:pt>
                <c:pt idx="16048" formatCode="General">
                  <c:v>10.8004</c:v>
                </c:pt>
                <c:pt idx="16049" formatCode="General">
                  <c:v>10.8011</c:v>
                </c:pt>
                <c:pt idx="16050" formatCode="General">
                  <c:v>10.8017</c:v>
                </c:pt>
                <c:pt idx="16051" formatCode="General">
                  <c:v>10.8024</c:v>
                </c:pt>
                <c:pt idx="16052" formatCode="General">
                  <c:v>10.803100000000001</c:v>
                </c:pt>
                <c:pt idx="16053" formatCode="General">
                  <c:v>10.803800000000001</c:v>
                </c:pt>
                <c:pt idx="16054" formatCode="General">
                  <c:v>10.804399999999999</c:v>
                </c:pt>
                <c:pt idx="16055" formatCode="General">
                  <c:v>10.805099999999999</c:v>
                </c:pt>
                <c:pt idx="16056" formatCode="General">
                  <c:v>10.8058</c:v>
                </c:pt>
                <c:pt idx="16057" formatCode="General">
                  <c:v>10.8064</c:v>
                </c:pt>
                <c:pt idx="16058" formatCode="General">
                  <c:v>10.8071</c:v>
                </c:pt>
                <c:pt idx="16059" formatCode="General">
                  <c:v>10.8078</c:v>
                </c:pt>
                <c:pt idx="16060" formatCode="General">
                  <c:v>10.8085</c:v>
                </c:pt>
                <c:pt idx="16061" formatCode="General">
                  <c:v>10.809100000000001</c:v>
                </c:pt>
                <c:pt idx="16062" formatCode="General">
                  <c:v>10.809799999999999</c:v>
                </c:pt>
                <c:pt idx="16063" formatCode="General">
                  <c:v>10.810499999999999</c:v>
                </c:pt>
                <c:pt idx="16064" formatCode="General">
                  <c:v>10.811199999999999</c:v>
                </c:pt>
                <c:pt idx="16065" formatCode="General">
                  <c:v>10.8118</c:v>
                </c:pt>
                <c:pt idx="16066" formatCode="General">
                  <c:v>10.8125</c:v>
                </c:pt>
                <c:pt idx="16067" formatCode="General">
                  <c:v>10.8132</c:v>
                </c:pt>
                <c:pt idx="16068" formatCode="General">
                  <c:v>10.813800000000001</c:v>
                </c:pt>
                <c:pt idx="16069" formatCode="General">
                  <c:v>10.814500000000001</c:v>
                </c:pt>
                <c:pt idx="16070" formatCode="General">
                  <c:v>10.815200000000001</c:v>
                </c:pt>
                <c:pt idx="16071" formatCode="General">
                  <c:v>10.815899999999999</c:v>
                </c:pt>
                <c:pt idx="16072" formatCode="General">
                  <c:v>10.8165</c:v>
                </c:pt>
                <c:pt idx="16073" formatCode="General">
                  <c:v>10.8172</c:v>
                </c:pt>
                <c:pt idx="16074" formatCode="General">
                  <c:v>10.8179</c:v>
                </c:pt>
                <c:pt idx="16075" formatCode="General">
                  <c:v>10.8186</c:v>
                </c:pt>
                <c:pt idx="16076" formatCode="General">
                  <c:v>10.8192</c:v>
                </c:pt>
                <c:pt idx="16077" formatCode="General">
                  <c:v>10.819900000000001</c:v>
                </c:pt>
                <c:pt idx="16078" formatCode="General">
                  <c:v>10.820600000000001</c:v>
                </c:pt>
                <c:pt idx="16079" formatCode="General">
                  <c:v>10.821199999999999</c:v>
                </c:pt>
                <c:pt idx="16080" formatCode="General">
                  <c:v>10.821899999999999</c:v>
                </c:pt>
                <c:pt idx="16081" formatCode="General">
                  <c:v>10.8226</c:v>
                </c:pt>
                <c:pt idx="16082" formatCode="General">
                  <c:v>10.8233</c:v>
                </c:pt>
                <c:pt idx="16083" formatCode="General">
                  <c:v>10.8239</c:v>
                </c:pt>
                <c:pt idx="16084" formatCode="General">
                  <c:v>10.8246</c:v>
                </c:pt>
                <c:pt idx="16085" formatCode="General">
                  <c:v>10.8253</c:v>
                </c:pt>
                <c:pt idx="16086" formatCode="General">
                  <c:v>10.826000000000001</c:v>
                </c:pt>
                <c:pt idx="16087" formatCode="General">
                  <c:v>10.826599999999999</c:v>
                </c:pt>
                <c:pt idx="16088" formatCode="General">
                  <c:v>10.827299999999999</c:v>
                </c:pt>
                <c:pt idx="16089" formatCode="General">
                  <c:v>10.827999999999999</c:v>
                </c:pt>
                <c:pt idx="16090" formatCode="General">
                  <c:v>10.8287</c:v>
                </c:pt>
                <c:pt idx="16091" formatCode="General">
                  <c:v>10.8293</c:v>
                </c:pt>
                <c:pt idx="16092" formatCode="General">
                  <c:v>10.83</c:v>
                </c:pt>
                <c:pt idx="16093" formatCode="General">
                  <c:v>10.8307</c:v>
                </c:pt>
                <c:pt idx="16094" formatCode="General">
                  <c:v>10.831300000000001</c:v>
                </c:pt>
                <c:pt idx="16095" formatCode="General">
                  <c:v>10.832000000000001</c:v>
                </c:pt>
                <c:pt idx="16096" formatCode="General">
                  <c:v>10.832700000000001</c:v>
                </c:pt>
                <c:pt idx="16097" formatCode="General">
                  <c:v>10.833399999999999</c:v>
                </c:pt>
                <c:pt idx="16098" formatCode="General">
                  <c:v>10.834</c:v>
                </c:pt>
                <c:pt idx="16099" formatCode="General">
                  <c:v>10.8347</c:v>
                </c:pt>
                <c:pt idx="16100" formatCode="General">
                  <c:v>10.8354</c:v>
                </c:pt>
                <c:pt idx="16101" formatCode="General">
                  <c:v>10.8361</c:v>
                </c:pt>
                <c:pt idx="16102" formatCode="General">
                  <c:v>10.8367</c:v>
                </c:pt>
                <c:pt idx="16103" formatCode="General">
                  <c:v>10.837400000000001</c:v>
                </c:pt>
                <c:pt idx="16104" formatCode="General">
                  <c:v>10.838100000000001</c:v>
                </c:pt>
                <c:pt idx="16105" formatCode="General">
                  <c:v>10.838699999999999</c:v>
                </c:pt>
                <c:pt idx="16106" formatCode="General">
                  <c:v>10.839399999999999</c:v>
                </c:pt>
                <c:pt idx="16107" formatCode="General">
                  <c:v>10.8401</c:v>
                </c:pt>
                <c:pt idx="16108" formatCode="General">
                  <c:v>10.8408</c:v>
                </c:pt>
                <c:pt idx="16109" formatCode="General">
                  <c:v>10.8414</c:v>
                </c:pt>
                <c:pt idx="16110" formatCode="General">
                  <c:v>10.8421</c:v>
                </c:pt>
                <c:pt idx="16111" formatCode="General">
                  <c:v>10.8428</c:v>
                </c:pt>
                <c:pt idx="16112" formatCode="General">
                  <c:v>10.843500000000001</c:v>
                </c:pt>
                <c:pt idx="16113" formatCode="General">
                  <c:v>10.844099999999999</c:v>
                </c:pt>
                <c:pt idx="16114" formatCode="General">
                  <c:v>10.844799999999999</c:v>
                </c:pt>
                <c:pt idx="16115" formatCode="General">
                  <c:v>10.845499999999999</c:v>
                </c:pt>
                <c:pt idx="16116" formatCode="General">
                  <c:v>10.8462</c:v>
                </c:pt>
                <c:pt idx="16117" formatCode="General">
                  <c:v>10.8468</c:v>
                </c:pt>
                <c:pt idx="16118" formatCode="General">
                  <c:v>10.8475</c:v>
                </c:pt>
                <c:pt idx="16119" formatCode="General">
                  <c:v>10.8482</c:v>
                </c:pt>
                <c:pt idx="16120" formatCode="General">
                  <c:v>10.848800000000001</c:v>
                </c:pt>
                <c:pt idx="16121" formatCode="General">
                  <c:v>10.849500000000001</c:v>
                </c:pt>
                <c:pt idx="16122" formatCode="General">
                  <c:v>10.850199999999999</c:v>
                </c:pt>
                <c:pt idx="16123" formatCode="General">
                  <c:v>10.850899999999999</c:v>
                </c:pt>
                <c:pt idx="16124" formatCode="General">
                  <c:v>10.8515</c:v>
                </c:pt>
                <c:pt idx="16125" formatCode="General">
                  <c:v>10.8522</c:v>
                </c:pt>
                <c:pt idx="16126" formatCode="General">
                  <c:v>10.8529</c:v>
                </c:pt>
                <c:pt idx="16127" formatCode="General">
                  <c:v>10.8536</c:v>
                </c:pt>
                <c:pt idx="16128" formatCode="General">
                  <c:v>10.854200000000001</c:v>
                </c:pt>
                <c:pt idx="16129" formatCode="General">
                  <c:v>10.854900000000001</c:v>
                </c:pt>
                <c:pt idx="16130" formatCode="General">
                  <c:v>10.855600000000001</c:v>
                </c:pt>
                <c:pt idx="16131" formatCode="General">
                  <c:v>10.856199999999999</c:v>
                </c:pt>
                <c:pt idx="16132" formatCode="General">
                  <c:v>10.8569</c:v>
                </c:pt>
                <c:pt idx="16133" formatCode="General">
                  <c:v>10.8576</c:v>
                </c:pt>
                <c:pt idx="16134" formatCode="General">
                  <c:v>10.8583</c:v>
                </c:pt>
                <c:pt idx="16135" formatCode="General">
                  <c:v>10.8589</c:v>
                </c:pt>
                <c:pt idx="16136" formatCode="General">
                  <c:v>10.8596</c:v>
                </c:pt>
                <c:pt idx="16137" formatCode="General">
                  <c:v>10.860300000000001</c:v>
                </c:pt>
                <c:pt idx="16138" formatCode="General">
                  <c:v>10.861000000000001</c:v>
                </c:pt>
                <c:pt idx="16139" formatCode="General">
                  <c:v>10.861599999999999</c:v>
                </c:pt>
                <c:pt idx="16140" formatCode="General">
                  <c:v>10.862299999999999</c:v>
                </c:pt>
                <c:pt idx="16141" formatCode="General">
                  <c:v>10.863</c:v>
                </c:pt>
                <c:pt idx="16142" formatCode="General">
                  <c:v>10.8636</c:v>
                </c:pt>
                <c:pt idx="16143" formatCode="General">
                  <c:v>10.8643</c:v>
                </c:pt>
                <c:pt idx="16144" formatCode="General">
                  <c:v>10.865</c:v>
                </c:pt>
                <c:pt idx="16145" formatCode="General">
                  <c:v>10.8657</c:v>
                </c:pt>
                <c:pt idx="16146" formatCode="General">
                  <c:v>10.866300000000001</c:v>
                </c:pt>
                <c:pt idx="16147" formatCode="General">
                  <c:v>10.867000000000001</c:v>
                </c:pt>
                <c:pt idx="16148" formatCode="General">
                  <c:v>10.867699999999999</c:v>
                </c:pt>
                <c:pt idx="16149" formatCode="General">
                  <c:v>10.868399999999999</c:v>
                </c:pt>
                <c:pt idx="16150" formatCode="General">
                  <c:v>10.869</c:v>
                </c:pt>
                <c:pt idx="16151" formatCode="General">
                  <c:v>10.8697</c:v>
                </c:pt>
                <c:pt idx="16152" formatCode="General">
                  <c:v>10.8704</c:v>
                </c:pt>
                <c:pt idx="16153" formatCode="General">
                  <c:v>10.8711</c:v>
                </c:pt>
                <c:pt idx="16154" formatCode="General">
                  <c:v>10.871700000000001</c:v>
                </c:pt>
                <c:pt idx="16155" formatCode="General">
                  <c:v>10.872400000000001</c:v>
                </c:pt>
                <c:pt idx="16156" formatCode="General">
                  <c:v>10.873100000000001</c:v>
                </c:pt>
                <c:pt idx="16157" formatCode="General">
                  <c:v>10.873699999999999</c:v>
                </c:pt>
                <c:pt idx="16158" formatCode="General">
                  <c:v>10.8744</c:v>
                </c:pt>
                <c:pt idx="16159" formatCode="General">
                  <c:v>10.8751</c:v>
                </c:pt>
                <c:pt idx="16160" formatCode="General">
                  <c:v>10.8758</c:v>
                </c:pt>
                <c:pt idx="16161" formatCode="General">
                  <c:v>10.8764</c:v>
                </c:pt>
                <c:pt idx="16162" formatCode="General">
                  <c:v>10.8771</c:v>
                </c:pt>
                <c:pt idx="16163" formatCode="General">
                  <c:v>10.877800000000001</c:v>
                </c:pt>
                <c:pt idx="16164" formatCode="General">
                  <c:v>10.878500000000001</c:v>
                </c:pt>
                <c:pt idx="16165" formatCode="General">
                  <c:v>10.879099999999999</c:v>
                </c:pt>
                <c:pt idx="16166" formatCode="General">
                  <c:v>10.879799999999999</c:v>
                </c:pt>
                <c:pt idx="16167" formatCode="General">
                  <c:v>10.8805</c:v>
                </c:pt>
                <c:pt idx="16168" formatCode="General">
                  <c:v>10.8811</c:v>
                </c:pt>
                <c:pt idx="16169" formatCode="General">
                  <c:v>10.8818</c:v>
                </c:pt>
                <c:pt idx="16170" formatCode="General">
                  <c:v>10.8825</c:v>
                </c:pt>
                <c:pt idx="16171" formatCode="General">
                  <c:v>10.8832</c:v>
                </c:pt>
                <c:pt idx="16172" formatCode="General">
                  <c:v>10.883800000000001</c:v>
                </c:pt>
                <c:pt idx="16173" formatCode="General">
                  <c:v>10.884499999999999</c:v>
                </c:pt>
                <c:pt idx="16174" formatCode="General">
                  <c:v>10.885199999999999</c:v>
                </c:pt>
                <c:pt idx="16175" formatCode="General">
                  <c:v>10.885899999999999</c:v>
                </c:pt>
                <c:pt idx="16176" formatCode="General">
                  <c:v>10.8865</c:v>
                </c:pt>
                <c:pt idx="16177" formatCode="General">
                  <c:v>10.8872</c:v>
                </c:pt>
                <c:pt idx="16178" formatCode="General">
                  <c:v>10.8879</c:v>
                </c:pt>
                <c:pt idx="16179" formatCode="General">
                  <c:v>10.8886</c:v>
                </c:pt>
                <c:pt idx="16180" formatCode="General">
                  <c:v>10.889200000000001</c:v>
                </c:pt>
                <c:pt idx="16181" formatCode="General">
                  <c:v>10.889900000000001</c:v>
                </c:pt>
                <c:pt idx="16182" formatCode="General">
                  <c:v>10.890599999999999</c:v>
                </c:pt>
                <c:pt idx="16183" formatCode="General">
                  <c:v>10.8912</c:v>
                </c:pt>
                <c:pt idx="16184" formatCode="General">
                  <c:v>10.8919</c:v>
                </c:pt>
                <c:pt idx="16185" formatCode="General">
                  <c:v>10.8926</c:v>
                </c:pt>
                <c:pt idx="16186" formatCode="General">
                  <c:v>10.8933</c:v>
                </c:pt>
                <c:pt idx="16187" formatCode="General">
                  <c:v>10.8939</c:v>
                </c:pt>
                <c:pt idx="16188" formatCode="General">
                  <c:v>10.894600000000001</c:v>
                </c:pt>
                <c:pt idx="16189" formatCode="General">
                  <c:v>10.895300000000001</c:v>
                </c:pt>
                <c:pt idx="16190" formatCode="General">
                  <c:v>10.896000000000001</c:v>
                </c:pt>
                <c:pt idx="16191" formatCode="General">
                  <c:v>10.896599999999999</c:v>
                </c:pt>
                <c:pt idx="16192" formatCode="General">
                  <c:v>10.8973</c:v>
                </c:pt>
                <c:pt idx="16193" formatCode="General">
                  <c:v>10.898</c:v>
                </c:pt>
                <c:pt idx="16194" formatCode="General">
                  <c:v>10.8986</c:v>
                </c:pt>
                <c:pt idx="16195" formatCode="General">
                  <c:v>10.8993</c:v>
                </c:pt>
                <c:pt idx="16196" formatCode="General">
                  <c:v>10.9</c:v>
                </c:pt>
                <c:pt idx="16197" formatCode="General">
                  <c:v>10.900700000000001</c:v>
                </c:pt>
                <c:pt idx="16198" formatCode="General">
                  <c:v>10.901300000000001</c:v>
                </c:pt>
                <c:pt idx="16199" formatCode="General">
                  <c:v>10.901999999999999</c:v>
                </c:pt>
                <c:pt idx="16200" formatCode="General">
                  <c:v>10.902699999999999</c:v>
                </c:pt>
                <c:pt idx="16201" formatCode="General">
                  <c:v>10.9034</c:v>
                </c:pt>
                <c:pt idx="16202" formatCode="General">
                  <c:v>10.904</c:v>
                </c:pt>
                <c:pt idx="16203" formatCode="General">
                  <c:v>10.9047</c:v>
                </c:pt>
                <c:pt idx="16204" formatCode="General">
                  <c:v>10.9054</c:v>
                </c:pt>
                <c:pt idx="16205" formatCode="General">
                  <c:v>10.906000000000001</c:v>
                </c:pt>
                <c:pt idx="16206" formatCode="General">
                  <c:v>10.906700000000001</c:v>
                </c:pt>
                <c:pt idx="16207" formatCode="General">
                  <c:v>10.907400000000001</c:v>
                </c:pt>
                <c:pt idx="16208" formatCode="General">
                  <c:v>10.908099999999999</c:v>
                </c:pt>
                <c:pt idx="16209" formatCode="General">
                  <c:v>10.9087</c:v>
                </c:pt>
                <c:pt idx="16210" formatCode="General">
                  <c:v>10.9094</c:v>
                </c:pt>
                <c:pt idx="16211" formatCode="General">
                  <c:v>10.9101</c:v>
                </c:pt>
                <c:pt idx="16212" formatCode="General">
                  <c:v>10.9108</c:v>
                </c:pt>
                <c:pt idx="16213" formatCode="General">
                  <c:v>10.9114</c:v>
                </c:pt>
                <c:pt idx="16214" formatCode="General">
                  <c:v>10.912100000000001</c:v>
                </c:pt>
                <c:pt idx="16215" formatCode="General">
                  <c:v>10.912800000000001</c:v>
                </c:pt>
                <c:pt idx="16216" formatCode="General">
                  <c:v>10.913500000000001</c:v>
                </c:pt>
                <c:pt idx="16217" formatCode="General">
                  <c:v>10.914099999999999</c:v>
                </c:pt>
                <c:pt idx="16218" formatCode="General">
                  <c:v>10.9148</c:v>
                </c:pt>
                <c:pt idx="16219" formatCode="General">
                  <c:v>10.9155</c:v>
                </c:pt>
                <c:pt idx="16220" formatCode="General">
                  <c:v>10.9161</c:v>
                </c:pt>
                <c:pt idx="16221" formatCode="General">
                  <c:v>10.9168</c:v>
                </c:pt>
                <c:pt idx="16222" formatCode="General">
                  <c:v>10.9175</c:v>
                </c:pt>
                <c:pt idx="16223" formatCode="General">
                  <c:v>10.918200000000001</c:v>
                </c:pt>
                <c:pt idx="16224" formatCode="General">
                  <c:v>10.918799999999999</c:v>
                </c:pt>
                <c:pt idx="16225" formatCode="General">
                  <c:v>10.919499999999999</c:v>
                </c:pt>
                <c:pt idx="16226" formatCode="General">
                  <c:v>10.920199999999999</c:v>
                </c:pt>
                <c:pt idx="16227" formatCode="General">
                  <c:v>10.9209</c:v>
                </c:pt>
                <c:pt idx="16228" formatCode="General">
                  <c:v>10.9215</c:v>
                </c:pt>
                <c:pt idx="16229" formatCode="General">
                  <c:v>10.9222</c:v>
                </c:pt>
                <c:pt idx="16230" formatCode="General">
                  <c:v>10.9229</c:v>
                </c:pt>
                <c:pt idx="16231" formatCode="General">
                  <c:v>10.923500000000001</c:v>
                </c:pt>
                <c:pt idx="16232" formatCode="General">
                  <c:v>10.924200000000001</c:v>
                </c:pt>
                <c:pt idx="16233" formatCode="General">
                  <c:v>10.924899999999999</c:v>
                </c:pt>
                <c:pt idx="16234" formatCode="General">
                  <c:v>10.925599999999999</c:v>
                </c:pt>
                <c:pt idx="16235" formatCode="General">
                  <c:v>10.9262</c:v>
                </c:pt>
                <c:pt idx="16236" formatCode="General">
                  <c:v>10.9269</c:v>
                </c:pt>
                <c:pt idx="16237" formatCode="General">
                  <c:v>10.9276</c:v>
                </c:pt>
                <c:pt idx="16238" formatCode="General">
                  <c:v>10.9283</c:v>
                </c:pt>
                <c:pt idx="16239" formatCode="General">
                  <c:v>10.928900000000001</c:v>
                </c:pt>
                <c:pt idx="16240" formatCode="General">
                  <c:v>10.929600000000001</c:v>
                </c:pt>
                <c:pt idx="16241" formatCode="General">
                  <c:v>10.930300000000001</c:v>
                </c:pt>
                <c:pt idx="16242" formatCode="General">
                  <c:v>10.930899999999999</c:v>
                </c:pt>
                <c:pt idx="16243" formatCode="General">
                  <c:v>10.9316</c:v>
                </c:pt>
                <c:pt idx="16244" formatCode="General">
                  <c:v>10.9323</c:v>
                </c:pt>
                <c:pt idx="16245" formatCode="General">
                  <c:v>10.933</c:v>
                </c:pt>
                <c:pt idx="16246" formatCode="General">
                  <c:v>10.9336</c:v>
                </c:pt>
                <c:pt idx="16247" formatCode="General">
                  <c:v>10.9343</c:v>
                </c:pt>
                <c:pt idx="16248" formatCode="General">
                  <c:v>10.935</c:v>
                </c:pt>
                <c:pt idx="16249" formatCode="General">
                  <c:v>10.935700000000001</c:v>
                </c:pt>
                <c:pt idx="16250" formatCode="General">
                  <c:v>10.936299999999999</c:v>
                </c:pt>
                <c:pt idx="16251" formatCode="General">
                  <c:v>10.936999999999999</c:v>
                </c:pt>
                <c:pt idx="16252" formatCode="General">
                  <c:v>10.9377</c:v>
                </c:pt>
                <c:pt idx="16253" formatCode="General">
                  <c:v>10.9384</c:v>
                </c:pt>
                <c:pt idx="16254" formatCode="General">
                  <c:v>10.939</c:v>
                </c:pt>
                <c:pt idx="16255" formatCode="General">
                  <c:v>10.9397</c:v>
                </c:pt>
                <c:pt idx="16256" formatCode="General">
                  <c:v>10.9404</c:v>
                </c:pt>
                <c:pt idx="16257" formatCode="General">
                  <c:v>10.941000000000001</c:v>
                </c:pt>
                <c:pt idx="16258" formatCode="General">
                  <c:v>10.941700000000001</c:v>
                </c:pt>
                <c:pt idx="16259" formatCode="General">
                  <c:v>10.942399999999999</c:v>
                </c:pt>
                <c:pt idx="16260" formatCode="General">
                  <c:v>10.943099999999999</c:v>
                </c:pt>
                <c:pt idx="16261" formatCode="General">
                  <c:v>10.9437</c:v>
                </c:pt>
                <c:pt idx="16262" formatCode="General">
                  <c:v>10.9444</c:v>
                </c:pt>
                <c:pt idx="16263" formatCode="General">
                  <c:v>10.9451</c:v>
                </c:pt>
                <c:pt idx="16264" formatCode="General">
                  <c:v>10.9458</c:v>
                </c:pt>
                <c:pt idx="16265" formatCode="General">
                  <c:v>10.946400000000001</c:v>
                </c:pt>
                <c:pt idx="16266" formatCode="General">
                  <c:v>10.947100000000001</c:v>
                </c:pt>
                <c:pt idx="16267" formatCode="General">
                  <c:v>10.947800000000001</c:v>
                </c:pt>
                <c:pt idx="16268" formatCode="General">
                  <c:v>10.948399999999999</c:v>
                </c:pt>
                <c:pt idx="16269" formatCode="General">
                  <c:v>10.9491</c:v>
                </c:pt>
                <c:pt idx="16270" formatCode="General">
                  <c:v>10.9498</c:v>
                </c:pt>
                <c:pt idx="16271" formatCode="General">
                  <c:v>10.9505</c:v>
                </c:pt>
                <c:pt idx="16272" formatCode="General">
                  <c:v>10.9511</c:v>
                </c:pt>
                <c:pt idx="16273" formatCode="General">
                  <c:v>10.9518</c:v>
                </c:pt>
                <c:pt idx="16274" formatCode="General">
                  <c:v>10.952500000000001</c:v>
                </c:pt>
                <c:pt idx="16275" formatCode="General">
                  <c:v>10.953200000000001</c:v>
                </c:pt>
                <c:pt idx="16276" formatCode="General">
                  <c:v>10.953799999999999</c:v>
                </c:pt>
                <c:pt idx="16277" formatCode="General">
                  <c:v>10.954499999999999</c:v>
                </c:pt>
                <c:pt idx="16278" formatCode="General">
                  <c:v>10.9552</c:v>
                </c:pt>
                <c:pt idx="16279" formatCode="General">
                  <c:v>10.9559</c:v>
                </c:pt>
                <c:pt idx="16280" formatCode="General">
                  <c:v>10.9565</c:v>
                </c:pt>
                <c:pt idx="16281" formatCode="General">
                  <c:v>10.9572</c:v>
                </c:pt>
                <c:pt idx="16282" formatCode="General">
                  <c:v>10.9579</c:v>
                </c:pt>
                <c:pt idx="16283" formatCode="General">
                  <c:v>10.958500000000001</c:v>
                </c:pt>
                <c:pt idx="16284" formatCode="General">
                  <c:v>10.959199999999999</c:v>
                </c:pt>
                <c:pt idx="16285" formatCode="General">
                  <c:v>10.959899999999999</c:v>
                </c:pt>
                <c:pt idx="16286" formatCode="General">
                  <c:v>10.960599999999999</c:v>
                </c:pt>
                <c:pt idx="16287" formatCode="General">
                  <c:v>10.9612</c:v>
                </c:pt>
                <c:pt idx="16288" formatCode="General">
                  <c:v>10.9619</c:v>
                </c:pt>
                <c:pt idx="16289" formatCode="General">
                  <c:v>10.9626</c:v>
                </c:pt>
                <c:pt idx="16290" formatCode="General">
                  <c:v>10.9633</c:v>
                </c:pt>
                <c:pt idx="16291" formatCode="General">
                  <c:v>10.963900000000001</c:v>
                </c:pt>
                <c:pt idx="16292" formatCode="General">
                  <c:v>10.964600000000001</c:v>
                </c:pt>
                <c:pt idx="16293" formatCode="General">
                  <c:v>10.965299999999999</c:v>
                </c:pt>
                <c:pt idx="16294" formatCode="General">
                  <c:v>10.9659</c:v>
                </c:pt>
                <c:pt idx="16295" formatCode="General">
                  <c:v>10.9666</c:v>
                </c:pt>
                <c:pt idx="16296" formatCode="General">
                  <c:v>10.9673</c:v>
                </c:pt>
                <c:pt idx="16297" formatCode="General">
                  <c:v>10.968</c:v>
                </c:pt>
                <c:pt idx="16298" formatCode="General">
                  <c:v>10.9686</c:v>
                </c:pt>
                <c:pt idx="16299" formatCode="General">
                  <c:v>10.9693</c:v>
                </c:pt>
                <c:pt idx="16300" formatCode="General">
                  <c:v>10.97</c:v>
                </c:pt>
                <c:pt idx="16301" formatCode="General">
                  <c:v>10.970700000000001</c:v>
                </c:pt>
                <c:pt idx="16302" formatCode="General">
                  <c:v>10.971299999999999</c:v>
                </c:pt>
                <c:pt idx="16303" formatCode="General">
                  <c:v>10.972</c:v>
                </c:pt>
                <c:pt idx="16304" formatCode="General">
                  <c:v>10.9727</c:v>
                </c:pt>
                <c:pt idx="16305" formatCode="General">
                  <c:v>10.9733</c:v>
                </c:pt>
                <c:pt idx="16306" formatCode="General">
                  <c:v>10.974</c:v>
                </c:pt>
                <c:pt idx="16307" formatCode="General">
                  <c:v>10.9747</c:v>
                </c:pt>
                <c:pt idx="16308" formatCode="General">
                  <c:v>10.9754</c:v>
                </c:pt>
                <c:pt idx="16309" formatCode="General">
                  <c:v>10.976000000000001</c:v>
                </c:pt>
                <c:pt idx="16310" formatCode="General">
                  <c:v>10.976699999999999</c:v>
                </c:pt>
                <c:pt idx="16311" formatCode="General">
                  <c:v>10.977399999999999</c:v>
                </c:pt>
                <c:pt idx="16312" formatCode="General">
                  <c:v>10.9781</c:v>
                </c:pt>
                <c:pt idx="16313" formatCode="General">
                  <c:v>10.9787</c:v>
                </c:pt>
                <c:pt idx="16314" formatCode="General">
                  <c:v>10.9794</c:v>
                </c:pt>
                <c:pt idx="16315" formatCode="General">
                  <c:v>10.9801</c:v>
                </c:pt>
                <c:pt idx="16316" formatCode="General">
                  <c:v>10.9808</c:v>
                </c:pt>
                <c:pt idx="16317" formatCode="General">
                  <c:v>10.981400000000001</c:v>
                </c:pt>
                <c:pt idx="16318" formatCode="General">
                  <c:v>10.982100000000001</c:v>
                </c:pt>
                <c:pt idx="16319" formatCode="General">
                  <c:v>10.982799999999999</c:v>
                </c:pt>
                <c:pt idx="16320" formatCode="General">
                  <c:v>10.9834</c:v>
                </c:pt>
                <c:pt idx="16321" formatCode="General">
                  <c:v>10.9841</c:v>
                </c:pt>
                <c:pt idx="16322" formatCode="General">
                  <c:v>10.9848</c:v>
                </c:pt>
                <c:pt idx="16323" formatCode="General">
                  <c:v>10.9855</c:v>
                </c:pt>
                <c:pt idx="16324" formatCode="General">
                  <c:v>10.9861</c:v>
                </c:pt>
                <c:pt idx="16325" formatCode="General">
                  <c:v>10.986800000000001</c:v>
                </c:pt>
                <c:pt idx="16326" formatCode="General">
                  <c:v>10.987500000000001</c:v>
                </c:pt>
                <c:pt idx="16327" formatCode="General">
                  <c:v>10.988200000000001</c:v>
                </c:pt>
                <c:pt idx="16328" formatCode="General">
                  <c:v>10.988799999999999</c:v>
                </c:pt>
                <c:pt idx="16329" formatCode="General">
                  <c:v>10.9895</c:v>
                </c:pt>
                <c:pt idx="16330" formatCode="General">
                  <c:v>10.9902</c:v>
                </c:pt>
                <c:pt idx="16331" formatCode="General">
                  <c:v>10.9908</c:v>
                </c:pt>
                <c:pt idx="16332" formatCode="General">
                  <c:v>10.9915</c:v>
                </c:pt>
                <c:pt idx="16333" formatCode="General">
                  <c:v>10.9922</c:v>
                </c:pt>
                <c:pt idx="16334" formatCode="General">
                  <c:v>10.992900000000001</c:v>
                </c:pt>
                <c:pt idx="16335" formatCode="General">
                  <c:v>10.993499999999999</c:v>
                </c:pt>
                <c:pt idx="16336" formatCode="General">
                  <c:v>10.994199999999999</c:v>
                </c:pt>
                <c:pt idx="16337" formatCode="General">
                  <c:v>10.994899999999999</c:v>
                </c:pt>
                <c:pt idx="16338" formatCode="General">
                  <c:v>10.9956</c:v>
                </c:pt>
                <c:pt idx="16339" formatCode="General">
                  <c:v>10.9962</c:v>
                </c:pt>
                <c:pt idx="16340" formatCode="General">
                  <c:v>10.9969</c:v>
                </c:pt>
                <c:pt idx="16341" formatCode="General">
                  <c:v>10.9976</c:v>
                </c:pt>
                <c:pt idx="16342" formatCode="General">
                  <c:v>10.9983</c:v>
                </c:pt>
                <c:pt idx="16343" formatCode="General">
                  <c:v>10.998900000000001</c:v>
                </c:pt>
                <c:pt idx="16344" formatCode="General">
                  <c:v>10.999599999999999</c:v>
                </c:pt>
                <c:pt idx="16345" formatCode="General">
                  <c:v>11.000299999999999</c:v>
                </c:pt>
                <c:pt idx="16346" formatCode="General">
                  <c:v>11.0009</c:v>
                </c:pt>
                <c:pt idx="16347" formatCode="General">
                  <c:v>11.0016</c:v>
                </c:pt>
                <c:pt idx="16348" formatCode="General">
                  <c:v>11.0023</c:v>
                </c:pt>
                <c:pt idx="16349" formatCode="General">
                  <c:v>11.003</c:v>
                </c:pt>
                <c:pt idx="16350" formatCode="General">
                  <c:v>11.0036</c:v>
                </c:pt>
                <c:pt idx="16351" formatCode="General">
                  <c:v>11.004300000000001</c:v>
                </c:pt>
                <c:pt idx="16352" formatCode="General">
                  <c:v>11.005000000000001</c:v>
                </c:pt>
                <c:pt idx="16353" formatCode="General">
                  <c:v>11.005699999999999</c:v>
                </c:pt>
                <c:pt idx="16354" formatCode="General">
                  <c:v>11.0063</c:v>
                </c:pt>
                <c:pt idx="16355" formatCode="General">
                  <c:v>11.007</c:v>
                </c:pt>
                <c:pt idx="16356" formatCode="General">
                  <c:v>11.0077</c:v>
                </c:pt>
                <c:pt idx="16357" formatCode="General">
                  <c:v>11.0083</c:v>
                </c:pt>
                <c:pt idx="16358" formatCode="General">
                  <c:v>11.009</c:v>
                </c:pt>
                <c:pt idx="16359" formatCode="General">
                  <c:v>11.0097</c:v>
                </c:pt>
                <c:pt idx="16360" formatCode="General">
                  <c:v>11.010400000000001</c:v>
                </c:pt>
                <c:pt idx="16361" formatCode="General">
                  <c:v>11.010999999999999</c:v>
                </c:pt>
                <c:pt idx="16362" formatCode="General">
                  <c:v>11.011699999999999</c:v>
                </c:pt>
                <c:pt idx="16363" formatCode="General">
                  <c:v>11.0124</c:v>
                </c:pt>
                <c:pt idx="16364" formatCode="General">
                  <c:v>11.0131</c:v>
                </c:pt>
                <c:pt idx="16365" formatCode="General">
                  <c:v>11.0137</c:v>
                </c:pt>
                <c:pt idx="16366" formatCode="General">
                  <c:v>11.0144</c:v>
                </c:pt>
                <c:pt idx="16367" formatCode="General">
                  <c:v>11.0151</c:v>
                </c:pt>
                <c:pt idx="16368" formatCode="General">
                  <c:v>11.015700000000001</c:v>
                </c:pt>
                <c:pt idx="16369" formatCode="General">
                  <c:v>11.016400000000001</c:v>
                </c:pt>
                <c:pt idx="16370" formatCode="General">
                  <c:v>11.017099999999999</c:v>
                </c:pt>
                <c:pt idx="16371" formatCode="General">
                  <c:v>11.017799999999999</c:v>
                </c:pt>
                <c:pt idx="16372" formatCode="General">
                  <c:v>11.0184</c:v>
                </c:pt>
                <c:pt idx="16373" formatCode="General">
                  <c:v>11.0191</c:v>
                </c:pt>
                <c:pt idx="16374" formatCode="General">
                  <c:v>11.0198</c:v>
                </c:pt>
                <c:pt idx="16375" formatCode="General">
                  <c:v>11.0205</c:v>
                </c:pt>
                <c:pt idx="16376" formatCode="General">
                  <c:v>11.021100000000001</c:v>
                </c:pt>
                <c:pt idx="16377" formatCode="General">
                  <c:v>11.021800000000001</c:v>
                </c:pt>
                <c:pt idx="16378" formatCode="General">
                  <c:v>11.022500000000001</c:v>
                </c:pt>
                <c:pt idx="16379" formatCode="General">
                  <c:v>11.023199999999999</c:v>
                </c:pt>
                <c:pt idx="16380" formatCode="General">
                  <c:v>11.0238</c:v>
                </c:pt>
                <c:pt idx="16381" formatCode="General">
                  <c:v>11.0245</c:v>
                </c:pt>
                <c:pt idx="16382" formatCode="General">
                  <c:v>11.0252</c:v>
                </c:pt>
                <c:pt idx="16383" formatCode="General">
                  <c:v>11.0258</c:v>
                </c:pt>
                <c:pt idx="16384" formatCode="General">
                  <c:v>11.0265</c:v>
                </c:pt>
                <c:pt idx="16385" formatCode="General">
                  <c:v>11.027200000000001</c:v>
                </c:pt>
                <c:pt idx="16386" formatCode="General">
                  <c:v>11.027900000000001</c:v>
                </c:pt>
                <c:pt idx="16387" formatCode="General">
                  <c:v>11.028499999999999</c:v>
                </c:pt>
                <c:pt idx="16388" formatCode="General">
                  <c:v>11.029199999999999</c:v>
                </c:pt>
                <c:pt idx="16389" formatCode="General">
                  <c:v>11.0299</c:v>
                </c:pt>
                <c:pt idx="16390" formatCode="General">
                  <c:v>11.0306</c:v>
                </c:pt>
                <c:pt idx="16391" formatCode="General">
                  <c:v>11.0312</c:v>
                </c:pt>
                <c:pt idx="16392" formatCode="General">
                  <c:v>11.0319</c:v>
                </c:pt>
                <c:pt idx="16393" formatCode="General">
                  <c:v>11.0326</c:v>
                </c:pt>
                <c:pt idx="16394" formatCode="General">
                  <c:v>11.033200000000001</c:v>
                </c:pt>
                <c:pt idx="16395" formatCode="General">
                  <c:v>11.033899999999999</c:v>
                </c:pt>
                <c:pt idx="16396" formatCode="General">
                  <c:v>11.034599999999999</c:v>
                </c:pt>
                <c:pt idx="16397" formatCode="General">
                  <c:v>11.035299999999999</c:v>
                </c:pt>
                <c:pt idx="16398" formatCode="General">
                  <c:v>11.0359</c:v>
                </c:pt>
                <c:pt idx="16399" formatCode="General">
                  <c:v>11.0366</c:v>
                </c:pt>
                <c:pt idx="16400" formatCode="General">
                  <c:v>11.0373</c:v>
                </c:pt>
                <c:pt idx="16401" formatCode="General">
                  <c:v>11.038</c:v>
                </c:pt>
                <c:pt idx="16402" formatCode="General">
                  <c:v>11.038600000000001</c:v>
                </c:pt>
                <c:pt idx="16403" formatCode="General">
                  <c:v>11.039300000000001</c:v>
                </c:pt>
                <c:pt idx="16404" formatCode="General">
                  <c:v>11.04</c:v>
                </c:pt>
                <c:pt idx="16405" formatCode="General">
                  <c:v>11.0406</c:v>
                </c:pt>
                <c:pt idx="16406" formatCode="General">
                  <c:v>11.0413</c:v>
                </c:pt>
                <c:pt idx="16407" formatCode="General">
                  <c:v>11.042</c:v>
                </c:pt>
                <c:pt idx="16408" formatCode="General">
                  <c:v>11.0427</c:v>
                </c:pt>
                <c:pt idx="16409" formatCode="General">
                  <c:v>11.0433</c:v>
                </c:pt>
                <c:pt idx="16410" formatCode="General">
                  <c:v>11.044</c:v>
                </c:pt>
                <c:pt idx="16411" formatCode="General">
                  <c:v>11.044700000000001</c:v>
                </c:pt>
                <c:pt idx="16412" formatCode="General">
                  <c:v>11.045400000000001</c:v>
                </c:pt>
                <c:pt idx="16413" formatCode="General">
                  <c:v>11.045999999999999</c:v>
                </c:pt>
                <c:pt idx="16414" formatCode="General">
                  <c:v>11.0467</c:v>
                </c:pt>
                <c:pt idx="16415" formatCode="General">
                  <c:v>11.0474</c:v>
                </c:pt>
                <c:pt idx="16416" formatCode="General">
                  <c:v>11.0481</c:v>
                </c:pt>
                <c:pt idx="16417" formatCode="General">
                  <c:v>11.0487</c:v>
                </c:pt>
                <c:pt idx="16418" formatCode="General">
                  <c:v>11.0494</c:v>
                </c:pt>
                <c:pt idx="16419" formatCode="General">
                  <c:v>11.0501</c:v>
                </c:pt>
                <c:pt idx="16420" formatCode="General">
                  <c:v>11.050700000000001</c:v>
                </c:pt>
                <c:pt idx="16421" formatCode="General">
                  <c:v>11.051399999999999</c:v>
                </c:pt>
                <c:pt idx="16422" formatCode="General">
                  <c:v>11.052099999999999</c:v>
                </c:pt>
                <c:pt idx="16423" formatCode="General">
                  <c:v>11.0528</c:v>
                </c:pt>
                <c:pt idx="16424" formatCode="General">
                  <c:v>11.0534</c:v>
                </c:pt>
                <c:pt idx="16425" formatCode="General">
                  <c:v>11.0541</c:v>
                </c:pt>
                <c:pt idx="16426" formatCode="General">
                  <c:v>11.0548</c:v>
                </c:pt>
                <c:pt idx="16427" formatCode="General">
                  <c:v>11.0555</c:v>
                </c:pt>
                <c:pt idx="16428" formatCode="General">
                  <c:v>11.056100000000001</c:v>
                </c:pt>
                <c:pt idx="16429" formatCode="General">
                  <c:v>11.056800000000001</c:v>
                </c:pt>
                <c:pt idx="16430" formatCode="General">
                  <c:v>11.057499999999999</c:v>
                </c:pt>
                <c:pt idx="16431" formatCode="General">
                  <c:v>11.0581</c:v>
                </c:pt>
                <c:pt idx="16432" formatCode="General">
                  <c:v>11.0588</c:v>
                </c:pt>
                <c:pt idx="16433" formatCode="General">
                  <c:v>11.0595</c:v>
                </c:pt>
                <c:pt idx="16434" formatCode="General">
                  <c:v>11.0602</c:v>
                </c:pt>
                <c:pt idx="16435" formatCode="General">
                  <c:v>11.0608</c:v>
                </c:pt>
                <c:pt idx="16436" formatCode="General">
                  <c:v>11.061500000000001</c:v>
                </c:pt>
                <c:pt idx="16437" formatCode="General">
                  <c:v>11.062200000000001</c:v>
                </c:pt>
                <c:pt idx="16438" formatCode="General">
                  <c:v>11.062900000000001</c:v>
                </c:pt>
                <c:pt idx="16439" formatCode="General">
                  <c:v>11.063499999999999</c:v>
                </c:pt>
                <c:pt idx="16440" formatCode="General">
                  <c:v>11.0642</c:v>
                </c:pt>
                <c:pt idx="16441" formatCode="General">
                  <c:v>11.0649</c:v>
                </c:pt>
                <c:pt idx="16442" formatCode="General">
                  <c:v>11.0656</c:v>
                </c:pt>
                <c:pt idx="16443" formatCode="General">
                  <c:v>11.0662</c:v>
                </c:pt>
                <c:pt idx="16444" formatCode="General">
                  <c:v>11.0669</c:v>
                </c:pt>
                <c:pt idx="16445" formatCode="General">
                  <c:v>11.067600000000001</c:v>
                </c:pt>
                <c:pt idx="16446" formatCode="General">
                  <c:v>11.068199999999999</c:v>
                </c:pt>
                <c:pt idx="16447" formatCode="General">
                  <c:v>11.068899999999999</c:v>
                </c:pt>
                <c:pt idx="16448" formatCode="General">
                  <c:v>11.069599999999999</c:v>
                </c:pt>
                <c:pt idx="16449" formatCode="General">
                  <c:v>11.0703</c:v>
                </c:pt>
                <c:pt idx="16450" formatCode="General">
                  <c:v>11.0709</c:v>
                </c:pt>
                <c:pt idx="16451" formatCode="General">
                  <c:v>11.0716</c:v>
                </c:pt>
                <c:pt idx="16452" formatCode="General">
                  <c:v>11.0723</c:v>
                </c:pt>
                <c:pt idx="16453" formatCode="General">
                  <c:v>11.073</c:v>
                </c:pt>
                <c:pt idx="16454" formatCode="General">
                  <c:v>11.073600000000001</c:v>
                </c:pt>
                <c:pt idx="16455" formatCode="General">
                  <c:v>11.074299999999999</c:v>
                </c:pt>
                <c:pt idx="16456" formatCode="General">
                  <c:v>11.074999999999999</c:v>
                </c:pt>
                <c:pt idx="16457" formatCode="General">
                  <c:v>11.0756</c:v>
                </c:pt>
                <c:pt idx="16458" formatCode="General">
                  <c:v>11.0763</c:v>
                </c:pt>
                <c:pt idx="16459" formatCode="General">
                  <c:v>11.077</c:v>
                </c:pt>
                <c:pt idx="16460" formatCode="General">
                  <c:v>11.0777</c:v>
                </c:pt>
                <c:pt idx="16461" formatCode="General">
                  <c:v>11.0783</c:v>
                </c:pt>
                <c:pt idx="16462" formatCode="General">
                  <c:v>11.079000000000001</c:v>
                </c:pt>
                <c:pt idx="16463" formatCode="General">
                  <c:v>11.079700000000001</c:v>
                </c:pt>
                <c:pt idx="16464" formatCode="General">
                  <c:v>11.080399999999999</c:v>
                </c:pt>
                <c:pt idx="16465" formatCode="General">
                  <c:v>11.081</c:v>
                </c:pt>
                <c:pt idx="16466" formatCode="General">
                  <c:v>11.0817</c:v>
                </c:pt>
                <c:pt idx="16467" formatCode="General">
                  <c:v>11.0824</c:v>
                </c:pt>
                <c:pt idx="16468" formatCode="General">
                  <c:v>11.083</c:v>
                </c:pt>
                <c:pt idx="16469" formatCode="General">
                  <c:v>11.0837</c:v>
                </c:pt>
                <c:pt idx="16470" formatCode="General">
                  <c:v>11.0844</c:v>
                </c:pt>
                <c:pt idx="16471" formatCode="General">
                  <c:v>11.085100000000001</c:v>
                </c:pt>
                <c:pt idx="16472" formatCode="General">
                  <c:v>11.085699999999999</c:v>
                </c:pt>
                <c:pt idx="16473" formatCode="General">
                  <c:v>11.086399999999999</c:v>
                </c:pt>
                <c:pt idx="16474" formatCode="General">
                  <c:v>11.0871</c:v>
                </c:pt>
                <c:pt idx="16475" formatCode="General">
                  <c:v>11.0878</c:v>
                </c:pt>
                <c:pt idx="16476" formatCode="General">
                  <c:v>11.0884</c:v>
                </c:pt>
                <c:pt idx="16477" formatCode="General">
                  <c:v>11.0891</c:v>
                </c:pt>
                <c:pt idx="16478" formatCode="General">
                  <c:v>11.0898</c:v>
                </c:pt>
                <c:pt idx="16479" formatCode="General">
                  <c:v>11.0905</c:v>
                </c:pt>
                <c:pt idx="16480" formatCode="General">
                  <c:v>11.091100000000001</c:v>
                </c:pt>
                <c:pt idx="16481" formatCode="General">
                  <c:v>11.091799999999999</c:v>
                </c:pt>
                <c:pt idx="16482" formatCode="General">
                  <c:v>11.092499999999999</c:v>
                </c:pt>
                <c:pt idx="16483" formatCode="General">
                  <c:v>11.0931</c:v>
                </c:pt>
                <c:pt idx="16484" formatCode="General">
                  <c:v>11.0938</c:v>
                </c:pt>
                <c:pt idx="16485" formatCode="General">
                  <c:v>11.0945</c:v>
                </c:pt>
                <c:pt idx="16486" formatCode="General">
                  <c:v>11.0952</c:v>
                </c:pt>
                <c:pt idx="16487" formatCode="General">
                  <c:v>11.095800000000001</c:v>
                </c:pt>
                <c:pt idx="16488" formatCode="General">
                  <c:v>11.096500000000001</c:v>
                </c:pt>
                <c:pt idx="16489" formatCode="General">
                  <c:v>11.097200000000001</c:v>
                </c:pt>
                <c:pt idx="16490" formatCode="General">
                  <c:v>11.097899999999999</c:v>
                </c:pt>
                <c:pt idx="16491" formatCode="General">
                  <c:v>11.0985</c:v>
                </c:pt>
                <c:pt idx="16492" formatCode="General">
                  <c:v>11.0992</c:v>
                </c:pt>
                <c:pt idx="16493" formatCode="General">
                  <c:v>11.0999</c:v>
                </c:pt>
                <c:pt idx="16494" formatCode="General">
                  <c:v>11.1005</c:v>
                </c:pt>
                <c:pt idx="16495" formatCode="General">
                  <c:v>11.1012</c:v>
                </c:pt>
                <c:pt idx="16496" formatCode="General">
                  <c:v>11.101900000000001</c:v>
                </c:pt>
                <c:pt idx="16497" formatCode="General">
                  <c:v>11.102600000000001</c:v>
                </c:pt>
                <c:pt idx="16498" formatCode="General">
                  <c:v>11.103199999999999</c:v>
                </c:pt>
                <c:pt idx="16499" formatCode="General">
                  <c:v>11.103899999999999</c:v>
                </c:pt>
                <c:pt idx="16500" formatCode="General">
                  <c:v>11.1046</c:v>
                </c:pt>
                <c:pt idx="16501" formatCode="General">
                  <c:v>11.1053</c:v>
                </c:pt>
                <c:pt idx="16502" formatCode="General">
                  <c:v>11.1059</c:v>
                </c:pt>
                <c:pt idx="16503" formatCode="General">
                  <c:v>11.1066</c:v>
                </c:pt>
                <c:pt idx="16504" formatCode="General">
                  <c:v>11.1073</c:v>
                </c:pt>
                <c:pt idx="16505" formatCode="General">
                  <c:v>11.107900000000001</c:v>
                </c:pt>
                <c:pt idx="16506" formatCode="General">
                  <c:v>11.108599999999999</c:v>
                </c:pt>
                <c:pt idx="16507" formatCode="General">
                  <c:v>11.109299999999999</c:v>
                </c:pt>
                <c:pt idx="16508" formatCode="General">
                  <c:v>11.11</c:v>
                </c:pt>
                <c:pt idx="16509" formatCode="General">
                  <c:v>11.1106</c:v>
                </c:pt>
                <c:pt idx="16510" formatCode="General">
                  <c:v>11.1113</c:v>
                </c:pt>
                <c:pt idx="16511" formatCode="General">
                  <c:v>11.112</c:v>
                </c:pt>
                <c:pt idx="16512" formatCode="General">
                  <c:v>11.1127</c:v>
                </c:pt>
                <c:pt idx="16513" formatCode="General">
                  <c:v>11.113300000000001</c:v>
                </c:pt>
                <c:pt idx="16514" formatCode="General">
                  <c:v>11.114000000000001</c:v>
                </c:pt>
                <c:pt idx="16515" formatCode="General">
                  <c:v>11.114699999999999</c:v>
                </c:pt>
                <c:pt idx="16516" formatCode="General">
                  <c:v>11.115399999999999</c:v>
                </c:pt>
                <c:pt idx="16517" formatCode="General">
                  <c:v>11.116</c:v>
                </c:pt>
                <c:pt idx="16518" formatCode="General">
                  <c:v>11.1167</c:v>
                </c:pt>
                <c:pt idx="16519" formatCode="General">
                  <c:v>11.1174</c:v>
                </c:pt>
                <c:pt idx="16520" formatCode="General">
                  <c:v>11.118</c:v>
                </c:pt>
                <c:pt idx="16521" formatCode="General">
                  <c:v>11.1187</c:v>
                </c:pt>
                <c:pt idx="16522" formatCode="General">
                  <c:v>11.119400000000001</c:v>
                </c:pt>
                <c:pt idx="16523" formatCode="General">
                  <c:v>11.120100000000001</c:v>
                </c:pt>
                <c:pt idx="16524" formatCode="General">
                  <c:v>11.120699999999999</c:v>
                </c:pt>
                <c:pt idx="16525" formatCode="General">
                  <c:v>11.1214</c:v>
                </c:pt>
                <c:pt idx="16526" formatCode="General">
                  <c:v>11.1221</c:v>
                </c:pt>
                <c:pt idx="16527" formatCode="General">
                  <c:v>11.1228</c:v>
                </c:pt>
                <c:pt idx="16528" formatCode="General">
                  <c:v>11.1234</c:v>
                </c:pt>
                <c:pt idx="16529" formatCode="General">
                  <c:v>11.1241</c:v>
                </c:pt>
                <c:pt idx="16530" formatCode="General">
                  <c:v>11.1248</c:v>
                </c:pt>
                <c:pt idx="16531" formatCode="General">
                  <c:v>11.125400000000001</c:v>
                </c:pt>
                <c:pt idx="16532" formatCode="General">
                  <c:v>11.126099999999999</c:v>
                </c:pt>
                <c:pt idx="16533" formatCode="General">
                  <c:v>11.126799999999999</c:v>
                </c:pt>
                <c:pt idx="16534" formatCode="General">
                  <c:v>11.1275</c:v>
                </c:pt>
                <c:pt idx="16535" formatCode="General">
                  <c:v>11.1281</c:v>
                </c:pt>
                <c:pt idx="16536" formatCode="General">
                  <c:v>11.1288</c:v>
                </c:pt>
                <c:pt idx="16537" formatCode="General">
                  <c:v>11.1295</c:v>
                </c:pt>
                <c:pt idx="16538" formatCode="General">
                  <c:v>11.1302</c:v>
                </c:pt>
                <c:pt idx="16539" formatCode="General">
                  <c:v>11.130800000000001</c:v>
                </c:pt>
                <c:pt idx="16540" formatCode="General">
                  <c:v>11.131500000000001</c:v>
                </c:pt>
                <c:pt idx="16541" formatCode="General">
                  <c:v>11.132199999999999</c:v>
                </c:pt>
                <c:pt idx="16542" formatCode="General">
                  <c:v>11.132899999999999</c:v>
                </c:pt>
                <c:pt idx="16543" formatCode="General">
                  <c:v>11.1335</c:v>
                </c:pt>
                <c:pt idx="16544" formatCode="General">
                  <c:v>11.1342</c:v>
                </c:pt>
                <c:pt idx="16545" formatCode="General">
                  <c:v>11.1349</c:v>
                </c:pt>
                <c:pt idx="16546" formatCode="General">
                  <c:v>11.1355</c:v>
                </c:pt>
                <c:pt idx="16547" formatCode="General">
                  <c:v>11.136200000000001</c:v>
                </c:pt>
                <c:pt idx="16548" formatCode="General">
                  <c:v>11.136900000000001</c:v>
                </c:pt>
                <c:pt idx="16549" formatCode="General">
                  <c:v>11.137600000000001</c:v>
                </c:pt>
                <c:pt idx="16550" formatCode="General">
                  <c:v>11.138199999999999</c:v>
                </c:pt>
                <c:pt idx="16551" formatCode="General">
                  <c:v>11.1389</c:v>
                </c:pt>
                <c:pt idx="16552" formatCode="General">
                  <c:v>11.1396</c:v>
                </c:pt>
                <c:pt idx="16553" formatCode="General">
                  <c:v>11.1403</c:v>
                </c:pt>
                <c:pt idx="16554" formatCode="General">
                  <c:v>11.1409</c:v>
                </c:pt>
                <c:pt idx="16555" formatCode="General">
                  <c:v>11.1416</c:v>
                </c:pt>
                <c:pt idx="16556" formatCode="General">
                  <c:v>11.142300000000001</c:v>
                </c:pt>
                <c:pt idx="16557" formatCode="General">
                  <c:v>11.142899999999999</c:v>
                </c:pt>
                <c:pt idx="16558" formatCode="General">
                  <c:v>11.143599999999999</c:v>
                </c:pt>
                <c:pt idx="16559" formatCode="General">
                  <c:v>11.144299999999999</c:v>
                </c:pt>
                <c:pt idx="16560" formatCode="General">
                  <c:v>11.145</c:v>
                </c:pt>
                <c:pt idx="16561" formatCode="General">
                  <c:v>11.1456</c:v>
                </c:pt>
                <c:pt idx="16562" formatCode="General">
                  <c:v>11.1463</c:v>
                </c:pt>
                <c:pt idx="16563" formatCode="General">
                  <c:v>11.147</c:v>
                </c:pt>
                <c:pt idx="16564" formatCode="General">
                  <c:v>11.1477</c:v>
                </c:pt>
                <c:pt idx="16565" formatCode="General">
                  <c:v>11.148300000000001</c:v>
                </c:pt>
                <c:pt idx="16566" formatCode="General">
                  <c:v>11.148999999999999</c:v>
                </c:pt>
                <c:pt idx="16567" formatCode="General">
                  <c:v>11.149699999999999</c:v>
                </c:pt>
                <c:pt idx="16568" formatCode="General">
                  <c:v>11.1503</c:v>
                </c:pt>
                <c:pt idx="16569" formatCode="General">
                  <c:v>11.151</c:v>
                </c:pt>
                <c:pt idx="16570" formatCode="General">
                  <c:v>11.1517</c:v>
                </c:pt>
                <c:pt idx="16571" formatCode="General">
                  <c:v>11.1524</c:v>
                </c:pt>
                <c:pt idx="16572" formatCode="General">
                  <c:v>11.153</c:v>
                </c:pt>
                <c:pt idx="16573" formatCode="General">
                  <c:v>11.153700000000001</c:v>
                </c:pt>
                <c:pt idx="16574" formatCode="General">
                  <c:v>11.154400000000001</c:v>
                </c:pt>
                <c:pt idx="16575" formatCode="General">
                  <c:v>11.155099999999999</c:v>
                </c:pt>
                <c:pt idx="16576" formatCode="General">
                  <c:v>11.1557</c:v>
                </c:pt>
                <c:pt idx="16577" formatCode="General">
                  <c:v>11.1564</c:v>
                </c:pt>
                <c:pt idx="16578" formatCode="General">
                  <c:v>11.1571</c:v>
                </c:pt>
                <c:pt idx="16579" formatCode="General">
                  <c:v>11.1578</c:v>
                </c:pt>
                <c:pt idx="16580" formatCode="General">
                  <c:v>11.1584</c:v>
                </c:pt>
                <c:pt idx="16581" formatCode="General">
                  <c:v>11.1591</c:v>
                </c:pt>
                <c:pt idx="16582" formatCode="General">
                  <c:v>11.159800000000001</c:v>
                </c:pt>
                <c:pt idx="16583" formatCode="General">
                  <c:v>11.160399999999999</c:v>
                </c:pt>
                <c:pt idx="16584" formatCode="General">
                  <c:v>11.161099999999999</c:v>
                </c:pt>
                <c:pt idx="16585" formatCode="General">
                  <c:v>11.161799999999999</c:v>
                </c:pt>
                <c:pt idx="16586" formatCode="General">
                  <c:v>11.1625</c:v>
                </c:pt>
                <c:pt idx="16587" formatCode="General">
                  <c:v>11.1631</c:v>
                </c:pt>
                <c:pt idx="16588" formatCode="General">
                  <c:v>11.1638</c:v>
                </c:pt>
                <c:pt idx="16589" formatCode="General">
                  <c:v>11.1645</c:v>
                </c:pt>
                <c:pt idx="16590" formatCode="General">
                  <c:v>11.1652</c:v>
                </c:pt>
                <c:pt idx="16591" formatCode="General">
                  <c:v>11.165800000000001</c:v>
                </c:pt>
                <c:pt idx="16592" formatCode="General">
                  <c:v>11.166499999999999</c:v>
                </c:pt>
                <c:pt idx="16593" formatCode="General">
                  <c:v>11.167199999999999</c:v>
                </c:pt>
                <c:pt idx="16594" formatCode="General">
                  <c:v>11.1678</c:v>
                </c:pt>
                <c:pt idx="16595" formatCode="General">
                  <c:v>11.1685</c:v>
                </c:pt>
                <c:pt idx="16596" formatCode="General">
                  <c:v>11.1692</c:v>
                </c:pt>
                <c:pt idx="16597" formatCode="General">
                  <c:v>11.1699</c:v>
                </c:pt>
                <c:pt idx="16598" formatCode="General">
                  <c:v>11.170500000000001</c:v>
                </c:pt>
                <c:pt idx="16599" formatCode="General">
                  <c:v>11.171200000000001</c:v>
                </c:pt>
                <c:pt idx="16600" formatCode="General">
                  <c:v>11.171900000000001</c:v>
                </c:pt>
                <c:pt idx="16601" formatCode="General">
                  <c:v>11.172599999999999</c:v>
                </c:pt>
                <c:pt idx="16602" formatCode="General">
                  <c:v>11.1732</c:v>
                </c:pt>
                <c:pt idx="16603" formatCode="General">
                  <c:v>11.1739</c:v>
                </c:pt>
                <c:pt idx="16604" formatCode="General">
                  <c:v>11.1746</c:v>
                </c:pt>
                <c:pt idx="16605" formatCode="General">
                  <c:v>11.1753</c:v>
                </c:pt>
                <c:pt idx="16606" formatCode="General">
                  <c:v>11.1759</c:v>
                </c:pt>
                <c:pt idx="16607" formatCode="General">
                  <c:v>11.176600000000001</c:v>
                </c:pt>
                <c:pt idx="16608" formatCode="General">
                  <c:v>11.177300000000001</c:v>
                </c:pt>
                <c:pt idx="16609" formatCode="General">
                  <c:v>11.177899999999999</c:v>
                </c:pt>
                <c:pt idx="16610" formatCode="General">
                  <c:v>11.178599999999999</c:v>
                </c:pt>
                <c:pt idx="16611" formatCode="General">
                  <c:v>11.1793</c:v>
                </c:pt>
                <c:pt idx="16612" formatCode="General">
                  <c:v>11.18</c:v>
                </c:pt>
                <c:pt idx="16613" formatCode="General">
                  <c:v>11.1806</c:v>
                </c:pt>
                <c:pt idx="16614" formatCode="General">
                  <c:v>11.1813</c:v>
                </c:pt>
                <c:pt idx="16615" formatCode="General">
                  <c:v>11.182</c:v>
                </c:pt>
                <c:pt idx="16616" formatCode="General">
                  <c:v>11.182700000000001</c:v>
                </c:pt>
                <c:pt idx="16617" formatCode="General">
                  <c:v>11.183299999999999</c:v>
                </c:pt>
                <c:pt idx="16618" formatCode="General">
                  <c:v>11.183999999999999</c:v>
                </c:pt>
                <c:pt idx="16619" formatCode="General">
                  <c:v>11.184699999999999</c:v>
                </c:pt>
                <c:pt idx="16620" formatCode="General">
                  <c:v>11.1853</c:v>
                </c:pt>
                <c:pt idx="16621" formatCode="General">
                  <c:v>11.186</c:v>
                </c:pt>
                <c:pt idx="16622" formatCode="General">
                  <c:v>11.1867</c:v>
                </c:pt>
                <c:pt idx="16623" formatCode="General">
                  <c:v>11.1874</c:v>
                </c:pt>
                <c:pt idx="16624" formatCode="General">
                  <c:v>11.188000000000001</c:v>
                </c:pt>
                <c:pt idx="16625" formatCode="General">
                  <c:v>11.188700000000001</c:v>
                </c:pt>
                <c:pt idx="16626" formatCode="General">
                  <c:v>11.189399999999999</c:v>
                </c:pt>
                <c:pt idx="16627" formatCode="General">
                  <c:v>11.190099999999999</c:v>
                </c:pt>
                <c:pt idx="16628" formatCode="General">
                  <c:v>11.1907</c:v>
                </c:pt>
                <c:pt idx="16629" formatCode="General">
                  <c:v>11.1914</c:v>
                </c:pt>
                <c:pt idx="16630" formatCode="General">
                  <c:v>11.1921</c:v>
                </c:pt>
                <c:pt idx="16631" formatCode="General">
                  <c:v>11.1927</c:v>
                </c:pt>
                <c:pt idx="16632" formatCode="General">
                  <c:v>11.1934</c:v>
                </c:pt>
                <c:pt idx="16633" formatCode="General">
                  <c:v>11.194100000000001</c:v>
                </c:pt>
                <c:pt idx="16634" formatCode="General">
                  <c:v>11.194800000000001</c:v>
                </c:pt>
                <c:pt idx="16635" formatCode="General">
                  <c:v>11.195399999999999</c:v>
                </c:pt>
                <c:pt idx="16636" formatCode="General">
                  <c:v>11.196099999999999</c:v>
                </c:pt>
                <c:pt idx="16637" formatCode="General">
                  <c:v>11.1968</c:v>
                </c:pt>
                <c:pt idx="16638" formatCode="General">
                  <c:v>11.1975</c:v>
                </c:pt>
                <c:pt idx="16639" formatCode="General">
                  <c:v>11.1981</c:v>
                </c:pt>
                <c:pt idx="16640" formatCode="General">
                  <c:v>11.1988</c:v>
                </c:pt>
                <c:pt idx="16641" formatCode="General">
                  <c:v>11.1995</c:v>
                </c:pt>
                <c:pt idx="16642" formatCode="General">
                  <c:v>11.200200000000001</c:v>
                </c:pt>
                <c:pt idx="16643" formatCode="General">
                  <c:v>11.200799999999999</c:v>
                </c:pt>
                <c:pt idx="16644" formatCode="General">
                  <c:v>11.201499999999999</c:v>
                </c:pt>
                <c:pt idx="16645" formatCode="General">
                  <c:v>11.202199999999999</c:v>
                </c:pt>
                <c:pt idx="16646" formatCode="General">
                  <c:v>11.2028</c:v>
                </c:pt>
                <c:pt idx="16647" formatCode="General">
                  <c:v>11.2035</c:v>
                </c:pt>
                <c:pt idx="16648" formatCode="General">
                  <c:v>11.2042</c:v>
                </c:pt>
                <c:pt idx="16649" formatCode="General">
                  <c:v>11.2049</c:v>
                </c:pt>
                <c:pt idx="16650" formatCode="General">
                  <c:v>11.205500000000001</c:v>
                </c:pt>
                <c:pt idx="16651" formatCode="General">
                  <c:v>11.206200000000001</c:v>
                </c:pt>
                <c:pt idx="16652" formatCode="General">
                  <c:v>11.206899999999999</c:v>
                </c:pt>
                <c:pt idx="16653" formatCode="General">
                  <c:v>11.207599999999999</c:v>
                </c:pt>
                <c:pt idx="16654" formatCode="General">
                  <c:v>11.2082</c:v>
                </c:pt>
                <c:pt idx="16655" formatCode="General">
                  <c:v>11.2089</c:v>
                </c:pt>
                <c:pt idx="16656" formatCode="General">
                  <c:v>11.2096</c:v>
                </c:pt>
                <c:pt idx="16657" formatCode="General">
                  <c:v>11.2102</c:v>
                </c:pt>
                <c:pt idx="16658" formatCode="General">
                  <c:v>11.210900000000001</c:v>
                </c:pt>
                <c:pt idx="16659" formatCode="General">
                  <c:v>11.211600000000001</c:v>
                </c:pt>
                <c:pt idx="16660" formatCode="General">
                  <c:v>11.212300000000001</c:v>
                </c:pt>
                <c:pt idx="16661" formatCode="General">
                  <c:v>11.212899999999999</c:v>
                </c:pt>
                <c:pt idx="16662" formatCode="General">
                  <c:v>11.2136</c:v>
                </c:pt>
                <c:pt idx="16663" formatCode="General">
                  <c:v>11.2143</c:v>
                </c:pt>
                <c:pt idx="16664" formatCode="General">
                  <c:v>11.215</c:v>
                </c:pt>
                <c:pt idx="16665" formatCode="General">
                  <c:v>11.2156</c:v>
                </c:pt>
                <c:pt idx="16666" formatCode="General">
                  <c:v>11.2163</c:v>
                </c:pt>
                <c:pt idx="16667" formatCode="General">
                  <c:v>11.217000000000001</c:v>
                </c:pt>
                <c:pt idx="16668" formatCode="General">
                  <c:v>11.217599999999999</c:v>
                </c:pt>
                <c:pt idx="16669" formatCode="General">
                  <c:v>11.218299999999999</c:v>
                </c:pt>
                <c:pt idx="16670" formatCode="General">
                  <c:v>11.218999999999999</c:v>
                </c:pt>
                <c:pt idx="16671" formatCode="General">
                  <c:v>11.2197</c:v>
                </c:pt>
                <c:pt idx="16672" formatCode="General">
                  <c:v>11.2203</c:v>
                </c:pt>
                <c:pt idx="16673" formatCode="General">
                  <c:v>11.221</c:v>
                </c:pt>
                <c:pt idx="16674" formatCode="General">
                  <c:v>11.2217</c:v>
                </c:pt>
                <c:pt idx="16675" formatCode="General">
                  <c:v>11.2224</c:v>
                </c:pt>
                <c:pt idx="16676" formatCode="General">
                  <c:v>11.223000000000001</c:v>
                </c:pt>
                <c:pt idx="16677" formatCode="General">
                  <c:v>11.223699999999999</c:v>
                </c:pt>
                <c:pt idx="16678" formatCode="General">
                  <c:v>11.224399999999999</c:v>
                </c:pt>
                <c:pt idx="16679" formatCode="General">
                  <c:v>11.225099999999999</c:v>
                </c:pt>
                <c:pt idx="16680" formatCode="General">
                  <c:v>11.2257</c:v>
                </c:pt>
                <c:pt idx="16681" formatCode="General">
                  <c:v>11.2264</c:v>
                </c:pt>
                <c:pt idx="16682" formatCode="General">
                  <c:v>11.2271</c:v>
                </c:pt>
                <c:pt idx="16683" formatCode="General">
                  <c:v>11.2277</c:v>
                </c:pt>
                <c:pt idx="16684" formatCode="General">
                  <c:v>11.228400000000001</c:v>
                </c:pt>
                <c:pt idx="16685" formatCode="General">
                  <c:v>11.229100000000001</c:v>
                </c:pt>
                <c:pt idx="16686" formatCode="General">
                  <c:v>11.229799999999999</c:v>
                </c:pt>
                <c:pt idx="16687" formatCode="General">
                  <c:v>11.230399999999999</c:v>
                </c:pt>
                <c:pt idx="16688" formatCode="General">
                  <c:v>11.2311</c:v>
                </c:pt>
                <c:pt idx="16689" formatCode="General">
                  <c:v>11.2318</c:v>
                </c:pt>
                <c:pt idx="16690" formatCode="General">
                  <c:v>11.2325</c:v>
                </c:pt>
                <c:pt idx="16691" formatCode="General">
                  <c:v>11.2331</c:v>
                </c:pt>
                <c:pt idx="16692" formatCode="General">
                  <c:v>11.2338</c:v>
                </c:pt>
                <c:pt idx="16693" formatCode="General">
                  <c:v>11.234500000000001</c:v>
                </c:pt>
                <c:pt idx="16694" formatCode="General">
                  <c:v>11.235099999999999</c:v>
                </c:pt>
                <c:pt idx="16695" formatCode="General">
                  <c:v>11.235799999999999</c:v>
                </c:pt>
                <c:pt idx="16696" formatCode="General">
                  <c:v>11.236499999999999</c:v>
                </c:pt>
                <c:pt idx="16697" formatCode="General">
                  <c:v>11.2372</c:v>
                </c:pt>
                <c:pt idx="16698" formatCode="General">
                  <c:v>11.2378</c:v>
                </c:pt>
                <c:pt idx="16699" formatCode="General">
                  <c:v>11.2385</c:v>
                </c:pt>
                <c:pt idx="16700" formatCode="General">
                  <c:v>11.2392</c:v>
                </c:pt>
                <c:pt idx="16701" formatCode="General">
                  <c:v>11.2399</c:v>
                </c:pt>
                <c:pt idx="16702" formatCode="General">
                  <c:v>11.240500000000001</c:v>
                </c:pt>
                <c:pt idx="16703" formatCode="General">
                  <c:v>11.241199999999999</c:v>
                </c:pt>
                <c:pt idx="16704" formatCode="General">
                  <c:v>11.241899999999999</c:v>
                </c:pt>
                <c:pt idx="16705" formatCode="General">
                  <c:v>11.242599999999999</c:v>
                </c:pt>
                <c:pt idx="16706" formatCode="General">
                  <c:v>11.2432</c:v>
                </c:pt>
                <c:pt idx="16707" formatCode="General">
                  <c:v>11.2439</c:v>
                </c:pt>
                <c:pt idx="16708" formatCode="General">
                  <c:v>11.2446</c:v>
                </c:pt>
                <c:pt idx="16709" formatCode="General">
                  <c:v>11.245200000000001</c:v>
                </c:pt>
                <c:pt idx="16710" formatCode="General">
                  <c:v>11.245900000000001</c:v>
                </c:pt>
                <c:pt idx="16711" formatCode="General">
                  <c:v>11.246600000000001</c:v>
                </c:pt>
                <c:pt idx="16712" formatCode="General">
                  <c:v>11.247299999999999</c:v>
                </c:pt>
                <c:pt idx="16713" formatCode="General">
                  <c:v>11.2479</c:v>
                </c:pt>
                <c:pt idx="16714" formatCode="General">
                  <c:v>11.2486</c:v>
                </c:pt>
                <c:pt idx="16715" formatCode="General">
                  <c:v>11.2493</c:v>
                </c:pt>
                <c:pt idx="16716" formatCode="General">
                  <c:v>11.25</c:v>
                </c:pt>
                <c:pt idx="16717" formatCode="General">
                  <c:v>11.2506</c:v>
                </c:pt>
                <c:pt idx="16718" formatCode="General">
                  <c:v>11.251300000000001</c:v>
                </c:pt>
                <c:pt idx="16719" formatCode="General">
                  <c:v>11.252000000000001</c:v>
                </c:pt>
                <c:pt idx="16720" formatCode="General">
                  <c:v>11.252599999999999</c:v>
                </c:pt>
                <c:pt idx="16721" formatCode="General">
                  <c:v>11.253299999999999</c:v>
                </c:pt>
                <c:pt idx="16722" formatCode="General">
                  <c:v>11.254</c:v>
                </c:pt>
                <c:pt idx="16723" formatCode="General">
                  <c:v>11.2547</c:v>
                </c:pt>
                <c:pt idx="16724" formatCode="General">
                  <c:v>11.2553</c:v>
                </c:pt>
                <c:pt idx="16725" formatCode="General">
                  <c:v>11.256</c:v>
                </c:pt>
                <c:pt idx="16726" formatCode="General">
                  <c:v>11.2567</c:v>
                </c:pt>
                <c:pt idx="16727" formatCode="General">
                  <c:v>11.257400000000001</c:v>
                </c:pt>
                <c:pt idx="16728" formatCode="General">
                  <c:v>11.257999999999999</c:v>
                </c:pt>
                <c:pt idx="16729" formatCode="General">
                  <c:v>11.258699999999999</c:v>
                </c:pt>
                <c:pt idx="16730" formatCode="General">
                  <c:v>11.259399999999999</c:v>
                </c:pt>
                <c:pt idx="16731" formatCode="General">
                  <c:v>11.26</c:v>
                </c:pt>
                <c:pt idx="16732" formatCode="General">
                  <c:v>11.2607</c:v>
                </c:pt>
                <c:pt idx="16733" formatCode="General">
                  <c:v>11.2614</c:v>
                </c:pt>
                <c:pt idx="16734" formatCode="General">
                  <c:v>11.2621</c:v>
                </c:pt>
                <c:pt idx="16735" formatCode="General">
                  <c:v>11.262700000000001</c:v>
                </c:pt>
                <c:pt idx="16736" formatCode="General">
                  <c:v>11.263400000000001</c:v>
                </c:pt>
                <c:pt idx="16737" formatCode="General">
                  <c:v>11.264099999999999</c:v>
                </c:pt>
                <c:pt idx="16738" formatCode="General">
                  <c:v>11.264799999999999</c:v>
                </c:pt>
                <c:pt idx="16739" formatCode="General">
                  <c:v>11.2654</c:v>
                </c:pt>
                <c:pt idx="16740" formatCode="General">
                  <c:v>11.2661</c:v>
                </c:pt>
                <c:pt idx="16741" formatCode="General">
                  <c:v>11.2668</c:v>
                </c:pt>
                <c:pt idx="16742" formatCode="General">
                  <c:v>11.2675</c:v>
                </c:pt>
                <c:pt idx="16743" formatCode="General">
                  <c:v>11.2681</c:v>
                </c:pt>
                <c:pt idx="16744" formatCode="General">
                  <c:v>11.268800000000001</c:v>
                </c:pt>
                <c:pt idx="16745" formatCode="General">
                  <c:v>11.269500000000001</c:v>
                </c:pt>
                <c:pt idx="16746" formatCode="General">
                  <c:v>11.270099999999999</c:v>
                </c:pt>
                <c:pt idx="16747" formatCode="General">
                  <c:v>11.270799999999999</c:v>
                </c:pt>
                <c:pt idx="16748" formatCode="General">
                  <c:v>11.2715</c:v>
                </c:pt>
                <c:pt idx="16749" formatCode="General">
                  <c:v>11.2722</c:v>
                </c:pt>
                <c:pt idx="16750" formatCode="General">
                  <c:v>11.2728</c:v>
                </c:pt>
                <c:pt idx="16751" formatCode="General">
                  <c:v>11.2735</c:v>
                </c:pt>
                <c:pt idx="16752" formatCode="General">
                  <c:v>11.2742</c:v>
                </c:pt>
                <c:pt idx="16753" formatCode="General">
                  <c:v>11.274900000000001</c:v>
                </c:pt>
                <c:pt idx="16754" formatCode="General">
                  <c:v>11.275499999999999</c:v>
                </c:pt>
                <c:pt idx="16755" formatCode="General">
                  <c:v>11.276199999999999</c:v>
                </c:pt>
                <c:pt idx="16756" formatCode="General">
                  <c:v>11.276899999999999</c:v>
                </c:pt>
                <c:pt idx="16757" formatCode="General">
                  <c:v>11.2775</c:v>
                </c:pt>
                <c:pt idx="16758" formatCode="General">
                  <c:v>11.2782</c:v>
                </c:pt>
                <c:pt idx="16759" formatCode="General">
                  <c:v>11.2789</c:v>
                </c:pt>
                <c:pt idx="16760" formatCode="General">
                  <c:v>11.2796</c:v>
                </c:pt>
                <c:pt idx="16761" formatCode="General">
                  <c:v>11.280200000000001</c:v>
                </c:pt>
                <c:pt idx="16762" formatCode="General">
                  <c:v>11.280900000000001</c:v>
                </c:pt>
                <c:pt idx="16763" formatCode="General">
                  <c:v>11.281599999999999</c:v>
                </c:pt>
                <c:pt idx="16764" formatCode="General">
                  <c:v>11.282299999999999</c:v>
                </c:pt>
                <c:pt idx="16765" formatCode="General">
                  <c:v>11.2829</c:v>
                </c:pt>
                <c:pt idx="16766" formatCode="General">
                  <c:v>11.2836</c:v>
                </c:pt>
                <c:pt idx="16767" formatCode="General">
                  <c:v>11.2843</c:v>
                </c:pt>
                <c:pt idx="16768" formatCode="General">
                  <c:v>11.285</c:v>
                </c:pt>
                <c:pt idx="16769" formatCode="General">
                  <c:v>11.285600000000001</c:v>
                </c:pt>
                <c:pt idx="16770" formatCode="General">
                  <c:v>11.286300000000001</c:v>
                </c:pt>
                <c:pt idx="16771" formatCode="General">
                  <c:v>11.287000000000001</c:v>
                </c:pt>
                <c:pt idx="16772" formatCode="General">
                  <c:v>11.287599999999999</c:v>
                </c:pt>
                <c:pt idx="16773" formatCode="General">
                  <c:v>11.2883</c:v>
                </c:pt>
                <c:pt idx="16774" formatCode="General">
                  <c:v>11.289</c:v>
                </c:pt>
                <c:pt idx="16775" formatCode="General">
                  <c:v>11.2897</c:v>
                </c:pt>
                <c:pt idx="16776" formatCode="General">
                  <c:v>11.2903</c:v>
                </c:pt>
                <c:pt idx="16777" formatCode="General">
                  <c:v>11.291</c:v>
                </c:pt>
                <c:pt idx="16778" formatCode="General">
                  <c:v>11.291700000000001</c:v>
                </c:pt>
                <c:pt idx="16779" formatCode="General">
                  <c:v>11.292400000000001</c:v>
                </c:pt>
                <c:pt idx="16780" formatCode="General">
                  <c:v>11.292999999999999</c:v>
                </c:pt>
                <c:pt idx="16781" formatCode="General">
                  <c:v>11.293699999999999</c:v>
                </c:pt>
                <c:pt idx="16782" formatCode="General">
                  <c:v>11.2944</c:v>
                </c:pt>
                <c:pt idx="16783" formatCode="General">
                  <c:v>11.295</c:v>
                </c:pt>
                <c:pt idx="16784" formatCode="General">
                  <c:v>11.2957</c:v>
                </c:pt>
                <c:pt idx="16785" formatCode="General">
                  <c:v>11.2964</c:v>
                </c:pt>
                <c:pt idx="16786" formatCode="General">
                  <c:v>11.2971</c:v>
                </c:pt>
                <c:pt idx="16787" formatCode="General">
                  <c:v>11.297700000000001</c:v>
                </c:pt>
                <c:pt idx="16788" formatCode="General">
                  <c:v>11.298400000000001</c:v>
                </c:pt>
                <c:pt idx="16789" formatCode="General">
                  <c:v>11.299099999999999</c:v>
                </c:pt>
                <c:pt idx="16790" formatCode="General">
                  <c:v>11.299799999999999</c:v>
                </c:pt>
                <c:pt idx="16791" formatCode="General">
                  <c:v>11.3004</c:v>
                </c:pt>
                <c:pt idx="16792" formatCode="General">
                  <c:v>11.3011</c:v>
                </c:pt>
                <c:pt idx="16793" formatCode="General">
                  <c:v>11.3018</c:v>
                </c:pt>
                <c:pt idx="16794" formatCode="General">
                  <c:v>11.3024</c:v>
                </c:pt>
                <c:pt idx="16795" formatCode="General">
                  <c:v>11.303100000000001</c:v>
                </c:pt>
                <c:pt idx="16796" formatCode="General">
                  <c:v>11.303800000000001</c:v>
                </c:pt>
                <c:pt idx="16797" formatCode="General">
                  <c:v>11.304500000000001</c:v>
                </c:pt>
                <c:pt idx="16798" formatCode="General">
                  <c:v>11.305099999999999</c:v>
                </c:pt>
                <c:pt idx="16799" formatCode="General">
                  <c:v>11.3058</c:v>
                </c:pt>
                <c:pt idx="16800" formatCode="General">
                  <c:v>11.3065</c:v>
                </c:pt>
                <c:pt idx="16801" formatCode="General">
                  <c:v>11.3072</c:v>
                </c:pt>
                <c:pt idx="16802" formatCode="General">
                  <c:v>11.3078</c:v>
                </c:pt>
                <c:pt idx="16803" formatCode="General">
                  <c:v>11.3085</c:v>
                </c:pt>
                <c:pt idx="16804" formatCode="General">
                  <c:v>11.309200000000001</c:v>
                </c:pt>
                <c:pt idx="16805" formatCode="General">
                  <c:v>11.309900000000001</c:v>
                </c:pt>
                <c:pt idx="16806" formatCode="General">
                  <c:v>11.310499999999999</c:v>
                </c:pt>
                <c:pt idx="16807" formatCode="General">
                  <c:v>11.311199999999999</c:v>
                </c:pt>
                <c:pt idx="16808" formatCode="General">
                  <c:v>11.3119</c:v>
                </c:pt>
                <c:pt idx="16809" formatCode="General">
                  <c:v>11.3125</c:v>
                </c:pt>
                <c:pt idx="16810" formatCode="General">
                  <c:v>11.3132</c:v>
                </c:pt>
                <c:pt idx="16811" formatCode="General">
                  <c:v>11.3139</c:v>
                </c:pt>
                <c:pt idx="16812" formatCode="General">
                  <c:v>11.3146</c:v>
                </c:pt>
                <c:pt idx="16813" formatCode="General">
                  <c:v>11.315200000000001</c:v>
                </c:pt>
                <c:pt idx="16814" formatCode="General">
                  <c:v>11.315899999999999</c:v>
                </c:pt>
                <c:pt idx="16815" formatCode="General">
                  <c:v>11.316599999999999</c:v>
                </c:pt>
                <c:pt idx="16816" formatCode="General">
                  <c:v>11.317299999999999</c:v>
                </c:pt>
                <c:pt idx="16817" formatCode="General">
                  <c:v>11.3179</c:v>
                </c:pt>
                <c:pt idx="16818" formatCode="General">
                  <c:v>11.3186</c:v>
                </c:pt>
                <c:pt idx="16819" formatCode="General">
                  <c:v>11.3193</c:v>
                </c:pt>
                <c:pt idx="16820" formatCode="General">
                  <c:v>11.319900000000001</c:v>
                </c:pt>
                <c:pt idx="16821" formatCode="General">
                  <c:v>11.320600000000001</c:v>
                </c:pt>
                <c:pt idx="16822" formatCode="General">
                  <c:v>11.321300000000001</c:v>
                </c:pt>
                <c:pt idx="16823" formatCode="General">
                  <c:v>11.321999999999999</c:v>
                </c:pt>
                <c:pt idx="16824" formatCode="General">
                  <c:v>11.3226</c:v>
                </c:pt>
                <c:pt idx="16825" formatCode="General">
                  <c:v>11.3233</c:v>
                </c:pt>
                <c:pt idx="16826" formatCode="General">
                  <c:v>11.324</c:v>
                </c:pt>
                <c:pt idx="16827" formatCode="General">
                  <c:v>11.3247</c:v>
                </c:pt>
                <c:pt idx="16828" formatCode="General">
                  <c:v>11.3253</c:v>
                </c:pt>
                <c:pt idx="16829" formatCode="General">
                  <c:v>11.326000000000001</c:v>
                </c:pt>
                <c:pt idx="16830" formatCode="General">
                  <c:v>11.326700000000001</c:v>
                </c:pt>
                <c:pt idx="16831" formatCode="General">
                  <c:v>11.327299999999999</c:v>
                </c:pt>
                <c:pt idx="16832" formatCode="General">
                  <c:v>11.327999999999999</c:v>
                </c:pt>
                <c:pt idx="16833" formatCode="General">
                  <c:v>11.3287</c:v>
                </c:pt>
                <c:pt idx="16834" formatCode="General">
                  <c:v>11.3294</c:v>
                </c:pt>
                <c:pt idx="16835" formatCode="General">
                  <c:v>11.33</c:v>
                </c:pt>
                <c:pt idx="16836" formatCode="General">
                  <c:v>11.3307</c:v>
                </c:pt>
                <c:pt idx="16837" formatCode="General">
                  <c:v>11.3314</c:v>
                </c:pt>
                <c:pt idx="16838" formatCode="General">
                  <c:v>11.332100000000001</c:v>
                </c:pt>
                <c:pt idx="16839" formatCode="General">
                  <c:v>11.332700000000001</c:v>
                </c:pt>
                <c:pt idx="16840" formatCode="General">
                  <c:v>11.333399999999999</c:v>
                </c:pt>
                <c:pt idx="16841" formatCode="General">
                  <c:v>11.334099999999999</c:v>
                </c:pt>
                <c:pt idx="16842" formatCode="General">
                  <c:v>11.3348</c:v>
                </c:pt>
                <c:pt idx="16843" formatCode="General">
                  <c:v>11.3354</c:v>
                </c:pt>
                <c:pt idx="16844" formatCode="General">
                  <c:v>11.3361</c:v>
                </c:pt>
                <c:pt idx="16845" formatCode="General">
                  <c:v>11.3368</c:v>
                </c:pt>
                <c:pt idx="16846" formatCode="General">
                  <c:v>11.337400000000001</c:v>
                </c:pt>
                <c:pt idx="16847" formatCode="General">
                  <c:v>11.338100000000001</c:v>
                </c:pt>
                <c:pt idx="16848" formatCode="General">
                  <c:v>11.338800000000001</c:v>
                </c:pt>
                <c:pt idx="16849" formatCode="General">
                  <c:v>11.339499999999999</c:v>
                </c:pt>
                <c:pt idx="16850" formatCode="General">
                  <c:v>11.3401</c:v>
                </c:pt>
                <c:pt idx="16851" formatCode="General">
                  <c:v>11.3408</c:v>
                </c:pt>
                <c:pt idx="16852" formatCode="General">
                  <c:v>11.3415</c:v>
                </c:pt>
                <c:pt idx="16853" formatCode="General">
                  <c:v>11.3422</c:v>
                </c:pt>
                <c:pt idx="16854" formatCode="General">
                  <c:v>11.3428</c:v>
                </c:pt>
                <c:pt idx="16855" formatCode="General">
                  <c:v>11.343500000000001</c:v>
                </c:pt>
                <c:pt idx="16856" formatCode="General">
                  <c:v>11.344200000000001</c:v>
                </c:pt>
                <c:pt idx="16857" formatCode="General">
                  <c:v>11.344799999999999</c:v>
                </c:pt>
                <c:pt idx="16858" formatCode="General">
                  <c:v>11.345499999999999</c:v>
                </c:pt>
                <c:pt idx="16859" formatCode="General">
                  <c:v>11.3462</c:v>
                </c:pt>
                <c:pt idx="16860" formatCode="General">
                  <c:v>11.3469</c:v>
                </c:pt>
                <c:pt idx="16861" formatCode="General">
                  <c:v>11.3475</c:v>
                </c:pt>
                <c:pt idx="16862" formatCode="General">
                  <c:v>11.3482</c:v>
                </c:pt>
                <c:pt idx="16863" formatCode="General">
                  <c:v>11.3489</c:v>
                </c:pt>
                <c:pt idx="16864" formatCode="General">
                  <c:v>11.349600000000001</c:v>
                </c:pt>
                <c:pt idx="16865" formatCode="General">
                  <c:v>11.350199999999999</c:v>
                </c:pt>
                <c:pt idx="16866" formatCode="General">
                  <c:v>11.350899999999999</c:v>
                </c:pt>
                <c:pt idx="16867" formatCode="General">
                  <c:v>11.351599999999999</c:v>
                </c:pt>
                <c:pt idx="16868" formatCode="General">
                  <c:v>11.3523</c:v>
                </c:pt>
                <c:pt idx="16869" formatCode="General">
                  <c:v>11.3529</c:v>
                </c:pt>
                <c:pt idx="16870" formatCode="General">
                  <c:v>11.3536</c:v>
                </c:pt>
                <c:pt idx="16871" formatCode="General">
                  <c:v>11.3543</c:v>
                </c:pt>
                <c:pt idx="16872" formatCode="General">
                  <c:v>11.354900000000001</c:v>
                </c:pt>
                <c:pt idx="16873" formatCode="General">
                  <c:v>11.355600000000001</c:v>
                </c:pt>
                <c:pt idx="16874" formatCode="General">
                  <c:v>11.356299999999999</c:v>
                </c:pt>
                <c:pt idx="16875" formatCode="General">
                  <c:v>11.356999999999999</c:v>
                </c:pt>
                <c:pt idx="16876" formatCode="General">
                  <c:v>11.3576</c:v>
                </c:pt>
                <c:pt idx="16877" formatCode="General">
                  <c:v>11.3583</c:v>
                </c:pt>
                <c:pt idx="16878" formatCode="General">
                  <c:v>11.359</c:v>
                </c:pt>
                <c:pt idx="16879" formatCode="General">
                  <c:v>11.3597</c:v>
                </c:pt>
                <c:pt idx="16880" formatCode="General">
                  <c:v>11.360300000000001</c:v>
                </c:pt>
                <c:pt idx="16881" formatCode="General">
                  <c:v>11.361000000000001</c:v>
                </c:pt>
                <c:pt idx="16882" formatCode="General">
                  <c:v>11.361700000000001</c:v>
                </c:pt>
                <c:pt idx="16883" formatCode="General">
                  <c:v>11.362299999999999</c:v>
                </c:pt>
                <c:pt idx="16884" formatCode="General">
                  <c:v>11.363</c:v>
                </c:pt>
                <c:pt idx="16885" formatCode="General">
                  <c:v>11.3637</c:v>
                </c:pt>
                <c:pt idx="16886" formatCode="General">
                  <c:v>11.3644</c:v>
                </c:pt>
                <c:pt idx="16887" formatCode="General">
                  <c:v>11.365</c:v>
                </c:pt>
                <c:pt idx="16888" formatCode="General">
                  <c:v>11.3657</c:v>
                </c:pt>
                <c:pt idx="16889" formatCode="General">
                  <c:v>11.366400000000001</c:v>
                </c:pt>
                <c:pt idx="16890" formatCode="General">
                  <c:v>11.367100000000001</c:v>
                </c:pt>
                <c:pt idx="16891" formatCode="General">
                  <c:v>11.367699999999999</c:v>
                </c:pt>
                <c:pt idx="16892" formatCode="General">
                  <c:v>11.368399999999999</c:v>
                </c:pt>
                <c:pt idx="16893" formatCode="General">
                  <c:v>11.3691</c:v>
                </c:pt>
                <c:pt idx="16894" formatCode="General">
                  <c:v>11.3697</c:v>
                </c:pt>
                <c:pt idx="16895" formatCode="General">
                  <c:v>11.3704</c:v>
                </c:pt>
                <c:pt idx="16896" formatCode="General">
                  <c:v>11.3711</c:v>
                </c:pt>
                <c:pt idx="16897" formatCode="General">
                  <c:v>11.3718</c:v>
                </c:pt>
                <c:pt idx="16898" formatCode="General">
                  <c:v>11.372400000000001</c:v>
                </c:pt>
                <c:pt idx="16899" formatCode="General">
                  <c:v>11.373100000000001</c:v>
                </c:pt>
                <c:pt idx="16900" formatCode="General">
                  <c:v>11.373799999999999</c:v>
                </c:pt>
                <c:pt idx="16901" formatCode="General">
                  <c:v>11.374499999999999</c:v>
                </c:pt>
                <c:pt idx="16902" formatCode="General">
                  <c:v>11.3751</c:v>
                </c:pt>
                <c:pt idx="16903" formatCode="General">
                  <c:v>11.3758</c:v>
                </c:pt>
                <c:pt idx="16904" formatCode="General">
                  <c:v>11.3765</c:v>
                </c:pt>
                <c:pt idx="16905" formatCode="General">
                  <c:v>11.3772</c:v>
                </c:pt>
                <c:pt idx="16906" formatCode="General">
                  <c:v>11.377800000000001</c:v>
                </c:pt>
                <c:pt idx="16907" formatCode="General">
                  <c:v>11.378500000000001</c:v>
                </c:pt>
                <c:pt idx="16908" formatCode="General">
                  <c:v>11.379200000000001</c:v>
                </c:pt>
                <c:pt idx="16909" formatCode="General">
                  <c:v>11.379799999999999</c:v>
                </c:pt>
                <c:pt idx="16910" formatCode="General">
                  <c:v>11.3805</c:v>
                </c:pt>
                <c:pt idx="16911" formatCode="General">
                  <c:v>11.3812</c:v>
                </c:pt>
                <c:pt idx="16912" formatCode="General">
                  <c:v>11.3819</c:v>
                </c:pt>
                <c:pt idx="16913" formatCode="General">
                  <c:v>11.3825</c:v>
                </c:pt>
                <c:pt idx="16914" formatCode="General">
                  <c:v>11.3832</c:v>
                </c:pt>
                <c:pt idx="16915" formatCode="General">
                  <c:v>11.383900000000001</c:v>
                </c:pt>
                <c:pt idx="16916" formatCode="General">
                  <c:v>11.384600000000001</c:v>
                </c:pt>
                <c:pt idx="16917" formatCode="General">
                  <c:v>11.385199999999999</c:v>
                </c:pt>
                <c:pt idx="16918" formatCode="General">
                  <c:v>11.385899999999999</c:v>
                </c:pt>
                <c:pt idx="16919" formatCode="General">
                  <c:v>11.3866</c:v>
                </c:pt>
                <c:pt idx="16920" formatCode="General">
                  <c:v>11.3872</c:v>
                </c:pt>
                <c:pt idx="16921" formatCode="General">
                  <c:v>11.3879</c:v>
                </c:pt>
                <c:pt idx="16922" formatCode="General">
                  <c:v>11.3886</c:v>
                </c:pt>
                <c:pt idx="16923" formatCode="General">
                  <c:v>11.3893</c:v>
                </c:pt>
                <c:pt idx="16924" formatCode="General">
                  <c:v>11.389900000000001</c:v>
                </c:pt>
                <c:pt idx="16925" formatCode="General">
                  <c:v>11.390599999999999</c:v>
                </c:pt>
                <c:pt idx="16926" formatCode="General">
                  <c:v>11.391299999999999</c:v>
                </c:pt>
                <c:pt idx="16927" formatCode="General">
                  <c:v>11.391999999999999</c:v>
                </c:pt>
                <c:pt idx="16928" formatCode="General">
                  <c:v>11.3926</c:v>
                </c:pt>
                <c:pt idx="16929" formatCode="General">
                  <c:v>11.3933</c:v>
                </c:pt>
                <c:pt idx="16930" formatCode="General">
                  <c:v>11.394</c:v>
                </c:pt>
                <c:pt idx="16931" formatCode="General">
                  <c:v>11.3947</c:v>
                </c:pt>
                <c:pt idx="16932" formatCode="General">
                  <c:v>11.395300000000001</c:v>
                </c:pt>
                <c:pt idx="16933" formatCode="General">
                  <c:v>11.396000000000001</c:v>
                </c:pt>
                <c:pt idx="16934" formatCode="General">
                  <c:v>11.396699999999999</c:v>
                </c:pt>
                <c:pt idx="16935" formatCode="General">
                  <c:v>11.3973</c:v>
                </c:pt>
                <c:pt idx="16936" formatCode="General">
                  <c:v>11.398</c:v>
                </c:pt>
                <c:pt idx="16937" formatCode="General">
                  <c:v>11.3987</c:v>
                </c:pt>
                <c:pt idx="16938" formatCode="General">
                  <c:v>11.3994</c:v>
                </c:pt>
                <c:pt idx="16939" formatCode="General">
                  <c:v>11.4</c:v>
                </c:pt>
                <c:pt idx="16940" formatCode="General">
                  <c:v>11.400700000000001</c:v>
                </c:pt>
                <c:pt idx="16941" formatCode="General">
                  <c:v>11.401400000000001</c:v>
                </c:pt>
                <c:pt idx="16942" formatCode="General">
                  <c:v>11.402100000000001</c:v>
                </c:pt>
                <c:pt idx="16943" formatCode="General">
                  <c:v>11.402699999999999</c:v>
                </c:pt>
                <c:pt idx="16944" formatCode="General">
                  <c:v>11.4034</c:v>
                </c:pt>
                <c:pt idx="16945" formatCode="General">
                  <c:v>11.4041</c:v>
                </c:pt>
                <c:pt idx="16946" formatCode="General">
                  <c:v>11.4047</c:v>
                </c:pt>
                <c:pt idx="16947" formatCode="General">
                  <c:v>11.4054</c:v>
                </c:pt>
                <c:pt idx="16948" formatCode="General">
                  <c:v>11.4061</c:v>
                </c:pt>
                <c:pt idx="16949" formatCode="General">
                  <c:v>11.4068</c:v>
                </c:pt>
                <c:pt idx="16950" formatCode="General">
                  <c:v>11.407400000000001</c:v>
                </c:pt>
                <c:pt idx="16951" formatCode="General">
                  <c:v>11.408099999999999</c:v>
                </c:pt>
                <c:pt idx="16952" formatCode="General">
                  <c:v>11.408799999999999</c:v>
                </c:pt>
                <c:pt idx="16953" formatCode="General">
                  <c:v>11.4095</c:v>
                </c:pt>
                <c:pt idx="16954" formatCode="General">
                  <c:v>11.4101</c:v>
                </c:pt>
                <c:pt idx="16955" formatCode="General">
                  <c:v>11.4108</c:v>
                </c:pt>
                <c:pt idx="16956" formatCode="General">
                  <c:v>11.4115</c:v>
                </c:pt>
                <c:pt idx="16957" formatCode="General">
                  <c:v>11.412100000000001</c:v>
                </c:pt>
                <c:pt idx="16958" formatCode="General">
                  <c:v>11.412800000000001</c:v>
                </c:pt>
                <c:pt idx="16959" formatCode="General">
                  <c:v>11.413500000000001</c:v>
                </c:pt>
                <c:pt idx="16960" formatCode="General">
                  <c:v>11.414199999999999</c:v>
                </c:pt>
                <c:pt idx="16961" formatCode="General">
                  <c:v>11.4148</c:v>
                </c:pt>
                <c:pt idx="16962" formatCode="General">
                  <c:v>11.4155</c:v>
                </c:pt>
                <c:pt idx="16963" formatCode="General">
                  <c:v>11.4162</c:v>
                </c:pt>
                <c:pt idx="16964" formatCode="General">
                  <c:v>11.4169</c:v>
                </c:pt>
                <c:pt idx="16965" formatCode="General">
                  <c:v>11.4175</c:v>
                </c:pt>
                <c:pt idx="16966" formatCode="General">
                  <c:v>11.418200000000001</c:v>
                </c:pt>
                <c:pt idx="16967" formatCode="General">
                  <c:v>11.418900000000001</c:v>
                </c:pt>
                <c:pt idx="16968" formatCode="General">
                  <c:v>11.419600000000001</c:v>
                </c:pt>
                <c:pt idx="16969" formatCode="General">
                  <c:v>11.420199999999999</c:v>
                </c:pt>
                <c:pt idx="16970" formatCode="General">
                  <c:v>11.4209</c:v>
                </c:pt>
                <c:pt idx="16971" formatCode="General">
                  <c:v>11.4216</c:v>
                </c:pt>
                <c:pt idx="16972" formatCode="General">
                  <c:v>11.4222</c:v>
                </c:pt>
                <c:pt idx="16973" formatCode="General">
                  <c:v>11.4229</c:v>
                </c:pt>
                <c:pt idx="16974" formatCode="General">
                  <c:v>11.4236</c:v>
                </c:pt>
                <c:pt idx="16975" formatCode="General">
                  <c:v>11.424300000000001</c:v>
                </c:pt>
                <c:pt idx="16976" formatCode="General">
                  <c:v>11.424899999999999</c:v>
                </c:pt>
                <c:pt idx="16977" formatCode="General">
                  <c:v>11.425599999999999</c:v>
                </c:pt>
                <c:pt idx="16978" formatCode="General">
                  <c:v>11.426299999999999</c:v>
                </c:pt>
                <c:pt idx="16979" formatCode="General">
                  <c:v>11.427</c:v>
                </c:pt>
                <c:pt idx="16980" formatCode="General">
                  <c:v>11.4276</c:v>
                </c:pt>
                <c:pt idx="16981" formatCode="General">
                  <c:v>11.4283</c:v>
                </c:pt>
                <c:pt idx="16982" formatCode="General">
                  <c:v>11.429</c:v>
                </c:pt>
                <c:pt idx="16983" formatCode="General">
                  <c:v>11.429600000000001</c:v>
                </c:pt>
                <c:pt idx="16984" formatCode="General">
                  <c:v>11.430300000000001</c:v>
                </c:pt>
                <c:pt idx="16985" formatCode="General">
                  <c:v>11.430999999999999</c:v>
                </c:pt>
                <c:pt idx="16986" formatCode="General">
                  <c:v>11.431699999999999</c:v>
                </c:pt>
                <c:pt idx="16987" formatCode="General">
                  <c:v>11.4323</c:v>
                </c:pt>
                <c:pt idx="16988" formatCode="General">
                  <c:v>11.433</c:v>
                </c:pt>
                <c:pt idx="16989" formatCode="General">
                  <c:v>11.4337</c:v>
                </c:pt>
                <c:pt idx="16990" formatCode="General">
                  <c:v>11.4344</c:v>
                </c:pt>
                <c:pt idx="16991" formatCode="General">
                  <c:v>11.435</c:v>
                </c:pt>
                <c:pt idx="16992" formatCode="General">
                  <c:v>11.435700000000001</c:v>
                </c:pt>
                <c:pt idx="16993" formatCode="General">
                  <c:v>11.436400000000001</c:v>
                </c:pt>
                <c:pt idx="16994" formatCode="General">
                  <c:v>11.436999999999999</c:v>
                </c:pt>
                <c:pt idx="16995" formatCode="General">
                  <c:v>11.4377</c:v>
                </c:pt>
                <c:pt idx="16996" formatCode="General">
                  <c:v>11.4384</c:v>
                </c:pt>
                <c:pt idx="16997" formatCode="General">
                  <c:v>11.4391</c:v>
                </c:pt>
                <c:pt idx="16998" formatCode="General">
                  <c:v>11.4397</c:v>
                </c:pt>
                <c:pt idx="16999" formatCode="General">
                  <c:v>11.4404</c:v>
                </c:pt>
                <c:pt idx="17000" formatCode="General">
                  <c:v>11.4411</c:v>
                </c:pt>
                <c:pt idx="17001" formatCode="General">
                  <c:v>11.441800000000001</c:v>
                </c:pt>
                <c:pt idx="17002" formatCode="General">
                  <c:v>11.442399999999999</c:v>
                </c:pt>
                <c:pt idx="17003" formatCode="General">
                  <c:v>11.443099999999999</c:v>
                </c:pt>
                <c:pt idx="17004" formatCode="General">
                  <c:v>11.4438</c:v>
                </c:pt>
                <c:pt idx="17005" formatCode="General">
                  <c:v>11.4445</c:v>
                </c:pt>
                <c:pt idx="17006" formatCode="General">
                  <c:v>11.4451</c:v>
                </c:pt>
                <c:pt idx="17007" formatCode="General">
                  <c:v>11.4458</c:v>
                </c:pt>
                <c:pt idx="17008" formatCode="General">
                  <c:v>11.4465</c:v>
                </c:pt>
                <c:pt idx="17009" formatCode="General">
                  <c:v>11.447100000000001</c:v>
                </c:pt>
                <c:pt idx="17010" formatCode="General">
                  <c:v>11.447800000000001</c:v>
                </c:pt>
                <c:pt idx="17011" formatCode="General">
                  <c:v>11.448499999999999</c:v>
                </c:pt>
                <c:pt idx="17012" formatCode="General">
                  <c:v>11.449199999999999</c:v>
                </c:pt>
                <c:pt idx="17013" formatCode="General">
                  <c:v>11.4498</c:v>
                </c:pt>
                <c:pt idx="17014" formatCode="General">
                  <c:v>11.4505</c:v>
                </c:pt>
                <c:pt idx="17015" formatCode="General">
                  <c:v>11.4512</c:v>
                </c:pt>
                <c:pt idx="17016" formatCode="General">
                  <c:v>11.4519</c:v>
                </c:pt>
                <c:pt idx="17017" formatCode="General">
                  <c:v>11.452500000000001</c:v>
                </c:pt>
                <c:pt idx="17018" formatCode="General">
                  <c:v>11.453200000000001</c:v>
                </c:pt>
                <c:pt idx="17019" formatCode="General">
                  <c:v>11.453900000000001</c:v>
                </c:pt>
                <c:pt idx="17020" formatCode="General">
                  <c:v>11.454499999999999</c:v>
                </c:pt>
                <c:pt idx="17021" formatCode="General">
                  <c:v>11.4552</c:v>
                </c:pt>
                <c:pt idx="17022" formatCode="General">
                  <c:v>11.4559</c:v>
                </c:pt>
                <c:pt idx="17023" formatCode="General">
                  <c:v>11.4566</c:v>
                </c:pt>
                <c:pt idx="17024" formatCode="General">
                  <c:v>11.4572</c:v>
                </c:pt>
                <c:pt idx="17025" formatCode="General">
                  <c:v>11.4579</c:v>
                </c:pt>
                <c:pt idx="17026" formatCode="General">
                  <c:v>11.458600000000001</c:v>
                </c:pt>
                <c:pt idx="17027" formatCode="General">
                  <c:v>11.459300000000001</c:v>
                </c:pt>
                <c:pt idx="17028" formatCode="General">
                  <c:v>11.459899999999999</c:v>
                </c:pt>
                <c:pt idx="17029" formatCode="General">
                  <c:v>11.460599999999999</c:v>
                </c:pt>
                <c:pt idx="17030" formatCode="General">
                  <c:v>11.4613</c:v>
                </c:pt>
                <c:pt idx="17031" formatCode="General">
                  <c:v>11.462</c:v>
                </c:pt>
                <c:pt idx="17032" formatCode="General">
                  <c:v>11.4626</c:v>
                </c:pt>
                <c:pt idx="17033" formatCode="General">
                  <c:v>11.4633</c:v>
                </c:pt>
                <c:pt idx="17034" formatCode="General">
                  <c:v>11.464</c:v>
                </c:pt>
                <c:pt idx="17035" formatCode="General">
                  <c:v>11.464600000000001</c:v>
                </c:pt>
                <c:pt idx="17036" formatCode="General">
                  <c:v>11.465299999999999</c:v>
                </c:pt>
                <c:pt idx="17037" formatCode="General">
                  <c:v>11.465999999999999</c:v>
                </c:pt>
                <c:pt idx="17038" formatCode="General">
                  <c:v>11.466699999999999</c:v>
                </c:pt>
                <c:pt idx="17039" formatCode="General">
                  <c:v>11.4673</c:v>
                </c:pt>
                <c:pt idx="17040" formatCode="General">
                  <c:v>11.468</c:v>
                </c:pt>
                <c:pt idx="17041" formatCode="General">
                  <c:v>11.4687</c:v>
                </c:pt>
                <c:pt idx="17042" formatCode="General">
                  <c:v>11.4694</c:v>
                </c:pt>
                <c:pt idx="17043" formatCode="General">
                  <c:v>11.47</c:v>
                </c:pt>
                <c:pt idx="17044" formatCode="General">
                  <c:v>11.470700000000001</c:v>
                </c:pt>
                <c:pt idx="17045" formatCode="General">
                  <c:v>11.471399999999999</c:v>
                </c:pt>
                <c:pt idx="17046" formatCode="General">
                  <c:v>11.472</c:v>
                </c:pt>
                <c:pt idx="17047" formatCode="General">
                  <c:v>11.4727</c:v>
                </c:pt>
                <c:pt idx="17048" formatCode="General">
                  <c:v>11.4734</c:v>
                </c:pt>
                <c:pt idx="17049" formatCode="General">
                  <c:v>11.4741</c:v>
                </c:pt>
                <c:pt idx="17050" formatCode="General">
                  <c:v>11.4747</c:v>
                </c:pt>
                <c:pt idx="17051" formatCode="General">
                  <c:v>11.4754</c:v>
                </c:pt>
                <c:pt idx="17052" formatCode="General">
                  <c:v>11.476100000000001</c:v>
                </c:pt>
                <c:pt idx="17053" formatCode="General">
                  <c:v>11.476800000000001</c:v>
                </c:pt>
                <c:pt idx="17054" formatCode="General">
                  <c:v>11.477399999999999</c:v>
                </c:pt>
                <c:pt idx="17055" formatCode="General">
                  <c:v>11.4781</c:v>
                </c:pt>
                <c:pt idx="17056" formatCode="General">
                  <c:v>11.4788</c:v>
                </c:pt>
                <c:pt idx="17057" formatCode="General">
                  <c:v>11.4794</c:v>
                </c:pt>
                <c:pt idx="17058" formatCode="General">
                  <c:v>11.4801</c:v>
                </c:pt>
                <c:pt idx="17059" formatCode="General">
                  <c:v>11.4808</c:v>
                </c:pt>
                <c:pt idx="17060" formatCode="General">
                  <c:v>11.4815</c:v>
                </c:pt>
                <c:pt idx="17061" formatCode="General">
                  <c:v>11.482100000000001</c:v>
                </c:pt>
                <c:pt idx="17062" formatCode="General">
                  <c:v>11.482799999999999</c:v>
                </c:pt>
                <c:pt idx="17063" formatCode="General">
                  <c:v>11.483499999999999</c:v>
                </c:pt>
                <c:pt idx="17064" formatCode="General">
                  <c:v>11.4842</c:v>
                </c:pt>
                <c:pt idx="17065" formatCode="General">
                  <c:v>11.4848</c:v>
                </c:pt>
                <c:pt idx="17066" formatCode="General">
                  <c:v>11.4855</c:v>
                </c:pt>
                <c:pt idx="17067" formatCode="General">
                  <c:v>11.4862</c:v>
                </c:pt>
                <c:pt idx="17068" formatCode="General">
                  <c:v>11.4869</c:v>
                </c:pt>
                <c:pt idx="17069" formatCode="General">
                  <c:v>11.487500000000001</c:v>
                </c:pt>
                <c:pt idx="17070" formatCode="General">
                  <c:v>11.488200000000001</c:v>
                </c:pt>
                <c:pt idx="17071" formatCode="General">
                  <c:v>11.488899999999999</c:v>
                </c:pt>
                <c:pt idx="17072" formatCode="General">
                  <c:v>11.4895</c:v>
                </c:pt>
                <c:pt idx="17073" formatCode="General">
                  <c:v>11.4902</c:v>
                </c:pt>
                <c:pt idx="17074" formatCode="General">
                  <c:v>11.4909</c:v>
                </c:pt>
                <c:pt idx="17075" formatCode="General">
                  <c:v>11.4916</c:v>
                </c:pt>
                <c:pt idx="17076" formatCode="General">
                  <c:v>11.4922</c:v>
                </c:pt>
                <c:pt idx="17077" formatCode="General">
                  <c:v>11.492900000000001</c:v>
                </c:pt>
                <c:pt idx="17078" formatCode="General">
                  <c:v>11.493600000000001</c:v>
                </c:pt>
                <c:pt idx="17079" formatCode="General">
                  <c:v>11.494300000000001</c:v>
                </c:pt>
                <c:pt idx="17080" formatCode="General">
                  <c:v>11.494899999999999</c:v>
                </c:pt>
                <c:pt idx="17081" formatCode="General">
                  <c:v>11.4956</c:v>
                </c:pt>
                <c:pt idx="17082" formatCode="General">
                  <c:v>11.4963</c:v>
                </c:pt>
                <c:pt idx="17083" formatCode="General">
                  <c:v>11.4969</c:v>
                </c:pt>
                <c:pt idx="17084" formatCode="General">
                  <c:v>11.4976</c:v>
                </c:pt>
                <c:pt idx="17085" formatCode="General">
                  <c:v>11.4983</c:v>
                </c:pt>
                <c:pt idx="17086" formatCode="General">
                  <c:v>11.499000000000001</c:v>
                </c:pt>
                <c:pt idx="17087" formatCode="General">
                  <c:v>11.499599999999999</c:v>
                </c:pt>
                <c:pt idx="17088" formatCode="General">
                  <c:v>11.500299999999999</c:v>
                </c:pt>
                <c:pt idx="17089" formatCode="General">
                  <c:v>11.500999999999999</c:v>
                </c:pt>
                <c:pt idx="17090" formatCode="General">
                  <c:v>11.5017</c:v>
                </c:pt>
                <c:pt idx="17091" formatCode="General">
                  <c:v>11.5023</c:v>
                </c:pt>
                <c:pt idx="17092" formatCode="General">
                  <c:v>11.503</c:v>
                </c:pt>
                <c:pt idx="17093" formatCode="General">
                  <c:v>11.5037</c:v>
                </c:pt>
                <c:pt idx="17094" formatCode="General">
                  <c:v>11.504300000000001</c:v>
                </c:pt>
                <c:pt idx="17095" formatCode="General">
                  <c:v>11.505000000000001</c:v>
                </c:pt>
                <c:pt idx="17096" formatCode="General">
                  <c:v>11.505699999999999</c:v>
                </c:pt>
                <c:pt idx="17097" formatCode="General">
                  <c:v>11.506399999999999</c:v>
                </c:pt>
                <c:pt idx="17098" formatCode="General">
                  <c:v>11.507</c:v>
                </c:pt>
                <c:pt idx="17099" formatCode="General">
                  <c:v>11.5077</c:v>
                </c:pt>
                <c:pt idx="17100" formatCode="General">
                  <c:v>11.5084</c:v>
                </c:pt>
                <c:pt idx="17101" formatCode="General">
                  <c:v>11.5091</c:v>
                </c:pt>
                <c:pt idx="17102" formatCode="General">
                  <c:v>11.5097</c:v>
                </c:pt>
                <c:pt idx="17103" formatCode="General">
                  <c:v>11.510400000000001</c:v>
                </c:pt>
                <c:pt idx="17104" formatCode="General">
                  <c:v>11.511100000000001</c:v>
                </c:pt>
                <c:pt idx="17105" formatCode="General">
                  <c:v>11.511799999999999</c:v>
                </c:pt>
                <c:pt idx="17106" formatCode="General">
                  <c:v>11.5124</c:v>
                </c:pt>
                <c:pt idx="17107" formatCode="General">
                  <c:v>11.5131</c:v>
                </c:pt>
                <c:pt idx="17108" formatCode="General">
                  <c:v>11.5138</c:v>
                </c:pt>
                <c:pt idx="17109" formatCode="General">
                  <c:v>11.5144</c:v>
                </c:pt>
                <c:pt idx="17110" formatCode="General">
                  <c:v>11.5151</c:v>
                </c:pt>
                <c:pt idx="17111" formatCode="General">
                  <c:v>11.5158</c:v>
                </c:pt>
                <c:pt idx="17112" formatCode="General">
                  <c:v>11.516500000000001</c:v>
                </c:pt>
                <c:pt idx="17113" formatCode="General">
                  <c:v>11.517099999999999</c:v>
                </c:pt>
                <c:pt idx="17114" formatCode="General">
                  <c:v>11.517799999999999</c:v>
                </c:pt>
                <c:pt idx="17115" formatCode="General">
                  <c:v>11.5185</c:v>
                </c:pt>
                <c:pt idx="17116" formatCode="General">
                  <c:v>11.5192</c:v>
                </c:pt>
                <c:pt idx="17117" formatCode="General">
                  <c:v>11.5198</c:v>
                </c:pt>
                <c:pt idx="17118" formatCode="General">
                  <c:v>11.5205</c:v>
                </c:pt>
                <c:pt idx="17119" formatCode="General">
                  <c:v>11.5212</c:v>
                </c:pt>
                <c:pt idx="17120" formatCode="General">
                  <c:v>11.521800000000001</c:v>
                </c:pt>
                <c:pt idx="17121" formatCode="General">
                  <c:v>11.522500000000001</c:v>
                </c:pt>
                <c:pt idx="17122" formatCode="General">
                  <c:v>11.523199999999999</c:v>
                </c:pt>
                <c:pt idx="17123" formatCode="General">
                  <c:v>11.523899999999999</c:v>
                </c:pt>
                <c:pt idx="17124" formatCode="General">
                  <c:v>11.5245</c:v>
                </c:pt>
                <c:pt idx="17125" formatCode="General">
                  <c:v>11.5252</c:v>
                </c:pt>
                <c:pt idx="17126" formatCode="General">
                  <c:v>11.5259</c:v>
                </c:pt>
                <c:pt idx="17127" formatCode="General">
                  <c:v>11.5266</c:v>
                </c:pt>
                <c:pt idx="17128" formatCode="General">
                  <c:v>11.527200000000001</c:v>
                </c:pt>
                <c:pt idx="17129" formatCode="General">
                  <c:v>11.527900000000001</c:v>
                </c:pt>
                <c:pt idx="17130" formatCode="General">
                  <c:v>11.528600000000001</c:v>
                </c:pt>
                <c:pt idx="17131" formatCode="General">
                  <c:v>11.529299999999999</c:v>
                </c:pt>
                <c:pt idx="17132" formatCode="General">
                  <c:v>11.5299</c:v>
                </c:pt>
                <c:pt idx="17133" formatCode="General">
                  <c:v>11.5306</c:v>
                </c:pt>
                <c:pt idx="17134" formatCode="General">
                  <c:v>11.5313</c:v>
                </c:pt>
                <c:pt idx="17135" formatCode="General">
                  <c:v>11.5319</c:v>
                </c:pt>
                <c:pt idx="17136" formatCode="General">
                  <c:v>11.5326</c:v>
                </c:pt>
                <c:pt idx="17137" formatCode="General">
                  <c:v>11.533300000000001</c:v>
                </c:pt>
                <c:pt idx="17138" formatCode="General">
                  <c:v>11.534000000000001</c:v>
                </c:pt>
                <c:pt idx="17139" formatCode="General">
                  <c:v>11.534599999999999</c:v>
                </c:pt>
                <c:pt idx="17140" formatCode="General">
                  <c:v>11.535299999999999</c:v>
                </c:pt>
                <c:pt idx="17141" formatCode="General">
                  <c:v>11.536</c:v>
                </c:pt>
                <c:pt idx="17142" formatCode="General">
                  <c:v>11.5367</c:v>
                </c:pt>
                <c:pt idx="17143" formatCode="General">
                  <c:v>11.5373</c:v>
                </c:pt>
                <c:pt idx="17144" formatCode="General">
                  <c:v>11.538</c:v>
                </c:pt>
                <c:pt idx="17145" formatCode="General">
                  <c:v>11.5387</c:v>
                </c:pt>
                <c:pt idx="17146" formatCode="General">
                  <c:v>11.539300000000001</c:v>
                </c:pt>
                <c:pt idx="17147" formatCode="General">
                  <c:v>11.54</c:v>
                </c:pt>
                <c:pt idx="17148" formatCode="General">
                  <c:v>11.540699999999999</c:v>
                </c:pt>
                <c:pt idx="17149" formatCode="General">
                  <c:v>11.541399999999999</c:v>
                </c:pt>
                <c:pt idx="17150" formatCode="General">
                  <c:v>11.542</c:v>
                </c:pt>
                <c:pt idx="17151" formatCode="General">
                  <c:v>11.5427</c:v>
                </c:pt>
                <c:pt idx="17152" formatCode="General">
                  <c:v>11.5434</c:v>
                </c:pt>
                <c:pt idx="17153" formatCode="General">
                  <c:v>11.5441</c:v>
                </c:pt>
                <c:pt idx="17154" formatCode="General">
                  <c:v>11.544700000000001</c:v>
                </c:pt>
                <c:pt idx="17155" formatCode="General">
                  <c:v>11.545400000000001</c:v>
                </c:pt>
                <c:pt idx="17156" formatCode="General">
                  <c:v>11.546099999999999</c:v>
                </c:pt>
                <c:pt idx="17157" formatCode="General">
                  <c:v>11.5467</c:v>
                </c:pt>
                <c:pt idx="17158" formatCode="General">
                  <c:v>11.5474</c:v>
                </c:pt>
                <c:pt idx="17159" formatCode="General">
                  <c:v>11.5481</c:v>
                </c:pt>
                <c:pt idx="17160" formatCode="General">
                  <c:v>11.5488</c:v>
                </c:pt>
                <c:pt idx="17161" formatCode="General">
                  <c:v>11.5494</c:v>
                </c:pt>
                <c:pt idx="17162" formatCode="General">
                  <c:v>11.5501</c:v>
                </c:pt>
                <c:pt idx="17163" formatCode="General">
                  <c:v>11.550800000000001</c:v>
                </c:pt>
                <c:pt idx="17164" formatCode="General">
                  <c:v>11.551500000000001</c:v>
                </c:pt>
                <c:pt idx="17165" formatCode="General">
                  <c:v>11.552099999999999</c:v>
                </c:pt>
                <c:pt idx="17166" formatCode="General">
                  <c:v>11.5528</c:v>
                </c:pt>
                <c:pt idx="17167" formatCode="General">
                  <c:v>11.5535</c:v>
                </c:pt>
                <c:pt idx="17168" formatCode="General">
                  <c:v>11.5542</c:v>
                </c:pt>
                <c:pt idx="17169" formatCode="General">
                  <c:v>11.5548</c:v>
                </c:pt>
                <c:pt idx="17170" formatCode="General">
                  <c:v>11.5555</c:v>
                </c:pt>
                <c:pt idx="17171" formatCode="General">
                  <c:v>11.5562</c:v>
                </c:pt>
                <c:pt idx="17172" formatCode="General">
                  <c:v>11.556800000000001</c:v>
                </c:pt>
                <c:pt idx="17173" formatCode="General">
                  <c:v>11.557499999999999</c:v>
                </c:pt>
                <c:pt idx="17174" formatCode="General">
                  <c:v>11.558199999999999</c:v>
                </c:pt>
                <c:pt idx="17175" formatCode="General">
                  <c:v>11.5589</c:v>
                </c:pt>
                <c:pt idx="17176" formatCode="General">
                  <c:v>11.5595</c:v>
                </c:pt>
                <c:pt idx="17177" formatCode="General">
                  <c:v>11.5602</c:v>
                </c:pt>
                <c:pt idx="17178" formatCode="General">
                  <c:v>11.5609</c:v>
                </c:pt>
                <c:pt idx="17179" formatCode="General">
                  <c:v>11.5616</c:v>
                </c:pt>
                <c:pt idx="17180" formatCode="General">
                  <c:v>11.562200000000001</c:v>
                </c:pt>
                <c:pt idx="17181" formatCode="General">
                  <c:v>11.562900000000001</c:v>
                </c:pt>
                <c:pt idx="17182" formatCode="General">
                  <c:v>11.563599999999999</c:v>
                </c:pt>
                <c:pt idx="17183" formatCode="General">
                  <c:v>11.5642</c:v>
                </c:pt>
                <c:pt idx="17184" formatCode="General">
                  <c:v>11.5649</c:v>
                </c:pt>
                <c:pt idx="17185" formatCode="General">
                  <c:v>11.5656</c:v>
                </c:pt>
                <c:pt idx="17186" formatCode="General">
                  <c:v>11.5663</c:v>
                </c:pt>
                <c:pt idx="17187" formatCode="General">
                  <c:v>11.5669</c:v>
                </c:pt>
                <c:pt idx="17188" formatCode="General">
                  <c:v>11.567600000000001</c:v>
                </c:pt>
                <c:pt idx="17189" formatCode="General">
                  <c:v>11.568300000000001</c:v>
                </c:pt>
                <c:pt idx="17190" formatCode="General">
                  <c:v>11.569000000000001</c:v>
                </c:pt>
                <c:pt idx="17191" formatCode="General">
                  <c:v>11.569599999999999</c:v>
                </c:pt>
                <c:pt idx="17192" formatCode="General">
                  <c:v>11.5703</c:v>
                </c:pt>
                <c:pt idx="17193" formatCode="General">
                  <c:v>11.571</c:v>
                </c:pt>
                <c:pt idx="17194" formatCode="General">
                  <c:v>11.5717</c:v>
                </c:pt>
                <c:pt idx="17195" formatCode="General">
                  <c:v>11.5723</c:v>
                </c:pt>
                <c:pt idx="17196" formatCode="General">
                  <c:v>11.573</c:v>
                </c:pt>
                <c:pt idx="17197" formatCode="General">
                  <c:v>11.573700000000001</c:v>
                </c:pt>
                <c:pt idx="17198" formatCode="General">
                  <c:v>11.574299999999999</c:v>
                </c:pt>
                <c:pt idx="17199" formatCode="General">
                  <c:v>11.574999999999999</c:v>
                </c:pt>
                <c:pt idx="17200" formatCode="General">
                  <c:v>11.575699999999999</c:v>
                </c:pt>
                <c:pt idx="17201" formatCode="General">
                  <c:v>11.5764</c:v>
                </c:pt>
                <c:pt idx="17202" formatCode="General">
                  <c:v>11.577</c:v>
                </c:pt>
                <c:pt idx="17203" formatCode="General">
                  <c:v>11.5777</c:v>
                </c:pt>
                <c:pt idx="17204" formatCode="General">
                  <c:v>11.5784</c:v>
                </c:pt>
                <c:pt idx="17205" formatCode="General">
                  <c:v>11.5791</c:v>
                </c:pt>
                <c:pt idx="17206" formatCode="General">
                  <c:v>11.579700000000001</c:v>
                </c:pt>
                <c:pt idx="17207" formatCode="General">
                  <c:v>11.580399999999999</c:v>
                </c:pt>
                <c:pt idx="17208" formatCode="General">
                  <c:v>11.581099999999999</c:v>
                </c:pt>
                <c:pt idx="17209" formatCode="General">
                  <c:v>11.5817</c:v>
                </c:pt>
                <c:pt idx="17210" formatCode="General">
                  <c:v>11.5824</c:v>
                </c:pt>
                <c:pt idx="17211" formatCode="General">
                  <c:v>11.5831</c:v>
                </c:pt>
                <c:pt idx="17212" formatCode="General">
                  <c:v>11.5838</c:v>
                </c:pt>
                <c:pt idx="17213" formatCode="General">
                  <c:v>11.5844</c:v>
                </c:pt>
                <c:pt idx="17214" formatCode="General">
                  <c:v>11.585100000000001</c:v>
                </c:pt>
                <c:pt idx="17215" formatCode="General">
                  <c:v>11.585800000000001</c:v>
                </c:pt>
                <c:pt idx="17216" formatCode="General">
                  <c:v>11.586499999999999</c:v>
                </c:pt>
                <c:pt idx="17217" formatCode="General">
                  <c:v>11.5871</c:v>
                </c:pt>
                <c:pt idx="17218" formatCode="General">
                  <c:v>11.5878</c:v>
                </c:pt>
                <c:pt idx="17219" formatCode="General">
                  <c:v>11.5885</c:v>
                </c:pt>
                <c:pt idx="17220" formatCode="General">
                  <c:v>11.5891</c:v>
                </c:pt>
                <c:pt idx="17221" formatCode="General">
                  <c:v>11.5898</c:v>
                </c:pt>
                <c:pt idx="17222" formatCode="General">
                  <c:v>11.5905</c:v>
                </c:pt>
                <c:pt idx="17223" formatCode="General">
                  <c:v>11.591200000000001</c:v>
                </c:pt>
                <c:pt idx="17224" formatCode="General">
                  <c:v>11.591799999999999</c:v>
                </c:pt>
                <c:pt idx="17225" formatCode="General">
                  <c:v>11.592499999999999</c:v>
                </c:pt>
                <c:pt idx="17226" formatCode="General">
                  <c:v>11.5932</c:v>
                </c:pt>
                <c:pt idx="17227" formatCode="General">
                  <c:v>11.5939</c:v>
                </c:pt>
                <c:pt idx="17228" formatCode="General">
                  <c:v>11.5945</c:v>
                </c:pt>
                <c:pt idx="17229" formatCode="General">
                  <c:v>11.5952</c:v>
                </c:pt>
                <c:pt idx="17230" formatCode="General">
                  <c:v>11.5959</c:v>
                </c:pt>
                <c:pt idx="17231" formatCode="General">
                  <c:v>11.5966</c:v>
                </c:pt>
                <c:pt idx="17232" formatCode="General">
                  <c:v>11.597200000000001</c:v>
                </c:pt>
                <c:pt idx="17233" formatCode="General">
                  <c:v>11.597899999999999</c:v>
                </c:pt>
                <c:pt idx="17234" formatCode="General">
                  <c:v>11.598599999999999</c:v>
                </c:pt>
                <c:pt idx="17235" formatCode="General">
                  <c:v>11.5992</c:v>
                </c:pt>
                <c:pt idx="17236" formatCode="General">
                  <c:v>11.5999</c:v>
                </c:pt>
                <c:pt idx="17237" formatCode="General">
                  <c:v>11.6006</c:v>
                </c:pt>
                <c:pt idx="17238" formatCode="General">
                  <c:v>11.6013</c:v>
                </c:pt>
                <c:pt idx="17239" formatCode="General">
                  <c:v>11.601900000000001</c:v>
                </c:pt>
                <c:pt idx="17240" formatCode="General">
                  <c:v>11.602600000000001</c:v>
                </c:pt>
                <c:pt idx="17241" formatCode="General">
                  <c:v>11.603300000000001</c:v>
                </c:pt>
                <c:pt idx="17242" formatCode="General">
                  <c:v>11.603999999999999</c:v>
                </c:pt>
                <c:pt idx="17243" formatCode="General">
                  <c:v>11.6046</c:v>
                </c:pt>
                <c:pt idx="17244" formatCode="General">
                  <c:v>11.6053</c:v>
                </c:pt>
                <c:pt idx="17245" formatCode="General">
                  <c:v>11.606</c:v>
                </c:pt>
                <c:pt idx="17246" formatCode="General">
                  <c:v>11.6066</c:v>
                </c:pt>
                <c:pt idx="17247" formatCode="General">
                  <c:v>11.6073</c:v>
                </c:pt>
                <c:pt idx="17248" formatCode="General">
                  <c:v>11.608000000000001</c:v>
                </c:pt>
                <c:pt idx="17249" formatCode="General">
                  <c:v>11.608700000000001</c:v>
                </c:pt>
                <c:pt idx="17250" formatCode="General">
                  <c:v>11.609299999999999</c:v>
                </c:pt>
                <c:pt idx="17251" formatCode="General">
                  <c:v>11.61</c:v>
                </c:pt>
                <c:pt idx="17252" formatCode="General">
                  <c:v>11.6107</c:v>
                </c:pt>
                <c:pt idx="17253" formatCode="General">
                  <c:v>11.6114</c:v>
                </c:pt>
                <c:pt idx="17254" formatCode="General">
                  <c:v>11.612</c:v>
                </c:pt>
                <c:pt idx="17255" formatCode="General">
                  <c:v>11.6127</c:v>
                </c:pt>
                <c:pt idx="17256" formatCode="General">
                  <c:v>11.6134</c:v>
                </c:pt>
                <c:pt idx="17257" formatCode="General">
                  <c:v>11.614000000000001</c:v>
                </c:pt>
                <c:pt idx="17258" formatCode="General">
                  <c:v>11.614699999999999</c:v>
                </c:pt>
                <c:pt idx="17259" formatCode="General">
                  <c:v>11.615399999999999</c:v>
                </c:pt>
                <c:pt idx="17260" formatCode="General">
                  <c:v>11.616099999999999</c:v>
                </c:pt>
                <c:pt idx="17261" formatCode="General">
                  <c:v>11.6167</c:v>
                </c:pt>
                <c:pt idx="17262" formatCode="General">
                  <c:v>11.6174</c:v>
                </c:pt>
                <c:pt idx="17263" formatCode="General">
                  <c:v>11.6181</c:v>
                </c:pt>
                <c:pt idx="17264" formatCode="General">
                  <c:v>11.6188</c:v>
                </c:pt>
                <c:pt idx="17265" formatCode="General">
                  <c:v>11.619400000000001</c:v>
                </c:pt>
                <c:pt idx="17266" formatCode="General">
                  <c:v>11.620100000000001</c:v>
                </c:pt>
                <c:pt idx="17267" formatCode="General">
                  <c:v>11.620799999999999</c:v>
                </c:pt>
                <c:pt idx="17268" formatCode="General">
                  <c:v>11.621499999999999</c:v>
                </c:pt>
                <c:pt idx="17269" formatCode="General">
                  <c:v>11.6221</c:v>
                </c:pt>
                <c:pt idx="17270" formatCode="General">
                  <c:v>11.6228</c:v>
                </c:pt>
                <c:pt idx="17271" formatCode="General">
                  <c:v>11.6235</c:v>
                </c:pt>
                <c:pt idx="17272" formatCode="General">
                  <c:v>11.6241</c:v>
                </c:pt>
                <c:pt idx="17273" formatCode="General">
                  <c:v>11.6248</c:v>
                </c:pt>
                <c:pt idx="17274" formatCode="General">
                  <c:v>11.625500000000001</c:v>
                </c:pt>
                <c:pt idx="17275" formatCode="General">
                  <c:v>11.626200000000001</c:v>
                </c:pt>
                <c:pt idx="17276" formatCode="General">
                  <c:v>11.626799999999999</c:v>
                </c:pt>
                <c:pt idx="17277" formatCode="General">
                  <c:v>11.6275</c:v>
                </c:pt>
                <c:pt idx="17278" formatCode="General">
                  <c:v>11.6282</c:v>
                </c:pt>
                <c:pt idx="17279" formatCode="General">
                  <c:v>11.6289</c:v>
                </c:pt>
                <c:pt idx="17280" formatCode="General">
                  <c:v>11.6295</c:v>
                </c:pt>
                <c:pt idx="17281" formatCode="General">
                  <c:v>11.6302</c:v>
                </c:pt>
                <c:pt idx="17282" formatCode="General">
                  <c:v>11.6309</c:v>
                </c:pt>
                <c:pt idx="17283" formatCode="General">
                  <c:v>11.631500000000001</c:v>
                </c:pt>
                <c:pt idx="17284" formatCode="General">
                  <c:v>11.632199999999999</c:v>
                </c:pt>
                <c:pt idx="17285" formatCode="General">
                  <c:v>11.632899999999999</c:v>
                </c:pt>
                <c:pt idx="17286" formatCode="General">
                  <c:v>11.633599999999999</c:v>
                </c:pt>
                <c:pt idx="17287" formatCode="General">
                  <c:v>11.6342</c:v>
                </c:pt>
                <c:pt idx="17288" formatCode="General">
                  <c:v>11.6349</c:v>
                </c:pt>
                <c:pt idx="17289" formatCode="General">
                  <c:v>11.6356</c:v>
                </c:pt>
                <c:pt idx="17290" formatCode="General">
                  <c:v>11.6363</c:v>
                </c:pt>
                <c:pt idx="17291" formatCode="General">
                  <c:v>11.636900000000001</c:v>
                </c:pt>
                <c:pt idx="17292" formatCode="General">
                  <c:v>11.637600000000001</c:v>
                </c:pt>
                <c:pt idx="17293" formatCode="General">
                  <c:v>11.638299999999999</c:v>
                </c:pt>
                <c:pt idx="17294" formatCode="General">
                  <c:v>11.638999999999999</c:v>
                </c:pt>
                <c:pt idx="17295" formatCode="General">
                  <c:v>11.6396</c:v>
                </c:pt>
                <c:pt idx="17296" formatCode="General">
                  <c:v>11.6403</c:v>
                </c:pt>
                <c:pt idx="17297" formatCode="General">
                  <c:v>11.641</c:v>
                </c:pt>
                <c:pt idx="17298" formatCode="General">
                  <c:v>11.6416</c:v>
                </c:pt>
                <c:pt idx="17299" formatCode="General">
                  <c:v>11.642300000000001</c:v>
                </c:pt>
                <c:pt idx="17300" formatCode="General">
                  <c:v>11.643000000000001</c:v>
                </c:pt>
                <c:pt idx="17301" formatCode="General">
                  <c:v>11.643700000000001</c:v>
                </c:pt>
                <c:pt idx="17302" formatCode="General">
                  <c:v>11.644299999999999</c:v>
                </c:pt>
                <c:pt idx="17303" formatCode="General">
                  <c:v>11.645</c:v>
                </c:pt>
                <c:pt idx="17304" formatCode="General">
                  <c:v>11.6457</c:v>
                </c:pt>
                <c:pt idx="17305" formatCode="General">
                  <c:v>11.6464</c:v>
                </c:pt>
                <c:pt idx="17306" formatCode="General">
                  <c:v>11.647</c:v>
                </c:pt>
                <c:pt idx="17307" formatCode="General">
                  <c:v>11.6477</c:v>
                </c:pt>
                <c:pt idx="17308" formatCode="General">
                  <c:v>11.648400000000001</c:v>
                </c:pt>
                <c:pt idx="17309" formatCode="General">
                  <c:v>11.648999999999999</c:v>
                </c:pt>
                <c:pt idx="17310" formatCode="General">
                  <c:v>11.649699999999999</c:v>
                </c:pt>
                <c:pt idx="17311" formatCode="General">
                  <c:v>11.650399999999999</c:v>
                </c:pt>
                <c:pt idx="17312" formatCode="General">
                  <c:v>11.6511</c:v>
                </c:pt>
                <c:pt idx="17313" formatCode="General">
                  <c:v>11.6517</c:v>
                </c:pt>
                <c:pt idx="17314" formatCode="General">
                  <c:v>11.6524</c:v>
                </c:pt>
                <c:pt idx="17315" formatCode="General">
                  <c:v>11.6531</c:v>
                </c:pt>
                <c:pt idx="17316" formatCode="General">
                  <c:v>11.6538</c:v>
                </c:pt>
                <c:pt idx="17317" formatCode="General">
                  <c:v>11.654400000000001</c:v>
                </c:pt>
                <c:pt idx="17318" formatCode="General">
                  <c:v>11.655099999999999</c:v>
                </c:pt>
                <c:pt idx="17319" formatCode="General">
                  <c:v>11.655799999999999</c:v>
                </c:pt>
                <c:pt idx="17320" formatCode="General">
                  <c:v>11.6564</c:v>
                </c:pt>
                <c:pt idx="17321" formatCode="General">
                  <c:v>11.6571</c:v>
                </c:pt>
                <c:pt idx="17322" formatCode="General">
                  <c:v>11.6578</c:v>
                </c:pt>
                <c:pt idx="17323" formatCode="General">
                  <c:v>11.6585</c:v>
                </c:pt>
                <c:pt idx="17324" formatCode="General">
                  <c:v>11.6591</c:v>
                </c:pt>
                <c:pt idx="17325" formatCode="General">
                  <c:v>11.659800000000001</c:v>
                </c:pt>
                <c:pt idx="17326" formatCode="General">
                  <c:v>11.660500000000001</c:v>
                </c:pt>
                <c:pt idx="17327" formatCode="General">
                  <c:v>11.661199999999999</c:v>
                </c:pt>
                <c:pt idx="17328" formatCode="General">
                  <c:v>11.661799999999999</c:v>
                </c:pt>
                <c:pt idx="17329" formatCode="General">
                  <c:v>11.6625</c:v>
                </c:pt>
                <c:pt idx="17330" formatCode="General">
                  <c:v>11.6632</c:v>
                </c:pt>
                <c:pt idx="17331" formatCode="General">
                  <c:v>11.6639</c:v>
                </c:pt>
                <c:pt idx="17332" formatCode="General">
                  <c:v>11.6645</c:v>
                </c:pt>
                <c:pt idx="17333" formatCode="General">
                  <c:v>11.6652</c:v>
                </c:pt>
                <c:pt idx="17334" formatCode="General">
                  <c:v>11.665900000000001</c:v>
                </c:pt>
                <c:pt idx="17335" formatCode="General">
                  <c:v>11.666499999999999</c:v>
                </c:pt>
                <c:pt idx="17336" formatCode="General">
                  <c:v>11.667199999999999</c:v>
                </c:pt>
                <c:pt idx="17337" formatCode="General">
                  <c:v>11.667899999999999</c:v>
                </c:pt>
                <c:pt idx="17338" formatCode="General">
                  <c:v>11.6686</c:v>
                </c:pt>
                <c:pt idx="17339" formatCode="General">
                  <c:v>11.6692</c:v>
                </c:pt>
                <c:pt idx="17340" formatCode="General">
                  <c:v>11.6699</c:v>
                </c:pt>
                <c:pt idx="17341" formatCode="General">
                  <c:v>11.6706</c:v>
                </c:pt>
                <c:pt idx="17342" formatCode="General">
                  <c:v>11.6713</c:v>
                </c:pt>
                <c:pt idx="17343" formatCode="General">
                  <c:v>11.671900000000001</c:v>
                </c:pt>
                <c:pt idx="17344" formatCode="General">
                  <c:v>11.672599999999999</c:v>
                </c:pt>
                <c:pt idx="17345" formatCode="General">
                  <c:v>11.673299999999999</c:v>
                </c:pt>
                <c:pt idx="17346" formatCode="General">
                  <c:v>11.6739</c:v>
                </c:pt>
                <c:pt idx="17347" formatCode="General">
                  <c:v>11.6746</c:v>
                </c:pt>
                <c:pt idx="17348" formatCode="General">
                  <c:v>11.6753</c:v>
                </c:pt>
                <c:pt idx="17349" formatCode="General">
                  <c:v>11.676</c:v>
                </c:pt>
                <c:pt idx="17350" formatCode="General">
                  <c:v>11.676600000000001</c:v>
                </c:pt>
                <c:pt idx="17351" formatCode="General">
                  <c:v>11.677300000000001</c:v>
                </c:pt>
                <c:pt idx="17352" formatCode="General">
                  <c:v>11.678000000000001</c:v>
                </c:pt>
                <c:pt idx="17353" formatCode="General">
                  <c:v>11.678699999999999</c:v>
                </c:pt>
                <c:pt idx="17354" formatCode="General">
                  <c:v>11.6793</c:v>
                </c:pt>
                <c:pt idx="17355" formatCode="General">
                  <c:v>11.68</c:v>
                </c:pt>
                <c:pt idx="17356" formatCode="General">
                  <c:v>11.6807</c:v>
                </c:pt>
                <c:pt idx="17357" formatCode="General">
                  <c:v>11.6814</c:v>
                </c:pt>
                <c:pt idx="17358" formatCode="General">
                  <c:v>11.682</c:v>
                </c:pt>
                <c:pt idx="17359" formatCode="General">
                  <c:v>11.682700000000001</c:v>
                </c:pt>
                <c:pt idx="17360" formatCode="General">
                  <c:v>11.683400000000001</c:v>
                </c:pt>
                <c:pt idx="17361" formatCode="General">
                  <c:v>11.683999999999999</c:v>
                </c:pt>
                <c:pt idx="17362" formatCode="General">
                  <c:v>11.684699999999999</c:v>
                </c:pt>
                <c:pt idx="17363" formatCode="General">
                  <c:v>11.6854</c:v>
                </c:pt>
                <c:pt idx="17364" formatCode="General">
                  <c:v>11.6861</c:v>
                </c:pt>
                <c:pt idx="17365" formatCode="General">
                  <c:v>11.6867</c:v>
                </c:pt>
                <c:pt idx="17366" formatCode="General">
                  <c:v>11.6874</c:v>
                </c:pt>
                <c:pt idx="17367" formatCode="General">
                  <c:v>11.6881</c:v>
                </c:pt>
                <c:pt idx="17368" formatCode="General">
                  <c:v>11.688800000000001</c:v>
                </c:pt>
                <c:pt idx="17369" formatCode="General">
                  <c:v>11.689399999999999</c:v>
                </c:pt>
                <c:pt idx="17370" formatCode="General">
                  <c:v>11.690099999999999</c:v>
                </c:pt>
                <c:pt idx="17371" formatCode="General">
                  <c:v>11.690799999999999</c:v>
                </c:pt>
                <c:pt idx="17372" formatCode="General">
                  <c:v>11.6914</c:v>
                </c:pt>
                <c:pt idx="17373" formatCode="General">
                  <c:v>11.6921</c:v>
                </c:pt>
                <c:pt idx="17374" formatCode="General">
                  <c:v>11.6928</c:v>
                </c:pt>
                <c:pt idx="17375" formatCode="General">
                  <c:v>11.6935</c:v>
                </c:pt>
                <c:pt idx="17376" formatCode="General">
                  <c:v>11.694100000000001</c:v>
                </c:pt>
                <c:pt idx="17377" formatCode="General">
                  <c:v>11.694800000000001</c:v>
                </c:pt>
                <c:pt idx="17378" formatCode="General">
                  <c:v>11.695499999999999</c:v>
                </c:pt>
                <c:pt idx="17379" formatCode="General">
                  <c:v>11.696199999999999</c:v>
                </c:pt>
                <c:pt idx="17380" formatCode="General">
                  <c:v>11.6968</c:v>
                </c:pt>
                <c:pt idx="17381" formatCode="General">
                  <c:v>11.6975</c:v>
                </c:pt>
                <c:pt idx="17382" formatCode="General">
                  <c:v>11.6982</c:v>
                </c:pt>
                <c:pt idx="17383" formatCode="General">
                  <c:v>11.6988</c:v>
                </c:pt>
                <c:pt idx="17384" formatCode="General">
                  <c:v>11.6995</c:v>
                </c:pt>
                <c:pt idx="17385" formatCode="General">
                  <c:v>11.700200000000001</c:v>
                </c:pt>
                <c:pt idx="17386" formatCode="General">
                  <c:v>11.700900000000001</c:v>
                </c:pt>
                <c:pt idx="17387" formatCode="General">
                  <c:v>11.701499999999999</c:v>
                </c:pt>
                <c:pt idx="17388" formatCode="General">
                  <c:v>11.702199999999999</c:v>
                </c:pt>
                <c:pt idx="17389" formatCode="General">
                  <c:v>11.7029</c:v>
                </c:pt>
                <c:pt idx="17390" formatCode="General">
                  <c:v>11.7036</c:v>
                </c:pt>
                <c:pt idx="17391" formatCode="General">
                  <c:v>11.7042</c:v>
                </c:pt>
                <c:pt idx="17392" formatCode="General">
                  <c:v>11.7049</c:v>
                </c:pt>
                <c:pt idx="17393" formatCode="General">
                  <c:v>11.7056</c:v>
                </c:pt>
                <c:pt idx="17394" formatCode="General">
                  <c:v>11.706300000000001</c:v>
                </c:pt>
                <c:pt idx="17395" formatCode="General">
                  <c:v>11.706899999999999</c:v>
                </c:pt>
                <c:pt idx="17396" formatCode="General">
                  <c:v>11.707599999999999</c:v>
                </c:pt>
                <c:pt idx="17397" formatCode="General">
                  <c:v>11.708299999999999</c:v>
                </c:pt>
                <c:pt idx="17398" formatCode="General">
                  <c:v>11.7089</c:v>
                </c:pt>
                <c:pt idx="17399" formatCode="General">
                  <c:v>11.7096</c:v>
                </c:pt>
                <c:pt idx="17400" formatCode="General">
                  <c:v>11.7103</c:v>
                </c:pt>
                <c:pt idx="17401" formatCode="General">
                  <c:v>11.711</c:v>
                </c:pt>
                <c:pt idx="17402" formatCode="General">
                  <c:v>11.711600000000001</c:v>
                </c:pt>
                <c:pt idx="17403" formatCode="General">
                  <c:v>11.712300000000001</c:v>
                </c:pt>
                <c:pt idx="17404" formatCode="General">
                  <c:v>11.712999999999999</c:v>
                </c:pt>
                <c:pt idx="17405" formatCode="General">
                  <c:v>11.713699999999999</c:v>
                </c:pt>
                <c:pt idx="17406" formatCode="General">
                  <c:v>11.7143</c:v>
                </c:pt>
                <c:pt idx="17407" formatCode="General">
                  <c:v>11.715</c:v>
                </c:pt>
                <c:pt idx="17408" formatCode="General">
                  <c:v>11.7157</c:v>
                </c:pt>
                <c:pt idx="17409" formatCode="General">
                  <c:v>11.7163</c:v>
                </c:pt>
                <c:pt idx="17410" formatCode="General">
                  <c:v>11.717000000000001</c:v>
                </c:pt>
                <c:pt idx="17411" formatCode="General">
                  <c:v>11.717700000000001</c:v>
                </c:pt>
                <c:pt idx="17412" formatCode="General">
                  <c:v>11.718400000000001</c:v>
                </c:pt>
                <c:pt idx="17413" formatCode="General">
                  <c:v>11.718999999999999</c:v>
                </c:pt>
                <c:pt idx="17414" formatCode="General">
                  <c:v>11.7197</c:v>
                </c:pt>
                <c:pt idx="17415" formatCode="General">
                  <c:v>11.7204</c:v>
                </c:pt>
                <c:pt idx="17416" formatCode="General">
                  <c:v>11.7211</c:v>
                </c:pt>
                <c:pt idx="17417" formatCode="General">
                  <c:v>11.7217</c:v>
                </c:pt>
                <c:pt idx="17418" formatCode="General">
                  <c:v>11.7224</c:v>
                </c:pt>
                <c:pt idx="17419" formatCode="General">
                  <c:v>11.723100000000001</c:v>
                </c:pt>
                <c:pt idx="17420" formatCode="General">
                  <c:v>11.723699999999999</c:v>
                </c:pt>
                <c:pt idx="17421" formatCode="General">
                  <c:v>11.724399999999999</c:v>
                </c:pt>
                <c:pt idx="17422" formatCode="General">
                  <c:v>11.725099999999999</c:v>
                </c:pt>
                <c:pt idx="17423" formatCode="General">
                  <c:v>11.7258</c:v>
                </c:pt>
                <c:pt idx="17424" formatCode="General">
                  <c:v>11.7264</c:v>
                </c:pt>
                <c:pt idx="17425" formatCode="General">
                  <c:v>11.7271</c:v>
                </c:pt>
                <c:pt idx="17426" formatCode="General">
                  <c:v>11.7278</c:v>
                </c:pt>
                <c:pt idx="17427" formatCode="General">
                  <c:v>11.7285</c:v>
                </c:pt>
                <c:pt idx="17428" formatCode="General">
                  <c:v>11.729100000000001</c:v>
                </c:pt>
                <c:pt idx="17429" formatCode="General">
                  <c:v>11.729799999999999</c:v>
                </c:pt>
                <c:pt idx="17430" formatCode="General">
                  <c:v>11.730499999999999</c:v>
                </c:pt>
                <c:pt idx="17431" formatCode="General">
                  <c:v>11.731199999999999</c:v>
                </c:pt>
                <c:pt idx="17432" formatCode="General">
                  <c:v>11.7318</c:v>
                </c:pt>
                <c:pt idx="17433" formatCode="General">
                  <c:v>11.7325</c:v>
                </c:pt>
                <c:pt idx="17434" formatCode="General">
                  <c:v>11.7332</c:v>
                </c:pt>
                <c:pt idx="17435" formatCode="General">
                  <c:v>11.7338</c:v>
                </c:pt>
                <c:pt idx="17436" formatCode="General">
                  <c:v>11.734500000000001</c:v>
                </c:pt>
                <c:pt idx="17437" formatCode="General">
                  <c:v>11.735200000000001</c:v>
                </c:pt>
                <c:pt idx="17438" formatCode="General">
                  <c:v>11.735900000000001</c:v>
                </c:pt>
                <c:pt idx="17439" formatCode="General">
                  <c:v>11.736499999999999</c:v>
                </c:pt>
                <c:pt idx="17440" formatCode="General">
                  <c:v>11.7372</c:v>
                </c:pt>
                <c:pt idx="17441" formatCode="General">
                  <c:v>11.7379</c:v>
                </c:pt>
                <c:pt idx="17442" formatCode="General">
                  <c:v>11.7386</c:v>
                </c:pt>
                <c:pt idx="17443" formatCode="General">
                  <c:v>11.7392</c:v>
                </c:pt>
                <c:pt idx="17444" formatCode="General">
                  <c:v>11.7399</c:v>
                </c:pt>
                <c:pt idx="17445" formatCode="General">
                  <c:v>11.740600000000001</c:v>
                </c:pt>
                <c:pt idx="17446" formatCode="General">
                  <c:v>11.741199999999999</c:v>
                </c:pt>
                <c:pt idx="17447" formatCode="General">
                  <c:v>11.741899999999999</c:v>
                </c:pt>
                <c:pt idx="17448" formatCode="General">
                  <c:v>11.742599999999999</c:v>
                </c:pt>
                <c:pt idx="17449" formatCode="General">
                  <c:v>11.7433</c:v>
                </c:pt>
                <c:pt idx="17450" formatCode="General">
                  <c:v>11.7439</c:v>
                </c:pt>
                <c:pt idx="17451" formatCode="General">
                  <c:v>11.7446</c:v>
                </c:pt>
                <c:pt idx="17452" formatCode="General">
                  <c:v>11.7453</c:v>
                </c:pt>
                <c:pt idx="17453" formatCode="General">
                  <c:v>11.746</c:v>
                </c:pt>
                <c:pt idx="17454" formatCode="General">
                  <c:v>11.746600000000001</c:v>
                </c:pt>
                <c:pt idx="17455" formatCode="General">
                  <c:v>11.747299999999999</c:v>
                </c:pt>
                <c:pt idx="17456" formatCode="General">
                  <c:v>11.747999999999999</c:v>
                </c:pt>
                <c:pt idx="17457" formatCode="General">
                  <c:v>11.748699999999999</c:v>
                </c:pt>
                <c:pt idx="17458" formatCode="General">
                  <c:v>11.7493</c:v>
                </c:pt>
                <c:pt idx="17459" formatCode="General">
                  <c:v>11.75</c:v>
                </c:pt>
                <c:pt idx="17460" formatCode="General">
                  <c:v>11.7507</c:v>
                </c:pt>
                <c:pt idx="17461" formatCode="General">
                  <c:v>11.751300000000001</c:v>
                </c:pt>
                <c:pt idx="17462" formatCode="General">
                  <c:v>11.752000000000001</c:v>
                </c:pt>
                <c:pt idx="17463" formatCode="General">
                  <c:v>11.752700000000001</c:v>
                </c:pt>
                <c:pt idx="17464" formatCode="General">
                  <c:v>11.753399999999999</c:v>
                </c:pt>
                <c:pt idx="17465" formatCode="General">
                  <c:v>11.754</c:v>
                </c:pt>
                <c:pt idx="17466" formatCode="General">
                  <c:v>11.7547</c:v>
                </c:pt>
                <c:pt idx="17467" formatCode="General">
                  <c:v>11.7554</c:v>
                </c:pt>
                <c:pt idx="17468" formatCode="General">
                  <c:v>11.7561</c:v>
                </c:pt>
                <c:pt idx="17469" formatCode="General">
                  <c:v>11.7567</c:v>
                </c:pt>
                <c:pt idx="17470" formatCode="General">
                  <c:v>11.757400000000001</c:v>
                </c:pt>
                <c:pt idx="17471" formatCode="General">
                  <c:v>11.758100000000001</c:v>
                </c:pt>
                <c:pt idx="17472" formatCode="General">
                  <c:v>11.758699999999999</c:v>
                </c:pt>
                <c:pt idx="17473" formatCode="General">
                  <c:v>11.759399999999999</c:v>
                </c:pt>
                <c:pt idx="17474" formatCode="General">
                  <c:v>11.7601</c:v>
                </c:pt>
                <c:pt idx="17475" formatCode="General">
                  <c:v>11.7608</c:v>
                </c:pt>
                <c:pt idx="17476" formatCode="General">
                  <c:v>11.7614</c:v>
                </c:pt>
                <c:pt idx="17477" formatCode="General">
                  <c:v>11.7621</c:v>
                </c:pt>
                <c:pt idx="17478" formatCode="General">
                  <c:v>11.7628</c:v>
                </c:pt>
                <c:pt idx="17479" formatCode="General">
                  <c:v>11.763500000000001</c:v>
                </c:pt>
                <c:pt idx="17480" formatCode="General">
                  <c:v>11.764099999999999</c:v>
                </c:pt>
                <c:pt idx="17481" formatCode="General">
                  <c:v>11.764799999999999</c:v>
                </c:pt>
                <c:pt idx="17482" formatCode="General">
                  <c:v>11.765499999999999</c:v>
                </c:pt>
                <c:pt idx="17483" formatCode="General">
                  <c:v>11.7661</c:v>
                </c:pt>
                <c:pt idx="17484" formatCode="General">
                  <c:v>11.7668</c:v>
                </c:pt>
                <c:pt idx="17485" formatCode="General">
                  <c:v>11.7675</c:v>
                </c:pt>
                <c:pt idx="17486" formatCode="General">
                  <c:v>11.7682</c:v>
                </c:pt>
                <c:pt idx="17487" formatCode="General">
                  <c:v>11.768800000000001</c:v>
                </c:pt>
                <c:pt idx="17488" formatCode="General">
                  <c:v>11.769500000000001</c:v>
                </c:pt>
                <c:pt idx="17489" formatCode="General">
                  <c:v>11.770200000000001</c:v>
                </c:pt>
                <c:pt idx="17490" formatCode="General">
                  <c:v>11.770899999999999</c:v>
                </c:pt>
                <c:pt idx="17491" formatCode="General">
                  <c:v>11.7715</c:v>
                </c:pt>
                <c:pt idx="17492" formatCode="General">
                  <c:v>11.7722</c:v>
                </c:pt>
                <c:pt idx="17493" formatCode="General">
                  <c:v>11.7729</c:v>
                </c:pt>
                <c:pt idx="17494" formatCode="General">
                  <c:v>11.7736</c:v>
                </c:pt>
                <c:pt idx="17495" formatCode="General">
                  <c:v>11.7742</c:v>
                </c:pt>
                <c:pt idx="17496" formatCode="General">
                  <c:v>11.774900000000001</c:v>
                </c:pt>
                <c:pt idx="17497" formatCode="General">
                  <c:v>11.775600000000001</c:v>
                </c:pt>
                <c:pt idx="17498" formatCode="General">
                  <c:v>11.776199999999999</c:v>
                </c:pt>
                <c:pt idx="17499" formatCode="General">
                  <c:v>11.776899999999999</c:v>
                </c:pt>
                <c:pt idx="17500" formatCode="General">
                  <c:v>11.7776</c:v>
                </c:pt>
                <c:pt idx="17501" formatCode="General">
                  <c:v>11.7783</c:v>
                </c:pt>
                <c:pt idx="17502" formatCode="General">
                  <c:v>11.7789</c:v>
                </c:pt>
                <c:pt idx="17503" formatCode="General">
                  <c:v>11.7796</c:v>
                </c:pt>
                <c:pt idx="17504" formatCode="General">
                  <c:v>11.7803</c:v>
                </c:pt>
                <c:pt idx="17505" formatCode="General">
                  <c:v>11.781000000000001</c:v>
                </c:pt>
                <c:pt idx="17506" formatCode="General">
                  <c:v>11.781599999999999</c:v>
                </c:pt>
                <c:pt idx="17507" formatCode="General">
                  <c:v>11.782299999999999</c:v>
                </c:pt>
                <c:pt idx="17508" formatCode="General">
                  <c:v>11.782999999999999</c:v>
                </c:pt>
                <c:pt idx="17509" formatCode="General">
                  <c:v>11.7836</c:v>
                </c:pt>
                <c:pt idx="17510" formatCode="General">
                  <c:v>11.7843</c:v>
                </c:pt>
                <c:pt idx="17511" formatCode="General">
                  <c:v>11.785</c:v>
                </c:pt>
                <c:pt idx="17512" formatCode="General">
                  <c:v>11.7857</c:v>
                </c:pt>
                <c:pt idx="17513" formatCode="General">
                  <c:v>11.786300000000001</c:v>
                </c:pt>
                <c:pt idx="17514" formatCode="General">
                  <c:v>11.787000000000001</c:v>
                </c:pt>
                <c:pt idx="17515" formatCode="General">
                  <c:v>11.787699999999999</c:v>
                </c:pt>
                <c:pt idx="17516" formatCode="General">
                  <c:v>11.788399999999999</c:v>
                </c:pt>
                <c:pt idx="17517" formatCode="General">
                  <c:v>11.789</c:v>
                </c:pt>
                <c:pt idx="17518" formatCode="General">
                  <c:v>11.7897</c:v>
                </c:pt>
                <c:pt idx="17519" formatCode="General">
                  <c:v>11.7904</c:v>
                </c:pt>
                <c:pt idx="17520" formatCode="General">
                  <c:v>11.7911</c:v>
                </c:pt>
                <c:pt idx="17521" formatCode="General">
                  <c:v>11.791700000000001</c:v>
                </c:pt>
                <c:pt idx="17522" formatCode="General">
                  <c:v>11.792400000000001</c:v>
                </c:pt>
                <c:pt idx="17523" formatCode="General">
                  <c:v>11.793100000000001</c:v>
                </c:pt>
                <c:pt idx="17524" formatCode="General">
                  <c:v>11.793699999999999</c:v>
                </c:pt>
                <c:pt idx="17525" formatCode="General">
                  <c:v>11.7944</c:v>
                </c:pt>
                <c:pt idx="17526" formatCode="General">
                  <c:v>11.7951</c:v>
                </c:pt>
                <c:pt idx="17527" formatCode="General">
                  <c:v>11.7958</c:v>
                </c:pt>
                <c:pt idx="17528" formatCode="General">
                  <c:v>11.7964</c:v>
                </c:pt>
                <c:pt idx="17529" formatCode="General">
                  <c:v>11.7971</c:v>
                </c:pt>
                <c:pt idx="17530" formatCode="General">
                  <c:v>11.797800000000001</c:v>
                </c:pt>
                <c:pt idx="17531" formatCode="General">
                  <c:v>11.798500000000001</c:v>
                </c:pt>
                <c:pt idx="17532" formatCode="General">
                  <c:v>11.799099999999999</c:v>
                </c:pt>
                <c:pt idx="17533" formatCode="General">
                  <c:v>11.799799999999999</c:v>
                </c:pt>
                <c:pt idx="17534" formatCode="General">
                  <c:v>11.8005</c:v>
                </c:pt>
                <c:pt idx="17535" formatCode="General">
                  <c:v>11.8011</c:v>
                </c:pt>
                <c:pt idx="17536" formatCode="General">
                  <c:v>11.8018</c:v>
                </c:pt>
                <c:pt idx="17537" formatCode="General">
                  <c:v>11.8025</c:v>
                </c:pt>
                <c:pt idx="17538" formatCode="General">
                  <c:v>11.8032</c:v>
                </c:pt>
                <c:pt idx="17539" formatCode="General">
                  <c:v>11.803800000000001</c:v>
                </c:pt>
                <c:pt idx="17540" formatCode="General">
                  <c:v>11.804500000000001</c:v>
                </c:pt>
                <c:pt idx="17541" formatCode="General">
                  <c:v>11.805199999999999</c:v>
                </c:pt>
                <c:pt idx="17542" formatCode="General">
                  <c:v>11.805899999999999</c:v>
                </c:pt>
                <c:pt idx="17543" formatCode="General">
                  <c:v>11.8065</c:v>
                </c:pt>
                <c:pt idx="17544" formatCode="General">
                  <c:v>11.8072</c:v>
                </c:pt>
                <c:pt idx="17545" formatCode="General">
                  <c:v>11.8079</c:v>
                </c:pt>
                <c:pt idx="17546" formatCode="General">
                  <c:v>11.8085</c:v>
                </c:pt>
                <c:pt idx="17547" formatCode="General">
                  <c:v>11.809200000000001</c:v>
                </c:pt>
                <c:pt idx="17548" formatCode="General">
                  <c:v>11.809900000000001</c:v>
                </c:pt>
                <c:pt idx="17549" formatCode="General">
                  <c:v>11.810600000000001</c:v>
                </c:pt>
                <c:pt idx="17550" formatCode="General">
                  <c:v>11.811199999999999</c:v>
                </c:pt>
                <c:pt idx="17551" formatCode="General">
                  <c:v>11.8119</c:v>
                </c:pt>
                <c:pt idx="17552" formatCode="General">
                  <c:v>11.8126</c:v>
                </c:pt>
                <c:pt idx="17553" formatCode="General">
                  <c:v>11.8133</c:v>
                </c:pt>
                <c:pt idx="17554" formatCode="General">
                  <c:v>11.8139</c:v>
                </c:pt>
                <c:pt idx="17555" formatCode="General">
                  <c:v>11.8146</c:v>
                </c:pt>
                <c:pt idx="17556" formatCode="General">
                  <c:v>11.815300000000001</c:v>
                </c:pt>
                <c:pt idx="17557" formatCode="General">
                  <c:v>11.816000000000001</c:v>
                </c:pt>
                <c:pt idx="17558" formatCode="General">
                  <c:v>11.816599999999999</c:v>
                </c:pt>
                <c:pt idx="17559" formatCode="General">
                  <c:v>11.817299999999999</c:v>
                </c:pt>
                <c:pt idx="17560" formatCode="General">
                  <c:v>11.818</c:v>
                </c:pt>
                <c:pt idx="17561" formatCode="General">
                  <c:v>11.8186</c:v>
                </c:pt>
                <c:pt idx="17562" formatCode="General">
                  <c:v>11.8193</c:v>
                </c:pt>
                <c:pt idx="17563" formatCode="General">
                  <c:v>11.82</c:v>
                </c:pt>
                <c:pt idx="17564" formatCode="General">
                  <c:v>11.8207</c:v>
                </c:pt>
                <c:pt idx="17565" formatCode="General">
                  <c:v>11.821300000000001</c:v>
                </c:pt>
                <c:pt idx="17566" formatCode="General">
                  <c:v>11.821999999999999</c:v>
                </c:pt>
                <c:pt idx="17567" formatCode="General">
                  <c:v>11.822699999999999</c:v>
                </c:pt>
                <c:pt idx="17568" formatCode="General">
                  <c:v>11.823399999999999</c:v>
                </c:pt>
                <c:pt idx="17569" formatCode="General">
                  <c:v>11.824</c:v>
                </c:pt>
                <c:pt idx="17570" formatCode="General">
                  <c:v>11.8247</c:v>
                </c:pt>
                <c:pt idx="17571" formatCode="General">
                  <c:v>11.8254</c:v>
                </c:pt>
                <c:pt idx="17572" formatCode="General">
                  <c:v>11.826000000000001</c:v>
                </c:pt>
                <c:pt idx="17573" formatCode="General">
                  <c:v>11.826700000000001</c:v>
                </c:pt>
                <c:pt idx="17574" formatCode="General">
                  <c:v>11.827400000000001</c:v>
                </c:pt>
                <c:pt idx="17575" formatCode="General">
                  <c:v>11.828099999999999</c:v>
                </c:pt>
                <c:pt idx="17576" formatCode="General">
                  <c:v>11.8287</c:v>
                </c:pt>
                <c:pt idx="17577" formatCode="General">
                  <c:v>11.8294</c:v>
                </c:pt>
                <c:pt idx="17578" formatCode="General">
                  <c:v>11.8301</c:v>
                </c:pt>
                <c:pt idx="17579" formatCode="General">
                  <c:v>11.8308</c:v>
                </c:pt>
                <c:pt idx="17580" formatCode="General">
                  <c:v>11.8314</c:v>
                </c:pt>
                <c:pt idx="17581" formatCode="General">
                  <c:v>11.832100000000001</c:v>
                </c:pt>
                <c:pt idx="17582" formatCode="General">
                  <c:v>11.832800000000001</c:v>
                </c:pt>
                <c:pt idx="17583" formatCode="General">
                  <c:v>11.833399999999999</c:v>
                </c:pt>
                <c:pt idx="17584" formatCode="General">
                  <c:v>11.834099999999999</c:v>
                </c:pt>
                <c:pt idx="17585" formatCode="General">
                  <c:v>11.8348</c:v>
                </c:pt>
                <c:pt idx="17586" formatCode="General">
                  <c:v>11.8355</c:v>
                </c:pt>
                <c:pt idx="17587" formatCode="General">
                  <c:v>11.8361</c:v>
                </c:pt>
                <c:pt idx="17588" formatCode="General">
                  <c:v>11.8368</c:v>
                </c:pt>
                <c:pt idx="17589" formatCode="General">
                  <c:v>11.8375</c:v>
                </c:pt>
                <c:pt idx="17590" formatCode="General">
                  <c:v>11.838200000000001</c:v>
                </c:pt>
                <c:pt idx="17591" formatCode="General">
                  <c:v>11.838800000000001</c:v>
                </c:pt>
                <c:pt idx="17592" formatCode="General">
                  <c:v>11.839499999999999</c:v>
                </c:pt>
                <c:pt idx="17593" formatCode="General">
                  <c:v>11.840199999999999</c:v>
                </c:pt>
                <c:pt idx="17594" formatCode="General">
                  <c:v>11.8409</c:v>
                </c:pt>
                <c:pt idx="17595" formatCode="General">
                  <c:v>11.8415</c:v>
                </c:pt>
                <c:pt idx="17596" formatCode="General">
                  <c:v>11.8422</c:v>
                </c:pt>
                <c:pt idx="17597" formatCode="General">
                  <c:v>11.8429</c:v>
                </c:pt>
                <c:pt idx="17598" formatCode="General">
                  <c:v>11.843500000000001</c:v>
                </c:pt>
                <c:pt idx="17599" formatCode="General">
                  <c:v>11.844200000000001</c:v>
                </c:pt>
                <c:pt idx="17600" formatCode="General">
                  <c:v>11.844900000000001</c:v>
                </c:pt>
                <c:pt idx="17601" formatCode="General">
                  <c:v>11.845599999999999</c:v>
                </c:pt>
                <c:pt idx="17602" formatCode="General">
                  <c:v>11.8462</c:v>
                </c:pt>
                <c:pt idx="17603" formatCode="General">
                  <c:v>11.8469</c:v>
                </c:pt>
                <c:pt idx="17604" formatCode="General">
                  <c:v>11.8476</c:v>
                </c:pt>
                <c:pt idx="17605" formatCode="General">
                  <c:v>11.8483</c:v>
                </c:pt>
                <c:pt idx="17606" formatCode="General">
                  <c:v>11.8489</c:v>
                </c:pt>
                <c:pt idx="17607" formatCode="General">
                  <c:v>11.849600000000001</c:v>
                </c:pt>
                <c:pt idx="17608" formatCode="General">
                  <c:v>11.850300000000001</c:v>
                </c:pt>
                <c:pt idx="17609" formatCode="General">
                  <c:v>11.850899999999999</c:v>
                </c:pt>
                <c:pt idx="17610" formatCode="General">
                  <c:v>11.851599999999999</c:v>
                </c:pt>
                <c:pt idx="17611" formatCode="General">
                  <c:v>11.8523</c:v>
                </c:pt>
                <c:pt idx="17612" formatCode="General">
                  <c:v>11.853</c:v>
                </c:pt>
                <c:pt idx="17613" formatCode="General">
                  <c:v>11.8536</c:v>
                </c:pt>
                <c:pt idx="17614" formatCode="General">
                  <c:v>11.8543</c:v>
                </c:pt>
                <c:pt idx="17615" formatCode="General">
                  <c:v>11.855</c:v>
                </c:pt>
                <c:pt idx="17616" formatCode="General">
                  <c:v>11.855700000000001</c:v>
                </c:pt>
                <c:pt idx="17617" formatCode="General">
                  <c:v>11.856299999999999</c:v>
                </c:pt>
                <c:pt idx="17618" formatCode="General">
                  <c:v>11.856999999999999</c:v>
                </c:pt>
                <c:pt idx="17619" formatCode="General">
                  <c:v>11.857699999999999</c:v>
                </c:pt>
                <c:pt idx="17620" formatCode="General">
                  <c:v>11.8584</c:v>
                </c:pt>
                <c:pt idx="17621" formatCode="General">
                  <c:v>11.859</c:v>
                </c:pt>
                <c:pt idx="17622" formatCode="General">
                  <c:v>11.8597</c:v>
                </c:pt>
                <c:pt idx="17623" formatCode="General">
                  <c:v>11.8604</c:v>
                </c:pt>
                <c:pt idx="17624" formatCode="General">
                  <c:v>11.861000000000001</c:v>
                </c:pt>
                <c:pt idx="17625" formatCode="General">
                  <c:v>11.861700000000001</c:v>
                </c:pt>
                <c:pt idx="17626" formatCode="General">
                  <c:v>11.862399999999999</c:v>
                </c:pt>
                <c:pt idx="17627" formatCode="General">
                  <c:v>11.863099999999999</c:v>
                </c:pt>
                <c:pt idx="17628" formatCode="General">
                  <c:v>11.8637</c:v>
                </c:pt>
                <c:pt idx="17629" formatCode="General">
                  <c:v>11.8644</c:v>
                </c:pt>
                <c:pt idx="17630" formatCode="General">
                  <c:v>11.8651</c:v>
                </c:pt>
                <c:pt idx="17631" formatCode="General">
                  <c:v>11.8658</c:v>
                </c:pt>
                <c:pt idx="17632" formatCode="General">
                  <c:v>11.866400000000001</c:v>
                </c:pt>
                <c:pt idx="17633" formatCode="General">
                  <c:v>11.867100000000001</c:v>
                </c:pt>
                <c:pt idx="17634" formatCode="General">
                  <c:v>11.867800000000001</c:v>
                </c:pt>
                <c:pt idx="17635" formatCode="General">
                  <c:v>11.868399999999999</c:v>
                </c:pt>
                <c:pt idx="17636" formatCode="General">
                  <c:v>11.8691</c:v>
                </c:pt>
                <c:pt idx="17637" formatCode="General">
                  <c:v>11.8698</c:v>
                </c:pt>
                <c:pt idx="17638" formatCode="General">
                  <c:v>11.8705</c:v>
                </c:pt>
                <c:pt idx="17639" formatCode="General">
                  <c:v>11.8711</c:v>
                </c:pt>
                <c:pt idx="17640" formatCode="General">
                  <c:v>11.8718</c:v>
                </c:pt>
                <c:pt idx="17641" formatCode="General">
                  <c:v>11.8725</c:v>
                </c:pt>
                <c:pt idx="17642" formatCode="General">
                  <c:v>11.873200000000001</c:v>
                </c:pt>
                <c:pt idx="17643" formatCode="General">
                  <c:v>11.873799999999999</c:v>
                </c:pt>
                <c:pt idx="17644" formatCode="General">
                  <c:v>11.874499999999999</c:v>
                </c:pt>
                <c:pt idx="17645" formatCode="General">
                  <c:v>11.8752</c:v>
                </c:pt>
                <c:pt idx="17646" formatCode="General">
                  <c:v>11.8758</c:v>
                </c:pt>
                <c:pt idx="17647" formatCode="General">
                  <c:v>11.8765</c:v>
                </c:pt>
                <c:pt idx="17648" formatCode="General">
                  <c:v>11.8772</c:v>
                </c:pt>
                <c:pt idx="17649" formatCode="General">
                  <c:v>11.8779</c:v>
                </c:pt>
                <c:pt idx="17650" formatCode="General">
                  <c:v>11.878500000000001</c:v>
                </c:pt>
                <c:pt idx="17651" formatCode="General">
                  <c:v>11.879200000000001</c:v>
                </c:pt>
                <c:pt idx="17652" formatCode="General">
                  <c:v>11.879899999999999</c:v>
                </c:pt>
                <c:pt idx="17653" formatCode="General">
                  <c:v>11.880599999999999</c:v>
                </c:pt>
                <c:pt idx="17654" formatCode="General">
                  <c:v>11.8812</c:v>
                </c:pt>
                <c:pt idx="17655" formatCode="General">
                  <c:v>11.8819</c:v>
                </c:pt>
                <c:pt idx="17656" formatCode="General">
                  <c:v>11.8826</c:v>
                </c:pt>
                <c:pt idx="17657" formatCode="General">
                  <c:v>11.8833</c:v>
                </c:pt>
                <c:pt idx="17658" formatCode="General">
                  <c:v>11.883900000000001</c:v>
                </c:pt>
                <c:pt idx="17659" formatCode="General">
                  <c:v>11.884600000000001</c:v>
                </c:pt>
                <c:pt idx="17660" formatCode="General">
                  <c:v>11.885300000000001</c:v>
                </c:pt>
                <c:pt idx="17661" formatCode="General">
                  <c:v>11.885899999999999</c:v>
                </c:pt>
                <c:pt idx="17662" formatCode="General">
                  <c:v>11.8866</c:v>
                </c:pt>
                <c:pt idx="17663" formatCode="General">
                  <c:v>11.8873</c:v>
                </c:pt>
                <c:pt idx="17664" formatCode="General">
                  <c:v>11.888</c:v>
                </c:pt>
                <c:pt idx="17665" formatCode="General">
                  <c:v>11.8886</c:v>
                </c:pt>
                <c:pt idx="17666" formatCode="General">
                  <c:v>11.8893</c:v>
                </c:pt>
                <c:pt idx="17667" formatCode="General">
                  <c:v>11.89</c:v>
                </c:pt>
                <c:pt idx="17668" formatCode="General">
                  <c:v>11.890700000000001</c:v>
                </c:pt>
                <c:pt idx="17669" formatCode="General">
                  <c:v>11.891299999999999</c:v>
                </c:pt>
                <c:pt idx="17670" formatCode="General">
                  <c:v>11.891999999999999</c:v>
                </c:pt>
                <c:pt idx="17671" formatCode="General">
                  <c:v>11.8927</c:v>
                </c:pt>
                <c:pt idx="17672" formatCode="General">
                  <c:v>11.8933</c:v>
                </c:pt>
                <c:pt idx="17673" formatCode="General">
                  <c:v>11.894</c:v>
                </c:pt>
                <c:pt idx="17674" formatCode="General">
                  <c:v>11.8947</c:v>
                </c:pt>
                <c:pt idx="17675" formatCode="General">
                  <c:v>11.8954</c:v>
                </c:pt>
                <c:pt idx="17676" formatCode="General">
                  <c:v>11.896000000000001</c:v>
                </c:pt>
                <c:pt idx="17677" formatCode="General">
                  <c:v>11.896699999999999</c:v>
                </c:pt>
                <c:pt idx="17678" formatCode="General">
                  <c:v>11.897399999999999</c:v>
                </c:pt>
                <c:pt idx="17679" formatCode="General">
                  <c:v>11.898099999999999</c:v>
                </c:pt>
                <c:pt idx="17680" formatCode="General">
                  <c:v>11.8987</c:v>
                </c:pt>
                <c:pt idx="17681" formatCode="General">
                  <c:v>11.8994</c:v>
                </c:pt>
                <c:pt idx="17682" formatCode="General">
                  <c:v>11.9001</c:v>
                </c:pt>
                <c:pt idx="17683" formatCode="General">
                  <c:v>11.900700000000001</c:v>
                </c:pt>
                <c:pt idx="17684" formatCode="General">
                  <c:v>11.901400000000001</c:v>
                </c:pt>
                <c:pt idx="17685" formatCode="General">
                  <c:v>11.902100000000001</c:v>
                </c:pt>
                <c:pt idx="17686" formatCode="General">
                  <c:v>11.902799999999999</c:v>
                </c:pt>
                <c:pt idx="17687" formatCode="General">
                  <c:v>11.9034</c:v>
                </c:pt>
                <c:pt idx="17688" formatCode="General">
                  <c:v>11.9041</c:v>
                </c:pt>
                <c:pt idx="17689" formatCode="General">
                  <c:v>11.9048</c:v>
                </c:pt>
                <c:pt idx="17690" formatCode="General">
                  <c:v>11.9055</c:v>
                </c:pt>
                <c:pt idx="17691" formatCode="General">
                  <c:v>11.9061</c:v>
                </c:pt>
                <c:pt idx="17692" formatCode="General">
                  <c:v>11.9068</c:v>
                </c:pt>
                <c:pt idx="17693" formatCode="General">
                  <c:v>11.907500000000001</c:v>
                </c:pt>
                <c:pt idx="17694" formatCode="General">
                  <c:v>11.908200000000001</c:v>
                </c:pt>
                <c:pt idx="17695" formatCode="General">
                  <c:v>11.908799999999999</c:v>
                </c:pt>
                <c:pt idx="17696" formatCode="General">
                  <c:v>11.9095</c:v>
                </c:pt>
                <c:pt idx="17697" formatCode="General">
                  <c:v>11.9102</c:v>
                </c:pt>
                <c:pt idx="17698" formatCode="General">
                  <c:v>11.9108</c:v>
                </c:pt>
                <c:pt idx="17699" formatCode="General">
                  <c:v>11.9115</c:v>
                </c:pt>
                <c:pt idx="17700" formatCode="General">
                  <c:v>11.9122</c:v>
                </c:pt>
                <c:pt idx="17701" formatCode="General">
                  <c:v>11.9129</c:v>
                </c:pt>
                <c:pt idx="17702" formatCode="General">
                  <c:v>11.913500000000001</c:v>
                </c:pt>
                <c:pt idx="17703" formatCode="General">
                  <c:v>11.914199999999999</c:v>
                </c:pt>
                <c:pt idx="17704" formatCode="General">
                  <c:v>11.914899999999999</c:v>
                </c:pt>
                <c:pt idx="17705" formatCode="General">
                  <c:v>11.9156</c:v>
                </c:pt>
                <c:pt idx="17706" formatCode="General">
                  <c:v>11.9162</c:v>
                </c:pt>
                <c:pt idx="17707" formatCode="General">
                  <c:v>11.9169</c:v>
                </c:pt>
                <c:pt idx="17708" formatCode="General">
                  <c:v>11.9176</c:v>
                </c:pt>
                <c:pt idx="17709" formatCode="General">
                  <c:v>11.918200000000001</c:v>
                </c:pt>
                <c:pt idx="17710" formatCode="General">
                  <c:v>11.918900000000001</c:v>
                </c:pt>
                <c:pt idx="17711" formatCode="General">
                  <c:v>11.919600000000001</c:v>
                </c:pt>
                <c:pt idx="17712" formatCode="General">
                  <c:v>11.920299999999999</c:v>
                </c:pt>
                <c:pt idx="17713" formatCode="General">
                  <c:v>11.9209</c:v>
                </c:pt>
                <c:pt idx="17714" formatCode="General">
                  <c:v>11.9216</c:v>
                </c:pt>
                <c:pt idx="17715" formatCode="General">
                  <c:v>11.9223</c:v>
                </c:pt>
                <c:pt idx="17716" formatCode="General">
                  <c:v>11.923</c:v>
                </c:pt>
                <c:pt idx="17717" formatCode="General">
                  <c:v>11.9236</c:v>
                </c:pt>
                <c:pt idx="17718" formatCode="General">
                  <c:v>11.924300000000001</c:v>
                </c:pt>
                <c:pt idx="17719" formatCode="General">
                  <c:v>11.925000000000001</c:v>
                </c:pt>
                <c:pt idx="17720" formatCode="General">
                  <c:v>11.925700000000001</c:v>
                </c:pt>
                <c:pt idx="17721" formatCode="General">
                  <c:v>11.926299999999999</c:v>
                </c:pt>
                <c:pt idx="17722" formatCode="General">
                  <c:v>11.927</c:v>
                </c:pt>
                <c:pt idx="17723" formatCode="General">
                  <c:v>11.9277</c:v>
                </c:pt>
                <c:pt idx="17724" formatCode="General">
                  <c:v>11.9283</c:v>
                </c:pt>
                <c:pt idx="17725" formatCode="General">
                  <c:v>11.929</c:v>
                </c:pt>
                <c:pt idx="17726" formatCode="General">
                  <c:v>11.9297</c:v>
                </c:pt>
                <c:pt idx="17727" formatCode="General">
                  <c:v>11.930400000000001</c:v>
                </c:pt>
                <c:pt idx="17728" formatCode="General">
                  <c:v>11.930999999999999</c:v>
                </c:pt>
                <c:pt idx="17729" formatCode="General">
                  <c:v>11.931699999999999</c:v>
                </c:pt>
                <c:pt idx="17730" formatCode="General">
                  <c:v>11.932399999999999</c:v>
                </c:pt>
                <c:pt idx="17731" formatCode="General">
                  <c:v>11.9331</c:v>
                </c:pt>
                <c:pt idx="17732" formatCode="General">
                  <c:v>11.9337</c:v>
                </c:pt>
                <c:pt idx="17733" formatCode="General">
                  <c:v>11.9344</c:v>
                </c:pt>
                <c:pt idx="17734" formatCode="General">
                  <c:v>11.9351</c:v>
                </c:pt>
                <c:pt idx="17735" formatCode="General">
                  <c:v>11.935700000000001</c:v>
                </c:pt>
                <c:pt idx="17736" formatCode="General">
                  <c:v>11.936400000000001</c:v>
                </c:pt>
                <c:pt idx="17737" formatCode="General">
                  <c:v>11.937099999999999</c:v>
                </c:pt>
                <c:pt idx="17738" formatCode="General">
                  <c:v>11.937799999999999</c:v>
                </c:pt>
                <c:pt idx="17739" formatCode="General">
                  <c:v>11.9384</c:v>
                </c:pt>
                <c:pt idx="17740" formatCode="General">
                  <c:v>11.9391</c:v>
                </c:pt>
                <c:pt idx="17741" formatCode="General">
                  <c:v>11.9398</c:v>
                </c:pt>
                <c:pt idx="17742" formatCode="General">
                  <c:v>11.9405</c:v>
                </c:pt>
                <c:pt idx="17743" formatCode="General">
                  <c:v>11.9411</c:v>
                </c:pt>
                <c:pt idx="17744" formatCode="General">
                  <c:v>11.941800000000001</c:v>
                </c:pt>
                <c:pt idx="17745" formatCode="General">
                  <c:v>11.942500000000001</c:v>
                </c:pt>
                <c:pt idx="17746" formatCode="General">
                  <c:v>11.943099999999999</c:v>
                </c:pt>
                <c:pt idx="17747" formatCode="General">
                  <c:v>11.9438</c:v>
                </c:pt>
                <c:pt idx="17748" formatCode="General">
                  <c:v>11.9445</c:v>
                </c:pt>
                <c:pt idx="17749" formatCode="General">
                  <c:v>11.9452</c:v>
                </c:pt>
                <c:pt idx="17750" formatCode="General">
                  <c:v>11.9458</c:v>
                </c:pt>
                <c:pt idx="17751" formatCode="General">
                  <c:v>11.9465</c:v>
                </c:pt>
                <c:pt idx="17752" formatCode="General">
                  <c:v>11.9472</c:v>
                </c:pt>
                <c:pt idx="17753" formatCode="General">
                  <c:v>11.947900000000001</c:v>
                </c:pt>
                <c:pt idx="17754" formatCode="General">
                  <c:v>11.948499999999999</c:v>
                </c:pt>
                <c:pt idx="17755" formatCode="General">
                  <c:v>11.949199999999999</c:v>
                </c:pt>
                <c:pt idx="17756" formatCode="General">
                  <c:v>11.9499</c:v>
                </c:pt>
                <c:pt idx="17757" formatCode="General">
                  <c:v>11.9506</c:v>
                </c:pt>
                <c:pt idx="17758" formatCode="General">
                  <c:v>11.9512</c:v>
                </c:pt>
                <c:pt idx="17759" formatCode="General">
                  <c:v>11.9519</c:v>
                </c:pt>
                <c:pt idx="17760" formatCode="General">
                  <c:v>11.9526</c:v>
                </c:pt>
                <c:pt idx="17761" formatCode="General">
                  <c:v>11.953200000000001</c:v>
                </c:pt>
                <c:pt idx="17762" formatCode="General">
                  <c:v>11.953900000000001</c:v>
                </c:pt>
                <c:pt idx="17763" formatCode="General">
                  <c:v>11.954599999999999</c:v>
                </c:pt>
                <c:pt idx="17764" formatCode="General">
                  <c:v>11.955299999999999</c:v>
                </c:pt>
                <c:pt idx="17765" formatCode="General">
                  <c:v>11.9559</c:v>
                </c:pt>
                <c:pt idx="17766" formatCode="General">
                  <c:v>11.9566</c:v>
                </c:pt>
                <c:pt idx="17767" formatCode="General">
                  <c:v>11.9573</c:v>
                </c:pt>
                <c:pt idx="17768" formatCode="General">
                  <c:v>11.958</c:v>
                </c:pt>
                <c:pt idx="17769" formatCode="General">
                  <c:v>11.958600000000001</c:v>
                </c:pt>
                <c:pt idx="17770" formatCode="General">
                  <c:v>11.959300000000001</c:v>
                </c:pt>
                <c:pt idx="17771" formatCode="General">
                  <c:v>11.96</c:v>
                </c:pt>
                <c:pt idx="17772" formatCode="General">
                  <c:v>11.960599999999999</c:v>
                </c:pt>
                <c:pt idx="17773" formatCode="General">
                  <c:v>11.9613</c:v>
                </c:pt>
                <c:pt idx="17774" formatCode="General">
                  <c:v>11.962</c:v>
                </c:pt>
                <c:pt idx="17775" formatCode="General">
                  <c:v>11.9627</c:v>
                </c:pt>
                <c:pt idx="17776" formatCode="General">
                  <c:v>11.9633</c:v>
                </c:pt>
                <c:pt idx="17777" formatCode="General">
                  <c:v>11.964</c:v>
                </c:pt>
                <c:pt idx="17778" formatCode="General">
                  <c:v>11.964700000000001</c:v>
                </c:pt>
                <c:pt idx="17779" formatCode="General">
                  <c:v>11.965400000000001</c:v>
                </c:pt>
                <c:pt idx="17780" formatCode="General">
                  <c:v>11.965999999999999</c:v>
                </c:pt>
                <c:pt idx="17781" formatCode="General">
                  <c:v>11.966699999999999</c:v>
                </c:pt>
                <c:pt idx="17782" formatCode="General">
                  <c:v>11.9674</c:v>
                </c:pt>
                <c:pt idx="17783" formatCode="General">
                  <c:v>11.9681</c:v>
                </c:pt>
                <c:pt idx="17784" formatCode="General">
                  <c:v>11.9687</c:v>
                </c:pt>
                <c:pt idx="17785" formatCode="General">
                  <c:v>11.9694</c:v>
                </c:pt>
                <c:pt idx="17786" formatCode="General">
                  <c:v>11.9701</c:v>
                </c:pt>
                <c:pt idx="17787" formatCode="General">
                  <c:v>11.970700000000001</c:v>
                </c:pt>
                <c:pt idx="17788" formatCode="General">
                  <c:v>11.971399999999999</c:v>
                </c:pt>
                <c:pt idx="17789" formatCode="General">
                  <c:v>11.972099999999999</c:v>
                </c:pt>
                <c:pt idx="17790" formatCode="General">
                  <c:v>11.972799999999999</c:v>
                </c:pt>
                <c:pt idx="17791" formatCode="General">
                  <c:v>11.9734</c:v>
                </c:pt>
                <c:pt idx="17792" formatCode="General">
                  <c:v>11.9741</c:v>
                </c:pt>
                <c:pt idx="17793" formatCode="General">
                  <c:v>11.9748</c:v>
                </c:pt>
                <c:pt idx="17794" formatCode="General">
                  <c:v>11.9755</c:v>
                </c:pt>
                <c:pt idx="17795" formatCode="General">
                  <c:v>11.976100000000001</c:v>
                </c:pt>
                <c:pt idx="17796" formatCode="General">
                  <c:v>11.976800000000001</c:v>
                </c:pt>
                <c:pt idx="17797" formatCode="General">
                  <c:v>11.977499999999999</c:v>
                </c:pt>
                <c:pt idx="17798" formatCode="General">
                  <c:v>11.9781</c:v>
                </c:pt>
                <c:pt idx="17799" formatCode="General">
                  <c:v>11.9788</c:v>
                </c:pt>
                <c:pt idx="17800" formatCode="General">
                  <c:v>11.9795</c:v>
                </c:pt>
                <c:pt idx="17801" formatCode="General">
                  <c:v>11.9802</c:v>
                </c:pt>
                <c:pt idx="17802" formatCode="General">
                  <c:v>11.9808</c:v>
                </c:pt>
                <c:pt idx="17803" formatCode="General">
                  <c:v>11.9815</c:v>
                </c:pt>
                <c:pt idx="17804" formatCode="General">
                  <c:v>11.982200000000001</c:v>
                </c:pt>
                <c:pt idx="17805" formatCode="General">
                  <c:v>11.982900000000001</c:v>
                </c:pt>
                <c:pt idx="17806" formatCode="General">
                  <c:v>11.983499999999999</c:v>
                </c:pt>
                <c:pt idx="17807" formatCode="General">
                  <c:v>11.9842</c:v>
                </c:pt>
                <c:pt idx="17808" formatCode="General">
                  <c:v>11.9849</c:v>
                </c:pt>
                <c:pt idx="17809" formatCode="General">
                  <c:v>11.9855</c:v>
                </c:pt>
                <c:pt idx="17810" formatCode="General">
                  <c:v>11.9862</c:v>
                </c:pt>
                <c:pt idx="17811" formatCode="General">
                  <c:v>11.9869</c:v>
                </c:pt>
                <c:pt idx="17812" formatCode="General">
                  <c:v>11.9876</c:v>
                </c:pt>
                <c:pt idx="17813" formatCode="General">
                  <c:v>11.988200000000001</c:v>
                </c:pt>
                <c:pt idx="17814" formatCode="General">
                  <c:v>11.988899999999999</c:v>
                </c:pt>
                <c:pt idx="17815" formatCode="General">
                  <c:v>11.989599999999999</c:v>
                </c:pt>
                <c:pt idx="17816" formatCode="General">
                  <c:v>11.9903</c:v>
                </c:pt>
                <c:pt idx="17817" formatCode="General">
                  <c:v>11.9909</c:v>
                </c:pt>
                <c:pt idx="17818" formatCode="General">
                  <c:v>11.9916</c:v>
                </c:pt>
                <c:pt idx="17819" formatCode="General">
                  <c:v>11.9923</c:v>
                </c:pt>
                <c:pt idx="17820" formatCode="General">
                  <c:v>11.993</c:v>
                </c:pt>
                <c:pt idx="17821" formatCode="General">
                  <c:v>11.993600000000001</c:v>
                </c:pt>
                <c:pt idx="17822" formatCode="General">
                  <c:v>11.994300000000001</c:v>
                </c:pt>
                <c:pt idx="17823" formatCode="General">
                  <c:v>11.994999999999999</c:v>
                </c:pt>
                <c:pt idx="17824" formatCode="General">
                  <c:v>11.9956</c:v>
                </c:pt>
                <c:pt idx="17825" formatCode="General">
                  <c:v>11.9963</c:v>
                </c:pt>
                <c:pt idx="17826" formatCode="General">
                  <c:v>11.997</c:v>
                </c:pt>
                <c:pt idx="17827" formatCode="General">
                  <c:v>11.9977</c:v>
                </c:pt>
                <c:pt idx="17828" formatCode="General">
                  <c:v>11.9983</c:v>
                </c:pt>
                <c:pt idx="17829" formatCode="General">
                  <c:v>11.999000000000001</c:v>
                </c:pt>
                <c:pt idx="17830" formatCode="General">
                  <c:v>11.999700000000001</c:v>
                </c:pt>
                <c:pt idx="17831" formatCode="General">
                  <c:v>12.000400000000001</c:v>
                </c:pt>
                <c:pt idx="17832" formatCode="General">
                  <c:v>12.000999999999999</c:v>
                </c:pt>
                <c:pt idx="17833" formatCode="General">
                  <c:v>12.0017</c:v>
                </c:pt>
                <c:pt idx="17834" formatCode="General">
                  <c:v>12.0024</c:v>
                </c:pt>
                <c:pt idx="17835" formatCode="General">
                  <c:v>12.003</c:v>
                </c:pt>
                <c:pt idx="17836" formatCode="General">
                  <c:v>12.0037</c:v>
                </c:pt>
                <c:pt idx="17837" formatCode="General">
                  <c:v>12.0044</c:v>
                </c:pt>
                <c:pt idx="17838" formatCode="General">
                  <c:v>12.005100000000001</c:v>
                </c:pt>
                <c:pt idx="17839" formatCode="General">
                  <c:v>12.005699999999999</c:v>
                </c:pt>
                <c:pt idx="17840" formatCode="General">
                  <c:v>12.006399999999999</c:v>
                </c:pt>
                <c:pt idx="17841" formatCode="General">
                  <c:v>12.007099999999999</c:v>
                </c:pt>
                <c:pt idx="17842" formatCode="General">
                  <c:v>12.0078</c:v>
                </c:pt>
                <c:pt idx="17843" formatCode="General">
                  <c:v>12.0084</c:v>
                </c:pt>
                <c:pt idx="17844" formatCode="General">
                  <c:v>12.0091</c:v>
                </c:pt>
                <c:pt idx="17845" formatCode="General">
                  <c:v>12.0098</c:v>
                </c:pt>
                <c:pt idx="17846" formatCode="General">
                  <c:v>12.010400000000001</c:v>
                </c:pt>
                <c:pt idx="17847" formatCode="General">
                  <c:v>12.011100000000001</c:v>
                </c:pt>
                <c:pt idx="17848" formatCode="General">
                  <c:v>12.011799999999999</c:v>
                </c:pt>
                <c:pt idx="17849" formatCode="General">
                  <c:v>12.012499999999999</c:v>
                </c:pt>
                <c:pt idx="17850" formatCode="General">
                  <c:v>12.0131</c:v>
                </c:pt>
                <c:pt idx="17851" formatCode="General">
                  <c:v>12.0138</c:v>
                </c:pt>
                <c:pt idx="17852" formatCode="General">
                  <c:v>12.0145</c:v>
                </c:pt>
                <c:pt idx="17853" formatCode="General">
                  <c:v>12.0152</c:v>
                </c:pt>
                <c:pt idx="17854" formatCode="General">
                  <c:v>12.0158</c:v>
                </c:pt>
                <c:pt idx="17855" formatCode="General">
                  <c:v>12.016500000000001</c:v>
                </c:pt>
                <c:pt idx="17856" formatCode="General">
                  <c:v>12.017200000000001</c:v>
                </c:pt>
                <c:pt idx="17857" formatCode="General">
                  <c:v>12.017899999999999</c:v>
                </c:pt>
                <c:pt idx="17858" formatCode="General">
                  <c:v>12.0185</c:v>
                </c:pt>
                <c:pt idx="17859" formatCode="General">
                  <c:v>12.0192</c:v>
                </c:pt>
                <c:pt idx="17860" formatCode="General">
                  <c:v>12.0199</c:v>
                </c:pt>
                <c:pt idx="17861" formatCode="General">
                  <c:v>12.0205</c:v>
                </c:pt>
                <c:pt idx="17862" formatCode="General">
                  <c:v>12.0212</c:v>
                </c:pt>
                <c:pt idx="17863" formatCode="General">
                  <c:v>12.0219</c:v>
                </c:pt>
                <c:pt idx="17864" formatCode="General">
                  <c:v>12.022600000000001</c:v>
                </c:pt>
                <c:pt idx="17865" formatCode="General">
                  <c:v>12.023199999999999</c:v>
                </c:pt>
                <c:pt idx="17866" formatCode="General">
                  <c:v>12.023899999999999</c:v>
                </c:pt>
                <c:pt idx="17867" formatCode="General">
                  <c:v>12.0246</c:v>
                </c:pt>
                <c:pt idx="17868" formatCode="General">
                  <c:v>12.0253</c:v>
                </c:pt>
                <c:pt idx="17869" formatCode="General">
                  <c:v>12.0259</c:v>
                </c:pt>
                <c:pt idx="17870" formatCode="General">
                  <c:v>12.0266</c:v>
                </c:pt>
                <c:pt idx="17871" formatCode="General">
                  <c:v>12.0273</c:v>
                </c:pt>
                <c:pt idx="17872" formatCode="General">
                  <c:v>12.027900000000001</c:v>
                </c:pt>
                <c:pt idx="17873" formatCode="General">
                  <c:v>12.028600000000001</c:v>
                </c:pt>
                <c:pt idx="17874" formatCode="General">
                  <c:v>12.029299999999999</c:v>
                </c:pt>
                <c:pt idx="17875" formatCode="General">
                  <c:v>12.03</c:v>
                </c:pt>
                <c:pt idx="17876" formatCode="General">
                  <c:v>12.0306</c:v>
                </c:pt>
                <c:pt idx="17877" formatCode="General">
                  <c:v>12.0313</c:v>
                </c:pt>
                <c:pt idx="17878" formatCode="General">
                  <c:v>12.032</c:v>
                </c:pt>
                <c:pt idx="17879" formatCode="General">
                  <c:v>12.0327</c:v>
                </c:pt>
                <c:pt idx="17880" formatCode="General">
                  <c:v>12.033300000000001</c:v>
                </c:pt>
                <c:pt idx="17881" formatCode="General">
                  <c:v>12.034000000000001</c:v>
                </c:pt>
                <c:pt idx="17882" formatCode="General">
                  <c:v>12.034700000000001</c:v>
                </c:pt>
                <c:pt idx="17883" formatCode="General">
                  <c:v>12.035399999999999</c:v>
                </c:pt>
                <c:pt idx="17884" formatCode="General">
                  <c:v>12.036</c:v>
                </c:pt>
                <c:pt idx="17885" formatCode="General">
                  <c:v>12.0367</c:v>
                </c:pt>
                <c:pt idx="17886" formatCode="General">
                  <c:v>12.0374</c:v>
                </c:pt>
                <c:pt idx="17887" formatCode="General">
                  <c:v>12.038</c:v>
                </c:pt>
                <c:pt idx="17888" formatCode="General">
                  <c:v>12.0387</c:v>
                </c:pt>
                <c:pt idx="17889" formatCode="General">
                  <c:v>12.039400000000001</c:v>
                </c:pt>
                <c:pt idx="17890" formatCode="General">
                  <c:v>12.040100000000001</c:v>
                </c:pt>
                <c:pt idx="17891" formatCode="General">
                  <c:v>12.040699999999999</c:v>
                </c:pt>
                <c:pt idx="17892" formatCode="General">
                  <c:v>12.041399999999999</c:v>
                </c:pt>
                <c:pt idx="17893" formatCode="General">
                  <c:v>12.0421</c:v>
                </c:pt>
                <c:pt idx="17894" formatCode="General">
                  <c:v>12.0428</c:v>
                </c:pt>
                <c:pt idx="17895" formatCode="General">
                  <c:v>12.0434</c:v>
                </c:pt>
                <c:pt idx="17896" formatCode="General">
                  <c:v>12.0441</c:v>
                </c:pt>
                <c:pt idx="17897" formatCode="General">
                  <c:v>12.0448</c:v>
                </c:pt>
                <c:pt idx="17898" formatCode="General">
                  <c:v>12.045400000000001</c:v>
                </c:pt>
                <c:pt idx="17899" formatCode="General">
                  <c:v>12.046099999999999</c:v>
                </c:pt>
                <c:pt idx="17900" formatCode="General">
                  <c:v>12.046799999999999</c:v>
                </c:pt>
                <c:pt idx="17901" formatCode="General">
                  <c:v>12.047499999999999</c:v>
                </c:pt>
                <c:pt idx="17902" formatCode="General">
                  <c:v>12.0481</c:v>
                </c:pt>
                <c:pt idx="17903" formatCode="General">
                  <c:v>12.0488</c:v>
                </c:pt>
                <c:pt idx="17904" formatCode="General">
                  <c:v>12.0495</c:v>
                </c:pt>
                <c:pt idx="17905" formatCode="General">
                  <c:v>12.0502</c:v>
                </c:pt>
                <c:pt idx="17906" formatCode="General">
                  <c:v>12.050800000000001</c:v>
                </c:pt>
                <c:pt idx="17907" formatCode="General">
                  <c:v>12.051500000000001</c:v>
                </c:pt>
                <c:pt idx="17908" formatCode="General">
                  <c:v>12.052199999999999</c:v>
                </c:pt>
                <c:pt idx="17909" formatCode="General">
                  <c:v>12.0528</c:v>
                </c:pt>
                <c:pt idx="17910" formatCode="General">
                  <c:v>12.0535</c:v>
                </c:pt>
                <c:pt idx="17911" formatCode="General">
                  <c:v>12.0542</c:v>
                </c:pt>
                <c:pt idx="17912" formatCode="General">
                  <c:v>12.0549</c:v>
                </c:pt>
                <c:pt idx="17913" formatCode="General">
                  <c:v>12.0555</c:v>
                </c:pt>
                <c:pt idx="17914" formatCode="General">
                  <c:v>12.0562</c:v>
                </c:pt>
                <c:pt idx="17915" formatCode="General">
                  <c:v>12.056900000000001</c:v>
                </c:pt>
                <c:pt idx="17916" formatCode="General">
                  <c:v>12.057600000000001</c:v>
                </c:pt>
                <c:pt idx="17917" formatCode="General">
                  <c:v>12.058199999999999</c:v>
                </c:pt>
                <c:pt idx="17918" formatCode="General">
                  <c:v>12.0589</c:v>
                </c:pt>
                <c:pt idx="17919" formatCode="General">
                  <c:v>12.0596</c:v>
                </c:pt>
                <c:pt idx="17920" formatCode="General">
                  <c:v>12.0603</c:v>
                </c:pt>
                <c:pt idx="17921" formatCode="General">
                  <c:v>12.0609</c:v>
                </c:pt>
                <c:pt idx="17922" formatCode="General">
                  <c:v>12.0616</c:v>
                </c:pt>
                <c:pt idx="17923" formatCode="General">
                  <c:v>12.0623</c:v>
                </c:pt>
                <c:pt idx="17924" formatCode="General">
                  <c:v>12.062900000000001</c:v>
                </c:pt>
                <c:pt idx="17925" formatCode="General">
                  <c:v>12.063599999999999</c:v>
                </c:pt>
                <c:pt idx="17926" formatCode="General">
                  <c:v>12.064299999999999</c:v>
                </c:pt>
                <c:pt idx="17927" formatCode="General">
                  <c:v>12.065</c:v>
                </c:pt>
                <c:pt idx="17928" formatCode="General">
                  <c:v>12.0656</c:v>
                </c:pt>
                <c:pt idx="17929" formatCode="General">
                  <c:v>12.0663</c:v>
                </c:pt>
                <c:pt idx="17930" formatCode="General">
                  <c:v>12.067</c:v>
                </c:pt>
                <c:pt idx="17931" formatCode="General">
                  <c:v>12.0677</c:v>
                </c:pt>
                <c:pt idx="17932" formatCode="General">
                  <c:v>12.068300000000001</c:v>
                </c:pt>
                <c:pt idx="17933" formatCode="General">
                  <c:v>12.069000000000001</c:v>
                </c:pt>
                <c:pt idx="17934" formatCode="General">
                  <c:v>12.069699999999999</c:v>
                </c:pt>
                <c:pt idx="17935" formatCode="General">
                  <c:v>12.0703</c:v>
                </c:pt>
                <c:pt idx="17936" formatCode="General">
                  <c:v>12.071</c:v>
                </c:pt>
                <c:pt idx="17937" formatCode="General">
                  <c:v>12.0717</c:v>
                </c:pt>
                <c:pt idx="17938" formatCode="General">
                  <c:v>12.0724</c:v>
                </c:pt>
                <c:pt idx="17939" formatCode="General">
                  <c:v>12.073</c:v>
                </c:pt>
                <c:pt idx="17940" formatCode="General">
                  <c:v>12.073700000000001</c:v>
                </c:pt>
                <c:pt idx="17941" formatCode="General">
                  <c:v>12.074400000000001</c:v>
                </c:pt>
                <c:pt idx="17942" formatCode="General">
                  <c:v>12.075100000000001</c:v>
                </c:pt>
                <c:pt idx="17943" formatCode="General">
                  <c:v>12.075699999999999</c:v>
                </c:pt>
                <c:pt idx="17944" formatCode="General">
                  <c:v>12.0764</c:v>
                </c:pt>
                <c:pt idx="17945" formatCode="General">
                  <c:v>12.0771</c:v>
                </c:pt>
                <c:pt idx="17946" formatCode="General">
                  <c:v>12.0778</c:v>
                </c:pt>
                <c:pt idx="17947" formatCode="General">
                  <c:v>12.0784</c:v>
                </c:pt>
                <c:pt idx="17948" formatCode="General">
                  <c:v>12.0791</c:v>
                </c:pt>
                <c:pt idx="17949" formatCode="General">
                  <c:v>12.079800000000001</c:v>
                </c:pt>
                <c:pt idx="17950" formatCode="General">
                  <c:v>12.080399999999999</c:v>
                </c:pt>
                <c:pt idx="17951" formatCode="General">
                  <c:v>12.081099999999999</c:v>
                </c:pt>
                <c:pt idx="17952" formatCode="General">
                  <c:v>12.081799999999999</c:v>
                </c:pt>
                <c:pt idx="17953" formatCode="General">
                  <c:v>12.0825</c:v>
                </c:pt>
                <c:pt idx="17954" formatCode="General">
                  <c:v>12.0831</c:v>
                </c:pt>
                <c:pt idx="17955" formatCode="General">
                  <c:v>12.0838</c:v>
                </c:pt>
                <c:pt idx="17956" formatCode="General">
                  <c:v>12.0845</c:v>
                </c:pt>
                <c:pt idx="17957" formatCode="General">
                  <c:v>12.0852</c:v>
                </c:pt>
                <c:pt idx="17958" formatCode="General">
                  <c:v>12.085800000000001</c:v>
                </c:pt>
                <c:pt idx="17959" formatCode="General">
                  <c:v>12.086499999999999</c:v>
                </c:pt>
                <c:pt idx="17960" formatCode="General">
                  <c:v>12.087199999999999</c:v>
                </c:pt>
                <c:pt idx="17961" formatCode="General">
                  <c:v>12.0878</c:v>
                </c:pt>
                <c:pt idx="17962" formatCode="General">
                  <c:v>12.0885</c:v>
                </c:pt>
                <c:pt idx="17963" formatCode="General">
                  <c:v>12.0892</c:v>
                </c:pt>
                <c:pt idx="17964" formatCode="General">
                  <c:v>12.0899</c:v>
                </c:pt>
                <c:pt idx="17965" formatCode="General">
                  <c:v>12.0905</c:v>
                </c:pt>
                <c:pt idx="17966" formatCode="General">
                  <c:v>12.091200000000001</c:v>
                </c:pt>
                <c:pt idx="17967" formatCode="General">
                  <c:v>12.091900000000001</c:v>
                </c:pt>
                <c:pt idx="17968" formatCode="General">
                  <c:v>12.092599999999999</c:v>
                </c:pt>
                <c:pt idx="17969" formatCode="General">
                  <c:v>12.0932</c:v>
                </c:pt>
                <c:pt idx="17970" formatCode="General">
                  <c:v>12.0939</c:v>
                </c:pt>
                <c:pt idx="17971" formatCode="General">
                  <c:v>12.0946</c:v>
                </c:pt>
                <c:pt idx="17972" formatCode="General">
                  <c:v>12.0952</c:v>
                </c:pt>
                <c:pt idx="17973" formatCode="General">
                  <c:v>12.0959</c:v>
                </c:pt>
                <c:pt idx="17974" formatCode="General">
                  <c:v>12.0966</c:v>
                </c:pt>
                <c:pt idx="17975" formatCode="General">
                  <c:v>12.097300000000001</c:v>
                </c:pt>
                <c:pt idx="17976" formatCode="General">
                  <c:v>12.097899999999999</c:v>
                </c:pt>
                <c:pt idx="17977" formatCode="General">
                  <c:v>12.098599999999999</c:v>
                </c:pt>
                <c:pt idx="17978" formatCode="General">
                  <c:v>12.099299999999999</c:v>
                </c:pt>
                <c:pt idx="17979" formatCode="General">
                  <c:v>12.1</c:v>
                </c:pt>
                <c:pt idx="17980" formatCode="General">
                  <c:v>12.1006</c:v>
                </c:pt>
                <c:pt idx="17981" formatCode="General">
                  <c:v>12.1013</c:v>
                </c:pt>
                <c:pt idx="17982" formatCode="General">
                  <c:v>12.102</c:v>
                </c:pt>
                <c:pt idx="17983" formatCode="General">
                  <c:v>12.1027</c:v>
                </c:pt>
                <c:pt idx="17984" formatCode="General">
                  <c:v>12.103300000000001</c:v>
                </c:pt>
                <c:pt idx="17985" formatCode="General">
                  <c:v>12.103999999999999</c:v>
                </c:pt>
                <c:pt idx="17986" formatCode="General">
                  <c:v>12.104699999999999</c:v>
                </c:pt>
                <c:pt idx="17987" formatCode="General">
                  <c:v>12.1053</c:v>
                </c:pt>
                <c:pt idx="17988" formatCode="General">
                  <c:v>12.106</c:v>
                </c:pt>
                <c:pt idx="17989" formatCode="General">
                  <c:v>12.1067</c:v>
                </c:pt>
                <c:pt idx="17990" formatCode="General">
                  <c:v>12.1074</c:v>
                </c:pt>
                <c:pt idx="17991" formatCode="General">
                  <c:v>12.108000000000001</c:v>
                </c:pt>
                <c:pt idx="17992" formatCode="General">
                  <c:v>12.108700000000001</c:v>
                </c:pt>
                <c:pt idx="17993" formatCode="General">
                  <c:v>12.109400000000001</c:v>
                </c:pt>
                <c:pt idx="17994" formatCode="General">
                  <c:v>12.110099999999999</c:v>
                </c:pt>
                <c:pt idx="17995" formatCode="General">
                  <c:v>12.1107</c:v>
                </c:pt>
                <c:pt idx="17996" formatCode="General">
                  <c:v>12.1114</c:v>
                </c:pt>
                <c:pt idx="17997" formatCode="General">
                  <c:v>12.1121</c:v>
                </c:pt>
                <c:pt idx="17998" formatCode="General">
                  <c:v>12.1127</c:v>
                </c:pt>
                <c:pt idx="17999" formatCode="General">
                  <c:v>12.1134</c:v>
                </c:pt>
                <c:pt idx="18000" formatCode="General">
                  <c:v>12.114100000000001</c:v>
                </c:pt>
                <c:pt idx="18001" formatCode="General">
                  <c:v>12.114800000000001</c:v>
                </c:pt>
                <c:pt idx="18002" formatCode="General">
                  <c:v>12.115399999999999</c:v>
                </c:pt>
                <c:pt idx="18003" formatCode="General">
                  <c:v>12.116099999999999</c:v>
                </c:pt>
                <c:pt idx="18004" formatCode="General">
                  <c:v>12.1168</c:v>
                </c:pt>
                <c:pt idx="18005" formatCode="General">
                  <c:v>12.1175</c:v>
                </c:pt>
                <c:pt idx="18006" formatCode="General">
                  <c:v>12.1181</c:v>
                </c:pt>
                <c:pt idx="18007" formatCode="General">
                  <c:v>12.1188</c:v>
                </c:pt>
                <c:pt idx="18008" formatCode="General">
                  <c:v>12.1195</c:v>
                </c:pt>
                <c:pt idx="18009" formatCode="General">
                  <c:v>12.120100000000001</c:v>
                </c:pt>
                <c:pt idx="18010" formatCode="General">
                  <c:v>12.120799999999999</c:v>
                </c:pt>
                <c:pt idx="18011" formatCode="General">
                  <c:v>12.121499999999999</c:v>
                </c:pt>
                <c:pt idx="18012" formatCode="General">
                  <c:v>12.122199999999999</c:v>
                </c:pt>
                <c:pt idx="18013" formatCode="General">
                  <c:v>12.1228</c:v>
                </c:pt>
                <c:pt idx="18014" formatCode="General">
                  <c:v>12.1235</c:v>
                </c:pt>
                <c:pt idx="18015" formatCode="General">
                  <c:v>12.1242</c:v>
                </c:pt>
                <c:pt idx="18016" formatCode="General">
                  <c:v>12.1249</c:v>
                </c:pt>
                <c:pt idx="18017" formatCode="General">
                  <c:v>12.125500000000001</c:v>
                </c:pt>
                <c:pt idx="18018" formatCode="General">
                  <c:v>12.126200000000001</c:v>
                </c:pt>
                <c:pt idx="18019" formatCode="General">
                  <c:v>12.126899999999999</c:v>
                </c:pt>
                <c:pt idx="18020" formatCode="General">
                  <c:v>12.127599999999999</c:v>
                </c:pt>
                <c:pt idx="18021" formatCode="General">
                  <c:v>12.1282</c:v>
                </c:pt>
                <c:pt idx="18022" formatCode="General">
                  <c:v>12.1289</c:v>
                </c:pt>
                <c:pt idx="18023" formatCode="General">
                  <c:v>12.1296</c:v>
                </c:pt>
                <c:pt idx="18024" formatCode="General">
                  <c:v>12.1302</c:v>
                </c:pt>
                <c:pt idx="18025" formatCode="General">
                  <c:v>12.1309</c:v>
                </c:pt>
                <c:pt idx="18026" formatCode="General">
                  <c:v>12.131600000000001</c:v>
                </c:pt>
                <c:pt idx="18027" formatCode="General">
                  <c:v>12.132300000000001</c:v>
                </c:pt>
                <c:pt idx="18028" formatCode="General">
                  <c:v>12.132899999999999</c:v>
                </c:pt>
                <c:pt idx="18029" formatCode="General">
                  <c:v>12.133599999999999</c:v>
                </c:pt>
                <c:pt idx="18030" formatCode="General">
                  <c:v>12.1343</c:v>
                </c:pt>
                <c:pt idx="18031" formatCode="General">
                  <c:v>12.135</c:v>
                </c:pt>
                <c:pt idx="18032" formatCode="General">
                  <c:v>12.1356</c:v>
                </c:pt>
                <c:pt idx="18033" formatCode="General">
                  <c:v>12.1363</c:v>
                </c:pt>
                <c:pt idx="18034" formatCode="General">
                  <c:v>12.137</c:v>
                </c:pt>
                <c:pt idx="18035" formatCode="General">
                  <c:v>12.137600000000001</c:v>
                </c:pt>
                <c:pt idx="18036" formatCode="General">
                  <c:v>12.138299999999999</c:v>
                </c:pt>
                <c:pt idx="18037" formatCode="General">
                  <c:v>12.138999999999999</c:v>
                </c:pt>
                <c:pt idx="18038" formatCode="General">
                  <c:v>12.139699999999999</c:v>
                </c:pt>
                <c:pt idx="18039" formatCode="General">
                  <c:v>12.1403</c:v>
                </c:pt>
                <c:pt idx="18040" formatCode="General">
                  <c:v>12.141</c:v>
                </c:pt>
                <c:pt idx="18041" formatCode="General">
                  <c:v>12.1417</c:v>
                </c:pt>
                <c:pt idx="18042" formatCode="General">
                  <c:v>12.1424</c:v>
                </c:pt>
                <c:pt idx="18043" formatCode="General">
                  <c:v>12.143000000000001</c:v>
                </c:pt>
                <c:pt idx="18044" formatCode="General">
                  <c:v>12.143700000000001</c:v>
                </c:pt>
                <c:pt idx="18045" formatCode="General">
                  <c:v>12.144399999999999</c:v>
                </c:pt>
                <c:pt idx="18046" formatCode="General">
                  <c:v>12.145099999999999</c:v>
                </c:pt>
                <c:pt idx="18047" formatCode="General">
                  <c:v>12.1457</c:v>
                </c:pt>
                <c:pt idx="18048" formatCode="General">
                  <c:v>12.1464</c:v>
                </c:pt>
                <c:pt idx="18049" formatCode="General">
                  <c:v>12.1471</c:v>
                </c:pt>
                <c:pt idx="18050" formatCode="General">
                  <c:v>12.1477</c:v>
                </c:pt>
                <c:pt idx="18051" formatCode="General">
                  <c:v>12.148400000000001</c:v>
                </c:pt>
                <c:pt idx="18052" formatCode="General">
                  <c:v>12.149100000000001</c:v>
                </c:pt>
                <c:pt idx="18053" formatCode="General">
                  <c:v>12.149800000000001</c:v>
                </c:pt>
                <c:pt idx="18054" formatCode="General">
                  <c:v>12.150399999999999</c:v>
                </c:pt>
                <c:pt idx="18055" formatCode="General">
                  <c:v>12.1511</c:v>
                </c:pt>
                <c:pt idx="18056" formatCode="General">
                  <c:v>12.1518</c:v>
                </c:pt>
                <c:pt idx="18057" formatCode="General">
                  <c:v>12.1525</c:v>
                </c:pt>
                <c:pt idx="18058" formatCode="General">
                  <c:v>12.1531</c:v>
                </c:pt>
                <c:pt idx="18059" formatCode="General">
                  <c:v>12.1538</c:v>
                </c:pt>
                <c:pt idx="18060" formatCode="General">
                  <c:v>12.154500000000001</c:v>
                </c:pt>
                <c:pt idx="18061" formatCode="General">
                  <c:v>12.155099999999999</c:v>
                </c:pt>
                <c:pt idx="18062" formatCode="General">
                  <c:v>12.155799999999999</c:v>
                </c:pt>
                <c:pt idx="18063" formatCode="General">
                  <c:v>12.156499999999999</c:v>
                </c:pt>
                <c:pt idx="18064" formatCode="General">
                  <c:v>12.1572</c:v>
                </c:pt>
                <c:pt idx="18065" formatCode="General">
                  <c:v>12.1578</c:v>
                </c:pt>
                <c:pt idx="18066" formatCode="General">
                  <c:v>12.1585</c:v>
                </c:pt>
                <c:pt idx="18067" formatCode="General">
                  <c:v>12.1592</c:v>
                </c:pt>
                <c:pt idx="18068" formatCode="General">
                  <c:v>12.1599</c:v>
                </c:pt>
                <c:pt idx="18069" formatCode="General">
                  <c:v>12.160500000000001</c:v>
                </c:pt>
                <c:pt idx="18070" formatCode="General">
                  <c:v>12.161199999999999</c:v>
                </c:pt>
                <c:pt idx="18071" formatCode="General">
                  <c:v>12.161899999999999</c:v>
                </c:pt>
                <c:pt idx="18072" formatCode="General">
                  <c:v>12.1625</c:v>
                </c:pt>
                <c:pt idx="18073" formatCode="General">
                  <c:v>12.1632</c:v>
                </c:pt>
                <c:pt idx="18074" formatCode="General">
                  <c:v>12.1639</c:v>
                </c:pt>
                <c:pt idx="18075" formatCode="General">
                  <c:v>12.1646</c:v>
                </c:pt>
                <c:pt idx="18076" formatCode="General">
                  <c:v>12.1652</c:v>
                </c:pt>
                <c:pt idx="18077" formatCode="General">
                  <c:v>12.165900000000001</c:v>
                </c:pt>
                <c:pt idx="18078" formatCode="General">
                  <c:v>12.166600000000001</c:v>
                </c:pt>
                <c:pt idx="18079" formatCode="General">
                  <c:v>12.167299999999999</c:v>
                </c:pt>
                <c:pt idx="18080" formatCode="General">
                  <c:v>12.167899999999999</c:v>
                </c:pt>
                <c:pt idx="18081" formatCode="General">
                  <c:v>12.1686</c:v>
                </c:pt>
                <c:pt idx="18082" formatCode="General">
                  <c:v>12.1693</c:v>
                </c:pt>
                <c:pt idx="18083" formatCode="General">
                  <c:v>12.17</c:v>
                </c:pt>
                <c:pt idx="18084" formatCode="General">
                  <c:v>12.1706</c:v>
                </c:pt>
                <c:pt idx="18085" formatCode="General">
                  <c:v>12.1713</c:v>
                </c:pt>
                <c:pt idx="18086" formatCode="General">
                  <c:v>12.172000000000001</c:v>
                </c:pt>
                <c:pt idx="18087" formatCode="General">
                  <c:v>12.172599999999999</c:v>
                </c:pt>
                <c:pt idx="18088" formatCode="General">
                  <c:v>12.173299999999999</c:v>
                </c:pt>
                <c:pt idx="18089" formatCode="General">
                  <c:v>12.173999999999999</c:v>
                </c:pt>
                <c:pt idx="18090" formatCode="General">
                  <c:v>12.1747</c:v>
                </c:pt>
                <c:pt idx="18091" formatCode="General">
                  <c:v>12.1753</c:v>
                </c:pt>
                <c:pt idx="18092" formatCode="General">
                  <c:v>12.176</c:v>
                </c:pt>
                <c:pt idx="18093" formatCode="General">
                  <c:v>12.1767</c:v>
                </c:pt>
                <c:pt idx="18094" formatCode="General">
                  <c:v>12.1774</c:v>
                </c:pt>
                <c:pt idx="18095" formatCode="General">
                  <c:v>12.178000000000001</c:v>
                </c:pt>
                <c:pt idx="18096" formatCode="General">
                  <c:v>12.178699999999999</c:v>
                </c:pt>
                <c:pt idx="18097" formatCode="General">
                  <c:v>12.179399999999999</c:v>
                </c:pt>
                <c:pt idx="18098" formatCode="General">
                  <c:v>12.18</c:v>
                </c:pt>
                <c:pt idx="18099" formatCode="General">
                  <c:v>12.1807</c:v>
                </c:pt>
                <c:pt idx="18100" formatCode="General">
                  <c:v>12.1814</c:v>
                </c:pt>
                <c:pt idx="18101" formatCode="General">
                  <c:v>12.1821</c:v>
                </c:pt>
                <c:pt idx="18102" formatCode="General">
                  <c:v>12.182700000000001</c:v>
                </c:pt>
                <c:pt idx="18103" formatCode="General">
                  <c:v>12.183400000000001</c:v>
                </c:pt>
                <c:pt idx="18104" formatCode="General">
                  <c:v>12.184100000000001</c:v>
                </c:pt>
                <c:pt idx="18105" formatCode="General">
                  <c:v>12.184799999999999</c:v>
                </c:pt>
                <c:pt idx="18106" formatCode="General">
                  <c:v>12.1854</c:v>
                </c:pt>
                <c:pt idx="18107" formatCode="General">
                  <c:v>12.1861</c:v>
                </c:pt>
                <c:pt idx="18108" formatCode="General">
                  <c:v>12.1868</c:v>
                </c:pt>
                <c:pt idx="18109" formatCode="General">
                  <c:v>12.1875</c:v>
                </c:pt>
                <c:pt idx="18110" formatCode="General">
                  <c:v>12.1881</c:v>
                </c:pt>
                <c:pt idx="18111" formatCode="General">
                  <c:v>12.188800000000001</c:v>
                </c:pt>
                <c:pt idx="18112" formatCode="General">
                  <c:v>12.189500000000001</c:v>
                </c:pt>
                <c:pt idx="18113" formatCode="General">
                  <c:v>12.190099999999999</c:v>
                </c:pt>
                <c:pt idx="18114" formatCode="General">
                  <c:v>12.190799999999999</c:v>
                </c:pt>
                <c:pt idx="18115" formatCode="General">
                  <c:v>12.1915</c:v>
                </c:pt>
                <c:pt idx="18116" formatCode="General">
                  <c:v>12.1922</c:v>
                </c:pt>
                <c:pt idx="18117" formatCode="General">
                  <c:v>12.1928</c:v>
                </c:pt>
                <c:pt idx="18118" formatCode="General">
                  <c:v>12.1935</c:v>
                </c:pt>
                <c:pt idx="18119" formatCode="General">
                  <c:v>12.1942</c:v>
                </c:pt>
                <c:pt idx="18120" formatCode="General">
                  <c:v>12.194900000000001</c:v>
                </c:pt>
                <c:pt idx="18121" formatCode="General">
                  <c:v>12.195499999999999</c:v>
                </c:pt>
                <c:pt idx="18122" formatCode="General">
                  <c:v>12.196199999999999</c:v>
                </c:pt>
                <c:pt idx="18123" formatCode="General">
                  <c:v>12.196899999999999</c:v>
                </c:pt>
                <c:pt idx="18124" formatCode="General">
                  <c:v>12.1975</c:v>
                </c:pt>
                <c:pt idx="18125" formatCode="General">
                  <c:v>12.1982</c:v>
                </c:pt>
                <c:pt idx="18126" formatCode="General">
                  <c:v>12.1989</c:v>
                </c:pt>
                <c:pt idx="18127" formatCode="General">
                  <c:v>12.1996</c:v>
                </c:pt>
                <c:pt idx="18128" formatCode="General">
                  <c:v>12.200200000000001</c:v>
                </c:pt>
                <c:pt idx="18129" formatCode="General">
                  <c:v>12.200900000000001</c:v>
                </c:pt>
                <c:pt idx="18130" formatCode="General">
                  <c:v>12.201599999999999</c:v>
                </c:pt>
                <c:pt idx="18131" formatCode="General">
                  <c:v>12.202299999999999</c:v>
                </c:pt>
                <c:pt idx="18132" formatCode="General">
                  <c:v>12.2029</c:v>
                </c:pt>
                <c:pt idx="18133" formatCode="General">
                  <c:v>12.2036</c:v>
                </c:pt>
                <c:pt idx="18134" formatCode="General">
                  <c:v>12.2043</c:v>
                </c:pt>
                <c:pt idx="18135" formatCode="General">
                  <c:v>12.2049</c:v>
                </c:pt>
                <c:pt idx="18136" formatCode="General">
                  <c:v>12.2056</c:v>
                </c:pt>
                <c:pt idx="18137" formatCode="General">
                  <c:v>12.206300000000001</c:v>
                </c:pt>
                <c:pt idx="18138" formatCode="General">
                  <c:v>12.207000000000001</c:v>
                </c:pt>
                <c:pt idx="18139" formatCode="General">
                  <c:v>12.207599999999999</c:v>
                </c:pt>
                <c:pt idx="18140" formatCode="General">
                  <c:v>12.208299999999999</c:v>
                </c:pt>
                <c:pt idx="18141" formatCode="General">
                  <c:v>12.209</c:v>
                </c:pt>
                <c:pt idx="18142" formatCode="General">
                  <c:v>12.2097</c:v>
                </c:pt>
                <c:pt idx="18143" formatCode="General">
                  <c:v>12.2103</c:v>
                </c:pt>
                <c:pt idx="18144" formatCode="General">
                  <c:v>12.211</c:v>
                </c:pt>
                <c:pt idx="18145" formatCode="General">
                  <c:v>12.2117</c:v>
                </c:pt>
                <c:pt idx="18146" formatCode="General">
                  <c:v>12.212400000000001</c:v>
                </c:pt>
                <c:pt idx="18147" formatCode="General">
                  <c:v>12.212999999999999</c:v>
                </c:pt>
                <c:pt idx="18148" formatCode="General">
                  <c:v>12.213699999999999</c:v>
                </c:pt>
                <c:pt idx="18149" formatCode="General">
                  <c:v>12.214399999999999</c:v>
                </c:pt>
                <c:pt idx="18150" formatCode="General">
                  <c:v>12.215</c:v>
                </c:pt>
                <c:pt idx="18151" formatCode="General">
                  <c:v>12.2157</c:v>
                </c:pt>
                <c:pt idx="18152" formatCode="General">
                  <c:v>12.2164</c:v>
                </c:pt>
                <c:pt idx="18153" formatCode="General">
                  <c:v>12.2171</c:v>
                </c:pt>
                <c:pt idx="18154" formatCode="General">
                  <c:v>12.217700000000001</c:v>
                </c:pt>
                <c:pt idx="18155" formatCode="General">
                  <c:v>12.218400000000001</c:v>
                </c:pt>
                <c:pt idx="18156" formatCode="General">
                  <c:v>12.219099999999999</c:v>
                </c:pt>
                <c:pt idx="18157" formatCode="General">
                  <c:v>12.219799999999999</c:v>
                </c:pt>
                <c:pt idx="18158" formatCode="General">
                  <c:v>12.2204</c:v>
                </c:pt>
                <c:pt idx="18159" formatCode="General">
                  <c:v>12.2211</c:v>
                </c:pt>
                <c:pt idx="18160" formatCode="General">
                  <c:v>12.2218</c:v>
                </c:pt>
                <c:pt idx="18161" formatCode="General">
                  <c:v>12.2224</c:v>
                </c:pt>
                <c:pt idx="18162" formatCode="General">
                  <c:v>12.223100000000001</c:v>
                </c:pt>
                <c:pt idx="18163" formatCode="General">
                  <c:v>12.223800000000001</c:v>
                </c:pt>
                <c:pt idx="18164" formatCode="General">
                  <c:v>12.224500000000001</c:v>
                </c:pt>
                <c:pt idx="18165" formatCode="General">
                  <c:v>12.225099999999999</c:v>
                </c:pt>
                <c:pt idx="18166" formatCode="General">
                  <c:v>12.2258</c:v>
                </c:pt>
                <c:pt idx="18167" formatCode="General">
                  <c:v>12.2265</c:v>
                </c:pt>
                <c:pt idx="18168" formatCode="General">
                  <c:v>12.2272</c:v>
                </c:pt>
                <c:pt idx="18169" formatCode="General">
                  <c:v>12.2278</c:v>
                </c:pt>
                <c:pt idx="18170" formatCode="General">
                  <c:v>12.2285</c:v>
                </c:pt>
                <c:pt idx="18171" formatCode="General">
                  <c:v>12.229200000000001</c:v>
                </c:pt>
                <c:pt idx="18172" formatCode="General">
                  <c:v>12.229799999999999</c:v>
                </c:pt>
                <c:pt idx="18173" formatCode="General">
                  <c:v>12.230499999999999</c:v>
                </c:pt>
                <c:pt idx="18174" formatCode="General">
                  <c:v>12.231199999999999</c:v>
                </c:pt>
                <c:pt idx="18175" formatCode="General">
                  <c:v>12.2319</c:v>
                </c:pt>
                <c:pt idx="18176" formatCode="General">
                  <c:v>12.2325</c:v>
                </c:pt>
                <c:pt idx="18177" formatCode="General">
                  <c:v>12.2332</c:v>
                </c:pt>
                <c:pt idx="18178" formatCode="General">
                  <c:v>12.2339</c:v>
                </c:pt>
                <c:pt idx="18179" formatCode="General">
                  <c:v>12.2346</c:v>
                </c:pt>
                <c:pt idx="18180" formatCode="General">
                  <c:v>12.235200000000001</c:v>
                </c:pt>
                <c:pt idx="18181" formatCode="General">
                  <c:v>12.235900000000001</c:v>
                </c:pt>
                <c:pt idx="18182" formatCode="General">
                  <c:v>12.236599999999999</c:v>
                </c:pt>
                <c:pt idx="18183" formatCode="General">
                  <c:v>12.237299999999999</c:v>
                </c:pt>
                <c:pt idx="18184" formatCode="General">
                  <c:v>12.2379</c:v>
                </c:pt>
                <c:pt idx="18185" formatCode="General">
                  <c:v>12.2386</c:v>
                </c:pt>
                <c:pt idx="18186" formatCode="General">
                  <c:v>12.2393</c:v>
                </c:pt>
                <c:pt idx="18187" formatCode="General">
                  <c:v>12.2399</c:v>
                </c:pt>
                <c:pt idx="18188" formatCode="General">
                  <c:v>12.240600000000001</c:v>
                </c:pt>
                <c:pt idx="18189" formatCode="General">
                  <c:v>12.241300000000001</c:v>
                </c:pt>
                <c:pt idx="18190" formatCode="General">
                  <c:v>12.242000000000001</c:v>
                </c:pt>
                <c:pt idx="18191" formatCode="General">
                  <c:v>12.242599999999999</c:v>
                </c:pt>
                <c:pt idx="18192" formatCode="General">
                  <c:v>12.2433</c:v>
                </c:pt>
                <c:pt idx="18193" formatCode="General">
                  <c:v>12.244</c:v>
                </c:pt>
                <c:pt idx="18194" formatCode="General">
                  <c:v>12.2447</c:v>
                </c:pt>
                <c:pt idx="18195" formatCode="General">
                  <c:v>12.2453</c:v>
                </c:pt>
                <c:pt idx="18196" formatCode="General">
                  <c:v>12.246</c:v>
                </c:pt>
                <c:pt idx="18197" formatCode="General">
                  <c:v>12.246700000000001</c:v>
                </c:pt>
                <c:pt idx="18198" formatCode="General">
                  <c:v>12.247299999999999</c:v>
                </c:pt>
                <c:pt idx="18199" formatCode="General">
                  <c:v>12.247999999999999</c:v>
                </c:pt>
                <c:pt idx="18200" formatCode="General">
                  <c:v>12.248699999999999</c:v>
                </c:pt>
                <c:pt idx="18201" formatCode="General">
                  <c:v>12.2494</c:v>
                </c:pt>
                <c:pt idx="18202" formatCode="General">
                  <c:v>12.25</c:v>
                </c:pt>
                <c:pt idx="18203" formatCode="General">
                  <c:v>12.2507</c:v>
                </c:pt>
                <c:pt idx="18204" formatCode="General">
                  <c:v>12.2514</c:v>
                </c:pt>
                <c:pt idx="18205" formatCode="General">
                  <c:v>12.2521</c:v>
                </c:pt>
                <c:pt idx="18206" formatCode="General">
                  <c:v>12.252700000000001</c:v>
                </c:pt>
                <c:pt idx="18207" formatCode="General">
                  <c:v>12.253399999999999</c:v>
                </c:pt>
                <c:pt idx="18208" formatCode="General">
                  <c:v>12.254099999999999</c:v>
                </c:pt>
                <c:pt idx="18209" formatCode="General">
                  <c:v>12.254799999999999</c:v>
                </c:pt>
                <c:pt idx="18210" formatCode="General">
                  <c:v>12.2554</c:v>
                </c:pt>
                <c:pt idx="18211" formatCode="General">
                  <c:v>12.2561</c:v>
                </c:pt>
                <c:pt idx="18212" formatCode="General">
                  <c:v>12.2568</c:v>
                </c:pt>
                <c:pt idx="18213" formatCode="General">
                  <c:v>12.257400000000001</c:v>
                </c:pt>
                <c:pt idx="18214" formatCode="General">
                  <c:v>12.258100000000001</c:v>
                </c:pt>
                <c:pt idx="18215" formatCode="General">
                  <c:v>12.258800000000001</c:v>
                </c:pt>
                <c:pt idx="18216" formatCode="General">
                  <c:v>12.259499999999999</c:v>
                </c:pt>
                <c:pt idx="18217" formatCode="General">
                  <c:v>12.2601</c:v>
                </c:pt>
                <c:pt idx="18218" formatCode="General">
                  <c:v>12.2608</c:v>
                </c:pt>
                <c:pt idx="18219" formatCode="General">
                  <c:v>12.2615</c:v>
                </c:pt>
                <c:pt idx="18220" formatCode="General">
                  <c:v>12.2622</c:v>
                </c:pt>
                <c:pt idx="18221" formatCode="General">
                  <c:v>12.2628</c:v>
                </c:pt>
                <c:pt idx="18222" formatCode="General">
                  <c:v>12.263500000000001</c:v>
                </c:pt>
                <c:pt idx="18223" formatCode="General">
                  <c:v>12.264200000000001</c:v>
                </c:pt>
                <c:pt idx="18224" formatCode="General">
                  <c:v>12.264799999999999</c:v>
                </c:pt>
                <c:pt idx="18225" formatCode="General">
                  <c:v>12.265499999999999</c:v>
                </c:pt>
                <c:pt idx="18226" formatCode="General">
                  <c:v>12.2662</c:v>
                </c:pt>
                <c:pt idx="18227" formatCode="General">
                  <c:v>12.2669</c:v>
                </c:pt>
                <c:pt idx="18228" formatCode="General">
                  <c:v>12.2675</c:v>
                </c:pt>
                <c:pt idx="18229" formatCode="General">
                  <c:v>12.2682</c:v>
                </c:pt>
                <c:pt idx="18230" formatCode="General">
                  <c:v>12.2689</c:v>
                </c:pt>
                <c:pt idx="18231" formatCode="General">
                  <c:v>12.269600000000001</c:v>
                </c:pt>
                <c:pt idx="18232" formatCode="General">
                  <c:v>12.270200000000001</c:v>
                </c:pt>
                <c:pt idx="18233" formatCode="General">
                  <c:v>12.270899999999999</c:v>
                </c:pt>
                <c:pt idx="18234" formatCode="General">
                  <c:v>12.271599999999999</c:v>
                </c:pt>
                <c:pt idx="18235" formatCode="General">
                  <c:v>12.2722</c:v>
                </c:pt>
                <c:pt idx="18236" formatCode="General">
                  <c:v>12.2729</c:v>
                </c:pt>
                <c:pt idx="18237" formatCode="General">
                  <c:v>12.2736</c:v>
                </c:pt>
                <c:pt idx="18238" formatCode="General">
                  <c:v>12.2743</c:v>
                </c:pt>
                <c:pt idx="18239" formatCode="General">
                  <c:v>12.274900000000001</c:v>
                </c:pt>
                <c:pt idx="18240" formatCode="General">
                  <c:v>12.275600000000001</c:v>
                </c:pt>
                <c:pt idx="18241" formatCode="General">
                  <c:v>12.276300000000001</c:v>
                </c:pt>
                <c:pt idx="18242" formatCode="General">
                  <c:v>12.276999999999999</c:v>
                </c:pt>
                <c:pt idx="18243" formatCode="General">
                  <c:v>12.2776</c:v>
                </c:pt>
                <c:pt idx="18244" formatCode="General">
                  <c:v>12.2783</c:v>
                </c:pt>
                <c:pt idx="18245" formatCode="General">
                  <c:v>12.279</c:v>
                </c:pt>
                <c:pt idx="18246" formatCode="General">
                  <c:v>12.2797</c:v>
                </c:pt>
                <c:pt idx="18247" formatCode="General">
                  <c:v>12.2803</c:v>
                </c:pt>
                <c:pt idx="18248" formatCode="General">
                  <c:v>12.281000000000001</c:v>
                </c:pt>
                <c:pt idx="18249" formatCode="General">
                  <c:v>12.281700000000001</c:v>
                </c:pt>
                <c:pt idx="18250" formatCode="General">
                  <c:v>12.282299999999999</c:v>
                </c:pt>
                <c:pt idx="18251" formatCode="General">
                  <c:v>12.282999999999999</c:v>
                </c:pt>
                <c:pt idx="18252" formatCode="General">
                  <c:v>12.2837</c:v>
                </c:pt>
                <c:pt idx="18253" formatCode="General">
                  <c:v>12.2844</c:v>
                </c:pt>
                <c:pt idx="18254" formatCode="General">
                  <c:v>12.285</c:v>
                </c:pt>
                <c:pt idx="18255" formatCode="General">
                  <c:v>12.2857</c:v>
                </c:pt>
                <c:pt idx="18256" formatCode="General">
                  <c:v>12.2864</c:v>
                </c:pt>
                <c:pt idx="18257" formatCode="General">
                  <c:v>12.287100000000001</c:v>
                </c:pt>
                <c:pt idx="18258" formatCode="General">
                  <c:v>12.287699999999999</c:v>
                </c:pt>
                <c:pt idx="18259" formatCode="General">
                  <c:v>12.288399999999999</c:v>
                </c:pt>
                <c:pt idx="18260" formatCode="General">
                  <c:v>12.289099999999999</c:v>
                </c:pt>
                <c:pt idx="18261" formatCode="General">
                  <c:v>12.2897</c:v>
                </c:pt>
                <c:pt idx="18262" formatCode="General">
                  <c:v>12.2904</c:v>
                </c:pt>
                <c:pt idx="18263" formatCode="General">
                  <c:v>12.2911</c:v>
                </c:pt>
                <c:pt idx="18264" formatCode="General">
                  <c:v>12.2918</c:v>
                </c:pt>
                <c:pt idx="18265" formatCode="General">
                  <c:v>12.292400000000001</c:v>
                </c:pt>
                <c:pt idx="18266" formatCode="General">
                  <c:v>12.293100000000001</c:v>
                </c:pt>
                <c:pt idx="18267" formatCode="General">
                  <c:v>12.293799999999999</c:v>
                </c:pt>
                <c:pt idx="18268" formatCode="General">
                  <c:v>12.294499999999999</c:v>
                </c:pt>
                <c:pt idx="18269" formatCode="General">
                  <c:v>12.2951</c:v>
                </c:pt>
                <c:pt idx="18270" formatCode="General">
                  <c:v>12.2958</c:v>
                </c:pt>
                <c:pt idx="18271" formatCode="General">
                  <c:v>12.2965</c:v>
                </c:pt>
                <c:pt idx="18272" formatCode="General">
                  <c:v>12.2971</c:v>
                </c:pt>
                <c:pt idx="18273" formatCode="General">
                  <c:v>12.297800000000001</c:v>
                </c:pt>
                <c:pt idx="18274" formatCode="General">
                  <c:v>12.298500000000001</c:v>
                </c:pt>
                <c:pt idx="18275" formatCode="General">
                  <c:v>12.299200000000001</c:v>
                </c:pt>
                <c:pt idx="18276" formatCode="General">
                  <c:v>12.299799999999999</c:v>
                </c:pt>
                <c:pt idx="18277" formatCode="General">
                  <c:v>12.3005</c:v>
                </c:pt>
                <c:pt idx="18278" formatCode="General">
                  <c:v>12.3012</c:v>
                </c:pt>
                <c:pt idx="18279" formatCode="General">
                  <c:v>12.3019</c:v>
                </c:pt>
                <c:pt idx="18280" formatCode="General">
                  <c:v>12.3025</c:v>
                </c:pt>
                <c:pt idx="18281" formatCode="General">
                  <c:v>12.3032</c:v>
                </c:pt>
                <c:pt idx="18282" formatCode="General">
                  <c:v>12.303900000000001</c:v>
                </c:pt>
                <c:pt idx="18283" formatCode="General">
                  <c:v>12.304600000000001</c:v>
                </c:pt>
                <c:pt idx="18284" formatCode="General">
                  <c:v>12.305199999999999</c:v>
                </c:pt>
                <c:pt idx="18285" formatCode="General">
                  <c:v>12.305899999999999</c:v>
                </c:pt>
                <c:pt idx="18286" formatCode="General">
                  <c:v>12.3066</c:v>
                </c:pt>
                <c:pt idx="18287" formatCode="General">
                  <c:v>12.3072</c:v>
                </c:pt>
                <c:pt idx="18288" formatCode="General">
                  <c:v>12.3079</c:v>
                </c:pt>
                <c:pt idx="18289" formatCode="General">
                  <c:v>12.3086</c:v>
                </c:pt>
                <c:pt idx="18290" formatCode="General">
                  <c:v>12.3093</c:v>
                </c:pt>
                <c:pt idx="18291" formatCode="General">
                  <c:v>12.309900000000001</c:v>
                </c:pt>
                <c:pt idx="18292" formatCode="General">
                  <c:v>12.310600000000001</c:v>
                </c:pt>
                <c:pt idx="18293" formatCode="General">
                  <c:v>12.311299999999999</c:v>
                </c:pt>
                <c:pt idx="18294" formatCode="General">
                  <c:v>12.311999999999999</c:v>
                </c:pt>
                <c:pt idx="18295" formatCode="General">
                  <c:v>12.3126</c:v>
                </c:pt>
                <c:pt idx="18296" formatCode="General">
                  <c:v>12.3133</c:v>
                </c:pt>
                <c:pt idx="18297" formatCode="General">
                  <c:v>12.314</c:v>
                </c:pt>
                <c:pt idx="18298" formatCode="General">
                  <c:v>12.3146</c:v>
                </c:pt>
                <c:pt idx="18299" formatCode="General">
                  <c:v>12.315300000000001</c:v>
                </c:pt>
                <c:pt idx="18300" formatCode="General">
                  <c:v>12.316000000000001</c:v>
                </c:pt>
                <c:pt idx="18301" formatCode="General">
                  <c:v>12.316700000000001</c:v>
                </c:pt>
                <c:pt idx="18302" formatCode="General">
                  <c:v>12.317299999999999</c:v>
                </c:pt>
                <c:pt idx="18303" formatCode="General">
                  <c:v>12.318</c:v>
                </c:pt>
                <c:pt idx="18304" formatCode="General">
                  <c:v>12.3187</c:v>
                </c:pt>
                <c:pt idx="18305" formatCode="General">
                  <c:v>12.3194</c:v>
                </c:pt>
                <c:pt idx="18306" formatCode="General">
                  <c:v>12.32</c:v>
                </c:pt>
                <c:pt idx="18307" formatCode="General">
                  <c:v>12.3207</c:v>
                </c:pt>
                <c:pt idx="18308" formatCode="General">
                  <c:v>12.321400000000001</c:v>
                </c:pt>
                <c:pt idx="18309" formatCode="General">
                  <c:v>12.322100000000001</c:v>
                </c:pt>
                <c:pt idx="18310" formatCode="General">
                  <c:v>12.322699999999999</c:v>
                </c:pt>
                <c:pt idx="18311" formatCode="General">
                  <c:v>12.323399999999999</c:v>
                </c:pt>
                <c:pt idx="18312" formatCode="General">
                  <c:v>12.3241</c:v>
                </c:pt>
                <c:pt idx="18313" formatCode="General">
                  <c:v>12.3247</c:v>
                </c:pt>
                <c:pt idx="18314" formatCode="General">
                  <c:v>12.3254</c:v>
                </c:pt>
                <c:pt idx="18315" formatCode="General">
                  <c:v>12.3261</c:v>
                </c:pt>
                <c:pt idx="18316" formatCode="General">
                  <c:v>12.3268</c:v>
                </c:pt>
                <c:pt idx="18317" formatCode="General">
                  <c:v>12.327400000000001</c:v>
                </c:pt>
                <c:pt idx="18318" formatCode="General">
                  <c:v>12.328099999999999</c:v>
                </c:pt>
                <c:pt idx="18319" formatCode="General">
                  <c:v>12.328799999999999</c:v>
                </c:pt>
                <c:pt idx="18320" formatCode="General">
                  <c:v>12.329499999999999</c:v>
                </c:pt>
                <c:pt idx="18321" formatCode="General">
                  <c:v>12.3301</c:v>
                </c:pt>
                <c:pt idx="18322" formatCode="General">
                  <c:v>12.3308</c:v>
                </c:pt>
                <c:pt idx="18323" formatCode="General">
                  <c:v>12.3315</c:v>
                </c:pt>
                <c:pt idx="18324" formatCode="General">
                  <c:v>12.332100000000001</c:v>
                </c:pt>
                <c:pt idx="18325" formatCode="General">
                  <c:v>12.332800000000001</c:v>
                </c:pt>
                <c:pt idx="18326" formatCode="General">
                  <c:v>12.333500000000001</c:v>
                </c:pt>
                <c:pt idx="18327" formatCode="General">
                  <c:v>12.334199999999999</c:v>
                </c:pt>
                <c:pt idx="18328" formatCode="General">
                  <c:v>12.3348</c:v>
                </c:pt>
                <c:pt idx="18329" formatCode="General">
                  <c:v>12.3355</c:v>
                </c:pt>
                <c:pt idx="18330" formatCode="General">
                  <c:v>12.3362</c:v>
                </c:pt>
                <c:pt idx="18331" formatCode="General">
                  <c:v>12.3369</c:v>
                </c:pt>
                <c:pt idx="18332" formatCode="General">
                  <c:v>12.3375</c:v>
                </c:pt>
                <c:pt idx="18333" formatCode="General">
                  <c:v>12.338200000000001</c:v>
                </c:pt>
                <c:pt idx="18334" formatCode="General">
                  <c:v>12.338900000000001</c:v>
                </c:pt>
                <c:pt idx="18335" formatCode="General">
                  <c:v>12.339499999999999</c:v>
                </c:pt>
                <c:pt idx="18336" formatCode="General">
                  <c:v>12.340199999999999</c:v>
                </c:pt>
                <c:pt idx="18337" formatCode="General">
                  <c:v>12.3409</c:v>
                </c:pt>
                <c:pt idx="18338" formatCode="General">
                  <c:v>12.3416</c:v>
                </c:pt>
                <c:pt idx="18339" formatCode="General">
                  <c:v>12.3422</c:v>
                </c:pt>
                <c:pt idx="18340" formatCode="General">
                  <c:v>12.3429</c:v>
                </c:pt>
                <c:pt idx="18341" formatCode="General">
                  <c:v>12.3436</c:v>
                </c:pt>
                <c:pt idx="18342" formatCode="General">
                  <c:v>12.3443</c:v>
                </c:pt>
                <c:pt idx="18343" formatCode="General">
                  <c:v>12.344900000000001</c:v>
                </c:pt>
                <c:pt idx="18344" formatCode="General">
                  <c:v>12.345599999999999</c:v>
                </c:pt>
                <c:pt idx="18345" formatCode="General">
                  <c:v>12.346299999999999</c:v>
                </c:pt>
                <c:pt idx="18346" formatCode="General">
                  <c:v>12.347</c:v>
                </c:pt>
                <c:pt idx="18347" formatCode="General">
                  <c:v>12.3476</c:v>
                </c:pt>
                <c:pt idx="18348" formatCode="General">
                  <c:v>12.3483</c:v>
                </c:pt>
                <c:pt idx="18349" formatCode="General">
                  <c:v>12.349</c:v>
                </c:pt>
                <c:pt idx="18350" formatCode="General">
                  <c:v>12.349600000000001</c:v>
                </c:pt>
                <c:pt idx="18351" formatCode="General">
                  <c:v>12.350300000000001</c:v>
                </c:pt>
                <c:pt idx="18352" formatCode="General">
                  <c:v>12.351000000000001</c:v>
                </c:pt>
                <c:pt idx="18353" formatCode="General">
                  <c:v>12.351699999999999</c:v>
                </c:pt>
                <c:pt idx="18354" formatCode="General">
                  <c:v>12.3523</c:v>
                </c:pt>
                <c:pt idx="18355" formatCode="General">
                  <c:v>12.353</c:v>
                </c:pt>
                <c:pt idx="18356" formatCode="General">
                  <c:v>12.3537</c:v>
                </c:pt>
                <c:pt idx="18357" formatCode="General">
                  <c:v>12.3544</c:v>
                </c:pt>
                <c:pt idx="18358" formatCode="General">
                  <c:v>12.355</c:v>
                </c:pt>
                <c:pt idx="18359" formatCode="General">
                  <c:v>12.355700000000001</c:v>
                </c:pt>
                <c:pt idx="18360" formatCode="General">
                  <c:v>12.356400000000001</c:v>
                </c:pt>
                <c:pt idx="18361" formatCode="General">
                  <c:v>12.356999999999999</c:v>
                </c:pt>
                <c:pt idx="18362" formatCode="General">
                  <c:v>12.357699999999999</c:v>
                </c:pt>
                <c:pt idx="18363" formatCode="General">
                  <c:v>12.3584</c:v>
                </c:pt>
                <c:pt idx="18364" formatCode="General">
                  <c:v>12.3591</c:v>
                </c:pt>
                <c:pt idx="18365" formatCode="General">
                  <c:v>12.3597</c:v>
                </c:pt>
                <c:pt idx="18366" formatCode="General">
                  <c:v>12.3604</c:v>
                </c:pt>
                <c:pt idx="18367" formatCode="General">
                  <c:v>12.3611</c:v>
                </c:pt>
                <c:pt idx="18368" formatCode="General">
                  <c:v>12.361800000000001</c:v>
                </c:pt>
                <c:pt idx="18369" formatCode="General">
                  <c:v>12.362399999999999</c:v>
                </c:pt>
                <c:pt idx="18370" formatCode="General">
                  <c:v>12.363099999999999</c:v>
                </c:pt>
                <c:pt idx="18371" formatCode="General">
                  <c:v>12.363799999999999</c:v>
                </c:pt>
                <c:pt idx="18372" formatCode="General">
                  <c:v>12.3645</c:v>
                </c:pt>
                <c:pt idx="18373" formatCode="General">
                  <c:v>12.3651</c:v>
                </c:pt>
                <c:pt idx="18374" formatCode="General">
                  <c:v>12.3658</c:v>
                </c:pt>
                <c:pt idx="18375" formatCode="General">
                  <c:v>12.3665</c:v>
                </c:pt>
                <c:pt idx="18376" formatCode="General">
                  <c:v>12.367100000000001</c:v>
                </c:pt>
                <c:pt idx="18377" formatCode="General">
                  <c:v>12.367800000000001</c:v>
                </c:pt>
                <c:pt idx="18378" formatCode="General">
                  <c:v>12.368499999999999</c:v>
                </c:pt>
                <c:pt idx="18379" formatCode="General">
                  <c:v>12.369199999999999</c:v>
                </c:pt>
                <c:pt idx="18380" formatCode="General">
                  <c:v>12.3698</c:v>
                </c:pt>
                <c:pt idx="18381" formatCode="General">
                  <c:v>12.3705</c:v>
                </c:pt>
                <c:pt idx="18382" formatCode="General">
                  <c:v>12.3712</c:v>
                </c:pt>
                <c:pt idx="18383" formatCode="General">
                  <c:v>12.3719</c:v>
                </c:pt>
                <c:pt idx="18384" formatCode="General">
                  <c:v>12.3725</c:v>
                </c:pt>
                <c:pt idx="18385" formatCode="General">
                  <c:v>12.373200000000001</c:v>
                </c:pt>
                <c:pt idx="18386" formatCode="General">
                  <c:v>12.373900000000001</c:v>
                </c:pt>
                <c:pt idx="18387" formatCode="General">
                  <c:v>12.374499999999999</c:v>
                </c:pt>
                <c:pt idx="18388" formatCode="General">
                  <c:v>12.3752</c:v>
                </c:pt>
                <c:pt idx="18389" formatCode="General">
                  <c:v>12.3759</c:v>
                </c:pt>
                <c:pt idx="18390" formatCode="General">
                  <c:v>12.3766</c:v>
                </c:pt>
                <c:pt idx="18391" formatCode="General">
                  <c:v>12.3772</c:v>
                </c:pt>
                <c:pt idx="18392" formatCode="General">
                  <c:v>12.3779</c:v>
                </c:pt>
                <c:pt idx="18393" formatCode="General">
                  <c:v>12.3786</c:v>
                </c:pt>
                <c:pt idx="18394" formatCode="General">
                  <c:v>12.379300000000001</c:v>
                </c:pt>
                <c:pt idx="18395" formatCode="General">
                  <c:v>12.379899999999999</c:v>
                </c:pt>
                <c:pt idx="18396" formatCode="General">
                  <c:v>12.380599999999999</c:v>
                </c:pt>
                <c:pt idx="18397" formatCode="General">
                  <c:v>12.3813</c:v>
                </c:pt>
                <c:pt idx="18398" formatCode="General">
                  <c:v>12.3819</c:v>
                </c:pt>
                <c:pt idx="18399" formatCode="General">
                  <c:v>12.3826</c:v>
                </c:pt>
                <c:pt idx="18400" formatCode="General">
                  <c:v>12.3833</c:v>
                </c:pt>
                <c:pt idx="18401" formatCode="General">
                  <c:v>12.384</c:v>
                </c:pt>
                <c:pt idx="18402" formatCode="General">
                  <c:v>12.384600000000001</c:v>
                </c:pt>
                <c:pt idx="18403" formatCode="General">
                  <c:v>12.385300000000001</c:v>
                </c:pt>
                <c:pt idx="18404" formatCode="General">
                  <c:v>12.385999999999999</c:v>
                </c:pt>
                <c:pt idx="18405" formatCode="General">
                  <c:v>12.386699999999999</c:v>
                </c:pt>
                <c:pt idx="18406" formatCode="General">
                  <c:v>12.3873</c:v>
                </c:pt>
                <c:pt idx="18407" formatCode="General">
                  <c:v>12.388</c:v>
                </c:pt>
                <c:pt idx="18408" formatCode="General">
                  <c:v>12.3887</c:v>
                </c:pt>
                <c:pt idx="18409" formatCode="General">
                  <c:v>12.3894</c:v>
                </c:pt>
                <c:pt idx="18410" formatCode="General">
                  <c:v>12.39</c:v>
                </c:pt>
                <c:pt idx="18411" formatCode="General">
                  <c:v>12.390700000000001</c:v>
                </c:pt>
                <c:pt idx="18412" formatCode="General">
                  <c:v>12.391400000000001</c:v>
                </c:pt>
                <c:pt idx="18413" formatCode="General">
                  <c:v>12.391999999999999</c:v>
                </c:pt>
                <c:pt idx="18414" formatCode="General">
                  <c:v>12.3927</c:v>
                </c:pt>
                <c:pt idx="18415" formatCode="General">
                  <c:v>12.3934</c:v>
                </c:pt>
                <c:pt idx="18416" formatCode="General">
                  <c:v>12.3941</c:v>
                </c:pt>
                <c:pt idx="18417" formatCode="General">
                  <c:v>12.3947</c:v>
                </c:pt>
                <c:pt idx="18418" formatCode="General">
                  <c:v>12.3954</c:v>
                </c:pt>
                <c:pt idx="18419" formatCode="General">
                  <c:v>12.396100000000001</c:v>
                </c:pt>
                <c:pt idx="18420" formatCode="General">
                  <c:v>12.396800000000001</c:v>
                </c:pt>
                <c:pt idx="18421" formatCode="General">
                  <c:v>12.397399999999999</c:v>
                </c:pt>
                <c:pt idx="18422" formatCode="General">
                  <c:v>12.398099999999999</c:v>
                </c:pt>
                <c:pt idx="18423" formatCode="General">
                  <c:v>12.3988</c:v>
                </c:pt>
                <c:pt idx="18424" formatCode="General">
                  <c:v>12.3994</c:v>
                </c:pt>
                <c:pt idx="18425" formatCode="General">
                  <c:v>12.4001</c:v>
                </c:pt>
                <c:pt idx="18426" formatCode="General">
                  <c:v>12.4008</c:v>
                </c:pt>
                <c:pt idx="18427" formatCode="General">
                  <c:v>12.4015</c:v>
                </c:pt>
                <c:pt idx="18428" formatCode="General">
                  <c:v>12.402100000000001</c:v>
                </c:pt>
                <c:pt idx="18429" formatCode="General">
                  <c:v>12.402799999999999</c:v>
                </c:pt>
                <c:pt idx="18430" formatCode="General">
                  <c:v>12.403499999999999</c:v>
                </c:pt>
                <c:pt idx="18431" formatCode="General">
                  <c:v>12.404199999999999</c:v>
                </c:pt>
                <c:pt idx="18432" formatCode="General">
                  <c:v>12.4048</c:v>
                </c:pt>
                <c:pt idx="18433" formatCode="General">
                  <c:v>12.4055</c:v>
                </c:pt>
                <c:pt idx="18434" formatCode="General">
                  <c:v>12.4062</c:v>
                </c:pt>
                <c:pt idx="18435" formatCode="General">
                  <c:v>12.4068</c:v>
                </c:pt>
                <c:pt idx="18436" formatCode="General">
                  <c:v>12.407500000000001</c:v>
                </c:pt>
                <c:pt idx="18437" formatCode="General">
                  <c:v>12.408200000000001</c:v>
                </c:pt>
                <c:pt idx="18438" formatCode="General">
                  <c:v>12.408899999999999</c:v>
                </c:pt>
                <c:pt idx="18439" formatCode="General">
                  <c:v>12.4095</c:v>
                </c:pt>
                <c:pt idx="18440" formatCode="General">
                  <c:v>12.4102</c:v>
                </c:pt>
                <c:pt idx="18441" formatCode="General">
                  <c:v>12.4109</c:v>
                </c:pt>
                <c:pt idx="18442" formatCode="General">
                  <c:v>12.4116</c:v>
                </c:pt>
                <c:pt idx="18443" formatCode="General">
                  <c:v>12.4122</c:v>
                </c:pt>
                <c:pt idx="18444" formatCode="General">
                  <c:v>12.4129</c:v>
                </c:pt>
                <c:pt idx="18445" formatCode="General">
                  <c:v>12.413600000000001</c:v>
                </c:pt>
                <c:pt idx="18446" formatCode="General">
                  <c:v>12.414300000000001</c:v>
                </c:pt>
                <c:pt idx="18447" formatCode="General">
                  <c:v>12.414899999999999</c:v>
                </c:pt>
                <c:pt idx="18448" formatCode="General">
                  <c:v>12.4156</c:v>
                </c:pt>
                <c:pt idx="18449" formatCode="General">
                  <c:v>12.4163</c:v>
                </c:pt>
                <c:pt idx="18450" formatCode="General">
                  <c:v>12.4169</c:v>
                </c:pt>
                <c:pt idx="18451" formatCode="General">
                  <c:v>12.4176</c:v>
                </c:pt>
                <c:pt idx="18452" formatCode="General">
                  <c:v>12.4183</c:v>
                </c:pt>
                <c:pt idx="18453" formatCode="General">
                  <c:v>12.419</c:v>
                </c:pt>
                <c:pt idx="18454" formatCode="General">
                  <c:v>12.419600000000001</c:v>
                </c:pt>
                <c:pt idx="18455" formatCode="General">
                  <c:v>12.420299999999999</c:v>
                </c:pt>
                <c:pt idx="18456" formatCode="General">
                  <c:v>12.420999999999999</c:v>
                </c:pt>
                <c:pt idx="18457" formatCode="General">
                  <c:v>12.4217</c:v>
                </c:pt>
                <c:pt idx="18458" formatCode="General">
                  <c:v>12.4223</c:v>
                </c:pt>
                <c:pt idx="18459" formatCode="General">
                  <c:v>12.423</c:v>
                </c:pt>
                <c:pt idx="18460" formatCode="General">
                  <c:v>12.4237</c:v>
                </c:pt>
                <c:pt idx="18461" formatCode="General">
                  <c:v>12.424300000000001</c:v>
                </c:pt>
                <c:pt idx="18462" formatCode="General">
                  <c:v>12.425000000000001</c:v>
                </c:pt>
                <c:pt idx="18463" formatCode="General">
                  <c:v>12.425700000000001</c:v>
                </c:pt>
                <c:pt idx="18464" formatCode="General">
                  <c:v>12.426399999999999</c:v>
                </c:pt>
                <c:pt idx="18465" formatCode="General">
                  <c:v>12.427</c:v>
                </c:pt>
                <c:pt idx="18466" formatCode="General">
                  <c:v>12.4277</c:v>
                </c:pt>
                <c:pt idx="18467" formatCode="General">
                  <c:v>12.4284</c:v>
                </c:pt>
                <c:pt idx="18468" formatCode="General">
                  <c:v>12.4291</c:v>
                </c:pt>
                <c:pt idx="18469" formatCode="General">
                  <c:v>12.4297</c:v>
                </c:pt>
                <c:pt idx="18470" formatCode="General">
                  <c:v>12.430400000000001</c:v>
                </c:pt>
                <c:pt idx="18471" formatCode="General">
                  <c:v>12.431100000000001</c:v>
                </c:pt>
                <c:pt idx="18472" formatCode="General">
                  <c:v>12.431800000000001</c:v>
                </c:pt>
                <c:pt idx="18473" formatCode="General">
                  <c:v>12.432399999999999</c:v>
                </c:pt>
                <c:pt idx="18474" formatCode="General">
                  <c:v>12.4331</c:v>
                </c:pt>
                <c:pt idx="18475" formatCode="General">
                  <c:v>12.4338</c:v>
                </c:pt>
                <c:pt idx="18476" formatCode="General">
                  <c:v>12.4344</c:v>
                </c:pt>
                <c:pt idx="18477" formatCode="General">
                  <c:v>12.4351</c:v>
                </c:pt>
                <c:pt idx="18478" formatCode="General">
                  <c:v>12.4358</c:v>
                </c:pt>
                <c:pt idx="18479" formatCode="General">
                  <c:v>12.436500000000001</c:v>
                </c:pt>
                <c:pt idx="18480" formatCode="General">
                  <c:v>12.437099999999999</c:v>
                </c:pt>
                <c:pt idx="18481" formatCode="General">
                  <c:v>12.437799999999999</c:v>
                </c:pt>
                <c:pt idx="18482" formatCode="General">
                  <c:v>12.438499999999999</c:v>
                </c:pt>
                <c:pt idx="18483" formatCode="General">
                  <c:v>12.4392</c:v>
                </c:pt>
                <c:pt idx="18484" formatCode="General">
                  <c:v>12.4398</c:v>
                </c:pt>
                <c:pt idx="18485" formatCode="General">
                  <c:v>12.4405</c:v>
                </c:pt>
                <c:pt idx="18486" formatCode="General">
                  <c:v>12.4412</c:v>
                </c:pt>
                <c:pt idx="18487" formatCode="General">
                  <c:v>12.441800000000001</c:v>
                </c:pt>
                <c:pt idx="18488" formatCode="General">
                  <c:v>12.442500000000001</c:v>
                </c:pt>
                <c:pt idx="18489" formatCode="General">
                  <c:v>12.443199999999999</c:v>
                </c:pt>
                <c:pt idx="18490" formatCode="General">
                  <c:v>12.443899999999999</c:v>
                </c:pt>
                <c:pt idx="18491" formatCode="General">
                  <c:v>12.4445</c:v>
                </c:pt>
                <c:pt idx="18492" formatCode="General">
                  <c:v>12.4452</c:v>
                </c:pt>
                <c:pt idx="18493" formatCode="General">
                  <c:v>12.4459</c:v>
                </c:pt>
                <c:pt idx="18494" formatCode="General">
                  <c:v>12.4466</c:v>
                </c:pt>
                <c:pt idx="18495" formatCode="General">
                  <c:v>12.4472</c:v>
                </c:pt>
                <c:pt idx="18496" formatCode="General">
                  <c:v>12.447900000000001</c:v>
                </c:pt>
                <c:pt idx="18497" formatCode="General">
                  <c:v>12.448600000000001</c:v>
                </c:pt>
                <c:pt idx="18498" formatCode="General">
                  <c:v>12.449199999999999</c:v>
                </c:pt>
                <c:pt idx="18499" formatCode="General">
                  <c:v>12.4499</c:v>
                </c:pt>
                <c:pt idx="18500" formatCode="General">
                  <c:v>12.4506</c:v>
                </c:pt>
                <c:pt idx="18501" formatCode="General">
                  <c:v>12.4513</c:v>
                </c:pt>
                <c:pt idx="18502" formatCode="General">
                  <c:v>12.4519</c:v>
                </c:pt>
                <c:pt idx="18503" formatCode="General">
                  <c:v>12.4526</c:v>
                </c:pt>
                <c:pt idx="18504" formatCode="General">
                  <c:v>12.4533</c:v>
                </c:pt>
                <c:pt idx="18505" formatCode="General">
                  <c:v>12.454000000000001</c:v>
                </c:pt>
                <c:pt idx="18506" formatCode="General">
                  <c:v>12.454599999999999</c:v>
                </c:pt>
                <c:pt idx="18507" formatCode="General">
                  <c:v>12.455299999999999</c:v>
                </c:pt>
                <c:pt idx="18508" formatCode="General">
                  <c:v>12.456</c:v>
                </c:pt>
                <c:pt idx="18509" formatCode="General">
                  <c:v>12.4567</c:v>
                </c:pt>
                <c:pt idx="18510" formatCode="General">
                  <c:v>12.4573</c:v>
                </c:pt>
                <c:pt idx="18511" formatCode="General">
                  <c:v>12.458</c:v>
                </c:pt>
                <c:pt idx="18512" formatCode="General">
                  <c:v>12.4587</c:v>
                </c:pt>
                <c:pt idx="18513" formatCode="General">
                  <c:v>12.459300000000001</c:v>
                </c:pt>
                <c:pt idx="18514" formatCode="General">
                  <c:v>12.46</c:v>
                </c:pt>
                <c:pt idx="18515" formatCode="General">
                  <c:v>12.460699999999999</c:v>
                </c:pt>
                <c:pt idx="18516" formatCode="General">
                  <c:v>12.461399999999999</c:v>
                </c:pt>
                <c:pt idx="18517" formatCode="General">
                  <c:v>12.462</c:v>
                </c:pt>
                <c:pt idx="18518" formatCode="General">
                  <c:v>12.4627</c:v>
                </c:pt>
                <c:pt idx="18519" formatCode="General">
                  <c:v>12.4634</c:v>
                </c:pt>
                <c:pt idx="18520" formatCode="General">
                  <c:v>12.4641</c:v>
                </c:pt>
                <c:pt idx="18521" formatCode="General">
                  <c:v>12.464700000000001</c:v>
                </c:pt>
                <c:pt idx="18522" formatCode="General">
                  <c:v>12.465400000000001</c:v>
                </c:pt>
                <c:pt idx="18523" formatCode="General">
                  <c:v>12.466100000000001</c:v>
                </c:pt>
                <c:pt idx="18524" formatCode="General">
                  <c:v>12.466699999999999</c:v>
                </c:pt>
                <c:pt idx="18525" formatCode="General">
                  <c:v>12.4674</c:v>
                </c:pt>
                <c:pt idx="18526" formatCode="General">
                  <c:v>12.4681</c:v>
                </c:pt>
                <c:pt idx="18527" formatCode="General">
                  <c:v>12.4688</c:v>
                </c:pt>
                <c:pt idx="18528" formatCode="General">
                  <c:v>12.4694</c:v>
                </c:pt>
                <c:pt idx="18529" formatCode="General">
                  <c:v>12.4701</c:v>
                </c:pt>
                <c:pt idx="18530" formatCode="General">
                  <c:v>12.470800000000001</c:v>
                </c:pt>
                <c:pt idx="18531" formatCode="General">
                  <c:v>12.471500000000001</c:v>
                </c:pt>
                <c:pt idx="18532" formatCode="General">
                  <c:v>12.472099999999999</c:v>
                </c:pt>
                <c:pt idx="18533" formatCode="General">
                  <c:v>12.472799999999999</c:v>
                </c:pt>
                <c:pt idx="18534" formatCode="General">
                  <c:v>12.4735</c:v>
                </c:pt>
                <c:pt idx="18535" formatCode="General">
                  <c:v>12.4742</c:v>
                </c:pt>
                <c:pt idx="18536" formatCode="General">
                  <c:v>12.4748</c:v>
                </c:pt>
                <c:pt idx="18537" formatCode="General">
                  <c:v>12.4755</c:v>
                </c:pt>
                <c:pt idx="18538" formatCode="General">
                  <c:v>12.4762</c:v>
                </c:pt>
                <c:pt idx="18539" formatCode="General">
                  <c:v>12.476800000000001</c:v>
                </c:pt>
                <c:pt idx="18540" formatCode="General">
                  <c:v>12.477499999999999</c:v>
                </c:pt>
                <c:pt idx="18541" formatCode="General">
                  <c:v>12.478199999999999</c:v>
                </c:pt>
                <c:pt idx="18542" formatCode="General">
                  <c:v>12.478899999999999</c:v>
                </c:pt>
                <c:pt idx="18543" formatCode="General">
                  <c:v>12.4795</c:v>
                </c:pt>
                <c:pt idx="18544" formatCode="General">
                  <c:v>12.4802</c:v>
                </c:pt>
                <c:pt idx="18545" formatCode="General">
                  <c:v>12.4809</c:v>
                </c:pt>
                <c:pt idx="18546" formatCode="General">
                  <c:v>12.4816</c:v>
                </c:pt>
                <c:pt idx="18547" formatCode="General">
                  <c:v>12.482200000000001</c:v>
                </c:pt>
                <c:pt idx="18548" formatCode="General">
                  <c:v>12.482900000000001</c:v>
                </c:pt>
                <c:pt idx="18549" formatCode="General">
                  <c:v>12.483599999999999</c:v>
                </c:pt>
                <c:pt idx="18550" formatCode="General">
                  <c:v>12.4842</c:v>
                </c:pt>
                <c:pt idx="18551" formatCode="General">
                  <c:v>12.4849</c:v>
                </c:pt>
                <c:pt idx="18552" formatCode="General">
                  <c:v>12.4856</c:v>
                </c:pt>
                <c:pt idx="18553" formatCode="General">
                  <c:v>12.4863</c:v>
                </c:pt>
                <c:pt idx="18554" formatCode="General">
                  <c:v>12.4869</c:v>
                </c:pt>
                <c:pt idx="18555" formatCode="General">
                  <c:v>12.4876</c:v>
                </c:pt>
                <c:pt idx="18556" formatCode="General">
                  <c:v>12.488300000000001</c:v>
                </c:pt>
                <c:pt idx="18557" formatCode="General">
                  <c:v>12.489000000000001</c:v>
                </c:pt>
                <c:pt idx="18558" formatCode="General">
                  <c:v>12.489599999999999</c:v>
                </c:pt>
                <c:pt idx="18559" formatCode="General">
                  <c:v>12.4903</c:v>
                </c:pt>
                <c:pt idx="18560" formatCode="General">
                  <c:v>12.491</c:v>
                </c:pt>
                <c:pt idx="18561" formatCode="General">
                  <c:v>12.4916</c:v>
                </c:pt>
                <c:pt idx="18562" formatCode="General">
                  <c:v>12.4923</c:v>
                </c:pt>
                <c:pt idx="18563" formatCode="General">
                  <c:v>12.493</c:v>
                </c:pt>
                <c:pt idx="18564" formatCode="General">
                  <c:v>12.4937</c:v>
                </c:pt>
                <c:pt idx="18565" formatCode="General">
                  <c:v>12.494300000000001</c:v>
                </c:pt>
                <c:pt idx="18566" formatCode="General">
                  <c:v>12.494999999999999</c:v>
                </c:pt>
                <c:pt idx="18567" formatCode="General">
                  <c:v>12.495699999999999</c:v>
                </c:pt>
                <c:pt idx="18568" formatCode="General">
                  <c:v>12.4964</c:v>
                </c:pt>
                <c:pt idx="18569" formatCode="General">
                  <c:v>12.497</c:v>
                </c:pt>
                <c:pt idx="18570" formatCode="General">
                  <c:v>12.4977</c:v>
                </c:pt>
                <c:pt idx="18571" formatCode="General">
                  <c:v>12.4984</c:v>
                </c:pt>
                <c:pt idx="18572" formatCode="General">
                  <c:v>12.4991</c:v>
                </c:pt>
                <c:pt idx="18573" formatCode="General">
                  <c:v>12.499700000000001</c:v>
                </c:pt>
                <c:pt idx="18574" formatCode="General">
                  <c:v>12.500400000000001</c:v>
                </c:pt>
                <c:pt idx="18575" formatCode="General">
                  <c:v>12.501099999999999</c:v>
                </c:pt>
                <c:pt idx="18576" formatCode="General">
                  <c:v>12.5017</c:v>
                </c:pt>
                <c:pt idx="18577" formatCode="General">
                  <c:v>12.5024</c:v>
                </c:pt>
                <c:pt idx="18578" formatCode="General">
                  <c:v>12.5031</c:v>
                </c:pt>
                <c:pt idx="18579" formatCode="General">
                  <c:v>12.5038</c:v>
                </c:pt>
                <c:pt idx="18580" formatCode="General">
                  <c:v>12.5044</c:v>
                </c:pt>
                <c:pt idx="18581" formatCode="General">
                  <c:v>12.505100000000001</c:v>
                </c:pt>
                <c:pt idx="18582" formatCode="General">
                  <c:v>12.505800000000001</c:v>
                </c:pt>
                <c:pt idx="18583" formatCode="General">
                  <c:v>12.506500000000001</c:v>
                </c:pt>
                <c:pt idx="18584" formatCode="General">
                  <c:v>12.507099999999999</c:v>
                </c:pt>
                <c:pt idx="18585" formatCode="General">
                  <c:v>12.5078</c:v>
                </c:pt>
                <c:pt idx="18586" formatCode="General">
                  <c:v>12.5085</c:v>
                </c:pt>
                <c:pt idx="18587" formatCode="General">
                  <c:v>12.5091</c:v>
                </c:pt>
                <c:pt idx="18588" formatCode="General">
                  <c:v>12.5098</c:v>
                </c:pt>
                <c:pt idx="18589" formatCode="General">
                  <c:v>12.5105</c:v>
                </c:pt>
                <c:pt idx="18590" formatCode="General">
                  <c:v>12.511200000000001</c:v>
                </c:pt>
                <c:pt idx="18591" formatCode="General">
                  <c:v>12.511799999999999</c:v>
                </c:pt>
                <c:pt idx="18592" formatCode="General">
                  <c:v>12.512499999999999</c:v>
                </c:pt>
                <c:pt idx="18593" formatCode="General">
                  <c:v>12.513199999999999</c:v>
                </c:pt>
                <c:pt idx="18594" formatCode="General">
                  <c:v>12.5139</c:v>
                </c:pt>
                <c:pt idx="18595" formatCode="General">
                  <c:v>12.5145</c:v>
                </c:pt>
                <c:pt idx="18596" formatCode="General">
                  <c:v>12.5152</c:v>
                </c:pt>
                <c:pt idx="18597" formatCode="General">
                  <c:v>12.5159</c:v>
                </c:pt>
                <c:pt idx="18598" formatCode="General">
                  <c:v>12.516500000000001</c:v>
                </c:pt>
                <c:pt idx="18599" formatCode="General">
                  <c:v>12.517200000000001</c:v>
                </c:pt>
                <c:pt idx="18600" formatCode="General">
                  <c:v>12.517899999999999</c:v>
                </c:pt>
                <c:pt idx="18601" formatCode="General">
                  <c:v>12.518599999999999</c:v>
                </c:pt>
                <c:pt idx="18602" formatCode="General">
                  <c:v>12.5192</c:v>
                </c:pt>
                <c:pt idx="18603" formatCode="General">
                  <c:v>12.5199</c:v>
                </c:pt>
                <c:pt idx="18604" formatCode="General">
                  <c:v>12.5206</c:v>
                </c:pt>
                <c:pt idx="18605" formatCode="General">
                  <c:v>12.5213</c:v>
                </c:pt>
                <c:pt idx="18606" formatCode="General">
                  <c:v>12.5219</c:v>
                </c:pt>
                <c:pt idx="18607" formatCode="General">
                  <c:v>12.522600000000001</c:v>
                </c:pt>
                <c:pt idx="18608" formatCode="General">
                  <c:v>12.523300000000001</c:v>
                </c:pt>
                <c:pt idx="18609" formatCode="General">
                  <c:v>12.523999999999999</c:v>
                </c:pt>
                <c:pt idx="18610" formatCode="General">
                  <c:v>12.5246</c:v>
                </c:pt>
                <c:pt idx="18611" formatCode="General">
                  <c:v>12.5253</c:v>
                </c:pt>
                <c:pt idx="18612" formatCode="General">
                  <c:v>12.526</c:v>
                </c:pt>
                <c:pt idx="18613" formatCode="General">
                  <c:v>12.5266</c:v>
                </c:pt>
                <c:pt idx="18614" formatCode="General">
                  <c:v>12.5273</c:v>
                </c:pt>
                <c:pt idx="18615" formatCode="General">
                  <c:v>12.528</c:v>
                </c:pt>
                <c:pt idx="18616" formatCode="General">
                  <c:v>12.528700000000001</c:v>
                </c:pt>
                <c:pt idx="18617" formatCode="General">
                  <c:v>12.529299999999999</c:v>
                </c:pt>
                <c:pt idx="18618" formatCode="General">
                  <c:v>12.53</c:v>
                </c:pt>
                <c:pt idx="18619" formatCode="General">
                  <c:v>12.5307</c:v>
                </c:pt>
                <c:pt idx="18620" formatCode="General">
                  <c:v>12.5314</c:v>
                </c:pt>
                <c:pt idx="18621" formatCode="General">
                  <c:v>12.532</c:v>
                </c:pt>
                <c:pt idx="18622" formatCode="General">
                  <c:v>12.5327</c:v>
                </c:pt>
                <c:pt idx="18623" formatCode="General">
                  <c:v>12.5334</c:v>
                </c:pt>
                <c:pt idx="18624" formatCode="General">
                  <c:v>12.534000000000001</c:v>
                </c:pt>
                <c:pt idx="18625" formatCode="General">
                  <c:v>12.534700000000001</c:v>
                </c:pt>
                <c:pt idx="18626" formatCode="General">
                  <c:v>12.535399999999999</c:v>
                </c:pt>
                <c:pt idx="18627" formatCode="General">
                  <c:v>12.536099999999999</c:v>
                </c:pt>
                <c:pt idx="18628" formatCode="General">
                  <c:v>12.5367</c:v>
                </c:pt>
                <c:pt idx="18629" formatCode="General">
                  <c:v>12.5374</c:v>
                </c:pt>
                <c:pt idx="18630" formatCode="General">
                  <c:v>12.5381</c:v>
                </c:pt>
                <c:pt idx="18631" formatCode="General">
                  <c:v>12.5388</c:v>
                </c:pt>
                <c:pt idx="18632" formatCode="General">
                  <c:v>12.539400000000001</c:v>
                </c:pt>
                <c:pt idx="18633" formatCode="General">
                  <c:v>12.540100000000001</c:v>
                </c:pt>
                <c:pt idx="18634" formatCode="General">
                  <c:v>12.540800000000001</c:v>
                </c:pt>
                <c:pt idx="18635" formatCode="General">
                  <c:v>12.541499999999999</c:v>
                </c:pt>
                <c:pt idx="18636" formatCode="General">
                  <c:v>12.5421</c:v>
                </c:pt>
                <c:pt idx="18637" formatCode="General">
                  <c:v>12.5428</c:v>
                </c:pt>
                <c:pt idx="18638" formatCode="General">
                  <c:v>12.5435</c:v>
                </c:pt>
                <c:pt idx="18639" formatCode="General">
                  <c:v>12.5441</c:v>
                </c:pt>
                <c:pt idx="18640" formatCode="General">
                  <c:v>12.5448</c:v>
                </c:pt>
                <c:pt idx="18641" formatCode="General">
                  <c:v>12.545500000000001</c:v>
                </c:pt>
                <c:pt idx="18642" formatCode="General">
                  <c:v>12.546200000000001</c:v>
                </c:pt>
                <c:pt idx="18643" formatCode="General">
                  <c:v>12.546799999999999</c:v>
                </c:pt>
                <c:pt idx="18644" formatCode="General">
                  <c:v>12.547499999999999</c:v>
                </c:pt>
                <c:pt idx="18645" formatCode="General">
                  <c:v>12.5482</c:v>
                </c:pt>
                <c:pt idx="18646" formatCode="General">
                  <c:v>12.5489</c:v>
                </c:pt>
                <c:pt idx="18647" formatCode="General">
                  <c:v>12.5495</c:v>
                </c:pt>
                <c:pt idx="18648" formatCode="General">
                  <c:v>12.5502</c:v>
                </c:pt>
                <c:pt idx="18649" formatCode="General">
                  <c:v>12.5509</c:v>
                </c:pt>
                <c:pt idx="18650" formatCode="General">
                  <c:v>12.551500000000001</c:v>
                </c:pt>
                <c:pt idx="18651" formatCode="General">
                  <c:v>12.552199999999999</c:v>
                </c:pt>
                <c:pt idx="18652" formatCode="General">
                  <c:v>12.552899999999999</c:v>
                </c:pt>
                <c:pt idx="18653" formatCode="General">
                  <c:v>12.553599999999999</c:v>
                </c:pt>
                <c:pt idx="18654" formatCode="General">
                  <c:v>12.5542</c:v>
                </c:pt>
                <c:pt idx="18655" formatCode="General">
                  <c:v>12.5549</c:v>
                </c:pt>
                <c:pt idx="18656" formatCode="General">
                  <c:v>12.5556</c:v>
                </c:pt>
                <c:pt idx="18657" formatCode="General">
                  <c:v>12.5563</c:v>
                </c:pt>
                <c:pt idx="18658" formatCode="General">
                  <c:v>12.556900000000001</c:v>
                </c:pt>
                <c:pt idx="18659" formatCode="General">
                  <c:v>12.557600000000001</c:v>
                </c:pt>
                <c:pt idx="18660" formatCode="General">
                  <c:v>12.558299999999999</c:v>
                </c:pt>
                <c:pt idx="18661" formatCode="General">
                  <c:v>12.5589</c:v>
                </c:pt>
                <c:pt idx="18662" formatCode="General">
                  <c:v>12.5596</c:v>
                </c:pt>
                <c:pt idx="18663" formatCode="General">
                  <c:v>12.5603</c:v>
                </c:pt>
                <c:pt idx="18664" formatCode="General">
                  <c:v>12.561</c:v>
                </c:pt>
                <c:pt idx="18665" formatCode="General">
                  <c:v>12.5616</c:v>
                </c:pt>
                <c:pt idx="18666" formatCode="General">
                  <c:v>12.5623</c:v>
                </c:pt>
                <c:pt idx="18667" formatCode="General">
                  <c:v>12.563000000000001</c:v>
                </c:pt>
                <c:pt idx="18668" formatCode="General">
                  <c:v>12.563700000000001</c:v>
                </c:pt>
                <c:pt idx="18669" formatCode="General">
                  <c:v>12.564299999999999</c:v>
                </c:pt>
                <c:pt idx="18670" formatCode="General">
                  <c:v>12.565</c:v>
                </c:pt>
                <c:pt idx="18671" formatCode="General">
                  <c:v>12.5657</c:v>
                </c:pt>
                <c:pt idx="18672" formatCode="General">
                  <c:v>12.5664</c:v>
                </c:pt>
                <c:pt idx="18673" formatCode="General">
                  <c:v>12.567</c:v>
                </c:pt>
                <c:pt idx="18674" formatCode="General">
                  <c:v>12.5677</c:v>
                </c:pt>
                <c:pt idx="18675" formatCode="General">
                  <c:v>12.5684</c:v>
                </c:pt>
                <c:pt idx="18676" formatCode="General">
                  <c:v>12.569000000000001</c:v>
                </c:pt>
                <c:pt idx="18677" formatCode="General">
                  <c:v>12.569699999999999</c:v>
                </c:pt>
                <c:pt idx="18678" formatCode="General">
                  <c:v>12.570399999999999</c:v>
                </c:pt>
                <c:pt idx="18679" formatCode="General">
                  <c:v>12.571099999999999</c:v>
                </c:pt>
                <c:pt idx="18680" formatCode="General">
                  <c:v>12.5717</c:v>
                </c:pt>
                <c:pt idx="18681" formatCode="General">
                  <c:v>12.5724</c:v>
                </c:pt>
                <c:pt idx="18682" formatCode="General">
                  <c:v>12.5731</c:v>
                </c:pt>
                <c:pt idx="18683" formatCode="General">
                  <c:v>12.5738</c:v>
                </c:pt>
                <c:pt idx="18684" formatCode="General">
                  <c:v>12.574400000000001</c:v>
                </c:pt>
                <c:pt idx="18685" formatCode="General">
                  <c:v>12.575100000000001</c:v>
                </c:pt>
                <c:pt idx="18686" formatCode="General">
                  <c:v>12.575799999999999</c:v>
                </c:pt>
                <c:pt idx="18687" formatCode="General">
                  <c:v>12.5764</c:v>
                </c:pt>
                <c:pt idx="18688" formatCode="General">
                  <c:v>12.5771</c:v>
                </c:pt>
                <c:pt idx="18689" formatCode="General">
                  <c:v>12.5778</c:v>
                </c:pt>
                <c:pt idx="18690" formatCode="General">
                  <c:v>12.5785</c:v>
                </c:pt>
                <c:pt idx="18691" formatCode="General">
                  <c:v>12.5791</c:v>
                </c:pt>
                <c:pt idx="18692" formatCode="General">
                  <c:v>12.579800000000001</c:v>
                </c:pt>
                <c:pt idx="18693" formatCode="General">
                  <c:v>12.580500000000001</c:v>
                </c:pt>
                <c:pt idx="18694" formatCode="General">
                  <c:v>12.581200000000001</c:v>
                </c:pt>
                <c:pt idx="18695" formatCode="General">
                  <c:v>12.581799999999999</c:v>
                </c:pt>
                <c:pt idx="18696" formatCode="General">
                  <c:v>12.5825</c:v>
                </c:pt>
                <c:pt idx="18697" formatCode="General">
                  <c:v>12.5832</c:v>
                </c:pt>
                <c:pt idx="18698" formatCode="General">
                  <c:v>12.5839</c:v>
                </c:pt>
                <c:pt idx="18699" formatCode="General">
                  <c:v>12.5845</c:v>
                </c:pt>
                <c:pt idx="18700" formatCode="General">
                  <c:v>12.5852</c:v>
                </c:pt>
                <c:pt idx="18701" formatCode="General">
                  <c:v>12.585900000000001</c:v>
                </c:pt>
                <c:pt idx="18702" formatCode="General">
                  <c:v>12.586499999999999</c:v>
                </c:pt>
                <c:pt idx="18703" formatCode="General">
                  <c:v>12.587199999999999</c:v>
                </c:pt>
                <c:pt idx="18704" formatCode="General">
                  <c:v>12.587899999999999</c:v>
                </c:pt>
                <c:pt idx="18705" formatCode="General">
                  <c:v>12.5886</c:v>
                </c:pt>
                <c:pt idx="18706" formatCode="General">
                  <c:v>12.5892</c:v>
                </c:pt>
                <c:pt idx="18707" formatCode="General">
                  <c:v>12.5899</c:v>
                </c:pt>
                <c:pt idx="18708" formatCode="General">
                  <c:v>12.5906</c:v>
                </c:pt>
                <c:pt idx="18709" formatCode="General">
                  <c:v>12.5913</c:v>
                </c:pt>
                <c:pt idx="18710" formatCode="General">
                  <c:v>12.591900000000001</c:v>
                </c:pt>
                <c:pt idx="18711" formatCode="General">
                  <c:v>12.592599999999999</c:v>
                </c:pt>
                <c:pt idx="18712" formatCode="General">
                  <c:v>12.593299999999999</c:v>
                </c:pt>
                <c:pt idx="18713" formatCode="General">
                  <c:v>12.5939</c:v>
                </c:pt>
                <c:pt idx="18714" formatCode="General">
                  <c:v>12.5946</c:v>
                </c:pt>
                <c:pt idx="18715" formatCode="General">
                  <c:v>12.5953</c:v>
                </c:pt>
                <c:pt idx="18716" formatCode="General">
                  <c:v>12.596</c:v>
                </c:pt>
                <c:pt idx="18717" formatCode="General">
                  <c:v>12.5966</c:v>
                </c:pt>
                <c:pt idx="18718" formatCode="General">
                  <c:v>12.597300000000001</c:v>
                </c:pt>
                <c:pt idx="18719" formatCode="General">
                  <c:v>12.598000000000001</c:v>
                </c:pt>
                <c:pt idx="18720" formatCode="General">
                  <c:v>12.598699999999999</c:v>
                </c:pt>
                <c:pt idx="18721" formatCode="General">
                  <c:v>12.599299999999999</c:v>
                </c:pt>
                <c:pt idx="18722" formatCode="General">
                  <c:v>12.6</c:v>
                </c:pt>
                <c:pt idx="18723" formatCode="General">
                  <c:v>12.6007</c:v>
                </c:pt>
                <c:pt idx="18724" formatCode="General">
                  <c:v>12.6013</c:v>
                </c:pt>
                <c:pt idx="18725" formatCode="General">
                  <c:v>12.602</c:v>
                </c:pt>
                <c:pt idx="18726" formatCode="General">
                  <c:v>12.6027</c:v>
                </c:pt>
                <c:pt idx="18727" formatCode="General">
                  <c:v>12.603400000000001</c:v>
                </c:pt>
                <c:pt idx="18728" formatCode="General">
                  <c:v>12.603999999999999</c:v>
                </c:pt>
                <c:pt idx="18729" formatCode="General">
                  <c:v>12.604699999999999</c:v>
                </c:pt>
                <c:pt idx="18730" formatCode="General">
                  <c:v>12.605399999999999</c:v>
                </c:pt>
                <c:pt idx="18731" formatCode="General">
                  <c:v>12.6061</c:v>
                </c:pt>
                <c:pt idx="18732" formatCode="General">
                  <c:v>12.6067</c:v>
                </c:pt>
                <c:pt idx="18733" formatCode="General">
                  <c:v>12.6074</c:v>
                </c:pt>
                <c:pt idx="18734" formatCode="General">
                  <c:v>12.6081</c:v>
                </c:pt>
                <c:pt idx="18735" formatCode="General">
                  <c:v>12.6088</c:v>
                </c:pt>
                <c:pt idx="18736" formatCode="General">
                  <c:v>12.609400000000001</c:v>
                </c:pt>
                <c:pt idx="18737" formatCode="General">
                  <c:v>12.610099999999999</c:v>
                </c:pt>
                <c:pt idx="18738" formatCode="General">
                  <c:v>12.610799999999999</c:v>
                </c:pt>
                <c:pt idx="18739" formatCode="General">
                  <c:v>12.6114</c:v>
                </c:pt>
                <c:pt idx="18740" formatCode="General">
                  <c:v>12.6121</c:v>
                </c:pt>
                <c:pt idx="18741" formatCode="General">
                  <c:v>12.6128</c:v>
                </c:pt>
                <c:pt idx="18742" formatCode="General">
                  <c:v>12.6135</c:v>
                </c:pt>
                <c:pt idx="18743" formatCode="General">
                  <c:v>12.614100000000001</c:v>
                </c:pt>
                <c:pt idx="18744" formatCode="General">
                  <c:v>12.614800000000001</c:v>
                </c:pt>
                <c:pt idx="18745" formatCode="General">
                  <c:v>12.615500000000001</c:v>
                </c:pt>
                <c:pt idx="18746" formatCode="General">
                  <c:v>12.616199999999999</c:v>
                </c:pt>
                <c:pt idx="18747" formatCode="General">
                  <c:v>12.6168</c:v>
                </c:pt>
                <c:pt idx="18748" formatCode="General">
                  <c:v>12.6175</c:v>
                </c:pt>
                <c:pt idx="18749" formatCode="General">
                  <c:v>12.6182</c:v>
                </c:pt>
                <c:pt idx="18750" formatCode="General">
                  <c:v>12.6188</c:v>
                </c:pt>
                <c:pt idx="18751" formatCode="General">
                  <c:v>12.6195</c:v>
                </c:pt>
                <c:pt idx="18752" formatCode="General">
                  <c:v>12.620200000000001</c:v>
                </c:pt>
                <c:pt idx="18753" formatCode="General">
                  <c:v>12.620900000000001</c:v>
                </c:pt>
                <c:pt idx="18754" formatCode="General">
                  <c:v>12.621499999999999</c:v>
                </c:pt>
                <c:pt idx="18755" formatCode="General">
                  <c:v>12.622199999999999</c:v>
                </c:pt>
                <c:pt idx="18756" formatCode="General">
                  <c:v>12.6229</c:v>
                </c:pt>
                <c:pt idx="18757" formatCode="General">
                  <c:v>12.6236</c:v>
                </c:pt>
                <c:pt idx="18758" formatCode="General">
                  <c:v>12.6242</c:v>
                </c:pt>
                <c:pt idx="18759" formatCode="General">
                  <c:v>12.6249</c:v>
                </c:pt>
                <c:pt idx="18760" formatCode="General">
                  <c:v>12.6256</c:v>
                </c:pt>
                <c:pt idx="18761" formatCode="General">
                  <c:v>12.626200000000001</c:v>
                </c:pt>
                <c:pt idx="18762" formatCode="General">
                  <c:v>12.626899999999999</c:v>
                </c:pt>
                <c:pt idx="18763" formatCode="General">
                  <c:v>12.627599999999999</c:v>
                </c:pt>
                <c:pt idx="18764" formatCode="General">
                  <c:v>12.628299999999999</c:v>
                </c:pt>
                <c:pt idx="18765" formatCode="General">
                  <c:v>12.6289</c:v>
                </c:pt>
                <c:pt idx="18766" formatCode="General">
                  <c:v>12.6296</c:v>
                </c:pt>
                <c:pt idx="18767" formatCode="General">
                  <c:v>12.6303</c:v>
                </c:pt>
                <c:pt idx="18768" formatCode="General">
                  <c:v>12.631</c:v>
                </c:pt>
                <c:pt idx="18769" formatCode="General">
                  <c:v>12.631600000000001</c:v>
                </c:pt>
                <c:pt idx="18770" formatCode="General">
                  <c:v>12.632300000000001</c:v>
                </c:pt>
                <c:pt idx="18771" formatCode="General">
                  <c:v>12.632999999999999</c:v>
                </c:pt>
                <c:pt idx="18772" formatCode="General">
                  <c:v>12.633699999999999</c:v>
                </c:pt>
                <c:pt idx="18773" formatCode="General">
                  <c:v>12.6343</c:v>
                </c:pt>
                <c:pt idx="18774" formatCode="General">
                  <c:v>12.635</c:v>
                </c:pt>
                <c:pt idx="18775" formatCode="General">
                  <c:v>12.6357</c:v>
                </c:pt>
                <c:pt idx="18776" formatCode="General">
                  <c:v>12.6363</c:v>
                </c:pt>
                <c:pt idx="18777" formatCode="General">
                  <c:v>12.637</c:v>
                </c:pt>
                <c:pt idx="18778" formatCode="General">
                  <c:v>12.637700000000001</c:v>
                </c:pt>
                <c:pt idx="18779" formatCode="General">
                  <c:v>12.638400000000001</c:v>
                </c:pt>
                <c:pt idx="18780" formatCode="General">
                  <c:v>12.638999999999999</c:v>
                </c:pt>
                <c:pt idx="18781" formatCode="General">
                  <c:v>12.639699999999999</c:v>
                </c:pt>
                <c:pt idx="18782" formatCode="General">
                  <c:v>12.6404</c:v>
                </c:pt>
                <c:pt idx="18783" formatCode="General">
                  <c:v>12.6411</c:v>
                </c:pt>
                <c:pt idx="18784" formatCode="General">
                  <c:v>12.6417</c:v>
                </c:pt>
                <c:pt idx="18785" formatCode="General">
                  <c:v>12.6424</c:v>
                </c:pt>
                <c:pt idx="18786" formatCode="General">
                  <c:v>12.6431</c:v>
                </c:pt>
                <c:pt idx="18787" formatCode="General">
                  <c:v>12.643700000000001</c:v>
                </c:pt>
                <c:pt idx="18788" formatCode="General">
                  <c:v>12.644399999999999</c:v>
                </c:pt>
                <c:pt idx="18789" formatCode="General">
                  <c:v>12.645099999999999</c:v>
                </c:pt>
                <c:pt idx="18790" formatCode="General">
                  <c:v>12.645799999999999</c:v>
                </c:pt>
                <c:pt idx="18791" formatCode="General">
                  <c:v>12.6464</c:v>
                </c:pt>
                <c:pt idx="18792" formatCode="General">
                  <c:v>12.6471</c:v>
                </c:pt>
                <c:pt idx="18793" formatCode="General">
                  <c:v>12.6478</c:v>
                </c:pt>
                <c:pt idx="18794" formatCode="General">
                  <c:v>12.6485</c:v>
                </c:pt>
                <c:pt idx="18795" formatCode="General">
                  <c:v>12.649100000000001</c:v>
                </c:pt>
                <c:pt idx="18796" formatCode="General">
                  <c:v>12.649800000000001</c:v>
                </c:pt>
                <c:pt idx="18797" formatCode="General">
                  <c:v>12.650499999999999</c:v>
                </c:pt>
                <c:pt idx="18798" formatCode="General">
                  <c:v>12.651199999999999</c:v>
                </c:pt>
                <c:pt idx="18799" formatCode="General">
                  <c:v>12.6518</c:v>
                </c:pt>
                <c:pt idx="18800" formatCode="General">
                  <c:v>12.6525</c:v>
                </c:pt>
                <c:pt idx="18801" formatCode="General">
                  <c:v>12.6532</c:v>
                </c:pt>
                <c:pt idx="18802" formatCode="General">
                  <c:v>12.6538</c:v>
                </c:pt>
                <c:pt idx="18803" formatCode="General">
                  <c:v>12.654500000000001</c:v>
                </c:pt>
                <c:pt idx="18804" formatCode="General">
                  <c:v>12.655200000000001</c:v>
                </c:pt>
                <c:pt idx="18805" formatCode="General">
                  <c:v>12.655900000000001</c:v>
                </c:pt>
                <c:pt idx="18806" formatCode="General">
                  <c:v>12.656499999999999</c:v>
                </c:pt>
                <c:pt idx="18807" formatCode="General">
                  <c:v>12.6572</c:v>
                </c:pt>
                <c:pt idx="18808" formatCode="General">
                  <c:v>12.6579</c:v>
                </c:pt>
                <c:pt idx="18809" formatCode="General">
                  <c:v>12.6586</c:v>
                </c:pt>
                <c:pt idx="18810" formatCode="General">
                  <c:v>12.6592</c:v>
                </c:pt>
                <c:pt idx="18811" formatCode="General">
                  <c:v>12.6599</c:v>
                </c:pt>
                <c:pt idx="18812" formatCode="General">
                  <c:v>12.660600000000001</c:v>
                </c:pt>
                <c:pt idx="18813" formatCode="General">
                  <c:v>12.661199999999999</c:v>
                </c:pt>
                <c:pt idx="18814" formatCode="General">
                  <c:v>12.661899999999999</c:v>
                </c:pt>
                <c:pt idx="18815" formatCode="General">
                  <c:v>12.662599999999999</c:v>
                </c:pt>
                <c:pt idx="18816" formatCode="General">
                  <c:v>12.6633</c:v>
                </c:pt>
                <c:pt idx="18817" formatCode="General">
                  <c:v>12.6639</c:v>
                </c:pt>
                <c:pt idx="18818" formatCode="General">
                  <c:v>12.6646</c:v>
                </c:pt>
                <c:pt idx="18819" formatCode="General">
                  <c:v>12.6653</c:v>
                </c:pt>
                <c:pt idx="18820" formatCode="General">
                  <c:v>12.666</c:v>
                </c:pt>
                <c:pt idx="18821" formatCode="General">
                  <c:v>12.666600000000001</c:v>
                </c:pt>
                <c:pt idx="18822" formatCode="General">
                  <c:v>12.667299999999999</c:v>
                </c:pt>
                <c:pt idx="18823" formatCode="General">
                  <c:v>12.667999999999999</c:v>
                </c:pt>
                <c:pt idx="18824" formatCode="General">
                  <c:v>12.6686</c:v>
                </c:pt>
                <c:pt idx="18825" formatCode="General">
                  <c:v>12.6693</c:v>
                </c:pt>
                <c:pt idx="18826" formatCode="General">
                  <c:v>12.67</c:v>
                </c:pt>
                <c:pt idx="18827" formatCode="General">
                  <c:v>12.6707</c:v>
                </c:pt>
                <c:pt idx="18828" formatCode="General">
                  <c:v>12.6713</c:v>
                </c:pt>
                <c:pt idx="18829" formatCode="General">
                  <c:v>12.672000000000001</c:v>
                </c:pt>
                <c:pt idx="18830" formatCode="General">
                  <c:v>12.672700000000001</c:v>
                </c:pt>
                <c:pt idx="18831" formatCode="General">
                  <c:v>12.673400000000001</c:v>
                </c:pt>
                <c:pt idx="18832" formatCode="General">
                  <c:v>12.673999999999999</c:v>
                </c:pt>
                <c:pt idx="18833" formatCode="General">
                  <c:v>12.6747</c:v>
                </c:pt>
                <c:pt idx="18834" formatCode="General">
                  <c:v>12.6754</c:v>
                </c:pt>
                <c:pt idx="18835" formatCode="General">
                  <c:v>12.6761</c:v>
                </c:pt>
                <c:pt idx="18836" formatCode="General">
                  <c:v>12.6767</c:v>
                </c:pt>
                <c:pt idx="18837" formatCode="General">
                  <c:v>12.6774</c:v>
                </c:pt>
                <c:pt idx="18838" formatCode="General">
                  <c:v>12.678100000000001</c:v>
                </c:pt>
                <c:pt idx="18839" formatCode="General">
                  <c:v>12.678699999999999</c:v>
                </c:pt>
                <c:pt idx="18840" formatCode="General">
                  <c:v>12.679399999999999</c:v>
                </c:pt>
                <c:pt idx="18841" formatCode="General">
                  <c:v>12.680099999999999</c:v>
                </c:pt>
                <c:pt idx="18842" formatCode="General">
                  <c:v>12.6808</c:v>
                </c:pt>
                <c:pt idx="18843" formatCode="General">
                  <c:v>12.6814</c:v>
                </c:pt>
                <c:pt idx="18844" formatCode="General">
                  <c:v>12.6821</c:v>
                </c:pt>
                <c:pt idx="18845" formatCode="General">
                  <c:v>12.6828</c:v>
                </c:pt>
                <c:pt idx="18846" formatCode="General">
                  <c:v>12.6835</c:v>
                </c:pt>
                <c:pt idx="18847" formatCode="General">
                  <c:v>12.684100000000001</c:v>
                </c:pt>
                <c:pt idx="18848" formatCode="General">
                  <c:v>12.684799999999999</c:v>
                </c:pt>
                <c:pt idx="18849" formatCode="General">
                  <c:v>12.685499999999999</c:v>
                </c:pt>
                <c:pt idx="18850" formatCode="General">
                  <c:v>12.6861</c:v>
                </c:pt>
                <c:pt idx="18851" formatCode="General">
                  <c:v>12.6868</c:v>
                </c:pt>
                <c:pt idx="18852" formatCode="General">
                  <c:v>12.6875</c:v>
                </c:pt>
                <c:pt idx="18853" formatCode="General">
                  <c:v>12.6882</c:v>
                </c:pt>
                <c:pt idx="18854" formatCode="General">
                  <c:v>12.688800000000001</c:v>
                </c:pt>
                <c:pt idx="18855" formatCode="General">
                  <c:v>12.689500000000001</c:v>
                </c:pt>
                <c:pt idx="18856" formatCode="General">
                  <c:v>12.690200000000001</c:v>
                </c:pt>
                <c:pt idx="18857" formatCode="General">
                  <c:v>12.690899999999999</c:v>
                </c:pt>
                <c:pt idx="18858" formatCode="General">
                  <c:v>12.6915</c:v>
                </c:pt>
                <c:pt idx="18859" formatCode="General">
                  <c:v>12.6922</c:v>
                </c:pt>
                <c:pt idx="18860" formatCode="General">
                  <c:v>12.6929</c:v>
                </c:pt>
                <c:pt idx="18861" formatCode="General">
                  <c:v>12.6936</c:v>
                </c:pt>
                <c:pt idx="18862" formatCode="General">
                  <c:v>12.6942</c:v>
                </c:pt>
                <c:pt idx="18863" formatCode="General">
                  <c:v>12.694900000000001</c:v>
                </c:pt>
                <c:pt idx="18864" formatCode="General">
                  <c:v>12.695600000000001</c:v>
                </c:pt>
                <c:pt idx="18865" formatCode="General">
                  <c:v>12.696199999999999</c:v>
                </c:pt>
                <c:pt idx="18866" formatCode="General">
                  <c:v>12.696899999999999</c:v>
                </c:pt>
                <c:pt idx="18867" formatCode="General">
                  <c:v>12.6976</c:v>
                </c:pt>
                <c:pt idx="18868" formatCode="General">
                  <c:v>12.6983</c:v>
                </c:pt>
                <c:pt idx="18869" formatCode="General">
                  <c:v>12.6989</c:v>
                </c:pt>
                <c:pt idx="18870" formatCode="General">
                  <c:v>12.6996</c:v>
                </c:pt>
                <c:pt idx="18871" formatCode="General">
                  <c:v>12.7003</c:v>
                </c:pt>
                <c:pt idx="18872" formatCode="General">
                  <c:v>12.701000000000001</c:v>
                </c:pt>
                <c:pt idx="18873" formatCode="General">
                  <c:v>12.701599999999999</c:v>
                </c:pt>
                <c:pt idx="18874" formatCode="General">
                  <c:v>12.702299999999999</c:v>
                </c:pt>
                <c:pt idx="18875" formatCode="General">
                  <c:v>12.702999999999999</c:v>
                </c:pt>
                <c:pt idx="18876" formatCode="General">
                  <c:v>12.7036</c:v>
                </c:pt>
                <c:pt idx="18877" formatCode="General">
                  <c:v>12.7043</c:v>
                </c:pt>
                <c:pt idx="18878" formatCode="General">
                  <c:v>12.705</c:v>
                </c:pt>
                <c:pt idx="18879" formatCode="General">
                  <c:v>12.7057</c:v>
                </c:pt>
                <c:pt idx="18880" formatCode="General">
                  <c:v>12.706300000000001</c:v>
                </c:pt>
                <c:pt idx="18881" formatCode="General">
                  <c:v>12.707000000000001</c:v>
                </c:pt>
                <c:pt idx="18882" formatCode="General">
                  <c:v>12.707700000000001</c:v>
                </c:pt>
                <c:pt idx="18883" formatCode="General">
                  <c:v>12.708399999999999</c:v>
                </c:pt>
                <c:pt idx="18884" formatCode="General">
                  <c:v>12.709</c:v>
                </c:pt>
                <c:pt idx="18885" formatCode="General">
                  <c:v>12.7097</c:v>
                </c:pt>
                <c:pt idx="18886" formatCode="General">
                  <c:v>12.7104</c:v>
                </c:pt>
                <c:pt idx="18887" formatCode="General">
                  <c:v>12.711</c:v>
                </c:pt>
                <c:pt idx="18888" formatCode="General">
                  <c:v>12.7117</c:v>
                </c:pt>
                <c:pt idx="18889" formatCode="General">
                  <c:v>12.712400000000001</c:v>
                </c:pt>
                <c:pt idx="18890" formatCode="General">
                  <c:v>12.713100000000001</c:v>
                </c:pt>
                <c:pt idx="18891" formatCode="General">
                  <c:v>12.713699999999999</c:v>
                </c:pt>
                <c:pt idx="18892" formatCode="General">
                  <c:v>12.714399999999999</c:v>
                </c:pt>
                <c:pt idx="18893" formatCode="General">
                  <c:v>12.7151</c:v>
                </c:pt>
                <c:pt idx="18894" formatCode="General">
                  <c:v>12.7158</c:v>
                </c:pt>
                <c:pt idx="18895" formatCode="General">
                  <c:v>12.7164</c:v>
                </c:pt>
                <c:pt idx="18896" formatCode="General">
                  <c:v>12.7171</c:v>
                </c:pt>
                <c:pt idx="18897" formatCode="General">
                  <c:v>12.7178</c:v>
                </c:pt>
                <c:pt idx="18898" formatCode="General">
                  <c:v>12.718500000000001</c:v>
                </c:pt>
                <c:pt idx="18899" formatCode="General">
                  <c:v>12.719099999999999</c:v>
                </c:pt>
                <c:pt idx="18900" formatCode="General">
                  <c:v>12.719799999999999</c:v>
                </c:pt>
                <c:pt idx="18901" formatCode="General">
                  <c:v>12.720499999999999</c:v>
                </c:pt>
                <c:pt idx="18902" formatCode="General">
                  <c:v>12.7211</c:v>
                </c:pt>
                <c:pt idx="18903" formatCode="General">
                  <c:v>12.7218</c:v>
                </c:pt>
                <c:pt idx="18904" formatCode="General">
                  <c:v>12.7225</c:v>
                </c:pt>
                <c:pt idx="18905" formatCode="General">
                  <c:v>12.7232</c:v>
                </c:pt>
                <c:pt idx="18906" formatCode="General">
                  <c:v>12.723800000000001</c:v>
                </c:pt>
                <c:pt idx="18907" formatCode="General">
                  <c:v>12.724500000000001</c:v>
                </c:pt>
                <c:pt idx="18908" formatCode="General">
                  <c:v>12.725199999999999</c:v>
                </c:pt>
                <c:pt idx="18909" formatCode="General">
                  <c:v>12.725899999999999</c:v>
                </c:pt>
                <c:pt idx="18910" formatCode="General">
                  <c:v>12.7265</c:v>
                </c:pt>
                <c:pt idx="18911" formatCode="General">
                  <c:v>12.7272</c:v>
                </c:pt>
                <c:pt idx="18912" formatCode="General">
                  <c:v>12.7279</c:v>
                </c:pt>
                <c:pt idx="18913" formatCode="General">
                  <c:v>12.7285</c:v>
                </c:pt>
                <c:pt idx="18914" formatCode="General">
                  <c:v>12.729200000000001</c:v>
                </c:pt>
                <c:pt idx="18915" formatCode="General">
                  <c:v>12.729900000000001</c:v>
                </c:pt>
                <c:pt idx="18916" formatCode="General">
                  <c:v>12.730600000000001</c:v>
                </c:pt>
                <c:pt idx="18917" formatCode="General">
                  <c:v>12.731199999999999</c:v>
                </c:pt>
                <c:pt idx="18918" formatCode="General">
                  <c:v>12.7319</c:v>
                </c:pt>
                <c:pt idx="18919" formatCode="General">
                  <c:v>12.7326</c:v>
                </c:pt>
                <c:pt idx="18920" formatCode="General">
                  <c:v>12.7333</c:v>
                </c:pt>
                <c:pt idx="18921" formatCode="General">
                  <c:v>12.7339</c:v>
                </c:pt>
                <c:pt idx="18922" formatCode="General">
                  <c:v>12.7346</c:v>
                </c:pt>
                <c:pt idx="18923" formatCode="General">
                  <c:v>12.735300000000001</c:v>
                </c:pt>
                <c:pt idx="18924" formatCode="General">
                  <c:v>12.735900000000001</c:v>
                </c:pt>
                <c:pt idx="18925" formatCode="General">
                  <c:v>12.736599999999999</c:v>
                </c:pt>
                <c:pt idx="18926" formatCode="General">
                  <c:v>12.737299999999999</c:v>
                </c:pt>
                <c:pt idx="18927" formatCode="General">
                  <c:v>12.738</c:v>
                </c:pt>
                <c:pt idx="18928" formatCode="General">
                  <c:v>12.7386</c:v>
                </c:pt>
                <c:pt idx="18929" formatCode="General">
                  <c:v>12.7393</c:v>
                </c:pt>
                <c:pt idx="18930" formatCode="General">
                  <c:v>12.74</c:v>
                </c:pt>
                <c:pt idx="18931" formatCode="General">
                  <c:v>12.7407</c:v>
                </c:pt>
                <c:pt idx="18932" formatCode="General">
                  <c:v>12.741300000000001</c:v>
                </c:pt>
                <c:pt idx="18933" formatCode="General">
                  <c:v>12.742000000000001</c:v>
                </c:pt>
                <c:pt idx="18934" formatCode="General">
                  <c:v>12.742699999999999</c:v>
                </c:pt>
                <c:pt idx="18935" formatCode="General">
                  <c:v>12.743399999999999</c:v>
                </c:pt>
                <c:pt idx="18936" formatCode="General">
                  <c:v>12.744</c:v>
                </c:pt>
                <c:pt idx="18937" formatCode="General">
                  <c:v>12.7447</c:v>
                </c:pt>
                <c:pt idx="18938" formatCode="General">
                  <c:v>12.7454</c:v>
                </c:pt>
                <c:pt idx="18939" formatCode="General">
                  <c:v>12.746</c:v>
                </c:pt>
                <c:pt idx="18940" formatCode="General">
                  <c:v>12.746700000000001</c:v>
                </c:pt>
                <c:pt idx="18941" formatCode="General">
                  <c:v>12.747400000000001</c:v>
                </c:pt>
                <c:pt idx="18942" formatCode="General">
                  <c:v>12.748100000000001</c:v>
                </c:pt>
                <c:pt idx="18943" formatCode="General">
                  <c:v>12.748699999999999</c:v>
                </c:pt>
                <c:pt idx="18944" formatCode="General">
                  <c:v>12.7494</c:v>
                </c:pt>
                <c:pt idx="18945" formatCode="General">
                  <c:v>12.7501</c:v>
                </c:pt>
                <c:pt idx="18946" formatCode="General">
                  <c:v>12.7508</c:v>
                </c:pt>
                <c:pt idx="18947" formatCode="General">
                  <c:v>12.7514</c:v>
                </c:pt>
                <c:pt idx="18948" formatCode="General">
                  <c:v>12.7521</c:v>
                </c:pt>
                <c:pt idx="18949" formatCode="General">
                  <c:v>12.752800000000001</c:v>
                </c:pt>
                <c:pt idx="18950" formatCode="General">
                  <c:v>12.753399999999999</c:v>
                </c:pt>
                <c:pt idx="18951" formatCode="General">
                  <c:v>12.754099999999999</c:v>
                </c:pt>
                <c:pt idx="18952" formatCode="General">
                  <c:v>12.754799999999999</c:v>
                </c:pt>
                <c:pt idx="18953" formatCode="General">
                  <c:v>12.7555</c:v>
                </c:pt>
                <c:pt idx="18954" formatCode="General">
                  <c:v>12.7561</c:v>
                </c:pt>
                <c:pt idx="18955" formatCode="General">
                  <c:v>12.7568</c:v>
                </c:pt>
                <c:pt idx="18956" formatCode="General">
                  <c:v>12.7575</c:v>
                </c:pt>
                <c:pt idx="18957" formatCode="General">
                  <c:v>12.7582</c:v>
                </c:pt>
                <c:pt idx="18958" formatCode="General">
                  <c:v>12.758800000000001</c:v>
                </c:pt>
                <c:pt idx="18959" formatCode="General">
                  <c:v>12.759499999999999</c:v>
                </c:pt>
                <c:pt idx="18960" formatCode="General">
                  <c:v>12.760199999999999</c:v>
                </c:pt>
                <c:pt idx="18961" formatCode="General">
                  <c:v>12.760899999999999</c:v>
                </c:pt>
                <c:pt idx="18962" formatCode="General">
                  <c:v>12.7615</c:v>
                </c:pt>
                <c:pt idx="18963" formatCode="General">
                  <c:v>12.7622</c:v>
                </c:pt>
                <c:pt idx="18964" formatCode="General">
                  <c:v>12.7629</c:v>
                </c:pt>
                <c:pt idx="18965" formatCode="General">
                  <c:v>12.763500000000001</c:v>
                </c:pt>
                <c:pt idx="18966" formatCode="General">
                  <c:v>12.764200000000001</c:v>
                </c:pt>
                <c:pt idx="18967" formatCode="General">
                  <c:v>12.764900000000001</c:v>
                </c:pt>
                <c:pt idx="18968" formatCode="General">
                  <c:v>12.765599999999999</c:v>
                </c:pt>
                <c:pt idx="18969" formatCode="General">
                  <c:v>12.7662</c:v>
                </c:pt>
                <c:pt idx="18970" formatCode="General">
                  <c:v>12.7669</c:v>
                </c:pt>
                <c:pt idx="18971" formatCode="General">
                  <c:v>12.7676</c:v>
                </c:pt>
                <c:pt idx="18972" formatCode="General">
                  <c:v>12.7683</c:v>
                </c:pt>
                <c:pt idx="18973" formatCode="General">
                  <c:v>12.7689</c:v>
                </c:pt>
                <c:pt idx="18974" formatCode="General">
                  <c:v>12.769600000000001</c:v>
                </c:pt>
                <c:pt idx="18975" formatCode="General">
                  <c:v>12.770300000000001</c:v>
                </c:pt>
                <c:pt idx="18976" formatCode="General">
                  <c:v>12.770899999999999</c:v>
                </c:pt>
                <c:pt idx="18977" formatCode="General">
                  <c:v>12.771599999999999</c:v>
                </c:pt>
                <c:pt idx="18978" formatCode="General">
                  <c:v>12.7723</c:v>
                </c:pt>
                <c:pt idx="18979" formatCode="General">
                  <c:v>12.773</c:v>
                </c:pt>
                <c:pt idx="18980" formatCode="General">
                  <c:v>12.7736</c:v>
                </c:pt>
                <c:pt idx="18981" formatCode="General">
                  <c:v>12.7743</c:v>
                </c:pt>
                <c:pt idx="18982" formatCode="General">
                  <c:v>12.775</c:v>
                </c:pt>
                <c:pt idx="18983" formatCode="General">
                  <c:v>12.775700000000001</c:v>
                </c:pt>
                <c:pt idx="18984" formatCode="General">
                  <c:v>12.776300000000001</c:v>
                </c:pt>
                <c:pt idx="18985" formatCode="General">
                  <c:v>12.776999999999999</c:v>
                </c:pt>
                <c:pt idx="18986" formatCode="General">
                  <c:v>12.777699999999999</c:v>
                </c:pt>
                <c:pt idx="18987" formatCode="General">
                  <c:v>12.7783</c:v>
                </c:pt>
                <c:pt idx="18988" formatCode="General">
                  <c:v>12.779</c:v>
                </c:pt>
                <c:pt idx="18989" formatCode="General">
                  <c:v>12.7797</c:v>
                </c:pt>
                <c:pt idx="18990" formatCode="General">
                  <c:v>12.7804</c:v>
                </c:pt>
                <c:pt idx="18991" formatCode="General">
                  <c:v>12.781000000000001</c:v>
                </c:pt>
                <c:pt idx="18992" formatCode="General">
                  <c:v>12.781700000000001</c:v>
                </c:pt>
                <c:pt idx="18993" formatCode="General">
                  <c:v>12.782400000000001</c:v>
                </c:pt>
                <c:pt idx="18994" formatCode="General">
                  <c:v>12.783099999999999</c:v>
                </c:pt>
                <c:pt idx="18995" formatCode="General">
                  <c:v>12.7837</c:v>
                </c:pt>
                <c:pt idx="18996" formatCode="General">
                  <c:v>12.7844</c:v>
                </c:pt>
                <c:pt idx="18997" formatCode="General">
                  <c:v>12.7851</c:v>
                </c:pt>
                <c:pt idx="18998" formatCode="General">
                  <c:v>12.7858</c:v>
                </c:pt>
                <c:pt idx="18999" formatCode="General">
                  <c:v>12.7864</c:v>
                </c:pt>
                <c:pt idx="19000" formatCode="General">
                  <c:v>12.787100000000001</c:v>
                </c:pt>
                <c:pt idx="19001" formatCode="General">
                  <c:v>12.787800000000001</c:v>
                </c:pt>
                <c:pt idx="19002" formatCode="General">
                  <c:v>12.788399999999999</c:v>
                </c:pt>
                <c:pt idx="19003" formatCode="General">
                  <c:v>12.789099999999999</c:v>
                </c:pt>
                <c:pt idx="19004" formatCode="General">
                  <c:v>12.7898</c:v>
                </c:pt>
                <c:pt idx="19005" formatCode="General">
                  <c:v>12.7905</c:v>
                </c:pt>
                <c:pt idx="19006" formatCode="General">
                  <c:v>12.7911</c:v>
                </c:pt>
                <c:pt idx="19007" formatCode="General">
                  <c:v>12.7918</c:v>
                </c:pt>
                <c:pt idx="19008" formatCode="General">
                  <c:v>12.7925</c:v>
                </c:pt>
                <c:pt idx="19009" formatCode="General">
                  <c:v>12.793200000000001</c:v>
                </c:pt>
                <c:pt idx="19010" formatCode="General">
                  <c:v>12.793799999999999</c:v>
                </c:pt>
                <c:pt idx="19011" formatCode="General">
                  <c:v>12.794499999999999</c:v>
                </c:pt>
                <c:pt idx="19012" formatCode="General">
                  <c:v>12.795199999999999</c:v>
                </c:pt>
                <c:pt idx="19013" formatCode="General">
                  <c:v>12.7958</c:v>
                </c:pt>
                <c:pt idx="19014" formatCode="General">
                  <c:v>12.7965</c:v>
                </c:pt>
                <c:pt idx="19015" formatCode="General">
                  <c:v>12.7972</c:v>
                </c:pt>
                <c:pt idx="19016" formatCode="General">
                  <c:v>12.7979</c:v>
                </c:pt>
                <c:pt idx="19017" formatCode="General">
                  <c:v>12.798500000000001</c:v>
                </c:pt>
                <c:pt idx="19018" formatCode="General">
                  <c:v>12.799200000000001</c:v>
                </c:pt>
                <c:pt idx="19019" formatCode="General">
                  <c:v>12.799899999999999</c:v>
                </c:pt>
                <c:pt idx="19020" formatCode="General">
                  <c:v>12.800599999999999</c:v>
                </c:pt>
                <c:pt idx="19021" formatCode="General">
                  <c:v>12.8012</c:v>
                </c:pt>
                <c:pt idx="19022" formatCode="General">
                  <c:v>12.8019</c:v>
                </c:pt>
                <c:pt idx="19023" formatCode="General">
                  <c:v>12.8026</c:v>
                </c:pt>
                <c:pt idx="19024" formatCode="General">
                  <c:v>12.8032</c:v>
                </c:pt>
                <c:pt idx="19025" formatCode="General">
                  <c:v>12.803900000000001</c:v>
                </c:pt>
                <c:pt idx="19026" formatCode="General">
                  <c:v>12.804600000000001</c:v>
                </c:pt>
                <c:pt idx="19027" formatCode="General">
                  <c:v>12.805300000000001</c:v>
                </c:pt>
                <c:pt idx="19028" formatCode="General">
                  <c:v>12.805899999999999</c:v>
                </c:pt>
                <c:pt idx="19029" formatCode="General">
                  <c:v>12.8066</c:v>
                </c:pt>
                <c:pt idx="19030" formatCode="General">
                  <c:v>12.8073</c:v>
                </c:pt>
                <c:pt idx="19031" formatCode="General">
                  <c:v>12.808</c:v>
                </c:pt>
                <c:pt idx="19032" formatCode="General">
                  <c:v>12.8086</c:v>
                </c:pt>
                <c:pt idx="19033" formatCode="General">
                  <c:v>12.8093</c:v>
                </c:pt>
                <c:pt idx="19034" formatCode="General">
                  <c:v>12.81</c:v>
                </c:pt>
                <c:pt idx="19035" formatCode="General">
                  <c:v>12.810700000000001</c:v>
                </c:pt>
                <c:pt idx="19036" formatCode="General">
                  <c:v>12.811299999999999</c:v>
                </c:pt>
                <c:pt idx="19037" formatCode="General">
                  <c:v>12.811999999999999</c:v>
                </c:pt>
                <c:pt idx="19038" formatCode="General">
                  <c:v>12.8127</c:v>
                </c:pt>
                <c:pt idx="19039" formatCode="General">
                  <c:v>12.8133</c:v>
                </c:pt>
                <c:pt idx="19040" formatCode="General">
                  <c:v>12.814</c:v>
                </c:pt>
                <c:pt idx="19041" formatCode="General">
                  <c:v>12.8147</c:v>
                </c:pt>
                <c:pt idx="19042" formatCode="General">
                  <c:v>12.8154</c:v>
                </c:pt>
                <c:pt idx="19043" formatCode="General">
                  <c:v>12.816000000000001</c:v>
                </c:pt>
                <c:pt idx="19044" formatCode="General">
                  <c:v>12.816700000000001</c:v>
                </c:pt>
                <c:pt idx="19045" formatCode="General">
                  <c:v>12.817399999999999</c:v>
                </c:pt>
                <c:pt idx="19046" formatCode="General">
                  <c:v>12.818099999999999</c:v>
                </c:pt>
                <c:pt idx="19047" formatCode="General">
                  <c:v>12.8187</c:v>
                </c:pt>
                <c:pt idx="19048" formatCode="General">
                  <c:v>12.8194</c:v>
                </c:pt>
                <c:pt idx="19049" formatCode="General">
                  <c:v>12.8201</c:v>
                </c:pt>
                <c:pt idx="19050" formatCode="General">
                  <c:v>12.8207</c:v>
                </c:pt>
                <c:pt idx="19051" formatCode="General">
                  <c:v>12.821400000000001</c:v>
                </c:pt>
                <c:pt idx="19052" formatCode="General">
                  <c:v>12.822100000000001</c:v>
                </c:pt>
                <c:pt idx="19053" formatCode="General">
                  <c:v>12.822800000000001</c:v>
                </c:pt>
                <c:pt idx="19054" formatCode="General">
                  <c:v>12.823399999999999</c:v>
                </c:pt>
                <c:pt idx="19055" formatCode="General">
                  <c:v>12.8241</c:v>
                </c:pt>
                <c:pt idx="19056" formatCode="General">
                  <c:v>12.8248</c:v>
                </c:pt>
                <c:pt idx="19057" formatCode="General">
                  <c:v>12.8255</c:v>
                </c:pt>
                <c:pt idx="19058" formatCode="General">
                  <c:v>12.8261</c:v>
                </c:pt>
                <c:pt idx="19059" formatCode="General">
                  <c:v>12.8268</c:v>
                </c:pt>
                <c:pt idx="19060" formatCode="General">
                  <c:v>12.827500000000001</c:v>
                </c:pt>
                <c:pt idx="19061" formatCode="General">
                  <c:v>12.828200000000001</c:v>
                </c:pt>
                <c:pt idx="19062" formatCode="General">
                  <c:v>12.828799999999999</c:v>
                </c:pt>
                <c:pt idx="19063" formatCode="General">
                  <c:v>12.829499999999999</c:v>
                </c:pt>
                <c:pt idx="19064" formatCode="General">
                  <c:v>12.8302</c:v>
                </c:pt>
                <c:pt idx="19065" formatCode="General">
                  <c:v>12.8308</c:v>
                </c:pt>
                <c:pt idx="19066" formatCode="General">
                  <c:v>12.8315</c:v>
                </c:pt>
                <c:pt idx="19067" formatCode="General">
                  <c:v>12.8322</c:v>
                </c:pt>
                <c:pt idx="19068" formatCode="General">
                  <c:v>12.8329</c:v>
                </c:pt>
                <c:pt idx="19069" formatCode="General">
                  <c:v>12.833500000000001</c:v>
                </c:pt>
                <c:pt idx="19070" formatCode="General">
                  <c:v>12.834199999999999</c:v>
                </c:pt>
                <c:pt idx="19071" formatCode="General">
                  <c:v>12.834899999999999</c:v>
                </c:pt>
                <c:pt idx="19072" formatCode="General">
                  <c:v>12.835599999999999</c:v>
                </c:pt>
                <c:pt idx="19073" formatCode="General">
                  <c:v>12.8362</c:v>
                </c:pt>
                <c:pt idx="19074" formatCode="General">
                  <c:v>12.8369</c:v>
                </c:pt>
                <c:pt idx="19075" formatCode="General">
                  <c:v>12.8376</c:v>
                </c:pt>
                <c:pt idx="19076" formatCode="General">
                  <c:v>12.838200000000001</c:v>
                </c:pt>
                <c:pt idx="19077" formatCode="General">
                  <c:v>12.838900000000001</c:v>
                </c:pt>
                <c:pt idx="19078" formatCode="General">
                  <c:v>12.839600000000001</c:v>
                </c:pt>
                <c:pt idx="19079" formatCode="General">
                  <c:v>12.840299999999999</c:v>
                </c:pt>
                <c:pt idx="19080" formatCode="General">
                  <c:v>12.8409</c:v>
                </c:pt>
                <c:pt idx="19081" formatCode="General">
                  <c:v>12.8416</c:v>
                </c:pt>
                <c:pt idx="19082" formatCode="General">
                  <c:v>12.8423</c:v>
                </c:pt>
                <c:pt idx="19083" formatCode="General">
                  <c:v>12.843</c:v>
                </c:pt>
                <c:pt idx="19084" formatCode="General">
                  <c:v>12.8436</c:v>
                </c:pt>
                <c:pt idx="19085" formatCode="General">
                  <c:v>12.8443</c:v>
                </c:pt>
                <c:pt idx="19086" formatCode="General">
                  <c:v>12.845000000000001</c:v>
                </c:pt>
                <c:pt idx="19087" formatCode="General">
                  <c:v>12.845599999999999</c:v>
                </c:pt>
                <c:pt idx="19088" formatCode="General">
                  <c:v>12.846299999999999</c:v>
                </c:pt>
                <c:pt idx="19089" formatCode="General">
                  <c:v>12.847</c:v>
                </c:pt>
                <c:pt idx="19090" formatCode="General">
                  <c:v>12.8477</c:v>
                </c:pt>
                <c:pt idx="19091" formatCode="General">
                  <c:v>12.8483</c:v>
                </c:pt>
                <c:pt idx="19092" formatCode="General">
                  <c:v>12.849</c:v>
                </c:pt>
                <c:pt idx="19093" formatCode="General">
                  <c:v>12.8497</c:v>
                </c:pt>
                <c:pt idx="19094" formatCode="General">
                  <c:v>12.8504</c:v>
                </c:pt>
                <c:pt idx="19095" formatCode="General">
                  <c:v>12.851000000000001</c:v>
                </c:pt>
                <c:pt idx="19096" formatCode="General">
                  <c:v>12.851699999999999</c:v>
                </c:pt>
                <c:pt idx="19097" formatCode="General">
                  <c:v>12.852399999999999</c:v>
                </c:pt>
                <c:pt idx="19098" formatCode="General">
                  <c:v>12.8531</c:v>
                </c:pt>
                <c:pt idx="19099" formatCode="General">
                  <c:v>12.8537</c:v>
                </c:pt>
                <c:pt idx="19100" formatCode="General">
                  <c:v>12.8544</c:v>
                </c:pt>
                <c:pt idx="19101" formatCode="General">
                  <c:v>12.8551</c:v>
                </c:pt>
                <c:pt idx="19102" formatCode="General">
                  <c:v>12.855700000000001</c:v>
                </c:pt>
                <c:pt idx="19103" formatCode="General">
                  <c:v>12.856400000000001</c:v>
                </c:pt>
                <c:pt idx="19104" formatCode="General">
                  <c:v>12.857100000000001</c:v>
                </c:pt>
                <c:pt idx="19105" formatCode="General">
                  <c:v>12.857799999999999</c:v>
                </c:pt>
                <c:pt idx="19106" formatCode="General">
                  <c:v>12.8584</c:v>
                </c:pt>
                <c:pt idx="19107" formatCode="General">
                  <c:v>12.8591</c:v>
                </c:pt>
                <c:pt idx="19108" formatCode="General">
                  <c:v>12.8598</c:v>
                </c:pt>
                <c:pt idx="19109" formatCode="General">
                  <c:v>12.8605</c:v>
                </c:pt>
                <c:pt idx="19110" formatCode="General">
                  <c:v>12.8611</c:v>
                </c:pt>
                <c:pt idx="19111" formatCode="General">
                  <c:v>12.861800000000001</c:v>
                </c:pt>
                <c:pt idx="19112" formatCode="General">
                  <c:v>12.862500000000001</c:v>
                </c:pt>
                <c:pt idx="19113" formatCode="General">
                  <c:v>12.863099999999999</c:v>
                </c:pt>
                <c:pt idx="19114" formatCode="General">
                  <c:v>12.863799999999999</c:v>
                </c:pt>
                <c:pt idx="19115" formatCode="General">
                  <c:v>12.8645</c:v>
                </c:pt>
                <c:pt idx="19116" formatCode="General">
                  <c:v>12.8652</c:v>
                </c:pt>
                <c:pt idx="19117" formatCode="General">
                  <c:v>12.8658</c:v>
                </c:pt>
                <c:pt idx="19118" formatCode="General">
                  <c:v>12.8665</c:v>
                </c:pt>
                <c:pt idx="19119" formatCode="General">
                  <c:v>12.8672</c:v>
                </c:pt>
                <c:pt idx="19120" formatCode="General">
                  <c:v>12.867900000000001</c:v>
                </c:pt>
                <c:pt idx="19121" formatCode="General">
                  <c:v>12.868499999999999</c:v>
                </c:pt>
                <c:pt idx="19122" formatCode="General">
                  <c:v>12.869199999999999</c:v>
                </c:pt>
                <c:pt idx="19123" formatCode="General">
                  <c:v>12.869899999999999</c:v>
                </c:pt>
                <c:pt idx="19124" formatCode="General">
                  <c:v>12.8706</c:v>
                </c:pt>
                <c:pt idx="19125" formatCode="General">
                  <c:v>12.8712</c:v>
                </c:pt>
                <c:pt idx="19126" formatCode="General">
                  <c:v>12.8719</c:v>
                </c:pt>
                <c:pt idx="19127" formatCode="General">
                  <c:v>12.8726</c:v>
                </c:pt>
                <c:pt idx="19128" formatCode="General">
                  <c:v>12.873200000000001</c:v>
                </c:pt>
                <c:pt idx="19129" formatCode="General">
                  <c:v>12.873900000000001</c:v>
                </c:pt>
                <c:pt idx="19130" formatCode="General">
                  <c:v>12.874599999999999</c:v>
                </c:pt>
                <c:pt idx="19131" formatCode="General">
                  <c:v>12.875299999999999</c:v>
                </c:pt>
                <c:pt idx="19132" formatCode="General">
                  <c:v>12.8759</c:v>
                </c:pt>
                <c:pt idx="19133" formatCode="General">
                  <c:v>12.8766</c:v>
                </c:pt>
                <c:pt idx="19134" formatCode="General">
                  <c:v>12.8773</c:v>
                </c:pt>
                <c:pt idx="19135" formatCode="General">
                  <c:v>12.878</c:v>
                </c:pt>
                <c:pt idx="19136" formatCode="General">
                  <c:v>12.8786</c:v>
                </c:pt>
                <c:pt idx="19137" formatCode="General">
                  <c:v>12.879300000000001</c:v>
                </c:pt>
                <c:pt idx="19138" formatCode="General">
                  <c:v>12.88</c:v>
                </c:pt>
                <c:pt idx="19139" formatCode="General">
                  <c:v>12.880599999999999</c:v>
                </c:pt>
                <c:pt idx="19140" formatCode="General">
                  <c:v>12.8813</c:v>
                </c:pt>
                <c:pt idx="19141" formatCode="General">
                  <c:v>12.882</c:v>
                </c:pt>
                <c:pt idx="19142" formatCode="General">
                  <c:v>12.8827</c:v>
                </c:pt>
                <c:pt idx="19143" formatCode="General">
                  <c:v>12.8833</c:v>
                </c:pt>
                <c:pt idx="19144" formatCode="General">
                  <c:v>12.884</c:v>
                </c:pt>
                <c:pt idx="19145" formatCode="General">
                  <c:v>12.8847</c:v>
                </c:pt>
                <c:pt idx="19146" formatCode="General">
                  <c:v>12.885400000000001</c:v>
                </c:pt>
                <c:pt idx="19147" formatCode="General">
                  <c:v>12.885999999999999</c:v>
                </c:pt>
                <c:pt idx="19148" formatCode="General">
                  <c:v>12.886699999999999</c:v>
                </c:pt>
                <c:pt idx="19149" formatCode="General">
                  <c:v>12.8874</c:v>
                </c:pt>
                <c:pt idx="19150" formatCode="General">
                  <c:v>12.888</c:v>
                </c:pt>
                <c:pt idx="19151" formatCode="General">
                  <c:v>12.8887</c:v>
                </c:pt>
                <c:pt idx="19152" formatCode="General">
                  <c:v>12.8894</c:v>
                </c:pt>
                <c:pt idx="19153" formatCode="General">
                  <c:v>12.8901</c:v>
                </c:pt>
                <c:pt idx="19154" formatCode="General">
                  <c:v>12.890700000000001</c:v>
                </c:pt>
                <c:pt idx="19155" formatCode="General">
                  <c:v>12.891400000000001</c:v>
                </c:pt>
                <c:pt idx="19156" formatCode="General">
                  <c:v>12.892099999999999</c:v>
                </c:pt>
                <c:pt idx="19157" formatCode="General">
                  <c:v>12.892799999999999</c:v>
                </c:pt>
                <c:pt idx="19158" formatCode="General">
                  <c:v>12.8934</c:v>
                </c:pt>
                <c:pt idx="19159" formatCode="General">
                  <c:v>12.8941</c:v>
                </c:pt>
                <c:pt idx="19160" formatCode="General">
                  <c:v>12.8948</c:v>
                </c:pt>
                <c:pt idx="19161" formatCode="General">
                  <c:v>12.8955</c:v>
                </c:pt>
                <c:pt idx="19162" formatCode="General">
                  <c:v>12.896100000000001</c:v>
                </c:pt>
                <c:pt idx="19163" formatCode="General">
                  <c:v>12.896800000000001</c:v>
                </c:pt>
                <c:pt idx="19164" formatCode="General">
                  <c:v>12.897500000000001</c:v>
                </c:pt>
                <c:pt idx="19165" formatCode="General">
                  <c:v>12.898099999999999</c:v>
                </c:pt>
                <c:pt idx="19166" formatCode="General">
                  <c:v>12.8988</c:v>
                </c:pt>
                <c:pt idx="19167" formatCode="General">
                  <c:v>12.8995</c:v>
                </c:pt>
                <c:pt idx="19168" formatCode="General">
                  <c:v>12.9002</c:v>
                </c:pt>
                <c:pt idx="19169" formatCode="General">
                  <c:v>12.9008</c:v>
                </c:pt>
                <c:pt idx="19170" formatCode="General">
                  <c:v>12.9015</c:v>
                </c:pt>
                <c:pt idx="19171" formatCode="General">
                  <c:v>12.902200000000001</c:v>
                </c:pt>
                <c:pt idx="19172" formatCode="General">
                  <c:v>12.902900000000001</c:v>
                </c:pt>
                <c:pt idx="19173" formatCode="General">
                  <c:v>12.903499999999999</c:v>
                </c:pt>
                <c:pt idx="19174" formatCode="General">
                  <c:v>12.904199999999999</c:v>
                </c:pt>
                <c:pt idx="19175" formatCode="General">
                  <c:v>12.9049</c:v>
                </c:pt>
                <c:pt idx="19176" formatCode="General">
                  <c:v>12.9055</c:v>
                </c:pt>
                <c:pt idx="19177" formatCode="General">
                  <c:v>12.9062</c:v>
                </c:pt>
                <c:pt idx="19178" formatCode="General">
                  <c:v>12.9069</c:v>
                </c:pt>
                <c:pt idx="19179" formatCode="General">
                  <c:v>12.9076</c:v>
                </c:pt>
                <c:pt idx="19180" formatCode="General">
                  <c:v>12.908200000000001</c:v>
                </c:pt>
                <c:pt idx="19181" formatCode="General">
                  <c:v>12.908899999999999</c:v>
                </c:pt>
                <c:pt idx="19182" formatCode="General">
                  <c:v>12.909599999999999</c:v>
                </c:pt>
                <c:pt idx="19183" formatCode="General">
                  <c:v>12.910299999999999</c:v>
                </c:pt>
                <c:pt idx="19184" formatCode="General">
                  <c:v>12.9109</c:v>
                </c:pt>
                <c:pt idx="19185" formatCode="General">
                  <c:v>12.9116</c:v>
                </c:pt>
                <c:pt idx="19186" formatCode="General">
                  <c:v>12.9123</c:v>
                </c:pt>
                <c:pt idx="19187" formatCode="General">
                  <c:v>12.9129</c:v>
                </c:pt>
                <c:pt idx="19188" formatCode="General">
                  <c:v>12.913600000000001</c:v>
                </c:pt>
                <c:pt idx="19189" formatCode="General">
                  <c:v>12.914300000000001</c:v>
                </c:pt>
                <c:pt idx="19190" formatCode="General">
                  <c:v>12.914999999999999</c:v>
                </c:pt>
                <c:pt idx="19191" formatCode="General">
                  <c:v>12.9156</c:v>
                </c:pt>
                <c:pt idx="19192" formatCode="General">
                  <c:v>12.9163</c:v>
                </c:pt>
                <c:pt idx="19193" formatCode="General">
                  <c:v>12.917</c:v>
                </c:pt>
                <c:pt idx="19194" formatCode="General">
                  <c:v>12.9177</c:v>
                </c:pt>
                <c:pt idx="19195" formatCode="General">
                  <c:v>12.9183</c:v>
                </c:pt>
                <c:pt idx="19196" formatCode="General">
                  <c:v>12.919</c:v>
                </c:pt>
                <c:pt idx="19197" formatCode="General">
                  <c:v>12.919700000000001</c:v>
                </c:pt>
                <c:pt idx="19198" formatCode="General">
                  <c:v>12.920400000000001</c:v>
                </c:pt>
                <c:pt idx="19199" formatCode="General">
                  <c:v>12.920999999999999</c:v>
                </c:pt>
                <c:pt idx="19200" formatCode="General">
                  <c:v>12.9217</c:v>
                </c:pt>
                <c:pt idx="19201" formatCode="General">
                  <c:v>12.9224</c:v>
                </c:pt>
                <c:pt idx="19202" formatCode="General">
                  <c:v>12.923</c:v>
                </c:pt>
                <c:pt idx="19203" formatCode="General">
                  <c:v>12.9237</c:v>
                </c:pt>
                <c:pt idx="19204" formatCode="General">
                  <c:v>12.9244</c:v>
                </c:pt>
                <c:pt idx="19205" formatCode="General">
                  <c:v>12.9251</c:v>
                </c:pt>
                <c:pt idx="19206" formatCode="General">
                  <c:v>12.925700000000001</c:v>
                </c:pt>
                <c:pt idx="19207" formatCode="General">
                  <c:v>12.926399999999999</c:v>
                </c:pt>
                <c:pt idx="19208" formatCode="General">
                  <c:v>12.927099999999999</c:v>
                </c:pt>
                <c:pt idx="19209" formatCode="General">
                  <c:v>12.9278</c:v>
                </c:pt>
                <c:pt idx="19210" formatCode="General">
                  <c:v>12.9284</c:v>
                </c:pt>
                <c:pt idx="19211" formatCode="General">
                  <c:v>12.9291</c:v>
                </c:pt>
                <c:pt idx="19212" formatCode="General">
                  <c:v>12.9298</c:v>
                </c:pt>
                <c:pt idx="19213" formatCode="General">
                  <c:v>12.930400000000001</c:v>
                </c:pt>
                <c:pt idx="19214" formatCode="General">
                  <c:v>12.931100000000001</c:v>
                </c:pt>
                <c:pt idx="19215" formatCode="General">
                  <c:v>12.931800000000001</c:v>
                </c:pt>
                <c:pt idx="19216" formatCode="General">
                  <c:v>12.932499999999999</c:v>
                </c:pt>
                <c:pt idx="19217" formatCode="General">
                  <c:v>12.9331</c:v>
                </c:pt>
                <c:pt idx="19218" formatCode="General">
                  <c:v>12.9338</c:v>
                </c:pt>
                <c:pt idx="19219" formatCode="General">
                  <c:v>12.9345</c:v>
                </c:pt>
                <c:pt idx="19220" formatCode="General">
                  <c:v>12.9352</c:v>
                </c:pt>
                <c:pt idx="19221" formatCode="General">
                  <c:v>12.9358</c:v>
                </c:pt>
                <c:pt idx="19222" formatCode="General">
                  <c:v>12.936500000000001</c:v>
                </c:pt>
                <c:pt idx="19223" formatCode="General">
                  <c:v>12.937200000000001</c:v>
                </c:pt>
                <c:pt idx="19224" formatCode="General">
                  <c:v>12.937900000000001</c:v>
                </c:pt>
                <c:pt idx="19225" formatCode="General">
                  <c:v>12.938499999999999</c:v>
                </c:pt>
                <c:pt idx="19226" formatCode="General">
                  <c:v>12.9392</c:v>
                </c:pt>
                <c:pt idx="19227" formatCode="General">
                  <c:v>12.9399</c:v>
                </c:pt>
                <c:pt idx="19228" formatCode="General">
                  <c:v>12.9405</c:v>
                </c:pt>
                <c:pt idx="19229" formatCode="General">
                  <c:v>12.9412</c:v>
                </c:pt>
                <c:pt idx="19230" formatCode="General">
                  <c:v>12.9419</c:v>
                </c:pt>
                <c:pt idx="19231" formatCode="General">
                  <c:v>12.942600000000001</c:v>
                </c:pt>
                <c:pt idx="19232" formatCode="General">
                  <c:v>12.943199999999999</c:v>
                </c:pt>
                <c:pt idx="19233" formatCode="General">
                  <c:v>12.943899999999999</c:v>
                </c:pt>
                <c:pt idx="19234" formatCode="General">
                  <c:v>12.944599999999999</c:v>
                </c:pt>
                <c:pt idx="19235" formatCode="General">
                  <c:v>12.9453</c:v>
                </c:pt>
                <c:pt idx="19236" formatCode="General">
                  <c:v>12.9459</c:v>
                </c:pt>
                <c:pt idx="19237" formatCode="General">
                  <c:v>12.9466</c:v>
                </c:pt>
                <c:pt idx="19238" formatCode="General">
                  <c:v>12.9473</c:v>
                </c:pt>
                <c:pt idx="19239" formatCode="General">
                  <c:v>12.947900000000001</c:v>
                </c:pt>
                <c:pt idx="19240" formatCode="General">
                  <c:v>12.948600000000001</c:v>
                </c:pt>
                <c:pt idx="19241" formatCode="General">
                  <c:v>12.949299999999999</c:v>
                </c:pt>
                <c:pt idx="19242" formatCode="General">
                  <c:v>12.95</c:v>
                </c:pt>
                <c:pt idx="19243" formatCode="General">
                  <c:v>12.9506</c:v>
                </c:pt>
                <c:pt idx="19244" formatCode="General">
                  <c:v>12.9513</c:v>
                </c:pt>
                <c:pt idx="19245" formatCode="General">
                  <c:v>12.952</c:v>
                </c:pt>
                <c:pt idx="19246" formatCode="General">
                  <c:v>12.9527</c:v>
                </c:pt>
                <c:pt idx="19247" formatCode="General">
                  <c:v>12.9533</c:v>
                </c:pt>
                <c:pt idx="19248" formatCode="General">
                  <c:v>12.954000000000001</c:v>
                </c:pt>
                <c:pt idx="19249" formatCode="General">
                  <c:v>12.954700000000001</c:v>
                </c:pt>
                <c:pt idx="19250" formatCode="General">
                  <c:v>12.955299999999999</c:v>
                </c:pt>
                <c:pt idx="19251" formatCode="General">
                  <c:v>12.956</c:v>
                </c:pt>
                <c:pt idx="19252" formatCode="General">
                  <c:v>12.9567</c:v>
                </c:pt>
                <c:pt idx="19253" formatCode="General">
                  <c:v>12.9574</c:v>
                </c:pt>
                <c:pt idx="19254" formatCode="General">
                  <c:v>12.958</c:v>
                </c:pt>
                <c:pt idx="19255" formatCode="General">
                  <c:v>12.9587</c:v>
                </c:pt>
                <c:pt idx="19256" formatCode="General">
                  <c:v>12.9594</c:v>
                </c:pt>
                <c:pt idx="19257" formatCode="General">
                  <c:v>12.960100000000001</c:v>
                </c:pt>
                <c:pt idx="19258" formatCode="General">
                  <c:v>12.960699999999999</c:v>
                </c:pt>
                <c:pt idx="19259" formatCode="General">
                  <c:v>12.961399999999999</c:v>
                </c:pt>
                <c:pt idx="19260" formatCode="General">
                  <c:v>12.9621</c:v>
                </c:pt>
                <c:pt idx="19261" formatCode="General">
                  <c:v>12.9628</c:v>
                </c:pt>
                <c:pt idx="19262" formatCode="General">
                  <c:v>12.9634</c:v>
                </c:pt>
                <c:pt idx="19263" formatCode="General">
                  <c:v>12.9641</c:v>
                </c:pt>
                <c:pt idx="19264" formatCode="General">
                  <c:v>12.9648</c:v>
                </c:pt>
                <c:pt idx="19265" formatCode="General">
                  <c:v>12.965400000000001</c:v>
                </c:pt>
                <c:pt idx="19266" formatCode="General">
                  <c:v>12.966100000000001</c:v>
                </c:pt>
                <c:pt idx="19267" formatCode="General">
                  <c:v>12.966799999999999</c:v>
                </c:pt>
                <c:pt idx="19268" formatCode="General">
                  <c:v>12.967499999999999</c:v>
                </c:pt>
                <c:pt idx="19269" formatCode="General">
                  <c:v>12.9681</c:v>
                </c:pt>
                <c:pt idx="19270" formatCode="General">
                  <c:v>12.9688</c:v>
                </c:pt>
                <c:pt idx="19271" formatCode="General">
                  <c:v>12.9695</c:v>
                </c:pt>
                <c:pt idx="19272" formatCode="General">
                  <c:v>12.9702</c:v>
                </c:pt>
                <c:pt idx="19273" formatCode="General">
                  <c:v>12.970800000000001</c:v>
                </c:pt>
                <c:pt idx="19274" formatCode="General">
                  <c:v>12.971500000000001</c:v>
                </c:pt>
                <c:pt idx="19275" formatCode="General">
                  <c:v>12.972200000000001</c:v>
                </c:pt>
                <c:pt idx="19276" formatCode="General">
                  <c:v>12.972799999999999</c:v>
                </c:pt>
                <c:pt idx="19277" formatCode="General">
                  <c:v>12.9735</c:v>
                </c:pt>
                <c:pt idx="19278" formatCode="General">
                  <c:v>12.9742</c:v>
                </c:pt>
                <c:pt idx="19279" formatCode="General">
                  <c:v>12.9749</c:v>
                </c:pt>
                <c:pt idx="19280" formatCode="General">
                  <c:v>12.9755</c:v>
                </c:pt>
                <c:pt idx="19281" formatCode="General">
                  <c:v>12.9762</c:v>
                </c:pt>
                <c:pt idx="19282" formatCode="General">
                  <c:v>12.976900000000001</c:v>
                </c:pt>
                <c:pt idx="19283" formatCode="General">
                  <c:v>12.977600000000001</c:v>
                </c:pt>
                <c:pt idx="19284" formatCode="General">
                  <c:v>12.978199999999999</c:v>
                </c:pt>
                <c:pt idx="19285" formatCode="General">
                  <c:v>12.978899999999999</c:v>
                </c:pt>
                <c:pt idx="19286" formatCode="General">
                  <c:v>12.9796</c:v>
                </c:pt>
                <c:pt idx="19287" formatCode="General">
                  <c:v>12.9803</c:v>
                </c:pt>
                <c:pt idx="19288" formatCode="General">
                  <c:v>12.9809</c:v>
                </c:pt>
                <c:pt idx="19289" formatCode="General">
                  <c:v>12.9816</c:v>
                </c:pt>
                <c:pt idx="19290" formatCode="General">
                  <c:v>12.9823</c:v>
                </c:pt>
                <c:pt idx="19291" formatCode="General">
                  <c:v>12.982900000000001</c:v>
                </c:pt>
                <c:pt idx="19292" formatCode="General">
                  <c:v>12.983599999999999</c:v>
                </c:pt>
                <c:pt idx="19293" formatCode="General">
                  <c:v>12.984299999999999</c:v>
                </c:pt>
                <c:pt idx="19294" formatCode="General">
                  <c:v>12.984999999999999</c:v>
                </c:pt>
                <c:pt idx="19295" formatCode="General">
                  <c:v>12.9856</c:v>
                </c:pt>
                <c:pt idx="19296" formatCode="General">
                  <c:v>12.9863</c:v>
                </c:pt>
                <c:pt idx="19297" formatCode="General">
                  <c:v>12.987</c:v>
                </c:pt>
                <c:pt idx="19298" formatCode="General">
                  <c:v>12.9877</c:v>
                </c:pt>
                <c:pt idx="19299" formatCode="General">
                  <c:v>12.988300000000001</c:v>
                </c:pt>
                <c:pt idx="19300" formatCode="General">
                  <c:v>12.989000000000001</c:v>
                </c:pt>
                <c:pt idx="19301" formatCode="General">
                  <c:v>12.989699999999999</c:v>
                </c:pt>
                <c:pt idx="19302" formatCode="General">
                  <c:v>12.9903</c:v>
                </c:pt>
                <c:pt idx="19303" formatCode="General">
                  <c:v>12.991</c:v>
                </c:pt>
                <c:pt idx="19304" formatCode="General">
                  <c:v>12.9917</c:v>
                </c:pt>
                <c:pt idx="19305" formatCode="General">
                  <c:v>12.9924</c:v>
                </c:pt>
                <c:pt idx="19306" formatCode="General">
                  <c:v>12.993</c:v>
                </c:pt>
                <c:pt idx="19307" formatCode="General">
                  <c:v>12.9937</c:v>
                </c:pt>
                <c:pt idx="19308" formatCode="General">
                  <c:v>12.994400000000001</c:v>
                </c:pt>
                <c:pt idx="19309" formatCode="General">
                  <c:v>12.995100000000001</c:v>
                </c:pt>
                <c:pt idx="19310" formatCode="General">
                  <c:v>12.995699999999999</c:v>
                </c:pt>
                <c:pt idx="19311" formatCode="General">
                  <c:v>12.9964</c:v>
                </c:pt>
                <c:pt idx="19312" formatCode="General">
                  <c:v>12.9971</c:v>
                </c:pt>
                <c:pt idx="19313" formatCode="General">
                  <c:v>12.9977</c:v>
                </c:pt>
                <c:pt idx="19314" formatCode="General">
                  <c:v>12.9984</c:v>
                </c:pt>
                <c:pt idx="19315" formatCode="General">
                  <c:v>12.9991</c:v>
                </c:pt>
                <c:pt idx="19316" formatCode="General">
                  <c:v>12.9998</c:v>
                </c:pt>
                <c:pt idx="19317" formatCode="General">
                  <c:v>13.000400000000001</c:v>
                </c:pt>
                <c:pt idx="19318" formatCode="General">
                  <c:v>13.001099999999999</c:v>
                </c:pt>
                <c:pt idx="19319" formatCode="General">
                  <c:v>13.001799999999999</c:v>
                </c:pt>
                <c:pt idx="19320" formatCode="General">
                  <c:v>13.0025</c:v>
                </c:pt>
                <c:pt idx="19321" formatCode="General">
                  <c:v>13.0031</c:v>
                </c:pt>
                <c:pt idx="19322" formatCode="General">
                  <c:v>13.0038</c:v>
                </c:pt>
                <c:pt idx="19323" formatCode="General">
                  <c:v>13.0045</c:v>
                </c:pt>
                <c:pt idx="19324" formatCode="General">
                  <c:v>13.0052</c:v>
                </c:pt>
                <c:pt idx="19325" formatCode="General">
                  <c:v>13.005800000000001</c:v>
                </c:pt>
                <c:pt idx="19326" formatCode="General">
                  <c:v>13.006500000000001</c:v>
                </c:pt>
                <c:pt idx="19327" formatCode="General">
                  <c:v>13.007199999999999</c:v>
                </c:pt>
                <c:pt idx="19328" formatCode="General">
                  <c:v>13.0078</c:v>
                </c:pt>
                <c:pt idx="19329" formatCode="General">
                  <c:v>13.0085</c:v>
                </c:pt>
                <c:pt idx="19330" formatCode="General">
                  <c:v>13.0092</c:v>
                </c:pt>
                <c:pt idx="19331" formatCode="General">
                  <c:v>13.0099</c:v>
                </c:pt>
                <c:pt idx="19332" formatCode="General">
                  <c:v>13.0105</c:v>
                </c:pt>
                <c:pt idx="19333" formatCode="General">
                  <c:v>13.011200000000001</c:v>
                </c:pt>
                <c:pt idx="19334" formatCode="General">
                  <c:v>13.011900000000001</c:v>
                </c:pt>
                <c:pt idx="19335" formatCode="General">
                  <c:v>13.012600000000001</c:v>
                </c:pt>
                <c:pt idx="19336" formatCode="General">
                  <c:v>13.013199999999999</c:v>
                </c:pt>
                <c:pt idx="19337" formatCode="General">
                  <c:v>13.0139</c:v>
                </c:pt>
                <c:pt idx="19338" formatCode="General">
                  <c:v>13.0146</c:v>
                </c:pt>
                <c:pt idx="19339" formatCode="General">
                  <c:v>13.0152</c:v>
                </c:pt>
                <c:pt idx="19340" formatCode="General">
                  <c:v>13.0159</c:v>
                </c:pt>
                <c:pt idx="19341" formatCode="General">
                  <c:v>13.0166</c:v>
                </c:pt>
                <c:pt idx="19342" formatCode="General">
                  <c:v>13.017300000000001</c:v>
                </c:pt>
                <c:pt idx="19343" formatCode="General">
                  <c:v>13.017899999999999</c:v>
                </c:pt>
                <c:pt idx="19344" formatCode="General">
                  <c:v>13.018599999999999</c:v>
                </c:pt>
                <c:pt idx="19345" formatCode="General">
                  <c:v>13.019299999999999</c:v>
                </c:pt>
                <c:pt idx="19346" formatCode="General">
                  <c:v>13.02</c:v>
                </c:pt>
                <c:pt idx="19347" formatCode="General">
                  <c:v>13.0206</c:v>
                </c:pt>
                <c:pt idx="19348" formatCode="General">
                  <c:v>13.0213</c:v>
                </c:pt>
                <c:pt idx="19349" formatCode="General">
                  <c:v>13.022</c:v>
                </c:pt>
                <c:pt idx="19350" formatCode="General">
                  <c:v>13.022600000000001</c:v>
                </c:pt>
                <c:pt idx="19351" formatCode="General">
                  <c:v>13.023300000000001</c:v>
                </c:pt>
                <c:pt idx="19352" formatCode="General">
                  <c:v>13.023999999999999</c:v>
                </c:pt>
                <c:pt idx="19353" formatCode="General">
                  <c:v>13.024699999999999</c:v>
                </c:pt>
                <c:pt idx="19354" formatCode="General">
                  <c:v>13.0253</c:v>
                </c:pt>
                <c:pt idx="19355" formatCode="General">
                  <c:v>13.026</c:v>
                </c:pt>
                <c:pt idx="19356" formatCode="General">
                  <c:v>13.0267</c:v>
                </c:pt>
                <c:pt idx="19357" formatCode="General">
                  <c:v>13.0274</c:v>
                </c:pt>
                <c:pt idx="19358" formatCode="General">
                  <c:v>13.028</c:v>
                </c:pt>
                <c:pt idx="19359" formatCode="General">
                  <c:v>13.028700000000001</c:v>
                </c:pt>
                <c:pt idx="19360" formatCode="General">
                  <c:v>13.029400000000001</c:v>
                </c:pt>
                <c:pt idx="19361" formatCode="General">
                  <c:v>13.030099999999999</c:v>
                </c:pt>
                <c:pt idx="19362" formatCode="General">
                  <c:v>13.0307</c:v>
                </c:pt>
                <c:pt idx="19363" formatCode="General">
                  <c:v>13.0314</c:v>
                </c:pt>
                <c:pt idx="19364" formatCode="General">
                  <c:v>13.0321</c:v>
                </c:pt>
                <c:pt idx="19365" formatCode="General">
                  <c:v>13.0327</c:v>
                </c:pt>
                <c:pt idx="19366" formatCode="General">
                  <c:v>13.0334</c:v>
                </c:pt>
                <c:pt idx="19367" formatCode="General">
                  <c:v>13.0341</c:v>
                </c:pt>
                <c:pt idx="19368" formatCode="General">
                  <c:v>13.034800000000001</c:v>
                </c:pt>
                <c:pt idx="19369" formatCode="General">
                  <c:v>13.035399999999999</c:v>
                </c:pt>
                <c:pt idx="19370" formatCode="General">
                  <c:v>13.036099999999999</c:v>
                </c:pt>
                <c:pt idx="19371" formatCode="General">
                  <c:v>13.036799999999999</c:v>
                </c:pt>
                <c:pt idx="19372" formatCode="General">
                  <c:v>13.0375</c:v>
                </c:pt>
                <c:pt idx="19373" formatCode="General">
                  <c:v>13.0381</c:v>
                </c:pt>
                <c:pt idx="19374" formatCode="General">
                  <c:v>13.0388</c:v>
                </c:pt>
                <c:pt idx="19375" formatCode="General">
                  <c:v>13.0395</c:v>
                </c:pt>
                <c:pt idx="19376" formatCode="General">
                  <c:v>13.040100000000001</c:v>
                </c:pt>
                <c:pt idx="19377" formatCode="General">
                  <c:v>13.040800000000001</c:v>
                </c:pt>
                <c:pt idx="19378" formatCode="General">
                  <c:v>13.041499999999999</c:v>
                </c:pt>
                <c:pt idx="19379" formatCode="General">
                  <c:v>13.042199999999999</c:v>
                </c:pt>
                <c:pt idx="19380" formatCode="General">
                  <c:v>13.0428</c:v>
                </c:pt>
                <c:pt idx="19381" formatCode="General">
                  <c:v>13.0435</c:v>
                </c:pt>
                <c:pt idx="19382" formatCode="General">
                  <c:v>13.0442</c:v>
                </c:pt>
                <c:pt idx="19383" formatCode="General">
                  <c:v>13.0449</c:v>
                </c:pt>
                <c:pt idx="19384" formatCode="General">
                  <c:v>13.045500000000001</c:v>
                </c:pt>
                <c:pt idx="19385" formatCode="General">
                  <c:v>13.046200000000001</c:v>
                </c:pt>
                <c:pt idx="19386" formatCode="General">
                  <c:v>13.046900000000001</c:v>
                </c:pt>
                <c:pt idx="19387" formatCode="General">
                  <c:v>13.047599999999999</c:v>
                </c:pt>
                <c:pt idx="19388" formatCode="General">
                  <c:v>13.0482</c:v>
                </c:pt>
                <c:pt idx="19389" formatCode="General">
                  <c:v>13.0489</c:v>
                </c:pt>
                <c:pt idx="19390" formatCode="General">
                  <c:v>13.0496</c:v>
                </c:pt>
                <c:pt idx="19391" formatCode="General">
                  <c:v>13.0502</c:v>
                </c:pt>
                <c:pt idx="19392" formatCode="General">
                  <c:v>13.0509</c:v>
                </c:pt>
                <c:pt idx="19393" formatCode="General">
                  <c:v>13.051600000000001</c:v>
                </c:pt>
                <c:pt idx="19394" formatCode="General">
                  <c:v>13.052300000000001</c:v>
                </c:pt>
                <c:pt idx="19395" formatCode="General">
                  <c:v>13.052899999999999</c:v>
                </c:pt>
                <c:pt idx="19396" formatCode="General">
                  <c:v>13.053599999999999</c:v>
                </c:pt>
                <c:pt idx="19397" formatCode="General">
                  <c:v>13.0543</c:v>
                </c:pt>
                <c:pt idx="19398" formatCode="General">
                  <c:v>13.055</c:v>
                </c:pt>
                <c:pt idx="19399" formatCode="General">
                  <c:v>13.0556</c:v>
                </c:pt>
                <c:pt idx="19400" formatCode="General">
                  <c:v>13.0563</c:v>
                </c:pt>
                <c:pt idx="19401" formatCode="General">
                  <c:v>13.057</c:v>
                </c:pt>
                <c:pt idx="19402" formatCode="General">
                  <c:v>13.057600000000001</c:v>
                </c:pt>
                <c:pt idx="19403" formatCode="General">
                  <c:v>13.058299999999999</c:v>
                </c:pt>
                <c:pt idx="19404" formatCode="General">
                  <c:v>13.058999999999999</c:v>
                </c:pt>
                <c:pt idx="19405" formatCode="General">
                  <c:v>13.059699999999999</c:v>
                </c:pt>
                <c:pt idx="19406" formatCode="General">
                  <c:v>13.0603</c:v>
                </c:pt>
                <c:pt idx="19407" formatCode="General">
                  <c:v>13.061</c:v>
                </c:pt>
                <c:pt idx="19408" formatCode="General">
                  <c:v>13.0617</c:v>
                </c:pt>
                <c:pt idx="19409" formatCode="General">
                  <c:v>13.0624</c:v>
                </c:pt>
                <c:pt idx="19410" formatCode="General">
                  <c:v>13.063000000000001</c:v>
                </c:pt>
                <c:pt idx="19411" formatCode="General">
                  <c:v>13.063700000000001</c:v>
                </c:pt>
                <c:pt idx="19412" formatCode="General">
                  <c:v>13.064399999999999</c:v>
                </c:pt>
                <c:pt idx="19413" formatCode="General">
                  <c:v>13.065</c:v>
                </c:pt>
                <c:pt idx="19414" formatCode="General">
                  <c:v>13.0657</c:v>
                </c:pt>
                <c:pt idx="19415" formatCode="General">
                  <c:v>13.0664</c:v>
                </c:pt>
                <c:pt idx="19416" formatCode="General">
                  <c:v>13.0671</c:v>
                </c:pt>
                <c:pt idx="19417" formatCode="General">
                  <c:v>13.0677</c:v>
                </c:pt>
                <c:pt idx="19418" formatCode="General">
                  <c:v>13.0684</c:v>
                </c:pt>
                <c:pt idx="19419" formatCode="General">
                  <c:v>13.069100000000001</c:v>
                </c:pt>
                <c:pt idx="19420" formatCode="General">
                  <c:v>13.069800000000001</c:v>
                </c:pt>
                <c:pt idx="19421" formatCode="General">
                  <c:v>13.070399999999999</c:v>
                </c:pt>
                <c:pt idx="19422" formatCode="General">
                  <c:v>13.071099999999999</c:v>
                </c:pt>
                <c:pt idx="19423" formatCode="General">
                  <c:v>13.0718</c:v>
                </c:pt>
                <c:pt idx="19424" formatCode="General">
                  <c:v>13.0725</c:v>
                </c:pt>
                <c:pt idx="19425" formatCode="General">
                  <c:v>13.0731</c:v>
                </c:pt>
                <c:pt idx="19426" formatCode="General">
                  <c:v>13.0738</c:v>
                </c:pt>
                <c:pt idx="19427" formatCode="General">
                  <c:v>13.0745</c:v>
                </c:pt>
                <c:pt idx="19428" formatCode="General">
                  <c:v>13.075100000000001</c:v>
                </c:pt>
                <c:pt idx="19429" formatCode="General">
                  <c:v>13.075799999999999</c:v>
                </c:pt>
                <c:pt idx="19430" formatCode="General">
                  <c:v>13.076499999999999</c:v>
                </c:pt>
                <c:pt idx="19431" formatCode="General">
                  <c:v>13.077199999999999</c:v>
                </c:pt>
                <c:pt idx="19432" formatCode="General">
                  <c:v>13.0778</c:v>
                </c:pt>
                <c:pt idx="19433" formatCode="General">
                  <c:v>13.0785</c:v>
                </c:pt>
                <c:pt idx="19434" formatCode="General">
                  <c:v>13.0792</c:v>
                </c:pt>
                <c:pt idx="19435" formatCode="General">
                  <c:v>13.0799</c:v>
                </c:pt>
                <c:pt idx="19436" formatCode="General">
                  <c:v>13.080500000000001</c:v>
                </c:pt>
                <c:pt idx="19437" formatCode="General">
                  <c:v>13.081200000000001</c:v>
                </c:pt>
                <c:pt idx="19438" formatCode="General">
                  <c:v>13.081899999999999</c:v>
                </c:pt>
                <c:pt idx="19439" formatCode="General">
                  <c:v>13.0825</c:v>
                </c:pt>
                <c:pt idx="19440" formatCode="General">
                  <c:v>13.0832</c:v>
                </c:pt>
                <c:pt idx="19441" formatCode="General">
                  <c:v>13.0839</c:v>
                </c:pt>
                <c:pt idx="19442" formatCode="General">
                  <c:v>13.0846</c:v>
                </c:pt>
                <c:pt idx="19443" formatCode="General">
                  <c:v>13.0852</c:v>
                </c:pt>
                <c:pt idx="19444" formatCode="General">
                  <c:v>13.085900000000001</c:v>
                </c:pt>
                <c:pt idx="19445" formatCode="General">
                  <c:v>13.086600000000001</c:v>
                </c:pt>
                <c:pt idx="19446" formatCode="General">
                  <c:v>13.087300000000001</c:v>
                </c:pt>
                <c:pt idx="19447" formatCode="General">
                  <c:v>13.087899999999999</c:v>
                </c:pt>
                <c:pt idx="19448" formatCode="General">
                  <c:v>13.0886</c:v>
                </c:pt>
                <c:pt idx="19449" formatCode="General">
                  <c:v>13.0893</c:v>
                </c:pt>
                <c:pt idx="19450" formatCode="General">
                  <c:v>13.09</c:v>
                </c:pt>
                <c:pt idx="19451" formatCode="General">
                  <c:v>13.0906</c:v>
                </c:pt>
                <c:pt idx="19452" formatCode="General">
                  <c:v>13.0913</c:v>
                </c:pt>
                <c:pt idx="19453" formatCode="General">
                  <c:v>13.092000000000001</c:v>
                </c:pt>
                <c:pt idx="19454" formatCode="General">
                  <c:v>13.092599999999999</c:v>
                </c:pt>
                <c:pt idx="19455" formatCode="General">
                  <c:v>13.093299999999999</c:v>
                </c:pt>
                <c:pt idx="19456" formatCode="General">
                  <c:v>13.093999999999999</c:v>
                </c:pt>
                <c:pt idx="19457" formatCode="General">
                  <c:v>13.0947</c:v>
                </c:pt>
                <c:pt idx="19458" formatCode="General">
                  <c:v>13.0953</c:v>
                </c:pt>
                <c:pt idx="19459" formatCode="General">
                  <c:v>13.096</c:v>
                </c:pt>
                <c:pt idx="19460" formatCode="General">
                  <c:v>13.0967</c:v>
                </c:pt>
                <c:pt idx="19461" formatCode="General">
                  <c:v>13.0974</c:v>
                </c:pt>
                <c:pt idx="19462" formatCode="General">
                  <c:v>13.098000000000001</c:v>
                </c:pt>
                <c:pt idx="19463" formatCode="General">
                  <c:v>13.098699999999999</c:v>
                </c:pt>
                <c:pt idx="19464" formatCode="General">
                  <c:v>13.099399999999999</c:v>
                </c:pt>
                <c:pt idx="19465" formatCode="General">
                  <c:v>13.1</c:v>
                </c:pt>
                <c:pt idx="19466" formatCode="General">
                  <c:v>13.1007</c:v>
                </c:pt>
                <c:pt idx="19467" formatCode="General">
                  <c:v>13.1014</c:v>
                </c:pt>
                <c:pt idx="19468" formatCode="General">
                  <c:v>13.1021</c:v>
                </c:pt>
                <c:pt idx="19469" formatCode="General">
                  <c:v>13.1027</c:v>
                </c:pt>
                <c:pt idx="19470" formatCode="General">
                  <c:v>13.103400000000001</c:v>
                </c:pt>
                <c:pt idx="19471" formatCode="General">
                  <c:v>13.104100000000001</c:v>
                </c:pt>
                <c:pt idx="19472" formatCode="General">
                  <c:v>13.104799999999999</c:v>
                </c:pt>
                <c:pt idx="19473" formatCode="General">
                  <c:v>13.105399999999999</c:v>
                </c:pt>
                <c:pt idx="19474" formatCode="General">
                  <c:v>13.1061</c:v>
                </c:pt>
                <c:pt idx="19475" formatCode="General">
                  <c:v>13.1068</c:v>
                </c:pt>
                <c:pt idx="19476" formatCode="General">
                  <c:v>13.1074</c:v>
                </c:pt>
                <c:pt idx="19477" formatCode="General">
                  <c:v>13.1081</c:v>
                </c:pt>
                <c:pt idx="19478" formatCode="General">
                  <c:v>13.1088</c:v>
                </c:pt>
                <c:pt idx="19479" formatCode="General">
                  <c:v>13.109500000000001</c:v>
                </c:pt>
                <c:pt idx="19480" formatCode="General">
                  <c:v>13.110099999999999</c:v>
                </c:pt>
                <c:pt idx="19481" formatCode="General">
                  <c:v>13.110799999999999</c:v>
                </c:pt>
                <c:pt idx="19482" formatCode="General">
                  <c:v>13.111499999999999</c:v>
                </c:pt>
                <c:pt idx="19483" formatCode="General">
                  <c:v>13.1122</c:v>
                </c:pt>
                <c:pt idx="19484" formatCode="General">
                  <c:v>13.1128</c:v>
                </c:pt>
                <c:pt idx="19485" formatCode="General">
                  <c:v>13.1135</c:v>
                </c:pt>
                <c:pt idx="19486" formatCode="General">
                  <c:v>13.1142</c:v>
                </c:pt>
                <c:pt idx="19487" formatCode="General">
                  <c:v>13.1149</c:v>
                </c:pt>
                <c:pt idx="19488" formatCode="General">
                  <c:v>13.115500000000001</c:v>
                </c:pt>
                <c:pt idx="19489" formatCode="General">
                  <c:v>13.116199999999999</c:v>
                </c:pt>
                <c:pt idx="19490" formatCode="General">
                  <c:v>13.116899999999999</c:v>
                </c:pt>
                <c:pt idx="19491" formatCode="General">
                  <c:v>13.1175</c:v>
                </c:pt>
                <c:pt idx="19492" formatCode="General">
                  <c:v>13.1182</c:v>
                </c:pt>
                <c:pt idx="19493" formatCode="General">
                  <c:v>13.1189</c:v>
                </c:pt>
                <c:pt idx="19494" formatCode="General">
                  <c:v>13.1196</c:v>
                </c:pt>
                <c:pt idx="19495" formatCode="General">
                  <c:v>13.120200000000001</c:v>
                </c:pt>
                <c:pt idx="19496" formatCode="General">
                  <c:v>13.120900000000001</c:v>
                </c:pt>
                <c:pt idx="19497" formatCode="General">
                  <c:v>13.121600000000001</c:v>
                </c:pt>
                <c:pt idx="19498" formatCode="General">
                  <c:v>13.122299999999999</c:v>
                </c:pt>
                <c:pt idx="19499" formatCode="General">
                  <c:v>13.1229</c:v>
                </c:pt>
                <c:pt idx="19500" formatCode="General">
                  <c:v>13.1236</c:v>
                </c:pt>
                <c:pt idx="19501" formatCode="General">
                  <c:v>13.1243</c:v>
                </c:pt>
                <c:pt idx="19502" formatCode="General">
                  <c:v>13.1249</c:v>
                </c:pt>
                <c:pt idx="19503" formatCode="General">
                  <c:v>13.1256</c:v>
                </c:pt>
                <c:pt idx="19504" formatCode="General">
                  <c:v>13.126300000000001</c:v>
                </c:pt>
                <c:pt idx="19505" formatCode="General">
                  <c:v>13.127000000000001</c:v>
                </c:pt>
                <c:pt idx="19506" formatCode="General">
                  <c:v>13.127599999999999</c:v>
                </c:pt>
                <c:pt idx="19507" formatCode="General">
                  <c:v>13.128299999999999</c:v>
                </c:pt>
                <c:pt idx="19508" formatCode="General">
                  <c:v>13.129</c:v>
                </c:pt>
                <c:pt idx="19509" formatCode="General">
                  <c:v>13.1297</c:v>
                </c:pt>
                <c:pt idx="19510" formatCode="General">
                  <c:v>13.1303</c:v>
                </c:pt>
                <c:pt idx="19511" formatCode="General">
                  <c:v>13.131</c:v>
                </c:pt>
                <c:pt idx="19512" formatCode="General">
                  <c:v>13.1317</c:v>
                </c:pt>
                <c:pt idx="19513" formatCode="General">
                  <c:v>13.132300000000001</c:v>
                </c:pt>
                <c:pt idx="19514" formatCode="General">
                  <c:v>13.132999999999999</c:v>
                </c:pt>
                <c:pt idx="19515" formatCode="General">
                  <c:v>13.133699999999999</c:v>
                </c:pt>
                <c:pt idx="19516" formatCode="General">
                  <c:v>13.134399999999999</c:v>
                </c:pt>
                <c:pt idx="19517" formatCode="General">
                  <c:v>13.135</c:v>
                </c:pt>
                <c:pt idx="19518" formatCode="General">
                  <c:v>13.1357</c:v>
                </c:pt>
                <c:pt idx="19519" formatCode="General">
                  <c:v>13.1364</c:v>
                </c:pt>
                <c:pt idx="19520" formatCode="General">
                  <c:v>13.1371</c:v>
                </c:pt>
                <c:pt idx="19521" formatCode="General">
                  <c:v>13.137700000000001</c:v>
                </c:pt>
                <c:pt idx="19522" formatCode="General">
                  <c:v>13.138400000000001</c:v>
                </c:pt>
                <c:pt idx="19523" formatCode="General">
                  <c:v>13.139099999999999</c:v>
                </c:pt>
                <c:pt idx="19524" formatCode="General">
                  <c:v>13.139799999999999</c:v>
                </c:pt>
                <c:pt idx="19525" formatCode="General">
                  <c:v>13.1404</c:v>
                </c:pt>
                <c:pt idx="19526" formatCode="General">
                  <c:v>13.1411</c:v>
                </c:pt>
                <c:pt idx="19527" formatCode="General">
                  <c:v>13.1418</c:v>
                </c:pt>
                <c:pt idx="19528" formatCode="General">
                  <c:v>13.1424</c:v>
                </c:pt>
                <c:pt idx="19529" formatCode="General">
                  <c:v>13.1431</c:v>
                </c:pt>
                <c:pt idx="19530" formatCode="General">
                  <c:v>13.143800000000001</c:v>
                </c:pt>
                <c:pt idx="19531" formatCode="General">
                  <c:v>13.144500000000001</c:v>
                </c:pt>
                <c:pt idx="19532" formatCode="General">
                  <c:v>13.145099999999999</c:v>
                </c:pt>
                <c:pt idx="19533" formatCode="General">
                  <c:v>13.145799999999999</c:v>
                </c:pt>
                <c:pt idx="19534" formatCode="General">
                  <c:v>13.1465</c:v>
                </c:pt>
                <c:pt idx="19535" formatCode="General">
                  <c:v>13.1472</c:v>
                </c:pt>
                <c:pt idx="19536" formatCode="General">
                  <c:v>13.1478</c:v>
                </c:pt>
                <c:pt idx="19537" formatCode="General">
                  <c:v>13.1485</c:v>
                </c:pt>
                <c:pt idx="19538" formatCode="General">
                  <c:v>13.1492</c:v>
                </c:pt>
                <c:pt idx="19539" formatCode="General">
                  <c:v>13.149800000000001</c:v>
                </c:pt>
                <c:pt idx="19540" formatCode="General">
                  <c:v>13.150499999999999</c:v>
                </c:pt>
                <c:pt idx="19541" formatCode="General">
                  <c:v>13.151199999999999</c:v>
                </c:pt>
                <c:pt idx="19542" formatCode="General">
                  <c:v>13.151899999999999</c:v>
                </c:pt>
                <c:pt idx="19543" formatCode="General">
                  <c:v>13.1525</c:v>
                </c:pt>
                <c:pt idx="19544" formatCode="General">
                  <c:v>13.1532</c:v>
                </c:pt>
                <c:pt idx="19545" formatCode="General">
                  <c:v>13.1539</c:v>
                </c:pt>
                <c:pt idx="19546" formatCode="General">
                  <c:v>13.1546</c:v>
                </c:pt>
                <c:pt idx="19547" formatCode="General">
                  <c:v>13.155200000000001</c:v>
                </c:pt>
                <c:pt idx="19548" formatCode="General">
                  <c:v>13.155900000000001</c:v>
                </c:pt>
                <c:pt idx="19549" formatCode="General">
                  <c:v>13.156599999999999</c:v>
                </c:pt>
                <c:pt idx="19550" formatCode="General">
                  <c:v>13.157299999999999</c:v>
                </c:pt>
                <c:pt idx="19551" formatCode="General">
                  <c:v>13.1579</c:v>
                </c:pt>
                <c:pt idx="19552" formatCode="General">
                  <c:v>13.1586</c:v>
                </c:pt>
                <c:pt idx="19553" formatCode="General">
                  <c:v>13.1593</c:v>
                </c:pt>
                <c:pt idx="19554" formatCode="General">
                  <c:v>13.1599</c:v>
                </c:pt>
                <c:pt idx="19555" formatCode="General">
                  <c:v>13.160600000000001</c:v>
                </c:pt>
                <c:pt idx="19556" formatCode="General">
                  <c:v>13.161300000000001</c:v>
                </c:pt>
                <c:pt idx="19557" formatCode="General">
                  <c:v>13.162000000000001</c:v>
                </c:pt>
                <c:pt idx="19558" formatCode="General">
                  <c:v>13.162599999999999</c:v>
                </c:pt>
                <c:pt idx="19559" formatCode="General">
                  <c:v>13.1633</c:v>
                </c:pt>
                <c:pt idx="19560" formatCode="General">
                  <c:v>13.164</c:v>
                </c:pt>
                <c:pt idx="19561" formatCode="General">
                  <c:v>13.1647</c:v>
                </c:pt>
                <c:pt idx="19562" formatCode="General">
                  <c:v>13.1653</c:v>
                </c:pt>
                <c:pt idx="19563" formatCode="General">
                  <c:v>13.166</c:v>
                </c:pt>
                <c:pt idx="19564" formatCode="General">
                  <c:v>13.166700000000001</c:v>
                </c:pt>
                <c:pt idx="19565" formatCode="General">
                  <c:v>13.167299999999999</c:v>
                </c:pt>
                <c:pt idx="19566" formatCode="General">
                  <c:v>13.167999999999999</c:v>
                </c:pt>
                <c:pt idx="19567" formatCode="General">
                  <c:v>13.168699999999999</c:v>
                </c:pt>
                <c:pt idx="19568" formatCode="General">
                  <c:v>13.1694</c:v>
                </c:pt>
                <c:pt idx="19569" formatCode="General">
                  <c:v>13.17</c:v>
                </c:pt>
                <c:pt idx="19570" formatCode="General">
                  <c:v>13.1707</c:v>
                </c:pt>
                <c:pt idx="19571" formatCode="General">
                  <c:v>13.1714</c:v>
                </c:pt>
                <c:pt idx="19572" formatCode="General">
                  <c:v>13.1721</c:v>
                </c:pt>
                <c:pt idx="19573" formatCode="General">
                  <c:v>13.172700000000001</c:v>
                </c:pt>
                <c:pt idx="19574" formatCode="General">
                  <c:v>13.173400000000001</c:v>
                </c:pt>
                <c:pt idx="19575" formatCode="General">
                  <c:v>13.174099999999999</c:v>
                </c:pt>
                <c:pt idx="19576" formatCode="General">
                  <c:v>13.1747</c:v>
                </c:pt>
                <c:pt idx="19577" formatCode="General">
                  <c:v>13.1754</c:v>
                </c:pt>
                <c:pt idx="19578" formatCode="General">
                  <c:v>13.1761</c:v>
                </c:pt>
                <c:pt idx="19579" formatCode="General">
                  <c:v>13.1768</c:v>
                </c:pt>
                <c:pt idx="19580" formatCode="General">
                  <c:v>13.1774</c:v>
                </c:pt>
                <c:pt idx="19581" formatCode="General">
                  <c:v>13.178100000000001</c:v>
                </c:pt>
                <c:pt idx="19582" formatCode="General">
                  <c:v>13.178800000000001</c:v>
                </c:pt>
                <c:pt idx="19583" formatCode="General">
                  <c:v>13.179500000000001</c:v>
                </c:pt>
                <c:pt idx="19584" formatCode="General">
                  <c:v>13.180099999999999</c:v>
                </c:pt>
                <c:pt idx="19585" formatCode="General">
                  <c:v>13.1808</c:v>
                </c:pt>
                <c:pt idx="19586" formatCode="General">
                  <c:v>13.1815</c:v>
                </c:pt>
                <c:pt idx="19587" formatCode="General">
                  <c:v>13.1822</c:v>
                </c:pt>
                <c:pt idx="19588" formatCode="General">
                  <c:v>13.1828</c:v>
                </c:pt>
                <c:pt idx="19589" formatCode="General">
                  <c:v>13.1835</c:v>
                </c:pt>
                <c:pt idx="19590" formatCode="General">
                  <c:v>13.184200000000001</c:v>
                </c:pt>
                <c:pt idx="19591" formatCode="General">
                  <c:v>13.184799999999999</c:v>
                </c:pt>
                <c:pt idx="19592" formatCode="General">
                  <c:v>13.185499999999999</c:v>
                </c:pt>
                <c:pt idx="19593" formatCode="General">
                  <c:v>13.186199999999999</c:v>
                </c:pt>
                <c:pt idx="19594" formatCode="General">
                  <c:v>13.1869</c:v>
                </c:pt>
                <c:pt idx="19595" formatCode="General">
                  <c:v>13.1875</c:v>
                </c:pt>
                <c:pt idx="19596" formatCode="General">
                  <c:v>13.1882</c:v>
                </c:pt>
                <c:pt idx="19597" formatCode="General">
                  <c:v>13.1889</c:v>
                </c:pt>
                <c:pt idx="19598" formatCode="General">
                  <c:v>13.1896</c:v>
                </c:pt>
                <c:pt idx="19599" formatCode="General">
                  <c:v>13.190200000000001</c:v>
                </c:pt>
                <c:pt idx="19600" formatCode="General">
                  <c:v>13.190899999999999</c:v>
                </c:pt>
                <c:pt idx="19601" formatCode="General">
                  <c:v>13.191599999999999</c:v>
                </c:pt>
                <c:pt idx="19602" formatCode="General">
                  <c:v>13.1922</c:v>
                </c:pt>
                <c:pt idx="19603" formatCode="General">
                  <c:v>13.1929</c:v>
                </c:pt>
                <c:pt idx="19604" formatCode="General">
                  <c:v>13.1936</c:v>
                </c:pt>
                <c:pt idx="19605" formatCode="General">
                  <c:v>13.1943</c:v>
                </c:pt>
                <c:pt idx="19606" formatCode="General">
                  <c:v>13.194900000000001</c:v>
                </c:pt>
                <c:pt idx="19607" formatCode="General">
                  <c:v>13.195600000000001</c:v>
                </c:pt>
                <c:pt idx="19608" formatCode="General">
                  <c:v>13.196300000000001</c:v>
                </c:pt>
                <c:pt idx="19609" formatCode="General">
                  <c:v>13.196999999999999</c:v>
                </c:pt>
                <c:pt idx="19610" formatCode="General">
                  <c:v>13.1976</c:v>
                </c:pt>
                <c:pt idx="19611" formatCode="General">
                  <c:v>13.1983</c:v>
                </c:pt>
                <c:pt idx="19612" formatCode="General">
                  <c:v>13.199</c:v>
                </c:pt>
                <c:pt idx="19613" formatCode="General">
                  <c:v>13.1996</c:v>
                </c:pt>
                <c:pt idx="19614" formatCode="General">
                  <c:v>13.2003</c:v>
                </c:pt>
                <c:pt idx="19615" formatCode="General">
                  <c:v>13.201000000000001</c:v>
                </c:pt>
                <c:pt idx="19616" formatCode="General">
                  <c:v>13.201700000000001</c:v>
                </c:pt>
                <c:pt idx="19617" formatCode="General">
                  <c:v>13.202299999999999</c:v>
                </c:pt>
                <c:pt idx="19618" formatCode="General">
                  <c:v>13.202999999999999</c:v>
                </c:pt>
                <c:pt idx="19619" formatCode="General">
                  <c:v>13.2037</c:v>
                </c:pt>
                <c:pt idx="19620" formatCode="General">
                  <c:v>13.2044</c:v>
                </c:pt>
                <c:pt idx="19621" formatCode="General">
                  <c:v>13.205</c:v>
                </c:pt>
                <c:pt idx="19622" formatCode="General">
                  <c:v>13.2057</c:v>
                </c:pt>
                <c:pt idx="19623" formatCode="General">
                  <c:v>13.2064</c:v>
                </c:pt>
                <c:pt idx="19624" formatCode="General">
                  <c:v>13.207100000000001</c:v>
                </c:pt>
                <c:pt idx="19625" formatCode="General">
                  <c:v>13.207700000000001</c:v>
                </c:pt>
                <c:pt idx="19626" formatCode="General">
                  <c:v>13.208399999999999</c:v>
                </c:pt>
                <c:pt idx="19627" formatCode="General">
                  <c:v>13.209099999999999</c:v>
                </c:pt>
                <c:pt idx="19628" formatCode="General">
                  <c:v>13.2097</c:v>
                </c:pt>
                <c:pt idx="19629" formatCode="General">
                  <c:v>13.2104</c:v>
                </c:pt>
                <c:pt idx="19630" formatCode="General">
                  <c:v>13.2111</c:v>
                </c:pt>
                <c:pt idx="19631" formatCode="General">
                  <c:v>13.2118</c:v>
                </c:pt>
                <c:pt idx="19632" formatCode="General">
                  <c:v>13.212400000000001</c:v>
                </c:pt>
                <c:pt idx="19633" formatCode="General">
                  <c:v>13.213100000000001</c:v>
                </c:pt>
                <c:pt idx="19634" formatCode="General">
                  <c:v>13.213800000000001</c:v>
                </c:pt>
                <c:pt idx="19635" formatCode="General">
                  <c:v>13.214499999999999</c:v>
                </c:pt>
                <c:pt idx="19636" formatCode="General">
                  <c:v>13.2151</c:v>
                </c:pt>
                <c:pt idx="19637" formatCode="General">
                  <c:v>13.2158</c:v>
                </c:pt>
                <c:pt idx="19638" formatCode="General">
                  <c:v>13.2165</c:v>
                </c:pt>
                <c:pt idx="19639" formatCode="General">
                  <c:v>13.2171</c:v>
                </c:pt>
                <c:pt idx="19640" formatCode="General">
                  <c:v>13.2178</c:v>
                </c:pt>
                <c:pt idx="19641" formatCode="General">
                  <c:v>13.218500000000001</c:v>
                </c:pt>
                <c:pt idx="19642" formatCode="General">
                  <c:v>13.219200000000001</c:v>
                </c:pt>
                <c:pt idx="19643" formatCode="General">
                  <c:v>13.219799999999999</c:v>
                </c:pt>
                <c:pt idx="19644" formatCode="General">
                  <c:v>13.220499999999999</c:v>
                </c:pt>
                <c:pt idx="19645" formatCode="General">
                  <c:v>13.2212</c:v>
                </c:pt>
                <c:pt idx="19646" formatCode="General">
                  <c:v>13.2219</c:v>
                </c:pt>
                <c:pt idx="19647" formatCode="General">
                  <c:v>13.2225</c:v>
                </c:pt>
                <c:pt idx="19648" formatCode="General">
                  <c:v>13.2232</c:v>
                </c:pt>
                <c:pt idx="19649" formatCode="General">
                  <c:v>13.2239</c:v>
                </c:pt>
                <c:pt idx="19650" formatCode="General">
                  <c:v>13.224600000000001</c:v>
                </c:pt>
                <c:pt idx="19651" formatCode="General">
                  <c:v>13.225199999999999</c:v>
                </c:pt>
                <c:pt idx="19652" formatCode="General">
                  <c:v>13.225899999999999</c:v>
                </c:pt>
                <c:pt idx="19653" formatCode="General">
                  <c:v>13.226599999999999</c:v>
                </c:pt>
                <c:pt idx="19654" formatCode="General">
                  <c:v>13.2272</c:v>
                </c:pt>
                <c:pt idx="19655" formatCode="General">
                  <c:v>13.2279</c:v>
                </c:pt>
                <c:pt idx="19656" formatCode="General">
                  <c:v>13.2286</c:v>
                </c:pt>
                <c:pt idx="19657" formatCode="General">
                  <c:v>13.2293</c:v>
                </c:pt>
                <c:pt idx="19658" formatCode="General">
                  <c:v>13.229900000000001</c:v>
                </c:pt>
                <c:pt idx="19659" formatCode="General">
                  <c:v>13.230600000000001</c:v>
                </c:pt>
                <c:pt idx="19660" formatCode="General">
                  <c:v>13.231299999999999</c:v>
                </c:pt>
                <c:pt idx="19661" formatCode="General">
                  <c:v>13.231999999999999</c:v>
                </c:pt>
                <c:pt idx="19662" formatCode="General">
                  <c:v>13.2326</c:v>
                </c:pt>
                <c:pt idx="19663" formatCode="General">
                  <c:v>13.2333</c:v>
                </c:pt>
                <c:pt idx="19664" formatCode="General">
                  <c:v>13.234</c:v>
                </c:pt>
                <c:pt idx="19665" formatCode="General">
                  <c:v>13.2346</c:v>
                </c:pt>
                <c:pt idx="19666" formatCode="General">
                  <c:v>13.235300000000001</c:v>
                </c:pt>
                <c:pt idx="19667" formatCode="General">
                  <c:v>13.236000000000001</c:v>
                </c:pt>
                <c:pt idx="19668" formatCode="General">
                  <c:v>13.236700000000001</c:v>
                </c:pt>
                <c:pt idx="19669" formatCode="General">
                  <c:v>13.237299999999999</c:v>
                </c:pt>
                <c:pt idx="19670" formatCode="General">
                  <c:v>13.238</c:v>
                </c:pt>
                <c:pt idx="19671" formatCode="General">
                  <c:v>13.2387</c:v>
                </c:pt>
                <c:pt idx="19672" formatCode="General">
                  <c:v>13.2394</c:v>
                </c:pt>
                <c:pt idx="19673" formatCode="General">
                  <c:v>13.24</c:v>
                </c:pt>
                <c:pt idx="19674" formatCode="General">
                  <c:v>13.2407</c:v>
                </c:pt>
                <c:pt idx="19675" formatCode="General">
                  <c:v>13.241400000000001</c:v>
                </c:pt>
                <c:pt idx="19676" formatCode="General">
                  <c:v>13.242000000000001</c:v>
                </c:pt>
                <c:pt idx="19677" formatCode="General">
                  <c:v>13.242699999999999</c:v>
                </c:pt>
                <c:pt idx="19678" formatCode="General">
                  <c:v>13.243399999999999</c:v>
                </c:pt>
                <c:pt idx="19679" formatCode="General">
                  <c:v>13.2441</c:v>
                </c:pt>
                <c:pt idx="19680" formatCode="General">
                  <c:v>13.2447</c:v>
                </c:pt>
                <c:pt idx="19681" formatCode="General">
                  <c:v>13.2454</c:v>
                </c:pt>
                <c:pt idx="19682" formatCode="General">
                  <c:v>13.2461</c:v>
                </c:pt>
                <c:pt idx="19683" formatCode="General">
                  <c:v>13.2468</c:v>
                </c:pt>
                <c:pt idx="19684" formatCode="General">
                  <c:v>13.247400000000001</c:v>
                </c:pt>
                <c:pt idx="19685" formatCode="General">
                  <c:v>13.248100000000001</c:v>
                </c:pt>
                <c:pt idx="19686" formatCode="General">
                  <c:v>13.248799999999999</c:v>
                </c:pt>
                <c:pt idx="19687" formatCode="General">
                  <c:v>13.249499999999999</c:v>
                </c:pt>
                <c:pt idx="19688" formatCode="General">
                  <c:v>13.2501</c:v>
                </c:pt>
                <c:pt idx="19689" formatCode="General">
                  <c:v>13.2508</c:v>
                </c:pt>
                <c:pt idx="19690" formatCode="General">
                  <c:v>13.2515</c:v>
                </c:pt>
                <c:pt idx="19691" formatCode="General">
                  <c:v>13.2521</c:v>
                </c:pt>
                <c:pt idx="19692" formatCode="General">
                  <c:v>13.252800000000001</c:v>
                </c:pt>
                <c:pt idx="19693" formatCode="General">
                  <c:v>13.253500000000001</c:v>
                </c:pt>
                <c:pt idx="19694" formatCode="General">
                  <c:v>13.254200000000001</c:v>
                </c:pt>
                <c:pt idx="19695" formatCode="General">
                  <c:v>13.254799999999999</c:v>
                </c:pt>
                <c:pt idx="19696" formatCode="General">
                  <c:v>13.2555</c:v>
                </c:pt>
                <c:pt idx="19697" formatCode="General">
                  <c:v>13.2562</c:v>
                </c:pt>
                <c:pt idx="19698" formatCode="General">
                  <c:v>13.2569</c:v>
                </c:pt>
                <c:pt idx="19699" formatCode="General">
                  <c:v>13.2575</c:v>
                </c:pt>
                <c:pt idx="19700" formatCode="General">
                  <c:v>13.2582</c:v>
                </c:pt>
                <c:pt idx="19701" formatCode="General">
                  <c:v>13.258900000000001</c:v>
                </c:pt>
                <c:pt idx="19702" formatCode="General">
                  <c:v>13.259499999999999</c:v>
                </c:pt>
                <c:pt idx="19703" formatCode="General">
                  <c:v>13.260199999999999</c:v>
                </c:pt>
                <c:pt idx="19704" formatCode="General">
                  <c:v>13.260899999999999</c:v>
                </c:pt>
                <c:pt idx="19705" formatCode="General">
                  <c:v>13.2616</c:v>
                </c:pt>
                <c:pt idx="19706" formatCode="General">
                  <c:v>13.2622</c:v>
                </c:pt>
                <c:pt idx="19707" formatCode="General">
                  <c:v>13.2629</c:v>
                </c:pt>
                <c:pt idx="19708" formatCode="General">
                  <c:v>13.2636</c:v>
                </c:pt>
                <c:pt idx="19709" formatCode="General">
                  <c:v>13.2643</c:v>
                </c:pt>
                <c:pt idx="19710" formatCode="General">
                  <c:v>13.264900000000001</c:v>
                </c:pt>
                <c:pt idx="19711" formatCode="General">
                  <c:v>13.265599999999999</c:v>
                </c:pt>
                <c:pt idx="19712" formatCode="General">
                  <c:v>13.266299999999999</c:v>
                </c:pt>
                <c:pt idx="19713" formatCode="General">
                  <c:v>13.266999999999999</c:v>
                </c:pt>
                <c:pt idx="19714" formatCode="General">
                  <c:v>13.2676</c:v>
                </c:pt>
                <c:pt idx="19715" formatCode="General">
                  <c:v>13.2683</c:v>
                </c:pt>
                <c:pt idx="19716" formatCode="General">
                  <c:v>13.269</c:v>
                </c:pt>
                <c:pt idx="19717" formatCode="General">
                  <c:v>13.269600000000001</c:v>
                </c:pt>
                <c:pt idx="19718" formatCode="General">
                  <c:v>13.270300000000001</c:v>
                </c:pt>
                <c:pt idx="19719" formatCode="General">
                  <c:v>13.271000000000001</c:v>
                </c:pt>
                <c:pt idx="19720" formatCode="General">
                  <c:v>13.271699999999999</c:v>
                </c:pt>
                <c:pt idx="19721" formatCode="General">
                  <c:v>13.2723</c:v>
                </c:pt>
                <c:pt idx="19722" formatCode="General">
                  <c:v>13.273</c:v>
                </c:pt>
                <c:pt idx="19723" formatCode="General">
                  <c:v>13.2737</c:v>
                </c:pt>
                <c:pt idx="19724" formatCode="General">
                  <c:v>13.2744</c:v>
                </c:pt>
                <c:pt idx="19725" formatCode="General">
                  <c:v>13.275</c:v>
                </c:pt>
                <c:pt idx="19726" formatCode="General">
                  <c:v>13.275700000000001</c:v>
                </c:pt>
                <c:pt idx="19727" formatCode="General">
                  <c:v>13.276400000000001</c:v>
                </c:pt>
                <c:pt idx="19728" formatCode="General">
                  <c:v>13.276999999999999</c:v>
                </c:pt>
                <c:pt idx="19729" formatCode="General">
                  <c:v>13.277699999999999</c:v>
                </c:pt>
                <c:pt idx="19730" formatCode="General">
                  <c:v>13.2784</c:v>
                </c:pt>
                <c:pt idx="19731" formatCode="General">
                  <c:v>13.2791</c:v>
                </c:pt>
                <c:pt idx="19732" formatCode="General">
                  <c:v>13.2797</c:v>
                </c:pt>
                <c:pt idx="19733" formatCode="General">
                  <c:v>13.2804</c:v>
                </c:pt>
                <c:pt idx="19734" formatCode="General">
                  <c:v>13.2811</c:v>
                </c:pt>
                <c:pt idx="19735" formatCode="General">
                  <c:v>13.2818</c:v>
                </c:pt>
                <c:pt idx="19736" formatCode="General">
                  <c:v>13.282400000000001</c:v>
                </c:pt>
                <c:pt idx="19737" formatCode="General">
                  <c:v>13.283099999999999</c:v>
                </c:pt>
                <c:pt idx="19738" formatCode="General">
                  <c:v>13.283799999999999</c:v>
                </c:pt>
                <c:pt idx="19739" formatCode="General">
                  <c:v>13.2844</c:v>
                </c:pt>
                <c:pt idx="19740" formatCode="General">
                  <c:v>13.2851</c:v>
                </c:pt>
                <c:pt idx="19741" formatCode="General">
                  <c:v>13.2858</c:v>
                </c:pt>
                <c:pt idx="19742" formatCode="General">
                  <c:v>13.2865</c:v>
                </c:pt>
                <c:pt idx="19743" formatCode="General">
                  <c:v>13.287100000000001</c:v>
                </c:pt>
                <c:pt idx="19744" formatCode="General">
                  <c:v>13.287800000000001</c:v>
                </c:pt>
                <c:pt idx="19745" formatCode="General">
                  <c:v>13.288500000000001</c:v>
                </c:pt>
                <c:pt idx="19746" formatCode="General">
                  <c:v>13.289199999999999</c:v>
                </c:pt>
                <c:pt idx="19747" formatCode="General">
                  <c:v>13.2898</c:v>
                </c:pt>
                <c:pt idx="19748" formatCode="General">
                  <c:v>13.2905</c:v>
                </c:pt>
                <c:pt idx="19749" formatCode="General">
                  <c:v>13.2912</c:v>
                </c:pt>
                <c:pt idx="19750" formatCode="General">
                  <c:v>13.2919</c:v>
                </c:pt>
                <c:pt idx="19751" formatCode="General">
                  <c:v>13.2925</c:v>
                </c:pt>
                <c:pt idx="19752" formatCode="General">
                  <c:v>13.293200000000001</c:v>
                </c:pt>
                <c:pt idx="19753" formatCode="General">
                  <c:v>13.293900000000001</c:v>
                </c:pt>
                <c:pt idx="19754" formatCode="General">
                  <c:v>13.294499999999999</c:v>
                </c:pt>
                <c:pt idx="19755" formatCode="General">
                  <c:v>13.295199999999999</c:v>
                </c:pt>
                <c:pt idx="19756" formatCode="General">
                  <c:v>13.2959</c:v>
                </c:pt>
                <c:pt idx="19757" formatCode="General">
                  <c:v>13.2966</c:v>
                </c:pt>
                <c:pt idx="19758" formatCode="General">
                  <c:v>13.2972</c:v>
                </c:pt>
                <c:pt idx="19759" formatCode="General">
                  <c:v>13.2979</c:v>
                </c:pt>
                <c:pt idx="19760" formatCode="General">
                  <c:v>13.2986</c:v>
                </c:pt>
                <c:pt idx="19761" formatCode="General">
                  <c:v>13.299300000000001</c:v>
                </c:pt>
                <c:pt idx="19762" formatCode="General">
                  <c:v>13.299899999999999</c:v>
                </c:pt>
                <c:pt idx="19763" formatCode="General">
                  <c:v>13.300599999999999</c:v>
                </c:pt>
                <c:pt idx="19764" formatCode="General">
                  <c:v>13.301299999999999</c:v>
                </c:pt>
                <c:pt idx="19765" formatCode="General">
                  <c:v>13.3019</c:v>
                </c:pt>
                <c:pt idx="19766" formatCode="General">
                  <c:v>13.3026</c:v>
                </c:pt>
                <c:pt idx="19767" formatCode="General">
                  <c:v>13.3033</c:v>
                </c:pt>
                <c:pt idx="19768" formatCode="General">
                  <c:v>13.304</c:v>
                </c:pt>
                <c:pt idx="19769" formatCode="General">
                  <c:v>13.304600000000001</c:v>
                </c:pt>
                <c:pt idx="19770" formatCode="General">
                  <c:v>13.305300000000001</c:v>
                </c:pt>
                <c:pt idx="19771" formatCode="General">
                  <c:v>13.305999999999999</c:v>
                </c:pt>
                <c:pt idx="19772" formatCode="General">
                  <c:v>13.306699999999999</c:v>
                </c:pt>
                <c:pt idx="19773" formatCode="General">
                  <c:v>13.3073</c:v>
                </c:pt>
                <c:pt idx="19774" formatCode="General">
                  <c:v>13.308</c:v>
                </c:pt>
                <c:pt idx="19775" formatCode="General">
                  <c:v>13.3087</c:v>
                </c:pt>
                <c:pt idx="19776" formatCode="General">
                  <c:v>13.3093</c:v>
                </c:pt>
                <c:pt idx="19777" formatCode="General">
                  <c:v>13.31</c:v>
                </c:pt>
                <c:pt idx="19778" formatCode="General">
                  <c:v>13.310700000000001</c:v>
                </c:pt>
                <c:pt idx="19779" formatCode="General">
                  <c:v>13.311400000000001</c:v>
                </c:pt>
                <c:pt idx="19780" formatCode="General">
                  <c:v>13.311999999999999</c:v>
                </c:pt>
                <c:pt idx="19781" formatCode="General">
                  <c:v>13.3127</c:v>
                </c:pt>
                <c:pt idx="19782" formatCode="General">
                  <c:v>13.3134</c:v>
                </c:pt>
                <c:pt idx="19783" formatCode="General">
                  <c:v>13.3141</c:v>
                </c:pt>
                <c:pt idx="19784" formatCode="General">
                  <c:v>13.3147</c:v>
                </c:pt>
                <c:pt idx="19785" formatCode="General">
                  <c:v>13.3154</c:v>
                </c:pt>
                <c:pt idx="19786" formatCode="General">
                  <c:v>13.3161</c:v>
                </c:pt>
                <c:pt idx="19787" formatCode="General">
                  <c:v>13.316800000000001</c:v>
                </c:pt>
                <c:pt idx="19788" formatCode="General">
                  <c:v>13.317399999999999</c:v>
                </c:pt>
                <c:pt idx="19789" formatCode="General">
                  <c:v>13.318099999999999</c:v>
                </c:pt>
                <c:pt idx="19790" formatCode="General">
                  <c:v>13.3188</c:v>
                </c:pt>
                <c:pt idx="19791" formatCode="General">
                  <c:v>13.3194</c:v>
                </c:pt>
                <c:pt idx="19792" formatCode="General">
                  <c:v>13.3201</c:v>
                </c:pt>
                <c:pt idx="19793" formatCode="General">
                  <c:v>13.3208</c:v>
                </c:pt>
                <c:pt idx="19794" formatCode="General">
                  <c:v>13.3215</c:v>
                </c:pt>
                <c:pt idx="19795" formatCode="General">
                  <c:v>13.322100000000001</c:v>
                </c:pt>
                <c:pt idx="19796" formatCode="General">
                  <c:v>13.322800000000001</c:v>
                </c:pt>
                <c:pt idx="19797" formatCode="General">
                  <c:v>13.323499999999999</c:v>
                </c:pt>
                <c:pt idx="19798" formatCode="General">
                  <c:v>13.324199999999999</c:v>
                </c:pt>
                <c:pt idx="19799" formatCode="General">
                  <c:v>13.3248</c:v>
                </c:pt>
                <c:pt idx="19800" formatCode="General">
                  <c:v>13.3255</c:v>
                </c:pt>
                <c:pt idx="19801" formatCode="General">
                  <c:v>13.3262</c:v>
                </c:pt>
                <c:pt idx="19802" formatCode="General">
                  <c:v>13.3268</c:v>
                </c:pt>
                <c:pt idx="19803" formatCode="General">
                  <c:v>13.327500000000001</c:v>
                </c:pt>
                <c:pt idx="19804" formatCode="General">
                  <c:v>13.328200000000001</c:v>
                </c:pt>
                <c:pt idx="19805" formatCode="General">
                  <c:v>13.328900000000001</c:v>
                </c:pt>
                <c:pt idx="19806" formatCode="General">
                  <c:v>13.329499999999999</c:v>
                </c:pt>
                <c:pt idx="19807" formatCode="General">
                  <c:v>13.3302</c:v>
                </c:pt>
                <c:pt idx="19808" formatCode="General">
                  <c:v>13.3309</c:v>
                </c:pt>
                <c:pt idx="19809" formatCode="General">
                  <c:v>13.3316</c:v>
                </c:pt>
                <c:pt idx="19810" formatCode="General">
                  <c:v>13.3322</c:v>
                </c:pt>
                <c:pt idx="19811" formatCode="General">
                  <c:v>13.3329</c:v>
                </c:pt>
                <c:pt idx="19812" formatCode="General">
                  <c:v>13.333600000000001</c:v>
                </c:pt>
                <c:pt idx="19813" formatCode="General">
                  <c:v>13.334300000000001</c:v>
                </c:pt>
                <c:pt idx="19814" formatCode="General">
                  <c:v>13.334899999999999</c:v>
                </c:pt>
                <c:pt idx="19815" formatCode="General">
                  <c:v>13.335599999999999</c:v>
                </c:pt>
                <c:pt idx="19816" formatCode="General">
                  <c:v>13.3363</c:v>
                </c:pt>
                <c:pt idx="19817" formatCode="General">
                  <c:v>13.3369</c:v>
                </c:pt>
                <c:pt idx="19818" formatCode="General">
                  <c:v>13.3376</c:v>
                </c:pt>
                <c:pt idx="19819" formatCode="General">
                  <c:v>13.3383</c:v>
                </c:pt>
                <c:pt idx="19820" formatCode="General">
                  <c:v>13.339</c:v>
                </c:pt>
                <c:pt idx="19821" formatCode="General">
                  <c:v>13.339600000000001</c:v>
                </c:pt>
                <c:pt idx="19822" formatCode="General">
                  <c:v>13.340299999999999</c:v>
                </c:pt>
                <c:pt idx="19823" formatCode="General">
                  <c:v>13.340999999999999</c:v>
                </c:pt>
                <c:pt idx="19824" formatCode="General">
                  <c:v>13.341699999999999</c:v>
                </c:pt>
                <c:pt idx="19825" formatCode="General">
                  <c:v>13.3423</c:v>
                </c:pt>
                <c:pt idx="19826" formatCode="General">
                  <c:v>13.343</c:v>
                </c:pt>
                <c:pt idx="19827" formatCode="General">
                  <c:v>13.3437</c:v>
                </c:pt>
                <c:pt idx="19828" formatCode="General">
                  <c:v>13.3443</c:v>
                </c:pt>
                <c:pt idx="19829" formatCode="General">
                  <c:v>13.345000000000001</c:v>
                </c:pt>
                <c:pt idx="19830" formatCode="General">
                  <c:v>13.345700000000001</c:v>
                </c:pt>
                <c:pt idx="19831" formatCode="General">
                  <c:v>13.346399999999999</c:v>
                </c:pt>
                <c:pt idx="19832" formatCode="General">
                  <c:v>13.347</c:v>
                </c:pt>
                <c:pt idx="19833" formatCode="General">
                  <c:v>13.3477</c:v>
                </c:pt>
                <c:pt idx="19834" formatCode="General">
                  <c:v>13.3484</c:v>
                </c:pt>
                <c:pt idx="19835" formatCode="General">
                  <c:v>13.3491</c:v>
                </c:pt>
                <c:pt idx="19836" formatCode="General">
                  <c:v>13.3497</c:v>
                </c:pt>
                <c:pt idx="19837" formatCode="General">
                  <c:v>13.3504</c:v>
                </c:pt>
                <c:pt idx="19838" formatCode="General">
                  <c:v>13.351100000000001</c:v>
                </c:pt>
                <c:pt idx="19839" formatCode="General">
                  <c:v>13.351699999999999</c:v>
                </c:pt>
                <c:pt idx="19840" formatCode="General">
                  <c:v>13.352399999999999</c:v>
                </c:pt>
                <c:pt idx="19841" formatCode="General">
                  <c:v>13.3531</c:v>
                </c:pt>
                <c:pt idx="19842" formatCode="General">
                  <c:v>13.3538</c:v>
                </c:pt>
                <c:pt idx="19843" formatCode="General">
                  <c:v>13.3544</c:v>
                </c:pt>
                <c:pt idx="19844" formatCode="General">
                  <c:v>13.3551</c:v>
                </c:pt>
                <c:pt idx="19845" formatCode="General">
                  <c:v>13.3558</c:v>
                </c:pt>
                <c:pt idx="19846" formatCode="General">
                  <c:v>13.3565</c:v>
                </c:pt>
                <c:pt idx="19847" formatCode="General">
                  <c:v>13.357100000000001</c:v>
                </c:pt>
                <c:pt idx="19848" formatCode="General">
                  <c:v>13.357799999999999</c:v>
                </c:pt>
                <c:pt idx="19849" formatCode="General">
                  <c:v>13.358499999999999</c:v>
                </c:pt>
                <c:pt idx="19850" formatCode="General">
                  <c:v>13.3592</c:v>
                </c:pt>
                <c:pt idx="19851" formatCode="General">
                  <c:v>13.3598</c:v>
                </c:pt>
                <c:pt idx="19852" formatCode="General">
                  <c:v>13.3605</c:v>
                </c:pt>
                <c:pt idx="19853" formatCode="General">
                  <c:v>13.3612</c:v>
                </c:pt>
                <c:pt idx="19854" formatCode="General">
                  <c:v>13.361800000000001</c:v>
                </c:pt>
                <c:pt idx="19855" formatCode="General">
                  <c:v>13.362500000000001</c:v>
                </c:pt>
                <c:pt idx="19856" formatCode="General">
                  <c:v>13.363200000000001</c:v>
                </c:pt>
                <c:pt idx="19857" formatCode="General">
                  <c:v>13.363899999999999</c:v>
                </c:pt>
                <c:pt idx="19858" formatCode="General">
                  <c:v>13.3645</c:v>
                </c:pt>
                <c:pt idx="19859" formatCode="General">
                  <c:v>13.3652</c:v>
                </c:pt>
                <c:pt idx="19860" formatCode="General">
                  <c:v>13.3659</c:v>
                </c:pt>
                <c:pt idx="19861" formatCode="General">
                  <c:v>13.3666</c:v>
                </c:pt>
                <c:pt idx="19862" formatCode="General">
                  <c:v>13.3672</c:v>
                </c:pt>
                <c:pt idx="19863" formatCode="General">
                  <c:v>13.367900000000001</c:v>
                </c:pt>
                <c:pt idx="19864" formatCode="General">
                  <c:v>13.368600000000001</c:v>
                </c:pt>
                <c:pt idx="19865" formatCode="General">
                  <c:v>13.369199999999999</c:v>
                </c:pt>
                <c:pt idx="19866" formatCode="General">
                  <c:v>13.369899999999999</c:v>
                </c:pt>
                <c:pt idx="19867" formatCode="General">
                  <c:v>13.3706</c:v>
                </c:pt>
                <c:pt idx="19868" formatCode="General">
                  <c:v>13.3713</c:v>
                </c:pt>
                <c:pt idx="19869" formatCode="General">
                  <c:v>13.3719</c:v>
                </c:pt>
                <c:pt idx="19870" formatCode="General">
                  <c:v>13.3726</c:v>
                </c:pt>
                <c:pt idx="19871" formatCode="General">
                  <c:v>13.3733</c:v>
                </c:pt>
                <c:pt idx="19872" formatCode="General">
                  <c:v>13.374000000000001</c:v>
                </c:pt>
                <c:pt idx="19873" formatCode="General">
                  <c:v>13.374599999999999</c:v>
                </c:pt>
                <c:pt idx="19874" formatCode="General">
                  <c:v>13.375299999999999</c:v>
                </c:pt>
                <c:pt idx="19875" formatCode="General">
                  <c:v>13.375999999999999</c:v>
                </c:pt>
                <c:pt idx="19876" formatCode="General">
                  <c:v>13.3767</c:v>
                </c:pt>
                <c:pt idx="19877" formatCode="General">
                  <c:v>13.3773</c:v>
                </c:pt>
                <c:pt idx="19878" formatCode="General">
                  <c:v>13.378</c:v>
                </c:pt>
                <c:pt idx="19879" formatCode="General">
                  <c:v>13.3787</c:v>
                </c:pt>
                <c:pt idx="19880" formatCode="General">
                  <c:v>13.379300000000001</c:v>
                </c:pt>
                <c:pt idx="19881" formatCode="General">
                  <c:v>13.38</c:v>
                </c:pt>
                <c:pt idx="19882" formatCode="General">
                  <c:v>13.380699999999999</c:v>
                </c:pt>
                <c:pt idx="19883" formatCode="General">
                  <c:v>13.381399999999999</c:v>
                </c:pt>
                <c:pt idx="19884" formatCode="General">
                  <c:v>13.382</c:v>
                </c:pt>
                <c:pt idx="19885" formatCode="General">
                  <c:v>13.3827</c:v>
                </c:pt>
                <c:pt idx="19886" formatCode="General">
                  <c:v>13.3834</c:v>
                </c:pt>
                <c:pt idx="19887" formatCode="General">
                  <c:v>13.3841</c:v>
                </c:pt>
                <c:pt idx="19888" formatCode="General">
                  <c:v>13.3847</c:v>
                </c:pt>
                <c:pt idx="19889" formatCode="General">
                  <c:v>13.385400000000001</c:v>
                </c:pt>
                <c:pt idx="19890" formatCode="General">
                  <c:v>13.386100000000001</c:v>
                </c:pt>
                <c:pt idx="19891" formatCode="General">
                  <c:v>13.386699999999999</c:v>
                </c:pt>
                <c:pt idx="19892" formatCode="General">
                  <c:v>13.3874</c:v>
                </c:pt>
                <c:pt idx="19893" formatCode="General">
                  <c:v>13.3881</c:v>
                </c:pt>
                <c:pt idx="19894" formatCode="General">
                  <c:v>13.3888</c:v>
                </c:pt>
                <c:pt idx="19895" formatCode="General">
                  <c:v>13.3894</c:v>
                </c:pt>
                <c:pt idx="19896" formatCode="General">
                  <c:v>13.3901</c:v>
                </c:pt>
                <c:pt idx="19897" formatCode="General">
                  <c:v>13.3908</c:v>
                </c:pt>
                <c:pt idx="19898" formatCode="General">
                  <c:v>13.391500000000001</c:v>
                </c:pt>
                <c:pt idx="19899" formatCode="General">
                  <c:v>13.392099999999999</c:v>
                </c:pt>
                <c:pt idx="19900" formatCode="General">
                  <c:v>13.392799999999999</c:v>
                </c:pt>
                <c:pt idx="19901" formatCode="General">
                  <c:v>13.3935</c:v>
                </c:pt>
                <c:pt idx="19902" formatCode="General">
                  <c:v>13.3941</c:v>
                </c:pt>
                <c:pt idx="19903" formatCode="General">
                  <c:v>13.3948</c:v>
                </c:pt>
                <c:pt idx="19904" formatCode="General">
                  <c:v>13.3955</c:v>
                </c:pt>
                <c:pt idx="19905" formatCode="General">
                  <c:v>13.3962</c:v>
                </c:pt>
                <c:pt idx="19906" formatCode="General">
                  <c:v>13.396800000000001</c:v>
                </c:pt>
                <c:pt idx="19907" formatCode="General">
                  <c:v>13.397500000000001</c:v>
                </c:pt>
                <c:pt idx="19908" formatCode="General">
                  <c:v>13.398199999999999</c:v>
                </c:pt>
                <c:pt idx="19909" formatCode="General">
                  <c:v>13.398899999999999</c:v>
                </c:pt>
                <c:pt idx="19910" formatCode="General">
                  <c:v>13.3995</c:v>
                </c:pt>
                <c:pt idx="19911" formatCode="General">
                  <c:v>13.4002</c:v>
                </c:pt>
                <c:pt idx="19912" formatCode="General">
                  <c:v>13.4009</c:v>
                </c:pt>
                <c:pt idx="19913" formatCode="General">
                  <c:v>13.4016</c:v>
                </c:pt>
                <c:pt idx="19914" formatCode="General">
                  <c:v>13.402200000000001</c:v>
                </c:pt>
                <c:pt idx="19915" formatCode="General">
                  <c:v>13.402900000000001</c:v>
                </c:pt>
                <c:pt idx="19916" formatCode="General">
                  <c:v>13.403600000000001</c:v>
                </c:pt>
                <c:pt idx="19917" formatCode="General">
                  <c:v>13.404199999999999</c:v>
                </c:pt>
                <c:pt idx="19918" formatCode="General">
                  <c:v>13.4049</c:v>
                </c:pt>
                <c:pt idx="19919" formatCode="General">
                  <c:v>13.4056</c:v>
                </c:pt>
                <c:pt idx="19920" formatCode="General">
                  <c:v>13.4063</c:v>
                </c:pt>
                <c:pt idx="19921" formatCode="General">
                  <c:v>13.4069</c:v>
                </c:pt>
                <c:pt idx="19922" formatCode="General">
                  <c:v>13.4076</c:v>
                </c:pt>
                <c:pt idx="19923" formatCode="General">
                  <c:v>13.408300000000001</c:v>
                </c:pt>
                <c:pt idx="19924" formatCode="General">
                  <c:v>13.409000000000001</c:v>
                </c:pt>
                <c:pt idx="19925" formatCode="General">
                  <c:v>13.409599999999999</c:v>
                </c:pt>
                <c:pt idx="19926" formatCode="General">
                  <c:v>13.410299999999999</c:v>
                </c:pt>
                <c:pt idx="19927" formatCode="General">
                  <c:v>13.411</c:v>
                </c:pt>
                <c:pt idx="19928" formatCode="General">
                  <c:v>13.4116</c:v>
                </c:pt>
                <c:pt idx="19929" formatCode="General">
                  <c:v>13.4123</c:v>
                </c:pt>
                <c:pt idx="19930" formatCode="General">
                  <c:v>13.413</c:v>
                </c:pt>
                <c:pt idx="19931" formatCode="General">
                  <c:v>13.4137</c:v>
                </c:pt>
                <c:pt idx="19932" formatCode="General">
                  <c:v>13.414300000000001</c:v>
                </c:pt>
                <c:pt idx="19933" formatCode="General">
                  <c:v>13.414999999999999</c:v>
                </c:pt>
                <c:pt idx="19934" formatCode="General">
                  <c:v>13.415699999999999</c:v>
                </c:pt>
                <c:pt idx="19935" formatCode="General">
                  <c:v>13.416399999999999</c:v>
                </c:pt>
                <c:pt idx="19936" formatCode="General">
                  <c:v>13.417</c:v>
                </c:pt>
                <c:pt idx="19937" formatCode="General">
                  <c:v>13.4177</c:v>
                </c:pt>
                <c:pt idx="19938" formatCode="General">
                  <c:v>13.4184</c:v>
                </c:pt>
                <c:pt idx="19939" formatCode="General">
                  <c:v>13.419</c:v>
                </c:pt>
                <c:pt idx="19940" formatCode="General">
                  <c:v>13.419700000000001</c:v>
                </c:pt>
                <c:pt idx="19941" formatCode="General">
                  <c:v>13.420400000000001</c:v>
                </c:pt>
                <c:pt idx="19942" formatCode="General">
                  <c:v>13.421099999999999</c:v>
                </c:pt>
                <c:pt idx="19943" formatCode="General">
                  <c:v>13.4217</c:v>
                </c:pt>
                <c:pt idx="19944" formatCode="General">
                  <c:v>13.4224</c:v>
                </c:pt>
                <c:pt idx="19945" formatCode="General">
                  <c:v>13.4231</c:v>
                </c:pt>
                <c:pt idx="19946" formatCode="General">
                  <c:v>13.4238</c:v>
                </c:pt>
                <c:pt idx="19947" formatCode="General">
                  <c:v>13.4244</c:v>
                </c:pt>
                <c:pt idx="19948" formatCode="General">
                  <c:v>13.4251</c:v>
                </c:pt>
                <c:pt idx="19949" formatCode="General">
                  <c:v>13.425800000000001</c:v>
                </c:pt>
                <c:pt idx="19950" formatCode="General">
                  <c:v>13.426500000000001</c:v>
                </c:pt>
                <c:pt idx="19951" formatCode="General">
                  <c:v>13.427099999999999</c:v>
                </c:pt>
                <c:pt idx="19952" formatCode="General">
                  <c:v>13.4278</c:v>
                </c:pt>
                <c:pt idx="19953" formatCode="General">
                  <c:v>13.4285</c:v>
                </c:pt>
                <c:pt idx="19954" formatCode="General">
                  <c:v>13.4291</c:v>
                </c:pt>
                <c:pt idx="19955" formatCode="General">
                  <c:v>13.4298</c:v>
                </c:pt>
                <c:pt idx="19956" formatCode="General">
                  <c:v>13.4305</c:v>
                </c:pt>
                <c:pt idx="19957" formatCode="General">
                  <c:v>13.4312</c:v>
                </c:pt>
                <c:pt idx="19958" formatCode="General">
                  <c:v>13.431800000000001</c:v>
                </c:pt>
                <c:pt idx="19959" formatCode="General">
                  <c:v>13.432499999999999</c:v>
                </c:pt>
                <c:pt idx="19960" formatCode="General">
                  <c:v>13.433199999999999</c:v>
                </c:pt>
                <c:pt idx="19961" formatCode="General">
                  <c:v>13.4339</c:v>
                </c:pt>
                <c:pt idx="19962" formatCode="General">
                  <c:v>13.4345</c:v>
                </c:pt>
                <c:pt idx="19963" formatCode="General">
                  <c:v>13.4352</c:v>
                </c:pt>
                <c:pt idx="19964" formatCode="General">
                  <c:v>13.4359</c:v>
                </c:pt>
                <c:pt idx="19965" formatCode="General">
                  <c:v>13.436500000000001</c:v>
                </c:pt>
                <c:pt idx="19966" formatCode="General">
                  <c:v>13.437200000000001</c:v>
                </c:pt>
                <c:pt idx="19967" formatCode="General">
                  <c:v>13.437900000000001</c:v>
                </c:pt>
                <c:pt idx="19968" formatCode="General">
                  <c:v>13.438599999999999</c:v>
                </c:pt>
                <c:pt idx="19969" formatCode="General">
                  <c:v>13.4392</c:v>
                </c:pt>
                <c:pt idx="19970" formatCode="General">
                  <c:v>13.4399</c:v>
                </c:pt>
                <c:pt idx="19971" formatCode="General">
                  <c:v>13.4406</c:v>
                </c:pt>
                <c:pt idx="19972" formatCode="General">
                  <c:v>13.4413</c:v>
                </c:pt>
                <c:pt idx="19973" formatCode="General">
                  <c:v>13.4419</c:v>
                </c:pt>
                <c:pt idx="19974" formatCode="General">
                  <c:v>13.442600000000001</c:v>
                </c:pt>
                <c:pt idx="19975" formatCode="General">
                  <c:v>13.443300000000001</c:v>
                </c:pt>
                <c:pt idx="19976" formatCode="General">
                  <c:v>13.444000000000001</c:v>
                </c:pt>
                <c:pt idx="19977" formatCode="General">
                  <c:v>13.444599999999999</c:v>
                </c:pt>
                <c:pt idx="19978" formatCode="General">
                  <c:v>13.4453</c:v>
                </c:pt>
                <c:pt idx="19979" formatCode="General">
                  <c:v>13.446</c:v>
                </c:pt>
                <c:pt idx="19980" formatCode="General">
                  <c:v>13.4466</c:v>
                </c:pt>
                <c:pt idx="19981" formatCode="General">
                  <c:v>13.4473</c:v>
                </c:pt>
                <c:pt idx="19982" formatCode="General">
                  <c:v>13.448</c:v>
                </c:pt>
                <c:pt idx="19983" formatCode="General">
                  <c:v>13.448700000000001</c:v>
                </c:pt>
                <c:pt idx="19984" formatCode="General">
                  <c:v>13.449299999999999</c:v>
                </c:pt>
                <c:pt idx="19985" formatCode="General">
                  <c:v>13.45</c:v>
                </c:pt>
                <c:pt idx="19986" formatCode="General">
                  <c:v>13.450699999999999</c:v>
                </c:pt>
                <c:pt idx="19987" formatCode="General">
                  <c:v>13.4514</c:v>
                </c:pt>
                <c:pt idx="19988" formatCode="General">
                  <c:v>13.452</c:v>
                </c:pt>
                <c:pt idx="19989" formatCode="General">
                  <c:v>13.4527</c:v>
                </c:pt>
                <c:pt idx="19990" formatCode="General">
                  <c:v>13.4534</c:v>
                </c:pt>
                <c:pt idx="19991" formatCode="General">
                  <c:v>13.454000000000001</c:v>
                </c:pt>
                <c:pt idx="19992" formatCode="General">
                  <c:v>13.454700000000001</c:v>
                </c:pt>
                <c:pt idx="19993" formatCode="General">
                  <c:v>13.455399999999999</c:v>
                </c:pt>
                <c:pt idx="19994" formatCode="General">
                  <c:v>13.456099999999999</c:v>
                </c:pt>
                <c:pt idx="19995" formatCode="General">
                  <c:v>13.4567</c:v>
                </c:pt>
                <c:pt idx="19996" formatCode="General">
                  <c:v>13.4574</c:v>
                </c:pt>
                <c:pt idx="19997" formatCode="General">
                  <c:v>13.4581</c:v>
                </c:pt>
                <c:pt idx="19998" formatCode="General">
                  <c:v>13.4588</c:v>
                </c:pt>
                <c:pt idx="19999" formatCode="General">
                  <c:v>13.4594</c:v>
                </c:pt>
                <c:pt idx="20000" formatCode="General">
                  <c:v>13.460100000000001</c:v>
                </c:pt>
                <c:pt idx="20001" formatCode="General">
                  <c:v>13.460800000000001</c:v>
                </c:pt>
                <c:pt idx="20002" formatCode="General">
                  <c:v>13.461399999999999</c:v>
                </c:pt>
                <c:pt idx="20003" formatCode="General">
                  <c:v>13.4621</c:v>
                </c:pt>
                <c:pt idx="20004" formatCode="General">
                  <c:v>13.4628</c:v>
                </c:pt>
                <c:pt idx="20005" formatCode="General">
                  <c:v>13.4635</c:v>
                </c:pt>
                <c:pt idx="20006" formatCode="General">
                  <c:v>13.4641</c:v>
                </c:pt>
                <c:pt idx="20007" formatCode="General">
                  <c:v>13.4648</c:v>
                </c:pt>
                <c:pt idx="20008" formatCode="General">
                  <c:v>13.4655</c:v>
                </c:pt>
                <c:pt idx="20009" formatCode="General">
                  <c:v>13.466200000000001</c:v>
                </c:pt>
                <c:pt idx="20010" formatCode="General">
                  <c:v>13.466799999999999</c:v>
                </c:pt>
                <c:pt idx="20011" formatCode="General">
                  <c:v>13.467499999999999</c:v>
                </c:pt>
                <c:pt idx="20012" formatCode="General">
                  <c:v>13.4682</c:v>
                </c:pt>
                <c:pt idx="20013" formatCode="General">
                  <c:v>13.4689</c:v>
                </c:pt>
                <c:pt idx="20014" formatCode="General">
                  <c:v>13.4695</c:v>
                </c:pt>
                <c:pt idx="20015" formatCode="General">
                  <c:v>13.4702</c:v>
                </c:pt>
                <c:pt idx="20016" formatCode="General">
                  <c:v>13.4709</c:v>
                </c:pt>
                <c:pt idx="20017" formatCode="General">
                  <c:v>13.471500000000001</c:v>
                </c:pt>
                <c:pt idx="20018" formatCode="General">
                  <c:v>13.472200000000001</c:v>
                </c:pt>
                <c:pt idx="20019" formatCode="General">
                  <c:v>13.472899999999999</c:v>
                </c:pt>
                <c:pt idx="20020" formatCode="General">
                  <c:v>13.473599999999999</c:v>
                </c:pt>
                <c:pt idx="20021" formatCode="General">
                  <c:v>13.4742</c:v>
                </c:pt>
                <c:pt idx="20022" formatCode="General">
                  <c:v>13.4749</c:v>
                </c:pt>
                <c:pt idx="20023" formatCode="General">
                  <c:v>13.4756</c:v>
                </c:pt>
                <c:pt idx="20024" formatCode="General">
                  <c:v>13.4763</c:v>
                </c:pt>
                <c:pt idx="20025" formatCode="General">
                  <c:v>13.476900000000001</c:v>
                </c:pt>
                <c:pt idx="20026" formatCode="General">
                  <c:v>13.477600000000001</c:v>
                </c:pt>
                <c:pt idx="20027" formatCode="General">
                  <c:v>13.478300000000001</c:v>
                </c:pt>
                <c:pt idx="20028" formatCode="General">
                  <c:v>13.478899999999999</c:v>
                </c:pt>
                <c:pt idx="20029" formatCode="General">
                  <c:v>13.4796</c:v>
                </c:pt>
                <c:pt idx="20030" formatCode="General">
                  <c:v>13.4803</c:v>
                </c:pt>
                <c:pt idx="20031" formatCode="General">
                  <c:v>13.481</c:v>
                </c:pt>
                <c:pt idx="20032" formatCode="General">
                  <c:v>13.4816</c:v>
                </c:pt>
                <c:pt idx="20033" formatCode="General">
                  <c:v>13.4823</c:v>
                </c:pt>
                <c:pt idx="20034" formatCode="General">
                  <c:v>13.483000000000001</c:v>
                </c:pt>
                <c:pt idx="20035" formatCode="General">
                  <c:v>13.483700000000001</c:v>
                </c:pt>
                <c:pt idx="20036" formatCode="General">
                  <c:v>13.484299999999999</c:v>
                </c:pt>
                <c:pt idx="20037" formatCode="General">
                  <c:v>13.484999999999999</c:v>
                </c:pt>
                <c:pt idx="20038" formatCode="General">
                  <c:v>13.4857</c:v>
                </c:pt>
                <c:pt idx="20039" formatCode="General">
                  <c:v>13.4864</c:v>
                </c:pt>
                <c:pt idx="20040" formatCode="General">
                  <c:v>13.487</c:v>
                </c:pt>
                <c:pt idx="20041" formatCode="General">
                  <c:v>13.4877</c:v>
                </c:pt>
                <c:pt idx="20042" formatCode="General">
                  <c:v>13.4884</c:v>
                </c:pt>
                <c:pt idx="20043" formatCode="General">
                  <c:v>13.489000000000001</c:v>
                </c:pt>
                <c:pt idx="20044" formatCode="General">
                  <c:v>13.489699999999999</c:v>
                </c:pt>
                <c:pt idx="20045" formatCode="General">
                  <c:v>13.490399999999999</c:v>
                </c:pt>
                <c:pt idx="20046" formatCode="General">
                  <c:v>13.491099999999999</c:v>
                </c:pt>
                <c:pt idx="20047" formatCode="General">
                  <c:v>13.4917</c:v>
                </c:pt>
                <c:pt idx="20048" formatCode="General">
                  <c:v>13.4924</c:v>
                </c:pt>
                <c:pt idx="20049" formatCode="General">
                  <c:v>13.4931</c:v>
                </c:pt>
                <c:pt idx="20050" formatCode="General">
                  <c:v>13.4938</c:v>
                </c:pt>
                <c:pt idx="20051" formatCode="General">
                  <c:v>13.494400000000001</c:v>
                </c:pt>
                <c:pt idx="20052" formatCode="General">
                  <c:v>13.495100000000001</c:v>
                </c:pt>
                <c:pt idx="20053" formatCode="General">
                  <c:v>13.495799999999999</c:v>
                </c:pt>
                <c:pt idx="20054" formatCode="General">
                  <c:v>13.4964</c:v>
                </c:pt>
                <c:pt idx="20055" formatCode="General">
                  <c:v>13.4971</c:v>
                </c:pt>
                <c:pt idx="20056" formatCode="General">
                  <c:v>13.4978</c:v>
                </c:pt>
                <c:pt idx="20057" formatCode="General">
                  <c:v>13.4985</c:v>
                </c:pt>
                <c:pt idx="20058" formatCode="General">
                  <c:v>13.4991</c:v>
                </c:pt>
                <c:pt idx="20059" formatCode="General">
                  <c:v>13.4998</c:v>
                </c:pt>
                <c:pt idx="20060" formatCode="General">
                  <c:v>13.500500000000001</c:v>
                </c:pt>
                <c:pt idx="20061" formatCode="General">
                  <c:v>13.501200000000001</c:v>
                </c:pt>
                <c:pt idx="20062" formatCode="General">
                  <c:v>13.501799999999999</c:v>
                </c:pt>
                <c:pt idx="20063" formatCode="General">
                  <c:v>13.5025</c:v>
                </c:pt>
                <c:pt idx="20064" formatCode="General">
                  <c:v>13.5032</c:v>
                </c:pt>
                <c:pt idx="20065" formatCode="General">
                  <c:v>13.5038</c:v>
                </c:pt>
                <c:pt idx="20066" formatCode="General">
                  <c:v>13.5045</c:v>
                </c:pt>
                <c:pt idx="20067" formatCode="General">
                  <c:v>13.5052</c:v>
                </c:pt>
                <c:pt idx="20068" formatCode="General">
                  <c:v>13.5059</c:v>
                </c:pt>
                <c:pt idx="20069" formatCode="General">
                  <c:v>13.506500000000001</c:v>
                </c:pt>
                <c:pt idx="20070" formatCode="General">
                  <c:v>13.507199999999999</c:v>
                </c:pt>
                <c:pt idx="20071" formatCode="General">
                  <c:v>13.507899999999999</c:v>
                </c:pt>
                <c:pt idx="20072" formatCode="General">
                  <c:v>13.508599999999999</c:v>
                </c:pt>
                <c:pt idx="20073" formatCode="General">
                  <c:v>13.5092</c:v>
                </c:pt>
                <c:pt idx="20074" formatCode="General">
                  <c:v>13.5099</c:v>
                </c:pt>
                <c:pt idx="20075" formatCode="General">
                  <c:v>13.5106</c:v>
                </c:pt>
                <c:pt idx="20076" formatCode="General">
                  <c:v>13.5113</c:v>
                </c:pt>
                <c:pt idx="20077" formatCode="General">
                  <c:v>13.511900000000001</c:v>
                </c:pt>
                <c:pt idx="20078" formatCode="General">
                  <c:v>13.512600000000001</c:v>
                </c:pt>
                <c:pt idx="20079" formatCode="General">
                  <c:v>13.513299999999999</c:v>
                </c:pt>
                <c:pt idx="20080" formatCode="General">
                  <c:v>13.5139</c:v>
                </c:pt>
                <c:pt idx="20081" formatCode="General">
                  <c:v>13.5146</c:v>
                </c:pt>
                <c:pt idx="20082" formatCode="General">
                  <c:v>13.5153</c:v>
                </c:pt>
                <c:pt idx="20083" formatCode="General">
                  <c:v>13.516</c:v>
                </c:pt>
                <c:pt idx="20084" formatCode="General">
                  <c:v>13.5166</c:v>
                </c:pt>
                <c:pt idx="20085" formatCode="General">
                  <c:v>13.517300000000001</c:v>
                </c:pt>
                <c:pt idx="20086" formatCode="General">
                  <c:v>13.518000000000001</c:v>
                </c:pt>
                <c:pt idx="20087" formatCode="General">
                  <c:v>13.518700000000001</c:v>
                </c:pt>
                <c:pt idx="20088" formatCode="General">
                  <c:v>13.519299999999999</c:v>
                </c:pt>
                <c:pt idx="20089" formatCode="General">
                  <c:v>13.52</c:v>
                </c:pt>
                <c:pt idx="20090" formatCode="General">
                  <c:v>13.5207</c:v>
                </c:pt>
                <c:pt idx="20091" formatCode="General">
                  <c:v>13.5213</c:v>
                </c:pt>
                <c:pt idx="20092" formatCode="General">
                  <c:v>13.522</c:v>
                </c:pt>
                <c:pt idx="20093" formatCode="General">
                  <c:v>13.5227</c:v>
                </c:pt>
                <c:pt idx="20094" formatCode="General">
                  <c:v>13.523400000000001</c:v>
                </c:pt>
                <c:pt idx="20095" formatCode="General">
                  <c:v>13.523999999999999</c:v>
                </c:pt>
                <c:pt idx="20096" formatCode="General">
                  <c:v>13.524699999999999</c:v>
                </c:pt>
                <c:pt idx="20097" formatCode="General">
                  <c:v>13.525399999999999</c:v>
                </c:pt>
                <c:pt idx="20098" formatCode="General">
                  <c:v>13.5261</c:v>
                </c:pt>
                <c:pt idx="20099" formatCode="General">
                  <c:v>13.5267</c:v>
                </c:pt>
                <c:pt idx="20100" formatCode="General">
                  <c:v>13.5274</c:v>
                </c:pt>
                <c:pt idx="20101" formatCode="General">
                  <c:v>13.5281</c:v>
                </c:pt>
                <c:pt idx="20102" formatCode="General">
                  <c:v>13.528700000000001</c:v>
                </c:pt>
                <c:pt idx="20103" formatCode="General">
                  <c:v>13.529400000000001</c:v>
                </c:pt>
                <c:pt idx="20104" formatCode="General">
                  <c:v>13.530099999999999</c:v>
                </c:pt>
                <c:pt idx="20105" formatCode="General">
                  <c:v>13.530799999999999</c:v>
                </c:pt>
                <c:pt idx="20106" formatCode="General">
                  <c:v>13.5314</c:v>
                </c:pt>
                <c:pt idx="20107" formatCode="General">
                  <c:v>13.5321</c:v>
                </c:pt>
                <c:pt idx="20108" formatCode="General">
                  <c:v>13.5328</c:v>
                </c:pt>
                <c:pt idx="20109" formatCode="General">
                  <c:v>13.5335</c:v>
                </c:pt>
                <c:pt idx="20110" formatCode="General">
                  <c:v>13.5341</c:v>
                </c:pt>
                <c:pt idx="20111" formatCode="General">
                  <c:v>13.534800000000001</c:v>
                </c:pt>
                <c:pt idx="20112" formatCode="General">
                  <c:v>13.535500000000001</c:v>
                </c:pt>
                <c:pt idx="20113" formatCode="General">
                  <c:v>13.536199999999999</c:v>
                </c:pt>
                <c:pt idx="20114" formatCode="General">
                  <c:v>13.536799999999999</c:v>
                </c:pt>
                <c:pt idx="20115" formatCode="General">
                  <c:v>13.5375</c:v>
                </c:pt>
                <c:pt idx="20116" formatCode="General">
                  <c:v>13.5382</c:v>
                </c:pt>
                <c:pt idx="20117" formatCode="General">
                  <c:v>13.5388</c:v>
                </c:pt>
                <c:pt idx="20118" formatCode="General">
                  <c:v>13.5395</c:v>
                </c:pt>
                <c:pt idx="20119" formatCode="General">
                  <c:v>13.5402</c:v>
                </c:pt>
                <c:pt idx="20120" formatCode="General">
                  <c:v>13.540900000000001</c:v>
                </c:pt>
                <c:pt idx="20121" formatCode="General">
                  <c:v>13.541499999999999</c:v>
                </c:pt>
                <c:pt idx="20122" formatCode="General">
                  <c:v>13.542199999999999</c:v>
                </c:pt>
                <c:pt idx="20123" formatCode="General">
                  <c:v>13.542899999999999</c:v>
                </c:pt>
                <c:pt idx="20124" formatCode="General">
                  <c:v>13.5436</c:v>
                </c:pt>
                <c:pt idx="20125" formatCode="General">
                  <c:v>13.5442</c:v>
                </c:pt>
                <c:pt idx="20126" formatCode="General">
                  <c:v>13.5449</c:v>
                </c:pt>
                <c:pt idx="20127" formatCode="General">
                  <c:v>13.5456</c:v>
                </c:pt>
                <c:pt idx="20128" formatCode="General">
                  <c:v>13.546200000000001</c:v>
                </c:pt>
                <c:pt idx="20129" formatCode="General">
                  <c:v>13.546900000000001</c:v>
                </c:pt>
                <c:pt idx="20130" formatCode="General">
                  <c:v>13.547599999999999</c:v>
                </c:pt>
                <c:pt idx="20131" formatCode="General">
                  <c:v>13.548299999999999</c:v>
                </c:pt>
                <c:pt idx="20132" formatCode="General">
                  <c:v>13.5489</c:v>
                </c:pt>
                <c:pt idx="20133" formatCode="General">
                  <c:v>13.5496</c:v>
                </c:pt>
                <c:pt idx="20134" formatCode="General">
                  <c:v>13.5503</c:v>
                </c:pt>
                <c:pt idx="20135" formatCode="General">
                  <c:v>13.551</c:v>
                </c:pt>
                <c:pt idx="20136" formatCode="General">
                  <c:v>13.551600000000001</c:v>
                </c:pt>
                <c:pt idx="20137" formatCode="General">
                  <c:v>13.552300000000001</c:v>
                </c:pt>
                <c:pt idx="20138" formatCode="General">
                  <c:v>13.553000000000001</c:v>
                </c:pt>
                <c:pt idx="20139" formatCode="General">
                  <c:v>13.553699999999999</c:v>
                </c:pt>
                <c:pt idx="20140" formatCode="General">
                  <c:v>13.5543</c:v>
                </c:pt>
                <c:pt idx="20141" formatCode="General">
                  <c:v>13.555</c:v>
                </c:pt>
                <c:pt idx="20142" formatCode="General">
                  <c:v>13.5557</c:v>
                </c:pt>
                <c:pt idx="20143" formatCode="General">
                  <c:v>13.5563</c:v>
                </c:pt>
                <c:pt idx="20144" formatCode="General">
                  <c:v>13.557</c:v>
                </c:pt>
                <c:pt idx="20145" formatCode="General">
                  <c:v>13.557700000000001</c:v>
                </c:pt>
                <c:pt idx="20146" formatCode="General">
                  <c:v>13.558400000000001</c:v>
                </c:pt>
                <c:pt idx="20147" formatCode="General">
                  <c:v>13.558999999999999</c:v>
                </c:pt>
                <c:pt idx="20148" formatCode="General">
                  <c:v>13.559699999999999</c:v>
                </c:pt>
                <c:pt idx="20149" formatCode="General">
                  <c:v>13.5604</c:v>
                </c:pt>
                <c:pt idx="20150" formatCode="General">
                  <c:v>13.5611</c:v>
                </c:pt>
                <c:pt idx="20151" formatCode="General">
                  <c:v>13.5617</c:v>
                </c:pt>
                <c:pt idx="20152" formatCode="General">
                  <c:v>13.5624</c:v>
                </c:pt>
                <c:pt idx="20153" formatCode="General">
                  <c:v>13.5631</c:v>
                </c:pt>
                <c:pt idx="20154" formatCode="General">
                  <c:v>13.563700000000001</c:v>
                </c:pt>
                <c:pt idx="20155" formatCode="General">
                  <c:v>13.564399999999999</c:v>
                </c:pt>
                <c:pt idx="20156" formatCode="General">
                  <c:v>13.565099999999999</c:v>
                </c:pt>
                <c:pt idx="20157" formatCode="General">
                  <c:v>13.565799999999999</c:v>
                </c:pt>
                <c:pt idx="20158" formatCode="General">
                  <c:v>13.5664</c:v>
                </c:pt>
                <c:pt idx="20159" formatCode="General">
                  <c:v>13.5671</c:v>
                </c:pt>
                <c:pt idx="20160" formatCode="General">
                  <c:v>13.5678</c:v>
                </c:pt>
                <c:pt idx="20161" formatCode="General">
                  <c:v>13.5685</c:v>
                </c:pt>
                <c:pt idx="20162" formatCode="General">
                  <c:v>13.569100000000001</c:v>
                </c:pt>
                <c:pt idx="20163" formatCode="General">
                  <c:v>13.569800000000001</c:v>
                </c:pt>
                <c:pt idx="20164" formatCode="General">
                  <c:v>13.570499999999999</c:v>
                </c:pt>
                <c:pt idx="20165" formatCode="General">
                  <c:v>13.571099999999999</c:v>
                </c:pt>
                <c:pt idx="20166" formatCode="General">
                  <c:v>13.5718</c:v>
                </c:pt>
                <c:pt idx="20167" formatCode="General">
                  <c:v>13.5725</c:v>
                </c:pt>
                <c:pt idx="20168" formatCode="General">
                  <c:v>13.5732</c:v>
                </c:pt>
                <c:pt idx="20169" formatCode="General">
                  <c:v>13.5738</c:v>
                </c:pt>
                <c:pt idx="20170" formatCode="General">
                  <c:v>13.5745</c:v>
                </c:pt>
                <c:pt idx="20171" formatCode="General">
                  <c:v>13.575200000000001</c:v>
                </c:pt>
                <c:pt idx="20172" formatCode="General">
                  <c:v>13.575900000000001</c:v>
                </c:pt>
                <c:pt idx="20173" formatCode="General">
                  <c:v>13.576499999999999</c:v>
                </c:pt>
                <c:pt idx="20174" formatCode="General">
                  <c:v>13.577199999999999</c:v>
                </c:pt>
                <c:pt idx="20175" formatCode="General">
                  <c:v>13.5779</c:v>
                </c:pt>
                <c:pt idx="20176" formatCode="General">
                  <c:v>13.5786</c:v>
                </c:pt>
                <c:pt idx="20177" formatCode="General">
                  <c:v>13.5792</c:v>
                </c:pt>
                <c:pt idx="20178" formatCode="General">
                  <c:v>13.5799</c:v>
                </c:pt>
                <c:pt idx="20179" formatCode="General">
                  <c:v>13.5806</c:v>
                </c:pt>
                <c:pt idx="20180" formatCode="General">
                  <c:v>13.581200000000001</c:v>
                </c:pt>
                <c:pt idx="20181" formatCode="General">
                  <c:v>13.581899999999999</c:v>
                </c:pt>
                <c:pt idx="20182" formatCode="General">
                  <c:v>13.582599999999999</c:v>
                </c:pt>
                <c:pt idx="20183" formatCode="General">
                  <c:v>13.583299999999999</c:v>
                </c:pt>
                <c:pt idx="20184" formatCode="General">
                  <c:v>13.5839</c:v>
                </c:pt>
                <c:pt idx="20185" formatCode="General">
                  <c:v>13.5846</c:v>
                </c:pt>
                <c:pt idx="20186" formatCode="General">
                  <c:v>13.5853</c:v>
                </c:pt>
                <c:pt idx="20187" formatCode="General">
                  <c:v>13.586</c:v>
                </c:pt>
                <c:pt idx="20188" formatCode="General">
                  <c:v>13.586600000000001</c:v>
                </c:pt>
                <c:pt idx="20189" formatCode="General">
                  <c:v>13.587300000000001</c:v>
                </c:pt>
                <c:pt idx="20190" formatCode="General">
                  <c:v>13.587999999999999</c:v>
                </c:pt>
                <c:pt idx="20191" formatCode="General">
                  <c:v>13.5886</c:v>
                </c:pt>
                <c:pt idx="20192" formatCode="General">
                  <c:v>13.5893</c:v>
                </c:pt>
                <c:pt idx="20193" formatCode="General">
                  <c:v>13.59</c:v>
                </c:pt>
                <c:pt idx="20194" formatCode="General">
                  <c:v>13.5907</c:v>
                </c:pt>
                <c:pt idx="20195" formatCode="General">
                  <c:v>13.5913</c:v>
                </c:pt>
                <c:pt idx="20196" formatCode="General">
                  <c:v>13.592000000000001</c:v>
                </c:pt>
                <c:pt idx="20197" formatCode="General">
                  <c:v>13.592700000000001</c:v>
                </c:pt>
                <c:pt idx="20198" formatCode="General">
                  <c:v>13.593400000000001</c:v>
                </c:pt>
                <c:pt idx="20199" formatCode="General">
                  <c:v>13.593999999999999</c:v>
                </c:pt>
                <c:pt idx="20200" formatCode="General">
                  <c:v>13.5947</c:v>
                </c:pt>
                <c:pt idx="20201" formatCode="General">
                  <c:v>13.5954</c:v>
                </c:pt>
                <c:pt idx="20202" formatCode="General">
                  <c:v>13.596</c:v>
                </c:pt>
                <c:pt idx="20203" formatCode="General">
                  <c:v>13.5967</c:v>
                </c:pt>
                <c:pt idx="20204" formatCode="General">
                  <c:v>13.5974</c:v>
                </c:pt>
                <c:pt idx="20205" formatCode="General">
                  <c:v>13.598100000000001</c:v>
                </c:pt>
                <c:pt idx="20206" formatCode="General">
                  <c:v>13.598699999999999</c:v>
                </c:pt>
                <c:pt idx="20207" formatCode="General">
                  <c:v>13.599399999999999</c:v>
                </c:pt>
                <c:pt idx="20208" formatCode="General">
                  <c:v>13.600099999999999</c:v>
                </c:pt>
                <c:pt idx="20209" formatCode="General">
                  <c:v>13.6008</c:v>
                </c:pt>
                <c:pt idx="20210" formatCode="General">
                  <c:v>13.6014</c:v>
                </c:pt>
                <c:pt idx="20211" formatCode="General">
                  <c:v>13.6021</c:v>
                </c:pt>
                <c:pt idx="20212" formatCode="General">
                  <c:v>13.6028</c:v>
                </c:pt>
                <c:pt idx="20213" formatCode="General">
                  <c:v>13.6035</c:v>
                </c:pt>
                <c:pt idx="20214" formatCode="General">
                  <c:v>13.604100000000001</c:v>
                </c:pt>
                <c:pt idx="20215" formatCode="General">
                  <c:v>13.604799999999999</c:v>
                </c:pt>
                <c:pt idx="20216" formatCode="General">
                  <c:v>13.605499999999999</c:v>
                </c:pt>
                <c:pt idx="20217" formatCode="General">
                  <c:v>13.6061</c:v>
                </c:pt>
                <c:pt idx="20218" formatCode="General">
                  <c:v>13.6068</c:v>
                </c:pt>
                <c:pt idx="20219" formatCode="General">
                  <c:v>13.6075</c:v>
                </c:pt>
                <c:pt idx="20220" formatCode="General">
                  <c:v>13.6082</c:v>
                </c:pt>
                <c:pt idx="20221" formatCode="General">
                  <c:v>13.6088</c:v>
                </c:pt>
                <c:pt idx="20222" formatCode="General">
                  <c:v>13.609500000000001</c:v>
                </c:pt>
                <c:pt idx="20223" formatCode="General">
                  <c:v>13.610200000000001</c:v>
                </c:pt>
                <c:pt idx="20224" formatCode="General">
                  <c:v>13.610900000000001</c:v>
                </c:pt>
                <c:pt idx="20225" formatCode="General">
                  <c:v>13.611499999999999</c:v>
                </c:pt>
                <c:pt idx="20226" formatCode="General">
                  <c:v>13.6122</c:v>
                </c:pt>
                <c:pt idx="20227" formatCode="General">
                  <c:v>13.6129</c:v>
                </c:pt>
                <c:pt idx="20228" formatCode="General">
                  <c:v>13.6135</c:v>
                </c:pt>
                <c:pt idx="20229" formatCode="General">
                  <c:v>13.6142</c:v>
                </c:pt>
                <c:pt idx="20230" formatCode="General">
                  <c:v>13.6149</c:v>
                </c:pt>
                <c:pt idx="20231" formatCode="General">
                  <c:v>13.615600000000001</c:v>
                </c:pt>
                <c:pt idx="20232" formatCode="General">
                  <c:v>13.616199999999999</c:v>
                </c:pt>
                <c:pt idx="20233" formatCode="General">
                  <c:v>13.616899999999999</c:v>
                </c:pt>
                <c:pt idx="20234" formatCode="General">
                  <c:v>13.617599999999999</c:v>
                </c:pt>
                <c:pt idx="20235" formatCode="General">
                  <c:v>13.6183</c:v>
                </c:pt>
                <c:pt idx="20236" formatCode="General">
                  <c:v>13.6189</c:v>
                </c:pt>
                <c:pt idx="20237" formatCode="General">
                  <c:v>13.6196</c:v>
                </c:pt>
                <c:pt idx="20238" formatCode="General">
                  <c:v>13.6203</c:v>
                </c:pt>
                <c:pt idx="20239" formatCode="General">
                  <c:v>13.621</c:v>
                </c:pt>
                <c:pt idx="20240" formatCode="General">
                  <c:v>13.621600000000001</c:v>
                </c:pt>
                <c:pt idx="20241" formatCode="General">
                  <c:v>13.622299999999999</c:v>
                </c:pt>
                <c:pt idx="20242" formatCode="General">
                  <c:v>13.622999999999999</c:v>
                </c:pt>
                <c:pt idx="20243" formatCode="General">
                  <c:v>13.6236</c:v>
                </c:pt>
                <c:pt idx="20244" formatCode="General">
                  <c:v>13.6243</c:v>
                </c:pt>
                <c:pt idx="20245" formatCode="General">
                  <c:v>13.625</c:v>
                </c:pt>
                <c:pt idx="20246" formatCode="General">
                  <c:v>13.6257</c:v>
                </c:pt>
                <c:pt idx="20247" formatCode="General">
                  <c:v>13.626300000000001</c:v>
                </c:pt>
                <c:pt idx="20248" formatCode="General">
                  <c:v>13.627000000000001</c:v>
                </c:pt>
                <c:pt idx="20249" formatCode="General">
                  <c:v>13.627700000000001</c:v>
                </c:pt>
                <c:pt idx="20250" formatCode="General">
                  <c:v>13.628399999999999</c:v>
                </c:pt>
                <c:pt idx="20251" formatCode="General">
                  <c:v>13.629</c:v>
                </c:pt>
                <c:pt idx="20252" formatCode="General">
                  <c:v>13.6297</c:v>
                </c:pt>
                <c:pt idx="20253" formatCode="General">
                  <c:v>13.6304</c:v>
                </c:pt>
                <c:pt idx="20254" formatCode="General">
                  <c:v>13.631</c:v>
                </c:pt>
                <c:pt idx="20255" formatCode="General">
                  <c:v>13.6317</c:v>
                </c:pt>
                <c:pt idx="20256" formatCode="General">
                  <c:v>13.632400000000001</c:v>
                </c:pt>
                <c:pt idx="20257" formatCode="General">
                  <c:v>13.633100000000001</c:v>
                </c:pt>
                <c:pt idx="20258" formatCode="General">
                  <c:v>13.633699999999999</c:v>
                </c:pt>
                <c:pt idx="20259" formatCode="General">
                  <c:v>13.634399999999999</c:v>
                </c:pt>
                <c:pt idx="20260" formatCode="General">
                  <c:v>13.6351</c:v>
                </c:pt>
                <c:pt idx="20261" formatCode="General">
                  <c:v>13.6358</c:v>
                </c:pt>
                <c:pt idx="20262" formatCode="General">
                  <c:v>13.6364</c:v>
                </c:pt>
                <c:pt idx="20263" formatCode="General">
                  <c:v>13.6371</c:v>
                </c:pt>
                <c:pt idx="20264" formatCode="General">
                  <c:v>13.6378</c:v>
                </c:pt>
                <c:pt idx="20265" formatCode="General">
                  <c:v>13.638400000000001</c:v>
                </c:pt>
                <c:pt idx="20266" formatCode="General">
                  <c:v>13.639099999999999</c:v>
                </c:pt>
                <c:pt idx="20267" formatCode="General">
                  <c:v>13.639799999999999</c:v>
                </c:pt>
                <c:pt idx="20268" formatCode="General">
                  <c:v>13.640499999999999</c:v>
                </c:pt>
                <c:pt idx="20269" formatCode="General">
                  <c:v>13.6411</c:v>
                </c:pt>
                <c:pt idx="20270" formatCode="General">
                  <c:v>13.6418</c:v>
                </c:pt>
                <c:pt idx="20271" formatCode="General">
                  <c:v>13.6425</c:v>
                </c:pt>
                <c:pt idx="20272" formatCode="General">
                  <c:v>13.6432</c:v>
                </c:pt>
                <c:pt idx="20273" formatCode="General">
                  <c:v>13.643800000000001</c:v>
                </c:pt>
                <c:pt idx="20274" formatCode="General">
                  <c:v>13.644500000000001</c:v>
                </c:pt>
                <c:pt idx="20275" formatCode="General">
                  <c:v>13.645200000000001</c:v>
                </c:pt>
                <c:pt idx="20276" formatCode="General">
                  <c:v>13.645899999999999</c:v>
                </c:pt>
                <c:pt idx="20277" formatCode="General">
                  <c:v>13.6465</c:v>
                </c:pt>
                <c:pt idx="20278" formatCode="General">
                  <c:v>13.6472</c:v>
                </c:pt>
                <c:pt idx="20279" formatCode="General">
                  <c:v>13.6479</c:v>
                </c:pt>
                <c:pt idx="20280" formatCode="General">
                  <c:v>13.6485</c:v>
                </c:pt>
                <c:pt idx="20281" formatCode="General">
                  <c:v>13.6492</c:v>
                </c:pt>
                <c:pt idx="20282" formatCode="General">
                  <c:v>13.649900000000001</c:v>
                </c:pt>
                <c:pt idx="20283" formatCode="General">
                  <c:v>13.650600000000001</c:v>
                </c:pt>
                <c:pt idx="20284" formatCode="General">
                  <c:v>13.651199999999999</c:v>
                </c:pt>
                <c:pt idx="20285" formatCode="General">
                  <c:v>13.651899999999999</c:v>
                </c:pt>
                <c:pt idx="20286" formatCode="General">
                  <c:v>13.6526</c:v>
                </c:pt>
                <c:pt idx="20287" formatCode="General">
                  <c:v>13.6533</c:v>
                </c:pt>
                <c:pt idx="20288" formatCode="General">
                  <c:v>13.6539</c:v>
                </c:pt>
                <c:pt idx="20289" formatCode="General">
                  <c:v>13.6546</c:v>
                </c:pt>
                <c:pt idx="20290" formatCode="General">
                  <c:v>13.6553</c:v>
                </c:pt>
                <c:pt idx="20291" formatCode="General">
                  <c:v>13.655900000000001</c:v>
                </c:pt>
                <c:pt idx="20292" formatCode="General">
                  <c:v>13.656599999999999</c:v>
                </c:pt>
                <c:pt idx="20293" formatCode="General">
                  <c:v>13.657299999999999</c:v>
                </c:pt>
                <c:pt idx="20294" formatCode="General">
                  <c:v>13.657999999999999</c:v>
                </c:pt>
                <c:pt idx="20295" formatCode="General">
                  <c:v>13.6586</c:v>
                </c:pt>
                <c:pt idx="20296" formatCode="General">
                  <c:v>13.6593</c:v>
                </c:pt>
                <c:pt idx="20297" formatCode="General">
                  <c:v>13.66</c:v>
                </c:pt>
                <c:pt idx="20298" formatCode="General">
                  <c:v>13.6607</c:v>
                </c:pt>
                <c:pt idx="20299" formatCode="General">
                  <c:v>13.661300000000001</c:v>
                </c:pt>
                <c:pt idx="20300" formatCode="General">
                  <c:v>13.662000000000001</c:v>
                </c:pt>
                <c:pt idx="20301" formatCode="General">
                  <c:v>13.662699999999999</c:v>
                </c:pt>
                <c:pt idx="20302" formatCode="General">
                  <c:v>13.663399999999999</c:v>
                </c:pt>
                <c:pt idx="20303" formatCode="General">
                  <c:v>13.664</c:v>
                </c:pt>
                <c:pt idx="20304" formatCode="General">
                  <c:v>13.6647</c:v>
                </c:pt>
                <c:pt idx="20305" formatCode="General">
                  <c:v>13.6654</c:v>
                </c:pt>
                <c:pt idx="20306" formatCode="General">
                  <c:v>13.666</c:v>
                </c:pt>
                <c:pt idx="20307" formatCode="General">
                  <c:v>13.666700000000001</c:v>
                </c:pt>
                <c:pt idx="20308" formatCode="General">
                  <c:v>13.667400000000001</c:v>
                </c:pt>
                <c:pt idx="20309" formatCode="General">
                  <c:v>13.668100000000001</c:v>
                </c:pt>
                <c:pt idx="20310" formatCode="General">
                  <c:v>13.668699999999999</c:v>
                </c:pt>
                <c:pt idx="20311" formatCode="General">
                  <c:v>13.6694</c:v>
                </c:pt>
                <c:pt idx="20312" formatCode="General">
                  <c:v>13.6701</c:v>
                </c:pt>
                <c:pt idx="20313" formatCode="General">
                  <c:v>13.6708</c:v>
                </c:pt>
                <c:pt idx="20314" formatCode="General">
                  <c:v>13.6714</c:v>
                </c:pt>
                <c:pt idx="20315" formatCode="General">
                  <c:v>13.6721</c:v>
                </c:pt>
                <c:pt idx="20316" formatCode="General">
                  <c:v>13.672800000000001</c:v>
                </c:pt>
                <c:pt idx="20317" formatCode="General">
                  <c:v>13.673400000000001</c:v>
                </c:pt>
                <c:pt idx="20318" formatCode="General">
                  <c:v>13.674099999999999</c:v>
                </c:pt>
                <c:pt idx="20319" formatCode="General">
                  <c:v>13.674799999999999</c:v>
                </c:pt>
                <c:pt idx="20320" formatCode="General">
                  <c:v>13.6755</c:v>
                </c:pt>
                <c:pt idx="20321" formatCode="General">
                  <c:v>13.6761</c:v>
                </c:pt>
                <c:pt idx="20322" formatCode="General">
                  <c:v>13.6768</c:v>
                </c:pt>
                <c:pt idx="20323" formatCode="General">
                  <c:v>13.6775</c:v>
                </c:pt>
                <c:pt idx="20324" formatCode="General">
                  <c:v>13.6782</c:v>
                </c:pt>
                <c:pt idx="20325" formatCode="General">
                  <c:v>13.678800000000001</c:v>
                </c:pt>
                <c:pt idx="20326" formatCode="General">
                  <c:v>13.679500000000001</c:v>
                </c:pt>
                <c:pt idx="20327" formatCode="General">
                  <c:v>13.680199999999999</c:v>
                </c:pt>
                <c:pt idx="20328" formatCode="General">
                  <c:v>13.6808</c:v>
                </c:pt>
                <c:pt idx="20329" formatCode="General">
                  <c:v>13.6815</c:v>
                </c:pt>
                <c:pt idx="20330" formatCode="General">
                  <c:v>13.6822</c:v>
                </c:pt>
                <c:pt idx="20331" formatCode="General">
                  <c:v>13.6829</c:v>
                </c:pt>
                <c:pt idx="20332" formatCode="General">
                  <c:v>13.6835</c:v>
                </c:pt>
                <c:pt idx="20333" formatCode="General">
                  <c:v>13.684200000000001</c:v>
                </c:pt>
                <c:pt idx="20334" formatCode="General">
                  <c:v>13.684900000000001</c:v>
                </c:pt>
                <c:pt idx="20335" formatCode="General">
                  <c:v>13.685600000000001</c:v>
                </c:pt>
                <c:pt idx="20336" formatCode="General">
                  <c:v>13.686199999999999</c:v>
                </c:pt>
                <c:pt idx="20337" formatCode="General">
                  <c:v>13.6869</c:v>
                </c:pt>
                <c:pt idx="20338" formatCode="General">
                  <c:v>13.6876</c:v>
                </c:pt>
                <c:pt idx="20339" formatCode="General">
                  <c:v>13.6883</c:v>
                </c:pt>
                <c:pt idx="20340" formatCode="General">
                  <c:v>13.6889</c:v>
                </c:pt>
                <c:pt idx="20341" formatCode="General">
                  <c:v>13.6896</c:v>
                </c:pt>
                <c:pt idx="20342" formatCode="General">
                  <c:v>13.690300000000001</c:v>
                </c:pt>
                <c:pt idx="20343" formatCode="General">
                  <c:v>13.690899999999999</c:v>
                </c:pt>
                <c:pt idx="20344" formatCode="General">
                  <c:v>13.691599999999999</c:v>
                </c:pt>
                <c:pt idx="20345" formatCode="General">
                  <c:v>13.692299999999999</c:v>
                </c:pt>
                <c:pt idx="20346" formatCode="General">
                  <c:v>13.693</c:v>
                </c:pt>
                <c:pt idx="20347" formatCode="General">
                  <c:v>13.6936</c:v>
                </c:pt>
                <c:pt idx="20348" formatCode="General">
                  <c:v>13.6943</c:v>
                </c:pt>
                <c:pt idx="20349" formatCode="General">
                  <c:v>13.695</c:v>
                </c:pt>
                <c:pt idx="20350" formatCode="General">
                  <c:v>13.6957</c:v>
                </c:pt>
                <c:pt idx="20351" formatCode="General">
                  <c:v>13.696300000000001</c:v>
                </c:pt>
                <c:pt idx="20352" formatCode="General">
                  <c:v>13.696999999999999</c:v>
                </c:pt>
                <c:pt idx="20353" formatCode="General">
                  <c:v>13.697699999999999</c:v>
                </c:pt>
                <c:pt idx="20354" formatCode="General">
                  <c:v>13.6983</c:v>
                </c:pt>
                <c:pt idx="20355" formatCode="General">
                  <c:v>13.699</c:v>
                </c:pt>
                <c:pt idx="20356" formatCode="General">
                  <c:v>13.6997</c:v>
                </c:pt>
                <c:pt idx="20357" formatCode="General">
                  <c:v>13.7004</c:v>
                </c:pt>
                <c:pt idx="20358" formatCode="General">
                  <c:v>13.701000000000001</c:v>
                </c:pt>
                <c:pt idx="20359" formatCode="General">
                  <c:v>13.701700000000001</c:v>
                </c:pt>
                <c:pt idx="20360" formatCode="General">
                  <c:v>13.702400000000001</c:v>
                </c:pt>
                <c:pt idx="20361" formatCode="General">
                  <c:v>13.703099999999999</c:v>
                </c:pt>
                <c:pt idx="20362" formatCode="General">
                  <c:v>13.7037</c:v>
                </c:pt>
                <c:pt idx="20363" formatCode="General">
                  <c:v>13.7044</c:v>
                </c:pt>
                <c:pt idx="20364" formatCode="General">
                  <c:v>13.7051</c:v>
                </c:pt>
                <c:pt idx="20365" formatCode="General">
                  <c:v>13.7057</c:v>
                </c:pt>
                <c:pt idx="20366" formatCode="General">
                  <c:v>13.7064</c:v>
                </c:pt>
                <c:pt idx="20367" formatCode="General">
                  <c:v>13.707100000000001</c:v>
                </c:pt>
                <c:pt idx="20368" formatCode="General">
                  <c:v>13.707800000000001</c:v>
                </c:pt>
                <c:pt idx="20369" formatCode="General">
                  <c:v>13.708399999999999</c:v>
                </c:pt>
                <c:pt idx="20370" formatCode="General">
                  <c:v>13.709099999999999</c:v>
                </c:pt>
                <c:pt idx="20371" formatCode="General">
                  <c:v>13.7098</c:v>
                </c:pt>
                <c:pt idx="20372" formatCode="General">
                  <c:v>13.7105</c:v>
                </c:pt>
                <c:pt idx="20373" formatCode="General">
                  <c:v>13.7111</c:v>
                </c:pt>
                <c:pt idx="20374" formatCode="General">
                  <c:v>13.7118</c:v>
                </c:pt>
                <c:pt idx="20375" formatCode="General">
                  <c:v>13.7125</c:v>
                </c:pt>
                <c:pt idx="20376" formatCode="General">
                  <c:v>13.713200000000001</c:v>
                </c:pt>
                <c:pt idx="20377" formatCode="General">
                  <c:v>13.713800000000001</c:v>
                </c:pt>
                <c:pt idx="20378" formatCode="General">
                  <c:v>13.714499999999999</c:v>
                </c:pt>
                <c:pt idx="20379" formatCode="General">
                  <c:v>13.715199999999999</c:v>
                </c:pt>
                <c:pt idx="20380" formatCode="General">
                  <c:v>13.7158</c:v>
                </c:pt>
                <c:pt idx="20381" formatCode="General">
                  <c:v>13.7165</c:v>
                </c:pt>
                <c:pt idx="20382" formatCode="General">
                  <c:v>13.7172</c:v>
                </c:pt>
                <c:pt idx="20383" formatCode="General">
                  <c:v>13.7179</c:v>
                </c:pt>
                <c:pt idx="20384" formatCode="General">
                  <c:v>13.718500000000001</c:v>
                </c:pt>
                <c:pt idx="20385" formatCode="General">
                  <c:v>13.719200000000001</c:v>
                </c:pt>
                <c:pt idx="20386" formatCode="General">
                  <c:v>13.719900000000001</c:v>
                </c:pt>
                <c:pt idx="20387" formatCode="General">
                  <c:v>13.720599999999999</c:v>
                </c:pt>
                <c:pt idx="20388" formatCode="General">
                  <c:v>13.7212</c:v>
                </c:pt>
                <c:pt idx="20389" formatCode="General">
                  <c:v>13.7219</c:v>
                </c:pt>
                <c:pt idx="20390" formatCode="General">
                  <c:v>13.7226</c:v>
                </c:pt>
                <c:pt idx="20391" formatCode="General">
                  <c:v>13.7232</c:v>
                </c:pt>
                <c:pt idx="20392" formatCode="General">
                  <c:v>13.7239</c:v>
                </c:pt>
                <c:pt idx="20393" formatCode="General">
                  <c:v>13.724600000000001</c:v>
                </c:pt>
                <c:pt idx="20394" formatCode="General">
                  <c:v>13.725300000000001</c:v>
                </c:pt>
                <c:pt idx="20395" formatCode="General">
                  <c:v>13.725899999999999</c:v>
                </c:pt>
                <c:pt idx="20396" formatCode="General">
                  <c:v>13.726599999999999</c:v>
                </c:pt>
                <c:pt idx="20397" formatCode="General">
                  <c:v>13.7273</c:v>
                </c:pt>
                <c:pt idx="20398" formatCode="General">
                  <c:v>13.728</c:v>
                </c:pt>
                <c:pt idx="20399" formatCode="General">
                  <c:v>13.7286</c:v>
                </c:pt>
                <c:pt idx="20400" formatCode="General">
                  <c:v>13.7293</c:v>
                </c:pt>
                <c:pt idx="20401" formatCode="General">
                  <c:v>13.73</c:v>
                </c:pt>
                <c:pt idx="20402" formatCode="General">
                  <c:v>13.730700000000001</c:v>
                </c:pt>
                <c:pt idx="20403" formatCode="General">
                  <c:v>13.731299999999999</c:v>
                </c:pt>
                <c:pt idx="20404" formatCode="General">
                  <c:v>13.731999999999999</c:v>
                </c:pt>
                <c:pt idx="20405" formatCode="General">
                  <c:v>13.732699999999999</c:v>
                </c:pt>
                <c:pt idx="20406" formatCode="General">
                  <c:v>13.7333</c:v>
                </c:pt>
                <c:pt idx="20407" formatCode="General">
                  <c:v>13.734</c:v>
                </c:pt>
                <c:pt idx="20408" formatCode="General">
                  <c:v>13.7347</c:v>
                </c:pt>
                <c:pt idx="20409" formatCode="General">
                  <c:v>13.7354</c:v>
                </c:pt>
                <c:pt idx="20410" formatCode="General">
                  <c:v>13.736000000000001</c:v>
                </c:pt>
                <c:pt idx="20411" formatCode="General">
                  <c:v>13.736700000000001</c:v>
                </c:pt>
                <c:pt idx="20412" formatCode="General">
                  <c:v>13.737399999999999</c:v>
                </c:pt>
                <c:pt idx="20413" formatCode="General">
                  <c:v>13.738099999999999</c:v>
                </c:pt>
                <c:pt idx="20414" formatCode="General">
                  <c:v>13.7387</c:v>
                </c:pt>
                <c:pt idx="20415" formatCode="General">
                  <c:v>13.7394</c:v>
                </c:pt>
                <c:pt idx="20416" formatCode="General">
                  <c:v>13.7401</c:v>
                </c:pt>
                <c:pt idx="20417" formatCode="General">
                  <c:v>13.7407</c:v>
                </c:pt>
                <c:pt idx="20418" formatCode="General">
                  <c:v>13.741400000000001</c:v>
                </c:pt>
                <c:pt idx="20419" formatCode="General">
                  <c:v>13.742100000000001</c:v>
                </c:pt>
                <c:pt idx="20420" formatCode="General">
                  <c:v>13.742800000000001</c:v>
                </c:pt>
                <c:pt idx="20421" formatCode="General">
                  <c:v>13.743399999999999</c:v>
                </c:pt>
                <c:pt idx="20422" formatCode="General">
                  <c:v>13.7441</c:v>
                </c:pt>
                <c:pt idx="20423" formatCode="General">
                  <c:v>13.7448</c:v>
                </c:pt>
                <c:pt idx="20424" formatCode="General">
                  <c:v>13.7455</c:v>
                </c:pt>
                <c:pt idx="20425" formatCode="General">
                  <c:v>13.7461</c:v>
                </c:pt>
                <c:pt idx="20426" formatCode="General">
                  <c:v>13.7468</c:v>
                </c:pt>
                <c:pt idx="20427" formatCode="General">
                  <c:v>13.7475</c:v>
                </c:pt>
                <c:pt idx="20428" formatCode="General">
                  <c:v>13.748100000000001</c:v>
                </c:pt>
                <c:pt idx="20429" formatCode="General">
                  <c:v>13.748799999999999</c:v>
                </c:pt>
                <c:pt idx="20430" formatCode="General">
                  <c:v>13.749499999999999</c:v>
                </c:pt>
                <c:pt idx="20431" formatCode="General">
                  <c:v>13.7502</c:v>
                </c:pt>
                <c:pt idx="20432" formatCode="General">
                  <c:v>13.7508</c:v>
                </c:pt>
                <c:pt idx="20433" formatCode="General">
                  <c:v>13.7515</c:v>
                </c:pt>
                <c:pt idx="20434" formatCode="General">
                  <c:v>13.7522</c:v>
                </c:pt>
                <c:pt idx="20435" formatCode="General">
                  <c:v>13.7529</c:v>
                </c:pt>
                <c:pt idx="20436" formatCode="General">
                  <c:v>13.753500000000001</c:v>
                </c:pt>
                <c:pt idx="20437" formatCode="General">
                  <c:v>13.754200000000001</c:v>
                </c:pt>
                <c:pt idx="20438" formatCode="General">
                  <c:v>13.754899999999999</c:v>
                </c:pt>
                <c:pt idx="20439" formatCode="General">
                  <c:v>13.755599999999999</c:v>
                </c:pt>
                <c:pt idx="20440" formatCode="General">
                  <c:v>13.7562</c:v>
                </c:pt>
                <c:pt idx="20441" formatCode="General">
                  <c:v>13.7569</c:v>
                </c:pt>
                <c:pt idx="20442" formatCode="General">
                  <c:v>13.7576</c:v>
                </c:pt>
                <c:pt idx="20443" formatCode="General">
                  <c:v>13.7582</c:v>
                </c:pt>
                <c:pt idx="20444" formatCode="General">
                  <c:v>13.758900000000001</c:v>
                </c:pt>
                <c:pt idx="20445" formatCode="General">
                  <c:v>13.759600000000001</c:v>
                </c:pt>
                <c:pt idx="20446" formatCode="General">
                  <c:v>13.760300000000001</c:v>
                </c:pt>
                <c:pt idx="20447" formatCode="General">
                  <c:v>13.760899999999999</c:v>
                </c:pt>
                <c:pt idx="20448" formatCode="General">
                  <c:v>13.7616</c:v>
                </c:pt>
                <c:pt idx="20449" formatCode="General">
                  <c:v>13.7623</c:v>
                </c:pt>
                <c:pt idx="20450" formatCode="General">
                  <c:v>13.763</c:v>
                </c:pt>
                <c:pt idx="20451" formatCode="General">
                  <c:v>13.7636</c:v>
                </c:pt>
                <c:pt idx="20452" formatCode="General">
                  <c:v>13.7643</c:v>
                </c:pt>
                <c:pt idx="20453" formatCode="General">
                  <c:v>13.765000000000001</c:v>
                </c:pt>
                <c:pt idx="20454" formatCode="General">
                  <c:v>13.765599999999999</c:v>
                </c:pt>
                <c:pt idx="20455" formatCode="General">
                  <c:v>13.766299999999999</c:v>
                </c:pt>
                <c:pt idx="20456" formatCode="General">
                  <c:v>13.766999999999999</c:v>
                </c:pt>
                <c:pt idx="20457" formatCode="General">
                  <c:v>13.7677</c:v>
                </c:pt>
                <c:pt idx="20458" formatCode="General">
                  <c:v>13.7683</c:v>
                </c:pt>
                <c:pt idx="20459" formatCode="General">
                  <c:v>13.769</c:v>
                </c:pt>
                <c:pt idx="20460" formatCode="General">
                  <c:v>13.7697</c:v>
                </c:pt>
                <c:pt idx="20461" formatCode="General">
                  <c:v>13.7704</c:v>
                </c:pt>
                <c:pt idx="20462" formatCode="General">
                  <c:v>13.771000000000001</c:v>
                </c:pt>
                <c:pt idx="20463" formatCode="General">
                  <c:v>13.771699999999999</c:v>
                </c:pt>
                <c:pt idx="20464" formatCode="General">
                  <c:v>13.772399999999999</c:v>
                </c:pt>
                <c:pt idx="20465" formatCode="General">
                  <c:v>13.773099999999999</c:v>
                </c:pt>
                <c:pt idx="20466" formatCode="General">
                  <c:v>13.7737</c:v>
                </c:pt>
                <c:pt idx="20467" formatCode="General">
                  <c:v>13.7744</c:v>
                </c:pt>
                <c:pt idx="20468" formatCode="General">
                  <c:v>13.7751</c:v>
                </c:pt>
                <c:pt idx="20469" formatCode="General">
                  <c:v>13.775700000000001</c:v>
                </c:pt>
                <c:pt idx="20470" formatCode="General">
                  <c:v>13.776400000000001</c:v>
                </c:pt>
                <c:pt idx="20471" formatCode="General">
                  <c:v>13.777100000000001</c:v>
                </c:pt>
                <c:pt idx="20472" formatCode="General">
                  <c:v>13.777799999999999</c:v>
                </c:pt>
                <c:pt idx="20473" formatCode="General">
                  <c:v>13.7784</c:v>
                </c:pt>
                <c:pt idx="20474" formatCode="General">
                  <c:v>13.7791</c:v>
                </c:pt>
                <c:pt idx="20475" formatCode="General">
                  <c:v>13.7798</c:v>
                </c:pt>
                <c:pt idx="20476" formatCode="General">
                  <c:v>13.7805</c:v>
                </c:pt>
                <c:pt idx="20477" formatCode="General">
                  <c:v>13.7811</c:v>
                </c:pt>
                <c:pt idx="20478" formatCode="General">
                  <c:v>13.7818</c:v>
                </c:pt>
                <c:pt idx="20479" formatCode="General">
                  <c:v>13.782500000000001</c:v>
                </c:pt>
                <c:pt idx="20480" formatCode="General">
                  <c:v>13.783099999999999</c:v>
                </c:pt>
                <c:pt idx="20481" formatCode="General">
                  <c:v>13.783799999999999</c:v>
                </c:pt>
                <c:pt idx="20482" formatCode="General">
                  <c:v>13.7845</c:v>
                </c:pt>
                <c:pt idx="20483" formatCode="General">
                  <c:v>13.7852</c:v>
                </c:pt>
                <c:pt idx="20484" formatCode="General">
                  <c:v>13.7858</c:v>
                </c:pt>
                <c:pt idx="20485" formatCode="General">
                  <c:v>13.7865</c:v>
                </c:pt>
                <c:pt idx="20486" formatCode="General">
                  <c:v>13.7872</c:v>
                </c:pt>
                <c:pt idx="20487" formatCode="General">
                  <c:v>13.7879</c:v>
                </c:pt>
                <c:pt idx="20488" formatCode="General">
                  <c:v>13.788500000000001</c:v>
                </c:pt>
                <c:pt idx="20489" formatCode="General">
                  <c:v>13.789199999999999</c:v>
                </c:pt>
                <c:pt idx="20490" formatCode="General">
                  <c:v>13.789899999999999</c:v>
                </c:pt>
                <c:pt idx="20491" formatCode="General">
                  <c:v>13.7905</c:v>
                </c:pt>
                <c:pt idx="20492" formatCode="General">
                  <c:v>13.7912</c:v>
                </c:pt>
                <c:pt idx="20493" formatCode="General">
                  <c:v>13.7919</c:v>
                </c:pt>
                <c:pt idx="20494" formatCode="General">
                  <c:v>13.7926</c:v>
                </c:pt>
                <c:pt idx="20495" formatCode="General">
                  <c:v>13.793200000000001</c:v>
                </c:pt>
                <c:pt idx="20496" formatCode="General">
                  <c:v>13.793900000000001</c:v>
                </c:pt>
                <c:pt idx="20497" formatCode="General">
                  <c:v>13.794600000000001</c:v>
                </c:pt>
                <c:pt idx="20498" formatCode="General">
                  <c:v>13.795299999999999</c:v>
                </c:pt>
                <c:pt idx="20499" formatCode="General">
                  <c:v>13.7959</c:v>
                </c:pt>
                <c:pt idx="20500" formatCode="General">
                  <c:v>13.7966</c:v>
                </c:pt>
                <c:pt idx="20501" formatCode="General">
                  <c:v>13.7973</c:v>
                </c:pt>
                <c:pt idx="20502" formatCode="General">
                  <c:v>13.798</c:v>
                </c:pt>
                <c:pt idx="20503" formatCode="General">
                  <c:v>13.7986</c:v>
                </c:pt>
                <c:pt idx="20504" formatCode="General">
                  <c:v>13.799300000000001</c:v>
                </c:pt>
                <c:pt idx="20505" formatCode="General">
                  <c:v>13.8</c:v>
                </c:pt>
                <c:pt idx="20506" formatCode="General">
                  <c:v>13.800599999999999</c:v>
                </c:pt>
                <c:pt idx="20507" formatCode="General">
                  <c:v>13.801299999999999</c:v>
                </c:pt>
                <c:pt idx="20508" formatCode="General">
                  <c:v>13.802</c:v>
                </c:pt>
                <c:pt idx="20509" formatCode="General">
                  <c:v>13.8027</c:v>
                </c:pt>
                <c:pt idx="20510" formatCode="General">
                  <c:v>13.8033</c:v>
                </c:pt>
                <c:pt idx="20511" formatCode="General">
                  <c:v>13.804</c:v>
                </c:pt>
                <c:pt idx="20512" formatCode="General">
                  <c:v>13.8047</c:v>
                </c:pt>
                <c:pt idx="20513" formatCode="General">
                  <c:v>13.805400000000001</c:v>
                </c:pt>
                <c:pt idx="20514" formatCode="General">
                  <c:v>13.805999999999999</c:v>
                </c:pt>
                <c:pt idx="20515" formatCode="General">
                  <c:v>13.806699999999999</c:v>
                </c:pt>
                <c:pt idx="20516" formatCode="General">
                  <c:v>13.807399999999999</c:v>
                </c:pt>
                <c:pt idx="20517" formatCode="General">
                  <c:v>13.808</c:v>
                </c:pt>
                <c:pt idx="20518" formatCode="General">
                  <c:v>13.8087</c:v>
                </c:pt>
                <c:pt idx="20519" formatCode="General">
                  <c:v>13.8094</c:v>
                </c:pt>
                <c:pt idx="20520" formatCode="General">
                  <c:v>13.8101</c:v>
                </c:pt>
                <c:pt idx="20521" formatCode="General">
                  <c:v>13.810700000000001</c:v>
                </c:pt>
                <c:pt idx="20522" formatCode="General">
                  <c:v>13.811400000000001</c:v>
                </c:pt>
                <c:pt idx="20523" formatCode="General">
                  <c:v>13.812099999999999</c:v>
                </c:pt>
                <c:pt idx="20524" formatCode="General">
                  <c:v>13.812799999999999</c:v>
                </c:pt>
                <c:pt idx="20525" formatCode="General">
                  <c:v>13.8134</c:v>
                </c:pt>
                <c:pt idx="20526" formatCode="General">
                  <c:v>13.8141</c:v>
                </c:pt>
                <c:pt idx="20527" formatCode="General">
                  <c:v>13.8148</c:v>
                </c:pt>
                <c:pt idx="20528" formatCode="General">
                  <c:v>13.8154</c:v>
                </c:pt>
                <c:pt idx="20529" formatCode="General">
                  <c:v>13.8161</c:v>
                </c:pt>
                <c:pt idx="20530" formatCode="General">
                  <c:v>13.816800000000001</c:v>
                </c:pt>
                <c:pt idx="20531" formatCode="General">
                  <c:v>13.817500000000001</c:v>
                </c:pt>
                <c:pt idx="20532" formatCode="General">
                  <c:v>13.818099999999999</c:v>
                </c:pt>
                <c:pt idx="20533" formatCode="General">
                  <c:v>13.8188</c:v>
                </c:pt>
                <c:pt idx="20534" formatCode="General">
                  <c:v>13.8195</c:v>
                </c:pt>
                <c:pt idx="20535" formatCode="General">
                  <c:v>13.8202</c:v>
                </c:pt>
                <c:pt idx="20536" formatCode="General">
                  <c:v>13.8208</c:v>
                </c:pt>
                <c:pt idx="20537" formatCode="General">
                  <c:v>13.8215</c:v>
                </c:pt>
                <c:pt idx="20538" formatCode="General">
                  <c:v>13.8222</c:v>
                </c:pt>
                <c:pt idx="20539" formatCode="General">
                  <c:v>13.822900000000001</c:v>
                </c:pt>
                <c:pt idx="20540" formatCode="General">
                  <c:v>13.823499999999999</c:v>
                </c:pt>
                <c:pt idx="20541" formatCode="General">
                  <c:v>13.824199999999999</c:v>
                </c:pt>
                <c:pt idx="20542" formatCode="General">
                  <c:v>13.8249</c:v>
                </c:pt>
                <c:pt idx="20543" formatCode="General">
                  <c:v>13.8255</c:v>
                </c:pt>
                <c:pt idx="20544" formatCode="General">
                  <c:v>13.8262</c:v>
                </c:pt>
                <c:pt idx="20545" formatCode="General">
                  <c:v>13.8269</c:v>
                </c:pt>
                <c:pt idx="20546" formatCode="General">
                  <c:v>13.8276</c:v>
                </c:pt>
                <c:pt idx="20547" formatCode="General">
                  <c:v>13.828200000000001</c:v>
                </c:pt>
                <c:pt idx="20548" formatCode="General">
                  <c:v>13.828900000000001</c:v>
                </c:pt>
                <c:pt idx="20549" formatCode="General">
                  <c:v>13.829599999999999</c:v>
                </c:pt>
                <c:pt idx="20550" formatCode="General">
                  <c:v>13.830299999999999</c:v>
                </c:pt>
                <c:pt idx="20551" formatCode="General">
                  <c:v>13.8309</c:v>
                </c:pt>
                <c:pt idx="20552" formatCode="General">
                  <c:v>13.8316</c:v>
                </c:pt>
                <c:pt idx="20553" formatCode="General">
                  <c:v>13.8323</c:v>
                </c:pt>
                <c:pt idx="20554" formatCode="General">
                  <c:v>13.8329</c:v>
                </c:pt>
                <c:pt idx="20555" formatCode="General">
                  <c:v>13.833600000000001</c:v>
                </c:pt>
                <c:pt idx="20556" formatCode="General">
                  <c:v>13.834300000000001</c:v>
                </c:pt>
                <c:pt idx="20557" formatCode="General">
                  <c:v>13.835000000000001</c:v>
                </c:pt>
                <c:pt idx="20558" formatCode="General">
                  <c:v>13.835599999999999</c:v>
                </c:pt>
                <c:pt idx="20559" formatCode="General">
                  <c:v>13.8363</c:v>
                </c:pt>
                <c:pt idx="20560" formatCode="General">
                  <c:v>13.837</c:v>
                </c:pt>
                <c:pt idx="20561" formatCode="General">
                  <c:v>13.8377</c:v>
                </c:pt>
                <c:pt idx="20562" formatCode="General">
                  <c:v>13.8383</c:v>
                </c:pt>
                <c:pt idx="20563" formatCode="General">
                  <c:v>13.839</c:v>
                </c:pt>
                <c:pt idx="20564" formatCode="General">
                  <c:v>13.839700000000001</c:v>
                </c:pt>
                <c:pt idx="20565" formatCode="General">
                  <c:v>13.840400000000001</c:v>
                </c:pt>
                <c:pt idx="20566" formatCode="General">
                  <c:v>13.840999999999999</c:v>
                </c:pt>
                <c:pt idx="20567" formatCode="General">
                  <c:v>13.841699999999999</c:v>
                </c:pt>
                <c:pt idx="20568" formatCode="General">
                  <c:v>13.8424</c:v>
                </c:pt>
                <c:pt idx="20569" formatCode="General">
                  <c:v>13.843</c:v>
                </c:pt>
                <c:pt idx="20570" formatCode="General">
                  <c:v>13.8437</c:v>
                </c:pt>
                <c:pt idx="20571" formatCode="General">
                  <c:v>13.8444</c:v>
                </c:pt>
                <c:pt idx="20572" formatCode="General">
                  <c:v>13.8451</c:v>
                </c:pt>
                <c:pt idx="20573" formatCode="General">
                  <c:v>13.845700000000001</c:v>
                </c:pt>
                <c:pt idx="20574" formatCode="General">
                  <c:v>13.846399999999999</c:v>
                </c:pt>
                <c:pt idx="20575" formatCode="General">
                  <c:v>13.847099999999999</c:v>
                </c:pt>
                <c:pt idx="20576" formatCode="General">
                  <c:v>13.847799999999999</c:v>
                </c:pt>
                <c:pt idx="20577" formatCode="General">
                  <c:v>13.8484</c:v>
                </c:pt>
                <c:pt idx="20578" formatCode="General">
                  <c:v>13.8491</c:v>
                </c:pt>
                <c:pt idx="20579" formatCode="General">
                  <c:v>13.8498</c:v>
                </c:pt>
                <c:pt idx="20580" formatCode="General">
                  <c:v>13.8504</c:v>
                </c:pt>
                <c:pt idx="20581" formatCode="General">
                  <c:v>13.851100000000001</c:v>
                </c:pt>
                <c:pt idx="20582" formatCode="General">
                  <c:v>13.851800000000001</c:v>
                </c:pt>
                <c:pt idx="20583" formatCode="General">
                  <c:v>13.852499999999999</c:v>
                </c:pt>
                <c:pt idx="20584" formatCode="General">
                  <c:v>13.8531</c:v>
                </c:pt>
                <c:pt idx="20585" formatCode="General">
                  <c:v>13.8538</c:v>
                </c:pt>
                <c:pt idx="20586" formatCode="General">
                  <c:v>13.8545</c:v>
                </c:pt>
                <c:pt idx="20587" formatCode="General">
                  <c:v>13.8552</c:v>
                </c:pt>
                <c:pt idx="20588" formatCode="General">
                  <c:v>13.8558</c:v>
                </c:pt>
                <c:pt idx="20589" formatCode="General">
                  <c:v>13.8565</c:v>
                </c:pt>
                <c:pt idx="20590" formatCode="General">
                  <c:v>13.857200000000001</c:v>
                </c:pt>
                <c:pt idx="20591" formatCode="General">
                  <c:v>13.857799999999999</c:v>
                </c:pt>
                <c:pt idx="20592" formatCode="General">
                  <c:v>13.858499999999999</c:v>
                </c:pt>
                <c:pt idx="20593" formatCode="General">
                  <c:v>13.8592</c:v>
                </c:pt>
                <c:pt idx="20594" formatCode="General">
                  <c:v>13.8599</c:v>
                </c:pt>
                <c:pt idx="20595" formatCode="General">
                  <c:v>13.8605</c:v>
                </c:pt>
                <c:pt idx="20596" formatCode="General">
                  <c:v>13.8612</c:v>
                </c:pt>
                <c:pt idx="20597" formatCode="General">
                  <c:v>13.8619</c:v>
                </c:pt>
                <c:pt idx="20598" formatCode="General">
                  <c:v>13.8626</c:v>
                </c:pt>
                <c:pt idx="20599" formatCode="General">
                  <c:v>13.863200000000001</c:v>
                </c:pt>
                <c:pt idx="20600" formatCode="General">
                  <c:v>13.863899999999999</c:v>
                </c:pt>
                <c:pt idx="20601" formatCode="General">
                  <c:v>13.864599999999999</c:v>
                </c:pt>
                <c:pt idx="20602" formatCode="General">
                  <c:v>13.8653</c:v>
                </c:pt>
                <c:pt idx="20603" formatCode="General">
                  <c:v>13.8659</c:v>
                </c:pt>
                <c:pt idx="20604" formatCode="General">
                  <c:v>13.8666</c:v>
                </c:pt>
                <c:pt idx="20605" formatCode="General">
                  <c:v>13.8673</c:v>
                </c:pt>
                <c:pt idx="20606" formatCode="General">
                  <c:v>13.867900000000001</c:v>
                </c:pt>
                <c:pt idx="20607" formatCode="General">
                  <c:v>13.868600000000001</c:v>
                </c:pt>
                <c:pt idx="20608" formatCode="General">
                  <c:v>13.869300000000001</c:v>
                </c:pt>
                <c:pt idx="20609" formatCode="General">
                  <c:v>13.87</c:v>
                </c:pt>
                <c:pt idx="20610" formatCode="General">
                  <c:v>13.8706</c:v>
                </c:pt>
                <c:pt idx="20611" formatCode="General">
                  <c:v>13.8713</c:v>
                </c:pt>
                <c:pt idx="20612" formatCode="General">
                  <c:v>13.872</c:v>
                </c:pt>
                <c:pt idx="20613" formatCode="General">
                  <c:v>13.8727</c:v>
                </c:pt>
                <c:pt idx="20614" formatCode="General">
                  <c:v>13.8733</c:v>
                </c:pt>
                <c:pt idx="20615" formatCode="General">
                  <c:v>13.874000000000001</c:v>
                </c:pt>
                <c:pt idx="20616" formatCode="General">
                  <c:v>13.874700000000001</c:v>
                </c:pt>
                <c:pt idx="20617" formatCode="General">
                  <c:v>13.875299999999999</c:v>
                </c:pt>
                <c:pt idx="20618" formatCode="General">
                  <c:v>13.875999999999999</c:v>
                </c:pt>
                <c:pt idx="20619" formatCode="General">
                  <c:v>13.8767</c:v>
                </c:pt>
                <c:pt idx="20620" formatCode="General">
                  <c:v>13.8774</c:v>
                </c:pt>
                <c:pt idx="20621" formatCode="General">
                  <c:v>13.878</c:v>
                </c:pt>
                <c:pt idx="20622" formatCode="General">
                  <c:v>13.8787</c:v>
                </c:pt>
                <c:pt idx="20623" formatCode="General">
                  <c:v>13.8794</c:v>
                </c:pt>
                <c:pt idx="20624" formatCode="General">
                  <c:v>13.880100000000001</c:v>
                </c:pt>
                <c:pt idx="20625" formatCode="General">
                  <c:v>13.880699999999999</c:v>
                </c:pt>
                <c:pt idx="20626" formatCode="General">
                  <c:v>13.881399999999999</c:v>
                </c:pt>
                <c:pt idx="20627" formatCode="General">
                  <c:v>13.882099999999999</c:v>
                </c:pt>
                <c:pt idx="20628" formatCode="General">
                  <c:v>13.8828</c:v>
                </c:pt>
                <c:pt idx="20629" formatCode="General">
                  <c:v>13.8834</c:v>
                </c:pt>
                <c:pt idx="20630" formatCode="General">
                  <c:v>13.8841</c:v>
                </c:pt>
                <c:pt idx="20631" formatCode="General">
                  <c:v>13.8848</c:v>
                </c:pt>
                <c:pt idx="20632" formatCode="General">
                  <c:v>13.885400000000001</c:v>
                </c:pt>
                <c:pt idx="20633" formatCode="General">
                  <c:v>13.886100000000001</c:v>
                </c:pt>
                <c:pt idx="20634" formatCode="General">
                  <c:v>13.886799999999999</c:v>
                </c:pt>
                <c:pt idx="20635" formatCode="General">
                  <c:v>13.887499999999999</c:v>
                </c:pt>
                <c:pt idx="20636" formatCode="General">
                  <c:v>13.8881</c:v>
                </c:pt>
                <c:pt idx="20637" formatCode="General">
                  <c:v>13.8888</c:v>
                </c:pt>
                <c:pt idx="20638" formatCode="General">
                  <c:v>13.8895</c:v>
                </c:pt>
                <c:pt idx="20639" formatCode="General">
                  <c:v>13.8902</c:v>
                </c:pt>
                <c:pt idx="20640" formatCode="General">
                  <c:v>13.8908</c:v>
                </c:pt>
                <c:pt idx="20641" formatCode="General">
                  <c:v>13.891500000000001</c:v>
                </c:pt>
                <c:pt idx="20642" formatCode="General">
                  <c:v>13.892200000000001</c:v>
                </c:pt>
                <c:pt idx="20643" formatCode="General">
                  <c:v>13.892799999999999</c:v>
                </c:pt>
                <c:pt idx="20644" formatCode="General">
                  <c:v>13.8935</c:v>
                </c:pt>
                <c:pt idx="20645" formatCode="General">
                  <c:v>13.8942</c:v>
                </c:pt>
                <c:pt idx="20646" formatCode="General">
                  <c:v>13.8949</c:v>
                </c:pt>
                <c:pt idx="20647" formatCode="General">
                  <c:v>13.8955</c:v>
                </c:pt>
                <c:pt idx="20648" formatCode="General">
                  <c:v>13.8962</c:v>
                </c:pt>
                <c:pt idx="20649" formatCode="General">
                  <c:v>13.8969</c:v>
                </c:pt>
                <c:pt idx="20650" formatCode="General">
                  <c:v>13.897600000000001</c:v>
                </c:pt>
                <c:pt idx="20651" formatCode="General">
                  <c:v>13.898199999999999</c:v>
                </c:pt>
                <c:pt idx="20652" formatCode="General">
                  <c:v>13.898899999999999</c:v>
                </c:pt>
                <c:pt idx="20653" formatCode="General">
                  <c:v>13.8996</c:v>
                </c:pt>
                <c:pt idx="20654" formatCode="General">
                  <c:v>13.9002</c:v>
                </c:pt>
                <c:pt idx="20655" formatCode="General">
                  <c:v>13.9009</c:v>
                </c:pt>
                <c:pt idx="20656" formatCode="General">
                  <c:v>13.9016</c:v>
                </c:pt>
                <c:pt idx="20657" formatCode="General">
                  <c:v>13.9023</c:v>
                </c:pt>
                <c:pt idx="20658" formatCode="General">
                  <c:v>13.902900000000001</c:v>
                </c:pt>
                <c:pt idx="20659" formatCode="General">
                  <c:v>13.903600000000001</c:v>
                </c:pt>
                <c:pt idx="20660" formatCode="General">
                  <c:v>13.904299999999999</c:v>
                </c:pt>
                <c:pt idx="20661" formatCode="General">
                  <c:v>13.904999999999999</c:v>
                </c:pt>
                <c:pt idx="20662" formatCode="General">
                  <c:v>13.9056</c:v>
                </c:pt>
                <c:pt idx="20663" formatCode="General">
                  <c:v>13.9063</c:v>
                </c:pt>
                <c:pt idx="20664" formatCode="General">
                  <c:v>13.907</c:v>
                </c:pt>
                <c:pt idx="20665" formatCode="General">
                  <c:v>13.9077</c:v>
                </c:pt>
                <c:pt idx="20666" formatCode="General">
                  <c:v>13.908300000000001</c:v>
                </c:pt>
                <c:pt idx="20667" formatCode="General">
                  <c:v>13.909000000000001</c:v>
                </c:pt>
                <c:pt idx="20668" formatCode="General">
                  <c:v>13.909700000000001</c:v>
                </c:pt>
                <c:pt idx="20669" formatCode="General">
                  <c:v>13.910299999999999</c:v>
                </c:pt>
                <c:pt idx="20670" formatCode="General">
                  <c:v>13.911</c:v>
                </c:pt>
                <c:pt idx="20671" formatCode="General">
                  <c:v>13.9117</c:v>
                </c:pt>
                <c:pt idx="20672" formatCode="General">
                  <c:v>13.9124</c:v>
                </c:pt>
                <c:pt idx="20673" formatCode="General">
                  <c:v>13.913</c:v>
                </c:pt>
                <c:pt idx="20674" formatCode="General">
                  <c:v>13.9137</c:v>
                </c:pt>
                <c:pt idx="20675" formatCode="General">
                  <c:v>13.914400000000001</c:v>
                </c:pt>
                <c:pt idx="20676" formatCode="General">
                  <c:v>13.915100000000001</c:v>
                </c:pt>
                <c:pt idx="20677" formatCode="General">
                  <c:v>13.915699999999999</c:v>
                </c:pt>
                <c:pt idx="20678" formatCode="General">
                  <c:v>13.916399999999999</c:v>
                </c:pt>
                <c:pt idx="20679" formatCode="General">
                  <c:v>13.9171</c:v>
                </c:pt>
                <c:pt idx="20680" formatCode="General">
                  <c:v>13.9177</c:v>
                </c:pt>
                <c:pt idx="20681" formatCode="General">
                  <c:v>13.9184</c:v>
                </c:pt>
                <c:pt idx="20682" formatCode="General">
                  <c:v>13.9191</c:v>
                </c:pt>
                <c:pt idx="20683" formatCode="General">
                  <c:v>13.9198</c:v>
                </c:pt>
                <c:pt idx="20684" formatCode="General">
                  <c:v>13.920400000000001</c:v>
                </c:pt>
                <c:pt idx="20685" formatCode="General">
                  <c:v>13.921099999999999</c:v>
                </c:pt>
                <c:pt idx="20686" formatCode="General">
                  <c:v>13.921799999999999</c:v>
                </c:pt>
                <c:pt idx="20687" formatCode="General">
                  <c:v>13.922499999999999</c:v>
                </c:pt>
                <c:pt idx="20688" formatCode="General">
                  <c:v>13.9231</c:v>
                </c:pt>
                <c:pt idx="20689" formatCode="General">
                  <c:v>13.9238</c:v>
                </c:pt>
                <c:pt idx="20690" formatCode="General">
                  <c:v>13.9245</c:v>
                </c:pt>
                <c:pt idx="20691" formatCode="General">
                  <c:v>13.9251</c:v>
                </c:pt>
                <c:pt idx="20692" formatCode="General">
                  <c:v>13.925800000000001</c:v>
                </c:pt>
                <c:pt idx="20693" formatCode="General">
                  <c:v>13.926500000000001</c:v>
                </c:pt>
                <c:pt idx="20694" formatCode="General">
                  <c:v>13.927199999999999</c:v>
                </c:pt>
                <c:pt idx="20695" formatCode="General">
                  <c:v>13.9278</c:v>
                </c:pt>
                <c:pt idx="20696" formatCode="General">
                  <c:v>13.9285</c:v>
                </c:pt>
                <c:pt idx="20697" formatCode="General">
                  <c:v>13.9292</c:v>
                </c:pt>
                <c:pt idx="20698" formatCode="General">
                  <c:v>13.9299</c:v>
                </c:pt>
                <c:pt idx="20699" formatCode="General">
                  <c:v>13.9305</c:v>
                </c:pt>
                <c:pt idx="20700" formatCode="General">
                  <c:v>13.9312</c:v>
                </c:pt>
                <c:pt idx="20701" formatCode="General">
                  <c:v>13.931900000000001</c:v>
                </c:pt>
                <c:pt idx="20702" formatCode="General">
                  <c:v>13.932600000000001</c:v>
                </c:pt>
                <c:pt idx="20703" formatCode="General">
                  <c:v>13.933199999999999</c:v>
                </c:pt>
                <c:pt idx="20704" formatCode="General">
                  <c:v>13.9339</c:v>
                </c:pt>
                <c:pt idx="20705" formatCode="General">
                  <c:v>13.9346</c:v>
                </c:pt>
                <c:pt idx="20706" formatCode="General">
                  <c:v>13.9352</c:v>
                </c:pt>
                <c:pt idx="20707" formatCode="General">
                  <c:v>13.9359</c:v>
                </c:pt>
                <c:pt idx="20708" formatCode="General">
                  <c:v>13.9366</c:v>
                </c:pt>
                <c:pt idx="20709" formatCode="General">
                  <c:v>13.9373</c:v>
                </c:pt>
                <c:pt idx="20710" formatCode="General">
                  <c:v>13.937900000000001</c:v>
                </c:pt>
                <c:pt idx="20711" formatCode="General">
                  <c:v>13.938599999999999</c:v>
                </c:pt>
                <c:pt idx="20712" formatCode="General">
                  <c:v>13.939299999999999</c:v>
                </c:pt>
                <c:pt idx="20713" formatCode="General">
                  <c:v>13.94</c:v>
                </c:pt>
                <c:pt idx="20714" formatCode="General">
                  <c:v>13.9406</c:v>
                </c:pt>
                <c:pt idx="20715" formatCode="General">
                  <c:v>13.9413</c:v>
                </c:pt>
                <c:pt idx="20716" formatCode="General">
                  <c:v>13.942</c:v>
                </c:pt>
                <c:pt idx="20717" formatCode="General">
                  <c:v>13.942600000000001</c:v>
                </c:pt>
                <c:pt idx="20718" formatCode="General">
                  <c:v>13.943300000000001</c:v>
                </c:pt>
                <c:pt idx="20719" formatCode="General">
                  <c:v>13.944000000000001</c:v>
                </c:pt>
                <c:pt idx="20720" formatCode="General">
                  <c:v>13.944699999999999</c:v>
                </c:pt>
                <c:pt idx="20721" formatCode="General">
                  <c:v>13.9453</c:v>
                </c:pt>
                <c:pt idx="20722" formatCode="General">
                  <c:v>13.946</c:v>
                </c:pt>
                <c:pt idx="20723" formatCode="General">
                  <c:v>13.9467</c:v>
                </c:pt>
                <c:pt idx="20724" formatCode="General">
                  <c:v>13.9474</c:v>
                </c:pt>
                <c:pt idx="20725" formatCode="General">
                  <c:v>13.948</c:v>
                </c:pt>
                <c:pt idx="20726" formatCode="General">
                  <c:v>13.948700000000001</c:v>
                </c:pt>
                <c:pt idx="20727" formatCode="General">
                  <c:v>13.949400000000001</c:v>
                </c:pt>
                <c:pt idx="20728" formatCode="General">
                  <c:v>13.950100000000001</c:v>
                </c:pt>
                <c:pt idx="20729" formatCode="General">
                  <c:v>13.950699999999999</c:v>
                </c:pt>
                <c:pt idx="20730" formatCode="General">
                  <c:v>13.9514</c:v>
                </c:pt>
                <c:pt idx="20731" formatCode="General">
                  <c:v>13.9521</c:v>
                </c:pt>
                <c:pt idx="20732" formatCode="General">
                  <c:v>13.9527</c:v>
                </c:pt>
                <c:pt idx="20733" formatCode="General">
                  <c:v>13.9534</c:v>
                </c:pt>
                <c:pt idx="20734" formatCode="General">
                  <c:v>13.9541</c:v>
                </c:pt>
                <c:pt idx="20735" formatCode="General">
                  <c:v>13.954800000000001</c:v>
                </c:pt>
                <c:pt idx="20736" formatCode="General">
                  <c:v>13.955399999999999</c:v>
                </c:pt>
                <c:pt idx="20737" formatCode="General">
                  <c:v>13.956099999999999</c:v>
                </c:pt>
                <c:pt idx="20738" formatCode="General">
                  <c:v>13.956799999999999</c:v>
                </c:pt>
                <c:pt idx="20739" formatCode="General">
                  <c:v>13.9575</c:v>
                </c:pt>
                <c:pt idx="20740" formatCode="General">
                  <c:v>13.9581</c:v>
                </c:pt>
                <c:pt idx="20741" formatCode="General">
                  <c:v>13.9588</c:v>
                </c:pt>
                <c:pt idx="20742" formatCode="General">
                  <c:v>13.9595</c:v>
                </c:pt>
                <c:pt idx="20743" formatCode="General">
                  <c:v>13.960100000000001</c:v>
                </c:pt>
                <c:pt idx="20744" formatCode="General">
                  <c:v>13.960800000000001</c:v>
                </c:pt>
                <c:pt idx="20745" formatCode="General">
                  <c:v>13.961499999999999</c:v>
                </c:pt>
                <c:pt idx="20746" formatCode="General">
                  <c:v>13.962199999999999</c:v>
                </c:pt>
                <c:pt idx="20747" formatCode="General">
                  <c:v>13.9628</c:v>
                </c:pt>
                <c:pt idx="20748" formatCode="General">
                  <c:v>13.9635</c:v>
                </c:pt>
                <c:pt idx="20749" formatCode="General">
                  <c:v>13.9642</c:v>
                </c:pt>
                <c:pt idx="20750" formatCode="General">
                  <c:v>13.9649</c:v>
                </c:pt>
                <c:pt idx="20751" formatCode="General">
                  <c:v>13.9655</c:v>
                </c:pt>
                <c:pt idx="20752" formatCode="General">
                  <c:v>13.966200000000001</c:v>
                </c:pt>
                <c:pt idx="20753" formatCode="General">
                  <c:v>13.966900000000001</c:v>
                </c:pt>
                <c:pt idx="20754" formatCode="General">
                  <c:v>13.967499999999999</c:v>
                </c:pt>
                <c:pt idx="20755" formatCode="General">
                  <c:v>13.9682</c:v>
                </c:pt>
                <c:pt idx="20756" formatCode="General">
                  <c:v>13.9689</c:v>
                </c:pt>
                <c:pt idx="20757" formatCode="General">
                  <c:v>13.9696</c:v>
                </c:pt>
                <c:pt idx="20758" formatCode="General">
                  <c:v>13.9702</c:v>
                </c:pt>
                <c:pt idx="20759" formatCode="General">
                  <c:v>13.9709</c:v>
                </c:pt>
                <c:pt idx="20760" formatCode="General">
                  <c:v>13.9716</c:v>
                </c:pt>
                <c:pt idx="20761" formatCode="General">
                  <c:v>13.972300000000001</c:v>
                </c:pt>
                <c:pt idx="20762" formatCode="General">
                  <c:v>13.972899999999999</c:v>
                </c:pt>
                <c:pt idx="20763" formatCode="General">
                  <c:v>13.973599999999999</c:v>
                </c:pt>
                <c:pt idx="20764" formatCode="General">
                  <c:v>13.974299999999999</c:v>
                </c:pt>
                <c:pt idx="20765" formatCode="General">
                  <c:v>13.975</c:v>
                </c:pt>
                <c:pt idx="20766" formatCode="General">
                  <c:v>13.9756</c:v>
                </c:pt>
                <c:pt idx="20767" formatCode="General">
                  <c:v>13.9763</c:v>
                </c:pt>
                <c:pt idx="20768" formatCode="General">
                  <c:v>13.977</c:v>
                </c:pt>
                <c:pt idx="20769" formatCode="General">
                  <c:v>13.977600000000001</c:v>
                </c:pt>
                <c:pt idx="20770" formatCode="General">
                  <c:v>13.978300000000001</c:v>
                </c:pt>
                <c:pt idx="20771" formatCode="General">
                  <c:v>13.978999999999999</c:v>
                </c:pt>
                <c:pt idx="20772" formatCode="General">
                  <c:v>13.979699999999999</c:v>
                </c:pt>
                <c:pt idx="20773" formatCode="General">
                  <c:v>13.9803</c:v>
                </c:pt>
                <c:pt idx="20774" formatCode="General">
                  <c:v>13.981</c:v>
                </c:pt>
                <c:pt idx="20775" formatCode="General">
                  <c:v>13.9817</c:v>
                </c:pt>
                <c:pt idx="20776" formatCode="General">
                  <c:v>13.9824</c:v>
                </c:pt>
                <c:pt idx="20777" formatCode="General">
                  <c:v>13.983000000000001</c:v>
                </c:pt>
                <c:pt idx="20778" formatCode="General">
                  <c:v>13.983700000000001</c:v>
                </c:pt>
                <c:pt idx="20779" formatCode="General">
                  <c:v>13.984400000000001</c:v>
                </c:pt>
                <c:pt idx="20780" formatCode="General">
                  <c:v>13.984999999999999</c:v>
                </c:pt>
                <c:pt idx="20781" formatCode="General">
                  <c:v>13.9857</c:v>
                </c:pt>
                <c:pt idx="20782" formatCode="General">
                  <c:v>13.9864</c:v>
                </c:pt>
                <c:pt idx="20783" formatCode="General">
                  <c:v>13.9871</c:v>
                </c:pt>
                <c:pt idx="20784" formatCode="General">
                  <c:v>13.9877</c:v>
                </c:pt>
                <c:pt idx="20785" formatCode="General">
                  <c:v>13.9884</c:v>
                </c:pt>
                <c:pt idx="20786" formatCode="General">
                  <c:v>13.989100000000001</c:v>
                </c:pt>
                <c:pt idx="20787" formatCode="General">
                  <c:v>13.989800000000001</c:v>
                </c:pt>
                <c:pt idx="20788" formatCode="General">
                  <c:v>13.990399999999999</c:v>
                </c:pt>
                <c:pt idx="20789" formatCode="General">
                  <c:v>13.991099999999999</c:v>
                </c:pt>
                <c:pt idx="20790" formatCode="General">
                  <c:v>13.9918</c:v>
                </c:pt>
                <c:pt idx="20791" formatCode="General">
                  <c:v>13.9924</c:v>
                </c:pt>
                <c:pt idx="20792" formatCode="General">
                  <c:v>13.9931</c:v>
                </c:pt>
                <c:pt idx="20793" formatCode="General">
                  <c:v>13.9938</c:v>
                </c:pt>
                <c:pt idx="20794" formatCode="General">
                  <c:v>13.9945</c:v>
                </c:pt>
                <c:pt idx="20795" formatCode="General">
                  <c:v>13.995100000000001</c:v>
                </c:pt>
                <c:pt idx="20796" formatCode="General">
                  <c:v>13.995799999999999</c:v>
                </c:pt>
                <c:pt idx="20797" formatCode="General">
                  <c:v>13.996499999999999</c:v>
                </c:pt>
                <c:pt idx="20798" formatCode="General">
                  <c:v>13.997199999999999</c:v>
                </c:pt>
                <c:pt idx="20799" formatCode="General">
                  <c:v>13.9978</c:v>
                </c:pt>
                <c:pt idx="20800" formatCode="General">
                  <c:v>13.9985</c:v>
                </c:pt>
                <c:pt idx="20801" formatCode="General">
                  <c:v>13.9992</c:v>
                </c:pt>
                <c:pt idx="20802" formatCode="General">
                  <c:v>13.9999</c:v>
                </c:pt>
                <c:pt idx="20803" formatCode="General">
                  <c:v>14.000500000000001</c:v>
                </c:pt>
                <c:pt idx="20804" formatCode="General">
                  <c:v>14.001200000000001</c:v>
                </c:pt>
                <c:pt idx="20805" formatCode="General">
                  <c:v>14.001899999999999</c:v>
                </c:pt>
                <c:pt idx="20806" formatCode="General">
                  <c:v>14.0025</c:v>
                </c:pt>
                <c:pt idx="20807" formatCode="General">
                  <c:v>14.0032</c:v>
                </c:pt>
                <c:pt idx="20808" formatCode="General">
                  <c:v>14.0039</c:v>
                </c:pt>
                <c:pt idx="20809" formatCode="General">
                  <c:v>14.0046</c:v>
                </c:pt>
                <c:pt idx="20810" formatCode="General">
                  <c:v>14.0052</c:v>
                </c:pt>
                <c:pt idx="20811" formatCode="General">
                  <c:v>14.0059</c:v>
                </c:pt>
                <c:pt idx="20812" formatCode="General">
                  <c:v>14.006600000000001</c:v>
                </c:pt>
                <c:pt idx="20813" formatCode="General">
                  <c:v>14.007300000000001</c:v>
                </c:pt>
                <c:pt idx="20814" formatCode="General">
                  <c:v>14.007899999999999</c:v>
                </c:pt>
                <c:pt idx="20815" formatCode="General">
                  <c:v>14.008599999999999</c:v>
                </c:pt>
                <c:pt idx="20816" formatCode="General">
                  <c:v>14.0093</c:v>
                </c:pt>
                <c:pt idx="20817" formatCode="General">
                  <c:v>14.0099</c:v>
                </c:pt>
                <c:pt idx="20818" formatCode="General">
                  <c:v>14.0106</c:v>
                </c:pt>
                <c:pt idx="20819" formatCode="General">
                  <c:v>14.0113</c:v>
                </c:pt>
                <c:pt idx="20820" formatCode="General">
                  <c:v>14.012</c:v>
                </c:pt>
                <c:pt idx="20821" formatCode="General">
                  <c:v>14.012600000000001</c:v>
                </c:pt>
                <c:pt idx="20822" formatCode="General">
                  <c:v>14.013299999999999</c:v>
                </c:pt>
                <c:pt idx="20823" formatCode="General">
                  <c:v>14.013999999999999</c:v>
                </c:pt>
                <c:pt idx="20824" formatCode="General">
                  <c:v>14.014699999999999</c:v>
                </c:pt>
                <c:pt idx="20825" formatCode="General">
                  <c:v>14.0153</c:v>
                </c:pt>
                <c:pt idx="20826" formatCode="General">
                  <c:v>14.016</c:v>
                </c:pt>
                <c:pt idx="20827" formatCode="General">
                  <c:v>14.0167</c:v>
                </c:pt>
                <c:pt idx="20828" formatCode="General">
                  <c:v>14.0174</c:v>
                </c:pt>
                <c:pt idx="20829" formatCode="General">
                  <c:v>14.018000000000001</c:v>
                </c:pt>
                <c:pt idx="20830" formatCode="General">
                  <c:v>14.018700000000001</c:v>
                </c:pt>
                <c:pt idx="20831" formatCode="General">
                  <c:v>14.019399999999999</c:v>
                </c:pt>
                <c:pt idx="20832" formatCode="General">
                  <c:v>14.02</c:v>
                </c:pt>
                <c:pt idx="20833" formatCode="General">
                  <c:v>14.0207</c:v>
                </c:pt>
                <c:pt idx="20834" formatCode="General">
                  <c:v>14.0214</c:v>
                </c:pt>
                <c:pt idx="20835" formatCode="General">
                  <c:v>14.0221</c:v>
                </c:pt>
                <c:pt idx="20836" formatCode="General">
                  <c:v>14.0227</c:v>
                </c:pt>
                <c:pt idx="20837" formatCode="General">
                  <c:v>14.023400000000001</c:v>
                </c:pt>
                <c:pt idx="20838" formatCode="General">
                  <c:v>14.024100000000001</c:v>
                </c:pt>
                <c:pt idx="20839" formatCode="General">
                  <c:v>14.024800000000001</c:v>
                </c:pt>
                <c:pt idx="20840" formatCode="General">
                  <c:v>14.025399999999999</c:v>
                </c:pt>
                <c:pt idx="20841" formatCode="General">
                  <c:v>14.0261</c:v>
                </c:pt>
                <c:pt idx="20842" formatCode="General">
                  <c:v>14.0268</c:v>
                </c:pt>
                <c:pt idx="20843" formatCode="General">
                  <c:v>14.0274</c:v>
                </c:pt>
                <c:pt idx="20844" formatCode="General">
                  <c:v>14.0281</c:v>
                </c:pt>
                <c:pt idx="20845" formatCode="General">
                  <c:v>14.0288</c:v>
                </c:pt>
                <c:pt idx="20846" formatCode="General">
                  <c:v>14.029500000000001</c:v>
                </c:pt>
                <c:pt idx="20847" formatCode="General">
                  <c:v>14.030099999999999</c:v>
                </c:pt>
                <c:pt idx="20848" formatCode="General">
                  <c:v>14.030799999999999</c:v>
                </c:pt>
                <c:pt idx="20849" formatCode="General">
                  <c:v>14.031499999999999</c:v>
                </c:pt>
                <c:pt idx="20850" formatCode="General">
                  <c:v>14.0322</c:v>
                </c:pt>
                <c:pt idx="20851" formatCode="General">
                  <c:v>14.0328</c:v>
                </c:pt>
                <c:pt idx="20852" formatCode="General">
                  <c:v>14.0335</c:v>
                </c:pt>
                <c:pt idx="20853" formatCode="General">
                  <c:v>14.0342</c:v>
                </c:pt>
                <c:pt idx="20854" formatCode="General">
                  <c:v>14.034800000000001</c:v>
                </c:pt>
                <c:pt idx="20855" formatCode="General">
                  <c:v>14.035500000000001</c:v>
                </c:pt>
                <c:pt idx="20856" formatCode="General">
                  <c:v>14.036199999999999</c:v>
                </c:pt>
                <c:pt idx="20857" formatCode="General">
                  <c:v>14.036899999999999</c:v>
                </c:pt>
                <c:pt idx="20858" formatCode="General">
                  <c:v>14.0375</c:v>
                </c:pt>
                <c:pt idx="20859" formatCode="General">
                  <c:v>14.0382</c:v>
                </c:pt>
                <c:pt idx="20860" formatCode="General">
                  <c:v>14.0389</c:v>
                </c:pt>
                <c:pt idx="20861" formatCode="General">
                  <c:v>14.0396</c:v>
                </c:pt>
                <c:pt idx="20862" formatCode="General">
                  <c:v>14.0402</c:v>
                </c:pt>
                <c:pt idx="20863" formatCode="General">
                  <c:v>14.040900000000001</c:v>
                </c:pt>
                <c:pt idx="20864" formatCode="General">
                  <c:v>14.041600000000001</c:v>
                </c:pt>
                <c:pt idx="20865" formatCode="General">
                  <c:v>14.042299999999999</c:v>
                </c:pt>
                <c:pt idx="20866" formatCode="General">
                  <c:v>14.042899999999999</c:v>
                </c:pt>
                <c:pt idx="20867" formatCode="General">
                  <c:v>14.0436</c:v>
                </c:pt>
                <c:pt idx="20868" formatCode="General">
                  <c:v>14.0443</c:v>
                </c:pt>
                <c:pt idx="20869" formatCode="General">
                  <c:v>14.0449</c:v>
                </c:pt>
                <c:pt idx="20870" formatCode="General">
                  <c:v>14.0456</c:v>
                </c:pt>
                <c:pt idx="20871" formatCode="General">
                  <c:v>14.0463</c:v>
                </c:pt>
                <c:pt idx="20872" formatCode="General">
                  <c:v>14.047000000000001</c:v>
                </c:pt>
                <c:pt idx="20873" formatCode="General">
                  <c:v>14.047599999999999</c:v>
                </c:pt>
                <c:pt idx="20874" formatCode="General">
                  <c:v>14.048299999999999</c:v>
                </c:pt>
                <c:pt idx="20875" formatCode="General">
                  <c:v>14.048999999999999</c:v>
                </c:pt>
                <c:pt idx="20876" formatCode="General">
                  <c:v>14.0497</c:v>
                </c:pt>
                <c:pt idx="20877" formatCode="General">
                  <c:v>14.0503</c:v>
                </c:pt>
                <c:pt idx="20878" formatCode="General">
                  <c:v>14.051</c:v>
                </c:pt>
                <c:pt idx="20879" formatCode="General">
                  <c:v>14.0517</c:v>
                </c:pt>
                <c:pt idx="20880" formatCode="General">
                  <c:v>14.052300000000001</c:v>
                </c:pt>
                <c:pt idx="20881" formatCode="General">
                  <c:v>14.053000000000001</c:v>
                </c:pt>
                <c:pt idx="20882" formatCode="General">
                  <c:v>14.053699999999999</c:v>
                </c:pt>
                <c:pt idx="20883" formatCode="General">
                  <c:v>14.054399999999999</c:v>
                </c:pt>
                <c:pt idx="20884" formatCode="General">
                  <c:v>14.055</c:v>
                </c:pt>
                <c:pt idx="20885" formatCode="General">
                  <c:v>14.0557</c:v>
                </c:pt>
                <c:pt idx="20886" formatCode="General">
                  <c:v>14.0564</c:v>
                </c:pt>
                <c:pt idx="20887" formatCode="General">
                  <c:v>14.0571</c:v>
                </c:pt>
                <c:pt idx="20888" formatCode="General">
                  <c:v>14.057700000000001</c:v>
                </c:pt>
                <c:pt idx="20889" formatCode="General">
                  <c:v>14.058400000000001</c:v>
                </c:pt>
                <c:pt idx="20890" formatCode="General">
                  <c:v>14.059100000000001</c:v>
                </c:pt>
                <c:pt idx="20891" formatCode="General">
                  <c:v>14.059799999999999</c:v>
                </c:pt>
                <c:pt idx="20892" formatCode="General">
                  <c:v>14.0604</c:v>
                </c:pt>
                <c:pt idx="20893" formatCode="General">
                  <c:v>14.0611</c:v>
                </c:pt>
                <c:pt idx="20894" formatCode="General">
                  <c:v>14.0618</c:v>
                </c:pt>
                <c:pt idx="20895" formatCode="General">
                  <c:v>14.0624</c:v>
                </c:pt>
                <c:pt idx="20896" formatCode="General">
                  <c:v>14.0631</c:v>
                </c:pt>
                <c:pt idx="20897" formatCode="General">
                  <c:v>14.063800000000001</c:v>
                </c:pt>
                <c:pt idx="20898" formatCode="General">
                  <c:v>14.064500000000001</c:v>
                </c:pt>
                <c:pt idx="20899" formatCode="General">
                  <c:v>14.065099999999999</c:v>
                </c:pt>
                <c:pt idx="20900" formatCode="General">
                  <c:v>14.065799999999999</c:v>
                </c:pt>
                <c:pt idx="20901" formatCode="General">
                  <c:v>14.0665</c:v>
                </c:pt>
                <c:pt idx="20902" formatCode="General">
                  <c:v>14.0672</c:v>
                </c:pt>
                <c:pt idx="20903" formatCode="General">
                  <c:v>14.0678</c:v>
                </c:pt>
                <c:pt idx="20904" formatCode="General">
                  <c:v>14.0685</c:v>
                </c:pt>
                <c:pt idx="20905" formatCode="General">
                  <c:v>14.0692</c:v>
                </c:pt>
                <c:pt idx="20906" formatCode="General">
                  <c:v>14.069800000000001</c:v>
                </c:pt>
                <c:pt idx="20907" formatCode="General">
                  <c:v>14.070499999999999</c:v>
                </c:pt>
                <c:pt idx="20908" formatCode="General">
                  <c:v>14.071199999999999</c:v>
                </c:pt>
                <c:pt idx="20909" formatCode="General">
                  <c:v>14.071899999999999</c:v>
                </c:pt>
                <c:pt idx="20910" formatCode="General">
                  <c:v>14.0725</c:v>
                </c:pt>
                <c:pt idx="20911" formatCode="General">
                  <c:v>14.0732</c:v>
                </c:pt>
                <c:pt idx="20912" formatCode="General">
                  <c:v>14.0739</c:v>
                </c:pt>
                <c:pt idx="20913" formatCode="General">
                  <c:v>14.0746</c:v>
                </c:pt>
                <c:pt idx="20914" formatCode="General">
                  <c:v>14.075200000000001</c:v>
                </c:pt>
                <c:pt idx="20915" formatCode="General">
                  <c:v>14.075900000000001</c:v>
                </c:pt>
                <c:pt idx="20916" formatCode="General">
                  <c:v>14.076599999999999</c:v>
                </c:pt>
                <c:pt idx="20917" formatCode="General">
                  <c:v>14.077199999999999</c:v>
                </c:pt>
                <c:pt idx="20918" formatCode="General">
                  <c:v>14.0779</c:v>
                </c:pt>
                <c:pt idx="20919" formatCode="General">
                  <c:v>14.0786</c:v>
                </c:pt>
                <c:pt idx="20920" formatCode="General">
                  <c:v>14.0793</c:v>
                </c:pt>
                <c:pt idx="20921" formatCode="General">
                  <c:v>14.0799</c:v>
                </c:pt>
                <c:pt idx="20922" formatCode="General">
                  <c:v>14.0806</c:v>
                </c:pt>
                <c:pt idx="20923" formatCode="General">
                  <c:v>14.081300000000001</c:v>
                </c:pt>
                <c:pt idx="20924" formatCode="General">
                  <c:v>14.082000000000001</c:v>
                </c:pt>
                <c:pt idx="20925" formatCode="General">
                  <c:v>14.082599999999999</c:v>
                </c:pt>
                <c:pt idx="20926" formatCode="General">
                  <c:v>14.083299999999999</c:v>
                </c:pt>
                <c:pt idx="20927" formatCode="General">
                  <c:v>14.084</c:v>
                </c:pt>
                <c:pt idx="20928" formatCode="General">
                  <c:v>14.0847</c:v>
                </c:pt>
                <c:pt idx="20929" formatCode="General">
                  <c:v>14.0853</c:v>
                </c:pt>
                <c:pt idx="20930" formatCode="General">
                  <c:v>14.086</c:v>
                </c:pt>
                <c:pt idx="20931" formatCode="General">
                  <c:v>14.0867</c:v>
                </c:pt>
                <c:pt idx="20932" formatCode="General">
                  <c:v>14.087300000000001</c:v>
                </c:pt>
                <c:pt idx="20933" formatCode="General">
                  <c:v>14.087999999999999</c:v>
                </c:pt>
                <c:pt idx="20934" formatCode="General">
                  <c:v>14.088699999999999</c:v>
                </c:pt>
                <c:pt idx="20935" formatCode="General">
                  <c:v>14.089399999999999</c:v>
                </c:pt>
                <c:pt idx="20936" formatCode="General">
                  <c:v>14.09</c:v>
                </c:pt>
                <c:pt idx="20937" formatCode="General">
                  <c:v>14.0907</c:v>
                </c:pt>
                <c:pt idx="20938" formatCode="General">
                  <c:v>14.0914</c:v>
                </c:pt>
                <c:pt idx="20939" formatCode="General">
                  <c:v>14.0921</c:v>
                </c:pt>
                <c:pt idx="20940" formatCode="General">
                  <c:v>14.092700000000001</c:v>
                </c:pt>
                <c:pt idx="20941" formatCode="General">
                  <c:v>14.093400000000001</c:v>
                </c:pt>
                <c:pt idx="20942" formatCode="General">
                  <c:v>14.094099999999999</c:v>
                </c:pt>
                <c:pt idx="20943" formatCode="General">
                  <c:v>14.0947</c:v>
                </c:pt>
                <c:pt idx="20944" formatCode="General">
                  <c:v>14.0954</c:v>
                </c:pt>
                <c:pt idx="20945" formatCode="General">
                  <c:v>14.0961</c:v>
                </c:pt>
                <c:pt idx="20946" formatCode="General">
                  <c:v>14.0968</c:v>
                </c:pt>
                <c:pt idx="20947" formatCode="General">
                  <c:v>14.0974</c:v>
                </c:pt>
                <c:pt idx="20948" formatCode="General">
                  <c:v>14.098100000000001</c:v>
                </c:pt>
                <c:pt idx="20949" formatCode="General">
                  <c:v>14.098800000000001</c:v>
                </c:pt>
                <c:pt idx="20950" formatCode="General">
                  <c:v>14.099500000000001</c:v>
                </c:pt>
                <c:pt idx="20951" formatCode="General">
                  <c:v>14.100099999999999</c:v>
                </c:pt>
                <c:pt idx="20952" formatCode="General">
                  <c:v>14.1008</c:v>
                </c:pt>
                <c:pt idx="20953" formatCode="General">
                  <c:v>14.1015</c:v>
                </c:pt>
                <c:pt idx="20954" formatCode="General">
                  <c:v>14.1021</c:v>
                </c:pt>
                <c:pt idx="20955" formatCode="General">
                  <c:v>14.1028</c:v>
                </c:pt>
                <c:pt idx="20956" formatCode="General">
                  <c:v>14.1035</c:v>
                </c:pt>
                <c:pt idx="20957" formatCode="General">
                  <c:v>14.104200000000001</c:v>
                </c:pt>
                <c:pt idx="20958" formatCode="General">
                  <c:v>14.104799999999999</c:v>
                </c:pt>
                <c:pt idx="20959" formatCode="General">
                  <c:v>14.105499999999999</c:v>
                </c:pt>
                <c:pt idx="20960" formatCode="General">
                  <c:v>14.106199999999999</c:v>
                </c:pt>
                <c:pt idx="20961" formatCode="General">
                  <c:v>14.1069</c:v>
                </c:pt>
                <c:pt idx="20962" formatCode="General">
                  <c:v>14.1075</c:v>
                </c:pt>
                <c:pt idx="20963" formatCode="General">
                  <c:v>14.1082</c:v>
                </c:pt>
                <c:pt idx="20964" formatCode="General">
                  <c:v>14.1089</c:v>
                </c:pt>
                <c:pt idx="20965" formatCode="General">
                  <c:v>14.1096</c:v>
                </c:pt>
                <c:pt idx="20966" formatCode="General">
                  <c:v>14.110200000000001</c:v>
                </c:pt>
                <c:pt idx="20967" formatCode="General">
                  <c:v>14.110900000000001</c:v>
                </c:pt>
                <c:pt idx="20968" formatCode="General">
                  <c:v>14.111599999999999</c:v>
                </c:pt>
                <c:pt idx="20969" formatCode="General">
                  <c:v>14.1122</c:v>
                </c:pt>
                <c:pt idx="20970" formatCode="General">
                  <c:v>14.1129</c:v>
                </c:pt>
                <c:pt idx="20971" formatCode="General">
                  <c:v>14.1136</c:v>
                </c:pt>
                <c:pt idx="20972" formatCode="General">
                  <c:v>14.1143</c:v>
                </c:pt>
                <c:pt idx="20973" formatCode="General">
                  <c:v>14.1149</c:v>
                </c:pt>
                <c:pt idx="20974" formatCode="General">
                  <c:v>14.115600000000001</c:v>
                </c:pt>
                <c:pt idx="20975" formatCode="General">
                  <c:v>14.116300000000001</c:v>
                </c:pt>
                <c:pt idx="20976" formatCode="General">
                  <c:v>14.117000000000001</c:v>
                </c:pt>
                <c:pt idx="20977" formatCode="General">
                  <c:v>14.117599999999999</c:v>
                </c:pt>
                <c:pt idx="20978" formatCode="General">
                  <c:v>14.1183</c:v>
                </c:pt>
                <c:pt idx="20979" formatCode="General">
                  <c:v>14.119</c:v>
                </c:pt>
                <c:pt idx="20980" formatCode="General">
                  <c:v>14.1196</c:v>
                </c:pt>
                <c:pt idx="20981" formatCode="General">
                  <c:v>14.1203</c:v>
                </c:pt>
                <c:pt idx="20982" formatCode="General">
                  <c:v>14.121</c:v>
                </c:pt>
                <c:pt idx="20983" formatCode="General">
                  <c:v>14.121700000000001</c:v>
                </c:pt>
                <c:pt idx="20984" formatCode="General">
                  <c:v>14.122299999999999</c:v>
                </c:pt>
                <c:pt idx="20985" formatCode="General">
                  <c:v>14.122999999999999</c:v>
                </c:pt>
                <c:pt idx="20986" formatCode="General">
                  <c:v>14.123699999999999</c:v>
                </c:pt>
                <c:pt idx="20987" formatCode="General">
                  <c:v>14.1244</c:v>
                </c:pt>
                <c:pt idx="20988" formatCode="General">
                  <c:v>14.125</c:v>
                </c:pt>
                <c:pt idx="20989" formatCode="General">
                  <c:v>14.1257</c:v>
                </c:pt>
                <c:pt idx="20990" formatCode="General">
                  <c:v>14.1264</c:v>
                </c:pt>
                <c:pt idx="20991" formatCode="General">
                  <c:v>14.1271</c:v>
                </c:pt>
                <c:pt idx="20992" formatCode="General">
                  <c:v>14.127700000000001</c:v>
                </c:pt>
                <c:pt idx="20993" formatCode="General">
                  <c:v>14.128399999999999</c:v>
                </c:pt>
                <c:pt idx="20994" formatCode="General">
                  <c:v>14.129099999999999</c:v>
                </c:pt>
                <c:pt idx="20995" formatCode="General">
                  <c:v>14.1297</c:v>
                </c:pt>
                <c:pt idx="20996" formatCode="General">
                  <c:v>14.1304</c:v>
                </c:pt>
                <c:pt idx="20997" formatCode="General">
                  <c:v>14.1311</c:v>
                </c:pt>
                <c:pt idx="20998" formatCode="General">
                  <c:v>14.1318</c:v>
                </c:pt>
                <c:pt idx="20999" formatCode="General">
                  <c:v>14.132400000000001</c:v>
                </c:pt>
                <c:pt idx="21000" formatCode="General">
                  <c:v>14.133100000000001</c:v>
                </c:pt>
                <c:pt idx="21001" formatCode="General">
                  <c:v>14.133800000000001</c:v>
                </c:pt>
                <c:pt idx="21002" formatCode="General">
                  <c:v>14.134499999999999</c:v>
                </c:pt>
                <c:pt idx="21003" formatCode="General">
                  <c:v>14.1351</c:v>
                </c:pt>
                <c:pt idx="21004" formatCode="General">
                  <c:v>14.1358</c:v>
                </c:pt>
                <c:pt idx="21005" formatCode="General">
                  <c:v>14.1365</c:v>
                </c:pt>
                <c:pt idx="21006" formatCode="General">
                  <c:v>14.1371</c:v>
                </c:pt>
                <c:pt idx="21007" formatCode="General">
                  <c:v>14.1378</c:v>
                </c:pt>
                <c:pt idx="21008" formatCode="General">
                  <c:v>14.138500000000001</c:v>
                </c:pt>
                <c:pt idx="21009" formatCode="General">
                  <c:v>14.139200000000001</c:v>
                </c:pt>
                <c:pt idx="21010" formatCode="General">
                  <c:v>14.139799999999999</c:v>
                </c:pt>
                <c:pt idx="21011" formatCode="General">
                  <c:v>14.140499999999999</c:v>
                </c:pt>
                <c:pt idx="21012" formatCode="General">
                  <c:v>14.1412</c:v>
                </c:pt>
                <c:pt idx="21013" formatCode="General">
                  <c:v>14.1419</c:v>
                </c:pt>
                <c:pt idx="21014" formatCode="General">
                  <c:v>14.1425</c:v>
                </c:pt>
                <c:pt idx="21015" formatCode="General">
                  <c:v>14.1432</c:v>
                </c:pt>
                <c:pt idx="21016" formatCode="General">
                  <c:v>14.1439</c:v>
                </c:pt>
                <c:pt idx="21017" formatCode="General">
                  <c:v>14.144500000000001</c:v>
                </c:pt>
                <c:pt idx="21018" formatCode="General">
                  <c:v>14.145200000000001</c:v>
                </c:pt>
                <c:pt idx="21019" formatCode="General">
                  <c:v>14.145899999999999</c:v>
                </c:pt>
                <c:pt idx="21020" formatCode="General">
                  <c:v>14.146599999999999</c:v>
                </c:pt>
                <c:pt idx="21021" formatCode="General">
                  <c:v>14.1472</c:v>
                </c:pt>
                <c:pt idx="21022" formatCode="General">
                  <c:v>14.1479</c:v>
                </c:pt>
                <c:pt idx="21023" formatCode="General">
                  <c:v>14.1486</c:v>
                </c:pt>
                <c:pt idx="21024" formatCode="General">
                  <c:v>14.1493</c:v>
                </c:pt>
                <c:pt idx="21025" formatCode="General">
                  <c:v>14.149900000000001</c:v>
                </c:pt>
                <c:pt idx="21026" formatCode="General">
                  <c:v>14.150600000000001</c:v>
                </c:pt>
                <c:pt idx="21027" formatCode="General">
                  <c:v>14.151300000000001</c:v>
                </c:pt>
                <c:pt idx="21028" formatCode="General">
                  <c:v>14.151999999999999</c:v>
                </c:pt>
                <c:pt idx="21029" formatCode="General">
                  <c:v>14.1526</c:v>
                </c:pt>
                <c:pt idx="21030" formatCode="General">
                  <c:v>14.1533</c:v>
                </c:pt>
                <c:pt idx="21031" formatCode="General">
                  <c:v>14.154</c:v>
                </c:pt>
                <c:pt idx="21032" formatCode="General">
                  <c:v>14.1546</c:v>
                </c:pt>
                <c:pt idx="21033" formatCode="General">
                  <c:v>14.1553</c:v>
                </c:pt>
                <c:pt idx="21034" formatCode="General">
                  <c:v>14.156000000000001</c:v>
                </c:pt>
                <c:pt idx="21035" formatCode="General">
                  <c:v>14.156700000000001</c:v>
                </c:pt>
                <c:pt idx="21036" formatCode="General">
                  <c:v>14.157299999999999</c:v>
                </c:pt>
                <c:pt idx="21037" formatCode="General">
                  <c:v>14.157999999999999</c:v>
                </c:pt>
                <c:pt idx="21038" formatCode="General">
                  <c:v>14.1587</c:v>
                </c:pt>
                <c:pt idx="21039" formatCode="General">
                  <c:v>14.1594</c:v>
                </c:pt>
                <c:pt idx="21040" formatCode="General">
                  <c:v>14.16</c:v>
                </c:pt>
                <c:pt idx="21041" formatCode="General">
                  <c:v>14.1607</c:v>
                </c:pt>
                <c:pt idx="21042" formatCode="General">
                  <c:v>14.1614</c:v>
                </c:pt>
                <c:pt idx="21043" formatCode="General">
                  <c:v>14.162000000000001</c:v>
                </c:pt>
                <c:pt idx="21044" formatCode="General">
                  <c:v>14.162699999999999</c:v>
                </c:pt>
                <c:pt idx="21045" formatCode="General">
                  <c:v>14.163399999999999</c:v>
                </c:pt>
                <c:pt idx="21046" formatCode="General">
                  <c:v>14.164099999999999</c:v>
                </c:pt>
                <c:pt idx="21047" formatCode="General">
                  <c:v>14.1647</c:v>
                </c:pt>
                <c:pt idx="21048" formatCode="General">
                  <c:v>14.1654</c:v>
                </c:pt>
                <c:pt idx="21049" formatCode="General">
                  <c:v>14.1661</c:v>
                </c:pt>
                <c:pt idx="21050" formatCode="General">
                  <c:v>14.1668</c:v>
                </c:pt>
                <c:pt idx="21051" formatCode="General">
                  <c:v>14.167400000000001</c:v>
                </c:pt>
                <c:pt idx="21052" formatCode="General">
                  <c:v>14.168100000000001</c:v>
                </c:pt>
                <c:pt idx="21053" formatCode="General">
                  <c:v>14.168799999999999</c:v>
                </c:pt>
                <c:pt idx="21054" formatCode="General">
                  <c:v>14.169499999999999</c:v>
                </c:pt>
                <c:pt idx="21055" formatCode="General">
                  <c:v>14.1701</c:v>
                </c:pt>
                <c:pt idx="21056" formatCode="General">
                  <c:v>14.1708</c:v>
                </c:pt>
                <c:pt idx="21057" formatCode="General">
                  <c:v>14.1715</c:v>
                </c:pt>
                <c:pt idx="21058" formatCode="General">
                  <c:v>14.1721</c:v>
                </c:pt>
                <c:pt idx="21059" formatCode="General">
                  <c:v>14.172800000000001</c:v>
                </c:pt>
                <c:pt idx="21060" formatCode="General">
                  <c:v>14.173500000000001</c:v>
                </c:pt>
                <c:pt idx="21061" formatCode="General">
                  <c:v>14.174200000000001</c:v>
                </c:pt>
                <c:pt idx="21062" formatCode="General">
                  <c:v>14.174799999999999</c:v>
                </c:pt>
                <c:pt idx="21063" formatCode="General">
                  <c:v>14.1755</c:v>
                </c:pt>
                <c:pt idx="21064" formatCode="General">
                  <c:v>14.1762</c:v>
                </c:pt>
                <c:pt idx="21065" formatCode="General">
                  <c:v>14.1769</c:v>
                </c:pt>
                <c:pt idx="21066" formatCode="General">
                  <c:v>14.1775</c:v>
                </c:pt>
                <c:pt idx="21067" formatCode="General">
                  <c:v>14.1782</c:v>
                </c:pt>
                <c:pt idx="21068" formatCode="General">
                  <c:v>14.178900000000001</c:v>
                </c:pt>
                <c:pt idx="21069" formatCode="General">
                  <c:v>14.179500000000001</c:v>
                </c:pt>
                <c:pt idx="21070" formatCode="General">
                  <c:v>14.180199999999999</c:v>
                </c:pt>
                <c:pt idx="21071" formatCode="General">
                  <c:v>14.180899999999999</c:v>
                </c:pt>
                <c:pt idx="21072" formatCode="General">
                  <c:v>14.1816</c:v>
                </c:pt>
                <c:pt idx="21073" formatCode="General">
                  <c:v>14.1822</c:v>
                </c:pt>
                <c:pt idx="21074" formatCode="General">
                  <c:v>14.1829</c:v>
                </c:pt>
                <c:pt idx="21075" formatCode="General">
                  <c:v>14.1836</c:v>
                </c:pt>
                <c:pt idx="21076" formatCode="General">
                  <c:v>14.1843</c:v>
                </c:pt>
                <c:pt idx="21077" formatCode="General">
                  <c:v>14.184900000000001</c:v>
                </c:pt>
                <c:pt idx="21078" formatCode="General">
                  <c:v>14.185600000000001</c:v>
                </c:pt>
                <c:pt idx="21079" formatCode="General">
                  <c:v>14.186299999999999</c:v>
                </c:pt>
                <c:pt idx="21080" formatCode="General">
                  <c:v>14.1869</c:v>
                </c:pt>
                <c:pt idx="21081" formatCode="General">
                  <c:v>14.1876</c:v>
                </c:pt>
                <c:pt idx="21082" formatCode="General">
                  <c:v>14.1883</c:v>
                </c:pt>
                <c:pt idx="21083" formatCode="General">
                  <c:v>14.189</c:v>
                </c:pt>
                <c:pt idx="21084" formatCode="General">
                  <c:v>14.1896</c:v>
                </c:pt>
                <c:pt idx="21085" formatCode="General">
                  <c:v>14.190300000000001</c:v>
                </c:pt>
                <c:pt idx="21086" formatCode="General">
                  <c:v>14.191000000000001</c:v>
                </c:pt>
                <c:pt idx="21087" formatCode="General">
                  <c:v>14.191700000000001</c:v>
                </c:pt>
                <c:pt idx="21088" formatCode="General">
                  <c:v>14.192299999999999</c:v>
                </c:pt>
                <c:pt idx="21089" formatCode="General">
                  <c:v>14.193</c:v>
                </c:pt>
                <c:pt idx="21090" formatCode="General">
                  <c:v>14.1937</c:v>
                </c:pt>
                <c:pt idx="21091" formatCode="General">
                  <c:v>14.1944</c:v>
                </c:pt>
                <c:pt idx="21092" formatCode="General">
                  <c:v>14.195</c:v>
                </c:pt>
                <c:pt idx="21093" formatCode="General">
                  <c:v>14.1957</c:v>
                </c:pt>
                <c:pt idx="21094" formatCode="General">
                  <c:v>14.196400000000001</c:v>
                </c:pt>
                <c:pt idx="21095" formatCode="General">
                  <c:v>14.196999999999999</c:v>
                </c:pt>
                <c:pt idx="21096" formatCode="General">
                  <c:v>14.197699999999999</c:v>
                </c:pt>
                <c:pt idx="21097" formatCode="General">
                  <c:v>14.198399999999999</c:v>
                </c:pt>
                <c:pt idx="21098" formatCode="General">
                  <c:v>14.1991</c:v>
                </c:pt>
                <c:pt idx="21099" formatCode="General">
                  <c:v>14.1997</c:v>
                </c:pt>
                <c:pt idx="21100" formatCode="General">
                  <c:v>14.2004</c:v>
                </c:pt>
                <c:pt idx="21101" formatCode="General">
                  <c:v>14.2011</c:v>
                </c:pt>
                <c:pt idx="21102" formatCode="General">
                  <c:v>14.2018</c:v>
                </c:pt>
                <c:pt idx="21103" formatCode="General">
                  <c:v>14.202400000000001</c:v>
                </c:pt>
                <c:pt idx="21104" formatCode="General">
                  <c:v>14.203099999999999</c:v>
                </c:pt>
                <c:pt idx="21105" formatCode="General">
                  <c:v>14.203799999999999</c:v>
                </c:pt>
                <c:pt idx="21106" formatCode="General">
                  <c:v>14.2044</c:v>
                </c:pt>
                <c:pt idx="21107" formatCode="General">
                  <c:v>14.2051</c:v>
                </c:pt>
                <c:pt idx="21108" formatCode="General">
                  <c:v>14.2058</c:v>
                </c:pt>
                <c:pt idx="21109" formatCode="General">
                  <c:v>14.2065</c:v>
                </c:pt>
                <c:pt idx="21110" formatCode="General">
                  <c:v>14.207100000000001</c:v>
                </c:pt>
                <c:pt idx="21111" formatCode="General">
                  <c:v>14.207800000000001</c:v>
                </c:pt>
                <c:pt idx="21112" formatCode="General">
                  <c:v>14.208500000000001</c:v>
                </c:pt>
                <c:pt idx="21113" formatCode="General">
                  <c:v>14.209199999999999</c:v>
                </c:pt>
                <c:pt idx="21114" formatCode="General">
                  <c:v>14.2098</c:v>
                </c:pt>
                <c:pt idx="21115" formatCode="General">
                  <c:v>14.2105</c:v>
                </c:pt>
                <c:pt idx="21116" formatCode="General">
                  <c:v>14.2112</c:v>
                </c:pt>
                <c:pt idx="21117" formatCode="General">
                  <c:v>14.2118</c:v>
                </c:pt>
                <c:pt idx="21118" formatCode="General">
                  <c:v>14.2125</c:v>
                </c:pt>
                <c:pt idx="21119" formatCode="General">
                  <c:v>14.213200000000001</c:v>
                </c:pt>
                <c:pt idx="21120" formatCode="General">
                  <c:v>14.213900000000001</c:v>
                </c:pt>
                <c:pt idx="21121" formatCode="General">
                  <c:v>14.214499999999999</c:v>
                </c:pt>
                <c:pt idx="21122" formatCode="General">
                  <c:v>14.215199999999999</c:v>
                </c:pt>
                <c:pt idx="21123" formatCode="General">
                  <c:v>14.2159</c:v>
                </c:pt>
                <c:pt idx="21124" formatCode="General">
                  <c:v>14.2166</c:v>
                </c:pt>
                <c:pt idx="21125" formatCode="General">
                  <c:v>14.2172</c:v>
                </c:pt>
                <c:pt idx="21126" formatCode="General">
                  <c:v>14.2179</c:v>
                </c:pt>
                <c:pt idx="21127" formatCode="General">
                  <c:v>14.2186</c:v>
                </c:pt>
                <c:pt idx="21128" formatCode="General">
                  <c:v>14.2193</c:v>
                </c:pt>
                <c:pt idx="21129" formatCode="General">
                  <c:v>14.219900000000001</c:v>
                </c:pt>
                <c:pt idx="21130" formatCode="General">
                  <c:v>14.220599999999999</c:v>
                </c:pt>
                <c:pt idx="21131" formatCode="General">
                  <c:v>14.221299999999999</c:v>
                </c:pt>
                <c:pt idx="21132" formatCode="General">
                  <c:v>14.2219</c:v>
                </c:pt>
                <c:pt idx="21133" formatCode="General">
                  <c:v>14.2226</c:v>
                </c:pt>
                <c:pt idx="21134" formatCode="General">
                  <c:v>14.2233</c:v>
                </c:pt>
                <c:pt idx="21135" formatCode="General">
                  <c:v>14.224</c:v>
                </c:pt>
                <c:pt idx="21136" formatCode="General">
                  <c:v>14.224600000000001</c:v>
                </c:pt>
                <c:pt idx="21137" formatCode="General">
                  <c:v>14.225300000000001</c:v>
                </c:pt>
                <c:pt idx="21138" formatCode="General">
                  <c:v>14.226000000000001</c:v>
                </c:pt>
                <c:pt idx="21139" formatCode="General">
                  <c:v>14.226699999999999</c:v>
                </c:pt>
                <c:pt idx="21140" formatCode="General">
                  <c:v>14.2273</c:v>
                </c:pt>
                <c:pt idx="21141" formatCode="General">
                  <c:v>14.228</c:v>
                </c:pt>
                <c:pt idx="21142" formatCode="General">
                  <c:v>14.2287</c:v>
                </c:pt>
                <c:pt idx="21143" formatCode="General">
                  <c:v>14.2293</c:v>
                </c:pt>
                <c:pt idx="21144" formatCode="General">
                  <c:v>14.23</c:v>
                </c:pt>
                <c:pt idx="21145" formatCode="General">
                  <c:v>14.230700000000001</c:v>
                </c:pt>
                <c:pt idx="21146" formatCode="General">
                  <c:v>14.231400000000001</c:v>
                </c:pt>
                <c:pt idx="21147" formatCode="General">
                  <c:v>14.231999999999999</c:v>
                </c:pt>
                <c:pt idx="21148" formatCode="General">
                  <c:v>14.232699999999999</c:v>
                </c:pt>
                <c:pt idx="21149" formatCode="General">
                  <c:v>14.2334</c:v>
                </c:pt>
                <c:pt idx="21150" formatCode="General">
                  <c:v>14.2341</c:v>
                </c:pt>
                <c:pt idx="21151" formatCode="General">
                  <c:v>14.2347</c:v>
                </c:pt>
                <c:pt idx="21152" formatCode="General">
                  <c:v>14.2354</c:v>
                </c:pt>
                <c:pt idx="21153" formatCode="General">
                  <c:v>14.2361</c:v>
                </c:pt>
                <c:pt idx="21154" formatCode="General">
                  <c:v>14.236800000000001</c:v>
                </c:pt>
                <c:pt idx="21155" formatCode="General">
                  <c:v>14.237399999999999</c:v>
                </c:pt>
                <c:pt idx="21156" formatCode="General">
                  <c:v>14.238099999999999</c:v>
                </c:pt>
                <c:pt idx="21157" formatCode="General">
                  <c:v>14.238799999999999</c:v>
                </c:pt>
                <c:pt idx="21158" formatCode="General">
                  <c:v>14.2394</c:v>
                </c:pt>
                <c:pt idx="21159" formatCode="General">
                  <c:v>14.2401</c:v>
                </c:pt>
                <c:pt idx="21160" formatCode="General">
                  <c:v>14.2408</c:v>
                </c:pt>
                <c:pt idx="21161" formatCode="General">
                  <c:v>14.2415</c:v>
                </c:pt>
                <c:pt idx="21162" formatCode="General">
                  <c:v>14.242100000000001</c:v>
                </c:pt>
                <c:pt idx="21163" formatCode="General">
                  <c:v>14.242800000000001</c:v>
                </c:pt>
                <c:pt idx="21164" formatCode="General">
                  <c:v>14.243499999999999</c:v>
                </c:pt>
                <c:pt idx="21165" formatCode="General">
                  <c:v>14.244199999999999</c:v>
                </c:pt>
                <c:pt idx="21166" formatCode="General">
                  <c:v>14.2448</c:v>
                </c:pt>
                <c:pt idx="21167" formatCode="General">
                  <c:v>14.2455</c:v>
                </c:pt>
                <c:pt idx="21168" formatCode="General">
                  <c:v>14.2462</c:v>
                </c:pt>
                <c:pt idx="21169" formatCode="General">
                  <c:v>14.2468</c:v>
                </c:pt>
                <c:pt idx="21170" formatCode="General">
                  <c:v>14.2475</c:v>
                </c:pt>
                <c:pt idx="21171" formatCode="General">
                  <c:v>14.248200000000001</c:v>
                </c:pt>
                <c:pt idx="21172" formatCode="General">
                  <c:v>14.248900000000001</c:v>
                </c:pt>
                <c:pt idx="21173" formatCode="General">
                  <c:v>14.249499999999999</c:v>
                </c:pt>
                <c:pt idx="21174" formatCode="General">
                  <c:v>14.2502</c:v>
                </c:pt>
                <c:pt idx="21175" formatCode="General">
                  <c:v>14.2509</c:v>
                </c:pt>
                <c:pt idx="21176" formatCode="General">
                  <c:v>14.2516</c:v>
                </c:pt>
                <c:pt idx="21177" formatCode="General">
                  <c:v>14.2522</c:v>
                </c:pt>
                <c:pt idx="21178" formatCode="General">
                  <c:v>14.2529</c:v>
                </c:pt>
                <c:pt idx="21179" formatCode="General">
                  <c:v>14.2536</c:v>
                </c:pt>
                <c:pt idx="21180" formatCode="General">
                  <c:v>14.254200000000001</c:v>
                </c:pt>
                <c:pt idx="21181" formatCode="General">
                  <c:v>14.254899999999999</c:v>
                </c:pt>
                <c:pt idx="21182" formatCode="General">
                  <c:v>14.255599999999999</c:v>
                </c:pt>
                <c:pt idx="21183" formatCode="General">
                  <c:v>14.2563</c:v>
                </c:pt>
                <c:pt idx="21184" formatCode="General">
                  <c:v>14.2569</c:v>
                </c:pt>
                <c:pt idx="21185" formatCode="General">
                  <c:v>14.2576</c:v>
                </c:pt>
                <c:pt idx="21186" formatCode="General">
                  <c:v>14.2583</c:v>
                </c:pt>
                <c:pt idx="21187" formatCode="General">
                  <c:v>14.259</c:v>
                </c:pt>
                <c:pt idx="21188" formatCode="General">
                  <c:v>14.259600000000001</c:v>
                </c:pt>
                <c:pt idx="21189" formatCode="General">
                  <c:v>14.260300000000001</c:v>
                </c:pt>
                <c:pt idx="21190" formatCode="General">
                  <c:v>14.260999999999999</c:v>
                </c:pt>
                <c:pt idx="21191" formatCode="General">
                  <c:v>14.261699999999999</c:v>
                </c:pt>
                <c:pt idx="21192" formatCode="General">
                  <c:v>14.2623</c:v>
                </c:pt>
                <c:pt idx="21193" formatCode="General">
                  <c:v>14.263</c:v>
                </c:pt>
                <c:pt idx="21194" formatCode="General">
                  <c:v>14.2637</c:v>
                </c:pt>
                <c:pt idx="21195" formatCode="General">
                  <c:v>14.2643</c:v>
                </c:pt>
                <c:pt idx="21196" formatCode="General">
                  <c:v>14.265000000000001</c:v>
                </c:pt>
                <c:pt idx="21197" formatCode="General">
                  <c:v>14.265700000000001</c:v>
                </c:pt>
                <c:pt idx="21198" formatCode="General">
                  <c:v>14.266400000000001</c:v>
                </c:pt>
                <c:pt idx="21199" formatCode="General">
                  <c:v>14.266999999999999</c:v>
                </c:pt>
                <c:pt idx="21200" formatCode="General">
                  <c:v>14.2677</c:v>
                </c:pt>
                <c:pt idx="21201" formatCode="General">
                  <c:v>14.2684</c:v>
                </c:pt>
                <c:pt idx="21202" formatCode="General">
                  <c:v>14.2691</c:v>
                </c:pt>
                <c:pt idx="21203" formatCode="General">
                  <c:v>14.2697</c:v>
                </c:pt>
                <c:pt idx="21204" formatCode="General">
                  <c:v>14.2704</c:v>
                </c:pt>
                <c:pt idx="21205" formatCode="General">
                  <c:v>14.271100000000001</c:v>
                </c:pt>
                <c:pt idx="21206" formatCode="General">
                  <c:v>14.271699999999999</c:v>
                </c:pt>
                <c:pt idx="21207" formatCode="General">
                  <c:v>14.272399999999999</c:v>
                </c:pt>
                <c:pt idx="21208" formatCode="General">
                  <c:v>14.273099999999999</c:v>
                </c:pt>
                <c:pt idx="21209" formatCode="General">
                  <c:v>14.2738</c:v>
                </c:pt>
                <c:pt idx="21210" formatCode="General">
                  <c:v>14.2744</c:v>
                </c:pt>
                <c:pt idx="21211" formatCode="General">
                  <c:v>14.2751</c:v>
                </c:pt>
                <c:pt idx="21212" formatCode="General">
                  <c:v>14.2758</c:v>
                </c:pt>
                <c:pt idx="21213" formatCode="General">
                  <c:v>14.2765</c:v>
                </c:pt>
                <c:pt idx="21214" formatCode="General">
                  <c:v>14.277100000000001</c:v>
                </c:pt>
                <c:pt idx="21215" formatCode="General">
                  <c:v>14.277799999999999</c:v>
                </c:pt>
                <c:pt idx="21216" formatCode="General">
                  <c:v>14.278499999999999</c:v>
                </c:pt>
                <c:pt idx="21217" formatCode="General">
                  <c:v>14.279199999999999</c:v>
                </c:pt>
                <c:pt idx="21218" formatCode="General">
                  <c:v>14.2798</c:v>
                </c:pt>
                <c:pt idx="21219" formatCode="General">
                  <c:v>14.2805</c:v>
                </c:pt>
                <c:pt idx="21220" formatCode="General">
                  <c:v>14.2812</c:v>
                </c:pt>
                <c:pt idx="21221" formatCode="General">
                  <c:v>14.2818</c:v>
                </c:pt>
                <c:pt idx="21222" formatCode="General">
                  <c:v>14.282500000000001</c:v>
                </c:pt>
                <c:pt idx="21223" formatCode="General">
                  <c:v>14.283200000000001</c:v>
                </c:pt>
                <c:pt idx="21224" formatCode="General">
                  <c:v>14.283899999999999</c:v>
                </c:pt>
                <c:pt idx="21225" formatCode="General">
                  <c:v>14.2845</c:v>
                </c:pt>
                <c:pt idx="21226" formatCode="General">
                  <c:v>14.2852</c:v>
                </c:pt>
                <c:pt idx="21227" formatCode="General">
                  <c:v>14.2859</c:v>
                </c:pt>
                <c:pt idx="21228" formatCode="General">
                  <c:v>14.2866</c:v>
                </c:pt>
                <c:pt idx="21229" formatCode="General">
                  <c:v>14.2872</c:v>
                </c:pt>
                <c:pt idx="21230" formatCode="General">
                  <c:v>14.2879</c:v>
                </c:pt>
                <c:pt idx="21231" formatCode="General">
                  <c:v>14.288600000000001</c:v>
                </c:pt>
                <c:pt idx="21232" formatCode="General">
                  <c:v>14.289199999999999</c:v>
                </c:pt>
                <c:pt idx="21233" formatCode="General">
                  <c:v>14.289899999999999</c:v>
                </c:pt>
                <c:pt idx="21234" formatCode="General">
                  <c:v>14.2906</c:v>
                </c:pt>
                <c:pt idx="21235" formatCode="General">
                  <c:v>14.2913</c:v>
                </c:pt>
                <c:pt idx="21236" formatCode="General">
                  <c:v>14.2919</c:v>
                </c:pt>
                <c:pt idx="21237" formatCode="General">
                  <c:v>14.2926</c:v>
                </c:pt>
                <c:pt idx="21238" formatCode="General">
                  <c:v>14.2933</c:v>
                </c:pt>
                <c:pt idx="21239" formatCode="General">
                  <c:v>14.294</c:v>
                </c:pt>
                <c:pt idx="21240" formatCode="General">
                  <c:v>14.294600000000001</c:v>
                </c:pt>
                <c:pt idx="21241" formatCode="General">
                  <c:v>14.295299999999999</c:v>
                </c:pt>
                <c:pt idx="21242" formatCode="General">
                  <c:v>14.295999999999999</c:v>
                </c:pt>
                <c:pt idx="21243" formatCode="General">
                  <c:v>14.2966</c:v>
                </c:pt>
                <c:pt idx="21244" formatCode="General">
                  <c:v>14.2973</c:v>
                </c:pt>
                <c:pt idx="21245" formatCode="General">
                  <c:v>14.298</c:v>
                </c:pt>
                <c:pt idx="21246" formatCode="General">
                  <c:v>14.2987</c:v>
                </c:pt>
                <c:pt idx="21247" formatCode="General">
                  <c:v>14.299300000000001</c:v>
                </c:pt>
                <c:pt idx="21248" formatCode="General">
                  <c:v>14.3</c:v>
                </c:pt>
                <c:pt idx="21249" formatCode="General">
                  <c:v>14.300700000000001</c:v>
                </c:pt>
                <c:pt idx="21250" formatCode="General">
                  <c:v>14.301399999999999</c:v>
                </c:pt>
                <c:pt idx="21251" formatCode="General">
                  <c:v>14.302</c:v>
                </c:pt>
                <c:pt idx="21252" formatCode="General">
                  <c:v>14.3027</c:v>
                </c:pt>
                <c:pt idx="21253" formatCode="General">
                  <c:v>14.3034</c:v>
                </c:pt>
                <c:pt idx="21254" formatCode="General">
                  <c:v>14.3041</c:v>
                </c:pt>
                <c:pt idx="21255" formatCode="General">
                  <c:v>14.3047</c:v>
                </c:pt>
                <c:pt idx="21256" formatCode="General">
                  <c:v>14.305400000000001</c:v>
                </c:pt>
                <c:pt idx="21257" formatCode="General">
                  <c:v>14.306100000000001</c:v>
                </c:pt>
                <c:pt idx="21258" formatCode="General">
                  <c:v>14.306699999999999</c:v>
                </c:pt>
                <c:pt idx="21259" formatCode="General">
                  <c:v>14.307399999999999</c:v>
                </c:pt>
                <c:pt idx="21260" formatCode="General">
                  <c:v>14.3081</c:v>
                </c:pt>
                <c:pt idx="21261" formatCode="General">
                  <c:v>14.3088</c:v>
                </c:pt>
                <c:pt idx="21262" formatCode="General">
                  <c:v>14.3094</c:v>
                </c:pt>
                <c:pt idx="21263" formatCode="General">
                  <c:v>14.3101</c:v>
                </c:pt>
                <c:pt idx="21264" formatCode="General">
                  <c:v>14.3108</c:v>
                </c:pt>
                <c:pt idx="21265" formatCode="General">
                  <c:v>14.311500000000001</c:v>
                </c:pt>
                <c:pt idx="21266" formatCode="General">
                  <c:v>14.312099999999999</c:v>
                </c:pt>
                <c:pt idx="21267" formatCode="General">
                  <c:v>14.312799999999999</c:v>
                </c:pt>
                <c:pt idx="21268" formatCode="General">
                  <c:v>14.313499999999999</c:v>
                </c:pt>
                <c:pt idx="21269" formatCode="General">
                  <c:v>14.3141</c:v>
                </c:pt>
                <c:pt idx="21270" formatCode="General">
                  <c:v>14.3148</c:v>
                </c:pt>
                <c:pt idx="21271" formatCode="General">
                  <c:v>14.3155</c:v>
                </c:pt>
                <c:pt idx="21272" formatCode="General">
                  <c:v>14.3162</c:v>
                </c:pt>
                <c:pt idx="21273" formatCode="General">
                  <c:v>14.316800000000001</c:v>
                </c:pt>
                <c:pt idx="21274" formatCode="General">
                  <c:v>14.317500000000001</c:v>
                </c:pt>
                <c:pt idx="21275" formatCode="General">
                  <c:v>14.318199999999999</c:v>
                </c:pt>
                <c:pt idx="21276" formatCode="General">
                  <c:v>14.318899999999999</c:v>
                </c:pt>
                <c:pt idx="21277" formatCode="General">
                  <c:v>14.3195</c:v>
                </c:pt>
                <c:pt idx="21278" formatCode="General">
                  <c:v>14.3202</c:v>
                </c:pt>
                <c:pt idx="21279" formatCode="General">
                  <c:v>14.3209</c:v>
                </c:pt>
                <c:pt idx="21280" formatCode="General">
                  <c:v>14.3215</c:v>
                </c:pt>
                <c:pt idx="21281" formatCode="General">
                  <c:v>14.3222</c:v>
                </c:pt>
                <c:pt idx="21282" formatCode="General">
                  <c:v>14.322900000000001</c:v>
                </c:pt>
                <c:pt idx="21283" formatCode="General">
                  <c:v>14.323600000000001</c:v>
                </c:pt>
                <c:pt idx="21284" formatCode="General">
                  <c:v>14.324199999999999</c:v>
                </c:pt>
                <c:pt idx="21285" formatCode="General">
                  <c:v>14.3249</c:v>
                </c:pt>
                <c:pt idx="21286" formatCode="General">
                  <c:v>14.3256</c:v>
                </c:pt>
                <c:pt idx="21287" formatCode="General">
                  <c:v>14.3263</c:v>
                </c:pt>
                <c:pt idx="21288" formatCode="General">
                  <c:v>14.3269</c:v>
                </c:pt>
                <c:pt idx="21289" formatCode="General">
                  <c:v>14.3276</c:v>
                </c:pt>
                <c:pt idx="21290" formatCode="General">
                  <c:v>14.3283</c:v>
                </c:pt>
                <c:pt idx="21291" formatCode="General">
                  <c:v>14.329000000000001</c:v>
                </c:pt>
                <c:pt idx="21292" formatCode="General">
                  <c:v>14.329599999999999</c:v>
                </c:pt>
                <c:pt idx="21293" formatCode="General">
                  <c:v>14.330299999999999</c:v>
                </c:pt>
                <c:pt idx="21294" formatCode="General">
                  <c:v>14.331</c:v>
                </c:pt>
                <c:pt idx="21295" formatCode="General">
                  <c:v>14.3316</c:v>
                </c:pt>
                <c:pt idx="21296" formatCode="General">
                  <c:v>14.3323</c:v>
                </c:pt>
                <c:pt idx="21297" formatCode="General">
                  <c:v>14.333</c:v>
                </c:pt>
                <c:pt idx="21298" formatCode="General">
                  <c:v>14.3337</c:v>
                </c:pt>
                <c:pt idx="21299" formatCode="General">
                  <c:v>14.334300000000001</c:v>
                </c:pt>
                <c:pt idx="21300" formatCode="General">
                  <c:v>14.335000000000001</c:v>
                </c:pt>
                <c:pt idx="21301" formatCode="General">
                  <c:v>14.335699999999999</c:v>
                </c:pt>
                <c:pt idx="21302" formatCode="General">
                  <c:v>14.336399999999999</c:v>
                </c:pt>
                <c:pt idx="21303" formatCode="General">
                  <c:v>14.337</c:v>
                </c:pt>
                <c:pt idx="21304" formatCode="General">
                  <c:v>14.3377</c:v>
                </c:pt>
                <c:pt idx="21305" formatCode="General">
                  <c:v>14.3384</c:v>
                </c:pt>
                <c:pt idx="21306" formatCode="General">
                  <c:v>14.339</c:v>
                </c:pt>
                <c:pt idx="21307" formatCode="General">
                  <c:v>14.339700000000001</c:v>
                </c:pt>
                <c:pt idx="21308" formatCode="General">
                  <c:v>14.340400000000001</c:v>
                </c:pt>
                <c:pt idx="21309" formatCode="General">
                  <c:v>14.341100000000001</c:v>
                </c:pt>
                <c:pt idx="21310" formatCode="General">
                  <c:v>14.341699999999999</c:v>
                </c:pt>
                <c:pt idx="21311" formatCode="General">
                  <c:v>14.3424</c:v>
                </c:pt>
                <c:pt idx="21312" formatCode="General">
                  <c:v>14.3431</c:v>
                </c:pt>
                <c:pt idx="21313" formatCode="General">
                  <c:v>14.3438</c:v>
                </c:pt>
                <c:pt idx="21314" formatCode="General">
                  <c:v>14.3444</c:v>
                </c:pt>
                <c:pt idx="21315" formatCode="General">
                  <c:v>14.3451</c:v>
                </c:pt>
                <c:pt idx="21316" formatCode="General">
                  <c:v>14.345800000000001</c:v>
                </c:pt>
                <c:pt idx="21317" formatCode="General">
                  <c:v>14.346500000000001</c:v>
                </c:pt>
                <c:pt idx="21318" formatCode="General">
                  <c:v>14.347099999999999</c:v>
                </c:pt>
                <c:pt idx="21319" formatCode="General">
                  <c:v>14.347799999999999</c:v>
                </c:pt>
                <c:pt idx="21320" formatCode="General">
                  <c:v>14.3485</c:v>
                </c:pt>
                <c:pt idx="21321" formatCode="General">
                  <c:v>14.3491</c:v>
                </c:pt>
                <c:pt idx="21322" formatCode="General">
                  <c:v>14.3498</c:v>
                </c:pt>
                <c:pt idx="21323" formatCode="General">
                  <c:v>14.3505</c:v>
                </c:pt>
                <c:pt idx="21324" formatCode="General">
                  <c:v>14.3512</c:v>
                </c:pt>
                <c:pt idx="21325" formatCode="General">
                  <c:v>14.351800000000001</c:v>
                </c:pt>
                <c:pt idx="21326" formatCode="General">
                  <c:v>14.352499999999999</c:v>
                </c:pt>
                <c:pt idx="21327" formatCode="General">
                  <c:v>14.353199999999999</c:v>
                </c:pt>
                <c:pt idx="21328" formatCode="General">
                  <c:v>14.353899999999999</c:v>
                </c:pt>
                <c:pt idx="21329" formatCode="General">
                  <c:v>14.3545</c:v>
                </c:pt>
                <c:pt idx="21330" formatCode="General">
                  <c:v>14.3552</c:v>
                </c:pt>
                <c:pt idx="21331" formatCode="General">
                  <c:v>14.3559</c:v>
                </c:pt>
                <c:pt idx="21332" formatCode="General">
                  <c:v>14.3565</c:v>
                </c:pt>
                <c:pt idx="21333" formatCode="General">
                  <c:v>14.357200000000001</c:v>
                </c:pt>
                <c:pt idx="21334" formatCode="General">
                  <c:v>14.357900000000001</c:v>
                </c:pt>
                <c:pt idx="21335" formatCode="General">
                  <c:v>14.358599999999999</c:v>
                </c:pt>
                <c:pt idx="21336" formatCode="General">
                  <c:v>14.3592</c:v>
                </c:pt>
                <c:pt idx="21337" formatCode="General">
                  <c:v>14.3599</c:v>
                </c:pt>
                <c:pt idx="21338" formatCode="General">
                  <c:v>14.3606</c:v>
                </c:pt>
                <c:pt idx="21339" formatCode="General">
                  <c:v>14.3613</c:v>
                </c:pt>
                <c:pt idx="21340" formatCode="General">
                  <c:v>14.3619</c:v>
                </c:pt>
                <c:pt idx="21341" formatCode="General">
                  <c:v>14.3626</c:v>
                </c:pt>
                <c:pt idx="21342" formatCode="General">
                  <c:v>14.363300000000001</c:v>
                </c:pt>
                <c:pt idx="21343" formatCode="General">
                  <c:v>14.363899999999999</c:v>
                </c:pt>
                <c:pt idx="21344" formatCode="General">
                  <c:v>14.364599999999999</c:v>
                </c:pt>
                <c:pt idx="21345" formatCode="General">
                  <c:v>14.3653</c:v>
                </c:pt>
                <c:pt idx="21346" formatCode="General">
                  <c:v>14.366</c:v>
                </c:pt>
                <c:pt idx="21347" formatCode="General">
                  <c:v>14.3666</c:v>
                </c:pt>
                <c:pt idx="21348" formatCode="General">
                  <c:v>14.3673</c:v>
                </c:pt>
                <c:pt idx="21349" formatCode="General">
                  <c:v>14.368</c:v>
                </c:pt>
                <c:pt idx="21350" formatCode="General">
                  <c:v>14.3687</c:v>
                </c:pt>
                <c:pt idx="21351" formatCode="General">
                  <c:v>14.369300000000001</c:v>
                </c:pt>
                <c:pt idx="21352" formatCode="General">
                  <c:v>14.37</c:v>
                </c:pt>
                <c:pt idx="21353" formatCode="General">
                  <c:v>14.370699999999999</c:v>
                </c:pt>
                <c:pt idx="21354" formatCode="General">
                  <c:v>14.3714</c:v>
                </c:pt>
                <c:pt idx="21355" formatCode="General">
                  <c:v>14.372</c:v>
                </c:pt>
                <c:pt idx="21356" formatCode="General">
                  <c:v>14.3727</c:v>
                </c:pt>
                <c:pt idx="21357" formatCode="General">
                  <c:v>14.3734</c:v>
                </c:pt>
                <c:pt idx="21358" formatCode="General">
                  <c:v>14.374000000000001</c:v>
                </c:pt>
                <c:pt idx="21359" formatCode="General">
                  <c:v>14.374700000000001</c:v>
                </c:pt>
                <c:pt idx="21360" formatCode="General">
                  <c:v>14.375400000000001</c:v>
                </c:pt>
                <c:pt idx="21361" formatCode="General">
                  <c:v>14.376099999999999</c:v>
                </c:pt>
                <c:pt idx="21362" formatCode="General">
                  <c:v>14.3767</c:v>
                </c:pt>
                <c:pt idx="21363" formatCode="General">
                  <c:v>14.3774</c:v>
                </c:pt>
                <c:pt idx="21364" formatCode="General">
                  <c:v>14.3781</c:v>
                </c:pt>
                <c:pt idx="21365" formatCode="General">
                  <c:v>14.3788</c:v>
                </c:pt>
                <c:pt idx="21366" formatCode="General">
                  <c:v>14.3794</c:v>
                </c:pt>
                <c:pt idx="21367" formatCode="General">
                  <c:v>14.380100000000001</c:v>
                </c:pt>
                <c:pt idx="21368" formatCode="General">
                  <c:v>14.380800000000001</c:v>
                </c:pt>
                <c:pt idx="21369" formatCode="General">
                  <c:v>14.381399999999999</c:v>
                </c:pt>
                <c:pt idx="21370" formatCode="General">
                  <c:v>14.382099999999999</c:v>
                </c:pt>
                <c:pt idx="21371" formatCode="General">
                  <c:v>14.3828</c:v>
                </c:pt>
                <c:pt idx="21372" formatCode="General">
                  <c:v>14.3835</c:v>
                </c:pt>
                <c:pt idx="21373" formatCode="General">
                  <c:v>14.3841</c:v>
                </c:pt>
                <c:pt idx="21374" formatCode="General">
                  <c:v>14.3848</c:v>
                </c:pt>
                <c:pt idx="21375" formatCode="General">
                  <c:v>14.3855</c:v>
                </c:pt>
                <c:pt idx="21376" formatCode="General">
                  <c:v>14.386200000000001</c:v>
                </c:pt>
                <c:pt idx="21377" formatCode="General">
                  <c:v>14.386799999999999</c:v>
                </c:pt>
                <c:pt idx="21378" formatCode="General">
                  <c:v>14.387499999999999</c:v>
                </c:pt>
                <c:pt idx="21379" formatCode="General">
                  <c:v>14.388199999999999</c:v>
                </c:pt>
                <c:pt idx="21380" formatCode="General">
                  <c:v>14.3888</c:v>
                </c:pt>
                <c:pt idx="21381" formatCode="General">
                  <c:v>14.3895</c:v>
                </c:pt>
                <c:pt idx="21382" formatCode="General">
                  <c:v>14.3902</c:v>
                </c:pt>
                <c:pt idx="21383" formatCode="General">
                  <c:v>14.3909</c:v>
                </c:pt>
                <c:pt idx="21384" formatCode="General">
                  <c:v>14.391500000000001</c:v>
                </c:pt>
                <c:pt idx="21385" formatCode="General">
                  <c:v>14.392200000000001</c:v>
                </c:pt>
                <c:pt idx="21386" formatCode="General">
                  <c:v>14.392899999999999</c:v>
                </c:pt>
                <c:pt idx="21387" formatCode="General">
                  <c:v>14.393599999999999</c:v>
                </c:pt>
                <c:pt idx="21388" formatCode="General">
                  <c:v>14.3942</c:v>
                </c:pt>
                <c:pt idx="21389" formatCode="General">
                  <c:v>14.3949</c:v>
                </c:pt>
                <c:pt idx="21390" formatCode="General">
                  <c:v>14.3956</c:v>
                </c:pt>
                <c:pt idx="21391" formatCode="General">
                  <c:v>14.3963</c:v>
                </c:pt>
                <c:pt idx="21392" formatCode="General">
                  <c:v>14.3969</c:v>
                </c:pt>
                <c:pt idx="21393" formatCode="General">
                  <c:v>14.397600000000001</c:v>
                </c:pt>
                <c:pt idx="21394" formatCode="General">
                  <c:v>14.398300000000001</c:v>
                </c:pt>
                <c:pt idx="21395" formatCode="General">
                  <c:v>14.398899999999999</c:v>
                </c:pt>
                <c:pt idx="21396" formatCode="General">
                  <c:v>14.3996</c:v>
                </c:pt>
                <c:pt idx="21397" formatCode="General">
                  <c:v>14.4003</c:v>
                </c:pt>
                <c:pt idx="21398" formatCode="General">
                  <c:v>14.401</c:v>
                </c:pt>
                <c:pt idx="21399" formatCode="General">
                  <c:v>14.4016</c:v>
                </c:pt>
                <c:pt idx="21400" formatCode="General">
                  <c:v>14.4023</c:v>
                </c:pt>
                <c:pt idx="21401" formatCode="General">
                  <c:v>14.403</c:v>
                </c:pt>
                <c:pt idx="21402" formatCode="General">
                  <c:v>14.403700000000001</c:v>
                </c:pt>
                <c:pt idx="21403" formatCode="General">
                  <c:v>14.404299999999999</c:v>
                </c:pt>
                <c:pt idx="21404" formatCode="General">
                  <c:v>14.404999999999999</c:v>
                </c:pt>
                <c:pt idx="21405" formatCode="General">
                  <c:v>14.4057</c:v>
                </c:pt>
                <c:pt idx="21406" formatCode="General">
                  <c:v>14.4063</c:v>
                </c:pt>
                <c:pt idx="21407" formatCode="General">
                  <c:v>14.407</c:v>
                </c:pt>
                <c:pt idx="21408" formatCode="General">
                  <c:v>14.4077</c:v>
                </c:pt>
                <c:pt idx="21409" formatCode="General">
                  <c:v>14.4084</c:v>
                </c:pt>
                <c:pt idx="21410" formatCode="General">
                  <c:v>14.409000000000001</c:v>
                </c:pt>
                <c:pt idx="21411" formatCode="General">
                  <c:v>14.409700000000001</c:v>
                </c:pt>
                <c:pt idx="21412" formatCode="General">
                  <c:v>14.410399999999999</c:v>
                </c:pt>
                <c:pt idx="21413" formatCode="General">
                  <c:v>14.411099999999999</c:v>
                </c:pt>
                <c:pt idx="21414" formatCode="General">
                  <c:v>14.4117</c:v>
                </c:pt>
                <c:pt idx="21415" formatCode="General">
                  <c:v>14.4124</c:v>
                </c:pt>
                <c:pt idx="21416" formatCode="General">
                  <c:v>14.4131</c:v>
                </c:pt>
                <c:pt idx="21417" formatCode="General">
                  <c:v>14.4138</c:v>
                </c:pt>
                <c:pt idx="21418" formatCode="General">
                  <c:v>14.414400000000001</c:v>
                </c:pt>
                <c:pt idx="21419" formatCode="General">
                  <c:v>14.415100000000001</c:v>
                </c:pt>
                <c:pt idx="21420" formatCode="General">
                  <c:v>14.415800000000001</c:v>
                </c:pt>
                <c:pt idx="21421" formatCode="General">
                  <c:v>14.416399999999999</c:v>
                </c:pt>
                <c:pt idx="21422" formatCode="General">
                  <c:v>14.4171</c:v>
                </c:pt>
                <c:pt idx="21423" formatCode="General">
                  <c:v>14.4178</c:v>
                </c:pt>
                <c:pt idx="21424" formatCode="General">
                  <c:v>14.4185</c:v>
                </c:pt>
                <c:pt idx="21425" formatCode="General">
                  <c:v>14.4191</c:v>
                </c:pt>
                <c:pt idx="21426" formatCode="General">
                  <c:v>14.4198</c:v>
                </c:pt>
                <c:pt idx="21427" formatCode="General">
                  <c:v>14.420500000000001</c:v>
                </c:pt>
                <c:pt idx="21428" formatCode="General">
                  <c:v>14.421200000000001</c:v>
                </c:pt>
                <c:pt idx="21429" formatCode="General">
                  <c:v>14.421799999999999</c:v>
                </c:pt>
                <c:pt idx="21430" formatCode="General">
                  <c:v>14.422499999999999</c:v>
                </c:pt>
                <c:pt idx="21431" formatCode="General">
                  <c:v>14.4232</c:v>
                </c:pt>
                <c:pt idx="21432" formatCode="General">
                  <c:v>14.4238</c:v>
                </c:pt>
                <c:pt idx="21433" formatCode="General">
                  <c:v>14.4245</c:v>
                </c:pt>
                <c:pt idx="21434" formatCode="General">
                  <c:v>14.4252</c:v>
                </c:pt>
                <c:pt idx="21435" formatCode="General">
                  <c:v>14.4259</c:v>
                </c:pt>
                <c:pt idx="21436" formatCode="General">
                  <c:v>14.426500000000001</c:v>
                </c:pt>
                <c:pt idx="21437" formatCode="General">
                  <c:v>14.427199999999999</c:v>
                </c:pt>
                <c:pt idx="21438" formatCode="General">
                  <c:v>14.427899999999999</c:v>
                </c:pt>
                <c:pt idx="21439" formatCode="General">
                  <c:v>14.428599999999999</c:v>
                </c:pt>
                <c:pt idx="21440" formatCode="General">
                  <c:v>14.4292</c:v>
                </c:pt>
                <c:pt idx="21441" formatCode="General">
                  <c:v>14.4299</c:v>
                </c:pt>
                <c:pt idx="21442" formatCode="General">
                  <c:v>14.4306</c:v>
                </c:pt>
                <c:pt idx="21443" formatCode="General">
                  <c:v>14.4312</c:v>
                </c:pt>
                <c:pt idx="21444" formatCode="General">
                  <c:v>14.431900000000001</c:v>
                </c:pt>
                <c:pt idx="21445" formatCode="General">
                  <c:v>14.432600000000001</c:v>
                </c:pt>
                <c:pt idx="21446" formatCode="General">
                  <c:v>14.433299999999999</c:v>
                </c:pt>
                <c:pt idx="21447" formatCode="General">
                  <c:v>14.4339</c:v>
                </c:pt>
                <c:pt idx="21448" formatCode="General">
                  <c:v>14.4346</c:v>
                </c:pt>
                <c:pt idx="21449" formatCode="General">
                  <c:v>14.4353</c:v>
                </c:pt>
                <c:pt idx="21450" formatCode="General">
                  <c:v>14.436</c:v>
                </c:pt>
                <c:pt idx="21451" formatCode="General">
                  <c:v>14.4366</c:v>
                </c:pt>
                <c:pt idx="21452" formatCode="General">
                  <c:v>14.4373</c:v>
                </c:pt>
                <c:pt idx="21453" formatCode="General">
                  <c:v>14.438000000000001</c:v>
                </c:pt>
                <c:pt idx="21454" formatCode="General">
                  <c:v>14.438700000000001</c:v>
                </c:pt>
                <c:pt idx="21455" formatCode="General">
                  <c:v>14.439299999999999</c:v>
                </c:pt>
                <c:pt idx="21456" formatCode="General">
                  <c:v>14.44</c:v>
                </c:pt>
                <c:pt idx="21457" formatCode="General">
                  <c:v>14.4407</c:v>
                </c:pt>
                <c:pt idx="21458" formatCode="General">
                  <c:v>14.4413</c:v>
                </c:pt>
                <c:pt idx="21459" formatCode="General">
                  <c:v>14.442</c:v>
                </c:pt>
                <c:pt idx="21460" formatCode="General">
                  <c:v>14.4427</c:v>
                </c:pt>
                <c:pt idx="21461" formatCode="General">
                  <c:v>14.4434</c:v>
                </c:pt>
                <c:pt idx="21462" formatCode="General">
                  <c:v>14.444000000000001</c:v>
                </c:pt>
                <c:pt idx="21463" formatCode="General">
                  <c:v>14.444699999999999</c:v>
                </c:pt>
                <c:pt idx="21464" formatCode="General">
                  <c:v>14.445399999999999</c:v>
                </c:pt>
                <c:pt idx="21465" formatCode="General">
                  <c:v>14.446099999999999</c:v>
                </c:pt>
                <c:pt idx="21466" formatCode="General">
                  <c:v>14.4467</c:v>
                </c:pt>
                <c:pt idx="21467" formatCode="General">
                  <c:v>14.4474</c:v>
                </c:pt>
                <c:pt idx="21468" formatCode="General">
                  <c:v>14.4481</c:v>
                </c:pt>
                <c:pt idx="21469" formatCode="General">
                  <c:v>14.448700000000001</c:v>
                </c:pt>
                <c:pt idx="21470" formatCode="General">
                  <c:v>14.449400000000001</c:v>
                </c:pt>
                <c:pt idx="21471" formatCode="General">
                  <c:v>14.450100000000001</c:v>
                </c:pt>
                <c:pt idx="21472" formatCode="General">
                  <c:v>14.450799999999999</c:v>
                </c:pt>
                <c:pt idx="21473" formatCode="General">
                  <c:v>14.4514</c:v>
                </c:pt>
                <c:pt idx="21474" formatCode="General">
                  <c:v>14.4521</c:v>
                </c:pt>
                <c:pt idx="21475" formatCode="General">
                  <c:v>14.4528</c:v>
                </c:pt>
                <c:pt idx="21476" formatCode="General">
                  <c:v>14.4535</c:v>
                </c:pt>
                <c:pt idx="21477" formatCode="General">
                  <c:v>14.4541</c:v>
                </c:pt>
                <c:pt idx="21478" formatCode="General">
                  <c:v>14.454800000000001</c:v>
                </c:pt>
                <c:pt idx="21479" formatCode="General">
                  <c:v>14.455500000000001</c:v>
                </c:pt>
                <c:pt idx="21480" formatCode="General">
                  <c:v>14.456200000000001</c:v>
                </c:pt>
                <c:pt idx="21481" formatCode="General">
                  <c:v>14.456799999999999</c:v>
                </c:pt>
                <c:pt idx="21482" formatCode="General">
                  <c:v>14.4575</c:v>
                </c:pt>
                <c:pt idx="21483" formatCode="General">
                  <c:v>14.4582</c:v>
                </c:pt>
                <c:pt idx="21484" formatCode="General">
                  <c:v>14.4588</c:v>
                </c:pt>
                <c:pt idx="21485" formatCode="General">
                  <c:v>14.4595</c:v>
                </c:pt>
                <c:pt idx="21486" formatCode="General">
                  <c:v>14.4602</c:v>
                </c:pt>
                <c:pt idx="21487" formatCode="General">
                  <c:v>14.460900000000001</c:v>
                </c:pt>
                <c:pt idx="21488" formatCode="General">
                  <c:v>14.461499999999999</c:v>
                </c:pt>
                <c:pt idx="21489" formatCode="General">
                  <c:v>14.462199999999999</c:v>
                </c:pt>
                <c:pt idx="21490" formatCode="General">
                  <c:v>14.462899999999999</c:v>
                </c:pt>
                <c:pt idx="21491" formatCode="General">
                  <c:v>14.4636</c:v>
                </c:pt>
                <c:pt idx="21492" formatCode="General">
                  <c:v>14.4642</c:v>
                </c:pt>
                <c:pt idx="21493" formatCode="General">
                  <c:v>14.4649</c:v>
                </c:pt>
                <c:pt idx="21494" formatCode="General">
                  <c:v>14.4656</c:v>
                </c:pt>
                <c:pt idx="21495" formatCode="General">
                  <c:v>14.466200000000001</c:v>
                </c:pt>
                <c:pt idx="21496" formatCode="General">
                  <c:v>14.466900000000001</c:v>
                </c:pt>
                <c:pt idx="21497" formatCode="General">
                  <c:v>14.467599999999999</c:v>
                </c:pt>
                <c:pt idx="21498" formatCode="General">
                  <c:v>14.468299999999999</c:v>
                </c:pt>
                <c:pt idx="21499" formatCode="General">
                  <c:v>14.4689</c:v>
                </c:pt>
                <c:pt idx="21500" formatCode="General">
                  <c:v>14.4696</c:v>
                </c:pt>
                <c:pt idx="21501" formatCode="General">
                  <c:v>14.4703</c:v>
                </c:pt>
                <c:pt idx="21502" formatCode="General">
                  <c:v>14.471</c:v>
                </c:pt>
                <c:pt idx="21503" formatCode="General">
                  <c:v>14.4716</c:v>
                </c:pt>
                <c:pt idx="21504" formatCode="General">
                  <c:v>14.472300000000001</c:v>
                </c:pt>
                <c:pt idx="21505" formatCode="General">
                  <c:v>14.473000000000001</c:v>
                </c:pt>
                <c:pt idx="21506" formatCode="General">
                  <c:v>14.473599999999999</c:v>
                </c:pt>
                <c:pt idx="21507" formatCode="General">
                  <c:v>14.474299999999999</c:v>
                </c:pt>
                <c:pt idx="21508" formatCode="General">
                  <c:v>14.475</c:v>
                </c:pt>
                <c:pt idx="21509" formatCode="General">
                  <c:v>14.4757</c:v>
                </c:pt>
                <c:pt idx="21510" formatCode="General">
                  <c:v>14.4763</c:v>
                </c:pt>
                <c:pt idx="21511" formatCode="General">
                  <c:v>14.477</c:v>
                </c:pt>
                <c:pt idx="21512" formatCode="General">
                  <c:v>14.4777</c:v>
                </c:pt>
                <c:pt idx="21513" formatCode="General">
                  <c:v>14.478400000000001</c:v>
                </c:pt>
                <c:pt idx="21514" formatCode="General">
                  <c:v>14.478999999999999</c:v>
                </c:pt>
                <c:pt idx="21515" formatCode="General">
                  <c:v>14.479699999999999</c:v>
                </c:pt>
                <c:pt idx="21516" formatCode="General">
                  <c:v>14.480399999999999</c:v>
                </c:pt>
                <c:pt idx="21517" formatCode="General">
                  <c:v>14.4811</c:v>
                </c:pt>
                <c:pt idx="21518" formatCode="General">
                  <c:v>14.4817</c:v>
                </c:pt>
                <c:pt idx="21519" formatCode="General">
                  <c:v>14.4824</c:v>
                </c:pt>
                <c:pt idx="21520" formatCode="General">
                  <c:v>14.4831</c:v>
                </c:pt>
                <c:pt idx="21521" formatCode="General">
                  <c:v>14.483700000000001</c:v>
                </c:pt>
                <c:pt idx="21522" formatCode="General">
                  <c:v>14.484400000000001</c:v>
                </c:pt>
                <c:pt idx="21523" formatCode="General">
                  <c:v>14.485099999999999</c:v>
                </c:pt>
                <c:pt idx="21524" formatCode="General">
                  <c:v>14.485799999999999</c:v>
                </c:pt>
                <c:pt idx="21525" formatCode="General">
                  <c:v>14.4864</c:v>
                </c:pt>
                <c:pt idx="21526" formatCode="General">
                  <c:v>14.4871</c:v>
                </c:pt>
                <c:pt idx="21527" formatCode="General">
                  <c:v>14.4878</c:v>
                </c:pt>
                <c:pt idx="21528" formatCode="General">
                  <c:v>14.4885</c:v>
                </c:pt>
                <c:pt idx="21529" formatCode="General">
                  <c:v>14.489100000000001</c:v>
                </c:pt>
                <c:pt idx="21530" formatCode="General">
                  <c:v>14.489800000000001</c:v>
                </c:pt>
                <c:pt idx="21531" formatCode="General">
                  <c:v>14.490500000000001</c:v>
                </c:pt>
                <c:pt idx="21532" formatCode="General">
                  <c:v>14.491099999999999</c:v>
                </c:pt>
                <c:pt idx="21533" formatCode="General">
                  <c:v>14.4918</c:v>
                </c:pt>
                <c:pt idx="21534" formatCode="General">
                  <c:v>14.4925</c:v>
                </c:pt>
                <c:pt idx="21535" formatCode="General">
                  <c:v>14.4932</c:v>
                </c:pt>
                <c:pt idx="21536" formatCode="General">
                  <c:v>14.4938</c:v>
                </c:pt>
                <c:pt idx="21537" formatCode="General">
                  <c:v>14.4945</c:v>
                </c:pt>
                <c:pt idx="21538" formatCode="General">
                  <c:v>14.495200000000001</c:v>
                </c:pt>
                <c:pt idx="21539" formatCode="General">
                  <c:v>14.495900000000001</c:v>
                </c:pt>
                <c:pt idx="21540" formatCode="General">
                  <c:v>14.496499999999999</c:v>
                </c:pt>
                <c:pt idx="21541" formatCode="General">
                  <c:v>14.497199999999999</c:v>
                </c:pt>
                <c:pt idx="21542" formatCode="General">
                  <c:v>14.4979</c:v>
                </c:pt>
                <c:pt idx="21543" formatCode="General">
                  <c:v>14.4985</c:v>
                </c:pt>
                <c:pt idx="21544" formatCode="General">
                  <c:v>14.4992</c:v>
                </c:pt>
                <c:pt idx="21545" formatCode="General">
                  <c:v>14.4999</c:v>
                </c:pt>
                <c:pt idx="21546" formatCode="General">
                  <c:v>14.5006</c:v>
                </c:pt>
                <c:pt idx="21547" formatCode="General">
                  <c:v>14.501200000000001</c:v>
                </c:pt>
                <c:pt idx="21548" formatCode="General">
                  <c:v>14.501899999999999</c:v>
                </c:pt>
                <c:pt idx="21549" formatCode="General">
                  <c:v>14.502599999999999</c:v>
                </c:pt>
                <c:pt idx="21550" formatCode="General">
                  <c:v>14.503299999999999</c:v>
                </c:pt>
                <c:pt idx="21551" formatCode="General">
                  <c:v>14.5039</c:v>
                </c:pt>
                <c:pt idx="21552" formatCode="General">
                  <c:v>14.5046</c:v>
                </c:pt>
                <c:pt idx="21553" formatCode="General">
                  <c:v>14.5053</c:v>
                </c:pt>
                <c:pt idx="21554" formatCode="General">
                  <c:v>14.506</c:v>
                </c:pt>
                <c:pt idx="21555" formatCode="General">
                  <c:v>14.506600000000001</c:v>
                </c:pt>
                <c:pt idx="21556" formatCode="General">
                  <c:v>14.507300000000001</c:v>
                </c:pt>
                <c:pt idx="21557" formatCode="General">
                  <c:v>14.507999999999999</c:v>
                </c:pt>
                <c:pt idx="21558" formatCode="General">
                  <c:v>14.508599999999999</c:v>
                </c:pt>
                <c:pt idx="21559" formatCode="General">
                  <c:v>14.5093</c:v>
                </c:pt>
                <c:pt idx="21560" formatCode="General">
                  <c:v>14.51</c:v>
                </c:pt>
                <c:pt idx="21561" formatCode="General">
                  <c:v>14.5107</c:v>
                </c:pt>
                <c:pt idx="21562" formatCode="General">
                  <c:v>14.5113</c:v>
                </c:pt>
                <c:pt idx="21563" formatCode="General">
                  <c:v>14.512</c:v>
                </c:pt>
                <c:pt idx="21564" formatCode="General">
                  <c:v>14.512700000000001</c:v>
                </c:pt>
                <c:pt idx="21565" formatCode="General">
                  <c:v>14.513400000000001</c:v>
                </c:pt>
                <c:pt idx="21566" formatCode="General">
                  <c:v>14.513999999999999</c:v>
                </c:pt>
                <c:pt idx="21567" formatCode="General">
                  <c:v>14.514699999999999</c:v>
                </c:pt>
                <c:pt idx="21568" formatCode="General">
                  <c:v>14.5154</c:v>
                </c:pt>
                <c:pt idx="21569" formatCode="General">
                  <c:v>14.516</c:v>
                </c:pt>
                <c:pt idx="21570" formatCode="General">
                  <c:v>14.5167</c:v>
                </c:pt>
                <c:pt idx="21571" formatCode="General">
                  <c:v>14.5174</c:v>
                </c:pt>
                <c:pt idx="21572" formatCode="General">
                  <c:v>14.5181</c:v>
                </c:pt>
                <c:pt idx="21573" formatCode="General">
                  <c:v>14.518700000000001</c:v>
                </c:pt>
                <c:pt idx="21574" formatCode="General">
                  <c:v>14.519399999999999</c:v>
                </c:pt>
                <c:pt idx="21575" formatCode="General">
                  <c:v>14.520099999999999</c:v>
                </c:pt>
                <c:pt idx="21576" formatCode="General">
                  <c:v>14.520799999999999</c:v>
                </c:pt>
                <c:pt idx="21577" formatCode="General">
                  <c:v>14.5214</c:v>
                </c:pt>
                <c:pt idx="21578" formatCode="General">
                  <c:v>14.5221</c:v>
                </c:pt>
                <c:pt idx="21579" formatCode="General">
                  <c:v>14.5228</c:v>
                </c:pt>
                <c:pt idx="21580" formatCode="General">
                  <c:v>14.5235</c:v>
                </c:pt>
                <c:pt idx="21581" formatCode="General">
                  <c:v>14.524100000000001</c:v>
                </c:pt>
                <c:pt idx="21582" formatCode="General">
                  <c:v>14.524800000000001</c:v>
                </c:pt>
                <c:pt idx="21583" formatCode="General">
                  <c:v>14.525499999999999</c:v>
                </c:pt>
                <c:pt idx="21584" formatCode="General">
                  <c:v>14.5261</c:v>
                </c:pt>
                <c:pt idx="21585" formatCode="General">
                  <c:v>14.5268</c:v>
                </c:pt>
                <c:pt idx="21586" formatCode="General">
                  <c:v>14.5275</c:v>
                </c:pt>
                <c:pt idx="21587" formatCode="General">
                  <c:v>14.5282</c:v>
                </c:pt>
                <c:pt idx="21588" formatCode="General">
                  <c:v>14.5288</c:v>
                </c:pt>
                <c:pt idx="21589" formatCode="General">
                  <c:v>14.529500000000001</c:v>
                </c:pt>
                <c:pt idx="21590" formatCode="General">
                  <c:v>14.530200000000001</c:v>
                </c:pt>
                <c:pt idx="21591" formatCode="General">
                  <c:v>14.530900000000001</c:v>
                </c:pt>
                <c:pt idx="21592" formatCode="General">
                  <c:v>14.531499999999999</c:v>
                </c:pt>
                <c:pt idx="21593" formatCode="General">
                  <c:v>14.5322</c:v>
                </c:pt>
                <c:pt idx="21594" formatCode="General">
                  <c:v>14.5329</c:v>
                </c:pt>
                <c:pt idx="21595" formatCode="General">
                  <c:v>14.5335</c:v>
                </c:pt>
                <c:pt idx="21596" formatCode="General">
                  <c:v>14.5342</c:v>
                </c:pt>
                <c:pt idx="21597" formatCode="General">
                  <c:v>14.5349</c:v>
                </c:pt>
                <c:pt idx="21598" formatCode="General">
                  <c:v>14.535600000000001</c:v>
                </c:pt>
                <c:pt idx="21599" formatCode="General">
                  <c:v>14.536199999999999</c:v>
                </c:pt>
                <c:pt idx="21600" formatCode="General">
                  <c:v>14.536899999999999</c:v>
                </c:pt>
                <c:pt idx="21601" formatCode="General">
                  <c:v>14.537599999999999</c:v>
                </c:pt>
                <c:pt idx="21602" formatCode="General">
                  <c:v>14.5383</c:v>
                </c:pt>
                <c:pt idx="21603" formatCode="General">
                  <c:v>14.5389</c:v>
                </c:pt>
                <c:pt idx="21604" formatCode="General">
                  <c:v>14.5396</c:v>
                </c:pt>
                <c:pt idx="21605" formatCode="General">
                  <c:v>14.5403</c:v>
                </c:pt>
                <c:pt idx="21606" formatCode="General">
                  <c:v>14.540900000000001</c:v>
                </c:pt>
                <c:pt idx="21607" formatCode="General">
                  <c:v>14.541600000000001</c:v>
                </c:pt>
                <c:pt idx="21608" formatCode="General">
                  <c:v>14.542299999999999</c:v>
                </c:pt>
                <c:pt idx="21609" formatCode="General">
                  <c:v>14.542999999999999</c:v>
                </c:pt>
                <c:pt idx="21610" formatCode="General">
                  <c:v>14.5436</c:v>
                </c:pt>
                <c:pt idx="21611" formatCode="General">
                  <c:v>14.5443</c:v>
                </c:pt>
                <c:pt idx="21612" formatCode="General">
                  <c:v>14.545</c:v>
                </c:pt>
                <c:pt idx="21613" formatCode="General">
                  <c:v>14.5457</c:v>
                </c:pt>
                <c:pt idx="21614" formatCode="General">
                  <c:v>14.5463</c:v>
                </c:pt>
                <c:pt idx="21615" formatCode="General">
                  <c:v>14.547000000000001</c:v>
                </c:pt>
                <c:pt idx="21616" formatCode="General">
                  <c:v>14.547700000000001</c:v>
                </c:pt>
                <c:pt idx="21617" formatCode="General">
                  <c:v>14.548400000000001</c:v>
                </c:pt>
                <c:pt idx="21618" formatCode="General">
                  <c:v>14.548999999999999</c:v>
                </c:pt>
                <c:pt idx="21619" formatCode="General">
                  <c:v>14.5497</c:v>
                </c:pt>
                <c:pt idx="21620" formatCode="General">
                  <c:v>14.5504</c:v>
                </c:pt>
                <c:pt idx="21621" formatCode="General">
                  <c:v>14.551</c:v>
                </c:pt>
                <c:pt idx="21622" formatCode="General">
                  <c:v>14.5517</c:v>
                </c:pt>
                <c:pt idx="21623" formatCode="General">
                  <c:v>14.5524</c:v>
                </c:pt>
                <c:pt idx="21624" formatCode="General">
                  <c:v>14.553100000000001</c:v>
                </c:pt>
                <c:pt idx="21625" formatCode="General">
                  <c:v>14.553699999999999</c:v>
                </c:pt>
                <c:pt idx="21626" formatCode="General">
                  <c:v>14.554399999999999</c:v>
                </c:pt>
                <c:pt idx="21627" formatCode="General">
                  <c:v>14.555099999999999</c:v>
                </c:pt>
                <c:pt idx="21628" formatCode="General">
                  <c:v>14.5558</c:v>
                </c:pt>
                <c:pt idx="21629" formatCode="General">
                  <c:v>14.5564</c:v>
                </c:pt>
                <c:pt idx="21630" formatCode="General">
                  <c:v>14.5571</c:v>
                </c:pt>
                <c:pt idx="21631" formatCode="General">
                  <c:v>14.5578</c:v>
                </c:pt>
                <c:pt idx="21632" formatCode="General">
                  <c:v>14.558400000000001</c:v>
                </c:pt>
                <c:pt idx="21633" formatCode="General">
                  <c:v>14.559100000000001</c:v>
                </c:pt>
                <c:pt idx="21634" formatCode="General">
                  <c:v>14.559799999999999</c:v>
                </c:pt>
                <c:pt idx="21635" formatCode="General">
                  <c:v>14.560499999999999</c:v>
                </c:pt>
                <c:pt idx="21636" formatCode="General">
                  <c:v>14.5611</c:v>
                </c:pt>
                <c:pt idx="21637" formatCode="General">
                  <c:v>14.5618</c:v>
                </c:pt>
                <c:pt idx="21638" formatCode="General">
                  <c:v>14.5625</c:v>
                </c:pt>
                <c:pt idx="21639" formatCode="General">
                  <c:v>14.5632</c:v>
                </c:pt>
                <c:pt idx="21640" formatCode="General">
                  <c:v>14.563800000000001</c:v>
                </c:pt>
                <c:pt idx="21641" formatCode="General">
                  <c:v>14.564500000000001</c:v>
                </c:pt>
                <c:pt idx="21642" formatCode="General">
                  <c:v>14.565200000000001</c:v>
                </c:pt>
                <c:pt idx="21643" formatCode="General">
                  <c:v>14.565899999999999</c:v>
                </c:pt>
                <c:pt idx="21644" formatCode="General">
                  <c:v>14.5665</c:v>
                </c:pt>
                <c:pt idx="21645" formatCode="General">
                  <c:v>14.5672</c:v>
                </c:pt>
                <c:pt idx="21646" formatCode="General">
                  <c:v>14.5679</c:v>
                </c:pt>
                <c:pt idx="21647" formatCode="General">
                  <c:v>14.5685</c:v>
                </c:pt>
                <c:pt idx="21648" formatCode="General">
                  <c:v>14.5692</c:v>
                </c:pt>
                <c:pt idx="21649" formatCode="General">
                  <c:v>14.569900000000001</c:v>
                </c:pt>
                <c:pt idx="21650" formatCode="General">
                  <c:v>14.570600000000001</c:v>
                </c:pt>
                <c:pt idx="21651" formatCode="General">
                  <c:v>14.571199999999999</c:v>
                </c:pt>
                <c:pt idx="21652" formatCode="General">
                  <c:v>14.571899999999999</c:v>
                </c:pt>
                <c:pt idx="21653" formatCode="General">
                  <c:v>14.5726</c:v>
                </c:pt>
                <c:pt idx="21654" formatCode="General">
                  <c:v>14.5733</c:v>
                </c:pt>
                <c:pt idx="21655" formatCode="General">
                  <c:v>14.5739</c:v>
                </c:pt>
                <c:pt idx="21656" formatCode="General">
                  <c:v>14.5746</c:v>
                </c:pt>
                <c:pt idx="21657" formatCode="General">
                  <c:v>14.5753</c:v>
                </c:pt>
                <c:pt idx="21658" formatCode="General">
                  <c:v>14.575900000000001</c:v>
                </c:pt>
                <c:pt idx="21659" formatCode="General">
                  <c:v>14.576599999999999</c:v>
                </c:pt>
                <c:pt idx="21660" formatCode="General">
                  <c:v>14.577299999999999</c:v>
                </c:pt>
                <c:pt idx="21661" formatCode="General">
                  <c:v>14.577999999999999</c:v>
                </c:pt>
                <c:pt idx="21662" formatCode="General">
                  <c:v>14.5786</c:v>
                </c:pt>
                <c:pt idx="21663" formatCode="General">
                  <c:v>14.5793</c:v>
                </c:pt>
                <c:pt idx="21664" formatCode="General">
                  <c:v>14.58</c:v>
                </c:pt>
                <c:pt idx="21665" formatCode="General">
                  <c:v>14.5807</c:v>
                </c:pt>
                <c:pt idx="21666" formatCode="General">
                  <c:v>14.581300000000001</c:v>
                </c:pt>
                <c:pt idx="21667" formatCode="General">
                  <c:v>14.582000000000001</c:v>
                </c:pt>
                <c:pt idx="21668" formatCode="General">
                  <c:v>14.582700000000001</c:v>
                </c:pt>
                <c:pt idx="21669" formatCode="General">
                  <c:v>14.583299999999999</c:v>
                </c:pt>
                <c:pt idx="21670" formatCode="General">
                  <c:v>14.584</c:v>
                </c:pt>
                <c:pt idx="21671" formatCode="General">
                  <c:v>14.5847</c:v>
                </c:pt>
                <c:pt idx="21672" formatCode="General">
                  <c:v>14.5854</c:v>
                </c:pt>
                <c:pt idx="21673" formatCode="General">
                  <c:v>14.586</c:v>
                </c:pt>
                <c:pt idx="21674" formatCode="General">
                  <c:v>14.5867</c:v>
                </c:pt>
                <c:pt idx="21675" formatCode="General">
                  <c:v>14.587400000000001</c:v>
                </c:pt>
                <c:pt idx="21676" formatCode="General">
                  <c:v>14.588100000000001</c:v>
                </c:pt>
                <c:pt idx="21677" formatCode="General">
                  <c:v>14.588699999999999</c:v>
                </c:pt>
                <c:pt idx="21678" formatCode="General">
                  <c:v>14.589399999999999</c:v>
                </c:pt>
                <c:pt idx="21679" formatCode="General">
                  <c:v>14.5901</c:v>
                </c:pt>
                <c:pt idx="21680" formatCode="General">
                  <c:v>14.5908</c:v>
                </c:pt>
                <c:pt idx="21681" formatCode="General">
                  <c:v>14.5914</c:v>
                </c:pt>
                <c:pt idx="21682" formatCode="General">
                  <c:v>14.5921</c:v>
                </c:pt>
                <c:pt idx="21683" formatCode="General">
                  <c:v>14.5928</c:v>
                </c:pt>
                <c:pt idx="21684" formatCode="General">
                  <c:v>14.593400000000001</c:v>
                </c:pt>
                <c:pt idx="21685" formatCode="General">
                  <c:v>14.594099999999999</c:v>
                </c:pt>
                <c:pt idx="21686" formatCode="General">
                  <c:v>14.594799999999999</c:v>
                </c:pt>
                <c:pt idx="21687" formatCode="General">
                  <c:v>14.595499999999999</c:v>
                </c:pt>
                <c:pt idx="21688" formatCode="General">
                  <c:v>14.5961</c:v>
                </c:pt>
                <c:pt idx="21689" formatCode="General">
                  <c:v>14.5968</c:v>
                </c:pt>
                <c:pt idx="21690" formatCode="General">
                  <c:v>14.5975</c:v>
                </c:pt>
                <c:pt idx="21691" formatCode="General">
                  <c:v>14.5982</c:v>
                </c:pt>
                <c:pt idx="21692" formatCode="General">
                  <c:v>14.598800000000001</c:v>
                </c:pt>
                <c:pt idx="21693" formatCode="General">
                  <c:v>14.599500000000001</c:v>
                </c:pt>
                <c:pt idx="21694" formatCode="General">
                  <c:v>14.600199999999999</c:v>
                </c:pt>
                <c:pt idx="21695" formatCode="General">
                  <c:v>14.6008</c:v>
                </c:pt>
                <c:pt idx="21696" formatCode="General">
                  <c:v>14.6015</c:v>
                </c:pt>
                <c:pt idx="21697" formatCode="General">
                  <c:v>14.6022</c:v>
                </c:pt>
                <c:pt idx="21698" formatCode="General">
                  <c:v>14.6029</c:v>
                </c:pt>
                <c:pt idx="21699" formatCode="General">
                  <c:v>14.6035</c:v>
                </c:pt>
                <c:pt idx="21700" formatCode="General">
                  <c:v>14.604200000000001</c:v>
                </c:pt>
                <c:pt idx="21701" formatCode="General">
                  <c:v>14.604900000000001</c:v>
                </c:pt>
                <c:pt idx="21702" formatCode="General">
                  <c:v>14.605600000000001</c:v>
                </c:pt>
                <c:pt idx="21703" formatCode="General">
                  <c:v>14.606199999999999</c:v>
                </c:pt>
                <c:pt idx="21704" formatCode="General">
                  <c:v>14.6069</c:v>
                </c:pt>
                <c:pt idx="21705" formatCode="General">
                  <c:v>14.6076</c:v>
                </c:pt>
                <c:pt idx="21706" formatCode="General">
                  <c:v>14.6082</c:v>
                </c:pt>
                <c:pt idx="21707" formatCode="General">
                  <c:v>14.6089</c:v>
                </c:pt>
                <c:pt idx="21708" formatCode="General">
                  <c:v>14.6096</c:v>
                </c:pt>
                <c:pt idx="21709" formatCode="General">
                  <c:v>14.610300000000001</c:v>
                </c:pt>
                <c:pt idx="21710" formatCode="General">
                  <c:v>14.610900000000001</c:v>
                </c:pt>
                <c:pt idx="21711" formatCode="General">
                  <c:v>14.611599999999999</c:v>
                </c:pt>
                <c:pt idx="21712" formatCode="General">
                  <c:v>14.612299999999999</c:v>
                </c:pt>
                <c:pt idx="21713" formatCode="General">
                  <c:v>14.613</c:v>
                </c:pt>
                <c:pt idx="21714" formatCode="General">
                  <c:v>14.6136</c:v>
                </c:pt>
                <c:pt idx="21715" formatCode="General">
                  <c:v>14.6143</c:v>
                </c:pt>
                <c:pt idx="21716" formatCode="General">
                  <c:v>14.615</c:v>
                </c:pt>
                <c:pt idx="21717" formatCode="General">
                  <c:v>14.6157</c:v>
                </c:pt>
                <c:pt idx="21718" formatCode="General">
                  <c:v>14.616300000000001</c:v>
                </c:pt>
                <c:pt idx="21719" formatCode="General">
                  <c:v>14.617000000000001</c:v>
                </c:pt>
                <c:pt idx="21720" formatCode="General">
                  <c:v>14.617699999999999</c:v>
                </c:pt>
                <c:pt idx="21721" formatCode="General">
                  <c:v>14.6183</c:v>
                </c:pt>
                <c:pt idx="21722" formatCode="General">
                  <c:v>14.619</c:v>
                </c:pt>
                <c:pt idx="21723" formatCode="General">
                  <c:v>14.6197</c:v>
                </c:pt>
                <c:pt idx="21724" formatCode="General">
                  <c:v>14.6204</c:v>
                </c:pt>
                <c:pt idx="21725" formatCode="General">
                  <c:v>14.621</c:v>
                </c:pt>
                <c:pt idx="21726" formatCode="General">
                  <c:v>14.621700000000001</c:v>
                </c:pt>
                <c:pt idx="21727" formatCode="General">
                  <c:v>14.622400000000001</c:v>
                </c:pt>
                <c:pt idx="21728" formatCode="General">
                  <c:v>14.623100000000001</c:v>
                </c:pt>
                <c:pt idx="21729" formatCode="General">
                  <c:v>14.623699999999999</c:v>
                </c:pt>
                <c:pt idx="21730" formatCode="General">
                  <c:v>14.6244</c:v>
                </c:pt>
                <c:pt idx="21731" formatCode="General">
                  <c:v>14.6251</c:v>
                </c:pt>
                <c:pt idx="21732" formatCode="General">
                  <c:v>14.6257</c:v>
                </c:pt>
                <c:pt idx="21733" formatCode="General">
                  <c:v>14.6264</c:v>
                </c:pt>
                <c:pt idx="21734" formatCode="General">
                  <c:v>14.6271</c:v>
                </c:pt>
                <c:pt idx="21735" formatCode="General">
                  <c:v>14.627800000000001</c:v>
                </c:pt>
                <c:pt idx="21736" formatCode="General">
                  <c:v>14.628399999999999</c:v>
                </c:pt>
                <c:pt idx="21737" formatCode="General">
                  <c:v>14.629099999999999</c:v>
                </c:pt>
                <c:pt idx="21738" formatCode="General">
                  <c:v>14.629799999999999</c:v>
                </c:pt>
                <c:pt idx="21739" formatCode="General">
                  <c:v>14.6305</c:v>
                </c:pt>
                <c:pt idx="21740" formatCode="General">
                  <c:v>14.6311</c:v>
                </c:pt>
                <c:pt idx="21741" formatCode="General">
                  <c:v>14.6318</c:v>
                </c:pt>
                <c:pt idx="21742" formatCode="General">
                  <c:v>14.6325</c:v>
                </c:pt>
                <c:pt idx="21743" formatCode="General">
                  <c:v>14.6332</c:v>
                </c:pt>
                <c:pt idx="21744" formatCode="General">
                  <c:v>14.633800000000001</c:v>
                </c:pt>
                <c:pt idx="21745" formatCode="General">
                  <c:v>14.634499999999999</c:v>
                </c:pt>
                <c:pt idx="21746" formatCode="General">
                  <c:v>14.635199999999999</c:v>
                </c:pt>
                <c:pt idx="21747" formatCode="General">
                  <c:v>14.6358</c:v>
                </c:pt>
                <c:pt idx="21748" formatCode="General">
                  <c:v>14.6365</c:v>
                </c:pt>
                <c:pt idx="21749" formatCode="General">
                  <c:v>14.6372</c:v>
                </c:pt>
                <c:pt idx="21750" formatCode="General">
                  <c:v>14.6379</c:v>
                </c:pt>
                <c:pt idx="21751" formatCode="General">
                  <c:v>14.638500000000001</c:v>
                </c:pt>
                <c:pt idx="21752" formatCode="General">
                  <c:v>14.639200000000001</c:v>
                </c:pt>
                <c:pt idx="21753" formatCode="General">
                  <c:v>14.639900000000001</c:v>
                </c:pt>
                <c:pt idx="21754" formatCode="General">
                  <c:v>14.640599999999999</c:v>
                </c:pt>
                <c:pt idx="21755" formatCode="General">
                  <c:v>14.6412</c:v>
                </c:pt>
                <c:pt idx="21756" formatCode="General">
                  <c:v>14.6419</c:v>
                </c:pt>
                <c:pt idx="21757" formatCode="General">
                  <c:v>14.6426</c:v>
                </c:pt>
                <c:pt idx="21758" formatCode="General">
                  <c:v>14.6432</c:v>
                </c:pt>
                <c:pt idx="21759" formatCode="General">
                  <c:v>14.6439</c:v>
                </c:pt>
                <c:pt idx="21760" formatCode="General">
                  <c:v>14.644600000000001</c:v>
                </c:pt>
                <c:pt idx="21761" formatCode="General">
                  <c:v>14.645300000000001</c:v>
                </c:pt>
                <c:pt idx="21762" formatCode="General">
                  <c:v>14.645899999999999</c:v>
                </c:pt>
                <c:pt idx="21763" formatCode="General">
                  <c:v>14.646599999999999</c:v>
                </c:pt>
                <c:pt idx="21764" formatCode="General">
                  <c:v>14.6473</c:v>
                </c:pt>
                <c:pt idx="21765" formatCode="General">
                  <c:v>14.648</c:v>
                </c:pt>
                <c:pt idx="21766" formatCode="General">
                  <c:v>14.6486</c:v>
                </c:pt>
                <c:pt idx="21767" formatCode="General">
                  <c:v>14.6493</c:v>
                </c:pt>
                <c:pt idx="21768" formatCode="General">
                  <c:v>14.65</c:v>
                </c:pt>
                <c:pt idx="21769" formatCode="General">
                  <c:v>14.650600000000001</c:v>
                </c:pt>
                <c:pt idx="21770" formatCode="General">
                  <c:v>14.651300000000001</c:v>
                </c:pt>
                <c:pt idx="21771" formatCode="General">
                  <c:v>14.651999999999999</c:v>
                </c:pt>
                <c:pt idx="21772" formatCode="General">
                  <c:v>14.652699999999999</c:v>
                </c:pt>
                <c:pt idx="21773" formatCode="General">
                  <c:v>14.6533</c:v>
                </c:pt>
                <c:pt idx="21774" formatCode="General">
                  <c:v>14.654</c:v>
                </c:pt>
                <c:pt idx="21775" formatCode="General">
                  <c:v>14.6547</c:v>
                </c:pt>
                <c:pt idx="21776" formatCode="General">
                  <c:v>14.6554</c:v>
                </c:pt>
                <c:pt idx="21777" formatCode="General">
                  <c:v>14.656000000000001</c:v>
                </c:pt>
                <c:pt idx="21778" formatCode="General">
                  <c:v>14.656700000000001</c:v>
                </c:pt>
                <c:pt idx="21779" formatCode="General">
                  <c:v>14.657400000000001</c:v>
                </c:pt>
                <c:pt idx="21780" formatCode="General">
                  <c:v>14.658099999999999</c:v>
                </c:pt>
                <c:pt idx="21781" formatCode="General">
                  <c:v>14.6587</c:v>
                </c:pt>
                <c:pt idx="21782" formatCode="General">
                  <c:v>14.6594</c:v>
                </c:pt>
                <c:pt idx="21783" formatCode="General">
                  <c:v>14.6601</c:v>
                </c:pt>
                <c:pt idx="21784" formatCode="General">
                  <c:v>14.6607</c:v>
                </c:pt>
                <c:pt idx="21785" formatCode="General">
                  <c:v>14.6614</c:v>
                </c:pt>
                <c:pt idx="21786" formatCode="General">
                  <c:v>14.662100000000001</c:v>
                </c:pt>
                <c:pt idx="21787" formatCode="General">
                  <c:v>14.662800000000001</c:v>
                </c:pt>
                <c:pt idx="21788" formatCode="General">
                  <c:v>14.663399999999999</c:v>
                </c:pt>
                <c:pt idx="21789" formatCode="General">
                  <c:v>14.664099999999999</c:v>
                </c:pt>
                <c:pt idx="21790" formatCode="General">
                  <c:v>14.6648</c:v>
                </c:pt>
                <c:pt idx="21791" formatCode="General">
                  <c:v>14.6655</c:v>
                </c:pt>
                <c:pt idx="21792" formatCode="General">
                  <c:v>14.6661</c:v>
                </c:pt>
                <c:pt idx="21793" formatCode="General">
                  <c:v>14.6668</c:v>
                </c:pt>
                <c:pt idx="21794" formatCode="General">
                  <c:v>14.6675</c:v>
                </c:pt>
                <c:pt idx="21795" formatCode="General">
                  <c:v>14.668100000000001</c:v>
                </c:pt>
                <c:pt idx="21796" formatCode="General">
                  <c:v>14.668799999999999</c:v>
                </c:pt>
                <c:pt idx="21797" formatCode="General">
                  <c:v>14.669499999999999</c:v>
                </c:pt>
                <c:pt idx="21798" formatCode="General">
                  <c:v>14.670199999999999</c:v>
                </c:pt>
                <c:pt idx="21799" formatCode="General">
                  <c:v>14.6708</c:v>
                </c:pt>
                <c:pt idx="21800" formatCode="General">
                  <c:v>14.6715</c:v>
                </c:pt>
                <c:pt idx="21801" formatCode="General">
                  <c:v>14.6722</c:v>
                </c:pt>
                <c:pt idx="21802" formatCode="General">
                  <c:v>14.6729</c:v>
                </c:pt>
                <c:pt idx="21803" formatCode="General">
                  <c:v>14.673500000000001</c:v>
                </c:pt>
                <c:pt idx="21804" formatCode="General">
                  <c:v>14.674200000000001</c:v>
                </c:pt>
                <c:pt idx="21805" formatCode="General">
                  <c:v>14.674899999999999</c:v>
                </c:pt>
                <c:pt idx="21806" formatCode="General">
                  <c:v>14.675599999999999</c:v>
                </c:pt>
                <c:pt idx="21807" formatCode="General">
                  <c:v>14.6762</c:v>
                </c:pt>
                <c:pt idx="21808" formatCode="General">
                  <c:v>14.6769</c:v>
                </c:pt>
                <c:pt idx="21809" formatCode="General">
                  <c:v>14.6776</c:v>
                </c:pt>
                <c:pt idx="21810" formatCode="General">
                  <c:v>14.6782</c:v>
                </c:pt>
                <c:pt idx="21811" formatCode="General">
                  <c:v>14.678900000000001</c:v>
                </c:pt>
                <c:pt idx="21812" formatCode="General">
                  <c:v>14.679600000000001</c:v>
                </c:pt>
                <c:pt idx="21813" formatCode="General">
                  <c:v>14.680300000000001</c:v>
                </c:pt>
                <c:pt idx="21814" formatCode="General">
                  <c:v>14.680899999999999</c:v>
                </c:pt>
                <c:pt idx="21815" formatCode="General">
                  <c:v>14.6816</c:v>
                </c:pt>
                <c:pt idx="21816" formatCode="General">
                  <c:v>14.6823</c:v>
                </c:pt>
                <c:pt idx="21817" formatCode="General">
                  <c:v>14.683</c:v>
                </c:pt>
                <c:pt idx="21818" formatCode="General">
                  <c:v>14.6836</c:v>
                </c:pt>
                <c:pt idx="21819" formatCode="General">
                  <c:v>14.6843</c:v>
                </c:pt>
                <c:pt idx="21820" formatCode="General">
                  <c:v>14.685</c:v>
                </c:pt>
                <c:pt idx="21821" formatCode="General">
                  <c:v>14.685600000000001</c:v>
                </c:pt>
                <c:pt idx="21822" formatCode="General">
                  <c:v>14.686299999999999</c:v>
                </c:pt>
                <c:pt idx="21823" formatCode="General">
                  <c:v>14.686999999999999</c:v>
                </c:pt>
                <c:pt idx="21824" formatCode="General">
                  <c:v>14.6877</c:v>
                </c:pt>
                <c:pt idx="21825" formatCode="General">
                  <c:v>14.6883</c:v>
                </c:pt>
                <c:pt idx="21826" formatCode="General">
                  <c:v>14.689</c:v>
                </c:pt>
                <c:pt idx="21827" formatCode="General">
                  <c:v>14.6897</c:v>
                </c:pt>
                <c:pt idx="21828" formatCode="General">
                  <c:v>14.6904</c:v>
                </c:pt>
                <c:pt idx="21829" formatCode="General">
                  <c:v>14.691000000000001</c:v>
                </c:pt>
                <c:pt idx="21830" formatCode="General">
                  <c:v>14.691700000000001</c:v>
                </c:pt>
                <c:pt idx="21831" formatCode="General">
                  <c:v>14.692399999999999</c:v>
                </c:pt>
                <c:pt idx="21832" formatCode="General">
                  <c:v>14.693</c:v>
                </c:pt>
                <c:pt idx="21833" formatCode="General">
                  <c:v>14.6937</c:v>
                </c:pt>
                <c:pt idx="21834" formatCode="General">
                  <c:v>14.6944</c:v>
                </c:pt>
                <c:pt idx="21835" formatCode="General">
                  <c:v>14.6951</c:v>
                </c:pt>
                <c:pt idx="21836" formatCode="General">
                  <c:v>14.6957</c:v>
                </c:pt>
                <c:pt idx="21837" formatCode="General">
                  <c:v>14.696400000000001</c:v>
                </c:pt>
                <c:pt idx="21838" formatCode="General">
                  <c:v>14.697100000000001</c:v>
                </c:pt>
                <c:pt idx="21839" formatCode="General">
                  <c:v>14.697800000000001</c:v>
                </c:pt>
                <c:pt idx="21840" formatCode="General">
                  <c:v>14.698399999999999</c:v>
                </c:pt>
                <c:pt idx="21841" formatCode="General">
                  <c:v>14.6991</c:v>
                </c:pt>
                <c:pt idx="21842" formatCode="General">
                  <c:v>14.6998</c:v>
                </c:pt>
                <c:pt idx="21843" formatCode="General">
                  <c:v>14.7005</c:v>
                </c:pt>
                <c:pt idx="21844" formatCode="General">
                  <c:v>14.7011</c:v>
                </c:pt>
                <c:pt idx="21845" formatCode="General">
                  <c:v>14.7018</c:v>
                </c:pt>
                <c:pt idx="21846" formatCode="General">
                  <c:v>14.702500000000001</c:v>
                </c:pt>
                <c:pt idx="21847" formatCode="General">
                  <c:v>14.703099999999999</c:v>
                </c:pt>
                <c:pt idx="21848" formatCode="General">
                  <c:v>14.703799999999999</c:v>
                </c:pt>
                <c:pt idx="21849" formatCode="General">
                  <c:v>14.704499999999999</c:v>
                </c:pt>
                <c:pt idx="21850" formatCode="General">
                  <c:v>14.7052</c:v>
                </c:pt>
                <c:pt idx="21851" formatCode="General">
                  <c:v>14.7058</c:v>
                </c:pt>
                <c:pt idx="21852" formatCode="General">
                  <c:v>14.7065</c:v>
                </c:pt>
                <c:pt idx="21853" formatCode="General">
                  <c:v>14.7072</c:v>
                </c:pt>
                <c:pt idx="21854" formatCode="General">
                  <c:v>14.7079</c:v>
                </c:pt>
                <c:pt idx="21855" formatCode="General">
                  <c:v>14.708500000000001</c:v>
                </c:pt>
                <c:pt idx="21856" formatCode="General">
                  <c:v>14.709199999999999</c:v>
                </c:pt>
                <c:pt idx="21857" formatCode="General">
                  <c:v>14.709899999999999</c:v>
                </c:pt>
                <c:pt idx="21858" formatCode="General">
                  <c:v>14.7105</c:v>
                </c:pt>
                <c:pt idx="21859" formatCode="General">
                  <c:v>14.7112</c:v>
                </c:pt>
                <c:pt idx="21860" formatCode="General">
                  <c:v>14.7119</c:v>
                </c:pt>
                <c:pt idx="21861" formatCode="General">
                  <c:v>14.7126</c:v>
                </c:pt>
                <c:pt idx="21862" formatCode="General">
                  <c:v>14.713200000000001</c:v>
                </c:pt>
                <c:pt idx="21863" formatCode="General">
                  <c:v>14.713900000000001</c:v>
                </c:pt>
                <c:pt idx="21864" formatCode="General">
                  <c:v>14.714600000000001</c:v>
                </c:pt>
                <c:pt idx="21865" formatCode="General">
                  <c:v>14.715299999999999</c:v>
                </c:pt>
                <c:pt idx="21866" formatCode="General">
                  <c:v>14.7159</c:v>
                </c:pt>
                <c:pt idx="21867" formatCode="General">
                  <c:v>14.7166</c:v>
                </c:pt>
                <c:pt idx="21868" formatCode="General">
                  <c:v>14.7173</c:v>
                </c:pt>
                <c:pt idx="21869" formatCode="General">
                  <c:v>14.7179</c:v>
                </c:pt>
                <c:pt idx="21870" formatCode="General">
                  <c:v>14.7186</c:v>
                </c:pt>
                <c:pt idx="21871" formatCode="General">
                  <c:v>14.7193</c:v>
                </c:pt>
                <c:pt idx="21872" formatCode="General">
                  <c:v>14.72</c:v>
                </c:pt>
                <c:pt idx="21873" formatCode="General">
                  <c:v>14.720599999999999</c:v>
                </c:pt>
                <c:pt idx="21874" formatCode="General">
                  <c:v>14.721299999999999</c:v>
                </c:pt>
                <c:pt idx="21875" formatCode="General">
                  <c:v>14.722</c:v>
                </c:pt>
                <c:pt idx="21876" formatCode="General">
                  <c:v>14.7227</c:v>
                </c:pt>
                <c:pt idx="21877" formatCode="General">
                  <c:v>14.7233</c:v>
                </c:pt>
                <c:pt idx="21878" formatCode="General">
                  <c:v>14.724</c:v>
                </c:pt>
                <c:pt idx="21879" formatCode="General">
                  <c:v>14.7247</c:v>
                </c:pt>
                <c:pt idx="21880" formatCode="General">
                  <c:v>14.7254</c:v>
                </c:pt>
                <c:pt idx="21881" formatCode="General">
                  <c:v>14.726000000000001</c:v>
                </c:pt>
                <c:pt idx="21882" formatCode="General">
                  <c:v>14.726699999999999</c:v>
                </c:pt>
                <c:pt idx="21883" formatCode="General">
                  <c:v>14.727399999999999</c:v>
                </c:pt>
                <c:pt idx="21884" formatCode="General">
                  <c:v>14.728</c:v>
                </c:pt>
                <c:pt idx="21885" formatCode="General">
                  <c:v>14.7287</c:v>
                </c:pt>
                <c:pt idx="21886" formatCode="General">
                  <c:v>14.7294</c:v>
                </c:pt>
                <c:pt idx="21887" formatCode="General">
                  <c:v>14.7301</c:v>
                </c:pt>
                <c:pt idx="21888" formatCode="General">
                  <c:v>14.730700000000001</c:v>
                </c:pt>
                <c:pt idx="21889" formatCode="General">
                  <c:v>14.731400000000001</c:v>
                </c:pt>
                <c:pt idx="21890" formatCode="General">
                  <c:v>14.732100000000001</c:v>
                </c:pt>
                <c:pt idx="21891" formatCode="General">
                  <c:v>14.732799999999999</c:v>
                </c:pt>
                <c:pt idx="21892" formatCode="General">
                  <c:v>14.7334</c:v>
                </c:pt>
                <c:pt idx="21893" formatCode="General">
                  <c:v>14.7341</c:v>
                </c:pt>
                <c:pt idx="21894" formatCode="General">
                  <c:v>14.7348</c:v>
                </c:pt>
                <c:pt idx="21895" formatCode="General">
                  <c:v>14.7354</c:v>
                </c:pt>
                <c:pt idx="21896" formatCode="General">
                  <c:v>14.7361</c:v>
                </c:pt>
                <c:pt idx="21897" formatCode="General">
                  <c:v>14.736800000000001</c:v>
                </c:pt>
                <c:pt idx="21898" formatCode="General">
                  <c:v>14.737500000000001</c:v>
                </c:pt>
                <c:pt idx="21899" formatCode="General">
                  <c:v>14.738099999999999</c:v>
                </c:pt>
                <c:pt idx="21900" formatCode="General">
                  <c:v>14.738799999999999</c:v>
                </c:pt>
                <c:pt idx="21901" formatCode="General">
                  <c:v>14.7395</c:v>
                </c:pt>
                <c:pt idx="21902" formatCode="General">
                  <c:v>14.7402</c:v>
                </c:pt>
                <c:pt idx="21903" formatCode="General">
                  <c:v>14.7408</c:v>
                </c:pt>
                <c:pt idx="21904" formatCode="General">
                  <c:v>14.7415</c:v>
                </c:pt>
                <c:pt idx="21905" formatCode="General">
                  <c:v>14.7422</c:v>
                </c:pt>
                <c:pt idx="21906" formatCode="General">
                  <c:v>14.742900000000001</c:v>
                </c:pt>
                <c:pt idx="21907" formatCode="General">
                  <c:v>14.743499999999999</c:v>
                </c:pt>
                <c:pt idx="21908" formatCode="General">
                  <c:v>14.744199999999999</c:v>
                </c:pt>
                <c:pt idx="21909" formatCode="General">
                  <c:v>14.744899999999999</c:v>
                </c:pt>
                <c:pt idx="21910" formatCode="General">
                  <c:v>14.7455</c:v>
                </c:pt>
                <c:pt idx="21911" formatCode="General">
                  <c:v>14.7462</c:v>
                </c:pt>
                <c:pt idx="21912" formatCode="General">
                  <c:v>14.7469</c:v>
                </c:pt>
                <c:pt idx="21913" formatCode="General">
                  <c:v>14.7476</c:v>
                </c:pt>
                <c:pt idx="21914" formatCode="General">
                  <c:v>14.748200000000001</c:v>
                </c:pt>
                <c:pt idx="21915" formatCode="General">
                  <c:v>14.748900000000001</c:v>
                </c:pt>
                <c:pt idx="21916" formatCode="General">
                  <c:v>14.749599999999999</c:v>
                </c:pt>
                <c:pt idx="21917" formatCode="General">
                  <c:v>14.750299999999999</c:v>
                </c:pt>
                <c:pt idx="21918" formatCode="General">
                  <c:v>14.7509</c:v>
                </c:pt>
                <c:pt idx="21919" formatCode="General">
                  <c:v>14.7516</c:v>
                </c:pt>
                <c:pt idx="21920" formatCode="General">
                  <c:v>14.7523</c:v>
                </c:pt>
                <c:pt idx="21921" formatCode="General">
                  <c:v>14.7529</c:v>
                </c:pt>
                <c:pt idx="21922" formatCode="General">
                  <c:v>14.7536</c:v>
                </c:pt>
                <c:pt idx="21923" formatCode="General">
                  <c:v>14.754300000000001</c:v>
                </c:pt>
                <c:pt idx="21924" formatCode="General">
                  <c:v>14.755000000000001</c:v>
                </c:pt>
                <c:pt idx="21925" formatCode="General">
                  <c:v>14.755599999999999</c:v>
                </c:pt>
                <c:pt idx="21926" formatCode="General">
                  <c:v>14.7563</c:v>
                </c:pt>
                <c:pt idx="21927" formatCode="General">
                  <c:v>14.757</c:v>
                </c:pt>
                <c:pt idx="21928" formatCode="General">
                  <c:v>14.7577</c:v>
                </c:pt>
                <c:pt idx="21929" formatCode="General">
                  <c:v>14.7583</c:v>
                </c:pt>
                <c:pt idx="21930" formatCode="General">
                  <c:v>14.759</c:v>
                </c:pt>
                <c:pt idx="21931" formatCode="General">
                  <c:v>14.7597</c:v>
                </c:pt>
                <c:pt idx="21932" formatCode="General">
                  <c:v>14.760300000000001</c:v>
                </c:pt>
                <c:pt idx="21933" formatCode="General">
                  <c:v>14.760999999999999</c:v>
                </c:pt>
                <c:pt idx="21934" formatCode="General">
                  <c:v>14.761699999999999</c:v>
                </c:pt>
                <c:pt idx="21935" formatCode="General">
                  <c:v>14.7624</c:v>
                </c:pt>
                <c:pt idx="21936" formatCode="General">
                  <c:v>14.763</c:v>
                </c:pt>
                <c:pt idx="21937" formatCode="General">
                  <c:v>14.7637</c:v>
                </c:pt>
                <c:pt idx="21938" formatCode="General">
                  <c:v>14.7644</c:v>
                </c:pt>
                <c:pt idx="21939" formatCode="General">
                  <c:v>14.7651</c:v>
                </c:pt>
                <c:pt idx="21940" formatCode="General">
                  <c:v>14.765700000000001</c:v>
                </c:pt>
                <c:pt idx="21941" formatCode="General">
                  <c:v>14.766400000000001</c:v>
                </c:pt>
                <c:pt idx="21942" formatCode="General">
                  <c:v>14.767099999999999</c:v>
                </c:pt>
                <c:pt idx="21943" formatCode="General">
                  <c:v>14.767799999999999</c:v>
                </c:pt>
                <c:pt idx="21944" formatCode="General">
                  <c:v>14.7684</c:v>
                </c:pt>
                <c:pt idx="21945" formatCode="General">
                  <c:v>14.7691</c:v>
                </c:pt>
                <c:pt idx="21946" formatCode="General">
                  <c:v>14.7698</c:v>
                </c:pt>
                <c:pt idx="21947" formatCode="General">
                  <c:v>14.7704</c:v>
                </c:pt>
                <c:pt idx="21948" formatCode="General">
                  <c:v>14.771100000000001</c:v>
                </c:pt>
                <c:pt idx="21949" formatCode="General">
                  <c:v>14.771800000000001</c:v>
                </c:pt>
                <c:pt idx="21950" formatCode="General">
                  <c:v>14.772500000000001</c:v>
                </c:pt>
                <c:pt idx="21951" formatCode="General">
                  <c:v>14.773099999999999</c:v>
                </c:pt>
                <c:pt idx="21952" formatCode="General">
                  <c:v>14.7738</c:v>
                </c:pt>
                <c:pt idx="21953" formatCode="General">
                  <c:v>14.7745</c:v>
                </c:pt>
                <c:pt idx="21954" formatCode="General">
                  <c:v>14.7752</c:v>
                </c:pt>
                <c:pt idx="21955" formatCode="General">
                  <c:v>14.7758</c:v>
                </c:pt>
                <c:pt idx="21956" formatCode="General">
                  <c:v>14.7765</c:v>
                </c:pt>
                <c:pt idx="21957" formatCode="General">
                  <c:v>14.777200000000001</c:v>
                </c:pt>
                <c:pt idx="21958" formatCode="General">
                  <c:v>14.777799999999999</c:v>
                </c:pt>
                <c:pt idx="21959" formatCode="General">
                  <c:v>14.778499999999999</c:v>
                </c:pt>
                <c:pt idx="21960" formatCode="General">
                  <c:v>14.779199999999999</c:v>
                </c:pt>
                <c:pt idx="21961" formatCode="General">
                  <c:v>14.7799</c:v>
                </c:pt>
                <c:pt idx="21962" formatCode="General">
                  <c:v>14.7805</c:v>
                </c:pt>
                <c:pt idx="21963" formatCode="General">
                  <c:v>14.7812</c:v>
                </c:pt>
                <c:pt idx="21964" formatCode="General">
                  <c:v>14.7819</c:v>
                </c:pt>
                <c:pt idx="21965" formatCode="General">
                  <c:v>14.7826</c:v>
                </c:pt>
                <c:pt idx="21966" formatCode="General">
                  <c:v>14.783200000000001</c:v>
                </c:pt>
                <c:pt idx="21967" formatCode="General">
                  <c:v>14.783899999999999</c:v>
                </c:pt>
                <c:pt idx="21968" formatCode="General">
                  <c:v>14.784599999999999</c:v>
                </c:pt>
                <c:pt idx="21969" formatCode="General">
                  <c:v>14.7852</c:v>
                </c:pt>
                <c:pt idx="21970" formatCode="General">
                  <c:v>14.7859</c:v>
                </c:pt>
                <c:pt idx="21971" formatCode="General">
                  <c:v>14.7866</c:v>
                </c:pt>
                <c:pt idx="21972" formatCode="General">
                  <c:v>14.7873</c:v>
                </c:pt>
                <c:pt idx="21973" formatCode="General">
                  <c:v>14.7879</c:v>
                </c:pt>
                <c:pt idx="21974" formatCode="General">
                  <c:v>14.788600000000001</c:v>
                </c:pt>
                <c:pt idx="21975" formatCode="General">
                  <c:v>14.789300000000001</c:v>
                </c:pt>
                <c:pt idx="21976" formatCode="General">
                  <c:v>14.79</c:v>
                </c:pt>
                <c:pt idx="21977" formatCode="General">
                  <c:v>14.7906</c:v>
                </c:pt>
                <c:pt idx="21978" formatCode="General">
                  <c:v>14.7913</c:v>
                </c:pt>
                <c:pt idx="21979" formatCode="General">
                  <c:v>14.792</c:v>
                </c:pt>
                <c:pt idx="21980" formatCode="General">
                  <c:v>14.7927</c:v>
                </c:pt>
                <c:pt idx="21981" formatCode="General">
                  <c:v>14.7933</c:v>
                </c:pt>
                <c:pt idx="21982" formatCode="General">
                  <c:v>14.794</c:v>
                </c:pt>
                <c:pt idx="21983" formatCode="General">
                  <c:v>14.794700000000001</c:v>
                </c:pt>
                <c:pt idx="21984" formatCode="General">
                  <c:v>14.795299999999999</c:v>
                </c:pt>
                <c:pt idx="21985" formatCode="General">
                  <c:v>14.795999999999999</c:v>
                </c:pt>
                <c:pt idx="21986" formatCode="General">
                  <c:v>14.7967</c:v>
                </c:pt>
                <c:pt idx="21987" formatCode="General">
                  <c:v>14.7974</c:v>
                </c:pt>
                <c:pt idx="21988" formatCode="General">
                  <c:v>14.798</c:v>
                </c:pt>
                <c:pt idx="21989" formatCode="General">
                  <c:v>14.7987</c:v>
                </c:pt>
                <c:pt idx="21990" formatCode="General">
                  <c:v>14.7994</c:v>
                </c:pt>
                <c:pt idx="21991" formatCode="General">
                  <c:v>14.8001</c:v>
                </c:pt>
                <c:pt idx="21992" formatCode="General">
                  <c:v>14.800700000000001</c:v>
                </c:pt>
                <c:pt idx="21993" formatCode="General">
                  <c:v>14.801399999999999</c:v>
                </c:pt>
                <c:pt idx="21994" formatCode="General">
                  <c:v>14.802099999999999</c:v>
                </c:pt>
                <c:pt idx="21995" formatCode="General">
                  <c:v>14.8027</c:v>
                </c:pt>
                <c:pt idx="21996" formatCode="General">
                  <c:v>14.8034</c:v>
                </c:pt>
                <c:pt idx="21997" formatCode="General">
                  <c:v>14.8041</c:v>
                </c:pt>
                <c:pt idx="21998" formatCode="General">
                  <c:v>14.8048</c:v>
                </c:pt>
                <c:pt idx="21999" formatCode="General">
                  <c:v>14.805400000000001</c:v>
                </c:pt>
                <c:pt idx="22000" formatCode="General">
                  <c:v>14.806100000000001</c:v>
                </c:pt>
                <c:pt idx="22001" formatCode="General">
                  <c:v>14.806800000000001</c:v>
                </c:pt>
                <c:pt idx="22002" formatCode="General">
                  <c:v>14.807499999999999</c:v>
                </c:pt>
                <c:pt idx="22003" formatCode="General">
                  <c:v>14.8081</c:v>
                </c:pt>
                <c:pt idx="22004" formatCode="General">
                  <c:v>14.8088</c:v>
                </c:pt>
                <c:pt idx="22005" formatCode="General">
                  <c:v>14.8095</c:v>
                </c:pt>
                <c:pt idx="22006" formatCode="General">
                  <c:v>14.8102</c:v>
                </c:pt>
                <c:pt idx="22007" formatCode="General">
                  <c:v>14.8108</c:v>
                </c:pt>
                <c:pt idx="22008" formatCode="General">
                  <c:v>14.811500000000001</c:v>
                </c:pt>
                <c:pt idx="22009" formatCode="General">
                  <c:v>14.812200000000001</c:v>
                </c:pt>
                <c:pt idx="22010" formatCode="General">
                  <c:v>14.812799999999999</c:v>
                </c:pt>
                <c:pt idx="22011" formatCode="General">
                  <c:v>14.813499999999999</c:v>
                </c:pt>
                <c:pt idx="22012" formatCode="General">
                  <c:v>14.8142</c:v>
                </c:pt>
                <c:pt idx="22013" formatCode="General">
                  <c:v>14.8149</c:v>
                </c:pt>
                <c:pt idx="22014" formatCode="General">
                  <c:v>14.8155</c:v>
                </c:pt>
                <c:pt idx="22015" formatCode="General">
                  <c:v>14.8162</c:v>
                </c:pt>
                <c:pt idx="22016" formatCode="General">
                  <c:v>14.8169</c:v>
                </c:pt>
                <c:pt idx="22017" formatCode="General">
                  <c:v>14.817600000000001</c:v>
                </c:pt>
                <c:pt idx="22018" formatCode="General">
                  <c:v>14.818199999999999</c:v>
                </c:pt>
                <c:pt idx="22019" formatCode="General">
                  <c:v>14.818899999999999</c:v>
                </c:pt>
                <c:pt idx="22020" formatCode="General">
                  <c:v>14.819599999999999</c:v>
                </c:pt>
                <c:pt idx="22021" formatCode="General">
                  <c:v>14.8202</c:v>
                </c:pt>
                <c:pt idx="22022" formatCode="General">
                  <c:v>14.8209</c:v>
                </c:pt>
                <c:pt idx="22023" formatCode="General">
                  <c:v>14.8216</c:v>
                </c:pt>
                <c:pt idx="22024" formatCode="General">
                  <c:v>14.8223</c:v>
                </c:pt>
                <c:pt idx="22025" formatCode="General">
                  <c:v>14.822900000000001</c:v>
                </c:pt>
                <c:pt idx="22026" formatCode="General">
                  <c:v>14.823600000000001</c:v>
                </c:pt>
                <c:pt idx="22027" formatCode="General">
                  <c:v>14.824299999999999</c:v>
                </c:pt>
                <c:pt idx="22028" formatCode="General">
                  <c:v>14.824999999999999</c:v>
                </c:pt>
                <c:pt idx="22029" formatCode="General">
                  <c:v>14.8256</c:v>
                </c:pt>
                <c:pt idx="22030" formatCode="General">
                  <c:v>14.8263</c:v>
                </c:pt>
                <c:pt idx="22031" formatCode="General">
                  <c:v>14.827</c:v>
                </c:pt>
                <c:pt idx="22032" formatCode="General">
                  <c:v>14.8276</c:v>
                </c:pt>
                <c:pt idx="22033" formatCode="General">
                  <c:v>14.8283</c:v>
                </c:pt>
                <c:pt idx="22034" formatCode="General">
                  <c:v>14.829000000000001</c:v>
                </c:pt>
                <c:pt idx="22035" formatCode="General">
                  <c:v>14.829700000000001</c:v>
                </c:pt>
                <c:pt idx="22036" formatCode="General">
                  <c:v>14.830299999999999</c:v>
                </c:pt>
                <c:pt idx="22037" formatCode="General">
                  <c:v>14.831</c:v>
                </c:pt>
                <c:pt idx="22038" formatCode="General">
                  <c:v>14.8317</c:v>
                </c:pt>
                <c:pt idx="22039" formatCode="General">
                  <c:v>14.8324</c:v>
                </c:pt>
                <c:pt idx="22040" formatCode="General">
                  <c:v>14.833</c:v>
                </c:pt>
                <c:pt idx="22041" formatCode="General">
                  <c:v>14.8337</c:v>
                </c:pt>
                <c:pt idx="22042" formatCode="General">
                  <c:v>14.8344</c:v>
                </c:pt>
                <c:pt idx="22043" formatCode="General">
                  <c:v>14.835100000000001</c:v>
                </c:pt>
                <c:pt idx="22044" formatCode="General">
                  <c:v>14.835699999999999</c:v>
                </c:pt>
                <c:pt idx="22045" formatCode="General">
                  <c:v>14.836399999999999</c:v>
                </c:pt>
                <c:pt idx="22046" formatCode="General">
                  <c:v>14.8371</c:v>
                </c:pt>
                <c:pt idx="22047" formatCode="General">
                  <c:v>14.8377</c:v>
                </c:pt>
                <c:pt idx="22048" formatCode="General">
                  <c:v>14.8384</c:v>
                </c:pt>
                <c:pt idx="22049" formatCode="General">
                  <c:v>14.8391</c:v>
                </c:pt>
                <c:pt idx="22050" formatCode="General">
                  <c:v>14.8398</c:v>
                </c:pt>
                <c:pt idx="22051" formatCode="General">
                  <c:v>14.840400000000001</c:v>
                </c:pt>
                <c:pt idx="22052" formatCode="General">
                  <c:v>14.841100000000001</c:v>
                </c:pt>
                <c:pt idx="22053" formatCode="General">
                  <c:v>14.841799999999999</c:v>
                </c:pt>
                <c:pt idx="22054" formatCode="General">
                  <c:v>14.842499999999999</c:v>
                </c:pt>
                <c:pt idx="22055" formatCode="General">
                  <c:v>14.8431</c:v>
                </c:pt>
                <c:pt idx="22056" formatCode="General">
                  <c:v>14.8438</c:v>
                </c:pt>
                <c:pt idx="22057" formatCode="General">
                  <c:v>14.8445</c:v>
                </c:pt>
                <c:pt idx="22058" formatCode="General">
                  <c:v>14.8451</c:v>
                </c:pt>
                <c:pt idx="22059" formatCode="General">
                  <c:v>14.845800000000001</c:v>
                </c:pt>
                <c:pt idx="22060" formatCode="General">
                  <c:v>14.846500000000001</c:v>
                </c:pt>
                <c:pt idx="22061" formatCode="General">
                  <c:v>14.847200000000001</c:v>
                </c:pt>
                <c:pt idx="22062" formatCode="General">
                  <c:v>14.847799999999999</c:v>
                </c:pt>
                <c:pt idx="22063" formatCode="General">
                  <c:v>14.8485</c:v>
                </c:pt>
                <c:pt idx="22064" formatCode="General">
                  <c:v>14.8492</c:v>
                </c:pt>
                <c:pt idx="22065" formatCode="General">
                  <c:v>14.8499</c:v>
                </c:pt>
                <c:pt idx="22066" formatCode="General">
                  <c:v>14.8505</c:v>
                </c:pt>
                <c:pt idx="22067" formatCode="General">
                  <c:v>14.8512</c:v>
                </c:pt>
                <c:pt idx="22068" formatCode="General">
                  <c:v>14.851900000000001</c:v>
                </c:pt>
                <c:pt idx="22069" formatCode="General">
                  <c:v>14.852600000000001</c:v>
                </c:pt>
                <c:pt idx="22070" formatCode="General">
                  <c:v>14.853199999999999</c:v>
                </c:pt>
                <c:pt idx="22071" formatCode="General">
                  <c:v>14.853899999999999</c:v>
                </c:pt>
                <c:pt idx="22072" formatCode="General">
                  <c:v>14.8546</c:v>
                </c:pt>
                <c:pt idx="22073" formatCode="General">
                  <c:v>14.8552</c:v>
                </c:pt>
                <c:pt idx="22074" formatCode="General">
                  <c:v>14.8559</c:v>
                </c:pt>
                <c:pt idx="22075" formatCode="General">
                  <c:v>14.8566</c:v>
                </c:pt>
                <c:pt idx="22076" formatCode="General">
                  <c:v>14.8573</c:v>
                </c:pt>
                <c:pt idx="22077" formatCode="General">
                  <c:v>14.857900000000001</c:v>
                </c:pt>
                <c:pt idx="22078" formatCode="General">
                  <c:v>14.858599999999999</c:v>
                </c:pt>
                <c:pt idx="22079" formatCode="General">
                  <c:v>14.859299999999999</c:v>
                </c:pt>
                <c:pt idx="22080" formatCode="General">
                  <c:v>14.86</c:v>
                </c:pt>
                <c:pt idx="22081" formatCode="General">
                  <c:v>14.8606</c:v>
                </c:pt>
                <c:pt idx="22082" formatCode="General">
                  <c:v>14.8613</c:v>
                </c:pt>
                <c:pt idx="22083" formatCode="General">
                  <c:v>14.862</c:v>
                </c:pt>
                <c:pt idx="22084" formatCode="General">
                  <c:v>14.8626</c:v>
                </c:pt>
                <c:pt idx="22085" formatCode="General">
                  <c:v>14.863300000000001</c:v>
                </c:pt>
                <c:pt idx="22086" formatCode="General">
                  <c:v>14.864000000000001</c:v>
                </c:pt>
                <c:pt idx="22087" formatCode="General">
                  <c:v>14.864699999999999</c:v>
                </c:pt>
                <c:pt idx="22088" formatCode="General">
                  <c:v>14.8653</c:v>
                </c:pt>
                <c:pt idx="22089" formatCode="General">
                  <c:v>14.866</c:v>
                </c:pt>
                <c:pt idx="22090" formatCode="General">
                  <c:v>14.8667</c:v>
                </c:pt>
                <c:pt idx="22091" formatCode="General">
                  <c:v>14.8674</c:v>
                </c:pt>
                <c:pt idx="22092" formatCode="General">
                  <c:v>14.868</c:v>
                </c:pt>
                <c:pt idx="22093" formatCode="General">
                  <c:v>14.8687</c:v>
                </c:pt>
                <c:pt idx="22094" formatCode="General">
                  <c:v>14.869400000000001</c:v>
                </c:pt>
                <c:pt idx="22095" formatCode="General">
                  <c:v>14.87</c:v>
                </c:pt>
                <c:pt idx="22096" formatCode="General">
                  <c:v>14.870699999999999</c:v>
                </c:pt>
                <c:pt idx="22097" formatCode="General">
                  <c:v>14.8714</c:v>
                </c:pt>
                <c:pt idx="22098" formatCode="General">
                  <c:v>14.8721</c:v>
                </c:pt>
                <c:pt idx="22099" formatCode="General">
                  <c:v>14.8727</c:v>
                </c:pt>
                <c:pt idx="22100" formatCode="General">
                  <c:v>14.8734</c:v>
                </c:pt>
                <c:pt idx="22101" formatCode="General">
                  <c:v>14.8741</c:v>
                </c:pt>
                <c:pt idx="22102" formatCode="General">
                  <c:v>14.8748</c:v>
                </c:pt>
                <c:pt idx="22103" formatCode="General">
                  <c:v>14.875400000000001</c:v>
                </c:pt>
                <c:pt idx="22104" formatCode="General">
                  <c:v>14.876099999999999</c:v>
                </c:pt>
                <c:pt idx="22105" formatCode="General">
                  <c:v>14.876799999999999</c:v>
                </c:pt>
                <c:pt idx="22106" formatCode="General">
                  <c:v>14.8775</c:v>
                </c:pt>
                <c:pt idx="22107" formatCode="General">
                  <c:v>14.8781</c:v>
                </c:pt>
                <c:pt idx="22108" formatCode="General">
                  <c:v>14.8788</c:v>
                </c:pt>
                <c:pt idx="22109" formatCode="General">
                  <c:v>14.8795</c:v>
                </c:pt>
                <c:pt idx="22110" formatCode="General">
                  <c:v>14.880100000000001</c:v>
                </c:pt>
                <c:pt idx="22111" formatCode="General">
                  <c:v>14.880800000000001</c:v>
                </c:pt>
                <c:pt idx="22112" formatCode="General">
                  <c:v>14.881500000000001</c:v>
                </c:pt>
                <c:pt idx="22113" formatCode="General">
                  <c:v>14.882199999999999</c:v>
                </c:pt>
                <c:pt idx="22114" formatCode="General">
                  <c:v>14.8828</c:v>
                </c:pt>
                <c:pt idx="22115" formatCode="General">
                  <c:v>14.8835</c:v>
                </c:pt>
                <c:pt idx="22116" formatCode="General">
                  <c:v>14.8842</c:v>
                </c:pt>
                <c:pt idx="22117" formatCode="General">
                  <c:v>14.8849</c:v>
                </c:pt>
                <c:pt idx="22118" formatCode="General">
                  <c:v>14.8855</c:v>
                </c:pt>
                <c:pt idx="22119" formatCode="General">
                  <c:v>14.886200000000001</c:v>
                </c:pt>
                <c:pt idx="22120" formatCode="General">
                  <c:v>14.886900000000001</c:v>
                </c:pt>
                <c:pt idx="22121" formatCode="General">
                  <c:v>14.887499999999999</c:v>
                </c:pt>
                <c:pt idx="22122" formatCode="General">
                  <c:v>14.888199999999999</c:v>
                </c:pt>
                <c:pt idx="22123" formatCode="General">
                  <c:v>14.8889</c:v>
                </c:pt>
                <c:pt idx="22124" formatCode="General">
                  <c:v>14.8896</c:v>
                </c:pt>
                <c:pt idx="22125" formatCode="General">
                  <c:v>14.8902</c:v>
                </c:pt>
                <c:pt idx="22126" formatCode="General">
                  <c:v>14.8909</c:v>
                </c:pt>
                <c:pt idx="22127" formatCode="General">
                  <c:v>14.8916</c:v>
                </c:pt>
                <c:pt idx="22128" formatCode="General">
                  <c:v>14.892300000000001</c:v>
                </c:pt>
                <c:pt idx="22129" formatCode="General">
                  <c:v>14.892899999999999</c:v>
                </c:pt>
                <c:pt idx="22130" formatCode="General">
                  <c:v>14.893599999999999</c:v>
                </c:pt>
                <c:pt idx="22131" formatCode="General">
                  <c:v>14.894299999999999</c:v>
                </c:pt>
                <c:pt idx="22132" formatCode="General">
                  <c:v>14.8949</c:v>
                </c:pt>
                <c:pt idx="22133" formatCode="General">
                  <c:v>14.8956</c:v>
                </c:pt>
                <c:pt idx="22134" formatCode="General">
                  <c:v>14.8963</c:v>
                </c:pt>
                <c:pt idx="22135" formatCode="General">
                  <c:v>14.897</c:v>
                </c:pt>
                <c:pt idx="22136" formatCode="General">
                  <c:v>14.897600000000001</c:v>
                </c:pt>
                <c:pt idx="22137" formatCode="General">
                  <c:v>14.898300000000001</c:v>
                </c:pt>
                <c:pt idx="22138" formatCode="General">
                  <c:v>14.898999999999999</c:v>
                </c:pt>
                <c:pt idx="22139" formatCode="General">
                  <c:v>14.899699999999999</c:v>
                </c:pt>
                <c:pt idx="22140" formatCode="General">
                  <c:v>14.9003</c:v>
                </c:pt>
                <c:pt idx="22141" formatCode="General">
                  <c:v>14.901</c:v>
                </c:pt>
                <c:pt idx="22142" formatCode="General">
                  <c:v>14.9017</c:v>
                </c:pt>
                <c:pt idx="22143" formatCode="General">
                  <c:v>14.9024</c:v>
                </c:pt>
                <c:pt idx="22144" formatCode="General">
                  <c:v>14.903</c:v>
                </c:pt>
                <c:pt idx="22145" formatCode="General">
                  <c:v>14.903700000000001</c:v>
                </c:pt>
                <c:pt idx="22146" formatCode="General">
                  <c:v>14.904400000000001</c:v>
                </c:pt>
                <c:pt idx="22147" formatCode="General">
                  <c:v>14.904999999999999</c:v>
                </c:pt>
                <c:pt idx="22148" formatCode="General">
                  <c:v>14.9057</c:v>
                </c:pt>
                <c:pt idx="22149" formatCode="General">
                  <c:v>14.9064</c:v>
                </c:pt>
                <c:pt idx="22150" formatCode="General">
                  <c:v>14.9071</c:v>
                </c:pt>
                <c:pt idx="22151" formatCode="General">
                  <c:v>14.9077</c:v>
                </c:pt>
                <c:pt idx="22152" formatCode="General">
                  <c:v>14.9084</c:v>
                </c:pt>
                <c:pt idx="22153" formatCode="General">
                  <c:v>14.9091</c:v>
                </c:pt>
                <c:pt idx="22154" formatCode="General">
                  <c:v>14.909800000000001</c:v>
                </c:pt>
                <c:pt idx="22155" formatCode="General">
                  <c:v>14.910399999999999</c:v>
                </c:pt>
                <c:pt idx="22156" formatCode="General">
                  <c:v>14.911099999999999</c:v>
                </c:pt>
                <c:pt idx="22157" formatCode="General">
                  <c:v>14.911799999999999</c:v>
                </c:pt>
                <c:pt idx="22158" formatCode="General">
                  <c:v>14.9124</c:v>
                </c:pt>
                <c:pt idx="22159" formatCode="General">
                  <c:v>14.9131</c:v>
                </c:pt>
                <c:pt idx="22160" formatCode="General">
                  <c:v>14.9138</c:v>
                </c:pt>
                <c:pt idx="22161" formatCode="General">
                  <c:v>14.9145</c:v>
                </c:pt>
                <c:pt idx="22162" formatCode="General">
                  <c:v>14.915100000000001</c:v>
                </c:pt>
                <c:pt idx="22163" formatCode="General">
                  <c:v>14.915800000000001</c:v>
                </c:pt>
                <c:pt idx="22164" formatCode="General">
                  <c:v>14.916499999999999</c:v>
                </c:pt>
                <c:pt idx="22165" formatCode="General">
                  <c:v>14.917199999999999</c:v>
                </c:pt>
                <c:pt idx="22166" formatCode="General">
                  <c:v>14.9178</c:v>
                </c:pt>
                <c:pt idx="22167" formatCode="General">
                  <c:v>14.9185</c:v>
                </c:pt>
                <c:pt idx="22168" formatCode="General">
                  <c:v>14.9192</c:v>
                </c:pt>
                <c:pt idx="22169" formatCode="General">
                  <c:v>14.9199</c:v>
                </c:pt>
                <c:pt idx="22170" formatCode="General">
                  <c:v>14.920500000000001</c:v>
                </c:pt>
                <c:pt idx="22171" formatCode="General">
                  <c:v>14.921200000000001</c:v>
                </c:pt>
                <c:pt idx="22172" formatCode="General">
                  <c:v>14.921900000000001</c:v>
                </c:pt>
                <c:pt idx="22173" formatCode="General">
                  <c:v>14.922499999999999</c:v>
                </c:pt>
                <c:pt idx="22174" formatCode="General">
                  <c:v>14.9232</c:v>
                </c:pt>
                <c:pt idx="22175" formatCode="General">
                  <c:v>14.9239</c:v>
                </c:pt>
                <c:pt idx="22176" formatCode="General">
                  <c:v>14.9246</c:v>
                </c:pt>
                <c:pt idx="22177" formatCode="General">
                  <c:v>14.9252</c:v>
                </c:pt>
                <c:pt idx="22178" formatCode="General">
                  <c:v>14.9259</c:v>
                </c:pt>
                <c:pt idx="22179" formatCode="General">
                  <c:v>14.926600000000001</c:v>
                </c:pt>
                <c:pt idx="22180" formatCode="General">
                  <c:v>14.927300000000001</c:v>
                </c:pt>
                <c:pt idx="22181" formatCode="General">
                  <c:v>14.927899999999999</c:v>
                </c:pt>
                <c:pt idx="22182" formatCode="General">
                  <c:v>14.928599999999999</c:v>
                </c:pt>
                <c:pt idx="22183" formatCode="General">
                  <c:v>14.9293</c:v>
                </c:pt>
                <c:pt idx="22184" formatCode="General">
                  <c:v>14.9299</c:v>
                </c:pt>
                <c:pt idx="22185" formatCode="General">
                  <c:v>14.9306</c:v>
                </c:pt>
                <c:pt idx="22186" formatCode="General">
                  <c:v>14.9313</c:v>
                </c:pt>
                <c:pt idx="22187" formatCode="General">
                  <c:v>14.932</c:v>
                </c:pt>
                <c:pt idx="22188" formatCode="General">
                  <c:v>14.932600000000001</c:v>
                </c:pt>
                <c:pt idx="22189" formatCode="General">
                  <c:v>14.933299999999999</c:v>
                </c:pt>
                <c:pt idx="22190" formatCode="General">
                  <c:v>14.933999999999999</c:v>
                </c:pt>
                <c:pt idx="22191" formatCode="General">
                  <c:v>14.934699999999999</c:v>
                </c:pt>
                <c:pt idx="22192" formatCode="General">
                  <c:v>14.9353</c:v>
                </c:pt>
                <c:pt idx="22193" formatCode="General">
                  <c:v>14.936</c:v>
                </c:pt>
                <c:pt idx="22194" formatCode="General">
                  <c:v>14.9367</c:v>
                </c:pt>
                <c:pt idx="22195" formatCode="General">
                  <c:v>14.9373</c:v>
                </c:pt>
                <c:pt idx="22196" formatCode="General">
                  <c:v>14.938000000000001</c:v>
                </c:pt>
                <c:pt idx="22197" formatCode="General">
                  <c:v>14.938700000000001</c:v>
                </c:pt>
                <c:pt idx="22198" formatCode="General">
                  <c:v>14.939399999999999</c:v>
                </c:pt>
                <c:pt idx="22199" formatCode="General">
                  <c:v>14.94</c:v>
                </c:pt>
                <c:pt idx="22200" formatCode="General">
                  <c:v>14.9407</c:v>
                </c:pt>
                <c:pt idx="22201" formatCode="General">
                  <c:v>14.9414</c:v>
                </c:pt>
                <c:pt idx="22202" formatCode="General">
                  <c:v>14.9421</c:v>
                </c:pt>
                <c:pt idx="22203" formatCode="General">
                  <c:v>14.9427</c:v>
                </c:pt>
                <c:pt idx="22204" formatCode="General">
                  <c:v>14.9434</c:v>
                </c:pt>
                <c:pt idx="22205" formatCode="General">
                  <c:v>14.944100000000001</c:v>
                </c:pt>
                <c:pt idx="22206" formatCode="General">
                  <c:v>14.944800000000001</c:v>
                </c:pt>
                <c:pt idx="22207" formatCode="General">
                  <c:v>14.945399999999999</c:v>
                </c:pt>
                <c:pt idx="22208" formatCode="General">
                  <c:v>14.946099999999999</c:v>
                </c:pt>
                <c:pt idx="22209" formatCode="General">
                  <c:v>14.9468</c:v>
                </c:pt>
                <c:pt idx="22210" formatCode="General">
                  <c:v>14.9474</c:v>
                </c:pt>
                <c:pt idx="22211" formatCode="General">
                  <c:v>14.9481</c:v>
                </c:pt>
                <c:pt idx="22212" formatCode="General">
                  <c:v>14.9488</c:v>
                </c:pt>
                <c:pt idx="22213" formatCode="General">
                  <c:v>14.9495</c:v>
                </c:pt>
                <c:pt idx="22214" formatCode="General">
                  <c:v>14.950100000000001</c:v>
                </c:pt>
                <c:pt idx="22215" formatCode="General">
                  <c:v>14.950799999999999</c:v>
                </c:pt>
                <c:pt idx="22216" formatCode="General">
                  <c:v>14.951499999999999</c:v>
                </c:pt>
                <c:pt idx="22217" formatCode="General">
                  <c:v>14.952199999999999</c:v>
                </c:pt>
                <c:pt idx="22218" formatCode="General">
                  <c:v>14.9528</c:v>
                </c:pt>
                <c:pt idx="22219" formatCode="General">
                  <c:v>14.9535</c:v>
                </c:pt>
                <c:pt idx="22220" formatCode="General">
                  <c:v>14.9542</c:v>
                </c:pt>
                <c:pt idx="22221" formatCode="General">
                  <c:v>14.954800000000001</c:v>
                </c:pt>
                <c:pt idx="22222" formatCode="General">
                  <c:v>14.955500000000001</c:v>
                </c:pt>
                <c:pt idx="22223" formatCode="General">
                  <c:v>14.956200000000001</c:v>
                </c:pt>
                <c:pt idx="22224" formatCode="General">
                  <c:v>14.956899999999999</c:v>
                </c:pt>
                <c:pt idx="22225" formatCode="General">
                  <c:v>14.9575</c:v>
                </c:pt>
                <c:pt idx="22226" formatCode="General">
                  <c:v>14.9582</c:v>
                </c:pt>
                <c:pt idx="22227" formatCode="General">
                  <c:v>14.9589</c:v>
                </c:pt>
                <c:pt idx="22228" formatCode="General">
                  <c:v>14.9596</c:v>
                </c:pt>
                <c:pt idx="22229" formatCode="General">
                  <c:v>14.9602</c:v>
                </c:pt>
                <c:pt idx="22230" formatCode="General">
                  <c:v>14.960900000000001</c:v>
                </c:pt>
                <c:pt idx="22231" formatCode="General">
                  <c:v>14.961600000000001</c:v>
                </c:pt>
                <c:pt idx="22232" formatCode="General">
                  <c:v>14.962300000000001</c:v>
                </c:pt>
                <c:pt idx="22233" formatCode="General">
                  <c:v>14.962899999999999</c:v>
                </c:pt>
                <c:pt idx="22234" formatCode="General">
                  <c:v>14.9636</c:v>
                </c:pt>
                <c:pt idx="22235" formatCode="General">
                  <c:v>14.9643</c:v>
                </c:pt>
                <c:pt idx="22236" formatCode="General">
                  <c:v>14.9649</c:v>
                </c:pt>
                <c:pt idx="22237" formatCode="General">
                  <c:v>14.9656</c:v>
                </c:pt>
                <c:pt idx="22238" formatCode="General">
                  <c:v>14.9663</c:v>
                </c:pt>
                <c:pt idx="22239" formatCode="General">
                  <c:v>14.967000000000001</c:v>
                </c:pt>
                <c:pt idx="22240" formatCode="General">
                  <c:v>14.967599999999999</c:v>
                </c:pt>
                <c:pt idx="22241" formatCode="General">
                  <c:v>14.968299999999999</c:v>
                </c:pt>
                <c:pt idx="22242" formatCode="General">
                  <c:v>14.968999999999999</c:v>
                </c:pt>
                <c:pt idx="22243" formatCode="General">
                  <c:v>14.9697</c:v>
                </c:pt>
                <c:pt idx="22244" formatCode="General">
                  <c:v>14.9703</c:v>
                </c:pt>
                <c:pt idx="22245" formatCode="General">
                  <c:v>14.971</c:v>
                </c:pt>
                <c:pt idx="22246" formatCode="General">
                  <c:v>14.9717</c:v>
                </c:pt>
                <c:pt idx="22247" formatCode="General">
                  <c:v>14.972300000000001</c:v>
                </c:pt>
                <c:pt idx="22248" formatCode="General">
                  <c:v>14.973000000000001</c:v>
                </c:pt>
                <c:pt idx="22249" formatCode="General">
                  <c:v>14.973699999999999</c:v>
                </c:pt>
                <c:pt idx="22250" formatCode="General">
                  <c:v>14.974399999999999</c:v>
                </c:pt>
                <c:pt idx="22251" formatCode="General">
                  <c:v>14.975</c:v>
                </c:pt>
                <c:pt idx="22252" formatCode="General">
                  <c:v>14.9757</c:v>
                </c:pt>
                <c:pt idx="22253" formatCode="General">
                  <c:v>14.9764</c:v>
                </c:pt>
                <c:pt idx="22254" formatCode="General">
                  <c:v>14.9771</c:v>
                </c:pt>
                <c:pt idx="22255" formatCode="General">
                  <c:v>14.9777</c:v>
                </c:pt>
                <c:pt idx="22256" formatCode="General">
                  <c:v>14.978400000000001</c:v>
                </c:pt>
                <c:pt idx="22257" formatCode="General">
                  <c:v>14.979100000000001</c:v>
                </c:pt>
                <c:pt idx="22258" formatCode="General">
                  <c:v>14.979699999999999</c:v>
                </c:pt>
                <c:pt idx="22259" formatCode="General">
                  <c:v>14.980399999999999</c:v>
                </c:pt>
                <c:pt idx="22260" formatCode="General">
                  <c:v>14.9811</c:v>
                </c:pt>
                <c:pt idx="22261" formatCode="General">
                  <c:v>14.9818</c:v>
                </c:pt>
                <c:pt idx="22262" formatCode="General">
                  <c:v>14.9824</c:v>
                </c:pt>
                <c:pt idx="22263" formatCode="General">
                  <c:v>14.9831</c:v>
                </c:pt>
                <c:pt idx="22264" formatCode="General">
                  <c:v>14.9838</c:v>
                </c:pt>
                <c:pt idx="22265" formatCode="General">
                  <c:v>14.984500000000001</c:v>
                </c:pt>
                <c:pt idx="22266" formatCode="General">
                  <c:v>14.985099999999999</c:v>
                </c:pt>
                <c:pt idx="22267" formatCode="General">
                  <c:v>14.985799999999999</c:v>
                </c:pt>
                <c:pt idx="22268" formatCode="General">
                  <c:v>14.986499999999999</c:v>
                </c:pt>
                <c:pt idx="22269" formatCode="General">
                  <c:v>14.9872</c:v>
                </c:pt>
                <c:pt idx="22270" formatCode="General">
                  <c:v>14.9878</c:v>
                </c:pt>
                <c:pt idx="22271" formatCode="General">
                  <c:v>14.9885</c:v>
                </c:pt>
                <c:pt idx="22272" formatCode="General">
                  <c:v>14.9892</c:v>
                </c:pt>
                <c:pt idx="22273" formatCode="General">
                  <c:v>14.989800000000001</c:v>
                </c:pt>
                <c:pt idx="22274" formatCode="General">
                  <c:v>14.990500000000001</c:v>
                </c:pt>
                <c:pt idx="22275" formatCode="General">
                  <c:v>14.991199999999999</c:v>
                </c:pt>
                <c:pt idx="22276" formatCode="General">
                  <c:v>14.991899999999999</c:v>
                </c:pt>
                <c:pt idx="22277" formatCode="General">
                  <c:v>14.9925</c:v>
                </c:pt>
                <c:pt idx="22278" formatCode="General">
                  <c:v>14.9932</c:v>
                </c:pt>
                <c:pt idx="22279" formatCode="General">
                  <c:v>14.9939</c:v>
                </c:pt>
                <c:pt idx="22280" formatCode="General">
                  <c:v>14.9946</c:v>
                </c:pt>
                <c:pt idx="22281" formatCode="General">
                  <c:v>14.995200000000001</c:v>
                </c:pt>
                <c:pt idx="22282" formatCode="General">
                  <c:v>14.995900000000001</c:v>
                </c:pt>
                <c:pt idx="22283" formatCode="General">
                  <c:v>14.996600000000001</c:v>
                </c:pt>
                <c:pt idx="22284" formatCode="General">
                  <c:v>14.997199999999999</c:v>
                </c:pt>
                <c:pt idx="22285" formatCode="General">
                  <c:v>14.9979</c:v>
                </c:pt>
                <c:pt idx="22286" formatCode="General">
                  <c:v>14.9986</c:v>
                </c:pt>
                <c:pt idx="22287" formatCode="General">
                  <c:v>14.9993</c:v>
                </c:pt>
                <c:pt idx="22288" formatCode="General">
                  <c:v>14.9999</c:v>
                </c:pt>
                <c:pt idx="22289" formatCode="General">
                  <c:v>15.0006</c:v>
                </c:pt>
                <c:pt idx="22290" formatCode="General">
                  <c:v>15.001300000000001</c:v>
                </c:pt>
                <c:pt idx="22291" formatCode="General">
                  <c:v>15.002000000000001</c:v>
                </c:pt>
                <c:pt idx="22292" formatCode="General">
                  <c:v>15.002599999999999</c:v>
                </c:pt>
                <c:pt idx="22293" formatCode="General">
                  <c:v>15.003299999999999</c:v>
                </c:pt>
                <c:pt idx="22294" formatCode="General">
                  <c:v>15.004</c:v>
                </c:pt>
                <c:pt idx="22295" formatCode="General">
                  <c:v>15.0046</c:v>
                </c:pt>
                <c:pt idx="22296" formatCode="General">
                  <c:v>15.0053</c:v>
                </c:pt>
                <c:pt idx="22297" formatCode="General">
                  <c:v>15.006</c:v>
                </c:pt>
                <c:pt idx="22298" formatCode="General">
                  <c:v>15.0067</c:v>
                </c:pt>
                <c:pt idx="22299" formatCode="General">
                  <c:v>15.007300000000001</c:v>
                </c:pt>
                <c:pt idx="22300" formatCode="General">
                  <c:v>15.007999999999999</c:v>
                </c:pt>
                <c:pt idx="22301" formatCode="General">
                  <c:v>15.008699999999999</c:v>
                </c:pt>
                <c:pt idx="22302" formatCode="General">
                  <c:v>15.009399999999999</c:v>
                </c:pt>
                <c:pt idx="22303" formatCode="General">
                  <c:v>15.01</c:v>
                </c:pt>
                <c:pt idx="22304" formatCode="General">
                  <c:v>15.0107</c:v>
                </c:pt>
                <c:pt idx="22305" formatCode="General">
                  <c:v>15.0114</c:v>
                </c:pt>
                <c:pt idx="22306" formatCode="General">
                  <c:v>15.0121</c:v>
                </c:pt>
                <c:pt idx="22307" formatCode="General">
                  <c:v>15.012700000000001</c:v>
                </c:pt>
                <c:pt idx="22308" formatCode="General">
                  <c:v>15.013400000000001</c:v>
                </c:pt>
                <c:pt idx="22309" formatCode="General">
                  <c:v>15.014099999999999</c:v>
                </c:pt>
                <c:pt idx="22310" formatCode="General">
                  <c:v>15.014699999999999</c:v>
                </c:pt>
                <c:pt idx="22311" formatCode="General">
                  <c:v>15.0154</c:v>
                </c:pt>
                <c:pt idx="22312" formatCode="General">
                  <c:v>15.0161</c:v>
                </c:pt>
                <c:pt idx="22313" formatCode="General">
                  <c:v>15.0168</c:v>
                </c:pt>
                <c:pt idx="22314" formatCode="General">
                  <c:v>15.0174</c:v>
                </c:pt>
                <c:pt idx="22315" formatCode="General">
                  <c:v>15.0181</c:v>
                </c:pt>
                <c:pt idx="22316" formatCode="General">
                  <c:v>15.018800000000001</c:v>
                </c:pt>
                <c:pt idx="22317" formatCode="General">
                  <c:v>15.019500000000001</c:v>
                </c:pt>
                <c:pt idx="22318" formatCode="General">
                  <c:v>15.020099999999999</c:v>
                </c:pt>
                <c:pt idx="22319" formatCode="General">
                  <c:v>15.020799999999999</c:v>
                </c:pt>
                <c:pt idx="22320" formatCode="General">
                  <c:v>15.0215</c:v>
                </c:pt>
                <c:pt idx="22321" formatCode="General">
                  <c:v>15.0221</c:v>
                </c:pt>
                <c:pt idx="22322" formatCode="General">
                  <c:v>15.0228</c:v>
                </c:pt>
                <c:pt idx="22323" formatCode="General">
                  <c:v>15.0235</c:v>
                </c:pt>
                <c:pt idx="22324" formatCode="General">
                  <c:v>15.0242</c:v>
                </c:pt>
                <c:pt idx="22325" formatCode="General">
                  <c:v>15.024800000000001</c:v>
                </c:pt>
                <c:pt idx="22326" formatCode="General">
                  <c:v>15.025499999999999</c:v>
                </c:pt>
                <c:pt idx="22327" formatCode="General">
                  <c:v>15.026199999999999</c:v>
                </c:pt>
                <c:pt idx="22328" formatCode="General">
                  <c:v>15.026899999999999</c:v>
                </c:pt>
                <c:pt idx="22329" formatCode="General">
                  <c:v>15.0275</c:v>
                </c:pt>
                <c:pt idx="22330" formatCode="General">
                  <c:v>15.0282</c:v>
                </c:pt>
                <c:pt idx="22331" formatCode="General">
                  <c:v>15.0289</c:v>
                </c:pt>
                <c:pt idx="22332" formatCode="General">
                  <c:v>15.0296</c:v>
                </c:pt>
                <c:pt idx="22333" formatCode="General">
                  <c:v>15.030200000000001</c:v>
                </c:pt>
                <c:pt idx="22334" formatCode="General">
                  <c:v>15.030900000000001</c:v>
                </c:pt>
                <c:pt idx="22335" formatCode="General">
                  <c:v>15.031599999999999</c:v>
                </c:pt>
                <c:pt idx="22336" formatCode="General">
                  <c:v>15.0322</c:v>
                </c:pt>
                <c:pt idx="22337" formatCode="General">
                  <c:v>15.0329</c:v>
                </c:pt>
                <c:pt idx="22338" formatCode="General">
                  <c:v>15.0336</c:v>
                </c:pt>
                <c:pt idx="22339" formatCode="General">
                  <c:v>15.0343</c:v>
                </c:pt>
                <c:pt idx="22340" formatCode="General">
                  <c:v>15.0349</c:v>
                </c:pt>
                <c:pt idx="22341" formatCode="General">
                  <c:v>15.035600000000001</c:v>
                </c:pt>
                <c:pt idx="22342" formatCode="General">
                  <c:v>15.036300000000001</c:v>
                </c:pt>
                <c:pt idx="22343" formatCode="General">
                  <c:v>15.037000000000001</c:v>
                </c:pt>
                <c:pt idx="22344" formatCode="General">
                  <c:v>15.037599999999999</c:v>
                </c:pt>
                <c:pt idx="22345" formatCode="General">
                  <c:v>15.0383</c:v>
                </c:pt>
                <c:pt idx="22346" formatCode="General">
                  <c:v>15.039</c:v>
                </c:pt>
                <c:pt idx="22347" formatCode="General">
                  <c:v>15.0396</c:v>
                </c:pt>
                <c:pt idx="22348" formatCode="General">
                  <c:v>15.0403</c:v>
                </c:pt>
                <c:pt idx="22349" formatCode="General">
                  <c:v>15.041</c:v>
                </c:pt>
                <c:pt idx="22350" formatCode="General">
                  <c:v>15.041700000000001</c:v>
                </c:pt>
                <c:pt idx="22351" formatCode="General">
                  <c:v>15.042299999999999</c:v>
                </c:pt>
                <c:pt idx="22352" formatCode="General">
                  <c:v>15.042999999999999</c:v>
                </c:pt>
                <c:pt idx="22353" formatCode="General">
                  <c:v>15.043699999999999</c:v>
                </c:pt>
                <c:pt idx="22354" formatCode="General">
                  <c:v>15.0444</c:v>
                </c:pt>
                <c:pt idx="22355" formatCode="General">
                  <c:v>15.045</c:v>
                </c:pt>
                <c:pt idx="22356" formatCode="General">
                  <c:v>15.0457</c:v>
                </c:pt>
                <c:pt idx="22357" formatCode="General">
                  <c:v>15.0464</c:v>
                </c:pt>
                <c:pt idx="22358" formatCode="General">
                  <c:v>15.047000000000001</c:v>
                </c:pt>
                <c:pt idx="22359" formatCode="General">
                  <c:v>15.047700000000001</c:v>
                </c:pt>
                <c:pt idx="22360" formatCode="General">
                  <c:v>15.048400000000001</c:v>
                </c:pt>
                <c:pt idx="22361" formatCode="General">
                  <c:v>15.049099999999999</c:v>
                </c:pt>
                <c:pt idx="22362" formatCode="General">
                  <c:v>15.0497</c:v>
                </c:pt>
                <c:pt idx="22363" formatCode="General">
                  <c:v>15.0504</c:v>
                </c:pt>
                <c:pt idx="22364" formatCode="General">
                  <c:v>15.0511</c:v>
                </c:pt>
                <c:pt idx="22365" formatCode="General">
                  <c:v>15.0518</c:v>
                </c:pt>
                <c:pt idx="22366" formatCode="General">
                  <c:v>15.0524</c:v>
                </c:pt>
                <c:pt idx="22367" formatCode="General">
                  <c:v>15.053100000000001</c:v>
                </c:pt>
                <c:pt idx="22368" formatCode="General">
                  <c:v>15.053800000000001</c:v>
                </c:pt>
                <c:pt idx="22369" formatCode="General">
                  <c:v>15.054500000000001</c:v>
                </c:pt>
                <c:pt idx="22370" formatCode="General">
                  <c:v>15.055099999999999</c:v>
                </c:pt>
                <c:pt idx="22371" formatCode="General">
                  <c:v>15.0558</c:v>
                </c:pt>
                <c:pt idx="22372" formatCode="General">
                  <c:v>15.0565</c:v>
                </c:pt>
                <c:pt idx="22373" formatCode="General">
                  <c:v>15.0571</c:v>
                </c:pt>
                <c:pt idx="22374" formatCode="General">
                  <c:v>15.0578</c:v>
                </c:pt>
                <c:pt idx="22375" formatCode="General">
                  <c:v>15.0585</c:v>
                </c:pt>
                <c:pt idx="22376" formatCode="General">
                  <c:v>15.059200000000001</c:v>
                </c:pt>
                <c:pt idx="22377" formatCode="General">
                  <c:v>15.059799999999999</c:v>
                </c:pt>
                <c:pt idx="22378" formatCode="General">
                  <c:v>15.060499999999999</c:v>
                </c:pt>
                <c:pt idx="22379" formatCode="General">
                  <c:v>15.061199999999999</c:v>
                </c:pt>
                <c:pt idx="22380" formatCode="General">
                  <c:v>15.0619</c:v>
                </c:pt>
                <c:pt idx="22381" formatCode="General">
                  <c:v>15.0625</c:v>
                </c:pt>
                <c:pt idx="22382" formatCode="General">
                  <c:v>15.0632</c:v>
                </c:pt>
                <c:pt idx="22383" formatCode="General">
                  <c:v>15.0639</c:v>
                </c:pt>
                <c:pt idx="22384" formatCode="General">
                  <c:v>15.064500000000001</c:v>
                </c:pt>
                <c:pt idx="22385" formatCode="General">
                  <c:v>15.065200000000001</c:v>
                </c:pt>
                <c:pt idx="22386" formatCode="General">
                  <c:v>15.065899999999999</c:v>
                </c:pt>
                <c:pt idx="22387" formatCode="General">
                  <c:v>15.066599999999999</c:v>
                </c:pt>
                <c:pt idx="22388" formatCode="General">
                  <c:v>15.0672</c:v>
                </c:pt>
                <c:pt idx="22389" formatCode="General">
                  <c:v>15.0679</c:v>
                </c:pt>
                <c:pt idx="22390" formatCode="General">
                  <c:v>15.0686</c:v>
                </c:pt>
                <c:pt idx="22391" formatCode="General">
                  <c:v>15.0693</c:v>
                </c:pt>
                <c:pt idx="22392" formatCode="General">
                  <c:v>15.069900000000001</c:v>
                </c:pt>
                <c:pt idx="22393" formatCode="General">
                  <c:v>15.070600000000001</c:v>
                </c:pt>
                <c:pt idx="22394" formatCode="General">
                  <c:v>15.071300000000001</c:v>
                </c:pt>
                <c:pt idx="22395" formatCode="General">
                  <c:v>15.071999999999999</c:v>
                </c:pt>
                <c:pt idx="22396" formatCode="General">
                  <c:v>15.0726</c:v>
                </c:pt>
                <c:pt idx="22397" formatCode="General">
                  <c:v>15.0733</c:v>
                </c:pt>
                <c:pt idx="22398" formatCode="General">
                  <c:v>15.074</c:v>
                </c:pt>
                <c:pt idx="22399" formatCode="General">
                  <c:v>15.0746</c:v>
                </c:pt>
                <c:pt idx="22400" formatCode="General">
                  <c:v>15.0753</c:v>
                </c:pt>
                <c:pt idx="22401" formatCode="General">
                  <c:v>15.076000000000001</c:v>
                </c:pt>
                <c:pt idx="22402" formatCode="General">
                  <c:v>15.076700000000001</c:v>
                </c:pt>
                <c:pt idx="22403" formatCode="General">
                  <c:v>15.077299999999999</c:v>
                </c:pt>
                <c:pt idx="22404" formatCode="General">
                  <c:v>15.077999999999999</c:v>
                </c:pt>
                <c:pt idx="22405" formatCode="General">
                  <c:v>15.0787</c:v>
                </c:pt>
                <c:pt idx="22406" formatCode="General">
                  <c:v>15.0794</c:v>
                </c:pt>
                <c:pt idx="22407" formatCode="General">
                  <c:v>15.08</c:v>
                </c:pt>
                <c:pt idx="22408" formatCode="General">
                  <c:v>15.0807</c:v>
                </c:pt>
                <c:pt idx="22409" formatCode="General">
                  <c:v>15.0814</c:v>
                </c:pt>
                <c:pt idx="22410" formatCode="General">
                  <c:v>15.082000000000001</c:v>
                </c:pt>
                <c:pt idx="22411" formatCode="General">
                  <c:v>15.082700000000001</c:v>
                </c:pt>
                <c:pt idx="22412" formatCode="General">
                  <c:v>15.083399999999999</c:v>
                </c:pt>
                <c:pt idx="22413" formatCode="General">
                  <c:v>15.084099999999999</c:v>
                </c:pt>
                <c:pt idx="22414" formatCode="General">
                  <c:v>15.0847</c:v>
                </c:pt>
                <c:pt idx="22415" formatCode="General">
                  <c:v>15.0854</c:v>
                </c:pt>
                <c:pt idx="22416" formatCode="General">
                  <c:v>15.0861</c:v>
                </c:pt>
                <c:pt idx="22417" formatCode="General">
                  <c:v>15.0868</c:v>
                </c:pt>
                <c:pt idx="22418" formatCode="General">
                  <c:v>15.087400000000001</c:v>
                </c:pt>
                <c:pt idx="22419" formatCode="General">
                  <c:v>15.088100000000001</c:v>
                </c:pt>
                <c:pt idx="22420" formatCode="General">
                  <c:v>15.088800000000001</c:v>
                </c:pt>
                <c:pt idx="22421" formatCode="General">
                  <c:v>15.089399999999999</c:v>
                </c:pt>
                <c:pt idx="22422" formatCode="General">
                  <c:v>15.0901</c:v>
                </c:pt>
                <c:pt idx="22423" formatCode="General">
                  <c:v>15.0908</c:v>
                </c:pt>
                <c:pt idx="22424" formatCode="General">
                  <c:v>15.0915</c:v>
                </c:pt>
                <c:pt idx="22425" formatCode="General">
                  <c:v>15.0921</c:v>
                </c:pt>
                <c:pt idx="22426" formatCode="General">
                  <c:v>15.0928</c:v>
                </c:pt>
                <c:pt idx="22427" formatCode="General">
                  <c:v>15.093500000000001</c:v>
                </c:pt>
                <c:pt idx="22428" formatCode="General">
                  <c:v>15.094200000000001</c:v>
                </c:pt>
                <c:pt idx="22429" formatCode="General">
                  <c:v>15.094799999999999</c:v>
                </c:pt>
                <c:pt idx="22430" formatCode="General">
                  <c:v>15.095499999999999</c:v>
                </c:pt>
                <c:pt idx="22431" formatCode="General">
                  <c:v>15.0962</c:v>
                </c:pt>
                <c:pt idx="22432" formatCode="General">
                  <c:v>15.0969</c:v>
                </c:pt>
                <c:pt idx="22433" formatCode="General">
                  <c:v>15.0975</c:v>
                </c:pt>
                <c:pt idx="22434" formatCode="General">
                  <c:v>15.0982</c:v>
                </c:pt>
                <c:pt idx="22435" formatCode="General">
                  <c:v>15.0989</c:v>
                </c:pt>
                <c:pt idx="22436" formatCode="General">
                  <c:v>15.099500000000001</c:v>
                </c:pt>
                <c:pt idx="22437" formatCode="General">
                  <c:v>15.100199999999999</c:v>
                </c:pt>
                <c:pt idx="22438" formatCode="General">
                  <c:v>15.100899999999999</c:v>
                </c:pt>
                <c:pt idx="22439" formatCode="General">
                  <c:v>15.101599999999999</c:v>
                </c:pt>
                <c:pt idx="22440" formatCode="General">
                  <c:v>15.1022</c:v>
                </c:pt>
                <c:pt idx="22441" formatCode="General">
                  <c:v>15.1029</c:v>
                </c:pt>
                <c:pt idx="22442" formatCode="General">
                  <c:v>15.1036</c:v>
                </c:pt>
                <c:pt idx="22443" formatCode="General">
                  <c:v>15.1043</c:v>
                </c:pt>
                <c:pt idx="22444" formatCode="General">
                  <c:v>15.104900000000001</c:v>
                </c:pt>
                <c:pt idx="22445" formatCode="General">
                  <c:v>15.105600000000001</c:v>
                </c:pt>
                <c:pt idx="22446" formatCode="General">
                  <c:v>15.106299999999999</c:v>
                </c:pt>
                <c:pt idx="22447" formatCode="General">
                  <c:v>15.1069</c:v>
                </c:pt>
                <c:pt idx="22448" formatCode="General">
                  <c:v>15.1076</c:v>
                </c:pt>
                <c:pt idx="22449" formatCode="General">
                  <c:v>15.1083</c:v>
                </c:pt>
                <c:pt idx="22450" formatCode="General">
                  <c:v>15.109</c:v>
                </c:pt>
                <c:pt idx="22451" formatCode="General">
                  <c:v>15.1096</c:v>
                </c:pt>
                <c:pt idx="22452" formatCode="General">
                  <c:v>15.110300000000001</c:v>
                </c:pt>
                <c:pt idx="22453" formatCode="General">
                  <c:v>15.111000000000001</c:v>
                </c:pt>
                <c:pt idx="22454" formatCode="General">
                  <c:v>15.111700000000001</c:v>
                </c:pt>
                <c:pt idx="22455" formatCode="General">
                  <c:v>15.112299999999999</c:v>
                </c:pt>
                <c:pt idx="22456" formatCode="General">
                  <c:v>15.113</c:v>
                </c:pt>
                <c:pt idx="22457" formatCode="General">
                  <c:v>15.1137</c:v>
                </c:pt>
                <c:pt idx="22458" formatCode="General">
                  <c:v>15.1143</c:v>
                </c:pt>
                <c:pt idx="22459" formatCode="General">
                  <c:v>15.115</c:v>
                </c:pt>
                <c:pt idx="22460" formatCode="General">
                  <c:v>15.1157</c:v>
                </c:pt>
                <c:pt idx="22461" formatCode="General">
                  <c:v>15.116400000000001</c:v>
                </c:pt>
                <c:pt idx="22462" formatCode="General">
                  <c:v>15.117000000000001</c:v>
                </c:pt>
                <c:pt idx="22463" formatCode="General">
                  <c:v>15.117699999999999</c:v>
                </c:pt>
                <c:pt idx="22464" formatCode="General">
                  <c:v>15.118399999999999</c:v>
                </c:pt>
                <c:pt idx="22465" formatCode="General">
                  <c:v>15.1191</c:v>
                </c:pt>
                <c:pt idx="22466" formatCode="General">
                  <c:v>15.1197</c:v>
                </c:pt>
                <c:pt idx="22467" formatCode="General">
                  <c:v>15.1204</c:v>
                </c:pt>
                <c:pt idx="22468" formatCode="General">
                  <c:v>15.1211</c:v>
                </c:pt>
                <c:pt idx="22469" formatCode="General">
                  <c:v>15.1218</c:v>
                </c:pt>
                <c:pt idx="22470" formatCode="General">
                  <c:v>15.122400000000001</c:v>
                </c:pt>
                <c:pt idx="22471" formatCode="General">
                  <c:v>15.123100000000001</c:v>
                </c:pt>
                <c:pt idx="22472" formatCode="General">
                  <c:v>15.123799999999999</c:v>
                </c:pt>
                <c:pt idx="22473" formatCode="General">
                  <c:v>15.1244</c:v>
                </c:pt>
                <c:pt idx="22474" formatCode="General">
                  <c:v>15.1251</c:v>
                </c:pt>
                <c:pt idx="22475" formatCode="General">
                  <c:v>15.1258</c:v>
                </c:pt>
                <c:pt idx="22476" formatCode="General">
                  <c:v>15.1265</c:v>
                </c:pt>
                <c:pt idx="22477" formatCode="General">
                  <c:v>15.1271</c:v>
                </c:pt>
                <c:pt idx="22478" formatCode="General">
                  <c:v>15.127800000000001</c:v>
                </c:pt>
                <c:pt idx="22479" formatCode="General">
                  <c:v>15.128500000000001</c:v>
                </c:pt>
                <c:pt idx="22480" formatCode="General">
                  <c:v>15.129200000000001</c:v>
                </c:pt>
                <c:pt idx="22481" formatCode="General">
                  <c:v>15.129799999999999</c:v>
                </c:pt>
                <c:pt idx="22482" formatCode="General">
                  <c:v>15.1305</c:v>
                </c:pt>
                <c:pt idx="22483" formatCode="General">
                  <c:v>15.1312</c:v>
                </c:pt>
                <c:pt idx="22484" formatCode="General">
                  <c:v>15.1318</c:v>
                </c:pt>
                <c:pt idx="22485" formatCode="General">
                  <c:v>15.1325</c:v>
                </c:pt>
                <c:pt idx="22486" formatCode="General">
                  <c:v>15.1332</c:v>
                </c:pt>
                <c:pt idx="22487" formatCode="General">
                  <c:v>15.133900000000001</c:v>
                </c:pt>
                <c:pt idx="22488" formatCode="General">
                  <c:v>15.134499999999999</c:v>
                </c:pt>
                <c:pt idx="22489" formatCode="General">
                  <c:v>15.135199999999999</c:v>
                </c:pt>
                <c:pt idx="22490" formatCode="General">
                  <c:v>15.135899999999999</c:v>
                </c:pt>
                <c:pt idx="22491" formatCode="General">
                  <c:v>15.1366</c:v>
                </c:pt>
                <c:pt idx="22492" formatCode="General">
                  <c:v>15.1372</c:v>
                </c:pt>
                <c:pt idx="22493" formatCode="General">
                  <c:v>15.1379</c:v>
                </c:pt>
                <c:pt idx="22494" formatCode="General">
                  <c:v>15.1386</c:v>
                </c:pt>
                <c:pt idx="22495" formatCode="General">
                  <c:v>15.1393</c:v>
                </c:pt>
                <c:pt idx="22496" formatCode="General">
                  <c:v>15.139900000000001</c:v>
                </c:pt>
                <c:pt idx="22497" formatCode="General">
                  <c:v>15.140599999999999</c:v>
                </c:pt>
                <c:pt idx="22498" formatCode="General">
                  <c:v>15.141299999999999</c:v>
                </c:pt>
                <c:pt idx="22499" formatCode="General">
                  <c:v>15.1419</c:v>
                </c:pt>
                <c:pt idx="22500" formatCode="General">
                  <c:v>15.1426</c:v>
                </c:pt>
                <c:pt idx="22501" formatCode="General">
                  <c:v>15.1433</c:v>
                </c:pt>
                <c:pt idx="22502" formatCode="General">
                  <c:v>15.144</c:v>
                </c:pt>
                <c:pt idx="22503" formatCode="General">
                  <c:v>15.144600000000001</c:v>
                </c:pt>
                <c:pt idx="22504" formatCode="General">
                  <c:v>15.145300000000001</c:v>
                </c:pt>
                <c:pt idx="22505" formatCode="General">
                  <c:v>15.146000000000001</c:v>
                </c:pt>
                <c:pt idx="22506" formatCode="General">
                  <c:v>15.146699999999999</c:v>
                </c:pt>
                <c:pt idx="22507" formatCode="General">
                  <c:v>15.1473</c:v>
                </c:pt>
                <c:pt idx="22508" formatCode="General">
                  <c:v>15.148</c:v>
                </c:pt>
                <c:pt idx="22509" formatCode="General">
                  <c:v>15.1487</c:v>
                </c:pt>
                <c:pt idx="22510" formatCode="General">
                  <c:v>15.1493</c:v>
                </c:pt>
                <c:pt idx="22511" formatCode="General">
                  <c:v>15.15</c:v>
                </c:pt>
                <c:pt idx="22512" formatCode="General">
                  <c:v>15.150700000000001</c:v>
                </c:pt>
                <c:pt idx="22513" formatCode="General">
                  <c:v>15.151400000000001</c:v>
                </c:pt>
                <c:pt idx="22514" formatCode="General">
                  <c:v>15.151999999999999</c:v>
                </c:pt>
                <c:pt idx="22515" formatCode="General">
                  <c:v>15.152699999999999</c:v>
                </c:pt>
                <c:pt idx="22516" formatCode="General">
                  <c:v>15.1534</c:v>
                </c:pt>
                <c:pt idx="22517" formatCode="General">
                  <c:v>15.1541</c:v>
                </c:pt>
                <c:pt idx="22518" formatCode="General">
                  <c:v>15.1547</c:v>
                </c:pt>
                <c:pt idx="22519" formatCode="General">
                  <c:v>15.1554</c:v>
                </c:pt>
                <c:pt idx="22520" formatCode="General">
                  <c:v>15.1561</c:v>
                </c:pt>
                <c:pt idx="22521" formatCode="General">
                  <c:v>15.156700000000001</c:v>
                </c:pt>
                <c:pt idx="22522" formatCode="General">
                  <c:v>15.157400000000001</c:v>
                </c:pt>
                <c:pt idx="22523" formatCode="General">
                  <c:v>15.158099999999999</c:v>
                </c:pt>
                <c:pt idx="22524" formatCode="General">
                  <c:v>15.158799999999999</c:v>
                </c:pt>
                <c:pt idx="22525" formatCode="General">
                  <c:v>15.1594</c:v>
                </c:pt>
                <c:pt idx="22526" formatCode="General">
                  <c:v>15.1601</c:v>
                </c:pt>
                <c:pt idx="22527" formatCode="General">
                  <c:v>15.1608</c:v>
                </c:pt>
                <c:pt idx="22528" formatCode="General">
                  <c:v>15.1615</c:v>
                </c:pt>
                <c:pt idx="22529" formatCode="General">
                  <c:v>15.162100000000001</c:v>
                </c:pt>
                <c:pt idx="22530" formatCode="General">
                  <c:v>15.162800000000001</c:v>
                </c:pt>
                <c:pt idx="22531" formatCode="General">
                  <c:v>15.163500000000001</c:v>
                </c:pt>
                <c:pt idx="22532" formatCode="General">
                  <c:v>15.164199999999999</c:v>
                </c:pt>
                <c:pt idx="22533" formatCode="General">
                  <c:v>15.1648</c:v>
                </c:pt>
                <c:pt idx="22534" formatCode="General">
                  <c:v>15.1655</c:v>
                </c:pt>
                <c:pt idx="22535" formatCode="General">
                  <c:v>15.1662</c:v>
                </c:pt>
                <c:pt idx="22536" formatCode="General">
                  <c:v>15.1668</c:v>
                </c:pt>
                <c:pt idx="22537" formatCode="General">
                  <c:v>15.1675</c:v>
                </c:pt>
                <c:pt idx="22538" formatCode="General">
                  <c:v>15.168200000000001</c:v>
                </c:pt>
                <c:pt idx="22539" formatCode="General">
                  <c:v>15.168900000000001</c:v>
                </c:pt>
                <c:pt idx="22540" formatCode="General">
                  <c:v>15.169499999999999</c:v>
                </c:pt>
                <c:pt idx="22541" formatCode="General">
                  <c:v>15.170199999999999</c:v>
                </c:pt>
                <c:pt idx="22542" formatCode="General">
                  <c:v>15.1709</c:v>
                </c:pt>
                <c:pt idx="22543" formatCode="General">
                  <c:v>15.1716</c:v>
                </c:pt>
                <c:pt idx="22544" formatCode="General">
                  <c:v>15.1722</c:v>
                </c:pt>
                <c:pt idx="22545" formatCode="General">
                  <c:v>15.1729</c:v>
                </c:pt>
                <c:pt idx="22546" formatCode="General">
                  <c:v>15.1736</c:v>
                </c:pt>
                <c:pt idx="22547" formatCode="General">
                  <c:v>15.174200000000001</c:v>
                </c:pt>
                <c:pt idx="22548" formatCode="General">
                  <c:v>15.174899999999999</c:v>
                </c:pt>
                <c:pt idx="22549" formatCode="General">
                  <c:v>15.175599999999999</c:v>
                </c:pt>
                <c:pt idx="22550" formatCode="General">
                  <c:v>15.176299999999999</c:v>
                </c:pt>
                <c:pt idx="22551" formatCode="General">
                  <c:v>15.1769</c:v>
                </c:pt>
                <c:pt idx="22552" formatCode="General">
                  <c:v>15.1776</c:v>
                </c:pt>
                <c:pt idx="22553" formatCode="General">
                  <c:v>15.1783</c:v>
                </c:pt>
                <c:pt idx="22554" formatCode="General">
                  <c:v>15.179</c:v>
                </c:pt>
                <c:pt idx="22555" formatCode="General">
                  <c:v>15.179600000000001</c:v>
                </c:pt>
                <c:pt idx="22556" formatCode="General">
                  <c:v>15.180300000000001</c:v>
                </c:pt>
                <c:pt idx="22557" formatCode="General">
                  <c:v>15.180999999999999</c:v>
                </c:pt>
                <c:pt idx="22558" formatCode="General">
                  <c:v>15.181699999999999</c:v>
                </c:pt>
                <c:pt idx="22559" formatCode="General">
                  <c:v>15.1823</c:v>
                </c:pt>
                <c:pt idx="22560" formatCode="General">
                  <c:v>15.183</c:v>
                </c:pt>
                <c:pt idx="22561" formatCode="General">
                  <c:v>15.1837</c:v>
                </c:pt>
                <c:pt idx="22562" formatCode="General">
                  <c:v>15.1843</c:v>
                </c:pt>
                <c:pt idx="22563" formatCode="General">
                  <c:v>15.185</c:v>
                </c:pt>
                <c:pt idx="22564" formatCode="General">
                  <c:v>15.185700000000001</c:v>
                </c:pt>
                <c:pt idx="22565" formatCode="General">
                  <c:v>15.186400000000001</c:v>
                </c:pt>
                <c:pt idx="22566" formatCode="General">
                  <c:v>15.186999999999999</c:v>
                </c:pt>
                <c:pt idx="22567" formatCode="General">
                  <c:v>15.1877</c:v>
                </c:pt>
                <c:pt idx="22568" formatCode="General">
                  <c:v>15.1884</c:v>
                </c:pt>
                <c:pt idx="22569" formatCode="General">
                  <c:v>15.1891</c:v>
                </c:pt>
                <c:pt idx="22570" formatCode="General">
                  <c:v>15.1897</c:v>
                </c:pt>
                <c:pt idx="22571" formatCode="General">
                  <c:v>15.1904</c:v>
                </c:pt>
                <c:pt idx="22572" formatCode="General">
                  <c:v>15.1911</c:v>
                </c:pt>
                <c:pt idx="22573" formatCode="General">
                  <c:v>15.191700000000001</c:v>
                </c:pt>
                <c:pt idx="22574" formatCode="General">
                  <c:v>15.192399999999999</c:v>
                </c:pt>
                <c:pt idx="22575" formatCode="General">
                  <c:v>15.193099999999999</c:v>
                </c:pt>
                <c:pt idx="22576" formatCode="General">
                  <c:v>15.1938</c:v>
                </c:pt>
                <c:pt idx="22577" formatCode="General">
                  <c:v>15.1944</c:v>
                </c:pt>
                <c:pt idx="22578" formatCode="General">
                  <c:v>15.1951</c:v>
                </c:pt>
                <c:pt idx="22579" formatCode="General">
                  <c:v>15.1958</c:v>
                </c:pt>
                <c:pt idx="22580" formatCode="General">
                  <c:v>15.1965</c:v>
                </c:pt>
                <c:pt idx="22581" formatCode="General">
                  <c:v>15.197100000000001</c:v>
                </c:pt>
                <c:pt idx="22582" formatCode="General">
                  <c:v>15.197800000000001</c:v>
                </c:pt>
                <c:pt idx="22583" formatCode="General">
                  <c:v>15.198499999999999</c:v>
                </c:pt>
                <c:pt idx="22584" formatCode="General">
                  <c:v>15.1991</c:v>
                </c:pt>
                <c:pt idx="22585" formatCode="General">
                  <c:v>15.1998</c:v>
                </c:pt>
                <c:pt idx="22586" formatCode="General">
                  <c:v>15.2005</c:v>
                </c:pt>
                <c:pt idx="22587" formatCode="General">
                  <c:v>15.2012</c:v>
                </c:pt>
                <c:pt idx="22588" formatCode="General">
                  <c:v>15.2018</c:v>
                </c:pt>
                <c:pt idx="22589" formatCode="General">
                  <c:v>15.202500000000001</c:v>
                </c:pt>
                <c:pt idx="22590" formatCode="General">
                  <c:v>15.203200000000001</c:v>
                </c:pt>
                <c:pt idx="22591" formatCode="General">
                  <c:v>15.203900000000001</c:v>
                </c:pt>
                <c:pt idx="22592" formatCode="General">
                  <c:v>15.204499999999999</c:v>
                </c:pt>
                <c:pt idx="22593" formatCode="General">
                  <c:v>15.2052</c:v>
                </c:pt>
                <c:pt idx="22594" formatCode="General">
                  <c:v>15.2059</c:v>
                </c:pt>
                <c:pt idx="22595" formatCode="General">
                  <c:v>15.2066</c:v>
                </c:pt>
                <c:pt idx="22596" formatCode="General">
                  <c:v>15.2072</c:v>
                </c:pt>
                <c:pt idx="22597" formatCode="General">
                  <c:v>15.2079</c:v>
                </c:pt>
                <c:pt idx="22598" formatCode="General">
                  <c:v>15.208600000000001</c:v>
                </c:pt>
                <c:pt idx="22599" formatCode="General">
                  <c:v>15.209199999999999</c:v>
                </c:pt>
                <c:pt idx="22600" formatCode="General">
                  <c:v>15.209899999999999</c:v>
                </c:pt>
                <c:pt idx="22601" formatCode="General">
                  <c:v>15.210599999999999</c:v>
                </c:pt>
                <c:pt idx="22602" formatCode="General">
                  <c:v>15.2113</c:v>
                </c:pt>
                <c:pt idx="22603" formatCode="General">
                  <c:v>15.2119</c:v>
                </c:pt>
                <c:pt idx="22604" formatCode="General">
                  <c:v>15.2126</c:v>
                </c:pt>
                <c:pt idx="22605" formatCode="General">
                  <c:v>15.2133</c:v>
                </c:pt>
                <c:pt idx="22606" formatCode="General">
                  <c:v>15.214</c:v>
                </c:pt>
                <c:pt idx="22607" formatCode="General">
                  <c:v>15.214600000000001</c:v>
                </c:pt>
                <c:pt idx="22608" formatCode="General">
                  <c:v>15.215299999999999</c:v>
                </c:pt>
                <c:pt idx="22609" formatCode="General">
                  <c:v>15.215999999999999</c:v>
                </c:pt>
                <c:pt idx="22610" formatCode="General">
                  <c:v>15.2166</c:v>
                </c:pt>
                <c:pt idx="22611" formatCode="General">
                  <c:v>15.2173</c:v>
                </c:pt>
                <c:pt idx="22612" formatCode="General">
                  <c:v>15.218</c:v>
                </c:pt>
                <c:pt idx="22613" formatCode="General">
                  <c:v>15.2187</c:v>
                </c:pt>
                <c:pt idx="22614" formatCode="General">
                  <c:v>15.2193</c:v>
                </c:pt>
                <c:pt idx="22615" formatCode="General">
                  <c:v>15.22</c:v>
                </c:pt>
                <c:pt idx="22616" formatCode="General">
                  <c:v>15.220700000000001</c:v>
                </c:pt>
                <c:pt idx="22617" formatCode="General">
                  <c:v>15.221399999999999</c:v>
                </c:pt>
                <c:pt idx="22618" formatCode="General">
                  <c:v>15.222</c:v>
                </c:pt>
                <c:pt idx="22619" formatCode="General">
                  <c:v>15.2227</c:v>
                </c:pt>
                <c:pt idx="22620" formatCode="General">
                  <c:v>15.2234</c:v>
                </c:pt>
                <c:pt idx="22621" formatCode="General">
                  <c:v>15.224</c:v>
                </c:pt>
                <c:pt idx="22622" formatCode="General">
                  <c:v>15.2247</c:v>
                </c:pt>
                <c:pt idx="22623" formatCode="General">
                  <c:v>15.2254</c:v>
                </c:pt>
                <c:pt idx="22624" formatCode="General">
                  <c:v>15.226100000000001</c:v>
                </c:pt>
                <c:pt idx="22625" formatCode="General">
                  <c:v>15.226699999999999</c:v>
                </c:pt>
                <c:pt idx="22626" formatCode="General">
                  <c:v>15.227399999999999</c:v>
                </c:pt>
                <c:pt idx="22627" formatCode="General">
                  <c:v>15.2281</c:v>
                </c:pt>
                <c:pt idx="22628" formatCode="General">
                  <c:v>15.2288</c:v>
                </c:pt>
                <c:pt idx="22629" formatCode="General">
                  <c:v>15.2294</c:v>
                </c:pt>
                <c:pt idx="22630" formatCode="General">
                  <c:v>15.2301</c:v>
                </c:pt>
                <c:pt idx="22631" formatCode="General">
                  <c:v>15.2308</c:v>
                </c:pt>
                <c:pt idx="22632" formatCode="General">
                  <c:v>15.2315</c:v>
                </c:pt>
                <c:pt idx="22633" formatCode="General">
                  <c:v>15.232100000000001</c:v>
                </c:pt>
                <c:pt idx="22634" formatCode="General">
                  <c:v>15.232799999999999</c:v>
                </c:pt>
                <c:pt idx="22635" formatCode="General">
                  <c:v>15.233499999999999</c:v>
                </c:pt>
                <c:pt idx="22636" formatCode="General">
                  <c:v>15.2341</c:v>
                </c:pt>
                <c:pt idx="22637" formatCode="General">
                  <c:v>15.2348</c:v>
                </c:pt>
                <c:pt idx="22638" formatCode="General">
                  <c:v>15.2355</c:v>
                </c:pt>
                <c:pt idx="22639" formatCode="General">
                  <c:v>15.2362</c:v>
                </c:pt>
                <c:pt idx="22640" formatCode="General">
                  <c:v>15.236800000000001</c:v>
                </c:pt>
                <c:pt idx="22641" formatCode="General">
                  <c:v>15.237500000000001</c:v>
                </c:pt>
                <c:pt idx="22642" formatCode="General">
                  <c:v>15.238200000000001</c:v>
                </c:pt>
                <c:pt idx="22643" formatCode="General">
                  <c:v>15.238899999999999</c:v>
                </c:pt>
                <c:pt idx="22644" formatCode="General">
                  <c:v>15.2395</c:v>
                </c:pt>
                <c:pt idx="22645" formatCode="General">
                  <c:v>15.2402</c:v>
                </c:pt>
                <c:pt idx="22646" formatCode="General">
                  <c:v>15.2409</c:v>
                </c:pt>
                <c:pt idx="22647" formatCode="General">
                  <c:v>15.2415</c:v>
                </c:pt>
                <c:pt idx="22648" formatCode="General">
                  <c:v>15.2422</c:v>
                </c:pt>
                <c:pt idx="22649" formatCode="General">
                  <c:v>15.242900000000001</c:v>
                </c:pt>
                <c:pt idx="22650" formatCode="General">
                  <c:v>15.243600000000001</c:v>
                </c:pt>
                <c:pt idx="22651" formatCode="General">
                  <c:v>15.244199999999999</c:v>
                </c:pt>
                <c:pt idx="22652" formatCode="General">
                  <c:v>15.244899999999999</c:v>
                </c:pt>
                <c:pt idx="22653" formatCode="General">
                  <c:v>15.2456</c:v>
                </c:pt>
                <c:pt idx="22654" formatCode="General">
                  <c:v>15.2463</c:v>
                </c:pt>
                <c:pt idx="22655" formatCode="General">
                  <c:v>15.2469</c:v>
                </c:pt>
                <c:pt idx="22656" formatCode="General">
                  <c:v>15.2476</c:v>
                </c:pt>
                <c:pt idx="22657" formatCode="General">
                  <c:v>15.2483</c:v>
                </c:pt>
                <c:pt idx="22658" formatCode="General">
                  <c:v>15.249000000000001</c:v>
                </c:pt>
                <c:pt idx="22659" formatCode="General">
                  <c:v>15.249599999999999</c:v>
                </c:pt>
                <c:pt idx="22660" formatCode="General">
                  <c:v>15.250299999999999</c:v>
                </c:pt>
                <c:pt idx="22661" formatCode="General">
                  <c:v>15.250999999999999</c:v>
                </c:pt>
                <c:pt idx="22662" formatCode="General">
                  <c:v>15.2516</c:v>
                </c:pt>
                <c:pt idx="22663" formatCode="General">
                  <c:v>15.2523</c:v>
                </c:pt>
                <c:pt idx="22664" formatCode="General">
                  <c:v>15.253</c:v>
                </c:pt>
                <c:pt idx="22665" formatCode="General">
                  <c:v>15.2537</c:v>
                </c:pt>
                <c:pt idx="22666" formatCode="General">
                  <c:v>15.254300000000001</c:v>
                </c:pt>
                <c:pt idx="22667" formatCode="General">
                  <c:v>15.255000000000001</c:v>
                </c:pt>
                <c:pt idx="22668" formatCode="General">
                  <c:v>15.255699999999999</c:v>
                </c:pt>
                <c:pt idx="22669" formatCode="General">
                  <c:v>15.256399999999999</c:v>
                </c:pt>
                <c:pt idx="22670" formatCode="General">
                  <c:v>15.257</c:v>
                </c:pt>
                <c:pt idx="22671" formatCode="General">
                  <c:v>15.2577</c:v>
                </c:pt>
                <c:pt idx="22672" formatCode="General">
                  <c:v>15.2584</c:v>
                </c:pt>
                <c:pt idx="22673" formatCode="General">
                  <c:v>15.259</c:v>
                </c:pt>
                <c:pt idx="22674" formatCode="General">
                  <c:v>15.2597</c:v>
                </c:pt>
                <c:pt idx="22675" formatCode="General">
                  <c:v>15.260400000000001</c:v>
                </c:pt>
                <c:pt idx="22676" formatCode="General">
                  <c:v>15.261100000000001</c:v>
                </c:pt>
                <c:pt idx="22677" formatCode="General">
                  <c:v>15.261699999999999</c:v>
                </c:pt>
                <c:pt idx="22678" formatCode="General">
                  <c:v>15.2624</c:v>
                </c:pt>
                <c:pt idx="22679" formatCode="General">
                  <c:v>15.2631</c:v>
                </c:pt>
                <c:pt idx="22680" formatCode="General">
                  <c:v>15.2638</c:v>
                </c:pt>
                <c:pt idx="22681" formatCode="General">
                  <c:v>15.2644</c:v>
                </c:pt>
                <c:pt idx="22682" formatCode="General">
                  <c:v>15.2651</c:v>
                </c:pt>
                <c:pt idx="22683" formatCode="General">
                  <c:v>15.2658</c:v>
                </c:pt>
                <c:pt idx="22684" formatCode="General">
                  <c:v>15.266400000000001</c:v>
                </c:pt>
                <c:pt idx="22685" formatCode="General">
                  <c:v>15.267099999999999</c:v>
                </c:pt>
                <c:pt idx="22686" formatCode="General">
                  <c:v>15.267799999999999</c:v>
                </c:pt>
                <c:pt idx="22687" formatCode="General">
                  <c:v>15.2685</c:v>
                </c:pt>
                <c:pt idx="22688" formatCode="General">
                  <c:v>15.2691</c:v>
                </c:pt>
                <c:pt idx="22689" formatCode="General">
                  <c:v>15.2698</c:v>
                </c:pt>
                <c:pt idx="22690" formatCode="General">
                  <c:v>15.2705</c:v>
                </c:pt>
                <c:pt idx="22691" formatCode="General">
                  <c:v>15.2712</c:v>
                </c:pt>
                <c:pt idx="22692" formatCode="General">
                  <c:v>15.271800000000001</c:v>
                </c:pt>
                <c:pt idx="22693" formatCode="General">
                  <c:v>15.272500000000001</c:v>
                </c:pt>
                <c:pt idx="22694" formatCode="General">
                  <c:v>15.273199999999999</c:v>
                </c:pt>
                <c:pt idx="22695" formatCode="General">
                  <c:v>15.273899999999999</c:v>
                </c:pt>
                <c:pt idx="22696" formatCode="General">
                  <c:v>15.2745</c:v>
                </c:pt>
                <c:pt idx="22697" formatCode="General">
                  <c:v>15.2752</c:v>
                </c:pt>
                <c:pt idx="22698" formatCode="General">
                  <c:v>15.2759</c:v>
                </c:pt>
                <c:pt idx="22699" formatCode="General">
                  <c:v>15.2765</c:v>
                </c:pt>
                <c:pt idx="22700" formatCode="General">
                  <c:v>15.277200000000001</c:v>
                </c:pt>
                <c:pt idx="22701" formatCode="General">
                  <c:v>15.277900000000001</c:v>
                </c:pt>
                <c:pt idx="22702" formatCode="General">
                  <c:v>15.278600000000001</c:v>
                </c:pt>
                <c:pt idx="22703" formatCode="General">
                  <c:v>15.279199999999999</c:v>
                </c:pt>
                <c:pt idx="22704" formatCode="General">
                  <c:v>15.2799</c:v>
                </c:pt>
                <c:pt idx="22705" formatCode="General">
                  <c:v>15.2806</c:v>
                </c:pt>
                <c:pt idx="22706" formatCode="General">
                  <c:v>15.2813</c:v>
                </c:pt>
                <c:pt idx="22707" formatCode="General">
                  <c:v>15.2819</c:v>
                </c:pt>
                <c:pt idx="22708" formatCode="General">
                  <c:v>15.2826</c:v>
                </c:pt>
                <c:pt idx="22709" formatCode="General">
                  <c:v>15.283300000000001</c:v>
                </c:pt>
                <c:pt idx="22710" formatCode="General">
                  <c:v>15.283899999999999</c:v>
                </c:pt>
                <c:pt idx="22711" formatCode="General">
                  <c:v>15.284599999999999</c:v>
                </c:pt>
                <c:pt idx="22712" formatCode="General">
                  <c:v>15.285299999999999</c:v>
                </c:pt>
                <c:pt idx="22713" formatCode="General">
                  <c:v>15.286</c:v>
                </c:pt>
                <c:pt idx="22714" formatCode="General">
                  <c:v>15.2866</c:v>
                </c:pt>
                <c:pt idx="22715" formatCode="General">
                  <c:v>15.2873</c:v>
                </c:pt>
                <c:pt idx="22716" formatCode="General">
                  <c:v>15.288</c:v>
                </c:pt>
                <c:pt idx="22717" formatCode="General">
                  <c:v>15.2887</c:v>
                </c:pt>
                <c:pt idx="22718" formatCode="General">
                  <c:v>15.289300000000001</c:v>
                </c:pt>
                <c:pt idx="22719" formatCode="General">
                  <c:v>15.29</c:v>
                </c:pt>
                <c:pt idx="22720" formatCode="General">
                  <c:v>15.290699999999999</c:v>
                </c:pt>
                <c:pt idx="22721" formatCode="General">
                  <c:v>15.2913</c:v>
                </c:pt>
                <c:pt idx="22722" formatCode="General">
                  <c:v>15.292</c:v>
                </c:pt>
                <c:pt idx="22723" formatCode="General">
                  <c:v>15.2927</c:v>
                </c:pt>
                <c:pt idx="22724" formatCode="General">
                  <c:v>15.2934</c:v>
                </c:pt>
                <c:pt idx="22725" formatCode="General">
                  <c:v>15.294</c:v>
                </c:pt>
                <c:pt idx="22726" formatCode="General">
                  <c:v>15.294700000000001</c:v>
                </c:pt>
                <c:pt idx="22727" formatCode="General">
                  <c:v>15.295400000000001</c:v>
                </c:pt>
                <c:pt idx="22728" formatCode="General">
                  <c:v>15.296099999999999</c:v>
                </c:pt>
                <c:pt idx="22729" formatCode="General">
                  <c:v>15.2967</c:v>
                </c:pt>
                <c:pt idx="22730" formatCode="General">
                  <c:v>15.2974</c:v>
                </c:pt>
                <c:pt idx="22731" formatCode="General">
                  <c:v>15.2981</c:v>
                </c:pt>
                <c:pt idx="22732" formatCode="General">
                  <c:v>15.2988</c:v>
                </c:pt>
                <c:pt idx="22733" formatCode="General">
                  <c:v>15.2994</c:v>
                </c:pt>
                <c:pt idx="22734" formatCode="General">
                  <c:v>15.3001</c:v>
                </c:pt>
                <c:pt idx="22735" formatCode="General">
                  <c:v>15.300800000000001</c:v>
                </c:pt>
                <c:pt idx="22736" formatCode="General">
                  <c:v>15.301399999999999</c:v>
                </c:pt>
                <c:pt idx="22737" formatCode="General">
                  <c:v>15.302099999999999</c:v>
                </c:pt>
                <c:pt idx="22738" formatCode="General">
                  <c:v>15.3028</c:v>
                </c:pt>
                <c:pt idx="22739" formatCode="General">
                  <c:v>15.3035</c:v>
                </c:pt>
                <c:pt idx="22740" formatCode="General">
                  <c:v>15.3041</c:v>
                </c:pt>
                <c:pt idx="22741" formatCode="General">
                  <c:v>15.3048</c:v>
                </c:pt>
                <c:pt idx="22742" formatCode="General">
                  <c:v>15.3055</c:v>
                </c:pt>
                <c:pt idx="22743" formatCode="General">
                  <c:v>15.3062</c:v>
                </c:pt>
                <c:pt idx="22744" formatCode="General">
                  <c:v>15.306800000000001</c:v>
                </c:pt>
                <c:pt idx="22745" formatCode="General">
                  <c:v>15.307499999999999</c:v>
                </c:pt>
                <c:pt idx="22746" formatCode="General">
                  <c:v>15.308199999999999</c:v>
                </c:pt>
                <c:pt idx="22747" formatCode="General">
                  <c:v>15.3088</c:v>
                </c:pt>
                <c:pt idx="22748" formatCode="General">
                  <c:v>15.3095</c:v>
                </c:pt>
                <c:pt idx="22749" formatCode="General">
                  <c:v>15.3102</c:v>
                </c:pt>
                <c:pt idx="22750" formatCode="General">
                  <c:v>15.3109</c:v>
                </c:pt>
                <c:pt idx="22751" formatCode="General">
                  <c:v>15.311500000000001</c:v>
                </c:pt>
                <c:pt idx="22752" formatCode="General">
                  <c:v>15.312200000000001</c:v>
                </c:pt>
                <c:pt idx="22753" formatCode="General">
                  <c:v>15.312900000000001</c:v>
                </c:pt>
                <c:pt idx="22754" formatCode="General">
                  <c:v>15.313599999999999</c:v>
                </c:pt>
                <c:pt idx="22755" formatCode="General">
                  <c:v>15.3142</c:v>
                </c:pt>
                <c:pt idx="22756" formatCode="General">
                  <c:v>15.3149</c:v>
                </c:pt>
                <c:pt idx="22757" formatCode="General">
                  <c:v>15.3156</c:v>
                </c:pt>
                <c:pt idx="22758" formatCode="General">
                  <c:v>15.3163</c:v>
                </c:pt>
                <c:pt idx="22759" formatCode="General">
                  <c:v>15.3169</c:v>
                </c:pt>
                <c:pt idx="22760" formatCode="General">
                  <c:v>15.317600000000001</c:v>
                </c:pt>
                <c:pt idx="22761" formatCode="General">
                  <c:v>15.318300000000001</c:v>
                </c:pt>
                <c:pt idx="22762" formatCode="General">
                  <c:v>15.318899999999999</c:v>
                </c:pt>
                <c:pt idx="22763" formatCode="General">
                  <c:v>15.319599999999999</c:v>
                </c:pt>
                <c:pt idx="22764" formatCode="General">
                  <c:v>15.3203</c:v>
                </c:pt>
                <c:pt idx="22765" formatCode="General">
                  <c:v>15.321</c:v>
                </c:pt>
                <c:pt idx="22766" formatCode="General">
                  <c:v>15.3216</c:v>
                </c:pt>
                <c:pt idx="22767" formatCode="General">
                  <c:v>15.3223</c:v>
                </c:pt>
                <c:pt idx="22768" formatCode="General">
                  <c:v>15.323</c:v>
                </c:pt>
                <c:pt idx="22769" formatCode="General">
                  <c:v>15.323700000000001</c:v>
                </c:pt>
                <c:pt idx="22770" formatCode="General">
                  <c:v>15.324299999999999</c:v>
                </c:pt>
                <c:pt idx="22771" formatCode="General">
                  <c:v>15.324999999999999</c:v>
                </c:pt>
                <c:pt idx="22772" formatCode="General">
                  <c:v>15.325699999999999</c:v>
                </c:pt>
                <c:pt idx="22773" formatCode="General">
                  <c:v>15.3263</c:v>
                </c:pt>
                <c:pt idx="22774" formatCode="General">
                  <c:v>15.327</c:v>
                </c:pt>
                <c:pt idx="22775" formatCode="General">
                  <c:v>15.3277</c:v>
                </c:pt>
                <c:pt idx="22776" formatCode="General">
                  <c:v>15.3284</c:v>
                </c:pt>
                <c:pt idx="22777" formatCode="General">
                  <c:v>15.329000000000001</c:v>
                </c:pt>
                <c:pt idx="22778" formatCode="General">
                  <c:v>15.329700000000001</c:v>
                </c:pt>
                <c:pt idx="22779" formatCode="General">
                  <c:v>15.330399999999999</c:v>
                </c:pt>
                <c:pt idx="22780" formatCode="General">
                  <c:v>15.331099999999999</c:v>
                </c:pt>
                <c:pt idx="22781" formatCode="General">
                  <c:v>15.3317</c:v>
                </c:pt>
                <c:pt idx="22782" formatCode="General">
                  <c:v>15.3324</c:v>
                </c:pt>
                <c:pt idx="22783" formatCode="General">
                  <c:v>15.3331</c:v>
                </c:pt>
                <c:pt idx="22784" formatCode="General">
                  <c:v>15.3337</c:v>
                </c:pt>
                <c:pt idx="22785" formatCode="General">
                  <c:v>15.3344</c:v>
                </c:pt>
                <c:pt idx="22786" formatCode="General">
                  <c:v>15.335100000000001</c:v>
                </c:pt>
                <c:pt idx="22787" formatCode="General">
                  <c:v>15.335800000000001</c:v>
                </c:pt>
                <c:pt idx="22788" formatCode="General">
                  <c:v>15.336399999999999</c:v>
                </c:pt>
                <c:pt idx="22789" formatCode="General">
                  <c:v>15.3371</c:v>
                </c:pt>
                <c:pt idx="22790" formatCode="General">
                  <c:v>15.3378</c:v>
                </c:pt>
                <c:pt idx="22791" formatCode="General">
                  <c:v>15.3385</c:v>
                </c:pt>
                <c:pt idx="22792" formatCode="General">
                  <c:v>15.3391</c:v>
                </c:pt>
                <c:pt idx="22793" formatCode="General">
                  <c:v>15.3398</c:v>
                </c:pt>
                <c:pt idx="22794" formatCode="General">
                  <c:v>15.3405</c:v>
                </c:pt>
                <c:pt idx="22795" formatCode="General">
                  <c:v>15.341200000000001</c:v>
                </c:pt>
                <c:pt idx="22796" formatCode="General">
                  <c:v>15.341799999999999</c:v>
                </c:pt>
                <c:pt idx="22797" formatCode="General">
                  <c:v>15.342499999999999</c:v>
                </c:pt>
                <c:pt idx="22798" formatCode="General">
                  <c:v>15.3432</c:v>
                </c:pt>
                <c:pt idx="22799" formatCode="General">
                  <c:v>15.3438</c:v>
                </c:pt>
                <c:pt idx="22800" formatCode="General">
                  <c:v>15.3445</c:v>
                </c:pt>
                <c:pt idx="22801" formatCode="General">
                  <c:v>15.3452</c:v>
                </c:pt>
                <c:pt idx="22802" formatCode="General">
                  <c:v>15.3459</c:v>
                </c:pt>
                <c:pt idx="22803" formatCode="General">
                  <c:v>15.346500000000001</c:v>
                </c:pt>
                <c:pt idx="22804" formatCode="General">
                  <c:v>15.347200000000001</c:v>
                </c:pt>
                <c:pt idx="22805" formatCode="General">
                  <c:v>15.347899999999999</c:v>
                </c:pt>
                <c:pt idx="22806" formatCode="General">
                  <c:v>15.348599999999999</c:v>
                </c:pt>
                <c:pt idx="22807" formatCode="General">
                  <c:v>15.3492</c:v>
                </c:pt>
                <c:pt idx="22808" formatCode="General">
                  <c:v>15.3499</c:v>
                </c:pt>
                <c:pt idx="22809" formatCode="General">
                  <c:v>15.3506</c:v>
                </c:pt>
                <c:pt idx="22810" formatCode="General">
                  <c:v>15.3512</c:v>
                </c:pt>
                <c:pt idx="22811" formatCode="General">
                  <c:v>15.351900000000001</c:v>
                </c:pt>
                <c:pt idx="22812" formatCode="General">
                  <c:v>15.352600000000001</c:v>
                </c:pt>
                <c:pt idx="22813" formatCode="General">
                  <c:v>15.353300000000001</c:v>
                </c:pt>
                <c:pt idx="22814" formatCode="General">
                  <c:v>15.353899999999999</c:v>
                </c:pt>
                <c:pt idx="22815" formatCode="General">
                  <c:v>15.3546</c:v>
                </c:pt>
                <c:pt idx="22816" formatCode="General">
                  <c:v>15.3553</c:v>
                </c:pt>
                <c:pt idx="22817" formatCode="General">
                  <c:v>15.356</c:v>
                </c:pt>
                <c:pt idx="22818" formatCode="General">
                  <c:v>15.3566</c:v>
                </c:pt>
                <c:pt idx="22819" formatCode="General">
                  <c:v>15.3573</c:v>
                </c:pt>
                <c:pt idx="22820" formatCode="General">
                  <c:v>15.358000000000001</c:v>
                </c:pt>
                <c:pt idx="22821" formatCode="General">
                  <c:v>15.358700000000001</c:v>
                </c:pt>
                <c:pt idx="22822" formatCode="General">
                  <c:v>15.359299999999999</c:v>
                </c:pt>
                <c:pt idx="22823" formatCode="General">
                  <c:v>15.36</c:v>
                </c:pt>
                <c:pt idx="22824" formatCode="General">
                  <c:v>15.3607</c:v>
                </c:pt>
                <c:pt idx="22825" formatCode="General">
                  <c:v>15.3613</c:v>
                </c:pt>
                <c:pt idx="22826" formatCode="General">
                  <c:v>15.362</c:v>
                </c:pt>
                <c:pt idx="22827" formatCode="General">
                  <c:v>15.3627</c:v>
                </c:pt>
                <c:pt idx="22828" formatCode="General">
                  <c:v>15.3634</c:v>
                </c:pt>
                <c:pt idx="22829" formatCode="General">
                  <c:v>15.364000000000001</c:v>
                </c:pt>
                <c:pt idx="22830" formatCode="General">
                  <c:v>15.364699999999999</c:v>
                </c:pt>
                <c:pt idx="22831" formatCode="General">
                  <c:v>15.365399999999999</c:v>
                </c:pt>
                <c:pt idx="22832" formatCode="General">
                  <c:v>15.366099999999999</c:v>
                </c:pt>
                <c:pt idx="22833" formatCode="General">
                  <c:v>15.3667</c:v>
                </c:pt>
                <c:pt idx="22834" formatCode="General">
                  <c:v>15.3674</c:v>
                </c:pt>
                <c:pt idx="22835" formatCode="General">
                  <c:v>15.3681</c:v>
                </c:pt>
                <c:pt idx="22836" formatCode="General">
                  <c:v>15.3687</c:v>
                </c:pt>
                <c:pt idx="22837" formatCode="General">
                  <c:v>15.369400000000001</c:v>
                </c:pt>
                <c:pt idx="22838" formatCode="General">
                  <c:v>15.370100000000001</c:v>
                </c:pt>
                <c:pt idx="22839" formatCode="General">
                  <c:v>15.370799999999999</c:v>
                </c:pt>
                <c:pt idx="22840" formatCode="General">
                  <c:v>15.3714</c:v>
                </c:pt>
                <c:pt idx="22841" formatCode="General">
                  <c:v>15.3721</c:v>
                </c:pt>
                <c:pt idx="22842" formatCode="General">
                  <c:v>15.3728</c:v>
                </c:pt>
                <c:pt idx="22843" formatCode="General">
                  <c:v>15.3735</c:v>
                </c:pt>
                <c:pt idx="22844" formatCode="General">
                  <c:v>15.3741</c:v>
                </c:pt>
                <c:pt idx="22845" formatCode="General">
                  <c:v>15.3748</c:v>
                </c:pt>
                <c:pt idx="22846" formatCode="General">
                  <c:v>15.375500000000001</c:v>
                </c:pt>
                <c:pt idx="22847" formatCode="General">
                  <c:v>15.376099999999999</c:v>
                </c:pt>
                <c:pt idx="22848" formatCode="General">
                  <c:v>15.376799999999999</c:v>
                </c:pt>
                <c:pt idx="22849" formatCode="General">
                  <c:v>15.3775</c:v>
                </c:pt>
                <c:pt idx="22850" formatCode="General">
                  <c:v>15.3782</c:v>
                </c:pt>
                <c:pt idx="22851" formatCode="General">
                  <c:v>15.3788</c:v>
                </c:pt>
                <c:pt idx="22852" formatCode="General">
                  <c:v>15.3795</c:v>
                </c:pt>
                <c:pt idx="22853" formatCode="General">
                  <c:v>15.3802</c:v>
                </c:pt>
                <c:pt idx="22854" formatCode="General">
                  <c:v>15.3809</c:v>
                </c:pt>
                <c:pt idx="22855" formatCode="General">
                  <c:v>15.381500000000001</c:v>
                </c:pt>
                <c:pt idx="22856" formatCode="General">
                  <c:v>15.382199999999999</c:v>
                </c:pt>
                <c:pt idx="22857" formatCode="General">
                  <c:v>15.382899999999999</c:v>
                </c:pt>
                <c:pt idx="22858" formatCode="General">
                  <c:v>15.383599999999999</c:v>
                </c:pt>
                <c:pt idx="22859" formatCode="General">
                  <c:v>15.3842</c:v>
                </c:pt>
                <c:pt idx="22860" formatCode="General">
                  <c:v>15.3849</c:v>
                </c:pt>
                <c:pt idx="22861" formatCode="General">
                  <c:v>15.3856</c:v>
                </c:pt>
                <c:pt idx="22862" formatCode="General">
                  <c:v>15.386200000000001</c:v>
                </c:pt>
                <c:pt idx="22863" formatCode="General">
                  <c:v>15.386900000000001</c:v>
                </c:pt>
                <c:pt idx="22864" formatCode="General">
                  <c:v>15.387600000000001</c:v>
                </c:pt>
                <c:pt idx="22865" formatCode="General">
                  <c:v>15.388299999999999</c:v>
                </c:pt>
                <c:pt idx="22866" formatCode="General">
                  <c:v>15.3889</c:v>
                </c:pt>
                <c:pt idx="22867" formatCode="General">
                  <c:v>15.3896</c:v>
                </c:pt>
                <c:pt idx="22868" formatCode="General">
                  <c:v>15.3903</c:v>
                </c:pt>
                <c:pt idx="22869" formatCode="General">
                  <c:v>15.391</c:v>
                </c:pt>
                <c:pt idx="22870" formatCode="General">
                  <c:v>15.3916</c:v>
                </c:pt>
                <c:pt idx="22871" formatCode="General">
                  <c:v>15.392300000000001</c:v>
                </c:pt>
                <c:pt idx="22872" formatCode="General">
                  <c:v>15.393000000000001</c:v>
                </c:pt>
                <c:pt idx="22873" formatCode="General">
                  <c:v>15.393599999999999</c:v>
                </c:pt>
                <c:pt idx="22874" formatCode="General">
                  <c:v>15.394299999999999</c:v>
                </c:pt>
                <c:pt idx="22875" formatCode="General">
                  <c:v>15.395</c:v>
                </c:pt>
                <c:pt idx="22876" formatCode="General">
                  <c:v>15.3957</c:v>
                </c:pt>
                <c:pt idx="22877" formatCode="General">
                  <c:v>15.3963</c:v>
                </c:pt>
                <c:pt idx="22878" formatCode="General">
                  <c:v>15.397</c:v>
                </c:pt>
                <c:pt idx="22879" formatCode="General">
                  <c:v>15.3977</c:v>
                </c:pt>
                <c:pt idx="22880" formatCode="General">
                  <c:v>15.398400000000001</c:v>
                </c:pt>
                <c:pt idx="22881" formatCode="General">
                  <c:v>15.398999999999999</c:v>
                </c:pt>
                <c:pt idx="22882" formatCode="General">
                  <c:v>15.399699999999999</c:v>
                </c:pt>
                <c:pt idx="22883" formatCode="General">
                  <c:v>15.400399999999999</c:v>
                </c:pt>
                <c:pt idx="22884" formatCode="General">
                  <c:v>15.401</c:v>
                </c:pt>
                <c:pt idx="22885" formatCode="General">
                  <c:v>15.4017</c:v>
                </c:pt>
                <c:pt idx="22886" formatCode="General">
                  <c:v>15.4024</c:v>
                </c:pt>
                <c:pt idx="22887" formatCode="General">
                  <c:v>15.4031</c:v>
                </c:pt>
                <c:pt idx="22888" formatCode="General">
                  <c:v>15.403700000000001</c:v>
                </c:pt>
                <c:pt idx="22889" formatCode="General">
                  <c:v>15.404400000000001</c:v>
                </c:pt>
                <c:pt idx="22890" formatCode="General">
                  <c:v>15.405099999999999</c:v>
                </c:pt>
                <c:pt idx="22891" formatCode="General">
                  <c:v>15.405799999999999</c:v>
                </c:pt>
                <c:pt idx="22892" formatCode="General">
                  <c:v>15.4064</c:v>
                </c:pt>
                <c:pt idx="22893" formatCode="General">
                  <c:v>15.4071</c:v>
                </c:pt>
                <c:pt idx="22894" formatCode="General">
                  <c:v>15.4078</c:v>
                </c:pt>
                <c:pt idx="22895" formatCode="General">
                  <c:v>15.4085</c:v>
                </c:pt>
                <c:pt idx="22896" formatCode="General">
                  <c:v>15.4091</c:v>
                </c:pt>
                <c:pt idx="22897" formatCode="General">
                  <c:v>15.409800000000001</c:v>
                </c:pt>
                <c:pt idx="22898" formatCode="General">
                  <c:v>15.410500000000001</c:v>
                </c:pt>
                <c:pt idx="22899" formatCode="General">
                  <c:v>15.411099999999999</c:v>
                </c:pt>
                <c:pt idx="22900" formatCode="General">
                  <c:v>15.411799999999999</c:v>
                </c:pt>
                <c:pt idx="22901" formatCode="General">
                  <c:v>15.4125</c:v>
                </c:pt>
                <c:pt idx="22902" formatCode="General">
                  <c:v>15.4132</c:v>
                </c:pt>
                <c:pt idx="22903" formatCode="General">
                  <c:v>15.4138</c:v>
                </c:pt>
                <c:pt idx="22904" formatCode="General">
                  <c:v>15.4145</c:v>
                </c:pt>
                <c:pt idx="22905" formatCode="General">
                  <c:v>15.4152</c:v>
                </c:pt>
                <c:pt idx="22906" formatCode="General">
                  <c:v>15.415900000000001</c:v>
                </c:pt>
                <c:pt idx="22907" formatCode="General">
                  <c:v>15.416499999999999</c:v>
                </c:pt>
                <c:pt idx="22908" formatCode="General">
                  <c:v>15.417199999999999</c:v>
                </c:pt>
                <c:pt idx="22909" formatCode="General">
                  <c:v>15.417899999999999</c:v>
                </c:pt>
                <c:pt idx="22910" formatCode="General">
                  <c:v>15.4185</c:v>
                </c:pt>
                <c:pt idx="22911" formatCode="General">
                  <c:v>15.4192</c:v>
                </c:pt>
                <c:pt idx="22912" formatCode="General">
                  <c:v>15.4199</c:v>
                </c:pt>
                <c:pt idx="22913" formatCode="General">
                  <c:v>15.4206</c:v>
                </c:pt>
                <c:pt idx="22914" formatCode="General">
                  <c:v>15.421200000000001</c:v>
                </c:pt>
                <c:pt idx="22915" formatCode="General">
                  <c:v>15.421900000000001</c:v>
                </c:pt>
                <c:pt idx="22916" formatCode="General">
                  <c:v>15.422599999999999</c:v>
                </c:pt>
                <c:pt idx="22917" formatCode="General">
                  <c:v>15.423299999999999</c:v>
                </c:pt>
                <c:pt idx="22918" formatCode="General">
                  <c:v>15.4239</c:v>
                </c:pt>
                <c:pt idx="22919" formatCode="General">
                  <c:v>15.4246</c:v>
                </c:pt>
                <c:pt idx="22920" formatCode="General">
                  <c:v>15.4253</c:v>
                </c:pt>
                <c:pt idx="22921" formatCode="General">
                  <c:v>15.426</c:v>
                </c:pt>
                <c:pt idx="22922" formatCode="General">
                  <c:v>15.426600000000001</c:v>
                </c:pt>
                <c:pt idx="22923" formatCode="General">
                  <c:v>15.427300000000001</c:v>
                </c:pt>
                <c:pt idx="22924" formatCode="General">
                  <c:v>15.428000000000001</c:v>
                </c:pt>
                <c:pt idx="22925" formatCode="General">
                  <c:v>15.428599999999999</c:v>
                </c:pt>
                <c:pt idx="22926" formatCode="General">
                  <c:v>15.4293</c:v>
                </c:pt>
                <c:pt idx="22927" formatCode="General">
                  <c:v>15.43</c:v>
                </c:pt>
                <c:pt idx="22928" formatCode="General">
                  <c:v>15.4307</c:v>
                </c:pt>
                <c:pt idx="22929" formatCode="General">
                  <c:v>15.4313</c:v>
                </c:pt>
                <c:pt idx="22930" formatCode="General">
                  <c:v>15.432</c:v>
                </c:pt>
                <c:pt idx="22931" formatCode="General">
                  <c:v>15.432700000000001</c:v>
                </c:pt>
                <c:pt idx="22932" formatCode="General">
                  <c:v>15.433400000000001</c:v>
                </c:pt>
                <c:pt idx="22933" formatCode="General">
                  <c:v>15.433999999999999</c:v>
                </c:pt>
                <c:pt idx="22934" formatCode="General">
                  <c:v>15.434699999999999</c:v>
                </c:pt>
                <c:pt idx="22935" formatCode="General">
                  <c:v>15.4354</c:v>
                </c:pt>
                <c:pt idx="22936" formatCode="General">
                  <c:v>15.436</c:v>
                </c:pt>
                <c:pt idx="22937" formatCode="General">
                  <c:v>15.4367</c:v>
                </c:pt>
                <c:pt idx="22938" formatCode="General">
                  <c:v>15.4374</c:v>
                </c:pt>
                <c:pt idx="22939" formatCode="General">
                  <c:v>15.4381</c:v>
                </c:pt>
                <c:pt idx="22940" formatCode="General">
                  <c:v>15.438700000000001</c:v>
                </c:pt>
                <c:pt idx="22941" formatCode="General">
                  <c:v>15.439399999999999</c:v>
                </c:pt>
                <c:pt idx="22942" formatCode="General">
                  <c:v>15.440099999999999</c:v>
                </c:pt>
                <c:pt idx="22943" formatCode="General">
                  <c:v>15.440799999999999</c:v>
                </c:pt>
                <c:pt idx="22944" formatCode="General">
                  <c:v>15.4414</c:v>
                </c:pt>
                <c:pt idx="22945" formatCode="General">
                  <c:v>15.4421</c:v>
                </c:pt>
                <c:pt idx="22946" formatCode="General">
                  <c:v>15.4428</c:v>
                </c:pt>
                <c:pt idx="22947" formatCode="General">
                  <c:v>15.4434</c:v>
                </c:pt>
                <c:pt idx="22948" formatCode="General">
                  <c:v>15.444100000000001</c:v>
                </c:pt>
                <c:pt idx="22949" formatCode="General">
                  <c:v>15.444800000000001</c:v>
                </c:pt>
                <c:pt idx="22950" formatCode="General">
                  <c:v>15.445499999999999</c:v>
                </c:pt>
                <c:pt idx="22951" formatCode="General">
                  <c:v>15.446099999999999</c:v>
                </c:pt>
                <c:pt idx="22952" formatCode="General">
                  <c:v>15.4468</c:v>
                </c:pt>
                <c:pt idx="22953" formatCode="General">
                  <c:v>15.4475</c:v>
                </c:pt>
                <c:pt idx="22954" formatCode="General">
                  <c:v>15.4482</c:v>
                </c:pt>
                <c:pt idx="22955" formatCode="General">
                  <c:v>15.4488</c:v>
                </c:pt>
                <c:pt idx="22956" formatCode="General">
                  <c:v>15.4495</c:v>
                </c:pt>
                <c:pt idx="22957" formatCode="General">
                  <c:v>15.450200000000001</c:v>
                </c:pt>
                <c:pt idx="22958" formatCode="General">
                  <c:v>15.450900000000001</c:v>
                </c:pt>
                <c:pt idx="22959" formatCode="General">
                  <c:v>15.451499999999999</c:v>
                </c:pt>
                <c:pt idx="22960" formatCode="General">
                  <c:v>15.452199999999999</c:v>
                </c:pt>
                <c:pt idx="22961" formatCode="General">
                  <c:v>15.4529</c:v>
                </c:pt>
                <c:pt idx="22962" formatCode="General">
                  <c:v>15.4535</c:v>
                </c:pt>
                <c:pt idx="22963" formatCode="General">
                  <c:v>15.4542</c:v>
                </c:pt>
                <c:pt idx="22964" formatCode="General">
                  <c:v>15.4549</c:v>
                </c:pt>
                <c:pt idx="22965" formatCode="General">
                  <c:v>15.4556</c:v>
                </c:pt>
                <c:pt idx="22966" formatCode="General">
                  <c:v>15.456200000000001</c:v>
                </c:pt>
                <c:pt idx="22967" formatCode="General">
                  <c:v>15.456899999999999</c:v>
                </c:pt>
                <c:pt idx="22968" formatCode="General">
                  <c:v>15.457599999999999</c:v>
                </c:pt>
                <c:pt idx="22969" formatCode="General">
                  <c:v>15.458299999999999</c:v>
                </c:pt>
                <c:pt idx="22970" formatCode="General">
                  <c:v>15.4589</c:v>
                </c:pt>
                <c:pt idx="22971" formatCode="General">
                  <c:v>15.4596</c:v>
                </c:pt>
                <c:pt idx="22972" formatCode="General">
                  <c:v>15.4603</c:v>
                </c:pt>
                <c:pt idx="22973" formatCode="General">
                  <c:v>15.460900000000001</c:v>
                </c:pt>
                <c:pt idx="22974" formatCode="General">
                  <c:v>15.461600000000001</c:v>
                </c:pt>
                <c:pt idx="22975" formatCode="General">
                  <c:v>15.462300000000001</c:v>
                </c:pt>
                <c:pt idx="22976" formatCode="General">
                  <c:v>15.462999999999999</c:v>
                </c:pt>
                <c:pt idx="22977" formatCode="General">
                  <c:v>15.4636</c:v>
                </c:pt>
                <c:pt idx="22978" formatCode="General">
                  <c:v>15.4643</c:v>
                </c:pt>
                <c:pt idx="22979" formatCode="General">
                  <c:v>15.465</c:v>
                </c:pt>
                <c:pt idx="22980" formatCode="General">
                  <c:v>15.4657</c:v>
                </c:pt>
                <c:pt idx="22981" formatCode="General">
                  <c:v>15.4663</c:v>
                </c:pt>
                <c:pt idx="22982" formatCode="General">
                  <c:v>15.467000000000001</c:v>
                </c:pt>
                <c:pt idx="22983" formatCode="General">
                  <c:v>15.467700000000001</c:v>
                </c:pt>
                <c:pt idx="22984" formatCode="General">
                  <c:v>15.468400000000001</c:v>
                </c:pt>
                <c:pt idx="22985" formatCode="General">
                  <c:v>15.468999999999999</c:v>
                </c:pt>
                <c:pt idx="22986" formatCode="General">
                  <c:v>15.4697</c:v>
                </c:pt>
                <c:pt idx="22987" formatCode="General">
                  <c:v>15.4704</c:v>
                </c:pt>
                <c:pt idx="22988" formatCode="General">
                  <c:v>15.471</c:v>
                </c:pt>
                <c:pt idx="22989" formatCode="General">
                  <c:v>15.4717</c:v>
                </c:pt>
                <c:pt idx="22990" formatCode="General">
                  <c:v>15.4724</c:v>
                </c:pt>
                <c:pt idx="22991" formatCode="General">
                  <c:v>15.473100000000001</c:v>
                </c:pt>
                <c:pt idx="22992" formatCode="General">
                  <c:v>15.473699999999999</c:v>
                </c:pt>
                <c:pt idx="22993" formatCode="General">
                  <c:v>15.474399999999999</c:v>
                </c:pt>
                <c:pt idx="22994" formatCode="General">
                  <c:v>15.475099999999999</c:v>
                </c:pt>
                <c:pt idx="22995" formatCode="General">
                  <c:v>15.4758</c:v>
                </c:pt>
                <c:pt idx="22996" formatCode="General">
                  <c:v>15.4764</c:v>
                </c:pt>
                <c:pt idx="22997" formatCode="General">
                  <c:v>15.4771</c:v>
                </c:pt>
                <c:pt idx="22998" formatCode="General">
                  <c:v>15.4778</c:v>
                </c:pt>
                <c:pt idx="22999" formatCode="General">
                  <c:v>15.478400000000001</c:v>
                </c:pt>
                <c:pt idx="23000" formatCode="General">
                  <c:v>15.479100000000001</c:v>
                </c:pt>
                <c:pt idx="23001" formatCode="General">
                  <c:v>15.479799999999999</c:v>
                </c:pt>
                <c:pt idx="23002" formatCode="General">
                  <c:v>15.480499999999999</c:v>
                </c:pt>
                <c:pt idx="23003" formatCode="General">
                  <c:v>15.4811</c:v>
                </c:pt>
                <c:pt idx="23004" formatCode="General">
                  <c:v>15.4818</c:v>
                </c:pt>
                <c:pt idx="23005" formatCode="General">
                  <c:v>15.4825</c:v>
                </c:pt>
                <c:pt idx="23006" formatCode="General">
                  <c:v>15.4832</c:v>
                </c:pt>
                <c:pt idx="23007" formatCode="General">
                  <c:v>15.4838</c:v>
                </c:pt>
                <c:pt idx="23008" formatCode="General">
                  <c:v>15.484500000000001</c:v>
                </c:pt>
                <c:pt idx="23009" formatCode="General">
                  <c:v>15.485200000000001</c:v>
                </c:pt>
                <c:pt idx="23010" formatCode="General">
                  <c:v>15.485799999999999</c:v>
                </c:pt>
                <c:pt idx="23011" formatCode="General">
                  <c:v>15.486499999999999</c:v>
                </c:pt>
                <c:pt idx="23012" formatCode="General">
                  <c:v>15.4872</c:v>
                </c:pt>
                <c:pt idx="23013" formatCode="General">
                  <c:v>15.4879</c:v>
                </c:pt>
                <c:pt idx="23014" formatCode="General">
                  <c:v>15.4885</c:v>
                </c:pt>
                <c:pt idx="23015" formatCode="General">
                  <c:v>15.4892</c:v>
                </c:pt>
                <c:pt idx="23016" formatCode="General">
                  <c:v>15.4899</c:v>
                </c:pt>
                <c:pt idx="23017" formatCode="General">
                  <c:v>15.490600000000001</c:v>
                </c:pt>
                <c:pt idx="23018" formatCode="General">
                  <c:v>15.491199999999999</c:v>
                </c:pt>
                <c:pt idx="23019" formatCode="General">
                  <c:v>15.491899999999999</c:v>
                </c:pt>
                <c:pt idx="23020" formatCode="General">
                  <c:v>15.492599999999999</c:v>
                </c:pt>
                <c:pt idx="23021" formatCode="General">
                  <c:v>15.4933</c:v>
                </c:pt>
                <c:pt idx="23022" formatCode="General">
                  <c:v>15.4939</c:v>
                </c:pt>
                <c:pt idx="23023" formatCode="General">
                  <c:v>15.4946</c:v>
                </c:pt>
                <c:pt idx="23024" formatCode="General">
                  <c:v>15.4953</c:v>
                </c:pt>
                <c:pt idx="23025" formatCode="General">
                  <c:v>15.495900000000001</c:v>
                </c:pt>
                <c:pt idx="23026" formatCode="General">
                  <c:v>15.496600000000001</c:v>
                </c:pt>
                <c:pt idx="23027" formatCode="General">
                  <c:v>15.497299999999999</c:v>
                </c:pt>
                <c:pt idx="23028" formatCode="General">
                  <c:v>15.497999999999999</c:v>
                </c:pt>
                <c:pt idx="23029" formatCode="General">
                  <c:v>15.4986</c:v>
                </c:pt>
                <c:pt idx="23030" formatCode="General">
                  <c:v>15.4993</c:v>
                </c:pt>
                <c:pt idx="23031" formatCode="General">
                  <c:v>15.5</c:v>
                </c:pt>
                <c:pt idx="23032" formatCode="General">
                  <c:v>15.5007</c:v>
                </c:pt>
                <c:pt idx="23033" formatCode="General">
                  <c:v>15.501300000000001</c:v>
                </c:pt>
                <c:pt idx="23034" formatCode="General">
                  <c:v>15.502000000000001</c:v>
                </c:pt>
                <c:pt idx="23035" formatCode="General">
                  <c:v>15.502700000000001</c:v>
                </c:pt>
                <c:pt idx="23036" formatCode="General">
                  <c:v>15.503299999999999</c:v>
                </c:pt>
                <c:pt idx="23037" formatCode="General">
                  <c:v>15.504</c:v>
                </c:pt>
                <c:pt idx="23038" formatCode="General">
                  <c:v>15.5047</c:v>
                </c:pt>
                <c:pt idx="23039" formatCode="General">
                  <c:v>15.5054</c:v>
                </c:pt>
                <c:pt idx="23040" formatCode="General">
                  <c:v>15.506</c:v>
                </c:pt>
                <c:pt idx="23041" formatCode="General">
                  <c:v>15.5067</c:v>
                </c:pt>
                <c:pt idx="23042" formatCode="General">
                  <c:v>15.507400000000001</c:v>
                </c:pt>
                <c:pt idx="23043" formatCode="General">
                  <c:v>15.508100000000001</c:v>
                </c:pt>
                <c:pt idx="23044" formatCode="General">
                  <c:v>15.508699999999999</c:v>
                </c:pt>
                <c:pt idx="23045" formatCode="General">
                  <c:v>15.509399999999999</c:v>
                </c:pt>
                <c:pt idx="23046" formatCode="General">
                  <c:v>15.5101</c:v>
                </c:pt>
                <c:pt idx="23047" formatCode="General">
                  <c:v>15.5107</c:v>
                </c:pt>
                <c:pt idx="23048" formatCode="General">
                  <c:v>15.5114</c:v>
                </c:pt>
                <c:pt idx="23049" formatCode="General">
                  <c:v>15.5121</c:v>
                </c:pt>
                <c:pt idx="23050" formatCode="General">
                  <c:v>15.5128</c:v>
                </c:pt>
                <c:pt idx="23051" formatCode="General">
                  <c:v>15.513400000000001</c:v>
                </c:pt>
                <c:pt idx="23052" formatCode="General">
                  <c:v>15.514099999999999</c:v>
                </c:pt>
                <c:pt idx="23053" formatCode="General">
                  <c:v>15.514799999999999</c:v>
                </c:pt>
                <c:pt idx="23054" formatCode="General">
                  <c:v>15.515499999999999</c:v>
                </c:pt>
                <c:pt idx="23055" formatCode="General">
                  <c:v>15.5161</c:v>
                </c:pt>
                <c:pt idx="23056" formatCode="General">
                  <c:v>15.5168</c:v>
                </c:pt>
                <c:pt idx="23057" formatCode="General">
                  <c:v>15.5175</c:v>
                </c:pt>
                <c:pt idx="23058" formatCode="General">
                  <c:v>15.5182</c:v>
                </c:pt>
                <c:pt idx="23059" formatCode="General">
                  <c:v>15.518800000000001</c:v>
                </c:pt>
                <c:pt idx="23060" formatCode="General">
                  <c:v>15.519500000000001</c:v>
                </c:pt>
                <c:pt idx="23061" formatCode="General">
                  <c:v>15.520200000000001</c:v>
                </c:pt>
                <c:pt idx="23062" formatCode="General">
                  <c:v>15.520799999999999</c:v>
                </c:pt>
                <c:pt idx="23063" formatCode="General">
                  <c:v>15.5215</c:v>
                </c:pt>
                <c:pt idx="23064" formatCode="General">
                  <c:v>15.5222</c:v>
                </c:pt>
                <c:pt idx="23065" formatCode="General">
                  <c:v>15.5229</c:v>
                </c:pt>
                <c:pt idx="23066" formatCode="General">
                  <c:v>15.5235</c:v>
                </c:pt>
                <c:pt idx="23067" formatCode="General">
                  <c:v>15.5242</c:v>
                </c:pt>
                <c:pt idx="23068" formatCode="General">
                  <c:v>15.524900000000001</c:v>
                </c:pt>
                <c:pt idx="23069" formatCode="General">
                  <c:v>15.525600000000001</c:v>
                </c:pt>
                <c:pt idx="23070" formatCode="General">
                  <c:v>15.526199999999999</c:v>
                </c:pt>
                <c:pt idx="23071" formatCode="General">
                  <c:v>15.526899999999999</c:v>
                </c:pt>
                <c:pt idx="23072" formatCode="General">
                  <c:v>15.5276</c:v>
                </c:pt>
                <c:pt idx="23073" formatCode="General">
                  <c:v>15.5282</c:v>
                </c:pt>
                <c:pt idx="23074" formatCode="General">
                  <c:v>15.5289</c:v>
                </c:pt>
                <c:pt idx="23075" formatCode="General">
                  <c:v>15.5296</c:v>
                </c:pt>
                <c:pt idx="23076" formatCode="General">
                  <c:v>15.5303</c:v>
                </c:pt>
                <c:pt idx="23077" formatCode="General">
                  <c:v>15.530900000000001</c:v>
                </c:pt>
                <c:pt idx="23078" formatCode="General">
                  <c:v>15.531599999999999</c:v>
                </c:pt>
                <c:pt idx="23079" formatCode="General">
                  <c:v>15.532299999999999</c:v>
                </c:pt>
                <c:pt idx="23080" formatCode="General">
                  <c:v>15.532999999999999</c:v>
                </c:pt>
                <c:pt idx="23081" formatCode="General">
                  <c:v>15.5336</c:v>
                </c:pt>
                <c:pt idx="23082" formatCode="General">
                  <c:v>15.5343</c:v>
                </c:pt>
                <c:pt idx="23083" formatCode="General">
                  <c:v>15.535</c:v>
                </c:pt>
                <c:pt idx="23084" formatCode="General">
                  <c:v>15.5357</c:v>
                </c:pt>
                <c:pt idx="23085" formatCode="General">
                  <c:v>15.536300000000001</c:v>
                </c:pt>
                <c:pt idx="23086" formatCode="General">
                  <c:v>15.537000000000001</c:v>
                </c:pt>
                <c:pt idx="23087" formatCode="General">
                  <c:v>15.537699999999999</c:v>
                </c:pt>
                <c:pt idx="23088" formatCode="General">
                  <c:v>15.5383</c:v>
                </c:pt>
                <c:pt idx="23089" formatCode="General">
                  <c:v>15.539</c:v>
                </c:pt>
                <c:pt idx="23090" formatCode="General">
                  <c:v>15.5397</c:v>
                </c:pt>
                <c:pt idx="23091" formatCode="General">
                  <c:v>15.5404</c:v>
                </c:pt>
                <c:pt idx="23092" formatCode="General">
                  <c:v>15.541</c:v>
                </c:pt>
                <c:pt idx="23093" formatCode="General">
                  <c:v>15.541700000000001</c:v>
                </c:pt>
                <c:pt idx="23094" formatCode="General">
                  <c:v>15.542400000000001</c:v>
                </c:pt>
                <c:pt idx="23095" formatCode="General">
                  <c:v>15.543100000000001</c:v>
                </c:pt>
                <c:pt idx="23096" formatCode="General">
                  <c:v>15.543699999999999</c:v>
                </c:pt>
                <c:pt idx="23097" formatCode="General">
                  <c:v>15.5444</c:v>
                </c:pt>
                <c:pt idx="23098" formatCode="General">
                  <c:v>15.5451</c:v>
                </c:pt>
                <c:pt idx="23099" formatCode="General">
                  <c:v>15.5457</c:v>
                </c:pt>
                <c:pt idx="23100" formatCode="General">
                  <c:v>15.5464</c:v>
                </c:pt>
                <c:pt idx="23101" formatCode="General">
                  <c:v>15.5471</c:v>
                </c:pt>
                <c:pt idx="23102" formatCode="General">
                  <c:v>15.547800000000001</c:v>
                </c:pt>
                <c:pt idx="23103" formatCode="General">
                  <c:v>15.548400000000001</c:v>
                </c:pt>
                <c:pt idx="23104" formatCode="General">
                  <c:v>15.549099999999999</c:v>
                </c:pt>
                <c:pt idx="23105" formatCode="General">
                  <c:v>15.549799999999999</c:v>
                </c:pt>
                <c:pt idx="23106" formatCode="General">
                  <c:v>15.5505</c:v>
                </c:pt>
                <c:pt idx="23107" formatCode="General">
                  <c:v>15.5511</c:v>
                </c:pt>
                <c:pt idx="23108" formatCode="General">
                  <c:v>15.5518</c:v>
                </c:pt>
                <c:pt idx="23109" formatCode="General">
                  <c:v>15.5525</c:v>
                </c:pt>
                <c:pt idx="23110" formatCode="General">
                  <c:v>15.553100000000001</c:v>
                </c:pt>
                <c:pt idx="23111" formatCode="General">
                  <c:v>15.553800000000001</c:v>
                </c:pt>
                <c:pt idx="23112" formatCode="General">
                  <c:v>15.554500000000001</c:v>
                </c:pt>
                <c:pt idx="23113" formatCode="General">
                  <c:v>15.555199999999999</c:v>
                </c:pt>
                <c:pt idx="23114" formatCode="General">
                  <c:v>15.5558</c:v>
                </c:pt>
                <c:pt idx="23115" formatCode="General">
                  <c:v>15.5565</c:v>
                </c:pt>
                <c:pt idx="23116" formatCode="General">
                  <c:v>15.5572</c:v>
                </c:pt>
                <c:pt idx="23117" formatCode="General">
                  <c:v>15.5579</c:v>
                </c:pt>
                <c:pt idx="23118" formatCode="General">
                  <c:v>15.5585</c:v>
                </c:pt>
                <c:pt idx="23119" formatCode="General">
                  <c:v>15.559200000000001</c:v>
                </c:pt>
                <c:pt idx="23120" formatCode="General">
                  <c:v>15.559900000000001</c:v>
                </c:pt>
                <c:pt idx="23121" formatCode="General">
                  <c:v>15.560600000000001</c:v>
                </c:pt>
                <c:pt idx="23122" formatCode="General">
                  <c:v>15.561199999999999</c:v>
                </c:pt>
                <c:pt idx="23123" formatCode="General">
                  <c:v>15.5619</c:v>
                </c:pt>
                <c:pt idx="23124" formatCode="General">
                  <c:v>15.5626</c:v>
                </c:pt>
                <c:pt idx="23125" formatCode="General">
                  <c:v>15.5632</c:v>
                </c:pt>
                <c:pt idx="23126" formatCode="General">
                  <c:v>15.5639</c:v>
                </c:pt>
                <c:pt idx="23127" formatCode="General">
                  <c:v>15.5646</c:v>
                </c:pt>
                <c:pt idx="23128" formatCode="General">
                  <c:v>15.565300000000001</c:v>
                </c:pt>
                <c:pt idx="23129" formatCode="General">
                  <c:v>15.565899999999999</c:v>
                </c:pt>
                <c:pt idx="23130" formatCode="General">
                  <c:v>15.566599999999999</c:v>
                </c:pt>
                <c:pt idx="23131" formatCode="General">
                  <c:v>15.567299999999999</c:v>
                </c:pt>
                <c:pt idx="23132" formatCode="General">
                  <c:v>15.568</c:v>
                </c:pt>
                <c:pt idx="23133" formatCode="General">
                  <c:v>15.5686</c:v>
                </c:pt>
                <c:pt idx="23134" formatCode="General">
                  <c:v>15.5693</c:v>
                </c:pt>
                <c:pt idx="23135" formatCode="General">
                  <c:v>15.57</c:v>
                </c:pt>
                <c:pt idx="23136" formatCode="General">
                  <c:v>15.570600000000001</c:v>
                </c:pt>
                <c:pt idx="23137" formatCode="General">
                  <c:v>15.571300000000001</c:v>
                </c:pt>
                <c:pt idx="23138" formatCode="General">
                  <c:v>15.571999999999999</c:v>
                </c:pt>
                <c:pt idx="23139" formatCode="General">
                  <c:v>15.572699999999999</c:v>
                </c:pt>
                <c:pt idx="23140" formatCode="General">
                  <c:v>15.5733</c:v>
                </c:pt>
                <c:pt idx="23141" formatCode="General">
                  <c:v>15.574</c:v>
                </c:pt>
                <c:pt idx="23142" formatCode="General">
                  <c:v>15.5747</c:v>
                </c:pt>
                <c:pt idx="23143" formatCode="General">
                  <c:v>15.5754</c:v>
                </c:pt>
                <c:pt idx="23144" formatCode="General">
                  <c:v>15.576000000000001</c:v>
                </c:pt>
                <c:pt idx="23145" formatCode="General">
                  <c:v>15.576700000000001</c:v>
                </c:pt>
                <c:pt idx="23146" formatCode="General">
                  <c:v>15.577400000000001</c:v>
                </c:pt>
                <c:pt idx="23147" formatCode="General">
                  <c:v>15.578099999999999</c:v>
                </c:pt>
                <c:pt idx="23148" formatCode="General">
                  <c:v>15.5787</c:v>
                </c:pt>
                <c:pt idx="23149" formatCode="General">
                  <c:v>15.5794</c:v>
                </c:pt>
                <c:pt idx="23150" formatCode="General">
                  <c:v>15.5801</c:v>
                </c:pt>
                <c:pt idx="23151" formatCode="General">
                  <c:v>15.5807</c:v>
                </c:pt>
                <c:pt idx="23152" formatCode="General">
                  <c:v>15.5814</c:v>
                </c:pt>
                <c:pt idx="23153" formatCode="General">
                  <c:v>15.582100000000001</c:v>
                </c:pt>
                <c:pt idx="23154" formatCode="General">
                  <c:v>15.582800000000001</c:v>
                </c:pt>
                <c:pt idx="23155" formatCode="General">
                  <c:v>15.583399999999999</c:v>
                </c:pt>
                <c:pt idx="23156" formatCode="General">
                  <c:v>15.584099999999999</c:v>
                </c:pt>
                <c:pt idx="23157" formatCode="General">
                  <c:v>15.5848</c:v>
                </c:pt>
                <c:pt idx="23158" formatCode="General">
                  <c:v>15.5855</c:v>
                </c:pt>
                <c:pt idx="23159" formatCode="General">
                  <c:v>15.5861</c:v>
                </c:pt>
                <c:pt idx="23160" formatCode="General">
                  <c:v>15.5868</c:v>
                </c:pt>
                <c:pt idx="23161" formatCode="General">
                  <c:v>15.5875</c:v>
                </c:pt>
                <c:pt idx="23162" formatCode="General">
                  <c:v>15.588100000000001</c:v>
                </c:pt>
                <c:pt idx="23163" formatCode="General">
                  <c:v>15.588800000000001</c:v>
                </c:pt>
                <c:pt idx="23164" formatCode="General">
                  <c:v>15.589499999999999</c:v>
                </c:pt>
                <c:pt idx="23165" formatCode="General">
                  <c:v>15.590199999999999</c:v>
                </c:pt>
                <c:pt idx="23166" formatCode="General">
                  <c:v>15.5908</c:v>
                </c:pt>
                <c:pt idx="23167" formatCode="General">
                  <c:v>15.5915</c:v>
                </c:pt>
                <c:pt idx="23168" formatCode="General">
                  <c:v>15.5922</c:v>
                </c:pt>
                <c:pt idx="23169" formatCode="General">
                  <c:v>15.5929</c:v>
                </c:pt>
                <c:pt idx="23170" formatCode="General">
                  <c:v>15.593500000000001</c:v>
                </c:pt>
                <c:pt idx="23171" formatCode="General">
                  <c:v>15.594200000000001</c:v>
                </c:pt>
                <c:pt idx="23172" formatCode="General">
                  <c:v>15.594900000000001</c:v>
                </c:pt>
                <c:pt idx="23173" formatCode="General">
                  <c:v>15.595499999999999</c:v>
                </c:pt>
                <c:pt idx="23174" formatCode="General">
                  <c:v>15.5962</c:v>
                </c:pt>
                <c:pt idx="23175" formatCode="General">
                  <c:v>15.5969</c:v>
                </c:pt>
                <c:pt idx="23176" formatCode="General">
                  <c:v>15.5976</c:v>
                </c:pt>
                <c:pt idx="23177" formatCode="General">
                  <c:v>15.5982</c:v>
                </c:pt>
                <c:pt idx="23178" formatCode="General">
                  <c:v>15.5989</c:v>
                </c:pt>
                <c:pt idx="23179" formatCode="General">
                  <c:v>15.599600000000001</c:v>
                </c:pt>
                <c:pt idx="23180" formatCode="General">
                  <c:v>15.600300000000001</c:v>
                </c:pt>
                <c:pt idx="23181" formatCode="General">
                  <c:v>15.600899999999999</c:v>
                </c:pt>
                <c:pt idx="23182" formatCode="General">
                  <c:v>15.601599999999999</c:v>
                </c:pt>
                <c:pt idx="23183" formatCode="General">
                  <c:v>15.6023</c:v>
                </c:pt>
                <c:pt idx="23184" formatCode="General">
                  <c:v>15.603</c:v>
                </c:pt>
                <c:pt idx="23185" formatCode="General">
                  <c:v>15.6036</c:v>
                </c:pt>
                <c:pt idx="23186" formatCode="General">
                  <c:v>15.6043</c:v>
                </c:pt>
                <c:pt idx="23187" formatCode="General">
                  <c:v>15.605</c:v>
                </c:pt>
                <c:pt idx="23188" formatCode="General">
                  <c:v>15.605600000000001</c:v>
                </c:pt>
                <c:pt idx="23189" formatCode="General">
                  <c:v>15.606299999999999</c:v>
                </c:pt>
                <c:pt idx="23190" formatCode="General">
                  <c:v>15.606999999999999</c:v>
                </c:pt>
                <c:pt idx="23191" formatCode="General">
                  <c:v>15.607699999999999</c:v>
                </c:pt>
                <c:pt idx="23192" formatCode="General">
                  <c:v>15.6083</c:v>
                </c:pt>
                <c:pt idx="23193" formatCode="General">
                  <c:v>15.609</c:v>
                </c:pt>
                <c:pt idx="23194" formatCode="General">
                  <c:v>15.6097</c:v>
                </c:pt>
                <c:pt idx="23195" formatCode="General">
                  <c:v>15.6104</c:v>
                </c:pt>
                <c:pt idx="23196" formatCode="General">
                  <c:v>15.611000000000001</c:v>
                </c:pt>
                <c:pt idx="23197" formatCode="General">
                  <c:v>15.611700000000001</c:v>
                </c:pt>
                <c:pt idx="23198" formatCode="General">
                  <c:v>15.612399999999999</c:v>
                </c:pt>
                <c:pt idx="23199" formatCode="General">
                  <c:v>15.613</c:v>
                </c:pt>
                <c:pt idx="23200" formatCode="General">
                  <c:v>15.6137</c:v>
                </c:pt>
                <c:pt idx="23201" formatCode="General">
                  <c:v>15.6144</c:v>
                </c:pt>
                <c:pt idx="23202" formatCode="General">
                  <c:v>15.6151</c:v>
                </c:pt>
                <c:pt idx="23203" formatCode="General">
                  <c:v>15.6157</c:v>
                </c:pt>
                <c:pt idx="23204" formatCode="General">
                  <c:v>15.616400000000001</c:v>
                </c:pt>
                <c:pt idx="23205" formatCode="General">
                  <c:v>15.617100000000001</c:v>
                </c:pt>
                <c:pt idx="23206" formatCode="General">
                  <c:v>15.617800000000001</c:v>
                </c:pt>
                <c:pt idx="23207" formatCode="General">
                  <c:v>15.618399999999999</c:v>
                </c:pt>
                <c:pt idx="23208" formatCode="General">
                  <c:v>15.6191</c:v>
                </c:pt>
                <c:pt idx="23209" formatCode="General">
                  <c:v>15.6198</c:v>
                </c:pt>
                <c:pt idx="23210" formatCode="General">
                  <c:v>15.6204</c:v>
                </c:pt>
                <c:pt idx="23211" formatCode="General">
                  <c:v>15.6211</c:v>
                </c:pt>
                <c:pt idx="23212" formatCode="General">
                  <c:v>15.6218</c:v>
                </c:pt>
                <c:pt idx="23213" formatCode="General">
                  <c:v>15.6225</c:v>
                </c:pt>
                <c:pt idx="23214" formatCode="General">
                  <c:v>15.623100000000001</c:v>
                </c:pt>
                <c:pt idx="23215" formatCode="General">
                  <c:v>15.623799999999999</c:v>
                </c:pt>
                <c:pt idx="23216" formatCode="General">
                  <c:v>15.624499999999999</c:v>
                </c:pt>
                <c:pt idx="23217" formatCode="General">
                  <c:v>15.6252</c:v>
                </c:pt>
                <c:pt idx="23218" formatCode="General">
                  <c:v>15.6258</c:v>
                </c:pt>
                <c:pt idx="23219" formatCode="General">
                  <c:v>15.6265</c:v>
                </c:pt>
                <c:pt idx="23220" formatCode="General">
                  <c:v>15.6272</c:v>
                </c:pt>
                <c:pt idx="23221" formatCode="General">
                  <c:v>15.6279</c:v>
                </c:pt>
                <c:pt idx="23222" formatCode="General">
                  <c:v>15.628500000000001</c:v>
                </c:pt>
                <c:pt idx="23223" formatCode="General">
                  <c:v>15.629200000000001</c:v>
                </c:pt>
                <c:pt idx="23224" formatCode="General">
                  <c:v>15.629899999999999</c:v>
                </c:pt>
                <c:pt idx="23225" formatCode="General">
                  <c:v>15.6305</c:v>
                </c:pt>
                <c:pt idx="23226" formatCode="General">
                  <c:v>15.6312</c:v>
                </c:pt>
                <c:pt idx="23227" formatCode="General">
                  <c:v>15.6319</c:v>
                </c:pt>
                <c:pt idx="23228" formatCode="General">
                  <c:v>15.6326</c:v>
                </c:pt>
                <c:pt idx="23229" formatCode="General">
                  <c:v>15.6332</c:v>
                </c:pt>
                <c:pt idx="23230" formatCode="General">
                  <c:v>15.633900000000001</c:v>
                </c:pt>
                <c:pt idx="23231" formatCode="General">
                  <c:v>15.634600000000001</c:v>
                </c:pt>
                <c:pt idx="23232" formatCode="General">
                  <c:v>15.635300000000001</c:v>
                </c:pt>
                <c:pt idx="23233" formatCode="General">
                  <c:v>15.635899999999999</c:v>
                </c:pt>
                <c:pt idx="23234" formatCode="General">
                  <c:v>15.6366</c:v>
                </c:pt>
                <c:pt idx="23235" formatCode="General">
                  <c:v>15.6373</c:v>
                </c:pt>
                <c:pt idx="23236" formatCode="General">
                  <c:v>15.6379</c:v>
                </c:pt>
                <c:pt idx="23237" formatCode="General">
                  <c:v>15.6386</c:v>
                </c:pt>
                <c:pt idx="23238" formatCode="General">
                  <c:v>15.6393</c:v>
                </c:pt>
                <c:pt idx="23239" formatCode="General">
                  <c:v>15.64</c:v>
                </c:pt>
                <c:pt idx="23240" formatCode="General">
                  <c:v>15.640599999999999</c:v>
                </c:pt>
                <c:pt idx="23241" formatCode="General">
                  <c:v>15.641299999999999</c:v>
                </c:pt>
                <c:pt idx="23242" formatCode="General">
                  <c:v>15.641999999999999</c:v>
                </c:pt>
                <c:pt idx="23243" formatCode="General">
                  <c:v>15.6427</c:v>
                </c:pt>
                <c:pt idx="23244" formatCode="General">
                  <c:v>15.6433</c:v>
                </c:pt>
                <c:pt idx="23245" formatCode="General">
                  <c:v>15.644</c:v>
                </c:pt>
                <c:pt idx="23246" formatCode="General">
                  <c:v>15.6447</c:v>
                </c:pt>
                <c:pt idx="23247" formatCode="General">
                  <c:v>15.6454</c:v>
                </c:pt>
                <c:pt idx="23248" formatCode="General">
                  <c:v>15.646000000000001</c:v>
                </c:pt>
                <c:pt idx="23249" formatCode="General">
                  <c:v>15.646699999999999</c:v>
                </c:pt>
                <c:pt idx="23250" formatCode="General">
                  <c:v>15.647399999999999</c:v>
                </c:pt>
                <c:pt idx="23251" formatCode="General">
                  <c:v>15.648</c:v>
                </c:pt>
                <c:pt idx="23252" formatCode="General">
                  <c:v>15.6487</c:v>
                </c:pt>
                <c:pt idx="23253" formatCode="General">
                  <c:v>15.6494</c:v>
                </c:pt>
                <c:pt idx="23254" formatCode="General">
                  <c:v>15.6501</c:v>
                </c:pt>
                <c:pt idx="23255" formatCode="General">
                  <c:v>15.650700000000001</c:v>
                </c:pt>
                <c:pt idx="23256" formatCode="General">
                  <c:v>15.651400000000001</c:v>
                </c:pt>
                <c:pt idx="23257" formatCode="General">
                  <c:v>15.652100000000001</c:v>
                </c:pt>
                <c:pt idx="23258" formatCode="General">
                  <c:v>15.652799999999999</c:v>
                </c:pt>
                <c:pt idx="23259" formatCode="General">
                  <c:v>15.6534</c:v>
                </c:pt>
                <c:pt idx="23260" formatCode="General">
                  <c:v>15.6541</c:v>
                </c:pt>
                <c:pt idx="23261" formatCode="General">
                  <c:v>15.6548</c:v>
                </c:pt>
                <c:pt idx="23262" formatCode="General">
                  <c:v>15.6554</c:v>
                </c:pt>
                <c:pt idx="23263" formatCode="General">
                  <c:v>15.6561</c:v>
                </c:pt>
                <c:pt idx="23264" formatCode="General">
                  <c:v>15.6568</c:v>
                </c:pt>
                <c:pt idx="23265" formatCode="General">
                  <c:v>15.657500000000001</c:v>
                </c:pt>
                <c:pt idx="23266" formatCode="General">
                  <c:v>15.658099999999999</c:v>
                </c:pt>
                <c:pt idx="23267" formatCode="General">
                  <c:v>15.658799999999999</c:v>
                </c:pt>
                <c:pt idx="23268" formatCode="General">
                  <c:v>15.6595</c:v>
                </c:pt>
                <c:pt idx="23269" formatCode="General">
                  <c:v>15.6602</c:v>
                </c:pt>
                <c:pt idx="23270" formatCode="General">
                  <c:v>15.6608</c:v>
                </c:pt>
                <c:pt idx="23271" formatCode="General">
                  <c:v>15.6615</c:v>
                </c:pt>
                <c:pt idx="23272" formatCode="General">
                  <c:v>15.6622</c:v>
                </c:pt>
                <c:pt idx="23273" formatCode="General">
                  <c:v>15.662800000000001</c:v>
                </c:pt>
                <c:pt idx="23274" formatCode="General">
                  <c:v>15.663500000000001</c:v>
                </c:pt>
                <c:pt idx="23275" formatCode="General">
                  <c:v>15.664199999999999</c:v>
                </c:pt>
                <c:pt idx="23276" formatCode="General">
                  <c:v>15.664899999999999</c:v>
                </c:pt>
                <c:pt idx="23277" formatCode="General">
                  <c:v>15.6655</c:v>
                </c:pt>
                <c:pt idx="23278" formatCode="General">
                  <c:v>15.6662</c:v>
                </c:pt>
                <c:pt idx="23279" formatCode="General">
                  <c:v>15.6669</c:v>
                </c:pt>
                <c:pt idx="23280" formatCode="General">
                  <c:v>15.6676</c:v>
                </c:pt>
                <c:pt idx="23281" formatCode="General">
                  <c:v>15.668200000000001</c:v>
                </c:pt>
                <c:pt idx="23282" formatCode="General">
                  <c:v>15.668900000000001</c:v>
                </c:pt>
                <c:pt idx="23283" formatCode="General">
                  <c:v>15.669600000000001</c:v>
                </c:pt>
                <c:pt idx="23284" formatCode="General">
                  <c:v>15.670299999999999</c:v>
                </c:pt>
                <c:pt idx="23285" formatCode="General">
                  <c:v>15.6709</c:v>
                </c:pt>
                <c:pt idx="23286" formatCode="General">
                  <c:v>15.6716</c:v>
                </c:pt>
                <c:pt idx="23287" formatCode="General">
                  <c:v>15.6723</c:v>
                </c:pt>
                <c:pt idx="23288" formatCode="General">
                  <c:v>15.6729</c:v>
                </c:pt>
                <c:pt idx="23289" formatCode="General">
                  <c:v>15.6736</c:v>
                </c:pt>
                <c:pt idx="23290" formatCode="General">
                  <c:v>15.674300000000001</c:v>
                </c:pt>
                <c:pt idx="23291" formatCode="General">
                  <c:v>15.675000000000001</c:v>
                </c:pt>
                <c:pt idx="23292" formatCode="General">
                  <c:v>15.675599999999999</c:v>
                </c:pt>
                <c:pt idx="23293" formatCode="General">
                  <c:v>15.676299999999999</c:v>
                </c:pt>
                <c:pt idx="23294" formatCode="General">
                  <c:v>15.677</c:v>
                </c:pt>
                <c:pt idx="23295" formatCode="General">
                  <c:v>15.6777</c:v>
                </c:pt>
                <c:pt idx="23296" formatCode="General">
                  <c:v>15.6783</c:v>
                </c:pt>
                <c:pt idx="23297" formatCode="General">
                  <c:v>15.679</c:v>
                </c:pt>
                <c:pt idx="23298" formatCode="General">
                  <c:v>15.6797</c:v>
                </c:pt>
                <c:pt idx="23299" formatCode="General">
                  <c:v>15.680300000000001</c:v>
                </c:pt>
                <c:pt idx="23300" formatCode="General">
                  <c:v>15.680999999999999</c:v>
                </c:pt>
                <c:pt idx="23301" formatCode="General">
                  <c:v>15.681699999999999</c:v>
                </c:pt>
                <c:pt idx="23302" formatCode="General">
                  <c:v>15.682399999999999</c:v>
                </c:pt>
                <c:pt idx="23303" formatCode="General">
                  <c:v>15.683</c:v>
                </c:pt>
                <c:pt idx="23304" formatCode="General">
                  <c:v>15.6837</c:v>
                </c:pt>
                <c:pt idx="23305" formatCode="General">
                  <c:v>15.6844</c:v>
                </c:pt>
                <c:pt idx="23306" formatCode="General">
                  <c:v>15.6851</c:v>
                </c:pt>
                <c:pt idx="23307" formatCode="General">
                  <c:v>15.685700000000001</c:v>
                </c:pt>
                <c:pt idx="23308" formatCode="General">
                  <c:v>15.686400000000001</c:v>
                </c:pt>
                <c:pt idx="23309" formatCode="General">
                  <c:v>15.687099999999999</c:v>
                </c:pt>
                <c:pt idx="23310" formatCode="General">
                  <c:v>15.6877</c:v>
                </c:pt>
                <c:pt idx="23311" formatCode="General">
                  <c:v>15.6884</c:v>
                </c:pt>
                <c:pt idx="23312" formatCode="General">
                  <c:v>15.6891</c:v>
                </c:pt>
                <c:pt idx="23313" formatCode="General">
                  <c:v>15.6898</c:v>
                </c:pt>
                <c:pt idx="23314" formatCode="General">
                  <c:v>15.6904</c:v>
                </c:pt>
                <c:pt idx="23315" formatCode="General">
                  <c:v>15.6911</c:v>
                </c:pt>
                <c:pt idx="23316" formatCode="General">
                  <c:v>15.691800000000001</c:v>
                </c:pt>
                <c:pt idx="23317" formatCode="General">
                  <c:v>15.692500000000001</c:v>
                </c:pt>
                <c:pt idx="23318" formatCode="General">
                  <c:v>15.693099999999999</c:v>
                </c:pt>
                <c:pt idx="23319" formatCode="General">
                  <c:v>15.6938</c:v>
                </c:pt>
                <c:pt idx="23320" formatCode="General">
                  <c:v>15.6945</c:v>
                </c:pt>
                <c:pt idx="23321" formatCode="General">
                  <c:v>15.6952</c:v>
                </c:pt>
                <c:pt idx="23322" formatCode="General">
                  <c:v>15.6958</c:v>
                </c:pt>
                <c:pt idx="23323" formatCode="General">
                  <c:v>15.6965</c:v>
                </c:pt>
                <c:pt idx="23324" formatCode="General">
                  <c:v>15.6972</c:v>
                </c:pt>
                <c:pt idx="23325" formatCode="General">
                  <c:v>15.697800000000001</c:v>
                </c:pt>
                <c:pt idx="23326" formatCode="General">
                  <c:v>15.698499999999999</c:v>
                </c:pt>
                <c:pt idx="23327" formatCode="General">
                  <c:v>15.699199999999999</c:v>
                </c:pt>
                <c:pt idx="23328" formatCode="General">
                  <c:v>15.6999</c:v>
                </c:pt>
                <c:pt idx="23329" formatCode="General">
                  <c:v>15.7005</c:v>
                </c:pt>
                <c:pt idx="23330" formatCode="General">
                  <c:v>15.7012</c:v>
                </c:pt>
                <c:pt idx="23331" formatCode="General">
                  <c:v>15.7019</c:v>
                </c:pt>
                <c:pt idx="23332" formatCode="General">
                  <c:v>15.7026</c:v>
                </c:pt>
                <c:pt idx="23333" formatCode="General">
                  <c:v>15.703200000000001</c:v>
                </c:pt>
                <c:pt idx="23334" formatCode="General">
                  <c:v>15.703900000000001</c:v>
                </c:pt>
                <c:pt idx="23335" formatCode="General">
                  <c:v>15.704599999999999</c:v>
                </c:pt>
                <c:pt idx="23336" formatCode="General">
                  <c:v>15.7052</c:v>
                </c:pt>
                <c:pt idx="23337" formatCode="General">
                  <c:v>15.7059</c:v>
                </c:pt>
                <c:pt idx="23338" formatCode="General">
                  <c:v>15.7066</c:v>
                </c:pt>
                <c:pt idx="23339" formatCode="General">
                  <c:v>15.7073</c:v>
                </c:pt>
                <c:pt idx="23340" formatCode="General">
                  <c:v>15.7079</c:v>
                </c:pt>
                <c:pt idx="23341" formatCode="General">
                  <c:v>15.708600000000001</c:v>
                </c:pt>
                <c:pt idx="23342" formatCode="General">
                  <c:v>15.709300000000001</c:v>
                </c:pt>
                <c:pt idx="23343" formatCode="General">
                  <c:v>15.71</c:v>
                </c:pt>
                <c:pt idx="23344" formatCode="General">
                  <c:v>15.710599999999999</c:v>
                </c:pt>
                <c:pt idx="23345" formatCode="General">
                  <c:v>15.7113</c:v>
                </c:pt>
                <c:pt idx="23346" formatCode="General">
                  <c:v>15.712</c:v>
                </c:pt>
                <c:pt idx="23347" formatCode="General">
                  <c:v>15.7127</c:v>
                </c:pt>
                <c:pt idx="23348" formatCode="General">
                  <c:v>15.7133</c:v>
                </c:pt>
                <c:pt idx="23349" formatCode="General">
                  <c:v>15.714</c:v>
                </c:pt>
                <c:pt idx="23350" formatCode="General">
                  <c:v>15.714700000000001</c:v>
                </c:pt>
                <c:pt idx="23351" formatCode="General">
                  <c:v>15.715299999999999</c:v>
                </c:pt>
                <c:pt idx="23352" formatCode="General">
                  <c:v>15.715999999999999</c:v>
                </c:pt>
                <c:pt idx="23353" formatCode="General">
                  <c:v>15.716699999999999</c:v>
                </c:pt>
                <c:pt idx="23354" formatCode="General">
                  <c:v>15.7174</c:v>
                </c:pt>
                <c:pt idx="23355" formatCode="General">
                  <c:v>15.718</c:v>
                </c:pt>
                <c:pt idx="23356" formatCode="General">
                  <c:v>15.7187</c:v>
                </c:pt>
                <c:pt idx="23357" formatCode="General">
                  <c:v>15.7194</c:v>
                </c:pt>
                <c:pt idx="23358" formatCode="General">
                  <c:v>15.7201</c:v>
                </c:pt>
                <c:pt idx="23359" formatCode="General">
                  <c:v>15.720700000000001</c:v>
                </c:pt>
                <c:pt idx="23360" formatCode="General">
                  <c:v>15.721399999999999</c:v>
                </c:pt>
                <c:pt idx="23361" formatCode="General">
                  <c:v>15.722099999999999</c:v>
                </c:pt>
                <c:pt idx="23362" formatCode="General">
                  <c:v>15.7227</c:v>
                </c:pt>
                <c:pt idx="23363" formatCode="General">
                  <c:v>15.7234</c:v>
                </c:pt>
                <c:pt idx="23364" formatCode="General">
                  <c:v>15.7241</c:v>
                </c:pt>
                <c:pt idx="23365" formatCode="General">
                  <c:v>15.7248</c:v>
                </c:pt>
                <c:pt idx="23366" formatCode="General">
                  <c:v>15.7254</c:v>
                </c:pt>
                <c:pt idx="23367" formatCode="General">
                  <c:v>15.726100000000001</c:v>
                </c:pt>
                <c:pt idx="23368" formatCode="General">
                  <c:v>15.726800000000001</c:v>
                </c:pt>
                <c:pt idx="23369" formatCode="General">
                  <c:v>15.727499999999999</c:v>
                </c:pt>
                <c:pt idx="23370" formatCode="General">
                  <c:v>15.7281</c:v>
                </c:pt>
                <c:pt idx="23371" formatCode="General">
                  <c:v>15.7288</c:v>
                </c:pt>
                <c:pt idx="23372" formatCode="General">
                  <c:v>15.7295</c:v>
                </c:pt>
                <c:pt idx="23373" formatCode="General">
                  <c:v>15.7301</c:v>
                </c:pt>
                <c:pt idx="23374" formatCode="General">
                  <c:v>15.7308</c:v>
                </c:pt>
                <c:pt idx="23375" formatCode="General">
                  <c:v>15.7315</c:v>
                </c:pt>
                <c:pt idx="23376" formatCode="General">
                  <c:v>15.732200000000001</c:v>
                </c:pt>
                <c:pt idx="23377" formatCode="General">
                  <c:v>15.732799999999999</c:v>
                </c:pt>
                <c:pt idx="23378" formatCode="General">
                  <c:v>15.733499999999999</c:v>
                </c:pt>
                <c:pt idx="23379" formatCode="General">
                  <c:v>15.7342</c:v>
                </c:pt>
                <c:pt idx="23380" formatCode="General">
                  <c:v>15.7349</c:v>
                </c:pt>
                <c:pt idx="23381" formatCode="General">
                  <c:v>15.7355</c:v>
                </c:pt>
                <c:pt idx="23382" formatCode="General">
                  <c:v>15.7362</c:v>
                </c:pt>
                <c:pt idx="23383" formatCode="General">
                  <c:v>15.7369</c:v>
                </c:pt>
                <c:pt idx="23384" formatCode="General">
                  <c:v>15.7376</c:v>
                </c:pt>
                <c:pt idx="23385" formatCode="General">
                  <c:v>15.738200000000001</c:v>
                </c:pt>
                <c:pt idx="23386" formatCode="General">
                  <c:v>15.738899999999999</c:v>
                </c:pt>
                <c:pt idx="23387" formatCode="General">
                  <c:v>15.739599999999999</c:v>
                </c:pt>
                <c:pt idx="23388" formatCode="General">
                  <c:v>15.7402</c:v>
                </c:pt>
                <c:pt idx="23389" formatCode="General">
                  <c:v>15.7409</c:v>
                </c:pt>
                <c:pt idx="23390" formatCode="General">
                  <c:v>15.7416</c:v>
                </c:pt>
                <c:pt idx="23391" formatCode="General">
                  <c:v>15.7423</c:v>
                </c:pt>
                <c:pt idx="23392" formatCode="General">
                  <c:v>15.742900000000001</c:v>
                </c:pt>
                <c:pt idx="23393" formatCode="General">
                  <c:v>15.743600000000001</c:v>
                </c:pt>
                <c:pt idx="23394" formatCode="General">
                  <c:v>15.744300000000001</c:v>
                </c:pt>
                <c:pt idx="23395" formatCode="General">
                  <c:v>15.744999999999999</c:v>
                </c:pt>
                <c:pt idx="23396" formatCode="General">
                  <c:v>15.7456</c:v>
                </c:pt>
                <c:pt idx="23397" formatCode="General">
                  <c:v>15.7463</c:v>
                </c:pt>
                <c:pt idx="23398" formatCode="General">
                  <c:v>15.747</c:v>
                </c:pt>
                <c:pt idx="23399" formatCode="General">
                  <c:v>15.7476</c:v>
                </c:pt>
                <c:pt idx="23400" formatCode="General">
                  <c:v>15.7483</c:v>
                </c:pt>
                <c:pt idx="23401" formatCode="General">
                  <c:v>15.749000000000001</c:v>
                </c:pt>
                <c:pt idx="23402" formatCode="General">
                  <c:v>15.749700000000001</c:v>
                </c:pt>
                <c:pt idx="23403" formatCode="General">
                  <c:v>15.750299999999999</c:v>
                </c:pt>
                <c:pt idx="23404" formatCode="General">
                  <c:v>15.750999999999999</c:v>
                </c:pt>
                <c:pt idx="23405" formatCode="General">
                  <c:v>15.7517</c:v>
                </c:pt>
                <c:pt idx="23406" formatCode="General">
                  <c:v>15.7524</c:v>
                </c:pt>
                <c:pt idx="23407" formatCode="General">
                  <c:v>15.753</c:v>
                </c:pt>
                <c:pt idx="23408" formatCode="General">
                  <c:v>15.7537</c:v>
                </c:pt>
                <c:pt idx="23409" formatCode="General">
                  <c:v>15.7544</c:v>
                </c:pt>
                <c:pt idx="23410" formatCode="General">
                  <c:v>15.755100000000001</c:v>
                </c:pt>
                <c:pt idx="23411" formatCode="General">
                  <c:v>15.755699999999999</c:v>
                </c:pt>
                <c:pt idx="23412" formatCode="General">
                  <c:v>15.756399999999999</c:v>
                </c:pt>
                <c:pt idx="23413" formatCode="General">
                  <c:v>15.757099999999999</c:v>
                </c:pt>
                <c:pt idx="23414" formatCode="General">
                  <c:v>15.7577</c:v>
                </c:pt>
                <c:pt idx="23415" formatCode="General">
                  <c:v>15.7584</c:v>
                </c:pt>
                <c:pt idx="23416" formatCode="General">
                  <c:v>15.7591</c:v>
                </c:pt>
                <c:pt idx="23417" formatCode="General">
                  <c:v>15.7598</c:v>
                </c:pt>
                <c:pt idx="23418" formatCode="General">
                  <c:v>15.760400000000001</c:v>
                </c:pt>
                <c:pt idx="23419" formatCode="General">
                  <c:v>15.761100000000001</c:v>
                </c:pt>
                <c:pt idx="23420" formatCode="General">
                  <c:v>15.761799999999999</c:v>
                </c:pt>
                <c:pt idx="23421" formatCode="General">
                  <c:v>15.762499999999999</c:v>
                </c:pt>
                <c:pt idx="23422" formatCode="General">
                  <c:v>15.7631</c:v>
                </c:pt>
                <c:pt idx="23423" formatCode="General">
                  <c:v>15.7638</c:v>
                </c:pt>
                <c:pt idx="23424" formatCode="General">
                  <c:v>15.7645</c:v>
                </c:pt>
                <c:pt idx="23425" formatCode="General">
                  <c:v>15.7651</c:v>
                </c:pt>
                <c:pt idx="23426" formatCode="General">
                  <c:v>15.7658</c:v>
                </c:pt>
                <c:pt idx="23427" formatCode="General">
                  <c:v>15.766500000000001</c:v>
                </c:pt>
                <c:pt idx="23428" formatCode="General">
                  <c:v>15.767200000000001</c:v>
                </c:pt>
                <c:pt idx="23429" formatCode="General">
                  <c:v>15.767799999999999</c:v>
                </c:pt>
                <c:pt idx="23430" formatCode="General">
                  <c:v>15.7685</c:v>
                </c:pt>
                <c:pt idx="23431" formatCode="General">
                  <c:v>15.7692</c:v>
                </c:pt>
                <c:pt idx="23432" formatCode="General">
                  <c:v>15.7699</c:v>
                </c:pt>
                <c:pt idx="23433" formatCode="General">
                  <c:v>15.7705</c:v>
                </c:pt>
                <c:pt idx="23434" formatCode="General">
                  <c:v>15.7712</c:v>
                </c:pt>
                <c:pt idx="23435" formatCode="General">
                  <c:v>15.7719</c:v>
                </c:pt>
                <c:pt idx="23436" formatCode="General">
                  <c:v>15.772500000000001</c:v>
                </c:pt>
                <c:pt idx="23437" formatCode="General">
                  <c:v>15.773199999999999</c:v>
                </c:pt>
                <c:pt idx="23438" formatCode="General">
                  <c:v>15.773899999999999</c:v>
                </c:pt>
                <c:pt idx="23439" formatCode="General">
                  <c:v>15.7746</c:v>
                </c:pt>
                <c:pt idx="23440" formatCode="General">
                  <c:v>15.7752</c:v>
                </c:pt>
                <c:pt idx="23441" formatCode="General">
                  <c:v>15.7759</c:v>
                </c:pt>
                <c:pt idx="23442" formatCode="General">
                  <c:v>15.7766</c:v>
                </c:pt>
                <c:pt idx="23443" formatCode="General">
                  <c:v>15.7773</c:v>
                </c:pt>
                <c:pt idx="23444" formatCode="General">
                  <c:v>15.777900000000001</c:v>
                </c:pt>
                <c:pt idx="23445" formatCode="General">
                  <c:v>15.778600000000001</c:v>
                </c:pt>
                <c:pt idx="23446" formatCode="General">
                  <c:v>15.779299999999999</c:v>
                </c:pt>
                <c:pt idx="23447" formatCode="General">
                  <c:v>15.78</c:v>
                </c:pt>
                <c:pt idx="23448" formatCode="General">
                  <c:v>15.7806</c:v>
                </c:pt>
                <c:pt idx="23449" formatCode="General">
                  <c:v>15.7813</c:v>
                </c:pt>
                <c:pt idx="23450" formatCode="General">
                  <c:v>15.782</c:v>
                </c:pt>
                <c:pt idx="23451" formatCode="General">
                  <c:v>15.7826</c:v>
                </c:pt>
                <c:pt idx="23452" formatCode="General">
                  <c:v>15.783300000000001</c:v>
                </c:pt>
                <c:pt idx="23453" formatCode="General">
                  <c:v>15.784000000000001</c:v>
                </c:pt>
                <c:pt idx="23454" formatCode="General">
                  <c:v>15.784700000000001</c:v>
                </c:pt>
                <c:pt idx="23455" formatCode="General">
                  <c:v>15.785299999999999</c:v>
                </c:pt>
                <c:pt idx="23456" formatCode="General">
                  <c:v>15.786</c:v>
                </c:pt>
                <c:pt idx="23457" formatCode="General">
                  <c:v>15.7867</c:v>
                </c:pt>
                <c:pt idx="23458" formatCode="General">
                  <c:v>15.7874</c:v>
                </c:pt>
                <c:pt idx="23459" formatCode="General">
                  <c:v>15.788</c:v>
                </c:pt>
                <c:pt idx="23460" formatCode="General">
                  <c:v>15.7887</c:v>
                </c:pt>
                <c:pt idx="23461" formatCode="General">
                  <c:v>15.789400000000001</c:v>
                </c:pt>
                <c:pt idx="23462" formatCode="General">
                  <c:v>15.79</c:v>
                </c:pt>
                <c:pt idx="23463" formatCode="General">
                  <c:v>15.790699999999999</c:v>
                </c:pt>
                <c:pt idx="23464" formatCode="General">
                  <c:v>15.791399999999999</c:v>
                </c:pt>
                <c:pt idx="23465" formatCode="General">
                  <c:v>15.7921</c:v>
                </c:pt>
                <c:pt idx="23466" formatCode="General">
                  <c:v>15.7927</c:v>
                </c:pt>
                <c:pt idx="23467" formatCode="General">
                  <c:v>15.7934</c:v>
                </c:pt>
                <c:pt idx="23468" formatCode="General">
                  <c:v>15.7941</c:v>
                </c:pt>
                <c:pt idx="23469" formatCode="General">
                  <c:v>15.7948</c:v>
                </c:pt>
                <c:pt idx="23470" formatCode="General">
                  <c:v>15.795400000000001</c:v>
                </c:pt>
                <c:pt idx="23471" formatCode="General">
                  <c:v>15.796099999999999</c:v>
                </c:pt>
                <c:pt idx="23472" formatCode="General">
                  <c:v>15.796799999999999</c:v>
                </c:pt>
                <c:pt idx="23473" formatCode="General">
                  <c:v>15.7974</c:v>
                </c:pt>
                <c:pt idx="23474" formatCode="General">
                  <c:v>15.7981</c:v>
                </c:pt>
                <c:pt idx="23475" formatCode="General">
                  <c:v>15.7988</c:v>
                </c:pt>
                <c:pt idx="23476" formatCode="General">
                  <c:v>15.7995</c:v>
                </c:pt>
                <c:pt idx="23477" formatCode="General">
                  <c:v>15.8001</c:v>
                </c:pt>
                <c:pt idx="23478" formatCode="General">
                  <c:v>15.800800000000001</c:v>
                </c:pt>
                <c:pt idx="23479" formatCode="General">
                  <c:v>15.801500000000001</c:v>
                </c:pt>
                <c:pt idx="23480" formatCode="General">
                  <c:v>15.802199999999999</c:v>
                </c:pt>
                <c:pt idx="23481" formatCode="General">
                  <c:v>15.8028</c:v>
                </c:pt>
                <c:pt idx="23482" formatCode="General">
                  <c:v>15.8035</c:v>
                </c:pt>
                <c:pt idx="23483" formatCode="General">
                  <c:v>15.8042</c:v>
                </c:pt>
                <c:pt idx="23484" formatCode="General">
                  <c:v>15.8049</c:v>
                </c:pt>
                <c:pt idx="23485" formatCode="General">
                  <c:v>15.8055</c:v>
                </c:pt>
                <c:pt idx="23486" formatCode="General">
                  <c:v>15.8062</c:v>
                </c:pt>
                <c:pt idx="23487" formatCode="General">
                  <c:v>15.806900000000001</c:v>
                </c:pt>
                <c:pt idx="23488" formatCode="General">
                  <c:v>15.807499999999999</c:v>
                </c:pt>
                <c:pt idx="23489" formatCode="General">
                  <c:v>15.808199999999999</c:v>
                </c:pt>
                <c:pt idx="23490" formatCode="General">
                  <c:v>15.8089</c:v>
                </c:pt>
                <c:pt idx="23491" formatCode="General">
                  <c:v>15.8096</c:v>
                </c:pt>
                <c:pt idx="23492" formatCode="General">
                  <c:v>15.8102</c:v>
                </c:pt>
                <c:pt idx="23493" formatCode="General">
                  <c:v>15.8109</c:v>
                </c:pt>
                <c:pt idx="23494" formatCode="General">
                  <c:v>15.8116</c:v>
                </c:pt>
                <c:pt idx="23495" formatCode="General">
                  <c:v>15.8123</c:v>
                </c:pt>
                <c:pt idx="23496" formatCode="General">
                  <c:v>15.812900000000001</c:v>
                </c:pt>
                <c:pt idx="23497" formatCode="General">
                  <c:v>15.813599999999999</c:v>
                </c:pt>
                <c:pt idx="23498" formatCode="General">
                  <c:v>15.814299999999999</c:v>
                </c:pt>
                <c:pt idx="23499" formatCode="General">
                  <c:v>15.8149</c:v>
                </c:pt>
                <c:pt idx="23500" formatCode="General">
                  <c:v>15.8156</c:v>
                </c:pt>
                <c:pt idx="23501" formatCode="General">
                  <c:v>15.8163</c:v>
                </c:pt>
                <c:pt idx="23502" formatCode="General">
                  <c:v>15.817</c:v>
                </c:pt>
                <c:pt idx="23503" formatCode="General">
                  <c:v>15.817600000000001</c:v>
                </c:pt>
                <c:pt idx="23504" formatCode="General">
                  <c:v>15.818300000000001</c:v>
                </c:pt>
                <c:pt idx="23505" formatCode="General">
                  <c:v>15.819000000000001</c:v>
                </c:pt>
                <c:pt idx="23506" formatCode="General">
                  <c:v>15.819699999999999</c:v>
                </c:pt>
                <c:pt idx="23507" formatCode="General">
                  <c:v>15.8203</c:v>
                </c:pt>
                <c:pt idx="23508" formatCode="General">
                  <c:v>15.821</c:v>
                </c:pt>
                <c:pt idx="23509" formatCode="General">
                  <c:v>15.8217</c:v>
                </c:pt>
                <c:pt idx="23510" formatCode="General">
                  <c:v>15.8224</c:v>
                </c:pt>
                <c:pt idx="23511" formatCode="General">
                  <c:v>15.823</c:v>
                </c:pt>
                <c:pt idx="23512" formatCode="General">
                  <c:v>15.823700000000001</c:v>
                </c:pt>
                <c:pt idx="23513" formatCode="General">
                  <c:v>15.824400000000001</c:v>
                </c:pt>
                <c:pt idx="23514" formatCode="General">
                  <c:v>15.824999999999999</c:v>
                </c:pt>
                <c:pt idx="23515" formatCode="General">
                  <c:v>15.825699999999999</c:v>
                </c:pt>
                <c:pt idx="23516" formatCode="General">
                  <c:v>15.8264</c:v>
                </c:pt>
                <c:pt idx="23517" formatCode="General">
                  <c:v>15.8271</c:v>
                </c:pt>
                <c:pt idx="23518" formatCode="General">
                  <c:v>15.8277</c:v>
                </c:pt>
                <c:pt idx="23519" formatCode="General">
                  <c:v>15.8284</c:v>
                </c:pt>
                <c:pt idx="23520" formatCode="General">
                  <c:v>15.8291</c:v>
                </c:pt>
                <c:pt idx="23521" formatCode="General">
                  <c:v>15.829800000000001</c:v>
                </c:pt>
                <c:pt idx="23522" formatCode="General">
                  <c:v>15.830399999999999</c:v>
                </c:pt>
                <c:pt idx="23523" formatCode="General">
                  <c:v>15.831099999999999</c:v>
                </c:pt>
                <c:pt idx="23524" formatCode="General">
                  <c:v>15.831799999999999</c:v>
                </c:pt>
                <c:pt idx="23525" formatCode="General">
                  <c:v>15.8324</c:v>
                </c:pt>
                <c:pt idx="23526" formatCode="General">
                  <c:v>15.8331</c:v>
                </c:pt>
                <c:pt idx="23527" formatCode="General">
                  <c:v>15.8338</c:v>
                </c:pt>
                <c:pt idx="23528" formatCode="General">
                  <c:v>15.8345</c:v>
                </c:pt>
                <c:pt idx="23529" formatCode="General">
                  <c:v>15.835100000000001</c:v>
                </c:pt>
                <c:pt idx="23530" formatCode="General">
                  <c:v>15.835800000000001</c:v>
                </c:pt>
                <c:pt idx="23531" formatCode="General">
                  <c:v>15.836499999999999</c:v>
                </c:pt>
                <c:pt idx="23532" formatCode="General">
                  <c:v>15.837199999999999</c:v>
                </c:pt>
                <c:pt idx="23533" formatCode="General">
                  <c:v>15.8378</c:v>
                </c:pt>
                <c:pt idx="23534" formatCode="General">
                  <c:v>15.8385</c:v>
                </c:pt>
                <c:pt idx="23535" formatCode="General">
                  <c:v>15.8392</c:v>
                </c:pt>
                <c:pt idx="23536" formatCode="General">
                  <c:v>15.8398</c:v>
                </c:pt>
                <c:pt idx="23537" formatCode="General">
                  <c:v>15.8405</c:v>
                </c:pt>
                <c:pt idx="23538" formatCode="General">
                  <c:v>15.841200000000001</c:v>
                </c:pt>
                <c:pt idx="23539" formatCode="General">
                  <c:v>15.841900000000001</c:v>
                </c:pt>
                <c:pt idx="23540" formatCode="General">
                  <c:v>15.842499999999999</c:v>
                </c:pt>
                <c:pt idx="23541" formatCode="General">
                  <c:v>15.8432</c:v>
                </c:pt>
                <c:pt idx="23542" formatCode="General">
                  <c:v>15.8439</c:v>
                </c:pt>
                <c:pt idx="23543" formatCode="General">
                  <c:v>15.8446</c:v>
                </c:pt>
                <c:pt idx="23544" formatCode="General">
                  <c:v>15.8452</c:v>
                </c:pt>
                <c:pt idx="23545" formatCode="General">
                  <c:v>15.8459</c:v>
                </c:pt>
                <c:pt idx="23546" formatCode="General">
                  <c:v>15.8466</c:v>
                </c:pt>
                <c:pt idx="23547" formatCode="General">
                  <c:v>15.847300000000001</c:v>
                </c:pt>
                <c:pt idx="23548" formatCode="General">
                  <c:v>15.847899999999999</c:v>
                </c:pt>
                <c:pt idx="23549" formatCode="General">
                  <c:v>15.848599999999999</c:v>
                </c:pt>
                <c:pt idx="23550" formatCode="General">
                  <c:v>15.849299999999999</c:v>
                </c:pt>
                <c:pt idx="23551" formatCode="General">
                  <c:v>15.8499</c:v>
                </c:pt>
                <c:pt idx="23552" formatCode="General">
                  <c:v>15.8506</c:v>
                </c:pt>
                <c:pt idx="23553" formatCode="General">
                  <c:v>15.8513</c:v>
                </c:pt>
                <c:pt idx="23554" formatCode="General">
                  <c:v>15.852</c:v>
                </c:pt>
                <c:pt idx="23555" formatCode="General">
                  <c:v>15.852600000000001</c:v>
                </c:pt>
                <c:pt idx="23556" formatCode="General">
                  <c:v>15.853300000000001</c:v>
                </c:pt>
                <c:pt idx="23557" formatCode="General">
                  <c:v>15.853999999999999</c:v>
                </c:pt>
                <c:pt idx="23558" formatCode="General">
                  <c:v>15.854699999999999</c:v>
                </c:pt>
                <c:pt idx="23559" formatCode="General">
                  <c:v>15.8553</c:v>
                </c:pt>
                <c:pt idx="23560" formatCode="General">
                  <c:v>15.856</c:v>
                </c:pt>
                <c:pt idx="23561" formatCode="General">
                  <c:v>15.8567</c:v>
                </c:pt>
                <c:pt idx="23562" formatCode="General">
                  <c:v>15.8573</c:v>
                </c:pt>
                <c:pt idx="23563" formatCode="General">
                  <c:v>15.858000000000001</c:v>
                </c:pt>
                <c:pt idx="23564" formatCode="General">
                  <c:v>15.858700000000001</c:v>
                </c:pt>
                <c:pt idx="23565" formatCode="General">
                  <c:v>15.859400000000001</c:v>
                </c:pt>
                <c:pt idx="23566" formatCode="General">
                  <c:v>15.86</c:v>
                </c:pt>
                <c:pt idx="23567" formatCode="General">
                  <c:v>15.8607</c:v>
                </c:pt>
                <c:pt idx="23568" formatCode="General">
                  <c:v>15.8614</c:v>
                </c:pt>
                <c:pt idx="23569" formatCode="General">
                  <c:v>15.8621</c:v>
                </c:pt>
                <c:pt idx="23570" formatCode="General">
                  <c:v>15.8627</c:v>
                </c:pt>
                <c:pt idx="23571" formatCode="General">
                  <c:v>15.8634</c:v>
                </c:pt>
                <c:pt idx="23572" formatCode="General">
                  <c:v>15.864100000000001</c:v>
                </c:pt>
                <c:pt idx="23573" formatCode="General">
                  <c:v>15.864800000000001</c:v>
                </c:pt>
                <c:pt idx="23574" formatCode="General">
                  <c:v>15.865399999999999</c:v>
                </c:pt>
                <c:pt idx="23575" formatCode="General">
                  <c:v>15.866099999999999</c:v>
                </c:pt>
                <c:pt idx="23576" formatCode="General">
                  <c:v>15.8668</c:v>
                </c:pt>
                <c:pt idx="23577" formatCode="General">
                  <c:v>15.8674</c:v>
                </c:pt>
                <c:pt idx="23578" formatCode="General">
                  <c:v>15.8681</c:v>
                </c:pt>
                <c:pt idx="23579" formatCode="General">
                  <c:v>15.8688</c:v>
                </c:pt>
                <c:pt idx="23580" formatCode="General">
                  <c:v>15.8695</c:v>
                </c:pt>
                <c:pt idx="23581" formatCode="General">
                  <c:v>15.870100000000001</c:v>
                </c:pt>
                <c:pt idx="23582" formatCode="General">
                  <c:v>15.870799999999999</c:v>
                </c:pt>
                <c:pt idx="23583" formatCode="General">
                  <c:v>15.871499999999999</c:v>
                </c:pt>
                <c:pt idx="23584" formatCode="General">
                  <c:v>15.872199999999999</c:v>
                </c:pt>
                <c:pt idx="23585" formatCode="General">
                  <c:v>15.8728</c:v>
                </c:pt>
                <c:pt idx="23586" formatCode="General">
                  <c:v>15.8735</c:v>
                </c:pt>
                <c:pt idx="23587" formatCode="General">
                  <c:v>15.8742</c:v>
                </c:pt>
                <c:pt idx="23588" formatCode="General">
                  <c:v>15.8748</c:v>
                </c:pt>
                <c:pt idx="23589" formatCode="General">
                  <c:v>15.875500000000001</c:v>
                </c:pt>
                <c:pt idx="23590" formatCode="General">
                  <c:v>15.876200000000001</c:v>
                </c:pt>
                <c:pt idx="23591" formatCode="General">
                  <c:v>15.876899999999999</c:v>
                </c:pt>
                <c:pt idx="23592" formatCode="General">
                  <c:v>15.8775</c:v>
                </c:pt>
                <c:pt idx="23593" formatCode="General">
                  <c:v>15.8782</c:v>
                </c:pt>
                <c:pt idx="23594" formatCode="General">
                  <c:v>15.8789</c:v>
                </c:pt>
                <c:pt idx="23595" formatCode="General">
                  <c:v>15.8796</c:v>
                </c:pt>
                <c:pt idx="23596" formatCode="General">
                  <c:v>15.8802</c:v>
                </c:pt>
                <c:pt idx="23597" formatCode="General">
                  <c:v>15.8809</c:v>
                </c:pt>
                <c:pt idx="23598" formatCode="General">
                  <c:v>15.881600000000001</c:v>
                </c:pt>
                <c:pt idx="23599" formatCode="General">
                  <c:v>15.882199999999999</c:v>
                </c:pt>
                <c:pt idx="23600" formatCode="General">
                  <c:v>15.882899999999999</c:v>
                </c:pt>
                <c:pt idx="23601" formatCode="General">
                  <c:v>15.883599999999999</c:v>
                </c:pt>
                <c:pt idx="23602" formatCode="General">
                  <c:v>15.8843</c:v>
                </c:pt>
                <c:pt idx="23603" formatCode="General">
                  <c:v>15.8849</c:v>
                </c:pt>
                <c:pt idx="23604" formatCode="General">
                  <c:v>15.8856</c:v>
                </c:pt>
                <c:pt idx="23605" formatCode="General">
                  <c:v>15.8863</c:v>
                </c:pt>
                <c:pt idx="23606" formatCode="General">
                  <c:v>15.887</c:v>
                </c:pt>
                <c:pt idx="23607" formatCode="General">
                  <c:v>15.887600000000001</c:v>
                </c:pt>
                <c:pt idx="23608" formatCode="General">
                  <c:v>15.888299999999999</c:v>
                </c:pt>
                <c:pt idx="23609" formatCode="General">
                  <c:v>15.888999999999999</c:v>
                </c:pt>
                <c:pt idx="23610" formatCode="General">
                  <c:v>15.889699999999999</c:v>
                </c:pt>
                <c:pt idx="23611" formatCode="General">
                  <c:v>15.8903</c:v>
                </c:pt>
                <c:pt idx="23612" formatCode="General">
                  <c:v>15.891</c:v>
                </c:pt>
                <c:pt idx="23613" formatCode="General">
                  <c:v>15.8917</c:v>
                </c:pt>
                <c:pt idx="23614" formatCode="General">
                  <c:v>15.892300000000001</c:v>
                </c:pt>
                <c:pt idx="23615" formatCode="General">
                  <c:v>15.893000000000001</c:v>
                </c:pt>
                <c:pt idx="23616" formatCode="General">
                  <c:v>15.893700000000001</c:v>
                </c:pt>
                <c:pt idx="23617" formatCode="General">
                  <c:v>15.894399999999999</c:v>
                </c:pt>
                <c:pt idx="23618" formatCode="General">
                  <c:v>15.895</c:v>
                </c:pt>
                <c:pt idx="23619" formatCode="General">
                  <c:v>15.8957</c:v>
                </c:pt>
                <c:pt idx="23620" formatCode="General">
                  <c:v>15.8964</c:v>
                </c:pt>
                <c:pt idx="23621" formatCode="General">
                  <c:v>15.8971</c:v>
                </c:pt>
                <c:pt idx="23622" formatCode="General">
                  <c:v>15.8977</c:v>
                </c:pt>
                <c:pt idx="23623" formatCode="General">
                  <c:v>15.898400000000001</c:v>
                </c:pt>
                <c:pt idx="23624" formatCode="General">
                  <c:v>15.899100000000001</c:v>
                </c:pt>
                <c:pt idx="23625" formatCode="General">
                  <c:v>15.899699999999999</c:v>
                </c:pt>
                <c:pt idx="23626" formatCode="General">
                  <c:v>15.900399999999999</c:v>
                </c:pt>
                <c:pt idx="23627" formatCode="General">
                  <c:v>15.9011</c:v>
                </c:pt>
                <c:pt idx="23628" formatCode="General">
                  <c:v>15.9018</c:v>
                </c:pt>
                <c:pt idx="23629" formatCode="General">
                  <c:v>15.9024</c:v>
                </c:pt>
                <c:pt idx="23630" formatCode="General">
                  <c:v>15.9031</c:v>
                </c:pt>
                <c:pt idx="23631" formatCode="General">
                  <c:v>15.9038</c:v>
                </c:pt>
                <c:pt idx="23632" formatCode="General">
                  <c:v>15.904500000000001</c:v>
                </c:pt>
                <c:pt idx="23633" formatCode="General">
                  <c:v>15.905099999999999</c:v>
                </c:pt>
                <c:pt idx="23634" formatCode="General">
                  <c:v>15.905799999999999</c:v>
                </c:pt>
                <c:pt idx="23635" formatCode="General">
                  <c:v>15.906499999999999</c:v>
                </c:pt>
                <c:pt idx="23636" formatCode="General">
                  <c:v>15.9071</c:v>
                </c:pt>
                <c:pt idx="23637" formatCode="General">
                  <c:v>15.9078</c:v>
                </c:pt>
                <c:pt idx="23638" formatCode="General">
                  <c:v>15.9085</c:v>
                </c:pt>
                <c:pt idx="23639" formatCode="General">
                  <c:v>15.9092</c:v>
                </c:pt>
                <c:pt idx="23640" formatCode="General">
                  <c:v>15.909800000000001</c:v>
                </c:pt>
                <c:pt idx="23641" formatCode="General">
                  <c:v>15.910500000000001</c:v>
                </c:pt>
                <c:pt idx="23642" formatCode="General">
                  <c:v>15.911199999999999</c:v>
                </c:pt>
                <c:pt idx="23643" formatCode="General">
                  <c:v>15.911899999999999</c:v>
                </c:pt>
                <c:pt idx="23644" formatCode="General">
                  <c:v>15.9125</c:v>
                </c:pt>
                <c:pt idx="23645" formatCode="General">
                  <c:v>15.9132</c:v>
                </c:pt>
                <c:pt idx="23646" formatCode="General">
                  <c:v>15.9139</c:v>
                </c:pt>
                <c:pt idx="23647" formatCode="General">
                  <c:v>15.9146</c:v>
                </c:pt>
                <c:pt idx="23648" formatCode="General">
                  <c:v>15.9152</c:v>
                </c:pt>
                <c:pt idx="23649" formatCode="General">
                  <c:v>15.915900000000001</c:v>
                </c:pt>
                <c:pt idx="23650" formatCode="General">
                  <c:v>15.916600000000001</c:v>
                </c:pt>
                <c:pt idx="23651" formatCode="General">
                  <c:v>15.917199999999999</c:v>
                </c:pt>
                <c:pt idx="23652" formatCode="General">
                  <c:v>15.917899999999999</c:v>
                </c:pt>
                <c:pt idx="23653" formatCode="General">
                  <c:v>15.9186</c:v>
                </c:pt>
                <c:pt idx="23654" formatCode="General">
                  <c:v>15.9193</c:v>
                </c:pt>
                <c:pt idx="23655" formatCode="General">
                  <c:v>15.9199</c:v>
                </c:pt>
                <c:pt idx="23656" formatCode="General">
                  <c:v>15.9206</c:v>
                </c:pt>
                <c:pt idx="23657" formatCode="General">
                  <c:v>15.9213</c:v>
                </c:pt>
                <c:pt idx="23658" formatCode="General">
                  <c:v>15.922000000000001</c:v>
                </c:pt>
                <c:pt idx="23659" formatCode="General">
                  <c:v>15.922599999999999</c:v>
                </c:pt>
                <c:pt idx="23660" formatCode="General">
                  <c:v>15.923299999999999</c:v>
                </c:pt>
                <c:pt idx="23661" formatCode="General">
                  <c:v>15.923999999999999</c:v>
                </c:pt>
                <c:pt idx="23662" formatCode="General">
                  <c:v>15.9246</c:v>
                </c:pt>
                <c:pt idx="23663" formatCode="General">
                  <c:v>15.9253</c:v>
                </c:pt>
                <c:pt idx="23664" formatCode="General">
                  <c:v>15.926</c:v>
                </c:pt>
                <c:pt idx="23665" formatCode="General">
                  <c:v>15.9267</c:v>
                </c:pt>
                <c:pt idx="23666" formatCode="General">
                  <c:v>15.927300000000001</c:v>
                </c:pt>
                <c:pt idx="23667" formatCode="General">
                  <c:v>15.928000000000001</c:v>
                </c:pt>
                <c:pt idx="23668" formatCode="General">
                  <c:v>15.928699999999999</c:v>
                </c:pt>
                <c:pt idx="23669" formatCode="General">
                  <c:v>15.929399999999999</c:v>
                </c:pt>
                <c:pt idx="23670" formatCode="General">
                  <c:v>15.93</c:v>
                </c:pt>
                <c:pt idx="23671" formatCode="General">
                  <c:v>15.9307</c:v>
                </c:pt>
                <c:pt idx="23672" formatCode="General">
                  <c:v>15.9314</c:v>
                </c:pt>
                <c:pt idx="23673" formatCode="General">
                  <c:v>15.9321</c:v>
                </c:pt>
                <c:pt idx="23674" formatCode="General">
                  <c:v>15.932700000000001</c:v>
                </c:pt>
                <c:pt idx="23675" formatCode="General">
                  <c:v>15.933400000000001</c:v>
                </c:pt>
                <c:pt idx="23676" formatCode="General">
                  <c:v>15.934100000000001</c:v>
                </c:pt>
                <c:pt idx="23677" formatCode="General">
                  <c:v>15.934699999999999</c:v>
                </c:pt>
                <c:pt idx="23678" formatCode="General">
                  <c:v>15.9354</c:v>
                </c:pt>
                <c:pt idx="23679" formatCode="General">
                  <c:v>15.9361</c:v>
                </c:pt>
                <c:pt idx="23680" formatCode="General">
                  <c:v>15.9368</c:v>
                </c:pt>
                <c:pt idx="23681" formatCode="General">
                  <c:v>15.9374</c:v>
                </c:pt>
                <c:pt idx="23682" formatCode="General">
                  <c:v>15.9381</c:v>
                </c:pt>
                <c:pt idx="23683" formatCode="General">
                  <c:v>15.938800000000001</c:v>
                </c:pt>
                <c:pt idx="23684" formatCode="General">
                  <c:v>15.939500000000001</c:v>
                </c:pt>
                <c:pt idx="23685" formatCode="General">
                  <c:v>15.940099999999999</c:v>
                </c:pt>
                <c:pt idx="23686" formatCode="General">
                  <c:v>15.940799999999999</c:v>
                </c:pt>
                <c:pt idx="23687" formatCode="General">
                  <c:v>15.9415</c:v>
                </c:pt>
                <c:pt idx="23688" formatCode="General">
                  <c:v>15.9421</c:v>
                </c:pt>
                <c:pt idx="23689" formatCode="General">
                  <c:v>15.9428</c:v>
                </c:pt>
                <c:pt idx="23690" formatCode="General">
                  <c:v>15.9435</c:v>
                </c:pt>
                <c:pt idx="23691" formatCode="General">
                  <c:v>15.9442</c:v>
                </c:pt>
                <c:pt idx="23692" formatCode="General">
                  <c:v>15.944800000000001</c:v>
                </c:pt>
                <c:pt idx="23693" formatCode="General">
                  <c:v>15.945499999999999</c:v>
                </c:pt>
                <c:pt idx="23694" formatCode="General">
                  <c:v>15.946199999999999</c:v>
                </c:pt>
                <c:pt idx="23695" formatCode="General">
                  <c:v>15.946899999999999</c:v>
                </c:pt>
                <c:pt idx="23696" formatCode="General">
                  <c:v>15.9475</c:v>
                </c:pt>
                <c:pt idx="23697" formatCode="General">
                  <c:v>15.9482</c:v>
                </c:pt>
                <c:pt idx="23698" formatCode="General">
                  <c:v>15.9489</c:v>
                </c:pt>
                <c:pt idx="23699" formatCode="General">
                  <c:v>15.9495</c:v>
                </c:pt>
                <c:pt idx="23700" formatCode="General">
                  <c:v>15.950200000000001</c:v>
                </c:pt>
                <c:pt idx="23701" formatCode="General">
                  <c:v>15.950900000000001</c:v>
                </c:pt>
                <c:pt idx="23702" formatCode="General">
                  <c:v>15.951599999999999</c:v>
                </c:pt>
                <c:pt idx="23703" formatCode="General">
                  <c:v>15.952199999999999</c:v>
                </c:pt>
                <c:pt idx="23704" formatCode="General">
                  <c:v>15.9529</c:v>
                </c:pt>
                <c:pt idx="23705" formatCode="General">
                  <c:v>15.9536</c:v>
                </c:pt>
                <c:pt idx="23706" formatCode="General">
                  <c:v>15.9543</c:v>
                </c:pt>
                <c:pt idx="23707" formatCode="General">
                  <c:v>15.9549</c:v>
                </c:pt>
                <c:pt idx="23708" formatCode="General">
                  <c:v>15.9556</c:v>
                </c:pt>
                <c:pt idx="23709" formatCode="General">
                  <c:v>15.956300000000001</c:v>
                </c:pt>
                <c:pt idx="23710" formatCode="General">
                  <c:v>15.957000000000001</c:v>
                </c:pt>
                <c:pt idx="23711" formatCode="General">
                  <c:v>15.957599999999999</c:v>
                </c:pt>
                <c:pt idx="23712" formatCode="General">
                  <c:v>15.958299999999999</c:v>
                </c:pt>
                <c:pt idx="23713" formatCode="General">
                  <c:v>15.959</c:v>
                </c:pt>
                <c:pt idx="23714" formatCode="General">
                  <c:v>15.9596</c:v>
                </c:pt>
                <c:pt idx="23715" formatCode="General">
                  <c:v>15.9603</c:v>
                </c:pt>
                <c:pt idx="23716" formatCode="General">
                  <c:v>15.961</c:v>
                </c:pt>
                <c:pt idx="23717" formatCode="General">
                  <c:v>15.9617</c:v>
                </c:pt>
                <c:pt idx="23718" formatCode="General">
                  <c:v>15.962300000000001</c:v>
                </c:pt>
                <c:pt idx="23719" formatCode="General">
                  <c:v>15.962999999999999</c:v>
                </c:pt>
                <c:pt idx="23720" formatCode="General">
                  <c:v>15.963699999999999</c:v>
                </c:pt>
                <c:pt idx="23721" formatCode="General">
                  <c:v>15.964399999999999</c:v>
                </c:pt>
                <c:pt idx="23722" formatCode="General">
                  <c:v>15.965</c:v>
                </c:pt>
                <c:pt idx="23723" formatCode="General">
                  <c:v>15.9657</c:v>
                </c:pt>
                <c:pt idx="23724" formatCode="General">
                  <c:v>15.9664</c:v>
                </c:pt>
                <c:pt idx="23725" formatCode="General">
                  <c:v>15.967000000000001</c:v>
                </c:pt>
                <c:pt idx="23726" formatCode="General">
                  <c:v>15.967700000000001</c:v>
                </c:pt>
                <c:pt idx="23727" formatCode="General">
                  <c:v>15.968400000000001</c:v>
                </c:pt>
                <c:pt idx="23728" formatCode="General">
                  <c:v>15.969099999999999</c:v>
                </c:pt>
                <c:pt idx="23729" formatCode="General">
                  <c:v>15.9697</c:v>
                </c:pt>
                <c:pt idx="23730" formatCode="General">
                  <c:v>15.9704</c:v>
                </c:pt>
                <c:pt idx="23731" formatCode="General">
                  <c:v>15.9711</c:v>
                </c:pt>
                <c:pt idx="23732" formatCode="General">
                  <c:v>15.9718</c:v>
                </c:pt>
                <c:pt idx="23733" formatCode="General">
                  <c:v>15.9724</c:v>
                </c:pt>
                <c:pt idx="23734" formatCode="General">
                  <c:v>15.973100000000001</c:v>
                </c:pt>
                <c:pt idx="23735" formatCode="General">
                  <c:v>15.973800000000001</c:v>
                </c:pt>
                <c:pt idx="23736" formatCode="General">
                  <c:v>15.974500000000001</c:v>
                </c:pt>
                <c:pt idx="23737" formatCode="General">
                  <c:v>15.975099999999999</c:v>
                </c:pt>
                <c:pt idx="23738" formatCode="General">
                  <c:v>15.9758</c:v>
                </c:pt>
                <c:pt idx="23739" formatCode="General">
                  <c:v>15.9765</c:v>
                </c:pt>
                <c:pt idx="23740" formatCode="General">
                  <c:v>15.9771</c:v>
                </c:pt>
                <c:pt idx="23741" formatCode="General">
                  <c:v>15.9778</c:v>
                </c:pt>
                <c:pt idx="23742" formatCode="General">
                  <c:v>15.9785</c:v>
                </c:pt>
                <c:pt idx="23743" formatCode="General">
                  <c:v>15.979200000000001</c:v>
                </c:pt>
                <c:pt idx="23744" formatCode="General">
                  <c:v>15.979799999999999</c:v>
                </c:pt>
                <c:pt idx="23745" formatCode="General">
                  <c:v>15.980499999999999</c:v>
                </c:pt>
                <c:pt idx="23746" formatCode="General">
                  <c:v>15.981199999999999</c:v>
                </c:pt>
                <c:pt idx="23747" formatCode="General">
                  <c:v>15.9819</c:v>
                </c:pt>
                <c:pt idx="23748" formatCode="General">
                  <c:v>15.9825</c:v>
                </c:pt>
                <c:pt idx="23749" formatCode="General">
                  <c:v>15.9832</c:v>
                </c:pt>
                <c:pt idx="23750" formatCode="General">
                  <c:v>15.9839</c:v>
                </c:pt>
                <c:pt idx="23751" formatCode="General">
                  <c:v>15.984500000000001</c:v>
                </c:pt>
                <c:pt idx="23752" formatCode="General">
                  <c:v>15.985200000000001</c:v>
                </c:pt>
                <c:pt idx="23753" formatCode="General">
                  <c:v>15.985900000000001</c:v>
                </c:pt>
                <c:pt idx="23754" formatCode="General">
                  <c:v>15.986599999999999</c:v>
                </c:pt>
                <c:pt idx="23755" formatCode="General">
                  <c:v>15.9872</c:v>
                </c:pt>
                <c:pt idx="23756" formatCode="General">
                  <c:v>15.9879</c:v>
                </c:pt>
                <c:pt idx="23757" formatCode="General">
                  <c:v>15.9886</c:v>
                </c:pt>
                <c:pt idx="23758" formatCode="General">
                  <c:v>15.9893</c:v>
                </c:pt>
                <c:pt idx="23759" formatCode="General">
                  <c:v>15.9899</c:v>
                </c:pt>
                <c:pt idx="23760" formatCode="General">
                  <c:v>15.990600000000001</c:v>
                </c:pt>
                <c:pt idx="23761" formatCode="General">
                  <c:v>15.991300000000001</c:v>
                </c:pt>
                <c:pt idx="23762" formatCode="General">
                  <c:v>15.991899999999999</c:v>
                </c:pt>
                <c:pt idx="23763" formatCode="General">
                  <c:v>15.992599999999999</c:v>
                </c:pt>
                <c:pt idx="23764" formatCode="General">
                  <c:v>15.9933</c:v>
                </c:pt>
                <c:pt idx="23765" formatCode="General">
                  <c:v>15.994</c:v>
                </c:pt>
                <c:pt idx="23766" formatCode="General">
                  <c:v>15.9946</c:v>
                </c:pt>
                <c:pt idx="23767" formatCode="General">
                  <c:v>15.9953</c:v>
                </c:pt>
                <c:pt idx="23768" formatCode="General">
                  <c:v>15.996</c:v>
                </c:pt>
                <c:pt idx="23769" formatCode="General">
                  <c:v>15.996700000000001</c:v>
                </c:pt>
                <c:pt idx="23770" formatCode="General">
                  <c:v>15.997299999999999</c:v>
                </c:pt>
                <c:pt idx="23771" formatCode="General">
                  <c:v>15.997999999999999</c:v>
                </c:pt>
                <c:pt idx="23772" formatCode="General">
                  <c:v>15.998699999999999</c:v>
                </c:pt>
                <c:pt idx="23773" formatCode="General">
                  <c:v>15.9994</c:v>
                </c:pt>
                <c:pt idx="23774" formatCode="General">
                  <c:v>16</c:v>
                </c:pt>
                <c:pt idx="23775" formatCode="General">
                  <c:v>16.000699999999998</c:v>
                </c:pt>
                <c:pt idx="23776" formatCode="General">
                  <c:v>16.0014</c:v>
                </c:pt>
                <c:pt idx="23777" formatCode="General">
                  <c:v>16.001999999999999</c:v>
                </c:pt>
                <c:pt idx="23778" formatCode="General">
                  <c:v>16.002700000000001</c:v>
                </c:pt>
                <c:pt idx="23779" formatCode="General">
                  <c:v>16.003399999999999</c:v>
                </c:pt>
                <c:pt idx="23780" formatCode="General">
                  <c:v>16.004100000000001</c:v>
                </c:pt>
                <c:pt idx="23781" formatCode="General">
                  <c:v>16.0047</c:v>
                </c:pt>
                <c:pt idx="23782" formatCode="General">
                  <c:v>16.005400000000002</c:v>
                </c:pt>
                <c:pt idx="23783" formatCode="General">
                  <c:v>16.0061</c:v>
                </c:pt>
                <c:pt idx="23784" formatCode="General">
                  <c:v>16.006799999999998</c:v>
                </c:pt>
                <c:pt idx="23785" formatCode="General">
                  <c:v>16.007400000000001</c:v>
                </c:pt>
                <c:pt idx="23786" formatCode="General">
                  <c:v>16.008099999999999</c:v>
                </c:pt>
                <c:pt idx="23787" formatCode="General">
                  <c:v>16.008800000000001</c:v>
                </c:pt>
                <c:pt idx="23788" formatCode="General">
                  <c:v>16.009399999999999</c:v>
                </c:pt>
                <c:pt idx="23789" formatCode="General">
                  <c:v>16.010100000000001</c:v>
                </c:pt>
                <c:pt idx="23790" formatCode="General">
                  <c:v>16.0108</c:v>
                </c:pt>
                <c:pt idx="23791" formatCode="General">
                  <c:v>16.011500000000002</c:v>
                </c:pt>
                <c:pt idx="23792" formatCode="General">
                  <c:v>16.0121</c:v>
                </c:pt>
                <c:pt idx="23793" formatCode="General">
                  <c:v>16.012799999999999</c:v>
                </c:pt>
                <c:pt idx="23794" formatCode="General">
                  <c:v>16.013500000000001</c:v>
                </c:pt>
                <c:pt idx="23795" formatCode="General">
                  <c:v>16.014199999999999</c:v>
                </c:pt>
                <c:pt idx="23796" formatCode="General">
                  <c:v>16.014800000000001</c:v>
                </c:pt>
                <c:pt idx="23797" formatCode="General">
                  <c:v>16.015499999999999</c:v>
                </c:pt>
                <c:pt idx="23798" formatCode="General">
                  <c:v>16.016200000000001</c:v>
                </c:pt>
                <c:pt idx="23799" formatCode="General">
                  <c:v>16.0168</c:v>
                </c:pt>
                <c:pt idx="23800" formatCode="General">
                  <c:v>16.017499999999998</c:v>
                </c:pt>
                <c:pt idx="23801" formatCode="General">
                  <c:v>16.0182</c:v>
                </c:pt>
                <c:pt idx="23802" formatCode="General">
                  <c:v>16.018899999999999</c:v>
                </c:pt>
                <c:pt idx="23803" formatCode="General">
                  <c:v>16.019500000000001</c:v>
                </c:pt>
                <c:pt idx="23804" formatCode="General">
                  <c:v>16.020199999999999</c:v>
                </c:pt>
                <c:pt idx="23805" formatCode="General">
                  <c:v>16.020900000000001</c:v>
                </c:pt>
                <c:pt idx="23806" formatCode="General">
                  <c:v>16.021599999999999</c:v>
                </c:pt>
                <c:pt idx="23807" formatCode="General">
                  <c:v>16.022200000000002</c:v>
                </c:pt>
                <c:pt idx="23808" formatCode="General">
                  <c:v>16.0229</c:v>
                </c:pt>
                <c:pt idx="23809" formatCode="General">
                  <c:v>16.023599999999998</c:v>
                </c:pt>
                <c:pt idx="23810" formatCode="General">
                  <c:v>16.0243</c:v>
                </c:pt>
                <c:pt idx="23811" formatCode="General">
                  <c:v>16.024899999999999</c:v>
                </c:pt>
                <c:pt idx="23812" formatCode="General">
                  <c:v>16.025600000000001</c:v>
                </c:pt>
                <c:pt idx="23813" formatCode="General">
                  <c:v>16.026299999999999</c:v>
                </c:pt>
                <c:pt idx="23814" formatCode="General">
                  <c:v>16.026900000000001</c:v>
                </c:pt>
                <c:pt idx="23815" formatCode="General">
                  <c:v>16.0276</c:v>
                </c:pt>
                <c:pt idx="23816" formatCode="General">
                  <c:v>16.028300000000002</c:v>
                </c:pt>
                <c:pt idx="23817" formatCode="General">
                  <c:v>16.029</c:v>
                </c:pt>
                <c:pt idx="23818" formatCode="General">
                  <c:v>16.029599999999999</c:v>
                </c:pt>
                <c:pt idx="23819" formatCode="General">
                  <c:v>16.0303</c:v>
                </c:pt>
                <c:pt idx="23820" formatCode="General">
                  <c:v>16.030999999999999</c:v>
                </c:pt>
                <c:pt idx="23821" formatCode="General">
                  <c:v>16.031700000000001</c:v>
                </c:pt>
                <c:pt idx="23822" formatCode="General">
                  <c:v>16.032299999999999</c:v>
                </c:pt>
                <c:pt idx="23823" formatCode="General">
                  <c:v>16.033000000000001</c:v>
                </c:pt>
                <c:pt idx="23824" formatCode="General">
                  <c:v>16.0337</c:v>
                </c:pt>
                <c:pt idx="23825" formatCode="General">
                  <c:v>16.034300000000002</c:v>
                </c:pt>
                <c:pt idx="23826" formatCode="General">
                  <c:v>16.035</c:v>
                </c:pt>
                <c:pt idx="23827" formatCode="General">
                  <c:v>16.035699999999999</c:v>
                </c:pt>
                <c:pt idx="23828" formatCode="General">
                  <c:v>16.0364</c:v>
                </c:pt>
                <c:pt idx="23829" formatCode="General">
                  <c:v>16.036999999999999</c:v>
                </c:pt>
                <c:pt idx="23830" formatCode="General">
                  <c:v>16.037700000000001</c:v>
                </c:pt>
                <c:pt idx="23831" formatCode="General">
                  <c:v>16.038399999999999</c:v>
                </c:pt>
                <c:pt idx="23832" formatCode="General">
                  <c:v>16.039100000000001</c:v>
                </c:pt>
                <c:pt idx="23833" formatCode="General">
                  <c:v>16.0397</c:v>
                </c:pt>
                <c:pt idx="23834" formatCode="General">
                  <c:v>16.040400000000002</c:v>
                </c:pt>
                <c:pt idx="23835" formatCode="General">
                  <c:v>16.0411</c:v>
                </c:pt>
                <c:pt idx="23836" formatCode="General">
                  <c:v>16.041799999999999</c:v>
                </c:pt>
                <c:pt idx="23837" formatCode="General">
                  <c:v>16.042400000000001</c:v>
                </c:pt>
                <c:pt idx="23838" formatCode="General">
                  <c:v>16.043099999999999</c:v>
                </c:pt>
                <c:pt idx="23839" formatCode="General">
                  <c:v>16.043800000000001</c:v>
                </c:pt>
                <c:pt idx="23840" formatCode="General">
                  <c:v>16.0444</c:v>
                </c:pt>
                <c:pt idx="23841" formatCode="General">
                  <c:v>16.045100000000001</c:v>
                </c:pt>
                <c:pt idx="23842" formatCode="General">
                  <c:v>16.0458</c:v>
                </c:pt>
                <c:pt idx="23843" formatCode="General">
                  <c:v>16.046500000000002</c:v>
                </c:pt>
                <c:pt idx="23844" formatCode="General">
                  <c:v>16.0471</c:v>
                </c:pt>
                <c:pt idx="23845" formatCode="General">
                  <c:v>16.047799999999999</c:v>
                </c:pt>
                <c:pt idx="23846" formatCode="General">
                  <c:v>16.048500000000001</c:v>
                </c:pt>
                <c:pt idx="23847" formatCode="General">
                  <c:v>16.049199999999999</c:v>
                </c:pt>
                <c:pt idx="23848" formatCode="General">
                  <c:v>16.049800000000001</c:v>
                </c:pt>
                <c:pt idx="23849" formatCode="General">
                  <c:v>16.0505</c:v>
                </c:pt>
                <c:pt idx="23850" formatCode="General">
                  <c:v>16.051200000000001</c:v>
                </c:pt>
                <c:pt idx="23851" formatCode="General">
                  <c:v>16.0518</c:v>
                </c:pt>
                <c:pt idx="23852" formatCode="General">
                  <c:v>16.052499999999998</c:v>
                </c:pt>
                <c:pt idx="23853" formatCode="General">
                  <c:v>16.0532</c:v>
                </c:pt>
                <c:pt idx="23854" formatCode="General">
                  <c:v>16.053899999999999</c:v>
                </c:pt>
                <c:pt idx="23855" formatCode="General">
                  <c:v>16.054500000000001</c:v>
                </c:pt>
                <c:pt idx="23856" formatCode="General">
                  <c:v>16.055199999999999</c:v>
                </c:pt>
                <c:pt idx="23857" formatCode="General">
                  <c:v>16.055900000000001</c:v>
                </c:pt>
                <c:pt idx="23858" formatCode="General">
                  <c:v>16.0566</c:v>
                </c:pt>
                <c:pt idx="23859" formatCode="General">
                  <c:v>16.057200000000002</c:v>
                </c:pt>
                <c:pt idx="23860" formatCode="General">
                  <c:v>16.0579</c:v>
                </c:pt>
                <c:pt idx="23861" formatCode="General">
                  <c:v>16.058599999999998</c:v>
                </c:pt>
                <c:pt idx="23862" formatCode="General">
                  <c:v>16.059200000000001</c:v>
                </c:pt>
                <c:pt idx="23863" formatCode="General">
                  <c:v>16.059899999999999</c:v>
                </c:pt>
                <c:pt idx="23864" formatCode="General">
                  <c:v>16.060600000000001</c:v>
                </c:pt>
                <c:pt idx="23865" formatCode="General">
                  <c:v>16.061299999999999</c:v>
                </c:pt>
                <c:pt idx="23866" formatCode="General">
                  <c:v>16.061900000000001</c:v>
                </c:pt>
                <c:pt idx="23867" formatCode="General">
                  <c:v>16.0626</c:v>
                </c:pt>
                <c:pt idx="23868" formatCode="General">
                  <c:v>16.063300000000002</c:v>
                </c:pt>
                <c:pt idx="23869" formatCode="General">
                  <c:v>16.064</c:v>
                </c:pt>
                <c:pt idx="23870" formatCode="General">
                  <c:v>16.064599999999999</c:v>
                </c:pt>
                <c:pt idx="23871" formatCode="General">
                  <c:v>16.065300000000001</c:v>
                </c:pt>
                <c:pt idx="23872" formatCode="General">
                  <c:v>16.065999999999999</c:v>
                </c:pt>
                <c:pt idx="23873" formatCode="General">
                  <c:v>16.066700000000001</c:v>
                </c:pt>
                <c:pt idx="23874" formatCode="General">
                  <c:v>16.067299999999999</c:v>
                </c:pt>
                <c:pt idx="23875" formatCode="General">
                  <c:v>16.068000000000001</c:v>
                </c:pt>
                <c:pt idx="23876" formatCode="General">
                  <c:v>16.0687</c:v>
                </c:pt>
                <c:pt idx="23877" formatCode="General">
                  <c:v>16.069299999999998</c:v>
                </c:pt>
                <c:pt idx="23878" formatCode="General">
                  <c:v>16.07</c:v>
                </c:pt>
                <c:pt idx="23879" formatCode="General">
                  <c:v>16.070699999999999</c:v>
                </c:pt>
                <c:pt idx="23880" formatCode="General">
                  <c:v>16.071400000000001</c:v>
                </c:pt>
                <c:pt idx="23881" formatCode="General">
                  <c:v>16.071999999999999</c:v>
                </c:pt>
                <c:pt idx="23882" formatCode="General">
                  <c:v>16.072700000000001</c:v>
                </c:pt>
                <c:pt idx="23883" formatCode="General">
                  <c:v>16.073399999999999</c:v>
                </c:pt>
                <c:pt idx="23884" formatCode="General">
                  <c:v>16.074100000000001</c:v>
                </c:pt>
                <c:pt idx="23885" formatCode="General">
                  <c:v>16.0747</c:v>
                </c:pt>
                <c:pt idx="23886" formatCode="General">
                  <c:v>16.075399999999998</c:v>
                </c:pt>
                <c:pt idx="23887" formatCode="General">
                  <c:v>16.0761</c:v>
                </c:pt>
                <c:pt idx="23888" formatCode="General">
                  <c:v>16.076699999999999</c:v>
                </c:pt>
                <c:pt idx="23889" formatCode="General">
                  <c:v>16.077400000000001</c:v>
                </c:pt>
                <c:pt idx="23890" formatCode="General">
                  <c:v>16.078099999999999</c:v>
                </c:pt>
                <c:pt idx="23891" formatCode="General">
                  <c:v>16.078800000000001</c:v>
                </c:pt>
                <c:pt idx="23892" formatCode="General">
                  <c:v>16.0794</c:v>
                </c:pt>
                <c:pt idx="23893" formatCode="General">
                  <c:v>16.080100000000002</c:v>
                </c:pt>
                <c:pt idx="23894" formatCode="General">
                  <c:v>16.0808</c:v>
                </c:pt>
                <c:pt idx="23895" formatCode="General">
                  <c:v>16.081499999999998</c:v>
                </c:pt>
                <c:pt idx="23896" formatCode="General">
                  <c:v>16.082100000000001</c:v>
                </c:pt>
                <c:pt idx="23897" formatCode="General">
                  <c:v>16.082799999999999</c:v>
                </c:pt>
                <c:pt idx="23898" formatCode="General">
                  <c:v>16.083500000000001</c:v>
                </c:pt>
                <c:pt idx="23899" formatCode="General">
                  <c:v>16.084099999999999</c:v>
                </c:pt>
                <c:pt idx="23900" formatCode="General">
                  <c:v>16.084800000000001</c:v>
                </c:pt>
                <c:pt idx="23901" formatCode="General">
                  <c:v>16.0855</c:v>
                </c:pt>
                <c:pt idx="23902" formatCode="General">
                  <c:v>16.086200000000002</c:v>
                </c:pt>
                <c:pt idx="23903" formatCode="General">
                  <c:v>16.0868</c:v>
                </c:pt>
                <c:pt idx="23904" formatCode="General">
                  <c:v>16.087499999999999</c:v>
                </c:pt>
                <c:pt idx="23905" formatCode="General">
                  <c:v>16.088200000000001</c:v>
                </c:pt>
                <c:pt idx="23906" formatCode="General">
                  <c:v>16.088899999999999</c:v>
                </c:pt>
                <c:pt idx="23907" formatCode="General">
                  <c:v>16.089500000000001</c:v>
                </c:pt>
                <c:pt idx="23908" formatCode="General">
                  <c:v>16.090199999999999</c:v>
                </c:pt>
                <c:pt idx="23909" formatCode="General">
                  <c:v>16.090900000000001</c:v>
                </c:pt>
                <c:pt idx="23910" formatCode="General">
                  <c:v>16.0916</c:v>
                </c:pt>
                <c:pt idx="23911" formatCode="General">
                  <c:v>16.092199999999998</c:v>
                </c:pt>
                <c:pt idx="23912" formatCode="General">
                  <c:v>16.0929</c:v>
                </c:pt>
                <c:pt idx="23913" formatCode="General">
                  <c:v>16.093599999999999</c:v>
                </c:pt>
                <c:pt idx="23914" formatCode="General">
                  <c:v>16.094200000000001</c:v>
                </c:pt>
                <c:pt idx="23915" formatCode="General">
                  <c:v>16.094899999999999</c:v>
                </c:pt>
                <c:pt idx="23916" formatCode="General">
                  <c:v>16.095600000000001</c:v>
                </c:pt>
                <c:pt idx="23917" formatCode="General">
                  <c:v>16.096299999999999</c:v>
                </c:pt>
                <c:pt idx="23918" formatCode="General">
                  <c:v>16.096900000000002</c:v>
                </c:pt>
                <c:pt idx="23919" formatCode="General">
                  <c:v>16.0976</c:v>
                </c:pt>
                <c:pt idx="23920" formatCode="General">
                  <c:v>16.098299999999998</c:v>
                </c:pt>
                <c:pt idx="23921" formatCode="General">
                  <c:v>16.099</c:v>
                </c:pt>
                <c:pt idx="23922" formatCode="General">
                  <c:v>16.099599999999999</c:v>
                </c:pt>
                <c:pt idx="23923" formatCode="General">
                  <c:v>16.100300000000001</c:v>
                </c:pt>
                <c:pt idx="23924" formatCode="General">
                  <c:v>16.100999999999999</c:v>
                </c:pt>
                <c:pt idx="23925" formatCode="General">
                  <c:v>16.101600000000001</c:v>
                </c:pt>
                <c:pt idx="23926" formatCode="General">
                  <c:v>16.1023</c:v>
                </c:pt>
                <c:pt idx="23927" formatCode="General">
                  <c:v>16.103000000000002</c:v>
                </c:pt>
                <c:pt idx="23928" formatCode="General">
                  <c:v>16.1037</c:v>
                </c:pt>
                <c:pt idx="23929" formatCode="General">
                  <c:v>16.104299999999999</c:v>
                </c:pt>
                <c:pt idx="23930" formatCode="General">
                  <c:v>16.105</c:v>
                </c:pt>
                <c:pt idx="23931" formatCode="General">
                  <c:v>16.105699999999999</c:v>
                </c:pt>
                <c:pt idx="23932" formatCode="General">
                  <c:v>16.106400000000001</c:v>
                </c:pt>
                <c:pt idx="23933" formatCode="General">
                  <c:v>16.106999999999999</c:v>
                </c:pt>
                <c:pt idx="23934" formatCode="General">
                  <c:v>16.107700000000001</c:v>
                </c:pt>
                <c:pt idx="23935" formatCode="General">
                  <c:v>16.1084</c:v>
                </c:pt>
                <c:pt idx="23936" formatCode="General">
                  <c:v>16.109100000000002</c:v>
                </c:pt>
                <c:pt idx="23937" formatCode="General">
                  <c:v>16.1097</c:v>
                </c:pt>
                <c:pt idx="23938" formatCode="General">
                  <c:v>16.110399999999998</c:v>
                </c:pt>
                <c:pt idx="23939" formatCode="General">
                  <c:v>16.1111</c:v>
                </c:pt>
                <c:pt idx="23940" formatCode="General">
                  <c:v>16.111699999999999</c:v>
                </c:pt>
                <c:pt idx="23941" formatCode="General">
                  <c:v>16.112400000000001</c:v>
                </c:pt>
                <c:pt idx="23942" formatCode="General">
                  <c:v>16.113099999999999</c:v>
                </c:pt>
                <c:pt idx="23943" formatCode="General">
                  <c:v>16.113800000000001</c:v>
                </c:pt>
                <c:pt idx="23944" formatCode="General">
                  <c:v>16.1144</c:v>
                </c:pt>
                <c:pt idx="23945" formatCode="General">
                  <c:v>16.115100000000002</c:v>
                </c:pt>
                <c:pt idx="23946" formatCode="General">
                  <c:v>16.1158</c:v>
                </c:pt>
                <c:pt idx="23947" formatCode="General">
                  <c:v>16.116499999999998</c:v>
                </c:pt>
                <c:pt idx="23948" formatCode="General">
                  <c:v>16.117100000000001</c:v>
                </c:pt>
                <c:pt idx="23949" formatCode="General">
                  <c:v>16.117799999999999</c:v>
                </c:pt>
                <c:pt idx="23950" formatCode="General">
                  <c:v>16.118500000000001</c:v>
                </c:pt>
                <c:pt idx="23951" formatCode="General">
                  <c:v>16.1191</c:v>
                </c:pt>
                <c:pt idx="23952" formatCode="General">
                  <c:v>16.119800000000001</c:v>
                </c:pt>
                <c:pt idx="23953" formatCode="General">
                  <c:v>16.1205</c:v>
                </c:pt>
                <c:pt idx="23954" formatCode="General">
                  <c:v>16.121200000000002</c:v>
                </c:pt>
                <c:pt idx="23955" formatCode="General">
                  <c:v>16.1218</c:v>
                </c:pt>
                <c:pt idx="23956" formatCode="General">
                  <c:v>16.122499999999999</c:v>
                </c:pt>
                <c:pt idx="23957" formatCode="General">
                  <c:v>16.123200000000001</c:v>
                </c:pt>
                <c:pt idx="23958" formatCode="General">
                  <c:v>16.123899999999999</c:v>
                </c:pt>
                <c:pt idx="23959" formatCode="General">
                  <c:v>16.124500000000001</c:v>
                </c:pt>
                <c:pt idx="23960" formatCode="General">
                  <c:v>16.1252</c:v>
                </c:pt>
                <c:pt idx="23961" formatCode="General">
                  <c:v>16.125900000000001</c:v>
                </c:pt>
                <c:pt idx="23962" formatCode="General">
                  <c:v>16.1265</c:v>
                </c:pt>
                <c:pt idx="23963" formatCode="General">
                  <c:v>16.127199999999998</c:v>
                </c:pt>
                <c:pt idx="23964" formatCode="General">
                  <c:v>16.1279</c:v>
                </c:pt>
                <c:pt idx="23965" formatCode="General">
                  <c:v>16.128599999999999</c:v>
                </c:pt>
                <c:pt idx="23966" formatCode="General">
                  <c:v>16.129200000000001</c:v>
                </c:pt>
                <c:pt idx="23967" formatCode="General">
                  <c:v>16.129899999999999</c:v>
                </c:pt>
                <c:pt idx="23968" formatCode="General">
                  <c:v>16.130600000000001</c:v>
                </c:pt>
                <c:pt idx="23969" formatCode="General">
                  <c:v>16.1313</c:v>
                </c:pt>
                <c:pt idx="23970" formatCode="General">
                  <c:v>16.131900000000002</c:v>
                </c:pt>
                <c:pt idx="23971" formatCode="General">
                  <c:v>16.1326</c:v>
                </c:pt>
                <c:pt idx="23972" formatCode="General">
                  <c:v>16.133299999999998</c:v>
                </c:pt>
                <c:pt idx="23973" formatCode="General">
                  <c:v>16.134</c:v>
                </c:pt>
                <c:pt idx="23974" formatCode="General">
                  <c:v>16.134599999999999</c:v>
                </c:pt>
                <c:pt idx="23975" formatCode="General">
                  <c:v>16.135300000000001</c:v>
                </c:pt>
                <c:pt idx="23976" formatCode="General">
                  <c:v>16.135999999999999</c:v>
                </c:pt>
                <c:pt idx="23977" formatCode="General">
                  <c:v>16.136600000000001</c:v>
                </c:pt>
                <c:pt idx="23978" formatCode="General">
                  <c:v>16.1373</c:v>
                </c:pt>
                <c:pt idx="23979" formatCode="General">
                  <c:v>16.138000000000002</c:v>
                </c:pt>
                <c:pt idx="23980" formatCode="General">
                  <c:v>16.1387</c:v>
                </c:pt>
                <c:pt idx="23981" formatCode="General">
                  <c:v>16.139299999999999</c:v>
                </c:pt>
                <c:pt idx="23982" formatCode="General">
                  <c:v>16.14</c:v>
                </c:pt>
                <c:pt idx="23983" formatCode="General">
                  <c:v>16.140699999999999</c:v>
                </c:pt>
                <c:pt idx="23984" formatCode="General">
                  <c:v>16.141400000000001</c:v>
                </c:pt>
                <c:pt idx="23985" formatCode="General">
                  <c:v>16.141999999999999</c:v>
                </c:pt>
                <c:pt idx="23986" formatCode="General">
                  <c:v>16.142700000000001</c:v>
                </c:pt>
                <c:pt idx="23987" formatCode="General">
                  <c:v>16.1434</c:v>
                </c:pt>
                <c:pt idx="23988" formatCode="General">
                  <c:v>16.143999999999998</c:v>
                </c:pt>
                <c:pt idx="23989" formatCode="General">
                  <c:v>16.1447</c:v>
                </c:pt>
                <c:pt idx="23990" formatCode="General">
                  <c:v>16.145399999999999</c:v>
                </c:pt>
                <c:pt idx="23991" formatCode="General">
                  <c:v>16.146100000000001</c:v>
                </c:pt>
                <c:pt idx="23992" formatCode="General">
                  <c:v>16.146699999999999</c:v>
                </c:pt>
                <c:pt idx="23993" formatCode="General">
                  <c:v>16.147400000000001</c:v>
                </c:pt>
                <c:pt idx="23994" formatCode="General">
                  <c:v>16.148099999999999</c:v>
                </c:pt>
                <c:pt idx="23995" formatCode="General">
                  <c:v>16.148800000000001</c:v>
                </c:pt>
                <c:pt idx="23996" formatCode="General">
                  <c:v>16.1494</c:v>
                </c:pt>
                <c:pt idx="23997" formatCode="General">
                  <c:v>16.150099999999998</c:v>
                </c:pt>
                <c:pt idx="23998" formatCode="General">
                  <c:v>16.1508</c:v>
                </c:pt>
                <c:pt idx="23999" formatCode="General">
                  <c:v>16.151499999999999</c:v>
                </c:pt>
                <c:pt idx="24000" formatCode="General">
                  <c:v>16.152100000000001</c:v>
                </c:pt>
                <c:pt idx="24001" formatCode="General">
                  <c:v>16.152799999999999</c:v>
                </c:pt>
                <c:pt idx="24002" formatCode="General">
                  <c:v>16.153500000000001</c:v>
                </c:pt>
                <c:pt idx="24003" formatCode="General">
                  <c:v>16.1541</c:v>
                </c:pt>
                <c:pt idx="24004" formatCode="General">
                  <c:v>16.154800000000002</c:v>
                </c:pt>
                <c:pt idx="24005" formatCode="General">
                  <c:v>16.1555</c:v>
                </c:pt>
                <c:pt idx="24006" formatCode="General">
                  <c:v>16.156199999999998</c:v>
                </c:pt>
                <c:pt idx="24007" formatCode="General">
                  <c:v>16.1568</c:v>
                </c:pt>
                <c:pt idx="24008" formatCode="General">
                  <c:v>16.157499999999999</c:v>
                </c:pt>
                <c:pt idx="24009" formatCode="General">
                  <c:v>16.158200000000001</c:v>
                </c:pt>
                <c:pt idx="24010" formatCode="General">
                  <c:v>16.158899999999999</c:v>
                </c:pt>
                <c:pt idx="24011" formatCode="General">
                  <c:v>16.159500000000001</c:v>
                </c:pt>
                <c:pt idx="24012" formatCode="General">
                  <c:v>16.1602</c:v>
                </c:pt>
                <c:pt idx="24013" formatCode="General">
                  <c:v>16.160900000000002</c:v>
                </c:pt>
                <c:pt idx="24014" formatCode="General">
                  <c:v>16.1615</c:v>
                </c:pt>
                <c:pt idx="24015" formatCode="General">
                  <c:v>16.162199999999999</c:v>
                </c:pt>
                <c:pt idx="24016" formatCode="General">
                  <c:v>16.1629</c:v>
                </c:pt>
                <c:pt idx="24017" formatCode="General">
                  <c:v>16.163599999999999</c:v>
                </c:pt>
                <c:pt idx="24018" formatCode="General">
                  <c:v>16.164200000000001</c:v>
                </c:pt>
                <c:pt idx="24019" formatCode="General">
                  <c:v>16.164899999999999</c:v>
                </c:pt>
                <c:pt idx="24020" formatCode="General">
                  <c:v>16.165600000000001</c:v>
                </c:pt>
                <c:pt idx="24021" formatCode="General">
                  <c:v>16.1663</c:v>
                </c:pt>
                <c:pt idx="24022" formatCode="General">
                  <c:v>16.166899999999998</c:v>
                </c:pt>
                <c:pt idx="24023" formatCode="General">
                  <c:v>16.1676</c:v>
                </c:pt>
                <c:pt idx="24024" formatCode="General">
                  <c:v>16.168299999999999</c:v>
                </c:pt>
                <c:pt idx="24025" formatCode="General">
                  <c:v>16.168900000000001</c:v>
                </c:pt>
                <c:pt idx="24026" formatCode="General">
                  <c:v>16.169599999999999</c:v>
                </c:pt>
                <c:pt idx="24027" formatCode="General">
                  <c:v>16.170300000000001</c:v>
                </c:pt>
                <c:pt idx="24028" formatCode="General">
                  <c:v>16.170999999999999</c:v>
                </c:pt>
                <c:pt idx="24029" formatCode="General">
                  <c:v>16.171600000000002</c:v>
                </c:pt>
                <c:pt idx="24030" formatCode="General">
                  <c:v>16.1723</c:v>
                </c:pt>
                <c:pt idx="24031" formatCode="General">
                  <c:v>16.172999999999998</c:v>
                </c:pt>
                <c:pt idx="24032" formatCode="General">
                  <c:v>16.1737</c:v>
                </c:pt>
                <c:pt idx="24033" formatCode="General">
                  <c:v>16.174299999999999</c:v>
                </c:pt>
                <c:pt idx="24034" formatCode="General">
                  <c:v>16.175000000000001</c:v>
                </c:pt>
                <c:pt idx="24035" formatCode="General">
                  <c:v>16.175699999999999</c:v>
                </c:pt>
                <c:pt idx="24036" formatCode="General">
                  <c:v>16.176400000000001</c:v>
                </c:pt>
                <c:pt idx="24037" formatCode="General">
                  <c:v>16.177</c:v>
                </c:pt>
                <c:pt idx="24038" formatCode="General">
                  <c:v>16.177700000000002</c:v>
                </c:pt>
                <c:pt idx="24039" formatCode="General">
                  <c:v>16.1784</c:v>
                </c:pt>
                <c:pt idx="24040" formatCode="General">
                  <c:v>16.178999999999998</c:v>
                </c:pt>
                <c:pt idx="24041" formatCode="General">
                  <c:v>16.1797</c:v>
                </c:pt>
                <c:pt idx="24042" formatCode="General">
                  <c:v>16.180399999999999</c:v>
                </c:pt>
                <c:pt idx="24043" formatCode="General">
                  <c:v>16.181100000000001</c:v>
                </c:pt>
                <c:pt idx="24044" formatCode="General">
                  <c:v>16.181699999999999</c:v>
                </c:pt>
                <c:pt idx="24045" formatCode="General">
                  <c:v>16.182400000000001</c:v>
                </c:pt>
                <c:pt idx="24046" formatCode="General">
                  <c:v>16.1831</c:v>
                </c:pt>
                <c:pt idx="24047" formatCode="General">
                  <c:v>16.183800000000002</c:v>
                </c:pt>
                <c:pt idx="24048" formatCode="General">
                  <c:v>16.1844</c:v>
                </c:pt>
                <c:pt idx="24049" formatCode="General">
                  <c:v>16.185099999999998</c:v>
                </c:pt>
                <c:pt idx="24050" formatCode="General">
                  <c:v>16.1858</c:v>
                </c:pt>
                <c:pt idx="24051" formatCode="General">
                  <c:v>16.186399999999999</c:v>
                </c:pt>
                <c:pt idx="24052" formatCode="General">
                  <c:v>16.187100000000001</c:v>
                </c:pt>
                <c:pt idx="24053" formatCode="General">
                  <c:v>16.187799999999999</c:v>
                </c:pt>
                <c:pt idx="24054" formatCode="General">
                  <c:v>16.188500000000001</c:v>
                </c:pt>
                <c:pt idx="24055" formatCode="General">
                  <c:v>16.1891</c:v>
                </c:pt>
                <c:pt idx="24056" formatCode="General">
                  <c:v>16.189800000000002</c:v>
                </c:pt>
                <c:pt idx="24057" formatCode="General">
                  <c:v>16.1905</c:v>
                </c:pt>
                <c:pt idx="24058" formatCode="General">
                  <c:v>16.191199999999998</c:v>
                </c:pt>
                <c:pt idx="24059" formatCode="General">
                  <c:v>16.191800000000001</c:v>
                </c:pt>
                <c:pt idx="24060" formatCode="General">
                  <c:v>16.192499999999999</c:v>
                </c:pt>
                <c:pt idx="24061" formatCode="General">
                  <c:v>16.193200000000001</c:v>
                </c:pt>
                <c:pt idx="24062" formatCode="General">
                  <c:v>16.1938</c:v>
                </c:pt>
                <c:pt idx="24063" formatCode="General">
                  <c:v>16.194500000000001</c:v>
                </c:pt>
                <c:pt idx="24064" formatCode="General">
                  <c:v>16.1952</c:v>
                </c:pt>
                <c:pt idx="24065" formatCode="General">
                  <c:v>16.195900000000002</c:v>
                </c:pt>
                <c:pt idx="24066" formatCode="General">
                  <c:v>16.1965</c:v>
                </c:pt>
                <c:pt idx="24067" formatCode="General">
                  <c:v>16.197199999999999</c:v>
                </c:pt>
                <c:pt idx="24068" formatCode="General">
                  <c:v>16.197900000000001</c:v>
                </c:pt>
                <c:pt idx="24069" formatCode="General">
                  <c:v>16.198599999999999</c:v>
                </c:pt>
                <c:pt idx="24070" formatCode="General">
                  <c:v>16.199200000000001</c:v>
                </c:pt>
                <c:pt idx="24071" formatCode="General">
                  <c:v>16.1999</c:v>
                </c:pt>
                <c:pt idx="24072" formatCode="General">
                  <c:v>16.200600000000001</c:v>
                </c:pt>
                <c:pt idx="24073" formatCode="General">
                  <c:v>16.2013</c:v>
                </c:pt>
                <c:pt idx="24074" formatCode="General">
                  <c:v>16.201899999999998</c:v>
                </c:pt>
                <c:pt idx="24075" formatCode="General">
                  <c:v>16.2026</c:v>
                </c:pt>
                <c:pt idx="24076" formatCode="General">
                  <c:v>16.203299999999999</c:v>
                </c:pt>
                <c:pt idx="24077" formatCode="General">
                  <c:v>16.203900000000001</c:v>
                </c:pt>
                <c:pt idx="24078" formatCode="General">
                  <c:v>16.204599999999999</c:v>
                </c:pt>
                <c:pt idx="24079" formatCode="General">
                  <c:v>16.205300000000001</c:v>
                </c:pt>
                <c:pt idx="24080" formatCode="General">
                  <c:v>16.206</c:v>
                </c:pt>
                <c:pt idx="24081" formatCode="General">
                  <c:v>16.206600000000002</c:v>
                </c:pt>
                <c:pt idx="24082" formatCode="General">
                  <c:v>16.2073</c:v>
                </c:pt>
                <c:pt idx="24083" formatCode="General">
                  <c:v>16.207999999999998</c:v>
                </c:pt>
                <c:pt idx="24084" formatCode="General">
                  <c:v>16.2087</c:v>
                </c:pt>
                <c:pt idx="24085" formatCode="General">
                  <c:v>16.209299999999999</c:v>
                </c:pt>
                <c:pt idx="24086" formatCode="General">
                  <c:v>16.21</c:v>
                </c:pt>
                <c:pt idx="24087" formatCode="General">
                  <c:v>16.210699999999999</c:v>
                </c:pt>
                <c:pt idx="24088" formatCode="General">
                  <c:v>16.211300000000001</c:v>
                </c:pt>
                <c:pt idx="24089" formatCode="General">
                  <c:v>16.212</c:v>
                </c:pt>
                <c:pt idx="24090" formatCode="General">
                  <c:v>16.212700000000002</c:v>
                </c:pt>
                <c:pt idx="24091" formatCode="General">
                  <c:v>16.2134</c:v>
                </c:pt>
                <c:pt idx="24092" formatCode="General">
                  <c:v>16.213999999999999</c:v>
                </c:pt>
                <c:pt idx="24093" formatCode="General">
                  <c:v>16.214700000000001</c:v>
                </c:pt>
                <c:pt idx="24094" formatCode="General">
                  <c:v>16.215399999999999</c:v>
                </c:pt>
                <c:pt idx="24095" formatCode="General">
                  <c:v>16.216100000000001</c:v>
                </c:pt>
                <c:pt idx="24096" formatCode="General">
                  <c:v>16.216699999999999</c:v>
                </c:pt>
                <c:pt idx="24097" formatCode="General">
                  <c:v>16.217400000000001</c:v>
                </c:pt>
                <c:pt idx="24098" formatCode="General">
                  <c:v>16.2181</c:v>
                </c:pt>
                <c:pt idx="24099" formatCode="General">
                  <c:v>16.218800000000002</c:v>
                </c:pt>
                <c:pt idx="24100" formatCode="General">
                  <c:v>16.2194</c:v>
                </c:pt>
                <c:pt idx="24101" formatCode="General">
                  <c:v>16.220099999999999</c:v>
                </c:pt>
                <c:pt idx="24102" formatCode="General">
                  <c:v>16.220800000000001</c:v>
                </c:pt>
                <c:pt idx="24103" formatCode="General">
                  <c:v>16.221399999999999</c:v>
                </c:pt>
                <c:pt idx="24104" formatCode="General">
                  <c:v>16.222100000000001</c:v>
                </c:pt>
                <c:pt idx="24105" formatCode="General">
                  <c:v>16.222799999999999</c:v>
                </c:pt>
                <c:pt idx="24106" formatCode="General">
                  <c:v>16.223500000000001</c:v>
                </c:pt>
                <c:pt idx="24107" formatCode="General">
                  <c:v>16.2241</c:v>
                </c:pt>
                <c:pt idx="24108" formatCode="General">
                  <c:v>16.224799999999998</c:v>
                </c:pt>
                <c:pt idx="24109" formatCode="General">
                  <c:v>16.2255</c:v>
                </c:pt>
                <c:pt idx="24110" formatCode="General">
                  <c:v>16.226199999999999</c:v>
                </c:pt>
                <c:pt idx="24111" formatCode="General">
                  <c:v>16.226800000000001</c:v>
                </c:pt>
                <c:pt idx="24112" formatCode="General">
                  <c:v>16.227499999999999</c:v>
                </c:pt>
                <c:pt idx="24113" formatCode="General">
                  <c:v>16.228200000000001</c:v>
                </c:pt>
                <c:pt idx="24114" formatCode="General">
                  <c:v>16.2288</c:v>
                </c:pt>
                <c:pt idx="24115" formatCode="General">
                  <c:v>16.229500000000002</c:v>
                </c:pt>
                <c:pt idx="24116" formatCode="General">
                  <c:v>16.2302</c:v>
                </c:pt>
                <c:pt idx="24117" formatCode="General">
                  <c:v>16.230899999999998</c:v>
                </c:pt>
                <c:pt idx="24118" formatCode="General">
                  <c:v>16.2315</c:v>
                </c:pt>
                <c:pt idx="24119" formatCode="General">
                  <c:v>16.232199999999999</c:v>
                </c:pt>
                <c:pt idx="24120" formatCode="General">
                  <c:v>16.232900000000001</c:v>
                </c:pt>
                <c:pt idx="24121" formatCode="General">
                  <c:v>16.233599999999999</c:v>
                </c:pt>
                <c:pt idx="24122" formatCode="General">
                  <c:v>16.234200000000001</c:v>
                </c:pt>
                <c:pt idx="24123" formatCode="General">
                  <c:v>16.2349</c:v>
                </c:pt>
                <c:pt idx="24124" formatCode="General">
                  <c:v>16.235600000000002</c:v>
                </c:pt>
                <c:pt idx="24125" formatCode="General">
                  <c:v>16.2362</c:v>
                </c:pt>
                <c:pt idx="24126" formatCode="General">
                  <c:v>16.236899999999999</c:v>
                </c:pt>
                <c:pt idx="24127" formatCode="General">
                  <c:v>16.2376</c:v>
                </c:pt>
                <c:pt idx="24128" formatCode="General">
                  <c:v>16.238299999999999</c:v>
                </c:pt>
                <c:pt idx="24129" formatCode="General">
                  <c:v>16.238900000000001</c:v>
                </c:pt>
                <c:pt idx="24130" formatCode="General">
                  <c:v>16.239599999999999</c:v>
                </c:pt>
                <c:pt idx="24131" formatCode="General">
                  <c:v>16.240300000000001</c:v>
                </c:pt>
                <c:pt idx="24132" formatCode="General">
                  <c:v>16.241</c:v>
                </c:pt>
                <c:pt idx="24133" formatCode="General">
                  <c:v>16.241599999999998</c:v>
                </c:pt>
                <c:pt idx="24134" formatCode="General">
                  <c:v>16.2423</c:v>
                </c:pt>
                <c:pt idx="24135" formatCode="General">
                  <c:v>16.242999999999999</c:v>
                </c:pt>
                <c:pt idx="24136" formatCode="General">
                  <c:v>16.2437</c:v>
                </c:pt>
                <c:pt idx="24137" formatCode="General">
                  <c:v>16.244299999999999</c:v>
                </c:pt>
                <c:pt idx="24138" formatCode="General">
                  <c:v>16.245000000000001</c:v>
                </c:pt>
                <c:pt idx="24139" formatCode="General">
                  <c:v>16.245699999999999</c:v>
                </c:pt>
                <c:pt idx="24140" formatCode="General">
                  <c:v>16.246300000000002</c:v>
                </c:pt>
                <c:pt idx="24141" formatCode="General">
                  <c:v>16.247</c:v>
                </c:pt>
                <c:pt idx="24142" formatCode="General">
                  <c:v>16.247699999999998</c:v>
                </c:pt>
                <c:pt idx="24143" formatCode="General">
                  <c:v>16.2484</c:v>
                </c:pt>
                <c:pt idx="24144" formatCode="General">
                  <c:v>16.248999999999999</c:v>
                </c:pt>
                <c:pt idx="24145" formatCode="General">
                  <c:v>16.249700000000001</c:v>
                </c:pt>
                <c:pt idx="24146" formatCode="General">
                  <c:v>16.250399999999999</c:v>
                </c:pt>
                <c:pt idx="24147" formatCode="General">
                  <c:v>16.251100000000001</c:v>
                </c:pt>
                <c:pt idx="24148" formatCode="General">
                  <c:v>16.2517</c:v>
                </c:pt>
                <c:pt idx="24149" formatCode="General">
                  <c:v>16.252400000000002</c:v>
                </c:pt>
                <c:pt idx="24150" formatCode="General">
                  <c:v>16.2531</c:v>
                </c:pt>
                <c:pt idx="24151" formatCode="General">
                  <c:v>16.253699999999998</c:v>
                </c:pt>
                <c:pt idx="24152" formatCode="General">
                  <c:v>16.2544</c:v>
                </c:pt>
                <c:pt idx="24153" formatCode="General">
                  <c:v>16.255099999999999</c:v>
                </c:pt>
                <c:pt idx="24154" formatCode="General">
                  <c:v>16.255800000000001</c:v>
                </c:pt>
                <c:pt idx="24155" formatCode="General">
                  <c:v>16.256399999999999</c:v>
                </c:pt>
                <c:pt idx="24156" formatCode="General">
                  <c:v>16.257100000000001</c:v>
                </c:pt>
                <c:pt idx="24157" formatCode="General">
                  <c:v>16.2578</c:v>
                </c:pt>
                <c:pt idx="24158" formatCode="General">
                  <c:v>16.258500000000002</c:v>
                </c:pt>
                <c:pt idx="24159" formatCode="General">
                  <c:v>16.2591</c:v>
                </c:pt>
                <c:pt idx="24160" formatCode="General">
                  <c:v>16.259799999999998</c:v>
                </c:pt>
                <c:pt idx="24161" formatCode="General">
                  <c:v>16.2605</c:v>
                </c:pt>
                <c:pt idx="24162" formatCode="General">
                  <c:v>16.261199999999999</c:v>
                </c:pt>
                <c:pt idx="24163" formatCode="General">
                  <c:v>16.261800000000001</c:v>
                </c:pt>
                <c:pt idx="24164" formatCode="General">
                  <c:v>16.262499999999999</c:v>
                </c:pt>
                <c:pt idx="24165" formatCode="General">
                  <c:v>16.263200000000001</c:v>
                </c:pt>
                <c:pt idx="24166" formatCode="General">
                  <c:v>16.2638</c:v>
                </c:pt>
                <c:pt idx="24167" formatCode="General">
                  <c:v>16.264500000000002</c:v>
                </c:pt>
                <c:pt idx="24168" formatCode="General">
                  <c:v>16.2652</c:v>
                </c:pt>
                <c:pt idx="24169" formatCode="General">
                  <c:v>16.265899999999998</c:v>
                </c:pt>
                <c:pt idx="24170" formatCode="General">
                  <c:v>16.266500000000001</c:v>
                </c:pt>
                <c:pt idx="24171" formatCode="General">
                  <c:v>16.267199999999999</c:v>
                </c:pt>
                <c:pt idx="24172" formatCode="General">
                  <c:v>16.267900000000001</c:v>
                </c:pt>
                <c:pt idx="24173" formatCode="General">
                  <c:v>16.268599999999999</c:v>
                </c:pt>
                <c:pt idx="24174" formatCode="General">
                  <c:v>16.269200000000001</c:v>
                </c:pt>
                <c:pt idx="24175" formatCode="General">
                  <c:v>16.2699</c:v>
                </c:pt>
                <c:pt idx="24176" formatCode="General">
                  <c:v>16.270600000000002</c:v>
                </c:pt>
                <c:pt idx="24177" formatCode="General">
                  <c:v>16.2712</c:v>
                </c:pt>
                <c:pt idx="24178" formatCode="General">
                  <c:v>16.271899999999999</c:v>
                </c:pt>
                <c:pt idx="24179" formatCode="General">
                  <c:v>16.272600000000001</c:v>
                </c:pt>
                <c:pt idx="24180" formatCode="General">
                  <c:v>16.273299999999999</c:v>
                </c:pt>
                <c:pt idx="24181" formatCode="General">
                  <c:v>16.273900000000001</c:v>
                </c:pt>
                <c:pt idx="24182" formatCode="General">
                  <c:v>16.2746</c:v>
                </c:pt>
                <c:pt idx="24183" formatCode="General">
                  <c:v>16.275300000000001</c:v>
                </c:pt>
                <c:pt idx="24184" formatCode="General">
                  <c:v>16.276</c:v>
                </c:pt>
                <c:pt idx="24185" formatCode="General">
                  <c:v>16.276599999999998</c:v>
                </c:pt>
                <c:pt idx="24186" formatCode="General">
                  <c:v>16.2773</c:v>
                </c:pt>
                <c:pt idx="24187" formatCode="General">
                  <c:v>16.277999999999999</c:v>
                </c:pt>
                <c:pt idx="24188" formatCode="General">
                  <c:v>16.278600000000001</c:v>
                </c:pt>
                <c:pt idx="24189" formatCode="General">
                  <c:v>16.279299999999999</c:v>
                </c:pt>
                <c:pt idx="24190" formatCode="General">
                  <c:v>16.28</c:v>
                </c:pt>
                <c:pt idx="24191" formatCode="General">
                  <c:v>16.2807</c:v>
                </c:pt>
                <c:pt idx="24192" formatCode="General">
                  <c:v>16.281300000000002</c:v>
                </c:pt>
                <c:pt idx="24193" formatCode="General">
                  <c:v>16.282</c:v>
                </c:pt>
                <c:pt idx="24194" formatCode="General">
                  <c:v>16.282699999999998</c:v>
                </c:pt>
                <c:pt idx="24195" formatCode="General">
                  <c:v>16.2834</c:v>
                </c:pt>
                <c:pt idx="24196" formatCode="General">
                  <c:v>16.283999999999999</c:v>
                </c:pt>
                <c:pt idx="24197" formatCode="General">
                  <c:v>16.284700000000001</c:v>
                </c:pt>
                <c:pt idx="24198" formatCode="General">
                  <c:v>16.285399999999999</c:v>
                </c:pt>
                <c:pt idx="24199" formatCode="General">
                  <c:v>16.286100000000001</c:v>
                </c:pt>
                <c:pt idx="24200" formatCode="General">
                  <c:v>16.2867</c:v>
                </c:pt>
                <c:pt idx="24201" formatCode="General">
                  <c:v>16.287400000000002</c:v>
                </c:pt>
                <c:pt idx="24202" formatCode="General">
                  <c:v>16.2881</c:v>
                </c:pt>
                <c:pt idx="24203" formatCode="General">
                  <c:v>16.288699999999999</c:v>
                </c:pt>
                <c:pt idx="24204" formatCode="General">
                  <c:v>16.289400000000001</c:v>
                </c:pt>
                <c:pt idx="24205" formatCode="General">
                  <c:v>16.290099999999999</c:v>
                </c:pt>
                <c:pt idx="24206" formatCode="General">
                  <c:v>16.290800000000001</c:v>
                </c:pt>
                <c:pt idx="24207" formatCode="General">
                  <c:v>16.291399999999999</c:v>
                </c:pt>
                <c:pt idx="24208" formatCode="General">
                  <c:v>16.292100000000001</c:v>
                </c:pt>
                <c:pt idx="24209" formatCode="General">
                  <c:v>16.2928</c:v>
                </c:pt>
                <c:pt idx="24210" formatCode="General">
                  <c:v>16.293500000000002</c:v>
                </c:pt>
                <c:pt idx="24211" formatCode="General">
                  <c:v>16.2941</c:v>
                </c:pt>
                <c:pt idx="24212" formatCode="General">
                  <c:v>16.294799999999999</c:v>
                </c:pt>
                <c:pt idx="24213" formatCode="General">
                  <c:v>16.295500000000001</c:v>
                </c:pt>
                <c:pt idx="24214" formatCode="General">
                  <c:v>16.296099999999999</c:v>
                </c:pt>
                <c:pt idx="24215" formatCode="General">
                  <c:v>16.296800000000001</c:v>
                </c:pt>
                <c:pt idx="24216" formatCode="General">
                  <c:v>16.297499999999999</c:v>
                </c:pt>
                <c:pt idx="24217" formatCode="General">
                  <c:v>16.298200000000001</c:v>
                </c:pt>
                <c:pt idx="24218" formatCode="General">
                  <c:v>16.2988</c:v>
                </c:pt>
                <c:pt idx="24219" formatCode="General">
                  <c:v>16.299499999999998</c:v>
                </c:pt>
                <c:pt idx="24220" formatCode="General">
                  <c:v>16.3002</c:v>
                </c:pt>
                <c:pt idx="24221" formatCode="General">
                  <c:v>16.300899999999999</c:v>
                </c:pt>
                <c:pt idx="24222" formatCode="General">
                  <c:v>16.301500000000001</c:v>
                </c:pt>
                <c:pt idx="24223" formatCode="General">
                  <c:v>16.302199999999999</c:v>
                </c:pt>
                <c:pt idx="24224" formatCode="General">
                  <c:v>16.302900000000001</c:v>
                </c:pt>
                <c:pt idx="24225" formatCode="General">
                  <c:v>16.3035</c:v>
                </c:pt>
                <c:pt idx="24226" formatCode="General">
                  <c:v>16.304200000000002</c:v>
                </c:pt>
                <c:pt idx="24227" formatCode="General">
                  <c:v>16.3049</c:v>
                </c:pt>
                <c:pt idx="24228" formatCode="General">
                  <c:v>16.305599999999998</c:v>
                </c:pt>
                <c:pt idx="24229" formatCode="General">
                  <c:v>16.3062</c:v>
                </c:pt>
                <c:pt idx="24230" formatCode="General">
                  <c:v>16.306899999999999</c:v>
                </c:pt>
                <c:pt idx="24231" formatCode="General">
                  <c:v>16.307600000000001</c:v>
                </c:pt>
                <c:pt idx="24232" formatCode="General">
                  <c:v>16.308299999999999</c:v>
                </c:pt>
                <c:pt idx="24233" formatCode="General">
                  <c:v>16.308900000000001</c:v>
                </c:pt>
                <c:pt idx="24234" formatCode="General">
                  <c:v>16.3096</c:v>
                </c:pt>
                <c:pt idx="24235" formatCode="General">
                  <c:v>16.310300000000002</c:v>
                </c:pt>
                <c:pt idx="24236" formatCode="General">
                  <c:v>16.311</c:v>
                </c:pt>
                <c:pt idx="24237" formatCode="General">
                  <c:v>16.311599999999999</c:v>
                </c:pt>
                <c:pt idx="24238" formatCode="General">
                  <c:v>16.3123</c:v>
                </c:pt>
                <c:pt idx="24239" formatCode="General">
                  <c:v>16.312999999999999</c:v>
                </c:pt>
                <c:pt idx="24240" formatCode="General">
                  <c:v>16.313600000000001</c:v>
                </c:pt>
                <c:pt idx="24241" formatCode="General">
                  <c:v>16.314299999999999</c:v>
                </c:pt>
                <c:pt idx="24242" formatCode="General">
                  <c:v>16.315000000000001</c:v>
                </c:pt>
                <c:pt idx="24243" formatCode="General">
                  <c:v>16.3157</c:v>
                </c:pt>
                <c:pt idx="24244" formatCode="General">
                  <c:v>16.316299999999998</c:v>
                </c:pt>
                <c:pt idx="24245" formatCode="General">
                  <c:v>16.317</c:v>
                </c:pt>
                <c:pt idx="24246" formatCode="General">
                  <c:v>16.317699999999999</c:v>
                </c:pt>
                <c:pt idx="24247" formatCode="General">
                  <c:v>16.3184</c:v>
                </c:pt>
                <c:pt idx="24248" formatCode="General">
                  <c:v>16.318999999999999</c:v>
                </c:pt>
                <c:pt idx="24249" formatCode="General">
                  <c:v>16.319700000000001</c:v>
                </c:pt>
                <c:pt idx="24250" formatCode="General">
                  <c:v>16.320399999999999</c:v>
                </c:pt>
                <c:pt idx="24251" formatCode="General">
                  <c:v>16.321000000000002</c:v>
                </c:pt>
                <c:pt idx="24252" formatCode="General">
                  <c:v>16.3217</c:v>
                </c:pt>
                <c:pt idx="24253" formatCode="General">
                  <c:v>16.322399999999998</c:v>
                </c:pt>
                <c:pt idx="24254" formatCode="General">
                  <c:v>16.3231</c:v>
                </c:pt>
                <c:pt idx="24255" formatCode="General">
                  <c:v>16.323699999999999</c:v>
                </c:pt>
                <c:pt idx="24256" formatCode="General">
                  <c:v>16.324400000000001</c:v>
                </c:pt>
                <c:pt idx="24257" formatCode="General">
                  <c:v>16.325099999999999</c:v>
                </c:pt>
                <c:pt idx="24258" formatCode="General">
                  <c:v>16.325800000000001</c:v>
                </c:pt>
                <c:pt idx="24259" formatCode="General">
                  <c:v>16.3264</c:v>
                </c:pt>
                <c:pt idx="24260" formatCode="General">
                  <c:v>16.327100000000002</c:v>
                </c:pt>
                <c:pt idx="24261" formatCode="General">
                  <c:v>16.3278</c:v>
                </c:pt>
                <c:pt idx="24262" formatCode="General">
                  <c:v>16.328499999999998</c:v>
                </c:pt>
                <c:pt idx="24263" formatCode="General">
                  <c:v>16.3291</c:v>
                </c:pt>
                <c:pt idx="24264" formatCode="General">
                  <c:v>16.329799999999999</c:v>
                </c:pt>
                <c:pt idx="24265" formatCode="General">
                  <c:v>16.330500000000001</c:v>
                </c:pt>
                <c:pt idx="24266" formatCode="General">
                  <c:v>16.331099999999999</c:v>
                </c:pt>
                <c:pt idx="24267" formatCode="General">
                  <c:v>16.331800000000001</c:v>
                </c:pt>
                <c:pt idx="24268" formatCode="General">
                  <c:v>16.3325</c:v>
                </c:pt>
                <c:pt idx="24269" formatCode="General">
                  <c:v>16.333200000000001</c:v>
                </c:pt>
                <c:pt idx="24270" formatCode="General">
                  <c:v>16.3338</c:v>
                </c:pt>
                <c:pt idx="24271" formatCode="General">
                  <c:v>16.334499999999998</c:v>
                </c:pt>
                <c:pt idx="24272" formatCode="General">
                  <c:v>16.3352</c:v>
                </c:pt>
                <c:pt idx="24273" formatCode="General">
                  <c:v>16.335899999999999</c:v>
                </c:pt>
                <c:pt idx="24274" formatCode="General">
                  <c:v>16.336500000000001</c:v>
                </c:pt>
                <c:pt idx="24275" formatCode="General">
                  <c:v>16.337199999999999</c:v>
                </c:pt>
                <c:pt idx="24276" formatCode="General">
                  <c:v>16.337900000000001</c:v>
                </c:pt>
                <c:pt idx="24277" formatCode="General">
                  <c:v>16.3385</c:v>
                </c:pt>
                <c:pt idx="24278" formatCode="General">
                  <c:v>16.339200000000002</c:v>
                </c:pt>
                <c:pt idx="24279" formatCode="General">
                  <c:v>16.3399</c:v>
                </c:pt>
                <c:pt idx="24280" formatCode="General">
                  <c:v>16.340599999999998</c:v>
                </c:pt>
                <c:pt idx="24281" formatCode="General">
                  <c:v>16.341200000000001</c:v>
                </c:pt>
                <c:pt idx="24282" formatCode="General">
                  <c:v>16.341899999999999</c:v>
                </c:pt>
                <c:pt idx="24283" formatCode="General">
                  <c:v>16.342600000000001</c:v>
                </c:pt>
                <c:pt idx="24284" formatCode="General">
                  <c:v>16.343299999999999</c:v>
                </c:pt>
                <c:pt idx="24285" formatCode="General">
                  <c:v>16.343900000000001</c:v>
                </c:pt>
                <c:pt idx="24286" formatCode="General">
                  <c:v>16.3446</c:v>
                </c:pt>
                <c:pt idx="24287" formatCode="General">
                  <c:v>16.345300000000002</c:v>
                </c:pt>
                <c:pt idx="24288" formatCode="General">
                  <c:v>16.3459</c:v>
                </c:pt>
                <c:pt idx="24289" formatCode="General">
                  <c:v>16.346599999999999</c:v>
                </c:pt>
                <c:pt idx="24290" formatCode="General">
                  <c:v>16.347300000000001</c:v>
                </c:pt>
                <c:pt idx="24291" formatCode="General">
                  <c:v>16.347999999999999</c:v>
                </c:pt>
                <c:pt idx="24292" formatCode="General">
                  <c:v>16.348600000000001</c:v>
                </c:pt>
                <c:pt idx="24293" formatCode="General">
                  <c:v>16.349299999999999</c:v>
                </c:pt>
                <c:pt idx="24294" formatCode="General">
                  <c:v>16.350000000000001</c:v>
                </c:pt>
                <c:pt idx="24295" formatCode="General">
                  <c:v>16.3507</c:v>
                </c:pt>
                <c:pt idx="24296" formatCode="General">
                  <c:v>16.351299999999998</c:v>
                </c:pt>
                <c:pt idx="24297" formatCode="General">
                  <c:v>16.352</c:v>
                </c:pt>
                <c:pt idx="24298" formatCode="General">
                  <c:v>16.352699999999999</c:v>
                </c:pt>
                <c:pt idx="24299" formatCode="General">
                  <c:v>16.353400000000001</c:v>
                </c:pt>
                <c:pt idx="24300" formatCode="General">
                  <c:v>16.353999999999999</c:v>
                </c:pt>
                <c:pt idx="24301" formatCode="General">
                  <c:v>16.354700000000001</c:v>
                </c:pt>
                <c:pt idx="24302" formatCode="General">
                  <c:v>16.355399999999999</c:v>
                </c:pt>
                <c:pt idx="24303" formatCode="General">
                  <c:v>16.356000000000002</c:v>
                </c:pt>
                <c:pt idx="24304" formatCode="General">
                  <c:v>16.3567</c:v>
                </c:pt>
                <c:pt idx="24305" formatCode="General">
                  <c:v>16.357399999999998</c:v>
                </c:pt>
                <c:pt idx="24306" formatCode="General">
                  <c:v>16.3581</c:v>
                </c:pt>
                <c:pt idx="24307" formatCode="General">
                  <c:v>16.358699999999999</c:v>
                </c:pt>
                <c:pt idx="24308" formatCode="General">
                  <c:v>16.359400000000001</c:v>
                </c:pt>
                <c:pt idx="24309" formatCode="General">
                  <c:v>16.360099999999999</c:v>
                </c:pt>
                <c:pt idx="24310" formatCode="General">
                  <c:v>16.360800000000001</c:v>
                </c:pt>
                <c:pt idx="24311" formatCode="General">
                  <c:v>16.3614</c:v>
                </c:pt>
                <c:pt idx="24312" formatCode="General">
                  <c:v>16.362100000000002</c:v>
                </c:pt>
                <c:pt idx="24313" formatCode="General">
                  <c:v>16.3628</c:v>
                </c:pt>
                <c:pt idx="24314" formatCode="General">
                  <c:v>16.363399999999999</c:v>
                </c:pt>
                <c:pt idx="24315" formatCode="General">
                  <c:v>16.364100000000001</c:v>
                </c:pt>
                <c:pt idx="24316" formatCode="General">
                  <c:v>16.364799999999999</c:v>
                </c:pt>
                <c:pt idx="24317" formatCode="General">
                  <c:v>16.365500000000001</c:v>
                </c:pt>
                <c:pt idx="24318" formatCode="General">
                  <c:v>16.366099999999999</c:v>
                </c:pt>
                <c:pt idx="24319" formatCode="General">
                  <c:v>16.366800000000001</c:v>
                </c:pt>
                <c:pt idx="24320" formatCode="General">
                  <c:v>16.3675</c:v>
                </c:pt>
                <c:pt idx="24321" formatCode="General">
                  <c:v>16.368200000000002</c:v>
                </c:pt>
                <c:pt idx="24322" formatCode="General">
                  <c:v>16.3688</c:v>
                </c:pt>
                <c:pt idx="24323" formatCode="General">
                  <c:v>16.369499999999999</c:v>
                </c:pt>
                <c:pt idx="24324" formatCode="General">
                  <c:v>16.370200000000001</c:v>
                </c:pt>
                <c:pt idx="24325" formatCode="General">
                  <c:v>16.370899999999999</c:v>
                </c:pt>
                <c:pt idx="24326" formatCode="General">
                  <c:v>16.371500000000001</c:v>
                </c:pt>
                <c:pt idx="24327" formatCode="General">
                  <c:v>16.372199999999999</c:v>
                </c:pt>
                <c:pt idx="24328" formatCode="General">
                  <c:v>16.372900000000001</c:v>
                </c:pt>
                <c:pt idx="24329" formatCode="General">
                  <c:v>16.3735</c:v>
                </c:pt>
                <c:pt idx="24330" formatCode="General">
                  <c:v>16.374199999999998</c:v>
                </c:pt>
                <c:pt idx="24331" formatCode="General">
                  <c:v>16.3749</c:v>
                </c:pt>
                <c:pt idx="24332" formatCode="General">
                  <c:v>16.375599999999999</c:v>
                </c:pt>
                <c:pt idx="24333" formatCode="General">
                  <c:v>16.376200000000001</c:v>
                </c:pt>
                <c:pt idx="24334" formatCode="General">
                  <c:v>16.376899999999999</c:v>
                </c:pt>
                <c:pt idx="24335" formatCode="General">
                  <c:v>16.377600000000001</c:v>
                </c:pt>
                <c:pt idx="24336" formatCode="General">
                  <c:v>16.378299999999999</c:v>
                </c:pt>
                <c:pt idx="24337" formatCode="General">
                  <c:v>16.378900000000002</c:v>
                </c:pt>
                <c:pt idx="24338" formatCode="General">
                  <c:v>16.3796</c:v>
                </c:pt>
                <c:pt idx="24339" formatCode="General">
                  <c:v>16.380299999999998</c:v>
                </c:pt>
                <c:pt idx="24340" formatCode="General">
                  <c:v>16.3809</c:v>
                </c:pt>
                <c:pt idx="24341" formatCode="General">
                  <c:v>16.381599999999999</c:v>
                </c:pt>
                <c:pt idx="24342" formatCode="General">
                  <c:v>16.382300000000001</c:v>
                </c:pt>
                <c:pt idx="24343" formatCode="General">
                  <c:v>16.382999999999999</c:v>
                </c:pt>
                <c:pt idx="24344" formatCode="General">
                  <c:v>16.383600000000001</c:v>
                </c:pt>
                <c:pt idx="24345" formatCode="General">
                  <c:v>16.3843</c:v>
                </c:pt>
                <c:pt idx="24346" formatCode="General">
                  <c:v>16.385000000000002</c:v>
                </c:pt>
                <c:pt idx="24347" formatCode="General">
                  <c:v>16.3857</c:v>
                </c:pt>
                <c:pt idx="24348" formatCode="General">
                  <c:v>16.386299999999999</c:v>
                </c:pt>
                <c:pt idx="24349" formatCode="General">
                  <c:v>16.387</c:v>
                </c:pt>
                <c:pt idx="24350" formatCode="General">
                  <c:v>16.387699999999999</c:v>
                </c:pt>
                <c:pt idx="24351" formatCode="General">
                  <c:v>16.388300000000001</c:v>
                </c:pt>
                <c:pt idx="24352" formatCode="General">
                  <c:v>16.388999999999999</c:v>
                </c:pt>
                <c:pt idx="24353" formatCode="General">
                  <c:v>16.389700000000001</c:v>
                </c:pt>
                <c:pt idx="24354" formatCode="General">
                  <c:v>16.3904</c:v>
                </c:pt>
                <c:pt idx="24355" formatCode="General">
                  <c:v>16.390999999999998</c:v>
                </c:pt>
                <c:pt idx="24356" formatCode="General">
                  <c:v>16.3917</c:v>
                </c:pt>
                <c:pt idx="24357" formatCode="General">
                  <c:v>16.392399999999999</c:v>
                </c:pt>
                <c:pt idx="24358" formatCode="General">
                  <c:v>16.3931</c:v>
                </c:pt>
                <c:pt idx="24359" formatCode="General">
                  <c:v>16.393699999999999</c:v>
                </c:pt>
                <c:pt idx="24360" formatCode="General">
                  <c:v>16.394400000000001</c:v>
                </c:pt>
                <c:pt idx="24361" formatCode="General">
                  <c:v>16.395099999999999</c:v>
                </c:pt>
                <c:pt idx="24362" formatCode="General">
                  <c:v>16.395800000000001</c:v>
                </c:pt>
                <c:pt idx="24363" formatCode="General">
                  <c:v>16.3964</c:v>
                </c:pt>
                <c:pt idx="24364" formatCode="General">
                  <c:v>16.397099999999998</c:v>
                </c:pt>
                <c:pt idx="24365" formatCode="General">
                  <c:v>16.3978</c:v>
                </c:pt>
                <c:pt idx="24366" formatCode="General">
                  <c:v>16.398399999999999</c:v>
                </c:pt>
                <c:pt idx="24367" formatCode="General">
                  <c:v>16.399100000000001</c:v>
                </c:pt>
                <c:pt idx="24368" formatCode="General">
                  <c:v>16.399799999999999</c:v>
                </c:pt>
                <c:pt idx="24369" formatCode="General">
                  <c:v>16.400500000000001</c:v>
                </c:pt>
                <c:pt idx="24370" formatCode="General">
                  <c:v>16.4011</c:v>
                </c:pt>
                <c:pt idx="24371" formatCode="General">
                  <c:v>16.401800000000001</c:v>
                </c:pt>
                <c:pt idx="24372" formatCode="General">
                  <c:v>16.4025</c:v>
                </c:pt>
                <c:pt idx="24373" formatCode="General">
                  <c:v>16.403199999999998</c:v>
                </c:pt>
                <c:pt idx="24374" formatCode="General">
                  <c:v>16.4038</c:v>
                </c:pt>
                <c:pt idx="24375" formatCode="General">
                  <c:v>16.404499999999999</c:v>
                </c:pt>
                <c:pt idx="24376" formatCode="General">
                  <c:v>16.405200000000001</c:v>
                </c:pt>
                <c:pt idx="24377" formatCode="General">
                  <c:v>16.405799999999999</c:v>
                </c:pt>
                <c:pt idx="24378" formatCode="General">
                  <c:v>16.406500000000001</c:v>
                </c:pt>
                <c:pt idx="24379" formatCode="General">
                  <c:v>16.4072</c:v>
                </c:pt>
                <c:pt idx="24380" formatCode="General">
                  <c:v>16.407900000000001</c:v>
                </c:pt>
                <c:pt idx="24381" formatCode="General">
                  <c:v>16.4085</c:v>
                </c:pt>
                <c:pt idx="24382" formatCode="General">
                  <c:v>16.409199999999998</c:v>
                </c:pt>
                <c:pt idx="24383" formatCode="General">
                  <c:v>16.4099</c:v>
                </c:pt>
                <c:pt idx="24384" formatCode="General">
                  <c:v>16.410599999999999</c:v>
                </c:pt>
                <c:pt idx="24385" formatCode="General">
                  <c:v>16.411200000000001</c:v>
                </c:pt>
                <c:pt idx="24386" formatCode="General">
                  <c:v>16.411899999999999</c:v>
                </c:pt>
                <c:pt idx="24387" formatCode="General">
                  <c:v>16.412600000000001</c:v>
                </c:pt>
                <c:pt idx="24388" formatCode="General">
                  <c:v>16.4132</c:v>
                </c:pt>
                <c:pt idx="24389" formatCode="General">
                  <c:v>16.413900000000002</c:v>
                </c:pt>
                <c:pt idx="24390" formatCode="General">
                  <c:v>16.4146</c:v>
                </c:pt>
                <c:pt idx="24391" formatCode="General">
                  <c:v>16.415299999999998</c:v>
                </c:pt>
                <c:pt idx="24392" formatCode="General">
                  <c:v>16.415900000000001</c:v>
                </c:pt>
                <c:pt idx="24393" formatCode="General">
                  <c:v>16.416599999999999</c:v>
                </c:pt>
                <c:pt idx="24394" formatCode="General">
                  <c:v>16.417300000000001</c:v>
                </c:pt>
                <c:pt idx="24395" formatCode="General">
                  <c:v>16.417999999999999</c:v>
                </c:pt>
                <c:pt idx="24396" formatCode="General">
                  <c:v>16.418600000000001</c:v>
                </c:pt>
                <c:pt idx="24397" formatCode="General">
                  <c:v>16.4193</c:v>
                </c:pt>
                <c:pt idx="24398" formatCode="General">
                  <c:v>16.420000000000002</c:v>
                </c:pt>
                <c:pt idx="24399" formatCode="General">
                  <c:v>16.4207</c:v>
                </c:pt>
                <c:pt idx="24400" formatCode="General">
                  <c:v>16.421299999999999</c:v>
                </c:pt>
                <c:pt idx="24401" formatCode="General">
                  <c:v>16.422000000000001</c:v>
                </c:pt>
                <c:pt idx="24402" formatCode="General">
                  <c:v>16.422699999999999</c:v>
                </c:pt>
                <c:pt idx="24403" formatCode="General">
                  <c:v>16.423300000000001</c:v>
                </c:pt>
                <c:pt idx="24404" formatCode="General">
                  <c:v>16.423999999999999</c:v>
                </c:pt>
                <c:pt idx="24405" formatCode="General">
                  <c:v>16.424700000000001</c:v>
                </c:pt>
                <c:pt idx="24406" formatCode="General">
                  <c:v>16.4254</c:v>
                </c:pt>
                <c:pt idx="24407" formatCode="General">
                  <c:v>16.425999999999998</c:v>
                </c:pt>
                <c:pt idx="24408" formatCode="General">
                  <c:v>16.4267</c:v>
                </c:pt>
                <c:pt idx="24409" formatCode="General">
                  <c:v>16.427399999999999</c:v>
                </c:pt>
                <c:pt idx="24410" formatCode="General">
                  <c:v>16.428100000000001</c:v>
                </c:pt>
                <c:pt idx="24411" formatCode="General">
                  <c:v>16.428699999999999</c:v>
                </c:pt>
                <c:pt idx="24412" formatCode="General">
                  <c:v>16.429400000000001</c:v>
                </c:pt>
                <c:pt idx="24413" formatCode="General">
                  <c:v>16.430099999999999</c:v>
                </c:pt>
                <c:pt idx="24414" formatCode="General">
                  <c:v>16.430700000000002</c:v>
                </c:pt>
                <c:pt idx="24415" formatCode="General">
                  <c:v>16.4314</c:v>
                </c:pt>
                <c:pt idx="24416" formatCode="General">
                  <c:v>16.432099999999998</c:v>
                </c:pt>
                <c:pt idx="24417" formatCode="General">
                  <c:v>16.4328</c:v>
                </c:pt>
                <c:pt idx="24418" formatCode="General">
                  <c:v>16.433399999999999</c:v>
                </c:pt>
                <c:pt idx="24419" formatCode="General">
                  <c:v>16.434100000000001</c:v>
                </c:pt>
                <c:pt idx="24420" formatCode="General">
                  <c:v>16.434799999999999</c:v>
                </c:pt>
                <c:pt idx="24421" formatCode="General">
                  <c:v>16.435500000000001</c:v>
                </c:pt>
                <c:pt idx="24422" formatCode="General">
                  <c:v>16.4361</c:v>
                </c:pt>
                <c:pt idx="24423" formatCode="General">
                  <c:v>16.436800000000002</c:v>
                </c:pt>
                <c:pt idx="24424" formatCode="General">
                  <c:v>16.4375</c:v>
                </c:pt>
                <c:pt idx="24425" formatCode="General">
                  <c:v>16.438199999999998</c:v>
                </c:pt>
                <c:pt idx="24426" formatCode="General">
                  <c:v>16.438800000000001</c:v>
                </c:pt>
                <c:pt idx="24427" formatCode="General">
                  <c:v>16.439499999999999</c:v>
                </c:pt>
                <c:pt idx="24428" formatCode="General">
                  <c:v>16.440200000000001</c:v>
                </c:pt>
                <c:pt idx="24429" formatCode="General">
                  <c:v>16.440799999999999</c:v>
                </c:pt>
                <c:pt idx="24430" formatCode="General">
                  <c:v>16.441500000000001</c:v>
                </c:pt>
                <c:pt idx="24431" formatCode="General">
                  <c:v>16.4422</c:v>
                </c:pt>
                <c:pt idx="24432" formatCode="General">
                  <c:v>16.442900000000002</c:v>
                </c:pt>
                <c:pt idx="24433" formatCode="General">
                  <c:v>16.4435</c:v>
                </c:pt>
                <c:pt idx="24434" formatCode="General">
                  <c:v>16.444199999999999</c:v>
                </c:pt>
                <c:pt idx="24435" formatCode="General">
                  <c:v>16.444900000000001</c:v>
                </c:pt>
                <c:pt idx="24436" formatCode="General">
                  <c:v>16.445599999999999</c:v>
                </c:pt>
                <c:pt idx="24437" formatCode="General">
                  <c:v>16.446200000000001</c:v>
                </c:pt>
                <c:pt idx="24438" formatCode="General">
                  <c:v>16.446899999999999</c:v>
                </c:pt>
                <c:pt idx="24439" formatCode="General">
                  <c:v>16.447600000000001</c:v>
                </c:pt>
                <c:pt idx="24440" formatCode="General">
                  <c:v>16.4482</c:v>
                </c:pt>
                <c:pt idx="24441" formatCode="General">
                  <c:v>16.448899999999998</c:v>
                </c:pt>
                <c:pt idx="24442" formatCode="General">
                  <c:v>16.4496</c:v>
                </c:pt>
                <c:pt idx="24443" formatCode="General">
                  <c:v>16.450299999999999</c:v>
                </c:pt>
                <c:pt idx="24444" formatCode="General">
                  <c:v>16.450900000000001</c:v>
                </c:pt>
                <c:pt idx="24445" formatCode="General">
                  <c:v>16.451599999999999</c:v>
                </c:pt>
                <c:pt idx="24446" formatCode="General">
                  <c:v>16.452300000000001</c:v>
                </c:pt>
                <c:pt idx="24447" formatCode="General">
                  <c:v>16.452999999999999</c:v>
                </c:pt>
                <c:pt idx="24448" formatCode="General">
                  <c:v>16.453600000000002</c:v>
                </c:pt>
                <c:pt idx="24449" formatCode="General">
                  <c:v>16.4543</c:v>
                </c:pt>
                <c:pt idx="24450" formatCode="General">
                  <c:v>16.454999999999998</c:v>
                </c:pt>
                <c:pt idx="24451" formatCode="General">
                  <c:v>16.4556</c:v>
                </c:pt>
                <c:pt idx="24452" formatCode="General">
                  <c:v>16.456299999999999</c:v>
                </c:pt>
                <c:pt idx="24453" formatCode="General">
                  <c:v>16.457000000000001</c:v>
                </c:pt>
                <c:pt idx="24454" formatCode="General">
                  <c:v>16.457699999999999</c:v>
                </c:pt>
                <c:pt idx="24455" formatCode="General">
                  <c:v>16.458300000000001</c:v>
                </c:pt>
                <c:pt idx="24456" formatCode="General">
                  <c:v>16.459</c:v>
                </c:pt>
                <c:pt idx="24457" formatCode="General">
                  <c:v>16.459700000000002</c:v>
                </c:pt>
                <c:pt idx="24458" formatCode="General">
                  <c:v>16.4604</c:v>
                </c:pt>
                <c:pt idx="24459" formatCode="General">
                  <c:v>16.460999999999999</c:v>
                </c:pt>
                <c:pt idx="24460" formatCode="General">
                  <c:v>16.4617</c:v>
                </c:pt>
                <c:pt idx="24461" formatCode="General">
                  <c:v>16.462399999999999</c:v>
                </c:pt>
                <c:pt idx="24462" formatCode="General">
                  <c:v>16.463100000000001</c:v>
                </c:pt>
                <c:pt idx="24463" formatCode="General">
                  <c:v>16.463699999999999</c:v>
                </c:pt>
                <c:pt idx="24464" formatCode="General">
                  <c:v>16.464400000000001</c:v>
                </c:pt>
                <c:pt idx="24465" formatCode="General">
                  <c:v>16.4651</c:v>
                </c:pt>
                <c:pt idx="24466" formatCode="General">
                  <c:v>16.465699999999998</c:v>
                </c:pt>
                <c:pt idx="24467" formatCode="General">
                  <c:v>16.4664</c:v>
                </c:pt>
                <c:pt idx="24468" formatCode="General">
                  <c:v>16.467099999999999</c:v>
                </c:pt>
                <c:pt idx="24469" formatCode="General">
                  <c:v>16.4678</c:v>
                </c:pt>
                <c:pt idx="24470" formatCode="General">
                  <c:v>16.468399999999999</c:v>
                </c:pt>
                <c:pt idx="24471" formatCode="General">
                  <c:v>16.469100000000001</c:v>
                </c:pt>
                <c:pt idx="24472" formatCode="General">
                  <c:v>16.469799999999999</c:v>
                </c:pt>
                <c:pt idx="24473" formatCode="General">
                  <c:v>16.470500000000001</c:v>
                </c:pt>
                <c:pt idx="24474" formatCode="General">
                  <c:v>16.4711</c:v>
                </c:pt>
                <c:pt idx="24475" formatCode="General">
                  <c:v>16.471800000000002</c:v>
                </c:pt>
                <c:pt idx="24476" formatCode="General">
                  <c:v>16.4725</c:v>
                </c:pt>
                <c:pt idx="24477" formatCode="General">
                  <c:v>16.473099999999999</c:v>
                </c:pt>
                <c:pt idx="24478" formatCode="General">
                  <c:v>16.473800000000001</c:v>
                </c:pt>
                <c:pt idx="24479" formatCode="General">
                  <c:v>16.474499999999999</c:v>
                </c:pt>
                <c:pt idx="24480" formatCode="General">
                  <c:v>16.475200000000001</c:v>
                </c:pt>
                <c:pt idx="24481" formatCode="General">
                  <c:v>16.4758</c:v>
                </c:pt>
                <c:pt idx="24482" formatCode="General">
                  <c:v>16.476500000000001</c:v>
                </c:pt>
                <c:pt idx="24483" formatCode="General">
                  <c:v>16.4772</c:v>
                </c:pt>
                <c:pt idx="24484" formatCode="General">
                  <c:v>16.477900000000002</c:v>
                </c:pt>
                <c:pt idx="24485" formatCode="General">
                  <c:v>16.4785</c:v>
                </c:pt>
                <c:pt idx="24486" formatCode="General">
                  <c:v>16.479199999999999</c:v>
                </c:pt>
                <c:pt idx="24487" formatCode="General">
                  <c:v>16.479900000000001</c:v>
                </c:pt>
                <c:pt idx="24488" formatCode="General">
                  <c:v>16.480499999999999</c:v>
                </c:pt>
                <c:pt idx="24489" formatCode="General">
                  <c:v>16.481200000000001</c:v>
                </c:pt>
                <c:pt idx="24490" formatCode="General">
                  <c:v>16.4819</c:v>
                </c:pt>
                <c:pt idx="24491" formatCode="General">
                  <c:v>16.482600000000001</c:v>
                </c:pt>
                <c:pt idx="24492" formatCode="General">
                  <c:v>16.4832</c:v>
                </c:pt>
                <c:pt idx="24493" formatCode="General">
                  <c:v>16.483899999999998</c:v>
                </c:pt>
                <c:pt idx="24494" formatCode="General">
                  <c:v>16.4846</c:v>
                </c:pt>
                <c:pt idx="24495" formatCode="General">
                  <c:v>16.485299999999999</c:v>
                </c:pt>
                <c:pt idx="24496" formatCode="General">
                  <c:v>16.485900000000001</c:v>
                </c:pt>
                <c:pt idx="24497" formatCode="General">
                  <c:v>16.486599999999999</c:v>
                </c:pt>
                <c:pt idx="24498" formatCode="General">
                  <c:v>16.487300000000001</c:v>
                </c:pt>
                <c:pt idx="24499" formatCode="General">
                  <c:v>16.488</c:v>
                </c:pt>
                <c:pt idx="24500" formatCode="General">
                  <c:v>16.488600000000002</c:v>
                </c:pt>
                <c:pt idx="24501" formatCode="General">
                  <c:v>16.4893</c:v>
                </c:pt>
                <c:pt idx="24502" formatCode="General">
                  <c:v>16.489999999999998</c:v>
                </c:pt>
                <c:pt idx="24503" formatCode="General">
                  <c:v>16.490600000000001</c:v>
                </c:pt>
                <c:pt idx="24504" formatCode="General">
                  <c:v>16.491299999999999</c:v>
                </c:pt>
                <c:pt idx="24505" formatCode="General">
                  <c:v>16.492000000000001</c:v>
                </c:pt>
                <c:pt idx="24506" formatCode="General">
                  <c:v>16.492699999999999</c:v>
                </c:pt>
                <c:pt idx="24507" formatCode="General">
                  <c:v>16.493300000000001</c:v>
                </c:pt>
                <c:pt idx="24508" formatCode="General">
                  <c:v>16.494</c:v>
                </c:pt>
                <c:pt idx="24509" formatCode="General">
                  <c:v>16.494700000000002</c:v>
                </c:pt>
                <c:pt idx="24510" formatCode="General">
                  <c:v>16.4954</c:v>
                </c:pt>
                <c:pt idx="24511" formatCode="General">
                  <c:v>16.495999999999999</c:v>
                </c:pt>
                <c:pt idx="24512" formatCode="General">
                  <c:v>16.496700000000001</c:v>
                </c:pt>
                <c:pt idx="24513" formatCode="General">
                  <c:v>16.497399999999999</c:v>
                </c:pt>
                <c:pt idx="24514" formatCode="General">
                  <c:v>16.498000000000001</c:v>
                </c:pt>
                <c:pt idx="24515" formatCode="General">
                  <c:v>16.498699999999999</c:v>
                </c:pt>
                <c:pt idx="24516" formatCode="General">
                  <c:v>16.499400000000001</c:v>
                </c:pt>
                <c:pt idx="24517" formatCode="General">
                  <c:v>16.5001</c:v>
                </c:pt>
                <c:pt idx="24518" formatCode="General">
                  <c:v>16.500699999999998</c:v>
                </c:pt>
                <c:pt idx="24519" formatCode="General">
                  <c:v>16.5014</c:v>
                </c:pt>
                <c:pt idx="24520" formatCode="General">
                  <c:v>16.502099999999999</c:v>
                </c:pt>
                <c:pt idx="24521" formatCode="General">
                  <c:v>16.502800000000001</c:v>
                </c:pt>
                <c:pt idx="24522" formatCode="General">
                  <c:v>16.503399999999999</c:v>
                </c:pt>
                <c:pt idx="24523" formatCode="General">
                  <c:v>16.504100000000001</c:v>
                </c:pt>
                <c:pt idx="24524" formatCode="General">
                  <c:v>16.504799999999999</c:v>
                </c:pt>
                <c:pt idx="24525" formatCode="General">
                  <c:v>16.505500000000001</c:v>
                </c:pt>
                <c:pt idx="24526" formatCode="General">
                  <c:v>16.5061</c:v>
                </c:pt>
                <c:pt idx="24527" formatCode="General">
                  <c:v>16.506799999999998</c:v>
                </c:pt>
                <c:pt idx="24528" formatCode="General">
                  <c:v>16.5075</c:v>
                </c:pt>
                <c:pt idx="24529" formatCode="General">
                  <c:v>16.508099999999999</c:v>
                </c:pt>
                <c:pt idx="24530" formatCode="General">
                  <c:v>16.508800000000001</c:v>
                </c:pt>
                <c:pt idx="24531" formatCode="General">
                  <c:v>16.509499999999999</c:v>
                </c:pt>
                <c:pt idx="24532" formatCode="General">
                  <c:v>16.510200000000001</c:v>
                </c:pt>
                <c:pt idx="24533" formatCode="General">
                  <c:v>16.5108</c:v>
                </c:pt>
                <c:pt idx="24534" formatCode="General">
                  <c:v>16.511500000000002</c:v>
                </c:pt>
                <c:pt idx="24535" formatCode="General">
                  <c:v>16.5122</c:v>
                </c:pt>
                <c:pt idx="24536" formatCode="General">
                  <c:v>16.512899999999998</c:v>
                </c:pt>
                <c:pt idx="24537" formatCode="General">
                  <c:v>16.513500000000001</c:v>
                </c:pt>
                <c:pt idx="24538" formatCode="General">
                  <c:v>16.514199999999999</c:v>
                </c:pt>
                <c:pt idx="24539" formatCode="General">
                  <c:v>16.514900000000001</c:v>
                </c:pt>
                <c:pt idx="24540" formatCode="General">
                  <c:v>16.515499999999999</c:v>
                </c:pt>
                <c:pt idx="24541" formatCode="General">
                  <c:v>16.516200000000001</c:v>
                </c:pt>
                <c:pt idx="24542" formatCode="General">
                  <c:v>16.5169</c:v>
                </c:pt>
                <c:pt idx="24543" formatCode="General">
                  <c:v>16.517600000000002</c:v>
                </c:pt>
                <c:pt idx="24544" formatCode="General">
                  <c:v>16.5182</c:v>
                </c:pt>
                <c:pt idx="24545" formatCode="General">
                  <c:v>16.518899999999999</c:v>
                </c:pt>
                <c:pt idx="24546" formatCode="General">
                  <c:v>16.519600000000001</c:v>
                </c:pt>
                <c:pt idx="24547" formatCode="General">
                  <c:v>16.520299999999999</c:v>
                </c:pt>
                <c:pt idx="24548" formatCode="General">
                  <c:v>16.520900000000001</c:v>
                </c:pt>
                <c:pt idx="24549" formatCode="General">
                  <c:v>16.521599999999999</c:v>
                </c:pt>
                <c:pt idx="24550" formatCode="General">
                  <c:v>16.522300000000001</c:v>
                </c:pt>
                <c:pt idx="24551" formatCode="General">
                  <c:v>16.5229</c:v>
                </c:pt>
                <c:pt idx="24552" formatCode="General">
                  <c:v>16.523599999999998</c:v>
                </c:pt>
                <c:pt idx="24553" formatCode="General">
                  <c:v>16.5243</c:v>
                </c:pt>
                <c:pt idx="24554" formatCode="General">
                  <c:v>16.524999999999999</c:v>
                </c:pt>
                <c:pt idx="24555" formatCode="General">
                  <c:v>16.525600000000001</c:v>
                </c:pt>
                <c:pt idx="24556" formatCode="General">
                  <c:v>16.526299999999999</c:v>
                </c:pt>
                <c:pt idx="24557" formatCode="General">
                  <c:v>16.527000000000001</c:v>
                </c:pt>
                <c:pt idx="24558" formatCode="General">
                  <c:v>16.527699999999999</c:v>
                </c:pt>
                <c:pt idx="24559" formatCode="General">
                  <c:v>16.528300000000002</c:v>
                </c:pt>
                <c:pt idx="24560" formatCode="General">
                  <c:v>16.529</c:v>
                </c:pt>
                <c:pt idx="24561" formatCode="General">
                  <c:v>16.529699999999998</c:v>
                </c:pt>
                <c:pt idx="24562" formatCode="General">
                  <c:v>16.5304</c:v>
                </c:pt>
                <c:pt idx="24563" formatCode="General">
                  <c:v>16.530999999999999</c:v>
                </c:pt>
                <c:pt idx="24564" formatCode="General">
                  <c:v>16.531700000000001</c:v>
                </c:pt>
                <c:pt idx="24565" formatCode="General">
                  <c:v>16.532399999999999</c:v>
                </c:pt>
                <c:pt idx="24566" formatCode="General">
                  <c:v>16.533000000000001</c:v>
                </c:pt>
                <c:pt idx="24567" formatCode="General">
                  <c:v>16.5337</c:v>
                </c:pt>
                <c:pt idx="24568" formatCode="General">
                  <c:v>16.534400000000002</c:v>
                </c:pt>
                <c:pt idx="24569" formatCode="General">
                  <c:v>16.5351</c:v>
                </c:pt>
                <c:pt idx="24570" formatCode="General">
                  <c:v>16.535699999999999</c:v>
                </c:pt>
                <c:pt idx="24571" formatCode="General">
                  <c:v>16.5364</c:v>
                </c:pt>
                <c:pt idx="24572" formatCode="General">
                  <c:v>16.537099999999999</c:v>
                </c:pt>
                <c:pt idx="24573" formatCode="General">
                  <c:v>16.537800000000001</c:v>
                </c:pt>
                <c:pt idx="24574" formatCode="General">
                  <c:v>16.538399999999999</c:v>
                </c:pt>
                <c:pt idx="24575" formatCode="General">
                  <c:v>16.539100000000001</c:v>
                </c:pt>
                <c:pt idx="24576" formatCode="General">
                  <c:v>16.5398</c:v>
                </c:pt>
                <c:pt idx="24577" formatCode="General">
                  <c:v>16.540400000000002</c:v>
                </c:pt>
                <c:pt idx="24578" formatCode="General">
                  <c:v>16.5411</c:v>
                </c:pt>
                <c:pt idx="24579" formatCode="General">
                  <c:v>16.541799999999999</c:v>
                </c:pt>
                <c:pt idx="24580" formatCode="General">
                  <c:v>16.5425</c:v>
                </c:pt>
                <c:pt idx="24581" formatCode="General">
                  <c:v>16.543099999999999</c:v>
                </c:pt>
                <c:pt idx="24582" formatCode="General">
                  <c:v>16.543800000000001</c:v>
                </c:pt>
                <c:pt idx="24583" formatCode="General">
                  <c:v>16.544499999999999</c:v>
                </c:pt>
                <c:pt idx="24584" formatCode="General">
                  <c:v>16.545200000000001</c:v>
                </c:pt>
                <c:pt idx="24585" formatCode="General">
                  <c:v>16.5458</c:v>
                </c:pt>
                <c:pt idx="24586" formatCode="General">
                  <c:v>16.546500000000002</c:v>
                </c:pt>
                <c:pt idx="24587" formatCode="General">
                  <c:v>16.5472</c:v>
                </c:pt>
                <c:pt idx="24588" formatCode="General">
                  <c:v>16.547899999999998</c:v>
                </c:pt>
                <c:pt idx="24589" formatCode="General">
                  <c:v>16.548500000000001</c:v>
                </c:pt>
                <c:pt idx="24590" formatCode="General">
                  <c:v>16.549199999999999</c:v>
                </c:pt>
                <c:pt idx="24591" formatCode="General">
                  <c:v>16.549900000000001</c:v>
                </c:pt>
                <c:pt idx="24592" formatCode="General">
                  <c:v>16.5505</c:v>
                </c:pt>
                <c:pt idx="24593" formatCode="General">
                  <c:v>16.551200000000001</c:v>
                </c:pt>
                <c:pt idx="24594" formatCode="General">
                  <c:v>16.5519</c:v>
                </c:pt>
                <c:pt idx="24595" formatCode="General">
                  <c:v>16.552600000000002</c:v>
                </c:pt>
                <c:pt idx="24596" formatCode="General">
                  <c:v>16.5532</c:v>
                </c:pt>
                <c:pt idx="24597" formatCode="General">
                  <c:v>16.553899999999999</c:v>
                </c:pt>
                <c:pt idx="24598" formatCode="General">
                  <c:v>16.554600000000001</c:v>
                </c:pt>
                <c:pt idx="24599" formatCode="General">
                  <c:v>16.555299999999999</c:v>
                </c:pt>
                <c:pt idx="24600" formatCode="General">
                  <c:v>16.555900000000001</c:v>
                </c:pt>
                <c:pt idx="24601" formatCode="General">
                  <c:v>16.5566</c:v>
                </c:pt>
                <c:pt idx="24602" formatCode="General">
                  <c:v>16.557300000000001</c:v>
                </c:pt>
                <c:pt idx="24603" formatCode="General">
                  <c:v>16.5579</c:v>
                </c:pt>
                <c:pt idx="24604" formatCode="General">
                  <c:v>16.558599999999998</c:v>
                </c:pt>
                <c:pt idx="24605" formatCode="General">
                  <c:v>16.5593</c:v>
                </c:pt>
                <c:pt idx="24606" formatCode="General">
                  <c:v>16.559999999999999</c:v>
                </c:pt>
                <c:pt idx="24607" formatCode="General">
                  <c:v>16.560600000000001</c:v>
                </c:pt>
                <c:pt idx="24608" formatCode="General">
                  <c:v>16.561299999999999</c:v>
                </c:pt>
                <c:pt idx="24609" formatCode="General">
                  <c:v>16.562000000000001</c:v>
                </c:pt>
                <c:pt idx="24610" formatCode="General">
                  <c:v>16.5627</c:v>
                </c:pt>
                <c:pt idx="24611" formatCode="General">
                  <c:v>16.563300000000002</c:v>
                </c:pt>
                <c:pt idx="24612" formatCode="General">
                  <c:v>16.564</c:v>
                </c:pt>
                <c:pt idx="24613" formatCode="General">
                  <c:v>16.564699999999998</c:v>
                </c:pt>
                <c:pt idx="24614" formatCode="General">
                  <c:v>16.565300000000001</c:v>
                </c:pt>
                <c:pt idx="24615" formatCode="General">
                  <c:v>16.565999999999999</c:v>
                </c:pt>
                <c:pt idx="24616" formatCode="General">
                  <c:v>16.566700000000001</c:v>
                </c:pt>
                <c:pt idx="24617" formatCode="General">
                  <c:v>16.567399999999999</c:v>
                </c:pt>
                <c:pt idx="24618" formatCode="General">
                  <c:v>16.568000000000001</c:v>
                </c:pt>
                <c:pt idx="24619" formatCode="General">
                  <c:v>16.5687</c:v>
                </c:pt>
                <c:pt idx="24620" formatCode="General">
                  <c:v>16.569400000000002</c:v>
                </c:pt>
                <c:pt idx="24621" formatCode="General">
                  <c:v>16.5701</c:v>
                </c:pt>
                <c:pt idx="24622" formatCode="General">
                  <c:v>16.570699999999999</c:v>
                </c:pt>
                <c:pt idx="24623" formatCode="General">
                  <c:v>16.571400000000001</c:v>
                </c:pt>
                <c:pt idx="24624" formatCode="General">
                  <c:v>16.572099999999999</c:v>
                </c:pt>
                <c:pt idx="24625" formatCode="General">
                  <c:v>16.572800000000001</c:v>
                </c:pt>
                <c:pt idx="24626" formatCode="General">
                  <c:v>16.573399999999999</c:v>
                </c:pt>
                <c:pt idx="24627" formatCode="General">
                  <c:v>16.574100000000001</c:v>
                </c:pt>
                <c:pt idx="24628" formatCode="General">
                  <c:v>16.5748</c:v>
                </c:pt>
                <c:pt idx="24629" formatCode="General">
                  <c:v>16.575399999999998</c:v>
                </c:pt>
                <c:pt idx="24630" formatCode="General">
                  <c:v>16.5761</c:v>
                </c:pt>
                <c:pt idx="24631" formatCode="General">
                  <c:v>16.576799999999999</c:v>
                </c:pt>
                <c:pt idx="24632" formatCode="General">
                  <c:v>16.577500000000001</c:v>
                </c:pt>
                <c:pt idx="24633" formatCode="General">
                  <c:v>16.578099999999999</c:v>
                </c:pt>
                <c:pt idx="24634" formatCode="General">
                  <c:v>16.578800000000001</c:v>
                </c:pt>
                <c:pt idx="24635" formatCode="General">
                  <c:v>16.579499999999999</c:v>
                </c:pt>
                <c:pt idx="24636" formatCode="General">
                  <c:v>16.580200000000001</c:v>
                </c:pt>
                <c:pt idx="24637" formatCode="General">
                  <c:v>16.5808</c:v>
                </c:pt>
                <c:pt idx="24638" formatCode="General">
                  <c:v>16.581499999999998</c:v>
                </c:pt>
                <c:pt idx="24639" formatCode="General">
                  <c:v>16.5822</c:v>
                </c:pt>
                <c:pt idx="24640" formatCode="General">
                  <c:v>16.582799999999999</c:v>
                </c:pt>
                <c:pt idx="24641" formatCode="General">
                  <c:v>16.583500000000001</c:v>
                </c:pt>
                <c:pt idx="24642" formatCode="General">
                  <c:v>16.584199999999999</c:v>
                </c:pt>
                <c:pt idx="24643" formatCode="General">
                  <c:v>16.584900000000001</c:v>
                </c:pt>
                <c:pt idx="24644" formatCode="General">
                  <c:v>16.5855</c:v>
                </c:pt>
                <c:pt idx="24645" formatCode="General">
                  <c:v>16.586200000000002</c:v>
                </c:pt>
                <c:pt idx="24646" formatCode="General">
                  <c:v>16.5869</c:v>
                </c:pt>
                <c:pt idx="24647" formatCode="General">
                  <c:v>16.587599999999998</c:v>
                </c:pt>
                <c:pt idx="24648" formatCode="General">
                  <c:v>16.588200000000001</c:v>
                </c:pt>
                <c:pt idx="24649" formatCode="General">
                  <c:v>16.588899999999999</c:v>
                </c:pt>
                <c:pt idx="24650" formatCode="General">
                  <c:v>16.589600000000001</c:v>
                </c:pt>
                <c:pt idx="24651" formatCode="General">
                  <c:v>16.590199999999999</c:v>
                </c:pt>
                <c:pt idx="24652" formatCode="General">
                  <c:v>16.590900000000001</c:v>
                </c:pt>
                <c:pt idx="24653" formatCode="General">
                  <c:v>16.5916</c:v>
                </c:pt>
                <c:pt idx="24654" formatCode="General">
                  <c:v>16.592300000000002</c:v>
                </c:pt>
                <c:pt idx="24655" formatCode="General">
                  <c:v>16.5929</c:v>
                </c:pt>
                <c:pt idx="24656" formatCode="General">
                  <c:v>16.593599999999999</c:v>
                </c:pt>
                <c:pt idx="24657" formatCode="General">
                  <c:v>16.5943</c:v>
                </c:pt>
                <c:pt idx="24658" formatCode="General">
                  <c:v>16.594999999999999</c:v>
                </c:pt>
                <c:pt idx="24659" formatCode="General">
                  <c:v>16.595600000000001</c:v>
                </c:pt>
                <c:pt idx="24660" formatCode="General">
                  <c:v>16.596299999999999</c:v>
                </c:pt>
                <c:pt idx="24661" formatCode="General">
                  <c:v>16.597000000000001</c:v>
                </c:pt>
                <c:pt idx="24662" formatCode="General">
                  <c:v>16.5977</c:v>
                </c:pt>
                <c:pt idx="24663" formatCode="General">
                  <c:v>16.598299999999998</c:v>
                </c:pt>
                <c:pt idx="24664" formatCode="General">
                  <c:v>16.599</c:v>
                </c:pt>
                <c:pt idx="24665" formatCode="General">
                  <c:v>16.599699999999999</c:v>
                </c:pt>
                <c:pt idx="24666" formatCode="General">
                  <c:v>16.600300000000001</c:v>
                </c:pt>
                <c:pt idx="24667" formatCode="General">
                  <c:v>16.600999999999999</c:v>
                </c:pt>
                <c:pt idx="24668" formatCode="General">
                  <c:v>16.601700000000001</c:v>
                </c:pt>
                <c:pt idx="24669" formatCode="General">
                  <c:v>16.602399999999999</c:v>
                </c:pt>
                <c:pt idx="24670" formatCode="General">
                  <c:v>16.603000000000002</c:v>
                </c:pt>
                <c:pt idx="24671" formatCode="General">
                  <c:v>16.6037</c:v>
                </c:pt>
                <c:pt idx="24672" formatCode="General">
                  <c:v>16.604399999999998</c:v>
                </c:pt>
                <c:pt idx="24673" formatCode="General">
                  <c:v>16.6051</c:v>
                </c:pt>
                <c:pt idx="24674" formatCode="General">
                  <c:v>16.605699999999999</c:v>
                </c:pt>
                <c:pt idx="24675" formatCode="General">
                  <c:v>16.606400000000001</c:v>
                </c:pt>
                <c:pt idx="24676" formatCode="General">
                  <c:v>16.607099999999999</c:v>
                </c:pt>
                <c:pt idx="24677" formatCode="General">
                  <c:v>16.607700000000001</c:v>
                </c:pt>
                <c:pt idx="24678" formatCode="General">
                  <c:v>16.6084</c:v>
                </c:pt>
                <c:pt idx="24679" formatCode="General">
                  <c:v>16.609100000000002</c:v>
                </c:pt>
                <c:pt idx="24680" formatCode="General">
                  <c:v>16.6098</c:v>
                </c:pt>
                <c:pt idx="24681" formatCode="General">
                  <c:v>16.610399999999998</c:v>
                </c:pt>
                <c:pt idx="24682" formatCode="General">
                  <c:v>16.6111</c:v>
                </c:pt>
                <c:pt idx="24683" formatCode="General">
                  <c:v>16.611799999999999</c:v>
                </c:pt>
                <c:pt idx="24684" formatCode="General">
                  <c:v>16.612500000000001</c:v>
                </c:pt>
                <c:pt idx="24685" formatCode="General">
                  <c:v>16.613099999999999</c:v>
                </c:pt>
                <c:pt idx="24686" formatCode="General">
                  <c:v>16.613800000000001</c:v>
                </c:pt>
                <c:pt idx="24687" formatCode="General">
                  <c:v>16.6145</c:v>
                </c:pt>
                <c:pt idx="24688" formatCode="General">
                  <c:v>16.615200000000002</c:v>
                </c:pt>
                <c:pt idx="24689" formatCode="General">
                  <c:v>16.6158</c:v>
                </c:pt>
                <c:pt idx="24690" formatCode="General">
                  <c:v>16.616499999999998</c:v>
                </c:pt>
                <c:pt idx="24691" formatCode="General">
                  <c:v>16.6172</c:v>
                </c:pt>
                <c:pt idx="24692" formatCode="General">
                  <c:v>16.617799999999999</c:v>
                </c:pt>
                <c:pt idx="24693" formatCode="General">
                  <c:v>16.618500000000001</c:v>
                </c:pt>
                <c:pt idx="24694" formatCode="General">
                  <c:v>16.619199999999999</c:v>
                </c:pt>
                <c:pt idx="24695" formatCode="General">
                  <c:v>16.619900000000001</c:v>
                </c:pt>
                <c:pt idx="24696" formatCode="General">
                  <c:v>16.6205</c:v>
                </c:pt>
                <c:pt idx="24697" formatCode="General">
                  <c:v>16.621200000000002</c:v>
                </c:pt>
                <c:pt idx="24698" formatCode="General">
                  <c:v>16.6219</c:v>
                </c:pt>
                <c:pt idx="24699" formatCode="General">
                  <c:v>16.622599999999998</c:v>
                </c:pt>
                <c:pt idx="24700" formatCode="General">
                  <c:v>16.623200000000001</c:v>
                </c:pt>
                <c:pt idx="24701" formatCode="General">
                  <c:v>16.623899999999999</c:v>
                </c:pt>
                <c:pt idx="24702" formatCode="General">
                  <c:v>16.624600000000001</c:v>
                </c:pt>
                <c:pt idx="24703" formatCode="General">
                  <c:v>16.6252</c:v>
                </c:pt>
                <c:pt idx="24704" formatCode="General">
                  <c:v>16.625900000000001</c:v>
                </c:pt>
                <c:pt idx="24705" formatCode="General">
                  <c:v>16.6266</c:v>
                </c:pt>
                <c:pt idx="24706" formatCode="General">
                  <c:v>16.627300000000002</c:v>
                </c:pt>
                <c:pt idx="24707" formatCode="General">
                  <c:v>16.6279</c:v>
                </c:pt>
                <c:pt idx="24708" formatCode="General">
                  <c:v>16.628599999999999</c:v>
                </c:pt>
                <c:pt idx="24709" formatCode="General">
                  <c:v>16.629300000000001</c:v>
                </c:pt>
                <c:pt idx="24710" formatCode="General">
                  <c:v>16.63</c:v>
                </c:pt>
                <c:pt idx="24711" formatCode="General">
                  <c:v>16.630600000000001</c:v>
                </c:pt>
                <c:pt idx="24712" formatCode="General">
                  <c:v>16.6313</c:v>
                </c:pt>
                <c:pt idx="24713" formatCode="General">
                  <c:v>16.632000000000001</c:v>
                </c:pt>
                <c:pt idx="24714" formatCode="General">
                  <c:v>16.6326</c:v>
                </c:pt>
                <c:pt idx="24715" formatCode="General">
                  <c:v>16.633299999999998</c:v>
                </c:pt>
                <c:pt idx="24716" formatCode="General">
                  <c:v>16.634</c:v>
                </c:pt>
                <c:pt idx="24717" formatCode="General">
                  <c:v>16.634699999999999</c:v>
                </c:pt>
                <c:pt idx="24718" formatCode="General">
                  <c:v>16.635300000000001</c:v>
                </c:pt>
                <c:pt idx="24719" formatCode="General">
                  <c:v>16.635999999999999</c:v>
                </c:pt>
                <c:pt idx="24720" formatCode="General">
                  <c:v>16.636700000000001</c:v>
                </c:pt>
                <c:pt idx="24721" formatCode="General">
                  <c:v>16.6374</c:v>
                </c:pt>
                <c:pt idx="24722" formatCode="General">
                  <c:v>16.638000000000002</c:v>
                </c:pt>
                <c:pt idx="24723" formatCode="General">
                  <c:v>16.6387</c:v>
                </c:pt>
                <c:pt idx="24724" formatCode="General">
                  <c:v>16.639399999999998</c:v>
                </c:pt>
                <c:pt idx="24725" formatCode="General">
                  <c:v>16.6401</c:v>
                </c:pt>
                <c:pt idx="24726" formatCode="General">
                  <c:v>16.640699999999999</c:v>
                </c:pt>
                <c:pt idx="24727" formatCode="General">
                  <c:v>16.641400000000001</c:v>
                </c:pt>
                <c:pt idx="24728" formatCode="General">
                  <c:v>16.642099999999999</c:v>
                </c:pt>
                <c:pt idx="24729" formatCode="General">
                  <c:v>16.642700000000001</c:v>
                </c:pt>
                <c:pt idx="24730" formatCode="General">
                  <c:v>16.6434</c:v>
                </c:pt>
                <c:pt idx="24731" formatCode="General">
                  <c:v>16.644100000000002</c:v>
                </c:pt>
                <c:pt idx="24732" formatCode="General">
                  <c:v>16.6448</c:v>
                </c:pt>
                <c:pt idx="24733" formatCode="General">
                  <c:v>16.645399999999999</c:v>
                </c:pt>
                <c:pt idx="24734" formatCode="General">
                  <c:v>16.646100000000001</c:v>
                </c:pt>
                <c:pt idx="24735" formatCode="General">
                  <c:v>16.646799999999999</c:v>
                </c:pt>
                <c:pt idx="24736" formatCode="General">
                  <c:v>16.647500000000001</c:v>
                </c:pt>
                <c:pt idx="24737" formatCode="General">
                  <c:v>16.648099999999999</c:v>
                </c:pt>
                <c:pt idx="24738" formatCode="General">
                  <c:v>16.648800000000001</c:v>
                </c:pt>
                <c:pt idx="24739" formatCode="General">
                  <c:v>16.6495</c:v>
                </c:pt>
                <c:pt idx="24740" formatCode="General">
                  <c:v>16.650099999999998</c:v>
                </c:pt>
                <c:pt idx="24741" formatCode="General">
                  <c:v>16.6508</c:v>
                </c:pt>
                <c:pt idx="24742" formatCode="General">
                  <c:v>16.651499999999999</c:v>
                </c:pt>
                <c:pt idx="24743" formatCode="General">
                  <c:v>16.652200000000001</c:v>
                </c:pt>
                <c:pt idx="24744" formatCode="General">
                  <c:v>16.652799999999999</c:v>
                </c:pt>
                <c:pt idx="24745" formatCode="General">
                  <c:v>16.653500000000001</c:v>
                </c:pt>
                <c:pt idx="24746" formatCode="General">
                  <c:v>16.654199999999999</c:v>
                </c:pt>
                <c:pt idx="24747" formatCode="General">
                  <c:v>16.654900000000001</c:v>
                </c:pt>
                <c:pt idx="24748" formatCode="General">
                  <c:v>16.6555</c:v>
                </c:pt>
                <c:pt idx="24749" formatCode="General">
                  <c:v>16.656199999999998</c:v>
                </c:pt>
                <c:pt idx="24750" formatCode="General">
                  <c:v>16.6569</c:v>
                </c:pt>
                <c:pt idx="24751" formatCode="General">
                  <c:v>16.657599999999999</c:v>
                </c:pt>
                <c:pt idx="24752" formatCode="General">
                  <c:v>16.658200000000001</c:v>
                </c:pt>
                <c:pt idx="24753" formatCode="General">
                  <c:v>16.658899999999999</c:v>
                </c:pt>
                <c:pt idx="24754" formatCode="General">
                  <c:v>16.659600000000001</c:v>
                </c:pt>
                <c:pt idx="24755" formatCode="General">
                  <c:v>16.6602</c:v>
                </c:pt>
                <c:pt idx="24756" formatCode="General">
                  <c:v>16.660900000000002</c:v>
                </c:pt>
                <c:pt idx="24757" formatCode="General">
                  <c:v>16.6616</c:v>
                </c:pt>
                <c:pt idx="24758" formatCode="General">
                  <c:v>16.662299999999998</c:v>
                </c:pt>
                <c:pt idx="24759" formatCode="General">
                  <c:v>16.6629</c:v>
                </c:pt>
                <c:pt idx="24760" formatCode="General">
                  <c:v>16.663599999999999</c:v>
                </c:pt>
                <c:pt idx="24761" formatCode="General">
                  <c:v>16.664300000000001</c:v>
                </c:pt>
                <c:pt idx="24762" formatCode="General">
                  <c:v>16.664999999999999</c:v>
                </c:pt>
                <c:pt idx="24763" formatCode="General">
                  <c:v>16.665600000000001</c:v>
                </c:pt>
                <c:pt idx="24764" formatCode="General">
                  <c:v>16.6663</c:v>
                </c:pt>
                <c:pt idx="24765" formatCode="General">
                  <c:v>16.667000000000002</c:v>
                </c:pt>
                <c:pt idx="24766" formatCode="General">
                  <c:v>16.6676</c:v>
                </c:pt>
                <c:pt idx="24767" formatCode="General">
                  <c:v>16.668299999999999</c:v>
                </c:pt>
                <c:pt idx="24768" formatCode="General">
                  <c:v>16.669</c:v>
                </c:pt>
                <c:pt idx="24769" formatCode="General">
                  <c:v>16.669699999999999</c:v>
                </c:pt>
                <c:pt idx="24770" formatCode="General">
                  <c:v>16.670300000000001</c:v>
                </c:pt>
                <c:pt idx="24771" formatCode="General">
                  <c:v>16.670999999999999</c:v>
                </c:pt>
                <c:pt idx="24772" formatCode="General">
                  <c:v>16.671700000000001</c:v>
                </c:pt>
                <c:pt idx="24773" formatCode="General">
                  <c:v>16.6724</c:v>
                </c:pt>
                <c:pt idx="24774" formatCode="General">
                  <c:v>16.672999999999998</c:v>
                </c:pt>
                <c:pt idx="24775" formatCode="General">
                  <c:v>16.6737</c:v>
                </c:pt>
                <c:pt idx="24776" formatCode="General">
                  <c:v>16.674399999999999</c:v>
                </c:pt>
                <c:pt idx="24777" formatCode="General">
                  <c:v>16.675000000000001</c:v>
                </c:pt>
                <c:pt idx="24778" formatCode="General">
                  <c:v>16.675699999999999</c:v>
                </c:pt>
                <c:pt idx="24779" formatCode="General">
                  <c:v>16.676400000000001</c:v>
                </c:pt>
                <c:pt idx="24780" formatCode="General">
                  <c:v>16.677099999999999</c:v>
                </c:pt>
                <c:pt idx="24781" formatCode="General">
                  <c:v>16.677700000000002</c:v>
                </c:pt>
                <c:pt idx="24782" formatCode="General">
                  <c:v>16.6784</c:v>
                </c:pt>
                <c:pt idx="24783" formatCode="General">
                  <c:v>16.679099999999998</c:v>
                </c:pt>
                <c:pt idx="24784" formatCode="General">
                  <c:v>16.6798</c:v>
                </c:pt>
                <c:pt idx="24785" formatCode="General">
                  <c:v>16.680399999999999</c:v>
                </c:pt>
                <c:pt idx="24786" formatCode="General">
                  <c:v>16.681100000000001</c:v>
                </c:pt>
                <c:pt idx="24787" formatCode="General">
                  <c:v>16.681799999999999</c:v>
                </c:pt>
                <c:pt idx="24788" formatCode="General">
                  <c:v>16.682500000000001</c:v>
                </c:pt>
                <c:pt idx="24789" formatCode="General">
                  <c:v>16.6831</c:v>
                </c:pt>
                <c:pt idx="24790" formatCode="General">
                  <c:v>16.683800000000002</c:v>
                </c:pt>
                <c:pt idx="24791" formatCode="General">
                  <c:v>16.6845</c:v>
                </c:pt>
                <c:pt idx="24792" formatCode="General">
                  <c:v>16.685099999999998</c:v>
                </c:pt>
                <c:pt idx="24793" formatCode="General">
                  <c:v>16.6858</c:v>
                </c:pt>
                <c:pt idx="24794" formatCode="General">
                  <c:v>16.686499999999999</c:v>
                </c:pt>
                <c:pt idx="24795" formatCode="General">
                  <c:v>16.687200000000001</c:v>
                </c:pt>
                <c:pt idx="24796" formatCode="General">
                  <c:v>16.687799999999999</c:v>
                </c:pt>
                <c:pt idx="24797" formatCode="General">
                  <c:v>16.688500000000001</c:v>
                </c:pt>
                <c:pt idx="24798" formatCode="General">
                  <c:v>16.6892</c:v>
                </c:pt>
                <c:pt idx="24799" formatCode="General">
                  <c:v>16.689900000000002</c:v>
                </c:pt>
                <c:pt idx="24800" formatCode="General">
                  <c:v>16.6905</c:v>
                </c:pt>
                <c:pt idx="24801" formatCode="General">
                  <c:v>16.691199999999998</c:v>
                </c:pt>
                <c:pt idx="24802" formatCode="General">
                  <c:v>16.6919</c:v>
                </c:pt>
                <c:pt idx="24803" formatCode="General">
                  <c:v>16.692499999999999</c:v>
                </c:pt>
                <c:pt idx="24804" formatCode="General">
                  <c:v>16.693200000000001</c:v>
                </c:pt>
                <c:pt idx="24805" formatCode="General">
                  <c:v>16.693899999999999</c:v>
                </c:pt>
                <c:pt idx="24806" formatCode="General">
                  <c:v>16.694600000000001</c:v>
                </c:pt>
                <c:pt idx="24807" formatCode="General">
                  <c:v>16.6952</c:v>
                </c:pt>
                <c:pt idx="24808" formatCode="General">
                  <c:v>16.695900000000002</c:v>
                </c:pt>
                <c:pt idx="24809" formatCode="General">
                  <c:v>16.6966</c:v>
                </c:pt>
                <c:pt idx="24810" formatCode="General">
                  <c:v>16.697299999999998</c:v>
                </c:pt>
                <c:pt idx="24811" formatCode="General">
                  <c:v>16.697900000000001</c:v>
                </c:pt>
                <c:pt idx="24812" formatCode="General">
                  <c:v>16.698599999999999</c:v>
                </c:pt>
                <c:pt idx="24813" formatCode="General">
                  <c:v>16.699300000000001</c:v>
                </c:pt>
                <c:pt idx="24814" formatCode="General">
                  <c:v>16.6999</c:v>
                </c:pt>
                <c:pt idx="24815" formatCode="General">
                  <c:v>16.700600000000001</c:v>
                </c:pt>
                <c:pt idx="24816" formatCode="General">
                  <c:v>16.7013</c:v>
                </c:pt>
                <c:pt idx="24817" formatCode="General">
                  <c:v>16.702000000000002</c:v>
                </c:pt>
                <c:pt idx="24818" formatCode="General">
                  <c:v>16.7026</c:v>
                </c:pt>
                <c:pt idx="24819" formatCode="General">
                  <c:v>16.703299999999999</c:v>
                </c:pt>
                <c:pt idx="24820" formatCode="General">
                  <c:v>16.704000000000001</c:v>
                </c:pt>
                <c:pt idx="24821" formatCode="General">
                  <c:v>16.704699999999999</c:v>
                </c:pt>
                <c:pt idx="24822" formatCode="General">
                  <c:v>16.705300000000001</c:v>
                </c:pt>
                <c:pt idx="24823" formatCode="General">
                  <c:v>16.706</c:v>
                </c:pt>
                <c:pt idx="24824" formatCode="General">
                  <c:v>16.706700000000001</c:v>
                </c:pt>
                <c:pt idx="24825" formatCode="General">
                  <c:v>16.7074</c:v>
                </c:pt>
                <c:pt idx="24826" formatCode="General">
                  <c:v>16.707999999999998</c:v>
                </c:pt>
                <c:pt idx="24827" formatCode="General">
                  <c:v>16.7087</c:v>
                </c:pt>
                <c:pt idx="24828" formatCode="General">
                  <c:v>16.709399999999999</c:v>
                </c:pt>
                <c:pt idx="24829" formatCode="General">
                  <c:v>16.71</c:v>
                </c:pt>
                <c:pt idx="24830" formatCode="General">
                  <c:v>16.710699999999999</c:v>
                </c:pt>
                <c:pt idx="24831" formatCode="General">
                  <c:v>16.711400000000001</c:v>
                </c:pt>
                <c:pt idx="24832" formatCode="General">
                  <c:v>16.7121</c:v>
                </c:pt>
                <c:pt idx="24833" formatCode="General">
                  <c:v>16.712700000000002</c:v>
                </c:pt>
                <c:pt idx="24834" formatCode="General">
                  <c:v>16.7134</c:v>
                </c:pt>
                <c:pt idx="24835" formatCode="General">
                  <c:v>16.714099999999998</c:v>
                </c:pt>
                <c:pt idx="24836" formatCode="General">
                  <c:v>16.7148</c:v>
                </c:pt>
                <c:pt idx="24837" formatCode="General">
                  <c:v>16.715399999999999</c:v>
                </c:pt>
                <c:pt idx="24838" formatCode="General">
                  <c:v>16.716100000000001</c:v>
                </c:pt>
                <c:pt idx="24839" formatCode="General">
                  <c:v>16.716799999999999</c:v>
                </c:pt>
                <c:pt idx="24840" formatCode="General">
                  <c:v>16.717400000000001</c:v>
                </c:pt>
                <c:pt idx="24841" formatCode="General">
                  <c:v>16.7181</c:v>
                </c:pt>
                <c:pt idx="24842" formatCode="General">
                  <c:v>16.718800000000002</c:v>
                </c:pt>
                <c:pt idx="24843" formatCode="General">
                  <c:v>16.7195</c:v>
                </c:pt>
                <c:pt idx="24844" formatCode="General">
                  <c:v>16.720099999999999</c:v>
                </c:pt>
                <c:pt idx="24845" formatCode="General">
                  <c:v>16.720800000000001</c:v>
                </c:pt>
                <c:pt idx="24846" formatCode="General">
                  <c:v>16.721499999999999</c:v>
                </c:pt>
                <c:pt idx="24847" formatCode="General">
                  <c:v>16.722200000000001</c:v>
                </c:pt>
                <c:pt idx="24848" formatCode="General">
                  <c:v>16.722799999999999</c:v>
                </c:pt>
                <c:pt idx="24849" formatCode="General">
                  <c:v>16.723500000000001</c:v>
                </c:pt>
                <c:pt idx="24850" formatCode="General">
                  <c:v>16.7242</c:v>
                </c:pt>
                <c:pt idx="24851" formatCode="General">
                  <c:v>16.724900000000002</c:v>
                </c:pt>
                <c:pt idx="24852" formatCode="General">
                  <c:v>16.7255</c:v>
                </c:pt>
                <c:pt idx="24853" formatCode="General">
                  <c:v>16.726199999999999</c:v>
                </c:pt>
                <c:pt idx="24854" formatCode="General">
                  <c:v>16.726900000000001</c:v>
                </c:pt>
                <c:pt idx="24855" formatCode="General">
                  <c:v>16.727499999999999</c:v>
                </c:pt>
                <c:pt idx="24856" formatCode="General">
                  <c:v>16.728200000000001</c:v>
                </c:pt>
                <c:pt idx="24857" formatCode="General">
                  <c:v>16.728899999999999</c:v>
                </c:pt>
                <c:pt idx="24858" formatCode="General">
                  <c:v>16.729600000000001</c:v>
                </c:pt>
                <c:pt idx="24859" formatCode="General">
                  <c:v>16.7302</c:v>
                </c:pt>
                <c:pt idx="24860" formatCode="General">
                  <c:v>16.730899999999998</c:v>
                </c:pt>
                <c:pt idx="24861" formatCode="General">
                  <c:v>16.7316</c:v>
                </c:pt>
                <c:pt idx="24862" formatCode="General">
                  <c:v>16.732299999999999</c:v>
                </c:pt>
                <c:pt idx="24863" formatCode="General">
                  <c:v>16.732900000000001</c:v>
                </c:pt>
                <c:pt idx="24864" formatCode="General">
                  <c:v>16.733599999999999</c:v>
                </c:pt>
                <c:pt idx="24865" formatCode="General">
                  <c:v>16.734300000000001</c:v>
                </c:pt>
                <c:pt idx="24866" formatCode="General">
                  <c:v>16.7349</c:v>
                </c:pt>
                <c:pt idx="24867" formatCode="General">
                  <c:v>16.735600000000002</c:v>
                </c:pt>
                <c:pt idx="24868" formatCode="General">
                  <c:v>16.7363</c:v>
                </c:pt>
                <c:pt idx="24869" formatCode="General">
                  <c:v>16.736999999999998</c:v>
                </c:pt>
                <c:pt idx="24870" formatCode="General">
                  <c:v>16.7376</c:v>
                </c:pt>
                <c:pt idx="24871" formatCode="General">
                  <c:v>16.738299999999999</c:v>
                </c:pt>
                <c:pt idx="24872" formatCode="General">
                  <c:v>16.739000000000001</c:v>
                </c:pt>
                <c:pt idx="24873" formatCode="General">
                  <c:v>16.739699999999999</c:v>
                </c:pt>
                <c:pt idx="24874" formatCode="General">
                  <c:v>16.740300000000001</c:v>
                </c:pt>
                <c:pt idx="24875" formatCode="General">
                  <c:v>16.741</c:v>
                </c:pt>
                <c:pt idx="24876" formatCode="General">
                  <c:v>16.741700000000002</c:v>
                </c:pt>
                <c:pt idx="24877" formatCode="General">
                  <c:v>16.7423</c:v>
                </c:pt>
                <c:pt idx="24878" formatCode="General">
                  <c:v>16.742999999999999</c:v>
                </c:pt>
                <c:pt idx="24879" formatCode="General">
                  <c:v>16.7437</c:v>
                </c:pt>
                <c:pt idx="24880" formatCode="General">
                  <c:v>16.744399999999999</c:v>
                </c:pt>
                <c:pt idx="24881" formatCode="General">
                  <c:v>16.745000000000001</c:v>
                </c:pt>
                <c:pt idx="24882" formatCode="General">
                  <c:v>16.745699999999999</c:v>
                </c:pt>
                <c:pt idx="24883" formatCode="General">
                  <c:v>16.746400000000001</c:v>
                </c:pt>
                <c:pt idx="24884" formatCode="General">
                  <c:v>16.7471</c:v>
                </c:pt>
                <c:pt idx="24885" formatCode="General">
                  <c:v>16.747699999999998</c:v>
                </c:pt>
                <c:pt idx="24886" formatCode="General">
                  <c:v>16.7484</c:v>
                </c:pt>
                <c:pt idx="24887" formatCode="General">
                  <c:v>16.749099999999999</c:v>
                </c:pt>
                <c:pt idx="24888" formatCode="General">
                  <c:v>16.7498</c:v>
                </c:pt>
                <c:pt idx="24889" formatCode="General">
                  <c:v>16.750399999999999</c:v>
                </c:pt>
                <c:pt idx="24890" formatCode="General">
                  <c:v>16.751100000000001</c:v>
                </c:pt>
                <c:pt idx="24891" formatCode="General">
                  <c:v>16.751799999999999</c:v>
                </c:pt>
                <c:pt idx="24892" formatCode="General">
                  <c:v>16.752400000000002</c:v>
                </c:pt>
                <c:pt idx="24893" formatCode="General">
                  <c:v>16.7531</c:v>
                </c:pt>
                <c:pt idx="24894" formatCode="General">
                  <c:v>16.753799999999998</c:v>
                </c:pt>
                <c:pt idx="24895" formatCode="General">
                  <c:v>16.7545</c:v>
                </c:pt>
                <c:pt idx="24896" formatCode="General">
                  <c:v>16.755099999999999</c:v>
                </c:pt>
                <c:pt idx="24897" formatCode="General">
                  <c:v>16.755800000000001</c:v>
                </c:pt>
                <c:pt idx="24898" formatCode="General">
                  <c:v>16.756499999999999</c:v>
                </c:pt>
                <c:pt idx="24899" formatCode="General">
                  <c:v>16.757200000000001</c:v>
                </c:pt>
                <c:pt idx="24900" formatCode="General">
                  <c:v>16.7578</c:v>
                </c:pt>
                <c:pt idx="24901" formatCode="General">
                  <c:v>16.758500000000002</c:v>
                </c:pt>
                <c:pt idx="24902" formatCode="General">
                  <c:v>16.7592</c:v>
                </c:pt>
                <c:pt idx="24903" formatCode="General">
                  <c:v>16.759799999999998</c:v>
                </c:pt>
                <c:pt idx="24904" formatCode="General">
                  <c:v>16.7605</c:v>
                </c:pt>
                <c:pt idx="24905" formatCode="General">
                  <c:v>16.761199999999999</c:v>
                </c:pt>
                <c:pt idx="24906" formatCode="General">
                  <c:v>16.761900000000001</c:v>
                </c:pt>
                <c:pt idx="24907" formatCode="General">
                  <c:v>16.762499999999999</c:v>
                </c:pt>
                <c:pt idx="24908" formatCode="General">
                  <c:v>16.763200000000001</c:v>
                </c:pt>
                <c:pt idx="24909" formatCode="General">
                  <c:v>16.7639</c:v>
                </c:pt>
                <c:pt idx="24910" formatCode="General">
                  <c:v>16.764600000000002</c:v>
                </c:pt>
                <c:pt idx="24911" formatCode="General">
                  <c:v>16.7652</c:v>
                </c:pt>
                <c:pt idx="24912" formatCode="General">
                  <c:v>16.765899999999998</c:v>
                </c:pt>
                <c:pt idx="24913" formatCode="General">
                  <c:v>16.7666</c:v>
                </c:pt>
                <c:pt idx="24914" formatCode="General">
                  <c:v>16.767299999999999</c:v>
                </c:pt>
                <c:pt idx="24915" formatCode="General">
                  <c:v>16.767900000000001</c:v>
                </c:pt>
                <c:pt idx="24916" formatCode="General">
                  <c:v>16.768599999999999</c:v>
                </c:pt>
                <c:pt idx="24917" formatCode="General">
                  <c:v>16.769300000000001</c:v>
                </c:pt>
                <c:pt idx="24918" formatCode="General">
                  <c:v>16.7699</c:v>
                </c:pt>
                <c:pt idx="24919" formatCode="General">
                  <c:v>16.770600000000002</c:v>
                </c:pt>
                <c:pt idx="24920" formatCode="General">
                  <c:v>16.7713</c:v>
                </c:pt>
                <c:pt idx="24921" formatCode="General">
                  <c:v>16.771999999999998</c:v>
                </c:pt>
                <c:pt idx="24922" formatCode="General">
                  <c:v>16.772600000000001</c:v>
                </c:pt>
                <c:pt idx="24923" formatCode="General">
                  <c:v>16.773299999999999</c:v>
                </c:pt>
                <c:pt idx="24924" formatCode="General">
                  <c:v>16.774000000000001</c:v>
                </c:pt>
                <c:pt idx="24925" formatCode="General">
                  <c:v>16.774699999999999</c:v>
                </c:pt>
                <c:pt idx="24926" formatCode="General">
                  <c:v>16.775300000000001</c:v>
                </c:pt>
                <c:pt idx="24927" formatCode="General">
                  <c:v>16.776</c:v>
                </c:pt>
                <c:pt idx="24928" formatCode="General">
                  <c:v>16.776700000000002</c:v>
                </c:pt>
                <c:pt idx="24929" formatCode="General">
                  <c:v>16.7773</c:v>
                </c:pt>
                <c:pt idx="24930" formatCode="General">
                  <c:v>16.777999999999999</c:v>
                </c:pt>
                <c:pt idx="24931" formatCode="General">
                  <c:v>16.778700000000001</c:v>
                </c:pt>
                <c:pt idx="24932" formatCode="General">
                  <c:v>16.779399999999999</c:v>
                </c:pt>
                <c:pt idx="24933" formatCode="General">
                  <c:v>16.78</c:v>
                </c:pt>
                <c:pt idx="24934" formatCode="General">
                  <c:v>16.7807</c:v>
                </c:pt>
                <c:pt idx="24935" formatCode="General">
                  <c:v>16.781400000000001</c:v>
                </c:pt>
                <c:pt idx="24936" formatCode="General">
                  <c:v>16.7821</c:v>
                </c:pt>
                <c:pt idx="24937" formatCode="General">
                  <c:v>16.782699999999998</c:v>
                </c:pt>
                <c:pt idx="24938" formatCode="General">
                  <c:v>16.7834</c:v>
                </c:pt>
                <c:pt idx="24939" formatCode="General">
                  <c:v>16.784099999999999</c:v>
                </c:pt>
                <c:pt idx="24940" formatCode="General">
                  <c:v>16.784700000000001</c:v>
                </c:pt>
                <c:pt idx="24941" formatCode="General">
                  <c:v>16.785399999999999</c:v>
                </c:pt>
                <c:pt idx="24942" formatCode="General">
                  <c:v>16.786100000000001</c:v>
                </c:pt>
                <c:pt idx="24943" formatCode="General">
                  <c:v>16.786799999999999</c:v>
                </c:pt>
                <c:pt idx="24944" formatCode="General">
                  <c:v>16.787400000000002</c:v>
                </c:pt>
                <c:pt idx="24945" formatCode="General">
                  <c:v>16.7881</c:v>
                </c:pt>
                <c:pt idx="24946" formatCode="General">
                  <c:v>16.788799999999998</c:v>
                </c:pt>
                <c:pt idx="24947" formatCode="General">
                  <c:v>16.7895</c:v>
                </c:pt>
                <c:pt idx="24948" formatCode="General">
                  <c:v>16.790099999999999</c:v>
                </c:pt>
                <c:pt idx="24949" formatCode="General">
                  <c:v>16.790800000000001</c:v>
                </c:pt>
                <c:pt idx="24950" formatCode="General">
                  <c:v>16.791499999999999</c:v>
                </c:pt>
                <c:pt idx="24951" formatCode="General">
                  <c:v>16.792200000000001</c:v>
                </c:pt>
                <c:pt idx="24952" formatCode="General">
                  <c:v>16.7928</c:v>
                </c:pt>
                <c:pt idx="24953" formatCode="General">
                  <c:v>16.793500000000002</c:v>
                </c:pt>
                <c:pt idx="24954" formatCode="General">
                  <c:v>16.7942</c:v>
                </c:pt>
                <c:pt idx="24955" formatCode="General">
                  <c:v>16.794799999999999</c:v>
                </c:pt>
                <c:pt idx="24956" formatCode="General">
                  <c:v>16.795500000000001</c:v>
                </c:pt>
                <c:pt idx="24957" formatCode="General">
                  <c:v>16.796199999999999</c:v>
                </c:pt>
                <c:pt idx="24958" formatCode="General">
                  <c:v>16.796900000000001</c:v>
                </c:pt>
                <c:pt idx="24959" formatCode="General">
                  <c:v>16.797499999999999</c:v>
                </c:pt>
                <c:pt idx="24960" formatCode="General">
                  <c:v>16.798200000000001</c:v>
                </c:pt>
                <c:pt idx="24961" formatCode="General">
                  <c:v>16.7989</c:v>
                </c:pt>
                <c:pt idx="24962" formatCode="General">
                  <c:v>16.799600000000002</c:v>
                </c:pt>
                <c:pt idx="24963" formatCode="General">
                  <c:v>16.8002</c:v>
                </c:pt>
                <c:pt idx="24964" formatCode="General">
                  <c:v>16.800899999999999</c:v>
                </c:pt>
                <c:pt idx="24965" formatCode="General">
                  <c:v>16.801600000000001</c:v>
                </c:pt>
                <c:pt idx="24966" formatCode="General">
                  <c:v>16.802199999999999</c:v>
                </c:pt>
                <c:pt idx="24967" formatCode="General">
                  <c:v>16.802900000000001</c:v>
                </c:pt>
                <c:pt idx="24968" formatCode="General">
                  <c:v>16.803599999999999</c:v>
                </c:pt>
                <c:pt idx="24969" formatCode="General">
                  <c:v>16.804300000000001</c:v>
                </c:pt>
                <c:pt idx="24970" formatCode="General">
                  <c:v>16.8049</c:v>
                </c:pt>
                <c:pt idx="24971" formatCode="General">
                  <c:v>16.805599999999998</c:v>
                </c:pt>
                <c:pt idx="24972" formatCode="General">
                  <c:v>16.8063</c:v>
                </c:pt>
                <c:pt idx="24973" formatCode="General">
                  <c:v>16.806999999999999</c:v>
                </c:pt>
                <c:pt idx="24974" formatCode="General">
                  <c:v>16.807600000000001</c:v>
                </c:pt>
                <c:pt idx="24975" formatCode="General">
                  <c:v>16.808299999999999</c:v>
                </c:pt>
                <c:pt idx="24976" formatCode="General">
                  <c:v>16.809000000000001</c:v>
                </c:pt>
                <c:pt idx="24977" formatCode="General">
                  <c:v>16.8096</c:v>
                </c:pt>
                <c:pt idx="24978" formatCode="General">
                  <c:v>16.810300000000002</c:v>
                </c:pt>
                <c:pt idx="24979" formatCode="General">
                  <c:v>16.811</c:v>
                </c:pt>
                <c:pt idx="24980" formatCode="General">
                  <c:v>16.811699999999998</c:v>
                </c:pt>
                <c:pt idx="24981" formatCode="General">
                  <c:v>16.8123</c:v>
                </c:pt>
                <c:pt idx="24982" formatCode="General">
                  <c:v>16.812999999999999</c:v>
                </c:pt>
                <c:pt idx="24983" formatCode="General">
                  <c:v>16.813700000000001</c:v>
                </c:pt>
                <c:pt idx="24984" formatCode="General">
                  <c:v>16.814399999999999</c:v>
                </c:pt>
                <c:pt idx="24985" formatCode="General">
                  <c:v>16.815000000000001</c:v>
                </c:pt>
                <c:pt idx="24986" formatCode="General">
                  <c:v>16.8157</c:v>
                </c:pt>
                <c:pt idx="24987" formatCode="General">
                  <c:v>16.816400000000002</c:v>
                </c:pt>
                <c:pt idx="24988" formatCode="General">
                  <c:v>16.8171</c:v>
                </c:pt>
                <c:pt idx="24989" formatCode="General">
                  <c:v>16.817699999999999</c:v>
                </c:pt>
                <c:pt idx="24990" formatCode="General">
                  <c:v>16.8184</c:v>
                </c:pt>
                <c:pt idx="24991" formatCode="General">
                  <c:v>16.819099999999999</c:v>
                </c:pt>
                <c:pt idx="24992" formatCode="General">
                  <c:v>16.819700000000001</c:v>
                </c:pt>
                <c:pt idx="24993" formatCode="General">
                  <c:v>16.820399999999999</c:v>
                </c:pt>
                <c:pt idx="24994" formatCode="General">
                  <c:v>16.821100000000001</c:v>
                </c:pt>
                <c:pt idx="24995" formatCode="General">
                  <c:v>16.8218</c:v>
                </c:pt>
                <c:pt idx="24996" formatCode="General">
                  <c:v>16.822399999999998</c:v>
                </c:pt>
                <c:pt idx="24997" formatCode="General">
                  <c:v>16.8231</c:v>
                </c:pt>
                <c:pt idx="24998" formatCode="General">
                  <c:v>16.823799999999999</c:v>
                </c:pt>
                <c:pt idx="24999" formatCode="General">
                  <c:v>16.8245</c:v>
                </c:pt>
                <c:pt idx="25000" formatCode="General">
                  <c:v>16.825099999999999</c:v>
                </c:pt>
                <c:pt idx="25001" formatCode="General">
                  <c:v>16.825800000000001</c:v>
                </c:pt>
                <c:pt idx="25002" formatCode="General">
                  <c:v>16.826499999999999</c:v>
                </c:pt>
                <c:pt idx="25003" formatCode="General">
                  <c:v>16.827100000000002</c:v>
                </c:pt>
                <c:pt idx="25004" formatCode="General">
                  <c:v>16.8278</c:v>
                </c:pt>
                <c:pt idx="25005" formatCode="General">
                  <c:v>16.828499999999998</c:v>
                </c:pt>
                <c:pt idx="25006" formatCode="General">
                  <c:v>16.8292</c:v>
                </c:pt>
                <c:pt idx="25007" formatCode="General">
                  <c:v>16.829799999999999</c:v>
                </c:pt>
                <c:pt idx="25008" formatCode="General">
                  <c:v>16.830500000000001</c:v>
                </c:pt>
                <c:pt idx="25009" formatCode="General">
                  <c:v>16.831199999999999</c:v>
                </c:pt>
                <c:pt idx="25010" formatCode="General">
                  <c:v>16.831900000000001</c:v>
                </c:pt>
                <c:pt idx="25011" formatCode="General">
                  <c:v>16.8325</c:v>
                </c:pt>
                <c:pt idx="25012" formatCode="General">
                  <c:v>16.833200000000001</c:v>
                </c:pt>
                <c:pt idx="25013" formatCode="General">
                  <c:v>16.8339</c:v>
                </c:pt>
                <c:pt idx="25014" formatCode="General">
                  <c:v>16.834599999999998</c:v>
                </c:pt>
                <c:pt idx="25015" formatCode="General">
                  <c:v>16.8352</c:v>
                </c:pt>
                <c:pt idx="25016" formatCode="General">
                  <c:v>16.835899999999999</c:v>
                </c:pt>
                <c:pt idx="25017" formatCode="General">
                  <c:v>16.836600000000001</c:v>
                </c:pt>
                <c:pt idx="25018" formatCode="General">
                  <c:v>16.837199999999999</c:v>
                </c:pt>
                <c:pt idx="25019" formatCode="General">
                  <c:v>16.837900000000001</c:v>
                </c:pt>
                <c:pt idx="25020" formatCode="General">
                  <c:v>16.8386</c:v>
                </c:pt>
                <c:pt idx="25021" formatCode="General">
                  <c:v>16.839300000000001</c:v>
                </c:pt>
                <c:pt idx="25022" formatCode="General">
                  <c:v>16.8399</c:v>
                </c:pt>
                <c:pt idx="25023" formatCode="General">
                  <c:v>16.840599999999998</c:v>
                </c:pt>
                <c:pt idx="25024" formatCode="General">
                  <c:v>16.8413</c:v>
                </c:pt>
                <c:pt idx="25025" formatCode="General">
                  <c:v>16.841999999999999</c:v>
                </c:pt>
                <c:pt idx="25026" formatCode="General">
                  <c:v>16.842600000000001</c:v>
                </c:pt>
                <c:pt idx="25027" formatCode="General">
                  <c:v>16.843299999999999</c:v>
                </c:pt>
                <c:pt idx="25028" formatCode="General">
                  <c:v>16.844000000000001</c:v>
                </c:pt>
                <c:pt idx="25029" formatCode="General">
                  <c:v>16.8446</c:v>
                </c:pt>
                <c:pt idx="25030" formatCode="General">
                  <c:v>16.845300000000002</c:v>
                </c:pt>
                <c:pt idx="25031" formatCode="General">
                  <c:v>16.846</c:v>
                </c:pt>
                <c:pt idx="25032" formatCode="General">
                  <c:v>16.846699999999998</c:v>
                </c:pt>
                <c:pt idx="25033" formatCode="General">
                  <c:v>16.847300000000001</c:v>
                </c:pt>
                <c:pt idx="25034" formatCode="General">
                  <c:v>16.847999999999999</c:v>
                </c:pt>
                <c:pt idx="25035" formatCode="General">
                  <c:v>16.848700000000001</c:v>
                </c:pt>
                <c:pt idx="25036" formatCode="General">
                  <c:v>16.849399999999999</c:v>
                </c:pt>
                <c:pt idx="25037" formatCode="General">
                  <c:v>16.850000000000001</c:v>
                </c:pt>
                <c:pt idx="25038" formatCode="General">
                  <c:v>16.8507</c:v>
                </c:pt>
                <c:pt idx="25039" formatCode="General">
                  <c:v>16.851400000000002</c:v>
                </c:pt>
                <c:pt idx="25040" formatCode="General">
                  <c:v>16.852</c:v>
                </c:pt>
                <c:pt idx="25041" formatCode="General">
                  <c:v>16.852699999999999</c:v>
                </c:pt>
                <c:pt idx="25042" formatCode="General">
                  <c:v>16.853400000000001</c:v>
                </c:pt>
                <c:pt idx="25043" formatCode="General">
                  <c:v>16.854099999999999</c:v>
                </c:pt>
                <c:pt idx="25044" formatCode="General">
                  <c:v>16.854700000000001</c:v>
                </c:pt>
                <c:pt idx="25045" formatCode="General">
                  <c:v>16.855399999999999</c:v>
                </c:pt>
                <c:pt idx="25046" formatCode="General">
                  <c:v>16.856100000000001</c:v>
                </c:pt>
                <c:pt idx="25047" formatCode="General">
                  <c:v>16.8568</c:v>
                </c:pt>
                <c:pt idx="25048" formatCode="General">
                  <c:v>16.857399999999998</c:v>
                </c:pt>
                <c:pt idx="25049" formatCode="General">
                  <c:v>16.8581</c:v>
                </c:pt>
                <c:pt idx="25050" formatCode="General">
                  <c:v>16.858799999999999</c:v>
                </c:pt>
                <c:pt idx="25051" formatCode="General">
                  <c:v>16.859500000000001</c:v>
                </c:pt>
                <c:pt idx="25052" formatCode="General">
                  <c:v>16.860099999999999</c:v>
                </c:pt>
                <c:pt idx="25053" formatCode="General">
                  <c:v>16.860800000000001</c:v>
                </c:pt>
                <c:pt idx="25054" formatCode="General">
                  <c:v>16.861499999999999</c:v>
                </c:pt>
                <c:pt idx="25055" formatCode="General">
                  <c:v>16.862100000000002</c:v>
                </c:pt>
                <c:pt idx="25056" formatCode="General">
                  <c:v>16.8628</c:v>
                </c:pt>
                <c:pt idx="25057" formatCode="General">
                  <c:v>16.863499999999998</c:v>
                </c:pt>
                <c:pt idx="25058" formatCode="General">
                  <c:v>16.8642</c:v>
                </c:pt>
                <c:pt idx="25059" formatCode="General">
                  <c:v>16.864799999999999</c:v>
                </c:pt>
                <c:pt idx="25060" formatCode="General">
                  <c:v>16.865500000000001</c:v>
                </c:pt>
                <c:pt idx="25061" formatCode="General">
                  <c:v>16.866199999999999</c:v>
                </c:pt>
                <c:pt idx="25062" formatCode="General">
                  <c:v>16.866900000000001</c:v>
                </c:pt>
                <c:pt idx="25063" formatCode="General">
                  <c:v>16.8675</c:v>
                </c:pt>
                <c:pt idx="25064" formatCode="General">
                  <c:v>16.868200000000002</c:v>
                </c:pt>
                <c:pt idx="25065" formatCode="General">
                  <c:v>16.8689</c:v>
                </c:pt>
                <c:pt idx="25066" formatCode="General">
                  <c:v>16.869499999999999</c:v>
                </c:pt>
                <c:pt idx="25067" formatCode="General">
                  <c:v>16.870200000000001</c:v>
                </c:pt>
                <c:pt idx="25068" formatCode="General">
                  <c:v>16.870899999999999</c:v>
                </c:pt>
                <c:pt idx="25069" formatCode="General">
                  <c:v>16.871600000000001</c:v>
                </c:pt>
                <c:pt idx="25070" formatCode="General">
                  <c:v>16.872199999999999</c:v>
                </c:pt>
                <c:pt idx="25071" formatCode="General">
                  <c:v>16.872900000000001</c:v>
                </c:pt>
                <c:pt idx="25072" formatCode="General">
                  <c:v>16.8736</c:v>
                </c:pt>
                <c:pt idx="25073" formatCode="General">
                  <c:v>16.874300000000002</c:v>
                </c:pt>
                <c:pt idx="25074" formatCode="General">
                  <c:v>16.8749</c:v>
                </c:pt>
                <c:pt idx="25075" formatCode="General">
                  <c:v>16.875599999999999</c:v>
                </c:pt>
                <c:pt idx="25076" formatCode="General">
                  <c:v>16.876300000000001</c:v>
                </c:pt>
                <c:pt idx="25077" formatCode="General">
                  <c:v>16.876899999999999</c:v>
                </c:pt>
                <c:pt idx="25078" formatCode="General">
                  <c:v>16.877600000000001</c:v>
                </c:pt>
                <c:pt idx="25079" formatCode="General">
                  <c:v>16.878299999999999</c:v>
                </c:pt>
                <c:pt idx="25080" formatCode="General">
                  <c:v>16.879000000000001</c:v>
                </c:pt>
                <c:pt idx="25081" formatCode="General">
                  <c:v>16.8796</c:v>
                </c:pt>
                <c:pt idx="25082" formatCode="General">
                  <c:v>16.880299999999998</c:v>
                </c:pt>
                <c:pt idx="25083" formatCode="General">
                  <c:v>16.881</c:v>
                </c:pt>
                <c:pt idx="25084" formatCode="General">
                  <c:v>16.881699999999999</c:v>
                </c:pt>
                <c:pt idx="25085" formatCode="General">
                  <c:v>16.882300000000001</c:v>
                </c:pt>
                <c:pt idx="25086" formatCode="General">
                  <c:v>16.882999999999999</c:v>
                </c:pt>
                <c:pt idx="25087" formatCode="General">
                  <c:v>16.883700000000001</c:v>
                </c:pt>
                <c:pt idx="25088" formatCode="General">
                  <c:v>16.884399999999999</c:v>
                </c:pt>
                <c:pt idx="25089" formatCode="General">
                  <c:v>16.885000000000002</c:v>
                </c:pt>
                <c:pt idx="25090" formatCode="General">
                  <c:v>16.8857</c:v>
                </c:pt>
                <c:pt idx="25091" formatCode="General">
                  <c:v>16.886399999999998</c:v>
                </c:pt>
                <c:pt idx="25092" formatCode="General">
                  <c:v>16.887</c:v>
                </c:pt>
                <c:pt idx="25093" formatCode="General">
                  <c:v>16.887699999999999</c:v>
                </c:pt>
                <c:pt idx="25094" formatCode="General">
                  <c:v>16.888400000000001</c:v>
                </c:pt>
                <c:pt idx="25095" formatCode="General">
                  <c:v>16.889099999999999</c:v>
                </c:pt>
                <c:pt idx="25096" formatCode="General">
                  <c:v>16.889700000000001</c:v>
                </c:pt>
                <c:pt idx="25097" formatCode="General">
                  <c:v>16.8904</c:v>
                </c:pt>
                <c:pt idx="25098" formatCode="General">
                  <c:v>16.891100000000002</c:v>
                </c:pt>
                <c:pt idx="25099" formatCode="General">
                  <c:v>16.8918</c:v>
                </c:pt>
                <c:pt idx="25100" formatCode="General">
                  <c:v>16.892399999999999</c:v>
                </c:pt>
                <c:pt idx="25101" formatCode="General">
                  <c:v>16.8931</c:v>
                </c:pt>
                <c:pt idx="25102" formatCode="General">
                  <c:v>16.893799999999999</c:v>
                </c:pt>
                <c:pt idx="25103" formatCode="General">
                  <c:v>16.894400000000001</c:v>
                </c:pt>
                <c:pt idx="25104" formatCode="General">
                  <c:v>16.895099999999999</c:v>
                </c:pt>
                <c:pt idx="25105" formatCode="General">
                  <c:v>16.895800000000001</c:v>
                </c:pt>
                <c:pt idx="25106" formatCode="General">
                  <c:v>16.8965</c:v>
                </c:pt>
                <c:pt idx="25107" formatCode="General">
                  <c:v>16.897099999999998</c:v>
                </c:pt>
                <c:pt idx="25108" formatCode="General">
                  <c:v>16.8978</c:v>
                </c:pt>
                <c:pt idx="25109" formatCode="General">
                  <c:v>16.898499999999999</c:v>
                </c:pt>
                <c:pt idx="25110" formatCode="General">
                  <c:v>16.8992</c:v>
                </c:pt>
                <c:pt idx="25111" formatCode="General">
                  <c:v>16.899799999999999</c:v>
                </c:pt>
                <c:pt idx="25112" formatCode="General">
                  <c:v>16.900500000000001</c:v>
                </c:pt>
                <c:pt idx="25113" formatCode="General">
                  <c:v>16.901199999999999</c:v>
                </c:pt>
                <c:pt idx="25114" formatCode="General">
                  <c:v>16.901900000000001</c:v>
                </c:pt>
                <c:pt idx="25115" formatCode="General">
                  <c:v>16.9025</c:v>
                </c:pt>
                <c:pt idx="25116" formatCode="General">
                  <c:v>16.903199999999998</c:v>
                </c:pt>
                <c:pt idx="25117" formatCode="General">
                  <c:v>16.9039</c:v>
                </c:pt>
                <c:pt idx="25118" formatCode="General">
                  <c:v>16.904499999999999</c:v>
                </c:pt>
                <c:pt idx="25119" formatCode="General">
                  <c:v>16.905200000000001</c:v>
                </c:pt>
                <c:pt idx="25120" formatCode="General">
                  <c:v>16.905899999999999</c:v>
                </c:pt>
                <c:pt idx="25121" formatCode="General">
                  <c:v>16.906600000000001</c:v>
                </c:pt>
                <c:pt idx="25122" formatCode="General">
                  <c:v>16.9072</c:v>
                </c:pt>
                <c:pt idx="25123" formatCode="General">
                  <c:v>16.907900000000001</c:v>
                </c:pt>
                <c:pt idx="25124" formatCode="General">
                  <c:v>16.9086</c:v>
                </c:pt>
                <c:pt idx="25125" formatCode="General">
                  <c:v>16.909300000000002</c:v>
                </c:pt>
                <c:pt idx="25126" formatCode="General">
                  <c:v>16.9099</c:v>
                </c:pt>
                <c:pt idx="25127" formatCode="General">
                  <c:v>16.910599999999999</c:v>
                </c:pt>
                <c:pt idx="25128" formatCode="General">
                  <c:v>16.911300000000001</c:v>
                </c:pt>
                <c:pt idx="25129" formatCode="General">
                  <c:v>16.911899999999999</c:v>
                </c:pt>
                <c:pt idx="25130" formatCode="General">
                  <c:v>16.912600000000001</c:v>
                </c:pt>
                <c:pt idx="25131" formatCode="General">
                  <c:v>16.9133</c:v>
                </c:pt>
                <c:pt idx="25132" formatCode="General">
                  <c:v>16.914000000000001</c:v>
                </c:pt>
                <c:pt idx="25133" formatCode="General">
                  <c:v>16.9146</c:v>
                </c:pt>
                <c:pt idx="25134" formatCode="General">
                  <c:v>16.915299999999998</c:v>
                </c:pt>
                <c:pt idx="25135" formatCode="General">
                  <c:v>16.916</c:v>
                </c:pt>
                <c:pt idx="25136" formatCode="General">
                  <c:v>16.916699999999999</c:v>
                </c:pt>
                <c:pt idx="25137" formatCode="General">
                  <c:v>16.917300000000001</c:v>
                </c:pt>
                <c:pt idx="25138" formatCode="General">
                  <c:v>16.917999999999999</c:v>
                </c:pt>
                <c:pt idx="25139" formatCode="General">
                  <c:v>16.918700000000001</c:v>
                </c:pt>
                <c:pt idx="25140" formatCode="General">
                  <c:v>16.9193</c:v>
                </c:pt>
                <c:pt idx="25141" formatCode="General">
                  <c:v>16.920000000000002</c:v>
                </c:pt>
                <c:pt idx="25142" formatCode="General">
                  <c:v>16.9207</c:v>
                </c:pt>
                <c:pt idx="25143" formatCode="General">
                  <c:v>16.921399999999998</c:v>
                </c:pt>
                <c:pt idx="25144" formatCode="General">
                  <c:v>16.922000000000001</c:v>
                </c:pt>
                <c:pt idx="25145" formatCode="General">
                  <c:v>16.922699999999999</c:v>
                </c:pt>
                <c:pt idx="25146" formatCode="General">
                  <c:v>16.923400000000001</c:v>
                </c:pt>
                <c:pt idx="25147" formatCode="General">
                  <c:v>16.924099999999999</c:v>
                </c:pt>
                <c:pt idx="25148" formatCode="General">
                  <c:v>16.924700000000001</c:v>
                </c:pt>
                <c:pt idx="25149" formatCode="General">
                  <c:v>16.9254</c:v>
                </c:pt>
                <c:pt idx="25150" formatCode="General">
                  <c:v>16.926100000000002</c:v>
                </c:pt>
                <c:pt idx="25151" formatCode="General">
                  <c:v>16.9268</c:v>
                </c:pt>
                <c:pt idx="25152" formatCode="General">
                  <c:v>16.927399999999999</c:v>
                </c:pt>
                <c:pt idx="25153" formatCode="General">
                  <c:v>16.928100000000001</c:v>
                </c:pt>
                <c:pt idx="25154" formatCode="General">
                  <c:v>16.928799999999999</c:v>
                </c:pt>
                <c:pt idx="25155" formatCode="General">
                  <c:v>16.929400000000001</c:v>
                </c:pt>
                <c:pt idx="25156" formatCode="General">
                  <c:v>16.930099999999999</c:v>
                </c:pt>
                <c:pt idx="25157" formatCode="General">
                  <c:v>16.930800000000001</c:v>
                </c:pt>
                <c:pt idx="25158" formatCode="General">
                  <c:v>16.9315</c:v>
                </c:pt>
                <c:pt idx="25159" formatCode="General">
                  <c:v>16.932099999999998</c:v>
                </c:pt>
                <c:pt idx="25160" formatCode="General">
                  <c:v>16.9328</c:v>
                </c:pt>
                <c:pt idx="25161" formatCode="General">
                  <c:v>16.933499999999999</c:v>
                </c:pt>
                <c:pt idx="25162" formatCode="General">
                  <c:v>16.934200000000001</c:v>
                </c:pt>
                <c:pt idx="25163" formatCode="General">
                  <c:v>16.934799999999999</c:v>
                </c:pt>
                <c:pt idx="25164" formatCode="General">
                  <c:v>16.935500000000001</c:v>
                </c:pt>
                <c:pt idx="25165" formatCode="General">
                  <c:v>16.936199999999999</c:v>
                </c:pt>
                <c:pt idx="25166" formatCode="General">
                  <c:v>16.936800000000002</c:v>
                </c:pt>
                <c:pt idx="25167" formatCode="General">
                  <c:v>16.9375</c:v>
                </c:pt>
                <c:pt idx="25168" formatCode="General">
                  <c:v>16.938199999999998</c:v>
                </c:pt>
                <c:pt idx="25169" formatCode="General">
                  <c:v>16.9389</c:v>
                </c:pt>
                <c:pt idx="25170" formatCode="General">
                  <c:v>16.939499999999999</c:v>
                </c:pt>
                <c:pt idx="25171" formatCode="General">
                  <c:v>16.940200000000001</c:v>
                </c:pt>
                <c:pt idx="25172" formatCode="General">
                  <c:v>16.940899999999999</c:v>
                </c:pt>
                <c:pt idx="25173" formatCode="General">
                  <c:v>16.941600000000001</c:v>
                </c:pt>
                <c:pt idx="25174" formatCode="General">
                  <c:v>16.9422</c:v>
                </c:pt>
                <c:pt idx="25175" formatCode="General">
                  <c:v>16.942900000000002</c:v>
                </c:pt>
                <c:pt idx="25176" formatCode="General">
                  <c:v>16.9436</c:v>
                </c:pt>
                <c:pt idx="25177" formatCode="General">
                  <c:v>16.944299999999998</c:v>
                </c:pt>
                <c:pt idx="25178" formatCode="General">
                  <c:v>16.944900000000001</c:v>
                </c:pt>
                <c:pt idx="25179" formatCode="General">
                  <c:v>16.945599999999999</c:v>
                </c:pt>
                <c:pt idx="25180" formatCode="General">
                  <c:v>16.946300000000001</c:v>
                </c:pt>
                <c:pt idx="25181" formatCode="General">
                  <c:v>16.946899999999999</c:v>
                </c:pt>
                <c:pt idx="25182" formatCode="General">
                  <c:v>16.947600000000001</c:v>
                </c:pt>
                <c:pt idx="25183" formatCode="General">
                  <c:v>16.9483</c:v>
                </c:pt>
                <c:pt idx="25184" formatCode="General">
                  <c:v>16.949000000000002</c:v>
                </c:pt>
                <c:pt idx="25185" formatCode="General">
                  <c:v>16.9496</c:v>
                </c:pt>
                <c:pt idx="25186" formatCode="General">
                  <c:v>16.950299999999999</c:v>
                </c:pt>
                <c:pt idx="25187" formatCode="General">
                  <c:v>16.951000000000001</c:v>
                </c:pt>
                <c:pt idx="25188" formatCode="General">
                  <c:v>16.951699999999999</c:v>
                </c:pt>
                <c:pt idx="25189" formatCode="General">
                  <c:v>16.952300000000001</c:v>
                </c:pt>
                <c:pt idx="25190" formatCode="General">
                  <c:v>16.952999999999999</c:v>
                </c:pt>
                <c:pt idx="25191" formatCode="General">
                  <c:v>16.953700000000001</c:v>
                </c:pt>
                <c:pt idx="25192" formatCode="General">
                  <c:v>16.9543</c:v>
                </c:pt>
                <c:pt idx="25193" formatCode="General">
                  <c:v>16.954999999999998</c:v>
                </c:pt>
                <c:pt idx="25194" formatCode="General">
                  <c:v>16.9557</c:v>
                </c:pt>
                <c:pt idx="25195" formatCode="General">
                  <c:v>16.956399999999999</c:v>
                </c:pt>
                <c:pt idx="25196" formatCode="General">
                  <c:v>16.957000000000001</c:v>
                </c:pt>
                <c:pt idx="25197" formatCode="General">
                  <c:v>16.957699999999999</c:v>
                </c:pt>
                <c:pt idx="25198" formatCode="General">
                  <c:v>16.958400000000001</c:v>
                </c:pt>
                <c:pt idx="25199" formatCode="General">
                  <c:v>16.959099999999999</c:v>
                </c:pt>
                <c:pt idx="25200" formatCode="General">
                  <c:v>16.959700000000002</c:v>
                </c:pt>
                <c:pt idx="25201" formatCode="General">
                  <c:v>16.9604</c:v>
                </c:pt>
                <c:pt idx="25202" formatCode="General">
                  <c:v>16.961099999999998</c:v>
                </c:pt>
                <c:pt idx="25203" formatCode="General">
                  <c:v>16.9617</c:v>
                </c:pt>
                <c:pt idx="25204" formatCode="General">
                  <c:v>16.962399999999999</c:v>
                </c:pt>
                <c:pt idx="25205" formatCode="General">
                  <c:v>16.963100000000001</c:v>
                </c:pt>
                <c:pt idx="25206" formatCode="General">
                  <c:v>16.963799999999999</c:v>
                </c:pt>
                <c:pt idx="25207" formatCode="General">
                  <c:v>16.964400000000001</c:v>
                </c:pt>
                <c:pt idx="25208" formatCode="General">
                  <c:v>16.9651</c:v>
                </c:pt>
                <c:pt idx="25209" formatCode="General">
                  <c:v>16.965800000000002</c:v>
                </c:pt>
                <c:pt idx="25210" formatCode="General">
                  <c:v>16.9665</c:v>
                </c:pt>
                <c:pt idx="25211" formatCode="General">
                  <c:v>16.967099999999999</c:v>
                </c:pt>
                <c:pt idx="25212" formatCode="General">
                  <c:v>16.9678</c:v>
                </c:pt>
                <c:pt idx="25213" formatCode="General">
                  <c:v>16.968499999999999</c:v>
                </c:pt>
                <c:pt idx="25214" formatCode="General">
                  <c:v>16.969200000000001</c:v>
                </c:pt>
                <c:pt idx="25215" formatCode="General">
                  <c:v>16.969799999999999</c:v>
                </c:pt>
                <c:pt idx="25216" formatCode="General">
                  <c:v>16.970500000000001</c:v>
                </c:pt>
                <c:pt idx="25217" formatCode="General">
                  <c:v>16.9712</c:v>
                </c:pt>
                <c:pt idx="25218" formatCode="General">
                  <c:v>16.971800000000002</c:v>
                </c:pt>
                <c:pt idx="25219" formatCode="General">
                  <c:v>16.9725</c:v>
                </c:pt>
                <c:pt idx="25220" formatCode="General">
                  <c:v>16.973199999999999</c:v>
                </c:pt>
                <c:pt idx="25221" formatCode="General">
                  <c:v>16.9739</c:v>
                </c:pt>
                <c:pt idx="25222" formatCode="General">
                  <c:v>16.974499999999999</c:v>
                </c:pt>
                <c:pt idx="25223" formatCode="General">
                  <c:v>16.975200000000001</c:v>
                </c:pt>
                <c:pt idx="25224" formatCode="General">
                  <c:v>16.975899999999999</c:v>
                </c:pt>
                <c:pt idx="25225" formatCode="General">
                  <c:v>16.976600000000001</c:v>
                </c:pt>
                <c:pt idx="25226" formatCode="General">
                  <c:v>16.9772</c:v>
                </c:pt>
                <c:pt idx="25227" formatCode="General">
                  <c:v>16.977900000000002</c:v>
                </c:pt>
                <c:pt idx="25228" formatCode="General">
                  <c:v>16.9786</c:v>
                </c:pt>
                <c:pt idx="25229" formatCode="General">
                  <c:v>16.979199999999999</c:v>
                </c:pt>
                <c:pt idx="25230" formatCode="General">
                  <c:v>16.979900000000001</c:v>
                </c:pt>
                <c:pt idx="25231" formatCode="General">
                  <c:v>16.980599999999999</c:v>
                </c:pt>
                <c:pt idx="25232" formatCode="General">
                  <c:v>16.981300000000001</c:v>
                </c:pt>
                <c:pt idx="25233" formatCode="General">
                  <c:v>16.9819</c:v>
                </c:pt>
                <c:pt idx="25234" formatCode="General">
                  <c:v>16.982600000000001</c:v>
                </c:pt>
                <c:pt idx="25235" formatCode="General">
                  <c:v>16.9833</c:v>
                </c:pt>
                <c:pt idx="25236" formatCode="General">
                  <c:v>16.984000000000002</c:v>
                </c:pt>
                <c:pt idx="25237" formatCode="General">
                  <c:v>16.9846</c:v>
                </c:pt>
                <c:pt idx="25238" formatCode="General">
                  <c:v>16.985299999999999</c:v>
                </c:pt>
                <c:pt idx="25239" formatCode="General">
                  <c:v>16.986000000000001</c:v>
                </c:pt>
                <c:pt idx="25240" formatCode="General">
                  <c:v>16.986599999999999</c:v>
                </c:pt>
                <c:pt idx="25241" formatCode="General">
                  <c:v>16.987300000000001</c:v>
                </c:pt>
                <c:pt idx="25242" formatCode="General">
                  <c:v>16.988</c:v>
                </c:pt>
                <c:pt idx="25243" formatCode="General">
                  <c:v>16.988700000000001</c:v>
                </c:pt>
                <c:pt idx="25244" formatCode="General">
                  <c:v>16.9893</c:v>
                </c:pt>
                <c:pt idx="25245" formatCode="General">
                  <c:v>16.989999999999998</c:v>
                </c:pt>
                <c:pt idx="25246" formatCode="General">
                  <c:v>16.9907</c:v>
                </c:pt>
                <c:pt idx="25247" formatCode="General">
                  <c:v>16.991399999999999</c:v>
                </c:pt>
                <c:pt idx="25248" formatCode="General">
                  <c:v>16.992000000000001</c:v>
                </c:pt>
                <c:pt idx="25249" formatCode="General">
                  <c:v>16.992699999999999</c:v>
                </c:pt>
                <c:pt idx="25250" formatCode="General">
                  <c:v>16.993400000000001</c:v>
                </c:pt>
                <c:pt idx="25251" formatCode="General">
                  <c:v>16.9941</c:v>
                </c:pt>
                <c:pt idx="25252" formatCode="General">
                  <c:v>16.994700000000002</c:v>
                </c:pt>
                <c:pt idx="25253" formatCode="General">
                  <c:v>16.9954</c:v>
                </c:pt>
                <c:pt idx="25254" formatCode="General">
                  <c:v>16.996099999999998</c:v>
                </c:pt>
                <c:pt idx="25255" formatCode="General">
                  <c:v>16.996700000000001</c:v>
                </c:pt>
                <c:pt idx="25256" formatCode="General">
                  <c:v>16.997399999999999</c:v>
                </c:pt>
                <c:pt idx="25257" formatCode="General">
                  <c:v>16.998100000000001</c:v>
                </c:pt>
                <c:pt idx="25258" formatCode="General">
                  <c:v>16.998799999999999</c:v>
                </c:pt>
                <c:pt idx="25259" formatCode="General">
                  <c:v>16.999400000000001</c:v>
                </c:pt>
                <c:pt idx="25260" formatCode="General">
                  <c:v>17.0001</c:v>
                </c:pt>
                <c:pt idx="25261" formatCode="General">
                  <c:v>17.000800000000002</c:v>
                </c:pt>
                <c:pt idx="25262" formatCode="General">
                  <c:v>17.0015</c:v>
                </c:pt>
                <c:pt idx="25263" formatCode="General">
                  <c:v>17.002099999999999</c:v>
                </c:pt>
                <c:pt idx="25264" formatCode="General">
                  <c:v>17.002800000000001</c:v>
                </c:pt>
                <c:pt idx="25265" formatCode="General">
                  <c:v>17.003499999999999</c:v>
                </c:pt>
                <c:pt idx="25266" formatCode="General">
                  <c:v>17.004100000000001</c:v>
                </c:pt>
                <c:pt idx="25267" formatCode="General">
                  <c:v>17.004799999999999</c:v>
                </c:pt>
                <c:pt idx="25268" formatCode="General">
                  <c:v>17.005500000000001</c:v>
                </c:pt>
                <c:pt idx="25269" formatCode="General">
                  <c:v>17.0062</c:v>
                </c:pt>
                <c:pt idx="25270" formatCode="General">
                  <c:v>17.006799999999998</c:v>
                </c:pt>
                <c:pt idx="25271" formatCode="General">
                  <c:v>17.0075</c:v>
                </c:pt>
                <c:pt idx="25272" formatCode="General">
                  <c:v>17.008199999999999</c:v>
                </c:pt>
                <c:pt idx="25273" formatCode="General">
                  <c:v>17.008900000000001</c:v>
                </c:pt>
                <c:pt idx="25274" formatCode="General">
                  <c:v>17.009499999999999</c:v>
                </c:pt>
                <c:pt idx="25275" formatCode="General">
                  <c:v>17.010200000000001</c:v>
                </c:pt>
                <c:pt idx="25276" formatCode="General">
                  <c:v>17.010899999999999</c:v>
                </c:pt>
                <c:pt idx="25277" formatCode="General">
                  <c:v>17.011600000000001</c:v>
                </c:pt>
                <c:pt idx="25278" formatCode="General">
                  <c:v>17.0122</c:v>
                </c:pt>
                <c:pt idx="25279" formatCode="General">
                  <c:v>17.012899999999998</c:v>
                </c:pt>
                <c:pt idx="25280" formatCode="General">
                  <c:v>17.0136</c:v>
                </c:pt>
                <c:pt idx="25281" formatCode="General">
                  <c:v>17.014199999999999</c:v>
                </c:pt>
                <c:pt idx="25282" formatCode="General">
                  <c:v>17.014900000000001</c:v>
                </c:pt>
                <c:pt idx="25283" formatCode="General">
                  <c:v>17.015599999999999</c:v>
                </c:pt>
                <c:pt idx="25284" formatCode="General">
                  <c:v>17.016300000000001</c:v>
                </c:pt>
                <c:pt idx="25285" formatCode="General">
                  <c:v>17.0169</c:v>
                </c:pt>
                <c:pt idx="25286" formatCode="General">
                  <c:v>17.017600000000002</c:v>
                </c:pt>
                <c:pt idx="25287" formatCode="General">
                  <c:v>17.0183</c:v>
                </c:pt>
                <c:pt idx="25288" formatCode="General">
                  <c:v>17.018999999999998</c:v>
                </c:pt>
                <c:pt idx="25289" formatCode="General">
                  <c:v>17.019600000000001</c:v>
                </c:pt>
                <c:pt idx="25290" formatCode="General">
                  <c:v>17.020299999999999</c:v>
                </c:pt>
                <c:pt idx="25291" formatCode="General">
                  <c:v>17.021000000000001</c:v>
                </c:pt>
                <c:pt idx="25292" formatCode="General">
                  <c:v>17.021599999999999</c:v>
                </c:pt>
                <c:pt idx="25293" formatCode="General">
                  <c:v>17.022300000000001</c:v>
                </c:pt>
                <c:pt idx="25294" formatCode="General">
                  <c:v>17.023</c:v>
                </c:pt>
                <c:pt idx="25295" formatCode="General">
                  <c:v>17.023700000000002</c:v>
                </c:pt>
                <c:pt idx="25296" formatCode="General">
                  <c:v>17.0243</c:v>
                </c:pt>
                <c:pt idx="25297" formatCode="General">
                  <c:v>17.024999999999999</c:v>
                </c:pt>
                <c:pt idx="25298" formatCode="General">
                  <c:v>17.025700000000001</c:v>
                </c:pt>
                <c:pt idx="25299" formatCode="General">
                  <c:v>17.026399999999999</c:v>
                </c:pt>
                <c:pt idx="25300" formatCode="General">
                  <c:v>17.027000000000001</c:v>
                </c:pt>
                <c:pt idx="25301" formatCode="General">
                  <c:v>17.027699999999999</c:v>
                </c:pt>
                <c:pt idx="25302" formatCode="General">
                  <c:v>17.028400000000001</c:v>
                </c:pt>
                <c:pt idx="25303" formatCode="General">
                  <c:v>17.029</c:v>
                </c:pt>
                <c:pt idx="25304" formatCode="General">
                  <c:v>17.029699999999998</c:v>
                </c:pt>
                <c:pt idx="25305" formatCode="General">
                  <c:v>17.0304</c:v>
                </c:pt>
                <c:pt idx="25306" formatCode="General">
                  <c:v>17.031099999999999</c:v>
                </c:pt>
                <c:pt idx="25307" formatCode="General">
                  <c:v>17.031700000000001</c:v>
                </c:pt>
                <c:pt idx="25308" formatCode="General">
                  <c:v>17.032399999999999</c:v>
                </c:pt>
                <c:pt idx="25309" formatCode="General">
                  <c:v>17.033100000000001</c:v>
                </c:pt>
                <c:pt idx="25310" formatCode="General">
                  <c:v>17.033799999999999</c:v>
                </c:pt>
                <c:pt idx="25311" formatCode="General">
                  <c:v>17.034400000000002</c:v>
                </c:pt>
                <c:pt idx="25312" formatCode="General">
                  <c:v>17.0351</c:v>
                </c:pt>
                <c:pt idx="25313" formatCode="General">
                  <c:v>17.035799999999998</c:v>
                </c:pt>
                <c:pt idx="25314" formatCode="General">
                  <c:v>17.0365</c:v>
                </c:pt>
                <c:pt idx="25315" formatCode="General">
                  <c:v>17.037099999999999</c:v>
                </c:pt>
                <c:pt idx="25316" formatCode="General">
                  <c:v>17.037800000000001</c:v>
                </c:pt>
                <c:pt idx="25317" formatCode="General">
                  <c:v>17.038499999999999</c:v>
                </c:pt>
                <c:pt idx="25318" formatCode="General">
                  <c:v>17.039100000000001</c:v>
                </c:pt>
                <c:pt idx="25319" formatCode="General">
                  <c:v>17.0398</c:v>
                </c:pt>
                <c:pt idx="25320" formatCode="General">
                  <c:v>17.040500000000002</c:v>
                </c:pt>
                <c:pt idx="25321" formatCode="General">
                  <c:v>17.0412</c:v>
                </c:pt>
                <c:pt idx="25322" formatCode="General">
                  <c:v>17.041799999999999</c:v>
                </c:pt>
                <c:pt idx="25323" formatCode="General">
                  <c:v>17.0425</c:v>
                </c:pt>
                <c:pt idx="25324" formatCode="General">
                  <c:v>17.043199999999999</c:v>
                </c:pt>
                <c:pt idx="25325" formatCode="General">
                  <c:v>17.043900000000001</c:v>
                </c:pt>
                <c:pt idx="25326" formatCode="General">
                  <c:v>17.044499999999999</c:v>
                </c:pt>
                <c:pt idx="25327" formatCode="General">
                  <c:v>17.045200000000001</c:v>
                </c:pt>
                <c:pt idx="25328" formatCode="General">
                  <c:v>17.0459</c:v>
                </c:pt>
                <c:pt idx="25329" formatCode="General">
                  <c:v>17.046500000000002</c:v>
                </c:pt>
                <c:pt idx="25330" formatCode="General">
                  <c:v>17.0472</c:v>
                </c:pt>
                <c:pt idx="25331" formatCode="General">
                  <c:v>17.047899999999998</c:v>
                </c:pt>
                <c:pt idx="25332" formatCode="General">
                  <c:v>17.0486</c:v>
                </c:pt>
                <c:pt idx="25333" formatCode="General">
                  <c:v>17.049199999999999</c:v>
                </c:pt>
                <c:pt idx="25334" formatCode="General">
                  <c:v>17.049900000000001</c:v>
                </c:pt>
                <c:pt idx="25335" formatCode="General">
                  <c:v>17.050599999999999</c:v>
                </c:pt>
                <c:pt idx="25336" formatCode="General">
                  <c:v>17.051300000000001</c:v>
                </c:pt>
                <c:pt idx="25337" formatCode="General">
                  <c:v>17.0519</c:v>
                </c:pt>
                <c:pt idx="25338" formatCode="General">
                  <c:v>17.052600000000002</c:v>
                </c:pt>
                <c:pt idx="25339" formatCode="General">
                  <c:v>17.0533</c:v>
                </c:pt>
                <c:pt idx="25340" formatCode="General">
                  <c:v>17.053999999999998</c:v>
                </c:pt>
                <c:pt idx="25341" formatCode="General">
                  <c:v>17.054600000000001</c:v>
                </c:pt>
                <c:pt idx="25342" formatCode="General">
                  <c:v>17.055299999999999</c:v>
                </c:pt>
                <c:pt idx="25343" formatCode="General">
                  <c:v>17.056000000000001</c:v>
                </c:pt>
                <c:pt idx="25344" formatCode="General">
                  <c:v>17.0566</c:v>
                </c:pt>
                <c:pt idx="25345" formatCode="General">
                  <c:v>17.057300000000001</c:v>
                </c:pt>
                <c:pt idx="25346" formatCode="General">
                  <c:v>17.058</c:v>
                </c:pt>
                <c:pt idx="25347" formatCode="General">
                  <c:v>17.058700000000002</c:v>
                </c:pt>
                <c:pt idx="25348" formatCode="General">
                  <c:v>17.0593</c:v>
                </c:pt>
                <c:pt idx="25349" formatCode="General">
                  <c:v>17.059999999999999</c:v>
                </c:pt>
                <c:pt idx="25350" formatCode="General">
                  <c:v>17.060700000000001</c:v>
                </c:pt>
                <c:pt idx="25351" formatCode="General">
                  <c:v>17.061399999999999</c:v>
                </c:pt>
                <c:pt idx="25352" formatCode="General">
                  <c:v>17.062000000000001</c:v>
                </c:pt>
                <c:pt idx="25353" formatCode="General">
                  <c:v>17.0627</c:v>
                </c:pt>
                <c:pt idx="25354" formatCode="General">
                  <c:v>17.063400000000001</c:v>
                </c:pt>
                <c:pt idx="25355" formatCode="General">
                  <c:v>17.064</c:v>
                </c:pt>
                <c:pt idx="25356" formatCode="General">
                  <c:v>17.064699999999998</c:v>
                </c:pt>
                <c:pt idx="25357" formatCode="General">
                  <c:v>17.0654</c:v>
                </c:pt>
                <c:pt idx="25358" formatCode="General">
                  <c:v>17.066099999999999</c:v>
                </c:pt>
                <c:pt idx="25359" formatCode="General">
                  <c:v>17.066700000000001</c:v>
                </c:pt>
                <c:pt idx="25360" formatCode="General">
                  <c:v>17.067399999999999</c:v>
                </c:pt>
                <c:pt idx="25361" formatCode="General">
                  <c:v>17.068100000000001</c:v>
                </c:pt>
                <c:pt idx="25362" formatCode="General">
                  <c:v>17.0688</c:v>
                </c:pt>
                <c:pt idx="25363" formatCode="General">
                  <c:v>17.069400000000002</c:v>
                </c:pt>
                <c:pt idx="25364" formatCode="General">
                  <c:v>17.0701</c:v>
                </c:pt>
                <c:pt idx="25365" formatCode="General">
                  <c:v>17.070799999999998</c:v>
                </c:pt>
                <c:pt idx="25366" formatCode="General">
                  <c:v>17.071400000000001</c:v>
                </c:pt>
                <c:pt idx="25367" formatCode="General">
                  <c:v>17.072099999999999</c:v>
                </c:pt>
                <c:pt idx="25368" formatCode="General">
                  <c:v>17.072800000000001</c:v>
                </c:pt>
                <c:pt idx="25369" formatCode="General">
                  <c:v>17.073499999999999</c:v>
                </c:pt>
                <c:pt idx="25370" formatCode="General">
                  <c:v>17.074100000000001</c:v>
                </c:pt>
                <c:pt idx="25371" formatCode="General">
                  <c:v>17.0748</c:v>
                </c:pt>
                <c:pt idx="25372" formatCode="General">
                  <c:v>17.075500000000002</c:v>
                </c:pt>
                <c:pt idx="25373" formatCode="General">
                  <c:v>17.0762</c:v>
                </c:pt>
                <c:pt idx="25374" formatCode="General">
                  <c:v>17.076799999999999</c:v>
                </c:pt>
                <c:pt idx="25375" formatCode="General">
                  <c:v>17.077500000000001</c:v>
                </c:pt>
                <c:pt idx="25376" formatCode="General">
                  <c:v>17.078199999999999</c:v>
                </c:pt>
                <c:pt idx="25377" formatCode="General">
                  <c:v>17.078900000000001</c:v>
                </c:pt>
                <c:pt idx="25378" formatCode="General">
                  <c:v>17.079499999999999</c:v>
                </c:pt>
                <c:pt idx="25379" formatCode="General">
                  <c:v>17.080200000000001</c:v>
                </c:pt>
                <c:pt idx="25380" formatCode="General">
                  <c:v>17.0809</c:v>
                </c:pt>
                <c:pt idx="25381" formatCode="General">
                  <c:v>17.081499999999998</c:v>
                </c:pt>
                <c:pt idx="25382" formatCode="General">
                  <c:v>17.0822</c:v>
                </c:pt>
                <c:pt idx="25383" formatCode="General">
                  <c:v>17.082899999999999</c:v>
                </c:pt>
                <c:pt idx="25384" formatCode="General">
                  <c:v>17.083600000000001</c:v>
                </c:pt>
                <c:pt idx="25385" formatCode="General">
                  <c:v>17.084199999999999</c:v>
                </c:pt>
                <c:pt idx="25386" formatCode="General">
                  <c:v>17.084900000000001</c:v>
                </c:pt>
                <c:pt idx="25387" formatCode="General">
                  <c:v>17.085599999999999</c:v>
                </c:pt>
                <c:pt idx="25388" formatCode="General">
                  <c:v>17.086300000000001</c:v>
                </c:pt>
                <c:pt idx="25389" formatCode="General">
                  <c:v>17.0869</c:v>
                </c:pt>
                <c:pt idx="25390" formatCode="General">
                  <c:v>17.087599999999998</c:v>
                </c:pt>
                <c:pt idx="25391" formatCode="General">
                  <c:v>17.0883</c:v>
                </c:pt>
                <c:pt idx="25392" formatCode="General">
                  <c:v>17.088899999999999</c:v>
                </c:pt>
                <c:pt idx="25393" formatCode="General">
                  <c:v>17.089600000000001</c:v>
                </c:pt>
                <c:pt idx="25394" formatCode="General">
                  <c:v>17.090299999999999</c:v>
                </c:pt>
                <c:pt idx="25395" formatCode="General">
                  <c:v>17.091000000000001</c:v>
                </c:pt>
                <c:pt idx="25396" formatCode="General">
                  <c:v>17.0916</c:v>
                </c:pt>
                <c:pt idx="25397" formatCode="General">
                  <c:v>17.092300000000002</c:v>
                </c:pt>
                <c:pt idx="25398" formatCode="General">
                  <c:v>17.093</c:v>
                </c:pt>
                <c:pt idx="25399" formatCode="General">
                  <c:v>17.093699999999998</c:v>
                </c:pt>
                <c:pt idx="25400" formatCode="General">
                  <c:v>17.0943</c:v>
                </c:pt>
                <c:pt idx="25401" formatCode="General">
                  <c:v>17.094999999999999</c:v>
                </c:pt>
                <c:pt idx="25402" formatCode="General">
                  <c:v>17.095700000000001</c:v>
                </c:pt>
                <c:pt idx="25403" formatCode="General">
                  <c:v>17.096299999999999</c:v>
                </c:pt>
                <c:pt idx="25404" formatCode="General">
                  <c:v>17.097000000000001</c:v>
                </c:pt>
                <c:pt idx="25405" formatCode="General">
                  <c:v>17.0977</c:v>
                </c:pt>
                <c:pt idx="25406" formatCode="General">
                  <c:v>17.098400000000002</c:v>
                </c:pt>
                <c:pt idx="25407" formatCode="General">
                  <c:v>17.099</c:v>
                </c:pt>
                <c:pt idx="25408" formatCode="General">
                  <c:v>17.099699999999999</c:v>
                </c:pt>
                <c:pt idx="25409" formatCode="General">
                  <c:v>17.1004</c:v>
                </c:pt>
                <c:pt idx="25410" formatCode="General">
                  <c:v>17.101099999999999</c:v>
                </c:pt>
                <c:pt idx="25411" formatCode="General">
                  <c:v>17.101700000000001</c:v>
                </c:pt>
                <c:pt idx="25412" formatCode="General">
                  <c:v>17.102399999999999</c:v>
                </c:pt>
                <c:pt idx="25413" formatCode="General">
                  <c:v>17.103100000000001</c:v>
                </c:pt>
                <c:pt idx="25414" formatCode="General">
                  <c:v>17.1038</c:v>
                </c:pt>
                <c:pt idx="25415" formatCode="General">
                  <c:v>17.104399999999998</c:v>
                </c:pt>
                <c:pt idx="25416" formatCode="General">
                  <c:v>17.1051</c:v>
                </c:pt>
                <c:pt idx="25417" formatCode="General">
                  <c:v>17.105799999999999</c:v>
                </c:pt>
                <c:pt idx="25418" formatCode="General">
                  <c:v>17.106400000000001</c:v>
                </c:pt>
                <c:pt idx="25419" formatCode="General">
                  <c:v>17.107099999999999</c:v>
                </c:pt>
                <c:pt idx="25420" formatCode="General">
                  <c:v>17.107800000000001</c:v>
                </c:pt>
                <c:pt idx="25421" formatCode="General">
                  <c:v>17.108499999999999</c:v>
                </c:pt>
                <c:pt idx="25422" formatCode="General">
                  <c:v>17.109100000000002</c:v>
                </c:pt>
                <c:pt idx="25423" formatCode="General">
                  <c:v>17.1098</c:v>
                </c:pt>
                <c:pt idx="25424" formatCode="General">
                  <c:v>17.110499999999998</c:v>
                </c:pt>
                <c:pt idx="25425" formatCode="General">
                  <c:v>17.1112</c:v>
                </c:pt>
                <c:pt idx="25426" formatCode="General">
                  <c:v>17.111799999999999</c:v>
                </c:pt>
                <c:pt idx="25427" formatCode="General">
                  <c:v>17.112500000000001</c:v>
                </c:pt>
                <c:pt idx="25428" formatCode="General">
                  <c:v>17.113199999999999</c:v>
                </c:pt>
                <c:pt idx="25429" formatCode="General">
                  <c:v>17.113800000000001</c:v>
                </c:pt>
                <c:pt idx="25430" formatCode="General">
                  <c:v>17.1145</c:v>
                </c:pt>
                <c:pt idx="25431" formatCode="General">
                  <c:v>17.115200000000002</c:v>
                </c:pt>
                <c:pt idx="25432" formatCode="General">
                  <c:v>17.1159</c:v>
                </c:pt>
                <c:pt idx="25433" formatCode="General">
                  <c:v>17.116499999999998</c:v>
                </c:pt>
                <c:pt idx="25434" formatCode="General">
                  <c:v>17.1172</c:v>
                </c:pt>
                <c:pt idx="25435" formatCode="General">
                  <c:v>17.117899999999999</c:v>
                </c:pt>
                <c:pt idx="25436" formatCode="General">
                  <c:v>17.118600000000001</c:v>
                </c:pt>
                <c:pt idx="25437" formatCode="General">
                  <c:v>17.119199999999999</c:v>
                </c:pt>
                <c:pt idx="25438" formatCode="General">
                  <c:v>17.119900000000001</c:v>
                </c:pt>
                <c:pt idx="25439" formatCode="General">
                  <c:v>17.1206</c:v>
                </c:pt>
                <c:pt idx="25440" formatCode="General">
                  <c:v>17.121300000000002</c:v>
                </c:pt>
                <c:pt idx="25441" formatCode="General">
                  <c:v>17.1219</c:v>
                </c:pt>
                <c:pt idx="25442" formatCode="General">
                  <c:v>17.122599999999998</c:v>
                </c:pt>
                <c:pt idx="25443" formatCode="General">
                  <c:v>17.1233</c:v>
                </c:pt>
                <c:pt idx="25444" formatCode="General">
                  <c:v>17.123899999999999</c:v>
                </c:pt>
                <c:pt idx="25445" formatCode="General">
                  <c:v>17.124600000000001</c:v>
                </c:pt>
                <c:pt idx="25446" formatCode="General">
                  <c:v>17.125299999999999</c:v>
                </c:pt>
                <c:pt idx="25447" formatCode="General">
                  <c:v>17.126000000000001</c:v>
                </c:pt>
                <c:pt idx="25448" formatCode="General">
                  <c:v>17.1266</c:v>
                </c:pt>
                <c:pt idx="25449" formatCode="General">
                  <c:v>17.127300000000002</c:v>
                </c:pt>
                <c:pt idx="25450" formatCode="General">
                  <c:v>17.128</c:v>
                </c:pt>
                <c:pt idx="25451" formatCode="General">
                  <c:v>17.128699999999998</c:v>
                </c:pt>
                <c:pt idx="25452" formatCode="General">
                  <c:v>17.129300000000001</c:v>
                </c:pt>
                <c:pt idx="25453" formatCode="General">
                  <c:v>17.13</c:v>
                </c:pt>
                <c:pt idx="25454" formatCode="General">
                  <c:v>17.130700000000001</c:v>
                </c:pt>
                <c:pt idx="25455" formatCode="General">
                  <c:v>17.1313</c:v>
                </c:pt>
                <c:pt idx="25456" formatCode="General">
                  <c:v>17.132000000000001</c:v>
                </c:pt>
                <c:pt idx="25457" formatCode="General">
                  <c:v>17.1327</c:v>
                </c:pt>
                <c:pt idx="25458" formatCode="General">
                  <c:v>17.133400000000002</c:v>
                </c:pt>
                <c:pt idx="25459" formatCode="General">
                  <c:v>17.134</c:v>
                </c:pt>
                <c:pt idx="25460" formatCode="General">
                  <c:v>17.134699999999999</c:v>
                </c:pt>
                <c:pt idx="25461" formatCode="General">
                  <c:v>17.135400000000001</c:v>
                </c:pt>
                <c:pt idx="25462" formatCode="General">
                  <c:v>17.136099999999999</c:v>
                </c:pt>
                <c:pt idx="25463" formatCode="General">
                  <c:v>17.136700000000001</c:v>
                </c:pt>
                <c:pt idx="25464" formatCode="General">
                  <c:v>17.1374</c:v>
                </c:pt>
                <c:pt idx="25465" formatCode="General">
                  <c:v>17.138100000000001</c:v>
                </c:pt>
                <c:pt idx="25466" formatCode="General">
                  <c:v>17.1387</c:v>
                </c:pt>
                <c:pt idx="25467" formatCode="General">
                  <c:v>17.139399999999998</c:v>
                </c:pt>
                <c:pt idx="25468" formatCode="General">
                  <c:v>17.1401</c:v>
                </c:pt>
                <c:pt idx="25469" formatCode="General">
                  <c:v>17.140799999999999</c:v>
                </c:pt>
                <c:pt idx="25470" formatCode="General">
                  <c:v>17.141400000000001</c:v>
                </c:pt>
                <c:pt idx="25471" formatCode="General">
                  <c:v>17.142099999999999</c:v>
                </c:pt>
                <c:pt idx="25472" formatCode="General">
                  <c:v>17.142800000000001</c:v>
                </c:pt>
                <c:pt idx="25473" formatCode="General">
                  <c:v>17.1435</c:v>
                </c:pt>
                <c:pt idx="25474" formatCode="General">
                  <c:v>17.144100000000002</c:v>
                </c:pt>
                <c:pt idx="25475" formatCode="General">
                  <c:v>17.1448</c:v>
                </c:pt>
                <c:pt idx="25476" formatCode="General">
                  <c:v>17.145499999999998</c:v>
                </c:pt>
                <c:pt idx="25477" formatCode="General">
                  <c:v>17.1462</c:v>
                </c:pt>
                <c:pt idx="25478" formatCode="General">
                  <c:v>17.146799999999999</c:v>
                </c:pt>
                <c:pt idx="25479" formatCode="General">
                  <c:v>17.147500000000001</c:v>
                </c:pt>
                <c:pt idx="25480" formatCode="General">
                  <c:v>17.148199999999999</c:v>
                </c:pt>
                <c:pt idx="25481" formatCode="General">
                  <c:v>17.148800000000001</c:v>
                </c:pt>
                <c:pt idx="25482" formatCode="General">
                  <c:v>17.1495</c:v>
                </c:pt>
                <c:pt idx="25483" formatCode="General">
                  <c:v>17.150200000000002</c:v>
                </c:pt>
                <c:pt idx="25484" formatCode="General">
                  <c:v>17.1509</c:v>
                </c:pt>
                <c:pt idx="25485" formatCode="General">
                  <c:v>17.151499999999999</c:v>
                </c:pt>
                <c:pt idx="25486" formatCode="General">
                  <c:v>17.152200000000001</c:v>
                </c:pt>
                <c:pt idx="25487" formatCode="General">
                  <c:v>17.152899999999999</c:v>
                </c:pt>
                <c:pt idx="25488" formatCode="General">
                  <c:v>17.153600000000001</c:v>
                </c:pt>
                <c:pt idx="25489" formatCode="General">
                  <c:v>17.154199999999999</c:v>
                </c:pt>
                <c:pt idx="25490" formatCode="General">
                  <c:v>17.154900000000001</c:v>
                </c:pt>
                <c:pt idx="25491" formatCode="General">
                  <c:v>17.1556</c:v>
                </c:pt>
                <c:pt idx="25492" formatCode="General">
                  <c:v>17.156199999999998</c:v>
                </c:pt>
                <c:pt idx="25493" formatCode="General">
                  <c:v>17.1569</c:v>
                </c:pt>
                <c:pt idx="25494" formatCode="General">
                  <c:v>17.157599999999999</c:v>
                </c:pt>
                <c:pt idx="25495" formatCode="General">
                  <c:v>17.158300000000001</c:v>
                </c:pt>
                <c:pt idx="25496" formatCode="General">
                  <c:v>17.158899999999999</c:v>
                </c:pt>
                <c:pt idx="25497" formatCode="General">
                  <c:v>17.159600000000001</c:v>
                </c:pt>
                <c:pt idx="25498" formatCode="General">
                  <c:v>17.160299999999999</c:v>
                </c:pt>
                <c:pt idx="25499" formatCode="General">
                  <c:v>17.161000000000001</c:v>
                </c:pt>
                <c:pt idx="25500" formatCode="General">
                  <c:v>17.1616</c:v>
                </c:pt>
                <c:pt idx="25501" formatCode="General">
                  <c:v>17.162299999999998</c:v>
                </c:pt>
                <c:pt idx="25502" formatCode="General">
                  <c:v>17.163</c:v>
                </c:pt>
                <c:pt idx="25503" formatCode="General">
                  <c:v>17.163699999999999</c:v>
                </c:pt>
                <c:pt idx="25504" formatCode="General">
                  <c:v>17.164300000000001</c:v>
                </c:pt>
                <c:pt idx="25505" formatCode="General">
                  <c:v>17.164999999999999</c:v>
                </c:pt>
                <c:pt idx="25506" formatCode="General">
                  <c:v>17.165700000000001</c:v>
                </c:pt>
                <c:pt idx="25507" formatCode="General">
                  <c:v>17.1663</c:v>
                </c:pt>
                <c:pt idx="25508" formatCode="General">
                  <c:v>17.167000000000002</c:v>
                </c:pt>
                <c:pt idx="25509" formatCode="General">
                  <c:v>17.1677</c:v>
                </c:pt>
                <c:pt idx="25510" formatCode="General">
                  <c:v>17.168399999999998</c:v>
                </c:pt>
                <c:pt idx="25511" formatCode="General">
                  <c:v>17.169</c:v>
                </c:pt>
                <c:pt idx="25512" formatCode="General">
                  <c:v>17.169699999999999</c:v>
                </c:pt>
                <c:pt idx="25513" formatCode="General">
                  <c:v>17.170400000000001</c:v>
                </c:pt>
                <c:pt idx="25514" formatCode="General">
                  <c:v>17.171099999999999</c:v>
                </c:pt>
                <c:pt idx="25515" formatCode="General">
                  <c:v>17.171700000000001</c:v>
                </c:pt>
                <c:pt idx="25516" formatCode="General">
                  <c:v>17.1724</c:v>
                </c:pt>
                <c:pt idx="25517" formatCode="General">
                  <c:v>17.173100000000002</c:v>
                </c:pt>
                <c:pt idx="25518" formatCode="General">
                  <c:v>17.1737</c:v>
                </c:pt>
                <c:pt idx="25519" formatCode="General">
                  <c:v>17.174399999999999</c:v>
                </c:pt>
                <c:pt idx="25520" formatCode="General">
                  <c:v>17.1751</c:v>
                </c:pt>
                <c:pt idx="25521" formatCode="General">
                  <c:v>17.175799999999999</c:v>
                </c:pt>
                <c:pt idx="25522" formatCode="General">
                  <c:v>17.176400000000001</c:v>
                </c:pt>
                <c:pt idx="25523" formatCode="General">
                  <c:v>17.177099999999999</c:v>
                </c:pt>
                <c:pt idx="25524" formatCode="General">
                  <c:v>17.177800000000001</c:v>
                </c:pt>
                <c:pt idx="25525" formatCode="General">
                  <c:v>17.1785</c:v>
                </c:pt>
                <c:pt idx="25526" formatCode="General">
                  <c:v>17.179099999999998</c:v>
                </c:pt>
                <c:pt idx="25527" formatCode="General">
                  <c:v>17.1798</c:v>
                </c:pt>
                <c:pt idx="25528" formatCode="General">
                  <c:v>17.180499999999999</c:v>
                </c:pt>
                <c:pt idx="25529" formatCode="General">
                  <c:v>17.181100000000001</c:v>
                </c:pt>
                <c:pt idx="25530" formatCode="General">
                  <c:v>17.181799999999999</c:v>
                </c:pt>
                <c:pt idx="25531" formatCode="General">
                  <c:v>17.182500000000001</c:v>
                </c:pt>
                <c:pt idx="25532" formatCode="General">
                  <c:v>17.183199999999999</c:v>
                </c:pt>
                <c:pt idx="25533" formatCode="General">
                  <c:v>17.183800000000002</c:v>
                </c:pt>
                <c:pt idx="25534" formatCode="General">
                  <c:v>17.1845</c:v>
                </c:pt>
                <c:pt idx="25535" formatCode="General">
                  <c:v>17.185199999999998</c:v>
                </c:pt>
                <c:pt idx="25536" formatCode="General">
                  <c:v>17.1859</c:v>
                </c:pt>
                <c:pt idx="25537" formatCode="General">
                  <c:v>17.186499999999999</c:v>
                </c:pt>
                <c:pt idx="25538" formatCode="General">
                  <c:v>17.187200000000001</c:v>
                </c:pt>
                <c:pt idx="25539" formatCode="General">
                  <c:v>17.187899999999999</c:v>
                </c:pt>
                <c:pt idx="25540" formatCode="General">
                  <c:v>17.188600000000001</c:v>
                </c:pt>
                <c:pt idx="25541" formatCode="General">
                  <c:v>17.1892</c:v>
                </c:pt>
                <c:pt idx="25542" formatCode="General">
                  <c:v>17.189900000000002</c:v>
                </c:pt>
                <c:pt idx="25543" formatCode="General">
                  <c:v>17.1906</c:v>
                </c:pt>
                <c:pt idx="25544" formatCode="General">
                  <c:v>17.191199999999998</c:v>
                </c:pt>
                <c:pt idx="25545" formatCode="General">
                  <c:v>17.1919</c:v>
                </c:pt>
                <c:pt idx="25546" formatCode="General">
                  <c:v>17.192599999999999</c:v>
                </c:pt>
                <c:pt idx="25547" formatCode="General">
                  <c:v>17.193300000000001</c:v>
                </c:pt>
                <c:pt idx="25548" formatCode="General">
                  <c:v>17.193899999999999</c:v>
                </c:pt>
                <c:pt idx="25549" formatCode="General">
                  <c:v>17.194600000000001</c:v>
                </c:pt>
                <c:pt idx="25550" formatCode="General">
                  <c:v>17.1953</c:v>
                </c:pt>
                <c:pt idx="25551" formatCode="General">
                  <c:v>17.196000000000002</c:v>
                </c:pt>
                <c:pt idx="25552" formatCode="General">
                  <c:v>17.1966</c:v>
                </c:pt>
                <c:pt idx="25553" formatCode="General">
                  <c:v>17.197299999999998</c:v>
                </c:pt>
                <c:pt idx="25554" formatCode="General">
                  <c:v>17.198</c:v>
                </c:pt>
                <c:pt idx="25555" formatCode="General">
                  <c:v>17.198599999999999</c:v>
                </c:pt>
                <c:pt idx="25556" formatCode="General">
                  <c:v>17.199300000000001</c:v>
                </c:pt>
                <c:pt idx="25557" formatCode="General">
                  <c:v>17.2</c:v>
                </c:pt>
                <c:pt idx="25558" formatCode="General">
                  <c:v>17.200700000000001</c:v>
                </c:pt>
                <c:pt idx="25559" formatCode="General">
                  <c:v>17.2013</c:v>
                </c:pt>
                <c:pt idx="25560" formatCode="General">
                  <c:v>17.202000000000002</c:v>
                </c:pt>
                <c:pt idx="25561" formatCode="General">
                  <c:v>17.2027</c:v>
                </c:pt>
                <c:pt idx="25562" formatCode="General">
                  <c:v>17.203399999999998</c:v>
                </c:pt>
                <c:pt idx="25563" formatCode="General">
                  <c:v>17.204000000000001</c:v>
                </c:pt>
                <c:pt idx="25564" formatCode="General">
                  <c:v>17.204699999999999</c:v>
                </c:pt>
                <c:pt idx="25565" formatCode="General">
                  <c:v>17.205400000000001</c:v>
                </c:pt>
                <c:pt idx="25566" formatCode="General">
                  <c:v>17.206</c:v>
                </c:pt>
                <c:pt idx="25567" formatCode="General">
                  <c:v>17.206700000000001</c:v>
                </c:pt>
                <c:pt idx="25568" formatCode="General">
                  <c:v>17.2074</c:v>
                </c:pt>
                <c:pt idx="25569" formatCode="General">
                  <c:v>17.208100000000002</c:v>
                </c:pt>
                <c:pt idx="25570" formatCode="General">
                  <c:v>17.2087</c:v>
                </c:pt>
                <c:pt idx="25571" formatCode="General">
                  <c:v>17.209399999999999</c:v>
                </c:pt>
                <c:pt idx="25572" formatCode="General">
                  <c:v>17.210100000000001</c:v>
                </c:pt>
                <c:pt idx="25573" formatCode="General">
                  <c:v>17.210799999999999</c:v>
                </c:pt>
                <c:pt idx="25574" formatCode="General">
                  <c:v>17.211400000000001</c:v>
                </c:pt>
                <c:pt idx="25575" formatCode="General">
                  <c:v>17.2121</c:v>
                </c:pt>
                <c:pt idx="25576" formatCode="General">
                  <c:v>17.212800000000001</c:v>
                </c:pt>
                <c:pt idx="25577" formatCode="General">
                  <c:v>17.2135</c:v>
                </c:pt>
                <c:pt idx="25578" formatCode="General">
                  <c:v>17.214099999999998</c:v>
                </c:pt>
                <c:pt idx="25579" formatCode="General">
                  <c:v>17.2148</c:v>
                </c:pt>
                <c:pt idx="25580" formatCode="General">
                  <c:v>17.215499999999999</c:v>
                </c:pt>
                <c:pt idx="25581" formatCode="General">
                  <c:v>17.216100000000001</c:v>
                </c:pt>
                <c:pt idx="25582" formatCode="General">
                  <c:v>17.216799999999999</c:v>
                </c:pt>
                <c:pt idx="25583" formatCode="General">
                  <c:v>17.217500000000001</c:v>
                </c:pt>
                <c:pt idx="25584" formatCode="General">
                  <c:v>17.2182</c:v>
                </c:pt>
                <c:pt idx="25585" formatCode="General">
                  <c:v>17.218800000000002</c:v>
                </c:pt>
                <c:pt idx="25586" formatCode="General">
                  <c:v>17.2195</c:v>
                </c:pt>
                <c:pt idx="25587" formatCode="General">
                  <c:v>17.220199999999998</c:v>
                </c:pt>
                <c:pt idx="25588" formatCode="General">
                  <c:v>17.2209</c:v>
                </c:pt>
                <c:pt idx="25589" formatCode="General">
                  <c:v>17.221499999999999</c:v>
                </c:pt>
                <c:pt idx="25590" formatCode="General">
                  <c:v>17.222200000000001</c:v>
                </c:pt>
                <c:pt idx="25591" formatCode="General">
                  <c:v>17.222899999999999</c:v>
                </c:pt>
                <c:pt idx="25592" formatCode="General">
                  <c:v>17.223500000000001</c:v>
                </c:pt>
                <c:pt idx="25593" formatCode="General">
                  <c:v>17.2242</c:v>
                </c:pt>
                <c:pt idx="25594" formatCode="General">
                  <c:v>17.224900000000002</c:v>
                </c:pt>
                <c:pt idx="25595" formatCode="General">
                  <c:v>17.2256</c:v>
                </c:pt>
                <c:pt idx="25596" formatCode="General">
                  <c:v>17.226199999999999</c:v>
                </c:pt>
                <c:pt idx="25597" formatCode="General">
                  <c:v>17.226900000000001</c:v>
                </c:pt>
                <c:pt idx="25598" formatCode="General">
                  <c:v>17.227599999999999</c:v>
                </c:pt>
                <c:pt idx="25599" formatCode="General">
                  <c:v>17.228300000000001</c:v>
                </c:pt>
                <c:pt idx="25600" formatCode="General">
                  <c:v>17.228899999999999</c:v>
                </c:pt>
                <c:pt idx="25601" formatCode="General">
                  <c:v>17.229600000000001</c:v>
                </c:pt>
                <c:pt idx="25602" formatCode="General">
                  <c:v>17.2303</c:v>
                </c:pt>
                <c:pt idx="25603" formatCode="General">
                  <c:v>17.231000000000002</c:v>
                </c:pt>
                <c:pt idx="25604" formatCode="General">
                  <c:v>17.2316</c:v>
                </c:pt>
                <c:pt idx="25605" formatCode="General">
                  <c:v>17.232299999999999</c:v>
                </c:pt>
                <c:pt idx="25606" formatCode="General">
                  <c:v>17.233000000000001</c:v>
                </c:pt>
                <c:pt idx="25607" formatCode="General">
                  <c:v>17.233599999999999</c:v>
                </c:pt>
                <c:pt idx="25608" formatCode="General">
                  <c:v>17.234300000000001</c:v>
                </c:pt>
                <c:pt idx="25609" formatCode="General">
                  <c:v>17.234999999999999</c:v>
                </c:pt>
                <c:pt idx="25610" formatCode="General">
                  <c:v>17.235700000000001</c:v>
                </c:pt>
                <c:pt idx="25611" formatCode="General">
                  <c:v>17.2363</c:v>
                </c:pt>
                <c:pt idx="25612" formatCode="General">
                  <c:v>17.236999999999998</c:v>
                </c:pt>
                <c:pt idx="25613" formatCode="General">
                  <c:v>17.2377</c:v>
                </c:pt>
                <c:pt idx="25614" formatCode="General">
                  <c:v>17.238399999999999</c:v>
                </c:pt>
                <c:pt idx="25615" formatCode="General">
                  <c:v>17.239000000000001</c:v>
                </c:pt>
                <c:pt idx="25616" formatCode="General">
                  <c:v>17.239699999999999</c:v>
                </c:pt>
                <c:pt idx="25617" formatCode="General">
                  <c:v>17.240400000000001</c:v>
                </c:pt>
                <c:pt idx="25618" formatCode="General">
                  <c:v>17.241</c:v>
                </c:pt>
                <c:pt idx="25619" formatCode="General">
                  <c:v>17.241700000000002</c:v>
                </c:pt>
                <c:pt idx="25620" formatCode="General">
                  <c:v>17.2424</c:v>
                </c:pt>
                <c:pt idx="25621" formatCode="General">
                  <c:v>17.243099999999998</c:v>
                </c:pt>
                <c:pt idx="25622" formatCode="General">
                  <c:v>17.2437</c:v>
                </c:pt>
                <c:pt idx="25623" formatCode="General">
                  <c:v>17.244399999999999</c:v>
                </c:pt>
                <c:pt idx="25624" formatCode="General">
                  <c:v>17.245100000000001</c:v>
                </c:pt>
                <c:pt idx="25625" formatCode="General">
                  <c:v>17.245799999999999</c:v>
                </c:pt>
                <c:pt idx="25626" formatCode="General">
                  <c:v>17.246400000000001</c:v>
                </c:pt>
                <c:pt idx="25627" formatCode="General">
                  <c:v>17.2471</c:v>
                </c:pt>
                <c:pt idx="25628" formatCode="General">
                  <c:v>17.247800000000002</c:v>
                </c:pt>
                <c:pt idx="25629" formatCode="General">
                  <c:v>17.2484</c:v>
                </c:pt>
                <c:pt idx="25630" formatCode="General">
                  <c:v>17.249099999999999</c:v>
                </c:pt>
                <c:pt idx="25631" formatCode="General">
                  <c:v>17.2498</c:v>
                </c:pt>
                <c:pt idx="25632" formatCode="General">
                  <c:v>17.250499999999999</c:v>
                </c:pt>
                <c:pt idx="25633" formatCode="General">
                  <c:v>17.251100000000001</c:v>
                </c:pt>
                <c:pt idx="25634" formatCode="General">
                  <c:v>17.251799999999999</c:v>
                </c:pt>
                <c:pt idx="25635" formatCode="General">
                  <c:v>17.252500000000001</c:v>
                </c:pt>
                <c:pt idx="25636" formatCode="General">
                  <c:v>17.2532</c:v>
                </c:pt>
                <c:pt idx="25637" formatCode="General">
                  <c:v>17.253799999999998</c:v>
                </c:pt>
                <c:pt idx="25638" formatCode="General">
                  <c:v>17.2545</c:v>
                </c:pt>
                <c:pt idx="25639" formatCode="General">
                  <c:v>17.255199999999999</c:v>
                </c:pt>
                <c:pt idx="25640" formatCode="General">
                  <c:v>17.2559</c:v>
                </c:pt>
                <c:pt idx="25641" formatCode="General">
                  <c:v>17.256499999999999</c:v>
                </c:pt>
                <c:pt idx="25642" formatCode="General">
                  <c:v>17.257200000000001</c:v>
                </c:pt>
                <c:pt idx="25643" formatCode="General">
                  <c:v>17.257899999999999</c:v>
                </c:pt>
                <c:pt idx="25644" formatCode="General">
                  <c:v>17.258500000000002</c:v>
                </c:pt>
                <c:pt idx="25645" formatCode="General">
                  <c:v>17.2592</c:v>
                </c:pt>
                <c:pt idx="25646" formatCode="General">
                  <c:v>17.259899999999998</c:v>
                </c:pt>
                <c:pt idx="25647" formatCode="General">
                  <c:v>17.2606</c:v>
                </c:pt>
                <c:pt idx="25648" formatCode="General">
                  <c:v>17.261199999999999</c:v>
                </c:pt>
                <c:pt idx="25649" formatCode="General">
                  <c:v>17.261900000000001</c:v>
                </c:pt>
                <c:pt idx="25650" formatCode="General">
                  <c:v>17.262599999999999</c:v>
                </c:pt>
                <c:pt idx="25651" formatCode="General">
                  <c:v>17.263300000000001</c:v>
                </c:pt>
                <c:pt idx="25652" formatCode="General">
                  <c:v>17.2639</c:v>
                </c:pt>
                <c:pt idx="25653" formatCode="General">
                  <c:v>17.264600000000002</c:v>
                </c:pt>
                <c:pt idx="25654" formatCode="General">
                  <c:v>17.2653</c:v>
                </c:pt>
                <c:pt idx="25655" formatCode="General">
                  <c:v>17.265899999999998</c:v>
                </c:pt>
                <c:pt idx="25656" formatCode="General">
                  <c:v>17.2666</c:v>
                </c:pt>
                <c:pt idx="25657" formatCode="General">
                  <c:v>17.267299999999999</c:v>
                </c:pt>
                <c:pt idx="25658" formatCode="General">
                  <c:v>17.268000000000001</c:v>
                </c:pt>
                <c:pt idx="25659" formatCode="General">
                  <c:v>17.268599999999999</c:v>
                </c:pt>
                <c:pt idx="25660" formatCode="General">
                  <c:v>17.269300000000001</c:v>
                </c:pt>
                <c:pt idx="25661" formatCode="General">
                  <c:v>17.27</c:v>
                </c:pt>
                <c:pt idx="25662" formatCode="General">
                  <c:v>17.270700000000001</c:v>
                </c:pt>
                <c:pt idx="25663" formatCode="General">
                  <c:v>17.2713</c:v>
                </c:pt>
                <c:pt idx="25664" formatCode="General">
                  <c:v>17.271999999999998</c:v>
                </c:pt>
                <c:pt idx="25665" formatCode="General">
                  <c:v>17.2727</c:v>
                </c:pt>
                <c:pt idx="25666" formatCode="General">
                  <c:v>17.273399999999999</c:v>
                </c:pt>
                <c:pt idx="25667" formatCode="General">
                  <c:v>17.274000000000001</c:v>
                </c:pt>
                <c:pt idx="25668" formatCode="General">
                  <c:v>17.274699999999999</c:v>
                </c:pt>
                <c:pt idx="25669" formatCode="General">
                  <c:v>17.275400000000001</c:v>
                </c:pt>
                <c:pt idx="25670" formatCode="General">
                  <c:v>17.276</c:v>
                </c:pt>
                <c:pt idx="25671" formatCode="General">
                  <c:v>17.276700000000002</c:v>
                </c:pt>
                <c:pt idx="25672" formatCode="General">
                  <c:v>17.2774</c:v>
                </c:pt>
                <c:pt idx="25673" formatCode="General">
                  <c:v>17.278099999999998</c:v>
                </c:pt>
                <c:pt idx="25674" formatCode="General">
                  <c:v>17.278700000000001</c:v>
                </c:pt>
                <c:pt idx="25675" formatCode="General">
                  <c:v>17.279399999999999</c:v>
                </c:pt>
                <c:pt idx="25676" formatCode="General">
                  <c:v>17.280100000000001</c:v>
                </c:pt>
                <c:pt idx="25677" formatCode="General">
                  <c:v>17.280799999999999</c:v>
                </c:pt>
                <c:pt idx="25678" formatCode="General">
                  <c:v>17.281400000000001</c:v>
                </c:pt>
                <c:pt idx="25679" formatCode="General">
                  <c:v>17.2821</c:v>
                </c:pt>
                <c:pt idx="25680" formatCode="General">
                  <c:v>17.282800000000002</c:v>
                </c:pt>
                <c:pt idx="25681" formatCode="General">
                  <c:v>17.2834</c:v>
                </c:pt>
                <c:pt idx="25682" formatCode="General">
                  <c:v>17.284099999999999</c:v>
                </c:pt>
                <c:pt idx="25683" formatCode="General">
                  <c:v>17.284800000000001</c:v>
                </c:pt>
                <c:pt idx="25684" formatCode="General">
                  <c:v>17.285499999999999</c:v>
                </c:pt>
                <c:pt idx="25685" formatCode="General">
                  <c:v>17.286100000000001</c:v>
                </c:pt>
                <c:pt idx="25686" formatCode="General">
                  <c:v>17.286799999999999</c:v>
                </c:pt>
                <c:pt idx="25687" formatCode="General">
                  <c:v>17.287500000000001</c:v>
                </c:pt>
                <c:pt idx="25688" formatCode="General">
                  <c:v>17.2882</c:v>
                </c:pt>
                <c:pt idx="25689" formatCode="General">
                  <c:v>17.288799999999998</c:v>
                </c:pt>
                <c:pt idx="25690" formatCode="General">
                  <c:v>17.2895</c:v>
                </c:pt>
                <c:pt idx="25691" formatCode="General">
                  <c:v>17.290199999999999</c:v>
                </c:pt>
                <c:pt idx="25692" formatCode="General">
                  <c:v>17.290800000000001</c:v>
                </c:pt>
                <c:pt idx="25693" formatCode="General">
                  <c:v>17.291499999999999</c:v>
                </c:pt>
                <c:pt idx="25694" formatCode="General">
                  <c:v>17.292200000000001</c:v>
                </c:pt>
                <c:pt idx="25695" formatCode="General">
                  <c:v>17.292899999999999</c:v>
                </c:pt>
                <c:pt idx="25696" formatCode="General">
                  <c:v>17.293500000000002</c:v>
                </c:pt>
                <c:pt idx="25697" formatCode="General">
                  <c:v>17.2942</c:v>
                </c:pt>
                <c:pt idx="25698" formatCode="General">
                  <c:v>17.294899999999998</c:v>
                </c:pt>
                <c:pt idx="25699" formatCode="General">
                  <c:v>17.2956</c:v>
                </c:pt>
                <c:pt idx="25700" formatCode="General">
                  <c:v>17.296199999999999</c:v>
                </c:pt>
                <c:pt idx="25701" formatCode="General">
                  <c:v>17.296900000000001</c:v>
                </c:pt>
                <c:pt idx="25702" formatCode="General">
                  <c:v>17.297599999999999</c:v>
                </c:pt>
                <c:pt idx="25703" formatCode="General">
                  <c:v>17.298300000000001</c:v>
                </c:pt>
                <c:pt idx="25704" formatCode="General">
                  <c:v>17.2989</c:v>
                </c:pt>
                <c:pt idx="25705" formatCode="General">
                  <c:v>17.299600000000002</c:v>
                </c:pt>
                <c:pt idx="25706" formatCode="General">
                  <c:v>17.3003</c:v>
                </c:pt>
                <c:pt idx="25707" formatCode="General">
                  <c:v>17.300899999999999</c:v>
                </c:pt>
                <c:pt idx="25708" formatCode="General">
                  <c:v>17.301600000000001</c:v>
                </c:pt>
                <c:pt idx="25709" formatCode="General">
                  <c:v>17.302299999999999</c:v>
                </c:pt>
                <c:pt idx="25710" formatCode="General">
                  <c:v>17.303000000000001</c:v>
                </c:pt>
                <c:pt idx="25711" formatCode="General">
                  <c:v>17.303599999999999</c:v>
                </c:pt>
                <c:pt idx="25712" formatCode="General">
                  <c:v>17.304300000000001</c:v>
                </c:pt>
                <c:pt idx="25713" formatCode="General">
                  <c:v>17.305</c:v>
                </c:pt>
                <c:pt idx="25714" formatCode="General">
                  <c:v>17.305700000000002</c:v>
                </c:pt>
                <c:pt idx="25715" formatCode="General">
                  <c:v>17.3063</c:v>
                </c:pt>
                <c:pt idx="25716" formatCode="General">
                  <c:v>17.306999999999999</c:v>
                </c:pt>
                <c:pt idx="25717" formatCode="General">
                  <c:v>17.307700000000001</c:v>
                </c:pt>
                <c:pt idx="25718" formatCode="General">
                  <c:v>17.308299999999999</c:v>
                </c:pt>
                <c:pt idx="25719" formatCode="General">
                  <c:v>17.309000000000001</c:v>
                </c:pt>
                <c:pt idx="25720" formatCode="General">
                  <c:v>17.309699999999999</c:v>
                </c:pt>
                <c:pt idx="25721" formatCode="General">
                  <c:v>17.310400000000001</c:v>
                </c:pt>
                <c:pt idx="25722" formatCode="General">
                  <c:v>17.311</c:v>
                </c:pt>
                <c:pt idx="25723" formatCode="General">
                  <c:v>17.311699999999998</c:v>
                </c:pt>
                <c:pt idx="25724" formatCode="General">
                  <c:v>17.3124</c:v>
                </c:pt>
                <c:pt idx="25725" formatCode="General">
                  <c:v>17.313099999999999</c:v>
                </c:pt>
                <c:pt idx="25726" formatCode="General">
                  <c:v>17.313700000000001</c:v>
                </c:pt>
                <c:pt idx="25727" formatCode="General">
                  <c:v>17.314399999999999</c:v>
                </c:pt>
                <c:pt idx="25728" formatCode="General">
                  <c:v>17.315100000000001</c:v>
                </c:pt>
                <c:pt idx="25729" formatCode="General">
                  <c:v>17.3157</c:v>
                </c:pt>
                <c:pt idx="25730" formatCode="General">
                  <c:v>17.316400000000002</c:v>
                </c:pt>
                <c:pt idx="25731" formatCode="General">
                  <c:v>17.3171</c:v>
                </c:pt>
                <c:pt idx="25732" formatCode="General">
                  <c:v>17.317799999999998</c:v>
                </c:pt>
                <c:pt idx="25733" formatCode="General">
                  <c:v>17.3184</c:v>
                </c:pt>
                <c:pt idx="25734" formatCode="General">
                  <c:v>17.319099999999999</c:v>
                </c:pt>
                <c:pt idx="25735" formatCode="General">
                  <c:v>17.319800000000001</c:v>
                </c:pt>
                <c:pt idx="25736" formatCode="General">
                  <c:v>17.320499999999999</c:v>
                </c:pt>
                <c:pt idx="25737" formatCode="General">
                  <c:v>17.321100000000001</c:v>
                </c:pt>
                <c:pt idx="25738" formatCode="General">
                  <c:v>17.3218</c:v>
                </c:pt>
                <c:pt idx="25739" formatCode="General">
                  <c:v>17.322500000000002</c:v>
                </c:pt>
                <c:pt idx="25740" formatCode="General">
                  <c:v>17.3232</c:v>
                </c:pt>
                <c:pt idx="25741" formatCode="General">
                  <c:v>17.323799999999999</c:v>
                </c:pt>
                <c:pt idx="25742" formatCode="General">
                  <c:v>17.3245</c:v>
                </c:pt>
                <c:pt idx="25743" formatCode="General">
                  <c:v>17.325199999999999</c:v>
                </c:pt>
                <c:pt idx="25744" formatCode="General">
                  <c:v>17.325800000000001</c:v>
                </c:pt>
                <c:pt idx="25745" formatCode="General">
                  <c:v>17.326499999999999</c:v>
                </c:pt>
                <c:pt idx="25746" formatCode="General">
                  <c:v>17.327200000000001</c:v>
                </c:pt>
                <c:pt idx="25747" formatCode="General">
                  <c:v>17.3279</c:v>
                </c:pt>
                <c:pt idx="25748" formatCode="General">
                  <c:v>17.328499999999998</c:v>
                </c:pt>
                <c:pt idx="25749" formatCode="General">
                  <c:v>17.3292</c:v>
                </c:pt>
                <c:pt idx="25750" formatCode="General">
                  <c:v>17.329899999999999</c:v>
                </c:pt>
                <c:pt idx="25751" formatCode="General">
                  <c:v>17.3306</c:v>
                </c:pt>
                <c:pt idx="25752" formatCode="General">
                  <c:v>17.331199999999999</c:v>
                </c:pt>
                <c:pt idx="25753" formatCode="General">
                  <c:v>17.331900000000001</c:v>
                </c:pt>
                <c:pt idx="25754" formatCode="General">
                  <c:v>17.332599999999999</c:v>
                </c:pt>
                <c:pt idx="25755" formatCode="General">
                  <c:v>17.333200000000001</c:v>
                </c:pt>
                <c:pt idx="25756" formatCode="General">
                  <c:v>17.3339</c:v>
                </c:pt>
                <c:pt idx="25757" formatCode="General">
                  <c:v>17.334599999999998</c:v>
                </c:pt>
                <c:pt idx="25758" formatCode="General">
                  <c:v>17.3353</c:v>
                </c:pt>
                <c:pt idx="25759" formatCode="General">
                  <c:v>17.335899999999999</c:v>
                </c:pt>
                <c:pt idx="25760" formatCode="General">
                  <c:v>17.336600000000001</c:v>
                </c:pt>
                <c:pt idx="25761" formatCode="General">
                  <c:v>17.337299999999999</c:v>
                </c:pt>
                <c:pt idx="25762" formatCode="General">
                  <c:v>17.338000000000001</c:v>
                </c:pt>
                <c:pt idx="25763" formatCode="General">
                  <c:v>17.3386</c:v>
                </c:pt>
                <c:pt idx="25764" formatCode="General">
                  <c:v>17.339300000000001</c:v>
                </c:pt>
                <c:pt idx="25765" formatCode="General">
                  <c:v>17.34</c:v>
                </c:pt>
                <c:pt idx="25766" formatCode="General">
                  <c:v>17.340699999999998</c:v>
                </c:pt>
                <c:pt idx="25767" formatCode="General">
                  <c:v>17.3413</c:v>
                </c:pt>
                <c:pt idx="25768" formatCode="General">
                  <c:v>17.341999999999999</c:v>
                </c:pt>
                <c:pt idx="25769" formatCode="General">
                  <c:v>17.342700000000001</c:v>
                </c:pt>
                <c:pt idx="25770" formatCode="General">
                  <c:v>17.343299999999999</c:v>
                </c:pt>
                <c:pt idx="25771" formatCode="General">
                  <c:v>17.344000000000001</c:v>
                </c:pt>
                <c:pt idx="25772" formatCode="General">
                  <c:v>17.3447</c:v>
                </c:pt>
                <c:pt idx="25773" formatCode="General">
                  <c:v>17.345400000000001</c:v>
                </c:pt>
                <c:pt idx="25774" formatCode="General">
                  <c:v>17.346</c:v>
                </c:pt>
                <c:pt idx="25775" formatCode="General">
                  <c:v>17.346699999999998</c:v>
                </c:pt>
                <c:pt idx="25776" formatCode="General">
                  <c:v>17.3474</c:v>
                </c:pt>
                <c:pt idx="25777" formatCode="General">
                  <c:v>17.348099999999999</c:v>
                </c:pt>
                <c:pt idx="25778" formatCode="General">
                  <c:v>17.348700000000001</c:v>
                </c:pt>
                <c:pt idx="25779" formatCode="General">
                  <c:v>17.349399999999999</c:v>
                </c:pt>
                <c:pt idx="25780" formatCode="General">
                  <c:v>17.350100000000001</c:v>
                </c:pt>
                <c:pt idx="25781" formatCode="General">
                  <c:v>17.3507</c:v>
                </c:pt>
                <c:pt idx="25782" formatCode="General">
                  <c:v>17.351400000000002</c:v>
                </c:pt>
                <c:pt idx="25783" formatCode="General">
                  <c:v>17.3521</c:v>
                </c:pt>
                <c:pt idx="25784" formatCode="General">
                  <c:v>17.352799999999998</c:v>
                </c:pt>
                <c:pt idx="25785" formatCode="General">
                  <c:v>17.353400000000001</c:v>
                </c:pt>
                <c:pt idx="25786" formatCode="General">
                  <c:v>17.354099999999999</c:v>
                </c:pt>
                <c:pt idx="25787" formatCode="General">
                  <c:v>17.354800000000001</c:v>
                </c:pt>
                <c:pt idx="25788" formatCode="General">
                  <c:v>17.355499999999999</c:v>
                </c:pt>
                <c:pt idx="25789" formatCode="General">
                  <c:v>17.356100000000001</c:v>
                </c:pt>
                <c:pt idx="25790" formatCode="General">
                  <c:v>17.3568</c:v>
                </c:pt>
                <c:pt idx="25791" formatCode="General">
                  <c:v>17.357500000000002</c:v>
                </c:pt>
                <c:pt idx="25792" formatCode="General">
                  <c:v>17.3581</c:v>
                </c:pt>
                <c:pt idx="25793" formatCode="General">
                  <c:v>17.358799999999999</c:v>
                </c:pt>
                <c:pt idx="25794" formatCode="General">
                  <c:v>17.359500000000001</c:v>
                </c:pt>
                <c:pt idx="25795" formatCode="General">
                  <c:v>17.360199999999999</c:v>
                </c:pt>
                <c:pt idx="25796" formatCode="General">
                  <c:v>17.360800000000001</c:v>
                </c:pt>
                <c:pt idx="25797" formatCode="General">
                  <c:v>17.361499999999999</c:v>
                </c:pt>
                <c:pt idx="25798" formatCode="General">
                  <c:v>17.362200000000001</c:v>
                </c:pt>
                <c:pt idx="25799" formatCode="General">
                  <c:v>17.3629</c:v>
                </c:pt>
                <c:pt idx="25800" formatCode="General">
                  <c:v>17.363499999999998</c:v>
                </c:pt>
                <c:pt idx="25801" formatCode="General">
                  <c:v>17.3642</c:v>
                </c:pt>
                <c:pt idx="25802" formatCode="General">
                  <c:v>17.364899999999999</c:v>
                </c:pt>
                <c:pt idx="25803" formatCode="General">
                  <c:v>17.365600000000001</c:v>
                </c:pt>
                <c:pt idx="25804" formatCode="General">
                  <c:v>17.366199999999999</c:v>
                </c:pt>
                <c:pt idx="25805" formatCode="General">
                  <c:v>17.366900000000001</c:v>
                </c:pt>
                <c:pt idx="25806" formatCode="General">
                  <c:v>17.367599999999999</c:v>
                </c:pt>
                <c:pt idx="25807" formatCode="General">
                  <c:v>17.368200000000002</c:v>
                </c:pt>
                <c:pt idx="25808" formatCode="General">
                  <c:v>17.3689</c:v>
                </c:pt>
                <c:pt idx="25809" formatCode="General">
                  <c:v>17.369599999999998</c:v>
                </c:pt>
                <c:pt idx="25810" formatCode="General">
                  <c:v>17.3703</c:v>
                </c:pt>
                <c:pt idx="25811" formatCode="General">
                  <c:v>17.370899999999999</c:v>
                </c:pt>
                <c:pt idx="25812" formatCode="General">
                  <c:v>17.371600000000001</c:v>
                </c:pt>
                <c:pt idx="25813" formatCode="General">
                  <c:v>17.372299999999999</c:v>
                </c:pt>
                <c:pt idx="25814" formatCode="General">
                  <c:v>17.373000000000001</c:v>
                </c:pt>
                <c:pt idx="25815" formatCode="General">
                  <c:v>17.3736</c:v>
                </c:pt>
                <c:pt idx="25816" formatCode="General">
                  <c:v>17.374300000000002</c:v>
                </c:pt>
                <c:pt idx="25817" formatCode="General">
                  <c:v>17.375</c:v>
                </c:pt>
                <c:pt idx="25818" formatCode="General">
                  <c:v>17.375599999999999</c:v>
                </c:pt>
                <c:pt idx="25819" formatCode="General">
                  <c:v>17.376300000000001</c:v>
                </c:pt>
                <c:pt idx="25820" formatCode="General">
                  <c:v>17.376999999999999</c:v>
                </c:pt>
                <c:pt idx="25821" formatCode="General">
                  <c:v>17.377700000000001</c:v>
                </c:pt>
                <c:pt idx="25822" formatCode="General">
                  <c:v>17.378299999999999</c:v>
                </c:pt>
                <c:pt idx="25823" formatCode="General">
                  <c:v>17.379000000000001</c:v>
                </c:pt>
                <c:pt idx="25824" formatCode="General">
                  <c:v>17.3797</c:v>
                </c:pt>
                <c:pt idx="25825" formatCode="General">
                  <c:v>17.380400000000002</c:v>
                </c:pt>
                <c:pt idx="25826" formatCode="General">
                  <c:v>17.381</c:v>
                </c:pt>
                <c:pt idx="25827" formatCode="General">
                  <c:v>17.381699999999999</c:v>
                </c:pt>
                <c:pt idx="25828" formatCode="General">
                  <c:v>17.382400000000001</c:v>
                </c:pt>
                <c:pt idx="25829" formatCode="General">
                  <c:v>17.382999999999999</c:v>
                </c:pt>
                <c:pt idx="25830" formatCode="General">
                  <c:v>17.383700000000001</c:v>
                </c:pt>
                <c:pt idx="25831" formatCode="General">
                  <c:v>17.384399999999999</c:v>
                </c:pt>
                <c:pt idx="25832" formatCode="General">
                  <c:v>17.385100000000001</c:v>
                </c:pt>
                <c:pt idx="25833" formatCode="General">
                  <c:v>17.3857</c:v>
                </c:pt>
                <c:pt idx="25834" formatCode="General">
                  <c:v>17.386399999999998</c:v>
                </c:pt>
                <c:pt idx="25835" formatCode="General">
                  <c:v>17.3871</c:v>
                </c:pt>
                <c:pt idx="25836" formatCode="General">
                  <c:v>17.387799999999999</c:v>
                </c:pt>
                <c:pt idx="25837" formatCode="General">
                  <c:v>17.388400000000001</c:v>
                </c:pt>
                <c:pt idx="25838" formatCode="General">
                  <c:v>17.389099999999999</c:v>
                </c:pt>
                <c:pt idx="25839" formatCode="General">
                  <c:v>17.389800000000001</c:v>
                </c:pt>
                <c:pt idx="25840" formatCode="General">
                  <c:v>17.390499999999999</c:v>
                </c:pt>
                <c:pt idx="25841" formatCode="General">
                  <c:v>17.391100000000002</c:v>
                </c:pt>
                <c:pt idx="25842" formatCode="General">
                  <c:v>17.3918</c:v>
                </c:pt>
                <c:pt idx="25843" formatCode="General">
                  <c:v>17.392499999999998</c:v>
                </c:pt>
                <c:pt idx="25844" formatCode="General">
                  <c:v>17.3931</c:v>
                </c:pt>
                <c:pt idx="25845" formatCode="General">
                  <c:v>17.393799999999999</c:v>
                </c:pt>
                <c:pt idx="25846" formatCode="General">
                  <c:v>17.394500000000001</c:v>
                </c:pt>
                <c:pt idx="25847" formatCode="General">
                  <c:v>17.395199999999999</c:v>
                </c:pt>
                <c:pt idx="25848" formatCode="General">
                  <c:v>17.395800000000001</c:v>
                </c:pt>
                <c:pt idx="25849" formatCode="General">
                  <c:v>17.3965</c:v>
                </c:pt>
                <c:pt idx="25850" formatCode="General">
                  <c:v>17.397200000000002</c:v>
                </c:pt>
                <c:pt idx="25851" formatCode="General">
                  <c:v>17.3979</c:v>
                </c:pt>
                <c:pt idx="25852" formatCode="General">
                  <c:v>17.398499999999999</c:v>
                </c:pt>
                <c:pt idx="25853" formatCode="General">
                  <c:v>17.3992</c:v>
                </c:pt>
                <c:pt idx="25854" formatCode="General">
                  <c:v>17.399899999999999</c:v>
                </c:pt>
                <c:pt idx="25855" formatCode="General">
                  <c:v>17.400500000000001</c:v>
                </c:pt>
                <c:pt idx="25856" formatCode="General">
                  <c:v>17.401199999999999</c:v>
                </c:pt>
                <c:pt idx="25857" formatCode="General">
                  <c:v>17.401900000000001</c:v>
                </c:pt>
                <c:pt idx="25858" formatCode="General">
                  <c:v>17.4026</c:v>
                </c:pt>
                <c:pt idx="25859" formatCode="General">
                  <c:v>17.403199999999998</c:v>
                </c:pt>
                <c:pt idx="25860" formatCode="General">
                  <c:v>17.4039</c:v>
                </c:pt>
                <c:pt idx="25861" formatCode="General">
                  <c:v>17.404599999999999</c:v>
                </c:pt>
                <c:pt idx="25862" formatCode="General">
                  <c:v>17.4053</c:v>
                </c:pt>
                <c:pt idx="25863" formatCode="General">
                  <c:v>17.405899999999999</c:v>
                </c:pt>
                <c:pt idx="25864" formatCode="General">
                  <c:v>17.406600000000001</c:v>
                </c:pt>
                <c:pt idx="25865" formatCode="General">
                  <c:v>17.407299999999999</c:v>
                </c:pt>
                <c:pt idx="25866" formatCode="General">
                  <c:v>17.408000000000001</c:v>
                </c:pt>
                <c:pt idx="25867" formatCode="General">
                  <c:v>17.4086</c:v>
                </c:pt>
                <c:pt idx="25868" formatCode="General">
                  <c:v>17.409300000000002</c:v>
                </c:pt>
                <c:pt idx="25869" formatCode="General">
                  <c:v>17.41</c:v>
                </c:pt>
                <c:pt idx="25870" formatCode="General">
                  <c:v>17.410599999999999</c:v>
                </c:pt>
                <c:pt idx="25871" formatCode="General">
                  <c:v>17.411300000000001</c:v>
                </c:pt>
                <c:pt idx="25872" formatCode="General">
                  <c:v>17.411999999999999</c:v>
                </c:pt>
                <c:pt idx="25873" formatCode="General">
                  <c:v>17.412700000000001</c:v>
                </c:pt>
                <c:pt idx="25874" formatCode="General">
                  <c:v>17.4133</c:v>
                </c:pt>
                <c:pt idx="25875" formatCode="General">
                  <c:v>17.414000000000001</c:v>
                </c:pt>
                <c:pt idx="25876" formatCode="General">
                  <c:v>17.4147</c:v>
                </c:pt>
                <c:pt idx="25877" formatCode="General">
                  <c:v>17.415400000000002</c:v>
                </c:pt>
                <c:pt idx="25878" formatCode="General">
                  <c:v>17.416</c:v>
                </c:pt>
                <c:pt idx="25879" formatCode="General">
                  <c:v>17.416699999999999</c:v>
                </c:pt>
                <c:pt idx="25880" formatCode="General">
                  <c:v>17.417400000000001</c:v>
                </c:pt>
                <c:pt idx="25881" formatCode="General">
                  <c:v>17.417999999999999</c:v>
                </c:pt>
                <c:pt idx="25882" formatCode="General">
                  <c:v>17.418700000000001</c:v>
                </c:pt>
                <c:pt idx="25883" formatCode="General">
                  <c:v>17.4194</c:v>
                </c:pt>
                <c:pt idx="25884" formatCode="General">
                  <c:v>17.420100000000001</c:v>
                </c:pt>
                <c:pt idx="25885" formatCode="General">
                  <c:v>17.4207</c:v>
                </c:pt>
                <c:pt idx="25886" formatCode="General">
                  <c:v>17.421399999999998</c:v>
                </c:pt>
                <c:pt idx="25887" formatCode="General">
                  <c:v>17.4221</c:v>
                </c:pt>
                <c:pt idx="25888" formatCode="General">
                  <c:v>17.422799999999999</c:v>
                </c:pt>
                <c:pt idx="25889" formatCode="General">
                  <c:v>17.423400000000001</c:v>
                </c:pt>
                <c:pt idx="25890" formatCode="General">
                  <c:v>17.424099999999999</c:v>
                </c:pt>
                <c:pt idx="25891" formatCode="General">
                  <c:v>17.424800000000001</c:v>
                </c:pt>
                <c:pt idx="25892" formatCode="General">
                  <c:v>17.4254</c:v>
                </c:pt>
                <c:pt idx="25893" formatCode="General">
                  <c:v>17.426100000000002</c:v>
                </c:pt>
                <c:pt idx="25894" formatCode="General">
                  <c:v>17.4268</c:v>
                </c:pt>
                <c:pt idx="25895" formatCode="General">
                  <c:v>17.427499999999998</c:v>
                </c:pt>
                <c:pt idx="25896" formatCode="General">
                  <c:v>17.428100000000001</c:v>
                </c:pt>
                <c:pt idx="25897" formatCode="General">
                  <c:v>17.428799999999999</c:v>
                </c:pt>
                <c:pt idx="25898" formatCode="General">
                  <c:v>17.429500000000001</c:v>
                </c:pt>
                <c:pt idx="25899" formatCode="General">
                  <c:v>17.430199999999999</c:v>
                </c:pt>
                <c:pt idx="25900" formatCode="General">
                  <c:v>17.430800000000001</c:v>
                </c:pt>
                <c:pt idx="25901" formatCode="General">
                  <c:v>17.4315</c:v>
                </c:pt>
                <c:pt idx="25902" formatCode="General">
                  <c:v>17.432200000000002</c:v>
                </c:pt>
                <c:pt idx="25903" formatCode="General">
                  <c:v>17.4329</c:v>
                </c:pt>
                <c:pt idx="25904" formatCode="General">
                  <c:v>17.433499999999999</c:v>
                </c:pt>
                <c:pt idx="25905" formatCode="General">
                  <c:v>17.434200000000001</c:v>
                </c:pt>
                <c:pt idx="25906" formatCode="General">
                  <c:v>17.434899999999999</c:v>
                </c:pt>
                <c:pt idx="25907" formatCode="General">
                  <c:v>17.435500000000001</c:v>
                </c:pt>
                <c:pt idx="25908" formatCode="General">
                  <c:v>17.436199999999999</c:v>
                </c:pt>
                <c:pt idx="25909" formatCode="General">
                  <c:v>17.436900000000001</c:v>
                </c:pt>
                <c:pt idx="25910" formatCode="General">
                  <c:v>17.4376</c:v>
                </c:pt>
                <c:pt idx="25911" formatCode="General">
                  <c:v>17.438199999999998</c:v>
                </c:pt>
                <c:pt idx="25912" formatCode="General">
                  <c:v>17.4389</c:v>
                </c:pt>
                <c:pt idx="25913" formatCode="General">
                  <c:v>17.439599999999999</c:v>
                </c:pt>
                <c:pt idx="25914" formatCode="General">
                  <c:v>17.440300000000001</c:v>
                </c:pt>
                <c:pt idx="25915" formatCode="General">
                  <c:v>17.440899999999999</c:v>
                </c:pt>
                <c:pt idx="25916" formatCode="General">
                  <c:v>17.441600000000001</c:v>
                </c:pt>
                <c:pt idx="25917" formatCode="General">
                  <c:v>17.442299999999999</c:v>
                </c:pt>
                <c:pt idx="25918" formatCode="General">
                  <c:v>17.442900000000002</c:v>
                </c:pt>
                <c:pt idx="25919" formatCode="General">
                  <c:v>17.4436</c:v>
                </c:pt>
                <c:pt idx="25920" formatCode="General">
                  <c:v>17.444299999999998</c:v>
                </c:pt>
                <c:pt idx="25921" formatCode="General">
                  <c:v>17.445</c:v>
                </c:pt>
                <c:pt idx="25922" formatCode="General">
                  <c:v>17.445599999999999</c:v>
                </c:pt>
                <c:pt idx="25923" formatCode="General">
                  <c:v>17.446300000000001</c:v>
                </c:pt>
                <c:pt idx="25924" formatCode="General">
                  <c:v>17.446999999999999</c:v>
                </c:pt>
                <c:pt idx="25925" formatCode="General">
                  <c:v>17.447700000000001</c:v>
                </c:pt>
                <c:pt idx="25926" formatCode="General">
                  <c:v>17.4483</c:v>
                </c:pt>
                <c:pt idx="25927" formatCode="General">
                  <c:v>17.449000000000002</c:v>
                </c:pt>
                <c:pt idx="25928" formatCode="General">
                  <c:v>17.4497</c:v>
                </c:pt>
                <c:pt idx="25929" formatCode="General">
                  <c:v>17.450399999999998</c:v>
                </c:pt>
                <c:pt idx="25930" formatCode="General">
                  <c:v>17.451000000000001</c:v>
                </c:pt>
                <c:pt idx="25931" formatCode="General">
                  <c:v>17.451699999999999</c:v>
                </c:pt>
                <c:pt idx="25932" formatCode="General">
                  <c:v>17.452400000000001</c:v>
                </c:pt>
                <c:pt idx="25933" formatCode="General">
                  <c:v>17.452999999999999</c:v>
                </c:pt>
                <c:pt idx="25934" formatCode="General">
                  <c:v>17.453700000000001</c:v>
                </c:pt>
                <c:pt idx="25935" formatCode="General">
                  <c:v>17.4544</c:v>
                </c:pt>
                <c:pt idx="25936" formatCode="General">
                  <c:v>17.455100000000002</c:v>
                </c:pt>
                <c:pt idx="25937" formatCode="General">
                  <c:v>17.4557</c:v>
                </c:pt>
                <c:pt idx="25938" formatCode="General">
                  <c:v>17.456399999999999</c:v>
                </c:pt>
                <c:pt idx="25939" formatCode="General">
                  <c:v>17.457100000000001</c:v>
                </c:pt>
                <c:pt idx="25940" formatCode="General">
                  <c:v>17.457799999999999</c:v>
                </c:pt>
                <c:pt idx="25941" formatCode="General">
                  <c:v>17.458400000000001</c:v>
                </c:pt>
                <c:pt idx="25942" formatCode="General">
                  <c:v>17.459099999999999</c:v>
                </c:pt>
                <c:pt idx="25943" formatCode="General">
                  <c:v>17.459800000000001</c:v>
                </c:pt>
                <c:pt idx="25944" formatCode="General">
                  <c:v>17.4604</c:v>
                </c:pt>
                <c:pt idx="25945" formatCode="General">
                  <c:v>17.461099999999998</c:v>
                </c:pt>
                <c:pt idx="25946" formatCode="General">
                  <c:v>17.4618</c:v>
                </c:pt>
                <c:pt idx="25947" formatCode="General">
                  <c:v>17.462499999999999</c:v>
                </c:pt>
                <c:pt idx="25948" formatCode="General">
                  <c:v>17.463100000000001</c:v>
                </c:pt>
                <c:pt idx="25949" formatCode="General">
                  <c:v>17.463799999999999</c:v>
                </c:pt>
                <c:pt idx="25950" formatCode="General">
                  <c:v>17.464500000000001</c:v>
                </c:pt>
                <c:pt idx="25951" formatCode="General">
                  <c:v>17.465199999999999</c:v>
                </c:pt>
                <c:pt idx="25952" formatCode="General">
                  <c:v>17.465800000000002</c:v>
                </c:pt>
                <c:pt idx="25953" formatCode="General">
                  <c:v>17.4665</c:v>
                </c:pt>
                <c:pt idx="25954" formatCode="General">
                  <c:v>17.467199999999998</c:v>
                </c:pt>
                <c:pt idx="25955" formatCode="General">
                  <c:v>17.4678</c:v>
                </c:pt>
                <c:pt idx="25956" formatCode="General">
                  <c:v>17.468499999999999</c:v>
                </c:pt>
                <c:pt idx="25957" formatCode="General">
                  <c:v>17.469200000000001</c:v>
                </c:pt>
                <c:pt idx="25958" formatCode="General">
                  <c:v>17.469899999999999</c:v>
                </c:pt>
                <c:pt idx="25959" formatCode="General">
                  <c:v>17.470500000000001</c:v>
                </c:pt>
                <c:pt idx="25960" formatCode="General">
                  <c:v>17.4712</c:v>
                </c:pt>
                <c:pt idx="25961" formatCode="General">
                  <c:v>17.471900000000002</c:v>
                </c:pt>
                <c:pt idx="25962" formatCode="General">
                  <c:v>17.4726</c:v>
                </c:pt>
                <c:pt idx="25963" formatCode="General">
                  <c:v>17.473199999999999</c:v>
                </c:pt>
                <c:pt idx="25964" formatCode="General">
                  <c:v>17.4739</c:v>
                </c:pt>
                <c:pt idx="25965" formatCode="General">
                  <c:v>17.474599999999999</c:v>
                </c:pt>
                <c:pt idx="25966" formatCode="General">
                  <c:v>17.475300000000001</c:v>
                </c:pt>
                <c:pt idx="25967" formatCode="General">
                  <c:v>17.475899999999999</c:v>
                </c:pt>
                <c:pt idx="25968" formatCode="General">
                  <c:v>17.476600000000001</c:v>
                </c:pt>
                <c:pt idx="25969" formatCode="General">
                  <c:v>17.4773</c:v>
                </c:pt>
                <c:pt idx="25970" formatCode="General">
                  <c:v>17.477900000000002</c:v>
                </c:pt>
                <c:pt idx="25971" formatCode="General">
                  <c:v>17.4786</c:v>
                </c:pt>
                <c:pt idx="25972" formatCode="General">
                  <c:v>17.479299999999999</c:v>
                </c:pt>
                <c:pt idx="25973" formatCode="General">
                  <c:v>17.48</c:v>
                </c:pt>
                <c:pt idx="25974" formatCode="General">
                  <c:v>17.480599999999999</c:v>
                </c:pt>
                <c:pt idx="25975" formatCode="General">
                  <c:v>17.481300000000001</c:v>
                </c:pt>
                <c:pt idx="25976" formatCode="General">
                  <c:v>17.481999999999999</c:v>
                </c:pt>
                <c:pt idx="25977" formatCode="General">
                  <c:v>17.482700000000001</c:v>
                </c:pt>
                <c:pt idx="25978" formatCode="General">
                  <c:v>17.4833</c:v>
                </c:pt>
                <c:pt idx="25979" formatCode="General">
                  <c:v>17.484000000000002</c:v>
                </c:pt>
                <c:pt idx="25980" formatCode="General">
                  <c:v>17.4847</c:v>
                </c:pt>
                <c:pt idx="25981" formatCode="General">
                  <c:v>17.485299999999999</c:v>
                </c:pt>
                <c:pt idx="25982" formatCode="General">
                  <c:v>17.486000000000001</c:v>
                </c:pt>
                <c:pt idx="25983" formatCode="General">
                  <c:v>17.486699999999999</c:v>
                </c:pt>
                <c:pt idx="25984" formatCode="General">
                  <c:v>17.487400000000001</c:v>
                </c:pt>
                <c:pt idx="25985" formatCode="General">
                  <c:v>17.488</c:v>
                </c:pt>
                <c:pt idx="25986" formatCode="General">
                  <c:v>17.488700000000001</c:v>
                </c:pt>
                <c:pt idx="25987" formatCode="General">
                  <c:v>17.4894</c:v>
                </c:pt>
                <c:pt idx="25988" formatCode="General">
                  <c:v>17.490100000000002</c:v>
                </c:pt>
                <c:pt idx="25989" formatCode="General">
                  <c:v>17.4907</c:v>
                </c:pt>
                <c:pt idx="25990" formatCode="General">
                  <c:v>17.491399999999999</c:v>
                </c:pt>
                <c:pt idx="25991" formatCode="General">
                  <c:v>17.492100000000001</c:v>
                </c:pt>
                <c:pt idx="25992" formatCode="General">
                  <c:v>17.492699999999999</c:v>
                </c:pt>
                <c:pt idx="25993" formatCode="General">
                  <c:v>17.493400000000001</c:v>
                </c:pt>
                <c:pt idx="25994" formatCode="General">
                  <c:v>17.4941</c:v>
                </c:pt>
                <c:pt idx="25995" formatCode="General">
                  <c:v>17.494800000000001</c:v>
                </c:pt>
                <c:pt idx="25996" formatCode="General">
                  <c:v>17.4954</c:v>
                </c:pt>
                <c:pt idx="25997" formatCode="General">
                  <c:v>17.496099999999998</c:v>
                </c:pt>
                <c:pt idx="25998" formatCode="General">
                  <c:v>17.4968</c:v>
                </c:pt>
                <c:pt idx="25999" formatCode="General">
                  <c:v>17.497499999999999</c:v>
                </c:pt>
                <c:pt idx="26000" formatCode="General">
                  <c:v>17.498100000000001</c:v>
                </c:pt>
                <c:pt idx="26001" formatCode="General">
                  <c:v>17.498799999999999</c:v>
                </c:pt>
                <c:pt idx="26002" formatCode="General">
                  <c:v>17.499500000000001</c:v>
                </c:pt>
                <c:pt idx="26003" formatCode="General">
                  <c:v>17.5002</c:v>
                </c:pt>
                <c:pt idx="26004" formatCode="General">
                  <c:v>17.500800000000002</c:v>
                </c:pt>
                <c:pt idx="26005" formatCode="General">
                  <c:v>17.5015</c:v>
                </c:pt>
                <c:pt idx="26006" formatCode="General">
                  <c:v>17.502199999999998</c:v>
                </c:pt>
                <c:pt idx="26007" formatCode="General">
                  <c:v>17.502800000000001</c:v>
                </c:pt>
                <c:pt idx="26008" formatCode="General">
                  <c:v>17.503499999999999</c:v>
                </c:pt>
                <c:pt idx="26009" formatCode="General">
                  <c:v>17.504200000000001</c:v>
                </c:pt>
                <c:pt idx="26010" formatCode="General">
                  <c:v>17.504899999999999</c:v>
                </c:pt>
                <c:pt idx="26011" formatCode="General">
                  <c:v>17.505500000000001</c:v>
                </c:pt>
                <c:pt idx="26012" formatCode="General">
                  <c:v>17.5062</c:v>
                </c:pt>
                <c:pt idx="26013" formatCode="General">
                  <c:v>17.506900000000002</c:v>
                </c:pt>
                <c:pt idx="26014" formatCode="General">
                  <c:v>17.5076</c:v>
                </c:pt>
                <c:pt idx="26015" formatCode="General">
                  <c:v>17.508199999999999</c:v>
                </c:pt>
                <c:pt idx="26016" formatCode="General">
                  <c:v>17.508900000000001</c:v>
                </c:pt>
                <c:pt idx="26017" formatCode="General">
                  <c:v>17.509599999999999</c:v>
                </c:pt>
                <c:pt idx="26018" formatCode="General">
                  <c:v>17.510200000000001</c:v>
                </c:pt>
                <c:pt idx="26019" formatCode="General">
                  <c:v>17.510899999999999</c:v>
                </c:pt>
                <c:pt idx="26020" formatCode="General">
                  <c:v>17.511600000000001</c:v>
                </c:pt>
                <c:pt idx="26021" formatCode="General">
                  <c:v>17.5123</c:v>
                </c:pt>
                <c:pt idx="26022" formatCode="General">
                  <c:v>17.512899999999998</c:v>
                </c:pt>
                <c:pt idx="26023" formatCode="General">
                  <c:v>17.5136</c:v>
                </c:pt>
                <c:pt idx="26024" formatCode="General">
                  <c:v>17.514299999999999</c:v>
                </c:pt>
                <c:pt idx="26025" formatCode="General">
                  <c:v>17.515000000000001</c:v>
                </c:pt>
                <c:pt idx="26026" formatCode="General">
                  <c:v>17.515599999999999</c:v>
                </c:pt>
                <c:pt idx="26027" formatCode="General">
                  <c:v>17.516300000000001</c:v>
                </c:pt>
                <c:pt idx="26028" formatCode="General">
                  <c:v>17.516999999999999</c:v>
                </c:pt>
                <c:pt idx="26029" formatCode="General">
                  <c:v>17.517700000000001</c:v>
                </c:pt>
                <c:pt idx="26030" formatCode="General">
                  <c:v>17.5183</c:v>
                </c:pt>
                <c:pt idx="26031" formatCode="General">
                  <c:v>17.518999999999998</c:v>
                </c:pt>
                <c:pt idx="26032" formatCode="General">
                  <c:v>17.5197</c:v>
                </c:pt>
                <c:pt idx="26033" formatCode="General">
                  <c:v>17.520299999999999</c:v>
                </c:pt>
                <c:pt idx="26034" formatCode="General">
                  <c:v>17.521000000000001</c:v>
                </c:pt>
                <c:pt idx="26035" formatCode="General">
                  <c:v>17.521699999999999</c:v>
                </c:pt>
                <c:pt idx="26036" formatCode="General">
                  <c:v>17.522400000000001</c:v>
                </c:pt>
                <c:pt idx="26037" formatCode="General">
                  <c:v>17.523</c:v>
                </c:pt>
                <c:pt idx="26038" formatCode="General">
                  <c:v>17.523700000000002</c:v>
                </c:pt>
                <c:pt idx="26039" formatCode="General">
                  <c:v>17.5244</c:v>
                </c:pt>
                <c:pt idx="26040" formatCode="General">
                  <c:v>17.525099999999998</c:v>
                </c:pt>
                <c:pt idx="26041" formatCode="General">
                  <c:v>17.525700000000001</c:v>
                </c:pt>
                <c:pt idx="26042" formatCode="General">
                  <c:v>17.526399999999999</c:v>
                </c:pt>
                <c:pt idx="26043" formatCode="General">
                  <c:v>17.527100000000001</c:v>
                </c:pt>
                <c:pt idx="26044" formatCode="General">
                  <c:v>17.527699999999999</c:v>
                </c:pt>
                <c:pt idx="26045" formatCode="General">
                  <c:v>17.528400000000001</c:v>
                </c:pt>
                <c:pt idx="26046" formatCode="General">
                  <c:v>17.5291</c:v>
                </c:pt>
                <c:pt idx="26047" formatCode="General">
                  <c:v>17.529800000000002</c:v>
                </c:pt>
                <c:pt idx="26048" formatCode="General">
                  <c:v>17.5304</c:v>
                </c:pt>
                <c:pt idx="26049" formatCode="General">
                  <c:v>17.531099999999999</c:v>
                </c:pt>
                <c:pt idx="26050" formatCode="General">
                  <c:v>17.5318</c:v>
                </c:pt>
                <c:pt idx="26051" formatCode="General">
                  <c:v>17.532499999999999</c:v>
                </c:pt>
                <c:pt idx="26052" formatCode="General">
                  <c:v>17.533100000000001</c:v>
                </c:pt>
                <c:pt idx="26053" formatCode="General">
                  <c:v>17.533799999999999</c:v>
                </c:pt>
                <c:pt idx="26054" formatCode="General">
                  <c:v>17.534500000000001</c:v>
                </c:pt>
                <c:pt idx="26055" formatCode="General">
                  <c:v>17.5351</c:v>
                </c:pt>
                <c:pt idx="26056" formatCode="General">
                  <c:v>17.535799999999998</c:v>
                </c:pt>
                <c:pt idx="26057" formatCode="General">
                  <c:v>17.5365</c:v>
                </c:pt>
                <c:pt idx="26058" formatCode="General">
                  <c:v>17.537199999999999</c:v>
                </c:pt>
                <c:pt idx="26059" formatCode="General">
                  <c:v>17.537800000000001</c:v>
                </c:pt>
                <c:pt idx="26060" formatCode="General">
                  <c:v>17.538499999999999</c:v>
                </c:pt>
                <c:pt idx="26061" formatCode="General">
                  <c:v>17.539200000000001</c:v>
                </c:pt>
                <c:pt idx="26062" formatCode="General">
                  <c:v>17.539899999999999</c:v>
                </c:pt>
                <c:pt idx="26063" formatCode="General">
                  <c:v>17.540500000000002</c:v>
                </c:pt>
                <c:pt idx="26064" formatCode="General">
                  <c:v>17.5412</c:v>
                </c:pt>
                <c:pt idx="26065" formatCode="General">
                  <c:v>17.541899999999998</c:v>
                </c:pt>
                <c:pt idx="26066" formatCode="General">
                  <c:v>17.5426</c:v>
                </c:pt>
                <c:pt idx="26067" formatCode="General">
                  <c:v>17.543199999999999</c:v>
                </c:pt>
                <c:pt idx="26068" formatCode="General">
                  <c:v>17.543900000000001</c:v>
                </c:pt>
                <c:pt idx="26069" formatCode="General">
                  <c:v>17.544599999999999</c:v>
                </c:pt>
                <c:pt idx="26070" formatCode="General">
                  <c:v>17.545200000000001</c:v>
                </c:pt>
                <c:pt idx="26071" formatCode="General">
                  <c:v>17.5459</c:v>
                </c:pt>
                <c:pt idx="26072" formatCode="General">
                  <c:v>17.546600000000002</c:v>
                </c:pt>
                <c:pt idx="26073" formatCode="General">
                  <c:v>17.5473</c:v>
                </c:pt>
                <c:pt idx="26074" formatCode="General">
                  <c:v>17.547899999999998</c:v>
                </c:pt>
                <c:pt idx="26075" formatCode="General">
                  <c:v>17.5486</c:v>
                </c:pt>
                <c:pt idx="26076" formatCode="General">
                  <c:v>17.549299999999999</c:v>
                </c:pt>
                <c:pt idx="26077" formatCode="General">
                  <c:v>17.55</c:v>
                </c:pt>
                <c:pt idx="26078" formatCode="General">
                  <c:v>17.550599999999999</c:v>
                </c:pt>
                <c:pt idx="26079" formatCode="General">
                  <c:v>17.551300000000001</c:v>
                </c:pt>
                <c:pt idx="26080" formatCode="General">
                  <c:v>17.552</c:v>
                </c:pt>
                <c:pt idx="26081" formatCode="General">
                  <c:v>17.552600000000002</c:v>
                </c:pt>
                <c:pt idx="26082" formatCode="General">
                  <c:v>17.5533</c:v>
                </c:pt>
                <c:pt idx="26083" formatCode="General">
                  <c:v>17.553999999999998</c:v>
                </c:pt>
                <c:pt idx="26084" formatCode="General">
                  <c:v>17.5547</c:v>
                </c:pt>
                <c:pt idx="26085" formatCode="General">
                  <c:v>17.555299999999999</c:v>
                </c:pt>
                <c:pt idx="26086" formatCode="General">
                  <c:v>17.556000000000001</c:v>
                </c:pt>
                <c:pt idx="26087" formatCode="General">
                  <c:v>17.556699999999999</c:v>
                </c:pt>
                <c:pt idx="26088" formatCode="General">
                  <c:v>17.557400000000001</c:v>
                </c:pt>
                <c:pt idx="26089" formatCode="General">
                  <c:v>17.558</c:v>
                </c:pt>
                <c:pt idx="26090" formatCode="General">
                  <c:v>17.558700000000002</c:v>
                </c:pt>
                <c:pt idx="26091" formatCode="General">
                  <c:v>17.5594</c:v>
                </c:pt>
                <c:pt idx="26092" formatCode="General">
                  <c:v>17.560099999999998</c:v>
                </c:pt>
                <c:pt idx="26093" formatCode="General">
                  <c:v>17.560700000000001</c:v>
                </c:pt>
                <c:pt idx="26094" formatCode="General">
                  <c:v>17.561399999999999</c:v>
                </c:pt>
                <c:pt idx="26095" formatCode="General">
                  <c:v>17.562100000000001</c:v>
                </c:pt>
                <c:pt idx="26096" formatCode="General">
                  <c:v>17.5627</c:v>
                </c:pt>
                <c:pt idx="26097" formatCode="General">
                  <c:v>17.563400000000001</c:v>
                </c:pt>
                <c:pt idx="26098" formatCode="General">
                  <c:v>17.5641</c:v>
                </c:pt>
                <c:pt idx="26099" formatCode="General">
                  <c:v>17.564800000000002</c:v>
                </c:pt>
                <c:pt idx="26100" formatCode="General">
                  <c:v>17.5654</c:v>
                </c:pt>
                <c:pt idx="26101" formatCode="General">
                  <c:v>17.566099999999999</c:v>
                </c:pt>
                <c:pt idx="26102" formatCode="General">
                  <c:v>17.566800000000001</c:v>
                </c:pt>
                <c:pt idx="26103" formatCode="General">
                  <c:v>17.567499999999999</c:v>
                </c:pt>
                <c:pt idx="26104" formatCode="General">
                  <c:v>17.568100000000001</c:v>
                </c:pt>
                <c:pt idx="26105" formatCode="General">
                  <c:v>17.5688</c:v>
                </c:pt>
                <c:pt idx="26106" formatCode="General">
                  <c:v>17.569500000000001</c:v>
                </c:pt>
                <c:pt idx="26107" formatCode="General">
                  <c:v>17.5701</c:v>
                </c:pt>
                <c:pt idx="26108" formatCode="General">
                  <c:v>17.570799999999998</c:v>
                </c:pt>
                <c:pt idx="26109" formatCode="General">
                  <c:v>17.5715</c:v>
                </c:pt>
                <c:pt idx="26110" formatCode="General">
                  <c:v>17.572199999999999</c:v>
                </c:pt>
                <c:pt idx="26111" formatCode="General">
                  <c:v>17.572800000000001</c:v>
                </c:pt>
                <c:pt idx="26112" formatCode="General">
                  <c:v>17.573499999999999</c:v>
                </c:pt>
                <c:pt idx="26113" formatCode="General">
                  <c:v>17.574200000000001</c:v>
                </c:pt>
                <c:pt idx="26114" formatCode="General">
                  <c:v>17.5749</c:v>
                </c:pt>
                <c:pt idx="26115" formatCode="General">
                  <c:v>17.575500000000002</c:v>
                </c:pt>
                <c:pt idx="26116" formatCode="General">
                  <c:v>17.5762</c:v>
                </c:pt>
                <c:pt idx="26117" formatCode="General">
                  <c:v>17.576899999999998</c:v>
                </c:pt>
                <c:pt idx="26118" formatCode="General">
                  <c:v>17.577500000000001</c:v>
                </c:pt>
                <c:pt idx="26119" formatCode="General">
                  <c:v>17.578199999999999</c:v>
                </c:pt>
                <c:pt idx="26120" formatCode="General">
                  <c:v>17.578900000000001</c:v>
                </c:pt>
                <c:pt idx="26121" formatCode="General">
                  <c:v>17.579599999999999</c:v>
                </c:pt>
                <c:pt idx="26122" formatCode="General">
                  <c:v>17.580200000000001</c:v>
                </c:pt>
                <c:pt idx="26123" formatCode="General">
                  <c:v>17.5809</c:v>
                </c:pt>
                <c:pt idx="26124" formatCode="General">
                  <c:v>17.581600000000002</c:v>
                </c:pt>
                <c:pt idx="26125" formatCode="General">
                  <c:v>17.5823</c:v>
                </c:pt>
                <c:pt idx="26126" formatCode="General">
                  <c:v>17.582899999999999</c:v>
                </c:pt>
                <c:pt idx="26127" formatCode="General">
                  <c:v>17.583600000000001</c:v>
                </c:pt>
                <c:pt idx="26128" formatCode="General">
                  <c:v>17.584299999999999</c:v>
                </c:pt>
                <c:pt idx="26129" formatCode="General">
                  <c:v>17.585000000000001</c:v>
                </c:pt>
                <c:pt idx="26130" formatCode="General">
                  <c:v>17.585599999999999</c:v>
                </c:pt>
                <c:pt idx="26131" formatCode="General">
                  <c:v>17.586300000000001</c:v>
                </c:pt>
                <c:pt idx="26132" formatCode="General">
                  <c:v>17.587</c:v>
                </c:pt>
                <c:pt idx="26133" formatCode="General">
                  <c:v>17.587599999999998</c:v>
                </c:pt>
                <c:pt idx="26134" formatCode="General">
                  <c:v>17.5883</c:v>
                </c:pt>
                <c:pt idx="26135" formatCode="General">
                  <c:v>17.588999999999999</c:v>
                </c:pt>
                <c:pt idx="26136" formatCode="General">
                  <c:v>17.589700000000001</c:v>
                </c:pt>
                <c:pt idx="26137" formatCode="General">
                  <c:v>17.590299999999999</c:v>
                </c:pt>
                <c:pt idx="26138" formatCode="General">
                  <c:v>17.591000000000001</c:v>
                </c:pt>
                <c:pt idx="26139" formatCode="General">
                  <c:v>17.591699999999999</c:v>
                </c:pt>
                <c:pt idx="26140" formatCode="General">
                  <c:v>17.592400000000001</c:v>
                </c:pt>
                <c:pt idx="26141" formatCode="General">
                  <c:v>17.593</c:v>
                </c:pt>
                <c:pt idx="26142" formatCode="General">
                  <c:v>17.593699999999998</c:v>
                </c:pt>
                <c:pt idx="26143" formatCode="General">
                  <c:v>17.5944</c:v>
                </c:pt>
                <c:pt idx="26144" formatCode="General">
                  <c:v>17.594999999999999</c:v>
                </c:pt>
                <c:pt idx="26145" formatCode="General">
                  <c:v>17.595700000000001</c:v>
                </c:pt>
                <c:pt idx="26146" formatCode="General">
                  <c:v>17.596399999999999</c:v>
                </c:pt>
                <c:pt idx="26147" formatCode="General">
                  <c:v>17.597100000000001</c:v>
                </c:pt>
                <c:pt idx="26148" formatCode="General">
                  <c:v>17.5977</c:v>
                </c:pt>
                <c:pt idx="26149" formatCode="General">
                  <c:v>17.598400000000002</c:v>
                </c:pt>
                <c:pt idx="26150" formatCode="General">
                  <c:v>17.5991</c:v>
                </c:pt>
                <c:pt idx="26151" formatCode="General">
                  <c:v>17.599799999999998</c:v>
                </c:pt>
                <c:pt idx="26152" formatCode="General">
                  <c:v>17.6004</c:v>
                </c:pt>
                <c:pt idx="26153" formatCode="General">
                  <c:v>17.601099999999999</c:v>
                </c:pt>
                <c:pt idx="26154" formatCode="General">
                  <c:v>17.601800000000001</c:v>
                </c:pt>
                <c:pt idx="26155" formatCode="General">
                  <c:v>17.602399999999999</c:v>
                </c:pt>
                <c:pt idx="26156" formatCode="General">
                  <c:v>17.603100000000001</c:v>
                </c:pt>
                <c:pt idx="26157" formatCode="General">
                  <c:v>17.6038</c:v>
                </c:pt>
                <c:pt idx="26158" formatCode="General">
                  <c:v>17.604500000000002</c:v>
                </c:pt>
                <c:pt idx="26159" formatCode="General">
                  <c:v>17.6051</c:v>
                </c:pt>
                <c:pt idx="26160" formatCode="General">
                  <c:v>17.605799999999999</c:v>
                </c:pt>
                <c:pt idx="26161" formatCode="General">
                  <c:v>17.6065</c:v>
                </c:pt>
                <c:pt idx="26162" formatCode="General">
                  <c:v>17.607199999999999</c:v>
                </c:pt>
                <c:pt idx="26163" formatCode="General">
                  <c:v>17.607800000000001</c:v>
                </c:pt>
                <c:pt idx="26164" formatCode="General">
                  <c:v>17.608499999999999</c:v>
                </c:pt>
                <c:pt idx="26165" formatCode="General">
                  <c:v>17.609200000000001</c:v>
                </c:pt>
                <c:pt idx="26166" formatCode="General">
                  <c:v>17.6099</c:v>
                </c:pt>
                <c:pt idx="26167" formatCode="General">
                  <c:v>17.610499999999998</c:v>
                </c:pt>
                <c:pt idx="26168" formatCode="General">
                  <c:v>17.6112</c:v>
                </c:pt>
                <c:pt idx="26169" formatCode="General">
                  <c:v>17.611899999999999</c:v>
                </c:pt>
                <c:pt idx="26170" formatCode="General">
                  <c:v>17.612500000000001</c:v>
                </c:pt>
                <c:pt idx="26171" formatCode="General">
                  <c:v>17.613199999999999</c:v>
                </c:pt>
                <c:pt idx="26172" formatCode="General">
                  <c:v>17.613900000000001</c:v>
                </c:pt>
                <c:pt idx="26173" formatCode="General">
                  <c:v>17.614599999999999</c:v>
                </c:pt>
                <c:pt idx="26174" formatCode="General">
                  <c:v>17.615200000000002</c:v>
                </c:pt>
                <c:pt idx="26175" formatCode="General">
                  <c:v>17.6159</c:v>
                </c:pt>
                <c:pt idx="26176" formatCode="General">
                  <c:v>17.616599999999998</c:v>
                </c:pt>
                <c:pt idx="26177" formatCode="General">
                  <c:v>17.6173</c:v>
                </c:pt>
                <c:pt idx="26178" formatCode="General">
                  <c:v>17.617899999999999</c:v>
                </c:pt>
                <c:pt idx="26179" formatCode="General">
                  <c:v>17.618600000000001</c:v>
                </c:pt>
                <c:pt idx="26180" formatCode="General">
                  <c:v>17.619299999999999</c:v>
                </c:pt>
                <c:pt idx="26181" formatCode="General">
                  <c:v>17.619900000000001</c:v>
                </c:pt>
                <c:pt idx="26182" formatCode="General">
                  <c:v>17.6206</c:v>
                </c:pt>
                <c:pt idx="26183" formatCode="General">
                  <c:v>17.621300000000002</c:v>
                </c:pt>
                <c:pt idx="26184" formatCode="General">
                  <c:v>17.622</c:v>
                </c:pt>
                <c:pt idx="26185" formatCode="General">
                  <c:v>17.622599999999998</c:v>
                </c:pt>
                <c:pt idx="26186" formatCode="General">
                  <c:v>17.6233</c:v>
                </c:pt>
                <c:pt idx="26187" formatCode="General">
                  <c:v>17.623999999999999</c:v>
                </c:pt>
                <c:pt idx="26188" formatCode="General">
                  <c:v>17.624700000000001</c:v>
                </c:pt>
                <c:pt idx="26189" formatCode="General">
                  <c:v>17.625299999999999</c:v>
                </c:pt>
                <c:pt idx="26190" formatCode="General">
                  <c:v>17.626000000000001</c:v>
                </c:pt>
                <c:pt idx="26191" formatCode="General">
                  <c:v>17.6267</c:v>
                </c:pt>
                <c:pt idx="26192" formatCode="General">
                  <c:v>17.627400000000002</c:v>
                </c:pt>
                <c:pt idx="26193" formatCode="General">
                  <c:v>17.628</c:v>
                </c:pt>
                <c:pt idx="26194" formatCode="General">
                  <c:v>17.628699999999998</c:v>
                </c:pt>
                <c:pt idx="26195" formatCode="General">
                  <c:v>17.6294</c:v>
                </c:pt>
                <c:pt idx="26196" formatCode="General">
                  <c:v>17.63</c:v>
                </c:pt>
                <c:pt idx="26197" formatCode="General">
                  <c:v>17.630700000000001</c:v>
                </c:pt>
                <c:pt idx="26198" formatCode="General">
                  <c:v>17.631399999999999</c:v>
                </c:pt>
                <c:pt idx="26199" formatCode="General">
                  <c:v>17.632100000000001</c:v>
                </c:pt>
                <c:pt idx="26200" formatCode="General">
                  <c:v>17.6327</c:v>
                </c:pt>
                <c:pt idx="26201" formatCode="General">
                  <c:v>17.633400000000002</c:v>
                </c:pt>
                <c:pt idx="26202" formatCode="General">
                  <c:v>17.6341</c:v>
                </c:pt>
                <c:pt idx="26203" formatCode="General">
                  <c:v>17.634799999999998</c:v>
                </c:pt>
                <c:pt idx="26204" formatCode="General">
                  <c:v>17.635400000000001</c:v>
                </c:pt>
                <c:pt idx="26205" formatCode="General">
                  <c:v>17.636099999999999</c:v>
                </c:pt>
                <c:pt idx="26206" formatCode="General">
                  <c:v>17.636800000000001</c:v>
                </c:pt>
                <c:pt idx="26207" formatCode="General">
                  <c:v>17.6374</c:v>
                </c:pt>
                <c:pt idx="26208" formatCode="General">
                  <c:v>17.638100000000001</c:v>
                </c:pt>
                <c:pt idx="26209" formatCode="General">
                  <c:v>17.6388</c:v>
                </c:pt>
                <c:pt idx="26210" formatCode="General">
                  <c:v>17.639500000000002</c:v>
                </c:pt>
                <c:pt idx="26211" formatCode="General">
                  <c:v>17.6401</c:v>
                </c:pt>
                <c:pt idx="26212" formatCode="General">
                  <c:v>17.640799999999999</c:v>
                </c:pt>
                <c:pt idx="26213" formatCode="General">
                  <c:v>17.641500000000001</c:v>
                </c:pt>
                <c:pt idx="26214" formatCode="General">
                  <c:v>17.642199999999999</c:v>
                </c:pt>
                <c:pt idx="26215" formatCode="General">
                  <c:v>17.642800000000001</c:v>
                </c:pt>
                <c:pt idx="26216" formatCode="General">
                  <c:v>17.6435</c:v>
                </c:pt>
                <c:pt idx="26217" formatCode="General">
                  <c:v>17.644200000000001</c:v>
                </c:pt>
                <c:pt idx="26218" formatCode="General">
                  <c:v>17.6448</c:v>
                </c:pt>
                <c:pt idx="26219" formatCode="General">
                  <c:v>17.645499999999998</c:v>
                </c:pt>
                <c:pt idx="26220" formatCode="General">
                  <c:v>17.6462</c:v>
                </c:pt>
                <c:pt idx="26221" formatCode="General">
                  <c:v>17.646899999999999</c:v>
                </c:pt>
                <c:pt idx="26222" formatCode="General">
                  <c:v>17.647500000000001</c:v>
                </c:pt>
                <c:pt idx="26223" formatCode="General">
                  <c:v>17.648199999999999</c:v>
                </c:pt>
                <c:pt idx="26224" formatCode="General">
                  <c:v>17.648900000000001</c:v>
                </c:pt>
                <c:pt idx="26225" formatCode="General">
                  <c:v>17.6496</c:v>
                </c:pt>
                <c:pt idx="26226" formatCode="General">
                  <c:v>17.650200000000002</c:v>
                </c:pt>
                <c:pt idx="26227" formatCode="General">
                  <c:v>17.6509</c:v>
                </c:pt>
                <c:pt idx="26228" formatCode="General">
                  <c:v>17.651599999999998</c:v>
                </c:pt>
                <c:pt idx="26229" formatCode="General">
                  <c:v>17.6523</c:v>
                </c:pt>
                <c:pt idx="26230" formatCode="General">
                  <c:v>17.652899999999999</c:v>
                </c:pt>
                <c:pt idx="26231" formatCode="General">
                  <c:v>17.653600000000001</c:v>
                </c:pt>
                <c:pt idx="26232" formatCode="General">
                  <c:v>17.654299999999999</c:v>
                </c:pt>
                <c:pt idx="26233" formatCode="General">
                  <c:v>17.654900000000001</c:v>
                </c:pt>
                <c:pt idx="26234" formatCode="General">
                  <c:v>17.6556</c:v>
                </c:pt>
                <c:pt idx="26235" formatCode="General">
                  <c:v>17.656300000000002</c:v>
                </c:pt>
                <c:pt idx="26236" formatCode="General">
                  <c:v>17.657</c:v>
                </c:pt>
                <c:pt idx="26237" formatCode="General">
                  <c:v>17.657599999999999</c:v>
                </c:pt>
                <c:pt idx="26238" formatCode="General">
                  <c:v>17.658300000000001</c:v>
                </c:pt>
                <c:pt idx="26239" formatCode="General">
                  <c:v>17.658999999999999</c:v>
                </c:pt>
                <c:pt idx="26240" formatCode="General">
                  <c:v>17.659700000000001</c:v>
                </c:pt>
                <c:pt idx="26241" formatCode="General">
                  <c:v>17.660299999999999</c:v>
                </c:pt>
                <c:pt idx="26242" formatCode="General">
                  <c:v>17.661000000000001</c:v>
                </c:pt>
                <c:pt idx="26243" formatCode="General">
                  <c:v>17.6617</c:v>
                </c:pt>
                <c:pt idx="26244" formatCode="General">
                  <c:v>17.662299999999998</c:v>
                </c:pt>
                <c:pt idx="26245" formatCode="General">
                  <c:v>17.663</c:v>
                </c:pt>
                <c:pt idx="26246" formatCode="General">
                  <c:v>17.663699999999999</c:v>
                </c:pt>
                <c:pt idx="26247" formatCode="General">
                  <c:v>17.664400000000001</c:v>
                </c:pt>
                <c:pt idx="26248" formatCode="General">
                  <c:v>17.664999999999999</c:v>
                </c:pt>
                <c:pt idx="26249" formatCode="General">
                  <c:v>17.665700000000001</c:v>
                </c:pt>
                <c:pt idx="26250" formatCode="General">
                  <c:v>17.666399999999999</c:v>
                </c:pt>
                <c:pt idx="26251" formatCode="General">
                  <c:v>17.667100000000001</c:v>
                </c:pt>
                <c:pt idx="26252" formatCode="General">
                  <c:v>17.6677</c:v>
                </c:pt>
                <c:pt idx="26253" formatCode="General">
                  <c:v>17.668399999999998</c:v>
                </c:pt>
                <c:pt idx="26254" formatCode="General">
                  <c:v>17.6691</c:v>
                </c:pt>
                <c:pt idx="26255" formatCode="General">
                  <c:v>17.669799999999999</c:v>
                </c:pt>
                <c:pt idx="26256" formatCode="General">
                  <c:v>17.670400000000001</c:v>
                </c:pt>
                <c:pt idx="26257" formatCode="General">
                  <c:v>17.671099999999999</c:v>
                </c:pt>
                <c:pt idx="26258" formatCode="General">
                  <c:v>17.671800000000001</c:v>
                </c:pt>
                <c:pt idx="26259" formatCode="General">
                  <c:v>17.6724</c:v>
                </c:pt>
                <c:pt idx="26260" formatCode="General">
                  <c:v>17.673100000000002</c:v>
                </c:pt>
                <c:pt idx="26261" formatCode="General">
                  <c:v>17.6738</c:v>
                </c:pt>
                <c:pt idx="26262" formatCode="General">
                  <c:v>17.674499999999998</c:v>
                </c:pt>
                <c:pt idx="26263" formatCode="General">
                  <c:v>17.6751</c:v>
                </c:pt>
                <c:pt idx="26264" formatCode="General">
                  <c:v>17.675799999999999</c:v>
                </c:pt>
                <c:pt idx="26265" formatCode="General">
                  <c:v>17.676500000000001</c:v>
                </c:pt>
                <c:pt idx="26266" formatCode="General">
                  <c:v>17.677199999999999</c:v>
                </c:pt>
                <c:pt idx="26267" formatCode="General">
                  <c:v>17.677800000000001</c:v>
                </c:pt>
                <c:pt idx="26268" formatCode="General">
                  <c:v>17.6785</c:v>
                </c:pt>
                <c:pt idx="26269" formatCode="General">
                  <c:v>17.679200000000002</c:v>
                </c:pt>
                <c:pt idx="26270" formatCode="General">
                  <c:v>17.6798</c:v>
                </c:pt>
                <c:pt idx="26271" formatCode="General">
                  <c:v>17.680499999999999</c:v>
                </c:pt>
                <c:pt idx="26272" formatCode="General">
                  <c:v>17.6812</c:v>
                </c:pt>
                <c:pt idx="26273" formatCode="General">
                  <c:v>17.681899999999999</c:v>
                </c:pt>
                <c:pt idx="26274" formatCode="General">
                  <c:v>17.682500000000001</c:v>
                </c:pt>
                <c:pt idx="26275" formatCode="General">
                  <c:v>17.683199999999999</c:v>
                </c:pt>
                <c:pt idx="26276" formatCode="General">
                  <c:v>17.683900000000001</c:v>
                </c:pt>
                <c:pt idx="26277" formatCode="General">
                  <c:v>17.6846</c:v>
                </c:pt>
                <c:pt idx="26278" formatCode="General">
                  <c:v>17.685199999999998</c:v>
                </c:pt>
                <c:pt idx="26279" formatCode="General">
                  <c:v>17.6859</c:v>
                </c:pt>
                <c:pt idx="26280" formatCode="General">
                  <c:v>17.686599999999999</c:v>
                </c:pt>
                <c:pt idx="26281" formatCode="General">
                  <c:v>17.687200000000001</c:v>
                </c:pt>
                <c:pt idx="26282" formatCode="General">
                  <c:v>17.687899999999999</c:v>
                </c:pt>
                <c:pt idx="26283" formatCode="General">
                  <c:v>17.688600000000001</c:v>
                </c:pt>
                <c:pt idx="26284" formatCode="General">
                  <c:v>17.689299999999999</c:v>
                </c:pt>
                <c:pt idx="26285" formatCode="General">
                  <c:v>17.689900000000002</c:v>
                </c:pt>
                <c:pt idx="26286" formatCode="General">
                  <c:v>17.6906</c:v>
                </c:pt>
                <c:pt idx="26287" formatCode="General">
                  <c:v>17.691299999999998</c:v>
                </c:pt>
                <c:pt idx="26288" formatCode="General">
                  <c:v>17.692</c:v>
                </c:pt>
                <c:pt idx="26289" formatCode="General">
                  <c:v>17.692599999999999</c:v>
                </c:pt>
                <c:pt idx="26290" formatCode="General">
                  <c:v>17.693300000000001</c:v>
                </c:pt>
                <c:pt idx="26291" formatCode="General">
                  <c:v>17.693999999999999</c:v>
                </c:pt>
                <c:pt idx="26292" formatCode="General">
                  <c:v>17.694700000000001</c:v>
                </c:pt>
                <c:pt idx="26293" formatCode="General">
                  <c:v>17.6953</c:v>
                </c:pt>
                <c:pt idx="26294" formatCode="General">
                  <c:v>17.696000000000002</c:v>
                </c:pt>
                <c:pt idx="26295" formatCode="General">
                  <c:v>17.6967</c:v>
                </c:pt>
                <c:pt idx="26296" formatCode="General">
                  <c:v>17.697299999999998</c:v>
                </c:pt>
                <c:pt idx="26297" formatCode="General">
                  <c:v>17.698</c:v>
                </c:pt>
                <c:pt idx="26298" formatCode="General">
                  <c:v>17.698699999999999</c:v>
                </c:pt>
                <c:pt idx="26299" formatCode="General">
                  <c:v>17.699400000000001</c:v>
                </c:pt>
                <c:pt idx="26300" formatCode="General">
                  <c:v>17.7</c:v>
                </c:pt>
                <c:pt idx="26301" formatCode="General">
                  <c:v>17.700700000000001</c:v>
                </c:pt>
                <c:pt idx="26302" formatCode="General">
                  <c:v>17.7014</c:v>
                </c:pt>
                <c:pt idx="26303" formatCode="General">
                  <c:v>17.702100000000002</c:v>
                </c:pt>
                <c:pt idx="26304" formatCode="General">
                  <c:v>17.7027</c:v>
                </c:pt>
                <c:pt idx="26305" formatCode="General">
                  <c:v>17.703399999999998</c:v>
                </c:pt>
                <c:pt idx="26306" formatCode="General">
                  <c:v>17.7041</c:v>
                </c:pt>
                <c:pt idx="26307" formatCode="General">
                  <c:v>17.704699999999999</c:v>
                </c:pt>
                <c:pt idx="26308" formatCode="General">
                  <c:v>17.705400000000001</c:v>
                </c:pt>
                <c:pt idx="26309" formatCode="General">
                  <c:v>17.706099999999999</c:v>
                </c:pt>
                <c:pt idx="26310" formatCode="General">
                  <c:v>17.706800000000001</c:v>
                </c:pt>
                <c:pt idx="26311" formatCode="General">
                  <c:v>17.7074</c:v>
                </c:pt>
                <c:pt idx="26312" formatCode="General">
                  <c:v>17.708100000000002</c:v>
                </c:pt>
                <c:pt idx="26313" formatCode="General">
                  <c:v>17.7088</c:v>
                </c:pt>
                <c:pt idx="26314" formatCode="General">
                  <c:v>17.709499999999998</c:v>
                </c:pt>
                <c:pt idx="26315" formatCode="General">
                  <c:v>17.710100000000001</c:v>
                </c:pt>
                <c:pt idx="26316" formatCode="General">
                  <c:v>17.710799999999999</c:v>
                </c:pt>
                <c:pt idx="26317" formatCode="General">
                  <c:v>17.711500000000001</c:v>
                </c:pt>
                <c:pt idx="26318" formatCode="General">
                  <c:v>17.7121</c:v>
                </c:pt>
                <c:pt idx="26319" formatCode="General">
                  <c:v>17.712800000000001</c:v>
                </c:pt>
                <c:pt idx="26320" formatCode="General">
                  <c:v>17.7135</c:v>
                </c:pt>
                <c:pt idx="26321" formatCode="General">
                  <c:v>17.714200000000002</c:v>
                </c:pt>
                <c:pt idx="26322" formatCode="General">
                  <c:v>17.7148</c:v>
                </c:pt>
                <c:pt idx="26323" formatCode="General">
                  <c:v>17.715499999999999</c:v>
                </c:pt>
                <c:pt idx="26324" formatCode="General">
                  <c:v>17.716200000000001</c:v>
                </c:pt>
                <c:pt idx="26325" formatCode="General">
                  <c:v>17.716899999999999</c:v>
                </c:pt>
                <c:pt idx="26326" formatCode="General">
                  <c:v>17.717500000000001</c:v>
                </c:pt>
                <c:pt idx="26327" formatCode="General">
                  <c:v>17.7182</c:v>
                </c:pt>
                <c:pt idx="26328" formatCode="General">
                  <c:v>17.718900000000001</c:v>
                </c:pt>
                <c:pt idx="26329" formatCode="General">
                  <c:v>17.7196</c:v>
                </c:pt>
                <c:pt idx="26330" formatCode="General">
                  <c:v>17.720199999999998</c:v>
                </c:pt>
                <c:pt idx="26331" formatCode="General">
                  <c:v>17.7209</c:v>
                </c:pt>
                <c:pt idx="26332" formatCode="General">
                  <c:v>17.721599999999999</c:v>
                </c:pt>
                <c:pt idx="26333" formatCode="General">
                  <c:v>17.722200000000001</c:v>
                </c:pt>
                <c:pt idx="26334" formatCode="General">
                  <c:v>17.722899999999999</c:v>
                </c:pt>
                <c:pt idx="26335" formatCode="General">
                  <c:v>17.723600000000001</c:v>
                </c:pt>
                <c:pt idx="26336" formatCode="General">
                  <c:v>17.724299999999999</c:v>
                </c:pt>
                <c:pt idx="26337" formatCode="General">
                  <c:v>17.724900000000002</c:v>
                </c:pt>
                <c:pt idx="26338" formatCode="General">
                  <c:v>17.7256</c:v>
                </c:pt>
                <c:pt idx="26339" formatCode="General">
                  <c:v>17.726299999999998</c:v>
                </c:pt>
                <c:pt idx="26340" formatCode="General">
                  <c:v>17.727</c:v>
                </c:pt>
                <c:pt idx="26341" formatCode="General">
                  <c:v>17.727599999999999</c:v>
                </c:pt>
                <c:pt idx="26342" formatCode="General">
                  <c:v>17.728300000000001</c:v>
                </c:pt>
                <c:pt idx="26343" formatCode="General">
                  <c:v>17.728999999999999</c:v>
                </c:pt>
                <c:pt idx="26344" formatCode="General">
                  <c:v>17.729600000000001</c:v>
                </c:pt>
                <c:pt idx="26345" formatCode="General">
                  <c:v>17.7303</c:v>
                </c:pt>
                <c:pt idx="26346" formatCode="General">
                  <c:v>17.731000000000002</c:v>
                </c:pt>
                <c:pt idx="26347" formatCode="General">
                  <c:v>17.7317</c:v>
                </c:pt>
                <c:pt idx="26348" formatCode="General">
                  <c:v>17.732299999999999</c:v>
                </c:pt>
                <c:pt idx="26349" formatCode="General">
                  <c:v>17.733000000000001</c:v>
                </c:pt>
                <c:pt idx="26350" formatCode="General">
                  <c:v>17.733699999999999</c:v>
                </c:pt>
                <c:pt idx="26351" formatCode="General">
                  <c:v>17.734400000000001</c:v>
                </c:pt>
                <c:pt idx="26352" formatCode="General">
                  <c:v>17.734999999999999</c:v>
                </c:pt>
                <c:pt idx="26353" formatCode="General">
                  <c:v>17.735700000000001</c:v>
                </c:pt>
                <c:pt idx="26354" formatCode="General">
                  <c:v>17.7364</c:v>
                </c:pt>
                <c:pt idx="26355" formatCode="General">
                  <c:v>17.737100000000002</c:v>
                </c:pt>
                <c:pt idx="26356" formatCode="General">
                  <c:v>17.7377</c:v>
                </c:pt>
                <c:pt idx="26357" formatCode="General">
                  <c:v>17.738399999999999</c:v>
                </c:pt>
                <c:pt idx="26358" formatCode="General">
                  <c:v>17.739100000000001</c:v>
                </c:pt>
                <c:pt idx="26359" formatCode="General">
                  <c:v>17.739699999999999</c:v>
                </c:pt>
                <c:pt idx="26360" formatCode="General">
                  <c:v>17.740400000000001</c:v>
                </c:pt>
                <c:pt idx="26361" formatCode="General">
                  <c:v>17.741099999999999</c:v>
                </c:pt>
                <c:pt idx="26362" formatCode="General">
                  <c:v>17.741800000000001</c:v>
                </c:pt>
                <c:pt idx="26363" formatCode="General">
                  <c:v>17.7424</c:v>
                </c:pt>
                <c:pt idx="26364" formatCode="General">
                  <c:v>17.743099999999998</c:v>
                </c:pt>
                <c:pt idx="26365" formatCode="General">
                  <c:v>17.7438</c:v>
                </c:pt>
                <c:pt idx="26366" formatCode="General">
                  <c:v>17.744499999999999</c:v>
                </c:pt>
                <c:pt idx="26367" formatCode="General">
                  <c:v>17.745100000000001</c:v>
                </c:pt>
                <c:pt idx="26368" formatCode="General">
                  <c:v>17.745799999999999</c:v>
                </c:pt>
                <c:pt idx="26369" formatCode="General">
                  <c:v>17.746500000000001</c:v>
                </c:pt>
                <c:pt idx="26370" formatCode="General">
                  <c:v>17.7471</c:v>
                </c:pt>
                <c:pt idx="26371" formatCode="General">
                  <c:v>17.747800000000002</c:v>
                </c:pt>
                <c:pt idx="26372" formatCode="General">
                  <c:v>17.7485</c:v>
                </c:pt>
                <c:pt idx="26373" formatCode="General">
                  <c:v>17.749199999999998</c:v>
                </c:pt>
                <c:pt idx="26374" formatCode="General">
                  <c:v>17.7498</c:v>
                </c:pt>
                <c:pt idx="26375" formatCode="General">
                  <c:v>17.750499999999999</c:v>
                </c:pt>
                <c:pt idx="26376" formatCode="General">
                  <c:v>17.751200000000001</c:v>
                </c:pt>
                <c:pt idx="26377" formatCode="General">
                  <c:v>17.751899999999999</c:v>
                </c:pt>
                <c:pt idx="26378" formatCode="General">
                  <c:v>17.752500000000001</c:v>
                </c:pt>
                <c:pt idx="26379" formatCode="General">
                  <c:v>17.7532</c:v>
                </c:pt>
                <c:pt idx="26380" formatCode="General">
                  <c:v>17.753900000000002</c:v>
                </c:pt>
                <c:pt idx="26381" formatCode="General">
                  <c:v>17.7545</c:v>
                </c:pt>
                <c:pt idx="26382" formatCode="General">
                  <c:v>17.755199999999999</c:v>
                </c:pt>
                <c:pt idx="26383" formatCode="General">
                  <c:v>17.7559</c:v>
                </c:pt>
                <c:pt idx="26384" formatCode="General">
                  <c:v>17.756599999999999</c:v>
                </c:pt>
                <c:pt idx="26385" formatCode="General">
                  <c:v>17.757200000000001</c:v>
                </c:pt>
                <c:pt idx="26386" formatCode="General">
                  <c:v>17.757899999999999</c:v>
                </c:pt>
                <c:pt idx="26387" formatCode="General">
                  <c:v>17.758600000000001</c:v>
                </c:pt>
                <c:pt idx="26388" formatCode="General">
                  <c:v>17.7593</c:v>
                </c:pt>
                <c:pt idx="26389" formatCode="General">
                  <c:v>17.759899999999998</c:v>
                </c:pt>
                <c:pt idx="26390" formatCode="General">
                  <c:v>17.7606</c:v>
                </c:pt>
                <c:pt idx="26391" formatCode="General">
                  <c:v>17.761299999999999</c:v>
                </c:pt>
                <c:pt idx="26392" formatCode="General">
                  <c:v>17.762</c:v>
                </c:pt>
                <c:pt idx="26393" formatCode="General">
                  <c:v>17.762599999999999</c:v>
                </c:pt>
                <c:pt idx="26394" formatCode="General">
                  <c:v>17.763300000000001</c:v>
                </c:pt>
                <c:pt idx="26395" formatCode="General">
                  <c:v>17.763999999999999</c:v>
                </c:pt>
                <c:pt idx="26396" formatCode="General">
                  <c:v>17.764600000000002</c:v>
                </c:pt>
                <c:pt idx="26397" formatCode="General">
                  <c:v>17.7653</c:v>
                </c:pt>
                <c:pt idx="26398" formatCode="General">
                  <c:v>17.765999999999998</c:v>
                </c:pt>
                <c:pt idx="26399" formatCode="General">
                  <c:v>17.7667</c:v>
                </c:pt>
                <c:pt idx="26400" formatCode="General">
                  <c:v>17.767299999999999</c:v>
                </c:pt>
                <c:pt idx="26401" formatCode="General">
                  <c:v>17.768000000000001</c:v>
                </c:pt>
                <c:pt idx="26402" formatCode="General">
                  <c:v>17.768699999999999</c:v>
                </c:pt>
                <c:pt idx="26403" formatCode="General">
                  <c:v>17.769400000000001</c:v>
                </c:pt>
                <c:pt idx="26404" formatCode="General">
                  <c:v>17.77</c:v>
                </c:pt>
                <c:pt idx="26405" formatCode="General">
                  <c:v>17.770700000000001</c:v>
                </c:pt>
                <c:pt idx="26406" formatCode="General">
                  <c:v>17.7714</c:v>
                </c:pt>
                <c:pt idx="26407" formatCode="General">
                  <c:v>17.771999999999998</c:v>
                </c:pt>
                <c:pt idx="26408" formatCode="General">
                  <c:v>17.7727</c:v>
                </c:pt>
                <c:pt idx="26409" formatCode="General">
                  <c:v>17.773399999999999</c:v>
                </c:pt>
                <c:pt idx="26410" formatCode="General">
                  <c:v>17.774100000000001</c:v>
                </c:pt>
                <c:pt idx="26411" formatCode="General">
                  <c:v>17.774699999999999</c:v>
                </c:pt>
                <c:pt idx="26412" formatCode="General">
                  <c:v>17.775400000000001</c:v>
                </c:pt>
                <c:pt idx="26413" formatCode="General">
                  <c:v>17.7761</c:v>
                </c:pt>
                <c:pt idx="26414" formatCode="General">
                  <c:v>17.776800000000001</c:v>
                </c:pt>
                <c:pt idx="26415" formatCode="General">
                  <c:v>17.7774</c:v>
                </c:pt>
                <c:pt idx="26416" formatCode="General">
                  <c:v>17.778099999999998</c:v>
                </c:pt>
                <c:pt idx="26417" formatCode="General">
                  <c:v>17.7788</c:v>
                </c:pt>
                <c:pt idx="26418" formatCode="General">
                  <c:v>17.779399999999999</c:v>
                </c:pt>
                <c:pt idx="26419" formatCode="General">
                  <c:v>17.780100000000001</c:v>
                </c:pt>
                <c:pt idx="26420" formatCode="General">
                  <c:v>17.780799999999999</c:v>
                </c:pt>
                <c:pt idx="26421" formatCode="General">
                  <c:v>17.781500000000001</c:v>
                </c:pt>
                <c:pt idx="26422" formatCode="General">
                  <c:v>17.7821</c:v>
                </c:pt>
                <c:pt idx="26423" formatCode="General">
                  <c:v>17.782800000000002</c:v>
                </c:pt>
                <c:pt idx="26424" formatCode="General">
                  <c:v>17.7835</c:v>
                </c:pt>
                <c:pt idx="26425" formatCode="General">
                  <c:v>17.784199999999998</c:v>
                </c:pt>
                <c:pt idx="26426" formatCode="General">
                  <c:v>17.784800000000001</c:v>
                </c:pt>
                <c:pt idx="26427" formatCode="General">
                  <c:v>17.785499999999999</c:v>
                </c:pt>
                <c:pt idx="26428" formatCode="General">
                  <c:v>17.786200000000001</c:v>
                </c:pt>
                <c:pt idx="26429" formatCode="General">
                  <c:v>17.786899999999999</c:v>
                </c:pt>
                <c:pt idx="26430" formatCode="General">
                  <c:v>17.787500000000001</c:v>
                </c:pt>
                <c:pt idx="26431" formatCode="General">
                  <c:v>17.7882</c:v>
                </c:pt>
                <c:pt idx="26432" formatCode="General">
                  <c:v>17.788900000000002</c:v>
                </c:pt>
                <c:pt idx="26433" formatCode="General">
                  <c:v>17.7895</c:v>
                </c:pt>
                <c:pt idx="26434" formatCode="General">
                  <c:v>17.790199999999999</c:v>
                </c:pt>
                <c:pt idx="26435" formatCode="General">
                  <c:v>17.790900000000001</c:v>
                </c:pt>
                <c:pt idx="26436" formatCode="General">
                  <c:v>17.791599999999999</c:v>
                </c:pt>
                <c:pt idx="26437" formatCode="General">
                  <c:v>17.792200000000001</c:v>
                </c:pt>
                <c:pt idx="26438" formatCode="General">
                  <c:v>17.792899999999999</c:v>
                </c:pt>
                <c:pt idx="26439" formatCode="General">
                  <c:v>17.793600000000001</c:v>
                </c:pt>
                <c:pt idx="26440" formatCode="General">
                  <c:v>17.7943</c:v>
                </c:pt>
                <c:pt idx="26441" formatCode="General">
                  <c:v>17.794899999999998</c:v>
                </c:pt>
                <c:pt idx="26442" formatCode="General">
                  <c:v>17.7956</c:v>
                </c:pt>
                <c:pt idx="26443" formatCode="General">
                  <c:v>17.796299999999999</c:v>
                </c:pt>
                <c:pt idx="26444" formatCode="General">
                  <c:v>17.796900000000001</c:v>
                </c:pt>
                <c:pt idx="26445" formatCode="General">
                  <c:v>17.797599999999999</c:v>
                </c:pt>
                <c:pt idx="26446" formatCode="General">
                  <c:v>17.798300000000001</c:v>
                </c:pt>
                <c:pt idx="26447" formatCode="General">
                  <c:v>17.798999999999999</c:v>
                </c:pt>
                <c:pt idx="26448" formatCode="General">
                  <c:v>17.799600000000002</c:v>
                </c:pt>
                <c:pt idx="26449" formatCode="General">
                  <c:v>17.8003</c:v>
                </c:pt>
                <c:pt idx="26450" formatCode="General">
                  <c:v>17.800999999999998</c:v>
                </c:pt>
                <c:pt idx="26451" formatCode="General">
                  <c:v>17.8017</c:v>
                </c:pt>
                <c:pt idx="26452" formatCode="General">
                  <c:v>17.802299999999999</c:v>
                </c:pt>
                <c:pt idx="26453" formatCode="General">
                  <c:v>17.803000000000001</c:v>
                </c:pt>
                <c:pt idx="26454" formatCode="General">
                  <c:v>17.803699999999999</c:v>
                </c:pt>
                <c:pt idx="26455" formatCode="General">
                  <c:v>17.804400000000001</c:v>
                </c:pt>
                <c:pt idx="26456" formatCode="General">
                  <c:v>17.805</c:v>
                </c:pt>
                <c:pt idx="26457" formatCode="General">
                  <c:v>17.805700000000002</c:v>
                </c:pt>
                <c:pt idx="26458" formatCode="General">
                  <c:v>17.8064</c:v>
                </c:pt>
                <c:pt idx="26459" formatCode="General">
                  <c:v>17.806999999999999</c:v>
                </c:pt>
                <c:pt idx="26460" formatCode="General">
                  <c:v>17.807700000000001</c:v>
                </c:pt>
                <c:pt idx="26461" formatCode="General">
                  <c:v>17.808399999999999</c:v>
                </c:pt>
                <c:pt idx="26462" formatCode="General">
                  <c:v>17.809100000000001</c:v>
                </c:pt>
                <c:pt idx="26463" formatCode="General">
                  <c:v>17.809699999999999</c:v>
                </c:pt>
                <c:pt idx="26464" formatCode="General">
                  <c:v>17.810400000000001</c:v>
                </c:pt>
                <c:pt idx="26465" formatCode="General">
                  <c:v>17.8111</c:v>
                </c:pt>
                <c:pt idx="26466" formatCode="General">
                  <c:v>17.811800000000002</c:v>
                </c:pt>
                <c:pt idx="26467" formatCode="General">
                  <c:v>17.8124</c:v>
                </c:pt>
                <c:pt idx="26468" formatCode="General">
                  <c:v>17.813099999999999</c:v>
                </c:pt>
                <c:pt idx="26469" formatCode="General">
                  <c:v>17.813800000000001</c:v>
                </c:pt>
                <c:pt idx="26470" formatCode="General">
                  <c:v>17.814399999999999</c:v>
                </c:pt>
                <c:pt idx="26471" formatCode="General">
                  <c:v>17.815100000000001</c:v>
                </c:pt>
                <c:pt idx="26472" formatCode="General">
                  <c:v>17.815799999999999</c:v>
                </c:pt>
                <c:pt idx="26473" formatCode="General">
                  <c:v>17.816500000000001</c:v>
                </c:pt>
                <c:pt idx="26474" formatCode="General">
                  <c:v>17.8171</c:v>
                </c:pt>
                <c:pt idx="26475" formatCode="General">
                  <c:v>17.817799999999998</c:v>
                </c:pt>
                <c:pt idx="26476" formatCode="General">
                  <c:v>17.8185</c:v>
                </c:pt>
                <c:pt idx="26477" formatCode="General">
                  <c:v>17.819199999999999</c:v>
                </c:pt>
                <c:pt idx="26478" formatCode="General">
                  <c:v>17.819800000000001</c:v>
                </c:pt>
                <c:pt idx="26479" formatCode="General">
                  <c:v>17.820499999999999</c:v>
                </c:pt>
                <c:pt idx="26480" formatCode="General">
                  <c:v>17.821200000000001</c:v>
                </c:pt>
                <c:pt idx="26481" formatCode="General">
                  <c:v>17.8218</c:v>
                </c:pt>
                <c:pt idx="26482" formatCode="General">
                  <c:v>17.822500000000002</c:v>
                </c:pt>
                <c:pt idx="26483" formatCode="General">
                  <c:v>17.8232</c:v>
                </c:pt>
                <c:pt idx="26484" formatCode="General">
                  <c:v>17.823899999999998</c:v>
                </c:pt>
                <c:pt idx="26485" formatCode="General">
                  <c:v>17.8245</c:v>
                </c:pt>
                <c:pt idx="26486" formatCode="General">
                  <c:v>17.825199999999999</c:v>
                </c:pt>
                <c:pt idx="26487" formatCode="General">
                  <c:v>17.825900000000001</c:v>
                </c:pt>
                <c:pt idx="26488" formatCode="General">
                  <c:v>17.826599999999999</c:v>
                </c:pt>
                <c:pt idx="26489" formatCode="General">
                  <c:v>17.827200000000001</c:v>
                </c:pt>
                <c:pt idx="26490" formatCode="General">
                  <c:v>17.8279</c:v>
                </c:pt>
                <c:pt idx="26491" formatCode="General">
                  <c:v>17.828600000000002</c:v>
                </c:pt>
                <c:pt idx="26492" formatCode="General">
                  <c:v>17.8293</c:v>
                </c:pt>
                <c:pt idx="26493" formatCode="General">
                  <c:v>17.829899999999999</c:v>
                </c:pt>
                <c:pt idx="26494" formatCode="General">
                  <c:v>17.8306</c:v>
                </c:pt>
                <c:pt idx="26495" formatCode="General">
                  <c:v>17.831299999999999</c:v>
                </c:pt>
                <c:pt idx="26496" formatCode="General">
                  <c:v>17.831900000000001</c:v>
                </c:pt>
                <c:pt idx="26497" formatCode="General">
                  <c:v>17.832599999999999</c:v>
                </c:pt>
                <c:pt idx="26498" formatCode="General">
                  <c:v>17.833300000000001</c:v>
                </c:pt>
                <c:pt idx="26499" formatCode="General">
                  <c:v>17.834</c:v>
                </c:pt>
                <c:pt idx="26500" formatCode="General">
                  <c:v>17.834599999999998</c:v>
                </c:pt>
                <c:pt idx="26501" formatCode="General">
                  <c:v>17.8353</c:v>
                </c:pt>
                <c:pt idx="26502" formatCode="General">
                  <c:v>17.835999999999999</c:v>
                </c:pt>
                <c:pt idx="26503" formatCode="General">
                  <c:v>17.8367</c:v>
                </c:pt>
                <c:pt idx="26504" formatCode="General">
                  <c:v>17.837299999999999</c:v>
                </c:pt>
                <c:pt idx="26505" formatCode="General">
                  <c:v>17.838000000000001</c:v>
                </c:pt>
                <c:pt idx="26506" formatCode="General">
                  <c:v>17.838699999999999</c:v>
                </c:pt>
                <c:pt idx="26507" formatCode="General">
                  <c:v>17.839300000000001</c:v>
                </c:pt>
                <c:pt idx="26508" formatCode="General">
                  <c:v>17.84</c:v>
                </c:pt>
                <c:pt idx="26509" formatCode="General">
                  <c:v>17.840699999999998</c:v>
                </c:pt>
                <c:pt idx="26510" formatCode="General">
                  <c:v>17.8414</c:v>
                </c:pt>
                <c:pt idx="26511" formatCode="General">
                  <c:v>17.841999999999999</c:v>
                </c:pt>
                <c:pt idx="26512" formatCode="General">
                  <c:v>17.842700000000001</c:v>
                </c:pt>
                <c:pt idx="26513" formatCode="General">
                  <c:v>17.843399999999999</c:v>
                </c:pt>
                <c:pt idx="26514" formatCode="General">
                  <c:v>17.844100000000001</c:v>
                </c:pt>
                <c:pt idx="26515" formatCode="General">
                  <c:v>17.8447</c:v>
                </c:pt>
                <c:pt idx="26516" formatCode="General">
                  <c:v>17.845400000000001</c:v>
                </c:pt>
                <c:pt idx="26517" formatCode="General">
                  <c:v>17.8461</c:v>
                </c:pt>
                <c:pt idx="26518" formatCode="General">
                  <c:v>17.846800000000002</c:v>
                </c:pt>
                <c:pt idx="26519" formatCode="General">
                  <c:v>17.8474</c:v>
                </c:pt>
                <c:pt idx="26520" formatCode="General">
                  <c:v>17.848099999999999</c:v>
                </c:pt>
                <c:pt idx="26521" formatCode="General">
                  <c:v>17.848800000000001</c:v>
                </c:pt>
                <c:pt idx="26522" formatCode="General">
                  <c:v>17.849399999999999</c:v>
                </c:pt>
                <c:pt idx="26523" formatCode="General">
                  <c:v>17.850100000000001</c:v>
                </c:pt>
                <c:pt idx="26524" formatCode="General">
                  <c:v>17.8508</c:v>
                </c:pt>
                <c:pt idx="26525" formatCode="General">
                  <c:v>17.851500000000001</c:v>
                </c:pt>
                <c:pt idx="26526" formatCode="General">
                  <c:v>17.8521</c:v>
                </c:pt>
                <c:pt idx="26527" formatCode="General">
                  <c:v>17.852799999999998</c:v>
                </c:pt>
                <c:pt idx="26528" formatCode="General">
                  <c:v>17.8535</c:v>
                </c:pt>
                <c:pt idx="26529" formatCode="General">
                  <c:v>17.854199999999999</c:v>
                </c:pt>
                <c:pt idx="26530" formatCode="General">
                  <c:v>17.854800000000001</c:v>
                </c:pt>
                <c:pt idx="26531" formatCode="General">
                  <c:v>17.855499999999999</c:v>
                </c:pt>
                <c:pt idx="26532" formatCode="General">
                  <c:v>17.856200000000001</c:v>
                </c:pt>
                <c:pt idx="26533" formatCode="General">
                  <c:v>17.8568</c:v>
                </c:pt>
                <c:pt idx="26534" formatCode="General">
                  <c:v>17.857500000000002</c:v>
                </c:pt>
                <c:pt idx="26535" formatCode="General">
                  <c:v>17.8582</c:v>
                </c:pt>
                <c:pt idx="26536" formatCode="General">
                  <c:v>17.858899999999998</c:v>
                </c:pt>
                <c:pt idx="26537" formatCode="General">
                  <c:v>17.859500000000001</c:v>
                </c:pt>
                <c:pt idx="26538" formatCode="General">
                  <c:v>17.860199999999999</c:v>
                </c:pt>
                <c:pt idx="26539" formatCode="General">
                  <c:v>17.860900000000001</c:v>
                </c:pt>
                <c:pt idx="26540" formatCode="General">
                  <c:v>17.861599999999999</c:v>
                </c:pt>
                <c:pt idx="26541" formatCode="General">
                  <c:v>17.862200000000001</c:v>
                </c:pt>
                <c:pt idx="26542" formatCode="General">
                  <c:v>17.8629</c:v>
                </c:pt>
                <c:pt idx="26543" formatCode="General">
                  <c:v>17.863600000000002</c:v>
                </c:pt>
                <c:pt idx="26544" formatCode="General">
                  <c:v>17.8642</c:v>
                </c:pt>
                <c:pt idx="26545" formatCode="General">
                  <c:v>17.864899999999999</c:v>
                </c:pt>
                <c:pt idx="26546" formatCode="General">
                  <c:v>17.865600000000001</c:v>
                </c:pt>
                <c:pt idx="26547" formatCode="General">
                  <c:v>17.866299999999999</c:v>
                </c:pt>
                <c:pt idx="26548" formatCode="General">
                  <c:v>17.866900000000001</c:v>
                </c:pt>
                <c:pt idx="26549" formatCode="General">
                  <c:v>17.867599999999999</c:v>
                </c:pt>
                <c:pt idx="26550" formatCode="General">
                  <c:v>17.868300000000001</c:v>
                </c:pt>
                <c:pt idx="26551" formatCode="General">
                  <c:v>17.869</c:v>
                </c:pt>
                <c:pt idx="26552" formatCode="General">
                  <c:v>17.869599999999998</c:v>
                </c:pt>
                <c:pt idx="26553" formatCode="General">
                  <c:v>17.8703</c:v>
                </c:pt>
                <c:pt idx="26554" formatCode="General">
                  <c:v>17.870999999999999</c:v>
                </c:pt>
                <c:pt idx="26555" formatCode="General">
                  <c:v>17.871700000000001</c:v>
                </c:pt>
                <c:pt idx="26556" formatCode="General">
                  <c:v>17.872299999999999</c:v>
                </c:pt>
                <c:pt idx="26557" formatCode="General">
                  <c:v>17.873000000000001</c:v>
                </c:pt>
                <c:pt idx="26558" formatCode="General">
                  <c:v>17.873699999999999</c:v>
                </c:pt>
                <c:pt idx="26559" formatCode="General">
                  <c:v>17.874300000000002</c:v>
                </c:pt>
                <c:pt idx="26560" formatCode="General">
                  <c:v>17.875</c:v>
                </c:pt>
                <c:pt idx="26561" formatCode="General">
                  <c:v>17.875699999999998</c:v>
                </c:pt>
                <c:pt idx="26562" formatCode="General">
                  <c:v>17.8764</c:v>
                </c:pt>
                <c:pt idx="26563" formatCode="General">
                  <c:v>17.876999999999999</c:v>
                </c:pt>
                <c:pt idx="26564" formatCode="General">
                  <c:v>17.877700000000001</c:v>
                </c:pt>
                <c:pt idx="26565" formatCode="General">
                  <c:v>17.878399999999999</c:v>
                </c:pt>
                <c:pt idx="26566" formatCode="General">
                  <c:v>17.879100000000001</c:v>
                </c:pt>
                <c:pt idx="26567" formatCode="General">
                  <c:v>17.8797</c:v>
                </c:pt>
                <c:pt idx="26568" formatCode="General">
                  <c:v>17.880400000000002</c:v>
                </c:pt>
                <c:pt idx="26569" formatCode="General">
                  <c:v>17.8811</c:v>
                </c:pt>
                <c:pt idx="26570" formatCode="General">
                  <c:v>17.881699999999999</c:v>
                </c:pt>
                <c:pt idx="26571" formatCode="General">
                  <c:v>17.882400000000001</c:v>
                </c:pt>
                <c:pt idx="26572" formatCode="General">
                  <c:v>17.883099999999999</c:v>
                </c:pt>
                <c:pt idx="26573" formatCode="General">
                  <c:v>17.883800000000001</c:v>
                </c:pt>
                <c:pt idx="26574" formatCode="General">
                  <c:v>17.884399999999999</c:v>
                </c:pt>
                <c:pt idx="26575" formatCode="General">
                  <c:v>17.885100000000001</c:v>
                </c:pt>
                <c:pt idx="26576" formatCode="General">
                  <c:v>17.8858</c:v>
                </c:pt>
                <c:pt idx="26577" formatCode="General">
                  <c:v>17.886500000000002</c:v>
                </c:pt>
                <c:pt idx="26578" formatCode="General">
                  <c:v>17.8871</c:v>
                </c:pt>
                <c:pt idx="26579" formatCode="General">
                  <c:v>17.887799999999999</c:v>
                </c:pt>
                <c:pt idx="26580" formatCode="General">
                  <c:v>17.888500000000001</c:v>
                </c:pt>
                <c:pt idx="26581" formatCode="General">
                  <c:v>17.889099999999999</c:v>
                </c:pt>
                <c:pt idx="26582" formatCode="General">
                  <c:v>17.889800000000001</c:v>
                </c:pt>
                <c:pt idx="26583" formatCode="General">
                  <c:v>17.890499999999999</c:v>
                </c:pt>
                <c:pt idx="26584" formatCode="General">
                  <c:v>17.891200000000001</c:v>
                </c:pt>
                <c:pt idx="26585" formatCode="General">
                  <c:v>17.8918</c:v>
                </c:pt>
                <c:pt idx="26586" formatCode="General">
                  <c:v>17.892499999999998</c:v>
                </c:pt>
                <c:pt idx="26587" formatCode="General">
                  <c:v>17.8932</c:v>
                </c:pt>
                <c:pt idx="26588" formatCode="General">
                  <c:v>17.893899999999999</c:v>
                </c:pt>
                <c:pt idx="26589" formatCode="General">
                  <c:v>17.894500000000001</c:v>
                </c:pt>
                <c:pt idx="26590" formatCode="General">
                  <c:v>17.895199999999999</c:v>
                </c:pt>
                <c:pt idx="26591" formatCode="General">
                  <c:v>17.895900000000001</c:v>
                </c:pt>
                <c:pt idx="26592" formatCode="General">
                  <c:v>17.896599999999999</c:v>
                </c:pt>
                <c:pt idx="26593" formatCode="General">
                  <c:v>17.897200000000002</c:v>
                </c:pt>
                <c:pt idx="26594" formatCode="General">
                  <c:v>17.8979</c:v>
                </c:pt>
                <c:pt idx="26595" formatCode="General">
                  <c:v>17.898599999999998</c:v>
                </c:pt>
                <c:pt idx="26596" formatCode="General">
                  <c:v>17.8992</c:v>
                </c:pt>
                <c:pt idx="26597" formatCode="General">
                  <c:v>17.899899999999999</c:v>
                </c:pt>
                <c:pt idx="26598" formatCode="General">
                  <c:v>17.900600000000001</c:v>
                </c:pt>
                <c:pt idx="26599" formatCode="General">
                  <c:v>17.901299999999999</c:v>
                </c:pt>
                <c:pt idx="26600" formatCode="General">
                  <c:v>17.901900000000001</c:v>
                </c:pt>
                <c:pt idx="26601" formatCode="General">
                  <c:v>17.9026</c:v>
                </c:pt>
                <c:pt idx="26602" formatCode="General">
                  <c:v>17.903300000000002</c:v>
                </c:pt>
                <c:pt idx="26603" formatCode="General">
                  <c:v>17.904</c:v>
                </c:pt>
                <c:pt idx="26604" formatCode="General">
                  <c:v>17.904599999999999</c:v>
                </c:pt>
                <c:pt idx="26605" formatCode="General">
                  <c:v>17.9053</c:v>
                </c:pt>
                <c:pt idx="26606" formatCode="General">
                  <c:v>17.905999999999999</c:v>
                </c:pt>
                <c:pt idx="26607" formatCode="General">
                  <c:v>17.906600000000001</c:v>
                </c:pt>
                <c:pt idx="26608" formatCode="General">
                  <c:v>17.907299999999999</c:v>
                </c:pt>
                <c:pt idx="26609" formatCode="General">
                  <c:v>17.908000000000001</c:v>
                </c:pt>
                <c:pt idx="26610" formatCode="General">
                  <c:v>17.9087</c:v>
                </c:pt>
                <c:pt idx="26611" formatCode="General">
                  <c:v>17.909300000000002</c:v>
                </c:pt>
                <c:pt idx="26612" formatCode="General">
                  <c:v>17.91</c:v>
                </c:pt>
                <c:pt idx="26613" formatCode="General">
                  <c:v>17.910699999999999</c:v>
                </c:pt>
                <c:pt idx="26614" formatCode="General">
                  <c:v>17.9114</c:v>
                </c:pt>
                <c:pt idx="26615" formatCode="General">
                  <c:v>17.911999999999999</c:v>
                </c:pt>
                <c:pt idx="26616" formatCode="General">
                  <c:v>17.912700000000001</c:v>
                </c:pt>
                <c:pt idx="26617" formatCode="General">
                  <c:v>17.913399999999999</c:v>
                </c:pt>
                <c:pt idx="26618" formatCode="General">
                  <c:v>17.914100000000001</c:v>
                </c:pt>
                <c:pt idx="26619" formatCode="General">
                  <c:v>17.9147</c:v>
                </c:pt>
                <c:pt idx="26620" formatCode="General">
                  <c:v>17.915400000000002</c:v>
                </c:pt>
                <c:pt idx="26621" formatCode="General">
                  <c:v>17.9161</c:v>
                </c:pt>
                <c:pt idx="26622" formatCode="General">
                  <c:v>17.916699999999999</c:v>
                </c:pt>
                <c:pt idx="26623" formatCode="General">
                  <c:v>17.917400000000001</c:v>
                </c:pt>
                <c:pt idx="26624" formatCode="General">
                  <c:v>17.918099999999999</c:v>
                </c:pt>
                <c:pt idx="26625" formatCode="General">
                  <c:v>17.918800000000001</c:v>
                </c:pt>
                <c:pt idx="26626" formatCode="General">
                  <c:v>17.9194</c:v>
                </c:pt>
                <c:pt idx="26627" formatCode="General">
                  <c:v>17.920100000000001</c:v>
                </c:pt>
                <c:pt idx="26628" formatCode="General">
                  <c:v>17.9208</c:v>
                </c:pt>
                <c:pt idx="26629" formatCode="General">
                  <c:v>17.921500000000002</c:v>
                </c:pt>
                <c:pt idx="26630" formatCode="General">
                  <c:v>17.9221</c:v>
                </c:pt>
                <c:pt idx="26631" formatCode="General">
                  <c:v>17.922799999999999</c:v>
                </c:pt>
                <c:pt idx="26632" formatCode="General">
                  <c:v>17.923500000000001</c:v>
                </c:pt>
                <c:pt idx="26633" formatCode="General">
                  <c:v>17.924099999999999</c:v>
                </c:pt>
                <c:pt idx="26634" formatCode="General">
                  <c:v>17.924800000000001</c:v>
                </c:pt>
                <c:pt idx="26635" formatCode="General">
                  <c:v>17.9255</c:v>
                </c:pt>
                <c:pt idx="26636" formatCode="General">
                  <c:v>17.926200000000001</c:v>
                </c:pt>
                <c:pt idx="26637" formatCode="General">
                  <c:v>17.9268</c:v>
                </c:pt>
                <c:pt idx="26638" formatCode="General">
                  <c:v>17.927499999999998</c:v>
                </c:pt>
                <c:pt idx="26639" formatCode="General">
                  <c:v>17.9282</c:v>
                </c:pt>
                <c:pt idx="26640" formatCode="General">
                  <c:v>17.928899999999999</c:v>
                </c:pt>
                <c:pt idx="26641" formatCode="General">
                  <c:v>17.929500000000001</c:v>
                </c:pt>
                <c:pt idx="26642" formatCode="General">
                  <c:v>17.930199999999999</c:v>
                </c:pt>
                <c:pt idx="26643" formatCode="General">
                  <c:v>17.930900000000001</c:v>
                </c:pt>
                <c:pt idx="26644" formatCode="General">
                  <c:v>17.9315</c:v>
                </c:pt>
                <c:pt idx="26645" formatCode="General">
                  <c:v>17.932200000000002</c:v>
                </c:pt>
                <c:pt idx="26646" formatCode="General">
                  <c:v>17.9329</c:v>
                </c:pt>
                <c:pt idx="26647" formatCode="General">
                  <c:v>17.933599999999998</c:v>
                </c:pt>
                <c:pt idx="26648" formatCode="General">
                  <c:v>17.934200000000001</c:v>
                </c:pt>
                <c:pt idx="26649" formatCode="General">
                  <c:v>17.934899999999999</c:v>
                </c:pt>
                <c:pt idx="26650" formatCode="General">
                  <c:v>17.935600000000001</c:v>
                </c:pt>
                <c:pt idx="26651" formatCode="General">
                  <c:v>17.936299999999999</c:v>
                </c:pt>
                <c:pt idx="26652" formatCode="General">
                  <c:v>17.936900000000001</c:v>
                </c:pt>
                <c:pt idx="26653" formatCode="General">
                  <c:v>17.9376</c:v>
                </c:pt>
                <c:pt idx="26654" formatCode="General">
                  <c:v>17.938300000000002</c:v>
                </c:pt>
                <c:pt idx="26655" formatCode="General">
                  <c:v>17.939</c:v>
                </c:pt>
                <c:pt idx="26656" formatCode="General">
                  <c:v>17.939599999999999</c:v>
                </c:pt>
                <c:pt idx="26657" formatCode="General">
                  <c:v>17.940300000000001</c:v>
                </c:pt>
                <c:pt idx="26658" formatCode="General">
                  <c:v>17.940999999999999</c:v>
                </c:pt>
                <c:pt idx="26659" formatCode="General">
                  <c:v>17.941600000000001</c:v>
                </c:pt>
                <c:pt idx="26660" formatCode="General">
                  <c:v>17.942299999999999</c:v>
                </c:pt>
                <c:pt idx="26661" formatCode="General">
                  <c:v>17.943000000000001</c:v>
                </c:pt>
                <c:pt idx="26662" formatCode="General">
                  <c:v>17.9437</c:v>
                </c:pt>
                <c:pt idx="26663" formatCode="General">
                  <c:v>17.944299999999998</c:v>
                </c:pt>
                <c:pt idx="26664" formatCode="General">
                  <c:v>17.945</c:v>
                </c:pt>
                <c:pt idx="26665" formatCode="General">
                  <c:v>17.945699999999999</c:v>
                </c:pt>
                <c:pt idx="26666" formatCode="General">
                  <c:v>17.946400000000001</c:v>
                </c:pt>
                <c:pt idx="26667" formatCode="General">
                  <c:v>17.946999999999999</c:v>
                </c:pt>
                <c:pt idx="26668" formatCode="General">
                  <c:v>17.947700000000001</c:v>
                </c:pt>
                <c:pt idx="26669" formatCode="General">
                  <c:v>17.948399999999999</c:v>
                </c:pt>
                <c:pt idx="26670" formatCode="General">
                  <c:v>17.949000000000002</c:v>
                </c:pt>
                <c:pt idx="26671" formatCode="General">
                  <c:v>17.9497</c:v>
                </c:pt>
                <c:pt idx="26672" formatCode="General">
                  <c:v>17.950399999999998</c:v>
                </c:pt>
                <c:pt idx="26673" formatCode="General">
                  <c:v>17.9511</c:v>
                </c:pt>
                <c:pt idx="26674" formatCode="General">
                  <c:v>17.951699999999999</c:v>
                </c:pt>
                <c:pt idx="26675" formatCode="General">
                  <c:v>17.952400000000001</c:v>
                </c:pt>
                <c:pt idx="26676" formatCode="General">
                  <c:v>17.953099999999999</c:v>
                </c:pt>
                <c:pt idx="26677" formatCode="General">
                  <c:v>17.953800000000001</c:v>
                </c:pt>
                <c:pt idx="26678" formatCode="General">
                  <c:v>17.9544</c:v>
                </c:pt>
                <c:pt idx="26679" formatCode="General">
                  <c:v>17.955100000000002</c:v>
                </c:pt>
                <c:pt idx="26680" formatCode="General">
                  <c:v>17.9558</c:v>
                </c:pt>
                <c:pt idx="26681" formatCode="General">
                  <c:v>17.956499999999998</c:v>
                </c:pt>
                <c:pt idx="26682" formatCode="General">
                  <c:v>17.957100000000001</c:v>
                </c:pt>
                <c:pt idx="26683" formatCode="General">
                  <c:v>17.957799999999999</c:v>
                </c:pt>
                <c:pt idx="26684" formatCode="General">
                  <c:v>17.958500000000001</c:v>
                </c:pt>
                <c:pt idx="26685" formatCode="General">
                  <c:v>17.959099999999999</c:v>
                </c:pt>
                <c:pt idx="26686" formatCode="General">
                  <c:v>17.959800000000001</c:v>
                </c:pt>
                <c:pt idx="26687" formatCode="General">
                  <c:v>17.9605</c:v>
                </c:pt>
                <c:pt idx="26688" formatCode="General">
                  <c:v>17.961200000000002</c:v>
                </c:pt>
                <c:pt idx="26689" formatCode="General">
                  <c:v>17.9618</c:v>
                </c:pt>
                <c:pt idx="26690" formatCode="General">
                  <c:v>17.962499999999999</c:v>
                </c:pt>
                <c:pt idx="26691" formatCode="General">
                  <c:v>17.963200000000001</c:v>
                </c:pt>
                <c:pt idx="26692" formatCode="General">
                  <c:v>17.963899999999999</c:v>
                </c:pt>
                <c:pt idx="26693" formatCode="General">
                  <c:v>17.964500000000001</c:v>
                </c:pt>
                <c:pt idx="26694" formatCode="General">
                  <c:v>17.965199999999999</c:v>
                </c:pt>
                <c:pt idx="26695" formatCode="General">
                  <c:v>17.965900000000001</c:v>
                </c:pt>
                <c:pt idx="26696" formatCode="General">
                  <c:v>17.9665</c:v>
                </c:pt>
                <c:pt idx="26697" formatCode="General">
                  <c:v>17.967199999999998</c:v>
                </c:pt>
                <c:pt idx="26698" formatCode="General">
                  <c:v>17.9679</c:v>
                </c:pt>
                <c:pt idx="26699" formatCode="General">
                  <c:v>17.968599999999999</c:v>
                </c:pt>
                <c:pt idx="26700" formatCode="General">
                  <c:v>17.969200000000001</c:v>
                </c:pt>
                <c:pt idx="26701" formatCode="General">
                  <c:v>17.969899999999999</c:v>
                </c:pt>
                <c:pt idx="26702" formatCode="General">
                  <c:v>17.970600000000001</c:v>
                </c:pt>
                <c:pt idx="26703" formatCode="General">
                  <c:v>17.971299999999999</c:v>
                </c:pt>
                <c:pt idx="26704" formatCode="General">
                  <c:v>17.971900000000002</c:v>
                </c:pt>
                <c:pt idx="26705" formatCode="General">
                  <c:v>17.9726</c:v>
                </c:pt>
                <c:pt idx="26706" formatCode="General">
                  <c:v>17.973299999999998</c:v>
                </c:pt>
                <c:pt idx="26707" formatCode="General">
                  <c:v>17.9739</c:v>
                </c:pt>
                <c:pt idx="26708" formatCode="General">
                  <c:v>17.974599999999999</c:v>
                </c:pt>
                <c:pt idx="26709" formatCode="General">
                  <c:v>17.975300000000001</c:v>
                </c:pt>
                <c:pt idx="26710" formatCode="General">
                  <c:v>17.975999999999999</c:v>
                </c:pt>
                <c:pt idx="26711" formatCode="General">
                  <c:v>17.976600000000001</c:v>
                </c:pt>
                <c:pt idx="26712" formatCode="General">
                  <c:v>17.9773</c:v>
                </c:pt>
                <c:pt idx="26713" formatCode="General">
                  <c:v>17.978000000000002</c:v>
                </c:pt>
                <c:pt idx="26714" formatCode="General">
                  <c:v>17.9787</c:v>
                </c:pt>
                <c:pt idx="26715" formatCode="General">
                  <c:v>17.979299999999999</c:v>
                </c:pt>
                <c:pt idx="26716" formatCode="General">
                  <c:v>17.98</c:v>
                </c:pt>
                <c:pt idx="26717" formatCode="General">
                  <c:v>17.980699999999999</c:v>
                </c:pt>
                <c:pt idx="26718" formatCode="General">
                  <c:v>17.981400000000001</c:v>
                </c:pt>
                <c:pt idx="26719" formatCode="General">
                  <c:v>17.981999999999999</c:v>
                </c:pt>
                <c:pt idx="26720" formatCode="General">
                  <c:v>17.982700000000001</c:v>
                </c:pt>
                <c:pt idx="26721" formatCode="General">
                  <c:v>17.9834</c:v>
                </c:pt>
                <c:pt idx="26722" formatCode="General">
                  <c:v>17.984000000000002</c:v>
                </c:pt>
                <c:pt idx="26723" formatCode="General">
                  <c:v>17.9847</c:v>
                </c:pt>
                <c:pt idx="26724" formatCode="General">
                  <c:v>17.985399999999998</c:v>
                </c:pt>
                <c:pt idx="26725" formatCode="General">
                  <c:v>17.9861</c:v>
                </c:pt>
                <c:pt idx="26726" formatCode="General">
                  <c:v>17.986699999999999</c:v>
                </c:pt>
                <c:pt idx="26727" formatCode="General">
                  <c:v>17.987400000000001</c:v>
                </c:pt>
                <c:pt idx="26728" formatCode="General">
                  <c:v>17.988099999999999</c:v>
                </c:pt>
                <c:pt idx="26729" formatCode="General">
                  <c:v>17.988800000000001</c:v>
                </c:pt>
                <c:pt idx="26730" formatCode="General">
                  <c:v>17.9894</c:v>
                </c:pt>
                <c:pt idx="26731" formatCode="General">
                  <c:v>17.990100000000002</c:v>
                </c:pt>
                <c:pt idx="26732" formatCode="General">
                  <c:v>17.9908</c:v>
                </c:pt>
                <c:pt idx="26733" formatCode="General">
                  <c:v>17.991399999999999</c:v>
                </c:pt>
                <c:pt idx="26734" formatCode="General">
                  <c:v>17.992100000000001</c:v>
                </c:pt>
                <c:pt idx="26735" formatCode="General">
                  <c:v>17.992799999999999</c:v>
                </c:pt>
                <c:pt idx="26736" formatCode="General">
                  <c:v>17.993500000000001</c:v>
                </c:pt>
                <c:pt idx="26737" formatCode="General">
                  <c:v>17.9941</c:v>
                </c:pt>
                <c:pt idx="26738" formatCode="General">
                  <c:v>17.994800000000001</c:v>
                </c:pt>
                <c:pt idx="26739" formatCode="General">
                  <c:v>17.9955</c:v>
                </c:pt>
                <c:pt idx="26740" formatCode="General">
                  <c:v>17.996200000000002</c:v>
                </c:pt>
                <c:pt idx="26741" formatCode="General">
                  <c:v>17.9968</c:v>
                </c:pt>
                <c:pt idx="26742" formatCode="General">
                  <c:v>17.997499999999999</c:v>
                </c:pt>
                <c:pt idx="26743" formatCode="General">
                  <c:v>17.998200000000001</c:v>
                </c:pt>
                <c:pt idx="26744" formatCode="General">
                  <c:v>17.998799999999999</c:v>
                </c:pt>
                <c:pt idx="26745" formatCode="General">
                  <c:v>17.999500000000001</c:v>
                </c:pt>
                <c:pt idx="26746" formatCode="General">
                  <c:v>18.0002</c:v>
                </c:pt>
                <c:pt idx="26747" formatCode="General">
                  <c:v>18.000900000000001</c:v>
                </c:pt>
                <c:pt idx="26748" formatCode="General">
                  <c:v>18.0015</c:v>
                </c:pt>
                <c:pt idx="26749" formatCode="General">
                  <c:v>18.002199999999998</c:v>
                </c:pt>
                <c:pt idx="26750" formatCode="General">
                  <c:v>18.0029</c:v>
                </c:pt>
                <c:pt idx="26751" formatCode="General">
                  <c:v>18.003599999999999</c:v>
                </c:pt>
                <c:pt idx="26752" formatCode="General">
                  <c:v>18.004200000000001</c:v>
                </c:pt>
                <c:pt idx="26753" formatCode="General">
                  <c:v>18.004899999999999</c:v>
                </c:pt>
                <c:pt idx="26754" formatCode="General">
                  <c:v>18.005600000000001</c:v>
                </c:pt>
                <c:pt idx="26755" formatCode="General">
                  <c:v>18.0063</c:v>
                </c:pt>
                <c:pt idx="26756" formatCode="General">
                  <c:v>18.006900000000002</c:v>
                </c:pt>
                <c:pt idx="26757" formatCode="General">
                  <c:v>18.0076</c:v>
                </c:pt>
                <c:pt idx="26758" formatCode="General">
                  <c:v>18.008299999999998</c:v>
                </c:pt>
                <c:pt idx="26759" formatCode="General">
                  <c:v>18.008900000000001</c:v>
                </c:pt>
                <c:pt idx="26760" formatCode="General">
                  <c:v>18.009599999999999</c:v>
                </c:pt>
                <c:pt idx="26761" formatCode="General">
                  <c:v>18.010300000000001</c:v>
                </c:pt>
                <c:pt idx="26762" formatCode="General">
                  <c:v>18.010999999999999</c:v>
                </c:pt>
                <c:pt idx="26763" formatCode="General">
                  <c:v>18.011600000000001</c:v>
                </c:pt>
                <c:pt idx="26764" formatCode="General">
                  <c:v>18.0123</c:v>
                </c:pt>
                <c:pt idx="26765" formatCode="General">
                  <c:v>18.013000000000002</c:v>
                </c:pt>
                <c:pt idx="26766" formatCode="General">
                  <c:v>18.0137</c:v>
                </c:pt>
                <c:pt idx="26767" formatCode="General">
                  <c:v>18.014299999999999</c:v>
                </c:pt>
                <c:pt idx="26768" formatCode="General">
                  <c:v>18.015000000000001</c:v>
                </c:pt>
                <c:pt idx="26769" formatCode="General">
                  <c:v>18.015699999999999</c:v>
                </c:pt>
                <c:pt idx="26770" formatCode="General">
                  <c:v>18.016300000000001</c:v>
                </c:pt>
                <c:pt idx="26771" formatCode="General">
                  <c:v>18.016999999999999</c:v>
                </c:pt>
                <c:pt idx="26772" formatCode="General">
                  <c:v>18.017700000000001</c:v>
                </c:pt>
                <c:pt idx="26773" formatCode="General">
                  <c:v>18.0184</c:v>
                </c:pt>
                <c:pt idx="26774" formatCode="General">
                  <c:v>18.018999999999998</c:v>
                </c:pt>
                <c:pt idx="26775" formatCode="General">
                  <c:v>18.0197</c:v>
                </c:pt>
                <c:pt idx="26776" formatCode="General">
                  <c:v>18.020399999999999</c:v>
                </c:pt>
                <c:pt idx="26777" formatCode="General">
                  <c:v>18.021100000000001</c:v>
                </c:pt>
                <c:pt idx="26778" formatCode="General">
                  <c:v>18.021699999999999</c:v>
                </c:pt>
                <c:pt idx="26779" formatCode="General">
                  <c:v>18.022400000000001</c:v>
                </c:pt>
                <c:pt idx="26780" formatCode="General">
                  <c:v>18.023099999999999</c:v>
                </c:pt>
                <c:pt idx="26781" formatCode="General">
                  <c:v>18.023800000000001</c:v>
                </c:pt>
                <c:pt idx="26782" formatCode="General">
                  <c:v>18.0244</c:v>
                </c:pt>
                <c:pt idx="26783" formatCode="General">
                  <c:v>18.025099999999998</c:v>
                </c:pt>
                <c:pt idx="26784" formatCode="General">
                  <c:v>18.0258</c:v>
                </c:pt>
                <c:pt idx="26785" formatCode="General">
                  <c:v>18.026399999999999</c:v>
                </c:pt>
                <c:pt idx="26786" formatCode="General">
                  <c:v>18.027100000000001</c:v>
                </c:pt>
                <c:pt idx="26787" formatCode="General">
                  <c:v>18.027799999999999</c:v>
                </c:pt>
                <c:pt idx="26788" formatCode="General">
                  <c:v>18.028500000000001</c:v>
                </c:pt>
                <c:pt idx="26789" formatCode="General">
                  <c:v>18.0291</c:v>
                </c:pt>
                <c:pt idx="26790" formatCode="General">
                  <c:v>18.029800000000002</c:v>
                </c:pt>
                <c:pt idx="26791" formatCode="General">
                  <c:v>18.0305</c:v>
                </c:pt>
                <c:pt idx="26792" formatCode="General">
                  <c:v>18.031199999999998</c:v>
                </c:pt>
                <c:pt idx="26793" formatCode="General">
                  <c:v>18.0318</c:v>
                </c:pt>
                <c:pt idx="26794" formatCode="General">
                  <c:v>18.032499999999999</c:v>
                </c:pt>
                <c:pt idx="26795" formatCode="General">
                  <c:v>18.033200000000001</c:v>
                </c:pt>
                <c:pt idx="26796" formatCode="General">
                  <c:v>18.033799999999999</c:v>
                </c:pt>
                <c:pt idx="26797" formatCode="General">
                  <c:v>18.034500000000001</c:v>
                </c:pt>
                <c:pt idx="26798" formatCode="General">
                  <c:v>18.0352</c:v>
                </c:pt>
                <c:pt idx="26799" formatCode="General">
                  <c:v>18.035900000000002</c:v>
                </c:pt>
                <c:pt idx="26800" formatCode="General">
                  <c:v>18.0365</c:v>
                </c:pt>
                <c:pt idx="26801" formatCode="General">
                  <c:v>18.037199999999999</c:v>
                </c:pt>
                <c:pt idx="26802" formatCode="General">
                  <c:v>18.0379</c:v>
                </c:pt>
                <c:pt idx="26803" formatCode="General">
                  <c:v>18.038599999999999</c:v>
                </c:pt>
                <c:pt idx="26804" formatCode="General">
                  <c:v>18.039200000000001</c:v>
                </c:pt>
                <c:pt idx="26805" formatCode="General">
                  <c:v>18.039899999999999</c:v>
                </c:pt>
                <c:pt idx="26806" formatCode="General">
                  <c:v>18.040600000000001</c:v>
                </c:pt>
                <c:pt idx="26807" formatCode="General">
                  <c:v>18.0412</c:v>
                </c:pt>
                <c:pt idx="26808" formatCode="General">
                  <c:v>18.041899999999998</c:v>
                </c:pt>
                <c:pt idx="26809" formatCode="General">
                  <c:v>18.0426</c:v>
                </c:pt>
                <c:pt idx="26810" formatCode="General">
                  <c:v>18.043299999999999</c:v>
                </c:pt>
                <c:pt idx="26811" formatCode="General">
                  <c:v>18.043900000000001</c:v>
                </c:pt>
                <c:pt idx="26812" formatCode="General">
                  <c:v>18.044599999999999</c:v>
                </c:pt>
                <c:pt idx="26813" formatCode="General">
                  <c:v>18.045300000000001</c:v>
                </c:pt>
                <c:pt idx="26814" formatCode="General">
                  <c:v>18.045999999999999</c:v>
                </c:pt>
                <c:pt idx="26815" formatCode="General">
                  <c:v>18.046600000000002</c:v>
                </c:pt>
                <c:pt idx="26816" formatCode="General">
                  <c:v>18.0473</c:v>
                </c:pt>
                <c:pt idx="26817" formatCode="General">
                  <c:v>18.047999999999998</c:v>
                </c:pt>
                <c:pt idx="26818" formatCode="General">
                  <c:v>18.0487</c:v>
                </c:pt>
                <c:pt idx="26819" formatCode="General">
                  <c:v>18.049299999999999</c:v>
                </c:pt>
                <c:pt idx="26820" formatCode="General">
                  <c:v>18.05</c:v>
                </c:pt>
                <c:pt idx="26821" formatCode="General">
                  <c:v>18.050699999999999</c:v>
                </c:pt>
                <c:pt idx="26822" formatCode="General">
                  <c:v>18.051300000000001</c:v>
                </c:pt>
                <c:pt idx="26823" formatCode="General">
                  <c:v>18.052</c:v>
                </c:pt>
                <c:pt idx="26824" formatCode="General">
                  <c:v>18.052700000000002</c:v>
                </c:pt>
                <c:pt idx="26825" formatCode="General">
                  <c:v>18.0534</c:v>
                </c:pt>
                <c:pt idx="26826" formatCode="General">
                  <c:v>18.053999999999998</c:v>
                </c:pt>
                <c:pt idx="26827" formatCode="General">
                  <c:v>18.0547</c:v>
                </c:pt>
                <c:pt idx="26828" formatCode="General">
                  <c:v>18.055399999999999</c:v>
                </c:pt>
                <c:pt idx="26829" formatCode="General">
                  <c:v>18.056100000000001</c:v>
                </c:pt>
                <c:pt idx="26830" formatCode="General">
                  <c:v>18.056699999999999</c:v>
                </c:pt>
                <c:pt idx="26831" formatCode="General">
                  <c:v>18.057400000000001</c:v>
                </c:pt>
                <c:pt idx="26832" formatCode="General">
                  <c:v>18.0581</c:v>
                </c:pt>
                <c:pt idx="26833" formatCode="General">
                  <c:v>18.058700000000002</c:v>
                </c:pt>
                <c:pt idx="26834" formatCode="General">
                  <c:v>18.0594</c:v>
                </c:pt>
                <c:pt idx="26835" formatCode="General">
                  <c:v>18.060099999999998</c:v>
                </c:pt>
                <c:pt idx="26836" formatCode="General">
                  <c:v>18.0608</c:v>
                </c:pt>
                <c:pt idx="26837" formatCode="General">
                  <c:v>18.061399999999999</c:v>
                </c:pt>
                <c:pt idx="26838" formatCode="General">
                  <c:v>18.062100000000001</c:v>
                </c:pt>
                <c:pt idx="26839" formatCode="General">
                  <c:v>18.062799999999999</c:v>
                </c:pt>
                <c:pt idx="26840" formatCode="General">
                  <c:v>18.063500000000001</c:v>
                </c:pt>
                <c:pt idx="26841" formatCode="General">
                  <c:v>18.0641</c:v>
                </c:pt>
                <c:pt idx="26842" formatCode="General">
                  <c:v>18.064800000000002</c:v>
                </c:pt>
                <c:pt idx="26843" formatCode="General">
                  <c:v>18.0655</c:v>
                </c:pt>
                <c:pt idx="26844" formatCode="General">
                  <c:v>18.066199999999998</c:v>
                </c:pt>
                <c:pt idx="26845" formatCode="General">
                  <c:v>18.066800000000001</c:v>
                </c:pt>
                <c:pt idx="26846" formatCode="General">
                  <c:v>18.067499999999999</c:v>
                </c:pt>
                <c:pt idx="26847" formatCode="General">
                  <c:v>18.068200000000001</c:v>
                </c:pt>
                <c:pt idx="26848" formatCode="General">
                  <c:v>18.0688</c:v>
                </c:pt>
                <c:pt idx="26849" formatCode="General">
                  <c:v>18.069500000000001</c:v>
                </c:pt>
                <c:pt idx="26850" formatCode="General">
                  <c:v>18.0702</c:v>
                </c:pt>
                <c:pt idx="26851" formatCode="General">
                  <c:v>18.070900000000002</c:v>
                </c:pt>
                <c:pt idx="26852" formatCode="General">
                  <c:v>18.0715</c:v>
                </c:pt>
                <c:pt idx="26853" formatCode="General">
                  <c:v>18.072199999999999</c:v>
                </c:pt>
                <c:pt idx="26854" formatCode="General">
                  <c:v>18.072900000000001</c:v>
                </c:pt>
                <c:pt idx="26855" formatCode="General">
                  <c:v>18.073599999999999</c:v>
                </c:pt>
                <c:pt idx="26856" formatCode="General">
                  <c:v>18.074200000000001</c:v>
                </c:pt>
                <c:pt idx="26857" formatCode="General">
                  <c:v>18.0749</c:v>
                </c:pt>
                <c:pt idx="26858" formatCode="General">
                  <c:v>18.075600000000001</c:v>
                </c:pt>
                <c:pt idx="26859" formatCode="General">
                  <c:v>18.0762</c:v>
                </c:pt>
                <c:pt idx="26860" formatCode="General">
                  <c:v>18.076899999999998</c:v>
                </c:pt>
                <c:pt idx="26861" formatCode="General">
                  <c:v>18.0776</c:v>
                </c:pt>
                <c:pt idx="26862" formatCode="General">
                  <c:v>18.078299999999999</c:v>
                </c:pt>
                <c:pt idx="26863" formatCode="General">
                  <c:v>18.078900000000001</c:v>
                </c:pt>
                <c:pt idx="26864" formatCode="General">
                  <c:v>18.079599999999999</c:v>
                </c:pt>
                <c:pt idx="26865" formatCode="General">
                  <c:v>18.080300000000001</c:v>
                </c:pt>
                <c:pt idx="26866" formatCode="General">
                  <c:v>18.081</c:v>
                </c:pt>
                <c:pt idx="26867" formatCode="General">
                  <c:v>18.081600000000002</c:v>
                </c:pt>
                <c:pt idx="26868" formatCode="General">
                  <c:v>18.0823</c:v>
                </c:pt>
                <c:pt idx="26869" formatCode="General">
                  <c:v>18.082999999999998</c:v>
                </c:pt>
                <c:pt idx="26870" formatCode="General">
                  <c:v>18.083600000000001</c:v>
                </c:pt>
                <c:pt idx="26871" formatCode="General">
                  <c:v>18.084299999999999</c:v>
                </c:pt>
                <c:pt idx="26872" formatCode="General">
                  <c:v>18.085000000000001</c:v>
                </c:pt>
                <c:pt idx="26873" formatCode="General">
                  <c:v>18.085699999999999</c:v>
                </c:pt>
                <c:pt idx="26874" formatCode="General">
                  <c:v>18.086300000000001</c:v>
                </c:pt>
                <c:pt idx="26875" formatCode="General">
                  <c:v>18.087</c:v>
                </c:pt>
                <c:pt idx="26876" formatCode="General">
                  <c:v>18.087700000000002</c:v>
                </c:pt>
                <c:pt idx="26877" formatCode="General">
                  <c:v>18.0884</c:v>
                </c:pt>
                <c:pt idx="26878" formatCode="General">
                  <c:v>18.088999999999999</c:v>
                </c:pt>
                <c:pt idx="26879" formatCode="General">
                  <c:v>18.089700000000001</c:v>
                </c:pt>
                <c:pt idx="26880" formatCode="General">
                  <c:v>18.090399999999999</c:v>
                </c:pt>
                <c:pt idx="26881" formatCode="General">
                  <c:v>18.091100000000001</c:v>
                </c:pt>
                <c:pt idx="26882" formatCode="General">
                  <c:v>18.091699999999999</c:v>
                </c:pt>
                <c:pt idx="26883" formatCode="General">
                  <c:v>18.092400000000001</c:v>
                </c:pt>
                <c:pt idx="26884" formatCode="General">
                  <c:v>18.0931</c:v>
                </c:pt>
                <c:pt idx="26885" formatCode="General">
                  <c:v>18.093699999999998</c:v>
                </c:pt>
                <c:pt idx="26886" formatCode="General">
                  <c:v>18.0944</c:v>
                </c:pt>
                <c:pt idx="26887" formatCode="General">
                  <c:v>18.095099999999999</c:v>
                </c:pt>
                <c:pt idx="26888" formatCode="General">
                  <c:v>18.095800000000001</c:v>
                </c:pt>
                <c:pt idx="26889" formatCode="General">
                  <c:v>18.096399999999999</c:v>
                </c:pt>
                <c:pt idx="26890" formatCode="General">
                  <c:v>18.097100000000001</c:v>
                </c:pt>
                <c:pt idx="26891" formatCode="General">
                  <c:v>18.097799999999999</c:v>
                </c:pt>
                <c:pt idx="26892" formatCode="General">
                  <c:v>18.098500000000001</c:v>
                </c:pt>
                <c:pt idx="26893" formatCode="General">
                  <c:v>18.0991</c:v>
                </c:pt>
                <c:pt idx="26894" formatCode="General">
                  <c:v>18.099799999999998</c:v>
                </c:pt>
                <c:pt idx="26895" formatCode="General">
                  <c:v>18.1005</c:v>
                </c:pt>
                <c:pt idx="26896" formatCode="General">
                  <c:v>18.101099999999999</c:v>
                </c:pt>
                <c:pt idx="26897" formatCode="General">
                  <c:v>18.101800000000001</c:v>
                </c:pt>
                <c:pt idx="26898" formatCode="General">
                  <c:v>18.102499999999999</c:v>
                </c:pt>
                <c:pt idx="26899" formatCode="General">
                  <c:v>18.103200000000001</c:v>
                </c:pt>
                <c:pt idx="26900" formatCode="General">
                  <c:v>18.1038</c:v>
                </c:pt>
                <c:pt idx="26901" formatCode="General">
                  <c:v>18.104500000000002</c:v>
                </c:pt>
                <c:pt idx="26902" formatCode="General">
                  <c:v>18.1052</c:v>
                </c:pt>
                <c:pt idx="26903" formatCode="General">
                  <c:v>18.105899999999998</c:v>
                </c:pt>
                <c:pt idx="26904" formatCode="General">
                  <c:v>18.1065</c:v>
                </c:pt>
                <c:pt idx="26905" formatCode="General">
                  <c:v>18.107199999999999</c:v>
                </c:pt>
                <c:pt idx="26906" formatCode="General">
                  <c:v>18.107900000000001</c:v>
                </c:pt>
                <c:pt idx="26907" formatCode="General">
                  <c:v>18.108499999999999</c:v>
                </c:pt>
                <c:pt idx="26908" formatCode="General">
                  <c:v>18.109200000000001</c:v>
                </c:pt>
                <c:pt idx="26909" formatCode="General">
                  <c:v>18.1099</c:v>
                </c:pt>
                <c:pt idx="26910" formatCode="General">
                  <c:v>18.110600000000002</c:v>
                </c:pt>
                <c:pt idx="26911" formatCode="General">
                  <c:v>18.1112</c:v>
                </c:pt>
                <c:pt idx="26912" formatCode="General">
                  <c:v>18.111899999999999</c:v>
                </c:pt>
                <c:pt idx="26913" formatCode="General">
                  <c:v>18.1126</c:v>
                </c:pt>
                <c:pt idx="26914" formatCode="General">
                  <c:v>18.113299999999999</c:v>
                </c:pt>
                <c:pt idx="26915" formatCode="General">
                  <c:v>18.113900000000001</c:v>
                </c:pt>
                <c:pt idx="26916" formatCode="General">
                  <c:v>18.114599999999999</c:v>
                </c:pt>
                <c:pt idx="26917" formatCode="General">
                  <c:v>18.115300000000001</c:v>
                </c:pt>
                <c:pt idx="26918" formatCode="General">
                  <c:v>18.116</c:v>
                </c:pt>
                <c:pt idx="26919" formatCode="General">
                  <c:v>18.116599999999998</c:v>
                </c:pt>
                <c:pt idx="26920" formatCode="General">
                  <c:v>18.1173</c:v>
                </c:pt>
                <c:pt idx="26921" formatCode="General">
                  <c:v>18.117999999999999</c:v>
                </c:pt>
                <c:pt idx="26922" formatCode="General">
                  <c:v>18.118600000000001</c:v>
                </c:pt>
                <c:pt idx="26923" formatCode="General">
                  <c:v>18.119299999999999</c:v>
                </c:pt>
                <c:pt idx="26924" formatCode="General">
                  <c:v>18.12</c:v>
                </c:pt>
                <c:pt idx="26925" formatCode="General">
                  <c:v>18.120699999999999</c:v>
                </c:pt>
                <c:pt idx="26926" formatCode="General">
                  <c:v>18.121300000000002</c:v>
                </c:pt>
                <c:pt idx="26927" formatCode="General">
                  <c:v>18.122</c:v>
                </c:pt>
                <c:pt idx="26928" formatCode="General">
                  <c:v>18.122699999999998</c:v>
                </c:pt>
                <c:pt idx="26929" formatCode="General">
                  <c:v>18.1234</c:v>
                </c:pt>
                <c:pt idx="26930" formatCode="General">
                  <c:v>18.123999999999999</c:v>
                </c:pt>
                <c:pt idx="26931" formatCode="General">
                  <c:v>18.124700000000001</c:v>
                </c:pt>
                <c:pt idx="26932" formatCode="General">
                  <c:v>18.125399999999999</c:v>
                </c:pt>
                <c:pt idx="26933" formatCode="General">
                  <c:v>18.126000000000001</c:v>
                </c:pt>
                <c:pt idx="26934" formatCode="General">
                  <c:v>18.1267</c:v>
                </c:pt>
                <c:pt idx="26935" formatCode="General">
                  <c:v>18.127400000000002</c:v>
                </c:pt>
                <c:pt idx="26936" formatCode="General">
                  <c:v>18.1281</c:v>
                </c:pt>
                <c:pt idx="26937" formatCode="General">
                  <c:v>18.128699999999998</c:v>
                </c:pt>
                <c:pt idx="26938" formatCode="General">
                  <c:v>18.1294</c:v>
                </c:pt>
                <c:pt idx="26939" formatCode="General">
                  <c:v>18.130099999999999</c:v>
                </c:pt>
                <c:pt idx="26940" formatCode="General">
                  <c:v>18.130800000000001</c:v>
                </c:pt>
                <c:pt idx="26941" formatCode="General">
                  <c:v>18.131399999999999</c:v>
                </c:pt>
                <c:pt idx="26942" formatCode="General">
                  <c:v>18.132100000000001</c:v>
                </c:pt>
                <c:pt idx="26943" formatCode="General">
                  <c:v>18.1328</c:v>
                </c:pt>
                <c:pt idx="26944" formatCode="General">
                  <c:v>18.133500000000002</c:v>
                </c:pt>
                <c:pt idx="26945" formatCode="General">
                  <c:v>18.1341</c:v>
                </c:pt>
                <c:pt idx="26946" formatCode="General">
                  <c:v>18.134799999999998</c:v>
                </c:pt>
                <c:pt idx="26947" formatCode="General">
                  <c:v>18.1355</c:v>
                </c:pt>
                <c:pt idx="26948" formatCode="General">
                  <c:v>18.136099999999999</c:v>
                </c:pt>
                <c:pt idx="26949" formatCode="General">
                  <c:v>18.136800000000001</c:v>
                </c:pt>
                <c:pt idx="26950" formatCode="General">
                  <c:v>18.137499999999999</c:v>
                </c:pt>
                <c:pt idx="26951" formatCode="General">
                  <c:v>18.138200000000001</c:v>
                </c:pt>
                <c:pt idx="26952" formatCode="General">
                  <c:v>18.1388</c:v>
                </c:pt>
                <c:pt idx="26953" formatCode="General">
                  <c:v>18.139500000000002</c:v>
                </c:pt>
                <c:pt idx="26954" formatCode="General">
                  <c:v>18.1402</c:v>
                </c:pt>
                <c:pt idx="26955" formatCode="General">
                  <c:v>18.140899999999998</c:v>
                </c:pt>
                <c:pt idx="26956" formatCode="General">
                  <c:v>18.141500000000001</c:v>
                </c:pt>
                <c:pt idx="26957" formatCode="General">
                  <c:v>18.142199999999999</c:v>
                </c:pt>
                <c:pt idx="26958" formatCode="General">
                  <c:v>18.142900000000001</c:v>
                </c:pt>
                <c:pt idx="26959" formatCode="General">
                  <c:v>18.1435</c:v>
                </c:pt>
                <c:pt idx="26960" formatCode="General">
                  <c:v>18.144200000000001</c:v>
                </c:pt>
                <c:pt idx="26961" formatCode="General">
                  <c:v>18.1449</c:v>
                </c:pt>
                <c:pt idx="26962" formatCode="General">
                  <c:v>18.145600000000002</c:v>
                </c:pt>
                <c:pt idx="26963" formatCode="General">
                  <c:v>18.1462</c:v>
                </c:pt>
                <c:pt idx="26964" formatCode="General">
                  <c:v>18.146899999999999</c:v>
                </c:pt>
                <c:pt idx="26965" formatCode="General">
                  <c:v>18.147600000000001</c:v>
                </c:pt>
                <c:pt idx="26966" formatCode="General">
                  <c:v>18.148299999999999</c:v>
                </c:pt>
                <c:pt idx="26967" formatCode="General">
                  <c:v>18.148900000000001</c:v>
                </c:pt>
                <c:pt idx="26968" formatCode="General">
                  <c:v>18.1496</c:v>
                </c:pt>
                <c:pt idx="26969" formatCode="General">
                  <c:v>18.150300000000001</c:v>
                </c:pt>
                <c:pt idx="26970" formatCode="General">
                  <c:v>18.1509</c:v>
                </c:pt>
                <c:pt idx="26971" formatCode="General">
                  <c:v>18.151599999999998</c:v>
                </c:pt>
                <c:pt idx="26972" formatCode="General">
                  <c:v>18.1523</c:v>
                </c:pt>
                <c:pt idx="26973" formatCode="General">
                  <c:v>18.152999999999999</c:v>
                </c:pt>
                <c:pt idx="26974" formatCode="General">
                  <c:v>18.153600000000001</c:v>
                </c:pt>
                <c:pt idx="26975" formatCode="General">
                  <c:v>18.154299999999999</c:v>
                </c:pt>
                <c:pt idx="26976" formatCode="General">
                  <c:v>18.155000000000001</c:v>
                </c:pt>
                <c:pt idx="26977" formatCode="General">
                  <c:v>18.1557</c:v>
                </c:pt>
                <c:pt idx="26978" formatCode="General">
                  <c:v>18.156300000000002</c:v>
                </c:pt>
                <c:pt idx="26979" formatCode="General">
                  <c:v>18.157</c:v>
                </c:pt>
                <c:pt idx="26980" formatCode="General">
                  <c:v>18.157699999999998</c:v>
                </c:pt>
                <c:pt idx="26981" formatCode="General">
                  <c:v>18.1584</c:v>
                </c:pt>
                <c:pt idx="26982" formatCode="General">
                  <c:v>18.158999999999999</c:v>
                </c:pt>
                <c:pt idx="26983" formatCode="General">
                  <c:v>18.159700000000001</c:v>
                </c:pt>
                <c:pt idx="26984" formatCode="General">
                  <c:v>18.160399999999999</c:v>
                </c:pt>
                <c:pt idx="26985" formatCode="General">
                  <c:v>18.161000000000001</c:v>
                </c:pt>
                <c:pt idx="26986" formatCode="General">
                  <c:v>18.1617</c:v>
                </c:pt>
                <c:pt idx="26987" formatCode="General">
                  <c:v>18.162400000000002</c:v>
                </c:pt>
                <c:pt idx="26988" formatCode="General">
                  <c:v>18.1631</c:v>
                </c:pt>
                <c:pt idx="26989" formatCode="General">
                  <c:v>18.163699999999999</c:v>
                </c:pt>
                <c:pt idx="26990" formatCode="General">
                  <c:v>18.164400000000001</c:v>
                </c:pt>
                <c:pt idx="26991" formatCode="General">
                  <c:v>18.165099999999999</c:v>
                </c:pt>
                <c:pt idx="26992" formatCode="General">
                  <c:v>18.165800000000001</c:v>
                </c:pt>
                <c:pt idx="26993" formatCode="General">
                  <c:v>18.166399999999999</c:v>
                </c:pt>
                <c:pt idx="26994" formatCode="General">
                  <c:v>18.167100000000001</c:v>
                </c:pt>
                <c:pt idx="26995" formatCode="General">
                  <c:v>18.1678</c:v>
                </c:pt>
                <c:pt idx="26996" formatCode="General">
                  <c:v>18.168399999999998</c:v>
                </c:pt>
                <c:pt idx="26997" formatCode="General">
                  <c:v>18.1691</c:v>
                </c:pt>
                <c:pt idx="26998" formatCode="General">
                  <c:v>18.169799999999999</c:v>
                </c:pt>
                <c:pt idx="26999" formatCode="General">
                  <c:v>18.170500000000001</c:v>
                </c:pt>
                <c:pt idx="27000" formatCode="General">
                  <c:v>18.171099999999999</c:v>
                </c:pt>
                <c:pt idx="27001" formatCode="General">
                  <c:v>18.171800000000001</c:v>
                </c:pt>
                <c:pt idx="27002" formatCode="General">
                  <c:v>18.172499999999999</c:v>
                </c:pt>
                <c:pt idx="27003" formatCode="General">
                  <c:v>18.173200000000001</c:v>
                </c:pt>
                <c:pt idx="27004" formatCode="General">
                  <c:v>18.1738</c:v>
                </c:pt>
                <c:pt idx="27005" formatCode="General">
                  <c:v>18.174499999999998</c:v>
                </c:pt>
                <c:pt idx="27006" formatCode="General">
                  <c:v>18.1752</c:v>
                </c:pt>
                <c:pt idx="27007" formatCode="General">
                  <c:v>18.175799999999999</c:v>
                </c:pt>
                <c:pt idx="27008" formatCode="General">
                  <c:v>18.176500000000001</c:v>
                </c:pt>
                <c:pt idx="27009" formatCode="General">
                  <c:v>18.177199999999999</c:v>
                </c:pt>
                <c:pt idx="27010" formatCode="General">
                  <c:v>18.177900000000001</c:v>
                </c:pt>
                <c:pt idx="27011" formatCode="General">
                  <c:v>18.1785</c:v>
                </c:pt>
                <c:pt idx="27012" formatCode="General">
                  <c:v>18.179200000000002</c:v>
                </c:pt>
                <c:pt idx="27013" formatCode="General">
                  <c:v>18.1799</c:v>
                </c:pt>
                <c:pt idx="27014" formatCode="General">
                  <c:v>18.180599999999998</c:v>
                </c:pt>
                <c:pt idx="27015" formatCode="General">
                  <c:v>18.1812</c:v>
                </c:pt>
                <c:pt idx="27016" formatCode="General">
                  <c:v>18.181899999999999</c:v>
                </c:pt>
                <c:pt idx="27017" formatCode="General">
                  <c:v>18.182600000000001</c:v>
                </c:pt>
                <c:pt idx="27018" formatCode="General">
                  <c:v>18.183299999999999</c:v>
                </c:pt>
                <c:pt idx="27019" formatCode="General">
                  <c:v>18.183900000000001</c:v>
                </c:pt>
                <c:pt idx="27020" formatCode="General">
                  <c:v>18.1846</c:v>
                </c:pt>
                <c:pt idx="27021" formatCode="General">
                  <c:v>18.185300000000002</c:v>
                </c:pt>
                <c:pt idx="27022" formatCode="General">
                  <c:v>18.1859</c:v>
                </c:pt>
                <c:pt idx="27023" formatCode="General">
                  <c:v>18.186599999999999</c:v>
                </c:pt>
                <c:pt idx="27024" formatCode="General">
                  <c:v>18.1873</c:v>
                </c:pt>
                <c:pt idx="27025" formatCode="General">
                  <c:v>18.187999999999999</c:v>
                </c:pt>
                <c:pt idx="27026" formatCode="General">
                  <c:v>18.188600000000001</c:v>
                </c:pt>
                <c:pt idx="27027" formatCode="General">
                  <c:v>18.189299999999999</c:v>
                </c:pt>
                <c:pt idx="27028" formatCode="General">
                  <c:v>18.190000000000001</c:v>
                </c:pt>
                <c:pt idx="27029" formatCode="General">
                  <c:v>18.1907</c:v>
                </c:pt>
                <c:pt idx="27030" formatCode="General">
                  <c:v>18.191299999999998</c:v>
                </c:pt>
                <c:pt idx="27031" formatCode="General">
                  <c:v>18.192</c:v>
                </c:pt>
                <c:pt idx="27032" formatCode="General">
                  <c:v>18.192699999999999</c:v>
                </c:pt>
                <c:pt idx="27033" formatCode="General">
                  <c:v>18.193300000000001</c:v>
                </c:pt>
                <c:pt idx="27034" formatCode="General">
                  <c:v>18.193999999999999</c:v>
                </c:pt>
                <c:pt idx="27035" formatCode="General">
                  <c:v>18.194700000000001</c:v>
                </c:pt>
                <c:pt idx="27036" formatCode="General">
                  <c:v>18.195399999999999</c:v>
                </c:pt>
                <c:pt idx="27037" formatCode="General">
                  <c:v>18.196000000000002</c:v>
                </c:pt>
                <c:pt idx="27038" formatCode="General">
                  <c:v>18.1967</c:v>
                </c:pt>
                <c:pt idx="27039" formatCode="General">
                  <c:v>18.197399999999998</c:v>
                </c:pt>
                <c:pt idx="27040" formatCode="General">
                  <c:v>18.1981</c:v>
                </c:pt>
                <c:pt idx="27041" formatCode="General">
                  <c:v>18.198699999999999</c:v>
                </c:pt>
                <c:pt idx="27042" formatCode="General">
                  <c:v>18.199400000000001</c:v>
                </c:pt>
                <c:pt idx="27043" formatCode="General">
                  <c:v>18.200099999999999</c:v>
                </c:pt>
                <c:pt idx="27044" formatCode="General">
                  <c:v>18.200800000000001</c:v>
                </c:pt>
                <c:pt idx="27045" formatCode="General">
                  <c:v>18.2014</c:v>
                </c:pt>
                <c:pt idx="27046" formatCode="General">
                  <c:v>18.202100000000002</c:v>
                </c:pt>
                <c:pt idx="27047" formatCode="General">
                  <c:v>18.2028</c:v>
                </c:pt>
                <c:pt idx="27048" formatCode="General">
                  <c:v>18.203399999999998</c:v>
                </c:pt>
                <c:pt idx="27049" formatCode="General">
                  <c:v>18.2041</c:v>
                </c:pt>
                <c:pt idx="27050" formatCode="General">
                  <c:v>18.204799999999999</c:v>
                </c:pt>
                <c:pt idx="27051" formatCode="General">
                  <c:v>18.205500000000001</c:v>
                </c:pt>
                <c:pt idx="27052" formatCode="General">
                  <c:v>18.206099999999999</c:v>
                </c:pt>
                <c:pt idx="27053" formatCode="General">
                  <c:v>18.206800000000001</c:v>
                </c:pt>
                <c:pt idx="27054" formatCode="General">
                  <c:v>18.2075</c:v>
                </c:pt>
                <c:pt idx="27055" formatCode="General">
                  <c:v>18.208200000000001</c:v>
                </c:pt>
                <c:pt idx="27056" formatCode="General">
                  <c:v>18.2088</c:v>
                </c:pt>
                <c:pt idx="27057" formatCode="General">
                  <c:v>18.209499999999998</c:v>
                </c:pt>
                <c:pt idx="27058" formatCode="General">
                  <c:v>18.2102</c:v>
                </c:pt>
                <c:pt idx="27059" formatCode="General">
                  <c:v>18.210799999999999</c:v>
                </c:pt>
                <c:pt idx="27060" formatCode="General">
                  <c:v>18.211500000000001</c:v>
                </c:pt>
                <c:pt idx="27061" formatCode="General">
                  <c:v>18.212199999999999</c:v>
                </c:pt>
                <c:pt idx="27062" formatCode="General">
                  <c:v>18.212900000000001</c:v>
                </c:pt>
                <c:pt idx="27063" formatCode="General">
                  <c:v>18.2135</c:v>
                </c:pt>
                <c:pt idx="27064" formatCode="General">
                  <c:v>18.214200000000002</c:v>
                </c:pt>
                <c:pt idx="27065" formatCode="General">
                  <c:v>18.2149</c:v>
                </c:pt>
                <c:pt idx="27066" formatCode="General">
                  <c:v>18.215599999999998</c:v>
                </c:pt>
                <c:pt idx="27067" formatCode="General">
                  <c:v>18.216200000000001</c:v>
                </c:pt>
                <c:pt idx="27068" formatCode="General">
                  <c:v>18.216899999999999</c:v>
                </c:pt>
                <c:pt idx="27069" formatCode="General">
                  <c:v>18.217600000000001</c:v>
                </c:pt>
                <c:pt idx="27070" formatCode="General">
                  <c:v>18.2182</c:v>
                </c:pt>
                <c:pt idx="27071" formatCode="General">
                  <c:v>18.218900000000001</c:v>
                </c:pt>
                <c:pt idx="27072" formatCode="General">
                  <c:v>18.2196</c:v>
                </c:pt>
                <c:pt idx="27073" formatCode="General">
                  <c:v>18.220300000000002</c:v>
                </c:pt>
                <c:pt idx="27074" formatCode="General">
                  <c:v>18.2209</c:v>
                </c:pt>
                <c:pt idx="27075" formatCode="General">
                  <c:v>18.221599999999999</c:v>
                </c:pt>
                <c:pt idx="27076" formatCode="General">
                  <c:v>18.222300000000001</c:v>
                </c:pt>
                <c:pt idx="27077" formatCode="General">
                  <c:v>18.222999999999999</c:v>
                </c:pt>
                <c:pt idx="27078" formatCode="General">
                  <c:v>18.223600000000001</c:v>
                </c:pt>
                <c:pt idx="27079" formatCode="General">
                  <c:v>18.224299999999999</c:v>
                </c:pt>
                <c:pt idx="27080" formatCode="General">
                  <c:v>18.225000000000001</c:v>
                </c:pt>
                <c:pt idx="27081" formatCode="General">
                  <c:v>18.2257</c:v>
                </c:pt>
                <c:pt idx="27082" formatCode="General">
                  <c:v>18.226299999999998</c:v>
                </c:pt>
                <c:pt idx="27083" formatCode="General">
                  <c:v>18.227</c:v>
                </c:pt>
                <c:pt idx="27084" formatCode="General">
                  <c:v>18.227699999999999</c:v>
                </c:pt>
                <c:pt idx="27085" formatCode="General">
                  <c:v>18.228300000000001</c:v>
                </c:pt>
                <c:pt idx="27086" formatCode="General">
                  <c:v>18.228999999999999</c:v>
                </c:pt>
                <c:pt idx="27087" formatCode="General">
                  <c:v>18.229700000000001</c:v>
                </c:pt>
                <c:pt idx="27088" formatCode="General">
                  <c:v>18.230399999999999</c:v>
                </c:pt>
                <c:pt idx="27089" formatCode="General">
                  <c:v>18.231000000000002</c:v>
                </c:pt>
                <c:pt idx="27090" formatCode="General">
                  <c:v>18.2317</c:v>
                </c:pt>
                <c:pt idx="27091" formatCode="General">
                  <c:v>18.232399999999998</c:v>
                </c:pt>
                <c:pt idx="27092" formatCode="General">
                  <c:v>18.2331</c:v>
                </c:pt>
                <c:pt idx="27093" formatCode="General">
                  <c:v>18.233699999999999</c:v>
                </c:pt>
                <c:pt idx="27094" formatCode="General">
                  <c:v>18.234400000000001</c:v>
                </c:pt>
                <c:pt idx="27095" formatCode="General">
                  <c:v>18.235099999999999</c:v>
                </c:pt>
                <c:pt idx="27096" formatCode="General">
                  <c:v>18.235700000000001</c:v>
                </c:pt>
                <c:pt idx="27097" formatCode="General">
                  <c:v>18.2364</c:v>
                </c:pt>
                <c:pt idx="27098" formatCode="General">
                  <c:v>18.237100000000002</c:v>
                </c:pt>
                <c:pt idx="27099" formatCode="General">
                  <c:v>18.2378</c:v>
                </c:pt>
                <c:pt idx="27100" formatCode="General">
                  <c:v>18.238399999999999</c:v>
                </c:pt>
                <c:pt idx="27101" formatCode="General">
                  <c:v>18.239100000000001</c:v>
                </c:pt>
                <c:pt idx="27102" formatCode="General">
                  <c:v>18.239799999999999</c:v>
                </c:pt>
                <c:pt idx="27103" formatCode="General">
                  <c:v>18.240500000000001</c:v>
                </c:pt>
                <c:pt idx="27104" formatCode="General">
                  <c:v>18.241099999999999</c:v>
                </c:pt>
                <c:pt idx="27105" formatCode="General">
                  <c:v>18.241800000000001</c:v>
                </c:pt>
                <c:pt idx="27106" formatCode="General">
                  <c:v>18.2425</c:v>
                </c:pt>
                <c:pt idx="27107" formatCode="General">
                  <c:v>18.243200000000002</c:v>
                </c:pt>
                <c:pt idx="27108" formatCode="General">
                  <c:v>18.2438</c:v>
                </c:pt>
                <c:pt idx="27109" formatCode="General">
                  <c:v>18.244499999999999</c:v>
                </c:pt>
                <c:pt idx="27110" formatCode="General">
                  <c:v>18.245200000000001</c:v>
                </c:pt>
                <c:pt idx="27111" formatCode="General">
                  <c:v>18.245799999999999</c:v>
                </c:pt>
                <c:pt idx="27112" formatCode="General">
                  <c:v>18.246500000000001</c:v>
                </c:pt>
                <c:pt idx="27113" formatCode="General">
                  <c:v>18.247199999999999</c:v>
                </c:pt>
                <c:pt idx="27114" formatCode="General">
                  <c:v>18.247900000000001</c:v>
                </c:pt>
                <c:pt idx="27115" formatCode="General">
                  <c:v>18.2485</c:v>
                </c:pt>
                <c:pt idx="27116" formatCode="General">
                  <c:v>18.249199999999998</c:v>
                </c:pt>
                <c:pt idx="27117" formatCode="General">
                  <c:v>18.2499</c:v>
                </c:pt>
                <c:pt idx="27118" formatCode="General">
                  <c:v>18.250599999999999</c:v>
                </c:pt>
                <c:pt idx="27119" formatCode="General">
                  <c:v>18.251200000000001</c:v>
                </c:pt>
                <c:pt idx="27120" formatCode="General">
                  <c:v>18.251899999999999</c:v>
                </c:pt>
                <c:pt idx="27121" formatCode="General">
                  <c:v>18.252600000000001</c:v>
                </c:pt>
                <c:pt idx="27122" formatCode="General">
                  <c:v>18.2532</c:v>
                </c:pt>
                <c:pt idx="27123" formatCode="General">
                  <c:v>18.253900000000002</c:v>
                </c:pt>
                <c:pt idx="27124" formatCode="General">
                  <c:v>18.2546</c:v>
                </c:pt>
                <c:pt idx="27125" formatCode="General">
                  <c:v>18.255299999999998</c:v>
                </c:pt>
                <c:pt idx="27126" formatCode="General">
                  <c:v>18.2559</c:v>
                </c:pt>
                <c:pt idx="27127" formatCode="General">
                  <c:v>18.256599999999999</c:v>
                </c:pt>
                <c:pt idx="27128" formatCode="General">
                  <c:v>18.257300000000001</c:v>
                </c:pt>
                <c:pt idx="27129" formatCode="General">
                  <c:v>18.257999999999999</c:v>
                </c:pt>
                <c:pt idx="27130" formatCode="General">
                  <c:v>18.258600000000001</c:v>
                </c:pt>
                <c:pt idx="27131" formatCode="General">
                  <c:v>18.2593</c:v>
                </c:pt>
                <c:pt idx="27132" formatCode="General">
                  <c:v>18.260000000000002</c:v>
                </c:pt>
                <c:pt idx="27133" formatCode="General">
                  <c:v>18.2606</c:v>
                </c:pt>
                <c:pt idx="27134" formatCode="General">
                  <c:v>18.261299999999999</c:v>
                </c:pt>
                <c:pt idx="27135" formatCode="General">
                  <c:v>18.262</c:v>
                </c:pt>
                <c:pt idx="27136" formatCode="General">
                  <c:v>18.262699999999999</c:v>
                </c:pt>
                <c:pt idx="27137" formatCode="General">
                  <c:v>18.263300000000001</c:v>
                </c:pt>
                <c:pt idx="27138" formatCode="General">
                  <c:v>18.263999999999999</c:v>
                </c:pt>
                <c:pt idx="27139" formatCode="General">
                  <c:v>18.264700000000001</c:v>
                </c:pt>
                <c:pt idx="27140" formatCode="General">
                  <c:v>18.2654</c:v>
                </c:pt>
                <c:pt idx="27141" formatCode="General">
                  <c:v>18.265999999999998</c:v>
                </c:pt>
                <c:pt idx="27142" formatCode="General">
                  <c:v>18.2667</c:v>
                </c:pt>
                <c:pt idx="27143" formatCode="General">
                  <c:v>18.267399999999999</c:v>
                </c:pt>
                <c:pt idx="27144" formatCode="General">
                  <c:v>18.2681</c:v>
                </c:pt>
                <c:pt idx="27145" formatCode="General">
                  <c:v>18.268699999999999</c:v>
                </c:pt>
                <c:pt idx="27146" formatCode="General">
                  <c:v>18.269400000000001</c:v>
                </c:pt>
                <c:pt idx="27147" formatCode="General">
                  <c:v>18.270099999999999</c:v>
                </c:pt>
                <c:pt idx="27148" formatCode="General">
                  <c:v>18.270700000000001</c:v>
                </c:pt>
                <c:pt idx="27149" formatCode="General">
                  <c:v>18.2714</c:v>
                </c:pt>
                <c:pt idx="27150" formatCode="General">
                  <c:v>18.272099999999998</c:v>
                </c:pt>
                <c:pt idx="27151" formatCode="General">
                  <c:v>18.2728</c:v>
                </c:pt>
                <c:pt idx="27152" formatCode="General">
                  <c:v>18.273399999999999</c:v>
                </c:pt>
                <c:pt idx="27153" formatCode="General">
                  <c:v>18.274100000000001</c:v>
                </c:pt>
                <c:pt idx="27154" formatCode="General">
                  <c:v>18.274799999999999</c:v>
                </c:pt>
                <c:pt idx="27155" formatCode="General">
                  <c:v>18.275500000000001</c:v>
                </c:pt>
                <c:pt idx="27156" formatCode="General">
                  <c:v>18.2761</c:v>
                </c:pt>
                <c:pt idx="27157" formatCode="General">
                  <c:v>18.276800000000001</c:v>
                </c:pt>
                <c:pt idx="27158" formatCode="General">
                  <c:v>18.2775</c:v>
                </c:pt>
                <c:pt idx="27159" formatCode="General">
                  <c:v>18.278099999999998</c:v>
                </c:pt>
                <c:pt idx="27160" formatCode="General">
                  <c:v>18.2788</c:v>
                </c:pt>
                <c:pt idx="27161" formatCode="General">
                  <c:v>18.279499999999999</c:v>
                </c:pt>
                <c:pt idx="27162" formatCode="General">
                  <c:v>18.280200000000001</c:v>
                </c:pt>
                <c:pt idx="27163" formatCode="General">
                  <c:v>18.280799999999999</c:v>
                </c:pt>
                <c:pt idx="27164" formatCode="General">
                  <c:v>18.281500000000001</c:v>
                </c:pt>
                <c:pt idx="27165" formatCode="General">
                  <c:v>18.2822</c:v>
                </c:pt>
                <c:pt idx="27166" formatCode="General">
                  <c:v>18.282900000000001</c:v>
                </c:pt>
                <c:pt idx="27167" formatCode="General">
                  <c:v>18.2835</c:v>
                </c:pt>
                <c:pt idx="27168" formatCode="General">
                  <c:v>18.284199999999998</c:v>
                </c:pt>
                <c:pt idx="27169" formatCode="General">
                  <c:v>18.2849</c:v>
                </c:pt>
                <c:pt idx="27170" formatCode="General">
                  <c:v>18.285499999999999</c:v>
                </c:pt>
                <c:pt idx="27171" formatCode="General">
                  <c:v>18.286200000000001</c:v>
                </c:pt>
                <c:pt idx="27172" formatCode="General">
                  <c:v>18.286899999999999</c:v>
                </c:pt>
                <c:pt idx="27173" formatCode="General">
                  <c:v>18.287600000000001</c:v>
                </c:pt>
                <c:pt idx="27174" formatCode="General">
                  <c:v>18.2882</c:v>
                </c:pt>
                <c:pt idx="27175" formatCode="General">
                  <c:v>18.288900000000002</c:v>
                </c:pt>
                <c:pt idx="27176" formatCode="General">
                  <c:v>18.2896</c:v>
                </c:pt>
                <c:pt idx="27177" formatCode="General">
                  <c:v>18.290299999999998</c:v>
                </c:pt>
                <c:pt idx="27178" formatCode="General">
                  <c:v>18.290900000000001</c:v>
                </c:pt>
                <c:pt idx="27179" formatCode="General">
                  <c:v>18.291599999999999</c:v>
                </c:pt>
                <c:pt idx="27180" formatCode="General">
                  <c:v>18.292300000000001</c:v>
                </c:pt>
                <c:pt idx="27181" formatCode="General">
                  <c:v>18.292999999999999</c:v>
                </c:pt>
                <c:pt idx="27182" formatCode="General">
                  <c:v>18.293600000000001</c:v>
                </c:pt>
                <c:pt idx="27183" formatCode="General">
                  <c:v>18.2943</c:v>
                </c:pt>
                <c:pt idx="27184" formatCode="General">
                  <c:v>18.295000000000002</c:v>
                </c:pt>
                <c:pt idx="27185" formatCode="General">
                  <c:v>18.2956</c:v>
                </c:pt>
                <c:pt idx="27186" formatCode="General">
                  <c:v>18.296299999999999</c:v>
                </c:pt>
                <c:pt idx="27187" formatCode="General">
                  <c:v>18.297000000000001</c:v>
                </c:pt>
                <c:pt idx="27188" formatCode="General">
                  <c:v>18.297699999999999</c:v>
                </c:pt>
                <c:pt idx="27189" formatCode="General">
                  <c:v>18.298300000000001</c:v>
                </c:pt>
                <c:pt idx="27190" formatCode="General">
                  <c:v>18.298999999999999</c:v>
                </c:pt>
                <c:pt idx="27191" formatCode="General">
                  <c:v>18.299700000000001</c:v>
                </c:pt>
                <c:pt idx="27192" formatCode="General">
                  <c:v>18.3004</c:v>
                </c:pt>
                <c:pt idx="27193" formatCode="General">
                  <c:v>18.300999999999998</c:v>
                </c:pt>
                <c:pt idx="27194" formatCode="General">
                  <c:v>18.3017</c:v>
                </c:pt>
                <c:pt idx="27195" formatCode="General">
                  <c:v>18.302399999999999</c:v>
                </c:pt>
                <c:pt idx="27196" formatCode="General">
                  <c:v>18.303000000000001</c:v>
                </c:pt>
                <c:pt idx="27197" formatCode="General">
                  <c:v>18.303699999999999</c:v>
                </c:pt>
                <c:pt idx="27198" formatCode="General">
                  <c:v>18.304400000000001</c:v>
                </c:pt>
                <c:pt idx="27199" formatCode="General">
                  <c:v>18.305099999999999</c:v>
                </c:pt>
                <c:pt idx="27200" formatCode="General">
                  <c:v>18.305700000000002</c:v>
                </c:pt>
                <c:pt idx="27201" formatCode="General">
                  <c:v>18.3064</c:v>
                </c:pt>
                <c:pt idx="27202" formatCode="General">
                  <c:v>18.307099999999998</c:v>
                </c:pt>
                <c:pt idx="27203" formatCode="General">
                  <c:v>18.3078</c:v>
                </c:pt>
                <c:pt idx="27204" formatCode="General">
                  <c:v>18.308399999999999</c:v>
                </c:pt>
                <c:pt idx="27205" formatCode="General">
                  <c:v>18.309100000000001</c:v>
                </c:pt>
                <c:pt idx="27206" formatCode="General">
                  <c:v>18.309799999999999</c:v>
                </c:pt>
                <c:pt idx="27207" formatCode="General">
                  <c:v>18.310500000000001</c:v>
                </c:pt>
                <c:pt idx="27208" formatCode="General">
                  <c:v>18.3111</c:v>
                </c:pt>
                <c:pt idx="27209" formatCode="General">
                  <c:v>18.311800000000002</c:v>
                </c:pt>
                <c:pt idx="27210" formatCode="General">
                  <c:v>18.3125</c:v>
                </c:pt>
                <c:pt idx="27211" formatCode="General">
                  <c:v>18.313099999999999</c:v>
                </c:pt>
                <c:pt idx="27212" formatCode="General">
                  <c:v>18.313800000000001</c:v>
                </c:pt>
                <c:pt idx="27213" formatCode="General">
                  <c:v>18.314499999999999</c:v>
                </c:pt>
                <c:pt idx="27214" formatCode="General">
                  <c:v>18.315200000000001</c:v>
                </c:pt>
                <c:pt idx="27215" formatCode="General">
                  <c:v>18.315799999999999</c:v>
                </c:pt>
                <c:pt idx="27216" formatCode="General">
                  <c:v>18.316500000000001</c:v>
                </c:pt>
                <c:pt idx="27217" formatCode="General">
                  <c:v>18.3172</c:v>
                </c:pt>
                <c:pt idx="27218" formatCode="General">
                  <c:v>18.317900000000002</c:v>
                </c:pt>
                <c:pt idx="27219" formatCode="General">
                  <c:v>18.3185</c:v>
                </c:pt>
                <c:pt idx="27220" formatCode="General">
                  <c:v>18.319199999999999</c:v>
                </c:pt>
                <c:pt idx="27221" formatCode="General">
                  <c:v>18.319900000000001</c:v>
                </c:pt>
                <c:pt idx="27222" formatCode="General">
                  <c:v>18.320499999999999</c:v>
                </c:pt>
                <c:pt idx="27223" formatCode="General">
                  <c:v>18.321200000000001</c:v>
                </c:pt>
                <c:pt idx="27224" formatCode="General">
                  <c:v>18.321899999999999</c:v>
                </c:pt>
                <c:pt idx="27225" formatCode="General">
                  <c:v>18.322600000000001</c:v>
                </c:pt>
                <c:pt idx="27226" formatCode="General">
                  <c:v>18.3232</c:v>
                </c:pt>
                <c:pt idx="27227" formatCode="General">
                  <c:v>18.323899999999998</c:v>
                </c:pt>
                <c:pt idx="27228" formatCode="General">
                  <c:v>18.3246</c:v>
                </c:pt>
                <c:pt idx="27229" formatCode="General">
                  <c:v>18.325299999999999</c:v>
                </c:pt>
                <c:pt idx="27230" formatCode="General">
                  <c:v>18.325900000000001</c:v>
                </c:pt>
                <c:pt idx="27231" formatCode="General">
                  <c:v>18.326599999999999</c:v>
                </c:pt>
                <c:pt idx="27232" formatCode="General">
                  <c:v>18.327300000000001</c:v>
                </c:pt>
                <c:pt idx="27233" formatCode="General">
                  <c:v>18.3279</c:v>
                </c:pt>
                <c:pt idx="27234" formatCode="General">
                  <c:v>18.328600000000002</c:v>
                </c:pt>
                <c:pt idx="27235" formatCode="General">
                  <c:v>18.3293</c:v>
                </c:pt>
                <c:pt idx="27236" formatCode="General">
                  <c:v>18.329999999999998</c:v>
                </c:pt>
                <c:pt idx="27237" formatCode="General">
                  <c:v>18.3306</c:v>
                </c:pt>
                <c:pt idx="27238" formatCode="General">
                  <c:v>18.331299999999999</c:v>
                </c:pt>
                <c:pt idx="27239" formatCode="General">
                  <c:v>18.332000000000001</c:v>
                </c:pt>
                <c:pt idx="27240" formatCode="General">
                  <c:v>18.332699999999999</c:v>
                </c:pt>
                <c:pt idx="27241" formatCode="General">
                  <c:v>18.333300000000001</c:v>
                </c:pt>
                <c:pt idx="27242" formatCode="General">
                  <c:v>18.334</c:v>
                </c:pt>
                <c:pt idx="27243" formatCode="General">
                  <c:v>18.334700000000002</c:v>
                </c:pt>
                <c:pt idx="27244" formatCode="General">
                  <c:v>18.3354</c:v>
                </c:pt>
                <c:pt idx="27245" formatCode="General">
                  <c:v>18.335999999999999</c:v>
                </c:pt>
                <c:pt idx="27246" formatCode="General">
                  <c:v>18.3367</c:v>
                </c:pt>
                <c:pt idx="27247" formatCode="General">
                  <c:v>18.337399999999999</c:v>
                </c:pt>
                <c:pt idx="27248" formatCode="General">
                  <c:v>18.338000000000001</c:v>
                </c:pt>
                <c:pt idx="27249" formatCode="General">
                  <c:v>18.338699999999999</c:v>
                </c:pt>
                <c:pt idx="27250" formatCode="General">
                  <c:v>18.339400000000001</c:v>
                </c:pt>
                <c:pt idx="27251" formatCode="General">
                  <c:v>18.3401</c:v>
                </c:pt>
                <c:pt idx="27252" formatCode="General">
                  <c:v>18.340699999999998</c:v>
                </c:pt>
                <c:pt idx="27253" formatCode="General">
                  <c:v>18.3414</c:v>
                </c:pt>
                <c:pt idx="27254" formatCode="General">
                  <c:v>18.342099999999999</c:v>
                </c:pt>
                <c:pt idx="27255" formatCode="General">
                  <c:v>18.3428</c:v>
                </c:pt>
                <c:pt idx="27256" formatCode="General">
                  <c:v>18.343399999999999</c:v>
                </c:pt>
                <c:pt idx="27257" formatCode="General">
                  <c:v>18.344100000000001</c:v>
                </c:pt>
                <c:pt idx="27258" formatCode="General">
                  <c:v>18.344799999999999</c:v>
                </c:pt>
                <c:pt idx="27259" formatCode="General">
                  <c:v>18.345400000000001</c:v>
                </c:pt>
                <c:pt idx="27260" formatCode="General">
                  <c:v>18.3461</c:v>
                </c:pt>
                <c:pt idx="27261" formatCode="General">
                  <c:v>18.346800000000002</c:v>
                </c:pt>
                <c:pt idx="27262" formatCode="General">
                  <c:v>18.3475</c:v>
                </c:pt>
                <c:pt idx="27263" formatCode="General">
                  <c:v>18.348099999999999</c:v>
                </c:pt>
                <c:pt idx="27264" formatCode="General">
                  <c:v>18.348800000000001</c:v>
                </c:pt>
                <c:pt idx="27265" formatCode="General">
                  <c:v>18.349499999999999</c:v>
                </c:pt>
                <c:pt idx="27266" formatCode="General">
                  <c:v>18.350200000000001</c:v>
                </c:pt>
                <c:pt idx="27267" formatCode="General">
                  <c:v>18.3508</c:v>
                </c:pt>
                <c:pt idx="27268" formatCode="General">
                  <c:v>18.351500000000001</c:v>
                </c:pt>
                <c:pt idx="27269" formatCode="General">
                  <c:v>18.3522</c:v>
                </c:pt>
                <c:pt idx="27270" formatCode="General">
                  <c:v>18.352900000000002</c:v>
                </c:pt>
                <c:pt idx="27271" formatCode="General">
                  <c:v>18.3535</c:v>
                </c:pt>
                <c:pt idx="27272" formatCode="General">
                  <c:v>18.354199999999999</c:v>
                </c:pt>
                <c:pt idx="27273" formatCode="General">
                  <c:v>18.354900000000001</c:v>
                </c:pt>
                <c:pt idx="27274" formatCode="General">
                  <c:v>18.355499999999999</c:v>
                </c:pt>
                <c:pt idx="27275" formatCode="General">
                  <c:v>18.356200000000001</c:v>
                </c:pt>
                <c:pt idx="27276" formatCode="General">
                  <c:v>18.3569</c:v>
                </c:pt>
                <c:pt idx="27277" formatCode="General">
                  <c:v>18.357600000000001</c:v>
                </c:pt>
                <c:pt idx="27278" formatCode="General">
                  <c:v>18.3582</c:v>
                </c:pt>
                <c:pt idx="27279" formatCode="General">
                  <c:v>18.358899999999998</c:v>
                </c:pt>
                <c:pt idx="27280" formatCode="General">
                  <c:v>18.3596</c:v>
                </c:pt>
                <c:pt idx="27281" formatCode="General">
                  <c:v>18.360299999999999</c:v>
                </c:pt>
                <c:pt idx="27282" formatCode="General">
                  <c:v>18.360900000000001</c:v>
                </c:pt>
                <c:pt idx="27283" formatCode="General">
                  <c:v>18.361599999999999</c:v>
                </c:pt>
                <c:pt idx="27284" formatCode="General">
                  <c:v>18.362300000000001</c:v>
                </c:pt>
                <c:pt idx="27285" formatCode="General">
                  <c:v>18.3629</c:v>
                </c:pt>
                <c:pt idx="27286" formatCode="General">
                  <c:v>18.363600000000002</c:v>
                </c:pt>
                <c:pt idx="27287" formatCode="General">
                  <c:v>18.3643</c:v>
                </c:pt>
                <c:pt idx="27288" formatCode="General">
                  <c:v>18.364999999999998</c:v>
                </c:pt>
                <c:pt idx="27289" formatCode="General">
                  <c:v>18.365600000000001</c:v>
                </c:pt>
                <c:pt idx="27290" formatCode="General">
                  <c:v>18.366299999999999</c:v>
                </c:pt>
                <c:pt idx="27291" formatCode="General">
                  <c:v>18.367000000000001</c:v>
                </c:pt>
                <c:pt idx="27292" formatCode="General">
                  <c:v>18.367699999999999</c:v>
                </c:pt>
                <c:pt idx="27293" formatCode="General">
                  <c:v>18.368300000000001</c:v>
                </c:pt>
                <c:pt idx="27294" formatCode="General">
                  <c:v>18.369</c:v>
                </c:pt>
                <c:pt idx="27295" formatCode="General">
                  <c:v>18.369700000000002</c:v>
                </c:pt>
                <c:pt idx="27296" formatCode="General">
                  <c:v>18.3703</c:v>
                </c:pt>
                <c:pt idx="27297" formatCode="General">
                  <c:v>18.370999999999999</c:v>
                </c:pt>
                <c:pt idx="27298" formatCode="General">
                  <c:v>18.371700000000001</c:v>
                </c:pt>
                <c:pt idx="27299" formatCode="General">
                  <c:v>18.372399999999999</c:v>
                </c:pt>
                <c:pt idx="27300" formatCode="General">
                  <c:v>18.373000000000001</c:v>
                </c:pt>
                <c:pt idx="27301" formatCode="General">
                  <c:v>18.373699999999999</c:v>
                </c:pt>
                <c:pt idx="27302" formatCode="General">
                  <c:v>18.374400000000001</c:v>
                </c:pt>
                <c:pt idx="27303" formatCode="General">
                  <c:v>18.3751</c:v>
                </c:pt>
                <c:pt idx="27304" formatCode="General">
                  <c:v>18.375699999999998</c:v>
                </c:pt>
                <c:pt idx="27305" formatCode="General">
                  <c:v>18.3764</c:v>
                </c:pt>
                <c:pt idx="27306" formatCode="General">
                  <c:v>18.377099999999999</c:v>
                </c:pt>
                <c:pt idx="27307" formatCode="General">
                  <c:v>18.377800000000001</c:v>
                </c:pt>
                <c:pt idx="27308" formatCode="General">
                  <c:v>18.378399999999999</c:v>
                </c:pt>
                <c:pt idx="27309" formatCode="General">
                  <c:v>18.379100000000001</c:v>
                </c:pt>
                <c:pt idx="27310" formatCode="General">
                  <c:v>18.379799999999999</c:v>
                </c:pt>
                <c:pt idx="27311" formatCode="General">
                  <c:v>18.380400000000002</c:v>
                </c:pt>
                <c:pt idx="27312" formatCode="General">
                  <c:v>18.3811</c:v>
                </c:pt>
                <c:pt idx="27313" formatCode="General">
                  <c:v>18.381799999999998</c:v>
                </c:pt>
                <c:pt idx="27314" formatCode="General">
                  <c:v>18.3825</c:v>
                </c:pt>
                <c:pt idx="27315" formatCode="General">
                  <c:v>18.383099999999999</c:v>
                </c:pt>
                <c:pt idx="27316" formatCode="General">
                  <c:v>18.383800000000001</c:v>
                </c:pt>
                <c:pt idx="27317" formatCode="General">
                  <c:v>18.384499999999999</c:v>
                </c:pt>
                <c:pt idx="27318" formatCode="General">
                  <c:v>18.385200000000001</c:v>
                </c:pt>
                <c:pt idx="27319" formatCode="General">
                  <c:v>18.3858</c:v>
                </c:pt>
                <c:pt idx="27320" formatCode="General">
                  <c:v>18.386500000000002</c:v>
                </c:pt>
                <c:pt idx="27321" formatCode="General">
                  <c:v>18.3872</c:v>
                </c:pt>
                <c:pt idx="27322" formatCode="General">
                  <c:v>18.387799999999999</c:v>
                </c:pt>
                <c:pt idx="27323" formatCode="General">
                  <c:v>18.388500000000001</c:v>
                </c:pt>
                <c:pt idx="27324" formatCode="General">
                  <c:v>18.389199999999999</c:v>
                </c:pt>
                <c:pt idx="27325" formatCode="General">
                  <c:v>18.389900000000001</c:v>
                </c:pt>
                <c:pt idx="27326" formatCode="General">
                  <c:v>18.390499999999999</c:v>
                </c:pt>
                <c:pt idx="27327" formatCode="General">
                  <c:v>18.391200000000001</c:v>
                </c:pt>
                <c:pt idx="27328" formatCode="General">
                  <c:v>18.3919</c:v>
                </c:pt>
                <c:pt idx="27329" formatCode="General">
                  <c:v>18.392600000000002</c:v>
                </c:pt>
                <c:pt idx="27330" formatCode="General">
                  <c:v>18.3932</c:v>
                </c:pt>
                <c:pt idx="27331" formatCode="General">
                  <c:v>18.393899999999999</c:v>
                </c:pt>
                <c:pt idx="27332" formatCode="General">
                  <c:v>18.394600000000001</c:v>
                </c:pt>
                <c:pt idx="27333" formatCode="General">
                  <c:v>18.395199999999999</c:v>
                </c:pt>
                <c:pt idx="27334" formatCode="General">
                  <c:v>18.395900000000001</c:v>
                </c:pt>
                <c:pt idx="27335" formatCode="General">
                  <c:v>18.396599999999999</c:v>
                </c:pt>
                <c:pt idx="27336" formatCode="General">
                  <c:v>18.397300000000001</c:v>
                </c:pt>
                <c:pt idx="27337" formatCode="General">
                  <c:v>18.3979</c:v>
                </c:pt>
                <c:pt idx="27338" formatCode="General">
                  <c:v>18.398599999999998</c:v>
                </c:pt>
                <c:pt idx="27339" formatCode="General">
                  <c:v>18.3993</c:v>
                </c:pt>
                <c:pt idx="27340" formatCode="General">
                  <c:v>18.399999999999999</c:v>
                </c:pt>
                <c:pt idx="27341" formatCode="General">
                  <c:v>18.400600000000001</c:v>
                </c:pt>
                <c:pt idx="27342" formatCode="General">
                  <c:v>18.401299999999999</c:v>
                </c:pt>
                <c:pt idx="27343" formatCode="General">
                  <c:v>18.402000000000001</c:v>
                </c:pt>
                <c:pt idx="27344" formatCode="General">
                  <c:v>18.402699999999999</c:v>
                </c:pt>
                <c:pt idx="27345" formatCode="General">
                  <c:v>18.403300000000002</c:v>
                </c:pt>
                <c:pt idx="27346" formatCode="General">
                  <c:v>18.404</c:v>
                </c:pt>
                <c:pt idx="27347" formatCode="General">
                  <c:v>18.404699999999998</c:v>
                </c:pt>
                <c:pt idx="27348" formatCode="General">
                  <c:v>18.4053</c:v>
                </c:pt>
                <c:pt idx="27349" formatCode="General">
                  <c:v>18.405999999999999</c:v>
                </c:pt>
                <c:pt idx="27350" formatCode="General">
                  <c:v>18.406700000000001</c:v>
                </c:pt>
                <c:pt idx="27351" formatCode="General">
                  <c:v>18.407399999999999</c:v>
                </c:pt>
                <c:pt idx="27352" formatCode="General">
                  <c:v>18.408000000000001</c:v>
                </c:pt>
                <c:pt idx="27353" formatCode="General">
                  <c:v>18.4087</c:v>
                </c:pt>
                <c:pt idx="27354" formatCode="General">
                  <c:v>18.409400000000002</c:v>
                </c:pt>
                <c:pt idx="27355" formatCode="General">
                  <c:v>18.4101</c:v>
                </c:pt>
                <c:pt idx="27356" formatCode="General">
                  <c:v>18.410699999999999</c:v>
                </c:pt>
                <c:pt idx="27357" formatCode="General">
                  <c:v>18.4114</c:v>
                </c:pt>
                <c:pt idx="27358" formatCode="General">
                  <c:v>18.412099999999999</c:v>
                </c:pt>
                <c:pt idx="27359" formatCode="General">
                  <c:v>18.412700000000001</c:v>
                </c:pt>
                <c:pt idx="27360" formatCode="General">
                  <c:v>18.413399999999999</c:v>
                </c:pt>
                <c:pt idx="27361" formatCode="General">
                  <c:v>18.414100000000001</c:v>
                </c:pt>
                <c:pt idx="27362" formatCode="General">
                  <c:v>18.4148</c:v>
                </c:pt>
                <c:pt idx="27363" formatCode="General">
                  <c:v>18.415400000000002</c:v>
                </c:pt>
                <c:pt idx="27364" formatCode="General">
                  <c:v>18.4161</c:v>
                </c:pt>
                <c:pt idx="27365" formatCode="General">
                  <c:v>18.416799999999999</c:v>
                </c:pt>
                <c:pt idx="27366" formatCode="General">
                  <c:v>18.4175</c:v>
                </c:pt>
                <c:pt idx="27367" formatCode="General">
                  <c:v>18.418099999999999</c:v>
                </c:pt>
                <c:pt idx="27368" formatCode="General">
                  <c:v>18.418800000000001</c:v>
                </c:pt>
                <c:pt idx="27369" formatCode="General">
                  <c:v>18.419499999999999</c:v>
                </c:pt>
                <c:pt idx="27370" formatCode="General">
                  <c:v>18.420200000000001</c:v>
                </c:pt>
                <c:pt idx="27371" formatCode="General">
                  <c:v>18.4208</c:v>
                </c:pt>
                <c:pt idx="27372" formatCode="General">
                  <c:v>18.421500000000002</c:v>
                </c:pt>
                <c:pt idx="27373" formatCode="General">
                  <c:v>18.4222</c:v>
                </c:pt>
                <c:pt idx="27374" formatCode="General">
                  <c:v>18.422799999999999</c:v>
                </c:pt>
                <c:pt idx="27375" formatCode="General">
                  <c:v>18.423500000000001</c:v>
                </c:pt>
                <c:pt idx="27376" formatCode="General">
                  <c:v>18.424199999999999</c:v>
                </c:pt>
                <c:pt idx="27377" formatCode="General">
                  <c:v>18.424900000000001</c:v>
                </c:pt>
                <c:pt idx="27378" formatCode="General">
                  <c:v>18.4255</c:v>
                </c:pt>
                <c:pt idx="27379" formatCode="General">
                  <c:v>18.426200000000001</c:v>
                </c:pt>
                <c:pt idx="27380" formatCode="General">
                  <c:v>18.4269</c:v>
                </c:pt>
                <c:pt idx="27381" formatCode="General">
                  <c:v>18.427600000000002</c:v>
                </c:pt>
                <c:pt idx="27382" formatCode="General">
                  <c:v>18.4282</c:v>
                </c:pt>
                <c:pt idx="27383" formatCode="General">
                  <c:v>18.428899999999999</c:v>
                </c:pt>
                <c:pt idx="27384" formatCode="General">
                  <c:v>18.429600000000001</c:v>
                </c:pt>
                <c:pt idx="27385" formatCode="General">
                  <c:v>18.430199999999999</c:v>
                </c:pt>
                <c:pt idx="27386" formatCode="General">
                  <c:v>18.430900000000001</c:v>
                </c:pt>
                <c:pt idx="27387" formatCode="General">
                  <c:v>18.4316</c:v>
                </c:pt>
                <c:pt idx="27388" formatCode="General">
                  <c:v>18.432300000000001</c:v>
                </c:pt>
                <c:pt idx="27389" formatCode="General">
                  <c:v>18.4329</c:v>
                </c:pt>
                <c:pt idx="27390" formatCode="General">
                  <c:v>18.433599999999998</c:v>
                </c:pt>
                <c:pt idx="27391" formatCode="General">
                  <c:v>18.4343</c:v>
                </c:pt>
                <c:pt idx="27392" formatCode="General">
                  <c:v>18.434999999999999</c:v>
                </c:pt>
                <c:pt idx="27393" formatCode="General">
                  <c:v>18.435600000000001</c:v>
                </c:pt>
                <c:pt idx="27394" formatCode="General">
                  <c:v>18.436299999999999</c:v>
                </c:pt>
                <c:pt idx="27395" formatCode="General">
                  <c:v>18.437000000000001</c:v>
                </c:pt>
                <c:pt idx="27396" formatCode="General">
                  <c:v>18.4376</c:v>
                </c:pt>
                <c:pt idx="27397" formatCode="General">
                  <c:v>18.438300000000002</c:v>
                </c:pt>
                <c:pt idx="27398" formatCode="General">
                  <c:v>18.439</c:v>
                </c:pt>
                <c:pt idx="27399" formatCode="General">
                  <c:v>18.439699999999998</c:v>
                </c:pt>
                <c:pt idx="27400" formatCode="General">
                  <c:v>18.440300000000001</c:v>
                </c:pt>
                <c:pt idx="27401" formatCode="General">
                  <c:v>18.440999999999999</c:v>
                </c:pt>
                <c:pt idx="27402" formatCode="General">
                  <c:v>18.441700000000001</c:v>
                </c:pt>
                <c:pt idx="27403" formatCode="General">
                  <c:v>18.442399999999999</c:v>
                </c:pt>
                <c:pt idx="27404" formatCode="General">
                  <c:v>18.443000000000001</c:v>
                </c:pt>
                <c:pt idx="27405" formatCode="General">
                  <c:v>18.4437</c:v>
                </c:pt>
                <c:pt idx="27406" formatCode="General">
                  <c:v>18.444400000000002</c:v>
                </c:pt>
                <c:pt idx="27407" formatCode="General">
                  <c:v>18.4451</c:v>
                </c:pt>
                <c:pt idx="27408" formatCode="General">
                  <c:v>18.445699999999999</c:v>
                </c:pt>
                <c:pt idx="27409" formatCode="General">
                  <c:v>18.446400000000001</c:v>
                </c:pt>
                <c:pt idx="27410" formatCode="General">
                  <c:v>18.447099999999999</c:v>
                </c:pt>
                <c:pt idx="27411" formatCode="General">
                  <c:v>18.447700000000001</c:v>
                </c:pt>
                <c:pt idx="27412" formatCode="General">
                  <c:v>18.448399999999999</c:v>
                </c:pt>
                <c:pt idx="27413" formatCode="General">
                  <c:v>18.449100000000001</c:v>
                </c:pt>
                <c:pt idx="27414" formatCode="General">
                  <c:v>18.4498</c:v>
                </c:pt>
                <c:pt idx="27415" formatCode="General">
                  <c:v>18.450399999999998</c:v>
                </c:pt>
                <c:pt idx="27416" formatCode="General">
                  <c:v>18.4511</c:v>
                </c:pt>
                <c:pt idx="27417" formatCode="General">
                  <c:v>18.451799999999999</c:v>
                </c:pt>
                <c:pt idx="27418" formatCode="General">
                  <c:v>18.452500000000001</c:v>
                </c:pt>
                <c:pt idx="27419" formatCode="General">
                  <c:v>18.453099999999999</c:v>
                </c:pt>
                <c:pt idx="27420" formatCode="General">
                  <c:v>18.453800000000001</c:v>
                </c:pt>
                <c:pt idx="27421" formatCode="General">
                  <c:v>18.454499999999999</c:v>
                </c:pt>
                <c:pt idx="27422" formatCode="General">
                  <c:v>18.455100000000002</c:v>
                </c:pt>
                <c:pt idx="27423" formatCode="General">
                  <c:v>18.4558</c:v>
                </c:pt>
                <c:pt idx="27424" formatCode="General">
                  <c:v>18.456499999999998</c:v>
                </c:pt>
                <c:pt idx="27425" formatCode="General">
                  <c:v>18.4572</c:v>
                </c:pt>
                <c:pt idx="27426" formatCode="General">
                  <c:v>18.457799999999999</c:v>
                </c:pt>
                <c:pt idx="27427" formatCode="General">
                  <c:v>18.458500000000001</c:v>
                </c:pt>
                <c:pt idx="27428" formatCode="General">
                  <c:v>18.459199999999999</c:v>
                </c:pt>
                <c:pt idx="27429" formatCode="General">
                  <c:v>18.459900000000001</c:v>
                </c:pt>
                <c:pt idx="27430" formatCode="General">
                  <c:v>18.4605</c:v>
                </c:pt>
                <c:pt idx="27431" formatCode="General">
                  <c:v>18.461200000000002</c:v>
                </c:pt>
                <c:pt idx="27432" formatCode="General">
                  <c:v>18.4619</c:v>
                </c:pt>
                <c:pt idx="27433" formatCode="General">
                  <c:v>18.462599999999998</c:v>
                </c:pt>
                <c:pt idx="27434" formatCode="General">
                  <c:v>18.463200000000001</c:v>
                </c:pt>
                <c:pt idx="27435" formatCode="General">
                  <c:v>18.463899999999999</c:v>
                </c:pt>
                <c:pt idx="27436" formatCode="General">
                  <c:v>18.464600000000001</c:v>
                </c:pt>
                <c:pt idx="27437" formatCode="General">
                  <c:v>18.465199999999999</c:v>
                </c:pt>
                <c:pt idx="27438" formatCode="General">
                  <c:v>18.465900000000001</c:v>
                </c:pt>
                <c:pt idx="27439" formatCode="General">
                  <c:v>18.4666</c:v>
                </c:pt>
                <c:pt idx="27440" formatCode="General">
                  <c:v>18.467300000000002</c:v>
                </c:pt>
                <c:pt idx="27441" formatCode="General">
                  <c:v>18.4679</c:v>
                </c:pt>
                <c:pt idx="27442" formatCode="General">
                  <c:v>18.468599999999999</c:v>
                </c:pt>
                <c:pt idx="27443" formatCode="General">
                  <c:v>18.4693</c:v>
                </c:pt>
                <c:pt idx="27444" formatCode="General">
                  <c:v>18.47</c:v>
                </c:pt>
                <c:pt idx="27445" formatCode="General">
                  <c:v>18.470600000000001</c:v>
                </c:pt>
                <c:pt idx="27446" formatCode="General">
                  <c:v>18.471299999999999</c:v>
                </c:pt>
                <c:pt idx="27447" formatCode="General">
                  <c:v>18.472000000000001</c:v>
                </c:pt>
                <c:pt idx="27448" formatCode="General">
                  <c:v>18.4726</c:v>
                </c:pt>
                <c:pt idx="27449" formatCode="General">
                  <c:v>18.473299999999998</c:v>
                </c:pt>
                <c:pt idx="27450" formatCode="General">
                  <c:v>18.474</c:v>
                </c:pt>
                <c:pt idx="27451" formatCode="General">
                  <c:v>18.474699999999999</c:v>
                </c:pt>
                <c:pt idx="27452" formatCode="General">
                  <c:v>18.475300000000001</c:v>
                </c:pt>
                <c:pt idx="27453" formatCode="General">
                  <c:v>18.475999999999999</c:v>
                </c:pt>
                <c:pt idx="27454" formatCode="General">
                  <c:v>18.476700000000001</c:v>
                </c:pt>
                <c:pt idx="27455" formatCode="General">
                  <c:v>18.477399999999999</c:v>
                </c:pt>
                <c:pt idx="27456" formatCode="General">
                  <c:v>18.478000000000002</c:v>
                </c:pt>
                <c:pt idx="27457" formatCode="General">
                  <c:v>18.4787</c:v>
                </c:pt>
                <c:pt idx="27458" formatCode="General">
                  <c:v>18.479399999999998</c:v>
                </c:pt>
                <c:pt idx="27459" formatCode="General">
                  <c:v>18.48</c:v>
                </c:pt>
                <c:pt idx="27460" formatCode="General">
                  <c:v>18.480699999999999</c:v>
                </c:pt>
                <c:pt idx="27461" formatCode="General">
                  <c:v>18.481400000000001</c:v>
                </c:pt>
                <c:pt idx="27462" formatCode="General">
                  <c:v>18.482099999999999</c:v>
                </c:pt>
                <c:pt idx="27463" formatCode="General">
                  <c:v>18.482700000000001</c:v>
                </c:pt>
                <c:pt idx="27464" formatCode="General">
                  <c:v>18.4834</c:v>
                </c:pt>
                <c:pt idx="27465" formatCode="General">
                  <c:v>18.484100000000002</c:v>
                </c:pt>
                <c:pt idx="27466" formatCode="General">
                  <c:v>18.4848</c:v>
                </c:pt>
                <c:pt idx="27467" formatCode="General">
                  <c:v>18.485399999999998</c:v>
                </c:pt>
                <c:pt idx="27468" formatCode="General">
                  <c:v>18.4861</c:v>
                </c:pt>
                <c:pt idx="27469" formatCode="General">
                  <c:v>18.486799999999999</c:v>
                </c:pt>
                <c:pt idx="27470" formatCode="General">
                  <c:v>18.487500000000001</c:v>
                </c:pt>
                <c:pt idx="27471" formatCode="General">
                  <c:v>18.488099999999999</c:v>
                </c:pt>
                <c:pt idx="27472" formatCode="General">
                  <c:v>18.488800000000001</c:v>
                </c:pt>
                <c:pt idx="27473" formatCode="General">
                  <c:v>18.4895</c:v>
                </c:pt>
                <c:pt idx="27474" formatCode="General">
                  <c:v>18.490100000000002</c:v>
                </c:pt>
                <c:pt idx="27475" formatCode="General">
                  <c:v>18.4908</c:v>
                </c:pt>
                <c:pt idx="27476" formatCode="General">
                  <c:v>18.491499999999998</c:v>
                </c:pt>
                <c:pt idx="27477" formatCode="General">
                  <c:v>18.4922</c:v>
                </c:pt>
                <c:pt idx="27478" formatCode="General">
                  <c:v>18.492799999999999</c:v>
                </c:pt>
                <c:pt idx="27479" formatCode="General">
                  <c:v>18.493500000000001</c:v>
                </c:pt>
                <c:pt idx="27480" formatCode="General">
                  <c:v>18.494199999999999</c:v>
                </c:pt>
                <c:pt idx="27481" formatCode="General">
                  <c:v>18.494900000000001</c:v>
                </c:pt>
                <c:pt idx="27482" formatCode="General">
                  <c:v>18.4955</c:v>
                </c:pt>
                <c:pt idx="27483" formatCode="General">
                  <c:v>18.496200000000002</c:v>
                </c:pt>
                <c:pt idx="27484" formatCode="General">
                  <c:v>18.4969</c:v>
                </c:pt>
                <c:pt idx="27485" formatCode="General">
                  <c:v>18.497499999999999</c:v>
                </c:pt>
                <c:pt idx="27486" formatCode="General">
                  <c:v>18.498200000000001</c:v>
                </c:pt>
                <c:pt idx="27487" formatCode="General">
                  <c:v>18.498899999999999</c:v>
                </c:pt>
                <c:pt idx="27488" formatCode="General">
                  <c:v>18.499600000000001</c:v>
                </c:pt>
                <c:pt idx="27489" formatCode="General">
                  <c:v>18.5002</c:v>
                </c:pt>
                <c:pt idx="27490" formatCode="General">
                  <c:v>18.500900000000001</c:v>
                </c:pt>
                <c:pt idx="27491" formatCode="General">
                  <c:v>18.5016</c:v>
                </c:pt>
                <c:pt idx="27492" formatCode="General">
                  <c:v>18.502300000000002</c:v>
                </c:pt>
                <c:pt idx="27493" formatCode="General">
                  <c:v>18.5029</c:v>
                </c:pt>
                <c:pt idx="27494" formatCode="General">
                  <c:v>18.503599999999999</c:v>
                </c:pt>
                <c:pt idx="27495" formatCode="General">
                  <c:v>18.504300000000001</c:v>
                </c:pt>
                <c:pt idx="27496" formatCode="General">
                  <c:v>18.504899999999999</c:v>
                </c:pt>
                <c:pt idx="27497" formatCode="General">
                  <c:v>18.505600000000001</c:v>
                </c:pt>
                <c:pt idx="27498" formatCode="General">
                  <c:v>18.5063</c:v>
                </c:pt>
                <c:pt idx="27499" formatCode="General">
                  <c:v>18.507000000000001</c:v>
                </c:pt>
                <c:pt idx="27500" formatCode="General">
                  <c:v>18.5076</c:v>
                </c:pt>
                <c:pt idx="27501" formatCode="General">
                  <c:v>18.508299999999998</c:v>
                </c:pt>
                <c:pt idx="27502" formatCode="General">
                  <c:v>18.509</c:v>
                </c:pt>
                <c:pt idx="27503" formatCode="General">
                  <c:v>18.509699999999999</c:v>
                </c:pt>
                <c:pt idx="27504" formatCode="General">
                  <c:v>18.510300000000001</c:v>
                </c:pt>
                <c:pt idx="27505" formatCode="General">
                  <c:v>18.510999999999999</c:v>
                </c:pt>
                <c:pt idx="27506" formatCode="General">
                  <c:v>18.511700000000001</c:v>
                </c:pt>
                <c:pt idx="27507" formatCode="General">
                  <c:v>18.5124</c:v>
                </c:pt>
                <c:pt idx="27508" formatCode="General">
                  <c:v>18.513000000000002</c:v>
                </c:pt>
                <c:pt idx="27509" formatCode="General">
                  <c:v>18.5137</c:v>
                </c:pt>
                <c:pt idx="27510" formatCode="General">
                  <c:v>18.514399999999998</c:v>
                </c:pt>
                <c:pt idx="27511" formatCode="General">
                  <c:v>18.515000000000001</c:v>
                </c:pt>
                <c:pt idx="27512" formatCode="General">
                  <c:v>18.515699999999999</c:v>
                </c:pt>
                <c:pt idx="27513" formatCode="General">
                  <c:v>18.516400000000001</c:v>
                </c:pt>
                <c:pt idx="27514" formatCode="General">
                  <c:v>18.517099999999999</c:v>
                </c:pt>
                <c:pt idx="27515" formatCode="General">
                  <c:v>18.517700000000001</c:v>
                </c:pt>
                <c:pt idx="27516" formatCode="General">
                  <c:v>18.5184</c:v>
                </c:pt>
                <c:pt idx="27517" formatCode="General">
                  <c:v>18.519100000000002</c:v>
                </c:pt>
                <c:pt idx="27518" formatCode="General">
                  <c:v>18.5198</c:v>
                </c:pt>
                <c:pt idx="27519" formatCode="General">
                  <c:v>18.520399999999999</c:v>
                </c:pt>
                <c:pt idx="27520" formatCode="General">
                  <c:v>18.521100000000001</c:v>
                </c:pt>
                <c:pt idx="27521" formatCode="General">
                  <c:v>18.521799999999999</c:v>
                </c:pt>
                <c:pt idx="27522" formatCode="General">
                  <c:v>18.522400000000001</c:v>
                </c:pt>
                <c:pt idx="27523" formatCode="General">
                  <c:v>18.523099999999999</c:v>
                </c:pt>
                <c:pt idx="27524" formatCode="General">
                  <c:v>18.523800000000001</c:v>
                </c:pt>
                <c:pt idx="27525" formatCode="General">
                  <c:v>18.5245</c:v>
                </c:pt>
                <c:pt idx="27526" formatCode="General">
                  <c:v>18.525099999999998</c:v>
                </c:pt>
                <c:pt idx="27527" formatCode="General">
                  <c:v>18.5258</c:v>
                </c:pt>
                <c:pt idx="27528" formatCode="General">
                  <c:v>18.526499999999999</c:v>
                </c:pt>
                <c:pt idx="27529" formatCode="General">
                  <c:v>18.527200000000001</c:v>
                </c:pt>
                <c:pt idx="27530" formatCode="General">
                  <c:v>18.527799999999999</c:v>
                </c:pt>
                <c:pt idx="27531" formatCode="General">
                  <c:v>18.528500000000001</c:v>
                </c:pt>
                <c:pt idx="27532" formatCode="General">
                  <c:v>18.529199999999999</c:v>
                </c:pt>
                <c:pt idx="27533" formatCode="General">
                  <c:v>18.529900000000001</c:v>
                </c:pt>
                <c:pt idx="27534" formatCode="General">
                  <c:v>18.5305</c:v>
                </c:pt>
                <c:pt idx="27535" formatCode="General">
                  <c:v>18.531199999999998</c:v>
                </c:pt>
                <c:pt idx="27536" formatCode="General">
                  <c:v>18.5319</c:v>
                </c:pt>
                <c:pt idx="27537" formatCode="General">
                  <c:v>18.532499999999999</c:v>
                </c:pt>
                <c:pt idx="27538" formatCode="General">
                  <c:v>18.533200000000001</c:v>
                </c:pt>
                <c:pt idx="27539" formatCode="General">
                  <c:v>18.533899999999999</c:v>
                </c:pt>
                <c:pt idx="27540" formatCode="General">
                  <c:v>18.534600000000001</c:v>
                </c:pt>
                <c:pt idx="27541" formatCode="General">
                  <c:v>18.5352</c:v>
                </c:pt>
                <c:pt idx="27542" formatCode="General">
                  <c:v>18.535900000000002</c:v>
                </c:pt>
                <c:pt idx="27543" formatCode="General">
                  <c:v>18.5366</c:v>
                </c:pt>
                <c:pt idx="27544" formatCode="General">
                  <c:v>18.537299999999998</c:v>
                </c:pt>
                <c:pt idx="27545" formatCode="General">
                  <c:v>18.5379</c:v>
                </c:pt>
                <c:pt idx="27546" formatCode="General">
                  <c:v>18.538599999999999</c:v>
                </c:pt>
                <c:pt idx="27547" formatCode="General">
                  <c:v>18.539300000000001</c:v>
                </c:pt>
                <c:pt idx="27548" formatCode="General">
                  <c:v>18.539899999999999</c:v>
                </c:pt>
                <c:pt idx="27549" formatCode="General">
                  <c:v>18.540600000000001</c:v>
                </c:pt>
                <c:pt idx="27550" formatCode="General">
                  <c:v>18.5413</c:v>
                </c:pt>
                <c:pt idx="27551" formatCode="General">
                  <c:v>18.542000000000002</c:v>
                </c:pt>
                <c:pt idx="27552" formatCode="General">
                  <c:v>18.5426</c:v>
                </c:pt>
                <c:pt idx="27553" formatCode="General">
                  <c:v>18.543299999999999</c:v>
                </c:pt>
                <c:pt idx="27554" formatCode="General">
                  <c:v>18.544</c:v>
                </c:pt>
                <c:pt idx="27555" formatCode="General">
                  <c:v>18.544699999999999</c:v>
                </c:pt>
                <c:pt idx="27556" formatCode="General">
                  <c:v>18.545300000000001</c:v>
                </c:pt>
                <c:pt idx="27557" formatCode="General">
                  <c:v>18.545999999999999</c:v>
                </c:pt>
                <c:pt idx="27558" formatCode="General">
                  <c:v>18.546700000000001</c:v>
                </c:pt>
                <c:pt idx="27559" formatCode="General">
                  <c:v>18.5473</c:v>
                </c:pt>
                <c:pt idx="27560" formatCode="General">
                  <c:v>18.547999999999998</c:v>
                </c:pt>
                <c:pt idx="27561" formatCode="General">
                  <c:v>18.5487</c:v>
                </c:pt>
                <c:pt idx="27562" formatCode="General">
                  <c:v>18.549399999999999</c:v>
                </c:pt>
                <c:pt idx="27563" formatCode="General">
                  <c:v>18.55</c:v>
                </c:pt>
                <c:pt idx="27564" formatCode="General">
                  <c:v>18.550699999999999</c:v>
                </c:pt>
                <c:pt idx="27565" formatCode="General">
                  <c:v>18.551400000000001</c:v>
                </c:pt>
                <c:pt idx="27566" formatCode="General">
                  <c:v>18.552099999999999</c:v>
                </c:pt>
                <c:pt idx="27567" formatCode="General">
                  <c:v>18.552700000000002</c:v>
                </c:pt>
                <c:pt idx="27568" formatCode="General">
                  <c:v>18.5534</c:v>
                </c:pt>
                <c:pt idx="27569" formatCode="General">
                  <c:v>18.554099999999998</c:v>
                </c:pt>
                <c:pt idx="27570" formatCode="General">
                  <c:v>18.5548</c:v>
                </c:pt>
                <c:pt idx="27571" formatCode="General">
                  <c:v>18.555399999999999</c:v>
                </c:pt>
                <c:pt idx="27572" formatCode="General">
                  <c:v>18.556100000000001</c:v>
                </c:pt>
                <c:pt idx="27573" formatCode="General">
                  <c:v>18.556799999999999</c:v>
                </c:pt>
                <c:pt idx="27574" formatCode="General">
                  <c:v>18.557400000000001</c:v>
                </c:pt>
                <c:pt idx="27575" formatCode="General">
                  <c:v>18.5581</c:v>
                </c:pt>
                <c:pt idx="27576" formatCode="General">
                  <c:v>18.558800000000002</c:v>
                </c:pt>
                <c:pt idx="27577" formatCode="General">
                  <c:v>18.5595</c:v>
                </c:pt>
                <c:pt idx="27578" formatCode="General">
                  <c:v>18.560099999999998</c:v>
                </c:pt>
                <c:pt idx="27579" formatCode="General">
                  <c:v>18.5608</c:v>
                </c:pt>
                <c:pt idx="27580" formatCode="General">
                  <c:v>18.561499999999999</c:v>
                </c:pt>
                <c:pt idx="27581" formatCode="General">
                  <c:v>18.562200000000001</c:v>
                </c:pt>
                <c:pt idx="27582" formatCode="General">
                  <c:v>18.562799999999999</c:v>
                </c:pt>
                <c:pt idx="27583" formatCode="General">
                  <c:v>18.563500000000001</c:v>
                </c:pt>
                <c:pt idx="27584" formatCode="General">
                  <c:v>18.5642</c:v>
                </c:pt>
                <c:pt idx="27585" formatCode="General">
                  <c:v>18.564800000000002</c:v>
                </c:pt>
                <c:pt idx="27586" formatCode="General">
                  <c:v>18.5655</c:v>
                </c:pt>
                <c:pt idx="27587" formatCode="General">
                  <c:v>18.566199999999998</c:v>
                </c:pt>
                <c:pt idx="27588" formatCode="General">
                  <c:v>18.5669</c:v>
                </c:pt>
                <c:pt idx="27589" formatCode="General">
                  <c:v>18.567499999999999</c:v>
                </c:pt>
                <c:pt idx="27590" formatCode="General">
                  <c:v>18.568200000000001</c:v>
                </c:pt>
                <c:pt idx="27591" formatCode="General">
                  <c:v>18.568899999999999</c:v>
                </c:pt>
                <c:pt idx="27592" formatCode="General">
                  <c:v>18.569600000000001</c:v>
                </c:pt>
                <c:pt idx="27593" formatCode="General">
                  <c:v>18.5702</c:v>
                </c:pt>
                <c:pt idx="27594" formatCode="General">
                  <c:v>18.570900000000002</c:v>
                </c:pt>
                <c:pt idx="27595" formatCode="General">
                  <c:v>18.5716</c:v>
                </c:pt>
                <c:pt idx="27596" formatCode="General">
                  <c:v>18.572199999999999</c:v>
                </c:pt>
                <c:pt idx="27597" formatCode="General">
                  <c:v>18.572900000000001</c:v>
                </c:pt>
                <c:pt idx="27598" formatCode="General">
                  <c:v>18.573599999999999</c:v>
                </c:pt>
                <c:pt idx="27599" formatCode="General">
                  <c:v>18.574300000000001</c:v>
                </c:pt>
                <c:pt idx="27600" formatCode="General">
                  <c:v>18.5749</c:v>
                </c:pt>
                <c:pt idx="27601" formatCode="General">
                  <c:v>18.575600000000001</c:v>
                </c:pt>
                <c:pt idx="27602" formatCode="General">
                  <c:v>18.5763</c:v>
                </c:pt>
                <c:pt idx="27603" formatCode="General">
                  <c:v>18.577000000000002</c:v>
                </c:pt>
                <c:pt idx="27604" formatCode="General">
                  <c:v>18.5776</c:v>
                </c:pt>
                <c:pt idx="27605" formatCode="General">
                  <c:v>18.578299999999999</c:v>
                </c:pt>
                <c:pt idx="27606" formatCode="General">
                  <c:v>18.579000000000001</c:v>
                </c:pt>
                <c:pt idx="27607" formatCode="General">
                  <c:v>18.579699999999999</c:v>
                </c:pt>
                <c:pt idx="27608" formatCode="General">
                  <c:v>18.580300000000001</c:v>
                </c:pt>
                <c:pt idx="27609" formatCode="General">
                  <c:v>18.581</c:v>
                </c:pt>
                <c:pt idx="27610" formatCode="General">
                  <c:v>18.581700000000001</c:v>
                </c:pt>
                <c:pt idx="27611" formatCode="General">
                  <c:v>18.5823</c:v>
                </c:pt>
                <c:pt idx="27612" formatCode="General">
                  <c:v>18.582999999999998</c:v>
                </c:pt>
                <c:pt idx="27613" formatCode="General">
                  <c:v>18.5837</c:v>
                </c:pt>
                <c:pt idx="27614" formatCode="General">
                  <c:v>18.584399999999999</c:v>
                </c:pt>
                <c:pt idx="27615" formatCode="General">
                  <c:v>18.585000000000001</c:v>
                </c:pt>
                <c:pt idx="27616" formatCode="General">
                  <c:v>18.585699999999999</c:v>
                </c:pt>
                <c:pt idx="27617" formatCode="General">
                  <c:v>18.586400000000001</c:v>
                </c:pt>
                <c:pt idx="27618" formatCode="General">
                  <c:v>18.5871</c:v>
                </c:pt>
                <c:pt idx="27619" formatCode="General">
                  <c:v>18.587700000000002</c:v>
                </c:pt>
                <c:pt idx="27620" formatCode="General">
                  <c:v>18.5884</c:v>
                </c:pt>
                <c:pt idx="27621" formatCode="General">
                  <c:v>18.589099999999998</c:v>
                </c:pt>
                <c:pt idx="27622" formatCode="General">
                  <c:v>18.589700000000001</c:v>
                </c:pt>
                <c:pt idx="27623" formatCode="General">
                  <c:v>18.590399999999999</c:v>
                </c:pt>
                <c:pt idx="27624" formatCode="General">
                  <c:v>18.591100000000001</c:v>
                </c:pt>
                <c:pt idx="27625" formatCode="General">
                  <c:v>18.591799999999999</c:v>
                </c:pt>
                <c:pt idx="27626" formatCode="General">
                  <c:v>18.592400000000001</c:v>
                </c:pt>
                <c:pt idx="27627" formatCode="General">
                  <c:v>18.5931</c:v>
                </c:pt>
                <c:pt idx="27628" formatCode="General">
                  <c:v>18.593800000000002</c:v>
                </c:pt>
                <c:pt idx="27629" formatCode="General">
                  <c:v>18.5945</c:v>
                </c:pt>
                <c:pt idx="27630" formatCode="General">
                  <c:v>18.595099999999999</c:v>
                </c:pt>
                <c:pt idx="27631" formatCode="General">
                  <c:v>18.595800000000001</c:v>
                </c:pt>
                <c:pt idx="27632" formatCode="General">
                  <c:v>18.596499999999999</c:v>
                </c:pt>
                <c:pt idx="27633" formatCode="General">
                  <c:v>18.597200000000001</c:v>
                </c:pt>
                <c:pt idx="27634" formatCode="General">
                  <c:v>18.597799999999999</c:v>
                </c:pt>
                <c:pt idx="27635" formatCode="General">
                  <c:v>18.598500000000001</c:v>
                </c:pt>
                <c:pt idx="27636" formatCode="General">
                  <c:v>18.5992</c:v>
                </c:pt>
                <c:pt idx="27637" formatCode="General">
                  <c:v>18.599799999999998</c:v>
                </c:pt>
                <c:pt idx="27638" formatCode="General">
                  <c:v>18.6005</c:v>
                </c:pt>
                <c:pt idx="27639" formatCode="General">
                  <c:v>18.601199999999999</c:v>
                </c:pt>
                <c:pt idx="27640" formatCode="General">
                  <c:v>18.601900000000001</c:v>
                </c:pt>
                <c:pt idx="27641" formatCode="General">
                  <c:v>18.602499999999999</c:v>
                </c:pt>
                <c:pt idx="27642" formatCode="General">
                  <c:v>18.603200000000001</c:v>
                </c:pt>
                <c:pt idx="27643" formatCode="General">
                  <c:v>18.603899999999999</c:v>
                </c:pt>
                <c:pt idx="27644" formatCode="General">
                  <c:v>18.604600000000001</c:v>
                </c:pt>
                <c:pt idx="27645" formatCode="General">
                  <c:v>18.6052</c:v>
                </c:pt>
                <c:pt idx="27646" formatCode="General">
                  <c:v>18.605899999999998</c:v>
                </c:pt>
                <c:pt idx="27647" formatCode="General">
                  <c:v>18.6066</c:v>
                </c:pt>
                <c:pt idx="27648" formatCode="General">
                  <c:v>18.607199999999999</c:v>
                </c:pt>
                <c:pt idx="27649" formatCode="General">
                  <c:v>18.607900000000001</c:v>
                </c:pt>
                <c:pt idx="27650" formatCode="General">
                  <c:v>18.608599999999999</c:v>
                </c:pt>
                <c:pt idx="27651" formatCode="General">
                  <c:v>18.609300000000001</c:v>
                </c:pt>
                <c:pt idx="27652" formatCode="General">
                  <c:v>18.6099</c:v>
                </c:pt>
                <c:pt idx="27653" formatCode="General">
                  <c:v>18.610600000000002</c:v>
                </c:pt>
                <c:pt idx="27654" formatCode="General">
                  <c:v>18.6113</c:v>
                </c:pt>
                <c:pt idx="27655" formatCode="General">
                  <c:v>18.611999999999998</c:v>
                </c:pt>
                <c:pt idx="27656" formatCode="General">
                  <c:v>18.6126</c:v>
                </c:pt>
                <c:pt idx="27657" formatCode="General">
                  <c:v>18.613299999999999</c:v>
                </c:pt>
                <c:pt idx="27658" formatCode="General">
                  <c:v>18.614000000000001</c:v>
                </c:pt>
                <c:pt idx="27659" formatCode="General">
                  <c:v>18.614599999999999</c:v>
                </c:pt>
                <c:pt idx="27660" formatCode="General">
                  <c:v>18.615300000000001</c:v>
                </c:pt>
                <c:pt idx="27661" formatCode="General">
                  <c:v>18.616</c:v>
                </c:pt>
                <c:pt idx="27662" formatCode="General">
                  <c:v>18.616700000000002</c:v>
                </c:pt>
                <c:pt idx="27663" formatCode="General">
                  <c:v>18.6173</c:v>
                </c:pt>
                <c:pt idx="27664" formatCode="General">
                  <c:v>18.617999999999999</c:v>
                </c:pt>
                <c:pt idx="27665" formatCode="General">
                  <c:v>18.6187</c:v>
                </c:pt>
                <c:pt idx="27666" formatCode="General">
                  <c:v>18.619399999999999</c:v>
                </c:pt>
                <c:pt idx="27667" formatCode="General">
                  <c:v>18.62</c:v>
                </c:pt>
                <c:pt idx="27668" formatCode="General">
                  <c:v>18.620699999999999</c:v>
                </c:pt>
                <c:pt idx="27669" formatCode="General">
                  <c:v>18.621400000000001</c:v>
                </c:pt>
                <c:pt idx="27670" formatCode="General">
                  <c:v>18.6221</c:v>
                </c:pt>
                <c:pt idx="27671" formatCode="General">
                  <c:v>18.622699999999998</c:v>
                </c:pt>
                <c:pt idx="27672" formatCode="General">
                  <c:v>18.6234</c:v>
                </c:pt>
                <c:pt idx="27673" formatCode="General">
                  <c:v>18.624099999999999</c:v>
                </c:pt>
                <c:pt idx="27674" formatCode="General">
                  <c:v>18.624700000000001</c:v>
                </c:pt>
                <c:pt idx="27675" formatCode="General">
                  <c:v>18.625399999999999</c:v>
                </c:pt>
                <c:pt idx="27676" formatCode="General">
                  <c:v>18.626100000000001</c:v>
                </c:pt>
                <c:pt idx="27677" formatCode="General">
                  <c:v>18.626799999999999</c:v>
                </c:pt>
                <c:pt idx="27678" formatCode="General">
                  <c:v>18.627400000000002</c:v>
                </c:pt>
                <c:pt idx="27679" formatCode="General">
                  <c:v>18.6281</c:v>
                </c:pt>
                <c:pt idx="27680" formatCode="General">
                  <c:v>18.628799999999998</c:v>
                </c:pt>
                <c:pt idx="27681" formatCode="General">
                  <c:v>18.6295</c:v>
                </c:pt>
                <c:pt idx="27682" formatCode="General">
                  <c:v>18.630099999999999</c:v>
                </c:pt>
                <c:pt idx="27683" formatCode="General">
                  <c:v>18.630800000000001</c:v>
                </c:pt>
                <c:pt idx="27684" formatCode="General">
                  <c:v>18.631499999999999</c:v>
                </c:pt>
                <c:pt idx="27685" formatCode="General">
                  <c:v>18.632100000000001</c:v>
                </c:pt>
                <c:pt idx="27686" formatCode="General">
                  <c:v>18.6328</c:v>
                </c:pt>
                <c:pt idx="27687" formatCode="General">
                  <c:v>18.633500000000002</c:v>
                </c:pt>
                <c:pt idx="27688" formatCode="General">
                  <c:v>18.6342</c:v>
                </c:pt>
                <c:pt idx="27689" formatCode="General">
                  <c:v>18.634799999999998</c:v>
                </c:pt>
                <c:pt idx="27690" formatCode="General">
                  <c:v>18.6355</c:v>
                </c:pt>
                <c:pt idx="27691" formatCode="General">
                  <c:v>18.636199999999999</c:v>
                </c:pt>
                <c:pt idx="27692" formatCode="General">
                  <c:v>18.636900000000001</c:v>
                </c:pt>
                <c:pt idx="27693" formatCode="General">
                  <c:v>18.637499999999999</c:v>
                </c:pt>
                <c:pt idx="27694" formatCode="General">
                  <c:v>18.638200000000001</c:v>
                </c:pt>
                <c:pt idx="27695" formatCode="General">
                  <c:v>18.6389</c:v>
                </c:pt>
                <c:pt idx="27696" formatCode="General">
                  <c:v>18.639600000000002</c:v>
                </c:pt>
                <c:pt idx="27697" formatCode="General">
                  <c:v>18.6402</c:v>
                </c:pt>
                <c:pt idx="27698" formatCode="General">
                  <c:v>18.640899999999998</c:v>
                </c:pt>
                <c:pt idx="27699" formatCode="General">
                  <c:v>18.6416</c:v>
                </c:pt>
                <c:pt idx="27700" formatCode="General">
                  <c:v>18.642199999999999</c:v>
                </c:pt>
                <c:pt idx="27701" formatCode="General">
                  <c:v>18.642900000000001</c:v>
                </c:pt>
                <c:pt idx="27702" formatCode="General">
                  <c:v>18.643599999999999</c:v>
                </c:pt>
                <c:pt idx="27703" formatCode="General">
                  <c:v>18.644300000000001</c:v>
                </c:pt>
                <c:pt idx="27704" formatCode="General">
                  <c:v>18.6449</c:v>
                </c:pt>
                <c:pt idx="27705" formatCode="General">
                  <c:v>18.645600000000002</c:v>
                </c:pt>
                <c:pt idx="27706" formatCode="General">
                  <c:v>18.6463</c:v>
                </c:pt>
                <c:pt idx="27707" formatCode="General">
                  <c:v>18.646999999999998</c:v>
                </c:pt>
                <c:pt idx="27708" formatCode="General">
                  <c:v>18.647600000000001</c:v>
                </c:pt>
                <c:pt idx="27709" formatCode="General">
                  <c:v>18.648299999999999</c:v>
                </c:pt>
                <c:pt idx="27710" formatCode="General">
                  <c:v>18.649000000000001</c:v>
                </c:pt>
                <c:pt idx="27711" formatCode="General">
                  <c:v>18.6496</c:v>
                </c:pt>
                <c:pt idx="27712" formatCode="General">
                  <c:v>18.650300000000001</c:v>
                </c:pt>
                <c:pt idx="27713" formatCode="General">
                  <c:v>18.651</c:v>
                </c:pt>
                <c:pt idx="27714" formatCode="General">
                  <c:v>18.651700000000002</c:v>
                </c:pt>
                <c:pt idx="27715" formatCode="General">
                  <c:v>18.6523</c:v>
                </c:pt>
                <c:pt idx="27716" formatCode="General">
                  <c:v>18.652999999999999</c:v>
                </c:pt>
                <c:pt idx="27717" formatCode="General">
                  <c:v>18.653700000000001</c:v>
                </c:pt>
                <c:pt idx="27718" formatCode="General">
                  <c:v>18.654399999999999</c:v>
                </c:pt>
                <c:pt idx="27719" formatCode="General">
                  <c:v>18.655000000000001</c:v>
                </c:pt>
                <c:pt idx="27720" formatCode="General">
                  <c:v>18.6557</c:v>
                </c:pt>
                <c:pt idx="27721" formatCode="General">
                  <c:v>18.656400000000001</c:v>
                </c:pt>
                <c:pt idx="27722" formatCode="General">
                  <c:v>18.657</c:v>
                </c:pt>
                <c:pt idx="27723" formatCode="General">
                  <c:v>18.657699999999998</c:v>
                </c:pt>
                <c:pt idx="27724" formatCode="General">
                  <c:v>18.6584</c:v>
                </c:pt>
                <c:pt idx="27725" formatCode="General">
                  <c:v>18.659099999999999</c:v>
                </c:pt>
                <c:pt idx="27726" formatCode="General">
                  <c:v>18.659700000000001</c:v>
                </c:pt>
                <c:pt idx="27727" formatCode="General">
                  <c:v>18.660399999999999</c:v>
                </c:pt>
                <c:pt idx="27728" formatCode="General">
                  <c:v>18.661100000000001</c:v>
                </c:pt>
                <c:pt idx="27729" formatCode="General">
                  <c:v>18.661799999999999</c:v>
                </c:pt>
                <c:pt idx="27730" formatCode="General">
                  <c:v>18.662400000000002</c:v>
                </c:pt>
                <c:pt idx="27731" formatCode="General">
                  <c:v>18.6631</c:v>
                </c:pt>
                <c:pt idx="27732" formatCode="General">
                  <c:v>18.663799999999998</c:v>
                </c:pt>
                <c:pt idx="27733" formatCode="General">
                  <c:v>18.6645</c:v>
                </c:pt>
                <c:pt idx="27734" formatCode="General">
                  <c:v>18.665099999999999</c:v>
                </c:pt>
                <c:pt idx="27735" formatCode="General">
                  <c:v>18.665800000000001</c:v>
                </c:pt>
                <c:pt idx="27736" formatCode="General">
                  <c:v>18.666499999999999</c:v>
                </c:pt>
                <c:pt idx="27737" formatCode="General">
                  <c:v>18.667100000000001</c:v>
                </c:pt>
                <c:pt idx="27738" formatCode="General">
                  <c:v>18.6678</c:v>
                </c:pt>
                <c:pt idx="27739" formatCode="General">
                  <c:v>18.668500000000002</c:v>
                </c:pt>
                <c:pt idx="27740" formatCode="General">
                  <c:v>18.6692</c:v>
                </c:pt>
                <c:pt idx="27741" formatCode="General">
                  <c:v>18.669799999999999</c:v>
                </c:pt>
                <c:pt idx="27742" formatCode="General">
                  <c:v>18.670500000000001</c:v>
                </c:pt>
                <c:pt idx="27743" formatCode="General">
                  <c:v>18.671199999999999</c:v>
                </c:pt>
                <c:pt idx="27744" formatCode="General">
                  <c:v>18.671900000000001</c:v>
                </c:pt>
                <c:pt idx="27745" formatCode="General">
                  <c:v>18.672499999999999</c:v>
                </c:pt>
                <c:pt idx="27746" formatCode="General">
                  <c:v>18.673200000000001</c:v>
                </c:pt>
                <c:pt idx="27747" formatCode="General">
                  <c:v>18.6739</c:v>
                </c:pt>
                <c:pt idx="27748" formatCode="General">
                  <c:v>18.674499999999998</c:v>
                </c:pt>
                <c:pt idx="27749" formatCode="General">
                  <c:v>18.6752</c:v>
                </c:pt>
                <c:pt idx="27750" formatCode="General">
                  <c:v>18.675899999999999</c:v>
                </c:pt>
                <c:pt idx="27751" formatCode="General">
                  <c:v>18.676600000000001</c:v>
                </c:pt>
                <c:pt idx="27752" formatCode="General">
                  <c:v>18.677199999999999</c:v>
                </c:pt>
                <c:pt idx="27753" formatCode="General">
                  <c:v>18.677900000000001</c:v>
                </c:pt>
                <c:pt idx="27754" formatCode="General">
                  <c:v>18.678599999999999</c:v>
                </c:pt>
                <c:pt idx="27755" formatCode="General">
                  <c:v>18.679300000000001</c:v>
                </c:pt>
                <c:pt idx="27756" formatCode="General">
                  <c:v>18.6799</c:v>
                </c:pt>
                <c:pt idx="27757" formatCode="General">
                  <c:v>18.680599999999998</c:v>
                </c:pt>
                <c:pt idx="27758" formatCode="General">
                  <c:v>18.6813</c:v>
                </c:pt>
                <c:pt idx="27759" formatCode="General">
                  <c:v>18.681899999999999</c:v>
                </c:pt>
                <c:pt idx="27760" formatCode="General">
                  <c:v>18.682600000000001</c:v>
                </c:pt>
                <c:pt idx="27761" formatCode="General">
                  <c:v>18.683299999999999</c:v>
                </c:pt>
                <c:pt idx="27762" formatCode="General">
                  <c:v>18.684000000000001</c:v>
                </c:pt>
                <c:pt idx="27763" formatCode="General">
                  <c:v>18.6846</c:v>
                </c:pt>
                <c:pt idx="27764" formatCode="General">
                  <c:v>18.685300000000002</c:v>
                </c:pt>
                <c:pt idx="27765" formatCode="General">
                  <c:v>18.686</c:v>
                </c:pt>
                <c:pt idx="27766" formatCode="General">
                  <c:v>18.686699999999998</c:v>
                </c:pt>
                <c:pt idx="27767" formatCode="General">
                  <c:v>18.6873</c:v>
                </c:pt>
                <c:pt idx="27768" formatCode="General">
                  <c:v>18.687999999999999</c:v>
                </c:pt>
                <c:pt idx="27769" formatCode="General">
                  <c:v>18.688700000000001</c:v>
                </c:pt>
                <c:pt idx="27770" formatCode="General">
                  <c:v>18.689399999999999</c:v>
                </c:pt>
                <c:pt idx="27771" formatCode="General">
                  <c:v>18.690000000000001</c:v>
                </c:pt>
                <c:pt idx="27772" formatCode="General">
                  <c:v>18.6907</c:v>
                </c:pt>
                <c:pt idx="27773" formatCode="General">
                  <c:v>18.691400000000002</c:v>
                </c:pt>
                <c:pt idx="27774" formatCode="General">
                  <c:v>18.692</c:v>
                </c:pt>
                <c:pt idx="27775" formatCode="General">
                  <c:v>18.692699999999999</c:v>
                </c:pt>
                <c:pt idx="27776" formatCode="General">
                  <c:v>18.6934</c:v>
                </c:pt>
                <c:pt idx="27777" formatCode="General">
                  <c:v>18.694099999999999</c:v>
                </c:pt>
                <c:pt idx="27778" formatCode="General">
                  <c:v>18.694700000000001</c:v>
                </c:pt>
                <c:pt idx="27779" formatCode="General">
                  <c:v>18.695399999999999</c:v>
                </c:pt>
                <c:pt idx="27780" formatCode="General">
                  <c:v>18.696100000000001</c:v>
                </c:pt>
                <c:pt idx="27781" formatCode="General">
                  <c:v>18.6968</c:v>
                </c:pt>
                <c:pt idx="27782" formatCode="General">
                  <c:v>18.697399999999998</c:v>
                </c:pt>
                <c:pt idx="27783" formatCode="General">
                  <c:v>18.6981</c:v>
                </c:pt>
                <c:pt idx="27784" formatCode="General">
                  <c:v>18.698799999999999</c:v>
                </c:pt>
                <c:pt idx="27785" formatCode="General">
                  <c:v>18.699400000000001</c:v>
                </c:pt>
                <c:pt idx="27786" formatCode="General">
                  <c:v>18.700099999999999</c:v>
                </c:pt>
                <c:pt idx="27787" formatCode="General">
                  <c:v>18.700800000000001</c:v>
                </c:pt>
                <c:pt idx="27788" formatCode="General">
                  <c:v>18.701499999999999</c:v>
                </c:pt>
                <c:pt idx="27789" formatCode="General">
                  <c:v>18.702100000000002</c:v>
                </c:pt>
                <c:pt idx="27790" formatCode="General">
                  <c:v>18.7028</c:v>
                </c:pt>
                <c:pt idx="27791" formatCode="General">
                  <c:v>18.703499999999998</c:v>
                </c:pt>
                <c:pt idx="27792" formatCode="General">
                  <c:v>18.7042</c:v>
                </c:pt>
                <c:pt idx="27793" formatCode="General">
                  <c:v>18.704799999999999</c:v>
                </c:pt>
                <c:pt idx="27794" formatCode="General">
                  <c:v>18.705500000000001</c:v>
                </c:pt>
                <c:pt idx="27795" formatCode="General">
                  <c:v>18.706199999999999</c:v>
                </c:pt>
                <c:pt idx="27796" formatCode="General">
                  <c:v>18.706900000000001</c:v>
                </c:pt>
                <c:pt idx="27797" formatCode="General">
                  <c:v>18.7075</c:v>
                </c:pt>
                <c:pt idx="27798" formatCode="General">
                  <c:v>18.708200000000001</c:v>
                </c:pt>
                <c:pt idx="27799" formatCode="General">
                  <c:v>18.7089</c:v>
                </c:pt>
                <c:pt idx="27800" formatCode="General">
                  <c:v>18.709499999999998</c:v>
                </c:pt>
                <c:pt idx="27801" formatCode="General">
                  <c:v>18.7102</c:v>
                </c:pt>
                <c:pt idx="27802" formatCode="General">
                  <c:v>18.710899999999999</c:v>
                </c:pt>
                <c:pt idx="27803" formatCode="General">
                  <c:v>18.711600000000001</c:v>
                </c:pt>
                <c:pt idx="27804" formatCode="General">
                  <c:v>18.712199999999999</c:v>
                </c:pt>
                <c:pt idx="27805" formatCode="General">
                  <c:v>18.712900000000001</c:v>
                </c:pt>
                <c:pt idx="27806" formatCode="General">
                  <c:v>18.7136</c:v>
                </c:pt>
                <c:pt idx="27807" formatCode="General">
                  <c:v>18.714300000000001</c:v>
                </c:pt>
                <c:pt idx="27808" formatCode="General">
                  <c:v>18.7149</c:v>
                </c:pt>
                <c:pt idx="27809" formatCode="General">
                  <c:v>18.715599999999998</c:v>
                </c:pt>
                <c:pt idx="27810" formatCode="General">
                  <c:v>18.7163</c:v>
                </c:pt>
                <c:pt idx="27811" formatCode="General">
                  <c:v>18.716899999999999</c:v>
                </c:pt>
                <c:pt idx="27812" formatCode="General">
                  <c:v>18.717600000000001</c:v>
                </c:pt>
                <c:pt idx="27813" formatCode="General">
                  <c:v>18.718299999999999</c:v>
                </c:pt>
                <c:pt idx="27814" formatCode="General">
                  <c:v>18.719000000000001</c:v>
                </c:pt>
                <c:pt idx="27815" formatCode="General">
                  <c:v>18.7196</c:v>
                </c:pt>
                <c:pt idx="27816" formatCode="General">
                  <c:v>18.720300000000002</c:v>
                </c:pt>
                <c:pt idx="27817" formatCode="General">
                  <c:v>18.721</c:v>
                </c:pt>
                <c:pt idx="27818" formatCode="General">
                  <c:v>18.721699999999998</c:v>
                </c:pt>
                <c:pt idx="27819" formatCode="General">
                  <c:v>18.722300000000001</c:v>
                </c:pt>
                <c:pt idx="27820" formatCode="General">
                  <c:v>18.722999999999999</c:v>
                </c:pt>
                <c:pt idx="27821" formatCode="General">
                  <c:v>18.723700000000001</c:v>
                </c:pt>
                <c:pt idx="27822" formatCode="General">
                  <c:v>18.724299999999999</c:v>
                </c:pt>
                <c:pt idx="27823" formatCode="General">
                  <c:v>18.725000000000001</c:v>
                </c:pt>
                <c:pt idx="27824" formatCode="General">
                  <c:v>18.7257</c:v>
                </c:pt>
                <c:pt idx="27825" formatCode="General">
                  <c:v>18.726400000000002</c:v>
                </c:pt>
                <c:pt idx="27826" formatCode="General">
                  <c:v>18.727</c:v>
                </c:pt>
                <c:pt idx="27827" formatCode="General">
                  <c:v>18.727699999999999</c:v>
                </c:pt>
                <c:pt idx="27828" formatCode="General">
                  <c:v>18.728400000000001</c:v>
                </c:pt>
                <c:pt idx="27829" formatCode="General">
                  <c:v>18.729099999999999</c:v>
                </c:pt>
                <c:pt idx="27830" formatCode="General">
                  <c:v>18.729700000000001</c:v>
                </c:pt>
                <c:pt idx="27831" formatCode="General">
                  <c:v>18.730399999999999</c:v>
                </c:pt>
                <c:pt idx="27832" formatCode="General">
                  <c:v>18.731100000000001</c:v>
                </c:pt>
                <c:pt idx="27833" formatCode="General">
                  <c:v>18.7318</c:v>
                </c:pt>
                <c:pt idx="27834" formatCode="General">
                  <c:v>18.732399999999998</c:v>
                </c:pt>
                <c:pt idx="27835" formatCode="General">
                  <c:v>18.7331</c:v>
                </c:pt>
                <c:pt idx="27836" formatCode="General">
                  <c:v>18.733799999999999</c:v>
                </c:pt>
                <c:pt idx="27837" formatCode="General">
                  <c:v>18.734400000000001</c:v>
                </c:pt>
                <c:pt idx="27838" formatCode="General">
                  <c:v>18.735099999999999</c:v>
                </c:pt>
                <c:pt idx="27839" formatCode="General">
                  <c:v>18.735800000000001</c:v>
                </c:pt>
                <c:pt idx="27840" formatCode="General">
                  <c:v>18.736499999999999</c:v>
                </c:pt>
                <c:pt idx="27841" formatCode="General">
                  <c:v>18.737100000000002</c:v>
                </c:pt>
                <c:pt idx="27842" formatCode="General">
                  <c:v>18.7378</c:v>
                </c:pt>
                <c:pt idx="27843" formatCode="General">
                  <c:v>18.738499999999998</c:v>
                </c:pt>
                <c:pt idx="27844" formatCode="General">
                  <c:v>18.7392</c:v>
                </c:pt>
                <c:pt idx="27845" formatCode="General">
                  <c:v>18.739799999999999</c:v>
                </c:pt>
                <c:pt idx="27846" formatCode="General">
                  <c:v>18.740500000000001</c:v>
                </c:pt>
                <c:pt idx="27847" formatCode="General">
                  <c:v>18.741199999999999</c:v>
                </c:pt>
                <c:pt idx="27848" formatCode="General">
                  <c:v>18.741800000000001</c:v>
                </c:pt>
                <c:pt idx="27849" formatCode="General">
                  <c:v>18.7425</c:v>
                </c:pt>
                <c:pt idx="27850" formatCode="General">
                  <c:v>18.743200000000002</c:v>
                </c:pt>
                <c:pt idx="27851" formatCode="General">
                  <c:v>18.7439</c:v>
                </c:pt>
                <c:pt idx="27852" formatCode="General">
                  <c:v>18.744499999999999</c:v>
                </c:pt>
                <c:pt idx="27853" formatCode="General">
                  <c:v>18.745200000000001</c:v>
                </c:pt>
                <c:pt idx="27854" formatCode="General">
                  <c:v>18.745899999999999</c:v>
                </c:pt>
                <c:pt idx="27855" formatCode="General">
                  <c:v>18.746600000000001</c:v>
                </c:pt>
                <c:pt idx="27856" formatCode="General">
                  <c:v>18.747199999999999</c:v>
                </c:pt>
                <c:pt idx="27857" formatCode="General">
                  <c:v>18.747900000000001</c:v>
                </c:pt>
                <c:pt idx="27858" formatCode="General">
                  <c:v>18.7486</c:v>
                </c:pt>
                <c:pt idx="27859" formatCode="General">
                  <c:v>18.749300000000002</c:v>
                </c:pt>
                <c:pt idx="27860" formatCode="General">
                  <c:v>18.7499</c:v>
                </c:pt>
                <c:pt idx="27861" formatCode="General">
                  <c:v>18.750599999999999</c:v>
                </c:pt>
                <c:pt idx="27862" formatCode="General">
                  <c:v>18.751300000000001</c:v>
                </c:pt>
                <c:pt idx="27863" formatCode="General">
                  <c:v>18.751899999999999</c:v>
                </c:pt>
                <c:pt idx="27864" formatCode="General">
                  <c:v>18.752600000000001</c:v>
                </c:pt>
                <c:pt idx="27865" formatCode="General">
                  <c:v>18.753299999999999</c:v>
                </c:pt>
                <c:pt idx="27866" formatCode="General">
                  <c:v>18.754000000000001</c:v>
                </c:pt>
                <c:pt idx="27867" formatCode="General">
                  <c:v>18.7546</c:v>
                </c:pt>
                <c:pt idx="27868" formatCode="General">
                  <c:v>18.755299999999998</c:v>
                </c:pt>
                <c:pt idx="27869" formatCode="General">
                  <c:v>18.756</c:v>
                </c:pt>
                <c:pt idx="27870" formatCode="General">
                  <c:v>18.756699999999999</c:v>
                </c:pt>
                <c:pt idx="27871" formatCode="General">
                  <c:v>18.757300000000001</c:v>
                </c:pt>
                <c:pt idx="27872" formatCode="General">
                  <c:v>18.757999999999999</c:v>
                </c:pt>
                <c:pt idx="27873" formatCode="General">
                  <c:v>18.758700000000001</c:v>
                </c:pt>
                <c:pt idx="27874" formatCode="General">
                  <c:v>18.7593</c:v>
                </c:pt>
                <c:pt idx="27875" formatCode="General">
                  <c:v>18.760000000000002</c:v>
                </c:pt>
                <c:pt idx="27876" formatCode="General">
                  <c:v>18.7607</c:v>
                </c:pt>
                <c:pt idx="27877" formatCode="General">
                  <c:v>18.761399999999998</c:v>
                </c:pt>
                <c:pt idx="27878" formatCode="General">
                  <c:v>18.762</c:v>
                </c:pt>
                <c:pt idx="27879" formatCode="General">
                  <c:v>18.762699999999999</c:v>
                </c:pt>
                <c:pt idx="27880" formatCode="General">
                  <c:v>18.763400000000001</c:v>
                </c:pt>
                <c:pt idx="27881" formatCode="General">
                  <c:v>18.764099999999999</c:v>
                </c:pt>
                <c:pt idx="27882" formatCode="General">
                  <c:v>18.764700000000001</c:v>
                </c:pt>
                <c:pt idx="27883" formatCode="General">
                  <c:v>18.7654</c:v>
                </c:pt>
                <c:pt idx="27884" formatCode="General">
                  <c:v>18.766100000000002</c:v>
                </c:pt>
                <c:pt idx="27885" formatCode="General">
                  <c:v>18.7667</c:v>
                </c:pt>
                <c:pt idx="27886" formatCode="General">
                  <c:v>18.767399999999999</c:v>
                </c:pt>
                <c:pt idx="27887" formatCode="General">
                  <c:v>18.7681</c:v>
                </c:pt>
                <c:pt idx="27888" formatCode="General">
                  <c:v>18.768799999999999</c:v>
                </c:pt>
                <c:pt idx="27889" formatCode="General">
                  <c:v>18.769400000000001</c:v>
                </c:pt>
                <c:pt idx="27890" formatCode="General">
                  <c:v>18.770099999999999</c:v>
                </c:pt>
                <c:pt idx="27891" formatCode="General">
                  <c:v>18.770800000000001</c:v>
                </c:pt>
                <c:pt idx="27892" formatCode="General">
                  <c:v>18.7715</c:v>
                </c:pt>
                <c:pt idx="27893" formatCode="General">
                  <c:v>18.772099999999998</c:v>
                </c:pt>
                <c:pt idx="27894" formatCode="General">
                  <c:v>18.7728</c:v>
                </c:pt>
                <c:pt idx="27895" formatCode="General">
                  <c:v>18.773499999999999</c:v>
                </c:pt>
                <c:pt idx="27896" formatCode="General">
                  <c:v>18.7742</c:v>
                </c:pt>
                <c:pt idx="27897" formatCode="General">
                  <c:v>18.774799999999999</c:v>
                </c:pt>
                <c:pt idx="27898" formatCode="General">
                  <c:v>18.775500000000001</c:v>
                </c:pt>
                <c:pt idx="27899" formatCode="General">
                  <c:v>18.776199999999999</c:v>
                </c:pt>
                <c:pt idx="27900" formatCode="General">
                  <c:v>18.776800000000001</c:v>
                </c:pt>
                <c:pt idx="27901" formatCode="General">
                  <c:v>18.7775</c:v>
                </c:pt>
                <c:pt idx="27902" formatCode="General">
                  <c:v>18.778199999999998</c:v>
                </c:pt>
                <c:pt idx="27903" formatCode="General">
                  <c:v>18.7789</c:v>
                </c:pt>
                <c:pt idx="27904" formatCode="General">
                  <c:v>18.779499999999999</c:v>
                </c:pt>
                <c:pt idx="27905" formatCode="General">
                  <c:v>18.780200000000001</c:v>
                </c:pt>
                <c:pt idx="27906" formatCode="General">
                  <c:v>18.780899999999999</c:v>
                </c:pt>
                <c:pt idx="27907" formatCode="General">
                  <c:v>18.781600000000001</c:v>
                </c:pt>
                <c:pt idx="27908" formatCode="General">
                  <c:v>18.7822</c:v>
                </c:pt>
                <c:pt idx="27909" formatCode="General">
                  <c:v>18.782900000000001</c:v>
                </c:pt>
                <c:pt idx="27910" formatCode="General">
                  <c:v>18.7836</c:v>
                </c:pt>
                <c:pt idx="27911" formatCode="General">
                  <c:v>18.784199999999998</c:v>
                </c:pt>
                <c:pt idx="27912" formatCode="General">
                  <c:v>18.7849</c:v>
                </c:pt>
                <c:pt idx="27913" formatCode="General">
                  <c:v>18.785599999999999</c:v>
                </c:pt>
                <c:pt idx="27914" formatCode="General">
                  <c:v>18.786300000000001</c:v>
                </c:pt>
                <c:pt idx="27915" formatCode="General">
                  <c:v>18.786899999999999</c:v>
                </c:pt>
                <c:pt idx="27916" formatCode="General">
                  <c:v>18.787600000000001</c:v>
                </c:pt>
                <c:pt idx="27917" formatCode="General">
                  <c:v>18.7883</c:v>
                </c:pt>
                <c:pt idx="27918" formatCode="General">
                  <c:v>18.789000000000001</c:v>
                </c:pt>
                <c:pt idx="27919" formatCode="General">
                  <c:v>18.7896</c:v>
                </c:pt>
                <c:pt idx="27920" formatCode="General">
                  <c:v>18.790299999999998</c:v>
                </c:pt>
                <c:pt idx="27921" formatCode="General">
                  <c:v>18.791</c:v>
                </c:pt>
                <c:pt idx="27922" formatCode="General">
                  <c:v>18.791599999999999</c:v>
                </c:pt>
                <c:pt idx="27923" formatCode="General">
                  <c:v>18.792300000000001</c:v>
                </c:pt>
                <c:pt idx="27924" formatCode="General">
                  <c:v>18.792999999999999</c:v>
                </c:pt>
                <c:pt idx="27925" formatCode="General">
                  <c:v>18.793700000000001</c:v>
                </c:pt>
                <c:pt idx="27926" formatCode="General">
                  <c:v>18.7943</c:v>
                </c:pt>
                <c:pt idx="27927" formatCode="General">
                  <c:v>18.795000000000002</c:v>
                </c:pt>
                <c:pt idx="27928" formatCode="General">
                  <c:v>18.7957</c:v>
                </c:pt>
                <c:pt idx="27929" formatCode="General">
                  <c:v>18.796399999999998</c:v>
                </c:pt>
                <c:pt idx="27930" formatCode="General">
                  <c:v>18.797000000000001</c:v>
                </c:pt>
                <c:pt idx="27931" formatCode="General">
                  <c:v>18.797699999999999</c:v>
                </c:pt>
                <c:pt idx="27932" formatCode="General">
                  <c:v>18.798400000000001</c:v>
                </c:pt>
                <c:pt idx="27933" formatCode="General">
                  <c:v>18.799099999999999</c:v>
                </c:pt>
                <c:pt idx="27934" formatCode="General">
                  <c:v>18.799700000000001</c:v>
                </c:pt>
                <c:pt idx="27935" formatCode="General">
                  <c:v>18.8004</c:v>
                </c:pt>
                <c:pt idx="27936" formatCode="General">
                  <c:v>18.801100000000002</c:v>
                </c:pt>
                <c:pt idx="27937" formatCode="General">
                  <c:v>18.8017</c:v>
                </c:pt>
                <c:pt idx="27938" formatCode="General">
                  <c:v>18.802399999999999</c:v>
                </c:pt>
                <c:pt idx="27939" formatCode="General">
                  <c:v>18.803100000000001</c:v>
                </c:pt>
                <c:pt idx="27940" formatCode="General">
                  <c:v>18.803799999999999</c:v>
                </c:pt>
                <c:pt idx="27941" formatCode="General">
                  <c:v>18.804400000000001</c:v>
                </c:pt>
                <c:pt idx="27942" formatCode="General">
                  <c:v>18.805099999999999</c:v>
                </c:pt>
                <c:pt idx="27943" formatCode="General">
                  <c:v>18.805800000000001</c:v>
                </c:pt>
                <c:pt idx="27944" formatCode="General">
                  <c:v>18.8065</c:v>
                </c:pt>
                <c:pt idx="27945" formatCode="General">
                  <c:v>18.807099999999998</c:v>
                </c:pt>
                <c:pt idx="27946" formatCode="General">
                  <c:v>18.8078</c:v>
                </c:pt>
                <c:pt idx="27947" formatCode="General">
                  <c:v>18.808499999999999</c:v>
                </c:pt>
                <c:pt idx="27948" formatCode="General">
                  <c:v>18.809100000000001</c:v>
                </c:pt>
                <c:pt idx="27949" formatCode="General">
                  <c:v>18.809799999999999</c:v>
                </c:pt>
                <c:pt idx="27950" formatCode="General">
                  <c:v>18.810500000000001</c:v>
                </c:pt>
                <c:pt idx="27951" formatCode="General">
                  <c:v>18.811199999999999</c:v>
                </c:pt>
                <c:pt idx="27952" formatCode="General">
                  <c:v>18.811800000000002</c:v>
                </c:pt>
                <c:pt idx="27953" formatCode="General">
                  <c:v>18.8125</c:v>
                </c:pt>
                <c:pt idx="27954" formatCode="General">
                  <c:v>18.813199999999998</c:v>
                </c:pt>
                <c:pt idx="27955" formatCode="General">
                  <c:v>18.8139</c:v>
                </c:pt>
                <c:pt idx="27956" formatCode="General">
                  <c:v>18.814499999999999</c:v>
                </c:pt>
                <c:pt idx="27957" formatCode="General">
                  <c:v>18.815200000000001</c:v>
                </c:pt>
                <c:pt idx="27958" formatCode="General">
                  <c:v>18.815899999999999</c:v>
                </c:pt>
                <c:pt idx="27959" formatCode="General">
                  <c:v>18.816600000000001</c:v>
                </c:pt>
                <c:pt idx="27960" formatCode="General">
                  <c:v>18.8172</c:v>
                </c:pt>
                <c:pt idx="27961" formatCode="General">
                  <c:v>18.817900000000002</c:v>
                </c:pt>
                <c:pt idx="27962" formatCode="General">
                  <c:v>18.8186</c:v>
                </c:pt>
                <c:pt idx="27963" formatCode="General">
                  <c:v>18.819199999999999</c:v>
                </c:pt>
                <c:pt idx="27964" formatCode="General">
                  <c:v>18.819900000000001</c:v>
                </c:pt>
                <c:pt idx="27965" formatCode="General">
                  <c:v>18.820599999999999</c:v>
                </c:pt>
                <c:pt idx="27966" formatCode="General">
                  <c:v>18.821300000000001</c:v>
                </c:pt>
                <c:pt idx="27967" formatCode="General">
                  <c:v>18.821899999999999</c:v>
                </c:pt>
                <c:pt idx="27968" formatCode="General">
                  <c:v>18.822600000000001</c:v>
                </c:pt>
                <c:pt idx="27969" formatCode="General">
                  <c:v>18.8233</c:v>
                </c:pt>
                <c:pt idx="27970" formatCode="General">
                  <c:v>18.824000000000002</c:v>
                </c:pt>
                <c:pt idx="27971" formatCode="General">
                  <c:v>18.8246</c:v>
                </c:pt>
                <c:pt idx="27972" formatCode="General">
                  <c:v>18.825299999999999</c:v>
                </c:pt>
                <c:pt idx="27973" formatCode="General">
                  <c:v>18.826000000000001</c:v>
                </c:pt>
                <c:pt idx="27974" formatCode="General">
                  <c:v>18.826599999999999</c:v>
                </c:pt>
                <c:pt idx="27975" formatCode="General">
                  <c:v>18.827300000000001</c:v>
                </c:pt>
                <c:pt idx="27976" formatCode="General">
                  <c:v>18.827999999999999</c:v>
                </c:pt>
                <c:pt idx="27977" formatCode="General">
                  <c:v>18.828700000000001</c:v>
                </c:pt>
                <c:pt idx="27978" formatCode="General">
                  <c:v>18.8293</c:v>
                </c:pt>
                <c:pt idx="27979" formatCode="General">
                  <c:v>18.829999999999998</c:v>
                </c:pt>
                <c:pt idx="27980" formatCode="General">
                  <c:v>18.8307</c:v>
                </c:pt>
                <c:pt idx="27981" formatCode="General">
                  <c:v>18.831399999999999</c:v>
                </c:pt>
                <c:pt idx="27982" formatCode="General">
                  <c:v>18.832000000000001</c:v>
                </c:pt>
                <c:pt idx="27983" formatCode="General">
                  <c:v>18.832699999999999</c:v>
                </c:pt>
                <c:pt idx="27984" formatCode="General">
                  <c:v>18.833400000000001</c:v>
                </c:pt>
                <c:pt idx="27985" formatCode="General">
                  <c:v>18.834</c:v>
                </c:pt>
                <c:pt idx="27986" formatCode="General">
                  <c:v>18.834700000000002</c:v>
                </c:pt>
                <c:pt idx="27987" formatCode="General">
                  <c:v>18.8354</c:v>
                </c:pt>
                <c:pt idx="27988" formatCode="General">
                  <c:v>18.836099999999998</c:v>
                </c:pt>
                <c:pt idx="27989" formatCode="General">
                  <c:v>18.8367</c:v>
                </c:pt>
                <c:pt idx="27990" formatCode="General">
                  <c:v>18.837399999999999</c:v>
                </c:pt>
                <c:pt idx="27991" formatCode="General">
                  <c:v>18.838100000000001</c:v>
                </c:pt>
                <c:pt idx="27992" formatCode="General">
                  <c:v>18.838799999999999</c:v>
                </c:pt>
                <c:pt idx="27993" formatCode="General">
                  <c:v>18.839400000000001</c:v>
                </c:pt>
                <c:pt idx="27994" formatCode="General">
                  <c:v>18.8401</c:v>
                </c:pt>
                <c:pt idx="27995" formatCode="General">
                  <c:v>18.840800000000002</c:v>
                </c:pt>
                <c:pt idx="27996" formatCode="General">
                  <c:v>18.8415</c:v>
                </c:pt>
                <c:pt idx="27997" formatCode="General">
                  <c:v>18.842099999999999</c:v>
                </c:pt>
                <c:pt idx="27998" formatCode="General">
                  <c:v>18.8428</c:v>
                </c:pt>
                <c:pt idx="27999" formatCode="General">
                  <c:v>18.843499999999999</c:v>
                </c:pt>
                <c:pt idx="28000" formatCode="General">
                  <c:v>18.844100000000001</c:v>
                </c:pt>
                <c:pt idx="28001" formatCode="General">
                  <c:v>18.844799999999999</c:v>
                </c:pt>
                <c:pt idx="28002" formatCode="General">
                  <c:v>18.845500000000001</c:v>
                </c:pt>
                <c:pt idx="28003" formatCode="General">
                  <c:v>18.8462</c:v>
                </c:pt>
                <c:pt idx="28004" formatCode="General">
                  <c:v>18.846800000000002</c:v>
                </c:pt>
                <c:pt idx="28005" formatCode="General">
                  <c:v>18.8475</c:v>
                </c:pt>
                <c:pt idx="28006" formatCode="General">
                  <c:v>18.848199999999999</c:v>
                </c:pt>
                <c:pt idx="28007" formatCode="General">
                  <c:v>18.8489</c:v>
                </c:pt>
                <c:pt idx="28008" formatCode="General">
                  <c:v>18.849499999999999</c:v>
                </c:pt>
                <c:pt idx="28009" formatCode="General">
                  <c:v>18.850200000000001</c:v>
                </c:pt>
                <c:pt idx="28010" formatCode="General">
                  <c:v>18.850899999999999</c:v>
                </c:pt>
                <c:pt idx="28011" formatCode="General">
                  <c:v>18.851500000000001</c:v>
                </c:pt>
                <c:pt idx="28012" formatCode="General">
                  <c:v>18.8522</c:v>
                </c:pt>
                <c:pt idx="28013" formatCode="General">
                  <c:v>18.852900000000002</c:v>
                </c:pt>
                <c:pt idx="28014" formatCode="General">
                  <c:v>18.8536</c:v>
                </c:pt>
                <c:pt idx="28015" formatCode="General">
                  <c:v>18.854199999999999</c:v>
                </c:pt>
                <c:pt idx="28016" formatCode="General">
                  <c:v>18.854900000000001</c:v>
                </c:pt>
                <c:pt idx="28017" formatCode="General">
                  <c:v>18.855599999999999</c:v>
                </c:pt>
                <c:pt idx="28018" formatCode="General">
                  <c:v>18.856300000000001</c:v>
                </c:pt>
                <c:pt idx="28019" formatCode="General">
                  <c:v>18.8569</c:v>
                </c:pt>
                <c:pt idx="28020" formatCode="General">
                  <c:v>18.857600000000001</c:v>
                </c:pt>
                <c:pt idx="28021" formatCode="General">
                  <c:v>18.8583</c:v>
                </c:pt>
                <c:pt idx="28022" formatCode="General">
                  <c:v>18.859000000000002</c:v>
                </c:pt>
                <c:pt idx="28023" formatCode="General">
                  <c:v>18.8596</c:v>
                </c:pt>
                <c:pt idx="28024" formatCode="General">
                  <c:v>18.860299999999999</c:v>
                </c:pt>
                <c:pt idx="28025" formatCode="General">
                  <c:v>18.861000000000001</c:v>
                </c:pt>
                <c:pt idx="28026" formatCode="General">
                  <c:v>18.861599999999999</c:v>
                </c:pt>
                <c:pt idx="28027" formatCode="General">
                  <c:v>18.862300000000001</c:v>
                </c:pt>
                <c:pt idx="28028" formatCode="General">
                  <c:v>18.863</c:v>
                </c:pt>
                <c:pt idx="28029" formatCode="General">
                  <c:v>18.863700000000001</c:v>
                </c:pt>
                <c:pt idx="28030" formatCode="General">
                  <c:v>18.8643</c:v>
                </c:pt>
                <c:pt idx="28031" formatCode="General">
                  <c:v>18.864999999999998</c:v>
                </c:pt>
                <c:pt idx="28032" formatCode="General">
                  <c:v>18.8657</c:v>
                </c:pt>
                <c:pt idx="28033" formatCode="General">
                  <c:v>18.866399999999999</c:v>
                </c:pt>
                <c:pt idx="28034" formatCode="General">
                  <c:v>18.867000000000001</c:v>
                </c:pt>
                <c:pt idx="28035" formatCode="General">
                  <c:v>18.867699999999999</c:v>
                </c:pt>
                <c:pt idx="28036" formatCode="General">
                  <c:v>18.868400000000001</c:v>
                </c:pt>
                <c:pt idx="28037" formatCode="General">
                  <c:v>18.869</c:v>
                </c:pt>
                <c:pt idx="28038" formatCode="General">
                  <c:v>18.869700000000002</c:v>
                </c:pt>
                <c:pt idx="28039" formatCode="General">
                  <c:v>18.8704</c:v>
                </c:pt>
                <c:pt idx="28040" formatCode="General">
                  <c:v>18.871099999999998</c:v>
                </c:pt>
                <c:pt idx="28041" formatCode="General">
                  <c:v>18.871700000000001</c:v>
                </c:pt>
                <c:pt idx="28042" formatCode="General">
                  <c:v>18.872399999999999</c:v>
                </c:pt>
                <c:pt idx="28043" formatCode="General">
                  <c:v>18.873100000000001</c:v>
                </c:pt>
                <c:pt idx="28044" formatCode="General">
                  <c:v>18.873799999999999</c:v>
                </c:pt>
                <c:pt idx="28045" formatCode="General">
                  <c:v>18.874400000000001</c:v>
                </c:pt>
                <c:pt idx="28046" formatCode="General">
                  <c:v>18.8751</c:v>
                </c:pt>
                <c:pt idx="28047" formatCode="General">
                  <c:v>18.875800000000002</c:v>
                </c:pt>
                <c:pt idx="28048" formatCode="General">
                  <c:v>18.8764</c:v>
                </c:pt>
                <c:pt idx="28049" formatCode="General">
                  <c:v>18.877099999999999</c:v>
                </c:pt>
                <c:pt idx="28050" formatCode="General">
                  <c:v>18.877800000000001</c:v>
                </c:pt>
                <c:pt idx="28051" formatCode="General">
                  <c:v>18.878499999999999</c:v>
                </c:pt>
                <c:pt idx="28052" formatCode="General">
                  <c:v>18.879100000000001</c:v>
                </c:pt>
                <c:pt idx="28053" formatCode="General">
                  <c:v>18.879799999999999</c:v>
                </c:pt>
                <c:pt idx="28054" formatCode="General">
                  <c:v>18.880500000000001</c:v>
                </c:pt>
                <c:pt idx="28055" formatCode="General">
                  <c:v>18.8812</c:v>
                </c:pt>
                <c:pt idx="28056" formatCode="General">
                  <c:v>18.881799999999998</c:v>
                </c:pt>
                <c:pt idx="28057" formatCode="General">
                  <c:v>18.8825</c:v>
                </c:pt>
                <c:pt idx="28058" formatCode="General">
                  <c:v>18.883199999999999</c:v>
                </c:pt>
                <c:pt idx="28059" formatCode="General">
                  <c:v>18.883900000000001</c:v>
                </c:pt>
                <c:pt idx="28060" formatCode="General">
                  <c:v>18.884499999999999</c:v>
                </c:pt>
                <c:pt idx="28061" formatCode="General">
                  <c:v>18.885200000000001</c:v>
                </c:pt>
                <c:pt idx="28062" formatCode="General">
                  <c:v>18.885899999999999</c:v>
                </c:pt>
                <c:pt idx="28063" formatCode="General">
                  <c:v>18.886500000000002</c:v>
                </c:pt>
                <c:pt idx="28064" formatCode="General">
                  <c:v>18.8872</c:v>
                </c:pt>
                <c:pt idx="28065" formatCode="General">
                  <c:v>18.887899999999998</c:v>
                </c:pt>
                <c:pt idx="28066" formatCode="General">
                  <c:v>18.8886</c:v>
                </c:pt>
                <c:pt idx="28067" formatCode="General">
                  <c:v>18.889199999999999</c:v>
                </c:pt>
                <c:pt idx="28068" formatCode="General">
                  <c:v>18.889900000000001</c:v>
                </c:pt>
                <c:pt idx="28069" formatCode="General">
                  <c:v>18.890599999999999</c:v>
                </c:pt>
                <c:pt idx="28070" formatCode="General">
                  <c:v>18.891300000000001</c:v>
                </c:pt>
                <c:pt idx="28071" formatCode="General">
                  <c:v>18.8919</c:v>
                </c:pt>
                <c:pt idx="28072" formatCode="General">
                  <c:v>18.892600000000002</c:v>
                </c:pt>
                <c:pt idx="28073" formatCode="General">
                  <c:v>18.8933</c:v>
                </c:pt>
                <c:pt idx="28074" formatCode="General">
                  <c:v>18.893899999999999</c:v>
                </c:pt>
                <c:pt idx="28075" formatCode="General">
                  <c:v>18.894600000000001</c:v>
                </c:pt>
                <c:pt idx="28076" formatCode="General">
                  <c:v>18.895299999999999</c:v>
                </c:pt>
                <c:pt idx="28077" formatCode="General">
                  <c:v>18.896000000000001</c:v>
                </c:pt>
                <c:pt idx="28078" formatCode="General">
                  <c:v>18.896599999999999</c:v>
                </c:pt>
                <c:pt idx="28079" formatCode="General">
                  <c:v>18.897300000000001</c:v>
                </c:pt>
                <c:pt idx="28080" formatCode="General">
                  <c:v>18.898</c:v>
                </c:pt>
                <c:pt idx="28081" formatCode="General">
                  <c:v>18.898700000000002</c:v>
                </c:pt>
                <c:pt idx="28082" formatCode="General">
                  <c:v>18.8993</c:v>
                </c:pt>
                <c:pt idx="28083" formatCode="General">
                  <c:v>18.899999999999999</c:v>
                </c:pt>
                <c:pt idx="28084" formatCode="General">
                  <c:v>18.900700000000001</c:v>
                </c:pt>
                <c:pt idx="28085" formatCode="General">
                  <c:v>18.901299999999999</c:v>
                </c:pt>
                <c:pt idx="28086" formatCode="General">
                  <c:v>18.902000000000001</c:v>
                </c:pt>
                <c:pt idx="28087" formatCode="General">
                  <c:v>18.902699999999999</c:v>
                </c:pt>
                <c:pt idx="28088" formatCode="General">
                  <c:v>18.903400000000001</c:v>
                </c:pt>
                <c:pt idx="28089" formatCode="General">
                  <c:v>18.904</c:v>
                </c:pt>
                <c:pt idx="28090" formatCode="General">
                  <c:v>18.904699999999998</c:v>
                </c:pt>
                <c:pt idx="28091" formatCode="General">
                  <c:v>18.9054</c:v>
                </c:pt>
                <c:pt idx="28092" formatCode="General">
                  <c:v>18.906099999999999</c:v>
                </c:pt>
                <c:pt idx="28093" formatCode="General">
                  <c:v>18.906700000000001</c:v>
                </c:pt>
                <c:pt idx="28094" formatCode="General">
                  <c:v>18.907399999999999</c:v>
                </c:pt>
                <c:pt idx="28095" formatCode="General">
                  <c:v>18.908100000000001</c:v>
                </c:pt>
                <c:pt idx="28096" formatCode="General">
                  <c:v>18.908799999999999</c:v>
                </c:pt>
                <c:pt idx="28097" formatCode="General">
                  <c:v>18.909400000000002</c:v>
                </c:pt>
                <c:pt idx="28098" formatCode="General">
                  <c:v>18.9101</c:v>
                </c:pt>
                <c:pt idx="28099" formatCode="General">
                  <c:v>18.910799999999998</c:v>
                </c:pt>
                <c:pt idx="28100" formatCode="General">
                  <c:v>18.9114</c:v>
                </c:pt>
                <c:pt idx="28101" formatCode="General">
                  <c:v>18.912099999999999</c:v>
                </c:pt>
                <c:pt idx="28102" formatCode="General">
                  <c:v>18.912800000000001</c:v>
                </c:pt>
                <c:pt idx="28103" formatCode="General">
                  <c:v>18.913499999999999</c:v>
                </c:pt>
                <c:pt idx="28104" formatCode="General">
                  <c:v>18.914100000000001</c:v>
                </c:pt>
                <c:pt idx="28105" formatCode="General">
                  <c:v>18.9148</c:v>
                </c:pt>
                <c:pt idx="28106" formatCode="General">
                  <c:v>18.915500000000002</c:v>
                </c:pt>
                <c:pt idx="28107" formatCode="General">
                  <c:v>18.9162</c:v>
                </c:pt>
                <c:pt idx="28108" formatCode="General">
                  <c:v>18.916799999999999</c:v>
                </c:pt>
                <c:pt idx="28109" formatCode="General">
                  <c:v>18.9175</c:v>
                </c:pt>
                <c:pt idx="28110" formatCode="General">
                  <c:v>18.918199999999999</c:v>
                </c:pt>
                <c:pt idx="28111" formatCode="General">
                  <c:v>18.918800000000001</c:v>
                </c:pt>
                <c:pt idx="28112" formatCode="General">
                  <c:v>18.919499999999999</c:v>
                </c:pt>
                <c:pt idx="28113" formatCode="General">
                  <c:v>18.920200000000001</c:v>
                </c:pt>
                <c:pt idx="28114" formatCode="General">
                  <c:v>18.9209</c:v>
                </c:pt>
                <c:pt idx="28115" formatCode="General">
                  <c:v>18.921500000000002</c:v>
                </c:pt>
                <c:pt idx="28116" formatCode="General">
                  <c:v>18.9222</c:v>
                </c:pt>
                <c:pt idx="28117" formatCode="General">
                  <c:v>18.922899999999998</c:v>
                </c:pt>
                <c:pt idx="28118" formatCode="General">
                  <c:v>18.9236</c:v>
                </c:pt>
                <c:pt idx="28119" formatCode="General">
                  <c:v>18.924199999999999</c:v>
                </c:pt>
                <c:pt idx="28120" formatCode="General">
                  <c:v>18.924900000000001</c:v>
                </c:pt>
                <c:pt idx="28121" formatCode="General">
                  <c:v>18.925599999999999</c:v>
                </c:pt>
                <c:pt idx="28122" formatCode="General">
                  <c:v>18.926300000000001</c:v>
                </c:pt>
                <c:pt idx="28123" formatCode="General">
                  <c:v>18.9269</c:v>
                </c:pt>
                <c:pt idx="28124" formatCode="General">
                  <c:v>18.927600000000002</c:v>
                </c:pt>
                <c:pt idx="28125" formatCode="General">
                  <c:v>18.9283</c:v>
                </c:pt>
                <c:pt idx="28126" formatCode="General">
                  <c:v>18.928899999999999</c:v>
                </c:pt>
                <c:pt idx="28127" formatCode="General">
                  <c:v>18.929600000000001</c:v>
                </c:pt>
                <c:pt idx="28128" formatCode="General">
                  <c:v>18.930299999999999</c:v>
                </c:pt>
                <c:pt idx="28129" formatCode="General">
                  <c:v>18.931000000000001</c:v>
                </c:pt>
                <c:pt idx="28130" formatCode="General">
                  <c:v>18.9316</c:v>
                </c:pt>
                <c:pt idx="28131" formatCode="General">
                  <c:v>18.932300000000001</c:v>
                </c:pt>
                <c:pt idx="28132" formatCode="General">
                  <c:v>18.933</c:v>
                </c:pt>
                <c:pt idx="28133" formatCode="General">
                  <c:v>18.933700000000002</c:v>
                </c:pt>
                <c:pt idx="28134" formatCode="General">
                  <c:v>18.9343</c:v>
                </c:pt>
                <c:pt idx="28135" formatCode="General">
                  <c:v>18.934999999999999</c:v>
                </c:pt>
                <c:pt idx="28136" formatCode="General">
                  <c:v>18.935700000000001</c:v>
                </c:pt>
                <c:pt idx="28137" formatCode="General">
                  <c:v>18.936299999999999</c:v>
                </c:pt>
                <c:pt idx="28138" formatCode="General">
                  <c:v>18.937000000000001</c:v>
                </c:pt>
                <c:pt idx="28139" formatCode="General">
                  <c:v>18.9377</c:v>
                </c:pt>
                <c:pt idx="28140" formatCode="General">
                  <c:v>18.938400000000001</c:v>
                </c:pt>
                <c:pt idx="28141" formatCode="General">
                  <c:v>18.939</c:v>
                </c:pt>
                <c:pt idx="28142" formatCode="General">
                  <c:v>18.939699999999998</c:v>
                </c:pt>
                <c:pt idx="28143" formatCode="General">
                  <c:v>18.9404</c:v>
                </c:pt>
                <c:pt idx="28144" formatCode="General">
                  <c:v>18.941099999999999</c:v>
                </c:pt>
                <c:pt idx="28145" formatCode="General">
                  <c:v>18.941700000000001</c:v>
                </c:pt>
                <c:pt idx="28146" formatCode="General">
                  <c:v>18.942399999999999</c:v>
                </c:pt>
                <c:pt idx="28147" formatCode="General">
                  <c:v>18.943100000000001</c:v>
                </c:pt>
                <c:pt idx="28148" formatCode="General">
                  <c:v>18.9437</c:v>
                </c:pt>
                <c:pt idx="28149" formatCode="General">
                  <c:v>18.944400000000002</c:v>
                </c:pt>
                <c:pt idx="28150" formatCode="General">
                  <c:v>18.9451</c:v>
                </c:pt>
                <c:pt idx="28151" formatCode="General">
                  <c:v>18.945799999999998</c:v>
                </c:pt>
                <c:pt idx="28152" formatCode="General">
                  <c:v>18.946400000000001</c:v>
                </c:pt>
                <c:pt idx="28153" formatCode="General">
                  <c:v>18.947099999999999</c:v>
                </c:pt>
                <c:pt idx="28154" formatCode="General">
                  <c:v>18.947800000000001</c:v>
                </c:pt>
                <c:pt idx="28155" formatCode="General">
                  <c:v>18.948499999999999</c:v>
                </c:pt>
                <c:pt idx="28156" formatCode="General">
                  <c:v>18.949100000000001</c:v>
                </c:pt>
                <c:pt idx="28157" formatCode="General">
                  <c:v>18.9498</c:v>
                </c:pt>
                <c:pt idx="28158" formatCode="General">
                  <c:v>18.950500000000002</c:v>
                </c:pt>
                <c:pt idx="28159" formatCode="General">
                  <c:v>18.9512</c:v>
                </c:pt>
                <c:pt idx="28160" formatCode="General">
                  <c:v>18.951799999999999</c:v>
                </c:pt>
                <c:pt idx="28161" formatCode="General">
                  <c:v>18.952500000000001</c:v>
                </c:pt>
                <c:pt idx="28162" formatCode="General">
                  <c:v>18.953199999999999</c:v>
                </c:pt>
                <c:pt idx="28163" formatCode="General">
                  <c:v>18.953800000000001</c:v>
                </c:pt>
                <c:pt idx="28164" formatCode="General">
                  <c:v>18.954499999999999</c:v>
                </c:pt>
                <c:pt idx="28165" formatCode="General">
                  <c:v>18.955200000000001</c:v>
                </c:pt>
                <c:pt idx="28166" formatCode="General">
                  <c:v>18.9559</c:v>
                </c:pt>
                <c:pt idx="28167" formatCode="General">
                  <c:v>18.956499999999998</c:v>
                </c:pt>
                <c:pt idx="28168" formatCode="General">
                  <c:v>18.9572</c:v>
                </c:pt>
                <c:pt idx="28169" formatCode="General">
                  <c:v>18.957899999999999</c:v>
                </c:pt>
                <c:pt idx="28170" formatCode="General">
                  <c:v>18.958600000000001</c:v>
                </c:pt>
                <c:pt idx="28171" formatCode="General">
                  <c:v>18.959199999999999</c:v>
                </c:pt>
                <c:pt idx="28172" formatCode="General">
                  <c:v>18.959900000000001</c:v>
                </c:pt>
                <c:pt idx="28173" formatCode="General">
                  <c:v>18.960599999999999</c:v>
                </c:pt>
                <c:pt idx="28174" formatCode="General">
                  <c:v>18.961200000000002</c:v>
                </c:pt>
                <c:pt idx="28175" formatCode="General">
                  <c:v>18.9619</c:v>
                </c:pt>
                <c:pt idx="28176" formatCode="General">
                  <c:v>18.962599999999998</c:v>
                </c:pt>
                <c:pt idx="28177" formatCode="General">
                  <c:v>18.9633</c:v>
                </c:pt>
                <c:pt idx="28178" formatCode="General">
                  <c:v>18.963899999999999</c:v>
                </c:pt>
                <c:pt idx="28179" formatCode="General">
                  <c:v>18.964600000000001</c:v>
                </c:pt>
                <c:pt idx="28180" formatCode="General">
                  <c:v>18.965299999999999</c:v>
                </c:pt>
                <c:pt idx="28181" formatCode="General">
                  <c:v>18.966000000000001</c:v>
                </c:pt>
                <c:pt idx="28182" formatCode="General">
                  <c:v>18.9666</c:v>
                </c:pt>
                <c:pt idx="28183" formatCode="General">
                  <c:v>18.967300000000002</c:v>
                </c:pt>
                <c:pt idx="28184" formatCode="General">
                  <c:v>18.968</c:v>
                </c:pt>
                <c:pt idx="28185" formatCode="General">
                  <c:v>18.968599999999999</c:v>
                </c:pt>
                <c:pt idx="28186" formatCode="General">
                  <c:v>18.9693</c:v>
                </c:pt>
                <c:pt idx="28187" formatCode="General">
                  <c:v>18.97</c:v>
                </c:pt>
                <c:pt idx="28188" formatCode="General">
                  <c:v>18.970700000000001</c:v>
                </c:pt>
                <c:pt idx="28189" formatCode="General">
                  <c:v>18.971299999999999</c:v>
                </c:pt>
                <c:pt idx="28190" formatCode="General">
                  <c:v>18.972000000000001</c:v>
                </c:pt>
                <c:pt idx="28191" formatCode="General">
                  <c:v>18.9727</c:v>
                </c:pt>
                <c:pt idx="28192" formatCode="General">
                  <c:v>18.973400000000002</c:v>
                </c:pt>
                <c:pt idx="28193" formatCode="General">
                  <c:v>18.974</c:v>
                </c:pt>
                <c:pt idx="28194" formatCode="General">
                  <c:v>18.974699999999999</c:v>
                </c:pt>
                <c:pt idx="28195" formatCode="General">
                  <c:v>18.9754</c:v>
                </c:pt>
                <c:pt idx="28196" formatCode="General">
                  <c:v>18.976099999999999</c:v>
                </c:pt>
                <c:pt idx="28197" formatCode="General">
                  <c:v>18.976700000000001</c:v>
                </c:pt>
                <c:pt idx="28198" formatCode="General">
                  <c:v>18.977399999999999</c:v>
                </c:pt>
                <c:pt idx="28199" formatCode="General">
                  <c:v>18.978100000000001</c:v>
                </c:pt>
                <c:pt idx="28200" formatCode="General">
                  <c:v>18.9787</c:v>
                </c:pt>
                <c:pt idx="28201" formatCode="General">
                  <c:v>18.979399999999998</c:v>
                </c:pt>
                <c:pt idx="28202" formatCode="General">
                  <c:v>18.9801</c:v>
                </c:pt>
                <c:pt idx="28203" formatCode="General">
                  <c:v>18.980799999999999</c:v>
                </c:pt>
                <c:pt idx="28204" formatCode="General">
                  <c:v>18.981400000000001</c:v>
                </c:pt>
                <c:pt idx="28205" formatCode="General">
                  <c:v>18.982099999999999</c:v>
                </c:pt>
                <c:pt idx="28206" formatCode="General">
                  <c:v>18.982800000000001</c:v>
                </c:pt>
                <c:pt idx="28207" formatCode="General">
                  <c:v>18.983499999999999</c:v>
                </c:pt>
                <c:pt idx="28208" formatCode="General">
                  <c:v>18.984100000000002</c:v>
                </c:pt>
                <c:pt idx="28209" formatCode="General">
                  <c:v>18.9848</c:v>
                </c:pt>
                <c:pt idx="28210" formatCode="General">
                  <c:v>18.985499999999998</c:v>
                </c:pt>
                <c:pt idx="28211" formatCode="General">
                  <c:v>18.9861</c:v>
                </c:pt>
                <c:pt idx="28212" formatCode="General">
                  <c:v>18.986799999999999</c:v>
                </c:pt>
                <c:pt idx="28213" formatCode="General">
                  <c:v>18.987500000000001</c:v>
                </c:pt>
                <c:pt idx="28214" formatCode="General">
                  <c:v>18.988199999999999</c:v>
                </c:pt>
                <c:pt idx="28215" formatCode="General">
                  <c:v>18.988800000000001</c:v>
                </c:pt>
                <c:pt idx="28216" formatCode="General">
                  <c:v>18.9895</c:v>
                </c:pt>
                <c:pt idx="28217" formatCode="General">
                  <c:v>18.990200000000002</c:v>
                </c:pt>
                <c:pt idx="28218" formatCode="General">
                  <c:v>18.9909</c:v>
                </c:pt>
                <c:pt idx="28219" formatCode="General">
                  <c:v>18.991499999999998</c:v>
                </c:pt>
                <c:pt idx="28220" formatCode="General">
                  <c:v>18.9922</c:v>
                </c:pt>
                <c:pt idx="28221" formatCode="General">
                  <c:v>18.992899999999999</c:v>
                </c:pt>
                <c:pt idx="28222" formatCode="General">
                  <c:v>18.993600000000001</c:v>
                </c:pt>
                <c:pt idx="28223" formatCode="General">
                  <c:v>18.994199999999999</c:v>
                </c:pt>
                <c:pt idx="28224" formatCode="General">
                  <c:v>18.994900000000001</c:v>
                </c:pt>
                <c:pt idx="28225" formatCode="General">
                  <c:v>18.9956</c:v>
                </c:pt>
                <c:pt idx="28226" formatCode="General">
                  <c:v>18.996200000000002</c:v>
                </c:pt>
                <c:pt idx="28227" formatCode="General">
                  <c:v>18.9969</c:v>
                </c:pt>
                <c:pt idx="28228" formatCode="General">
                  <c:v>18.997599999999998</c:v>
                </c:pt>
                <c:pt idx="28229" formatCode="General">
                  <c:v>18.9983</c:v>
                </c:pt>
                <c:pt idx="28230" formatCode="General">
                  <c:v>18.998899999999999</c:v>
                </c:pt>
                <c:pt idx="28231" formatCode="General">
                  <c:v>18.999600000000001</c:v>
                </c:pt>
                <c:pt idx="28232" formatCode="General">
                  <c:v>19.000299999999999</c:v>
                </c:pt>
                <c:pt idx="28233" formatCode="General">
                  <c:v>19.001000000000001</c:v>
                </c:pt>
                <c:pt idx="28234" formatCode="General">
                  <c:v>19.0016</c:v>
                </c:pt>
                <c:pt idx="28235" formatCode="General">
                  <c:v>19.002300000000002</c:v>
                </c:pt>
                <c:pt idx="28236" formatCode="General">
                  <c:v>19.003</c:v>
                </c:pt>
                <c:pt idx="28237" formatCode="General">
                  <c:v>19.003599999999999</c:v>
                </c:pt>
                <c:pt idx="28238" formatCode="General">
                  <c:v>19.004300000000001</c:v>
                </c:pt>
                <c:pt idx="28239" formatCode="General">
                  <c:v>19.004999999999999</c:v>
                </c:pt>
                <c:pt idx="28240" formatCode="General">
                  <c:v>19.005700000000001</c:v>
                </c:pt>
                <c:pt idx="28241" formatCode="General">
                  <c:v>19.0063</c:v>
                </c:pt>
                <c:pt idx="28242" formatCode="General">
                  <c:v>19.007000000000001</c:v>
                </c:pt>
                <c:pt idx="28243" formatCode="General">
                  <c:v>19.0077</c:v>
                </c:pt>
                <c:pt idx="28244" formatCode="General">
                  <c:v>19.008400000000002</c:v>
                </c:pt>
                <c:pt idx="28245" formatCode="General">
                  <c:v>19.009</c:v>
                </c:pt>
                <c:pt idx="28246" formatCode="General">
                  <c:v>19.009699999999999</c:v>
                </c:pt>
                <c:pt idx="28247" formatCode="General">
                  <c:v>19.010400000000001</c:v>
                </c:pt>
                <c:pt idx="28248" formatCode="General">
                  <c:v>19.010999999999999</c:v>
                </c:pt>
                <c:pt idx="28249" formatCode="General">
                  <c:v>19.011700000000001</c:v>
                </c:pt>
                <c:pt idx="28250" formatCode="General">
                  <c:v>19.0124</c:v>
                </c:pt>
                <c:pt idx="28251" formatCode="General">
                  <c:v>19.013100000000001</c:v>
                </c:pt>
                <c:pt idx="28252" formatCode="General">
                  <c:v>19.0137</c:v>
                </c:pt>
                <c:pt idx="28253" formatCode="General">
                  <c:v>19.014399999999998</c:v>
                </c:pt>
                <c:pt idx="28254" formatCode="General">
                  <c:v>19.0151</c:v>
                </c:pt>
                <c:pt idx="28255" formatCode="General">
                  <c:v>19.015799999999999</c:v>
                </c:pt>
                <c:pt idx="28256" formatCode="General">
                  <c:v>19.016400000000001</c:v>
                </c:pt>
                <c:pt idx="28257" formatCode="General">
                  <c:v>19.017099999999999</c:v>
                </c:pt>
                <c:pt idx="28258" formatCode="General">
                  <c:v>19.017800000000001</c:v>
                </c:pt>
                <c:pt idx="28259" formatCode="General">
                  <c:v>19.0185</c:v>
                </c:pt>
                <c:pt idx="28260" formatCode="General">
                  <c:v>19.019100000000002</c:v>
                </c:pt>
                <c:pt idx="28261" formatCode="General">
                  <c:v>19.0198</c:v>
                </c:pt>
                <c:pt idx="28262" formatCode="General">
                  <c:v>19.020499999999998</c:v>
                </c:pt>
                <c:pt idx="28263" formatCode="General">
                  <c:v>19.021100000000001</c:v>
                </c:pt>
                <c:pt idx="28264" formatCode="General">
                  <c:v>19.021799999999999</c:v>
                </c:pt>
                <c:pt idx="28265" formatCode="General">
                  <c:v>19.022500000000001</c:v>
                </c:pt>
                <c:pt idx="28266" formatCode="General">
                  <c:v>19.023199999999999</c:v>
                </c:pt>
                <c:pt idx="28267" formatCode="General">
                  <c:v>19.023800000000001</c:v>
                </c:pt>
                <c:pt idx="28268" formatCode="General">
                  <c:v>19.0245</c:v>
                </c:pt>
                <c:pt idx="28269" formatCode="General">
                  <c:v>19.025200000000002</c:v>
                </c:pt>
                <c:pt idx="28270" formatCode="General">
                  <c:v>19.0259</c:v>
                </c:pt>
                <c:pt idx="28271" formatCode="General">
                  <c:v>19.026499999999999</c:v>
                </c:pt>
                <c:pt idx="28272" formatCode="General">
                  <c:v>19.027200000000001</c:v>
                </c:pt>
                <c:pt idx="28273" formatCode="General">
                  <c:v>19.027899999999999</c:v>
                </c:pt>
                <c:pt idx="28274" formatCode="General">
                  <c:v>19.028500000000001</c:v>
                </c:pt>
                <c:pt idx="28275" formatCode="General">
                  <c:v>19.029199999999999</c:v>
                </c:pt>
                <c:pt idx="28276" formatCode="General">
                  <c:v>19.029900000000001</c:v>
                </c:pt>
                <c:pt idx="28277" formatCode="General">
                  <c:v>19.0306</c:v>
                </c:pt>
                <c:pt idx="28278" formatCode="General">
                  <c:v>19.031199999999998</c:v>
                </c:pt>
                <c:pt idx="28279" formatCode="General">
                  <c:v>19.0319</c:v>
                </c:pt>
                <c:pt idx="28280" formatCode="General">
                  <c:v>19.032599999999999</c:v>
                </c:pt>
                <c:pt idx="28281" formatCode="General">
                  <c:v>19.033300000000001</c:v>
                </c:pt>
                <c:pt idx="28282" formatCode="General">
                  <c:v>19.033899999999999</c:v>
                </c:pt>
                <c:pt idx="28283" formatCode="General">
                  <c:v>19.034600000000001</c:v>
                </c:pt>
                <c:pt idx="28284" formatCode="General">
                  <c:v>19.035299999999999</c:v>
                </c:pt>
                <c:pt idx="28285" formatCode="General">
                  <c:v>19.036000000000001</c:v>
                </c:pt>
                <c:pt idx="28286" formatCode="General">
                  <c:v>19.0366</c:v>
                </c:pt>
                <c:pt idx="28287" formatCode="General">
                  <c:v>19.037299999999998</c:v>
                </c:pt>
                <c:pt idx="28288" formatCode="General">
                  <c:v>19.038</c:v>
                </c:pt>
                <c:pt idx="28289" formatCode="General">
                  <c:v>19.038599999999999</c:v>
                </c:pt>
                <c:pt idx="28290" formatCode="General">
                  <c:v>19.039300000000001</c:v>
                </c:pt>
                <c:pt idx="28291" formatCode="General">
                  <c:v>19.04</c:v>
                </c:pt>
                <c:pt idx="28292" formatCode="General">
                  <c:v>19.040700000000001</c:v>
                </c:pt>
                <c:pt idx="28293" formatCode="General">
                  <c:v>19.0413</c:v>
                </c:pt>
                <c:pt idx="28294" formatCode="General">
                  <c:v>19.042000000000002</c:v>
                </c:pt>
                <c:pt idx="28295" formatCode="General">
                  <c:v>19.0427</c:v>
                </c:pt>
                <c:pt idx="28296" formatCode="General">
                  <c:v>19.043399999999998</c:v>
                </c:pt>
                <c:pt idx="28297" formatCode="General">
                  <c:v>19.044</c:v>
                </c:pt>
                <c:pt idx="28298" formatCode="General">
                  <c:v>19.044699999999999</c:v>
                </c:pt>
                <c:pt idx="28299" formatCode="General">
                  <c:v>19.045400000000001</c:v>
                </c:pt>
                <c:pt idx="28300" formatCode="General">
                  <c:v>19.045999999999999</c:v>
                </c:pt>
                <c:pt idx="28301" formatCode="General">
                  <c:v>19.046700000000001</c:v>
                </c:pt>
                <c:pt idx="28302" formatCode="General">
                  <c:v>19.0474</c:v>
                </c:pt>
                <c:pt idx="28303" formatCode="General">
                  <c:v>19.048100000000002</c:v>
                </c:pt>
                <c:pt idx="28304" formatCode="General">
                  <c:v>19.0487</c:v>
                </c:pt>
                <c:pt idx="28305" formatCode="General">
                  <c:v>19.049399999999999</c:v>
                </c:pt>
                <c:pt idx="28306" formatCode="General">
                  <c:v>19.0501</c:v>
                </c:pt>
                <c:pt idx="28307" formatCode="General">
                  <c:v>19.050799999999999</c:v>
                </c:pt>
                <c:pt idx="28308" formatCode="General">
                  <c:v>19.051400000000001</c:v>
                </c:pt>
                <c:pt idx="28309" formatCode="General">
                  <c:v>19.052099999999999</c:v>
                </c:pt>
                <c:pt idx="28310" formatCode="General">
                  <c:v>19.052800000000001</c:v>
                </c:pt>
                <c:pt idx="28311" formatCode="General">
                  <c:v>19.0534</c:v>
                </c:pt>
                <c:pt idx="28312" formatCode="General">
                  <c:v>19.054099999999998</c:v>
                </c:pt>
                <c:pt idx="28313" formatCode="General">
                  <c:v>19.0548</c:v>
                </c:pt>
                <c:pt idx="28314" formatCode="General">
                  <c:v>19.055499999999999</c:v>
                </c:pt>
                <c:pt idx="28315" formatCode="General">
                  <c:v>19.056100000000001</c:v>
                </c:pt>
                <c:pt idx="28316" formatCode="General">
                  <c:v>19.056799999999999</c:v>
                </c:pt>
                <c:pt idx="28317" formatCode="General">
                  <c:v>19.057500000000001</c:v>
                </c:pt>
                <c:pt idx="28318" formatCode="General">
                  <c:v>19.058199999999999</c:v>
                </c:pt>
                <c:pt idx="28319" formatCode="General">
                  <c:v>19.058800000000002</c:v>
                </c:pt>
                <c:pt idx="28320" formatCode="General">
                  <c:v>19.0595</c:v>
                </c:pt>
                <c:pt idx="28321" formatCode="General">
                  <c:v>19.060199999999998</c:v>
                </c:pt>
                <c:pt idx="28322" formatCode="General">
                  <c:v>19.0609</c:v>
                </c:pt>
                <c:pt idx="28323" formatCode="General">
                  <c:v>19.061499999999999</c:v>
                </c:pt>
                <c:pt idx="28324" formatCode="General">
                  <c:v>19.062200000000001</c:v>
                </c:pt>
                <c:pt idx="28325" formatCode="General">
                  <c:v>19.062899999999999</c:v>
                </c:pt>
                <c:pt idx="28326" formatCode="General">
                  <c:v>19.063500000000001</c:v>
                </c:pt>
                <c:pt idx="28327" formatCode="General">
                  <c:v>19.0642</c:v>
                </c:pt>
                <c:pt idx="28328" formatCode="General">
                  <c:v>19.064900000000002</c:v>
                </c:pt>
                <c:pt idx="28329" formatCode="General">
                  <c:v>19.0656</c:v>
                </c:pt>
                <c:pt idx="28330" formatCode="General">
                  <c:v>19.066199999999998</c:v>
                </c:pt>
                <c:pt idx="28331" formatCode="General">
                  <c:v>19.0669</c:v>
                </c:pt>
                <c:pt idx="28332" formatCode="General">
                  <c:v>19.067599999999999</c:v>
                </c:pt>
                <c:pt idx="28333" formatCode="General">
                  <c:v>19.068300000000001</c:v>
                </c:pt>
                <c:pt idx="28334" formatCode="General">
                  <c:v>19.068899999999999</c:v>
                </c:pt>
                <c:pt idx="28335" formatCode="General">
                  <c:v>19.069600000000001</c:v>
                </c:pt>
                <c:pt idx="28336" formatCode="General">
                  <c:v>19.0703</c:v>
                </c:pt>
                <c:pt idx="28337" formatCode="General">
                  <c:v>19.070900000000002</c:v>
                </c:pt>
                <c:pt idx="28338" formatCode="General">
                  <c:v>19.0716</c:v>
                </c:pt>
                <c:pt idx="28339" formatCode="General">
                  <c:v>19.072299999999998</c:v>
                </c:pt>
                <c:pt idx="28340" formatCode="General">
                  <c:v>19.073</c:v>
                </c:pt>
                <c:pt idx="28341" formatCode="General">
                  <c:v>19.073599999999999</c:v>
                </c:pt>
                <c:pt idx="28342" formatCode="General">
                  <c:v>19.074300000000001</c:v>
                </c:pt>
                <c:pt idx="28343" formatCode="General">
                  <c:v>19.074999999999999</c:v>
                </c:pt>
                <c:pt idx="28344" formatCode="General">
                  <c:v>19.075700000000001</c:v>
                </c:pt>
                <c:pt idx="28345" formatCode="General">
                  <c:v>19.0763</c:v>
                </c:pt>
                <c:pt idx="28346" formatCode="General">
                  <c:v>19.077000000000002</c:v>
                </c:pt>
                <c:pt idx="28347" formatCode="General">
                  <c:v>19.0777</c:v>
                </c:pt>
                <c:pt idx="28348" formatCode="General">
                  <c:v>19.078299999999999</c:v>
                </c:pt>
                <c:pt idx="28349" formatCode="General">
                  <c:v>19.079000000000001</c:v>
                </c:pt>
                <c:pt idx="28350" formatCode="General">
                  <c:v>19.079699999999999</c:v>
                </c:pt>
                <c:pt idx="28351" formatCode="General">
                  <c:v>19.080400000000001</c:v>
                </c:pt>
                <c:pt idx="28352" formatCode="General">
                  <c:v>19.081</c:v>
                </c:pt>
                <c:pt idx="28353" formatCode="General">
                  <c:v>19.081700000000001</c:v>
                </c:pt>
                <c:pt idx="28354" formatCode="General">
                  <c:v>19.0824</c:v>
                </c:pt>
                <c:pt idx="28355" formatCode="General">
                  <c:v>19.083100000000002</c:v>
                </c:pt>
                <c:pt idx="28356" formatCode="General">
                  <c:v>19.0837</c:v>
                </c:pt>
                <c:pt idx="28357" formatCode="General">
                  <c:v>19.084399999999999</c:v>
                </c:pt>
                <c:pt idx="28358" formatCode="General">
                  <c:v>19.085100000000001</c:v>
                </c:pt>
                <c:pt idx="28359" formatCode="General">
                  <c:v>19.085799999999999</c:v>
                </c:pt>
                <c:pt idx="28360" formatCode="General">
                  <c:v>19.086400000000001</c:v>
                </c:pt>
                <c:pt idx="28361" formatCode="General">
                  <c:v>19.0871</c:v>
                </c:pt>
                <c:pt idx="28362" formatCode="General">
                  <c:v>19.087800000000001</c:v>
                </c:pt>
                <c:pt idx="28363" formatCode="General">
                  <c:v>19.0884</c:v>
                </c:pt>
                <c:pt idx="28364" formatCode="General">
                  <c:v>19.089099999999998</c:v>
                </c:pt>
                <c:pt idx="28365" formatCode="General">
                  <c:v>19.0898</c:v>
                </c:pt>
                <c:pt idx="28366" formatCode="General">
                  <c:v>19.090499999999999</c:v>
                </c:pt>
                <c:pt idx="28367" formatCode="General">
                  <c:v>19.091100000000001</c:v>
                </c:pt>
                <c:pt idx="28368" formatCode="General">
                  <c:v>19.091799999999999</c:v>
                </c:pt>
                <c:pt idx="28369" formatCode="General">
                  <c:v>19.092500000000001</c:v>
                </c:pt>
                <c:pt idx="28370" formatCode="General">
                  <c:v>19.0932</c:v>
                </c:pt>
                <c:pt idx="28371" formatCode="General">
                  <c:v>19.093800000000002</c:v>
                </c:pt>
                <c:pt idx="28372" formatCode="General">
                  <c:v>19.0945</c:v>
                </c:pt>
                <c:pt idx="28373" formatCode="General">
                  <c:v>19.095199999999998</c:v>
                </c:pt>
                <c:pt idx="28374" formatCode="General">
                  <c:v>19.095800000000001</c:v>
                </c:pt>
                <c:pt idx="28375" formatCode="General">
                  <c:v>19.096499999999999</c:v>
                </c:pt>
                <c:pt idx="28376" formatCode="General">
                  <c:v>19.097200000000001</c:v>
                </c:pt>
                <c:pt idx="28377" formatCode="General">
                  <c:v>19.097899999999999</c:v>
                </c:pt>
                <c:pt idx="28378" formatCode="General">
                  <c:v>19.098500000000001</c:v>
                </c:pt>
                <c:pt idx="28379" formatCode="General">
                  <c:v>19.0992</c:v>
                </c:pt>
                <c:pt idx="28380" formatCode="General">
                  <c:v>19.099900000000002</c:v>
                </c:pt>
                <c:pt idx="28381" formatCode="General">
                  <c:v>19.1006</c:v>
                </c:pt>
                <c:pt idx="28382" formatCode="General">
                  <c:v>19.101199999999999</c:v>
                </c:pt>
                <c:pt idx="28383" formatCode="General">
                  <c:v>19.101900000000001</c:v>
                </c:pt>
                <c:pt idx="28384" formatCode="General">
                  <c:v>19.102599999999999</c:v>
                </c:pt>
                <c:pt idx="28385" formatCode="General">
                  <c:v>19.103300000000001</c:v>
                </c:pt>
                <c:pt idx="28386" formatCode="General">
                  <c:v>19.103899999999999</c:v>
                </c:pt>
                <c:pt idx="28387" formatCode="General">
                  <c:v>19.104600000000001</c:v>
                </c:pt>
                <c:pt idx="28388" formatCode="General">
                  <c:v>19.1053</c:v>
                </c:pt>
                <c:pt idx="28389" formatCode="General">
                  <c:v>19.105899999999998</c:v>
                </c:pt>
                <c:pt idx="28390" formatCode="General">
                  <c:v>19.1066</c:v>
                </c:pt>
                <c:pt idx="28391" formatCode="General">
                  <c:v>19.107299999999999</c:v>
                </c:pt>
                <c:pt idx="28392" formatCode="General">
                  <c:v>19.108000000000001</c:v>
                </c:pt>
                <c:pt idx="28393" formatCode="General">
                  <c:v>19.108599999999999</c:v>
                </c:pt>
                <c:pt idx="28394" formatCode="General">
                  <c:v>19.109300000000001</c:v>
                </c:pt>
                <c:pt idx="28395" formatCode="General">
                  <c:v>19.11</c:v>
                </c:pt>
                <c:pt idx="28396" formatCode="General">
                  <c:v>19.110700000000001</c:v>
                </c:pt>
                <c:pt idx="28397" formatCode="General">
                  <c:v>19.1113</c:v>
                </c:pt>
                <c:pt idx="28398" formatCode="General">
                  <c:v>19.111999999999998</c:v>
                </c:pt>
                <c:pt idx="28399" formatCode="General">
                  <c:v>19.1127</c:v>
                </c:pt>
                <c:pt idx="28400" formatCode="General">
                  <c:v>19.113299999999999</c:v>
                </c:pt>
                <c:pt idx="28401" formatCode="General">
                  <c:v>19.114000000000001</c:v>
                </c:pt>
                <c:pt idx="28402" formatCode="General">
                  <c:v>19.114699999999999</c:v>
                </c:pt>
                <c:pt idx="28403" formatCode="General">
                  <c:v>19.115400000000001</c:v>
                </c:pt>
                <c:pt idx="28404" formatCode="General">
                  <c:v>19.116</c:v>
                </c:pt>
                <c:pt idx="28405" formatCode="General">
                  <c:v>19.116700000000002</c:v>
                </c:pt>
                <c:pt idx="28406" formatCode="General">
                  <c:v>19.1174</c:v>
                </c:pt>
                <c:pt idx="28407" formatCode="General">
                  <c:v>19.118099999999998</c:v>
                </c:pt>
                <c:pt idx="28408" formatCode="General">
                  <c:v>19.1187</c:v>
                </c:pt>
                <c:pt idx="28409" formatCode="General">
                  <c:v>19.119399999999999</c:v>
                </c:pt>
                <c:pt idx="28410" formatCode="General">
                  <c:v>19.120100000000001</c:v>
                </c:pt>
                <c:pt idx="28411" formatCode="General">
                  <c:v>19.120699999999999</c:v>
                </c:pt>
                <c:pt idx="28412" formatCode="General">
                  <c:v>19.121400000000001</c:v>
                </c:pt>
                <c:pt idx="28413" formatCode="General">
                  <c:v>19.1221</c:v>
                </c:pt>
                <c:pt idx="28414" formatCode="General">
                  <c:v>19.122800000000002</c:v>
                </c:pt>
                <c:pt idx="28415" formatCode="General">
                  <c:v>19.1234</c:v>
                </c:pt>
                <c:pt idx="28416" formatCode="General">
                  <c:v>19.124099999999999</c:v>
                </c:pt>
                <c:pt idx="28417" formatCode="General">
                  <c:v>19.1248</c:v>
                </c:pt>
                <c:pt idx="28418" formatCode="General">
                  <c:v>19.125499999999999</c:v>
                </c:pt>
                <c:pt idx="28419" formatCode="General">
                  <c:v>19.126100000000001</c:v>
                </c:pt>
                <c:pt idx="28420" formatCode="General">
                  <c:v>19.126799999999999</c:v>
                </c:pt>
                <c:pt idx="28421" formatCode="General">
                  <c:v>19.127500000000001</c:v>
                </c:pt>
                <c:pt idx="28422" formatCode="General">
                  <c:v>19.1282</c:v>
                </c:pt>
                <c:pt idx="28423" formatCode="General">
                  <c:v>19.128799999999998</c:v>
                </c:pt>
                <c:pt idx="28424" formatCode="General">
                  <c:v>19.1295</c:v>
                </c:pt>
                <c:pt idx="28425" formatCode="General">
                  <c:v>19.130199999999999</c:v>
                </c:pt>
                <c:pt idx="28426" formatCode="General">
                  <c:v>19.130800000000001</c:v>
                </c:pt>
                <c:pt idx="28427" formatCode="General">
                  <c:v>19.131499999999999</c:v>
                </c:pt>
                <c:pt idx="28428" formatCode="General">
                  <c:v>19.132200000000001</c:v>
                </c:pt>
                <c:pt idx="28429" formatCode="General">
                  <c:v>19.132899999999999</c:v>
                </c:pt>
                <c:pt idx="28430" formatCode="General">
                  <c:v>19.133500000000002</c:v>
                </c:pt>
                <c:pt idx="28431" formatCode="General">
                  <c:v>19.1342</c:v>
                </c:pt>
                <c:pt idx="28432" formatCode="General">
                  <c:v>19.134899999999998</c:v>
                </c:pt>
                <c:pt idx="28433" formatCode="General">
                  <c:v>19.1356</c:v>
                </c:pt>
                <c:pt idx="28434" formatCode="General">
                  <c:v>19.136199999999999</c:v>
                </c:pt>
                <c:pt idx="28435" formatCode="General">
                  <c:v>19.136900000000001</c:v>
                </c:pt>
                <c:pt idx="28436" formatCode="General">
                  <c:v>19.137599999999999</c:v>
                </c:pt>
                <c:pt idx="28437" formatCode="General">
                  <c:v>19.138200000000001</c:v>
                </c:pt>
                <c:pt idx="28438" formatCode="General">
                  <c:v>19.1389</c:v>
                </c:pt>
                <c:pt idx="28439" formatCode="General">
                  <c:v>19.139600000000002</c:v>
                </c:pt>
                <c:pt idx="28440" formatCode="General">
                  <c:v>19.1403</c:v>
                </c:pt>
                <c:pt idx="28441" formatCode="General">
                  <c:v>19.140899999999998</c:v>
                </c:pt>
                <c:pt idx="28442" formatCode="General">
                  <c:v>19.1416</c:v>
                </c:pt>
                <c:pt idx="28443" formatCode="General">
                  <c:v>19.142299999999999</c:v>
                </c:pt>
                <c:pt idx="28444" formatCode="General">
                  <c:v>19.143000000000001</c:v>
                </c:pt>
                <c:pt idx="28445" formatCode="General">
                  <c:v>19.143599999999999</c:v>
                </c:pt>
                <c:pt idx="28446" formatCode="General">
                  <c:v>19.144300000000001</c:v>
                </c:pt>
                <c:pt idx="28447" formatCode="General">
                  <c:v>19.145</c:v>
                </c:pt>
                <c:pt idx="28448" formatCode="General">
                  <c:v>19.145700000000001</c:v>
                </c:pt>
                <c:pt idx="28449" formatCode="General">
                  <c:v>19.1463</c:v>
                </c:pt>
                <c:pt idx="28450" formatCode="General">
                  <c:v>19.146999999999998</c:v>
                </c:pt>
                <c:pt idx="28451" formatCode="General">
                  <c:v>19.1477</c:v>
                </c:pt>
                <c:pt idx="28452" formatCode="General">
                  <c:v>19.148299999999999</c:v>
                </c:pt>
                <c:pt idx="28453" formatCode="General">
                  <c:v>19.149000000000001</c:v>
                </c:pt>
                <c:pt idx="28454" formatCode="General">
                  <c:v>19.149699999999999</c:v>
                </c:pt>
                <c:pt idx="28455" formatCode="General">
                  <c:v>19.150400000000001</c:v>
                </c:pt>
                <c:pt idx="28456" formatCode="General">
                  <c:v>19.151</c:v>
                </c:pt>
                <c:pt idx="28457" formatCode="General">
                  <c:v>19.151700000000002</c:v>
                </c:pt>
                <c:pt idx="28458" formatCode="General">
                  <c:v>19.1524</c:v>
                </c:pt>
                <c:pt idx="28459" formatCode="General">
                  <c:v>19.153099999999998</c:v>
                </c:pt>
                <c:pt idx="28460" formatCode="General">
                  <c:v>19.153700000000001</c:v>
                </c:pt>
                <c:pt idx="28461" formatCode="General">
                  <c:v>19.154399999999999</c:v>
                </c:pt>
                <c:pt idx="28462" formatCode="General">
                  <c:v>19.155100000000001</c:v>
                </c:pt>
                <c:pt idx="28463" formatCode="General">
                  <c:v>19.1557</c:v>
                </c:pt>
                <c:pt idx="28464" formatCode="General">
                  <c:v>19.156400000000001</c:v>
                </c:pt>
                <c:pt idx="28465" formatCode="General">
                  <c:v>19.1571</c:v>
                </c:pt>
                <c:pt idx="28466" formatCode="General">
                  <c:v>19.157800000000002</c:v>
                </c:pt>
                <c:pt idx="28467" formatCode="General">
                  <c:v>19.1584</c:v>
                </c:pt>
                <c:pt idx="28468" formatCode="General">
                  <c:v>19.159099999999999</c:v>
                </c:pt>
                <c:pt idx="28469" formatCode="General">
                  <c:v>19.159800000000001</c:v>
                </c:pt>
                <c:pt idx="28470" formatCode="General">
                  <c:v>19.160499999999999</c:v>
                </c:pt>
                <c:pt idx="28471" formatCode="General">
                  <c:v>19.161100000000001</c:v>
                </c:pt>
                <c:pt idx="28472" formatCode="General">
                  <c:v>19.161799999999999</c:v>
                </c:pt>
                <c:pt idx="28473" formatCode="General">
                  <c:v>19.162500000000001</c:v>
                </c:pt>
                <c:pt idx="28474" formatCode="General">
                  <c:v>19.1631</c:v>
                </c:pt>
                <c:pt idx="28475" formatCode="General">
                  <c:v>19.163799999999998</c:v>
                </c:pt>
                <c:pt idx="28476" formatCode="General">
                  <c:v>19.1645</c:v>
                </c:pt>
                <c:pt idx="28477" formatCode="General">
                  <c:v>19.165199999999999</c:v>
                </c:pt>
                <c:pt idx="28478" formatCode="General">
                  <c:v>19.165800000000001</c:v>
                </c:pt>
                <c:pt idx="28479" formatCode="General">
                  <c:v>19.166499999999999</c:v>
                </c:pt>
                <c:pt idx="28480" formatCode="General">
                  <c:v>19.167200000000001</c:v>
                </c:pt>
                <c:pt idx="28481" formatCode="General">
                  <c:v>19.167899999999999</c:v>
                </c:pt>
                <c:pt idx="28482" formatCode="General">
                  <c:v>19.168500000000002</c:v>
                </c:pt>
                <c:pt idx="28483" formatCode="General">
                  <c:v>19.1692</c:v>
                </c:pt>
                <c:pt idx="28484" formatCode="General">
                  <c:v>19.169899999999998</c:v>
                </c:pt>
                <c:pt idx="28485" formatCode="General">
                  <c:v>19.1706</c:v>
                </c:pt>
                <c:pt idx="28486" formatCode="General">
                  <c:v>19.171199999999999</c:v>
                </c:pt>
                <c:pt idx="28487" formatCode="General">
                  <c:v>19.171900000000001</c:v>
                </c:pt>
                <c:pt idx="28488" formatCode="General">
                  <c:v>19.172599999999999</c:v>
                </c:pt>
                <c:pt idx="28489" formatCode="General">
                  <c:v>19.173200000000001</c:v>
                </c:pt>
                <c:pt idx="28490" formatCode="General">
                  <c:v>19.1739</c:v>
                </c:pt>
                <c:pt idx="28491" formatCode="General">
                  <c:v>19.174600000000002</c:v>
                </c:pt>
                <c:pt idx="28492" formatCode="General">
                  <c:v>19.1753</c:v>
                </c:pt>
                <c:pt idx="28493" formatCode="General">
                  <c:v>19.175899999999999</c:v>
                </c:pt>
                <c:pt idx="28494" formatCode="General">
                  <c:v>19.176600000000001</c:v>
                </c:pt>
                <c:pt idx="28495" formatCode="General">
                  <c:v>19.177299999999999</c:v>
                </c:pt>
                <c:pt idx="28496" formatCode="General">
                  <c:v>19.178000000000001</c:v>
                </c:pt>
                <c:pt idx="28497" formatCode="General">
                  <c:v>19.178599999999999</c:v>
                </c:pt>
                <c:pt idx="28498" formatCode="General">
                  <c:v>19.179300000000001</c:v>
                </c:pt>
                <c:pt idx="28499" formatCode="General">
                  <c:v>19.18</c:v>
                </c:pt>
                <c:pt idx="28500" formatCode="General">
                  <c:v>19.180599999999998</c:v>
                </c:pt>
                <c:pt idx="28501" formatCode="General">
                  <c:v>19.1813</c:v>
                </c:pt>
                <c:pt idx="28502" formatCode="General">
                  <c:v>19.181999999999999</c:v>
                </c:pt>
                <c:pt idx="28503" formatCode="General">
                  <c:v>19.182700000000001</c:v>
                </c:pt>
                <c:pt idx="28504" formatCode="General">
                  <c:v>19.183299999999999</c:v>
                </c:pt>
                <c:pt idx="28505" formatCode="General">
                  <c:v>19.184000000000001</c:v>
                </c:pt>
                <c:pt idx="28506" formatCode="General">
                  <c:v>19.184699999999999</c:v>
                </c:pt>
                <c:pt idx="28507" formatCode="General">
                  <c:v>19.185400000000001</c:v>
                </c:pt>
                <c:pt idx="28508" formatCode="General">
                  <c:v>19.186</c:v>
                </c:pt>
                <c:pt idx="28509" formatCode="General">
                  <c:v>19.186699999999998</c:v>
                </c:pt>
                <c:pt idx="28510" formatCode="General">
                  <c:v>19.1874</c:v>
                </c:pt>
                <c:pt idx="28511" formatCode="General">
                  <c:v>19.187999999999999</c:v>
                </c:pt>
                <c:pt idx="28512" formatCode="General">
                  <c:v>19.188700000000001</c:v>
                </c:pt>
                <c:pt idx="28513" formatCode="General">
                  <c:v>19.189399999999999</c:v>
                </c:pt>
                <c:pt idx="28514" formatCode="General">
                  <c:v>19.190100000000001</c:v>
                </c:pt>
                <c:pt idx="28515" formatCode="General">
                  <c:v>19.1907</c:v>
                </c:pt>
                <c:pt idx="28516" formatCode="General">
                  <c:v>19.191400000000002</c:v>
                </c:pt>
                <c:pt idx="28517" formatCode="General">
                  <c:v>19.1921</c:v>
                </c:pt>
                <c:pt idx="28518" formatCode="General">
                  <c:v>19.192799999999998</c:v>
                </c:pt>
                <c:pt idx="28519" formatCode="General">
                  <c:v>19.1934</c:v>
                </c:pt>
                <c:pt idx="28520" formatCode="General">
                  <c:v>19.194099999999999</c:v>
                </c:pt>
                <c:pt idx="28521" formatCode="General">
                  <c:v>19.194800000000001</c:v>
                </c:pt>
                <c:pt idx="28522" formatCode="General">
                  <c:v>19.195499999999999</c:v>
                </c:pt>
                <c:pt idx="28523" formatCode="General">
                  <c:v>19.196100000000001</c:v>
                </c:pt>
                <c:pt idx="28524" formatCode="General">
                  <c:v>19.1968</c:v>
                </c:pt>
                <c:pt idx="28525" formatCode="General">
                  <c:v>19.197500000000002</c:v>
                </c:pt>
                <c:pt idx="28526" formatCode="General">
                  <c:v>19.1981</c:v>
                </c:pt>
                <c:pt idx="28527" formatCode="General">
                  <c:v>19.198799999999999</c:v>
                </c:pt>
                <c:pt idx="28528" formatCode="General">
                  <c:v>19.1995</c:v>
                </c:pt>
                <c:pt idx="28529" formatCode="General">
                  <c:v>19.200199999999999</c:v>
                </c:pt>
                <c:pt idx="28530" formatCode="General">
                  <c:v>19.200800000000001</c:v>
                </c:pt>
                <c:pt idx="28531" formatCode="General">
                  <c:v>19.201499999999999</c:v>
                </c:pt>
                <c:pt idx="28532" formatCode="General">
                  <c:v>19.202200000000001</c:v>
                </c:pt>
                <c:pt idx="28533" formatCode="General">
                  <c:v>19.2029</c:v>
                </c:pt>
                <c:pt idx="28534" formatCode="General">
                  <c:v>19.203499999999998</c:v>
                </c:pt>
                <c:pt idx="28535" formatCode="General">
                  <c:v>19.2042</c:v>
                </c:pt>
                <c:pt idx="28536" formatCode="General">
                  <c:v>19.204899999999999</c:v>
                </c:pt>
                <c:pt idx="28537" formatCode="General">
                  <c:v>19.205500000000001</c:v>
                </c:pt>
                <c:pt idx="28538" formatCode="General">
                  <c:v>19.206199999999999</c:v>
                </c:pt>
                <c:pt idx="28539" formatCode="General">
                  <c:v>19.206900000000001</c:v>
                </c:pt>
                <c:pt idx="28540" formatCode="General">
                  <c:v>19.207599999999999</c:v>
                </c:pt>
                <c:pt idx="28541" formatCode="General">
                  <c:v>19.208200000000001</c:v>
                </c:pt>
                <c:pt idx="28542" formatCode="General">
                  <c:v>19.2089</c:v>
                </c:pt>
                <c:pt idx="28543" formatCode="General">
                  <c:v>19.209599999999998</c:v>
                </c:pt>
                <c:pt idx="28544" formatCode="General">
                  <c:v>19.2103</c:v>
                </c:pt>
                <c:pt idx="28545" formatCode="General">
                  <c:v>19.210899999999999</c:v>
                </c:pt>
                <c:pt idx="28546" formatCode="General">
                  <c:v>19.211600000000001</c:v>
                </c:pt>
                <c:pt idx="28547" formatCode="General">
                  <c:v>19.212299999999999</c:v>
                </c:pt>
                <c:pt idx="28548" formatCode="General">
                  <c:v>19.213000000000001</c:v>
                </c:pt>
                <c:pt idx="28549" formatCode="General">
                  <c:v>19.2136</c:v>
                </c:pt>
                <c:pt idx="28550" formatCode="General">
                  <c:v>19.214300000000001</c:v>
                </c:pt>
                <c:pt idx="28551" formatCode="General">
                  <c:v>19.215</c:v>
                </c:pt>
                <c:pt idx="28552" formatCode="General">
                  <c:v>19.215599999999998</c:v>
                </c:pt>
                <c:pt idx="28553" formatCode="General">
                  <c:v>19.2163</c:v>
                </c:pt>
                <c:pt idx="28554" formatCode="General">
                  <c:v>19.216999999999999</c:v>
                </c:pt>
                <c:pt idx="28555" formatCode="General">
                  <c:v>19.217700000000001</c:v>
                </c:pt>
                <c:pt idx="28556" formatCode="General">
                  <c:v>19.218299999999999</c:v>
                </c:pt>
                <c:pt idx="28557" formatCode="General">
                  <c:v>19.219000000000001</c:v>
                </c:pt>
                <c:pt idx="28558" formatCode="General">
                  <c:v>19.2197</c:v>
                </c:pt>
                <c:pt idx="28559" formatCode="General">
                  <c:v>19.220400000000001</c:v>
                </c:pt>
                <c:pt idx="28560" formatCode="General">
                  <c:v>19.221</c:v>
                </c:pt>
                <c:pt idx="28561" formatCode="General">
                  <c:v>19.221699999999998</c:v>
                </c:pt>
                <c:pt idx="28562" formatCode="General">
                  <c:v>19.2224</c:v>
                </c:pt>
                <c:pt idx="28563" formatCode="General">
                  <c:v>19.222999999999999</c:v>
                </c:pt>
                <c:pt idx="28564" formatCode="General">
                  <c:v>19.223700000000001</c:v>
                </c:pt>
                <c:pt idx="28565" formatCode="General">
                  <c:v>19.224399999999999</c:v>
                </c:pt>
                <c:pt idx="28566" formatCode="General">
                  <c:v>19.225100000000001</c:v>
                </c:pt>
                <c:pt idx="28567" formatCode="General">
                  <c:v>19.2257</c:v>
                </c:pt>
                <c:pt idx="28568" formatCode="General">
                  <c:v>19.226400000000002</c:v>
                </c:pt>
                <c:pt idx="28569" formatCode="General">
                  <c:v>19.2271</c:v>
                </c:pt>
                <c:pt idx="28570" formatCode="General">
                  <c:v>19.227799999999998</c:v>
                </c:pt>
                <c:pt idx="28571" formatCode="General">
                  <c:v>19.228400000000001</c:v>
                </c:pt>
                <c:pt idx="28572" formatCode="General">
                  <c:v>19.229099999999999</c:v>
                </c:pt>
                <c:pt idx="28573" formatCode="General">
                  <c:v>19.229800000000001</c:v>
                </c:pt>
                <c:pt idx="28574" formatCode="General">
                  <c:v>19.230399999999999</c:v>
                </c:pt>
                <c:pt idx="28575" formatCode="General">
                  <c:v>19.231100000000001</c:v>
                </c:pt>
                <c:pt idx="28576" formatCode="General">
                  <c:v>19.2318</c:v>
                </c:pt>
                <c:pt idx="28577" formatCode="General">
                  <c:v>19.232500000000002</c:v>
                </c:pt>
                <c:pt idx="28578" formatCode="General">
                  <c:v>19.2331</c:v>
                </c:pt>
                <c:pt idx="28579" formatCode="General">
                  <c:v>19.233799999999999</c:v>
                </c:pt>
                <c:pt idx="28580" formatCode="General">
                  <c:v>19.234500000000001</c:v>
                </c:pt>
                <c:pt idx="28581" formatCode="General">
                  <c:v>19.235199999999999</c:v>
                </c:pt>
                <c:pt idx="28582" formatCode="General">
                  <c:v>19.235800000000001</c:v>
                </c:pt>
                <c:pt idx="28583" formatCode="General">
                  <c:v>19.236499999999999</c:v>
                </c:pt>
                <c:pt idx="28584" formatCode="General">
                  <c:v>19.237200000000001</c:v>
                </c:pt>
                <c:pt idx="28585" formatCode="General">
                  <c:v>19.2379</c:v>
                </c:pt>
                <c:pt idx="28586" formatCode="General">
                  <c:v>19.238499999999998</c:v>
                </c:pt>
                <c:pt idx="28587" formatCode="General">
                  <c:v>19.2392</c:v>
                </c:pt>
                <c:pt idx="28588" formatCode="General">
                  <c:v>19.239899999999999</c:v>
                </c:pt>
                <c:pt idx="28589" formatCode="General">
                  <c:v>19.240500000000001</c:v>
                </c:pt>
                <c:pt idx="28590" formatCode="General">
                  <c:v>19.241199999999999</c:v>
                </c:pt>
                <c:pt idx="28591" formatCode="General">
                  <c:v>19.241900000000001</c:v>
                </c:pt>
                <c:pt idx="28592" formatCode="General">
                  <c:v>19.242599999999999</c:v>
                </c:pt>
                <c:pt idx="28593" formatCode="General">
                  <c:v>19.243200000000002</c:v>
                </c:pt>
                <c:pt idx="28594" formatCode="General">
                  <c:v>19.2439</c:v>
                </c:pt>
                <c:pt idx="28595" formatCode="General">
                  <c:v>19.244599999999998</c:v>
                </c:pt>
                <c:pt idx="28596" formatCode="General">
                  <c:v>19.2453</c:v>
                </c:pt>
                <c:pt idx="28597" formatCode="General">
                  <c:v>19.245899999999999</c:v>
                </c:pt>
                <c:pt idx="28598" formatCode="General">
                  <c:v>19.246600000000001</c:v>
                </c:pt>
                <c:pt idx="28599" formatCode="General">
                  <c:v>19.247299999999999</c:v>
                </c:pt>
                <c:pt idx="28600" formatCode="General">
                  <c:v>19.247900000000001</c:v>
                </c:pt>
                <c:pt idx="28601" formatCode="General">
                  <c:v>19.2486</c:v>
                </c:pt>
                <c:pt idx="28602" formatCode="General">
                  <c:v>19.249300000000002</c:v>
                </c:pt>
                <c:pt idx="28603" formatCode="General">
                  <c:v>19.25</c:v>
                </c:pt>
                <c:pt idx="28604" formatCode="General">
                  <c:v>19.250599999999999</c:v>
                </c:pt>
                <c:pt idx="28605" formatCode="General">
                  <c:v>19.251300000000001</c:v>
                </c:pt>
                <c:pt idx="28606" formatCode="General">
                  <c:v>19.251999999999999</c:v>
                </c:pt>
                <c:pt idx="28607" formatCode="General">
                  <c:v>19.252700000000001</c:v>
                </c:pt>
                <c:pt idx="28608" formatCode="General">
                  <c:v>19.253299999999999</c:v>
                </c:pt>
                <c:pt idx="28609" formatCode="General">
                  <c:v>19.254000000000001</c:v>
                </c:pt>
                <c:pt idx="28610" formatCode="General">
                  <c:v>19.2547</c:v>
                </c:pt>
                <c:pt idx="28611" formatCode="General">
                  <c:v>19.255400000000002</c:v>
                </c:pt>
                <c:pt idx="28612" formatCode="General">
                  <c:v>19.256</c:v>
                </c:pt>
                <c:pt idx="28613" formatCode="General">
                  <c:v>19.256699999999999</c:v>
                </c:pt>
                <c:pt idx="28614" formatCode="General">
                  <c:v>19.257400000000001</c:v>
                </c:pt>
                <c:pt idx="28615" formatCode="General">
                  <c:v>19.257999999999999</c:v>
                </c:pt>
                <c:pt idx="28616" formatCode="General">
                  <c:v>19.258700000000001</c:v>
                </c:pt>
                <c:pt idx="28617" formatCode="General">
                  <c:v>19.259399999999999</c:v>
                </c:pt>
                <c:pt idx="28618" formatCode="General">
                  <c:v>19.260100000000001</c:v>
                </c:pt>
                <c:pt idx="28619" formatCode="General">
                  <c:v>19.2607</c:v>
                </c:pt>
                <c:pt idx="28620" formatCode="General">
                  <c:v>19.261399999999998</c:v>
                </c:pt>
                <c:pt idx="28621" formatCode="General">
                  <c:v>19.2621</c:v>
                </c:pt>
                <c:pt idx="28622" formatCode="General">
                  <c:v>19.262799999999999</c:v>
                </c:pt>
                <c:pt idx="28623" formatCode="General">
                  <c:v>19.263400000000001</c:v>
                </c:pt>
                <c:pt idx="28624" formatCode="General">
                  <c:v>19.264099999999999</c:v>
                </c:pt>
                <c:pt idx="28625" formatCode="General">
                  <c:v>19.264800000000001</c:v>
                </c:pt>
                <c:pt idx="28626" formatCode="General">
                  <c:v>19.2654</c:v>
                </c:pt>
                <c:pt idx="28627" formatCode="General">
                  <c:v>19.266100000000002</c:v>
                </c:pt>
                <c:pt idx="28628" formatCode="General">
                  <c:v>19.2668</c:v>
                </c:pt>
                <c:pt idx="28629" formatCode="General">
                  <c:v>19.267499999999998</c:v>
                </c:pt>
                <c:pt idx="28630" formatCode="General">
                  <c:v>19.2681</c:v>
                </c:pt>
                <c:pt idx="28631" formatCode="General">
                  <c:v>19.268799999999999</c:v>
                </c:pt>
                <c:pt idx="28632" formatCode="General">
                  <c:v>19.269500000000001</c:v>
                </c:pt>
                <c:pt idx="28633" formatCode="General">
                  <c:v>19.270199999999999</c:v>
                </c:pt>
                <c:pt idx="28634" formatCode="General">
                  <c:v>19.270800000000001</c:v>
                </c:pt>
                <c:pt idx="28635" formatCode="General">
                  <c:v>19.2715</c:v>
                </c:pt>
                <c:pt idx="28636" formatCode="General">
                  <c:v>19.272200000000002</c:v>
                </c:pt>
                <c:pt idx="28637" formatCode="General">
                  <c:v>19.2728</c:v>
                </c:pt>
                <c:pt idx="28638" formatCode="General">
                  <c:v>19.273499999999999</c:v>
                </c:pt>
                <c:pt idx="28639" formatCode="General">
                  <c:v>19.2742</c:v>
                </c:pt>
                <c:pt idx="28640" formatCode="General">
                  <c:v>19.274899999999999</c:v>
                </c:pt>
                <c:pt idx="28641" formatCode="General">
                  <c:v>19.275500000000001</c:v>
                </c:pt>
                <c:pt idx="28642" formatCode="General">
                  <c:v>19.276199999999999</c:v>
                </c:pt>
                <c:pt idx="28643" formatCode="General">
                  <c:v>19.276900000000001</c:v>
                </c:pt>
                <c:pt idx="28644" formatCode="General">
                  <c:v>19.2776</c:v>
                </c:pt>
                <c:pt idx="28645" formatCode="General">
                  <c:v>19.278199999999998</c:v>
                </c:pt>
                <c:pt idx="28646" formatCode="General">
                  <c:v>19.2789</c:v>
                </c:pt>
                <c:pt idx="28647" formatCode="General">
                  <c:v>19.279599999999999</c:v>
                </c:pt>
                <c:pt idx="28648" formatCode="General">
                  <c:v>19.2803</c:v>
                </c:pt>
                <c:pt idx="28649" formatCode="General">
                  <c:v>19.280899999999999</c:v>
                </c:pt>
                <c:pt idx="28650" formatCode="General">
                  <c:v>19.281600000000001</c:v>
                </c:pt>
                <c:pt idx="28651" formatCode="General">
                  <c:v>19.282299999999999</c:v>
                </c:pt>
                <c:pt idx="28652" formatCode="General">
                  <c:v>19.282900000000001</c:v>
                </c:pt>
                <c:pt idx="28653" formatCode="General">
                  <c:v>19.2836</c:v>
                </c:pt>
                <c:pt idx="28654" formatCode="General">
                  <c:v>19.284300000000002</c:v>
                </c:pt>
                <c:pt idx="28655" formatCode="General">
                  <c:v>19.285</c:v>
                </c:pt>
                <c:pt idx="28656" formatCode="General">
                  <c:v>19.285599999999999</c:v>
                </c:pt>
                <c:pt idx="28657" formatCode="General">
                  <c:v>19.286300000000001</c:v>
                </c:pt>
                <c:pt idx="28658" formatCode="General">
                  <c:v>19.286999999999999</c:v>
                </c:pt>
                <c:pt idx="28659" formatCode="General">
                  <c:v>19.287700000000001</c:v>
                </c:pt>
                <c:pt idx="28660" formatCode="General">
                  <c:v>19.2883</c:v>
                </c:pt>
                <c:pt idx="28661" formatCode="General">
                  <c:v>19.289000000000001</c:v>
                </c:pt>
                <c:pt idx="28662" formatCode="General">
                  <c:v>19.2897</c:v>
                </c:pt>
                <c:pt idx="28663" formatCode="General">
                  <c:v>19.290299999999998</c:v>
                </c:pt>
                <c:pt idx="28664" formatCode="General">
                  <c:v>19.291</c:v>
                </c:pt>
                <c:pt idx="28665" formatCode="General">
                  <c:v>19.291699999999999</c:v>
                </c:pt>
                <c:pt idx="28666" formatCode="General">
                  <c:v>19.292400000000001</c:v>
                </c:pt>
                <c:pt idx="28667" formatCode="General">
                  <c:v>19.292999999999999</c:v>
                </c:pt>
                <c:pt idx="28668" formatCode="General">
                  <c:v>19.293700000000001</c:v>
                </c:pt>
                <c:pt idx="28669" formatCode="General">
                  <c:v>19.2944</c:v>
                </c:pt>
                <c:pt idx="28670" formatCode="General">
                  <c:v>19.295100000000001</c:v>
                </c:pt>
                <c:pt idx="28671" formatCode="General">
                  <c:v>19.2957</c:v>
                </c:pt>
                <c:pt idx="28672" formatCode="General">
                  <c:v>19.296399999999998</c:v>
                </c:pt>
                <c:pt idx="28673" formatCode="General">
                  <c:v>19.2971</c:v>
                </c:pt>
                <c:pt idx="28674" formatCode="General">
                  <c:v>19.297699999999999</c:v>
                </c:pt>
                <c:pt idx="28675" formatCode="General">
                  <c:v>19.298400000000001</c:v>
                </c:pt>
                <c:pt idx="28676" formatCode="General">
                  <c:v>19.299099999999999</c:v>
                </c:pt>
                <c:pt idx="28677" formatCode="General">
                  <c:v>19.299800000000001</c:v>
                </c:pt>
                <c:pt idx="28678" formatCode="General">
                  <c:v>19.3004</c:v>
                </c:pt>
                <c:pt idx="28679" formatCode="General">
                  <c:v>19.301100000000002</c:v>
                </c:pt>
                <c:pt idx="28680" formatCode="General">
                  <c:v>19.3018</c:v>
                </c:pt>
                <c:pt idx="28681" formatCode="General">
                  <c:v>19.302499999999998</c:v>
                </c:pt>
                <c:pt idx="28682" formatCode="General">
                  <c:v>19.303100000000001</c:v>
                </c:pt>
                <c:pt idx="28683" formatCode="General">
                  <c:v>19.303799999999999</c:v>
                </c:pt>
                <c:pt idx="28684" formatCode="General">
                  <c:v>19.304500000000001</c:v>
                </c:pt>
                <c:pt idx="28685" formatCode="General">
                  <c:v>19.305199999999999</c:v>
                </c:pt>
                <c:pt idx="28686" formatCode="General">
                  <c:v>19.305800000000001</c:v>
                </c:pt>
                <c:pt idx="28687" formatCode="General">
                  <c:v>19.3065</c:v>
                </c:pt>
                <c:pt idx="28688" formatCode="General">
                  <c:v>19.307200000000002</c:v>
                </c:pt>
                <c:pt idx="28689" formatCode="General">
                  <c:v>19.3078</c:v>
                </c:pt>
                <c:pt idx="28690" formatCode="General">
                  <c:v>19.308499999999999</c:v>
                </c:pt>
                <c:pt idx="28691" formatCode="General">
                  <c:v>19.309200000000001</c:v>
                </c:pt>
                <c:pt idx="28692" formatCode="General">
                  <c:v>19.309899999999999</c:v>
                </c:pt>
                <c:pt idx="28693" formatCode="General">
                  <c:v>19.310500000000001</c:v>
                </c:pt>
                <c:pt idx="28694" formatCode="General">
                  <c:v>19.311199999999999</c:v>
                </c:pt>
                <c:pt idx="28695" formatCode="General">
                  <c:v>19.311900000000001</c:v>
                </c:pt>
                <c:pt idx="28696" formatCode="General">
                  <c:v>19.3126</c:v>
                </c:pt>
                <c:pt idx="28697" formatCode="General">
                  <c:v>19.313199999999998</c:v>
                </c:pt>
                <c:pt idx="28698" formatCode="General">
                  <c:v>19.3139</c:v>
                </c:pt>
                <c:pt idx="28699" formatCode="General">
                  <c:v>19.314599999999999</c:v>
                </c:pt>
                <c:pt idx="28700" formatCode="General">
                  <c:v>19.315200000000001</c:v>
                </c:pt>
                <c:pt idx="28701" formatCode="General">
                  <c:v>19.315899999999999</c:v>
                </c:pt>
                <c:pt idx="28702" formatCode="General">
                  <c:v>19.316600000000001</c:v>
                </c:pt>
                <c:pt idx="28703" formatCode="General">
                  <c:v>19.317299999999999</c:v>
                </c:pt>
                <c:pt idx="28704" formatCode="General">
                  <c:v>19.317900000000002</c:v>
                </c:pt>
                <c:pt idx="28705" formatCode="General">
                  <c:v>19.3186</c:v>
                </c:pt>
                <c:pt idx="28706" formatCode="General">
                  <c:v>19.319299999999998</c:v>
                </c:pt>
                <c:pt idx="28707" formatCode="General">
                  <c:v>19.32</c:v>
                </c:pt>
                <c:pt idx="28708" formatCode="General">
                  <c:v>19.320599999999999</c:v>
                </c:pt>
                <c:pt idx="28709" formatCode="General">
                  <c:v>19.321300000000001</c:v>
                </c:pt>
                <c:pt idx="28710" formatCode="General">
                  <c:v>19.321999999999999</c:v>
                </c:pt>
                <c:pt idx="28711" formatCode="General">
                  <c:v>19.322700000000001</c:v>
                </c:pt>
                <c:pt idx="28712" formatCode="General">
                  <c:v>19.3233</c:v>
                </c:pt>
                <c:pt idx="28713" formatCode="General">
                  <c:v>19.324000000000002</c:v>
                </c:pt>
                <c:pt idx="28714" formatCode="General">
                  <c:v>19.3247</c:v>
                </c:pt>
                <c:pt idx="28715" formatCode="General">
                  <c:v>19.325299999999999</c:v>
                </c:pt>
                <c:pt idx="28716" formatCode="General">
                  <c:v>19.326000000000001</c:v>
                </c:pt>
                <c:pt idx="28717" formatCode="General">
                  <c:v>19.326699999999999</c:v>
                </c:pt>
                <c:pt idx="28718" formatCode="General">
                  <c:v>19.327400000000001</c:v>
                </c:pt>
                <c:pt idx="28719" formatCode="General">
                  <c:v>19.327999999999999</c:v>
                </c:pt>
                <c:pt idx="28720" formatCode="General">
                  <c:v>19.328700000000001</c:v>
                </c:pt>
                <c:pt idx="28721" formatCode="General">
                  <c:v>19.3294</c:v>
                </c:pt>
                <c:pt idx="28722" formatCode="General">
                  <c:v>19.330100000000002</c:v>
                </c:pt>
                <c:pt idx="28723" formatCode="General">
                  <c:v>19.3307</c:v>
                </c:pt>
                <c:pt idx="28724" formatCode="General">
                  <c:v>19.331399999999999</c:v>
                </c:pt>
                <c:pt idx="28725" formatCode="General">
                  <c:v>19.332100000000001</c:v>
                </c:pt>
                <c:pt idx="28726" formatCode="General">
                  <c:v>19.332699999999999</c:v>
                </c:pt>
                <c:pt idx="28727" formatCode="General">
                  <c:v>19.333400000000001</c:v>
                </c:pt>
                <c:pt idx="28728" formatCode="General">
                  <c:v>19.334099999999999</c:v>
                </c:pt>
                <c:pt idx="28729" formatCode="General">
                  <c:v>19.334800000000001</c:v>
                </c:pt>
                <c:pt idx="28730" formatCode="General">
                  <c:v>19.3354</c:v>
                </c:pt>
                <c:pt idx="28731" formatCode="General">
                  <c:v>19.336099999999998</c:v>
                </c:pt>
                <c:pt idx="28732" formatCode="General">
                  <c:v>19.3368</c:v>
                </c:pt>
                <c:pt idx="28733" formatCode="General">
                  <c:v>19.337499999999999</c:v>
                </c:pt>
                <c:pt idx="28734" formatCode="General">
                  <c:v>19.338100000000001</c:v>
                </c:pt>
                <c:pt idx="28735" formatCode="General">
                  <c:v>19.338799999999999</c:v>
                </c:pt>
                <c:pt idx="28736" formatCode="General">
                  <c:v>19.339500000000001</c:v>
                </c:pt>
                <c:pt idx="28737" formatCode="General">
                  <c:v>19.3401</c:v>
                </c:pt>
                <c:pt idx="28738" formatCode="General">
                  <c:v>19.340800000000002</c:v>
                </c:pt>
                <c:pt idx="28739" formatCode="General">
                  <c:v>19.3415</c:v>
                </c:pt>
                <c:pt idx="28740" formatCode="General">
                  <c:v>19.342199999999998</c:v>
                </c:pt>
                <c:pt idx="28741" formatCode="General">
                  <c:v>19.3428</c:v>
                </c:pt>
                <c:pt idx="28742" formatCode="General">
                  <c:v>19.343499999999999</c:v>
                </c:pt>
                <c:pt idx="28743" formatCode="General">
                  <c:v>19.344200000000001</c:v>
                </c:pt>
                <c:pt idx="28744" formatCode="General">
                  <c:v>19.344899999999999</c:v>
                </c:pt>
                <c:pt idx="28745" formatCode="General">
                  <c:v>19.345500000000001</c:v>
                </c:pt>
                <c:pt idx="28746" formatCode="General">
                  <c:v>19.3462</c:v>
                </c:pt>
                <c:pt idx="28747" formatCode="General">
                  <c:v>19.346900000000002</c:v>
                </c:pt>
                <c:pt idx="28748" formatCode="General">
                  <c:v>19.3476</c:v>
                </c:pt>
                <c:pt idx="28749" formatCode="General">
                  <c:v>19.348199999999999</c:v>
                </c:pt>
                <c:pt idx="28750" formatCode="General">
                  <c:v>19.3489</c:v>
                </c:pt>
                <c:pt idx="28751" formatCode="General">
                  <c:v>19.349599999999999</c:v>
                </c:pt>
                <c:pt idx="28752" formatCode="General">
                  <c:v>19.350200000000001</c:v>
                </c:pt>
                <c:pt idx="28753" formatCode="General">
                  <c:v>19.350899999999999</c:v>
                </c:pt>
                <c:pt idx="28754" formatCode="General">
                  <c:v>19.351600000000001</c:v>
                </c:pt>
                <c:pt idx="28755" formatCode="General">
                  <c:v>19.3523</c:v>
                </c:pt>
                <c:pt idx="28756" formatCode="General">
                  <c:v>19.352900000000002</c:v>
                </c:pt>
                <c:pt idx="28757" formatCode="General">
                  <c:v>19.3536</c:v>
                </c:pt>
                <c:pt idx="28758" formatCode="General">
                  <c:v>19.354299999999999</c:v>
                </c:pt>
                <c:pt idx="28759" formatCode="General">
                  <c:v>19.355</c:v>
                </c:pt>
                <c:pt idx="28760" formatCode="General">
                  <c:v>19.355599999999999</c:v>
                </c:pt>
                <c:pt idx="28761" formatCode="General">
                  <c:v>19.356300000000001</c:v>
                </c:pt>
                <c:pt idx="28762" formatCode="General">
                  <c:v>19.356999999999999</c:v>
                </c:pt>
                <c:pt idx="28763" formatCode="General">
                  <c:v>19.357600000000001</c:v>
                </c:pt>
                <c:pt idx="28764" formatCode="General">
                  <c:v>19.3583</c:v>
                </c:pt>
                <c:pt idx="28765" formatCode="General">
                  <c:v>19.359000000000002</c:v>
                </c:pt>
                <c:pt idx="28766" formatCode="General">
                  <c:v>19.3597</c:v>
                </c:pt>
                <c:pt idx="28767" formatCode="General">
                  <c:v>19.360299999999999</c:v>
                </c:pt>
                <c:pt idx="28768" formatCode="General">
                  <c:v>19.361000000000001</c:v>
                </c:pt>
                <c:pt idx="28769" formatCode="General">
                  <c:v>19.361699999999999</c:v>
                </c:pt>
                <c:pt idx="28770" formatCode="General">
                  <c:v>19.362400000000001</c:v>
                </c:pt>
                <c:pt idx="28771" formatCode="General">
                  <c:v>19.363</c:v>
                </c:pt>
                <c:pt idx="28772" formatCode="General">
                  <c:v>19.363700000000001</c:v>
                </c:pt>
                <c:pt idx="28773" formatCode="General">
                  <c:v>19.3644</c:v>
                </c:pt>
                <c:pt idx="28774" formatCode="General">
                  <c:v>19.364999999999998</c:v>
                </c:pt>
                <c:pt idx="28775" formatCode="General">
                  <c:v>19.3657</c:v>
                </c:pt>
                <c:pt idx="28776" formatCode="General">
                  <c:v>19.366399999999999</c:v>
                </c:pt>
                <c:pt idx="28777" formatCode="General">
                  <c:v>19.367100000000001</c:v>
                </c:pt>
                <c:pt idx="28778" formatCode="General">
                  <c:v>19.367699999999999</c:v>
                </c:pt>
                <c:pt idx="28779" formatCode="General">
                  <c:v>19.368400000000001</c:v>
                </c:pt>
                <c:pt idx="28780" formatCode="General">
                  <c:v>19.3691</c:v>
                </c:pt>
                <c:pt idx="28781" formatCode="General">
                  <c:v>19.369800000000001</c:v>
                </c:pt>
                <c:pt idx="28782" formatCode="General">
                  <c:v>19.3704</c:v>
                </c:pt>
                <c:pt idx="28783" formatCode="General">
                  <c:v>19.371099999999998</c:v>
                </c:pt>
                <c:pt idx="28784" formatCode="General">
                  <c:v>19.3718</c:v>
                </c:pt>
                <c:pt idx="28785" formatCode="General">
                  <c:v>19.372499999999999</c:v>
                </c:pt>
                <c:pt idx="28786" formatCode="General">
                  <c:v>19.373100000000001</c:v>
                </c:pt>
                <c:pt idx="28787" formatCode="General">
                  <c:v>19.373799999999999</c:v>
                </c:pt>
                <c:pt idx="28788" formatCode="General">
                  <c:v>19.374500000000001</c:v>
                </c:pt>
                <c:pt idx="28789" formatCode="General">
                  <c:v>19.3751</c:v>
                </c:pt>
                <c:pt idx="28790" formatCode="General">
                  <c:v>19.375800000000002</c:v>
                </c:pt>
                <c:pt idx="28791" formatCode="General">
                  <c:v>19.3765</c:v>
                </c:pt>
                <c:pt idx="28792" formatCode="General">
                  <c:v>19.377199999999998</c:v>
                </c:pt>
                <c:pt idx="28793" formatCode="General">
                  <c:v>19.377800000000001</c:v>
                </c:pt>
                <c:pt idx="28794" formatCode="General">
                  <c:v>19.378499999999999</c:v>
                </c:pt>
                <c:pt idx="28795" formatCode="General">
                  <c:v>19.379200000000001</c:v>
                </c:pt>
                <c:pt idx="28796" formatCode="General">
                  <c:v>19.379899999999999</c:v>
                </c:pt>
                <c:pt idx="28797" formatCode="General">
                  <c:v>19.380500000000001</c:v>
                </c:pt>
                <c:pt idx="28798" formatCode="General">
                  <c:v>19.3812</c:v>
                </c:pt>
                <c:pt idx="28799" formatCode="General">
                  <c:v>19.381900000000002</c:v>
                </c:pt>
                <c:pt idx="28800" formatCode="General">
                  <c:v>19.3825</c:v>
                </c:pt>
                <c:pt idx="28801" formatCode="General">
                  <c:v>19.383199999999999</c:v>
                </c:pt>
                <c:pt idx="28802" formatCode="General">
                  <c:v>19.383900000000001</c:v>
                </c:pt>
                <c:pt idx="28803" formatCode="General">
                  <c:v>19.384599999999999</c:v>
                </c:pt>
                <c:pt idx="28804" formatCode="General">
                  <c:v>19.385200000000001</c:v>
                </c:pt>
                <c:pt idx="28805" formatCode="General">
                  <c:v>19.385899999999999</c:v>
                </c:pt>
                <c:pt idx="28806" formatCode="General">
                  <c:v>19.386600000000001</c:v>
                </c:pt>
                <c:pt idx="28807" formatCode="General">
                  <c:v>19.3873</c:v>
                </c:pt>
                <c:pt idx="28808" formatCode="General">
                  <c:v>19.387899999999998</c:v>
                </c:pt>
                <c:pt idx="28809" formatCode="General">
                  <c:v>19.3886</c:v>
                </c:pt>
                <c:pt idx="28810" formatCode="General">
                  <c:v>19.389299999999999</c:v>
                </c:pt>
                <c:pt idx="28811" formatCode="General">
                  <c:v>19.39</c:v>
                </c:pt>
                <c:pt idx="28812" formatCode="General">
                  <c:v>19.390599999999999</c:v>
                </c:pt>
                <c:pt idx="28813" formatCode="General">
                  <c:v>19.391300000000001</c:v>
                </c:pt>
                <c:pt idx="28814" formatCode="General">
                  <c:v>19.391999999999999</c:v>
                </c:pt>
                <c:pt idx="28815" formatCode="General">
                  <c:v>19.392600000000002</c:v>
                </c:pt>
                <c:pt idx="28816" formatCode="General">
                  <c:v>19.3933</c:v>
                </c:pt>
                <c:pt idx="28817" formatCode="General">
                  <c:v>19.393999999999998</c:v>
                </c:pt>
                <c:pt idx="28818" formatCode="General">
                  <c:v>19.3947</c:v>
                </c:pt>
                <c:pt idx="28819" formatCode="General">
                  <c:v>19.395299999999999</c:v>
                </c:pt>
                <c:pt idx="28820" formatCode="General">
                  <c:v>19.396000000000001</c:v>
                </c:pt>
                <c:pt idx="28821" formatCode="General">
                  <c:v>19.396699999999999</c:v>
                </c:pt>
                <c:pt idx="28822" formatCode="General">
                  <c:v>19.397400000000001</c:v>
                </c:pt>
                <c:pt idx="28823" formatCode="General">
                  <c:v>19.398</c:v>
                </c:pt>
                <c:pt idx="28824" formatCode="General">
                  <c:v>19.398700000000002</c:v>
                </c:pt>
                <c:pt idx="28825" formatCode="General">
                  <c:v>19.3994</c:v>
                </c:pt>
                <c:pt idx="28826" formatCode="General">
                  <c:v>19.399999999999999</c:v>
                </c:pt>
                <c:pt idx="28827" formatCode="General">
                  <c:v>19.400700000000001</c:v>
                </c:pt>
                <c:pt idx="28828" formatCode="General">
                  <c:v>19.401399999999999</c:v>
                </c:pt>
                <c:pt idx="28829" formatCode="General">
                  <c:v>19.402100000000001</c:v>
                </c:pt>
                <c:pt idx="28830" formatCode="General">
                  <c:v>19.402699999999999</c:v>
                </c:pt>
                <c:pt idx="28831" formatCode="General">
                  <c:v>19.403400000000001</c:v>
                </c:pt>
                <c:pt idx="28832" formatCode="General">
                  <c:v>19.4041</c:v>
                </c:pt>
                <c:pt idx="28833" formatCode="General">
                  <c:v>19.404800000000002</c:v>
                </c:pt>
                <c:pt idx="28834" formatCode="General">
                  <c:v>19.4054</c:v>
                </c:pt>
                <c:pt idx="28835" formatCode="General">
                  <c:v>19.406099999999999</c:v>
                </c:pt>
                <c:pt idx="28836" formatCode="General">
                  <c:v>19.4068</c:v>
                </c:pt>
                <c:pt idx="28837" formatCode="General">
                  <c:v>19.407399999999999</c:v>
                </c:pt>
                <c:pt idx="28838" formatCode="General">
                  <c:v>19.408100000000001</c:v>
                </c:pt>
                <c:pt idx="28839" formatCode="General">
                  <c:v>19.408799999999999</c:v>
                </c:pt>
                <c:pt idx="28840" formatCode="General">
                  <c:v>19.409500000000001</c:v>
                </c:pt>
                <c:pt idx="28841" formatCode="General">
                  <c:v>19.4101</c:v>
                </c:pt>
                <c:pt idx="28842" formatCode="General">
                  <c:v>19.410799999999998</c:v>
                </c:pt>
                <c:pt idx="28843" formatCode="General">
                  <c:v>19.4115</c:v>
                </c:pt>
                <c:pt idx="28844" formatCode="General">
                  <c:v>19.412199999999999</c:v>
                </c:pt>
                <c:pt idx="28845" formatCode="General">
                  <c:v>19.412800000000001</c:v>
                </c:pt>
                <c:pt idx="28846" formatCode="General">
                  <c:v>19.413499999999999</c:v>
                </c:pt>
                <c:pt idx="28847" formatCode="General">
                  <c:v>19.414200000000001</c:v>
                </c:pt>
                <c:pt idx="28848" formatCode="General">
                  <c:v>19.414899999999999</c:v>
                </c:pt>
                <c:pt idx="28849" formatCode="General">
                  <c:v>19.415500000000002</c:v>
                </c:pt>
                <c:pt idx="28850" formatCode="General">
                  <c:v>19.4162</c:v>
                </c:pt>
                <c:pt idx="28851" formatCode="General">
                  <c:v>19.416899999999998</c:v>
                </c:pt>
                <c:pt idx="28852" formatCode="General">
                  <c:v>19.4175</c:v>
                </c:pt>
                <c:pt idx="28853" formatCode="General">
                  <c:v>19.418199999999999</c:v>
                </c:pt>
                <c:pt idx="28854" formatCode="General">
                  <c:v>19.418900000000001</c:v>
                </c:pt>
                <c:pt idx="28855" formatCode="General">
                  <c:v>19.419599999999999</c:v>
                </c:pt>
                <c:pt idx="28856" formatCode="General">
                  <c:v>19.420200000000001</c:v>
                </c:pt>
                <c:pt idx="28857" formatCode="General">
                  <c:v>19.4209</c:v>
                </c:pt>
                <c:pt idx="28858" formatCode="General">
                  <c:v>19.421600000000002</c:v>
                </c:pt>
                <c:pt idx="28859" formatCode="General">
                  <c:v>19.4223</c:v>
                </c:pt>
                <c:pt idx="28860" formatCode="General">
                  <c:v>19.422899999999998</c:v>
                </c:pt>
                <c:pt idx="28861" formatCode="General">
                  <c:v>19.4236</c:v>
                </c:pt>
                <c:pt idx="28862" formatCode="General">
                  <c:v>19.424299999999999</c:v>
                </c:pt>
                <c:pt idx="28863" formatCode="General">
                  <c:v>19.424900000000001</c:v>
                </c:pt>
                <c:pt idx="28864" formatCode="General">
                  <c:v>19.425599999999999</c:v>
                </c:pt>
                <c:pt idx="28865" formatCode="General">
                  <c:v>19.426300000000001</c:v>
                </c:pt>
                <c:pt idx="28866" formatCode="General">
                  <c:v>19.427</c:v>
                </c:pt>
                <c:pt idx="28867" formatCode="General">
                  <c:v>19.427600000000002</c:v>
                </c:pt>
                <c:pt idx="28868" formatCode="General">
                  <c:v>19.4283</c:v>
                </c:pt>
                <c:pt idx="28869" formatCode="General">
                  <c:v>19.428999999999998</c:v>
                </c:pt>
                <c:pt idx="28870" formatCode="General">
                  <c:v>19.4297</c:v>
                </c:pt>
                <c:pt idx="28871" formatCode="General">
                  <c:v>19.430299999999999</c:v>
                </c:pt>
                <c:pt idx="28872" formatCode="General">
                  <c:v>19.431000000000001</c:v>
                </c:pt>
                <c:pt idx="28873" formatCode="General">
                  <c:v>19.431699999999999</c:v>
                </c:pt>
                <c:pt idx="28874" formatCode="General">
                  <c:v>19.432400000000001</c:v>
                </c:pt>
                <c:pt idx="28875" formatCode="General">
                  <c:v>19.433</c:v>
                </c:pt>
                <c:pt idx="28876" formatCode="General">
                  <c:v>19.433700000000002</c:v>
                </c:pt>
                <c:pt idx="28877" formatCode="General">
                  <c:v>19.4344</c:v>
                </c:pt>
                <c:pt idx="28878" formatCode="General">
                  <c:v>19.434999999999999</c:v>
                </c:pt>
                <c:pt idx="28879" formatCode="General">
                  <c:v>19.435700000000001</c:v>
                </c:pt>
                <c:pt idx="28880" formatCode="General">
                  <c:v>19.436399999999999</c:v>
                </c:pt>
                <c:pt idx="28881" formatCode="General">
                  <c:v>19.437100000000001</c:v>
                </c:pt>
                <c:pt idx="28882" formatCode="General">
                  <c:v>19.4377</c:v>
                </c:pt>
                <c:pt idx="28883" formatCode="General">
                  <c:v>19.438400000000001</c:v>
                </c:pt>
                <c:pt idx="28884" formatCode="General">
                  <c:v>19.4391</c:v>
                </c:pt>
                <c:pt idx="28885" formatCode="General">
                  <c:v>19.439800000000002</c:v>
                </c:pt>
                <c:pt idx="28886" formatCode="General">
                  <c:v>19.4404</c:v>
                </c:pt>
                <c:pt idx="28887" formatCode="General">
                  <c:v>19.441099999999999</c:v>
                </c:pt>
                <c:pt idx="28888" formatCode="General">
                  <c:v>19.441800000000001</c:v>
                </c:pt>
                <c:pt idx="28889" formatCode="General">
                  <c:v>19.442399999999999</c:v>
                </c:pt>
                <c:pt idx="28890" formatCode="General">
                  <c:v>19.443100000000001</c:v>
                </c:pt>
                <c:pt idx="28891" formatCode="General">
                  <c:v>19.4438</c:v>
                </c:pt>
                <c:pt idx="28892" formatCode="General">
                  <c:v>19.444500000000001</c:v>
                </c:pt>
                <c:pt idx="28893" formatCode="General">
                  <c:v>19.4451</c:v>
                </c:pt>
                <c:pt idx="28894" formatCode="General">
                  <c:v>19.445799999999998</c:v>
                </c:pt>
                <c:pt idx="28895" formatCode="General">
                  <c:v>19.4465</c:v>
                </c:pt>
                <c:pt idx="28896" formatCode="General">
                  <c:v>19.447199999999999</c:v>
                </c:pt>
                <c:pt idx="28897" formatCode="General">
                  <c:v>19.447800000000001</c:v>
                </c:pt>
                <c:pt idx="28898" formatCode="General">
                  <c:v>19.448499999999999</c:v>
                </c:pt>
                <c:pt idx="28899" formatCode="General">
                  <c:v>19.449200000000001</c:v>
                </c:pt>
                <c:pt idx="28900" formatCode="General">
                  <c:v>19.4498</c:v>
                </c:pt>
                <c:pt idx="28901" formatCode="General">
                  <c:v>19.450500000000002</c:v>
                </c:pt>
                <c:pt idx="28902" formatCode="General">
                  <c:v>19.4512</c:v>
                </c:pt>
                <c:pt idx="28903" formatCode="General">
                  <c:v>19.451899999999998</c:v>
                </c:pt>
                <c:pt idx="28904" formatCode="General">
                  <c:v>19.452500000000001</c:v>
                </c:pt>
                <c:pt idx="28905" formatCode="General">
                  <c:v>19.453199999999999</c:v>
                </c:pt>
                <c:pt idx="28906" formatCode="General">
                  <c:v>19.453900000000001</c:v>
                </c:pt>
                <c:pt idx="28907" formatCode="General">
                  <c:v>19.454599999999999</c:v>
                </c:pt>
                <c:pt idx="28908" formatCode="General">
                  <c:v>19.455200000000001</c:v>
                </c:pt>
                <c:pt idx="28909" formatCode="General">
                  <c:v>19.4559</c:v>
                </c:pt>
                <c:pt idx="28910" formatCode="General">
                  <c:v>19.456600000000002</c:v>
                </c:pt>
                <c:pt idx="28911" formatCode="General">
                  <c:v>19.4573</c:v>
                </c:pt>
                <c:pt idx="28912" formatCode="General">
                  <c:v>19.457899999999999</c:v>
                </c:pt>
                <c:pt idx="28913" formatCode="General">
                  <c:v>19.458600000000001</c:v>
                </c:pt>
                <c:pt idx="28914" formatCode="General">
                  <c:v>19.459299999999999</c:v>
                </c:pt>
                <c:pt idx="28915" formatCode="General">
                  <c:v>19.459900000000001</c:v>
                </c:pt>
                <c:pt idx="28916" formatCode="General">
                  <c:v>19.460599999999999</c:v>
                </c:pt>
                <c:pt idx="28917" formatCode="General">
                  <c:v>19.461300000000001</c:v>
                </c:pt>
                <c:pt idx="28918" formatCode="General">
                  <c:v>19.462</c:v>
                </c:pt>
                <c:pt idx="28919" formatCode="General">
                  <c:v>19.462599999999998</c:v>
                </c:pt>
                <c:pt idx="28920" formatCode="General">
                  <c:v>19.4633</c:v>
                </c:pt>
                <c:pt idx="28921" formatCode="General">
                  <c:v>19.463999999999999</c:v>
                </c:pt>
                <c:pt idx="28922" formatCode="General">
                  <c:v>19.464700000000001</c:v>
                </c:pt>
                <c:pt idx="28923" formatCode="General">
                  <c:v>19.465299999999999</c:v>
                </c:pt>
                <c:pt idx="28924" formatCode="General">
                  <c:v>19.466000000000001</c:v>
                </c:pt>
                <c:pt idx="28925" formatCode="General">
                  <c:v>19.466699999999999</c:v>
                </c:pt>
                <c:pt idx="28926" formatCode="General">
                  <c:v>19.467300000000002</c:v>
                </c:pt>
                <c:pt idx="28927" formatCode="General">
                  <c:v>19.468</c:v>
                </c:pt>
                <c:pt idx="28928" formatCode="General">
                  <c:v>19.468699999999998</c:v>
                </c:pt>
                <c:pt idx="28929" formatCode="General">
                  <c:v>19.4694</c:v>
                </c:pt>
                <c:pt idx="28930" formatCode="General">
                  <c:v>19.47</c:v>
                </c:pt>
                <c:pt idx="28931" formatCode="General">
                  <c:v>19.470700000000001</c:v>
                </c:pt>
                <c:pt idx="28932" formatCode="General">
                  <c:v>19.471399999999999</c:v>
                </c:pt>
                <c:pt idx="28933" formatCode="General">
                  <c:v>19.472100000000001</c:v>
                </c:pt>
                <c:pt idx="28934" formatCode="General">
                  <c:v>19.4727</c:v>
                </c:pt>
                <c:pt idx="28935" formatCode="General">
                  <c:v>19.473400000000002</c:v>
                </c:pt>
                <c:pt idx="28936" formatCode="General">
                  <c:v>19.4741</c:v>
                </c:pt>
                <c:pt idx="28937" formatCode="General">
                  <c:v>19.474699999999999</c:v>
                </c:pt>
                <c:pt idx="28938" formatCode="General">
                  <c:v>19.4754</c:v>
                </c:pt>
                <c:pt idx="28939" formatCode="General">
                  <c:v>19.476099999999999</c:v>
                </c:pt>
                <c:pt idx="28940" formatCode="General">
                  <c:v>19.476800000000001</c:v>
                </c:pt>
                <c:pt idx="28941" formatCode="General">
                  <c:v>19.477399999999999</c:v>
                </c:pt>
                <c:pt idx="28942" formatCode="General">
                  <c:v>19.478100000000001</c:v>
                </c:pt>
                <c:pt idx="28943" formatCode="General">
                  <c:v>19.4788</c:v>
                </c:pt>
                <c:pt idx="28944" formatCode="General">
                  <c:v>19.479500000000002</c:v>
                </c:pt>
                <c:pt idx="28945" formatCode="General">
                  <c:v>19.4801</c:v>
                </c:pt>
                <c:pt idx="28946" formatCode="General">
                  <c:v>19.480799999999999</c:v>
                </c:pt>
                <c:pt idx="28947" formatCode="General">
                  <c:v>19.4815</c:v>
                </c:pt>
                <c:pt idx="28948" formatCode="General">
                  <c:v>19.482199999999999</c:v>
                </c:pt>
                <c:pt idx="28949" formatCode="General">
                  <c:v>19.482800000000001</c:v>
                </c:pt>
                <c:pt idx="28950" formatCode="General">
                  <c:v>19.483499999999999</c:v>
                </c:pt>
                <c:pt idx="28951" formatCode="General">
                  <c:v>19.484200000000001</c:v>
                </c:pt>
                <c:pt idx="28952" formatCode="General">
                  <c:v>19.4848</c:v>
                </c:pt>
                <c:pt idx="28953" formatCode="General">
                  <c:v>19.485499999999998</c:v>
                </c:pt>
                <c:pt idx="28954" formatCode="General">
                  <c:v>19.4862</c:v>
                </c:pt>
                <c:pt idx="28955" formatCode="General">
                  <c:v>19.486899999999999</c:v>
                </c:pt>
                <c:pt idx="28956" formatCode="General">
                  <c:v>19.487500000000001</c:v>
                </c:pt>
                <c:pt idx="28957" formatCode="General">
                  <c:v>19.488199999999999</c:v>
                </c:pt>
                <c:pt idx="28958" formatCode="General">
                  <c:v>19.488900000000001</c:v>
                </c:pt>
                <c:pt idx="28959" formatCode="General">
                  <c:v>19.489599999999999</c:v>
                </c:pt>
                <c:pt idx="28960" formatCode="General">
                  <c:v>19.490200000000002</c:v>
                </c:pt>
                <c:pt idx="28961" formatCode="General">
                  <c:v>19.4909</c:v>
                </c:pt>
                <c:pt idx="28962" formatCode="General">
                  <c:v>19.491599999999998</c:v>
                </c:pt>
                <c:pt idx="28963" formatCode="General">
                  <c:v>19.4922</c:v>
                </c:pt>
                <c:pt idx="28964" formatCode="General">
                  <c:v>19.492899999999999</c:v>
                </c:pt>
                <c:pt idx="28965" formatCode="General">
                  <c:v>19.493600000000001</c:v>
                </c:pt>
                <c:pt idx="28966" formatCode="General">
                  <c:v>19.494299999999999</c:v>
                </c:pt>
                <c:pt idx="28967" formatCode="General">
                  <c:v>19.494900000000001</c:v>
                </c:pt>
                <c:pt idx="28968" formatCode="General">
                  <c:v>19.4956</c:v>
                </c:pt>
                <c:pt idx="28969" formatCode="General">
                  <c:v>19.496300000000002</c:v>
                </c:pt>
                <c:pt idx="28970" formatCode="General">
                  <c:v>19.497</c:v>
                </c:pt>
                <c:pt idx="28971" formatCode="General">
                  <c:v>19.497599999999998</c:v>
                </c:pt>
                <c:pt idx="28972" formatCode="General">
                  <c:v>19.4983</c:v>
                </c:pt>
                <c:pt idx="28973" formatCode="General">
                  <c:v>19.498999999999999</c:v>
                </c:pt>
                <c:pt idx="28974" formatCode="General">
                  <c:v>19.499700000000001</c:v>
                </c:pt>
                <c:pt idx="28975" formatCode="General">
                  <c:v>19.500299999999999</c:v>
                </c:pt>
                <c:pt idx="28976" formatCode="General">
                  <c:v>19.501000000000001</c:v>
                </c:pt>
                <c:pt idx="28977" formatCode="General">
                  <c:v>19.5017</c:v>
                </c:pt>
                <c:pt idx="28978" formatCode="General">
                  <c:v>19.502300000000002</c:v>
                </c:pt>
                <c:pt idx="28979" formatCode="General">
                  <c:v>19.503</c:v>
                </c:pt>
                <c:pt idx="28980" formatCode="General">
                  <c:v>19.503699999999998</c:v>
                </c:pt>
                <c:pt idx="28981" formatCode="General">
                  <c:v>19.5044</c:v>
                </c:pt>
                <c:pt idx="28982" formatCode="General">
                  <c:v>19.504999999999999</c:v>
                </c:pt>
                <c:pt idx="28983" formatCode="General">
                  <c:v>19.505700000000001</c:v>
                </c:pt>
                <c:pt idx="28984" formatCode="General">
                  <c:v>19.506399999999999</c:v>
                </c:pt>
                <c:pt idx="28985" formatCode="General">
                  <c:v>19.507100000000001</c:v>
                </c:pt>
                <c:pt idx="28986" formatCode="General">
                  <c:v>19.5077</c:v>
                </c:pt>
                <c:pt idx="28987" formatCode="General">
                  <c:v>19.508400000000002</c:v>
                </c:pt>
                <c:pt idx="28988" formatCode="General">
                  <c:v>19.5091</c:v>
                </c:pt>
                <c:pt idx="28989" formatCode="General">
                  <c:v>19.509699999999999</c:v>
                </c:pt>
                <c:pt idx="28990" formatCode="General">
                  <c:v>19.510400000000001</c:v>
                </c:pt>
                <c:pt idx="28991" formatCode="General">
                  <c:v>19.511099999999999</c:v>
                </c:pt>
                <c:pt idx="28992" formatCode="General">
                  <c:v>19.511800000000001</c:v>
                </c:pt>
                <c:pt idx="28993" formatCode="General">
                  <c:v>19.5124</c:v>
                </c:pt>
                <c:pt idx="28994" formatCode="General">
                  <c:v>19.513100000000001</c:v>
                </c:pt>
                <c:pt idx="28995" formatCode="General">
                  <c:v>19.5138</c:v>
                </c:pt>
                <c:pt idx="28996" formatCode="General">
                  <c:v>19.514500000000002</c:v>
                </c:pt>
                <c:pt idx="28997" formatCode="General">
                  <c:v>19.5151</c:v>
                </c:pt>
                <c:pt idx="28998" formatCode="General">
                  <c:v>19.515799999999999</c:v>
                </c:pt>
                <c:pt idx="28999" formatCode="General">
                  <c:v>19.516500000000001</c:v>
                </c:pt>
                <c:pt idx="29000" formatCode="General">
                  <c:v>19.517099999999999</c:v>
                </c:pt>
                <c:pt idx="29001" formatCode="General">
                  <c:v>19.517800000000001</c:v>
                </c:pt>
                <c:pt idx="29002" formatCode="General">
                  <c:v>19.5185</c:v>
                </c:pt>
                <c:pt idx="29003" formatCode="General">
                  <c:v>19.519200000000001</c:v>
                </c:pt>
                <c:pt idx="29004" formatCode="General">
                  <c:v>19.5198</c:v>
                </c:pt>
                <c:pt idx="29005" formatCode="General">
                  <c:v>19.520499999999998</c:v>
                </c:pt>
                <c:pt idx="29006" formatCode="General">
                  <c:v>19.5212</c:v>
                </c:pt>
                <c:pt idx="29007" formatCode="General">
                  <c:v>19.521899999999999</c:v>
                </c:pt>
                <c:pt idx="29008" formatCode="General">
                  <c:v>19.522500000000001</c:v>
                </c:pt>
                <c:pt idx="29009" formatCode="General">
                  <c:v>19.523199999999999</c:v>
                </c:pt>
                <c:pt idx="29010" formatCode="General">
                  <c:v>19.523900000000001</c:v>
                </c:pt>
                <c:pt idx="29011" formatCode="General">
                  <c:v>19.5246</c:v>
                </c:pt>
                <c:pt idx="29012" formatCode="General">
                  <c:v>19.525200000000002</c:v>
                </c:pt>
                <c:pt idx="29013" formatCode="General">
                  <c:v>19.5259</c:v>
                </c:pt>
                <c:pt idx="29014" formatCode="General">
                  <c:v>19.526599999999998</c:v>
                </c:pt>
                <c:pt idx="29015" formatCode="General">
                  <c:v>19.527200000000001</c:v>
                </c:pt>
                <c:pt idx="29016" formatCode="General">
                  <c:v>19.527899999999999</c:v>
                </c:pt>
                <c:pt idx="29017" formatCode="General">
                  <c:v>19.528600000000001</c:v>
                </c:pt>
                <c:pt idx="29018" formatCode="General">
                  <c:v>19.529299999999999</c:v>
                </c:pt>
                <c:pt idx="29019" formatCode="General">
                  <c:v>19.529900000000001</c:v>
                </c:pt>
                <c:pt idx="29020" formatCode="General">
                  <c:v>19.5306</c:v>
                </c:pt>
                <c:pt idx="29021" formatCode="General">
                  <c:v>19.531300000000002</c:v>
                </c:pt>
                <c:pt idx="29022" formatCode="General">
                  <c:v>19.532</c:v>
                </c:pt>
                <c:pt idx="29023" formatCode="General">
                  <c:v>19.532599999999999</c:v>
                </c:pt>
                <c:pt idx="29024" formatCode="General">
                  <c:v>19.533300000000001</c:v>
                </c:pt>
                <c:pt idx="29025" formatCode="General">
                  <c:v>19.533999999999999</c:v>
                </c:pt>
                <c:pt idx="29026" formatCode="General">
                  <c:v>19.534600000000001</c:v>
                </c:pt>
                <c:pt idx="29027" formatCode="General">
                  <c:v>19.535299999999999</c:v>
                </c:pt>
                <c:pt idx="29028" formatCode="General">
                  <c:v>19.536000000000001</c:v>
                </c:pt>
                <c:pt idx="29029" formatCode="General">
                  <c:v>19.5367</c:v>
                </c:pt>
                <c:pt idx="29030" formatCode="General">
                  <c:v>19.537299999999998</c:v>
                </c:pt>
                <c:pt idx="29031" formatCode="General">
                  <c:v>19.538</c:v>
                </c:pt>
                <c:pt idx="29032" formatCode="General">
                  <c:v>19.538699999999999</c:v>
                </c:pt>
                <c:pt idx="29033" formatCode="General">
                  <c:v>19.539400000000001</c:v>
                </c:pt>
                <c:pt idx="29034" formatCode="General">
                  <c:v>19.54</c:v>
                </c:pt>
                <c:pt idx="29035" formatCode="General">
                  <c:v>19.540700000000001</c:v>
                </c:pt>
                <c:pt idx="29036" formatCode="General">
                  <c:v>19.541399999999999</c:v>
                </c:pt>
                <c:pt idx="29037" formatCode="General">
                  <c:v>19.542100000000001</c:v>
                </c:pt>
                <c:pt idx="29038" formatCode="General">
                  <c:v>19.5427</c:v>
                </c:pt>
                <c:pt idx="29039" formatCode="General">
                  <c:v>19.543399999999998</c:v>
                </c:pt>
                <c:pt idx="29040" formatCode="General">
                  <c:v>19.5441</c:v>
                </c:pt>
                <c:pt idx="29041" formatCode="General">
                  <c:v>19.544699999999999</c:v>
                </c:pt>
                <c:pt idx="29042" formatCode="General">
                  <c:v>19.545400000000001</c:v>
                </c:pt>
                <c:pt idx="29043" formatCode="General">
                  <c:v>19.546099999999999</c:v>
                </c:pt>
                <c:pt idx="29044" formatCode="General">
                  <c:v>19.546800000000001</c:v>
                </c:pt>
                <c:pt idx="29045" formatCode="General">
                  <c:v>19.5474</c:v>
                </c:pt>
                <c:pt idx="29046" formatCode="General">
                  <c:v>19.548100000000002</c:v>
                </c:pt>
                <c:pt idx="29047" formatCode="General">
                  <c:v>19.5488</c:v>
                </c:pt>
                <c:pt idx="29048" formatCode="General">
                  <c:v>19.549499999999998</c:v>
                </c:pt>
                <c:pt idx="29049" formatCode="General">
                  <c:v>19.5501</c:v>
                </c:pt>
                <c:pt idx="29050" formatCode="General">
                  <c:v>19.550799999999999</c:v>
                </c:pt>
                <c:pt idx="29051" formatCode="General">
                  <c:v>19.551500000000001</c:v>
                </c:pt>
                <c:pt idx="29052" formatCode="General">
                  <c:v>19.552099999999999</c:v>
                </c:pt>
                <c:pt idx="29053" formatCode="General">
                  <c:v>19.552800000000001</c:v>
                </c:pt>
                <c:pt idx="29054" formatCode="General">
                  <c:v>19.5535</c:v>
                </c:pt>
                <c:pt idx="29055" formatCode="General">
                  <c:v>19.554200000000002</c:v>
                </c:pt>
                <c:pt idx="29056" formatCode="General">
                  <c:v>19.5548</c:v>
                </c:pt>
                <c:pt idx="29057" formatCode="General">
                  <c:v>19.555499999999999</c:v>
                </c:pt>
                <c:pt idx="29058" formatCode="General">
                  <c:v>19.5562</c:v>
                </c:pt>
                <c:pt idx="29059" formatCode="General">
                  <c:v>19.556899999999999</c:v>
                </c:pt>
                <c:pt idx="29060" formatCode="General">
                  <c:v>19.557500000000001</c:v>
                </c:pt>
                <c:pt idx="29061" formatCode="General">
                  <c:v>19.558199999999999</c:v>
                </c:pt>
                <c:pt idx="29062" formatCode="General">
                  <c:v>19.558900000000001</c:v>
                </c:pt>
                <c:pt idx="29063" formatCode="General">
                  <c:v>19.5595</c:v>
                </c:pt>
                <c:pt idx="29064" formatCode="General">
                  <c:v>19.560199999999998</c:v>
                </c:pt>
                <c:pt idx="29065" formatCode="General">
                  <c:v>19.5609</c:v>
                </c:pt>
                <c:pt idx="29066" formatCode="General">
                  <c:v>19.561599999999999</c:v>
                </c:pt>
                <c:pt idx="29067" formatCode="General">
                  <c:v>19.562200000000001</c:v>
                </c:pt>
                <c:pt idx="29068" formatCode="General">
                  <c:v>19.562899999999999</c:v>
                </c:pt>
                <c:pt idx="29069" formatCode="General">
                  <c:v>19.563600000000001</c:v>
                </c:pt>
                <c:pt idx="29070" formatCode="General">
                  <c:v>19.564299999999999</c:v>
                </c:pt>
                <c:pt idx="29071" formatCode="General">
                  <c:v>19.564900000000002</c:v>
                </c:pt>
                <c:pt idx="29072" formatCode="General">
                  <c:v>19.5656</c:v>
                </c:pt>
                <c:pt idx="29073" formatCode="General">
                  <c:v>19.566299999999998</c:v>
                </c:pt>
                <c:pt idx="29074" formatCode="General">
                  <c:v>19.567</c:v>
                </c:pt>
                <c:pt idx="29075" formatCode="General">
                  <c:v>19.567599999999999</c:v>
                </c:pt>
                <c:pt idx="29076" formatCode="General">
                  <c:v>19.568300000000001</c:v>
                </c:pt>
                <c:pt idx="29077" formatCode="General">
                  <c:v>19.568999999999999</c:v>
                </c:pt>
                <c:pt idx="29078" formatCode="General">
                  <c:v>19.569600000000001</c:v>
                </c:pt>
                <c:pt idx="29079" formatCode="General">
                  <c:v>19.5703</c:v>
                </c:pt>
                <c:pt idx="29080" formatCode="General">
                  <c:v>19.571000000000002</c:v>
                </c:pt>
                <c:pt idx="29081" formatCode="General">
                  <c:v>19.5717</c:v>
                </c:pt>
                <c:pt idx="29082" formatCode="General">
                  <c:v>19.572299999999998</c:v>
                </c:pt>
                <c:pt idx="29083" formatCode="General">
                  <c:v>19.573</c:v>
                </c:pt>
                <c:pt idx="29084" formatCode="General">
                  <c:v>19.573699999999999</c:v>
                </c:pt>
                <c:pt idx="29085" formatCode="General">
                  <c:v>19.574400000000001</c:v>
                </c:pt>
                <c:pt idx="29086" formatCode="General">
                  <c:v>19.574999999999999</c:v>
                </c:pt>
                <c:pt idx="29087" formatCode="General">
                  <c:v>19.575700000000001</c:v>
                </c:pt>
                <c:pt idx="29088" formatCode="General">
                  <c:v>19.5764</c:v>
                </c:pt>
                <c:pt idx="29089" formatCode="General">
                  <c:v>19.577000000000002</c:v>
                </c:pt>
                <c:pt idx="29090" formatCode="General">
                  <c:v>19.5777</c:v>
                </c:pt>
                <c:pt idx="29091" formatCode="General">
                  <c:v>19.578399999999998</c:v>
                </c:pt>
                <c:pt idx="29092" formatCode="General">
                  <c:v>19.5791</c:v>
                </c:pt>
                <c:pt idx="29093" formatCode="General">
                  <c:v>19.579699999999999</c:v>
                </c:pt>
                <c:pt idx="29094" formatCode="General">
                  <c:v>19.580400000000001</c:v>
                </c:pt>
                <c:pt idx="29095" formatCode="General">
                  <c:v>19.581099999999999</c:v>
                </c:pt>
                <c:pt idx="29096" formatCode="General">
                  <c:v>19.581800000000001</c:v>
                </c:pt>
                <c:pt idx="29097" formatCode="General">
                  <c:v>19.5824</c:v>
                </c:pt>
                <c:pt idx="29098" formatCode="General">
                  <c:v>19.583100000000002</c:v>
                </c:pt>
                <c:pt idx="29099" formatCode="General">
                  <c:v>19.5838</c:v>
                </c:pt>
                <c:pt idx="29100" formatCode="General">
                  <c:v>19.584399999999999</c:v>
                </c:pt>
                <c:pt idx="29101" formatCode="General">
                  <c:v>19.585100000000001</c:v>
                </c:pt>
                <c:pt idx="29102" formatCode="General">
                  <c:v>19.585799999999999</c:v>
                </c:pt>
                <c:pt idx="29103" formatCode="General">
                  <c:v>19.586500000000001</c:v>
                </c:pt>
                <c:pt idx="29104" formatCode="General">
                  <c:v>19.5871</c:v>
                </c:pt>
                <c:pt idx="29105" formatCode="General">
                  <c:v>19.587800000000001</c:v>
                </c:pt>
                <c:pt idx="29106" formatCode="General">
                  <c:v>19.5885</c:v>
                </c:pt>
                <c:pt idx="29107" formatCode="General">
                  <c:v>19.589200000000002</c:v>
                </c:pt>
                <c:pt idx="29108" formatCode="General">
                  <c:v>19.5898</c:v>
                </c:pt>
                <c:pt idx="29109" formatCode="General">
                  <c:v>19.590499999999999</c:v>
                </c:pt>
                <c:pt idx="29110" formatCode="General">
                  <c:v>19.591200000000001</c:v>
                </c:pt>
                <c:pt idx="29111" formatCode="General">
                  <c:v>19.591899999999999</c:v>
                </c:pt>
                <c:pt idx="29112" formatCode="General">
                  <c:v>19.592500000000001</c:v>
                </c:pt>
                <c:pt idx="29113" formatCode="General">
                  <c:v>19.5932</c:v>
                </c:pt>
                <c:pt idx="29114" formatCode="General">
                  <c:v>19.593900000000001</c:v>
                </c:pt>
                <c:pt idx="29115" formatCode="General">
                  <c:v>19.5945</c:v>
                </c:pt>
                <c:pt idx="29116" formatCode="General">
                  <c:v>19.595199999999998</c:v>
                </c:pt>
                <c:pt idx="29117" formatCode="General">
                  <c:v>19.5959</c:v>
                </c:pt>
                <c:pt idx="29118" formatCode="General">
                  <c:v>19.596599999999999</c:v>
                </c:pt>
                <c:pt idx="29119" formatCode="General">
                  <c:v>19.597200000000001</c:v>
                </c:pt>
                <c:pt idx="29120" formatCode="General">
                  <c:v>19.597899999999999</c:v>
                </c:pt>
                <c:pt idx="29121" formatCode="General">
                  <c:v>19.598600000000001</c:v>
                </c:pt>
                <c:pt idx="29122" formatCode="General">
                  <c:v>19.599299999999999</c:v>
                </c:pt>
                <c:pt idx="29123" formatCode="General">
                  <c:v>19.599900000000002</c:v>
                </c:pt>
                <c:pt idx="29124" formatCode="General">
                  <c:v>19.6006</c:v>
                </c:pt>
                <c:pt idx="29125" formatCode="General">
                  <c:v>19.601299999999998</c:v>
                </c:pt>
                <c:pt idx="29126" formatCode="General">
                  <c:v>19.601900000000001</c:v>
                </c:pt>
                <c:pt idx="29127" formatCode="General">
                  <c:v>19.602599999999999</c:v>
                </c:pt>
                <c:pt idx="29128" formatCode="General">
                  <c:v>19.603300000000001</c:v>
                </c:pt>
                <c:pt idx="29129" formatCode="General">
                  <c:v>19.603999999999999</c:v>
                </c:pt>
                <c:pt idx="29130" formatCode="General">
                  <c:v>19.604600000000001</c:v>
                </c:pt>
                <c:pt idx="29131" formatCode="General">
                  <c:v>19.6053</c:v>
                </c:pt>
                <c:pt idx="29132" formatCode="General">
                  <c:v>19.606000000000002</c:v>
                </c:pt>
                <c:pt idx="29133" formatCode="General">
                  <c:v>19.6067</c:v>
                </c:pt>
                <c:pt idx="29134" formatCode="General">
                  <c:v>19.607299999999999</c:v>
                </c:pt>
                <c:pt idx="29135" formatCode="General">
                  <c:v>19.608000000000001</c:v>
                </c:pt>
                <c:pt idx="29136" formatCode="General">
                  <c:v>19.608699999999999</c:v>
                </c:pt>
                <c:pt idx="29137" formatCode="General">
                  <c:v>19.609400000000001</c:v>
                </c:pt>
                <c:pt idx="29138" formatCode="General">
                  <c:v>19.61</c:v>
                </c:pt>
                <c:pt idx="29139" formatCode="General">
                  <c:v>19.610700000000001</c:v>
                </c:pt>
                <c:pt idx="29140" formatCode="General">
                  <c:v>19.6114</c:v>
                </c:pt>
                <c:pt idx="29141" formatCode="General">
                  <c:v>19.611999999999998</c:v>
                </c:pt>
                <c:pt idx="29142" formatCode="General">
                  <c:v>19.6127</c:v>
                </c:pt>
                <c:pt idx="29143" formatCode="General">
                  <c:v>19.613399999999999</c:v>
                </c:pt>
                <c:pt idx="29144" formatCode="General">
                  <c:v>19.614100000000001</c:v>
                </c:pt>
                <c:pt idx="29145" formatCode="General">
                  <c:v>19.614699999999999</c:v>
                </c:pt>
                <c:pt idx="29146" formatCode="General">
                  <c:v>19.615400000000001</c:v>
                </c:pt>
                <c:pt idx="29147" formatCode="General">
                  <c:v>19.616099999999999</c:v>
                </c:pt>
                <c:pt idx="29148" formatCode="General">
                  <c:v>19.616800000000001</c:v>
                </c:pt>
                <c:pt idx="29149" formatCode="General">
                  <c:v>19.6174</c:v>
                </c:pt>
                <c:pt idx="29150" formatCode="General">
                  <c:v>19.618099999999998</c:v>
                </c:pt>
                <c:pt idx="29151" formatCode="General">
                  <c:v>19.6188</c:v>
                </c:pt>
                <c:pt idx="29152" formatCode="General">
                  <c:v>19.619399999999999</c:v>
                </c:pt>
                <c:pt idx="29153" formatCode="General">
                  <c:v>19.620100000000001</c:v>
                </c:pt>
                <c:pt idx="29154" formatCode="General">
                  <c:v>19.620799999999999</c:v>
                </c:pt>
                <c:pt idx="29155" formatCode="General">
                  <c:v>19.621500000000001</c:v>
                </c:pt>
                <c:pt idx="29156" formatCode="General">
                  <c:v>19.6221</c:v>
                </c:pt>
                <c:pt idx="29157" formatCode="General">
                  <c:v>19.622800000000002</c:v>
                </c:pt>
                <c:pt idx="29158" formatCode="General">
                  <c:v>19.6235</c:v>
                </c:pt>
                <c:pt idx="29159" formatCode="General">
                  <c:v>19.624199999999998</c:v>
                </c:pt>
                <c:pt idx="29160" formatCode="General">
                  <c:v>19.6248</c:v>
                </c:pt>
                <c:pt idx="29161" formatCode="General">
                  <c:v>19.625499999999999</c:v>
                </c:pt>
                <c:pt idx="29162" formatCode="General">
                  <c:v>19.626200000000001</c:v>
                </c:pt>
                <c:pt idx="29163" formatCode="General">
                  <c:v>19.626799999999999</c:v>
                </c:pt>
                <c:pt idx="29164" formatCode="General">
                  <c:v>19.627500000000001</c:v>
                </c:pt>
                <c:pt idx="29165" formatCode="General">
                  <c:v>19.6282</c:v>
                </c:pt>
                <c:pt idx="29166" formatCode="General">
                  <c:v>19.628900000000002</c:v>
                </c:pt>
                <c:pt idx="29167" formatCode="General">
                  <c:v>19.6295</c:v>
                </c:pt>
                <c:pt idx="29168" formatCode="General">
                  <c:v>19.630199999999999</c:v>
                </c:pt>
                <c:pt idx="29169" formatCode="General">
                  <c:v>19.6309</c:v>
                </c:pt>
                <c:pt idx="29170" formatCode="General">
                  <c:v>19.631599999999999</c:v>
                </c:pt>
                <c:pt idx="29171" formatCode="General">
                  <c:v>19.632200000000001</c:v>
                </c:pt>
                <c:pt idx="29172" formatCode="General">
                  <c:v>19.632899999999999</c:v>
                </c:pt>
                <c:pt idx="29173" formatCode="General">
                  <c:v>19.633600000000001</c:v>
                </c:pt>
                <c:pt idx="29174" formatCode="General">
                  <c:v>19.6343</c:v>
                </c:pt>
                <c:pt idx="29175" formatCode="General">
                  <c:v>19.634899999999998</c:v>
                </c:pt>
                <c:pt idx="29176" formatCode="General">
                  <c:v>19.6356</c:v>
                </c:pt>
                <c:pt idx="29177" formatCode="General">
                  <c:v>19.636299999999999</c:v>
                </c:pt>
                <c:pt idx="29178" formatCode="General">
                  <c:v>19.636900000000001</c:v>
                </c:pt>
                <c:pt idx="29179" formatCode="General">
                  <c:v>19.637599999999999</c:v>
                </c:pt>
                <c:pt idx="29180" formatCode="General">
                  <c:v>19.638300000000001</c:v>
                </c:pt>
                <c:pt idx="29181" formatCode="General">
                  <c:v>19.638999999999999</c:v>
                </c:pt>
                <c:pt idx="29182" formatCode="General">
                  <c:v>19.639600000000002</c:v>
                </c:pt>
                <c:pt idx="29183" formatCode="General">
                  <c:v>19.6403</c:v>
                </c:pt>
                <c:pt idx="29184" formatCode="General">
                  <c:v>19.640999999999998</c:v>
                </c:pt>
                <c:pt idx="29185" formatCode="General">
                  <c:v>19.6417</c:v>
                </c:pt>
                <c:pt idx="29186" formatCode="General">
                  <c:v>19.642299999999999</c:v>
                </c:pt>
                <c:pt idx="29187" formatCode="General">
                  <c:v>19.643000000000001</c:v>
                </c:pt>
                <c:pt idx="29188" formatCode="General">
                  <c:v>19.643699999999999</c:v>
                </c:pt>
                <c:pt idx="29189" formatCode="General">
                  <c:v>19.644300000000001</c:v>
                </c:pt>
                <c:pt idx="29190" formatCode="General">
                  <c:v>19.645</c:v>
                </c:pt>
                <c:pt idx="29191" formatCode="General">
                  <c:v>19.645700000000001</c:v>
                </c:pt>
                <c:pt idx="29192" formatCode="General">
                  <c:v>19.6464</c:v>
                </c:pt>
                <c:pt idx="29193" formatCode="General">
                  <c:v>19.646999999999998</c:v>
                </c:pt>
                <c:pt idx="29194" formatCode="General">
                  <c:v>19.6477</c:v>
                </c:pt>
                <c:pt idx="29195" formatCode="General">
                  <c:v>19.648399999999999</c:v>
                </c:pt>
                <c:pt idx="29196" formatCode="General">
                  <c:v>19.649100000000001</c:v>
                </c:pt>
                <c:pt idx="29197" formatCode="General">
                  <c:v>19.649699999999999</c:v>
                </c:pt>
                <c:pt idx="29198" formatCode="General">
                  <c:v>19.650400000000001</c:v>
                </c:pt>
                <c:pt idx="29199" formatCode="General">
                  <c:v>19.6511</c:v>
                </c:pt>
                <c:pt idx="29200" formatCode="General">
                  <c:v>19.651800000000001</c:v>
                </c:pt>
                <c:pt idx="29201" formatCode="General">
                  <c:v>19.6524</c:v>
                </c:pt>
                <c:pt idx="29202" formatCode="General">
                  <c:v>19.653099999999998</c:v>
                </c:pt>
                <c:pt idx="29203" formatCode="General">
                  <c:v>19.6538</c:v>
                </c:pt>
                <c:pt idx="29204" formatCode="General">
                  <c:v>19.654399999999999</c:v>
                </c:pt>
                <c:pt idx="29205" formatCode="General">
                  <c:v>19.655100000000001</c:v>
                </c:pt>
                <c:pt idx="29206" formatCode="General">
                  <c:v>19.655799999999999</c:v>
                </c:pt>
                <c:pt idx="29207" formatCode="General">
                  <c:v>19.656500000000001</c:v>
                </c:pt>
                <c:pt idx="29208" formatCode="General">
                  <c:v>19.6571</c:v>
                </c:pt>
                <c:pt idx="29209" formatCode="General">
                  <c:v>19.657800000000002</c:v>
                </c:pt>
                <c:pt idx="29210" formatCode="General">
                  <c:v>19.6585</c:v>
                </c:pt>
                <c:pt idx="29211" formatCode="General">
                  <c:v>19.659199999999998</c:v>
                </c:pt>
                <c:pt idx="29212" formatCode="General">
                  <c:v>19.659800000000001</c:v>
                </c:pt>
                <c:pt idx="29213" formatCode="General">
                  <c:v>19.660499999999999</c:v>
                </c:pt>
                <c:pt idx="29214" formatCode="General">
                  <c:v>19.661200000000001</c:v>
                </c:pt>
                <c:pt idx="29215" formatCode="General">
                  <c:v>19.661799999999999</c:v>
                </c:pt>
                <c:pt idx="29216" formatCode="General">
                  <c:v>19.662500000000001</c:v>
                </c:pt>
                <c:pt idx="29217" formatCode="General">
                  <c:v>19.6632</c:v>
                </c:pt>
                <c:pt idx="29218" formatCode="General">
                  <c:v>19.663900000000002</c:v>
                </c:pt>
                <c:pt idx="29219" formatCode="General">
                  <c:v>19.6645</c:v>
                </c:pt>
                <c:pt idx="29220" formatCode="General">
                  <c:v>19.665199999999999</c:v>
                </c:pt>
                <c:pt idx="29221" formatCode="General">
                  <c:v>19.665900000000001</c:v>
                </c:pt>
                <c:pt idx="29222" formatCode="General">
                  <c:v>19.666599999999999</c:v>
                </c:pt>
                <c:pt idx="29223" formatCode="General">
                  <c:v>19.667200000000001</c:v>
                </c:pt>
                <c:pt idx="29224" formatCode="General">
                  <c:v>19.667899999999999</c:v>
                </c:pt>
                <c:pt idx="29225" formatCode="General">
                  <c:v>19.668600000000001</c:v>
                </c:pt>
                <c:pt idx="29226" formatCode="General">
                  <c:v>19.6692</c:v>
                </c:pt>
                <c:pt idx="29227" formatCode="General">
                  <c:v>19.669899999999998</c:v>
                </c:pt>
                <c:pt idx="29228" formatCode="General">
                  <c:v>19.6706</c:v>
                </c:pt>
                <c:pt idx="29229" formatCode="General">
                  <c:v>19.671299999999999</c:v>
                </c:pt>
                <c:pt idx="29230" formatCode="General">
                  <c:v>19.671900000000001</c:v>
                </c:pt>
                <c:pt idx="29231" formatCode="General">
                  <c:v>19.672599999999999</c:v>
                </c:pt>
                <c:pt idx="29232" formatCode="General">
                  <c:v>19.673300000000001</c:v>
                </c:pt>
                <c:pt idx="29233" formatCode="General">
                  <c:v>19.673999999999999</c:v>
                </c:pt>
                <c:pt idx="29234" formatCode="General">
                  <c:v>19.674600000000002</c:v>
                </c:pt>
                <c:pt idx="29235" formatCode="General">
                  <c:v>19.6753</c:v>
                </c:pt>
                <c:pt idx="29236" formatCode="General">
                  <c:v>19.675999999999998</c:v>
                </c:pt>
                <c:pt idx="29237" formatCode="General">
                  <c:v>19.6767</c:v>
                </c:pt>
                <c:pt idx="29238" formatCode="General">
                  <c:v>19.677299999999999</c:v>
                </c:pt>
                <c:pt idx="29239" formatCode="General">
                  <c:v>19.678000000000001</c:v>
                </c:pt>
                <c:pt idx="29240" formatCode="General">
                  <c:v>19.678699999999999</c:v>
                </c:pt>
                <c:pt idx="29241" formatCode="General">
                  <c:v>19.679300000000001</c:v>
                </c:pt>
                <c:pt idx="29242" formatCode="General">
                  <c:v>19.68</c:v>
                </c:pt>
                <c:pt idx="29243" formatCode="General">
                  <c:v>19.680700000000002</c:v>
                </c:pt>
                <c:pt idx="29244" formatCode="General">
                  <c:v>19.6814</c:v>
                </c:pt>
                <c:pt idx="29245" formatCode="General">
                  <c:v>19.681999999999999</c:v>
                </c:pt>
                <c:pt idx="29246" formatCode="General">
                  <c:v>19.682700000000001</c:v>
                </c:pt>
                <c:pt idx="29247" formatCode="General">
                  <c:v>19.683399999999999</c:v>
                </c:pt>
                <c:pt idx="29248" formatCode="General">
                  <c:v>19.684100000000001</c:v>
                </c:pt>
                <c:pt idx="29249" formatCode="General">
                  <c:v>19.684699999999999</c:v>
                </c:pt>
                <c:pt idx="29250" formatCode="General">
                  <c:v>19.685400000000001</c:v>
                </c:pt>
                <c:pt idx="29251" formatCode="General">
                  <c:v>19.6861</c:v>
                </c:pt>
                <c:pt idx="29252" formatCode="General">
                  <c:v>19.686699999999998</c:v>
                </c:pt>
                <c:pt idx="29253" formatCode="General">
                  <c:v>19.6874</c:v>
                </c:pt>
                <c:pt idx="29254" formatCode="General">
                  <c:v>19.688099999999999</c:v>
                </c:pt>
                <c:pt idx="29255" formatCode="General">
                  <c:v>19.688800000000001</c:v>
                </c:pt>
                <c:pt idx="29256" formatCode="General">
                  <c:v>19.689399999999999</c:v>
                </c:pt>
                <c:pt idx="29257" formatCode="General">
                  <c:v>19.690100000000001</c:v>
                </c:pt>
                <c:pt idx="29258" formatCode="General">
                  <c:v>19.690799999999999</c:v>
                </c:pt>
                <c:pt idx="29259" formatCode="General">
                  <c:v>19.691500000000001</c:v>
                </c:pt>
                <c:pt idx="29260" formatCode="General">
                  <c:v>19.6921</c:v>
                </c:pt>
                <c:pt idx="29261" formatCode="General">
                  <c:v>19.692799999999998</c:v>
                </c:pt>
                <c:pt idx="29262" formatCode="General">
                  <c:v>19.6935</c:v>
                </c:pt>
                <c:pt idx="29263" formatCode="General">
                  <c:v>19.694099999999999</c:v>
                </c:pt>
                <c:pt idx="29264" formatCode="General">
                  <c:v>19.694800000000001</c:v>
                </c:pt>
                <c:pt idx="29265" formatCode="General">
                  <c:v>19.695499999999999</c:v>
                </c:pt>
                <c:pt idx="29266" formatCode="General">
                  <c:v>19.696200000000001</c:v>
                </c:pt>
                <c:pt idx="29267" formatCode="General">
                  <c:v>19.6968</c:v>
                </c:pt>
                <c:pt idx="29268" formatCode="General">
                  <c:v>19.697500000000002</c:v>
                </c:pt>
                <c:pt idx="29269" formatCode="General">
                  <c:v>19.6982</c:v>
                </c:pt>
                <c:pt idx="29270" formatCode="General">
                  <c:v>19.698899999999998</c:v>
                </c:pt>
                <c:pt idx="29271" formatCode="General">
                  <c:v>19.6995</c:v>
                </c:pt>
                <c:pt idx="29272" formatCode="General">
                  <c:v>19.700199999999999</c:v>
                </c:pt>
                <c:pt idx="29273" formatCode="General">
                  <c:v>19.700900000000001</c:v>
                </c:pt>
                <c:pt idx="29274" formatCode="General">
                  <c:v>19.701599999999999</c:v>
                </c:pt>
                <c:pt idx="29275" formatCode="General">
                  <c:v>19.702200000000001</c:v>
                </c:pt>
                <c:pt idx="29276" formatCode="General">
                  <c:v>19.7029</c:v>
                </c:pt>
                <c:pt idx="29277" formatCode="General">
                  <c:v>19.703600000000002</c:v>
                </c:pt>
                <c:pt idx="29278" formatCode="General">
                  <c:v>19.7042</c:v>
                </c:pt>
                <c:pt idx="29279" formatCode="General">
                  <c:v>19.704899999999999</c:v>
                </c:pt>
                <c:pt idx="29280" formatCode="General">
                  <c:v>19.7056</c:v>
                </c:pt>
                <c:pt idx="29281" formatCode="General">
                  <c:v>19.706299999999999</c:v>
                </c:pt>
                <c:pt idx="29282" formatCode="General">
                  <c:v>19.706900000000001</c:v>
                </c:pt>
                <c:pt idx="29283" formatCode="General">
                  <c:v>19.707599999999999</c:v>
                </c:pt>
                <c:pt idx="29284" formatCode="General">
                  <c:v>19.708300000000001</c:v>
                </c:pt>
                <c:pt idx="29285" formatCode="General">
                  <c:v>19.709</c:v>
                </c:pt>
                <c:pt idx="29286" formatCode="General">
                  <c:v>19.709599999999998</c:v>
                </c:pt>
                <c:pt idx="29287" formatCode="General">
                  <c:v>19.7103</c:v>
                </c:pt>
                <c:pt idx="29288" formatCode="General">
                  <c:v>19.710999999999999</c:v>
                </c:pt>
                <c:pt idx="29289" formatCode="General">
                  <c:v>19.711600000000001</c:v>
                </c:pt>
                <c:pt idx="29290" formatCode="General">
                  <c:v>19.712299999999999</c:v>
                </c:pt>
                <c:pt idx="29291" formatCode="General">
                  <c:v>19.713000000000001</c:v>
                </c:pt>
                <c:pt idx="29292" formatCode="General">
                  <c:v>19.713699999999999</c:v>
                </c:pt>
                <c:pt idx="29293" formatCode="General">
                  <c:v>19.714300000000001</c:v>
                </c:pt>
                <c:pt idx="29294" formatCode="General">
                  <c:v>19.715</c:v>
                </c:pt>
                <c:pt idx="29295" formatCode="General">
                  <c:v>19.715699999999998</c:v>
                </c:pt>
                <c:pt idx="29296" formatCode="General">
                  <c:v>19.7164</c:v>
                </c:pt>
                <c:pt idx="29297" formatCode="General">
                  <c:v>19.716999999999999</c:v>
                </c:pt>
                <c:pt idx="29298" formatCode="General">
                  <c:v>19.717700000000001</c:v>
                </c:pt>
                <c:pt idx="29299" formatCode="General">
                  <c:v>19.718399999999999</c:v>
                </c:pt>
                <c:pt idx="29300" formatCode="General">
                  <c:v>19.719100000000001</c:v>
                </c:pt>
                <c:pt idx="29301" formatCode="General">
                  <c:v>19.7197</c:v>
                </c:pt>
                <c:pt idx="29302" formatCode="General">
                  <c:v>19.720400000000001</c:v>
                </c:pt>
                <c:pt idx="29303" formatCode="General">
                  <c:v>19.7211</c:v>
                </c:pt>
                <c:pt idx="29304" formatCode="General">
                  <c:v>19.721699999999998</c:v>
                </c:pt>
                <c:pt idx="29305" formatCode="General">
                  <c:v>19.7224</c:v>
                </c:pt>
                <c:pt idx="29306" formatCode="General">
                  <c:v>19.723099999999999</c:v>
                </c:pt>
                <c:pt idx="29307" formatCode="General">
                  <c:v>19.723800000000001</c:v>
                </c:pt>
                <c:pt idx="29308" formatCode="General">
                  <c:v>19.724399999999999</c:v>
                </c:pt>
                <c:pt idx="29309" formatCode="General">
                  <c:v>19.725100000000001</c:v>
                </c:pt>
                <c:pt idx="29310" formatCode="General">
                  <c:v>19.7258</c:v>
                </c:pt>
                <c:pt idx="29311" formatCode="General">
                  <c:v>19.726500000000001</c:v>
                </c:pt>
                <c:pt idx="29312" formatCode="General">
                  <c:v>19.7271</c:v>
                </c:pt>
                <c:pt idx="29313" formatCode="General">
                  <c:v>19.727799999999998</c:v>
                </c:pt>
                <c:pt idx="29314" formatCode="General">
                  <c:v>19.7285</c:v>
                </c:pt>
                <c:pt idx="29315" formatCode="General">
                  <c:v>19.729099999999999</c:v>
                </c:pt>
                <c:pt idx="29316" formatCode="General">
                  <c:v>19.729800000000001</c:v>
                </c:pt>
                <c:pt idx="29317" formatCode="General">
                  <c:v>19.730499999999999</c:v>
                </c:pt>
                <c:pt idx="29318" formatCode="General">
                  <c:v>19.731200000000001</c:v>
                </c:pt>
                <c:pt idx="29319" formatCode="General">
                  <c:v>19.7318</c:v>
                </c:pt>
                <c:pt idx="29320" formatCode="General">
                  <c:v>19.732500000000002</c:v>
                </c:pt>
                <c:pt idx="29321" formatCode="General">
                  <c:v>19.7332</c:v>
                </c:pt>
                <c:pt idx="29322" formatCode="General">
                  <c:v>19.733899999999998</c:v>
                </c:pt>
                <c:pt idx="29323" formatCode="General">
                  <c:v>19.734500000000001</c:v>
                </c:pt>
                <c:pt idx="29324" formatCode="General">
                  <c:v>19.735199999999999</c:v>
                </c:pt>
                <c:pt idx="29325" formatCode="General">
                  <c:v>19.735900000000001</c:v>
                </c:pt>
                <c:pt idx="29326" formatCode="General">
                  <c:v>19.736499999999999</c:v>
                </c:pt>
                <c:pt idx="29327" formatCode="General">
                  <c:v>19.737200000000001</c:v>
                </c:pt>
                <c:pt idx="29328" formatCode="General">
                  <c:v>19.7379</c:v>
                </c:pt>
                <c:pt idx="29329" formatCode="General">
                  <c:v>19.738600000000002</c:v>
                </c:pt>
                <c:pt idx="29330" formatCode="General">
                  <c:v>19.7392</c:v>
                </c:pt>
                <c:pt idx="29331" formatCode="General">
                  <c:v>19.739899999999999</c:v>
                </c:pt>
                <c:pt idx="29332" formatCode="General">
                  <c:v>19.740600000000001</c:v>
                </c:pt>
                <c:pt idx="29333" formatCode="General">
                  <c:v>19.741299999999999</c:v>
                </c:pt>
                <c:pt idx="29334" formatCode="General">
                  <c:v>19.741900000000001</c:v>
                </c:pt>
                <c:pt idx="29335" formatCode="General">
                  <c:v>19.742599999999999</c:v>
                </c:pt>
                <c:pt idx="29336" formatCode="General">
                  <c:v>19.743300000000001</c:v>
                </c:pt>
                <c:pt idx="29337" formatCode="General">
                  <c:v>19.744</c:v>
                </c:pt>
                <c:pt idx="29338" formatCode="General">
                  <c:v>19.744599999999998</c:v>
                </c:pt>
                <c:pt idx="29339" formatCode="General">
                  <c:v>19.7453</c:v>
                </c:pt>
                <c:pt idx="29340" formatCode="General">
                  <c:v>19.745999999999999</c:v>
                </c:pt>
                <c:pt idx="29341" formatCode="General">
                  <c:v>19.746600000000001</c:v>
                </c:pt>
                <c:pt idx="29342" formatCode="General">
                  <c:v>19.747299999999999</c:v>
                </c:pt>
                <c:pt idx="29343" formatCode="General">
                  <c:v>19.748000000000001</c:v>
                </c:pt>
                <c:pt idx="29344" formatCode="General">
                  <c:v>19.748699999999999</c:v>
                </c:pt>
                <c:pt idx="29345" formatCode="General">
                  <c:v>19.749300000000002</c:v>
                </c:pt>
                <c:pt idx="29346" formatCode="General">
                  <c:v>19.75</c:v>
                </c:pt>
                <c:pt idx="29347" formatCode="General">
                  <c:v>19.750699999999998</c:v>
                </c:pt>
                <c:pt idx="29348" formatCode="General">
                  <c:v>19.7514</c:v>
                </c:pt>
                <c:pt idx="29349" formatCode="General">
                  <c:v>19.751999999999999</c:v>
                </c:pt>
                <c:pt idx="29350" formatCode="General">
                  <c:v>19.752700000000001</c:v>
                </c:pt>
                <c:pt idx="29351" formatCode="General">
                  <c:v>19.753399999999999</c:v>
                </c:pt>
                <c:pt idx="29352" formatCode="General">
                  <c:v>19.754000000000001</c:v>
                </c:pt>
                <c:pt idx="29353" formatCode="General">
                  <c:v>19.7547</c:v>
                </c:pt>
                <c:pt idx="29354" formatCode="General">
                  <c:v>19.755400000000002</c:v>
                </c:pt>
                <c:pt idx="29355" formatCode="General">
                  <c:v>19.7561</c:v>
                </c:pt>
                <c:pt idx="29356" formatCode="General">
                  <c:v>19.756699999999999</c:v>
                </c:pt>
                <c:pt idx="29357" formatCode="General">
                  <c:v>19.757400000000001</c:v>
                </c:pt>
                <c:pt idx="29358" formatCode="General">
                  <c:v>19.758099999999999</c:v>
                </c:pt>
                <c:pt idx="29359" formatCode="General">
                  <c:v>19.758800000000001</c:v>
                </c:pt>
                <c:pt idx="29360" formatCode="General">
                  <c:v>19.759399999999999</c:v>
                </c:pt>
                <c:pt idx="29361" formatCode="General">
                  <c:v>19.760100000000001</c:v>
                </c:pt>
                <c:pt idx="29362" formatCode="General">
                  <c:v>19.7608</c:v>
                </c:pt>
                <c:pt idx="29363" formatCode="General">
                  <c:v>19.761500000000002</c:v>
                </c:pt>
                <c:pt idx="29364" formatCode="General">
                  <c:v>19.7621</c:v>
                </c:pt>
                <c:pt idx="29365" formatCode="General">
                  <c:v>19.762799999999999</c:v>
                </c:pt>
                <c:pt idx="29366" formatCode="General">
                  <c:v>19.763500000000001</c:v>
                </c:pt>
                <c:pt idx="29367" formatCode="General">
                  <c:v>19.764099999999999</c:v>
                </c:pt>
                <c:pt idx="29368" formatCode="General">
                  <c:v>19.764800000000001</c:v>
                </c:pt>
                <c:pt idx="29369" formatCode="General">
                  <c:v>19.765499999999999</c:v>
                </c:pt>
                <c:pt idx="29370" formatCode="General">
                  <c:v>19.766200000000001</c:v>
                </c:pt>
                <c:pt idx="29371" formatCode="General">
                  <c:v>19.7668</c:v>
                </c:pt>
                <c:pt idx="29372" formatCode="General">
                  <c:v>19.767499999999998</c:v>
                </c:pt>
                <c:pt idx="29373" formatCode="General">
                  <c:v>19.7682</c:v>
                </c:pt>
                <c:pt idx="29374" formatCode="General">
                  <c:v>19.768899999999999</c:v>
                </c:pt>
                <c:pt idx="29375" formatCode="General">
                  <c:v>19.769500000000001</c:v>
                </c:pt>
                <c:pt idx="29376" formatCode="General">
                  <c:v>19.770199999999999</c:v>
                </c:pt>
                <c:pt idx="29377" formatCode="General">
                  <c:v>19.770900000000001</c:v>
                </c:pt>
                <c:pt idx="29378" formatCode="General">
                  <c:v>19.7715</c:v>
                </c:pt>
                <c:pt idx="29379" formatCode="General">
                  <c:v>19.772200000000002</c:v>
                </c:pt>
                <c:pt idx="29380" formatCode="General">
                  <c:v>19.7729</c:v>
                </c:pt>
                <c:pt idx="29381" formatCode="General">
                  <c:v>19.773599999999998</c:v>
                </c:pt>
                <c:pt idx="29382" formatCode="General">
                  <c:v>19.7742</c:v>
                </c:pt>
                <c:pt idx="29383" formatCode="General">
                  <c:v>19.774899999999999</c:v>
                </c:pt>
                <c:pt idx="29384" formatCode="General">
                  <c:v>19.775600000000001</c:v>
                </c:pt>
                <c:pt idx="29385" formatCode="General">
                  <c:v>19.776299999999999</c:v>
                </c:pt>
                <c:pt idx="29386" formatCode="General">
                  <c:v>19.776900000000001</c:v>
                </c:pt>
                <c:pt idx="29387" formatCode="General">
                  <c:v>19.7776</c:v>
                </c:pt>
                <c:pt idx="29388" formatCode="General">
                  <c:v>19.778300000000002</c:v>
                </c:pt>
                <c:pt idx="29389" formatCode="General">
                  <c:v>19.7789</c:v>
                </c:pt>
                <c:pt idx="29390" formatCode="General">
                  <c:v>19.779599999999999</c:v>
                </c:pt>
                <c:pt idx="29391" formatCode="General">
                  <c:v>19.7803</c:v>
                </c:pt>
                <c:pt idx="29392" formatCode="General">
                  <c:v>19.780999999999999</c:v>
                </c:pt>
                <c:pt idx="29393" formatCode="General">
                  <c:v>19.781600000000001</c:v>
                </c:pt>
                <c:pt idx="29394" formatCode="General">
                  <c:v>19.782299999999999</c:v>
                </c:pt>
                <c:pt idx="29395" formatCode="General">
                  <c:v>19.783000000000001</c:v>
                </c:pt>
                <c:pt idx="29396" formatCode="General">
                  <c:v>19.7837</c:v>
                </c:pt>
                <c:pt idx="29397" formatCode="General">
                  <c:v>19.784300000000002</c:v>
                </c:pt>
                <c:pt idx="29398" formatCode="General">
                  <c:v>19.785</c:v>
                </c:pt>
                <c:pt idx="29399" formatCode="General">
                  <c:v>19.785699999999999</c:v>
                </c:pt>
                <c:pt idx="29400" formatCode="General">
                  <c:v>19.7864</c:v>
                </c:pt>
                <c:pt idx="29401" formatCode="General">
                  <c:v>19.786999999999999</c:v>
                </c:pt>
                <c:pt idx="29402" formatCode="General">
                  <c:v>19.787700000000001</c:v>
                </c:pt>
                <c:pt idx="29403" formatCode="General">
                  <c:v>19.788399999999999</c:v>
                </c:pt>
                <c:pt idx="29404" formatCode="General">
                  <c:v>19.789000000000001</c:v>
                </c:pt>
                <c:pt idx="29405" formatCode="General">
                  <c:v>19.7897</c:v>
                </c:pt>
                <c:pt idx="29406" formatCode="General">
                  <c:v>19.790400000000002</c:v>
                </c:pt>
                <c:pt idx="29407" formatCode="General">
                  <c:v>19.7911</c:v>
                </c:pt>
                <c:pt idx="29408" formatCode="General">
                  <c:v>19.791699999999999</c:v>
                </c:pt>
                <c:pt idx="29409" formatCode="General">
                  <c:v>19.792400000000001</c:v>
                </c:pt>
                <c:pt idx="29410" formatCode="General">
                  <c:v>19.793099999999999</c:v>
                </c:pt>
                <c:pt idx="29411" formatCode="General">
                  <c:v>19.793800000000001</c:v>
                </c:pt>
                <c:pt idx="29412" formatCode="General">
                  <c:v>19.7944</c:v>
                </c:pt>
                <c:pt idx="29413" formatCode="General">
                  <c:v>19.795100000000001</c:v>
                </c:pt>
                <c:pt idx="29414" formatCode="General">
                  <c:v>19.7958</c:v>
                </c:pt>
                <c:pt idx="29415" formatCode="General">
                  <c:v>19.796399999999998</c:v>
                </c:pt>
                <c:pt idx="29416" formatCode="General">
                  <c:v>19.7971</c:v>
                </c:pt>
                <c:pt idx="29417" formatCode="General">
                  <c:v>19.797799999999999</c:v>
                </c:pt>
                <c:pt idx="29418" formatCode="General">
                  <c:v>19.798500000000001</c:v>
                </c:pt>
                <c:pt idx="29419" formatCode="General">
                  <c:v>19.799099999999999</c:v>
                </c:pt>
                <c:pt idx="29420" formatCode="General">
                  <c:v>19.799800000000001</c:v>
                </c:pt>
                <c:pt idx="29421" formatCode="General">
                  <c:v>19.8005</c:v>
                </c:pt>
                <c:pt idx="29422" formatCode="General">
                  <c:v>19.801200000000001</c:v>
                </c:pt>
                <c:pt idx="29423" formatCode="General">
                  <c:v>19.8018</c:v>
                </c:pt>
                <c:pt idx="29424" formatCode="General">
                  <c:v>19.802499999999998</c:v>
                </c:pt>
                <c:pt idx="29425" formatCode="General">
                  <c:v>19.8032</c:v>
                </c:pt>
                <c:pt idx="29426" formatCode="General">
                  <c:v>19.803799999999999</c:v>
                </c:pt>
                <c:pt idx="29427" formatCode="General">
                  <c:v>19.804500000000001</c:v>
                </c:pt>
                <c:pt idx="29428" formatCode="General">
                  <c:v>19.805199999999999</c:v>
                </c:pt>
                <c:pt idx="29429" formatCode="General">
                  <c:v>19.805900000000001</c:v>
                </c:pt>
                <c:pt idx="29430" formatCode="General">
                  <c:v>19.8065</c:v>
                </c:pt>
                <c:pt idx="29431" formatCode="General">
                  <c:v>19.807200000000002</c:v>
                </c:pt>
                <c:pt idx="29432" formatCode="General">
                  <c:v>19.8079</c:v>
                </c:pt>
                <c:pt idx="29433" formatCode="General">
                  <c:v>19.808599999999998</c:v>
                </c:pt>
                <c:pt idx="29434" formatCode="General">
                  <c:v>19.809200000000001</c:v>
                </c:pt>
                <c:pt idx="29435" formatCode="General">
                  <c:v>19.809899999999999</c:v>
                </c:pt>
                <c:pt idx="29436" formatCode="General">
                  <c:v>19.810600000000001</c:v>
                </c:pt>
                <c:pt idx="29437" formatCode="General">
                  <c:v>19.811299999999999</c:v>
                </c:pt>
                <c:pt idx="29438" formatCode="General">
                  <c:v>19.811900000000001</c:v>
                </c:pt>
                <c:pt idx="29439" formatCode="General">
                  <c:v>19.8126</c:v>
                </c:pt>
                <c:pt idx="29440" formatCode="General">
                  <c:v>19.813300000000002</c:v>
                </c:pt>
                <c:pt idx="29441" formatCode="General">
                  <c:v>19.8139</c:v>
                </c:pt>
                <c:pt idx="29442" formatCode="General">
                  <c:v>19.814599999999999</c:v>
                </c:pt>
                <c:pt idx="29443" formatCode="General">
                  <c:v>19.815300000000001</c:v>
                </c:pt>
                <c:pt idx="29444" formatCode="General">
                  <c:v>19.815999999999999</c:v>
                </c:pt>
                <c:pt idx="29445" formatCode="General">
                  <c:v>19.816600000000001</c:v>
                </c:pt>
                <c:pt idx="29446" formatCode="General">
                  <c:v>19.817299999999999</c:v>
                </c:pt>
                <c:pt idx="29447" formatCode="General">
                  <c:v>19.818000000000001</c:v>
                </c:pt>
                <c:pt idx="29448" formatCode="General">
                  <c:v>19.8187</c:v>
                </c:pt>
                <c:pt idx="29449" formatCode="General">
                  <c:v>19.819299999999998</c:v>
                </c:pt>
                <c:pt idx="29450" formatCode="General">
                  <c:v>19.82</c:v>
                </c:pt>
                <c:pt idx="29451" formatCode="General">
                  <c:v>19.820699999999999</c:v>
                </c:pt>
                <c:pt idx="29452" formatCode="General">
                  <c:v>19.821300000000001</c:v>
                </c:pt>
                <c:pt idx="29453" formatCode="General">
                  <c:v>19.821999999999999</c:v>
                </c:pt>
                <c:pt idx="29454" formatCode="General">
                  <c:v>19.822700000000001</c:v>
                </c:pt>
                <c:pt idx="29455" formatCode="General">
                  <c:v>19.823399999999999</c:v>
                </c:pt>
                <c:pt idx="29456" formatCode="General">
                  <c:v>19.824000000000002</c:v>
                </c:pt>
                <c:pt idx="29457" formatCode="General">
                  <c:v>19.8247</c:v>
                </c:pt>
                <c:pt idx="29458" formatCode="General">
                  <c:v>19.825399999999998</c:v>
                </c:pt>
                <c:pt idx="29459" formatCode="General">
                  <c:v>19.8261</c:v>
                </c:pt>
                <c:pt idx="29460" formatCode="General">
                  <c:v>19.826699999999999</c:v>
                </c:pt>
                <c:pt idx="29461" formatCode="General">
                  <c:v>19.827400000000001</c:v>
                </c:pt>
                <c:pt idx="29462" formatCode="General">
                  <c:v>19.828099999999999</c:v>
                </c:pt>
                <c:pt idx="29463" formatCode="General">
                  <c:v>19.828800000000001</c:v>
                </c:pt>
                <c:pt idx="29464" formatCode="General">
                  <c:v>19.8294</c:v>
                </c:pt>
                <c:pt idx="29465" formatCode="General">
                  <c:v>19.830100000000002</c:v>
                </c:pt>
                <c:pt idx="29466" formatCode="General">
                  <c:v>19.8308</c:v>
                </c:pt>
                <c:pt idx="29467" formatCode="General">
                  <c:v>19.831399999999999</c:v>
                </c:pt>
                <c:pt idx="29468" formatCode="General">
                  <c:v>19.832100000000001</c:v>
                </c:pt>
                <c:pt idx="29469" formatCode="General">
                  <c:v>19.832799999999999</c:v>
                </c:pt>
                <c:pt idx="29470" formatCode="General">
                  <c:v>19.833500000000001</c:v>
                </c:pt>
                <c:pt idx="29471" formatCode="General">
                  <c:v>19.834099999999999</c:v>
                </c:pt>
                <c:pt idx="29472" formatCode="General">
                  <c:v>19.834800000000001</c:v>
                </c:pt>
                <c:pt idx="29473" formatCode="General">
                  <c:v>19.8355</c:v>
                </c:pt>
                <c:pt idx="29474" formatCode="General">
                  <c:v>19.836200000000002</c:v>
                </c:pt>
                <c:pt idx="29475" formatCode="General">
                  <c:v>19.8368</c:v>
                </c:pt>
                <c:pt idx="29476" formatCode="General">
                  <c:v>19.837499999999999</c:v>
                </c:pt>
                <c:pt idx="29477" formatCode="General">
                  <c:v>19.838200000000001</c:v>
                </c:pt>
                <c:pt idx="29478" formatCode="General">
                  <c:v>19.838799999999999</c:v>
                </c:pt>
                <c:pt idx="29479" formatCode="General">
                  <c:v>19.839500000000001</c:v>
                </c:pt>
                <c:pt idx="29480" formatCode="General">
                  <c:v>19.840199999999999</c:v>
                </c:pt>
                <c:pt idx="29481" formatCode="General">
                  <c:v>19.840900000000001</c:v>
                </c:pt>
                <c:pt idx="29482" formatCode="General">
                  <c:v>19.8415</c:v>
                </c:pt>
                <c:pt idx="29483" formatCode="General">
                  <c:v>19.842199999999998</c:v>
                </c:pt>
                <c:pt idx="29484" formatCode="General">
                  <c:v>19.8429</c:v>
                </c:pt>
                <c:pt idx="29485" formatCode="General">
                  <c:v>19.843599999999999</c:v>
                </c:pt>
                <c:pt idx="29486" formatCode="General">
                  <c:v>19.844200000000001</c:v>
                </c:pt>
                <c:pt idx="29487" formatCode="General">
                  <c:v>19.844899999999999</c:v>
                </c:pt>
                <c:pt idx="29488" formatCode="General">
                  <c:v>19.845600000000001</c:v>
                </c:pt>
                <c:pt idx="29489" formatCode="General">
                  <c:v>19.8462</c:v>
                </c:pt>
                <c:pt idx="29490" formatCode="General">
                  <c:v>19.846900000000002</c:v>
                </c:pt>
                <c:pt idx="29491" formatCode="General">
                  <c:v>19.8476</c:v>
                </c:pt>
                <c:pt idx="29492" formatCode="General">
                  <c:v>19.848299999999998</c:v>
                </c:pt>
                <c:pt idx="29493" formatCode="General">
                  <c:v>19.8489</c:v>
                </c:pt>
                <c:pt idx="29494" formatCode="General">
                  <c:v>19.849599999999999</c:v>
                </c:pt>
                <c:pt idx="29495" formatCode="General">
                  <c:v>19.850300000000001</c:v>
                </c:pt>
                <c:pt idx="29496" formatCode="General">
                  <c:v>19.850999999999999</c:v>
                </c:pt>
                <c:pt idx="29497" formatCode="General">
                  <c:v>19.851600000000001</c:v>
                </c:pt>
                <c:pt idx="29498" formatCode="General">
                  <c:v>19.8523</c:v>
                </c:pt>
                <c:pt idx="29499" formatCode="General">
                  <c:v>19.853000000000002</c:v>
                </c:pt>
                <c:pt idx="29500" formatCode="General">
                  <c:v>19.8537</c:v>
                </c:pt>
                <c:pt idx="29501" formatCode="General">
                  <c:v>19.854299999999999</c:v>
                </c:pt>
                <c:pt idx="29502" formatCode="General">
                  <c:v>19.855</c:v>
                </c:pt>
                <c:pt idx="29503" formatCode="General">
                  <c:v>19.855699999999999</c:v>
                </c:pt>
                <c:pt idx="29504" formatCode="General">
                  <c:v>19.856300000000001</c:v>
                </c:pt>
                <c:pt idx="29505" formatCode="General">
                  <c:v>19.856999999999999</c:v>
                </c:pt>
                <c:pt idx="29506" formatCode="General">
                  <c:v>19.857700000000001</c:v>
                </c:pt>
                <c:pt idx="29507" formatCode="General">
                  <c:v>19.8584</c:v>
                </c:pt>
                <c:pt idx="29508" formatCode="General">
                  <c:v>19.859000000000002</c:v>
                </c:pt>
                <c:pt idx="29509" formatCode="General">
                  <c:v>19.8597</c:v>
                </c:pt>
                <c:pt idx="29510" formatCode="General">
                  <c:v>19.860399999999998</c:v>
                </c:pt>
                <c:pt idx="29511" formatCode="General">
                  <c:v>19.8611</c:v>
                </c:pt>
                <c:pt idx="29512" formatCode="General">
                  <c:v>19.861699999999999</c:v>
                </c:pt>
                <c:pt idx="29513" formatCode="General">
                  <c:v>19.862400000000001</c:v>
                </c:pt>
                <c:pt idx="29514" formatCode="General">
                  <c:v>19.863099999999999</c:v>
                </c:pt>
                <c:pt idx="29515" formatCode="General">
                  <c:v>19.863700000000001</c:v>
                </c:pt>
                <c:pt idx="29516" formatCode="General">
                  <c:v>19.8644</c:v>
                </c:pt>
                <c:pt idx="29517" formatCode="General">
                  <c:v>19.865100000000002</c:v>
                </c:pt>
                <c:pt idx="29518" formatCode="General">
                  <c:v>19.8658</c:v>
                </c:pt>
                <c:pt idx="29519" formatCode="General">
                  <c:v>19.866399999999999</c:v>
                </c:pt>
                <c:pt idx="29520" formatCode="General">
                  <c:v>19.867100000000001</c:v>
                </c:pt>
                <c:pt idx="29521" formatCode="General">
                  <c:v>19.867799999999999</c:v>
                </c:pt>
                <c:pt idx="29522" formatCode="General">
                  <c:v>19.868500000000001</c:v>
                </c:pt>
                <c:pt idx="29523" formatCode="General">
                  <c:v>19.8691</c:v>
                </c:pt>
                <c:pt idx="29524" formatCode="General">
                  <c:v>19.869800000000001</c:v>
                </c:pt>
                <c:pt idx="29525" formatCode="General">
                  <c:v>19.8705</c:v>
                </c:pt>
                <c:pt idx="29526" formatCode="General">
                  <c:v>19.871099999999998</c:v>
                </c:pt>
                <c:pt idx="29527" formatCode="General">
                  <c:v>19.8718</c:v>
                </c:pt>
                <c:pt idx="29528" formatCode="General">
                  <c:v>19.872499999999999</c:v>
                </c:pt>
                <c:pt idx="29529" formatCode="General">
                  <c:v>19.873200000000001</c:v>
                </c:pt>
                <c:pt idx="29530" formatCode="General">
                  <c:v>19.873799999999999</c:v>
                </c:pt>
                <c:pt idx="29531" formatCode="General">
                  <c:v>19.874500000000001</c:v>
                </c:pt>
                <c:pt idx="29532" formatCode="General">
                  <c:v>19.8752</c:v>
                </c:pt>
                <c:pt idx="29533" formatCode="General">
                  <c:v>19.875900000000001</c:v>
                </c:pt>
                <c:pt idx="29534" formatCode="General">
                  <c:v>19.8765</c:v>
                </c:pt>
                <c:pt idx="29535" formatCode="General">
                  <c:v>19.877199999999998</c:v>
                </c:pt>
                <c:pt idx="29536" formatCode="General">
                  <c:v>19.8779</c:v>
                </c:pt>
                <c:pt idx="29537" formatCode="General">
                  <c:v>19.878599999999999</c:v>
                </c:pt>
                <c:pt idx="29538" formatCode="General">
                  <c:v>19.879200000000001</c:v>
                </c:pt>
                <c:pt idx="29539" formatCode="General">
                  <c:v>19.879899999999999</c:v>
                </c:pt>
                <c:pt idx="29540" formatCode="General">
                  <c:v>19.880600000000001</c:v>
                </c:pt>
                <c:pt idx="29541" formatCode="General">
                  <c:v>19.8812</c:v>
                </c:pt>
                <c:pt idx="29542" formatCode="General">
                  <c:v>19.881900000000002</c:v>
                </c:pt>
                <c:pt idx="29543" formatCode="General">
                  <c:v>19.8826</c:v>
                </c:pt>
                <c:pt idx="29544" formatCode="General">
                  <c:v>19.883299999999998</c:v>
                </c:pt>
                <c:pt idx="29545" formatCode="General">
                  <c:v>19.883900000000001</c:v>
                </c:pt>
                <c:pt idx="29546" formatCode="General">
                  <c:v>19.884599999999999</c:v>
                </c:pt>
                <c:pt idx="29547" formatCode="General">
                  <c:v>19.885300000000001</c:v>
                </c:pt>
                <c:pt idx="29548" formatCode="General">
                  <c:v>19.885999999999999</c:v>
                </c:pt>
                <c:pt idx="29549" formatCode="General">
                  <c:v>19.886600000000001</c:v>
                </c:pt>
                <c:pt idx="29550" formatCode="General">
                  <c:v>19.8873</c:v>
                </c:pt>
                <c:pt idx="29551" formatCode="General">
                  <c:v>19.888000000000002</c:v>
                </c:pt>
                <c:pt idx="29552" formatCode="General">
                  <c:v>19.8886</c:v>
                </c:pt>
                <c:pt idx="29553" formatCode="General">
                  <c:v>19.889299999999999</c:v>
                </c:pt>
                <c:pt idx="29554" formatCode="General">
                  <c:v>19.89</c:v>
                </c:pt>
                <c:pt idx="29555" formatCode="General">
                  <c:v>19.890699999999999</c:v>
                </c:pt>
                <c:pt idx="29556" formatCode="General">
                  <c:v>19.891300000000001</c:v>
                </c:pt>
                <c:pt idx="29557" formatCode="General">
                  <c:v>19.891999999999999</c:v>
                </c:pt>
                <c:pt idx="29558" formatCode="General">
                  <c:v>19.892700000000001</c:v>
                </c:pt>
                <c:pt idx="29559" formatCode="General">
                  <c:v>19.8934</c:v>
                </c:pt>
                <c:pt idx="29560" formatCode="General">
                  <c:v>19.893999999999998</c:v>
                </c:pt>
                <c:pt idx="29561" formatCode="General">
                  <c:v>19.8947</c:v>
                </c:pt>
                <c:pt idx="29562" formatCode="General">
                  <c:v>19.895399999999999</c:v>
                </c:pt>
                <c:pt idx="29563" formatCode="General">
                  <c:v>19.896100000000001</c:v>
                </c:pt>
                <c:pt idx="29564" formatCode="General">
                  <c:v>19.896699999999999</c:v>
                </c:pt>
                <c:pt idx="29565" formatCode="General">
                  <c:v>19.897400000000001</c:v>
                </c:pt>
                <c:pt idx="29566" formatCode="General">
                  <c:v>19.898099999999999</c:v>
                </c:pt>
                <c:pt idx="29567" formatCode="General">
                  <c:v>19.898700000000002</c:v>
                </c:pt>
                <c:pt idx="29568" formatCode="General">
                  <c:v>19.8994</c:v>
                </c:pt>
                <c:pt idx="29569" formatCode="General">
                  <c:v>19.900099999999998</c:v>
                </c:pt>
                <c:pt idx="29570" formatCode="General">
                  <c:v>19.9008</c:v>
                </c:pt>
                <c:pt idx="29571" formatCode="General">
                  <c:v>19.901399999999999</c:v>
                </c:pt>
                <c:pt idx="29572" formatCode="General">
                  <c:v>19.902100000000001</c:v>
                </c:pt>
                <c:pt idx="29573" formatCode="General">
                  <c:v>19.902799999999999</c:v>
                </c:pt>
                <c:pt idx="29574" formatCode="General">
                  <c:v>19.903500000000001</c:v>
                </c:pt>
                <c:pt idx="29575" formatCode="General">
                  <c:v>19.9041</c:v>
                </c:pt>
                <c:pt idx="29576" formatCode="General">
                  <c:v>19.904800000000002</c:v>
                </c:pt>
                <c:pt idx="29577" formatCode="General">
                  <c:v>19.9055</c:v>
                </c:pt>
                <c:pt idx="29578" formatCode="General">
                  <c:v>19.906099999999999</c:v>
                </c:pt>
                <c:pt idx="29579" formatCode="General">
                  <c:v>19.9068</c:v>
                </c:pt>
                <c:pt idx="29580" formatCode="General">
                  <c:v>19.907499999999999</c:v>
                </c:pt>
                <c:pt idx="29581" formatCode="General">
                  <c:v>19.908200000000001</c:v>
                </c:pt>
                <c:pt idx="29582" formatCode="General">
                  <c:v>19.908799999999999</c:v>
                </c:pt>
                <c:pt idx="29583" formatCode="General">
                  <c:v>19.909500000000001</c:v>
                </c:pt>
                <c:pt idx="29584" formatCode="General">
                  <c:v>19.9102</c:v>
                </c:pt>
                <c:pt idx="29585" formatCode="General">
                  <c:v>19.910900000000002</c:v>
                </c:pt>
                <c:pt idx="29586" formatCode="General">
                  <c:v>19.9115</c:v>
                </c:pt>
                <c:pt idx="29587" formatCode="General">
                  <c:v>19.912199999999999</c:v>
                </c:pt>
                <c:pt idx="29588" formatCode="General">
                  <c:v>19.9129</c:v>
                </c:pt>
                <c:pt idx="29589" formatCode="General">
                  <c:v>19.913499999999999</c:v>
                </c:pt>
                <c:pt idx="29590" formatCode="General">
                  <c:v>19.914200000000001</c:v>
                </c:pt>
                <c:pt idx="29591" formatCode="General">
                  <c:v>19.914899999999999</c:v>
                </c:pt>
                <c:pt idx="29592" formatCode="General">
                  <c:v>19.915600000000001</c:v>
                </c:pt>
                <c:pt idx="29593" formatCode="General">
                  <c:v>19.9162</c:v>
                </c:pt>
                <c:pt idx="29594" formatCode="General">
                  <c:v>19.916899999999998</c:v>
                </c:pt>
                <c:pt idx="29595" formatCode="General">
                  <c:v>19.9176</c:v>
                </c:pt>
                <c:pt idx="29596" formatCode="General">
                  <c:v>19.918299999999999</c:v>
                </c:pt>
                <c:pt idx="29597" formatCode="General">
                  <c:v>19.918900000000001</c:v>
                </c:pt>
                <c:pt idx="29598" formatCode="General">
                  <c:v>19.919599999999999</c:v>
                </c:pt>
                <c:pt idx="29599" formatCode="General">
                  <c:v>19.920300000000001</c:v>
                </c:pt>
                <c:pt idx="29600" formatCode="General">
                  <c:v>19.920999999999999</c:v>
                </c:pt>
                <c:pt idx="29601" formatCode="General">
                  <c:v>19.921600000000002</c:v>
                </c:pt>
                <c:pt idx="29602" formatCode="General">
                  <c:v>19.9223</c:v>
                </c:pt>
                <c:pt idx="29603" formatCode="General">
                  <c:v>19.922999999999998</c:v>
                </c:pt>
                <c:pt idx="29604" formatCode="General">
                  <c:v>19.9236</c:v>
                </c:pt>
                <c:pt idx="29605" formatCode="General">
                  <c:v>19.924299999999999</c:v>
                </c:pt>
                <c:pt idx="29606" formatCode="General">
                  <c:v>19.925000000000001</c:v>
                </c:pt>
                <c:pt idx="29607" formatCode="General">
                  <c:v>19.925699999999999</c:v>
                </c:pt>
                <c:pt idx="29608" formatCode="General">
                  <c:v>19.926300000000001</c:v>
                </c:pt>
                <c:pt idx="29609" formatCode="General">
                  <c:v>19.927</c:v>
                </c:pt>
                <c:pt idx="29610" formatCode="General">
                  <c:v>19.927700000000002</c:v>
                </c:pt>
                <c:pt idx="29611" formatCode="General">
                  <c:v>19.9284</c:v>
                </c:pt>
                <c:pt idx="29612" formatCode="General">
                  <c:v>19.928999999999998</c:v>
                </c:pt>
                <c:pt idx="29613" formatCode="General">
                  <c:v>19.9297</c:v>
                </c:pt>
                <c:pt idx="29614" formatCode="General">
                  <c:v>19.930399999999999</c:v>
                </c:pt>
                <c:pt idx="29615" formatCode="General">
                  <c:v>19.931000000000001</c:v>
                </c:pt>
                <c:pt idx="29616" formatCode="General">
                  <c:v>19.931699999999999</c:v>
                </c:pt>
                <c:pt idx="29617" formatCode="General">
                  <c:v>19.932400000000001</c:v>
                </c:pt>
                <c:pt idx="29618" formatCode="General">
                  <c:v>19.9331</c:v>
                </c:pt>
                <c:pt idx="29619" formatCode="General">
                  <c:v>19.933700000000002</c:v>
                </c:pt>
                <c:pt idx="29620" formatCode="General">
                  <c:v>19.9344</c:v>
                </c:pt>
                <c:pt idx="29621" formatCode="General">
                  <c:v>19.935099999999998</c:v>
                </c:pt>
                <c:pt idx="29622" formatCode="General">
                  <c:v>19.9358</c:v>
                </c:pt>
                <c:pt idx="29623" formatCode="General">
                  <c:v>19.936399999999999</c:v>
                </c:pt>
                <c:pt idx="29624" formatCode="General">
                  <c:v>19.937100000000001</c:v>
                </c:pt>
                <c:pt idx="29625" formatCode="General">
                  <c:v>19.937799999999999</c:v>
                </c:pt>
                <c:pt idx="29626" formatCode="General">
                  <c:v>19.938500000000001</c:v>
                </c:pt>
                <c:pt idx="29627" formatCode="General">
                  <c:v>19.9391</c:v>
                </c:pt>
                <c:pt idx="29628" formatCode="General">
                  <c:v>19.939800000000002</c:v>
                </c:pt>
                <c:pt idx="29629" formatCode="General">
                  <c:v>19.9405</c:v>
                </c:pt>
                <c:pt idx="29630" formatCode="General">
                  <c:v>19.941099999999999</c:v>
                </c:pt>
                <c:pt idx="29631" formatCode="General">
                  <c:v>19.941800000000001</c:v>
                </c:pt>
                <c:pt idx="29632" formatCode="General">
                  <c:v>19.942499999999999</c:v>
                </c:pt>
                <c:pt idx="29633" formatCode="General">
                  <c:v>19.943200000000001</c:v>
                </c:pt>
                <c:pt idx="29634" formatCode="General">
                  <c:v>19.9438</c:v>
                </c:pt>
                <c:pt idx="29635" formatCode="General">
                  <c:v>19.944500000000001</c:v>
                </c:pt>
                <c:pt idx="29636" formatCode="General">
                  <c:v>19.9452</c:v>
                </c:pt>
                <c:pt idx="29637" formatCode="General">
                  <c:v>19.945900000000002</c:v>
                </c:pt>
                <c:pt idx="29638" formatCode="General">
                  <c:v>19.9465</c:v>
                </c:pt>
                <c:pt idx="29639" formatCode="General">
                  <c:v>19.947199999999999</c:v>
                </c:pt>
                <c:pt idx="29640" formatCode="General">
                  <c:v>19.947900000000001</c:v>
                </c:pt>
                <c:pt idx="29641" formatCode="General">
                  <c:v>19.948499999999999</c:v>
                </c:pt>
                <c:pt idx="29642" formatCode="General">
                  <c:v>19.949200000000001</c:v>
                </c:pt>
                <c:pt idx="29643" formatCode="General">
                  <c:v>19.9499</c:v>
                </c:pt>
                <c:pt idx="29644" formatCode="General">
                  <c:v>19.950600000000001</c:v>
                </c:pt>
                <c:pt idx="29645" formatCode="General">
                  <c:v>19.9512</c:v>
                </c:pt>
                <c:pt idx="29646" formatCode="General">
                  <c:v>19.951899999999998</c:v>
                </c:pt>
                <c:pt idx="29647" formatCode="General">
                  <c:v>19.9526</c:v>
                </c:pt>
                <c:pt idx="29648" formatCode="General">
                  <c:v>19.953299999999999</c:v>
                </c:pt>
                <c:pt idx="29649" formatCode="General">
                  <c:v>19.953900000000001</c:v>
                </c:pt>
                <c:pt idx="29650" formatCode="General">
                  <c:v>19.954599999999999</c:v>
                </c:pt>
                <c:pt idx="29651" formatCode="General">
                  <c:v>19.955300000000001</c:v>
                </c:pt>
                <c:pt idx="29652" formatCode="General">
                  <c:v>19.9559</c:v>
                </c:pt>
                <c:pt idx="29653" formatCode="General">
                  <c:v>19.956600000000002</c:v>
                </c:pt>
                <c:pt idx="29654" formatCode="General">
                  <c:v>19.9573</c:v>
                </c:pt>
                <c:pt idx="29655" formatCode="General">
                  <c:v>19.957999999999998</c:v>
                </c:pt>
                <c:pt idx="29656" formatCode="General">
                  <c:v>19.958600000000001</c:v>
                </c:pt>
                <c:pt idx="29657" formatCode="General">
                  <c:v>19.959299999999999</c:v>
                </c:pt>
                <c:pt idx="29658" formatCode="General">
                  <c:v>19.96</c:v>
                </c:pt>
                <c:pt idx="29659" formatCode="General">
                  <c:v>19.960699999999999</c:v>
                </c:pt>
                <c:pt idx="29660" formatCode="General">
                  <c:v>19.961300000000001</c:v>
                </c:pt>
                <c:pt idx="29661" formatCode="General">
                  <c:v>19.962</c:v>
                </c:pt>
                <c:pt idx="29662" formatCode="General">
                  <c:v>19.962700000000002</c:v>
                </c:pt>
                <c:pt idx="29663" formatCode="General">
                  <c:v>19.9634</c:v>
                </c:pt>
                <c:pt idx="29664" formatCode="General">
                  <c:v>19.963999999999999</c:v>
                </c:pt>
                <c:pt idx="29665" formatCode="General">
                  <c:v>19.964700000000001</c:v>
                </c:pt>
                <c:pt idx="29666" formatCode="General">
                  <c:v>19.965399999999999</c:v>
                </c:pt>
                <c:pt idx="29667" formatCode="General">
                  <c:v>19.966000000000001</c:v>
                </c:pt>
                <c:pt idx="29668" formatCode="General">
                  <c:v>19.966699999999999</c:v>
                </c:pt>
                <c:pt idx="29669" formatCode="General">
                  <c:v>19.967400000000001</c:v>
                </c:pt>
                <c:pt idx="29670" formatCode="General">
                  <c:v>19.9681</c:v>
                </c:pt>
                <c:pt idx="29671" formatCode="General">
                  <c:v>19.968699999999998</c:v>
                </c:pt>
                <c:pt idx="29672" formatCode="General">
                  <c:v>19.9694</c:v>
                </c:pt>
                <c:pt idx="29673" formatCode="General">
                  <c:v>19.970099999999999</c:v>
                </c:pt>
                <c:pt idx="29674" formatCode="General">
                  <c:v>19.970800000000001</c:v>
                </c:pt>
                <c:pt idx="29675" formatCode="General">
                  <c:v>19.971399999999999</c:v>
                </c:pt>
                <c:pt idx="29676" formatCode="General">
                  <c:v>19.972100000000001</c:v>
                </c:pt>
                <c:pt idx="29677" formatCode="General">
                  <c:v>19.972799999999999</c:v>
                </c:pt>
                <c:pt idx="29678" formatCode="General">
                  <c:v>19.973400000000002</c:v>
                </c:pt>
                <c:pt idx="29679" formatCode="General">
                  <c:v>19.9741</c:v>
                </c:pt>
                <c:pt idx="29680" formatCode="General">
                  <c:v>19.974799999999998</c:v>
                </c:pt>
                <c:pt idx="29681" formatCode="General">
                  <c:v>19.9755</c:v>
                </c:pt>
                <c:pt idx="29682" formatCode="General">
                  <c:v>19.976099999999999</c:v>
                </c:pt>
                <c:pt idx="29683" formatCode="General">
                  <c:v>19.976800000000001</c:v>
                </c:pt>
                <c:pt idx="29684" formatCode="General">
                  <c:v>19.977499999999999</c:v>
                </c:pt>
                <c:pt idx="29685" formatCode="General">
                  <c:v>19.978200000000001</c:v>
                </c:pt>
                <c:pt idx="29686" formatCode="General">
                  <c:v>19.9788</c:v>
                </c:pt>
                <c:pt idx="29687" formatCode="General">
                  <c:v>19.979500000000002</c:v>
                </c:pt>
                <c:pt idx="29688" formatCode="General">
                  <c:v>19.9802</c:v>
                </c:pt>
                <c:pt idx="29689" formatCode="General">
                  <c:v>19.980799999999999</c:v>
                </c:pt>
                <c:pt idx="29690" formatCode="General">
                  <c:v>19.9815</c:v>
                </c:pt>
                <c:pt idx="29691" formatCode="General">
                  <c:v>19.982199999999999</c:v>
                </c:pt>
                <c:pt idx="29692" formatCode="General">
                  <c:v>19.982900000000001</c:v>
                </c:pt>
                <c:pt idx="29693" formatCode="General">
                  <c:v>19.983499999999999</c:v>
                </c:pt>
                <c:pt idx="29694" formatCode="General">
                  <c:v>19.984200000000001</c:v>
                </c:pt>
                <c:pt idx="29695" formatCode="General">
                  <c:v>19.9849</c:v>
                </c:pt>
                <c:pt idx="29696" formatCode="General">
                  <c:v>19.985600000000002</c:v>
                </c:pt>
                <c:pt idx="29697" formatCode="General">
                  <c:v>19.9862</c:v>
                </c:pt>
                <c:pt idx="29698" formatCode="General">
                  <c:v>19.986899999999999</c:v>
                </c:pt>
                <c:pt idx="29699" formatCode="General">
                  <c:v>19.9876</c:v>
                </c:pt>
                <c:pt idx="29700" formatCode="General">
                  <c:v>19.988299999999999</c:v>
                </c:pt>
                <c:pt idx="29701" formatCode="General">
                  <c:v>19.988900000000001</c:v>
                </c:pt>
                <c:pt idx="29702" formatCode="General">
                  <c:v>19.989599999999999</c:v>
                </c:pt>
                <c:pt idx="29703" formatCode="General">
                  <c:v>19.990300000000001</c:v>
                </c:pt>
                <c:pt idx="29704" formatCode="General">
                  <c:v>19.9909</c:v>
                </c:pt>
                <c:pt idx="29705" formatCode="General">
                  <c:v>19.991599999999998</c:v>
                </c:pt>
                <c:pt idx="29706" formatCode="General">
                  <c:v>19.9923</c:v>
                </c:pt>
                <c:pt idx="29707" formatCode="General">
                  <c:v>19.992999999999999</c:v>
                </c:pt>
                <c:pt idx="29708" formatCode="General">
                  <c:v>19.993600000000001</c:v>
                </c:pt>
                <c:pt idx="29709" formatCode="General">
                  <c:v>19.994299999999999</c:v>
                </c:pt>
                <c:pt idx="29710" formatCode="General">
                  <c:v>19.995000000000001</c:v>
                </c:pt>
                <c:pt idx="29711" formatCode="General">
                  <c:v>19.995699999999999</c:v>
                </c:pt>
                <c:pt idx="29712" formatCode="General">
                  <c:v>19.996300000000002</c:v>
                </c:pt>
                <c:pt idx="29713" formatCode="General">
                  <c:v>19.997</c:v>
                </c:pt>
                <c:pt idx="29714" formatCode="General">
                  <c:v>19.997699999999998</c:v>
                </c:pt>
                <c:pt idx="29715" formatCode="General">
                  <c:v>19.9983</c:v>
                </c:pt>
                <c:pt idx="29716" formatCode="General">
                  <c:v>19.998999999999999</c:v>
                </c:pt>
                <c:pt idx="29717" formatCode="General">
                  <c:v>19.999700000000001</c:v>
                </c:pt>
                <c:pt idx="29718" formatCode="General">
                  <c:v>20.000399999999999</c:v>
                </c:pt>
                <c:pt idx="29719" formatCode="General">
                  <c:v>20.001000000000001</c:v>
                </c:pt>
                <c:pt idx="29720" formatCode="General">
                  <c:v>20.0017</c:v>
                </c:pt>
                <c:pt idx="29721" formatCode="General">
                  <c:v>20.002400000000002</c:v>
                </c:pt>
                <c:pt idx="29722" formatCode="General">
                  <c:v>20.0031</c:v>
                </c:pt>
                <c:pt idx="29723" formatCode="General">
                  <c:v>20.003699999999998</c:v>
                </c:pt>
                <c:pt idx="29724" formatCode="General">
                  <c:v>20.0044</c:v>
                </c:pt>
                <c:pt idx="29725" formatCode="General">
                  <c:v>20.005099999999999</c:v>
                </c:pt>
                <c:pt idx="29726" formatCode="General">
                  <c:v>20.005800000000001</c:v>
                </c:pt>
                <c:pt idx="29727" formatCode="General">
                  <c:v>20.006399999999999</c:v>
                </c:pt>
                <c:pt idx="29728" formatCode="General">
                  <c:v>20.007100000000001</c:v>
                </c:pt>
                <c:pt idx="29729" formatCode="General">
                  <c:v>20.0078</c:v>
                </c:pt>
                <c:pt idx="29730" formatCode="General">
                  <c:v>20.008400000000002</c:v>
                </c:pt>
                <c:pt idx="29731" formatCode="General">
                  <c:v>20.0091</c:v>
                </c:pt>
                <c:pt idx="29732" formatCode="General">
                  <c:v>20.009799999999998</c:v>
                </c:pt>
                <c:pt idx="29733" formatCode="General">
                  <c:v>20.0105</c:v>
                </c:pt>
                <c:pt idx="29734" formatCode="General">
                  <c:v>20.011099999999999</c:v>
                </c:pt>
                <c:pt idx="29735" formatCode="General">
                  <c:v>20.011800000000001</c:v>
                </c:pt>
                <c:pt idx="29736" formatCode="General">
                  <c:v>20.012499999999999</c:v>
                </c:pt>
                <c:pt idx="29737" formatCode="General">
                  <c:v>20.013200000000001</c:v>
                </c:pt>
                <c:pt idx="29738" formatCode="General">
                  <c:v>20.0138</c:v>
                </c:pt>
                <c:pt idx="29739" formatCode="General">
                  <c:v>20.014500000000002</c:v>
                </c:pt>
                <c:pt idx="29740" formatCode="General">
                  <c:v>20.0152</c:v>
                </c:pt>
                <c:pt idx="29741" formatCode="General">
                  <c:v>20.015799999999999</c:v>
                </c:pt>
                <c:pt idx="29742" formatCode="General">
                  <c:v>20.016500000000001</c:v>
                </c:pt>
                <c:pt idx="29743" formatCode="General">
                  <c:v>20.017199999999999</c:v>
                </c:pt>
                <c:pt idx="29744" formatCode="General">
                  <c:v>20.017900000000001</c:v>
                </c:pt>
                <c:pt idx="29745" formatCode="General">
                  <c:v>20.0185</c:v>
                </c:pt>
                <c:pt idx="29746" formatCode="General">
                  <c:v>20.019200000000001</c:v>
                </c:pt>
                <c:pt idx="29747" formatCode="General">
                  <c:v>20.0199</c:v>
                </c:pt>
                <c:pt idx="29748" formatCode="General">
                  <c:v>20.020600000000002</c:v>
                </c:pt>
                <c:pt idx="29749" formatCode="General">
                  <c:v>20.0212</c:v>
                </c:pt>
                <c:pt idx="29750" formatCode="General">
                  <c:v>20.021899999999999</c:v>
                </c:pt>
                <c:pt idx="29751" formatCode="General">
                  <c:v>20.022600000000001</c:v>
                </c:pt>
                <c:pt idx="29752" formatCode="General">
                  <c:v>20.023199999999999</c:v>
                </c:pt>
                <c:pt idx="29753" formatCode="General">
                  <c:v>20.023900000000001</c:v>
                </c:pt>
                <c:pt idx="29754" formatCode="General">
                  <c:v>20.0246</c:v>
                </c:pt>
                <c:pt idx="29755" formatCode="General">
                  <c:v>20.025300000000001</c:v>
                </c:pt>
                <c:pt idx="29756" formatCode="General">
                  <c:v>20.0259</c:v>
                </c:pt>
                <c:pt idx="29757" formatCode="General">
                  <c:v>20.026599999999998</c:v>
                </c:pt>
                <c:pt idx="29758" formatCode="General">
                  <c:v>20.0273</c:v>
                </c:pt>
                <c:pt idx="29759" formatCode="General">
                  <c:v>20.027999999999999</c:v>
                </c:pt>
                <c:pt idx="29760" formatCode="General">
                  <c:v>20.028600000000001</c:v>
                </c:pt>
                <c:pt idx="29761" formatCode="General">
                  <c:v>20.029299999999999</c:v>
                </c:pt>
                <c:pt idx="29762" formatCode="General">
                  <c:v>20.03</c:v>
                </c:pt>
                <c:pt idx="29763" formatCode="General">
                  <c:v>20.0307</c:v>
                </c:pt>
                <c:pt idx="29764" formatCode="General">
                  <c:v>20.031300000000002</c:v>
                </c:pt>
                <c:pt idx="29765" formatCode="General">
                  <c:v>20.032</c:v>
                </c:pt>
                <c:pt idx="29766" formatCode="General">
                  <c:v>20.032699999999998</c:v>
                </c:pt>
                <c:pt idx="29767" formatCode="General">
                  <c:v>20.033300000000001</c:v>
                </c:pt>
                <c:pt idx="29768" formatCode="General">
                  <c:v>20.033999999999999</c:v>
                </c:pt>
                <c:pt idx="29769" formatCode="General">
                  <c:v>20.034700000000001</c:v>
                </c:pt>
                <c:pt idx="29770" formatCode="General">
                  <c:v>20.035399999999999</c:v>
                </c:pt>
                <c:pt idx="29771" formatCode="General">
                  <c:v>20.036000000000001</c:v>
                </c:pt>
                <c:pt idx="29772" formatCode="General">
                  <c:v>20.0367</c:v>
                </c:pt>
                <c:pt idx="29773" formatCode="General">
                  <c:v>20.037400000000002</c:v>
                </c:pt>
                <c:pt idx="29774" formatCode="General">
                  <c:v>20.0381</c:v>
                </c:pt>
                <c:pt idx="29775" formatCode="General">
                  <c:v>20.038699999999999</c:v>
                </c:pt>
                <c:pt idx="29776" formatCode="General">
                  <c:v>20.039400000000001</c:v>
                </c:pt>
                <c:pt idx="29777" formatCode="General">
                  <c:v>20.040099999999999</c:v>
                </c:pt>
                <c:pt idx="29778" formatCode="General">
                  <c:v>20.040700000000001</c:v>
                </c:pt>
                <c:pt idx="29779" formatCode="General">
                  <c:v>20.041399999999999</c:v>
                </c:pt>
                <c:pt idx="29780" formatCode="General">
                  <c:v>20.042100000000001</c:v>
                </c:pt>
                <c:pt idx="29781" formatCode="General">
                  <c:v>20.0428</c:v>
                </c:pt>
                <c:pt idx="29782" formatCode="General">
                  <c:v>20.043399999999998</c:v>
                </c:pt>
                <c:pt idx="29783" formatCode="General">
                  <c:v>20.0441</c:v>
                </c:pt>
                <c:pt idx="29784" formatCode="General">
                  <c:v>20.044799999999999</c:v>
                </c:pt>
                <c:pt idx="29785" formatCode="General">
                  <c:v>20.045500000000001</c:v>
                </c:pt>
                <c:pt idx="29786" formatCode="General">
                  <c:v>20.046099999999999</c:v>
                </c:pt>
                <c:pt idx="29787" formatCode="General">
                  <c:v>20.046800000000001</c:v>
                </c:pt>
                <c:pt idx="29788" formatCode="General">
                  <c:v>20.047499999999999</c:v>
                </c:pt>
                <c:pt idx="29789" formatCode="General">
                  <c:v>20.048200000000001</c:v>
                </c:pt>
                <c:pt idx="29790" formatCode="General">
                  <c:v>20.0488</c:v>
                </c:pt>
                <c:pt idx="29791" formatCode="General">
                  <c:v>20.049499999999998</c:v>
                </c:pt>
                <c:pt idx="29792" formatCode="General">
                  <c:v>20.0502</c:v>
                </c:pt>
                <c:pt idx="29793" formatCode="General">
                  <c:v>20.050799999999999</c:v>
                </c:pt>
                <c:pt idx="29794" formatCode="General">
                  <c:v>20.051500000000001</c:v>
                </c:pt>
                <c:pt idx="29795" formatCode="General">
                  <c:v>20.052199999999999</c:v>
                </c:pt>
                <c:pt idx="29796" formatCode="General">
                  <c:v>20.052900000000001</c:v>
                </c:pt>
                <c:pt idx="29797" formatCode="General">
                  <c:v>20.0535</c:v>
                </c:pt>
                <c:pt idx="29798" formatCode="General">
                  <c:v>20.054200000000002</c:v>
                </c:pt>
                <c:pt idx="29799" formatCode="General">
                  <c:v>20.0549</c:v>
                </c:pt>
                <c:pt idx="29800" formatCode="General">
                  <c:v>20.055599999999998</c:v>
                </c:pt>
                <c:pt idx="29801" formatCode="General">
                  <c:v>20.0562</c:v>
                </c:pt>
                <c:pt idx="29802" formatCode="General">
                  <c:v>20.056899999999999</c:v>
                </c:pt>
                <c:pt idx="29803" formatCode="General">
                  <c:v>20.057600000000001</c:v>
                </c:pt>
                <c:pt idx="29804" formatCode="General">
                  <c:v>20.058199999999999</c:v>
                </c:pt>
                <c:pt idx="29805" formatCode="General">
                  <c:v>20.058900000000001</c:v>
                </c:pt>
                <c:pt idx="29806" formatCode="General">
                  <c:v>20.0596</c:v>
                </c:pt>
                <c:pt idx="29807" formatCode="General">
                  <c:v>20.060300000000002</c:v>
                </c:pt>
                <c:pt idx="29808" formatCode="General">
                  <c:v>20.0609</c:v>
                </c:pt>
                <c:pt idx="29809" formatCode="General">
                  <c:v>20.061599999999999</c:v>
                </c:pt>
                <c:pt idx="29810" formatCode="General">
                  <c:v>20.0623</c:v>
                </c:pt>
                <c:pt idx="29811" formatCode="General">
                  <c:v>20.062999999999999</c:v>
                </c:pt>
                <c:pt idx="29812" formatCode="General">
                  <c:v>20.063600000000001</c:v>
                </c:pt>
                <c:pt idx="29813" formatCode="General">
                  <c:v>20.064299999999999</c:v>
                </c:pt>
                <c:pt idx="29814" formatCode="General">
                  <c:v>20.065000000000001</c:v>
                </c:pt>
                <c:pt idx="29815" formatCode="General">
                  <c:v>20.0656</c:v>
                </c:pt>
                <c:pt idx="29816" formatCode="General">
                  <c:v>20.066299999999998</c:v>
                </c:pt>
                <c:pt idx="29817" formatCode="General">
                  <c:v>20.067</c:v>
                </c:pt>
                <c:pt idx="29818" formatCode="General">
                  <c:v>20.067699999999999</c:v>
                </c:pt>
                <c:pt idx="29819" formatCode="General">
                  <c:v>20.068300000000001</c:v>
                </c:pt>
                <c:pt idx="29820" formatCode="General">
                  <c:v>20.068999999999999</c:v>
                </c:pt>
                <c:pt idx="29821" formatCode="General">
                  <c:v>20.069700000000001</c:v>
                </c:pt>
                <c:pt idx="29822" formatCode="General">
                  <c:v>20.070399999999999</c:v>
                </c:pt>
                <c:pt idx="29823" formatCode="General">
                  <c:v>20.071000000000002</c:v>
                </c:pt>
                <c:pt idx="29824" formatCode="General">
                  <c:v>20.0717</c:v>
                </c:pt>
                <c:pt idx="29825" formatCode="General">
                  <c:v>20.072399999999998</c:v>
                </c:pt>
                <c:pt idx="29826" formatCode="General">
                  <c:v>20.0731</c:v>
                </c:pt>
                <c:pt idx="29827" formatCode="General">
                  <c:v>20.073699999999999</c:v>
                </c:pt>
                <c:pt idx="29828" formatCode="General">
                  <c:v>20.074400000000001</c:v>
                </c:pt>
                <c:pt idx="29829" formatCode="General">
                  <c:v>20.075099999999999</c:v>
                </c:pt>
                <c:pt idx="29830" formatCode="General">
                  <c:v>20.075700000000001</c:v>
                </c:pt>
                <c:pt idx="29831" formatCode="General">
                  <c:v>20.0764</c:v>
                </c:pt>
                <c:pt idx="29832" formatCode="General">
                  <c:v>20.077100000000002</c:v>
                </c:pt>
                <c:pt idx="29833" formatCode="General">
                  <c:v>20.0778</c:v>
                </c:pt>
                <c:pt idx="29834" formatCode="General">
                  <c:v>20.078399999999998</c:v>
                </c:pt>
                <c:pt idx="29835" formatCode="General">
                  <c:v>20.0791</c:v>
                </c:pt>
                <c:pt idx="29836" formatCode="General">
                  <c:v>20.079799999999999</c:v>
                </c:pt>
                <c:pt idx="29837" formatCode="General">
                  <c:v>20.080500000000001</c:v>
                </c:pt>
                <c:pt idx="29838" formatCode="General">
                  <c:v>20.081099999999999</c:v>
                </c:pt>
                <c:pt idx="29839" formatCode="General">
                  <c:v>20.081800000000001</c:v>
                </c:pt>
                <c:pt idx="29840" formatCode="General">
                  <c:v>20.0825</c:v>
                </c:pt>
                <c:pt idx="29841" formatCode="General">
                  <c:v>20.083100000000002</c:v>
                </c:pt>
                <c:pt idx="29842" formatCode="General">
                  <c:v>20.0838</c:v>
                </c:pt>
                <c:pt idx="29843" formatCode="General">
                  <c:v>20.084499999999998</c:v>
                </c:pt>
                <c:pt idx="29844" formatCode="General">
                  <c:v>20.0852</c:v>
                </c:pt>
                <c:pt idx="29845" formatCode="General">
                  <c:v>20.085799999999999</c:v>
                </c:pt>
                <c:pt idx="29846" formatCode="General">
                  <c:v>20.086500000000001</c:v>
                </c:pt>
                <c:pt idx="29847" formatCode="General">
                  <c:v>20.087199999999999</c:v>
                </c:pt>
                <c:pt idx="29848" formatCode="General">
                  <c:v>20.087900000000001</c:v>
                </c:pt>
                <c:pt idx="29849" formatCode="General">
                  <c:v>20.0885</c:v>
                </c:pt>
                <c:pt idx="29850" formatCode="General">
                  <c:v>20.089200000000002</c:v>
                </c:pt>
                <c:pt idx="29851" formatCode="General">
                  <c:v>20.0899</c:v>
                </c:pt>
                <c:pt idx="29852" formatCode="General">
                  <c:v>20.090499999999999</c:v>
                </c:pt>
                <c:pt idx="29853" formatCode="General">
                  <c:v>20.091200000000001</c:v>
                </c:pt>
                <c:pt idx="29854" formatCode="General">
                  <c:v>20.091899999999999</c:v>
                </c:pt>
                <c:pt idx="29855" formatCode="General">
                  <c:v>20.092600000000001</c:v>
                </c:pt>
                <c:pt idx="29856" formatCode="General">
                  <c:v>20.0932</c:v>
                </c:pt>
                <c:pt idx="29857" formatCode="General">
                  <c:v>20.093900000000001</c:v>
                </c:pt>
                <c:pt idx="29858" formatCode="General">
                  <c:v>20.0946</c:v>
                </c:pt>
                <c:pt idx="29859" formatCode="General">
                  <c:v>20.095300000000002</c:v>
                </c:pt>
                <c:pt idx="29860" formatCode="General">
                  <c:v>20.0959</c:v>
                </c:pt>
                <c:pt idx="29861" formatCode="General">
                  <c:v>20.096599999999999</c:v>
                </c:pt>
                <c:pt idx="29862" formatCode="General">
                  <c:v>20.097300000000001</c:v>
                </c:pt>
                <c:pt idx="29863" formatCode="General">
                  <c:v>20.097999999999999</c:v>
                </c:pt>
                <c:pt idx="29864" formatCode="General">
                  <c:v>20.098600000000001</c:v>
                </c:pt>
                <c:pt idx="29865" formatCode="General">
                  <c:v>20.099299999999999</c:v>
                </c:pt>
                <c:pt idx="29866" formatCode="General">
                  <c:v>20.100000000000001</c:v>
                </c:pt>
                <c:pt idx="29867" formatCode="General">
                  <c:v>20.1006</c:v>
                </c:pt>
                <c:pt idx="29868" formatCode="General">
                  <c:v>20.101299999999998</c:v>
                </c:pt>
                <c:pt idx="29869" formatCode="General">
                  <c:v>20.102</c:v>
                </c:pt>
                <c:pt idx="29870" formatCode="General">
                  <c:v>20.102699999999999</c:v>
                </c:pt>
                <c:pt idx="29871" formatCode="General">
                  <c:v>20.103300000000001</c:v>
                </c:pt>
                <c:pt idx="29872" formatCode="General">
                  <c:v>20.103999999999999</c:v>
                </c:pt>
                <c:pt idx="29873" formatCode="General">
                  <c:v>20.104700000000001</c:v>
                </c:pt>
                <c:pt idx="29874" formatCode="General">
                  <c:v>20.105399999999999</c:v>
                </c:pt>
                <c:pt idx="29875" formatCode="General">
                  <c:v>20.106000000000002</c:v>
                </c:pt>
                <c:pt idx="29876" formatCode="General">
                  <c:v>20.1067</c:v>
                </c:pt>
                <c:pt idx="29877" formatCode="General">
                  <c:v>20.107399999999998</c:v>
                </c:pt>
                <c:pt idx="29878" formatCode="General">
                  <c:v>20.108000000000001</c:v>
                </c:pt>
                <c:pt idx="29879" formatCode="General">
                  <c:v>20.108699999999999</c:v>
                </c:pt>
                <c:pt idx="29880" formatCode="General">
                  <c:v>20.109400000000001</c:v>
                </c:pt>
                <c:pt idx="29881" formatCode="General">
                  <c:v>20.110099999999999</c:v>
                </c:pt>
                <c:pt idx="29882" formatCode="General">
                  <c:v>20.110700000000001</c:v>
                </c:pt>
                <c:pt idx="29883" formatCode="General">
                  <c:v>20.1114</c:v>
                </c:pt>
                <c:pt idx="29884" formatCode="General">
                  <c:v>20.112100000000002</c:v>
                </c:pt>
                <c:pt idx="29885" formatCode="General">
                  <c:v>20.1128</c:v>
                </c:pt>
                <c:pt idx="29886" formatCode="General">
                  <c:v>20.113399999999999</c:v>
                </c:pt>
                <c:pt idx="29887" formatCode="General">
                  <c:v>20.114100000000001</c:v>
                </c:pt>
                <c:pt idx="29888" formatCode="General">
                  <c:v>20.114799999999999</c:v>
                </c:pt>
                <c:pt idx="29889" formatCode="General">
                  <c:v>20.115500000000001</c:v>
                </c:pt>
                <c:pt idx="29890" formatCode="General">
                  <c:v>20.116099999999999</c:v>
                </c:pt>
                <c:pt idx="29891" formatCode="General">
                  <c:v>20.116800000000001</c:v>
                </c:pt>
                <c:pt idx="29892" formatCode="General">
                  <c:v>20.1175</c:v>
                </c:pt>
                <c:pt idx="29893" formatCode="General">
                  <c:v>20.118099999999998</c:v>
                </c:pt>
                <c:pt idx="29894" formatCode="General">
                  <c:v>20.1188</c:v>
                </c:pt>
                <c:pt idx="29895" formatCode="General">
                  <c:v>20.119499999999999</c:v>
                </c:pt>
                <c:pt idx="29896" formatCode="General">
                  <c:v>20.120200000000001</c:v>
                </c:pt>
                <c:pt idx="29897" formatCode="General">
                  <c:v>20.120799999999999</c:v>
                </c:pt>
                <c:pt idx="29898" formatCode="General">
                  <c:v>20.121500000000001</c:v>
                </c:pt>
                <c:pt idx="29899" formatCode="General">
                  <c:v>20.122199999999999</c:v>
                </c:pt>
                <c:pt idx="29900" formatCode="General">
                  <c:v>20.122900000000001</c:v>
                </c:pt>
                <c:pt idx="29901" formatCode="General">
                  <c:v>20.1235</c:v>
                </c:pt>
                <c:pt idx="29902" formatCode="General">
                  <c:v>20.124199999999998</c:v>
                </c:pt>
                <c:pt idx="29903" formatCode="General">
                  <c:v>20.1249</c:v>
                </c:pt>
                <c:pt idx="29904" formatCode="General">
                  <c:v>20.125499999999999</c:v>
                </c:pt>
                <c:pt idx="29905" formatCode="General">
                  <c:v>20.126200000000001</c:v>
                </c:pt>
                <c:pt idx="29906" formatCode="General">
                  <c:v>20.126899999999999</c:v>
                </c:pt>
                <c:pt idx="29907" formatCode="General">
                  <c:v>20.127600000000001</c:v>
                </c:pt>
                <c:pt idx="29908" formatCode="General">
                  <c:v>20.1282</c:v>
                </c:pt>
                <c:pt idx="29909" formatCode="General">
                  <c:v>20.128900000000002</c:v>
                </c:pt>
                <c:pt idx="29910" formatCode="General">
                  <c:v>20.1296</c:v>
                </c:pt>
                <c:pt idx="29911" formatCode="General">
                  <c:v>20.130299999999998</c:v>
                </c:pt>
                <c:pt idx="29912" formatCode="General">
                  <c:v>20.1309</c:v>
                </c:pt>
                <c:pt idx="29913" formatCode="General">
                  <c:v>20.131599999999999</c:v>
                </c:pt>
                <c:pt idx="29914" formatCode="General">
                  <c:v>20.132300000000001</c:v>
                </c:pt>
                <c:pt idx="29915" formatCode="General">
                  <c:v>20.132899999999999</c:v>
                </c:pt>
                <c:pt idx="29916" formatCode="General">
                  <c:v>20.133600000000001</c:v>
                </c:pt>
                <c:pt idx="29917" formatCode="General">
                  <c:v>20.1343</c:v>
                </c:pt>
                <c:pt idx="29918" formatCode="General">
                  <c:v>20.135000000000002</c:v>
                </c:pt>
                <c:pt idx="29919" formatCode="General">
                  <c:v>20.1356</c:v>
                </c:pt>
                <c:pt idx="29920" formatCode="General">
                  <c:v>20.136299999999999</c:v>
                </c:pt>
                <c:pt idx="29921" formatCode="General">
                  <c:v>20.137</c:v>
                </c:pt>
                <c:pt idx="29922" formatCode="General">
                  <c:v>20.137699999999999</c:v>
                </c:pt>
                <c:pt idx="29923" formatCode="General">
                  <c:v>20.138300000000001</c:v>
                </c:pt>
                <c:pt idx="29924" formatCode="General">
                  <c:v>20.138999999999999</c:v>
                </c:pt>
                <c:pt idx="29925" formatCode="General">
                  <c:v>20.139700000000001</c:v>
                </c:pt>
                <c:pt idx="29926" formatCode="General">
                  <c:v>20.1404</c:v>
                </c:pt>
                <c:pt idx="29927" formatCode="General">
                  <c:v>20.140999999999998</c:v>
                </c:pt>
                <c:pt idx="29928" formatCode="General">
                  <c:v>20.1417</c:v>
                </c:pt>
                <c:pt idx="29929" formatCode="General">
                  <c:v>20.142399999999999</c:v>
                </c:pt>
                <c:pt idx="29930" formatCode="General">
                  <c:v>20.143000000000001</c:v>
                </c:pt>
                <c:pt idx="29931" formatCode="General">
                  <c:v>20.143699999999999</c:v>
                </c:pt>
                <c:pt idx="29932" formatCode="General">
                  <c:v>20.144400000000001</c:v>
                </c:pt>
                <c:pt idx="29933" formatCode="General">
                  <c:v>20.145099999999999</c:v>
                </c:pt>
                <c:pt idx="29934" formatCode="General">
                  <c:v>20.145700000000001</c:v>
                </c:pt>
                <c:pt idx="29935" formatCode="General">
                  <c:v>20.1464</c:v>
                </c:pt>
                <c:pt idx="29936" formatCode="General">
                  <c:v>20.147099999999998</c:v>
                </c:pt>
                <c:pt idx="29937" formatCode="General">
                  <c:v>20.1478</c:v>
                </c:pt>
                <c:pt idx="29938" formatCode="General">
                  <c:v>20.148399999999999</c:v>
                </c:pt>
                <c:pt idx="29939" formatCode="General">
                  <c:v>20.149100000000001</c:v>
                </c:pt>
                <c:pt idx="29940" formatCode="General">
                  <c:v>20.149799999999999</c:v>
                </c:pt>
                <c:pt idx="29941" formatCode="General">
                  <c:v>20.150400000000001</c:v>
                </c:pt>
                <c:pt idx="29942" formatCode="General">
                  <c:v>20.1511</c:v>
                </c:pt>
                <c:pt idx="29943" formatCode="General">
                  <c:v>20.151800000000001</c:v>
                </c:pt>
                <c:pt idx="29944" formatCode="General">
                  <c:v>20.1525</c:v>
                </c:pt>
                <c:pt idx="29945" formatCode="General">
                  <c:v>20.153099999999998</c:v>
                </c:pt>
                <c:pt idx="29946" formatCode="General">
                  <c:v>20.1538</c:v>
                </c:pt>
                <c:pt idx="29947" formatCode="General">
                  <c:v>20.154499999999999</c:v>
                </c:pt>
                <c:pt idx="29948" formatCode="General">
                  <c:v>20.155200000000001</c:v>
                </c:pt>
                <c:pt idx="29949" formatCode="General">
                  <c:v>20.155799999999999</c:v>
                </c:pt>
                <c:pt idx="29950" formatCode="General">
                  <c:v>20.156500000000001</c:v>
                </c:pt>
                <c:pt idx="29951" formatCode="General">
                  <c:v>20.1572</c:v>
                </c:pt>
                <c:pt idx="29952" formatCode="General">
                  <c:v>20.157900000000001</c:v>
                </c:pt>
                <c:pt idx="29953" formatCode="General">
                  <c:v>20.1585</c:v>
                </c:pt>
                <c:pt idx="29954" formatCode="General">
                  <c:v>20.159199999999998</c:v>
                </c:pt>
                <c:pt idx="29955" formatCode="General">
                  <c:v>20.1599</c:v>
                </c:pt>
                <c:pt idx="29956" formatCode="General">
                  <c:v>20.160499999999999</c:v>
                </c:pt>
                <c:pt idx="29957" formatCode="General">
                  <c:v>20.161200000000001</c:v>
                </c:pt>
                <c:pt idx="29958" formatCode="General">
                  <c:v>20.161899999999999</c:v>
                </c:pt>
                <c:pt idx="29959" formatCode="General">
                  <c:v>20.162600000000001</c:v>
                </c:pt>
                <c:pt idx="29960" formatCode="General">
                  <c:v>20.1632</c:v>
                </c:pt>
                <c:pt idx="29961" formatCode="General">
                  <c:v>20.163900000000002</c:v>
                </c:pt>
                <c:pt idx="29962" formatCode="General">
                  <c:v>20.1646</c:v>
                </c:pt>
                <c:pt idx="29963" formatCode="General">
                  <c:v>20.165299999999998</c:v>
                </c:pt>
                <c:pt idx="29964" formatCode="General">
                  <c:v>20.165900000000001</c:v>
                </c:pt>
                <c:pt idx="29965" formatCode="General">
                  <c:v>20.166599999999999</c:v>
                </c:pt>
                <c:pt idx="29966" formatCode="General">
                  <c:v>20.167300000000001</c:v>
                </c:pt>
                <c:pt idx="29967" formatCode="General">
                  <c:v>20.167899999999999</c:v>
                </c:pt>
                <c:pt idx="29968" formatCode="General">
                  <c:v>20.168600000000001</c:v>
                </c:pt>
                <c:pt idx="29969" formatCode="General">
                  <c:v>20.1693</c:v>
                </c:pt>
                <c:pt idx="29970" formatCode="General">
                  <c:v>20.170000000000002</c:v>
                </c:pt>
                <c:pt idx="29971" formatCode="General">
                  <c:v>20.1706</c:v>
                </c:pt>
                <c:pt idx="29972" formatCode="General">
                  <c:v>20.171299999999999</c:v>
                </c:pt>
                <c:pt idx="29973" formatCode="General">
                  <c:v>20.172000000000001</c:v>
                </c:pt>
                <c:pt idx="29974" formatCode="General">
                  <c:v>20.172699999999999</c:v>
                </c:pt>
                <c:pt idx="29975" formatCode="General">
                  <c:v>20.173300000000001</c:v>
                </c:pt>
                <c:pt idx="29976" formatCode="General">
                  <c:v>20.173999999999999</c:v>
                </c:pt>
                <c:pt idx="29977" formatCode="General">
                  <c:v>20.174700000000001</c:v>
                </c:pt>
                <c:pt idx="29978" formatCode="General">
                  <c:v>20.1753</c:v>
                </c:pt>
                <c:pt idx="29979" formatCode="General">
                  <c:v>20.175999999999998</c:v>
                </c:pt>
                <c:pt idx="29980" formatCode="General">
                  <c:v>20.1767</c:v>
                </c:pt>
                <c:pt idx="29981" formatCode="General">
                  <c:v>20.177399999999999</c:v>
                </c:pt>
                <c:pt idx="29982" formatCode="General">
                  <c:v>20.178000000000001</c:v>
                </c:pt>
                <c:pt idx="29983" formatCode="General">
                  <c:v>20.178699999999999</c:v>
                </c:pt>
                <c:pt idx="29984" formatCode="General">
                  <c:v>20.179400000000001</c:v>
                </c:pt>
                <c:pt idx="29985" formatCode="General">
                  <c:v>20.180099999999999</c:v>
                </c:pt>
                <c:pt idx="29986" formatCode="General">
                  <c:v>20.180700000000002</c:v>
                </c:pt>
                <c:pt idx="29987" formatCode="General">
                  <c:v>20.1814</c:v>
                </c:pt>
                <c:pt idx="29988" formatCode="General">
                  <c:v>20.182099999999998</c:v>
                </c:pt>
                <c:pt idx="29989" formatCode="General">
                  <c:v>20.1828</c:v>
                </c:pt>
                <c:pt idx="29990" formatCode="General">
                  <c:v>20.183399999999999</c:v>
                </c:pt>
                <c:pt idx="29991" formatCode="General">
                  <c:v>20.184100000000001</c:v>
                </c:pt>
                <c:pt idx="29992" formatCode="General">
                  <c:v>20.184799999999999</c:v>
                </c:pt>
                <c:pt idx="29993" formatCode="General">
                  <c:v>20.185400000000001</c:v>
                </c:pt>
                <c:pt idx="29994" formatCode="General">
                  <c:v>20.1861</c:v>
                </c:pt>
                <c:pt idx="29995" formatCode="General">
                  <c:v>20.186800000000002</c:v>
                </c:pt>
                <c:pt idx="29996" formatCode="General">
                  <c:v>20.1875</c:v>
                </c:pt>
                <c:pt idx="29997" formatCode="General">
                  <c:v>20.188099999999999</c:v>
                </c:pt>
                <c:pt idx="29998" formatCode="General">
                  <c:v>20.188800000000001</c:v>
                </c:pt>
                <c:pt idx="29999" formatCode="General">
                  <c:v>20.189499999999999</c:v>
                </c:pt>
                <c:pt idx="30000" formatCode="General">
                  <c:v>20.190200000000001</c:v>
                </c:pt>
                <c:pt idx="30001" formatCode="General">
                  <c:v>20.190799999999999</c:v>
                </c:pt>
                <c:pt idx="30002" formatCode="General">
                  <c:v>20.191500000000001</c:v>
                </c:pt>
                <c:pt idx="30003" formatCode="General">
                  <c:v>20.1922</c:v>
                </c:pt>
                <c:pt idx="30004" formatCode="General">
                  <c:v>20.192799999999998</c:v>
                </c:pt>
                <c:pt idx="30005" formatCode="General">
                  <c:v>20.1935</c:v>
                </c:pt>
                <c:pt idx="30006" formatCode="General">
                  <c:v>20.194199999999999</c:v>
                </c:pt>
                <c:pt idx="30007" formatCode="General">
                  <c:v>20.194900000000001</c:v>
                </c:pt>
                <c:pt idx="30008" formatCode="General">
                  <c:v>20.195499999999999</c:v>
                </c:pt>
                <c:pt idx="30009" formatCode="General">
                  <c:v>20.196200000000001</c:v>
                </c:pt>
                <c:pt idx="30010" formatCode="General">
                  <c:v>20.196899999999999</c:v>
                </c:pt>
                <c:pt idx="30011" formatCode="General">
                  <c:v>20.197600000000001</c:v>
                </c:pt>
                <c:pt idx="30012" formatCode="General">
                  <c:v>20.1982</c:v>
                </c:pt>
                <c:pt idx="30013" formatCode="General">
                  <c:v>20.198899999999998</c:v>
                </c:pt>
                <c:pt idx="30014" formatCode="General">
                  <c:v>20.1996</c:v>
                </c:pt>
                <c:pt idx="30015" formatCode="General">
                  <c:v>20.200199999999999</c:v>
                </c:pt>
                <c:pt idx="30016" formatCode="General">
                  <c:v>20.200900000000001</c:v>
                </c:pt>
                <c:pt idx="30017" formatCode="General">
                  <c:v>20.201599999999999</c:v>
                </c:pt>
                <c:pt idx="30018" formatCode="General">
                  <c:v>20.202300000000001</c:v>
                </c:pt>
                <c:pt idx="30019" formatCode="General">
                  <c:v>20.2029</c:v>
                </c:pt>
                <c:pt idx="30020" formatCode="General">
                  <c:v>20.203600000000002</c:v>
                </c:pt>
                <c:pt idx="30021" formatCode="General">
                  <c:v>20.2043</c:v>
                </c:pt>
                <c:pt idx="30022" formatCode="General">
                  <c:v>20.204999999999998</c:v>
                </c:pt>
                <c:pt idx="30023" formatCode="General">
                  <c:v>20.2056</c:v>
                </c:pt>
                <c:pt idx="30024" formatCode="General">
                  <c:v>20.206299999999999</c:v>
                </c:pt>
                <c:pt idx="30025" formatCode="General">
                  <c:v>20.207000000000001</c:v>
                </c:pt>
                <c:pt idx="30026" formatCode="General">
                  <c:v>20.207699999999999</c:v>
                </c:pt>
                <c:pt idx="30027" formatCode="General">
                  <c:v>20.208300000000001</c:v>
                </c:pt>
                <c:pt idx="30028" formatCode="General">
                  <c:v>20.209</c:v>
                </c:pt>
                <c:pt idx="30029" formatCode="General">
                  <c:v>20.209700000000002</c:v>
                </c:pt>
                <c:pt idx="30030" formatCode="General">
                  <c:v>20.2103</c:v>
                </c:pt>
                <c:pt idx="30031" formatCode="General">
                  <c:v>20.210999999999999</c:v>
                </c:pt>
                <c:pt idx="30032" formatCode="General">
                  <c:v>20.2117</c:v>
                </c:pt>
                <c:pt idx="30033" formatCode="General">
                  <c:v>20.212399999999999</c:v>
                </c:pt>
                <c:pt idx="30034" formatCode="General">
                  <c:v>20.213000000000001</c:v>
                </c:pt>
                <c:pt idx="30035" formatCode="General">
                  <c:v>20.213699999999999</c:v>
                </c:pt>
                <c:pt idx="30036" formatCode="General">
                  <c:v>20.214400000000001</c:v>
                </c:pt>
                <c:pt idx="30037" formatCode="General">
                  <c:v>20.2151</c:v>
                </c:pt>
                <c:pt idx="30038" formatCode="General">
                  <c:v>20.215699999999998</c:v>
                </c:pt>
                <c:pt idx="30039" formatCode="General">
                  <c:v>20.2164</c:v>
                </c:pt>
                <c:pt idx="30040" formatCode="General">
                  <c:v>20.217099999999999</c:v>
                </c:pt>
                <c:pt idx="30041" formatCode="General">
                  <c:v>20.217700000000001</c:v>
                </c:pt>
                <c:pt idx="30042" formatCode="General">
                  <c:v>20.218399999999999</c:v>
                </c:pt>
                <c:pt idx="30043" formatCode="General">
                  <c:v>20.219100000000001</c:v>
                </c:pt>
                <c:pt idx="30044" formatCode="General">
                  <c:v>20.219799999999999</c:v>
                </c:pt>
                <c:pt idx="30045" formatCode="General">
                  <c:v>20.220400000000001</c:v>
                </c:pt>
                <c:pt idx="30046" formatCode="General">
                  <c:v>20.2211</c:v>
                </c:pt>
                <c:pt idx="30047" formatCode="General">
                  <c:v>20.221800000000002</c:v>
                </c:pt>
                <c:pt idx="30048" formatCode="General">
                  <c:v>20.2225</c:v>
                </c:pt>
                <c:pt idx="30049" formatCode="General">
                  <c:v>20.223099999999999</c:v>
                </c:pt>
                <c:pt idx="30050" formatCode="General">
                  <c:v>20.223800000000001</c:v>
                </c:pt>
                <c:pt idx="30051" formatCode="General">
                  <c:v>20.224499999999999</c:v>
                </c:pt>
                <c:pt idx="30052" formatCode="General">
                  <c:v>20.225200000000001</c:v>
                </c:pt>
                <c:pt idx="30053" formatCode="General">
                  <c:v>20.2258</c:v>
                </c:pt>
                <c:pt idx="30054" formatCode="General">
                  <c:v>20.226500000000001</c:v>
                </c:pt>
                <c:pt idx="30055" formatCode="General">
                  <c:v>20.2272</c:v>
                </c:pt>
                <c:pt idx="30056" formatCode="General">
                  <c:v>20.227799999999998</c:v>
                </c:pt>
                <c:pt idx="30057" formatCode="General">
                  <c:v>20.2285</c:v>
                </c:pt>
                <c:pt idx="30058" formatCode="General">
                  <c:v>20.229199999999999</c:v>
                </c:pt>
                <c:pt idx="30059" formatCode="General">
                  <c:v>20.229900000000001</c:v>
                </c:pt>
                <c:pt idx="30060" formatCode="General">
                  <c:v>20.230499999999999</c:v>
                </c:pt>
                <c:pt idx="30061" formatCode="General">
                  <c:v>20.231200000000001</c:v>
                </c:pt>
                <c:pt idx="30062" formatCode="General">
                  <c:v>20.2319</c:v>
                </c:pt>
                <c:pt idx="30063" formatCode="General">
                  <c:v>20.232600000000001</c:v>
                </c:pt>
                <c:pt idx="30064" formatCode="General">
                  <c:v>20.2332</c:v>
                </c:pt>
                <c:pt idx="30065" formatCode="General">
                  <c:v>20.233899999999998</c:v>
                </c:pt>
                <c:pt idx="30066" formatCode="General">
                  <c:v>20.2346</c:v>
                </c:pt>
                <c:pt idx="30067" formatCode="General">
                  <c:v>20.235199999999999</c:v>
                </c:pt>
                <c:pt idx="30068" formatCode="General">
                  <c:v>20.235900000000001</c:v>
                </c:pt>
                <c:pt idx="30069" formatCode="General">
                  <c:v>20.236599999999999</c:v>
                </c:pt>
                <c:pt idx="30070" formatCode="General">
                  <c:v>20.237300000000001</c:v>
                </c:pt>
                <c:pt idx="30071" formatCode="General">
                  <c:v>20.2379</c:v>
                </c:pt>
                <c:pt idx="30072" formatCode="General">
                  <c:v>20.238600000000002</c:v>
                </c:pt>
                <c:pt idx="30073" formatCode="General">
                  <c:v>20.2393</c:v>
                </c:pt>
                <c:pt idx="30074" formatCode="General">
                  <c:v>20.239999999999998</c:v>
                </c:pt>
                <c:pt idx="30075" formatCode="General">
                  <c:v>20.240600000000001</c:v>
                </c:pt>
                <c:pt idx="30076" formatCode="General">
                  <c:v>20.241299999999999</c:v>
                </c:pt>
                <c:pt idx="30077" formatCode="General">
                  <c:v>20.242000000000001</c:v>
                </c:pt>
                <c:pt idx="30078" formatCode="General">
                  <c:v>20.242599999999999</c:v>
                </c:pt>
                <c:pt idx="30079" formatCode="General">
                  <c:v>20.243300000000001</c:v>
                </c:pt>
                <c:pt idx="30080" formatCode="General">
                  <c:v>20.244</c:v>
                </c:pt>
                <c:pt idx="30081" formatCode="General">
                  <c:v>20.244700000000002</c:v>
                </c:pt>
                <c:pt idx="30082" formatCode="General">
                  <c:v>20.2453</c:v>
                </c:pt>
                <c:pt idx="30083" formatCode="General">
                  <c:v>20.245999999999999</c:v>
                </c:pt>
                <c:pt idx="30084" formatCode="General">
                  <c:v>20.246700000000001</c:v>
                </c:pt>
                <c:pt idx="30085" formatCode="General">
                  <c:v>20.247399999999999</c:v>
                </c:pt>
                <c:pt idx="30086" formatCode="General">
                  <c:v>20.248000000000001</c:v>
                </c:pt>
                <c:pt idx="30087" formatCode="General">
                  <c:v>20.248699999999999</c:v>
                </c:pt>
                <c:pt idx="30088" formatCode="General">
                  <c:v>20.249400000000001</c:v>
                </c:pt>
                <c:pt idx="30089" formatCode="General">
                  <c:v>20.2501</c:v>
                </c:pt>
                <c:pt idx="30090" formatCode="General">
                  <c:v>20.250699999999998</c:v>
                </c:pt>
                <c:pt idx="30091" formatCode="General">
                  <c:v>20.2514</c:v>
                </c:pt>
                <c:pt idx="30092" formatCode="General">
                  <c:v>20.252099999999999</c:v>
                </c:pt>
                <c:pt idx="30093" formatCode="General">
                  <c:v>20.252700000000001</c:v>
                </c:pt>
                <c:pt idx="30094" formatCode="General">
                  <c:v>20.253399999999999</c:v>
                </c:pt>
                <c:pt idx="30095" formatCode="General">
                  <c:v>20.254100000000001</c:v>
                </c:pt>
                <c:pt idx="30096" formatCode="General">
                  <c:v>20.254799999999999</c:v>
                </c:pt>
                <c:pt idx="30097" formatCode="General">
                  <c:v>20.255400000000002</c:v>
                </c:pt>
                <c:pt idx="30098" formatCode="General">
                  <c:v>20.2561</c:v>
                </c:pt>
                <c:pt idx="30099" formatCode="General">
                  <c:v>20.256799999999998</c:v>
                </c:pt>
                <c:pt idx="30100" formatCode="General">
                  <c:v>20.2575</c:v>
                </c:pt>
                <c:pt idx="30101" formatCode="General">
                  <c:v>20.258099999999999</c:v>
                </c:pt>
                <c:pt idx="30102" formatCode="General">
                  <c:v>20.258800000000001</c:v>
                </c:pt>
                <c:pt idx="30103" formatCode="General">
                  <c:v>20.259499999999999</c:v>
                </c:pt>
                <c:pt idx="30104" formatCode="General">
                  <c:v>20.260100000000001</c:v>
                </c:pt>
                <c:pt idx="30105" formatCode="General">
                  <c:v>20.2608</c:v>
                </c:pt>
                <c:pt idx="30106" formatCode="General">
                  <c:v>20.261500000000002</c:v>
                </c:pt>
                <c:pt idx="30107" formatCode="General">
                  <c:v>20.2622</c:v>
                </c:pt>
                <c:pt idx="30108" formatCode="General">
                  <c:v>20.262799999999999</c:v>
                </c:pt>
                <c:pt idx="30109" formatCode="General">
                  <c:v>20.263500000000001</c:v>
                </c:pt>
                <c:pt idx="30110" formatCode="General">
                  <c:v>20.264199999999999</c:v>
                </c:pt>
                <c:pt idx="30111" formatCode="General">
                  <c:v>20.264900000000001</c:v>
                </c:pt>
                <c:pt idx="30112" formatCode="General">
                  <c:v>20.265499999999999</c:v>
                </c:pt>
                <c:pt idx="30113" formatCode="General">
                  <c:v>20.266200000000001</c:v>
                </c:pt>
                <c:pt idx="30114" formatCode="General">
                  <c:v>20.2669</c:v>
                </c:pt>
                <c:pt idx="30115" formatCode="General">
                  <c:v>20.267499999999998</c:v>
                </c:pt>
                <c:pt idx="30116" formatCode="General">
                  <c:v>20.2682</c:v>
                </c:pt>
                <c:pt idx="30117" formatCode="General">
                  <c:v>20.268899999999999</c:v>
                </c:pt>
                <c:pt idx="30118" formatCode="General">
                  <c:v>20.269600000000001</c:v>
                </c:pt>
                <c:pt idx="30119" formatCode="General">
                  <c:v>20.270199999999999</c:v>
                </c:pt>
                <c:pt idx="30120" formatCode="General">
                  <c:v>20.270900000000001</c:v>
                </c:pt>
                <c:pt idx="30121" formatCode="General">
                  <c:v>20.271599999999999</c:v>
                </c:pt>
                <c:pt idx="30122" formatCode="General">
                  <c:v>20.272300000000001</c:v>
                </c:pt>
                <c:pt idx="30123" formatCode="General">
                  <c:v>20.2729</c:v>
                </c:pt>
                <c:pt idx="30124" formatCode="General">
                  <c:v>20.273599999999998</c:v>
                </c:pt>
                <c:pt idx="30125" formatCode="General">
                  <c:v>20.2743</c:v>
                </c:pt>
                <c:pt idx="30126" formatCode="General">
                  <c:v>20.274999999999999</c:v>
                </c:pt>
                <c:pt idx="30127" formatCode="General">
                  <c:v>20.275600000000001</c:v>
                </c:pt>
                <c:pt idx="30128" formatCode="General">
                  <c:v>20.276299999999999</c:v>
                </c:pt>
                <c:pt idx="30129" formatCode="General">
                  <c:v>20.277000000000001</c:v>
                </c:pt>
                <c:pt idx="30130" formatCode="General">
                  <c:v>20.2776</c:v>
                </c:pt>
                <c:pt idx="30131" formatCode="General">
                  <c:v>20.278300000000002</c:v>
                </c:pt>
                <c:pt idx="30132" formatCode="General">
                  <c:v>20.279</c:v>
                </c:pt>
                <c:pt idx="30133" formatCode="General">
                  <c:v>20.279699999999998</c:v>
                </c:pt>
                <c:pt idx="30134" formatCode="General">
                  <c:v>20.2803</c:v>
                </c:pt>
                <c:pt idx="30135" formatCode="General">
                  <c:v>20.280999999999999</c:v>
                </c:pt>
                <c:pt idx="30136" formatCode="General">
                  <c:v>20.281700000000001</c:v>
                </c:pt>
                <c:pt idx="30137" formatCode="General">
                  <c:v>20.282399999999999</c:v>
                </c:pt>
                <c:pt idx="30138" formatCode="General">
                  <c:v>20.283000000000001</c:v>
                </c:pt>
                <c:pt idx="30139" formatCode="General">
                  <c:v>20.2837</c:v>
                </c:pt>
                <c:pt idx="30140" formatCode="General">
                  <c:v>20.284400000000002</c:v>
                </c:pt>
                <c:pt idx="30141" formatCode="General">
                  <c:v>20.285</c:v>
                </c:pt>
                <c:pt idx="30142" formatCode="General">
                  <c:v>20.285699999999999</c:v>
                </c:pt>
                <c:pt idx="30143" formatCode="General">
                  <c:v>20.2864</c:v>
                </c:pt>
                <c:pt idx="30144" formatCode="General">
                  <c:v>20.287099999999999</c:v>
                </c:pt>
                <c:pt idx="30145" formatCode="General">
                  <c:v>20.287700000000001</c:v>
                </c:pt>
                <c:pt idx="30146" formatCode="General">
                  <c:v>20.288399999999999</c:v>
                </c:pt>
                <c:pt idx="30147" formatCode="General">
                  <c:v>20.289100000000001</c:v>
                </c:pt>
                <c:pt idx="30148" formatCode="General">
                  <c:v>20.2898</c:v>
                </c:pt>
                <c:pt idx="30149" formatCode="General">
                  <c:v>20.290400000000002</c:v>
                </c:pt>
                <c:pt idx="30150" formatCode="General">
                  <c:v>20.2911</c:v>
                </c:pt>
                <c:pt idx="30151" formatCode="General">
                  <c:v>20.291799999999999</c:v>
                </c:pt>
                <c:pt idx="30152" formatCode="General">
                  <c:v>20.2925</c:v>
                </c:pt>
                <c:pt idx="30153" formatCode="General">
                  <c:v>20.293099999999999</c:v>
                </c:pt>
                <c:pt idx="30154" formatCode="General">
                  <c:v>20.293800000000001</c:v>
                </c:pt>
                <c:pt idx="30155" formatCode="General">
                  <c:v>20.294499999999999</c:v>
                </c:pt>
                <c:pt idx="30156" formatCode="General">
                  <c:v>20.295100000000001</c:v>
                </c:pt>
                <c:pt idx="30157" formatCode="General">
                  <c:v>20.2958</c:v>
                </c:pt>
                <c:pt idx="30158" formatCode="General">
                  <c:v>20.296500000000002</c:v>
                </c:pt>
                <c:pt idx="30159" formatCode="General">
                  <c:v>20.2972</c:v>
                </c:pt>
                <c:pt idx="30160" formatCode="General">
                  <c:v>20.297799999999999</c:v>
                </c:pt>
                <c:pt idx="30161" formatCode="General">
                  <c:v>20.298500000000001</c:v>
                </c:pt>
                <c:pt idx="30162" formatCode="General">
                  <c:v>20.299199999999999</c:v>
                </c:pt>
                <c:pt idx="30163" formatCode="General">
                  <c:v>20.299900000000001</c:v>
                </c:pt>
                <c:pt idx="30164" formatCode="General">
                  <c:v>20.3005</c:v>
                </c:pt>
                <c:pt idx="30165" formatCode="General">
                  <c:v>20.301200000000001</c:v>
                </c:pt>
                <c:pt idx="30166" formatCode="General">
                  <c:v>20.3019</c:v>
                </c:pt>
                <c:pt idx="30167" formatCode="General">
                  <c:v>20.302499999999998</c:v>
                </c:pt>
                <c:pt idx="30168" formatCode="General">
                  <c:v>20.3032</c:v>
                </c:pt>
                <c:pt idx="30169" formatCode="General">
                  <c:v>20.303899999999999</c:v>
                </c:pt>
                <c:pt idx="30170" formatCode="General">
                  <c:v>20.304600000000001</c:v>
                </c:pt>
                <c:pt idx="30171" formatCode="General">
                  <c:v>20.305199999999999</c:v>
                </c:pt>
                <c:pt idx="30172" formatCode="General">
                  <c:v>20.305900000000001</c:v>
                </c:pt>
                <c:pt idx="30173" formatCode="General">
                  <c:v>20.3066</c:v>
                </c:pt>
                <c:pt idx="30174" formatCode="General">
                  <c:v>20.307300000000001</c:v>
                </c:pt>
                <c:pt idx="30175" formatCode="General">
                  <c:v>20.3079</c:v>
                </c:pt>
                <c:pt idx="30176" formatCode="General">
                  <c:v>20.308599999999998</c:v>
                </c:pt>
                <c:pt idx="30177" formatCode="General">
                  <c:v>20.3093</c:v>
                </c:pt>
                <c:pt idx="30178" formatCode="General">
                  <c:v>20.309899999999999</c:v>
                </c:pt>
                <c:pt idx="30179" formatCode="General">
                  <c:v>20.310600000000001</c:v>
                </c:pt>
                <c:pt idx="30180" formatCode="General">
                  <c:v>20.311299999999999</c:v>
                </c:pt>
                <c:pt idx="30181" formatCode="General">
                  <c:v>20.312000000000001</c:v>
                </c:pt>
                <c:pt idx="30182" formatCode="General">
                  <c:v>20.3126</c:v>
                </c:pt>
                <c:pt idx="30183" formatCode="General">
                  <c:v>20.313300000000002</c:v>
                </c:pt>
                <c:pt idx="30184" formatCode="General">
                  <c:v>20.314</c:v>
                </c:pt>
                <c:pt idx="30185" formatCode="General">
                  <c:v>20.314699999999998</c:v>
                </c:pt>
                <c:pt idx="30186" formatCode="General">
                  <c:v>20.315300000000001</c:v>
                </c:pt>
                <c:pt idx="30187" formatCode="General">
                  <c:v>20.315999999999999</c:v>
                </c:pt>
                <c:pt idx="30188" formatCode="General">
                  <c:v>20.316700000000001</c:v>
                </c:pt>
                <c:pt idx="30189" formatCode="General">
                  <c:v>20.317399999999999</c:v>
                </c:pt>
                <c:pt idx="30190" formatCode="General">
                  <c:v>20.318000000000001</c:v>
                </c:pt>
                <c:pt idx="30191" formatCode="General">
                  <c:v>20.3187</c:v>
                </c:pt>
                <c:pt idx="30192" formatCode="General">
                  <c:v>20.319400000000002</c:v>
                </c:pt>
                <c:pt idx="30193" formatCode="General">
                  <c:v>20.32</c:v>
                </c:pt>
                <c:pt idx="30194" formatCode="General">
                  <c:v>20.320699999999999</c:v>
                </c:pt>
                <c:pt idx="30195" formatCode="General">
                  <c:v>20.321400000000001</c:v>
                </c:pt>
                <c:pt idx="30196" formatCode="General">
                  <c:v>20.322099999999999</c:v>
                </c:pt>
                <c:pt idx="30197" formatCode="General">
                  <c:v>20.322700000000001</c:v>
                </c:pt>
                <c:pt idx="30198" formatCode="General">
                  <c:v>20.323399999999999</c:v>
                </c:pt>
                <c:pt idx="30199" formatCode="General">
                  <c:v>20.324100000000001</c:v>
                </c:pt>
                <c:pt idx="30200" formatCode="General">
                  <c:v>20.3248</c:v>
                </c:pt>
                <c:pt idx="30201" formatCode="General">
                  <c:v>20.325399999999998</c:v>
                </c:pt>
                <c:pt idx="30202" formatCode="General">
                  <c:v>20.3261</c:v>
                </c:pt>
                <c:pt idx="30203" formatCode="General">
                  <c:v>20.326799999999999</c:v>
                </c:pt>
                <c:pt idx="30204" formatCode="General">
                  <c:v>20.327400000000001</c:v>
                </c:pt>
                <c:pt idx="30205" formatCode="General">
                  <c:v>20.328099999999999</c:v>
                </c:pt>
                <c:pt idx="30206" formatCode="General">
                  <c:v>20.328800000000001</c:v>
                </c:pt>
                <c:pt idx="30207" formatCode="General">
                  <c:v>20.329499999999999</c:v>
                </c:pt>
                <c:pt idx="30208" formatCode="General">
                  <c:v>20.330100000000002</c:v>
                </c:pt>
                <c:pt idx="30209" formatCode="General">
                  <c:v>20.3308</c:v>
                </c:pt>
                <c:pt idx="30210" formatCode="General">
                  <c:v>20.331499999999998</c:v>
                </c:pt>
                <c:pt idx="30211" formatCode="General">
                  <c:v>20.3322</c:v>
                </c:pt>
                <c:pt idx="30212" formatCode="General">
                  <c:v>20.332799999999999</c:v>
                </c:pt>
                <c:pt idx="30213" formatCode="General">
                  <c:v>20.333500000000001</c:v>
                </c:pt>
                <c:pt idx="30214" formatCode="General">
                  <c:v>20.334199999999999</c:v>
                </c:pt>
                <c:pt idx="30215" formatCode="General">
                  <c:v>20.334900000000001</c:v>
                </c:pt>
                <c:pt idx="30216" formatCode="General">
                  <c:v>20.3355</c:v>
                </c:pt>
                <c:pt idx="30217" formatCode="General">
                  <c:v>20.336200000000002</c:v>
                </c:pt>
                <c:pt idx="30218" formatCode="General">
                  <c:v>20.3369</c:v>
                </c:pt>
                <c:pt idx="30219" formatCode="General">
                  <c:v>20.337499999999999</c:v>
                </c:pt>
                <c:pt idx="30220" formatCode="General">
                  <c:v>20.338200000000001</c:v>
                </c:pt>
                <c:pt idx="30221" formatCode="General">
                  <c:v>20.338899999999999</c:v>
                </c:pt>
                <c:pt idx="30222" formatCode="General">
                  <c:v>20.339600000000001</c:v>
                </c:pt>
                <c:pt idx="30223" formatCode="General">
                  <c:v>20.340199999999999</c:v>
                </c:pt>
                <c:pt idx="30224" formatCode="General">
                  <c:v>20.340900000000001</c:v>
                </c:pt>
                <c:pt idx="30225" formatCode="General">
                  <c:v>20.3416</c:v>
                </c:pt>
                <c:pt idx="30226" formatCode="General">
                  <c:v>20.342300000000002</c:v>
                </c:pt>
                <c:pt idx="30227" formatCode="General">
                  <c:v>20.3429</c:v>
                </c:pt>
                <c:pt idx="30228" formatCode="General">
                  <c:v>20.343599999999999</c:v>
                </c:pt>
                <c:pt idx="30229" formatCode="General">
                  <c:v>20.3443</c:v>
                </c:pt>
                <c:pt idx="30230" formatCode="General">
                  <c:v>20.344899999999999</c:v>
                </c:pt>
                <c:pt idx="30231" formatCode="General">
                  <c:v>20.345600000000001</c:v>
                </c:pt>
                <c:pt idx="30232" formatCode="General">
                  <c:v>20.346299999999999</c:v>
                </c:pt>
                <c:pt idx="30233" formatCode="General">
                  <c:v>20.347000000000001</c:v>
                </c:pt>
                <c:pt idx="30234" formatCode="General">
                  <c:v>20.3476</c:v>
                </c:pt>
                <c:pt idx="30235" formatCode="General">
                  <c:v>20.348299999999998</c:v>
                </c:pt>
                <c:pt idx="30236" formatCode="General">
                  <c:v>20.349</c:v>
                </c:pt>
                <c:pt idx="30237" formatCode="General">
                  <c:v>20.349699999999999</c:v>
                </c:pt>
                <c:pt idx="30238" formatCode="General">
                  <c:v>20.350300000000001</c:v>
                </c:pt>
                <c:pt idx="30239" formatCode="General">
                  <c:v>20.350999999999999</c:v>
                </c:pt>
                <c:pt idx="30240" formatCode="General">
                  <c:v>20.351700000000001</c:v>
                </c:pt>
                <c:pt idx="30241" formatCode="General">
                  <c:v>20.3523</c:v>
                </c:pt>
                <c:pt idx="30242" formatCode="General">
                  <c:v>20.353000000000002</c:v>
                </c:pt>
                <c:pt idx="30243" formatCode="General">
                  <c:v>20.3537</c:v>
                </c:pt>
                <c:pt idx="30244" formatCode="General">
                  <c:v>20.354399999999998</c:v>
                </c:pt>
                <c:pt idx="30245" formatCode="General">
                  <c:v>20.355</c:v>
                </c:pt>
                <c:pt idx="30246" formatCode="General">
                  <c:v>20.355699999999999</c:v>
                </c:pt>
                <c:pt idx="30247" formatCode="General">
                  <c:v>20.356400000000001</c:v>
                </c:pt>
                <c:pt idx="30248" formatCode="General">
                  <c:v>20.357099999999999</c:v>
                </c:pt>
                <c:pt idx="30249" formatCode="General">
                  <c:v>20.357700000000001</c:v>
                </c:pt>
                <c:pt idx="30250" formatCode="General">
                  <c:v>20.3584</c:v>
                </c:pt>
                <c:pt idx="30251" formatCode="General">
                  <c:v>20.359100000000002</c:v>
                </c:pt>
                <c:pt idx="30252" formatCode="General">
                  <c:v>20.3598</c:v>
                </c:pt>
                <c:pt idx="30253" formatCode="General">
                  <c:v>20.360399999999998</c:v>
                </c:pt>
                <c:pt idx="30254" formatCode="General">
                  <c:v>20.3611</c:v>
                </c:pt>
                <c:pt idx="30255" formatCode="General">
                  <c:v>20.361799999999999</c:v>
                </c:pt>
                <c:pt idx="30256" formatCode="General">
                  <c:v>20.362400000000001</c:v>
                </c:pt>
                <c:pt idx="30257" formatCode="General">
                  <c:v>20.363099999999999</c:v>
                </c:pt>
                <c:pt idx="30258" formatCode="General">
                  <c:v>20.363800000000001</c:v>
                </c:pt>
                <c:pt idx="30259" formatCode="General">
                  <c:v>20.3645</c:v>
                </c:pt>
                <c:pt idx="30260" formatCode="General">
                  <c:v>20.365100000000002</c:v>
                </c:pt>
                <c:pt idx="30261" formatCode="General">
                  <c:v>20.3658</c:v>
                </c:pt>
                <c:pt idx="30262" formatCode="General">
                  <c:v>20.366499999999998</c:v>
                </c:pt>
                <c:pt idx="30263" formatCode="General">
                  <c:v>20.3672</c:v>
                </c:pt>
                <c:pt idx="30264" formatCode="General">
                  <c:v>20.367799999999999</c:v>
                </c:pt>
                <c:pt idx="30265" formatCode="General">
                  <c:v>20.368500000000001</c:v>
                </c:pt>
                <c:pt idx="30266" formatCode="General">
                  <c:v>20.369199999999999</c:v>
                </c:pt>
                <c:pt idx="30267" formatCode="General">
                  <c:v>20.369800000000001</c:v>
                </c:pt>
                <c:pt idx="30268" formatCode="General">
                  <c:v>20.3705</c:v>
                </c:pt>
                <c:pt idx="30269" formatCode="General">
                  <c:v>20.371200000000002</c:v>
                </c:pt>
                <c:pt idx="30270" formatCode="General">
                  <c:v>20.3719</c:v>
                </c:pt>
                <c:pt idx="30271" formatCode="General">
                  <c:v>20.372499999999999</c:v>
                </c:pt>
                <c:pt idx="30272" formatCode="General">
                  <c:v>20.373200000000001</c:v>
                </c:pt>
                <c:pt idx="30273" formatCode="General">
                  <c:v>20.373899999999999</c:v>
                </c:pt>
                <c:pt idx="30274" formatCode="General">
                  <c:v>20.374600000000001</c:v>
                </c:pt>
                <c:pt idx="30275" formatCode="General">
                  <c:v>20.3752</c:v>
                </c:pt>
                <c:pt idx="30276" formatCode="General">
                  <c:v>20.375900000000001</c:v>
                </c:pt>
                <c:pt idx="30277" formatCode="General">
                  <c:v>20.3766</c:v>
                </c:pt>
                <c:pt idx="30278" formatCode="General">
                  <c:v>20.377199999999998</c:v>
                </c:pt>
                <c:pt idx="30279" formatCode="General">
                  <c:v>20.3779</c:v>
                </c:pt>
                <c:pt idx="30280" formatCode="General">
                  <c:v>20.378599999999999</c:v>
                </c:pt>
                <c:pt idx="30281" formatCode="General">
                  <c:v>20.379300000000001</c:v>
                </c:pt>
                <c:pt idx="30282" formatCode="General">
                  <c:v>20.379899999999999</c:v>
                </c:pt>
                <c:pt idx="30283" formatCode="General">
                  <c:v>20.380600000000001</c:v>
                </c:pt>
                <c:pt idx="30284" formatCode="General">
                  <c:v>20.3813</c:v>
                </c:pt>
                <c:pt idx="30285" formatCode="General">
                  <c:v>20.382000000000001</c:v>
                </c:pt>
                <c:pt idx="30286" formatCode="General">
                  <c:v>20.3826</c:v>
                </c:pt>
                <c:pt idx="30287" formatCode="General">
                  <c:v>20.383299999999998</c:v>
                </c:pt>
                <c:pt idx="30288" formatCode="General">
                  <c:v>20.384</c:v>
                </c:pt>
                <c:pt idx="30289" formatCode="General">
                  <c:v>20.384699999999999</c:v>
                </c:pt>
                <c:pt idx="30290" formatCode="General">
                  <c:v>20.385300000000001</c:v>
                </c:pt>
                <c:pt idx="30291" formatCode="General">
                  <c:v>20.385999999999999</c:v>
                </c:pt>
                <c:pt idx="30292" formatCode="General">
                  <c:v>20.386700000000001</c:v>
                </c:pt>
                <c:pt idx="30293" formatCode="General">
                  <c:v>20.3873</c:v>
                </c:pt>
                <c:pt idx="30294" formatCode="General">
                  <c:v>20.388000000000002</c:v>
                </c:pt>
                <c:pt idx="30295" formatCode="General">
                  <c:v>20.3887</c:v>
                </c:pt>
                <c:pt idx="30296" formatCode="General">
                  <c:v>20.389399999999998</c:v>
                </c:pt>
                <c:pt idx="30297" formatCode="General">
                  <c:v>20.39</c:v>
                </c:pt>
                <c:pt idx="30298" formatCode="General">
                  <c:v>20.390699999999999</c:v>
                </c:pt>
                <c:pt idx="30299" formatCode="General">
                  <c:v>20.391400000000001</c:v>
                </c:pt>
                <c:pt idx="30300" formatCode="General">
                  <c:v>20.392099999999999</c:v>
                </c:pt>
                <c:pt idx="30301" formatCode="General">
                  <c:v>20.392700000000001</c:v>
                </c:pt>
                <c:pt idx="30302" formatCode="General">
                  <c:v>20.3934</c:v>
                </c:pt>
                <c:pt idx="30303" formatCode="General">
                  <c:v>20.394100000000002</c:v>
                </c:pt>
                <c:pt idx="30304" formatCode="General">
                  <c:v>20.3947</c:v>
                </c:pt>
                <c:pt idx="30305" formatCode="General">
                  <c:v>20.395399999999999</c:v>
                </c:pt>
                <c:pt idx="30306" formatCode="General">
                  <c:v>20.396100000000001</c:v>
                </c:pt>
                <c:pt idx="30307" formatCode="General">
                  <c:v>20.396799999999999</c:v>
                </c:pt>
                <c:pt idx="30308" formatCode="General">
                  <c:v>20.397400000000001</c:v>
                </c:pt>
                <c:pt idx="30309" formatCode="General">
                  <c:v>20.398099999999999</c:v>
                </c:pt>
                <c:pt idx="30310" formatCode="General">
                  <c:v>20.398800000000001</c:v>
                </c:pt>
                <c:pt idx="30311" formatCode="General">
                  <c:v>20.3995</c:v>
                </c:pt>
                <c:pt idx="30312" formatCode="General">
                  <c:v>20.400099999999998</c:v>
                </c:pt>
                <c:pt idx="30313" formatCode="General">
                  <c:v>20.4008</c:v>
                </c:pt>
                <c:pt idx="30314" formatCode="General">
                  <c:v>20.401499999999999</c:v>
                </c:pt>
                <c:pt idx="30315" formatCode="General">
                  <c:v>20.402200000000001</c:v>
                </c:pt>
                <c:pt idx="30316" formatCode="General">
                  <c:v>20.402799999999999</c:v>
                </c:pt>
                <c:pt idx="30317" formatCode="General">
                  <c:v>20.403500000000001</c:v>
                </c:pt>
                <c:pt idx="30318" formatCode="General">
                  <c:v>20.404199999999999</c:v>
                </c:pt>
                <c:pt idx="30319" formatCode="General">
                  <c:v>20.404800000000002</c:v>
                </c:pt>
                <c:pt idx="30320" formatCode="General">
                  <c:v>20.4055</c:v>
                </c:pt>
                <c:pt idx="30321" formatCode="General">
                  <c:v>20.406199999999998</c:v>
                </c:pt>
                <c:pt idx="30322" formatCode="General">
                  <c:v>20.4069</c:v>
                </c:pt>
                <c:pt idx="30323" formatCode="General">
                  <c:v>20.407499999999999</c:v>
                </c:pt>
                <c:pt idx="30324" formatCode="General">
                  <c:v>20.408200000000001</c:v>
                </c:pt>
                <c:pt idx="30325" formatCode="General">
                  <c:v>20.408899999999999</c:v>
                </c:pt>
                <c:pt idx="30326" formatCode="General">
                  <c:v>20.409600000000001</c:v>
                </c:pt>
                <c:pt idx="30327" formatCode="General">
                  <c:v>20.4102</c:v>
                </c:pt>
                <c:pt idx="30328" formatCode="General">
                  <c:v>20.410900000000002</c:v>
                </c:pt>
                <c:pt idx="30329" formatCode="General">
                  <c:v>20.4116</c:v>
                </c:pt>
                <c:pt idx="30330" formatCode="General">
                  <c:v>20.412199999999999</c:v>
                </c:pt>
                <c:pt idx="30331" formatCode="General">
                  <c:v>20.4129</c:v>
                </c:pt>
                <c:pt idx="30332" formatCode="General">
                  <c:v>20.413599999999999</c:v>
                </c:pt>
                <c:pt idx="30333" formatCode="General">
                  <c:v>20.414300000000001</c:v>
                </c:pt>
                <c:pt idx="30334" formatCode="General">
                  <c:v>20.414899999999999</c:v>
                </c:pt>
                <c:pt idx="30335" formatCode="General">
                  <c:v>20.415600000000001</c:v>
                </c:pt>
                <c:pt idx="30336" formatCode="General">
                  <c:v>20.4163</c:v>
                </c:pt>
                <c:pt idx="30337" formatCode="General">
                  <c:v>20.417000000000002</c:v>
                </c:pt>
                <c:pt idx="30338" formatCode="General">
                  <c:v>20.4176</c:v>
                </c:pt>
                <c:pt idx="30339" formatCode="General">
                  <c:v>20.418299999999999</c:v>
                </c:pt>
                <c:pt idx="30340" formatCode="General">
                  <c:v>20.419</c:v>
                </c:pt>
                <c:pt idx="30341" formatCode="General">
                  <c:v>20.419599999999999</c:v>
                </c:pt>
                <c:pt idx="30342" formatCode="General">
                  <c:v>20.420300000000001</c:v>
                </c:pt>
                <c:pt idx="30343" formatCode="General">
                  <c:v>20.420999999999999</c:v>
                </c:pt>
                <c:pt idx="30344" formatCode="General">
                  <c:v>20.421700000000001</c:v>
                </c:pt>
                <c:pt idx="30345" formatCode="General">
                  <c:v>20.4223</c:v>
                </c:pt>
                <c:pt idx="30346" formatCode="General">
                  <c:v>20.422999999999998</c:v>
                </c:pt>
                <c:pt idx="30347" formatCode="General">
                  <c:v>20.4237</c:v>
                </c:pt>
                <c:pt idx="30348" formatCode="General">
                  <c:v>20.424399999999999</c:v>
                </c:pt>
                <c:pt idx="30349" formatCode="General">
                  <c:v>20.425000000000001</c:v>
                </c:pt>
                <c:pt idx="30350" formatCode="General">
                  <c:v>20.425699999999999</c:v>
                </c:pt>
                <c:pt idx="30351" formatCode="General">
                  <c:v>20.426400000000001</c:v>
                </c:pt>
                <c:pt idx="30352" formatCode="General">
                  <c:v>20.427099999999999</c:v>
                </c:pt>
                <c:pt idx="30353" formatCode="General">
                  <c:v>20.427700000000002</c:v>
                </c:pt>
                <c:pt idx="30354" formatCode="General">
                  <c:v>20.4284</c:v>
                </c:pt>
                <c:pt idx="30355" formatCode="General">
                  <c:v>20.429099999999998</c:v>
                </c:pt>
                <c:pt idx="30356" formatCode="General">
                  <c:v>20.4297</c:v>
                </c:pt>
                <c:pt idx="30357" formatCode="General">
                  <c:v>20.430399999999999</c:v>
                </c:pt>
                <c:pt idx="30358" formatCode="General">
                  <c:v>20.431100000000001</c:v>
                </c:pt>
                <c:pt idx="30359" formatCode="General">
                  <c:v>20.431799999999999</c:v>
                </c:pt>
                <c:pt idx="30360" formatCode="General">
                  <c:v>20.432400000000001</c:v>
                </c:pt>
                <c:pt idx="30361" formatCode="General">
                  <c:v>20.4331</c:v>
                </c:pt>
                <c:pt idx="30362" formatCode="General">
                  <c:v>20.433800000000002</c:v>
                </c:pt>
                <c:pt idx="30363" formatCode="General">
                  <c:v>20.4345</c:v>
                </c:pt>
                <c:pt idx="30364" formatCode="General">
                  <c:v>20.435099999999998</c:v>
                </c:pt>
                <c:pt idx="30365" formatCode="General">
                  <c:v>20.4358</c:v>
                </c:pt>
                <c:pt idx="30366" formatCode="General">
                  <c:v>20.436499999999999</c:v>
                </c:pt>
                <c:pt idx="30367" formatCode="General">
                  <c:v>20.437100000000001</c:v>
                </c:pt>
                <c:pt idx="30368" formatCode="General">
                  <c:v>20.437799999999999</c:v>
                </c:pt>
                <c:pt idx="30369" formatCode="General">
                  <c:v>20.438500000000001</c:v>
                </c:pt>
                <c:pt idx="30370" formatCode="General">
                  <c:v>20.4392</c:v>
                </c:pt>
                <c:pt idx="30371" formatCode="General">
                  <c:v>20.439800000000002</c:v>
                </c:pt>
                <c:pt idx="30372" formatCode="General">
                  <c:v>20.4405</c:v>
                </c:pt>
                <c:pt idx="30373" formatCode="General">
                  <c:v>20.441199999999998</c:v>
                </c:pt>
                <c:pt idx="30374" formatCode="General">
                  <c:v>20.4419</c:v>
                </c:pt>
                <c:pt idx="30375" formatCode="General">
                  <c:v>20.442499999999999</c:v>
                </c:pt>
                <c:pt idx="30376" formatCode="General">
                  <c:v>20.443200000000001</c:v>
                </c:pt>
                <c:pt idx="30377" formatCode="General">
                  <c:v>20.443899999999999</c:v>
                </c:pt>
                <c:pt idx="30378" formatCode="General">
                  <c:v>20.444600000000001</c:v>
                </c:pt>
                <c:pt idx="30379" formatCode="General">
                  <c:v>20.4452</c:v>
                </c:pt>
                <c:pt idx="30380" formatCode="General">
                  <c:v>20.445900000000002</c:v>
                </c:pt>
                <c:pt idx="30381" formatCode="General">
                  <c:v>20.4466</c:v>
                </c:pt>
                <c:pt idx="30382" formatCode="General">
                  <c:v>20.447199999999999</c:v>
                </c:pt>
                <c:pt idx="30383" formatCode="General">
                  <c:v>20.447900000000001</c:v>
                </c:pt>
                <c:pt idx="30384" formatCode="General">
                  <c:v>20.448599999999999</c:v>
                </c:pt>
                <c:pt idx="30385" formatCode="General">
                  <c:v>20.449300000000001</c:v>
                </c:pt>
                <c:pt idx="30386" formatCode="General">
                  <c:v>20.4499</c:v>
                </c:pt>
                <c:pt idx="30387" formatCode="General">
                  <c:v>20.450600000000001</c:v>
                </c:pt>
                <c:pt idx="30388" formatCode="General">
                  <c:v>20.4513</c:v>
                </c:pt>
                <c:pt idx="30389" formatCode="General">
                  <c:v>20.452000000000002</c:v>
                </c:pt>
                <c:pt idx="30390" formatCode="General">
                  <c:v>20.4526</c:v>
                </c:pt>
                <c:pt idx="30391" formatCode="General">
                  <c:v>20.453299999999999</c:v>
                </c:pt>
                <c:pt idx="30392" formatCode="General">
                  <c:v>20.454000000000001</c:v>
                </c:pt>
                <c:pt idx="30393" formatCode="General">
                  <c:v>20.454599999999999</c:v>
                </c:pt>
                <c:pt idx="30394" formatCode="General">
                  <c:v>20.455300000000001</c:v>
                </c:pt>
                <c:pt idx="30395" formatCode="General">
                  <c:v>20.456</c:v>
                </c:pt>
                <c:pt idx="30396" formatCode="General">
                  <c:v>20.456700000000001</c:v>
                </c:pt>
                <c:pt idx="30397" formatCode="General">
                  <c:v>20.4573</c:v>
                </c:pt>
                <c:pt idx="30398" formatCode="General">
                  <c:v>20.457999999999998</c:v>
                </c:pt>
                <c:pt idx="30399" formatCode="General">
                  <c:v>20.4587</c:v>
                </c:pt>
                <c:pt idx="30400" formatCode="General">
                  <c:v>20.459399999999999</c:v>
                </c:pt>
                <c:pt idx="30401" formatCode="General">
                  <c:v>20.46</c:v>
                </c:pt>
                <c:pt idx="30402" formatCode="General">
                  <c:v>20.460699999999999</c:v>
                </c:pt>
                <c:pt idx="30403" formatCode="General">
                  <c:v>20.461400000000001</c:v>
                </c:pt>
                <c:pt idx="30404" formatCode="General">
                  <c:v>20.462</c:v>
                </c:pt>
                <c:pt idx="30405" formatCode="General">
                  <c:v>20.462700000000002</c:v>
                </c:pt>
                <c:pt idx="30406" formatCode="General">
                  <c:v>20.4634</c:v>
                </c:pt>
                <c:pt idx="30407" formatCode="General">
                  <c:v>20.464099999999998</c:v>
                </c:pt>
                <c:pt idx="30408" formatCode="General">
                  <c:v>20.464700000000001</c:v>
                </c:pt>
                <c:pt idx="30409" formatCode="General">
                  <c:v>20.465399999999999</c:v>
                </c:pt>
                <c:pt idx="30410" formatCode="General">
                  <c:v>20.466100000000001</c:v>
                </c:pt>
                <c:pt idx="30411" formatCode="General">
                  <c:v>20.466799999999999</c:v>
                </c:pt>
                <c:pt idx="30412" formatCode="General">
                  <c:v>20.467400000000001</c:v>
                </c:pt>
                <c:pt idx="30413" formatCode="General">
                  <c:v>20.4681</c:v>
                </c:pt>
                <c:pt idx="30414" formatCode="General">
                  <c:v>20.468800000000002</c:v>
                </c:pt>
                <c:pt idx="30415" formatCode="General">
                  <c:v>20.4695</c:v>
                </c:pt>
                <c:pt idx="30416" formatCode="General">
                  <c:v>20.470099999999999</c:v>
                </c:pt>
                <c:pt idx="30417" formatCode="General">
                  <c:v>20.470800000000001</c:v>
                </c:pt>
                <c:pt idx="30418" formatCode="General">
                  <c:v>20.471499999999999</c:v>
                </c:pt>
                <c:pt idx="30419" formatCode="General">
                  <c:v>20.472100000000001</c:v>
                </c:pt>
                <c:pt idx="30420" formatCode="General">
                  <c:v>20.472799999999999</c:v>
                </c:pt>
                <c:pt idx="30421" formatCode="General">
                  <c:v>20.473500000000001</c:v>
                </c:pt>
                <c:pt idx="30422" formatCode="General">
                  <c:v>20.4742</c:v>
                </c:pt>
                <c:pt idx="30423" formatCode="General">
                  <c:v>20.474799999999998</c:v>
                </c:pt>
                <c:pt idx="30424" formatCode="General">
                  <c:v>20.4755</c:v>
                </c:pt>
                <c:pt idx="30425" formatCode="General">
                  <c:v>20.476199999999999</c:v>
                </c:pt>
                <c:pt idx="30426" formatCode="General">
                  <c:v>20.476900000000001</c:v>
                </c:pt>
                <c:pt idx="30427" formatCode="General">
                  <c:v>20.477499999999999</c:v>
                </c:pt>
                <c:pt idx="30428" formatCode="General">
                  <c:v>20.478200000000001</c:v>
                </c:pt>
                <c:pt idx="30429" formatCode="General">
                  <c:v>20.478899999999999</c:v>
                </c:pt>
                <c:pt idx="30430" formatCode="General">
                  <c:v>20.479500000000002</c:v>
                </c:pt>
                <c:pt idx="30431" formatCode="General">
                  <c:v>20.4802</c:v>
                </c:pt>
                <c:pt idx="30432" formatCode="General">
                  <c:v>20.480899999999998</c:v>
                </c:pt>
                <c:pt idx="30433" formatCode="General">
                  <c:v>20.4816</c:v>
                </c:pt>
                <c:pt idx="30434" formatCode="General">
                  <c:v>20.482199999999999</c:v>
                </c:pt>
                <c:pt idx="30435" formatCode="General">
                  <c:v>20.482900000000001</c:v>
                </c:pt>
                <c:pt idx="30436" formatCode="General">
                  <c:v>20.483599999999999</c:v>
                </c:pt>
                <c:pt idx="30437" formatCode="General">
                  <c:v>20.484300000000001</c:v>
                </c:pt>
                <c:pt idx="30438" formatCode="General">
                  <c:v>20.4849</c:v>
                </c:pt>
                <c:pt idx="30439" formatCode="General">
                  <c:v>20.485600000000002</c:v>
                </c:pt>
                <c:pt idx="30440" formatCode="General">
                  <c:v>20.4863</c:v>
                </c:pt>
                <c:pt idx="30441" formatCode="General">
                  <c:v>20.486899999999999</c:v>
                </c:pt>
                <c:pt idx="30442" formatCode="General">
                  <c:v>20.4876</c:v>
                </c:pt>
                <c:pt idx="30443" formatCode="General">
                  <c:v>20.488299999999999</c:v>
                </c:pt>
                <c:pt idx="30444" formatCode="General">
                  <c:v>20.489000000000001</c:v>
                </c:pt>
                <c:pt idx="30445" formatCode="General">
                  <c:v>20.489599999999999</c:v>
                </c:pt>
                <c:pt idx="30446" formatCode="General">
                  <c:v>20.490300000000001</c:v>
                </c:pt>
                <c:pt idx="30447" formatCode="General">
                  <c:v>20.491</c:v>
                </c:pt>
                <c:pt idx="30448" formatCode="General">
                  <c:v>20.491700000000002</c:v>
                </c:pt>
                <c:pt idx="30449" formatCode="General">
                  <c:v>20.4923</c:v>
                </c:pt>
                <c:pt idx="30450" formatCode="General">
                  <c:v>20.492999999999999</c:v>
                </c:pt>
                <c:pt idx="30451" formatCode="General">
                  <c:v>20.4937</c:v>
                </c:pt>
                <c:pt idx="30452" formatCode="General">
                  <c:v>20.494399999999999</c:v>
                </c:pt>
                <c:pt idx="30453" formatCode="General">
                  <c:v>20.495000000000001</c:v>
                </c:pt>
                <c:pt idx="30454" formatCode="General">
                  <c:v>20.495699999999999</c:v>
                </c:pt>
                <c:pt idx="30455" formatCode="General">
                  <c:v>20.496400000000001</c:v>
                </c:pt>
                <c:pt idx="30456" formatCode="General">
                  <c:v>20.497</c:v>
                </c:pt>
                <c:pt idx="30457" formatCode="General">
                  <c:v>20.497699999999998</c:v>
                </c:pt>
                <c:pt idx="30458" formatCode="General">
                  <c:v>20.4984</c:v>
                </c:pt>
                <c:pt idx="30459" formatCode="General">
                  <c:v>20.499099999999999</c:v>
                </c:pt>
                <c:pt idx="30460" formatCode="General">
                  <c:v>20.499700000000001</c:v>
                </c:pt>
                <c:pt idx="30461" formatCode="General">
                  <c:v>20.500399999999999</c:v>
                </c:pt>
                <c:pt idx="30462" formatCode="General">
                  <c:v>20.501100000000001</c:v>
                </c:pt>
                <c:pt idx="30463" formatCode="General">
                  <c:v>20.501799999999999</c:v>
                </c:pt>
                <c:pt idx="30464" formatCode="General">
                  <c:v>20.502400000000002</c:v>
                </c:pt>
                <c:pt idx="30465" formatCode="General">
                  <c:v>20.5031</c:v>
                </c:pt>
                <c:pt idx="30466" formatCode="General">
                  <c:v>20.503799999999998</c:v>
                </c:pt>
                <c:pt idx="30467" formatCode="General">
                  <c:v>20.5044</c:v>
                </c:pt>
                <c:pt idx="30468" formatCode="General">
                  <c:v>20.505099999999999</c:v>
                </c:pt>
                <c:pt idx="30469" formatCode="General">
                  <c:v>20.505800000000001</c:v>
                </c:pt>
                <c:pt idx="30470" formatCode="General">
                  <c:v>20.506499999999999</c:v>
                </c:pt>
                <c:pt idx="30471" formatCode="General">
                  <c:v>20.507100000000001</c:v>
                </c:pt>
                <c:pt idx="30472" formatCode="General">
                  <c:v>20.5078</c:v>
                </c:pt>
                <c:pt idx="30473" formatCode="General">
                  <c:v>20.508500000000002</c:v>
                </c:pt>
                <c:pt idx="30474" formatCode="General">
                  <c:v>20.5092</c:v>
                </c:pt>
                <c:pt idx="30475" formatCode="General">
                  <c:v>20.509799999999998</c:v>
                </c:pt>
                <c:pt idx="30476" formatCode="General">
                  <c:v>20.5105</c:v>
                </c:pt>
                <c:pt idx="30477" formatCode="General">
                  <c:v>20.511199999999999</c:v>
                </c:pt>
                <c:pt idx="30478" formatCode="General">
                  <c:v>20.511900000000001</c:v>
                </c:pt>
                <c:pt idx="30479" formatCode="General">
                  <c:v>20.512499999999999</c:v>
                </c:pt>
                <c:pt idx="30480" formatCode="General">
                  <c:v>20.513200000000001</c:v>
                </c:pt>
                <c:pt idx="30481" formatCode="General">
                  <c:v>20.5139</c:v>
                </c:pt>
                <c:pt idx="30482" formatCode="General">
                  <c:v>20.514500000000002</c:v>
                </c:pt>
                <c:pt idx="30483" formatCode="General">
                  <c:v>20.5152</c:v>
                </c:pt>
                <c:pt idx="30484" formatCode="General">
                  <c:v>20.515899999999998</c:v>
                </c:pt>
                <c:pt idx="30485" formatCode="General">
                  <c:v>20.5166</c:v>
                </c:pt>
                <c:pt idx="30486" formatCode="General">
                  <c:v>20.517199999999999</c:v>
                </c:pt>
                <c:pt idx="30487" formatCode="General">
                  <c:v>20.517900000000001</c:v>
                </c:pt>
                <c:pt idx="30488" formatCode="General">
                  <c:v>20.518599999999999</c:v>
                </c:pt>
                <c:pt idx="30489" formatCode="General">
                  <c:v>20.519300000000001</c:v>
                </c:pt>
                <c:pt idx="30490" formatCode="General">
                  <c:v>20.5199</c:v>
                </c:pt>
                <c:pt idx="30491" formatCode="General">
                  <c:v>20.520600000000002</c:v>
                </c:pt>
                <c:pt idx="30492" formatCode="General">
                  <c:v>20.5213</c:v>
                </c:pt>
                <c:pt idx="30493" formatCode="General">
                  <c:v>20.521899999999999</c:v>
                </c:pt>
                <c:pt idx="30494" formatCode="General">
                  <c:v>20.522600000000001</c:v>
                </c:pt>
                <c:pt idx="30495" formatCode="General">
                  <c:v>20.523299999999999</c:v>
                </c:pt>
                <c:pt idx="30496" formatCode="General">
                  <c:v>20.524000000000001</c:v>
                </c:pt>
                <c:pt idx="30497" formatCode="General">
                  <c:v>20.5246</c:v>
                </c:pt>
                <c:pt idx="30498" formatCode="General">
                  <c:v>20.525300000000001</c:v>
                </c:pt>
                <c:pt idx="30499" formatCode="General">
                  <c:v>20.526</c:v>
                </c:pt>
                <c:pt idx="30500" formatCode="General">
                  <c:v>20.526700000000002</c:v>
                </c:pt>
                <c:pt idx="30501" formatCode="General">
                  <c:v>20.5273</c:v>
                </c:pt>
                <c:pt idx="30502" formatCode="General">
                  <c:v>20.527999999999999</c:v>
                </c:pt>
                <c:pt idx="30503" formatCode="General">
                  <c:v>20.528700000000001</c:v>
                </c:pt>
                <c:pt idx="30504" formatCode="General">
                  <c:v>20.529299999999999</c:v>
                </c:pt>
                <c:pt idx="30505" formatCode="General">
                  <c:v>20.53</c:v>
                </c:pt>
                <c:pt idx="30506" formatCode="General">
                  <c:v>20.5307</c:v>
                </c:pt>
                <c:pt idx="30507" formatCode="General">
                  <c:v>20.531400000000001</c:v>
                </c:pt>
                <c:pt idx="30508" formatCode="General">
                  <c:v>20.532</c:v>
                </c:pt>
                <c:pt idx="30509" formatCode="General">
                  <c:v>20.532699999999998</c:v>
                </c:pt>
                <c:pt idx="30510" formatCode="General">
                  <c:v>20.5334</c:v>
                </c:pt>
                <c:pt idx="30511" formatCode="General">
                  <c:v>20.534099999999999</c:v>
                </c:pt>
                <c:pt idx="30512" formatCode="General">
                  <c:v>20.534700000000001</c:v>
                </c:pt>
                <c:pt idx="30513" formatCode="General">
                  <c:v>20.535399999999999</c:v>
                </c:pt>
                <c:pt idx="30514" formatCode="General">
                  <c:v>20.536100000000001</c:v>
                </c:pt>
                <c:pt idx="30515" formatCode="General">
                  <c:v>20.536799999999999</c:v>
                </c:pt>
                <c:pt idx="30516" formatCode="General">
                  <c:v>20.537400000000002</c:v>
                </c:pt>
                <c:pt idx="30517" formatCode="General">
                  <c:v>20.5381</c:v>
                </c:pt>
                <c:pt idx="30518" formatCode="General">
                  <c:v>20.538799999999998</c:v>
                </c:pt>
                <c:pt idx="30519" formatCode="General">
                  <c:v>20.539400000000001</c:v>
                </c:pt>
                <c:pt idx="30520" formatCode="General">
                  <c:v>20.540099999999999</c:v>
                </c:pt>
                <c:pt idx="30521" formatCode="General">
                  <c:v>20.540800000000001</c:v>
                </c:pt>
                <c:pt idx="30522" formatCode="General">
                  <c:v>20.541499999999999</c:v>
                </c:pt>
                <c:pt idx="30523" formatCode="General">
                  <c:v>20.542100000000001</c:v>
                </c:pt>
                <c:pt idx="30524" formatCode="General">
                  <c:v>20.5428</c:v>
                </c:pt>
                <c:pt idx="30525" formatCode="General">
                  <c:v>20.543500000000002</c:v>
                </c:pt>
                <c:pt idx="30526" formatCode="General">
                  <c:v>20.5442</c:v>
                </c:pt>
                <c:pt idx="30527" formatCode="General">
                  <c:v>20.544799999999999</c:v>
                </c:pt>
                <c:pt idx="30528" formatCode="General">
                  <c:v>20.545500000000001</c:v>
                </c:pt>
                <c:pt idx="30529" formatCode="General">
                  <c:v>20.546199999999999</c:v>
                </c:pt>
                <c:pt idx="30530" formatCode="General">
                  <c:v>20.546800000000001</c:v>
                </c:pt>
                <c:pt idx="30531" formatCode="General">
                  <c:v>20.547499999999999</c:v>
                </c:pt>
                <c:pt idx="30532" formatCode="General">
                  <c:v>20.548200000000001</c:v>
                </c:pt>
                <c:pt idx="30533" formatCode="General">
                  <c:v>20.5489</c:v>
                </c:pt>
                <c:pt idx="30534" formatCode="General">
                  <c:v>20.549499999999998</c:v>
                </c:pt>
                <c:pt idx="30535" formatCode="General">
                  <c:v>20.5502</c:v>
                </c:pt>
                <c:pt idx="30536" formatCode="General">
                  <c:v>20.550899999999999</c:v>
                </c:pt>
                <c:pt idx="30537" formatCode="General">
                  <c:v>20.551600000000001</c:v>
                </c:pt>
                <c:pt idx="30538" formatCode="General">
                  <c:v>20.552199999999999</c:v>
                </c:pt>
                <c:pt idx="30539" formatCode="General">
                  <c:v>20.552900000000001</c:v>
                </c:pt>
                <c:pt idx="30540" formatCode="General">
                  <c:v>20.553599999999999</c:v>
                </c:pt>
                <c:pt idx="30541" formatCode="General">
                  <c:v>20.554300000000001</c:v>
                </c:pt>
                <c:pt idx="30542" formatCode="General">
                  <c:v>20.5549</c:v>
                </c:pt>
                <c:pt idx="30543" formatCode="General">
                  <c:v>20.555599999999998</c:v>
                </c:pt>
                <c:pt idx="30544" formatCode="General">
                  <c:v>20.5563</c:v>
                </c:pt>
                <c:pt idx="30545" formatCode="General">
                  <c:v>20.556899999999999</c:v>
                </c:pt>
                <c:pt idx="30546" formatCode="General">
                  <c:v>20.557600000000001</c:v>
                </c:pt>
                <c:pt idx="30547" formatCode="General">
                  <c:v>20.558299999999999</c:v>
                </c:pt>
                <c:pt idx="30548" formatCode="General">
                  <c:v>20.559000000000001</c:v>
                </c:pt>
                <c:pt idx="30549" formatCode="General">
                  <c:v>20.5596</c:v>
                </c:pt>
                <c:pt idx="30550" formatCode="General">
                  <c:v>20.560300000000002</c:v>
                </c:pt>
                <c:pt idx="30551" formatCode="General">
                  <c:v>20.561</c:v>
                </c:pt>
                <c:pt idx="30552" formatCode="General">
                  <c:v>20.561699999999998</c:v>
                </c:pt>
                <c:pt idx="30553" formatCode="General">
                  <c:v>20.5623</c:v>
                </c:pt>
                <c:pt idx="30554" formatCode="General">
                  <c:v>20.562999999999999</c:v>
                </c:pt>
                <c:pt idx="30555" formatCode="General">
                  <c:v>20.563700000000001</c:v>
                </c:pt>
                <c:pt idx="30556" formatCode="General">
                  <c:v>20.564299999999999</c:v>
                </c:pt>
                <c:pt idx="30557" formatCode="General">
                  <c:v>20.565000000000001</c:v>
                </c:pt>
                <c:pt idx="30558" formatCode="General">
                  <c:v>20.5657</c:v>
                </c:pt>
                <c:pt idx="30559" formatCode="General">
                  <c:v>20.566400000000002</c:v>
                </c:pt>
                <c:pt idx="30560" formatCode="General">
                  <c:v>20.567</c:v>
                </c:pt>
                <c:pt idx="30561" formatCode="General">
                  <c:v>20.567699999999999</c:v>
                </c:pt>
                <c:pt idx="30562" formatCode="General">
                  <c:v>20.5684</c:v>
                </c:pt>
                <c:pt idx="30563" formatCode="General">
                  <c:v>20.569099999999999</c:v>
                </c:pt>
                <c:pt idx="30564" formatCode="General">
                  <c:v>20.569700000000001</c:v>
                </c:pt>
                <c:pt idx="30565" formatCode="General">
                  <c:v>20.570399999999999</c:v>
                </c:pt>
                <c:pt idx="30566" formatCode="General">
                  <c:v>20.571100000000001</c:v>
                </c:pt>
                <c:pt idx="30567" formatCode="General">
                  <c:v>20.5717</c:v>
                </c:pt>
                <c:pt idx="30568" formatCode="General">
                  <c:v>20.572399999999998</c:v>
                </c:pt>
                <c:pt idx="30569" formatCode="General">
                  <c:v>20.5731</c:v>
                </c:pt>
                <c:pt idx="30570" formatCode="General">
                  <c:v>20.573799999999999</c:v>
                </c:pt>
                <c:pt idx="30571" formatCode="General">
                  <c:v>20.574400000000001</c:v>
                </c:pt>
                <c:pt idx="30572" formatCode="General">
                  <c:v>20.575099999999999</c:v>
                </c:pt>
                <c:pt idx="30573" formatCode="General">
                  <c:v>20.575800000000001</c:v>
                </c:pt>
                <c:pt idx="30574" formatCode="General">
                  <c:v>20.576499999999999</c:v>
                </c:pt>
                <c:pt idx="30575" formatCode="General">
                  <c:v>20.577100000000002</c:v>
                </c:pt>
                <c:pt idx="30576" formatCode="General">
                  <c:v>20.5778</c:v>
                </c:pt>
                <c:pt idx="30577" formatCode="General">
                  <c:v>20.578499999999998</c:v>
                </c:pt>
                <c:pt idx="30578" formatCode="General">
                  <c:v>20.5792</c:v>
                </c:pt>
                <c:pt idx="30579" formatCode="General">
                  <c:v>20.579799999999999</c:v>
                </c:pt>
                <c:pt idx="30580" formatCode="General">
                  <c:v>20.580500000000001</c:v>
                </c:pt>
                <c:pt idx="30581" formatCode="General">
                  <c:v>20.581199999999999</c:v>
                </c:pt>
                <c:pt idx="30582" formatCode="General">
                  <c:v>20.581800000000001</c:v>
                </c:pt>
                <c:pt idx="30583" formatCode="General">
                  <c:v>20.5825</c:v>
                </c:pt>
                <c:pt idx="30584" formatCode="General">
                  <c:v>20.583200000000001</c:v>
                </c:pt>
                <c:pt idx="30585" formatCode="General">
                  <c:v>20.5839</c:v>
                </c:pt>
                <c:pt idx="30586" formatCode="General">
                  <c:v>20.584499999999998</c:v>
                </c:pt>
                <c:pt idx="30587" formatCode="General">
                  <c:v>20.5852</c:v>
                </c:pt>
                <c:pt idx="30588" formatCode="General">
                  <c:v>20.585899999999999</c:v>
                </c:pt>
                <c:pt idx="30589" formatCode="General">
                  <c:v>20.586600000000001</c:v>
                </c:pt>
                <c:pt idx="30590" formatCode="General">
                  <c:v>20.587199999999999</c:v>
                </c:pt>
                <c:pt idx="30591" formatCode="General">
                  <c:v>20.587900000000001</c:v>
                </c:pt>
                <c:pt idx="30592" formatCode="General">
                  <c:v>20.5886</c:v>
                </c:pt>
                <c:pt idx="30593" formatCode="General">
                  <c:v>20.589200000000002</c:v>
                </c:pt>
                <c:pt idx="30594" formatCode="General">
                  <c:v>20.5899</c:v>
                </c:pt>
                <c:pt idx="30595" formatCode="General">
                  <c:v>20.590599999999998</c:v>
                </c:pt>
                <c:pt idx="30596" formatCode="General">
                  <c:v>20.5913</c:v>
                </c:pt>
                <c:pt idx="30597" formatCode="General">
                  <c:v>20.591899999999999</c:v>
                </c:pt>
                <c:pt idx="30598" formatCode="General">
                  <c:v>20.592600000000001</c:v>
                </c:pt>
                <c:pt idx="30599" formatCode="General">
                  <c:v>20.593299999999999</c:v>
                </c:pt>
                <c:pt idx="30600" formatCode="General">
                  <c:v>20.594000000000001</c:v>
                </c:pt>
                <c:pt idx="30601" formatCode="General">
                  <c:v>20.5946</c:v>
                </c:pt>
                <c:pt idx="30602" formatCode="General">
                  <c:v>20.595300000000002</c:v>
                </c:pt>
                <c:pt idx="30603" formatCode="General">
                  <c:v>20.596</c:v>
                </c:pt>
                <c:pt idx="30604" formatCode="General">
                  <c:v>20.596599999999999</c:v>
                </c:pt>
                <c:pt idx="30605" formatCode="General">
                  <c:v>20.597300000000001</c:v>
                </c:pt>
                <c:pt idx="30606" formatCode="General">
                  <c:v>20.597999999999999</c:v>
                </c:pt>
                <c:pt idx="30607" formatCode="General">
                  <c:v>20.598700000000001</c:v>
                </c:pt>
                <c:pt idx="30608" formatCode="General">
                  <c:v>20.599299999999999</c:v>
                </c:pt>
                <c:pt idx="30609" formatCode="General">
                  <c:v>20.6</c:v>
                </c:pt>
                <c:pt idx="30610" formatCode="General">
                  <c:v>20.6007</c:v>
                </c:pt>
                <c:pt idx="30611" formatCode="General">
                  <c:v>20.601400000000002</c:v>
                </c:pt>
                <c:pt idx="30612" formatCode="General">
                  <c:v>20.602</c:v>
                </c:pt>
                <c:pt idx="30613" formatCode="General">
                  <c:v>20.602699999999999</c:v>
                </c:pt>
                <c:pt idx="30614" formatCode="General">
                  <c:v>20.603400000000001</c:v>
                </c:pt>
                <c:pt idx="30615" formatCode="General">
                  <c:v>20.604099999999999</c:v>
                </c:pt>
                <c:pt idx="30616" formatCode="General">
                  <c:v>20.604700000000001</c:v>
                </c:pt>
                <c:pt idx="30617" formatCode="General">
                  <c:v>20.605399999999999</c:v>
                </c:pt>
                <c:pt idx="30618" formatCode="General">
                  <c:v>20.606100000000001</c:v>
                </c:pt>
                <c:pt idx="30619" formatCode="General">
                  <c:v>20.6067</c:v>
                </c:pt>
                <c:pt idx="30620" formatCode="General">
                  <c:v>20.607399999999998</c:v>
                </c:pt>
                <c:pt idx="30621" formatCode="General">
                  <c:v>20.6081</c:v>
                </c:pt>
                <c:pt idx="30622" formatCode="General">
                  <c:v>20.608799999999999</c:v>
                </c:pt>
                <c:pt idx="30623" formatCode="General">
                  <c:v>20.609400000000001</c:v>
                </c:pt>
                <c:pt idx="30624" formatCode="General">
                  <c:v>20.610099999999999</c:v>
                </c:pt>
                <c:pt idx="30625" formatCode="General">
                  <c:v>20.610800000000001</c:v>
                </c:pt>
                <c:pt idx="30626" formatCode="General">
                  <c:v>20.611499999999999</c:v>
                </c:pt>
                <c:pt idx="30627" formatCode="General">
                  <c:v>20.612100000000002</c:v>
                </c:pt>
                <c:pt idx="30628" formatCode="General">
                  <c:v>20.6128</c:v>
                </c:pt>
                <c:pt idx="30629" formatCode="General">
                  <c:v>20.613499999999998</c:v>
                </c:pt>
                <c:pt idx="30630" formatCode="General">
                  <c:v>20.614100000000001</c:v>
                </c:pt>
                <c:pt idx="30631" formatCode="General">
                  <c:v>20.614799999999999</c:v>
                </c:pt>
                <c:pt idx="30632" formatCode="General">
                  <c:v>20.615500000000001</c:v>
                </c:pt>
                <c:pt idx="30633" formatCode="General">
                  <c:v>20.616199999999999</c:v>
                </c:pt>
                <c:pt idx="30634" formatCode="General">
                  <c:v>20.616800000000001</c:v>
                </c:pt>
                <c:pt idx="30635" formatCode="General">
                  <c:v>20.6175</c:v>
                </c:pt>
                <c:pt idx="30636" formatCode="General">
                  <c:v>20.618200000000002</c:v>
                </c:pt>
                <c:pt idx="30637" formatCode="General">
                  <c:v>20.6189</c:v>
                </c:pt>
                <c:pt idx="30638" formatCode="General">
                  <c:v>20.619499999999999</c:v>
                </c:pt>
                <c:pt idx="30639" formatCode="General">
                  <c:v>20.620200000000001</c:v>
                </c:pt>
                <c:pt idx="30640" formatCode="General">
                  <c:v>20.620899999999999</c:v>
                </c:pt>
                <c:pt idx="30641" formatCode="General">
                  <c:v>20.621600000000001</c:v>
                </c:pt>
                <c:pt idx="30642" formatCode="General">
                  <c:v>20.622199999999999</c:v>
                </c:pt>
                <c:pt idx="30643" formatCode="General">
                  <c:v>20.622900000000001</c:v>
                </c:pt>
                <c:pt idx="30644" formatCode="General">
                  <c:v>20.6236</c:v>
                </c:pt>
                <c:pt idx="30645" formatCode="General">
                  <c:v>20.624199999999998</c:v>
                </c:pt>
                <c:pt idx="30646" formatCode="General">
                  <c:v>20.6249</c:v>
                </c:pt>
                <c:pt idx="30647" formatCode="General">
                  <c:v>20.625599999999999</c:v>
                </c:pt>
                <c:pt idx="30648" formatCode="General">
                  <c:v>20.626300000000001</c:v>
                </c:pt>
                <c:pt idx="30649" formatCode="General">
                  <c:v>20.626899999999999</c:v>
                </c:pt>
                <c:pt idx="30650" formatCode="General">
                  <c:v>20.627600000000001</c:v>
                </c:pt>
                <c:pt idx="30651" formatCode="General">
                  <c:v>20.628299999999999</c:v>
                </c:pt>
                <c:pt idx="30652" formatCode="General">
                  <c:v>20.629000000000001</c:v>
                </c:pt>
                <c:pt idx="30653" formatCode="General">
                  <c:v>20.6296</c:v>
                </c:pt>
                <c:pt idx="30654" formatCode="General">
                  <c:v>20.630299999999998</c:v>
                </c:pt>
                <c:pt idx="30655" formatCode="General">
                  <c:v>20.631</c:v>
                </c:pt>
                <c:pt idx="30656" formatCode="General">
                  <c:v>20.631599999999999</c:v>
                </c:pt>
                <c:pt idx="30657" formatCode="General">
                  <c:v>20.632300000000001</c:v>
                </c:pt>
                <c:pt idx="30658" formatCode="General">
                  <c:v>20.632999999999999</c:v>
                </c:pt>
                <c:pt idx="30659" formatCode="General">
                  <c:v>20.633700000000001</c:v>
                </c:pt>
                <c:pt idx="30660" formatCode="General">
                  <c:v>20.6343</c:v>
                </c:pt>
                <c:pt idx="30661" formatCode="General">
                  <c:v>20.635000000000002</c:v>
                </c:pt>
                <c:pt idx="30662" formatCode="General">
                  <c:v>20.6357</c:v>
                </c:pt>
                <c:pt idx="30663" formatCode="General">
                  <c:v>20.636399999999998</c:v>
                </c:pt>
                <c:pt idx="30664" formatCode="General">
                  <c:v>20.637</c:v>
                </c:pt>
                <c:pt idx="30665" formatCode="General">
                  <c:v>20.637699999999999</c:v>
                </c:pt>
                <c:pt idx="30666" formatCode="General">
                  <c:v>20.638400000000001</c:v>
                </c:pt>
                <c:pt idx="30667" formatCode="General">
                  <c:v>20.638999999999999</c:v>
                </c:pt>
                <c:pt idx="30668" formatCode="General">
                  <c:v>20.639700000000001</c:v>
                </c:pt>
                <c:pt idx="30669" formatCode="General">
                  <c:v>20.6404</c:v>
                </c:pt>
                <c:pt idx="30670" formatCode="General">
                  <c:v>20.641100000000002</c:v>
                </c:pt>
                <c:pt idx="30671" formatCode="General">
                  <c:v>20.6417</c:v>
                </c:pt>
                <c:pt idx="30672" formatCode="General">
                  <c:v>20.642399999999999</c:v>
                </c:pt>
                <c:pt idx="30673" formatCode="General">
                  <c:v>20.6431</c:v>
                </c:pt>
                <c:pt idx="30674" formatCode="General">
                  <c:v>20.643799999999999</c:v>
                </c:pt>
                <c:pt idx="30675" formatCode="General">
                  <c:v>20.644400000000001</c:v>
                </c:pt>
                <c:pt idx="30676" formatCode="General">
                  <c:v>20.645099999999999</c:v>
                </c:pt>
                <c:pt idx="30677" formatCode="General">
                  <c:v>20.645800000000001</c:v>
                </c:pt>
                <c:pt idx="30678" formatCode="General">
                  <c:v>20.6465</c:v>
                </c:pt>
                <c:pt idx="30679" formatCode="General">
                  <c:v>20.647099999999998</c:v>
                </c:pt>
                <c:pt idx="30680" formatCode="General">
                  <c:v>20.6478</c:v>
                </c:pt>
                <c:pt idx="30681" formatCode="General">
                  <c:v>20.648499999999999</c:v>
                </c:pt>
                <c:pt idx="30682" formatCode="General">
                  <c:v>20.649100000000001</c:v>
                </c:pt>
                <c:pt idx="30683" formatCode="General">
                  <c:v>20.649799999999999</c:v>
                </c:pt>
                <c:pt idx="30684" formatCode="General">
                  <c:v>20.650500000000001</c:v>
                </c:pt>
                <c:pt idx="30685" formatCode="General">
                  <c:v>20.651199999999999</c:v>
                </c:pt>
                <c:pt idx="30686" formatCode="General">
                  <c:v>20.651800000000001</c:v>
                </c:pt>
                <c:pt idx="30687" formatCode="General">
                  <c:v>20.6525</c:v>
                </c:pt>
                <c:pt idx="30688" formatCode="General">
                  <c:v>20.653199999999998</c:v>
                </c:pt>
                <c:pt idx="30689" formatCode="General">
                  <c:v>20.6539</c:v>
                </c:pt>
                <c:pt idx="30690" formatCode="General">
                  <c:v>20.654499999999999</c:v>
                </c:pt>
                <c:pt idx="30691" formatCode="General">
                  <c:v>20.655200000000001</c:v>
                </c:pt>
                <c:pt idx="30692" formatCode="General">
                  <c:v>20.655899999999999</c:v>
                </c:pt>
                <c:pt idx="30693" formatCode="General">
                  <c:v>20.656500000000001</c:v>
                </c:pt>
                <c:pt idx="30694" formatCode="General">
                  <c:v>20.6572</c:v>
                </c:pt>
                <c:pt idx="30695" formatCode="General">
                  <c:v>20.657900000000001</c:v>
                </c:pt>
                <c:pt idx="30696" formatCode="General">
                  <c:v>20.6586</c:v>
                </c:pt>
                <c:pt idx="30697" formatCode="General">
                  <c:v>20.659199999999998</c:v>
                </c:pt>
                <c:pt idx="30698" formatCode="General">
                  <c:v>20.6599</c:v>
                </c:pt>
                <c:pt idx="30699" formatCode="General">
                  <c:v>20.660599999999999</c:v>
                </c:pt>
                <c:pt idx="30700" formatCode="General">
                  <c:v>20.661300000000001</c:v>
                </c:pt>
                <c:pt idx="30701" formatCode="General">
                  <c:v>20.661899999999999</c:v>
                </c:pt>
                <c:pt idx="30702" formatCode="General">
                  <c:v>20.662600000000001</c:v>
                </c:pt>
                <c:pt idx="30703" formatCode="General">
                  <c:v>20.6633</c:v>
                </c:pt>
                <c:pt idx="30704" formatCode="General">
                  <c:v>20.663900000000002</c:v>
                </c:pt>
                <c:pt idx="30705" formatCode="General">
                  <c:v>20.6646</c:v>
                </c:pt>
                <c:pt idx="30706" formatCode="General">
                  <c:v>20.665299999999998</c:v>
                </c:pt>
                <c:pt idx="30707" formatCode="General">
                  <c:v>20.666</c:v>
                </c:pt>
                <c:pt idx="30708" formatCode="General">
                  <c:v>20.666599999999999</c:v>
                </c:pt>
                <c:pt idx="30709" formatCode="General">
                  <c:v>20.667300000000001</c:v>
                </c:pt>
                <c:pt idx="30710" formatCode="General">
                  <c:v>20.667999999999999</c:v>
                </c:pt>
                <c:pt idx="30711" formatCode="General">
                  <c:v>20.668700000000001</c:v>
                </c:pt>
                <c:pt idx="30712" formatCode="General">
                  <c:v>20.6693</c:v>
                </c:pt>
                <c:pt idx="30713" formatCode="General">
                  <c:v>20.67</c:v>
                </c:pt>
                <c:pt idx="30714" formatCode="General">
                  <c:v>20.6707</c:v>
                </c:pt>
                <c:pt idx="30715" formatCode="General">
                  <c:v>20.671399999999998</c:v>
                </c:pt>
                <c:pt idx="30716" formatCode="General">
                  <c:v>20.672000000000001</c:v>
                </c:pt>
                <c:pt idx="30717" formatCode="General">
                  <c:v>20.672699999999999</c:v>
                </c:pt>
                <c:pt idx="30718" formatCode="General">
                  <c:v>20.673400000000001</c:v>
                </c:pt>
                <c:pt idx="30719" formatCode="General">
                  <c:v>20.673999999999999</c:v>
                </c:pt>
                <c:pt idx="30720" formatCode="General">
                  <c:v>20.674700000000001</c:v>
                </c:pt>
                <c:pt idx="30721" formatCode="General">
                  <c:v>20.6754</c:v>
                </c:pt>
                <c:pt idx="30722" formatCode="General">
                  <c:v>20.676100000000002</c:v>
                </c:pt>
                <c:pt idx="30723" formatCode="General">
                  <c:v>20.6767</c:v>
                </c:pt>
                <c:pt idx="30724" formatCode="General">
                  <c:v>20.677399999999999</c:v>
                </c:pt>
                <c:pt idx="30725" formatCode="General">
                  <c:v>20.678100000000001</c:v>
                </c:pt>
                <c:pt idx="30726" formatCode="General">
                  <c:v>20.678799999999999</c:v>
                </c:pt>
                <c:pt idx="30727" formatCode="General">
                  <c:v>20.679400000000001</c:v>
                </c:pt>
                <c:pt idx="30728" formatCode="General">
                  <c:v>20.680099999999999</c:v>
                </c:pt>
                <c:pt idx="30729" formatCode="General">
                  <c:v>20.680800000000001</c:v>
                </c:pt>
                <c:pt idx="30730" formatCode="General">
                  <c:v>20.6814</c:v>
                </c:pt>
                <c:pt idx="30731" formatCode="General">
                  <c:v>20.682099999999998</c:v>
                </c:pt>
                <c:pt idx="30732" formatCode="General">
                  <c:v>20.6828</c:v>
                </c:pt>
                <c:pt idx="30733" formatCode="General">
                  <c:v>20.683499999999999</c:v>
                </c:pt>
                <c:pt idx="30734" formatCode="General">
                  <c:v>20.684100000000001</c:v>
                </c:pt>
                <c:pt idx="30735" formatCode="General">
                  <c:v>20.684799999999999</c:v>
                </c:pt>
                <c:pt idx="30736" formatCode="General">
                  <c:v>20.685500000000001</c:v>
                </c:pt>
                <c:pt idx="30737" formatCode="General">
                  <c:v>20.686199999999999</c:v>
                </c:pt>
                <c:pt idx="30738" formatCode="General">
                  <c:v>20.686800000000002</c:v>
                </c:pt>
                <c:pt idx="30739" formatCode="General">
                  <c:v>20.6875</c:v>
                </c:pt>
                <c:pt idx="30740" formatCode="General">
                  <c:v>20.688199999999998</c:v>
                </c:pt>
                <c:pt idx="30741" formatCode="General">
                  <c:v>20.6889</c:v>
                </c:pt>
                <c:pt idx="30742" formatCode="General">
                  <c:v>20.689499999999999</c:v>
                </c:pt>
                <c:pt idx="30743" formatCode="General">
                  <c:v>20.690200000000001</c:v>
                </c:pt>
                <c:pt idx="30744" formatCode="General">
                  <c:v>20.690899999999999</c:v>
                </c:pt>
                <c:pt idx="30745" formatCode="General">
                  <c:v>20.691500000000001</c:v>
                </c:pt>
                <c:pt idx="30746" formatCode="General">
                  <c:v>20.6922</c:v>
                </c:pt>
                <c:pt idx="30747" formatCode="General">
                  <c:v>20.692900000000002</c:v>
                </c:pt>
                <c:pt idx="30748" formatCode="General">
                  <c:v>20.6936</c:v>
                </c:pt>
                <c:pt idx="30749" formatCode="General">
                  <c:v>20.694199999999999</c:v>
                </c:pt>
                <c:pt idx="30750" formatCode="General">
                  <c:v>20.694900000000001</c:v>
                </c:pt>
                <c:pt idx="30751" formatCode="General">
                  <c:v>20.695599999999999</c:v>
                </c:pt>
                <c:pt idx="30752" formatCode="General">
                  <c:v>20.696300000000001</c:v>
                </c:pt>
                <c:pt idx="30753" formatCode="General">
                  <c:v>20.696899999999999</c:v>
                </c:pt>
                <c:pt idx="30754" formatCode="General">
                  <c:v>20.697600000000001</c:v>
                </c:pt>
                <c:pt idx="30755" formatCode="General">
                  <c:v>20.6983</c:v>
                </c:pt>
                <c:pt idx="30756" formatCode="General">
                  <c:v>20.698899999999998</c:v>
                </c:pt>
                <c:pt idx="30757" formatCode="General">
                  <c:v>20.6996</c:v>
                </c:pt>
                <c:pt idx="30758" formatCode="General">
                  <c:v>20.700299999999999</c:v>
                </c:pt>
                <c:pt idx="30759" formatCode="General">
                  <c:v>20.701000000000001</c:v>
                </c:pt>
                <c:pt idx="30760" formatCode="General">
                  <c:v>20.701599999999999</c:v>
                </c:pt>
                <c:pt idx="30761" formatCode="General">
                  <c:v>20.702300000000001</c:v>
                </c:pt>
                <c:pt idx="30762" formatCode="General">
                  <c:v>20.702999999999999</c:v>
                </c:pt>
                <c:pt idx="30763" formatCode="General">
                  <c:v>20.703700000000001</c:v>
                </c:pt>
                <c:pt idx="30764" formatCode="General">
                  <c:v>20.7043</c:v>
                </c:pt>
                <c:pt idx="30765" formatCode="General">
                  <c:v>20.704999999999998</c:v>
                </c:pt>
                <c:pt idx="30766" formatCode="General">
                  <c:v>20.7057</c:v>
                </c:pt>
                <c:pt idx="30767" formatCode="General">
                  <c:v>20.706299999999999</c:v>
                </c:pt>
                <c:pt idx="30768" formatCode="General">
                  <c:v>20.707000000000001</c:v>
                </c:pt>
                <c:pt idx="30769" formatCode="General">
                  <c:v>20.707699999999999</c:v>
                </c:pt>
                <c:pt idx="30770" formatCode="General">
                  <c:v>20.708400000000001</c:v>
                </c:pt>
                <c:pt idx="30771" formatCode="General">
                  <c:v>20.709</c:v>
                </c:pt>
                <c:pt idx="30772" formatCode="General">
                  <c:v>20.709700000000002</c:v>
                </c:pt>
                <c:pt idx="30773" formatCode="General">
                  <c:v>20.7104</c:v>
                </c:pt>
                <c:pt idx="30774" formatCode="General">
                  <c:v>20.711099999999998</c:v>
                </c:pt>
                <c:pt idx="30775" formatCode="General">
                  <c:v>20.7117</c:v>
                </c:pt>
                <c:pt idx="30776" formatCode="General">
                  <c:v>20.712399999999999</c:v>
                </c:pt>
                <c:pt idx="30777" formatCode="General">
                  <c:v>20.713100000000001</c:v>
                </c:pt>
                <c:pt idx="30778" formatCode="General">
                  <c:v>20.713799999999999</c:v>
                </c:pt>
                <c:pt idx="30779" formatCode="General">
                  <c:v>20.714400000000001</c:v>
                </c:pt>
                <c:pt idx="30780" formatCode="General">
                  <c:v>20.7151</c:v>
                </c:pt>
                <c:pt idx="30781" formatCode="General">
                  <c:v>20.715800000000002</c:v>
                </c:pt>
                <c:pt idx="30782" formatCode="General">
                  <c:v>20.7164</c:v>
                </c:pt>
                <c:pt idx="30783" formatCode="General">
                  <c:v>20.717099999999999</c:v>
                </c:pt>
                <c:pt idx="30784" formatCode="General">
                  <c:v>20.7178</c:v>
                </c:pt>
                <c:pt idx="30785" formatCode="General">
                  <c:v>20.718499999999999</c:v>
                </c:pt>
                <c:pt idx="30786" formatCode="General">
                  <c:v>20.719100000000001</c:v>
                </c:pt>
                <c:pt idx="30787" formatCode="General">
                  <c:v>20.719799999999999</c:v>
                </c:pt>
                <c:pt idx="30788" formatCode="General">
                  <c:v>20.720500000000001</c:v>
                </c:pt>
                <c:pt idx="30789" formatCode="General">
                  <c:v>20.7212</c:v>
                </c:pt>
                <c:pt idx="30790" formatCode="General">
                  <c:v>20.721800000000002</c:v>
                </c:pt>
                <c:pt idx="30791" formatCode="General">
                  <c:v>20.7225</c:v>
                </c:pt>
                <c:pt idx="30792" formatCode="General">
                  <c:v>20.723199999999999</c:v>
                </c:pt>
                <c:pt idx="30793" formatCode="General">
                  <c:v>20.723800000000001</c:v>
                </c:pt>
                <c:pt idx="30794" formatCode="General">
                  <c:v>20.724499999999999</c:v>
                </c:pt>
                <c:pt idx="30795" formatCode="General">
                  <c:v>20.725200000000001</c:v>
                </c:pt>
                <c:pt idx="30796" formatCode="General">
                  <c:v>20.725899999999999</c:v>
                </c:pt>
                <c:pt idx="30797" formatCode="General">
                  <c:v>20.726500000000001</c:v>
                </c:pt>
                <c:pt idx="30798" formatCode="General">
                  <c:v>20.7272</c:v>
                </c:pt>
                <c:pt idx="30799" formatCode="General">
                  <c:v>20.727900000000002</c:v>
                </c:pt>
                <c:pt idx="30800" formatCode="General">
                  <c:v>20.7286</c:v>
                </c:pt>
                <c:pt idx="30801" formatCode="General">
                  <c:v>20.729199999999999</c:v>
                </c:pt>
                <c:pt idx="30802" formatCode="General">
                  <c:v>20.729900000000001</c:v>
                </c:pt>
                <c:pt idx="30803" formatCode="General">
                  <c:v>20.730599999999999</c:v>
                </c:pt>
                <c:pt idx="30804" formatCode="General">
                  <c:v>20.731300000000001</c:v>
                </c:pt>
                <c:pt idx="30805" formatCode="General">
                  <c:v>20.7319</c:v>
                </c:pt>
                <c:pt idx="30806" formatCode="General">
                  <c:v>20.732600000000001</c:v>
                </c:pt>
                <c:pt idx="30807" formatCode="General">
                  <c:v>20.7333</c:v>
                </c:pt>
                <c:pt idx="30808" formatCode="General">
                  <c:v>20.733899999999998</c:v>
                </c:pt>
                <c:pt idx="30809" formatCode="General">
                  <c:v>20.7346</c:v>
                </c:pt>
                <c:pt idx="30810" formatCode="General">
                  <c:v>20.735299999999999</c:v>
                </c:pt>
                <c:pt idx="30811" formatCode="General">
                  <c:v>20.736000000000001</c:v>
                </c:pt>
                <c:pt idx="30812" formatCode="General">
                  <c:v>20.736599999999999</c:v>
                </c:pt>
                <c:pt idx="30813" formatCode="General">
                  <c:v>20.737300000000001</c:v>
                </c:pt>
                <c:pt idx="30814" formatCode="General">
                  <c:v>20.738</c:v>
                </c:pt>
                <c:pt idx="30815" formatCode="General">
                  <c:v>20.738700000000001</c:v>
                </c:pt>
                <c:pt idx="30816" formatCode="General">
                  <c:v>20.7393</c:v>
                </c:pt>
                <c:pt idx="30817" formatCode="General">
                  <c:v>20.74</c:v>
                </c:pt>
                <c:pt idx="30818" formatCode="General">
                  <c:v>20.7407</c:v>
                </c:pt>
                <c:pt idx="30819" formatCode="General">
                  <c:v>20.741299999999999</c:v>
                </c:pt>
                <c:pt idx="30820" formatCode="General">
                  <c:v>20.742000000000001</c:v>
                </c:pt>
                <c:pt idx="30821" formatCode="General">
                  <c:v>20.742699999999999</c:v>
                </c:pt>
                <c:pt idx="30822" formatCode="General">
                  <c:v>20.743400000000001</c:v>
                </c:pt>
                <c:pt idx="30823" formatCode="General">
                  <c:v>20.744</c:v>
                </c:pt>
                <c:pt idx="30824" formatCode="General">
                  <c:v>20.744700000000002</c:v>
                </c:pt>
                <c:pt idx="30825" formatCode="General">
                  <c:v>20.7454</c:v>
                </c:pt>
                <c:pt idx="30826" formatCode="General">
                  <c:v>20.746099999999998</c:v>
                </c:pt>
                <c:pt idx="30827" formatCode="General">
                  <c:v>20.746700000000001</c:v>
                </c:pt>
                <c:pt idx="30828" formatCode="General">
                  <c:v>20.747399999999999</c:v>
                </c:pt>
                <c:pt idx="30829" formatCode="General">
                  <c:v>20.748100000000001</c:v>
                </c:pt>
                <c:pt idx="30830" formatCode="General">
                  <c:v>20.748699999999999</c:v>
                </c:pt>
                <c:pt idx="30831" formatCode="General">
                  <c:v>20.749400000000001</c:v>
                </c:pt>
                <c:pt idx="30832" formatCode="General">
                  <c:v>20.7501</c:v>
                </c:pt>
                <c:pt idx="30833" formatCode="General">
                  <c:v>20.750800000000002</c:v>
                </c:pt>
                <c:pt idx="30834" formatCode="General">
                  <c:v>20.7514</c:v>
                </c:pt>
                <c:pt idx="30835" formatCode="General">
                  <c:v>20.752099999999999</c:v>
                </c:pt>
                <c:pt idx="30836" formatCode="General">
                  <c:v>20.752800000000001</c:v>
                </c:pt>
                <c:pt idx="30837" formatCode="General">
                  <c:v>20.753499999999999</c:v>
                </c:pt>
                <c:pt idx="30838" formatCode="General">
                  <c:v>20.754100000000001</c:v>
                </c:pt>
                <c:pt idx="30839" formatCode="General">
                  <c:v>20.754799999999999</c:v>
                </c:pt>
                <c:pt idx="30840" formatCode="General">
                  <c:v>20.755500000000001</c:v>
                </c:pt>
                <c:pt idx="30841" formatCode="General">
                  <c:v>20.7562</c:v>
                </c:pt>
                <c:pt idx="30842" formatCode="General">
                  <c:v>20.756799999999998</c:v>
                </c:pt>
                <c:pt idx="30843" formatCode="General">
                  <c:v>20.7575</c:v>
                </c:pt>
                <c:pt idx="30844" formatCode="General">
                  <c:v>20.758199999999999</c:v>
                </c:pt>
                <c:pt idx="30845" formatCode="General">
                  <c:v>20.758800000000001</c:v>
                </c:pt>
                <c:pt idx="30846" formatCode="General">
                  <c:v>20.759499999999999</c:v>
                </c:pt>
                <c:pt idx="30847" formatCode="General">
                  <c:v>20.760200000000001</c:v>
                </c:pt>
                <c:pt idx="30848" formatCode="General">
                  <c:v>20.760899999999999</c:v>
                </c:pt>
                <c:pt idx="30849" formatCode="General">
                  <c:v>20.761500000000002</c:v>
                </c:pt>
                <c:pt idx="30850" formatCode="General">
                  <c:v>20.7622</c:v>
                </c:pt>
                <c:pt idx="30851" formatCode="General">
                  <c:v>20.762899999999998</c:v>
                </c:pt>
                <c:pt idx="30852" formatCode="General">
                  <c:v>20.7636</c:v>
                </c:pt>
                <c:pt idx="30853" formatCode="General">
                  <c:v>20.764199999999999</c:v>
                </c:pt>
                <c:pt idx="30854" formatCode="General">
                  <c:v>20.764900000000001</c:v>
                </c:pt>
                <c:pt idx="30855" formatCode="General">
                  <c:v>20.765599999999999</c:v>
                </c:pt>
                <c:pt idx="30856" formatCode="General">
                  <c:v>20.766200000000001</c:v>
                </c:pt>
                <c:pt idx="30857" formatCode="General">
                  <c:v>20.7669</c:v>
                </c:pt>
                <c:pt idx="30858" formatCode="General">
                  <c:v>20.767600000000002</c:v>
                </c:pt>
                <c:pt idx="30859" formatCode="General">
                  <c:v>20.7683</c:v>
                </c:pt>
                <c:pt idx="30860" formatCode="General">
                  <c:v>20.768899999999999</c:v>
                </c:pt>
                <c:pt idx="30861" formatCode="General">
                  <c:v>20.769600000000001</c:v>
                </c:pt>
                <c:pt idx="30862" formatCode="General">
                  <c:v>20.770299999999999</c:v>
                </c:pt>
                <c:pt idx="30863" formatCode="General">
                  <c:v>20.771000000000001</c:v>
                </c:pt>
                <c:pt idx="30864" formatCode="General">
                  <c:v>20.771599999999999</c:v>
                </c:pt>
                <c:pt idx="30865" formatCode="General">
                  <c:v>20.772300000000001</c:v>
                </c:pt>
                <c:pt idx="30866" formatCode="General">
                  <c:v>20.773</c:v>
                </c:pt>
                <c:pt idx="30867" formatCode="General">
                  <c:v>20.773599999999998</c:v>
                </c:pt>
                <c:pt idx="30868" formatCode="General">
                  <c:v>20.7743</c:v>
                </c:pt>
                <c:pt idx="30869" formatCode="General">
                  <c:v>20.774999999999999</c:v>
                </c:pt>
                <c:pt idx="30870" formatCode="General">
                  <c:v>20.775700000000001</c:v>
                </c:pt>
                <c:pt idx="30871" formatCode="General">
                  <c:v>20.776299999999999</c:v>
                </c:pt>
                <c:pt idx="30872" formatCode="General">
                  <c:v>20.777000000000001</c:v>
                </c:pt>
                <c:pt idx="30873" formatCode="General">
                  <c:v>20.777699999999999</c:v>
                </c:pt>
                <c:pt idx="30874" formatCode="General">
                  <c:v>20.778400000000001</c:v>
                </c:pt>
                <c:pt idx="30875" formatCode="General">
                  <c:v>20.779</c:v>
                </c:pt>
                <c:pt idx="30876" formatCode="General">
                  <c:v>20.779699999999998</c:v>
                </c:pt>
                <c:pt idx="30877" formatCode="General">
                  <c:v>20.7804</c:v>
                </c:pt>
                <c:pt idx="30878" formatCode="General">
                  <c:v>20.781099999999999</c:v>
                </c:pt>
                <c:pt idx="30879" formatCode="General">
                  <c:v>20.781700000000001</c:v>
                </c:pt>
                <c:pt idx="30880" formatCode="General">
                  <c:v>20.782399999999999</c:v>
                </c:pt>
                <c:pt idx="30881" formatCode="General">
                  <c:v>20.783100000000001</c:v>
                </c:pt>
                <c:pt idx="30882" formatCode="General">
                  <c:v>20.7837</c:v>
                </c:pt>
                <c:pt idx="30883" formatCode="General">
                  <c:v>20.784400000000002</c:v>
                </c:pt>
                <c:pt idx="30884" formatCode="General">
                  <c:v>20.7851</c:v>
                </c:pt>
                <c:pt idx="30885" formatCode="General">
                  <c:v>20.785799999999998</c:v>
                </c:pt>
                <c:pt idx="30886" formatCode="General">
                  <c:v>20.7864</c:v>
                </c:pt>
                <c:pt idx="30887" formatCode="General">
                  <c:v>20.787099999999999</c:v>
                </c:pt>
                <c:pt idx="30888" formatCode="General">
                  <c:v>20.787800000000001</c:v>
                </c:pt>
                <c:pt idx="30889" formatCode="General">
                  <c:v>20.788499999999999</c:v>
                </c:pt>
                <c:pt idx="30890" formatCode="General">
                  <c:v>20.789100000000001</c:v>
                </c:pt>
                <c:pt idx="30891" formatCode="General">
                  <c:v>20.7898</c:v>
                </c:pt>
                <c:pt idx="30892" formatCode="General">
                  <c:v>20.790500000000002</c:v>
                </c:pt>
                <c:pt idx="30893" formatCode="General">
                  <c:v>20.7911</c:v>
                </c:pt>
                <c:pt idx="30894" formatCode="General">
                  <c:v>20.791799999999999</c:v>
                </c:pt>
                <c:pt idx="30895" formatCode="General">
                  <c:v>20.7925</c:v>
                </c:pt>
                <c:pt idx="30896" formatCode="General">
                  <c:v>20.793199999999999</c:v>
                </c:pt>
                <c:pt idx="30897" formatCode="General">
                  <c:v>20.793800000000001</c:v>
                </c:pt>
                <c:pt idx="30898" formatCode="General">
                  <c:v>20.794499999999999</c:v>
                </c:pt>
                <c:pt idx="30899" formatCode="General">
                  <c:v>20.795200000000001</c:v>
                </c:pt>
                <c:pt idx="30900" formatCode="General">
                  <c:v>20.7959</c:v>
                </c:pt>
                <c:pt idx="30901" formatCode="General">
                  <c:v>20.796500000000002</c:v>
                </c:pt>
                <c:pt idx="30902" formatCode="General">
                  <c:v>20.7972</c:v>
                </c:pt>
                <c:pt idx="30903" formatCode="General">
                  <c:v>20.797899999999998</c:v>
                </c:pt>
                <c:pt idx="30904" formatCode="General">
                  <c:v>20.7986</c:v>
                </c:pt>
                <c:pt idx="30905" formatCode="General">
                  <c:v>20.799199999999999</c:v>
                </c:pt>
                <c:pt idx="30906" formatCode="General">
                  <c:v>20.799900000000001</c:v>
                </c:pt>
                <c:pt idx="30907" formatCode="General">
                  <c:v>20.800599999999999</c:v>
                </c:pt>
                <c:pt idx="30908" formatCode="General">
                  <c:v>20.801200000000001</c:v>
                </c:pt>
                <c:pt idx="30909" formatCode="General">
                  <c:v>20.8019</c:v>
                </c:pt>
                <c:pt idx="30910" formatCode="General">
                  <c:v>20.802600000000002</c:v>
                </c:pt>
                <c:pt idx="30911" formatCode="General">
                  <c:v>20.8033</c:v>
                </c:pt>
                <c:pt idx="30912" formatCode="General">
                  <c:v>20.803899999999999</c:v>
                </c:pt>
                <c:pt idx="30913" formatCode="General">
                  <c:v>20.804600000000001</c:v>
                </c:pt>
                <c:pt idx="30914" formatCode="General">
                  <c:v>20.805299999999999</c:v>
                </c:pt>
                <c:pt idx="30915" formatCode="General">
                  <c:v>20.806000000000001</c:v>
                </c:pt>
                <c:pt idx="30916" formatCode="General">
                  <c:v>20.8066</c:v>
                </c:pt>
                <c:pt idx="30917" formatCode="General">
                  <c:v>20.807300000000001</c:v>
                </c:pt>
                <c:pt idx="30918" formatCode="General">
                  <c:v>20.808</c:v>
                </c:pt>
                <c:pt idx="30919" formatCode="General">
                  <c:v>20.808599999999998</c:v>
                </c:pt>
                <c:pt idx="30920" formatCode="General">
                  <c:v>20.8093</c:v>
                </c:pt>
                <c:pt idx="30921" formatCode="General">
                  <c:v>20.81</c:v>
                </c:pt>
                <c:pt idx="30922" formatCode="General">
                  <c:v>20.810700000000001</c:v>
                </c:pt>
                <c:pt idx="30923" formatCode="General">
                  <c:v>20.811299999999999</c:v>
                </c:pt>
                <c:pt idx="30924" formatCode="General">
                  <c:v>20.812000000000001</c:v>
                </c:pt>
                <c:pt idx="30925" formatCode="General">
                  <c:v>20.8127</c:v>
                </c:pt>
                <c:pt idx="30926" formatCode="General">
                  <c:v>20.813400000000001</c:v>
                </c:pt>
                <c:pt idx="30927" formatCode="General">
                  <c:v>20.814</c:v>
                </c:pt>
                <c:pt idx="30928" formatCode="General">
                  <c:v>20.814699999999998</c:v>
                </c:pt>
                <c:pt idx="30929" formatCode="General">
                  <c:v>20.8154</c:v>
                </c:pt>
                <c:pt idx="30930" formatCode="General">
                  <c:v>20.815999999999999</c:v>
                </c:pt>
                <c:pt idx="30931" formatCode="General">
                  <c:v>20.816700000000001</c:v>
                </c:pt>
                <c:pt idx="30932" formatCode="General">
                  <c:v>20.817399999999999</c:v>
                </c:pt>
                <c:pt idx="30933" formatCode="General">
                  <c:v>20.818100000000001</c:v>
                </c:pt>
                <c:pt idx="30934" formatCode="General">
                  <c:v>20.8187</c:v>
                </c:pt>
                <c:pt idx="30935" formatCode="General">
                  <c:v>20.819400000000002</c:v>
                </c:pt>
                <c:pt idx="30936" formatCode="General">
                  <c:v>20.8201</c:v>
                </c:pt>
                <c:pt idx="30937" formatCode="General">
                  <c:v>20.820799999999998</c:v>
                </c:pt>
                <c:pt idx="30938" formatCode="General">
                  <c:v>20.821400000000001</c:v>
                </c:pt>
                <c:pt idx="30939" formatCode="General">
                  <c:v>20.822099999999999</c:v>
                </c:pt>
                <c:pt idx="30940" formatCode="General">
                  <c:v>20.822800000000001</c:v>
                </c:pt>
                <c:pt idx="30941" formatCode="General">
                  <c:v>20.823499999999999</c:v>
                </c:pt>
                <c:pt idx="30942" formatCode="General">
                  <c:v>20.824100000000001</c:v>
                </c:pt>
                <c:pt idx="30943" formatCode="General">
                  <c:v>20.8248</c:v>
                </c:pt>
                <c:pt idx="30944" formatCode="General">
                  <c:v>20.825500000000002</c:v>
                </c:pt>
                <c:pt idx="30945" formatCode="General">
                  <c:v>20.8261</c:v>
                </c:pt>
                <c:pt idx="30946" formatCode="General">
                  <c:v>20.826799999999999</c:v>
                </c:pt>
                <c:pt idx="30947" formatCode="General">
                  <c:v>20.827500000000001</c:v>
                </c:pt>
                <c:pt idx="30948" formatCode="General">
                  <c:v>20.828199999999999</c:v>
                </c:pt>
                <c:pt idx="30949" formatCode="General">
                  <c:v>20.828800000000001</c:v>
                </c:pt>
                <c:pt idx="30950" formatCode="General">
                  <c:v>20.829499999999999</c:v>
                </c:pt>
                <c:pt idx="30951" formatCode="General">
                  <c:v>20.830200000000001</c:v>
                </c:pt>
                <c:pt idx="30952" formatCode="General">
                  <c:v>20.8309</c:v>
                </c:pt>
                <c:pt idx="30953" formatCode="General">
                  <c:v>20.831499999999998</c:v>
                </c:pt>
                <c:pt idx="30954" formatCode="General">
                  <c:v>20.8322</c:v>
                </c:pt>
                <c:pt idx="30955" formatCode="General">
                  <c:v>20.832899999999999</c:v>
                </c:pt>
                <c:pt idx="30956" formatCode="General">
                  <c:v>20.833500000000001</c:v>
                </c:pt>
                <c:pt idx="30957" formatCode="General">
                  <c:v>20.834199999999999</c:v>
                </c:pt>
                <c:pt idx="30958" formatCode="General">
                  <c:v>20.834900000000001</c:v>
                </c:pt>
                <c:pt idx="30959" formatCode="General">
                  <c:v>20.835599999999999</c:v>
                </c:pt>
                <c:pt idx="30960" formatCode="General">
                  <c:v>20.836200000000002</c:v>
                </c:pt>
                <c:pt idx="30961" formatCode="General">
                  <c:v>20.8369</c:v>
                </c:pt>
                <c:pt idx="30962" formatCode="General">
                  <c:v>20.837599999999998</c:v>
                </c:pt>
                <c:pt idx="30963" formatCode="General">
                  <c:v>20.8383</c:v>
                </c:pt>
                <c:pt idx="30964" formatCode="General">
                  <c:v>20.838899999999999</c:v>
                </c:pt>
                <c:pt idx="30965" formatCode="General">
                  <c:v>20.839600000000001</c:v>
                </c:pt>
                <c:pt idx="30966" formatCode="General">
                  <c:v>20.840299999999999</c:v>
                </c:pt>
                <c:pt idx="30967" formatCode="General">
                  <c:v>20.841000000000001</c:v>
                </c:pt>
                <c:pt idx="30968" formatCode="General">
                  <c:v>20.8416</c:v>
                </c:pt>
                <c:pt idx="30969" formatCode="General">
                  <c:v>20.842300000000002</c:v>
                </c:pt>
                <c:pt idx="30970" formatCode="General">
                  <c:v>20.843</c:v>
                </c:pt>
                <c:pt idx="30971" formatCode="General">
                  <c:v>20.843599999999999</c:v>
                </c:pt>
                <c:pt idx="30972" formatCode="General">
                  <c:v>20.8443</c:v>
                </c:pt>
                <c:pt idx="30973" formatCode="General">
                  <c:v>20.844999999999999</c:v>
                </c:pt>
                <c:pt idx="30974" formatCode="General">
                  <c:v>20.845700000000001</c:v>
                </c:pt>
                <c:pt idx="30975" formatCode="General">
                  <c:v>20.846299999999999</c:v>
                </c:pt>
                <c:pt idx="30976" formatCode="General">
                  <c:v>20.847000000000001</c:v>
                </c:pt>
                <c:pt idx="30977" formatCode="General">
                  <c:v>20.8477</c:v>
                </c:pt>
                <c:pt idx="30978" formatCode="General">
                  <c:v>20.848400000000002</c:v>
                </c:pt>
                <c:pt idx="30979" formatCode="General">
                  <c:v>20.849</c:v>
                </c:pt>
                <c:pt idx="30980" formatCode="General">
                  <c:v>20.849699999999999</c:v>
                </c:pt>
                <c:pt idx="30981" formatCode="General">
                  <c:v>20.8504</c:v>
                </c:pt>
                <c:pt idx="30982" formatCode="General">
                  <c:v>20.850999999999999</c:v>
                </c:pt>
                <c:pt idx="30983" formatCode="General">
                  <c:v>20.851700000000001</c:v>
                </c:pt>
                <c:pt idx="30984" formatCode="General">
                  <c:v>20.852399999999999</c:v>
                </c:pt>
                <c:pt idx="30985" formatCode="General">
                  <c:v>20.853100000000001</c:v>
                </c:pt>
                <c:pt idx="30986" formatCode="General">
                  <c:v>20.8537</c:v>
                </c:pt>
                <c:pt idx="30987" formatCode="General">
                  <c:v>20.854399999999998</c:v>
                </c:pt>
                <c:pt idx="30988" formatCode="General">
                  <c:v>20.8551</c:v>
                </c:pt>
                <c:pt idx="30989" formatCode="General">
                  <c:v>20.855799999999999</c:v>
                </c:pt>
                <c:pt idx="30990" formatCode="General">
                  <c:v>20.856400000000001</c:v>
                </c:pt>
                <c:pt idx="30991" formatCode="General">
                  <c:v>20.857099999999999</c:v>
                </c:pt>
                <c:pt idx="30992" formatCode="General">
                  <c:v>20.857800000000001</c:v>
                </c:pt>
                <c:pt idx="30993" formatCode="General">
                  <c:v>20.8584</c:v>
                </c:pt>
                <c:pt idx="30994" formatCode="General">
                  <c:v>20.859100000000002</c:v>
                </c:pt>
                <c:pt idx="30995" formatCode="General">
                  <c:v>20.8598</c:v>
                </c:pt>
                <c:pt idx="30996" formatCode="General">
                  <c:v>20.860499999999998</c:v>
                </c:pt>
                <c:pt idx="30997" formatCode="General">
                  <c:v>20.8611</c:v>
                </c:pt>
                <c:pt idx="30998" formatCode="General">
                  <c:v>20.861799999999999</c:v>
                </c:pt>
                <c:pt idx="30999" formatCode="General">
                  <c:v>20.862500000000001</c:v>
                </c:pt>
                <c:pt idx="31000" formatCode="General">
                  <c:v>20.863199999999999</c:v>
                </c:pt>
                <c:pt idx="31001" formatCode="General">
                  <c:v>20.863800000000001</c:v>
                </c:pt>
                <c:pt idx="31002" formatCode="General">
                  <c:v>20.8645</c:v>
                </c:pt>
                <c:pt idx="31003" formatCode="General">
                  <c:v>20.865200000000002</c:v>
                </c:pt>
                <c:pt idx="31004" formatCode="General">
                  <c:v>20.8659</c:v>
                </c:pt>
                <c:pt idx="31005" formatCode="General">
                  <c:v>20.866499999999998</c:v>
                </c:pt>
                <c:pt idx="31006" formatCode="General">
                  <c:v>20.8672</c:v>
                </c:pt>
                <c:pt idx="31007" formatCode="General">
                  <c:v>20.867899999999999</c:v>
                </c:pt>
                <c:pt idx="31008" formatCode="General">
                  <c:v>20.868500000000001</c:v>
                </c:pt>
                <c:pt idx="31009" formatCode="General">
                  <c:v>20.869199999999999</c:v>
                </c:pt>
                <c:pt idx="31010" formatCode="General">
                  <c:v>20.869900000000001</c:v>
                </c:pt>
                <c:pt idx="31011" formatCode="General">
                  <c:v>20.8706</c:v>
                </c:pt>
                <c:pt idx="31012" formatCode="General">
                  <c:v>20.871200000000002</c:v>
                </c:pt>
                <c:pt idx="31013" formatCode="General">
                  <c:v>20.8719</c:v>
                </c:pt>
                <c:pt idx="31014" formatCode="General">
                  <c:v>20.872599999999998</c:v>
                </c:pt>
                <c:pt idx="31015" formatCode="General">
                  <c:v>20.8733</c:v>
                </c:pt>
                <c:pt idx="31016" formatCode="General">
                  <c:v>20.873899999999999</c:v>
                </c:pt>
                <c:pt idx="31017" formatCode="General">
                  <c:v>20.874600000000001</c:v>
                </c:pt>
                <c:pt idx="31018" formatCode="General">
                  <c:v>20.875299999999999</c:v>
                </c:pt>
                <c:pt idx="31019" formatCode="General">
                  <c:v>20.875900000000001</c:v>
                </c:pt>
                <c:pt idx="31020" formatCode="General">
                  <c:v>20.8766</c:v>
                </c:pt>
                <c:pt idx="31021" formatCode="General">
                  <c:v>20.877300000000002</c:v>
                </c:pt>
                <c:pt idx="31022" formatCode="General">
                  <c:v>20.878</c:v>
                </c:pt>
                <c:pt idx="31023" formatCode="General">
                  <c:v>20.878599999999999</c:v>
                </c:pt>
                <c:pt idx="31024" formatCode="General">
                  <c:v>20.879300000000001</c:v>
                </c:pt>
                <c:pt idx="31025" formatCode="General">
                  <c:v>20.88</c:v>
                </c:pt>
                <c:pt idx="31026" formatCode="General">
                  <c:v>20.880700000000001</c:v>
                </c:pt>
                <c:pt idx="31027" formatCode="General">
                  <c:v>20.8813</c:v>
                </c:pt>
                <c:pt idx="31028" formatCode="General">
                  <c:v>20.882000000000001</c:v>
                </c:pt>
                <c:pt idx="31029" formatCode="General">
                  <c:v>20.8827</c:v>
                </c:pt>
                <c:pt idx="31030" formatCode="General">
                  <c:v>20.883299999999998</c:v>
                </c:pt>
                <c:pt idx="31031" formatCode="General">
                  <c:v>20.884</c:v>
                </c:pt>
                <c:pt idx="31032" formatCode="General">
                  <c:v>20.884699999999999</c:v>
                </c:pt>
                <c:pt idx="31033" formatCode="General">
                  <c:v>20.885400000000001</c:v>
                </c:pt>
                <c:pt idx="31034" formatCode="General">
                  <c:v>20.885999999999999</c:v>
                </c:pt>
                <c:pt idx="31035" formatCode="General">
                  <c:v>20.886700000000001</c:v>
                </c:pt>
                <c:pt idx="31036" formatCode="General">
                  <c:v>20.8874</c:v>
                </c:pt>
                <c:pt idx="31037" formatCode="General">
                  <c:v>20.888100000000001</c:v>
                </c:pt>
                <c:pt idx="31038" formatCode="General">
                  <c:v>20.8887</c:v>
                </c:pt>
                <c:pt idx="31039" formatCode="General">
                  <c:v>20.889399999999998</c:v>
                </c:pt>
                <c:pt idx="31040" formatCode="General">
                  <c:v>20.8901</c:v>
                </c:pt>
                <c:pt idx="31041" formatCode="General">
                  <c:v>20.890799999999999</c:v>
                </c:pt>
                <c:pt idx="31042" formatCode="General">
                  <c:v>20.891400000000001</c:v>
                </c:pt>
                <c:pt idx="31043" formatCode="General">
                  <c:v>20.892099999999999</c:v>
                </c:pt>
                <c:pt idx="31044" formatCode="General">
                  <c:v>20.892800000000001</c:v>
                </c:pt>
                <c:pt idx="31045" formatCode="General">
                  <c:v>20.8934</c:v>
                </c:pt>
                <c:pt idx="31046" formatCode="General">
                  <c:v>20.894100000000002</c:v>
                </c:pt>
                <c:pt idx="31047" formatCode="General">
                  <c:v>20.8948</c:v>
                </c:pt>
                <c:pt idx="31048" formatCode="General">
                  <c:v>20.895499999999998</c:v>
                </c:pt>
                <c:pt idx="31049" formatCode="General">
                  <c:v>20.896100000000001</c:v>
                </c:pt>
                <c:pt idx="31050" formatCode="General">
                  <c:v>20.896799999999999</c:v>
                </c:pt>
                <c:pt idx="31051" formatCode="General">
                  <c:v>20.897500000000001</c:v>
                </c:pt>
                <c:pt idx="31052" formatCode="General">
                  <c:v>20.898199999999999</c:v>
                </c:pt>
                <c:pt idx="31053" formatCode="General">
                  <c:v>20.898800000000001</c:v>
                </c:pt>
                <c:pt idx="31054" formatCode="General">
                  <c:v>20.8995</c:v>
                </c:pt>
                <c:pt idx="31055" formatCode="General">
                  <c:v>20.900200000000002</c:v>
                </c:pt>
                <c:pt idx="31056" formatCode="General">
                  <c:v>20.9008</c:v>
                </c:pt>
                <c:pt idx="31057" formatCode="General">
                  <c:v>20.901499999999999</c:v>
                </c:pt>
                <c:pt idx="31058" formatCode="General">
                  <c:v>20.902200000000001</c:v>
                </c:pt>
                <c:pt idx="31059" formatCode="General">
                  <c:v>20.902899999999999</c:v>
                </c:pt>
                <c:pt idx="31060" formatCode="General">
                  <c:v>20.903500000000001</c:v>
                </c:pt>
                <c:pt idx="31061" formatCode="General">
                  <c:v>20.904199999999999</c:v>
                </c:pt>
                <c:pt idx="31062" formatCode="General">
                  <c:v>20.904900000000001</c:v>
                </c:pt>
                <c:pt idx="31063" formatCode="General">
                  <c:v>20.9056</c:v>
                </c:pt>
                <c:pt idx="31064" formatCode="General">
                  <c:v>20.906199999999998</c:v>
                </c:pt>
                <c:pt idx="31065" formatCode="General">
                  <c:v>20.9069</c:v>
                </c:pt>
                <c:pt idx="31066" formatCode="General">
                  <c:v>20.907599999999999</c:v>
                </c:pt>
                <c:pt idx="31067" formatCode="General">
                  <c:v>20.908300000000001</c:v>
                </c:pt>
                <c:pt idx="31068" formatCode="General">
                  <c:v>20.908899999999999</c:v>
                </c:pt>
                <c:pt idx="31069" formatCode="General">
                  <c:v>20.909600000000001</c:v>
                </c:pt>
                <c:pt idx="31070" formatCode="General">
                  <c:v>20.910299999999999</c:v>
                </c:pt>
                <c:pt idx="31071" formatCode="General">
                  <c:v>20.910900000000002</c:v>
                </c:pt>
                <c:pt idx="31072" formatCode="General">
                  <c:v>20.9116</c:v>
                </c:pt>
                <c:pt idx="31073" formatCode="General">
                  <c:v>20.912299999999998</c:v>
                </c:pt>
                <c:pt idx="31074" formatCode="General">
                  <c:v>20.913</c:v>
                </c:pt>
                <c:pt idx="31075" formatCode="General">
                  <c:v>20.913599999999999</c:v>
                </c:pt>
                <c:pt idx="31076" formatCode="General">
                  <c:v>20.914300000000001</c:v>
                </c:pt>
                <c:pt idx="31077" formatCode="General">
                  <c:v>20.914999999999999</c:v>
                </c:pt>
                <c:pt idx="31078" formatCode="General">
                  <c:v>20.915700000000001</c:v>
                </c:pt>
                <c:pt idx="31079" formatCode="General">
                  <c:v>20.9163</c:v>
                </c:pt>
                <c:pt idx="31080" formatCode="General">
                  <c:v>20.917000000000002</c:v>
                </c:pt>
                <c:pt idx="31081" formatCode="General">
                  <c:v>20.9177</c:v>
                </c:pt>
                <c:pt idx="31082" formatCode="General">
                  <c:v>20.918299999999999</c:v>
                </c:pt>
                <c:pt idx="31083" formatCode="General">
                  <c:v>20.919</c:v>
                </c:pt>
                <c:pt idx="31084" formatCode="General">
                  <c:v>20.919699999999999</c:v>
                </c:pt>
                <c:pt idx="31085" formatCode="General">
                  <c:v>20.920400000000001</c:v>
                </c:pt>
                <c:pt idx="31086" formatCode="General">
                  <c:v>20.920999999999999</c:v>
                </c:pt>
                <c:pt idx="31087" formatCode="General">
                  <c:v>20.921700000000001</c:v>
                </c:pt>
                <c:pt idx="31088" formatCode="General">
                  <c:v>20.9224</c:v>
                </c:pt>
                <c:pt idx="31089" formatCode="General">
                  <c:v>20.923100000000002</c:v>
                </c:pt>
                <c:pt idx="31090" formatCode="General">
                  <c:v>20.9237</c:v>
                </c:pt>
                <c:pt idx="31091" formatCode="General">
                  <c:v>20.924399999999999</c:v>
                </c:pt>
                <c:pt idx="31092" formatCode="General">
                  <c:v>20.9251</c:v>
                </c:pt>
                <c:pt idx="31093" formatCode="General">
                  <c:v>20.925699999999999</c:v>
                </c:pt>
                <c:pt idx="31094" formatCode="General">
                  <c:v>20.926400000000001</c:v>
                </c:pt>
                <c:pt idx="31095" formatCode="General">
                  <c:v>20.927099999999999</c:v>
                </c:pt>
                <c:pt idx="31096" formatCode="General">
                  <c:v>20.927800000000001</c:v>
                </c:pt>
                <c:pt idx="31097" formatCode="General">
                  <c:v>20.9284</c:v>
                </c:pt>
                <c:pt idx="31098" formatCode="General">
                  <c:v>20.929099999999998</c:v>
                </c:pt>
                <c:pt idx="31099" formatCode="General">
                  <c:v>20.9298</c:v>
                </c:pt>
                <c:pt idx="31100" formatCode="General">
                  <c:v>20.930499999999999</c:v>
                </c:pt>
                <c:pt idx="31101" formatCode="General">
                  <c:v>20.931100000000001</c:v>
                </c:pt>
                <c:pt idx="31102" formatCode="General">
                  <c:v>20.931799999999999</c:v>
                </c:pt>
                <c:pt idx="31103" formatCode="General">
                  <c:v>20.932500000000001</c:v>
                </c:pt>
                <c:pt idx="31104" formatCode="General">
                  <c:v>20.933199999999999</c:v>
                </c:pt>
                <c:pt idx="31105" formatCode="General">
                  <c:v>20.933800000000002</c:v>
                </c:pt>
                <c:pt idx="31106" formatCode="General">
                  <c:v>20.9345</c:v>
                </c:pt>
                <c:pt idx="31107" formatCode="General">
                  <c:v>20.935199999999998</c:v>
                </c:pt>
                <c:pt idx="31108" formatCode="General">
                  <c:v>20.9358</c:v>
                </c:pt>
                <c:pt idx="31109" formatCode="General">
                  <c:v>20.936499999999999</c:v>
                </c:pt>
                <c:pt idx="31110" formatCode="General">
                  <c:v>20.937200000000001</c:v>
                </c:pt>
                <c:pt idx="31111" formatCode="General">
                  <c:v>20.937899999999999</c:v>
                </c:pt>
                <c:pt idx="31112" formatCode="General">
                  <c:v>20.938500000000001</c:v>
                </c:pt>
                <c:pt idx="31113" formatCode="General">
                  <c:v>20.9392</c:v>
                </c:pt>
                <c:pt idx="31114" formatCode="General">
                  <c:v>20.939900000000002</c:v>
                </c:pt>
                <c:pt idx="31115" formatCode="General">
                  <c:v>20.9406</c:v>
                </c:pt>
                <c:pt idx="31116" formatCode="General">
                  <c:v>20.941199999999998</c:v>
                </c:pt>
                <c:pt idx="31117" formatCode="General">
                  <c:v>20.9419</c:v>
                </c:pt>
                <c:pt idx="31118" formatCode="General">
                  <c:v>20.942599999999999</c:v>
                </c:pt>
                <c:pt idx="31119" formatCode="General">
                  <c:v>20.943200000000001</c:v>
                </c:pt>
                <c:pt idx="31120" formatCode="General">
                  <c:v>20.943899999999999</c:v>
                </c:pt>
                <c:pt idx="31121" formatCode="General">
                  <c:v>20.944600000000001</c:v>
                </c:pt>
                <c:pt idx="31122" formatCode="General">
                  <c:v>20.9453</c:v>
                </c:pt>
                <c:pt idx="31123" formatCode="General">
                  <c:v>20.945900000000002</c:v>
                </c:pt>
                <c:pt idx="31124" formatCode="General">
                  <c:v>20.9466</c:v>
                </c:pt>
                <c:pt idx="31125" formatCode="General">
                  <c:v>20.947299999999998</c:v>
                </c:pt>
                <c:pt idx="31126" formatCode="General">
                  <c:v>20.948</c:v>
                </c:pt>
                <c:pt idx="31127" formatCode="General">
                  <c:v>20.948599999999999</c:v>
                </c:pt>
                <c:pt idx="31128" formatCode="General">
                  <c:v>20.949300000000001</c:v>
                </c:pt>
                <c:pt idx="31129" formatCode="General">
                  <c:v>20.95</c:v>
                </c:pt>
                <c:pt idx="31130" formatCode="General">
                  <c:v>20.950700000000001</c:v>
                </c:pt>
                <c:pt idx="31131" formatCode="General">
                  <c:v>20.9513</c:v>
                </c:pt>
                <c:pt idx="31132" formatCode="General">
                  <c:v>20.952000000000002</c:v>
                </c:pt>
                <c:pt idx="31133" formatCode="General">
                  <c:v>20.9527</c:v>
                </c:pt>
                <c:pt idx="31134" formatCode="General">
                  <c:v>20.953299999999999</c:v>
                </c:pt>
                <c:pt idx="31135" formatCode="General">
                  <c:v>20.954000000000001</c:v>
                </c:pt>
                <c:pt idx="31136" formatCode="General">
                  <c:v>20.954699999999999</c:v>
                </c:pt>
                <c:pt idx="31137" formatCode="General">
                  <c:v>20.955400000000001</c:v>
                </c:pt>
                <c:pt idx="31138" formatCode="General">
                  <c:v>20.956</c:v>
                </c:pt>
                <c:pt idx="31139" formatCode="General">
                  <c:v>20.956700000000001</c:v>
                </c:pt>
                <c:pt idx="31140" formatCode="General">
                  <c:v>20.9574</c:v>
                </c:pt>
                <c:pt idx="31141" formatCode="General">
                  <c:v>20.958100000000002</c:v>
                </c:pt>
                <c:pt idx="31142" formatCode="General">
                  <c:v>20.9587</c:v>
                </c:pt>
                <c:pt idx="31143" formatCode="General">
                  <c:v>20.959399999999999</c:v>
                </c:pt>
                <c:pt idx="31144" formatCode="General">
                  <c:v>20.960100000000001</c:v>
                </c:pt>
                <c:pt idx="31145" formatCode="General">
                  <c:v>20.960699999999999</c:v>
                </c:pt>
                <c:pt idx="31146" formatCode="General">
                  <c:v>20.961400000000001</c:v>
                </c:pt>
                <c:pt idx="31147" formatCode="General">
                  <c:v>20.9621</c:v>
                </c:pt>
                <c:pt idx="31148" formatCode="General">
                  <c:v>20.962800000000001</c:v>
                </c:pt>
                <c:pt idx="31149" formatCode="General">
                  <c:v>20.9634</c:v>
                </c:pt>
                <c:pt idx="31150" formatCode="General">
                  <c:v>20.964099999999998</c:v>
                </c:pt>
                <c:pt idx="31151" formatCode="General">
                  <c:v>20.9648</c:v>
                </c:pt>
                <c:pt idx="31152" formatCode="General">
                  <c:v>20.965499999999999</c:v>
                </c:pt>
                <c:pt idx="31153" formatCode="General">
                  <c:v>20.966100000000001</c:v>
                </c:pt>
                <c:pt idx="31154" formatCode="General">
                  <c:v>20.966799999999999</c:v>
                </c:pt>
                <c:pt idx="31155" formatCode="General">
                  <c:v>20.967500000000001</c:v>
                </c:pt>
                <c:pt idx="31156" formatCode="General">
                  <c:v>20.9681</c:v>
                </c:pt>
                <c:pt idx="31157" formatCode="General">
                  <c:v>20.968800000000002</c:v>
                </c:pt>
                <c:pt idx="31158" formatCode="General">
                  <c:v>20.9695</c:v>
                </c:pt>
                <c:pt idx="31159" formatCode="General">
                  <c:v>20.970199999999998</c:v>
                </c:pt>
                <c:pt idx="31160" formatCode="General">
                  <c:v>20.970800000000001</c:v>
                </c:pt>
                <c:pt idx="31161" formatCode="General">
                  <c:v>20.971499999999999</c:v>
                </c:pt>
                <c:pt idx="31162" formatCode="General">
                  <c:v>20.972200000000001</c:v>
                </c:pt>
                <c:pt idx="31163" formatCode="General">
                  <c:v>20.972899999999999</c:v>
                </c:pt>
                <c:pt idx="31164" formatCode="General">
                  <c:v>20.973500000000001</c:v>
                </c:pt>
                <c:pt idx="31165" formatCode="General">
                  <c:v>20.9742</c:v>
                </c:pt>
                <c:pt idx="31166" formatCode="General">
                  <c:v>20.974900000000002</c:v>
                </c:pt>
                <c:pt idx="31167" formatCode="General">
                  <c:v>20.9756</c:v>
                </c:pt>
                <c:pt idx="31168" formatCode="General">
                  <c:v>20.976199999999999</c:v>
                </c:pt>
                <c:pt idx="31169" formatCode="General">
                  <c:v>20.976900000000001</c:v>
                </c:pt>
                <c:pt idx="31170" formatCode="General">
                  <c:v>20.977599999999999</c:v>
                </c:pt>
                <c:pt idx="31171" formatCode="General">
                  <c:v>20.978200000000001</c:v>
                </c:pt>
                <c:pt idx="31172" formatCode="General">
                  <c:v>20.978899999999999</c:v>
                </c:pt>
                <c:pt idx="31173" formatCode="General">
                  <c:v>20.979600000000001</c:v>
                </c:pt>
                <c:pt idx="31174" formatCode="General">
                  <c:v>20.9803</c:v>
                </c:pt>
                <c:pt idx="31175" formatCode="General">
                  <c:v>20.980899999999998</c:v>
                </c:pt>
                <c:pt idx="31176" formatCode="General">
                  <c:v>20.9816</c:v>
                </c:pt>
                <c:pt idx="31177" formatCode="General">
                  <c:v>20.982299999999999</c:v>
                </c:pt>
                <c:pt idx="31178" formatCode="General">
                  <c:v>20.983000000000001</c:v>
                </c:pt>
                <c:pt idx="31179" formatCode="General">
                  <c:v>20.983599999999999</c:v>
                </c:pt>
                <c:pt idx="31180" formatCode="General">
                  <c:v>20.984300000000001</c:v>
                </c:pt>
                <c:pt idx="31181" formatCode="General">
                  <c:v>20.984999999999999</c:v>
                </c:pt>
                <c:pt idx="31182" formatCode="General">
                  <c:v>20.985600000000002</c:v>
                </c:pt>
                <c:pt idx="31183" formatCode="General">
                  <c:v>20.9863</c:v>
                </c:pt>
                <c:pt idx="31184" formatCode="General">
                  <c:v>20.986999999999998</c:v>
                </c:pt>
                <c:pt idx="31185" formatCode="General">
                  <c:v>20.9877</c:v>
                </c:pt>
                <c:pt idx="31186" formatCode="General">
                  <c:v>20.988299999999999</c:v>
                </c:pt>
                <c:pt idx="31187" formatCode="General">
                  <c:v>20.989000000000001</c:v>
                </c:pt>
                <c:pt idx="31188" formatCode="General">
                  <c:v>20.989699999999999</c:v>
                </c:pt>
                <c:pt idx="31189" formatCode="General">
                  <c:v>20.990400000000001</c:v>
                </c:pt>
                <c:pt idx="31190" formatCode="General">
                  <c:v>20.991</c:v>
                </c:pt>
                <c:pt idx="31191" formatCode="General">
                  <c:v>20.991700000000002</c:v>
                </c:pt>
                <c:pt idx="31192" formatCode="General">
                  <c:v>20.9924</c:v>
                </c:pt>
                <c:pt idx="31193" formatCode="General">
                  <c:v>20.992999999999999</c:v>
                </c:pt>
                <c:pt idx="31194" formatCode="General">
                  <c:v>20.9937</c:v>
                </c:pt>
                <c:pt idx="31195" formatCode="General">
                  <c:v>20.994399999999999</c:v>
                </c:pt>
                <c:pt idx="31196" formatCode="General">
                  <c:v>20.995100000000001</c:v>
                </c:pt>
                <c:pt idx="31197" formatCode="General">
                  <c:v>20.995699999999999</c:v>
                </c:pt>
                <c:pt idx="31198" formatCode="General">
                  <c:v>20.996400000000001</c:v>
                </c:pt>
                <c:pt idx="31199" formatCode="General">
                  <c:v>20.9971</c:v>
                </c:pt>
                <c:pt idx="31200" formatCode="General">
                  <c:v>20.997800000000002</c:v>
                </c:pt>
                <c:pt idx="31201" formatCode="General">
                  <c:v>20.9984</c:v>
                </c:pt>
                <c:pt idx="31202" formatCode="General">
                  <c:v>20.999099999999999</c:v>
                </c:pt>
                <c:pt idx="31203" formatCode="General">
                  <c:v>20.9998</c:v>
                </c:pt>
                <c:pt idx="31204" formatCode="General">
                  <c:v>21.000499999999999</c:v>
                </c:pt>
                <c:pt idx="31205" formatCode="General">
                  <c:v>21.001100000000001</c:v>
                </c:pt>
                <c:pt idx="31206" formatCode="General">
                  <c:v>21.001799999999999</c:v>
                </c:pt>
                <c:pt idx="31207" formatCode="General">
                  <c:v>21.002500000000001</c:v>
                </c:pt>
                <c:pt idx="31208" formatCode="General">
                  <c:v>21.0031</c:v>
                </c:pt>
                <c:pt idx="31209" formatCode="General">
                  <c:v>21.003799999999998</c:v>
                </c:pt>
                <c:pt idx="31210" formatCode="General">
                  <c:v>21.0045</c:v>
                </c:pt>
                <c:pt idx="31211" formatCode="General">
                  <c:v>21.005199999999999</c:v>
                </c:pt>
                <c:pt idx="31212" formatCode="General">
                  <c:v>21.005800000000001</c:v>
                </c:pt>
                <c:pt idx="31213" formatCode="General">
                  <c:v>21.006499999999999</c:v>
                </c:pt>
                <c:pt idx="31214" formatCode="General">
                  <c:v>21.007200000000001</c:v>
                </c:pt>
                <c:pt idx="31215" formatCode="General">
                  <c:v>21.007899999999999</c:v>
                </c:pt>
                <c:pt idx="31216" formatCode="General">
                  <c:v>21.008500000000002</c:v>
                </c:pt>
                <c:pt idx="31217" formatCode="General">
                  <c:v>21.0092</c:v>
                </c:pt>
                <c:pt idx="31218" formatCode="General">
                  <c:v>21.009899999999998</c:v>
                </c:pt>
                <c:pt idx="31219" formatCode="General">
                  <c:v>21.0105</c:v>
                </c:pt>
                <c:pt idx="31220" formatCode="General">
                  <c:v>21.011199999999999</c:v>
                </c:pt>
                <c:pt idx="31221" formatCode="General">
                  <c:v>21.011900000000001</c:v>
                </c:pt>
                <c:pt idx="31222" formatCode="General">
                  <c:v>21.012599999999999</c:v>
                </c:pt>
                <c:pt idx="31223" formatCode="General">
                  <c:v>21.013200000000001</c:v>
                </c:pt>
                <c:pt idx="31224" formatCode="General">
                  <c:v>21.0139</c:v>
                </c:pt>
                <c:pt idx="31225" formatCode="General">
                  <c:v>21.014600000000002</c:v>
                </c:pt>
                <c:pt idx="31226" formatCode="General">
                  <c:v>21.0153</c:v>
                </c:pt>
                <c:pt idx="31227" formatCode="General">
                  <c:v>21.015899999999998</c:v>
                </c:pt>
                <c:pt idx="31228" formatCode="General">
                  <c:v>21.0166</c:v>
                </c:pt>
                <c:pt idx="31229" formatCode="General">
                  <c:v>21.017299999999999</c:v>
                </c:pt>
                <c:pt idx="31230" formatCode="General">
                  <c:v>21.018000000000001</c:v>
                </c:pt>
                <c:pt idx="31231" formatCode="General">
                  <c:v>21.018599999999999</c:v>
                </c:pt>
                <c:pt idx="31232" formatCode="General">
                  <c:v>21.019300000000001</c:v>
                </c:pt>
                <c:pt idx="31233" formatCode="General">
                  <c:v>21.02</c:v>
                </c:pt>
                <c:pt idx="31234" formatCode="General">
                  <c:v>21.020600000000002</c:v>
                </c:pt>
                <c:pt idx="31235" formatCode="General">
                  <c:v>21.0213</c:v>
                </c:pt>
                <c:pt idx="31236" formatCode="General">
                  <c:v>21.021999999999998</c:v>
                </c:pt>
                <c:pt idx="31237" formatCode="General">
                  <c:v>21.0227</c:v>
                </c:pt>
                <c:pt idx="31238" formatCode="General">
                  <c:v>21.023299999999999</c:v>
                </c:pt>
                <c:pt idx="31239" formatCode="General">
                  <c:v>21.024000000000001</c:v>
                </c:pt>
                <c:pt idx="31240" formatCode="General">
                  <c:v>21.024699999999999</c:v>
                </c:pt>
                <c:pt idx="31241" formatCode="General">
                  <c:v>21.025400000000001</c:v>
                </c:pt>
                <c:pt idx="31242" formatCode="General">
                  <c:v>21.026</c:v>
                </c:pt>
                <c:pt idx="31243" formatCode="General">
                  <c:v>21.026700000000002</c:v>
                </c:pt>
                <c:pt idx="31244" formatCode="General">
                  <c:v>21.0274</c:v>
                </c:pt>
                <c:pt idx="31245" formatCode="General">
                  <c:v>21.027999999999999</c:v>
                </c:pt>
                <c:pt idx="31246" formatCode="General">
                  <c:v>21.028700000000001</c:v>
                </c:pt>
                <c:pt idx="31247" formatCode="General">
                  <c:v>21.029399999999999</c:v>
                </c:pt>
                <c:pt idx="31248" formatCode="General">
                  <c:v>21.030100000000001</c:v>
                </c:pt>
                <c:pt idx="31249" formatCode="General">
                  <c:v>21.0307</c:v>
                </c:pt>
                <c:pt idx="31250" formatCode="General">
                  <c:v>21.031400000000001</c:v>
                </c:pt>
                <c:pt idx="31251" formatCode="General">
                  <c:v>21.0321</c:v>
                </c:pt>
                <c:pt idx="31252" formatCode="General">
                  <c:v>21.032800000000002</c:v>
                </c:pt>
                <c:pt idx="31253" formatCode="General">
                  <c:v>21.0334</c:v>
                </c:pt>
                <c:pt idx="31254" formatCode="General">
                  <c:v>21.034099999999999</c:v>
                </c:pt>
                <c:pt idx="31255" formatCode="General">
                  <c:v>21.034800000000001</c:v>
                </c:pt>
                <c:pt idx="31256" formatCode="General">
                  <c:v>21.035399999999999</c:v>
                </c:pt>
                <c:pt idx="31257" formatCode="General">
                  <c:v>21.036100000000001</c:v>
                </c:pt>
                <c:pt idx="31258" formatCode="General">
                  <c:v>21.036799999999999</c:v>
                </c:pt>
                <c:pt idx="31259" formatCode="General">
                  <c:v>21.037500000000001</c:v>
                </c:pt>
                <c:pt idx="31260" formatCode="General">
                  <c:v>21.0381</c:v>
                </c:pt>
                <c:pt idx="31261" formatCode="General">
                  <c:v>21.038799999999998</c:v>
                </c:pt>
                <c:pt idx="31262" formatCode="General">
                  <c:v>21.0395</c:v>
                </c:pt>
                <c:pt idx="31263" formatCode="General">
                  <c:v>21.040199999999999</c:v>
                </c:pt>
                <c:pt idx="31264" formatCode="General">
                  <c:v>21.040800000000001</c:v>
                </c:pt>
                <c:pt idx="31265" formatCode="General">
                  <c:v>21.041499999999999</c:v>
                </c:pt>
                <c:pt idx="31266" formatCode="General">
                  <c:v>21.042200000000001</c:v>
                </c:pt>
                <c:pt idx="31267" formatCode="General">
                  <c:v>21.042899999999999</c:v>
                </c:pt>
                <c:pt idx="31268" formatCode="General">
                  <c:v>21.043500000000002</c:v>
                </c:pt>
                <c:pt idx="31269" formatCode="General">
                  <c:v>21.0442</c:v>
                </c:pt>
                <c:pt idx="31270" formatCode="General">
                  <c:v>21.044899999999998</c:v>
                </c:pt>
                <c:pt idx="31271" formatCode="General">
                  <c:v>21.045500000000001</c:v>
                </c:pt>
                <c:pt idx="31272" formatCode="General">
                  <c:v>21.046199999999999</c:v>
                </c:pt>
                <c:pt idx="31273" formatCode="General">
                  <c:v>21.046900000000001</c:v>
                </c:pt>
                <c:pt idx="31274" formatCode="General">
                  <c:v>21.047599999999999</c:v>
                </c:pt>
                <c:pt idx="31275" formatCode="General">
                  <c:v>21.048200000000001</c:v>
                </c:pt>
                <c:pt idx="31276" formatCode="General">
                  <c:v>21.0489</c:v>
                </c:pt>
                <c:pt idx="31277" formatCode="General">
                  <c:v>21.049600000000002</c:v>
                </c:pt>
                <c:pt idx="31278" formatCode="General">
                  <c:v>21.0503</c:v>
                </c:pt>
                <c:pt idx="31279" formatCode="General">
                  <c:v>21.050899999999999</c:v>
                </c:pt>
                <c:pt idx="31280" formatCode="General">
                  <c:v>21.051600000000001</c:v>
                </c:pt>
                <c:pt idx="31281" formatCode="General">
                  <c:v>21.052299999999999</c:v>
                </c:pt>
                <c:pt idx="31282" formatCode="General">
                  <c:v>21.052900000000001</c:v>
                </c:pt>
                <c:pt idx="31283" formatCode="General">
                  <c:v>21.053599999999999</c:v>
                </c:pt>
                <c:pt idx="31284" formatCode="General">
                  <c:v>21.054300000000001</c:v>
                </c:pt>
                <c:pt idx="31285" formatCode="General">
                  <c:v>21.055</c:v>
                </c:pt>
                <c:pt idx="31286" formatCode="General">
                  <c:v>21.055599999999998</c:v>
                </c:pt>
                <c:pt idx="31287" formatCode="General">
                  <c:v>21.0563</c:v>
                </c:pt>
                <c:pt idx="31288" formatCode="General">
                  <c:v>21.056999999999999</c:v>
                </c:pt>
                <c:pt idx="31289" formatCode="General">
                  <c:v>21.057700000000001</c:v>
                </c:pt>
                <c:pt idx="31290" formatCode="General">
                  <c:v>21.058299999999999</c:v>
                </c:pt>
                <c:pt idx="31291" formatCode="General">
                  <c:v>21.059000000000001</c:v>
                </c:pt>
                <c:pt idx="31292" formatCode="General">
                  <c:v>21.059699999999999</c:v>
                </c:pt>
                <c:pt idx="31293" formatCode="General">
                  <c:v>21.060300000000002</c:v>
                </c:pt>
                <c:pt idx="31294" formatCode="General">
                  <c:v>21.061</c:v>
                </c:pt>
                <c:pt idx="31295" formatCode="General">
                  <c:v>21.061699999999998</c:v>
                </c:pt>
                <c:pt idx="31296" formatCode="General">
                  <c:v>21.0624</c:v>
                </c:pt>
                <c:pt idx="31297" formatCode="General">
                  <c:v>21.062999999999999</c:v>
                </c:pt>
                <c:pt idx="31298" formatCode="General">
                  <c:v>21.063700000000001</c:v>
                </c:pt>
                <c:pt idx="31299" formatCode="General">
                  <c:v>21.064399999999999</c:v>
                </c:pt>
                <c:pt idx="31300" formatCode="General">
                  <c:v>21.065100000000001</c:v>
                </c:pt>
                <c:pt idx="31301" formatCode="General">
                  <c:v>21.0657</c:v>
                </c:pt>
                <c:pt idx="31302" formatCode="General">
                  <c:v>21.066400000000002</c:v>
                </c:pt>
                <c:pt idx="31303" formatCode="General">
                  <c:v>21.0671</c:v>
                </c:pt>
                <c:pt idx="31304" formatCode="General">
                  <c:v>21.067799999999998</c:v>
                </c:pt>
                <c:pt idx="31305" formatCode="General">
                  <c:v>21.0684</c:v>
                </c:pt>
                <c:pt idx="31306" formatCode="General">
                  <c:v>21.069099999999999</c:v>
                </c:pt>
                <c:pt idx="31307" formatCode="General">
                  <c:v>21.069800000000001</c:v>
                </c:pt>
                <c:pt idx="31308" formatCode="General">
                  <c:v>21.070399999999999</c:v>
                </c:pt>
                <c:pt idx="31309" formatCode="General">
                  <c:v>21.071100000000001</c:v>
                </c:pt>
                <c:pt idx="31310" formatCode="General">
                  <c:v>21.0718</c:v>
                </c:pt>
                <c:pt idx="31311" formatCode="General">
                  <c:v>21.072500000000002</c:v>
                </c:pt>
                <c:pt idx="31312" formatCode="General">
                  <c:v>21.0731</c:v>
                </c:pt>
                <c:pt idx="31313" formatCode="General">
                  <c:v>21.073799999999999</c:v>
                </c:pt>
                <c:pt idx="31314" formatCode="General">
                  <c:v>21.0745</c:v>
                </c:pt>
                <c:pt idx="31315" formatCode="General">
                  <c:v>21.075199999999999</c:v>
                </c:pt>
                <c:pt idx="31316" formatCode="General">
                  <c:v>21.075800000000001</c:v>
                </c:pt>
                <c:pt idx="31317" formatCode="General">
                  <c:v>21.076499999999999</c:v>
                </c:pt>
                <c:pt idx="31318" formatCode="General">
                  <c:v>21.077200000000001</c:v>
                </c:pt>
                <c:pt idx="31319" formatCode="General">
                  <c:v>21.0778</c:v>
                </c:pt>
                <c:pt idx="31320" formatCode="General">
                  <c:v>21.078499999999998</c:v>
                </c:pt>
                <c:pt idx="31321" formatCode="General">
                  <c:v>21.0792</c:v>
                </c:pt>
                <c:pt idx="31322" formatCode="General">
                  <c:v>21.079899999999999</c:v>
                </c:pt>
                <c:pt idx="31323" formatCode="General">
                  <c:v>21.080500000000001</c:v>
                </c:pt>
                <c:pt idx="31324" formatCode="General">
                  <c:v>21.081199999999999</c:v>
                </c:pt>
                <c:pt idx="31325" formatCode="General">
                  <c:v>21.081900000000001</c:v>
                </c:pt>
                <c:pt idx="31326" formatCode="General">
                  <c:v>21.082599999999999</c:v>
                </c:pt>
                <c:pt idx="31327" formatCode="General">
                  <c:v>21.083200000000001</c:v>
                </c:pt>
                <c:pt idx="31328" formatCode="General">
                  <c:v>21.0839</c:v>
                </c:pt>
                <c:pt idx="31329" formatCode="General">
                  <c:v>21.084599999999998</c:v>
                </c:pt>
                <c:pt idx="31330" formatCode="General">
                  <c:v>21.0853</c:v>
                </c:pt>
                <c:pt idx="31331" formatCode="General">
                  <c:v>21.085899999999999</c:v>
                </c:pt>
                <c:pt idx="31332" formatCode="General">
                  <c:v>21.086600000000001</c:v>
                </c:pt>
                <c:pt idx="31333" formatCode="General">
                  <c:v>21.087299999999999</c:v>
                </c:pt>
                <c:pt idx="31334" formatCode="General">
                  <c:v>21.087900000000001</c:v>
                </c:pt>
                <c:pt idx="31335" formatCode="General">
                  <c:v>21.0886</c:v>
                </c:pt>
                <c:pt idx="31336" formatCode="General">
                  <c:v>21.089300000000001</c:v>
                </c:pt>
                <c:pt idx="31337" formatCode="General">
                  <c:v>21.09</c:v>
                </c:pt>
                <c:pt idx="31338" formatCode="General">
                  <c:v>21.090599999999998</c:v>
                </c:pt>
                <c:pt idx="31339" formatCode="General">
                  <c:v>21.0913</c:v>
                </c:pt>
                <c:pt idx="31340" formatCode="General">
                  <c:v>21.091999999999999</c:v>
                </c:pt>
                <c:pt idx="31341" formatCode="General">
                  <c:v>21.092700000000001</c:v>
                </c:pt>
                <c:pt idx="31342" formatCode="General">
                  <c:v>21.093299999999999</c:v>
                </c:pt>
                <c:pt idx="31343" formatCode="General">
                  <c:v>21.094000000000001</c:v>
                </c:pt>
                <c:pt idx="31344" formatCode="General">
                  <c:v>21.0947</c:v>
                </c:pt>
                <c:pt idx="31345" formatCode="General">
                  <c:v>21.095300000000002</c:v>
                </c:pt>
                <c:pt idx="31346" formatCode="General">
                  <c:v>21.096</c:v>
                </c:pt>
                <c:pt idx="31347" formatCode="General">
                  <c:v>21.096699999999998</c:v>
                </c:pt>
                <c:pt idx="31348" formatCode="General">
                  <c:v>21.0974</c:v>
                </c:pt>
                <c:pt idx="31349" formatCode="General">
                  <c:v>21.097999999999999</c:v>
                </c:pt>
                <c:pt idx="31350" formatCode="General">
                  <c:v>21.098700000000001</c:v>
                </c:pt>
                <c:pt idx="31351" formatCode="General">
                  <c:v>21.099399999999999</c:v>
                </c:pt>
                <c:pt idx="31352" formatCode="General">
                  <c:v>21.100100000000001</c:v>
                </c:pt>
                <c:pt idx="31353" formatCode="General">
                  <c:v>21.1007</c:v>
                </c:pt>
                <c:pt idx="31354" formatCode="General">
                  <c:v>21.101400000000002</c:v>
                </c:pt>
                <c:pt idx="31355" formatCode="General">
                  <c:v>21.1021</c:v>
                </c:pt>
                <c:pt idx="31356" formatCode="General">
                  <c:v>21.102699999999999</c:v>
                </c:pt>
                <c:pt idx="31357" formatCode="General">
                  <c:v>21.103400000000001</c:v>
                </c:pt>
                <c:pt idx="31358" formatCode="General">
                  <c:v>21.104099999999999</c:v>
                </c:pt>
                <c:pt idx="31359" formatCode="General">
                  <c:v>21.104800000000001</c:v>
                </c:pt>
                <c:pt idx="31360" formatCode="General">
                  <c:v>21.105399999999999</c:v>
                </c:pt>
                <c:pt idx="31361" formatCode="General">
                  <c:v>21.106100000000001</c:v>
                </c:pt>
                <c:pt idx="31362" formatCode="General">
                  <c:v>21.1068</c:v>
                </c:pt>
                <c:pt idx="31363" formatCode="General">
                  <c:v>21.107500000000002</c:v>
                </c:pt>
                <c:pt idx="31364" formatCode="General">
                  <c:v>21.1081</c:v>
                </c:pt>
                <c:pt idx="31365" formatCode="General">
                  <c:v>21.108799999999999</c:v>
                </c:pt>
                <c:pt idx="31366" formatCode="General">
                  <c:v>21.109500000000001</c:v>
                </c:pt>
                <c:pt idx="31367" formatCode="General">
                  <c:v>21.110199999999999</c:v>
                </c:pt>
                <c:pt idx="31368" formatCode="General">
                  <c:v>21.110800000000001</c:v>
                </c:pt>
                <c:pt idx="31369" formatCode="General">
                  <c:v>21.111499999999999</c:v>
                </c:pt>
                <c:pt idx="31370" formatCode="General">
                  <c:v>21.112200000000001</c:v>
                </c:pt>
                <c:pt idx="31371" formatCode="General">
                  <c:v>21.1128</c:v>
                </c:pt>
                <c:pt idx="31372" formatCode="General">
                  <c:v>21.113499999999998</c:v>
                </c:pt>
                <c:pt idx="31373" formatCode="General">
                  <c:v>21.1142</c:v>
                </c:pt>
                <c:pt idx="31374" formatCode="General">
                  <c:v>21.114899999999999</c:v>
                </c:pt>
                <c:pt idx="31375" formatCode="General">
                  <c:v>21.115500000000001</c:v>
                </c:pt>
                <c:pt idx="31376" formatCode="General">
                  <c:v>21.116199999999999</c:v>
                </c:pt>
                <c:pt idx="31377" formatCode="General">
                  <c:v>21.116900000000001</c:v>
                </c:pt>
                <c:pt idx="31378" formatCode="General">
                  <c:v>21.117599999999999</c:v>
                </c:pt>
                <c:pt idx="31379" formatCode="General">
                  <c:v>21.118200000000002</c:v>
                </c:pt>
                <c:pt idx="31380" formatCode="General">
                  <c:v>21.1189</c:v>
                </c:pt>
                <c:pt idx="31381" formatCode="General">
                  <c:v>21.119599999999998</c:v>
                </c:pt>
                <c:pt idx="31382" formatCode="General">
                  <c:v>21.120200000000001</c:v>
                </c:pt>
                <c:pt idx="31383" formatCode="General">
                  <c:v>21.120899999999999</c:v>
                </c:pt>
                <c:pt idx="31384" formatCode="General">
                  <c:v>21.121600000000001</c:v>
                </c:pt>
                <c:pt idx="31385" formatCode="General">
                  <c:v>21.122299999999999</c:v>
                </c:pt>
                <c:pt idx="31386" formatCode="General">
                  <c:v>21.122900000000001</c:v>
                </c:pt>
                <c:pt idx="31387" formatCode="General">
                  <c:v>21.1236</c:v>
                </c:pt>
                <c:pt idx="31388" formatCode="General">
                  <c:v>21.124300000000002</c:v>
                </c:pt>
                <c:pt idx="31389" formatCode="General">
                  <c:v>21.125</c:v>
                </c:pt>
                <c:pt idx="31390" formatCode="General">
                  <c:v>21.125599999999999</c:v>
                </c:pt>
                <c:pt idx="31391" formatCode="General">
                  <c:v>21.126300000000001</c:v>
                </c:pt>
                <c:pt idx="31392" formatCode="General">
                  <c:v>21.126999999999999</c:v>
                </c:pt>
                <c:pt idx="31393" formatCode="General">
                  <c:v>21.127700000000001</c:v>
                </c:pt>
                <c:pt idx="31394" formatCode="General">
                  <c:v>21.128299999999999</c:v>
                </c:pt>
                <c:pt idx="31395" formatCode="General">
                  <c:v>21.129000000000001</c:v>
                </c:pt>
                <c:pt idx="31396" formatCode="General">
                  <c:v>21.1297</c:v>
                </c:pt>
                <c:pt idx="31397" formatCode="General">
                  <c:v>21.130299999999998</c:v>
                </c:pt>
                <c:pt idx="31398" formatCode="General">
                  <c:v>21.131</c:v>
                </c:pt>
                <c:pt idx="31399" formatCode="General">
                  <c:v>21.131699999999999</c:v>
                </c:pt>
                <c:pt idx="31400" formatCode="General">
                  <c:v>21.132400000000001</c:v>
                </c:pt>
                <c:pt idx="31401" formatCode="General">
                  <c:v>21.132999999999999</c:v>
                </c:pt>
                <c:pt idx="31402" formatCode="General">
                  <c:v>21.133700000000001</c:v>
                </c:pt>
                <c:pt idx="31403" formatCode="General">
                  <c:v>21.134399999999999</c:v>
                </c:pt>
                <c:pt idx="31404" formatCode="General">
                  <c:v>21.135100000000001</c:v>
                </c:pt>
                <c:pt idx="31405" formatCode="General">
                  <c:v>21.1357</c:v>
                </c:pt>
                <c:pt idx="31406" formatCode="General">
                  <c:v>21.136399999999998</c:v>
                </c:pt>
                <c:pt idx="31407" formatCode="General">
                  <c:v>21.1371</c:v>
                </c:pt>
                <c:pt idx="31408" formatCode="General">
                  <c:v>21.137699999999999</c:v>
                </c:pt>
                <c:pt idx="31409" formatCode="General">
                  <c:v>21.138400000000001</c:v>
                </c:pt>
                <c:pt idx="31410" formatCode="General">
                  <c:v>21.139099999999999</c:v>
                </c:pt>
                <c:pt idx="31411" formatCode="General">
                  <c:v>21.139800000000001</c:v>
                </c:pt>
                <c:pt idx="31412" formatCode="General">
                  <c:v>21.1404</c:v>
                </c:pt>
                <c:pt idx="31413" formatCode="General">
                  <c:v>21.141100000000002</c:v>
                </c:pt>
                <c:pt idx="31414" formatCode="General">
                  <c:v>21.1418</c:v>
                </c:pt>
                <c:pt idx="31415" formatCode="General">
                  <c:v>21.142499999999998</c:v>
                </c:pt>
                <c:pt idx="31416" formatCode="General">
                  <c:v>21.1431</c:v>
                </c:pt>
                <c:pt idx="31417" formatCode="General">
                  <c:v>21.143799999999999</c:v>
                </c:pt>
                <c:pt idx="31418" formatCode="General">
                  <c:v>21.144500000000001</c:v>
                </c:pt>
                <c:pt idx="31419" formatCode="General">
                  <c:v>21.145099999999999</c:v>
                </c:pt>
                <c:pt idx="31420" formatCode="General">
                  <c:v>21.145800000000001</c:v>
                </c:pt>
                <c:pt idx="31421" formatCode="General">
                  <c:v>21.1465</c:v>
                </c:pt>
                <c:pt idx="31422" formatCode="General">
                  <c:v>21.147200000000002</c:v>
                </c:pt>
                <c:pt idx="31423" formatCode="General">
                  <c:v>21.1478</c:v>
                </c:pt>
                <c:pt idx="31424" formatCode="General">
                  <c:v>21.148499999999999</c:v>
                </c:pt>
                <c:pt idx="31425" formatCode="General">
                  <c:v>21.1492</c:v>
                </c:pt>
                <c:pt idx="31426" formatCode="General">
                  <c:v>21.149899999999999</c:v>
                </c:pt>
                <c:pt idx="31427" formatCode="General">
                  <c:v>21.150500000000001</c:v>
                </c:pt>
                <c:pt idx="31428" formatCode="General">
                  <c:v>21.151199999999999</c:v>
                </c:pt>
                <c:pt idx="31429" formatCode="General">
                  <c:v>21.151900000000001</c:v>
                </c:pt>
                <c:pt idx="31430" formatCode="General">
                  <c:v>21.1526</c:v>
                </c:pt>
                <c:pt idx="31431" formatCode="General">
                  <c:v>21.153199999999998</c:v>
                </c:pt>
                <c:pt idx="31432" formatCode="General">
                  <c:v>21.1539</c:v>
                </c:pt>
                <c:pt idx="31433" formatCode="General">
                  <c:v>21.154599999999999</c:v>
                </c:pt>
                <c:pt idx="31434" formatCode="General">
                  <c:v>21.155200000000001</c:v>
                </c:pt>
                <c:pt idx="31435" formatCode="General">
                  <c:v>21.155899999999999</c:v>
                </c:pt>
                <c:pt idx="31436" formatCode="General">
                  <c:v>21.156600000000001</c:v>
                </c:pt>
                <c:pt idx="31437" formatCode="General">
                  <c:v>21.157299999999999</c:v>
                </c:pt>
                <c:pt idx="31438" formatCode="General">
                  <c:v>21.157900000000001</c:v>
                </c:pt>
                <c:pt idx="31439" formatCode="General">
                  <c:v>21.1586</c:v>
                </c:pt>
                <c:pt idx="31440" formatCode="General">
                  <c:v>21.159300000000002</c:v>
                </c:pt>
                <c:pt idx="31441" formatCode="General">
                  <c:v>21.16</c:v>
                </c:pt>
                <c:pt idx="31442" formatCode="General">
                  <c:v>21.160599999999999</c:v>
                </c:pt>
                <c:pt idx="31443" formatCode="General">
                  <c:v>21.161300000000001</c:v>
                </c:pt>
                <c:pt idx="31444" formatCode="General">
                  <c:v>21.161999999999999</c:v>
                </c:pt>
                <c:pt idx="31445" formatCode="General">
                  <c:v>21.162600000000001</c:v>
                </c:pt>
                <c:pt idx="31446" formatCode="General">
                  <c:v>21.1633</c:v>
                </c:pt>
                <c:pt idx="31447" formatCode="General">
                  <c:v>21.164000000000001</c:v>
                </c:pt>
                <c:pt idx="31448" formatCode="General">
                  <c:v>21.1647</c:v>
                </c:pt>
                <c:pt idx="31449" formatCode="General">
                  <c:v>21.165299999999998</c:v>
                </c:pt>
                <c:pt idx="31450" formatCode="General">
                  <c:v>21.166</c:v>
                </c:pt>
                <c:pt idx="31451" formatCode="General">
                  <c:v>21.166699999999999</c:v>
                </c:pt>
                <c:pt idx="31452" formatCode="General">
                  <c:v>21.167400000000001</c:v>
                </c:pt>
                <c:pt idx="31453" formatCode="General">
                  <c:v>21.167999999999999</c:v>
                </c:pt>
                <c:pt idx="31454" formatCode="General">
                  <c:v>21.168700000000001</c:v>
                </c:pt>
                <c:pt idx="31455" formatCode="General">
                  <c:v>21.1694</c:v>
                </c:pt>
                <c:pt idx="31456" formatCode="General">
                  <c:v>21.17</c:v>
                </c:pt>
                <c:pt idx="31457" formatCode="General">
                  <c:v>21.1707</c:v>
                </c:pt>
                <c:pt idx="31458" formatCode="General">
                  <c:v>21.171399999999998</c:v>
                </c:pt>
                <c:pt idx="31459" formatCode="General">
                  <c:v>21.1721</c:v>
                </c:pt>
                <c:pt idx="31460" formatCode="General">
                  <c:v>21.172699999999999</c:v>
                </c:pt>
                <c:pt idx="31461" formatCode="General">
                  <c:v>21.173400000000001</c:v>
                </c:pt>
                <c:pt idx="31462" formatCode="General">
                  <c:v>21.174099999999999</c:v>
                </c:pt>
                <c:pt idx="31463" formatCode="General">
                  <c:v>21.174800000000001</c:v>
                </c:pt>
                <c:pt idx="31464" formatCode="General">
                  <c:v>21.1754</c:v>
                </c:pt>
                <c:pt idx="31465" formatCode="General">
                  <c:v>21.176100000000002</c:v>
                </c:pt>
                <c:pt idx="31466" formatCode="General">
                  <c:v>21.1768</c:v>
                </c:pt>
                <c:pt idx="31467" formatCode="General">
                  <c:v>21.177499999999998</c:v>
                </c:pt>
                <c:pt idx="31468" formatCode="General">
                  <c:v>21.178100000000001</c:v>
                </c:pt>
                <c:pt idx="31469" formatCode="General">
                  <c:v>21.178799999999999</c:v>
                </c:pt>
                <c:pt idx="31470" formatCode="General">
                  <c:v>21.179500000000001</c:v>
                </c:pt>
                <c:pt idx="31471" formatCode="General">
                  <c:v>21.180099999999999</c:v>
                </c:pt>
                <c:pt idx="31472" formatCode="General">
                  <c:v>21.180800000000001</c:v>
                </c:pt>
                <c:pt idx="31473" formatCode="General">
                  <c:v>21.1815</c:v>
                </c:pt>
                <c:pt idx="31474" formatCode="General">
                  <c:v>21.182200000000002</c:v>
                </c:pt>
                <c:pt idx="31475" formatCode="General">
                  <c:v>21.1828</c:v>
                </c:pt>
                <c:pt idx="31476" formatCode="General">
                  <c:v>21.183499999999999</c:v>
                </c:pt>
                <c:pt idx="31477" formatCode="General">
                  <c:v>21.184200000000001</c:v>
                </c:pt>
                <c:pt idx="31478" formatCode="General">
                  <c:v>21.184899999999999</c:v>
                </c:pt>
                <c:pt idx="31479" formatCode="General">
                  <c:v>21.185500000000001</c:v>
                </c:pt>
                <c:pt idx="31480" formatCode="General">
                  <c:v>21.186199999999999</c:v>
                </c:pt>
                <c:pt idx="31481" formatCode="General">
                  <c:v>21.186900000000001</c:v>
                </c:pt>
                <c:pt idx="31482" formatCode="General">
                  <c:v>21.1875</c:v>
                </c:pt>
                <c:pt idx="31483" formatCode="General">
                  <c:v>21.188199999999998</c:v>
                </c:pt>
                <c:pt idx="31484" formatCode="General">
                  <c:v>21.1889</c:v>
                </c:pt>
                <c:pt idx="31485" formatCode="General">
                  <c:v>21.189599999999999</c:v>
                </c:pt>
                <c:pt idx="31486" formatCode="General">
                  <c:v>21.190200000000001</c:v>
                </c:pt>
                <c:pt idx="31487" formatCode="General">
                  <c:v>21.190899999999999</c:v>
                </c:pt>
                <c:pt idx="31488" formatCode="General">
                  <c:v>21.191600000000001</c:v>
                </c:pt>
                <c:pt idx="31489" formatCode="General">
                  <c:v>21.192299999999999</c:v>
                </c:pt>
                <c:pt idx="31490" formatCode="General">
                  <c:v>21.192900000000002</c:v>
                </c:pt>
                <c:pt idx="31491" formatCode="General">
                  <c:v>21.1936</c:v>
                </c:pt>
                <c:pt idx="31492" formatCode="General">
                  <c:v>21.194299999999998</c:v>
                </c:pt>
                <c:pt idx="31493" formatCode="General">
                  <c:v>21.195</c:v>
                </c:pt>
                <c:pt idx="31494" formatCode="General">
                  <c:v>21.195599999999999</c:v>
                </c:pt>
                <c:pt idx="31495" formatCode="General">
                  <c:v>21.196300000000001</c:v>
                </c:pt>
                <c:pt idx="31496" formatCode="General">
                  <c:v>21.196999999999999</c:v>
                </c:pt>
                <c:pt idx="31497" formatCode="General">
                  <c:v>21.197600000000001</c:v>
                </c:pt>
                <c:pt idx="31498" formatCode="General">
                  <c:v>21.1983</c:v>
                </c:pt>
                <c:pt idx="31499" formatCode="General">
                  <c:v>21.199000000000002</c:v>
                </c:pt>
                <c:pt idx="31500" formatCode="General">
                  <c:v>21.1997</c:v>
                </c:pt>
                <c:pt idx="31501" formatCode="General">
                  <c:v>21.200299999999999</c:v>
                </c:pt>
                <c:pt idx="31502" formatCode="General">
                  <c:v>21.201000000000001</c:v>
                </c:pt>
                <c:pt idx="31503" formatCode="General">
                  <c:v>21.201699999999999</c:v>
                </c:pt>
                <c:pt idx="31504" formatCode="General">
                  <c:v>21.202400000000001</c:v>
                </c:pt>
                <c:pt idx="31505" formatCode="General">
                  <c:v>21.202999999999999</c:v>
                </c:pt>
                <c:pt idx="31506" formatCode="General">
                  <c:v>21.203700000000001</c:v>
                </c:pt>
                <c:pt idx="31507" formatCode="General">
                  <c:v>21.2044</c:v>
                </c:pt>
                <c:pt idx="31508" formatCode="General">
                  <c:v>21.204999999999998</c:v>
                </c:pt>
                <c:pt idx="31509" formatCode="General">
                  <c:v>21.2057</c:v>
                </c:pt>
                <c:pt idx="31510" formatCode="General">
                  <c:v>21.206399999999999</c:v>
                </c:pt>
                <c:pt idx="31511" formatCode="General">
                  <c:v>21.207100000000001</c:v>
                </c:pt>
                <c:pt idx="31512" formatCode="General">
                  <c:v>21.207699999999999</c:v>
                </c:pt>
                <c:pt idx="31513" formatCode="General">
                  <c:v>21.208400000000001</c:v>
                </c:pt>
                <c:pt idx="31514" formatCode="General">
                  <c:v>21.209099999999999</c:v>
                </c:pt>
                <c:pt idx="31515" formatCode="General">
                  <c:v>21.209800000000001</c:v>
                </c:pt>
                <c:pt idx="31516" formatCode="General">
                  <c:v>21.2104</c:v>
                </c:pt>
                <c:pt idx="31517" formatCode="General">
                  <c:v>21.211099999999998</c:v>
                </c:pt>
                <c:pt idx="31518" formatCode="General">
                  <c:v>21.2118</c:v>
                </c:pt>
                <c:pt idx="31519" formatCode="General">
                  <c:v>21.212399999999999</c:v>
                </c:pt>
                <c:pt idx="31520" formatCode="General">
                  <c:v>21.213100000000001</c:v>
                </c:pt>
                <c:pt idx="31521" formatCode="General">
                  <c:v>21.213799999999999</c:v>
                </c:pt>
                <c:pt idx="31522" formatCode="General">
                  <c:v>21.214500000000001</c:v>
                </c:pt>
                <c:pt idx="31523" formatCode="General">
                  <c:v>21.2151</c:v>
                </c:pt>
                <c:pt idx="31524" formatCode="General">
                  <c:v>21.215800000000002</c:v>
                </c:pt>
                <c:pt idx="31525" formatCode="General">
                  <c:v>21.2165</c:v>
                </c:pt>
                <c:pt idx="31526" formatCode="General">
                  <c:v>21.217199999999998</c:v>
                </c:pt>
                <c:pt idx="31527" formatCode="General">
                  <c:v>21.2178</c:v>
                </c:pt>
                <c:pt idx="31528" formatCode="General">
                  <c:v>21.218499999999999</c:v>
                </c:pt>
                <c:pt idx="31529" formatCode="General">
                  <c:v>21.219200000000001</c:v>
                </c:pt>
                <c:pt idx="31530" formatCode="General">
                  <c:v>21.219899999999999</c:v>
                </c:pt>
                <c:pt idx="31531" formatCode="General">
                  <c:v>21.220500000000001</c:v>
                </c:pt>
                <c:pt idx="31532" formatCode="General">
                  <c:v>21.2212</c:v>
                </c:pt>
                <c:pt idx="31533" formatCode="General">
                  <c:v>21.221900000000002</c:v>
                </c:pt>
                <c:pt idx="31534" formatCode="General">
                  <c:v>21.2225</c:v>
                </c:pt>
                <c:pt idx="31535" formatCode="General">
                  <c:v>21.223199999999999</c:v>
                </c:pt>
                <c:pt idx="31536" formatCode="General">
                  <c:v>21.2239</c:v>
                </c:pt>
                <c:pt idx="31537" formatCode="General">
                  <c:v>21.224599999999999</c:v>
                </c:pt>
                <c:pt idx="31538" formatCode="General">
                  <c:v>21.225200000000001</c:v>
                </c:pt>
                <c:pt idx="31539" formatCode="General">
                  <c:v>21.225899999999999</c:v>
                </c:pt>
                <c:pt idx="31540" formatCode="General">
                  <c:v>21.226600000000001</c:v>
                </c:pt>
                <c:pt idx="31541" formatCode="General">
                  <c:v>21.2273</c:v>
                </c:pt>
                <c:pt idx="31542" formatCode="General">
                  <c:v>21.227900000000002</c:v>
                </c:pt>
                <c:pt idx="31543" formatCode="General">
                  <c:v>21.2286</c:v>
                </c:pt>
                <c:pt idx="31544" formatCode="General">
                  <c:v>21.229299999999999</c:v>
                </c:pt>
                <c:pt idx="31545" formatCode="General">
                  <c:v>21.229900000000001</c:v>
                </c:pt>
                <c:pt idx="31546" formatCode="General">
                  <c:v>21.230599999999999</c:v>
                </c:pt>
                <c:pt idx="31547" formatCode="General">
                  <c:v>21.231300000000001</c:v>
                </c:pt>
                <c:pt idx="31548" formatCode="General">
                  <c:v>21.231999999999999</c:v>
                </c:pt>
                <c:pt idx="31549" formatCode="General">
                  <c:v>21.232600000000001</c:v>
                </c:pt>
                <c:pt idx="31550" formatCode="General">
                  <c:v>21.2333</c:v>
                </c:pt>
                <c:pt idx="31551" formatCode="General">
                  <c:v>21.234000000000002</c:v>
                </c:pt>
                <c:pt idx="31552" formatCode="General">
                  <c:v>21.2347</c:v>
                </c:pt>
                <c:pt idx="31553" formatCode="General">
                  <c:v>21.235299999999999</c:v>
                </c:pt>
                <c:pt idx="31554" formatCode="General">
                  <c:v>21.236000000000001</c:v>
                </c:pt>
                <c:pt idx="31555" formatCode="General">
                  <c:v>21.236699999999999</c:v>
                </c:pt>
                <c:pt idx="31556" formatCode="General">
                  <c:v>21.237400000000001</c:v>
                </c:pt>
                <c:pt idx="31557" formatCode="General">
                  <c:v>21.238</c:v>
                </c:pt>
                <c:pt idx="31558" formatCode="General">
                  <c:v>21.238700000000001</c:v>
                </c:pt>
                <c:pt idx="31559" formatCode="General">
                  <c:v>21.2394</c:v>
                </c:pt>
                <c:pt idx="31560" formatCode="General">
                  <c:v>21.24</c:v>
                </c:pt>
                <c:pt idx="31561" formatCode="General">
                  <c:v>21.2407</c:v>
                </c:pt>
                <c:pt idx="31562" formatCode="General">
                  <c:v>21.241399999999999</c:v>
                </c:pt>
                <c:pt idx="31563" formatCode="General">
                  <c:v>21.242100000000001</c:v>
                </c:pt>
                <c:pt idx="31564" formatCode="General">
                  <c:v>21.242699999999999</c:v>
                </c:pt>
                <c:pt idx="31565" formatCode="General">
                  <c:v>21.243400000000001</c:v>
                </c:pt>
                <c:pt idx="31566" formatCode="General">
                  <c:v>21.2441</c:v>
                </c:pt>
                <c:pt idx="31567" formatCode="General">
                  <c:v>21.244800000000001</c:v>
                </c:pt>
                <c:pt idx="31568" formatCode="General">
                  <c:v>21.2454</c:v>
                </c:pt>
                <c:pt idx="31569" formatCode="General">
                  <c:v>21.246099999999998</c:v>
                </c:pt>
                <c:pt idx="31570" formatCode="General">
                  <c:v>21.2468</c:v>
                </c:pt>
                <c:pt idx="31571" formatCode="General">
                  <c:v>21.247399999999999</c:v>
                </c:pt>
                <c:pt idx="31572" formatCode="General">
                  <c:v>21.248100000000001</c:v>
                </c:pt>
                <c:pt idx="31573" formatCode="General">
                  <c:v>21.248799999999999</c:v>
                </c:pt>
                <c:pt idx="31574" formatCode="General">
                  <c:v>21.249500000000001</c:v>
                </c:pt>
                <c:pt idx="31575" formatCode="General">
                  <c:v>21.2501</c:v>
                </c:pt>
                <c:pt idx="31576" formatCode="General">
                  <c:v>21.250800000000002</c:v>
                </c:pt>
                <c:pt idx="31577" formatCode="General">
                  <c:v>21.2515</c:v>
                </c:pt>
                <c:pt idx="31578" formatCode="General">
                  <c:v>21.252199999999998</c:v>
                </c:pt>
                <c:pt idx="31579" formatCode="General">
                  <c:v>21.252800000000001</c:v>
                </c:pt>
                <c:pt idx="31580" formatCode="General">
                  <c:v>21.253499999999999</c:v>
                </c:pt>
                <c:pt idx="31581" formatCode="General">
                  <c:v>21.254200000000001</c:v>
                </c:pt>
                <c:pt idx="31582" formatCode="General">
                  <c:v>21.254799999999999</c:v>
                </c:pt>
                <c:pt idx="31583" formatCode="General">
                  <c:v>21.255500000000001</c:v>
                </c:pt>
                <c:pt idx="31584" formatCode="General">
                  <c:v>21.2562</c:v>
                </c:pt>
                <c:pt idx="31585" formatCode="General">
                  <c:v>21.256900000000002</c:v>
                </c:pt>
                <c:pt idx="31586" formatCode="General">
                  <c:v>21.2575</c:v>
                </c:pt>
                <c:pt idx="31587" formatCode="General">
                  <c:v>21.258199999999999</c:v>
                </c:pt>
                <c:pt idx="31588" formatCode="General">
                  <c:v>21.258900000000001</c:v>
                </c:pt>
                <c:pt idx="31589" formatCode="General">
                  <c:v>21.259599999999999</c:v>
                </c:pt>
                <c:pt idx="31590" formatCode="General">
                  <c:v>21.260200000000001</c:v>
                </c:pt>
                <c:pt idx="31591" formatCode="General">
                  <c:v>21.260899999999999</c:v>
                </c:pt>
                <c:pt idx="31592" formatCode="General">
                  <c:v>21.261600000000001</c:v>
                </c:pt>
                <c:pt idx="31593" formatCode="General">
                  <c:v>21.2623</c:v>
                </c:pt>
                <c:pt idx="31594" formatCode="General">
                  <c:v>21.262899999999998</c:v>
                </c:pt>
                <c:pt idx="31595" formatCode="General">
                  <c:v>21.2636</c:v>
                </c:pt>
                <c:pt idx="31596" formatCode="General">
                  <c:v>21.264299999999999</c:v>
                </c:pt>
                <c:pt idx="31597" formatCode="General">
                  <c:v>21.264900000000001</c:v>
                </c:pt>
                <c:pt idx="31598" formatCode="General">
                  <c:v>21.265599999999999</c:v>
                </c:pt>
                <c:pt idx="31599" formatCode="General">
                  <c:v>21.266300000000001</c:v>
                </c:pt>
                <c:pt idx="31600" formatCode="General">
                  <c:v>21.266999999999999</c:v>
                </c:pt>
                <c:pt idx="31601" formatCode="General">
                  <c:v>21.267600000000002</c:v>
                </c:pt>
                <c:pt idx="31602" formatCode="General">
                  <c:v>21.2683</c:v>
                </c:pt>
                <c:pt idx="31603" formatCode="General">
                  <c:v>21.268999999999998</c:v>
                </c:pt>
                <c:pt idx="31604" formatCode="General">
                  <c:v>21.2697</c:v>
                </c:pt>
                <c:pt idx="31605" formatCode="General">
                  <c:v>21.270299999999999</c:v>
                </c:pt>
                <c:pt idx="31606" formatCode="General">
                  <c:v>21.271000000000001</c:v>
                </c:pt>
                <c:pt idx="31607" formatCode="General">
                  <c:v>21.271699999999999</c:v>
                </c:pt>
                <c:pt idx="31608" formatCode="General">
                  <c:v>21.272300000000001</c:v>
                </c:pt>
                <c:pt idx="31609" formatCode="General">
                  <c:v>21.273</c:v>
                </c:pt>
                <c:pt idx="31610" formatCode="General">
                  <c:v>21.273700000000002</c:v>
                </c:pt>
                <c:pt idx="31611" formatCode="General">
                  <c:v>21.2744</c:v>
                </c:pt>
                <c:pt idx="31612" formatCode="General">
                  <c:v>21.274999999999999</c:v>
                </c:pt>
                <c:pt idx="31613" formatCode="General">
                  <c:v>21.275700000000001</c:v>
                </c:pt>
                <c:pt idx="31614" formatCode="General">
                  <c:v>21.276399999999999</c:v>
                </c:pt>
                <c:pt idx="31615" formatCode="General">
                  <c:v>21.277100000000001</c:v>
                </c:pt>
                <c:pt idx="31616" formatCode="General">
                  <c:v>21.277699999999999</c:v>
                </c:pt>
                <c:pt idx="31617" formatCode="General">
                  <c:v>21.278400000000001</c:v>
                </c:pt>
                <c:pt idx="31618" formatCode="General">
                  <c:v>21.2791</c:v>
                </c:pt>
                <c:pt idx="31619" formatCode="General">
                  <c:v>21.279699999999998</c:v>
                </c:pt>
                <c:pt idx="31620" formatCode="General">
                  <c:v>21.2804</c:v>
                </c:pt>
                <c:pt idx="31621" formatCode="General">
                  <c:v>21.281099999999999</c:v>
                </c:pt>
                <c:pt idx="31622" formatCode="General">
                  <c:v>21.2818</c:v>
                </c:pt>
                <c:pt idx="31623" formatCode="General">
                  <c:v>21.282399999999999</c:v>
                </c:pt>
                <c:pt idx="31624" formatCode="General">
                  <c:v>21.283100000000001</c:v>
                </c:pt>
                <c:pt idx="31625" formatCode="General">
                  <c:v>21.283799999999999</c:v>
                </c:pt>
                <c:pt idx="31626" formatCode="General">
                  <c:v>21.284500000000001</c:v>
                </c:pt>
                <c:pt idx="31627" formatCode="General">
                  <c:v>21.2851</c:v>
                </c:pt>
                <c:pt idx="31628" formatCode="General">
                  <c:v>21.285799999999998</c:v>
                </c:pt>
                <c:pt idx="31629" formatCode="General">
                  <c:v>21.2865</c:v>
                </c:pt>
                <c:pt idx="31630" formatCode="General">
                  <c:v>21.287199999999999</c:v>
                </c:pt>
                <c:pt idx="31631" formatCode="General">
                  <c:v>21.287800000000001</c:v>
                </c:pt>
                <c:pt idx="31632" formatCode="General">
                  <c:v>21.288499999999999</c:v>
                </c:pt>
                <c:pt idx="31633" formatCode="General">
                  <c:v>21.289200000000001</c:v>
                </c:pt>
                <c:pt idx="31634" formatCode="General">
                  <c:v>21.2898</c:v>
                </c:pt>
                <c:pt idx="31635" formatCode="General">
                  <c:v>21.290500000000002</c:v>
                </c:pt>
                <c:pt idx="31636" formatCode="General">
                  <c:v>21.2912</c:v>
                </c:pt>
                <c:pt idx="31637" formatCode="General">
                  <c:v>21.291899999999998</c:v>
                </c:pt>
                <c:pt idx="31638" formatCode="General">
                  <c:v>21.2925</c:v>
                </c:pt>
                <c:pt idx="31639" formatCode="General">
                  <c:v>21.293199999999999</c:v>
                </c:pt>
                <c:pt idx="31640" formatCode="General">
                  <c:v>21.293900000000001</c:v>
                </c:pt>
                <c:pt idx="31641" formatCode="General">
                  <c:v>21.294599999999999</c:v>
                </c:pt>
                <c:pt idx="31642" formatCode="General">
                  <c:v>21.295200000000001</c:v>
                </c:pt>
                <c:pt idx="31643" formatCode="General">
                  <c:v>21.2959</c:v>
                </c:pt>
                <c:pt idx="31644" formatCode="General">
                  <c:v>21.296600000000002</c:v>
                </c:pt>
                <c:pt idx="31645" formatCode="General">
                  <c:v>21.2972</c:v>
                </c:pt>
                <c:pt idx="31646" formatCode="General">
                  <c:v>21.297899999999998</c:v>
                </c:pt>
                <c:pt idx="31647" formatCode="General">
                  <c:v>21.2986</c:v>
                </c:pt>
                <c:pt idx="31648" formatCode="General">
                  <c:v>21.299299999999999</c:v>
                </c:pt>
                <c:pt idx="31649" formatCode="General">
                  <c:v>21.299900000000001</c:v>
                </c:pt>
                <c:pt idx="31650" formatCode="General">
                  <c:v>21.300599999999999</c:v>
                </c:pt>
                <c:pt idx="31651" formatCode="General">
                  <c:v>21.301300000000001</c:v>
                </c:pt>
                <c:pt idx="31652" formatCode="General">
                  <c:v>21.302</c:v>
                </c:pt>
                <c:pt idx="31653" formatCode="General">
                  <c:v>21.302600000000002</c:v>
                </c:pt>
                <c:pt idx="31654" formatCode="General">
                  <c:v>21.3033</c:v>
                </c:pt>
                <c:pt idx="31655" formatCode="General">
                  <c:v>21.303999999999998</c:v>
                </c:pt>
                <c:pt idx="31656" formatCode="General">
                  <c:v>21.3047</c:v>
                </c:pt>
                <c:pt idx="31657" formatCode="General">
                  <c:v>21.305299999999999</c:v>
                </c:pt>
                <c:pt idx="31658" formatCode="General">
                  <c:v>21.306000000000001</c:v>
                </c:pt>
                <c:pt idx="31659" formatCode="General">
                  <c:v>21.306699999999999</c:v>
                </c:pt>
                <c:pt idx="31660" formatCode="General">
                  <c:v>21.307300000000001</c:v>
                </c:pt>
                <c:pt idx="31661" formatCode="General">
                  <c:v>21.308</c:v>
                </c:pt>
                <c:pt idx="31662" formatCode="General">
                  <c:v>21.308700000000002</c:v>
                </c:pt>
                <c:pt idx="31663" formatCode="General">
                  <c:v>21.3094</c:v>
                </c:pt>
                <c:pt idx="31664" formatCode="General">
                  <c:v>21.31</c:v>
                </c:pt>
                <c:pt idx="31665" formatCode="General">
                  <c:v>21.310700000000001</c:v>
                </c:pt>
                <c:pt idx="31666" formatCode="General">
                  <c:v>21.311399999999999</c:v>
                </c:pt>
                <c:pt idx="31667" formatCode="General">
                  <c:v>21.312100000000001</c:v>
                </c:pt>
                <c:pt idx="31668" formatCode="General">
                  <c:v>21.3127</c:v>
                </c:pt>
                <c:pt idx="31669" formatCode="General">
                  <c:v>21.313400000000001</c:v>
                </c:pt>
                <c:pt idx="31670" formatCode="General">
                  <c:v>21.3141</c:v>
                </c:pt>
                <c:pt idx="31671" formatCode="General">
                  <c:v>21.314699999999998</c:v>
                </c:pt>
                <c:pt idx="31672" formatCode="General">
                  <c:v>21.3154</c:v>
                </c:pt>
                <c:pt idx="31673" formatCode="General">
                  <c:v>21.316099999999999</c:v>
                </c:pt>
                <c:pt idx="31674" formatCode="General">
                  <c:v>21.316800000000001</c:v>
                </c:pt>
                <c:pt idx="31675" formatCode="General">
                  <c:v>21.317399999999999</c:v>
                </c:pt>
                <c:pt idx="31676" formatCode="General">
                  <c:v>21.318100000000001</c:v>
                </c:pt>
                <c:pt idx="31677" formatCode="General">
                  <c:v>21.3188</c:v>
                </c:pt>
                <c:pt idx="31678" formatCode="General">
                  <c:v>21.319500000000001</c:v>
                </c:pt>
                <c:pt idx="31679" formatCode="General">
                  <c:v>21.3201</c:v>
                </c:pt>
                <c:pt idx="31680" formatCode="General">
                  <c:v>21.320799999999998</c:v>
                </c:pt>
                <c:pt idx="31681" formatCode="General">
                  <c:v>21.3215</c:v>
                </c:pt>
                <c:pt idx="31682" formatCode="General">
                  <c:v>21.322099999999999</c:v>
                </c:pt>
                <c:pt idx="31683" formatCode="General">
                  <c:v>21.322800000000001</c:v>
                </c:pt>
                <c:pt idx="31684" formatCode="General">
                  <c:v>21.323499999999999</c:v>
                </c:pt>
                <c:pt idx="31685" formatCode="General">
                  <c:v>21.324200000000001</c:v>
                </c:pt>
                <c:pt idx="31686" formatCode="General">
                  <c:v>21.3248</c:v>
                </c:pt>
                <c:pt idx="31687" formatCode="General">
                  <c:v>21.325500000000002</c:v>
                </c:pt>
                <c:pt idx="31688" formatCode="General">
                  <c:v>21.3262</c:v>
                </c:pt>
                <c:pt idx="31689" formatCode="General">
                  <c:v>21.326899999999998</c:v>
                </c:pt>
                <c:pt idx="31690" formatCode="General">
                  <c:v>21.327500000000001</c:v>
                </c:pt>
                <c:pt idx="31691" formatCode="General">
                  <c:v>21.328199999999999</c:v>
                </c:pt>
                <c:pt idx="31692" formatCode="General">
                  <c:v>21.328900000000001</c:v>
                </c:pt>
                <c:pt idx="31693" formatCode="General">
                  <c:v>21.329599999999999</c:v>
                </c:pt>
                <c:pt idx="31694" formatCode="General">
                  <c:v>21.330200000000001</c:v>
                </c:pt>
                <c:pt idx="31695" formatCode="General">
                  <c:v>21.3309</c:v>
                </c:pt>
                <c:pt idx="31696" formatCode="General">
                  <c:v>21.331600000000002</c:v>
                </c:pt>
                <c:pt idx="31697" formatCode="General">
                  <c:v>21.3322</c:v>
                </c:pt>
                <c:pt idx="31698" formatCode="General">
                  <c:v>21.332899999999999</c:v>
                </c:pt>
                <c:pt idx="31699" formatCode="General">
                  <c:v>21.333600000000001</c:v>
                </c:pt>
                <c:pt idx="31700" formatCode="General">
                  <c:v>21.334299999999999</c:v>
                </c:pt>
                <c:pt idx="31701" formatCode="General">
                  <c:v>21.334900000000001</c:v>
                </c:pt>
                <c:pt idx="31702" formatCode="General">
                  <c:v>21.335599999999999</c:v>
                </c:pt>
                <c:pt idx="31703" formatCode="General">
                  <c:v>21.336300000000001</c:v>
                </c:pt>
                <c:pt idx="31704" formatCode="General">
                  <c:v>21.337</c:v>
                </c:pt>
                <c:pt idx="31705" formatCode="General">
                  <c:v>21.337599999999998</c:v>
                </c:pt>
                <c:pt idx="31706" formatCode="General">
                  <c:v>21.3383</c:v>
                </c:pt>
                <c:pt idx="31707" formatCode="General">
                  <c:v>21.338999999999999</c:v>
                </c:pt>
                <c:pt idx="31708" formatCode="General">
                  <c:v>21.339600000000001</c:v>
                </c:pt>
                <c:pt idx="31709" formatCode="General">
                  <c:v>21.340299999999999</c:v>
                </c:pt>
                <c:pt idx="31710" formatCode="General">
                  <c:v>21.341000000000001</c:v>
                </c:pt>
                <c:pt idx="31711" formatCode="General">
                  <c:v>21.341699999999999</c:v>
                </c:pt>
                <c:pt idx="31712" formatCode="General">
                  <c:v>21.342300000000002</c:v>
                </c:pt>
                <c:pt idx="31713" formatCode="General">
                  <c:v>21.343</c:v>
                </c:pt>
                <c:pt idx="31714" formatCode="General">
                  <c:v>21.343699999999998</c:v>
                </c:pt>
                <c:pt idx="31715" formatCode="General">
                  <c:v>21.3444</c:v>
                </c:pt>
                <c:pt idx="31716" formatCode="General">
                  <c:v>21.344999999999999</c:v>
                </c:pt>
                <c:pt idx="31717" formatCode="General">
                  <c:v>21.345700000000001</c:v>
                </c:pt>
                <c:pt idx="31718" formatCode="General">
                  <c:v>21.346399999999999</c:v>
                </c:pt>
                <c:pt idx="31719" formatCode="General">
                  <c:v>21.347100000000001</c:v>
                </c:pt>
                <c:pt idx="31720" formatCode="General">
                  <c:v>21.3477</c:v>
                </c:pt>
                <c:pt idx="31721" formatCode="General">
                  <c:v>21.348400000000002</c:v>
                </c:pt>
                <c:pt idx="31722" formatCode="General">
                  <c:v>21.3491</c:v>
                </c:pt>
                <c:pt idx="31723" formatCode="General">
                  <c:v>21.349699999999999</c:v>
                </c:pt>
                <c:pt idx="31724" formatCode="General">
                  <c:v>21.3504</c:v>
                </c:pt>
                <c:pt idx="31725" formatCode="General">
                  <c:v>21.351099999999999</c:v>
                </c:pt>
                <c:pt idx="31726" formatCode="General">
                  <c:v>21.351800000000001</c:v>
                </c:pt>
                <c:pt idx="31727" formatCode="General">
                  <c:v>21.352399999999999</c:v>
                </c:pt>
                <c:pt idx="31728" formatCode="General">
                  <c:v>21.353100000000001</c:v>
                </c:pt>
                <c:pt idx="31729" formatCode="General">
                  <c:v>21.3538</c:v>
                </c:pt>
                <c:pt idx="31730" formatCode="General">
                  <c:v>21.354500000000002</c:v>
                </c:pt>
                <c:pt idx="31731" formatCode="General">
                  <c:v>21.3551</c:v>
                </c:pt>
                <c:pt idx="31732" formatCode="General">
                  <c:v>21.355799999999999</c:v>
                </c:pt>
                <c:pt idx="31733" formatCode="General">
                  <c:v>21.3565</c:v>
                </c:pt>
                <c:pt idx="31734" formatCode="General">
                  <c:v>21.357099999999999</c:v>
                </c:pt>
                <c:pt idx="31735" formatCode="General">
                  <c:v>21.357800000000001</c:v>
                </c:pt>
                <c:pt idx="31736" formatCode="General">
                  <c:v>21.358499999999999</c:v>
                </c:pt>
                <c:pt idx="31737" formatCode="General">
                  <c:v>21.359200000000001</c:v>
                </c:pt>
                <c:pt idx="31738" formatCode="General">
                  <c:v>21.3598</c:v>
                </c:pt>
                <c:pt idx="31739" formatCode="General">
                  <c:v>21.360499999999998</c:v>
                </c:pt>
                <c:pt idx="31740" formatCode="General">
                  <c:v>21.3612</c:v>
                </c:pt>
                <c:pt idx="31741" formatCode="General">
                  <c:v>21.361899999999999</c:v>
                </c:pt>
                <c:pt idx="31742" formatCode="General">
                  <c:v>21.362500000000001</c:v>
                </c:pt>
                <c:pt idx="31743" formatCode="General">
                  <c:v>21.363199999999999</c:v>
                </c:pt>
                <c:pt idx="31744" formatCode="General">
                  <c:v>21.363900000000001</c:v>
                </c:pt>
                <c:pt idx="31745" formatCode="General">
                  <c:v>21.3645</c:v>
                </c:pt>
                <c:pt idx="31746" formatCode="General">
                  <c:v>21.365200000000002</c:v>
                </c:pt>
                <c:pt idx="31747" formatCode="General">
                  <c:v>21.3659</c:v>
                </c:pt>
                <c:pt idx="31748" formatCode="General">
                  <c:v>21.366599999999998</c:v>
                </c:pt>
                <c:pt idx="31749" formatCode="General">
                  <c:v>21.3672</c:v>
                </c:pt>
                <c:pt idx="31750" formatCode="General">
                  <c:v>21.367899999999999</c:v>
                </c:pt>
                <c:pt idx="31751" formatCode="General">
                  <c:v>21.368600000000001</c:v>
                </c:pt>
                <c:pt idx="31752" formatCode="General">
                  <c:v>21.369299999999999</c:v>
                </c:pt>
                <c:pt idx="31753" formatCode="General">
                  <c:v>21.369900000000001</c:v>
                </c:pt>
                <c:pt idx="31754" formatCode="General">
                  <c:v>21.3706</c:v>
                </c:pt>
                <c:pt idx="31755" formatCode="General">
                  <c:v>21.371300000000002</c:v>
                </c:pt>
                <c:pt idx="31756" formatCode="General">
                  <c:v>21.372</c:v>
                </c:pt>
                <c:pt idx="31757" formatCode="General">
                  <c:v>21.372599999999998</c:v>
                </c:pt>
                <c:pt idx="31758" formatCode="General">
                  <c:v>21.3733</c:v>
                </c:pt>
                <c:pt idx="31759" formatCode="General">
                  <c:v>21.373999999999999</c:v>
                </c:pt>
                <c:pt idx="31760" formatCode="General">
                  <c:v>21.374600000000001</c:v>
                </c:pt>
                <c:pt idx="31761" formatCode="General">
                  <c:v>21.375299999999999</c:v>
                </c:pt>
                <c:pt idx="31762" formatCode="General">
                  <c:v>21.376000000000001</c:v>
                </c:pt>
                <c:pt idx="31763" formatCode="General">
                  <c:v>21.3767</c:v>
                </c:pt>
                <c:pt idx="31764" formatCode="General">
                  <c:v>21.377300000000002</c:v>
                </c:pt>
                <c:pt idx="31765" formatCode="General">
                  <c:v>21.378</c:v>
                </c:pt>
                <c:pt idx="31766" formatCode="General">
                  <c:v>21.378699999999998</c:v>
                </c:pt>
                <c:pt idx="31767" formatCode="General">
                  <c:v>21.3794</c:v>
                </c:pt>
                <c:pt idx="31768" formatCode="General">
                  <c:v>21.38</c:v>
                </c:pt>
                <c:pt idx="31769" formatCode="General">
                  <c:v>21.380700000000001</c:v>
                </c:pt>
                <c:pt idx="31770" formatCode="General">
                  <c:v>21.381399999999999</c:v>
                </c:pt>
                <c:pt idx="31771" formatCode="General">
                  <c:v>21.382000000000001</c:v>
                </c:pt>
                <c:pt idx="31772" formatCode="General">
                  <c:v>21.3827</c:v>
                </c:pt>
                <c:pt idx="31773" formatCode="General">
                  <c:v>21.383400000000002</c:v>
                </c:pt>
                <c:pt idx="31774" formatCode="General">
                  <c:v>21.3841</c:v>
                </c:pt>
                <c:pt idx="31775" formatCode="General">
                  <c:v>21.384699999999999</c:v>
                </c:pt>
                <c:pt idx="31776" formatCode="General">
                  <c:v>21.385400000000001</c:v>
                </c:pt>
                <c:pt idx="31777" formatCode="General">
                  <c:v>21.386099999999999</c:v>
                </c:pt>
                <c:pt idx="31778" formatCode="General">
                  <c:v>21.386800000000001</c:v>
                </c:pt>
                <c:pt idx="31779" formatCode="General">
                  <c:v>21.3874</c:v>
                </c:pt>
                <c:pt idx="31780" formatCode="General">
                  <c:v>21.388100000000001</c:v>
                </c:pt>
                <c:pt idx="31781" formatCode="General">
                  <c:v>21.3888</c:v>
                </c:pt>
                <c:pt idx="31782" formatCode="General">
                  <c:v>21.389399999999998</c:v>
                </c:pt>
                <c:pt idx="31783" formatCode="General">
                  <c:v>21.3901</c:v>
                </c:pt>
                <c:pt idx="31784" formatCode="General">
                  <c:v>21.390799999999999</c:v>
                </c:pt>
                <c:pt idx="31785" formatCode="General">
                  <c:v>21.391500000000001</c:v>
                </c:pt>
                <c:pt idx="31786" formatCode="General">
                  <c:v>21.392099999999999</c:v>
                </c:pt>
                <c:pt idx="31787" formatCode="General">
                  <c:v>21.392800000000001</c:v>
                </c:pt>
                <c:pt idx="31788" formatCode="General">
                  <c:v>21.3935</c:v>
                </c:pt>
                <c:pt idx="31789" formatCode="General">
                  <c:v>21.394200000000001</c:v>
                </c:pt>
                <c:pt idx="31790" formatCode="General">
                  <c:v>21.3948</c:v>
                </c:pt>
                <c:pt idx="31791" formatCode="General">
                  <c:v>21.395499999999998</c:v>
                </c:pt>
                <c:pt idx="31792" formatCode="General">
                  <c:v>21.3962</c:v>
                </c:pt>
                <c:pt idx="31793" formatCode="General">
                  <c:v>21.396899999999999</c:v>
                </c:pt>
                <c:pt idx="31794" formatCode="General">
                  <c:v>21.397500000000001</c:v>
                </c:pt>
                <c:pt idx="31795" formatCode="General">
                  <c:v>21.398199999999999</c:v>
                </c:pt>
                <c:pt idx="31796" formatCode="General">
                  <c:v>21.398900000000001</c:v>
                </c:pt>
                <c:pt idx="31797" formatCode="General">
                  <c:v>21.3995</c:v>
                </c:pt>
                <c:pt idx="31798" formatCode="General">
                  <c:v>21.400200000000002</c:v>
                </c:pt>
                <c:pt idx="31799" formatCode="General">
                  <c:v>21.4009</c:v>
                </c:pt>
                <c:pt idx="31800" formatCode="General">
                  <c:v>21.401599999999998</c:v>
                </c:pt>
                <c:pt idx="31801" formatCode="General">
                  <c:v>21.402200000000001</c:v>
                </c:pt>
                <c:pt idx="31802" formatCode="General">
                  <c:v>21.402899999999999</c:v>
                </c:pt>
                <c:pt idx="31803" formatCode="General">
                  <c:v>21.403600000000001</c:v>
                </c:pt>
                <c:pt idx="31804" formatCode="General">
                  <c:v>21.404299999999999</c:v>
                </c:pt>
                <c:pt idx="31805" formatCode="General">
                  <c:v>21.404900000000001</c:v>
                </c:pt>
                <c:pt idx="31806" formatCode="General">
                  <c:v>21.4056</c:v>
                </c:pt>
                <c:pt idx="31807" formatCode="General">
                  <c:v>21.406300000000002</c:v>
                </c:pt>
                <c:pt idx="31808" formatCode="General">
                  <c:v>21.4069</c:v>
                </c:pt>
                <c:pt idx="31809" formatCode="General">
                  <c:v>21.407599999999999</c:v>
                </c:pt>
                <c:pt idx="31810" formatCode="General">
                  <c:v>21.408300000000001</c:v>
                </c:pt>
                <c:pt idx="31811" formatCode="General">
                  <c:v>21.408999999999999</c:v>
                </c:pt>
                <c:pt idx="31812" formatCode="General">
                  <c:v>21.409600000000001</c:v>
                </c:pt>
                <c:pt idx="31813" formatCode="General">
                  <c:v>21.410299999999999</c:v>
                </c:pt>
                <c:pt idx="31814" formatCode="General">
                  <c:v>21.411000000000001</c:v>
                </c:pt>
                <c:pt idx="31815" formatCode="General">
                  <c:v>21.4117</c:v>
                </c:pt>
                <c:pt idx="31816" formatCode="General">
                  <c:v>21.412299999999998</c:v>
                </c:pt>
                <c:pt idx="31817" formatCode="General">
                  <c:v>21.413</c:v>
                </c:pt>
                <c:pt idx="31818" formatCode="General">
                  <c:v>21.413699999999999</c:v>
                </c:pt>
                <c:pt idx="31819" formatCode="General">
                  <c:v>21.414400000000001</c:v>
                </c:pt>
                <c:pt idx="31820" formatCode="General">
                  <c:v>21.414999999999999</c:v>
                </c:pt>
                <c:pt idx="31821" formatCode="General">
                  <c:v>21.415700000000001</c:v>
                </c:pt>
                <c:pt idx="31822" formatCode="General">
                  <c:v>21.416399999999999</c:v>
                </c:pt>
                <c:pt idx="31823" formatCode="General">
                  <c:v>21.417000000000002</c:v>
                </c:pt>
                <c:pt idx="31824" formatCode="General">
                  <c:v>21.4177</c:v>
                </c:pt>
                <c:pt idx="31825" formatCode="General">
                  <c:v>21.418399999999998</c:v>
                </c:pt>
                <c:pt idx="31826" formatCode="General">
                  <c:v>21.4191</c:v>
                </c:pt>
                <c:pt idx="31827" formatCode="General">
                  <c:v>21.419699999999999</c:v>
                </c:pt>
                <c:pt idx="31828" formatCode="General">
                  <c:v>21.420400000000001</c:v>
                </c:pt>
                <c:pt idx="31829" formatCode="General">
                  <c:v>21.421099999999999</c:v>
                </c:pt>
                <c:pt idx="31830" formatCode="General">
                  <c:v>21.421800000000001</c:v>
                </c:pt>
                <c:pt idx="31831" formatCode="General">
                  <c:v>21.4224</c:v>
                </c:pt>
                <c:pt idx="31832" formatCode="General">
                  <c:v>21.423100000000002</c:v>
                </c:pt>
                <c:pt idx="31833" formatCode="General">
                  <c:v>21.4238</c:v>
                </c:pt>
                <c:pt idx="31834" formatCode="General">
                  <c:v>21.424399999999999</c:v>
                </c:pt>
                <c:pt idx="31835" formatCode="General">
                  <c:v>21.4251</c:v>
                </c:pt>
                <c:pt idx="31836" formatCode="General">
                  <c:v>21.425799999999999</c:v>
                </c:pt>
                <c:pt idx="31837" formatCode="General">
                  <c:v>21.426500000000001</c:v>
                </c:pt>
                <c:pt idx="31838" formatCode="General">
                  <c:v>21.427099999999999</c:v>
                </c:pt>
                <c:pt idx="31839" formatCode="General">
                  <c:v>21.427800000000001</c:v>
                </c:pt>
                <c:pt idx="31840" formatCode="General">
                  <c:v>21.4285</c:v>
                </c:pt>
                <c:pt idx="31841" formatCode="General">
                  <c:v>21.429200000000002</c:v>
                </c:pt>
                <c:pt idx="31842" formatCode="General">
                  <c:v>21.4298</c:v>
                </c:pt>
                <c:pt idx="31843" formatCode="General">
                  <c:v>21.430499999999999</c:v>
                </c:pt>
                <c:pt idx="31844" formatCode="General">
                  <c:v>21.4312</c:v>
                </c:pt>
                <c:pt idx="31845" formatCode="General">
                  <c:v>21.431799999999999</c:v>
                </c:pt>
                <c:pt idx="31846" formatCode="General">
                  <c:v>21.432500000000001</c:v>
                </c:pt>
                <c:pt idx="31847" formatCode="General">
                  <c:v>21.433199999999999</c:v>
                </c:pt>
                <c:pt idx="31848" formatCode="General">
                  <c:v>21.433900000000001</c:v>
                </c:pt>
                <c:pt idx="31849" formatCode="General">
                  <c:v>21.4345</c:v>
                </c:pt>
                <c:pt idx="31850" formatCode="General">
                  <c:v>21.435199999999998</c:v>
                </c:pt>
                <c:pt idx="31851" formatCode="General">
                  <c:v>21.4359</c:v>
                </c:pt>
                <c:pt idx="31852" formatCode="General">
                  <c:v>21.436599999999999</c:v>
                </c:pt>
                <c:pt idx="31853" formatCode="General">
                  <c:v>21.437200000000001</c:v>
                </c:pt>
                <c:pt idx="31854" formatCode="General">
                  <c:v>21.437899999999999</c:v>
                </c:pt>
                <c:pt idx="31855" formatCode="General">
                  <c:v>21.438600000000001</c:v>
                </c:pt>
                <c:pt idx="31856" formatCode="General">
                  <c:v>21.439299999999999</c:v>
                </c:pt>
                <c:pt idx="31857" formatCode="General">
                  <c:v>21.439900000000002</c:v>
                </c:pt>
                <c:pt idx="31858" formatCode="General">
                  <c:v>21.4406</c:v>
                </c:pt>
                <c:pt idx="31859" formatCode="General">
                  <c:v>21.441299999999998</c:v>
                </c:pt>
                <c:pt idx="31860" formatCode="General">
                  <c:v>21.4419</c:v>
                </c:pt>
                <c:pt idx="31861" formatCode="General">
                  <c:v>21.442599999999999</c:v>
                </c:pt>
                <c:pt idx="31862" formatCode="General">
                  <c:v>21.443300000000001</c:v>
                </c:pt>
                <c:pt idx="31863" formatCode="General">
                  <c:v>21.443999999999999</c:v>
                </c:pt>
                <c:pt idx="31864" formatCode="General">
                  <c:v>21.444600000000001</c:v>
                </c:pt>
                <c:pt idx="31865" formatCode="General">
                  <c:v>21.4453</c:v>
                </c:pt>
                <c:pt idx="31866" formatCode="General">
                  <c:v>21.446000000000002</c:v>
                </c:pt>
                <c:pt idx="31867" formatCode="General">
                  <c:v>21.4467</c:v>
                </c:pt>
                <c:pt idx="31868" formatCode="General">
                  <c:v>21.447299999999998</c:v>
                </c:pt>
                <c:pt idx="31869" formatCode="General">
                  <c:v>21.448</c:v>
                </c:pt>
                <c:pt idx="31870" formatCode="General">
                  <c:v>21.448699999999999</c:v>
                </c:pt>
                <c:pt idx="31871" formatCode="General">
                  <c:v>21.449300000000001</c:v>
                </c:pt>
                <c:pt idx="31872" formatCode="General">
                  <c:v>21.45</c:v>
                </c:pt>
                <c:pt idx="31873" formatCode="General">
                  <c:v>21.450700000000001</c:v>
                </c:pt>
                <c:pt idx="31874" formatCode="General">
                  <c:v>21.4514</c:v>
                </c:pt>
                <c:pt idx="31875" formatCode="General">
                  <c:v>21.452000000000002</c:v>
                </c:pt>
                <c:pt idx="31876" formatCode="General">
                  <c:v>21.4527</c:v>
                </c:pt>
                <c:pt idx="31877" formatCode="General">
                  <c:v>21.453399999999998</c:v>
                </c:pt>
                <c:pt idx="31878" formatCode="General">
                  <c:v>21.4541</c:v>
                </c:pt>
                <c:pt idx="31879" formatCode="General">
                  <c:v>21.454699999999999</c:v>
                </c:pt>
                <c:pt idx="31880" formatCode="General">
                  <c:v>21.455400000000001</c:v>
                </c:pt>
                <c:pt idx="31881" formatCode="General">
                  <c:v>21.456099999999999</c:v>
                </c:pt>
                <c:pt idx="31882" formatCode="General">
                  <c:v>21.456700000000001</c:v>
                </c:pt>
                <c:pt idx="31883" formatCode="General">
                  <c:v>21.4574</c:v>
                </c:pt>
                <c:pt idx="31884" formatCode="General">
                  <c:v>21.458100000000002</c:v>
                </c:pt>
                <c:pt idx="31885" formatCode="General">
                  <c:v>21.4588</c:v>
                </c:pt>
                <c:pt idx="31886" formatCode="General">
                  <c:v>21.459399999999999</c:v>
                </c:pt>
                <c:pt idx="31887" formatCode="General">
                  <c:v>21.460100000000001</c:v>
                </c:pt>
                <c:pt idx="31888" formatCode="General">
                  <c:v>21.460799999999999</c:v>
                </c:pt>
                <c:pt idx="31889" formatCode="General">
                  <c:v>21.461500000000001</c:v>
                </c:pt>
                <c:pt idx="31890" formatCode="General">
                  <c:v>21.4621</c:v>
                </c:pt>
                <c:pt idx="31891" formatCode="General">
                  <c:v>21.462800000000001</c:v>
                </c:pt>
                <c:pt idx="31892" formatCode="General">
                  <c:v>21.4635</c:v>
                </c:pt>
                <c:pt idx="31893" formatCode="General">
                  <c:v>21.464200000000002</c:v>
                </c:pt>
                <c:pt idx="31894" formatCode="General">
                  <c:v>21.4648</c:v>
                </c:pt>
                <c:pt idx="31895" formatCode="General">
                  <c:v>21.465499999999999</c:v>
                </c:pt>
                <c:pt idx="31896" formatCode="General">
                  <c:v>21.466200000000001</c:v>
                </c:pt>
                <c:pt idx="31897" formatCode="General">
                  <c:v>21.466799999999999</c:v>
                </c:pt>
                <c:pt idx="31898" formatCode="General">
                  <c:v>21.467500000000001</c:v>
                </c:pt>
                <c:pt idx="31899" formatCode="General">
                  <c:v>21.4682</c:v>
                </c:pt>
                <c:pt idx="31900" formatCode="General">
                  <c:v>21.468900000000001</c:v>
                </c:pt>
                <c:pt idx="31901" formatCode="General">
                  <c:v>21.4695</c:v>
                </c:pt>
                <c:pt idx="31902" formatCode="General">
                  <c:v>21.470199999999998</c:v>
                </c:pt>
                <c:pt idx="31903" formatCode="General">
                  <c:v>21.4709</c:v>
                </c:pt>
                <c:pt idx="31904" formatCode="General">
                  <c:v>21.471599999999999</c:v>
                </c:pt>
                <c:pt idx="31905" formatCode="General">
                  <c:v>21.472200000000001</c:v>
                </c:pt>
                <c:pt idx="31906" formatCode="General">
                  <c:v>21.472899999999999</c:v>
                </c:pt>
                <c:pt idx="31907" formatCode="General">
                  <c:v>21.473600000000001</c:v>
                </c:pt>
                <c:pt idx="31908" formatCode="General">
                  <c:v>21.4742</c:v>
                </c:pt>
                <c:pt idx="31909" formatCode="General">
                  <c:v>21.474900000000002</c:v>
                </c:pt>
                <c:pt idx="31910" formatCode="General">
                  <c:v>21.4756</c:v>
                </c:pt>
                <c:pt idx="31911" formatCode="General">
                  <c:v>21.476299999999998</c:v>
                </c:pt>
                <c:pt idx="31912" formatCode="General">
                  <c:v>21.476900000000001</c:v>
                </c:pt>
                <c:pt idx="31913" formatCode="General">
                  <c:v>21.477599999999999</c:v>
                </c:pt>
                <c:pt idx="31914" formatCode="General">
                  <c:v>21.478300000000001</c:v>
                </c:pt>
                <c:pt idx="31915" formatCode="General">
                  <c:v>21.478999999999999</c:v>
                </c:pt>
                <c:pt idx="31916" formatCode="General">
                  <c:v>21.479600000000001</c:v>
                </c:pt>
                <c:pt idx="31917" formatCode="General">
                  <c:v>21.4803</c:v>
                </c:pt>
                <c:pt idx="31918" formatCode="General">
                  <c:v>21.481000000000002</c:v>
                </c:pt>
                <c:pt idx="31919" formatCode="General">
                  <c:v>21.4817</c:v>
                </c:pt>
                <c:pt idx="31920" formatCode="General">
                  <c:v>21.482299999999999</c:v>
                </c:pt>
                <c:pt idx="31921" formatCode="General">
                  <c:v>21.483000000000001</c:v>
                </c:pt>
                <c:pt idx="31922" formatCode="General">
                  <c:v>21.483699999999999</c:v>
                </c:pt>
                <c:pt idx="31923" formatCode="General">
                  <c:v>21.484300000000001</c:v>
                </c:pt>
                <c:pt idx="31924" formatCode="General">
                  <c:v>21.484999999999999</c:v>
                </c:pt>
                <c:pt idx="31925" formatCode="General">
                  <c:v>21.485700000000001</c:v>
                </c:pt>
                <c:pt idx="31926" formatCode="General">
                  <c:v>21.4864</c:v>
                </c:pt>
                <c:pt idx="31927" formatCode="General">
                  <c:v>21.486999999999998</c:v>
                </c:pt>
                <c:pt idx="31928" formatCode="General">
                  <c:v>21.4877</c:v>
                </c:pt>
                <c:pt idx="31929" formatCode="General">
                  <c:v>21.488399999999999</c:v>
                </c:pt>
                <c:pt idx="31930" formatCode="General">
                  <c:v>21.489100000000001</c:v>
                </c:pt>
                <c:pt idx="31931" formatCode="General">
                  <c:v>21.489699999999999</c:v>
                </c:pt>
                <c:pt idx="31932" formatCode="General">
                  <c:v>21.490400000000001</c:v>
                </c:pt>
                <c:pt idx="31933" formatCode="General">
                  <c:v>21.491099999999999</c:v>
                </c:pt>
                <c:pt idx="31934" formatCode="General">
                  <c:v>21.491700000000002</c:v>
                </c:pt>
                <c:pt idx="31935" formatCode="General">
                  <c:v>21.4924</c:v>
                </c:pt>
                <c:pt idx="31936" formatCode="General">
                  <c:v>21.493099999999998</c:v>
                </c:pt>
                <c:pt idx="31937" formatCode="General">
                  <c:v>21.4938</c:v>
                </c:pt>
                <c:pt idx="31938" formatCode="General">
                  <c:v>21.494399999999999</c:v>
                </c:pt>
                <c:pt idx="31939" formatCode="General">
                  <c:v>21.495100000000001</c:v>
                </c:pt>
                <c:pt idx="31940" formatCode="General">
                  <c:v>21.495799999999999</c:v>
                </c:pt>
                <c:pt idx="31941" formatCode="General">
                  <c:v>21.496500000000001</c:v>
                </c:pt>
                <c:pt idx="31942" formatCode="General">
                  <c:v>21.4971</c:v>
                </c:pt>
                <c:pt idx="31943" formatCode="General">
                  <c:v>21.497800000000002</c:v>
                </c:pt>
                <c:pt idx="31944" formatCode="General">
                  <c:v>21.4985</c:v>
                </c:pt>
                <c:pt idx="31945" formatCode="General">
                  <c:v>21.499099999999999</c:v>
                </c:pt>
                <c:pt idx="31946" formatCode="General">
                  <c:v>21.4998</c:v>
                </c:pt>
                <c:pt idx="31947" formatCode="General">
                  <c:v>21.500499999999999</c:v>
                </c:pt>
                <c:pt idx="31948" formatCode="General">
                  <c:v>21.501200000000001</c:v>
                </c:pt>
                <c:pt idx="31949" formatCode="General">
                  <c:v>21.501799999999999</c:v>
                </c:pt>
                <c:pt idx="31950" formatCode="General">
                  <c:v>21.502500000000001</c:v>
                </c:pt>
                <c:pt idx="31951" formatCode="General">
                  <c:v>21.5032</c:v>
                </c:pt>
                <c:pt idx="31952" formatCode="General">
                  <c:v>21.503900000000002</c:v>
                </c:pt>
                <c:pt idx="31953" formatCode="General">
                  <c:v>21.5045</c:v>
                </c:pt>
                <c:pt idx="31954" formatCode="General">
                  <c:v>21.505199999999999</c:v>
                </c:pt>
                <c:pt idx="31955" formatCode="General">
                  <c:v>21.5059</c:v>
                </c:pt>
                <c:pt idx="31956" formatCode="General">
                  <c:v>21.506599999999999</c:v>
                </c:pt>
                <c:pt idx="31957" formatCode="General">
                  <c:v>21.507200000000001</c:v>
                </c:pt>
                <c:pt idx="31958" formatCode="General">
                  <c:v>21.507899999999999</c:v>
                </c:pt>
                <c:pt idx="31959" formatCode="General">
                  <c:v>21.508600000000001</c:v>
                </c:pt>
                <c:pt idx="31960" formatCode="General">
                  <c:v>21.5092</c:v>
                </c:pt>
                <c:pt idx="31961" formatCode="General">
                  <c:v>21.509899999999998</c:v>
                </c:pt>
                <c:pt idx="31962" formatCode="General">
                  <c:v>21.5106</c:v>
                </c:pt>
                <c:pt idx="31963" formatCode="General">
                  <c:v>21.511299999999999</c:v>
                </c:pt>
                <c:pt idx="31964" formatCode="General">
                  <c:v>21.511900000000001</c:v>
                </c:pt>
                <c:pt idx="31965" formatCode="General">
                  <c:v>21.512599999999999</c:v>
                </c:pt>
                <c:pt idx="31966" formatCode="General">
                  <c:v>21.513300000000001</c:v>
                </c:pt>
                <c:pt idx="31967" formatCode="General">
                  <c:v>21.513999999999999</c:v>
                </c:pt>
                <c:pt idx="31968" formatCode="General">
                  <c:v>21.514600000000002</c:v>
                </c:pt>
                <c:pt idx="31969" formatCode="General">
                  <c:v>21.5153</c:v>
                </c:pt>
                <c:pt idx="31970" formatCode="General">
                  <c:v>21.515999999999998</c:v>
                </c:pt>
                <c:pt idx="31971" formatCode="General">
                  <c:v>21.5166</c:v>
                </c:pt>
                <c:pt idx="31972" formatCode="General">
                  <c:v>21.517299999999999</c:v>
                </c:pt>
                <c:pt idx="31973" formatCode="General">
                  <c:v>21.518000000000001</c:v>
                </c:pt>
                <c:pt idx="31974" formatCode="General">
                  <c:v>21.518699999999999</c:v>
                </c:pt>
                <c:pt idx="31975" formatCode="General">
                  <c:v>21.519300000000001</c:v>
                </c:pt>
                <c:pt idx="31976" formatCode="General">
                  <c:v>21.52</c:v>
                </c:pt>
                <c:pt idx="31977" formatCode="General">
                  <c:v>21.520700000000001</c:v>
                </c:pt>
                <c:pt idx="31978" formatCode="General">
                  <c:v>21.5214</c:v>
                </c:pt>
                <c:pt idx="31979" formatCode="General">
                  <c:v>21.521999999999998</c:v>
                </c:pt>
                <c:pt idx="31980" formatCode="General">
                  <c:v>21.5227</c:v>
                </c:pt>
                <c:pt idx="31981" formatCode="General">
                  <c:v>21.523399999999999</c:v>
                </c:pt>
                <c:pt idx="31982" formatCode="General">
                  <c:v>21.524100000000001</c:v>
                </c:pt>
                <c:pt idx="31983" formatCode="General">
                  <c:v>21.524699999999999</c:v>
                </c:pt>
                <c:pt idx="31984" formatCode="General">
                  <c:v>21.525400000000001</c:v>
                </c:pt>
                <c:pt idx="31985" formatCode="General">
                  <c:v>21.5261</c:v>
                </c:pt>
                <c:pt idx="31986" formatCode="General">
                  <c:v>21.526700000000002</c:v>
                </c:pt>
                <c:pt idx="31987" formatCode="General">
                  <c:v>21.5274</c:v>
                </c:pt>
                <c:pt idx="31988" formatCode="General">
                  <c:v>21.528099999999998</c:v>
                </c:pt>
                <c:pt idx="31989" formatCode="General">
                  <c:v>21.5288</c:v>
                </c:pt>
                <c:pt idx="31990" formatCode="General">
                  <c:v>21.529399999999999</c:v>
                </c:pt>
                <c:pt idx="31991" formatCode="General">
                  <c:v>21.530100000000001</c:v>
                </c:pt>
                <c:pt idx="31992" formatCode="General">
                  <c:v>21.530799999999999</c:v>
                </c:pt>
                <c:pt idx="31993" formatCode="General">
                  <c:v>21.531500000000001</c:v>
                </c:pt>
                <c:pt idx="31994" formatCode="General">
                  <c:v>21.5321</c:v>
                </c:pt>
                <c:pt idx="31995" formatCode="General">
                  <c:v>21.532800000000002</c:v>
                </c:pt>
                <c:pt idx="31996" formatCode="General">
                  <c:v>21.5335</c:v>
                </c:pt>
                <c:pt idx="31997" formatCode="General">
                  <c:v>21.534099999999999</c:v>
                </c:pt>
                <c:pt idx="31998" formatCode="General">
                  <c:v>21.534800000000001</c:v>
                </c:pt>
                <c:pt idx="31999" formatCode="General">
                  <c:v>21.535499999999999</c:v>
                </c:pt>
                <c:pt idx="32000" formatCode="General">
                  <c:v>21.536200000000001</c:v>
                </c:pt>
                <c:pt idx="32001" formatCode="General">
                  <c:v>21.536799999999999</c:v>
                </c:pt>
                <c:pt idx="32002" formatCode="General">
                  <c:v>21.537500000000001</c:v>
                </c:pt>
                <c:pt idx="32003" formatCode="General">
                  <c:v>21.5382</c:v>
                </c:pt>
                <c:pt idx="32004" formatCode="General">
                  <c:v>21.538900000000002</c:v>
                </c:pt>
                <c:pt idx="32005" formatCode="General">
                  <c:v>21.5395</c:v>
                </c:pt>
                <c:pt idx="32006" formatCode="General">
                  <c:v>21.540199999999999</c:v>
                </c:pt>
                <c:pt idx="32007" formatCode="General">
                  <c:v>21.540900000000001</c:v>
                </c:pt>
                <c:pt idx="32008" formatCode="General">
                  <c:v>21.541499999999999</c:v>
                </c:pt>
                <c:pt idx="32009" formatCode="General">
                  <c:v>21.542200000000001</c:v>
                </c:pt>
                <c:pt idx="32010" formatCode="General">
                  <c:v>21.542899999999999</c:v>
                </c:pt>
                <c:pt idx="32011" formatCode="General">
                  <c:v>21.543600000000001</c:v>
                </c:pt>
                <c:pt idx="32012" formatCode="General">
                  <c:v>21.5442</c:v>
                </c:pt>
                <c:pt idx="32013" formatCode="General">
                  <c:v>21.544899999999998</c:v>
                </c:pt>
                <c:pt idx="32014" formatCode="General">
                  <c:v>21.5456</c:v>
                </c:pt>
                <c:pt idx="32015" formatCode="General">
                  <c:v>21.546299999999999</c:v>
                </c:pt>
                <c:pt idx="32016" formatCode="General">
                  <c:v>21.546900000000001</c:v>
                </c:pt>
                <c:pt idx="32017" formatCode="General">
                  <c:v>21.547599999999999</c:v>
                </c:pt>
                <c:pt idx="32018" formatCode="General">
                  <c:v>21.548300000000001</c:v>
                </c:pt>
                <c:pt idx="32019" formatCode="General">
                  <c:v>21.548999999999999</c:v>
                </c:pt>
                <c:pt idx="32020" formatCode="General">
                  <c:v>21.549600000000002</c:v>
                </c:pt>
                <c:pt idx="32021" formatCode="General">
                  <c:v>21.5503</c:v>
                </c:pt>
                <c:pt idx="32022" formatCode="General">
                  <c:v>21.550999999999998</c:v>
                </c:pt>
                <c:pt idx="32023" formatCode="General">
                  <c:v>21.551600000000001</c:v>
                </c:pt>
                <c:pt idx="32024" formatCode="General">
                  <c:v>21.552299999999999</c:v>
                </c:pt>
                <c:pt idx="32025" formatCode="General">
                  <c:v>21.553000000000001</c:v>
                </c:pt>
                <c:pt idx="32026" formatCode="General">
                  <c:v>21.553699999999999</c:v>
                </c:pt>
                <c:pt idx="32027" formatCode="General">
                  <c:v>21.554300000000001</c:v>
                </c:pt>
                <c:pt idx="32028" formatCode="General">
                  <c:v>21.555</c:v>
                </c:pt>
                <c:pt idx="32029" formatCode="General">
                  <c:v>21.555700000000002</c:v>
                </c:pt>
                <c:pt idx="32030" formatCode="General">
                  <c:v>21.5564</c:v>
                </c:pt>
                <c:pt idx="32031" formatCode="General">
                  <c:v>21.556999999999999</c:v>
                </c:pt>
                <c:pt idx="32032" formatCode="General">
                  <c:v>21.557700000000001</c:v>
                </c:pt>
                <c:pt idx="32033" formatCode="General">
                  <c:v>21.558399999999999</c:v>
                </c:pt>
                <c:pt idx="32034" formatCode="General">
                  <c:v>21.559000000000001</c:v>
                </c:pt>
                <c:pt idx="32035" formatCode="General">
                  <c:v>21.559699999999999</c:v>
                </c:pt>
                <c:pt idx="32036" formatCode="General">
                  <c:v>21.560400000000001</c:v>
                </c:pt>
                <c:pt idx="32037" formatCode="General">
                  <c:v>21.5611</c:v>
                </c:pt>
                <c:pt idx="32038" formatCode="General">
                  <c:v>21.561699999999998</c:v>
                </c:pt>
                <c:pt idx="32039" formatCode="General">
                  <c:v>21.5624</c:v>
                </c:pt>
                <c:pt idx="32040" formatCode="General">
                  <c:v>21.563099999999999</c:v>
                </c:pt>
                <c:pt idx="32041" formatCode="General">
                  <c:v>21.563800000000001</c:v>
                </c:pt>
                <c:pt idx="32042" formatCode="General">
                  <c:v>21.564399999999999</c:v>
                </c:pt>
                <c:pt idx="32043" formatCode="General">
                  <c:v>21.565100000000001</c:v>
                </c:pt>
                <c:pt idx="32044" formatCode="General">
                  <c:v>21.565799999999999</c:v>
                </c:pt>
                <c:pt idx="32045" formatCode="General">
                  <c:v>21.566400000000002</c:v>
                </c:pt>
                <c:pt idx="32046" formatCode="General">
                  <c:v>21.5671</c:v>
                </c:pt>
                <c:pt idx="32047" formatCode="General">
                  <c:v>21.567799999999998</c:v>
                </c:pt>
                <c:pt idx="32048" formatCode="General">
                  <c:v>21.5685</c:v>
                </c:pt>
                <c:pt idx="32049" formatCode="General">
                  <c:v>21.569099999999999</c:v>
                </c:pt>
                <c:pt idx="32050" formatCode="General">
                  <c:v>21.569800000000001</c:v>
                </c:pt>
                <c:pt idx="32051" formatCode="General">
                  <c:v>21.570499999999999</c:v>
                </c:pt>
                <c:pt idx="32052" formatCode="General">
                  <c:v>21.571200000000001</c:v>
                </c:pt>
                <c:pt idx="32053" formatCode="General">
                  <c:v>21.5718</c:v>
                </c:pt>
                <c:pt idx="32054" formatCode="General">
                  <c:v>21.572500000000002</c:v>
                </c:pt>
                <c:pt idx="32055" formatCode="General">
                  <c:v>21.5732</c:v>
                </c:pt>
                <c:pt idx="32056" formatCode="General">
                  <c:v>21.573899999999998</c:v>
                </c:pt>
                <c:pt idx="32057" formatCode="General">
                  <c:v>21.5745</c:v>
                </c:pt>
                <c:pt idx="32058" formatCode="General">
                  <c:v>21.575199999999999</c:v>
                </c:pt>
                <c:pt idx="32059" formatCode="General">
                  <c:v>21.575900000000001</c:v>
                </c:pt>
                <c:pt idx="32060" formatCode="General">
                  <c:v>21.576499999999999</c:v>
                </c:pt>
                <c:pt idx="32061" formatCode="General">
                  <c:v>21.577200000000001</c:v>
                </c:pt>
                <c:pt idx="32062" formatCode="General">
                  <c:v>21.5779</c:v>
                </c:pt>
                <c:pt idx="32063" formatCode="General">
                  <c:v>21.578600000000002</c:v>
                </c:pt>
                <c:pt idx="32064" formatCode="General">
                  <c:v>21.5792</c:v>
                </c:pt>
                <c:pt idx="32065" formatCode="General">
                  <c:v>21.579899999999999</c:v>
                </c:pt>
                <c:pt idx="32066" formatCode="General">
                  <c:v>21.5806</c:v>
                </c:pt>
                <c:pt idx="32067" formatCode="General">
                  <c:v>21.581299999999999</c:v>
                </c:pt>
                <c:pt idx="32068" formatCode="General">
                  <c:v>21.581900000000001</c:v>
                </c:pt>
                <c:pt idx="32069" formatCode="General">
                  <c:v>21.582599999999999</c:v>
                </c:pt>
                <c:pt idx="32070" formatCode="General">
                  <c:v>21.583300000000001</c:v>
                </c:pt>
                <c:pt idx="32071" formatCode="General">
                  <c:v>21.5839</c:v>
                </c:pt>
                <c:pt idx="32072" formatCode="General">
                  <c:v>21.584599999999998</c:v>
                </c:pt>
                <c:pt idx="32073" formatCode="General">
                  <c:v>21.5853</c:v>
                </c:pt>
                <c:pt idx="32074" formatCode="General">
                  <c:v>21.585999999999999</c:v>
                </c:pt>
                <c:pt idx="32075" formatCode="General">
                  <c:v>21.586600000000001</c:v>
                </c:pt>
                <c:pt idx="32076" formatCode="General">
                  <c:v>21.587299999999999</c:v>
                </c:pt>
                <c:pt idx="32077" formatCode="General">
                  <c:v>21.588000000000001</c:v>
                </c:pt>
                <c:pt idx="32078" formatCode="General">
                  <c:v>21.588699999999999</c:v>
                </c:pt>
                <c:pt idx="32079" formatCode="General">
                  <c:v>21.589300000000001</c:v>
                </c:pt>
                <c:pt idx="32080" formatCode="General">
                  <c:v>21.59</c:v>
                </c:pt>
                <c:pt idx="32081" formatCode="General">
                  <c:v>21.590699999999998</c:v>
                </c:pt>
                <c:pt idx="32082" formatCode="General">
                  <c:v>21.5914</c:v>
                </c:pt>
                <c:pt idx="32083" formatCode="General">
                  <c:v>21.591999999999999</c:v>
                </c:pt>
                <c:pt idx="32084" formatCode="General">
                  <c:v>21.592700000000001</c:v>
                </c:pt>
                <c:pt idx="32085" formatCode="General">
                  <c:v>21.593399999999999</c:v>
                </c:pt>
                <c:pt idx="32086" formatCode="General">
                  <c:v>21.594000000000001</c:v>
                </c:pt>
                <c:pt idx="32087" formatCode="General">
                  <c:v>21.5947</c:v>
                </c:pt>
                <c:pt idx="32088" formatCode="General">
                  <c:v>21.595400000000001</c:v>
                </c:pt>
                <c:pt idx="32089" formatCode="General">
                  <c:v>21.5961</c:v>
                </c:pt>
                <c:pt idx="32090" formatCode="General">
                  <c:v>21.596699999999998</c:v>
                </c:pt>
                <c:pt idx="32091" formatCode="General">
                  <c:v>21.5974</c:v>
                </c:pt>
                <c:pt idx="32092" formatCode="General">
                  <c:v>21.598099999999999</c:v>
                </c:pt>
                <c:pt idx="32093" formatCode="General">
                  <c:v>21.598800000000001</c:v>
                </c:pt>
                <c:pt idx="32094" formatCode="General">
                  <c:v>21.599399999999999</c:v>
                </c:pt>
                <c:pt idx="32095" formatCode="General">
                  <c:v>21.600100000000001</c:v>
                </c:pt>
                <c:pt idx="32096" formatCode="General">
                  <c:v>21.6008</c:v>
                </c:pt>
                <c:pt idx="32097" formatCode="General">
                  <c:v>21.601400000000002</c:v>
                </c:pt>
                <c:pt idx="32098" formatCode="General">
                  <c:v>21.6021</c:v>
                </c:pt>
                <c:pt idx="32099" formatCode="General">
                  <c:v>21.602799999999998</c:v>
                </c:pt>
                <c:pt idx="32100" formatCode="General">
                  <c:v>21.6035</c:v>
                </c:pt>
                <c:pt idx="32101" formatCode="General">
                  <c:v>21.604099999999999</c:v>
                </c:pt>
                <c:pt idx="32102" formatCode="General">
                  <c:v>21.604800000000001</c:v>
                </c:pt>
                <c:pt idx="32103" formatCode="General">
                  <c:v>21.605499999999999</c:v>
                </c:pt>
                <c:pt idx="32104" formatCode="General">
                  <c:v>21.606200000000001</c:v>
                </c:pt>
                <c:pt idx="32105" formatCode="General">
                  <c:v>21.6068</c:v>
                </c:pt>
                <c:pt idx="32106" formatCode="General">
                  <c:v>21.607500000000002</c:v>
                </c:pt>
                <c:pt idx="32107" formatCode="General">
                  <c:v>21.6082</c:v>
                </c:pt>
                <c:pt idx="32108" formatCode="General">
                  <c:v>21.608799999999999</c:v>
                </c:pt>
                <c:pt idx="32109" formatCode="General">
                  <c:v>21.609500000000001</c:v>
                </c:pt>
                <c:pt idx="32110" formatCode="General">
                  <c:v>21.610199999999999</c:v>
                </c:pt>
                <c:pt idx="32111" formatCode="General">
                  <c:v>21.610900000000001</c:v>
                </c:pt>
                <c:pt idx="32112" formatCode="General">
                  <c:v>21.611499999999999</c:v>
                </c:pt>
                <c:pt idx="32113" formatCode="General">
                  <c:v>21.612200000000001</c:v>
                </c:pt>
                <c:pt idx="32114" formatCode="General">
                  <c:v>21.6129</c:v>
                </c:pt>
                <c:pt idx="32115" formatCode="General">
                  <c:v>21.613600000000002</c:v>
                </c:pt>
                <c:pt idx="32116" formatCode="General">
                  <c:v>21.6142</c:v>
                </c:pt>
                <c:pt idx="32117" formatCode="General">
                  <c:v>21.614899999999999</c:v>
                </c:pt>
                <c:pt idx="32118" formatCode="General">
                  <c:v>21.615600000000001</c:v>
                </c:pt>
                <c:pt idx="32119" formatCode="General">
                  <c:v>21.616299999999999</c:v>
                </c:pt>
                <c:pt idx="32120" formatCode="General">
                  <c:v>21.616900000000001</c:v>
                </c:pt>
                <c:pt idx="32121" formatCode="General">
                  <c:v>21.617599999999999</c:v>
                </c:pt>
                <c:pt idx="32122" formatCode="General">
                  <c:v>21.618300000000001</c:v>
                </c:pt>
                <c:pt idx="32123" formatCode="General">
                  <c:v>21.6189</c:v>
                </c:pt>
                <c:pt idx="32124" formatCode="General">
                  <c:v>21.619599999999998</c:v>
                </c:pt>
                <c:pt idx="32125" formatCode="General">
                  <c:v>21.6203</c:v>
                </c:pt>
                <c:pt idx="32126" formatCode="General">
                  <c:v>21.620999999999999</c:v>
                </c:pt>
                <c:pt idx="32127" formatCode="General">
                  <c:v>21.621600000000001</c:v>
                </c:pt>
                <c:pt idx="32128" formatCode="General">
                  <c:v>21.622299999999999</c:v>
                </c:pt>
                <c:pt idx="32129" formatCode="General">
                  <c:v>21.623000000000001</c:v>
                </c:pt>
                <c:pt idx="32130" formatCode="General">
                  <c:v>21.623699999999999</c:v>
                </c:pt>
                <c:pt idx="32131" formatCode="General">
                  <c:v>21.624300000000002</c:v>
                </c:pt>
                <c:pt idx="32132" formatCode="General">
                  <c:v>21.625</c:v>
                </c:pt>
                <c:pt idx="32133" formatCode="General">
                  <c:v>21.625699999999998</c:v>
                </c:pt>
                <c:pt idx="32134" formatCode="General">
                  <c:v>21.626300000000001</c:v>
                </c:pt>
                <c:pt idx="32135" formatCode="General">
                  <c:v>21.626999999999999</c:v>
                </c:pt>
                <c:pt idx="32136" formatCode="General">
                  <c:v>21.627700000000001</c:v>
                </c:pt>
                <c:pt idx="32137" formatCode="General">
                  <c:v>21.628399999999999</c:v>
                </c:pt>
                <c:pt idx="32138" formatCode="General">
                  <c:v>21.629000000000001</c:v>
                </c:pt>
                <c:pt idx="32139" formatCode="General">
                  <c:v>21.6297</c:v>
                </c:pt>
                <c:pt idx="32140" formatCode="General">
                  <c:v>21.630400000000002</c:v>
                </c:pt>
                <c:pt idx="32141" formatCode="General">
                  <c:v>21.6311</c:v>
                </c:pt>
                <c:pt idx="32142" formatCode="General">
                  <c:v>21.631699999999999</c:v>
                </c:pt>
                <c:pt idx="32143" formatCode="General">
                  <c:v>21.632400000000001</c:v>
                </c:pt>
                <c:pt idx="32144" formatCode="General">
                  <c:v>21.633099999999999</c:v>
                </c:pt>
                <c:pt idx="32145" formatCode="General">
                  <c:v>21.633800000000001</c:v>
                </c:pt>
                <c:pt idx="32146" formatCode="General">
                  <c:v>21.634399999999999</c:v>
                </c:pt>
                <c:pt idx="32147" formatCode="General">
                  <c:v>21.635100000000001</c:v>
                </c:pt>
                <c:pt idx="32148" formatCode="General">
                  <c:v>21.6358</c:v>
                </c:pt>
                <c:pt idx="32149" formatCode="General">
                  <c:v>21.636399999999998</c:v>
                </c:pt>
                <c:pt idx="32150" formatCode="General">
                  <c:v>21.6371</c:v>
                </c:pt>
                <c:pt idx="32151" formatCode="General">
                  <c:v>21.637799999999999</c:v>
                </c:pt>
                <c:pt idx="32152" formatCode="General">
                  <c:v>21.638500000000001</c:v>
                </c:pt>
                <c:pt idx="32153" formatCode="General">
                  <c:v>21.639099999999999</c:v>
                </c:pt>
                <c:pt idx="32154" formatCode="General">
                  <c:v>21.639800000000001</c:v>
                </c:pt>
                <c:pt idx="32155" formatCode="General">
                  <c:v>21.640499999999999</c:v>
                </c:pt>
                <c:pt idx="32156" formatCode="General">
                  <c:v>21.641200000000001</c:v>
                </c:pt>
                <c:pt idx="32157" formatCode="General">
                  <c:v>21.6418</c:v>
                </c:pt>
                <c:pt idx="32158" formatCode="General">
                  <c:v>21.642499999999998</c:v>
                </c:pt>
                <c:pt idx="32159" formatCode="General">
                  <c:v>21.6432</c:v>
                </c:pt>
                <c:pt idx="32160" formatCode="General">
                  <c:v>21.643799999999999</c:v>
                </c:pt>
                <c:pt idx="32161" formatCode="General">
                  <c:v>21.644500000000001</c:v>
                </c:pt>
                <c:pt idx="32162" formatCode="General">
                  <c:v>21.645199999999999</c:v>
                </c:pt>
                <c:pt idx="32163" formatCode="General">
                  <c:v>21.645900000000001</c:v>
                </c:pt>
                <c:pt idx="32164" formatCode="General">
                  <c:v>21.6465</c:v>
                </c:pt>
                <c:pt idx="32165" formatCode="General">
                  <c:v>21.647200000000002</c:v>
                </c:pt>
                <c:pt idx="32166" formatCode="General">
                  <c:v>21.6479</c:v>
                </c:pt>
                <c:pt idx="32167" formatCode="General">
                  <c:v>21.648599999999998</c:v>
                </c:pt>
                <c:pt idx="32168" formatCode="General">
                  <c:v>21.6492</c:v>
                </c:pt>
                <c:pt idx="32169" formatCode="General">
                  <c:v>21.649899999999999</c:v>
                </c:pt>
                <c:pt idx="32170" formatCode="General">
                  <c:v>21.650600000000001</c:v>
                </c:pt>
                <c:pt idx="32171" formatCode="General">
                  <c:v>21.651199999999999</c:v>
                </c:pt>
                <c:pt idx="32172" formatCode="General">
                  <c:v>21.651900000000001</c:v>
                </c:pt>
                <c:pt idx="32173" formatCode="General">
                  <c:v>21.6526</c:v>
                </c:pt>
                <c:pt idx="32174" formatCode="General">
                  <c:v>21.653300000000002</c:v>
                </c:pt>
                <c:pt idx="32175" formatCode="General">
                  <c:v>21.6539</c:v>
                </c:pt>
                <c:pt idx="32176" formatCode="General">
                  <c:v>21.654599999999999</c:v>
                </c:pt>
                <c:pt idx="32177" formatCode="General">
                  <c:v>21.6553</c:v>
                </c:pt>
                <c:pt idx="32178" formatCode="General">
                  <c:v>21.655999999999999</c:v>
                </c:pt>
                <c:pt idx="32179" formatCode="General">
                  <c:v>21.656600000000001</c:v>
                </c:pt>
                <c:pt idx="32180" formatCode="General">
                  <c:v>21.657299999999999</c:v>
                </c:pt>
                <c:pt idx="32181" formatCode="General">
                  <c:v>21.658000000000001</c:v>
                </c:pt>
                <c:pt idx="32182" formatCode="General">
                  <c:v>21.6587</c:v>
                </c:pt>
                <c:pt idx="32183" formatCode="General">
                  <c:v>21.659300000000002</c:v>
                </c:pt>
                <c:pt idx="32184" formatCode="General">
                  <c:v>21.66</c:v>
                </c:pt>
                <c:pt idx="32185" formatCode="General">
                  <c:v>21.660699999999999</c:v>
                </c:pt>
                <c:pt idx="32186" formatCode="General">
                  <c:v>21.661300000000001</c:v>
                </c:pt>
                <c:pt idx="32187" formatCode="General">
                  <c:v>21.661999999999999</c:v>
                </c:pt>
                <c:pt idx="32188" formatCode="General">
                  <c:v>21.662700000000001</c:v>
                </c:pt>
                <c:pt idx="32189" formatCode="General">
                  <c:v>21.663399999999999</c:v>
                </c:pt>
                <c:pt idx="32190" formatCode="General">
                  <c:v>21.664000000000001</c:v>
                </c:pt>
                <c:pt idx="32191" formatCode="General">
                  <c:v>21.6647</c:v>
                </c:pt>
                <c:pt idx="32192" formatCode="General">
                  <c:v>21.665400000000002</c:v>
                </c:pt>
                <c:pt idx="32193" formatCode="General">
                  <c:v>21.6661</c:v>
                </c:pt>
                <c:pt idx="32194" formatCode="General">
                  <c:v>21.666699999999999</c:v>
                </c:pt>
                <c:pt idx="32195" formatCode="General">
                  <c:v>21.667400000000001</c:v>
                </c:pt>
                <c:pt idx="32196" formatCode="General">
                  <c:v>21.668099999999999</c:v>
                </c:pt>
                <c:pt idx="32197" formatCode="General">
                  <c:v>21.668700000000001</c:v>
                </c:pt>
                <c:pt idx="32198" formatCode="General">
                  <c:v>21.6694</c:v>
                </c:pt>
                <c:pt idx="32199" formatCode="General">
                  <c:v>21.670100000000001</c:v>
                </c:pt>
                <c:pt idx="32200" formatCode="General">
                  <c:v>21.6708</c:v>
                </c:pt>
                <c:pt idx="32201" formatCode="General">
                  <c:v>21.671399999999998</c:v>
                </c:pt>
                <c:pt idx="32202" formatCode="General">
                  <c:v>21.6721</c:v>
                </c:pt>
                <c:pt idx="32203" formatCode="General">
                  <c:v>21.672799999999999</c:v>
                </c:pt>
                <c:pt idx="32204" formatCode="General">
                  <c:v>21.673500000000001</c:v>
                </c:pt>
                <c:pt idx="32205" formatCode="General">
                  <c:v>21.674099999999999</c:v>
                </c:pt>
                <c:pt idx="32206" formatCode="General">
                  <c:v>21.674800000000001</c:v>
                </c:pt>
                <c:pt idx="32207" formatCode="General">
                  <c:v>21.6755</c:v>
                </c:pt>
                <c:pt idx="32208" formatCode="General">
                  <c:v>21.676100000000002</c:v>
                </c:pt>
                <c:pt idx="32209" formatCode="General">
                  <c:v>21.6768</c:v>
                </c:pt>
                <c:pt idx="32210" formatCode="General">
                  <c:v>21.677499999999998</c:v>
                </c:pt>
                <c:pt idx="32211" formatCode="General">
                  <c:v>21.6782</c:v>
                </c:pt>
                <c:pt idx="32212" formatCode="General">
                  <c:v>21.678799999999999</c:v>
                </c:pt>
                <c:pt idx="32213" formatCode="General">
                  <c:v>21.679500000000001</c:v>
                </c:pt>
                <c:pt idx="32214" formatCode="General">
                  <c:v>21.680199999999999</c:v>
                </c:pt>
                <c:pt idx="32215" formatCode="General">
                  <c:v>21.680900000000001</c:v>
                </c:pt>
                <c:pt idx="32216" formatCode="General">
                  <c:v>21.6815</c:v>
                </c:pt>
                <c:pt idx="32217" formatCode="General">
                  <c:v>21.682200000000002</c:v>
                </c:pt>
                <c:pt idx="32218" formatCode="General">
                  <c:v>21.6829</c:v>
                </c:pt>
                <c:pt idx="32219" formatCode="General">
                  <c:v>21.683599999999998</c:v>
                </c:pt>
                <c:pt idx="32220" formatCode="General">
                  <c:v>21.684200000000001</c:v>
                </c:pt>
                <c:pt idx="32221" formatCode="General">
                  <c:v>21.684899999999999</c:v>
                </c:pt>
                <c:pt idx="32222" formatCode="General">
                  <c:v>21.685600000000001</c:v>
                </c:pt>
                <c:pt idx="32223" formatCode="General">
                  <c:v>21.686199999999999</c:v>
                </c:pt>
                <c:pt idx="32224" formatCode="General">
                  <c:v>21.686900000000001</c:v>
                </c:pt>
                <c:pt idx="32225" formatCode="General">
                  <c:v>21.6876</c:v>
                </c:pt>
                <c:pt idx="32226" formatCode="General">
                  <c:v>21.688300000000002</c:v>
                </c:pt>
                <c:pt idx="32227" formatCode="General">
                  <c:v>21.6889</c:v>
                </c:pt>
                <c:pt idx="32228" formatCode="General">
                  <c:v>21.689599999999999</c:v>
                </c:pt>
                <c:pt idx="32229" formatCode="General">
                  <c:v>21.690300000000001</c:v>
                </c:pt>
                <c:pt idx="32230" formatCode="General">
                  <c:v>21.690999999999999</c:v>
                </c:pt>
                <c:pt idx="32231" formatCode="General">
                  <c:v>21.691600000000001</c:v>
                </c:pt>
                <c:pt idx="32232" formatCode="General">
                  <c:v>21.692299999999999</c:v>
                </c:pt>
                <c:pt idx="32233" formatCode="General">
                  <c:v>21.693000000000001</c:v>
                </c:pt>
                <c:pt idx="32234" formatCode="General">
                  <c:v>21.6936</c:v>
                </c:pt>
                <c:pt idx="32235" formatCode="General">
                  <c:v>21.694299999999998</c:v>
                </c:pt>
                <c:pt idx="32236" formatCode="General">
                  <c:v>21.695</c:v>
                </c:pt>
                <c:pt idx="32237" formatCode="General">
                  <c:v>21.695699999999999</c:v>
                </c:pt>
                <c:pt idx="32238" formatCode="General">
                  <c:v>21.696300000000001</c:v>
                </c:pt>
                <c:pt idx="32239" formatCode="General">
                  <c:v>21.696999999999999</c:v>
                </c:pt>
                <c:pt idx="32240" formatCode="General">
                  <c:v>21.697700000000001</c:v>
                </c:pt>
                <c:pt idx="32241" formatCode="General">
                  <c:v>21.698399999999999</c:v>
                </c:pt>
                <c:pt idx="32242" formatCode="General">
                  <c:v>21.699000000000002</c:v>
                </c:pt>
                <c:pt idx="32243" formatCode="General">
                  <c:v>21.6997</c:v>
                </c:pt>
                <c:pt idx="32244" formatCode="General">
                  <c:v>21.700399999999998</c:v>
                </c:pt>
                <c:pt idx="32245" formatCode="General">
                  <c:v>21.7011</c:v>
                </c:pt>
                <c:pt idx="32246" formatCode="General">
                  <c:v>21.701699999999999</c:v>
                </c:pt>
                <c:pt idx="32247" formatCode="General">
                  <c:v>21.702400000000001</c:v>
                </c:pt>
                <c:pt idx="32248" formatCode="General">
                  <c:v>21.703099999999999</c:v>
                </c:pt>
                <c:pt idx="32249" formatCode="General">
                  <c:v>21.703700000000001</c:v>
                </c:pt>
                <c:pt idx="32250" formatCode="General">
                  <c:v>21.7044</c:v>
                </c:pt>
                <c:pt idx="32251" formatCode="General">
                  <c:v>21.705100000000002</c:v>
                </c:pt>
                <c:pt idx="32252" formatCode="General">
                  <c:v>21.7058</c:v>
                </c:pt>
                <c:pt idx="32253" formatCode="General">
                  <c:v>21.706399999999999</c:v>
                </c:pt>
                <c:pt idx="32254" formatCode="General">
                  <c:v>21.707100000000001</c:v>
                </c:pt>
                <c:pt idx="32255" formatCode="General">
                  <c:v>21.707799999999999</c:v>
                </c:pt>
                <c:pt idx="32256" formatCode="General">
                  <c:v>21.708500000000001</c:v>
                </c:pt>
                <c:pt idx="32257" formatCode="General">
                  <c:v>21.709099999999999</c:v>
                </c:pt>
                <c:pt idx="32258" formatCode="General">
                  <c:v>21.709800000000001</c:v>
                </c:pt>
                <c:pt idx="32259" formatCode="General">
                  <c:v>21.7105</c:v>
                </c:pt>
                <c:pt idx="32260" formatCode="General">
                  <c:v>21.711099999999998</c:v>
                </c:pt>
                <c:pt idx="32261" formatCode="General">
                  <c:v>21.7118</c:v>
                </c:pt>
                <c:pt idx="32262" formatCode="General">
                  <c:v>21.712499999999999</c:v>
                </c:pt>
                <c:pt idx="32263" formatCode="General">
                  <c:v>21.713200000000001</c:v>
                </c:pt>
                <c:pt idx="32264" formatCode="General">
                  <c:v>21.713799999999999</c:v>
                </c:pt>
                <c:pt idx="32265" formatCode="General">
                  <c:v>21.714500000000001</c:v>
                </c:pt>
                <c:pt idx="32266" formatCode="General">
                  <c:v>21.715199999999999</c:v>
                </c:pt>
                <c:pt idx="32267" formatCode="General">
                  <c:v>21.715900000000001</c:v>
                </c:pt>
                <c:pt idx="32268" formatCode="General">
                  <c:v>21.7165</c:v>
                </c:pt>
                <c:pt idx="32269" formatCode="General">
                  <c:v>21.717199999999998</c:v>
                </c:pt>
                <c:pt idx="32270" formatCode="General">
                  <c:v>21.7179</c:v>
                </c:pt>
                <c:pt idx="32271" formatCode="General">
                  <c:v>21.718499999999999</c:v>
                </c:pt>
                <c:pt idx="32272" formatCode="General">
                  <c:v>21.719200000000001</c:v>
                </c:pt>
                <c:pt idx="32273" formatCode="General">
                  <c:v>21.719899999999999</c:v>
                </c:pt>
                <c:pt idx="32274" formatCode="General">
                  <c:v>21.720600000000001</c:v>
                </c:pt>
                <c:pt idx="32275" formatCode="General">
                  <c:v>21.7212</c:v>
                </c:pt>
                <c:pt idx="32276" formatCode="General">
                  <c:v>21.721900000000002</c:v>
                </c:pt>
                <c:pt idx="32277" formatCode="General">
                  <c:v>21.7226</c:v>
                </c:pt>
                <c:pt idx="32278" formatCode="General">
                  <c:v>21.723299999999998</c:v>
                </c:pt>
                <c:pt idx="32279" formatCode="General">
                  <c:v>21.7239</c:v>
                </c:pt>
                <c:pt idx="32280" formatCode="General">
                  <c:v>21.724599999999999</c:v>
                </c:pt>
                <c:pt idx="32281" formatCode="General">
                  <c:v>21.725300000000001</c:v>
                </c:pt>
                <c:pt idx="32282" formatCode="General">
                  <c:v>21.725999999999999</c:v>
                </c:pt>
                <c:pt idx="32283" formatCode="General">
                  <c:v>21.726600000000001</c:v>
                </c:pt>
                <c:pt idx="32284" formatCode="General">
                  <c:v>21.7273</c:v>
                </c:pt>
                <c:pt idx="32285" formatCode="General">
                  <c:v>21.728000000000002</c:v>
                </c:pt>
                <c:pt idx="32286" formatCode="General">
                  <c:v>21.7286</c:v>
                </c:pt>
                <c:pt idx="32287" formatCode="General">
                  <c:v>21.729299999999999</c:v>
                </c:pt>
                <c:pt idx="32288" formatCode="General">
                  <c:v>21.73</c:v>
                </c:pt>
                <c:pt idx="32289" formatCode="General">
                  <c:v>21.730699999999999</c:v>
                </c:pt>
                <c:pt idx="32290" formatCode="General">
                  <c:v>21.731300000000001</c:v>
                </c:pt>
                <c:pt idx="32291" formatCode="General">
                  <c:v>21.731999999999999</c:v>
                </c:pt>
                <c:pt idx="32292" formatCode="General">
                  <c:v>21.732700000000001</c:v>
                </c:pt>
                <c:pt idx="32293" formatCode="General">
                  <c:v>21.7334</c:v>
                </c:pt>
                <c:pt idx="32294" formatCode="General">
                  <c:v>21.734000000000002</c:v>
                </c:pt>
                <c:pt idx="32295" formatCode="General">
                  <c:v>21.7347</c:v>
                </c:pt>
                <c:pt idx="32296" formatCode="General">
                  <c:v>21.735399999999998</c:v>
                </c:pt>
                <c:pt idx="32297" formatCode="General">
                  <c:v>21.736000000000001</c:v>
                </c:pt>
                <c:pt idx="32298" formatCode="General">
                  <c:v>21.736699999999999</c:v>
                </c:pt>
                <c:pt idx="32299" formatCode="General">
                  <c:v>21.737400000000001</c:v>
                </c:pt>
                <c:pt idx="32300" formatCode="General">
                  <c:v>21.738099999999999</c:v>
                </c:pt>
                <c:pt idx="32301" formatCode="General">
                  <c:v>21.738700000000001</c:v>
                </c:pt>
                <c:pt idx="32302" formatCode="General">
                  <c:v>21.7394</c:v>
                </c:pt>
                <c:pt idx="32303" formatCode="General">
                  <c:v>21.740100000000002</c:v>
                </c:pt>
                <c:pt idx="32304" formatCode="General">
                  <c:v>21.7408</c:v>
                </c:pt>
                <c:pt idx="32305" formatCode="General">
                  <c:v>21.741399999999999</c:v>
                </c:pt>
                <c:pt idx="32306" formatCode="General">
                  <c:v>21.742100000000001</c:v>
                </c:pt>
                <c:pt idx="32307" formatCode="General">
                  <c:v>21.742799999999999</c:v>
                </c:pt>
                <c:pt idx="32308" formatCode="General">
                  <c:v>21.743500000000001</c:v>
                </c:pt>
                <c:pt idx="32309" formatCode="General">
                  <c:v>21.7441</c:v>
                </c:pt>
                <c:pt idx="32310" formatCode="General">
                  <c:v>21.744800000000001</c:v>
                </c:pt>
                <c:pt idx="32311" formatCode="General">
                  <c:v>21.7455</c:v>
                </c:pt>
                <c:pt idx="32312" formatCode="General">
                  <c:v>21.746099999999998</c:v>
                </c:pt>
                <c:pt idx="32313" formatCode="General">
                  <c:v>21.7468</c:v>
                </c:pt>
                <c:pt idx="32314" formatCode="General">
                  <c:v>21.747499999999999</c:v>
                </c:pt>
                <c:pt idx="32315" formatCode="General">
                  <c:v>21.748200000000001</c:v>
                </c:pt>
                <c:pt idx="32316" formatCode="General">
                  <c:v>21.748799999999999</c:v>
                </c:pt>
                <c:pt idx="32317" formatCode="General">
                  <c:v>21.749500000000001</c:v>
                </c:pt>
                <c:pt idx="32318" formatCode="General">
                  <c:v>21.7502</c:v>
                </c:pt>
                <c:pt idx="32319" formatCode="General">
                  <c:v>21.750900000000001</c:v>
                </c:pt>
                <c:pt idx="32320" formatCode="General">
                  <c:v>21.7515</c:v>
                </c:pt>
                <c:pt idx="32321" formatCode="General">
                  <c:v>21.752199999999998</c:v>
                </c:pt>
                <c:pt idx="32322" formatCode="General">
                  <c:v>21.7529</c:v>
                </c:pt>
                <c:pt idx="32323" formatCode="General">
                  <c:v>21.753499999999999</c:v>
                </c:pt>
                <c:pt idx="32324" formatCode="General">
                  <c:v>21.754200000000001</c:v>
                </c:pt>
                <c:pt idx="32325" formatCode="General">
                  <c:v>21.754899999999999</c:v>
                </c:pt>
                <c:pt idx="32326" formatCode="General">
                  <c:v>21.755600000000001</c:v>
                </c:pt>
                <c:pt idx="32327" formatCode="General">
                  <c:v>21.7562</c:v>
                </c:pt>
                <c:pt idx="32328" formatCode="General">
                  <c:v>21.756900000000002</c:v>
                </c:pt>
                <c:pt idx="32329" formatCode="General">
                  <c:v>21.7576</c:v>
                </c:pt>
                <c:pt idx="32330" formatCode="General">
                  <c:v>21.758299999999998</c:v>
                </c:pt>
                <c:pt idx="32331" formatCode="General">
                  <c:v>21.758900000000001</c:v>
                </c:pt>
                <c:pt idx="32332" formatCode="General">
                  <c:v>21.759599999999999</c:v>
                </c:pt>
                <c:pt idx="32333" formatCode="General">
                  <c:v>21.760300000000001</c:v>
                </c:pt>
                <c:pt idx="32334" formatCode="General">
                  <c:v>21.760899999999999</c:v>
                </c:pt>
                <c:pt idx="32335" formatCode="General">
                  <c:v>21.761600000000001</c:v>
                </c:pt>
                <c:pt idx="32336" formatCode="General">
                  <c:v>21.7623</c:v>
                </c:pt>
                <c:pt idx="32337" formatCode="General">
                  <c:v>21.763000000000002</c:v>
                </c:pt>
                <c:pt idx="32338" formatCode="General">
                  <c:v>21.7636</c:v>
                </c:pt>
                <c:pt idx="32339" formatCode="General">
                  <c:v>21.764299999999999</c:v>
                </c:pt>
                <c:pt idx="32340" formatCode="General">
                  <c:v>21.765000000000001</c:v>
                </c:pt>
                <c:pt idx="32341" formatCode="General">
                  <c:v>21.765699999999999</c:v>
                </c:pt>
                <c:pt idx="32342" formatCode="General">
                  <c:v>21.766300000000001</c:v>
                </c:pt>
                <c:pt idx="32343" formatCode="General">
                  <c:v>21.766999999999999</c:v>
                </c:pt>
                <c:pt idx="32344" formatCode="General">
                  <c:v>21.767700000000001</c:v>
                </c:pt>
                <c:pt idx="32345" formatCode="General">
                  <c:v>21.7684</c:v>
                </c:pt>
                <c:pt idx="32346" formatCode="General">
                  <c:v>21.768999999999998</c:v>
                </c:pt>
                <c:pt idx="32347" formatCode="General">
                  <c:v>21.7697</c:v>
                </c:pt>
                <c:pt idx="32348" formatCode="General">
                  <c:v>21.770399999999999</c:v>
                </c:pt>
                <c:pt idx="32349" formatCode="General">
                  <c:v>21.771000000000001</c:v>
                </c:pt>
                <c:pt idx="32350" formatCode="General">
                  <c:v>21.771699999999999</c:v>
                </c:pt>
                <c:pt idx="32351" formatCode="General">
                  <c:v>21.772400000000001</c:v>
                </c:pt>
                <c:pt idx="32352" formatCode="General">
                  <c:v>21.773099999999999</c:v>
                </c:pt>
                <c:pt idx="32353" formatCode="General">
                  <c:v>21.773700000000002</c:v>
                </c:pt>
                <c:pt idx="32354" formatCode="General">
                  <c:v>21.7744</c:v>
                </c:pt>
                <c:pt idx="32355" formatCode="General">
                  <c:v>21.775099999999998</c:v>
                </c:pt>
                <c:pt idx="32356" formatCode="General">
                  <c:v>21.7758</c:v>
                </c:pt>
                <c:pt idx="32357" formatCode="General">
                  <c:v>21.776399999999999</c:v>
                </c:pt>
                <c:pt idx="32358" formatCode="General">
                  <c:v>21.777100000000001</c:v>
                </c:pt>
                <c:pt idx="32359" formatCode="General">
                  <c:v>21.777799999999999</c:v>
                </c:pt>
                <c:pt idx="32360" formatCode="General">
                  <c:v>21.778400000000001</c:v>
                </c:pt>
                <c:pt idx="32361" formatCode="General">
                  <c:v>21.7791</c:v>
                </c:pt>
                <c:pt idx="32362" formatCode="General">
                  <c:v>21.779800000000002</c:v>
                </c:pt>
                <c:pt idx="32363" formatCode="General">
                  <c:v>21.7805</c:v>
                </c:pt>
                <c:pt idx="32364" formatCode="General">
                  <c:v>21.781099999999999</c:v>
                </c:pt>
                <c:pt idx="32365" formatCode="General">
                  <c:v>21.7818</c:v>
                </c:pt>
                <c:pt idx="32366" formatCode="General">
                  <c:v>21.782499999999999</c:v>
                </c:pt>
                <c:pt idx="32367" formatCode="General">
                  <c:v>21.783200000000001</c:v>
                </c:pt>
                <c:pt idx="32368" formatCode="General">
                  <c:v>21.783799999999999</c:v>
                </c:pt>
                <c:pt idx="32369" formatCode="General">
                  <c:v>21.784500000000001</c:v>
                </c:pt>
                <c:pt idx="32370" formatCode="General">
                  <c:v>21.7852</c:v>
                </c:pt>
                <c:pt idx="32371" formatCode="General">
                  <c:v>21.785799999999998</c:v>
                </c:pt>
                <c:pt idx="32372" formatCode="General">
                  <c:v>21.7865</c:v>
                </c:pt>
                <c:pt idx="32373" formatCode="General">
                  <c:v>21.787199999999999</c:v>
                </c:pt>
                <c:pt idx="32374" formatCode="General">
                  <c:v>21.7879</c:v>
                </c:pt>
                <c:pt idx="32375" formatCode="General">
                  <c:v>21.788499999999999</c:v>
                </c:pt>
                <c:pt idx="32376" formatCode="General">
                  <c:v>21.789200000000001</c:v>
                </c:pt>
                <c:pt idx="32377" formatCode="General">
                  <c:v>21.789899999999999</c:v>
                </c:pt>
                <c:pt idx="32378" formatCode="General">
                  <c:v>21.790600000000001</c:v>
                </c:pt>
                <c:pt idx="32379" formatCode="General">
                  <c:v>21.7912</c:v>
                </c:pt>
                <c:pt idx="32380" formatCode="General">
                  <c:v>21.791899999999998</c:v>
                </c:pt>
                <c:pt idx="32381" formatCode="General">
                  <c:v>21.7926</c:v>
                </c:pt>
                <c:pt idx="32382" formatCode="General">
                  <c:v>21.793299999999999</c:v>
                </c:pt>
                <c:pt idx="32383" formatCode="General">
                  <c:v>21.793900000000001</c:v>
                </c:pt>
                <c:pt idx="32384" formatCode="General">
                  <c:v>21.794599999999999</c:v>
                </c:pt>
                <c:pt idx="32385" formatCode="General">
                  <c:v>21.795300000000001</c:v>
                </c:pt>
                <c:pt idx="32386" formatCode="General">
                  <c:v>21.7959</c:v>
                </c:pt>
                <c:pt idx="32387" formatCode="General">
                  <c:v>21.796600000000002</c:v>
                </c:pt>
                <c:pt idx="32388" formatCode="General">
                  <c:v>21.7973</c:v>
                </c:pt>
                <c:pt idx="32389" formatCode="General">
                  <c:v>21.797999999999998</c:v>
                </c:pt>
                <c:pt idx="32390" formatCode="General">
                  <c:v>21.7986</c:v>
                </c:pt>
                <c:pt idx="32391" formatCode="General">
                  <c:v>21.799299999999999</c:v>
                </c:pt>
                <c:pt idx="32392" formatCode="General">
                  <c:v>21.8</c:v>
                </c:pt>
                <c:pt idx="32393" formatCode="General">
                  <c:v>21.800699999999999</c:v>
                </c:pt>
                <c:pt idx="32394" formatCode="General">
                  <c:v>21.801300000000001</c:v>
                </c:pt>
                <c:pt idx="32395" formatCode="General">
                  <c:v>21.802</c:v>
                </c:pt>
                <c:pt idx="32396" formatCode="General">
                  <c:v>21.802700000000002</c:v>
                </c:pt>
                <c:pt idx="32397" formatCode="General">
                  <c:v>21.8033</c:v>
                </c:pt>
                <c:pt idx="32398" formatCode="General">
                  <c:v>21.803999999999998</c:v>
                </c:pt>
                <c:pt idx="32399" formatCode="General">
                  <c:v>21.8047</c:v>
                </c:pt>
                <c:pt idx="32400" formatCode="General">
                  <c:v>21.805399999999999</c:v>
                </c:pt>
                <c:pt idx="32401" formatCode="General">
                  <c:v>21.806000000000001</c:v>
                </c:pt>
                <c:pt idx="32402" formatCode="General">
                  <c:v>21.806699999999999</c:v>
                </c:pt>
                <c:pt idx="32403" formatCode="General">
                  <c:v>21.807400000000001</c:v>
                </c:pt>
                <c:pt idx="32404" formatCode="General">
                  <c:v>21.8081</c:v>
                </c:pt>
                <c:pt idx="32405" formatCode="General">
                  <c:v>21.808700000000002</c:v>
                </c:pt>
                <c:pt idx="32406" formatCode="General">
                  <c:v>21.8094</c:v>
                </c:pt>
                <c:pt idx="32407" formatCode="General">
                  <c:v>21.810099999999998</c:v>
                </c:pt>
                <c:pt idx="32408" formatCode="General">
                  <c:v>21.8108</c:v>
                </c:pt>
                <c:pt idx="32409" formatCode="General">
                  <c:v>21.811399999999999</c:v>
                </c:pt>
                <c:pt idx="32410" formatCode="General">
                  <c:v>21.812100000000001</c:v>
                </c:pt>
                <c:pt idx="32411" formatCode="General">
                  <c:v>21.812799999999999</c:v>
                </c:pt>
                <c:pt idx="32412" formatCode="General">
                  <c:v>21.813400000000001</c:v>
                </c:pt>
                <c:pt idx="32413" formatCode="General">
                  <c:v>21.8141</c:v>
                </c:pt>
                <c:pt idx="32414" formatCode="General">
                  <c:v>21.814800000000002</c:v>
                </c:pt>
                <c:pt idx="32415" formatCode="General">
                  <c:v>21.8155</c:v>
                </c:pt>
                <c:pt idx="32416" formatCode="General">
                  <c:v>21.816099999999999</c:v>
                </c:pt>
                <c:pt idx="32417" formatCode="General">
                  <c:v>21.816800000000001</c:v>
                </c:pt>
                <c:pt idx="32418" formatCode="General">
                  <c:v>21.817499999999999</c:v>
                </c:pt>
                <c:pt idx="32419" formatCode="General">
                  <c:v>21.818200000000001</c:v>
                </c:pt>
                <c:pt idx="32420" formatCode="General">
                  <c:v>21.8188</c:v>
                </c:pt>
                <c:pt idx="32421" formatCode="General">
                  <c:v>21.819500000000001</c:v>
                </c:pt>
                <c:pt idx="32422" formatCode="General">
                  <c:v>21.8202</c:v>
                </c:pt>
                <c:pt idx="32423" formatCode="General">
                  <c:v>21.820799999999998</c:v>
                </c:pt>
                <c:pt idx="32424" formatCode="General">
                  <c:v>21.8215</c:v>
                </c:pt>
                <c:pt idx="32425" formatCode="General">
                  <c:v>21.822199999999999</c:v>
                </c:pt>
                <c:pt idx="32426" formatCode="General">
                  <c:v>21.822900000000001</c:v>
                </c:pt>
                <c:pt idx="32427" formatCode="General">
                  <c:v>21.823499999999999</c:v>
                </c:pt>
                <c:pt idx="32428" formatCode="General">
                  <c:v>21.824200000000001</c:v>
                </c:pt>
                <c:pt idx="32429" formatCode="General">
                  <c:v>21.8249</c:v>
                </c:pt>
                <c:pt idx="32430" formatCode="General">
                  <c:v>21.825600000000001</c:v>
                </c:pt>
                <c:pt idx="32431" formatCode="General">
                  <c:v>21.8262</c:v>
                </c:pt>
                <c:pt idx="32432" formatCode="General">
                  <c:v>21.826899999999998</c:v>
                </c:pt>
                <c:pt idx="32433" formatCode="General">
                  <c:v>21.8276</c:v>
                </c:pt>
                <c:pt idx="32434" formatCode="General">
                  <c:v>21.828199999999999</c:v>
                </c:pt>
                <c:pt idx="32435" formatCode="General">
                  <c:v>21.828900000000001</c:v>
                </c:pt>
                <c:pt idx="32436" formatCode="General">
                  <c:v>21.829599999999999</c:v>
                </c:pt>
                <c:pt idx="32437" formatCode="General">
                  <c:v>21.830300000000001</c:v>
                </c:pt>
                <c:pt idx="32438" formatCode="General">
                  <c:v>21.8309</c:v>
                </c:pt>
                <c:pt idx="32439" formatCode="General">
                  <c:v>21.831600000000002</c:v>
                </c:pt>
                <c:pt idx="32440" formatCode="General">
                  <c:v>21.8323</c:v>
                </c:pt>
                <c:pt idx="32441" formatCode="General">
                  <c:v>21.832999999999998</c:v>
                </c:pt>
                <c:pt idx="32442" formatCode="General">
                  <c:v>21.833600000000001</c:v>
                </c:pt>
                <c:pt idx="32443" formatCode="General">
                  <c:v>21.834299999999999</c:v>
                </c:pt>
                <c:pt idx="32444" formatCode="General">
                  <c:v>21.835000000000001</c:v>
                </c:pt>
                <c:pt idx="32445" formatCode="General">
                  <c:v>21.835699999999999</c:v>
                </c:pt>
                <c:pt idx="32446" formatCode="General">
                  <c:v>21.836300000000001</c:v>
                </c:pt>
                <c:pt idx="32447" formatCode="General">
                  <c:v>21.837</c:v>
                </c:pt>
                <c:pt idx="32448" formatCode="General">
                  <c:v>21.837700000000002</c:v>
                </c:pt>
                <c:pt idx="32449" formatCode="General">
                  <c:v>21.8383</c:v>
                </c:pt>
                <c:pt idx="32450" formatCode="General">
                  <c:v>21.838999999999999</c:v>
                </c:pt>
                <c:pt idx="32451" formatCode="General">
                  <c:v>21.839700000000001</c:v>
                </c:pt>
                <c:pt idx="32452" formatCode="General">
                  <c:v>21.840399999999999</c:v>
                </c:pt>
                <c:pt idx="32453" formatCode="General">
                  <c:v>21.841000000000001</c:v>
                </c:pt>
                <c:pt idx="32454" formatCode="General">
                  <c:v>21.841699999999999</c:v>
                </c:pt>
                <c:pt idx="32455" formatCode="General">
                  <c:v>21.842400000000001</c:v>
                </c:pt>
                <c:pt idx="32456" formatCode="General">
                  <c:v>21.8431</c:v>
                </c:pt>
                <c:pt idx="32457" formatCode="General">
                  <c:v>21.843699999999998</c:v>
                </c:pt>
                <c:pt idx="32458" formatCode="General">
                  <c:v>21.8444</c:v>
                </c:pt>
                <c:pt idx="32459" formatCode="General">
                  <c:v>21.845099999999999</c:v>
                </c:pt>
                <c:pt idx="32460" formatCode="General">
                  <c:v>21.845700000000001</c:v>
                </c:pt>
                <c:pt idx="32461" formatCode="General">
                  <c:v>21.846399999999999</c:v>
                </c:pt>
                <c:pt idx="32462" formatCode="General">
                  <c:v>21.847100000000001</c:v>
                </c:pt>
                <c:pt idx="32463" formatCode="General">
                  <c:v>21.847799999999999</c:v>
                </c:pt>
                <c:pt idx="32464" formatCode="General">
                  <c:v>21.848400000000002</c:v>
                </c:pt>
                <c:pt idx="32465" formatCode="General">
                  <c:v>21.8491</c:v>
                </c:pt>
                <c:pt idx="32466" formatCode="General">
                  <c:v>21.849799999999998</c:v>
                </c:pt>
                <c:pt idx="32467" formatCode="General">
                  <c:v>21.8505</c:v>
                </c:pt>
                <c:pt idx="32468" formatCode="General">
                  <c:v>21.851099999999999</c:v>
                </c:pt>
                <c:pt idx="32469" formatCode="General">
                  <c:v>21.851800000000001</c:v>
                </c:pt>
                <c:pt idx="32470" formatCode="General">
                  <c:v>21.852499999999999</c:v>
                </c:pt>
                <c:pt idx="32471" formatCode="General">
                  <c:v>21.853100000000001</c:v>
                </c:pt>
                <c:pt idx="32472" formatCode="General">
                  <c:v>21.8538</c:v>
                </c:pt>
                <c:pt idx="32473" formatCode="General">
                  <c:v>21.854500000000002</c:v>
                </c:pt>
                <c:pt idx="32474" formatCode="General">
                  <c:v>21.8552</c:v>
                </c:pt>
                <c:pt idx="32475" formatCode="General">
                  <c:v>21.855799999999999</c:v>
                </c:pt>
                <c:pt idx="32476" formatCode="General">
                  <c:v>21.8565</c:v>
                </c:pt>
                <c:pt idx="32477" formatCode="General">
                  <c:v>21.857199999999999</c:v>
                </c:pt>
                <c:pt idx="32478" formatCode="General">
                  <c:v>21.857900000000001</c:v>
                </c:pt>
                <c:pt idx="32479" formatCode="General">
                  <c:v>21.858499999999999</c:v>
                </c:pt>
                <c:pt idx="32480" formatCode="General">
                  <c:v>21.859200000000001</c:v>
                </c:pt>
                <c:pt idx="32481" formatCode="General">
                  <c:v>21.8599</c:v>
                </c:pt>
                <c:pt idx="32482" formatCode="General">
                  <c:v>21.860600000000002</c:v>
                </c:pt>
                <c:pt idx="32483" formatCode="General">
                  <c:v>21.8612</c:v>
                </c:pt>
                <c:pt idx="32484" formatCode="General">
                  <c:v>21.861899999999999</c:v>
                </c:pt>
                <c:pt idx="32485" formatCode="General">
                  <c:v>21.8626</c:v>
                </c:pt>
                <c:pt idx="32486" formatCode="General">
                  <c:v>21.863199999999999</c:v>
                </c:pt>
                <c:pt idx="32487" formatCode="General">
                  <c:v>21.863900000000001</c:v>
                </c:pt>
                <c:pt idx="32488" formatCode="General">
                  <c:v>21.864599999999999</c:v>
                </c:pt>
                <c:pt idx="32489" formatCode="General">
                  <c:v>21.865300000000001</c:v>
                </c:pt>
                <c:pt idx="32490" formatCode="General">
                  <c:v>21.8659</c:v>
                </c:pt>
                <c:pt idx="32491" formatCode="General">
                  <c:v>21.866599999999998</c:v>
                </c:pt>
                <c:pt idx="32492" formatCode="General">
                  <c:v>21.8673</c:v>
                </c:pt>
                <c:pt idx="32493" formatCode="General">
                  <c:v>21.867999999999999</c:v>
                </c:pt>
                <c:pt idx="32494" formatCode="General">
                  <c:v>21.868600000000001</c:v>
                </c:pt>
                <c:pt idx="32495" formatCode="General">
                  <c:v>21.869299999999999</c:v>
                </c:pt>
                <c:pt idx="32496" formatCode="General">
                  <c:v>21.87</c:v>
                </c:pt>
                <c:pt idx="32497" formatCode="General">
                  <c:v>21.8706</c:v>
                </c:pt>
                <c:pt idx="32498" formatCode="General">
                  <c:v>21.871300000000002</c:v>
                </c:pt>
                <c:pt idx="32499" formatCode="General">
                  <c:v>21.872</c:v>
                </c:pt>
                <c:pt idx="32500" formatCode="General">
                  <c:v>21.872699999999998</c:v>
                </c:pt>
                <c:pt idx="32501" formatCode="General">
                  <c:v>21.8733</c:v>
                </c:pt>
                <c:pt idx="32502" formatCode="General">
                  <c:v>21.873999999999999</c:v>
                </c:pt>
                <c:pt idx="32503" formatCode="General">
                  <c:v>21.874700000000001</c:v>
                </c:pt>
                <c:pt idx="32504" formatCode="General">
                  <c:v>21.875399999999999</c:v>
                </c:pt>
                <c:pt idx="32505" formatCode="General">
                  <c:v>21.876000000000001</c:v>
                </c:pt>
                <c:pt idx="32506" formatCode="General">
                  <c:v>21.8767</c:v>
                </c:pt>
                <c:pt idx="32507" formatCode="General">
                  <c:v>21.877400000000002</c:v>
                </c:pt>
                <c:pt idx="32508" formatCode="General">
                  <c:v>21.8781</c:v>
                </c:pt>
                <c:pt idx="32509" formatCode="General">
                  <c:v>21.878699999999998</c:v>
                </c:pt>
                <c:pt idx="32510" formatCode="General">
                  <c:v>21.8794</c:v>
                </c:pt>
                <c:pt idx="32511" formatCode="General">
                  <c:v>21.880099999999999</c:v>
                </c:pt>
                <c:pt idx="32512" formatCode="General">
                  <c:v>21.880700000000001</c:v>
                </c:pt>
                <c:pt idx="32513" formatCode="General">
                  <c:v>21.881399999999999</c:v>
                </c:pt>
                <c:pt idx="32514" formatCode="General">
                  <c:v>21.882100000000001</c:v>
                </c:pt>
                <c:pt idx="32515" formatCode="General">
                  <c:v>21.8828</c:v>
                </c:pt>
                <c:pt idx="32516" formatCode="General">
                  <c:v>21.883400000000002</c:v>
                </c:pt>
                <c:pt idx="32517" formatCode="General">
                  <c:v>21.8841</c:v>
                </c:pt>
                <c:pt idx="32518" formatCode="General">
                  <c:v>21.884799999999998</c:v>
                </c:pt>
                <c:pt idx="32519" formatCode="General">
                  <c:v>21.8855</c:v>
                </c:pt>
                <c:pt idx="32520" formatCode="General">
                  <c:v>21.886099999999999</c:v>
                </c:pt>
                <c:pt idx="32521" formatCode="General">
                  <c:v>21.886800000000001</c:v>
                </c:pt>
                <c:pt idx="32522" formatCode="General">
                  <c:v>21.887499999999999</c:v>
                </c:pt>
                <c:pt idx="32523" formatCode="General">
                  <c:v>21.888100000000001</c:v>
                </c:pt>
                <c:pt idx="32524" formatCode="General">
                  <c:v>21.8888</c:v>
                </c:pt>
                <c:pt idx="32525" formatCode="General">
                  <c:v>21.889500000000002</c:v>
                </c:pt>
                <c:pt idx="32526" formatCode="General">
                  <c:v>21.8902</c:v>
                </c:pt>
                <c:pt idx="32527" formatCode="General">
                  <c:v>21.890799999999999</c:v>
                </c:pt>
                <c:pt idx="32528" formatCode="General">
                  <c:v>21.891500000000001</c:v>
                </c:pt>
                <c:pt idx="32529" formatCode="General">
                  <c:v>21.892199999999999</c:v>
                </c:pt>
                <c:pt idx="32530" formatCode="General">
                  <c:v>21.892900000000001</c:v>
                </c:pt>
                <c:pt idx="32531" formatCode="General">
                  <c:v>21.8935</c:v>
                </c:pt>
                <c:pt idx="32532" formatCode="General">
                  <c:v>21.894200000000001</c:v>
                </c:pt>
                <c:pt idx="32533" formatCode="General">
                  <c:v>21.8949</c:v>
                </c:pt>
                <c:pt idx="32534" formatCode="General">
                  <c:v>21.895499999999998</c:v>
                </c:pt>
                <c:pt idx="32535" formatCode="General">
                  <c:v>21.8962</c:v>
                </c:pt>
                <c:pt idx="32536" formatCode="General">
                  <c:v>21.896899999999999</c:v>
                </c:pt>
                <c:pt idx="32537" formatCode="General">
                  <c:v>21.897600000000001</c:v>
                </c:pt>
                <c:pt idx="32538" formatCode="General">
                  <c:v>21.898199999999999</c:v>
                </c:pt>
                <c:pt idx="32539" formatCode="General">
                  <c:v>21.898900000000001</c:v>
                </c:pt>
                <c:pt idx="32540" formatCode="General">
                  <c:v>21.8996</c:v>
                </c:pt>
                <c:pt idx="32541" formatCode="General">
                  <c:v>21.900300000000001</c:v>
                </c:pt>
                <c:pt idx="32542" formatCode="General">
                  <c:v>21.9009</c:v>
                </c:pt>
                <c:pt idx="32543" formatCode="General">
                  <c:v>21.901599999999998</c:v>
                </c:pt>
                <c:pt idx="32544" formatCode="General">
                  <c:v>21.9023</c:v>
                </c:pt>
                <c:pt idx="32545" formatCode="General">
                  <c:v>21.902999999999999</c:v>
                </c:pt>
                <c:pt idx="32546" formatCode="General">
                  <c:v>21.903600000000001</c:v>
                </c:pt>
                <c:pt idx="32547" formatCode="General">
                  <c:v>21.904299999999999</c:v>
                </c:pt>
                <c:pt idx="32548" formatCode="General">
                  <c:v>21.905000000000001</c:v>
                </c:pt>
                <c:pt idx="32549" formatCode="General">
                  <c:v>21.9056</c:v>
                </c:pt>
                <c:pt idx="32550" formatCode="General">
                  <c:v>21.906300000000002</c:v>
                </c:pt>
                <c:pt idx="32551" formatCode="General">
                  <c:v>21.907</c:v>
                </c:pt>
                <c:pt idx="32552" formatCode="General">
                  <c:v>21.907699999999998</c:v>
                </c:pt>
                <c:pt idx="32553" formatCode="General">
                  <c:v>21.908300000000001</c:v>
                </c:pt>
                <c:pt idx="32554" formatCode="General">
                  <c:v>21.908999999999999</c:v>
                </c:pt>
                <c:pt idx="32555" formatCode="General">
                  <c:v>21.909700000000001</c:v>
                </c:pt>
                <c:pt idx="32556" formatCode="General">
                  <c:v>21.910399999999999</c:v>
                </c:pt>
                <c:pt idx="32557" formatCode="General">
                  <c:v>21.911000000000001</c:v>
                </c:pt>
                <c:pt idx="32558" formatCode="General">
                  <c:v>21.9117</c:v>
                </c:pt>
                <c:pt idx="32559" formatCode="General">
                  <c:v>21.912400000000002</c:v>
                </c:pt>
                <c:pt idx="32560" formatCode="General">
                  <c:v>21.913</c:v>
                </c:pt>
                <c:pt idx="32561" formatCode="General">
                  <c:v>21.913699999999999</c:v>
                </c:pt>
                <c:pt idx="32562" formatCode="General">
                  <c:v>21.914400000000001</c:v>
                </c:pt>
                <c:pt idx="32563" formatCode="General">
                  <c:v>21.915099999999999</c:v>
                </c:pt>
                <c:pt idx="32564" formatCode="General">
                  <c:v>21.915700000000001</c:v>
                </c:pt>
                <c:pt idx="32565" formatCode="General">
                  <c:v>21.916399999999999</c:v>
                </c:pt>
                <c:pt idx="32566" formatCode="General">
                  <c:v>21.917100000000001</c:v>
                </c:pt>
                <c:pt idx="32567" formatCode="General">
                  <c:v>21.9178</c:v>
                </c:pt>
                <c:pt idx="32568" formatCode="General">
                  <c:v>21.918399999999998</c:v>
                </c:pt>
                <c:pt idx="32569" formatCode="General">
                  <c:v>21.9191</c:v>
                </c:pt>
                <c:pt idx="32570" formatCode="General">
                  <c:v>21.919799999999999</c:v>
                </c:pt>
                <c:pt idx="32571" formatCode="General">
                  <c:v>21.920500000000001</c:v>
                </c:pt>
                <c:pt idx="32572" formatCode="General">
                  <c:v>21.921099999999999</c:v>
                </c:pt>
                <c:pt idx="32573" formatCode="General">
                  <c:v>21.921800000000001</c:v>
                </c:pt>
                <c:pt idx="32574" formatCode="General">
                  <c:v>21.922499999999999</c:v>
                </c:pt>
                <c:pt idx="32575" formatCode="General">
                  <c:v>21.923100000000002</c:v>
                </c:pt>
                <c:pt idx="32576" formatCode="General">
                  <c:v>21.9238</c:v>
                </c:pt>
                <c:pt idx="32577" formatCode="General">
                  <c:v>21.924499999999998</c:v>
                </c:pt>
                <c:pt idx="32578" formatCode="General">
                  <c:v>21.9252</c:v>
                </c:pt>
                <c:pt idx="32579" formatCode="General">
                  <c:v>21.925799999999999</c:v>
                </c:pt>
                <c:pt idx="32580" formatCode="General">
                  <c:v>21.926500000000001</c:v>
                </c:pt>
                <c:pt idx="32581" formatCode="General">
                  <c:v>21.927199999999999</c:v>
                </c:pt>
                <c:pt idx="32582" formatCode="General">
                  <c:v>21.927900000000001</c:v>
                </c:pt>
                <c:pt idx="32583" formatCode="General">
                  <c:v>21.9285</c:v>
                </c:pt>
                <c:pt idx="32584" formatCode="General">
                  <c:v>21.929200000000002</c:v>
                </c:pt>
                <c:pt idx="32585" formatCode="General">
                  <c:v>21.9299</c:v>
                </c:pt>
                <c:pt idx="32586" formatCode="General">
                  <c:v>21.930499999999999</c:v>
                </c:pt>
                <c:pt idx="32587" formatCode="General">
                  <c:v>21.9312</c:v>
                </c:pt>
                <c:pt idx="32588" formatCode="General">
                  <c:v>21.931899999999999</c:v>
                </c:pt>
                <c:pt idx="32589" formatCode="General">
                  <c:v>21.932600000000001</c:v>
                </c:pt>
                <c:pt idx="32590" formatCode="General">
                  <c:v>21.933199999999999</c:v>
                </c:pt>
                <c:pt idx="32591" formatCode="General">
                  <c:v>21.933900000000001</c:v>
                </c:pt>
                <c:pt idx="32592" formatCode="General">
                  <c:v>21.9346</c:v>
                </c:pt>
                <c:pt idx="32593" formatCode="General">
                  <c:v>21.935300000000002</c:v>
                </c:pt>
                <c:pt idx="32594" formatCode="General">
                  <c:v>21.9359</c:v>
                </c:pt>
                <c:pt idx="32595" formatCode="General">
                  <c:v>21.936599999999999</c:v>
                </c:pt>
                <c:pt idx="32596" formatCode="General">
                  <c:v>21.9373</c:v>
                </c:pt>
                <c:pt idx="32597" formatCode="General">
                  <c:v>21.937899999999999</c:v>
                </c:pt>
                <c:pt idx="32598" formatCode="General">
                  <c:v>21.938600000000001</c:v>
                </c:pt>
                <c:pt idx="32599" formatCode="General">
                  <c:v>21.939299999999999</c:v>
                </c:pt>
                <c:pt idx="32600" formatCode="General">
                  <c:v>21.94</c:v>
                </c:pt>
                <c:pt idx="32601" formatCode="General">
                  <c:v>21.9406</c:v>
                </c:pt>
                <c:pt idx="32602" formatCode="General">
                  <c:v>21.941299999999998</c:v>
                </c:pt>
                <c:pt idx="32603" formatCode="General">
                  <c:v>21.942</c:v>
                </c:pt>
                <c:pt idx="32604" formatCode="General">
                  <c:v>21.942699999999999</c:v>
                </c:pt>
                <c:pt idx="32605" formatCode="General">
                  <c:v>21.943300000000001</c:v>
                </c:pt>
                <c:pt idx="32606" formatCode="General">
                  <c:v>21.943999999999999</c:v>
                </c:pt>
                <c:pt idx="32607" formatCode="General">
                  <c:v>21.944700000000001</c:v>
                </c:pt>
                <c:pt idx="32608" formatCode="General">
                  <c:v>21.945399999999999</c:v>
                </c:pt>
                <c:pt idx="32609" formatCode="General">
                  <c:v>21.946000000000002</c:v>
                </c:pt>
                <c:pt idx="32610" formatCode="General">
                  <c:v>21.9467</c:v>
                </c:pt>
                <c:pt idx="32611" formatCode="General">
                  <c:v>21.947399999999998</c:v>
                </c:pt>
                <c:pt idx="32612" formatCode="General">
                  <c:v>21.948</c:v>
                </c:pt>
                <c:pt idx="32613" formatCode="General">
                  <c:v>21.948699999999999</c:v>
                </c:pt>
                <c:pt idx="32614" formatCode="General">
                  <c:v>21.949400000000001</c:v>
                </c:pt>
                <c:pt idx="32615" formatCode="General">
                  <c:v>21.950099999999999</c:v>
                </c:pt>
                <c:pt idx="32616" formatCode="General">
                  <c:v>21.950700000000001</c:v>
                </c:pt>
                <c:pt idx="32617" formatCode="General">
                  <c:v>21.9514</c:v>
                </c:pt>
                <c:pt idx="32618" formatCode="General">
                  <c:v>21.952100000000002</c:v>
                </c:pt>
                <c:pt idx="32619" formatCode="General">
                  <c:v>21.9528</c:v>
                </c:pt>
                <c:pt idx="32620" formatCode="General">
                  <c:v>21.953399999999998</c:v>
                </c:pt>
                <c:pt idx="32621" formatCode="General">
                  <c:v>21.9541</c:v>
                </c:pt>
                <c:pt idx="32622" formatCode="General">
                  <c:v>21.954799999999999</c:v>
                </c:pt>
                <c:pt idx="32623" formatCode="General">
                  <c:v>21.955400000000001</c:v>
                </c:pt>
                <c:pt idx="32624" formatCode="General">
                  <c:v>21.956099999999999</c:v>
                </c:pt>
                <c:pt idx="32625" formatCode="General">
                  <c:v>21.956800000000001</c:v>
                </c:pt>
                <c:pt idx="32626" formatCode="General">
                  <c:v>21.9575</c:v>
                </c:pt>
                <c:pt idx="32627" formatCode="General">
                  <c:v>21.958100000000002</c:v>
                </c:pt>
                <c:pt idx="32628" formatCode="General">
                  <c:v>21.9588</c:v>
                </c:pt>
                <c:pt idx="32629" formatCode="General">
                  <c:v>21.959499999999998</c:v>
                </c:pt>
                <c:pt idx="32630" formatCode="General">
                  <c:v>21.9602</c:v>
                </c:pt>
                <c:pt idx="32631" formatCode="General">
                  <c:v>21.960799999999999</c:v>
                </c:pt>
                <c:pt idx="32632" formatCode="General">
                  <c:v>21.961500000000001</c:v>
                </c:pt>
                <c:pt idx="32633" formatCode="General">
                  <c:v>21.962199999999999</c:v>
                </c:pt>
                <c:pt idx="32634" formatCode="General">
                  <c:v>21.962800000000001</c:v>
                </c:pt>
                <c:pt idx="32635" formatCode="General">
                  <c:v>21.9635</c:v>
                </c:pt>
                <c:pt idx="32636" formatCode="General">
                  <c:v>21.964200000000002</c:v>
                </c:pt>
                <c:pt idx="32637" formatCode="General">
                  <c:v>21.9649</c:v>
                </c:pt>
                <c:pt idx="32638" formatCode="General">
                  <c:v>21.965499999999999</c:v>
                </c:pt>
                <c:pt idx="32639" formatCode="General">
                  <c:v>21.966200000000001</c:v>
                </c:pt>
                <c:pt idx="32640" formatCode="General">
                  <c:v>21.966899999999999</c:v>
                </c:pt>
                <c:pt idx="32641" formatCode="General">
                  <c:v>21.967600000000001</c:v>
                </c:pt>
                <c:pt idx="32642" formatCode="General">
                  <c:v>21.9682</c:v>
                </c:pt>
                <c:pt idx="32643" formatCode="General">
                  <c:v>21.968900000000001</c:v>
                </c:pt>
                <c:pt idx="32644" formatCode="General">
                  <c:v>21.9696</c:v>
                </c:pt>
                <c:pt idx="32645" formatCode="General">
                  <c:v>21.970300000000002</c:v>
                </c:pt>
                <c:pt idx="32646" formatCode="General">
                  <c:v>21.9709</c:v>
                </c:pt>
                <c:pt idx="32647" formatCode="General">
                  <c:v>21.971599999999999</c:v>
                </c:pt>
                <c:pt idx="32648" formatCode="General">
                  <c:v>21.972300000000001</c:v>
                </c:pt>
                <c:pt idx="32649" formatCode="General">
                  <c:v>21.972899999999999</c:v>
                </c:pt>
                <c:pt idx="32650" formatCode="General">
                  <c:v>21.973600000000001</c:v>
                </c:pt>
                <c:pt idx="32651" formatCode="General">
                  <c:v>21.974299999999999</c:v>
                </c:pt>
                <c:pt idx="32652" formatCode="General">
                  <c:v>21.975000000000001</c:v>
                </c:pt>
                <c:pt idx="32653" formatCode="General">
                  <c:v>21.9756</c:v>
                </c:pt>
                <c:pt idx="32654" formatCode="General">
                  <c:v>21.976299999999998</c:v>
                </c:pt>
                <c:pt idx="32655" formatCode="General">
                  <c:v>21.977</c:v>
                </c:pt>
                <c:pt idx="32656" formatCode="General">
                  <c:v>21.977699999999999</c:v>
                </c:pt>
                <c:pt idx="32657" formatCode="General">
                  <c:v>21.978300000000001</c:v>
                </c:pt>
                <c:pt idx="32658" formatCode="General">
                  <c:v>21.978999999999999</c:v>
                </c:pt>
                <c:pt idx="32659" formatCode="General">
                  <c:v>21.979700000000001</c:v>
                </c:pt>
                <c:pt idx="32660" formatCode="General">
                  <c:v>21.9803</c:v>
                </c:pt>
                <c:pt idx="32661" formatCode="General">
                  <c:v>21.981000000000002</c:v>
                </c:pt>
                <c:pt idx="32662" formatCode="General">
                  <c:v>21.9817</c:v>
                </c:pt>
                <c:pt idx="32663" formatCode="General">
                  <c:v>21.982399999999998</c:v>
                </c:pt>
                <c:pt idx="32664" formatCode="General">
                  <c:v>21.983000000000001</c:v>
                </c:pt>
                <c:pt idx="32665" formatCode="General">
                  <c:v>21.983699999999999</c:v>
                </c:pt>
                <c:pt idx="32666" formatCode="General">
                  <c:v>21.984400000000001</c:v>
                </c:pt>
                <c:pt idx="32667" formatCode="General">
                  <c:v>21.985099999999999</c:v>
                </c:pt>
                <c:pt idx="32668" formatCode="General">
                  <c:v>21.985700000000001</c:v>
                </c:pt>
                <c:pt idx="32669" formatCode="General">
                  <c:v>21.9864</c:v>
                </c:pt>
                <c:pt idx="32670" formatCode="General">
                  <c:v>21.987100000000002</c:v>
                </c:pt>
                <c:pt idx="32671" formatCode="General">
                  <c:v>21.9878</c:v>
                </c:pt>
                <c:pt idx="32672" formatCode="General">
                  <c:v>21.988399999999999</c:v>
                </c:pt>
                <c:pt idx="32673" formatCode="General">
                  <c:v>21.989100000000001</c:v>
                </c:pt>
                <c:pt idx="32674" formatCode="General">
                  <c:v>21.989799999999999</c:v>
                </c:pt>
                <c:pt idx="32675" formatCode="General">
                  <c:v>21.990400000000001</c:v>
                </c:pt>
                <c:pt idx="32676" formatCode="General">
                  <c:v>21.991099999999999</c:v>
                </c:pt>
                <c:pt idx="32677" formatCode="General">
                  <c:v>21.991800000000001</c:v>
                </c:pt>
                <c:pt idx="32678" formatCode="General">
                  <c:v>21.9925</c:v>
                </c:pt>
                <c:pt idx="32679" formatCode="General">
                  <c:v>21.993099999999998</c:v>
                </c:pt>
                <c:pt idx="32680" formatCode="General">
                  <c:v>21.9938</c:v>
                </c:pt>
                <c:pt idx="32681" formatCode="General">
                  <c:v>21.994499999999999</c:v>
                </c:pt>
                <c:pt idx="32682" formatCode="General">
                  <c:v>21.995200000000001</c:v>
                </c:pt>
                <c:pt idx="32683" formatCode="General">
                  <c:v>21.995799999999999</c:v>
                </c:pt>
                <c:pt idx="32684" formatCode="General">
                  <c:v>21.996500000000001</c:v>
                </c:pt>
                <c:pt idx="32685" formatCode="General">
                  <c:v>21.997199999999999</c:v>
                </c:pt>
                <c:pt idx="32686" formatCode="General">
                  <c:v>21.997800000000002</c:v>
                </c:pt>
                <c:pt idx="32687" formatCode="General">
                  <c:v>21.9985</c:v>
                </c:pt>
                <c:pt idx="32688" formatCode="General">
                  <c:v>21.999199999999998</c:v>
                </c:pt>
                <c:pt idx="32689" formatCode="General">
                  <c:v>21.9999</c:v>
                </c:pt>
                <c:pt idx="32690" formatCode="General">
                  <c:v>22.000499999999999</c:v>
                </c:pt>
                <c:pt idx="32691" formatCode="General">
                  <c:v>22.001200000000001</c:v>
                </c:pt>
                <c:pt idx="32692" formatCode="General">
                  <c:v>22.001899999999999</c:v>
                </c:pt>
                <c:pt idx="32693" formatCode="General">
                  <c:v>22.002600000000001</c:v>
                </c:pt>
                <c:pt idx="32694" formatCode="General">
                  <c:v>22.0032</c:v>
                </c:pt>
                <c:pt idx="32695" formatCode="General">
                  <c:v>22.003900000000002</c:v>
                </c:pt>
                <c:pt idx="32696" formatCode="General">
                  <c:v>22.0046</c:v>
                </c:pt>
                <c:pt idx="32697" formatCode="General">
                  <c:v>22.005199999999999</c:v>
                </c:pt>
                <c:pt idx="32698" formatCode="General">
                  <c:v>22.0059</c:v>
                </c:pt>
                <c:pt idx="32699" formatCode="General">
                  <c:v>22.006599999999999</c:v>
                </c:pt>
                <c:pt idx="32700" formatCode="General">
                  <c:v>22.007300000000001</c:v>
                </c:pt>
                <c:pt idx="32701" formatCode="General">
                  <c:v>22.007899999999999</c:v>
                </c:pt>
                <c:pt idx="32702" formatCode="General">
                  <c:v>22.008600000000001</c:v>
                </c:pt>
                <c:pt idx="32703" formatCode="General">
                  <c:v>22.0093</c:v>
                </c:pt>
                <c:pt idx="32704" formatCode="General">
                  <c:v>22.01</c:v>
                </c:pt>
                <c:pt idx="32705" formatCode="General">
                  <c:v>22.0106</c:v>
                </c:pt>
                <c:pt idx="32706" formatCode="General">
                  <c:v>22.011299999999999</c:v>
                </c:pt>
                <c:pt idx="32707" formatCode="General">
                  <c:v>22.012</c:v>
                </c:pt>
                <c:pt idx="32708" formatCode="General">
                  <c:v>22.012699999999999</c:v>
                </c:pt>
                <c:pt idx="32709" formatCode="General">
                  <c:v>22.013300000000001</c:v>
                </c:pt>
                <c:pt idx="32710" formatCode="General">
                  <c:v>22.013999999999999</c:v>
                </c:pt>
                <c:pt idx="32711" formatCode="General">
                  <c:v>22.014700000000001</c:v>
                </c:pt>
                <c:pt idx="32712" formatCode="General">
                  <c:v>22.0153</c:v>
                </c:pt>
                <c:pt idx="32713" formatCode="General">
                  <c:v>22.015999999999998</c:v>
                </c:pt>
                <c:pt idx="32714" formatCode="General">
                  <c:v>22.0167</c:v>
                </c:pt>
                <c:pt idx="32715" formatCode="General">
                  <c:v>22.017399999999999</c:v>
                </c:pt>
                <c:pt idx="32716" formatCode="General">
                  <c:v>22.018000000000001</c:v>
                </c:pt>
                <c:pt idx="32717" formatCode="General">
                  <c:v>22.018699999999999</c:v>
                </c:pt>
                <c:pt idx="32718" formatCode="General">
                  <c:v>22.019400000000001</c:v>
                </c:pt>
                <c:pt idx="32719" formatCode="General">
                  <c:v>22.020099999999999</c:v>
                </c:pt>
                <c:pt idx="32720" formatCode="General">
                  <c:v>22.020700000000001</c:v>
                </c:pt>
                <c:pt idx="32721" formatCode="General">
                  <c:v>22.0214</c:v>
                </c:pt>
                <c:pt idx="32722" formatCode="General">
                  <c:v>22.022099999999998</c:v>
                </c:pt>
                <c:pt idx="32723" formatCode="General">
                  <c:v>22.0227</c:v>
                </c:pt>
                <c:pt idx="32724" formatCode="General">
                  <c:v>22.023399999999999</c:v>
                </c:pt>
                <c:pt idx="32725" formatCode="General">
                  <c:v>22.024100000000001</c:v>
                </c:pt>
                <c:pt idx="32726" formatCode="General">
                  <c:v>22.024799999999999</c:v>
                </c:pt>
                <c:pt idx="32727" formatCode="General">
                  <c:v>22.025400000000001</c:v>
                </c:pt>
                <c:pt idx="32728" formatCode="General">
                  <c:v>22.0261</c:v>
                </c:pt>
                <c:pt idx="32729" formatCode="General">
                  <c:v>22.026800000000001</c:v>
                </c:pt>
                <c:pt idx="32730" formatCode="General">
                  <c:v>22.0275</c:v>
                </c:pt>
                <c:pt idx="32731" formatCode="General">
                  <c:v>22.028099999999998</c:v>
                </c:pt>
                <c:pt idx="32732" formatCode="General">
                  <c:v>22.0288</c:v>
                </c:pt>
                <c:pt idx="32733" formatCode="General">
                  <c:v>22.029499999999999</c:v>
                </c:pt>
                <c:pt idx="32734" formatCode="General">
                  <c:v>22.030200000000001</c:v>
                </c:pt>
                <c:pt idx="32735" formatCode="General">
                  <c:v>22.030799999999999</c:v>
                </c:pt>
                <c:pt idx="32736" formatCode="General">
                  <c:v>22.031500000000001</c:v>
                </c:pt>
                <c:pt idx="32737" formatCode="General">
                  <c:v>22.0322</c:v>
                </c:pt>
                <c:pt idx="32738" formatCode="General">
                  <c:v>22.032800000000002</c:v>
                </c:pt>
                <c:pt idx="32739" formatCode="General">
                  <c:v>22.0335</c:v>
                </c:pt>
                <c:pt idx="32740" formatCode="General">
                  <c:v>22.034199999999998</c:v>
                </c:pt>
                <c:pt idx="32741" formatCode="General">
                  <c:v>22.0349</c:v>
                </c:pt>
                <c:pt idx="32742" formatCode="General">
                  <c:v>22.035499999999999</c:v>
                </c:pt>
                <c:pt idx="32743" formatCode="General">
                  <c:v>22.036200000000001</c:v>
                </c:pt>
                <c:pt idx="32744" formatCode="General">
                  <c:v>22.036899999999999</c:v>
                </c:pt>
                <c:pt idx="32745" formatCode="General">
                  <c:v>22.037600000000001</c:v>
                </c:pt>
                <c:pt idx="32746" formatCode="General">
                  <c:v>22.0382</c:v>
                </c:pt>
                <c:pt idx="32747" formatCode="General">
                  <c:v>22.038900000000002</c:v>
                </c:pt>
                <c:pt idx="32748" formatCode="General">
                  <c:v>22.0396</c:v>
                </c:pt>
                <c:pt idx="32749" formatCode="General">
                  <c:v>22.040199999999999</c:v>
                </c:pt>
                <c:pt idx="32750" formatCode="General">
                  <c:v>22.040900000000001</c:v>
                </c:pt>
                <c:pt idx="32751" formatCode="General">
                  <c:v>22.041599999999999</c:v>
                </c:pt>
                <c:pt idx="32752" formatCode="General">
                  <c:v>22.042300000000001</c:v>
                </c:pt>
                <c:pt idx="32753" formatCode="General">
                  <c:v>22.042899999999999</c:v>
                </c:pt>
                <c:pt idx="32754" formatCode="General">
                  <c:v>22.043600000000001</c:v>
                </c:pt>
                <c:pt idx="32755" formatCode="General">
                  <c:v>22.0443</c:v>
                </c:pt>
                <c:pt idx="32756" formatCode="General">
                  <c:v>22.045000000000002</c:v>
                </c:pt>
                <c:pt idx="32757" formatCode="General">
                  <c:v>22.0456</c:v>
                </c:pt>
                <c:pt idx="32758" formatCode="General">
                  <c:v>22.046299999999999</c:v>
                </c:pt>
                <c:pt idx="32759" formatCode="General">
                  <c:v>22.047000000000001</c:v>
                </c:pt>
                <c:pt idx="32760" formatCode="General">
                  <c:v>22.047599999999999</c:v>
                </c:pt>
                <c:pt idx="32761" formatCode="General">
                  <c:v>22.048300000000001</c:v>
                </c:pt>
                <c:pt idx="32762" formatCode="General">
                  <c:v>22.048999999999999</c:v>
                </c:pt>
                <c:pt idx="32763" formatCode="General">
                  <c:v>22.049700000000001</c:v>
                </c:pt>
                <c:pt idx="32764" formatCode="General">
                  <c:v>22.0503</c:v>
                </c:pt>
                <c:pt idx="32765" formatCode="General">
                  <c:v>22.050999999999998</c:v>
                </c:pt>
                <c:pt idx="32766" formatCode="General">
                  <c:v>22.0517</c:v>
                </c:pt>
                <c:pt idx="32767" formatCode="General">
                  <c:v>22.052399999999999</c:v>
                </c:pt>
                <c:pt idx="32768" formatCode="General">
                  <c:v>22.053000000000001</c:v>
                </c:pt>
                <c:pt idx="32769" formatCode="General">
                  <c:v>22.053699999999999</c:v>
                </c:pt>
                <c:pt idx="32770" formatCode="General">
                  <c:v>22.054400000000001</c:v>
                </c:pt>
                <c:pt idx="32771" formatCode="General">
                  <c:v>22.055099999999999</c:v>
                </c:pt>
                <c:pt idx="32772" formatCode="General">
                  <c:v>22.055700000000002</c:v>
                </c:pt>
                <c:pt idx="32773" formatCode="General">
                  <c:v>22.0564</c:v>
                </c:pt>
                <c:pt idx="32774" formatCode="General">
                  <c:v>22.057099999999998</c:v>
                </c:pt>
                <c:pt idx="32775" formatCode="General">
                  <c:v>22.057700000000001</c:v>
                </c:pt>
                <c:pt idx="32776" formatCode="General">
                  <c:v>22.058399999999999</c:v>
                </c:pt>
                <c:pt idx="32777" formatCode="General">
                  <c:v>22.059100000000001</c:v>
                </c:pt>
                <c:pt idx="32778" formatCode="General">
                  <c:v>22.059799999999999</c:v>
                </c:pt>
                <c:pt idx="32779" formatCode="General">
                  <c:v>22.060400000000001</c:v>
                </c:pt>
                <c:pt idx="32780" formatCode="General">
                  <c:v>22.0611</c:v>
                </c:pt>
                <c:pt idx="32781" formatCode="General">
                  <c:v>22.061800000000002</c:v>
                </c:pt>
                <c:pt idx="32782" formatCode="General">
                  <c:v>22.0625</c:v>
                </c:pt>
                <c:pt idx="32783" formatCode="General">
                  <c:v>22.063099999999999</c:v>
                </c:pt>
                <c:pt idx="32784" formatCode="General">
                  <c:v>22.063800000000001</c:v>
                </c:pt>
                <c:pt idx="32785" formatCode="General">
                  <c:v>22.064499999999999</c:v>
                </c:pt>
                <c:pt idx="32786" formatCode="General">
                  <c:v>22.065100000000001</c:v>
                </c:pt>
                <c:pt idx="32787" formatCode="General">
                  <c:v>22.065799999999999</c:v>
                </c:pt>
                <c:pt idx="32788" formatCode="General">
                  <c:v>22.066500000000001</c:v>
                </c:pt>
                <c:pt idx="32789" formatCode="General">
                  <c:v>22.0672</c:v>
                </c:pt>
                <c:pt idx="32790" formatCode="General">
                  <c:v>22.067799999999998</c:v>
                </c:pt>
                <c:pt idx="32791" formatCode="General">
                  <c:v>22.0685</c:v>
                </c:pt>
                <c:pt idx="32792" formatCode="General">
                  <c:v>22.069199999999999</c:v>
                </c:pt>
                <c:pt idx="32793" formatCode="General">
                  <c:v>22.069900000000001</c:v>
                </c:pt>
                <c:pt idx="32794" formatCode="General">
                  <c:v>22.070499999999999</c:v>
                </c:pt>
                <c:pt idx="32795" formatCode="General">
                  <c:v>22.071200000000001</c:v>
                </c:pt>
                <c:pt idx="32796" formatCode="General">
                  <c:v>22.071899999999999</c:v>
                </c:pt>
                <c:pt idx="32797" formatCode="General">
                  <c:v>22.072500000000002</c:v>
                </c:pt>
                <c:pt idx="32798" formatCode="General">
                  <c:v>22.0732</c:v>
                </c:pt>
                <c:pt idx="32799" formatCode="General">
                  <c:v>22.073899999999998</c:v>
                </c:pt>
                <c:pt idx="32800" formatCode="General">
                  <c:v>22.0746</c:v>
                </c:pt>
                <c:pt idx="32801" formatCode="General">
                  <c:v>22.075199999999999</c:v>
                </c:pt>
                <c:pt idx="32802" formatCode="General">
                  <c:v>22.075900000000001</c:v>
                </c:pt>
                <c:pt idx="32803" formatCode="General">
                  <c:v>22.076599999999999</c:v>
                </c:pt>
                <c:pt idx="32804" formatCode="General">
                  <c:v>22.077300000000001</c:v>
                </c:pt>
                <c:pt idx="32805" formatCode="General">
                  <c:v>22.0779</c:v>
                </c:pt>
                <c:pt idx="32806" formatCode="General">
                  <c:v>22.078600000000002</c:v>
                </c:pt>
                <c:pt idx="32807" formatCode="General">
                  <c:v>22.0793</c:v>
                </c:pt>
                <c:pt idx="32808" formatCode="General">
                  <c:v>22.08</c:v>
                </c:pt>
                <c:pt idx="32809" formatCode="General">
                  <c:v>22.0806</c:v>
                </c:pt>
                <c:pt idx="32810" formatCode="General">
                  <c:v>22.081299999999999</c:v>
                </c:pt>
                <c:pt idx="32811" formatCode="General">
                  <c:v>22.082000000000001</c:v>
                </c:pt>
                <c:pt idx="32812" formatCode="General">
                  <c:v>22.082599999999999</c:v>
                </c:pt>
                <c:pt idx="32813" formatCode="General">
                  <c:v>22.083300000000001</c:v>
                </c:pt>
                <c:pt idx="32814" formatCode="General">
                  <c:v>22.084</c:v>
                </c:pt>
                <c:pt idx="32815" formatCode="General">
                  <c:v>22.084700000000002</c:v>
                </c:pt>
                <c:pt idx="32816" formatCode="General">
                  <c:v>22.0853</c:v>
                </c:pt>
                <c:pt idx="32817" formatCode="General">
                  <c:v>22.085999999999999</c:v>
                </c:pt>
                <c:pt idx="32818" formatCode="General">
                  <c:v>22.0867</c:v>
                </c:pt>
                <c:pt idx="32819" formatCode="General">
                  <c:v>22.087399999999999</c:v>
                </c:pt>
                <c:pt idx="32820" formatCode="General">
                  <c:v>22.088000000000001</c:v>
                </c:pt>
                <c:pt idx="32821" formatCode="General">
                  <c:v>22.088699999999999</c:v>
                </c:pt>
                <c:pt idx="32822" formatCode="General">
                  <c:v>22.089400000000001</c:v>
                </c:pt>
                <c:pt idx="32823" formatCode="General">
                  <c:v>22.09</c:v>
                </c:pt>
                <c:pt idx="32824" formatCode="General">
                  <c:v>22.090699999999998</c:v>
                </c:pt>
                <c:pt idx="32825" formatCode="General">
                  <c:v>22.0914</c:v>
                </c:pt>
                <c:pt idx="32826" formatCode="General">
                  <c:v>22.092099999999999</c:v>
                </c:pt>
                <c:pt idx="32827" formatCode="General">
                  <c:v>22.092700000000001</c:v>
                </c:pt>
                <c:pt idx="32828" formatCode="General">
                  <c:v>22.093399999999999</c:v>
                </c:pt>
                <c:pt idx="32829" formatCode="General">
                  <c:v>22.094100000000001</c:v>
                </c:pt>
                <c:pt idx="32830" formatCode="General">
                  <c:v>22.094799999999999</c:v>
                </c:pt>
                <c:pt idx="32831" formatCode="General">
                  <c:v>22.095400000000001</c:v>
                </c:pt>
                <c:pt idx="32832" formatCode="General">
                  <c:v>22.0961</c:v>
                </c:pt>
                <c:pt idx="32833" formatCode="General">
                  <c:v>22.096800000000002</c:v>
                </c:pt>
                <c:pt idx="32834" formatCode="General">
                  <c:v>22.0975</c:v>
                </c:pt>
                <c:pt idx="32835" formatCode="General">
                  <c:v>22.098099999999999</c:v>
                </c:pt>
                <c:pt idx="32836" formatCode="General">
                  <c:v>22.098800000000001</c:v>
                </c:pt>
                <c:pt idx="32837" formatCode="General">
                  <c:v>22.099499999999999</c:v>
                </c:pt>
                <c:pt idx="32838" formatCode="General">
                  <c:v>22.100100000000001</c:v>
                </c:pt>
                <c:pt idx="32839" formatCode="General">
                  <c:v>22.1008</c:v>
                </c:pt>
                <c:pt idx="32840" formatCode="General">
                  <c:v>22.101500000000001</c:v>
                </c:pt>
                <c:pt idx="32841" formatCode="General">
                  <c:v>22.1022</c:v>
                </c:pt>
                <c:pt idx="32842" formatCode="General">
                  <c:v>22.102799999999998</c:v>
                </c:pt>
                <c:pt idx="32843" formatCode="General">
                  <c:v>22.1035</c:v>
                </c:pt>
                <c:pt idx="32844" formatCode="General">
                  <c:v>22.104199999999999</c:v>
                </c:pt>
                <c:pt idx="32845" formatCode="General">
                  <c:v>22.104900000000001</c:v>
                </c:pt>
                <c:pt idx="32846" formatCode="General">
                  <c:v>22.105499999999999</c:v>
                </c:pt>
                <c:pt idx="32847" formatCode="General">
                  <c:v>22.106200000000001</c:v>
                </c:pt>
                <c:pt idx="32848" formatCode="General">
                  <c:v>22.1069</c:v>
                </c:pt>
                <c:pt idx="32849" formatCode="General">
                  <c:v>22.107500000000002</c:v>
                </c:pt>
                <c:pt idx="32850" formatCode="General">
                  <c:v>22.1082</c:v>
                </c:pt>
                <c:pt idx="32851" formatCode="General">
                  <c:v>22.108899999999998</c:v>
                </c:pt>
                <c:pt idx="32852" formatCode="General">
                  <c:v>22.1096</c:v>
                </c:pt>
                <c:pt idx="32853" formatCode="General">
                  <c:v>22.110199999999999</c:v>
                </c:pt>
                <c:pt idx="32854" formatCode="General">
                  <c:v>22.110900000000001</c:v>
                </c:pt>
                <c:pt idx="32855" formatCode="General">
                  <c:v>22.111599999999999</c:v>
                </c:pt>
                <c:pt idx="32856" formatCode="General">
                  <c:v>22.112300000000001</c:v>
                </c:pt>
                <c:pt idx="32857" formatCode="General">
                  <c:v>22.1129</c:v>
                </c:pt>
                <c:pt idx="32858" formatCode="General">
                  <c:v>22.113600000000002</c:v>
                </c:pt>
                <c:pt idx="32859" formatCode="General">
                  <c:v>22.1143</c:v>
                </c:pt>
                <c:pt idx="32860" formatCode="General">
                  <c:v>22.114899999999999</c:v>
                </c:pt>
                <c:pt idx="32861" formatCode="General">
                  <c:v>22.115600000000001</c:v>
                </c:pt>
                <c:pt idx="32862" formatCode="General">
                  <c:v>22.116299999999999</c:v>
                </c:pt>
                <c:pt idx="32863" formatCode="General">
                  <c:v>22.117000000000001</c:v>
                </c:pt>
                <c:pt idx="32864" formatCode="General">
                  <c:v>22.117599999999999</c:v>
                </c:pt>
                <c:pt idx="32865" formatCode="General">
                  <c:v>22.118300000000001</c:v>
                </c:pt>
                <c:pt idx="32866" formatCode="General">
                  <c:v>22.119</c:v>
                </c:pt>
                <c:pt idx="32867" formatCode="General">
                  <c:v>22.119700000000002</c:v>
                </c:pt>
                <c:pt idx="32868" formatCode="General">
                  <c:v>22.1203</c:v>
                </c:pt>
                <c:pt idx="32869" formatCode="General">
                  <c:v>22.120999999999999</c:v>
                </c:pt>
                <c:pt idx="32870" formatCode="General">
                  <c:v>22.121700000000001</c:v>
                </c:pt>
                <c:pt idx="32871" formatCode="General">
                  <c:v>22.122399999999999</c:v>
                </c:pt>
                <c:pt idx="32872" formatCode="General">
                  <c:v>22.123000000000001</c:v>
                </c:pt>
                <c:pt idx="32873" formatCode="General">
                  <c:v>22.123699999999999</c:v>
                </c:pt>
                <c:pt idx="32874" formatCode="General">
                  <c:v>22.124400000000001</c:v>
                </c:pt>
                <c:pt idx="32875" formatCode="General">
                  <c:v>22.125</c:v>
                </c:pt>
                <c:pt idx="32876" formatCode="General">
                  <c:v>22.125699999999998</c:v>
                </c:pt>
                <c:pt idx="32877" formatCode="General">
                  <c:v>22.1264</c:v>
                </c:pt>
                <c:pt idx="32878" formatCode="General">
                  <c:v>22.127099999999999</c:v>
                </c:pt>
                <c:pt idx="32879" formatCode="General">
                  <c:v>22.127700000000001</c:v>
                </c:pt>
                <c:pt idx="32880" formatCode="General">
                  <c:v>22.128399999999999</c:v>
                </c:pt>
                <c:pt idx="32881" formatCode="General">
                  <c:v>22.129100000000001</c:v>
                </c:pt>
                <c:pt idx="32882" formatCode="General">
                  <c:v>22.129799999999999</c:v>
                </c:pt>
                <c:pt idx="32883" formatCode="General">
                  <c:v>22.130400000000002</c:v>
                </c:pt>
                <c:pt idx="32884" formatCode="General">
                  <c:v>22.1311</c:v>
                </c:pt>
                <c:pt idx="32885" formatCode="General">
                  <c:v>22.131799999999998</c:v>
                </c:pt>
                <c:pt idx="32886" formatCode="General">
                  <c:v>22.132400000000001</c:v>
                </c:pt>
                <c:pt idx="32887" formatCode="General">
                  <c:v>22.133099999999999</c:v>
                </c:pt>
                <c:pt idx="32888" formatCode="General">
                  <c:v>22.133800000000001</c:v>
                </c:pt>
                <c:pt idx="32889" formatCode="General">
                  <c:v>22.134499999999999</c:v>
                </c:pt>
                <c:pt idx="32890" formatCode="General">
                  <c:v>22.135100000000001</c:v>
                </c:pt>
                <c:pt idx="32891" formatCode="General">
                  <c:v>22.1358</c:v>
                </c:pt>
                <c:pt idx="32892" formatCode="General">
                  <c:v>22.136500000000002</c:v>
                </c:pt>
                <c:pt idx="32893" formatCode="General">
                  <c:v>22.1372</c:v>
                </c:pt>
                <c:pt idx="32894" formatCode="General">
                  <c:v>22.137799999999999</c:v>
                </c:pt>
                <c:pt idx="32895" formatCode="General">
                  <c:v>22.138500000000001</c:v>
                </c:pt>
                <c:pt idx="32896" formatCode="General">
                  <c:v>22.139199999999999</c:v>
                </c:pt>
                <c:pt idx="32897" formatCode="General">
                  <c:v>22.139900000000001</c:v>
                </c:pt>
                <c:pt idx="32898" formatCode="General">
                  <c:v>22.140499999999999</c:v>
                </c:pt>
                <c:pt idx="32899" formatCode="General">
                  <c:v>22.141200000000001</c:v>
                </c:pt>
                <c:pt idx="32900" formatCode="General">
                  <c:v>22.1419</c:v>
                </c:pt>
                <c:pt idx="32901" formatCode="General">
                  <c:v>22.142499999999998</c:v>
                </c:pt>
                <c:pt idx="32902" formatCode="General">
                  <c:v>22.1432</c:v>
                </c:pt>
                <c:pt idx="32903" formatCode="General">
                  <c:v>22.143899999999999</c:v>
                </c:pt>
                <c:pt idx="32904" formatCode="General">
                  <c:v>22.144600000000001</c:v>
                </c:pt>
                <c:pt idx="32905" formatCode="General">
                  <c:v>22.145199999999999</c:v>
                </c:pt>
                <c:pt idx="32906" formatCode="General">
                  <c:v>22.145900000000001</c:v>
                </c:pt>
                <c:pt idx="32907" formatCode="General">
                  <c:v>22.146599999999999</c:v>
                </c:pt>
                <c:pt idx="32908" formatCode="General">
                  <c:v>22.147300000000001</c:v>
                </c:pt>
                <c:pt idx="32909" formatCode="General">
                  <c:v>22.1479</c:v>
                </c:pt>
                <c:pt idx="32910" formatCode="General">
                  <c:v>22.148599999999998</c:v>
                </c:pt>
                <c:pt idx="32911" formatCode="General">
                  <c:v>22.1493</c:v>
                </c:pt>
                <c:pt idx="32912" formatCode="General">
                  <c:v>22.149899999999999</c:v>
                </c:pt>
                <c:pt idx="32913" formatCode="General">
                  <c:v>22.150600000000001</c:v>
                </c:pt>
                <c:pt idx="32914" formatCode="General">
                  <c:v>22.151299999999999</c:v>
                </c:pt>
                <c:pt idx="32915" formatCode="General">
                  <c:v>22.152000000000001</c:v>
                </c:pt>
                <c:pt idx="32916" formatCode="General">
                  <c:v>22.1526</c:v>
                </c:pt>
                <c:pt idx="32917" formatCode="General">
                  <c:v>22.153300000000002</c:v>
                </c:pt>
                <c:pt idx="32918" formatCode="General">
                  <c:v>22.154</c:v>
                </c:pt>
                <c:pt idx="32919" formatCode="General">
                  <c:v>22.154699999999998</c:v>
                </c:pt>
                <c:pt idx="32920" formatCode="General">
                  <c:v>22.1553</c:v>
                </c:pt>
                <c:pt idx="32921" formatCode="General">
                  <c:v>22.155999999999999</c:v>
                </c:pt>
                <c:pt idx="32922" formatCode="General">
                  <c:v>22.156700000000001</c:v>
                </c:pt>
                <c:pt idx="32923" formatCode="General">
                  <c:v>22.157299999999999</c:v>
                </c:pt>
                <c:pt idx="32924" formatCode="General">
                  <c:v>22.158000000000001</c:v>
                </c:pt>
                <c:pt idx="32925" formatCode="General">
                  <c:v>22.1587</c:v>
                </c:pt>
                <c:pt idx="32926" formatCode="General">
                  <c:v>22.159400000000002</c:v>
                </c:pt>
                <c:pt idx="32927" formatCode="General">
                  <c:v>22.16</c:v>
                </c:pt>
                <c:pt idx="32928" formatCode="General">
                  <c:v>22.160699999999999</c:v>
                </c:pt>
                <c:pt idx="32929" formatCode="General">
                  <c:v>22.1614</c:v>
                </c:pt>
                <c:pt idx="32930" formatCode="General">
                  <c:v>22.162099999999999</c:v>
                </c:pt>
                <c:pt idx="32931" formatCode="General">
                  <c:v>22.162700000000001</c:v>
                </c:pt>
                <c:pt idx="32932" formatCode="General">
                  <c:v>22.163399999999999</c:v>
                </c:pt>
                <c:pt idx="32933" formatCode="General">
                  <c:v>22.164100000000001</c:v>
                </c:pt>
                <c:pt idx="32934" formatCode="General">
                  <c:v>22.1648</c:v>
                </c:pt>
                <c:pt idx="32935" formatCode="General">
                  <c:v>22.165400000000002</c:v>
                </c:pt>
                <c:pt idx="32936" formatCode="General">
                  <c:v>22.1661</c:v>
                </c:pt>
                <c:pt idx="32937" formatCode="General">
                  <c:v>22.166799999999999</c:v>
                </c:pt>
                <c:pt idx="32938" formatCode="General">
                  <c:v>22.167400000000001</c:v>
                </c:pt>
                <c:pt idx="32939" formatCode="General">
                  <c:v>22.168099999999999</c:v>
                </c:pt>
                <c:pt idx="32940" formatCode="General">
                  <c:v>22.168800000000001</c:v>
                </c:pt>
                <c:pt idx="32941" formatCode="General">
                  <c:v>22.169499999999999</c:v>
                </c:pt>
                <c:pt idx="32942" formatCode="General">
                  <c:v>22.170100000000001</c:v>
                </c:pt>
                <c:pt idx="32943" formatCode="General">
                  <c:v>22.1708</c:v>
                </c:pt>
                <c:pt idx="32944" formatCode="General">
                  <c:v>22.171500000000002</c:v>
                </c:pt>
                <c:pt idx="32945" formatCode="General">
                  <c:v>22.1722</c:v>
                </c:pt>
                <c:pt idx="32946" formatCode="General">
                  <c:v>22.172799999999999</c:v>
                </c:pt>
                <c:pt idx="32947" formatCode="General">
                  <c:v>22.173500000000001</c:v>
                </c:pt>
                <c:pt idx="32948" formatCode="General">
                  <c:v>22.174199999999999</c:v>
                </c:pt>
                <c:pt idx="32949" formatCode="General">
                  <c:v>22.174800000000001</c:v>
                </c:pt>
                <c:pt idx="32950" formatCode="General">
                  <c:v>22.1755</c:v>
                </c:pt>
                <c:pt idx="32951" formatCode="General">
                  <c:v>22.176200000000001</c:v>
                </c:pt>
                <c:pt idx="32952" formatCode="General">
                  <c:v>22.1769</c:v>
                </c:pt>
                <c:pt idx="32953" formatCode="General">
                  <c:v>22.177499999999998</c:v>
                </c:pt>
                <c:pt idx="32954" formatCode="General">
                  <c:v>22.1782</c:v>
                </c:pt>
                <c:pt idx="32955" formatCode="General">
                  <c:v>22.178899999999999</c:v>
                </c:pt>
                <c:pt idx="32956" formatCode="General">
                  <c:v>22.179600000000001</c:v>
                </c:pt>
                <c:pt idx="32957" formatCode="General">
                  <c:v>22.180199999999999</c:v>
                </c:pt>
                <c:pt idx="32958" formatCode="General">
                  <c:v>22.180900000000001</c:v>
                </c:pt>
                <c:pt idx="32959" formatCode="General">
                  <c:v>22.1816</c:v>
                </c:pt>
                <c:pt idx="32960" formatCode="General">
                  <c:v>22.182200000000002</c:v>
                </c:pt>
                <c:pt idx="32961" formatCode="General">
                  <c:v>22.1829</c:v>
                </c:pt>
                <c:pt idx="32962" formatCode="General">
                  <c:v>22.183599999999998</c:v>
                </c:pt>
                <c:pt idx="32963" formatCode="General">
                  <c:v>22.1843</c:v>
                </c:pt>
                <c:pt idx="32964" formatCode="General">
                  <c:v>22.184899999999999</c:v>
                </c:pt>
                <c:pt idx="32965" formatCode="General">
                  <c:v>22.185600000000001</c:v>
                </c:pt>
                <c:pt idx="32966" formatCode="General">
                  <c:v>22.186299999999999</c:v>
                </c:pt>
                <c:pt idx="32967" formatCode="General">
                  <c:v>22.187000000000001</c:v>
                </c:pt>
                <c:pt idx="32968" formatCode="General">
                  <c:v>22.1876</c:v>
                </c:pt>
                <c:pt idx="32969" formatCode="General">
                  <c:v>22.188300000000002</c:v>
                </c:pt>
                <c:pt idx="32970" formatCode="General">
                  <c:v>22.189</c:v>
                </c:pt>
                <c:pt idx="32971" formatCode="General">
                  <c:v>22.189699999999998</c:v>
                </c:pt>
                <c:pt idx="32972" formatCode="General">
                  <c:v>22.190300000000001</c:v>
                </c:pt>
                <c:pt idx="32973" formatCode="General">
                  <c:v>22.190999999999999</c:v>
                </c:pt>
                <c:pt idx="32974" formatCode="General">
                  <c:v>22.191700000000001</c:v>
                </c:pt>
                <c:pt idx="32975" formatCode="General">
                  <c:v>22.192299999999999</c:v>
                </c:pt>
                <c:pt idx="32976" formatCode="General">
                  <c:v>22.193000000000001</c:v>
                </c:pt>
                <c:pt idx="32977" formatCode="General">
                  <c:v>22.1937</c:v>
                </c:pt>
                <c:pt idx="32978" formatCode="General">
                  <c:v>22.194400000000002</c:v>
                </c:pt>
                <c:pt idx="32979" formatCode="General">
                  <c:v>22.195</c:v>
                </c:pt>
                <c:pt idx="32980" formatCode="General">
                  <c:v>22.195699999999999</c:v>
                </c:pt>
                <c:pt idx="32981" formatCode="General">
                  <c:v>22.196400000000001</c:v>
                </c:pt>
                <c:pt idx="32982" formatCode="General">
                  <c:v>22.197099999999999</c:v>
                </c:pt>
                <c:pt idx="32983" formatCode="General">
                  <c:v>22.197700000000001</c:v>
                </c:pt>
                <c:pt idx="32984" formatCode="General">
                  <c:v>22.198399999999999</c:v>
                </c:pt>
                <c:pt idx="32985" formatCode="General">
                  <c:v>22.199100000000001</c:v>
                </c:pt>
                <c:pt idx="32986" formatCode="General">
                  <c:v>22.1997</c:v>
                </c:pt>
                <c:pt idx="32987" formatCode="General">
                  <c:v>22.200399999999998</c:v>
                </c:pt>
                <c:pt idx="32988" formatCode="General">
                  <c:v>22.2011</c:v>
                </c:pt>
                <c:pt idx="32989" formatCode="General">
                  <c:v>22.201799999999999</c:v>
                </c:pt>
                <c:pt idx="32990" formatCode="General">
                  <c:v>22.202400000000001</c:v>
                </c:pt>
                <c:pt idx="32991" formatCode="General">
                  <c:v>22.203099999999999</c:v>
                </c:pt>
                <c:pt idx="32992" formatCode="General">
                  <c:v>22.203800000000001</c:v>
                </c:pt>
                <c:pt idx="32993" formatCode="General">
                  <c:v>22.204499999999999</c:v>
                </c:pt>
                <c:pt idx="32994" formatCode="General">
                  <c:v>22.205100000000002</c:v>
                </c:pt>
                <c:pt idx="32995" formatCode="General">
                  <c:v>22.2058</c:v>
                </c:pt>
                <c:pt idx="32996" formatCode="General">
                  <c:v>22.206499999999998</c:v>
                </c:pt>
                <c:pt idx="32997" formatCode="General">
                  <c:v>22.2072</c:v>
                </c:pt>
                <c:pt idx="32998" formatCode="General">
                  <c:v>22.207799999999999</c:v>
                </c:pt>
                <c:pt idx="32999" formatCode="General">
                  <c:v>22.208500000000001</c:v>
                </c:pt>
                <c:pt idx="33000" formatCode="General">
                  <c:v>22.209199999999999</c:v>
                </c:pt>
                <c:pt idx="33001" formatCode="General">
                  <c:v>22.209800000000001</c:v>
                </c:pt>
                <c:pt idx="33002" formatCode="General">
                  <c:v>22.2105</c:v>
                </c:pt>
                <c:pt idx="33003" formatCode="General">
                  <c:v>22.211200000000002</c:v>
                </c:pt>
                <c:pt idx="33004" formatCode="General">
                  <c:v>22.2119</c:v>
                </c:pt>
                <c:pt idx="33005" formatCode="General">
                  <c:v>22.212499999999999</c:v>
                </c:pt>
                <c:pt idx="33006" formatCode="General">
                  <c:v>22.213200000000001</c:v>
                </c:pt>
                <c:pt idx="33007" formatCode="General">
                  <c:v>22.213899999999999</c:v>
                </c:pt>
                <c:pt idx="33008" formatCode="General">
                  <c:v>22.214600000000001</c:v>
                </c:pt>
                <c:pt idx="33009" formatCode="General">
                  <c:v>22.215199999999999</c:v>
                </c:pt>
                <c:pt idx="33010" formatCode="General">
                  <c:v>22.215900000000001</c:v>
                </c:pt>
                <c:pt idx="33011" formatCode="General">
                  <c:v>22.2166</c:v>
                </c:pt>
                <c:pt idx="33012" formatCode="General">
                  <c:v>22.217199999999998</c:v>
                </c:pt>
                <c:pt idx="33013" formatCode="General">
                  <c:v>22.2179</c:v>
                </c:pt>
                <c:pt idx="33014" formatCode="General">
                  <c:v>22.218599999999999</c:v>
                </c:pt>
                <c:pt idx="33015" formatCode="General">
                  <c:v>22.2193</c:v>
                </c:pt>
                <c:pt idx="33016" formatCode="General">
                  <c:v>22.219899999999999</c:v>
                </c:pt>
                <c:pt idx="33017" formatCode="General">
                  <c:v>22.220600000000001</c:v>
                </c:pt>
                <c:pt idx="33018" formatCode="General">
                  <c:v>22.221299999999999</c:v>
                </c:pt>
                <c:pt idx="33019" formatCode="General">
                  <c:v>22.222000000000001</c:v>
                </c:pt>
                <c:pt idx="33020" formatCode="General">
                  <c:v>22.2226</c:v>
                </c:pt>
                <c:pt idx="33021" formatCode="General">
                  <c:v>22.223299999999998</c:v>
                </c:pt>
                <c:pt idx="33022" formatCode="General">
                  <c:v>22.224</c:v>
                </c:pt>
                <c:pt idx="33023" formatCode="General">
                  <c:v>22.224599999999999</c:v>
                </c:pt>
                <c:pt idx="33024" formatCode="General">
                  <c:v>22.225300000000001</c:v>
                </c:pt>
                <c:pt idx="33025" formatCode="General">
                  <c:v>22.225999999999999</c:v>
                </c:pt>
                <c:pt idx="33026" formatCode="General">
                  <c:v>22.226700000000001</c:v>
                </c:pt>
                <c:pt idx="33027" formatCode="General">
                  <c:v>22.2273</c:v>
                </c:pt>
                <c:pt idx="33028" formatCode="General">
                  <c:v>22.228000000000002</c:v>
                </c:pt>
                <c:pt idx="33029" formatCode="General">
                  <c:v>22.2287</c:v>
                </c:pt>
                <c:pt idx="33030" formatCode="General">
                  <c:v>22.229399999999998</c:v>
                </c:pt>
                <c:pt idx="33031" formatCode="General">
                  <c:v>22.23</c:v>
                </c:pt>
                <c:pt idx="33032" formatCode="General">
                  <c:v>22.230699999999999</c:v>
                </c:pt>
                <c:pt idx="33033" formatCode="General">
                  <c:v>22.231400000000001</c:v>
                </c:pt>
                <c:pt idx="33034" formatCode="General">
                  <c:v>22.232099999999999</c:v>
                </c:pt>
                <c:pt idx="33035" formatCode="General">
                  <c:v>22.232700000000001</c:v>
                </c:pt>
                <c:pt idx="33036" formatCode="General">
                  <c:v>22.2334</c:v>
                </c:pt>
                <c:pt idx="33037" formatCode="General">
                  <c:v>22.234100000000002</c:v>
                </c:pt>
                <c:pt idx="33038" formatCode="General">
                  <c:v>22.2347</c:v>
                </c:pt>
                <c:pt idx="33039" formatCode="General">
                  <c:v>22.235399999999998</c:v>
                </c:pt>
                <c:pt idx="33040" formatCode="General">
                  <c:v>22.2361</c:v>
                </c:pt>
                <c:pt idx="33041" formatCode="General">
                  <c:v>22.236799999999999</c:v>
                </c:pt>
                <c:pt idx="33042" formatCode="General">
                  <c:v>22.237400000000001</c:v>
                </c:pt>
                <c:pt idx="33043" formatCode="General">
                  <c:v>22.238099999999999</c:v>
                </c:pt>
                <c:pt idx="33044" formatCode="General">
                  <c:v>22.238800000000001</c:v>
                </c:pt>
                <c:pt idx="33045" formatCode="General">
                  <c:v>22.2395</c:v>
                </c:pt>
                <c:pt idx="33046" formatCode="General">
                  <c:v>22.240100000000002</c:v>
                </c:pt>
                <c:pt idx="33047" formatCode="General">
                  <c:v>22.2408</c:v>
                </c:pt>
                <c:pt idx="33048" formatCode="General">
                  <c:v>22.241499999999998</c:v>
                </c:pt>
                <c:pt idx="33049" formatCode="General">
                  <c:v>22.242100000000001</c:v>
                </c:pt>
                <c:pt idx="33050" formatCode="General">
                  <c:v>22.242799999999999</c:v>
                </c:pt>
                <c:pt idx="33051" formatCode="General">
                  <c:v>22.243500000000001</c:v>
                </c:pt>
                <c:pt idx="33052" formatCode="General">
                  <c:v>22.244199999999999</c:v>
                </c:pt>
                <c:pt idx="33053" formatCode="General">
                  <c:v>22.244800000000001</c:v>
                </c:pt>
                <c:pt idx="33054" formatCode="General">
                  <c:v>22.2455</c:v>
                </c:pt>
                <c:pt idx="33055" formatCode="General">
                  <c:v>22.246200000000002</c:v>
                </c:pt>
                <c:pt idx="33056" formatCode="General">
                  <c:v>22.2469</c:v>
                </c:pt>
                <c:pt idx="33057" formatCode="General">
                  <c:v>22.247499999999999</c:v>
                </c:pt>
                <c:pt idx="33058" formatCode="General">
                  <c:v>22.248200000000001</c:v>
                </c:pt>
                <c:pt idx="33059" formatCode="General">
                  <c:v>22.248899999999999</c:v>
                </c:pt>
                <c:pt idx="33060" formatCode="General">
                  <c:v>22.249600000000001</c:v>
                </c:pt>
                <c:pt idx="33061" formatCode="General">
                  <c:v>22.2502</c:v>
                </c:pt>
                <c:pt idx="33062" formatCode="General">
                  <c:v>22.250900000000001</c:v>
                </c:pt>
                <c:pt idx="33063" formatCode="General">
                  <c:v>22.2516</c:v>
                </c:pt>
                <c:pt idx="33064" formatCode="General">
                  <c:v>22.252199999999998</c:v>
                </c:pt>
                <c:pt idx="33065" formatCode="General">
                  <c:v>22.2529</c:v>
                </c:pt>
                <c:pt idx="33066" formatCode="General">
                  <c:v>22.253599999999999</c:v>
                </c:pt>
                <c:pt idx="33067" formatCode="General">
                  <c:v>22.254300000000001</c:v>
                </c:pt>
                <c:pt idx="33068" formatCode="General">
                  <c:v>22.254899999999999</c:v>
                </c:pt>
                <c:pt idx="33069" formatCode="General">
                  <c:v>22.255600000000001</c:v>
                </c:pt>
                <c:pt idx="33070" formatCode="General">
                  <c:v>22.2563</c:v>
                </c:pt>
                <c:pt idx="33071" formatCode="General">
                  <c:v>22.257000000000001</c:v>
                </c:pt>
                <c:pt idx="33072" formatCode="General">
                  <c:v>22.2576</c:v>
                </c:pt>
                <c:pt idx="33073" formatCode="General">
                  <c:v>22.258299999999998</c:v>
                </c:pt>
                <c:pt idx="33074" formatCode="General">
                  <c:v>22.259</c:v>
                </c:pt>
                <c:pt idx="33075" formatCode="General">
                  <c:v>22.259599999999999</c:v>
                </c:pt>
                <c:pt idx="33076" formatCode="General">
                  <c:v>22.260300000000001</c:v>
                </c:pt>
                <c:pt idx="33077" formatCode="General">
                  <c:v>22.260999999999999</c:v>
                </c:pt>
                <c:pt idx="33078" formatCode="General">
                  <c:v>22.261700000000001</c:v>
                </c:pt>
                <c:pt idx="33079" formatCode="General">
                  <c:v>22.2623</c:v>
                </c:pt>
                <c:pt idx="33080" formatCode="General">
                  <c:v>22.263000000000002</c:v>
                </c:pt>
                <c:pt idx="33081" formatCode="General">
                  <c:v>22.2637</c:v>
                </c:pt>
                <c:pt idx="33082" formatCode="General">
                  <c:v>22.264399999999998</c:v>
                </c:pt>
                <c:pt idx="33083" formatCode="General">
                  <c:v>22.265000000000001</c:v>
                </c:pt>
                <c:pt idx="33084" formatCode="General">
                  <c:v>22.265699999999999</c:v>
                </c:pt>
                <c:pt idx="33085" formatCode="General">
                  <c:v>22.266400000000001</c:v>
                </c:pt>
                <c:pt idx="33086" formatCode="General">
                  <c:v>22.266999999999999</c:v>
                </c:pt>
                <c:pt idx="33087" formatCode="General">
                  <c:v>22.267700000000001</c:v>
                </c:pt>
                <c:pt idx="33088" formatCode="General">
                  <c:v>22.2684</c:v>
                </c:pt>
                <c:pt idx="33089" formatCode="General">
                  <c:v>22.269100000000002</c:v>
                </c:pt>
                <c:pt idx="33090" formatCode="General">
                  <c:v>22.2697</c:v>
                </c:pt>
                <c:pt idx="33091" formatCode="General">
                  <c:v>22.270399999999999</c:v>
                </c:pt>
                <c:pt idx="33092" formatCode="General">
                  <c:v>22.271100000000001</c:v>
                </c:pt>
                <c:pt idx="33093" formatCode="General">
                  <c:v>22.271799999999999</c:v>
                </c:pt>
                <c:pt idx="33094" formatCode="General">
                  <c:v>22.272400000000001</c:v>
                </c:pt>
                <c:pt idx="33095" formatCode="General">
                  <c:v>22.273099999999999</c:v>
                </c:pt>
                <c:pt idx="33096" formatCode="General">
                  <c:v>22.273800000000001</c:v>
                </c:pt>
                <c:pt idx="33097" formatCode="General">
                  <c:v>22.2745</c:v>
                </c:pt>
                <c:pt idx="33098" formatCode="General">
                  <c:v>22.275099999999998</c:v>
                </c:pt>
                <c:pt idx="33099" formatCode="General">
                  <c:v>22.2758</c:v>
                </c:pt>
                <c:pt idx="33100" formatCode="General">
                  <c:v>22.276499999999999</c:v>
                </c:pt>
                <c:pt idx="33101" formatCode="General">
                  <c:v>22.277100000000001</c:v>
                </c:pt>
                <c:pt idx="33102" formatCode="General">
                  <c:v>22.277799999999999</c:v>
                </c:pt>
                <c:pt idx="33103" formatCode="General">
                  <c:v>22.278500000000001</c:v>
                </c:pt>
                <c:pt idx="33104" formatCode="General">
                  <c:v>22.279199999999999</c:v>
                </c:pt>
                <c:pt idx="33105" formatCode="General">
                  <c:v>22.279800000000002</c:v>
                </c:pt>
                <c:pt idx="33106" formatCode="General">
                  <c:v>22.2805</c:v>
                </c:pt>
                <c:pt idx="33107" formatCode="General">
                  <c:v>22.281199999999998</c:v>
                </c:pt>
                <c:pt idx="33108" formatCode="General">
                  <c:v>22.2819</c:v>
                </c:pt>
                <c:pt idx="33109" formatCode="General">
                  <c:v>22.282499999999999</c:v>
                </c:pt>
                <c:pt idx="33110" formatCode="General">
                  <c:v>22.283200000000001</c:v>
                </c:pt>
                <c:pt idx="33111" formatCode="General">
                  <c:v>22.283899999999999</c:v>
                </c:pt>
                <c:pt idx="33112" formatCode="General">
                  <c:v>22.284500000000001</c:v>
                </c:pt>
                <c:pt idx="33113" formatCode="General">
                  <c:v>22.2852</c:v>
                </c:pt>
                <c:pt idx="33114" formatCode="General">
                  <c:v>22.285900000000002</c:v>
                </c:pt>
                <c:pt idx="33115" formatCode="General">
                  <c:v>22.2866</c:v>
                </c:pt>
                <c:pt idx="33116" formatCode="General">
                  <c:v>22.287199999999999</c:v>
                </c:pt>
                <c:pt idx="33117" formatCode="General">
                  <c:v>22.2879</c:v>
                </c:pt>
                <c:pt idx="33118" formatCode="General">
                  <c:v>22.288599999999999</c:v>
                </c:pt>
                <c:pt idx="33119" formatCode="General">
                  <c:v>22.289300000000001</c:v>
                </c:pt>
                <c:pt idx="33120" formatCode="General">
                  <c:v>22.289899999999999</c:v>
                </c:pt>
                <c:pt idx="33121" formatCode="General">
                  <c:v>22.290600000000001</c:v>
                </c:pt>
                <c:pt idx="33122" formatCode="General">
                  <c:v>22.2913</c:v>
                </c:pt>
                <c:pt idx="33123" formatCode="General">
                  <c:v>22.291899999999998</c:v>
                </c:pt>
                <c:pt idx="33124" formatCode="General">
                  <c:v>22.2926</c:v>
                </c:pt>
                <c:pt idx="33125" formatCode="General">
                  <c:v>22.293299999999999</c:v>
                </c:pt>
                <c:pt idx="33126" formatCode="General">
                  <c:v>22.294</c:v>
                </c:pt>
                <c:pt idx="33127" formatCode="General">
                  <c:v>22.294599999999999</c:v>
                </c:pt>
                <c:pt idx="33128" formatCode="General">
                  <c:v>22.295300000000001</c:v>
                </c:pt>
                <c:pt idx="33129" formatCode="General">
                  <c:v>22.295999999999999</c:v>
                </c:pt>
                <c:pt idx="33130" formatCode="General">
                  <c:v>22.296700000000001</c:v>
                </c:pt>
                <c:pt idx="33131" formatCode="General">
                  <c:v>22.2973</c:v>
                </c:pt>
                <c:pt idx="33132" formatCode="General">
                  <c:v>22.297999999999998</c:v>
                </c:pt>
                <c:pt idx="33133" formatCode="General">
                  <c:v>22.2987</c:v>
                </c:pt>
                <c:pt idx="33134" formatCode="General">
                  <c:v>22.299399999999999</c:v>
                </c:pt>
                <c:pt idx="33135" formatCode="General">
                  <c:v>22.3</c:v>
                </c:pt>
                <c:pt idx="33136" formatCode="General">
                  <c:v>22.300699999999999</c:v>
                </c:pt>
                <c:pt idx="33137" formatCode="General">
                  <c:v>22.301400000000001</c:v>
                </c:pt>
                <c:pt idx="33138" formatCode="General">
                  <c:v>22.302</c:v>
                </c:pt>
                <c:pt idx="33139" formatCode="General">
                  <c:v>22.302700000000002</c:v>
                </c:pt>
                <c:pt idx="33140" formatCode="General">
                  <c:v>22.3034</c:v>
                </c:pt>
                <c:pt idx="33141" formatCode="General">
                  <c:v>22.304099999999998</c:v>
                </c:pt>
                <c:pt idx="33142" formatCode="General">
                  <c:v>22.3047</c:v>
                </c:pt>
                <c:pt idx="33143" formatCode="General">
                  <c:v>22.305399999999999</c:v>
                </c:pt>
                <c:pt idx="33144" formatCode="General">
                  <c:v>22.306100000000001</c:v>
                </c:pt>
                <c:pt idx="33145" formatCode="General">
                  <c:v>22.306799999999999</c:v>
                </c:pt>
                <c:pt idx="33146" formatCode="General">
                  <c:v>22.307400000000001</c:v>
                </c:pt>
                <c:pt idx="33147" formatCode="General">
                  <c:v>22.3081</c:v>
                </c:pt>
                <c:pt idx="33148" formatCode="General">
                  <c:v>22.308800000000002</c:v>
                </c:pt>
                <c:pt idx="33149" formatCode="General">
                  <c:v>22.3094</c:v>
                </c:pt>
                <c:pt idx="33150" formatCode="General">
                  <c:v>22.310099999999998</c:v>
                </c:pt>
                <c:pt idx="33151" formatCode="General">
                  <c:v>22.3108</c:v>
                </c:pt>
                <c:pt idx="33152" formatCode="General">
                  <c:v>22.311499999999999</c:v>
                </c:pt>
                <c:pt idx="33153" formatCode="General">
                  <c:v>22.312100000000001</c:v>
                </c:pt>
                <c:pt idx="33154" formatCode="General">
                  <c:v>22.312799999999999</c:v>
                </c:pt>
                <c:pt idx="33155" formatCode="General">
                  <c:v>22.313500000000001</c:v>
                </c:pt>
                <c:pt idx="33156" formatCode="General">
                  <c:v>22.3142</c:v>
                </c:pt>
                <c:pt idx="33157" formatCode="General">
                  <c:v>22.314800000000002</c:v>
                </c:pt>
                <c:pt idx="33158" formatCode="General">
                  <c:v>22.3155</c:v>
                </c:pt>
                <c:pt idx="33159" formatCode="General">
                  <c:v>22.316199999999998</c:v>
                </c:pt>
                <c:pt idx="33160" formatCode="General">
                  <c:v>22.3169</c:v>
                </c:pt>
                <c:pt idx="33161" formatCode="General">
                  <c:v>22.317499999999999</c:v>
                </c:pt>
                <c:pt idx="33162" formatCode="General">
                  <c:v>22.318200000000001</c:v>
                </c:pt>
                <c:pt idx="33163" formatCode="General">
                  <c:v>22.318899999999999</c:v>
                </c:pt>
                <c:pt idx="33164" formatCode="General">
                  <c:v>22.319500000000001</c:v>
                </c:pt>
                <c:pt idx="33165" formatCode="General">
                  <c:v>22.3202</c:v>
                </c:pt>
                <c:pt idx="33166" formatCode="General">
                  <c:v>22.320900000000002</c:v>
                </c:pt>
                <c:pt idx="33167" formatCode="General">
                  <c:v>22.3216</c:v>
                </c:pt>
                <c:pt idx="33168" formatCode="General">
                  <c:v>22.322199999999999</c:v>
                </c:pt>
                <c:pt idx="33169" formatCode="General">
                  <c:v>22.322900000000001</c:v>
                </c:pt>
                <c:pt idx="33170" formatCode="General">
                  <c:v>22.323599999999999</c:v>
                </c:pt>
                <c:pt idx="33171" formatCode="General">
                  <c:v>22.324300000000001</c:v>
                </c:pt>
                <c:pt idx="33172" formatCode="General">
                  <c:v>22.3249</c:v>
                </c:pt>
                <c:pt idx="33173" formatCode="General">
                  <c:v>22.325600000000001</c:v>
                </c:pt>
                <c:pt idx="33174" formatCode="General">
                  <c:v>22.3263</c:v>
                </c:pt>
                <c:pt idx="33175" formatCode="General">
                  <c:v>22.326899999999998</c:v>
                </c:pt>
                <c:pt idx="33176" formatCode="General">
                  <c:v>22.3276</c:v>
                </c:pt>
                <c:pt idx="33177" formatCode="General">
                  <c:v>22.328299999999999</c:v>
                </c:pt>
                <c:pt idx="33178" formatCode="General">
                  <c:v>22.329000000000001</c:v>
                </c:pt>
                <c:pt idx="33179" formatCode="General">
                  <c:v>22.329599999999999</c:v>
                </c:pt>
                <c:pt idx="33180" formatCode="General">
                  <c:v>22.330300000000001</c:v>
                </c:pt>
                <c:pt idx="33181" formatCode="General">
                  <c:v>22.331</c:v>
                </c:pt>
                <c:pt idx="33182" formatCode="General">
                  <c:v>22.331700000000001</c:v>
                </c:pt>
                <c:pt idx="33183" formatCode="General">
                  <c:v>22.3323</c:v>
                </c:pt>
                <c:pt idx="33184" formatCode="General">
                  <c:v>22.332999999999998</c:v>
                </c:pt>
                <c:pt idx="33185" formatCode="General">
                  <c:v>22.3337</c:v>
                </c:pt>
                <c:pt idx="33186" formatCode="General">
                  <c:v>22.334299999999999</c:v>
                </c:pt>
                <c:pt idx="33187" formatCode="General">
                  <c:v>22.335000000000001</c:v>
                </c:pt>
                <c:pt idx="33188" formatCode="General">
                  <c:v>22.335699999999999</c:v>
                </c:pt>
                <c:pt idx="33189" formatCode="General">
                  <c:v>22.336400000000001</c:v>
                </c:pt>
                <c:pt idx="33190" formatCode="General">
                  <c:v>22.337</c:v>
                </c:pt>
                <c:pt idx="33191" formatCode="General">
                  <c:v>22.337700000000002</c:v>
                </c:pt>
                <c:pt idx="33192" formatCode="General">
                  <c:v>22.3384</c:v>
                </c:pt>
                <c:pt idx="33193" formatCode="General">
                  <c:v>22.339099999999998</c:v>
                </c:pt>
                <c:pt idx="33194" formatCode="General">
                  <c:v>22.339700000000001</c:v>
                </c:pt>
                <c:pt idx="33195" formatCode="General">
                  <c:v>22.340399999999999</c:v>
                </c:pt>
                <c:pt idx="33196" formatCode="General">
                  <c:v>22.341100000000001</c:v>
                </c:pt>
                <c:pt idx="33197" formatCode="General">
                  <c:v>22.341799999999999</c:v>
                </c:pt>
                <c:pt idx="33198" formatCode="General">
                  <c:v>22.342400000000001</c:v>
                </c:pt>
                <c:pt idx="33199" formatCode="General">
                  <c:v>22.3431</c:v>
                </c:pt>
                <c:pt idx="33200" formatCode="General">
                  <c:v>22.343800000000002</c:v>
                </c:pt>
                <c:pt idx="33201" formatCode="General">
                  <c:v>22.3444</c:v>
                </c:pt>
                <c:pt idx="33202" formatCode="General">
                  <c:v>22.345099999999999</c:v>
                </c:pt>
                <c:pt idx="33203" formatCode="General">
                  <c:v>22.345800000000001</c:v>
                </c:pt>
                <c:pt idx="33204" formatCode="General">
                  <c:v>22.346499999999999</c:v>
                </c:pt>
                <c:pt idx="33205" formatCode="General">
                  <c:v>22.347100000000001</c:v>
                </c:pt>
                <c:pt idx="33206" formatCode="General">
                  <c:v>22.347799999999999</c:v>
                </c:pt>
                <c:pt idx="33207" formatCode="General">
                  <c:v>22.348500000000001</c:v>
                </c:pt>
                <c:pt idx="33208" formatCode="General">
                  <c:v>22.3492</c:v>
                </c:pt>
                <c:pt idx="33209" formatCode="General">
                  <c:v>22.349799999999998</c:v>
                </c:pt>
                <c:pt idx="33210" formatCode="General">
                  <c:v>22.3505</c:v>
                </c:pt>
                <c:pt idx="33211" formatCode="General">
                  <c:v>22.351199999999999</c:v>
                </c:pt>
                <c:pt idx="33212" formatCode="General">
                  <c:v>22.351800000000001</c:v>
                </c:pt>
                <c:pt idx="33213" formatCode="General">
                  <c:v>22.352499999999999</c:v>
                </c:pt>
                <c:pt idx="33214" formatCode="General">
                  <c:v>22.353200000000001</c:v>
                </c:pt>
                <c:pt idx="33215" formatCode="General">
                  <c:v>22.353899999999999</c:v>
                </c:pt>
                <c:pt idx="33216" formatCode="General">
                  <c:v>22.354500000000002</c:v>
                </c:pt>
                <c:pt idx="33217" formatCode="General">
                  <c:v>22.3552</c:v>
                </c:pt>
                <c:pt idx="33218" formatCode="General">
                  <c:v>22.355899999999998</c:v>
                </c:pt>
                <c:pt idx="33219" formatCode="General">
                  <c:v>22.3566</c:v>
                </c:pt>
                <c:pt idx="33220" formatCode="General">
                  <c:v>22.357199999999999</c:v>
                </c:pt>
                <c:pt idx="33221" formatCode="General">
                  <c:v>22.357900000000001</c:v>
                </c:pt>
                <c:pt idx="33222" formatCode="General">
                  <c:v>22.358599999999999</c:v>
                </c:pt>
                <c:pt idx="33223" formatCode="General">
                  <c:v>22.359200000000001</c:v>
                </c:pt>
                <c:pt idx="33224" formatCode="General">
                  <c:v>22.3599</c:v>
                </c:pt>
                <c:pt idx="33225" formatCode="General">
                  <c:v>22.360600000000002</c:v>
                </c:pt>
                <c:pt idx="33226" formatCode="General">
                  <c:v>22.3613</c:v>
                </c:pt>
                <c:pt idx="33227" formatCode="General">
                  <c:v>22.361899999999999</c:v>
                </c:pt>
                <c:pt idx="33228" formatCode="General">
                  <c:v>22.3626</c:v>
                </c:pt>
                <c:pt idx="33229" formatCode="General">
                  <c:v>22.363299999999999</c:v>
                </c:pt>
                <c:pt idx="33230" formatCode="General">
                  <c:v>22.364000000000001</c:v>
                </c:pt>
                <c:pt idx="33231" formatCode="General">
                  <c:v>22.364599999999999</c:v>
                </c:pt>
                <c:pt idx="33232" formatCode="General">
                  <c:v>22.365300000000001</c:v>
                </c:pt>
                <c:pt idx="33233" formatCode="General">
                  <c:v>22.366</c:v>
                </c:pt>
                <c:pt idx="33234" formatCode="General">
                  <c:v>22.366700000000002</c:v>
                </c:pt>
                <c:pt idx="33235" formatCode="General">
                  <c:v>22.3673</c:v>
                </c:pt>
                <c:pt idx="33236" formatCode="General">
                  <c:v>22.367999999999999</c:v>
                </c:pt>
                <c:pt idx="33237" formatCode="General">
                  <c:v>22.3687</c:v>
                </c:pt>
                <c:pt idx="33238" formatCode="General">
                  <c:v>22.369299999999999</c:v>
                </c:pt>
                <c:pt idx="33239" formatCode="General">
                  <c:v>22.37</c:v>
                </c:pt>
                <c:pt idx="33240" formatCode="General">
                  <c:v>22.370699999999999</c:v>
                </c:pt>
                <c:pt idx="33241" formatCode="General">
                  <c:v>22.371400000000001</c:v>
                </c:pt>
                <c:pt idx="33242" formatCode="General">
                  <c:v>22.372</c:v>
                </c:pt>
                <c:pt idx="33243" formatCode="General">
                  <c:v>22.372699999999998</c:v>
                </c:pt>
                <c:pt idx="33244" formatCode="General">
                  <c:v>22.3734</c:v>
                </c:pt>
                <c:pt idx="33245" formatCode="General">
                  <c:v>22.374099999999999</c:v>
                </c:pt>
                <c:pt idx="33246" formatCode="General">
                  <c:v>22.374700000000001</c:v>
                </c:pt>
                <c:pt idx="33247" formatCode="General">
                  <c:v>22.375399999999999</c:v>
                </c:pt>
                <c:pt idx="33248" formatCode="General">
                  <c:v>22.376100000000001</c:v>
                </c:pt>
                <c:pt idx="33249" formatCode="General">
                  <c:v>22.3767</c:v>
                </c:pt>
                <c:pt idx="33250" formatCode="General">
                  <c:v>22.377400000000002</c:v>
                </c:pt>
                <c:pt idx="33251" formatCode="General">
                  <c:v>22.3781</c:v>
                </c:pt>
                <c:pt idx="33252" formatCode="General">
                  <c:v>22.378799999999998</c:v>
                </c:pt>
                <c:pt idx="33253" formatCode="General">
                  <c:v>22.3794</c:v>
                </c:pt>
                <c:pt idx="33254" formatCode="General">
                  <c:v>22.380099999999999</c:v>
                </c:pt>
                <c:pt idx="33255" formatCode="General">
                  <c:v>22.380800000000001</c:v>
                </c:pt>
                <c:pt idx="33256" formatCode="General">
                  <c:v>22.381499999999999</c:v>
                </c:pt>
                <c:pt idx="33257" formatCode="General">
                  <c:v>22.382100000000001</c:v>
                </c:pt>
                <c:pt idx="33258" formatCode="General">
                  <c:v>22.3828</c:v>
                </c:pt>
                <c:pt idx="33259" formatCode="General">
                  <c:v>22.383500000000002</c:v>
                </c:pt>
                <c:pt idx="33260" formatCode="General">
                  <c:v>22.3842</c:v>
                </c:pt>
                <c:pt idx="33261" formatCode="General">
                  <c:v>22.384799999999998</c:v>
                </c:pt>
                <c:pt idx="33262" formatCode="General">
                  <c:v>22.3855</c:v>
                </c:pt>
                <c:pt idx="33263" formatCode="General">
                  <c:v>22.386199999999999</c:v>
                </c:pt>
                <c:pt idx="33264" formatCode="General">
                  <c:v>22.386800000000001</c:v>
                </c:pt>
                <c:pt idx="33265" formatCode="General">
                  <c:v>22.387499999999999</c:v>
                </c:pt>
                <c:pt idx="33266" formatCode="General">
                  <c:v>22.388200000000001</c:v>
                </c:pt>
                <c:pt idx="33267" formatCode="General">
                  <c:v>22.3889</c:v>
                </c:pt>
                <c:pt idx="33268" formatCode="General">
                  <c:v>22.389500000000002</c:v>
                </c:pt>
                <c:pt idx="33269" formatCode="General">
                  <c:v>22.3902</c:v>
                </c:pt>
                <c:pt idx="33270" formatCode="General">
                  <c:v>22.390899999999998</c:v>
                </c:pt>
                <c:pt idx="33271" formatCode="General">
                  <c:v>22.3916</c:v>
                </c:pt>
                <c:pt idx="33272" formatCode="General">
                  <c:v>22.392199999999999</c:v>
                </c:pt>
                <c:pt idx="33273" formatCode="General">
                  <c:v>22.392900000000001</c:v>
                </c:pt>
                <c:pt idx="33274" formatCode="General">
                  <c:v>22.393599999999999</c:v>
                </c:pt>
                <c:pt idx="33275" formatCode="General">
                  <c:v>22.394200000000001</c:v>
                </c:pt>
                <c:pt idx="33276" formatCode="General">
                  <c:v>22.3949</c:v>
                </c:pt>
                <c:pt idx="33277" formatCode="General">
                  <c:v>22.395600000000002</c:v>
                </c:pt>
                <c:pt idx="33278" formatCode="General">
                  <c:v>22.3963</c:v>
                </c:pt>
                <c:pt idx="33279" formatCode="General">
                  <c:v>22.396899999999999</c:v>
                </c:pt>
                <c:pt idx="33280" formatCode="General">
                  <c:v>22.397600000000001</c:v>
                </c:pt>
                <c:pt idx="33281" formatCode="General">
                  <c:v>22.398299999999999</c:v>
                </c:pt>
                <c:pt idx="33282" formatCode="General">
                  <c:v>22.399000000000001</c:v>
                </c:pt>
                <c:pt idx="33283" formatCode="General">
                  <c:v>22.3996</c:v>
                </c:pt>
                <c:pt idx="33284" formatCode="General">
                  <c:v>22.400300000000001</c:v>
                </c:pt>
                <c:pt idx="33285" formatCode="General">
                  <c:v>22.401</c:v>
                </c:pt>
                <c:pt idx="33286" formatCode="General">
                  <c:v>22.401599999999998</c:v>
                </c:pt>
                <c:pt idx="33287" formatCode="General">
                  <c:v>22.4023</c:v>
                </c:pt>
                <c:pt idx="33288" formatCode="General">
                  <c:v>22.402999999999999</c:v>
                </c:pt>
                <c:pt idx="33289" formatCode="General">
                  <c:v>22.403700000000001</c:v>
                </c:pt>
                <c:pt idx="33290" formatCode="General">
                  <c:v>22.404299999999999</c:v>
                </c:pt>
                <c:pt idx="33291" formatCode="General">
                  <c:v>22.405000000000001</c:v>
                </c:pt>
                <c:pt idx="33292" formatCode="General">
                  <c:v>22.4057</c:v>
                </c:pt>
                <c:pt idx="33293" formatCode="General">
                  <c:v>22.406400000000001</c:v>
                </c:pt>
                <c:pt idx="33294" formatCode="General">
                  <c:v>22.407</c:v>
                </c:pt>
                <c:pt idx="33295" formatCode="General">
                  <c:v>22.407699999999998</c:v>
                </c:pt>
                <c:pt idx="33296" formatCode="General">
                  <c:v>22.4084</c:v>
                </c:pt>
                <c:pt idx="33297" formatCode="General">
                  <c:v>22.409099999999999</c:v>
                </c:pt>
                <c:pt idx="33298" formatCode="General">
                  <c:v>22.409700000000001</c:v>
                </c:pt>
                <c:pt idx="33299" formatCode="General">
                  <c:v>22.410399999999999</c:v>
                </c:pt>
                <c:pt idx="33300" formatCode="General">
                  <c:v>22.411100000000001</c:v>
                </c:pt>
                <c:pt idx="33301" formatCode="General">
                  <c:v>22.4117</c:v>
                </c:pt>
                <c:pt idx="33302" formatCode="General">
                  <c:v>22.412400000000002</c:v>
                </c:pt>
                <c:pt idx="33303" formatCode="General">
                  <c:v>22.4131</c:v>
                </c:pt>
                <c:pt idx="33304" formatCode="General">
                  <c:v>22.413799999999998</c:v>
                </c:pt>
                <c:pt idx="33305" formatCode="General">
                  <c:v>22.414400000000001</c:v>
                </c:pt>
                <c:pt idx="33306" formatCode="General">
                  <c:v>22.415099999999999</c:v>
                </c:pt>
                <c:pt idx="33307" formatCode="General">
                  <c:v>22.415800000000001</c:v>
                </c:pt>
                <c:pt idx="33308" formatCode="General">
                  <c:v>22.416499999999999</c:v>
                </c:pt>
                <c:pt idx="33309" formatCode="General">
                  <c:v>22.417100000000001</c:v>
                </c:pt>
                <c:pt idx="33310" formatCode="General">
                  <c:v>22.4178</c:v>
                </c:pt>
                <c:pt idx="33311" formatCode="General">
                  <c:v>22.418500000000002</c:v>
                </c:pt>
                <c:pt idx="33312" formatCode="General">
                  <c:v>22.4191</c:v>
                </c:pt>
                <c:pt idx="33313" formatCode="General">
                  <c:v>22.419799999999999</c:v>
                </c:pt>
                <c:pt idx="33314" formatCode="General">
                  <c:v>22.420500000000001</c:v>
                </c:pt>
                <c:pt idx="33315" formatCode="General">
                  <c:v>22.421199999999999</c:v>
                </c:pt>
                <c:pt idx="33316" formatCode="General">
                  <c:v>22.421800000000001</c:v>
                </c:pt>
                <c:pt idx="33317" formatCode="General">
                  <c:v>22.422499999999999</c:v>
                </c:pt>
                <c:pt idx="33318" formatCode="General">
                  <c:v>22.423200000000001</c:v>
                </c:pt>
                <c:pt idx="33319" formatCode="General">
                  <c:v>22.4239</c:v>
                </c:pt>
                <c:pt idx="33320" formatCode="General">
                  <c:v>22.424499999999998</c:v>
                </c:pt>
                <c:pt idx="33321" formatCode="General">
                  <c:v>22.4252</c:v>
                </c:pt>
                <c:pt idx="33322" formatCode="General">
                  <c:v>22.425899999999999</c:v>
                </c:pt>
                <c:pt idx="33323" formatCode="General">
                  <c:v>22.426600000000001</c:v>
                </c:pt>
                <c:pt idx="33324" formatCode="General">
                  <c:v>22.427199999999999</c:v>
                </c:pt>
                <c:pt idx="33325" formatCode="General">
                  <c:v>22.427900000000001</c:v>
                </c:pt>
                <c:pt idx="33326" formatCode="General">
                  <c:v>22.428599999999999</c:v>
                </c:pt>
                <c:pt idx="33327" formatCode="General">
                  <c:v>22.429200000000002</c:v>
                </c:pt>
                <c:pt idx="33328" formatCode="General">
                  <c:v>22.4299</c:v>
                </c:pt>
                <c:pt idx="33329" formatCode="General">
                  <c:v>22.430599999999998</c:v>
                </c:pt>
                <c:pt idx="33330" formatCode="General">
                  <c:v>22.4313</c:v>
                </c:pt>
                <c:pt idx="33331" formatCode="General">
                  <c:v>22.431899999999999</c:v>
                </c:pt>
                <c:pt idx="33332" formatCode="General">
                  <c:v>22.432600000000001</c:v>
                </c:pt>
                <c:pt idx="33333" formatCode="General">
                  <c:v>22.433299999999999</c:v>
                </c:pt>
                <c:pt idx="33334" formatCode="General">
                  <c:v>22.434000000000001</c:v>
                </c:pt>
                <c:pt idx="33335" formatCode="General">
                  <c:v>22.4346</c:v>
                </c:pt>
                <c:pt idx="33336" formatCode="General">
                  <c:v>22.435300000000002</c:v>
                </c:pt>
                <c:pt idx="33337" formatCode="General">
                  <c:v>22.436</c:v>
                </c:pt>
                <c:pt idx="33338" formatCode="General">
                  <c:v>22.436599999999999</c:v>
                </c:pt>
                <c:pt idx="33339" formatCode="General">
                  <c:v>22.4373</c:v>
                </c:pt>
                <c:pt idx="33340" formatCode="General">
                  <c:v>22.437999999999999</c:v>
                </c:pt>
                <c:pt idx="33341" formatCode="General">
                  <c:v>22.438700000000001</c:v>
                </c:pt>
                <c:pt idx="33342" formatCode="General">
                  <c:v>22.439299999999999</c:v>
                </c:pt>
                <c:pt idx="33343" formatCode="General">
                  <c:v>22.44</c:v>
                </c:pt>
                <c:pt idx="33344" formatCode="General">
                  <c:v>22.4407</c:v>
                </c:pt>
                <c:pt idx="33345" formatCode="General">
                  <c:v>22.441400000000002</c:v>
                </c:pt>
                <c:pt idx="33346" formatCode="General">
                  <c:v>22.442</c:v>
                </c:pt>
                <c:pt idx="33347" formatCode="General">
                  <c:v>22.442699999999999</c:v>
                </c:pt>
                <c:pt idx="33348" formatCode="General">
                  <c:v>22.4434</c:v>
                </c:pt>
                <c:pt idx="33349" formatCode="General">
                  <c:v>22.443999999999999</c:v>
                </c:pt>
                <c:pt idx="33350" formatCode="General">
                  <c:v>22.444700000000001</c:v>
                </c:pt>
                <c:pt idx="33351" formatCode="General">
                  <c:v>22.445399999999999</c:v>
                </c:pt>
                <c:pt idx="33352" formatCode="General">
                  <c:v>22.446100000000001</c:v>
                </c:pt>
                <c:pt idx="33353" formatCode="General">
                  <c:v>22.4467</c:v>
                </c:pt>
                <c:pt idx="33354" formatCode="General">
                  <c:v>22.447399999999998</c:v>
                </c:pt>
                <c:pt idx="33355" formatCode="General">
                  <c:v>22.4481</c:v>
                </c:pt>
                <c:pt idx="33356" formatCode="General">
                  <c:v>22.448799999999999</c:v>
                </c:pt>
                <c:pt idx="33357" formatCode="General">
                  <c:v>22.449400000000001</c:v>
                </c:pt>
                <c:pt idx="33358" formatCode="General">
                  <c:v>22.450099999999999</c:v>
                </c:pt>
                <c:pt idx="33359" formatCode="General">
                  <c:v>22.450800000000001</c:v>
                </c:pt>
                <c:pt idx="33360" formatCode="General">
                  <c:v>22.451499999999999</c:v>
                </c:pt>
                <c:pt idx="33361" formatCode="General">
                  <c:v>22.452100000000002</c:v>
                </c:pt>
                <c:pt idx="33362" formatCode="General">
                  <c:v>22.4528</c:v>
                </c:pt>
                <c:pt idx="33363" formatCode="General">
                  <c:v>22.453499999999998</c:v>
                </c:pt>
                <c:pt idx="33364" formatCode="General">
                  <c:v>22.4541</c:v>
                </c:pt>
                <c:pt idx="33365" formatCode="General">
                  <c:v>22.454799999999999</c:v>
                </c:pt>
                <c:pt idx="33366" formatCode="General">
                  <c:v>22.455500000000001</c:v>
                </c:pt>
                <c:pt idx="33367" formatCode="General">
                  <c:v>22.456199999999999</c:v>
                </c:pt>
                <c:pt idx="33368" formatCode="General">
                  <c:v>22.456800000000001</c:v>
                </c:pt>
                <c:pt idx="33369" formatCode="General">
                  <c:v>22.4575</c:v>
                </c:pt>
                <c:pt idx="33370" formatCode="General">
                  <c:v>22.458200000000001</c:v>
                </c:pt>
                <c:pt idx="33371" formatCode="General">
                  <c:v>22.4589</c:v>
                </c:pt>
                <c:pt idx="33372" formatCode="General">
                  <c:v>22.459499999999998</c:v>
                </c:pt>
                <c:pt idx="33373" formatCode="General">
                  <c:v>22.4602</c:v>
                </c:pt>
                <c:pt idx="33374" formatCode="General">
                  <c:v>22.460899999999999</c:v>
                </c:pt>
                <c:pt idx="33375" formatCode="General">
                  <c:v>22.461500000000001</c:v>
                </c:pt>
                <c:pt idx="33376" formatCode="General">
                  <c:v>22.462199999999999</c:v>
                </c:pt>
                <c:pt idx="33377" formatCode="General">
                  <c:v>22.462900000000001</c:v>
                </c:pt>
                <c:pt idx="33378" formatCode="General">
                  <c:v>22.4636</c:v>
                </c:pt>
                <c:pt idx="33379" formatCode="General">
                  <c:v>22.464200000000002</c:v>
                </c:pt>
                <c:pt idx="33380" formatCode="General">
                  <c:v>22.4649</c:v>
                </c:pt>
                <c:pt idx="33381" formatCode="General">
                  <c:v>22.465599999999998</c:v>
                </c:pt>
                <c:pt idx="33382" formatCode="General">
                  <c:v>22.4663</c:v>
                </c:pt>
                <c:pt idx="33383" formatCode="General">
                  <c:v>22.466899999999999</c:v>
                </c:pt>
                <c:pt idx="33384" formatCode="General">
                  <c:v>22.467600000000001</c:v>
                </c:pt>
                <c:pt idx="33385" formatCode="General">
                  <c:v>22.468299999999999</c:v>
                </c:pt>
                <c:pt idx="33386" formatCode="General">
                  <c:v>22.468900000000001</c:v>
                </c:pt>
                <c:pt idx="33387" formatCode="General">
                  <c:v>22.4696</c:v>
                </c:pt>
                <c:pt idx="33388" formatCode="General">
                  <c:v>22.470300000000002</c:v>
                </c:pt>
                <c:pt idx="33389" formatCode="General">
                  <c:v>22.471</c:v>
                </c:pt>
                <c:pt idx="33390" formatCode="General">
                  <c:v>22.471599999999999</c:v>
                </c:pt>
                <c:pt idx="33391" formatCode="General">
                  <c:v>22.472300000000001</c:v>
                </c:pt>
                <c:pt idx="33392" formatCode="General">
                  <c:v>22.472999999999999</c:v>
                </c:pt>
                <c:pt idx="33393" formatCode="General">
                  <c:v>22.473700000000001</c:v>
                </c:pt>
                <c:pt idx="33394" formatCode="General">
                  <c:v>22.474299999999999</c:v>
                </c:pt>
                <c:pt idx="33395" formatCode="General">
                  <c:v>22.475000000000001</c:v>
                </c:pt>
                <c:pt idx="33396" formatCode="General">
                  <c:v>22.4757</c:v>
                </c:pt>
                <c:pt idx="33397" formatCode="General">
                  <c:v>22.476400000000002</c:v>
                </c:pt>
                <c:pt idx="33398" formatCode="General">
                  <c:v>22.477</c:v>
                </c:pt>
                <c:pt idx="33399" formatCode="General">
                  <c:v>22.477699999999999</c:v>
                </c:pt>
                <c:pt idx="33400" formatCode="General">
                  <c:v>22.478400000000001</c:v>
                </c:pt>
                <c:pt idx="33401" formatCode="General">
                  <c:v>22.478999999999999</c:v>
                </c:pt>
                <c:pt idx="33402" formatCode="General">
                  <c:v>22.479700000000001</c:v>
                </c:pt>
                <c:pt idx="33403" formatCode="General">
                  <c:v>22.480399999999999</c:v>
                </c:pt>
                <c:pt idx="33404" formatCode="General">
                  <c:v>22.481100000000001</c:v>
                </c:pt>
                <c:pt idx="33405" formatCode="General">
                  <c:v>22.4817</c:v>
                </c:pt>
                <c:pt idx="33406" formatCode="General">
                  <c:v>22.482399999999998</c:v>
                </c:pt>
                <c:pt idx="33407" formatCode="General">
                  <c:v>22.4831</c:v>
                </c:pt>
                <c:pt idx="33408" formatCode="General">
                  <c:v>22.483799999999999</c:v>
                </c:pt>
                <c:pt idx="33409" formatCode="General">
                  <c:v>22.484400000000001</c:v>
                </c:pt>
                <c:pt idx="33410" formatCode="General">
                  <c:v>22.485099999999999</c:v>
                </c:pt>
                <c:pt idx="33411" formatCode="General">
                  <c:v>22.485800000000001</c:v>
                </c:pt>
                <c:pt idx="33412" formatCode="General">
                  <c:v>22.4864</c:v>
                </c:pt>
                <c:pt idx="33413" formatCode="General">
                  <c:v>22.487100000000002</c:v>
                </c:pt>
                <c:pt idx="33414" formatCode="General">
                  <c:v>22.4878</c:v>
                </c:pt>
                <c:pt idx="33415" formatCode="General">
                  <c:v>22.488499999999998</c:v>
                </c:pt>
                <c:pt idx="33416" formatCode="General">
                  <c:v>22.489100000000001</c:v>
                </c:pt>
                <c:pt idx="33417" formatCode="General">
                  <c:v>22.489799999999999</c:v>
                </c:pt>
                <c:pt idx="33418" formatCode="General">
                  <c:v>22.490500000000001</c:v>
                </c:pt>
                <c:pt idx="33419" formatCode="General">
                  <c:v>22.491199999999999</c:v>
                </c:pt>
                <c:pt idx="33420" formatCode="General">
                  <c:v>22.491800000000001</c:v>
                </c:pt>
                <c:pt idx="33421" formatCode="General">
                  <c:v>22.4925</c:v>
                </c:pt>
                <c:pt idx="33422" formatCode="General">
                  <c:v>22.493200000000002</c:v>
                </c:pt>
                <c:pt idx="33423" formatCode="General">
                  <c:v>22.4939</c:v>
                </c:pt>
                <c:pt idx="33424" formatCode="General">
                  <c:v>22.494499999999999</c:v>
                </c:pt>
                <c:pt idx="33425" formatCode="General">
                  <c:v>22.495200000000001</c:v>
                </c:pt>
                <c:pt idx="33426" formatCode="General">
                  <c:v>22.495899999999999</c:v>
                </c:pt>
                <c:pt idx="33427" formatCode="General">
                  <c:v>22.496500000000001</c:v>
                </c:pt>
                <c:pt idx="33428" formatCode="General">
                  <c:v>22.497199999999999</c:v>
                </c:pt>
                <c:pt idx="33429" formatCode="General">
                  <c:v>22.497900000000001</c:v>
                </c:pt>
                <c:pt idx="33430" formatCode="General">
                  <c:v>22.4986</c:v>
                </c:pt>
                <c:pt idx="33431" formatCode="General">
                  <c:v>22.499199999999998</c:v>
                </c:pt>
                <c:pt idx="33432" formatCode="General">
                  <c:v>22.4999</c:v>
                </c:pt>
                <c:pt idx="33433" formatCode="General">
                  <c:v>22.500599999999999</c:v>
                </c:pt>
                <c:pt idx="33434" formatCode="General">
                  <c:v>22.501300000000001</c:v>
                </c:pt>
                <c:pt idx="33435" formatCode="General">
                  <c:v>22.501899999999999</c:v>
                </c:pt>
                <c:pt idx="33436" formatCode="General">
                  <c:v>22.502600000000001</c:v>
                </c:pt>
                <c:pt idx="33437" formatCode="General">
                  <c:v>22.503299999999999</c:v>
                </c:pt>
                <c:pt idx="33438" formatCode="General">
                  <c:v>22.503900000000002</c:v>
                </c:pt>
                <c:pt idx="33439" formatCode="General">
                  <c:v>22.5046</c:v>
                </c:pt>
                <c:pt idx="33440" formatCode="General">
                  <c:v>22.505299999999998</c:v>
                </c:pt>
                <c:pt idx="33441" formatCode="General">
                  <c:v>22.506</c:v>
                </c:pt>
                <c:pt idx="33442" formatCode="General">
                  <c:v>22.506599999999999</c:v>
                </c:pt>
                <c:pt idx="33443" formatCode="General">
                  <c:v>22.507300000000001</c:v>
                </c:pt>
                <c:pt idx="33444" formatCode="General">
                  <c:v>22.507999999999999</c:v>
                </c:pt>
                <c:pt idx="33445" formatCode="General">
                  <c:v>22.508700000000001</c:v>
                </c:pt>
                <c:pt idx="33446" formatCode="General">
                  <c:v>22.5093</c:v>
                </c:pt>
                <c:pt idx="33447" formatCode="General">
                  <c:v>22.51</c:v>
                </c:pt>
                <c:pt idx="33448" formatCode="General">
                  <c:v>22.5107</c:v>
                </c:pt>
                <c:pt idx="33449" formatCode="General">
                  <c:v>22.511299999999999</c:v>
                </c:pt>
                <c:pt idx="33450" formatCode="General">
                  <c:v>22.512</c:v>
                </c:pt>
                <c:pt idx="33451" formatCode="General">
                  <c:v>22.512699999999999</c:v>
                </c:pt>
                <c:pt idx="33452" formatCode="General">
                  <c:v>22.513400000000001</c:v>
                </c:pt>
                <c:pt idx="33453" formatCode="General">
                  <c:v>22.513999999999999</c:v>
                </c:pt>
                <c:pt idx="33454" formatCode="General">
                  <c:v>22.514700000000001</c:v>
                </c:pt>
                <c:pt idx="33455" formatCode="General">
                  <c:v>22.5154</c:v>
                </c:pt>
                <c:pt idx="33456" formatCode="General">
                  <c:v>22.516100000000002</c:v>
                </c:pt>
                <c:pt idx="33457" formatCode="General">
                  <c:v>22.5167</c:v>
                </c:pt>
                <c:pt idx="33458" formatCode="General">
                  <c:v>22.517399999999999</c:v>
                </c:pt>
                <c:pt idx="33459" formatCode="General">
                  <c:v>22.5181</c:v>
                </c:pt>
                <c:pt idx="33460" formatCode="General">
                  <c:v>22.518799999999999</c:v>
                </c:pt>
                <c:pt idx="33461" formatCode="General">
                  <c:v>22.519400000000001</c:v>
                </c:pt>
                <c:pt idx="33462" formatCode="General">
                  <c:v>22.520099999999999</c:v>
                </c:pt>
                <c:pt idx="33463" formatCode="General">
                  <c:v>22.520800000000001</c:v>
                </c:pt>
                <c:pt idx="33464" formatCode="General">
                  <c:v>22.5214</c:v>
                </c:pt>
                <c:pt idx="33465" formatCode="General">
                  <c:v>22.522099999999998</c:v>
                </c:pt>
                <c:pt idx="33466" formatCode="General">
                  <c:v>22.5228</c:v>
                </c:pt>
                <c:pt idx="33467" formatCode="General">
                  <c:v>22.523499999999999</c:v>
                </c:pt>
                <c:pt idx="33468" formatCode="General">
                  <c:v>22.524100000000001</c:v>
                </c:pt>
                <c:pt idx="33469" formatCode="General">
                  <c:v>22.524799999999999</c:v>
                </c:pt>
                <c:pt idx="33470" formatCode="General">
                  <c:v>22.525500000000001</c:v>
                </c:pt>
                <c:pt idx="33471" formatCode="General">
                  <c:v>22.526199999999999</c:v>
                </c:pt>
                <c:pt idx="33472" formatCode="General">
                  <c:v>22.526800000000001</c:v>
                </c:pt>
                <c:pt idx="33473" formatCode="General">
                  <c:v>22.5275</c:v>
                </c:pt>
                <c:pt idx="33474" formatCode="General">
                  <c:v>22.528199999999998</c:v>
                </c:pt>
                <c:pt idx="33475" formatCode="General">
                  <c:v>22.5288</c:v>
                </c:pt>
                <c:pt idx="33476" formatCode="General">
                  <c:v>22.529499999999999</c:v>
                </c:pt>
                <c:pt idx="33477" formatCode="General">
                  <c:v>22.530200000000001</c:v>
                </c:pt>
                <c:pt idx="33478" formatCode="General">
                  <c:v>22.530899999999999</c:v>
                </c:pt>
                <c:pt idx="33479" formatCode="General">
                  <c:v>22.531500000000001</c:v>
                </c:pt>
                <c:pt idx="33480" formatCode="General">
                  <c:v>22.5322</c:v>
                </c:pt>
                <c:pt idx="33481" formatCode="General">
                  <c:v>22.532900000000001</c:v>
                </c:pt>
                <c:pt idx="33482" formatCode="General">
                  <c:v>22.5336</c:v>
                </c:pt>
                <c:pt idx="33483" formatCode="General">
                  <c:v>22.534199999999998</c:v>
                </c:pt>
                <c:pt idx="33484" formatCode="General">
                  <c:v>22.5349</c:v>
                </c:pt>
                <c:pt idx="33485" formatCode="General">
                  <c:v>22.535599999999999</c:v>
                </c:pt>
                <c:pt idx="33486" formatCode="General">
                  <c:v>22.536300000000001</c:v>
                </c:pt>
                <c:pt idx="33487" formatCode="General">
                  <c:v>22.536899999999999</c:v>
                </c:pt>
                <c:pt idx="33488" formatCode="General">
                  <c:v>22.537600000000001</c:v>
                </c:pt>
                <c:pt idx="33489" formatCode="General">
                  <c:v>22.5383</c:v>
                </c:pt>
                <c:pt idx="33490" formatCode="General">
                  <c:v>22.538900000000002</c:v>
                </c:pt>
                <c:pt idx="33491" formatCode="General">
                  <c:v>22.5396</c:v>
                </c:pt>
                <c:pt idx="33492" formatCode="General">
                  <c:v>22.540299999999998</c:v>
                </c:pt>
                <c:pt idx="33493" formatCode="General">
                  <c:v>22.541</c:v>
                </c:pt>
                <c:pt idx="33494" formatCode="General">
                  <c:v>22.541599999999999</c:v>
                </c:pt>
                <c:pt idx="33495" formatCode="General">
                  <c:v>22.542300000000001</c:v>
                </c:pt>
                <c:pt idx="33496" formatCode="General">
                  <c:v>22.542999999999999</c:v>
                </c:pt>
                <c:pt idx="33497" formatCode="General">
                  <c:v>22.543700000000001</c:v>
                </c:pt>
                <c:pt idx="33498" formatCode="General">
                  <c:v>22.5443</c:v>
                </c:pt>
                <c:pt idx="33499" formatCode="General">
                  <c:v>22.545000000000002</c:v>
                </c:pt>
                <c:pt idx="33500" formatCode="General">
                  <c:v>22.5457</c:v>
                </c:pt>
                <c:pt idx="33501" formatCode="General">
                  <c:v>22.546299999999999</c:v>
                </c:pt>
                <c:pt idx="33502" formatCode="General">
                  <c:v>22.547000000000001</c:v>
                </c:pt>
                <c:pt idx="33503" formatCode="General">
                  <c:v>22.547699999999999</c:v>
                </c:pt>
                <c:pt idx="33504" formatCode="General">
                  <c:v>22.548400000000001</c:v>
                </c:pt>
                <c:pt idx="33505" formatCode="General">
                  <c:v>22.548999999999999</c:v>
                </c:pt>
                <c:pt idx="33506" formatCode="General">
                  <c:v>22.549700000000001</c:v>
                </c:pt>
                <c:pt idx="33507" formatCode="General">
                  <c:v>22.5504</c:v>
                </c:pt>
                <c:pt idx="33508" formatCode="General">
                  <c:v>22.551100000000002</c:v>
                </c:pt>
                <c:pt idx="33509" formatCode="General">
                  <c:v>22.5517</c:v>
                </c:pt>
                <c:pt idx="33510" formatCode="General">
                  <c:v>22.552399999999999</c:v>
                </c:pt>
                <c:pt idx="33511" formatCode="General">
                  <c:v>22.553100000000001</c:v>
                </c:pt>
                <c:pt idx="33512" formatCode="General">
                  <c:v>22.553699999999999</c:v>
                </c:pt>
                <c:pt idx="33513" formatCode="General">
                  <c:v>22.554400000000001</c:v>
                </c:pt>
                <c:pt idx="33514" formatCode="General">
                  <c:v>22.555099999999999</c:v>
                </c:pt>
                <c:pt idx="33515" formatCode="General">
                  <c:v>22.555800000000001</c:v>
                </c:pt>
                <c:pt idx="33516" formatCode="General">
                  <c:v>22.5564</c:v>
                </c:pt>
                <c:pt idx="33517" formatCode="General">
                  <c:v>22.557099999999998</c:v>
                </c:pt>
                <c:pt idx="33518" formatCode="General">
                  <c:v>22.5578</c:v>
                </c:pt>
                <c:pt idx="33519" formatCode="General">
                  <c:v>22.558499999999999</c:v>
                </c:pt>
                <c:pt idx="33520" formatCode="General">
                  <c:v>22.559100000000001</c:v>
                </c:pt>
                <c:pt idx="33521" formatCode="General">
                  <c:v>22.559799999999999</c:v>
                </c:pt>
                <c:pt idx="33522" formatCode="General">
                  <c:v>22.560500000000001</c:v>
                </c:pt>
                <c:pt idx="33523" formatCode="General">
                  <c:v>22.561199999999999</c:v>
                </c:pt>
                <c:pt idx="33524" formatCode="General">
                  <c:v>22.561800000000002</c:v>
                </c:pt>
                <c:pt idx="33525" formatCode="General">
                  <c:v>22.5625</c:v>
                </c:pt>
                <c:pt idx="33526" formatCode="General">
                  <c:v>22.563199999999998</c:v>
                </c:pt>
                <c:pt idx="33527" formatCode="General">
                  <c:v>22.563800000000001</c:v>
                </c:pt>
                <c:pt idx="33528" formatCode="General">
                  <c:v>22.564499999999999</c:v>
                </c:pt>
                <c:pt idx="33529" formatCode="General">
                  <c:v>22.565200000000001</c:v>
                </c:pt>
                <c:pt idx="33530" formatCode="General">
                  <c:v>22.565899999999999</c:v>
                </c:pt>
                <c:pt idx="33531" formatCode="General">
                  <c:v>22.566500000000001</c:v>
                </c:pt>
                <c:pt idx="33532" formatCode="General">
                  <c:v>22.5672</c:v>
                </c:pt>
                <c:pt idx="33533" formatCode="General">
                  <c:v>22.567900000000002</c:v>
                </c:pt>
                <c:pt idx="33534" formatCode="General">
                  <c:v>22.5686</c:v>
                </c:pt>
                <c:pt idx="33535" formatCode="General">
                  <c:v>22.569199999999999</c:v>
                </c:pt>
                <c:pt idx="33536" formatCode="General">
                  <c:v>22.569900000000001</c:v>
                </c:pt>
                <c:pt idx="33537" formatCode="General">
                  <c:v>22.570599999999999</c:v>
                </c:pt>
                <c:pt idx="33538" formatCode="General">
                  <c:v>22.571200000000001</c:v>
                </c:pt>
                <c:pt idx="33539" formatCode="General">
                  <c:v>22.571899999999999</c:v>
                </c:pt>
                <c:pt idx="33540" formatCode="General">
                  <c:v>22.572600000000001</c:v>
                </c:pt>
                <c:pt idx="33541" formatCode="General">
                  <c:v>22.5733</c:v>
                </c:pt>
                <c:pt idx="33542" formatCode="General">
                  <c:v>22.573899999999998</c:v>
                </c:pt>
                <c:pt idx="33543" formatCode="General">
                  <c:v>22.5746</c:v>
                </c:pt>
                <c:pt idx="33544" formatCode="General">
                  <c:v>22.575299999999999</c:v>
                </c:pt>
                <c:pt idx="33545" formatCode="General">
                  <c:v>22.576000000000001</c:v>
                </c:pt>
                <c:pt idx="33546" formatCode="General">
                  <c:v>22.576599999999999</c:v>
                </c:pt>
                <c:pt idx="33547" formatCode="General">
                  <c:v>22.577300000000001</c:v>
                </c:pt>
                <c:pt idx="33548" formatCode="General">
                  <c:v>22.577999999999999</c:v>
                </c:pt>
                <c:pt idx="33549" formatCode="General">
                  <c:v>22.578600000000002</c:v>
                </c:pt>
                <c:pt idx="33550" formatCode="General">
                  <c:v>22.5793</c:v>
                </c:pt>
                <c:pt idx="33551" formatCode="General">
                  <c:v>22.58</c:v>
                </c:pt>
                <c:pt idx="33552" formatCode="General">
                  <c:v>22.5807</c:v>
                </c:pt>
                <c:pt idx="33553" formatCode="General">
                  <c:v>22.581299999999999</c:v>
                </c:pt>
                <c:pt idx="33554" formatCode="General">
                  <c:v>22.582000000000001</c:v>
                </c:pt>
                <c:pt idx="33555" formatCode="General">
                  <c:v>22.582699999999999</c:v>
                </c:pt>
                <c:pt idx="33556" formatCode="General">
                  <c:v>22.583400000000001</c:v>
                </c:pt>
                <c:pt idx="33557" formatCode="General">
                  <c:v>22.584</c:v>
                </c:pt>
                <c:pt idx="33558" formatCode="General">
                  <c:v>22.584700000000002</c:v>
                </c:pt>
                <c:pt idx="33559" formatCode="General">
                  <c:v>22.5854</c:v>
                </c:pt>
                <c:pt idx="33560" formatCode="General">
                  <c:v>22.586099999999998</c:v>
                </c:pt>
                <c:pt idx="33561" formatCode="General">
                  <c:v>22.5867</c:v>
                </c:pt>
                <c:pt idx="33562" formatCode="General">
                  <c:v>22.587399999999999</c:v>
                </c:pt>
                <c:pt idx="33563" formatCode="General">
                  <c:v>22.588100000000001</c:v>
                </c:pt>
                <c:pt idx="33564" formatCode="General">
                  <c:v>22.588699999999999</c:v>
                </c:pt>
                <c:pt idx="33565" formatCode="General">
                  <c:v>22.589400000000001</c:v>
                </c:pt>
                <c:pt idx="33566" formatCode="General">
                  <c:v>22.5901</c:v>
                </c:pt>
                <c:pt idx="33567" formatCode="General">
                  <c:v>22.590800000000002</c:v>
                </c:pt>
                <c:pt idx="33568" formatCode="General">
                  <c:v>22.5914</c:v>
                </c:pt>
                <c:pt idx="33569" formatCode="General">
                  <c:v>22.592099999999999</c:v>
                </c:pt>
                <c:pt idx="33570" formatCode="General">
                  <c:v>22.5928</c:v>
                </c:pt>
                <c:pt idx="33571" formatCode="General">
                  <c:v>22.593499999999999</c:v>
                </c:pt>
                <c:pt idx="33572" formatCode="General">
                  <c:v>22.594100000000001</c:v>
                </c:pt>
                <c:pt idx="33573" formatCode="General">
                  <c:v>22.594799999999999</c:v>
                </c:pt>
                <c:pt idx="33574" formatCode="General">
                  <c:v>22.595500000000001</c:v>
                </c:pt>
                <c:pt idx="33575" formatCode="General">
                  <c:v>22.5961</c:v>
                </c:pt>
                <c:pt idx="33576" formatCode="General">
                  <c:v>22.596800000000002</c:v>
                </c:pt>
                <c:pt idx="33577" formatCode="General">
                  <c:v>22.5975</c:v>
                </c:pt>
                <c:pt idx="33578" formatCode="General">
                  <c:v>22.598199999999999</c:v>
                </c:pt>
                <c:pt idx="33579" formatCode="General">
                  <c:v>22.598800000000001</c:v>
                </c:pt>
                <c:pt idx="33580" formatCode="General">
                  <c:v>22.599499999999999</c:v>
                </c:pt>
                <c:pt idx="33581" formatCode="General">
                  <c:v>22.600200000000001</c:v>
                </c:pt>
                <c:pt idx="33582" formatCode="General">
                  <c:v>22.600899999999999</c:v>
                </c:pt>
                <c:pt idx="33583" formatCode="General">
                  <c:v>22.601500000000001</c:v>
                </c:pt>
                <c:pt idx="33584" formatCode="General">
                  <c:v>22.6022</c:v>
                </c:pt>
                <c:pt idx="33585" formatCode="General">
                  <c:v>22.602900000000002</c:v>
                </c:pt>
                <c:pt idx="33586" formatCode="General">
                  <c:v>22.6036</c:v>
                </c:pt>
                <c:pt idx="33587" formatCode="General">
                  <c:v>22.604199999999999</c:v>
                </c:pt>
                <c:pt idx="33588" formatCode="General">
                  <c:v>22.604900000000001</c:v>
                </c:pt>
                <c:pt idx="33589" formatCode="General">
                  <c:v>22.605599999999999</c:v>
                </c:pt>
                <c:pt idx="33590" formatCode="General">
                  <c:v>22.606200000000001</c:v>
                </c:pt>
                <c:pt idx="33591" formatCode="General">
                  <c:v>22.6069</c:v>
                </c:pt>
                <c:pt idx="33592" formatCode="General">
                  <c:v>22.607600000000001</c:v>
                </c:pt>
                <c:pt idx="33593" formatCode="General">
                  <c:v>22.6083</c:v>
                </c:pt>
                <c:pt idx="33594" formatCode="General">
                  <c:v>22.608899999999998</c:v>
                </c:pt>
                <c:pt idx="33595" formatCode="General">
                  <c:v>22.6096</c:v>
                </c:pt>
                <c:pt idx="33596" formatCode="General">
                  <c:v>22.610299999999999</c:v>
                </c:pt>
                <c:pt idx="33597" formatCode="General">
                  <c:v>22.611000000000001</c:v>
                </c:pt>
                <c:pt idx="33598" formatCode="General">
                  <c:v>22.611599999999999</c:v>
                </c:pt>
                <c:pt idx="33599" formatCode="General">
                  <c:v>22.612300000000001</c:v>
                </c:pt>
                <c:pt idx="33600" formatCode="General">
                  <c:v>22.613</c:v>
                </c:pt>
                <c:pt idx="33601" formatCode="General">
                  <c:v>22.613600000000002</c:v>
                </c:pt>
                <c:pt idx="33602" formatCode="General">
                  <c:v>22.6143</c:v>
                </c:pt>
                <c:pt idx="33603" formatCode="General">
                  <c:v>22.614999999999998</c:v>
                </c:pt>
                <c:pt idx="33604" formatCode="General">
                  <c:v>22.6157</c:v>
                </c:pt>
                <c:pt idx="33605" formatCode="General">
                  <c:v>22.616299999999999</c:v>
                </c:pt>
                <c:pt idx="33606" formatCode="General">
                  <c:v>22.617000000000001</c:v>
                </c:pt>
                <c:pt idx="33607" formatCode="General">
                  <c:v>22.617699999999999</c:v>
                </c:pt>
                <c:pt idx="33608" formatCode="General">
                  <c:v>22.618400000000001</c:v>
                </c:pt>
                <c:pt idx="33609" formatCode="General">
                  <c:v>22.619</c:v>
                </c:pt>
                <c:pt idx="33610" formatCode="General">
                  <c:v>22.619700000000002</c:v>
                </c:pt>
                <c:pt idx="33611" formatCode="General">
                  <c:v>22.6204</c:v>
                </c:pt>
                <c:pt idx="33612" formatCode="General">
                  <c:v>22.620999999999999</c:v>
                </c:pt>
                <c:pt idx="33613" formatCode="General">
                  <c:v>22.621700000000001</c:v>
                </c:pt>
                <c:pt idx="33614" formatCode="General">
                  <c:v>22.622399999999999</c:v>
                </c:pt>
                <c:pt idx="33615" formatCode="General">
                  <c:v>22.623100000000001</c:v>
                </c:pt>
                <c:pt idx="33616" formatCode="General">
                  <c:v>22.623699999999999</c:v>
                </c:pt>
                <c:pt idx="33617" formatCode="General">
                  <c:v>22.624400000000001</c:v>
                </c:pt>
                <c:pt idx="33618" formatCode="General">
                  <c:v>22.6251</c:v>
                </c:pt>
                <c:pt idx="33619" formatCode="General">
                  <c:v>22.625800000000002</c:v>
                </c:pt>
                <c:pt idx="33620" formatCode="General">
                  <c:v>22.6264</c:v>
                </c:pt>
                <c:pt idx="33621" formatCode="General">
                  <c:v>22.627099999999999</c:v>
                </c:pt>
                <c:pt idx="33622" formatCode="General">
                  <c:v>22.627800000000001</c:v>
                </c:pt>
                <c:pt idx="33623" formatCode="General">
                  <c:v>22.628499999999999</c:v>
                </c:pt>
                <c:pt idx="33624" formatCode="General">
                  <c:v>22.629100000000001</c:v>
                </c:pt>
                <c:pt idx="33625" formatCode="General">
                  <c:v>22.629799999999999</c:v>
                </c:pt>
                <c:pt idx="33626" formatCode="General">
                  <c:v>22.630500000000001</c:v>
                </c:pt>
                <c:pt idx="33627" formatCode="General">
                  <c:v>22.6311</c:v>
                </c:pt>
                <c:pt idx="33628" formatCode="General">
                  <c:v>22.631799999999998</c:v>
                </c:pt>
                <c:pt idx="33629" formatCode="General">
                  <c:v>22.6325</c:v>
                </c:pt>
                <c:pt idx="33630" formatCode="General">
                  <c:v>22.633199999999999</c:v>
                </c:pt>
                <c:pt idx="33631" formatCode="General">
                  <c:v>22.633800000000001</c:v>
                </c:pt>
                <c:pt idx="33632" formatCode="General">
                  <c:v>22.634499999999999</c:v>
                </c:pt>
                <c:pt idx="33633" formatCode="General">
                  <c:v>22.635200000000001</c:v>
                </c:pt>
                <c:pt idx="33634" formatCode="General">
                  <c:v>22.635899999999999</c:v>
                </c:pt>
                <c:pt idx="33635" formatCode="General">
                  <c:v>22.636500000000002</c:v>
                </c:pt>
                <c:pt idx="33636" formatCode="General">
                  <c:v>22.6372</c:v>
                </c:pt>
                <c:pt idx="33637" formatCode="General">
                  <c:v>22.637899999999998</c:v>
                </c:pt>
                <c:pt idx="33638" formatCode="General">
                  <c:v>22.638500000000001</c:v>
                </c:pt>
                <c:pt idx="33639" formatCode="General">
                  <c:v>22.639199999999999</c:v>
                </c:pt>
                <c:pt idx="33640" formatCode="General">
                  <c:v>22.639900000000001</c:v>
                </c:pt>
                <c:pt idx="33641" formatCode="General">
                  <c:v>22.640599999999999</c:v>
                </c:pt>
                <c:pt idx="33642" formatCode="General">
                  <c:v>22.641200000000001</c:v>
                </c:pt>
                <c:pt idx="33643" formatCode="General">
                  <c:v>22.6419</c:v>
                </c:pt>
                <c:pt idx="33644" formatCode="General">
                  <c:v>22.642600000000002</c:v>
                </c:pt>
                <c:pt idx="33645" formatCode="General">
                  <c:v>22.6433</c:v>
                </c:pt>
                <c:pt idx="33646" formatCode="General">
                  <c:v>22.643899999999999</c:v>
                </c:pt>
                <c:pt idx="33647" formatCode="General">
                  <c:v>22.644600000000001</c:v>
                </c:pt>
                <c:pt idx="33648" formatCode="General">
                  <c:v>22.645299999999999</c:v>
                </c:pt>
                <c:pt idx="33649" formatCode="General">
                  <c:v>22.646000000000001</c:v>
                </c:pt>
                <c:pt idx="33650" formatCode="General">
                  <c:v>22.646599999999999</c:v>
                </c:pt>
                <c:pt idx="33651" formatCode="General">
                  <c:v>22.647300000000001</c:v>
                </c:pt>
                <c:pt idx="33652" formatCode="General">
                  <c:v>22.648</c:v>
                </c:pt>
                <c:pt idx="33653" formatCode="General">
                  <c:v>22.648599999999998</c:v>
                </c:pt>
                <c:pt idx="33654" formatCode="General">
                  <c:v>22.6493</c:v>
                </c:pt>
                <c:pt idx="33655" formatCode="General">
                  <c:v>22.65</c:v>
                </c:pt>
                <c:pt idx="33656" formatCode="General">
                  <c:v>22.650700000000001</c:v>
                </c:pt>
                <c:pt idx="33657" formatCode="General">
                  <c:v>22.651299999999999</c:v>
                </c:pt>
                <c:pt idx="33658" formatCode="General">
                  <c:v>22.652000000000001</c:v>
                </c:pt>
                <c:pt idx="33659" formatCode="General">
                  <c:v>22.652699999999999</c:v>
                </c:pt>
                <c:pt idx="33660" formatCode="General">
                  <c:v>22.653400000000001</c:v>
                </c:pt>
                <c:pt idx="33661" formatCode="General">
                  <c:v>22.654</c:v>
                </c:pt>
                <c:pt idx="33662" formatCode="General">
                  <c:v>22.654699999999998</c:v>
                </c:pt>
                <c:pt idx="33663" formatCode="General">
                  <c:v>22.6554</c:v>
                </c:pt>
                <c:pt idx="33664" formatCode="General">
                  <c:v>22.655999999999999</c:v>
                </c:pt>
                <c:pt idx="33665" formatCode="General">
                  <c:v>22.656700000000001</c:v>
                </c:pt>
                <c:pt idx="33666" formatCode="General">
                  <c:v>22.657399999999999</c:v>
                </c:pt>
                <c:pt idx="33667" formatCode="General">
                  <c:v>22.658100000000001</c:v>
                </c:pt>
                <c:pt idx="33668" formatCode="General">
                  <c:v>22.6587</c:v>
                </c:pt>
                <c:pt idx="33669" formatCode="General">
                  <c:v>22.659400000000002</c:v>
                </c:pt>
                <c:pt idx="33670" formatCode="General">
                  <c:v>22.6601</c:v>
                </c:pt>
                <c:pt idx="33671" formatCode="General">
                  <c:v>22.660799999999998</c:v>
                </c:pt>
                <c:pt idx="33672" formatCode="General">
                  <c:v>22.6614</c:v>
                </c:pt>
                <c:pt idx="33673" formatCode="General">
                  <c:v>22.662099999999999</c:v>
                </c:pt>
                <c:pt idx="33674" formatCode="General">
                  <c:v>22.662800000000001</c:v>
                </c:pt>
                <c:pt idx="33675" formatCode="General">
                  <c:v>22.663399999999999</c:v>
                </c:pt>
                <c:pt idx="33676" formatCode="General">
                  <c:v>22.664100000000001</c:v>
                </c:pt>
                <c:pt idx="33677" formatCode="General">
                  <c:v>22.6648</c:v>
                </c:pt>
                <c:pt idx="33678" formatCode="General">
                  <c:v>22.665500000000002</c:v>
                </c:pt>
                <c:pt idx="33679" formatCode="General">
                  <c:v>22.6661</c:v>
                </c:pt>
                <c:pt idx="33680" formatCode="General">
                  <c:v>22.666799999999999</c:v>
                </c:pt>
                <c:pt idx="33681" formatCode="General">
                  <c:v>22.6675</c:v>
                </c:pt>
                <c:pt idx="33682" formatCode="General">
                  <c:v>22.668199999999999</c:v>
                </c:pt>
                <c:pt idx="33683" formatCode="General">
                  <c:v>22.668800000000001</c:v>
                </c:pt>
                <c:pt idx="33684" formatCode="General">
                  <c:v>22.669499999999999</c:v>
                </c:pt>
                <c:pt idx="33685" formatCode="General">
                  <c:v>22.670200000000001</c:v>
                </c:pt>
                <c:pt idx="33686" formatCode="General">
                  <c:v>22.6709</c:v>
                </c:pt>
                <c:pt idx="33687" formatCode="General">
                  <c:v>22.671500000000002</c:v>
                </c:pt>
                <c:pt idx="33688" formatCode="General">
                  <c:v>22.6722</c:v>
                </c:pt>
                <c:pt idx="33689" formatCode="General">
                  <c:v>22.672899999999998</c:v>
                </c:pt>
                <c:pt idx="33690" formatCode="General">
                  <c:v>22.673500000000001</c:v>
                </c:pt>
                <c:pt idx="33691" formatCode="General">
                  <c:v>22.674199999999999</c:v>
                </c:pt>
                <c:pt idx="33692" formatCode="General">
                  <c:v>22.674900000000001</c:v>
                </c:pt>
                <c:pt idx="33693" formatCode="General">
                  <c:v>22.675599999999999</c:v>
                </c:pt>
                <c:pt idx="33694" formatCode="General">
                  <c:v>22.676200000000001</c:v>
                </c:pt>
                <c:pt idx="33695" formatCode="General">
                  <c:v>22.6769</c:v>
                </c:pt>
                <c:pt idx="33696" formatCode="General">
                  <c:v>22.677600000000002</c:v>
                </c:pt>
                <c:pt idx="33697" formatCode="General">
                  <c:v>22.6783</c:v>
                </c:pt>
                <c:pt idx="33698" formatCode="General">
                  <c:v>22.678899999999999</c:v>
                </c:pt>
                <c:pt idx="33699" formatCode="General">
                  <c:v>22.679600000000001</c:v>
                </c:pt>
                <c:pt idx="33700" formatCode="General">
                  <c:v>22.680299999999999</c:v>
                </c:pt>
                <c:pt idx="33701" formatCode="General">
                  <c:v>22.680900000000001</c:v>
                </c:pt>
                <c:pt idx="33702" formatCode="General">
                  <c:v>22.6816</c:v>
                </c:pt>
                <c:pt idx="33703" formatCode="General">
                  <c:v>22.682300000000001</c:v>
                </c:pt>
                <c:pt idx="33704" formatCode="General">
                  <c:v>22.683</c:v>
                </c:pt>
                <c:pt idx="33705" formatCode="General">
                  <c:v>22.683599999999998</c:v>
                </c:pt>
                <c:pt idx="33706" formatCode="General">
                  <c:v>22.6843</c:v>
                </c:pt>
                <c:pt idx="33707" formatCode="General">
                  <c:v>22.684999999999999</c:v>
                </c:pt>
                <c:pt idx="33708" formatCode="General">
                  <c:v>22.685700000000001</c:v>
                </c:pt>
                <c:pt idx="33709" formatCode="General">
                  <c:v>22.686299999999999</c:v>
                </c:pt>
                <c:pt idx="33710" formatCode="General">
                  <c:v>22.687000000000001</c:v>
                </c:pt>
                <c:pt idx="33711" formatCode="General">
                  <c:v>22.6877</c:v>
                </c:pt>
                <c:pt idx="33712" formatCode="General">
                  <c:v>22.688300000000002</c:v>
                </c:pt>
                <c:pt idx="33713" formatCode="General">
                  <c:v>22.689</c:v>
                </c:pt>
                <c:pt idx="33714" formatCode="General">
                  <c:v>22.689699999999998</c:v>
                </c:pt>
                <c:pt idx="33715" formatCode="General">
                  <c:v>22.6904</c:v>
                </c:pt>
                <c:pt idx="33716" formatCode="General">
                  <c:v>22.690999999999999</c:v>
                </c:pt>
                <c:pt idx="33717" formatCode="General">
                  <c:v>22.691700000000001</c:v>
                </c:pt>
                <c:pt idx="33718" formatCode="General">
                  <c:v>22.692399999999999</c:v>
                </c:pt>
                <c:pt idx="33719" formatCode="General">
                  <c:v>22.693100000000001</c:v>
                </c:pt>
                <c:pt idx="33720" formatCode="General">
                  <c:v>22.6937</c:v>
                </c:pt>
                <c:pt idx="33721" formatCode="General">
                  <c:v>22.694400000000002</c:v>
                </c:pt>
                <c:pt idx="33722" formatCode="General">
                  <c:v>22.6951</c:v>
                </c:pt>
                <c:pt idx="33723" formatCode="General">
                  <c:v>22.695799999999998</c:v>
                </c:pt>
                <c:pt idx="33724" formatCode="General">
                  <c:v>22.696400000000001</c:v>
                </c:pt>
                <c:pt idx="33725" formatCode="General">
                  <c:v>22.697099999999999</c:v>
                </c:pt>
                <c:pt idx="33726" formatCode="General">
                  <c:v>22.697800000000001</c:v>
                </c:pt>
                <c:pt idx="33727" formatCode="General">
                  <c:v>22.698399999999999</c:v>
                </c:pt>
                <c:pt idx="33728" formatCode="General">
                  <c:v>22.699100000000001</c:v>
                </c:pt>
                <c:pt idx="33729" formatCode="General">
                  <c:v>22.6998</c:v>
                </c:pt>
                <c:pt idx="33730" formatCode="General">
                  <c:v>22.700500000000002</c:v>
                </c:pt>
                <c:pt idx="33731" formatCode="General">
                  <c:v>22.7011</c:v>
                </c:pt>
                <c:pt idx="33732" formatCode="General">
                  <c:v>22.701799999999999</c:v>
                </c:pt>
                <c:pt idx="33733" formatCode="General">
                  <c:v>22.702500000000001</c:v>
                </c:pt>
                <c:pt idx="33734" formatCode="General">
                  <c:v>22.703199999999999</c:v>
                </c:pt>
                <c:pt idx="33735" formatCode="General">
                  <c:v>22.703800000000001</c:v>
                </c:pt>
                <c:pt idx="33736" formatCode="General">
                  <c:v>22.704499999999999</c:v>
                </c:pt>
                <c:pt idx="33737" formatCode="General">
                  <c:v>22.705200000000001</c:v>
                </c:pt>
                <c:pt idx="33738" formatCode="General">
                  <c:v>22.7058</c:v>
                </c:pt>
                <c:pt idx="33739" formatCode="General">
                  <c:v>22.706499999999998</c:v>
                </c:pt>
                <c:pt idx="33740" formatCode="General">
                  <c:v>22.7072</c:v>
                </c:pt>
                <c:pt idx="33741" formatCode="General">
                  <c:v>22.707899999999999</c:v>
                </c:pt>
                <c:pt idx="33742" formatCode="General">
                  <c:v>22.708500000000001</c:v>
                </c:pt>
                <c:pt idx="33743" formatCode="General">
                  <c:v>22.709199999999999</c:v>
                </c:pt>
                <c:pt idx="33744" formatCode="General">
                  <c:v>22.709900000000001</c:v>
                </c:pt>
                <c:pt idx="33745" formatCode="General">
                  <c:v>22.710599999999999</c:v>
                </c:pt>
                <c:pt idx="33746" formatCode="General">
                  <c:v>22.711200000000002</c:v>
                </c:pt>
                <c:pt idx="33747" formatCode="General">
                  <c:v>22.7119</c:v>
                </c:pt>
                <c:pt idx="33748" formatCode="General">
                  <c:v>22.712599999999998</c:v>
                </c:pt>
                <c:pt idx="33749" formatCode="General">
                  <c:v>22.7133</c:v>
                </c:pt>
                <c:pt idx="33750" formatCode="General">
                  <c:v>22.713899999999999</c:v>
                </c:pt>
                <c:pt idx="33751" formatCode="General">
                  <c:v>22.714600000000001</c:v>
                </c:pt>
                <c:pt idx="33752" formatCode="General">
                  <c:v>22.715299999999999</c:v>
                </c:pt>
                <c:pt idx="33753" formatCode="General">
                  <c:v>22.715900000000001</c:v>
                </c:pt>
                <c:pt idx="33754" formatCode="General">
                  <c:v>22.7166</c:v>
                </c:pt>
                <c:pt idx="33755" formatCode="General">
                  <c:v>22.717300000000002</c:v>
                </c:pt>
                <c:pt idx="33756" formatCode="General">
                  <c:v>22.718</c:v>
                </c:pt>
                <c:pt idx="33757" formatCode="General">
                  <c:v>22.718599999999999</c:v>
                </c:pt>
                <c:pt idx="33758" formatCode="General">
                  <c:v>22.7193</c:v>
                </c:pt>
                <c:pt idx="33759" formatCode="General">
                  <c:v>22.72</c:v>
                </c:pt>
                <c:pt idx="33760" formatCode="General">
                  <c:v>22.720700000000001</c:v>
                </c:pt>
                <c:pt idx="33761" formatCode="General">
                  <c:v>22.721299999999999</c:v>
                </c:pt>
                <c:pt idx="33762" formatCode="General">
                  <c:v>22.722000000000001</c:v>
                </c:pt>
                <c:pt idx="33763" formatCode="General">
                  <c:v>22.7227</c:v>
                </c:pt>
                <c:pt idx="33764" formatCode="General">
                  <c:v>22.723299999999998</c:v>
                </c:pt>
                <c:pt idx="33765" formatCode="General">
                  <c:v>22.724</c:v>
                </c:pt>
                <c:pt idx="33766" formatCode="General">
                  <c:v>22.724699999999999</c:v>
                </c:pt>
                <c:pt idx="33767" formatCode="General">
                  <c:v>22.7254</c:v>
                </c:pt>
                <c:pt idx="33768" formatCode="General">
                  <c:v>22.725999999999999</c:v>
                </c:pt>
                <c:pt idx="33769" formatCode="General">
                  <c:v>22.726700000000001</c:v>
                </c:pt>
                <c:pt idx="33770" formatCode="General">
                  <c:v>22.727399999999999</c:v>
                </c:pt>
                <c:pt idx="33771" formatCode="General">
                  <c:v>22.728100000000001</c:v>
                </c:pt>
                <c:pt idx="33772" formatCode="General">
                  <c:v>22.7287</c:v>
                </c:pt>
                <c:pt idx="33773" formatCode="General">
                  <c:v>22.729399999999998</c:v>
                </c:pt>
                <c:pt idx="33774" formatCode="General">
                  <c:v>22.7301</c:v>
                </c:pt>
                <c:pt idx="33775" formatCode="General">
                  <c:v>22.730699999999999</c:v>
                </c:pt>
                <c:pt idx="33776" formatCode="General">
                  <c:v>22.731400000000001</c:v>
                </c:pt>
                <c:pt idx="33777" formatCode="General">
                  <c:v>22.732099999999999</c:v>
                </c:pt>
                <c:pt idx="33778" formatCode="General">
                  <c:v>22.732800000000001</c:v>
                </c:pt>
                <c:pt idx="33779" formatCode="General">
                  <c:v>22.7334</c:v>
                </c:pt>
                <c:pt idx="33780" formatCode="General">
                  <c:v>22.734100000000002</c:v>
                </c:pt>
                <c:pt idx="33781" formatCode="General">
                  <c:v>22.7348</c:v>
                </c:pt>
                <c:pt idx="33782" formatCode="General">
                  <c:v>22.735499999999998</c:v>
                </c:pt>
                <c:pt idx="33783" formatCode="General">
                  <c:v>22.7361</c:v>
                </c:pt>
                <c:pt idx="33784" formatCode="General">
                  <c:v>22.736799999999999</c:v>
                </c:pt>
                <c:pt idx="33785" formatCode="General">
                  <c:v>22.737500000000001</c:v>
                </c:pt>
                <c:pt idx="33786" formatCode="General">
                  <c:v>22.738199999999999</c:v>
                </c:pt>
                <c:pt idx="33787" formatCode="General">
                  <c:v>22.738800000000001</c:v>
                </c:pt>
                <c:pt idx="33788" formatCode="General">
                  <c:v>22.7395</c:v>
                </c:pt>
                <c:pt idx="33789" formatCode="General">
                  <c:v>22.740200000000002</c:v>
                </c:pt>
                <c:pt idx="33790" formatCode="General">
                  <c:v>22.7408</c:v>
                </c:pt>
                <c:pt idx="33791" formatCode="General">
                  <c:v>22.741499999999998</c:v>
                </c:pt>
                <c:pt idx="33792" formatCode="General">
                  <c:v>22.7422</c:v>
                </c:pt>
                <c:pt idx="33793" formatCode="General">
                  <c:v>22.742899999999999</c:v>
                </c:pt>
                <c:pt idx="33794" formatCode="General">
                  <c:v>22.743500000000001</c:v>
                </c:pt>
                <c:pt idx="33795" formatCode="General">
                  <c:v>22.744199999999999</c:v>
                </c:pt>
                <c:pt idx="33796" formatCode="General">
                  <c:v>22.744900000000001</c:v>
                </c:pt>
                <c:pt idx="33797" formatCode="General">
                  <c:v>22.7456</c:v>
                </c:pt>
                <c:pt idx="33798" formatCode="General">
                  <c:v>22.746200000000002</c:v>
                </c:pt>
                <c:pt idx="33799" formatCode="General">
                  <c:v>22.7469</c:v>
                </c:pt>
                <c:pt idx="33800" formatCode="General">
                  <c:v>22.747599999999998</c:v>
                </c:pt>
                <c:pt idx="33801" formatCode="General">
                  <c:v>22.748200000000001</c:v>
                </c:pt>
                <c:pt idx="33802" formatCode="General">
                  <c:v>22.748899999999999</c:v>
                </c:pt>
                <c:pt idx="33803" formatCode="General">
                  <c:v>22.749600000000001</c:v>
                </c:pt>
                <c:pt idx="33804" formatCode="General">
                  <c:v>22.750299999999999</c:v>
                </c:pt>
                <c:pt idx="33805" formatCode="General">
                  <c:v>22.750900000000001</c:v>
                </c:pt>
                <c:pt idx="33806" formatCode="General">
                  <c:v>22.7516</c:v>
                </c:pt>
                <c:pt idx="33807" formatCode="General">
                  <c:v>22.752300000000002</c:v>
                </c:pt>
                <c:pt idx="33808" formatCode="General">
                  <c:v>22.753</c:v>
                </c:pt>
                <c:pt idx="33809" formatCode="General">
                  <c:v>22.753599999999999</c:v>
                </c:pt>
                <c:pt idx="33810" formatCode="General">
                  <c:v>22.754300000000001</c:v>
                </c:pt>
                <c:pt idx="33811" formatCode="General">
                  <c:v>22.754999999999999</c:v>
                </c:pt>
                <c:pt idx="33812" formatCode="General">
                  <c:v>22.755600000000001</c:v>
                </c:pt>
                <c:pt idx="33813" formatCode="General">
                  <c:v>22.7563</c:v>
                </c:pt>
                <c:pt idx="33814" formatCode="General">
                  <c:v>22.757000000000001</c:v>
                </c:pt>
                <c:pt idx="33815" formatCode="General">
                  <c:v>22.7577</c:v>
                </c:pt>
                <c:pt idx="33816" formatCode="General">
                  <c:v>22.758299999999998</c:v>
                </c:pt>
                <c:pt idx="33817" formatCode="General">
                  <c:v>22.759</c:v>
                </c:pt>
                <c:pt idx="33818" formatCode="General">
                  <c:v>22.759699999999999</c:v>
                </c:pt>
                <c:pt idx="33819" formatCode="General">
                  <c:v>22.760400000000001</c:v>
                </c:pt>
                <c:pt idx="33820" formatCode="General">
                  <c:v>22.760999999999999</c:v>
                </c:pt>
                <c:pt idx="33821" formatCode="General">
                  <c:v>22.761700000000001</c:v>
                </c:pt>
                <c:pt idx="33822" formatCode="General">
                  <c:v>22.7624</c:v>
                </c:pt>
                <c:pt idx="33823" formatCode="General">
                  <c:v>22.763100000000001</c:v>
                </c:pt>
                <c:pt idx="33824" formatCode="General">
                  <c:v>22.7637</c:v>
                </c:pt>
                <c:pt idx="33825" formatCode="General">
                  <c:v>22.764399999999998</c:v>
                </c:pt>
                <c:pt idx="33826" formatCode="General">
                  <c:v>22.7651</c:v>
                </c:pt>
                <c:pt idx="33827" formatCode="General">
                  <c:v>22.765699999999999</c:v>
                </c:pt>
                <c:pt idx="33828" formatCode="General">
                  <c:v>22.766400000000001</c:v>
                </c:pt>
                <c:pt idx="33829" formatCode="General">
                  <c:v>22.767099999999999</c:v>
                </c:pt>
                <c:pt idx="33830" formatCode="General">
                  <c:v>22.767800000000001</c:v>
                </c:pt>
                <c:pt idx="33831" formatCode="General">
                  <c:v>22.7684</c:v>
                </c:pt>
                <c:pt idx="33832" formatCode="General">
                  <c:v>22.769100000000002</c:v>
                </c:pt>
                <c:pt idx="33833" formatCode="General">
                  <c:v>22.7698</c:v>
                </c:pt>
                <c:pt idx="33834" formatCode="General">
                  <c:v>22.770499999999998</c:v>
                </c:pt>
                <c:pt idx="33835" formatCode="General">
                  <c:v>22.771100000000001</c:v>
                </c:pt>
                <c:pt idx="33836" formatCode="General">
                  <c:v>22.771799999999999</c:v>
                </c:pt>
                <c:pt idx="33837" formatCode="General">
                  <c:v>22.772500000000001</c:v>
                </c:pt>
                <c:pt idx="33838" formatCode="General">
                  <c:v>22.773099999999999</c:v>
                </c:pt>
                <c:pt idx="33839" formatCode="General">
                  <c:v>22.773800000000001</c:v>
                </c:pt>
                <c:pt idx="33840" formatCode="General">
                  <c:v>22.7745</c:v>
                </c:pt>
                <c:pt idx="33841" formatCode="General">
                  <c:v>22.775200000000002</c:v>
                </c:pt>
                <c:pt idx="33842" formatCode="General">
                  <c:v>22.7758</c:v>
                </c:pt>
                <c:pt idx="33843" formatCode="General">
                  <c:v>22.776499999999999</c:v>
                </c:pt>
                <c:pt idx="33844" formatCode="General">
                  <c:v>22.777200000000001</c:v>
                </c:pt>
                <c:pt idx="33845" formatCode="General">
                  <c:v>22.777899999999999</c:v>
                </c:pt>
                <c:pt idx="33846" formatCode="General">
                  <c:v>22.778500000000001</c:v>
                </c:pt>
                <c:pt idx="33847" formatCode="General">
                  <c:v>22.779199999999999</c:v>
                </c:pt>
                <c:pt idx="33848" formatCode="General">
                  <c:v>22.779900000000001</c:v>
                </c:pt>
                <c:pt idx="33849" formatCode="General">
                  <c:v>22.7806</c:v>
                </c:pt>
                <c:pt idx="33850" formatCode="General">
                  <c:v>22.781199999999998</c:v>
                </c:pt>
                <c:pt idx="33851" formatCode="General">
                  <c:v>22.7819</c:v>
                </c:pt>
                <c:pt idx="33852" formatCode="General">
                  <c:v>22.782599999999999</c:v>
                </c:pt>
                <c:pt idx="33853" formatCode="General">
                  <c:v>22.783200000000001</c:v>
                </c:pt>
                <c:pt idx="33854" formatCode="General">
                  <c:v>22.783899999999999</c:v>
                </c:pt>
                <c:pt idx="33855" formatCode="General">
                  <c:v>22.784600000000001</c:v>
                </c:pt>
                <c:pt idx="33856" formatCode="General">
                  <c:v>22.785299999999999</c:v>
                </c:pt>
                <c:pt idx="33857" formatCode="General">
                  <c:v>22.785900000000002</c:v>
                </c:pt>
                <c:pt idx="33858" formatCode="General">
                  <c:v>22.7866</c:v>
                </c:pt>
                <c:pt idx="33859" formatCode="General">
                  <c:v>22.787299999999998</c:v>
                </c:pt>
                <c:pt idx="33860" formatCode="General">
                  <c:v>22.788</c:v>
                </c:pt>
                <c:pt idx="33861" formatCode="General">
                  <c:v>22.788599999999999</c:v>
                </c:pt>
                <c:pt idx="33862" formatCode="General">
                  <c:v>22.789300000000001</c:v>
                </c:pt>
                <c:pt idx="33863" formatCode="General">
                  <c:v>22.79</c:v>
                </c:pt>
                <c:pt idx="33864" formatCode="General">
                  <c:v>22.790600000000001</c:v>
                </c:pt>
                <c:pt idx="33865" formatCode="General">
                  <c:v>22.7913</c:v>
                </c:pt>
                <c:pt idx="33866" formatCode="General">
                  <c:v>22.792000000000002</c:v>
                </c:pt>
                <c:pt idx="33867" formatCode="General">
                  <c:v>22.7927</c:v>
                </c:pt>
                <c:pt idx="33868" formatCode="General">
                  <c:v>22.793299999999999</c:v>
                </c:pt>
                <c:pt idx="33869" formatCode="General">
                  <c:v>22.794</c:v>
                </c:pt>
                <c:pt idx="33870" formatCode="General">
                  <c:v>22.794699999999999</c:v>
                </c:pt>
                <c:pt idx="33871" formatCode="General">
                  <c:v>22.795400000000001</c:v>
                </c:pt>
                <c:pt idx="33872" formatCode="General">
                  <c:v>22.795999999999999</c:v>
                </c:pt>
                <c:pt idx="33873" formatCode="General">
                  <c:v>22.796700000000001</c:v>
                </c:pt>
                <c:pt idx="33874" formatCode="General">
                  <c:v>22.7974</c:v>
                </c:pt>
                <c:pt idx="33875" formatCode="General">
                  <c:v>22.797999999999998</c:v>
                </c:pt>
                <c:pt idx="33876" formatCode="General">
                  <c:v>22.7987</c:v>
                </c:pt>
                <c:pt idx="33877" formatCode="General">
                  <c:v>22.799399999999999</c:v>
                </c:pt>
                <c:pt idx="33878" formatCode="General">
                  <c:v>22.8001</c:v>
                </c:pt>
                <c:pt idx="33879" formatCode="General">
                  <c:v>22.800699999999999</c:v>
                </c:pt>
                <c:pt idx="33880" formatCode="General">
                  <c:v>22.801400000000001</c:v>
                </c:pt>
                <c:pt idx="33881" formatCode="General">
                  <c:v>22.802099999999999</c:v>
                </c:pt>
                <c:pt idx="33882" formatCode="General">
                  <c:v>22.802800000000001</c:v>
                </c:pt>
                <c:pt idx="33883" formatCode="General">
                  <c:v>22.8034</c:v>
                </c:pt>
                <c:pt idx="33884" formatCode="General">
                  <c:v>22.804099999999998</c:v>
                </c:pt>
                <c:pt idx="33885" formatCode="General">
                  <c:v>22.8048</c:v>
                </c:pt>
                <c:pt idx="33886" formatCode="General">
                  <c:v>22.805499999999999</c:v>
                </c:pt>
                <c:pt idx="33887" formatCode="General">
                  <c:v>22.806100000000001</c:v>
                </c:pt>
                <c:pt idx="33888" formatCode="General">
                  <c:v>22.806799999999999</c:v>
                </c:pt>
                <c:pt idx="33889" formatCode="General">
                  <c:v>22.807500000000001</c:v>
                </c:pt>
                <c:pt idx="33890" formatCode="General">
                  <c:v>22.8081</c:v>
                </c:pt>
                <c:pt idx="33891" formatCode="General">
                  <c:v>22.808800000000002</c:v>
                </c:pt>
                <c:pt idx="33892" formatCode="General">
                  <c:v>22.8095</c:v>
                </c:pt>
                <c:pt idx="33893" formatCode="General">
                  <c:v>22.810199999999998</c:v>
                </c:pt>
                <c:pt idx="33894" formatCode="General">
                  <c:v>22.8108</c:v>
                </c:pt>
                <c:pt idx="33895" formatCode="General">
                  <c:v>22.811499999999999</c:v>
                </c:pt>
                <c:pt idx="33896" formatCode="General">
                  <c:v>22.812200000000001</c:v>
                </c:pt>
                <c:pt idx="33897" formatCode="General">
                  <c:v>22.812899999999999</c:v>
                </c:pt>
                <c:pt idx="33898" formatCode="General">
                  <c:v>22.813500000000001</c:v>
                </c:pt>
                <c:pt idx="33899" formatCode="General">
                  <c:v>22.8142</c:v>
                </c:pt>
                <c:pt idx="33900" formatCode="General">
                  <c:v>22.814900000000002</c:v>
                </c:pt>
                <c:pt idx="33901" formatCode="General">
                  <c:v>22.8155</c:v>
                </c:pt>
                <c:pt idx="33902" formatCode="General">
                  <c:v>22.816199999999998</c:v>
                </c:pt>
                <c:pt idx="33903" formatCode="General">
                  <c:v>22.8169</c:v>
                </c:pt>
                <c:pt idx="33904" formatCode="General">
                  <c:v>22.817599999999999</c:v>
                </c:pt>
                <c:pt idx="33905" formatCode="General">
                  <c:v>22.818200000000001</c:v>
                </c:pt>
                <c:pt idx="33906" formatCode="General">
                  <c:v>22.818899999999999</c:v>
                </c:pt>
                <c:pt idx="33907" formatCode="General">
                  <c:v>22.819600000000001</c:v>
                </c:pt>
                <c:pt idx="33908" formatCode="General">
                  <c:v>22.8203</c:v>
                </c:pt>
                <c:pt idx="33909" formatCode="General">
                  <c:v>22.820900000000002</c:v>
                </c:pt>
                <c:pt idx="33910" formatCode="General">
                  <c:v>22.8216</c:v>
                </c:pt>
                <c:pt idx="33911" formatCode="General">
                  <c:v>22.822299999999998</c:v>
                </c:pt>
                <c:pt idx="33912" formatCode="General">
                  <c:v>22.823</c:v>
                </c:pt>
                <c:pt idx="33913" formatCode="General">
                  <c:v>22.823599999999999</c:v>
                </c:pt>
                <c:pt idx="33914" formatCode="General">
                  <c:v>22.824300000000001</c:v>
                </c:pt>
                <c:pt idx="33915" formatCode="General">
                  <c:v>22.824999999999999</c:v>
                </c:pt>
                <c:pt idx="33916" formatCode="General">
                  <c:v>22.825600000000001</c:v>
                </c:pt>
                <c:pt idx="33917" formatCode="General">
                  <c:v>22.8263</c:v>
                </c:pt>
                <c:pt idx="33918" formatCode="General">
                  <c:v>22.827000000000002</c:v>
                </c:pt>
                <c:pt idx="33919" formatCode="General">
                  <c:v>22.8277</c:v>
                </c:pt>
                <c:pt idx="33920" formatCode="General">
                  <c:v>22.828299999999999</c:v>
                </c:pt>
                <c:pt idx="33921" formatCode="General">
                  <c:v>22.829000000000001</c:v>
                </c:pt>
                <c:pt idx="33922" formatCode="General">
                  <c:v>22.829699999999999</c:v>
                </c:pt>
                <c:pt idx="33923" formatCode="General">
                  <c:v>22.830400000000001</c:v>
                </c:pt>
                <c:pt idx="33924" formatCode="General">
                  <c:v>22.831</c:v>
                </c:pt>
                <c:pt idx="33925" formatCode="General">
                  <c:v>22.831700000000001</c:v>
                </c:pt>
                <c:pt idx="33926" formatCode="General">
                  <c:v>22.8324</c:v>
                </c:pt>
                <c:pt idx="33927" formatCode="General">
                  <c:v>22.832999999999998</c:v>
                </c:pt>
                <c:pt idx="33928" formatCode="General">
                  <c:v>22.8337</c:v>
                </c:pt>
                <c:pt idx="33929" formatCode="General">
                  <c:v>22.834399999999999</c:v>
                </c:pt>
                <c:pt idx="33930" formatCode="General">
                  <c:v>22.835100000000001</c:v>
                </c:pt>
                <c:pt idx="33931" formatCode="General">
                  <c:v>22.835699999999999</c:v>
                </c:pt>
                <c:pt idx="33932" formatCode="General">
                  <c:v>22.836400000000001</c:v>
                </c:pt>
                <c:pt idx="33933" formatCode="General">
                  <c:v>22.8371</c:v>
                </c:pt>
                <c:pt idx="33934" formatCode="General">
                  <c:v>22.837800000000001</c:v>
                </c:pt>
                <c:pt idx="33935" formatCode="General">
                  <c:v>22.8384</c:v>
                </c:pt>
                <c:pt idx="33936" formatCode="General">
                  <c:v>22.839099999999998</c:v>
                </c:pt>
                <c:pt idx="33937" formatCode="General">
                  <c:v>22.8398</c:v>
                </c:pt>
                <c:pt idx="33938" formatCode="General">
                  <c:v>22.840399999999999</c:v>
                </c:pt>
                <c:pt idx="33939" formatCode="General">
                  <c:v>22.841100000000001</c:v>
                </c:pt>
                <c:pt idx="33940" formatCode="General">
                  <c:v>22.841799999999999</c:v>
                </c:pt>
                <c:pt idx="33941" formatCode="General">
                  <c:v>22.842500000000001</c:v>
                </c:pt>
                <c:pt idx="33942" formatCode="General">
                  <c:v>22.8431</c:v>
                </c:pt>
                <c:pt idx="33943" formatCode="General">
                  <c:v>22.843800000000002</c:v>
                </c:pt>
                <c:pt idx="33944" formatCode="General">
                  <c:v>22.8445</c:v>
                </c:pt>
                <c:pt idx="33945" formatCode="General">
                  <c:v>22.845199999999998</c:v>
                </c:pt>
                <c:pt idx="33946" formatCode="General">
                  <c:v>22.845800000000001</c:v>
                </c:pt>
                <c:pt idx="33947" formatCode="General">
                  <c:v>22.846499999999999</c:v>
                </c:pt>
                <c:pt idx="33948" formatCode="General">
                  <c:v>22.847200000000001</c:v>
                </c:pt>
                <c:pt idx="33949" formatCode="General">
                  <c:v>22.847899999999999</c:v>
                </c:pt>
                <c:pt idx="33950" formatCode="General">
                  <c:v>22.848500000000001</c:v>
                </c:pt>
                <c:pt idx="33951" formatCode="General">
                  <c:v>22.8492</c:v>
                </c:pt>
                <c:pt idx="33952" formatCode="General">
                  <c:v>22.849900000000002</c:v>
                </c:pt>
                <c:pt idx="33953" formatCode="General">
                  <c:v>22.8505</c:v>
                </c:pt>
                <c:pt idx="33954" formatCode="General">
                  <c:v>22.851199999999999</c:v>
                </c:pt>
                <c:pt idx="33955" formatCode="General">
                  <c:v>22.851900000000001</c:v>
                </c:pt>
                <c:pt idx="33956" formatCode="General">
                  <c:v>22.852599999999999</c:v>
                </c:pt>
                <c:pt idx="33957" formatCode="General">
                  <c:v>22.853200000000001</c:v>
                </c:pt>
                <c:pt idx="33958" formatCode="General">
                  <c:v>22.853899999999999</c:v>
                </c:pt>
                <c:pt idx="33959" formatCode="General">
                  <c:v>22.854600000000001</c:v>
                </c:pt>
                <c:pt idx="33960" formatCode="General">
                  <c:v>22.8553</c:v>
                </c:pt>
                <c:pt idx="33961" formatCode="General">
                  <c:v>22.855899999999998</c:v>
                </c:pt>
                <c:pt idx="33962" formatCode="General">
                  <c:v>22.8566</c:v>
                </c:pt>
                <c:pt idx="33963" formatCode="General">
                  <c:v>22.857299999999999</c:v>
                </c:pt>
                <c:pt idx="33964" formatCode="General">
                  <c:v>22.857900000000001</c:v>
                </c:pt>
                <c:pt idx="33965" formatCode="General">
                  <c:v>22.858599999999999</c:v>
                </c:pt>
                <c:pt idx="33966" formatCode="General">
                  <c:v>22.859300000000001</c:v>
                </c:pt>
                <c:pt idx="33967" formatCode="General">
                  <c:v>22.86</c:v>
                </c:pt>
                <c:pt idx="33968" formatCode="General">
                  <c:v>22.860600000000002</c:v>
                </c:pt>
                <c:pt idx="33969" formatCode="General">
                  <c:v>22.8613</c:v>
                </c:pt>
                <c:pt idx="33970" formatCode="General">
                  <c:v>22.861999999999998</c:v>
                </c:pt>
                <c:pt idx="33971" formatCode="General">
                  <c:v>22.8627</c:v>
                </c:pt>
                <c:pt idx="33972" formatCode="General">
                  <c:v>22.863299999999999</c:v>
                </c:pt>
                <c:pt idx="33973" formatCode="General">
                  <c:v>22.864000000000001</c:v>
                </c:pt>
                <c:pt idx="33974" formatCode="General">
                  <c:v>22.864699999999999</c:v>
                </c:pt>
                <c:pt idx="33975" formatCode="General">
                  <c:v>22.865300000000001</c:v>
                </c:pt>
                <c:pt idx="33976" formatCode="General">
                  <c:v>22.866</c:v>
                </c:pt>
                <c:pt idx="33977" formatCode="General">
                  <c:v>22.866700000000002</c:v>
                </c:pt>
                <c:pt idx="33978" formatCode="General">
                  <c:v>22.8674</c:v>
                </c:pt>
                <c:pt idx="33979" formatCode="General">
                  <c:v>22.867999999999999</c:v>
                </c:pt>
                <c:pt idx="33980" formatCode="General">
                  <c:v>22.8687</c:v>
                </c:pt>
                <c:pt idx="33981" formatCode="General">
                  <c:v>22.869399999999999</c:v>
                </c:pt>
                <c:pt idx="33982" formatCode="General">
                  <c:v>22.870100000000001</c:v>
                </c:pt>
                <c:pt idx="33983" formatCode="General">
                  <c:v>22.870699999999999</c:v>
                </c:pt>
                <c:pt idx="33984" formatCode="General">
                  <c:v>22.871400000000001</c:v>
                </c:pt>
                <c:pt idx="33985" formatCode="General">
                  <c:v>22.8721</c:v>
                </c:pt>
                <c:pt idx="33986" formatCode="General">
                  <c:v>22.872800000000002</c:v>
                </c:pt>
                <c:pt idx="33987" formatCode="General">
                  <c:v>22.8734</c:v>
                </c:pt>
                <c:pt idx="33988" formatCode="General">
                  <c:v>22.874099999999999</c:v>
                </c:pt>
                <c:pt idx="33989" formatCode="General">
                  <c:v>22.8748</c:v>
                </c:pt>
                <c:pt idx="33990" formatCode="General">
                  <c:v>22.875399999999999</c:v>
                </c:pt>
                <c:pt idx="33991" formatCode="General">
                  <c:v>22.876100000000001</c:v>
                </c:pt>
                <c:pt idx="33992" formatCode="General">
                  <c:v>22.876799999999999</c:v>
                </c:pt>
                <c:pt idx="33993" formatCode="General">
                  <c:v>22.877500000000001</c:v>
                </c:pt>
                <c:pt idx="33994" formatCode="General">
                  <c:v>22.8781</c:v>
                </c:pt>
                <c:pt idx="33995" formatCode="General">
                  <c:v>22.878799999999998</c:v>
                </c:pt>
                <c:pt idx="33996" formatCode="General">
                  <c:v>22.8795</c:v>
                </c:pt>
                <c:pt idx="33997" formatCode="General">
                  <c:v>22.880199999999999</c:v>
                </c:pt>
                <c:pt idx="33998" formatCode="General">
                  <c:v>22.880800000000001</c:v>
                </c:pt>
                <c:pt idx="33999" formatCode="General">
                  <c:v>22.881499999999999</c:v>
                </c:pt>
                <c:pt idx="34000" formatCode="General">
                  <c:v>22.882200000000001</c:v>
                </c:pt>
                <c:pt idx="34001" formatCode="General">
                  <c:v>22.8828</c:v>
                </c:pt>
                <c:pt idx="34002" formatCode="General">
                  <c:v>22.883500000000002</c:v>
                </c:pt>
                <c:pt idx="34003" formatCode="General">
                  <c:v>22.8842</c:v>
                </c:pt>
                <c:pt idx="34004" formatCode="General">
                  <c:v>22.884899999999998</c:v>
                </c:pt>
                <c:pt idx="34005" formatCode="General">
                  <c:v>22.8855</c:v>
                </c:pt>
                <c:pt idx="34006" formatCode="General">
                  <c:v>22.886199999999999</c:v>
                </c:pt>
                <c:pt idx="34007" formatCode="General">
                  <c:v>22.886900000000001</c:v>
                </c:pt>
                <c:pt idx="34008" formatCode="General">
                  <c:v>22.887599999999999</c:v>
                </c:pt>
                <c:pt idx="34009" formatCode="General">
                  <c:v>22.888200000000001</c:v>
                </c:pt>
                <c:pt idx="34010" formatCode="General">
                  <c:v>22.8889</c:v>
                </c:pt>
                <c:pt idx="34011" formatCode="General">
                  <c:v>22.889600000000002</c:v>
                </c:pt>
                <c:pt idx="34012" formatCode="General">
                  <c:v>22.8903</c:v>
                </c:pt>
                <c:pt idx="34013" formatCode="General">
                  <c:v>22.890899999999998</c:v>
                </c:pt>
                <c:pt idx="34014" formatCode="General">
                  <c:v>22.8916</c:v>
                </c:pt>
                <c:pt idx="34015" formatCode="General">
                  <c:v>22.892299999999999</c:v>
                </c:pt>
                <c:pt idx="34016" formatCode="General">
                  <c:v>22.892900000000001</c:v>
                </c:pt>
                <c:pt idx="34017" formatCode="General">
                  <c:v>22.893599999999999</c:v>
                </c:pt>
                <c:pt idx="34018" formatCode="General">
                  <c:v>22.894300000000001</c:v>
                </c:pt>
                <c:pt idx="34019" formatCode="General">
                  <c:v>22.895</c:v>
                </c:pt>
                <c:pt idx="34020" formatCode="General">
                  <c:v>22.895600000000002</c:v>
                </c:pt>
                <c:pt idx="34021" formatCode="General">
                  <c:v>22.8963</c:v>
                </c:pt>
                <c:pt idx="34022" formatCode="General">
                  <c:v>22.896999999999998</c:v>
                </c:pt>
                <c:pt idx="34023" formatCode="General">
                  <c:v>22.8977</c:v>
                </c:pt>
                <c:pt idx="34024" formatCode="General">
                  <c:v>22.898299999999999</c:v>
                </c:pt>
                <c:pt idx="34025" formatCode="General">
                  <c:v>22.899000000000001</c:v>
                </c:pt>
                <c:pt idx="34026" formatCode="General">
                  <c:v>22.899699999999999</c:v>
                </c:pt>
                <c:pt idx="34027" formatCode="General">
                  <c:v>22.900300000000001</c:v>
                </c:pt>
                <c:pt idx="34028" formatCode="General">
                  <c:v>22.901</c:v>
                </c:pt>
                <c:pt idx="34029" formatCode="General">
                  <c:v>22.901700000000002</c:v>
                </c:pt>
                <c:pt idx="34030" formatCode="General">
                  <c:v>22.9024</c:v>
                </c:pt>
                <c:pt idx="34031" formatCode="General">
                  <c:v>22.902999999999999</c:v>
                </c:pt>
                <c:pt idx="34032" formatCode="General">
                  <c:v>22.903700000000001</c:v>
                </c:pt>
                <c:pt idx="34033" formatCode="General">
                  <c:v>22.904399999999999</c:v>
                </c:pt>
                <c:pt idx="34034" formatCode="General">
                  <c:v>22.905100000000001</c:v>
                </c:pt>
                <c:pt idx="34035" formatCode="General">
                  <c:v>22.9057</c:v>
                </c:pt>
                <c:pt idx="34036" formatCode="General">
                  <c:v>22.906400000000001</c:v>
                </c:pt>
                <c:pt idx="34037" formatCode="General">
                  <c:v>22.9071</c:v>
                </c:pt>
                <c:pt idx="34038" formatCode="General">
                  <c:v>22.907699999999998</c:v>
                </c:pt>
                <c:pt idx="34039" formatCode="General">
                  <c:v>22.9084</c:v>
                </c:pt>
                <c:pt idx="34040" formatCode="General">
                  <c:v>22.909099999999999</c:v>
                </c:pt>
                <c:pt idx="34041" formatCode="General">
                  <c:v>22.909800000000001</c:v>
                </c:pt>
                <c:pt idx="34042" formatCode="General">
                  <c:v>22.910399999999999</c:v>
                </c:pt>
                <c:pt idx="34043" formatCode="General">
                  <c:v>22.911100000000001</c:v>
                </c:pt>
                <c:pt idx="34044" formatCode="General">
                  <c:v>22.911799999999999</c:v>
                </c:pt>
                <c:pt idx="34045" formatCode="General">
                  <c:v>22.912500000000001</c:v>
                </c:pt>
                <c:pt idx="34046" formatCode="General">
                  <c:v>22.9131</c:v>
                </c:pt>
                <c:pt idx="34047" formatCode="General">
                  <c:v>22.913799999999998</c:v>
                </c:pt>
                <c:pt idx="34048" formatCode="General">
                  <c:v>22.9145</c:v>
                </c:pt>
                <c:pt idx="34049" formatCode="General">
                  <c:v>22.915199999999999</c:v>
                </c:pt>
                <c:pt idx="34050" formatCode="General">
                  <c:v>22.915800000000001</c:v>
                </c:pt>
                <c:pt idx="34051" formatCode="General">
                  <c:v>22.916499999999999</c:v>
                </c:pt>
                <c:pt idx="34052" formatCode="General">
                  <c:v>22.917200000000001</c:v>
                </c:pt>
                <c:pt idx="34053" formatCode="General">
                  <c:v>22.9178</c:v>
                </c:pt>
                <c:pt idx="34054" formatCode="General">
                  <c:v>22.918500000000002</c:v>
                </c:pt>
                <c:pt idx="34055" formatCode="General">
                  <c:v>22.9192</c:v>
                </c:pt>
                <c:pt idx="34056" formatCode="General">
                  <c:v>22.919899999999998</c:v>
                </c:pt>
                <c:pt idx="34057" formatCode="General">
                  <c:v>22.920500000000001</c:v>
                </c:pt>
                <c:pt idx="34058" formatCode="General">
                  <c:v>22.921199999999999</c:v>
                </c:pt>
                <c:pt idx="34059" formatCode="General">
                  <c:v>22.921900000000001</c:v>
                </c:pt>
                <c:pt idx="34060" formatCode="General">
                  <c:v>22.922599999999999</c:v>
                </c:pt>
                <c:pt idx="34061" formatCode="General">
                  <c:v>22.923200000000001</c:v>
                </c:pt>
                <c:pt idx="34062" formatCode="General">
                  <c:v>22.9239</c:v>
                </c:pt>
                <c:pt idx="34063" formatCode="General">
                  <c:v>22.924600000000002</c:v>
                </c:pt>
                <c:pt idx="34064" formatCode="General">
                  <c:v>22.9252</c:v>
                </c:pt>
                <c:pt idx="34065" formatCode="General">
                  <c:v>22.925899999999999</c:v>
                </c:pt>
                <c:pt idx="34066" formatCode="General">
                  <c:v>22.926600000000001</c:v>
                </c:pt>
                <c:pt idx="34067" formatCode="General">
                  <c:v>22.927299999999999</c:v>
                </c:pt>
                <c:pt idx="34068" formatCode="General">
                  <c:v>22.927900000000001</c:v>
                </c:pt>
                <c:pt idx="34069" formatCode="General">
                  <c:v>22.928599999999999</c:v>
                </c:pt>
                <c:pt idx="34070" formatCode="General">
                  <c:v>22.929300000000001</c:v>
                </c:pt>
                <c:pt idx="34071" formatCode="General">
                  <c:v>22.93</c:v>
                </c:pt>
                <c:pt idx="34072" formatCode="General">
                  <c:v>22.930599999999998</c:v>
                </c:pt>
                <c:pt idx="34073" formatCode="General">
                  <c:v>22.9313</c:v>
                </c:pt>
                <c:pt idx="34074" formatCode="General">
                  <c:v>22.931999999999999</c:v>
                </c:pt>
                <c:pt idx="34075" formatCode="General">
                  <c:v>22.932700000000001</c:v>
                </c:pt>
                <c:pt idx="34076" formatCode="General">
                  <c:v>22.933299999999999</c:v>
                </c:pt>
                <c:pt idx="34077" formatCode="General">
                  <c:v>22.934000000000001</c:v>
                </c:pt>
                <c:pt idx="34078" formatCode="General">
                  <c:v>22.934699999999999</c:v>
                </c:pt>
                <c:pt idx="34079" formatCode="General">
                  <c:v>22.935300000000002</c:v>
                </c:pt>
                <c:pt idx="34080" formatCode="General">
                  <c:v>22.936</c:v>
                </c:pt>
                <c:pt idx="34081" formatCode="General">
                  <c:v>22.936699999999998</c:v>
                </c:pt>
                <c:pt idx="34082" formatCode="General">
                  <c:v>22.9374</c:v>
                </c:pt>
                <c:pt idx="34083" formatCode="General">
                  <c:v>22.937999999999999</c:v>
                </c:pt>
                <c:pt idx="34084" formatCode="General">
                  <c:v>22.938700000000001</c:v>
                </c:pt>
                <c:pt idx="34085" formatCode="General">
                  <c:v>22.939399999999999</c:v>
                </c:pt>
                <c:pt idx="34086" formatCode="General">
                  <c:v>22.940100000000001</c:v>
                </c:pt>
                <c:pt idx="34087" formatCode="General">
                  <c:v>22.9407</c:v>
                </c:pt>
                <c:pt idx="34088" formatCode="General">
                  <c:v>22.941400000000002</c:v>
                </c:pt>
                <c:pt idx="34089" formatCode="General">
                  <c:v>22.9421</c:v>
                </c:pt>
                <c:pt idx="34090" formatCode="General">
                  <c:v>22.942699999999999</c:v>
                </c:pt>
                <c:pt idx="34091" formatCode="General">
                  <c:v>22.9434</c:v>
                </c:pt>
                <c:pt idx="34092" formatCode="General">
                  <c:v>22.944099999999999</c:v>
                </c:pt>
                <c:pt idx="34093" formatCode="General">
                  <c:v>22.944800000000001</c:v>
                </c:pt>
                <c:pt idx="34094" formatCode="General">
                  <c:v>22.945399999999999</c:v>
                </c:pt>
                <c:pt idx="34095" formatCode="General">
                  <c:v>22.946100000000001</c:v>
                </c:pt>
                <c:pt idx="34096" formatCode="General">
                  <c:v>22.9468</c:v>
                </c:pt>
                <c:pt idx="34097" formatCode="General">
                  <c:v>22.947500000000002</c:v>
                </c:pt>
                <c:pt idx="34098" formatCode="General">
                  <c:v>22.9481</c:v>
                </c:pt>
                <c:pt idx="34099" formatCode="General">
                  <c:v>22.948799999999999</c:v>
                </c:pt>
                <c:pt idx="34100" formatCode="General">
                  <c:v>22.9495</c:v>
                </c:pt>
                <c:pt idx="34101" formatCode="General">
                  <c:v>22.950099999999999</c:v>
                </c:pt>
                <c:pt idx="34102" formatCode="General">
                  <c:v>22.950800000000001</c:v>
                </c:pt>
                <c:pt idx="34103" formatCode="General">
                  <c:v>22.951499999999999</c:v>
                </c:pt>
                <c:pt idx="34104" formatCode="General">
                  <c:v>22.952200000000001</c:v>
                </c:pt>
                <c:pt idx="34105" formatCode="General">
                  <c:v>22.9528</c:v>
                </c:pt>
                <c:pt idx="34106" formatCode="General">
                  <c:v>22.953499999999998</c:v>
                </c:pt>
                <c:pt idx="34107" formatCode="General">
                  <c:v>22.9542</c:v>
                </c:pt>
                <c:pt idx="34108" formatCode="General">
                  <c:v>22.954899999999999</c:v>
                </c:pt>
                <c:pt idx="34109" formatCode="General">
                  <c:v>22.955500000000001</c:v>
                </c:pt>
                <c:pt idx="34110" formatCode="General">
                  <c:v>22.956199999999999</c:v>
                </c:pt>
                <c:pt idx="34111" formatCode="General">
                  <c:v>22.956900000000001</c:v>
                </c:pt>
                <c:pt idx="34112" formatCode="General">
                  <c:v>22.957599999999999</c:v>
                </c:pt>
                <c:pt idx="34113" formatCode="General">
                  <c:v>22.958200000000001</c:v>
                </c:pt>
                <c:pt idx="34114" formatCode="General">
                  <c:v>22.9589</c:v>
                </c:pt>
                <c:pt idx="34115" formatCode="General">
                  <c:v>22.959599999999998</c:v>
                </c:pt>
                <c:pt idx="34116" formatCode="General">
                  <c:v>22.9602</c:v>
                </c:pt>
                <c:pt idx="34117" formatCode="General">
                  <c:v>22.960899999999999</c:v>
                </c:pt>
                <c:pt idx="34118" formatCode="General">
                  <c:v>22.961600000000001</c:v>
                </c:pt>
                <c:pt idx="34119" formatCode="General">
                  <c:v>22.962299999999999</c:v>
                </c:pt>
                <c:pt idx="34120" formatCode="General">
                  <c:v>22.962900000000001</c:v>
                </c:pt>
                <c:pt idx="34121" formatCode="General">
                  <c:v>22.9636</c:v>
                </c:pt>
                <c:pt idx="34122" formatCode="General">
                  <c:v>22.964300000000001</c:v>
                </c:pt>
                <c:pt idx="34123" formatCode="General">
                  <c:v>22.965</c:v>
                </c:pt>
                <c:pt idx="34124" formatCode="General">
                  <c:v>22.965599999999998</c:v>
                </c:pt>
                <c:pt idx="34125" formatCode="General">
                  <c:v>22.9663</c:v>
                </c:pt>
                <c:pt idx="34126" formatCode="General">
                  <c:v>22.966999999999999</c:v>
                </c:pt>
                <c:pt idx="34127" formatCode="General">
                  <c:v>22.967600000000001</c:v>
                </c:pt>
                <c:pt idx="34128" formatCode="General">
                  <c:v>22.968299999999999</c:v>
                </c:pt>
                <c:pt idx="34129" formatCode="General">
                  <c:v>22.969000000000001</c:v>
                </c:pt>
                <c:pt idx="34130" formatCode="General">
                  <c:v>22.9697</c:v>
                </c:pt>
                <c:pt idx="34131" formatCode="General">
                  <c:v>22.970300000000002</c:v>
                </c:pt>
                <c:pt idx="34132" formatCode="General">
                  <c:v>22.971</c:v>
                </c:pt>
                <c:pt idx="34133" formatCode="General">
                  <c:v>22.971699999999998</c:v>
                </c:pt>
                <c:pt idx="34134" formatCode="General">
                  <c:v>22.9724</c:v>
                </c:pt>
                <c:pt idx="34135" formatCode="General">
                  <c:v>22.972999999999999</c:v>
                </c:pt>
                <c:pt idx="34136" formatCode="General">
                  <c:v>22.973700000000001</c:v>
                </c:pt>
                <c:pt idx="34137" formatCode="General">
                  <c:v>22.974399999999999</c:v>
                </c:pt>
                <c:pt idx="34138" formatCode="General">
                  <c:v>22.975000000000001</c:v>
                </c:pt>
                <c:pt idx="34139" formatCode="General">
                  <c:v>22.9757</c:v>
                </c:pt>
                <c:pt idx="34140" formatCode="General">
                  <c:v>22.976400000000002</c:v>
                </c:pt>
                <c:pt idx="34141" formatCode="General">
                  <c:v>22.9771</c:v>
                </c:pt>
                <c:pt idx="34142" formatCode="General">
                  <c:v>22.977699999999999</c:v>
                </c:pt>
                <c:pt idx="34143" formatCode="General">
                  <c:v>22.978400000000001</c:v>
                </c:pt>
                <c:pt idx="34144" formatCode="General">
                  <c:v>22.979099999999999</c:v>
                </c:pt>
                <c:pt idx="34145" formatCode="General">
                  <c:v>22.979800000000001</c:v>
                </c:pt>
                <c:pt idx="34146" formatCode="General">
                  <c:v>22.980399999999999</c:v>
                </c:pt>
                <c:pt idx="34147" formatCode="General">
                  <c:v>22.981100000000001</c:v>
                </c:pt>
                <c:pt idx="34148" formatCode="General">
                  <c:v>22.9818</c:v>
                </c:pt>
                <c:pt idx="34149" formatCode="General">
                  <c:v>22.982500000000002</c:v>
                </c:pt>
                <c:pt idx="34150" formatCode="General">
                  <c:v>22.9831</c:v>
                </c:pt>
                <c:pt idx="34151" formatCode="General">
                  <c:v>22.983799999999999</c:v>
                </c:pt>
                <c:pt idx="34152" formatCode="General">
                  <c:v>22.984500000000001</c:v>
                </c:pt>
                <c:pt idx="34153" formatCode="General">
                  <c:v>22.985099999999999</c:v>
                </c:pt>
                <c:pt idx="34154" formatCode="General">
                  <c:v>22.985800000000001</c:v>
                </c:pt>
                <c:pt idx="34155" formatCode="General">
                  <c:v>22.986499999999999</c:v>
                </c:pt>
                <c:pt idx="34156" formatCode="General">
                  <c:v>22.987200000000001</c:v>
                </c:pt>
                <c:pt idx="34157" formatCode="General">
                  <c:v>22.9878</c:v>
                </c:pt>
                <c:pt idx="34158" formatCode="General">
                  <c:v>22.988499999999998</c:v>
                </c:pt>
                <c:pt idx="34159" formatCode="General">
                  <c:v>22.9892</c:v>
                </c:pt>
                <c:pt idx="34160" formatCode="General">
                  <c:v>22.989899999999999</c:v>
                </c:pt>
                <c:pt idx="34161" formatCode="General">
                  <c:v>22.990500000000001</c:v>
                </c:pt>
                <c:pt idx="34162" formatCode="General">
                  <c:v>22.991199999999999</c:v>
                </c:pt>
                <c:pt idx="34163" formatCode="General">
                  <c:v>22.991900000000001</c:v>
                </c:pt>
                <c:pt idx="34164" formatCode="General">
                  <c:v>22.9925</c:v>
                </c:pt>
                <c:pt idx="34165" formatCode="General">
                  <c:v>22.993200000000002</c:v>
                </c:pt>
                <c:pt idx="34166" formatCode="General">
                  <c:v>22.9939</c:v>
                </c:pt>
                <c:pt idx="34167" formatCode="General">
                  <c:v>22.994599999999998</c:v>
                </c:pt>
                <c:pt idx="34168" formatCode="General">
                  <c:v>22.995200000000001</c:v>
                </c:pt>
                <c:pt idx="34169" formatCode="General">
                  <c:v>22.995899999999999</c:v>
                </c:pt>
                <c:pt idx="34170" formatCode="General">
                  <c:v>22.996600000000001</c:v>
                </c:pt>
                <c:pt idx="34171" formatCode="General">
                  <c:v>22.997299999999999</c:v>
                </c:pt>
                <c:pt idx="34172" formatCode="General">
                  <c:v>22.997900000000001</c:v>
                </c:pt>
                <c:pt idx="34173" formatCode="General">
                  <c:v>22.9986</c:v>
                </c:pt>
                <c:pt idx="34174" formatCode="General">
                  <c:v>22.999300000000002</c:v>
                </c:pt>
                <c:pt idx="34175" formatCode="General">
                  <c:v>23</c:v>
                </c:pt>
                <c:pt idx="34176" formatCode="General">
                  <c:v>23.000599999999999</c:v>
                </c:pt>
                <c:pt idx="34177" formatCode="General">
                  <c:v>23.001300000000001</c:v>
                </c:pt>
                <c:pt idx="34178" formatCode="General">
                  <c:v>23.001999999999999</c:v>
                </c:pt>
                <c:pt idx="34179" formatCode="General">
                  <c:v>23.002600000000001</c:v>
                </c:pt>
                <c:pt idx="34180" formatCode="General">
                  <c:v>23.003299999999999</c:v>
                </c:pt>
                <c:pt idx="34181" formatCode="General">
                  <c:v>23.004000000000001</c:v>
                </c:pt>
                <c:pt idx="34182" formatCode="General">
                  <c:v>23.0047</c:v>
                </c:pt>
                <c:pt idx="34183" formatCode="General">
                  <c:v>23.005299999999998</c:v>
                </c:pt>
                <c:pt idx="34184" formatCode="General">
                  <c:v>23.006</c:v>
                </c:pt>
                <c:pt idx="34185" formatCode="General">
                  <c:v>23.006699999999999</c:v>
                </c:pt>
                <c:pt idx="34186" formatCode="General">
                  <c:v>23.007400000000001</c:v>
                </c:pt>
                <c:pt idx="34187" formatCode="General">
                  <c:v>23.007999999999999</c:v>
                </c:pt>
                <c:pt idx="34188" formatCode="General">
                  <c:v>23.008700000000001</c:v>
                </c:pt>
                <c:pt idx="34189" formatCode="General">
                  <c:v>23.009399999999999</c:v>
                </c:pt>
                <c:pt idx="34190" formatCode="General">
                  <c:v>23.01</c:v>
                </c:pt>
                <c:pt idx="34191" formatCode="General">
                  <c:v>23.0107</c:v>
                </c:pt>
                <c:pt idx="34192" formatCode="General">
                  <c:v>23.011399999999998</c:v>
                </c:pt>
                <c:pt idx="34193" formatCode="General">
                  <c:v>23.0121</c:v>
                </c:pt>
                <c:pt idx="34194" formatCode="General">
                  <c:v>23.012699999999999</c:v>
                </c:pt>
                <c:pt idx="34195" formatCode="General">
                  <c:v>23.013400000000001</c:v>
                </c:pt>
                <c:pt idx="34196" formatCode="General">
                  <c:v>23.014099999999999</c:v>
                </c:pt>
                <c:pt idx="34197" formatCode="General">
                  <c:v>23.014800000000001</c:v>
                </c:pt>
                <c:pt idx="34198" formatCode="General">
                  <c:v>23.0154</c:v>
                </c:pt>
                <c:pt idx="34199" formatCode="General">
                  <c:v>23.016100000000002</c:v>
                </c:pt>
                <c:pt idx="34200" formatCode="General">
                  <c:v>23.0168</c:v>
                </c:pt>
                <c:pt idx="34201" formatCode="General">
                  <c:v>23.017399999999999</c:v>
                </c:pt>
                <c:pt idx="34202" formatCode="General">
                  <c:v>23.0181</c:v>
                </c:pt>
                <c:pt idx="34203" formatCode="General">
                  <c:v>23.018799999999999</c:v>
                </c:pt>
                <c:pt idx="34204" formatCode="General">
                  <c:v>23.019500000000001</c:v>
                </c:pt>
                <c:pt idx="34205" formatCode="General">
                  <c:v>23.020099999999999</c:v>
                </c:pt>
                <c:pt idx="34206" formatCode="General">
                  <c:v>23.020800000000001</c:v>
                </c:pt>
                <c:pt idx="34207" formatCode="General">
                  <c:v>23.0215</c:v>
                </c:pt>
                <c:pt idx="34208" formatCode="General">
                  <c:v>23.022200000000002</c:v>
                </c:pt>
                <c:pt idx="34209" formatCode="General">
                  <c:v>23.0228</c:v>
                </c:pt>
                <c:pt idx="34210" formatCode="General">
                  <c:v>23.023499999999999</c:v>
                </c:pt>
                <c:pt idx="34211" formatCode="General">
                  <c:v>23.0242</c:v>
                </c:pt>
                <c:pt idx="34212" formatCode="General">
                  <c:v>23.024899999999999</c:v>
                </c:pt>
                <c:pt idx="34213" formatCode="General">
                  <c:v>23.025500000000001</c:v>
                </c:pt>
                <c:pt idx="34214" formatCode="General">
                  <c:v>23.026199999999999</c:v>
                </c:pt>
                <c:pt idx="34215" formatCode="General">
                  <c:v>23.026900000000001</c:v>
                </c:pt>
                <c:pt idx="34216" formatCode="General">
                  <c:v>23.0275</c:v>
                </c:pt>
                <c:pt idx="34217" formatCode="General">
                  <c:v>23.028199999999998</c:v>
                </c:pt>
                <c:pt idx="34218" formatCode="General">
                  <c:v>23.0289</c:v>
                </c:pt>
                <c:pt idx="34219" formatCode="General">
                  <c:v>23.029599999999999</c:v>
                </c:pt>
                <c:pt idx="34220" formatCode="General">
                  <c:v>23.030200000000001</c:v>
                </c:pt>
                <c:pt idx="34221" formatCode="General">
                  <c:v>23.030899999999999</c:v>
                </c:pt>
                <c:pt idx="34222" formatCode="General">
                  <c:v>23.031600000000001</c:v>
                </c:pt>
                <c:pt idx="34223" formatCode="General">
                  <c:v>23.032299999999999</c:v>
                </c:pt>
                <c:pt idx="34224" formatCode="General">
                  <c:v>23.032900000000001</c:v>
                </c:pt>
                <c:pt idx="34225" formatCode="General">
                  <c:v>23.0336</c:v>
                </c:pt>
                <c:pt idx="34226" formatCode="General">
                  <c:v>23.034300000000002</c:v>
                </c:pt>
                <c:pt idx="34227" formatCode="General">
                  <c:v>23.0349</c:v>
                </c:pt>
                <c:pt idx="34228" formatCode="General">
                  <c:v>23.035599999999999</c:v>
                </c:pt>
                <c:pt idx="34229" formatCode="General">
                  <c:v>23.036300000000001</c:v>
                </c:pt>
                <c:pt idx="34230" formatCode="General">
                  <c:v>23.036999999999999</c:v>
                </c:pt>
                <c:pt idx="34231" formatCode="General">
                  <c:v>23.037600000000001</c:v>
                </c:pt>
                <c:pt idx="34232" formatCode="General">
                  <c:v>23.0383</c:v>
                </c:pt>
                <c:pt idx="34233" formatCode="General">
                  <c:v>23.039000000000001</c:v>
                </c:pt>
                <c:pt idx="34234" formatCode="General">
                  <c:v>23.0397</c:v>
                </c:pt>
                <c:pt idx="34235" formatCode="General">
                  <c:v>23.040299999999998</c:v>
                </c:pt>
                <c:pt idx="34236" formatCode="General">
                  <c:v>23.041</c:v>
                </c:pt>
                <c:pt idx="34237" formatCode="General">
                  <c:v>23.041699999999999</c:v>
                </c:pt>
                <c:pt idx="34238" formatCode="General">
                  <c:v>23.042400000000001</c:v>
                </c:pt>
                <c:pt idx="34239" formatCode="General">
                  <c:v>23.042999999999999</c:v>
                </c:pt>
                <c:pt idx="34240" formatCode="General">
                  <c:v>23.043700000000001</c:v>
                </c:pt>
                <c:pt idx="34241" formatCode="General">
                  <c:v>23.0444</c:v>
                </c:pt>
                <c:pt idx="34242" formatCode="General">
                  <c:v>23.045000000000002</c:v>
                </c:pt>
                <c:pt idx="34243" formatCode="General">
                  <c:v>23.0457</c:v>
                </c:pt>
                <c:pt idx="34244" formatCode="General">
                  <c:v>23.046399999999998</c:v>
                </c:pt>
                <c:pt idx="34245" formatCode="General">
                  <c:v>23.0471</c:v>
                </c:pt>
                <c:pt idx="34246" formatCode="General">
                  <c:v>23.047699999999999</c:v>
                </c:pt>
                <c:pt idx="34247" formatCode="General">
                  <c:v>23.048400000000001</c:v>
                </c:pt>
                <c:pt idx="34248" formatCode="General">
                  <c:v>23.049099999999999</c:v>
                </c:pt>
                <c:pt idx="34249" formatCode="General">
                  <c:v>23.049800000000001</c:v>
                </c:pt>
                <c:pt idx="34250" formatCode="General">
                  <c:v>23.0504</c:v>
                </c:pt>
                <c:pt idx="34251" formatCode="General">
                  <c:v>23.051100000000002</c:v>
                </c:pt>
                <c:pt idx="34252" formatCode="General">
                  <c:v>23.0518</c:v>
                </c:pt>
                <c:pt idx="34253" formatCode="General">
                  <c:v>23.052399999999999</c:v>
                </c:pt>
                <c:pt idx="34254" formatCode="General">
                  <c:v>23.053100000000001</c:v>
                </c:pt>
                <c:pt idx="34255" formatCode="General">
                  <c:v>23.053799999999999</c:v>
                </c:pt>
                <c:pt idx="34256" formatCode="General">
                  <c:v>23.054500000000001</c:v>
                </c:pt>
                <c:pt idx="34257" formatCode="General">
                  <c:v>23.055099999999999</c:v>
                </c:pt>
                <c:pt idx="34258" formatCode="General">
                  <c:v>23.055800000000001</c:v>
                </c:pt>
                <c:pt idx="34259" formatCode="General">
                  <c:v>23.0565</c:v>
                </c:pt>
                <c:pt idx="34260" formatCode="General">
                  <c:v>23.057200000000002</c:v>
                </c:pt>
                <c:pt idx="34261" formatCode="General">
                  <c:v>23.0578</c:v>
                </c:pt>
                <c:pt idx="34262" formatCode="General">
                  <c:v>23.058499999999999</c:v>
                </c:pt>
                <c:pt idx="34263" formatCode="General">
                  <c:v>23.059200000000001</c:v>
                </c:pt>
                <c:pt idx="34264" formatCode="General">
                  <c:v>23.059799999999999</c:v>
                </c:pt>
                <c:pt idx="34265" formatCode="General">
                  <c:v>23.060500000000001</c:v>
                </c:pt>
                <c:pt idx="34266" formatCode="General">
                  <c:v>23.061199999999999</c:v>
                </c:pt>
                <c:pt idx="34267" formatCode="General">
                  <c:v>23.061900000000001</c:v>
                </c:pt>
                <c:pt idx="34268" formatCode="General">
                  <c:v>23.0625</c:v>
                </c:pt>
                <c:pt idx="34269" formatCode="General">
                  <c:v>23.063199999999998</c:v>
                </c:pt>
                <c:pt idx="34270" formatCode="General">
                  <c:v>23.0639</c:v>
                </c:pt>
                <c:pt idx="34271" formatCode="General">
                  <c:v>23.064599999999999</c:v>
                </c:pt>
                <c:pt idx="34272" formatCode="General">
                  <c:v>23.065200000000001</c:v>
                </c:pt>
                <c:pt idx="34273" formatCode="General">
                  <c:v>23.065899999999999</c:v>
                </c:pt>
                <c:pt idx="34274" formatCode="General">
                  <c:v>23.066600000000001</c:v>
                </c:pt>
                <c:pt idx="34275" formatCode="General">
                  <c:v>23.067299999999999</c:v>
                </c:pt>
                <c:pt idx="34276" formatCode="General">
                  <c:v>23.067900000000002</c:v>
                </c:pt>
                <c:pt idx="34277" formatCode="General">
                  <c:v>23.0686</c:v>
                </c:pt>
                <c:pt idx="34278" formatCode="General">
                  <c:v>23.069299999999998</c:v>
                </c:pt>
                <c:pt idx="34279" formatCode="General">
                  <c:v>23.069900000000001</c:v>
                </c:pt>
                <c:pt idx="34280" formatCode="General">
                  <c:v>23.070599999999999</c:v>
                </c:pt>
                <c:pt idx="34281" formatCode="General">
                  <c:v>23.071300000000001</c:v>
                </c:pt>
                <c:pt idx="34282" formatCode="General">
                  <c:v>23.071999999999999</c:v>
                </c:pt>
                <c:pt idx="34283" formatCode="General">
                  <c:v>23.072600000000001</c:v>
                </c:pt>
                <c:pt idx="34284" formatCode="General">
                  <c:v>23.0733</c:v>
                </c:pt>
                <c:pt idx="34285" formatCode="General">
                  <c:v>23.074000000000002</c:v>
                </c:pt>
                <c:pt idx="34286" formatCode="General">
                  <c:v>23.0747</c:v>
                </c:pt>
                <c:pt idx="34287" formatCode="General">
                  <c:v>23.075299999999999</c:v>
                </c:pt>
                <c:pt idx="34288" formatCode="General">
                  <c:v>23.076000000000001</c:v>
                </c:pt>
                <c:pt idx="34289" formatCode="General">
                  <c:v>23.076699999999999</c:v>
                </c:pt>
                <c:pt idx="34290" formatCode="General">
                  <c:v>23.077300000000001</c:v>
                </c:pt>
                <c:pt idx="34291" formatCode="General">
                  <c:v>23.077999999999999</c:v>
                </c:pt>
                <c:pt idx="34292" formatCode="General">
                  <c:v>23.078700000000001</c:v>
                </c:pt>
                <c:pt idx="34293" formatCode="General">
                  <c:v>23.0794</c:v>
                </c:pt>
                <c:pt idx="34294" formatCode="General">
                  <c:v>23.08</c:v>
                </c:pt>
                <c:pt idx="34295" formatCode="General">
                  <c:v>23.0807</c:v>
                </c:pt>
                <c:pt idx="34296" formatCode="General">
                  <c:v>23.081399999999999</c:v>
                </c:pt>
                <c:pt idx="34297" formatCode="General">
                  <c:v>23.082100000000001</c:v>
                </c:pt>
                <c:pt idx="34298" formatCode="General">
                  <c:v>23.082699999999999</c:v>
                </c:pt>
                <c:pt idx="34299" formatCode="General">
                  <c:v>23.083400000000001</c:v>
                </c:pt>
                <c:pt idx="34300" formatCode="General">
                  <c:v>23.084099999999999</c:v>
                </c:pt>
                <c:pt idx="34301" formatCode="General">
                  <c:v>23.084700000000002</c:v>
                </c:pt>
                <c:pt idx="34302" formatCode="General">
                  <c:v>23.0854</c:v>
                </c:pt>
                <c:pt idx="34303" formatCode="General">
                  <c:v>23.086099999999998</c:v>
                </c:pt>
                <c:pt idx="34304" formatCode="General">
                  <c:v>23.0868</c:v>
                </c:pt>
                <c:pt idx="34305" formatCode="General">
                  <c:v>23.087399999999999</c:v>
                </c:pt>
                <c:pt idx="34306" formatCode="General">
                  <c:v>23.088100000000001</c:v>
                </c:pt>
                <c:pt idx="34307" formatCode="General">
                  <c:v>23.088799999999999</c:v>
                </c:pt>
                <c:pt idx="34308" formatCode="General">
                  <c:v>23.089500000000001</c:v>
                </c:pt>
                <c:pt idx="34309" formatCode="General">
                  <c:v>23.0901</c:v>
                </c:pt>
                <c:pt idx="34310" formatCode="General">
                  <c:v>23.090800000000002</c:v>
                </c:pt>
                <c:pt idx="34311" formatCode="General">
                  <c:v>23.0915</c:v>
                </c:pt>
                <c:pt idx="34312" formatCode="General">
                  <c:v>23.092199999999998</c:v>
                </c:pt>
                <c:pt idx="34313" formatCode="General">
                  <c:v>23.0928</c:v>
                </c:pt>
                <c:pt idx="34314" formatCode="General">
                  <c:v>23.093499999999999</c:v>
                </c:pt>
                <c:pt idx="34315" formatCode="General">
                  <c:v>23.094200000000001</c:v>
                </c:pt>
                <c:pt idx="34316" formatCode="General">
                  <c:v>23.094799999999999</c:v>
                </c:pt>
                <c:pt idx="34317" formatCode="General">
                  <c:v>23.095500000000001</c:v>
                </c:pt>
                <c:pt idx="34318" formatCode="General">
                  <c:v>23.0962</c:v>
                </c:pt>
                <c:pt idx="34319" formatCode="General">
                  <c:v>23.096900000000002</c:v>
                </c:pt>
                <c:pt idx="34320" formatCode="General">
                  <c:v>23.0975</c:v>
                </c:pt>
                <c:pt idx="34321" formatCode="General">
                  <c:v>23.098199999999999</c:v>
                </c:pt>
                <c:pt idx="34322" formatCode="General">
                  <c:v>23.0989</c:v>
                </c:pt>
                <c:pt idx="34323" formatCode="General">
                  <c:v>23.099599999999999</c:v>
                </c:pt>
                <c:pt idx="34324" formatCode="General">
                  <c:v>23.100200000000001</c:v>
                </c:pt>
                <c:pt idx="34325" formatCode="General">
                  <c:v>23.100899999999999</c:v>
                </c:pt>
                <c:pt idx="34326" formatCode="General">
                  <c:v>23.101600000000001</c:v>
                </c:pt>
                <c:pt idx="34327" formatCode="General">
                  <c:v>23.1022</c:v>
                </c:pt>
                <c:pt idx="34328" formatCode="General">
                  <c:v>23.102900000000002</c:v>
                </c:pt>
                <c:pt idx="34329" formatCode="General">
                  <c:v>23.1036</c:v>
                </c:pt>
                <c:pt idx="34330" formatCode="General">
                  <c:v>23.104299999999999</c:v>
                </c:pt>
                <c:pt idx="34331" formatCode="General">
                  <c:v>23.104900000000001</c:v>
                </c:pt>
                <c:pt idx="34332" formatCode="General">
                  <c:v>23.105599999999999</c:v>
                </c:pt>
                <c:pt idx="34333" formatCode="General">
                  <c:v>23.106300000000001</c:v>
                </c:pt>
                <c:pt idx="34334" formatCode="General">
                  <c:v>23.106999999999999</c:v>
                </c:pt>
                <c:pt idx="34335" formatCode="General">
                  <c:v>23.107600000000001</c:v>
                </c:pt>
                <c:pt idx="34336" formatCode="General">
                  <c:v>23.1083</c:v>
                </c:pt>
                <c:pt idx="34337" formatCode="General">
                  <c:v>23.109000000000002</c:v>
                </c:pt>
                <c:pt idx="34338" formatCode="General">
                  <c:v>23.1097</c:v>
                </c:pt>
                <c:pt idx="34339" formatCode="General">
                  <c:v>23.110299999999999</c:v>
                </c:pt>
                <c:pt idx="34340" formatCode="General">
                  <c:v>23.111000000000001</c:v>
                </c:pt>
                <c:pt idx="34341" formatCode="General">
                  <c:v>23.111699999999999</c:v>
                </c:pt>
                <c:pt idx="34342" formatCode="General">
                  <c:v>23.112300000000001</c:v>
                </c:pt>
                <c:pt idx="34343" formatCode="General">
                  <c:v>23.113</c:v>
                </c:pt>
                <c:pt idx="34344" formatCode="General">
                  <c:v>23.113700000000001</c:v>
                </c:pt>
                <c:pt idx="34345" formatCode="General">
                  <c:v>23.1144</c:v>
                </c:pt>
                <c:pt idx="34346" formatCode="General">
                  <c:v>23.114999999999998</c:v>
                </c:pt>
                <c:pt idx="34347" formatCode="General">
                  <c:v>23.1157</c:v>
                </c:pt>
                <c:pt idx="34348" formatCode="General">
                  <c:v>23.116399999999999</c:v>
                </c:pt>
                <c:pt idx="34349" formatCode="General">
                  <c:v>23.117100000000001</c:v>
                </c:pt>
                <c:pt idx="34350" formatCode="General">
                  <c:v>23.117699999999999</c:v>
                </c:pt>
                <c:pt idx="34351" formatCode="General">
                  <c:v>23.118400000000001</c:v>
                </c:pt>
                <c:pt idx="34352" formatCode="General">
                  <c:v>23.1191</c:v>
                </c:pt>
                <c:pt idx="34353" formatCode="General">
                  <c:v>23.119700000000002</c:v>
                </c:pt>
                <c:pt idx="34354" formatCode="General">
                  <c:v>23.1204</c:v>
                </c:pt>
                <c:pt idx="34355" formatCode="General">
                  <c:v>23.121099999999998</c:v>
                </c:pt>
                <c:pt idx="34356" formatCode="General">
                  <c:v>23.1218</c:v>
                </c:pt>
                <c:pt idx="34357" formatCode="General">
                  <c:v>23.122399999999999</c:v>
                </c:pt>
                <c:pt idx="34358" formatCode="General">
                  <c:v>23.123100000000001</c:v>
                </c:pt>
                <c:pt idx="34359" formatCode="General">
                  <c:v>23.123799999999999</c:v>
                </c:pt>
                <c:pt idx="34360" formatCode="General">
                  <c:v>23.124500000000001</c:v>
                </c:pt>
                <c:pt idx="34361" formatCode="General">
                  <c:v>23.1251</c:v>
                </c:pt>
                <c:pt idx="34362" formatCode="General">
                  <c:v>23.125800000000002</c:v>
                </c:pt>
                <c:pt idx="34363" formatCode="General">
                  <c:v>23.1265</c:v>
                </c:pt>
                <c:pt idx="34364" formatCode="General">
                  <c:v>23.127099999999999</c:v>
                </c:pt>
                <c:pt idx="34365" formatCode="General">
                  <c:v>23.127800000000001</c:v>
                </c:pt>
                <c:pt idx="34366" formatCode="General">
                  <c:v>23.128499999999999</c:v>
                </c:pt>
                <c:pt idx="34367" formatCode="General">
                  <c:v>23.129200000000001</c:v>
                </c:pt>
                <c:pt idx="34368" formatCode="General">
                  <c:v>23.129799999999999</c:v>
                </c:pt>
                <c:pt idx="34369" formatCode="General">
                  <c:v>23.130500000000001</c:v>
                </c:pt>
                <c:pt idx="34370" formatCode="General">
                  <c:v>23.1312</c:v>
                </c:pt>
                <c:pt idx="34371" formatCode="General">
                  <c:v>23.131900000000002</c:v>
                </c:pt>
                <c:pt idx="34372" formatCode="General">
                  <c:v>23.1325</c:v>
                </c:pt>
                <c:pt idx="34373" formatCode="General">
                  <c:v>23.133199999999999</c:v>
                </c:pt>
                <c:pt idx="34374" formatCode="General">
                  <c:v>23.133900000000001</c:v>
                </c:pt>
                <c:pt idx="34375" formatCode="General">
                  <c:v>23.134599999999999</c:v>
                </c:pt>
                <c:pt idx="34376" formatCode="General">
                  <c:v>23.135200000000001</c:v>
                </c:pt>
                <c:pt idx="34377" formatCode="General">
                  <c:v>23.135899999999999</c:v>
                </c:pt>
                <c:pt idx="34378" formatCode="General">
                  <c:v>23.136600000000001</c:v>
                </c:pt>
                <c:pt idx="34379" formatCode="General">
                  <c:v>23.1372</c:v>
                </c:pt>
                <c:pt idx="34380" formatCode="General">
                  <c:v>23.137899999999998</c:v>
                </c:pt>
                <c:pt idx="34381" formatCode="General">
                  <c:v>23.1386</c:v>
                </c:pt>
                <c:pt idx="34382" formatCode="General">
                  <c:v>23.139299999999999</c:v>
                </c:pt>
                <c:pt idx="34383" formatCode="General">
                  <c:v>23.139900000000001</c:v>
                </c:pt>
                <c:pt idx="34384" formatCode="General">
                  <c:v>23.140599999999999</c:v>
                </c:pt>
                <c:pt idx="34385" formatCode="General">
                  <c:v>23.141300000000001</c:v>
                </c:pt>
                <c:pt idx="34386" formatCode="General">
                  <c:v>23.141999999999999</c:v>
                </c:pt>
                <c:pt idx="34387" formatCode="General">
                  <c:v>23.142600000000002</c:v>
                </c:pt>
                <c:pt idx="34388" formatCode="General">
                  <c:v>23.1433</c:v>
                </c:pt>
                <c:pt idx="34389" formatCode="General">
                  <c:v>23.143999999999998</c:v>
                </c:pt>
                <c:pt idx="34390" formatCode="General">
                  <c:v>23.144600000000001</c:v>
                </c:pt>
                <c:pt idx="34391" formatCode="General">
                  <c:v>23.145299999999999</c:v>
                </c:pt>
                <c:pt idx="34392" formatCode="General">
                  <c:v>23.146000000000001</c:v>
                </c:pt>
                <c:pt idx="34393" formatCode="General">
                  <c:v>23.146699999999999</c:v>
                </c:pt>
                <c:pt idx="34394" formatCode="General">
                  <c:v>23.147300000000001</c:v>
                </c:pt>
                <c:pt idx="34395" formatCode="General">
                  <c:v>23.148</c:v>
                </c:pt>
                <c:pt idx="34396" formatCode="General">
                  <c:v>23.148700000000002</c:v>
                </c:pt>
                <c:pt idx="34397" formatCode="General">
                  <c:v>23.1494</c:v>
                </c:pt>
                <c:pt idx="34398" formatCode="General">
                  <c:v>23.15</c:v>
                </c:pt>
                <c:pt idx="34399" formatCode="General">
                  <c:v>23.150700000000001</c:v>
                </c:pt>
                <c:pt idx="34400" formatCode="General">
                  <c:v>23.151399999999999</c:v>
                </c:pt>
                <c:pt idx="34401" formatCode="General">
                  <c:v>23.152000000000001</c:v>
                </c:pt>
                <c:pt idx="34402" formatCode="General">
                  <c:v>23.152699999999999</c:v>
                </c:pt>
                <c:pt idx="34403" formatCode="General">
                  <c:v>23.153400000000001</c:v>
                </c:pt>
                <c:pt idx="34404" formatCode="General">
                  <c:v>23.1541</c:v>
                </c:pt>
                <c:pt idx="34405" formatCode="General">
                  <c:v>23.154699999999998</c:v>
                </c:pt>
                <c:pt idx="34406" formatCode="General">
                  <c:v>23.1554</c:v>
                </c:pt>
                <c:pt idx="34407" formatCode="General">
                  <c:v>23.156099999999999</c:v>
                </c:pt>
                <c:pt idx="34408" formatCode="General">
                  <c:v>23.1568</c:v>
                </c:pt>
                <c:pt idx="34409" formatCode="General">
                  <c:v>23.157399999999999</c:v>
                </c:pt>
                <c:pt idx="34410" formatCode="General">
                  <c:v>23.158100000000001</c:v>
                </c:pt>
                <c:pt idx="34411" formatCode="General">
                  <c:v>23.158799999999999</c:v>
                </c:pt>
                <c:pt idx="34412" formatCode="General">
                  <c:v>23.159500000000001</c:v>
                </c:pt>
                <c:pt idx="34413" formatCode="General">
                  <c:v>23.1601</c:v>
                </c:pt>
                <c:pt idx="34414" formatCode="General">
                  <c:v>23.160799999999998</c:v>
                </c:pt>
                <c:pt idx="34415" formatCode="General">
                  <c:v>23.1615</c:v>
                </c:pt>
                <c:pt idx="34416" formatCode="General">
                  <c:v>23.162099999999999</c:v>
                </c:pt>
                <c:pt idx="34417" formatCode="General">
                  <c:v>23.162800000000001</c:v>
                </c:pt>
                <c:pt idx="34418" formatCode="General">
                  <c:v>23.163499999999999</c:v>
                </c:pt>
                <c:pt idx="34419" formatCode="General">
                  <c:v>23.164200000000001</c:v>
                </c:pt>
                <c:pt idx="34420" formatCode="General">
                  <c:v>23.1648</c:v>
                </c:pt>
                <c:pt idx="34421" formatCode="General">
                  <c:v>23.165500000000002</c:v>
                </c:pt>
                <c:pt idx="34422" formatCode="General">
                  <c:v>23.1662</c:v>
                </c:pt>
                <c:pt idx="34423" formatCode="General">
                  <c:v>23.166899999999998</c:v>
                </c:pt>
                <c:pt idx="34424" formatCode="General">
                  <c:v>23.1675</c:v>
                </c:pt>
                <c:pt idx="34425" formatCode="General">
                  <c:v>23.168199999999999</c:v>
                </c:pt>
                <c:pt idx="34426" formatCode="General">
                  <c:v>23.168900000000001</c:v>
                </c:pt>
                <c:pt idx="34427" formatCode="General">
                  <c:v>23.169499999999999</c:v>
                </c:pt>
                <c:pt idx="34428" formatCode="General">
                  <c:v>23.170200000000001</c:v>
                </c:pt>
                <c:pt idx="34429" formatCode="General">
                  <c:v>23.1709</c:v>
                </c:pt>
                <c:pt idx="34430" formatCode="General">
                  <c:v>23.171600000000002</c:v>
                </c:pt>
                <c:pt idx="34431" formatCode="General">
                  <c:v>23.1722</c:v>
                </c:pt>
                <c:pt idx="34432" formatCode="General">
                  <c:v>23.172899999999998</c:v>
                </c:pt>
                <c:pt idx="34433" formatCode="General">
                  <c:v>23.1736</c:v>
                </c:pt>
                <c:pt idx="34434" formatCode="General">
                  <c:v>23.174299999999999</c:v>
                </c:pt>
                <c:pt idx="34435" formatCode="General">
                  <c:v>23.174900000000001</c:v>
                </c:pt>
                <c:pt idx="34436" formatCode="General">
                  <c:v>23.175599999999999</c:v>
                </c:pt>
                <c:pt idx="34437" formatCode="General">
                  <c:v>23.176300000000001</c:v>
                </c:pt>
                <c:pt idx="34438" formatCode="General">
                  <c:v>23.177</c:v>
                </c:pt>
                <c:pt idx="34439" formatCode="General">
                  <c:v>23.177600000000002</c:v>
                </c:pt>
                <c:pt idx="34440" formatCode="General">
                  <c:v>23.1783</c:v>
                </c:pt>
                <c:pt idx="34441" formatCode="General">
                  <c:v>23.178999999999998</c:v>
                </c:pt>
                <c:pt idx="34442" formatCode="General">
                  <c:v>23.179600000000001</c:v>
                </c:pt>
                <c:pt idx="34443" formatCode="General">
                  <c:v>23.180299999999999</c:v>
                </c:pt>
                <c:pt idx="34444" formatCode="General">
                  <c:v>23.181000000000001</c:v>
                </c:pt>
                <c:pt idx="34445" formatCode="General">
                  <c:v>23.181699999999999</c:v>
                </c:pt>
                <c:pt idx="34446" formatCode="General">
                  <c:v>23.182300000000001</c:v>
                </c:pt>
                <c:pt idx="34447" formatCode="General">
                  <c:v>23.183</c:v>
                </c:pt>
                <c:pt idx="34448" formatCode="General">
                  <c:v>23.183700000000002</c:v>
                </c:pt>
                <c:pt idx="34449" formatCode="General">
                  <c:v>23.1844</c:v>
                </c:pt>
                <c:pt idx="34450" formatCode="General">
                  <c:v>23.184999999999999</c:v>
                </c:pt>
                <c:pt idx="34451" formatCode="General">
                  <c:v>23.185700000000001</c:v>
                </c:pt>
                <c:pt idx="34452" formatCode="General">
                  <c:v>23.186399999999999</c:v>
                </c:pt>
                <c:pt idx="34453" formatCode="General">
                  <c:v>23.187000000000001</c:v>
                </c:pt>
                <c:pt idx="34454" formatCode="General">
                  <c:v>23.1877</c:v>
                </c:pt>
                <c:pt idx="34455" formatCode="General">
                  <c:v>23.188400000000001</c:v>
                </c:pt>
                <c:pt idx="34456" formatCode="General">
                  <c:v>23.1891</c:v>
                </c:pt>
                <c:pt idx="34457" formatCode="General">
                  <c:v>23.189699999999998</c:v>
                </c:pt>
                <c:pt idx="34458" formatCode="General">
                  <c:v>23.1904</c:v>
                </c:pt>
                <c:pt idx="34459" formatCode="General">
                  <c:v>23.191099999999999</c:v>
                </c:pt>
                <c:pt idx="34460" formatCode="General">
                  <c:v>23.191800000000001</c:v>
                </c:pt>
                <c:pt idx="34461" formatCode="General">
                  <c:v>23.192399999999999</c:v>
                </c:pt>
                <c:pt idx="34462" formatCode="General">
                  <c:v>23.193100000000001</c:v>
                </c:pt>
                <c:pt idx="34463" formatCode="General">
                  <c:v>23.1938</c:v>
                </c:pt>
                <c:pt idx="34464" formatCode="General">
                  <c:v>23.194400000000002</c:v>
                </c:pt>
                <c:pt idx="34465" formatCode="General">
                  <c:v>23.1951</c:v>
                </c:pt>
                <c:pt idx="34466" formatCode="General">
                  <c:v>23.195799999999998</c:v>
                </c:pt>
                <c:pt idx="34467" formatCode="General">
                  <c:v>23.1965</c:v>
                </c:pt>
                <c:pt idx="34468" formatCode="General">
                  <c:v>23.197099999999999</c:v>
                </c:pt>
                <c:pt idx="34469" formatCode="General">
                  <c:v>23.197800000000001</c:v>
                </c:pt>
                <c:pt idx="34470" formatCode="General">
                  <c:v>23.198499999999999</c:v>
                </c:pt>
                <c:pt idx="34471" formatCode="General">
                  <c:v>23.199200000000001</c:v>
                </c:pt>
                <c:pt idx="34472" formatCode="General">
                  <c:v>23.1998</c:v>
                </c:pt>
                <c:pt idx="34473" formatCode="General">
                  <c:v>23.200500000000002</c:v>
                </c:pt>
                <c:pt idx="34474" formatCode="General">
                  <c:v>23.2012</c:v>
                </c:pt>
                <c:pt idx="34475" formatCode="General">
                  <c:v>23.201899999999998</c:v>
                </c:pt>
                <c:pt idx="34476" formatCode="General">
                  <c:v>23.202500000000001</c:v>
                </c:pt>
                <c:pt idx="34477" formatCode="General">
                  <c:v>23.203199999999999</c:v>
                </c:pt>
                <c:pt idx="34478" formatCode="General">
                  <c:v>23.203900000000001</c:v>
                </c:pt>
                <c:pt idx="34479" formatCode="General">
                  <c:v>23.204499999999999</c:v>
                </c:pt>
                <c:pt idx="34480" formatCode="General">
                  <c:v>23.205200000000001</c:v>
                </c:pt>
                <c:pt idx="34481" formatCode="General">
                  <c:v>23.2059</c:v>
                </c:pt>
                <c:pt idx="34482" formatCode="General">
                  <c:v>23.206600000000002</c:v>
                </c:pt>
                <c:pt idx="34483" formatCode="General">
                  <c:v>23.2072</c:v>
                </c:pt>
                <c:pt idx="34484" formatCode="General">
                  <c:v>23.207899999999999</c:v>
                </c:pt>
                <c:pt idx="34485" formatCode="General">
                  <c:v>23.208600000000001</c:v>
                </c:pt>
                <c:pt idx="34486" formatCode="General">
                  <c:v>23.209299999999999</c:v>
                </c:pt>
                <c:pt idx="34487" formatCode="General">
                  <c:v>23.209900000000001</c:v>
                </c:pt>
                <c:pt idx="34488" formatCode="General">
                  <c:v>23.210599999999999</c:v>
                </c:pt>
                <c:pt idx="34489" formatCode="General">
                  <c:v>23.211300000000001</c:v>
                </c:pt>
                <c:pt idx="34490" formatCode="General">
                  <c:v>23.2119</c:v>
                </c:pt>
                <c:pt idx="34491" formatCode="General">
                  <c:v>23.212599999999998</c:v>
                </c:pt>
                <c:pt idx="34492" formatCode="General">
                  <c:v>23.2133</c:v>
                </c:pt>
                <c:pt idx="34493" formatCode="General">
                  <c:v>23.213999999999999</c:v>
                </c:pt>
                <c:pt idx="34494" formatCode="General">
                  <c:v>23.214600000000001</c:v>
                </c:pt>
                <c:pt idx="34495" formatCode="General">
                  <c:v>23.215299999999999</c:v>
                </c:pt>
                <c:pt idx="34496" formatCode="General">
                  <c:v>23.216000000000001</c:v>
                </c:pt>
                <c:pt idx="34497" formatCode="General">
                  <c:v>23.216699999999999</c:v>
                </c:pt>
                <c:pt idx="34498" formatCode="General">
                  <c:v>23.217300000000002</c:v>
                </c:pt>
                <c:pt idx="34499" formatCode="General">
                  <c:v>23.218</c:v>
                </c:pt>
                <c:pt idx="34500" formatCode="General">
                  <c:v>23.218699999999998</c:v>
                </c:pt>
                <c:pt idx="34501" formatCode="General">
                  <c:v>23.2194</c:v>
                </c:pt>
                <c:pt idx="34502" formatCode="General">
                  <c:v>23.22</c:v>
                </c:pt>
                <c:pt idx="34503" formatCode="General">
                  <c:v>23.220700000000001</c:v>
                </c:pt>
                <c:pt idx="34504" formatCode="General">
                  <c:v>23.221399999999999</c:v>
                </c:pt>
                <c:pt idx="34505" formatCode="General">
                  <c:v>23.222000000000001</c:v>
                </c:pt>
                <c:pt idx="34506" formatCode="General">
                  <c:v>23.2227</c:v>
                </c:pt>
                <c:pt idx="34507" formatCode="General">
                  <c:v>23.223400000000002</c:v>
                </c:pt>
                <c:pt idx="34508" formatCode="General">
                  <c:v>23.2241</c:v>
                </c:pt>
                <c:pt idx="34509" formatCode="General">
                  <c:v>23.224699999999999</c:v>
                </c:pt>
                <c:pt idx="34510" formatCode="General">
                  <c:v>23.2254</c:v>
                </c:pt>
                <c:pt idx="34511" formatCode="General">
                  <c:v>23.226099999999999</c:v>
                </c:pt>
                <c:pt idx="34512" formatCode="General">
                  <c:v>23.226800000000001</c:v>
                </c:pt>
                <c:pt idx="34513" formatCode="General">
                  <c:v>23.227399999999999</c:v>
                </c:pt>
                <c:pt idx="34514" formatCode="General">
                  <c:v>23.228100000000001</c:v>
                </c:pt>
                <c:pt idx="34515" formatCode="General">
                  <c:v>23.2288</c:v>
                </c:pt>
                <c:pt idx="34516" formatCode="General">
                  <c:v>23.229399999999998</c:v>
                </c:pt>
                <c:pt idx="34517" formatCode="General">
                  <c:v>23.2301</c:v>
                </c:pt>
                <c:pt idx="34518" formatCode="General">
                  <c:v>23.230799999999999</c:v>
                </c:pt>
                <c:pt idx="34519" formatCode="General">
                  <c:v>23.2315</c:v>
                </c:pt>
                <c:pt idx="34520" formatCode="General">
                  <c:v>23.232099999999999</c:v>
                </c:pt>
                <c:pt idx="34521" formatCode="General">
                  <c:v>23.232800000000001</c:v>
                </c:pt>
                <c:pt idx="34522" formatCode="General">
                  <c:v>23.233499999999999</c:v>
                </c:pt>
                <c:pt idx="34523" formatCode="General">
                  <c:v>23.234200000000001</c:v>
                </c:pt>
                <c:pt idx="34524" formatCode="General">
                  <c:v>23.2348</c:v>
                </c:pt>
                <c:pt idx="34525" formatCode="General">
                  <c:v>23.235499999999998</c:v>
                </c:pt>
                <c:pt idx="34526" formatCode="General">
                  <c:v>23.2362</c:v>
                </c:pt>
                <c:pt idx="34527" formatCode="General">
                  <c:v>23.236799999999999</c:v>
                </c:pt>
                <c:pt idx="34528" formatCode="General">
                  <c:v>23.237500000000001</c:v>
                </c:pt>
                <c:pt idx="34529" formatCode="General">
                  <c:v>23.238199999999999</c:v>
                </c:pt>
                <c:pt idx="34530" formatCode="General">
                  <c:v>23.238900000000001</c:v>
                </c:pt>
                <c:pt idx="34531" formatCode="General">
                  <c:v>23.2395</c:v>
                </c:pt>
                <c:pt idx="34532" formatCode="General">
                  <c:v>23.240200000000002</c:v>
                </c:pt>
                <c:pt idx="34533" formatCode="General">
                  <c:v>23.2409</c:v>
                </c:pt>
                <c:pt idx="34534" formatCode="General">
                  <c:v>23.241599999999998</c:v>
                </c:pt>
                <c:pt idx="34535" formatCode="General">
                  <c:v>23.2422</c:v>
                </c:pt>
                <c:pt idx="34536" formatCode="General">
                  <c:v>23.242899999999999</c:v>
                </c:pt>
                <c:pt idx="34537" formatCode="General">
                  <c:v>23.243600000000001</c:v>
                </c:pt>
                <c:pt idx="34538" formatCode="General">
                  <c:v>23.244299999999999</c:v>
                </c:pt>
                <c:pt idx="34539" formatCode="General">
                  <c:v>23.244900000000001</c:v>
                </c:pt>
                <c:pt idx="34540" formatCode="General">
                  <c:v>23.2456</c:v>
                </c:pt>
                <c:pt idx="34541" formatCode="General">
                  <c:v>23.246300000000002</c:v>
                </c:pt>
                <c:pt idx="34542" formatCode="General">
                  <c:v>23.2469</c:v>
                </c:pt>
                <c:pt idx="34543" formatCode="General">
                  <c:v>23.247599999999998</c:v>
                </c:pt>
                <c:pt idx="34544" formatCode="General">
                  <c:v>23.2483</c:v>
                </c:pt>
                <c:pt idx="34545" formatCode="General">
                  <c:v>23.248999999999999</c:v>
                </c:pt>
                <c:pt idx="34546" formatCode="General">
                  <c:v>23.249600000000001</c:v>
                </c:pt>
                <c:pt idx="34547" formatCode="General">
                  <c:v>23.250299999999999</c:v>
                </c:pt>
                <c:pt idx="34548" formatCode="General">
                  <c:v>23.251000000000001</c:v>
                </c:pt>
                <c:pt idx="34549" formatCode="General">
                  <c:v>23.2517</c:v>
                </c:pt>
                <c:pt idx="34550" formatCode="General">
                  <c:v>23.252300000000002</c:v>
                </c:pt>
                <c:pt idx="34551" formatCode="General">
                  <c:v>23.253</c:v>
                </c:pt>
                <c:pt idx="34552" formatCode="General">
                  <c:v>23.253699999999998</c:v>
                </c:pt>
                <c:pt idx="34553" formatCode="General">
                  <c:v>23.254300000000001</c:v>
                </c:pt>
                <c:pt idx="34554" formatCode="General">
                  <c:v>23.254999999999999</c:v>
                </c:pt>
                <c:pt idx="34555" formatCode="General">
                  <c:v>23.255700000000001</c:v>
                </c:pt>
                <c:pt idx="34556" formatCode="General">
                  <c:v>23.256399999999999</c:v>
                </c:pt>
                <c:pt idx="34557" formatCode="General">
                  <c:v>23.257000000000001</c:v>
                </c:pt>
                <c:pt idx="34558" formatCode="General">
                  <c:v>23.2577</c:v>
                </c:pt>
                <c:pt idx="34559" formatCode="General">
                  <c:v>23.258400000000002</c:v>
                </c:pt>
                <c:pt idx="34560" formatCode="General">
                  <c:v>23.2591</c:v>
                </c:pt>
                <c:pt idx="34561" formatCode="General">
                  <c:v>23.259699999999999</c:v>
                </c:pt>
                <c:pt idx="34562" formatCode="General">
                  <c:v>23.260400000000001</c:v>
                </c:pt>
                <c:pt idx="34563" formatCode="General">
                  <c:v>23.261099999999999</c:v>
                </c:pt>
                <c:pt idx="34564" formatCode="General">
                  <c:v>23.261700000000001</c:v>
                </c:pt>
                <c:pt idx="34565" formatCode="General">
                  <c:v>23.2624</c:v>
                </c:pt>
                <c:pt idx="34566" formatCode="General">
                  <c:v>23.263100000000001</c:v>
                </c:pt>
                <c:pt idx="34567" formatCode="General">
                  <c:v>23.2638</c:v>
                </c:pt>
                <c:pt idx="34568" formatCode="General">
                  <c:v>23.264399999999998</c:v>
                </c:pt>
                <c:pt idx="34569" formatCode="General">
                  <c:v>23.2651</c:v>
                </c:pt>
                <c:pt idx="34570" formatCode="General">
                  <c:v>23.265799999999999</c:v>
                </c:pt>
                <c:pt idx="34571" formatCode="General">
                  <c:v>23.266500000000001</c:v>
                </c:pt>
                <c:pt idx="34572" formatCode="General">
                  <c:v>23.267099999999999</c:v>
                </c:pt>
                <c:pt idx="34573" formatCode="General">
                  <c:v>23.267800000000001</c:v>
                </c:pt>
                <c:pt idx="34574" formatCode="General">
                  <c:v>23.2685</c:v>
                </c:pt>
                <c:pt idx="34575" formatCode="General">
                  <c:v>23.269200000000001</c:v>
                </c:pt>
                <c:pt idx="34576" formatCode="General">
                  <c:v>23.2698</c:v>
                </c:pt>
                <c:pt idx="34577" formatCode="General">
                  <c:v>23.270499999999998</c:v>
                </c:pt>
                <c:pt idx="34578" formatCode="General">
                  <c:v>23.2712</c:v>
                </c:pt>
                <c:pt idx="34579" formatCode="General">
                  <c:v>23.271799999999999</c:v>
                </c:pt>
                <c:pt idx="34580" formatCode="General">
                  <c:v>23.272500000000001</c:v>
                </c:pt>
                <c:pt idx="34581" formatCode="General">
                  <c:v>23.273199999999999</c:v>
                </c:pt>
                <c:pt idx="34582" formatCode="General">
                  <c:v>23.273900000000001</c:v>
                </c:pt>
                <c:pt idx="34583" formatCode="General">
                  <c:v>23.2745</c:v>
                </c:pt>
                <c:pt idx="34584" formatCode="General">
                  <c:v>23.275200000000002</c:v>
                </c:pt>
                <c:pt idx="34585" formatCode="General">
                  <c:v>23.2759</c:v>
                </c:pt>
                <c:pt idx="34586" formatCode="General">
                  <c:v>23.276599999999998</c:v>
                </c:pt>
                <c:pt idx="34587" formatCode="General">
                  <c:v>23.277200000000001</c:v>
                </c:pt>
                <c:pt idx="34588" formatCode="General">
                  <c:v>23.277899999999999</c:v>
                </c:pt>
                <c:pt idx="34589" formatCode="General">
                  <c:v>23.278600000000001</c:v>
                </c:pt>
                <c:pt idx="34590" formatCode="General">
                  <c:v>23.279199999999999</c:v>
                </c:pt>
                <c:pt idx="34591" formatCode="General">
                  <c:v>23.279900000000001</c:v>
                </c:pt>
                <c:pt idx="34592" formatCode="General">
                  <c:v>23.2806</c:v>
                </c:pt>
                <c:pt idx="34593" formatCode="General">
                  <c:v>23.281300000000002</c:v>
                </c:pt>
                <c:pt idx="34594" formatCode="General">
                  <c:v>23.2819</c:v>
                </c:pt>
                <c:pt idx="34595" formatCode="General">
                  <c:v>23.282599999999999</c:v>
                </c:pt>
                <c:pt idx="34596" formatCode="General">
                  <c:v>23.283300000000001</c:v>
                </c:pt>
                <c:pt idx="34597" formatCode="General">
                  <c:v>23.283999999999999</c:v>
                </c:pt>
                <c:pt idx="34598" formatCode="General">
                  <c:v>23.284600000000001</c:v>
                </c:pt>
                <c:pt idx="34599" formatCode="General">
                  <c:v>23.285299999999999</c:v>
                </c:pt>
                <c:pt idx="34600" formatCode="General">
                  <c:v>23.286000000000001</c:v>
                </c:pt>
                <c:pt idx="34601" formatCode="General">
                  <c:v>23.2867</c:v>
                </c:pt>
                <c:pt idx="34602" formatCode="General">
                  <c:v>23.287299999999998</c:v>
                </c:pt>
                <c:pt idx="34603" formatCode="General">
                  <c:v>23.288</c:v>
                </c:pt>
                <c:pt idx="34604" formatCode="General">
                  <c:v>23.288699999999999</c:v>
                </c:pt>
                <c:pt idx="34605" formatCode="General">
                  <c:v>23.289300000000001</c:v>
                </c:pt>
                <c:pt idx="34606" formatCode="General">
                  <c:v>23.29</c:v>
                </c:pt>
                <c:pt idx="34607" formatCode="General">
                  <c:v>23.290700000000001</c:v>
                </c:pt>
                <c:pt idx="34608" formatCode="General">
                  <c:v>23.291399999999999</c:v>
                </c:pt>
                <c:pt idx="34609" formatCode="General">
                  <c:v>23.292000000000002</c:v>
                </c:pt>
                <c:pt idx="34610" formatCode="General">
                  <c:v>23.2927</c:v>
                </c:pt>
                <c:pt idx="34611" formatCode="General">
                  <c:v>23.293399999999998</c:v>
                </c:pt>
                <c:pt idx="34612" formatCode="General">
                  <c:v>23.2941</c:v>
                </c:pt>
                <c:pt idx="34613" formatCode="General">
                  <c:v>23.294699999999999</c:v>
                </c:pt>
                <c:pt idx="34614" formatCode="General">
                  <c:v>23.295400000000001</c:v>
                </c:pt>
                <c:pt idx="34615" formatCode="General">
                  <c:v>23.296099999999999</c:v>
                </c:pt>
                <c:pt idx="34616" formatCode="General">
                  <c:v>23.296700000000001</c:v>
                </c:pt>
                <c:pt idx="34617" formatCode="General">
                  <c:v>23.2974</c:v>
                </c:pt>
                <c:pt idx="34618" formatCode="General">
                  <c:v>23.298100000000002</c:v>
                </c:pt>
                <c:pt idx="34619" formatCode="General">
                  <c:v>23.2988</c:v>
                </c:pt>
                <c:pt idx="34620" formatCode="General">
                  <c:v>23.299399999999999</c:v>
                </c:pt>
                <c:pt idx="34621" formatCode="General">
                  <c:v>23.3001</c:v>
                </c:pt>
                <c:pt idx="34622" formatCode="General">
                  <c:v>23.300799999999999</c:v>
                </c:pt>
                <c:pt idx="34623" formatCode="General">
                  <c:v>23.301500000000001</c:v>
                </c:pt>
                <c:pt idx="34624" formatCode="General">
                  <c:v>23.302099999999999</c:v>
                </c:pt>
                <c:pt idx="34625" formatCode="General">
                  <c:v>23.302800000000001</c:v>
                </c:pt>
                <c:pt idx="34626" formatCode="General">
                  <c:v>23.3035</c:v>
                </c:pt>
                <c:pt idx="34627" formatCode="General">
                  <c:v>23.304099999999998</c:v>
                </c:pt>
                <c:pt idx="34628" formatCode="General">
                  <c:v>23.3048</c:v>
                </c:pt>
                <c:pt idx="34629" formatCode="General">
                  <c:v>23.305499999999999</c:v>
                </c:pt>
                <c:pt idx="34630" formatCode="General">
                  <c:v>23.3062</c:v>
                </c:pt>
                <c:pt idx="34631" formatCode="General">
                  <c:v>23.306799999999999</c:v>
                </c:pt>
                <c:pt idx="34632" formatCode="General">
                  <c:v>23.307500000000001</c:v>
                </c:pt>
                <c:pt idx="34633" formatCode="General">
                  <c:v>23.308199999999999</c:v>
                </c:pt>
                <c:pt idx="34634" formatCode="General">
                  <c:v>23.308900000000001</c:v>
                </c:pt>
                <c:pt idx="34635" formatCode="General">
                  <c:v>23.3095</c:v>
                </c:pt>
                <c:pt idx="34636" formatCode="General">
                  <c:v>23.310199999999998</c:v>
                </c:pt>
                <c:pt idx="34637" formatCode="General">
                  <c:v>23.3109</c:v>
                </c:pt>
                <c:pt idx="34638" formatCode="General">
                  <c:v>23.311599999999999</c:v>
                </c:pt>
                <c:pt idx="34639" formatCode="General">
                  <c:v>23.312200000000001</c:v>
                </c:pt>
                <c:pt idx="34640" formatCode="General">
                  <c:v>23.312899999999999</c:v>
                </c:pt>
                <c:pt idx="34641" formatCode="General">
                  <c:v>23.313600000000001</c:v>
                </c:pt>
                <c:pt idx="34642" formatCode="General">
                  <c:v>23.3142</c:v>
                </c:pt>
                <c:pt idx="34643" formatCode="General">
                  <c:v>23.314900000000002</c:v>
                </c:pt>
                <c:pt idx="34644" formatCode="General">
                  <c:v>23.3156</c:v>
                </c:pt>
                <c:pt idx="34645" formatCode="General">
                  <c:v>23.316299999999998</c:v>
                </c:pt>
                <c:pt idx="34646" formatCode="General">
                  <c:v>23.3169</c:v>
                </c:pt>
                <c:pt idx="34647" formatCode="General">
                  <c:v>23.317599999999999</c:v>
                </c:pt>
                <c:pt idx="34648" formatCode="General">
                  <c:v>23.318300000000001</c:v>
                </c:pt>
                <c:pt idx="34649" formatCode="General">
                  <c:v>23.318999999999999</c:v>
                </c:pt>
                <c:pt idx="34650" formatCode="General">
                  <c:v>23.319600000000001</c:v>
                </c:pt>
                <c:pt idx="34651" formatCode="General">
                  <c:v>23.3203</c:v>
                </c:pt>
                <c:pt idx="34652" formatCode="General">
                  <c:v>23.321000000000002</c:v>
                </c:pt>
                <c:pt idx="34653" formatCode="General">
                  <c:v>23.3216</c:v>
                </c:pt>
                <c:pt idx="34654" formatCode="General">
                  <c:v>23.322299999999998</c:v>
                </c:pt>
                <c:pt idx="34655" formatCode="General">
                  <c:v>23.323</c:v>
                </c:pt>
                <c:pt idx="34656" formatCode="General">
                  <c:v>23.323699999999999</c:v>
                </c:pt>
                <c:pt idx="34657" formatCode="General">
                  <c:v>23.324300000000001</c:v>
                </c:pt>
                <c:pt idx="34658" formatCode="General">
                  <c:v>23.324999999999999</c:v>
                </c:pt>
                <c:pt idx="34659" formatCode="General">
                  <c:v>23.325700000000001</c:v>
                </c:pt>
                <c:pt idx="34660" formatCode="General">
                  <c:v>23.3264</c:v>
                </c:pt>
                <c:pt idx="34661" formatCode="General">
                  <c:v>23.327000000000002</c:v>
                </c:pt>
                <c:pt idx="34662" formatCode="General">
                  <c:v>23.3277</c:v>
                </c:pt>
                <c:pt idx="34663" formatCode="General">
                  <c:v>23.328399999999998</c:v>
                </c:pt>
                <c:pt idx="34664" formatCode="General">
                  <c:v>23.3291</c:v>
                </c:pt>
                <c:pt idx="34665" formatCode="General">
                  <c:v>23.329699999999999</c:v>
                </c:pt>
                <c:pt idx="34666" formatCode="General">
                  <c:v>23.330400000000001</c:v>
                </c:pt>
                <c:pt idx="34667" formatCode="General">
                  <c:v>23.331099999999999</c:v>
                </c:pt>
                <c:pt idx="34668" formatCode="General">
                  <c:v>23.331700000000001</c:v>
                </c:pt>
                <c:pt idx="34669" formatCode="General">
                  <c:v>23.3324</c:v>
                </c:pt>
                <c:pt idx="34670" formatCode="General">
                  <c:v>23.333100000000002</c:v>
                </c:pt>
                <c:pt idx="34671" formatCode="General">
                  <c:v>23.3338</c:v>
                </c:pt>
                <c:pt idx="34672" formatCode="General">
                  <c:v>23.334399999999999</c:v>
                </c:pt>
                <c:pt idx="34673" formatCode="General">
                  <c:v>23.335100000000001</c:v>
                </c:pt>
                <c:pt idx="34674" formatCode="General">
                  <c:v>23.335799999999999</c:v>
                </c:pt>
                <c:pt idx="34675" formatCode="General">
                  <c:v>23.336500000000001</c:v>
                </c:pt>
                <c:pt idx="34676" formatCode="General">
                  <c:v>23.3371</c:v>
                </c:pt>
                <c:pt idx="34677" formatCode="General">
                  <c:v>23.337800000000001</c:v>
                </c:pt>
                <c:pt idx="34678" formatCode="General">
                  <c:v>23.3385</c:v>
                </c:pt>
                <c:pt idx="34679" formatCode="General">
                  <c:v>23.339099999999998</c:v>
                </c:pt>
                <c:pt idx="34680" formatCode="General">
                  <c:v>23.3398</c:v>
                </c:pt>
                <c:pt idx="34681" formatCode="General">
                  <c:v>23.340499999999999</c:v>
                </c:pt>
                <c:pt idx="34682" formatCode="General">
                  <c:v>23.341200000000001</c:v>
                </c:pt>
                <c:pt idx="34683" formatCode="General">
                  <c:v>23.341799999999999</c:v>
                </c:pt>
                <c:pt idx="34684" formatCode="General">
                  <c:v>23.342500000000001</c:v>
                </c:pt>
                <c:pt idx="34685" formatCode="General">
                  <c:v>23.3432</c:v>
                </c:pt>
                <c:pt idx="34686" formatCode="General">
                  <c:v>23.343900000000001</c:v>
                </c:pt>
                <c:pt idx="34687" formatCode="General">
                  <c:v>23.3445</c:v>
                </c:pt>
                <c:pt idx="34688" formatCode="General">
                  <c:v>23.345199999999998</c:v>
                </c:pt>
                <c:pt idx="34689" formatCode="General">
                  <c:v>23.3459</c:v>
                </c:pt>
                <c:pt idx="34690" formatCode="General">
                  <c:v>23.346499999999999</c:v>
                </c:pt>
                <c:pt idx="34691" formatCode="General">
                  <c:v>23.347200000000001</c:v>
                </c:pt>
                <c:pt idx="34692" formatCode="General">
                  <c:v>23.347899999999999</c:v>
                </c:pt>
                <c:pt idx="34693" formatCode="General">
                  <c:v>23.348600000000001</c:v>
                </c:pt>
                <c:pt idx="34694" formatCode="General">
                  <c:v>23.3492</c:v>
                </c:pt>
                <c:pt idx="34695" formatCode="General">
                  <c:v>23.349900000000002</c:v>
                </c:pt>
                <c:pt idx="34696" formatCode="General">
                  <c:v>23.3506</c:v>
                </c:pt>
                <c:pt idx="34697" formatCode="General">
                  <c:v>23.351299999999998</c:v>
                </c:pt>
                <c:pt idx="34698" formatCode="General">
                  <c:v>23.351900000000001</c:v>
                </c:pt>
                <c:pt idx="34699" formatCode="General">
                  <c:v>23.352599999999999</c:v>
                </c:pt>
                <c:pt idx="34700" formatCode="General">
                  <c:v>23.353300000000001</c:v>
                </c:pt>
                <c:pt idx="34701" formatCode="General">
                  <c:v>23.353999999999999</c:v>
                </c:pt>
                <c:pt idx="34702" formatCode="General">
                  <c:v>23.354600000000001</c:v>
                </c:pt>
                <c:pt idx="34703" formatCode="General">
                  <c:v>23.3553</c:v>
                </c:pt>
                <c:pt idx="34704" formatCode="General">
                  <c:v>23.356000000000002</c:v>
                </c:pt>
                <c:pt idx="34705" formatCode="General">
                  <c:v>23.3566</c:v>
                </c:pt>
                <c:pt idx="34706" formatCode="General">
                  <c:v>23.357299999999999</c:v>
                </c:pt>
                <c:pt idx="34707" formatCode="General">
                  <c:v>23.358000000000001</c:v>
                </c:pt>
                <c:pt idx="34708" formatCode="General">
                  <c:v>23.358699999999999</c:v>
                </c:pt>
                <c:pt idx="34709" formatCode="General">
                  <c:v>23.359300000000001</c:v>
                </c:pt>
                <c:pt idx="34710" formatCode="General">
                  <c:v>23.36</c:v>
                </c:pt>
                <c:pt idx="34711" formatCode="General">
                  <c:v>23.360700000000001</c:v>
                </c:pt>
                <c:pt idx="34712" formatCode="General">
                  <c:v>23.3614</c:v>
                </c:pt>
                <c:pt idx="34713" formatCode="General">
                  <c:v>23.361999999999998</c:v>
                </c:pt>
                <c:pt idx="34714" formatCode="General">
                  <c:v>23.3627</c:v>
                </c:pt>
                <c:pt idx="34715" formatCode="General">
                  <c:v>23.363399999999999</c:v>
                </c:pt>
                <c:pt idx="34716" formatCode="General">
                  <c:v>23.364000000000001</c:v>
                </c:pt>
                <c:pt idx="34717" formatCode="General">
                  <c:v>23.364699999999999</c:v>
                </c:pt>
                <c:pt idx="34718" formatCode="General">
                  <c:v>23.365400000000001</c:v>
                </c:pt>
                <c:pt idx="34719" formatCode="General">
                  <c:v>23.366099999999999</c:v>
                </c:pt>
                <c:pt idx="34720" formatCode="General">
                  <c:v>23.366700000000002</c:v>
                </c:pt>
                <c:pt idx="34721" formatCode="General">
                  <c:v>23.3674</c:v>
                </c:pt>
                <c:pt idx="34722" formatCode="General">
                  <c:v>23.368099999999998</c:v>
                </c:pt>
                <c:pt idx="34723" formatCode="General">
                  <c:v>23.3688</c:v>
                </c:pt>
                <c:pt idx="34724" formatCode="General">
                  <c:v>23.369399999999999</c:v>
                </c:pt>
                <c:pt idx="34725" formatCode="General">
                  <c:v>23.370100000000001</c:v>
                </c:pt>
                <c:pt idx="34726" formatCode="General">
                  <c:v>23.370799999999999</c:v>
                </c:pt>
                <c:pt idx="34727" formatCode="General">
                  <c:v>23.371400000000001</c:v>
                </c:pt>
                <c:pt idx="34728" formatCode="General">
                  <c:v>23.3721</c:v>
                </c:pt>
                <c:pt idx="34729" formatCode="General">
                  <c:v>23.372800000000002</c:v>
                </c:pt>
                <c:pt idx="34730" formatCode="General">
                  <c:v>23.3735</c:v>
                </c:pt>
                <c:pt idx="34731" formatCode="General">
                  <c:v>23.374099999999999</c:v>
                </c:pt>
                <c:pt idx="34732" formatCode="General">
                  <c:v>23.3748</c:v>
                </c:pt>
                <c:pt idx="34733" formatCode="General">
                  <c:v>23.375499999999999</c:v>
                </c:pt>
                <c:pt idx="34734" formatCode="General">
                  <c:v>23.376200000000001</c:v>
                </c:pt>
                <c:pt idx="34735" formatCode="General">
                  <c:v>23.376799999999999</c:v>
                </c:pt>
                <c:pt idx="34736" formatCode="General">
                  <c:v>23.377500000000001</c:v>
                </c:pt>
                <c:pt idx="34737" formatCode="General">
                  <c:v>23.3782</c:v>
                </c:pt>
                <c:pt idx="34738" formatCode="General">
                  <c:v>23.378900000000002</c:v>
                </c:pt>
                <c:pt idx="34739" formatCode="General">
                  <c:v>23.3795</c:v>
                </c:pt>
                <c:pt idx="34740" formatCode="General">
                  <c:v>23.380199999999999</c:v>
                </c:pt>
                <c:pt idx="34741" formatCode="General">
                  <c:v>23.3809</c:v>
                </c:pt>
                <c:pt idx="34742" formatCode="General">
                  <c:v>23.381499999999999</c:v>
                </c:pt>
                <c:pt idx="34743" formatCode="General">
                  <c:v>23.382200000000001</c:v>
                </c:pt>
                <c:pt idx="34744" formatCode="General">
                  <c:v>23.382899999999999</c:v>
                </c:pt>
                <c:pt idx="34745" formatCode="General">
                  <c:v>23.383600000000001</c:v>
                </c:pt>
                <c:pt idx="34746" formatCode="General">
                  <c:v>23.3842</c:v>
                </c:pt>
                <c:pt idx="34747" formatCode="General">
                  <c:v>23.384899999999998</c:v>
                </c:pt>
                <c:pt idx="34748" formatCode="General">
                  <c:v>23.3856</c:v>
                </c:pt>
                <c:pt idx="34749" formatCode="General">
                  <c:v>23.386299999999999</c:v>
                </c:pt>
                <c:pt idx="34750" formatCode="General">
                  <c:v>23.386900000000001</c:v>
                </c:pt>
                <c:pt idx="34751" formatCode="General">
                  <c:v>23.387599999999999</c:v>
                </c:pt>
                <c:pt idx="34752" formatCode="General">
                  <c:v>23.388300000000001</c:v>
                </c:pt>
                <c:pt idx="34753" formatCode="General">
                  <c:v>23.3889</c:v>
                </c:pt>
                <c:pt idx="34754" formatCode="General">
                  <c:v>23.389600000000002</c:v>
                </c:pt>
                <c:pt idx="34755" formatCode="General">
                  <c:v>23.3903</c:v>
                </c:pt>
                <c:pt idx="34756" formatCode="General">
                  <c:v>23.390999999999998</c:v>
                </c:pt>
                <c:pt idx="34757" formatCode="General">
                  <c:v>23.3916</c:v>
                </c:pt>
                <c:pt idx="34758" formatCode="General">
                  <c:v>23.392299999999999</c:v>
                </c:pt>
                <c:pt idx="34759" formatCode="General">
                  <c:v>23.393000000000001</c:v>
                </c:pt>
                <c:pt idx="34760" formatCode="General">
                  <c:v>23.393699999999999</c:v>
                </c:pt>
                <c:pt idx="34761" formatCode="General">
                  <c:v>23.394300000000001</c:v>
                </c:pt>
                <c:pt idx="34762" formatCode="General">
                  <c:v>23.395</c:v>
                </c:pt>
                <c:pt idx="34763" formatCode="General">
                  <c:v>23.395700000000001</c:v>
                </c:pt>
                <c:pt idx="34764" formatCode="General">
                  <c:v>23.3964</c:v>
                </c:pt>
                <c:pt idx="34765" formatCode="General">
                  <c:v>23.396999999999998</c:v>
                </c:pt>
                <c:pt idx="34766" formatCode="General">
                  <c:v>23.3977</c:v>
                </c:pt>
                <c:pt idx="34767" formatCode="General">
                  <c:v>23.398399999999999</c:v>
                </c:pt>
                <c:pt idx="34768" formatCode="General">
                  <c:v>23.399000000000001</c:v>
                </c:pt>
                <c:pt idx="34769" formatCode="General">
                  <c:v>23.399699999999999</c:v>
                </c:pt>
                <c:pt idx="34770" formatCode="General">
                  <c:v>23.400400000000001</c:v>
                </c:pt>
                <c:pt idx="34771" formatCode="General">
                  <c:v>23.4011</c:v>
                </c:pt>
                <c:pt idx="34772" formatCode="General">
                  <c:v>23.401700000000002</c:v>
                </c:pt>
                <c:pt idx="34773" formatCode="General">
                  <c:v>23.4024</c:v>
                </c:pt>
                <c:pt idx="34774" formatCode="General">
                  <c:v>23.403099999999998</c:v>
                </c:pt>
                <c:pt idx="34775" formatCode="General">
                  <c:v>23.4038</c:v>
                </c:pt>
                <c:pt idx="34776" formatCode="General">
                  <c:v>23.404399999999999</c:v>
                </c:pt>
                <c:pt idx="34777" formatCode="General">
                  <c:v>23.405100000000001</c:v>
                </c:pt>
                <c:pt idx="34778" formatCode="General">
                  <c:v>23.405799999999999</c:v>
                </c:pt>
                <c:pt idx="34779" formatCode="General">
                  <c:v>23.406400000000001</c:v>
                </c:pt>
                <c:pt idx="34780" formatCode="General">
                  <c:v>23.4071</c:v>
                </c:pt>
                <c:pt idx="34781" formatCode="General">
                  <c:v>23.407800000000002</c:v>
                </c:pt>
                <c:pt idx="34782" formatCode="General">
                  <c:v>23.4085</c:v>
                </c:pt>
                <c:pt idx="34783" formatCode="General">
                  <c:v>23.409099999999999</c:v>
                </c:pt>
                <c:pt idx="34784" formatCode="General">
                  <c:v>23.409800000000001</c:v>
                </c:pt>
                <c:pt idx="34785" formatCode="General">
                  <c:v>23.410499999999999</c:v>
                </c:pt>
                <c:pt idx="34786" formatCode="General">
                  <c:v>23.411200000000001</c:v>
                </c:pt>
                <c:pt idx="34787" formatCode="General">
                  <c:v>23.411799999999999</c:v>
                </c:pt>
                <c:pt idx="34788" formatCode="General">
                  <c:v>23.412500000000001</c:v>
                </c:pt>
                <c:pt idx="34789" formatCode="General">
                  <c:v>23.4132</c:v>
                </c:pt>
                <c:pt idx="34790" formatCode="General">
                  <c:v>23.413799999999998</c:v>
                </c:pt>
                <c:pt idx="34791" formatCode="General">
                  <c:v>23.4145</c:v>
                </c:pt>
                <c:pt idx="34792" formatCode="General">
                  <c:v>23.415199999999999</c:v>
                </c:pt>
                <c:pt idx="34793" formatCode="General">
                  <c:v>23.415900000000001</c:v>
                </c:pt>
                <c:pt idx="34794" formatCode="General">
                  <c:v>23.416499999999999</c:v>
                </c:pt>
                <c:pt idx="34795" formatCode="General">
                  <c:v>23.417200000000001</c:v>
                </c:pt>
                <c:pt idx="34796" formatCode="General">
                  <c:v>23.417899999999999</c:v>
                </c:pt>
                <c:pt idx="34797" formatCode="General">
                  <c:v>23.418600000000001</c:v>
                </c:pt>
                <c:pt idx="34798" formatCode="General">
                  <c:v>23.4192</c:v>
                </c:pt>
                <c:pt idx="34799" formatCode="General">
                  <c:v>23.419899999999998</c:v>
                </c:pt>
                <c:pt idx="34800" formatCode="General">
                  <c:v>23.4206</c:v>
                </c:pt>
                <c:pt idx="34801" formatCode="General">
                  <c:v>23.421299999999999</c:v>
                </c:pt>
                <c:pt idx="34802" formatCode="General">
                  <c:v>23.421900000000001</c:v>
                </c:pt>
                <c:pt idx="34803" formatCode="General">
                  <c:v>23.422599999999999</c:v>
                </c:pt>
                <c:pt idx="34804" formatCode="General">
                  <c:v>23.423300000000001</c:v>
                </c:pt>
                <c:pt idx="34805" formatCode="General">
                  <c:v>23.4239</c:v>
                </c:pt>
                <c:pt idx="34806" formatCode="General">
                  <c:v>23.424600000000002</c:v>
                </c:pt>
                <c:pt idx="34807" formatCode="General">
                  <c:v>23.4253</c:v>
                </c:pt>
                <c:pt idx="34808" formatCode="General">
                  <c:v>23.425999999999998</c:v>
                </c:pt>
                <c:pt idx="34809" formatCode="General">
                  <c:v>23.426600000000001</c:v>
                </c:pt>
                <c:pt idx="34810" formatCode="General">
                  <c:v>23.427299999999999</c:v>
                </c:pt>
                <c:pt idx="34811" formatCode="General">
                  <c:v>23.428000000000001</c:v>
                </c:pt>
                <c:pt idx="34812" formatCode="General">
                  <c:v>23.428699999999999</c:v>
                </c:pt>
                <c:pt idx="34813" formatCode="General">
                  <c:v>23.429300000000001</c:v>
                </c:pt>
                <c:pt idx="34814" formatCode="General">
                  <c:v>23.43</c:v>
                </c:pt>
                <c:pt idx="34815" formatCode="General">
                  <c:v>23.430700000000002</c:v>
                </c:pt>
                <c:pt idx="34816" formatCode="General">
                  <c:v>23.4313</c:v>
                </c:pt>
                <c:pt idx="34817" formatCode="General">
                  <c:v>23.431999999999999</c:v>
                </c:pt>
                <c:pt idx="34818" formatCode="General">
                  <c:v>23.432700000000001</c:v>
                </c:pt>
                <c:pt idx="34819" formatCode="General">
                  <c:v>23.433399999999999</c:v>
                </c:pt>
                <c:pt idx="34820" formatCode="General">
                  <c:v>23.434000000000001</c:v>
                </c:pt>
                <c:pt idx="34821" formatCode="General">
                  <c:v>23.434699999999999</c:v>
                </c:pt>
                <c:pt idx="34822" formatCode="General">
                  <c:v>23.435400000000001</c:v>
                </c:pt>
                <c:pt idx="34823" formatCode="General">
                  <c:v>23.4361</c:v>
                </c:pt>
                <c:pt idx="34824" formatCode="General">
                  <c:v>23.436699999999998</c:v>
                </c:pt>
                <c:pt idx="34825" formatCode="General">
                  <c:v>23.4374</c:v>
                </c:pt>
                <c:pt idx="34826" formatCode="General">
                  <c:v>23.438099999999999</c:v>
                </c:pt>
                <c:pt idx="34827" formatCode="General">
                  <c:v>23.438800000000001</c:v>
                </c:pt>
                <c:pt idx="34828" formatCode="General">
                  <c:v>23.439399999999999</c:v>
                </c:pt>
                <c:pt idx="34829" formatCode="General">
                  <c:v>23.440100000000001</c:v>
                </c:pt>
                <c:pt idx="34830" formatCode="General">
                  <c:v>23.440799999999999</c:v>
                </c:pt>
                <c:pt idx="34831" formatCode="General">
                  <c:v>23.441400000000002</c:v>
                </c:pt>
                <c:pt idx="34832" formatCode="General">
                  <c:v>23.4421</c:v>
                </c:pt>
                <c:pt idx="34833" formatCode="General">
                  <c:v>23.442799999999998</c:v>
                </c:pt>
                <c:pt idx="34834" formatCode="General">
                  <c:v>23.4435</c:v>
                </c:pt>
                <c:pt idx="34835" formatCode="General">
                  <c:v>23.444099999999999</c:v>
                </c:pt>
                <c:pt idx="34836" formatCode="General">
                  <c:v>23.444800000000001</c:v>
                </c:pt>
                <c:pt idx="34837" formatCode="General">
                  <c:v>23.445499999999999</c:v>
                </c:pt>
                <c:pt idx="34838" formatCode="General">
                  <c:v>23.446200000000001</c:v>
                </c:pt>
                <c:pt idx="34839" formatCode="General">
                  <c:v>23.4468</c:v>
                </c:pt>
                <c:pt idx="34840" formatCode="General">
                  <c:v>23.447500000000002</c:v>
                </c:pt>
                <c:pt idx="34841" formatCode="General">
                  <c:v>23.4482</c:v>
                </c:pt>
                <c:pt idx="34842" formatCode="General">
                  <c:v>23.448799999999999</c:v>
                </c:pt>
                <c:pt idx="34843" formatCode="General">
                  <c:v>23.4495</c:v>
                </c:pt>
                <c:pt idx="34844" formatCode="General">
                  <c:v>23.450199999999999</c:v>
                </c:pt>
                <c:pt idx="34845" formatCode="General">
                  <c:v>23.450900000000001</c:v>
                </c:pt>
                <c:pt idx="34846" formatCode="General">
                  <c:v>23.451499999999999</c:v>
                </c:pt>
                <c:pt idx="34847" formatCode="General">
                  <c:v>23.452200000000001</c:v>
                </c:pt>
                <c:pt idx="34848" formatCode="General">
                  <c:v>23.4529</c:v>
                </c:pt>
                <c:pt idx="34849" formatCode="General">
                  <c:v>23.453600000000002</c:v>
                </c:pt>
                <c:pt idx="34850" formatCode="General">
                  <c:v>23.4542</c:v>
                </c:pt>
                <c:pt idx="34851" formatCode="General">
                  <c:v>23.454899999999999</c:v>
                </c:pt>
                <c:pt idx="34852" formatCode="General">
                  <c:v>23.4556</c:v>
                </c:pt>
                <c:pt idx="34853" formatCode="General">
                  <c:v>23.456199999999999</c:v>
                </c:pt>
                <c:pt idx="34854" formatCode="General">
                  <c:v>23.456900000000001</c:v>
                </c:pt>
                <c:pt idx="34855" formatCode="General">
                  <c:v>23.457599999999999</c:v>
                </c:pt>
                <c:pt idx="34856" formatCode="General">
                  <c:v>23.458300000000001</c:v>
                </c:pt>
                <c:pt idx="34857" formatCode="General">
                  <c:v>23.4589</c:v>
                </c:pt>
                <c:pt idx="34858" formatCode="General">
                  <c:v>23.459599999999998</c:v>
                </c:pt>
                <c:pt idx="34859" formatCode="General">
                  <c:v>23.4603</c:v>
                </c:pt>
                <c:pt idx="34860" formatCode="General">
                  <c:v>23.460999999999999</c:v>
                </c:pt>
                <c:pt idx="34861" formatCode="General">
                  <c:v>23.461600000000001</c:v>
                </c:pt>
                <c:pt idx="34862" formatCode="General">
                  <c:v>23.462299999999999</c:v>
                </c:pt>
                <c:pt idx="34863" formatCode="General">
                  <c:v>23.463000000000001</c:v>
                </c:pt>
                <c:pt idx="34864" formatCode="General">
                  <c:v>23.463699999999999</c:v>
                </c:pt>
                <c:pt idx="34865" formatCode="General">
                  <c:v>23.464300000000001</c:v>
                </c:pt>
                <c:pt idx="34866" formatCode="General">
                  <c:v>23.465</c:v>
                </c:pt>
                <c:pt idx="34867" formatCode="General">
                  <c:v>23.465699999999998</c:v>
                </c:pt>
                <c:pt idx="34868" formatCode="General">
                  <c:v>23.4663</c:v>
                </c:pt>
                <c:pt idx="34869" formatCode="General">
                  <c:v>23.466999999999999</c:v>
                </c:pt>
                <c:pt idx="34870" formatCode="General">
                  <c:v>23.467700000000001</c:v>
                </c:pt>
                <c:pt idx="34871" formatCode="General">
                  <c:v>23.468399999999999</c:v>
                </c:pt>
                <c:pt idx="34872" formatCode="General">
                  <c:v>23.469000000000001</c:v>
                </c:pt>
                <c:pt idx="34873" formatCode="General">
                  <c:v>23.4697</c:v>
                </c:pt>
                <c:pt idx="34874" formatCode="General">
                  <c:v>23.470400000000001</c:v>
                </c:pt>
                <c:pt idx="34875" formatCode="General">
                  <c:v>23.4711</c:v>
                </c:pt>
                <c:pt idx="34876" formatCode="General">
                  <c:v>23.471699999999998</c:v>
                </c:pt>
                <c:pt idx="34877" formatCode="General">
                  <c:v>23.4724</c:v>
                </c:pt>
                <c:pt idx="34878" formatCode="General">
                  <c:v>23.473099999999999</c:v>
                </c:pt>
                <c:pt idx="34879" formatCode="General">
                  <c:v>23.473700000000001</c:v>
                </c:pt>
                <c:pt idx="34880" formatCode="General">
                  <c:v>23.474399999999999</c:v>
                </c:pt>
                <c:pt idx="34881" formatCode="General">
                  <c:v>23.475100000000001</c:v>
                </c:pt>
                <c:pt idx="34882" formatCode="General">
                  <c:v>23.4758</c:v>
                </c:pt>
                <c:pt idx="34883" formatCode="General">
                  <c:v>23.476400000000002</c:v>
                </c:pt>
                <c:pt idx="34884" formatCode="General">
                  <c:v>23.4771</c:v>
                </c:pt>
                <c:pt idx="34885" formatCode="General">
                  <c:v>23.477799999999998</c:v>
                </c:pt>
                <c:pt idx="34886" formatCode="General">
                  <c:v>23.4785</c:v>
                </c:pt>
                <c:pt idx="34887" formatCode="General">
                  <c:v>23.479099999999999</c:v>
                </c:pt>
                <c:pt idx="34888" formatCode="General">
                  <c:v>23.479800000000001</c:v>
                </c:pt>
                <c:pt idx="34889" formatCode="General">
                  <c:v>23.480499999999999</c:v>
                </c:pt>
                <c:pt idx="34890" formatCode="General">
                  <c:v>23.481100000000001</c:v>
                </c:pt>
                <c:pt idx="34891" formatCode="General">
                  <c:v>23.4818</c:v>
                </c:pt>
                <c:pt idx="34892" formatCode="General">
                  <c:v>23.482500000000002</c:v>
                </c:pt>
                <c:pt idx="34893" formatCode="General">
                  <c:v>23.4832</c:v>
                </c:pt>
                <c:pt idx="34894" formatCode="General">
                  <c:v>23.483799999999999</c:v>
                </c:pt>
                <c:pt idx="34895" formatCode="General">
                  <c:v>23.484500000000001</c:v>
                </c:pt>
                <c:pt idx="34896" formatCode="General">
                  <c:v>23.485199999999999</c:v>
                </c:pt>
                <c:pt idx="34897" formatCode="General">
                  <c:v>23.485900000000001</c:v>
                </c:pt>
                <c:pt idx="34898" formatCode="General">
                  <c:v>23.486499999999999</c:v>
                </c:pt>
                <c:pt idx="34899" formatCode="General">
                  <c:v>23.487200000000001</c:v>
                </c:pt>
                <c:pt idx="34900" formatCode="General">
                  <c:v>23.4879</c:v>
                </c:pt>
                <c:pt idx="34901" formatCode="General">
                  <c:v>23.488600000000002</c:v>
                </c:pt>
                <c:pt idx="34902" formatCode="General">
                  <c:v>23.4892</c:v>
                </c:pt>
                <c:pt idx="34903" formatCode="General">
                  <c:v>23.489899999999999</c:v>
                </c:pt>
                <c:pt idx="34904" formatCode="General">
                  <c:v>23.490600000000001</c:v>
                </c:pt>
                <c:pt idx="34905" formatCode="General">
                  <c:v>23.491199999999999</c:v>
                </c:pt>
                <c:pt idx="34906" formatCode="General">
                  <c:v>23.491900000000001</c:v>
                </c:pt>
                <c:pt idx="34907" formatCode="General">
                  <c:v>23.492599999999999</c:v>
                </c:pt>
                <c:pt idx="34908" formatCode="General">
                  <c:v>23.493300000000001</c:v>
                </c:pt>
                <c:pt idx="34909" formatCode="General">
                  <c:v>23.4939</c:v>
                </c:pt>
                <c:pt idx="34910" formatCode="General">
                  <c:v>23.494599999999998</c:v>
                </c:pt>
                <c:pt idx="34911" formatCode="General">
                  <c:v>23.4953</c:v>
                </c:pt>
                <c:pt idx="34912" formatCode="General">
                  <c:v>23.495999999999999</c:v>
                </c:pt>
                <c:pt idx="34913" formatCode="General">
                  <c:v>23.496600000000001</c:v>
                </c:pt>
                <c:pt idx="34914" formatCode="General">
                  <c:v>23.497299999999999</c:v>
                </c:pt>
                <c:pt idx="34915" formatCode="General">
                  <c:v>23.498000000000001</c:v>
                </c:pt>
                <c:pt idx="34916" formatCode="General">
                  <c:v>23.4986</c:v>
                </c:pt>
                <c:pt idx="34917" formatCode="General">
                  <c:v>23.499300000000002</c:v>
                </c:pt>
                <c:pt idx="34918" formatCode="General">
                  <c:v>23.5</c:v>
                </c:pt>
                <c:pt idx="34919" formatCode="General">
                  <c:v>23.500699999999998</c:v>
                </c:pt>
                <c:pt idx="34920" formatCode="General">
                  <c:v>23.501300000000001</c:v>
                </c:pt>
                <c:pt idx="34921" formatCode="General">
                  <c:v>23.501999999999999</c:v>
                </c:pt>
                <c:pt idx="34922" formatCode="General">
                  <c:v>23.502700000000001</c:v>
                </c:pt>
                <c:pt idx="34923" formatCode="General">
                  <c:v>23.503399999999999</c:v>
                </c:pt>
                <c:pt idx="34924" formatCode="General">
                  <c:v>23.504000000000001</c:v>
                </c:pt>
                <c:pt idx="34925" formatCode="General">
                  <c:v>23.5047</c:v>
                </c:pt>
                <c:pt idx="34926" formatCode="General">
                  <c:v>23.505400000000002</c:v>
                </c:pt>
                <c:pt idx="34927" formatCode="General">
                  <c:v>23.5061</c:v>
                </c:pt>
                <c:pt idx="34928" formatCode="General">
                  <c:v>23.506699999999999</c:v>
                </c:pt>
                <c:pt idx="34929" formatCode="General">
                  <c:v>23.507400000000001</c:v>
                </c:pt>
                <c:pt idx="34930" formatCode="General">
                  <c:v>23.508099999999999</c:v>
                </c:pt>
                <c:pt idx="34931" formatCode="General">
                  <c:v>23.508700000000001</c:v>
                </c:pt>
                <c:pt idx="34932" formatCode="General">
                  <c:v>23.509399999999999</c:v>
                </c:pt>
                <c:pt idx="34933" formatCode="General">
                  <c:v>23.510100000000001</c:v>
                </c:pt>
                <c:pt idx="34934" formatCode="General">
                  <c:v>23.5108</c:v>
                </c:pt>
                <c:pt idx="34935" formatCode="General">
                  <c:v>23.511399999999998</c:v>
                </c:pt>
                <c:pt idx="34936" formatCode="General">
                  <c:v>23.5121</c:v>
                </c:pt>
                <c:pt idx="34937" formatCode="General">
                  <c:v>23.512799999999999</c:v>
                </c:pt>
                <c:pt idx="34938" formatCode="General">
                  <c:v>23.513500000000001</c:v>
                </c:pt>
                <c:pt idx="34939" formatCode="General">
                  <c:v>23.514099999999999</c:v>
                </c:pt>
                <c:pt idx="34940" formatCode="General">
                  <c:v>23.514800000000001</c:v>
                </c:pt>
                <c:pt idx="34941" formatCode="General">
                  <c:v>23.515499999999999</c:v>
                </c:pt>
                <c:pt idx="34942" formatCode="General">
                  <c:v>23.516100000000002</c:v>
                </c:pt>
                <c:pt idx="34943" formatCode="General">
                  <c:v>23.5168</c:v>
                </c:pt>
                <c:pt idx="34944" formatCode="General">
                  <c:v>23.517499999999998</c:v>
                </c:pt>
                <c:pt idx="34945" formatCode="General">
                  <c:v>23.5182</c:v>
                </c:pt>
                <c:pt idx="34946" formatCode="General">
                  <c:v>23.518799999999999</c:v>
                </c:pt>
                <c:pt idx="34947" formatCode="General">
                  <c:v>23.519500000000001</c:v>
                </c:pt>
                <c:pt idx="34948" formatCode="General">
                  <c:v>23.520199999999999</c:v>
                </c:pt>
                <c:pt idx="34949" formatCode="General">
                  <c:v>23.520900000000001</c:v>
                </c:pt>
                <c:pt idx="34950" formatCode="General">
                  <c:v>23.5215</c:v>
                </c:pt>
                <c:pt idx="34951" formatCode="General">
                  <c:v>23.522200000000002</c:v>
                </c:pt>
                <c:pt idx="34952" formatCode="General">
                  <c:v>23.5229</c:v>
                </c:pt>
                <c:pt idx="34953" formatCode="General">
                  <c:v>23.523499999999999</c:v>
                </c:pt>
                <c:pt idx="34954" formatCode="General">
                  <c:v>23.5242</c:v>
                </c:pt>
                <c:pt idx="34955" formatCode="General">
                  <c:v>23.524899999999999</c:v>
                </c:pt>
                <c:pt idx="34956" formatCode="General">
                  <c:v>23.525600000000001</c:v>
                </c:pt>
                <c:pt idx="34957" formatCode="General">
                  <c:v>23.526199999999999</c:v>
                </c:pt>
                <c:pt idx="34958" formatCode="General">
                  <c:v>23.526900000000001</c:v>
                </c:pt>
                <c:pt idx="34959" formatCode="General">
                  <c:v>23.5276</c:v>
                </c:pt>
                <c:pt idx="34960" formatCode="General">
                  <c:v>23.528300000000002</c:v>
                </c:pt>
                <c:pt idx="34961" formatCode="General">
                  <c:v>23.5289</c:v>
                </c:pt>
                <c:pt idx="34962" formatCode="General">
                  <c:v>23.529599999999999</c:v>
                </c:pt>
                <c:pt idx="34963" formatCode="General">
                  <c:v>23.5303</c:v>
                </c:pt>
                <c:pt idx="34964" formatCode="General">
                  <c:v>23.530999999999999</c:v>
                </c:pt>
                <c:pt idx="34965" formatCode="General">
                  <c:v>23.531600000000001</c:v>
                </c:pt>
                <c:pt idx="34966" formatCode="General">
                  <c:v>23.532299999999999</c:v>
                </c:pt>
                <c:pt idx="34967" formatCode="General">
                  <c:v>23.533000000000001</c:v>
                </c:pt>
                <c:pt idx="34968" formatCode="General">
                  <c:v>23.5336</c:v>
                </c:pt>
                <c:pt idx="34969" formatCode="General">
                  <c:v>23.534300000000002</c:v>
                </c:pt>
                <c:pt idx="34970" formatCode="General">
                  <c:v>23.535</c:v>
                </c:pt>
                <c:pt idx="34971" formatCode="General">
                  <c:v>23.535699999999999</c:v>
                </c:pt>
                <c:pt idx="34972" formatCode="General">
                  <c:v>23.536300000000001</c:v>
                </c:pt>
                <c:pt idx="34973" formatCode="General">
                  <c:v>23.536999999999999</c:v>
                </c:pt>
                <c:pt idx="34974" formatCode="General">
                  <c:v>23.537700000000001</c:v>
                </c:pt>
                <c:pt idx="34975" formatCode="General">
                  <c:v>23.538399999999999</c:v>
                </c:pt>
                <c:pt idx="34976" formatCode="General">
                  <c:v>23.539000000000001</c:v>
                </c:pt>
                <c:pt idx="34977" formatCode="General">
                  <c:v>23.5397</c:v>
                </c:pt>
                <c:pt idx="34978" formatCode="General">
                  <c:v>23.540400000000002</c:v>
                </c:pt>
                <c:pt idx="34979" formatCode="General">
                  <c:v>23.541</c:v>
                </c:pt>
                <c:pt idx="34980" formatCode="General">
                  <c:v>23.541699999999999</c:v>
                </c:pt>
                <c:pt idx="34981" formatCode="General">
                  <c:v>23.542400000000001</c:v>
                </c:pt>
                <c:pt idx="34982" formatCode="General">
                  <c:v>23.543099999999999</c:v>
                </c:pt>
                <c:pt idx="34983" formatCode="General">
                  <c:v>23.543700000000001</c:v>
                </c:pt>
                <c:pt idx="34984" formatCode="General">
                  <c:v>23.5444</c:v>
                </c:pt>
                <c:pt idx="34985" formatCode="General">
                  <c:v>23.545100000000001</c:v>
                </c:pt>
                <c:pt idx="34986" formatCode="General">
                  <c:v>23.5458</c:v>
                </c:pt>
                <c:pt idx="34987" formatCode="General">
                  <c:v>23.546399999999998</c:v>
                </c:pt>
                <c:pt idx="34988" formatCode="General">
                  <c:v>23.5471</c:v>
                </c:pt>
                <c:pt idx="34989" formatCode="General">
                  <c:v>23.547799999999999</c:v>
                </c:pt>
                <c:pt idx="34990" formatCode="General">
                  <c:v>23.548400000000001</c:v>
                </c:pt>
                <c:pt idx="34991" formatCode="General">
                  <c:v>23.549099999999999</c:v>
                </c:pt>
                <c:pt idx="34992" formatCode="General">
                  <c:v>23.549800000000001</c:v>
                </c:pt>
                <c:pt idx="34993" formatCode="General">
                  <c:v>23.5505</c:v>
                </c:pt>
                <c:pt idx="34994" formatCode="General">
                  <c:v>23.551100000000002</c:v>
                </c:pt>
                <c:pt idx="34995" formatCode="General">
                  <c:v>23.5518</c:v>
                </c:pt>
                <c:pt idx="34996" formatCode="General">
                  <c:v>23.552499999999998</c:v>
                </c:pt>
                <c:pt idx="34997" formatCode="General">
                  <c:v>23.5532</c:v>
                </c:pt>
                <c:pt idx="34998" formatCode="General">
                  <c:v>23.553799999999999</c:v>
                </c:pt>
                <c:pt idx="34999" formatCode="General">
                  <c:v>23.554500000000001</c:v>
                </c:pt>
                <c:pt idx="35000" formatCode="General">
                  <c:v>23.555199999999999</c:v>
                </c:pt>
                <c:pt idx="35001" formatCode="General">
                  <c:v>23.555900000000001</c:v>
                </c:pt>
                <c:pt idx="35002" formatCode="General">
                  <c:v>23.5565</c:v>
                </c:pt>
                <c:pt idx="35003" formatCode="General">
                  <c:v>23.557200000000002</c:v>
                </c:pt>
                <c:pt idx="35004" formatCode="General">
                  <c:v>23.5579</c:v>
                </c:pt>
                <c:pt idx="35005" formatCode="General">
                  <c:v>23.558499999999999</c:v>
                </c:pt>
                <c:pt idx="35006" formatCode="General">
                  <c:v>23.559200000000001</c:v>
                </c:pt>
                <c:pt idx="35007" formatCode="General">
                  <c:v>23.559899999999999</c:v>
                </c:pt>
                <c:pt idx="35008" formatCode="General">
                  <c:v>23.560600000000001</c:v>
                </c:pt>
                <c:pt idx="35009" formatCode="General">
                  <c:v>23.561199999999999</c:v>
                </c:pt>
                <c:pt idx="35010" formatCode="General">
                  <c:v>23.561900000000001</c:v>
                </c:pt>
                <c:pt idx="35011" formatCode="General">
                  <c:v>23.5626</c:v>
                </c:pt>
                <c:pt idx="35012" formatCode="General">
                  <c:v>23.563300000000002</c:v>
                </c:pt>
                <c:pt idx="35013" formatCode="General">
                  <c:v>23.5639</c:v>
                </c:pt>
                <c:pt idx="35014" formatCode="General">
                  <c:v>23.564599999999999</c:v>
                </c:pt>
                <c:pt idx="35015" formatCode="General">
                  <c:v>23.565300000000001</c:v>
                </c:pt>
                <c:pt idx="35016" formatCode="General">
                  <c:v>23.565899999999999</c:v>
                </c:pt>
                <c:pt idx="35017" formatCode="General">
                  <c:v>23.566600000000001</c:v>
                </c:pt>
                <c:pt idx="35018" formatCode="General">
                  <c:v>23.567299999999999</c:v>
                </c:pt>
                <c:pt idx="35019" formatCode="General">
                  <c:v>23.568000000000001</c:v>
                </c:pt>
                <c:pt idx="35020" formatCode="General">
                  <c:v>23.5686</c:v>
                </c:pt>
                <c:pt idx="35021" formatCode="General">
                  <c:v>23.569299999999998</c:v>
                </c:pt>
                <c:pt idx="35022" formatCode="General">
                  <c:v>23.57</c:v>
                </c:pt>
                <c:pt idx="35023" formatCode="General">
                  <c:v>23.570699999999999</c:v>
                </c:pt>
                <c:pt idx="35024" formatCode="General">
                  <c:v>23.571300000000001</c:v>
                </c:pt>
                <c:pt idx="35025" formatCode="General">
                  <c:v>23.571999999999999</c:v>
                </c:pt>
                <c:pt idx="35026" formatCode="General">
                  <c:v>23.572700000000001</c:v>
                </c:pt>
                <c:pt idx="35027" formatCode="General">
                  <c:v>23.573399999999999</c:v>
                </c:pt>
                <c:pt idx="35028" formatCode="General">
                  <c:v>23.574000000000002</c:v>
                </c:pt>
                <c:pt idx="35029" formatCode="General">
                  <c:v>23.5747</c:v>
                </c:pt>
                <c:pt idx="35030" formatCode="General">
                  <c:v>23.575399999999998</c:v>
                </c:pt>
                <c:pt idx="35031" formatCode="General">
                  <c:v>23.576000000000001</c:v>
                </c:pt>
                <c:pt idx="35032" formatCode="General">
                  <c:v>23.576699999999999</c:v>
                </c:pt>
                <c:pt idx="35033" formatCode="General">
                  <c:v>23.577400000000001</c:v>
                </c:pt>
                <c:pt idx="35034" formatCode="General">
                  <c:v>23.578099999999999</c:v>
                </c:pt>
                <c:pt idx="35035" formatCode="General">
                  <c:v>23.578700000000001</c:v>
                </c:pt>
                <c:pt idx="35036" formatCode="General">
                  <c:v>23.5794</c:v>
                </c:pt>
                <c:pt idx="35037" formatCode="General">
                  <c:v>23.580100000000002</c:v>
                </c:pt>
                <c:pt idx="35038" formatCode="General">
                  <c:v>23.5808</c:v>
                </c:pt>
                <c:pt idx="35039" formatCode="General">
                  <c:v>23.581399999999999</c:v>
                </c:pt>
                <c:pt idx="35040" formatCode="General">
                  <c:v>23.582100000000001</c:v>
                </c:pt>
                <c:pt idx="35041" formatCode="General">
                  <c:v>23.582799999999999</c:v>
                </c:pt>
                <c:pt idx="35042" formatCode="General">
                  <c:v>23.583400000000001</c:v>
                </c:pt>
                <c:pt idx="35043" formatCode="General">
                  <c:v>23.584099999999999</c:v>
                </c:pt>
                <c:pt idx="35044" formatCode="General">
                  <c:v>23.584800000000001</c:v>
                </c:pt>
                <c:pt idx="35045" formatCode="General">
                  <c:v>23.5855</c:v>
                </c:pt>
                <c:pt idx="35046" formatCode="General">
                  <c:v>23.586099999999998</c:v>
                </c:pt>
                <c:pt idx="35047" formatCode="General">
                  <c:v>23.5868</c:v>
                </c:pt>
                <c:pt idx="35048" formatCode="General">
                  <c:v>23.587499999999999</c:v>
                </c:pt>
                <c:pt idx="35049" formatCode="General">
                  <c:v>23.588200000000001</c:v>
                </c:pt>
                <c:pt idx="35050" formatCode="General">
                  <c:v>23.588799999999999</c:v>
                </c:pt>
                <c:pt idx="35051" formatCode="General">
                  <c:v>23.589500000000001</c:v>
                </c:pt>
                <c:pt idx="35052" formatCode="General">
                  <c:v>23.590199999999999</c:v>
                </c:pt>
                <c:pt idx="35053" formatCode="General">
                  <c:v>23.590800000000002</c:v>
                </c:pt>
                <c:pt idx="35054" formatCode="General">
                  <c:v>23.5915</c:v>
                </c:pt>
                <c:pt idx="35055" formatCode="General">
                  <c:v>23.592199999999998</c:v>
                </c:pt>
                <c:pt idx="35056" formatCode="General">
                  <c:v>23.5929</c:v>
                </c:pt>
                <c:pt idx="35057" formatCode="General">
                  <c:v>23.593499999999999</c:v>
                </c:pt>
                <c:pt idx="35058" formatCode="General">
                  <c:v>23.594200000000001</c:v>
                </c:pt>
                <c:pt idx="35059" formatCode="General">
                  <c:v>23.594899999999999</c:v>
                </c:pt>
                <c:pt idx="35060" formatCode="General">
                  <c:v>23.595600000000001</c:v>
                </c:pt>
                <c:pt idx="35061" formatCode="General">
                  <c:v>23.5962</c:v>
                </c:pt>
                <c:pt idx="35062" formatCode="General">
                  <c:v>23.596900000000002</c:v>
                </c:pt>
                <c:pt idx="35063" formatCode="General">
                  <c:v>23.5976</c:v>
                </c:pt>
                <c:pt idx="35064" formatCode="General">
                  <c:v>23.598299999999998</c:v>
                </c:pt>
                <c:pt idx="35065" formatCode="General">
                  <c:v>23.5989</c:v>
                </c:pt>
                <c:pt idx="35066" formatCode="General">
                  <c:v>23.599599999999999</c:v>
                </c:pt>
                <c:pt idx="35067" formatCode="General">
                  <c:v>23.600300000000001</c:v>
                </c:pt>
                <c:pt idx="35068" formatCode="General">
                  <c:v>23.600899999999999</c:v>
                </c:pt>
                <c:pt idx="35069" formatCode="General">
                  <c:v>23.601600000000001</c:v>
                </c:pt>
                <c:pt idx="35070" formatCode="General">
                  <c:v>23.6023</c:v>
                </c:pt>
                <c:pt idx="35071" formatCode="General">
                  <c:v>23.603000000000002</c:v>
                </c:pt>
                <c:pt idx="35072" formatCode="General">
                  <c:v>23.6036</c:v>
                </c:pt>
                <c:pt idx="35073" formatCode="General">
                  <c:v>23.604299999999999</c:v>
                </c:pt>
                <c:pt idx="35074" formatCode="General">
                  <c:v>23.605</c:v>
                </c:pt>
                <c:pt idx="35075" formatCode="General">
                  <c:v>23.605699999999999</c:v>
                </c:pt>
                <c:pt idx="35076" formatCode="General">
                  <c:v>23.606300000000001</c:v>
                </c:pt>
                <c:pt idx="35077" formatCode="General">
                  <c:v>23.606999999999999</c:v>
                </c:pt>
                <c:pt idx="35078" formatCode="General">
                  <c:v>23.607700000000001</c:v>
                </c:pt>
                <c:pt idx="35079" formatCode="General">
                  <c:v>23.6083</c:v>
                </c:pt>
                <c:pt idx="35080" formatCode="General">
                  <c:v>23.609000000000002</c:v>
                </c:pt>
                <c:pt idx="35081" formatCode="General">
                  <c:v>23.6097</c:v>
                </c:pt>
                <c:pt idx="35082" formatCode="General">
                  <c:v>23.610399999999998</c:v>
                </c:pt>
                <c:pt idx="35083" formatCode="General">
                  <c:v>23.611000000000001</c:v>
                </c:pt>
                <c:pt idx="35084" formatCode="General">
                  <c:v>23.611699999999999</c:v>
                </c:pt>
                <c:pt idx="35085" formatCode="General">
                  <c:v>23.612400000000001</c:v>
                </c:pt>
                <c:pt idx="35086" formatCode="General">
                  <c:v>23.613099999999999</c:v>
                </c:pt>
                <c:pt idx="35087" formatCode="General">
                  <c:v>23.613700000000001</c:v>
                </c:pt>
                <c:pt idx="35088" formatCode="General">
                  <c:v>23.6144</c:v>
                </c:pt>
                <c:pt idx="35089" formatCode="General">
                  <c:v>23.615100000000002</c:v>
                </c:pt>
                <c:pt idx="35090" formatCode="General">
                  <c:v>23.6158</c:v>
                </c:pt>
                <c:pt idx="35091" formatCode="General">
                  <c:v>23.616399999999999</c:v>
                </c:pt>
                <c:pt idx="35092" formatCode="General">
                  <c:v>23.617100000000001</c:v>
                </c:pt>
                <c:pt idx="35093" formatCode="General">
                  <c:v>23.617799999999999</c:v>
                </c:pt>
                <c:pt idx="35094" formatCode="General">
                  <c:v>23.618400000000001</c:v>
                </c:pt>
                <c:pt idx="35095" formatCode="General">
                  <c:v>23.6191</c:v>
                </c:pt>
                <c:pt idx="35096" formatCode="General">
                  <c:v>23.619800000000001</c:v>
                </c:pt>
                <c:pt idx="35097" formatCode="General">
                  <c:v>23.6205</c:v>
                </c:pt>
                <c:pt idx="35098" formatCode="General">
                  <c:v>23.621099999999998</c:v>
                </c:pt>
                <c:pt idx="35099" formatCode="General">
                  <c:v>23.6218</c:v>
                </c:pt>
                <c:pt idx="35100" formatCode="General">
                  <c:v>23.622499999999999</c:v>
                </c:pt>
                <c:pt idx="35101" formatCode="General">
                  <c:v>23.623200000000001</c:v>
                </c:pt>
                <c:pt idx="35102" formatCode="General">
                  <c:v>23.623799999999999</c:v>
                </c:pt>
                <c:pt idx="35103" formatCode="General">
                  <c:v>23.624500000000001</c:v>
                </c:pt>
                <c:pt idx="35104" formatCode="General">
                  <c:v>23.6252</c:v>
                </c:pt>
                <c:pt idx="35105" formatCode="General">
                  <c:v>23.625800000000002</c:v>
                </c:pt>
                <c:pt idx="35106" formatCode="General">
                  <c:v>23.6265</c:v>
                </c:pt>
                <c:pt idx="35107" formatCode="General">
                  <c:v>23.627199999999998</c:v>
                </c:pt>
                <c:pt idx="35108" formatCode="General">
                  <c:v>23.6279</c:v>
                </c:pt>
                <c:pt idx="35109" formatCode="General">
                  <c:v>23.628499999999999</c:v>
                </c:pt>
                <c:pt idx="35110" formatCode="General">
                  <c:v>23.629200000000001</c:v>
                </c:pt>
                <c:pt idx="35111" formatCode="General">
                  <c:v>23.629899999999999</c:v>
                </c:pt>
                <c:pt idx="35112" formatCode="General">
                  <c:v>23.630600000000001</c:v>
                </c:pt>
                <c:pt idx="35113" formatCode="General">
                  <c:v>23.6312</c:v>
                </c:pt>
                <c:pt idx="35114" formatCode="General">
                  <c:v>23.631900000000002</c:v>
                </c:pt>
                <c:pt idx="35115" formatCode="General">
                  <c:v>23.6326</c:v>
                </c:pt>
                <c:pt idx="35116" formatCode="General">
                  <c:v>23.633199999999999</c:v>
                </c:pt>
                <c:pt idx="35117" formatCode="General">
                  <c:v>23.633900000000001</c:v>
                </c:pt>
                <c:pt idx="35118" formatCode="General">
                  <c:v>23.634599999999999</c:v>
                </c:pt>
                <c:pt idx="35119" formatCode="General">
                  <c:v>23.635300000000001</c:v>
                </c:pt>
                <c:pt idx="35120" formatCode="General">
                  <c:v>23.635899999999999</c:v>
                </c:pt>
                <c:pt idx="35121" formatCode="General">
                  <c:v>23.636600000000001</c:v>
                </c:pt>
                <c:pt idx="35122" formatCode="General">
                  <c:v>23.6373</c:v>
                </c:pt>
                <c:pt idx="35123" formatCode="General">
                  <c:v>23.638000000000002</c:v>
                </c:pt>
                <c:pt idx="35124" formatCode="General">
                  <c:v>23.6386</c:v>
                </c:pt>
                <c:pt idx="35125" formatCode="General">
                  <c:v>23.639299999999999</c:v>
                </c:pt>
                <c:pt idx="35126" formatCode="General">
                  <c:v>23.64</c:v>
                </c:pt>
                <c:pt idx="35127" formatCode="General">
                  <c:v>23.640699999999999</c:v>
                </c:pt>
                <c:pt idx="35128" formatCode="General">
                  <c:v>23.641300000000001</c:v>
                </c:pt>
                <c:pt idx="35129" formatCode="General">
                  <c:v>23.641999999999999</c:v>
                </c:pt>
                <c:pt idx="35130" formatCode="General">
                  <c:v>23.642700000000001</c:v>
                </c:pt>
                <c:pt idx="35131" formatCode="General">
                  <c:v>23.6433</c:v>
                </c:pt>
                <c:pt idx="35132" formatCode="General">
                  <c:v>23.643999999999998</c:v>
                </c:pt>
                <c:pt idx="35133" formatCode="General">
                  <c:v>23.6447</c:v>
                </c:pt>
                <c:pt idx="35134" formatCode="General">
                  <c:v>23.645399999999999</c:v>
                </c:pt>
                <c:pt idx="35135" formatCode="General">
                  <c:v>23.646000000000001</c:v>
                </c:pt>
                <c:pt idx="35136" formatCode="General">
                  <c:v>23.646699999999999</c:v>
                </c:pt>
                <c:pt idx="35137" formatCode="General">
                  <c:v>23.647400000000001</c:v>
                </c:pt>
                <c:pt idx="35138" formatCode="General">
                  <c:v>23.648099999999999</c:v>
                </c:pt>
                <c:pt idx="35139" formatCode="General">
                  <c:v>23.648700000000002</c:v>
                </c:pt>
                <c:pt idx="35140" formatCode="General">
                  <c:v>23.6494</c:v>
                </c:pt>
                <c:pt idx="35141" formatCode="General">
                  <c:v>23.650099999999998</c:v>
                </c:pt>
                <c:pt idx="35142" formatCode="General">
                  <c:v>23.650700000000001</c:v>
                </c:pt>
                <c:pt idx="35143" formatCode="General">
                  <c:v>23.651399999999999</c:v>
                </c:pt>
                <c:pt idx="35144" formatCode="General">
                  <c:v>23.652100000000001</c:v>
                </c:pt>
                <c:pt idx="35145" formatCode="General">
                  <c:v>23.652799999999999</c:v>
                </c:pt>
                <c:pt idx="35146" formatCode="General">
                  <c:v>23.653400000000001</c:v>
                </c:pt>
                <c:pt idx="35147" formatCode="General">
                  <c:v>23.6541</c:v>
                </c:pt>
                <c:pt idx="35148" formatCode="General">
                  <c:v>23.654800000000002</c:v>
                </c:pt>
                <c:pt idx="35149" formatCode="General">
                  <c:v>23.6555</c:v>
                </c:pt>
                <c:pt idx="35150" formatCode="General">
                  <c:v>23.656099999999999</c:v>
                </c:pt>
                <c:pt idx="35151" formatCode="General">
                  <c:v>23.6568</c:v>
                </c:pt>
                <c:pt idx="35152" formatCode="General">
                  <c:v>23.657499999999999</c:v>
                </c:pt>
                <c:pt idx="35153" formatCode="General">
                  <c:v>23.658100000000001</c:v>
                </c:pt>
                <c:pt idx="35154" formatCode="General">
                  <c:v>23.658799999999999</c:v>
                </c:pt>
                <c:pt idx="35155" formatCode="General">
                  <c:v>23.659500000000001</c:v>
                </c:pt>
                <c:pt idx="35156" formatCode="General">
                  <c:v>23.6602</c:v>
                </c:pt>
                <c:pt idx="35157" formatCode="General">
                  <c:v>23.660799999999998</c:v>
                </c:pt>
                <c:pt idx="35158" formatCode="General">
                  <c:v>23.6615</c:v>
                </c:pt>
                <c:pt idx="35159" formatCode="General">
                  <c:v>23.662199999999999</c:v>
                </c:pt>
                <c:pt idx="35160" formatCode="General">
                  <c:v>23.6629</c:v>
                </c:pt>
                <c:pt idx="35161" formatCode="General">
                  <c:v>23.663499999999999</c:v>
                </c:pt>
                <c:pt idx="35162" formatCode="General">
                  <c:v>23.664200000000001</c:v>
                </c:pt>
                <c:pt idx="35163" formatCode="General">
                  <c:v>23.664899999999999</c:v>
                </c:pt>
                <c:pt idx="35164" formatCode="General">
                  <c:v>23.665600000000001</c:v>
                </c:pt>
                <c:pt idx="35165" formatCode="General">
                  <c:v>23.6662</c:v>
                </c:pt>
                <c:pt idx="35166" formatCode="General">
                  <c:v>23.666899999999998</c:v>
                </c:pt>
                <c:pt idx="35167" formatCode="General">
                  <c:v>23.6676</c:v>
                </c:pt>
                <c:pt idx="35168" formatCode="General">
                  <c:v>23.668199999999999</c:v>
                </c:pt>
                <c:pt idx="35169" formatCode="General">
                  <c:v>23.668900000000001</c:v>
                </c:pt>
                <c:pt idx="35170" formatCode="General">
                  <c:v>23.669599999999999</c:v>
                </c:pt>
                <c:pt idx="35171" formatCode="General">
                  <c:v>23.670300000000001</c:v>
                </c:pt>
                <c:pt idx="35172" formatCode="General">
                  <c:v>23.6709</c:v>
                </c:pt>
                <c:pt idx="35173" formatCode="General">
                  <c:v>23.671600000000002</c:v>
                </c:pt>
                <c:pt idx="35174" formatCode="General">
                  <c:v>23.6723</c:v>
                </c:pt>
                <c:pt idx="35175" formatCode="General">
                  <c:v>23.672999999999998</c:v>
                </c:pt>
                <c:pt idx="35176" formatCode="General">
                  <c:v>23.6736</c:v>
                </c:pt>
                <c:pt idx="35177" formatCode="General">
                  <c:v>23.674299999999999</c:v>
                </c:pt>
                <c:pt idx="35178" formatCode="General">
                  <c:v>23.675000000000001</c:v>
                </c:pt>
                <c:pt idx="35179" formatCode="General">
                  <c:v>23.675599999999999</c:v>
                </c:pt>
                <c:pt idx="35180" formatCode="General">
                  <c:v>23.676300000000001</c:v>
                </c:pt>
                <c:pt idx="35181" formatCode="General">
                  <c:v>23.677</c:v>
                </c:pt>
                <c:pt idx="35182" formatCode="General">
                  <c:v>23.677700000000002</c:v>
                </c:pt>
                <c:pt idx="35183" formatCode="General">
                  <c:v>23.6783</c:v>
                </c:pt>
                <c:pt idx="35184" formatCode="General">
                  <c:v>23.678999999999998</c:v>
                </c:pt>
                <c:pt idx="35185" formatCode="General">
                  <c:v>23.6797</c:v>
                </c:pt>
                <c:pt idx="35186" formatCode="General">
                  <c:v>23.680399999999999</c:v>
                </c:pt>
                <c:pt idx="35187" formatCode="General">
                  <c:v>23.681000000000001</c:v>
                </c:pt>
                <c:pt idx="35188" formatCode="General">
                  <c:v>23.681699999999999</c:v>
                </c:pt>
                <c:pt idx="35189" formatCode="General">
                  <c:v>23.682400000000001</c:v>
                </c:pt>
                <c:pt idx="35190" formatCode="General">
                  <c:v>23.6831</c:v>
                </c:pt>
                <c:pt idx="35191" formatCode="General">
                  <c:v>23.683700000000002</c:v>
                </c:pt>
                <c:pt idx="35192" formatCode="General">
                  <c:v>23.6844</c:v>
                </c:pt>
                <c:pt idx="35193" formatCode="General">
                  <c:v>23.685099999999998</c:v>
                </c:pt>
                <c:pt idx="35194" formatCode="General">
                  <c:v>23.685700000000001</c:v>
                </c:pt>
                <c:pt idx="35195" formatCode="General">
                  <c:v>23.686399999999999</c:v>
                </c:pt>
                <c:pt idx="35196" formatCode="General">
                  <c:v>23.687100000000001</c:v>
                </c:pt>
                <c:pt idx="35197" formatCode="General">
                  <c:v>23.687799999999999</c:v>
                </c:pt>
                <c:pt idx="35198" formatCode="General">
                  <c:v>23.688400000000001</c:v>
                </c:pt>
                <c:pt idx="35199" formatCode="General">
                  <c:v>23.6891</c:v>
                </c:pt>
                <c:pt idx="35200" formatCode="General">
                  <c:v>23.689800000000002</c:v>
                </c:pt>
                <c:pt idx="35201" formatCode="General">
                  <c:v>23.6905</c:v>
                </c:pt>
                <c:pt idx="35202" formatCode="General">
                  <c:v>23.691099999999999</c:v>
                </c:pt>
                <c:pt idx="35203" formatCode="General">
                  <c:v>23.691800000000001</c:v>
                </c:pt>
                <c:pt idx="35204" formatCode="General">
                  <c:v>23.692499999999999</c:v>
                </c:pt>
                <c:pt idx="35205" formatCode="General">
                  <c:v>23.693100000000001</c:v>
                </c:pt>
                <c:pt idx="35206" formatCode="General">
                  <c:v>23.6938</c:v>
                </c:pt>
                <c:pt idx="35207" formatCode="General">
                  <c:v>23.694500000000001</c:v>
                </c:pt>
                <c:pt idx="35208" formatCode="General">
                  <c:v>23.6952</c:v>
                </c:pt>
                <c:pt idx="35209" formatCode="General">
                  <c:v>23.695799999999998</c:v>
                </c:pt>
                <c:pt idx="35210" formatCode="General">
                  <c:v>23.6965</c:v>
                </c:pt>
                <c:pt idx="35211" formatCode="General">
                  <c:v>23.697199999999999</c:v>
                </c:pt>
                <c:pt idx="35212" formatCode="General">
                  <c:v>23.697900000000001</c:v>
                </c:pt>
                <c:pt idx="35213" formatCode="General">
                  <c:v>23.698499999999999</c:v>
                </c:pt>
                <c:pt idx="35214" formatCode="General">
                  <c:v>23.699200000000001</c:v>
                </c:pt>
                <c:pt idx="35215" formatCode="General">
                  <c:v>23.6999</c:v>
                </c:pt>
                <c:pt idx="35216" formatCode="General">
                  <c:v>23.700500000000002</c:v>
                </c:pt>
                <c:pt idx="35217" formatCode="General">
                  <c:v>23.7012</c:v>
                </c:pt>
                <c:pt idx="35218" formatCode="General">
                  <c:v>23.701899999999998</c:v>
                </c:pt>
                <c:pt idx="35219" formatCode="General">
                  <c:v>23.7026</c:v>
                </c:pt>
                <c:pt idx="35220" formatCode="General">
                  <c:v>23.703199999999999</c:v>
                </c:pt>
                <c:pt idx="35221" formatCode="General">
                  <c:v>23.703900000000001</c:v>
                </c:pt>
                <c:pt idx="35222" formatCode="General">
                  <c:v>23.704599999999999</c:v>
                </c:pt>
                <c:pt idx="35223" formatCode="General">
                  <c:v>23.705300000000001</c:v>
                </c:pt>
                <c:pt idx="35224" formatCode="General">
                  <c:v>23.7059</c:v>
                </c:pt>
                <c:pt idx="35225" formatCode="General">
                  <c:v>23.706600000000002</c:v>
                </c:pt>
                <c:pt idx="35226" formatCode="General">
                  <c:v>23.7073</c:v>
                </c:pt>
                <c:pt idx="35227" formatCode="General">
                  <c:v>23.707999999999998</c:v>
                </c:pt>
                <c:pt idx="35228" formatCode="General">
                  <c:v>23.708600000000001</c:v>
                </c:pt>
                <c:pt idx="35229" formatCode="General">
                  <c:v>23.709299999999999</c:v>
                </c:pt>
                <c:pt idx="35230" formatCode="General">
                  <c:v>23.71</c:v>
                </c:pt>
                <c:pt idx="35231" formatCode="General">
                  <c:v>23.710599999999999</c:v>
                </c:pt>
                <c:pt idx="35232" formatCode="General">
                  <c:v>23.711300000000001</c:v>
                </c:pt>
                <c:pt idx="35233" formatCode="General">
                  <c:v>23.712</c:v>
                </c:pt>
                <c:pt idx="35234" formatCode="General">
                  <c:v>23.712700000000002</c:v>
                </c:pt>
                <c:pt idx="35235" formatCode="General">
                  <c:v>23.7133</c:v>
                </c:pt>
                <c:pt idx="35236" formatCode="General">
                  <c:v>23.713999999999999</c:v>
                </c:pt>
                <c:pt idx="35237" formatCode="General">
                  <c:v>23.714700000000001</c:v>
                </c:pt>
                <c:pt idx="35238" formatCode="General">
                  <c:v>23.715399999999999</c:v>
                </c:pt>
                <c:pt idx="35239" formatCode="General">
                  <c:v>23.716000000000001</c:v>
                </c:pt>
                <c:pt idx="35240" formatCode="General">
                  <c:v>23.716699999999999</c:v>
                </c:pt>
                <c:pt idx="35241" formatCode="General">
                  <c:v>23.717400000000001</c:v>
                </c:pt>
                <c:pt idx="35242" formatCode="General">
                  <c:v>23.718</c:v>
                </c:pt>
                <c:pt idx="35243" formatCode="General">
                  <c:v>23.718699999999998</c:v>
                </c:pt>
                <c:pt idx="35244" formatCode="General">
                  <c:v>23.7194</c:v>
                </c:pt>
                <c:pt idx="35245" formatCode="General">
                  <c:v>23.720099999999999</c:v>
                </c:pt>
                <c:pt idx="35246" formatCode="General">
                  <c:v>23.720700000000001</c:v>
                </c:pt>
                <c:pt idx="35247" formatCode="General">
                  <c:v>23.721399999999999</c:v>
                </c:pt>
                <c:pt idx="35248" formatCode="General">
                  <c:v>23.722100000000001</c:v>
                </c:pt>
                <c:pt idx="35249" formatCode="General">
                  <c:v>23.722799999999999</c:v>
                </c:pt>
                <c:pt idx="35250" formatCode="General">
                  <c:v>23.723400000000002</c:v>
                </c:pt>
                <c:pt idx="35251" formatCode="General">
                  <c:v>23.7241</c:v>
                </c:pt>
                <c:pt idx="35252" formatCode="General">
                  <c:v>23.724799999999998</c:v>
                </c:pt>
                <c:pt idx="35253" formatCode="General">
                  <c:v>23.7255</c:v>
                </c:pt>
                <c:pt idx="35254" formatCode="General">
                  <c:v>23.726099999999999</c:v>
                </c:pt>
                <c:pt idx="35255" formatCode="General">
                  <c:v>23.726800000000001</c:v>
                </c:pt>
                <c:pt idx="35256" formatCode="General">
                  <c:v>23.727499999999999</c:v>
                </c:pt>
                <c:pt idx="35257" formatCode="General">
                  <c:v>23.728100000000001</c:v>
                </c:pt>
                <c:pt idx="35258" formatCode="General">
                  <c:v>23.7288</c:v>
                </c:pt>
                <c:pt idx="35259" formatCode="General">
                  <c:v>23.729500000000002</c:v>
                </c:pt>
                <c:pt idx="35260" formatCode="General">
                  <c:v>23.7302</c:v>
                </c:pt>
                <c:pt idx="35261" formatCode="General">
                  <c:v>23.730799999999999</c:v>
                </c:pt>
                <c:pt idx="35262" formatCode="General">
                  <c:v>23.7315</c:v>
                </c:pt>
                <c:pt idx="35263" formatCode="General">
                  <c:v>23.732199999999999</c:v>
                </c:pt>
                <c:pt idx="35264" formatCode="General">
                  <c:v>23.732900000000001</c:v>
                </c:pt>
                <c:pt idx="35265" formatCode="General">
                  <c:v>23.733499999999999</c:v>
                </c:pt>
                <c:pt idx="35266" formatCode="General">
                  <c:v>23.734200000000001</c:v>
                </c:pt>
                <c:pt idx="35267" formatCode="General">
                  <c:v>23.7349</c:v>
                </c:pt>
                <c:pt idx="35268" formatCode="General">
                  <c:v>23.735499999999998</c:v>
                </c:pt>
                <c:pt idx="35269" formatCode="General">
                  <c:v>23.7362</c:v>
                </c:pt>
                <c:pt idx="35270" formatCode="General">
                  <c:v>23.736899999999999</c:v>
                </c:pt>
                <c:pt idx="35271" formatCode="General">
                  <c:v>23.7376</c:v>
                </c:pt>
                <c:pt idx="35272" formatCode="General">
                  <c:v>23.738199999999999</c:v>
                </c:pt>
                <c:pt idx="35273" formatCode="General">
                  <c:v>23.738900000000001</c:v>
                </c:pt>
                <c:pt idx="35274" formatCode="General">
                  <c:v>23.739599999999999</c:v>
                </c:pt>
                <c:pt idx="35275" formatCode="General">
                  <c:v>23.740300000000001</c:v>
                </c:pt>
                <c:pt idx="35276" formatCode="General">
                  <c:v>23.7409</c:v>
                </c:pt>
                <c:pt idx="35277" formatCode="General">
                  <c:v>23.741599999999998</c:v>
                </c:pt>
                <c:pt idx="35278" formatCode="General">
                  <c:v>23.7423</c:v>
                </c:pt>
                <c:pt idx="35279" formatCode="General">
                  <c:v>23.742899999999999</c:v>
                </c:pt>
                <c:pt idx="35280" formatCode="General">
                  <c:v>23.743600000000001</c:v>
                </c:pt>
                <c:pt idx="35281" formatCode="General">
                  <c:v>23.744299999999999</c:v>
                </c:pt>
                <c:pt idx="35282" formatCode="General">
                  <c:v>23.745000000000001</c:v>
                </c:pt>
                <c:pt idx="35283" formatCode="General">
                  <c:v>23.7456</c:v>
                </c:pt>
                <c:pt idx="35284" formatCode="General">
                  <c:v>23.746300000000002</c:v>
                </c:pt>
                <c:pt idx="35285" formatCode="General">
                  <c:v>23.747</c:v>
                </c:pt>
                <c:pt idx="35286" formatCode="General">
                  <c:v>23.747699999999998</c:v>
                </c:pt>
                <c:pt idx="35287" formatCode="General">
                  <c:v>23.7483</c:v>
                </c:pt>
                <c:pt idx="35288" formatCode="General">
                  <c:v>23.748999999999999</c:v>
                </c:pt>
                <c:pt idx="35289" formatCode="General">
                  <c:v>23.749700000000001</c:v>
                </c:pt>
                <c:pt idx="35290" formatCode="General">
                  <c:v>23.750399999999999</c:v>
                </c:pt>
                <c:pt idx="35291" formatCode="General">
                  <c:v>23.751000000000001</c:v>
                </c:pt>
                <c:pt idx="35292" formatCode="General">
                  <c:v>23.7517</c:v>
                </c:pt>
                <c:pt idx="35293" formatCode="General">
                  <c:v>23.752400000000002</c:v>
                </c:pt>
                <c:pt idx="35294" formatCode="General">
                  <c:v>23.753</c:v>
                </c:pt>
                <c:pt idx="35295" formatCode="General">
                  <c:v>23.753699999999998</c:v>
                </c:pt>
                <c:pt idx="35296" formatCode="General">
                  <c:v>23.7544</c:v>
                </c:pt>
                <c:pt idx="35297" formatCode="General">
                  <c:v>23.755099999999999</c:v>
                </c:pt>
                <c:pt idx="35298" formatCode="General">
                  <c:v>23.755700000000001</c:v>
                </c:pt>
                <c:pt idx="35299" formatCode="General">
                  <c:v>23.756399999999999</c:v>
                </c:pt>
                <c:pt idx="35300" formatCode="General">
                  <c:v>23.757100000000001</c:v>
                </c:pt>
                <c:pt idx="35301" formatCode="General">
                  <c:v>23.7578</c:v>
                </c:pt>
                <c:pt idx="35302" formatCode="General">
                  <c:v>23.758400000000002</c:v>
                </c:pt>
                <c:pt idx="35303" formatCode="General">
                  <c:v>23.7591</c:v>
                </c:pt>
                <c:pt idx="35304" formatCode="General">
                  <c:v>23.759799999999998</c:v>
                </c:pt>
                <c:pt idx="35305" formatCode="General">
                  <c:v>23.760400000000001</c:v>
                </c:pt>
                <c:pt idx="35306" formatCode="General">
                  <c:v>23.761099999999999</c:v>
                </c:pt>
                <c:pt idx="35307" formatCode="General">
                  <c:v>23.761800000000001</c:v>
                </c:pt>
                <c:pt idx="35308" formatCode="General">
                  <c:v>23.762499999999999</c:v>
                </c:pt>
                <c:pt idx="35309" formatCode="General">
                  <c:v>23.763100000000001</c:v>
                </c:pt>
                <c:pt idx="35310" formatCode="General">
                  <c:v>23.7638</c:v>
                </c:pt>
                <c:pt idx="35311" formatCode="General">
                  <c:v>23.764500000000002</c:v>
                </c:pt>
                <c:pt idx="35312" formatCode="General">
                  <c:v>23.7652</c:v>
                </c:pt>
                <c:pt idx="35313" formatCode="General">
                  <c:v>23.765799999999999</c:v>
                </c:pt>
                <c:pt idx="35314" formatCode="General">
                  <c:v>23.766500000000001</c:v>
                </c:pt>
                <c:pt idx="35315" formatCode="General">
                  <c:v>23.767199999999999</c:v>
                </c:pt>
                <c:pt idx="35316" formatCode="General">
                  <c:v>23.767800000000001</c:v>
                </c:pt>
                <c:pt idx="35317" formatCode="General">
                  <c:v>23.7685</c:v>
                </c:pt>
                <c:pt idx="35318" formatCode="General">
                  <c:v>23.769200000000001</c:v>
                </c:pt>
                <c:pt idx="35319" formatCode="General">
                  <c:v>23.7699</c:v>
                </c:pt>
                <c:pt idx="35320" formatCode="General">
                  <c:v>23.770499999999998</c:v>
                </c:pt>
                <c:pt idx="35321" formatCode="General">
                  <c:v>23.7712</c:v>
                </c:pt>
                <c:pt idx="35322" formatCode="General">
                  <c:v>23.771899999999999</c:v>
                </c:pt>
                <c:pt idx="35323" formatCode="General">
                  <c:v>23.772600000000001</c:v>
                </c:pt>
                <c:pt idx="35324" formatCode="General">
                  <c:v>23.773199999999999</c:v>
                </c:pt>
                <c:pt idx="35325" formatCode="General">
                  <c:v>23.773900000000001</c:v>
                </c:pt>
                <c:pt idx="35326" formatCode="General">
                  <c:v>23.7746</c:v>
                </c:pt>
                <c:pt idx="35327" formatCode="General">
                  <c:v>23.775300000000001</c:v>
                </c:pt>
                <c:pt idx="35328" formatCode="General">
                  <c:v>23.7759</c:v>
                </c:pt>
                <c:pt idx="35329" formatCode="General">
                  <c:v>23.776599999999998</c:v>
                </c:pt>
                <c:pt idx="35330" formatCode="General">
                  <c:v>23.7773</c:v>
                </c:pt>
                <c:pt idx="35331" formatCode="General">
                  <c:v>23.777899999999999</c:v>
                </c:pt>
                <c:pt idx="35332" formatCode="General">
                  <c:v>23.778600000000001</c:v>
                </c:pt>
                <c:pt idx="35333" formatCode="General">
                  <c:v>23.779299999999999</c:v>
                </c:pt>
                <c:pt idx="35334" formatCode="General">
                  <c:v>23.78</c:v>
                </c:pt>
                <c:pt idx="35335" formatCode="General">
                  <c:v>23.7806</c:v>
                </c:pt>
                <c:pt idx="35336" formatCode="General">
                  <c:v>23.781300000000002</c:v>
                </c:pt>
                <c:pt idx="35337" formatCode="General">
                  <c:v>23.782</c:v>
                </c:pt>
                <c:pt idx="35338" formatCode="General">
                  <c:v>23.782699999999998</c:v>
                </c:pt>
                <c:pt idx="35339" formatCode="General">
                  <c:v>23.783300000000001</c:v>
                </c:pt>
                <c:pt idx="35340" formatCode="General">
                  <c:v>23.783999999999999</c:v>
                </c:pt>
                <c:pt idx="35341" formatCode="General">
                  <c:v>23.784700000000001</c:v>
                </c:pt>
                <c:pt idx="35342" formatCode="General">
                  <c:v>23.785299999999999</c:v>
                </c:pt>
                <c:pt idx="35343" formatCode="General">
                  <c:v>23.786000000000001</c:v>
                </c:pt>
                <c:pt idx="35344" formatCode="General">
                  <c:v>23.7867</c:v>
                </c:pt>
                <c:pt idx="35345" formatCode="General">
                  <c:v>23.787400000000002</c:v>
                </c:pt>
                <c:pt idx="35346" formatCode="General">
                  <c:v>23.788</c:v>
                </c:pt>
                <c:pt idx="35347" formatCode="General">
                  <c:v>23.788699999999999</c:v>
                </c:pt>
                <c:pt idx="35348" formatCode="General">
                  <c:v>23.789400000000001</c:v>
                </c:pt>
                <c:pt idx="35349" formatCode="General">
                  <c:v>23.790099999999999</c:v>
                </c:pt>
                <c:pt idx="35350" formatCode="General">
                  <c:v>23.790700000000001</c:v>
                </c:pt>
                <c:pt idx="35351" formatCode="General">
                  <c:v>23.791399999999999</c:v>
                </c:pt>
                <c:pt idx="35352" formatCode="General">
                  <c:v>23.792100000000001</c:v>
                </c:pt>
                <c:pt idx="35353" formatCode="General">
                  <c:v>23.7928</c:v>
                </c:pt>
                <c:pt idx="35354" formatCode="General">
                  <c:v>23.793399999999998</c:v>
                </c:pt>
                <c:pt idx="35355" formatCode="General">
                  <c:v>23.7941</c:v>
                </c:pt>
                <c:pt idx="35356" formatCode="General">
                  <c:v>23.794799999999999</c:v>
                </c:pt>
                <c:pt idx="35357" formatCode="General">
                  <c:v>23.795400000000001</c:v>
                </c:pt>
                <c:pt idx="35358" formatCode="General">
                  <c:v>23.796099999999999</c:v>
                </c:pt>
                <c:pt idx="35359" formatCode="General">
                  <c:v>23.796800000000001</c:v>
                </c:pt>
                <c:pt idx="35360" formatCode="General">
                  <c:v>23.797499999999999</c:v>
                </c:pt>
                <c:pt idx="35361" formatCode="General">
                  <c:v>23.798100000000002</c:v>
                </c:pt>
                <c:pt idx="35362" formatCode="General">
                  <c:v>23.7988</c:v>
                </c:pt>
                <c:pt idx="35363" formatCode="General">
                  <c:v>23.799499999999998</c:v>
                </c:pt>
                <c:pt idx="35364" formatCode="General">
                  <c:v>23.8002</c:v>
                </c:pt>
                <c:pt idx="35365" formatCode="General">
                  <c:v>23.800799999999999</c:v>
                </c:pt>
                <c:pt idx="35366" formatCode="General">
                  <c:v>23.801500000000001</c:v>
                </c:pt>
                <c:pt idx="35367" formatCode="General">
                  <c:v>23.802199999999999</c:v>
                </c:pt>
                <c:pt idx="35368" formatCode="General">
                  <c:v>23.802800000000001</c:v>
                </c:pt>
                <c:pt idx="35369" formatCode="General">
                  <c:v>23.8035</c:v>
                </c:pt>
                <c:pt idx="35370" formatCode="General">
                  <c:v>23.804200000000002</c:v>
                </c:pt>
                <c:pt idx="35371" formatCode="General">
                  <c:v>23.8049</c:v>
                </c:pt>
                <c:pt idx="35372" formatCode="General">
                  <c:v>23.805499999999999</c:v>
                </c:pt>
                <c:pt idx="35373" formatCode="General">
                  <c:v>23.8062</c:v>
                </c:pt>
                <c:pt idx="35374" formatCode="General">
                  <c:v>23.806899999999999</c:v>
                </c:pt>
                <c:pt idx="35375" formatCode="General">
                  <c:v>23.807600000000001</c:v>
                </c:pt>
                <c:pt idx="35376" formatCode="General">
                  <c:v>23.808199999999999</c:v>
                </c:pt>
                <c:pt idx="35377" formatCode="General">
                  <c:v>23.808900000000001</c:v>
                </c:pt>
                <c:pt idx="35378" formatCode="General">
                  <c:v>23.8096</c:v>
                </c:pt>
                <c:pt idx="35379" formatCode="General">
                  <c:v>23.810199999999998</c:v>
                </c:pt>
                <c:pt idx="35380" formatCode="General">
                  <c:v>23.8109</c:v>
                </c:pt>
                <c:pt idx="35381" formatCode="General">
                  <c:v>23.811599999999999</c:v>
                </c:pt>
                <c:pt idx="35382" formatCode="General">
                  <c:v>23.8123</c:v>
                </c:pt>
                <c:pt idx="35383" formatCode="General">
                  <c:v>23.812899999999999</c:v>
                </c:pt>
                <c:pt idx="35384" formatCode="General">
                  <c:v>23.813600000000001</c:v>
                </c:pt>
                <c:pt idx="35385" formatCode="General">
                  <c:v>23.814299999999999</c:v>
                </c:pt>
                <c:pt idx="35386" formatCode="General">
                  <c:v>23.815000000000001</c:v>
                </c:pt>
                <c:pt idx="35387" formatCode="General">
                  <c:v>23.8156</c:v>
                </c:pt>
                <c:pt idx="35388" formatCode="General">
                  <c:v>23.816299999999998</c:v>
                </c:pt>
                <c:pt idx="35389" formatCode="General">
                  <c:v>23.817</c:v>
                </c:pt>
                <c:pt idx="35390" formatCode="General">
                  <c:v>23.817699999999999</c:v>
                </c:pt>
                <c:pt idx="35391" formatCode="General">
                  <c:v>23.818300000000001</c:v>
                </c:pt>
                <c:pt idx="35392" formatCode="General">
                  <c:v>23.818999999999999</c:v>
                </c:pt>
                <c:pt idx="35393" formatCode="General">
                  <c:v>23.819700000000001</c:v>
                </c:pt>
                <c:pt idx="35394" formatCode="General">
                  <c:v>23.8203</c:v>
                </c:pt>
                <c:pt idx="35395" formatCode="General">
                  <c:v>23.821000000000002</c:v>
                </c:pt>
                <c:pt idx="35396" formatCode="General">
                  <c:v>23.8217</c:v>
                </c:pt>
                <c:pt idx="35397" formatCode="General">
                  <c:v>23.822399999999998</c:v>
                </c:pt>
                <c:pt idx="35398" formatCode="General">
                  <c:v>23.823</c:v>
                </c:pt>
                <c:pt idx="35399" formatCode="General">
                  <c:v>23.823699999999999</c:v>
                </c:pt>
                <c:pt idx="35400" formatCode="General">
                  <c:v>23.824400000000001</c:v>
                </c:pt>
                <c:pt idx="35401" formatCode="General">
                  <c:v>23.825099999999999</c:v>
                </c:pt>
                <c:pt idx="35402" formatCode="General">
                  <c:v>23.825700000000001</c:v>
                </c:pt>
                <c:pt idx="35403" formatCode="General">
                  <c:v>23.8264</c:v>
                </c:pt>
                <c:pt idx="35404" formatCode="General">
                  <c:v>23.827100000000002</c:v>
                </c:pt>
                <c:pt idx="35405" formatCode="General">
                  <c:v>23.8277</c:v>
                </c:pt>
                <c:pt idx="35406" formatCode="General">
                  <c:v>23.828399999999998</c:v>
                </c:pt>
                <c:pt idx="35407" formatCode="General">
                  <c:v>23.8291</c:v>
                </c:pt>
                <c:pt idx="35408" formatCode="General">
                  <c:v>23.829799999999999</c:v>
                </c:pt>
                <c:pt idx="35409" formatCode="General">
                  <c:v>23.830400000000001</c:v>
                </c:pt>
                <c:pt idx="35410" formatCode="General">
                  <c:v>23.831099999999999</c:v>
                </c:pt>
                <c:pt idx="35411" formatCode="General">
                  <c:v>23.831800000000001</c:v>
                </c:pt>
                <c:pt idx="35412" formatCode="General">
                  <c:v>23.8325</c:v>
                </c:pt>
                <c:pt idx="35413" formatCode="General">
                  <c:v>23.833100000000002</c:v>
                </c:pt>
                <c:pt idx="35414" formatCode="General">
                  <c:v>23.8338</c:v>
                </c:pt>
                <c:pt idx="35415" formatCode="General">
                  <c:v>23.834499999999998</c:v>
                </c:pt>
                <c:pt idx="35416" formatCode="General">
                  <c:v>23.8352</c:v>
                </c:pt>
                <c:pt idx="35417" formatCode="General">
                  <c:v>23.835799999999999</c:v>
                </c:pt>
                <c:pt idx="35418" formatCode="General">
                  <c:v>23.836500000000001</c:v>
                </c:pt>
                <c:pt idx="35419" formatCode="General">
                  <c:v>23.837199999999999</c:v>
                </c:pt>
                <c:pt idx="35420" formatCode="General">
                  <c:v>23.837800000000001</c:v>
                </c:pt>
                <c:pt idx="35421" formatCode="General">
                  <c:v>23.8385</c:v>
                </c:pt>
                <c:pt idx="35422" formatCode="General">
                  <c:v>23.839200000000002</c:v>
                </c:pt>
                <c:pt idx="35423" formatCode="General">
                  <c:v>23.8399</c:v>
                </c:pt>
                <c:pt idx="35424" formatCode="General">
                  <c:v>23.840499999999999</c:v>
                </c:pt>
                <c:pt idx="35425" formatCode="General">
                  <c:v>23.841200000000001</c:v>
                </c:pt>
                <c:pt idx="35426" formatCode="General">
                  <c:v>23.841899999999999</c:v>
                </c:pt>
                <c:pt idx="35427" formatCode="General">
                  <c:v>23.842600000000001</c:v>
                </c:pt>
                <c:pt idx="35428" formatCode="General">
                  <c:v>23.8432</c:v>
                </c:pt>
                <c:pt idx="35429" formatCode="General">
                  <c:v>23.843900000000001</c:v>
                </c:pt>
                <c:pt idx="35430" formatCode="General">
                  <c:v>23.8446</c:v>
                </c:pt>
                <c:pt idx="35431" formatCode="General">
                  <c:v>23.845199999999998</c:v>
                </c:pt>
                <c:pt idx="35432" formatCode="General">
                  <c:v>23.8459</c:v>
                </c:pt>
                <c:pt idx="35433" formatCode="General">
                  <c:v>23.846599999999999</c:v>
                </c:pt>
                <c:pt idx="35434" formatCode="General">
                  <c:v>23.847300000000001</c:v>
                </c:pt>
                <c:pt idx="35435" formatCode="General">
                  <c:v>23.847899999999999</c:v>
                </c:pt>
                <c:pt idx="35436" formatCode="General">
                  <c:v>23.848600000000001</c:v>
                </c:pt>
                <c:pt idx="35437" formatCode="General">
                  <c:v>23.849299999999999</c:v>
                </c:pt>
                <c:pt idx="35438" formatCode="General">
                  <c:v>23.85</c:v>
                </c:pt>
                <c:pt idx="35439" formatCode="General">
                  <c:v>23.8506</c:v>
                </c:pt>
                <c:pt idx="35440" formatCode="General">
                  <c:v>23.851299999999998</c:v>
                </c:pt>
                <c:pt idx="35441" formatCode="General">
                  <c:v>23.852</c:v>
                </c:pt>
                <c:pt idx="35442" formatCode="General">
                  <c:v>23.852599999999999</c:v>
                </c:pt>
                <c:pt idx="35443" formatCode="General">
                  <c:v>23.853300000000001</c:v>
                </c:pt>
                <c:pt idx="35444" formatCode="General">
                  <c:v>23.853999999999999</c:v>
                </c:pt>
                <c:pt idx="35445" formatCode="General">
                  <c:v>23.854700000000001</c:v>
                </c:pt>
                <c:pt idx="35446" formatCode="General">
                  <c:v>23.8553</c:v>
                </c:pt>
                <c:pt idx="35447" formatCode="General">
                  <c:v>23.856000000000002</c:v>
                </c:pt>
                <c:pt idx="35448" formatCode="General">
                  <c:v>23.8567</c:v>
                </c:pt>
                <c:pt idx="35449" formatCode="General">
                  <c:v>23.857399999999998</c:v>
                </c:pt>
                <c:pt idx="35450" formatCode="General">
                  <c:v>23.858000000000001</c:v>
                </c:pt>
                <c:pt idx="35451" formatCode="General">
                  <c:v>23.858699999999999</c:v>
                </c:pt>
                <c:pt idx="35452" formatCode="General">
                  <c:v>23.859400000000001</c:v>
                </c:pt>
                <c:pt idx="35453" formatCode="General">
                  <c:v>23.860099999999999</c:v>
                </c:pt>
                <c:pt idx="35454" formatCode="General">
                  <c:v>23.860700000000001</c:v>
                </c:pt>
                <c:pt idx="35455" formatCode="General">
                  <c:v>23.8614</c:v>
                </c:pt>
                <c:pt idx="35456" formatCode="General">
                  <c:v>23.862100000000002</c:v>
                </c:pt>
                <c:pt idx="35457" formatCode="General">
                  <c:v>23.8627</c:v>
                </c:pt>
                <c:pt idx="35458" formatCode="General">
                  <c:v>23.863399999999999</c:v>
                </c:pt>
                <c:pt idx="35459" formatCode="General">
                  <c:v>23.864100000000001</c:v>
                </c:pt>
                <c:pt idx="35460" formatCode="General">
                  <c:v>23.864799999999999</c:v>
                </c:pt>
                <c:pt idx="35461" formatCode="General">
                  <c:v>23.865400000000001</c:v>
                </c:pt>
                <c:pt idx="35462" formatCode="General">
                  <c:v>23.866099999999999</c:v>
                </c:pt>
                <c:pt idx="35463" formatCode="General">
                  <c:v>23.866800000000001</c:v>
                </c:pt>
                <c:pt idx="35464" formatCode="General">
                  <c:v>23.8675</c:v>
                </c:pt>
                <c:pt idx="35465" formatCode="General">
                  <c:v>23.868099999999998</c:v>
                </c:pt>
                <c:pt idx="35466" formatCode="General">
                  <c:v>23.8688</c:v>
                </c:pt>
                <c:pt idx="35467" formatCode="General">
                  <c:v>23.869499999999999</c:v>
                </c:pt>
                <c:pt idx="35468" formatCode="General">
                  <c:v>23.870100000000001</c:v>
                </c:pt>
                <c:pt idx="35469" formatCode="General">
                  <c:v>23.870799999999999</c:v>
                </c:pt>
                <c:pt idx="35470" formatCode="General">
                  <c:v>23.871500000000001</c:v>
                </c:pt>
                <c:pt idx="35471" formatCode="General">
                  <c:v>23.872199999999999</c:v>
                </c:pt>
                <c:pt idx="35472" formatCode="General">
                  <c:v>23.872800000000002</c:v>
                </c:pt>
                <c:pt idx="35473" formatCode="General">
                  <c:v>23.8735</c:v>
                </c:pt>
                <c:pt idx="35474" formatCode="General">
                  <c:v>23.874199999999998</c:v>
                </c:pt>
                <c:pt idx="35475" formatCode="General">
                  <c:v>23.8749</c:v>
                </c:pt>
                <c:pt idx="35476" formatCode="General">
                  <c:v>23.875499999999999</c:v>
                </c:pt>
                <c:pt idx="35477" formatCode="General">
                  <c:v>23.876200000000001</c:v>
                </c:pt>
                <c:pt idx="35478" formatCode="General">
                  <c:v>23.876899999999999</c:v>
                </c:pt>
                <c:pt idx="35479" formatCode="General">
                  <c:v>23.877500000000001</c:v>
                </c:pt>
                <c:pt idx="35480" formatCode="General">
                  <c:v>23.8782</c:v>
                </c:pt>
                <c:pt idx="35481" formatCode="General">
                  <c:v>23.878900000000002</c:v>
                </c:pt>
                <c:pt idx="35482" formatCode="General">
                  <c:v>23.8796</c:v>
                </c:pt>
                <c:pt idx="35483" formatCode="General">
                  <c:v>23.880199999999999</c:v>
                </c:pt>
                <c:pt idx="35484" formatCode="General">
                  <c:v>23.8809</c:v>
                </c:pt>
                <c:pt idx="35485" formatCode="General">
                  <c:v>23.881599999999999</c:v>
                </c:pt>
                <c:pt idx="35486" formatCode="General">
                  <c:v>23.882300000000001</c:v>
                </c:pt>
                <c:pt idx="35487" formatCode="General">
                  <c:v>23.882899999999999</c:v>
                </c:pt>
                <c:pt idx="35488" formatCode="General">
                  <c:v>23.883600000000001</c:v>
                </c:pt>
                <c:pt idx="35489" formatCode="General">
                  <c:v>23.8843</c:v>
                </c:pt>
                <c:pt idx="35490" formatCode="General">
                  <c:v>23.885000000000002</c:v>
                </c:pt>
                <c:pt idx="35491" formatCode="General">
                  <c:v>23.8856</c:v>
                </c:pt>
                <c:pt idx="35492" formatCode="General">
                  <c:v>23.886299999999999</c:v>
                </c:pt>
                <c:pt idx="35493" formatCode="General">
                  <c:v>23.887</c:v>
                </c:pt>
                <c:pt idx="35494" formatCode="General">
                  <c:v>23.887599999999999</c:v>
                </c:pt>
                <c:pt idx="35495" formatCode="General">
                  <c:v>23.888300000000001</c:v>
                </c:pt>
                <c:pt idx="35496" formatCode="General">
                  <c:v>23.888999999999999</c:v>
                </c:pt>
                <c:pt idx="35497" formatCode="General">
                  <c:v>23.889700000000001</c:v>
                </c:pt>
                <c:pt idx="35498" formatCode="General">
                  <c:v>23.8903</c:v>
                </c:pt>
                <c:pt idx="35499" formatCode="General">
                  <c:v>23.890999999999998</c:v>
                </c:pt>
                <c:pt idx="35500" formatCode="General">
                  <c:v>23.8917</c:v>
                </c:pt>
                <c:pt idx="35501" formatCode="General">
                  <c:v>23.892399999999999</c:v>
                </c:pt>
                <c:pt idx="35502" formatCode="General">
                  <c:v>23.893000000000001</c:v>
                </c:pt>
                <c:pt idx="35503" formatCode="General">
                  <c:v>23.893699999999999</c:v>
                </c:pt>
                <c:pt idx="35504" formatCode="General">
                  <c:v>23.894400000000001</c:v>
                </c:pt>
                <c:pt idx="35505" formatCode="General">
                  <c:v>23.895</c:v>
                </c:pt>
                <c:pt idx="35506" formatCode="General">
                  <c:v>23.895700000000001</c:v>
                </c:pt>
                <c:pt idx="35507" formatCode="General">
                  <c:v>23.8964</c:v>
                </c:pt>
                <c:pt idx="35508" formatCode="General">
                  <c:v>23.897099999999998</c:v>
                </c:pt>
                <c:pt idx="35509" formatCode="General">
                  <c:v>23.8977</c:v>
                </c:pt>
                <c:pt idx="35510" formatCode="General">
                  <c:v>23.898399999999999</c:v>
                </c:pt>
                <c:pt idx="35511" formatCode="General">
                  <c:v>23.899100000000001</c:v>
                </c:pt>
                <c:pt idx="35512" formatCode="General">
                  <c:v>23.899799999999999</c:v>
                </c:pt>
                <c:pt idx="35513" formatCode="General">
                  <c:v>23.900400000000001</c:v>
                </c:pt>
                <c:pt idx="35514" formatCode="General">
                  <c:v>23.9011</c:v>
                </c:pt>
                <c:pt idx="35515" formatCode="General">
                  <c:v>23.901800000000001</c:v>
                </c:pt>
                <c:pt idx="35516" formatCode="General">
                  <c:v>23.9025</c:v>
                </c:pt>
                <c:pt idx="35517" formatCode="General">
                  <c:v>23.903099999999998</c:v>
                </c:pt>
                <c:pt idx="35518" formatCode="General">
                  <c:v>23.9038</c:v>
                </c:pt>
                <c:pt idx="35519" formatCode="General">
                  <c:v>23.904499999999999</c:v>
                </c:pt>
                <c:pt idx="35520" formatCode="General">
                  <c:v>23.905100000000001</c:v>
                </c:pt>
                <c:pt idx="35521" formatCode="General">
                  <c:v>23.905799999999999</c:v>
                </c:pt>
                <c:pt idx="35522" formatCode="General">
                  <c:v>23.906500000000001</c:v>
                </c:pt>
                <c:pt idx="35523" formatCode="General">
                  <c:v>23.9072</c:v>
                </c:pt>
                <c:pt idx="35524" formatCode="General">
                  <c:v>23.907800000000002</c:v>
                </c:pt>
                <c:pt idx="35525" formatCode="General">
                  <c:v>23.9085</c:v>
                </c:pt>
                <c:pt idx="35526" formatCode="General">
                  <c:v>23.909199999999998</c:v>
                </c:pt>
                <c:pt idx="35527" formatCode="General">
                  <c:v>23.9099</c:v>
                </c:pt>
                <c:pt idx="35528" formatCode="General">
                  <c:v>23.910499999999999</c:v>
                </c:pt>
                <c:pt idx="35529" formatCode="General">
                  <c:v>23.911200000000001</c:v>
                </c:pt>
                <c:pt idx="35530" formatCode="General">
                  <c:v>23.911899999999999</c:v>
                </c:pt>
                <c:pt idx="35531" formatCode="General">
                  <c:v>23.912500000000001</c:v>
                </c:pt>
                <c:pt idx="35532" formatCode="General">
                  <c:v>23.9132</c:v>
                </c:pt>
                <c:pt idx="35533" formatCode="General">
                  <c:v>23.913900000000002</c:v>
                </c:pt>
                <c:pt idx="35534" formatCode="General">
                  <c:v>23.9146</c:v>
                </c:pt>
                <c:pt idx="35535" formatCode="General">
                  <c:v>23.915199999999999</c:v>
                </c:pt>
                <c:pt idx="35536" formatCode="General">
                  <c:v>23.915900000000001</c:v>
                </c:pt>
                <c:pt idx="35537" formatCode="General">
                  <c:v>23.916599999999999</c:v>
                </c:pt>
                <c:pt idx="35538" formatCode="General">
                  <c:v>23.917300000000001</c:v>
                </c:pt>
                <c:pt idx="35539" formatCode="General">
                  <c:v>23.917899999999999</c:v>
                </c:pt>
                <c:pt idx="35540" formatCode="General">
                  <c:v>23.918600000000001</c:v>
                </c:pt>
                <c:pt idx="35541" formatCode="General">
                  <c:v>23.9193</c:v>
                </c:pt>
                <c:pt idx="35542" formatCode="General">
                  <c:v>23.919899999999998</c:v>
                </c:pt>
                <c:pt idx="35543" formatCode="General">
                  <c:v>23.9206</c:v>
                </c:pt>
                <c:pt idx="35544" formatCode="General">
                  <c:v>23.921299999999999</c:v>
                </c:pt>
                <c:pt idx="35545" formatCode="General">
                  <c:v>23.922000000000001</c:v>
                </c:pt>
                <c:pt idx="35546" formatCode="General">
                  <c:v>23.922599999999999</c:v>
                </c:pt>
                <c:pt idx="35547" formatCode="General">
                  <c:v>23.923300000000001</c:v>
                </c:pt>
                <c:pt idx="35548" formatCode="General">
                  <c:v>23.923999999999999</c:v>
                </c:pt>
                <c:pt idx="35549" formatCode="General">
                  <c:v>23.924700000000001</c:v>
                </c:pt>
                <c:pt idx="35550" formatCode="General">
                  <c:v>23.9253</c:v>
                </c:pt>
                <c:pt idx="35551" formatCode="General">
                  <c:v>23.925999999999998</c:v>
                </c:pt>
                <c:pt idx="35552" formatCode="General">
                  <c:v>23.9267</c:v>
                </c:pt>
                <c:pt idx="35553" formatCode="General">
                  <c:v>23.927399999999999</c:v>
                </c:pt>
                <c:pt idx="35554" formatCode="General">
                  <c:v>23.928000000000001</c:v>
                </c:pt>
                <c:pt idx="35555" formatCode="General">
                  <c:v>23.928699999999999</c:v>
                </c:pt>
                <c:pt idx="35556" formatCode="General">
                  <c:v>23.929400000000001</c:v>
                </c:pt>
                <c:pt idx="35557" formatCode="General">
                  <c:v>23.93</c:v>
                </c:pt>
                <c:pt idx="35558" formatCode="General">
                  <c:v>23.930700000000002</c:v>
                </c:pt>
                <c:pt idx="35559" formatCode="General">
                  <c:v>23.9314</c:v>
                </c:pt>
                <c:pt idx="35560" formatCode="General">
                  <c:v>23.932099999999998</c:v>
                </c:pt>
                <c:pt idx="35561" formatCode="General">
                  <c:v>23.932700000000001</c:v>
                </c:pt>
                <c:pt idx="35562" formatCode="General">
                  <c:v>23.933399999999999</c:v>
                </c:pt>
                <c:pt idx="35563" formatCode="General">
                  <c:v>23.934100000000001</c:v>
                </c:pt>
                <c:pt idx="35564" formatCode="General">
                  <c:v>23.934799999999999</c:v>
                </c:pt>
                <c:pt idx="35565" formatCode="General">
                  <c:v>23.935400000000001</c:v>
                </c:pt>
                <c:pt idx="35566" formatCode="General">
                  <c:v>23.9361</c:v>
                </c:pt>
                <c:pt idx="35567" formatCode="General">
                  <c:v>23.936800000000002</c:v>
                </c:pt>
                <c:pt idx="35568" formatCode="General">
                  <c:v>23.9374</c:v>
                </c:pt>
                <c:pt idx="35569" formatCode="General">
                  <c:v>23.938099999999999</c:v>
                </c:pt>
                <c:pt idx="35570" formatCode="General">
                  <c:v>23.938800000000001</c:v>
                </c:pt>
                <c:pt idx="35571" formatCode="General">
                  <c:v>23.939499999999999</c:v>
                </c:pt>
                <c:pt idx="35572" formatCode="General">
                  <c:v>23.940100000000001</c:v>
                </c:pt>
                <c:pt idx="35573" formatCode="General">
                  <c:v>23.940799999999999</c:v>
                </c:pt>
                <c:pt idx="35574" formatCode="General">
                  <c:v>23.941500000000001</c:v>
                </c:pt>
                <c:pt idx="35575" formatCode="General">
                  <c:v>23.9422</c:v>
                </c:pt>
                <c:pt idx="35576" formatCode="General">
                  <c:v>23.942799999999998</c:v>
                </c:pt>
                <c:pt idx="35577" formatCode="General">
                  <c:v>23.9435</c:v>
                </c:pt>
                <c:pt idx="35578" formatCode="General">
                  <c:v>23.944199999999999</c:v>
                </c:pt>
                <c:pt idx="35579" formatCode="General">
                  <c:v>23.944800000000001</c:v>
                </c:pt>
                <c:pt idx="35580" formatCode="General">
                  <c:v>23.945499999999999</c:v>
                </c:pt>
                <c:pt idx="35581" formatCode="General">
                  <c:v>23.946200000000001</c:v>
                </c:pt>
                <c:pt idx="35582" formatCode="General">
                  <c:v>23.946899999999999</c:v>
                </c:pt>
                <c:pt idx="35583" formatCode="General">
                  <c:v>23.947500000000002</c:v>
                </c:pt>
                <c:pt idx="35584" formatCode="General">
                  <c:v>23.9482</c:v>
                </c:pt>
                <c:pt idx="35585" formatCode="General">
                  <c:v>23.948899999999998</c:v>
                </c:pt>
                <c:pt idx="35586" formatCode="General">
                  <c:v>23.9496</c:v>
                </c:pt>
                <c:pt idx="35587" formatCode="General">
                  <c:v>23.950199999999999</c:v>
                </c:pt>
                <c:pt idx="35588" formatCode="General">
                  <c:v>23.950900000000001</c:v>
                </c:pt>
                <c:pt idx="35589" formatCode="General">
                  <c:v>23.951599999999999</c:v>
                </c:pt>
                <c:pt idx="35590" formatCode="General">
                  <c:v>23.952300000000001</c:v>
                </c:pt>
                <c:pt idx="35591" formatCode="General">
                  <c:v>23.9529</c:v>
                </c:pt>
                <c:pt idx="35592" formatCode="General">
                  <c:v>23.953600000000002</c:v>
                </c:pt>
                <c:pt idx="35593" formatCode="General">
                  <c:v>23.9543</c:v>
                </c:pt>
                <c:pt idx="35594" formatCode="General">
                  <c:v>23.954899999999999</c:v>
                </c:pt>
                <c:pt idx="35595" formatCode="General">
                  <c:v>23.9556</c:v>
                </c:pt>
                <c:pt idx="35596" formatCode="General">
                  <c:v>23.956299999999999</c:v>
                </c:pt>
                <c:pt idx="35597" formatCode="General">
                  <c:v>23.957000000000001</c:v>
                </c:pt>
                <c:pt idx="35598" formatCode="General">
                  <c:v>23.957599999999999</c:v>
                </c:pt>
                <c:pt idx="35599" formatCode="General">
                  <c:v>23.958300000000001</c:v>
                </c:pt>
                <c:pt idx="35600" formatCode="General">
                  <c:v>23.959</c:v>
                </c:pt>
                <c:pt idx="35601" formatCode="General">
                  <c:v>23.959700000000002</c:v>
                </c:pt>
                <c:pt idx="35602" formatCode="General">
                  <c:v>23.9603</c:v>
                </c:pt>
                <c:pt idx="35603" formatCode="General">
                  <c:v>23.960999999999999</c:v>
                </c:pt>
                <c:pt idx="35604" formatCode="General">
                  <c:v>23.9617</c:v>
                </c:pt>
                <c:pt idx="35605" formatCode="General">
                  <c:v>23.962299999999999</c:v>
                </c:pt>
                <c:pt idx="35606" formatCode="General">
                  <c:v>23.963000000000001</c:v>
                </c:pt>
                <c:pt idx="35607" formatCode="General">
                  <c:v>23.963699999999999</c:v>
                </c:pt>
                <c:pt idx="35608" formatCode="General">
                  <c:v>23.964400000000001</c:v>
                </c:pt>
                <c:pt idx="35609" formatCode="General">
                  <c:v>23.965</c:v>
                </c:pt>
                <c:pt idx="35610" formatCode="General">
                  <c:v>23.965699999999998</c:v>
                </c:pt>
                <c:pt idx="35611" formatCode="General">
                  <c:v>23.9664</c:v>
                </c:pt>
                <c:pt idx="35612" formatCode="General">
                  <c:v>23.967099999999999</c:v>
                </c:pt>
                <c:pt idx="35613" formatCode="General">
                  <c:v>23.967700000000001</c:v>
                </c:pt>
                <c:pt idx="35614" formatCode="General">
                  <c:v>23.968399999999999</c:v>
                </c:pt>
                <c:pt idx="35615" formatCode="General">
                  <c:v>23.969100000000001</c:v>
                </c:pt>
                <c:pt idx="35616" formatCode="General">
                  <c:v>23.969799999999999</c:v>
                </c:pt>
                <c:pt idx="35617" formatCode="General">
                  <c:v>23.970400000000001</c:v>
                </c:pt>
                <c:pt idx="35618" formatCode="General">
                  <c:v>23.9711</c:v>
                </c:pt>
                <c:pt idx="35619" formatCode="General">
                  <c:v>23.971800000000002</c:v>
                </c:pt>
                <c:pt idx="35620" formatCode="General">
                  <c:v>23.9724</c:v>
                </c:pt>
                <c:pt idx="35621" formatCode="General">
                  <c:v>23.973099999999999</c:v>
                </c:pt>
                <c:pt idx="35622" formatCode="General">
                  <c:v>23.973800000000001</c:v>
                </c:pt>
                <c:pt idx="35623" formatCode="General">
                  <c:v>23.974499999999999</c:v>
                </c:pt>
                <c:pt idx="35624" formatCode="General">
                  <c:v>23.975100000000001</c:v>
                </c:pt>
                <c:pt idx="35625" formatCode="General">
                  <c:v>23.9758</c:v>
                </c:pt>
                <c:pt idx="35626" formatCode="General">
                  <c:v>23.976500000000001</c:v>
                </c:pt>
                <c:pt idx="35627" formatCode="General">
                  <c:v>23.9772</c:v>
                </c:pt>
                <c:pt idx="35628" formatCode="General">
                  <c:v>23.977799999999998</c:v>
                </c:pt>
                <c:pt idx="35629" formatCode="General">
                  <c:v>23.9785</c:v>
                </c:pt>
                <c:pt idx="35630" formatCode="General">
                  <c:v>23.979199999999999</c:v>
                </c:pt>
                <c:pt idx="35631" formatCode="General">
                  <c:v>23.979800000000001</c:v>
                </c:pt>
                <c:pt idx="35632" formatCode="General">
                  <c:v>23.980499999999999</c:v>
                </c:pt>
                <c:pt idx="35633" formatCode="General">
                  <c:v>23.981200000000001</c:v>
                </c:pt>
                <c:pt idx="35634" formatCode="General">
                  <c:v>23.9819</c:v>
                </c:pt>
                <c:pt idx="35635" formatCode="General">
                  <c:v>23.982500000000002</c:v>
                </c:pt>
                <c:pt idx="35636" formatCode="General">
                  <c:v>23.9832</c:v>
                </c:pt>
                <c:pt idx="35637" formatCode="General">
                  <c:v>23.983899999999998</c:v>
                </c:pt>
                <c:pt idx="35638" formatCode="General">
                  <c:v>23.9846</c:v>
                </c:pt>
                <c:pt idx="35639" formatCode="General">
                  <c:v>23.985199999999999</c:v>
                </c:pt>
                <c:pt idx="35640" formatCode="General">
                  <c:v>23.985900000000001</c:v>
                </c:pt>
                <c:pt idx="35641" formatCode="General">
                  <c:v>23.986599999999999</c:v>
                </c:pt>
                <c:pt idx="35642" formatCode="General">
                  <c:v>23.987200000000001</c:v>
                </c:pt>
                <c:pt idx="35643" formatCode="General">
                  <c:v>23.9879</c:v>
                </c:pt>
                <c:pt idx="35644" formatCode="General">
                  <c:v>23.988600000000002</c:v>
                </c:pt>
                <c:pt idx="35645" formatCode="General">
                  <c:v>23.9893</c:v>
                </c:pt>
                <c:pt idx="35646" formatCode="General">
                  <c:v>23.989899999999999</c:v>
                </c:pt>
                <c:pt idx="35647" formatCode="General">
                  <c:v>23.990600000000001</c:v>
                </c:pt>
                <c:pt idx="35648" formatCode="General">
                  <c:v>23.991299999999999</c:v>
                </c:pt>
                <c:pt idx="35649" formatCode="General">
                  <c:v>23.992000000000001</c:v>
                </c:pt>
                <c:pt idx="35650" formatCode="General">
                  <c:v>23.992599999999999</c:v>
                </c:pt>
                <c:pt idx="35651" formatCode="General">
                  <c:v>23.993300000000001</c:v>
                </c:pt>
                <c:pt idx="35652" formatCode="General">
                  <c:v>23.994</c:v>
                </c:pt>
                <c:pt idx="35653" formatCode="General">
                  <c:v>23.994700000000002</c:v>
                </c:pt>
                <c:pt idx="35654" formatCode="General">
                  <c:v>23.9953</c:v>
                </c:pt>
                <c:pt idx="35655" formatCode="General">
                  <c:v>23.995999999999999</c:v>
                </c:pt>
                <c:pt idx="35656" formatCode="General">
                  <c:v>23.996700000000001</c:v>
                </c:pt>
                <c:pt idx="35657" formatCode="General">
                  <c:v>23.997299999999999</c:v>
                </c:pt>
                <c:pt idx="35658" formatCode="General">
                  <c:v>23.998000000000001</c:v>
                </c:pt>
                <c:pt idx="35659" formatCode="General">
                  <c:v>23.998699999999999</c:v>
                </c:pt>
                <c:pt idx="35660" formatCode="General">
                  <c:v>23.999400000000001</c:v>
                </c:pt>
                <c:pt idx="35661" formatCode="General">
                  <c:v>24</c:v>
                </c:pt>
                <c:pt idx="35662" formatCode="General">
                  <c:v>24.000699999999998</c:v>
                </c:pt>
                <c:pt idx="35663" formatCode="General">
                  <c:v>24.0014</c:v>
                </c:pt>
                <c:pt idx="35664" formatCode="General">
                  <c:v>24.002099999999999</c:v>
                </c:pt>
                <c:pt idx="35665" formatCode="General">
                  <c:v>24.002700000000001</c:v>
                </c:pt>
                <c:pt idx="35666" formatCode="General">
                  <c:v>24.003399999999999</c:v>
                </c:pt>
                <c:pt idx="35667" formatCode="General">
                  <c:v>24.004100000000001</c:v>
                </c:pt>
                <c:pt idx="35668" formatCode="General">
                  <c:v>24.0047</c:v>
                </c:pt>
                <c:pt idx="35669" formatCode="General">
                  <c:v>24.005400000000002</c:v>
                </c:pt>
                <c:pt idx="35670" formatCode="General">
                  <c:v>24.0061</c:v>
                </c:pt>
                <c:pt idx="35671" formatCode="General">
                  <c:v>24.006799999999998</c:v>
                </c:pt>
                <c:pt idx="35672" formatCode="General">
                  <c:v>24.007400000000001</c:v>
                </c:pt>
                <c:pt idx="35673" formatCode="General">
                  <c:v>24.008099999999999</c:v>
                </c:pt>
                <c:pt idx="35674" formatCode="General">
                  <c:v>24.008800000000001</c:v>
                </c:pt>
                <c:pt idx="35675" formatCode="General">
                  <c:v>24.009499999999999</c:v>
                </c:pt>
                <c:pt idx="35676" formatCode="General">
                  <c:v>24.010100000000001</c:v>
                </c:pt>
                <c:pt idx="35677" formatCode="General">
                  <c:v>24.0108</c:v>
                </c:pt>
                <c:pt idx="35678" formatCode="General">
                  <c:v>24.011500000000002</c:v>
                </c:pt>
                <c:pt idx="35679" formatCode="General">
                  <c:v>24.0122</c:v>
                </c:pt>
                <c:pt idx="35680" formatCode="General">
                  <c:v>24.012799999999999</c:v>
                </c:pt>
                <c:pt idx="35681" formatCode="General">
                  <c:v>24.013500000000001</c:v>
                </c:pt>
                <c:pt idx="35682" formatCode="General">
                  <c:v>24.014199999999999</c:v>
                </c:pt>
                <c:pt idx="35683" formatCode="General">
                  <c:v>24.014800000000001</c:v>
                </c:pt>
                <c:pt idx="35684" formatCode="General">
                  <c:v>24.015499999999999</c:v>
                </c:pt>
                <c:pt idx="35685" formatCode="General">
                  <c:v>24.016200000000001</c:v>
                </c:pt>
                <c:pt idx="35686" formatCode="General">
                  <c:v>24.0169</c:v>
                </c:pt>
                <c:pt idx="35687" formatCode="General">
                  <c:v>24.017499999999998</c:v>
                </c:pt>
                <c:pt idx="35688" formatCode="General">
                  <c:v>24.0182</c:v>
                </c:pt>
                <c:pt idx="35689" formatCode="General">
                  <c:v>24.018899999999999</c:v>
                </c:pt>
                <c:pt idx="35690" formatCode="General">
                  <c:v>24.019600000000001</c:v>
                </c:pt>
                <c:pt idx="35691" formatCode="General">
                  <c:v>24.020199999999999</c:v>
                </c:pt>
                <c:pt idx="35692" formatCode="General">
                  <c:v>24.020900000000001</c:v>
                </c:pt>
                <c:pt idx="35693" formatCode="General">
                  <c:v>24.021599999999999</c:v>
                </c:pt>
                <c:pt idx="35694" formatCode="General">
                  <c:v>24.022200000000002</c:v>
                </c:pt>
                <c:pt idx="35695" formatCode="General">
                  <c:v>24.0229</c:v>
                </c:pt>
                <c:pt idx="35696" formatCode="General">
                  <c:v>24.023599999999998</c:v>
                </c:pt>
                <c:pt idx="35697" formatCode="General">
                  <c:v>24.0243</c:v>
                </c:pt>
                <c:pt idx="35698" formatCode="General">
                  <c:v>24.024899999999999</c:v>
                </c:pt>
                <c:pt idx="35699" formatCode="General">
                  <c:v>24.025600000000001</c:v>
                </c:pt>
                <c:pt idx="35700" formatCode="General">
                  <c:v>24.026299999999999</c:v>
                </c:pt>
                <c:pt idx="35701" formatCode="General">
                  <c:v>24.027000000000001</c:v>
                </c:pt>
                <c:pt idx="35702" formatCode="General">
                  <c:v>24.0276</c:v>
                </c:pt>
                <c:pt idx="35703" formatCode="General">
                  <c:v>24.028300000000002</c:v>
                </c:pt>
                <c:pt idx="35704" formatCode="General">
                  <c:v>24.029</c:v>
                </c:pt>
                <c:pt idx="35705" formatCode="General">
                  <c:v>24.029599999999999</c:v>
                </c:pt>
                <c:pt idx="35706" formatCode="General">
                  <c:v>24.0303</c:v>
                </c:pt>
                <c:pt idx="35707" formatCode="General">
                  <c:v>24.030999999999999</c:v>
                </c:pt>
                <c:pt idx="35708" formatCode="General">
                  <c:v>24.031700000000001</c:v>
                </c:pt>
                <c:pt idx="35709" formatCode="General">
                  <c:v>24.032299999999999</c:v>
                </c:pt>
                <c:pt idx="35710" formatCode="General">
                  <c:v>24.033000000000001</c:v>
                </c:pt>
                <c:pt idx="35711" formatCode="General">
                  <c:v>24.0337</c:v>
                </c:pt>
                <c:pt idx="35712" formatCode="General">
                  <c:v>24.034400000000002</c:v>
                </c:pt>
                <c:pt idx="35713" formatCode="General">
                  <c:v>24.035</c:v>
                </c:pt>
                <c:pt idx="35714" formatCode="General">
                  <c:v>24.035699999999999</c:v>
                </c:pt>
                <c:pt idx="35715" formatCode="General">
                  <c:v>24.0364</c:v>
                </c:pt>
                <c:pt idx="35716" formatCode="General">
                  <c:v>24.037099999999999</c:v>
                </c:pt>
                <c:pt idx="35717" formatCode="General">
                  <c:v>24.037700000000001</c:v>
                </c:pt>
                <c:pt idx="35718" formatCode="General">
                  <c:v>24.038399999999999</c:v>
                </c:pt>
                <c:pt idx="35719" formatCode="General">
                  <c:v>24.039100000000001</c:v>
                </c:pt>
                <c:pt idx="35720" formatCode="General">
                  <c:v>24.0397</c:v>
                </c:pt>
                <c:pt idx="35721" formatCode="General">
                  <c:v>24.040400000000002</c:v>
                </c:pt>
                <c:pt idx="35722" formatCode="General">
                  <c:v>24.0411</c:v>
                </c:pt>
                <c:pt idx="35723" formatCode="General">
                  <c:v>24.041799999999999</c:v>
                </c:pt>
                <c:pt idx="35724" formatCode="General">
                  <c:v>24.042400000000001</c:v>
                </c:pt>
                <c:pt idx="35725" formatCode="General">
                  <c:v>24.043099999999999</c:v>
                </c:pt>
                <c:pt idx="35726" formatCode="General">
                  <c:v>24.043800000000001</c:v>
                </c:pt>
                <c:pt idx="35727" formatCode="General">
                  <c:v>24.044499999999999</c:v>
                </c:pt>
                <c:pt idx="35728" formatCode="General">
                  <c:v>24.045100000000001</c:v>
                </c:pt>
                <c:pt idx="35729" formatCode="General">
                  <c:v>24.0458</c:v>
                </c:pt>
                <c:pt idx="35730" formatCode="General">
                  <c:v>24.046500000000002</c:v>
                </c:pt>
                <c:pt idx="35731" formatCode="General">
                  <c:v>24.0471</c:v>
                </c:pt>
                <c:pt idx="35732" formatCode="General">
                  <c:v>24.047799999999999</c:v>
                </c:pt>
                <c:pt idx="35733" formatCode="General">
                  <c:v>24.048500000000001</c:v>
                </c:pt>
                <c:pt idx="35734" formatCode="General">
                  <c:v>24.049199999999999</c:v>
                </c:pt>
                <c:pt idx="35735" formatCode="General">
                  <c:v>24.049800000000001</c:v>
                </c:pt>
                <c:pt idx="35736" formatCode="General">
                  <c:v>24.0505</c:v>
                </c:pt>
                <c:pt idx="35737" formatCode="General">
                  <c:v>24.051200000000001</c:v>
                </c:pt>
                <c:pt idx="35738" formatCode="General">
                  <c:v>24.0519</c:v>
                </c:pt>
                <c:pt idx="35739" formatCode="General">
                  <c:v>24.052499999999998</c:v>
                </c:pt>
                <c:pt idx="35740" formatCode="General">
                  <c:v>24.0532</c:v>
                </c:pt>
                <c:pt idx="35741" formatCode="General">
                  <c:v>24.053899999999999</c:v>
                </c:pt>
                <c:pt idx="35742" formatCode="General">
                  <c:v>24.054500000000001</c:v>
                </c:pt>
                <c:pt idx="35743" formatCode="General">
                  <c:v>24.055199999999999</c:v>
                </c:pt>
                <c:pt idx="35744" formatCode="General">
                  <c:v>24.055900000000001</c:v>
                </c:pt>
                <c:pt idx="35745" formatCode="General">
                  <c:v>24.0566</c:v>
                </c:pt>
                <c:pt idx="35746" formatCode="General">
                  <c:v>24.057200000000002</c:v>
                </c:pt>
                <c:pt idx="35747" formatCode="General">
                  <c:v>24.0579</c:v>
                </c:pt>
                <c:pt idx="35748" formatCode="General">
                  <c:v>24.058599999999998</c:v>
                </c:pt>
                <c:pt idx="35749" formatCode="General">
                  <c:v>24.0593</c:v>
                </c:pt>
                <c:pt idx="35750" formatCode="General">
                  <c:v>24.059899999999999</c:v>
                </c:pt>
                <c:pt idx="35751" formatCode="General">
                  <c:v>24.060600000000001</c:v>
                </c:pt>
                <c:pt idx="35752" formatCode="General">
                  <c:v>24.061299999999999</c:v>
                </c:pt>
                <c:pt idx="35753" formatCode="General">
                  <c:v>24.062000000000001</c:v>
                </c:pt>
                <c:pt idx="35754" formatCode="General">
                  <c:v>24.0626</c:v>
                </c:pt>
                <c:pt idx="35755" formatCode="General">
                  <c:v>24.063300000000002</c:v>
                </c:pt>
                <c:pt idx="35756" formatCode="General">
                  <c:v>24.064</c:v>
                </c:pt>
                <c:pt idx="35757" formatCode="General">
                  <c:v>24.064599999999999</c:v>
                </c:pt>
                <c:pt idx="35758" formatCode="General">
                  <c:v>24.065300000000001</c:v>
                </c:pt>
                <c:pt idx="35759" formatCode="General">
                  <c:v>24.065999999999999</c:v>
                </c:pt>
                <c:pt idx="35760" formatCode="General">
                  <c:v>24.066700000000001</c:v>
                </c:pt>
                <c:pt idx="35761" formatCode="General">
                  <c:v>24.067299999999999</c:v>
                </c:pt>
                <c:pt idx="35762" formatCode="General">
                  <c:v>24.068000000000001</c:v>
                </c:pt>
                <c:pt idx="35763" formatCode="General">
                  <c:v>24.0687</c:v>
                </c:pt>
                <c:pt idx="35764" formatCode="General">
                  <c:v>24.069400000000002</c:v>
                </c:pt>
                <c:pt idx="35765" formatCode="General">
                  <c:v>24.07</c:v>
                </c:pt>
                <c:pt idx="35766" formatCode="General">
                  <c:v>24.070699999999999</c:v>
                </c:pt>
                <c:pt idx="35767" formatCode="General">
                  <c:v>24.071400000000001</c:v>
                </c:pt>
                <c:pt idx="35768" formatCode="General">
                  <c:v>24.071999999999999</c:v>
                </c:pt>
                <c:pt idx="35769" formatCode="General">
                  <c:v>24.072700000000001</c:v>
                </c:pt>
                <c:pt idx="35770" formatCode="General">
                  <c:v>24.073399999999999</c:v>
                </c:pt>
                <c:pt idx="35771" formatCode="General">
                  <c:v>24.074100000000001</c:v>
                </c:pt>
                <c:pt idx="35772" formatCode="General">
                  <c:v>24.0747</c:v>
                </c:pt>
                <c:pt idx="35773" formatCode="General">
                  <c:v>24.075399999999998</c:v>
                </c:pt>
                <c:pt idx="35774" formatCode="General">
                  <c:v>24.0761</c:v>
                </c:pt>
                <c:pt idx="35775" formatCode="General">
                  <c:v>24.076799999999999</c:v>
                </c:pt>
                <c:pt idx="35776" formatCode="General">
                  <c:v>24.077400000000001</c:v>
                </c:pt>
                <c:pt idx="35777" formatCode="General">
                  <c:v>24.078099999999999</c:v>
                </c:pt>
                <c:pt idx="35778" formatCode="General">
                  <c:v>24.078800000000001</c:v>
                </c:pt>
                <c:pt idx="35779" formatCode="General">
                  <c:v>24.079499999999999</c:v>
                </c:pt>
                <c:pt idx="35780" formatCode="General">
                  <c:v>24.080100000000002</c:v>
                </c:pt>
                <c:pt idx="35781" formatCode="General">
                  <c:v>24.0808</c:v>
                </c:pt>
                <c:pt idx="35782" formatCode="General">
                  <c:v>24.081499999999998</c:v>
                </c:pt>
                <c:pt idx="35783" formatCode="General">
                  <c:v>24.082100000000001</c:v>
                </c:pt>
                <c:pt idx="35784" formatCode="General">
                  <c:v>24.082799999999999</c:v>
                </c:pt>
                <c:pt idx="35785" formatCode="General">
                  <c:v>24.083500000000001</c:v>
                </c:pt>
                <c:pt idx="35786" formatCode="General">
                  <c:v>24.084199999999999</c:v>
                </c:pt>
                <c:pt idx="35787" formatCode="General">
                  <c:v>24.084800000000001</c:v>
                </c:pt>
                <c:pt idx="35788" formatCode="General">
                  <c:v>24.0855</c:v>
                </c:pt>
                <c:pt idx="35789" formatCode="General">
                  <c:v>24.086200000000002</c:v>
                </c:pt>
                <c:pt idx="35790" formatCode="General">
                  <c:v>24.0869</c:v>
                </c:pt>
                <c:pt idx="35791" formatCode="General">
                  <c:v>24.087499999999999</c:v>
                </c:pt>
                <c:pt idx="35792" formatCode="General">
                  <c:v>24.088200000000001</c:v>
                </c:pt>
                <c:pt idx="35793" formatCode="General">
                  <c:v>24.088899999999999</c:v>
                </c:pt>
                <c:pt idx="35794" formatCode="General">
                  <c:v>24.089500000000001</c:v>
                </c:pt>
                <c:pt idx="35795" formatCode="General">
                  <c:v>24.090199999999999</c:v>
                </c:pt>
                <c:pt idx="35796" formatCode="General">
                  <c:v>24.090900000000001</c:v>
                </c:pt>
                <c:pt idx="35797" formatCode="General">
                  <c:v>24.0916</c:v>
                </c:pt>
                <c:pt idx="35798" formatCode="General">
                  <c:v>24.092199999999998</c:v>
                </c:pt>
                <c:pt idx="35799" formatCode="General">
                  <c:v>24.0929</c:v>
                </c:pt>
                <c:pt idx="35800" formatCode="General">
                  <c:v>24.093599999999999</c:v>
                </c:pt>
                <c:pt idx="35801" formatCode="General">
                  <c:v>24.0943</c:v>
                </c:pt>
                <c:pt idx="35802" formatCode="General">
                  <c:v>24.094899999999999</c:v>
                </c:pt>
                <c:pt idx="35803" formatCode="General">
                  <c:v>24.095600000000001</c:v>
                </c:pt>
                <c:pt idx="35804" formatCode="General">
                  <c:v>24.096299999999999</c:v>
                </c:pt>
                <c:pt idx="35805" formatCode="General">
                  <c:v>24.096900000000002</c:v>
                </c:pt>
                <c:pt idx="35806" formatCode="General">
                  <c:v>24.0976</c:v>
                </c:pt>
                <c:pt idx="35807" formatCode="General">
                  <c:v>24.098299999999998</c:v>
                </c:pt>
                <c:pt idx="35808" formatCode="General">
                  <c:v>24.099</c:v>
                </c:pt>
                <c:pt idx="35809" formatCode="General">
                  <c:v>24.099599999999999</c:v>
                </c:pt>
                <c:pt idx="35810" formatCode="General">
                  <c:v>24.100300000000001</c:v>
                </c:pt>
                <c:pt idx="35811" formatCode="General">
                  <c:v>24.100999999999999</c:v>
                </c:pt>
                <c:pt idx="35812" formatCode="General">
                  <c:v>24.101700000000001</c:v>
                </c:pt>
                <c:pt idx="35813" formatCode="General">
                  <c:v>24.1023</c:v>
                </c:pt>
                <c:pt idx="35814" formatCode="General">
                  <c:v>24.103000000000002</c:v>
                </c:pt>
                <c:pt idx="35815" formatCode="General">
                  <c:v>24.1037</c:v>
                </c:pt>
                <c:pt idx="35816" formatCode="General">
                  <c:v>24.104399999999998</c:v>
                </c:pt>
                <c:pt idx="35817" formatCode="General">
                  <c:v>24.105</c:v>
                </c:pt>
                <c:pt idx="35818" formatCode="General">
                  <c:v>24.105699999999999</c:v>
                </c:pt>
                <c:pt idx="35819" formatCode="General">
                  <c:v>24.106400000000001</c:v>
                </c:pt>
                <c:pt idx="35820" formatCode="General">
                  <c:v>24.106999999999999</c:v>
                </c:pt>
                <c:pt idx="35821" formatCode="General">
                  <c:v>24.107700000000001</c:v>
                </c:pt>
                <c:pt idx="35822" formatCode="General">
                  <c:v>24.1084</c:v>
                </c:pt>
                <c:pt idx="35823" formatCode="General">
                  <c:v>24.109100000000002</c:v>
                </c:pt>
                <c:pt idx="35824" formatCode="General">
                  <c:v>24.1097</c:v>
                </c:pt>
                <c:pt idx="35825" formatCode="General">
                  <c:v>24.110399999999998</c:v>
                </c:pt>
                <c:pt idx="35826" formatCode="General">
                  <c:v>24.1111</c:v>
                </c:pt>
                <c:pt idx="35827" formatCode="General">
                  <c:v>24.111799999999999</c:v>
                </c:pt>
                <c:pt idx="35828" formatCode="General">
                  <c:v>24.112400000000001</c:v>
                </c:pt>
                <c:pt idx="35829" formatCode="General">
                  <c:v>24.113099999999999</c:v>
                </c:pt>
                <c:pt idx="35830" formatCode="General">
                  <c:v>24.113800000000001</c:v>
                </c:pt>
                <c:pt idx="35831" formatCode="General">
                  <c:v>24.1144</c:v>
                </c:pt>
                <c:pt idx="35832" formatCode="General">
                  <c:v>24.115100000000002</c:v>
                </c:pt>
                <c:pt idx="35833" formatCode="General">
                  <c:v>24.1158</c:v>
                </c:pt>
                <c:pt idx="35834" formatCode="General">
                  <c:v>24.116499999999998</c:v>
                </c:pt>
                <c:pt idx="35835" formatCode="General">
                  <c:v>24.117100000000001</c:v>
                </c:pt>
                <c:pt idx="35836" formatCode="General">
                  <c:v>24.117799999999999</c:v>
                </c:pt>
                <c:pt idx="35837" formatCode="General">
                  <c:v>24.118500000000001</c:v>
                </c:pt>
                <c:pt idx="35838" formatCode="General">
                  <c:v>24.119199999999999</c:v>
                </c:pt>
                <c:pt idx="35839" formatCode="General">
                  <c:v>24.119800000000001</c:v>
                </c:pt>
                <c:pt idx="35840" formatCode="General">
                  <c:v>24.1205</c:v>
                </c:pt>
                <c:pt idx="35841" formatCode="General">
                  <c:v>24.121200000000002</c:v>
                </c:pt>
                <c:pt idx="35842" formatCode="General">
                  <c:v>24.1219</c:v>
                </c:pt>
                <c:pt idx="35843" formatCode="General">
                  <c:v>24.122499999999999</c:v>
                </c:pt>
                <c:pt idx="35844" formatCode="General">
                  <c:v>24.123200000000001</c:v>
                </c:pt>
                <c:pt idx="35845" formatCode="General">
                  <c:v>24.123899999999999</c:v>
                </c:pt>
                <c:pt idx="35846" formatCode="General">
                  <c:v>24.124500000000001</c:v>
                </c:pt>
                <c:pt idx="35847" formatCode="General">
                  <c:v>24.1252</c:v>
                </c:pt>
                <c:pt idx="35848" formatCode="General">
                  <c:v>24.125900000000001</c:v>
                </c:pt>
                <c:pt idx="35849" formatCode="General">
                  <c:v>24.1266</c:v>
                </c:pt>
                <c:pt idx="35850" formatCode="General">
                  <c:v>24.127199999999998</c:v>
                </c:pt>
                <c:pt idx="35851" formatCode="General">
                  <c:v>24.1279</c:v>
                </c:pt>
                <c:pt idx="35852" formatCode="General">
                  <c:v>24.128599999999999</c:v>
                </c:pt>
                <c:pt idx="35853" formatCode="General">
                  <c:v>24.129300000000001</c:v>
                </c:pt>
                <c:pt idx="35854" formatCode="General">
                  <c:v>24.129899999999999</c:v>
                </c:pt>
                <c:pt idx="35855" formatCode="General">
                  <c:v>24.130600000000001</c:v>
                </c:pt>
                <c:pt idx="35856" formatCode="General">
                  <c:v>24.1313</c:v>
                </c:pt>
                <c:pt idx="35857" formatCode="General">
                  <c:v>24.131900000000002</c:v>
                </c:pt>
                <c:pt idx="35858" formatCode="General">
                  <c:v>24.1326</c:v>
                </c:pt>
                <c:pt idx="35859" formatCode="General">
                  <c:v>24.133299999999998</c:v>
                </c:pt>
                <c:pt idx="35860" formatCode="General">
                  <c:v>24.134</c:v>
                </c:pt>
                <c:pt idx="35861" formatCode="General">
                  <c:v>24.134599999999999</c:v>
                </c:pt>
                <c:pt idx="35862" formatCode="General">
                  <c:v>24.135300000000001</c:v>
                </c:pt>
                <c:pt idx="35863" formatCode="General">
                  <c:v>24.135999999999999</c:v>
                </c:pt>
                <c:pt idx="35864" formatCode="General">
                  <c:v>24.136700000000001</c:v>
                </c:pt>
                <c:pt idx="35865" formatCode="General">
                  <c:v>24.1373</c:v>
                </c:pt>
                <c:pt idx="35866" formatCode="General">
                  <c:v>24.138000000000002</c:v>
                </c:pt>
                <c:pt idx="35867" formatCode="General">
                  <c:v>24.1387</c:v>
                </c:pt>
                <c:pt idx="35868" formatCode="General">
                  <c:v>24.139299999999999</c:v>
                </c:pt>
                <c:pt idx="35869" formatCode="General">
                  <c:v>24.14</c:v>
                </c:pt>
                <c:pt idx="35870" formatCode="General">
                  <c:v>24.140699999999999</c:v>
                </c:pt>
                <c:pt idx="35871" formatCode="General">
                  <c:v>24.141400000000001</c:v>
                </c:pt>
                <c:pt idx="35872" formatCode="General">
                  <c:v>24.141999999999999</c:v>
                </c:pt>
                <c:pt idx="35873" formatCode="General">
                  <c:v>24.142700000000001</c:v>
                </c:pt>
                <c:pt idx="35874" formatCode="General">
                  <c:v>24.1434</c:v>
                </c:pt>
                <c:pt idx="35875" formatCode="General">
                  <c:v>24.144100000000002</c:v>
                </c:pt>
                <c:pt idx="35876" formatCode="General">
                  <c:v>24.1447</c:v>
                </c:pt>
                <c:pt idx="35877" formatCode="General">
                  <c:v>24.145399999999999</c:v>
                </c:pt>
                <c:pt idx="35878" formatCode="General">
                  <c:v>24.146100000000001</c:v>
                </c:pt>
                <c:pt idx="35879" formatCode="General">
                  <c:v>24.146799999999999</c:v>
                </c:pt>
                <c:pt idx="35880" formatCode="General">
                  <c:v>24.147400000000001</c:v>
                </c:pt>
                <c:pt idx="35881" formatCode="General">
                  <c:v>24.148099999999999</c:v>
                </c:pt>
                <c:pt idx="35882" formatCode="General">
                  <c:v>24.148800000000001</c:v>
                </c:pt>
                <c:pt idx="35883" formatCode="General">
                  <c:v>24.1494</c:v>
                </c:pt>
                <c:pt idx="35884" formatCode="General">
                  <c:v>24.150099999999998</c:v>
                </c:pt>
                <c:pt idx="35885" formatCode="General">
                  <c:v>24.1508</c:v>
                </c:pt>
                <c:pt idx="35886" formatCode="General">
                  <c:v>24.151499999999999</c:v>
                </c:pt>
                <c:pt idx="35887" formatCode="General">
                  <c:v>24.152100000000001</c:v>
                </c:pt>
                <c:pt idx="35888" formatCode="General">
                  <c:v>24.152799999999999</c:v>
                </c:pt>
                <c:pt idx="35889" formatCode="General">
                  <c:v>24.153500000000001</c:v>
                </c:pt>
                <c:pt idx="35890" formatCode="General">
                  <c:v>24.154199999999999</c:v>
                </c:pt>
                <c:pt idx="35891" formatCode="General">
                  <c:v>24.154800000000002</c:v>
                </c:pt>
                <c:pt idx="35892" formatCode="General">
                  <c:v>24.1555</c:v>
                </c:pt>
                <c:pt idx="35893" formatCode="General">
                  <c:v>24.156199999999998</c:v>
                </c:pt>
                <c:pt idx="35894" formatCode="General">
                  <c:v>24.1568</c:v>
                </c:pt>
                <c:pt idx="35895" formatCode="General">
                  <c:v>24.157499999999999</c:v>
                </c:pt>
                <c:pt idx="35896" formatCode="General">
                  <c:v>24.158200000000001</c:v>
                </c:pt>
                <c:pt idx="35897" formatCode="General">
                  <c:v>24.158899999999999</c:v>
                </c:pt>
                <c:pt idx="35898" formatCode="General">
                  <c:v>24.159500000000001</c:v>
                </c:pt>
                <c:pt idx="35899" formatCode="General">
                  <c:v>24.1602</c:v>
                </c:pt>
                <c:pt idx="35900" formatCode="General">
                  <c:v>24.160900000000002</c:v>
                </c:pt>
                <c:pt idx="35901" formatCode="General">
                  <c:v>24.1616</c:v>
                </c:pt>
                <c:pt idx="35902" formatCode="General">
                  <c:v>24.162199999999999</c:v>
                </c:pt>
                <c:pt idx="35903" formatCode="General">
                  <c:v>24.1629</c:v>
                </c:pt>
                <c:pt idx="35904" formatCode="General">
                  <c:v>24.163599999999999</c:v>
                </c:pt>
                <c:pt idx="35905" formatCode="General">
                  <c:v>24.164200000000001</c:v>
                </c:pt>
                <c:pt idx="35906" formatCode="General">
                  <c:v>24.164899999999999</c:v>
                </c:pt>
                <c:pt idx="35907" formatCode="General">
                  <c:v>24.165600000000001</c:v>
                </c:pt>
                <c:pt idx="35908" formatCode="General">
                  <c:v>24.1663</c:v>
                </c:pt>
                <c:pt idx="35909" formatCode="General">
                  <c:v>24.166899999999998</c:v>
                </c:pt>
                <c:pt idx="35910" formatCode="General">
                  <c:v>24.1676</c:v>
                </c:pt>
                <c:pt idx="35911" formatCode="General">
                  <c:v>24.168299999999999</c:v>
                </c:pt>
                <c:pt idx="35912" formatCode="General">
                  <c:v>24.169</c:v>
                </c:pt>
                <c:pt idx="35913" formatCode="General">
                  <c:v>24.169599999999999</c:v>
                </c:pt>
                <c:pt idx="35914" formatCode="General">
                  <c:v>24.170300000000001</c:v>
                </c:pt>
                <c:pt idx="35915" formatCode="General">
                  <c:v>24.170999999999999</c:v>
                </c:pt>
                <c:pt idx="35916" formatCode="General">
                  <c:v>24.171700000000001</c:v>
                </c:pt>
                <c:pt idx="35917" formatCode="General">
                  <c:v>24.1723</c:v>
                </c:pt>
                <c:pt idx="35918" formatCode="General">
                  <c:v>24.172999999999998</c:v>
                </c:pt>
                <c:pt idx="35919" formatCode="General">
                  <c:v>24.1737</c:v>
                </c:pt>
                <c:pt idx="35920" formatCode="General">
                  <c:v>24.174299999999999</c:v>
                </c:pt>
                <c:pt idx="35921" formatCode="General">
                  <c:v>24.175000000000001</c:v>
                </c:pt>
                <c:pt idx="35922" formatCode="General">
                  <c:v>24.175699999999999</c:v>
                </c:pt>
                <c:pt idx="35923" formatCode="General">
                  <c:v>24.176400000000001</c:v>
                </c:pt>
                <c:pt idx="35924" formatCode="General">
                  <c:v>24.177</c:v>
                </c:pt>
                <c:pt idx="35925" formatCode="General">
                  <c:v>24.177700000000002</c:v>
                </c:pt>
                <c:pt idx="35926" formatCode="General">
                  <c:v>24.1784</c:v>
                </c:pt>
                <c:pt idx="35927" formatCode="General">
                  <c:v>24.179099999999998</c:v>
                </c:pt>
                <c:pt idx="35928" formatCode="General">
                  <c:v>24.1797</c:v>
                </c:pt>
                <c:pt idx="35929" formatCode="General">
                  <c:v>24.180399999999999</c:v>
                </c:pt>
                <c:pt idx="35930" formatCode="General">
                  <c:v>24.181100000000001</c:v>
                </c:pt>
                <c:pt idx="35931" formatCode="General">
                  <c:v>24.181699999999999</c:v>
                </c:pt>
                <c:pt idx="35932" formatCode="General">
                  <c:v>24.182400000000001</c:v>
                </c:pt>
                <c:pt idx="35933" formatCode="General">
                  <c:v>24.1831</c:v>
                </c:pt>
                <c:pt idx="35934" formatCode="General">
                  <c:v>24.183800000000002</c:v>
                </c:pt>
                <c:pt idx="35935" formatCode="General">
                  <c:v>24.1844</c:v>
                </c:pt>
                <c:pt idx="35936" formatCode="General">
                  <c:v>24.185099999999998</c:v>
                </c:pt>
                <c:pt idx="35937" formatCode="General">
                  <c:v>24.1858</c:v>
                </c:pt>
                <c:pt idx="35938" formatCode="General">
                  <c:v>24.186499999999999</c:v>
                </c:pt>
                <c:pt idx="35939" formatCode="General">
                  <c:v>24.187100000000001</c:v>
                </c:pt>
                <c:pt idx="35940" formatCode="General">
                  <c:v>24.187799999999999</c:v>
                </c:pt>
                <c:pt idx="35941" formatCode="General">
                  <c:v>24.188500000000001</c:v>
                </c:pt>
                <c:pt idx="35942" formatCode="General">
                  <c:v>24.1892</c:v>
                </c:pt>
                <c:pt idx="35943" formatCode="General">
                  <c:v>24.189800000000002</c:v>
                </c:pt>
                <c:pt idx="35944" formatCode="General">
                  <c:v>24.1905</c:v>
                </c:pt>
                <c:pt idx="35945" formatCode="General">
                  <c:v>24.191199999999998</c:v>
                </c:pt>
                <c:pt idx="35946" formatCode="General">
                  <c:v>24.191800000000001</c:v>
                </c:pt>
                <c:pt idx="35947" formatCode="General">
                  <c:v>24.192499999999999</c:v>
                </c:pt>
                <c:pt idx="35948" formatCode="General">
                  <c:v>24.193200000000001</c:v>
                </c:pt>
                <c:pt idx="35949" formatCode="General">
                  <c:v>24.193899999999999</c:v>
                </c:pt>
                <c:pt idx="35950" formatCode="General">
                  <c:v>24.194500000000001</c:v>
                </c:pt>
                <c:pt idx="35951" formatCode="General">
                  <c:v>24.1952</c:v>
                </c:pt>
                <c:pt idx="35952" formatCode="General">
                  <c:v>24.195900000000002</c:v>
                </c:pt>
                <c:pt idx="35953" formatCode="General">
                  <c:v>24.1966</c:v>
                </c:pt>
                <c:pt idx="35954" formatCode="General">
                  <c:v>24.197199999999999</c:v>
                </c:pt>
                <c:pt idx="35955" formatCode="General">
                  <c:v>24.197900000000001</c:v>
                </c:pt>
                <c:pt idx="35956" formatCode="General">
                  <c:v>24.198599999999999</c:v>
                </c:pt>
                <c:pt idx="35957" formatCode="General">
                  <c:v>24.199200000000001</c:v>
                </c:pt>
                <c:pt idx="35958" formatCode="General">
                  <c:v>24.1999</c:v>
                </c:pt>
                <c:pt idx="35959" formatCode="General">
                  <c:v>24.200600000000001</c:v>
                </c:pt>
                <c:pt idx="35960" formatCode="General">
                  <c:v>24.2013</c:v>
                </c:pt>
                <c:pt idx="35961" formatCode="General">
                  <c:v>24.201899999999998</c:v>
                </c:pt>
                <c:pt idx="35962" formatCode="General">
                  <c:v>24.2026</c:v>
                </c:pt>
                <c:pt idx="35963" formatCode="General">
                  <c:v>24.203299999999999</c:v>
                </c:pt>
                <c:pt idx="35964" formatCode="General">
                  <c:v>24.204000000000001</c:v>
                </c:pt>
                <c:pt idx="35965" formatCode="General">
                  <c:v>24.204599999999999</c:v>
                </c:pt>
                <c:pt idx="35966" formatCode="General">
                  <c:v>24.205300000000001</c:v>
                </c:pt>
                <c:pt idx="35967" formatCode="General">
                  <c:v>24.206</c:v>
                </c:pt>
                <c:pt idx="35968" formatCode="General">
                  <c:v>24.206600000000002</c:v>
                </c:pt>
                <c:pt idx="35969" formatCode="General">
                  <c:v>24.2073</c:v>
                </c:pt>
                <c:pt idx="35970" formatCode="General">
                  <c:v>24.207999999999998</c:v>
                </c:pt>
                <c:pt idx="35971" formatCode="General">
                  <c:v>24.2087</c:v>
                </c:pt>
                <c:pt idx="35972" formatCode="General">
                  <c:v>24.209299999999999</c:v>
                </c:pt>
                <c:pt idx="35973" formatCode="General">
                  <c:v>24.21</c:v>
                </c:pt>
                <c:pt idx="35974" formatCode="General">
                  <c:v>24.210699999999999</c:v>
                </c:pt>
                <c:pt idx="35975" formatCode="General">
                  <c:v>24.211400000000001</c:v>
                </c:pt>
                <c:pt idx="35976" formatCode="General">
                  <c:v>24.212</c:v>
                </c:pt>
                <c:pt idx="35977" formatCode="General">
                  <c:v>24.212700000000002</c:v>
                </c:pt>
                <c:pt idx="35978" formatCode="General">
                  <c:v>24.2134</c:v>
                </c:pt>
                <c:pt idx="35979" formatCode="General">
                  <c:v>24.214099999999998</c:v>
                </c:pt>
                <c:pt idx="35980" formatCode="General">
                  <c:v>24.214700000000001</c:v>
                </c:pt>
                <c:pt idx="35981" formatCode="General">
                  <c:v>24.215399999999999</c:v>
                </c:pt>
                <c:pt idx="35982" formatCode="General">
                  <c:v>24.216100000000001</c:v>
                </c:pt>
                <c:pt idx="35983" formatCode="General">
                  <c:v>24.216699999999999</c:v>
                </c:pt>
                <c:pt idx="35984" formatCode="General">
                  <c:v>24.217400000000001</c:v>
                </c:pt>
                <c:pt idx="35985" formatCode="General">
                  <c:v>24.2181</c:v>
                </c:pt>
                <c:pt idx="35986" formatCode="General">
                  <c:v>24.218800000000002</c:v>
                </c:pt>
                <c:pt idx="35987" formatCode="General">
                  <c:v>24.2194</c:v>
                </c:pt>
                <c:pt idx="35988" formatCode="General">
                  <c:v>24.220099999999999</c:v>
                </c:pt>
                <c:pt idx="35989" formatCode="General">
                  <c:v>24.220800000000001</c:v>
                </c:pt>
                <c:pt idx="35990" formatCode="General">
                  <c:v>24.221499999999999</c:v>
                </c:pt>
                <c:pt idx="35991" formatCode="General">
                  <c:v>24.222100000000001</c:v>
                </c:pt>
                <c:pt idx="35992" formatCode="General">
                  <c:v>24.222799999999999</c:v>
                </c:pt>
                <c:pt idx="35993" formatCode="General">
                  <c:v>24.223500000000001</c:v>
                </c:pt>
                <c:pt idx="35994" formatCode="General">
                  <c:v>24.2241</c:v>
                </c:pt>
                <c:pt idx="35995" formatCode="General">
                  <c:v>24.224799999999998</c:v>
                </c:pt>
                <c:pt idx="35996" formatCode="General">
                  <c:v>24.2255</c:v>
                </c:pt>
                <c:pt idx="35997" formatCode="General">
                  <c:v>24.226199999999999</c:v>
                </c:pt>
                <c:pt idx="35998" formatCode="General">
                  <c:v>24.226800000000001</c:v>
                </c:pt>
                <c:pt idx="35999" formatCode="General">
                  <c:v>24.227499999999999</c:v>
                </c:pt>
                <c:pt idx="36000" formatCode="General">
                  <c:v>24.228200000000001</c:v>
                </c:pt>
                <c:pt idx="36001" formatCode="General">
                  <c:v>24.228899999999999</c:v>
                </c:pt>
                <c:pt idx="36002" formatCode="General">
                  <c:v>24.229500000000002</c:v>
                </c:pt>
                <c:pt idx="36003" formatCode="General">
                  <c:v>24.2302</c:v>
                </c:pt>
                <c:pt idx="36004" formatCode="General">
                  <c:v>24.230899999999998</c:v>
                </c:pt>
                <c:pt idx="36005" formatCode="General">
                  <c:v>24.2316</c:v>
                </c:pt>
                <c:pt idx="36006" formatCode="General">
                  <c:v>24.232199999999999</c:v>
                </c:pt>
                <c:pt idx="36007" formatCode="General">
                  <c:v>24.232900000000001</c:v>
                </c:pt>
                <c:pt idx="36008" formatCode="General">
                  <c:v>24.233599999999999</c:v>
                </c:pt>
                <c:pt idx="36009" formatCode="General">
                  <c:v>24.234200000000001</c:v>
                </c:pt>
                <c:pt idx="36010" formatCode="General">
                  <c:v>24.2349</c:v>
                </c:pt>
                <c:pt idx="36011" formatCode="General">
                  <c:v>24.235600000000002</c:v>
                </c:pt>
                <c:pt idx="36012" formatCode="General">
                  <c:v>24.2363</c:v>
                </c:pt>
                <c:pt idx="36013" formatCode="General">
                  <c:v>24.236899999999999</c:v>
                </c:pt>
                <c:pt idx="36014" formatCode="General">
                  <c:v>24.2376</c:v>
                </c:pt>
                <c:pt idx="36015" formatCode="General">
                  <c:v>24.238299999999999</c:v>
                </c:pt>
                <c:pt idx="36016" formatCode="General">
                  <c:v>24.239000000000001</c:v>
                </c:pt>
                <c:pt idx="36017" formatCode="General">
                  <c:v>24.239599999999999</c:v>
                </c:pt>
                <c:pt idx="36018" formatCode="General">
                  <c:v>24.240300000000001</c:v>
                </c:pt>
                <c:pt idx="36019" formatCode="General">
                  <c:v>24.241</c:v>
                </c:pt>
                <c:pt idx="36020" formatCode="General">
                  <c:v>24.241599999999998</c:v>
                </c:pt>
                <c:pt idx="36021" formatCode="General">
                  <c:v>24.2423</c:v>
                </c:pt>
                <c:pt idx="36022" formatCode="General">
                  <c:v>24.242999999999999</c:v>
                </c:pt>
                <c:pt idx="36023" formatCode="General">
                  <c:v>24.2437</c:v>
                </c:pt>
                <c:pt idx="36024" formatCode="General">
                  <c:v>24.244299999999999</c:v>
                </c:pt>
                <c:pt idx="36025" formatCode="General">
                  <c:v>24.245000000000001</c:v>
                </c:pt>
                <c:pt idx="36026" formatCode="General">
                  <c:v>24.245699999999999</c:v>
                </c:pt>
                <c:pt idx="36027" formatCode="General">
                  <c:v>24.246400000000001</c:v>
                </c:pt>
                <c:pt idx="36028" formatCode="General">
                  <c:v>24.247</c:v>
                </c:pt>
                <c:pt idx="36029" formatCode="General">
                  <c:v>24.247699999999998</c:v>
                </c:pt>
                <c:pt idx="36030" formatCode="General">
                  <c:v>24.2484</c:v>
                </c:pt>
                <c:pt idx="36031" formatCode="General">
                  <c:v>24.248999999999999</c:v>
                </c:pt>
                <c:pt idx="36032" formatCode="General">
                  <c:v>24.249700000000001</c:v>
                </c:pt>
                <c:pt idx="36033" formatCode="General">
                  <c:v>24.250399999999999</c:v>
                </c:pt>
                <c:pt idx="36034" formatCode="General">
                  <c:v>24.251100000000001</c:v>
                </c:pt>
                <c:pt idx="36035" formatCode="General">
                  <c:v>24.2517</c:v>
                </c:pt>
                <c:pt idx="36036" formatCode="General">
                  <c:v>24.252400000000002</c:v>
                </c:pt>
                <c:pt idx="36037" formatCode="General">
                  <c:v>24.2531</c:v>
                </c:pt>
                <c:pt idx="36038" formatCode="General">
                  <c:v>24.253799999999998</c:v>
                </c:pt>
                <c:pt idx="36039" formatCode="General">
                  <c:v>24.2544</c:v>
                </c:pt>
                <c:pt idx="36040" formatCode="General">
                  <c:v>24.255099999999999</c:v>
                </c:pt>
                <c:pt idx="36041" formatCode="General">
                  <c:v>24.255800000000001</c:v>
                </c:pt>
                <c:pt idx="36042" formatCode="General">
                  <c:v>24.256499999999999</c:v>
                </c:pt>
                <c:pt idx="36043" formatCode="General">
                  <c:v>24.257100000000001</c:v>
                </c:pt>
                <c:pt idx="36044" formatCode="General">
                  <c:v>24.2578</c:v>
                </c:pt>
                <c:pt idx="36045" formatCode="General">
                  <c:v>24.258500000000002</c:v>
                </c:pt>
                <c:pt idx="36046" formatCode="General">
                  <c:v>24.2591</c:v>
                </c:pt>
                <c:pt idx="36047" formatCode="General">
                  <c:v>24.259799999999998</c:v>
                </c:pt>
                <c:pt idx="36048" formatCode="General">
                  <c:v>24.2605</c:v>
                </c:pt>
                <c:pt idx="36049" formatCode="General">
                  <c:v>24.261199999999999</c:v>
                </c:pt>
                <c:pt idx="36050" formatCode="General">
                  <c:v>24.261800000000001</c:v>
                </c:pt>
                <c:pt idx="36051" formatCode="General">
                  <c:v>24.262499999999999</c:v>
                </c:pt>
                <c:pt idx="36052" formatCode="General">
                  <c:v>24.263200000000001</c:v>
                </c:pt>
                <c:pt idx="36053" formatCode="General">
                  <c:v>24.2639</c:v>
                </c:pt>
                <c:pt idx="36054" formatCode="General">
                  <c:v>24.264500000000002</c:v>
                </c:pt>
                <c:pt idx="36055" formatCode="General">
                  <c:v>24.2652</c:v>
                </c:pt>
                <c:pt idx="36056" formatCode="General">
                  <c:v>24.265899999999998</c:v>
                </c:pt>
                <c:pt idx="36057" formatCode="General">
                  <c:v>24.266500000000001</c:v>
                </c:pt>
                <c:pt idx="36058" formatCode="General">
                  <c:v>24.267199999999999</c:v>
                </c:pt>
                <c:pt idx="36059" formatCode="General">
                  <c:v>24.267900000000001</c:v>
                </c:pt>
                <c:pt idx="36060" formatCode="General">
                  <c:v>24.268599999999999</c:v>
                </c:pt>
                <c:pt idx="36061" formatCode="General">
                  <c:v>24.269200000000001</c:v>
                </c:pt>
                <c:pt idx="36062" formatCode="General">
                  <c:v>24.2699</c:v>
                </c:pt>
                <c:pt idx="36063" formatCode="General">
                  <c:v>24.270600000000002</c:v>
                </c:pt>
                <c:pt idx="36064" formatCode="General">
                  <c:v>24.2713</c:v>
                </c:pt>
                <c:pt idx="36065" formatCode="General">
                  <c:v>24.271899999999999</c:v>
                </c:pt>
                <c:pt idx="36066" formatCode="General">
                  <c:v>24.272600000000001</c:v>
                </c:pt>
                <c:pt idx="36067" formatCode="General">
                  <c:v>24.273299999999999</c:v>
                </c:pt>
                <c:pt idx="36068" formatCode="General">
                  <c:v>24.273900000000001</c:v>
                </c:pt>
                <c:pt idx="36069" formatCode="General">
                  <c:v>24.2746</c:v>
                </c:pt>
                <c:pt idx="36070" formatCode="General">
                  <c:v>24.275300000000001</c:v>
                </c:pt>
                <c:pt idx="36071" formatCode="General">
                  <c:v>24.276</c:v>
                </c:pt>
                <c:pt idx="36072" formatCode="General">
                  <c:v>24.276599999999998</c:v>
                </c:pt>
                <c:pt idx="36073" formatCode="General">
                  <c:v>24.2773</c:v>
                </c:pt>
                <c:pt idx="36074" formatCode="General">
                  <c:v>24.277999999999999</c:v>
                </c:pt>
                <c:pt idx="36075" formatCode="General">
                  <c:v>24.278700000000001</c:v>
                </c:pt>
                <c:pt idx="36076" formatCode="General">
                  <c:v>24.279299999999999</c:v>
                </c:pt>
                <c:pt idx="36077" formatCode="General">
                  <c:v>24.28</c:v>
                </c:pt>
                <c:pt idx="36078" formatCode="General">
                  <c:v>24.2807</c:v>
                </c:pt>
                <c:pt idx="36079" formatCode="General">
                  <c:v>24.281400000000001</c:v>
                </c:pt>
                <c:pt idx="36080" formatCode="General">
                  <c:v>24.282</c:v>
                </c:pt>
                <c:pt idx="36081" formatCode="General">
                  <c:v>24.282699999999998</c:v>
                </c:pt>
                <c:pt idx="36082" formatCode="General">
                  <c:v>24.2834</c:v>
                </c:pt>
                <c:pt idx="36083" formatCode="General">
                  <c:v>24.283999999999999</c:v>
                </c:pt>
                <c:pt idx="36084" formatCode="General">
                  <c:v>24.284700000000001</c:v>
                </c:pt>
                <c:pt idx="36085" formatCode="General">
                  <c:v>24.285399999999999</c:v>
                </c:pt>
                <c:pt idx="36086" formatCode="General">
                  <c:v>24.286100000000001</c:v>
                </c:pt>
                <c:pt idx="36087" formatCode="General">
                  <c:v>24.2867</c:v>
                </c:pt>
                <c:pt idx="36088" formatCode="General">
                  <c:v>24.287400000000002</c:v>
                </c:pt>
                <c:pt idx="36089" formatCode="General">
                  <c:v>24.2881</c:v>
                </c:pt>
                <c:pt idx="36090" formatCode="General">
                  <c:v>24.288799999999998</c:v>
                </c:pt>
                <c:pt idx="36091" formatCode="General">
                  <c:v>24.289400000000001</c:v>
                </c:pt>
                <c:pt idx="36092" formatCode="General">
                  <c:v>24.290099999999999</c:v>
                </c:pt>
                <c:pt idx="36093" formatCode="General">
                  <c:v>24.290800000000001</c:v>
                </c:pt>
                <c:pt idx="36094" formatCode="General">
                  <c:v>24.291399999999999</c:v>
                </c:pt>
                <c:pt idx="36095" formatCode="General">
                  <c:v>24.292100000000001</c:v>
                </c:pt>
                <c:pt idx="36096" formatCode="General">
                  <c:v>24.2928</c:v>
                </c:pt>
                <c:pt idx="36097" formatCode="General">
                  <c:v>24.293500000000002</c:v>
                </c:pt>
                <c:pt idx="36098" formatCode="General">
                  <c:v>24.2941</c:v>
                </c:pt>
                <c:pt idx="36099" formatCode="General">
                  <c:v>24.294799999999999</c:v>
                </c:pt>
                <c:pt idx="36100" formatCode="General">
                  <c:v>24.295500000000001</c:v>
                </c:pt>
                <c:pt idx="36101" formatCode="General">
                  <c:v>24.296199999999999</c:v>
                </c:pt>
                <c:pt idx="36102" formatCode="General">
                  <c:v>24.296800000000001</c:v>
                </c:pt>
                <c:pt idx="36103" formatCode="General">
                  <c:v>24.297499999999999</c:v>
                </c:pt>
                <c:pt idx="36104" formatCode="General">
                  <c:v>24.298200000000001</c:v>
                </c:pt>
                <c:pt idx="36105" formatCode="General">
                  <c:v>24.2989</c:v>
                </c:pt>
                <c:pt idx="36106" formatCode="General">
                  <c:v>24.299499999999998</c:v>
                </c:pt>
                <c:pt idx="36107" formatCode="General">
                  <c:v>24.3002</c:v>
                </c:pt>
                <c:pt idx="36108" formatCode="General">
                  <c:v>24.300899999999999</c:v>
                </c:pt>
                <c:pt idx="36109" formatCode="General">
                  <c:v>24.301500000000001</c:v>
                </c:pt>
                <c:pt idx="36110" formatCode="General">
                  <c:v>24.302199999999999</c:v>
                </c:pt>
                <c:pt idx="36111" formatCode="General">
                  <c:v>24.302900000000001</c:v>
                </c:pt>
                <c:pt idx="36112" formatCode="General">
                  <c:v>24.303599999999999</c:v>
                </c:pt>
                <c:pt idx="36113" formatCode="General">
                  <c:v>24.304200000000002</c:v>
                </c:pt>
                <c:pt idx="36114" formatCode="General">
                  <c:v>24.3049</c:v>
                </c:pt>
                <c:pt idx="36115" formatCode="General">
                  <c:v>24.305599999999998</c:v>
                </c:pt>
                <c:pt idx="36116" formatCode="General">
                  <c:v>24.3063</c:v>
                </c:pt>
                <c:pt idx="36117" formatCode="General">
                  <c:v>24.306899999999999</c:v>
                </c:pt>
                <c:pt idx="36118" formatCode="General">
                  <c:v>24.307600000000001</c:v>
                </c:pt>
                <c:pt idx="36119" formatCode="General">
                  <c:v>24.308299999999999</c:v>
                </c:pt>
                <c:pt idx="36120" formatCode="General">
                  <c:v>24.308900000000001</c:v>
                </c:pt>
                <c:pt idx="36121" formatCode="General">
                  <c:v>24.3096</c:v>
                </c:pt>
                <c:pt idx="36122" formatCode="General">
                  <c:v>24.310300000000002</c:v>
                </c:pt>
                <c:pt idx="36123" formatCode="General">
                  <c:v>24.311</c:v>
                </c:pt>
                <c:pt idx="36124" formatCode="General">
                  <c:v>24.311599999999999</c:v>
                </c:pt>
                <c:pt idx="36125" formatCode="General">
                  <c:v>24.3123</c:v>
                </c:pt>
                <c:pt idx="36126" formatCode="General">
                  <c:v>24.312999999999999</c:v>
                </c:pt>
                <c:pt idx="36127" formatCode="General">
                  <c:v>24.313700000000001</c:v>
                </c:pt>
                <c:pt idx="36128" formatCode="General">
                  <c:v>24.314299999999999</c:v>
                </c:pt>
                <c:pt idx="36129" formatCode="General">
                  <c:v>24.315000000000001</c:v>
                </c:pt>
                <c:pt idx="36130" formatCode="General">
                  <c:v>24.3157</c:v>
                </c:pt>
                <c:pt idx="36131" formatCode="General">
                  <c:v>24.316299999999998</c:v>
                </c:pt>
                <c:pt idx="36132" formatCode="General">
                  <c:v>24.317</c:v>
                </c:pt>
                <c:pt idx="36133" formatCode="General">
                  <c:v>24.317699999999999</c:v>
                </c:pt>
                <c:pt idx="36134" formatCode="General">
                  <c:v>24.3184</c:v>
                </c:pt>
                <c:pt idx="36135" formatCode="General">
                  <c:v>24.318999999999999</c:v>
                </c:pt>
                <c:pt idx="36136" formatCode="General">
                  <c:v>24.319700000000001</c:v>
                </c:pt>
                <c:pt idx="36137" formatCode="General">
                  <c:v>24.320399999999999</c:v>
                </c:pt>
                <c:pt idx="36138" formatCode="General">
                  <c:v>24.321100000000001</c:v>
                </c:pt>
                <c:pt idx="36139" formatCode="General">
                  <c:v>24.3217</c:v>
                </c:pt>
                <c:pt idx="36140" formatCode="General">
                  <c:v>24.322399999999998</c:v>
                </c:pt>
                <c:pt idx="36141" formatCode="General">
                  <c:v>24.3231</c:v>
                </c:pt>
                <c:pt idx="36142" formatCode="General">
                  <c:v>24.323799999999999</c:v>
                </c:pt>
                <c:pt idx="36143" formatCode="General">
                  <c:v>24.324400000000001</c:v>
                </c:pt>
                <c:pt idx="36144" formatCode="General">
                  <c:v>24.325099999999999</c:v>
                </c:pt>
                <c:pt idx="36145" formatCode="General">
                  <c:v>24.325800000000001</c:v>
                </c:pt>
                <c:pt idx="36146" formatCode="General">
                  <c:v>24.3264</c:v>
                </c:pt>
                <c:pt idx="36147" formatCode="General">
                  <c:v>24.327100000000002</c:v>
                </c:pt>
                <c:pt idx="36148" formatCode="General">
                  <c:v>24.3278</c:v>
                </c:pt>
                <c:pt idx="36149" formatCode="General">
                  <c:v>24.328499999999998</c:v>
                </c:pt>
                <c:pt idx="36150" formatCode="General">
                  <c:v>24.3291</c:v>
                </c:pt>
                <c:pt idx="36151" formatCode="General">
                  <c:v>24.329799999999999</c:v>
                </c:pt>
                <c:pt idx="36152" formatCode="General">
                  <c:v>24.330500000000001</c:v>
                </c:pt>
                <c:pt idx="36153" formatCode="General">
                  <c:v>24.331199999999999</c:v>
                </c:pt>
                <c:pt idx="36154" formatCode="General">
                  <c:v>24.331800000000001</c:v>
                </c:pt>
                <c:pt idx="36155" formatCode="General">
                  <c:v>24.3325</c:v>
                </c:pt>
                <c:pt idx="36156" formatCode="General">
                  <c:v>24.333200000000001</c:v>
                </c:pt>
                <c:pt idx="36157" formatCode="General">
                  <c:v>24.3338</c:v>
                </c:pt>
                <c:pt idx="36158" formatCode="General">
                  <c:v>24.334499999999998</c:v>
                </c:pt>
                <c:pt idx="36159" formatCode="General">
                  <c:v>24.3352</c:v>
                </c:pt>
                <c:pt idx="36160" formatCode="General">
                  <c:v>24.335899999999999</c:v>
                </c:pt>
                <c:pt idx="36161" formatCode="General">
                  <c:v>24.336500000000001</c:v>
                </c:pt>
                <c:pt idx="36162" formatCode="General">
                  <c:v>24.337199999999999</c:v>
                </c:pt>
                <c:pt idx="36163" formatCode="General">
                  <c:v>24.337900000000001</c:v>
                </c:pt>
                <c:pt idx="36164" formatCode="General">
                  <c:v>24.3386</c:v>
                </c:pt>
                <c:pt idx="36165" formatCode="General">
                  <c:v>24.339200000000002</c:v>
                </c:pt>
                <c:pt idx="36166" formatCode="General">
                  <c:v>24.3399</c:v>
                </c:pt>
                <c:pt idx="36167" formatCode="General">
                  <c:v>24.340599999999998</c:v>
                </c:pt>
                <c:pt idx="36168" formatCode="General">
                  <c:v>24.3413</c:v>
                </c:pt>
                <c:pt idx="36169" formatCode="General">
                  <c:v>24.341899999999999</c:v>
                </c:pt>
                <c:pt idx="36170" formatCode="General">
                  <c:v>24.342600000000001</c:v>
                </c:pt>
                <c:pt idx="36171" formatCode="General">
                  <c:v>24.343299999999999</c:v>
                </c:pt>
                <c:pt idx="36172" formatCode="General">
                  <c:v>24.343900000000001</c:v>
                </c:pt>
                <c:pt idx="36173" formatCode="General">
                  <c:v>24.3446</c:v>
                </c:pt>
                <c:pt idx="36174" formatCode="General">
                  <c:v>24.345300000000002</c:v>
                </c:pt>
                <c:pt idx="36175" formatCode="General">
                  <c:v>24.346</c:v>
                </c:pt>
                <c:pt idx="36176" formatCode="General">
                  <c:v>24.346599999999999</c:v>
                </c:pt>
                <c:pt idx="36177" formatCode="General">
                  <c:v>24.347300000000001</c:v>
                </c:pt>
                <c:pt idx="36178" formatCode="General">
                  <c:v>24.347999999999999</c:v>
                </c:pt>
                <c:pt idx="36179" formatCode="General">
                  <c:v>24.348700000000001</c:v>
                </c:pt>
                <c:pt idx="36180" formatCode="General">
                  <c:v>24.349299999999999</c:v>
                </c:pt>
                <c:pt idx="36181" formatCode="General">
                  <c:v>24.35</c:v>
                </c:pt>
                <c:pt idx="36182" formatCode="General">
                  <c:v>24.3507</c:v>
                </c:pt>
                <c:pt idx="36183" formatCode="General">
                  <c:v>24.351299999999998</c:v>
                </c:pt>
                <c:pt idx="36184" formatCode="General">
                  <c:v>24.352</c:v>
                </c:pt>
                <c:pt idx="36185" formatCode="General">
                  <c:v>24.352699999999999</c:v>
                </c:pt>
                <c:pt idx="36186" formatCode="General">
                  <c:v>24.353400000000001</c:v>
                </c:pt>
                <c:pt idx="36187" formatCode="General">
                  <c:v>24.353999999999999</c:v>
                </c:pt>
                <c:pt idx="36188" formatCode="General">
                  <c:v>24.354700000000001</c:v>
                </c:pt>
                <c:pt idx="36189" formatCode="General">
                  <c:v>24.355399999999999</c:v>
                </c:pt>
                <c:pt idx="36190" formatCode="General">
                  <c:v>24.356100000000001</c:v>
                </c:pt>
                <c:pt idx="36191" formatCode="General">
                  <c:v>24.3567</c:v>
                </c:pt>
                <c:pt idx="36192" formatCode="General">
                  <c:v>24.357399999999998</c:v>
                </c:pt>
                <c:pt idx="36193" formatCode="General">
                  <c:v>24.3581</c:v>
                </c:pt>
                <c:pt idx="36194" formatCode="General">
                  <c:v>24.358699999999999</c:v>
                </c:pt>
                <c:pt idx="36195" formatCode="General">
                  <c:v>24.359400000000001</c:v>
                </c:pt>
                <c:pt idx="36196" formatCode="General">
                  <c:v>24.360099999999999</c:v>
                </c:pt>
                <c:pt idx="36197" formatCode="General">
                  <c:v>24.360800000000001</c:v>
                </c:pt>
                <c:pt idx="36198" formatCode="General">
                  <c:v>24.3614</c:v>
                </c:pt>
                <c:pt idx="36199" formatCode="General">
                  <c:v>24.362100000000002</c:v>
                </c:pt>
                <c:pt idx="36200" formatCode="General">
                  <c:v>24.3628</c:v>
                </c:pt>
                <c:pt idx="36201" formatCode="General">
                  <c:v>24.363499999999998</c:v>
                </c:pt>
                <c:pt idx="36202" formatCode="General">
                  <c:v>24.364100000000001</c:v>
                </c:pt>
                <c:pt idx="36203" formatCode="General">
                  <c:v>24.364799999999999</c:v>
                </c:pt>
                <c:pt idx="36204" formatCode="General">
                  <c:v>24.365500000000001</c:v>
                </c:pt>
                <c:pt idx="36205" formatCode="General">
                  <c:v>24.366199999999999</c:v>
                </c:pt>
                <c:pt idx="36206" formatCode="General">
                  <c:v>24.366800000000001</c:v>
                </c:pt>
                <c:pt idx="36207" formatCode="General">
                  <c:v>24.3675</c:v>
                </c:pt>
                <c:pt idx="36208" formatCode="General">
                  <c:v>24.368200000000002</c:v>
                </c:pt>
                <c:pt idx="36209" formatCode="General">
                  <c:v>24.3688</c:v>
                </c:pt>
                <c:pt idx="36210" formatCode="General">
                  <c:v>24.369499999999999</c:v>
                </c:pt>
                <c:pt idx="36211" formatCode="General">
                  <c:v>24.370200000000001</c:v>
                </c:pt>
                <c:pt idx="36212" formatCode="General">
                  <c:v>24.370899999999999</c:v>
                </c:pt>
                <c:pt idx="36213" formatCode="General">
                  <c:v>24.371500000000001</c:v>
                </c:pt>
                <c:pt idx="36214" formatCode="General">
                  <c:v>24.372199999999999</c:v>
                </c:pt>
                <c:pt idx="36215" formatCode="General">
                  <c:v>24.372900000000001</c:v>
                </c:pt>
                <c:pt idx="36216" formatCode="General">
                  <c:v>24.3736</c:v>
                </c:pt>
                <c:pt idx="36217" formatCode="General">
                  <c:v>24.374199999999998</c:v>
                </c:pt>
                <c:pt idx="36218" formatCode="General">
                  <c:v>24.3749</c:v>
                </c:pt>
                <c:pt idx="36219" formatCode="General">
                  <c:v>24.375599999999999</c:v>
                </c:pt>
                <c:pt idx="36220" formatCode="General">
                  <c:v>24.376200000000001</c:v>
                </c:pt>
                <c:pt idx="36221" formatCode="General">
                  <c:v>24.376899999999999</c:v>
                </c:pt>
                <c:pt idx="36222" formatCode="General">
                  <c:v>24.377600000000001</c:v>
                </c:pt>
                <c:pt idx="36223" formatCode="General">
                  <c:v>24.378299999999999</c:v>
                </c:pt>
                <c:pt idx="36224" formatCode="General">
                  <c:v>24.378900000000002</c:v>
                </c:pt>
                <c:pt idx="36225" formatCode="General">
                  <c:v>24.3796</c:v>
                </c:pt>
                <c:pt idx="36226" formatCode="General">
                  <c:v>24.380299999999998</c:v>
                </c:pt>
                <c:pt idx="36227" formatCode="General">
                  <c:v>24.381</c:v>
                </c:pt>
                <c:pt idx="36228" formatCode="General">
                  <c:v>24.381599999999999</c:v>
                </c:pt>
                <c:pt idx="36229" formatCode="General">
                  <c:v>24.382300000000001</c:v>
                </c:pt>
                <c:pt idx="36230" formatCode="General">
                  <c:v>24.382999999999999</c:v>
                </c:pt>
                <c:pt idx="36231" formatCode="General">
                  <c:v>24.383600000000001</c:v>
                </c:pt>
                <c:pt idx="36232" formatCode="General">
                  <c:v>24.3843</c:v>
                </c:pt>
                <c:pt idx="36233" formatCode="General">
                  <c:v>24.385000000000002</c:v>
                </c:pt>
                <c:pt idx="36234" formatCode="General">
                  <c:v>24.3857</c:v>
                </c:pt>
                <c:pt idx="36235" formatCode="General">
                  <c:v>24.386299999999999</c:v>
                </c:pt>
                <c:pt idx="36236" formatCode="General">
                  <c:v>24.387</c:v>
                </c:pt>
                <c:pt idx="36237" formatCode="General">
                  <c:v>24.387699999999999</c:v>
                </c:pt>
                <c:pt idx="36238" formatCode="General">
                  <c:v>24.388400000000001</c:v>
                </c:pt>
                <c:pt idx="36239" formatCode="General">
                  <c:v>24.388999999999999</c:v>
                </c:pt>
                <c:pt idx="36240" formatCode="General">
                  <c:v>24.389700000000001</c:v>
                </c:pt>
                <c:pt idx="36241" formatCode="General">
                  <c:v>24.3904</c:v>
                </c:pt>
                <c:pt idx="36242" formatCode="General">
                  <c:v>24.391100000000002</c:v>
                </c:pt>
                <c:pt idx="36243" formatCode="General">
                  <c:v>24.3917</c:v>
                </c:pt>
                <c:pt idx="36244" formatCode="General">
                  <c:v>24.392399999999999</c:v>
                </c:pt>
                <c:pt idx="36245" formatCode="General">
                  <c:v>24.3931</c:v>
                </c:pt>
                <c:pt idx="36246" formatCode="General">
                  <c:v>24.393699999999999</c:v>
                </c:pt>
                <c:pt idx="36247" formatCode="General">
                  <c:v>24.394400000000001</c:v>
                </c:pt>
                <c:pt idx="36248" formatCode="General">
                  <c:v>24.395099999999999</c:v>
                </c:pt>
                <c:pt idx="36249" formatCode="General">
                  <c:v>24.395800000000001</c:v>
                </c:pt>
                <c:pt idx="36250" formatCode="General">
                  <c:v>24.3964</c:v>
                </c:pt>
                <c:pt idx="36251" formatCode="General">
                  <c:v>24.397099999999998</c:v>
                </c:pt>
                <c:pt idx="36252" formatCode="General">
                  <c:v>24.3978</c:v>
                </c:pt>
                <c:pt idx="36253" formatCode="General">
                  <c:v>24.398499999999999</c:v>
                </c:pt>
                <c:pt idx="36254" formatCode="General">
                  <c:v>24.399100000000001</c:v>
                </c:pt>
                <c:pt idx="36255" formatCode="General">
                  <c:v>24.399799999999999</c:v>
                </c:pt>
                <c:pt idx="36256" formatCode="General">
                  <c:v>24.400500000000001</c:v>
                </c:pt>
                <c:pt idx="36257" formatCode="General">
                  <c:v>24.4011</c:v>
                </c:pt>
                <c:pt idx="36258" formatCode="General">
                  <c:v>24.401800000000001</c:v>
                </c:pt>
                <c:pt idx="36259" formatCode="General">
                  <c:v>24.4025</c:v>
                </c:pt>
                <c:pt idx="36260" formatCode="General">
                  <c:v>24.403199999999998</c:v>
                </c:pt>
                <c:pt idx="36261" formatCode="General">
                  <c:v>24.4038</c:v>
                </c:pt>
                <c:pt idx="36262" formatCode="General">
                  <c:v>24.404499999999999</c:v>
                </c:pt>
                <c:pt idx="36263" formatCode="General">
                  <c:v>24.405200000000001</c:v>
                </c:pt>
                <c:pt idx="36264" formatCode="General">
                  <c:v>24.405899999999999</c:v>
                </c:pt>
                <c:pt idx="36265" formatCode="General">
                  <c:v>24.406500000000001</c:v>
                </c:pt>
                <c:pt idx="36266" formatCode="General">
                  <c:v>24.4072</c:v>
                </c:pt>
                <c:pt idx="36267" formatCode="General">
                  <c:v>24.407900000000001</c:v>
                </c:pt>
                <c:pt idx="36268" formatCode="General">
                  <c:v>24.4086</c:v>
                </c:pt>
                <c:pt idx="36269" formatCode="General">
                  <c:v>24.409199999999998</c:v>
                </c:pt>
                <c:pt idx="36270" formatCode="General">
                  <c:v>24.4099</c:v>
                </c:pt>
                <c:pt idx="36271" formatCode="General">
                  <c:v>24.410599999999999</c:v>
                </c:pt>
                <c:pt idx="36272" formatCode="General">
                  <c:v>24.411200000000001</c:v>
                </c:pt>
                <c:pt idx="36273" formatCode="General">
                  <c:v>24.411899999999999</c:v>
                </c:pt>
                <c:pt idx="36274" formatCode="General">
                  <c:v>24.412600000000001</c:v>
                </c:pt>
                <c:pt idx="36275" formatCode="General">
                  <c:v>24.4133</c:v>
                </c:pt>
                <c:pt idx="36276" formatCode="General">
                  <c:v>24.413900000000002</c:v>
                </c:pt>
                <c:pt idx="36277" formatCode="General">
                  <c:v>24.4146</c:v>
                </c:pt>
                <c:pt idx="36278" formatCode="General">
                  <c:v>24.415299999999998</c:v>
                </c:pt>
                <c:pt idx="36279" formatCode="General">
                  <c:v>24.416</c:v>
                </c:pt>
                <c:pt idx="36280" formatCode="General">
                  <c:v>24.416599999999999</c:v>
                </c:pt>
                <c:pt idx="36281" formatCode="General">
                  <c:v>24.417300000000001</c:v>
                </c:pt>
                <c:pt idx="36282" formatCode="General">
                  <c:v>24.417999999999999</c:v>
                </c:pt>
                <c:pt idx="36283" formatCode="General">
                  <c:v>24.418600000000001</c:v>
                </c:pt>
                <c:pt idx="36284" formatCode="General">
                  <c:v>24.4193</c:v>
                </c:pt>
                <c:pt idx="36285" formatCode="General">
                  <c:v>24.42</c:v>
                </c:pt>
                <c:pt idx="36286" formatCode="General">
                  <c:v>24.4207</c:v>
                </c:pt>
                <c:pt idx="36287" formatCode="General">
                  <c:v>24.421299999999999</c:v>
                </c:pt>
                <c:pt idx="36288" formatCode="General">
                  <c:v>24.422000000000001</c:v>
                </c:pt>
                <c:pt idx="36289" formatCode="General">
                  <c:v>24.422699999999999</c:v>
                </c:pt>
                <c:pt idx="36290" formatCode="General">
                  <c:v>24.423400000000001</c:v>
                </c:pt>
                <c:pt idx="36291" formatCode="General">
                  <c:v>24.423999999999999</c:v>
                </c:pt>
                <c:pt idx="36292" formatCode="General">
                  <c:v>24.424700000000001</c:v>
                </c:pt>
                <c:pt idx="36293" formatCode="General">
                  <c:v>24.4254</c:v>
                </c:pt>
                <c:pt idx="36294" formatCode="General">
                  <c:v>24.425999999999998</c:v>
                </c:pt>
                <c:pt idx="36295" formatCode="General">
                  <c:v>24.4267</c:v>
                </c:pt>
                <c:pt idx="36296" formatCode="General">
                  <c:v>24.427399999999999</c:v>
                </c:pt>
                <c:pt idx="36297" formatCode="General">
                  <c:v>24.428100000000001</c:v>
                </c:pt>
                <c:pt idx="36298" formatCode="General">
                  <c:v>24.428699999999999</c:v>
                </c:pt>
                <c:pt idx="36299" formatCode="General">
                  <c:v>24.429400000000001</c:v>
                </c:pt>
                <c:pt idx="36300" formatCode="General">
                  <c:v>24.430099999999999</c:v>
                </c:pt>
                <c:pt idx="36301" formatCode="General">
                  <c:v>24.430800000000001</c:v>
                </c:pt>
                <c:pt idx="36302" formatCode="General">
                  <c:v>24.4314</c:v>
                </c:pt>
                <c:pt idx="36303" formatCode="General">
                  <c:v>24.432099999999998</c:v>
                </c:pt>
                <c:pt idx="36304" formatCode="General">
                  <c:v>24.4328</c:v>
                </c:pt>
                <c:pt idx="36305" formatCode="General">
                  <c:v>24.433499999999999</c:v>
                </c:pt>
                <c:pt idx="36306" formatCode="General">
                  <c:v>24.434100000000001</c:v>
                </c:pt>
                <c:pt idx="36307" formatCode="General">
                  <c:v>24.434799999999999</c:v>
                </c:pt>
                <c:pt idx="36308" formatCode="General">
                  <c:v>24.435500000000001</c:v>
                </c:pt>
                <c:pt idx="36309" formatCode="General">
                  <c:v>24.4361</c:v>
                </c:pt>
                <c:pt idx="36310" formatCode="General">
                  <c:v>24.436800000000002</c:v>
                </c:pt>
                <c:pt idx="36311" formatCode="General">
                  <c:v>24.4375</c:v>
                </c:pt>
                <c:pt idx="36312" formatCode="General">
                  <c:v>24.438199999999998</c:v>
                </c:pt>
                <c:pt idx="36313" formatCode="General">
                  <c:v>24.438800000000001</c:v>
                </c:pt>
                <c:pt idx="36314" formatCode="General">
                  <c:v>24.439499999999999</c:v>
                </c:pt>
                <c:pt idx="36315" formatCode="General">
                  <c:v>24.440200000000001</c:v>
                </c:pt>
                <c:pt idx="36316" formatCode="General">
                  <c:v>24.440899999999999</c:v>
                </c:pt>
                <c:pt idx="36317" formatCode="General">
                  <c:v>24.441500000000001</c:v>
                </c:pt>
                <c:pt idx="36318" formatCode="General">
                  <c:v>24.4422</c:v>
                </c:pt>
                <c:pt idx="36319" formatCode="General">
                  <c:v>24.442900000000002</c:v>
                </c:pt>
                <c:pt idx="36320" formatCode="General">
                  <c:v>24.4435</c:v>
                </c:pt>
                <c:pt idx="36321" formatCode="General">
                  <c:v>24.444199999999999</c:v>
                </c:pt>
                <c:pt idx="36322" formatCode="General">
                  <c:v>24.444900000000001</c:v>
                </c:pt>
                <c:pt idx="36323" formatCode="General">
                  <c:v>24.445599999999999</c:v>
                </c:pt>
                <c:pt idx="36324" formatCode="General">
                  <c:v>24.446200000000001</c:v>
                </c:pt>
                <c:pt idx="36325" formatCode="General">
                  <c:v>24.446899999999999</c:v>
                </c:pt>
                <c:pt idx="36326" formatCode="General">
                  <c:v>24.447600000000001</c:v>
                </c:pt>
                <c:pt idx="36327" formatCode="General">
                  <c:v>24.4483</c:v>
                </c:pt>
                <c:pt idx="36328" formatCode="General">
                  <c:v>24.448899999999998</c:v>
                </c:pt>
                <c:pt idx="36329" formatCode="General">
                  <c:v>24.4496</c:v>
                </c:pt>
                <c:pt idx="36330" formatCode="General">
                  <c:v>24.450299999999999</c:v>
                </c:pt>
                <c:pt idx="36331" formatCode="General">
                  <c:v>24.450900000000001</c:v>
                </c:pt>
                <c:pt idx="36332" formatCode="General">
                  <c:v>24.451599999999999</c:v>
                </c:pt>
                <c:pt idx="36333" formatCode="General">
                  <c:v>24.452300000000001</c:v>
                </c:pt>
                <c:pt idx="36334" formatCode="General">
                  <c:v>24.452999999999999</c:v>
                </c:pt>
                <c:pt idx="36335" formatCode="General">
                  <c:v>24.453600000000002</c:v>
                </c:pt>
                <c:pt idx="36336" formatCode="General">
                  <c:v>24.4543</c:v>
                </c:pt>
                <c:pt idx="36337" formatCode="General">
                  <c:v>24.454999999999998</c:v>
                </c:pt>
                <c:pt idx="36338" formatCode="General">
                  <c:v>24.4557</c:v>
                </c:pt>
                <c:pt idx="36339" formatCode="General">
                  <c:v>24.456299999999999</c:v>
                </c:pt>
                <c:pt idx="36340" formatCode="General">
                  <c:v>24.457000000000001</c:v>
                </c:pt>
                <c:pt idx="36341" formatCode="General">
                  <c:v>24.457699999999999</c:v>
                </c:pt>
                <c:pt idx="36342" formatCode="General">
                  <c:v>24.458400000000001</c:v>
                </c:pt>
                <c:pt idx="36343" formatCode="General">
                  <c:v>24.459</c:v>
                </c:pt>
                <c:pt idx="36344" formatCode="General">
                  <c:v>24.459700000000002</c:v>
                </c:pt>
                <c:pt idx="36345" formatCode="General">
                  <c:v>24.4604</c:v>
                </c:pt>
                <c:pt idx="36346" formatCode="General">
                  <c:v>24.460999999999999</c:v>
                </c:pt>
                <c:pt idx="36347" formatCode="General">
                  <c:v>24.4617</c:v>
                </c:pt>
                <c:pt idx="36348" formatCode="General">
                  <c:v>24.462399999999999</c:v>
                </c:pt>
                <c:pt idx="36349" formatCode="General">
                  <c:v>24.463100000000001</c:v>
                </c:pt>
                <c:pt idx="36350" formatCode="General">
                  <c:v>24.463699999999999</c:v>
                </c:pt>
                <c:pt idx="36351" formatCode="General">
                  <c:v>24.464400000000001</c:v>
                </c:pt>
                <c:pt idx="36352" formatCode="General">
                  <c:v>24.4651</c:v>
                </c:pt>
                <c:pt idx="36353" formatCode="General">
                  <c:v>24.465800000000002</c:v>
                </c:pt>
                <c:pt idx="36354" formatCode="General">
                  <c:v>24.4664</c:v>
                </c:pt>
                <c:pt idx="36355" formatCode="General">
                  <c:v>24.467099999999999</c:v>
                </c:pt>
                <c:pt idx="36356" formatCode="General">
                  <c:v>24.4678</c:v>
                </c:pt>
                <c:pt idx="36357" formatCode="General">
                  <c:v>24.468399999999999</c:v>
                </c:pt>
                <c:pt idx="36358" formatCode="General">
                  <c:v>24.469100000000001</c:v>
                </c:pt>
                <c:pt idx="36359" formatCode="General">
                  <c:v>24.469799999999999</c:v>
                </c:pt>
                <c:pt idx="36360" formatCode="General">
                  <c:v>24.470500000000001</c:v>
                </c:pt>
                <c:pt idx="36361" formatCode="General">
                  <c:v>24.4711</c:v>
                </c:pt>
                <c:pt idx="36362" formatCode="General">
                  <c:v>24.471800000000002</c:v>
                </c:pt>
                <c:pt idx="36363" formatCode="General">
                  <c:v>24.4725</c:v>
                </c:pt>
                <c:pt idx="36364" formatCode="General">
                  <c:v>24.473199999999999</c:v>
                </c:pt>
                <c:pt idx="36365" formatCode="General">
                  <c:v>24.473800000000001</c:v>
                </c:pt>
                <c:pt idx="36366" formatCode="General">
                  <c:v>24.474499999999999</c:v>
                </c:pt>
                <c:pt idx="36367" formatCode="General">
                  <c:v>24.475200000000001</c:v>
                </c:pt>
                <c:pt idx="36368" formatCode="General">
                  <c:v>24.475899999999999</c:v>
                </c:pt>
                <c:pt idx="36369" formatCode="General">
                  <c:v>24.476500000000001</c:v>
                </c:pt>
                <c:pt idx="36370" formatCode="General">
                  <c:v>24.4772</c:v>
                </c:pt>
                <c:pt idx="36371" formatCode="General">
                  <c:v>24.477900000000002</c:v>
                </c:pt>
                <c:pt idx="36372" formatCode="General">
                  <c:v>24.4785</c:v>
                </c:pt>
                <c:pt idx="36373" formatCode="General">
                  <c:v>24.479199999999999</c:v>
                </c:pt>
                <c:pt idx="36374" formatCode="General">
                  <c:v>24.479900000000001</c:v>
                </c:pt>
                <c:pt idx="36375" formatCode="General">
                  <c:v>24.480599999999999</c:v>
                </c:pt>
                <c:pt idx="36376" formatCode="General">
                  <c:v>24.481200000000001</c:v>
                </c:pt>
                <c:pt idx="36377" formatCode="General">
                  <c:v>24.4819</c:v>
                </c:pt>
                <c:pt idx="36378" formatCode="General">
                  <c:v>24.482600000000001</c:v>
                </c:pt>
                <c:pt idx="36379" formatCode="General">
                  <c:v>24.4833</c:v>
                </c:pt>
                <c:pt idx="36380" formatCode="General">
                  <c:v>24.483899999999998</c:v>
                </c:pt>
                <c:pt idx="36381" formatCode="General">
                  <c:v>24.4846</c:v>
                </c:pt>
                <c:pt idx="36382" formatCode="General">
                  <c:v>24.485299999999999</c:v>
                </c:pt>
                <c:pt idx="36383" formatCode="General">
                  <c:v>24.485900000000001</c:v>
                </c:pt>
                <c:pt idx="36384" formatCode="General">
                  <c:v>24.486599999999999</c:v>
                </c:pt>
                <c:pt idx="36385" formatCode="General">
                  <c:v>24.487300000000001</c:v>
                </c:pt>
                <c:pt idx="36386" formatCode="General">
                  <c:v>24.488</c:v>
                </c:pt>
                <c:pt idx="36387" formatCode="General">
                  <c:v>24.488600000000002</c:v>
                </c:pt>
                <c:pt idx="36388" formatCode="General">
                  <c:v>24.4893</c:v>
                </c:pt>
                <c:pt idx="36389" formatCode="General">
                  <c:v>24.49</c:v>
                </c:pt>
                <c:pt idx="36390" formatCode="General">
                  <c:v>24.4907</c:v>
                </c:pt>
                <c:pt idx="36391" formatCode="General">
                  <c:v>24.491299999999999</c:v>
                </c:pt>
                <c:pt idx="36392" formatCode="General">
                  <c:v>24.492000000000001</c:v>
                </c:pt>
                <c:pt idx="36393" formatCode="General">
                  <c:v>24.492699999999999</c:v>
                </c:pt>
                <c:pt idx="36394" formatCode="General">
                  <c:v>24.493300000000001</c:v>
                </c:pt>
                <c:pt idx="36395" formatCode="General">
                  <c:v>24.494</c:v>
                </c:pt>
                <c:pt idx="36396" formatCode="General">
                  <c:v>24.494700000000002</c:v>
                </c:pt>
                <c:pt idx="36397" formatCode="General">
                  <c:v>24.4954</c:v>
                </c:pt>
                <c:pt idx="36398" formatCode="General">
                  <c:v>24.495999999999999</c:v>
                </c:pt>
                <c:pt idx="36399" formatCode="General">
                  <c:v>24.496700000000001</c:v>
                </c:pt>
                <c:pt idx="36400" formatCode="General">
                  <c:v>24.497399999999999</c:v>
                </c:pt>
                <c:pt idx="36401" formatCode="General">
                  <c:v>24.498100000000001</c:v>
                </c:pt>
                <c:pt idx="36402" formatCode="General">
                  <c:v>24.498699999999999</c:v>
                </c:pt>
                <c:pt idx="36403" formatCode="General">
                  <c:v>24.499400000000001</c:v>
                </c:pt>
                <c:pt idx="36404" formatCode="General">
                  <c:v>24.5001</c:v>
                </c:pt>
                <c:pt idx="36405" formatCode="General">
                  <c:v>24.500800000000002</c:v>
                </c:pt>
                <c:pt idx="36406" formatCode="General">
                  <c:v>24.5014</c:v>
                </c:pt>
                <c:pt idx="36407" formatCode="General">
                  <c:v>24.502099999999999</c:v>
                </c:pt>
                <c:pt idx="36408" formatCode="General">
                  <c:v>24.502800000000001</c:v>
                </c:pt>
                <c:pt idx="36409" formatCode="General">
                  <c:v>24.503399999999999</c:v>
                </c:pt>
                <c:pt idx="36410" formatCode="General">
                  <c:v>24.504100000000001</c:v>
                </c:pt>
                <c:pt idx="36411" formatCode="General">
                  <c:v>24.504799999999999</c:v>
                </c:pt>
                <c:pt idx="36412" formatCode="General">
                  <c:v>24.505500000000001</c:v>
                </c:pt>
                <c:pt idx="36413" formatCode="General">
                  <c:v>24.5061</c:v>
                </c:pt>
                <c:pt idx="36414" formatCode="General">
                  <c:v>24.506799999999998</c:v>
                </c:pt>
                <c:pt idx="36415" formatCode="General">
                  <c:v>24.5075</c:v>
                </c:pt>
                <c:pt idx="36416" formatCode="General">
                  <c:v>24.508199999999999</c:v>
                </c:pt>
                <c:pt idx="36417" formatCode="General">
                  <c:v>24.508800000000001</c:v>
                </c:pt>
                <c:pt idx="36418" formatCode="General">
                  <c:v>24.509499999999999</c:v>
                </c:pt>
                <c:pt idx="36419" formatCode="General">
                  <c:v>24.510200000000001</c:v>
                </c:pt>
                <c:pt idx="36420" formatCode="General">
                  <c:v>24.5108</c:v>
                </c:pt>
                <c:pt idx="36421" formatCode="General">
                  <c:v>24.511500000000002</c:v>
                </c:pt>
                <c:pt idx="36422" formatCode="General">
                  <c:v>24.5122</c:v>
                </c:pt>
                <c:pt idx="36423" formatCode="General">
                  <c:v>24.512899999999998</c:v>
                </c:pt>
                <c:pt idx="36424" formatCode="General">
                  <c:v>24.513500000000001</c:v>
                </c:pt>
                <c:pt idx="36425" formatCode="General">
                  <c:v>24.514199999999999</c:v>
                </c:pt>
                <c:pt idx="36426" formatCode="General">
                  <c:v>24.514900000000001</c:v>
                </c:pt>
                <c:pt idx="36427" formatCode="General">
                  <c:v>24.515599999999999</c:v>
                </c:pt>
                <c:pt idx="36428" formatCode="General">
                  <c:v>24.516200000000001</c:v>
                </c:pt>
                <c:pt idx="36429" formatCode="General">
                  <c:v>24.5169</c:v>
                </c:pt>
                <c:pt idx="36430" formatCode="General">
                  <c:v>24.517600000000002</c:v>
                </c:pt>
                <c:pt idx="36431" formatCode="General">
                  <c:v>24.5183</c:v>
                </c:pt>
                <c:pt idx="36432" formatCode="General">
                  <c:v>24.518899999999999</c:v>
                </c:pt>
                <c:pt idx="36433" formatCode="General">
                  <c:v>24.519600000000001</c:v>
                </c:pt>
                <c:pt idx="36434" formatCode="General">
                  <c:v>24.520299999999999</c:v>
                </c:pt>
                <c:pt idx="36435" formatCode="General">
                  <c:v>24.520900000000001</c:v>
                </c:pt>
                <c:pt idx="36436" formatCode="General">
                  <c:v>24.521599999999999</c:v>
                </c:pt>
                <c:pt idx="36437" formatCode="General">
                  <c:v>24.522300000000001</c:v>
                </c:pt>
                <c:pt idx="36438" formatCode="General">
                  <c:v>24.523</c:v>
                </c:pt>
                <c:pt idx="36439" formatCode="General">
                  <c:v>24.523599999999998</c:v>
                </c:pt>
                <c:pt idx="36440" formatCode="General">
                  <c:v>24.5243</c:v>
                </c:pt>
                <c:pt idx="36441" formatCode="General">
                  <c:v>24.524999999999999</c:v>
                </c:pt>
                <c:pt idx="36442" formatCode="General">
                  <c:v>24.525700000000001</c:v>
                </c:pt>
                <c:pt idx="36443" formatCode="General">
                  <c:v>24.526299999999999</c:v>
                </c:pt>
                <c:pt idx="36444" formatCode="General">
                  <c:v>24.527000000000001</c:v>
                </c:pt>
                <c:pt idx="36445" formatCode="General">
                  <c:v>24.527699999999999</c:v>
                </c:pt>
                <c:pt idx="36446" formatCode="General">
                  <c:v>24.528300000000002</c:v>
                </c:pt>
                <c:pt idx="36447" formatCode="General">
                  <c:v>24.529</c:v>
                </c:pt>
                <c:pt idx="36448" formatCode="General">
                  <c:v>24.529699999999998</c:v>
                </c:pt>
                <c:pt idx="36449" formatCode="General">
                  <c:v>24.5304</c:v>
                </c:pt>
                <c:pt idx="36450" formatCode="General">
                  <c:v>24.530999999999999</c:v>
                </c:pt>
                <c:pt idx="36451" formatCode="General">
                  <c:v>24.531700000000001</c:v>
                </c:pt>
                <c:pt idx="36452" formatCode="General">
                  <c:v>24.532399999999999</c:v>
                </c:pt>
                <c:pt idx="36453" formatCode="General">
                  <c:v>24.533100000000001</c:v>
                </c:pt>
                <c:pt idx="36454" formatCode="General">
                  <c:v>24.5337</c:v>
                </c:pt>
                <c:pt idx="36455" formatCode="General">
                  <c:v>24.534400000000002</c:v>
                </c:pt>
                <c:pt idx="36456" formatCode="General">
                  <c:v>24.5351</c:v>
                </c:pt>
                <c:pt idx="36457" formatCode="General">
                  <c:v>24.535699999999999</c:v>
                </c:pt>
                <c:pt idx="36458" formatCode="General">
                  <c:v>24.5364</c:v>
                </c:pt>
                <c:pt idx="36459" formatCode="General">
                  <c:v>24.537099999999999</c:v>
                </c:pt>
                <c:pt idx="36460" formatCode="General">
                  <c:v>24.537800000000001</c:v>
                </c:pt>
                <c:pt idx="36461" formatCode="General">
                  <c:v>24.538399999999999</c:v>
                </c:pt>
                <c:pt idx="36462" formatCode="General">
                  <c:v>24.539100000000001</c:v>
                </c:pt>
                <c:pt idx="36463" formatCode="General">
                  <c:v>24.5398</c:v>
                </c:pt>
                <c:pt idx="36464" formatCode="General">
                  <c:v>24.540500000000002</c:v>
                </c:pt>
                <c:pt idx="36465" formatCode="General">
                  <c:v>24.5411</c:v>
                </c:pt>
                <c:pt idx="36466" formatCode="General">
                  <c:v>24.541799999999999</c:v>
                </c:pt>
                <c:pt idx="36467" formatCode="General">
                  <c:v>24.5425</c:v>
                </c:pt>
                <c:pt idx="36468" formatCode="General">
                  <c:v>24.543199999999999</c:v>
                </c:pt>
                <c:pt idx="36469" formatCode="General">
                  <c:v>24.543800000000001</c:v>
                </c:pt>
                <c:pt idx="36470" formatCode="General">
                  <c:v>24.544499999999999</c:v>
                </c:pt>
                <c:pt idx="36471" formatCode="General">
                  <c:v>24.545200000000001</c:v>
                </c:pt>
                <c:pt idx="36472" formatCode="General">
                  <c:v>24.5458</c:v>
                </c:pt>
                <c:pt idx="36473" formatCode="General">
                  <c:v>24.546500000000002</c:v>
                </c:pt>
                <c:pt idx="36474" formatCode="General">
                  <c:v>24.5472</c:v>
                </c:pt>
                <c:pt idx="36475" formatCode="General">
                  <c:v>24.547899999999998</c:v>
                </c:pt>
                <c:pt idx="36476" formatCode="General">
                  <c:v>24.548500000000001</c:v>
                </c:pt>
                <c:pt idx="36477" formatCode="General">
                  <c:v>24.549199999999999</c:v>
                </c:pt>
                <c:pt idx="36478" formatCode="General">
                  <c:v>24.549900000000001</c:v>
                </c:pt>
                <c:pt idx="36479" formatCode="General">
                  <c:v>24.550599999999999</c:v>
                </c:pt>
                <c:pt idx="36480" formatCode="General">
                  <c:v>24.551200000000001</c:v>
                </c:pt>
                <c:pt idx="36481" formatCode="General">
                  <c:v>24.5519</c:v>
                </c:pt>
                <c:pt idx="36482" formatCode="General">
                  <c:v>24.552600000000002</c:v>
                </c:pt>
                <c:pt idx="36483" formatCode="General">
                  <c:v>24.5532</c:v>
                </c:pt>
                <c:pt idx="36484" formatCode="General">
                  <c:v>24.553899999999999</c:v>
                </c:pt>
                <c:pt idx="36485" formatCode="General">
                  <c:v>24.554600000000001</c:v>
                </c:pt>
                <c:pt idx="36486" formatCode="General">
                  <c:v>24.555299999999999</c:v>
                </c:pt>
                <c:pt idx="36487" formatCode="General">
                  <c:v>24.555900000000001</c:v>
                </c:pt>
                <c:pt idx="36488" formatCode="General">
                  <c:v>24.5566</c:v>
                </c:pt>
                <c:pt idx="36489" formatCode="General">
                  <c:v>24.557300000000001</c:v>
                </c:pt>
                <c:pt idx="36490" formatCode="General">
                  <c:v>24.558</c:v>
                </c:pt>
                <c:pt idx="36491" formatCode="General">
                  <c:v>24.558599999999998</c:v>
                </c:pt>
                <c:pt idx="36492" formatCode="General">
                  <c:v>24.5593</c:v>
                </c:pt>
                <c:pt idx="36493" formatCode="General">
                  <c:v>24.56</c:v>
                </c:pt>
                <c:pt idx="36494" formatCode="General">
                  <c:v>24.560600000000001</c:v>
                </c:pt>
                <c:pt idx="36495" formatCode="General">
                  <c:v>24.561299999999999</c:v>
                </c:pt>
                <c:pt idx="36496" formatCode="General">
                  <c:v>24.562000000000001</c:v>
                </c:pt>
                <c:pt idx="36497" formatCode="General">
                  <c:v>24.5627</c:v>
                </c:pt>
                <c:pt idx="36498" formatCode="General">
                  <c:v>24.563300000000002</c:v>
                </c:pt>
                <c:pt idx="36499" formatCode="General">
                  <c:v>24.564</c:v>
                </c:pt>
                <c:pt idx="36500" formatCode="General">
                  <c:v>24.564699999999998</c:v>
                </c:pt>
                <c:pt idx="36501" formatCode="General">
                  <c:v>24.5654</c:v>
                </c:pt>
                <c:pt idx="36502" formatCode="General">
                  <c:v>24.565999999999999</c:v>
                </c:pt>
                <c:pt idx="36503" formatCode="General">
                  <c:v>24.566700000000001</c:v>
                </c:pt>
                <c:pt idx="36504" formatCode="General">
                  <c:v>24.567399999999999</c:v>
                </c:pt>
                <c:pt idx="36505" formatCode="General">
                  <c:v>24.568100000000001</c:v>
                </c:pt>
                <c:pt idx="36506" formatCode="General">
                  <c:v>24.5687</c:v>
                </c:pt>
                <c:pt idx="36507" formatCode="General">
                  <c:v>24.569400000000002</c:v>
                </c:pt>
                <c:pt idx="36508" formatCode="General">
                  <c:v>24.5701</c:v>
                </c:pt>
                <c:pt idx="36509" formatCode="General">
                  <c:v>24.570699999999999</c:v>
                </c:pt>
                <c:pt idx="36510" formatCode="General">
                  <c:v>24.571400000000001</c:v>
                </c:pt>
                <c:pt idx="36511" formatCode="General">
                  <c:v>24.572099999999999</c:v>
                </c:pt>
                <c:pt idx="36512" formatCode="General">
                  <c:v>24.572800000000001</c:v>
                </c:pt>
                <c:pt idx="36513" formatCode="General">
                  <c:v>24.573399999999999</c:v>
                </c:pt>
                <c:pt idx="36514" formatCode="General">
                  <c:v>24.574100000000001</c:v>
                </c:pt>
                <c:pt idx="36515" formatCode="General">
                  <c:v>24.5748</c:v>
                </c:pt>
                <c:pt idx="36516" formatCode="General">
                  <c:v>24.575500000000002</c:v>
                </c:pt>
                <c:pt idx="36517" formatCode="General">
                  <c:v>24.5761</c:v>
                </c:pt>
                <c:pt idx="36518" formatCode="General">
                  <c:v>24.576799999999999</c:v>
                </c:pt>
                <c:pt idx="36519" formatCode="General">
                  <c:v>24.577500000000001</c:v>
                </c:pt>
                <c:pt idx="36520" formatCode="General">
                  <c:v>24.578099999999999</c:v>
                </c:pt>
                <c:pt idx="36521" formatCode="General">
                  <c:v>24.578800000000001</c:v>
                </c:pt>
                <c:pt idx="36522" formatCode="General">
                  <c:v>24.579499999999999</c:v>
                </c:pt>
                <c:pt idx="36523" formatCode="General">
                  <c:v>24.580200000000001</c:v>
                </c:pt>
                <c:pt idx="36524" formatCode="General">
                  <c:v>24.5808</c:v>
                </c:pt>
                <c:pt idx="36525" formatCode="General">
                  <c:v>24.581499999999998</c:v>
                </c:pt>
                <c:pt idx="36526" formatCode="General">
                  <c:v>24.5822</c:v>
                </c:pt>
                <c:pt idx="36527" formatCode="General">
                  <c:v>24.582899999999999</c:v>
                </c:pt>
                <c:pt idx="36528" formatCode="General">
                  <c:v>24.583500000000001</c:v>
                </c:pt>
                <c:pt idx="36529" formatCode="General">
                  <c:v>24.584199999999999</c:v>
                </c:pt>
                <c:pt idx="36530" formatCode="General">
                  <c:v>24.584900000000001</c:v>
                </c:pt>
                <c:pt idx="36531" formatCode="General">
                  <c:v>24.585599999999999</c:v>
                </c:pt>
                <c:pt idx="36532" formatCode="General">
                  <c:v>24.586200000000002</c:v>
                </c:pt>
                <c:pt idx="36533" formatCode="General">
                  <c:v>24.5869</c:v>
                </c:pt>
                <c:pt idx="36534" formatCode="General">
                  <c:v>24.587599999999998</c:v>
                </c:pt>
                <c:pt idx="36535" formatCode="General">
                  <c:v>24.588200000000001</c:v>
                </c:pt>
                <c:pt idx="36536" formatCode="General">
                  <c:v>24.588899999999999</c:v>
                </c:pt>
                <c:pt idx="36537" formatCode="General">
                  <c:v>24.589600000000001</c:v>
                </c:pt>
                <c:pt idx="36538" formatCode="General">
                  <c:v>24.590299999999999</c:v>
                </c:pt>
                <c:pt idx="36539" formatCode="General">
                  <c:v>24.590900000000001</c:v>
                </c:pt>
                <c:pt idx="36540" formatCode="General">
                  <c:v>24.5916</c:v>
                </c:pt>
                <c:pt idx="36541" formatCode="General">
                  <c:v>24.592300000000002</c:v>
                </c:pt>
                <c:pt idx="36542" formatCode="General">
                  <c:v>24.593</c:v>
                </c:pt>
                <c:pt idx="36543" formatCode="General">
                  <c:v>24.593599999999999</c:v>
                </c:pt>
                <c:pt idx="36544" formatCode="General">
                  <c:v>24.5943</c:v>
                </c:pt>
                <c:pt idx="36545" formatCode="General">
                  <c:v>24.594999999999999</c:v>
                </c:pt>
                <c:pt idx="36546" formatCode="General">
                  <c:v>24.595600000000001</c:v>
                </c:pt>
                <c:pt idx="36547" formatCode="General">
                  <c:v>24.596299999999999</c:v>
                </c:pt>
                <c:pt idx="36548" formatCode="General">
                  <c:v>24.597000000000001</c:v>
                </c:pt>
                <c:pt idx="36549" formatCode="General">
                  <c:v>24.5977</c:v>
                </c:pt>
                <c:pt idx="36550" formatCode="General">
                  <c:v>24.598299999999998</c:v>
                </c:pt>
                <c:pt idx="36551" formatCode="General">
                  <c:v>24.599</c:v>
                </c:pt>
                <c:pt idx="36552" formatCode="General">
                  <c:v>24.599699999999999</c:v>
                </c:pt>
                <c:pt idx="36553" formatCode="General">
                  <c:v>24.6004</c:v>
                </c:pt>
                <c:pt idx="36554" formatCode="General">
                  <c:v>24.600999999999999</c:v>
                </c:pt>
                <c:pt idx="36555" formatCode="General">
                  <c:v>24.601700000000001</c:v>
                </c:pt>
                <c:pt idx="36556" formatCode="General">
                  <c:v>24.602399999999999</c:v>
                </c:pt>
                <c:pt idx="36557" formatCode="General">
                  <c:v>24.603000000000002</c:v>
                </c:pt>
                <c:pt idx="36558" formatCode="General">
                  <c:v>24.6037</c:v>
                </c:pt>
                <c:pt idx="36559" formatCode="General">
                  <c:v>24.604399999999998</c:v>
                </c:pt>
                <c:pt idx="36560" formatCode="General">
                  <c:v>24.6051</c:v>
                </c:pt>
                <c:pt idx="36561" formatCode="General">
                  <c:v>24.605699999999999</c:v>
                </c:pt>
                <c:pt idx="36562" formatCode="General">
                  <c:v>24.606400000000001</c:v>
                </c:pt>
                <c:pt idx="36563" formatCode="General">
                  <c:v>24.607099999999999</c:v>
                </c:pt>
                <c:pt idx="36564" formatCode="General">
                  <c:v>24.607800000000001</c:v>
                </c:pt>
                <c:pt idx="36565" formatCode="General">
                  <c:v>24.6084</c:v>
                </c:pt>
                <c:pt idx="36566" formatCode="General">
                  <c:v>24.609100000000002</c:v>
                </c:pt>
                <c:pt idx="36567" formatCode="General">
                  <c:v>24.6098</c:v>
                </c:pt>
                <c:pt idx="36568" formatCode="General">
                  <c:v>24.610499999999998</c:v>
                </c:pt>
                <c:pt idx="36569" formatCode="General">
                  <c:v>24.6111</c:v>
                </c:pt>
                <c:pt idx="36570" formatCode="General">
                  <c:v>24.611799999999999</c:v>
                </c:pt>
                <c:pt idx="36571" formatCode="General">
                  <c:v>24.612500000000001</c:v>
                </c:pt>
                <c:pt idx="36572" formatCode="General">
                  <c:v>24.613099999999999</c:v>
                </c:pt>
                <c:pt idx="36573" formatCode="General">
                  <c:v>24.613800000000001</c:v>
                </c:pt>
                <c:pt idx="36574" formatCode="General">
                  <c:v>24.6145</c:v>
                </c:pt>
                <c:pt idx="36575" formatCode="General">
                  <c:v>24.615200000000002</c:v>
                </c:pt>
                <c:pt idx="36576" formatCode="General">
                  <c:v>24.6158</c:v>
                </c:pt>
                <c:pt idx="36577" formatCode="General">
                  <c:v>24.616499999999998</c:v>
                </c:pt>
                <c:pt idx="36578" formatCode="General">
                  <c:v>24.6172</c:v>
                </c:pt>
                <c:pt idx="36579" formatCode="General">
                  <c:v>24.617899999999999</c:v>
                </c:pt>
                <c:pt idx="36580" formatCode="General">
                  <c:v>24.618500000000001</c:v>
                </c:pt>
                <c:pt idx="36581" formatCode="General">
                  <c:v>24.619199999999999</c:v>
                </c:pt>
                <c:pt idx="36582" formatCode="General">
                  <c:v>24.619900000000001</c:v>
                </c:pt>
                <c:pt idx="36583" formatCode="General">
                  <c:v>24.6205</c:v>
                </c:pt>
                <c:pt idx="36584" formatCode="General">
                  <c:v>24.621200000000002</c:v>
                </c:pt>
                <c:pt idx="36585" formatCode="General">
                  <c:v>24.6219</c:v>
                </c:pt>
                <c:pt idx="36586" formatCode="General">
                  <c:v>24.622599999999998</c:v>
                </c:pt>
                <c:pt idx="36587" formatCode="General">
                  <c:v>24.623200000000001</c:v>
                </c:pt>
                <c:pt idx="36588" formatCode="General">
                  <c:v>24.623899999999999</c:v>
                </c:pt>
                <c:pt idx="36589" formatCode="General">
                  <c:v>24.624600000000001</c:v>
                </c:pt>
                <c:pt idx="36590" formatCode="General">
                  <c:v>24.625299999999999</c:v>
                </c:pt>
                <c:pt idx="36591" formatCode="General">
                  <c:v>24.625900000000001</c:v>
                </c:pt>
                <c:pt idx="36592" formatCode="General">
                  <c:v>24.6266</c:v>
                </c:pt>
                <c:pt idx="36593" formatCode="General">
                  <c:v>24.627300000000002</c:v>
                </c:pt>
                <c:pt idx="36594" formatCode="General">
                  <c:v>24.628</c:v>
                </c:pt>
                <c:pt idx="36595" formatCode="General">
                  <c:v>24.628599999999999</c:v>
                </c:pt>
                <c:pt idx="36596" formatCode="General">
                  <c:v>24.629300000000001</c:v>
                </c:pt>
                <c:pt idx="36597" formatCode="General">
                  <c:v>24.63</c:v>
                </c:pt>
                <c:pt idx="36598" formatCode="General">
                  <c:v>24.630600000000001</c:v>
                </c:pt>
                <c:pt idx="36599" formatCode="General">
                  <c:v>24.6313</c:v>
                </c:pt>
                <c:pt idx="36600" formatCode="General">
                  <c:v>24.632000000000001</c:v>
                </c:pt>
                <c:pt idx="36601" formatCode="General">
                  <c:v>24.6327</c:v>
                </c:pt>
                <c:pt idx="36602" formatCode="General">
                  <c:v>24.633299999999998</c:v>
                </c:pt>
                <c:pt idx="36603" formatCode="General">
                  <c:v>24.634</c:v>
                </c:pt>
                <c:pt idx="36604" formatCode="General">
                  <c:v>24.634699999999999</c:v>
                </c:pt>
                <c:pt idx="36605" formatCode="General">
                  <c:v>24.635400000000001</c:v>
                </c:pt>
                <c:pt idx="36606" formatCode="General">
                  <c:v>24.635999999999999</c:v>
                </c:pt>
                <c:pt idx="36607" formatCode="General">
                  <c:v>24.636700000000001</c:v>
                </c:pt>
                <c:pt idx="36608" formatCode="General">
                  <c:v>24.6374</c:v>
                </c:pt>
                <c:pt idx="36609" formatCode="General">
                  <c:v>24.638000000000002</c:v>
                </c:pt>
                <c:pt idx="36610" formatCode="General">
                  <c:v>24.6387</c:v>
                </c:pt>
                <c:pt idx="36611" formatCode="General">
                  <c:v>24.639399999999998</c:v>
                </c:pt>
                <c:pt idx="36612" formatCode="General">
                  <c:v>24.6401</c:v>
                </c:pt>
                <c:pt idx="36613" formatCode="General">
                  <c:v>24.640699999999999</c:v>
                </c:pt>
                <c:pt idx="36614" formatCode="General">
                  <c:v>24.641400000000001</c:v>
                </c:pt>
                <c:pt idx="36615" formatCode="General">
                  <c:v>24.642099999999999</c:v>
                </c:pt>
                <c:pt idx="36616" formatCode="General">
                  <c:v>24.642800000000001</c:v>
                </c:pt>
                <c:pt idx="36617" formatCode="General">
                  <c:v>24.6434</c:v>
                </c:pt>
                <c:pt idx="36618" formatCode="General">
                  <c:v>24.644100000000002</c:v>
                </c:pt>
                <c:pt idx="36619" formatCode="General">
                  <c:v>24.6448</c:v>
                </c:pt>
                <c:pt idx="36620" formatCode="General">
                  <c:v>24.645399999999999</c:v>
                </c:pt>
                <c:pt idx="36621" formatCode="General">
                  <c:v>24.646100000000001</c:v>
                </c:pt>
                <c:pt idx="36622" formatCode="General">
                  <c:v>24.646799999999999</c:v>
                </c:pt>
                <c:pt idx="36623" formatCode="General">
                  <c:v>24.647500000000001</c:v>
                </c:pt>
                <c:pt idx="36624" formatCode="General">
                  <c:v>24.648099999999999</c:v>
                </c:pt>
                <c:pt idx="36625" formatCode="General">
                  <c:v>24.648800000000001</c:v>
                </c:pt>
                <c:pt idx="36626" formatCode="General">
                  <c:v>24.6495</c:v>
                </c:pt>
                <c:pt idx="36627" formatCode="General">
                  <c:v>24.650200000000002</c:v>
                </c:pt>
                <c:pt idx="36628" formatCode="General">
                  <c:v>24.6508</c:v>
                </c:pt>
                <c:pt idx="36629" formatCode="General">
                  <c:v>24.651499999999999</c:v>
                </c:pt>
                <c:pt idx="36630" formatCode="General">
                  <c:v>24.652200000000001</c:v>
                </c:pt>
                <c:pt idx="36631" formatCode="General">
                  <c:v>24.652899999999999</c:v>
                </c:pt>
                <c:pt idx="36632" formatCode="General">
                  <c:v>24.653500000000001</c:v>
                </c:pt>
                <c:pt idx="36633" formatCode="General">
                  <c:v>24.654199999999999</c:v>
                </c:pt>
                <c:pt idx="36634" formatCode="General">
                  <c:v>24.654900000000001</c:v>
                </c:pt>
                <c:pt idx="36635" formatCode="General">
                  <c:v>24.6555</c:v>
                </c:pt>
                <c:pt idx="36636" formatCode="General">
                  <c:v>24.656199999999998</c:v>
                </c:pt>
                <c:pt idx="36637" formatCode="General">
                  <c:v>24.6569</c:v>
                </c:pt>
                <c:pt idx="36638" formatCode="General">
                  <c:v>24.657599999999999</c:v>
                </c:pt>
                <c:pt idx="36639" formatCode="General">
                  <c:v>24.658200000000001</c:v>
                </c:pt>
                <c:pt idx="36640" formatCode="General">
                  <c:v>24.658899999999999</c:v>
                </c:pt>
                <c:pt idx="36641" formatCode="General">
                  <c:v>24.659600000000001</c:v>
                </c:pt>
                <c:pt idx="36642" formatCode="General">
                  <c:v>24.660299999999999</c:v>
                </c:pt>
                <c:pt idx="36643" formatCode="General">
                  <c:v>24.660900000000002</c:v>
                </c:pt>
                <c:pt idx="36644" formatCode="General">
                  <c:v>24.6616</c:v>
                </c:pt>
                <c:pt idx="36645" formatCode="General">
                  <c:v>24.662299999999998</c:v>
                </c:pt>
                <c:pt idx="36646" formatCode="General">
                  <c:v>24.6629</c:v>
                </c:pt>
                <c:pt idx="36647" formatCode="General">
                  <c:v>24.663599999999999</c:v>
                </c:pt>
                <c:pt idx="36648" formatCode="General">
                  <c:v>24.664300000000001</c:v>
                </c:pt>
                <c:pt idx="36649" formatCode="General">
                  <c:v>24.664999999999999</c:v>
                </c:pt>
                <c:pt idx="36650" formatCode="General">
                  <c:v>24.665600000000001</c:v>
                </c:pt>
                <c:pt idx="36651" formatCode="General">
                  <c:v>24.6663</c:v>
                </c:pt>
                <c:pt idx="36652" formatCode="General">
                  <c:v>24.667000000000002</c:v>
                </c:pt>
                <c:pt idx="36653" formatCode="General">
                  <c:v>24.6677</c:v>
                </c:pt>
                <c:pt idx="36654" formatCode="General">
                  <c:v>24.668299999999999</c:v>
                </c:pt>
                <c:pt idx="36655" formatCode="General">
                  <c:v>24.669</c:v>
                </c:pt>
                <c:pt idx="36656" formatCode="General">
                  <c:v>24.669699999999999</c:v>
                </c:pt>
                <c:pt idx="36657" formatCode="General">
                  <c:v>24.670300000000001</c:v>
                </c:pt>
                <c:pt idx="36658" formatCode="General">
                  <c:v>24.670999999999999</c:v>
                </c:pt>
                <c:pt idx="36659" formatCode="General">
                  <c:v>24.671700000000001</c:v>
                </c:pt>
                <c:pt idx="36660" formatCode="General">
                  <c:v>24.6724</c:v>
                </c:pt>
                <c:pt idx="36661" formatCode="General">
                  <c:v>24.672999999999998</c:v>
                </c:pt>
                <c:pt idx="36662" formatCode="General">
                  <c:v>24.6737</c:v>
                </c:pt>
                <c:pt idx="36663" formatCode="General">
                  <c:v>24.674399999999999</c:v>
                </c:pt>
                <c:pt idx="36664" formatCode="General">
                  <c:v>24.6751</c:v>
                </c:pt>
                <c:pt idx="36665" formatCode="General">
                  <c:v>24.675699999999999</c:v>
                </c:pt>
                <c:pt idx="36666" formatCode="General">
                  <c:v>24.676400000000001</c:v>
                </c:pt>
                <c:pt idx="36667" formatCode="General">
                  <c:v>24.677099999999999</c:v>
                </c:pt>
                <c:pt idx="36668" formatCode="General">
                  <c:v>24.677800000000001</c:v>
                </c:pt>
                <c:pt idx="36669" formatCode="General">
                  <c:v>24.6784</c:v>
                </c:pt>
                <c:pt idx="36670" formatCode="General">
                  <c:v>24.679099999999998</c:v>
                </c:pt>
                <c:pt idx="36671" formatCode="General">
                  <c:v>24.6798</c:v>
                </c:pt>
                <c:pt idx="36672" formatCode="General">
                  <c:v>24.680399999999999</c:v>
                </c:pt>
                <c:pt idx="36673" formatCode="General">
                  <c:v>24.681100000000001</c:v>
                </c:pt>
                <c:pt idx="36674" formatCode="General">
                  <c:v>24.681799999999999</c:v>
                </c:pt>
                <c:pt idx="36675" formatCode="General">
                  <c:v>24.682500000000001</c:v>
                </c:pt>
                <c:pt idx="36676" formatCode="General">
                  <c:v>24.6831</c:v>
                </c:pt>
                <c:pt idx="36677" formatCode="General">
                  <c:v>24.683800000000002</c:v>
                </c:pt>
                <c:pt idx="36678" formatCode="General">
                  <c:v>24.6845</c:v>
                </c:pt>
                <c:pt idx="36679" formatCode="General">
                  <c:v>24.685199999999998</c:v>
                </c:pt>
                <c:pt idx="36680" formatCode="General">
                  <c:v>24.6858</c:v>
                </c:pt>
                <c:pt idx="36681" formatCode="General">
                  <c:v>24.686499999999999</c:v>
                </c:pt>
                <c:pt idx="36682" formatCode="General">
                  <c:v>24.687200000000001</c:v>
                </c:pt>
                <c:pt idx="36683" formatCode="General">
                  <c:v>24.687799999999999</c:v>
                </c:pt>
                <c:pt idx="36684" formatCode="General">
                  <c:v>24.688500000000001</c:v>
                </c:pt>
                <c:pt idx="36685" formatCode="General">
                  <c:v>24.6892</c:v>
                </c:pt>
                <c:pt idx="36686" formatCode="General">
                  <c:v>24.689900000000002</c:v>
                </c:pt>
                <c:pt idx="36687" formatCode="General">
                  <c:v>24.6905</c:v>
                </c:pt>
                <c:pt idx="36688" formatCode="General">
                  <c:v>24.691199999999998</c:v>
                </c:pt>
                <c:pt idx="36689" formatCode="General">
                  <c:v>24.6919</c:v>
                </c:pt>
                <c:pt idx="36690" formatCode="General">
                  <c:v>24.692599999999999</c:v>
                </c:pt>
                <c:pt idx="36691" formatCode="General">
                  <c:v>24.693200000000001</c:v>
                </c:pt>
                <c:pt idx="36692" formatCode="General">
                  <c:v>24.693899999999999</c:v>
                </c:pt>
                <c:pt idx="36693" formatCode="General">
                  <c:v>24.694600000000001</c:v>
                </c:pt>
                <c:pt idx="36694" formatCode="General">
                  <c:v>24.6953</c:v>
                </c:pt>
                <c:pt idx="36695" formatCode="General">
                  <c:v>24.695900000000002</c:v>
                </c:pt>
                <c:pt idx="36696" formatCode="General">
                  <c:v>24.6966</c:v>
                </c:pt>
                <c:pt idx="36697" formatCode="General">
                  <c:v>24.697299999999998</c:v>
                </c:pt>
                <c:pt idx="36698" formatCode="General">
                  <c:v>24.697900000000001</c:v>
                </c:pt>
                <c:pt idx="36699" formatCode="General">
                  <c:v>24.698599999999999</c:v>
                </c:pt>
                <c:pt idx="36700" formatCode="General">
                  <c:v>24.699300000000001</c:v>
                </c:pt>
                <c:pt idx="36701" formatCode="General">
                  <c:v>24.7</c:v>
                </c:pt>
                <c:pt idx="36702" formatCode="General">
                  <c:v>24.700600000000001</c:v>
                </c:pt>
                <c:pt idx="36703" formatCode="General">
                  <c:v>24.7013</c:v>
                </c:pt>
                <c:pt idx="36704" formatCode="General">
                  <c:v>24.702000000000002</c:v>
                </c:pt>
                <c:pt idx="36705" formatCode="General">
                  <c:v>24.7027</c:v>
                </c:pt>
                <c:pt idx="36706" formatCode="General">
                  <c:v>24.703299999999999</c:v>
                </c:pt>
                <c:pt idx="36707" formatCode="General">
                  <c:v>24.704000000000001</c:v>
                </c:pt>
                <c:pt idx="36708" formatCode="General">
                  <c:v>24.704699999999999</c:v>
                </c:pt>
                <c:pt idx="36709" formatCode="General">
                  <c:v>24.705300000000001</c:v>
                </c:pt>
                <c:pt idx="36710" formatCode="General">
                  <c:v>24.706</c:v>
                </c:pt>
                <c:pt idx="36711" formatCode="General">
                  <c:v>24.706700000000001</c:v>
                </c:pt>
                <c:pt idx="36712" formatCode="General">
                  <c:v>24.7074</c:v>
                </c:pt>
                <c:pt idx="36713" formatCode="General">
                  <c:v>24.707999999999998</c:v>
                </c:pt>
                <c:pt idx="36714" formatCode="General">
                  <c:v>24.7087</c:v>
                </c:pt>
                <c:pt idx="36715" formatCode="General">
                  <c:v>24.709399999999999</c:v>
                </c:pt>
                <c:pt idx="36716" formatCode="General">
                  <c:v>24.710100000000001</c:v>
                </c:pt>
                <c:pt idx="36717" formatCode="General">
                  <c:v>24.710699999999999</c:v>
                </c:pt>
                <c:pt idx="36718" formatCode="General">
                  <c:v>24.711400000000001</c:v>
                </c:pt>
                <c:pt idx="36719" formatCode="General">
                  <c:v>24.7121</c:v>
                </c:pt>
                <c:pt idx="36720" formatCode="General">
                  <c:v>24.712700000000002</c:v>
                </c:pt>
                <c:pt idx="36721" formatCode="General">
                  <c:v>24.7134</c:v>
                </c:pt>
                <c:pt idx="36722" formatCode="General">
                  <c:v>24.714099999999998</c:v>
                </c:pt>
                <c:pt idx="36723" formatCode="General">
                  <c:v>24.7148</c:v>
                </c:pt>
                <c:pt idx="36724" formatCode="General">
                  <c:v>24.715399999999999</c:v>
                </c:pt>
                <c:pt idx="36725" formatCode="General">
                  <c:v>24.716100000000001</c:v>
                </c:pt>
                <c:pt idx="36726" formatCode="General">
                  <c:v>24.716799999999999</c:v>
                </c:pt>
                <c:pt idx="36727" formatCode="General">
                  <c:v>24.717500000000001</c:v>
                </c:pt>
                <c:pt idx="36728" formatCode="General">
                  <c:v>24.7181</c:v>
                </c:pt>
                <c:pt idx="36729" formatCode="General">
                  <c:v>24.718800000000002</c:v>
                </c:pt>
                <c:pt idx="36730" formatCode="General">
                  <c:v>24.7195</c:v>
                </c:pt>
                <c:pt idx="36731" formatCode="General">
                  <c:v>24.720199999999998</c:v>
                </c:pt>
                <c:pt idx="36732" formatCode="General">
                  <c:v>24.720800000000001</c:v>
                </c:pt>
                <c:pt idx="36733" formatCode="General">
                  <c:v>24.721499999999999</c:v>
                </c:pt>
                <c:pt idx="36734" formatCode="General">
                  <c:v>24.722200000000001</c:v>
                </c:pt>
                <c:pt idx="36735" formatCode="General">
                  <c:v>24.722799999999999</c:v>
                </c:pt>
                <c:pt idx="36736" formatCode="General">
                  <c:v>24.723500000000001</c:v>
                </c:pt>
                <c:pt idx="36737" formatCode="General">
                  <c:v>24.7242</c:v>
                </c:pt>
                <c:pt idx="36738" formatCode="General">
                  <c:v>24.724900000000002</c:v>
                </c:pt>
                <c:pt idx="36739" formatCode="General">
                  <c:v>24.7255</c:v>
                </c:pt>
                <c:pt idx="36740" formatCode="General">
                  <c:v>24.726199999999999</c:v>
                </c:pt>
                <c:pt idx="36741" formatCode="General">
                  <c:v>24.726900000000001</c:v>
                </c:pt>
                <c:pt idx="36742" formatCode="General">
                  <c:v>24.727599999999999</c:v>
                </c:pt>
                <c:pt idx="36743" formatCode="General">
                  <c:v>24.728200000000001</c:v>
                </c:pt>
                <c:pt idx="36744" formatCode="General">
                  <c:v>24.728899999999999</c:v>
                </c:pt>
                <c:pt idx="36745" formatCode="General">
                  <c:v>24.729600000000001</c:v>
                </c:pt>
                <c:pt idx="36746" formatCode="General">
                  <c:v>24.7302</c:v>
                </c:pt>
                <c:pt idx="36747" formatCode="General">
                  <c:v>24.730899999999998</c:v>
                </c:pt>
                <c:pt idx="36748" formatCode="General">
                  <c:v>24.7316</c:v>
                </c:pt>
                <c:pt idx="36749" formatCode="General">
                  <c:v>24.732299999999999</c:v>
                </c:pt>
                <c:pt idx="36750" formatCode="General">
                  <c:v>24.732900000000001</c:v>
                </c:pt>
                <c:pt idx="36751" formatCode="General">
                  <c:v>24.733599999999999</c:v>
                </c:pt>
                <c:pt idx="36752" formatCode="General">
                  <c:v>24.734300000000001</c:v>
                </c:pt>
                <c:pt idx="36753" formatCode="General">
                  <c:v>24.734999999999999</c:v>
                </c:pt>
                <c:pt idx="36754" formatCode="General">
                  <c:v>24.735600000000002</c:v>
                </c:pt>
                <c:pt idx="36755" formatCode="General">
                  <c:v>24.7363</c:v>
                </c:pt>
                <c:pt idx="36756" formatCode="General">
                  <c:v>24.736999999999998</c:v>
                </c:pt>
                <c:pt idx="36757" formatCode="General">
                  <c:v>24.7377</c:v>
                </c:pt>
                <c:pt idx="36758" formatCode="General">
                  <c:v>24.738299999999999</c:v>
                </c:pt>
                <c:pt idx="36759" formatCode="General">
                  <c:v>24.739000000000001</c:v>
                </c:pt>
                <c:pt idx="36760" formatCode="General">
                  <c:v>24.739699999999999</c:v>
                </c:pt>
                <c:pt idx="36761" formatCode="General">
                  <c:v>24.740300000000001</c:v>
                </c:pt>
                <c:pt idx="36762" formatCode="General">
                  <c:v>24.741</c:v>
                </c:pt>
                <c:pt idx="36763" formatCode="General">
                  <c:v>24.741700000000002</c:v>
                </c:pt>
                <c:pt idx="36764" formatCode="General">
                  <c:v>24.7424</c:v>
                </c:pt>
                <c:pt idx="36765" formatCode="General">
                  <c:v>24.742999999999999</c:v>
                </c:pt>
                <c:pt idx="36766" formatCode="General">
                  <c:v>24.7437</c:v>
                </c:pt>
                <c:pt idx="36767" formatCode="General">
                  <c:v>24.744399999999999</c:v>
                </c:pt>
                <c:pt idx="36768" formatCode="General">
                  <c:v>24.745100000000001</c:v>
                </c:pt>
                <c:pt idx="36769" formatCode="General">
                  <c:v>24.745699999999999</c:v>
                </c:pt>
                <c:pt idx="36770" formatCode="General">
                  <c:v>24.746400000000001</c:v>
                </c:pt>
                <c:pt idx="36771" formatCode="General">
                  <c:v>24.7471</c:v>
                </c:pt>
                <c:pt idx="36772" formatCode="General">
                  <c:v>24.747699999999998</c:v>
                </c:pt>
                <c:pt idx="36773" formatCode="General">
                  <c:v>24.7484</c:v>
                </c:pt>
                <c:pt idx="36774" formatCode="General">
                  <c:v>24.749099999999999</c:v>
                </c:pt>
                <c:pt idx="36775" formatCode="General">
                  <c:v>24.7498</c:v>
                </c:pt>
                <c:pt idx="36776" formatCode="General">
                  <c:v>24.750399999999999</c:v>
                </c:pt>
                <c:pt idx="36777" formatCode="General">
                  <c:v>24.751100000000001</c:v>
                </c:pt>
                <c:pt idx="36778" formatCode="General">
                  <c:v>24.751799999999999</c:v>
                </c:pt>
                <c:pt idx="36779" formatCode="General">
                  <c:v>24.752500000000001</c:v>
                </c:pt>
                <c:pt idx="36780" formatCode="General">
                  <c:v>24.7531</c:v>
                </c:pt>
                <c:pt idx="36781" formatCode="General">
                  <c:v>24.753799999999998</c:v>
                </c:pt>
                <c:pt idx="36782" formatCode="General">
                  <c:v>24.7545</c:v>
                </c:pt>
                <c:pt idx="36783" formatCode="General">
                  <c:v>24.755099999999999</c:v>
                </c:pt>
                <c:pt idx="36784" formatCode="General">
                  <c:v>24.755800000000001</c:v>
                </c:pt>
                <c:pt idx="36785" formatCode="General">
                  <c:v>24.756499999999999</c:v>
                </c:pt>
                <c:pt idx="36786" formatCode="General">
                  <c:v>24.757200000000001</c:v>
                </c:pt>
                <c:pt idx="36787" formatCode="General">
                  <c:v>24.7578</c:v>
                </c:pt>
                <c:pt idx="36788" formatCode="General">
                  <c:v>24.758500000000002</c:v>
                </c:pt>
                <c:pt idx="36789" formatCode="General">
                  <c:v>24.7592</c:v>
                </c:pt>
                <c:pt idx="36790" formatCode="General">
                  <c:v>24.759899999999998</c:v>
                </c:pt>
                <c:pt idx="36791" formatCode="General">
                  <c:v>24.7605</c:v>
                </c:pt>
                <c:pt idx="36792" formatCode="General">
                  <c:v>24.761199999999999</c:v>
                </c:pt>
                <c:pt idx="36793" formatCode="General">
                  <c:v>24.761900000000001</c:v>
                </c:pt>
                <c:pt idx="36794" formatCode="General">
                  <c:v>24.762599999999999</c:v>
                </c:pt>
                <c:pt idx="36795" formatCode="General">
                  <c:v>24.763200000000001</c:v>
                </c:pt>
                <c:pt idx="36796" formatCode="General">
                  <c:v>24.7639</c:v>
                </c:pt>
                <c:pt idx="36797" formatCode="General">
                  <c:v>24.764600000000002</c:v>
                </c:pt>
                <c:pt idx="36798" formatCode="General">
                  <c:v>24.7652</c:v>
                </c:pt>
                <c:pt idx="36799" formatCode="General">
                  <c:v>24.765899999999998</c:v>
                </c:pt>
                <c:pt idx="36800" formatCode="General">
                  <c:v>24.7666</c:v>
                </c:pt>
                <c:pt idx="36801" formatCode="General">
                  <c:v>24.767299999999999</c:v>
                </c:pt>
                <c:pt idx="36802" formatCode="General">
                  <c:v>24.767900000000001</c:v>
                </c:pt>
                <c:pt idx="36803" formatCode="General">
                  <c:v>24.768599999999999</c:v>
                </c:pt>
                <c:pt idx="36804" formatCode="General">
                  <c:v>24.769300000000001</c:v>
                </c:pt>
                <c:pt idx="36805" formatCode="General">
                  <c:v>24.77</c:v>
                </c:pt>
                <c:pt idx="36806" formatCode="General">
                  <c:v>24.770600000000002</c:v>
                </c:pt>
                <c:pt idx="36807" formatCode="General">
                  <c:v>24.7713</c:v>
                </c:pt>
                <c:pt idx="36808" formatCode="General">
                  <c:v>24.771999999999998</c:v>
                </c:pt>
                <c:pt idx="36809" formatCode="General">
                  <c:v>24.772600000000001</c:v>
                </c:pt>
                <c:pt idx="36810" formatCode="General">
                  <c:v>24.773299999999999</c:v>
                </c:pt>
                <c:pt idx="36811" formatCode="General">
                  <c:v>24.774000000000001</c:v>
                </c:pt>
                <c:pt idx="36812" formatCode="General">
                  <c:v>24.774699999999999</c:v>
                </c:pt>
                <c:pt idx="36813" formatCode="General">
                  <c:v>24.775300000000001</c:v>
                </c:pt>
                <c:pt idx="36814" formatCode="General">
                  <c:v>24.776</c:v>
                </c:pt>
                <c:pt idx="36815" formatCode="General">
                  <c:v>24.776700000000002</c:v>
                </c:pt>
                <c:pt idx="36816" formatCode="General">
                  <c:v>24.7774</c:v>
                </c:pt>
                <c:pt idx="36817" formatCode="General">
                  <c:v>24.777999999999999</c:v>
                </c:pt>
                <c:pt idx="36818" formatCode="General">
                  <c:v>24.778700000000001</c:v>
                </c:pt>
                <c:pt idx="36819" formatCode="General">
                  <c:v>24.779399999999999</c:v>
                </c:pt>
                <c:pt idx="36820" formatCode="General">
                  <c:v>24.78</c:v>
                </c:pt>
                <c:pt idx="36821" formatCode="General">
                  <c:v>24.7807</c:v>
                </c:pt>
                <c:pt idx="36822" formatCode="General">
                  <c:v>24.781400000000001</c:v>
                </c:pt>
                <c:pt idx="36823" formatCode="General">
                  <c:v>24.7821</c:v>
                </c:pt>
                <c:pt idx="36824" formatCode="General">
                  <c:v>24.782699999999998</c:v>
                </c:pt>
                <c:pt idx="36825" formatCode="General">
                  <c:v>24.7834</c:v>
                </c:pt>
                <c:pt idx="36826" formatCode="General">
                  <c:v>24.784099999999999</c:v>
                </c:pt>
                <c:pt idx="36827" formatCode="General">
                  <c:v>24.784800000000001</c:v>
                </c:pt>
                <c:pt idx="36828" formatCode="General">
                  <c:v>24.785399999999999</c:v>
                </c:pt>
                <c:pt idx="36829" formatCode="General">
                  <c:v>24.786100000000001</c:v>
                </c:pt>
                <c:pt idx="36830" formatCode="General">
                  <c:v>24.786799999999999</c:v>
                </c:pt>
                <c:pt idx="36831" formatCode="General">
                  <c:v>24.787500000000001</c:v>
                </c:pt>
                <c:pt idx="36832" formatCode="General">
                  <c:v>24.7881</c:v>
                </c:pt>
                <c:pt idx="36833" formatCode="General">
                  <c:v>24.788799999999998</c:v>
                </c:pt>
                <c:pt idx="36834" formatCode="General">
                  <c:v>24.7895</c:v>
                </c:pt>
                <c:pt idx="36835" formatCode="General">
                  <c:v>24.790099999999999</c:v>
                </c:pt>
                <c:pt idx="36836" formatCode="General">
                  <c:v>24.790800000000001</c:v>
                </c:pt>
                <c:pt idx="36837" formatCode="General">
                  <c:v>24.791499999999999</c:v>
                </c:pt>
                <c:pt idx="36838" formatCode="General">
                  <c:v>24.792200000000001</c:v>
                </c:pt>
                <c:pt idx="36839" formatCode="General">
                  <c:v>24.7928</c:v>
                </c:pt>
                <c:pt idx="36840" formatCode="General">
                  <c:v>24.793500000000002</c:v>
                </c:pt>
                <c:pt idx="36841" formatCode="General">
                  <c:v>24.7942</c:v>
                </c:pt>
                <c:pt idx="36842" formatCode="General">
                  <c:v>24.794899999999998</c:v>
                </c:pt>
                <c:pt idx="36843" formatCode="General">
                  <c:v>24.795500000000001</c:v>
                </c:pt>
                <c:pt idx="36844" formatCode="General">
                  <c:v>24.796199999999999</c:v>
                </c:pt>
                <c:pt idx="36845" formatCode="General">
                  <c:v>24.796900000000001</c:v>
                </c:pt>
                <c:pt idx="36846" formatCode="General">
                  <c:v>24.797499999999999</c:v>
                </c:pt>
                <c:pt idx="36847" formatCode="General">
                  <c:v>24.798200000000001</c:v>
                </c:pt>
                <c:pt idx="36848" formatCode="General">
                  <c:v>24.7989</c:v>
                </c:pt>
                <c:pt idx="36849" formatCode="General">
                  <c:v>24.799600000000002</c:v>
                </c:pt>
                <c:pt idx="36850" formatCode="General">
                  <c:v>24.8002</c:v>
                </c:pt>
                <c:pt idx="36851" formatCode="General">
                  <c:v>24.800899999999999</c:v>
                </c:pt>
                <c:pt idx="36852" formatCode="General">
                  <c:v>24.801600000000001</c:v>
                </c:pt>
                <c:pt idx="36853" formatCode="General">
                  <c:v>24.802299999999999</c:v>
                </c:pt>
                <c:pt idx="36854" formatCode="General">
                  <c:v>24.802900000000001</c:v>
                </c:pt>
                <c:pt idx="36855" formatCode="General">
                  <c:v>24.803599999999999</c:v>
                </c:pt>
                <c:pt idx="36856" formatCode="General">
                  <c:v>24.804300000000001</c:v>
                </c:pt>
                <c:pt idx="36857" formatCode="General">
                  <c:v>24.805</c:v>
                </c:pt>
                <c:pt idx="36858" formatCode="General">
                  <c:v>24.805599999999998</c:v>
                </c:pt>
                <c:pt idx="36859" formatCode="General">
                  <c:v>24.8063</c:v>
                </c:pt>
                <c:pt idx="36860" formatCode="General">
                  <c:v>24.806999999999999</c:v>
                </c:pt>
                <c:pt idx="36861" formatCode="General">
                  <c:v>24.807600000000001</c:v>
                </c:pt>
                <c:pt idx="36862" formatCode="General">
                  <c:v>24.808299999999999</c:v>
                </c:pt>
                <c:pt idx="36863" formatCode="General">
                  <c:v>24.809000000000001</c:v>
                </c:pt>
                <c:pt idx="36864" formatCode="General">
                  <c:v>24.809699999999999</c:v>
                </c:pt>
                <c:pt idx="36865" formatCode="General">
                  <c:v>24.810300000000002</c:v>
                </c:pt>
                <c:pt idx="36866" formatCode="General">
                  <c:v>24.811</c:v>
                </c:pt>
                <c:pt idx="36867" formatCode="General">
                  <c:v>24.811699999999998</c:v>
                </c:pt>
                <c:pt idx="36868" formatCode="General">
                  <c:v>24.8124</c:v>
                </c:pt>
                <c:pt idx="36869" formatCode="General">
                  <c:v>24.812999999999999</c:v>
                </c:pt>
                <c:pt idx="36870" formatCode="General">
                  <c:v>24.813700000000001</c:v>
                </c:pt>
                <c:pt idx="36871" formatCode="General">
                  <c:v>24.814399999999999</c:v>
                </c:pt>
                <c:pt idx="36872" formatCode="General">
                  <c:v>24.815000000000001</c:v>
                </c:pt>
                <c:pt idx="36873" formatCode="General">
                  <c:v>24.8157</c:v>
                </c:pt>
                <c:pt idx="36874" formatCode="General">
                  <c:v>24.816400000000002</c:v>
                </c:pt>
                <c:pt idx="36875" formatCode="General">
                  <c:v>24.8171</c:v>
                </c:pt>
                <c:pt idx="36876" formatCode="General">
                  <c:v>24.817699999999999</c:v>
                </c:pt>
                <c:pt idx="36877" formatCode="General">
                  <c:v>24.8184</c:v>
                </c:pt>
                <c:pt idx="36878" formatCode="General">
                  <c:v>24.819099999999999</c:v>
                </c:pt>
                <c:pt idx="36879" formatCode="General">
                  <c:v>24.819800000000001</c:v>
                </c:pt>
                <c:pt idx="36880" formatCode="General">
                  <c:v>24.820399999999999</c:v>
                </c:pt>
                <c:pt idx="36881" formatCode="General">
                  <c:v>24.821100000000001</c:v>
                </c:pt>
                <c:pt idx="36882" formatCode="General">
                  <c:v>24.8218</c:v>
                </c:pt>
                <c:pt idx="36883" formatCode="General">
                  <c:v>24.822399999999998</c:v>
                </c:pt>
                <c:pt idx="36884" formatCode="General">
                  <c:v>24.8231</c:v>
                </c:pt>
                <c:pt idx="36885" formatCode="General">
                  <c:v>24.823799999999999</c:v>
                </c:pt>
                <c:pt idx="36886" formatCode="General">
                  <c:v>24.8245</c:v>
                </c:pt>
                <c:pt idx="36887" formatCode="General">
                  <c:v>24.825099999999999</c:v>
                </c:pt>
                <c:pt idx="36888" formatCode="General">
                  <c:v>24.825800000000001</c:v>
                </c:pt>
                <c:pt idx="36889" formatCode="General">
                  <c:v>24.826499999999999</c:v>
                </c:pt>
                <c:pt idx="36890" formatCode="General">
                  <c:v>24.827200000000001</c:v>
                </c:pt>
                <c:pt idx="36891" formatCode="General">
                  <c:v>24.8278</c:v>
                </c:pt>
                <c:pt idx="36892" formatCode="General">
                  <c:v>24.828499999999998</c:v>
                </c:pt>
                <c:pt idx="36893" formatCode="General">
                  <c:v>24.8292</c:v>
                </c:pt>
                <c:pt idx="36894" formatCode="General">
                  <c:v>24.829899999999999</c:v>
                </c:pt>
                <c:pt idx="36895" formatCode="General">
                  <c:v>24.830500000000001</c:v>
                </c:pt>
                <c:pt idx="36896" formatCode="General">
                  <c:v>24.831199999999999</c:v>
                </c:pt>
                <c:pt idx="36897" formatCode="General">
                  <c:v>24.831900000000001</c:v>
                </c:pt>
                <c:pt idx="36898" formatCode="General">
                  <c:v>24.8325</c:v>
                </c:pt>
                <c:pt idx="36899" formatCode="General">
                  <c:v>24.833200000000001</c:v>
                </c:pt>
                <c:pt idx="36900" formatCode="General">
                  <c:v>24.8339</c:v>
                </c:pt>
                <c:pt idx="36901" formatCode="General">
                  <c:v>24.834599999999998</c:v>
                </c:pt>
                <c:pt idx="36902" formatCode="General">
                  <c:v>24.8352</c:v>
                </c:pt>
                <c:pt idx="36903" formatCode="General">
                  <c:v>24.835899999999999</c:v>
                </c:pt>
                <c:pt idx="36904" formatCode="General">
                  <c:v>24.836600000000001</c:v>
                </c:pt>
                <c:pt idx="36905" formatCode="General">
                  <c:v>24.837299999999999</c:v>
                </c:pt>
                <c:pt idx="36906" formatCode="General">
                  <c:v>24.837900000000001</c:v>
                </c:pt>
                <c:pt idx="36907" formatCode="General">
                  <c:v>24.8386</c:v>
                </c:pt>
                <c:pt idx="36908" formatCode="General">
                  <c:v>24.839300000000001</c:v>
                </c:pt>
                <c:pt idx="36909" formatCode="General">
                  <c:v>24.8399</c:v>
                </c:pt>
                <c:pt idx="36910" formatCode="General">
                  <c:v>24.840599999999998</c:v>
                </c:pt>
                <c:pt idx="36911" formatCode="General">
                  <c:v>24.8413</c:v>
                </c:pt>
                <c:pt idx="36912" formatCode="General">
                  <c:v>24.841999999999999</c:v>
                </c:pt>
                <c:pt idx="36913" formatCode="General">
                  <c:v>24.842600000000001</c:v>
                </c:pt>
                <c:pt idx="36914" formatCode="General">
                  <c:v>24.843299999999999</c:v>
                </c:pt>
                <c:pt idx="36915" formatCode="General">
                  <c:v>24.844000000000001</c:v>
                </c:pt>
                <c:pt idx="36916" formatCode="General">
                  <c:v>24.8447</c:v>
                </c:pt>
                <c:pt idx="36917" formatCode="General">
                  <c:v>24.845300000000002</c:v>
                </c:pt>
                <c:pt idx="36918" formatCode="General">
                  <c:v>24.846</c:v>
                </c:pt>
                <c:pt idx="36919" formatCode="General">
                  <c:v>24.846699999999998</c:v>
                </c:pt>
                <c:pt idx="36920" formatCode="General">
                  <c:v>24.847300000000001</c:v>
                </c:pt>
                <c:pt idx="36921" formatCode="General">
                  <c:v>24.847999999999999</c:v>
                </c:pt>
                <c:pt idx="36922" formatCode="General">
                  <c:v>24.848700000000001</c:v>
                </c:pt>
                <c:pt idx="36923" formatCode="General">
                  <c:v>24.849399999999999</c:v>
                </c:pt>
                <c:pt idx="36924" formatCode="General">
                  <c:v>24.85</c:v>
                </c:pt>
                <c:pt idx="36925" formatCode="General">
                  <c:v>24.8507</c:v>
                </c:pt>
                <c:pt idx="36926" formatCode="General">
                  <c:v>24.851400000000002</c:v>
                </c:pt>
                <c:pt idx="36927" formatCode="General">
                  <c:v>24.8521</c:v>
                </c:pt>
                <c:pt idx="36928" formatCode="General">
                  <c:v>24.852699999999999</c:v>
                </c:pt>
                <c:pt idx="36929" formatCode="General">
                  <c:v>24.853400000000001</c:v>
                </c:pt>
                <c:pt idx="36930" formatCode="General">
                  <c:v>24.854099999999999</c:v>
                </c:pt>
                <c:pt idx="36931" formatCode="General">
                  <c:v>24.854800000000001</c:v>
                </c:pt>
                <c:pt idx="36932" formatCode="General">
                  <c:v>24.855399999999999</c:v>
                </c:pt>
                <c:pt idx="36933" formatCode="General">
                  <c:v>24.856100000000001</c:v>
                </c:pt>
                <c:pt idx="36934" formatCode="General">
                  <c:v>24.8568</c:v>
                </c:pt>
                <c:pt idx="36935" formatCode="General">
                  <c:v>24.857399999999998</c:v>
                </c:pt>
                <c:pt idx="36936" formatCode="General">
                  <c:v>24.8581</c:v>
                </c:pt>
                <c:pt idx="36937" formatCode="General">
                  <c:v>24.858799999999999</c:v>
                </c:pt>
                <c:pt idx="36938" formatCode="General">
                  <c:v>24.859500000000001</c:v>
                </c:pt>
                <c:pt idx="36939" formatCode="General">
                  <c:v>24.860099999999999</c:v>
                </c:pt>
                <c:pt idx="36940" formatCode="General">
                  <c:v>24.860800000000001</c:v>
                </c:pt>
                <c:pt idx="36941" formatCode="General">
                  <c:v>24.861499999999999</c:v>
                </c:pt>
                <c:pt idx="36942" formatCode="General">
                  <c:v>24.862200000000001</c:v>
                </c:pt>
                <c:pt idx="36943" formatCode="General">
                  <c:v>24.8628</c:v>
                </c:pt>
                <c:pt idx="36944" formatCode="General">
                  <c:v>24.863499999999998</c:v>
                </c:pt>
                <c:pt idx="36945" formatCode="General">
                  <c:v>24.8642</c:v>
                </c:pt>
                <c:pt idx="36946" formatCode="General">
                  <c:v>24.864799999999999</c:v>
                </c:pt>
                <c:pt idx="36947" formatCode="General">
                  <c:v>24.865500000000001</c:v>
                </c:pt>
                <c:pt idx="36948" formatCode="General">
                  <c:v>24.866199999999999</c:v>
                </c:pt>
                <c:pt idx="36949" formatCode="General">
                  <c:v>24.866900000000001</c:v>
                </c:pt>
                <c:pt idx="36950" formatCode="General">
                  <c:v>24.8675</c:v>
                </c:pt>
                <c:pt idx="36951" formatCode="General">
                  <c:v>24.868200000000002</c:v>
                </c:pt>
                <c:pt idx="36952" formatCode="General">
                  <c:v>24.8689</c:v>
                </c:pt>
                <c:pt idx="36953" formatCode="General">
                  <c:v>24.869599999999998</c:v>
                </c:pt>
                <c:pt idx="36954" formatCode="General">
                  <c:v>24.870200000000001</c:v>
                </c:pt>
                <c:pt idx="36955" formatCode="General">
                  <c:v>24.870899999999999</c:v>
                </c:pt>
                <c:pt idx="36956" formatCode="General">
                  <c:v>24.871600000000001</c:v>
                </c:pt>
                <c:pt idx="36957" formatCode="General">
                  <c:v>24.872299999999999</c:v>
                </c:pt>
                <c:pt idx="36958" formatCode="General">
                  <c:v>24.872900000000001</c:v>
                </c:pt>
                <c:pt idx="36959" formatCode="General">
                  <c:v>24.8736</c:v>
                </c:pt>
                <c:pt idx="36960" formatCode="General">
                  <c:v>24.874300000000002</c:v>
                </c:pt>
                <c:pt idx="36961" formatCode="General">
                  <c:v>24.8749</c:v>
                </c:pt>
                <c:pt idx="36962" formatCode="General">
                  <c:v>24.875599999999999</c:v>
                </c:pt>
                <c:pt idx="36963" formatCode="General">
                  <c:v>24.876300000000001</c:v>
                </c:pt>
                <c:pt idx="36964" formatCode="General">
                  <c:v>24.876999999999999</c:v>
                </c:pt>
                <c:pt idx="36965" formatCode="General">
                  <c:v>24.877600000000001</c:v>
                </c:pt>
                <c:pt idx="36966" formatCode="General">
                  <c:v>24.878299999999999</c:v>
                </c:pt>
                <c:pt idx="36967" formatCode="General">
                  <c:v>24.879000000000001</c:v>
                </c:pt>
                <c:pt idx="36968" formatCode="General">
                  <c:v>24.8797</c:v>
                </c:pt>
                <c:pt idx="36969" formatCode="General">
                  <c:v>24.880299999999998</c:v>
                </c:pt>
                <c:pt idx="36970" formatCode="General">
                  <c:v>24.881</c:v>
                </c:pt>
                <c:pt idx="36971" formatCode="General">
                  <c:v>24.881699999999999</c:v>
                </c:pt>
                <c:pt idx="36972" formatCode="General">
                  <c:v>24.882300000000001</c:v>
                </c:pt>
                <c:pt idx="36973" formatCode="General">
                  <c:v>24.882999999999999</c:v>
                </c:pt>
                <c:pt idx="36974" formatCode="General">
                  <c:v>24.883700000000001</c:v>
                </c:pt>
                <c:pt idx="36975" formatCode="General">
                  <c:v>24.884399999999999</c:v>
                </c:pt>
                <c:pt idx="36976" formatCode="General">
                  <c:v>24.885000000000002</c:v>
                </c:pt>
                <c:pt idx="36977" formatCode="General">
                  <c:v>24.8857</c:v>
                </c:pt>
                <c:pt idx="36978" formatCode="General">
                  <c:v>24.886399999999998</c:v>
                </c:pt>
                <c:pt idx="36979" formatCode="General">
                  <c:v>24.8871</c:v>
                </c:pt>
                <c:pt idx="36980" formatCode="General">
                  <c:v>24.887699999999999</c:v>
                </c:pt>
                <c:pt idx="36981" formatCode="General">
                  <c:v>24.888400000000001</c:v>
                </c:pt>
                <c:pt idx="36982" formatCode="General">
                  <c:v>24.889099999999999</c:v>
                </c:pt>
                <c:pt idx="36983" formatCode="General">
                  <c:v>24.889700000000001</c:v>
                </c:pt>
                <c:pt idx="36984" formatCode="General">
                  <c:v>24.8904</c:v>
                </c:pt>
                <c:pt idx="36985" formatCode="General">
                  <c:v>24.891100000000002</c:v>
                </c:pt>
                <c:pt idx="36986" formatCode="General">
                  <c:v>24.8918</c:v>
                </c:pt>
                <c:pt idx="36987" formatCode="General">
                  <c:v>24.892399999999999</c:v>
                </c:pt>
                <c:pt idx="36988" formatCode="General">
                  <c:v>24.8931</c:v>
                </c:pt>
                <c:pt idx="36989" formatCode="General">
                  <c:v>24.893799999999999</c:v>
                </c:pt>
                <c:pt idx="36990" formatCode="General">
                  <c:v>24.894500000000001</c:v>
                </c:pt>
                <c:pt idx="36991" formatCode="General">
                  <c:v>24.895099999999999</c:v>
                </c:pt>
                <c:pt idx="36992" formatCode="General">
                  <c:v>24.895800000000001</c:v>
                </c:pt>
                <c:pt idx="36993" formatCode="General">
                  <c:v>24.8965</c:v>
                </c:pt>
                <c:pt idx="36994" formatCode="General">
                  <c:v>24.897200000000002</c:v>
                </c:pt>
                <c:pt idx="36995" formatCode="General">
                  <c:v>24.8978</c:v>
                </c:pt>
                <c:pt idx="36996" formatCode="General">
                  <c:v>24.898499999999999</c:v>
                </c:pt>
                <c:pt idx="36997" formatCode="General">
                  <c:v>24.8992</c:v>
                </c:pt>
                <c:pt idx="36998" formatCode="General">
                  <c:v>24.899799999999999</c:v>
                </c:pt>
                <c:pt idx="36999" formatCode="General">
                  <c:v>24.900500000000001</c:v>
                </c:pt>
                <c:pt idx="37000" formatCode="General">
                  <c:v>24.901199999999999</c:v>
                </c:pt>
                <c:pt idx="37001" formatCode="General">
                  <c:v>24.901900000000001</c:v>
                </c:pt>
                <c:pt idx="37002" formatCode="General">
                  <c:v>24.9025</c:v>
                </c:pt>
                <c:pt idx="37003" formatCode="General">
                  <c:v>24.903199999999998</c:v>
                </c:pt>
                <c:pt idx="37004" formatCode="General">
                  <c:v>24.9039</c:v>
                </c:pt>
                <c:pt idx="37005" formatCode="General">
                  <c:v>24.904599999999999</c:v>
                </c:pt>
                <c:pt idx="37006" formatCode="General">
                  <c:v>24.905200000000001</c:v>
                </c:pt>
                <c:pt idx="37007" formatCode="General">
                  <c:v>24.905899999999999</c:v>
                </c:pt>
                <c:pt idx="37008" formatCode="General">
                  <c:v>24.906600000000001</c:v>
                </c:pt>
                <c:pt idx="37009" formatCode="General">
                  <c:v>24.9072</c:v>
                </c:pt>
                <c:pt idx="37010" formatCode="General">
                  <c:v>24.907900000000001</c:v>
                </c:pt>
                <c:pt idx="37011" formatCode="General">
                  <c:v>24.9086</c:v>
                </c:pt>
                <c:pt idx="37012" formatCode="General">
                  <c:v>24.909300000000002</c:v>
                </c:pt>
                <c:pt idx="37013" formatCode="General">
                  <c:v>24.9099</c:v>
                </c:pt>
                <c:pt idx="37014" formatCode="General">
                  <c:v>24.910599999999999</c:v>
                </c:pt>
                <c:pt idx="37015" formatCode="General">
                  <c:v>24.911300000000001</c:v>
                </c:pt>
                <c:pt idx="37016" formatCode="General">
                  <c:v>24.911999999999999</c:v>
                </c:pt>
                <c:pt idx="37017" formatCode="General">
                  <c:v>24.912600000000001</c:v>
                </c:pt>
                <c:pt idx="37018" formatCode="General">
                  <c:v>24.9133</c:v>
                </c:pt>
                <c:pt idx="37019" formatCode="General">
                  <c:v>24.914000000000001</c:v>
                </c:pt>
                <c:pt idx="37020" formatCode="General">
                  <c:v>24.9147</c:v>
                </c:pt>
                <c:pt idx="37021" formatCode="General">
                  <c:v>24.915299999999998</c:v>
                </c:pt>
                <c:pt idx="37022" formatCode="General">
                  <c:v>24.916</c:v>
                </c:pt>
                <c:pt idx="37023" formatCode="General">
                  <c:v>24.916699999999999</c:v>
                </c:pt>
                <c:pt idx="37024" formatCode="General">
                  <c:v>24.917300000000001</c:v>
                </c:pt>
                <c:pt idx="37025" formatCode="General">
                  <c:v>24.917999999999999</c:v>
                </c:pt>
                <c:pt idx="37026" formatCode="General">
                  <c:v>24.918700000000001</c:v>
                </c:pt>
                <c:pt idx="37027" formatCode="General">
                  <c:v>24.9194</c:v>
                </c:pt>
                <c:pt idx="37028" formatCode="General">
                  <c:v>24.92</c:v>
                </c:pt>
                <c:pt idx="37029" formatCode="General">
                  <c:v>24.9207</c:v>
                </c:pt>
                <c:pt idx="37030" formatCode="General">
                  <c:v>24.921399999999998</c:v>
                </c:pt>
                <c:pt idx="37031" formatCode="General">
                  <c:v>24.9221</c:v>
                </c:pt>
                <c:pt idx="37032" formatCode="General">
                  <c:v>24.922699999999999</c:v>
                </c:pt>
                <c:pt idx="37033" formatCode="General">
                  <c:v>24.923400000000001</c:v>
                </c:pt>
                <c:pt idx="37034" formatCode="General">
                  <c:v>24.924099999999999</c:v>
                </c:pt>
                <c:pt idx="37035" formatCode="General">
                  <c:v>24.924700000000001</c:v>
                </c:pt>
                <c:pt idx="37036" formatCode="General">
                  <c:v>24.9254</c:v>
                </c:pt>
                <c:pt idx="37037" formatCode="General">
                  <c:v>24.926100000000002</c:v>
                </c:pt>
                <c:pt idx="37038" formatCode="General">
                  <c:v>24.9268</c:v>
                </c:pt>
                <c:pt idx="37039" formatCode="General">
                  <c:v>24.927399999999999</c:v>
                </c:pt>
                <c:pt idx="37040" formatCode="General">
                  <c:v>24.928100000000001</c:v>
                </c:pt>
                <c:pt idx="37041" formatCode="General">
                  <c:v>24.928799999999999</c:v>
                </c:pt>
                <c:pt idx="37042" formatCode="General">
                  <c:v>24.929500000000001</c:v>
                </c:pt>
                <c:pt idx="37043" formatCode="General">
                  <c:v>24.930099999999999</c:v>
                </c:pt>
                <c:pt idx="37044" formatCode="General">
                  <c:v>24.930800000000001</c:v>
                </c:pt>
                <c:pt idx="37045" formatCode="General">
                  <c:v>24.9315</c:v>
                </c:pt>
                <c:pt idx="37046" formatCode="General">
                  <c:v>24.932099999999998</c:v>
                </c:pt>
                <c:pt idx="37047" formatCode="General">
                  <c:v>24.9328</c:v>
                </c:pt>
                <c:pt idx="37048" formatCode="General">
                  <c:v>24.933499999999999</c:v>
                </c:pt>
                <c:pt idx="37049" formatCode="General">
                  <c:v>24.934200000000001</c:v>
                </c:pt>
                <c:pt idx="37050" formatCode="General">
                  <c:v>24.934799999999999</c:v>
                </c:pt>
                <c:pt idx="37051" formatCode="General">
                  <c:v>24.935500000000001</c:v>
                </c:pt>
                <c:pt idx="37052" formatCode="General">
                  <c:v>24.936199999999999</c:v>
                </c:pt>
                <c:pt idx="37053" formatCode="General">
                  <c:v>24.936900000000001</c:v>
                </c:pt>
                <c:pt idx="37054" formatCode="General">
                  <c:v>24.9375</c:v>
                </c:pt>
                <c:pt idx="37055" formatCode="General">
                  <c:v>24.938199999999998</c:v>
                </c:pt>
                <c:pt idx="37056" formatCode="General">
                  <c:v>24.9389</c:v>
                </c:pt>
                <c:pt idx="37057" formatCode="General">
                  <c:v>24.939599999999999</c:v>
                </c:pt>
                <c:pt idx="37058" formatCode="General">
                  <c:v>24.940200000000001</c:v>
                </c:pt>
                <c:pt idx="37059" formatCode="General">
                  <c:v>24.940899999999999</c:v>
                </c:pt>
                <c:pt idx="37060" formatCode="General">
                  <c:v>24.941600000000001</c:v>
                </c:pt>
                <c:pt idx="37061" formatCode="General">
                  <c:v>24.9422</c:v>
                </c:pt>
                <c:pt idx="37062" formatCode="General">
                  <c:v>24.942900000000002</c:v>
                </c:pt>
                <c:pt idx="37063" formatCode="General">
                  <c:v>24.9436</c:v>
                </c:pt>
                <c:pt idx="37064" formatCode="General">
                  <c:v>24.944299999999998</c:v>
                </c:pt>
                <c:pt idx="37065" formatCode="General">
                  <c:v>24.944900000000001</c:v>
                </c:pt>
                <c:pt idx="37066" formatCode="General">
                  <c:v>24.945599999999999</c:v>
                </c:pt>
                <c:pt idx="37067" formatCode="General">
                  <c:v>24.946300000000001</c:v>
                </c:pt>
                <c:pt idx="37068" formatCode="General">
                  <c:v>24.946999999999999</c:v>
                </c:pt>
                <c:pt idx="37069" formatCode="General">
                  <c:v>24.947600000000001</c:v>
                </c:pt>
                <c:pt idx="37070" formatCode="General">
                  <c:v>24.9483</c:v>
                </c:pt>
                <c:pt idx="37071" formatCode="General">
                  <c:v>24.949000000000002</c:v>
                </c:pt>
                <c:pt idx="37072" formatCode="General">
                  <c:v>24.9496</c:v>
                </c:pt>
                <c:pt idx="37073" formatCode="General">
                  <c:v>24.950299999999999</c:v>
                </c:pt>
                <c:pt idx="37074" formatCode="General">
                  <c:v>24.951000000000001</c:v>
                </c:pt>
                <c:pt idx="37075" formatCode="General">
                  <c:v>24.951699999999999</c:v>
                </c:pt>
                <c:pt idx="37076" formatCode="General">
                  <c:v>24.952300000000001</c:v>
                </c:pt>
                <c:pt idx="37077" formatCode="General">
                  <c:v>24.952999999999999</c:v>
                </c:pt>
                <c:pt idx="37078" formatCode="General">
                  <c:v>24.953700000000001</c:v>
                </c:pt>
                <c:pt idx="37079" formatCode="General">
                  <c:v>24.9544</c:v>
                </c:pt>
                <c:pt idx="37080" formatCode="General">
                  <c:v>24.954999999999998</c:v>
                </c:pt>
                <c:pt idx="37081" formatCode="General">
                  <c:v>24.9557</c:v>
                </c:pt>
                <c:pt idx="37082" formatCode="General">
                  <c:v>24.956399999999999</c:v>
                </c:pt>
                <c:pt idx="37083" formatCode="General">
                  <c:v>24.957000000000001</c:v>
                </c:pt>
                <c:pt idx="37084" formatCode="General">
                  <c:v>24.957699999999999</c:v>
                </c:pt>
                <c:pt idx="37085" formatCode="General">
                  <c:v>24.958400000000001</c:v>
                </c:pt>
                <c:pt idx="37086" formatCode="General">
                  <c:v>24.959099999999999</c:v>
                </c:pt>
                <c:pt idx="37087" formatCode="General">
                  <c:v>24.959700000000002</c:v>
                </c:pt>
                <c:pt idx="37088" formatCode="General">
                  <c:v>24.9604</c:v>
                </c:pt>
                <c:pt idx="37089" formatCode="General">
                  <c:v>24.961099999999998</c:v>
                </c:pt>
                <c:pt idx="37090" formatCode="General">
                  <c:v>24.9618</c:v>
                </c:pt>
                <c:pt idx="37091" formatCode="General">
                  <c:v>24.962399999999999</c:v>
                </c:pt>
                <c:pt idx="37092" formatCode="General">
                  <c:v>24.963100000000001</c:v>
                </c:pt>
                <c:pt idx="37093" formatCode="General">
                  <c:v>24.963799999999999</c:v>
                </c:pt>
                <c:pt idx="37094" formatCode="General">
                  <c:v>24.964500000000001</c:v>
                </c:pt>
                <c:pt idx="37095" formatCode="General">
                  <c:v>24.9651</c:v>
                </c:pt>
                <c:pt idx="37096" formatCode="General">
                  <c:v>24.965800000000002</c:v>
                </c:pt>
                <c:pt idx="37097" formatCode="General">
                  <c:v>24.9665</c:v>
                </c:pt>
                <c:pt idx="37098" formatCode="General">
                  <c:v>24.967099999999999</c:v>
                </c:pt>
                <c:pt idx="37099" formatCode="General">
                  <c:v>24.9678</c:v>
                </c:pt>
                <c:pt idx="37100" formatCode="General">
                  <c:v>24.968499999999999</c:v>
                </c:pt>
                <c:pt idx="37101" formatCode="General">
                  <c:v>24.969200000000001</c:v>
                </c:pt>
                <c:pt idx="37102" formatCode="General">
                  <c:v>24.969799999999999</c:v>
                </c:pt>
                <c:pt idx="37103" formatCode="General">
                  <c:v>24.970500000000001</c:v>
                </c:pt>
                <c:pt idx="37104" formatCode="General">
                  <c:v>24.9712</c:v>
                </c:pt>
                <c:pt idx="37105" formatCode="General">
                  <c:v>24.971900000000002</c:v>
                </c:pt>
                <c:pt idx="37106" formatCode="General">
                  <c:v>24.9725</c:v>
                </c:pt>
                <c:pt idx="37107" formatCode="General">
                  <c:v>24.973199999999999</c:v>
                </c:pt>
                <c:pt idx="37108" formatCode="General">
                  <c:v>24.9739</c:v>
                </c:pt>
                <c:pt idx="37109" formatCode="General">
                  <c:v>24.974499999999999</c:v>
                </c:pt>
                <c:pt idx="37110" formatCode="General">
                  <c:v>24.975200000000001</c:v>
                </c:pt>
                <c:pt idx="37111" formatCode="General">
                  <c:v>24.975899999999999</c:v>
                </c:pt>
                <c:pt idx="37112" formatCode="General">
                  <c:v>24.976600000000001</c:v>
                </c:pt>
                <c:pt idx="37113" formatCode="General">
                  <c:v>24.9772</c:v>
                </c:pt>
                <c:pt idx="37114" formatCode="General">
                  <c:v>24.977900000000002</c:v>
                </c:pt>
                <c:pt idx="37115" formatCode="General">
                  <c:v>24.9786</c:v>
                </c:pt>
                <c:pt idx="37116" formatCode="General">
                  <c:v>24.979299999999999</c:v>
                </c:pt>
                <c:pt idx="37117" formatCode="General">
                  <c:v>24.979900000000001</c:v>
                </c:pt>
                <c:pt idx="37118" formatCode="General">
                  <c:v>24.980599999999999</c:v>
                </c:pt>
                <c:pt idx="37119" formatCode="General">
                  <c:v>24.981300000000001</c:v>
                </c:pt>
                <c:pt idx="37120" formatCode="General">
                  <c:v>24.981999999999999</c:v>
                </c:pt>
                <c:pt idx="37121" formatCode="General">
                  <c:v>24.982600000000001</c:v>
                </c:pt>
                <c:pt idx="37122" formatCode="General">
                  <c:v>24.9833</c:v>
                </c:pt>
                <c:pt idx="37123" formatCode="General">
                  <c:v>24.984000000000002</c:v>
                </c:pt>
                <c:pt idx="37124" formatCode="General">
                  <c:v>24.9846</c:v>
                </c:pt>
                <c:pt idx="37125" formatCode="General">
                  <c:v>24.985299999999999</c:v>
                </c:pt>
                <c:pt idx="37126" formatCode="General">
                  <c:v>24.986000000000001</c:v>
                </c:pt>
                <c:pt idx="37127" formatCode="General">
                  <c:v>24.986699999999999</c:v>
                </c:pt>
                <c:pt idx="37128" formatCode="General">
                  <c:v>24.987300000000001</c:v>
                </c:pt>
                <c:pt idx="37129" formatCode="General">
                  <c:v>24.988</c:v>
                </c:pt>
                <c:pt idx="37130" formatCode="General">
                  <c:v>24.988700000000001</c:v>
                </c:pt>
                <c:pt idx="37131" formatCode="General">
                  <c:v>24.9894</c:v>
                </c:pt>
                <c:pt idx="37132" formatCode="General">
                  <c:v>24.99</c:v>
                </c:pt>
                <c:pt idx="37133" formatCode="General">
                  <c:v>24.9907</c:v>
                </c:pt>
                <c:pt idx="37134" formatCode="General">
                  <c:v>24.991399999999999</c:v>
                </c:pt>
                <c:pt idx="37135" formatCode="General">
                  <c:v>24.992000000000001</c:v>
                </c:pt>
                <c:pt idx="37136" formatCode="General">
                  <c:v>24.992699999999999</c:v>
                </c:pt>
                <c:pt idx="37137" formatCode="General">
                  <c:v>24.993400000000001</c:v>
                </c:pt>
                <c:pt idx="37138" formatCode="General">
                  <c:v>24.9941</c:v>
                </c:pt>
                <c:pt idx="37139" formatCode="General">
                  <c:v>24.994700000000002</c:v>
                </c:pt>
                <c:pt idx="37140" formatCode="General">
                  <c:v>24.9954</c:v>
                </c:pt>
                <c:pt idx="37141" formatCode="General">
                  <c:v>24.996099999999998</c:v>
                </c:pt>
                <c:pt idx="37142" formatCode="General">
                  <c:v>24.9968</c:v>
                </c:pt>
                <c:pt idx="37143" formatCode="General">
                  <c:v>24.997399999999999</c:v>
                </c:pt>
                <c:pt idx="37144" formatCode="General">
                  <c:v>24.998100000000001</c:v>
                </c:pt>
                <c:pt idx="37145" formatCode="General">
                  <c:v>24.998799999999999</c:v>
                </c:pt>
                <c:pt idx="37146" formatCode="General">
                  <c:v>24.999400000000001</c:v>
                </c:pt>
                <c:pt idx="37147" formatCode="General">
                  <c:v>25.0001</c:v>
                </c:pt>
                <c:pt idx="37148" formatCode="General">
                  <c:v>25.000800000000002</c:v>
                </c:pt>
                <c:pt idx="37149" formatCode="General">
                  <c:v>25.0015</c:v>
                </c:pt>
                <c:pt idx="37150" formatCode="General">
                  <c:v>25.002099999999999</c:v>
                </c:pt>
                <c:pt idx="37151" formatCode="General">
                  <c:v>25.002800000000001</c:v>
                </c:pt>
                <c:pt idx="37152" formatCode="General">
                  <c:v>25.003499999999999</c:v>
                </c:pt>
                <c:pt idx="37153" formatCode="General">
                  <c:v>25.004200000000001</c:v>
                </c:pt>
                <c:pt idx="37154" formatCode="General">
                  <c:v>25.004799999999999</c:v>
                </c:pt>
                <c:pt idx="37155" formatCode="General">
                  <c:v>25.005500000000001</c:v>
                </c:pt>
                <c:pt idx="37156" formatCode="General">
                  <c:v>25.0062</c:v>
                </c:pt>
                <c:pt idx="37157" formatCode="General">
                  <c:v>25.006900000000002</c:v>
                </c:pt>
                <c:pt idx="37158" formatCode="General">
                  <c:v>25.0075</c:v>
                </c:pt>
                <c:pt idx="37159" formatCode="General">
                  <c:v>25.008199999999999</c:v>
                </c:pt>
                <c:pt idx="37160" formatCode="General">
                  <c:v>25.008900000000001</c:v>
                </c:pt>
                <c:pt idx="37161" formatCode="General">
                  <c:v>25.009499999999999</c:v>
                </c:pt>
                <c:pt idx="37162" formatCode="General">
                  <c:v>25.010200000000001</c:v>
                </c:pt>
                <c:pt idx="37163" formatCode="General">
                  <c:v>25.010899999999999</c:v>
                </c:pt>
                <c:pt idx="37164" formatCode="General">
                  <c:v>25.011600000000001</c:v>
                </c:pt>
                <c:pt idx="37165" formatCode="General">
                  <c:v>25.0122</c:v>
                </c:pt>
                <c:pt idx="37166" formatCode="General">
                  <c:v>25.012899999999998</c:v>
                </c:pt>
                <c:pt idx="37167" formatCode="General">
                  <c:v>25.0136</c:v>
                </c:pt>
                <c:pt idx="37168" formatCode="General">
                  <c:v>25.014299999999999</c:v>
                </c:pt>
                <c:pt idx="37169" formatCode="General">
                  <c:v>25.014900000000001</c:v>
                </c:pt>
                <c:pt idx="37170" formatCode="General">
                  <c:v>25.015599999999999</c:v>
                </c:pt>
                <c:pt idx="37171" formatCode="General">
                  <c:v>25.016300000000001</c:v>
                </c:pt>
                <c:pt idx="37172" formatCode="General">
                  <c:v>25.0169</c:v>
                </c:pt>
                <c:pt idx="37173" formatCode="General">
                  <c:v>25.017600000000002</c:v>
                </c:pt>
                <c:pt idx="37174" formatCode="General">
                  <c:v>25.0183</c:v>
                </c:pt>
                <c:pt idx="37175" formatCode="General">
                  <c:v>25.018999999999998</c:v>
                </c:pt>
                <c:pt idx="37176" formatCode="General">
                  <c:v>25.019600000000001</c:v>
                </c:pt>
                <c:pt idx="37177" formatCode="General">
                  <c:v>25.020299999999999</c:v>
                </c:pt>
                <c:pt idx="37178" formatCode="General">
                  <c:v>25.021000000000001</c:v>
                </c:pt>
                <c:pt idx="37179" formatCode="General">
                  <c:v>25.021699999999999</c:v>
                </c:pt>
                <c:pt idx="37180" formatCode="General">
                  <c:v>25.022300000000001</c:v>
                </c:pt>
                <c:pt idx="37181" formatCode="General">
                  <c:v>25.023</c:v>
                </c:pt>
                <c:pt idx="37182" formatCode="General">
                  <c:v>25.023700000000002</c:v>
                </c:pt>
                <c:pt idx="37183" formatCode="General">
                  <c:v>25.0244</c:v>
                </c:pt>
                <c:pt idx="37184" formatCode="General">
                  <c:v>25.024999999999999</c:v>
                </c:pt>
                <c:pt idx="37185" formatCode="General">
                  <c:v>25.025700000000001</c:v>
                </c:pt>
                <c:pt idx="37186" formatCode="General">
                  <c:v>25.026399999999999</c:v>
                </c:pt>
                <c:pt idx="37187" formatCode="General">
                  <c:v>25.027000000000001</c:v>
                </c:pt>
                <c:pt idx="37188" formatCode="General">
                  <c:v>25.027699999999999</c:v>
                </c:pt>
                <c:pt idx="37189" formatCode="General">
                  <c:v>25.028400000000001</c:v>
                </c:pt>
                <c:pt idx="37190" formatCode="General">
                  <c:v>25.0291</c:v>
                </c:pt>
                <c:pt idx="37191" formatCode="General">
                  <c:v>25.029699999999998</c:v>
                </c:pt>
                <c:pt idx="37192" formatCode="General">
                  <c:v>25.0304</c:v>
                </c:pt>
                <c:pt idx="37193" formatCode="General">
                  <c:v>25.031099999999999</c:v>
                </c:pt>
                <c:pt idx="37194" formatCode="General">
                  <c:v>25.0318</c:v>
                </c:pt>
                <c:pt idx="37195" formatCode="General">
                  <c:v>25.032399999999999</c:v>
                </c:pt>
                <c:pt idx="37196" formatCode="General">
                  <c:v>25.033100000000001</c:v>
                </c:pt>
                <c:pt idx="37197" formatCode="General">
                  <c:v>25.033799999999999</c:v>
                </c:pt>
                <c:pt idx="37198" formatCode="General">
                  <c:v>25.034400000000002</c:v>
                </c:pt>
                <c:pt idx="37199" formatCode="General">
                  <c:v>25.0351</c:v>
                </c:pt>
                <c:pt idx="37200" formatCode="General">
                  <c:v>25.035799999999998</c:v>
                </c:pt>
                <c:pt idx="37201" formatCode="General">
                  <c:v>25.0365</c:v>
                </c:pt>
                <c:pt idx="37202" formatCode="General">
                  <c:v>25.037099999999999</c:v>
                </c:pt>
                <c:pt idx="37203" formatCode="General">
                  <c:v>25.037800000000001</c:v>
                </c:pt>
                <c:pt idx="37204" formatCode="General">
                  <c:v>25.038499999999999</c:v>
                </c:pt>
                <c:pt idx="37205" formatCode="General">
                  <c:v>25.039200000000001</c:v>
                </c:pt>
                <c:pt idx="37206" formatCode="General">
                  <c:v>25.0398</c:v>
                </c:pt>
                <c:pt idx="37207" formatCode="General">
                  <c:v>25.040500000000002</c:v>
                </c:pt>
                <c:pt idx="37208" formatCode="General">
                  <c:v>25.0412</c:v>
                </c:pt>
                <c:pt idx="37209" formatCode="General">
                  <c:v>25.041799999999999</c:v>
                </c:pt>
                <c:pt idx="37210" formatCode="General">
                  <c:v>25.0425</c:v>
                </c:pt>
                <c:pt idx="37211" formatCode="General">
                  <c:v>25.043199999999999</c:v>
                </c:pt>
                <c:pt idx="37212" formatCode="General">
                  <c:v>25.043900000000001</c:v>
                </c:pt>
                <c:pt idx="37213" formatCode="General">
                  <c:v>25.044499999999999</c:v>
                </c:pt>
                <c:pt idx="37214" formatCode="General">
                  <c:v>25.045200000000001</c:v>
                </c:pt>
                <c:pt idx="37215" formatCode="General">
                  <c:v>25.0459</c:v>
                </c:pt>
                <c:pt idx="37216" formatCode="General">
                  <c:v>25.046600000000002</c:v>
                </c:pt>
                <c:pt idx="37217" formatCode="General">
                  <c:v>25.0472</c:v>
                </c:pt>
                <c:pt idx="37218" formatCode="General">
                  <c:v>25.047899999999998</c:v>
                </c:pt>
                <c:pt idx="37219" formatCode="General">
                  <c:v>25.0486</c:v>
                </c:pt>
                <c:pt idx="37220" formatCode="General">
                  <c:v>25.049299999999999</c:v>
                </c:pt>
                <c:pt idx="37221" formatCode="General">
                  <c:v>25.049900000000001</c:v>
                </c:pt>
                <c:pt idx="37222" formatCode="General">
                  <c:v>25.050599999999999</c:v>
                </c:pt>
                <c:pt idx="37223" formatCode="General">
                  <c:v>25.051300000000001</c:v>
                </c:pt>
                <c:pt idx="37224" formatCode="General">
                  <c:v>25.0519</c:v>
                </c:pt>
                <c:pt idx="37225" formatCode="General">
                  <c:v>25.052600000000002</c:v>
                </c:pt>
                <c:pt idx="37226" formatCode="General">
                  <c:v>25.0533</c:v>
                </c:pt>
                <c:pt idx="37227" formatCode="General">
                  <c:v>25.053999999999998</c:v>
                </c:pt>
                <c:pt idx="37228" formatCode="General">
                  <c:v>25.054600000000001</c:v>
                </c:pt>
                <c:pt idx="37229" formatCode="General">
                  <c:v>25.055299999999999</c:v>
                </c:pt>
                <c:pt idx="37230" formatCode="General">
                  <c:v>25.056000000000001</c:v>
                </c:pt>
                <c:pt idx="37231" formatCode="General">
                  <c:v>25.056699999999999</c:v>
                </c:pt>
                <c:pt idx="37232" formatCode="General">
                  <c:v>25.057300000000001</c:v>
                </c:pt>
                <c:pt idx="37233" formatCode="General">
                  <c:v>25.058</c:v>
                </c:pt>
                <c:pt idx="37234" formatCode="General">
                  <c:v>25.058700000000002</c:v>
                </c:pt>
                <c:pt idx="37235" formatCode="General">
                  <c:v>25.0593</c:v>
                </c:pt>
                <c:pt idx="37236" formatCode="General">
                  <c:v>25.06</c:v>
                </c:pt>
                <c:pt idx="37237" formatCode="General">
                  <c:v>25.060700000000001</c:v>
                </c:pt>
                <c:pt idx="37238" formatCode="General">
                  <c:v>25.061399999999999</c:v>
                </c:pt>
                <c:pt idx="37239" formatCode="General">
                  <c:v>25.062000000000001</c:v>
                </c:pt>
                <c:pt idx="37240" formatCode="General">
                  <c:v>25.0627</c:v>
                </c:pt>
                <c:pt idx="37241" formatCode="General">
                  <c:v>25.063400000000001</c:v>
                </c:pt>
                <c:pt idx="37242" formatCode="General">
                  <c:v>25.0641</c:v>
                </c:pt>
                <c:pt idx="37243" formatCode="General">
                  <c:v>25.064699999999998</c:v>
                </c:pt>
                <c:pt idx="37244" formatCode="General">
                  <c:v>25.0654</c:v>
                </c:pt>
                <c:pt idx="37245" formatCode="General">
                  <c:v>25.066099999999999</c:v>
                </c:pt>
                <c:pt idx="37246" formatCode="General">
                  <c:v>25.066700000000001</c:v>
                </c:pt>
                <c:pt idx="37247" formatCode="General">
                  <c:v>25.067399999999999</c:v>
                </c:pt>
                <c:pt idx="37248" formatCode="General">
                  <c:v>25.068100000000001</c:v>
                </c:pt>
                <c:pt idx="37249" formatCode="General">
                  <c:v>25.0688</c:v>
                </c:pt>
                <c:pt idx="37250" formatCode="General">
                  <c:v>25.069400000000002</c:v>
                </c:pt>
                <c:pt idx="37251" formatCode="General">
                  <c:v>25.0701</c:v>
                </c:pt>
                <c:pt idx="37252" formatCode="General">
                  <c:v>25.070799999999998</c:v>
                </c:pt>
                <c:pt idx="37253" formatCode="General">
                  <c:v>25.0715</c:v>
                </c:pt>
                <c:pt idx="37254" formatCode="General">
                  <c:v>25.072099999999999</c:v>
                </c:pt>
                <c:pt idx="37255" formatCode="General">
                  <c:v>25.072800000000001</c:v>
                </c:pt>
                <c:pt idx="37256" formatCode="General">
                  <c:v>25.073499999999999</c:v>
                </c:pt>
                <c:pt idx="37257" formatCode="General">
                  <c:v>25.074200000000001</c:v>
                </c:pt>
                <c:pt idx="37258" formatCode="General">
                  <c:v>25.0748</c:v>
                </c:pt>
                <c:pt idx="37259" formatCode="General">
                  <c:v>25.075500000000002</c:v>
                </c:pt>
                <c:pt idx="37260" formatCode="General">
                  <c:v>25.0762</c:v>
                </c:pt>
                <c:pt idx="37261" formatCode="General">
                  <c:v>25.076799999999999</c:v>
                </c:pt>
                <c:pt idx="37262" formatCode="General">
                  <c:v>25.077500000000001</c:v>
                </c:pt>
                <c:pt idx="37263" formatCode="General">
                  <c:v>25.078199999999999</c:v>
                </c:pt>
                <c:pt idx="37264" formatCode="General">
                  <c:v>25.078900000000001</c:v>
                </c:pt>
                <c:pt idx="37265" formatCode="General">
                  <c:v>25.079499999999999</c:v>
                </c:pt>
                <c:pt idx="37266" formatCode="General">
                  <c:v>25.080200000000001</c:v>
                </c:pt>
                <c:pt idx="37267" formatCode="General">
                  <c:v>25.0809</c:v>
                </c:pt>
                <c:pt idx="37268" formatCode="General">
                  <c:v>25.081600000000002</c:v>
                </c:pt>
                <c:pt idx="37269" formatCode="General">
                  <c:v>25.0822</c:v>
                </c:pt>
                <c:pt idx="37270" formatCode="General">
                  <c:v>25.082899999999999</c:v>
                </c:pt>
                <c:pt idx="37271" formatCode="General">
                  <c:v>25.083600000000001</c:v>
                </c:pt>
                <c:pt idx="37272" formatCode="General">
                  <c:v>25.084199999999999</c:v>
                </c:pt>
                <c:pt idx="37273" formatCode="General">
                  <c:v>25.084900000000001</c:v>
                </c:pt>
                <c:pt idx="37274" formatCode="General">
                  <c:v>25.085599999999999</c:v>
                </c:pt>
                <c:pt idx="37275" formatCode="General">
                  <c:v>25.086300000000001</c:v>
                </c:pt>
                <c:pt idx="37276" formatCode="General">
                  <c:v>25.0869</c:v>
                </c:pt>
                <c:pt idx="37277" formatCode="General">
                  <c:v>25.087599999999998</c:v>
                </c:pt>
                <c:pt idx="37278" formatCode="General">
                  <c:v>25.0883</c:v>
                </c:pt>
                <c:pt idx="37279" formatCode="General">
                  <c:v>25.088999999999999</c:v>
                </c:pt>
                <c:pt idx="37280" formatCode="General">
                  <c:v>25.089600000000001</c:v>
                </c:pt>
                <c:pt idx="37281" formatCode="General">
                  <c:v>25.090299999999999</c:v>
                </c:pt>
                <c:pt idx="37282" formatCode="General">
                  <c:v>25.091000000000001</c:v>
                </c:pt>
                <c:pt idx="37283" formatCode="General">
                  <c:v>25.091699999999999</c:v>
                </c:pt>
                <c:pt idx="37284" formatCode="General">
                  <c:v>25.092300000000002</c:v>
                </c:pt>
                <c:pt idx="37285" formatCode="General">
                  <c:v>25.093</c:v>
                </c:pt>
                <c:pt idx="37286" formatCode="General">
                  <c:v>25.093699999999998</c:v>
                </c:pt>
                <c:pt idx="37287" formatCode="General">
                  <c:v>25.0943</c:v>
                </c:pt>
                <c:pt idx="37288" formatCode="General">
                  <c:v>25.094999999999999</c:v>
                </c:pt>
                <c:pt idx="37289" formatCode="General">
                  <c:v>25.095700000000001</c:v>
                </c:pt>
                <c:pt idx="37290" formatCode="General">
                  <c:v>25.096399999999999</c:v>
                </c:pt>
                <c:pt idx="37291" formatCode="General">
                  <c:v>25.097000000000001</c:v>
                </c:pt>
                <c:pt idx="37292" formatCode="General">
                  <c:v>25.0977</c:v>
                </c:pt>
                <c:pt idx="37293" formatCode="General">
                  <c:v>25.098400000000002</c:v>
                </c:pt>
                <c:pt idx="37294" formatCode="General">
                  <c:v>25.0991</c:v>
                </c:pt>
                <c:pt idx="37295" formatCode="General">
                  <c:v>25.099699999999999</c:v>
                </c:pt>
                <c:pt idx="37296" formatCode="General">
                  <c:v>25.1004</c:v>
                </c:pt>
                <c:pt idx="37297" formatCode="General">
                  <c:v>25.101099999999999</c:v>
                </c:pt>
                <c:pt idx="37298" formatCode="General">
                  <c:v>25.101700000000001</c:v>
                </c:pt>
                <c:pt idx="37299" formatCode="General">
                  <c:v>25.102399999999999</c:v>
                </c:pt>
                <c:pt idx="37300" formatCode="General">
                  <c:v>25.103100000000001</c:v>
                </c:pt>
                <c:pt idx="37301" formatCode="General">
                  <c:v>25.1038</c:v>
                </c:pt>
                <c:pt idx="37302" formatCode="General">
                  <c:v>25.104399999999998</c:v>
                </c:pt>
                <c:pt idx="37303" formatCode="General">
                  <c:v>25.1051</c:v>
                </c:pt>
                <c:pt idx="37304" formatCode="General">
                  <c:v>25.105799999999999</c:v>
                </c:pt>
                <c:pt idx="37305" formatCode="General">
                  <c:v>25.1065</c:v>
                </c:pt>
                <c:pt idx="37306" formatCode="General">
                  <c:v>25.107099999999999</c:v>
                </c:pt>
                <c:pt idx="37307" formatCode="General">
                  <c:v>25.107800000000001</c:v>
                </c:pt>
                <c:pt idx="37308" formatCode="General">
                  <c:v>25.108499999999999</c:v>
                </c:pt>
                <c:pt idx="37309" formatCode="General">
                  <c:v>25.109100000000002</c:v>
                </c:pt>
                <c:pt idx="37310" formatCode="General">
                  <c:v>25.1098</c:v>
                </c:pt>
                <c:pt idx="37311" formatCode="General">
                  <c:v>25.110499999999998</c:v>
                </c:pt>
                <c:pt idx="37312" formatCode="General">
                  <c:v>25.1112</c:v>
                </c:pt>
                <c:pt idx="37313" formatCode="General">
                  <c:v>25.111799999999999</c:v>
                </c:pt>
                <c:pt idx="37314" formatCode="General">
                  <c:v>25.112500000000001</c:v>
                </c:pt>
                <c:pt idx="37315" formatCode="General">
                  <c:v>25.113199999999999</c:v>
                </c:pt>
                <c:pt idx="37316" formatCode="General">
                  <c:v>25.113900000000001</c:v>
                </c:pt>
                <c:pt idx="37317" formatCode="General">
                  <c:v>25.1145</c:v>
                </c:pt>
                <c:pt idx="37318" formatCode="General">
                  <c:v>25.115200000000002</c:v>
                </c:pt>
                <c:pt idx="37319" formatCode="General">
                  <c:v>25.1159</c:v>
                </c:pt>
                <c:pt idx="37320" formatCode="General">
                  <c:v>25.116599999999998</c:v>
                </c:pt>
                <c:pt idx="37321" formatCode="General">
                  <c:v>25.1172</c:v>
                </c:pt>
                <c:pt idx="37322" formatCode="General">
                  <c:v>25.117899999999999</c:v>
                </c:pt>
                <c:pt idx="37323" formatCode="General">
                  <c:v>25.118600000000001</c:v>
                </c:pt>
                <c:pt idx="37324" formatCode="General">
                  <c:v>25.119199999999999</c:v>
                </c:pt>
                <c:pt idx="37325" formatCode="General">
                  <c:v>25.119900000000001</c:v>
                </c:pt>
                <c:pt idx="37326" formatCode="General">
                  <c:v>25.1206</c:v>
                </c:pt>
                <c:pt idx="37327" formatCode="General">
                  <c:v>25.121300000000002</c:v>
                </c:pt>
                <c:pt idx="37328" formatCode="General">
                  <c:v>25.1219</c:v>
                </c:pt>
                <c:pt idx="37329" formatCode="General">
                  <c:v>25.122599999999998</c:v>
                </c:pt>
                <c:pt idx="37330" formatCode="General">
                  <c:v>25.1233</c:v>
                </c:pt>
                <c:pt idx="37331" formatCode="General">
                  <c:v>25.123999999999999</c:v>
                </c:pt>
                <c:pt idx="37332" formatCode="General">
                  <c:v>25.124600000000001</c:v>
                </c:pt>
                <c:pt idx="37333" formatCode="General">
                  <c:v>25.125299999999999</c:v>
                </c:pt>
                <c:pt idx="37334" formatCode="General">
                  <c:v>25.126000000000001</c:v>
                </c:pt>
                <c:pt idx="37335" formatCode="General">
                  <c:v>25.1266</c:v>
                </c:pt>
                <c:pt idx="37336" formatCode="General">
                  <c:v>25.127300000000002</c:v>
                </c:pt>
                <c:pt idx="37337" formatCode="General">
                  <c:v>25.128</c:v>
                </c:pt>
                <c:pt idx="37338" formatCode="General">
                  <c:v>25.128699999999998</c:v>
                </c:pt>
                <c:pt idx="37339" formatCode="General">
                  <c:v>25.129300000000001</c:v>
                </c:pt>
                <c:pt idx="37340" formatCode="General">
                  <c:v>25.13</c:v>
                </c:pt>
                <c:pt idx="37341" formatCode="General">
                  <c:v>25.130700000000001</c:v>
                </c:pt>
                <c:pt idx="37342" formatCode="General">
                  <c:v>25.131399999999999</c:v>
                </c:pt>
                <c:pt idx="37343" formatCode="General">
                  <c:v>25.132000000000001</c:v>
                </c:pt>
                <c:pt idx="37344" formatCode="General">
                  <c:v>25.1327</c:v>
                </c:pt>
                <c:pt idx="37345" formatCode="General">
                  <c:v>25.133400000000002</c:v>
                </c:pt>
                <c:pt idx="37346" formatCode="General">
                  <c:v>25.1341</c:v>
                </c:pt>
                <c:pt idx="37347" formatCode="General">
                  <c:v>25.134699999999999</c:v>
                </c:pt>
                <c:pt idx="37348" formatCode="General">
                  <c:v>25.135400000000001</c:v>
                </c:pt>
                <c:pt idx="37349" formatCode="General">
                  <c:v>25.136099999999999</c:v>
                </c:pt>
                <c:pt idx="37350" formatCode="General">
                  <c:v>25.136700000000001</c:v>
                </c:pt>
                <c:pt idx="37351" formatCode="General">
                  <c:v>25.1374</c:v>
                </c:pt>
                <c:pt idx="37352" formatCode="General">
                  <c:v>25.138100000000001</c:v>
                </c:pt>
                <c:pt idx="37353" formatCode="General">
                  <c:v>25.1388</c:v>
                </c:pt>
                <c:pt idx="37354" formatCode="General">
                  <c:v>25.139399999999998</c:v>
                </c:pt>
                <c:pt idx="37355" formatCode="General">
                  <c:v>25.1401</c:v>
                </c:pt>
                <c:pt idx="37356" formatCode="General">
                  <c:v>25.140799999999999</c:v>
                </c:pt>
                <c:pt idx="37357" formatCode="General">
                  <c:v>25.141500000000001</c:v>
                </c:pt>
                <c:pt idx="37358" formatCode="General">
                  <c:v>25.142099999999999</c:v>
                </c:pt>
                <c:pt idx="37359" formatCode="General">
                  <c:v>25.142800000000001</c:v>
                </c:pt>
                <c:pt idx="37360" formatCode="General">
                  <c:v>25.1435</c:v>
                </c:pt>
                <c:pt idx="37361" formatCode="General">
                  <c:v>25.144100000000002</c:v>
                </c:pt>
                <c:pt idx="37362" formatCode="General">
                  <c:v>25.1448</c:v>
                </c:pt>
                <c:pt idx="37363" formatCode="General">
                  <c:v>25.145499999999998</c:v>
                </c:pt>
                <c:pt idx="37364" formatCode="General">
                  <c:v>25.1462</c:v>
                </c:pt>
                <c:pt idx="37365" formatCode="General">
                  <c:v>25.146799999999999</c:v>
                </c:pt>
                <c:pt idx="37366" formatCode="General">
                  <c:v>25.147500000000001</c:v>
                </c:pt>
                <c:pt idx="37367" formatCode="General">
                  <c:v>25.148199999999999</c:v>
                </c:pt>
                <c:pt idx="37368" formatCode="General">
                  <c:v>25.148900000000001</c:v>
                </c:pt>
                <c:pt idx="37369" formatCode="General">
                  <c:v>25.1495</c:v>
                </c:pt>
                <c:pt idx="37370" formatCode="General">
                  <c:v>25.150200000000002</c:v>
                </c:pt>
                <c:pt idx="37371" formatCode="General">
                  <c:v>25.1509</c:v>
                </c:pt>
                <c:pt idx="37372" formatCode="General">
                  <c:v>25.151499999999999</c:v>
                </c:pt>
                <c:pt idx="37373" formatCode="General">
                  <c:v>25.152200000000001</c:v>
                </c:pt>
                <c:pt idx="37374" formatCode="General">
                  <c:v>25.152899999999999</c:v>
                </c:pt>
                <c:pt idx="37375" formatCode="General">
                  <c:v>25.153600000000001</c:v>
                </c:pt>
                <c:pt idx="37376" formatCode="General">
                  <c:v>25.154199999999999</c:v>
                </c:pt>
                <c:pt idx="37377" formatCode="General">
                  <c:v>25.154900000000001</c:v>
                </c:pt>
                <c:pt idx="37378" formatCode="General">
                  <c:v>25.1556</c:v>
                </c:pt>
                <c:pt idx="37379" formatCode="General">
                  <c:v>25.156300000000002</c:v>
                </c:pt>
                <c:pt idx="37380" formatCode="General">
                  <c:v>25.1569</c:v>
                </c:pt>
                <c:pt idx="37381" formatCode="General">
                  <c:v>25.157599999999999</c:v>
                </c:pt>
                <c:pt idx="37382" formatCode="General">
                  <c:v>25.158300000000001</c:v>
                </c:pt>
                <c:pt idx="37383" formatCode="General">
                  <c:v>25.158999999999999</c:v>
                </c:pt>
                <c:pt idx="37384" formatCode="General">
                  <c:v>25.159600000000001</c:v>
                </c:pt>
                <c:pt idx="37385" formatCode="General">
                  <c:v>25.160299999999999</c:v>
                </c:pt>
                <c:pt idx="37386" formatCode="General">
                  <c:v>25.161000000000001</c:v>
                </c:pt>
                <c:pt idx="37387" formatCode="General">
                  <c:v>25.1616</c:v>
                </c:pt>
                <c:pt idx="37388" formatCode="General">
                  <c:v>25.162299999999998</c:v>
                </c:pt>
                <c:pt idx="37389" formatCode="General">
                  <c:v>25.163</c:v>
                </c:pt>
                <c:pt idx="37390" formatCode="General">
                  <c:v>25.163699999999999</c:v>
                </c:pt>
                <c:pt idx="37391" formatCode="General">
                  <c:v>25.164300000000001</c:v>
                </c:pt>
                <c:pt idx="37392" formatCode="General">
                  <c:v>25.164999999999999</c:v>
                </c:pt>
                <c:pt idx="37393" formatCode="General">
                  <c:v>25.165700000000001</c:v>
                </c:pt>
                <c:pt idx="37394" formatCode="General">
                  <c:v>25.166399999999999</c:v>
                </c:pt>
                <c:pt idx="37395" formatCode="General">
                  <c:v>25.167000000000002</c:v>
                </c:pt>
                <c:pt idx="37396" formatCode="General">
                  <c:v>25.1677</c:v>
                </c:pt>
                <c:pt idx="37397" formatCode="General">
                  <c:v>25.168399999999998</c:v>
                </c:pt>
                <c:pt idx="37398" formatCode="General">
                  <c:v>25.169</c:v>
                </c:pt>
                <c:pt idx="37399" formatCode="General">
                  <c:v>25.169699999999999</c:v>
                </c:pt>
                <c:pt idx="37400" formatCode="General">
                  <c:v>25.170400000000001</c:v>
                </c:pt>
                <c:pt idx="37401" formatCode="General">
                  <c:v>25.171099999999999</c:v>
                </c:pt>
                <c:pt idx="37402" formatCode="General">
                  <c:v>25.171700000000001</c:v>
                </c:pt>
                <c:pt idx="37403" formatCode="General">
                  <c:v>25.1724</c:v>
                </c:pt>
                <c:pt idx="37404" formatCode="General">
                  <c:v>25.173100000000002</c:v>
                </c:pt>
                <c:pt idx="37405" formatCode="General">
                  <c:v>25.1738</c:v>
                </c:pt>
                <c:pt idx="37406" formatCode="General">
                  <c:v>25.174399999999999</c:v>
                </c:pt>
                <c:pt idx="37407" formatCode="General">
                  <c:v>25.1751</c:v>
                </c:pt>
                <c:pt idx="37408" formatCode="General">
                  <c:v>25.175799999999999</c:v>
                </c:pt>
                <c:pt idx="37409" formatCode="General">
                  <c:v>25.176400000000001</c:v>
                </c:pt>
                <c:pt idx="37410" formatCode="General">
                  <c:v>25.177099999999999</c:v>
                </c:pt>
                <c:pt idx="37411" formatCode="General">
                  <c:v>25.177800000000001</c:v>
                </c:pt>
                <c:pt idx="37412" formatCode="General">
                  <c:v>25.1785</c:v>
                </c:pt>
                <c:pt idx="37413" formatCode="General">
                  <c:v>25.179099999999998</c:v>
                </c:pt>
                <c:pt idx="37414" formatCode="General">
                  <c:v>25.1798</c:v>
                </c:pt>
                <c:pt idx="37415" formatCode="General">
                  <c:v>25.180499999999999</c:v>
                </c:pt>
                <c:pt idx="37416" formatCode="General">
                  <c:v>25.1812</c:v>
                </c:pt>
                <c:pt idx="37417" formatCode="General">
                  <c:v>25.181799999999999</c:v>
                </c:pt>
                <c:pt idx="37418" formatCode="General">
                  <c:v>25.182500000000001</c:v>
                </c:pt>
                <c:pt idx="37419" formatCode="General">
                  <c:v>25.183199999999999</c:v>
                </c:pt>
                <c:pt idx="37420" formatCode="General">
                  <c:v>25.183900000000001</c:v>
                </c:pt>
                <c:pt idx="37421" formatCode="General">
                  <c:v>25.1845</c:v>
                </c:pt>
                <c:pt idx="37422" formatCode="General">
                  <c:v>25.185199999999998</c:v>
                </c:pt>
                <c:pt idx="37423" formatCode="General">
                  <c:v>25.1859</c:v>
                </c:pt>
                <c:pt idx="37424" formatCode="General">
                  <c:v>25.186499999999999</c:v>
                </c:pt>
                <c:pt idx="37425" formatCode="General">
                  <c:v>25.187200000000001</c:v>
                </c:pt>
                <c:pt idx="37426" formatCode="General">
                  <c:v>25.187899999999999</c:v>
                </c:pt>
                <c:pt idx="37427" formatCode="General">
                  <c:v>25.188600000000001</c:v>
                </c:pt>
                <c:pt idx="37428" formatCode="General">
                  <c:v>25.1892</c:v>
                </c:pt>
                <c:pt idx="37429" formatCode="General">
                  <c:v>25.189900000000002</c:v>
                </c:pt>
                <c:pt idx="37430" formatCode="General">
                  <c:v>25.1906</c:v>
                </c:pt>
                <c:pt idx="37431" formatCode="General">
                  <c:v>25.191299999999998</c:v>
                </c:pt>
                <c:pt idx="37432" formatCode="General">
                  <c:v>25.1919</c:v>
                </c:pt>
                <c:pt idx="37433" formatCode="General">
                  <c:v>25.192599999999999</c:v>
                </c:pt>
                <c:pt idx="37434" formatCode="General">
                  <c:v>25.193300000000001</c:v>
                </c:pt>
                <c:pt idx="37435" formatCode="General">
                  <c:v>25.193899999999999</c:v>
                </c:pt>
                <c:pt idx="37436" formatCode="General">
                  <c:v>25.194600000000001</c:v>
                </c:pt>
                <c:pt idx="37437" formatCode="General">
                  <c:v>25.1953</c:v>
                </c:pt>
                <c:pt idx="37438" formatCode="General">
                  <c:v>25.196000000000002</c:v>
                </c:pt>
                <c:pt idx="37439" formatCode="General">
                  <c:v>25.1966</c:v>
                </c:pt>
                <c:pt idx="37440" formatCode="General">
                  <c:v>25.197299999999998</c:v>
                </c:pt>
                <c:pt idx="37441" formatCode="General">
                  <c:v>25.198</c:v>
                </c:pt>
                <c:pt idx="37442" formatCode="General">
                  <c:v>25.198699999999999</c:v>
                </c:pt>
                <c:pt idx="37443" formatCode="General">
                  <c:v>25.199300000000001</c:v>
                </c:pt>
                <c:pt idx="37444" formatCode="General">
                  <c:v>25.2</c:v>
                </c:pt>
                <c:pt idx="37445" formatCode="General">
                  <c:v>25.200700000000001</c:v>
                </c:pt>
                <c:pt idx="37446" formatCode="General">
                  <c:v>25.2014</c:v>
                </c:pt>
                <c:pt idx="37447" formatCode="General">
                  <c:v>25.202000000000002</c:v>
                </c:pt>
                <c:pt idx="37448" formatCode="General">
                  <c:v>25.2027</c:v>
                </c:pt>
                <c:pt idx="37449" formatCode="General">
                  <c:v>25.203399999999998</c:v>
                </c:pt>
                <c:pt idx="37450" formatCode="General">
                  <c:v>25.204000000000001</c:v>
                </c:pt>
                <c:pt idx="37451" formatCode="General">
                  <c:v>25.204699999999999</c:v>
                </c:pt>
                <c:pt idx="37452" formatCode="General">
                  <c:v>25.205400000000001</c:v>
                </c:pt>
                <c:pt idx="37453" formatCode="General">
                  <c:v>25.206099999999999</c:v>
                </c:pt>
                <c:pt idx="37454" formatCode="General">
                  <c:v>25.206700000000001</c:v>
                </c:pt>
                <c:pt idx="37455" formatCode="General">
                  <c:v>25.2074</c:v>
                </c:pt>
                <c:pt idx="37456" formatCode="General">
                  <c:v>25.208100000000002</c:v>
                </c:pt>
                <c:pt idx="37457" formatCode="General">
                  <c:v>25.2088</c:v>
                </c:pt>
                <c:pt idx="37458" formatCode="General">
                  <c:v>25.209399999999999</c:v>
                </c:pt>
                <c:pt idx="37459" formatCode="General">
                  <c:v>25.210100000000001</c:v>
                </c:pt>
                <c:pt idx="37460" formatCode="General">
                  <c:v>25.210799999999999</c:v>
                </c:pt>
                <c:pt idx="37461" formatCode="General">
                  <c:v>25.211400000000001</c:v>
                </c:pt>
                <c:pt idx="37462" formatCode="General">
                  <c:v>25.2121</c:v>
                </c:pt>
                <c:pt idx="37463" formatCode="General">
                  <c:v>25.212800000000001</c:v>
                </c:pt>
                <c:pt idx="37464" formatCode="General">
                  <c:v>25.2135</c:v>
                </c:pt>
                <c:pt idx="37465" formatCode="General">
                  <c:v>25.214099999999998</c:v>
                </c:pt>
                <c:pt idx="37466" formatCode="General">
                  <c:v>25.2148</c:v>
                </c:pt>
                <c:pt idx="37467" formatCode="General">
                  <c:v>25.215499999999999</c:v>
                </c:pt>
                <c:pt idx="37468" formatCode="General">
                  <c:v>25.216200000000001</c:v>
                </c:pt>
                <c:pt idx="37469" formatCode="General">
                  <c:v>25.216799999999999</c:v>
                </c:pt>
                <c:pt idx="37470" formatCode="General">
                  <c:v>25.217500000000001</c:v>
                </c:pt>
                <c:pt idx="37471" formatCode="General">
                  <c:v>25.2182</c:v>
                </c:pt>
                <c:pt idx="37472" formatCode="General">
                  <c:v>25.218800000000002</c:v>
                </c:pt>
                <c:pt idx="37473" formatCode="General">
                  <c:v>25.2195</c:v>
                </c:pt>
                <c:pt idx="37474" formatCode="General">
                  <c:v>25.220199999999998</c:v>
                </c:pt>
                <c:pt idx="37475" formatCode="General">
                  <c:v>25.2209</c:v>
                </c:pt>
                <c:pt idx="37476" formatCode="General">
                  <c:v>25.221499999999999</c:v>
                </c:pt>
                <c:pt idx="37477" formatCode="General">
                  <c:v>25.222200000000001</c:v>
                </c:pt>
                <c:pt idx="37478" formatCode="General">
                  <c:v>25.222899999999999</c:v>
                </c:pt>
                <c:pt idx="37479" formatCode="General">
                  <c:v>25.223600000000001</c:v>
                </c:pt>
                <c:pt idx="37480" formatCode="General">
                  <c:v>25.2242</c:v>
                </c:pt>
                <c:pt idx="37481" formatCode="General">
                  <c:v>25.224900000000002</c:v>
                </c:pt>
                <c:pt idx="37482" formatCode="General">
                  <c:v>25.2256</c:v>
                </c:pt>
                <c:pt idx="37483" formatCode="General">
                  <c:v>25.226299999999998</c:v>
                </c:pt>
                <c:pt idx="37484" formatCode="General">
                  <c:v>25.226900000000001</c:v>
                </c:pt>
                <c:pt idx="37485" formatCode="General">
                  <c:v>25.227599999999999</c:v>
                </c:pt>
                <c:pt idx="37486" formatCode="General">
                  <c:v>25.228300000000001</c:v>
                </c:pt>
                <c:pt idx="37487" formatCode="General">
                  <c:v>25.228899999999999</c:v>
                </c:pt>
                <c:pt idx="37488" formatCode="General">
                  <c:v>25.229600000000001</c:v>
                </c:pt>
                <c:pt idx="37489" formatCode="General">
                  <c:v>25.2303</c:v>
                </c:pt>
                <c:pt idx="37490" formatCode="General">
                  <c:v>25.231000000000002</c:v>
                </c:pt>
                <c:pt idx="37491" formatCode="General">
                  <c:v>25.2316</c:v>
                </c:pt>
                <c:pt idx="37492" formatCode="General">
                  <c:v>25.232299999999999</c:v>
                </c:pt>
                <c:pt idx="37493" formatCode="General">
                  <c:v>25.233000000000001</c:v>
                </c:pt>
                <c:pt idx="37494" formatCode="General">
                  <c:v>25.233699999999999</c:v>
                </c:pt>
                <c:pt idx="37495" formatCode="General">
                  <c:v>25.234300000000001</c:v>
                </c:pt>
                <c:pt idx="37496" formatCode="General">
                  <c:v>25.234999999999999</c:v>
                </c:pt>
                <c:pt idx="37497" formatCode="General">
                  <c:v>25.235700000000001</c:v>
                </c:pt>
                <c:pt idx="37498" formatCode="General">
                  <c:v>25.2363</c:v>
                </c:pt>
                <c:pt idx="37499" formatCode="General">
                  <c:v>25.236999999999998</c:v>
                </c:pt>
                <c:pt idx="37500" formatCode="General">
                  <c:v>25.2377</c:v>
                </c:pt>
                <c:pt idx="37501" formatCode="General">
                  <c:v>25.238399999999999</c:v>
                </c:pt>
                <c:pt idx="37502" formatCode="General">
                  <c:v>25.239000000000001</c:v>
                </c:pt>
                <c:pt idx="37503" formatCode="General">
                  <c:v>25.239699999999999</c:v>
                </c:pt>
                <c:pt idx="37504" formatCode="General">
                  <c:v>25.240400000000001</c:v>
                </c:pt>
                <c:pt idx="37505" formatCode="General">
                  <c:v>25.241099999999999</c:v>
                </c:pt>
                <c:pt idx="37506" formatCode="General">
                  <c:v>25.241700000000002</c:v>
                </c:pt>
                <c:pt idx="37507" formatCode="General">
                  <c:v>25.2424</c:v>
                </c:pt>
                <c:pt idx="37508" formatCode="General">
                  <c:v>25.243099999999998</c:v>
                </c:pt>
                <c:pt idx="37509" formatCode="General">
                  <c:v>25.2437</c:v>
                </c:pt>
                <c:pt idx="37510" formatCode="General">
                  <c:v>25.244399999999999</c:v>
                </c:pt>
                <c:pt idx="37511" formatCode="General">
                  <c:v>25.245100000000001</c:v>
                </c:pt>
                <c:pt idx="37512" formatCode="General">
                  <c:v>25.245799999999999</c:v>
                </c:pt>
                <c:pt idx="37513" formatCode="General">
                  <c:v>25.246400000000001</c:v>
                </c:pt>
                <c:pt idx="37514" formatCode="General">
                  <c:v>25.2471</c:v>
                </c:pt>
                <c:pt idx="37515" formatCode="General">
                  <c:v>25.247800000000002</c:v>
                </c:pt>
                <c:pt idx="37516" formatCode="General">
                  <c:v>25.2485</c:v>
                </c:pt>
                <c:pt idx="37517" formatCode="General">
                  <c:v>25.249099999999999</c:v>
                </c:pt>
                <c:pt idx="37518" formatCode="General">
                  <c:v>25.2498</c:v>
                </c:pt>
                <c:pt idx="37519" formatCode="General">
                  <c:v>25.250499999999999</c:v>
                </c:pt>
                <c:pt idx="37520" formatCode="General">
                  <c:v>25.251200000000001</c:v>
                </c:pt>
                <c:pt idx="37521" formatCode="General">
                  <c:v>25.251799999999999</c:v>
                </c:pt>
                <c:pt idx="37522" formatCode="General">
                  <c:v>25.252500000000001</c:v>
                </c:pt>
                <c:pt idx="37523" formatCode="General">
                  <c:v>25.2532</c:v>
                </c:pt>
                <c:pt idx="37524" formatCode="General">
                  <c:v>25.253799999999998</c:v>
                </c:pt>
                <c:pt idx="37525" formatCode="General">
                  <c:v>25.2545</c:v>
                </c:pt>
                <c:pt idx="37526" formatCode="General">
                  <c:v>25.255199999999999</c:v>
                </c:pt>
                <c:pt idx="37527" formatCode="General">
                  <c:v>25.2559</c:v>
                </c:pt>
                <c:pt idx="37528" formatCode="General">
                  <c:v>25.256499999999999</c:v>
                </c:pt>
                <c:pt idx="37529" formatCode="General">
                  <c:v>25.257200000000001</c:v>
                </c:pt>
                <c:pt idx="37530" formatCode="General">
                  <c:v>25.257899999999999</c:v>
                </c:pt>
                <c:pt idx="37531" formatCode="General">
                  <c:v>25.258600000000001</c:v>
                </c:pt>
                <c:pt idx="37532" formatCode="General">
                  <c:v>25.2592</c:v>
                </c:pt>
                <c:pt idx="37533" formatCode="General">
                  <c:v>25.259899999999998</c:v>
                </c:pt>
                <c:pt idx="37534" formatCode="General">
                  <c:v>25.2606</c:v>
                </c:pt>
                <c:pt idx="37535" formatCode="General">
                  <c:v>25.261199999999999</c:v>
                </c:pt>
                <c:pt idx="37536" formatCode="General">
                  <c:v>25.261900000000001</c:v>
                </c:pt>
                <c:pt idx="37537" formatCode="General">
                  <c:v>25.262599999999999</c:v>
                </c:pt>
                <c:pt idx="37538" formatCode="General">
                  <c:v>25.263300000000001</c:v>
                </c:pt>
                <c:pt idx="37539" formatCode="General">
                  <c:v>25.2639</c:v>
                </c:pt>
                <c:pt idx="37540" formatCode="General">
                  <c:v>25.264600000000002</c:v>
                </c:pt>
                <c:pt idx="37541" formatCode="General">
                  <c:v>25.2653</c:v>
                </c:pt>
                <c:pt idx="37542" formatCode="General">
                  <c:v>25.265999999999998</c:v>
                </c:pt>
                <c:pt idx="37543" formatCode="General">
                  <c:v>25.2666</c:v>
                </c:pt>
                <c:pt idx="37544" formatCode="General">
                  <c:v>25.267299999999999</c:v>
                </c:pt>
                <c:pt idx="37545" formatCode="General">
                  <c:v>25.268000000000001</c:v>
                </c:pt>
                <c:pt idx="37546" formatCode="General">
                  <c:v>25.268699999999999</c:v>
                </c:pt>
                <c:pt idx="37547" formatCode="General">
                  <c:v>25.269300000000001</c:v>
                </c:pt>
                <c:pt idx="37548" formatCode="General">
                  <c:v>25.27</c:v>
                </c:pt>
                <c:pt idx="37549" formatCode="General">
                  <c:v>25.270700000000001</c:v>
                </c:pt>
                <c:pt idx="37550" formatCode="General">
                  <c:v>25.2713</c:v>
                </c:pt>
                <c:pt idx="37551" formatCode="General">
                  <c:v>25.271999999999998</c:v>
                </c:pt>
                <c:pt idx="37552" formatCode="General">
                  <c:v>25.2727</c:v>
                </c:pt>
                <c:pt idx="37553" formatCode="General">
                  <c:v>25.273399999999999</c:v>
                </c:pt>
                <c:pt idx="37554" formatCode="General">
                  <c:v>25.274000000000001</c:v>
                </c:pt>
                <c:pt idx="37555" formatCode="General">
                  <c:v>25.274699999999999</c:v>
                </c:pt>
                <c:pt idx="37556" formatCode="General">
                  <c:v>25.275400000000001</c:v>
                </c:pt>
                <c:pt idx="37557" formatCode="General">
                  <c:v>25.2761</c:v>
                </c:pt>
                <c:pt idx="37558" formatCode="General">
                  <c:v>25.276700000000002</c:v>
                </c:pt>
                <c:pt idx="37559" formatCode="General">
                  <c:v>25.2774</c:v>
                </c:pt>
                <c:pt idx="37560" formatCode="General">
                  <c:v>25.278099999999998</c:v>
                </c:pt>
                <c:pt idx="37561" formatCode="General">
                  <c:v>25.278700000000001</c:v>
                </c:pt>
                <c:pt idx="37562" formatCode="General">
                  <c:v>25.279399999999999</c:v>
                </c:pt>
                <c:pt idx="37563" formatCode="General">
                  <c:v>25.280100000000001</c:v>
                </c:pt>
                <c:pt idx="37564" formatCode="General">
                  <c:v>25.280799999999999</c:v>
                </c:pt>
                <c:pt idx="37565" formatCode="General">
                  <c:v>25.281400000000001</c:v>
                </c:pt>
                <c:pt idx="37566" formatCode="General">
                  <c:v>25.2821</c:v>
                </c:pt>
                <c:pt idx="37567" formatCode="General">
                  <c:v>25.282800000000002</c:v>
                </c:pt>
                <c:pt idx="37568" formatCode="General">
                  <c:v>25.2835</c:v>
                </c:pt>
                <c:pt idx="37569" formatCode="General">
                  <c:v>25.284099999999999</c:v>
                </c:pt>
                <c:pt idx="37570" formatCode="General">
                  <c:v>25.284800000000001</c:v>
                </c:pt>
                <c:pt idx="37571" formatCode="General">
                  <c:v>25.285499999999999</c:v>
                </c:pt>
                <c:pt idx="37572" formatCode="General">
                  <c:v>25.286100000000001</c:v>
                </c:pt>
                <c:pt idx="37573" formatCode="General">
                  <c:v>25.286799999999999</c:v>
                </c:pt>
                <c:pt idx="37574" formatCode="General">
                  <c:v>25.287500000000001</c:v>
                </c:pt>
                <c:pt idx="37575" formatCode="General">
                  <c:v>25.2882</c:v>
                </c:pt>
                <c:pt idx="37576" formatCode="General">
                  <c:v>25.288799999999998</c:v>
                </c:pt>
                <c:pt idx="37577" formatCode="General">
                  <c:v>25.2895</c:v>
                </c:pt>
                <c:pt idx="37578" formatCode="General">
                  <c:v>25.290199999999999</c:v>
                </c:pt>
                <c:pt idx="37579" formatCode="General">
                  <c:v>25.290900000000001</c:v>
                </c:pt>
                <c:pt idx="37580" formatCode="General">
                  <c:v>25.291499999999999</c:v>
                </c:pt>
                <c:pt idx="37581" formatCode="General">
                  <c:v>25.292200000000001</c:v>
                </c:pt>
                <c:pt idx="37582" formatCode="General">
                  <c:v>25.292899999999999</c:v>
                </c:pt>
                <c:pt idx="37583" formatCode="General">
                  <c:v>25.293600000000001</c:v>
                </c:pt>
                <c:pt idx="37584" formatCode="General">
                  <c:v>25.2942</c:v>
                </c:pt>
                <c:pt idx="37585" formatCode="General">
                  <c:v>25.294899999999998</c:v>
                </c:pt>
                <c:pt idx="37586" formatCode="General">
                  <c:v>25.2956</c:v>
                </c:pt>
                <c:pt idx="37587" formatCode="General">
                  <c:v>25.296199999999999</c:v>
                </c:pt>
                <c:pt idx="37588" formatCode="General">
                  <c:v>25.296900000000001</c:v>
                </c:pt>
                <c:pt idx="37589" formatCode="General">
                  <c:v>25.297599999999999</c:v>
                </c:pt>
                <c:pt idx="37590" formatCode="General">
                  <c:v>25.298300000000001</c:v>
                </c:pt>
                <c:pt idx="37591" formatCode="General">
                  <c:v>25.2989</c:v>
                </c:pt>
                <c:pt idx="37592" formatCode="General">
                  <c:v>25.299600000000002</c:v>
                </c:pt>
                <c:pt idx="37593" formatCode="General">
                  <c:v>25.3003</c:v>
                </c:pt>
                <c:pt idx="37594" formatCode="General">
                  <c:v>25.300999999999998</c:v>
                </c:pt>
                <c:pt idx="37595" formatCode="General">
                  <c:v>25.301600000000001</c:v>
                </c:pt>
                <c:pt idx="37596" formatCode="General">
                  <c:v>25.302299999999999</c:v>
                </c:pt>
                <c:pt idx="37597" formatCode="General">
                  <c:v>25.303000000000001</c:v>
                </c:pt>
                <c:pt idx="37598" formatCode="General">
                  <c:v>25.303599999999999</c:v>
                </c:pt>
                <c:pt idx="37599" formatCode="General">
                  <c:v>25.304300000000001</c:v>
                </c:pt>
                <c:pt idx="37600" formatCode="General">
                  <c:v>25.305</c:v>
                </c:pt>
                <c:pt idx="37601" formatCode="General">
                  <c:v>25.305700000000002</c:v>
                </c:pt>
                <c:pt idx="37602" formatCode="General">
                  <c:v>25.3063</c:v>
                </c:pt>
                <c:pt idx="37603" formatCode="General">
                  <c:v>25.306999999999999</c:v>
                </c:pt>
                <c:pt idx="37604" formatCode="General">
                  <c:v>25.307700000000001</c:v>
                </c:pt>
                <c:pt idx="37605" formatCode="General">
                  <c:v>25.308399999999999</c:v>
                </c:pt>
                <c:pt idx="37606" formatCode="General">
                  <c:v>25.309000000000001</c:v>
                </c:pt>
                <c:pt idx="37607" formatCode="General">
                  <c:v>25.309699999999999</c:v>
                </c:pt>
                <c:pt idx="37608" formatCode="General">
                  <c:v>25.310400000000001</c:v>
                </c:pt>
                <c:pt idx="37609" formatCode="General">
                  <c:v>25.3111</c:v>
                </c:pt>
                <c:pt idx="37610" formatCode="General">
                  <c:v>25.311699999999998</c:v>
                </c:pt>
                <c:pt idx="37611" formatCode="General">
                  <c:v>25.3124</c:v>
                </c:pt>
                <c:pt idx="37612" formatCode="General">
                  <c:v>25.313099999999999</c:v>
                </c:pt>
                <c:pt idx="37613" formatCode="General">
                  <c:v>25.313700000000001</c:v>
                </c:pt>
                <c:pt idx="37614" formatCode="General">
                  <c:v>25.314399999999999</c:v>
                </c:pt>
                <c:pt idx="37615" formatCode="General">
                  <c:v>25.315100000000001</c:v>
                </c:pt>
                <c:pt idx="37616" formatCode="General">
                  <c:v>25.315799999999999</c:v>
                </c:pt>
                <c:pt idx="37617" formatCode="General">
                  <c:v>25.316400000000002</c:v>
                </c:pt>
                <c:pt idx="37618" formatCode="General">
                  <c:v>25.3171</c:v>
                </c:pt>
                <c:pt idx="37619" formatCode="General">
                  <c:v>25.317799999999998</c:v>
                </c:pt>
                <c:pt idx="37620" formatCode="General">
                  <c:v>25.3185</c:v>
                </c:pt>
                <c:pt idx="37621" formatCode="General">
                  <c:v>25.319099999999999</c:v>
                </c:pt>
                <c:pt idx="37622" formatCode="General">
                  <c:v>25.319800000000001</c:v>
                </c:pt>
                <c:pt idx="37623" formatCode="General">
                  <c:v>25.320499999999999</c:v>
                </c:pt>
                <c:pt idx="37624" formatCode="General">
                  <c:v>25.321100000000001</c:v>
                </c:pt>
                <c:pt idx="37625" formatCode="General">
                  <c:v>25.3218</c:v>
                </c:pt>
                <c:pt idx="37626" formatCode="General">
                  <c:v>25.322500000000002</c:v>
                </c:pt>
                <c:pt idx="37627" formatCode="General">
                  <c:v>25.3232</c:v>
                </c:pt>
                <c:pt idx="37628" formatCode="General">
                  <c:v>25.323799999999999</c:v>
                </c:pt>
                <c:pt idx="37629" formatCode="General">
                  <c:v>25.3245</c:v>
                </c:pt>
                <c:pt idx="37630" formatCode="General">
                  <c:v>25.325199999999999</c:v>
                </c:pt>
                <c:pt idx="37631" formatCode="General">
                  <c:v>25.325900000000001</c:v>
                </c:pt>
                <c:pt idx="37632" formatCode="General">
                  <c:v>25.326499999999999</c:v>
                </c:pt>
                <c:pt idx="37633" formatCode="General">
                  <c:v>25.327200000000001</c:v>
                </c:pt>
                <c:pt idx="37634" formatCode="General">
                  <c:v>25.3279</c:v>
                </c:pt>
                <c:pt idx="37635" formatCode="General">
                  <c:v>25.328499999999998</c:v>
                </c:pt>
                <c:pt idx="37636" formatCode="General">
                  <c:v>25.3292</c:v>
                </c:pt>
                <c:pt idx="37637" formatCode="General">
                  <c:v>25.329899999999999</c:v>
                </c:pt>
                <c:pt idx="37638" formatCode="General">
                  <c:v>25.3306</c:v>
                </c:pt>
                <c:pt idx="37639" formatCode="General">
                  <c:v>25.331199999999999</c:v>
                </c:pt>
                <c:pt idx="37640" formatCode="General">
                  <c:v>25.331900000000001</c:v>
                </c:pt>
                <c:pt idx="37641" formatCode="General">
                  <c:v>25.332599999999999</c:v>
                </c:pt>
                <c:pt idx="37642" formatCode="General">
                  <c:v>25.333300000000001</c:v>
                </c:pt>
                <c:pt idx="37643" formatCode="General">
                  <c:v>25.3339</c:v>
                </c:pt>
                <c:pt idx="37644" formatCode="General">
                  <c:v>25.334599999999998</c:v>
                </c:pt>
                <c:pt idx="37645" formatCode="General">
                  <c:v>25.3353</c:v>
                </c:pt>
                <c:pt idx="37646" formatCode="General">
                  <c:v>25.335999999999999</c:v>
                </c:pt>
                <c:pt idx="37647" formatCode="General">
                  <c:v>25.336600000000001</c:v>
                </c:pt>
                <c:pt idx="37648" formatCode="General">
                  <c:v>25.337299999999999</c:v>
                </c:pt>
                <c:pt idx="37649" formatCode="General">
                  <c:v>25.338000000000001</c:v>
                </c:pt>
                <c:pt idx="37650" formatCode="General">
                  <c:v>25.3386</c:v>
                </c:pt>
                <c:pt idx="37651" formatCode="General">
                  <c:v>25.339300000000001</c:v>
                </c:pt>
                <c:pt idx="37652" formatCode="General">
                  <c:v>25.34</c:v>
                </c:pt>
                <c:pt idx="37653" formatCode="General">
                  <c:v>25.340699999999998</c:v>
                </c:pt>
                <c:pt idx="37654" formatCode="General">
                  <c:v>25.3413</c:v>
                </c:pt>
                <c:pt idx="37655" formatCode="General">
                  <c:v>25.341999999999999</c:v>
                </c:pt>
                <c:pt idx="37656" formatCode="General">
                  <c:v>25.342700000000001</c:v>
                </c:pt>
                <c:pt idx="37657" formatCode="General">
                  <c:v>25.343399999999999</c:v>
                </c:pt>
                <c:pt idx="37658" formatCode="General">
                  <c:v>25.344000000000001</c:v>
                </c:pt>
                <c:pt idx="37659" formatCode="General">
                  <c:v>25.3447</c:v>
                </c:pt>
                <c:pt idx="37660" formatCode="General">
                  <c:v>25.345400000000001</c:v>
                </c:pt>
                <c:pt idx="37661" formatCode="General">
                  <c:v>25.346</c:v>
                </c:pt>
                <c:pt idx="37662" formatCode="General">
                  <c:v>25.346699999999998</c:v>
                </c:pt>
                <c:pt idx="37663" formatCode="General">
                  <c:v>25.3474</c:v>
                </c:pt>
                <c:pt idx="37664" formatCode="General">
                  <c:v>25.348099999999999</c:v>
                </c:pt>
                <c:pt idx="37665" formatCode="General">
                  <c:v>25.348700000000001</c:v>
                </c:pt>
                <c:pt idx="37666" formatCode="General">
                  <c:v>25.349399999999999</c:v>
                </c:pt>
                <c:pt idx="37667" formatCode="General">
                  <c:v>25.350100000000001</c:v>
                </c:pt>
                <c:pt idx="37668" formatCode="General">
                  <c:v>25.3508</c:v>
                </c:pt>
                <c:pt idx="37669" formatCode="General">
                  <c:v>25.351400000000002</c:v>
                </c:pt>
                <c:pt idx="37670" formatCode="General">
                  <c:v>25.3521</c:v>
                </c:pt>
                <c:pt idx="37671" formatCode="General">
                  <c:v>25.352799999999998</c:v>
                </c:pt>
                <c:pt idx="37672" formatCode="General">
                  <c:v>25.353400000000001</c:v>
                </c:pt>
                <c:pt idx="37673" formatCode="General">
                  <c:v>25.354099999999999</c:v>
                </c:pt>
                <c:pt idx="37674" formatCode="General">
                  <c:v>25.354800000000001</c:v>
                </c:pt>
                <c:pt idx="37675" formatCode="General">
                  <c:v>25.355499999999999</c:v>
                </c:pt>
                <c:pt idx="37676" formatCode="General">
                  <c:v>25.356100000000001</c:v>
                </c:pt>
                <c:pt idx="37677" formatCode="General">
                  <c:v>25.3568</c:v>
                </c:pt>
                <c:pt idx="37678" formatCode="General">
                  <c:v>25.357500000000002</c:v>
                </c:pt>
                <c:pt idx="37679" formatCode="General">
                  <c:v>25.3582</c:v>
                </c:pt>
                <c:pt idx="37680" formatCode="General">
                  <c:v>25.358799999999999</c:v>
                </c:pt>
                <c:pt idx="37681" formatCode="General">
                  <c:v>25.359500000000001</c:v>
                </c:pt>
                <c:pt idx="37682" formatCode="General">
                  <c:v>25.360199999999999</c:v>
                </c:pt>
                <c:pt idx="37683" formatCode="General">
                  <c:v>25.360900000000001</c:v>
                </c:pt>
                <c:pt idx="37684" formatCode="General">
                  <c:v>25.361499999999999</c:v>
                </c:pt>
                <c:pt idx="37685" formatCode="General">
                  <c:v>25.362200000000001</c:v>
                </c:pt>
                <c:pt idx="37686" formatCode="General">
                  <c:v>25.3629</c:v>
                </c:pt>
                <c:pt idx="37687" formatCode="General">
                  <c:v>25.363499999999998</c:v>
                </c:pt>
                <c:pt idx="37688" formatCode="General">
                  <c:v>25.3642</c:v>
                </c:pt>
                <c:pt idx="37689" formatCode="General">
                  <c:v>25.364899999999999</c:v>
                </c:pt>
                <c:pt idx="37690" formatCode="General">
                  <c:v>25.365600000000001</c:v>
                </c:pt>
                <c:pt idx="37691" formatCode="General">
                  <c:v>25.366199999999999</c:v>
                </c:pt>
                <c:pt idx="37692" formatCode="General">
                  <c:v>25.366900000000001</c:v>
                </c:pt>
                <c:pt idx="37693" formatCode="General">
                  <c:v>25.367599999999999</c:v>
                </c:pt>
                <c:pt idx="37694" formatCode="General">
                  <c:v>25.368300000000001</c:v>
                </c:pt>
                <c:pt idx="37695" formatCode="General">
                  <c:v>25.3689</c:v>
                </c:pt>
                <c:pt idx="37696" formatCode="General">
                  <c:v>25.369599999999998</c:v>
                </c:pt>
                <c:pt idx="37697" formatCode="General">
                  <c:v>25.3703</c:v>
                </c:pt>
                <c:pt idx="37698" formatCode="General">
                  <c:v>25.370899999999999</c:v>
                </c:pt>
                <c:pt idx="37699" formatCode="General">
                  <c:v>25.371600000000001</c:v>
                </c:pt>
                <c:pt idx="37700" formatCode="General">
                  <c:v>25.372299999999999</c:v>
                </c:pt>
                <c:pt idx="37701" formatCode="General">
                  <c:v>25.373000000000001</c:v>
                </c:pt>
                <c:pt idx="37702" formatCode="General">
                  <c:v>25.3736</c:v>
                </c:pt>
                <c:pt idx="37703" formatCode="General">
                  <c:v>25.374300000000002</c:v>
                </c:pt>
                <c:pt idx="37704" formatCode="General">
                  <c:v>25.375</c:v>
                </c:pt>
                <c:pt idx="37705" formatCode="General">
                  <c:v>25.375699999999998</c:v>
                </c:pt>
                <c:pt idx="37706" formatCode="General">
                  <c:v>25.376300000000001</c:v>
                </c:pt>
                <c:pt idx="37707" formatCode="General">
                  <c:v>25.376999999999999</c:v>
                </c:pt>
                <c:pt idx="37708" formatCode="General">
                  <c:v>25.377700000000001</c:v>
                </c:pt>
                <c:pt idx="37709" formatCode="General">
                  <c:v>25.378399999999999</c:v>
                </c:pt>
                <c:pt idx="37710" formatCode="General">
                  <c:v>25.379000000000001</c:v>
                </c:pt>
                <c:pt idx="37711" formatCode="General">
                  <c:v>25.3797</c:v>
                </c:pt>
                <c:pt idx="37712" formatCode="General">
                  <c:v>25.380400000000002</c:v>
                </c:pt>
                <c:pt idx="37713" formatCode="General">
                  <c:v>25.381</c:v>
                </c:pt>
                <c:pt idx="37714" formatCode="General">
                  <c:v>25.381699999999999</c:v>
                </c:pt>
                <c:pt idx="37715" formatCode="General">
                  <c:v>25.382400000000001</c:v>
                </c:pt>
                <c:pt idx="37716" formatCode="General">
                  <c:v>25.383099999999999</c:v>
                </c:pt>
                <c:pt idx="37717" formatCode="General">
                  <c:v>25.383700000000001</c:v>
                </c:pt>
                <c:pt idx="37718" formatCode="General">
                  <c:v>25.384399999999999</c:v>
                </c:pt>
                <c:pt idx="37719" formatCode="General">
                  <c:v>25.385100000000001</c:v>
                </c:pt>
                <c:pt idx="37720" formatCode="General">
                  <c:v>25.3858</c:v>
                </c:pt>
                <c:pt idx="37721" formatCode="General">
                  <c:v>25.386399999999998</c:v>
                </c:pt>
                <c:pt idx="37722" formatCode="General">
                  <c:v>25.3871</c:v>
                </c:pt>
                <c:pt idx="37723" formatCode="General">
                  <c:v>25.387799999999999</c:v>
                </c:pt>
                <c:pt idx="37724" formatCode="General">
                  <c:v>25.388400000000001</c:v>
                </c:pt>
                <c:pt idx="37725" formatCode="General">
                  <c:v>25.389099999999999</c:v>
                </c:pt>
                <c:pt idx="37726" formatCode="General">
                  <c:v>25.389800000000001</c:v>
                </c:pt>
                <c:pt idx="37727" formatCode="General">
                  <c:v>25.390499999999999</c:v>
                </c:pt>
                <c:pt idx="37728" formatCode="General">
                  <c:v>25.391100000000002</c:v>
                </c:pt>
                <c:pt idx="37729" formatCode="General">
                  <c:v>25.3918</c:v>
                </c:pt>
                <c:pt idx="37730" formatCode="General">
                  <c:v>25.392499999999998</c:v>
                </c:pt>
                <c:pt idx="37731" formatCode="General">
                  <c:v>25.3932</c:v>
                </c:pt>
                <c:pt idx="37732" formatCode="General">
                  <c:v>25.393799999999999</c:v>
                </c:pt>
                <c:pt idx="37733" formatCode="General">
                  <c:v>25.394500000000001</c:v>
                </c:pt>
                <c:pt idx="37734" formatCode="General">
                  <c:v>25.395199999999999</c:v>
                </c:pt>
                <c:pt idx="37735" formatCode="General">
                  <c:v>25.395800000000001</c:v>
                </c:pt>
                <c:pt idx="37736" formatCode="General">
                  <c:v>25.3965</c:v>
                </c:pt>
                <c:pt idx="37737" formatCode="General">
                  <c:v>25.397200000000002</c:v>
                </c:pt>
                <c:pt idx="37738" formatCode="General">
                  <c:v>25.3979</c:v>
                </c:pt>
                <c:pt idx="37739" formatCode="General">
                  <c:v>25.398499999999999</c:v>
                </c:pt>
                <c:pt idx="37740" formatCode="General">
                  <c:v>25.3992</c:v>
                </c:pt>
                <c:pt idx="37741" formatCode="General">
                  <c:v>25.399899999999999</c:v>
                </c:pt>
                <c:pt idx="37742" formatCode="General">
                  <c:v>25.400600000000001</c:v>
                </c:pt>
                <c:pt idx="37743" formatCode="General">
                  <c:v>25.401199999999999</c:v>
                </c:pt>
                <c:pt idx="37744" formatCode="General">
                  <c:v>25.401900000000001</c:v>
                </c:pt>
                <c:pt idx="37745" formatCode="General">
                  <c:v>25.4026</c:v>
                </c:pt>
                <c:pt idx="37746" formatCode="General">
                  <c:v>25.403300000000002</c:v>
                </c:pt>
                <c:pt idx="37747" formatCode="General">
                  <c:v>25.4039</c:v>
                </c:pt>
                <c:pt idx="37748" formatCode="General">
                  <c:v>25.404599999999999</c:v>
                </c:pt>
                <c:pt idx="37749" formatCode="General">
                  <c:v>25.4053</c:v>
                </c:pt>
                <c:pt idx="37750" formatCode="General">
                  <c:v>25.405899999999999</c:v>
                </c:pt>
                <c:pt idx="37751" formatCode="General">
                  <c:v>25.406600000000001</c:v>
                </c:pt>
                <c:pt idx="37752" formatCode="General">
                  <c:v>25.407299999999999</c:v>
                </c:pt>
                <c:pt idx="37753" formatCode="General">
                  <c:v>25.408000000000001</c:v>
                </c:pt>
                <c:pt idx="37754" formatCode="General">
                  <c:v>25.4086</c:v>
                </c:pt>
                <c:pt idx="37755" formatCode="General">
                  <c:v>25.409300000000002</c:v>
                </c:pt>
                <c:pt idx="37756" formatCode="General">
                  <c:v>25.41</c:v>
                </c:pt>
                <c:pt idx="37757" formatCode="General">
                  <c:v>25.410699999999999</c:v>
                </c:pt>
                <c:pt idx="37758" formatCode="General">
                  <c:v>25.411300000000001</c:v>
                </c:pt>
                <c:pt idx="37759" formatCode="General">
                  <c:v>25.411999999999999</c:v>
                </c:pt>
                <c:pt idx="37760" formatCode="General">
                  <c:v>25.412700000000001</c:v>
                </c:pt>
                <c:pt idx="37761" formatCode="General">
                  <c:v>25.4133</c:v>
                </c:pt>
                <c:pt idx="37762" formatCode="General">
                  <c:v>25.414000000000001</c:v>
                </c:pt>
                <c:pt idx="37763" formatCode="General">
                  <c:v>25.4147</c:v>
                </c:pt>
                <c:pt idx="37764" formatCode="General">
                  <c:v>25.415400000000002</c:v>
                </c:pt>
                <c:pt idx="37765" formatCode="General">
                  <c:v>25.416</c:v>
                </c:pt>
                <c:pt idx="37766" formatCode="General">
                  <c:v>25.416699999999999</c:v>
                </c:pt>
                <c:pt idx="37767" formatCode="General">
                  <c:v>25.417400000000001</c:v>
                </c:pt>
                <c:pt idx="37768" formatCode="General">
                  <c:v>25.418099999999999</c:v>
                </c:pt>
                <c:pt idx="37769" formatCode="General">
                  <c:v>25.418700000000001</c:v>
                </c:pt>
                <c:pt idx="37770" formatCode="General">
                  <c:v>25.4194</c:v>
                </c:pt>
                <c:pt idx="37771" formatCode="General">
                  <c:v>25.420100000000001</c:v>
                </c:pt>
                <c:pt idx="37772" formatCode="General">
                  <c:v>25.4208</c:v>
                </c:pt>
                <c:pt idx="37773" formatCode="General">
                  <c:v>25.421399999999998</c:v>
                </c:pt>
                <c:pt idx="37774" formatCode="General">
                  <c:v>25.4221</c:v>
                </c:pt>
                <c:pt idx="37775" formatCode="General">
                  <c:v>25.422799999999999</c:v>
                </c:pt>
                <c:pt idx="37776" formatCode="General">
                  <c:v>25.423400000000001</c:v>
                </c:pt>
                <c:pt idx="37777" formatCode="General">
                  <c:v>25.424099999999999</c:v>
                </c:pt>
                <c:pt idx="37778" formatCode="General">
                  <c:v>25.424800000000001</c:v>
                </c:pt>
                <c:pt idx="37779" formatCode="General">
                  <c:v>25.4255</c:v>
                </c:pt>
                <c:pt idx="37780" formatCode="General">
                  <c:v>25.426100000000002</c:v>
                </c:pt>
                <c:pt idx="37781" formatCode="General">
                  <c:v>25.4268</c:v>
                </c:pt>
                <c:pt idx="37782" formatCode="General">
                  <c:v>25.427499999999998</c:v>
                </c:pt>
                <c:pt idx="37783" formatCode="General">
                  <c:v>25.4282</c:v>
                </c:pt>
                <c:pt idx="37784" formatCode="General">
                  <c:v>25.428799999999999</c:v>
                </c:pt>
                <c:pt idx="37785" formatCode="General">
                  <c:v>25.429500000000001</c:v>
                </c:pt>
                <c:pt idx="37786" formatCode="General">
                  <c:v>25.430199999999999</c:v>
                </c:pt>
                <c:pt idx="37787" formatCode="General">
                  <c:v>25.430800000000001</c:v>
                </c:pt>
                <c:pt idx="37788" formatCode="General">
                  <c:v>25.4315</c:v>
                </c:pt>
                <c:pt idx="37789" formatCode="General">
                  <c:v>25.432200000000002</c:v>
                </c:pt>
                <c:pt idx="37790" formatCode="General">
                  <c:v>25.4329</c:v>
                </c:pt>
                <c:pt idx="37791" formatCode="General">
                  <c:v>25.433499999999999</c:v>
                </c:pt>
                <c:pt idx="37792" formatCode="General">
                  <c:v>25.434200000000001</c:v>
                </c:pt>
                <c:pt idx="37793" formatCode="General">
                  <c:v>25.434899999999999</c:v>
                </c:pt>
                <c:pt idx="37794" formatCode="General">
                  <c:v>25.435600000000001</c:v>
                </c:pt>
                <c:pt idx="37795" formatCode="General">
                  <c:v>25.436199999999999</c:v>
                </c:pt>
                <c:pt idx="37796" formatCode="General">
                  <c:v>25.436900000000001</c:v>
                </c:pt>
                <c:pt idx="37797" formatCode="General">
                  <c:v>25.4376</c:v>
                </c:pt>
                <c:pt idx="37798" formatCode="General">
                  <c:v>25.438199999999998</c:v>
                </c:pt>
                <c:pt idx="37799" formatCode="General">
                  <c:v>25.4389</c:v>
                </c:pt>
                <c:pt idx="37800" formatCode="General">
                  <c:v>25.439599999999999</c:v>
                </c:pt>
                <c:pt idx="37801" formatCode="General">
                  <c:v>25.440300000000001</c:v>
                </c:pt>
                <c:pt idx="37802" formatCode="General">
                  <c:v>25.440899999999999</c:v>
                </c:pt>
                <c:pt idx="37803" formatCode="General">
                  <c:v>25.441600000000001</c:v>
                </c:pt>
                <c:pt idx="37804" formatCode="General">
                  <c:v>25.442299999999999</c:v>
                </c:pt>
                <c:pt idx="37805" formatCode="General">
                  <c:v>25.443000000000001</c:v>
                </c:pt>
                <c:pt idx="37806" formatCode="General">
                  <c:v>25.4436</c:v>
                </c:pt>
                <c:pt idx="37807" formatCode="General">
                  <c:v>25.444299999999998</c:v>
                </c:pt>
                <c:pt idx="37808" formatCode="General">
                  <c:v>25.445</c:v>
                </c:pt>
                <c:pt idx="37809" formatCode="General">
                  <c:v>25.445699999999999</c:v>
                </c:pt>
                <c:pt idx="37810" formatCode="General">
                  <c:v>25.446300000000001</c:v>
                </c:pt>
                <c:pt idx="37811" formatCode="General">
                  <c:v>25.446999999999999</c:v>
                </c:pt>
                <c:pt idx="37812" formatCode="General">
                  <c:v>25.447700000000001</c:v>
                </c:pt>
                <c:pt idx="37813" formatCode="General">
                  <c:v>25.4483</c:v>
                </c:pt>
                <c:pt idx="37814" formatCode="General">
                  <c:v>25.449000000000002</c:v>
                </c:pt>
                <c:pt idx="37815" formatCode="General">
                  <c:v>25.4497</c:v>
                </c:pt>
                <c:pt idx="37816" formatCode="General">
                  <c:v>25.450399999999998</c:v>
                </c:pt>
                <c:pt idx="37817" formatCode="General">
                  <c:v>25.451000000000001</c:v>
                </c:pt>
                <c:pt idx="37818" formatCode="General">
                  <c:v>25.451699999999999</c:v>
                </c:pt>
                <c:pt idx="37819" formatCode="General">
                  <c:v>25.452400000000001</c:v>
                </c:pt>
                <c:pt idx="37820" formatCode="General">
                  <c:v>25.453099999999999</c:v>
                </c:pt>
                <c:pt idx="37821" formatCode="General">
                  <c:v>25.453700000000001</c:v>
                </c:pt>
                <c:pt idx="37822" formatCode="General">
                  <c:v>25.4544</c:v>
                </c:pt>
                <c:pt idx="37823" formatCode="General">
                  <c:v>25.455100000000002</c:v>
                </c:pt>
                <c:pt idx="37824" formatCode="General">
                  <c:v>25.4557</c:v>
                </c:pt>
                <c:pt idx="37825" formatCode="General">
                  <c:v>25.456399999999999</c:v>
                </c:pt>
                <c:pt idx="37826" formatCode="General">
                  <c:v>25.457100000000001</c:v>
                </c:pt>
                <c:pt idx="37827" formatCode="General">
                  <c:v>25.457799999999999</c:v>
                </c:pt>
                <c:pt idx="37828" formatCode="General">
                  <c:v>25.458400000000001</c:v>
                </c:pt>
                <c:pt idx="37829" formatCode="General">
                  <c:v>25.459099999999999</c:v>
                </c:pt>
                <c:pt idx="37830" formatCode="General">
                  <c:v>25.459800000000001</c:v>
                </c:pt>
                <c:pt idx="37831" formatCode="General">
                  <c:v>25.4605</c:v>
                </c:pt>
                <c:pt idx="37832" formatCode="General">
                  <c:v>25.461099999999998</c:v>
                </c:pt>
                <c:pt idx="37833" formatCode="General">
                  <c:v>25.4618</c:v>
                </c:pt>
                <c:pt idx="37834" formatCode="General">
                  <c:v>25.462499999999999</c:v>
                </c:pt>
                <c:pt idx="37835" formatCode="General">
                  <c:v>25.463100000000001</c:v>
                </c:pt>
                <c:pt idx="37836" formatCode="General">
                  <c:v>25.463799999999999</c:v>
                </c:pt>
                <c:pt idx="37837" formatCode="General">
                  <c:v>25.464500000000001</c:v>
                </c:pt>
                <c:pt idx="37838" formatCode="General">
                  <c:v>25.465199999999999</c:v>
                </c:pt>
                <c:pt idx="37839" formatCode="General">
                  <c:v>25.465800000000002</c:v>
                </c:pt>
                <c:pt idx="37840" formatCode="General">
                  <c:v>25.4665</c:v>
                </c:pt>
                <c:pt idx="37841" formatCode="General">
                  <c:v>25.467199999999998</c:v>
                </c:pt>
                <c:pt idx="37842" formatCode="General">
                  <c:v>25.4679</c:v>
                </c:pt>
                <c:pt idx="37843" formatCode="General">
                  <c:v>25.468499999999999</c:v>
                </c:pt>
                <c:pt idx="37844" formatCode="General">
                  <c:v>25.469200000000001</c:v>
                </c:pt>
                <c:pt idx="37845" formatCode="General">
                  <c:v>25.469899999999999</c:v>
                </c:pt>
                <c:pt idx="37846" formatCode="General">
                  <c:v>25.470600000000001</c:v>
                </c:pt>
                <c:pt idx="37847" formatCode="General">
                  <c:v>25.4712</c:v>
                </c:pt>
                <c:pt idx="37848" formatCode="General">
                  <c:v>25.471900000000002</c:v>
                </c:pt>
                <c:pt idx="37849" formatCode="General">
                  <c:v>25.4726</c:v>
                </c:pt>
                <c:pt idx="37850" formatCode="General">
                  <c:v>25.473199999999999</c:v>
                </c:pt>
                <c:pt idx="37851" formatCode="General">
                  <c:v>25.4739</c:v>
                </c:pt>
                <c:pt idx="37852" formatCode="General">
                  <c:v>25.474599999999999</c:v>
                </c:pt>
                <c:pt idx="37853" formatCode="General">
                  <c:v>25.475300000000001</c:v>
                </c:pt>
                <c:pt idx="37854" formatCode="General">
                  <c:v>25.475899999999999</c:v>
                </c:pt>
                <c:pt idx="37855" formatCode="General">
                  <c:v>25.476600000000001</c:v>
                </c:pt>
                <c:pt idx="37856" formatCode="General">
                  <c:v>25.4773</c:v>
                </c:pt>
                <c:pt idx="37857" formatCode="General">
                  <c:v>25.478000000000002</c:v>
                </c:pt>
                <c:pt idx="37858" formatCode="General">
                  <c:v>25.4786</c:v>
                </c:pt>
                <c:pt idx="37859" formatCode="General">
                  <c:v>25.479299999999999</c:v>
                </c:pt>
                <c:pt idx="37860" formatCode="General">
                  <c:v>25.48</c:v>
                </c:pt>
                <c:pt idx="37861" formatCode="General">
                  <c:v>25.480599999999999</c:v>
                </c:pt>
                <c:pt idx="37862" formatCode="General">
                  <c:v>25.481300000000001</c:v>
                </c:pt>
                <c:pt idx="37863" formatCode="General">
                  <c:v>25.481999999999999</c:v>
                </c:pt>
                <c:pt idx="37864" formatCode="General">
                  <c:v>25.482700000000001</c:v>
                </c:pt>
                <c:pt idx="37865" formatCode="General">
                  <c:v>25.4833</c:v>
                </c:pt>
                <c:pt idx="37866" formatCode="General">
                  <c:v>25.484000000000002</c:v>
                </c:pt>
                <c:pt idx="37867" formatCode="General">
                  <c:v>25.4847</c:v>
                </c:pt>
                <c:pt idx="37868" formatCode="General">
                  <c:v>25.485399999999998</c:v>
                </c:pt>
                <c:pt idx="37869" formatCode="General">
                  <c:v>25.486000000000001</c:v>
                </c:pt>
                <c:pt idx="37870" formatCode="General">
                  <c:v>25.486699999999999</c:v>
                </c:pt>
                <c:pt idx="37871" formatCode="General">
                  <c:v>25.487400000000001</c:v>
                </c:pt>
                <c:pt idx="37872" formatCode="General">
                  <c:v>25.488099999999999</c:v>
                </c:pt>
                <c:pt idx="37873" formatCode="General">
                  <c:v>25.488700000000001</c:v>
                </c:pt>
                <c:pt idx="37874" formatCode="General">
                  <c:v>25.4894</c:v>
                </c:pt>
                <c:pt idx="37875" formatCode="General">
                  <c:v>25.490100000000002</c:v>
                </c:pt>
                <c:pt idx="37876" formatCode="General">
                  <c:v>25.4907</c:v>
                </c:pt>
                <c:pt idx="37877" formatCode="General">
                  <c:v>25.491399999999999</c:v>
                </c:pt>
                <c:pt idx="37878" formatCode="General">
                  <c:v>25.492100000000001</c:v>
                </c:pt>
                <c:pt idx="37879" formatCode="General">
                  <c:v>25.492799999999999</c:v>
                </c:pt>
                <c:pt idx="37880" formatCode="General">
                  <c:v>25.493400000000001</c:v>
                </c:pt>
                <c:pt idx="37881" formatCode="General">
                  <c:v>25.4941</c:v>
                </c:pt>
                <c:pt idx="37882" formatCode="General">
                  <c:v>25.494800000000001</c:v>
                </c:pt>
                <c:pt idx="37883" formatCode="General">
                  <c:v>25.4955</c:v>
                </c:pt>
                <c:pt idx="37884" formatCode="General">
                  <c:v>25.496099999999998</c:v>
                </c:pt>
                <c:pt idx="37885" formatCode="General">
                  <c:v>25.4968</c:v>
                </c:pt>
                <c:pt idx="37886" formatCode="General">
                  <c:v>25.497499999999999</c:v>
                </c:pt>
                <c:pt idx="37887" formatCode="General">
                  <c:v>25.498100000000001</c:v>
                </c:pt>
                <c:pt idx="37888" formatCode="General">
                  <c:v>25.498799999999999</c:v>
                </c:pt>
                <c:pt idx="37889" formatCode="General">
                  <c:v>25.499500000000001</c:v>
                </c:pt>
                <c:pt idx="37890" formatCode="General">
                  <c:v>25.5002</c:v>
                </c:pt>
                <c:pt idx="37891" formatCode="General">
                  <c:v>25.500800000000002</c:v>
                </c:pt>
                <c:pt idx="37892" formatCode="General">
                  <c:v>25.5015</c:v>
                </c:pt>
                <c:pt idx="37893" formatCode="General">
                  <c:v>25.502199999999998</c:v>
                </c:pt>
                <c:pt idx="37894" formatCode="General">
                  <c:v>25.5029</c:v>
                </c:pt>
                <c:pt idx="37895" formatCode="General">
                  <c:v>25.503499999999999</c:v>
                </c:pt>
                <c:pt idx="37896" formatCode="General">
                  <c:v>25.504200000000001</c:v>
                </c:pt>
                <c:pt idx="37897" formatCode="General">
                  <c:v>25.504899999999999</c:v>
                </c:pt>
                <c:pt idx="37898" formatCode="General">
                  <c:v>25.505500000000001</c:v>
                </c:pt>
                <c:pt idx="37899" formatCode="General">
                  <c:v>25.5062</c:v>
                </c:pt>
                <c:pt idx="37900" formatCode="General">
                  <c:v>25.506900000000002</c:v>
                </c:pt>
                <c:pt idx="37901" formatCode="General">
                  <c:v>25.5076</c:v>
                </c:pt>
                <c:pt idx="37902" formatCode="General">
                  <c:v>25.508199999999999</c:v>
                </c:pt>
                <c:pt idx="37903" formatCode="General">
                  <c:v>25.508900000000001</c:v>
                </c:pt>
                <c:pt idx="37904" formatCode="General">
                  <c:v>25.509599999999999</c:v>
                </c:pt>
                <c:pt idx="37905" formatCode="General">
                  <c:v>25.510300000000001</c:v>
                </c:pt>
                <c:pt idx="37906" formatCode="General">
                  <c:v>25.510899999999999</c:v>
                </c:pt>
                <c:pt idx="37907" formatCode="General">
                  <c:v>25.511600000000001</c:v>
                </c:pt>
                <c:pt idx="37908" formatCode="General">
                  <c:v>25.5123</c:v>
                </c:pt>
                <c:pt idx="37909" formatCode="General">
                  <c:v>25.513000000000002</c:v>
                </c:pt>
                <c:pt idx="37910" formatCode="General">
                  <c:v>25.5136</c:v>
                </c:pt>
                <c:pt idx="37911" formatCode="General">
                  <c:v>25.514299999999999</c:v>
                </c:pt>
                <c:pt idx="37912" formatCode="General">
                  <c:v>25.515000000000001</c:v>
                </c:pt>
                <c:pt idx="37913" formatCode="General">
                  <c:v>25.515599999999999</c:v>
                </c:pt>
                <c:pt idx="37914" formatCode="General">
                  <c:v>25.516300000000001</c:v>
                </c:pt>
                <c:pt idx="37915" formatCode="General">
                  <c:v>25.516999999999999</c:v>
                </c:pt>
                <c:pt idx="37916" formatCode="General">
                  <c:v>25.517700000000001</c:v>
                </c:pt>
                <c:pt idx="37917" formatCode="General">
                  <c:v>25.5183</c:v>
                </c:pt>
                <c:pt idx="37918" formatCode="General">
                  <c:v>25.518999999999998</c:v>
                </c:pt>
                <c:pt idx="37919" formatCode="General">
                  <c:v>25.5197</c:v>
                </c:pt>
                <c:pt idx="37920" formatCode="General">
                  <c:v>25.520399999999999</c:v>
                </c:pt>
                <c:pt idx="37921" formatCode="General">
                  <c:v>25.521000000000001</c:v>
                </c:pt>
                <c:pt idx="37922" formatCode="General">
                  <c:v>25.521699999999999</c:v>
                </c:pt>
                <c:pt idx="37923" formatCode="General">
                  <c:v>25.522400000000001</c:v>
                </c:pt>
                <c:pt idx="37924" formatCode="General">
                  <c:v>25.523</c:v>
                </c:pt>
                <c:pt idx="37925" formatCode="General">
                  <c:v>25.523700000000002</c:v>
                </c:pt>
                <c:pt idx="37926" formatCode="General">
                  <c:v>25.5244</c:v>
                </c:pt>
                <c:pt idx="37927" formatCode="General">
                  <c:v>25.525099999999998</c:v>
                </c:pt>
                <c:pt idx="37928" formatCode="General">
                  <c:v>25.525700000000001</c:v>
                </c:pt>
                <c:pt idx="37929" formatCode="General">
                  <c:v>25.526399999999999</c:v>
                </c:pt>
                <c:pt idx="37930" formatCode="General">
                  <c:v>25.527100000000001</c:v>
                </c:pt>
                <c:pt idx="37931" formatCode="General">
                  <c:v>25.527799999999999</c:v>
                </c:pt>
                <c:pt idx="37932" formatCode="General">
                  <c:v>25.528400000000001</c:v>
                </c:pt>
                <c:pt idx="37933" formatCode="General">
                  <c:v>25.5291</c:v>
                </c:pt>
                <c:pt idx="37934" formatCode="General">
                  <c:v>25.529800000000002</c:v>
                </c:pt>
                <c:pt idx="37935" formatCode="General">
                  <c:v>25.5305</c:v>
                </c:pt>
                <c:pt idx="37936" formatCode="General">
                  <c:v>25.531099999999999</c:v>
                </c:pt>
                <c:pt idx="37937" formatCode="General">
                  <c:v>25.5318</c:v>
                </c:pt>
                <c:pt idx="37938" formatCode="General">
                  <c:v>25.532499999999999</c:v>
                </c:pt>
                <c:pt idx="37939" formatCode="General">
                  <c:v>25.533100000000001</c:v>
                </c:pt>
                <c:pt idx="37940" formatCode="General">
                  <c:v>25.533799999999999</c:v>
                </c:pt>
                <c:pt idx="37941" formatCode="General">
                  <c:v>25.534500000000001</c:v>
                </c:pt>
                <c:pt idx="37942" formatCode="General">
                  <c:v>25.5352</c:v>
                </c:pt>
                <c:pt idx="37943" formatCode="General">
                  <c:v>25.535799999999998</c:v>
                </c:pt>
                <c:pt idx="37944" formatCode="General">
                  <c:v>25.5365</c:v>
                </c:pt>
                <c:pt idx="37945" formatCode="General">
                  <c:v>25.537199999999999</c:v>
                </c:pt>
                <c:pt idx="37946" formatCode="General">
                  <c:v>25.5379</c:v>
                </c:pt>
                <c:pt idx="37947" formatCode="General">
                  <c:v>25.538499999999999</c:v>
                </c:pt>
                <c:pt idx="37948" formatCode="General">
                  <c:v>25.539200000000001</c:v>
                </c:pt>
                <c:pt idx="37949" formatCode="General">
                  <c:v>25.539899999999999</c:v>
                </c:pt>
                <c:pt idx="37950" formatCode="General">
                  <c:v>25.540500000000002</c:v>
                </c:pt>
                <c:pt idx="37951" formatCode="General">
                  <c:v>25.5412</c:v>
                </c:pt>
                <c:pt idx="37952" formatCode="General">
                  <c:v>25.541899999999998</c:v>
                </c:pt>
                <c:pt idx="37953" formatCode="General">
                  <c:v>25.5426</c:v>
                </c:pt>
                <c:pt idx="37954" formatCode="General">
                  <c:v>25.543199999999999</c:v>
                </c:pt>
                <c:pt idx="37955" formatCode="General">
                  <c:v>25.543900000000001</c:v>
                </c:pt>
                <c:pt idx="37956" formatCode="General">
                  <c:v>25.544599999999999</c:v>
                </c:pt>
                <c:pt idx="37957" formatCode="General">
                  <c:v>25.545300000000001</c:v>
                </c:pt>
                <c:pt idx="37958" formatCode="General">
                  <c:v>25.5459</c:v>
                </c:pt>
                <c:pt idx="37959" formatCode="General">
                  <c:v>25.546600000000002</c:v>
                </c:pt>
                <c:pt idx="37960" formatCode="General">
                  <c:v>25.5473</c:v>
                </c:pt>
                <c:pt idx="37961" formatCode="General">
                  <c:v>25.547899999999998</c:v>
                </c:pt>
                <c:pt idx="37962" formatCode="General">
                  <c:v>25.5486</c:v>
                </c:pt>
                <c:pt idx="37963" formatCode="General">
                  <c:v>25.549299999999999</c:v>
                </c:pt>
                <c:pt idx="37964" formatCode="General">
                  <c:v>25.55</c:v>
                </c:pt>
                <c:pt idx="37965" formatCode="General">
                  <c:v>25.550599999999999</c:v>
                </c:pt>
                <c:pt idx="37966" formatCode="General">
                  <c:v>25.551300000000001</c:v>
                </c:pt>
                <c:pt idx="37967" formatCode="General">
                  <c:v>25.552</c:v>
                </c:pt>
                <c:pt idx="37968" formatCode="General">
                  <c:v>25.552700000000002</c:v>
                </c:pt>
                <c:pt idx="37969" formatCode="General">
                  <c:v>25.5533</c:v>
                </c:pt>
                <c:pt idx="37970" formatCode="General">
                  <c:v>25.553999999999998</c:v>
                </c:pt>
                <c:pt idx="37971" formatCode="General">
                  <c:v>25.5547</c:v>
                </c:pt>
                <c:pt idx="37972" formatCode="General">
                  <c:v>25.555399999999999</c:v>
                </c:pt>
                <c:pt idx="37973" formatCode="General">
                  <c:v>25.556000000000001</c:v>
                </c:pt>
                <c:pt idx="37974" formatCode="General">
                  <c:v>25.556699999999999</c:v>
                </c:pt>
                <c:pt idx="37975" formatCode="General">
                  <c:v>25.557400000000001</c:v>
                </c:pt>
                <c:pt idx="37976" formatCode="General">
                  <c:v>25.558</c:v>
                </c:pt>
                <c:pt idx="37977" formatCode="General">
                  <c:v>25.558700000000002</c:v>
                </c:pt>
                <c:pt idx="37978" formatCode="General">
                  <c:v>25.5594</c:v>
                </c:pt>
                <c:pt idx="37979" formatCode="General">
                  <c:v>25.560099999999998</c:v>
                </c:pt>
                <c:pt idx="37980" formatCode="General">
                  <c:v>25.560700000000001</c:v>
                </c:pt>
                <c:pt idx="37981" formatCode="General">
                  <c:v>25.561399999999999</c:v>
                </c:pt>
                <c:pt idx="37982" formatCode="General">
                  <c:v>25.562100000000001</c:v>
                </c:pt>
                <c:pt idx="37983" formatCode="General">
                  <c:v>25.562799999999999</c:v>
                </c:pt>
                <c:pt idx="37984" formatCode="General">
                  <c:v>25.563400000000001</c:v>
                </c:pt>
                <c:pt idx="37985" formatCode="General">
                  <c:v>25.5641</c:v>
                </c:pt>
                <c:pt idx="37986" formatCode="General">
                  <c:v>25.564800000000002</c:v>
                </c:pt>
                <c:pt idx="37987" formatCode="General">
                  <c:v>25.5654</c:v>
                </c:pt>
                <c:pt idx="37988" formatCode="General">
                  <c:v>25.566099999999999</c:v>
                </c:pt>
                <c:pt idx="37989" formatCode="General">
                  <c:v>25.566800000000001</c:v>
                </c:pt>
                <c:pt idx="37990" formatCode="General">
                  <c:v>25.567499999999999</c:v>
                </c:pt>
                <c:pt idx="37991" formatCode="General">
                  <c:v>25.568100000000001</c:v>
                </c:pt>
                <c:pt idx="37992" formatCode="General">
                  <c:v>25.5688</c:v>
                </c:pt>
                <c:pt idx="37993" formatCode="General">
                  <c:v>25.569500000000001</c:v>
                </c:pt>
                <c:pt idx="37994" formatCode="General">
                  <c:v>25.5702</c:v>
                </c:pt>
                <c:pt idx="37995" formatCode="General">
                  <c:v>25.570799999999998</c:v>
                </c:pt>
                <c:pt idx="37996" formatCode="General">
                  <c:v>25.5715</c:v>
                </c:pt>
                <c:pt idx="37997" formatCode="General">
                  <c:v>25.572199999999999</c:v>
                </c:pt>
                <c:pt idx="37998" formatCode="General">
                  <c:v>25.572800000000001</c:v>
                </c:pt>
                <c:pt idx="37999" formatCode="General">
                  <c:v>25.573499999999999</c:v>
                </c:pt>
                <c:pt idx="38000" formatCode="General">
                  <c:v>25.574200000000001</c:v>
                </c:pt>
                <c:pt idx="38001" formatCode="General">
                  <c:v>25.5749</c:v>
                </c:pt>
                <c:pt idx="38002" formatCode="General">
                  <c:v>25.575500000000002</c:v>
                </c:pt>
                <c:pt idx="38003" formatCode="General">
                  <c:v>25.5762</c:v>
                </c:pt>
                <c:pt idx="38004" formatCode="General">
                  <c:v>25.576899999999998</c:v>
                </c:pt>
                <c:pt idx="38005" formatCode="General">
                  <c:v>25.5776</c:v>
                </c:pt>
                <c:pt idx="38006" formatCode="General">
                  <c:v>25.578199999999999</c:v>
                </c:pt>
                <c:pt idx="38007" formatCode="General">
                  <c:v>25.578900000000001</c:v>
                </c:pt>
                <c:pt idx="38008" formatCode="General">
                  <c:v>25.579599999999999</c:v>
                </c:pt>
                <c:pt idx="38009" formatCode="General">
                  <c:v>25.580300000000001</c:v>
                </c:pt>
                <c:pt idx="38010" formatCode="General">
                  <c:v>25.5809</c:v>
                </c:pt>
                <c:pt idx="38011" formatCode="General">
                  <c:v>25.581600000000002</c:v>
                </c:pt>
                <c:pt idx="38012" formatCode="General">
                  <c:v>25.5823</c:v>
                </c:pt>
                <c:pt idx="38013" formatCode="General">
                  <c:v>25.582899999999999</c:v>
                </c:pt>
                <c:pt idx="38014" formatCode="General">
                  <c:v>25.583600000000001</c:v>
                </c:pt>
                <c:pt idx="38015" formatCode="General">
                  <c:v>25.584299999999999</c:v>
                </c:pt>
                <c:pt idx="38016" formatCode="General">
                  <c:v>25.585000000000001</c:v>
                </c:pt>
                <c:pt idx="38017" formatCode="General">
                  <c:v>25.585599999999999</c:v>
                </c:pt>
                <c:pt idx="38018" formatCode="General">
                  <c:v>25.586300000000001</c:v>
                </c:pt>
                <c:pt idx="38019" formatCode="General">
                  <c:v>25.587</c:v>
                </c:pt>
                <c:pt idx="38020" formatCode="General">
                  <c:v>25.587700000000002</c:v>
                </c:pt>
                <c:pt idx="38021" formatCode="General">
                  <c:v>25.5883</c:v>
                </c:pt>
                <c:pt idx="38022" formatCode="General">
                  <c:v>25.588999999999999</c:v>
                </c:pt>
                <c:pt idx="38023" formatCode="General">
                  <c:v>25.589700000000001</c:v>
                </c:pt>
                <c:pt idx="38024" formatCode="General">
                  <c:v>25.590299999999999</c:v>
                </c:pt>
                <c:pt idx="38025" formatCode="General">
                  <c:v>25.591000000000001</c:v>
                </c:pt>
                <c:pt idx="38026" formatCode="General">
                  <c:v>25.591699999999999</c:v>
                </c:pt>
                <c:pt idx="38027" formatCode="General">
                  <c:v>25.592400000000001</c:v>
                </c:pt>
                <c:pt idx="38028" formatCode="General">
                  <c:v>25.593</c:v>
                </c:pt>
                <c:pt idx="38029" formatCode="General">
                  <c:v>25.593699999999998</c:v>
                </c:pt>
                <c:pt idx="38030" formatCode="General">
                  <c:v>25.5944</c:v>
                </c:pt>
                <c:pt idx="38031" formatCode="General">
                  <c:v>25.595099999999999</c:v>
                </c:pt>
                <c:pt idx="38032" formatCode="General">
                  <c:v>25.595700000000001</c:v>
                </c:pt>
                <c:pt idx="38033" formatCode="General">
                  <c:v>25.596399999999999</c:v>
                </c:pt>
                <c:pt idx="38034" formatCode="General">
                  <c:v>25.597100000000001</c:v>
                </c:pt>
                <c:pt idx="38035" formatCode="General">
                  <c:v>25.597799999999999</c:v>
                </c:pt>
                <c:pt idx="38036" formatCode="General">
                  <c:v>25.598400000000002</c:v>
                </c:pt>
                <c:pt idx="38037" formatCode="General">
                  <c:v>25.5991</c:v>
                </c:pt>
                <c:pt idx="38038" formatCode="General">
                  <c:v>25.599799999999998</c:v>
                </c:pt>
                <c:pt idx="38039" formatCode="General">
                  <c:v>25.6004</c:v>
                </c:pt>
                <c:pt idx="38040" formatCode="General">
                  <c:v>25.601099999999999</c:v>
                </c:pt>
                <c:pt idx="38041" formatCode="General">
                  <c:v>25.601800000000001</c:v>
                </c:pt>
                <c:pt idx="38042" formatCode="General">
                  <c:v>25.602499999999999</c:v>
                </c:pt>
                <c:pt idx="38043" formatCode="General">
                  <c:v>25.603100000000001</c:v>
                </c:pt>
                <c:pt idx="38044" formatCode="General">
                  <c:v>25.6038</c:v>
                </c:pt>
                <c:pt idx="38045" formatCode="General">
                  <c:v>25.604500000000002</c:v>
                </c:pt>
                <c:pt idx="38046" formatCode="General">
                  <c:v>25.6052</c:v>
                </c:pt>
                <c:pt idx="38047" formatCode="General">
                  <c:v>25.605799999999999</c:v>
                </c:pt>
                <c:pt idx="38048" formatCode="General">
                  <c:v>25.6065</c:v>
                </c:pt>
                <c:pt idx="38049" formatCode="General">
                  <c:v>25.607199999999999</c:v>
                </c:pt>
                <c:pt idx="38050" formatCode="General">
                  <c:v>25.607800000000001</c:v>
                </c:pt>
                <c:pt idx="38051" formatCode="General">
                  <c:v>25.608499999999999</c:v>
                </c:pt>
                <c:pt idx="38052" formatCode="General">
                  <c:v>25.609200000000001</c:v>
                </c:pt>
                <c:pt idx="38053" formatCode="General">
                  <c:v>25.6099</c:v>
                </c:pt>
                <c:pt idx="38054" formatCode="General">
                  <c:v>25.610499999999998</c:v>
                </c:pt>
                <c:pt idx="38055" formatCode="General">
                  <c:v>25.6112</c:v>
                </c:pt>
                <c:pt idx="38056" formatCode="General">
                  <c:v>25.611899999999999</c:v>
                </c:pt>
                <c:pt idx="38057" formatCode="General">
                  <c:v>25.6126</c:v>
                </c:pt>
                <c:pt idx="38058" formatCode="General">
                  <c:v>25.613199999999999</c:v>
                </c:pt>
                <c:pt idx="38059" formatCode="General">
                  <c:v>25.613900000000001</c:v>
                </c:pt>
                <c:pt idx="38060" formatCode="General">
                  <c:v>25.614599999999999</c:v>
                </c:pt>
                <c:pt idx="38061" formatCode="General">
                  <c:v>25.615200000000002</c:v>
                </c:pt>
                <c:pt idx="38062" formatCode="General">
                  <c:v>25.6159</c:v>
                </c:pt>
                <c:pt idx="38063" formatCode="General">
                  <c:v>25.616599999999998</c:v>
                </c:pt>
                <c:pt idx="38064" formatCode="General">
                  <c:v>25.6173</c:v>
                </c:pt>
                <c:pt idx="38065" formatCode="General">
                  <c:v>25.617899999999999</c:v>
                </c:pt>
                <c:pt idx="38066" formatCode="General">
                  <c:v>25.618600000000001</c:v>
                </c:pt>
                <c:pt idx="38067" formatCode="General">
                  <c:v>25.619299999999999</c:v>
                </c:pt>
                <c:pt idx="38068" formatCode="General">
                  <c:v>25.62</c:v>
                </c:pt>
                <c:pt idx="38069" formatCode="General">
                  <c:v>25.6206</c:v>
                </c:pt>
                <c:pt idx="38070" formatCode="General">
                  <c:v>25.621300000000002</c:v>
                </c:pt>
                <c:pt idx="38071" formatCode="General">
                  <c:v>25.622</c:v>
                </c:pt>
                <c:pt idx="38072" formatCode="General">
                  <c:v>25.622699999999998</c:v>
                </c:pt>
                <c:pt idx="38073" formatCode="General">
                  <c:v>25.6233</c:v>
                </c:pt>
                <c:pt idx="38074" formatCode="General">
                  <c:v>25.623999999999999</c:v>
                </c:pt>
                <c:pt idx="38075" formatCode="General">
                  <c:v>25.624700000000001</c:v>
                </c:pt>
                <c:pt idx="38076" formatCode="General">
                  <c:v>25.625299999999999</c:v>
                </c:pt>
                <c:pt idx="38077" formatCode="General">
                  <c:v>25.626000000000001</c:v>
                </c:pt>
                <c:pt idx="38078" formatCode="General">
                  <c:v>25.6267</c:v>
                </c:pt>
                <c:pt idx="38079" formatCode="General">
                  <c:v>25.627400000000002</c:v>
                </c:pt>
                <c:pt idx="38080" formatCode="General">
                  <c:v>25.628</c:v>
                </c:pt>
                <c:pt idx="38081" formatCode="General">
                  <c:v>25.628699999999998</c:v>
                </c:pt>
                <c:pt idx="38082" formatCode="General">
                  <c:v>25.6294</c:v>
                </c:pt>
                <c:pt idx="38083" formatCode="General">
                  <c:v>25.630099999999999</c:v>
                </c:pt>
                <c:pt idx="38084" formatCode="General">
                  <c:v>25.630700000000001</c:v>
                </c:pt>
                <c:pt idx="38085" formatCode="General">
                  <c:v>25.631399999999999</c:v>
                </c:pt>
                <c:pt idx="38086" formatCode="General">
                  <c:v>25.632100000000001</c:v>
                </c:pt>
                <c:pt idx="38087" formatCode="General">
                  <c:v>25.6327</c:v>
                </c:pt>
                <c:pt idx="38088" formatCode="General">
                  <c:v>25.633400000000002</c:v>
                </c:pt>
                <c:pt idx="38089" formatCode="General">
                  <c:v>25.6341</c:v>
                </c:pt>
                <c:pt idx="38090" formatCode="General">
                  <c:v>25.634799999999998</c:v>
                </c:pt>
                <c:pt idx="38091" formatCode="General">
                  <c:v>25.635400000000001</c:v>
                </c:pt>
                <c:pt idx="38092" formatCode="General">
                  <c:v>25.636099999999999</c:v>
                </c:pt>
                <c:pt idx="38093" formatCode="General">
                  <c:v>25.636800000000001</c:v>
                </c:pt>
                <c:pt idx="38094" formatCode="General">
                  <c:v>25.637499999999999</c:v>
                </c:pt>
                <c:pt idx="38095" formatCode="General">
                  <c:v>25.638100000000001</c:v>
                </c:pt>
                <c:pt idx="38096" formatCode="General">
                  <c:v>25.6388</c:v>
                </c:pt>
                <c:pt idx="38097" formatCode="General">
                  <c:v>25.639500000000002</c:v>
                </c:pt>
                <c:pt idx="38098" formatCode="General">
                  <c:v>25.6401</c:v>
                </c:pt>
                <c:pt idx="38099" formatCode="General">
                  <c:v>25.640799999999999</c:v>
                </c:pt>
                <c:pt idx="38100" formatCode="General">
                  <c:v>25.641500000000001</c:v>
                </c:pt>
                <c:pt idx="38101" formatCode="General">
                  <c:v>25.642199999999999</c:v>
                </c:pt>
                <c:pt idx="38102" formatCode="General">
                  <c:v>25.642800000000001</c:v>
                </c:pt>
                <c:pt idx="38103" formatCode="General">
                  <c:v>25.6435</c:v>
                </c:pt>
                <c:pt idx="38104" formatCode="General">
                  <c:v>25.644200000000001</c:v>
                </c:pt>
                <c:pt idx="38105" formatCode="General">
                  <c:v>25.6449</c:v>
                </c:pt>
                <c:pt idx="38106" formatCode="General">
                  <c:v>25.645499999999998</c:v>
                </c:pt>
                <c:pt idx="38107" formatCode="General">
                  <c:v>25.6462</c:v>
                </c:pt>
                <c:pt idx="38108" formatCode="General">
                  <c:v>25.646899999999999</c:v>
                </c:pt>
                <c:pt idx="38109" formatCode="General">
                  <c:v>25.647600000000001</c:v>
                </c:pt>
                <c:pt idx="38110" formatCode="General">
                  <c:v>25.648199999999999</c:v>
                </c:pt>
                <c:pt idx="38111" formatCode="General">
                  <c:v>25.648900000000001</c:v>
                </c:pt>
                <c:pt idx="38112" formatCode="General">
                  <c:v>25.6496</c:v>
                </c:pt>
                <c:pt idx="38113" formatCode="General">
                  <c:v>25.650200000000002</c:v>
                </c:pt>
                <c:pt idx="38114" formatCode="General">
                  <c:v>25.6509</c:v>
                </c:pt>
                <c:pt idx="38115" formatCode="General">
                  <c:v>25.651599999999998</c:v>
                </c:pt>
                <c:pt idx="38116" formatCode="General">
                  <c:v>25.6523</c:v>
                </c:pt>
                <c:pt idx="38117" formatCode="General">
                  <c:v>25.652899999999999</c:v>
                </c:pt>
                <c:pt idx="38118" formatCode="General">
                  <c:v>25.653600000000001</c:v>
                </c:pt>
                <c:pt idx="38119" formatCode="General">
                  <c:v>25.654299999999999</c:v>
                </c:pt>
                <c:pt idx="38120" formatCode="General">
                  <c:v>25.655000000000001</c:v>
                </c:pt>
                <c:pt idx="38121" formatCode="General">
                  <c:v>25.6556</c:v>
                </c:pt>
                <c:pt idx="38122" formatCode="General">
                  <c:v>25.656300000000002</c:v>
                </c:pt>
                <c:pt idx="38123" formatCode="General">
                  <c:v>25.657</c:v>
                </c:pt>
                <c:pt idx="38124" formatCode="General">
                  <c:v>25.657599999999999</c:v>
                </c:pt>
                <c:pt idx="38125" formatCode="General">
                  <c:v>25.658300000000001</c:v>
                </c:pt>
                <c:pt idx="38126" formatCode="General">
                  <c:v>25.658999999999999</c:v>
                </c:pt>
                <c:pt idx="38127" formatCode="General">
                  <c:v>25.659700000000001</c:v>
                </c:pt>
                <c:pt idx="38128" formatCode="General">
                  <c:v>25.660299999999999</c:v>
                </c:pt>
                <c:pt idx="38129" formatCode="General">
                  <c:v>25.661000000000001</c:v>
                </c:pt>
                <c:pt idx="38130" formatCode="General">
                  <c:v>25.6617</c:v>
                </c:pt>
                <c:pt idx="38131" formatCode="General">
                  <c:v>25.662400000000002</c:v>
                </c:pt>
                <c:pt idx="38132" formatCode="General">
                  <c:v>25.663</c:v>
                </c:pt>
                <c:pt idx="38133" formatCode="General">
                  <c:v>25.663699999999999</c:v>
                </c:pt>
                <c:pt idx="38134" formatCode="General">
                  <c:v>25.664400000000001</c:v>
                </c:pt>
                <c:pt idx="38135" formatCode="General">
                  <c:v>25.665099999999999</c:v>
                </c:pt>
                <c:pt idx="38136" formatCode="General">
                  <c:v>25.665700000000001</c:v>
                </c:pt>
                <c:pt idx="38137" formatCode="General">
                  <c:v>25.666399999999999</c:v>
                </c:pt>
                <c:pt idx="38138" formatCode="General">
                  <c:v>25.667100000000001</c:v>
                </c:pt>
                <c:pt idx="38139" formatCode="General">
                  <c:v>25.6677</c:v>
                </c:pt>
                <c:pt idx="38140" formatCode="General">
                  <c:v>25.668399999999998</c:v>
                </c:pt>
                <c:pt idx="38141" formatCode="General">
                  <c:v>25.6691</c:v>
                </c:pt>
                <c:pt idx="38142" formatCode="General">
                  <c:v>25.669799999999999</c:v>
                </c:pt>
                <c:pt idx="38143" formatCode="General">
                  <c:v>25.670400000000001</c:v>
                </c:pt>
                <c:pt idx="38144" formatCode="General">
                  <c:v>25.671099999999999</c:v>
                </c:pt>
                <c:pt idx="38145" formatCode="General">
                  <c:v>25.671800000000001</c:v>
                </c:pt>
                <c:pt idx="38146" formatCode="General">
                  <c:v>25.672499999999999</c:v>
                </c:pt>
                <c:pt idx="38147" formatCode="General">
                  <c:v>25.673100000000002</c:v>
                </c:pt>
                <c:pt idx="38148" formatCode="General">
                  <c:v>25.6738</c:v>
                </c:pt>
                <c:pt idx="38149" formatCode="General">
                  <c:v>25.674499999999998</c:v>
                </c:pt>
                <c:pt idx="38150" formatCode="General">
                  <c:v>25.6751</c:v>
                </c:pt>
                <c:pt idx="38151" formatCode="General">
                  <c:v>25.675799999999999</c:v>
                </c:pt>
                <c:pt idx="38152" formatCode="General">
                  <c:v>25.676500000000001</c:v>
                </c:pt>
                <c:pt idx="38153" formatCode="General">
                  <c:v>25.677199999999999</c:v>
                </c:pt>
                <c:pt idx="38154" formatCode="General">
                  <c:v>25.677800000000001</c:v>
                </c:pt>
                <c:pt idx="38155" formatCode="General">
                  <c:v>25.6785</c:v>
                </c:pt>
                <c:pt idx="38156" formatCode="General">
                  <c:v>25.679200000000002</c:v>
                </c:pt>
                <c:pt idx="38157" formatCode="General">
                  <c:v>25.6799</c:v>
                </c:pt>
                <c:pt idx="38158" formatCode="General">
                  <c:v>25.680499999999999</c:v>
                </c:pt>
                <c:pt idx="38159" formatCode="General">
                  <c:v>25.6812</c:v>
                </c:pt>
                <c:pt idx="38160" formatCode="General">
                  <c:v>25.681899999999999</c:v>
                </c:pt>
                <c:pt idx="38161" formatCode="General">
                  <c:v>25.682500000000001</c:v>
                </c:pt>
                <c:pt idx="38162" formatCode="General">
                  <c:v>25.683199999999999</c:v>
                </c:pt>
                <c:pt idx="38163" formatCode="General">
                  <c:v>25.683900000000001</c:v>
                </c:pt>
                <c:pt idx="38164" formatCode="General">
                  <c:v>25.6846</c:v>
                </c:pt>
                <c:pt idx="38165" formatCode="General">
                  <c:v>25.685199999999998</c:v>
                </c:pt>
                <c:pt idx="38166" formatCode="General">
                  <c:v>25.6859</c:v>
                </c:pt>
                <c:pt idx="38167" formatCode="General">
                  <c:v>25.686599999999999</c:v>
                </c:pt>
                <c:pt idx="38168" formatCode="General">
                  <c:v>25.6873</c:v>
                </c:pt>
                <c:pt idx="38169" formatCode="General">
                  <c:v>25.687899999999999</c:v>
                </c:pt>
                <c:pt idx="38170" formatCode="General">
                  <c:v>25.688600000000001</c:v>
                </c:pt>
                <c:pt idx="38171" formatCode="General">
                  <c:v>25.689299999999999</c:v>
                </c:pt>
                <c:pt idx="38172" formatCode="General">
                  <c:v>25.69</c:v>
                </c:pt>
                <c:pt idx="38173" formatCode="General">
                  <c:v>25.6906</c:v>
                </c:pt>
                <c:pt idx="38174" formatCode="General">
                  <c:v>25.691299999999998</c:v>
                </c:pt>
                <c:pt idx="38175" formatCode="General">
                  <c:v>25.692</c:v>
                </c:pt>
                <c:pt idx="38176" formatCode="General">
                  <c:v>25.692599999999999</c:v>
                </c:pt>
                <c:pt idx="38177" formatCode="General">
                  <c:v>25.693300000000001</c:v>
                </c:pt>
                <c:pt idx="38178" formatCode="General">
                  <c:v>25.693999999999999</c:v>
                </c:pt>
                <c:pt idx="38179" formatCode="General">
                  <c:v>25.694700000000001</c:v>
                </c:pt>
                <c:pt idx="38180" formatCode="General">
                  <c:v>25.6953</c:v>
                </c:pt>
                <c:pt idx="38181" formatCode="General">
                  <c:v>25.696000000000002</c:v>
                </c:pt>
                <c:pt idx="38182" formatCode="General">
                  <c:v>25.6967</c:v>
                </c:pt>
                <c:pt idx="38183" formatCode="General">
                  <c:v>25.697399999999998</c:v>
                </c:pt>
                <c:pt idx="38184" formatCode="General">
                  <c:v>25.698</c:v>
                </c:pt>
                <c:pt idx="38185" formatCode="General">
                  <c:v>25.698699999999999</c:v>
                </c:pt>
                <c:pt idx="38186" formatCode="General">
                  <c:v>25.699400000000001</c:v>
                </c:pt>
                <c:pt idx="38187" formatCode="General">
                  <c:v>25.7</c:v>
                </c:pt>
                <c:pt idx="38188" formatCode="General">
                  <c:v>25.700700000000001</c:v>
                </c:pt>
                <c:pt idx="38189" formatCode="General">
                  <c:v>25.7014</c:v>
                </c:pt>
                <c:pt idx="38190" formatCode="General">
                  <c:v>25.702100000000002</c:v>
                </c:pt>
                <c:pt idx="38191" formatCode="General">
                  <c:v>25.7027</c:v>
                </c:pt>
                <c:pt idx="38192" formatCode="General">
                  <c:v>25.703399999999998</c:v>
                </c:pt>
                <c:pt idx="38193" formatCode="General">
                  <c:v>25.7041</c:v>
                </c:pt>
                <c:pt idx="38194" formatCode="General">
                  <c:v>25.704799999999999</c:v>
                </c:pt>
                <c:pt idx="38195" formatCode="General">
                  <c:v>25.705400000000001</c:v>
                </c:pt>
                <c:pt idx="38196" formatCode="General">
                  <c:v>25.706099999999999</c:v>
                </c:pt>
                <c:pt idx="38197" formatCode="General">
                  <c:v>25.706800000000001</c:v>
                </c:pt>
                <c:pt idx="38198" formatCode="General">
                  <c:v>25.7075</c:v>
                </c:pt>
                <c:pt idx="38199" formatCode="General">
                  <c:v>25.708100000000002</c:v>
                </c:pt>
                <c:pt idx="38200" formatCode="General">
                  <c:v>25.7088</c:v>
                </c:pt>
                <c:pt idx="38201" formatCode="General">
                  <c:v>25.709499999999998</c:v>
                </c:pt>
                <c:pt idx="38202" formatCode="General">
                  <c:v>25.710100000000001</c:v>
                </c:pt>
                <c:pt idx="38203" formatCode="General">
                  <c:v>25.710799999999999</c:v>
                </c:pt>
                <c:pt idx="38204" formatCode="General">
                  <c:v>25.711500000000001</c:v>
                </c:pt>
                <c:pt idx="38205" formatCode="General">
                  <c:v>25.712199999999999</c:v>
                </c:pt>
                <c:pt idx="38206" formatCode="General">
                  <c:v>25.712800000000001</c:v>
                </c:pt>
                <c:pt idx="38207" formatCode="General">
                  <c:v>25.7135</c:v>
                </c:pt>
                <c:pt idx="38208" formatCode="General">
                  <c:v>25.714200000000002</c:v>
                </c:pt>
                <c:pt idx="38209" formatCode="General">
                  <c:v>25.7149</c:v>
                </c:pt>
                <c:pt idx="38210" formatCode="General">
                  <c:v>25.715499999999999</c:v>
                </c:pt>
                <c:pt idx="38211" formatCode="General">
                  <c:v>25.716200000000001</c:v>
                </c:pt>
                <c:pt idx="38212" formatCode="General">
                  <c:v>25.716899999999999</c:v>
                </c:pt>
                <c:pt idx="38213" formatCode="General">
                  <c:v>25.717500000000001</c:v>
                </c:pt>
                <c:pt idx="38214" formatCode="General">
                  <c:v>25.7182</c:v>
                </c:pt>
                <c:pt idx="38215" formatCode="General">
                  <c:v>25.718900000000001</c:v>
                </c:pt>
                <c:pt idx="38216" formatCode="General">
                  <c:v>25.7196</c:v>
                </c:pt>
                <c:pt idx="38217" formatCode="General">
                  <c:v>25.720199999999998</c:v>
                </c:pt>
                <c:pt idx="38218" formatCode="General">
                  <c:v>25.7209</c:v>
                </c:pt>
                <c:pt idx="38219" formatCode="General">
                  <c:v>25.721599999999999</c:v>
                </c:pt>
                <c:pt idx="38220" formatCode="General">
                  <c:v>25.722300000000001</c:v>
                </c:pt>
                <c:pt idx="38221" formatCode="General">
                  <c:v>25.722899999999999</c:v>
                </c:pt>
                <c:pt idx="38222" formatCode="General">
                  <c:v>25.723600000000001</c:v>
                </c:pt>
                <c:pt idx="38223" formatCode="General">
                  <c:v>25.724299999999999</c:v>
                </c:pt>
                <c:pt idx="38224" formatCode="General">
                  <c:v>25.724900000000002</c:v>
                </c:pt>
                <c:pt idx="38225" formatCode="General">
                  <c:v>25.7256</c:v>
                </c:pt>
                <c:pt idx="38226" formatCode="General">
                  <c:v>25.726299999999998</c:v>
                </c:pt>
                <c:pt idx="38227" formatCode="General">
                  <c:v>25.727</c:v>
                </c:pt>
                <c:pt idx="38228" formatCode="General">
                  <c:v>25.727599999999999</c:v>
                </c:pt>
                <c:pt idx="38229" formatCode="General">
                  <c:v>25.728300000000001</c:v>
                </c:pt>
                <c:pt idx="38230" formatCode="General">
                  <c:v>25.728999999999999</c:v>
                </c:pt>
                <c:pt idx="38231" formatCode="General">
                  <c:v>25.729700000000001</c:v>
                </c:pt>
                <c:pt idx="38232" formatCode="General">
                  <c:v>25.7303</c:v>
                </c:pt>
                <c:pt idx="38233" formatCode="General">
                  <c:v>25.731000000000002</c:v>
                </c:pt>
                <c:pt idx="38234" formatCode="General">
                  <c:v>25.7317</c:v>
                </c:pt>
                <c:pt idx="38235" formatCode="General">
                  <c:v>25.732399999999998</c:v>
                </c:pt>
                <c:pt idx="38236" formatCode="General">
                  <c:v>25.733000000000001</c:v>
                </c:pt>
                <c:pt idx="38237" formatCode="General">
                  <c:v>25.733699999999999</c:v>
                </c:pt>
                <c:pt idx="38238" formatCode="General">
                  <c:v>25.734400000000001</c:v>
                </c:pt>
                <c:pt idx="38239" formatCode="General">
                  <c:v>25.734999999999999</c:v>
                </c:pt>
                <c:pt idx="38240" formatCode="General">
                  <c:v>25.735700000000001</c:v>
                </c:pt>
                <c:pt idx="38241" formatCode="General">
                  <c:v>25.7364</c:v>
                </c:pt>
                <c:pt idx="38242" formatCode="General">
                  <c:v>25.737100000000002</c:v>
                </c:pt>
                <c:pt idx="38243" formatCode="General">
                  <c:v>25.7377</c:v>
                </c:pt>
                <c:pt idx="38244" formatCode="General">
                  <c:v>25.738399999999999</c:v>
                </c:pt>
                <c:pt idx="38245" formatCode="General">
                  <c:v>25.739100000000001</c:v>
                </c:pt>
                <c:pt idx="38246" formatCode="General">
                  <c:v>25.739799999999999</c:v>
                </c:pt>
                <c:pt idx="38247" formatCode="General">
                  <c:v>25.740400000000001</c:v>
                </c:pt>
                <c:pt idx="38248" formatCode="General">
                  <c:v>25.741099999999999</c:v>
                </c:pt>
                <c:pt idx="38249" formatCode="General">
                  <c:v>25.741800000000001</c:v>
                </c:pt>
                <c:pt idx="38250" formatCode="General">
                  <c:v>25.7424</c:v>
                </c:pt>
                <c:pt idx="38251" formatCode="General">
                  <c:v>25.743099999999998</c:v>
                </c:pt>
                <c:pt idx="38252" formatCode="General">
                  <c:v>25.7438</c:v>
                </c:pt>
                <c:pt idx="38253" formatCode="General">
                  <c:v>25.744499999999999</c:v>
                </c:pt>
                <c:pt idx="38254" formatCode="General">
                  <c:v>25.745100000000001</c:v>
                </c:pt>
                <c:pt idx="38255" formatCode="General">
                  <c:v>25.745799999999999</c:v>
                </c:pt>
                <c:pt idx="38256" formatCode="General">
                  <c:v>25.746500000000001</c:v>
                </c:pt>
                <c:pt idx="38257" formatCode="General">
                  <c:v>25.747199999999999</c:v>
                </c:pt>
                <c:pt idx="38258" formatCode="General">
                  <c:v>25.747800000000002</c:v>
                </c:pt>
                <c:pt idx="38259" formatCode="General">
                  <c:v>25.7485</c:v>
                </c:pt>
                <c:pt idx="38260" formatCode="General">
                  <c:v>25.749199999999998</c:v>
                </c:pt>
                <c:pt idx="38261" formatCode="General">
                  <c:v>25.7498</c:v>
                </c:pt>
                <c:pt idx="38262" formatCode="General">
                  <c:v>25.750499999999999</c:v>
                </c:pt>
                <c:pt idx="38263" formatCode="General">
                  <c:v>25.751200000000001</c:v>
                </c:pt>
                <c:pt idx="38264" formatCode="General">
                  <c:v>25.751899999999999</c:v>
                </c:pt>
                <c:pt idx="38265" formatCode="General">
                  <c:v>25.752500000000001</c:v>
                </c:pt>
                <c:pt idx="38266" formatCode="General">
                  <c:v>25.7532</c:v>
                </c:pt>
                <c:pt idx="38267" formatCode="General">
                  <c:v>25.753900000000002</c:v>
                </c:pt>
                <c:pt idx="38268" formatCode="General">
                  <c:v>25.7546</c:v>
                </c:pt>
                <c:pt idx="38269" formatCode="General">
                  <c:v>25.755199999999999</c:v>
                </c:pt>
                <c:pt idx="38270" formatCode="General">
                  <c:v>25.7559</c:v>
                </c:pt>
                <c:pt idx="38271" formatCode="General">
                  <c:v>25.756599999999999</c:v>
                </c:pt>
                <c:pt idx="38272" formatCode="General">
                  <c:v>25.757300000000001</c:v>
                </c:pt>
                <c:pt idx="38273" formatCode="General">
                  <c:v>25.757899999999999</c:v>
                </c:pt>
                <c:pt idx="38274" formatCode="General">
                  <c:v>25.758600000000001</c:v>
                </c:pt>
                <c:pt idx="38275" formatCode="General">
                  <c:v>25.7593</c:v>
                </c:pt>
                <c:pt idx="38276" formatCode="General">
                  <c:v>25.759899999999998</c:v>
                </c:pt>
                <c:pt idx="38277" formatCode="General">
                  <c:v>25.7606</c:v>
                </c:pt>
                <c:pt idx="38278" formatCode="General">
                  <c:v>25.761299999999999</c:v>
                </c:pt>
                <c:pt idx="38279" formatCode="General">
                  <c:v>25.762</c:v>
                </c:pt>
                <c:pt idx="38280" formatCode="General">
                  <c:v>25.762599999999999</c:v>
                </c:pt>
                <c:pt idx="38281" formatCode="General">
                  <c:v>25.763300000000001</c:v>
                </c:pt>
                <c:pt idx="38282" formatCode="General">
                  <c:v>25.763999999999999</c:v>
                </c:pt>
                <c:pt idx="38283" formatCode="General">
                  <c:v>25.764700000000001</c:v>
                </c:pt>
                <c:pt idx="38284" formatCode="General">
                  <c:v>25.7653</c:v>
                </c:pt>
                <c:pt idx="38285" formatCode="General">
                  <c:v>25.765999999999998</c:v>
                </c:pt>
                <c:pt idx="38286" formatCode="General">
                  <c:v>25.7667</c:v>
                </c:pt>
                <c:pt idx="38287" formatCode="General">
                  <c:v>25.767299999999999</c:v>
                </c:pt>
                <c:pt idx="38288" formatCode="General">
                  <c:v>25.768000000000001</c:v>
                </c:pt>
                <c:pt idx="38289" formatCode="General">
                  <c:v>25.768699999999999</c:v>
                </c:pt>
                <c:pt idx="38290" formatCode="General">
                  <c:v>25.769400000000001</c:v>
                </c:pt>
                <c:pt idx="38291" formatCode="General">
                  <c:v>25.77</c:v>
                </c:pt>
                <c:pt idx="38292" formatCode="General">
                  <c:v>25.770700000000001</c:v>
                </c:pt>
                <c:pt idx="38293" formatCode="General">
                  <c:v>25.7714</c:v>
                </c:pt>
                <c:pt idx="38294" formatCode="General">
                  <c:v>25.772099999999998</c:v>
                </c:pt>
                <c:pt idx="38295" formatCode="General">
                  <c:v>25.7727</c:v>
                </c:pt>
                <c:pt idx="38296" formatCode="General">
                  <c:v>25.773399999999999</c:v>
                </c:pt>
                <c:pt idx="38297" formatCode="General">
                  <c:v>25.774100000000001</c:v>
                </c:pt>
                <c:pt idx="38298" formatCode="General">
                  <c:v>25.774799999999999</c:v>
                </c:pt>
                <c:pt idx="38299" formatCode="General">
                  <c:v>25.775400000000001</c:v>
                </c:pt>
                <c:pt idx="38300" formatCode="General">
                  <c:v>25.7761</c:v>
                </c:pt>
                <c:pt idx="38301" formatCode="General">
                  <c:v>25.776800000000001</c:v>
                </c:pt>
                <c:pt idx="38302" formatCode="General">
                  <c:v>25.7774</c:v>
                </c:pt>
                <c:pt idx="38303" formatCode="General">
                  <c:v>25.778099999999998</c:v>
                </c:pt>
                <c:pt idx="38304" formatCode="General">
                  <c:v>25.7788</c:v>
                </c:pt>
                <c:pt idx="38305" formatCode="General">
                  <c:v>25.779499999999999</c:v>
                </c:pt>
                <c:pt idx="38306" formatCode="General">
                  <c:v>25.780100000000001</c:v>
                </c:pt>
                <c:pt idx="38307" formatCode="General">
                  <c:v>25.780799999999999</c:v>
                </c:pt>
                <c:pt idx="38308" formatCode="General">
                  <c:v>25.781500000000001</c:v>
                </c:pt>
                <c:pt idx="38309" formatCode="General">
                  <c:v>25.7822</c:v>
                </c:pt>
                <c:pt idx="38310" formatCode="General">
                  <c:v>25.782800000000002</c:v>
                </c:pt>
                <c:pt idx="38311" formatCode="General">
                  <c:v>25.7835</c:v>
                </c:pt>
                <c:pt idx="38312" formatCode="General">
                  <c:v>25.784199999999998</c:v>
                </c:pt>
                <c:pt idx="38313" formatCode="General">
                  <c:v>25.784800000000001</c:v>
                </c:pt>
                <c:pt idx="38314" formatCode="General">
                  <c:v>25.785499999999999</c:v>
                </c:pt>
                <c:pt idx="38315" formatCode="General">
                  <c:v>25.786200000000001</c:v>
                </c:pt>
                <c:pt idx="38316" formatCode="General">
                  <c:v>25.786899999999999</c:v>
                </c:pt>
                <c:pt idx="38317" formatCode="General">
                  <c:v>25.787500000000001</c:v>
                </c:pt>
                <c:pt idx="38318" formatCode="General">
                  <c:v>25.7882</c:v>
                </c:pt>
                <c:pt idx="38319" formatCode="General">
                  <c:v>25.788900000000002</c:v>
                </c:pt>
                <c:pt idx="38320" formatCode="General">
                  <c:v>25.7896</c:v>
                </c:pt>
                <c:pt idx="38321" formatCode="General">
                  <c:v>25.790199999999999</c:v>
                </c:pt>
                <c:pt idx="38322" formatCode="General">
                  <c:v>25.790900000000001</c:v>
                </c:pt>
                <c:pt idx="38323" formatCode="General">
                  <c:v>25.791599999999999</c:v>
                </c:pt>
                <c:pt idx="38324" formatCode="General">
                  <c:v>25.792200000000001</c:v>
                </c:pt>
                <c:pt idx="38325" formatCode="General">
                  <c:v>25.792899999999999</c:v>
                </c:pt>
                <c:pt idx="38326" formatCode="General">
                  <c:v>25.793600000000001</c:v>
                </c:pt>
                <c:pt idx="38327" formatCode="General">
                  <c:v>25.7943</c:v>
                </c:pt>
                <c:pt idx="38328" formatCode="General">
                  <c:v>25.794899999999998</c:v>
                </c:pt>
                <c:pt idx="38329" formatCode="General">
                  <c:v>25.7956</c:v>
                </c:pt>
                <c:pt idx="38330" formatCode="General">
                  <c:v>25.796299999999999</c:v>
                </c:pt>
                <c:pt idx="38331" formatCode="General">
                  <c:v>25.797000000000001</c:v>
                </c:pt>
                <c:pt idx="38332" formatCode="General">
                  <c:v>25.797599999999999</c:v>
                </c:pt>
                <c:pt idx="38333" formatCode="General">
                  <c:v>25.798300000000001</c:v>
                </c:pt>
                <c:pt idx="38334" formatCode="General">
                  <c:v>25.798999999999999</c:v>
                </c:pt>
                <c:pt idx="38335" formatCode="General">
                  <c:v>25.799700000000001</c:v>
                </c:pt>
                <c:pt idx="38336" formatCode="General">
                  <c:v>25.8003</c:v>
                </c:pt>
                <c:pt idx="38337" formatCode="General">
                  <c:v>25.800999999999998</c:v>
                </c:pt>
                <c:pt idx="38338" formatCode="General">
                  <c:v>25.8017</c:v>
                </c:pt>
                <c:pt idx="38339" formatCode="General">
                  <c:v>25.802299999999999</c:v>
                </c:pt>
                <c:pt idx="38340" formatCode="General">
                  <c:v>25.803000000000001</c:v>
                </c:pt>
                <c:pt idx="38341" formatCode="General">
                  <c:v>25.803699999999999</c:v>
                </c:pt>
                <c:pt idx="38342" formatCode="General">
                  <c:v>25.804400000000001</c:v>
                </c:pt>
                <c:pt idx="38343" formatCode="General">
                  <c:v>25.805</c:v>
                </c:pt>
                <c:pt idx="38344" formatCode="General">
                  <c:v>25.805700000000002</c:v>
                </c:pt>
                <c:pt idx="38345" formatCode="General">
                  <c:v>25.8064</c:v>
                </c:pt>
                <c:pt idx="38346" formatCode="General">
                  <c:v>25.807099999999998</c:v>
                </c:pt>
                <c:pt idx="38347" formatCode="General">
                  <c:v>25.807700000000001</c:v>
                </c:pt>
                <c:pt idx="38348" formatCode="General">
                  <c:v>25.808399999999999</c:v>
                </c:pt>
                <c:pt idx="38349" formatCode="General">
                  <c:v>25.809100000000001</c:v>
                </c:pt>
                <c:pt idx="38350" formatCode="General">
                  <c:v>25.809699999999999</c:v>
                </c:pt>
                <c:pt idx="38351" formatCode="General">
                  <c:v>25.810400000000001</c:v>
                </c:pt>
                <c:pt idx="38352" formatCode="General">
                  <c:v>25.8111</c:v>
                </c:pt>
                <c:pt idx="38353" formatCode="General">
                  <c:v>25.811800000000002</c:v>
                </c:pt>
                <c:pt idx="38354" formatCode="General">
                  <c:v>25.8124</c:v>
                </c:pt>
                <c:pt idx="38355" formatCode="General">
                  <c:v>25.813099999999999</c:v>
                </c:pt>
                <c:pt idx="38356" formatCode="General">
                  <c:v>25.813800000000001</c:v>
                </c:pt>
                <c:pt idx="38357" formatCode="General">
                  <c:v>25.814499999999999</c:v>
                </c:pt>
                <c:pt idx="38358" formatCode="General">
                  <c:v>25.815100000000001</c:v>
                </c:pt>
                <c:pt idx="38359" formatCode="General">
                  <c:v>25.815799999999999</c:v>
                </c:pt>
                <c:pt idx="38360" formatCode="General">
                  <c:v>25.816500000000001</c:v>
                </c:pt>
                <c:pt idx="38361" formatCode="General">
                  <c:v>25.8172</c:v>
                </c:pt>
                <c:pt idx="38362" formatCode="General">
                  <c:v>25.817799999999998</c:v>
                </c:pt>
                <c:pt idx="38363" formatCode="General">
                  <c:v>25.8185</c:v>
                </c:pt>
                <c:pt idx="38364" formatCode="General">
                  <c:v>25.819199999999999</c:v>
                </c:pt>
                <c:pt idx="38365" formatCode="General">
                  <c:v>25.819800000000001</c:v>
                </c:pt>
                <c:pt idx="38366" formatCode="General">
                  <c:v>25.820499999999999</c:v>
                </c:pt>
                <c:pt idx="38367" formatCode="General">
                  <c:v>25.821200000000001</c:v>
                </c:pt>
                <c:pt idx="38368" formatCode="General">
                  <c:v>25.821899999999999</c:v>
                </c:pt>
                <c:pt idx="38369" formatCode="General">
                  <c:v>25.822500000000002</c:v>
                </c:pt>
                <c:pt idx="38370" formatCode="General">
                  <c:v>25.8232</c:v>
                </c:pt>
                <c:pt idx="38371" formatCode="General">
                  <c:v>25.823899999999998</c:v>
                </c:pt>
                <c:pt idx="38372" formatCode="General">
                  <c:v>25.8246</c:v>
                </c:pt>
                <c:pt idx="38373" formatCode="General">
                  <c:v>25.825199999999999</c:v>
                </c:pt>
                <c:pt idx="38374" formatCode="General">
                  <c:v>25.825900000000001</c:v>
                </c:pt>
                <c:pt idx="38375" formatCode="General">
                  <c:v>25.826599999999999</c:v>
                </c:pt>
                <c:pt idx="38376" formatCode="General">
                  <c:v>25.827200000000001</c:v>
                </c:pt>
                <c:pt idx="38377" formatCode="General">
                  <c:v>25.8279</c:v>
                </c:pt>
                <c:pt idx="38378" formatCode="General">
                  <c:v>25.828600000000002</c:v>
                </c:pt>
                <c:pt idx="38379" formatCode="General">
                  <c:v>25.8293</c:v>
                </c:pt>
                <c:pt idx="38380" formatCode="General">
                  <c:v>25.829899999999999</c:v>
                </c:pt>
                <c:pt idx="38381" formatCode="General">
                  <c:v>25.8306</c:v>
                </c:pt>
                <c:pt idx="38382" formatCode="General">
                  <c:v>25.831299999999999</c:v>
                </c:pt>
                <c:pt idx="38383" formatCode="General">
                  <c:v>25.832000000000001</c:v>
                </c:pt>
                <c:pt idx="38384" formatCode="General">
                  <c:v>25.832599999999999</c:v>
                </c:pt>
                <c:pt idx="38385" formatCode="General">
                  <c:v>25.833300000000001</c:v>
                </c:pt>
                <c:pt idx="38386" formatCode="General">
                  <c:v>25.834</c:v>
                </c:pt>
                <c:pt idx="38387" formatCode="General">
                  <c:v>25.834599999999998</c:v>
                </c:pt>
                <c:pt idx="38388" formatCode="General">
                  <c:v>25.8353</c:v>
                </c:pt>
                <c:pt idx="38389" formatCode="General">
                  <c:v>25.835999999999999</c:v>
                </c:pt>
                <c:pt idx="38390" formatCode="General">
                  <c:v>25.8367</c:v>
                </c:pt>
                <c:pt idx="38391" formatCode="General">
                  <c:v>25.837299999999999</c:v>
                </c:pt>
                <c:pt idx="38392" formatCode="General">
                  <c:v>25.838000000000001</c:v>
                </c:pt>
                <c:pt idx="38393" formatCode="General">
                  <c:v>25.838699999999999</c:v>
                </c:pt>
                <c:pt idx="38394" formatCode="General">
                  <c:v>25.839400000000001</c:v>
                </c:pt>
                <c:pt idx="38395" formatCode="General">
                  <c:v>25.84</c:v>
                </c:pt>
                <c:pt idx="38396" formatCode="General">
                  <c:v>25.840699999999998</c:v>
                </c:pt>
                <c:pt idx="38397" formatCode="General">
                  <c:v>25.8414</c:v>
                </c:pt>
                <c:pt idx="38398" formatCode="General">
                  <c:v>25.842099999999999</c:v>
                </c:pt>
                <c:pt idx="38399" formatCode="General">
                  <c:v>25.842700000000001</c:v>
                </c:pt>
                <c:pt idx="38400" formatCode="General">
                  <c:v>25.843399999999999</c:v>
                </c:pt>
                <c:pt idx="38401" formatCode="General">
                  <c:v>25.844100000000001</c:v>
                </c:pt>
                <c:pt idx="38402" formatCode="General">
                  <c:v>25.8447</c:v>
                </c:pt>
                <c:pt idx="38403" formatCode="General">
                  <c:v>25.845400000000001</c:v>
                </c:pt>
                <c:pt idx="38404" formatCode="General">
                  <c:v>25.8461</c:v>
                </c:pt>
                <c:pt idx="38405" formatCode="General">
                  <c:v>25.846800000000002</c:v>
                </c:pt>
                <c:pt idx="38406" formatCode="General">
                  <c:v>25.8474</c:v>
                </c:pt>
                <c:pt idx="38407" formatCode="General">
                  <c:v>25.848099999999999</c:v>
                </c:pt>
                <c:pt idx="38408" formatCode="General">
                  <c:v>25.848800000000001</c:v>
                </c:pt>
                <c:pt idx="38409" formatCode="General">
                  <c:v>25.849499999999999</c:v>
                </c:pt>
                <c:pt idx="38410" formatCode="General">
                  <c:v>25.850100000000001</c:v>
                </c:pt>
                <c:pt idx="38411" formatCode="General">
                  <c:v>25.8508</c:v>
                </c:pt>
                <c:pt idx="38412" formatCode="General">
                  <c:v>25.851500000000001</c:v>
                </c:pt>
                <c:pt idx="38413" formatCode="General">
                  <c:v>25.8521</c:v>
                </c:pt>
                <c:pt idx="38414" formatCode="General">
                  <c:v>25.852799999999998</c:v>
                </c:pt>
                <c:pt idx="38415" formatCode="General">
                  <c:v>25.8535</c:v>
                </c:pt>
                <c:pt idx="38416" formatCode="General">
                  <c:v>25.854199999999999</c:v>
                </c:pt>
                <c:pt idx="38417" formatCode="General">
                  <c:v>25.854800000000001</c:v>
                </c:pt>
                <c:pt idx="38418" formatCode="General">
                  <c:v>25.855499999999999</c:v>
                </c:pt>
                <c:pt idx="38419" formatCode="General">
                  <c:v>25.856200000000001</c:v>
                </c:pt>
                <c:pt idx="38420" formatCode="General">
                  <c:v>25.8569</c:v>
                </c:pt>
                <c:pt idx="38421" formatCode="General">
                  <c:v>25.857500000000002</c:v>
                </c:pt>
                <c:pt idx="38422" formatCode="General">
                  <c:v>25.8582</c:v>
                </c:pt>
                <c:pt idx="38423" formatCode="General">
                  <c:v>25.858899999999998</c:v>
                </c:pt>
                <c:pt idx="38424" formatCode="General">
                  <c:v>25.859500000000001</c:v>
                </c:pt>
                <c:pt idx="38425" formatCode="General">
                  <c:v>25.860199999999999</c:v>
                </c:pt>
                <c:pt idx="38426" formatCode="General">
                  <c:v>25.860900000000001</c:v>
                </c:pt>
                <c:pt idx="38427" formatCode="General">
                  <c:v>25.861599999999999</c:v>
                </c:pt>
                <c:pt idx="38428" formatCode="General">
                  <c:v>25.862200000000001</c:v>
                </c:pt>
                <c:pt idx="38429" formatCode="General">
                  <c:v>25.8629</c:v>
                </c:pt>
                <c:pt idx="38430" formatCode="General">
                  <c:v>25.863600000000002</c:v>
                </c:pt>
                <c:pt idx="38431" formatCode="General">
                  <c:v>25.8643</c:v>
                </c:pt>
                <c:pt idx="38432" formatCode="General">
                  <c:v>25.864899999999999</c:v>
                </c:pt>
                <c:pt idx="38433" formatCode="General">
                  <c:v>25.865600000000001</c:v>
                </c:pt>
                <c:pt idx="38434" formatCode="General">
                  <c:v>25.866299999999999</c:v>
                </c:pt>
                <c:pt idx="38435" formatCode="General">
                  <c:v>25.867000000000001</c:v>
                </c:pt>
                <c:pt idx="38436" formatCode="General">
                  <c:v>25.867599999999999</c:v>
                </c:pt>
                <c:pt idx="38437" formatCode="General">
                  <c:v>25.868300000000001</c:v>
                </c:pt>
                <c:pt idx="38438" formatCode="General">
                  <c:v>25.869</c:v>
                </c:pt>
                <c:pt idx="38439" formatCode="General">
                  <c:v>25.869599999999998</c:v>
                </c:pt>
                <c:pt idx="38440" formatCode="General">
                  <c:v>25.8703</c:v>
                </c:pt>
                <c:pt idx="38441" formatCode="General">
                  <c:v>25.870999999999999</c:v>
                </c:pt>
                <c:pt idx="38442" formatCode="General">
                  <c:v>25.871700000000001</c:v>
                </c:pt>
                <c:pt idx="38443" formatCode="General">
                  <c:v>25.872299999999999</c:v>
                </c:pt>
                <c:pt idx="38444" formatCode="General">
                  <c:v>25.873000000000001</c:v>
                </c:pt>
                <c:pt idx="38445" formatCode="General">
                  <c:v>25.873699999999999</c:v>
                </c:pt>
                <c:pt idx="38446" formatCode="General">
                  <c:v>25.874400000000001</c:v>
                </c:pt>
                <c:pt idx="38447" formatCode="General">
                  <c:v>25.875</c:v>
                </c:pt>
                <c:pt idx="38448" formatCode="General">
                  <c:v>25.875699999999998</c:v>
                </c:pt>
                <c:pt idx="38449" formatCode="General">
                  <c:v>25.8764</c:v>
                </c:pt>
                <c:pt idx="38450" formatCode="General">
                  <c:v>25.876999999999999</c:v>
                </c:pt>
                <c:pt idx="38451" formatCode="General">
                  <c:v>25.877700000000001</c:v>
                </c:pt>
                <c:pt idx="38452" formatCode="General">
                  <c:v>25.878399999999999</c:v>
                </c:pt>
                <c:pt idx="38453" formatCode="General">
                  <c:v>25.879100000000001</c:v>
                </c:pt>
                <c:pt idx="38454" formatCode="General">
                  <c:v>25.8797</c:v>
                </c:pt>
                <c:pt idx="38455" formatCode="General">
                  <c:v>25.880400000000002</c:v>
                </c:pt>
                <c:pt idx="38456" formatCode="General">
                  <c:v>25.8811</c:v>
                </c:pt>
                <c:pt idx="38457" formatCode="General">
                  <c:v>25.881799999999998</c:v>
                </c:pt>
                <c:pt idx="38458" formatCode="General">
                  <c:v>25.882400000000001</c:v>
                </c:pt>
                <c:pt idx="38459" formatCode="General">
                  <c:v>25.883099999999999</c:v>
                </c:pt>
                <c:pt idx="38460" formatCode="General">
                  <c:v>25.883800000000001</c:v>
                </c:pt>
                <c:pt idx="38461" formatCode="General">
                  <c:v>25.884499999999999</c:v>
                </c:pt>
                <c:pt idx="38462" formatCode="General">
                  <c:v>25.885100000000001</c:v>
                </c:pt>
                <c:pt idx="38463" formatCode="General">
                  <c:v>25.8858</c:v>
                </c:pt>
                <c:pt idx="38464" formatCode="General">
                  <c:v>25.886500000000002</c:v>
                </c:pt>
                <c:pt idx="38465" formatCode="General">
                  <c:v>25.8871</c:v>
                </c:pt>
                <c:pt idx="38466" formatCode="General">
                  <c:v>25.887799999999999</c:v>
                </c:pt>
                <c:pt idx="38467" formatCode="General">
                  <c:v>25.888500000000001</c:v>
                </c:pt>
                <c:pt idx="38468" formatCode="General">
                  <c:v>25.889199999999999</c:v>
                </c:pt>
                <c:pt idx="38469" formatCode="General">
                  <c:v>25.889800000000001</c:v>
                </c:pt>
                <c:pt idx="38470" formatCode="General">
                  <c:v>25.890499999999999</c:v>
                </c:pt>
                <c:pt idx="38471" formatCode="General">
                  <c:v>25.891200000000001</c:v>
                </c:pt>
                <c:pt idx="38472" formatCode="General">
                  <c:v>25.8919</c:v>
                </c:pt>
                <c:pt idx="38473" formatCode="General">
                  <c:v>25.892499999999998</c:v>
                </c:pt>
                <c:pt idx="38474" formatCode="General">
                  <c:v>25.8932</c:v>
                </c:pt>
                <c:pt idx="38475" formatCode="General">
                  <c:v>25.893899999999999</c:v>
                </c:pt>
                <c:pt idx="38476" formatCode="General">
                  <c:v>25.894500000000001</c:v>
                </c:pt>
                <c:pt idx="38477" formatCode="General">
                  <c:v>25.895199999999999</c:v>
                </c:pt>
                <c:pt idx="38478" formatCode="General">
                  <c:v>25.895900000000001</c:v>
                </c:pt>
                <c:pt idx="38479" formatCode="General">
                  <c:v>25.896599999999999</c:v>
                </c:pt>
                <c:pt idx="38480" formatCode="General">
                  <c:v>25.897200000000002</c:v>
                </c:pt>
                <c:pt idx="38481" formatCode="General">
                  <c:v>25.8979</c:v>
                </c:pt>
                <c:pt idx="38482" formatCode="General">
                  <c:v>25.898599999999998</c:v>
                </c:pt>
                <c:pt idx="38483" formatCode="General">
                  <c:v>25.8993</c:v>
                </c:pt>
                <c:pt idx="38484" formatCode="General">
                  <c:v>25.899899999999999</c:v>
                </c:pt>
                <c:pt idx="38485" formatCode="General">
                  <c:v>25.900600000000001</c:v>
                </c:pt>
                <c:pt idx="38486" formatCode="General">
                  <c:v>25.901299999999999</c:v>
                </c:pt>
                <c:pt idx="38487" formatCode="General">
                  <c:v>25.901900000000001</c:v>
                </c:pt>
                <c:pt idx="38488" formatCode="General">
                  <c:v>25.9026</c:v>
                </c:pt>
                <c:pt idx="38489" formatCode="General">
                  <c:v>25.903300000000002</c:v>
                </c:pt>
                <c:pt idx="38490" formatCode="General">
                  <c:v>25.904</c:v>
                </c:pt>
                <c:pt idx="38491" formatCode="General">
                  <c:v>25.904599999999999</c:v>
                </c:pt>
                <c:pt idx="38492" formatCode="General">
                  <c:v>25.9053</c:v>
                </c:pt>
                <c:pt idx="38493" formatCode="General">
                  <c:v>25.905999999999999</c:v>
                </c:pt>
                <c:pt idx="38494" formatCode="General">
                  <c:v>25.906700000000001</c:v>
                </c:pt>
                <c:pt idx="38495" formatCode="General">
                  <c:v>25.907299999999999</c:v>
                </c:pt>
                <c:pt idx="38496" formatCode="General">
                  <c:v>25.908000000000001</c:v>
                </c:pt>
                <c:pt idx="38497" formatCode="General">
                  <c:v>25.9087</c:v>
                </c:pt>
                <c:pt idx="38498" formatCode="General">
                  <c:v>25.909400000000002</c:v>
                </c:pt>
                <c:pt idx="38499" formatCode="General">
                  <c:v>25.91</c:v>
                </c:pt>
                <c:pt idx="38500" formatCode="General">
                  <c:v>25.910699999999999</c:v>
                </c:pt>
                <c:pt idx="38501" formatCode="General">
                  <c:v>25.9114</c:v>
                </c:pt>
                <c:pt idx="38502" formatCode="General">
                  <c:v>25.911999999999999</c:v>
                </c:pt>
                <c:pt idx="38503" formatCode="General">
                  <c:v>25.912700000000001</c:v>
                </c:pt>
                <c:pt idx="38504" formatCode="General">
                  <c:v>25.913399999999999</c:v>
                </c:pt>
                <c:pt idx="38505" formatCode="General">
                  <c:v>25.914100000000001</c:v>
                </c:pt>
                <c:pt idx="38506" formatCode="General">
                  <c:v>25.9147</c:v>
                </c:pt>
                <c:pt idx="38507" formatCode="General">
                  <c:v>25.915400000000002</c:v>
                </c:pt>
                <c:pt idx="38508" formatCode="General">
                  <c:v>25.9161</c:v>
                </c:pt>
                <c:pt idx="38509" formatCode="General">
                  <c:v>25.916799999999999</c:v>
                </c:pt>
                <c:pt idx="38510" formatCode="General">
                  <c:v>25.917400000000001</c:v>
                </c:pt>
                <c:pt idx="38511" formatCode="General">
                  <c:v>25.918099999999999</c:v>
                </c:pt>
                <c:pt idx="38512" formatCode="General">
                  <c:v>25.918800000000001</c:v>
                </c:pt>
                <c:pt idx="38513" formatCode="General">
                  <c:v>25.9194</c:v>
                </c:pt>
                <c:pt idx="38514" formatCode="General">
                  <c:v>25.920100000000001</c:v>
                </c:pt>
                <c:pt idx="38515" formatCode="General">
                  <c:v>25.9208</c:v>
                </c:pt>
                <c:pt idx="38516" formatCode="General">
                  <c:v>25.921500000000002</c:v>
                </c:pt>
                <c:pt idx="38517" formatCode="General">
                  <c:v>25.9221</c:v>
                </c:pt>
                <c:pt idx="38518" formatCode="General">
                  <c:v>25.922799999999999</c:v>
                </c:pt>
                <c:pt idx="38519" formatCode="General">
                  <c:v>25.923500000000001</c:v>
                </c:pt>
                <c:pt idx="38520" formatCode="General">
                  <c:v>25.924199999999999</c:v>
                </c:pt>
                <c:pt idx="38521" formatCode="General">
                  <c:v>25.924800000000001</c:v>
                </c:pt>
                <c:pt idx="38522" formatCode="General">
                  <c:v>25.9255</c:v>
                </c:pt>
                <c:pt idx="38523" formatCode="General">
                  <c:v>25.926200000000001</c:v>
                </c:pt>
                <c:pt idx="38524" formatCode="General">
                  <c:v>25.9269</c:v>
                </c:pt>
                <c:pt idx="38525" formatCode="General">
                  <c:v>25.927499999999998</c:v>
                </c:pt>
                <c:pt idx="38526" formatCode="General">
                  <c:v>25.9282</c:v>
                </c:pt>
                <c:pt idx="38527" formatCode="General">
                  <c:v>25.928899999999999</c:v>
                </c:pt>
                <c:pt idx="38528" formatCode="General">
                  <c:v>25.929500000000001</c:v>
                </c:pt>
                <c:pt idx="38529" formatCode="General">
                  <c:v>25.930199999999999</c:v>
                </c:pt>
                <c:pt idx="38530" formatCode="General">
                  <c:v>25.930900000000001</c:v>
                </c:pt>
                <c:pt idx="38531" formatCode="General">
                  <c:v>25.9316</c:v>
                </c:pt>
                <c:pt idx="38532" formatCode="General">
                  <c:v>25.932200000000002</c:v>
                </c:pt>
                <c:pt idx="38533" formatCode="General">
                  <c:v>25.9329</c:v>
                </c:pt>
                <c:pt idx="38534" formatCode="General">
                  <c:v>25.933599999999998</c:v>
                </c:pt>
                <c:pt idx="38535" formatCode="General">
                  <c:v>25.9343</c:v>
                </c:pt>
                <c:pt idx="38536" formatCode="General">
                  <c:v>25.934899999999999</c:v>
                </c:pt>
                <c:pt idx="38537" formatCode="General">
                  <c:v>25.935600000000001</c:v>
                </c:pt>
                <c:pt idx="38538" formatCode="General">
                  <c:v>25.936299999999999</c:v>
                </c:pt>
                <c:pt idx="38539" formatCode="General">
                  <c:v>25.936900000000001</c:v>
                </c:pt>
                <c:pt idx="38540" formatCode="General">
                  <c:v>25.9376</c:v>
                </c:pt>
                <c:pt idx="38541" formatCode="General">
                  <c:v>25.938300000000002</c:v>
                </c:pt>
                <c:pt idx="38542" formatCode="General">
                  <c:v>25.939</c:v>
                </c:pt>
                <c:pt idx="38543" formatCode="General">
                  <c:v>25.939599999999999</c:v>
                </c:pt>
                <c:pt idx="38544" formatCode="General">
                  <c:v>25.940300000000001</c:v>
                </c:pt>
                <c:pt idx="38545" formatCode="General">
                  <c:v>25.940999999999999</c:v>
                </c:pt>
                <c:pt idx="38546" formatCode="General">
                  <c:v>25.941700000000001</c:v>
                </c:pt>
                <c:pt idx="38547" formatCode="General">
                  <c:v>25.942299999999999</c:v>
                </c:pt>
                <c:pt idx="38548" formatCode="General">
                  <c:v>25.943000000000001</c:v>
                </c:pt>
                <c:pt idx="38549" formatCode="General">
                  <c:v>25.9437</c:v>
                </c:pt>
                <c:pt idx="38550" formatCode="General">
                  <c:v>25.944299999999998</c:v>
                </c:pt>
                <c:pt idx="38551" formatCode="General">
                  <c:v>25.945</c:v>
                </c:pt>
                <c:pt idx="38552" formatCode="General">
                  <c:v>25.945699999999999</c:v>
                </c:pt>
                <c:pt idx="38553" formatCode="General">
                  <c:v>25.946400000000001</c:v>
                </c:pt>
                <c:pt idx="38554" formatCode="General">
                  <c:v>25.946999999999999</c:v>
                </c:pt>
                <c:pt idx="38555" formatCode="General">
                  <c:v>25.947700000000001</c:v>
                </c:pt>
                <c:pt idx="38556" formatCode="General">
                  <c:v>25.948399999999999</c:v>
                </c:pt>
                <c:pt idx="38557" formatCode="General">
                  <c:v>25.949100000000001</c:v>
                </c:pt>
                <c:pt idx="38558" formatCode="General">
                  <c:v>25.9497</c:v>
                </c:pt>
                <c:pt idx="38559" formatCode="General">
                  <c:v>25.950399999999998</c:v>
                </c:pt>
                <c:pt idx="38560" formatCode="General">
                  <c:v>25.9511</c:v>
                </c:pt>
                <c:pt idx="38561" formatCode="General">
                  <c:v>25.951799999999999</c:v>
                </c:pt>
                <c:pt idx="38562" formatCode="General">
                  <c:v>25.952400000000001</c:v>
                </c:pt>
                <c:pt idx="38563" formatCode="General">
                  <c:v>25.953099999999999</c:v>
                </c:pt>
                <c:pt idx="38564" formatCode="General">
                  <c:v>25.953800000000001</c:v>
                </c:pt>
                <c:pt idx="38565" formatCode="General">
                  <c:v>25.9544</c:v>
                </c:pt>
                <c:pt idx="38566" formatCode="General">
                  <c:v>25.955100000000002</c:v>
                </c:pt>
                <c:pt idx="38567" formatCode="General">
                  <c:v>25.9558</c:v>
                </c:pt>
                <c:pt idx="38568" formatCode="General">
                  <c:v>25.956499999999998</c:v>
                </c:pt>
                <c:pt idx="38569" formatCode="General">
                  <c:v>25.957100000000001</c:v>
                </c:pt>
                <c:pt idx="38570" formatCode="General">
                  <c:v>25.957799999999999</c:v>
                </c:pt>
                <c:pt idx="38571" formatCode="General">
                  <c:v>25.958500000000001</c:v>
                </c:pt>
                <c:pt idx="38572" formatCode="General">
                  <c:v>25.959199999999999</c:v>
                </c:pt>
                <c:pt idx="38573" formatCode="General">
                  <c:v>25.959800000000001</c:v>
                </c:pt>
                <c:pt idx="38574" formatCode="General">
                  <c:v>25.9605</c:v>
                </c:pt>
                <c:pt idx="38575" formatCode="General">
                  <c:v>25.961200000000002</c:v>
                </c:pt>
                <c:pt idx="38576" formatCode="General">
                  <c:v>25.9618</c:v>
                </c:pt>
                <c:pt idx="38577" formatCode="General">
                  <c:v>25.962499999999999</c:v>
                </c:pt>
                <c:pt idx="38578" formatCode="General">
                  <c:v>25.963200000000001</c:v>
                </c:pt>
                <c:pt idx="38579" formatCode="General">
                  <c:v>25.963899999999999</c:v>
                </c:pt>
                <c:pt idx="38580" formatCode="General">
                  <c:v>25.964500000000001</c:v>
                </c:pt>
                <c:pt idx="38581" formatCode="General">
                  <c:v>25.965199999999999</c:v>
                </c:pt>
                <c:pt idx="38582" formatCode="General">
                  <c:v>25.965900000000001</c:v>
                </c:pt>
                <c:pt idx="38583" formatCode="General">
                  <c:v>25.9666</c:v>
                </c:pt>
                <c:pt idx="38584" formatCode="General">
                  <c:v>25.967199999999998</c:v>
                </c:pt>
                <c:pt idx="38585" formatCode="General">
                  <c:v>25.9679</c:v>
                </c:pt>
                <c:pt idx="38586" formatCode="General">
                  <c:v>25.968599999999999</c:v>
                </c:pt>
                <c:pt idx="38587" formatCode="General">
                  <c:v>25.969200000000001</c:v>
                </c:pt>
                <c:pt idx="38588" formatCode="General">
                  <c:v>25.969899999999999</c:v>
                </c:pt>
                <c:pt idx="38589" formatCode="General">
                  <c:v>25.970600000000001</c:v>
                </c:pt>
                <c:pt idx="38590" formatCode="General">
                  <c:v>25.971299999999999</c:v>
                </c:pt>
                <c:pt idx="38591" formatCode="General">
                  <c:v>25.971900000000002</c:v>
                </c:pt>
                <c:pt idx="38592" formatCode="General">
                  <c:v>25.9726</c:v>
                </c:pt>
                <c:pt idx="38593" formatCode="General">
                  <c:v>25.973299999999998</c:v>
                </c:pt>
                <c:pt idx="38594" formatCode="General">
                  <c:v>25.974</c:v>
                </c:pt>
                <c:pt idx="38595" formatCode="General">
                  <c:v>25.974599999999999</c:v>
                </c:pt>
                <c:pt idx="38596" formatCode="General">
                  <c:v>25.975300000000001</c:v>
                </c:pt>
                <c:pt idx="38597" formatCode="General">
                  <c:v>25.975999999999999</c:v>
                </c:pt>
                <c:pt idx="38598" formatCode="General">
                  <c:v>25.976700000000001</c:v>
                </c:pt>
                <c:pt idx="38599" formatCode="General">
                  <c:v>25.9773</c:v>
                </c:pt>
                <c:pt idx="38600" formatCode="General">
                  <c:v>25.978000000000002</c:v>
                </c:pt>
                <c:pt idx="38601" formatCode="General">
                  <c:v>25.9787</c:v>
                </c:pt>
                <c:pt idx="38602" formatCode="General">
                  <c:v>25.979299999999999</c:v>
                </c:pt>
                <c:pt idx="38603" formatCode="General">
                  <c:v>25.98</c:v>
                </c:pt>
                <c:pt idx="38604" formatCode="General">
                  <c:v>25.980699999999999</c:v>
                </c:pt>
                <c:pt idx="38605" formatCode="General">
                  <c:v>25.981400000000001</c:v>
                </c:pt>
                <c:pt idx="38606" formatCode="General">
                  <c:v>25.981999999999999</c:v>
                </c:pt>
                <c:pt idx="38607" formatCode="General">
                  <c:v>25.982700000000001</c:v>
                </c:pt>
                <c:pt idx="38608" formatCode="General">
                  <c:v>25.9834</c:v>
                </c:pt>
                <c:pt idx="38609" formatCode="General">
                  <c:v>25.984100000000002</c:v>
                </c:pt>
                <c:pt idx="38610" formatCode="General">
                  <c:v>25.9847</c:v>
                </c:pt>
                <c:pt idx="38611" formatCode="General">
                  <c:v>25.985399999999998</c:v>
                </c:pt>
                <c:pt idx="38612" formatCode="General">
                  <c:v>25.9861</c:v>
                </c:pt>
                <c:pt idx="38613" formatCode="General">
                  <c:v>25.986699999999999</c:v>
                </c:pt>
                <c:pt idx="38614" formatCode="General">
                  <c:v>25.987400000000001</c:v>
                </c:pt>
                <c:pt idx="38615" formatCode="General">
                  <c:v>25.988099999999999</c:v>
                </c:pt>
                <c:pt idx="38616" formatCode="General">
                  <c:v>25.988800000000001</c:v>
                </c:pt>
                <c:pt idx="38617" formatCode="General">
                  <c:v>25.9894</c:v>
                </c:pt>
                <c:pt idx="38618" formatCode="General">
                  <c:v>25.990100000000002</c:v>
                </c:pt>
                <c:pt idx="38619" formatCode="General">
                  <c:v>25.9908</c:v>
                </c:pt>
                <c:pt idx="38620" formatCode="General">
                  <c:v>25.991499999999998</c:v>
                </c:pt>
                <c:pt idx="38621" formatCode="General">
                  <c:v>25.992100000000001</c:v>
                </c:pt>
                <c:pt idx="38622" formatCode="General">
                  <c:v>25.992799999999999</c:v>
                </c:pt>
                <c:pt idx="38623" formatCode="General">
                  <c:v>25.993500000000001</c:v>
                </c:pt>
                <c:pt idx="38624" formatCode="General">
                  <c:v>25.994199999999999</c:v>
                </c:pt>
                <c:pt idx="38625" formatCode="General">
                  <c:v>25.994800000000001</c:v>
                </c:pt>
                <c:pt idx="38626" formatCode="General">
                  <c:v>25.9955</c:v>
                </c:pt>
                <c:pt idx="38627" formatCode="General">
                  <c:v>25.996200000000002</c:v>
                </c:pt>
                <c:pt idx="38628" formatCode="General">
                  <c:v>25.9968</c:v>
                </c:pt>
                <c:pt idx="38629" formatCode="General">
                  <c:v>25.997499999999999</c:v>
                </c:pt>
                <c:pt idx="38630" formatCode="General">
                  <c:v>25.998200000000001</c:v>
                </c:pt>
                <c:pt idx="38631" formatCode="General">
                  <c:v>25.998899999999999</c:v>
                </c:pt>
                <c:pt idx="38632" formatCode="General">
                  <c:v>25.999500000000001</c:v>
                </c:pt>
                <c:pt idx="38633" formatCode="General">
                  <c:v>26.0002</c:v>
                </c:pt>
                <c:pt idx="38634" formatCode="General">
                  <c:v>26.000900000000001</c:v>
                </c:pt>
                <c:pt idx="38635" formatCode="General">
                  <c:v>26.0016</c:v>
                </c:pt>
                <c:pt idx="38636" formatCode="General">
                  <c:v>26.002199999999998</c:v>
                </c:pt>
                <c:pt idx="38637" formatCode="General">
                  <c:v>26.0029</c:v>
                </c:pt>
                <c:pt idx="38638" formatCode="General">
                  <c:v>26.003599999999999</c:v>
                </c:pt>
                <c:pt idx="38639" formatCode="General">
                  <c:v>26.004200000000001</c:v>
                </c:pt>
                <c:pt idx="38640" formatCode="General">
                  <c:v>26.004899999999999</c:v>
                </c:pt>
                <c:pt idx="38641" formatCode="General">
                  <c:v>26.005600000000001</c:v>
                </c:pt>
                <c:pt idx="38642" formatCode="General">
                  <c:v>26.0063</c:v>
                </c:pt>
                <c:pt idx="38643" formatCode="General">
                  <c:v>26.006900000000002</c:v>
                </c:pt>
                <c:pt idx="38644" formatCode="General">
                  <c:v>26.0076</c:v>
                </c:pt>
                <c:pt idx="38645" formatCode="General">
                  <c:v>26.008299999999998</c:v>
                </c:pt>
                <c:pt idx="38646" formatCode="General">
                  <c:v>26.009</c:v>
                </c:pt>
                <c:pt idx="38647" formatCode="General">
                  <c:v>26.009599999999999</c:v>
                </c:pt>
                <c:pt idx="38648" formatCode="General">
                  <c:v>26.010300000000001</c:v>
                </c:pt>
                <c:pt idx="38649" formatCode="General">
                  <c:v>26.010999999999999</c:v>
                </c:pt>
                <c:pt idx="38650" formatCode="General">
                  <c:v>26.011600000000001</c:v>
                </c:pt>
                <c:pt idx="38651" formatCode="General">
                  <c:v>26.0123</c:v>
                </c:pt>
                <c:pt idx="38652" formatCode="General">
                  <c:v>26.013000000000002</c:v>
                </c:pt>
                <c:pt idx="38653" formatCode="General">
                  <c:v>26.0137</c:v>
                </c:pt>
                <c:pt idx="38654" formatCode="General">
                  <c:v>26.014299999999999</c:v>
                </c:pt>
                <c:pt idx="38655" formatCode="General">
                  <c:v>26.015000000000001</c:v>
                </c:pt>
                <c:pt idx="38656" formatCode="General">
                  <c:v>26.015699999999999</c:v>
                </c:pt>
                <c:pt idx="38657" formatCode="General">
                  <c:v>26.016400000000001</c:v>
                </c:pt>
                <c:pt idx="38658" formatCode="General">
                  <c:v>26.016999999999999</c:v>
                </c:pt>
                <c:pt idx="38659" formatCode="General">
                  <c:v>26.017700000000001</c:v>
                </c:pt>
                <c:pt idx="38660" formatCode="General">
                  <c:v>26.0184</c:v>
                </c:pt>
                <c:pt idx="38661" formatCode="General">
                  <c:v>26.019100000000002</c:v>
                </c:pt>
                <c:pt idx="38662" formatCode="General">
                  <c:v>26.0197</c:v>
                </c:pt>
                <c:pt idx="38663" formatCode="General">
                  <c:v>26.020399999999999</c:v>
                </c:pt>
                <c:pt idx="38664" formatCode="General">
                  <c:v>26.021100000000001</c:v>
                </c:pt>
                <c:pt idx="38665" formatCode="General">
                  <c:v>26.021699999999999</c:v>
                </c:pt>
                <c:pt idx="38666" formatCode="General">
                  <c:v>26.022400000000001</c:v>
                </c:pt>
                <c:pt idx="38667" formatCode="General">
                  <c:v>26.023099999999999</c:v>
                </c:pt>
                <c:pt idx="38668" formatCode="General">
                  <c:v>26.023800000000001</c:v>
                </c:pt>
                <c:pt idx="38669" formatCode="General">
                  <c:v>26.0244</c:v>
                </c:pt>
                <c:pt idx="38670" formatCode="General">
                  <c:v>26.025099999999998</c:v>
                </c:pt>
                <c:pt idx="38671" formatCode="General">
                  <c:v>26.0258</c:v>
                </c:pt>
                <c:pt idx="38672" formatCode="General">
                  <c:v>26.026499999999999</c:v>
                </c:pt>
                <c:pt idx="38673" formatCode="General">
                  <c:v>26.027100000000001</c:v>
                </c:pt>
                <c:pt idx="38674" formatCode="General">
                  <c:v>26.027799999999999</c:v>
                </c:pt>
                <c:pt idx="38675" formatCode="General">
                  <c:v>26.028500000000001</c:v>
                </c:pt>
                <c:pt idx="38676" formatCode="General">
                  <c:v>26.0291</c:v>
                </c:pt>
                <c:pt idx="38677" formatCode="General">
                  <c:v>26.029800000000002</c:v>
                </c:pt>
                <c:pt idx="38678" formatCode="General">
                  <c:v>26.0305</c:v>
                </c:pt>
                <c:pt idx="38679" formatCode="General">
                  <c:v>26.031199999999998</c:v>
                </c:pt>
                <c:pt idx="38680" formatCode="General">
                  <c:v>26.0318</c:v>
                </c:pt>
                <c:pt idx="38681" formatCode="General">
                  <c:v>26.032499999999999</c:v>
                </c:pt>
                <c:pt idx="38682" formatCode="General">
                  <c:v>26.033200000000001</c:v>
                </c:pt>
                <c:pt idx="38683" formatCode="General">
                  <c:v>26.033899999999999</c:v>
                </c:pt>
                <c:pt idx="38684" formatCode="General">
                  <c:v>26.034500000000001</c:v>
                </c:pt>
                <c:pt idx="38685" formatCode="General">
                  <c:v>26.0352</c:v>
                </c:pt>
                <c:pt idx="38686" formatCode="General">
                  <c:v>26.035900000000002</c:v>
                </c:pt>
                <c:pt idx="38687" formatCode="General">
                  <c:v>26.0365</c:v>
                </c:pt>
                <c:pt idx="38688" formatCode="General">
                  <c:v>26.037199999999999</c:v>
                </c:pt>
                <c:pt idx="38689" formatCode="General">
                  <c:v>26.0379</c:v>
                </c:pt>
                <c:pt idx="38690" formatCode="General">
                  <c:v>26.038599999999999</c:v>
                </c:pt>
                <c:pt idx="38691" formatCode="General">
                  <c:v>26.039200000000001</c:v>
                </c:pt>
                <c:pt idx="38692" formatCode="General">
                  <c:v>26.039899999999999</c:v>
                </c:pt>
                <c:pt idx="38693" formatCode="General">
                  <c:v>26.040600000000001</c:v>
                </c:pt>
                <c:pt idx="38694" formatCode="General">
                  <c:v>26.0413</c:v>
                </c:pt>
                <c:pt idx="38695" formatCode="General">
                  <c:v>26.041899999999998</c:v>
                </c:pt>
                <c:pt idx="38696" formatCode="General">
                  <c:v>26.0426</c:v>
                </c:pt>
                <c:pt idx="38697" formatCode="General">
                  <c:v>26.043299999999999</c:v>
                </c:pt>
                <c:pt idx="38698" formatCode="General">
                  <c:v>26.044</c:v>
                </c:pt>
                <c:pt idx="38699" formatCode="General">
                  <c:v>26.044599999999999</c:v>
                </c:pt>
                <c:pt idx="38700" formatCode="General">
                  <c:v>26.045300000000001</c:v>
                </c:pt>
                <c:pt idx="38701" formatCode="General">
                  <c:v>26.045999999999999</c:v>
                </c:pt>
                <c:pt idx="38702" formatCode="General">
                  <c:v>26.046600000000002</c:v>
                </c:pt>
                <c:pt idx="38703" formatCode="General">
                  <c:v>26.0473</c:v>
                </c:pt>
                <c:pt idx="38704" formatCode="General">
                  <c:v>26.047999999999998</c:v>
                </c:pt>
                <c:pt idx="38705" formatCode="General">
                  <c:v>26.0487</c:v>
                </c:pt>
                <c:pt idx="38706" formatCode="General">
                  <c:v>26.049299999999999</c:v>
                </c:pt>
                <c:pt idx="38707" formatCode="General">
                  <c:v>26.05</c:v>
                </c:pt>
                <c:pt idx="38708" formatCode="General">
                  <c:v>26.050699999999999</c:v>
                </c:pt>
                <c:pt idx="38709" formatCode="General">
                  <c:v>26.051400000000001</c:v>
                </c:pt>
                <c:pt idx="38710" formatCode="General">
                  <c:v>26.052</c:v>
                </c:pt>
                <c:pt idx="38711" formatCode="General">
                  <c:v>26.052700000000002</c:v>
                </c:pt>
                <c:pt idx="38712" formatCode="General">
                  <c:v>26.0534</c:v>
                </c:pt>
                <c:pt idx="38713" formatCode="General">
                  <c:v>26.053999999999998</c:v>
                </c:pt>
                <c:pt idx="38714" formatCode="General">
                  <c:v>26.0547</c:v>
                </c:pt>
                <c:pt idx="38715" formatCode="General">
                  <c:v>26.055399999999999</c:v>
                </c:pt>
                <c:pt idx="38716" formatCode="General">
                  <c:v>26.056100000000001</c:v>
                </c:pt>
                <c:pt idx="38717" formatCode="General">
                  <c:v>26.056699999999999</c:v>
                </c:pt>
                <c:pt idx="38718" formatCode="General">
                  <c:v>26.057400000000001</c:v>
                </c:pt>
                <c:pt idx="38719" formatCode="General">
                  <c:v>26.0581</c:v>
                </c:pt>
                <c:pt idx="38720" formatCode="General">
                  <c:v>26.058800000000002</c:v>
                </c:pt>
                <c:pt idx="38721" formatCode="General">
                  <c:v>26.0594</c:v>
                </c:pt>
                <c:pt idx="38722" formatCode="General">
                  <c:v>26.060099999999998</c:v>
                </c:pt>
                <c:pt idx="38723" formatCode="General">
                  <c:v>26.0608</c:v>
                </c:pt>
                <c:pt idx="38724" formatCode="General">
                  <c:v>26.061499999999999</c:v>
                </c:pt>
                <c:pt idx="38725" formatCode="General">
                  <c:v>26.062100000000001</c:v>
                </c:pt>
                <c:pt idx="38726" formatCode="General">
                  <c:v>26.062799999999999</c:v>
                </c:pt>
                <c:pt idx="38727" formatCode="General">
                  <c:v>26.063500000000001</c:v>
                </c:pt>
                <c:pt idx="38728" formatCode="General">
                  <c:v>26.0641</c:v>
                </c:pt>
                <c:pt idx="38729" formatCode="General">
                  <c:v>26.064800000000002</c:v>
                </c:pt>
                <c:pt idx="38730" formatCode="General">
                  <c:v>26.0655</c:v>
                </c:pt>
                <c:pt idx="38731" formatCode="General">
                  <c:v>26.066199999999998</c:v>
                </c:pt>
                <c:pt idx="38732" formatCode="General">
                  <c:v>26.066800000000001</c:v>
                </c:pt>
                <c:pt idx="38733" formatCode="General">
                  <c:v>26.067499999999999</c:v>
                </c:pt>
                <c:pt idx="38734" formatCode="General">
                  <c:v>26.068200000000001</c:v>
                </c:pt>
                <c:pt idx="38735" formatCode="General">
                  <c:v>26.068899999999999</c:v>
                </c:pt>
                <c:pt idx="38736" formatCode="General">
                  <c:v>26.069500000000001</c:v>
                </c:pt>
                <c:pt idx="38737" formatCode="General">
                  <c:v>26.0702</c:v>
                </c:pt>
                <c:pt idx="38738" formatCode="General">
                  <c:v>26.070900000000002</c:v>
                </c:pt>
                <c:pt idx="38739" formatCode="General">
                  <c:v>26.0715</c:v>
                </c:pt>
                <c:pt idx="38740" formatCode="General">
                  <c:v>26.072199999999999</c:v>
                </c:pt>
                <c:pt idx="38741" formatCode="General">
                  <c:v>26.072900000000001</c:v>
                </c:pt>
                <c:pt idx="38742" formatCode="General">
                  <c:v>26.073599999999999</c:v>
                </c:pt>
                <c:pt idx="38743" formatCode="General">
                  <c:v>26.074200000000001</c:v>
                </c:pt>
                <c:pt idx="38744" formatCode="General">
                  <c:v>26.0749</c:v>
                </c:pt>
                <c:pt idx="38745" formatCode="General">
                  <c:v>26.075600000000001</c:v>
                </c:pt>
                <c:pt idx="38746" formatCode="General">
                  <c:v>26.0763</c:v>
                </c:pt>
                <c:pt idx="38747" formatCode="General">
                  <c:v>26.076899999999998</c:v>
                </c:pt>
                <c:pt idx="38748" formatCode="General">
                  <c:v>26.0776</c:v>
                </c:pt>
                <c:pt idx="38749" formatCode="General">
                  <c:v>26.078299999999999</c:v>
                </c:pt>
                <c:pt idx="38750" formatCode="General">
                  <c:v>26.078900000000001</c:v>
                </c:pt>
                <c:pt idx="38751" formatCode="General">
                  <c:v>26.079599999999999</c:v>
                </c:pt>
                <c:pt idx="38752" formatCode="General">
                  <c:v>26.080300000000001</c:v>
                </c:pt>
                <c:pt idx="38753" formatCode="General">
                  <c:v>26.081</c:v>
                </c:pt>
                <c:pt idx="38754" formatCode="General">
                  <c:v>26.081600000000002</c:v>
                </c:pt>
                <c:pt idx="38755" formatCode="General">
                  <c:v>26.0823</c:v>
                </c:pt>
                <c:pt idx="38756" formatCode="General">
                  <c:v>26.082999999999998</c:v>
                </c:pt>
                <c:pt idx="38757" formatCode="General">
                  <c:v>26.0837</c:v>
                </c:pt>
                <c:pt idx="38758" formatCode="General">
                  <c:v>26.084299999999999</c:v>
                </c:pt>
                <c:pt idx="38759" formatCode="General">
                  <c:v>26.085000000000001</c:v>
                </c:pt>
                <c:pt idx="38760" formatCode="General">
                  <c:v>26.085699999999999</c:v>
                </c:pt>
                <c:pt idx="38761" formatCode="General">
                  <c:v>26.086400000000001</c:v>
                </c:pt>
                <c:pt idx="38762" formatCode="General">
                  <c:v>26.087</c:v>
                </c:pt>
                <c:pt idx="38763" formatCode="General">
                  <c:v>26.087700000000002</c:v>
                </c:pt>
                <c:pt idx="38764" formatCode="General">
                  <c:v>26.0884</c:v>
                </c:pt>
                <c:pt idx="38765" formatCode="General">
                  <c:v>26.088999999999999</c:v>
                </c:pt>
                <c:pt idx="38766" formatCode="General">
                  <c:v>26.089700000000001</c:v>
                </c:pt>
                <c:pt idx="38767" formatCode="General">
                  <c:v>26.090399999999999</c:v>
                </c:pt>
                <c:pt idx="38768" formatCode="General">
                  <c:v>26.091100000000001</c:v>
                </c:pt>
                <c:pt idx="38769" formatCode="General">
                  <c:v>26.091699999999999</c:v>
                </c:pt>
                <c:pt idx="38770" formatCode="General">
                  <c:v>26.092400000000001</c:v>
                </c:pt>
                <c:pt idx="38771" formatCode="General">
                  <c:v>26.0931</c:v>
                </c:pt>
                <c:pt idx="38772" formatCode="General">
                  <c:v>26.093800000000002</c:v>
                </c:pt>
                <c:pt idx="38773" formatCode="General">
                  <c:v>26.0944</c:v>
                </c:pt>
                <c:pt idx="38774" formatCode="General">
                  <c:v>26.095099999999999</c:v>
                </c:pt>
                <c:pt idx="38775" formatCode="General">
                  <c:v>26.095800000000001</c:v>
                </c:pt>
                <c:pt idx="38776" formatCode="General">
                  <c:v>26.096399999999999</c:v>
                </c:pt>
                <c:pt idx="38777" formatCode="General">
                  <c:v>26.097100000000001</c:v>
                </c:pt>
                <c:pt idx="38778" formatCode="General">
                  <c:v>26.097799999999999</c:v>
                </c:pt>
                <c:pt idx="38779" formatCode="General">
                  <c:v>26.098500000000001</c:v>
                </c:pt>
                <c:pt idx="38780" formatCode="General">
                  <c:v>26.0991</c:v>
                </c:pt>
                <c:pt idx="38781" formatCode="General">
                  <c:v>26.099799999999998</c:v>
                </c:pt>
                <c:pt idx="38782" formatCode="General">
                  <c:v>26.1005</c:v>
                </c:pt>
                <c:pt idx="38783" formatCode="General">
                  <c:v>26.101199999999999</c:v>
                </c:pt>
                <c:pt idx="38784" formatCode="General">
                  <c:v>26.101800000000001</c:v>
                </c:pt>
                <c:pt idx="38785" formatCode="General">
                  <c:v>26.102499999999999</c:v>
                </c:pt>
                <c:pt idx="38786" formatCode="General">
                  <c:v>26.103200000000001</c:v>
                </c:pt>
                <c:pt idx="38787" formatCode="General">
                  <c:v>26.103899999999999</c:v>
                </c:pt>
                <c:pt idx="38788" formatCode="General">
                  <c:v>26.104500000000002</c:v>
                </c:pt>
                <c:pt idx="38789" formatCode="General">
                  <c:v>26.1052</c:v>
                </c:pt>
                <c:pt idx="38790" formatCode="General">
                  <c:v>26.105899999999998</c:v>
                </c:pt>
                <c:pt idx="38791" formatCode="General">
                  <c:v>26.1065</c:v>
                </c:pt>
                <c:pt idx="38792" formatCode="General">
                  <c:v>26.107199999999999</c:v>
                </c:pt>
                <c:pt idx="38793" formatCode="General">
                  <c:v>26.107900000000001</c:v>
                </c:pt>
                <c:pt idx="38794" formatCode="General">
                  <c:v>26.108599999999999</c:v>
                </c:pt>
                <c:pt idx="38795" formatCode="General">
                  <c:v>26.109200000000001</c:v>
                </c:pt>
                <c:pt idx="38796" formatCode="General">
                  <c:v>26.1099</c:v>
                </c:pt>
                <c:pt idx="38797" formatCode="General">
                  <c:v>26.110600000000002</c:v>
                </c:pt>
                <c:pt idx="38798" formatCode="General">
                  <c:v>26.1113</c:v>
                </c:pt>
                <c:pt idx="38799" formatCode="General">
                  <c:v>26.111899999999999</c:v>
                </c:pt>
                <c:pt idx="38800" formatCode="General">
                  <c:v>26.1126</c:v>
                </c:pt>
                <c:pt idx="38801" formatCode="General">
                  <c:v>26.113299999999999</c:v>
                </c:pt>
                <c:pt idx="38802" formatCode="General">
                  <c:v>26.113900000000001</c:v>
                </c:pt>
                <c:pt idx="38803" formatCode="General">
                  <c:v>26.114599999999999</c:v>
                </c:pt>
                <c:pt idx="38804" formatCode="General">
                  <c:v>26.115300000000001</c:v>
                </c:pt>
                <c:pt idx="38805" formatCode="General">
                  <c:v>26.116</c:v>
                </c:pt>
                <c:pt idx="38806" formatCode="General">
                  <c:v>26.116599999999998</c:v>
                </c:pt>
                <c:pt idx="38807" formatCode="General">
                  <c:v>26.1173</c:v>
                </c:pt>
                <c:pt idx="38808" formatCode="General">
                  <c:v>26.117999999999999</c:v>
                </c:pt>
                <c:pt idx="38809" formatCode="General">
                  <c:v>26.1187</c:v>
                </c:pt>
                <c:pt idx="38810" formatCode="General">
                  <c:v>26.119299999999999</c:v>
                </c:pt>
                <c:pt idx="38811" formatCode="General">
                  <c:v>26.12</c:v>
                </c:pt>
                <c:pt idx="38812" formatCode="General">
                  <c:v>26.120699999999999</c:v>
                </c:pt>
                <c:pt idx="38813" formatCode="General">
                  <c:v>26.121300000000002</c:v>
                </c:pt>
                <c:pt idx="38814" formatCode="General">
                  <c:v>26.122</c:v>
                </c:pt>
                <c:pt idx="38815" formatCode="General">
                  <c:v>26.122699999999998</c:v>
                </c:pt>
                <c:pt idx="38816" formatCode="General">
                  <c:v>26.1234</c:v>
                </c:pt>
                <c:pt idx="38817" formatCode="General">
                  <c:v>26.123999999999999</c:v>
                </c:pt>
                <c:pt idx="38818" formatCode="General">
                  <c:v>26.124700000000001</c:v>
                </c:pt>
                <c:pt idx="38819" formatCode="General">
                  <c:v>26.125399999999999</c:v>
                </c:pt>
                <c:pt idx="38820" formatCode="General">
                  <c:v>26.126100000000001</c:v>
                </c:pt>
                <c:pt idx="38821" formatCode="General">
                  <c:v>26.1267</c:v>
                </c:pt>
                <c:pt idx="38822" formatCode="General">
                  <c:v>26.127400000000002</c:v>
                </c:pt>
                <c:pt idx="38823" formatCode="General">
                  <c:v>26.1281</c:v>
                </c:pt>
                <c:pt idx="38824" formatCode="General">
                  <c:v>26.128799999999998</c:v>
                </c:pt>
                <c:pt idx="38825" formatCode="General">
                  <c:v>26.1294</c:v>
                </c:pt>
                <c:pt idx="38826" formatCode="General">
                  <c:v>26.130099999999999</c:v>
                </c:pt>
                <c:pt idx="38827" formatCode="General">
                  <c:v>26.130800000000001</c:v>
                </c:pt>
                <c:pt idx="38828" formatCode="General">
                  <c:v>26.131399999999999</c:v>
                </c:pt>
                <c:pt idx="38829" formatCode="General">
                  <c:v>26.132100000000001</c:v>
                </c:pt>
                <c:pt idx="38830" formatCode="General">
                  <c:v>26.1328</c:v>
                </c:pt>
                <c:pt idx="38831" formatCode="General">
                  <c:v>26.133500000000002</c:v>
                </c:pt>
                <c:pt idx="38832" formatCode="General">
                  <c:v>26.1341</c:v>
                </c:pt>
                <c:pt idx="38833" formatCode="General">
                  <c:v>26.134799999999998</c:v>
                </c:pt>
                <c:pt idx="38834" formatCode="General">
                  <c:v>26.1355</c:v>
                </c:pt>
                <c:pt idx="38835" formatCode="General">
                  <c:v>26.136199999999999</c:v>
                </c:pt>
                <c:pt idx="38836" formatCode="General">
                  <c:v>26.136800000000001</c:v>
                </c:pt>
                <c:pt idx="38837" formatCode="General">
                  <c:v>26.137499999999999</c:v>
                </c:pt>
                <c:pt idx="38838" formatCode="General">
                  <c:v>26.138200000000001</c:v>
                </c:pt>
                <c:pt idx="38839" formatCode="General">
                  <c:v>26.1388</c:v>
                </c:pt>
                <c:pt idx="38840" formatCode="General">
                  <c:v>26.139500000000002</c:v>
                </c:pt>
                <c:pt idx="38841" formatCode="General">
                  <c:v>26.1402</c:v>
                </c:pt>
                <c:pt idx="38842" formatCode="General">
                  <c:v>26.140899999999998</c:v>
                </c:pt>
                <c:pt idx="38843" formatCode="General">
                  <c:v>26.141500000000001</c:v>
                </c:pt>
                <c:pt idx="38844" formatCode="General">
                  <c:v>26.142199999999999</c:v>
                </c:pt>
                <c:pt idx="38845" formatCode="General">
                  <c:v>26.142900000000001</c:v>
                </c:pt>
                <c:pt idx="38846" formatCode="General">
                  <c:v>26.143599999999999</c:v>
                </c:pt>
                <c:pt idx="38847" formatCode="General">
                  <c:v>26.144200000000001</c:v>
                </c:pt>
                <c:pt idx="38848" formatCode="General">
                  <c:v>26.1449</c:v>
                </c:pt>
                <c:pt idx="38849" formatCode="General">
                  <c:v>26.145600000000002</c:v>
                </c:pt>
                <c:pt idx="38850" formatCode="General">
                  <c:v>26.1462</c:v>
                </c:pt>
                <c:pt idx="38851" formatCode="General">
                  <c:v>26.146899999999999</c:v>
                </c:pt>
                <c:pt idx="38852" formatCode="General">
                  <c:v>26.147600000000001</c:v>
                </c:pt>
                <c:pt idx="38853" formatCode="General">
                  <c:v>26.148299999999999</c:v>
                </c:pt>
                <c:pt idx="38854" formatCode="General">
                  <c:v>26.148900000000001</c:v>
                </c:pt>
                <c:pt idx="38855" formatCode="General">
                  <c:v>26.1496</c:v>
                </c:pt>
                <c:pt idx="38856" formatCode="General">
                  <c:v>26.150300000000001</c:v>
                </c:pt>
                <c:pt idx="38857" formatCode="General">
                  <c:v>26.151</c:v>
                </c:pt>
                <c:pt idx="38858" formatCode="General">
                  <c:v>26.151599999999998</c:v>
                </c:pt>
                <c:pt idx="38859" formatCode="General">
                  <c:v>26.1523</c:v>
                </c:pt>
                <c:pt idx="38860" formatCode="General">
                  <c:v>26.152999999999999</c:v>
                </c:pt>
                <c:pt idx="38861" formatCode="General">
                  <c:v>26.153700000000001</c:v>
                </c:pt>
                <c:pt idx="38862" formatCode="General">
                  <c:v>26.154299999999999</c:v>
                </c:pt>
                <c:pt idx="38863" formatCode="General">
                  <c:v>26.155000000000001</c:v>
                </c:pt>
                <c:pt idx="38864" formatCode="General">
                  <c:v>26.1557</c:v>
                </c:pt>
                <c:pt idx="38865" formatCode="General">
                  <c:v>26.156300000000002</c:v>
                </c:pt>
                <c:pt idx="38866" formatCode="General">
                  <c:v>26.157</c:v>
                </c:pt>
                <c:pt idx="38867" formatCode="General">
                  <c:v>26.157699999999998</c:v>
                </c:pt>
                <c:pt idx="38868" formatCode="General">
                  <c:v>26.1584</c:v>
                </c:pt>
                <c:pt idx="38869" formatCode="General">
                  <c:v>26.158999999999999</c:v>
                </c:pt>
                <c:pt idx="38870" formatCode="General">
                  <c:v>26.159700000000001</c:v>
                </c:pt>
                <c:pt idx="38871" formatCode="General">
                  <c:v>26.160399999999999</c:v>
                </c:pt>
                <c:pt idx="38872" formatCode="General">
                  <c:v>26.161100000000001</c:v>
                </c:pt>
                <c:pt idx="38873" formatCode="General">
                  <c:v>26.1617</c:v>
                </c:pt>
                <c:pt idx="38874" formatCode="General">
                  <c:v>26.162400000000002</c:v>
                </c:pt>
                <c:pt idx="38875" formatCode="General">
                  <c:v>26.1631</c:v>
                </c:pt>
                <c:pt idx="38876" formatCode="General">
                  <c:v>26.163699999999999</c:v>
                </c:pt>
                <c:pt idx="38877" formatCode="General">
                  <c:v>26.164400000000001</c:v>
                </c:pt>
                <c:pt idx="38878" formatCode="General">
                  <c:v>26.165099999999999</c:v>
                </c:pt>
                <c:pt idx="38879" formatCode="General">
                  <c:v>26.165800000000001</c:v>
                </c:pt>
                <c:pt idx="38880" formatCode="General">
                  <c:v>26.166399999999999</c:v>
                </c:pt>
                <c:pt idx="38881" formatCode="General">
                  <c:v>26.167100000000001</c:v>
                </c:pt>
                <c:pt idx="38882" formatCode="General">
                  <c:v>26.1678</c:v>
                </c:pt>
                <c:pt idx="38883" formatCode="General">
                  <c:v>26.168500000000002</c:v>
                </c:pt>
                <c:pt idx="38884" formatCode="General">
                  <c:v>26.1691</c:v>
                </c:pt>
                <c:pt idx="38885" formatCode="General">
                  <c:v>26.169799999999999</c:v>
                </c:pt>
                <c:pt idx="38886" formatCode="General">
                  <c:v>26.170500000000001</c:v>
                </c:pt>
                <c:pt idx="38887" formatCode="General">
                  <c:v>26.171199999999999</c:v>
                </c:pt>
                <c:pt idx="38888" formatCode="General">
                  <c:v>26.171800000000001</c:v>
                </c:pt>
                <c:pt idx="38889" formatCode="General">
                  <c:v>26.172499999999999</c:v>
                </c:pt>
                <c:pt idx="38890" formatCode="General">
                  <c:v>26.173200000000001</c:v>
                </c:pt>
                <c:pt idx="38891" formatCode="General">
                  <c:v>26.1738</c:v>
                </c:pt>
                <c:pt idx="38892" formatCode="General">
                  <c:v>26.174499999999998</c:v>
                </c:pt>
                <c:pt idx="38893" formatCode="General">
                  <c:v>26.1752</c:v>
                </c:pt>
                <c:pt idx="38894" formatCode="General">
                  <c:v>26.175899999999999</c:v>
                </c:pt>
                <c:pt idx="38895" formatCode="General">
                  <c:v>26.176500000000001</c:v>
                </c:pt>
                <c:pt idx="38896" formatCode="General">
                  <c:v>26.177199999999999</c:v>
                </c:pt>
                <c:pt idx="38897" formatCode="General">
                  <c:v>26.177900000000001</c:v>
                </c:pt>
                <c:pt idx="38898" formatCode="General">
                  <c:v>26.178599999999999</c:v>
                </c:pt>
                <c:pt idx="38899" formatCode="General">
                  <c:v>26.179200000000002</c:v>
                </c:pt>
                <c:pt idx="38900" formatCode="General">
                  <c:v>26.1799</c:v>
                </c:pt>
                <c:pt idx="38901" formatCode="General">
                  <c:v>26.180599999999998</c:v>
                </c:pt>
                <c:pt idx="38902" formatCode="General">
                  <c:v>26.1812</c:v>
                </c:pt>
                <c:pt idx="38903" formatCode="General">
                  <c:v>26.181899999999999</c:v>
                </c:pt>
                <c:pt idx="38904" formatCode="General">
                  <c:v>26.182600000000001</c:v>
                </c:pt>
                <c:pt idx="38905" formatCode="General">
                  <c:v>26.183299999999999</c:v>
                </c:pt>
                <c:pt idx="38906" formatCode="General">
                  <c:v>26.183900000000001</c:v>
                </c:pt>
                <c:pt idx="38907" formatCode="General">
                  <c:v>26.1846</c:v>
                </c:pt>
                <c:pt idx="38908" formatCode="General">
                  <c:v>26.185300000000002</c:v>
                </c:pt>
                <c:pt idx="38909" formatCode="General">
                  <c:v>26.186</c:v>
                </c:pt>
                <c:pt idx="38910" formatCode="General">
                  <c:v>26.186599999999999</c:v>
                </c:pt>
                <c:pt idx="38911" formatCode="General">
                  <c:v>26.1873</c:v>
                </c:pt>
                <c:pt idx="38912" formatCode="General">
                  <c:v>26.187999999999999</c:v>
                </c:pt>
                <c:pt idx="38913" formatCode="General">
                  <c:v>26.188600000000001</c:v>
                </c:pt>
                <c:pt idx="38914" formatCode="General">
                  <c:v>26.189299999999999</c:v>
                </c:pt>
                <c:pt idx="38915" formatCode="General">
                  <c:v>26.19</c:v>
                </c:pt>
                <c:pt idx="38916" formatCode="General">
                  <c:v>26.1907</c:v>
                </c:pt>
                <c:pt idx="38917" formatCode="General">
                  <c:v>26.191299999999998</c:v>
                </c:pt>
                <c:pt idx="38918" formatCode="General">
                  <c:v>26.192</c:v>
                </c:pt>
                <c:pt idx="38919" formatCode="General">
                  <c:v>26.192699999999999</c:v>
                </c:pt>
                <c:pt idx="38920" formatCode="General">
                  <c:v>26.1934</c:v>
                </c:pt>
                <c:pt idx="38921" formatCode="General">
                  <c:v>26.193999999999999</c:v>
                </c:pt>
                <c:pt idx="38922" formatCode="General">
                  <c:v>26.194700000000001</c:v>
                </c:pt>
                <c:pt idx="38923" formatCode="General">
                  <c:v>26.195399999999999</c:v>
                </c:pt>
                <c:pt idx="38924" formatCode="General">
                  <c:v>26.196100000000001</c:v>
                </c:pt>
                <c:pt idx="38925" formatCode="General">
                  <c:v>26.1967</c:v>
                </c:pt>
                <c:pt idx="38926" formatCode="General">
                  <c:v>26.197399999999998</c:v>
                </c:pt>
                <c:pt idx="38927" formatCode="General">
                  <c:v>26.1981</c:v>
                </c:pt>
                <c:pt idx="38928" formatCode="General">
                  <c:v>26.198699999999999</c:v>
                </c:pt>
                <c:pt idx="38929" formatCode="General">
                  <c:v>26.199400000000001</c:v>
                </c:pt>
                <c:pt idx="38930" formatCode="General">
                  <c:v>26.200099999999999</c:v>
                </c:pt>
                <c:pt idx="38931" formatCode="General">
                  <c:v>26.200800000000001</c:v>
                </c:pt>
                <c:pt idx="38932" formatCode="General">
                  <c:v>26.2014</c:v>
                </c:pt>
                <c:pt idx="38933" formatCode="General">
                  <c:v>26.202100000000002</c:v>
                </c:pt>
                <c:pt idx="38934" formatCode="General">
                  <c:v>26.2028</c:v>
                </c:pt>
                <c:pt idx="38935" formatCode="General">
                  <c:v>26.203499999999998</c:v>
                </c:pt>
                <c:pt idx="38936" formatCode="General">
                  <c:v>26.2041</c:v>
                </c:pt>
                <c:pt idx="38937" formatCode="General">
                  <c:v>26.204799999999999</c:v>
                </c:pt>
                <c:pt idx="38938" formatCode="General">
                  <c:v>26.205500000000001</c:v>
                </c:pt>
                <c:pt idx="38939" formatCode="General">
                  <c:v>26.206099999999999</c:v>
                </c:pt>
                <c:pt idx="38940" formatCode="General">
                  <c:v>26.206800000000001</c:v>
                </c:pt>
                <c:pt idx="38941" formatCode="General">
                  <c:v>26.2075</c:v>
                </c:pt>
                <c:pt idx="38942" formatCode="General">
                  <c:v>26.208200000000001</c:v>
                </c:pt>
                <c:pt idx="38943" formatCode="General">
                  <c:v>26.2088</c:v>
                </c:pt>
                <c:pt idx="38944" formatCode="General">
                  <c:v>26.209499999999998</c:v>
                </c:pt>
                <c:pt idx="38945" formatCode="General">
                  <c:v>26.2102</c:v>
                </c:pt>
                <c:pt idx="38946" formatCode="General">
                  <c:v>26.210899999999999</c:v>
                </c:pt>
                <c:pt idx="38947" formatCode="General">
                  <c:v>26.211500000000001</c:v>
                </c:pt>
                <c:pt idx="38948" formatCode="General">
                  <c:v>26.212199999999999</c:v>
                </c:pt>
                <c:pt idx="38949" formatCode="General">
                  <c:v>26.212900000000001</c:v>
                </c:pt>
                <c:pt idx="38950" formatCode="General">
                  <c:v>26.2136</c:v>
                </c:pt>
                <c:pt idx="38951" formatCode="General">
                  <c:v>26.214200000000002</c:v>
                </c:pt>
                <c:pt idx="38952" formatCode="General">
                  <c:v>26.2149</c:v>
                </c:pt>
                <c:pt idx="38953" formatCode="General">
                  <c:v>26.215599999999998</c:v>
                </c:pt>
                <c:pt idx="38954" formatCode="General">
                  <c:v>26.216200000000001</c:v>
                </c:pt>
                <c:pt idx="38955" formatCode="General">
                  <c:v>26.216899999999999</c:v>
                </c:pt>
                <c:pt idx="38956" formatCode="General">
                  <c:v>26.217600000000001</c:v>
                </c:pt>
                <c:pt idx="38957" formatCode="General">
                  <c:v>26.218299999999999</c:v>
                </c:pt>
                <c:pt idx="38958" formatCode="General">
                  <c:v>26.218900000000001</c:v>
                </c:pt>
                <c:pt idx="38959" formatCode="General">
                  <c:v>26.2196</c:v>
                </c:pt>
                <c:pt idx="38960" formatCode="General">
                  <c:v>26.220300000000002</c:v>
                </c:pt>
                <c:pt idx="38961" formatCode="General">
                  <c:v>26.221</c:v>
                </c:pt>
                <c:pt idx="38962" formatCode="General">
                  <c:v>26.221599999999999</c:v>
                </c:pt>
                <c:pt idx="38963" formatCode="General">
                  <c:v>26.222300000000001</c:v>
                </c:pt>
                <c:pt idx="38964" formatCode="General">
                  <c:v>26.222999999999999</c:v>
                </c:pt>
                <c:pt idx="38965" formatCode="General">
                  <c:v>26.223600000000001</c:v>
                </c:pt>
                <c:pt idx="38966" formatCode="General">
                  <c:v>26.224299999999999</c:v>
                </c:pt>
                <c:pt idx="38967" formatCode="General">
                  <c:v>26.225000000000001</c:v>
                </c:pt>
                <c:pt idx="38968" formatCode="General">
                  <c:v>26.2257</c:v>
                </c:pt>
                <c:pt idx="38969" formatCode="General">
                  <c:v>26.226299999999998</c:v>
                </c:pt>
                <c:pt idx="38970" formatCode="General">
                  <c:v>26.227</c:v>
                </c:pt>
                <c:pt idx="38971" formatCode="General">
                  <c:v>26.227699999999999</c:v>
                </c:pt>
                <c:pt idx="38972" formatCode="General">
                  <c:v>26.228400000000001</c:v>
                </c:pt>
                <c:pt idx="38973" formatCode="General">
                  <c:v>26.228999999999999</c:v>
                </c:pt>
                <c:pt idx="38974" formatCode="General">
                  <c:v>26.229700000000001</c:v>
                </c:pt>
                <c:pt idx="38975" formatCode="General">
                  <c:v>26.230399999999999</c:v>
                </c:pt>
                <c:pt idx="38976" formatCode="General">
                  <c:v>26.231000000000002</c:v>
                </c:pt>
                <c:pt idx="38977" formatCode="General">
                  <c:v>26.2317</c:v>
                </c:pt>
                <c:pt idx="38978" formatCode="General">
                  <c:v>26.232399999999998</c:v>
                </c:pt>
                <c:pt idx="38979" formatCode="General">
                  <c:v>26.2331</c:v>
                </c:pt>
                <c:pt idx="38980" formatCode="General">
                  <c:v>26.233699999999999</c:v>
                </c:pt>
                <c:pt idx="38981" formatCode="General">
                  <c:v>26.234400000000001</c:v>
                </c:pt>
                <c:pt idx="38982" formatCode="General">
                  <c:v>26.235099999999999</c:v>
                </c:pt>
                <c:pt idx="38983" formatCode="General">
                  <c:v>26.235800000000001</c:v>
                </c:pt>
                <c:pt idx="38984" formatCode="General">
                  <c:v>26.2364</c:v>
                </c:pt>
                <c:pt idx="38985" formatCode="General">
                  <c:v>26.237100000000002</c:v>
                </c:pt>
                <c:pt idx="38986" formatCode="General">
                  <c:v>26.2378</c:v>
                </c:pt>
                <c:pt idx="38987" formatCode="General">
                  <c:v>26.238499999999998</c:v>
                </c:pt>
                <c:pt idx="38988" formatCode="General">
                  <c:v>26.239100000000001</c:v>
                </c:pt>
                <c:pt idx="38989" formatCode="General">
                  <c:v>26.239799999999999</c:v>
                </c:pt>
                <c:pt idx="38990" formatCode="General">
                  <c:v>26.240500000000001</c:v>
                </c:pt>
                <c:pt idx="38991" formatCode="General">
                  <c:v>26.241099999999999</c:v>
                </c:pt>
                <c:pt idx="38992" formatCode="General">
                  <c:v>26.241800000000001</c:v>
                </c:pt>
                <c:pt idx="38993" formatCode="General">
                  <c:v>26.2425</c:v>
                </c:pt>
                <c:pt idx="38994" formatCode="General">
                  <c:v>26.243200000000002</c:v>
                </c:pt>
                <c:pt idx="38995" formatCode="General">
                  <c:v>26.2438</c:v>
                </c:pt>
                <c:pt idx="38996" formatCode="General">
                  <c:v>26.244499999999999</c:v>
                </c:pt>
                <c:pt idx="38997" formatCode="General">
                  <c:v>26.245200000000001</c:v>
                </c:pt>
                <c:pt idx="38998" formatCode="General">
                  <c:v>26.245899999999999</c:v>
                </c:pt>
                <c:pt idx="38999" formatCode="General">
                  <c:v>26.246500000000001</c:v>
                </c:pt>
                <c:pt idx="39000" formatCode="General">
                  <c:v>26.247199999999999</c:v>
                </c:pt>
                <c:pt idx="39001" formatCode="General">
                  <c:v>26.247900000000001</c:v>
                </c:pt>
                <c:pt idx="39002" formatCode="General">
                  <c:v>26.2485</c:v>
                </c:pt>
                <c:pt idx="39003" formatCode="General">
                  <c:v>26.249199999999998</c:v>
                </c:pt>
                <c:pt idx="39004" formatCode="General">
                  <c:v>26.2499</c:v>
                </c:pt>
                <c:pt idx="39005" formatCode="General">
                  <c:v>26.250599999999999</c:v>
                </c:pt>
                <c:pt idx="39006" formatCode="General">
                  <c:v>26.251200000000001</c:v>
                </c:pt>
                <c:pt idx="39007" formatCode="General">
                  <c:v>26.251899999999999</c:v>
                </c:pt>
                <c:pt idx="39008" formatCode="General">
                  <c:v>26.252600000000001</c:v>
                </c:pt>
                <c:pt idx="39009" formatCode="General">
                  <c:v>26.253299999999999</c:v>
                </c:pt>
                <c:pt idx="39010" formatCode="General">
                  <c:v>26.253900000000002</c:v>
                </c:pt>
                <c:pt idx="39011" formatCode="General">
                  <c:v>26.2546</c:v>
                </c:pt>
                <c:pt idx="39012" formatCode="General">
                  <c:v>26.255299999999998</c:v>
                </c:pt>
                <c:pt idx="39013" formatCode="General">
                  <c:v>26.2559</c:v>
                </c:pt>
                <c:pt idx="39014" formatCode="General">
                  <c:v>26.256599999999999</c:v>
                </c:pt>
                <c:pt idx="39015" formatCode="General">
                  <c:v>26.257300000000001</c:v>
                </c:pt>
                <c:pt idx="39016" formatCode="General">
                  <c:v>26.257999999999999</c:v>
                </c:pt>
                <c:pt idx="39017" formatCode="General">
                  <c:v>26.258600000000001</c:v>
                </c:pt>
                <c:pt idx="39018" formatCode="General">
                  <c:v>26.2593</c:v>
                </c:pt>
                <c:pt idx="39019" formatCode="General">
                  <c:v>26.26</c:v>
                </c:pt>
                <c:pt idx="39020" formatCode="General">
                  <c:v>26.2607</c:v>
                </c:pt>
                <c:pt idx="39021" formatCode="General">
                  <c:v>26.261299999999999</c:v>
                </c:pt>
                <c:pt idx="39022" formatCode="General">
                  <c:v>26.262</c:v>
                </c:pt>
                <c:pt idx="39023" formatCode="General">
                  <c:v>26.262699999999999</c:v>
                </c:pt>
                <c:pt idx="39024" formatCode="General">
                  <c:v>26.263400000000001</c:v>
                </c:pt>
                <c:pt idx="39025" formatCode="General">
                  <c:v>26.263999999999999</c:v>
                </c:pt>
                <c:pt idx="39026" formatCode="General">
                  <c:v>26.264700000000001</c:v>
                </c:pt>
                <c:pt idx="39027" formatCode="General">
                  <c:v>26.2654</c:v>
                </c:pt>
                <c:pt idx="39028" formatCode="General">
                  <c:v>26.265999999999998</c:v>
                </c:pt>
                <c:pt idx="39029" formatCode="General">
                  <c:v>26.2667</c:v>
                </c:pt>
                <c:pt idx="39030" formatCode="General">
                  <c:v>26.267399999999999</c:v>
                </c:pt>
                <c:pt idx="39031" formatCode="General">
                  <c:v>26.2681</c:v>
                </c:pt>
                <c:pt idx="39032" formatCode="General">
                  <c:v>26.268699999999999</c:v>
                </c:pt>
                <c:pt idx="39033" formatCode="General">
                  <c:v>26.269400000000001</c:v>
                </c:pt>
                <c:pt idx="39034" formatCode="General">
                  <c:v>26.270099999999999</c:v>
                </c:pt>
                <c:pt idx="39035" formatCode="General">
                  <c:v>26.270800000000001</c:v>
                </c:pt>
                <c:pt idx="39036" formatCode="General">
                  <c:v>26.2714</c:v>
                </c:pt>
                <c:pt idx="39037" formatCode="General">
                  <c:v>26.272099999999998</c:v>
                </c:pt>
                <c:pt idx="39038" formatCode="General">
                  <c:v>26.2728</c:v>
                </c:pt>
                <c:pt idx="39039" formatCode="General">
                  <c:v>26.273399999999999</c:v>
                </c:pt>
                <c:pt idx="39040" formatCode="General">
                  <c:v>26.274100000000001</c:v>
                </c:pt>
                <c:pt idx="39041" formatCode="General">
                  <c:v>26.274799999999999</c:v>
                </c:pt>
                <c:pt idx="39042" formatCode="General">
                  <c:v>26.275500000000001</c:v>
                </c:pt>
                <c:pt idx="39043" formatCode="General">
                  <c:v>26.2761</c:v>
                </c:pt>
                <c:pt idx="39044" formatCode="General">
                  <c:v>26.276800000000001</c:v>
                </c:pt>
                <c:pt idx="39045" formatCode="General">
                  <c:v>26.2775</c:v>
                </c:pt>
                <c:pt idx="39046" formatCode="General">
                  <c:v>26.278199999999998</c:v>
                </c:pt>
                <c:pt idx="39047" formatCode="General">
                  <c:v>26.2788</c:v>
                </c:pt>
                <c:pt idx="39048" formatCode="General">
                  <c:v>26.279499999999999</c:v>
                </c:pt>
                <c:pt idx="39049" formatCode="General">
                  <c:v>26.280200000000001</c:v>
                </c:pt>
                <c:pt idx="39050" formatCode="General">
                  <c:v>26.280899999999999</c:v>
                </c:pt>
                <c:pt idx="39051" formatCode="General">
                  <c:v>26.281500000000001</c:v>
                </c:pt>
                <c:pt idx="39052" formatCode="General">
                  <c:v>26.2822</c:v>
                </c:pt>
                <c:pt idx="39053" formatCode="General">
                  <c:v>26.282900000000001</c:v>
                </c:pt>
                <c:pt idx="39054" formatCode="General">
                  <c:v>26.2835</c:v>
                </c:pt>
                <c:pt idx="39055" formatCode="General">
                  <c:v>26.284199999999998</c:v>
                </c:pt>
                <c:pt idx="39056" formatCode="General">
                  <c:v>26.2849</c:v>
                </c:pt>
                <c:pt idx="39057" formatCode="General">
                  <c:v>26.285599999999999</c:v>
                </c:pt>
                <c:pt idx="39058" formatCode="General">
                  <c:v>26.286200000000001</c:v>
                </c:pt>
                <c:pt idx="39059" formatCode="General">
                  <c:v>26.286899999999999</c:v>
                </c:pt>
                <c:pt idx="39060" formatCode="General">
                  <c:v>26.287600000000001</c:v>
                </c:pt>
                <c:pt idx="39061" formatCode="General">
                  <c:v>26.2883</c:v>
                </c:pt>
                <c:pt idx="39062" formatCode="General">
                  <c:v>26.288900000000002</c:v>
                </c:pt>
                <c:pt idx="39063" formatCode="General">
                  <c:v>26.2896</c:v>
                </c:pt>
                <c:pt idx="39064" formatCode="General">
                  <c:v>26.290299999999998</c:v>
                </c:pt>
                <c:pt idx="39065" formatCode="General">
                  <c:v>26.290900000000001</c:v>
                </c:pt>
                <c:pt idx="39066" formatCode="General">
                  <c:v>26.291599999999999</c:v>
                </c:pt>
                <c:pt idx="39067" formatCode="General">
                  <c:v>26.292300000000001</c:v>
                </c:pt>
                <c:pt idx="39068" formatCode="General">
                  <c:v>26.292999999999999</c:v>
                </c:pt>
                <c:pt idx="39069" formatCode="General">
                  <c:v>26.293600000000001</c:v>
                </c:pt>
                <c:pt idx="39070" formatCode="General">
                  <c:v>26.2943</c:v>
                </c:pt>
                <c:pt idx="39071" formatCode="General">
                  <c:v>26.295000000000002</c:v>
                </c:pt>
                <c:pt idx="39072" formatCode="General">
                  <c:v>26.2957</c:v>
                </c:pt>
                <c:pt idx="39073" formatCode="General">
                  <c:v>26.296299999999999</c:v>
                </c:pt>
                <c:pt idx="39074" formatCode="General">
                  <c:v>26.297000000000001</c:v>
                </c:pt>
                <c:pt idx="39075" formatCode="General">
                  <c:v>26.297699999999999</c:v>
                </c:pt>
                <c:pt idx="39076" formatCode="General">
                  <c:v>26.298300000000001</c:v>
                </c:pt>
                <c:pt idx="39077" formatCode="General">
                  <c:v>26.298999999999999</c:v>
                </c:pt>
                <c:pt idx="39078" formatCode="General">
                  <c:v>26.299700000000001</c:v>
                </c:pt>
                <c:pt idx="39079" formatCode="General">
                  <c:v>26.3004</c:v>
                </c:pt>
                <c:pt idx="39080" formatCode="General">
                  <c:v>26.300999999999998</c:v>
                </c:pt>
                <c:pt idx="39081" formatCode="General">
                  <c:v>26.3017</c:v>
                </c:pt>
                <c:pt idx="39082" formatCode="General">
                  <c:v>26.302399999999999</c:v>
                </c:pt>
                <c:pt idx="39083" formatCode="General">
                  <c:v>26.303100000000001</c:v>
                </c:pt>
                <c:pt idx="39084" formatCode="General">
                  <c:v>26.303699999999999</c:v>
                </c:pt>
                <c:pt idx="39085" formatCode="General">
                  <c:v>26.304400000000001</c:v>
                </c:pt>
                <c:pt idx="39086" formatCode="General">
                  <c:v>26.305099999999999</c:v>
                </c:pt>
                <c:pt idx="39087" formatCode="General">
                  <c:v>26.305800000000001</c:v>
                </c:pt>
                <c:pt idx="39088" formatCode="General">
                  <c:v>26.3064</c:v>
                </c:pt>
                <c:pt idx="39089" formatCode="General">
                  <c:v>26.307099999999998</c:v>
                </c:pt>
                <c:pt idx="39090" formatCode="General">
                  <c:v>26.3078</c:v>
                </c:pt>
                <c:pt idx="39091" formatCode="General">
                  <c:v>26.308399999999999</c:v>
                </c:pt>
                <c:pt idx="39092" formatCode="General">
                  <c:v>26.309100000000001</c:v>
                </c:pt>
                <c:pt idx="39093" formatCode="General">
                  <c:v>26.309799999999999</c:v>
                </c:pt>
                <c:pt idx="39094" formatCode="General">
                  <c:v>26.310500000000001</c:v>
                </c:pt>
                <c:pt idx="39095" formatCode="General">
                  <c:v>26.3111</c:v>
                </c:pt>
                <c:pt idx="39096" formatCode="General">
                  <c:v>26.311800000000002</c:v>
                </c:pt>
                <c:pt idx="39097" formatCode="General">
                  <c:v>26.3125</c:v>
                </c:pt>
                <c:pt idx="39098" formatCode="General">
                  <c:v>26.313199999999998</c:v>
                </c:pt>
                <c:pt idx="39099" formatCode="General">
                  <c:v>26.313800000000001</c:v>
                </c:pt>
                <c:pt idx="39100" formatCode="General">
                  <c:v>26.314499999999999</c:v>
                </c:pt>
                <c:pt idx="39101" formatCode="General">
                  <c:v>26.315200000000001</c:v>
                </c:pt>
                <c:pt idx="39102" formatCode="General">
                  <c:v>26.315799999999999</c:v>
                </c:pt>
                <c:pt idx="39103" formatCode="General">
                  <c:v>26.316500000000001</c:v>
                </c:pt>
                <c:pt idx="39104" formatCode="General">
                  <c:v>26.3172</c:v>
                </c:pt>
                <c:pt idx="39105" formatCode="General">
                  <c:v>26.317900000000002</c:v>
                </c:pt>
                <c:pt idx="39106" formatCode="General">
                  <c:v>26.3185</c:v>
                </c:pt>
                <c:pt idx="39107" formatCode="General">
                  <c:v>26.319199999999999</c:v>
                </c:pt>
                <c:pt idx="39108" formatCode="General">
                  <c:v>26.319900000000001</c:v>
                </c:pt>
                <c:pt idx="39109" formatCode="General">
                  <c:v>26.320599999999999</c:v>
                </c:pt>
                <c:pt idx="39110" formatCode="General">
                  <c:v>26.321200000000001</c:v>
                </c:pt>
                <c:pt idx="39111" formatCode="General">
                  <c:v>26.321899999999999</c:v>
                </c:pt>
                <c:pt idx="39112" formatCode="General">
                  <c:v>26.322600000000001</c:v>
                </c:pt>
                <c:pt idx="39113" formatCode="General">
                  <c:v>26.3233</c:v>
                </c:pt>
                <c:pt idx="39114" formatCode="General">
                  <c:v>26.323899999999998</c:v>
                </c:pt>
                <c:pt idx="39115" formatCode="General">
                  <c:v>26.3246</c:v>
                </c:pt>
                <c:pt idx="39116" formatCode="General">
                  <c:v>26.325299999999999</c:v>
                </c:pt>
                <c:pt idx="39117" formatCode="General">
                  <c:v>26.325900000000001</c:v>
                </c:pt>
                <c:pt idx="39118" formatCode="General">
                  <c:v>26.326599999999999</c:v>
                </c:pt>
                <c:pt idx="39119" formatCode="General">
                  <c:v>26.327300000000001</c:v>
                </c:pt>
                <c:pt idx="39120" formatCode="General">
                  <c:v>26.327999999999999</c:v>
                </c:pt>
                <c:pt idx="39121" formatCode="General">
                  <c:v>26.328600000000002</c:v>
                </c:pt>
                <c:pt idx="39122" formatCode="General">
                  <c:v>26.3293</c:v>
                </c:pt>
                <c:pt idx="39123" formatCode="General">
                  <c:v>26.33</c:v>
                </c:pt>
                <c:pt idx="39124" formatCode="General">
                  <c:v>26.3307</c:v>
                </c:pt>
                <c:pt idx="39125" formatCode="General">
                  <c:v>26.331299999999999</c:v>
                </c:pt>
                <c:pt idx="39126" formatCode="General">
                  <c:v>26.332000000000001</c:v>
                </c:pt>
                <c:pt idx="39127" formatCode="General">
                  <c:v>26.332699999999999</c:v>
                </c:pt>
                <c:pt idx="39128" formatCode="General">
                  <c:v>26.333300000000001</c:v>
                </c:pt>
                <c:pt idx="39129" formatCode="General">
                  <c:v>26.334</c:v>
                </c:pt>
                <c:pt idx="39130" formatCode="General">
                  <c:v>26.334700000000002</c:v>
                </c:pt>
                <c:pt idx="39131" formatCode="General">
                  <c:v>26.3354</c:v>
                </c:pt>
                <c:pt idx="39132" formatCode="General">
                  <c:v>26.335999999999999</c:v>
                </c:pt>
                <c:pt idx="39133" formatCode="General">
                  <c:v>26.3367</c:v>
                </c:pt>
                <c:pt idx="39134" formatCode="General">
                  <c:v>26.337399999999999</c:v>
                </c:pt>
                <c:pt idx="39135" formatCode="General">
                  <c:v>26.338100000000001</c:v>
                </c:pt>
                <c:pt idx="39136" formatCode="General">
                  <c:v>26.338699999999999</c:v>
                </c:pt>
                <c:pt idx="39137" formatCode="General">
                  <c:v>26.339400000000001</c:v>
                </c:pt>
                <c:pt idx="39138" formatCode="General">
                  <c:v>26.3401</c:v>
                </c:pt>
                <c:pt idx="39139" formatCode="General">
                  <c:v>26.340699999999998</c:v>
                </c:pt>
                <c:pt idx="39140" formatCode="General">
                  <c:v>26.3414</c:v>
                </c:pt>
                <c:pt idx="39141" formatCode="General">
                  <c:v>26.342099999999999</c:v>
                </c:pt>
                <c:pt idx="39142" formatCode="General">
                  <c:v>26.3428</c:v>
                </c:pt>
                <c:pt idx="39143" formatCode="General">
                  <c:v>26.343399999999999</c:v>
                </c:pt>
                <c:pt idx="39144" formatCode="General">
                  <c:v>26.344100000000001</c:v>
                </c:pt>
                <c:pt idx="39145" formatCode="General">
                  <c:v>26.344799999999999</c:v>
                </c:pt>
                <c:pt idx="39146" formatCode="General">
                  <c:v>26.345500000000001</c:v>
                </c:pt>
                <c:pt idx="39147" formatCode="General">
                  <c:v>26.3461</c:v>
                </c:pt>
                <c:pt idx="39148" formatCode="General">
                  <c:v>26.346800000000002</c:v>
                </c:pt>
                <c:pt idx="39149" formatCode="General">
                  <c:v>26.3475</c:v>
                </c:pt>
                <c:pt idx="39150" formatCode="General">
                  <c:v>26.348199999999999</c:v>
                </c:pt>
                <c:pt idx="39151" formatCode="General">
                  <c:v>26.348800000000001</c:v>
                </c:pt>
                <c:pt idx="39152" formatCode="General">
                  <c:v>26.349499999999999</c:v>
                </c:pt>
                <c:pt idx="39153" formatCode="General">
                  <c:v>26.350200000000001</c:v>
                </c:pt>
                <c:pt idx="39154" formatCode="General">
                  <c:v>26.3508</c:v>
                </c:pt>
                <c:pt idx="39155" formatCode="General">
                  <c:v>26.351500000000001</c:v>
                </c:pt>
                <c:pt idx="39156" formatCode="General">
                  <c:v>26.3522</c:v>
                </c:pt>
                <c:pt idx="39157" formatCode="General">
                  <c:v>26.352900000000002</c:v>
                </c:pt>
                <c:pt idx="39158" formatCode="General">
                  <c:v>26.3535</c:v>
                </c:pt>
                <c:pt idx="39159" formatCode="General">
                  <c:v>26.354199999999999</c:v>
                </c:pt>
                <c:pt idx="39160" formatCode="General">
                  <c:v>26.354900000000001</c:v>
                </c:pt>
                <c:pt idx="39161" formatCode="General">
                  <c:v>26.355599999999999</c:v>
                </c:pt>
                <c:pt idx="39162" formatCode="General">
                  <c:v>26.356200000000001</c:v>
                </c:pt>
                <c:pt idx="39163" formatCode="General">
                  <c:v>26.3569</c:v>
                </c:pt>
                <c:pt idx="39164" formatCode="General">
                  <c:v>26.357600000000001</c:v>
                </c:pt>
                <c:pt idx="39165" formatCode="General">
                  <c:v>26.3582</c:v>
                </c:pt>
                <c:pt idx="39166" formatCode="General">
                  <c:v>26.358899999999998</c:v>
                </c:pt>
                <c:pt idx="39167" formatCode="General">
                  <c:v>26.3596</c:v>
                </c:pt>
                <c:pt idx="39168" formatCode="General">
                  <c:v>26.360299999999999</c:v>
                </c:pt>
                <c:pt idx="39169" formatCode="General">
                  <c:v>26.360900000000001</c:v>
                </c:pt>
                <c:pt idx="39170" formatCode="General">
                  <c:v>26.361599999999999</c:v>
                </c:pt>
                <c:pt idx="39171" formatCode="General">
                  <c:v>26.362300000000001</c:v>
                </c:pt>
                <c:pt idx="39172" formatCode="General">
                  <c:v>26.363</c:v>
                </c:pt>
                <c:pt idx="39173" formatCode="General">
                  <c:v>26.363600000000002</c:v>
                </c:pt>
                <c:pt idx="39174" formatCode="General">
                  <c:v>26.3643</c:v>
                </c:pt>
                <c:pt idx="39175" formatCode="General">
                  <c:v>26.364999999999998</c:v>
                </c:pt>
                <c:pt idx="39176" formatCode="General">
                  <c:v>26.365600000000001</c:v>
                </c:pt>
                <c:pt idx="39177" formatCode="General">
                  <c:v>26.366299999999999</c:v>
                </c:pt>
                <c:pt idx="39178" formatCode="General">
                  <c:v>26.367000000000001</c:v>
                </c:pt>
                <c:pt idx="39179" formatCode="General">
                  <c:v>26.367699999999999</c:v>
                </c:pt>
                <c:pt idx="39180" formatCode="General">
                  <c:v>26.368300000000001</c:v>
                </c:pt>
                <c:pt idx="39181" formatCode="General">
                  <c:v>26.369</c:v>
                </c:pt>
                <c:pt idx="39182" formatCode="General">
                  <c:v>26.369700000000002</c:v>
                </c:pt>
                <c:pt idx="39183" formatCode="General">
                  <c:v>26.3704</c:v>
                </c:pt>
                <c:pt idx="39184" formatCode="General">
                  <c:v>26.370999999999999</c:v>
                </c:pt>
                <c:pt idx="39185" formatCode="General">
                  <c:v>26.371700000000001</c:v>
                </c:pt>
                <c:pt idx="39186" formatCode="General">
                  <c:v>26.372399999999999</c:v>
                </c:pt>
                <c:pt idx="39187" formatCode="General">
                  <c:v>26.373100000000001</c:v>
                </c:pt>
                <c:pt idx="39188" formatCode="General">
                  <c:v>26.373699999999999</c:v>
                </c:pt>
                <c:pt idx="39189" formatCode="General">
                  <c:v>26.374400000000001</c:v>
                </c:pt>
                <c:pt idx="39190" formatCode="General">
                  <c:v>26.3751</c:v>
                </c:pt>
                <c:pt idx="39191" formatCode="General">
                  <c:v>26.375699999999998</c:v>
                </c:pt>
                <c:pt idx="39192" formatCode="General">
                  <c:v>26.3764</c:v>
                </c:pt>
                <c:pt idx="39193" formatCode="General">
                  <c:v>26.377099999999999</c:v>
                </c:pt>
                <c:pt idx="39194" formatCode="General">
                  <c:v>26.377800000000001</c:v>
                </c:pt>
                <c:pt idx="39195" formatCode="General">
                  <c:v>26.378399999999999</c:v>
                </c:pt>
                <c:pt idx="39196" formatCode="General">
                  <c:v>26.379100000000001</c:v>
                </c:pt>
                <c:pt idx="39197" formatCode="General">
                  <c:v>26.379799999999999</c:v>
                </c:pt>
                <c:pt idx="39198" formatCode="General">
                  <c:v>26.380500000000001</c:v>
                </c:pt>
                <c:pt idx="39199" formatCode="General">
                  <c:v>26.3811</c:v>
                </c:pt>
                <c:pt idx="39200" formatCode="General">
                  <c:v>26.381799999999998</c:v>
                </c:pt>
                <c:pt idx="39201" formatCode="General">
                  <c:v>26.3825</c:v>
                </c:pt>
                <c:pt idx="39202" formatCode="General">
                  <c:v>26.383099999999999</c:v>
                </c:pt>
                <c:pt idx="39203" formatCode="General">
                  <c:v>26.383800000000001</c:v>
                </c:pt>
                <c:pt idx="39204" formatCode="General">
                  <c:v>26.384499999999999</c:v>
                </c:pt>
                <c:pt idx="39205" formatCode="General">
                  <c:v>26.385200000000001</c:v>
                </c:pt>
                <c:pt idx="39206" formatCode="General">
                  <c:v>26.3858</c:v>
                </c:pt>
                <c:pt idx="39207" formatCode="General">
                  <c:v>26.386500000000002</c:v>
                </c:pt>
                <c:pt idx="39208" formatCode="General">
                  <c:v>26.3872</c:v>
                </c:pt>
                <c:pt idx="39209" formatCode="General">
                  <c:v>26.387899999999998</c:v>
                </c:pt>
                <c:pt idx="39210" formatCode="General">
                  <c:v>26.388500000000001</c:v>
                </c:pt>
                <c:pt idx="39211" formatCode="General">
                  <c:v>26.389199999999999</c:v>
                </c:pt>
                <c:pt idx="39212" formatCode="General">
                  <c:v>26.389900000000001</c:v>
                </c:pt>
                <c:pt idx="39213" formatCode="General">
                  <c:v>26.390599999999999</c:v>
                </c:pt>
                <c:pt idx="39214" formatCode="General">
                  <c:v>26.391200000000001</c:v>
                </c:pt>
                <c:pt idx="39215" formatCode="General">
                  <c:v>26.3919</c:v>
                </c:pt>
                <c:pt idx="39216" formatCode="General">
                  <c:v>26.392600000000002</c:v>
                </c:pt>
                <c:pt idx="39217" formatCode="General">
                  <c:v>26.3932</c:v>
                </c:pt>
                <c:pt idx="39218" formatCode="General">
                  <c:v>26.393899999999999</c:v>
                </c:pt>
                <c:pt idx="39219" formatCode="General">
                  <c:v>26.394600000000001</c:v>
                </c:pt>
                <c:pt idx="39220" formatCode="General">
                  <c:v>26.395299999999999</c:v>
                </c:pt>
                <c:pt idx="39221" formatCode="General">
                  <c:v>26.395900000000001</c:v>
                </c:pt>
                <c:pt idx="39222" formatCode="General">
                  <c:v>26.396599999999999</c:v>
                </c:pt>
                <c:pt idx="39223" formatCode="General">
                  <c:v>26.397300000000001</c:v>
                </c:pt>
                <c:pt idx="39224" formatCode="General">
                  <c:v>26.398</c:v>
                </c:pt>
                <c:pt idx="39225" formatCode="General">
                  <c:v>26.398599999999998</c:v>
                </c:pt>
                <c:pt idx="39226" formatCode="General">
                  <c:v>26.3993</c:v>
                </c:pt>
                <c:pt idx="39227" formatCode="General">
                  <c:v>26.4</c:v>
                </c:pt>
                <c:pt idx="39228" formatCode="General">
                  <c:v>26.400600000000001</c:v>
                </c:pt>
                <c:pt idx="39229" formatCode="General">
                  <c:v>26.401299999999999</c:v>
                </c:pt>
                <c:pt idx="39230" formatCode="General">
                  <c:v>26.402000000000001</c:v>
                </c:pt>
                <c:pt idx="39231" formatCode="General">
                  <c:v>26.402699999999999</c:v>
                </c:pt>
                <c:pt idx="39232" formatCode="General">
                  <c:v>26.403300000000002</c:v>
                </c:pt>
                <c:pt idx="39233" formatCode="General">
                  <c:v>26.404</c:v>
                </c:pt>
                <c:pt idx="39234" formatCode="General">
                  <c:v>26.404699999999998</c:v>
                </c:pt>
                <c:pt idx="39235" formatCode="General">
                  <c:v>26.4054</c:v>
                </c:pt>
                <c:pt idx="39236" formatCode="General">
                  <c:v>26.405999999999999</c:v>
                </c:pt>
                <c:pt idx="39237" formatCode="General">
                  <c:v>26.406700000000001</c:v>
                </c:pt>
                <c:pt idx="39238" formatCode="General">
                  <c:v>26.407399999999999</c:v>
                </c:pt>
                <c:pt idx="39239" formatCode="General">
                  <c:v>26.408000000000001</c:v>
                </c:pt>
                <c:pt idx="39240" formatCode="General">
                  <c:v>26.4087</c:v>
                </c:pt>
                <c:pt idx="39241" formatCode="General">
                  <c:v>26.409400000000002</c:v>
                </c:pt>
                <c:pt idx="39242" formatCode="General">
                  <c:v>26.4101</c:v>
                </c:pt>
                <c:pt idx="39243" formatCode="General">
                  <c:v>26.410699999999999</c:v>
                </c:pt>
                <c:pt idx="39244" formatCode="General">
                  <c:v>26.4114</c:v>
                </c:pt>
                <c:pt idx="39245" formatCode="General">
                  <c:v>26.412099999999999</c:v>
                </c:pt>
                <c:pt idx="39246" formatCode="General">
                  <c:v>26.412800000000001</c:v>
                </c:pt>
                <c:pt idx="39247" formatCode="General">
                  <c:v>26.413399999999999</c:v>
                </c:pt>
                <c:pt idx="39248" formatCode="General">
                  <c:v>26.414100000000001</c:v>
                </c:pt>
                <c:pt idx="39249" formatCode="General">
                  <c:v>26.4148</c:v>
                </c:pt>
                <c:pt idx="39250" formatCode="General">
                  <c:v>26.415500000000002</c:v>
                </c:pt>
                <c:pt idx="39251" formatCode="General">
                  <c:v>26.4161</c:v>
                </c:pt>
                <c:pt idx="39252" formatCode="General">
                  <c:v>26.416799999999999</c:v>
                </c:pt>
                <c:pt idx="39253" formatCode="General">
                  <c:v>26.4175</c:v>
                </c:pt>
                <c:pt idx="39254" formatCode="General">
                  <c:v>26.418099999999999</c:v>
                </c:pt>
                <c:pt idx="39255" formatCode="General">
                  <c:v>26.418800000000001</c:v>
                </c:pt>
                <c:pt idx="39256" formatCode="General">
                  <c:v>26.419499999999999</c:v>
                </c:pt>
                <c:pt idx="39257" formatCode="General">
                  <c:v>26.420200000000001</c:v>
                </c:pt>
                <c:pt idx="39258" formatCode="General">
                  <c:v>26.4208</c:v>
                </c:pt>
                <c:pt idx="39259" formatCode="General">
                  <c:v>26.421500000000002</c:v>
                </c:pt>
                <c:pt idx="39260" formatCode="General">
                  <c:v>26.4222</c:v>
                </c:pt>
                <c:pt idx="39261" formatCode="General">
                  <c:v>26.422899999999998</c:v>
                </c:pt>
                <c:pt idx="39262" formatCode="General">
                  <c:v>26.423500000000001</c:v>
                </c:pt>
                <c:pt idx="39263" formatCode="General">
                  <c:v>26.424199999999999</c:v>
                </c:pt>
                <c:pt idx="39264" formatCode="General">
                  <c:v>26.424900000000001</c:v>
                </c:pt>
                <c:pt idx="39265" formatCode="General">
                  <c:v>26.4255</c:v>
                </c:pt>
                <c:pt idx="39266" formatCode="General">
                  <c:v>26.426200000000001</c:v>
                </c:pt>
                <c:pt idx="39267" formatCode="General">
                  <c:v>26.4269</c:v>
                </c:pt>
                <c:pt idx="39268" formatCode="General">
                  <c:v>26.427600000000002</c:v>
                </c:pt>
                <c:pt idx="39269" formatCode="General">
                  <c:v>26.4282</c:v>
                </c:pt>
                <c:pt idx="39270" formatCode="General">
                  <c:v>26.428899999999999</c:v>
                </c:pt>
                <c:pt idx="39271" formatCode="General">
                  <c:v>26.429600000000001</c:v>
                </c:pt>
                <c:pt idx="39272" formatCode="General">
                  <c:v>26.430299999999999</c:v>
                </c:pt>
                <c:pt idx="39273" formatCode="General">
                  <c:v>26.430900000000001</c:v>
                </c:pt>
                <c:pt idx="39274" formatCode="General">
                  <c:v>26.4316</c:v>
                </c:pt>
                <c:pt idx="39275" formatCode="General">
                  <c:v>26.432300000000001</c:v>
                </c:pt>
                <c:pt idx="39276" formatCode="General">
                  <c:v>26.4329</c:v>
                </c:pt>
                <c:pt idx="39277" formatCode="General">
                  <c:v>26.433599999999998</c:v>
                </c:pt>
                <c:pt idx="39278" formatCode="General">
                  <c:v>26.4343</c:v>
                </c:pt>
                <c:pt idx="39279" formatCode="General">
                  <c:v>26.434999999999999</c:v>
                </c:pt>
                <c:pt idx="39280" formatCode="General">
                  <c:v>26.435600000000001</c:v>
                </c:pt>
                <c:pt idx="39281" formatCode="General">
                  <c:v>26.436299999999999</c:v>
                </c:pt>
                <c:pt idx="39282" formatCode="General">
                  <c:v>26.437000000000001</c:v>
                </c:pt>
                <c:pt idx="39283" formatCode="General">
                  <c:v>26.4377</c:v>
                </c:pt>
                <c:pt idx="39284" formatCode="General">
                  <c:v>26.438300000000002</c:v>
                </c:pt>
                <c:pt idx="39285" formatCode="General">
                  <c:v>26.439</c:v>
                </c:pt>
                <c:pt idx="39286" formatCode="General">
                  <c:v>26.439699999999998</c:v>
                </c:pt>
                <c:pt idx="39287" formatCode="General">
                  <c:v>26.4404</c:v>
                </c:pt>
                <c:pt idx="39288" formatCode="General">
                  <c:v>26.440999999999999</c:v>
                </c:pt>
                <c:pt idx="39289" formatCode="General">
                  <c:v>26.441700000000001</c:v>
                </c:pt>
                <c:pt idx="39290" formatCode="General">
                  <c:v>26.442399999999999</c:v>
                </c:pt>
                <c:pt idx="39291" formatCode="General">
                  <c:v>26.443000000000001</c:v>
                </c:pt>
                <c:pt idx="39292" formatCode="General">
                  <c:v>26.4437</c:v>
                </c:pt>
                <c:pt idx="39293" formatCode="General">
                  <c:v>26.444400000000002</c:v>
                </c:pt>
                <c:pt idx="39294" formatCode="General">
                  <c:v>26.4451</c:v>
                </c:pt>
                <c:pt idx="39295" formatCode="General">
                  <c:v>26.445699999999999</c:v>
                </c:pt>
                <c:pt idx="39296" formatCode="General">
                  <c:v>26.446400000000001</c:v>
                </c:pt>
                <c:pt idx="39297" formatCode="General">
                  <c:v>26.447099999999999</c:v>
                </c:pt>
                <c:pt idx="39298" formatCode="General">
                  <c:v>26.447800000000001</c:v>
                </c:pt>
                <c:pt idx="39299" formatCode="General">
                  <c:v>26.448399999999999</c:v>
                </c:pt>
                <c:pt idx="39300" formatCode="General">
                  <c:v>26.449100000000001</c:v>
                </c:pt>
                <c:pt idx="39301" formatCode="General">
                  <c:v>26.4498</c:v>
                </c:pt>
                <c:pt idx="39302" formatCode="General">
                  <c:v>26.450399999999998</c:v>
                </c:pt>
                <c:pt idx="39303" formatCode="General">
                  <c:v>26.4511</c:v>
                </c:pt>
                <c:pt idx="39304" formatCode="General">
                  <c:v>26.451799999999999</c:v>
                </c:pt>
                <c:pt idx="39305" formatCode="General">
                  <c:v>26.452500000000001</c:v>
                </c:pt>
                <c:pt idx="39306" formatCode="General">
                  <c:v>26.453099999999999</c:v>
                </c:pt>
                <c:pt idx="39307" formatCode="General">
                  <c:v>26.453800000000001</c:v>
                </c:pt>
                <c:pt idx="39308" formatCode="General">
                  <c:v>26.454499999999999</c:v>
                </c:pt>
                <c:pt idx="39309" formatCode="General">
                  <c:v>26.455200000000001</c:v>
                </c:pt>
                <c:pt idx="39310" formatCode="General">
                  <c:v>26.4558</c:v>
                </c:pt>
                <c:pt idx="39311" formatCode="General">
                  <c:v>26.456499999999998</c:v>
                </c:pt>
                <c:pt idx="39312" formatCode="General">
                  <c:v>26.4572</c:v>
                </c:pt>
                <c:pt idx="39313" formatCode="General">
                  <c:v>26.457899999999999</c:v>
                </c:pt>
                <c:pt idx="39314" formatCode="General">
                  <c:v>26.458500000000001</c:v>
                </c:pt>
                <c:pt idx="39315" formatCode="General">
                  <c:v>26.459199999999999</c:v>
                </c:pt>
                <c:pt idx="39316" formatCode="General">
                  <c:v>26.459900000000001</c:v>
                </c:pt>
                <c:pt idx="39317" formatCode="General">
                  <c:v>26.4605</c:v>
                </c:pt>
                <c:pt idx="39318" formatCode="General">
                  <c:v>26.461200000000002</c:v>
                </c:pt>
                <c:pt idx="39319" formatCode="General">
                  <c:v>26.4619</c:v>
                </c:pt>
                <c:pt idx="39320" formatCode="General">
                  <c:v>26.462599999999998</c:v>
                </c:pt>
                <c:pt idx="39321" formatCode="General">
                  <c:v>26.463200000000001</c:v>
                </c:pt>
                <c:pt idx="39322" formatCode="General">
                  <c:v>26.463899999999999</c:v>
                </c:pt>
                <c:pt idx="39323" formatCode="General">
                  <c:v>26.464600000000001</c:v>
                </c:pt>
                <c:pt idx="39324" formatCode="General">
                  <c:v>26.465299999999999</c:v>
                </c:pt>
                <c:pt idx="39325" formatCode="General">
                  <c:v>26.465900000000001</c:v>
                </c:pt>
                <c:pt idx="39326" formatCode="General">
                  <c:v>26.4666</c:v>
                </c:pt>
                <c:pt idx="39327" formatCode="General">
                  <c:v>26.467300000000002</c:v>
                </c:pt>
                <c:pt idx="39328" formatCode="General">
                  <c:v>26.4679</c:v>
                </c:pt>
                <c:pt idx="39329" formatCode="General">
                  <c:v>26.468599999999999</c:v>
                </c:pt>
                <c:pt idx="39330" formatCode="General">
                  <c:v>26.4693</c:v>
                </c:pt>
                <c:pt idx="39331" formatCode="General">
                  <c:v>26.47</c:v>
                </c:pt>
                <c:pt idx="39332" formatCode="General">
                  <c:v>26.470600000000001</c:v>
                </c:pt>
                <c:pt idx="39333" formatCode="General">
                  <c:v>26.471299999999999</c:v>
                </c:pt>
                <c:pt idx="39334" formatCode="General">
                  <c:v>26.472000000000001</c:v>
                </c:pt>
                <c:pt idx="39335" formatCode="General">
                  <c:v>26.4727</c:v>
                </c:pt>
                <c:pt idx="39336" formatCode="General">
                  <c:v>26.473299999999998</c:v>
                </c:pt>
                <c:pt idx="39337" formatCode="General">
                  <c:v>26.474</c:v>
                </c:pt>
                <c:pt idx="39338" formatCode="General">
                  <c:v>26.474699999999999</c:v>
                </c:pt>
                <c:pt idx="39339" formatCode="General">
                  <c:v>26.475300000000001</c:v>
                </c:pt>
                <c:pt idx="39340" formatCode="General">
                  <c:v>26.475999999999999</c:v>
                </c:pt>
                <c:pt idx="39341" formatCode="General">
                  <c:v>26.476700000000001</c:v>
                </c:pt>
                <c:pt idx="39342" formatCode="General">
                  <c:v>26.477399999999999</c:v>
                </c:pt>
                <c:pt idx="39343" formatCode="General">
                  <c:v>26.478000000000002</c:v>
                </c:pt>
                <c:pt idx="39344" formatCode="General">
                  <c:v>26.4787</c:v>
                </c:pt>
                <c:pt idx="39345" formatCode="General">
                  <c:v>26.479399999999998</c:v>
                </c:pt>
                <c:pt idx="39346" formatCode="General">
                  <c:v>26.4801</c:v>
                </c:pt>
                <c:pt idx="39347" formatCode="General">
                  <c:v>26.480699999999999</c:v>
                </c:pt>
                <c:pt idx="39348" formatCode="General">
                  <c:v>26.481400000000001</c:v>
                </c:pt>
                <c:pt idx="39349" formatCode="General">
                  <c:v>26.482099999999999</c:v>
                </c:pt>
                <c:pt idx="39350" formatCode="General">
                  <c:v>26.482800000000001</c:v>
                </c:pt>
                <c:pt idx="39351" formatCode="General">
                  <c:v>26.4834</c:v>
                </c:pt>
                <c:pt idx="39352" formatCode="General">
                  <c:v>26.484100000000002</c:v>
                </c:pt>
                <c:pt idx="39353" formatCode="General">
                  <c:v>26.4848</c:v>
                </c:pt>
                <c:pt idx="39354" formatCode="General">
                  <c:v>26.485399999999998</c:v>
                </c:pt>
                <c:pt idx="39355" formatCode="General">
                  <c:v>26.4861</c:v>
                </c:pt>
                <c:pt idx="39356" formatCode="General">
                  <c:v>26.486799999999999</c:v>
                </c:pt>
                <c:pt idx="39357" formatCode="General">
                  <c:v>26.487500000000001</c:v>
                </c:pt>
                <c:pt idx="39358" formatCode="General">
                  <c:v>26.488099999999999</c:v>
                </c:pt>
                <c:pt idx="39359" formatCode="General">
                  <c:v>26.488800000000001</c:v>
                </c:pt>
                <c:pt idx="39360" formatCode="General">
                  <c:v>26.4895</c:v>
                </c:pt>
                <c:pt idx="39361" formatCode="General">
                  <c:v>26.490200000000002</c:v>
                </c:pt>
                <c:pt idx="39362" formatCode="General">
                  <c:v>26.4908</c:v>
                </c:pt>
                <c:pt idx="39363" formatCode="General">
                  <c:v>26.491499999999998</c:v>
                </c:pt>
                <c:pt idx="39364" formatCode="General">
                  <c:v>26.4922</c:v>
                </c:pt>
                <c:pt idx="39365" formatCode="General">
                  <c:v>26.492799999999999</c:v>
                </c:pt>
                <c:pt idx="39366" formatCode="General">
                  <c:v>26.493500000000001</c:v>
                </c:pt>
                <c:pt idx="39367" formatCode="General">
                  <c:v>26.494199999999999</c:v>
                </c:pt>
                <c:pt idx="39368" formatCode="General">
                  <c:v>26.494900000000001</c:v>
                </c:pt>
                <c:pt idx="39369" formatCode="General">
                  <c:v>26.4955</c:v>
                </c:pt>
                <c:pt idx="39370" formatCode="General">
                  <c:v>26.496200000000002</c:v>
                </c:pt>
                <c:pt idx="39371" formatCode="General">
                  <c:v>26.4969</c:v>
                </c:pt>
                <c:pt idx="39372" formatCode="General">
                  <c:v>26.497599999999998</c:v>
                </c:pt>
                <c:pt idx="39373" formatCode="General">
                  <c:v>26.498200000000001</c:v>
                </c:pt>
                <c:pt idx="39374" formatCode="General">
                  <c:v>26.498899999999999</c:v>
                </c:pt>
                <c:pt idx="39375" formatCode="General">
                  <c:v>26.499600000000001</c:v>
                </c:pt>
                <c:pt idx="39376" formatCode="General">
                  <c:v>26.500299999999999</c:v>
                </c:pt>
                <c:pt idx="39377" formatCode="General">
                  <c:v>26.500900000000001</c:v>
                </c:pt>
                <c:pt idx="39378" formatCode="General">
                  <c:v>26.5016</c:v>
                </c:pt>
                <c:pt idx="39379" formatCode="General">
                  <c:v>26.502300000000002</c:v>
                </c:pt>
                <c:pt idx="39380" formatCode="General">
                  <c:v>26.5029</c:v>
                </c:pt>
                <c:pt idx="39381" formatCode="General">
                  <c:v>26.503599999999999</c:v>
                </c:pt>
                <c:pt idx="39382" formatCode="General">
                  <c:v>26.504300000000001</c:v>
                </c:pt>
                <c:pt idx="39383" formatCode="General">
                  <c:v>26.504999999999999</c:v>
                </c:pt>
                <c:pt idx="39384" formatCode="General">
                  <c:v>26.505600000000001</c:v>
                </c:pt>
                <c:pt idx="39385" formatCode="General">
                  <c:v>26.5063</c:v>
                </c:pt>
                <c:pt idx="39386" formatCode="General">
                  <c:v>26.507000000000001</c:v>
                </c:pt>
                <c:pt idx="39387" formatCode="General">
                  <c:v>26.5077</c:v>
                </c:pt>
                <c:pt idx="39388" formatCode="General">
                  <c:v>26.508299999999998</c:v>
                </c:pt>
                <c:pt idx="39389" formatCode="General">
                  <c:v>26.509</c:v>
                </c:pt>
                <c:pt idx="39390" formatCode="General">
                  <c:v>26.509699999999999</c:v>
                </c:pt>
                <c:pt idx="39391" formatCode="General">
                  <c:v>26.510300000000001</c:v>
                </c:pt>
                <c:pt idx="39392" formatCode="General">
                  <c:v>26.510999999999999</c:v>
                </c:pt>
                <c:pt idx="39393" formatCode="General">
                  <c:v>26.511700000000001</c:v>
                </c:pt>
                <c:pt idx="39394" formatCode="General">
                  <c:v>26.5124</c:v>
                </c:pt>
                <c:pt idx="39395" formatCode="General">
                  <c:v>26.513000000000002</c:v>
                </c:pt>
                <c:pt idx="39396" formatCode="General">
                  <c:v>26.5137</c:v>
                </c:pt>
                <c:pt idx="39397" formatCode="General">
                  <c:v>26.514399999999998</c:v>
                </c:pt>
                <c:pt idx="39398" formatCode="General">
                  <c:v>26.5151</c:v>
                </c:pt>
                <c:pt idx="39399" formatCode="General">
                  <c:v>26.515699999999999</c:v>
                </c:pt>
                <c:pt idx="39400" formatCode="General">
                  <c:v>26.516400000000001</c:v>
                </c:pt>
                <c:pt idx="39401" formatCode="General">
                  <c:v>26.517099999999999</c:v>
                </c:pt>
                <c:pt idx="39402" formatCode="General">
                  <c:v>26.517700000000001</c:v>
                </c:pt>
                <c:pt idx="39403" formatCode="General">
                  <c:v>26.5184</c:v>
                </c:pt>
                <c:pt idx="39404" formatCode="General">
                  <c:v>26.519100000000002</c:v>
                </c:pt>
                <c:pt idx="39405" formatCode="General">
                  <c:v>26.5198</c:v>
                </c:pt>
                <c:pt idx="39406" formatCode="General">
                  <c:v>26.520399999999999</c:v>
                </c:pt>
                <c:pt idx="39407" formatCode="General">
                  <c:v>26.521100000000001</c:v>
                </c:pt>
                <c:pt idx="39408" formatCode="General">
                  <c:v>26.521799999999999</c:v>
                </c:pt>
                <c:pt idx="39409" formatCode="General">
                  <c:v>26.522500000000001</c:v>
                </c:pt>
                <c:pt idx="39410" formatCode="General">
                  <c:v>26.523099999999999</c:v>
                </c:pt>
                <c:pt idx="39411" formatCode="General">
                  <c:v>26.523800000000001</c:v>
                </c:pt>
                <c:pt idx="39412" formatCode="General">
                  <c:v>26.5245</c:v>
                </c:pt>
                <c:pt idx="39413" formatCode="General">
                  <c:v>26.525200000000002</c:v>
                </c:pt>
                <c:pt idx="39414" formatCode="General">
                  <c:v>26.5258</c:v>
                </c:pt>
                <c:pt idx="39415" formatCode="General">
                  <c:v>26.526499999999999</c:v>
                </c:pt>
                <c:pt idx="39416" formatCode="General">
                  <c:v>26.527200000000001</c:v>
                </c:pt>
                <c:pt idx="39417" formatCode="General">
                  <c:v>26.527799999999999</c:v>
                </c:pt>
                <c:pt idx="39418" formatCode="General">
                  <c:v>26.528500000000001</c:v>
                </c:pt>
                <c:pt idx="39419" formatCode="General">
                  <c:v>26.529199999999999</c:v>
                </c:pt>
                <c:pt idx="39420" formatCode="General">
                  <c:v>26.529900000000001</c:v>
                </c:pt>
                <c:pt idx="39421" formatCode="General">
                  <c:v>26.5305</c:v>
                </c:pt>
                <c:pt idx="39422" formatCode="General">
                  <c:v>26.531199999999998</c:v>
                </c:pt>
                <c:pt idx="39423" formatCode="General">
                  <c:v>26.5319</c:v>
                </c:pt>
                <c:pt idx="39424" formatCode="General">
                  <c:v>26.532599999999999</c:v>
                </c:pt>
                <c:pt idx="39425" formatCode="General">
                  <c:v>26.533200000000001</c:v>
                </c:pt>
                <c:pt idx="39426" formatCode="General">
                  <c:v>26.533899999999999</c:v>
                </c:pt>
                <c:pt idx="39427" formatCode="General">
                  <c:v>26.534600000000001</c:v>
                </c:pt>
                <c:pt idx="39428" formatCode="General">
                  <c:v>26.5352</c:v>
                </c:pt>
                <c:pt idx="39429" formatCode="General">
                  <c:v>26.535900000000002</c:v>
                </c:pt>
                <c:pt idx="39430" formatCode="General">
                  <c:v>26.5366</c:v>
                </c:pt>
                <c:pt idx="39431" formatCode="General">
                  <c:v>26.537299999999998</c:v>
                </c:pt>
                <c:pt idx="39432" formatCode="General">
                  <c:v>26.5379</c:v>
                </c:pt>
                <c:pt idx="39433" formatCode="General">
                  <c:v>26.538599999999999</c:v>
                </c:pt>
                <c:pt idx="39434" formatCode="General">
                  <c:v>26.539300000000001</c:v>
                </c:pt>
                <c:pt idx="39435" formatCode="General">
                  <c:v>26.54</c:v>
                </c:pt>
                <c:pt idx="39436" formatCode="General">
                  <c:v>26.540600000000001</c:v>
                </c:pt>
                <c:pt idx="39437" formatCode="General">
                  <c:v>26.5413</c:v>
                </c:pt>
                <c:pt idx="39438" formatCode="General">
                  <c:v>26.542000000000002</c:v>
                </c:pt>
                <c:pt idx="39439" formatCode="General">
                  <c:v>26.5426</c:v>
                </c:pt>
                <c:pt idx="39440" formatCode="General">
                  <c:v>26.543299999999999</c:v>
                </c:pt>
                <c:pt idx="39441" formatCode="General">
                  <c:v>26.544</c:v>
                </c:pt>
                <c:pt idx="39442" formatCode="General">
                  <c:v>26.544699999999999</c:v>
                </c:pt>
                <c:pt idx="39443" formatCode="General">
                  <c:v>26.545300000000001</c:v>
                </c:pt>
                <c:pt idx="39444" formatCode="General">
                  <c:v>26.545999999999999</c:v>
                </c:pt>
                <c:pt idx="39445" formatCode="General">
                  <c:v>26.546700000000001</c:v>
                </c:pt>
                <c:pt idx="39446" formatCode="General">
                  <c:v>26.5474</c:v>
                </c:pt>
                <c:pt idx="39447" formatCode="General">
                  <c:v>26.547999999999998</c:v>
                </c:pt>
                <c:pt idx="39448" formatCode="General">
                  <c:v>26.5487</c:v>
                </c:pt>
                <c:pt idx="39449" formatCode="General">
                  <c:v>26.549399999999999</c:v>
                </c:pt>
                <c:pt idx="39450" formatCode="General">
                  <c:v>26.5501</c:v>
                </c:pt>
                <c:pt idx="39451" formatCode="General">
                  <c:v>26.550699999999999</c:v>
                </c:pt>
                <c:pt idx="39452" formatCode="General">
                  <c:v>26.551400000000001</c:v>
                </c:pt>
                <c:pt idx="39453" formatCode="General">
                  <c:v>26.552099999999999</c:v>
                </c:pt>
                <c:pt idx="39454" formatCode="General">
                  <c:v>26.552700000000002</c:v>
                </c:pt>
                <c:pt idx="39455" formatCode="General">
                  <c:v>26.5534</c:v>
                </c:pt>
                <c:pt idx="39456" formatCode="General">
                  <c:v>26.554099999999998</c:v>
                </c:pt>
                <c:pt idx="39457" formatCode="General">
                  <c:v>26.5548</c:v>
                </c:pt>
                <c:pt idx="39458" formatCode="General">
                  <c:v>26.555399999999999</c:v>
                </c:pt>
                <c:pt idx="39459" formatCode="General">
                  <c:v>26.556100000000001</c:v>
                </c:pt>
                <c:pt idx="39460" formatCode="General">
                  <c:v>26.556799999999999</c:v>
                </c:pt>
                <c:pt idx="39461" formatCode="General">
                  <c:v>26.557500000000001</c:v>
                </c:pt>
                <c:pt idx="39462" formatCode="General">
                  <c:v>26.5581</c:v>
                </c:pt>
                <c:pt idx="39463" formatCode="General">
                  <c:v>26.558800000000002</c:v>
                </c:pt>
                <c:pt idx="39464" formatCode="General">
                  <c:v>26.5595</c:v>
                </c:pt>
                <c:pt idx="39465" formatCode="General">
                  <c:v>26.560099999999998</c:v>
                </c:pt>
                <c:pt idx="39466" formatCode="General">
                  <c:v>26.5608</c:v>
                </c:pt>
                <c:pt idx="39467" formatCode="General">
                  <c:v>26.561499999999999</c:v>
                </c:pt>
                <c:pt idx="39468" formatCode="General">
                  <c:v>26.562200000000001</c:v>
                </c:pt>
                <c:pt idx="39469" formatCode="General">
                  <c:v>26.562799999999999</c:v>
                </c:pt>
                <c:pt idx="39470" formatCode="General">
                  <c:v>26.563500000000001</c:v>
                </c:pt>
                <c:pt idx="39471" formatCode="General">
                  <c:v>26.5642</c:v>
                </c:pt>
                <c:pt idx="39472" formatCode="General">
                  <c:v>26.564900000000002</c:v>
                </c:pt>
                <c:pt idx="39473" formatCode="General">
                  <c:v>26.5655</c:v>
                </c:pt>
                <c:pt idx="39474" formatCode="General">
                  <c:v>26.566199999999998</c:v>
                </c:pt>
                <c:pt idx="39475" formatCode="General">
                  <c:v>26.5669</c:v>
                </c:pt>
                <c:pt idx="39476" formatCode="General">
                  <c:v>26.567599999999999</c:v>
                </c:pt>
                <c:pt idx="39477" formatCode="General">
                  <c:v>26.568200000000001</c:v>
                </c:pt>
                <c:pt idx="39478" formatCode="General">
                  <c:v>26.568899999999999</c:v>
                </c:pt>
                <c:pt idx="39479" formatCode="General">
                  <c:v>26.569600000000001</c:v>
                </c:pt>
                <c:pt idx="39480" formatCode="General">
                  <c:v>26.5702</c:v>
                </c:pt>
                <c:pt idx="39481" formatCode="General">
                  <c:v>26.570900000000002</c:v>
                </c:pt>
                <c:pt idx="39482" formatCode="General">
                  <c:v>26.5716</c:v>
                </c:pt>
                <c:pt idx="39483" formatCode="General">
                  <c:v>26.572299999999998</c:v>
                </c:pt>
                <c:pt idx="39484" formatCode="General">
                  <c:v>26.572900000000001</c:v>
                </c:pt>
                <c:pt idx="39485" formatCode="General">
                  <c:v>26.573599999999999</c:v>
                </c:pt>
                <c:pt idx="39486" formatCode="General">
                  <c:v>26.574300000000001</c:v>
                </c:pt>
                <c:pt idx="39487" formatCode="General">
                  <c:v>26.574999999999999</c:v>
                </c:pt>
                <c:pt idx="39488" formatCode="General">
                  <c:v>26.575600000000001</c:v>
                </c:pt>
                <c:pt idx="39489" formatCode="General">
                  <c:v>26.5763</c:v>
                </c:pt>
                <c:pt idx="39490" formatCode="General">
                  <c:v>26.577000000000002</c:v>
                </c:pt>
                <c:pt idx="39491" formatCode="General">
                  <c:v>26.5776</c:v>
                </c:pt>
                <c:pt idx="39492" formatCode="General">
                  <c:v>26.578299999999999</c:v>
                </c:pt>
                <c:pt idx="39493" formatCode="General">
                  <c:v>26.579000000000001</c:v>
                </c:pt>
                <c:pt idx="39494" formatCode="General">
                  <c:v>26.579699999999999</c:v>
                </c:pt>
                <c:pt idx="39495" formatCode="General">
                  <c:v>26.580300000000001</c:v>
                </c:pt>
                <c:pt idx="39496" formatCode="General">
                  <c:v>26.581</c:v>
                </c:pt>
                <c:pt idx="39497" formatCode="General">
                  <c:v>26.581700000000001</c:v>
                </c:pt>
                <c:pt idx="39498" formatCode="General">
                  <c:v>26.5824</c:v>
                </c:pt>
                <c:pt idx="39499" formatCode="General">
                  <c:v>26.582999999999998</c:v>
                </c:pt>
                <c:pt idx="39500" formatCode="General">
                  <c:v>26.5837</c:v>
                </c:pt>
                <c:pt idx="39501" formatCode="General">
                  <c:v>26.584399999999999</c:v>
                </c:pt>
                <c:pt idx="39502" formatCode="General">
                  <c:v>26.585000000000001</c:v>
                </c:pt>
                <c:pt idx="39503" formatCode="General">
                  <c:v>26.585699999999999</c:v>
                </c:pt>
                <c:pt idx="39504" formatCode="General">
                  <c:v>26.586400000000001</c:v>
                </c:pt>
                <c:pt idx="39505" formatCode="General">
                  <c:v>26.5871</c:v>
                </c:pt>
                <c:pt idx="39506" formatCode="General">
                  <c:v>26.587700000000002</c:v>
                </c:pt>
                <c:pt idx="39507" formatCode="General">
                  <c:v>26.5884</c:v>
                </c:pt>
                <c:pt idx="39508" formatCode="General">
                  <c:v>26.589099999999998</c:v>
                </c:pt>
                <c:pt idx="39509" formatCode="General">
                  <c:v>26.5898</c:v>
                </c:pt>
                <c:pt idx="39510" formatCode="General">
                  <c:v>26.590399999999999</c:v>
                </c:pt>
                <c:pt idx="39511" formatCode="General">
                  <c:v>26.591100000000001</c:v>
                </c:pt>
                <c:pt idx="39512" formatCode="General">
                  <c:v>26.591799999999999</c:v>
                </c:pt>
                <c:pt idx="39513" formatCode="General">
                  <c:v>26.592500000000001</c:v>
                </c:pt>
                <c:pt idx="39514" formatCode="General">
                  <c:v>26.5931</c:v>
                </c:pt>
                <c:pt idx="39515" formatCode="General">
                  <c:v>26.593800000000002</c:v>
                </c:pt>
                <c:pt idx="39516" formatCode="General">
                  <c:v>26.5945</c:v>
                </c:pt>
                <c:pt idx="39517" formatCode="General">
                  <c:v>26.595099999999999</c:v>
                </c:pt>
                <c:pt idx="39518" formatCode="General">
                  <c:v>26.595800000000001</c:v>
                </c:pt>
                <c:pt idx="39519" formatCode="General">
                  <c:v>26.596499999999999</c:v>
                </c:pt>
                <c:pt idx="39520" formatCode="General">
                  <c:v>26.597200000000001</c:v>
                </c:pt>
                <c:pt idx="39521" formatCode="General">
                  <c:v>26.597799999999999</c:v>
                </c:pt>
                <c:pt idx="39522" formatCode="General">
                  <c:v>26.598500000000001</c:v>
                </c:pt>
                <c:pt idx="39523" formatCode="General">
                  <c:v>26.5992</c:v>
                </c:pt>
                <c:pt idx="39524" formatCode="General">
                  <c:v>26.599900000000002</c:v>
                </c:pt>
                <c:pt idx="39525" formatCode="General">
                  <c:v>26.6005</c:v>
                </c:pt>
                <c:pt idx="39526" formatCode="General">
                  <c:v>26.601199999999999</c:v>
                </c:pt>
                <c:pt idx="39527" formatCode="General">
                  <c:v>26.601900000000001</c:v>
                </c:pt>
                <c:pt idx="39528" formatCode="General">
                  <c:v>26.602499999999999</c:v>
                </c:pt>
                <c:pt idx="39529" formatCode="General">
                  <c:v>26.603200000000001</c:v>
                </c:pt>
                <c:pt idx="39530" formatCode="General">
                  <c:v>26.603899999999999</c:v>
                </c:pt>
                <c:pt idx="39531" formatCode="General">
                  <c:v>26.604600000000001</c:v>
                </c:pt>
                <c:pt idx="39532" formatCode="General">
                  <c:v>26.6052</c:v>
                </c:pt>
                <c:pt idx="39533" formatCode="General">
                  <c:v>26.605899999999998</c:v>
                </c:pt>
                <c:pt idx="39534" formatCode="General">
                  <c:v>26.6066</c:v>
                </c:pt>
                <c:pt idx="39535" formatCode="General">
                  <c:v>26.607299999999999</c:v>
                </c:pt>
                <c:pt idx="39536" formatCode="General">
                  <c:v>26.607900000000001</c:v>
                </c:pt>
                <c:pt idx="39537" formatCode="General">
                  <c:v>26.608599999999999</c:v>
                </c:pt>
                <c:pt idx="39538" formatCode="General">
                  <c:v>26.609300000000001</c:v>
                </c:pt>
                <c:pt idx="39539" formatCode="General">
                  <c:v>26.61</c:v>
                </c:pt>
                <c:pt idx="39540" formatCode="General">
                  <c:v>26.610600000000002</c:v>
                </c:pt>
                <c:pt idx="39541" formatCode="General">
                  <c:v>26.6113</c:v>
                </c:pt>
                <c:pt idx="39542" formatCode="General">
                  <c:v>26.611999999999998</c:v>
                </c:pt>
                <c:pt idx="39543" formatCode="General">
                  <c:v>26.6126</c:v>
                </c:pt>
                <c:pt idx="39544" formatCode="General">
                  <c:v>26.613299999999999</c:v>
                </c:pt>
                <c:pt idx="39545" formatCode="General">
                  <c:v>26.614000000000001</c:v>
                </c:pt>
                <c:pt idx="39546" formatCode="General">
                  <c:v>26.614699999999999</c:v>
                </c:pt>
                <c:pt idx="39547" formatCode="General">
                  <c:v>26.615300000000001</c:v>
                </c:pt>
                <c:pt idx="39548" formatCode="General">
                  <c:v>26.616</c:v>
                </c:pt>
                <c:pt idx="39549" formatCode="General">
                  <c:v>26.616700000000002</c:v>
                </c:pt>
                <c:pt idx="39550" formatCode="General">
                  <c:v>26.6174</c:v>
                </c:pt>
                <c:pt idx="39551" formatCode="General">
                  <c:v>26.617999999999999</c:v>
                </c:pt>
                <c:pt idx="39552" formatCode="General">
                  <c:v>26.6187</c:v>
                </c:pt>
                <c:pt idx="39553" formatCode="General">
                  <c:v>26.619399999999999</c:v>
                </c:pt>
                <c:pt idx="39554" formatCode="General">
                  <c:v>26.62</c:v>
                </c:pt>
                <c:pt idx="39555" formatCode="General">
                  <c:v>26.620699999999999</c:v>
                </c:pt>
                <c:pt idx="39556" formatCode="General">
                  <c:v>26.621400000000001</c:v>
                </c:pt>
                <c:pt idx="39557" formatCode="General">
                  <c:v>26.6221</c:v>
                </c:pt>
                <c:pt idx="39558" formatCode="General">
                  <c:v>26.622699999999998</c:v>
                </c:pt>
                <c:pt idx="39559" formatCode="General">
                  <c:v>26.6234</c:v>
                </c:pt>
                <c:pt idx="39560" formatCode="General">
                  <c:v>26.624099999999999</c:v>
                </c:pt>
                <c:pt idx="39561" formatCode="General">
                  <c:v>26.6248</c:v>
                </c:pt>
                <c:pt idx="39562" formatCode="General">
                  <c:v>26.625399999999999</c:v>
                </c:pt>
                <c:pt idx="39563" formatCode="General">
                  <c:v>26.626100000000001</c:v>
                </c:pt>
                <c:pt idx="39564" formatCode="General">
                  <c:v>26.626799999999999</c:v>
                </c:pt>
                <c:pt idx="39565" formatCode="General">
                  <c:v>26.627400000000002</c:v>
                </c:pt>
                <c:pt idx="39566" formatCode="General">
                  <c:v>26.6281</c:v>
                </c:pt>
                <c:pt idx="39567" formatCode="General">
                  <c:v>26.628799999999998</c:v>
                </c:pt>
                <c:pt idx="39568" formatCode="General">
                  <c:v>26.6295</c:v>
                </c:pt>
                <c:pt idx="39569" formatCode="General">
                  <c:v>26.630099999999999</c:v>
                </c:pt>
                <c:pt idx="39570" formatCode="General">
                  <c:v>26.630800000000001</c:v>
                </c:pt>
                <c:pt idx="39571" formatCode="General">
                  <c:v>26.631499999999999</c:v>
                </c:pt>
                <c:pt idx="39572" formatCode="General">
                  <c:v>26.632200000000001</c:v>
                </c:pt>
                <c:pt idx="39573" formatCode="General">
                  <c:v>26.6328</c:v>
                </c:pt>
                <c:pt idx="39574" formatCode="General">
                  <c:v>26.633500000000002</c:v>
                </c:pt>
                <c:pt idx="39575" formatCode="General">
                  <c:v>26.6342</c:v>
                </c:pt>
                <c:pt idx="39576" formatCode="General">
                  <c:v>26.634899999999998</c:v>
                </c:pt>
                <c:pt idx="39577" formatCode="General">
                  <c:v>26.6355</c:v>
                </c:pt>
                <c:pt idx="39578" formatCode="General">
                  <c:v>26.636199999999999</c:v>
                </c:pt>
                <c:pt idx="39579" formatCode="General">
                  <c:v>26.636900000000001</c:v>
                </c:pt>
                <c:pt idx="39580" formatCode="General">
                  <c:v>26.637499999999999</c:v>
                </c:pt>
                <c:pt idx="39581" formatCode="General">
                  <c:v>26.638200000000001</c:v>
                </c:pt>
                <c:pt idx="39582" formatCode="General">
                  <c:v>26.6389</c:v>
                </c:pt>
                <c:pt idx="39583" formatCode="General">
                  <c:v>26.639600000000002</c:v>
                </c:pt>
                <c:pt idx="39584" formatCode="General">
                  <c:v>26.6402</c:v>
                </c:pt>
                <c:pt idx="39585" formatCode="General">
                  <c:v>26.640899999999998</c:v>
                </c:pt>
                <c:pt idx="39586" formatCode="General">
                  <c:v>26.6416</c:v>
                </c:pt>
                <c:pt idx="39587" formatCode="General">
                  <c:v>26.642299999999999</c:v>
                </c:pt>
                <c:pt idx="39588" formatCode="General">
                  <c:v>26.642900000000001</c:v>
                </c:pt>
                <c:pt idx="39589" formatCode="General">
                  <c:v>26.643599999999999</c:v>
                </c:pt>
                <c:pt idx="39590" formatCode="General">
                  <c:v>26.644300000000001</c:v>
                </c:pt>
                <c:pt idx="39591" formatCode="General">
                  <c:v>26.6449</c:v>
                </c:pt>
                <c:pt idx="39592" formatCode="General">
                  <c:v>26.645600000000002</c:v>
                </c:pt>
                <c:pt idx="39593" formatCode="General">
                  <c:v>26.6463</c:v>
                </c:pt>
                <c:pt idx="39594" formatCode="General">
                  <c:v>26.646999999999998</c:v>
                </c:pt>
                <c:pt idx="39595" formatCode="General">
                  <c:v>26.647600000000001</c:v>
                </c:pt>
                <c:pt idx="39596" formatCode="General">
                  <c:v>26.648299999999999</c:v>
                </c:pt>
                <c:pt idx="39597" formatCode="General">
                  <c:v>26.649000000000001</c:v>
                </c:pt>
                <c:pt idx="39598" formatCode="General">
                  <c:v>26.649699999999999</c:v>
                </c:pt>
                <c:pt idx="39599" formatCode="General">
                  <c:v>26.650300000000001</c:v>
                </c:pt>
                <c:pt idx="39600" formatCode="General">
                  <c:v>26.651</c:v>
                </c:pt>
                <c:pt idx="39601" formatCode="General">
                  <c:v>26.651700000000002</c:v>
                </c:pt>
                <c:pt idx="39602" formatCode="General">
                  <c:v>26.6523</c:v>
                </c:pt>
                <c:pt idx="39603" formatCode="General">
                  <c:v>26.652999999999999</c:v>
                </c:pt>
                <c:pt idx="39604" formatCode="General">
                  <c:v>26.653700000000001</c:v>
                </c:pt>
                <c:pt idx="39605" formatCode="General">
                  <c:v>26.654399999999999</c:v>
                </c:pt>
                <c:pt idx="39606" formatCode="General">
                  <c:v>26.655000000000001</c:v>
                </c:pt>
                <c:pt idx="39607" formatCode="General">
                  <c:v>26.6557</c:v>
                </c:pt>
                <c:pt idx="39608" formatCode="General">
                  <c:v>26.656400000000001</c:v>
                </c:pt>
                <c:pt idx="39609" formatCode="General">
                  <c:v>26.6571</c:v>
                </c:pt>
                <c:pt idx="39610" formatCode="General">
                  <c:v>26.657699999999998</c:v>
                </c:pt>
                <c:pt idx="39611" formatCode="General">
                  <c:v>26.6584</c:v>
                </c:pt>
                <c:pt idx="39612" formatCode="General">
                  <c:v>26.659099999999999</c:v>
                </c:pt>
                <c:pt idx="39613" formatCode="General">
                  <c:v>26.659800000000001</c:v>
                </c:pt>
                <c:pt idx="39614" formatCode="General">
                  <c:v>26.660399999999999</c:v>
                </c:pt>
                <c:pt idx="39615" formatCode="General">
                  <c:v>26.661100000000001</c:v>
                </c:pt>
                <c:pt idx="39616" formatCode="General">
                  <c:v>26.661799999999999</c:v>
                </c:pt>
                <c:pt idx="39617" formatCode="General">
                  <c:v>26.662400000000002</c:v>
                </c:pt>
                <c:pt idx="39618" formatCode="General">
                  <c:v>26.6631</c:v>
                </c:pt>
                <c:pt idx="39619" formatCode="General">
                  <c:v>26.663799999999998</c:v>
                </c:pt>
                <c:pt idx="39620" formatCode="General">
                  <c:v>26.6645</c:v>
                </c:pt>
                <c:pt idx="39621" formatCode="General">
                  <c:v>26.665099999999999</c:v>
                </c:pt>
                <c:pt idx="39622" formatCode="General">
                  <c:v>26.665800000000001</c:v>
                </c:pt>
                <c:pt idx="39623" formatCode="General">
                  <c:v>26.666499999999999</c:v>
                </c:pt>
                <c:pt idx="39624" formatCode="General">
                  <c:v>26.667200000000001</c:v>
                </c:pt>
                <c:pt idx="39625" formatCode="General">
                  <c:v>26.6678</c:v>
                </c:pt>
                <c:pt idx="39626" formatCode="General">
                  <c:v>26.668500000000002</c:v>
                </c:pt>
                <c:pt idx="39627" formatCode="General">
                  <c:v>26.6692</c:v>
                </c:pt>
                <c:pt idx="39628" formatCode="General">
                  <c:v>26.669799999999999</c:v>
                </c:pt>
                <c:pt idx="39629" formatCode="General">
                  <c:v>26.670500000000001</c:v>
                </c:pt>
                <c:pt idx="39630" formatCode="General">
                  <c:v>26.671199999999999</c:v>
                </c:pt>
                <c:pt idx="39631" formatCode="General">
                  <c:v>26.671900000000001</c:v>
                </c:pt>
                <c:pt idx="39632" formatCode="General">
                  <c:v>26.672499999999999</c:v>
                </c:pt>
                <c:pt idx="39633" formatCode="General">
                  <c:v>26.673200000000001</c:v>
                </c:pt>
                <c:pt idx="39634" formatCode="General">
                  <c:v>26.6739</c:v>
                </c:pt>
                <c:pt idx="39635" formatCode="General">
                  <c:v>26.674600000000002</c:v>
                </c:pt>
                <c:pt idx="39636" formatCode="General">
                  <c:v>26.6752</c:v>
                </c:pt>
                <c:pt idx="39637" formatCode="General">
                  <c:v>26.675899999999999</c:v>
                </c:pt>
                <c:pt idx="39638" formatCode="General">
                  <c:v>26.676600000000001</c:v>
                </c:pt>
                <c:pt idx="39639" formatCode="General">
                  <c:v>26.677299999999999</c:v>
                </c:pt>
                <c:pt idx="39640" formatCode="General">
                  <c:v>26.677900000000001</c:v>
                </c:pt>
                <c:pt idx="39641" formatCode="General">
                  <c:v>26.678599999999999</c:v>
                </c:pt>
                <c:pt idx="39642" formatCode="General">
                  <c:v>26.679300000000001</c:v>
                </c:pt>
                <c:pt idx="39643" formatCode="General">
                  <c:v>26.6799</c:v>
                </c:pt>
                <c:pt idx="39644" formatCode="General">
                  <c:v>26.680599999999998</c:v>
                </c:pt>
                <c:pt idx="39645" formatCode="General">
                  <c:v>26.6813</c:v>
                </c:pt>
                <c:pt idx="39646" formatCode="General">
                  <c:v>26.681999999999999</c:v>
                </c:pt>
                <c:pt idx="39647" formatCode="General">
                  <c:v>26.682600000000001</c:v>
                </c:pt>
                <c:pt idx="39648" formatCode="General">
                  <c:v>26.683299999999999</c:v>
                </c:pt>
                <c:pt idx="39649" formatCode="General">
                  <c:v>26.684000000000001</c:v>
                </c:pt>
                <c:pt idx="39650" formatCode="General">
                  <c:v>26.684699999999999</c:v>
                </c:pt>
                <c:pt idx="39651" formatCode="General">
                  <c:v>26.685300000000002</c:v>
                </c:pt>
                <c:pt idx="39652" formatCode="General">
                  <c:v>26.686</c:v>
                </c:pt>
                <c:pt idx="39653" formatCode="General">
                  <c:v>26.686699999999998</c:v>
                </c:pt>
                <c:pt idx="39654" formatCode="General">
                  <c:v>26.6873</c:v>
                </c:pt>
                <c:pt idx="39655" formatCode="General">
                  <c:v>26.687999999999999</c:v>
                </c:pt>
                <c:pt idx="39656" formatCode="General">
                  <c:v>26.688700000000001</c:v>
                </c:pt>
                <c:pt idx="39657" formatCode="General">
                  <c:v>26.689399999999999</c:v>
                </c:pt>
                <c:pt idx="39658" formatCode="General">
                  <c:v>26.69</c:v>
                </c:pt>
                <c:pt idx="39659" formatCode="General">
                  <c:v>26.6907</c:v>
                </c:pt>
                <c:pt idx="39660" formatCode="General">
                  <c:v>26.691400000000002</c:v>
                </c:pt>
                <c:pt idx="39661" formatCode="General">
                  <c:v>26.6921</c:v>
                </c:pt>
                <c:pt idx="39662" formatCode="General">
                  <c:v>26.692699999999999</c:v>
                </c:pt>
                <c:pt idx="39663" formatCode="General">
                  <c:v>26.6934</c:v>
                </c:pt>
                <c:pt idx="39664" formatCode="General">
                  <c:v>26.694099999999999</c:v>
                </c:pt>
                <c:pt idx="39665" formatCode="General">
                  <c:v>26.694700000000001</c:v>
                </c:pt>
                <c:pt idx="39666" formatCode="General">
                  <c:v>26.695399999999999</c:v>
                </c:pt>
                <c:pt idx="39667" formatCode="General">
                  <c:v>26.696100000000001</c:v>
                </c:pt>
                <c:pt idx="39668" formatCode="General">
                  <c:v>26.6968</c:v>
                </c:pt>
                <c:pt idx="39669" formatCode="General">
                  <c:v>26.697399999999998</c:v>
                </c:pt>
                <c:pt idx="39670" formatCode="General">
                  <c:v>26.6981</c:v>
                </c:pt>
                <c:pt idx="39671" formatCode="General">
                  <c:v>26.698799999999999</c:v>
                </c:pt>
                <c:pt idx="39672" formatCode="General">
                  <c:v>26.6995</c:v>
                </c:pt>
                <c:pt idx="39673" formatCode="General">
                  <c:v>26.700099999999999</c:v>
                </c:pt>
                <c:pt idx="39674" formatCode="General">
                  <c:v>26.700800000000001</c:v>
                </c:pt>
                <c:pt idx="39675" formatCode="General">
                  <c:v>26.701499999999999</c:v>
                </c:pt>
                <c:pt idx="39676" formatCode="General">
                  <c:v>26.702200000000001</c:v>
                </c:pt>
                <c:pt idx="39677" formatCode="General">
                  <c:v>26.7028</c:v>
                </c:pt>
                <c:pt idx="39678" formatCode="General">
                  <c:v>26.703499999999998</c:v>
                </c:pt>
                <c:pt idx="39679" formatCode="General">
                  <c:v>26.7042</c:v>
                </c:pt>
                <c:pt idx="39680" formatCode="General">
                  <c:v>26.704799999999999</c:v>
                </c:pt>
                <c:pt idx="39681" formatCode="General">
                  <c:v>26.705500000000001</c:v>
                </c:pt>
                <c:pt idx="39682" formatCode="General">
                  <c:v>26.706199999999999</c:v>
                </c:pt>
                <c:pt idx="39683" formatCode="General">
                  <c:v>26.706900000000001</c:v>
                </c:pt>
                <c:pt idx="39684" formatCode="General">
                  <c:v>26.7075</c:v>
                </c:pt>
                <c:pt idx="39685" formatCode="General">
                  <c:v>26.708200000000001</c:v>
                </c:pt>
                <c:pt idx="39686" formatCode="General">
                  <c:v>26.7089</c:v>
                </c:pt>
                <c:pt idx="39687" formatCode="General">
                  <c:v>26.709599999999998</c:v>
                </c:pt>
                <c:pt idx="39688" formatCode="General">
                  <c:v>26.7102</c:v>
                </c:pt>
                <c:pt idx="39689" formatCode="General">
                  <c:v>26.710899999999999</c:v>
                </c:pt>
                <c:pt idx="39690" formatCode="General">
                  <c:v>26.711600000000001</c:v>
                </c:pt>
                <c:pt idx="39691" formatCode="General">
                  <c:v>26.712199999999999</c:v>
                </c:pt>
                <c:pt idx="39692" formatCode="General">
                  <c:v>26.712900000000001</c:v>
                </c:pt>
                <c:pt idx="39693" formatCode="General">
                  <c:v>26.7136</c:v>
                </c:pt>
                <c:pt idx="39694" formatCode="General">
                  <c:v>26.714300000000001</c:v>
                </c:pt>
                <c:pt idx="39695" formatCode="General">
                  <c:v>26.7149</c:v>
                </c:pt>
                <c:pt idx="39696" formatCode="General">
                  <c:v>26.715599999999998</c:v>
                </c:pt>
                <c:pt idx="39697" formatCode="General">
                  <c:v>26.7163</c:v>
                </c:pt>
                <c:pt idx="39698" formatCode="General">
                  <c:v>26.716999999999999</c:v>
                </c:pt>
                <c:pt idx="39699" formatCode="General">
                  <c:v>26.717600000000001</c:v>
                </c:pt>
                <c:pt idx="39700" formatCode="General">
                  <c:v>26.718299999999999</c:v>
                </c:pt>
                <c:pt idx="39701" formatCode="General">
                  <c:v>26.719000000000001</c:v>
                </c:pt>
                <c:pt idx="39702" formatCode="General">
                  <c:v>26.7197</c:v>
                </c:pt>
                <c:pt idx="39703" formatCode="General">
                  <c:v>26.720300000000002</c:v>
                </c:pt>
                <c:pt idx="39704" formatCode="General">
                  <c:v>26.721</c:v>
                </c:pt>
                <c:pt idx="39705" formatCode="General">
                  <c:v>26.721699999999998</c:v>
                </c:pt>
                <c:pt idx="39706" formatCode="General">
                  <c:v>26.722300000000001</c:v>
                </c:pt>
                <c:pt idx="39707" formatCode="General">
                  <c:v>26.722999999999999</c:v>
                </c:pt>
                <c:pt idx="39708" formatCode="General">
                  <c:v>26.723700000000001</c:v>
                </c:pt>
                <c:pt idx="39709" formatCode="General">
                  <c:v>26.724399999999999</c:v>
                </c:pt>
                <c:pt idx="39710" formatCode="General">
                  <c:v>26.725000000000001</c:v>
                </c:pt>
                <c:pt idx="39711" formatCode="General">
                  <c:v>26.7257</c:v>
                </c:pt>
                <c:pt idx="39712" formatCode="General">
                  <c:v>26.726400000000002</c:v>
                </c:pt>
                <c:pt idx="39713" formatCode="General">
                  <c:v>26.7271</c:v>
                </c:pt>
                <c:pt idx="39714" formatCode="General">
                  <c:v>26.727699999999999</c:v>
                </c:pt>
                <c:pt idx="39715" formatCode="General">
                  <c:v>26.728400000000001</c:v>
                </c:pt>
                <c:pt idx="39716" formatCode="General">
                  <c:v>26.729099999999999</c:v>
                </c:pt>
                <c:pt idx="39717" formatCode="General">
                  <c:v>26.729700000000001</c:v>
                </c:pt>
                <c:pt idx="39718" formatCode="General">
                  <c:v>26.730399999999999</c:v>
                </c:pt>
                <c:pt idx="39719" formatCode="General">
                  <c:v>26.731100000000001</c:v>
                </c:pt>
                <c:pt idx="39720" formatCode="General">
                  <c:v>26.7318</c:v>
                </c:pt>
                <c:pt idx="39721" formatCode="General">
                  <c:v>26.732399999999998</c:v>
                </c:pt>
                <c:pt idx="39722" formatCode="General">
                  <c:v>26.7331</c:v>
                </c:pt>
                <c:pt idx="39723" formatCode="General">
                  <c:v>26.733799999999999</c:v>
                </c:pt>
                <c:pt idx="39724" formatCode="General">
                  <c:v>26.734500000000001</c:v>
                </c:pt>
                <c:pt idx="39725" formatCode="General">
                  <c:v>26.735099999999999</c:v>
                </c:pt>
                <c:pt idx="39726" formatCode="General">
                  <c:v>26.735800000000001</c:v>
                </c:pt>
                <c:pt idx="39727" formatCode="General">
                  <c:v>26.736499999999999</c:v>
                </c:pt>
                <c:pt idx="39728" formatCode="General">
                  <c:v>26.737100000000002</c:v>
                </c:pt>
                <c:pt idx="39729" formatCode="General">
                  <c:v>26.7378</c:v>
                </c:pt>
                <c:pt idx="39730" formatCode="General">
                  <c:v>26.738499999999998</c:v>
                </c:pt>
                <c:pt idx="39731" formatCode="General">
                  <c:v>26.7392</c:v>
                </c:pt>
                <c:pt idx="39732" formatCode="General">
                  <c:v>26.739799999999999</c:v>
                </c:pt>
                <c:pt idx="39733" formatCode="General">
                  <c:v>26.740500000000001</c:v>
                </c:pt>
                <c:pt idx="39734" formatCode="General">
                  <c:v>26.741199999999999</c:v>
                </c:pt>
                <c:pt idx="39735" formatCode="General">
                  <c:v>26.741900000000001</c:v>
                </c:pt>
                <c:pt idx="39736" formatCode="General">
                  <c:v>26.7425</c:v>
                </c:pt>
                <c:pt idx="39737" formatCode="General">
                  <c:v>26.743200000000002</c:v>
                </c:pt>
                <c:pt idx="39738" formatCode="General">
                  <c:v>26.7439</c:v>
                </c:pt>
                <c:pt idx="39739" formatCode="General">
                  <c:v>26.744599999999998</c:v>
                </c:pt>
                <c:pt idx="39740" formatCode="General">
                  <c:v>26.745200000000001</c:v>
                </c:pt>
                <c:pt idx="39741" formatCode="General">
                  <c:v>26.745899999999999</c:v>
                </c:pt>
                <c:pt idx="39742" formatCode="General">
                  <c:v>26.746600000000001</c:v>
                </c:pt>
                <c:pt idx="39743" formatCode="General">
                  <c:v>26.747199999999999</c:v>
                </c:pt>
                <c:pt idx="39744" formatCode="General">
                  <c:v>26.747900000000001</c:v>
                </c:pt>
                <c:pt idx="39745" formatCode="General">
                  <c:v>26.7486</c:v>
                </c:pt>
                <c:pt idx="39746" formatCode="General">
                  <c:v>26.749300000000002</c:v>
                </c:pt>
                <c:pt idx="39747" formatCode="General">
                  <c:v>26.7499</c:v>
                </c:pt>
                <c:pt idx="39748" formatCode="General">
                  <c:v>26.750599999999999</c:v>
                </c:pt>
                <c:pt idx="39749" formatCode="General">
                  <c:v>26.751300000000001</c:v>
                </c:pt>
                <c:pt idx="39750" formatCode="General">
                  <c:v>26.751999999999999</c:v>
                </c:pt>
                <c:pt idx="39751" formatCode="General">
                  <c:v>26.752600000000001</c:v>
                </c:pt>
                <c:pt idx="39752" formatCode="General">
                  <c:v>26.753299999999999</c:v>
                </c:pt>
                <c:pt idx="39753" formatCode="General">
                  <c:v>26.754000000000001</c:v>
                </c:pt>
                <c:pt idx="39754" formatCode="General">
                  <c:v>26.7546</c:v>
                </c:pt>
                <c:pt idx="39755" formatCode="General">
                  <c:v>26.755299999999998</c:v>
                </c:pt>
                <c:pt idx="39756" formatCode="General">
                  <c:v>26.756</c:v>
                </c:pt>
                <c:pt idx="39757" formatCode="General">
                  <c:v>26.756699999999999</c:v>
                </c:pt>
                <c:pt idx="39758" formatCode="General">
                  <c:v>26.757300000000001</c:v>
                </c:pt>
                <c:pt idx="39759" formatCode="General">
                  <c:v>26.757999999999999</c:v>
                </c:pt>
                <c:pt idx="39760" formatCode="General">
                  <c:v>26.758700000000001</c:v>
                </c:pt>
                <c:pt idx="39761" formatCode="General">
                  <c:v>26.759399999999999</c:v>
                </c:pt>
                <c:pt idx="39762" formatCode="General">
                  <c:v>26.76</c:v>
                </c:pt>
                <c:pt idx="39763" formatCode="General">
                  <c:v>26.7607</c:v>
                </c:pt>
                <c:pt idx="39764" formatCode="General">
                  <c:v>26.761399999999998</c:v>
                </c:pt>
                <c:pt idx="39765" formatCode="General">
                  <c:v>26.762</c:v>
                </c:pt>
                <c:pt idx="39766" formatCode="General">
                  <c:v>26.762699999999999</c:v>
                </c:pt>
                <c:pt idx="39767" formatCode="General">
                  <c:v>26.763400000000001</c:v>
                </c:pt>
                <c:pt idx="39768" formatCode="General">
                  <c:v>26.764099999999999</c:v>
                </c:pt>
                <c:pt idx="39769" formatCode="General">
                  <c:v>26.764700000000001</c:v>
                </c:pt>
                <c:pt idx="39770" formatCode="General">
                  <c:v>26.7654</c:v>
                </c:pt>
                <c:pt idx="39771" formatCode="General">
                  <c:v>26.766100000000002</c:v>
                </c:pt>
                <c:pt idx="39772" formatCode="General">
                  <c:v>26.7668</c:v>
                </c:pt>
                <c:pt idx="39773" formatCode="General">
                  <c:v>26.767399999999999</c:v>
                </c:pt>
                <c:pt idx="39774" formatCode="General">
                  <c:v>26.7681</c:v>
                </c:pt>
                <c:pt idx="39775" formatCode="General">
                  <c:v>26.768799999999999</c:v>
                </c:pt>
                <c:pt idx="39776" formatCode="General">
                  <c:v>26.769500000000001</c:v>
                </c:pt>
                <c:pt idx="39777" formatCode="General">
                  <c:v>26.770099999999999</c:v>
                </c:pt>
                <c:pt idx="39778" formatCode="General">
                  <c:v>26.770800000000001</c:v>
                </c:pt>
                <c:pt idx="39779" formatCode="General">
                  <c:v>26.7715</c:v>
                </c:pt>
                <c:pt idx="39780" formatCode="General">
                  <c:v>26.772099999999998</c:v>
                </c:pt>
                <c:pt idx="39781" formatCode="General">
                  <c:v>26.7728</c:v>
                </c:pt>
                <c:pt idx="39782" formatCode="General">
                  <c:v>26.773499999999999</c:v>
                </c:pt>
                <c:pt idx="39783" formatCode="General">
                  <c:v>26.7742</c:v>
                </c:pt>
                <c:pt idx="39784" formatCode="General">
                  <c:v>26.774799999999999</c:v>
                </c:pt>
                <c:pt idx="39785" formatCode="General">
                  <c:v>26.775500000000001</c:v>
                </c:pt>
                <c:pt idx="39786" formatCode="General">
                  <c:v>26.776199999999999</c:v>
                </c:pt>
                <c:pt idx="39787" formatCode="General">
                  <c:v>26.776900000000001</c:v>
                </c:pt>
                <c:pt idx="39788" formatCode="General">
                  <c:v>26.7775</c:v>
                </c:pt>
                <c:pt idx="39789" formatCode="General">
                  <c:v>26.778199999999998</c:v>
                </c:pt>
                <c:pt idx="39790" formatCode="General">
                  <c:v>26.7789</c:v>
                </c:pt>
                <c:pt idx="39791" formatCode="General">
                  <c:v>26.779499999999999</c:v>
                </c:pt>
                <c:pt idx="39792" formatCode="General">
                  <c:v>26.780200000000001</c:v>
                </c:pt>
                <c:pt idx="39793" formatCode="General">
                  <c:v>26.780899999999999</c:v>
                </c:pt>
                <c:pt idx="39794" formatCode="General">
                  <c:v>26.781600000000001</c:v>
                </c:pt>
                <c:pt idx="39795" formatCode="General">
                  <c:v>26.7822</c:v>
                </c:pt>
                <c:pt idx="39796" formatCode="General">
                  <c:v>26.782900000000001</c:v>
                </c:pt>
                <c:pt idx="39797" formatCode="General">
                  <c:v>26.7836</c:v>
                </c:pt>
                <c:pt idx="39798" formatCode="General">
                  <c:v>26.784300000000002</c:v>
                </c:pt>
                <c:pt idx="39799" formatCode="General">
                  <c:v>26.7849</c:v>
                </c:pt>
                <c:pt idx="39800" formatCode="General">
                  <c:v>26.785599999999999</c:v>
                </c:pt>
                <c:pt idx="39801" formatCode="General">
                  <c:v>26.786300000000001</c:v>
                </c:pt>
                <c:pt idx="39802" formatCode="General">
                  <c:v>26.786999999999999</c:v>
                </c:pt>
                <c:pt idx="39803" formatCode="General">
                  <c:v>26.787600000000001</c:v>
                </c:pt>
                <c:pt idx="39804" formatCode="General">
                  <c:v>26.7883</c:v>
                </c:pt>
                <c:pt idx="39805" formatCode="General">
                  <c:v>26.789000000000001</c:v>
                </c:pt>
                <c:pt idx="39806" formatCode="General">
                  <c:v>26.7896</c:v>
                </c:pt>
                <c:pt idx="39807" formatCode="General">
                  <c:v>26.790299999999998</c:v>
                </c:pt>
                <c:pt idx="39808" formatCode="General">
                  <c:v>26.791</c:v>
                </c:pt>
                <c:pt idx="39809" formatCode="General">
                  <c:v>26.791699999999999</c:v>
                </c:pt>
                <c:pt idx="39810" formatCode="General">
                  <c:v>26.792300000000001</c:v>
                </c:pt>
                <c:pt idx="39811" formatCode="General">
                  <c:v>26.792999999999999</c:v>
                </c:pt>
                <c:pt idx="39812" formatCode="General">
                  <c:v>26.793700000000001</c:v>
                </c:pt>
                <c:pt idx="39813" formatCode="General">
                  <c:v>26.7944</c:v>
                </c:pt>
                <c:pt idx="39814" formatCode="General">
                  <c:v>26.795000000000002</c:v>
                </c:pt>
                <c:pt idx="39815" formatCode="General">
                  <c:v>26.7957</c:v>
                </c:pt>
                <c:pt idx="39816" formatCode="General">
                  <c:v>26.796399999999998</c:v>
                </c:pt>
                <c:pt idx="39817" formatCode="General">
                  <c:v>26.797000000000001</c:v>
                </c:pt>
                <c:pt idx="39818" formatCode="General">
                  <c:v>26.797699999999999</c:v>
                </c:pt>
                <c:pt idx="39819" formatCode="General">
                  <c:v>26.798400000000001</c:v>
                </c:pt>
                <c:pt idx="39820" formatCode="General">
                  <c:v>26.799099999999999</c:v>
                </c:pt>
                <c:pt idx="39821" formatCode="General">
                  <c:v>26.799700000000001</c:v>
                </c:pt>
                <c:pt idx="39822" formatCode="General">
                  <c:v>26.8004</c:v>
                </c:pt>
                <c:pt idx="39823" formatCode="General">
                  <c:v>26.801100000000002</c:v>
                </c:pt>
                <c:pt idx="39824" formatCode="General">
                  <c:v>26.8018</c:v>
                </c:pt>
                <c:pt idx="39825" formatCode="General">
                  <c:v>26.802399999999999</c:v>
                </c:pt>
                <c:pt idx="39826" formatCode="General">
                  <c:v>26.803100000000001</c:v>
                </c:pt>
                <c:pt idx="39827" formatCode="General">
                  <c:v>26.803799999999999</c:v>
                </c:pt>
                <c:pt idx="39828" formatCode="General">
                  <c:v>26.804400000000001</c:v>
                </c:pt>
                <c:pt idx="39829" formatCode="General">
                  <c:v>26.805099999999999</c:v>
                </c:pt>
                <c:pt idx="39830" formatCode="General">
                  <c:v>26.805800000000001</c:v>
                </c:pt>
                <c:pt idx="39831" formatCode="General">
                  <c:v>26.8065</c:v>
                </c:pt>
                <c:pt idx="39832" formatCode="General">
                  <c:v>26.807099999999998</c:v>
                </c:pt>
                <c:pt idx="39833" formatCode="General">
                  <c:v>26.8078</c:v>
                </c:pt>
                <c:pt idx="39834" formatCode="General">
                  <c:v>26.808499999999999</c:v>
                </c:pt>
                <c:pt idx="39835" formatCode="General">
                  <c:v>26.809200000000001</c:v>
                </c:pt>
                <c:pt idx="39836" formatCode="General">
                  <c:v>26.809799999999999</c:v>
                </c:pt>
                <c:pt idx="39837" formatCode="General">
                  <c:v>26.810500000000001</c:v>
                </c:pt>
                <c:pt idx="39838" formatCode="General">
                  <c:v>26.811199999999999</c:v>
                </c:pt>
                <c:pt idx="39839" formatCode="General">
                  <c:v>26.811900000000001</c:v>
                </c:pt>
                <c:pt idx="39840" formatCode="General">
                  <c:v>26.8125</c:v>
                </c:pt>
                <c:pt idx="39841" formatCode="General">
                  <c:v>26.813199999999998</c:v>
                </c:pt>
                <c:pt idx="39842" formatCode="General">
                  <c:v>26.8139</c:v>
                </c:pt>
                <c:pt idx="39843" formatCode="General">
                  <c:v>26.814499999999999</c:v>
                </c:pt>
                <c:pt idx="39844" formatCode="General">
                  <c:v>26.815200000000001</c:v>
                </c:pt>
                <c:pt idx="39845" formatCode="General">
                  <c:v>26.815899999999999</c:v>
                </c:pt>
                <c:pt idx="39846" formatCode="General">
                  <c:v>26.816600000000001</c:v>
                </c:pt>
                <c:pt idx="39847" formatCode="General">
                  <c:v>26.8172</c:v>
                </c:pt>
                <c:pt idx="39848" formatCode="General">
                  <c:v>26.817900000000002</c:v>
                </c:pt>
                <c:pt idx="39849" formatCode="General">
                  <c:v>26.8186</c:v>
                </c:pt>
                <c:pt idx="39850" formatCode="General">
                  <c:v>26.819299999999998</c:v>
                </c:pt>
                <c:pt idx="39851" formatCode="General">
                  <c:v>26.819900000000001</c:v>
                </c:pt>
                <c:pt idx="39852" formatCode="General">
                  <c:v>26.820599999999999</c:v>
                </c:pt>
                <c:pt idx="39853" formatCode="General">
                  <c:v>26.821300000000001</c:v>
                </c:pt>
                <c:pt idx="39854" formatCode="General">
                  <c:v>26.821899999999999</c:v>
                </c:pt>
                <c:pt idx="39855" formatCode="General">
                  <c:v>26.822600000000001</c:v>
                </c:pt>
                <c:pt idx="39856" formatCode="General">
                  <c:v>26.8233</c:v>
                </c:pt>
                <c:pt idx="39857" formatCode="General">
                  <c:v>26.824000000000002</c:v>
                </c:pt>
                <c:pt idx="39858" formatCode="General">
                  <c:v>26.8246</c:v>
                </c:pt>
                <c:pt idx="39859" formatCode="General">
                  <c:v>26.825299999999999</c:v>
                </c:pt>
                <c:pt idx="39860" formatCode="General">
                  <c:v>26.826000000000001</c:v>
                </c:pt>
                <c:pt idx="39861" formatCode="General">
                  <c:v>26.826699999999999</c:v>
                </c:pt>
                <c:pt idx="39862" formatCode="General">
                  <c:v>26.827300000000001</c:v>
                </c:pt>
                <c:pt idx="39863" formatCode="General">
                  <c:v>26.827999999999999</c:v>
                </c:pt>
                <c:pt idx="39864" formatCode="General">
                  <c:v>26.828700000000001</c:v>
                </c:pt>
                <c:pt idx="39865" formatCode="General">
                  <c:v>26.8294</c:v>
                </c:pt>
                <c:pt idx="39866" formatCode="General">
                  <c:v>26.83</c:v>
                </c:pt>
                <c:pt idx="39867" formatCode="General">
                  <c:v>26.8307</c:v>
                </c:pt>
                <c:pt idx="39868" formatCode="General">
                  <c:v>26.831399999999999</c:v>
                </c:pt>
                <c:pt idx="39869" formatCode="General">
                  <c:v>26.832000000000001</c:v>
                </c:pt>
                <c:pt idx="39870" formatCode="General">
                  <c:v>26.832699999999999</c:v>
                </c:pt>
                <c:pt idx="39871" formatCode="General">
                  <c:v>26.833400000000001</c:v>
                </c:pt>
                <c:pt idx="39872" formatCode="General">
                  <c:v>26.834099999999999</c:v>
                </c:pt>
                <c:pt idx="39873" formatCode="General">
                  <c:v>26.834700000000002</c:v>
                </c:pt>
                <c:pt idx="39874" formatCode="General">
                  <c:v>26.8354</c:v>
                </c:pt>
                <c:pt idx="39875" formatCode="General">
                  <c:v>26.836099999999998</c:v>
                </c:pt>
                <c:pt idx="39876" formatCode="General">
                  <c:v>26.8368</c:v>
                </c:pt>
                <c:pt idx="39877" formatCode="General">
                  <c:v>26.837399999999999</c:v>
                </c:pt>
                <c:pt idx="39878" formatCode="General">
                  <c:v>26.838100000000001</c:v>
                </c:pt>
                <c:pt idx="39879" formatCode="General">
                  <c:v>26.838799999999999</c:v>
                </c:pt>
                <c:pt idx="39880" formatCode="General">
                  <c:v>26.839400000000001</c:v>
                </c:pt>
                <c:pt idx="39881" formatCode="General">
                  <c:v>26.8401</c:v>
                </c:pt>
                <c:pt idx="39882" formatCode="General">
                  <c:v>26.840800000000002</c:v>
                </c:pt>
                <c:pt idx="39883" formatCode="General">
                  <c:v>26.8415</c:v>
                </c:pt>
                <c:pt idx="39884" formatCode="General">
                  <c:v>26.842099999999999</c:v>
                </c:pt>
                <c:pt idx="39885" formatCode="General">
                  <c:v>26.8428</c:v>
                </c:pt>
                <c:pt idx="39886" formatCode="General">
                  <c:v>26.843499999999999</c:v>
                </c:pt>
                <c:pt idx="39887" formatCode="General">
                  <c:v>26.844200000000001</c:v>
                </c:pt>
                <c:pt idx="39888" formatCode="General">
                  <c:v>26.844799999999999</c:v>
                </c:pt>
                <c:pt idx="39889" formatCode="General">
                  <c:v>26.845500000000001</c:v>
                </c:pt>
                <c:pt idx="39890" formatCode="General">
                  <c:v>26.8462</c:v>
                </c:pt>
                <c:pt idx="39891" formatCode="General">
                  <c:v>26.846800000000002</c:v>
                </c:pt>
                <c:pt idx="39892" formatCode="General">
                  <c:v>26.8475</c:v>
                </c:pt>
                <c:pt idx="39893" formatCode="General">
                  <c:v>26.848199999999999</c:v>
                </c:pt>
                <c:pt idx="39894" formatCode="General">
                  <c:v>26.8489</c:v>
                </c:pt>
                <c:pt idx="39895" formatCode="General">
                  <c:v>26.849499999999999</c:v>
                </c:pt>
                <c:pt idx="39896" formatCode="General">
                  <c:v>26.850200000000001</c:v>
                </c:pt>
                <c:pt idx="39897" formatCode="General">
                  <c:v>26.850899999999999</c:v>
                </c:pt>
                <c:pt idx="39898" formatCode="General">
                  <c:v>26.851600000000001</c:v>
                </c:pt>
                <c:pt idx="39899" formatCode="General">
                  <c:v>26.8522</c:v>
                </c:pt>
                <c:pt idx="39900" formatCode="General">
                  <c:v>26.852900000000002</c:v>
                </c:pt>
                <c:pt idx="39901" formatCode="General">
                  <c:v>26.8536</c:v>
                </c:pt>
                <c:pt idx="39902" formatCode="General">
                  <c:v>26.854299999999999</c:v>
                </c:pt>
                <c:pt idx="39903" formatCode="General">
                  <c:v>26.854900000000001</c:v>
                </c:pt>
                <c:pt idx="39904" formatCode="General">
                  <c:v>26.855599999999999</c:v>
                </c:pt>
                <c:pt idx="39905" formatCode="General">
                  <c:v>26.856300000000001</c:v>
                </c:pt>
                <c:pt idx="39906" formatCode="General">
                  <c:v>26.8569</c:v>
                </c:pt>
                <c:pt idx="39907" formatCode="General">
                  <c:v>26.857600000000001</c:v>
                </c:pt>
                <c:pt idx="39908" formatCode="General">
                  <c:v>26.8583</c:v>
                </c:pt>
                <c:pt idx="39909" formatCode="General">
                  <c:v>26.859000000000002</c:v>
                </c:pt>
                <c:pt idx="39910" formatCode="General">
                  <c:v>26.8596</c:v>
                </c:pt>
                <c:pt idx="39911" formatCode="General">
                  <c:v>26.860299999999999</c:v>
                </c:pt>
                <c:pt idx="39912" formatCode="General">
                  <c:v>26.861000000000001</c:v>
                </c:pt>
                <c:pt idx="39913" formatCode="General">
                  <c:v>26.861699999999999</c:v>
                </c:pt>
                <c:pt idx="39914" formatCode="General">
                  <c:v>26.862300000000001</c:v>
                </c:pt>
                <c:pt idx="39915" formatCode="General">
                  <c:v>26.863</c:v>
                </c:pt>
                <c:pt idx="39916" formatCode="General">
                  <c:v>26.863700000000001</c:v>
                </c:pt>
                <c:pt idx="39917" formatCode="General">
                  <c:v>26.8643</c:v>
                </c:pt>
                <c:pt idx="39918" formatCode="General">
                  <c:v>26.864999999999998</c:v>
                </c:pt>
                <c:pt idx="39919" formatCode="General">
                  <c:v>26.8657</c:v>
                </c:pt>
                <c:pt idx="39920" formatCode="General">
                  <c:v>26.866399999999999</c:v>
                </c:pt>
                <c:pt idx="39921" formatCode="General">
                  <c:v>26.867000000000001</c:v>
                </c:pt>
                <c:pt idx="39922" formatCode="General">
                  <c:v>26.867699999999999</c:v>
                </c:pt>
                <c:pt idx="39923" formatCode="General">
                  <c:v>26.868400000000001</c:v>
                </c:pt>
                <c:pt idx="39924" formatCode="General">
                  <c:v>26.8691</c:v>
                </c:pt>
                <c:pt idx="39925" formatCode="General">
                  <c:v>26.869700000000002</c:v>
                </c:pt>
                <c:pt idx="39926" formatCode="General">
                  <c:v>26.8704</c:v>
                </c:pt>
                <c:pt idx="39927" formatCode="General">
                  <c:v>26.871099999999998</c:v>
                </c:pt>
                <c:pt idx="39928" formatCode="General">
                  <c:v>26.871700000000001</c:v>
                </c:pt>
                <c:pt idx="39929" formatCode="General">
                  <c:v>26.872399999999999</c:v>
                </c:pt>
                <c:pt idx="39930" formatCode="General">
                  <c:v>26.873100000000001</c:v>
                </c:pt>
                <c:pt idx="39931" formatCode="General">
                  <c:v>26.873799999999999</c:v>
                </c:pt>
                <c:pt idx="39932" formatCode="General">
                  <c:v>26.874400000000001</c:v>
                </c:pt>
                <c:pt idx="39933" formatCode="General">
                  <c:v>26.8751</c:v>
                </c:pt>
                <c:pt idx="39934" formatCode="General">
                  <c:v>26.875800000000002</c:v>
                </c:pt>
                <c:pt idx="39935" formatCode="General">
                  <c:v>26.8765</c:v>
                </c:pt>
                <c:pt idx="39936" formatCode="General">
                  <c:v>26.877099999999999</c:v>
                </c:pt>
                <c:pt idx="39937" formatCode="General">
                  <c:v>26.877800000000001</c:v>
                </c:pt>
                <c:pt idx="39938" formatCode="General">
                  <c:v>26.878499999999999</c:v>
                </c:pt>
                <c:pt idx="39939" formatCode="General">
                  <c:v>26.879200000000001</c:v>
                </c:pt>
                <c:pt idx="39940" formatCode="General">
                  <c:v>26.879799999999999</c:v>
                </c:pt>
                <c:pt idx="39941" formatCode="General">
                  <c:v>26.880500000000001</c:v>
                </c:pt>
                <c:pt idx="39942" formatCode="General">
                  <c:v>26.8812</c:v>
                </c:pt>
                <c:pt idx="39943" formatCode="General">
                  <c:v>26.881799999999998</c:v>
                </c:pt>
                <c:pt idx="39944" formatCode="General">
                  <c:v>26.8825</c:v>
                </c:pt>
                <c:pt idx="39945" formatCode="General">
                  <c:v>26.883199999999999</c:v>
                </c:pt>
                <c:pt idx="39946" formatCode="General">
                  <c:v>26.883900000000001</c:v>
                </c:pt>
                <c:pt idx="39947" formatCode="General">
                  <c:v>26.884499999999999</c:v>
                </c:pt>
                <c:pt idx="39948" formatCode="General">
                  <c:v>26.885200000000001</c:v>
                </c:pt>
                <c:pt idx="39949" formatCode="General">
                  <c:v>26.885899999999999</c:v>
                </c:pt>
                <c:pt idx="39950" formatCode="General">
                  <c:v>26.886600000000001</c:v>
                </c:pt>
                <c:pt idx="39951" formatCode="General">
                  <c:v>26.8872</c:v>
                </c:pt>
                <c:pt idx="39952" formatCode="General">
                  <c:v>26.887899999999998</c:v>
                </c:pt>
                <c:pt idx="39953" formatCode="General">
                  <c:v>26.8886</c:v>
                </c:pt>
                <c:pt idx="39954" formatCode="General">
                  <c:v>26.889199999999999</c:v>
                </c:pt>
                <c:pt idx="39955" formatCode="General">
                  <c:v>26.889900000000001</c:v>
                </c:pt>
                <c:pt idx="39956" formatCode="General">
                  <c:v>26.890599999999999</c:v>
                </c:pt>
                <c:pt idx="39957" formatCode="General">
                  <c:v>26.891300000000001</c:v>
                </c:pt>
                <c:pt idx="39958" formatCode="General">
                  <c:v>26.8919</c:v>
                </c:pt>
                <c:pt idx="39959" formatCode="General">
                  <c:v>26.892600000000002</c:v>
                </c:pt>
                <c:pt idx="39960" formatCode="General">
                  <c:v>26.8933</c:v>
                </c:pt>
                <c:pt idx="39961" formatCode="General">
                  <c:v>26.893999999999998</c:v>
                </c:pt>
                <c:pt idx="39962" formatCode="General">
                  <c:v>26.894600000000001</c:v>
                </c:pt>
                <c:pt idx="39963" formatCode="General">
                  <c:v>26.895299999999999</c:v>
                </c:pt>
                <c:pt idx="39964" formatCode="General">
                  <c:v>26.896000000000001</c:v>
                </c:pt>
                <c:pt idx="39965" formatCode="General">
                  <c:v>26.896699999999999</c:v>
                </c:pt>
                <c:pt idx="39966" formatCode="General">
                  <c:v>26.897300000000001</c:v>
                </c:pt>
                <c:pt idx="39967" formatCode="General">
                  <c:v>26.898</c:v>
                </c:pt>
                <c:pt idx="39968" formatCode="General">
                  <c:v>26.898700000000002</c:v>
                </c:pt>
                <c:pt idx="39969" formatCode="General">
                  <c:v>26.8993</c:v>
                </c:pt>
                <c:pt idx="39970" formatCode="General">
                  <c:v>26.9</c:v>
                </c:pt>
                <c:pt idx="39971" formatCode="General">
                  <c:v>26.900700000000001</c:v>
                </c:pt>
                <c:pt idx="39972" formatCode="General">
                  <c:v>26.901399999999999</c:v>
                </c:pt>
                <c:pt idx="39973" formatCode="General">
                  <c:v>26.902000000000001</c:v>
                </c:pt>
                <c:pt idx="39974" formatCode="General">
                  <c:v>26.902699999999999</c:v>
                </c:pt>
                <c:pt idx="39975" formatCode="General">
                  <c:v>26.903400000000001</c:v>
                </c:pt>
                <c:pt idx="39976" formatCode="General">
                  <c:v>26.9041</c:v>
                </c:pt>
                <c:pt idx="39977" formatCode="General">
                  <c:v>26.904699999999998</c:v>
                </c:pt>
                <c:pt idx="39978" formatCode="General">
                  <c:v>26.9054</c:v>
                </c:pt>
                <c:pt idx="39979" formatCode="General">
                  <c:v>26.906099999999999</c:v>
                </c:pt>
                <c:pt idx="39980" formatCode="General">
                  <c:v>26.906700000000001</c:v>
                </c:pt>
                <c:pt idx="39981" formatCode="General">
                  <c:v>26.907399999999999</c:v>
                </c:pt>
                <c:pt idx="39982" formatCode="General">
                  <c:v>26.908100000000001</c:v>
                </c:pt>
                <c:pt idx="39983" formatCode="General">
                  <c:v>26.908799999999999</c:v>
                </c:pt>
                <c:pt idx="39984" formatCode="General">
                  <c:v>26.909400000000002</c:v>
                </c:pt>
                <c:pt idx="39985" formatCode="General">
                  <c:v>26.9101</c:v>
                </c:pt>
                <c:pt idx="39986" formatCode="General">
                  <c:v>26.910799999999998</c:v>
                </c:pt>
                <c:pt idx="39987" formatCode="General">
                  <c:v>26.9115</c:v>
                </c:pt>
                <c:pt idx="39988" formatCode="General">
                  <c:v>26.912099999999999</c:v>
                </c:pt>
                <c:pt idx="39989" formatCode="General">
                  <c:v>26.912800000000001</c:v>
                </c:pt>
                <c:pt idx="39990" formatCode="General">
                  <c:v>26.913499999999999</c:v>
                </c:pt>
                <c:pt idx="39991" formatCode="General">
                  <c:v>26.914100000000001</c:v>
                </c:pt>
                <c:pt idx="39992" formatCode="General">
                  <c:v>26.9148</c:v>
                </c:pt>
                <c:pt idx="39993" formatCode="General">
                  <c:v>26.915500000000002</c:v>
                </c:pt>
                <c:pt idx="39994" formatCode="General">
                  <c:v>26.9162</c:v>
                </c:pt>
                <c:pt idx="39995" formatCode="General">
                  <c:v>26.916799999999999</c:v>
                </c:pt>
                <c:pt idx="39996" formatCode="General">
                  <c:v>26.9175</c:v>
                </c:pt>
                <c:pt idx="39997" formatCode="General">
                  <c:v>26.918199999999999</c:v>
                </c:pt>
                <c:pt idx="39998" formatCode="General">
                  <c:v>26.918900000000001</c:v>
                </c:pt>
                <c:pt idx="39999" formatCode="General">
                  <c:v>26.919499999999999</c:v>
                </c:pt>
                <c:pt idx="40000" formatCode="General">
                  <c:v>26.920200000000001</c:v>
                </c:pt>
                <c:pt idx="40001" formatCode="General">
                  <c:v>26.9209</c:v>
                </c:pt>
                <c:pt idx="40002" formatCode="General">
                  <c:v>26.921600000000002</c:v>
                </c:pt>
                <c:pt idx="40003" formatCode="General">
                  <c:v>26.9222</c:v>
                </c:pt>
                <c:pt idx="40004" formatCode="General">
                  <c:v>26.922899999999998</c:v>
                </c:pt>
                <c:pt idx="40005" formatCode="General">
                  <c:v>26.9236</c:v>
                </c:pt>
                <c:pt idx="40006" formatCode="General">
                  <c:v>26.924199999999999</c:v>
                </c:pt>
                <c:pt idx="40007" formatCode="General">
                  <c:v>26.924900000000001</c:v>
                </c:pt>
                <c:pt idx="40008" formatCode="General">
                  <c:v>26.925599999999999</c:v>
                </c:pt>
                <c:pt idx="40009" formatCode="General">
                  <c:v>26.926300000000001</c:v>
                </c:pt>
                <c:pt idx="40010" formatCode="General">
                  <c:v>26.9269</c:v>
                </c:pt>
                <c:pt idx="40011" formatCode="General">
                  <c:v>26.927600000000002</c:v>
                </c:pt>
                <c:pt idx="40012" formatCode="General">
                  <c:v>26.9283</c:v>
                </c:pt>
                <c:pt idx="40013" formatCode="General">
                  <c:v>26.928999999999998</c:v>
                </c:pt>
                <c:pt idx="40014" formatCode="General">
                  <c:v>26.929600000000001</c:v>
                </c:pt>
                <c:pt idx="40015" formatCode="General">
                  <c:v>26.930299999999999</c:v>
                </c:pt>
                <c:pt idx="40016" formatCode="General">
                  <c:v>26.931000000000001</c:v>
                </c:pt>
                <c:pt idx="40017" formatCode="General">
                  <c:v>26.9316</c:v>
                </c:pt>
                <c:pt idx="40018" formatCode="General">
                  <c:v>26.932300000000001</c:v>
                </c:pt>
                <c:pt idx="40019" formatCode="General">
                  <c:v>26.933</c:v>
                </c:pt>
                <c:pt idx="40020" formatCode="General">
                  <c:v>26.933700000000002</c:v>
                </c:pt>
                <c:pt idx="40021" formatCode="General">
                  <c:v>26.9343</c:v>
                </c:pt>
                <c:pt idx="40022" formatCode="General">
                  <c:v>26.934999999999999</c:v>
                </c:pt>
                <c:pt idx="40023" formatCode="General">
                  <c:v>26.935700000000001</c:v>
                </c:pt>
                <c:pt idx="40024" formatCode="General">
                  <c:v>26.936399999999999</c:v>
                </c:pt>
                <c:pt idx="40025" formatCode="General">
                  <c:v>26.937000000000001</c:v>
                </c:pt>
                <c:pt idx="40026" formatCode="General">
                  <c:v>26.9377</c:v>
                </c:pt>
                <c:pt idx="40027" formatCode="General">
                  <c:v>26.938400000000001</c:v>
                </c:pt>
                <c:pt idx="40028" formatCode="General">
                  <c:v>26.939</c:v>
                </c:pt>
                <c:pt idx="40029" formatCode="General">
                  <c:v>26.939699999999998</c:v>
                </c:pt>
                <c:pt idx="40030" formatCode="General">
                  <c:v>26.9404</c:v>
                </c:pt>
                <c:pt idx="40031" formatCode="General">
                  <c:v>26.941099999999999</c:v>
                </c:pt>
                <c:pt idx="40032" formatCode="General">
                  <c:v>26.941700000000001</c:v>
                </c:pt>
                <c:pt idx="40033" formatCode="General">
                  <c:v>26.942399999999999</c:v>
                </c:pt>
                <c:pt idx="40034" formatCode="General">
                  <c:v>26.943100000000001</c:v>
                </c:pt>
                <c:pt idx="40035" formatCode="General">
                  <c:v>26.9438</c:v>
                </c:pt>
                <c:pt idx="40036" formatCode="General">
                  <c:v>26.944400000000002</c:v>
                </c:pt>
                <c:pt idx="40037" formatCode="General">
                  <c:v>26.9451</c:v>
                </c:pt>
                <c:pt idx="40038" formatCode="General">
                  <c:v>26.945799999999998</c:v>
                </c:pt>
                <c:pt idx="40039" formatCode="General">
                  <c:v>26.9465</c:v>
                </c:pt>
                <c:pt idx="40040" formatCode="General">
                  <c:v>26.947099999999999</c:v>
                </c:pt>
                <c:pt idx="40041" formatCode="General">
                  <c:v>26.947800000000001</c:v>
                </c:pt>
                <c:pt idx="40042" formatCode="General">
                  <c:v>26.948499999999999</c:v>
                </c:pt>
                <c:pt idx="40043" formatCode="General">
                  <c:v>26.949100000000001</c:v>
                </c:pt>
                <c:pt idx="40044" formatCode="General">
                  <c:v>26.9498</c:v>
                </c:pt>
                <c:pt idx="40045" formatCode="General">
                  <c:v>26.950500000000002</c:v>
                </c:pt>
                <c:pt idx="40046" formatCode="General">
                  <c:v>26.9512</c:v>
                </c:pt>
                <c:pt idx="40047" formatCode="General">
                  <c:v>26.951799999999999</c:v>
                </c:pt>
                <c:pt idx="40048" formatCode="General">
                  <c:v>26.952500000000001</c:v>
                </c:pt>
                <c:pt idx="40049" formatCode="General">
                  <c:v>26.953199999999999</c:v>
                </c:pt>
                <c:pt idx="40050" formatCode="General">
                  <c:v>26.953900000000001</c:v>
                </c:pt>
                <c:pt idx="40051" formatCode="General">
                  <c:v>26.954499999999999</c:v>
                </c:pt>
                <c:pt idx="40052" formatCode="General">
                  <c:v>26.955200000000001</c:v>
                </c:pt>
                <c:pt idx="40053" formatCode="General">
                  <c:v>26.9559</c:v>
                </c:pt>
                <c:pt idx="40054" formatCode="General">
                  <c:v>26.956499999999998</c:v>
                </c:pt>
                <c:pt idx="40055" formatCode="General">
                  <c:v>26.9572</c:v>
                </c:pt>
                <c:pt idx="40056" formatCode="General">
                  <c:v>26.957899999999999</c:v>
                </c:pt>
                <c:pt idx="40057" formatCode="General">
                  <c:v>26.958600000000001</c:v>
                </c:pt>
                <c:pt idx="40058" formatCode="General">
                  <c:v>26.959199999999999</c:v>
                </c:pt>
                <c:pt idx="40059" formatCode="General">
                  <c:v>26.959900000000001</c:v>
                </c:pt>
                <c:pt idx="40060" formatCode="General">
                  <c:v>26.960599999999999</c:v>
                </c:pt>
                <c:pt idx="40061" formatCode="General">
                  <c:v>26.961300000000001</c:v>
                </c:pt>
                <c:pt idx="40062" formatCode="General">
                  <c:v>26.9619</c:v>
                </c:pt>
                <c:pt idx="40063" formatCode="General">
                  <c:v>26.962599999999998</c:v>
                </c:pt>
                <c:pt idx="40064" formatCode="General">
                  <c:v>26.9633</c:v>
                </c:pt>
                <c:pt idx="40065" formatCode="General">
                  <c:v>26.963999999999999</c:v>
                </c:pt>
                <c:pt idx="40066" formatCode="General">
                  <c:v>26.964600000000001</c:v>
                </c:pt>
                <c:pt idx="40067" formatCode="General">
                  <c:v>26.965299999999999</c:v>
                </c:pt>
                <c:pt idx="40068" formatCode="General">
                  <c:v>26.966000000000001</c:v>
                </c:pt>
                <c:pt idx="40069" formatCode="General">
                  <c:v>26.9666</c:v>
                </c:pt>
                <c:pt idx="40070" formatCode="General">
                  <c:v>26.967300000000002</c:v>
                </c:pt>
                <c:pt idx="40071" formatCode="General">
                  <c:v>26.968</c:v>
                </c:pt>
                <c:pt idx="40072" formatCode="General">
                  <c:v>26.968699999999998</c:v>
                </c:pt>
                <c:pt idx="40073" formatCode="General">
                  <c:v>26.9693</c:v>
                </c:pt>
                <c:pt idx="40074" formatCode="General">
                  <c:v>26.97</c:v>
                </c:pt>
                <c:pt idx="40075" formatCode="General">
                  <c:v>26.970700000000001</c:v>
                </c:pt>
                <c:pt idx="40076" formatCode="General">
                  <c:v>26.971399999999999</c:v>
                </c:pt>
                <c:pt idx="40077" formatCode="General">
                  <c:v>26.972000000000001</c:v>
                </c:pt>
                <c:pt idx="40078" formatCode="General">
                  <c:v>26.9727</c:v>
                </c:pt>
                <c:pt idx="40079" formatCode="General">
                  <c:v>26.973400000000002</c:v>
                </c:pt>
                <c:pt idx="40080" formatCode="General">
                  <c:v>26.974</c:v>
                </c:pt>
                <c:pt idx="40081" formatCode="General">
                  <c:v>26.974699999999999</c:v>
                </c:pt>
                <c:pt idx="40082" formatCode="General">
                  <c:v>26.9754</c:v>
                </c:pt>
                <c:pt idx="40083" formatCode="General">
                  <c:v>26.976099999999999</c:v>
                </c:pt>
                <c:pt idx="40084" formatCode="General">
                  <c:v>26.976700000000001</c:v>
                </c:pt>
                <c:pt idx="40085" formatCode="General">
                  <c:v>26.977399999999999</c:v>
                </c:pt>
                <c:pt idx="40086" formatCode="General">
                  <c:v>26.978100000000001</c:v>
                </c:pt>
                <c:pt idx="40087" formatCode="General">
                  <c:v>26.9788</c:v>
                </c:pt>
                <c:pt idx="40088" formatCode="General">
                  <c:v>26.979399999999998</c:v>
                </c:pt>
                <c:pt idx="40089" formatCode="General">
                  <c:v>26.9801</c:v>
                </c:pt>
                <c:pt idx="40090" formatCode="General">
                  <c:v>26.980799999999999</c:v>
                </c:pt>
                <c:pt idx="40091" formatCode="General">
                  <c:v>26.981400000000001</c:v>
                </c:pt>
                <c:pt idx="40092" formatCode="General">
                  <c:v>26.982099999999999</c:v>
                </c:pt>
                <c:pt idx="40093" formatCode="General">
                  <c:v>26.982800000000001</c:v>
                </c:pt>
                <c:pt idx="40094" formatCode="General">
                  <c:v>26.983499999999999</c:v>
                </c:pt>
                <c:pt idx="40095" formatCode="General">
                  <c:v>26.984100000000002</c:v>
                </c:pt>
                <c:pt idx="40096" formatCode="General">
                  <c:v>26.9848</c:v>
                </c:pt>
                <c:pt idx="40097" formatCode="General">
                  <c:v>26.985499999999998</c:v>
                </c:pt>
                <c:pt idx="40098" formatCode="General">
                  <c:v>26.9862</c:v>
                </c:pt>
                <c:pt idx="40099" formatCode="General">
                  <c:v>26.986799999999999</c:v>
                </c:pt>
                <c:pt idx="40100" formatCode="General">
                  <c:v>26.987500000000001</c:v>
                </c:pt>
                <c:pt idx="40101" formatCode="General">
                  <c:v>26.988199999999999</c:v>
                </c:pt>
                <c:pt idx="40102" formatCode="General">
                  <c:v>26.988900000000001</c:v>
                </c:pt>
                <c:pt idx="40103" formatCode="General">
                  <c:v>26.9895</c:v>
                </c:pt>
                <c:pt idx="40104" formatCode="General">
                  <c:v>26.990200000000002</c:v>
                </c:pt>
                <c:pt idx="40105" formatCode="General">
                  <c:v>26.9909</c:v>
                </c:pt>
                <c:pt idx="40106" formatCode="General">
                  <c:v>26.991499999999998</c:v>
                </c:pt>
                <c:pt idx="40107" formatCode="General">
                  <c:v>26.9922</c:v>
                </c:pt>
                <c:pt idx="40108" formatCode="General">
                  <c:v>26.992899999999999</c:v>
                </c:pt>
                <c:pt idx="40109" formatCode="General">
                  <c:v>26.993600000000001</c:v>
                </c:pt>
                <c:pt idx="40110" formatCode="General">
                  <c:v>26.994199999999999</c:v>
                </c:pt>
                <c:pt idx="40111" formatCode="General">
                  <c:v>26.994900000000001</c:v>
                </c:pt>
                <c:pt idx="40112" formatCode="General">
                  <c:v>26.9956</c:v>
                </c:pt>
                <c:pt idx="40113" formatCode="General">
                  <c:v>26.996300000000002</c:v>
                </c:pt>
                <c:pt idx="40114" formatCode="General">
                  <c:v>26.9969</c:v>
                </c:pt>
                <c:pt idx="40115" formatCode="General">
                  <c:v>26.997599999999998</c:v>
                </c:pt>
                <c:pt idx="40116" formatCode="General">
                  <c:v>26.9983</c:v>
                </c:pt>
                <c:pt idx="40117" formatCode="General">
                  <c:v>26.998899999999999</c:v>
                </c:pt>
                <c:pt idx="40118" formatCode="General">
                  <c:v>26.999600000000001</c:v>
                </c:pt>
                <c:pt idx="40119" formatCode="General">
                  <c:v>27.000299999999999</c:v>
                </c:pt>
                <c:pt idx="40120" formatCode="General">
                  <c:v>27.001000000000001</c:v>
                </c:pt>
                <c:pt idx="40121" formatCode="General">
                  <c:v>27.0016</c:v>
                </c:pt>
                <c:pt idx="40122" formatCode="General">
                  <c:v>27.002300000000002</c:v>
                </c:pt>
                <c:pt idx="40123" formatCode="General">
                  <c:v>27.003</c:v>
                </c:pt>
                <c:pt idx="40124" formatCode="General">
                  <c:v>27.003699999999998</c:v>
                </c:pt>
                <c:pt idx="40125" formatCode="General">
                  <c:v>27.004300000000001</c:v>
                </c:pt>
                <c:pt idx="40126" formatCode="General">
                  <c:v>27.004999999999999</c:v>
                </c:pt>
                <c:pt idx="40127" formatCode="General">
                  <c:v>27.005700000000001</c:v>
                </c:pt>
                <c:pt idx="40128" formatCode="General">
                  <c:v>27.006399999999999</c:v>
                </c:pt>
                <c:pt idx="40129" formatCode="General">
                  <c:v>27.007000000000001</c:v>
                </c:pt>
                <c:pt idx="40130" formatCode="General">
                  <c:v>27.0077</c:v>
                </c:pt>
                <c:pt idx="40131" formatCode="General">
                  <c:v>27.008400000000002</c:v>
                </c:pt>
                <c:pt idx="40132" formatCode="General">
                  <c:v>27.009</c:v>
                </c:pt>
                <c:pt idx="40133" formatCode="General">
                  <c:v>27.009699999999999</c:v>
                </c:pt>
                <c:pt idx="40134" formatCode="General">
                  <c:v>27.010400000000001</c:v>
                </c:pt>
                <c:pt idx="40135" formatCode="General">
                  <c:v>27.011099999999999</c:v>
                </c:pt>
                <c:pt idx="40136" formatCode="General">
                  <c:v>27.011700000000001</c:v>
                </c:pt>
                <c:pt idx="40137" formatCode="General">
                  <c:v>27.0124</c:v>
                </c:pt>
                <c:pt idx="40138" formatCode="General">
                  <c:v>27.013100000000001</c:v>
                </c:pt>
                <c:pt idx="40139" formatCode="General">
                  <c:v>27.0138</c:v>
                </c:pt>
                <c:pt idx="40140" formatCode="General">
                  <c:v>27.014399999999998</c:v>
                </c:pt>
                <c:pt idx="40141" formatCode="General">
                  <c:v>27.0151</c:v>
                </c:pt>
                <c:pt idx="40142" formatCode="General">
                  <c:v>27.015799999999999</c:v>
                </c:pt>
                <c:pt idx="40143" formatCode="General">
                  <c:v>27.016400000000001</c:v>
                </c:pt>
                <c:pt idx="40144" formatCode="General">
                  <c:v>27.017099999999999</c:v>
                </c:pt>
                <c:pt idx="40145" formatCode="General">
                  <c:v>27.017800000000001</c:v>
                </c:pt>
                <c:pt idx="40146" formatCode="General">
                  <c:v>27.0185</c:v>
                </c:pt>
                <c:pt idx="40147" formatCode="General">
                  <c:v>27.019100000000002</c:v>
                </c:pt>
                <c:pt idx="40148" formatCode="General">
                  <c:v>27.0198</c:v>
                </c:pt>
                <c:pt idx="40149" formatCode="General">
                  <c:v>27.020499999999998</c:v>
                </c:pt>
                <c:pt idx="40150" formatCode="General">
                  <c:v>27.0212</c:v>
                </c:pt>
                <c:pt idx="40151" formatCode="General">
                  <c:v>27.021799999999999</c:v>
                </c:pt>
                <c:pt idx="40152" formatCode="General">
                  <c:v>27.022500000000001</c:v>
                </c:pt>
                <c:pt idx="40153" formatCode="General">
                  <c:v>27.023199999999999</c:v>
                </c:pt>
                <c:pt idx="40154" formatCode="General">
                  <c:v>27.023800000000001</c:v>
                </c:pt>
                <c:pt idx="40155" formatCode="General">
                  <c:v>27.0245</c:v>
                </c:pt>
                <c:pt idx="40156" formatCode="General">
                  <c:v>27.025200000000002</c:v>
                </c:pt>
                <c:pt idx="40157" formatCode="General">
                  <c:v>27.0259</c:v>
                </c:pt>
                <c:pt idx="40158" formatCode="General">
                  <c:v>27.026499999999999</c:v>
                </c:pt>
                <c:pt idx="40159" formatCode="General">
                  <c:v>27.027200000000001</c:v>
                </c:pt>
                <c:pt idx="40160" formatCode="General">
                  <c:v>27.027899999999999</c:v>
                </c:pt>
                <c:pt idx="40161" formatCode="General">
                  <c:v>27.028600000000001</c:v>
                </c:pt>
                <c:pt idx="40162" formatCode="General">
                  <c:v>27.029199999999999</c:v>
                </c:pt>
                <c:pt idx="40163" formatCode="General">
                  <c:v>27.029900000000001</c:v>
                </c:pt>
                <c:pt idx="40164" formatCode="General">
                  <c:v>27.0306</c:v>
                </c:pt>
                <c:pt idx="40165" formatCode="General">
                  <c:v>27.031300000000002</c:v>
                </c:pt>
                <c:pt idx="40166" formatCode="General">
                  <c:v>27.0319</c:v>
                </c:pt>
                <c:pt idx="40167" formatCode="General">
                  <c:v>27.032599999999999</c:v>
                </c:pt>
                <c:pt idx="40168" formatCode="General">
                  <c:v>27.033300000000001</c:v>
                </c:pt>
                <c:pt idx="40169" formatCode="General">
                  <c:v>27.033899999999999</c:v>
                </c:pt>
                <c:pt idx="40170" formatCode="General">
                  <c:v>27.034600000000001</c:v>
                </c:pt>
                <c:pt idx="40171" formatCode="General">
                  <c:v>27.035299999999999</c:v>
                </c:pt>
                <c:pt idx="40172" formatCode="General">
                  <c:v>27.036000000000001</c:v>
                </c:pt>
                <c:pt idx="40173" formatCode="General">
                  <c:v>27.0366</c:v>
                </c:pt>
                <c:pt idx="40174" formatCode="General">
                  <c:v>27.037299999999998</c:v>
                </c:pt>
                <c:pt idx="40175" formatCode="General">
                  <c:v>27.038</c:v>
                </c:pt>
                <c:pt idx="40176" formatCode="General">
                  <c:v>27.038699999999999</c:v>
                </c:pt>
                <c:pt idx="40177" formatCode="General">
                  <c:v>27.039300000000001</c:v>
                </c:pt>
                <c:pt idx="40178" formatCode="General">
                  <c:v>27.04</c:v>
                </c:pt>
                <c:pt idx="40179" formatCode="General">
                  <c:v>27.040700000000001</c:v>
                </c:pt>
                <c:pt idx="40180" formatCode="General">
                  <c:v>27.0413</c:v>
                </c:pt>
                <c:pt idx="40181" formatCode="General">
                  <c:v>27.042000000000002</c:v>
                </c:pt>
                <c:pt idx="40182" formatCode="General">
                  <c:v>27.0427</c:v>
                </c:pt>
                <c:pt idx="40183" formatCode="General">
                  <c:v>27.043399999999998</c:v>
                </c:pt>
                <c:pt idx="40184" formatCode="General">
                  <c:v>27.044</c:v>
                </c:pt>
                <c:pt idx="40185" formatCode="General">
                  <c:v>27.044699999999999</c:v>
                </c:pt>
                <c:pt idx="40186" formatCode="General">
                  <c:v>27.045400000000001</c:v>
                </c:pt>
                <c:pt idx="40187" formatCode="General">
                  <c:v>27.046099999999999</c:v>
                </c:pt>
                <c:pt idx="40188" formatCode="General">
                  <c:v>27.046700000000001</c:v>
                </c:pt>
                <c:pt idx="40189" formatCode="General">
                  <c:v>27.0474</c:v>
                </c:pt>
                <c:pt idx="40190" formatCode="General">
                  <c:v>27.048100000000002</c:v>
                </c:pt>
                <c:pt idx="40191" formatCode="General">
                  <c:v>27.0487</c:v>
                </c:pt>
                <c:pt idx="40192" formatCode="General">
                  <c:v>27.049399999999999</c:v>
                </c:pt>
                <c:pt idx="40193" formatCode="General">
                  <c:v>27.0501</c:v>
                </c:pt>
                <c:pt idx="40194" formatCode="General">
                  <c:v>27.050799999999999</c:v>
                </c:pt>
                <c:pt idx="40195" formatCode="General">
                  <c:v>27.051400000000001</c:v>
                </c:pt>
                <c:pt idx="40196" formatCode="General">
                  <c:v>27.052099999999999</c:v>
                </c:pt>
                <c:pt idx="40197" formatCode="General">
                  <c:v>27.052800000000001</c:v>
                </c:pt>
                <c:pt idx="40198" formatCode="General">
                  <c:v>27.0535</c:v>
                </c:pt>
                <c:pt idx="40199" formatCode="General">
                  <c:v>27.054099999999998</c:v>
                </c:pt>
                <c:pt idx="40200" formatCode="General">
                  <c:v>27.0548</c:v>
                </c:pt>
                <c:pt idx="40201" formatCode="General">
                  <c:v>27.055499999999999</c:v>
                </c:pt>
                <c:pt idx="40202" formatCode="General">
                  <c:v>27.0562</c:v>
                </c:pt>
                <c:pt idx="40203" formatCode="General">
                  <c:v>27.056799999999999</c:v>
                </c:pt>
                <c:pt idx="40204" formatCode="General">
                  <c:v>27.057500000000001</c:v>
                </c:pt>
                <c:pt idx="40205" formatCode="General">
                  <c:v>27.058199999999999</c:v>
                </c:pt>
                <c:pt idx="40206" formatCode="General">
                  <c:v>27.058800000000002</c:v>
                </c:pt>
                <c:pt idx="40207" formatCode="General">
                  <c:v>27.0595</c:v>
                </c:pt>
                <c:pt idx="40208" formatCode="General">
                  <c:v>27.060199999999998</c:v>
                </c:pt>
                <c:pt idx="40209" formatCode="General">
                  <c:v>27.0609</c:v>
                </c:pt>
                <c:pt idx="40210" formatCode="General">
                  <c:v>27.061499999999999</c:v>
                </c:pt>
                <c:pt idx="40211" formatCode="General">
                  <c:v>27.062200000000001</c:v>
                </c:pt>
                <c:pt idx="40212" formatCode="General">
                  <c:v>27.062899999999999</c:v>
                </c:pt>
                <c:pt idx="40213" formatCode="General">
                  <c:v>27.063600000000001</c:v>
                </c:pt>
                <c:pt idx="40214" formatCode="General">
                  <c:v>27.0642</c:v>
                </c:pt>
                <c:pt idx="40215" formatCode="General">
                  <c:v>27.064900000000002</c:v>
                </c:pt>
                <c:pt idx="40216" formatCode="General">
                  <c:v>27.0656</c:v>
                </c:pt>
                <c:pt idx="40217" formatCode="General">
                  <c:v>27.066199999999998</c:v>
                </c:pt>
                <c:pt idx="40218" formatCode="General">
                  <c:v>27.0669</c:v>
                </c:pt>
                <c:pt idx="40219" formatCode="General">
                  <c:v>27.067599999999999</c:v>
                </c:pt>
                <c:pt idx="40220" formatCode="General">
                  <c:v>27.068300000000001</c:v>
                </c:pt>
                <c:pt idx="40221" formatCode="General">
                  <c:v>27.068899999999999</c:v>
                </c:pt>
                <c:pt idx="40222" formatCode="General">
                  <c:v>27.069600000000001</c:v>
                </c:pt>
                <c:pt idx="40223" formatCode="General">
                  <c:v>27.0703</c:v>
                </c:pt>
                <c:pt idx="40224" formatCode="General">
                  <c:v>27.071000000000002</c:v>
                </c:pt>
                <c:pt idx="40225" formatCode="General">
                  <c:v>27.0716</c:v>
                </c:pt>
                <c:pt idx="40226" formatCode="General">
                  <c:v>27.072299999999998</c:v>
                </c:pt>
                <c:pt idx="40227" formatCode="General">
                  <c:v>27.073</c:v>
                </c:pt>
                <c:pt idx="40228" formatCode="General">
                  <c:v>27.073699999999999</c:v>
                </c:pt>
                <c:pt idx="40229" formatCode="General">
                  <c:v>27.074300000000001</c:v>
                </c:pt>
                <c:pt idx="40230" formatCode="General">
                  <c:v>27.074999999999999</c:v>
                </c:pt>
                <c:pt idx="40231" formatCode="General">
                  <c:v>27.075700000000001</c:v>
                </c:pt>
                <c:pt idx="40232" formatCode="General">
                  <c:v>27.0763</c:v>
                </c:pt>
                <c:pt idx="40233" formatCode="General">
                  <c:v>27.077000000000002</c:v>
                </c:pt>
                <c:pt idx="40234" formatCode="General">
                  <c:v>27.0777</c:v>
                </c:pt>
                <c:pt idx="40235" formatCode="General">
                  <c:v>27.078399999999998</c:v>
                </c:pt>
                <c:pt idx="40236" formatCode="General">
                  <c:v>27.079000000000001</c:v>
                </c:pt>
                <c:pt idx="40237" formatCode="General">
                  <c:v>27.079699999999999</c:v>
                </c:pt>
                <c:pt idx="40238" formatCode="General">
                  <c:v>27.080400000000001</c:v>
                </c:pt>
                <c:pt idx="40239" formatCode="General">
                  <c:v>27.081099999999999</c:v>
                </c:pt>
                <c:pt idx="40240" formatCode="General">
                  <c:v>27.081700000000001</c:v>
                </c:pt>
                <c:pt idx="40241" formatCode="General">
                  <c:v>27.0824</c:v>
                </c:pt>
                <c:pt idx="40242" formatCode="General">
                  <c:v>27.083100000000002</c:v>
                </c:pt>
                <c:pt idx="40243" formatCode="General">
                  <c:v>27.0837</c:v>
                </c:pt>
                <c:pt idx="40244" formatCode="General">
                  <c:v>27.084399999999999</c:v>
                </c:pt>
                <c:pt idx="40245" formatCode="General">
                  <c:v>27.085100000000001</c:v>
                </c:pt>
                <c:pt idx="40246" formatCode="General">
                  <c:v>27.085799999999999</c:v>
                </c:pt>
                <c:pt idx="40247" formatCode="General">
                  <c:v>27.086400000000001</c:v>
                </c:pt>
                <c:pt idx="40248" formatCode="General">
                  <c:v>27.0871</c:v>
                </c:pt>
                <c:pt idx="40249" formatCode="General">
                  <c:v>27.087800000000001</c:v>
                </c:pt>
                <c:pt idx="40250" formatCode="General">
                  <c:v>27.0885</c:v>
                </c:pt>
                <c:pt idx="40251" formatCode="General">
                  <c:v>27.089099999999998</c:v>
                </c:pt>
                <c:pt idx="40252" formatCode="General">
                  <c:v>27.0898</c:v>
                </c:pt>
                <c:pt idx="40253" formatCode="General">
                  <c:v>27.090499999999999</c:v>
                </c:pt>
                <c:pt idx="40254" formatCode="General">
                  <c:v>27.091100000000001</c:v>
                </c:pt>
                <c:pt idx="40255" formatCode="General">
                  <c:v>27.091799999999999</c:v>
                </c:pt>
                <c:pt idx="40256" formatCode="General">
                  <c:v>27.092500000000001</c:v>
                </c:pt>
                <c:pt idx="40257" formatCode="General">
                  <c:v>27.0932</c:v>
                </c:pt>
                <c:pt idx="40258" formatCode="General">
                  <c:v>27.093800000000002</c:v>
                </c:pt>
                <c:pt idx="40259" formatCode="General">
                  <c:v>27.0945</c:v>
                </c:pt>
                <c:pt idx="40260" formatCode="General">
                  <c:v>27.095199999999998</c:v>
                </c:pt>
                <c:pt idx="40261" formatCode="General">
                  <c:v>27.0959</c:v>
                </c:pt>
                <c:pt idx="40262" formatCode="General">
                  <c:v>27.096499999999999</c:v>
                </c:pt>
                <c:pt idx="40263" formatCode="General">
                  <c:v>27.097200000000001</c:v>
                </c:pt>
                <c:pt idx="40264" formatCode="General">
                  <c:v>27.097899999999999</c:v>
                </c:pt>
                <c:pt idx="40265" formatCode="General">
                  <c:v>27.098600000000001</c:v>
                </c:pt>
                <c:pt idx="40266" formatCode="General">
                  <c:v>27.0992</c:v>
                </c:pt>
                <c:pt idx="40267" formatCode="General">
                  <c:v>27.099900000000002</c:v>
                </c:pt>
                <c:pt idx="40268" formatCode="General">
                  <c:v>27.1006</c:v>
                </c:pt>
                <c:pt idx="40269" formatCode="General">
                  <c:v>27.101199999999999</c:v>
                </c:pt>
                <c:pt idx="40270" formatCode="General">
                  <c:v>27.101900000000001</c:v>
                </c:pt>
                <c:pt idx="40271" formatCode="General">
                  <c:v>27.102599999999999</c:v>
                </c:pt>
                <c:pt idx="40272" formatCode="General">
                  <c:v>27.103300000000001</c:v>
                </c:pt>
                <c:pt idx="40273" formatCode="General">
                  <c:v>27.103899999999999</c:v>
                </c:pt>
                <c:pt idx="40274" formatCode="General">
                  <c:v>27.104600000000001</c:v>
                </c:pt>
                <c:pt idx="40275" formatCode="General">
                  <c:v>27.1053</c:v>
                </c:pt>
                <c:pt idx="40276" formatCode="General">
                  <c:v>27.106000000000002</c:v>
                </c:pt>
                <c:pt idx="40277" formatCode="General">
                  <c:v>27.1066</c:v>
                </c:pt>
                <c:pt idx="40278" formatCode="General">
                  <c:v>27.107299999999999</c:v>
                </c:pt>
                <c:pt idx="40279" formatCode="General">
                  <c:v>27.108000000000001</c:v>
                </c:pt>
                <c:pt idx="40280" formatCode="General">
                  <c:v>27.108599999999999</c:v>
                </c:pt>
                <c:pt idx="40281" formatCode="General">
                  <c:v>27.109300000000001</c:v>
                </c:pt>
                <c:pt idx="40282" formatCode="General">
                  <c:v>27.11</c:v>
                </c:pt>
                <c:pt idx="40283" formatCode="General">
                  <c:v>27.110700000000001</c:v>
                </c:pt>
                <c:pt idx="40284" formatCode="General">
                  <c:v>27.1113</c:v>
                </c:pt>
                <c:pt idx="40285" formatCode="General">
                  <c:v>27.111999999999998</c:v>
                </c:pt>
                <c:pt idx="40286" formatCode="General">
                  <c:v>27.1127</c:v>
                </c:pt>
                <c:pt idx="40287" formatCode="General">
                  <c:v>27.113399999999999</c:v>
                </c:pt>
                <c:pt idx="40288" formatCode="General">
                  <c:v>27.114000000000001</c:v>
                </c:pt>
                <c:pt idx="40289" formatCode="General">
                  <c:v>27.114699999999999</c:v>
                </c:pt>
                <c:pt idx="40290" formatCode="General">
                  <c:v>27.115400000000001</c:v>
                </c:pt>
                <c:pt idx="40291" formatCode="General">
                  <c:v>27.116099999999999</c:v>
                </c:pt>
                <c:pt idx="40292" formatCode="General">
                  <c:v>27.116700000000002</c:v>
                </c:pt>
                <c:pt idx="40293" formatCode="General">
                  <c:v>27.1174</c:v>
                </c:pt>
                <c:pt idx="40294" formatCode="General">
                  <c:v>27.118099999999998</c:v>
                </c:pt>
                <c:pt idx="40295" formatCode="General">
                  <c:v>27.1187</c:v>
                </c:pt>
                <c:pt idx="40296" formatCode="General">
                  <c:v>27.119399999999999</c:v>
                </c:pt>
                <c:pt idx="40297" formatCode="General">
                  <c:v>27.120100000000001</c:v>
                </c:pt>
                <c:pt idx="40298" formatCode="General">
                  <c:v>27.120799999999999</c:v>
                </c:pt>
                <c:pt idx="40299" formatCode="General">
                  <c:v>27.121400000000001</c:v>
                </c:pt>
                <c:pt idx="40300" formatCode="General">
                  <c:v>27.1221</c:v>
                </c:pt>
                <c:pt idx="40301" formatCode="General">
                  <c:v>27.122800000000002</c:v>
                </c:pt>
                <c:pt idx="40302" formatCode="General">
                  <c:v>27.1235</c:v>
                </c:pt>
                <c:pt idx="40303" formatCode="General">
                  <c:v>27.124099999999999</c:v>
                </c:pt>
                <c:pt idx="40304" formatCode="General">
                  <c:v>27.1248</c:v>
                </c:pt>
                <c:pt idx="40305" formatCode="General">
                  <c:v>27.125499999999999</c:v>
                </c:pt>
                <c:pt idx="40306" formatCode="General">
                  <c:v>27.126100000000001</c:v>
                </c:pt>
                <c:pt idx="40307" formatCode="General">
                  <c:v>27.126799999999999</c:v>
                </c:pt>
                <c:pt idx="40308" formatCode="General">
                  <c:v>27.127500000000001</c:v>
                </c:pt>
                <c:pt idx="40309" formatCode="General">
                  <c:v>27.1282</c:v>
                </c:pt>
                <c:pt idx="40310" formatCode="General">
                  <c:v>27.128799999999998</c:v>
                </c:pt>
                <c:pt idx="40311" formatCode="General">
                  <c:v>27.1295</c:v>
                </c:pt>
                <c:pt idx="40312" formatCode="General">
                  <c:v>27.130199999999999</c:v>
                </c:pt>
                <c:pt idx="40313" formatCode="General">
                  <c:v>27.1309</c:v>
                </c:pt>
                <c:pt idx="40314" formatCode="General">
                  <c:v>27.131499999999999</c:v>
                </c:pt>
                <c:pt idx="40315" formatCode="General">
                  <c:v>27.132200000000001</c:v>
                </c:pt>
                <c:pt idx="40316" formatCode="General">
                  <c:v>27.132899999999999</c:v>
                </c:pt>
                <c:pt idx="40317" formatCode="General">
                  <c:v>27.133500000000002</c:v>
                </c:pt>
                <c:pt idx="40318" formatCode="General">
                  <c:v>27.1342</c:v>
                </c:pt>
                <c:pt idx="40319" formatCode="General">
                  <c:v>27.134899999999998</c:v>
                </c:pt>
                <c:pt idx="40320" formatCode="General">
                  <c:v>27.1356</c:v>
                </c:pt>
                <c:pt idx="40321" formatCode="General">
                  <c:v>27.136199999999999</c:v>
                </c:pt>
                <c:pt idx="40322" formatCode="General">
                  <c:v>27.136900000000001</c:v>
                </c:pt>
                <c:pt idx="40323" formatCode="General">
                  <c:v>27.137599999999999</c:v>
                </c:pt>
                <c:pt idx="40324" formatCode="General">
                  <c:v>27.138300000000001</c:v>
                </c:pt>
                <c:pt idx="40325" formatCode="General">
                  <c:v>27.1389</c:v>
                </c:pt>
                <c:pt idx="40326" formatCode="General">
                  <c:v>27.139600000000002</c:v>
                </c:pt>
                <c:pt idx="40327" formatCode="General">
                  <c:v>27.1403</c:v>
                </c:pt>
                <c:pt idx="40328" formatCode="General">
                  <c:v>27.140999999999998</c:v>
                </c:pt>
                <c:pt idx="40329" formatCode="General">
                  <c:v>27.1416</c:v>
                </c:pt>
                <c:pt idx="40330" formatCode="General">
                  <c:v>27.142299999999999</c:v>
                </c:pt>
                <c:pt idx="40331" formatCode="General">
                  <c:v>27.143000000000001</c:v>
                </c:pt>
                <c:pt idx="40332" formatCode="General">
                  <c:v>27.143599999999999</c:v>
                </c:pt>
                <c:pt idx="40333" formatCode="General">
                  <c:v>27.144300000000001</c:v>
                </c:pt>
                <c:pt idx="40334" formatCode="General">
                  <c:v>27.145</c:v>
                </c:pt>
                <c:pt idx="40335" formatCode="General">
                  <c:v>27.145700000000001</c:v>
                </c:pt>
                <c:pt idx="40336" formatCode="General">
                  <c:v>27.1463</c:v>
                </c:pt>
                <c:pt idx="40337" formatCode="General">
                  <c:v>27.146999999999998</c:v>
                </c:pt>
                <c:pt idx="40338" formatCode="General">
                  <c:v>27.1477</c:v>
                </c:pt>
                <c:pt idx="40339" formatCode="General">
                  <c:v>27.148399999999999</c:v>
                </c:pt>
                <c:pt idx="40340" formatCode="General">
                  <c:v>27.149000000000001</c:v>
                </c:pt>
                <c:pt idx="40341" formatCode="General">
                  <c:v>27.149699999999999</c:v>
                </c:pt>
                <c:pt idx="40342" formatCode="General">
                  <c:v>27.150400000000001</c:v>
                </c:pt>
                <c:pt idx="40343" formatCode="General">
                  <c:v>27.151</c:v>
                </c:pt>
                <c:pt idx="40344" formatCode="General">
                  <c:v>27.151700000000002</c:v>
                </c:pt>
                <c:pt idx="40345" formatCode="General">
                  <c:v>27.1524</c:v>
                </c:pt>
                <c:pt idx="40346" formatCode="General">
                  <c:v>27.153099999999998</c:v>
                </c:pt>
                <c:pt idx="40347" formatCode="General">
                  <c:v>27.153700000000001</c:v>
                </c:pt>
                <c:pt idx="40348" formatCode="General">
                  <c:v>27.154399999999999</c:v>
                </c:pt>
                <c:pt idx="40349" formatCode="General">
                  <c:v>27.155100000000001</c:v>
                </c:pt>
                <c:pt idx="40350" formatCode="General">
                  <c:v>27.155799999999999</c:v>
                </c:pt>
                <c:pt idx="40351" formatCode="General">
                  <c:v>27.156400000000001</c:v>
                </c:pt>
                <c:pt idx="40352" formatCode="General">
                  <c:v>27.1571</c:v>
                </c:pt>
                <c:pt idx="40353" formatCode="General">
                  <c:v>27.157800000000002</c:v>
                </c:pt>
                <c:pt idx="40354" formatCode="General">
                  <c:v>27.1584</c:v>
                </c:pt>
                <c:pt idx="40355" formatCode="General">
                  <c:v>27.159099999999999</c:v>
                </c:pt>
                <c:pt idx="40356" formatCode="General">
                  <c:v>27.159800000000001</c:v>
                </c:pt>
                <c:pt idx="40357" formatCode="General">
                  <c:v>27.160499999999999</c:v>
                </c:pt>
                <c:pt idx="40358" formatCode="General">
                  <c:v>27.161100000000001</c:v>
                </c:pt>
                <c:pt idx="40359" formatCode="General">
                  <c:v>27.161799999999999</c:v>
                </c:pt>
                <c:pt idx="40360" formatCode="General">
                  <c:v>27.162500000000001</c:v>
                </c:pt>
                <c:pt idx="40361" formatCode="General">
                  <c:v>27.1632</c:v>
                </c:pt>
                <c:pt idx="40362" formatCode="General">
                  <c:v>27.163799999999998</c:v>
                </c:pt>
                <c:pt idx="40363" formatCode="General">
                  <c:v>27.1645</c:v>
                </c:pt>
                <c:pt idx="40364" formatCode="General">
                  <c:v>27.165199999999999</c:v>
                </c:pt>
                <c:pt idx="40365" formatCode="General">
                  <c:v>27.165900000000001</c:v>
                </c:pt>
                <c:pt idx="40366" formatCode="General">
                  <c:v>27.166499999999999</c:v>
                </c:pt>
                <c:pt idx="40367" formatCode="General">
                  <c:v>27.167200000000001</c:v>
                </c:pt>
                <c:pt idx="40368" formatCode="General">
                  <c:v>27.167899999999999</c:v>
                </c:pt>
                <c:pt idx="40369" formatCode="General">
                  <c:v>27.168500000000002</c:v>
                </c:pt>
                <c:pt idx="40370" formatCode="General">
                  <c:v>27.1692</c:v>
                </c:pt>
                <c:pt idx="40371" formatCode="General">
                  <c:v>27.169899999999998</c:v>
                </c:pt>
                <c:pt idx="40372" formatCode="General">
                  <c:v>27.1706</c:v>
                </c:pt>
                <c:pt idx="40373" formatCode="General">
                  <c:v>27.171199999999999</c:v>
                </c:pt>
                <c:pt idx="40374" formatCode="General">
                  <c:v>27.171900000000001</c:v>
                </c:pt>
                <c:pt idx="40375" formatCode="General">
                  <c:v>27.172599999999999</c:v>
                </c:pt>
                <c:pt idx="40376" formatCode="General">
                  <c:v>27.173300000000001</c:v>
                </c:pt>
                <c:pt idx="40377" formatCode="General">
                  <c:v>27.1739</c:v>
                </c:pt>
                <c:pt idx="40378" formatCode="General">
                  <c:v>27.174600000000002</c:v>
                </c:pt>
                <c:pt idx="40379" formatCode="General">
                  <c:v>27.1753</c:v>
                </c:pt>
                <c:pt idx="40380" formatCode="General">
                  <c:v>27.175899999999999</c:v>
                </c:pt>
                <c:pt idx="40381" formatCode="General">
                  <c:v>27.176600000000001</c:v>
                </c:pt>
                <c:pt idx="40382" formatCode="General">
                  <c:v>27.177299999999999</c:v>
                </c:pt>
                <c:pt idx="40383" formatCode="General">
                  <c:v>27.178000000000001</c:v>
                </c:pt>
                <c:pt idx="40384" formatCode="General">
                  <c:v>27.178599999999999</c:v>
                </c:pt>
                <c:pt idx="40385" formatCode="General">
                  <c:v>27.179300000000001</c:v>
                </c:pt>
                <c:pt idx="40386" formatCode="General">
                  <c:v>27.18</c:v>
                </c:pt>
                <c:pt idx="40387" formatCode="General">
                  <c:v>27.180700000000002</c:v>
                </c:pt>
                <c:pt idx="40388" formatCode="General">
                  <c:v>27.1813</c:v>
                </c:pt>
                <c:pt idx="40389" formatCode="General">
                  <c:v>27.181999999999999</c:v>
                </c:pt>
                <c:pt idx="40390" formatCode="General">
                  <c:v>27.182700000000001</c:v>
                </c:pt>
                <c:pt idx="40391" formatCode="General">
                  <c:v>27.183399999999999</c:v>
                </c:pt>
                <c:pt idx="40392" formatCode="General">
                  <c:v>27.184000000000001</c:v>
                </c:pt>
                <c:pt idx="40393" formatCode="General">
                  <c:v>27.184699999999999</c:v>
                </c:pt>
                <c:pt idx="40394" formatCode="General">
                  <c:v>27.185400000000001</c:v>
                </c:pt>
                <c:pt idx="40395" formatCode="General">
                  <c:v>27.186</c:v>
                </c:pt>
                <c:pt idx="40396" formatCode="General">
                  <c:v>27.186699999999998</c:v>
                </c:pt>
                <c:pt idx="40397" formatCode="General">
                  <c:v>27.1874</c:v>
                </c:pt>
                <c:pt idx="40398" formatCode="General">
                  <c:v>27.188099999999999</c:v>
                </c:pt>
                <c:pt idx="40399" formatCode="General">
                  <c:v>27.188700000000001</c:v>
                </c:pt>
                <c:pt idx="40400" formatCode="General">
                  <c:v>27.189399999999999</c:v>
                </c:pt>
                <c:pt idx="40401" formatCode="General">
                  <c:v>27.190100000000001</c:v>
                </c:pt>
                <c:pt idx="40402" formatCode="General">
                  <c:v>27.190799999999999</c:v>
                </c:pt>
                <c:pt idx="40403" formatCode="General">
                  <c:v>27.191400000000002</c:v>
                </c:pt>
                <c:pt idx="40404" formatCode="General">
                  <c:v>27.1921</c:v>
                </c:pt>
                <c:pt idx="40405" formatCode="General">
                  <c:v>27.192799999999998</c:v>
                </c:pt>
                <c:pt idx="40406" formatCode="General">
                  <c:v>27.1934</c:v>
                </c:pt>
                <c:pt idx="40407" formatCode="General">
                  <c:v>27.194099999999999</c:v>
                </c:pt>
                <c:pt idx="40408" formatCode="General">
                  <c:v>27.194800000000001</c:v>
                </c:pt>
                <c:pt idx="40409" formatCode="General">
                  <c:v>27.195499999999999</c:v>
                </c:pt>
                <c:pt idx="40410" formatCode="General">
                  <c:v>27.196100000000001</c:v>
                </c:pt>
                <c:pt idx="40411" formatCode="General">
                  <c:v>27.1968</c:v>
                </c:pt>
                <c:pt idx="40412" formatCode="General">
                  <c:v>27.197500000000002</c:v>
                </c:pt>
                <c:pt idx="40413" formatCode="General">
                  <c:v>27.1982</c:v>
                </c:pt>
                <c:pt idx="40414" formatCode="General">
                  <c:v>27.198799999999999</c:v>
                </c:pt>
                <c:pt idx="40415" formatCode="General">
                  <c:v>27.1995</c:v>
                </c:pt>
                <c:pt idx="40416" formatCode="General">
                  <c:v>27.200199999999999</c:v>
                </c:pt>
                <c:pt idx="40417" formatCode="General">
                  <c:v>27.200800000000001</c:v>
                </c:pt>
                <c:pt idx="40418" formatCode="General">
                  <c:v>27.201499999999999</c:v>
                </c:pt>
                <c:pt idx="40419" formatCode="General">
                  <c:v>27.202200000000001</c:v>
                </c:pt>
                <c:pt idx="40420" formatCode="General">
                  <c:v>27.2029</c:v>
                </c:pt>
                <c:pt idx="40421" formatCode="General">
                  <c:v>27.203499999999998</c:v>
                </c:pt>
                <c:pt idx="40422" formatCode="General">
                  <c:v>27.2042</c:v>
                </c:pt>
                <c:pt idx="40423" formatCode="General">
                  <c:v>27.204899999999999</c:v>
                </c:pt>
                <c:pt idx="40424" formatCode="General">
                  <c:v>27.2056</c:v>
                </c:pt>
                <c:pt idx="40425" formatCode="General">
                  <c:v>27.206199999999999</c:v>
                </c:pt>
                <c:pt idx="40426" formatCode="General">
                  <c:v>27.206900000000001</c:v>
                </c:pt>
                <c:pt idx="40427" formatCode="General">
                  <c:v>27.207599999999999</c:v>
                </c:pt>
                <c:pt idx="40428" formatCode="General">
                  <c:v>27.208300000000001</c:v>
                </c:pt>
                <c:pt idx="40429" formatCode="General">
                  <c:v>27.2089</c:v>
                </c:pt>
                <c:pt idx="40430" formatCode="General">
                  <c:v>27.209599999999998</c:v>
                </c:pt>
                <c:pt idx="40431" formatCode="General">
                  <c:v>27.2103</c:v>
                </c:pt>
                <c:pt idx="40432" formatCode="General">
                  <c:v>27.210899999999999</c:v>
                </c:pt>
                <c:pt idx="40433" formatCode="General">
                  <c:v>27.211600000000001</c:v>
                </c:pt>
                <c:pt idx="40434" formatCode="General">
                  <c:v>27.212299999999999</c:v>
                </c:pt>
                <c:pt idx="40435" formatCode="General">
                  <c:v>27.213000000000001</c:v>
                </c:pt>
                <c:pt idx="40436" formatCode="General">
                  <c:v>27.2136</c:v>
                </c:pt>
                <c:pt idx="40437" formatCode="General">
                  <c:v>27.214300000000001</c:v>
                </c:pt>
                <c:pt idx="40438" formatCode="General">
                  <c:v>27.215</c:v>
                </c:pt>
                <c:pt idx="40439" formatCode="General">
                  <c:v>27.215699999999998</c:v>
                </c:pt>
                <c:pt idx="40440" formatCode="General">
                  <c:v>27.2163</c:v>
                </c:pt>
                <c:pt idx="40441" formatCode="General">
                  <c:v>27.216999999999999</c:v>
                </c:pt>
                <c:pt idx="40442" formatCode="General">
                  <c:v>27.217700000000001</c:v>
                </c:pt>
                <c:pt idx="40443" formatCode="General">
                  <c:v>27.218299999999999</c:v>
                </c:pt>
                <c:pt idx="40444" formatCode="General">
                  <c:v>27.219000000000001</c:v>
                </c:pt>
                <c:pt idx="40445" formatCode="General">
                  <c:v>27.2197</c:v>
                </c:pt>
                <c:pt idx="40446" formatCode="General">
                  <c:v>27.220400000000001</c:v>
                </c:pt>
                <c:pt idx="40447" formatCode="General">
                  <c:v>27.221</c:v>
                </c:pt>
                <c:pt idx="40448" formatCode="General">
                  <c:v>27.221699999999998</c:v>
                </c:pt>
                <c:pt idx="40449" formatCode="General">
                  <c:v>27.2224</c:v>
                </c:pt>
                <c:pt idx="40450" formatCode="General">
                  <c:v>27.223099999999999</c:v>
                </c:pt>
                <c:pt idx="40451" formatCode="General">
                  <c:v>27.223700000000001</c:v>
                </c:pt>
                <c:pt idx="40452" formatCode="General">
                  <c:v>27.224399999999999</c:v>
                </c:pt>
                <c:pt idx="40453" formatCode="General">
                  <c:v>27.225100000000001</c:v>
                </c:pt>
                <c:pt idx="40454" formatCode="General">
                  <c:v>27.2258</c:v>
                </c:pt>
                <c:pt idx="40455" formatCode="General">
                  <c:v>27.226400000000002</c:v>
                </c:pt>
                <c:pt idx="40456" formatCode="General">
                  <c:v>27.2271</c:v>
                </c:pt>
                <c:pt idx="40457" formatCode="General">
                  <c:v>27.227799999999998</c:v>
                </c:pt>
                <c:pt idx="40458" formatCode="General">
                  <c:v>27.228400000000001</c:v>
                </c:pt>
                <c:pt idx="40459" formatCode="General">
                  <c:v>27.229099999999999</c:v>
                </c:pt>
                <c:pt idx="40460" formatCode="General">
                  <c:v>27.229800000000001</c:v>
                </c:pt>
                <c:pt idx="40461" formatCode="General">
                  <c:v>27.230499999999999</c:v>
                </c:pt>
                <c:pt idx="40462" formatCode="General">
                  <c:v>27.231100000000001</c:v>
                </c:pt>
                <c:pt idx="40463" formatCode="General">
                  <c:v>27.2318</c:v>
                </c:pt>
                <c:pt idx="40464" formatCode="General">
                  <c:v>27.232500000000002</c:v>
                </c:pt>
                <c:pt idx="40465" formatCode="General">
                  <c:v>27.2332</c:v>
                </c:pt>
                <c:pt idx="40466" formatCode="General">
                  <c:v>27.233799999999999</c:v>
                </c:pt>
                <c:pt idx="40467" formatCode="General">
                  <c:v>27.234500000000001</c:v>
                </c:pt>
                <c:pt idx="40468" formatCode="General">
                  <c:v>27.235199999999999</c:v>
                </c:pt>
                <c:pt idx="40469" formatCode="General">
                  <c:v>27.235800000000001</c:v>
                </c:pt>
                <c:pt idx="40470" formatCode="General">
                  <c:v>27.236499999999999</c:v>
                </c:pt>
                <c:pt idx="40471" formatCode="General">
                  <c:v>27.237200000000001</c:v>
                </c:pt>
                <c:pt idx="40472" formatCode="General">
                  <c:v>27.2379</c:v>
                </c:pt>
                <c:pt idx="40473" formatCode="General">
                  <c:v>27.238499999999998</c:v>
                </c:pt>
                <c:pt idx="40474" formatCode="General">
                  <c:v>27.2392</c:v>
                </c:pt>
                <c:pt idx="40475" formatCode="General">
                  <c:v>27.239899999999999</c:v>
                </c:pt>
                <c:pt idx="40476" formatCode="General">
                  <c:v>27.240600000000001</c:v>
                </c:pt>
                <c:pt idx="40477" formatCode="General">
                  <c:v>27.241199999999999</c:v>
                </c:pt>
                <c:pt idx="40478" formatCode="General">
                  <c:v>27.241900000000001</c:v>
                </c:pt>
                <c:pt idx="40479" formatCode="General">
                  <c:v>27.242599999999999</c:v>
                </c:pt>
                <c:pt idx="40480" formatCode="General">
                  <c:v>27.243200000000002</c:v>
                </c:pt>
                <c:pt idx="40481" formatCode="General">
                  <c:v>27.2439</c:v>
                </c:pt>
                <c:pt idx="40482" formatCode="General">
                  <c:v>27.244599999999998</c:v>
                </c:pt>
                <c:pt idx="40483" formatCode="General">
                  <c:v>27.2453</c:v>
                </c:pt>
                <c:pt idx="40484" formatCode="General">
                  <c:v>27.245899999999999</c:v>
                </c:pt>
                <c:pt idx="40485" formatCode="General">
                  <c:v>27.246600000000001</c:v>
                </c:pt>
                <c:pt idx="40486" formatCode="General">
                  <c:v>27.247299999999999</c:v>
                </c:pt>
                <c:pt idx="40487" formatCode="General">
                  <c:v>27.248000000000001</c:v>
                </c:pt>
                <c:pt idx="40488" formatCode="General">
                  <c:v>27.2486</c:v>
                </c:pt>
                <c:pt idx="40489" formatCode="General">
                  <c:v>27.249300000000002</c:v>
                </c:pt>
                <c:pt idx="40490" formatCode="General">
                  <c:v>27.25</c:v>
                </c:pt>
                <c:pt idx="40491" formatCode="General">
                  <c:v>27.250699999999998</c:v>
                </c:pt>
                <c:pt idx="40492" formatCode="General">
                  <c:v>27.251300000000001</c:v>
                </c:pt>
                <c:pt idx="40493" formatCode="General">
                  <c:v>27.251999999999999</c:v>
                </c:pt>
                <c:pt idx="40494" formatCode="General">
                  <c:v>27.252700000000001</c:v>
                </c:pt>
                <c:pt idx="40495" formatCode="General">
                  <c:v>27.253299999999999</c:v>
                </c:pt>
                <c:pt idx="40496" formatCode="General">
                  <c:v>27.254000000000001</c:v>
                </c:pt>
                <c:pt idx="40497" formatCode="General">
                  <c:v>27.2547</c:v>
                </c:pt>
                <c:pt idx="40498" formatCode="General">
                  <c:v>27.255400000000002</c:v>
                </c:pt>
                <c:pt idx="40499" formatCode="General">
                  <c:v>27.256</c:v>
                </c:pt>
                <c:pt idx="40500" formatCode="General">
                  <c:v>27.256699999999999</c:v>
                </c:pt>
                <c:pt idx="40501" formatCode="General">
                  <c:v>27.257400000000001</c:v>
                </c:pt>
                <c:pt idx="40502" formatCode="General">
                  <c:v>27.258099999999999</c:v>
                </c:pt>
                <c:pt idx="40503" formatCode="General">
                  <c:v>27.258700000000001</c:v>
                </c:pt>
                <c:pt idx="40504" formatCode="General">
                  <c:v>27.259399999999999</c:v>
                </c:pt>
                <c:pt idx="40505" formatCode="General">
                  <c:v>27.260100000000001</c:v>
                </c:pt>
                <c:pt idx="40506" formatCode="General">
                  <c:v>27.2607</c:v>
                </c:pt>
                <c:pt idx="40507" formatCode="General">
                  <c:v>27.261399999999998</c:v>
                </c:pt>
                <c:pt idx="40508" formatCode="General">
                  <c:v>27.2621</c:v>
                </c:pt>
                <c:pt idx="40509" formatCode="General">
                  <c:v>27.262799999999999</c:v>
                </c:pt>
                <c:pt idx="40510" formatCode="General">
                  <c:v>27.263400000000001</c:v>
                </c:pt>
                <c:pt idx="40511" formatCode="General">
                  <c:v>27.264099999999999</c:v>
                </c:pt>
                <c:pt idx="40512" formatCode="General">
                  <c:v>27.264800000000001</c:v>
                </c:pt>
                <c:pt idx="40513" formatCode="General">
                  <c:v>27.265499999999999</c:v>
                </c:pt>
                <c:pt idx="40514" formatCode="General">
                  <c:v>27.266100000000002</c:v>
                </c:pt>
                <c:pt idx="40515" formatCode="General">
                  <c:v>27.2668</c:v>
                </c:pt>
                <c:pt idx="40516" formatCode="General">
                  <c:v>27.267499999999998</c:v>
                </c:pt>
                <c:pt idx="40517" formatCode="General">
                  <c:v>27.2681</c:v>
                </c:pt>
                <c:pt idx="40518" formatCode="General">
                  <c:v>27.268799999999999</c:v>
                </c:pt>
                <c:pt idx="40519" formatCode="General">
                  <c:v>27.269500000000001</c:v>
                </c:pt>
                <c:pt idx="40520" formatCode="General">
                  <c:v>27.270199999999999</c:v>
                </c:pt>
                <c:pt idx="40521" formatCode="General">
                  <c:v>27.270800000000001</c:v>
                </c:pt>
                <c:pt idx="40522" formatCode="General">
                  <c:v>27.2715</c:v>
                </c:pt>
                <c:pt idx="40523" formatCode="General">
                  <c:v>27.272200000000002</c:v>
                </c:pt>
                <c:pt idx="40524" formatCode="General">
                  <c:v>27.2729</c:v>
                </c:pt>
                <c:pt idx="40525" formatCode="General">
                  <c:v>27.273499999999999</c:v>
                </c:pt>
                <c:pt idx="40526" formatCode="General">
                  <c:v>27.2742</c:v>
                </c:pt>
                <c:pt idx="40527" formatCode="General">
                  <c:v>27.274899999999999</c:v>
                </c:pt>
                <c:pt idx="40528" formatCode="General">
                  <c:v>27.275600000000001</c:v>
                </c:pt>
                <c:pt idx="40529" formatCode="General">
                  <c:v>27.276199999999999</c:v>
                </c:pt>
                <c:pt idx="40530" formatCode="General">
                  <c:v>27.276900000000001</c:v>
                </c:pt>
                <c:pt idx="40531" formatCode="General">
                  <c:v>27.2776</c:v>
                </c:pt>
                <c:pt idx="40532" formatCode="General">
                  <c:v>27.278199999999998</c:v>
                </c:pt>
                <c:pt idx="40533" formatCode="General">
                  <c:v>27.2789</c:v>
                </c:pt>
                <c:pt idx="40534" formatCode="General">
                  <c:v>27.279599999999999</c:v>
                </c:pt>
                <c:pt idx="40535" formatCode="General">
                  <c:v>27.2803</c:v>
                </c:pt>
                <c:pt idx="40536" formatCode="General">
                  <c:v>27.280899999999999</c:v>
                </c:pt>
                <c:pt idx="40537" formatCode="General">
                  <c:v>27.281600000000001</c:v>
                </c:pt>
                <c:pt idx="40538" formatCode="General">
                  <c:v>27.282299999999999</c:v>
                </c:pt>
                <c:pt idx="40539" formatCode="General">
                  <c:v>27.283000000000001</c:v>
                </c:pt>
                <c:pt idx="40540" formatCode="General">
                  <c:v>27.2836</c:v>
                </c:pt>
                <c:pt idx="40541" formatCode="General">
                  <c:v>27.284300000000002</c:v>
                </c:pt>
                <c:pt idx="40542" formatCode="General">
                  <c:v>27.285</c:v>
                </c:pt>
                <c:pt idx="40543" formatCode="General">
                  <c:v>27.285599999999999</c:v>
                </c:pt>
                <c:pt idx="40544" formatCode="General">
                  <c:v>27.286300000000001</c:v>
                </c:pt>
                <c:pt idx="40545" formatCode="General">
                  <c:v>27.286999999999999</c:v>
                </c:pt>
                <c:pt idx="40546" formatCode="General">
                  <c:v>27.287700000000001</c:v>
                </c:pt>
                <c:pt idx="40547" formatCode="General">
                  <c:v>27.2883</c:v>
                </c:pt>
                <c:pt idx="40548" formatCode="General">
                  <c:v>27.289000000000001</c:v>
                </c:pt>
                <c:pt idx="40549" formatCode="General">
                  <c:v>27.2897</c:v>
                </c:pt>
                <c:pt idx="40550" formatCode="General">
                  <c:v>27.290400000000002</c:v>
                </c:pt>
                <c:pt idx="40551" formatCode="General">
                  <c:v>27.291</c:v>
                </c:pt>
                <c:pt idx="40552" formatCode="General">
                  <c:v>27.291699999999999</c:v>
                </c:pt>
                <c:pt idx="40553" formatCode="General">
                  <c:v>27.292400000000001</c:v>
                </c:pt>
                <c:pt idx="40554" formatCode="General">
                  <c:v>27.293099999999999</c:v>
                </c:pt>
                <c:pt idx="40555" formatCode="General">
                  <c:v>27.293700000000001</c:v>
                </c:pt>
                <c:pt idx="40556" formatCode="General">
                  <c:v>27.2944</c:v>
                </c:pt>
                <c:pt idx="40557" formatCode="General">
                  <c:v>27.295100000000001</c:v>
                </c:pt>
                <c:pt idx="40558" formatCode="General">
                  <c:v>27.2957</c:v>
                </c:pt>
                <c:pt idx="40559" formatCode="General">
                  <c:v>27.296399999999998</c:v>
                </c:pt>
                <c:pt idx="40560" formatCode="General">
                  <c:v>27.2971</c:v>
                </c:pt>
                <c:pt idx="40561" formatCode="General">
                  <c:v>27.297799999999999</c:v>
                </c:pt>
                <c:pt idx="40562" formatCode="General">
                  <c:v>27.298400000000001</c:v>
                </c:pt>
                <c:pt idx="40563" formatCode="General">
                  <c:v>27.299099999999999</c:v>
                </c:pt>
                <c:pt idx="40564" formatCode="General">
                  <c:v>27.299800000000001</c:v>
                </c:pt>
                <c:pt idx="40565" formatCode="General">
                  <c:v>27.3005</c:v>
                </c:pt>
                <c:pt idx="40566" formatCode="General">
                  <c:v>27.301100000000002</c:v>
                </c:pt>
                <c:pt idx="40567" formatCode="General">
                  <c:v>27.3018</c:v>
                </c:pt>
                <c:pt idx="40568" formatCode="General">
                  <c:v>27.302499999999998</c:v>
                </c:pt>
                <c:pt idx="40569" formatCode="General">
                  <c:v>27.303100000000001</c:v>
                </c:pt>
                <c:pt idx="40570" formatCode="General">
                  <c:v>27.303799999999999</c:v>
                </c:pt>
                <c:pt idx="40571" formatCode="General">
                  <c:v>27.304500000000001</c:v>
                </c:pt>
                <c:pt idx="40572" formatCode="General">
                  <c:v>27.305199999999999</c:v>
                </c:pt>
                <c:pt idx="40573" formatCode="General">
                  <c:v>27.305800000000001</c:v>
                </c:pt>
                <c:pt idx="40574" formatCode="General">
                  <c:v>27.3065</c:v>
                </c:pt>
                <c:pt idx="40575" formatCode="General">
                  <c:v>27.307200000000002</c:v>
                </c:pt>
                <c:pt idx="40576" formatCode="General">
                  <c:v>27.3079</c:v>
                </c:pt>
                <c:pt idx="40577" formatCode="General">
                  <c:v>27.308499999999999</c:v>
                </c:pt>
                <c:pt idx="40578" formatCode="General">
                  <c:v>27.309200000000001</c:v>
                </c:pt>
                <c:pt idx="40579" formatCode="General">
                  <c:v>27.309899999999999</c:v>
                </c:pt>
                <c:pt idx="40580" formatCode="General">
                  <c:v>27.310500000000001</c:v>
                </c:pt>
                <c:pt idx="40581" formatCode="General">
                  <c:v>27.311199999999999</c:v>
                </c:pt>
                <c:pt idx="40582" formatCode="General">
                  <c:v>27.311900000000001</c:v>
                </c:pt>
                <c:pt idx="40583" formatCode="General">
                  <c:v>27.3126</c:v>
                </c:pt>
                <c:pt idx="40584" formatCode="General">
                  <c:v>27.313199999999998</c:v>
                </c:pt>
                <c:pt idx="40585" formatCode="General">
                  <c:v>27.3139</c:v>
                </c:pt>
                <c:pt idx="40586" formatCode="General">
                  <c:v>27.314599999999999</c:v>
                </c:pt>
                <c:pt idx="40587" formatCode="General">
                  <c:v>27.315300000000001</c:v>
                </c:pt>
                <c:pt idx="40588" formatCode="General">
                  <c:v>27.315899999999999</c:v>
                </c:pt>
                <c:pt idx="40589" formatCode="General">
                  <c:v>27.316600000000001</c:v>
                </c:pt>
                <c:pt idx="40590" formatCode="General">
                  <c:v>27.317299999999999</c:v>
                </c:pt>
                <c:pt idx="40591" formatCode="General">
                  <c:v>27.318000000000001</c:v>
                </c:pt>
                <c:pt idx="40592" formatCode="General">
                  <c:v>27.3186</c:v>
                </c:pt>
                <c:pt idx="40593" formatCode="General">
                  <c:v>27.319299999999998</c:v>
                </c:pt>
                <c:pt idx="40594" formatCode="General">
                  <c:v>27.32</c:v>
                </c:pt>
                <c:pt idx="40595" formatCode="General">
                  <c:v>27.320599999999999</c:v>
                </c:pt>
                <c:pt idx="40596" formatCode="General">
                  <c:v>27.321300000000001</c:v>
                </c:pt>
                <c:pt idx="40597" formatCode="General">
                  <c:v>27.321999999999999</c:v>
                </c:pt>
                <c:pt idx="40598" formatCode="General">
                  <c:v>27.322700000000001</c:v>
                </c:pt>
                <c:pt idx="40599" formatCode="General">
                  <c:v>27.3233</c:v>
                </c:pt>
                <c:pt idx="40600" formatCode="General">
                  <c:v>27.324000000000002</c:v>
                </c:pt>
                <c:pt idx="40601" formatCode="General">
                  <c:v>27.3247</c:v>
                </c:pt>
                <c:pt idx="40602" formatCode="General">
                  <c:v>27.325399999999998</c:v>
                </c:pt>
                <c:pt idx="40603" formatCode="General">
                  <c:v>27.326000000000001</c:v>
                </c:pt>
                <c:pt idx="40604" formatCode="General">
                  <c:v>27.326699999999999</c:v>
                </c:pt>
                <c:pt idx="40605" formatCode="General">
                  <c:v>27.327400000000001</c:v>
                </c:pt>
                <c:pt idx="40606" formatCode="General">
                  <c:v>27.327999999999999</c:v>
                </c:pt>
                <c:pt idx="40607" formatCode="General">
                  <c:v>27.328700000000001</c:v>
                </c:pt>
                <c:pt idx="40608" formatCode="General">
                  <c:v>27.3294</c:v>
                </c:pt>
                <c:pt idx="40609" formatCode="General">
                  <c:v>27.330100000000002</c:v>
                </c:pt>
                <c:pt idx="40610" formatCode="General">
                  <c:v>27.3307</c:v>
                </c:pt>
                <c:pt idx="40611" formatCode="General">
                  <c:v>27.331399999999999</c:v>
                </c:pt>
                <c:pt idx="40612" formatCode="General">
                  <c:v>27.332100000000001</c:v>
                </c:pt>
                <c:pt idx="40613" formatCode="General">
                  <c:v>27.332799999999999</c:v>
                </c:pt>
                <c:pt idx="40614" formatCode="General">
                  <c:v>27.333400000000001</c:v>
                </c:pt>
                <c:pt idx="40615" formatCode="General">
                  <c:v>27.334099999999999</c:v>
                </c:pt>
                <c:pt idx="40616" formatCode="General">
                  <c:v>27.334800000000001</c:v>
                </c:pt>
                <c:pt idx="40617" formatCode="General">
                  <c:v>27.3354</c:v>
                </c:pt>
                <c:pt idx="40618" formatCode="General">
                  <c:v>27.336099999999998</c:v>
                </c:pt>
                <c:pt idx="40619" formatCode="General">
                  <c:v>27.3368</c:v>
                </c:pt>
                <c:pt idx="40620" formatCode="General">
                  <c:v>27.337499999999999</c:v>
                </c:pt>
                <c:pt idx="40621" formatCode="General">
                  <c:v>27.338100000000001</c:v>
                </c:pt>
                <c:pt idx="40622" formatCode="General">
                  <c:v>27.338799999999999</c:v>
                </c:pt>
                <c:pt idx="40623" formatCode="General">
                  <c:v>27.339500000000001</c:v>
                </c:pt>
                <c:pt idx="40624" formatCode="General">
                  <c:v>27.340199999999999</c:v>
                </c:pt>
                <c:pt idx="40625" formatCode="General">
                  <c:v>27.340800000000002</c:v>
                </c:pt>
                <c:pt idx="40626" formatCode="General">
                  <c:v>27.3415</c:v>
                </c:pt>
                <c:pt idx="40627" formatCode="General">
                  <c:v>27.342199999999998</c:v>
                </c:pt>
                <c:pt idx="40628" formatCode="General">
                  <c:v>27.3429</c:v>
                </c:pt>
                <c:pt idx="40629" formatCode="General">
                  <c:v>27.343499999999999</c:v>
                </c:pt>
                <c:pt idx="40630" formatCode="General">
                  <c:v>27.344200000000001</c:v>
                </c:pt>
                <c:pt idx="40631" formatCode="General">
                  <c:v>27.344899999999999</c:v>
                </c:pt>
                <c:pt idx="40632" formatCode="General">
                  <c:v>27.345500000000001</c:v>
                </c:pt>
                <c:pt idx="40633" formatCode="General">
                  <c:v>27.3462</c:v>
                </c:pt>
                <c:pt idx="40634" formatCode="General">
                  <c:v>27.346900000000002</c:v>
                </c:pt>
                <c:pt idx="40635" formatCode="General">
                  <c:v>27.3476</c:v>
                </c:pt>
                <c:pt idx="40636" formatCode="General">
                  <c:v>27.348199999999999</c:v>
                </c:pt>
                <c:pt idx="40637" formatCode="General">
                  <c:v>27.3489</c:v>
                </c:pt>
                <c:pt idx="40638" formatCode="General">
                  <c:v>27.349599999999999</c:v>
                </c:pt>
                <c:pt idx="40639" formatCode="General">
                  <c:v>27.350300000000001</c:v>
                </c:pt>
                <c:pt idx="40640" formatCode="General">
                  <c:v>27.350899999999999</c:v>
                </c:pt>
                <c:pt idx="40641" formatCode="General">
                  <c:v>27.351600000000001</c:v>
                </c:pt>
                <c:pt idx="40642" formatCode="General">
                  <c:v>27.3523</c:v>
                </c:pt>
                <c:pt idx="40643" formatCode="General">
                  <c:v>27.352900000000002</c:v>
                </c:pt>
                <c:pt idx="40644" formatCode="General">
                  <c:v>27.3536</c:v>
                </c:pt>
                <c:pt idx="40645" formatCode="General">
                  <c:v>27.354299999999999</c:v>
                </c:pt>
                <c:pt idx="40646" formatCode="General">
                  <c:v>27.355</c:v>
                </c:pt>
                <c:pt idx="40647" formatCode="General">
                  <c:v>27.355599999999999</c:v>
                </c:pt>
                <c:pt idx="40648" formatCode="General">
                  <c:v>27.356300000000001</c:v>
                </c:pt>
                <c:pt idx="40649" formatCode="General">
                  <c:v>27.356999999999999</c:v>
                </c:pt>
                <c:pt idx="40650" formatCode="General">
                  <c:v>27.357700000000001</c:v>
                </c:pt>
                <c:pt idx="40651" formatCode="General">
                  <c:v>27.3583</c:v>
                </c:pt>
                <c:pt idx="40652" formatCode="General">
                  <c:v>27.359000000000002</c:v>
                </c:pt>
                <c:pt idx="40653" formatCode="General">
                  <c:v>27.3597</c:v>
                </c:pt>
                <c:pt idx="40654" formatCode="General">
                  <c:v>27.360399999999998</c:v>
                </c:pt>
                <c:pt idx="40655" formatCode="General">
                  <c:v>27.361000000000001</c:v>
                </c:pt>
                <c:pt idx="40656" formatCode="General">
                  <c:v>27.361699999999999</c:v>
                </c:pt>
                <c:pt idx="40657" formatCode="General">
                  <c:v>27.362400000000001</c:v>
                </c:pt>
                <c:pt idx="40658" formatCode="General">
                  <c:v>27.363</c:v>
                </c:pt>
                <c:pt idx="40659" formatCode="General">
                  <c:v>27.363700000000001</c:v>
                </c:pt>
                <c:pt idx="40660" formatCode="General">
                  <c:v>27.3644</c:v>
                </c:pt>
                <c:pt idx="40661" formatCode="General">
                  <c:v>27.365100000000002</c:v>
                </c:pt>
                <c:pt idx="40662" formatCode="General">
                  <c:v>27.3657</c:v>
                </c:pt>
                <c:pt idx="40663" formatCode="General">
                  <c:v>27.366399999999999</c:v>
                </c:pt>
                <c:pt idx="40664" formatCode="General">
                  <c:v>27.367100000000001</c:v>
                </c:pt>
                <c:pt idx="40665" formatCode="General">
                  <c:v>27.367799999999999</c:v>
                </c:pt>
                <c:pt idx="40666" formatCode="General">
                  <c:v>27.368400000000001</c:v>
                </c:pt>
                <c:pt idx="40667" formatCode="General">
                  <c:v>27.3691</c:v>
                </c:pt>
                <c:pt idx="40668" formatCode="General">
                  <c:v>27.369800000000001</c:v>
                </c:pt>
                <c:pt idx="40669" formatCode="General">
                  <c:v>27.3704</c:v>
                </c:pt>
                <c:pt idx="40670" formatCode="General">
                  <c:v>27.371099999999998</c:v>
                </c:pt>
                <c:pt idx="40671" formatCode="General">
                  <c:v>27.3718</c:v>
                </c:pt>
                <c:pt idx="40672" formatCode="General">
                  <c:v>27.372499999999999</c:v>
                </c:pt>
                <c:pt idx="40673" formatCode="General">
                  <c:v>27.373100000000001</c:v>
                </c:pt>
                <c:pt idx="40674" formatCode="General">
                  <c:v>27.373799999999999</c:v>
                </c:pt>
                <c:pt idx="40675" formatCode="General">
                  <c:v>27.374500000000001</c:v>
                </c:pt>
                <c:pt idx="40676" formatCode="General">
                  <c:v>27.3752</c:v>
                </c:pt>
                <c:pt idx="40677" formatCode="General">
                  <c:v>27.375800000000002</c:v>
                </c:pt>
                <c:pt idx="40678" formatCode="General">
                  <c:v>27.3765</c:v>
                </c:pt>
                <c:pt idx="40679" formatCode="General">
                  <c:v>27.377199999999998</c:v>
                </c:pt>
                <c:pt idx="40680" formatCode="General">
                  <c:v>27.377800000000001</c:v>
                </c:pt>
                <c:pt idx="40681" formatCode="General">
                  <c:v>27.378499999999999</c:v>
                </c:pt>
                <c:pt idx="40682" formatCode="General">
                  <c:v>27.379200000000001</c:v>
                </c:pt>
                <c:pt idx="40683" formatCode="General">
                  <c:v>27.379899999999999</c:v>
                </c:pt>
                <c:pt idx="40684" formatCode="General">
                  <c:v>27.380500000000001</c:v>
                </c:pt>
                <c:pt idx="40685" formatCode="General">
                  <c:v>27.3812</c:v>
                </c:pt>
                <c:pt idx="40686" formatCode="General">
                  <c:v>27.381900000000002</c:v>
                </c:pt>
                <c:pt idx="40687" formatCode="General">
                  <c:v>27.3826</c:v>
                </c:pt>
                <c:pt idx="40688" formatCode="General">
                  <c:v>27.383199999999999</c:v>
                </c:pt>
                <c:pt idx="40689" formatCode="General">
                  <c:v>27.383900000000001</c:v>
                </c:pt>
                <c:pt idx="40690" formatCode="General">
                  <c:v>27.384599999999999</c:v>
                </c:pt>
                <c:pt idx="40691" formatCode="General">
                  <c:v>27.385300000000001</c:v>
                </c:pt>
                <c:pt idx="40692" formatCode="General">
                  <c:v>27.385899999999999</c:v>
                </c:pt>
                <c:pt idx="40693" formatCode="General">
                  <c:v>27.386600000000001</c:v>
                </c:pt>
                <c:pt idx="40694" formatCode="General">
                  <c:v>27.3873</c:v>
                </c:pt>
                <c:pt idx="40695" formatCode="General">
                  <c:v>27.387899999999998</c:v>
                </c:pt>
                <c:pt idx="40696" formatCode="General">
                  <c:v>27.3886</c:v>
                </c:pt>
                <c:pt idx="40697" formatCode="General">
                  <c:v>27.389299999999999</c:v>
                </c:pt>
                <c:pt idx="40698" formatCode="General">
                  <c:v>27.39</c:v>
                </c:pt>
                <c:pt idx="40699" formatCode="General">
                  <c:v>27.390599999999999</c:v>
                </c:pt>
                <c:pt idx="40700" formatCode="General">
                  <c:v>27.391300000000001</c:v>
                </c:pt>
                <c:pt idx="40701" formatCode="General">
                  <c:v>27.391999999999999</c:v>
                </c:pt>
                <c:pt idx="40702" formatCode="General">
                  <c:v>27.392700000000001</c:v>
                </c:pt>
                <c:pt idx="40703" formatCode="General">
                  <c:v>27.3933</c:v>
                </c:pt>
                <c:pt idx="40704" formatCode="General">
                  <c:v>27.393999999999998</c:v>
                </c:pt>
                <c:pt idx="40705" formatCode="General">
                  <c:v>27.3947</c:v>
                </c:pt>
                <c:pt idx="40706" formatCode="General">
                  <c:v>27.395299999999999</c:v>
                </c:pt>
                <c:pt idx="40707" formatCode="General">
                  <c:v>27.396000000000001</c:v>
                </c:pt>
                <c:pt idx="40708" formatCode="General">
                  <c:v>27.396699999999999</c:v>
                </c:pt>
                <c:pt idx="40709" formatCode="General">
                  <c:v>27.397400000000001</c:v>
                </c:pt>
                <c:pt idx="40710" formatCode="General">
                  <c:v>27.398</c:v>
                </c:pt>
                <c:pt idx="40711" formatCode="General">
                  <c:v>27.398700000000002</c:v>
                </c:pt>
                <c:pt idx="40712" formatCode="General">
                  <c:v>27.3994</c:v>
                </c:pt>
                <c:pt idx="40713" formatCode="General">
                  <c:v>27.400099999999998</c:v>
                </c:pt>
                <c:pt idx="40714" formatCode="General">
                  <c:v>27.400700000000001</c:v>
                </c:pt>
                <c:pt idx="40715" formatCode="General">
                  <c:v>27.401399999999999</c:v>
                </c:pt>
                <c:pt idx="40716" formatCode="General">
                  <c:v>27.402100000000001</c:v>
                </c:pt>
                <c:pt idx="40717" formatCode="General">
                  <c:v>27.402799999999999</c:v>
                </c:pt>
                <c:pt idx="40718" formatCode="General">
                  <c:v>27.403400000000001</c:v>
                </c:pt>
                <c:pt idx="40719" formatCode="General">
                  <c:v>27.4041</c:v>
                </c:pt>
                <c:pt idx="40720" formatCode="General">
                  <c:v>27.404800000000002</c:v>
                </c:pt>
                <c:pt idx="40721" formatCode="General">
                  <c:v>27.4054</c:v>
                </c:pt>
                <c:pt idx="40722" formatCode="General">
                  <c:v>27.406099999999999</c:v>
                </c:pt>
                <c:pt idx="40723" formatCode="General">
                  <c:v>27.4068</c:v>
                </c:pt>
                <c:pt idx="40724" formatCode="General">
                  <c:v>27.407499999999999</c:v>
                </c:pt>
                <c:pt idx="40725" formatCode="General">
                  <c:v>27.408100000000001</c:v>
                </c:pt>
                <c:pt idx="40726" formatCode="General">
                  <c:v>27.408799999999999</c:v>
                </c:pt>
                <c:pt idx="40727" formatCode="General">
                  <c:v>27.409500000000001</c:v>
                </c:pt>
                <c:pt idx="40728" formatCode="General">
                  <c:v>27.4102</c:v>
                </c:pt>
                <c:pt idx="40729" formatCode="General">
                  <c:v>27.410799999999998</c:v>
                </c:pt>
                <c:pt idx="40730" formatCode="General">
                  <c:v>27.4115</c:v>
                </c:pt>
                <c:pt idx="40731" formatCode="General">
                  <c:v>27.412199999999999</c:v>
                </c:pt>
                <c:pt idx="40732" formatCode="General">
                  <c:v>27.412800000000001</c:v>
                </c:pt>
                <c:pt idx="40733" formatCode="General">
                  <c:v>27.413499999999999</c:v>
                </c:pt>
                <c:pt idx="40734" formatCode="General">
                  <c:v>27.414200000000001</c:v>
                </c:pt>
                <c:pt idx="40735" formatCode="General">
                  <c:v>27.414899999999999</c:v>
                </c:pt>
                <c:pt idx="40736" formatCode="General">
                  <c:v>27.415500000000002</c:v>
                </c:pt>
                <c:pt idx="40737" formatCode="General">
                  <c:v>27.4162</c:v>
                </c:pt>
                <c:pt idx="40738" formatCode="General">
                  <c:v>27.416899999999998</c:v>
                </c:pt>
                <c:pt idx="40739" formatCode="General">
                  <c:v>27.4176</c:v>
                </c:pt>
                <c:pt idx="40740" formatCode="General">
                  <c:v>27.418199999999999</c:v>
                </c:pt>
                <c:pt idx="40741" formatCode="General">
                  <c:v>27.418900000000001</c:v>
                </c:pt>
                <c:pt idx="40742" formatCode="General">
                  <c:v>27.419599999999999</c:v>
                </c:pt>
                <c:pt idx="40743" formatCode="General">
                  <c:v>27.420200000000001</c:v>
                </c:pt>
                <c:pt idx="40744" formatCode="General">
                  <c:v>27.4209</c:v>
                </c:pt>
                <c:pt idx="40745" formatCode="General">
                  <c:v>27.421600000000002</c:v>
                </c:pt>
                <c:pt idx="40746" formatCode="General">
                  <c:v>27.4223</c:v>
                </c:pt>
                <c:pt idx="40747" formatCode="General">
                  <c:v>27.422899999999998</c:v>
                </c:pt>
                <c:pt idx="40748" formatCode="General">
                  <c:v>27.4236</c:v>
                </c:pt>
                <c:pt idx="40749" formatCode="General">
                  <c:v>27.424299999999999</c:v>
                </c:pt>
                <c:pt idx="40750" formatCode="General">
                  <c:v>27.425000000000001</c:v>
                </c:pt>
                <c:pt idx="40751" formatCode="General">
                  <c:v>27.425599999999999</c:v>
                </c:pt>
                <c:pt idx="40752" formatCode="General">
                  <c:v>27.426300000000001</c:v>
                </c:pt>
                <c:pt idx="40753" formatCode="General">
                  <c:v>27.427</c:v>
                </c:pt>
                <c:pt idx="40754" formatCode="General">
                  <c:v>27.427700000000002</c:v>
                </c:pt>
                <c:pt idx="40755" formatCode="General">
                  <c:v>27.4283</c:v>
                </c:pt>
                <c:pt idx="40756" formatCode="General">
                  <c:v>27.428999999999998</c:v>
                </c:pt>
                <c:pt idx="40757" formatCode="General">
                  <c:v>27.4297</c:v>
                </c:pt>
                <c:pt idx="40758" formatCode="General">
                  <c:v>27.430299999999999</c:v>
                </c:pt>
                <c:pt idx="40759" formatCode="General">
                  <c:v>27.431000000000001</c:v>
                </c:pt>
                <c:pt idx="40760" formatCode="General">
                  <c:v>27.431699999999999</c:v>
                </c:pt>
                <c:pt idx="40761" formatCode="General">
                  <c:v>27.432400000000001</c:v>
                </c:pt>
                <c:pt idx="40762" formatCode="General">
                  <c:v>27.433</c:v>
                </c:pt>
                <c:pt idx="40763" formatCode="General">
                  <c:v>27.433700000000002</c:v>
                </c:pt>
                <c:pt idx="40764" formatCode="General">
                  <c:v>27.4344</c:v>
                </c:pt>
                <c:pt idx="40765" formatCode="General">
                  <c:v>27.435099999999998</c:v>
                </c:pt>
                <c:pt idx="40766" formatCode="General">
                  <c:v>27.435700000000001</c:v>
                </c:pt>
                <c:pt idx="40767" formatCode="General">
                  <c:v>27.436399999999999</c:v>
                </c:pt>
                <c:pt idx="40768" formatCode="General">
                  <c:v>27.437100000000001</c:v>
                </c:pt>
                <c:pt idx="40769" formatCode="General">
                  <c:v>27.4377</c:v>
                </c:pt>
                <c:pt idx="40770" formatCode="General">
                  <c:v>27.438400000000001</c:v>
                </c:pt>
                <c:pt idx="40771" formatCode="General">
                  <c:v>27.4391</c:v>
                </c:pt>
                <c:pt idx="40772" formatCode="General">
                  <c:v>27.439800000000002</c:v>
                </c:pt>
                <c:pt idx="40773" formatCode="General">
                  <c:v>27.4404</c:v>
                </c:pt>
                <c:pt idx="40774" formatCode="General">
                  <c:v>27.441099999999999</c:v>
                </c:pt>
                <c:pt idx="40775" formatCode="General">
                  <c:v>27.441800000000001</c:v>
                </c:pt>
                <c:pt idx="40776" formatCode="General">
                  <c:v>27.442499999999999</c:v>
                </c:pt>
                <c:pt idx="40777" formatCode="General">
                  <c:v>27.443100000000001</c:v>
                </c:pt>
                <c:pt idx="40778" formatCode="General">
                  <c:v>27.4438</c:v>
                </c:pt>
                <c:pt idx="40779" formatCode="General">
                  <c:v>27.444500000000001</c:v>
                </c:pt>
                <c:pt idx="40780" formatCode="General">
                  <c:v>27.4451</c:v>
                </c:pt>
                <c:pt idx="40781" formatCode="General">
                  <c:v>27.445799999999998</c:v>
                </c:pt>
                <c:pt idx="40782" formatCode="General">
                  <c:v>27.4465</c:v>
                </c:pt>
                <c:pt idx="40783" formatCode="General">
                  <c:v>27.447199999999999</c:v>
                </c:pt>
                <c:pt idx="40784" formatCode="General">
                  <c:v>27.447800000000001</c:v>
                </c:pt>
                <c:pt idx="40785" formatCode="General">
                  <c:v>27.448499999999999</c:v>
                </c:pt>
                <c:pt idx="40786" formatCode="General">
                  <c:v>27.449200000000001</c:v>
                </c:pt>
                <c:pt idx="40787" formatCode="General">
                  <c:v>27.4499</c:v>
                </c:pt>
                <c:pt idx="40788" formatCode="General">
                  <c:v>27.450500000000002</c:v>
                </c:pt>
                <c:pt idx="40789" formatCode="General">
                  <c:v>27.4512</c:v>
                </c:pt>
                <c:pt idx="40790" formatCode="General">
                  <c:v>27.451899999999998</c:v>
                </c:pt>
                <c:pt idx="40791" formatCode="General">
                  <c:v>27.4526</c:v>
                </c:pt>
                <c:pt idx="40792" formatCode="General">
                  <c:v>27.453199999999999</c:v>
                </c:pt>
                <c:pt idx="40793" formatCode="General">
                  <c:v>27.453900000000001</c:v>
                </c:pt>
                <c:pt idx="40794" formatCode="General">
                  <c:v>27.454599999999999</c:v>
                </c:pt>
                <c:pt idx="40795" formatCode="General">
                  <c:v>27.455200000000001</c:v>
                </c:pt>
                <c:pt idx="40796" formatCode="General">
                  <c:v>27.4559</c:v>
                </c:pt>
                <c:pt idx="40797" formatCode="General">
                  <c:v>27.456600000000002</c:v>
                </c:pt>
                <c:pt idx="40798" formatCode="General">
                  <c:v>27.4573</c:v>
                </c:pt>
                <c:pt idx="40799" formatCode="General">
                  <c:v>27.457899999999999</c:v>
                </c:pt>
                <c:pt idx="40800" formatCode="General">
                  <c:v>27.458600000000001</c:v>
                </c:pt>
                <c:pt idx="40801" formatCode="General">
                  <c:v>27.459299999999999</c:v>
                </c:pt>
                <c:pt idx="40802" formatCode="General">
                  <c:v>27.46</c:v>
                </c:pt>
                <c:pt idx="40803" formatCode="General">
                  <c:v>27.460599999999999</c:v>
                </c:pt>
                <c:pt idx="40804" formatCode="General">
                  <c:v>27.461300000000001</c:v>
                </c:pt>
                <c:pt idx="40805" formatCode="General">
                  <c:v>27.462</c:v>
                </c:pt>
                <c:pt idx="40806" formatCode="General">
                  <c:v>27.462599999999998</c:v>
                </c:pt>
                <c:pt idx="40807" formatCode="General">
                  <c:v>27.4633</c:v>
                </c:pt>
                <c:pt idx="40808" formatCode="General">
                  <c:v>27.463999999999999</c:v>
                </c:pt>
                <c:pt idx="40809" formatCode="General">
                  <c:v>27.464700000000001</c:v>
                </c:pt>
                <c:pt idx="40810" formatCode="General">
                  <c:v>27.465299999999999</c:v>
                </c:pt>
                <c:pt idx="40811" formatCode="General">
                  <c:v>27.466000000000001</c:v>
                </c:pt>
                <c:pt idx="40812" formatCode="General">
                  <c:v>27.466699999999999</c:v>
                </c:pt>
                <c:pt idx="40813" formatCode="General">
                  <c:v>27.467400000000001</c:v>
                </c:pt>
                <c:pt idx="40814" formatCode="General">
                  <c:v>27.468</c:v>
                </c:pt>
                <c:pt idx="40815" formatCode="General">
                  <c:v>27.468699999999998</c:v>
                </c:pt>
                <c:pt idx="40816" formatCode="General">
                  <c:v>27.4694</c:v>
                </c:pt>
                <c:pt idx="40817" formatCode="General">
                  <c:v>27.470099999999999</c:v>
                </c:pt>
                <c:pt idx="40818" formatCode="General">
                  <c:v>27.470700000000001</c:v>
                </c:pt>
                <c:pt idx="40819" formatCode="General">
                  <c:v>27.471399999999999</c:v>
                </c:pt>
                <c:pt idx="40820" formatCode="General">
                  <c:v>27.472100000000001</c:v>
                </c:pt>
                <c:pt idx="40821" formatCode="General">
                  <c:v>27.4727</c:v>
                </c:pt>
                <c:pt idx="40822" formatCode="General">
                  <c:v>27.473400000000002</c:v>
                </c:pt>
                <c:pt idx="40823" formatCode="General">
                  <c:v>27.4741</c:v>
                </c:pt>
                <c:pt idx="40824" formatCode="General">
                  <c:v>27.474799999999998</c:v>
                </c:pt>
                <c:pt idx="40825" formatCode="General">
                  <c:v>27.4754</c:v>
                </c:pt>
                <c:pt idx="40826" formatCode="General">
                  <c:v>27.476099999999999</c:v>
                </c:pt>
                <c:pt idx="40827" formatCode="General">
                  <c:v>27.476800000000001</c:v>
                </c:pt>
                <c:pt idx="40828" formatCode="General">
                  <c:v>27.477499999999999</c:v>
                </c:pt>
                <c:pt idx="40829" formatCode="General">
                  <c:v>27.478100000000001</c:v>
                </c:pt>
                <c:pt idx="40830" formatCode="General">
                  <c:v>27.4788</c:v>
                </c:pt>
                <c:pt idx="40831" formatCode="General">
                  <c:v>27.479500000000002</c:v>
                </c:pt>
                <c:pt idx="40832" formatCode="General">
                  <c:v>27.4801</c:v>
                </c:pt>
                <c:pt idx="40833" formatCode="General">
                  <c:v>27.480799999999999</c:v>
                </c:pt>
                <c:pt idx="40834" formatCode="General">
                  <c:v>27.4815</c:v>
                </c:pt>
                <c:pt idx="40835" formatCode="General">
                  <c:v>27.482199999999999</c:v>
                </c:pt>
                <c:pt idx="40836" formatCode="General">
                  <c:v>27.482800000000001</c:v>
                </c:pt>
                <c:pt idx="40837" formatCode="General">
                  <c:v>27.483499999999999</c:v>
                </c:pt>
                <c:pt idx="40838" formatCode="General">
                  <c:v>27.484200000000001</c:v>
                </c:pt>
                <c:pt idx="40839" formatCode="General">
                  <c:v>27.4849</c:v>
                </c:pt>
                <c:pt idx="40840" formatCode="General">
                  <c:v>27.485499999999998</c:v>
                </c:pt>
                <c:pt idx="40841" formatCode="General">
                  <c:v>27.4862</c:v>
                </c:pt>
                <c:pt idx="40842" formatCode="General">
                  <c:v>27.486899999999999</c:v>
                </c:pt>
                <c:pt idx="40843" formatCode="General">
                  <c:v>27.487500000000001</c:v>
                </c:pt>
                <c:pt idx="40844" formatCode="General">
                  <c:v>27.488199999999999</c:v>
                </c:pt>
                <c:pt idx="40845" formatCode="General">
                  <c:v>27.488900000000001</c:v>
                </c:pt>
                <c:pt idx="40846" formatCode="General">
                  <c:v>27.489599999999999</c:v>
                </c:pt>
                <c:pt idx="40847" formatCode="General">
                  <c:v>27.490200000000002</c:v>
                </c:pt>
                <c:pt idx="40848" formatCode="General">
                  <c:v>27.4909</c:v>
                </c:pt>
                <c:pt idx="40849" formatCode="General">
                  <c:v>27.491599999999998</c:v>
                </c:pt>
                <c:pt idx="40850" formatCode="General">
                  <c:v>27.4923</c:v>
                </c:pt>
                <c:pt idx="40851" formatCode="General">
                  <c:v>27.492899999999999</c:v>
                </c:pt>
                <c:pt idx="40852" formatCode="General">
                  <c:v>27.493600000000001</c:v>
                </c:pt>
                <c:pt idx="40853" formatCode="General">
                  <c:v>27.494299999999999</c:v>
                </c:pt>
                <c:pt idx="40854" formatCode="General">
                  <c:v>27.495000000000001</c:v>
                </c:pt>
                <c:pt idx="40855" formatCode="General">
                  <c:v>27.4956</c:v>
                </c:pt>
                <c:pt idx="40856" formatCode="General">
                  <c:v>27.496300000000002</c:v>
                </c:pt>
                <c:pt idx="40857" formatCode="General">
                  <c:v>27.497</c:v>
                </c:pt>
                <c:pt idx="40858" formatCode="General">
                  <c:v>27.497599999999998</c:v>
                </c:pt>
                <c:pt idx="40859" formatCode="General">
                  <c:v>27.4983</c:v>
                </c:pt>
                <c:pt idx="40860" formatCode="General">
                  <c:v>27.498999999999999</c:v>
                </c:pt>
                <c:pt idx="40861" formatCode="General">
                  <c:v>27.499700000000001</c:v>
                </c:pt>
                <c:pt idx="40862" formatCode="General">
                  <c:v>27.500299999999999</c:v>
                </c:pt>
                <c:pt idx="40863" formatCode="General">
                  <c:v>27.501000000000001</c:v>
                </c:pt>
                <c:pt idx="40864" formatCode="General">
                  <c:v>27.5017</c:v>
                </c:pt>
                <c:pt idx="40865" formatCode="General">
                  <c:v>27.502400000000002</c:v>
                </c:pt>
                <c:pt idx="40866" formatCode="General">
                  <c:v>27.503</c:v>
                </c:pt>
                <c:pt idx="40867" formatCode="General">
                  <c:v>27.503699999999998</c:v>
                </c:pt>
                <c:pt idx="40868" formatCode="General">
                  <c:v>27.5044</c:v>
                </c:pt>
                <c:pt idx="40869" formatCode="General">
                  <c:v>27.504999999999999</c:v>
                </c:pt>
                <c:pt idx="40870" formatCode="General">
                  <c:v>27.505700000000001</c:v>
                </c:pt>
                <c:pt idx="40871" formatCode="General">
                  <c:v>27.506399999999999</c:v>
                </c:pt>
                <c:pt idx="40872" formatCode="General">
                  <c:v>27.507100000000001</c:v>
                </c:pt>
                <c:pt idx="40873" formatCode="General">
                  <c:v>27.5077</c:v>
                </c:pt>
                <c:pt idx="40874" formatCode="General">
                  <c:v>27.508400000000002</c:v>
                </c:pt>
                <c:pt idx="40875" formatCode="General">
                  <c:v>27.5091</c:v>
                </c:pt>
                <c:pt idx="40876" formatCode="General">
                  <c:v>27.509799999999998</c:v>
                </c:pt>
                <c:pt idx="40877" formatCode="General">
                  <c:v>27.510400000000001</c:v>
                </c:pt>
                <c:pt idx="40878" formatCode="General">
                  <c:v>27.511099999999999</c:v>
                </c:pt>
                <c:pt idx="40879" formatCode="General">
                  <c:v>27.511800000000001</c:v>
                </c:pt>
                <c:pt idx="40880" formatCode="General">
                  <c:v>27.512499999999999</c:v>
                </c:pt>
                <c:pt idx="40881" formatCode="General">
                  <c:v>27.513100000000001</c:v>
                </c:pt>
                <c:pt idx="40882" formatCode="General">
                  <c:v>27.5138</c:v>
                </c:pt>
                <c:pt idx="40883" formatCode="General">
                  <c:v>27.514500000000002</c:v>
                </c:pt>
                <c:pt idx="40884" formatCode="General">
                  <c:v>27.5151</c:v>
                </c:pt>
                <c:pt idx="40885" formatCode="General">
                  <c:v>27.515799999999999</c:v>
                </c:pt>
                <c:pt idx="40886" formatCode="General">
                  <c:v>27.516500000000001</c:v>
                </c:pt>
                <c:pt idx="40887" formatCode="General">
                  <c:v>27.517199999999999</c:v>
                </c:pt>
                <c:pt idx="40888" formatCode="General">
                  <c:v>27.517800000000001</c:v>
                </c:pt>
                <c:pt idx="40889" formatCode="General">
                  <c:v>27.5185</c:v>
                </c:pt>
                <c:pt idx="40890" formatCode="General">
                  <c:v>27.519200000000001</c:v>
                </c:pt>
                <c:pt idx="40891" formatCode="General">
                  <c:v>27.5199</c:v>
                </c:pt>
                <c:pt idx="40892" formatCode="General">
                  <c:v>27.520499999999998</c:v>
                </c:pt>
                <c:pt idx="40893" formatCode="General">
                  <c:v>27.5212</c:v>
                </c:pt>
                <c:pt idx="40894" formatCode="General">
                  <c:v>27.521899999999999</c:v>
                </c:pt>
                <c:pt idx="40895" formatCode="General">
                  <c:v>27.522500000000001</c:v>
                </c:pt>
                <c:pt idx="40896" formatCode="General">
                  <c:v>27.523199999999999</c:v>
                </c:pt>
                <c:pt idx="40897" formatCode="General">
                  <c:v>27.523900000000001</c:v>
                </c:pt>
                <c:pt idx="40898" formatCode="General">
                  <c:v>27.5246</c:v>
                </c:pt>
                <c:pt idx="40899" formatCode="General">
                  <c:v>27.525200000000002</c:v>
                </c:pt>
                <c:pt idx="40900" formatCode="General">
                  <c:v>27.5259</c:v>
                </c:pt>
                <c:pt idx="40901" formatCode="General">
                  <c:v>27.526599999999998</c:v>
                </c:pt>
                <c:pt idx="40902" formatCode="General">
                  <c:v>27.5273</c:v>
                </c:pt>
                <c:pt idx="40903" formatCode="General">
                  <c:v>27.527899999999999</c:v>
                </c:pt>
                <c:pt idx="40904" formatCode="General">
                  <c:v>27.528600000000001</c:v>
                </c:pt>
                <c:pt idx="40905" formatCode="General">
                  <c:v>27.529299999999999</c:v>
                </c:pt>
                <c:pt idx="40906" formatCode="General">
                  <c:v>27.529900000000001</c:v>
                </c:pt>
                <c:pt idx="40907" formatCode="General">
                  <c:v>27.5306</c:v>
                </c:pt>
                <c:pt idx="40908" formatCode="General">
                  <c:v>27.531300000000002</c:v>
                </c:pt>
                <c:pt idx="40909" formatCode="General">
                  <c:v>27.532</c:v>
                </c:pt>
                <c:pt idx="40910" formatCode="General">
                  <c:v>27.532599999999999</c:v>
                </c:pt>
                <c:pt idx="40911" formatCode="General">
                  <c:v>27.533300000000001</c:v>
                </c:pt>
                <c:pt idx="40912" formatCode="General">
                  <c:v>27.533999999999999</c:v>
                </c:pt>
                <c:pt idx="40913" formatCode="General">
                  <c:v>27.534700000000001</c:v>
                </c:pt>
                <c:pt idx="40914" formatCode="General">
                  <c:v>27.535299999999999</c:v>
                </c:pt>
                <c:pt idx="40915" formatCode="General">
                  <c:v>27.536000000000001</c:v>
                </c:pt>
                <c:pt idx="40916" formatCode="General">
                  <c:v>27.5367</c:v>
                </c:pt>
                <c:pt idx="40917" formatCode="General">
                  <c:v>27.537400000000002</c:v>
                </c:pt>
                <c:pt idx="40918" formatCode="General">
                  <c:v>27.538</c:v>
                </c:pt>
                <c:pt idx="40919" formatCode="General">
                  <c:v>27.538699999999999</c:v>
                </c:pt>
                <c:pt idx="40920" formatCode="General">
                  <c:v>27.539400000000001</c:v>
                </c:pt>
                <c:pt idx="40921" formatCode="General">
                  <c:v>27.54</c:v>
                </c:pt>
                <c:pt idx="40922" formatCode="General">
                  <c:v>27.540700000000001</c:v>
                </c:pt>
                <c:pt idx="40923" formatCode="General">
                  <c:v>27.541399999999999</c:v>
                </c:pt>
                <c:pt idx="40924" formatCode="General">
                  <c:v>27.542100000000001</c:v>
                </c:pt>
                <c:pt idx="40925" formatCode="General">
                  <c:v>27.5427</c:v>
                </c:pt>
                <c:pt idx="40926" formatCode="General">
                  <c:v>27.543399999999998</c:v>
                </c:pt>
                <c:pt idx="40927" formatCode="General">
                  <c:v>27.5441</c:v>
                </c:pt>
                <c:pt idx="40928" formatCode="General">
                  <c:v>27.544799999999999</c:v>
                </c:pt>
                <c:pt idx="40929" formatCode="General">
                  <c:v>27.545400000000001</c:v>
                </c:pt>
                <c:pt idx="40930" formatCode="General">
                  <c:v>27.546099999999999</c:v>
                </c:pt>
                <c:pt idx="40931" formatCode="General">
                  <c:v>27.546800000000001</c:v>
                </c:pt>
                <c:pt idx="40932" formatCode="General">
                  <c:v>27.5474</c:v>
                </c:pt>
                <c:pt idx="40933" formatCode="General">
                  <c:v>27.548100000000002</c:v>
                </c:pt>
                <c:pt idx="40934" formatCode="General">
                  <c:v>27.5488</c:v>
                </c:pt>
                <c:pt idx="40935" formatCode="General">
                  <c:v>27.549499999999998</c:v>
                </c:pt>
                <c:pt idx="40936" formatCode="General">
                  <c:v>27.5501</c:v>
                </c:pt>
                <c:pt idx="40937" formatCode="General">
                  <c:v>27.550799999999999</c:v>
                </c:pt>
                <c:pt idx="40938" formatCode="General">
                  <c:v>27.551500000000001</c:v>
                </c:pt>
                <c:pt idx="40939" formatCode="General">
                  <c:v>27.552199999999999</c:v>
                </c:pt>
                <c:pt idx="40940" formatCode="General">
                  <c:v>27.552800000000001</c:v>
                </c:pt>
                <c:pt idx="40941" formatCode="General">
                  <c:v>27.5535</c:v>
                </c:pt>
                <c:pt idx="40942" formatCode="General">
                  <c:v>27.554200000000002</c:v>
                </c:pt>
                <c:pt idx="40943" formatCode="General">
                  <c:v>27.5548</c:v>
                </c:pt>
                <c:pt idx="40944" formatCode="General">
                  <c:v>27.555499999999999</c:v>
                </c:pt>
                <c:pt idx="40945" formatCode="General">
                  <c:v>27.5562</c:v>
                </c:pt>
                <c:pt idx="40946" formatCode="General">
                  <c:v>27.556899999999999</c:v>
                </c:pt>
                <c:pt idx="40947" formatCode="General">
                  <c:v>27.557500000000001</c:v>
                </c:pt>
                <c:pt idx="40948" formatCode="General">
                  <c:v>27.558199999999999</c:v>
                </c:pt>
                <c:pt idx="40949" formatCode="General">
                  <c:v>27.558900000000001</c:v>
                </c:pt>
                <c:pt idx="40950" formatCode="General">
                  <c:v>27.5596</c:v>
                </c:pt>
                <c:pt idx="40951" formatCode="General">
                  <c:v>27.560199999999998</c:v>
                </c:pt>
                <c:pt idx="40952" formatCode="General">
                  <c:v>27.5609</c:v>
                </c:pt>
                <c:pt idx="40953" formatCode="General">
                  <c:v>27.561599999999999</c:v>
                </c:pt>
                <c:pt idx="40954" formatCode="General">
                  <c:v>27.5623</c:v>
                </c:pt>
                <c:pt idx="40955" formatCode="General">
                  <c:v>27.562899999999999</c:v>
                </c:pt>
                <c:pt idx="40956" formatCode="General">
                  <c:v>27.563600000000001</c:v>
                </c:pt>
                <c:pt idx="40957" formatCode="General">
                  <c:v>27.564299999999999</c:v>
                </c:pt>
                <c:pt idx="40958" formatCode="General">
                  <c:v>27.564900000000002</c:v>
                </c:pt>
                <c:pt idx="40959" formatCode="General">
                  <c:v>27.5656</c:v>
                </c:pt>
                <c:pt idx="40960" formatCode="General">
                  <c:v>27.566299999999998</c:v>
                </c:pt>
                <c:pt idx="40961" formatCode="General">
                  <c:v>27.567</c:v>
                </c:pt>
                <c:pt idx="40962" formatCode="General">
                  <c:v>27.567599999999999</c:v>
                </c:pt>
                <c:pt idx="40963" formatCode="General">
                  <c:v>27.568300000000001</c:v>
                </c:pt>
                <c:pt idx="40964" formatCode="General">
                  <c:v>27.568999999999999</c:v>
                </c:pt>
                <c:pt idx="40965" formatCode="General">
                  <c:v>27.569700000000001</c:v>
                </c:pt>
                <c:pt idx="40966" formatCode="General">
                  <c:v>27.5703</c:v>
                </c:pt>
                <c:pt idx="40967" formatCode="General">
                  <c:v>27.571000000000002</c:v>
                </c:pt>
                <c:pt idx="40968" formatCode="General">
                  <c:v>27.5717</c:v>
                </c:pt>
                <c:pt idx="40969" formatCode="General">
                  <c:v>27.572299999999998</c:v>
                </c:pt>
                <c:pt idx="40970" formatCode="General">
                  <c:v>27.573</c:v>
                </c:pt>
                <c:pt idx="40971" formatCode="General">
                  <c:v>27.573699999999999</c:v>
                </c:pt>
                <c:pt idx="40972" formatCode="General">
                  <c:v>27.574400000000001</c:v>
                </c:pt>
                <c:pt idx="40973" formatCode="General">
                  <c:v>27.574999999999999</c:v>
                </c:pt>
                <c:pt idx="40974" formatCode="General">
                  <c:v>27.575700000000001</c:v>
                </c:pt>
                <c:pt idx="40975" formatCode="General">
                  <c:v>27.5764</c:v>
                </c:pt>
                <c:pt idx="40976" formatCode="General">
                  <c:v>27.577100000000002</c:v>
                </c:pt>
                <c:pt idx="40977" formatCode="General">
                  <c:v>27.5777</c:v>
                </c:pt>
                <c:pt idx="40978" formatCode="General">
                  <c:v>27.578399999999998</c:v>
                </c:pt>
                <c:pt idx="40979" formatCode="General">
                  <c:v>27.5791</c:v>
                </c:pt>
                <c:pt idx="40980" formatCode="General">
                  <c:v>27.579799999999999</c:v>
                </c:pt>
                <c:pt idx="40981" formatCode="General">
                  <c:v>27.580400000000001</c:v>
                </c:pt>
                <c:pt idx="40982" formatCode="General">
                  <c:v>27.581099999999999</c:v>
                </c:pt>
                <c:pt idx="40983" formatCode="General">
                  <c:v>27.581800000000001</c:v>
                </c:pt>
                <c:pt idx="40984" formatCode="General">
                  <c:v>27.5824</c:v>
                </c:pt>
                <c:pt idx="40985" formatCode="General">
                  <c:v>27.583100000000002</c:v>
                </c:pt>
                <c:pt idx="40986" formatCode="General">
                  <c:v>27.5838</c:v>
                </c:pt>
                <c:pt idx="40987" formatCode="General">
                  <c:v>27.584499999999998</c:v>
                </c:pt>
                <c:pt idx="40988" formatCode="General">
                  <c:v>27.585100000000001</c:v>
                </c:pt>
                <c:pt idx="40989" formatCode="General">
                  <c:v>27.585799999999999</c:v>
                </c:pt>
                <c:pt idx="40990" formatCode="General">
                  <c:v>27.586500000000001</c:v>
                </c:pt>
                <c:pt idx="40991" formatCode="General">
                  <c:v>27.587199999999999</c:v>
                </c:pt>
                <c:pt idx="40992" formatCode="General">
                  <c:v>27.587800000000001</c:v>
                </c:pt>
                <c:pt idx="40993" formatCode="General">
                  <c:v>27.5885</c:v>
                </c:pt>
                <c:pt idx="40994" formatCode="General">
                  <c:v>27.589200000000002</c:v>
                </c:pt>
                <c:pt idx="40995" formatCode="General">
                  <c:v>27.5898</c:v>
                </c:pt>
                <c:pt idx="40996" formatCode="General">
                  <c:v>27.590499999999999</c:v>
                </c:pt>
                <c:pt idx="40997" formatCode="General">
                  <c:v>27.591200000000001</c:v>
                </c:pt>
                <c:pt idx="40998" formatCode="General">
                  <c:v>27.591899999999999</c:v>
                </c:pt>
                <c:pt idx="40999" formatCode="General">
                  <c:v>27.592500000000001</c:v>
                </c:pt>
                <c:pt idx="41000" formatCode="General">
                  <c:v>27.5932</c:v>
                </c:pt>
                <c:pt idx="41001" formatCode="General">
                  <c:v>27.593900000000001</c:v>
                </c:pt>
                <c:pt idx="41002" formatCode="General">
                  <c:v>27.5946</c:v>
                </c:pt>
                <c:pt idx="41003" formatCode="General">
                  <c:v>27.595199999999998</c:v>
                </c:pt>
                <c:pt idx="41004" formatCode="General">
                  <c:v>27.5959</c:v>
                </c:pt>
                <c:pt idx="41005" formatCode="General">
                  <c:v>27.596599999999999</c:v>
                </c:pt>
                <c:pt idx="41006" formatCode="General">
                  <c:v>27.597200000000001</c:v>
                </c:pt>
                <c:pt idx="41007" formatCode="General">
                  <c:v>27.597899999999999</c:v>
                </c:pt>
                <c:pt idx="41008" formatCode="General">
                  <c:v>27.598600000000001</c:v>
                </c:pt>
                <c:pt idx="41009" formatCode="General">
                  <c:v>27.599299999999999</c:v>
                </c:pt>
                <c:pt idx="41010" formatCode="General">
                  <c:v>27.599900000000002</c:v>
                </c:pt>
                <c:pt idx="41011" formatCode="General">
                  <c:v>27.6006</c:v>
                </c:pt>
                <c:pt idx="41012" formatCode="General">
                  <c:v>27.601299999999998</c:v>
                </c:pt>
                <c:pt idx="41013" formatCode="General">
                  <c:v>27.602</c:v>
                </c:pt>
                <c:pt idx="41014" formatCode="General">
                  <c:v>27.602599999999999</c:v>
                </c:pt>
                <c:pt idx="41015" formatCode="General">
                  <c:v>27.603300000000001</c:v>
                </c:pt>
                <c:pt idx="41016" formatCode="General">
                  <c:v>27.603999999999999</c:v>
                </c:pt>
                <c:pt idx="41017" formatCode="General">
                  <c:v>27.604700000000001</c:v>
                </c:pt>
                <c:pt idx="41018" formatCode="General">
                  <c:v>27.6053</c:v>
                </c:pt>
                <c:pt idx="41019" formatCode="General">
                  <c:v>27.606000000000002</c:v>
                </c:pt>
                <c:pt idx="41020" formatCode="General">
                  <c:v>27.6067</c:v>
                </c:pt>
                <c:pt idx="41021" formatCode="General">
                  <c:v>27.607299999999999</c:v>
                </c:pt>
                <c:pt idx="41022" formatCode="General">
                  <c:v>27.608000000000001</c:v>
                </c:pt>
                <c:pt idx="41023" formatCode="General">
                  <c:v>27.608699999999999</c:v>
                </c:pt>
                <c:pt idx="41024" formatCode="General">
                  <c:v>27.609400000000001</c:v>
                </c:pt>
                <c:pt idx="41025" formatCode="General">
                  <c:v>27.61</c:v>
                </c:pt>
                <c:pt idx="41026" formatCode="General">
                  <c:v>27.610700000000001</c:v>
                </c:pt>
                <c:pt idx="41027" formatCode="General">
                  <c:v>27.6114</c:v>
                </c:pt>
                <c:pt idx="41028" formatCode="General">
                  <c:v>27.612100000000002</c:v>
                </c:pt>
                <c:pt idx="41029" formatCode="General">
                  <c:v>27.6127</c:v>
                </c:pt>
                <c:pt idx="41030" formatCode="General">
                  <c:v>27.613399999999999</c:v>
                </c:pt>
                <c:pt idx="41031" formatCode="General">
                  <c:v>27.614100000000001</c:v>
                </c:pt>
                <c:pt idx="41032" formatCode="General">
                  <c:v>27.614699999999999</c:v>
                </c:pt>
                <c:pt idx="41033" formatCode="General">
                  <c:v>27.615400000000001</c:v>
                </c:pt>
                <c:pt idx="41034" formatCode="General">
                  <c:v>27.616099999999999</c:v>
                </c:pt>
                <c:pt idx="41035" formatCode="General">
                  <c:v>27.616800000000001</c:v>
                </c:pt>
                <c:pt idx="41036" formatCode="General">
                  <c:v>27.6174</c:v>
                </c:pt>
                <c:pt idx="41037" formatCode="General">
                  <c:v>27.618099999999998</c:v>
                </c:pt>
                <c:pt idx="41038" formatCode="General">
                  <c:v>27.6188</c:v>
                </c:pt>
                <c:pt idx="41039" formatCode="General">
                  <c:v>27.619499999999999</c:v>
                </c:pt>
                <c:pt idx="41040" formatCode="General">
                  <c:v>27.620100000000001</c:v>
                </c:pt>
                <c:pt idx="41041" formatCode="General">
                  <c:v>27.620799999999999</c:v>
                </c:pt>
                <c:pt idx="41042" formatCode="General">
                  <c:v>27.621500000000001</c:v>
                </c:pt>
                <c:pt idx="41043" formatCode="General">
                  <c:v>27.622199999999999</c:v>
                </c:pt>
                <c:pt idx="41044" formatCode="General">
                  <c:v>27.622800000000002</c:v>
                </c:pt>
                <c:pt idx="41045" formatCode="General">
                  <c:v>27.6235</c:v>
                </c:pt>
                <c:pt idx="41046" formatCode="General">
                  <c:v>27.624199999999998</c:v>
                </c:pt>
                <c:pt idx="41047" formatCode="General">
                  <c:v>27.6248</c:v>
                </c:pt>
                <c:pt idx="41048" formatCode="General">
                  <c:v>27.625499999999999</c:v>
                </c:pt>
                <c:pt idx="41049" formatCode="General">
                  <c:v>27.626200000000001</c:v>
                </c:pt>
                <c:pt idx="41050" formatCode="General">
                  <c:v>27.626899999999999</c:v>
                </c:pt>
                <c:pt idx="41051" formatCode="General">
                  <c:v>27.627500000000001</c:v>
                </c:pt>
                <c:pt idx="41052" formatCode="General">
                  <c:v>27.6282</c:v>
                </c:pt>
                <c:pt idx="41053" formatCode="General">
                  <c:v>27.628900000000002</c:v>
                </c:pt>
                <c:pt idx="41054" formatCode="General">
                  <c:v>27.6296</c:v>
                </c:pt>
                <c:pt idx="41055" formatCode="General">
                  <c:v>27.630199999999999</c:v>
                </c:pt>
                <c:pt idx="41056" formatCode="General">
                  <c:v>27.6309</c:v>
                </c:pt>
                <c:pt idx="41057" formatCode="General">
                  <c:v>27.631599999999999</c:v>
                </c:pt>
                <c:pt idx="41058" formatCode="General">
                  <c:v>27.632200000000001</c:v>
                </c:pt>
                <c:pt idx="41059" formatCode="General">
                  <c:v>27.632899999999999</c:v>
                </c:pt>
                <c:pt idx="41060" formatCode="General">
                  <c:v>27.633600000000001</c:v>
                </c:pt>
                <c:pt idx="41061" formatCode="General">
                  <c:v>27.6343</c:v>
                </c:pt>
                <c:pt idx="41062" formatCode="General">
                  <c:v>27.634899999999998</c:v>
                </c:pt>
                <c:pt idx="41063" formatCode="General">
                  <c:v>27.6356</c:v>
                </c:pt>
                <c:pt idx="41064" formatCode="General">
                  <c:v>27.636299999999999</c:v>
                </c:pt>
                <c:pt idx="41065" formatCode="General">
                  <c:v>27.637</c:v>
                </c:pt>
                <c:pt idx="41066" formatCode="General">
                  <c:v>27.637599999999999</c:v>
                </c:pt>
                <c:pt idx="41067" formatCode="General">
                  <c:v>27.638300000000001</c:v>
                </c:pt>
                <c:pt idx="41068" formatCode="General">
                  <c:v>27.638999999999999</c:v>
                </c:pt>
                <c:pt idx="41069" formatCode="General">
                  <c:v>27.639600000000002</c:v>
                </c:pt>
                <c:pt idx="41070" formatCode="General">
                  <c:v>27.6403</c:v>
                </c:pt>
                <c:pt idx="41071" formatCode="General">
                  <c:v>27.640999999999998</c:v>
                </c:pt>
                <c:pt idx="41072" formatCode="General">
                  <c:v>27.6417</c:v>
                </c:pt>
                <c:pt idx="41073" formatCode="General">
                  <c:v>27.642299999999999</c:v>
                </c:pt>
                <c:pt idx="41074" formatCode="General">
                  <c:v>27.643000000000001</c:v>
                </c:pt>
                <c:pt idx="41075" formatCode="General">
                  <c:v>27.643699999999999</c:v>
                </c:pt>
                <c:pt idx="41076" formatCode="General">
                  <c:v>27.644400000000001</c:v>
                </c:pt>
                <c:pt idx="41077" formatCode="General">
                  <c:v>27.645</c:v>
                </c:pt>
                <c:pt idx="41078" formatCode="General">
                  <c:v>27.645700000000001</c:v>
                </c:pt>
                <c:pt idx="41079" formatCode="General">
                  <c:v>27.6464</c:v>
                </c:pt>
                <c:pt idx="41080" formatCode="General">
                  <c:v>27.647099999999998</c:v>
                </c:pt>
                <c:pt idx="41081" formatCode="General">
                  <c:v>27.6477</c:v>
                </c:pt>
                <c:pt idx="41082" formatCode="General">
                  <c:v>27.648399999999999</c:v>
                </c:pt>
                <c:pt idx="41083" formatCode="General">
                  <c:v>27.649100000000001</c:v>
                </c:pt>
                <c:pt idx="41084" formatCode="General">
                  <c:v>27.649699999999999</c:v>
                </c:pt>
                <c:pt idx="41085" formatCode="General">
                  <c:v>27.650400000000001</c:v>
                </c:pt>
                <c:pt idx="41086" formatCode="General">
                  <c:v>27.6511</c:v>
                </c:pt>
                <c:pt idx="41087" formatCode="General">
                  <c:v>27.651800000000001</c:v>
                </c:pt>
                <c:pt idx="41088" formatCode="General">
                  <c:v>27.6524</c:v>
                </c:pt>
                <c:pt idx="41089" formatCode="General">
                  <c:v>27.653099999999998</c:v>
                </c:pt>
                <c:pt idx="41090" formatCode="General">
                  <c:v>27.6538</c:v>
                </c:pt>
                <c:pt idx="41091" formatCode="General">
                  <c:v>27.654499999999999</c:v>
                </c:pt>
                <c:pt idx="41092" formatCode="General">
                  <c:v>27.655100000000001</c:v>
                </c:pt>
                <c:pt idx="41093" formatCode="General">
                  <c:v>27.655799999999999</c:v>
                </c:pt>
                <c:pt idx="41094" formatCode="General">
                  <c:v>27.656500000000001</c:v>
                </c:pt>
                <c:pt idx="41095" formatCode="General">
                  <c:v>27.6571</c:v>
                </c:pt>
                <c:pt idx="41096" formatCode="General">
                  <c:v>27.657800000000002</c:v>
                </c:pt>
                <c:pt idx="41097" formatCode="General">
                  <c:v>27.6585</c:v>
                </c:pt>
                <c:pt idx="41098" formatCode="General">
                  <c:v>27.659199999999998</c:v>
                </c:pt>
                <c:pt idx="41099" formatCode="General">
                  <c:v>27.659800000000001</c:v>
                </c:pt>
                <c:pt idx="41100" formatCode="General">
                  <c:v>27.660499999999999</c:v>
                </c:pt>
                <c:pt idx="41101" formatCode="General">
                  <c:v>27.661200000000001</c:v>
                </c:pt>
                <c:pt idx="41102" formatCode="General">
                  <c:v>27.661899999999999</c:v>
                </c:pt>
                <c:pt idx="41103" formatCode="General">
                  <c:v>27.662500000000001</c:v>
                </c:pt>
                <c:pt idx="41104" formatCode="General">
                  <c:v>27.6632</c:v>
                </c:pt>
                <c:pt idx="41105" formatCode="General">
                  <c:v>27.663900000000002</c:v>
                </c:pt>
                <c:pt idx="41106" formatCode="General">
                  <c:v>27.6645</c:v>
                </c:pt>
                <c:pt idx="41107" formatCode="General">
                  <c:v>27.665199999999999</c:v>
                </c:pt>
                <c:pt idx="41108" formatCode="General">
                  <c:v>27.665900000000001</c:v>
                </c:pt>
                <c:pt idx="41109" formatCode="General">
                  <c:v>27.666599999999999</c:v>
                </c:pt>
                <c:pt idx="41110" formatCode="General">
                  <c:v>27.667200000000001</c:v>
                </c:pt>
                <c:pt idx="41111" formatCode="General">
                  <c:v>27.667899999999999</c:v>
                </c:pt>
                <c:pt idx="41112" formatCode="General">
                  <c:v>27.668600000000001</c:v>
                </c:pt>
                <c:pt idx="41113" formatCode="General">
                  <c:v>27.6693</c:v>
                </c:pt>
                <c:pt idx="41114" formatCode="General">
                  <c:v>27.669899999999998</c:v>
                </c:pt>
                <c:pt idx="41115" formatCode="General">
                  <c:v>27.6706</c:v>
                </c:pt>
                <c:pt idx="41116" formatCode="General">
                  <c:v>27.671299999999999</c:v>
                </c:pt>
                <c:pt idx="41117" formatCode="General">
                  <c:v>27.672000000000001</c:v>
                </c:pt>
                <c:pt idx="41118" formatCode="General">
                  <c:v>27.672599999999999</c:v>
                </c:pt>
                <c:pt idx="41119" formatCode="General">
                  <c:v>27.673300000000001</c:v>
                </c:pt>
                <c:pt idx="41120" formatCode="General">
                  <c:v>27.673999999999999</c:v>
                </c:pt>
                <c:pt idx="41121" formatCode="General">
                  <c:v>27.674600000000002</c:v>
                </c:pt>
                <c:pt idx="41122" formatCode="General">
                  <c:v>27.6753</c:v>
                </c:pt>
                <c:pt idx="41123" formatCode="General">
                  <c:v>27.675999999999998</c:v>
                </c:pt>
                <c:pt idx="41124" formatCode="General">
                  <c:v>27.6767</c:v>
                </c:pt>
                <c:pt idx="41125" formatCode="General">
                  <c:v>27.677299999999999</c:v>
                </c:pt>
                <c:pt idx="41126" formatCode="General">
                  <c:v>27.678000000000001</c:v>
                </c:pt>
                <c:pt idx="41127" formatCode="General">
                  <c:v>27.678699999999999</c:v>
                </c:pt>
                <c:pt idx="41128" formatCode="General">
                  <c:v>27.679400000000001</c:v>
                </c:pt>
                <c:pt idx="41129" formatCode="General">
                  <c:v>27.68</c:v>
                </c:pt>
                <c:pt idx="41130" formatCode="General">
                  <c:v>27.680700000000002</c:v>
                </c:pt>
                <c:pt idx="41131" formatCode="General">
                  <c:v>27.6814</c:v>
                </c:pt>
                <c:pt idx="41132" formatCode="General">
                  <c:v>27.681999999999999</c:v>
                </c:pt>
                <c:pt idx="41133" formatCode="General">
                  <c:v>27.682700000000001</c:v>
                </c:pt>
                <c:pt idx="41134" formatCode="General">
                  <c:v>27.683399999999999</c:v>
                </c:pt>
                <c:pt idx="41135" formatCode="General">
                  <c:v>27.684100000000001</c:v>
                </c:pt>
                <c:pt idx="41136" formatCode="General">
                  <c:v>27.684699999999999</c:v>
                </c:pt>
                <c:pt idx="41137" formatCode="General">
                  <c:v>27.685400000000001</c:v>
                </c:pt>
                <c:pt idx="41138" formatCode="General">
                  <c:v>27.6861</c:v>
                </c:pt>
                <c:pt idx="41139" formatCode="General">
                  <c:v>27.686800000000002</c:v>
                </c:pt>
                <c:pt idx="41140" formatCode="General">
                  <c:v>27.6874</c:v>
                </c:pt>
                <c:pt idx="41141" formatCode="General">
                  <c:v>27.688099999999999</c:v>
                </c:pt>
                <c:pt idx="41142" formatCode="General">
                  <c:v>27.688800000000001</c:v>
                </c:pt>
                <c:pt idx="41143" formatCode="General">
                  <c:v>27.689499999999999</c:v>
                </c:pt>
                <c:pt idx="41144" formatCode="General">
                  <c:v>27.690100000000001</c:v>
                </c:pt>
                <c:pt idx="41145" formatCode="General">
                  <c:v>27.690799999999999</c:v>
                </c:pt>
                <c:pt idx="41146" formatCode="General">
                  <c:v>27.691500000000001</c:v>
                </c:pt>
                <c:pt idx="41147" formatCode="General">
                  <c:v>27.6921</c:v>
                </c:pt>
                <c:pt idx="41148" formatCode="General">
                  <c:v>27.692799999999998</c:v>
                </c:pt>
                <c:pt idx="41149" formatCode="General">
                  <c:v>27.6935</c:v>
                </c:pt>
                <c:pt idx="41150" formatCode="General">
                  <c:v>27.694199999999999</c:v>
                </c:pt>
                <c:pt idx="41151" formatCode="General">
                  <c:v>27.694800000000001</c:v>
                </c:pt>
                <c:pt idx="41152" formatCode="General">
                  <c:v>27.695499999999999</c:v>
                </c:pt>
                <c:pt idx="41153" formatCode="General">
                  <c:v>27.696200000000001</c:v>
                </c:pt>
                <c:pt idx="41154" formatCode="General">
                  <c:v>27.696899999999999</c:v>
                </c:pt>
                <c:pt idx="41155" formatCode="General">
                  <c:v>27.697500000000002</c:v>
                </c:pt>
                <c:pt idx="41156" formatCode="General">
                  <c:v>27.6982</c:v>
                </c:pt>
                <c:pt idx="41157" formatCode="General">
                  <c:v>27.698899999999998</c:v>
                </c:pt>
                <c:pt idx="41158" formatCode="General">
                  <c:v>27.6995</c:v>
                </c:pt>
                <c:pt idx="41159" formatCode="General">
                  <c:v>27.700199999999999</c:v>
                </c:pt>
                <c:pt idx="41160" formatCode="General">
                  <c:v>27.700900000000001</c:v>
                </c:pt>
                <c:pt idx="41161" formatCode="General">
                  <c:v>27.701599999999999</c:v>
                </c:pt>
                <c:pt idx="41162" formatCode="General">
                  <c:v>27.702200000000001</c:v>
                </c:pt>
                <c:pt idx="41163" formatCode="General">
                  <c:v>27.7029</c:v>
                </c:pt>
                <c:pt idx="41164" formatCode="General">
                  <c:v>27.703600000000002</c:v>
                </c:pt>
                <c:pt idx="41165" formatCode="General">
                  <c:v>27.7043</c:v>
                </c:pt>
                <c:pt idx="41166" formatCode="General">
                  <c:v>27.704899999999999</c:v>
                </c:pt>
                <c:pt idx="41167" formatCode="General">
                  <c:v>27.7056</c:v>
                </c:pt>
                <c:pt idx="41168" formatCode="General">
                  <c:v>27.706299999999999</c:v>
                </c:pt>
                <c:pt idx="41169" formatCode="General">
                  <c:v>27.706900000000001</c:v>
                </c:pt>
                <c:pt idx="41170" formatCode="General">
                  <c:v>27.707599999999999</c:v>
                </c:pt>
                <c:pt idx="41171" formatCode="General">
                  <c:v>27.708300000000001</c:v>
                </c:pt>
                <c:pt idx="41172" formatCode="General">
                  <c:v>27.709</c:v>
                </c:pt>
                <c:pt idx="41173" formatCode="General">
                  <c:v>27.709599999999998</c:v>
                </c:pt>
                <c:pt idx="41174" formatCode="General">
                  <c:v>27.7103</c:v>
                </c:pt>
                <c:pt idx="41175" formatCode="General">
                  <c:v>27.710999999999999</c:v>
                </c:pt>
                <c:pt idx="41176" formatCode="General">
                  <c:v>27.7117</c:v>
                </c:pt>
                <c:pt idx="41177" formatCode="General">
                  <c:v>27.712299999999999</c:v>
                </c:pt>
                <c:pt idx="41178" formatCode="General">
                  <c:v>27.713000000000001</c:v>
                </c:pt>
                <c:pt idx="41179" formatCode="General">
                  <c:v>27.713699999999999</c:v>
                </c:pt>
                <c:pt idx="41180" formatCode="General">
                  <c:v>27.714400000000001</c:v>
                </c:pt>
                <c:pt idx="41181" formatCode="General">
                  <c:v>27.715</c:v>
                </c:pt>
                <c:pt idx="41182" formatCode="General">
                  <c:v>27.715699999999998</c:v>
                </c:pt>
                <c:pt idx="41183" formatCode="General">
                  <c:v>27.7164</c:v>
                </c:pt>
                <c:pt idx="41184" formatCode="General">
                  <c:v>27.716999999999999</c:v>
                </c:pt>
                <c:pt idx="41185" formatCode="General">
                  <c:v>27.717700000000001</c:v>
                </c:pt>
                <c:pt idx="41186" formatCode="General">
                  <c:v>27.718399999999999</c:v>
                </c:pt>
                <c:pt idx="41187" formatCode="General">
                  <c:v>27.719100000000001</c:v>
                </c:pt>
                <c:pt idx="41188" formatCode="General">
                  <c:v>27.7197</c:v>
                </c:pt>
                <c:pt idx="41189" formatCode="General">
                  <c:v>27.720400000000001</c:v>
                </c:pt>
                <c:pt idx="41190" formatCode="General">
                  <c:v>27.7211</c:v>
                </c:pt>
                <c:pt idx="41191" formatCode="General">
                  <c:v>27.721800000000002</c:v>
                </c:pt>
                <c:pt idx="41192" formatCode="General">
                  <c:v>27.7224</c:v>
                </c:pt>
                <c:pt idx="41193" formatCode="General">
                  <c:v>27.723099999999999</c:v>
                </c:pt>
                <c:pt idx="41194" formatCode="General">
                  <c:v>27.723800000000001</c:v>
                </c:pt>
                <c:pt idx="41195" formatCode="General">
                  <c:v>27.724399999999999</c:v>
                </c:pt>
                <c:pt idx="41196" formatCode="General">
                  <c:v>27.725100000000001</c:v>
                </c:pt>
                <c:pt idx="41197" formatCode="General">
                  <c:v>27.7258</c:v>
                </c:pt>
                <c:pt idx="41198" formatCode="General">
                  <c:v>27.726500000000001</c:v>
                </c:pt>
                <c:pt idx="41199" formatCode="General">
                  <c:v>27.7271</c:v>
                </c:pt>
                <c:pt idx="41200" formatCode="General">
                  <c:v>27.727799999999998</c:v>
                </c:pt>
                <c:pt idx="41201" formatCode="General">
                  <c:v>27.7285</c:v>
                </c:pt>
                <c:pt idx="41202" formatCode="General">
                  <c:v>27.729199999999999</c:v>
                </c:pt>
                <c:pt idx="41203" formatCode="General">
                  <c:v>27.729800000000001</c:v>
                </c:pt>
                <c:pt idx="41204" formatCode="General">
                  <c:v>27.730499999999999</c:v>
                </c:pt>
                <c:pt idx="41205" formatCode="General">
                  <c:v>27.731200000000001</c:v>
                </c:pt>
                <c:pt idx="41206" formatCode="General">
                  <c:v>27.7318</c:v>
                </c:pt>
                <c:pt idx="41207" formatCode="General">
                  <c:v>27.732500000000002</c:v>
                </c:pt>
                <c:pt idx="41208" formatCode="General">
                  <c:v>27.7332</c:v>
                </c:pt>
                <c:pt idx="41209" formatCode="General">
                  <c:v>27.733899999999998</c:v>
                </c:pt>
                <c:pt idx="41210" formatCode="General">
                  <c:v>27.734500000000001</c:v>
                </c:pt>
                <c:pt idx="41211" formatCode="General">
                  <c:v>27.735199999999999</c:v>
                </c:pt>
                <c:pt idx="41212" formatCode="General">
                  <c:v>27.735900000000001</c:v>
                </c:pt>
                <c:pt idx="41213" formatCode="General">
                  <c:v>27.736599999999999</c:v>
                </c:pt>
                <c:pt idx="41214" formatCode="General">
                  <c:v>27.737200000000001</c:v>
                </c:pt>
                <c:pt idx="41215" formatCode="General">
                  <c:v>27.7379</c:v>
                </c:pt>
                <c:pt idx="41216" formatCode="General">
                  <c:v>27.738600000000002</c:v>
                </c:pt>
                <c:pt idx="41217" formatCode="General">
                  <c:v>27.7393</c:v>
                </c:pt>
                <c:pt idx="41218" formatCode="General">
                  <c:v>27.739899999999999</c:v>
                </c:pt>
                <c:pt idx="41219" formatCode="General">
                  <c:v>27.740600000000001</c:v>
                </c:pt>
                <c:pt idx="41220" formatCode="General">
                  <c:v>27.741299999999999</c:v>
                </c:pt>
                <c:pt idx="41221" formatCode="General">
                  <c:v>27.741900000000001</c:v>
                </c:pt>
                <c:pt idx="41222" formatCode="General">
                  <c:v>27.742599999999999</c:v>
                </c:pt>
                <c:pt idx="41223" formatCode="General">
                  <c:v>27.743300000000001</c:v>
                </c:pt>
                <c:pt idx="41224" formatCode="General">
                  <c:v>27.744</c:v>
                </c:pt>
                <c:pt idx="41225" formatCode="General">
                  <c:v>27.744599999999998</c:v>
                </c:pt>
                <c:pt idx="41226" formatCode="General">
                  <c:v>27.7453</c:v>
                </c:pt>
                <c:pt idx="41227" formatCode="General">
                  <c:v>27.745999999999999</c:v>
                </c:pt>
                <c:pt idx="41228" formatCode="General">
                  <c:v>27.746700000000001</c:v>
                </c:pt>
                <c:pt idx="41229" formatCode="General">
                  <c:v>27.747299999999999</c:v>
                </c:pt>
                <c:pt idx="41230" formatCode="General">
                  <c:v>27.748000000000001</c:v>
                </c:pt>
                <c:pt idx="41231" formatCode="General">
                  <c:v>27.748699999999999</c:v>
                </c:pt>
                <c:pt idx="41232" formatCode="General">
                  <c:v>27.749300000000002</c:v>
                </c:pt>
                <c:pt idx="41233" formatCode="General">
                  <c:v>27.75</c:v>
                </c:pt>
                <c:pt idx="41234" formatCode="General">
                  <c:v>27.750699999999998</c:v>
                </c:pt>
                <c:pt idx="41235" formatCode="General">
                  <c:v>27.7514</c:v>
                </c:pt>
                <c:pt idx="41236" formatCode="General">
                  <c:v>27.751999999999999</c:v>
                </c:pt>
                <c:pt idx="41237" formatCode="General">
                  <c:v>27.752700000000001</c:v>
                </c:pt>
                <c:pt idx="41238" formatCode="General">
                  <c:v>27.753399999999999</c:v>
                </c:pt>
                <c:pt idx="41239" formatCode="General">
                  <c:v>27.754100000000001</c:v>
                </c:pt>
                <c:pt idx="41240" formatCode="General">
                  <c:v>27.7547</c:v>
                </c:pt>
                <c:pt idx="41241" formatCode="General">
                  <c:v>27.755400000000002</c:v>
                </c:pt>
                <c:pt idx="41242" formatCode="General">
                  <c:v>27.7561</c:v>
                </c:pt>
                <c:pt idx="41243" formatCode="General">
                  <c:v>27.756799999999998</c:v>
                </c:pt>
                <c:pt idx="41244" formatCode="General">
                  <c:v>27.757400000000001</c:v>
                </c:pt>
                <c:pt idx="41245" formatCode="General">
                  <c:v>27.758099999999999</c:v>
                </c:pt>
                <c:pt idx="41246" formatCode="General">
                  <c:v>27.758800000000001</c:v>
                </c:pt>
                <c:pt idx="41247" formatCode="General">
                  <c:v>27.759399999999999</c:v>
                </c:pt>
                <c:pt idx="41248" formatCode="General">
                  <c:v>27.760100000000001</c:v>
                </c:pt>
                <c:pt idx="41249" formatCode="General">
                  <c:v>27.7608</c:v>
                </c:pt>
                <c:pt idx="41250" formatCode="General">
                  <c:v>27.761500000000002</c:v>
                </c:pt>
                <c:pt idx="41251" formatCode="General">
                  <c:v>27.7621</c:v>
                </c:pt>
                <c:pt idx="41252" formatCode="General">
                  <c:v>27.762799999999999</c:v>
                </c:pt>
                <c:pt idx="41253" formatCode="General">
                  <c:v>27.763500000000001</c:v>
                </c:pt>
                <c:pt idx="41254" formatCode="General">
                  <c:v>27.764199999999999</c:v>
                </c:pt>
                <c:pt idx="41255" formatCode="General">
                  <c:v>27.764800000000001</c:v>
                </c:pt>
                <c:pt idx="41256" formatCode="General">
                  <c:v>27.765499999999999</c:v>
                </c:pt>
                <c:pt idx="41257" formatCode="General">
                  <c:v>27.766200000000001</c:v>
                </c:pt>
                <c:pt idx="41258" formatCode="General">
                  <c:v>27.7668</c:v>
                </c:pt>
                <c:pt idx="41259" formatCode="General">
                  <c:v>27.767499999999998</c:v>
                </c:pt>
                <c:pt idx="41260" formatCode="General">
                  <c:v>27.7682</c:v>
                </c:pt>
                <c:pt idx="41261" formatCode="General">
                  <c:v>27.768899999999999</c:v>
                </c:pt>
                <c:pt idx="41262" formatCode="General">
                  <c:v>27.769500000000001</c:v>
                </c:pt>
                <c:pt idx="41263" formatCode="General">
                  <c:v>27.770199999999999</c:v>
                </c:pt>
                <c:pt idx="41264" formatCode="General">
                  <c:v>27.770900000000001</c:v>
                </c:pt>
                <c:pt idx="41265" formatCode="General">
                  <c:v>27.771599999999999</c:v>
                </c:pt>
                <c:pt idx="41266" formatCode="General">
                  <c:v>27.772200000000002</c:v>
                </c:pt>
                <c:pt idx="41267" formatCode="General">
                  <c:v>27.7729</c:v>
                </c:pt>
                <c:pt idx="41268" formatCode="General">
                  <c:v>27.773599999999998</c:v>
                </c:pt>
                <c:pt idx="41269" formatCode="General">
                  <c:v>27.7742</c:v>
                </c:pt>
                <c:pt idx="41270" formatCode="General">
                  <c:v>27.774899999999999</c:v>
                </c:pt>
                <c:pt idx="41271" formatCode="General">
                  <c:v>27.775600000000001</c:v>
                </c:pt>
                <c:pt idx="41272" formatCode="General">
                  <c:v>27.776299999999999</c:v>
                </c:pt>
                <c:pt idx="41273" formatCode="General">
                  <c:v>27.776900000000001</c:v>
                </c:pt>
                <c:pt idx="41274" formatCode="General">
                  <c:v>27.7776</c:v>
                </c:pt>
                <c:pt idx="41275" formatCode="General">
                  <c:v>27.778300000000002</c:v>
                </c:pt>
                <c:pt idx="41276" formatCode="General">
                  <c:v>27.779</c:v>
                </c:pt>
                <c:pt idx="41277" formatCode="General">
                  <c:v>27.779599999999999</c:v>
                </c:pt>
                <c:pt idx="41278" formatCode="General">
                  <c:v>27.7803</c:v>
                </c:pt>
                <c:pt idx="41279" formatCode="General">
                  <c:v>27.780999999999999</c:v>
                </c:pt>
                <c:pt idx="41280" formatCode="General">
                  <c:v>27.781700000000001</c:v>
                </c:pt>
                <c:pt idx="41281" formatCode="General">
                  <c:v>27.782299999999999</c:v>
                </c:pt>
                <c:pt idx="41282" formatCode="General">
                  <c:v>27.783000000000001</c:v>
                </c:pt>
                <c:pt idx="41283" formatCode="General">
                  <c:v>27.7837</c:v>
                </c:pt>
                <c:pt idx="41284" formatCode="General">
                  <c:v>27.784300000000002</c:v>
                </c:pt>
                <c:pt idx="41285" formatCode="General">
                  <c:v>27.785</c:v>
                </c:pt>
                <c:pt idx="41286" formatCode="General">
                  <c:v>27.785699999999999</c:v>
                </c:pt>
                <c:pt idx="41287" formatCode="General">
                  <c:v>27.7864</c:v>
                </c:pt>
                <c:pt idx="41288" formatCode="General">
                  <c:v>27.786999999999999</c:v>
                </c:pt>
                <c:pt idx="41289" formatCode="General">
                  <c:v>27.787700000000001</c:v>
                </c:pt>
                <c:pt idx="41290" formatCode="General">
                  <c:v>27.788399999999999</c:v>
                </c:pt>
                <c:pt idx="41291" formatCode="General">
                  <c:v>27.789100000000001</c:v>
                </c:pt>
                <c:pt idx="41292" formatCode="General">
                  <c:v>27.7897</c:v>
                </c:pt>
                <c:pt idx="41293" formatCode="General">
                  <c:v>27.790400000000002</c:v>
                </c:pt>
                <c:pt idx="41294" formatCode="General">
                  <c:v>27.7911</c:v>
                </c:pt>
                <c:pt idx="41295" formatCode="General">
                  <c:v>27.791699999999999</c:v>
                </c:pt>
                <c:pt idx="41296" formatCode="General">
                  <c:v>27.792400000000001</c:v>
                </c:pt>
                <c:pt idx="41297" formatCode="General">
                  <c:v>27.793099999999999</c:v>
                </c:pt>
                <c:pt idx="41298" formatCode="General">
                  <c:v>27.793800000000001</c:v>
                </c:pt>
                <c:pt idx="41299" formatCode="General">
                  <c:v>27.7944</c:v>
                </c:pt>
                <c:pt idx="41300" formatCode="General">
                  <c:v>27.795100000000001</c:v>
                </c:pt>
                <c:pt idx="41301" formatCode="General">
                  <c:v>27.7958</c:v>
                </c:pt>
                <c:pt idx="41302" formatCode="General">
                  <c:v>27.796500000000002</c:v>
                </c:pt>
                <c:pt idx="41303" formatCode="General">
                  <c:v>27.7971</c:v>
                </c:pt>
                <c:pt idx="41304" formatCode="General">
                  <c:v>27.797799999999999</c:v>
                </c:pt>
                <c:pt idx="41305" formatCode="General">
                  <c:v>27.798500000000001</c:v>
                </c:pt>
                <c:pt idx="41306" formatCode="General">
                  <c:v>27.799199999999999</c:v>
                </c:pt>
                <c:pt idx="41307" formatCode="General">
                  <c:v>27.799800000000001</c:v>
                </c:pt>
                <c:pt idx="41308" formatCode="General">
                  <c:v>27.8005</c:v>
                </c:pt>
                <c:pt idx="41309" formatCode="General">
                  <c:v>27.801200000000001</c:v>
                </c:pt>
                <c:pt idx="41310" formatCode="General">
                  <c:v>27.8018</c:v>
                </c:pt>
                <c:pt idx="41311" formatCode="General">
                  <c:v>27.802499999999998</c:v>
                </c:pt>
                <c:pt idx="41312" formatCode="General">
                  <c:v>27.8032</c:v>
                </c:pt>
                <c:pt idx="41313" formatCode="General">
                  <c:v>27.803899999999999</c:v>
                </c:pt>
                <c:pt idx="41314" formatCode="General">
                  <c:v>27.804500000000001</c:v>
                </c:pt>
                <c:pt idx="41315" formatCode="General">
                  <c:v>27.805199999999999</c:v>
                </c:pt>
                <c:pt idx="41316" formatCode="General">
                  <c:v>27.805900000000001</c:v>
                </c:pt>
                <c:pt idx="41317" formatCode="General">
                  <c:v>27.8066</c:v>
                </c:pt>
                <c:pt idx="41318" formatCode="General">
                  <c:v>27.807200000000002</c:v>
                </c:pt>
                <c:pt idx="41319" formatCode="General">
                  <c:v>27.8079</c:v>
                </c:pt>
                <c:pt idx="41320" formatCode="General">
                  <c:v>27.808599999999998</c:v>
                </c:pt>
                <c:pt idx="41321" formatCode="General">
                  <c:v>27.809200000000001</c:v>
                </c:pt>
                <c:pt idx="41322" formatCode="General">
                  <c:v>27.809899999999999</c:v>
                </c:pt>
                <c:pt idx="41323" formatCode="General">
                  <c:v>27.810600000000001</c:v>
                </c:pt>
                <c:pt idx="41324" formatCode="General">
                  <c:v>27.811299999999999</c:v>
                </c:pt>
                <c:pt idx="41325" formatCode="General">
                  <c:v>27.811900000000001</c:v>
                </c:pt>
                <c:pt idx="41326" formatCode="General">
                  <c:v>27.8126</c:v>
                </c:pt>
                <c:pt idx="41327" formatCode="General">
                  <c:v>27.813300000000002</c:v>
                </c:pt>
                <c:pt idx="41328" formatCode="General">
                  <c:v>27.814</c:v>
                </c:pt>
                <c:pt idx="41329" formatCode="General">
                  <c:v>27.814599999999999</c:v>
                </c:pt>
                <c:pt idx="41330" formatCode="General">
                  <c:v>27.815300000000001</c:v>
                </c:pt>
                <c:pt idx="41331" formatCode="General">
                  <c:v>27.815999999999999</c:v>
                </c:pt>
                <c:pt idx="41332" formatCode="General">
                  <c:v>27.816600000000001</c:v>
                </c:pt>
                <c:pt idx="41333" formatCode="General">
                  <c:v>27.817299999999999</c:v>
                </c:pt>
                <c:pt idx="41334" formatCode="General">
                  <c:v>27.818000000000001</c:v>
                </c:pt>
                <c:pt idx="41335" formatCode="General">
                  <c:v>27.8187</c:v>
                </c:pt>
                <c:pt idx="41336" formatCode="General">
                  <c:v>27.819299999999998</c:v>
                </c:pt>
                <c:pt idx="41337" formatCode="General">
                  <c:v>27.82</c:v>
                </c:pt>
                <c:pt idx="41338" formatCode="General">
                  <c:v>27.820699999999999</c:v>
                </c:pt>
                <c:pt idx="41339" formatCode="General">
                  <c:v>27.821400000000001</c:v>
                </c:pt>
                <c:pt idx="41340" formatCode="General">
                  <c:v>27.821999999999999</c:v>
                </c:pt>
                <c:pt idx="41341" formatCode="General">
                  <c:v>27.822700000000001</c:v>
                </c:pt>
                <c:pt idx="41342" formatCode="General">
                  <c:v>27.823399999999999</c:v>
                </c:pt>
                <c:pt idx="41343" formatCode="General">
                  <c:v>27.824100000000001</c:v>
                </c:pt>
                <c:pt idx="41344" formatCode="General">
                  <c:v>27.8247</c:v>
                </c:pt>
                <c:pt idx="41345" formatCode="General">
                  <c:v>27.825399999999998</c:v>
                </c:pt>
                <c:pt idx="41346" formatCode="General">
                  <c:v>27.8261</c:v>
                </c:pt>
                <c:pt idx="41347" formatCode="General">
                  <c:v>27.826699999999999</c:v>
                </c:pt>
                <c:pt idx="41348" formatCode="General">
                  <c:v>27.827400000000001</c:v>
                </c:pt>
                <c:pt idx="41349" formatCode="General">
                  <c:v>27.828099999999999</c:v>
                </c:pt>
                <c:pt idx="41350" formatCode="General">
                  <c:v>27.828800000000001</c:v>
                </c:pt>
                <c:pt idx="41351" formatCode="General">
                  <c:v>27.8294</c:v>
                </c:pt>
                <c:pt idx="41352" formatCode="General">
                  <c:v>27.830100000000002</c:v>
                </c:pt>
                <c:pt idx="41353" formatCode="General">
                  <c:v>27.8308</c:v>
                </c:pt>
                <c:pt idx="41354" formatCode="General">
                  <c:v>27.831499999999998</c:v>
                </c:pt>
                <c:pt idx="41355" formatCode="General">
                  <c:v>27.832100000000001</c:v>
                </c:pt>
                <c:pt idx="41356" formatCode="General">
                  <c:v>27.832799999999999</c:v>
                </c:pt>
                <c:pt idx="41357" formatCode="General">
                  <c:v>27.833500000000001</c:v>
                </c:pt>
                <c:pt idx="41358" formatCode="General">
                  <c:v>27.834099999999999</c:v>
                </c:pt>
                <c:pt idx="41359" formatCode="General">
                  <c:v>27.834800000000001</c:v>
                </c:pt>
                <c:pt idx="41360" formatCode="General">
                  <c:v>27.8355</c:v>
                </c:pt>
                <c:pt idx="41361" formatCode="General">
                  <c:v>27.836200000000002</c:v>
                </c:pt>
                <c:pt idx="41362" formatCode="General">
                  <c:v>27.8368</c:v>
                </c:pt>
                <c:pt idx="41363" formatCode="General">
                  <c:v>27.837499999999999</c:v>
                </c:pt>
                <c:pt idx="41364" formatCode="General">
                  <c:v>27.838200000000001</c:v>
                </c:pt>
                <c:pt idx="41365" formatCode="General">
                  <c:v>27.838899999999999</c:v>
                </c:pt>
                <c:pt idx="41366" formatCode="General">
                  <c:v>27.839500000000001</c:v>
                </c:pt>
                <c:pt idx="41367" formatCode="General">
                  <c:v>27.840199999999999</c:v>
                </c:pt>
                <c:pt idx="41368" formatCode="General">
                  <c:v>27.840900000000001</c:v>
                </c:pt>
                <c:pt idx="41369" formatCode="General">
                  <c:v>27.8415</c:v>
                </c:pt>
                <c:pt idx="41370" formatCode="General">
                  <c:v>27.842199999999998</c:v>
                </c:pt>
                <c:pt idx="41371" formatCode="General">
                  <c:v>27.8429</c:v>
                </c:pt>
                <c:pt idx="41372" formatCode="General">
                  <c:v>27.843599999999999</c:v>
                </c:pt>
                <c:pt idx="41373" formatCode="General">
                  <c:v>27.844200000000001</c:v>
                </c:pt>
                <c:pt idx="41374" formatCode="General">
                  <c:v>27.844899999999999</c:v>
                </c:pt>
                <c:pt idx="41375" formatCode="General">
                  <c:v>27.845600000000001</c:v>
                </c:pt>
                <c:pt idx="41376" formatCode="General">
                  <c:v>27.846299999999999</c:v>
                </c:pt>
                <c:pt idx="41377" formatCode="General">
                  <c:v>27.846900000000002</c:v>
                </c:pt>
                <c:pt idx="41378" formatCode="General">
                  <c:v>27.8476</c:v>
                </c:pt>
                <c:pt idx="41379" formatCode="General">
                  <c:v>27.848299999999998</c:v>
                </c:pt>
                <c:pt idx="41380" formatCode="General">
                  <c:v>27.849</c:v>
                </c:pt>
                <c:pt idx="41381" formatCode="General">
                  <c:v>27.849599999999999</c:v>
                </c:pt>
                <c:pt idx="41382" formatCode="General">
                  <c:v>27.850300000000001</c:v>
                </c:pt>
                <c:pt idx="41383" formatCode="General">
                  <c:v>27.850999999999999</c:v>
                </c:pt>
                <c:pt idx="41384" formatCode="General">
                  <c:v>27.851600000000001</c:v>
                </c:pt>
                <c:pt idx="41385" formatCode="General">
                  <c:v>27.8523</c:v>
                </c:pt>
                <c:pt idx="41386" formatCode="General">
                  <c:v>27.853000000000002</c:v>
                </c:pt>
                <c:pt idx="41387" formatCode="General">
                  <c:v>27.8537</c:v>
                </c:pt>
                <c:pt idx="41388" formatCode="General">
                  <c:v>27.854299999999999</c:v>
                </c:pt>
                <c:pt idx="41389" formatCode="General">
                  <c:v>27.855</c:v>
                </c:pt>
                <c:pt idx="41390" formatCode="General">
                  <c:v>27.855699999999999</c:v>
                </c:pt>
                <c:pt idx="41391" formatCode="General">
                  <c:v>27.856400000000001</c:v>
                </c:pt>
                <c:pt idx="41392" formatCode="General">
                  <c:v>27.856999999999999</c:v>
                </c:pt>
                <c:pt idx="41393" formatCode="General">
                  <c:v>27.857700000000001</c:v>
                </c:pt>
                <c:pt idx="41394" formatCode="General">
                  <c:v>27.8584</c:v>
                </c:pt>
                <c:pt idx="41395" formatCode="General">
                  <c:v>27.859000000000002</c:v>
                </c:pt>
                <c:pt idx="41396" formatCode="General">
                  <c:v>27.8597</c:v>
                </c:pt>
                <c:pt idx="41397" formatCode="General">
                  <c:v>27.860399999999998</c:v>
                </c:pt>
                <c:pt idx="41398" formatCode="General">
                  <c:v>27.8611</c:v>
                </c:pt>
                <c:pt idx="41399" formatCode="General">
                  <c:v>27.861699999999999</c:v>
                </c:pt>
                <c:pt idx="41400" formatCode="General">
                  <c:v>27.862400000000001</c:v>
                </c:pt>
                <c:pt idx="41401" formatCode="General">
                  <c:v>27.863099999999999</c:v>
                </c:pt>
                <c:pt idx="41402" formatCode="General">
                  <c:v>27.863800000000001</c:v>
                </c:pt>
                <c:pt idx="41403" formatCode="General">
                  <c:v>27.8644</c:v>
                </c:pt>
                <c:pt idx="41404" formatCode="General">
                  <c:v>27.865100000000002</c:v>
                </c:pt>
                <c:pt idx="41405" formatCode="General">
                  <c:v>27.8658</c:v>
                </c:pt>
                <c:pt idx="41406" formatCode="General">
                  <c:v>27.866499999999998</c:v>
                </c:pt>
                <c:pt idx="41407" formatCode="General">
                  <c:v>27.867100000000001</c:v>
                </c:pt>
                <c:pt idx="41408" formatCode="General">
                  <c:v>27.867799999999999</c:v>
                </c:pt>
                <c:pt idx="41409" formatCode="General">
                  <c:v>27.868500000000001</c:v>
                </c:pt>
                <c:pt idx="41410" formatCode="General">
                  <c:v>27.8691</c:v>
                </c:pt>
                <c:pt idx="41411" formatCode="General">
                  <c:v>27.869800000000001</c:v>
                </c:pt>
                <c:pt idx="41412" formatCode="General">
                  <c:v>27.8705</c:v>
                </c:pt>
                <c:pt idx="41413" formatCode="General">
                  <c:v>27.871200000000002</c:v>
                </c:pt>
                <c:pt idx="41414" formatCode="General">
                  <c:v>27.8718</c:v>
                </c:pt>
                <c:pt idx="41415" formatCode="General">
                  <c:v>27.872499999999999</c:v>
                </c:pt>
                <c:pt idx="41416" formatCode="General">
                  <c:v>27.873200000000001</c:v>
                </c:pt>
                <c:pt idx="41417" formatCode="General">
                  <c:v>27.873899999999999</c:v>
                </c:pt>
                <c:pt idx="41418" formatCode="General">
                  <c:v>27.874500000000001</c:v>
                </c:pt>
                <c:pt idx="41419" formatCode="General">
                  <c:v>27.8752</c:v>
                </c:pt>
                <c:pt idx="41420" formatCode="General">
                  <c:v>27.875900000000001</c:v>
                </c:pt>
                <c:pt idx="41421" formatCode="General">
                  <c:v>27.8765</c:v>
                </c:pt>
                <c:pt idx="41422" formatCode="General">
                  <c:v>27.877199999999998</c:v>
                </c:pt>
                <c:pt idx="41423" formatCode="General">
                  <c:v>27.8779</c:v>
                </c:pt>
                <c:pt idx="41424" formatCode="General">
                  <c:v>27.878599999999999</c:v>
                </c:pt>
                <c:pt idx="41425" formatCode="General">
                  <c:v>27.879200000000001</c:v>
                </c:pt>
                <c:pt idx="41426" formatCode="General">
                  <c:v>27.879899999999999</c:v>
                </c:pt>
                <c:pt idx="41427" formatCode="General">
                  <c:v>27.880600000000001</c:v>
                </c:pt>
                <c:pt idx="41428" formatCode="General">
                  <c:v>27.8813</c:v>
                </c:pt>
                <c:pt idx="41429" formatCode="General">
                  <c:v>27.881900000000002</c:v>
                </c:pt>
                <c:pt idx="41430" formatCode="General">
                  <c:v>27.8826</c:v>
                </c:pt>
                <c:pt idx="41431" formatCode="General">
                  <c:v>27.883299999999998</c:v>
                </c:pt>
                <c:pt idx="41432" formatCode="General">
                  <c:v>27.883900000000001</c:v>
                </c:pt>
                <c:pt idx="41433" formatCode="General">
                  <c:v>27.884599999999999</c:v>
                </c:pt>
                <c:pt idx="41434" formatCode="General">
                  <c:v>27.885300000000001</c:v>
                </c:pt>
                <c:pt idx="41435" formatCode="General">
                  <c:v>27.885999999999999</c:v>
                </c:pt>
                <c:pt idx="41436" formatCode="General">
                  <c:v>27.886600000000001</c:v>
                </c:pt>
                <c:pt idx="41437" formatCode="General">
                  <c:v>27.8873</c:v>
                </c:pt>
                <c:pt idx="41438" formatCode="General">
                  <c:v>27.888000000000002</c:v>
                </c:pt>
                <c:pt idx="41439" formatCode="General">
                  <c:v>27.8887</c:v>
                </c:pt>
                <c:pt idx="41440" formatCode="General">
                  <c:v>27.889299999999999</c:v>
                </c:pt>
                <c:pt idx="41441" formatCode="General">
                  <c:v>27.89</c:v>
                </c:pt>
                <c:pt idx="41442" formatCode="General">
                  <c:v>27.890699999999999</c:v>
                </c:pt>
                <c:pt idx="41443" formatCode="General">
                  <c:v>27.891400000000001</c:v>
                </c:pt>
                <c:pt idx="41444" formatCode="General">
                  <c:v>27.891999999999999</c:v>
                </c:pt>
                <c:pt idx="41445" formatCode="General">
                  <c:v>27.892700000000001</c:v>
                </c:pt>
                <c:pt idx="41446" formatCode="General">
                  <c:v>27.8934</c:v>
                </c:pt>
                <c:pt idx="41447" formatCode="General">
                  <c:v>27.893999999999998</c:v>
                </c:pt>
                <c:pt idx="41448" formatCode="General">
                  <c:v>27.8947</c:v>
                </c:pt>
                <c:pt idx="41449" formatCode="General">
                  <c:v>27.895399999999999</c:v>
                </c:pt>
                <c:pt idx="41450" formatCode="General">
                  <c:v>27.896100000000001</c:v>
                </c:pt>
                <c:pt idx="41451" formatCode="General">
                  <c:v>27.896699999999999</c:v>
                </c:pt>
                <c:pt idx="41452" formatCode="General">
                  <c:v>27.897400000000001</c:v>
                </c:pt>
                <c:pt idx="41453" formatCode="General">
                  <c:v>27.898099999999999</c:v>
                </c:pt>
                <c:pt idx="41454" formatCode="General">
                  <c:v>27.898800000000001</c:v>
                </c:pt>
                <c:pt idx="41455" formatCode="General">
                  <c:v>27.8994</c:v>
                </c:pt>
                <c:pt idx="41456" formatCode="General">
                  <c:v>27.900099999999998</c:v>
                </c:pt>
                <c:pt idx="41457" formatCode="General">
                  <c:v>27.9008</c:v>
                </c:pt>
                <c:pt idx="41458" formatCode="General">
                  <c:v>27.901399999999999</c:v>
                </c:pt>
                <c:pt idx="41459" formatCode="General">
                  <c:v>27.902100000000001</c:v>
                </c:pt>
                <c:pt idx="41460" formatCode="General">
                  <c:v>27.902799999999999</c:v>
                </c:pt>
                <c:pt idx="41461" formatCode="General">
                  <c:v>27.903500000000001</c:v>
                </c:pt>
                <c:pt idx="41462" formatCode="General">
                  <c:v>27.9041</c:v>
                </c:pt>
                <c:pt idx="41463" formatCode="General">
                  <c:v>27.904800000000002</c:v>
                </c:pt>
                <c:pt idx="41464" formatCode="General">
                  <c:v>27.9055</c:v>
                </c:pt>
                <c:pt idx="41465" formatCode="General">
                  <c:v>27.906199999999998</c:v>
                </c:pt>
                <c:pt idx="41466" formatCode="General">
                  <c:v>27.9068</c:v>
                </c:pt>
                <c:pt idx="41467" formatCode="General">
                  <c:v>27.907499999999999</c:v>
                </c:pt>
                <c:pt idx="41468" formatCode="General">
                  <c:v>27.908200000000001</c:v>
                </c:pt>
                <c:pt idx="41469" formatCode="General">
                  <c:v>27.908899999999999</c:v>
                </c:pt>
                <c:pt idx="41470" formatCode="General">
                  <c:v>27.909500000000001</c:v>
                </c:pt>
                <c:pt idx="41471" formatCode="General">
                  <c:v>27.9102</c:v>
                </c:pt>
                <c:pt idx="41472" formatCode="General">
                  <c:v>27.910900000000002</c:v>
                </c:pt>
                <c:pt idx="41473" formatCode="General">
                  <c:v>27.9115</c:v>
                </c:pt>
                <c:pt idx="41474" formatCode="General">
                  <c:v>27.912199999999999</c:v>
                </c:pt>
                <c:pt idx="41475" formatCode="General">
                  <c:v>27.9129</c:v>
                </c:pt>
                <c:pt idx="41476" formatCode="General">
                  <c:v>27.913599999999999</c:v>
                </c:pt>
                <c:pt idx="41477" formatCode="General">
                  <c:v>27.914200000000001</c:v>
                </c:pt>
                <c:pt idx="41478" formatCode="General">
                  <c:v>27.914899999999999</c:v>
                </c:pt>
                <c:pt idx="41479" formatCode="General">
                  <c:v>27.915600000000001</c:v>
                </c:pt>
                <c:pt idx="41480" formatCode="General">
                  <c:v>27.9163</c:v>
                </c:pt>
                <c:pt idx="41481" formatCode="General">
                  <c:v>27.916899999999998</c:v>
                </c:pt>
                <c:pt idx="41482" formatCode="General">
                  <c:v>27.9176</c:v>
                </c:pt>
                <c:pt idx="41483" formatCode="General">
                  <c:v>27.918299999999999</c:v>
                </c:pt>
                <c:pt idx="41484" formatCode="General">
                  <c:v>27.918900000000001</c:v>
                </c:pt>
                <c:pt idx="41485" formatCode="General">
                  <c:v>27.919599999999999</c:v>
                </c:pt>
                <c:pt idx="41486" formatCode="General">
                  <c:v>27.920300000000001</c:v>
                </c:pt>
                <c:pt idx="41487" formatCode="General">
                  <c:v>27.920999999999999</c:v>
                </c:pt>
                <c:pt idx="41488" formatCode="General">
                  <c:v>27.921600000000002</c:v>
                </c:pt>
                <c:pt idx="41489" formatCode="General">
                  <c:v>27.9223</c:v>
                </c:pt>
                <c:pt idx="41490" formatCode="General">
                  <c:v>27.922999999999998</c:v>
                </c:pt>
                <c:pt idx="41491" formatCode="General">
                  <c:v>27.9237</c:v>
                </c:pt>
                <c:pt idx="41492" formatCode="General">
                  <c:v>27.924299999999999</c:v>
                </c:pt>
                <c:pt idx="41493" formatCode="General">
                  <c:v>27.925000000000001</c:v>
                </c:pt>
                <c:pt idx="41494" formatCode="General">
                  <c:v>27.925699999999999</c:v>
                </c:pt>
                <c:pt idx="41495" formatCode="General">
                  <c:v>27.926300000000001</c:v>
                </c:pt>
                <c:pt idx="41496" formatCode="General">
                  <c:v>27.927</c:v>
                </c:pt>
                <c:pt idx="41497" formatCode="General">
                  <c:v>27.927700000000002</c:v>
                </c:pt>
                <c:pt idx="41498" formatCode="General">
                  <c:v>27.9284</c:v>
                </c:pt>
                <c:pt idx="41499" formatCode="General">
                  <c:v>27.928999999999998</c:v>
                </c:pt>
                <c:pt idx="41500" formatCode="General">
                  <c:v>27.9297</c:v>
                </c:pt>
                <c:pt idx="41501" formatCode="General">
                  <c:v>27.930399999999999</c:v>
                </c:pt>
                <c:pt idx="41502" formatCode="General">
                  <c:v>27.931100000000001</c:v>
                </c:pt>
                <c:pt idx="41503" formatCode="General">
                  <c:v>27.931699999999999</c:v>
                </c:pt>
                <c:pt idx="41504" formatCode="General">
                  <c:v>27.932400000000001</c:v>
                </c:pt>
                <c:pt idx="41505" formatCode="General">
                  <c:v>27.9331</c:v>
                </c:pt>
                <c:pt idx="41506" formatCode="General">
                  <c:v>27.933800000000002</c:v>
                </c:pt>
                <c:pt idx="41507" formatCode="General">
                  <c:v>27.9344</c:v>
                </c:pt>
                <c:pt idx="41508" formatCode="General">
                  <c:v>27.935099999999998</c:v>
                </c:pt>
                <c:pt idx="41509" formatCode="General">
                  <c:v>27.9358</c:v>
                </c:pt>
                <c:pt idx="41510" formatCode="General">
                  <c:v>27.936399999999999</c:v>
                </c:pt>
                <c:pt idx="41511" formatCode="General">
                  <c:v>27.937100000000001</c:v>
                </c:pt>
                <c:pt idx="41512" formatCode="General">
                  <c:v>27.937799999999999</c:v>
                </c:pt>
                <c:pt idx="41513" formatCode="General">
                  <c:v>27.938500000000001</c:v>
                </c:pt>
                <c:pt idx="41514" formatCode="General">
                  <c:v>27.9391</c:v>
                </c:pt>
                <c:pt idx="41515" formatCode="General">
                  <c:v>27.939800000000002</c:v>
                </c:pt>
                <c:pt idx="41516" formatCode="General">
                  <c:v>27.9405</c:v>
                </c:pt>
                <c:pt idx="41517" formatCode="General">
                  <c:v>27.941199999999998</c:v>
                </c:pt>
                <c:pt idx="41518" formatCode="General">
                  <c:v>27.941800000000001</c:v>
                </c:pt>
                <c:pt idx="41519" formatCode="General">
                  <c:v>27.942499999999999</c:v>
                </c:pt>
                <c:pt idx="41520" formatCode="General">
                  <c:v>27.943200000000001</c:v>
                </c:pt>
                <c:pt idx="41521" formatCode="General">
                  <c:v>27.9438</c:v>
                </c:pt>
                <c:pt idx="41522" formatCode="General">
                  <c:v>27.944500000000001</c:v>
                </c:pt>
                <c:pt idx="41523" formatCode="General">
                  <c:v>27.9452</c:v>
                </c:pt>
                <c:pt idx="41524" formatCode="General">
                  <c:v>27.945900000000002</c:v>
                </c:pt>
                <c:pt idx="41525" formatCode="General">
                  <c:v>27.9465</c:v>
                </c:pt>
                <c:pt idx="41526" formatCode="General">
                  <c:v>27.947199999999999</c:v>
                </c:pt>
                <c:pt idx="41527" formatCode="General">
                  <c:v>27.947900000000001</c:v>
                </c:pt>
                <c:pt idx="41528" formatCode="General">
                  <c:v>27.948599999999999</c:v>
                </c:pt>
                <c:pt idx="41529" formatCode="General">
                  <c:v>27.949200000000001</c:v>
                </c:pt>
                <c:pt idx="41530" formatCode="General">
                  <c:v>27.9499</c:v>
                </c:pt>
                <c:pt idx="41531" formatCode="General">
                  <c:v>27.950600000000001</c:v>
                </c:pt>
                <c:pt idx="41532" formatCode="General">
                  <c:v>27.9512</c:v>
                </c:pt>
                <c:pt idx="41533" formatCode="General">
                  <c:v>27.951899999999998</c:v>
                </c:pt>
                <c:pt idx="41534" formatCode="General">
                  <c:v>27.9526</c:v>
                </c:pt>
                <c:pt idx="41535" formatCode="General">
                  <c:v>27.953299999999999</c:v>
                </c:pt>
                <c:pt idx="41536" formatCode="General">
                  <c:v>27.953900000000001</c:v>
                </c:pt>
                <c:pt idx="41537" formatCode="General">
                  <c:v>27.954599999999999</c:v>
                </c:pt>
                <c:pt idx="41538" formatCode="General">
                  <c:v>27.955300000000001</c:v>
                </c:pt>
                <c:pt idx="41539" formatCode="General">
                  <c:v>27.956</c:v>
                </c:pt>
                <c:pt idx="41540" formatCode="General">
                  <c:v>27.956600000000002</c:v>
                </c:pt>
                <c:pt idx="41541" formatCode="General">
                  <c:v>27.9573</c:v>
                </c:pt>
                <c:pt idx="41542" formatCode="General">
                  <c:v>27.957999999999998</c:v>
                </c:pt>
                <c:pt idx="41543" formatCode="General">
                  <c:v>27.9587</c:v>
                </c:pt>
                <c:pt idx="41544" formatCode="General">
                  <c:v>27.959299999999999</c:v>
                </c:pt>
                <c:pt idx="41545" formatCode="General">
                  <c:v>27.96</c:v>
                </c:pt>
                <c:pt idx="41546" formatCode="General">
                  <c:v>27.960699999999999</c:v>
                </c:pt>
                <c:pt idx="41547" formatCode="General">
                  <c:v>27.961300000000001</c:v>
                </c:pt>
                <c:pt idx="41548" formatCode="General">
                  <c:v>27.962</c:v>
                </c:pt>
                <c:pt idx="41549" formatCode="General">
                  <c:v>27.962700000000002</c:v>
                </c:pt>
                <c:pt idx="41550" formatCode="General">
                  <c:v>27.9634</c:v>
                </c:pt>
                <c:pt idx="41551" formatCode="General">
                  <c:v>27.963999999999999</c:v>
                </c:pt>
                <c:pt idx="41552" formatCode="General">
                  <c:v>27.964700000000001</c:v>
                </c:pt>
                <c:pt idx="41553" formatCode="General">
                  <c:v>27.965399999999999</c:v>
                </c:pt>
                <c:pt idx="41554" formatCode="General">
                  <c:v>27.966100000000001</c:v>
                </c:pt>
                <c:pt idx="41555" formatCode="General">
                  <c:v>27.966699999999999</c:v>
                </c:pt>
                <c:pt idx="41556" formatCode="General">
                  <c:v>27.967400000000001</c:v>
                </c:pt>
                <c:pt idx="41557" formatCode="General">
                  <c:v>27.9681</c:v>
                </c:pt>
                <c:pt idx="41558" formatCode="General">
                  <c:v>27.968699999999998</c:v>
                </c:pt>
                <c:pt idx="41559" formatCode="General">
                  <c:v>27.9694</c:v>
                </c:pt>
                <c:pt idx="41560" formatCode="General">
                  <c:v>27.970099999999999</c:v>
                </c:pt>
                <c:pt idx="41561" formatCode="General">
                  <c:v>27.970800000000001</c:v>
                </c:pt>
                <c:pt idx="41562" formatCode="General">
                  <c:v>27.971399999999999</c:v>
                </c:pt>
                <c:pt idx="41563" formatCode="General">
                  <c:v>27.972100000000001</c:v>
                </c:pt>
                <c:pt idx="41564" formatCode="General">
                  <c:v>27.972799999999999</c:v>
                </c:pt>
                <c:pt idx="41565" formatCode="General">
                  <c:v>27.973500000000001</c:v>
                </c:pt>
                <c:pt idx="41566" formatCode="General">
                  <c:v>27.9741</c:v>
                </c:pt>
                <c:pt idx="41567" formatCode="General">
                  <c:v>27.974799999999998</c:v>
                </c:pt>
                <c:pt idx="41568" formatCode="General">
                  <c:v>27.9755</c:v>
                </c:pt>
                <c:pt idx="41569" formatCode="General">
                  <c:v>27.976199999999999</c:v>
                </c:pt>
                <c:pt idx="41570" formatCode="General">
                  <c:v>27.976800000000001</c:v>
                </c:pt>
                <c:pt idx="41571" formatCode="General">
                  <c:v>27.977499999999999</c:v>
                </c:pt>
                <c:pt idx="41572" formatCode="General">
                  <c:v>27.978200000000001</c:v>
                </c:pt>
                <c:pt idx="41573" formatCode="General">
                  <c:v>27.9788</c:v>
                </c:pt>
                <c:pt idx="41574" formatCode="General">
                  <c:v>27.979500000000002</c:v>
                </c:pt>
                <c:pt idx="41575" formatCode="General">
                  <c:v>27.9802</c:v>
                </c:pt>
                <c:pt idx="41576" formatCode="General">
                  <c:v>27.980899999999998</c:v>
                </c:pt>
                <c:pt idx="41577" formatCode="General">
                  <c:v>27.9815</c:v>
                </c:pt>
                <c:pt idx="41578" formatCode="General">
                  <c:v>27.982199999999999</c:v>
                </c:pt>
                <c:pt idx="41579" formatCode="General">
                  <c:v>27.982900000000001</c:v>
                </c:pt>
                <c:pt idx="41580" formatCode="General">
                  <c:v>27.983599999999999</c:v>
                </c:pt>
                <c:pt idx="41581" formatCode="General">
                  <c:v>27.984200000000001</c:v>
                </c:pt>
                <c:pt idx="41582" formatCode="General">
                  <c:v>27.9849</c:v>
                </c:pt>
                <c:pt idx="41583" formatCode="General">
                  <c:v>27.985600000000002</c:v>
                </c:pt>
                <c:pt idx="41584" formatCode="General">
                  <c:v>27.9862</c:v>
                </c:pt>
                <c:pt idx="41585" formatCode="General">
                  <c:v>27.986899999999999</c:v>
                </c:pt>
                <c:pt idx="41586" formatCode="General">
                  <c:v>27.9876</c:v>
                </c:pt>
                <c:pt idx="41587" formatCode="General">
                  <c:v>27.988299999999999</c:v>
                </c:pt>
                <c:pt idx="41588" formatCode="General">
                  <c:v>27.988900000000001</c:v>
                </c:pt>
                <c:pt idx="41589" formatCode="General">
                  <c:v>27.989599999999999</c:v>
                </c:pt>
                <c:pt idx="41590" formatCode="General">
                  <c:v>27.990300000000001</c:v>
                </c:pt>
                <c:pt idx="41591" formatCode="General">
                  <c:v>27.991</c:v>
                </c:pt>
                <c:pt idx="41592" formatCode="General">
                  <c:v>27.991599999999998</c:v>
                </c:pt>
                <c:pt idx="41593" formatCode="General">
                  <c:v>27.9923</c:v>
                </c:pt>
                <c:pt idx="41594" formatCode="General">
                  <c:v>27.992999999999999</c:v>
                </c:pt>
                <c:pt idx="41595" formatCode="General">
                  <c:v>27.993600000000001</c:v>
                </c:pt>
                <c:pt idx="41596" formatCode="General">
                  <c:v>27.994299999999999</c:v>
                </c:pt>
                <c:pt idx="41597" formatCode="General">
                  <c:v>27.995000000000001</c:v>
                </c:pt>
                <c:pt idx="41598" formatCode="General">
                  <c:v>27.995699999999999</c:v>
                </c:pt>
                <c:pt idx="41599" formatCode="General">
                  <c:v>27.996300000000002</c:v>
                </c:pt>
                <c:pt idx="41600" formatCode="General">
                  <c:v>27.997</c:v>
                </c:pt>
                <c:pt idx="41601" formatCode="General">
                  <c:v>27.997699999999998</c:v>
                </c:pt>
                <c:pt idx="41602" formatCode="General">
                  <c:v>27.9984</c:v>
                </c:pt>
                <c:pt idx="41603" formatCode="General">
                  <c:v>27.998999999999999</c:v>
                </c:pt>
                <c:pt idx="41604" formatCode="General">
                  <c:v>27.999700000000001</c:v>
                </c:pt>
                <c:pt idx="41605" formatCode="General">
                  <c:v>28.000399999999999</c:v>
                </c:pt>
                <c:pt idx="41606" formatCode="General">
                  <c:v>28.001100000000001</c:v>
                </c:pt>
                <c:pt idx="41607" formatCode="General">
                  <c:v>28.0017</c:v>
                </c:pt>
                <c:pt idx="41608" formatCode="General">
                  <c:v>28.002400000000002</c:v>
                </c:pt>
                <c:pt idx="41609" formatCode="General">
                  <c:v>28.0031</c:v>
                </c:pt>
                <c:pt idx="41610" formatCode="General">
                  <c:v>28.003699999999998</c:v>
                </c:pt>
                <c:pt idx="41611" formatCode="General">
                  <c:v>28.0044</c:v>
                </c:pt>
                <c:pt idx="41612" formatCode="General">
                  <c:v>28.005099999999999</c:v>
                </c:pt>
                <c:pt idx="41613" formatCode="General">
                  <c:v>28.005800000000001</c:v>
                </c:pt>
                <c:pt idx="41614" formatCode="General">
                  <c:v>28.006399999999999</c:v>
                </c:pt>
                <c:pt idx="41615" formatCode="General">
                  <c:v>28.007100000000001</c:v>
                </c:pt>
                <c:pt idx="41616" formatCode="General">
                  <c:v>28.0078</c:v>
                </c:pt>
                <c:pt idx="41617" formatCode="General">
                  <c:v>28.008500000000002</c:v>
                </c:pt>
                <c:pt idx="41618" formatCode="General">
                  <c:v>28.0091</c:v>
                </c:pt>
                <c:pt idx="41619" formatCode="General">
                  <c:v>28.009799999999998</c:v>
                </c:pt>
                <c:pt idx="41620" formatCode="General">
                  <c:v>28.0105</c:v>
                </c:pt>
                <c:pt idx="41621" formatCode="General">
                  <c:v>28.011099999999999</c:v>
                </c:pt>
                <c:pt idx="41622" formatCode="General">
                  <c:v>28.011800000000001</c:v>
                </c:pt>
                <c:pt idx="41623" formatCode="General">
                  <c:v>28.012499999999999</c:v>
                </c:pt>
                <c:pt idx="41624" formatCode="General">
                  <c:v>28.013200000000001</c:v>
                </c:pt>
                <c:pt idx="41625" formatCode="General">
                  <c:v>28.0138</c:v>
                </c:pt>
                <c:pt idx="41626" formatCode="General">
                  <c:v>28.014500000000002</c:v>
                </c:pt>
                <c:pt idx="41627" formatCode="General">
                  <c:v>28.0152</c:v>
                </c:pt>
                <c:pt idx="41628" formatCode="General">
                  <c:v>28.015899999999998</c:v>
                </c:pt>
                <c:pt idx="41629" formatCode="General">
                  <c:v>28.016500000000001</c:v>
                </c:pt>
                <c:pt idx="41630" formatCode="General">
                  <c:v>28.017199999999999</c:v>
                </c:pt>
                <c:pt idx="41631" formatCode="General">
                  <c:v>28.017900000000001</c:v>
                </c:pt>
                <c:pt idx="41632" formatCode="General">
                  <c:v>28.018599999999999</c:v>
                </c:pt>
                <c:pt idx="41633" formatCode="General">
                  <c:v>28.019200000000001</c:v>
                </c:pt>
                <c:pt idx="41634" formatCode="General">
                  <c:v>28.0199</c:v>
                </c:pt>
                <c:pt idx="41635" formatCode="General">
                  <c:v>28.020600000000002</c:v>
                </c:pt>
                <c:pt idx="41636" formatCode="General">
                  <c:v>28.0212</c:v>
                </c:pt>
                <c:pt idx="41637" formatCode="General">
                  <c:v>28.021899999999999</c:v>
                </c:pt>
                <c:pt idx="41638" formatCode="General">
                  <c:v>28.022600000000001</c:v>
                </c:pt>
                <c:pt idx="41639" formatCode="General">
                  <c:v>28.023299999999999</c:v>
                </c:pt>
                <c:pt idx="41640" formatCode="General">
                  <c:v>28.023900000000001</c:v>
                </c:pt>
                <c:pt idx="41641" formatCode="General">
                  <c:v>28.0246</c:v>
                </c:pt>
                <c:pt idx="41642" formatCode="General">
                  <c:v>28.025300000000001</c:v>
                </c:pt>
                <c:pt idx="41643" formatCode="General">
                  <c:v>28.026</c:v>
                </c:pt>
                <c:pt idx="41644" formatCode="General">
                  <c:v>28.026599999999998</c:v>
                </c:pt>
                <c:pt idx="41645" formatCode="General">
                  <c:v>28.0273</c:v>
                </c:pt>
                <c:pt idx="41646" formatCode="General">
                  <c:v>28.027999999999999</c:v>
                </c:pt>
                <c:pt idx="41647" formatCode="General">
                  <c:v>28.028600000000001</c:v>
                </c:pt>
                <c:pt idx="41648" formatCode="General">
                  <c:v>28.029299999999999</c:v>
                </c:pt>
                <c:pt idx="41649" formatCode="General">
                  <c:v>28.03</c:v>
                </c:pt>
                <c:pt idx="41650" formatCode="General">
                  <c:v>28.0307</c:v>
                </c:pt>
                <c:pt idx="41651" formatCode="General">
                  <c:v>28.031300000000002</c:v>
                </c:pt>
                <c:pt idx="41652" formatCode="General">
                  <c:v>28.032</c:v>
                </c:pt>
                <c:pt idx="41653" formatCode="General">
                  <c:v>28.032699999999998</c:v>
                </c:pt>
                <c:pt idx="41654" formatCode="General">
                  <c:v>28.0334</c:v>
                </c:pt>
                <c:pt idx="41655" formatCode="General">
                  <c:v>28.033999999999999</c:v>
                </c:pt>
                <c:pt idx="41656" formatCode="General">
                  <c:v>28.034700000000001</c:v>
                </c:pt>
                <c:pt idx="41657" formatCode="General">
                  <c:v>28.035399999999999</c:v>
                </c:pt>
                <c:pt idx="41658" formatCode="General">
                  <c:v>28.036000000000001</c:v>
                </c:pt>
                <c:pt idx="41659" formatCode="General">
                  <c:v>28.0367</c:v>
                </c:pt>
                <c:pt idx="41660" formatCode="General">
                  <c:v>28.037400000000002</c:v>
                </c:pt>
                <c:pt idx="41661" formatCode="General">
                  <c:v>28.0381</c:v>
                </c:pt>
                <c:pt idx="41662" formatCode="General">
                  <c:v>28.038699999999999</c:v>
                </c:pt>
                <c:pt idx="41663" formatCode="General">
                  <c:v>28.039400000000001</c:v>
                </c:pt>
                <c:pt idx="41664" formatCode="General">
                  <c:v>28.040099999999999</c:v>
                </c:pt>
                <c:pt idx="41665" formatCode="General">
                  <c:v>28.040800000000001</c:v>
                </c:pt>
                <c:pt idx="41666" formatCode="General">
                  <c:v>28.041399999999999</c:v>
                </c:pt>
                <c:pt idx="41667" formatCode="General">
                  <c:v>28.042100000000001</c:v>
                </c:pt>
                <c:pt idx="41668" formatCode="General">
                  <c:v>28.0428</c:v>
                </c:pt>
                <c:pt idx="41669" formatCode="General">
                  <c:v>28.043500000000002</c:v>
                </c:pt>
                <c:pt idx="41670" formatCode="General">
                  <c:v>28.0441</c:v>
                </c:pt>
                <c:pt idx="41671" formatCode="General">
                  <c:v>28.044799999999999</c:v>
                </c:pt>
                <c:pt idx="41672" formatCode="General">
                  <c:v>28.045500000000001</c:v>
                </c:pt>
                <c:pt idx="41673" formatCode="General">
                  <c:v>28.046099999999999</c:v>
                </c:pt>
                <c:pt idx="41674" formatCode="General">
                  <c:v>28.046800000000001</c:v>
                </c:pt>
                <c:pt idx="41675" formatCode="General">
                  <c:v>28.047499999999999</c:v>
                </c:pt>
                <c:pt idx="41676" formatCode="General">
                  <c:v>28.048200000000001</c:v>
                </c:pt>
                <c:pt idx="41677" formatCode="General">
                  <c:v>28.0488</c:v>
                </c:pt>
                <c:pt idx="41678" formatCode="General">
                  <c:v>28.049499999999998</c:v>
                </c:pt>
                <c:pt idx="41679" formatCode="General">
                  <c:v>28.0502</c:v>
                </c:pt>
                <c:pt idx="41680" formatCode="General">
                  <c:v>28.050899999999999</c:v>
                </c:pt>
                <c:pt idx="41681" formatCode="General">
                  <c:v>28.051500000000001</c:v>
                </c:pt>
                <c:pt idx="41682" formatCode="General">
                  <c:v>28.052199999999999</c:v>
                </c:pt>
                <c:pt idx="41683" formatCode="General">
                  <c:v>28.052900000000001</c:v>
                </c:pt>
                <c:pt idx="41684" formatCode="General">
                  <c:v>28.0535</c:v>
                </c:pt>
                <c:pt idx="41685" formatCode="General">
                  <c:v>28.054200000000002</c:v>
                </c:pt>
                <c:pt idx="41686" formatCode="General">
                  <c:v>28.0549</c:v>
                </c:pt>
                <c:pt idx="41687" formatCode="General">
                  <c:v>28.055599999999998</c:v>
                </c:pt>
                <c:pt idx="41688" formatCode="General">
                  <c:v>28.0562</c:v>
                </c:pt>
                <c:pt idx="41689" formatCode="General">
                  <c:v>28.056899999999999</c:v>
                </c:pt>
                <c:pt idx="41690" formatCode="General">
                  <c:v>28.057600000000001</c:v>
                </c:pt>
                <c:pt idx="41691" formatCode="General">
                  <c:v>28.058299999999999</c:v>
                </c:pt>
                <c:pt idx="41692" formatCode="General">
                  <c:v>28.058900000000001</c:v>
                </c:pt>
                <c:pt idx="41693" formatCode="General">
                  <c:v>28.0596</c:v>
                </c:pt>
                <c:pt idx="41694" formatCode="General">
                  <c:v>28.060300000000002</c:v>
                </c:pt>
                <c:pt idx="41695" formatCode="General">
                  <c:v>28.0609</c:v>
                </c:pt>
                <c:pt idx="41696" formatCode="General">
                  <c:v>28.061599999999999</c:v>
                </c:pt>
                <c:pt idx="41697" formatCode="General">
                  <c:v>28.0623</c:v>
                </c:pt>
                <c:pt idx="41698" formatCode="General">
                  <c:v>28.062999999999999</c:v>
                </c:pt>
                <c:pt idx="41699" formatCode="General">
                  <c:v>28.063600000000001</c:v>
                </c:pt>
                <c:pt idx="41700" formatCode="General">
                  <c:v>28.064299999999999</c:v>
                </c:pt>
                <c:pt idx="41701" formatCode="General">
                  <c:v>28.065000000000001</c:v>
                </c:pt>
                <c:pt idx="41702" formatCode="General">
                  <c:v>28.0657</c:v>
                </c:pt>
                <c:pt idx="41703" formatCode="General">
                  <c:v>28.066299999999998</c:v>
                </c:pt>
                <c:pt idx="41704" formatCode="General">
                  <c:v>28.067</c:v>
                </c:pt>
                <c:pt idx="41705" formatCode="General">
                  <c:v>28.067699999999999</c:v>
                </c:pt>
                <c:pt idx="41706" formatCode="General">
                  <c:v>28.0684</c:v>
                </c:pt>
                <c:pt idx="41707" formatCode="General">
                  <c:v>28.068999999999999</c:v>
                </c:pt>
                <c:pt idx="41708" formatCode="General">
                  <c:v>28.069700000000001</c:v>
                </c:pt>
                <c:pt idx="41709" formatCode="General">
                  <c:v>28.070399999999999</c:v>
                </c:pt>
                <c:pt idx="41710" formatCode="General">
                  <c:v>28.071000000000002</c:v>
                </c:pt>
                <c:pt idx="41711" formatCode="General">
                  <c:v>28.0717</c:v>
                </c:pt>
                <c:pt idx="41712" formatCode="General">
                  <c:v>28.072399999999998</c:v>
                </c:pt>
                <c:pt idx="41713" formatCode="General">
                  <c:v>28.0731</c:v>
                </c:pt>
                <c:pt idx="41714" formatCode="General">
                  <c:v>28.073699999999999</c:v>
                </c:pt>
                <c:pt idx="41715" formatCode="General">
                  <c:v>28.074400000000001</c:v>
                </c:pt>
                <c:pt idx="41716" formatCode="General">
                  <c:v>28.075099999999999</c:v>
                </c:pt>
                <c:pt idx="41717" formatCode="General">
                  <c:v>28.075800000000001</c:v>
                </c:pt>
                <c:pt idx="41718" formatCode="General">
                  <c:v>28.0764</c:v>
                </c:pt>
                <c:pt idx="41719" formatCode="General">
                  <c:v>28.077100000000002</c:v>
                </c:pt>
                <c:pt idx="41720" formatCode="General">
                  <c:v>28.0778</c:v>
                </c:pt>
                <c:pt idx="41721" formatCode="General">
                  <c:v>28.078399999999998</c:v>
                </c:pt>
                <c:pt idx="41722" formatCode="General">
                  <c:v>28.0791</c:v>
                </c:pt>
                <c:pt idx="41723" formatCode="General">
                  <c:v>28.079799999999999</c:v>
                </c:pt>
                <c:pt idx="41724" formatCode="General">
                  <c:v>28.080500000000001</c:v>
                </c:pt>
                <c:pt idx="41725" formatCode="General">
                  <c:v>28.081099999999999</c:v>
                </c:pt>
                <c:pt idx="41726" formatCode="General">
                  <c:v>28.081800000000001</c:v>
                </c:pt>
                <c:pt idx="41727" formatCode="General">
                  <c:v>28.0825</c:v>
                </c:pt>
                <c:pt idx="41728" formatCode="General">
                  <c:v>28.083200000000001</c:v>
                </c:pt>
                <c:pt idx="41729" formatCode="General">
                  <c:v>28.0838</c:v>
                </c:pt>
                <c:pt idx="41730" formatCode="General">
                  <c:v>28.084499999999998</c:v>
                </c:pt>
                <c:pt idx="41731" formatCode="General">
                  <c:v>28.0852</c:v>
                </c:pt>
                <c:pt idx="41732" formatCode="General">
                  <c:v>28.085899999999999</c:v>
                </c:pt>
                <c:pt idx="41733" formatCode="General">
                  <c:v>28.086500000000001</c:v>
                </c:pt>
                <c:pt idx="41734" formatCode="General">
                  <c:v>28.087199999999999</c:v>
                </c:pt>
                <c:pt idx="41735" formatCode="General">
                  <c:v>28.087900000000001</c:v>
                </c:pt>
                <c:pt idx="41736" formatCode="General">
                  <c:v>28.0885</c:v>
                </c:pt>
                <c:pt idx="41737" formatCode="General">
                  <c:v>28.089200000000002</c:v>
                </c:pt>
                <c:pt idx="41738" formatCode="General">
                  <c:v>28.0899</c:v>
                </c:pt>
                <c:pt idx="41739" formatCode="General">
                  <c:v>28.090599999999998</c:v>
                </c:pt>
                <c:pt idx="41740" formatCode="General">
                  <c:v>28.091200000000001</c:v>
                </c:pt>
                <c:pt idx="41741" formatCode="General">
                  <c:v>28.091899999999999</c:v>
                </c:pt>
                <c:pt idx="41742" formatCode="General">
                  <c:v>28.092600000000001</c:v>
                </c:pt>
                <c:pt idx="41743" formatCode="General">
                  <c:v>28.093299999999999</c:v>
                </c:pt>
                <c:pt idx="41744" formatCode="General">
                  <c:v>28.093900000000001</c:v>
                </c:pt>
                <c:pt idx="41745" formatCode="General">
                  <c:v>28.0946</c:v>
                </c:pt>
                <c:pt idx="41746" formatCode="General">
                  <c:v>28.095300000000002</c:v>
                </c:pt>
                <c:pt idx="41747" formatCode="General">
                  <c:v>28.0959</c:v>
                </c:pt>
                <c:pt idx="41748" formatCode="General">
                  <c:v>28.096599999999999</c:v>
                </c:pt>
                <c:pt idx="41749" formatCode="General">
                  <c:v>28.097300000000001</c:v>
                </c:pt>
                <c:pt idx="41750" formatCode="General">
                  <c:v>28.097999999999999</c:v>
                </c:pt>
                <c:pt idx="41751" formatCode="General">
                  <c:v>28.098600000000001</c:v>
                </c:pt>
                <c:pt idx="41752" formatCode="General">
                  <c:v>28.099299999999999</c:v>
                </c:pt>
                <c:pt idx="41753" formatCode="General">
                  <c:v>28.1</c:v>
                </c:pt>
                <c:pt idx="41754" formatCode="General">
                  <c:v>28.1007</c:v>
                </c:pt>
                <c:pt idx="41755" formatCode="General">
                  <c:v>28.101299999999998</c:v>
                </c:pt>
                <c:pt idx="41756" formatCode="General">
                  <c:v>28.102</c:v>
                </c:pt>
                <c:pt idx="41757" formatCode="General">
                  <c:v>28.102699999999999</c:v>
                </c:pt>
                <c:pt idx="41758" formatCode="General">
                  <c:v>28.103300000000001</c:v>
                </c:pt>
                <c:pt idx="41759" formatCode="General">
                  <c:v>28.103999999999999</c:v>
                </c:pt>
                <c:pt idx="41760" formatCode="General">
                  <c:v>28.104700000000001</c:v>
                </c:pt>
                <c:pt idx="41761" formatCode="General">
                  <c:v>28.105399999999999</c:v>
                </c:pt>
                <c:pt idx="41762" formatCode="General">
                  <c:v>28.106000000000002</c:v>
                </c:pt>
                <c:pt idx="41763" formatCode="General">
                  <c:v>28.1067</c:v>
                </c:pt>
                <c:pt idx="41764" formatCode="General">
                  <c:v>28.107399999999998</c:v>
                </c:pt>
                <c:pt idx="41765" formatCode="General">
                  <c:v>28.1081</c:v>
                </c:pt>
                <c:pt idx="41766" formatCode="General">
                  <c:v>28.108699999999999</c:v>
                </c:pt>
                <c:pt idx="41767" formatCode="General">
                  <c:v>28.109400000000001</c:v>
                </c:pt>
                <c:pt idx="41768" formatCode="General">
                  <c:v>28.110099999999999</c:v>
                </c:pt>
                <c:pt idx="41769" formatCode="General">
                  <c:v>28.110800000000001</c:v>
                </c:pt>
                <c:pt idx="41770" formatCode="General">
                  <c:v>28.1114</c:v>
                </c:pt>
                <c:pt idx="41771" formatCode="General">
                  <c:v>28.112100000000002</c:v>
                </c:pt>
                <c:pt idx="41772" formatCode="General">
                  <c:v>28.1128</c:v>
                </c:pt>
                <c:pt idx="41773" formatCode="General">
                  <c:v>28.113399999999999</c:v>
                </c:pt>
                <c:pt idx="41774" formatCode="General">
                  <c:v>28.114100000000001</c:v>
                </c:pt>
                <c:pt idx="41775" formatCode="General">
                  <c:v>28.114799999999999</c:v>
                </c:pt>
                <c:pt idx="41776" formatCode="General">
                  <c:v>28.115500000000001</c:v>
                </c:pt>
                <c:pt idx="41777" formatCode="General">
                  <c:v>28.116099999999999</c:v>
                </c:pt>
                <c:pt idx="41778" formatCode="General">
                  <c:v>28.116800000000001</c:v>
                </c:pt>
                <c:pt idx="41779" formatCode="General">
                  <c:v>28.1175</c:v>
                </c:pt>
                <c:pt idx="41780" formatCode="General">
                  <c:v>28.118200000000002</c:v>
                </c:pt>
                <c:pt idx="41781" formatCode="General">
                  <c:v>28.1188</c:v>
                </c:pt>
                <c:pt idx="41782" formatCode="General">
                  <c:v>28.119499999999999</c:v>
                </c:pt>
                <c:pt idx="41783" formatCode="General">
                  <c:v>28.120200000000001</c:v>
                </c:pt>
                <c:pt idx="41784" formatCode="General">
                  <c:v>28.120799999999999</c:v>
                </c:pt>
                <c:pt idx="41785" formatCode="General">
                  <c:v>28.121500000000001</c:v>
                </c:pt>
                <c:pt idx="41786" formatCode="General">
                  <c:v>28.122199999999999</c:v>
                </c:pt>
                <c:pt idx="41787" formatCode="General">
                  <c:v>28.122900000000001</c:v>
                </c:pt>
                <c:pt idx="41788" formatCode="General">
                  <c:v>28.1235</c:v>
                </c:pt>
                <c:pt idx="41789" formatCode="General">
                  <c:v>28.124199999999998</c:v>
                </c:pt>
                <c:pt idx="41790" formatCode="General">
                  <c:v>28.1249</c:v>
                </c:pt>
                <c:pt idx="41791" formatCode="General">
                  <c:v>28.125599999999999</c:v>
                </c:pt>
                <c:pt idx="41792" formatCode="General">
                  <c:v>28.126200000000001</c:v>
                </c:pt>
                <c:pt idx="41793" formatCode="General">
                  <c:v>28.126899999999999</c:v>
                </c:pt>
                <c:pt idx="41794" formatCode="General">
                  <c:v>28.127600000000001</c:v>
                </c:pt>
                <c:pt idx="41795" formatCode="General">
                  <c:v>28.1282</c:v>
                </c:pt>
                <c:pt idx="41796" formatCode="General">
                  <c:v>28.128900000000002</c:v>
                </c:pt>
                <c:pt idx="41797" formatCode="General">
                  <c:v>28.1296</c:v>
                </c:pt>
                <c:pt idx="41798" formatCode="General">
                  <c:v>28.130299999999998</c:v>
                </c:pt>
                <c:pt idx="41799" formatCode="General">
                  <c:v>28.1309</c:v>
                </c:pt>
                <c:pt idx="41800" formatCode="General">
                  <c:v>28.131599999999999</c:v>
                </c:pt>
                <c:pt idx="41801" formatCode="General">
                  <c:v>28.132300000000001</c:v>
                </c:pt>
                <c:pt idx="41802" formatCode="General">
                  <c:v>28.132999999999999</c:v>
                </c:pt>
                <c:pt idx="41803" formatCode="General">
                  <c:v>28.133600000000001</c:v>
                </c:pt>
                <c:pt idx="41804" formatCode="General">
                  <c:v>28.1343</c:v>
                </c:pt>
                <c:pt idx="41805" formatCode="General">
                  <c:v>28.135000000000002</c:v>
                </c:pt>
                <c:pt idx="41806" formatCode="General">
                  <c:v>28.1357</c:v>
                </c:pt>
                <c:pt idx="41807" formatCode="General">
                  <c:v>28.136299999999999</c:v>
                </c:pt>
                <c:pt idx="41808" formatCode="General">
                  <c:v>28.137</c:v>
                </c:pt>
                <c:pt idx="41809" formatCode="General">
                  <c:v>28.137699999999999</c:v>
                </c:pt>
                <c:pt idx="41810" formatCode="General">
                  <c:v>28.138300000000001</c:v>
                </c:pt>
                <c:pt idx="41811" formatCode="General">
                  <c:v>28.138999999999999</c:v>
                </c:pt>
                <c:pt idx="41812" formatCode="General">
                  <c:v>28.139700000000001</c:v>
                </c:pt>
                <c:pt idx="41813" formatCode="General">
                  <c:v>28.1404</c:v>
                </c:pt>
                <c:pt idx="41814" formatCode="General">
                  <c:v>28.140999999999998</c:v>
                </c:pt>
                <c:pt idx="41815" formatCode="General">
                  <c:v>28.1417</c:v>
                </c:pt>
                <c:pt idx="41816" formatCode="General">
                  <c:v>28.142399999999999</c:v>
                </c:pt>
                <c:pt idx="41817" formatCode="General">
                  <c:v>28.1431</c:v>
                </c:pt>
                <c:pt idx="41818" formatCode="General">
                  <c:v>28.143699999999999</c:v>
                </c:pt>
                <c:pt idx="41819" formatCode="General">
                  <c:v>28.144400000000001</c:v>
                </c:pt>
                <c:pt idx="41820" formatCode="General">
                  <c:v>28.145099999999999</c:v>
                </c:pt>
                <c:pt idx="41821" formatCode="General">
                  <c:v>28.145700000000001</c:v>
                </c:pt>
                <c:pt idx="41822" formatCode="General">
                  <c:v>28.1464</c:v>
                </c:pt>
                <c:pt idx="41823" formatCode="General">
                  <c:v>28.147099999999998</c:v>
                </c:pt>
                <c:pt idx="41824" formatCode="General">
                  <c:v>28.1478</c:v>
                </c:pt>
                <c:pt idx="41825" formatCode="General">
                  <c:v>28.148399999999999</c:v>
                </c:pt>
                <c:pt idx="41826" formatCode="General">
                  <c:v>28.149100000000001</c:v>
                </c:pt>
                <c:pt idx="41827" formatCode="General">
                  <c:v>28.149799999999999</c:v>
                </c:pt>
                <c:pt idx="41828" formatCode="General">
                  <c:v>28.150500000000001</c:v>
                </c:pt>
                <c:pt idx="41829" formatCode="General">
                  <c:v>28.1511</c:v>
                </c:pt>
                <c:pt idx="41830" formatCode="General">
                  <c:v>28.151800000000001</c:v>
                </c:pt>
                <c:pt idx="41831" formatCode="General">
                  <c:v>28.1525</c:v>
                </c:pt>
                <c:pt idx="41832" formatCode="General">
                  <c:v>28.153199999999998</c:v>
                </c:pt>
                <c:pt idx="41833" formatCode="General">
                  <c:v>28.1538</c:v>
                </c:pt>
                <c:pt idx="41834" formatCode="General">
                  <c:v>28.154499999999999</c:v>
                </c:pt>
                <c:pt idx="41835" formatCode="General">
                  <c:v>28.155200000000001</c:v>
                </c:pt>
                <c:pt idx="41836" formatCode="General">
                  <c:v>28.155799999999999</c:v>
                </c:pt>
                <c:pt idx="41837" formatCode="General">
                  <c:v>28.156500000000001</c:v>
                </c:pt>
                <c:pt idx="41838" formatCode="General">
                  <c:v>28.1572</c:v>
                </c:pt>
                <c:pt idx="41839" formatCode="General">
                  <c:v>28.157900000000001</c:v>
                </c:pt>
                <c:pt idx="41840" formatCode="General">
                  <c:v>28.1585</c:v>
                </c:pt>
                <c:pt idx="41841" formatCode="General">
                  <c:v>28.159199999999998</c:v>
                </c:pt>
                <c:pt idx="41842" formatCode="General">
                  <c:v>28.1599</c:v>
                </c:pt>
                <c:pt idx="41843" formatCode="General">
                  <c:v>28.160599999999999</c:v>
                </c:pt>
                <c:pt idx="41844" formatCode="General">
                  <c:v>28.161200000000001</c:v>
                </c:pt>
                <c:pt idx="41845" formatCode="General">
                  <c:v>28.161899999999999</c:v>
                </c:pt>
                <c:pt idx="41846" formatCode="General">
                  <c:v>28.162600000000001</c:v>
                </c:pt>
                <c:pt idx="41847" formatCode="General">
                  <c:v>28.1632</c:v>
                </c:pt>
                <c:pt idx="41848" formatCode="General">
                  <c:v>28.163900000000002</c:v>
                </c:pt>
                <c:pt idx="41849" formatCode="General">
                  <c:v>28.1646</c:v>
                </c:pt>
                <c:pt idx="41850" formatCode="General">
                  <c:v>28.165299999999998</c:v>
                </c:pt>
                <c:pt idx="41851" formatCode="General">
                  <c:v>28.165900000000001</c:v>
                </c:pt>
                <c:pt idx="41852" formatCode="General">
                  <c:v>28.166599999999999</c:v>
                </c:pt>
                <c:pt idx="41853" formatCode="General">
                  <c:v>28.167300000000001</c:v>
                </c:pt>
                <c:pt idx="41854" formatCode="General">
                  <c:v>28.167999999999999</c:v>
                </c:pt>
                <c:pt idx="41855" formatCode="General">
                  <c:v>28.168600000000001</c:v>
                </c:pt>
                <c:pt idx="41856" formatCode="General">
                  <c:v>28.1693</c:v>
                </c:pt>
                <c:pt idx="41857" formatCode="General">
                  <c:v>28.17</c:v>
                </c:pt>
                <c:pt idx="41858" formatCode="General">
                  <c:v>28.1706</c:v>
                </c:pt>
                <c:pt idx="41859" formatCode="General">
                  <c:v>28.171299999999999</c:v>
                </c:pt>
                <c:pt idx="41860" formatCode="General">
                  <c:v>28.172000000000001</c:v>
                </c:pt>
                <c:pt idx="41861" formatCode="General">
                  <c:v>28.172699999999999</c:v>
                </c:pt>
                <c:pt idx="41862" formatCode="General">
                  <c:v>28.173300000000001</c:v>
                </c:pt>
                <c:pt idx="41863" formatCode="General">
                  <c:v>28.173999999999999</c:v>
                </c:pt>
                <c:pt idx="41864" formatCode="General">
                  <c:v>28.174700000000001</c:v>
                </c:pt>
                <c:pt idx="41865" formatCode="General">
                  <c:v>28.1754</c:v>
                </c:pt>
                <c:pt idx="41866" formatCode="General">
                  <c:v>28.175999999999998</c:v>
                </c:pt>
                <c:pt idx="41867" formatCode="General">
                  <c:v>28.1767</c:v>
                </c:pt>
                <c:pt idx="41868" formatCode="General">
                  <c:v>28.177399999999999</c:v>
                </c:pt>
                <c:pt idx="41869" formatCode="General">
                  <c:v>28.178100000000001</c:v>
                </c:pt>
                <c:pt idx="41870" formatCode="General">
                  <c:v>28.178699999999999</c:v>
                </c:pt>
                <c:pt idx="41871" formatCode="General">
                  <c:v>28.179400000000001</c:v>
                </c:pt>
                <c:pt idx="41872" formatCode="General">
                  <c:v>28.180099999999999</c:v>
                </c:pt>
                <c:pt idx="41873" formatCode="General">
                  <c:v>28.180700000000002</c:v>
                </c:pt>
                <c:pt idx="41874" formatCode="General">
                  <c:v>28.1814</c:v>
                </c:pt>
                <c:pt idx="41875" formatCode="General">
                  <c:v>28.182099999999998</c:v>
                </c:pt>
                <c:pt idx="41876" formatCode="General">
                  <c:v>28.1828</c:v>
                </c:pt>
                <c:pt idx="41877" formatCode="General">
                  <c:v>28.183399999999999</c:v>
                </c:pt>
                <c:pt idx="41878" formatCode="General">
                  <c:v>28.184100000000001</c:v>
                </c:pt>
                <c:pt idx="41879" formatCode="General">
                  <c:v>28.184799999999999</c:v>
                </c:pt>
                <c:pt idx="41880" formatCode="General">
                  <c:v>28.185500000000001</c:v>
                </c:pt>
                <c:pt idx="41881" formatCode="General">
                  <c:v>28.1861</c:v>
                </c:pt>
                <c:pt idx="41882" formatCode="General">
                  <c:v>28.186800000000002</c:v>
                </c:pt>
                <c:pt idx="41883" formatCode="General">
                  <c:v>28.1875</c:v>
                </c:pt>
                <c:pt idx="41884" formatCode="General">
                  <c:v>28.188099999999999</c:v>
                </c:pt>
                <c:pt idx="41885" formatCode="General">
                  <c:v>28.188800000000001</c:v>
                </c:pt>
                <c:pt idx="41886" formatCode="General">
                  <c:v>28.189499999999999</c:v>
                </c:pt>
                <c:pt idx="41887" formatCode="General">
                  <c:v>28.190200000000001</c:v>
                </c:pt>
                <c:pt idx="41888" formatCode="General">
                  <c:v>28.190799999999999</c:v>
                </c:pt>
                <c:pt idx="41889" formatCode="General">
                  <c:v>28.191500000000001</c:v>
                </c:pt>
                <c:pt idx="41890" formatCode="General">
                  <c:v>28.1922</c:v>
                </c:pt>
                <c:pt idx="41891" formatCode="General">
                  <c:v>28.192900000000002</c:v>
                </c:pt>
                <c:pt idx="41892" formatCode="General">
                  <c:v>28.1935</c:v>
                </c:pt>
                <c:pt idx="41893" formatCode="General">
                  <c:v>28.194199999999999</c:v>
                </c:pt>
                <c:pt idx="41894" formatCode="General">
                  <c:v>28.194900000000001</c:v>
                </c:pt>
                <c:pt idx="41895" formatCode="General">
                  <c:v>28.195599999999999</c:v>
                </c:pt>
                <c:pt idx="41896" formatCode="General">
                  <c:v>28.196200000000001</c:v>
                </c:pt>
                <c:pt idx="41897" formatCode="General">
                  <c:v>28.196899999999999</c:v>
                </c:pt>
                <c:pt idx="41898" formatCode="General">
                  <c:v>28.197600000000001</c:v>
                </c:pt>
                <c:pt idx="41899" formatCode="General">
                  <c:v>28.1982</c:v>
                </c:pt>
                <c:pt idx="41900" formatCode="General">
                  <c:v>28.198899999999998</c:v>
                </c:pt>
                <c:pt idx="41901" formatCode="General">
                  <c:v>28.1996</c:v>
                </c:pt>
                <c:pt idx="41902" formatCode="General">
                  <c:v>28.200299999999999</c:v>
                </c:pt>
                <c:pt idx="41903" formatCode="General">
                  <c:v>28.200900000000001</c:v>
                </c:pt>
                <c:pt idx="41904" formatCode="General">
                  <c:v>28.201599999999999</c:v>
                </c:pt>
                <c:pt idx="41905" formatCode="General">
                  <c:v>28.202300000000001</c:v>
                </c:pt>
                <c:pt idx="41906" formatCode="General">
                  <c:v>28.202999999999999</c:v>
                </c:pt>
                <c:pt idx="41907" formatCode="General">
                  <c:v>28.203600000000002</c:v>
                </c:pt>
                <c:pt idx="41908" formatCode="General">
                  <c:v>28.2043</c:v>
                </c:pt>
                <c:pt idx="41909" formatCode="General">
                  <c:v>28.204999999999998</c:v>
                </c:pt>
                <c:pt idx="41910" formatCode="General">
                  <c:v>28.2056</c:v>
                </c:pt>
                <c:pt idx="41911" formatCode="General">
                  <c:v>28.206299999999999</c:v>
                </c:pt>
                <c:pt idx="41912" formatCode="General">
                  <c:v>28.207000000000001</c:v>
                </c:pt>
                <c:pt idx="41913" formatCode="General">
                  <c:v>28.207699999999999</c:v>
                </c:pt>
                <c:pt idx="41914" formatCode="General">
                  <c:v>28.208300000000001</c:v>
                </c:pt>
                <c:pt idx="41915" formatCode="General">
                  <c:v>28.209</c:v>
                </c:pt>
                <c:pt idx="41916" formatCode="General">
                  <c:v>28.209700000000002</c:v>
                </c:pt>
                <c:pt idx="41917" formatCode="General">
                  <c:v>28.2104</c:v>
                </c:pt>
                <c:pt idx="41918" formatCode="General">
                  <c:v>28.210999999999999</c:v>
                </c:pt>
                <c:pt idx="41919" formatCode="General">
                  <c:v>28.2117</c:v>
                </c:pt>
                <c:pt idx="41920" formatCode="General">
                  <c:v>28.212399999999999</c:v>
                </c:pt>
                <c:pt idx="41921" formatCode="General">
                  <c:v>28.213000000000001</c:v>
                </c:pt>
                <c:pt idx="41922" formatCode="General">
                  <c:v>28.213699999999999</c:v>
                </c:pt>
                <c:pt idx="41923" formatCode="General">
                  <c:v>28.214400000000001</c:v>
                </c:pt>
                <c:pt idx="41924" formatCode="General">
                  <c:v>28.2151</c:v>
                </c:pt>
                <c:pt idx="41925" formatCode="General">
                  <c:v>28.215699999999998</c:v>
                </c:pt>
                <c:pt idx="41926" formatCode="General">
                  <c:v>28.2164</c:v>
                </c:pt>
                <c:pt idx="41927" formatCode="General">
                  <c:v>28.217099999999999</c:v>
                </c:pt>
                <c:pt idx="41928" formatCode="General">
                  <c:v>28.2178</c:v>
                </c:pt>
                <c:pt idx="41929" formatCode="General">
                  <c:v>28.218399999999999</c:v>
                </c:pt>
                <c:pt idx="41930" formatCode="General">
                  <c:v>28.219100000000001</c:v>
                </c:pt>
                <c:pt idx="41931" formatCode="General">
                  <c:v>28.219799999999999</c:v>
                </c:pt>
                <c:pt idx="41932" formatCode="General">
                  <c:v>28.220500000000001</c:v>
                </c:pt>
                <c:pt idx="41933" formatCode="General">
                  <c:v>28.2211</c:v>
                </c:pt>
                <c:pt idx="41934" formatCode="General">
                  <c:v>28.221800000000002</c:v>
                </c:pt>
                <c:pt idx="41935" formatCode="General">
                  <c:v>28.2225</c:v>
                </c:pt>
                <c:pt idx="41936" formatCode="General">
                  <c:v>28.223099999999999</c:v>
                </c:pt>
                <c:pt idx="41937" formatCode="General">
                  <c:v>28.223800000000001</c:v>
                </c:pt>
                <c:pt idx="41938" formatCode="General">
                  <c:v>28.224499999999999</c:v>
                </c:pt>
                <c:pt idx="41939" formatCode="General">
                  <c:v>28.225200000000001</c:v>
                </c:pt>
                <c:pt idx="41940" formatCode="General">
                  <c:v>28.2258</c:v>
                </c:pt>
                <c:pt idx="41941" formatCode="General">
                  <c:v>28.226500000000001</c:v>
                </c:pt>
                <c:pt idx="41942" formatCode="General">
                  <c:v>28.2272</c:v>
                </c:pt>
                <c:pt idx="41943" formatCode="General">
                  <c:v>28.227900000000002</c:v>
                </c:pt>
                <c:pt idx="41944" formatCode="General">
                  <c:v>28.2285</c:v>
                </c:pt>
                <c:pt idx="41945" formatCode="General">
                  <c:v>28.229199999999999</c:v>
                </c:pt>
                <c:pt idx="41946" formatCode="General">
                  <c:v>28.229900000000001</c:v>
                </c:pt>
                <c:pt idx="41947" formatCode="General">
                  <c:v>28.230499999999999</c:v>
                </c:pt>
                <c:pt idx="41948" formatCode="General">
                  <c:v>28.231200000000001</c:v>
                </c:pt>
                <c:pt idx="41949" formatCode="General">
                  <c:v>28.2319</c:v>
                </c:pt>
                <c:pt idx="41950" formatCode="General">
                  <c:v>28.232600000000001</c:v>
                </c:pt>
                <c:pt idx="41951" formatCode="General">
                  <c:v>28.2332</c:v>
                </c:pt>
                <c:pt idx="41952" formatCode="General">
                  <c:v>28.233899999999998</c:v>
                </c:pt>
                <c:pt idx="41953" formatCode="General">
                  <c:v>28.2346</c:v>
                </c:pt>
                <c:pt idx="41954" formatCode="General">
                  <c:v>28.235299999999999</c:v>
                </c:pt>
                <c:pt idx="41955" formatCode="General">
                  <c:v>28.235900000000001</c:v>
                </c:pt>
                <c:pt idx="41956" formatCode="General">
                  <c:v>28.236599999999999</c:v>
                </c:pt>
                <c:pt idx="41957" formatCode="General">
                  <c:v>28.237300000000001</c:v>
                </c:pt>
                <c:pt idx="41958" formatCode="General">
                  <c:v>28.2379</c:v>
                </c:pt>
                <c:pt idx="41959" formatCode="General">
                  <c:v>28.238600000000002</c:v>
                </c:pt>
                <c:pt idx="41960" formatCode="General">
                  <c:v>28.2393</c:v>
                </c:pt>
                <c:pt idx="41961" formatCode="General">
                  <c:v>28.24</c:v>
                </c:pt>
                <c:pt idx="41962" formatCode="General">
                  <c:v>28.240600000000001</c:v>
                </c:pt>
                <c:pt idx="41963" formatCode="General">
                  <c:v>28.241299999999999</c:v>
                </c:pt>
                <c:pt idx="41964" formatCode="General">
                  <c:v>28.242000000000001</c:v>
                </c:pt>
                <c:pt idx="41965" formatCode="General">
                  <c:v>28.242699999999999</c:v>
                </c:pt>
                <c:pt idx="41966" formatCode="General">
                  <c:v>28.243300000000001</c:v>
                </c:pt>
                <c:pt idx="41967" formatCode="General">
                  <c:v>28.244</c:v>
                </c:pt>
                <c:pt idx="41968" formatCode="General">
                  <c:v>28.244700000000002</c:v>
                </c:pt>
                <c:pt idx="41969" formatCode="General">
                  <c:v>28.2454</c:v>
                </c:pt>
                <c:pt idx="41970" formatCode="General">
                  <c:v>28.245999999999999</c:v>
                </c:pt>
                <c:pt idx="41971" formatCode="General">
                  <c:v>28.246700000000001</c:v>
                </c:pt>
                <c:pt idx="41972" formatCode="General">
                  <c:v>28.247399999999999</c:v>
                </c:pt>
                <c:pt idx="41973" formatCode="General">
                  <c:v>28.248000000000001</c:v>
                </c:pt>
                <c:pt idx="41974" formatCode="General">
                  <c:v>28.248699999999999</c:v>
                </c:pt>
                <c:pt idx="41975" formatCode="General">
                  <c:v>28.249400000000001</c:v>
                </c:pt>
                <c:pt idx="41976" formatCode="General">
                  <c:v>28.2501</c:v>
                </c:pt>
                <c:pt idx="41977" formatCode="General">
                  <c:v>28.250699999999998</c:v>
                </c:pt>
                <c:pt idx="41978" formatCode="General">
                  <c:v>28.2514</c:v>
                </c:pt>
                <c:pt idx="41979" formatCode="General">
                  <c:v>28.252099999999999</c:v>
                </c:pt>
                <c:pt idx="41980" formatCode="General">
                  <c:v>28.252800000000001</c:v>
                </c:pt>
                <c:pt idx="41981" formatCode="General">
                  <c:v>28.253399999999999</c:v>
                </c:pt>
                <c:pt idx="41982" formatCode="General">
                  <c:v>28.254100000000001</c:v>
                </c:pt>
                <c:pt idx="41983" formatCode="General">
                  <c:v>28.254799999999999</c:v>
                </c:pt>
                <c:pt idx="41984" formatCode="General">
                  <c:v>28.255400000000002</c:v>
                </c:pt>
                <c:pt idx="41985" formatCode="General">
                  <c:v>28.2561</c:v>
                </c:pt>
                <c:pt idx="41986" formatCode="General">
                  <c:v>28.256799999999998</c:v>
                </c:pt>
                <c:pt idx="41987" formatCode="General">
                  <c:v>28.2575</c:v>
                </c:pt>
                <c:pt idx="41988" formatCode="General">
                  <c:v>28.258099999999999</c:v>
                </c:pt>
                <c:pt idx="41989" formatCode="General">
                  <c:v>28.258800000000001</c:v>
                </c:pt>
                <c:pt idx="41990" formatCode="General">
                  <c:v>28.259499999999999</c:v>
                </c:pt>
                <c:pt idx="41991" formatCode="General">
                  <c:v>28.260200000000001</c:v>
                </c:pt>
                <c:pt idx="41992" formatCode="General">
                  <c:v>28.2608</c:v>
                </c:pt>
                <c:pt idx="41993" formatCode="General">
                  <c:v>28.261500000000002</c:v>
                </c:pt>
                <c:pt idx="41994" formatCode="General">
                  <c:v>28.2622</c:v>
                </c:pt>
                <c:pt idx="41995" formatCode="General">
                  <c:v>28.262899999999998</c:v>
                </c:pt>
                <c:pt idx="41996" formatCode="General">
                  <c:v>28.263500000000001</c:v>
                </c:pt>
                <c:pt idx="41997" formatCode="General">
                  <c:v>28.264199999999999</c:v>
                </c:pt>
                <c:pt idx="41998" formatCode="General">
                  <c:v>28.264900000000001</c:v>
                </c:pt>
                <c:pt idx="41999" formatCode="General">
                  <c:v>28.265499999999999</c:v>
                </c:pt>
                <c:pt idx="42000" formatCode="General">
                  <c:v>28.266200000000001</c:v>
                </c:pt>
                <c:pt idx="42001" formatCode="General">
                  <c:v>28.2669</c:v>
                </c:pt>
                <c:pt idx="42002" formatCode="General">
                  <c:v>28.267600000000002</c:v>
                </c:pt>
                <c:pt idx="42003" formatCode="General">
                  <c:v>28.2682</c:v>
                </c:pt>
                <c:pt idx="42004" formatCode="General">
                  <c:v>28.268899999999999</c:v>
                </c:pt>
                <c:pt idx="42005" formatCode="General">
                  <c:v>28.269600000000001</c:v>
                </c:pt>
                <c:pt idx="42006" formatCode="General">
                  <c:v>28.270299999999999</c:v>
                </c:pt>
                <c:pt idx="42007" formatCode="General">
                  <c:v>28.270900000000001</c:v>
                </c:pt>
                <c:pt idx="42008" formatCode="General">
                  <c:v>28.271599999999999</c:v>
                </c:pt>
                <c:pt idx="42009" formatCode="General">
                  <c:v>28.272300000000001</c:v>
                </c:pt>
                <c:pt idx="42010" formatCode="General">
                  <c:v>28.2729</c:v>
                </c:pt>
                <c:pt idx="42011" formatCode="General">
                  <c:v>28.273599999999998</c:v>
                </c:pt>
                <c:pt idx="42012" formatCode="General">
                  <c:v>28.2743</c:v>
                </c:pt>
                <c:pt idx="42013" formatCode="General">
                  <c:v>28.274999999999999</c:v>
                </c:pt>
                <c:pt idx="42014" formatCode="General">
                  <c:v>28.275600000000001</c:v>
                </c:pt>
                <c:pt idx="42015" formatCode="General">
                  <c:v>28.276299999999999</c:v>
                </c:pt>
                <c:pt idx="42016" formatCode="General">
                  <c:v>28.277000000000001</c:v>
                </c:pt>
                <c:pt idx="42017" formatCode="General">
                  <c:v>28.277699999999999</c:v>
                </c:pt>
                <c:pt idx="42018" formatCode="General">
                  <c:v>28.278300000000002</c:v>
                </c:pt>
                <c:pt idx="42019" formatCode="General">
                  <c:v>28.279</c:v>
                </c:pt>
                <c:pt idx="42020" formatCode="General">
                  <c:v>28.279699999999998</c:v>
                </c:pt>
                <c:pt idx="42021" formatCode="General">
                  <c:v>28.2803</c:v>
                </c:pt>
                <c:pt idx="42022" formatCode="General">
                  <c:v>28.280999999999999</c:v>
                </c:pt>
                <c:pt idx="42023" formatCode="General">
                  <c:v>28.281700000000001</c:v>
                </c:pt>
                <c:pt idx="42024" formatCode="General">
                  <c:v>28.282399999999999</c:v>
                </c:pt>
                <c:pt idx="42025" formatCode="General">
                  <c:v>28.283000000000001</c:v>
                </c:pt>
                <c:pt idx="42026" formatCode="General">
                  <c:v>28.2837</c:v>
                </c:pt>
                <c:pt idx="42027" formatCode="General">
                  <c:v>28.284400000000002</c:v>
                </c:pt>
                <c:pt idx="42028" formatCode="General">
                  <c:v>28.2851</c:v>
                </c:pt>
                <c:pt idx="42029" formatCode="General">
                  <c:v>28.285699999999999</c:v>
                </c:pt>
                <c:pt idx="42030" formatCode="General">
                  <c:v>28.2864</c:v>
                </c:pt>
                <c:pt idx="42031" formatCode="General">
                  <c:v>28.287099999999999</c:v>
                </c:pt>
                <c:pt idx="42032" formatCode="General">
                  <c:v>28.287800000000001</c:v>
                </c:pt>
                <c:pt idx="42033" formatCode="General">
                  <c:v>28.288399999999999</c:v>
                </c:pt>
                <c:pt idx="42034" formatCode="General">
                  <c:v>28.289100000000001</c:v>
                </c:pt>
                <c:pt idx="42035" formatCode="General">
                  <c:v>28.2898</c:v>
                </c:pt>
                <c:pt idx="42036" formatCode="General">
                  <c:v>28.290400000000002</c:v>
                </c:pt>
                <c:pt idx="42037" formatCode="General">
                  <c:v>28.2911</c:v>
                </c:pt>
                <c:pt idx="42038" formatCode="General">
                  <c:v>28.291799999999999</c:v>
                </c:pt>
                <c:pt idx="42039" formatCode="General">
                  <c:v>28.2925</c:v>
                </c:pt>
                <c:pt idx="42040" formatCode="General">
                  <c:v>28.293099999999999</c:v>
                </c:pt>
                <c:pt idx="42041" formatCode="General">
                  <c:v>28.293800000000001</c:v>
                </c:pt>
                <c:pt idx="42042" formatCode="General">
                  <c:v>28.294499999999999</c:v>
                </c:pt>
                <c:pt idx="42043" formatCode="General">
                  <c:v>28.295200000000001</c:v>
                </c:pt>
                <c:pt idx="42044" formatCode="General">
                  <c:v>28.2958</c:v>
                </c:pt>
                <c:pt idx="42045" formatCode="General">
                  <c:v>28.296500000000002</c:v>
                </c:pt>
                <c:pt idx="42046" formatCode="General">
                  <c:v>28.2972</c:v>
                </c:pt>
                <c:pt idx="42047" formatCode="General">
                  <c:v>28.297799999999999</c:v>
                </c:pt>
                <c:pt idx="42048" formatCode="General">
                  <c:v>28.298500000000001</c:v>
                </c:pt>
                <c:pt idx="42049" formatCode="General">
                  <c:v>28.299199999999999</c:v>
                </c:pt>
                <c:pt idx="42050" formatCode="General">
                  <c:v>28.299900000000001</c:v>
                </c:pt>
                <c:pt idx="42051" formatCode="General">
                  <c:v>28.3005</c:v>
                </c:pt>
                <c:pt idx="42052" formatCode="General">
                  <c:v>28.301200000000001</c:v>
                </c:pt>
                <c:pt idx="42053" formatCode="General">
                  <c:v>28.3019</c:v>
                </c:pt>
                <c:pt idx="42054" formatCode="General">
                  <c:v>28.302600000000002</c:v>
                </c:pt>
                <c:pt idx="42055" formatCode="General">
                  <c:v>28.3032</c:v>
                </c:pt>
                <c:pt idx="42056" formatCode="General">
                  <c:v>28.303899999999999</c:v>
                </c:pt>
                <c:pt idx="42057" formatCode="General">
                  <c:v>28.304600000000001</c:v>
                </c:pt>
                <c:pt idx="42058" formatCode="General">
                  <c:v>28.305299999999999</c:v>
                </c:pt>
                <c:pt idx="42059" formatCode="General">
                  <c:v>28.305900000000001</c:v>
                </c:pt>
                <c:pt idx="42060" formatCode="General">
                  <c:v>28.3066</c:v>
                </c:pt>
                <c:pt idx="42061" formatCode="General">
                  <c:v>28.307300000000001</c:v>
                </c:pt>
                <c:pt idx="42062" formatCode="General">
                  <c:v>28.3079</c:v>
                </c:pt>
                <c:pt idx="42063" formatCode="General">
                  <c:v>28.308599999999998</c:v>
                </c:pt>
                <c:pt idx="42064" formatCode="General">
                  <c:v>28.3093</c:v>
                </c:pt>
                <c:pt idx="42065" formatCode="General">
                  <c:v>28.31</c:v>
                </c:pt>
                <c:pt idx="42066" formatCode="General">
                  <c:v>28.310600000000001</c:v>
                </c:pt>
                <c:pt idx="42067" formatCode="General">
                  <c:v>28.311299999999999</c:v>
                </c:pt>
                <c:pt idx="42068" formatCode="General">
                  <c:v>28.312000000000001</c:v>
                </c:pt>
                <c:pt idx="42069" formatCode="General">
                  <c:v>28.3127</c:v>
                </c:pt>
                <c:pt idx="42070" formatCode="General">
                  <c:v>28.313300000000002</c:v>
                </c:pt>
                <c:pt idx="42071" formatCode="General">
                  <c:v>28.314</c:v>
                </c:pt>
                <c:pt idx="42072" formatCode="General">
                  <c:v>28.314699999999998</c:v>
                </c:pt>
                <c:pt idx="42073" formatCode="General">
                  <c:v>28.315300000000001</c:v>
                </c:pt>
                <c:pt idx="42074" formatCode="General">
                  <c:v>28.315999999999999</c:v>
                </c:pt>
                <c:pt idx="42075" formatCode="General">
                  <c:v>28.316700000000001</c:v>
                </c:pt>
                <c:pt idx="42076" formatCode="General">
                  <c:v>28.317399999999999</c:v>
                </c:pt>
                <c:pt idx="42077" formatCode="General">
                  <c:v>28.318000000000001</c:v>
                </c:pt>
                <c:pt idx="42078" formatCode="General">
                  <c:v>28.3187</c:v>
                </c:pt>
                <c:pt idx="42079" formatCode="General">
                  <c:v>28.319400000000002</c:v>
                </c:pt>
                <c:pt idx="42080" formatCode="General">
                  <c:v>28.3201</c:v>
                </c:pt>
                <c:pt idx="42081" formatCode="General">
                  <c:v>28.320699999999999</c:v>
                </c:pt>
                <c:pt idx="42082" formatCode="General">
                  <c:v>28.321400000000001</c:v>
                </c:pt>
                <c:pt idx="42083" formatCode="General">
                  <c:v>28.322099999999999</c:v>
                </c:pt>
                <c:pt idx="42084" formatCode="General">
                  <c:v>28.322700000000001</c:v>
                </c:pt>
                <c:pt idx="42085" formatCode="General">
                  <c:v>28.323399999999999</c:v>
                </c:pt>
                <c:pt idx="42086" formatCode="General">
                  <c:v>28.324100000000001</c:v>
                </c:pt>
                <c:pt idx="42087" formatCode="General">
                  <c:v>28.3248</c:v>
                </c:pt>
                <c:pt idx="42088" formatCode="General">
                  <c:v>28.325399999999998</c:v>
                </c:pt>
                <c:pt idx="42089" formatCode="General">
                  <c:v>28.3261</c:v>
                </c:pt>
                <c:pt idx="42090" formatCode="General">
                  <c:v>28.326799999999999</c:v>
                </c:pt>
                <c:pt idx="42091" formatCode="General">
                  <c:v>28.327500000000001</c:v>
                </c:pt>
                <c:pt idx="42092" formatCode="General">
                  <c:v>28.328099999999999</c:v>
                </c:pt>
                <c:pt idx="42093" formatCode="General">
                  <c:v>28.328800000000001</c:v>
                </c:pt>
                <c:pt idx="42094" formatCode="General">
                  <c:v>28.329499999999999</c:v>
                </c:pt>
                <c:pt idx="42095" formatCode="General">
                  <c:v>28.330200000000001</c:v>
                </c:pt>
                <c:pt idx="42096" formatCode="General">
                  <c:v>28.3308</c:v>
                </c:pt>
                <c:pt idx="42097" formatCode="General">
                  <c:v>28.331499999999998</c:v>
                </c:pt>
                <c:pt idx="42098" formatCode="General">
                  <c:v>28.3322</c:v>
                </c:pt>
                <c:pt idx="42099" formatCode="General">
                  <c:v>28.332799999999999</c:v>
                </c:pt>
                <c:pt idx="42100" formatCode="General">
                  <c:v>28.333500000000001</c:v>
                </c:pt>
                <c:pt idx="42101" formatCode="General">
                  <c:v>28.334199999999999</c:v>
                </c:pt>
                <c:pt idx="42102" formatCode="General">
                  <c:v>28.334900000000001</c:v>
                </c:pt>
                <c:pt idx="42103" formatCode="General">
                  <c:v>28.3355</c:v>
                </c:pt>
                <c:pt idx="42104" formatCode="General">
                  <c:v>28.336200000000002</c:v>
                </c:pt>
                <c:pt idx="42105" formatCode="General">
                  <c:v>28.3369</c:v>
                </c:pt>
                <c:pt idx="42106" formatCode="General">
                  <c:v>28.337599999999998</c:v>
                </c:pt>
                <c:pt idx="42107" formatCode="General">
                  <c:v>28.338200000000001</c:v>
                </c:pt>
                <c:pt idx="42108" formatCode="General">
                  <c:v>28.338899999999999</c:v>
                </c:pt>
                <c:pt idx="42109" formatCode="General">
                  <c:v>28.339600000000001</c:v>
                </c:pt>
                <c:pt idx="42110" formatCode="General">
                  <c:v>28.340199999999999</c:v>
                </c:pt>
                <c:pt idx="42111" formatCode="General">
                  <c:v>28.340900000000001</c:v>
                </c:pt>
                <c:pt idx="42112" formatCode="General">
                  <c:v>28.3416</c:v>
                </c:pt>
                <c:pt idx="42113" formatCode="General">
                  <c:v>28.342300000000002</c:v>
                </c:pt>
                <c:pt idx="42114" formatCode="General">
                  <c:v>28.3429</c:v>
                </c:pt>
                <c:pt idx="42115" formatCode="General">
                  <c:v>28.343599999999999</c:v>
                </c:pt>
                <c:pt idx="42116" formatCode="General">
                  <c:v>28.3443</c:v>
                </c:pt>
                <c:pt idx="42117" formatCode="General">
                  <c:v>28.344999999999999</c:v>
                </c:pt>
                <c:pt idx="42118" formatCode="General">
                  <c:v>28.345600000000001</c:v>
                </c:pt>
                <c:pt idx="42119" formatCode="General">
                  <c:v>28.346299999999999</c:v>
                </c:pt>
                <c:pt idx="42120" formatCode="General">
                  <c:v>28.347000000000001</c:v>
                </c:pt>
                <c:pt idx="42121" formatCode="General">
                  <c:v>28.3476</c:v>
                </c:pt>
                <c:pt idx="42122" formatCode="General">
                  <c:v>28.348299999999998</c:v>
                </c:pt>
                <c:pt idx="42123" formatCode="General">
                  <c:v>28.349</c:v>
                </c:pt>
                <c:pt idx="42124" formatCode="General">
                  <c:v>28.349699999999999</c:v>
                </c:pt>
                <c:pt idx="42125" formatCode="General">
                  <c:v>28.350300000000001</c:v>
                </c:pt>
                <c:pt idx="42126" formatCode="General">
                  <c:v>28.350999999999999</c:v>
                </c:pt>
                <c:pt idx="42127" formatCode="General">
                  <c:v>28.351700000000001</c:v>
                </c:pt>
                <c:pt idx="42128" formatCode="General">
                  <c:v>28.352399999999999</c:v>
                </c:pt>
                <c:pt idx="42129" formatCode="General">
                  <c:v>28.353000000000002</c:v>
                </c:pt>
                <c:pt idx="42130" formatCode="General">
                  <c:v>28.3537</c:v>
                </c:pt>
                <c:pt idx="42131" formatCode="General">
                  <c:v>28.354399999999998</c:v>
                </c:pt>
                <c:pt idx="42132" formatCode="General">
                  <c:v>28.3551</c:v>
                </c:pt>
                <c:pt idx="42133" formatCode="General">
                  <c:v>28.355699999999999</c:v>
                </c:pt>
                <c:pt idx="42134" formatCode="General">
                  <c:v>28.356400000000001</c:v>
                </c:pt>
                <c:pt idx="42135" formatCode="General">
                  <c:v>28.357099999999999</c:v>
                </c:pt>
                <c:pt idx="42136" formatCode="General">
                  <c:v>28.357700000000001</c:v>
                </c:pt>
                <c:pt idx="42137" formatCode="General">
                  <c:v>28.3584</c:v>
                </c:pt>
                <c:pt idx="42138" formatCode="General">
                  <c:v>28.359100000000002</c:v>
                </c:pt>
                <c:pt idx="42139" formatCode="General">
                  <c:v>28.3598</c:v>
                </c:pt>
                <c:pt idx="42140" formatCode="General">
                  <c:v>28.360399999999998</c:v>
                </c:pt>
                <c:pt idx="42141" formatCode="General">
                  <c:v>28.3611</c:v>
                </c:pt>
                <c:pt idx="42142" formatCode="General">
                  <c:v>28.361799999999999</c:v>
                </c:pt>
                <c:pt idx="42143" formatCode="General">
                  <c:v>28.362500000000001</c:v>
                </c:pt>
                <c:pt idx="42144" formatCode="General">
                  <c:v>28.363099999999999</c:v>
                </c:pt>
                <c:pt idx="42145" formatCode="General">
                  <c:v>28.363800000000001</c:v>
                </c:pt>
                <c:pt idx="42146" formatCode="General">
                  <c:v>28.3645</c:v>
                </c:pt>
                <c:pt idx="42147" formatCode="General">
                  <c:v>28.365100000000002</c:v>
                </c:pt>
                <c:pt idx="42148" formatCode="General">
                  <c:v>28.3658</c:v>
                </c:pt>
                <c:pt idx="42149" formatCode="General">
                  <c:v>28.366499999999998</c:v>
                </c:pt>
                <c:pt idx="42150" formatCode="General">
                  <c:v>28.3672</c:v>
                </c:pt>
                <c:pt idx="42151" formatCode="General">
                  <c:v>28.367799999999999</c:v>
                </c:pt>
                <c:pt idx="42152" formatCode="General">
                  <c:v>28.368500000000001</c:v>
                </c:pt>
                <c:pt idx="42153" formatCode="General">
                  <c:v>28.369199999999999</c:v>
                </c:pt>
                <c:pt idx="42154" formatCode="General">
                  <c:v>28.369900000000001</c:v>
                </c:pt>
                <c:pt idx="42155" formatCode="General">
                  <c:v>28.3705</c:v>
                </c:pt>
                <c:pt idx="42156" formatCode="General">
                  <c:v>28.371200000000002</c:v>
                </c:pt>
                <c:pt idx="42157" formatCode="General">
                  <c:v>28.3719</c:v>
                </c:pt>
                <c:pt idx="42158" formatCode="General">
                  <c:v>28.372599999999998</c:v>
                </c:pt>
                <c:pt idx="42159" formatCode="General">
                  <c:v>28.373200000000001</c:v>
                </c:pt>
                <c:pt idx="42160" formatCode="General">
                  <c:v>28.373899999999999</c:v>
                </c:pt>
                <c:pt idx="42161" formatCode="General">
                  <c:v>28.374600000000001</c:v>
                </c:pt>
                <c:pt idx="42162" formatCode="General">
                  <c:v>28.3752</c:v>
                </c:pt>
                <c:pt idx="42163" formatCode="General">
                  <c:v>28.375900000000001</c:v>
                </c:pt>
                <c:pt idx="42164" formatCode="General">
                  <c:v>28.3766</c:v>
                </c:pt>
                <c:pt idx="42165" formatCode="General">
                  <c:v>28.377300000000002</c:v>
                </c:pt>
                <c:pt idx="42166" formatCode="General">
                  <c:v>28.3779</c:v>
                </c:pt>
                <c:pt idx="42167" formatCode="General">
                  <c:v>28.378599999999999</c:v>
                </c:pt>
                <c:pt idx="42168" formatCode="General">
                  <c:v>28.379300000000001</c:v>
                </c:pt>
                <c:pt idx="42169" formatCode="General">
                  <c:v>28.38</c:v>
                </c:pt>
                <c:pt idx="42170" formatCode="General">
                  <c:v>28.380600000000001</c:v>
                </c:pt>
                <c:pt idx="42171" formatCode="General">
                  <c:v>28.3813</c:v>
                </c:pt>
                <c:pt idx="42172" formatCode="General">
                  <c:v>28.382000000000001</c:v>
                </c:pt>
                <c:pt idx="42173" formatCode="General">
                  <c:v>28.3826</c:v>
                </c:pt>
                <c:pt idx="42174" formatCode="General">
                  <c:v>28.383299999999998</c:v>
                </c:pt>
                <c:pt idx="42175" formatCode="General">
                  <c:v>28.384</c:v>
                </c:pt>
                <c:pt idx="42176" formatCode="General">
                  <c:v>28.384699999999999</c:v>
                </c:pt>
                <c:pt idx="42177" formatCode="General">
                  <c:v>28.385300000000001</c:v>
                </c:pt>
                <c:pt idx="42178" formatCode="General">
                  <c:v>28.385999999999999</c:v>
                </c:pt>
                <c:pt idx="42179" formatCode="General">
                  <c:v>28.386700000000001</c:v>
                </c:pt>
                <c:pt idx="42180" formatCode="General">
                  <c:v>28.3874</c:v>
                </c:pt>
                <c:pt idx="42181" formatCode="General">
                  <c:v>28.388000000000002</c:v>
                </c:pt>
                <c:pt idx="42182" formatCode="General">
                  <c:v>28.3887</c:v>
                </c:pt>
                <c:pt idx="42183" formatCode="General">
                  <c:v>28.389399999999998</c:v>
                </c:pt>
                <c:pt idx="42184" formatCode="General">
                  <c:v>28.39</c:v>
                </c:pt>
                <c:pt idx="42185" formatCode="General">
                  <c:v>28.390699999999999</c:v>
                </c:pt>
                <c:pt idx="42186" formatCode="General">
                  <c:v>28.391400000000001</c:v>
                </c:pt>
                <c:pt idx="42187" formatCode="General">
                  <c:v>28.392099999999999</c:v>
                </c:pt>
                <c:pt idx="42188" formatCode="General">
                  <c:v>28.392700000000001</c:v>
                </c:pt>
                <c:pt idx="42189" formatCode="General">
                  <c:v>28.3934</c:v>
                </c:pt>
                <c:pt idx="42190" formatCode="General">
                  <c:v>28.394100000000002</c:v>
                </c:pt>
                <c:pt idx="42191" formatCode="General">
                  <c:v>28.3948</c:v>
                </c:pt>
                <c:pt idx="42192" formatCode="General">
                  <c:v>28.395399999999999</c:v>
                </c:pt>
                <c:pt idx="42193" formatCode="General">
                  <c:v>28.396100000000001</c:v>
                </c:pt>
                <c:pt idx="42194" formatCode="General">
                  <c:v>28.396799999999999</c:v>
                </c:pt>
                <c:pt idx="42195" formatCode="General">
                  <c:v>28.397500000000001</c:v>
                </c:pt>
                <c:pt idx="42196" formatCode="General">
                  <c:v>28.398099999999999</c:v>
                </c:pt>
                <c:pt idx="42197" formatCode="General">
                  <c:v>28.398800000000001</c:v>
                </c:pt>
                <c:pt idx="42198" formatCode="General">
                  <c:v>28.3995</c:v>
                </c:pt>
                <c:pt idx="42199" formatCode="General">
                  <c:v>28.400099999999998</c:v>
                </c:pt>
                <c:pt idx="42200" formatCode="General">
                  <c:v>28.4008</c:v>
                </c:pt>
                <c:pt idx="42201" formatCode="General">
                  <c:v>28.401499999999999</c:v>
                </c:pt>
                <c:pt idx="42202" formatCode="General">
                  <c:v>28.402200000000001</c:v>
                </c:pt>
                <c:pt idx="42203" formatCode="General">
                  <c:v>28.402799999999999</c:v>
                </c:pt>
                <c:pt idx="42204" formatCode="General">
                  <c:v>28.403500000000001</c:v>
                </c:pt>
                <c:pt idx="42205" formatCode="General">
                  <c:v>28.404199999999999</c:v>
                </c:pt>
                <c:pt idx="42206" formatCode="General">
                  <c:v>28.404900000000001</c:v>
                </c:pt>
                <c:pt idx="42207" formatCode="General">
                  <c:v>28.4055</c:v>
                </c:pt>
                <c:pt idx="42208" formatCode="General">
                  <c:v>28.406199999999998</c:v>
                </c:pt>
                <c:pt idx="42209" formatCode="General">
                  <c:v>28.4069</c:v>
                </c:pt>
                <c:pt idx="42210" formatCode="General">
                  <c:v>28.407499999999999</c:v>
                </c:pt>
                <c:pt idx="42211" formatCode="General">
                  <c:v>28.408200000000001</c:v>
                </c:pt>
                <c:pt idx="42212" formatCode="General">
                  <c:v>28.408899999999999</c:v>
                </c:pt>
                <c:pt idx="42213" formatCode="General">
                  <c:v>28.409600000000001</c:v>
                </c:pt>
                <c:pt idx="42214" formatCode="General">
                  <c:v>28.4102</c:v>
                </c:pt>
                <c:pt idx="42215" formatCode="General">
                  <c:v>28.410900000000002</c:v>
                </c:pt>
                <c:pt idx="42216" formatCode="General">
                  <c:v>28.4116</c:v>
                </c:pt>
                <c:pt idx="42217" formatCode="General">
                  <c:v>28.412299999999998</c:v>
                </c:pt>
                <c:pt idx="42218" formatCode="General">
                  <c:v>28.4129</c:v>
                </c:pt>
                <c:pt idx="42219" formatCode="General">
                  <c:v>28.413599999999999</c:v>
                </c:pt>
                <c:pt idx="42220" formatCode="General">
                  <c:v>28.414300000000001</c:v>
                </c:pt>
                <c:pt idx="42221" formatCode="General">
                  <c:v>28.414999999999999</c:v>
                </c:pt>
                <c:pt idx="42222" formatCode="General">
                  <c:v>28.415600000000001</c:v>
                </c:pt>
                <c:pt idx="42223" formatCode="General">
                  <c:v>28.4163</c:v>
                </c:pt>
                <c:pt idx="42224" formatCode="General">
                  <c:v>28.417000000000002</c:v>
                </c:pt>
                <c:pt idx="42225" formatCode="General">
                  <c:v>28.4176</c:v>
                </c:pt>
                <c:pt idx="42226" formatCode="General">
                  <c:v>28.418299999999999</c:v>
                </c:pt>
                <c:pt idx="42227" formatCode="General">
                  <c:v>28.419</c:v>
                </c:pt>
                <c:pt idx="42228" formatCode="General">
                  <c:v>28.419699999999999</c:v>
                </c:pt>
                <c:pt idx="42229" formatCode="General">
                  <c:v>28.420300000000001</c:v>
                </c:pt>
                <c:pt idx="42230" formatCode="General">
                  <c:v>28.420999999999999</c:v>
                </c:pt>
                <c:pt idx="42231" formatCode="General">
                  <c:v>28.421700000000001</c:v>
                </c:pt>
                <c:pt idx="42232" formatCode="General">
                  <c:v>28.4224</c:v>
                </c:pt>
                <c:pt idx="42233" formatCode="General">
                  <c:v>28.422999999999998</c:v>
                </c:pt>
                <c:pt idx="42234" formatCode="General">
                  <c:v>28.4237</c:v>
                </c:pt>
                <c:pt idx="42235" formatCode="General">
                  <c:v>28.424399999999999</c:v>
                </c:pt>
                <c:pt idx="42236" formatCode="General">
                  <c:v>28.425000000000001</c:v>
                </c:pt>
                <c:pt idx="42237" formatCode="General">
                  <c:v>28.425699999999999</c:v>
                </c:pt>
                <c:pt idx="42238" formatCode="General">
                  <c:v>28.426400000000001</c:v>
                </c:pt>
                <c:pt idx="42239" formatCode="General">
                  <c:v>28.427099999999999</c:v>
                </c:pt>
                <c:pt idx="42240" formatCode="General">
                  <c:v>28.427700000000002</c:v>
                </c:pt>
                <c:pt idx="42241" formatCode="General">
                  <c:v>28.4284</c:v>
                </c:pt>
                <c:pt idx="42242" formatCode="General">
                  <c:v>28.429099999999998</c:v>
                </c:pt>
                <c:pt idx="42243" formatCode="General">
                  <c:v>28.4298</c:v>
                </c:pt>
                <c:pt idx="42244" formatCode="General">
                  <c:v>28.430399999999999</c:v>
                </c:pt>
                <c:pt idx="42245" formatCode="General">
                  <c:v>28.431100000000001</c:v>
                </c:pt>
                <c:pt idx="42246" formatCode="General">
                  <c:v>28.431799999999999</c:v>
                </c:pt>
                <c:pt idx="42247" formatCode="General">
                  <c:v>28.432400000000001</c:v>
                </c:pt>
                <c:pt idx="42248" formatCode="General">
                  <c:v>28.4331</c:v>
                </c:pt>
                <c:pt idx="42249" formatCode="General">
                  <c:v>28.433800000000002</c:v>
                </c:pt>
                <c:pt idx="42250" formatCode="General">
                  <c:v>28.4345</c:v>
                </c:pt>
                <c:pt idx="42251" formatCode="General">
                  <c:v>28.435099999999998</c:v>
                </c:pt>
                <c:pt idx="42252" formatCode="General">
                  <c:v>28.4358</c:v>
                </c:pt>
                <c:pt idx="42253" formatCode="General">
                  <c:v>28.436499999999999</c:v>
                </c:pt>
                <c:pt idx="42254" formatCode="General">
                  <c:v>28.437200000000001</c:v>
                </c:pt>
                <c:pt idx="42255" formatCode="General">
                  <c:v>28.437799999999999</c:v>
                </c:pt>
                <c:pt idx="42256" formatCode="General">
                  <c:v>28.438500000000001</c:v>
                </c:pt>
                <c:pt idx="42257" formatCode="General">
                  <c:v>28.4392</c:v>
                </c:pt>
                <c:pt idx="42258" formatCode="General">
                  <c:v>28.439900000000002</c:v>
                </c:pt>
                <c:pt idx="42259" formatCode="General">
                  <c:v>28.4405</c:v>
                </c:pt>
                <c:pt idx="42260" formatCode="General">
                  <c:v>28.441199999999998</c:v>
                </c:pt>
                <c:pt idx="42261" formatCode="General">
                  <c:v>28.4419</c:v>
                </c:pt>
                <c:pt idx="42262" formatCode="General">
                  <c:v>28.442499999999999</c:v>
                </c:pt>
                <c:pt idx="42263" formatCode="General">
                  <c:v>28.443200000000001</c:v>
                </c:pt>
                <c:pt idx="42264" formatCode="General">
                  <c:v>28.443899999999999</c:v>
                </c:pt>
                <c:pt idx="42265" formatCode="General">
                  <c:v>28.444600000000001</c:v>
                </c:pt>
                <c:pt idx="42266" formatCode="General">
                  <c:v>28.4452</c:v>
                </c:pt>
                <c:pt idx="42267" formatCode="General">
                  <c:v>28.445900000000002</c:v>
                </c:pt>
                <c:pt idx="42268" formatCode="General">
                  <c:v>28.4466</c:v>
                </c:pt>
                <c:pt idx="42269" formatCode="General">
                  <c:v>28.447299999999998</c:v>
                </c:pt>
                <c:pt idx="42270" formatCode="General">
                  <c:v>28.447900000000001</c:v>
                </c:pt>
                <c:pt idx="42271" formatCode="General">
                  <c:v>28.448599999999999</c:v>
                </c:pt>
                <c:pt idx="42272" formatCode="General">
                  <c:v>28.449300000000001</c:v>
                </c:pt>
                <c:pt idx="42273" formatCode="General">
                  <c:v>28.4499</c:v>
                </c:pt>
                <c:pt idx="42274" formatCode="General">
                  <c:v>28.450600000000001</c:v>
                </c:pt>
                <c:pt idx="42275" formatCode="General">
                  <c:v>28.4513</c:v>
                </c:pt>
                <c:pt idx="42276" formatCode="General">
                  <c:v>28.452000000000002</c:v>
                </c:pt>
                <c:pt idx="42277" formatCode="General">
                  <c:v>28.4526</c:v>
                </c:pt>
                <c:pt idx="42278" formatCode="General">
                  <c:v>28.453299999999999</c:v>
                </c:pt>
                <c:pt idx="42279" formatCode="General">
                  <c:v>28.454000000000001</c:v>
                </c:pt>
                <c:pt idx="42280" formatCode="General">
                  <c:v>28.454699999999999</c:v>
                </c:pt>
                <c:pt idx="42281" formatCode="General">
                  <c:v>28.455300000000001</c:v>
                </c:pt>
                <c:pt idx="42282" formatCode="General">
                  <c:v>28.456</c:v>
                </c:pt>
                <c:pt idx="42283" formatCode="General">
                  <c:v>28.456700000000001</c:v>
                </c:pt>
                <c:pt idx="42284" formatCode="General">
                  <c:v>28.4573</c:v>
                </c:pt>
                <c:pt idx="42285" formatCode="General">
                  <c:v>28.457999999999998</c:v>
                </c:pt>
                <c:pt idx="42286" formatCode="General">
                  <c:v>28.4587</c:v>
                </c:pt>
                <c:pt idx="42287" formatCode="General">
                  <c:v>28.459399999999999</c:v>
                </c:pt>
                <c:pt idx="42288" formatCode="General">
                  <c:v>28.46</c:v>
                </c:pt>
                <c:pt idx="42289" formatCode="General">
                  <c:v>28.460699999999999</c:v>
                </c:pt>
                <c:pt idx="42290" formatCode="General">
                  <c:v>28.461400000000001</c:v>
                </c:pt>
                <c:pt idx="42291" formatCode="General">
                  <c:v>28.4621</c:v>
                </c:pt>
                <c:pt idx="42292" formatCode="General">
                  <c:v>28.462700000000002</c:v>
                </c:pt>
                <c:pt idx="42293" formatCode="General">
                  <c:v>28.4634</c:v>
                </c:pt>
                <c:pt idx="42294" formatCode="General">
                  <c:v>28.464099999999998</c:v>
                </c:pt>
                <c:pt idx="42295" formatCode="General">
                  <c:v>28.4648</c:v>
                </c:pt>
                <c:pt idx="42296" formatCode="General">
                  <c:v>28.465399999999999</c:v>
                </c:pt>
                <c:pt idx="42297" formatCode="General">
                  <c:v>28.466100000000001</c:v>
                </c:pt>
                <c:pt idx="42298" formatCode="General">
                  <c:v>28.466799999999999</c:v>
                </c:pt>
                <c:pt idx="42299" formatCode="General">
                  <c:v>28.467400000000001</c:v>
                </c:pt>
                <c:pt idx="42300" formatCode="General">
                  <c:v>28.4681</c:v>
                </c:pt>
                <c:pt idx="42301" formatCode="General">
                  <c:v>28.468800000000002</c:v>
                </c:pt>
                <c:pt idx="42302" formatCode="General">
                  <c:v>28.4695</c:v>
                </c:pt>
                <c:pt idx="42303" formatCode="General">
                  <c:v>28.470099999999999</c:v>
                </c:pt>
                <c:pt idx="42304" formatCode="General">
                  <c:v>28.470800000000001</c:v>
                </c:pt>
                <c:pt idx="42305" formatCode="General">
                  <c:v>28.471499999999999</c:v>
                </c:pt>
                <c:pt idx="42306" formatCode="General">
                  <c:v>28.472200000000001</c:v>
                </c:pt>
                <c:pt idx="42307" formatCode="General">
                  <c:v>28.472799999999999</c:v>
                </c:pt>
                <c:pt idx="42308" formatCode="General">
                  <c:v>28.473500000000001</c:v>
                </c:pt>
                <c:pt idx="42309" formatCode="General">
                  <c:v>28.4742</c:v>
                </c:pt>
                <c:pt idx="42310" formatCode="General">
                  <c:v>28.474799999999998</c:v>
                </c:pt>
                <c:pt idx="42311" formatCode="General">
                  <c:v>28.4755</c:v>
                </c:pt>
                <c:pt idx="42312" formatCode="General">
                  <c:v>28.476199999999999</c:v>
                </c:pt>
                <c:pt idx="42313" formatCode="General">
                  <c:v>28.476900000000001</c:v>
                </c:pt>
                <c:pt idx="42314" formatCode="General">
                  <c:v>28.477499999999999</c:v>
                </c:pt>
                <c:pt idx="42315" formatCode="General">
                  <c:v>28.478200000000001</c:v>
                </c:pt>
                <c:pt idx="42316" formatCode="General">
                  <c:v>28.478899999999999</c:v>
                </c:pt>
                <c:pt idx="42317" formatCode="General">
                  <c:v>28.479600000000001</c:v>
                </c:pt>
                <c:pt idx="42318" formatCode="General">
                  <c:v>28.4802</c:v>
                </c:pt>
                <c:pt idx="42319" formatCode="General">
                  <c:v>28.480899999999998</c:v>
                </c:pt>
                <c:pt idx="42320" formatCode="General">
                  <c:v>28.4816</c:v>
                </c:pt>
                <c:pt idx="42321" formatCode="General">
                  <c:v>28.482299999999999</c:v>
                </c:pt>
                <c:pt idx="42322" formatCode="General">
                  <c:v>28.482900000000001</c:v>
                </c:pt>
                <c:pt idx="42323" formatCode="General">
                  <c:v>28.483599999999999</c:v>
                </c:pt>
                <c:pt idx="42324" formatCode="General">
                  <c:v>28.484300000000001</c:v>
                </c:pt>
                <c:pt idx="42325" formatCode="General">
                  <c:v>28.4849</c:v>
                </c:pt>
                <c:pt idx="42326" formatCode="General">
                  <c:v>28.485600000000002</c:v>
                </c:pt>
                <c:pt idx="42327" formatCode="General">
                  <c:v>28.4863</c:v>
                </c:pt>
                <c:pt idx="42328" formatCode="General">
                  <c:v>28.486999999999998</c:v>
                </c:pt>
                <c:pt idx="42329" formatCode="General">
                  <c:v>28.4876</c:v>
                </c:pt>
                <c:pt idx="42330" formatCode="General">
                  <c:v>28.488299999999999</c:v>
                </c:pt>
                <c:pt idx="42331" formatCode="General">
                  <c:v>28.489000000000001</c:v>
                </c:pt>
                <c:pt idx="42332" formatCode="General">
                  <c:v>28.489699999999999</c:v>
                </c:pt>
                <c:pt idx="42333" formatCode="General">
                  <c:v>28.490300000000001</c:v>
                </c:pt>
                <c:pt idx="42334" formatCode="General">
                  <c:v>28.491</c:v>
                </c:pt>
                <c:pt idx="42335" formatCode="General">
                  <c:v>28.491700000000002</c:v>
                </c:pt>
                <c:pt idx="42336" formatCode="General">
                  <c:v>28.4923</c:v>
                </c:pt>
                <c:pt idx="42337" formatCode="General">
                  <c:v>28.492999999999999</c:v>
                </c:pt>
                <c:pt idx="42338" formatCode="General">
                  <c:v>28.4937</c:v>
                </c:pt>
                <c:pt idx="42339" formatCode="General">
                  <c:v>28.494399999999999</c:v>
                </c:pt>
                <c:pt idx="42340" formatCode="General">
                  <c:v>28.495000000000001</c:v>
                </c:pt>
                <c:pt idx="42341" formatCode="General">
                  <c:v>28.495699999999999</c:v>
                </c:pt>
                <c:pt idx="42342" formatCode="General">
                  <c:v>28.496400000000001</c:v>
                </c:pt>
                <c:pt idx="42343" formatCode="General">
                  <c:v>28.4971</c:v>
                </c:pt>
                <c:pt idx="42344" formatCode="General">
                  <c:v>28.497699999999998</c:v>
                </c:pt>
                <c:pt idx="42345" formatCode="General">
                  <c:v>28.4984</c:v>
                </c:pt>
                <c:pt idx="42346" formatCode="General">
                  <c:v>28.499099999999999</c:v>
                </c:pt>
                <c:pt idx="42347" formatCode="General">
                  <c:v>28.499700000000001</c:v>
                </c:pt>
                <c:pt idx="42348" formatCode="General">
                  <c:v>28.500399999999999</c:v>
                </c:pt>
                <c:pt idx="42349" formatCode="General">
                  <c:v>28.501100000000001</c:v>
                </c:pt>
                <c:pt idx="42350" formatCode="General">
                  <c:v>28.501799999999999</c:v>
                </c:pt>
                <c:pt idx="42351" formatCode="General">
                  <c:v>28.502400000000002</c:v>
                </c:pt>
                <c:pt idx="42352" formatCode="General">
                  <c:v>28.5031</c:v>
                </c:pt>
                <c:pt idx="42353" formatCode="General">
                  <c:v>28.503799999999998</c:v>
                </c:pt>
                <c:pt idx="42354" formatCode="General">
                  <c:v>28.5045</c:v>
                </c:pt>
                <c:pt idx="42355" formatCode="General">
                  <c:v>28.505099999999999</c:v>
                </c:pt>
                <c:pt idx="42356" formatCode="General">
                  <c:v>28.505800000000001</c:v>
                </c:pt>
                <c:pt idx="42357" formatCode="General">
                  <c:v>28.506499999999999</c:v>
                </c:pt>
                <c:pt idx="42358" formatCode="General">
                  <c:v>28.507200000000001</c:v>
                </c:pt>
                <c:pt idx="42359" formatCode="General">
                  <c:v>28.5078</c:v>
                </c:pt>
                <c:pt idx="42360" formatCode="General">
                  <c:v>28.508500000000002</c:v>
                </c:pt>
                <c:pt idx="42361" formatCode="General">
                  <c:v>28.5092</c:v>
                </c:pt>
                <c:pt idx="42362" formatCode="General">
                  <c:v>28.509799999999998</c:v>
                </c:pt>
                <c:pt idx="42363" formatCode="General">
                  <c:v>28.5105</c:v>
                </c:pt>
                <c:pt idx="42364" formatCode="General">
                  <c:v>28.511199999999999</c:v>
                </c:pt>
                <c:pt idx="42365" formatCode="General">
                  <c:v>28.511900000000001</c:v>
                </c:pt>
                <c:pt idx="42366" formatCode="General">
                  <c:v>28.512499999999999</c:v>
                </c:pt>
                <c:pt idx="42367" formatCode="General">
                  <c:v>28.513200000000001</c:v>
                </c:pt>
                <c:pt idx="42368" formatCode="General">
                  <c:v>28.5139</c:v>
                </c:pt>
                <c:pt idx="42369" formatCode="General">
                  <c:v>28.514600000000002</c:v>
                </c:pt>
                <c:pt idx="42370" formatCode="General">
                  <c:v>28.5152</c:v>
                </c:pt>
                <c:pt idx="42371" formatCode="General">
                  <c:v>28.515899999999998</c:v>
                </c:pt>
                <c:pt idx="42372" formatCode="General">
                  <c:v>28.5166</c:v>
                </c:pt>
                <c:pt idx="42373" formatCode="General">
                  <c:v>28.517199999999999</c:v>
                </c:pt>
                <c:pt idx="42374" formatCode="General">
                  <c:v>28.517900000000001</c:v>
                </c:pt>
                <c:pt idx="42375" formatCode="General">
                  <c:v>28.518599999999999</c:v>
                </c:pt>
                <c:pt idx="42376" formatCode="General">
                  <c:v>28.519300000000001</c:v>
                </c:pt>
                <c:pt idx="42377" formatCode="General">
                  <c:v>28.5199</c:v>
                </c:pt>
                <c:pt idx="42378" formatCode="General">
                  <c:v>28.520600000000002</c:v>
                </c:pt>
                <c:pt idx="42379" formatCode="General">
                  <c:v>28.5213</c:v>
                </c:pt>
                <c:pt idx="42380" formatCode="General">
                  <c:v>28.521999999999998</c:v>
                </c:pt>
                <c:pt idx="42381" formatCode="General">
                  <c:v>28.522600000000001</c:v>
                </c:pt>
                <c:pt idx="42382" formatCode="General">
                  <c:v>28.523299999999999</c:v>
                </c:pt>
                <c:pt idx="42383" formatCode="General">
                  <c:v>28.524000000000001</c:v>
                </c:pt>
                <c:pt idx="42384" formatCode="General">
                  <c:v>28.5246</c:v>
                </c:pt>
                <c:pt idx="42385" formatCode="General">
                  <c:v>28.525300000000001</c:v>
                </c:pt>
                <c:pt idx="42386" formatCode="General">
                  <c:v>28.526</c:v>
                </c:pt>
                <c:pt idx="42387" formatCode="General">
                  <c:v>28.526700000000002</c:v>
                </c:pt>
                <c:pt idx="42388" formatCode="General">
                  <c:v>28.5273</c:v>
                </c:pt>
                <c:pt idx="42389" formatCode="General">
                  <c:v>28.527999999999999</c:v>
                </c:pt>
                <c:pt idx="42390" formatCode="General">
                  <c:v>28.528700000000001</c:v>
                </c:pt>
                <c:pt idx="42391" formatCode="General">
                  <c:v>28.529399999999999</c:v>
                </c:pt>
                <c:pt idx="42392" formatCode="General">
                  <c:v>28.53</c:v>
                </c:pt>
                <c:pt idx="42393" formatCode="General">
                  <c:v>28.5307</c:v>
                </c:pt>
                <c:pt idx="42394" formatCode="General">
                  <c:v>28.531400000000001</c:v>
                </c:pt>
                <c:pt idx="42395" formatCode="General">
                  <c:v>28.5321</c:v>
                </c:pt>
                <c:pt idx="42396" formatCode="General">
                  <c:v>28.532699999999998</c:v>
                </c:pt>
                <c:pt idx="42397" formatCode="General">
                  <c:v>28.5334</c:v>
                </c:pt>
                <c:pt idx="42398" formatCode="General">
                  <c:v>28.534099999999999</c:v>
                </c:pt>
                <c:pt idx="42399" formatCode="General">
                  <c:v>28.534700000000001</c:v>
                </c:pt>
                <c:pt idx="42400" formatCode="General">
                  <c:v>28.535399999999999</c:v>
                </c:pt>
                <c:pt idx="42401" formatCode="General">
                  <c:v>28.536100000000001</c:v>
                </c:pt>
                <c:pt idx="42402" formatCode="General">
                  <c:v>28.536799999999999</c:v>
                </c:pt>
                <c:pt idx="42403" formatCode="General">
                  <c:v>28.537400000000002</c:v>
                </c:pt>
                <c:pt idx="42404" formatCode="General">
                  <c:v>28.5381</c:v>
                </c:pt>
                <c:pt idx="42405" formatCode="General">
                  <c:v>28.538799999999998</c:v>
                </c:pt>
                <c:pt idx="42406" formatCode="General">
                  <c:v>28.5395</c:v>
                </c:pt>
                <c:pt idx="42407" formatCode="General">
                  <c:v>28.540099999999999</c:v>
                </c:pt>
                <c:pt idx="42408" formatCode="General">
                  <c:v>28.540800000000001</c:v>
                </c:pt>
                <c:pt idx="42409" formatCode="General">
                  <c:v>28.541499999999999</c:v>
                </c:pt>
                <c:pt idx="42410" formatCode="General">
                  <c:v>28.542100000000001</c:v>
                </c:pt>
                <c:pt idx="42411" formatCode="General">
                  <c:v>28.5428</c:v>
                </c:pt>
                <c:pt idx="42412" formatCode="General">
                  <c:v>28.543500000000002</c:v>
                </c:pt>
                <c:pt idx="42413" formatCode="General">
                  <c:v>28.5442</c:v>
                </c:pt>
                <c:pt idx="42414" formatCode="General">
                  <c:v>28.544799999999999</c:v>
                </c:pt>
                <c:pt idx="42415" formatCode="General">
                  <c:v>28.545500000000001</c:v>
                </c:pt>
                <c:pt idx="42416" formatCode="General">
                  <c:v>28.546199999999999</c:v>
                </c:pt>
                <c:pt idx="42417" formatCode="General">
                  <c:v>28.546900000000001</c:v>
                </c:pt>
                <c:pt idx="42418" formatCode="General">
                  <c:v>28.547499999999999</c:v>
                </c:pt>
                <c:pt idx="42419" formatCode="General">
                  <c:v>28.548200000000001</c:v>
                </c:pt>
                <c:pt idx="42420" formatCode="General">
                  <c:v>28.5489</c:v>
                </c:pt>
                <c:pt idx="42421" formatCode="General">
                  <c:v>28.549600000000002</c:v>
                </c:pt>
                <c:pt idx="42422" formatCode="General">
                  <c:v>28.5502</c:v>
                </c:pt>
                <c:pt idx="42423" formatCode="General">
                  <c:v>28.550899999999999</c:v>
                </c:pt>
                <c:pt idx="42424" formatCode="General">
                  <c:v>28.551600000000001</c:v>
                </c:pt>
                <c:pt idx="42425" formatCode="General">
                  <c:v>28.552199999999999</c:v>
                </c:pt>
                <c:pt idx="42426" formatCode="General">
                  <c:v>28.552900000000001</c:v>
                </c:pt>
                <c:pt idx="42427" formatCode="General">
                  <c:v>28.553599999999999</c:v>
                </c:pt>
                <c:pt idx="42428" formatCode="General">
                  <c:v>28.554300000000001</c:v>
                </c:pt>
                <c:pt idx="42429" formatCode="General">
                  <c:v>28.5549</c:v>
                </c:pt>
                <c:pt idx="42430" formatCode="General">
                  <c:v>28.555599999999998</c:v>
                </c:pt>
                <c:pt idx="42431" formatCode="General">
                  <c:v>28.5563</c:v>
                </c:pt>
                <c:pt idx="42432" formatCode="General">
                  <c:v>28.556999999999999</c:v>
                </c:pt>
                <c:pt idx="42433" formatCode="General">
                  <c:v>28.557600000000001</c:v>
                </c:pt>
                <c:pt idx="42434" formatCode="General">
                  <c:v>28.558299999999999</c:v>
                </c:pt>
                <c:pt idx="42435" formatCode="General">
                  <c:v>28.559000000000001</c:v>
                </c:pt>
                <c:pt idx="42436" formatCode="General">
                  <c:v>28.5596</c:v>
                </c:pt>
                <c:pt idx="42437" formatCode="General">
                  <c:v>28.560300000000002</c:v>
                </c:pt>
                <c:pt idx="42438" formatCode="General">
                  <c:v>28.561</c:v>
                </c:pt>
                <c:pt idx="42439" formatCode="General">
                  <c:v>28.561699999999998</c:v>
                </c:pt>
                <c:pt idx="42440" formatCode="General">
                  <c:v>28.5623</c:v>
                </c:pt>
                <c:pt idx="42441" formatCode="General">
                  <c:v>28.562999999999999</c:v>
                </c:pt>
                <c:pt idx="42442" formatCode="General">
                  <c:v>28.563700000000001</c:v>
                </c:pt>
                <c:pt idx="42443" formatCode="General">
                  <c:v>28.564399999999999</c:v>
                </c:pt>
                <c:pt idx="42444" formatCode="General">
                  <c:v>28.565000000000001</c:v>
                </c:pt>
                <c:pt idx="42445" formatCode="General">
                  <c:v>28.5657</c:v>
                </c:pt>
                <c:pt idx="42446" formatCode="General">
                  <c:v>28.566400000000002</c:v>
                </c:pt>
                <c:pt idx="42447" formatCode="General">
                  <c:v>28.567</c:v>
                </c:pt>
                <c:pt idx="42448" formatCode="General">
                  <c:v>28.567699999999999</c:v>
                </c:pt>
                <c:pt idx="42449" formatCode="General">
                  <c:v>28.5684</c:v>
                </c:pt>
                <c:pt idx="42450" formatCode="General">
                  <c:v>28.569099999999999</c:v>
                </c:pt>
                <c:pt idx="42451" formatCode="General">
                  <c:v>28.569700000000001</c:v>
                </c:pt>
                <c:pt idx="42452" formatCode="General">
                  <c:v>28.570399999999999</c:v>
                </c:pt>
                <c:pt idx="42453" formatCode="General">
                  <c:v>28.571100000000001</c:v>
                </c:pt>
                <c:pt idx="42454" formatCode="General">
                  <c:v>28.5718</c:v>
                </c:pt>
                <c:pt idx="42455" formatCode="General">
                  <c:v>28.572399999999998</c:v>
                </c:pt>
                <c:pt idx="42456" formatCode="General">
                  <c:v>28.5731</c:v>
                </c:pt>
                <c:pt idx="42457" formatCode="General">
                  <c:v>28.573799999999999</c:v>
                </c:pt>
                <c:pt idx="42458" formatCode="General">
                  <c:v>28.5745</c:v>
                </c:pt>
                <c:pt idx="42459" formatCode="General">
                  <c:v>28.575099999999999</c:v>
                </c:pt>
                <c:pt idx="42460" formatCode="General">
                  <c:v>28.575800000000001</c:v>
                </c:pt>
                <c:pt idx="42461" formatCode="General">
                  <c:v>28.576499999999999</c:v>
                </c:pt>
                <c:pt idx="42462" formatCode="General">
                  <c:v>28.577100000000002</c:v>
                </c:pt>
                <c:pt idx="42463" formatCode="General">
                  <c:v>28.5778</c:v>
                </c:pt>
                <c:pt idx="42464" formatCode="General">
                  <c:v>28.578499999999998</c:v>
                </c:pt>
                <c:pt idx="42465" formatCode="General">
                  <c:v>28.5792</c:v>
                </c:pt>
                <c:pt idx="42466" formatCode="General">
                  <c:v>28.579799999999999</c:v>
                </c:pt>
                <c:pt idx="42467" formatCode="General">
                  <c:v>28.580500000000001</c:v>
                </c:pt>
                <c:pt idx="42468" formatCode="General">
                  <c:v>28.581199999999999</c:v>
                </c:pt>
                <c:pt idx="42469" formatCode="General">
                  <c:v>28.581900000000001</c:v>
                </c:pt>
                <c:pt idx="42470" formatCode="General">
                  <c:v>28.5825</c:v>
                </c:pt>
                <c:pt idx="42471" formatCode="General">
                  <c:v>28.583200000000001</c:v>
                </c:pt>
                <c:pt idx="42472" formatCode="General">
                  <c:v>28.5839</c:v>
                </c:pt>
                <c:pt idx="42473" formatCode="General">
                  <c:v>28.584499999999998</c:v>
                </c:pt>
                <c:pt idx="42474" formatCode="General">
                  <c:v>28.5852</c:v>
                </c:pt>
                <c:pt idx="42475" formatCode="General">
                  <c:v>28.585899999999999</c:v>
                </c:pt>
                <c:pt idx="42476" formatCode="General">
                  <c:v>28.586600000000001</c:v>
                </c:pt>
                <c:pt idx="42477" formatCode="General">
                  <c:v>28.587199999999999</c:v>
                </c:pt>
                <c:pt idx="42478" formatCode="General">
                  <c:v>28.587900000000001</c:v>
                </c:pt>
                <c:pt idx="42479" formatCode="General">
                  <c:v>28.5886</c:v>
                </c:pt>
                <c:pt idx="42480" formatCode="General">
                  <c:v>28.589300000000001</c:v>
                </c:pt>
                <c:pt idx="42481" formatCode="General">
                  <c:v>28.5899</c:v>
                </c:pt>
                <c:pt idx="42482" formatCode="General">
                  <c:v>28.590599999999998</c:v>
                </c:pt>
                <c:pt idx="42483" formatCode="General">
                  <c:v>28.5913</c:v>
                </c:pt>
                <c:pt idx="42484" formatCode="General">
                  <c:v>28.591999999999999</c:v>
                </c:pt>
                <c:pt idx="42485" formatCode="General">
                  <c:v>28.592600000000001</c:v>
                </c:pt>
                <c:pt idx="42486" formatCode="General">
                  <c:v>28.593299999999999</c:v>
                </c:pt>
                <c:pt idx="42487" formatCode="General">
                  <c:v>28.594000000000001</c:v>
                </c:pt>
                <c:pt idx="42488" formatCode="General">
                  <c:v>28.5946</c:v>
                </c:pt>
                <c:pt idx="42489" formatCode="General">
                  <c:v>28.595300000000002</c:v>
                </c:pt>
                <c:pt idx="42490" formatCode="General">
                  <c:v>28.596</c:v>
                </c:pt>
                <c:pt idx="42491" formatCode="General">
                  <c:v>28.596699999999998</c:v>
                </c:pt>
                <c:pt idx="42492" formatCode="General">
                  <c:v>28.597300000000001</c:v>
                </c:pt>
                <c:pt idx="42493" formatCode="General">
                  <c:v>28.597999999999999</c:v>
                </c:pt>
                <c:pt idx="42494" formatCode="General">
                  <c:v>28.598700000000001</c:v>
                </c:pt>
                <c:pt idx="42495" formatCode="General">
                  <c:v>28.599399999999999</c:v>
                </c:pt>
                <c:pt idx="42496" formatCode="General">
                  <c:v>28.6</c:v>
                </c:pt>
                <c:pt idx="42497" formatCode="General">
                  <c:v>28.6007</c:v>
                </c:pt>
                <c:pt idx="42498" formatCode="General">
                  <c:v>28.601400000000002</c:v>
                </c:pt>
                <c:pt idx="42499" formatCode="General">
                  <c:v>28.602</c:v>
                </c:pt>
                <c:pt idx="42500" formatCode="General">
                  <c:v>28.602699999999999</c:v>
                </c:pt>
                <c:pt idx="42501" formatCode="General">
                  <c:v>28.603400000000001</c:v>
                </c:pt>
                <c:pt idx="42502" formatCode="General">
                  <c:v>28.604099999999999</c:v>
                </c:pt>
                <c:pt idx="42503" formatCode="General">
                  <c:v>28.604700000000001</c:v>
                </c:pt>
                <c:pt idx="42504" formatCode="General">
                  <c:v>28.605399999999999</c:v>
                </c:pt>
                <c:pt idx="42505" formatCode="General">
                  <c:v>28.606100000000001</c:v>
                </c:pt>
                <c:pt idx="42506" formatCode="General">
                  <c:v>28.6068</c:v>
                </c:pt>
                <c:pt idx="42507" formatCode="General">
                  <c:v>28.607399999999998</c:v>
                </c:pt>
                <c:pt idx="42508" formatCode="General">
                  <c:v>28.6081</c:v>
                </c:pt>
                <c:pt idx="42509" formatCode="General">
                  <c:v>28.608799999999999</c:v>
                </c:pt>
                <c:pt idx="42510" formatCode="General">
                  <c:v>28.609400000000001</c:v>
                </c:pt>
                <c:pt idx="42511" formatCode="General">
                  <c:v>28.610099999999999</c:v>
                </c:pt>
                <c:pt idx="42512" formatCode="General">
                  <c:v>28.610800000000001</c:v>
                </c:pt>
                <c:pt idx="42513" formatCode="General">
                  <c:v>28.611499999999999</c:v>
                </c:pt>
                <c:pt idx="42514" formatCode="General">
                  <c:v>28.612100000000002</c:v>
                </c:pt>
                <c:pt idx="42515" formatCode="General">
                  <c:v>28.6128</c:v>
                </c:pt>
                <c:pt idx="42516" formatCode="General">
                  <c:v>28.613499999999998</c:v>
                </c:pt>
                <c:pt idx="42517" formatCode="General">
                  <c:v>28.6142</c:v>
                </c:pt>
                <c:pt idx="42518" formatCode="General">
                  <c:v>28.614799999999999</c:v>
                </c:pt>
                <c:pt idx="42519" formatCode="General">
                  <c:v>28.615500000000001</c:v>
                </c:pt>
                <c:pt idx="42520" formatCode="General">
                  <c:v>28.616199999999999</c:v>
                </c:pt>
                <c:pt idx="42521" formatCode="General">
                  <c:v>28.616900000000001</c:v>
                </c:pt>
                <c:pt idx="42522" formatCode="General">
                  <c:v>28.6175</c:v>
                </c:pt>
                <c:pt idx="42523" formatCode="General">
                  <c:v>28.618200000000002</c:v>
                </c:pt>
                <c:pt idx="42524" formatCode="General">
                  <c:v>28.6189</c:v>
                </c:pt>
                <c:pt idx="42525" formatCode="General">
                  <c:v>28.619499999999999</c:v>
                </c:pt>
                <c:pt idx="42526" formatCode="General">
                  <c:v>28.620200000000001</c:v>
                </c:pt>
                <c:pt idx="42527" formatCode="General">
                  <c:v>28.620899999999999</c:v>
                </c:pt>
                <c:pt idx="42528" formatCode="General">
                  <c:v>28.621600000000001</c:v>
                </c:pt>
                <c:pt idx="42529" formatCode="General">
                  <c:v>28.622199999999999</c:v>
                </c:pt>
                <c:pt idx="42530" formatCode="General">
                  <c:v>28.622900000000001</c:v>
                </c:pt>
                <c:pt idx="42531" formatCode="General">
                  <c:v>28.6236</c:v>
                </c:pt>
                <c:pt idx="42532" formatCode="General">
                  <c:v>28.624300000000002</c:v>
                </c:pt>
                <c:pt idx="42533" formatCode="General">
                  <c:v>28.6249</c:v>
                </c:pt>
                <c:pt idx="42534" formatCode="General">
                  <c:v>28.625599999999999</c:v>
                </c:pt>
                <c:pt idx="42535" formatCode="General">
                  <c:v>28.626300000000001</c:v>
                </c:pt>
                <c:pt idx="42536" formatCode="General">
                  <c:v>28.626899999999999</c:v>
                </c:pt>
                <c:pt idx="42537" formatCode="General">
                  <c:v>28.627600000000001</c:v>
                </c:pt>
                <c:pt idx="42538" formatCode="General">
                  <c:v>28.628299999999999</c:v>
                </c:pt>
                <c:pt idx="42539" formatCode="General">
                  <c:v>28.629000000000001</c:v>
                </c:pt>
                <c:pt idx="42540" formatCode="General">
                  <c:v>28.6296</c:v>
                </c:pt>
                <c:pt idx="42541" formatCode="General">
                  <c:v>28.630299999999998</c:v>
                </c:pt>
                <c:pt idx="42542" formatCode="General">
                  <c:v>28.631</c:v>
                </c:pt>
                <c:pt idx="42543" formatCode="General">
                  <c:v>28.631699999999999</c:v>
                </c:pt>
                <c:pt idx="42544" formatCode="General">
                  <c:v>28.632300000000001</c:v>
                </c:pt>
                <c:pt idx="42545" formatCode="General">
                  <c:v>28.632999999999999</c:v>
                </c:pt>
                <c:pt idx="42546" formatCode="General">
                  <c:v>28.633700000000001</c:v>
                </c:pt>
                <c:pt idx="42547" formatCode="General">
                  <c:v>28.6343</c:v>
                </c:pt>
                <c:pt idx="42548" formatCode="General">
                  <c:v>28.635000000000002</c:v>
                </c:pt>
                <c:pt idx="42549" formatCode="General">
                  <c:v>28.6357</c:v>
                </c:pt>
                <c:pt idx="42550" formatCode="General">
                  <c:v>28.636399999999998</c:v>
                </c:pt>
                <c:pt idx="42551" formatCode="General">
                  <c:v>28.637</c:v>
                </c:pt>
                <c:pt idx="42552" formatCode="General">
                  <c:v>28.637699999999999</c:v>
                </c:pt>
                <c:pt idx="42553" formatCode="General">
                  <c:v>28.638400000000001</c:v>
                </c:pt>
                <c:pt idx="42554" formatCode="General">
                  <c:v>28.639099999999999</c:v>
                </c:pt>
                <c:pt idx="42555" formatCode="General">
                  <c:v>28.639700000000001</c:v>
                </c:pt>
                <c:pt idx="42556" formatCode="General">
                  <c:v>28.6404</c:v>
                </c:pt>
                <c:pt idx="42557" formatCode="General">
                  <c:v>28.641100000000002</c:v>
                </c:pt>
                <c:pt idx="42558" formatCode="General">
                  <c:v>28.6418</c:v>
                </c:pt>
                <c:pt idx="42559" formatCode="General">
                  <c:v>28.642399999999999</c:v>
                </c:pt>
                <c:pt idx="42560" formatCode="General">
                  <c:v>28.6431</c:v>
                </c:pt>
                <c:pt idx="42561" formatCode="General">
                  <c:v>28.643799999999999</c:v>
                </c:pt>
                <c:pt idx="42562" formatCode="General">
                  <c:v>28.644400000000001</c:v>
                </c:pt>
                <c:pt idx="42563" formatCode="General">
                  <c:v>28.645099999999999</c:v>
                </c:pt>
                <c:pt idx="42564" formatCode="General">
                  <c:v>28.645800000000001</c:v>
                </c:pt>
                <c:pt idx="42565" formatCode="General">
                  <c:v>28.6465</c:v>
                </c:pt>
                <c:pt idx="42566" formatCode="General">
                  <c:v>28.647099999999998</c:v>
                </c:pt>
                <c:pt idx="42567" formatCode="General">
                  <c:v>28.6478</c:v>
                </c:pt>
                <c:pt idx="42568" formatCode="General">
                  <c:v>28.648499999999999</c:v>
                </c:pt>
                <c:pt idx="42569" formatCode="General">
                  <c:v>28.6492</c:v>
                </c:pt>
                <c:pt idx="42570" formatCode="General">
                  <c:v>28.649799999999999</c:v>
                </c:pt>
                <c:pt idx="42571" formatCode="General">
                  <c:v>28.650500000000001</c:v>
                </c:pt>
                <c:pt idx="42572" formatCode="General">
                  <c:v>28.651199999999999</c:v>
                </c:pt>
                <c:pt idx="42573" formatCode="General">
                  <c:v>28.651800000000001</c:v>
                </c:pt>
                <c:pt idx="42574" formatCode="General">
                  <c:v>28.6525</c:v>
                </c:pt>
                <c:pt idx="42575" formatCode="General">
                  <c:v>28.653199999999998</c:v>
                </c:pt>
                <c:pt idx="42576" formatCode="General">
                  <c:v>28.6539</c:v>
                </c:pt>
                <c:pt idx="42577" formatCode="General">
                  <c:v>28.654499999999999</c:v>
                </c:pt>
                <c:pt idx="42578" formatCode="General">
                  <c:v>28.655200000000001</c:v>
                </c:pt>
                <c:pt idx="42579" formatCode="General">
                  <c:v>28.655899999999999</c:v>
                </c:pt>
                <c:pt idx="42580" formatCode="General">
                  <c:v>28.656600000000001</c:v>
                </c:pt>
                <c:pt idx="42581" formatCode="General">
                  <c:v>28.6572</c:v>
                </c:pt>
                <c:pt idx="42582" formatCode="General">
                  <c:v>28.657900000000001</c:v>
                </c:pt>
                <c:pt idx="42583" formatCode="General">
                  <c:v>28.6586</c:v>
                </c:pt>
                <c:pt idx="42584" formatCode="General">
                  <c:v>28.659300000000002</c:v>
                </c:pt>
                <c:pt idx="42585" formatCode="General">
                  <c:v>28.6599</c:v>
                </c:pt>
                <c:pt idx="42586" formatCode="General">
                  <c:v>28.660599999999999</c:v>
                </c:pt>
                <c:pt idx="42587" formatCode="General">
                  <c:v>28.661300000000001</c:v>
                </c:pt>
                <c:pt idx="42588" formatCode="General">
                  <c:v>28.661899999999999</c:v>
                </c:pt>
                <c:pt idx="42589" formatCode="General">
                  <c:v>28.662600000000001</c:v>
                </c:pt>
                <c:pt idx="42590" formatCode="General">
                  <c:v>28.6633</c:v>
                </c:pt>
                <c:pt idx="42591" formatCode="General">
                  <c:v>28.664000000000001</c:v>
                </c:pt>
                <c:pt idx="42592" formatCode="General">
                  <c:v>28.6646</c:v>
                </c:pt>
                <c:pt idx="42593" formatCode="General">
                  <c:v>28.665299999999998</c:v>
                </c:pt>
                <c:pt idx="42594" formatCode="General">
                  <c:v>28.666</c:v>
                </c:pt>
                <c:pt idx="42595" formatCode="General">
                  <c:v>28.666699999999999</c:v>
                </c:pt>
                <c:pt idx="42596" formatCode="General">
                  <c:v>28.667300000000001</c:v>
                </c:pt>
                <c:pt idx="42597" formatCode="General">
                  <c:v>28.667999999999999</c:v>
                </c:pt>
                <c:pt idx="42598" formatCode="General">
                  <c:v>28.668700000000001</c:v>
                </c:pt>
                <c:pt idx="42599" formatCode="General">
                  <c:v>28.6693</c:v>
                </c:pt>
                <c:pt idx="42600" formatCode="General">
                  <c:v>28.67</c:v>
                </c:pt>
                <c:pt idx="42601" formatCode="General">
                  <c:v>28.6707</c:v>
                </c:pt>
                <c:pt idx="42602" formatCode="General">
                  <c:v>28.671399999999998</c:v>
                </c:pt>
                <c:pt idx="42603" formatCode="General">
                  <c:v>28.672000000000001</c:v>
                </c:pt>
                <c:pt idx="42604" formatCode="General">
                  <c:v>28.672699999999999</c:v>
                </c:pt>
                <c:pt idx="42605" formatCode="General">
                  <c:v>28.673400000000001</c:v>
                </c:pt>
                <c:pt idx="42606" formatCode="General">
                  <c:v>28.674099999999999</c:v>
                </c:pt>
                <c:pt idx="42607" formatCode="General">
                  <c:v>28.674700000000001</c:v>
                </c:pt>
                <c:pt idx="42608" formatCode="General">
                  <c:v>28.6754</c:v>
                </c:pt>
                <c:pt idx="42609" formatCode="General">
                  <c:v>28.676100000000002</c:v>
                </c:pt>
                <c:pt idx="42610" formatCode="General">
                  <c:v>28.6767</c:v>
                </c:pt>
                <c:pt idx="42611" formatCode="General">
                  <c:v>28.677399999999999</c:v>
                </c:pt>
                <c:pt idx="42612" formatCode="General">
                  <c:v>28.678100000000001</c:v>
                </c:pt>
                <c:pt idx="42613" formatCode="General">
                  <c:v>28.678799999999999</c:v>
                </c:pt>
                <c:pt idx="42614" formatCode="General">
                  <c:v>28.679400000000001</c:v>
                </c:pt>
                <c:pt idx="42615" formatCode="General">
                  <c:v>28.680099999999999</c:v>
                </c:pt>
                <c:pt idx="42616" formatCode="General">
                  <c:v>28.680800000000001</c:v>
                </c:pt>
                <c:pt idx="42617" formatCode="General">
                  <c:v>28.6815</c:v>
                </c:pt>
                <c:pt idx="42618" formatCode="General">
                  <c:v>28.682099999999998</c:v>
                </c:pt>
                <c:pt idx="42619" formatCode="General">
                  <c:v>28.6828</c:v>
                </c:pt>
                <c:pt idx="42620" formatCode="General">
                  <c:v>28.683499999999999</c:v>
                </c:pt>
                <c:pt idx="42621" formatCode="General">
                  <c:v>28.684200000000001</c:v>
                </c:pt>
                <c:pt idx="42622" formatCode="General">
                  <c:v>28.684799999999999</c:v>
                </c:pt>
                <c:pt idx="42623" formatCode="General">
                  <c:v>28.685500000000001</c:v>
                </c:pt>
                <c:pt idx="42624" formatCode="General">
                  <c:v>28.686199999999999</c:v>
                </c:pt>
                <c:pt idx="42625" formatCode="General">
                  <c:v>28.686800000000002</c:v>
                </c:pt>
                <c:pt idx="42626" formatCode="General">
                  <c:v>28.6875</c:v>
                </c:pt>
                <c:pt idx="42627" formatCode="General">
                  <c:v>28.688199999999998</c:v>
                </c:pt>
                <c:pt idx="42628" formatCode="General">
                  <c:v>28.6889</c:v>
                </c:pt>
                <c:pt idx="42629" formatCode="General">
                  <c:v>28.689499999999999</c:v>
                </c:pt>
                <c:pt idx="42630" formatCode="General">
                  <c:v>28.690200000000001</c:v>
                </c:pt>
                <c:pt idx="42631" formatCode="General">
                  <c:v>28.690899999999999</c:v>
                </c:pt>
                <c:pt idx="42632" formatCode="General">
                  <c:v>28.691600000000001</c:v>
                </c:pt>
                <c:pt idx="42633" formatCode="General">
                  <c:v>28.6922</c:v>
                </c:pt>
                <c:pt idx="42634" formatCode="General">
                  <c:v>28.692900000000002</c:v>
                </c:pt>
                <c:pt idx="42635" formatCode="General">
                  <c:v>28.6936</c:v>
                </c:pt>
                <c:pt idx="42636" formatCode="General">
                  <c:v>28.694199999999999</c:v>
                </c:pt>
                <c:pt idx="42637" formatCode="General">
                  <c:v>28.694900000000001</c:v>
                </c:pt>
                <c:pt idx="42638" formatCode="General">
                  <c:v>28.695599999999999</c:v>
                </c:pt>
                <c:pt idx="42639" formatCode="General">
                  <c:v>28.696300000000001</c:v>
                </c:pt>
                <c:pt idx="42640" formatCode="General">
                  <c:v>28.696899999999999</c:v>
                </c:pt>
                <c:pt idx="42641" formatCode="General">
                  <c:v>28.697600000000001</c:v>
                </c:pt>
                <c:pt idx="42642" formatCode="General">
                  <c:v>28.6983</c:v>
                </c:pt>
                <c:pt idx="42643" formatCode="General">
                  <c:v>28.699000000000002</c:v>
                </c:pt>
                <c:pt idx="42644" formatCode="General">
                  <c:v>28.6996</c:v>
                </c:pt>
                <c:pt idx="42645" formatCode="General">
                  <c:v>28.700299999999999</c:v>
                </c:pt>
                <c:pt idx="42646" formatCode="General">
                  <c:v>28.701000000000001</c:v>
                </c:pt>
                <c:pt idx="42647" formatCode="General">
                  <c:v>28.701699999999999</c:v>
                </c:pt>
                <c:pt idx="42648" formatCode="General">
                  <c:v>28.702300000000001</c:v>
                </c:pt>
                <c:pt idx="42649" formatCode="General">
                  <c:v>28.702999999999999</c:v>
                </c:pt>
                <c:pt idx="42650" formatCode="General">
                  <c:v>28.703700000000001</c:v>
                </c:pt>
                <c:pt idx="42651" formatCode="General">
                  <c:v>28.7043</c:v>
                </c:pt>
                <c:pt idx="42652" formatCode="General">
                  <c:v>28.704999999999998</c:v>
                </c:pt>
                <c:pt idx="42653" formatCode="General">
                  <c:v>28.7057</c:v>
                </c:pt>
                <c:pt idx="42654" formatCode="General">
                  <c:v>28.706399999999999</c:v>
                </c:pt>
                <c:pt idx="42655" formatCode="General">
                  <c:v>28.707000000000001</c:v>
                </c:pt>
                <c:pt idx="42656" formatCode="General">
                  <c:v>28.707699999999999</c:v>
                </c:pt>
                <c:pt idx="42657" formatCode="General">
                  <c:v>28.708400000000001</c:v>
                </c:pt>
                <c:pt idx="42658" formatCode="General">
                  <c:v>28.709099999999999</c:v>
                </c:pt>
                <c:pt idx="42659" formatCode="General">
                  <c:v>28.709700000000002</c:v>
                </c:pt>
                <c:pt idx="42660" formatCode="General">
                  <c:v>28.7104</c:v>
                </c:pt>
                <c:pt idx="42661" formatCode="General">
                  <c:v>28.711099999999998</c:v>
                </c:pt>
                <c:pt idx="42662" formatCode="General">
                  <c:v>28.7117</c:v>
                </c:pt>
                <c:pt idx="42663" formatCode="General">
                  <c:v>28.712399999999999</c:v>
                </c:pt>
                <c:pt idx="42664" formatCode="General">
                  <c:v>28.713100000000001</c:v>
                </c:pt>
                <c:pt idx="42665" formatCode="General">
                  <c:v>28.713799999999999</c:v>
                </c:pt>
                <c:pt idx="42666" formatCode="General">
                  <c:v>28.714400000000001</c:v>
                </c:pt>
                <c:pt idx="42667" formatCode="General">
                  <c:v>28.7151</c:v>
                </c:pt>
                <c:pt idx="42668" formatCode="General">
                  <c:v>28.715800000000002</c:v>
                </c:pt>
                <c:pt idx="42669" formatCode="General">
                  <c:v>28.7165</c:v>
                </c:pt>
                <c:pt idx="42670" formatCode="General">
                  <c:v>28.717099999999999</c:v>
                </c:pt>
                <c:pt idx="42671" formatCode="General">
                  <c:v>28.7178</c:v>
                </c:pt>
                <c:pt idx="42672" formatCode="General">
                  <c:v>28.718499999999999</c:v>
                </c:pt>
                <c:pt idx="42673" formatCode="General">
                  <c:v>28.719100000000001</c:v>
                </c:pt>
                <c:pt idx="42674" formatCode="General">
                  <c:v>28.719799999999999</c:v>
                </c:pt>
                <c:pt idx="42675" formatCode="General">
                  <c:v>28.720500000000001</c:v>
                </c:pt>
                <c:pt idx="42676" formatCode="General">
                  <c:v>28.7212</c:v>
                </c:pt>
                <c:pt idx="42677" formatCode="General">
                  <c:v>28.721800000000002</c:v>
                </c:pt>
                <c:pt idx="42678" formatCode="General">
                  <c:v>28.7225</c:v>
                </c:pt>
                <c:pt idx="42679" formatCode="General">
                  <c:v>28.723199999999999</c:v>
                </c:pt>
                <c:pt idx="42680" formatCode="General">
                  <c:v>28.7239</c:v>
                </c:pt>
                <c:pt idx="42681" formatCode="General">
                  <c:v>28.724499999999999</c:v>
                </c:pt>
                <c:pt idx="42682" formatCode="General">
                  <c:v>28.725200000000001</c:v>
                </c:pt>
                <c:pt idx="42683" formatCode="General">
                  <c:v>28.725899999999999</c:v>
                </c:pt>
                <c:pt idx="42684" formatCode="General">
                  <c:v>28.726600000000001</c:v>
                </c:pt>
                <c:pt idx="42685" formatCode="General">
                  <c:v>28.7272</c:v>
                </c:pt>
                <c:pt idx="42686" formatCode="General">
                  <c:v>28.727900000000002</c:v>
                </c:pt>
                <c:pt idx="42687" formatCode="General">
                  <c:v>28.7286</c:v>
                </c:pt>
                <c:pt idx="42688" formatCode="General">
                  <c:v>28.729199999999999</c:v>
                </c:pt>
                <c:pt idx="42689" formatCode="General">
                  <c:v>28.729900000000001</c:v>
                </c:pt>
                <c:pt idx="42690" formatCode="General">
                  <c:v>28.730599999999999</c:v>
                </c:pt>
                <c:pt idx="42691" formatCode="General">
                  <c:v>28.731300000000001</c:v>
                </c:pt>
                <c:pt idx="42692" formatCode="General">
                  <c:v>28.7319</c:v>
                </c:pt>
                <c:pt idx="42693" formatCode="General">
                  <c:v>28.732600000000001</c:v>
                </c:pt>
                <c:pt idx="42694" formatCode="General">
                  <c:v>28.7333</c:v>
                </c:pt>
                <c:pt idx="42695" formatCode="General">
                  <c:v>28.734000000000002</c:v>
                </c:pt>
                <c:pt idx="42696" formatCode="General">
                  <c:v>28.7346</c:v>
                </c:pt>
                <c:pt idx="42697" formatCode="General">
                  <c:v>28.735299999999999</c:v>
                </c:pt>
                <c:pt idx="42698" formatCode="General">
                  <c:v>28.736000000000001</c:v>
                </c:pt>
                <c:pt idx="42699" formatCode="General">
                  <c:v>28.736599999999999</c:v>
                </c:pt>
                <c:pt idx="42700" formatCode="General">
                  <c:v>28.737300000000001</c:v>
                </c:pt>
                <c:pt idx="42701" formatCode="General">
                  <c:v>28.738</c:v>
                </c:pt>
                <c:pt idx="42702" formatCode="General">
                  <c:v>28.738700000000001</c:v>
                </c:pt>
                <c:pt idx="42703" formatCode="General">
                  <c:v>28.7393</c:v>
                </c:pt>
                <c:pt idx="42704" formatCode="General">
                  <c:v>28.74</c:v>
                </c:pt>
                <c:pt idx="42705" formatCode="General">
                  <c:v>28.7407</c:v>
                </c:pt>
                <c:pt idx="42706" formatCode="General">
                  <c:v>28.741399999999999</c:v>
                </c:pt>
                <c:pt idx="42707" formatCode="General">
                  <c:v>28.742000000000001</c:v>
                </c:pt>
                <c:pt idx="42708" formatCode="General">
                  <c:v>28.742699999999999</c:v>
                </c:pt>
                <c:pt idx="42709" formatCode="General">
                  <c:v>28.743400000000001</c:v>
                </c:pt>
                <c:pt idx="42710" formatCode="General">
                  <c:v>28.744</c:v>
                </c:pt>
                <c:pt idx="42711" formatCode="General">
                  <c:v>28.744700000000002</c:v>
                </c:pt>
                <c:pt idx="42712" formatCode="General">
                  <c:v>28.7454</c:v>
                </c:pt>
                <c:pt idx="42713" formatCode="General">
                  <c:v>28.746099999999998</c:v>
                </c:pt>
                <c:pt idx="42714" formatCode="General">
                  <c:v>28.746700000000001</c:v>
                </c:pt>
                <c:pt idx="42715" formatCode="General">
                  <c:v>28.747399999999999</c:v>
                </c:pt>
                <c:pt idx="42716" formatCode="General">
                  <c:v>28.748100000000001</c:v>
                </c:pt>
                <c:pt idx="42717" formatCode="General">
                  <c:v>28.748799999999999</c:v>
                </c:pt>
                <c:pt idx="42718" formatCode="General">
                  <c:v>28.749400000000001</c:v>
                </c:pt>
                <c:pt idx="42719" formatCode="General">
                  <c:v>28.7501</c:v>
                </c:pt>
                <c:pt idx="42720" formatCode="General">
                  <c:v>28.750800000000002</c:v>
                </c:pt>
                <c:pt idx="42721" formatCode="General">
                  <c:v>28.7515</c:v>
                </c:pt>
                <c:pt idx="42722" formatCode="General">
                  <c:v>28.752099999999999</c:v>
                </c:pt>
                <c:pt idx="42723" formatCode="General">
                  <c:v>28.752800000000001</c:v>
                </c:pt>
                <c:pt idx="42724" formatCode="General">
                  <c:v>28.753499999999999</c:v>
                </c:pt>
                <c:pt idx="42725" formatCode="General">
                  <c:v>28.754100000000001</c:v>
                </c:pt>
                <c:pt idx="42726" formatCode="General">
                  <c:v>28.754799999999999</c:v>
                </c:pt>
                <c:pt idx="42727" formatCode="General">
                  <c:v>28.755500000000001</c:v>
                </c:pt>
                <c:pt idx="42728" formatCode="General">
                  <c:v>28.7562</c:v>
                </c:pt>
                <c:pt idx="42729" formatCode="General">
                  <c:v>28.756799999999998</c:v>
                </c:pt>
                <c:pt idx="42730" formatCode="General">
                  <c:v>28.7575</c:v>
                </c:pt>
                <c:pt idx="42731" formatCode="General">
                  <c:v>28.758199999999999</c:v>
                </c:pt>
                <c:pt idx="42732" formatCode="General">
                  <c:v>28.758900000000001</c:v>
                </c:pt>
                <c:pt idx="42733" formatCode="General">
                  <c:v>28.759499999999999</c:v>
                </c:pt>
                <c:pt idx="42734" formatCode="General">
                  <c:v>28.760200000000001</c:v>
                </c:pt>
                <c:pt idx="42735" formatCode="General">
                  <c:v>28.760899999999999</c:v>
                </c:pt>
                <c:pt idx="42736" formatCode="General">
                  <c:v>28.761500000000002</c:v>
                </c:pt>
                <c:pt idx="42737" formatCode="General">
                  <c:v>28.7622</c:v>
                </c:pt>
                <c:pt idx="42738" formatCode="General">
                  <c:v>28.762899999999998</c:v>
                </c:pt>
                <c:pt idx="42739" formatCode="General">
                  <c:v>28.7636</c:v>
                </c:pt>
                <c:pt idx="42740" formatCode="General">
                  <c:v>28.764199999999999</c:v>
                </c:pt>
                <c:pt idx="42741" formatCode="General">
                  <c:v>28.764900000000001</c:v>
                </c:pt>
                <c:pt idx="42742" formatCode="General">
                  <c:v>28.765599999999999</c:v>
                </c:pt>
                <c:pt idx="42743" formatCode="General">
                  <c:v>28.766300000000001</c:v>
                </c:pt>
                <c:pt idx="42744" formatCode="General">
                  <c:v>28.7669</c:v>
                </c:pt>
                <c:pt idx="42745" formatCode="General">
                  <c:v>28.767600000000002</c:v>
                </c:pt>
                <c:pt idx="42746" formatCode="General">
                  <c:v>28.7683</c:v>
                </c:pt>
                <c:pt idx="42747" formatCode="General">
                  <c:v>28.768999999999998</c:v>
                </c:pt>
                <c:pt idx="42748" formatCode="General">
                  <c:v>28.769600000000001</c:v>
                </c:pt>
                <c:pt idx="42749" formatCode="General">
                  <c:v>28.770299999999999</c:v>
                </c:pt>
                <c:pt idx="42750" formatCode="General">
                  <c:v>28.771000000000001</c:v>
                </c:pt>
                <c:pt idx="42751" formatCode="General">
                  <c:v>28.771599999999999</c:v>
                </c:pt>
                <c:pt idx="42752" formatCode="General">
                  <c:v>28.772300000000001</c:v>
                </c:pt>
                <c:pt idx="42753" formatCode="General">
                  <c:v>28.773</c:v>
                </c:pt>
                <c:pt idx="42754" formatCode="General">
                  <c:v>28.773700000000002</c:v>
                </c:pt>
                <c:pt idx="42755" formatCode="General">
                  <c:v>28.7743</c:v>
                </c:pt>
                <c:pt idx="42756" formatCode="General">
                  <c:v>28.774999999999999</c:v>
                </c:pt>
                <c:pt idx="42757" formatCode="General">
                  <c:v>28.775700000000001</c:v>
                </c:pt>
                <c:pt idx="42758" formatCode="General">
                  <c:v>28.776399999999999</c:v>
                </c:pt>
                <c:pt idx="42759" formatCode="General">
                  <c:v>28.777000000000001</c:v>
                </c:pt>
                <c:pt idx="42760" formatCode="General">
                  <c:v>28.777699999999999</c:v>
                </c:pt>
                <c:pt idx="42761" formatCode="General">
                  <c:v>28.778400000000001</c:v>
                </c:pt>
                <c:pt idx="42762" formatCode="General">
                  <c:v>28.779</c:v>
                </c:pt>
                <c:pt idx="42763" formatCode="General">
                  <c:v>28.779699999999998</c:v>
                </c:pt>
                <c:pt idx="42764" formatCode="General">
                  <c:v>28.7804</c:v>
                </c:pt>
                <c:pt idx="42765" formatCode="General">
                  <c:v>28.781099999999999</c:v>
                </c:pt>
                <c:pt idx="42766" formatCode="General">
                  <c:v>28.781700000000001</c:v>
                </c:pt>
                <c:pt idx="42767" formatCode="General">
                  <c:v>28.782399999999999</c:v>
                </c:pt>
                <c:pt idx="42768" formatCode="General">
                  <c:v>28.783100000000001</c:v>
                </c:pt>
                <c:pt idx="42769" formatCode="General">
                  <c:v>28.783799999999999</c:v>
                </c:pt>
                <c:pt idx="42770" formatCode="General">
                  <c:v>28.784400000000002</c:v>
                </c:pt>
                <c:pt idx="42771" formatCode="General">
                  <c:v>28.7851</c:v>
                </c:pt>
                <c:pt idx="42772" formatCode="General">
                  <c:v>28.785799999999998</c:v>
                </c:pt>
                <c:pt idx="42773" formatCode="General">
                  <c:v>28.7864</c:v>
                </c:pt>
                <c:pt idx="42774" formatCode="General">
                  <c:v>28.787099999999999</c:v>
                </c:pt>
                <c:pt idx="42775" formatCode="General">
                  <c:v>28.787800000000001</c:v>
                </c:pt>
                <c:pt idx="42776" formatCode="General">
                  <c:v>28.788499999999999</c:v>
                </c:pt>
                <c:pt idx="42777" formatCode="General">
                  <c:v>28.789100000000001</c:v>
                </c:pt>
                <c:pt idx="42778" formatCode="General">
                  <c:v>28.7898</c:v>
                </c:pt>
                <c:pt idx="42779" formatCode="General">
                  <c:v>28.790500000000002</c:v>
                </c:pt>
                <c:pt idx="42780" formatCode="General">
                  <c:v>28.7912</c:v>
                </c:pt>
                <c:pt idx="42781" formatCode="General">
                  <c:v>28.791799999999999</c:v>
                </c:pt>
                <c:pt idx="42782" formatCode="General">
                  <c:v>28.7925</c:v>
                </c:pt>
                <c:pt idx="42783" formatCode="General">
                  <c:v>28.793199999999999</c:v>
                </c:pt>
                <c:pt idx="42784" formatCode="General">
                  <c:v>28.793900000000001</c:v>
                </c:pt>
                <c:pt idx="42785" formatCode="General">
                  <c:v>28.794499999999999</c:v>
                </c:pt>
                <c:pt idx="42786" formatCode="General">
                  <c:v>28.795200000000001</c:v>
                </c:pt>
                <c:pt idx="42787" formatCode="General">
                  <c:v>28.7959</c:v>
                </c:pt>
                <c:pt idx="42788" formatCode="General">
                  <c:v>28.796500000000002</c:v>
                </c:pt>
                <c:pt idx="42789" formatCode="General">
                  <c:v>28.7972</c:v>
                </c:pt>
                <c:pt idx="42790" formatCode="General">
                  <c:v>28.797899999999998</c:v>
                </c:pt>
                <c:pt idx="42791" formatCode="General">
                  <c:v>28.7986</c:v>
                </c:pt>
                <c:pt idx="42792" formatCode="General">
                  <c:v>28.799199999999999</c:v>
                </c:pt>
                <c:pt idx="42793" formatCode="General">
                  <c:v>28.799900000000001</c:v>
                </c:pt>
                <c:pt idx="42794" formatCode="General">
                  <c:v>28.800599999999999</c:v>
                </c:pt>
                <c:pt idx="42795" formatCode="General">
                  <c:v>28.801300000000001</c:v>
                </c:pt>
                <c:pt idx="42796" formatCode="General">
                  <c:v>28.8019</c:v>
                </c:pt>
                <c:pt idx="42797" formatCode="General">
                  <c:v>28.802600000000002</c:v>
                </c:pt>
                <c:pt idx="42798" formatCode="General">
                  <c:v>28.8033</c:v>
                </c:pt>
                <c:pt idx="42799" formatCode="General">
                  <c:v>28.803899999999999</c:v>
                </c:pt>
                <c:pt idx="42800" formatCode="General">
                  <c:v>28.804600000000001</c:v>
                </c:pt>
                <c:pt idx="42801" formatCode="General">
                  <c:v>28.805299999999999</c:v>
                </c:pt>
                <c:pt idx="42802" formatCode="General">
                  <c:v>28.806000000000001</c:v>
                </c:pt>
                <c:pt idx="42803" formatCode="General">
                  <c:v>28.8066</c:v>
                </c:pt>
                <c:pt idx="42804" formatCode="General">
                  <c:v>28.807300000000001</c:v>
                </c:pt>
                <c:pt idx="42805" formatCode="General">
                  <c:v>28.808</c:v>
                </c:pt>
                <c:pt idx="42806" formatCode="General">
                  <c:v>28.808700000000002</c:v>
                </c:pt>
                <c:pt idx="42807" formatCode="General">
                  <c:v>28.8093</c:v>
                </c:pt>
                <c:pt idx="42808" formatCode="General">
                  <c:v>28.81</c:v>
                </c:pt>
                <c:pt idx="42809" formatCode="General">
                  <c:v>28.810700000000001</c:v>
                </c:pt>
                <c:pt idx="42810" formatCode="General">
                  <c:v>28.811399999999999</c:v>
                </c:pt>
                <c:pt idx="42811" formatCode="General">
                  <c:v>28.812000000000001</c:v>
                </c:pt>
                <c:pt idx="42812" formatCode="General">
                  <c:v>28.8127</c:v>
                </c:pt>
                <c:pt idx="42813" formatCode="General">
                  <c:v>28.813400000000001</c:v>
                </c:pt>
                <c:pt idx="42814" formatCode="General">
                  <c:v>28.814</c:v>
                </c:pt>
                <c:pt idx="42815" formatCode="General">
                  <c:v>28.814699999999998</c:v>
                </c:pt>
                <c:pt idx="42816" formatCode="General">
                  <c:v>28.8154</c:v>
                </c:pt>
                <c:pt idx="42817" formatCode="General">
                  <c:v>28.816099999999999</c:v>
                </c:pt>
                <c:pt idx="42818" formatCode="General">
                  <c:v>28.816700000000001</c:v>
                </c:pt>
                <c:pt idx="42819" formatCode="General">
                  <c:v>28.817399999999999</c:v>
                </c:pt>
                <c:pt idx="42820" formatCode="General">
                  <c:v>28.818100000000001</c:v>
                </c:pt>
                <c:pt idx="42821" formatCode="General">
                  <c:v>28.8188</c:v>
                </c:pt>
                <c:pt idx="42822" formatCode="General">
                  <c:v>28.819400000000002</c:v>
                </c:pt>
                <c:pt idx="42823" formatCode="General">
                  <c:v>28.8201</c:v>
                </c:pt>
                <c:pt idx="42824" formatCode="General">
                  <c:v>28.820799999999998</c:v>
                </c:pt>
                <c:pt idx="42825" formatCode="General">
                  <c:v>28.821400000000001</c:v>
                </c:pt>
                <c:pt idx="42826" formatCode="General">
                  <c:v>28.822099999999999</c:v>
                </c:pt>
                <c:pt idx="42827" formatCode="General">
                  <c:v>28.822800000000001</c:v>
                </c:pt>
                <c:pt idx="42828" formatCode="General">
                  <c:v>28.823499999999999</c:v>
                </c:pt>
                <c:pt idx="42829" formatCode="General">
                  <c:v>28.824100000000001</c:v>
                </c:pt>
                <c:pt idx="42830" formatCode="General">
                  <c:v>28.8248</c:v>
                </c:pt>
                <c:pt idx="42831" formatCode="General">
                  <c:v>28.825500000000002</c:v>
                </c:pt>
                <c:pt idx="42832" formatCode="General">
                  <c:v>28.8262</c:v>
                </c:pt>
                <c:pt idx="42833" formatCode="General">
                  <c:v>28.826799999999999</c:v>
                </c:pt>
                <c:pt idx="42834" formatCode="General">
                  <c:v>28.827500000000001</c:v>
                </c:pt>
                <c:pt idx="42835" formatCode="General">
                  <c:v>28.828199999999999</c:v>
                </c:pt>
                <c:pt idx="42836" formatCode="General">
                  <c:v>28.828800000000001</c:v>
                </c:pt>
                <c:pt idx="42837" formatCode="General">
                  <c:v>28.829499999999999</c:v>
                </c:pt>
                <c:pt idx="42838" formatCode="General">
                  <c:v>28.830200000000001</c:v>
                </c:pt>
                <c:pt idx="42839" formatCode="General">
                  <c:v>28.8309</c:v>
                </c:pt>
                <c:pt idx="42840" formatCode="General">
                  <c:v>28.831499999999998</c:v>
                </c:pt>
                <c:pt idx="42841" formatCode="General">
                  <c:v>28.8322</c:v>
                </c:pt>
                <c:pt idx="42842" formatCode="General">
                  <c:v>28.832899999999999</c:v>
                </c:pt>
                <c:pt idx="42843" formatCode="General">
                  <c:v>28.833600000000001</c:v>
                </c:pt>
                <c:pt idx="42844" formatCode="General">
                  <c:v>28.834199999999999</c:v>
                </c:pt>
                <c:pt idx="42845" formatCode="General">
                  <c:v>28.834900000000001</c:v>
                </c:pt>
                <c:pt idx="42846" formatCode="General">
                  <c:v>28.835599999999999</c:v>
                </c:pt>
                <c:pt idx="42847" formatCode="General">
                  <c:v>28.836300000000001</c:v>
                </c:pt>
                <c:pt idx="42848" formatCode="General">
                  <c:v>28.8369</c:v>
                </c:pt>
                <c:pt idx="42849" formatCode="General">
                  <c:v>28.837599999999998</c:v>
                </c:pt>
                <c:pt idx="42850" formatCode="General">
                  <c:v>28.8383</c:v>
                </c:pt>
                <c:pt idx="42851" formatCode="General">
                  <c:v>28.838899999999999</c:v>
                </c:pt>
                <c:pt idx="42852" formatCode="General">
                  <c:v>28.839600000000001</c:v>
                </c:pt>
                <c:pt idx="42853" formatCode="General">
                  <c:v>28.840299999999999</c:v>
                </c:pt>
                <c:pt idx="42854" formatCode="General">
                  <c:v>28.841000000000001</c:v>
                </c:pt>
                <c:pt idx="42855" formatCode="General">
                  <c:v>28.8416</c:v>
                </c:pt>
                <c:pt idx="42856" formatCode="General">
                  <c:v>28.842300000000002</c:v>
                </c:pt>
                <c:pt idx="42857" formatCode="General">
                  <c:v>28.843</c:v>
                </c:pt>
                <c:pt idx="42858" formatCode="General">
                  <c:v>28.843699999999998</c:v>
                </c:pt>
                <c:pt idx="42859" formatCode="General">
                  <c:v>28.8443</c:v>
                </c:pt>
                <c:pt idx="42860" formatCode="General">
                  <c:v>28.844999999999999</c:v>
                </c:pt>
                <c:pt idx="42861" formatCode="General">
                  <c:v>28.845700000000001</c:v>
                </c:pt>
                <c:pt idx="42862" formatCode="General">
                  <c:v>28.846299999999999</c:v>
                </c:pt>
                <c:pt idx="42863" formatCode="General">
                  <c:v>28.847000000000001</c:v>
                </c:pt>
                <c:pt idx="42864" formatCode="General">
                  <c:v>28.8477</c:v>
                </c:pt>
                <c:pt idx="42865" formatCode="General">
                  <c:v>28.848400000000002</c:v>
                </c:pt>
                <c:pt idx="42866" formatCode="General">
                  <c:v>28.849</c:v>
                </c:pt>
                <c:pt idx="42867" formatCode="General">
                  <c:v>28.849699999999999</c:v>
                </c:pt>
                <c:pt idx="42868" formatCode="General">
                  <c:v>28.8504</c:v>
                </c:pt>
                <c:pt idx="42869" formatCode="General">
                  <c:v>28.851099999999999</c:v>
                </c:pt>
                <c:pt idx="42870" formatCode="General">
                  <c:v>28.851700000000001</c:v>
                </c:pt>
                <c:pt idx="42871" formatCode="General">
                  <c:v>28.852399999999999</c:v>
                </c:pt>
                <c:pt idx="42872" formatCode="General">
                  <c:v>28.853100000000001</c:v>
                </c:pt>
                <c:pt idx="42873" formatCode="General">
                  <c:v>28.8537</c:v>
                </c:pt>
                <c:pt idx="42874" formatCode="General">
                  <c:v>28.854399999999998</c:v>
                </c:pt>
                <c:pt idx="42875" formatCode="General">
                  <c:v>28.8551</c:v>
                </c:pt>
                <c:pt idx="42876" formatCode="General">
                  <c:v>28.855799999999999</c:v>
                </c:pt>
                <c:pt idx="42877" formatCode="General">
                  <c:v>28.856400000000001</c:v>
                </c:pt>
                <c:pt idx="42878" formatCode="General">
                  <c:v>28.857099999999999</c:v>
                </c:pt>
                <c:pt idx="42879" formatCode="General">
                  <c:v>28.857800000000001</c:v>
                </c:pt>
                <c:pt idx="42880" formatCode="General">
                  <c:v>28.858499999999999</c:v>
                </c:pt>
                <c:pt idx="42881" formatCode="General">
                  <c:v>28.859100000000002</c:v>
                </c:pt>
                <c:pt idx="42882" formatCode="General">
                  <c:v>28.8598</c:v>
                </c:pt>
                <c:pt idx="42883" formatCode="General">
                  <c:v>28.860499999999998</c:v>
                </c:pt>
                <c:pt idx="42884" formatCode="General">
                  <c:v>28.8612</c:v>
                </c:pt>
                <c:pt idx="42885" formatCode="General">
                  <c:v>28.861799999999999</c:v>
                </c:pt>
                <c:pt idx="42886" formatCode="General">
                  <c:v>28.862500000000001</c:v>
                </c:pt>
                <c:pt idx="42887" formatCode="General">
                  <c:v>28.863199999999999</c:v>
                </c:pt>
                <c:pt idx="42888" formatCode="General">
                  <c:v>28.863800000000001</c:v>
                </c:pt>
                <c:pt idx="42889" formatCode="General">
                  <c:v>28.8645</c:v>
                </c:pt>
                <c:pt idx="42890" formatCode="General">
                  <c:v>28.865200000000002</c:v>
                </c:pt>
                <c:pt idx="42891" formatCode="General">
                  <c:v>28.8659</c:v>
                </c:pt>
                <c:pt idx="42892" formatCode="General">
                  <c:v>28.866499999999998</c:v>
                </c:pt>
                <c:pt idx="42893" formatCode="General">
                  <c:v>28.8672</c:v>
                </c:pt>
                <c:pt idx="42894" formatCode="General">
                  <c:v>28.867899999999999</c:v>
                </c:pt>
                <c:pt idx="42895" formatCode="General">
                  <c:v>28.868600000000001</c:v>
                </c:pt>
                <c:pt idx="42896" formatCode="General">
                  <c:v>28.869199999999999</c:v>
                </c:pt>
                <c:pt idx="42897" formatCode="General">
                  <c:v>28.869900000000001</c:v>
                </c:pt>
                <c:pt idx="42898" formatCode="General">
                  <c:v>28.8706</c:v>
                </c:pt>
                <c:pt idx="42899" formatCode="General">
                  <c:v>28.871200000000002</c:v>
                </c:pt>
                <c:pt idx="42900" formatCode="General">
                  <c:v>28.8719</c:v>
                </c:pt>
                <c:pt idx="42901" formatCode="General">
                  <c:v>28.872599999999998</c:v>
                </c:pt>
                <c:pt idx="42902" formatCode="General">
                  <c:v>28.8733</c:v>
                </c:pt>
                <c:pt idx="42903" formatCode="General">
                  <c:v>28.873899999999999</c:v>
                </c:pt>
                <c:pt idx="42904" formatCode="General">
                  <c:v>28.874600000000001</c:v>
                </c:pt>
                <c:pt idx="42905" formatCode="General">
                  <c:v>28.875299999999999</c:v>
                </c:pt>
                <c:pt idx="42906" formatCode="General">
                  <c:v>28.876000000000001</c:v>
                </c:pt>
                <c:pt idx="42907" formatCode="General">
                  <c:v>28.8766</c:v>
                </c:pt>
                <c:pt idx="42908" formatCode="General">
                  <c:v>28.877300000000002</c:v>
                </c:pt>
                <c:pt idx="42909" formatCode="General">
                  <c:v>28.878</c:v>
                </c:pt>
                <c:pt idx="42910" formatCode="General">
                  <c:v>28.878699999999998</c:v>
                </c:pt>
                <c:pt idx="42911" formatCode="General">
                  <c:v>28.879300000000001</c:v>
                </c:pt>
                <c:pt idx="42912" formatCode="General">
                  <c:v>28.88</c:v>
                </c:pt>
                <c:pt idx="42913" formatCode="General">
                  <c:v>28.880700000000001</c:v>
                </c:pt>
                <c:pt idx="42914" formatCode="General">
                  <c:v>28.8813</c:v>
                </c:pt>
                <c:pt idx="42915" formatCode="General">
                  <c:v>28.882000000000001</c:v>
                </c:pt>
                <c:pt idx="42916" formatCode="General">
                  <c:v>28.8827</c:v>
                </c:pt>
                <c:pt idx="42917" formatCode="General">
                  <c:v>28.883400000000002</c:v>
                </c:pt>
                <c:pt idx="42918" formatCode="General">
                  <c:v>28.884</c:v>
                </c:pt>
                <c:pt idx="42919" formatCode="General">
                  <c:v>28.884699999999999</c:v>
                </c:pt>
                <c:pt idx="42920" formatCode="General">
                  <c:v>28.885400000000001</c:v>
                </c:pt>
                <c:pt idx="42921" formatCode="General">
                  <c:v>28.886099999999999</c:v>
                </c:pt>
                <c:pt idx="42922" formatCode="General">
                  <c:v>28.886700000000001</c:v>
                </c:pt>
                <c:pt idx="42923" formatCode="General">
                  <c:v>28.8874</c:v>
                </c:pt>
                <c:pt idx="42924" formatCode="General">
                  <c:v>28.888100000000001</c:v>
                </c:pt>
                <c:pt idx="42925" formatCode="General">
                  <c:v>28.8887</c:v>
                </c:pt>
                <c:pt idx="42926" formatCode="General">
                  <c:v>28.889399999999998</c:v>
                </c:pt>
                <c:pt idx="42927" formatCode="General">
                  <c:v>28.8901</c:v>
                </c:pt>
                <c:pt idx="42928" formatCode="General">
                  <c:v>28.890799999999999</c:v>
                </c:pt>
                <c:pt idx="42929" formatCode="General">
                  <c:v>28.891400000000001</c:v>
                </c:pt>
                <c:pt idx="42930" formatCode="General">
                  <c:v>28.892099999999999</c:v>
                </c:pt>
                <c:pt idx="42931" formatCode="General">
                  <c:v>28.892800000000001</c:v>
                </c:pt>
                <c:pt idx="42932" formatCode="General">
                  <c:v>28.8935</c:v>
                </c:pt>
                <c:pt idx="42933" formatCode="General">
                  <c:v>28.894100000000002</c:v>
                </c:pt>
                <c:pt idx="42934" formatCode="General">
                  <c:v>28.8948</c:v>
                </c:pt>
                <c:pt idx="42935" formatCode="General">
                  <c:v>28.895499999999998</c:v>
                </c:pt>
                <c:pt idx="42936" formatCode="General">
                  <c:v>28.896100000000001</c:v>
                </c:pt>
                <c:pt idx="42937" formatCode="General">
                  <c:v>28.896799999999999</c:v>
                </c:pt>
                <c:pt idx="42938" formatCode="General">
                  <c:v>28.897500000000001</c:v>
                </c:pt>
                <c:pt idx="42939" formatCode="General">
                  <c:v>28.898199999999999</c:v>
                </c:pt>
                <c:pt idx="42940" formatCode="General">
                  <c:v>28.898800000000001</c:v>
                </c:pt>
                <c:pt idx="42941" formatCode="General">
                  <c:v>28.8995</c:v>
                </c:pt>
                <c:pt idx="42942" formatCode="General">
                  <c:v>28.900200000000002</c:v>
                </c:pt>
                <c:pt idx="42943" formatCode="General">
                  <c:v>28.9009</c:v>
                </c:pt>
                <c:pt idx="42944" formatCode="General">
                  <c:v>28.901499999999999</c:v>
                </c:pt>
                <c:pt idx="42945" formatCode="General">
                  <c:v>28.902200000000001</c:v>
                </c:pt>
                <c:pt idx="42946" formatCode="General">
                  <c:v>28.902899999999999</c:v>
                </c:pt>
                <c:pt idx="42947" formatCode="General">
                  <c:v>28.903600000000001</c:v>
                </c:pt>
                <c:pt idx="42948" formatCode="General">
                  <c:v>28.904199999999999</c:v>
                </c:pt>
                <c:pt idx="42949" formatCode="General">
                  <c:v>28.904900000000001</c:v>
                </c:pt>
                <c:pt idx="42950" formatCode="General">
                  <c:v>28.9056</c:v>
                </c:pt>
                <c:pt idx="42951" formatCode="General">
                  <c:v>28.906199999999998</c:v>
                </c:pt>
                <c:pt idx="42952" formatCode="General">
                  <c:v>28.9069</c:v>
                </c:pt>
                <c:pt idx="42953" formatCode="General">
                  <c:v>28.907599999999999</c:v>
                </c:pt>
                <c:pt idx="42954" formatCode="General">
                  <c:v>28.908300000000001</c:v>
                </c:pt>
                <c:pt idx="42955" formatCode="General">
                  <c:v>28.908899999999999</c:v>
                </c:pt>
                <c:pt idx="42956" formatCode="General">
                  <c:v>28.909600000000001</c:v>
                </c:pt>
                <c:pt idx="42957" formatCode="General">
                  <c:v>28.910299999999999</c:v>
                </c:pt>
                <c:pt idx="42958" formatCode="General">
                  <c:v>28.911000000000001</c:v>
                </c:pt>
                <c:pt idx="42959" formatCode="General">
                  <c:v>28.9116</c:v>
                </c:pt>
                <c:pt idx="42960" formatCode="General">
                  <c:v>28.912299999999998</c:v>
                </c:pt>
                <c:pt idx="42961" formatCode="General">
                  <c:v>28.913</c:v>
                </c:pt>
                <c:pt idx="42962" formatCode="General">
                  <c:v>28.913599999999999</c:v>
                </c:pt>
                <c:pt idx="42963" formatCode="General">
                  <c:v>28.914300000000001</c:v>
                </c:pt>
                <c:pt idx="42964" formatCode="General">
                  <c:v>28.914999999999999</c:v>
                </c:pt>
                <c:pt idx="42965" formatCode="General">
                  <c:v>28.915700000000001</c:v>
                </c:pt>
                <c:pt idx="42966" formatCode="General">
                  <c:v>28.9163</c:v>
                </c:pt>
                <c:pt idx="42967" formatCode="General">
                  <c:v>28.917000000000002</c:v>
                </c:pt>
                <c:pt idx="42968" formatCode="General">
                  <c:v>28.9177</c:v>
                </c:pt>
                <c:pt idx="42969" formatCode="General">
                  <c:v>28.918399999999998</c:v>
                </c:pt>
                <c:pt idx="42970" formatCode="General">
                  <c:v>28.919</c:v>
                </c:pt>
                <c:pt idx="42971" formatCode="General">
                  <c:v>28.919699999999999</c:v>
                </c:pt>
                <c:pt idx="42972" formatCode="General">
                  <c:v>28.920400000000001</c:v>
                </c:pt>
                <c:pt idx="42973" formatCode="General">
                  <c:v>28.921099999999999</c:v>
                </c:pt>
                <c:pt idx="42974" formatCode="General">
                  <c:v>28.921700000000001</c:v>
                </c:pt>
                <c:pt idx="42975" formatCode="General">
                  <c:v>28.9224</c:v>
                </c:pt>
                <c:pt idx="42976" formatCode="General">
                  <c:v>28.923100000000002</c:v>
                </c:pt>
                <c:pt idx="42977" formatCode="General">
                  <c:v>28.9237</c:v>
                </c:pt>
                <c:pt idx="42978" formatCode="General">
                  <c:v>28.924399999999999</c:v>
                </c:pt>
                <c:pt idx="42979" formatCode="General">
                  <c:v>28.9251</c:v>
                </c:pt>
                <c:pt idx="42980" formatCode="General">
                  <c:v>28.925799999999999</c:v>
                </c:pt>
                <c:pt idx="42981" formatCode="General">
                  <c:v>28.926400000000001</c:v>
                </c:pt>
                <c:pt idx="42982" formatCode="General">
                  <c:v>28.927099999999999</c:v>
                </c:pt>
                <c:pt idx="42983" formatCode="General">
                  <c:v>28.927800000000001</c:v>
                </c:pt>
                <c:pt idx="42984" formatCode="General">
                  <c:v>28.9285</c:v>
                </c:pt>
                <c:pt idx="42985" formatCode="General">
                  <c:v>28.929099999999998</c:v>
                </c:pt>
                <c:pt idx="42986" formatCode="General">
                  <c:v>28.9298</c:v>
                </c:pt>
                <c:pt idx="42987" formatCode="General">
                  <c:v>28.930499999999999</c:v>
                </c:pt>
                <c:pt idx="42988" formatCode="General">
                  <c:v>28.931100000000001</c:v>
                </c:pt>
                <c:pt idx="42989" formatCode="General">
                  <c:v>28.931799999999999</c:v>
                </c:pt>
                <c:pt idx="42990" formatCode="General">
                  <c:v>28.932500000000001</c:v>
                </c:pt>
                <c:pt idx="42991" formatCode="General">
                  <c:v>28.933199999999999</c:v>
                </c:pt>
                <c:pt idx="42992" formatCode="General">
                  <c:v>28.933800000000002</c:v>
                </c:pt>
                <c:pt idx="42993" formatCode="General">
                  <c:v>28.9345</c:v>
                </c:pt>
                <c:pt idx="42994" formatCode="General">
                  <c:v>28.935199999999998</c:v>
                </c:pt>
                <c:pt idx="42995" formatCode="General">
                  <c:v>28.9359</c:v>
                </c:pt>
                <c:pt idx="42996" formatCode="General">
                  <c:v>28.936499999999999</c:v>
                </c:pt>
                <c:pt idx="42997" formatCode="General">
                  <c:v>28.937200000000001</c:v>
                </c:pt>
                <c:pt idx="42998" formatCode="General">
                  <c:v>28.937899999999999</c:v>
                </c:pt>
                <c:pt idx="42999" formatCode="General">
                  <c:v>28.938500000000001</c:v>
                </c:pt>
                <c:pt idx="43000" formatCode="General">
                  <c:v>28.9392</c:v>
                </c:pt>
                <c:pt idx="43001" formatCode="General">
                  <c:v>28.939900000000002</c:v>
                </c:pt>
                <c:pt idx="43002" formatCode="General">
                  <c:v>28.9406</c:v>
                </c:pt>
                <c:pt idx="43003" formatCode="General">
                  <c:v>28.941199999999998</c:v>
                </c:pt>
                <c:pt idx="43004" formatCode="General">
                  <c:v>28.9419</c:v>
                </c:pt>
                <c:pt idx="43005" formatCode="General">
                  <c:v>28.942599999999999</c:v>
                </c:pt>
                <c:pt idx="43006" formatCode="General">
                  <c:v>28.943300000000001</c:v>
                </c:pt>
                <c:pt idx="43007" formatCode="General">
                  <c:v>28.943899999999999</c:v>
                </c:pt>
                <c:pt idx="43008" formatCode="General">
                  <c:v>28.944600000000001</c:v>
                </c:pt>
                <c:pt idx="43009" formatCode="General">
                  <c:v>28.9453</c:v>
                </c:pt>
                <c:pt idx="43010" formatCode="General">
                  <c:v>28.946000000000002</c:v>
                </c:pt>
                <c:pt idx="43011" formatCode="General">
                  <c:v>28.9466</c:v>
                </c:pt>
                <c:pt idx="43012" formatCode="General">
                  <c:v>28.947299999999998</c:v>
                </c:pt>
                <c:pt idx="43013" formatCode="General">
                  <c:v>28.948</c:v>
                </c:pt>
                <c:pt idx="43014" formatCode="General">
                  <c:v>28.948599999999999</c:v>
                </c:pt>
                <c:pt idx="43015" formatCode="General">
                  <c:v>28.949300000000001</c:v>
                </c:pt>
                <c:pt idx="43016" formatCode="General">
                  <c:v>28.95</c:v>
                </c:pt>
                <c:pt idx="43017" formatCode="General">
                  <c:v>28.950700000000001</c:v>
                </c:pt>
                <c:pt idx="43018" formatCode="General">
                  <c:v>28.9513</c:v>
                </c:pt>
                <c:pt idx="43019" formatCode="General">
                  <c:v>28.952000000000002</c:v>
                </c:pt>
                <c:pt idx="43020" formatCode="General">
                  <c:v>28.9527</c:v>
                </c:pt>
                <c:pt idx="43021" formatCode="General">
                  <c:v>28.953399999999998</c:v>
                </c:pt>
                <c:pt idx="43022" formatCode="General">
                  <c:v>28.954000000000001</c:v>
                </c:pt>
                <c:pt idx="43023" formatCode="General">
                  <c:v>28.954699999999999</c:v>
                </c:pt>
                <c:pt idx="43024" formatCode="General">
                  <c:v>28.955400000000001</c:v>
                </c:pt>
                <c:pt idx="43025" formatCode="General">
                  <c:v>28.956</c:v>
                </c:pt>
                <c:pt idx="43026" formatCode="General">
                  <c:v>28.956700000000001</c:v>
                </c:pt>
                <c:pt idx="43027" formatCode="General">
                  <c:v>28.9574</c:v>
                </c:pt>
                <c:pt idx="43028" formatCode="General">
                  <c:v>28.958100000000002</c:v>
                </c:pt>
                <c:pt idx="43029" formatCode="General">
                  <c:v>28.9587</c:v>
                </c:pt>
                <c:pt idx="43030" formatCode="General">
                  <c:v>28.959399999999999</c:v>
                </c:pt>
                <c:pt idx="43031" formatCode="General">
                  <c:v>28.960100000000001</c:v>
                </c:pt>
                <c:pt idx="43032" formatCode="General">
                  <c:v>28.960799999999999</c:v>
                </c:pt>
                <c:pt idx="43033" formatCode="General">
                  <c:v>28.961400000000001</c:v>
                </c:pt>
                <c:pt idx="43034" formatCode="General">
                  <c:v>28.9621</c:v>
                </c:pt>
                <c:pt idx="43035" formatCode="General">
                  <c:v>28.962800000000001</c:v>
                </c:pt>
                <c:pt idx="43036" formatCode="General">
                  <c:v>28.9634</c:v>
                </c:pt>
                <c:pt idx="43037" formatCode="General">
                  <c:v>28.964099999999998</c:v>
                </c:pt>
                <c:pt idx="43038" formatCode="General">
                  <c:v>28.9648</c:v>
                </c:pt>
                <c:pt idx="43039" formatCode="General">
                  <c:v>28.965499999999999</c:v>
                </c:pt>
                <c:pt idx="43040" formatCode="General">
                  <c:v>28.966100000000001</c:v>
                </c:pt>
                <c:pt idx="43041" formatCode="General">
                  <c:v>28.966799999999999</c:v>
                </c:pt>
                <c:pt idx="43042" formatCode="General">
                  <c:v>28.967500000000001</c:v>
                </c:pt>
                <c:pt idx="43043" formatCode="General">
                  <c:v>28.9682</c:v>
                </c:pt>
                <c:pt idx="43044" formatCode="General">
                  <c:v>28.968800000000002</c:v>
                </c:pt>
                <c:pt idx="43045" formatCode="General">
                  <c:v>28.9695</c:v>
                </c:pt>
                <c:pt idx="43046" formatCode="General">
                  <c:v>28.970199999999998</c:v>
                </c:pt>
                <c:pt idx="43047" formatCode="General">
                  <c:v>28.9709</c:v>
                </c:pt>
                <c:pt idx="43048" formatCode="General">
                  <c:v>28.971499999999999</c:v>
                </c:pt>
                <c:pt idx="43049" formatCode="General">
                  <c:v>28.972200000000001</c:v>
                </c:pt>
                <c:pt idx="43050" formatCode="General">
                  <c:v>28.972899999999999</c:v>
                </c:pt>
                <c:pt idx="43051" formatCode="General">
                  <c:v>28.973500000000001</c:v>
                </c:pt>
                <c:pt idx="43052" formatCode="General">
                  <c:v>28.9742</c:v>
                </c:pt>
                <c:pt idx="43053" formatCode="General">
                  <c:v>28.974900000000002</c:v>
                </c:pt>
                <c:pt idx="43054" formatCode="General">
                  <c:v>28.9756</c:v>
                </c:pt>
                <c:pt idx="43055" formatCode="General">
                  <c:v>28.976199999999999</c:v>
                </c:pt>
                <c:pt idx="43056" formatCode="General">
                  <c:v>28.976900000000001</c:v>
                </c:pt>
                <c:pt idx="43057" formatCode="General">
                  <c:v>28.977599999999999</c:v>
                </c:pt>
                <c:pt idx="43058" formatCode="General">
                  <c:v>28.978300000000001</c:v>
                </c:pt>
                <c:pt idx="43059" formatCode="General">
                  <c:v>28.978899999999999</c:v>
                </c:pt>
                <c:pt idx="43060" formatCode="General">
                  <c:v>28.979600000000001</c:v>
                </c:pt>
                <c:pt idx="43061" formatCode="General">
                  <c:v>28.9803</c:v>
                </c:pt>
                <c:pt idx="43062" formatCode="General">
                  <c:v>28.980899999999998</c:v>
                </c:pt>
                <c:pt idx="43063" formatCode="General">
                  <c:v>28.9816</c:v>
                </c:pt>
                <c:pt idx="43064" formatCode="General">
                  <c:v>28.982299999999999</c:v>
                </c:pt>
                <c:pt idx="43065" formatCode="General">
                  <c:v>28.983000000000001</c:v>
                </c:pt>
                <c:pt idx="43066" formatCode="General">
                  <c:v>28.983599999999999</c:v>
                </c:pt>
                <c:pt idx="43067" formatCode="General">
                  <c:v>28.984300000000001</c:v>
                </c:pt>
                <c:pt idx="43068" formatCode="General">
                  <c:v>28.984999999999999</c:v>
                </c:pt>
                <c:pt idx="43069" formatCode="General">
                  <c:v>28.985700000000001</c:v>
                </c:pt>
                <c:pt idx="43070" formatCode="General">
                  <c:v>28.9863</c:v>
                </c:pt>
                <c:pt idx="43071" formatCode="General">
                  <c:v>28.986999999999998</c:v>
                </c:pt>
                <c:pt idx="43072" formatCode="General">
                  <c:v>28.9877</c:v>
                </c:pt>
                <c:pt idx="43073" formatCode="General">
                  <c:v>28.988399999999999</c:v>
                </c:pt>
                <c:pt idx="43074" formatCode="General">
                  <c:v>28.989000000000001</c:v>
                </c:pt>
                <c:pt idx="43075" formatCode="General">
                  <c:v>28.989699999999999</c:v>
                </c:pt>
                <c:pt idx="43076" formatCode="General">
                  <c:v>28.990400000000001</c:v>
                </c:pt>
                <c:pt idx="43077" formatCode="General">
                  <c:v>28.991</c:v>
                </c:pt>
                <c:pt idx="43078" formatCode="General">
                  <c:v>28.991700000000002</c:v>
                </c:pt>
                <c:pt idx="43079" formatCode="General">
                  <c:v>28.9924</c:v>
                </c:pt>
                <c:pt idx="43080" formatCode="General">
                  <c:v>28.993099999999998</c:v>
                </c:pt>
                <c:pt idx="43081" formatCode="General">
                  <c:v>28.9937</c:v>
                </c:pt>
                <c:pt idx="43082" formatCode="General">
                  <c:v>28.994399999999999</c:v>
                </c:pt>
                <c:pt idx="43083" formatCode="General">
                  <c:v>28.995100000000001</c:v>
                </c:pt>
                <c:pt idx="43084" formatCode="General">
                  <c:v>28.995799999999999</c:v>
                </c:pt>
                <c:pt idx="43085" formatCode="General">
                  <c:v>28.996400000000001</c:v>
                </c:pt>
                <c:pt idx="43086" formatCode="General">
                  <c:v>28.9971</c:v>
                </c:pt>
                <c:pt idx="43087" formatCode="General">
                  <c:v>28.997800000000002</c:v>
                </c:pt>
                <c:pt idx="43088" formatCode="General">
                  <c:v>28.9984</c:v>
                </c:pt>
                <c:pt idx="43089" formatCode="General">
                  <c:v>28.999099999999999</c:v>
                </c:pt>
                <c:pt idx="43090" formatCode="General">
                  <c:v>28.9998</c:v>
                </c:pt>
                <c:pt idx="43091" formatCode="General">
                  <c:v>29.000499999999999</c:v>
                </c:pt>
                <c:pt idx="43092" formatCode="General">
                  <c:v>29.001100000000001</c:v>
                </c:pt>
                <c:pt idx="43093" formatCode="General">
                  <c:v>29.001799999999999</c:v>
                </c:pt>
                <c:pt idx="43094" formatCode="General">
                  <c:v>29.002500000000001</c:v>
                </c:pt>
                <c:pt idx="43095" formatCode="General">
                  <c:v>29.0032</c:v>
                </c:pt>
                <c:pt idx="43096" formatCode="General">
                  <c:v>29.003799999999998</c:v>
                </c:pt>
                <c:pt idx="43097" formatCode="General">
                  <c:v>29.0045</c:v>
                </c:pt>
                <c:pt idx="43098" formatCode="General">
                  <c:v>29.005199999999999</c:v>
                </c:pt>
                <c:pt idx="43099" formatCode="General">
                  <c:v>29.005800000000001</c:v>
                </c:pt>
                <c:pt idx="43100" formatCode="General">
                  <c:v>29.006499999999999</c:v>
                </c:pt>
                <c:pt idx="43101" formatCode="General">
                  <c:v>29.007200000000001</c:v>
                </c:pt>
                <c:pt idx="43102" formatCode="General">
                  <c:v>29.007899999999999</c:v>
                </c:pt>
                <c:pt idx="43103" formatCode="General">
                  <c:v>29.008500000000002</c:v>
                </c:pt>
                <c:pt idx="43104" formatCode="General">
                  <c:v>29.0092</c:v>
                </c:pt>
                <c:pt idx="43105" formatCode="General">
                  <c:v>29.009899999999998</c:v>
                </c:pt>
                <c:pt idx="43106" formatCode="General">
                  <c:v>29.0106</c:v>
                </c:pt>
                <c:pt idx="43107" formatCode="General">
                  <c:v>29.011199999999999</c:v>
                </c:pt>
                <c:pt idx="43108" formatCode="General">
                  <c:v>29.011900000000001</c:v>
                </c:pt>
                <c:pt idx="43109" formatCode="General">
                  <c:v>29.012599999999999</c:v>
                </c:pt>
                <c:pt idx="43110" formatCode="General">
                  <c:v>29.013300000000001</c:v>
                </c:pt>
                <c:pt idx="43111" formatCode="General">
                  <c:v>29.0139</c:v>
                </c:pt>
                <c:pt idx="43112" formatCode="General">
                  <c:v>29.014600000000002</c:v>
                </c:pt>
                <c:pt idx="43113" formatCode="General">
                  <c:v>29.0153</c:v>
                </c:pt>
                <c:pt idx="43114" formatCode="General">
                  <c:v>29.015899999999998</c:v>
                </c:pt>
                <c:pt idx="43115" formatCode="General">
                  <c:v>29.0166</c:v>
                </c:pt>
                <c:pt idx="43116" formatCode="General">
                  <c:v>29.017299999999999</c:v>
                </c:pt>
                <c:pt idx="43117" formatCode="General">
                  <c:v>29.018000000000001</c:v>
                </c:pt>
                <c:pt idx="43118" formatCode="General">
                  <c:v>29.018599999999999</c:v>
                </c:pt>
                <c:pt idx="43119" formatCode="General">
                  <c:v>29.019300000000001</c:v>
                </c:pt>
                <c:pt idx="43120" formatCode="General">
                  <c:v>29.02</c:v>
                </c:pt>
                <c:pt idx="43121" formatCode="General">
                  <c:v>29.020700000000001</c:v>
                </c:pt>
                <c:pt idx="43122" formatCode="General">
                  <c:v>29.0213</c:v>
                </c:pt>
                <c:pt idx="43123" formatCode="General">
                  <c:v>29.021999999999998</c:v>
                </c:pt>
                <c:pt idx="43124" formatCode="General">
                  <c:v>29.0227</c:v>
                </c:pt>
                <c:pt idx="43125" formatCode="General">
                  <c:v>29.023299999999999</c:v>
                </c:pt>
                <c:pt idx="43126" formatCode="General">
                  <c:v>29.024000000000001</c:v>
                </c:pt>
                <c:pt idx="43127" formatCode="General">
                  <c:v>29.024699999999999</c:v>
                </c:pt>
                <c:pt idx="43128" formatCode="General">
                  <c:v>29.025400000000001</c:v>
                </c:pt>
                <c:pt idx="43129" formatCode="General">
                  <c:v>29.026</c:v>
                </c:pt>
                <c:pt idx="43130" formatCode="General">
                  <c:v>29.026700000000002</c:v>
                </c:pt>
                <c:pt idx="43131" formatCode="General">
                  <c:v>29.0274</c:v>
                </c:pt>
                <c:pt idx="43132" formatCode="General">
                  <c:v>29.028099999999998</c:v>
                </c:pt>
                <c:pt idx="43133" formatCode="General">
                  <c:v>29.028700000000001</c:v>
                </c:pt>
                <c:pt idx="43134" formatCode="General">
                  <c:v>29.029399999999999</c:v>
                </c:pt>
                <c:pt idx="43135" formatCode="General">
                  <c:v>29.030100000000001</c:v>
                </c:pt>
                <c:pt idx="43136" formatCode="General">
                  <c:v>29.0307</c:v>
                </c:pt>
                <c:pt idx="43137" formatCode="General">
                  <c:v>29.031400000000001</c:v>
                </c:pt>
                <c:pt idx="43138" formatCode="General">
                  <c:v>29.0321</c:v>
                </c:pt>
                <c:pt idx="43139" formatCode="General">
                  <c:v>29.032800000000002</c:v>
                </c:pt>
                <c:pt idx="43140" formatCode="General">
                  <c:v>29.0334</c:v>
                </c:pt>
                <c:pt idx="43141" formatCode="General">
                  <c:v>29.034099999999999</c:v>
                </c:pt>
                <c:pt idx="43142" formatCode="General">
                  <c:v>29.034800000000001</c:v>
                </c:pt>
                <c:pt idx="43143" formatCode="General">
                  <c:v>29.035499999999999</c:v>
                </c:pt>
                <c:pt idx="43144" formatCode="General">
                  <c:v>29.036100000000001</c:v>
                </c:pt>
                <c:pt idx="43145" formatCode="General">
                  <c:v>29.036799999999999</c:v>
                </c:pt>
                <c:pt idx="43146" formatCode="General">
                  <c:v>29.037500000000001</c:v>
                </c:pt>
                <c:pt idx="43147" formatCode="General">
                  <c:v>29.0382</c:v>
                </c:pt>
                <c:pt idx="43148" formatCode="General">
                  <c:v>29.038799999999998</c:v>
                </c:pt>
                <c:pt idx="43149" formatCode="General">
                  <c:v>29.0395</c:v>
                </c:pt>
                <c:pt idx="43150" formatCode="General">
                  <c:v>29.040199999999999</c:v>
                </c:pt>
                <c:pt idx="43151" formatCode="General">
                  <c:v>29.040800000000001</c:v>
                </c:pt>
                <c:pt idx="43152" formatCode="General">
                  <c:v>29.041499999999999</c:v>
                </c:pt>
                <c:pt idx="43153" formatCode="General">
                  <c:v>29.042200000000001</c:v>
                </c:pt>
                <c:pt idx="43154" formatCode="General">
                  <c:v>29.042899999999999</c:v>
                </c:pt>
                <c:pt idx="43155" formatCode="General">
                  <c:v>29.043500000000002</c:v>
                </c:pt>
                <c:pt idx="43156" formatCode="General">
                  <c:v>29.0442</c:v>
                </c:pt>
                <c:pt idx="43157" formatCode="General">
                  <c:v>29.044899999999998</c:v>
                </c:pt>
                <c:pt idx="43158" formatCode="General">
                  <c:v>29.0456</c:v>
                </c:pt>
                <c:pt idx="43159" formatCode="General">
                  <c:v>29.046199999999999</c:v>
                </c:pt>
                <c:pt idx="43160" formatCode="General">
                  <c:v>29.046900000000001</c:v>
                </c:pt>
                <c:pt idx="43161" formatCode="General">
                  <c:v>29.047599999999999</c:v>
                </c:pt>
                <c:pt idx="43162" formatCode="General">
                  <c:v>29.048200000000001</c:v>
                </c:pt>
                <c:pt idx="43163" formatCode="General">
                  <c:v>29.0489</c:v>
                </c:pt>
                <c:pt idx="43164" formatCode="General">
                  <c:v>29.049600000000002</c:v>
                </c:pt>
                <c:pt idx="43165" formatCode="General">
                  <c:v>29.0503</c:v>
                </c:pt>
                <c:pt idx="43166" formatCode="General">
                  <c:v>29.050899999999999</c:v>
                </c:pt>
                <c:pt idx="43167" formatCode="General">
                  <c:v>29.051600000000001</c:v>
                </c:pt>
                <c:pt idx="43168" formatCode="General">
                  <c:v>29.052299999999999</c:v>
                </c:pt>
                <c:pt idx="43169" formatCode="General">
                  <c:v>29.053000000000001</c:v>
                </c:pt>
                <c:pt idx="43170" formatCode="General">
                  <c:v>29.053599999999999</c:v>
                </c:pt>
                <c:pt idx="43171" formatCode="General">
                  <c:v>29.054300000000001</c:v>
                </c:pt>
                <c:pt idx="43172" formatCode="General">
                  <c:v>29.055</c:v>
                </c:pt>
                <c:pt idx="43173" formatCode="General">
                  <c:v>29.055700000000002</c:v>
                </c:pt>
                <c:pt idx="43174" formatCode="General">
                  <c:v>29.0563</c:v>
                </c:pt>
                <c:pt idx="43175" formatCode="General">
                  <c:v>29.056999999999999</c:v>
                </c:pt>
                <c:pt idx="43176" formatCode="General">
                  <c:v>29.057700000000001</c:v>
                </c:pt>
                <c:pt idx="43177" formatCode="General">
                  <c:v>29.058299999999999</c:v>
                </c:pt>
                <c:pt idx="43178" formatCode="General">
                  <c:v>29.059000000000001</c:v>
                </c:pt>
                <c:pt idx="43179" formatCode="General">
                  <c:v>29.059699999999999</c:v>
                </c:pt>
                <c:pt idx="43180" formatCode="General">
                  <c:v>29.060400000000001</c:v>
                </c:pt>
                <c:pt idx="43181" formatCode="General">
                  <c:v>29.061</c:v>
                </c:pt>
                <c:pt idx="43182" formatCode="General">
                  <c:v>29.061699999999998</c:v>
                </c:pt>
                <c:pt idx="43183" formatCode="General">
                  <c:v>29.0624</c:v>
                </c:pt>
                <c:pt idx="43184" formatCode="General">
                  <c:v>29.063099999999999</c:v>
                </c:pt>
                <c:pt idx="43185" formatCode="General">
                  <c:v>29.063700000000001</c:v>
                </c:pt>
                <c:pt idx="43186" formatCode="General">
                  <c:v>29.064399999999999</c:v>
                </c:pt>
                <c:pt idx="43187" formatCode="General">
                  <c:v>29.065100000000001</c:v>
                </c:pt>
                <c:pt idx="43188" formatCode="General">
                  <c:v>29.0657</c:v>
                </c:pt>
                <c:pt idx="43189" formatCode="General">
                  <c:v>29.066400000000002</c:v>
                </c:pt>
                <c:pt idx="43190" formatCode="General">
                  <c:v>29.0671</c:v>
                </c:pt>
                <c:pt idx="43191" formatCode="General">
                  <c:v>29.067799999999998</c:v>
                </c:pt>
                <c:pt idx="43192" formatCode="General">
                  <c:v>29.0684</c:v>
                </c:pt>
                <c:pt idx="43193" formatCode="General">
                  <c:v>29.069099999999999</c:v>
                </c:pt>
                <c:pt idx="43194" formatCode="General">
                  <c:v>29.069800000000001</c:v>
                </c:pt>
                <c:pt idx="43195" formatCode="General">
                  <c:v>29.070499999999999</c:v>
                </c:pt>
                <c:pt idx="43196" formatCode="General">
                  <c:v>29.071100000000001</c:v>
                </c:pt>
                <c:pt idx="43197" formatCode="General">
                  <c:v>29.0718</c:v>
                </c:pt>
                <c:pt idx="43198" formatCode="General">
                  <c:v>29.072500000000002</c:v>
                </c:pt>
                <c:pt idx="43199" formatCode="General">
                  <c:v>29.0731</c:v>
                </c:pt>
                <c:pt idx="43200" formatCode="General">
                  <c:v>29.073799999999999</c:v>
                </c:pt>
                <c:pt idx="43201" formatCode="General">
                  <c:v>29.0745</c:v>
                </c:pt>
                <c:pt idx="43202" formatCode="General">
                  <c:v>29.075199999999999</c:v>
                </c:pt>
                <c:pt idx="43203" formatCode="General">
                  <c:v>29.075800000000001</c:v>
                </c:pt>
                <c:pt idx="43204" formatCode="General">
                  <c:v>29.076499999999999</c:v>
                </c:pt>
                <c:pt idx="43205" formatCode="General">
                  <c:v>29.077200000000001</c:v>
                </c:pt>
                <c:pt idx="43206" formatCode="General">
                  <c:v>29.0779</c:v>
                </c:pt>
                <c:pt idx="43207" formatCode="General">
                  <c:v>29.078499999999998</c:v>
                </c:pt>
                <c:pt idx="43208" formatCode="General">
                  <c:v>29.0792</c:v>
                </c:pt>
                <c:pt idx="43209" formatCode="General">
                  <c:v>29.079899999999999</c:v>
                </c:pt>
                <c:pt idx="43210" formatCode="General">
                  <c:v>29.0806</c:v>
                </c:pt>
                <c:pt idx="43211" formatCode="General">
                  <c:v>29.081199999999999</c:v>
                </c:pt>
                <c:pt idx="43212" formatCode="General">
                  <c:v>29.081900000000001</c:v>
                </c:pt>
                <c:pt idx="43213" formatCode="General">
                  <c:v>29.082599999999999</c:v>
                </c:pt>
                <c:pt idx="43214" formatCode="General">
                  <c:v>29.083200000000001</c:v>
                </c:pt>
                <c:pt idx="43215" formatCode="General">
                  <c:v>29.0839</c:v>
                </c:pt>
                <c:pt idx="43216" formatCode="General">
                  <c:v>29.084599999999998</c:v>
                </c:pt>
                <c:pt idx="43217" formatCode="General">
                  <c:v>29.0853</c:v>
                </c:pt>
                <c:pt idx="43218" formatCode="General">
                  <c:v>29.085899999999999</c:v>
                </c:pt>
                <c:pt idx="43219" formatCode="General">
                  <c:v>29.086600000000001</c:v>
                </c:pt>
                <c:pt idx="43220" formatCode="General">
                  <c:v>29.087299999999999</c:v>
                </c:pt>
                <c:pt idx="43221" formatCode="General">
                  <c:v>29.088000000000001</c:v>
                </c:pt>
                <c:pt idx="43222" formatCode="General">
                  <c:v>29.0886</c:v>
                </c:pt>
                <c:pt idx="43223" formatCode="General">
                  <c:v>29.089300000000001</c:v>
                </c:pt>
                <c:pt idx="43224" formatCode="General">
                  <c:v>29.09</c:v>
                </c:pt>
                <c:pt idx="43225" formatCode="General">
                  <c:v>29.090599999999998</c:v>
                </c:pt>
                <c:pt idx="43226" formatCode="General">
                  <c:v>29.0913</c:v>
                </c:pt>
                <c:pt idx="43227" formatCode="General">
                  <c:v>29.091999999999999</c:v>
                </c:pt>
                <c:pt idx="43228" formatCode="General">
                  <c:v>29.092700000000001</c:v>
                </c:pt>
                <c:pt idx="43229" formatCode="General">
                  <c:v>29.093299999999999</c:v>
                </c:pt>
                <c:pt idx="43230" formatCode="General">
                  <c:v>29.094000000000001</c:v>
                </c:pt>
                <c:pt idx="43231" formatCode="General">
                  <c:v>29.0947</c:v>
                </c:pt>
                <c:pt idx="43232" formatCode="General">
                  <c:v>29.095400000000001</c:v>
                </c:pt>
                <c:pt idx="43233" formatCode="General">
                  <c:v>29.096</c:v>
                </c:pt>
                <c:pt idx="43234" formatCode="General">
                  <c:v>29.096699999999998</c:v>
                </c:pt>
                <c:pt idx="43235" formatCode="General">
                  <c:v>29.0974</c:v>
                </c:pt>
                <c:pt idx="43236" formatCode="General">
                  <c:v>29.098099999999999</c:v>
                </c:pt>
                <c:pt idx="43237" formatCode="General">
                  <c:v>29.098700000000001</c:v>
                </c:pt>
                <c:pt idx="43238" formatCode="General">
                  <c:v>29.099399999999999</c:v>
                </c:pt>
                <c:pt idx="43239" formatCode="General">
                  <c:v>29.100100000000001</c:v>
                </c:pt>
                <c:pt idx="43240" formatCode="General">
                  <c:v>29.1007</c:v>
                </c:pt>
                <c:pt idx="43241" formatCode="General">
                  <c:v>29.101400000000002</c:v>
                </c:pt>
                <c:pt idx="43242" formatCode="General">
                  <c:v>29.1021</c:v>
                </c:pt>
                <c:pt idx="43243" formatCode="General">
                  <c:v>29.102799999999998</c:v>
                </c:pt>
                <c:pt idx="43244" formatCode="General">
                  <c:v>29.103400000000001</c:v>
                </c:pt>
                <c:pt idx="43245" formatCode="General">
                  <c:v>29.104099999999999</c:v>
                </c:pt>
                <c:pt idx="43246" formatCode="General">
                  <c:v>29.104800000000001</c:v>
                </c:pt>
                <c:pt idx="43247" formatCode="General">
                  <c:v>29.105499999999999</c:v>
                </c:pt>
                <c:pt idx="43248" formatCode="General">
                  <c:v>29.106100000000001</c:v>
                </c:pt>
                <c:pt idx="43249" formatCode="General">
                  <c:v>29.1068</c:v>
                </c:pt>
                <c:pt idx="43250" formatCode="General">
                  <c:v>29.107500000000002</c:v>
                </c:pt>
                <c:pt idx="43251" formatCode="General">
                  <c:v>29.1081</c:v>
                </c:pt>
                <c:pt idx="43252" formatCode="General">
                  <c:v>29.108799999999999</c:v>
                </c:pt>
                <c:pt idx="43253" formatCode="General">
                  <c:v>29.109500000000001</c:v>
                </c:pt>
                <c:pt idx="43254" formatCode="General">
                  <c:v>29.110199999999999</c:v>
                </c:pt>
                <c:pt idx="43255" formatCode="General">
                  <c:v>29.110800000000001</c:v>
                </c:pt>
                <c:pt idx="43256" formatCode="General">
                  <c:v>29.111499999999999</c:v>
                </c:pt>
                <c:pt idx="43257" formatCode="General">
                  <c:v>29.112200000000001</c:v>
                </c:pt>
                <c:pt idx="43258" formatCode="General">
                  <c:v>29.1129</c:v>
                </c:pt>
                <c:pt idx="43259" formatCode="General">
                  <c:v>29.113499999999998</c:v>
                </c:pt>
                <c:pt idx="43260" formatCode="General">
                  <c:v>29.1142</c:v>
                </c:pt>
                <c:pt idx="43261" formatCode="General">
                  <c:v>29.114899999999999</c:v>
                </c:pt>
                <c:pt idx="43262" formatCode="General">
                  <c:v>29.115500000000001</c:v>
                </c:pt>
                <c:pt idx="43263" formatCode="General">
                  <c:v>29.116199999999999</c:v>
                </c:pt>
                <c:pt idx="43264" formatCode="General">
                  <c:v>29.116900000000001</c:v>
                </c:pt>
                <c:pt idx="43265" formatCode="General">
                  <c:v>29.117599999999999</c:v>
                </c:pt>
                <c:pt idx="43266" formatCode="General">
                  <c:v>29.118200000000002</c:v>
                </c:pt>
                <c:pt idx="43267" formatCode="General">
                  <c:v>29.1189</c:v>
                </c:pt>
                <c:pt idx="43268" formatCode="General">
                  <c:v>29.119599999999998</c:v>
                </c:pt>
                <c:pt idx="43269" formatCode="General">
                  <c:v>29.1203</c:v>
                </c:pt>
                <c:pt idx="43270" formatCode="General">
                  <c:v>29.120899999999999</c:v>
                </c:pt>
                <c:pt idx="43271" formatCode="General">
                  <c:v>29.121600000000001</c:v>
                </c:pt>
                <c:pt idx="43272" formatCode="General">
                  <c:v>29.122299999999999</c:v>
                </c:pt>
                <c:pt idx="43273" formatCode="General">
                  <c:v>29.123000000000001</c:v>
                </c:pt>
                <c:pt idx="43274" formatCode="General">
                  <c:v>29.1236</c:v>
                </c:pt>
                <c:pt idx="43275" formatCode="General">
                  <c:v>29.124300000000002</c:v>
                </c:pt>
                <c:pt idx="43276" formatCode="General">
                  <c:v>29.125</c:v>
                </c:pt>
                <c:pt idx="43277" formatCode="General">
                  <c:v>29.125599999999999</c:v>
                </c:pt>
                <c:pt idx="43278" formatCode="General">
                  <c:v>29.126300000000001</c:v>
                </c:pt>
                <c:pt idx="43279" formatCode="General">
                  <c:v>29.126999999999999</c:v>
                </c:pt>
                <c:pt idx="43280" formatCode="General">
                  <c:v>29.127700000000001</c:v>
                </c:pt>
                <c:pt idx="43281" formatCode="General">
                  <c:v>29.128299999999999</c:v>
                </c:pt>
                <c:pt idx="43282" formatCode="General">
                  <c:v>29.129000000000001</c:v>
                </c:pt>
                <c:pt idx="43283" formatCode="General">
                  <c:v>29.1297</c:v>
                </c:pt>
                <c:pt idx="43284" formatCode="General">
                  <c:v>29.130400000000002</c:v>
                </c:pt>
                <c:pt idx="43285" formatCode="General">
                  <c:v>29.131</c:v>
                </c:pt>
                <c:pt idx="43286" formatCode="General">
                  <c:v>29.131699999999999</c:v>
                </c:pt>
                <c:pt idx="43287" formatCode="General">
                  <c:v>29.132400000000001</c:v>
                </c:pt>
                <c:pt idx="43288" formatCode="General">
                  <c:v>29.132999999999999</c:v>
                </c:pt>
                <c:pt idx="43289" formatCode="General">
                  <c:v>29.133700000000001</c:v>
                </c:pt>
                <c:pt idx="43290" formatCode="General">
                  <c:v>29.134399999999999</c:v>
                </c:pt>
                <c:pt idx="43291" formatCode="General">
                  <c:v>29.135100000000001</c:v>
                </c:pt>
                <c:pt idx="43292" formatCode="General">
                  <c:v>29.1357</c:v>
                </c:pt>
                <c:pt idx="43293" formatCode="General">
                  <c:v>29.136399999999998</c:v>
                </c:pt>
                <c:pt idx="43294" formatCode="General">
                  <c:v>29.1371</c:v>
                </c:pt>
                <c:pt idx="43295" formatCode="General">
                  <c:v>29.137799999999999</c:v>
                </c:pt>
                <c:pt idx="43296" formatCode="General">
                  <c:v>29.138400000000001</c:v>
                </c:pt>
                <c:pt idx="43297" formatCode="General">
                  <c:v>29.139099999999999</c:v>
                </c:pt>
                <c:pt idx="43298" formatCode="General">
                  <c:v>29.139800000000001</c:v>
                </c:pt>
                <c:pt idx="43299" formatCode="General">
                  <c:v>29.1404</c:v>
                </c:pt>
                <c:pt idx="43300" formatCode="General">
                  <c:v>29.141100000000002</c:v>
                </c:pt>
                <c:pt idx="43301" formatCode="General">
                  <c:v>29.1418</c:v>
                </c:pt>
                <c:pt idx="43302" formatCode="General">
                  <c:v>29.142499999999998</c:v>
                </c:pt>
                <c:pt idx="43303" formatCode="General">
                  <c:v>29.1431</c:v>
                </c:pt>
                <c:pt idx="43304" formatCode="General">
                  <c:v>29.143799999999999</c:v>
                </c:pt>
                <c:pt idx="43305" formatCode="General">
                  <c:v>29.144500000000001</c:v>
                </c:pt>
                <c:pt idx="43306" formatCode="General">
                  <c:v>29.145199999999999</c:v>
                </c:pt>
                <c:pt idx="43307" formatCode="General">
                  <c:v>29.145800000000001</c:v>
                </c:pt>
                <c:pt idx="43308" formatCode="General">
                  <c:v>29.1465</c:v>
                </c:pt>
                <c:pt idx="43309" formatCode="General">
                  <c:v>29.147200000000002</c:v>
                </c:pt>
                <c:pt idx="43310" formatCode="General">
                  <c:v>29.1479</c:v>
                </c:pt>
                <c:pt idx="43311" formatCode="General">
                  <c:v>29.148499999999999</c:v>
                </c:pt>
                <c:pt idx="43312" formatCode="General">
                  <c:v>29.1492</c:v>
                </c:pt>
                <c:pt idx="43313" formatCode="General">
                  <c:v>29.149899999999999</c:v>
                </c:pt>
                <c:pt idx="43314" formatCode="General">
                  <c:v>29.150500000000001</c:v>
                </c:pt>
                <c:pt idx="43315" formatCode="General">
                  <c:v>29.151199999999999</c:v>
                </c:pt>
                <c:pt idx="43316" formatCode="General">
                  <c:v>29.151900000000001</c:v>
                </c:pt>
                <c:pt idx="43317" formatCode="General">
                  <c:v>29.1526</c:v>
                </c:pt>
                <c:pt idx="43318" formatCode="General">
                  <c:v>29.153199999999998</c:v>
                </c:pt>
                <c:pt idx="43319" formatCode="General">
                  <c:v>29.1539</c:v>
                </c:pt>
                <c:pt idx="43320" formatCode="General">
                  <c:v>29.154599999999999</c:v>
                </c:pt>
                <c:pt idx="43321" formatCode="General">
                  <c:v>29.1553</c:v>
                </c:pt>
                <c:pt idx="43322" formatCode="General">
                  <c:v>29.155899999999999</c:v>
                </c:pt>
                <c:pt idx="43323" formatCode="General">
                  <c:v>29.156600000000001</c:v>
                </c:pt>
                <c:pt idx="43324" formatCode="General">
                  <c:v>29.157299999999999</c:v>
                </c:pt>
                <c:pt idx="43325" formatCode="General">
                  <c:v>29.157900000000001</c:v>
                </c:pt>
                <c:pt idx="43326" formatCode="General">
                  <c:v>29.1586</c:v>
                </c:pt>
                <c:pt idx="43327" formatCode="General">
                  <c:v>29.159300000000002</c:v>
                </c:pt>
                <c:pt idx="43328" formatCode="General">
                  <c:v>29.16</c:v>
                </c:pt>
                <c:pt idx="43329" formatCode="General">
                  <c:v>29.160599999999999</c:v>
                </c:pt>
                <c:pt idx="43330" formatCode="General">
                  <c:v>29.161300000000001</c:v>
                </c:pt>
                <c:pt idx="43331" formatCode="General">
                  <c:v>29.161999999999999</c:v>
                </c:pt>
                <c:pt idx="43332" formatCode="General">
                  <c:v>29.162700000000001</c:v>
                </c:pt>
                <c:pt idx="43333" formatCode="General">
                  <c:v>29.1633</c:v>
                </c:pt>
                <c:pt idx="43334" formatCode="General">
                  <c:v>29.164000000000001</c:v>
                </c:pt>
                <c:pt idx="43335" formatCode="General">
                  <c:v>29.1647</c:v>
                </c:pt>
                <c:pt idx="43336" formatCode="General">
                  <c:v>29.165400000000002</c:v>
                </c:pt>
                <c:pt idx="43337" formatCode="General">
                  <c:v>29.166</c:v>
                </c:pt>
                <c:pt idx="43338" formatCode="General">
                  <c:v>29.166699999999999</c:v>
                </c:pt>
                <c:pt idx="43339" formatCode="General">
                  <c:v>29.167400000000001</c:v>
                </c:pt>
                <c:pt idx="43340" formatCode="General">
                  <c:v>29.167999999999999</c:v>
                </c:pt>
                <c:pt idx="43341" formatCode="General">
                  <c:v>29.168700000000001</c:v>
                </c:pt>
                <c:pt idx="43342" formatCode="General">
                  <c:v>29.1694</c:v>
                </c:pt>
                <c:pt idx="43343" formatCode="General">
                  <c:v>29.170100000000001</c:v>
                </c:pt>
                <c:pt idx="43344" formatCode="General">
                  <c:v>29.1707</c:v>
                </c:pt>
                <c:pt idx="43345" formatCode="General">
                  <c:v>29.171399999999998</c:v>
                </c:pt>
                <c:pt idx="43346" formatCode="General">
                  <c:v>29.1721</c:v>
                </c:pt>
                <c:pt idx="43347" formatCode="General">
                  <c:v>29.172799999999999</c:v>
                </c:pt>
                <c:pt idx="43348" formatCode="General">
                  <c:v>29.173400000000001</c:v>
                </c:pt>
                <c:pt idx="43349" formatCode="General">
                  <c:v>29.174099999999999</c:v>
                </c:pt>
                <c:pt idx="43350" formatCode="General">
                  <c:v>29.174800000000001</c:v>
                </c:pt>
                <c:pt idx="43351" formatCode="General">
                  <c:v>29.1754</c:v>
                </c:pt>
                <c:pt idx="43352" formatCode="General">
                  <c:v>29.176100000000002</c:v>
                </c:pt>
                <c:pt idx="43353" formatCode="General">
                  <c:v>29.1768</c:v>
                </c:pt>
                <c:pt idx="43354" formatCode="General">
                  <c:v>29.177499999999998</c:v>
                </c:pt>
                <c:pt idx="43355" formatCode="General">
                  <c:v>29.178100000000001</c:v>
                </c:pt>
                <c:pt idx="43356" formatCode="General">
                  <c:v>29.178799999999999</c:v>
                </c:pt>
                <c:pt idx="43357" formatCode="General">
                  <c:v>29.179500000000001</c:v>
                </c:pt>
                <c:pt idx="43358" formatCode="General">
                  <c:v>29.180199999999999</c:v>
                </c:pt>
                <c:pt idx="43359" formatCode="General">
                  <c:v>29.180800000000001</c:v>
                </c:pt>
                <c:pt idx="43360" formatCode="General">
                  <c:v>29.1815</c:v>
                </c:pt>
                <c:pt idx="43361" formatCode="General">
                  <c:v>29.182200000000002</c:v>
                </c:pt>
                <c:pt idx="43362" formatCode="General">
                  <c:v>29.1828</c:v>
                </c:pt>
                <c:pt idx="43363" formatCode="General">
                  <c:v>29.183499999999999</c:v>
                </c:pt>
                <c:pt idx="43364" formatCode="General">
                  <c:v>29.184200000000001</c:v>
                </c:pt>
                <c:pt idx="43365" formatCode="General">
                  <c:v>29.184899999999999</c:v>
                </c:pt>
                <c:pt idx="43366" formatCode="General">
                  <c:v>29.185500000000001</c:v>
                </c:pt>
                <c:pt idx="43367" formatCode="General">
                  <c:v>29.186199999999999</c:v>
                </c:pt>
                <c:pt idx="43368" formatCode="General">
                  <c:v>29.186900000000001</c:v>
                </c:pt>
                <c:pt idx="43369" formatCode="General">
                  <c:v>29.1876</c:v>
                </c:pt>
                <c:pt idx="43370" formatCode="General">
                  <c:v>29.188199999999998</c:v>
                </c:pt>
                <c:pt idx="43371" formatCode="General">
                  <c:v>29.1889</c:v>
                </c:pt>
                <c:pt idx="43372" formatCode="General">
                  <c:v>29.189599999999999</c:v>
                </c:pt>
                <c:pt idx="43373" formatCode="General">
                  <c:v>29.190300000000001</c:v>
                </c:pt>
                <c:pt idx="43374" formatCode="General">
                  <c:v>29.190899999999999</c:v>
                </c:pt>
                <c:pt idx="43375" formatCode="General">
                  <c:v>29.191600000000001</c:v>
                </c:pt>
                <c:pt idx="43376" formatCode="General">
                  <c:v>29.192299999999999</c:v>
                </c:pt>
                <c:pt idx="43377" formatCode="General">
                  <c:v>29.192900000000002</c:v>
                </c:pt>
                <c:pt idx="43378" formatCode="General">
                  <c:v>29.1936</c:v>
                </c:pt>
                <c:pt idx="43379" formatCode="General">
                  <c:v>29.194299999999998</c:v>
                </c:pt>
                <c:pt idx="43380" formatCode="General">
                  <c:v>29.195</c:v>
                </c:pt>
                <c:pt idx="43381" formatCode="General">
                  <c:v>29.195599999999999</c:v>
                </c:pt>
                <c:pt idx="43382" formatCode="General">
                  <c:v>29.196300000000001</c:v>
                </c:pt>
                <c:pt idx="43383" formatCode="General">
                  <c:v>29.196999999999999</c:v>
                </c:pt>
                <c:pt idx="43384" formatCode="General">
                  <c:v>29.197700000000001</c:v>
                </c:pt>
                <c:pt idx="43385" formatCode="General">
                  <c:v>29.1983</c:v>
                </c:pt>
                <c:pt idx="43386" formatCode="General">
                  <c:v>29.199000000000002</c:v>
                </c:pt>
                <c:pt idx="43387" formatCode="General">
                  <c:v>29.1997</c:v>
                </c:pt>
                <c:pt idx="43388" formatCode="General">
                  <c:v>29.200299999999999</c:v>
                </c:pt>
                <c:pt idx="43389" formatCode="General">
                  <c:v>29.201000000000001</c:v>
                </c:pt>
                <c:pt idx="43390" formatCode="General">
                  <c:v>29.201699999999999</c:v>
                </c:pt>
                <c:pt idx="43391" formatCode="General">
                  <c:v>29.202400000000001</c:v>
                </c:pt>
                <c:pt idx="43392" formatCode="General">
                  <c:v>29.202999999999999</c:v>
                </c:pt>
                <c:pt idx="43393" formatCode="General">
                  <c:v>29.203700000000001</c:v>
                </c:pt>
                <c:pt idx="43394" formatCode="General">
                  <c:v>29.2044</c:v>
                </c:pt>
                <c:pt idx="43395" formatCode="General">
                  <c:v>29.205100000000002</c:v>
                </c:pt>
                <c:pt idx="43396" formatCode="General">
                  <c:v>29.2057</c:v>
                </c:pt>
                <c:pt idx="43397" formatCode="General">
                  <c:v>29.206399999999999</c:v>
                </c:pt>
                <c:pt idx="43398" formatCode="General">
                  <c:v>29.207100000000001</c:v>
                </c:pt>
                <c:pt idx="43399" formatCode="General">
                  <c:v>29.207799999999999</c:v>
                </c:pt>
                <c:pt idx="43400" formatCode="General">
                  <c:v>29.208400000000001</c:v>
                </c:pt>
                <c:pt idx="43401" formatCode="General">
                  <c:v>29.209099999999999</c:v>
                </c:pt>
                <c:pt idx="43402" formatCode="General">
                  <c:v>29.209800000000001</c:v>
                </c:pt>
                <c:pt idx="43403" formatCode="General">
                  <c:v>29.2104</c:v>
                </c:pt>
                <c:pt idx="43404" formatCode="General">
                  <c:v>29.211099999999998</c:v>
                </c:pt>
                <c:pt idx="43405" formatCode="General">
                  <c:v>29.2118</c:v>
                </c:pt>
                <c:pt idx="43406" formatCode="General">
                  <c:v>29.212499999999999</c:v>
                </c:pt>
                <c:pt idx="43407" formatCode="General">
                  <c:v>29.213100000000001</c:v>
                </c:pt>
                <c:pt idx="43408" formatCode="General">
                  <c:v>29.213799999999999</c:v>
                </c:pt>
                <c:pt idx="43409" formatCode="General">
                  <c:v>29.214500000000001</c:v>
                </c:pt>
                <c:pt idx="43410" formatCode="General">
                  <c:v>29.215199999999999</c:v>
                </c:pt>
                <c:pt idx="43411" formatCode="General">
                  <c:v>29.215800000000002</c:v>
                </c:pt>
                <c:pt idx="43412" formatCode="General">
                  <c:v>29.2165</c:v>
                </c:pt>
                <c:pt idx="43413" formatCode="General">
                  <c:v>29.217199999999998</c:v>
                </c:pt>
                <c:pt idx="43414" formatCode="General">
                  <c:v>29.2178</c:v>
                </c:pt>
                <c:pt idx="43415" formatCode="General">
                  <c:v>29.218499999999999</c:v>
                </c:pt>
                <c:pt idx="43416" formatCode="General">
                  <c:v>29.219200000000001</c:v>
                </c:pt>
                <c:pt idx="43417" formatCode="General">
                  <c:v>29.219899999999999</c:v>
                </c:pt>
                <c:pt idx="43418" formatCode="General">
                  <c:v>29.220500000000001</c:v>
                </c:pt>
                <c:pt idx="43419" formatCode="General">
                  <c:v>29.2212</c:v>
                </c:pt>
                <c:pt idx="43420" formatCode="General">
                  <c:v>29.221900000000002</c:v>
                </c:pt>
                <c:pt idx="43421" formatCode="General">
                  <c:v>29.2226</c:v>
                </c:pt>
                <c:pt idx="43422" formatCode="General">
                  <c:v>29.223199999999999</c:v>
                </c:pt>
                <c:pt idx="43423" formatCode="General">
                  <c:v>29.2239</c:v>
                </c:pt>
                <c:pt idx="43424" formatCode="General">
                  <c:v>29.224599999999999</c:v>
                </c:pt>
                <c:pt idx="43425" formatCode="General">
                  <c:v>29.225200000000001</c:v>
                </c:pt>
                <c:pt idx="43426" formatCode="General">
                  <c:v>29.225899999999999</c:v>
                </c:pt>
                <c:pt idx="43427" formatCode="General">
                  <c:v>29.226600000000001</c:v>
                </c:pt>
                <c:pt idx="43428" formatCode="General">
                  <c:v>29.2273</c:v>
                </c:pt>
                <c:pt idx="43429" formatCode="General">
                  <c:v>29.227900000000002</c:v>
                </c:pt>
                <c:pt idx="43430" formatCode="General">
                  <c:v>29.2286</c:v>
                </c:pt>
                <c:pt idx="43431" formatCode="General">
                  <c:v>29.229299999999999</c:v>
                </c:pt>
                <c:pt idx="43432" formatCode="General">
                  <c:v>29.23</c:v>
                </c:pt>
                <c:pt idx="43433" formatCode="General">
                  <c:v>29.230599999999999</c:v>
                </c:pt>
                <c:pt idx="43434" formatCode="General">
                  <c:v>29.231300000000001</c:v>
                </c:pt>
                <c:pt idx="43435" formatCode="General">
                  <c:v>29.231999999999999</c:v>
                </c:pt>
                <c:pt idx="43436" formatCode="General">
                  <c:v>29.232700000000001</c:v>
                </c:pt>
                <c:pt idx="43437" formatCode="General">
                  <c:v>29.2333</c:v>
                </c:pt>
                <c:pt idx="43438" formatCode="General">
                  <c:v>29.234000000000002</c:v>
                </c:pt>
                <c:pt idx="43439" formatCode="General">
                  <c:v>29.2347</c:v>
                </c:pt>
                <c:pt idx="43440" formatCode="General">
                  <c:v>29.235299999999999</c:v>
                </c:pt>
                <c:pt idx="43441" formatCode="General">
                  <c:v>29.236000000000001</c:v>
                </c:pt>
                <c:pt idx="43442" formatCode="General">
                  <c:v>29.236699999999999</c:v>
                </c:pt>
                <c:pt idx="43443" formatCode="General">
                  <c:v>29.237400000000001</c:v>
                </c:pt>
                <c:pt idx="43444" formatCode="General">
                  <c:v>29.238</c:v>
                </c:pt>
                <c:pt idx="43445" formatCode="General">
                  <c:v>29.238700000000001</c:v>
                </c:pt>
                <c:pt idx="43446" formatCode="General">
                  <c:v>29.2394</c:v>
                </c:pt>
                <c:pt idx="43447" formatCode="General">
                  <c:v>29.240100000000002</c:v>
                </c:pt>
                <c:pt idx="43448" formatCode="General">
                  <c:v>29.2407</c:v>
                </c:pt>
                <c:pt idx="43449" formatCode="General">
                  <c:v>29.241399999999999</c:v>
                </c:pt>
                <c:pt idx="43450" formatCode="General">
                  <c:v>29.242100000000001</c:v>
                </c:pt>
                <c:pt idx="43451" formatCode="General">
                  <c:v>29.242699999999999</c:v>
                </c:pt>
                <c:pt idx="43452" formatCode="General">
                  <c:v>29.243400000000001</c:v>
                </c:pt>
                <c:pt idx="43453" formatCode="General">
                  <c:v>29.2441</c:v>
                </c:pt>
                <c:pt idx="43454" formatCode="General">
                  <c:v>29.244800000000001</c:v>
                </c:pt>
                <c:pt idx="43455" formatCode="General">
                  <c:v>29.2454</c:v>
                </c:pt>
                <c:pt idx="43456" formatCode="General">
                  <c:v>29.246099999999998</c:v>
                </c:pt>
                <c:pt idx="43457" formatCode="General">
                  <c:v>29.2468</c:v>
                </c:pt>
                <c:pt idx="43458" formatCode="General">
                  <c:v>29.247499999999999</c:v>
                </c:pt>
                <c:pt idx="43459" formatCode="General">
                  <c:v>29.248100000000001</c:v>
                </c:pt>
                <c:pt idx="43460" formatCode="General">
                  <c:v>29.248799999999999</c:v>
                </c:pt>
                <c:pt idx="43461" formatCode="General">
                  <c:v>29.249500000000001</c:v>
                </c:pt>
                <c:pt idx="43462" formatCode="General">
                  <c:v>29.2501</c:v>
                </c:pt>
                <c:pt idx="43463" formatCode="General">
                  <c:v>29.250800000000002</c:v>
                </c:pt>
                <c:pt idx="43464" formatCode="General">
                  <c:v>29.2515</c:v>
                </c:pt>
                <c:pt idx="43465" formatCode="General">
                  <c:v>29.252199999999998</c:v>
                </c:pt>
                <c:pt idx="43466" formatCode="General">
                  <c:v>29.252800000000001</c:v>
                </c:pt>
                <c:pt idx="43467" formatCode="General">
                  <c:v>29.253499999999999</c:v>
                </c:pt>
                <c:pt idx="43468" formatCode="General">
                  <c:v>29.254200000000001</c:v>
                </c:pt>
                <c:pt idx="43469" formatCode="General">
                  <c:v>29.254899999999999</c:v>
                </c:pt>
                <c:pt idx="43470" formatCode="General">
                  <c:v>29.255500000000001</c:v>
                </c:pt>
                <c:pt idx="43471" formatCode="General">
                  <c:v>29.2562</c:v>
                </c:pt>
                <c:pt idx="43472" formatCode="General">
                  <c:v>29.256900000000002</c:v>
                </c:pt>
                <c:pt idx="43473" formatCode="General">
                  <c:v>29.2576</c:v>
                </c:pt>
                <c:pt idx="43474" formatCode="General">
                  <c:v>29.258199999999999</c:v>
                </c:pt>
                <c:pt idx="43475" formatCode="General">
                  <c:v>29.258900000000001</c:v>
                </c:pt>
                <c:pt idx="43476" formatCode="General">
                  <c:v>29.259599999999999</c:v>
                </c:pt>
                <c:pt idx="43477" formatCode="General">
                  <c:v>29.260200000000001</c:v>
                </c:pt>
                <c:pt idx="43478" formatCode="General">
                  <c:v>29.260899999999999</c:v>
                </c:pt>
                <c:pt idx="43479" formatCode="General">
                  <c:v>29.261600000000001</c:v>
                </c:pt>
                <c:pt idx="43480" formatCode="General">
                  <c:v>29.2623</c:v>
                </c:pt>
                <c:pt idx="43481" formatCode="General">
                  <c:v>29.262899999999998</c:v>
                </c:pt>
                <c:pt idx="43482" formatCode="General">
                  <c:v>29.2636</c:v>
                </c:pt>
                <c:pt idx="43483" formatCode="General">
                  <c:v>29.264299999999999</c:v>
                </c:pt>
                <c:pt idx="43484" formatCode="General">
                  <c:v>29.265000000000001</c:v>
                </c:pt>
                <c:pt idx="43485" formatCode="General">
                  <c:v>29.265599999999999</c:v>
                </c:pt>
                <c:pt idx="43486" formatCode="General">
                  <c:v>29.266300000000001</c:v>
                </c:pt>
                <c:pt idx="43487" formatCode="General">
                  <c:v>29.266999999999999</c:v>
                </c:pt>
                <c:pt idx="43488" formatCode="General">
                  <c:v>29.267600000000002</c:v>
                </c:pt>
                <c:pt idx="43489" formatCode="General">
                  <c:v>29.2683</c:v>
                </c:pt>
                <c:pt idx="43490" formatCode="General">
                  <c:v>29.268999999999998</c:v>
                </c:pt>
                <c:pt idx="43491" formatCode="General">
                  <c:v>29.2697</c:v>
                </c:pt>
                <c:pt idx="43492" formatCode="General">
                  <c:v>29.270299999999999</c:v>
                </c:pt>
                <c:pt idx="43493" formatCode="General">
                  <c:v>29.271000000000001</c:v>
                </c:pt>
                <c:pt idx="43494" formatCode="General">
                  <c:v>29.271699999999999</c:v>
                </c:pt>
                <c:pt idx="43495" formatCode="General">
                  <c:v>29.272400000000001</c:v>
                </c:pt>
                <c:pt idx="43496" formatCode="General">
                  <c:v>29.273</c:v>
                </c:pt>
                <c:pt idx="43497" formatCode="General">
                  <c:v>29.273700000000002</c:v>
                </c:pt>
                <c:pt idx="43498" formatCode="General">
                  <c:v>29.2744</c:v>
                </c:pt>
                <c:pt idx="43499" formatCode="General">
                  <c:v>29.275099999999998</c:v>
                </c:pt>
                <c:pt idx="43500" formatCode="General">
                  <c:v>29.275700000000001</c:v>
                </c:pt>
                <c:pt idx="43501" formatCode="General">
                  <c:v>29.276399999999999</c:v>
                </c:pt>
                <c:pt idx="43502" formatCode="General">
                  <c:v>29.277100000000001</c:v>
                </c:pt>
                <c:pt idx="43503" formatCode="General">
                  <c:v>29.277699999999999</c:v>
                </c:pt>
                <c:pt idx="43504" formatCode="General">
                  <c:v>29.278400000000001</c:v>
                </c:pt>
                <c:pt idx="43505" formatCode="General">
                  <c:v>29.2791</c:v>
                </c:pt>
                <c:pt idx="43506" formatCode="General">
                  <c:v>29.279800000000002</c:v>
                </c:pt>
                <c:pt idx="43507" formatCode="General">
                  <c:v>29.2804</c:v>
                </c:pt>
                <c:pt idx="43508" formatCode="General">
                  <c:v>29.281099999999999</c:v>
                </c:pt>
                <c:pt idx="43509" formatCode="General">
                  <c:v>29.2818</c:v>
                </c:pt>
                <c:pt idx="43510" formatCode="General">
                  <c:v>29.282499999999999</c:v>
                </c:pt>
                <c:pt idx="43511" formatCode="General">
                  <c:v>29.283100000000001</c:v>
                </c:pt>
                <c:pt idx="43512" formatCode="General">
                  <c:v>29.283799999999999</c:v>
                </c:pt>
                <c:pt idx="43513" formatCode="General">
                  <c:v>29.284500000000001</c:v>
                </c:pt>
                <c:pt idx="43514" formatCode="General">
                  <c:v>29.2851</c:v>
                </c:pt>
                <c:pt idx="43515" formatCode="General">
                  <c:v>29.285799999999998</c:v>
                </c:pt>
                <c:pt idx="43516" formatCode="General">
                  <c:v>29.2865</c:v>
                </c:pt>
                <c:pt idx="43517" formatCode="General">
                  <c:v>29.287199999999999</c:v>
                </c:pt>
                <c:pt idx="43518" formatCode="General">
                  <c:v>29.287800000000001</c:v>
                </c:pt>
                <c:pt idx="43519" formatCode="General">
                  <c:v>29.288499999999999</c:v>
                </c:pt>
                <c:pt idx="43520" formatCode="General">
                  <c:v>29.289200000000001</c:v>
                </c:pt>
                <c:pt idx="43521" formatCode="General">
                  <c:v>29.289899999999999</c:v>
                </c:pt>
                <c:pt idx="43522" formatCode="General">
                  <c:v>29.290500000000002</c:v>
                </c:pt>
                <c:pt idx="43523" formatCode="General">
                  <c:v>29.2912</c:v>
                </c:pt>
                <c:pt idx="43524" formatCode="General">
                  <c:v>29.291899999999998</c:v>
                </c:pt>
                <c:pt idx="43525" formatCode="General">
                  <c:v>29.2925</c:v>
                </c:pt>
                <c:pt idx="43526" formatCode="General">
                  <c:v>29.293199999999999</c:v>
                </c:pt>
                <c:pt idx="43527" formatCode="General">
                  <c:v>29.293900000000001</c:v>
                </c:pt>
                <c:pt idx="43528" formatCode="General">
                  <c:v>29.294599999999999</c:v>
                </c:pt>
                <c:pt idx="43529" formatCode="General">
                  <c:v>29.295200000000001</c:v>
                </c:pt>
                <c:pt idx="43530" formatCode="General">
                  <c:v>29.2959</c:v>
                </c:pt>
                <c:pt idx="43531" formatCode="General">
                  <c:v>29.296600000000002</c:v>
                </c:pt>
                <c:pt idx="43532" formatCode="General">
                  <c:v>29.2973</c:v>
                </c:pt>
                <c:pt idx="43533" formatCode="General">
                  <c:v>29.297899999999998</c:v>
                </c:pt>
                <c:pt idx="43534" formatCode="General">
                  <c:v>29.2986</c:v>
                </c:pt>
                <c:pt idx="43535" formatCode="General">
                  <c:v>29.299299999999999</c:v>
                </c:pt>
                <c:pt idx="43536" formatCode="General">
                  <c:v>29.3</c:v>
                </c:pt>
                <c:pt idx="43537" formatCode="General">
                  <c:v>29.300599999999999</c:v>
                </c:pt>
                <c:pt idx="43538" formatCode="General">
                  <c:v>29.301300000000001</c:v>
                </c:pt>
                <c:pt idx="43539" formatCode="General">
                  <c:v>29.302</c:v>
                </c:pt>
                <c:pt idx="43540" formatCode="General">
                  <c:v>29.302600000000002</c:v>
                </c:pt>
                <c:pt idx="43541" formatCode="General">
                  <c:v>29.3033</c:v>
                </c:pt>
                <c:pt idx="43542" formatCode="General">
                  <c:v>29.303999999999998</c:v>
                </c:pt>
                <c:pt idx="43543" formatCode="General">
                  <c:v>29.3047</c:v>
                </c:pt>
                <c:pt idx="43544" formatCode="General">
                  <c:v>29.305299999999999</c:v>
                </c:pt>
                <c:pt idx="43545" formatCode="General">
                  <c:v>29.306000000000001</c:v>
                </c:pt>
                <c:pt idx="43546" formatCode="General">
                  <c:v>29.306699999999999</c:v>
                </c:pt>
                <c:pt idx="43547" formatCode="General">
                  <c:v>29.307400000000001</c:v>
                </c:pt>
                <c:pt idx="43548" formatCode="General">
                  <c:v>29.308</c:v>
                </c:pt>
                <c:pt idx="43549" formatCode="General">
                  <c:v>29.308700000000002</c:v>
                </c:pt>
                <c:pt idx="43550" formatCode="General">
                  <c:v>29.3094</c:v>
                </c:pt>
                <c:pt idx="43551" formatCode="General">
                  <c:v>29.31</c:v>
                </c:pt>
                <c:pt idx="43552" formatCode="General">
                  <c:v>29.310700000000001</c:v>
                </c:pt>
                <c:pt idx="43553" formatCode="General">
                  <c:v>29.311399999999999</c:v>
                </c:pt>
                <c:pt idx="43554" formatCode="General">
                  <c:v>29.312100000000001</c:v>
                </c:pt>
                <c:pt idx="43555" formatCode="General">
                  <c:v>29.3127</c:v>
                </c:pt>
                <c:pt idx="43556" formatCode="General">
                  <c:v>29.313400000000001</c:v>
                </c:pt>
                <c:pt idx="43557" formatCode="General">
                  <c:v>29.3141</c:v>
                </c:pt>
                <c:pt idx="43558" formatCode="General">
                  <c:v>29.314800000000002</c:v>
                </c:pt>
                <c:pt idx="43559" formatCode="General">
                  <c:v>29.3154</c:v>
                </c:pt>
                <c:pt idx="43560" formatCode="General">
                  <c:v>29.316099999999999</c:v>
                </c:pt>
                <c:pt idx="43561" formatCode="General">
                  <c:v>29.316800000000001</c:v>
                </c:pt>
                <c:pt idx="43562" formatCode="General">
                  <c:v>29.317499999999999</c:v>
                </c:pt>
                <c:pt idx="43563" formatCode="General">
                  <c:v>29.318100000000001</c:v>
                </c:pt>
                <c:pt idx="43564" formatCode="General">
                  <c:v>29.3188</c:v>
                </c:pt>
                <c:pt idx="43565" formatCode="General">
                  <c:v>29.319500000000001</c:v>
                </c:pt>
                <c:pt idx="43566" formatCode="General">
                  <c:v>29.3201</c:v>
                </c:pt>
                <c:pt idx="43567" formatCode="General">
                  <c:v>29.320799999999998</c:v>
                </c:pt>
                <c:pt idx="43568" formatCode="General">
                  <c:v>29.3215</c:v>
                </c:pt>
                <c:pt idx="43569" formatCode="General">
                  <c:v>29.322199999999999</c:v>
                </c:pt>
                <c:pt idx="43570" formatCode="General">
                  <c:v>29.322800000000001</c:v>
                </c:pt>
                <c:pt idx="43571" formatCode="General">
                  <c:v>29.323499999999999</c:v>
                </c:pt>
                <c:pt idx="43572" formatCode="General">
                  <c:v>29.324200000000001</c:v>
                </c:pt>
                <c:pt idx="43573" formatCode="General">
                  <c:v>29.3249</c:v>
                </c:pt>
                <c:pt idx="43574" formatCode="General">
                  <c:v>29.325500000000002</c:v>
                </c:pt>
                <c:pt idx="43575" formatCode="General">
                  <c:v>29.3262</c:v>
                </c:pt>
                <c:pt idx="43576" formatCode="General">
                  <c:v>29.326899999999998</c:v>
                </c:pt>
                <c:pt idx="43577" formatCode="General">
                  <c:v>29.327500000000001</c:v>
                </c:pt>
                <c:pt idx="43578" formatCode="General">
                  <c:v>29.328199999999999</c:v>
                </c:pt>
                <c:pt idx="43579" formatCode="General">
                  <c:v>29.328900000000001</c:v>
                </c:pt>
                <c:pt idx="43580" formatCode="General">
                  <c:v>29.329599999999999</c:v>
                </c:pt>
                <c:pt idx="43581" formatCode="General">
                  <c:v>29.330200000000001</c:v>
                </c:pt>
                <c:pt idx="43582" formatCode="General">
                  <c:v>29.3309</c:v>
                </c:pt>
                <c:pt idx="43583" formatCode="General">
                  <c:v>29.331600000000002</c:v>
                </c:pt>
                <c:pt idx="43584" formatCode="General">
                  <c:v>29.3323</c:v>
                </c:pt>
                <c:pt idx="43585" formatCode="General">
                  <c:v>29.332899999999999</c:v>
                </c:pt>
                <c:pt idx="43586" formatCode="General">
                  <c:v>29.333600000000001</c:v>
                </c:pt>
                <c:pt idx="43587" formatCode="General">
                  <c:v>29.334299999999999</c:v>
                </c:pt>
                <c:pt idx="43588" formatCode="General">
                  <c:v>29.334900000000001</c:v>
                </c:pt>
                <c:pt idx="43589" formatCode="General">
                  <c:v>29.335599999999999</c:v>
                </c:pt>
                <c:pt idx="43590" formatCode="General">
                  <c:v>29.336300000000001</c:v>
                </c:pt>
                <c:pt idx="43591" formatCode="General">
                  <c:v>29.337</c:v>
                </c:pt>
                <c:pt idx="43592" formatCode="General">
                  <c:v>29.337599999999998</c:v>
                </c:pt>
                <c:pt idx="43593" formatCode="General">
                  <c:v>29.3383</c:v>
                </c:pt>
                <c:pt idx="43594" formatCode="General">
                  <c:v>29.338999999999999</c:v>
                </c:pt>
                <c:pt idx="43595" formatCode="General">
                  <c:v>29.339700000000001</c:v>
                </c:pt>
                <c:pt idx="43596" formatCode="General">
                  <c:v>29.340299999999999</c:v>
                </c:pt>
                <c:pt idx="43597" formatCode="General">
                  <c:v>29.341000000000001</c:v>
                </c:pt>
                <c:pt idx="43598" formatCode="General">
                  <c:v>29.341699999999999</c:v>
                </c:pt>
                <c:pt idx="43599" formatCode="General">
                  <c:v>29.342400000000001</c:v>
                </c:pt>
                <c:pt idx="43600" formatCode="General">
                  <c:v>29.343</c:v>
                </c:pt>
                <c:pt idx="43601" formatCode="General">
                  <c:v>29.343699999999998</c:v>
                </c:pt>
                <c:pt idx="43602" formatCode="General">
                  <c:v>29.3444</c:v>
                </c:pt>
                <c:pt idx="43603" formatCode="General">
                  <c:v>29.344999999999999</c:v>
                </c:pt>
                <c:pt idx="43604" formatCode="General">
                  <c:v>29.345700000000001</c:v>
                </c:pt>
                <c:pt idx="43605" formatCode="General">
                  <c:v>29.346399999999999</c:v>
                </c:pt>
                <c:pt idx="43606" formatCode="General">
                  <c:v>29.347100000000001</c:v>
                </c:pt>
                <c:pt idx="43607" formatCode="General">
                  <c:v>29.3477</c:v>
                </c:pt>
                <c:pt idx="43608" formatCode="General">
                  <c:v>29.348400000000002</c:v>
                </c:pt>
                <c:pt idx="43609" formatCode="General">
                  <c:v>29.3491</c:v>
                </c:pt>
                <c:pt idx="43610" formatCode="General">
                  <c:v>29.349799999999998</c:v>
                </c:pt>
                <c:pt idx="43611" formatCode="General">
                  <c:v>29.3504</c:v>
                </c:pt>
                <c:pt idx="43612" formatCode="General">
                  <c:v>29.351099999999999</c:v>
                </c:pt>
                <c:pt idx="43613" formatCode="General">
                  <c:v>29.351800000000001</c:v>
                </c:pt>
                <c:pt idx="43614" formatCode="General">
                  <c:v>29.352399999999999</c:v>
                </c:pt>
                <c:pt idx="43615" formatCode="General">
                  <c:v>29.353100000000001</c:v>
                </c:pt>
                <c:pt idx="43616" formatCode="General">
                  <c:v>29.3538</c:v>
                </c:pt>
                <c:pt idx="43617" formatCode="General">
                  <c:v>29.354500000000002</c:v>
                </c:pt>
                <c:pt idx="43618" formatCode="General">
                  <c:v>29.3551</c:v>
                </c:pt>
                <c:pt idx="43619" formatCode="General">
                  <c:v>29.355799999999999</c:v>
                </c:pt>
                <c:pt idx="43620" formatCode="General">
                  <c:v>29.3565</c:v>
                </c:pt>
                <c:pt idx="43621" formatCode="General">
                  <c:v>29.357199999999999</c:v>
                </c:pt>
                <c:pt idx="43622" formatCode="General">
                  <c:v>29.357800000000001</c:v>
                </c:pt>
                <c:pt idx="43623" formatCode="General">
                  <c:v>29.358499999999999</c:v>
                </c:pt>
                <c:pt idx="43624" formatCode="General">
                  <c:v>29.359200000000001</c:v>
                </c:pt>
                <c:pt idx="43625" formatCode="General">
                  <c:v>29.3598</c:v>
                </c:pt>
                <c:pt idx="43626" formatCode="General">
                  <c:v>29.360499999999998</c:v>
                </c:pt>
                <c:pt idx="43627" formatCode="General">
                  <c:v>29.3612</c:v>
                </c:pt>
                <c:pt idx="43628" formatCode="General">
                  <c:v>29.361899999999999</c:v>
                </c:pt>
                <c:pt idx="43629" formatCode="General">
                  <c:v>29.362500000000001</c:v>
                </c:pt>
                <c:pt idx="43630" formatCode="General">
                  <c:v>29.363199999999999</c:v>
                </c:pt>
                <c:pt idx="43631" formatCode="General">
                  <c:v>29.363900000000001</c:v>
                </c:pt>
                <c:pt idx="43632" formatCode="General">
                  <c:v>29.364599999999999</c:v>
                </c:pt>
                <c:pt idx="43633" formatCode="General">
                  <c:v>29.365200000000002</c:v>
                </c:pt>
                <c:pt idx="43634" formatCode="General">
                  <c:v>29.3659</c:v>
                </c:pt>
                <c:pt idx="43635" formatCode="General">
                  <c:v>29.366599999999998</c:v>
                </c:pt>
                <c:pt idx="43636" formatCode="General">
                  <c:v>29.3673</c:v>
                </c:pt>
                <c:pt idx="43637" formatCode="General">
                  <c:v>29.367899999999999</c:v>
                </c:pt>
                <c:pt idx="43638" formatCode="General">
                  <c:v>29.368600000000001</c:v>
                </c:pt>
                <c:pt idx="43639" formatCode="General">
                  <c:v>29.369299999999999</c:v>
                </c:pt>
                <c:pt idx="43640" formatCode="General">
                  <c:v>29.369900000000001</c:v>
                </c:pt>
                <c:pt idx="43641" formatCode="General">
                  <c:v>29.3706</c:v>
                </c:pt>
                <c:pt idx="43642" formatCode="General">
                  <c:v>29.371300000000002</c:v>
                </c:pt>
                <c:pt idx="43643" formatCode="General">
                  <c:v>29.372</c:v>
                </c:pt>
                <c:pt idx="43644" formatCode="General">
                  <c:v>29.372599999999998</c:v>
                </c:pt>
                <c:pt idx="43645" formatCode="General">
                  <c:v>29.3733</c:v>
                </c:pt>
                <c:pt idx="43646" formatCode="General">
                  <c:v>29.373999999999999</c:v>
                </c:pt>
                <c:pt idx="43647" formatCode="General">
                  <c:v>29.374700000000001</c:v>
                </c:pt>
                <c:pt idx="43648" formatCode="General">
                  <c:v>29.375299999999999</c:v>
                </c:pt>
                <c:pt idx="43649" formatCode="General">
                  <c:v>29.376000000000001</c:v>
                </c:pt>
                <c:pt idx="43650" formatCode="General">
                  <c:v>29.3767</c:v>
                </c:pt>
                <c:pt idx="43651" formatCode="General">
                  <c:v>29.377300000000002</c:v>
                </c:pt>
                <c:pt idx="43652" formatCode="General">
                  <c:v>29.378</c:v>
                </c:pt>
                <c:pt idx="43653" formatCode="General">
                  <c:v>29.378699999999998</c:v>
                </c:pt>
                <c:pt idx="43654" formatCode="General">
                  <c:v>29.3794</c:v>
                </c:pt>
                <c:pt idx="43655" formatCode="General">
                  <c:v>29.38</c:v>
                </c:pt>
                <c:pt idx="43656" formatCode="General">
                  <c:v>29.380700000000001</c:v>
                </c:pt>
                <c:pt idx="43657" formatCode="General">
                  <c:v>29.381399999999999</c:v>
                </c:pt>
                <c:pt idx="43658" formatCode="General">
                  <c:v>29.382100000000001</c:v>
                </c:pt>
                <c:pt idx="43659" formatCode="General">
                  <c:v>29.3827</c:v>
                </c:pt>
                <c:pt idx="43660" formatCode="General">
                  <c:v>29.383400000000002</c:v>
                </c:pt>
                <c:pt idx="43661" formatCode="General">
                  <c:v>29.3841</c:v>
                </c:pt>
                <c:pt idx="43662" formatCode="General">
                  <c:v>29.384799999999998</c:v>
                </c:pt>
                <c:pt idx="43663" formatCode="General">
                  <c:v>29.385400000000001</c:v>
                </c:pt>
                <c:pt idx="43664" formatCode="General">
                  <c:v>29.386099999999999</c:v>
                </c:pt>
                <c:pt idx="43665" formatCode="General">
                  <c:v>29.386800000000001</c:v>
                </c:pt>
                <c:pt idx="43666" formatCode="General">
                  <c:v>29.3874</c:v>
                </c:pt>
                <c:pt idx="43667" formatCode="General">
                  <c:v>29.388100000000001</c:v>
                </c:pt>
                <c:pt idx="43668" formatCode="General">
                  <c:v>29.3888</c:v>
                </c:pt>
                <c:pt idx="43669" formatCode="General">
                  <c:v>29.389500000000002</c:v>
                </c:pt>
                <c:pt idx="43670" formatCode="General">
                  <c:v>29.3901</c:v>
                </c:pt>
                <c:pt idx="43671" formatCode="General">
                  <c:v>29.390799999999999</c:v>
                </c:pt>
                <c:pt idx="43672" formatCode="General">
                  <c:v>29.391500000000001</c:v>
                </c:pt>
                <c:pt idx="43673" formatCode="General">
                  <c:v>29.392199999999999</c:v>
                </c:pt>
                <c:pt idx="43674" formatCode="General">
                  <c:v>29.392800000000001</c:v>
                </c:pt>
                <c:pt idx="43675" formatCode="General">
                  <c:v>29.3935</c:v>
                </c:pt>
                <c:pt idx="43676" formatCode="General">
                  <c:v>29.394200000000001</c:v>
                </c:pt>
                <c:pt idx="43677" formatCode="General">
                  <c:v>29.3948</c:v>
                </c:pt>
                <c:pt idx="43678" formatCode="General">
                  <c:v>29.395499999999998</c:v>
                </c:pt>
                <c:pt idx="43679" formatCode="General">
                  <c:v>29.3962</c:v>
                </c:pt>
                <c:pt idx="43680" formatCode="General">
                  <c:v>29.396899999999999</c:v>
                </c:pt>
                <c:pt idx="43681" formatCode="General">
                  <c:v>29.397500000000001</c:v>
                </c:pt>
                <c:pt idx="43682" formatCode="General">
                  <c:v>29.398199999999999</c:v>
                </c:pt>
                <c:pt idx="43683" formatCode="General">
                  <c:v>29.398900000000001</c:v>
                </c:pt>
                <c:pt idx="43684" formatCode="General">
                  <c:v>29.3996</c:v>
                </c:pt>
                <c:pt idx="43685" formatCode="General">
                  <c:v>29.400200000000002</c:v>
                </c:pt>
                <c:pt idx="43686" formatCode="General">
                  <c:v>29.4009</c:v>
                </c:pt>
                <c:pt idx="43687" formatCode="General">
                  <c:v>29.401599999999998</c:v>
                </c:pt>
                <c:pt idx="43688" formatCode="General">
                  <c:v>29.402200000000001</c:v>
                </c:pt>
                <c:pt idx="43689" formatCode="General">
                  <c:v>29.402899999999999</c:v>
                </c:pt>
                <c:pt idx="43690" formatCode="General">
                  <c:v>29.403600000000001</c:v>
                </c:pt>
                <c:pt idx="43691" formatCode="General">
                  <c:v>29.404299999999999</c:v>
                </c:pt>
                <c:pt idx="43692" formatCode="General">
                  <c:v>29.404900000000001</c:v>
                </c:pt>
                <c:pt idx="43693" formatCode="General">
                  <c:v>29.4056</c:v>
                </c:pt>
                <c:pt idx="43694" formatCode="General">
                  <c:v>29.406300000000002</c:v>
                </c:pt>
                <c:pt idx="43695" formatCode="General">
                  <c:v>29.407</c:v>
                </c:pt>
                <c:pt idx="43696" formatCode="General">
                  <c:v>29.407599999999999</c:v>
                </c:pt>
                <c:pt idx="43697" formatCode="General">
                  <c:v>29.408300000000001</c:v>
                </c:pt>
                <c:pt idx="43698" formatCode="General">
                  <c:v>29.408999999999999</c:v>
                </c:pt>
                <c:pt idx="43699" formatCode="General">
                  <c:v>29.409700000000001</c:v>
                </c:pt>
                <c:pt idx="43700" formatCode="General">
                  <c:v>29.410299999999999</c:v>
                </c:pt>
                <c:pt idx="43701" formatCode="General">
                  <c:v>29.411000000000001</c:v>
                </c:pt>
                <c:pt idx="43702" formatCode="General">
                  <c:v>29.4117</c:v>
                </c:pt>
                <c:pt idx="43703" formatCode="General">
                  <c:v>29.412299999999998</c:v>
                </c:pt>
                <c:pt idx="43704" formatCode="General">
                  <c:v>29.413</c:v>
                </c:pt>
                <c:pt idx="43705" formatCode="General">
                  <c:v>29.413699999999999</c:v>
                </c:pt>
                <c:pt idx="43706" formatCode="General">
                  <c:v>29.414400000000001</c:v>
                </c:pt>
                <c:pt idx="43707" formatCode="General">
                  <c:v>29.414999999999999</c:v>
                </c:pt>
                <c:pt idx="43708" formatCode="General">
                  <c:v>29.415700000000001</c:v>
                </c:pt>
                <c:pt idx="43709" formatCode="General">
                  <c:v>29.416399999999999</c:v>
                </c:pt>
                <c:pt idx="43710" formatCode="General">
                  <c:v>29.417100000000001</c:v>
                </c:pt>
                <c:pt idx="43711" formatCode="General">
                  <c:v>29.4177</c:v>
                </c:pt>
                <c:pt idx="43712" formatCode="General">
                  <c:v>29.418399999999998</c:v>
                </c:pt>
                <c:pt idx="43713" formatCode="General">
                  <c:v>29.4191</c:v>
                </c:pt>
                <c:pt idx="43714" formatCode="General">
                  <c:v>29.419699999999999</c:v>
                </c:pt>
                <c:pt idx="43715" formatCode="General">
                  <c:v>29.420400000000001</c:v>
                </c:pt>
                <c:pt idx="43716" formatCode="General">
                  <c:v>29.421099999999999</c:v>
                </c:pt>
                <c:pt idx="43717" formatCode="General">
                  <c:v>29.421800000000001</c:v>
                </c:pt>
                <c:pt idx="43718" formatCode="General">
                  <c:v>29.4224</c:v>
                </c:pt>
                <c:pt idx="43719" formatCode="General">
                  <c:v>29.423100000000002</c:v>
                </c:pt>
                <c:pt idx="43720" formatCode="General">
                  <c:v>29.4238</c:v>
                </c:pt>
                <c:pt idx="43721" formatCode="General">
                  <c:v>29.424499999999998</c:v>
                </c:pt>
                <c:pt idx="43722" formatCode="General">
                  <c:v>29.4251</c:v>
                </c:pt>
                <c:pt idx="43723" formatCode="General">
                  <c:v>29.425799999999999</c:v>
                </c:pt>
                <c:pt idx="43724" formatCode="General">
                  <c:v>29.426500000000001</c:v>
                </c:pt>
                <c:pt idx="43725" formatCode="General">
                  <c:v>29.427099999999999</c:v>
                </c:pt>
                <c:pt idx="43726" formatCode="General">
                  <c:v>29.427800000000001</c:v>
                </c:pt>
                <c:pt idx="43727" formatCode="General">
                  <c:v>29.4285</c:v>
                </c:pt>
                <c:pt idx="43728" formatCode="General">
                  <c:v>29.429200000000002</c:v>
                </c:pt>
                <c:pt idx="43729" formatCode="General">
                  <c:v>29.4298</c:v>
                </c:pt>
                <c:pt idx="43730" formatCode="General">
                  <c:v>29.430499999999999</c:v>
                </c:pt>
                <c:pt idx="43731" formatCode="General">
                  <c:v>29.4312</c:v>
                </c:pt>
                <c:pt idx="43732" formatCode="General">
                  <c:v>29.431899999999999</c:v>
                </c:pt>
                <c:pt idx="43733" formatCode="General">
                  <c:v>29.432500000000001</c:v>
                </c:pt>
                <c:pt idx="43734" formatCode="General">
                  <c:v>29.433199999999999</c:v>
                </c:pt>
                <c:pt idx="43735" formatCode="General">
                  <c:v>29.433900000000001</c:v>
                </c:pt>
                <c:pt idx="43736" formatCode="General">
                  <c:v>29.4346</c:v>
                </c:pt>
                <c:pt idx="43737" formatCode="General">
                  <c:v>29.435199999999998</c:v>
                </c:pt>
                <c:pt idx="43738" formatCode="General">
                  <c:v>29.4359</c:v>
                </c:pt>
                <c:pt idx="43739" formatCode="General">
                  <c:v>29.436599999999999</c:v>
                </c:pt>
                <c:pt idx="43740" formatCode="General">
                  <c:v>29.437200000000001</c:v>
                </c:pt>
                <c:pt idx="43741" formatCode="General">
                  <c:v>29.437899999999999</c:v>
                </c:pt>
                <c:pt idx="43742" formatCode="General">
                  <c:v>29.438600000000001</c:v>
                </c:pt>
                <c:pt idx="43743" formatCode="General">
                  <c:v>29.439299999999999</c:v>
                </c:pt>
                <c:pt idx="43744" formatCode="General">
                  <c:v>29.439900000000002</c:v>
                </c:pt>
                <c:pt idx="43745" formatCode="General">
                  <c:v>29.4406</c:v>
                </c:pt>
                <c:pt idx="43746" formatCode="General">
                  <c:v>29.441299999999998</c:v>
                </c:pt>
                <c:pt idx="43747" formatCode="General">
                  <c:v>29.442</c:v>
                </c:pt>
                <c:pt idx="43748" formatCode="General">
                  <c:v>29.442599999999999</c:v>
                </c:pt>
                <c:pt idx="43749" formatCode="General">
                  <c:v>29.443300000000001</c:v>
                </c:pt>
                <c:pt idx="43750" formatCode="General">
                  <c:v>29.443999999999999</c:v>
                </c:pt>
                <c:pt idx="43751" formatCode="General">
                  <c:v>29.444600000000001</c:v>
                </c:pt>
                <c:pt idx="43752" formatCode="General">
                  <c:v>29.4453</c:v>
                </c:pt>
                <c:pt idx="43753" formatCode="General">
                  <c:v>29.446000000000002</c:v>
                </c:pt>
                <c:pt idx="43754" formatCode="General">
                  <c:v>29.4467</c:v>
                </c:pt>
                <c:pt idx="43755" formatCode="General">
                  <c:v>29.447299999999998</c:v>
                </c:pt>
                <c:pt idx="43756" formatCode="General">
                  <c:v>29.448</c:v>
                </c:pt>
                <c:pt idx="43757" formatCode="General">
                  <c:v>29.448699999999999</c:v>
                </c:pt>
                <c:pt idx="43758" formatCode="General">
                  <c:v>29.449400000000001</c:v>
                </c:pt>
                <c:pt idx="43759" formatCode="General">
                  <c:v>29.45</c:v>
                </c:pt>
                <c:pt idx="43760" formatCode="General">
                  <c:v>29.450700000000001</c:v>
                </c:pt>
                <c:pt idx="43761" formatCode="General">
                  <c:v>29.4514</c:v>
                </c:pt>
                <c:pt idx="43762" formatCode="General">
                  <c:v>29.452100000000002</c:v>
                </c:pt>
                <c:pt idx="43763" formatCode="General">
                  <c:v>29.4527</c:v>
                </c:pt>
                <c:pt idx="43764" formatCode="General">
                  <c:v>29.453399999999998</c:v>
                </c:pt>
                <c:pt idx="43765" formatCode="General">
                  <c:v>29.4541</c:v>
                </c:pt>
                <c:pt idx="43766" formatCode="General">
                  <c:v>29.454699999999999</c:v>
                </c:pt>
                <c:pt idx="43767" formatCode="General">
                  <c:v>29.455400000000001</c:v>
                </c:pt>
                <c:pt idx="43768" formatCode="General">
                  <c:v>29.456099999999999</c:v>
                </c:pt>
                <c:pt idx="43769" formatCode="General">
                  <c:v>29.456800000000001</c:v>
                </c:pt>
                <c:pt idx="43770" formatCode="General">
                  <c:v>29.4574</c:v>
                </c:pt>
                <c:pt idx="43771" formatCode="General">
                  <c:v>29.458100000000002</c:v>
                </c:pt>
                <c:pt idx="43772" formatCode="General">
                  <c:v>29.4588</c:v>
                </c:pt>
                <c:pt idx="43773" formatCode="General">
                  <c:v>29.459499999999998</c:v>
                </c:pt>
                <c:pt idx="43774" formatCode="General">
                  <c:v>29.460100000000001</c:v>
                </c:pt>
                <c:pt idx="43775" formatCode="General">
                  <c:v>29.460799999999999</c:v>
                </c:pt>
                <c:pt idx="43776" formatCode="General">
                  <c:v>29.461500000000001</c:v>
                </c:pt>
                <c:pt idx="43777" formatCode="General">
                  <c:v>29.4621</c:v>
                </c:pt>
                <c:pt idx="43778" formatCode="General">
                  <c:v>29.462800000000001</c:v>
                </c:pt>
                <c:pt idx="43779" formatCode="General">
                  <c:v>29.4635</c:v>
                </c:pt>
                <c:pt idx="43780" formatCode="General">
                  <c:v>29.464200000000002</c:v>
                </c:pt>
                <c:pt idx="43781" formatCode="General">
                  <c:v>29.4648</c:v>
                </c:pt>
                <c:pt idx="43782" formatCode="General">
                  <c:v>29.465499999999999</c:v>
                </c:pt>
                <c:pt idx="43783" formatCode="General">
                  <c:v>29.466200000000001</c:v>
                </c:pt>
                <c:pt idx="43784" formatCode="General">
                  <c:v>29.466899999999999</c:v>
                </c:pt>
                <c:pt idx="43785" formatCode="General">
                  <c:v>29.467500000000001</c:v>
                </c:pt>
                <c:pt idx="43786" formatCode="General">
                  <c:v>29.4682</c:v>
                </c:pt>
                <c:pt idx="43787" formatCode="General">
                  <c:v>29.468900000000001</c:v>
                </c:pt>
                <c:pt idx="43788" formatCode="General">
                  <c:v>29.4695</c:v>
                </c:pt>
                <c:pt idx="43789" formatCode="General">
                  <c:v>29.470199999999998</c:v>
                </c:pt>
                <c:pt idx="43790" formatCode="General">
                  <c:v>29.4709</c:v>
                </c:pt>
                <c:pt idx="43791" formatCode="General">
                  <c:v>29.471599999999999</c:v>
                </c:pt>
                <c:pt idx="43792" formatCode="General">
                  <c:v>29.472200000000001</c:v>
                </c:pt>
                <c:pt idx="43793" formatCode="General">
                  <c:v>29.472899999999999</c:v>
                </c:pt>
                <c:pt idx="43794" formatCode="General">
                  <c:v>29.473600000000001</c:v>
                </c:pt>
                <c:pt idx="43795" formatCode="General">
                  <c:v>29.474299999999999</c:v>
                </c:pt>
                <c:pt idx="43796" formatCode="General">
                  <c:v>29.474900000000002</c:v>
                </c:pt>
                <c:pt idx="43797" formatCode="General">
                  <c:v>29.4756</c:v>
                </c:pt>
                <c:pt idx="43798" formatCode="General">
                  <c:v>29.476299999999998</c:v>
                </c:pt>
                <c:pt idx="43799" formatCode="General">
                  <c:v>29.477</c:v>
                </c:pt>
                <c:pt idx="43800" formatCode="General">
                  <c:v>29.477599999999999</c:v>
                </c:pt>
                <c:pt idx="43801" formatCode="General">
                  <c:v>29.478300000000001</c:v>
                </c:pt>
                <c:pt idx="43802" formatCode="General">
                  <c:v>29.478999999999999</c:v>
                </c:pt>
                <c:pt idx="43803" formatCode="General">
                  <c:v>29.479600000000001</c:v>
                </c:pt>
                <c:pt idx="43804" formatCode="General">
                  <c:v>29.4803</c:v>
                </c:pt>
                <c:pt idx="43805" formatCode="General">
                  <c:v>29.481000000000002</c:v>
                </c:pt>
                <c:pt idx="43806" formatCode="General">
                  <c:v>29.4817</c:v>
                </c:pt>
                <c:pt idx="43807" formatCode="General">
                  <c:v>29.482299999999999</c:v>
                </c:pt>
                <c:pt idx="43808" formatCode="General">
                  <c:v>29.483000000000001</c:v>
                </c:pt>
                <c:pt idx="43809" formatCode="General">
                  <c:v>29.483699999999999</c:v>
                </c:pt>
                <c:pt idx="43810" formatCode="General">
                  <c:v>29.484400000000001</c:v>
                </c:pt>
                <c:pt idx="43811" formatCode="General">
                  <c:v>29.484999999999999</c:v>
                </c:pt>
                <c:pt idx="43812" formatCode="General">
                  <c:v>29.485700000000001</c:v>
                </c:pt>
                <c:pt idx="43813" formatCode="General">
                  <c:v>29.4864</c:v>
                </c:pt>
                <c:pt idx="43814" formatCode="General">
                  <c:v>29.486999999999998</c:v>
                </c:pt>
                <c:pt idx="43815" formatCode="General">
                  <c:v>29.4877</c:v>
                </c:pt>
                <c:pt idx="43816" formatCode="General">
                  <c:v>29.488399999999999</c:v>
                </c:pt>
                <c:pt idx="43817" formatCode="General">
                  <c:v>29.489100000000001</c:v>
                </c:pt>
                <c:pt idx="43818" formatCode="General">
                  <c:v>29.489699999999999</c:v>
                </c:pt>
                <c:pt idx="43819" formatCode="General">
                  <c:v>29.490400000000001</c:v>
                </c:pt>
                <c:pt idx="43820" formatCode="General">
                  <c:v>29.491099999999999</c:v>
                </c:pt>
                <c:pt idx="43821" formatCode="General">
                  <c:v>29.491800000000001</c:v>
                </c:pt>
                <c:pt idx="43822" formatCode="General">
                  <c:v>29.4924</c:v>
                </c:pt>
                <c:pt idx="43823" formatCode="General">
                  <c:v>29.493099999999998</c:v>
                </c:pt>
                <c:pt idx="43824" formatCode="General">
                  <c:v>29.4938</c:v>
                </c:pt>
                <c:pt idx="43825" formatCode="General">
                  <c:v>29.494499999999999</c:v>
                </c:pt>
                <c:pt idx="43826" formatCode="General">
                  <c:v>29.495100000000001</c:v>
                </c:pt>
                <c:pt idx="43827" formatCode="General">
                  <c:v>29.495799999999999</c:v>
                </c:pt>
                <c:pt idx="43828" formatCode="General">
                  <c:v>29.496500000000001</c:v>
                </c:pt>
                <c:pt idx="43829" formatCode="General">
                  <c:v>29.4971</c:v>
                </c:pt>
                <c:pt idx="43830" formatCode="General">
                  <c:v>29.497800000000002</c:v>
                </c:pt>
                <c:pt idx="43831" formatCode="General">
                  <c:v>29.4985</c:v>
                </c:pt>
                <c:pt idx="43832" formatCode="General">
                  <c:v>29.499199999999998</c:v>
                </c:pt>
                <c:pt idx="43833" formatCode="General">
                  <c:v>29.4998</c:v>
                </c:pt>
                <c:pt idx="43834" formatCode="General">
                  <c:v>29.500499999999999</c:v>
                </c:pt>
                <c:pt idx="43835" formatCode="General">
                  <c:v>29.501200000000001</c:v>
                </c:pt>
                <c:pt idx="43836" formatCode="General">
                  <c:v>29.501899999999999</c:v>
                </c:pt>
                <c:pt idx="43837" formatCode="General">
                  <c:v>29.502500000000001</c:v>
                </c:pt>
                <c:pt idx="43838" formatCode="General">
                  <c:v>29.5032</c:v>
                </c:pt>
                <c:pt idx="43839" formatCode="General">
                  <c:v>29.503900000000002</c:v>
                </c:pt>
                <c:pt idx="43840" formatCode="General">
                  <c:v>29.5045</c:v>
                </c:pt>
                <c:pt idx="43841" formatCode="General">
                  <c:v>29.505199999999999</c:v>
                </c:pt>
                <c:pt idx="43842" formatCode="General">
                  <c:v>29.5059</c:v>
                </c:pt>
                <c:pt idx="43843" formatCode="General">
                  <c:v>29.506599999999999</c:v>
                </c:pt>
                <c:pt idx="43844" formatCode="General">
                  <c:v>29.507200000000001</c:v>
                </c:pt>
                <c:pt idx="43845" formatCode="General">
                  <c:v>29.507899999999999</c:v>
                </c:pt>
                <c:pt idx="43846" formatCode="General">
                  <c:v>29.508600000000001</c:v>
                </c:pt>
                <c:pt idx="43847" formatCode="General">
                  <c:v>29.5093</c:v>
                </c:pt>
                <c:pt idx="43848" formatCode="General">
                  <c:v>29.509899999999998</c:v>
                </c:pt>
                <c:pt idx="43849" formatCode="General">
                  <c:v>29.5106</c:v>
                </c:pt>
                <c:pt idx="43850" formatCode="General">
                  <c:v>29.511299999999999</c:v>
                </c:pt>
                <c:pt idx="43851" formatCode="General">
                  <c:v>29.511900000000001</c:v>
                </c:pt>
                <c:pt idx="43852" formatCode="General">
                  <c:v>29.512599999999999</c:v>
                </c:pt>
                <c:pt idx="43853" formatCode="General">
                  <c:v>29.513300000000001</c:v>
                </c:pt>
                <c:pt idx="43854" formatCode="General">
                  <c:v>29.513999999999999</c:v>
                </c:pt>
                <c:pt idx="43855" formatCode="General">
                  <c:v>29.514600000000002</c:v>
                </c:pt>
                <c:pt idx="43856" formatCode="General">
                  <c:v>29.5153</c:v>
                </c:pt>
                <c:pt idx="43857" formatCode="General">
                  <c:v>29.515999999999998</c:v>
                </c:pt>
                <c:pt idx="43858" formatCode="General">
                  <c:v>29.5167</c:v>
                </c:pt>
                <c:pt idx="43859" formatCode="General">
                  <c:v>29.517299999999999</c:v>
                </c:pt>
                <c:pt idx="43860" formatCode="General">
                  <c:v>29.518000000000001</c:v>
                </c:pt>
                <c:pt idx="43861" formatCode="General">
                  <c:v>29.518699999999999</c:v>
                </c:pt>
                <c:pt idx="43862" formatCode="General">
                  <c:v>29.519400000000001</c:v>
                </c:pt>
                <c:pt idx="43863" formatCode="General">
                  <c:v>29.52</c:v>
                </c:pt>
                <c:pt idx="43864" formatCode="General">
                  <c:v>29.520700000000001</c:v>
                </c:pt>
                <c:pt idx="43865" formatCode="General">
                  <c:v>29.5214</c:v>
                </c:pt>
                <c:pt idx="43866" formatCode="General">
                  <c:v>29.521999999999998</c:v>
                </c:pt>
                <c:pt idx="43867" formatCode="General">
                  <c:v>29.5227</c:v>
                </c:pt>
                <c:pt idx="43868" formatCode="General">
                  <c:v>29.523399999999999</c:v>
                </c:pt>
                <c:pt idx="43869" formatCode="General">
                  <c:v>29.524100000000001</c:v>
                </c:pt>
                <c:pt idx="43870" formatCode="General">
                  <c:v>29.524699999999999</c:v>
                </c:pt>
                <c:pt idx="43871" formatCode="General">
                  <c:v>29.525400000000001</c:v>
                </c:pt>
                <c:pt idx="43872" formatCode="General">
                  <c:v>29.5261</c:v>
                </c:pt>
                <c:pt idx="43873" formatCode="General">
                  <c:v>29.526800000000001</c:v>
                </c:pt>
                <c:pt idx="43874" formatCode="General">
                  <c:v>29.5274</c:v>
                </c:pt>
                <c:pt idx="43875" formatCode="General">
                  <c:v>29.528099999999998</c:v>
                </c:pt>
                <c:pt idx="43876" formatCode="General">
                  <c:v>29.5288</c:v>
                </c:pt>
                <c:pt idx="43877" formatCode="General">
                  <c:v>29.529399999999999</c:v>
                </c:pt>
                <c:pt idx="43878" formatCode="General">
                  <c:v>29.530100000000001</c:v>
                </c:pt>
                <c:pt idx="43879" formatCode="General">
                  <c:v>29.530799999999999</c:v>
                </c:pt>
                <c:pt idx="43880" formatCode="General">
                  <c:v>29.531500000000001</c:v>
                </c:pt>
                <c:pt idx="43881" formatCode="General">
                  <c:v>29.5321</c:v>
                </c:pt>
                <c:pt idx="43882" formatCode="General">
                  <c:v>29.532800000000002</c:v>
                </c:pt>
                <c:pt idx="43883" formatCode="General">
                  <c:v>29.5335</c:v>
                </c:pt>
                <c:pt idx="43884" formatCode="General">
                  <c:v>29.534199999999998</c:v>
                </c:pt>
                <c:pt idx="43885" formatCode="General">
                  <c:v>29.534800000000001</c:v>
                </c:pt>
                <c:pt idx="43886" formatCode="General">
                  <c:v>29.535499999999999</c:v>
                </c:pt>
                <c:pt idx="43887" formatCode="General">
                  <c:v>29.536200000000001</c:v>
                </c:pt>
                <c:pt idx="43888" formatCode="General">
                  <c:v>29.536799999999999</c:v>
                </c:pt>
                <c:pt idx="43889" formatCode="General">
                  <c:v>29.537500000000001</c:v>
                </c:pt>
                <c:pt idx="43890" formatCode="General">
                  <c:v>29.5382</c:v>
                </c:pt>
                <c:pt idx="43891" formatCode="General">
                  <c:v>29.538900000000002</c:v>
                </c:pt>
                <c:pt idx="43892" formatCode="General">
                  <c:v>29.5395</c:v>
                </c:pt>
                <c:pt idx="43893" formatCode="General">
                  <c:v>29.540199999999999</c:v>
                </c:pt>
                <c:pt idx="43894" formatCode="General">
                  <c:v>29.540900000000001</c:v>
                </c:pt>
                <c:pt idx="43895" formatCode="General">
                  <c:v>29.541599999999999</c:v>
                </c:pt>
                <c:pt idx="43896" formatCode="General">
                  <c:v>29.542200000000001</c:v>
                </c:pt>
                <c:pt idx="43897" formatCode="General">
                  <c:v>29.542899999999999</c:v>
                </c:pt>
                <c:pt idx="43898" formatCode="General">
                  <c:v>29.543600000000001</c:v>
                </c:pt>
                <c:pt idx="43899" formatCode="General">
                  <c:v>29.5443</c:v>
                </c:pt>
                <c:pt idx="43900" formatCode="General">
                  <c:v>29.544899999999998</c:v>
                </c:pt>
                <c:pt idx="43901" formatCode="General">
                  <c:v>29.5456</c:v>
                </c:pt>
                <c:pt idx="43902" formatCode="General">
                  <c:v>29.546299999999999</c:v>
                </c:pt>
                <c:pt idx="43903" formatCode="General">
                  <c:v>29.546900000000001</c:v>
                </c:pt>
                <c:pt idx="43904" formatCode="General">
                  <c:v>29.547599999999999</c:v>
                </c:pt>
                <c:pt idx="43905" formatCode="General">
                  <c:v>29.548300000000001</c:v>
                </c:pt>
                <c:pt idx="43906" formatCode="General">
                  <c:v>29.548999999999999</c:v>
                </c:pt>
                <c:pt idx="43907" formatCode="General">
                  <c:v>29.549600000000002</c:v>
                </c:pt>
                <c:pt idx="43908" formatCode="General">
                  <c:v>29.5503</c:v>
                </c:pt>
                <c:pt idx="43909" formatCode="General">
                  <c:v>29.550999999999998</c:v>
                </c:pt>
                <c:pt idx="43910" formatCode="General">
                  <c:v>29.5517</c:v>
                </c:pt>
                <c:pt idx="43911" formatCode="General">
                  <c:v>29.552299999999999</c:v>
                </c:pt>
                <c:pt idx="43912" formatCode="General">
                  <c:v>29.553000000000001</c:v>
                </c:pt>
                <c:pt idx="43913" formatCode="General">
                  <c:v>29.553699999999999</c:v>
                </c:pt>
                <c:pt idx="43914" formatCode="General">
                  <c:v>29.554300000000001</c:v>
                </c:pt>
                <c:pt idx="43915" formatCode="General">
                  <c:v>29.555</c:v>
                </c:pt>
                <c:pt idx="43916" formatCode="General">
                  <c:v>29.555700000000002</c:v>
                </c:pt>
                <c:pt idx="43917" formatCode="General">
                  <c:v>29.5564</c:v>
                </c:pt>
                <c:pt idx="43918" formatCode="General">
                  <c:v>29.556999999999999</c:v>
                </c:pt>
                <c:pt idx="43919" formatCode="General">
                  <c:v>29.557700000000001</c:v>
                </c:pt>
                <c:pt idx="43920" formatCode="General">
                  <c:v>29.558399999999999</c:v>
                </c:pt>
                <c:pt idx="43921" formatCode="General">
                  <c:v>29.559100000000001</c:v>
                </c:pt>
                <c:pt idx="43922" formatCode="General">
                  <c:v>29.559699999999999</c:v>
                </c:pt>
                <c:pt idx="43923" formatCode="General">
                  <c:v>29.560400000000001</c:v>
                </c:pt>
                <c:pt idx="43924" formatCode="General">
                  <c:v>29.5611</c:v>
                </c:pt>
                <c:pt idx="43925" formatCode="General">
                  <c:v>29.561800000000002</c:v>
                </c:pt>
                <c:pt idx="43926" formatCode="General">
                  <c:v>29.5624</c:v>
                </c:pt>
                <c:pt idx="43927" formatCode="General">
                  <c:v>29.563099999999999</c:v>
                </c:pt>
                <c:pt idx="43928" formatCode="General">
                  <c:v>29.563800000000001</c:v>
                </c:pt>
                <c:pt idx="43929" formatCode="General">
                  <c:v>29.564399999999999</c:v>
                </c:pt>
                <c:pt idx="43930" formatCode="General">
                  <c:v>29.565100000000001</c:v>
                </c:pt>
                <c:pt idx="43931" formatCode="General">
                  <c:v>29.565799999999999</c:v>
                </c:pt>
                <c:pt idx="43932" formatCode="General">
                  <c:v>29.566500000000001</c:v>
                </c:pt>
                <c:pt idx="43933" formatCode="General">
                  <c:v>29.5671</c:v>
                </c:pt>
                <c:pt idx="43934" formatCode="General">
                  <c:v>29.567799999999998</c:v>
                </c:pt>
                <c:pt idx="43935" formatCode="General">
                  <c:v>29.5685</c:v>
                </c:pt>
                <c:pt idx="43936" formatCode="General">
                  <c:v>29.569199999999999</c:v>
                </c:pt>
                <c:pt idx="43937" formatCode="General">
                  <c:v>29.569800000000001</c:v>
                </c:pt>
                <c:pt idx="43938" formatCode="General">
                  <c:v>29.570499999999999</c:v>
                </c:pt>
                <c:pt idx="43939" formatCode="General">
                  <c:v>29.571200000000001</c:v>
                </c:pt>
                <c:pt idx="43940" formatCode="General">
                  <c:v>29.5718</c:v>
                </c:pt>
                <c:pt idx="43941" formatCode="General">
                  <c:v>29.572500000000002</c:v>
                </c:pt>
                <c:pt idx="43942" formatCode="General">
                  <c:v>29.5732</c:v>
                </c:pt>
                <c:pt idx="43943" formatCode="General">
                  <c:v>29.573899999999998</c:v>
                </c:pt>
                <c:pt idx="43944" formatCode="General">
                  <c:v>29.5745</c:v>
                </c:pt>
                <c:pt idx="43945" formatCode="General">
                  <c:v>29.575199999999999</c:v>
                </c:pt>
                <c:pt idx="43946" formatCode="General">
                  <c:v>29.575900000000001</c:v>
                </c:pt>
                <c:pt idx="43947" formatCode="General">
                  <c:v>29.576599999999999</c:v>
                </c:pt>
                <c:pt idx="43948" formatCode="General">
                  <c:v>29.577200000000001</c:v>
                </c:pt>
                <c:pt idx="43949" formatCode="General">
                  <c:v>29.5779</c:v>
                </c:pt>
                <c:pt idx="43950" formatCode="General">
                  <c:v>29.578600000000002</c:v>
                </c:pt>
                <c:pt idx="43951" formatCode="General">
                  <c:v>29.5792</c:v>
                </c:pt>
                <c:pt idx="43952" formatCode="General">
                  <c:v>29.579899999999999</c:v>
                </c:pt>
                <c:pt idx="43953" formatCode="General">
                  <c:v>29.5806</c:v>
                </c:pt>
                <c:pt idx="43954" formatCode="General">
                  <c:v>29.581299999999999</c:v>
                </c:pt>
                <c:pt idx="43955" formatCode="General">
                  <c:v>29.581900000000001</c:v>
                </c:pt>
                <c:pt idx="43956" formatCode="General">
                  <c:v>29.582599999999999</c:v>
                </c:pt>
                <c:pt idx="43957" formatCode="General">
                  <c:v>29.583300000000001</c:v>
                </c:pt>
                <c:pt idx="43958" formatCode="General">
                  <c:v>29.584</c:v>
                </c:pt>
                <c:pt idx="43959" formatCode="General">
                  <c:v>29.584599999999998</c:v>
                </c:pt>
                <c:pt idx="43960" formatCode="General">
                  <c:v>29.5853</c:v>
                </c:pt>
                <c:pt idx="43961" formatCode="General">
                  <c:v>29.585999999999999</c:v>
                </c:pt>
                <c:pt idx="43962" formatCode="General">
                  <c:v>29.5867</c:v>
                </c:pt>
                <c:pt idx="43963" formatCode="General">
                  <c:v>29.587299999999999</c:v>
                </c:pt>
                <c:pt idx="43964" formatCode="General">
                  <c:v>29.588000000000001</c:v>
                </c:pt>
                <c:pt idx="43965" formatCode="General">
                  <c:v>29.588699999999999</c:v>
                </c:pt>
                <c:pt idx="43966" formatCode="General">
                  <c:v>29.589300000000001</c:v>
                </c:pt>
                <c:pt idx="43967" formatCode="General">
                  <c:v>29.59</c:v>
                </c:pt>
                <c:pt idx="43968" formatCode="General">
                  <c:v>29.590699999999998</c:v>
                </c:pt>
                <c:pt idx="43969" formatCode="General">
                  <c:v>29.5914</c:v>
                </c:pt>
                <c:pt idx="43970" formatCode="General">
                  <c:v>29.591999999999999</c:v>
                </c:pt>
                <c:pt idx="43971" formatCode="General">
                  <c:v>29.592700000000001</c:v>
                </c:pt>
                <c:pt idx="43972" formatCode="General">
                  <c:v>29.593399999999999</c:v>
                </c:pt>
                <c:pt idx="43973" formatCode="General">
                  <c:v>29.594100000000001</c:v>
                </c:pt>
                <c:pt idx="43974" formatCode="General">
                  <c:v>29.5947</c:v>
                </c:pt>
                <c:pt idx="43975" formatCode="General">
                  <c:v>29.595400000000001</c:v>
                </c:pt>
                <c:pt idx="43976" formatCode="General">
                  <c:v>29.5961</c:v>
                </c:pt>
                <c:pt idx="43977" formatCode="General">
                  <c:v>29.596699999999998</c:v>
                </c:pt>
                <c:pt idx="43978" formatCode="General">
                  <c:v>29.5974</c:v>
                </c:pt>
                <c:pt idx="43979" formatCode="General">
                  <c:v>29.598099999999999</c:v>
                </c:pt>
                <c:pt idx="43980" formatCode="General">
                  <c:v>29.598800000000001</c:v>
                </c:pt>
                <c:pt idx="43981" formatCode="General">
                  <c:v>29.599399999999999</c:v>
                </c:pt>
                <c:pt idx="43982" formatCode="General">
                  <c:v>29.600100000000001</c:v>
                </c:pt>
                <c:pt idx="43983" formatCode="General">
                  <c:v>29.6008</c:v>
                </c:pt>
                <c:pt idx="43984" formatCode="General">
                  <c:v>29.601500000000001</c:v>
                </c:pt>
                <c:pt idx="43985" formatCode="General">
                  <c:v>29.6021</c:v>
                </c:pt>
                <c:pt idx="43986" formatCode="General">
                  <c:v>29.602799999999998</c:v>
                </c:pt>
                <c:pt idx="43987" formatCode="General">
                  <c:v>29.6035</c:v>
                </c:pt>
                <c:pt idx="43988" formatCode="General">
                  <c:v>29.604199999999999</c:v>
                </c:pt>
                <c:pt idx="43989" formatCode="General">
                  <c:v>29.604800000000001</c:v>
                </c:pt>
                <c:pt idx="43990" formatCode="General">
                  <c:v>29.605499999999999</c:v>
                </c:pt>
                <c:pt idx="43991" formatCode="General">
                  <c:v>29.606200000000001</c:v>
                </c:pt>
                <c:pt idx="43992" formatCode="General">
                  <c:v>29.6068</c:v>
                </c:pt>
                <c:pt idx="43993" formatCode="General">
                  <c:v>29.607500000000002</c:v>
                </c:pt>
                <c:pt idx="43994" formatCode="General">
                  <c:v>29.6082</c:v>
                </c:pt>
                <c:pt idx="43995" formatCode="General">
                  <c:v>29.608899999999998</c:v>
                </c:pt>
                <c:pt idx="43996" formatCode="General">
                  <c:v>29.609500000000001</c:v>
                </c:pt>
                <c:pt idx="43997" formatCode="General">
                  <c:v>29.610199999999999</c:v>
                </c:pt>
                <c:pt idx="43998" formatCode="General">
                  <c:v>29.610900000000001</c:v>
                </c:pt>
                <c:pt idx="43999" formatCode="General">
                  <c:v>29.611599999999999</c:v>
                </c:pt>
                <c:pt idx="44000" formatCode="General">
                  <c:v>29.612200000000001</c:v>
                </c:pt>
                <c:pt idx="44001" formatCode="General">
                  <c:v>29.6129</c:v>
                </c:pt>
                <c:pt idx="44002" formatCode="General">
                  <c:v>29.613600000000002</c:v>
                </c:pt>
                <c:pt idx="44003" formatCode="General">
                  <c:v>29.6142</c:v>
                </c:pt>
                <c:pt idx="44004" formatCode="General">
                  <c:v>29.614899999999999</c:v>
                </c:pt>
                <c:pt idx="44005" formatCode="General">
                  <c:v>29.615600000000001</c:v>
                </c:pt>
                <c:pt idx="44006" formatCode="General">
                  <c:v>29.616299999999999</c:v>
                </c:pt>
                <c:pt idx="44007" formatCode="General">
                  <c:v>29.616900000000001</c:v>
                </c:pt>
                <c:pt idx="44008" formatCode="General">
                  <c:v>29.617599999999999</c:v>
                </c:pt>
                <c:pt idx="44009" formatCode="General">
                  <c:v>29.618300000000001</c:v>
                </c:pt>
                <c:pt idx="44010" formatCode="General">
                  <c:v>29.619</c:v>
                </c:pt>
                <c:pt idx="44011" formatCode="General">
                  <c:v>29.619599999999998</c:v>
                </c:pt>
                <c:pt idx="44012" formatCode="General">
                  <c:v>29.6203</c:v>
                </c:pt>
                <c:pt idx="44013" formatCode="General">
                  <c:v>29.620999999999999</c:v>
                </c:pt>
                <c:pt idx="44014" formatCode="General">
                  <c:v>29.621600000000001</c:v>
                </c:pt>
                <c:pt idx="44015" formatCode="General">
                  <c:v>29.622299999999999</c:v>
                </c:pt>
                <c:pt idx="44016" formatCode="General">
                  <c:v>29.623000000000001</c:v>
                </c:pt>
                <c:pt idx="44017" formatCode="General">
                  <c:v>29.623699999999999</c:v>
                </c:pt>
                <c:pt idx="44018" formatCode="General">
                  <c:v>29.624300000000002</c:v>
                </c:pt>
                <c:pt idx="44019" formatCode="General">
                  <c:v>29.625</c:v>
                </c:pt>
                <c:pt idx="44020" formatCode="General">
                  <c:v>29.625699999999998</c:v>
                </c:pt>
                <c:pt idx="44021" formatCode="General">
                  <c:v>29.6264</c:v>
                </c:pt>
                <c:pt idx="44022" formatCode="General">
                  <c:v>29.626999999999999</c:v>
                </c:pt>
                <c:pt idx="44023" formatCode="General">
                  <c:v>29.627700000000001</c:v>
                </c:pt>
                <c:pt idx="44024" formatCode="General">
                  <c:v>29.628399999999999</c:v>
                </c:pt>
                <c:pt idx="44025" formatCode="General">
                  <c:v>29.629100000000001</c:v>
                </c:pt>
                <c:pt idx="44026" formatCode="General">
                  <c:v>29.6297</c:v>
                </c:pt>
                <c:pt idx="44027" formatCode="General">
                  <c:v>29.630400000000002</c:v>
                </c:pt>
                <c:pt idx="44028" formatCode="General">
                  <c:v>29.6311</c:v>
                </c:pt>
                <c:pt idx="44029" formatCode="General">
                  <c:v>29.631699999999999</c:v>
                </c:pt>
                <c:pt idx="44030" formatCode="General">
                  <c:v>29.632400000000001</c:v>
                </c:pt>
                <c:pt idx="44031" formatCode="General">
                  <c:v>29.633099999999999</c:v>
                </c:pt>
                <c:pt idx="44032" formatCode="General">
                  <c:v>29.633800000000001</c:v>
                </c:pt>
                <c:pt idx="44033" formatCode="General">
                  <c:v>29.634399999999999</c:v>
                </c:pt>
                <c:pt idx="44034" formatCode="General">
                  <c:v>29.635100000000001</c:v>
                </c:pt>
                <c:pt idx="44035" formatCode="General">
                  <c:v>29.6358</c:v>
                </c:pt>
                <c:pt idx="44036" formatCode="General">
                  <c:v>29.636500000000002</c:v>
                </c:pt>
                <c:pt idx="44037" formatCode="General">
                  <c:v>29.6371</c:v>
                </c:pt>
                <c:pt idx="44038" formatCode="General">
                  <c:v>29.637799999999999</c:v>
                </c:pt>
                <c:pt idx="44039" formatCode="General">
                  <c:v>29.638500000000001</c:v>
                </c:pt>
                <c:pt idx="44040" formatCode="General">
                  <c:v>29.639099999999999</c:v>
                </c:pt>
                <c:pt idx="44041" formatCode="General">
                  <c:v>29.639800000000001</c:v>
                </c:pt>
                <c:pt idx="44042" formatCode="General">
                  <c:v>29.640499999999999</c:v>
                </c:pt>
                <c:pt idx="44043" formatCode="General">
                  <c:v>29.641200000000001</c:v>
                </c:pt>
                <c:pt idx="44044" formatCode="General">
                  <c:v>29.6418</c:v>
                </c:pt>
                <c:pt idx="44045" formatCode="General">
                  <c:v>29.642499999999998</c:v>
                </c:pt>
                <c:pt idx="44046" formatCode="General">
                  <c:v>29.6432</c:v>
                </c:pt>
                <c:pt idx="44047" formatCode="General">
                  <c:v>29.643899999999999</c:v>
                </c:pt>
                <c:pt idx="44048" formatCode="General">
                  <c:v>29.644500000000001</c:v>
                </c:pt>
                <c:pt idx="44049" formatCode="General">
                  <c:v>29.645199999999999</c:v>
                </c:pt>
                <c:pt idx="44050" formatCode="General">
                  <c:v>29.645900000000001</c:v>
                </c:pt>
                <c:pt idx="44051" formatCode="General">
                  <c:v>29.6465</c:v>
                </c:pt>
                <c:pt idx="44052" formatCode="General">
                  <c:v>29.647200000000002</c:v>
                </c:pt>
                <c:pt idx="44053" formatCode="General">
                  <c:v>29.6479</c:v>
                </c:pt>
                <c:pt idx="44054" formatCode="General">
                  <c:v>29.648599999999998</c:v>
                </c:pt>
                <c:pt idx="44055" formatCode="General">
                  <c:v>29.6492</c:v>
                </c:pt>
                <c:pt idx="44056" formatCode="General">
                  <c:v>29.649899999999999</c:v>
                </c:pt>
                <c:pt idx="44057" formatCode="General">
                  <c:v>29.650600000000001</c:v>
                </c:pt>
                <c:pt idx="44058" formatCode="General">
                  <c:v>29.651299999999999</c:v>
                </c:pt>
                <c:pt idx="44059" formatCode="General">
                  <c:v>29.651900000000001</c:v>
                </c:pt>
                <c:pt idx="44060" formatCode="General">
                  <c:v>29.6526</c:v>
                </c:pt>
                <c:pt idx="44061" formatCode="General">
                  <c:v>29.653300000000002</c:v>
                </c:pt>
                <c:pt idx="44062" formatCode="General">
                  <c:v>29.654</c:v>
                </c:pt>
                <c:pt idx="44063" formatCode="General">
                  <c:v>29.654599999999999</c:v>
                </c:pt>
                <c:pt idx="44064" formatCode="General">
                  <c:v>29.6553</c:v>
                </c:pt>
                <c:pt idx="44065" formatCode="General">
                  <c:v>29.655999999999999</c:v>
                </c:pt>
                <c:pt idx="44066" formatCode="General">
                  <c:v>29.656600000000001</c:v>
                </c:pt>
                <c:pt idx="44067" formatCode="General">
                  <c:v>29.657299999999999</c:v>
                </c:pt>
                <c:pt idx="44068" formatCode="General">
                  <c:v>29.658000000000001</c:v>
                </c:pt>
                <c:pt idx="44069" formatCode="General">
                  <c:v>29.6587</c:v>
                </c:pt>
                <c:pt idx="44070" formatCode="General">
                  <c:v>29.659300000000002</c:v>
                </c:pt>
                <c:pt idx="44071" formatCode="General">
                  <c:v>29.66</c:v>
                </c:pt>
                <c:pt idx="44072" formatCode="General">
                  <c:v>29.660699999999999</c:v>
                </c:pt>
                <c:pt idx="44073" formatCode="General">
                  <c:v>29.6614</c:v>
                </c:pt>
                <c:pt idx="44074" formatCode="General">
                  <c:v>29.661999999999999</c:v>
                </c:pt>
                <c:pt idx="44075" formatCode="General">
                  <c:v>29.662700000000001</c:v>
                </c:pt>
                <c:pt idx="44076" formatCode="General">
                  <c:v>29.663399999999999</c:v>
                </c:pt>
                <c:pt idx="44077" formatCode="General">
                  <c:v>29.664000000000001</c:v>
                </c:pt>
                <c:pt idx="44078" formatCode="General">
                  <c:v>29.6647</c:v>
                </c:pt>
                <c:pt idx="44079" formatCode="General">
                  <c:v>29.665400000000002</c:v>
                </c:pt>
                <c:pt idx="44080" formatCode="General">
                  <c:v>29.6661</c:v>
                </c:pt>
                <c:pt idx="44081" formatCode="General">
                  <c:v>29.666699999999999</c:v>
                </c:pt>
                <c:pt idx="44082" formatCode="General">
                  <c:v>29.667400000000001</c:v>
                </c:pt>
                <c:pt idx="44083" formatCode="General">
                  <c:v>29.668099999999999</c:v>
                </c:pt>
                <c:pt idx="44084" formatCode="General">
                  <c:v>29.668800000000001</c:v>
                </c:pt>
                <c:pt idx="44085" formatCode="General">
                  <c:v>29.6694</c:v>
                </c:pt>
                <c:pt idx="44086" formatCode="General">
                  <c:v>29.670100000000001</c:v>
                </c:pt>
                <c:pt idx="44087" formatCode="General">
                  <c:v>29.6708</c:v>
                </c:pt>
                <c:pt idx="44088" formatCode="General">
                  <c:v>29.671500000000002</c:v>
                </c:pt>
                <c:pt idx="44089" formatCode="General">
                  <c:v>29.6721</c:v>
                </c:pt>
                <c:pt idx="44090" formatCode="General">
                  <c:v>29.672799999999999</c:v>
                </c:pt>
                <c:pt idx="44091" formatCode="General">
                  <c:v>29.673500000000001</c:v>
                </c:pt>
                <c:pt idx="44092" formatCode="General">
                  <c:v>29.674099999999999</c:v>
                </c:pt>
                <c:pt idx="44093" formatCode="General">
                  <c:v>29.674800000000001</c:v>
                </c:pt>
                <c:pt idx="44094" formatCode="General">
                  <c:v>29.6755</c:v>
                </c:pt>
                <c:pt idx="44095" formatCode="General">
                  <c:v>29.676200000000001</c:v>
                </c:pt>
                <c:pt idx="44096" formatCode="General">
                  <c:v>29.6768</c:v>
                </c:pt>
                <c:pt idx="44097" formatCode="General">
                  <c:v>29.677499999999998</c:v>
                </c:pt>
                <c:pt idx="44098" formatCode="General">
                  <c:v>29.6782</c:v>
                </c:pt>
                <c:pt idx="44099" formatCode="General">
                  <c:v>29.678899999999999</c:v>
                </c:pt>
                <c:pt idx="44100" formatCode="General">
                  <c:v>29.679500000000001</c:v>
                </c:pt>
                <c:pt idx="44101" formatCode="General">
                  <c:v>29.680199999999999</c:v>
                </c:pt>
                <c:pt idx="44102" formatCode="General">
                  <c:v>29.680900000000001</c:v>
                </c:pt>
                <c:pt idx="44103" formatCode="General">
                  <c:v>29.6815</c:v>
                </c:pt>
                <c:pt idx="44104" formatCode="General">
                  <c:v>29.682200000000002</c:v>
                </c:pt>
                <c:pt idx="44105" formatCode="General">
                  <c:v>29.6829</c:v>
                </c:pt>
                <c:pt idx="44106" formatCode="General">
                  <c:v>29.683599999999998</c:v>
                </c:pt>
                <c:pt idx="44107" formatCode="General">
                  <c:v>29.684200000000001</c:v>
                </c:pt>
                <c:pt idx="44108" formatCode="General">
                  <c:v>29.684899999999999</c:v>
                </c:pt>
                <c:pt idx="44109" formatCode="General">
                  <c:v>29.685600000000001</c:v>
                </c:pt>
                <c:pt idx="44110" formatCode="General">
                  <c:v>29.686299999999999</c:v>
                </c:pt>
                <c:pt idx="44111" formatCode="General">
                  <c:v>29.686900000000001</c:v>
                </c:pt>
                <c:pt idx="44112" formatCode="General">
                  <c:v>29.6876</c:v>
                </c:pt>
                <c:pt idx="44113" formatCode="General">
                  <c:v>29.688300000000002</c:v>
                </c:pt>
                <c:pt idx="44114" formatCode="General">
                  <c:v>29.6889</c:v>
                </c:pt>
                <c:pt idx="44115" formatCode="General">
                  <c:v>29.689599999999999</c:v>
                </c:pt>
                <c:pt idx="44116" formatCode="General">
                  <c:v>29.690300000000001</c:v>
                </c:pt>
                <c:pt idx="44117" formatCode="General">
                  <c:v>29.690999999999999</c:v>
                </c:pt>
                <c:pt idx="44118" formatCode="General">
                  <c:v>29.691600000000001</c:v>
                </c:pt>
                <c:pt idx="44119" formatCode="General">
                  <c:v>29.692299999999999</c:v>
                </c:pt>
                <c:pt idx="44120" formatCode="General">
                  <c:v>29.693000000000001</c:v>
                </c:pt>
                <c:pt idx="44121" formatCode="General">
                  <c:v>29.6937</c:v>
                </c:pt>
                <c:pt idx="44122" formatCode="General">
                  <c:v>29.694299999999998</c:v>
                </c:pt>
                <c:pt idx="44123" formatCode="General">
                  <c:v>29.695</c:v>
                </c:pt>
                <c:pt idx="44124" formatCode="General">
                  <c:v>29.695699999999999</c:v>
                </c:pt>
                <c:pt idx="44125" formatCode="General">
                  <c:v>29.696400000000001</c:v>
                </c:pt>
                <c:pt idx="44126" formatCode="General">
                  <c:v>29.696999999999999</c:v>
                </c:pt>
                <c:pt idx="44127" formatCode="General">
                  <c:v>29.697700000000001</c:v>
                </c:pt>
                <c:pt idx="44128" formatCode="General">
                  <c:v>29.698399999999999</c:v>
                </c:pt>
                <c:pt idx="44129" formatCode="General">
                  <c:v>29.699000000000002</c:v>
                </c:pt>
                <c:pt idx="44130" formatCode="General">
                  <c:v>29.6997</c:v>
                </c:pt>
                <c:pt idx="44131" formatCode="General">
                  <c:v>29.700399999999998</c:v>
                </c:pt>
                <c:pt idx="44132" formatCode="General">
                  <c:v>29.7011</c:v>
                </c:pt>
                <c:pt idx="44133" formatCode="General">
                  <c:v>29.701699999999999</c:v>
                </c:pt>
                <c:pt idx="44134" formatCode="General">
                  <c:v>29.702400000000001</c:v>
                </c:pt>
                <c:pt idx="44135" formatCode="General">
                  <c:v>29.703099999999999</c:v>
                </c:pt>
                <c:pt idx="44136" formatCode="General">
                  <c:v>29.703800000000001</c:v>
                </c:pt>
                <c:pt idx="44137" formatCode="General">
                  <c:v>29.7044</c:v>
                </c:pt>
                <c:pt idx="44138" formatCode="General">
                  <c:v>29.705100000000002</c:v>
                </c:pt>
                <c:pt idx="44139" formatCode="General">
                  <c:v>29.7058</c:v>
                </c:pt>
                <c:pt idx="44140" formatCode="General">
                  <c:v>29.706399999999999</c:v>
                </c:pt>
                <c:pt idx="44141" formatCode="General">
                  <c:v>29.707100000000001</c:v>
                </c:pt>
                <c:pt idx="44142" formatCode="General">
                  <c:v>29.707799999999999</c:v>
                </c:pt>
                <c:pt idx="44143" formatCode="General">
                  <c:v>29.708500000000001</c:v>
                </c:pt>
                <c:pt idx="44144" formatCode="General">
                  <c:v>29.709099999999999</c:v>
                </c:pt>
                <c:pt idx="44145" formatCode="General">
                  <c:v>29.709800000000001</c:v>
                </c:pt>
                <c:pt idx="44146" formatCode="General">
                  <c:v>29.7105</c:v>
                </c:pt>
                <c:pt idx="44147" formatCode="General">
                  <c:v>29.711200000000002</c:v>
                </c:pt>
                <c:pt idx="44148" formatCode="General">
                  <c:v>29.7118</c:v>
                </c:pt>
                <c:pt idx="44149" formatCode="General">
                  <c:v>29.712499999999999</c:v>
                </c:pt>
                <c:pt idx="44150" formatCode="General">
                  <c:v>29.713200000000001</c:v>
                </c:pt>
                <c:pt idx="44151" formatCode="General">
                  <c:v>29.713899999999999</c:v>
                </c:pt>
                <c:pt idx="44152" formatCode="General">
                  <c:v>29.714500000000001</c:v>
                </c:pt>
                <c:pt idx="44153" formatCode="General">
                  <c:v>29.715199999999999</c:v>
                </c:pt>
                <c:pt idx="44154" formatCode="General">
                  <c:v>29.715900000000001</c:v>
                </c:pt>
                <c:pt idx="44155" formatCode="General">
                  <c:v>29.7165</c:v>
                </c:pt>
                <c:pt idx="44156" formatCode="General">
                  <c:v>29.717199999999998</c:v>
                </c:pt>
                <c:pt idx="44157" formatCode="General">
                  <c:v>29.7179</c:v>
                </c:pt>
                <c:pt idx="44158" formatCode="General">
                  <c:v>29.718599999999999</c:v>
                </c:pt>
                <c:pt idx="44159" formatCode="General">
                  <c:v>29.719200000000001</c:v>
                </c:pt>
                <c:pt idx="44160" formatCode="General">
                  <c:v>29.719899999999999</c:v>
                </c:pt>
                <c:pt idx="44161" formatCode="General">
                  <c:v>29.720600000000001</c:v>
                </c:pt>
                <c:pt idx="44162" formatCode="General">
                  <c:v>29.721299999999999</c:v>
                </c:pt>
                <c:pt idx="44163" formatCode="General">
                  <c:v>29.721900000000002</c:v>
                </c:pt>
                <c:pt idx="44164" formatCode="General">
                  <c:v>29.7226</c:v>
                </c:pt>
                <c:pt idx="44165" formatCode="General">
                  <c:v>29.723299999999998</c:v>
                </c:pt>
                <c:pt idx="44166" formatCode="General">
                  <c:v>29.7239</c:v>
                </c:pt>
                <c:pt idx="44167" formatCode="General">
                  <c:v>29.724599999999999</c:v>
                </c:pt>
                <c:pt idx="44168" formatCode="General">
                  <c:v>29.725300000000001</c:v>
                </c:pt>
                <c:pt idx="44169" formatCode="General">
                  <c:v>29.725999999999999</c:v>
                </c:pt>
                <c:pt idx="44170" formatCode="General">
                  <c:v>29.726600000000001</c:v>
                </c:pt>
                <c:pt idx="44171" formatCode="General">
                  <c:v>29.7273</c:v>
                </c:pt>
                <c:pt idx="44172" formatCode="General">
                  <c:v>29.728000000000002</c:v>
                </c:pt>
                <c:pt idx="44173" formatCode="General">
                  <c:v>29.7287</c:v>
                </c:pt>
                <c:pt idx="44174" formatCode="General">
                  <c:v>29.729299999999999</c:v>
                </c:pt>
                <c:pt idx="44175" formatCode="General">
                  <c:v>29.73</c:v>
                </c:pt>
                <c:pt idx="44176" formatCode="General">
                  <c:v>29.730699999999999</c:v>
                </c:pt>
                <c:pt idx="44177" formatCode="General">
                  <c:v>29.731300000000001</c:v>
                </c:pt>
                <c:pt idx="44178" formatCode="General">
                  <c:v>29.731999999999999</c:v>
                </c:pt>
                <c:pt idx="44179" formatCode="General">
                  <c:v>29.732700000000001</c:v>
                </c:pt>
                <c:pt idx="44180" formatCode="General">
                  <c:v>29.7334</c:v>
                </c:pt>
                <c:pt idx="44181" formatCode="General">
                  <c:v>29.734000000000002</c:v>
                </c:pt>
                <c:pt idx="44182" formatCode="General">
                  <c:v>29.7347</c:v>
                </c:pt>
                <c:pt idx="44183" formatCode="General">
                  <c:v>29.735399999999998</c:v>
                </c:pt>
                <c:pt idx="44184" formatCode="General">
                  <c:v>29.7361</c:v>
                </c:pt>
                <c:pt idx="44185" formatCode="General">
                  <c:v>29.736699999999999</c:v>
                </c:pt>
                <c:pt idx="44186" formatCode="General">
                  <c:v>29.737400000000001</c:v>
                </c:pt>
                <c:pt idx="44187" formatCode="General">
                  <c:v>29.738099999999999</c:v>
                </c:pt>
                <c:pt idx="44188" formatCode="General">
                  <c:v>29.738800000000001</c:v>
                </c:pt>
                <c:pt idx="44189" formatCode="General">
                  <c:v>29.7394</c:v>
                </c:pt>
                <c:pt idx="44190" formatCode="General">
                  <c:v>29.740100000000002</c:v>
                </c:pt>
                <c:pt idx="44191" formatCode="General">
                  <c:v>29.7408</c:v>
                </c:pt>
                <c:pt idx="44192" formatCode="General">
                  <c:v>29.741399999999999</c:v>
                </c:pt>
                <c:pt idx="44193" formatCode="General">
                  <c:v>29.742100000000001</c:v>
                </c:pt>
                <c:pt idx="44194" formatCode="General">
                  <c:v>29.742799999999999</c:v>
                </c:pt>
                <c:pt idx="44195" formatCode="General">
                  <c:v>29.743500000000001</c:v>
                </c:pt>
                <c:pt idx="44196" formatCode="General">
                  <c:v>29.7441</c:v>
                </c:pt>
                <c:pt idx="44197" formatCode="General">
                  <c:v>29.744800000000001</c:v>
                </c:pt>
                <c:pt idx="44198" formatCode="General">
                  <c:v>29.7455</c:v>
                </c:pt>
                <c:pt idx="44199" formatCode="General">
                  <c:v>29.746200000000002</c:v>
                </c:pt>
                <c:pt idx="44200" formatCode="General">
                  <c:v>29.7468</c:v>
                </c:pt>
                <c:pt idx="44201" formatCode="General">
                  <c:v>29.747499999999999</c:v>
                </c:pt>
                <c:pt idx="44202" formatCode="General">
                  <c:v>29.748200000000001</c:v>
                </c:pt>
                <c:pt idx="44203" formatCode="General">
                  <c:v>29.748799999999999</c:v>
                </c:pt>
                <c:pt idx="44204" formatCode="General">
                  <c:v>29.749500000000001</c:v>
                </c:pt>
                <c:pt idx="44205" formatCode="General">
                  <c:v>29.7502</c:v>
                </c:pt>
                <c:pt idx="44206" formatCode="General">
                  <c:v>29.750900000000001</c:v>
                </c:pt>
                <c:pt idx="44207" formatCode="General">
                  <c:v>29.7515</c:v>
                </c:pt>
                <c:pt idx="44208" formatCode="General">
                  <c:v>29.752199999999998</c:v>
                </c:pt>
                <c:pt idx="44209" formatCode="General">
                  <c:v>29.7529</c:v>
                </c:pt>
                <c:pt idx="44210" formatCode="General">
                  <c:v>29.753599999999999</c:v>
                </c:pt>
                <c:pt idx="44211" formatCode="General">
                  <c:v>29.754200000000001</c:v>
                </c:pt>
                <c:pt idx="44212" formatCode="General">
                  <c:v>29.754899999999999</c:v>
                </c:pt>
                <c:pt idx="44213" formatCode="General">
                  <c:v>29.755600000000001</c:v>
                </c:pt>
                <c:pt idx="44214" formatCode="General">
                  <c:v>29.7562</c:v>
                </c:pt>
                <c:pt idx="44215" formatCode="General">
                  <c:v>29.756900000000002</c:v>
                </c:pt>
                <c:pt idx="44216" formatCode="General">
                  <c:v>29.7576</c:v>
                </c:pt>
                <c:pt idx="44217" formatCode="General">
                  <c:v>29.758299999999998</c:v>
                </c:pt>
                <c:pt idx="44218" formatCode="General">
                  <c:v>29.758900000000001</c:v>
                </c:pt>
                <c:pt idx="44219" formatCode="General">
                  <c:v>29.759599999999999</c:v>
                </c:pt>
                <c:pt idx="44220" formatCode="General">
                  <c:v>29.760300000000001</c:v>
                </c:pt>
                <c:pt idx="44221" formatCode="General">
                  <c:v>29.760999999999999</c:v>
                </c:pt>
                <c:pt idx="44222" formatCode="General">
                  <c:v>29.761600000000001</c:v>
                </c:pt>
                <c:pt idx="44223" formatCode="General">
                  <c:v>29.7623</c:v>
                </c:pt>
                <c:pt idx="44224" formatCode="General">
                  <c:v>29.763000000000002</c:v>
                </c:pt>
                <c:pt idx="44225" formatCode="General">
                  <c:v>29.7637</c:v>
                </c:pt>
                <c:pt idx="44226" formatCode="General">
                  <c:v>29.764299999999999</c:v>
                </c:pt>
                <c:pt idx="44227" formatCode="General">
                  <c:v>29.765000000000001</c:v>
                </c:pt>
                <c:pt idx="44228" formatCode="General">
                  <c:v>29.765699999999999</c:v>
                </c:pt>
                <c:pt idx="44229" formatCode="General">
                  <c:v>29.766300000000001</c:v>
                </c:pt>
                <c:pt idx="44230" formatCode="General">
                  <c:v>29.766999999999999</c:v>
                </c:pt>
                <c:pt idx="44231" formatCode="General">
                  <c:v>29.767700000000001</c:v>
                </c:pt>
                <c:pt idx="44232" formatCode="General">
                  <c:v>29.7684</c:v>
                </c:pt>
                <c:pt idx="44233" formatCode="General">
                  <c:v>29.768999999999998</c:v>
                </c:pt>
                <c:pt idx="44234" formatCode="General">
                  <c:v>29.7697</c:v>
                </c:pt>
                <c:pt idx="44235" formatCode="General">
                  <c:v>29.770399999999999</c:v>
                </c:pt>
                <c:pt idx="44236" formatCode="General">
                  <c:v>29.771100000000001</c:v>
                </c:pt>
                <c:pt idx="44237" formatCode="General">
                  <c:v>29.771699999999999</c:v>
                </c:pt>
                <c:pt idx="44238" formatCode="General">
                  <c:v>29.772400000000001</c:v>
                </c:pt>
                <c:pt idx="44239" formatCode="General">
                  <c:v>29.773099999999999</c:v>
                </c:pt>
                <c:pt idx="44240" formatCode="General">
                  <c:v>29.773700000000002</c:v>
                </c:pt>
                <c:pt idx="44241" formatCode="General">
                  <c:v>29.7744</c:v>
                </c:pt>
                <c:pt idx="44242" formatCode="General">
                  <c:v>29.775099999999998</c:v>
                </c:pt>
                <c:pt idx="44243" formatCode="General">
                  <c:v>29.7758</c:v>
                </c:pt>
                <c:pt idx="44244" formatCode="General">
                  <c:v>29.776399999999999</c:v>
                </c:pt>
                <c:pt idx="44245" formatCode="General">
                  <c:v>29.777100000000001</c:v>
                </c:pt>
                <c:pt idx="44246" formatCode="General">
                  <c:v>29.777799999999999</c:v>
                </c:pt>
                <c:pt idx="44247" formatCode="General">
                  <c:v>29.778500000000001</c:v>
                </c:pt>
                <c:pt idx="44248" formatCode="General">
                  <c:v>29.7791</c:v>
                </c:pt>
                <c:pt idx="44249" formatCode="General">
                  <c:v>29.779800000000002</c:v>
                </c:pt>
                <c:pt idx="44250" formatCode="General">
                  <c:v>29.7805</c:v>
                </c:pt>
                <c:pt idx="44251" formatCode="General">
                  <c:v>29.781199999999998</c:v>
                </c:pt>
                <c:pt idx="44252" formatCode="General">
                  <c:v>29.7818</c:v>
                </c:pt>
                <c:pt idx="44253" formatCode="General">
                  <c:v>29.782499999999999</c:v>
                </c:pt>
                <c:pt idx="44254" formatCode="General">
                  <c:v>29.783200000000001</c:v>
                </c:pt>
                <c:pt idx="44255" formatCode="General">
                  <c:v>29.783799999999999</c:v>
                </c:pt>
                <c:pt idx="44256" formatCode="General">
                  <c:v>29.784500000000001</c:v>
                </c:pt>
                <c:pt idx="44257" formatCode="General">
                  <c:v>29.7852</c:v>
                </c:pt>
                <c:pt idx="44258" formatCode="General">
                  <c:v>29.785900000000002</c:v>
                </c:pt>
                <c:pt idx="44259" formatCode="General">
                  <c:v>29.7865</c:v>
                </c:pt>
                <c:pt idx="44260" formatCode="General">
                  <c:v>29.787199999999999</c:v>
                </c:pt>
                <c:pt idx="44261" formatCode="General">
                  <c:v>29.7879</c:v>
                </c:pt>
                <c:pt idx="44262" formatCode="General">
                  <c:v>29.788599999999999</c:v>
                </c:pt>
                <c:pt idx="44263" formatCode="General">
                  <c:v>29.789200000000001</c:v>
                </c:pt>
                <c:pt idx="44264" formatCode="General">
                  <c:v>29.789899999999999</c:v>
                </c:pt>
                <c:pt idx="44265" formatCode="General">
                  <c:v>29.790600000000001</c:v>
                </c:pt>
                <c:pt idx="44266" formatCode="General">
                  <c:v>29.7912</c:v>
                </c:pt>
                <c:pt idx="44267" formatCode="General">
                  <c:v>29.791899999999998</c:v>
                </c:pt>
                <c:pt idx="44268" formatCode="General">
                  <c:v>29.7926</c:v>
                </c:pt>
                <c:pt idx="44269" formatCode="General">
                  <c:v>29.793299999999999</c:v>
                </c:pt>
                <c:pt idx="44270" formatCode="General">
                  <c:v>29.793900000000001</c:v>
                </c:pt>
                <c:pt idx="44271" formatCode="General">
                  <c:v>29.794599999999999</c:v>
                </c:pt>
                <c:pt idx="44272" formatCode="General">
                  <c:v>29.795300000000001</c:v>
                </c:pt>
                <c:pt idx="44273" formatCode="General">
                  <c:v>29.795999999999999</c:v>
                </c:pt>
                <c:pt idx="44274" formatCode="General">
                  <c:v>29.796600000000002</c:v>
                </c:pt>
                <c:pt idx="44275" formatCode="General">
                  <c:v>29.7973</c:v>
                </c:pt>
                <c:pt idx="44276" formatCode="General">
                  <c:v>29.797999999999998</c:v>
                </c:pt>
                <c:pt idx="44277" formatCode="General">
                  <c:v>29.7986</c:v>
                </c:pt>
                <c:pt idx="44278" formatCode="General">
                  <c:v>29.799299999999999</c:v>
                </c:pt>
                <c:pt idx="44279" formatCode="General">
                  <c:v>29.8</c:v>
                </c:pt>
                <c:pt idx="44280" formatCode="General">
                  <c:v>29.800699999999999</c:v>
                </c:pt>
                <c:pt idx="44281" formatCode="General">
                  <c:v>29.801300000000001</c:v>
                </c:pt>
                <c:pt idx="44282" formatCode="General">
                  <c:v>29.802</c:v>
                </c:pt>
                <c:pt idx="44283" formatCode="General">
                  <c:v>29.802700000000002</c:v>
                </c:pt>
                <c:pt idx="44284" formatCode="General">
                  <c:v>29.8034</c:v>
                </c:pt>
                <c:pt idx="44285" formatCode="General">
                  <c:v>29.803999999999998</c:v>
                </c:pt>
                <c:pt idx="44286" formatCode="General">
                  <c:v>29.8047</c:v>
                </c:pt>
                <c:pt idx="44287" formatCode="General">
                  <c:v>29.805399999999999</c:v>
                </c:pt>
                <c:pt idx="44288" formatCode="General">
                  <c:v>29.806100000000001</c:v>
                </c:pt>
                <c:pt idx="44289" formatCode="General">
                  <c:v>29.806699999999999</c:v>
                </c:pt>
                <c:pt idx="44290" formatCode="General">
                  <c:v>29.807400000000001</c:v>
                </c:pt>
                <c:pt idx="44291" formatCode="General">
                  <c:v>29.8081</c:v>
                </c:pt>
                <c:pt idx="44292" formatCode="General">
                  <c:v>29.808700000000002</c:v>
                </c:pt>
                <c:pt idx="44293" formatCode="General">
                  <c:v>29.8094</c:v>
                </c:pt>
                <c:pt idx="44294" formatCode="General">
                  <c:v>29.810099999999998</c:v>
                </c:pt>
                <c:pt idx="44295" formatCode="General">
                  <c:v>29.8108</c:v>
                </c:pt>
                <c:pt idx="44296" formatCode="General">
                  <c:v>29.811399999999999</c:v>
                </c:pt>
                <c:pt idx="44297" formatCode="General">
                  <c:v>29.812100000000001</c:v>
                </c:pt>
                <c:pt idx="44298" formatCode="General">
                  <c:v>29.812799999999999</c:v>
                </c:pt>
                <c:pt idx="44299" formatCode="General">
                  <c:v>29.813500000000001</c:v>
                </c:pt>
                <c:pt idx="44300" formatCode="General">
                  <c:v>29.8141</c:v>
                </c:pt>
                <c:pt idx="44301" formatCode="General">
                  <c:v>29.814800000000002</c:v>
                </c:pt>
                <c:pt idx="44302" formatCode="General">
                  <c:v>29.8155</c:v>
                </c:pt>
                <c:pt idx="44303" formatCode="General">
                  <c:v>29.816099999999999</c:v>
                </c:pt>
                <c:pt idx="44304" formatCode="General">
                  <c:v>29.816800000000001</c:v>
                </c:pt>
                <c:pt idx="44305" formatCode="General">
                  <c:v>29.817499999999999</c:v>
                </c:pt>
                <c:pt idx="44306" formatCode="General">
                  <c:v>29.818200000000001</c:v>
                </c:pt>
                <c:pt idx="44307" formatCode="General">
                  <c:v>29.8188</c:v>
                </c:pt>
                <c:pt idx="44308" formatCode="General">
                  <c:v>29.819500000000001</c:v>
                </c:pt>
                <c:pt idx="44309" formatCode="General">
                  <c:v>29.8202</c:v>
                </c:pt>
                <c:pt idx="44310" formatCode="General">
                  <c:v>29.820900000000002</c:v>
                </c:pt>
                <c:pt idx="44311" formatCode="General">
                  <c:v>29.8215</c:v>
                </c:pt>
                <c:pt idx="44312" formatCode="General">
                  <c:v>29.822199999999999</c:v>
                </c:pt>
                <c:pt idx="44313" formatCode="General">
                  <c:v>29.822900000000001</c:v>
                </c:pt>
                <c:pt idx="44314" formatCode="General">
                  <c:v>29.823499999999999</c:v>
                </c:pt>
                <c:pt idx="44315" formatCode="General">
                  <c:v>29.824200000000001</c:v>
                </c:pt>
                <c:pt idx="44316" formatCode="General">
                  <c:v>29.8249</c:v>
                </c:pt>
                <c:pt idx="44317" formatCode="General">
                  <c:v>29.825600000000001</c:v>
                </c:pt>
                <c:pt idx="44318" formatCode="General">
                  <c:v>29.8262</c:v>
                </c:pt>
                <c:pt idx="44319" formatCode="General">
                  <c:v>29.826899999999998</c:v>
                </c:pt>
                <c:pt idx="44320" formatCode="General">
                  <c:v>29.8276</c:v>
                </c:pt>
                <c:pt idx="44321" formatCode="General">
                  <c:v>29.828299999999999</c:v>
                </c:pt>
                <c:pt idx="44322" formatCode="General">
                  <c:v>29.828900000000001</c:v>
                </c:pt>
                <c:pt idx="44323" formatCode="General">
                  <c:v>29.829599999999999</c:v>
                </c:pt>
                <c:pt idx="44324" formatCode="General">
                  <c:v>29.830300000000001</c:v>
                </c:pt>
                <c:pt idx="44325" formatCode="General">
                  <c:v>29.831</c:v>
                </c:pt>
                <c:pt idx="44326" formatCode="General">
                  <c:v>29.831600000000002</c:v>
                </c:pt>
                <c:pt idx="44327" formatCode="General">
                  <c:v>29.8323</c:v>
                </c:pt>
                <c:pt idx="44328" formatCode="General">
                  <c:v>29.832999999999998</c:v>
                </c:pt>
                <c:pt idx="44329" formatCode="General">
                  <c:v>29.833600000000001</c:v>
                </c:pt>
                <c:pt idx="44330" formatCode="General">
                  <c:v>29.834299999999999</c:v>
                </c:pt>
                <c:pt idx="44331" formatCode="General">
                  <c:v>29.835000000000001</c:v>
                </c:pt>
                <c:pt idx="44332" formatCode="General">
                  <c:v>29.835699999999999</c:v>
                </c:pt>
                <c:pt idx="44333" formatCode="General">
                  <c:v>29.836300000000001</c:v>
                </c:pt>
                <c:pt idx="44334" formatCode="General">
                  <c:v>29.837</c:v>
                </c:pt>
                <c:pt idx="44335" formatCode="General">
                  <c:v>29.837700000000002</c:v>
                </c:pt>
                <c:pt idx="44336" formatCode="General">
                  <c:v>29.8384</c:v>
                </c:pt>
                <c:pt idx="44337" formatCode="General">
                  <c:v>29.838999999999999</c:v>
                </c:pt>
                <c:pt idx="44338" formatCode="General">
                  <c:v>29.839700000000001</c:v>
                </c:pt>
                <c:pt idx="44339" formatCode="General">
                  <c:v>29.840399999999999</c:v>
                </c:pt>
                <c:pt idx="44340" formatCode="General">
                  <c:v>29.841000000000001</c:v>
                </c:pt>
                <c:pt idx="44341" formatCode="General">
                  <c:v>29.841699999999999</c:v>
                </c:pt>
                <c:pt idx="44342" formatCode="General">
                  <c:v>29.842400000000001</c:v>
                </c:pt>
                <c:pt idx="44343" formatCode="General">
                  <c:v>29.8431</c:v>
                </c:pt>
                <c:pt idx="44344" formatCode="General">
                  <c:v>29.843699999999998</c:v>
                </c:pt>
                <c:pt idx="44345" formatCode="General">
                  <c:v>29.8444</c:v>
                </c:pt>
                <c:pt idx="44346" formatCode="General">
                  <c:v>29.845099999999999</c:v>
                </c:pt>
                <c:pt idx="44347" formatCode="General">
                  <c:v>29.845800000000001</c:v>
                </c:pt>
                <c:pt idx="44348" formatCode="General">
                  <c:v>29.846399999999999</c:v>
                </c:pt>
                <c:pt idx="44349" formatCode="General">
                  <c:v>29.847100000000001</c:v>
                </c:pt>
                <c:pt idx="44350" formatCode="General">
                  <c:v>29.847799999999999</c:v>
                </c:pt>
                <c:pt idx="44351" formatCode="General">
                  <c:v>29.848500000000001</c:v>
                </c:pt>
                <c:pt idx="44352" formatCode="General">
                  <c:v>29.8491</c:v>
                </c:pt>
                <c:pt idx="44353" formatCode="General">
                  <c:v>29.849799999999998</c:v>
                </c:pt>
                <c:pt idx="44354" formatCode="General">
                  <c:v>29.8505</c:v>
                </c:pt>
                <c:pt idx="44355" formatCode="General">
                  <c:v>29.851099999999999</c:v>
                </c:pt>
                <c:pt idx="44356" formatCode="General">
                  <c:v>29.851800000000001</c:v>
                </c:pt>
                <c:pt idx="44357" formatCode="General">
                  <c:v>29.852499999999999</c:v>
                </c:pt>
                <c:pt idx="44358" formatCode="General">
                  <c:v>29.853200000000001</c:v>
                </c:pt>
                <c:pt idx="44359" formatCode="General">
                  <c:v>29.8538</c:v>
                </c:pt>
                <c:pt idx="44360" formatCode="General">
                  <c:v>29.854500000000002</c:v>
                </c:pt>
                <c:pt idx="44361" formatCode="General">
                  <c:v>29.8552</c:v>
                </c:pt>
                <c:pt idx="44362" formatCode="General">
                  <c:v>29.855899999999998</c:v>
                </c:pt>
                <c:pt idx="44363" formatCode="General">
                  <c:v>29.8565</c:v>
                </c:pt>
                <c:pt idx="44364" formatCode="General">
                  <c:v>29.857199999999999</c:v>
                </c:pt>
                <c:pt idx="44365" formatCode="General">
                  <c:v>29.857900000000001</c:v>
                </c:pt>
                <c:pt idx="44366" formatCode="General">
                  <c:v>29.858499999999999</c:v>
                </c:pt>
                <c:pt idx="44367" formatCode="General">
                  <c:v>29.859200000000001</c:v>
                </c:pt>
                <c:pt idx="44368" formatCode="General">
                  <c:v>29.8599</c:v>
                </c:pt>
                <c:pt idx="44369" formatCode="General">
                  <c:v>29.860600000000002</c:v>
                </c:pt>
                <c:pt idx="44370" formatCode="General">
                  <c:v>29.8612</c:v>
                </c:pt>
                <c:pt idx="44371" formatCode="General">
                  <c:v>29.861899999999999</c:v>
                </c:pt>
                <c:pt idx="44372" formatCode="General">
                  <c:v>29.8626</c:v>
                </c:pt>
                <c:pt idx="44373" formatCode="General">
                  <c:v>29.863299999999999</c:v>
                </c:pt>
                <c:pt idx="44374" formatCode="General">
                  <c:v>29.863900000000001</c:v>
                </c:pt>
                <c:pt idx="44375" formatCode="General">
                  <c:v>29.864599999999999</c:v>
                </c:pt>
                <c:pt idx="44376" formatCode="General">
                  <c:v>29.865300000000001</c:v>
                </c:pt>
                <c:pt idx="44377" formatCode="General">
                  <c:v>29.8659</c:v>
                </c:pt>
                <c:pt idx="44378" formatCode="General">
                  <c:v>29.866599999999998</c:v>
                </c:pt>
                <c:pt idx="44379" formatCode="General">
                  <c:v>29.8673</c:v>
                </c:pt>
                <c:pt idx="44380" formatCode="General">
                  <c:v>29.867999999999999</c:v>
                </c:pt>
                <c:pt idx="44381" formatCode="General">
                  <c:v>29.868600000000001</c:v>
                </c:pt>
                <c:pt idx="44382" formatCode="General">
                  <c:v>29.869299999999999</c:v>
                </c:pt>
                <c:pt idx="44383" formatCode="General">
                  <c:v>29.87</c:v>
                </c:pt>
                <c:pt idx="44384" formatCode="General">
                  <c:v>29.870699999999999</c:v>
                </c:pt>
                <c:pt idx="44385" formatCode="General">
                  <c:v>29.871300000000002</c:v>
                </c:pt>
                <c:pt idx="44386" formatCode="General">
                  <c:v>29.872</c:v>
                </c:pt>
                <c:pt idx="44387" formatCode="General">
                  <c:v>29.872699999999998</c:v>
                </c:pt>
                <c:pt idx="44388" formatCode="General">
                  <c:v>29.8734</c:v>
                </c:pt>
                <c:pt idx="44389" formatCode="General">
                  <c:v>29.873999999999999</c:v>
                </c:pt>
                <c:pt idx="44390" formatCode="General">
                  <c:v>29.874700000000001</c:v>
                </c:pt>
                <c:pt idx="44391" formatCode="General">
                  <c:v>29.875399999999999</c:v>
                </c:pt>
                <c:pt idx="44392" formatCode="General">
                  <c:v>29.876000000000001</c:v>
                </c:pt>
                <c:pt idx="44393" formatCode="General">
                  <c:v>29.8767</c:v>
                </c:pt>
                <c:pt idx="44394" formatCode="General">
                  <c:v>29.877400000000002</c:v>
                </c:pt>
                <c:pt idx="44395" formatCode="General">
                  <c:v>29.8781</c:v>
                </c:pt>
                <c:pt idx="44396" formatCode="General">
                  <c:v>29.878699999999998</c:v>
                </c:pt>
                <c:pt idx="44397" formatCode="General">
                  <c:v>29.8794</c:v>
                </c:pt>
                <c:pt idx="44398" formatCode="General">
                  <c:v>29.880099999999999</c:v>
                </c:pt>
                <c:pt idx="44399" formatCode="General">
                  <c:v>29.880800000000001</c:v>
                </c:pt>
                <c:pt idx="44400" formatCode="General">
                  <c:v>29.881399999999999</c:v>
                </c:pt>
                <c:pt idx="44401" formatCode="General">
                  <c:v>29.882100000000001</c:v>
                </c:pt>
                <c:pt idx="44402" formatCode="General">
                  <c:v>29.8828</c:v>
                </c:pt>
                <c:pt idx="44403" formatCode="General">
                  <c:v>29.883400000000002</c:v>
                </c:pt>
                <c:pt idx="44404" formatCode="General">
                  <c:v>29.8841</c:v>
                </c:pt>
                <c:pt idx="44405" formatCode="General">
                  <c:v>29.884799999999998</c:v>
                </c:pt>
                <c:pt idx="44406" formatCode="General">
                  <c:v>29.8855</c:v>
                </c:pt>
                <c:pt idx="44407" formatCode="General">
                  <c:v>29.886099999999999</c:v>
                </c:pt>
                <c:pt idx="44408" formatCode="General">
                  <c:v>29.886800000000001</c:v>
                </c:pt>
                <c:pt idx="44409" formatCode="General">
                  <c:v>29.887499999999999</c:v>
                </c:pt>
                <c:pt idx="44410" formatCode="General">
                  <c:v>29.888200000000001</c:v>
                </c:pt>
                <c:pt idx="44411" formatCode="General">
                  <c:v>29.8888</c:v>
                </c:pt>
                <c:pt idx="44412" formatCode="General">
                  <c:v>29.889500000000002</c:v>
                </c:pt>
                <c:pt idx="44413" formatCode="General">
                  <c:v>29.8902</c:v>
                </c:pt>
                <c:pt idx="44414" formatCode="General">
                  <c:v>29.890899999999998</c:v>
                </c:pt>
                <c:pt idx="44415" formatCode="General">
                  <c:v>29.891500000000001</c:v>
                </c:pt>
                <c:pt idx="44416" formatCode="General">
                  <c:v>29.892199999999999</c:v>
                </c:pt>
                <c:pt idx="44417" formatCode="General">
                  <c:v>29.892900000000001</c:v>
                </c:pt>
                <c:pt idx="44418" formatCode="General">
                  <c:v>29.8935</c:v>
                </c:pt>
                <c:pt idx="44419" formatCode="General">
                  <c:v>29.894200000000001</c:v>
                </c:pt>
                <c:pt idx="44420" formatCode="General">
                  <c:v>29.8949</c:v>
                </c:pt>
                <c:pt idx="44421" formatCode="General">
                  <c:v>29.895600000000002</c:v>
                </c:pt>
                <c:pt idx="44422" formatCode="General">
                  <c:v>29.8962</c:v>
                </c:pt>
                <c:pt idx="44423" formatCode="General">
                  <c:v>29.896899999999999</c:v>
                </c:pt>
                <c:pt idx="44424" formatCode="General">
                  <c:v>29.897600000000001</c:v>
                </c:pt>
                <c:pt idx="44425" formatCode="General">
                  <c:v>29.898299999999999</c:v>
                </c:pt>
                <c:pt idx="44426" formatCode="General">
                  <c:v>29.898900000000001</c:v>
                </c:pt>
                <c:pt idx="44427" formatCode="General">
                  <c:v>29.8996</c:v>
                </c:pt>
                <c:pt idx="44428" formatCode="General">
                  <c:v>29.900300000000001</c:v>
                </c:pt>
                <c:pt idx="44429" formatCode="General">
                  <c:v>29.9009</c:v>
                </c:pt>
                <c:pt idx="44430" formatCode="General">
                  <c:v>29.901599999999998</c:v>
                </c:pt>
                <c:pt idx="44431" formatCode="General">
                  <c:v>29.9023</c:v>
                </c:pt>
                <c:pt idx="44432" formatCode="General">
                  <c:v>29.902999999999999</c:v>
                </c:pt>
                <c:pt idx="44433" formatCode="General">
                  <c:v>29.903600000000001</c:v>
                </c:pt>
                <c:pt idx="44434" formatCode="General">
                  <c:v>29.904299999999999</c:v>
                </c:pt>
                <c:pt idx="44435" formatCode="General">
                  <c:v>29.905000000000001</c:v>
                </c:pt>
                <c:pt idx="44436" formatCode="General">
                  <c:v>29.9057</c:v>
                </c:pt>
                <c:pt idx="44437" formatCode="General">
                  <c:v>29.906300000000002</c:v>
                </c:pt>
                <c:pt idx="44438" formatCode="General">
                  <c:v>29.907</c:v>
                </c:pt>
                <c:pt idx="44439" formatCode="General">
                  <c:v>29.907699999999998</c:v>
                </c:pt>
                <c:pt idx="44440" formatCode="General">
                  <c:v>29.908300000000001</c:v>
                </c:pt>
                <c:pt idx="44441" formatCode="General">
                  <c:v>29.908999999999999</c:v>
                </c:pt>
                <c:pt idx="44442" formatCode="General">
                  <c:v>29.909700000000001</c:v>
                </c:pt>
                <c:pt idx="44443" formatCode="General">
                  <c:v>29.910399999999999</c:v>
                </c:pt>
                <c:pt idx="44444" formatCode="General">
                  <c:v>29.911000000000001</c:v>
                </c:pt>
                <c:pt idx="44445" formatCode="General">
                  <c:v>29.9117</c:v>
                </c:pt>
                <c:pt idx="44446" formatCode="General">
                  <c:v>29.912400000000002</c:v>
                </c:pt>
                <c:pt idx="44447" formatCode="General">
                  <c:v>29.9131</c:v>
                </c:pt>
                <c:pt idx="44448" formatCode="General">
                  <c:v>29.913699999999999</c:v>
                </c:pt>
                <c:pt idx="44449" formatCode="General">
                  <c:v>29.914400000000001</c:v>
                </c:pt>
                <c:pt idx="44450" formatCode="General">
                  <c:v>29.915099999999999</c:v>
                </c:pt>
                <c:pt idx="44451" formatCode="General">
                  <c:v>29.915800000000001</c:v>
                </c:pt>
                <c:pt idx="44452" formatCode="General">
                  <c:v>29.916399999999999</c:v>
                </c:pt>
                <c:pt idx="44453" formatCode="General">
                  <c:v>29.917100000000001</c:v>
                </c:pt>
                <c:pt idx="44454" formatCode="General">
                  <c:v>29.9178</c:v>
                </c:pt>
                <c:pt idx="44455" formatCode="General">
                  <c:v>29.918399999999998</c:v>
                </c:pt>
                <c:pt idx="44456" formatCode="General">
                  <c:v>29.9191</c:v>
                </c:pt>
                <c:pt idx="44457" formatCode="General">
                  <c:v>29.919799999999999</c:v>
                </c:pt>
                <c:pt idx="44458" formatCode="General">
                  <c:v>29.920500000000001</c:v>
                </c:pt>
                <c:pt idx="44459" formatCode="General">
                  <c:v>29.921099999999999</c:v>
                </c:pt>
                <c:pt idx="44460" formatCode="General">
                  <c:v>29.921800000000001</c:v>
                </c:pt>
                <c:pt idx="44461" formatCode="General">
                  <c:v>29.922499999999999</c:v>
                </c:pt>
                <c:pt idx="44462" formatCode="General">
                  <c:v>29.923200000000001</c:v>
                </c:pt>
                <c:pt idx="44463" formatCode="General">
                  <c:v>29.9238</c:v>
                </c:pt>
                <c:pt idx="44464" formatCode="General">
                  <c:v>29.924499999999998</c:v>
                </c:pt>
                <c:pt idx="44465" formatCode="General">
                  <c:v>29.9252</c:v>
                </c:pt>
                <c:pt idx="44466" formatCode="General">
                  <c:v>29.925799999999999</c:v>
                </c:pt>
                <c:pt idx="44467" formatCode="General">
                  <c:v>29.926500000000001</c:v>
                </c:pt>
                <c:pt idx="44468" formatCode="General">
                  <c:v>29.927199999999999</c:v>
                </c:pt>
                <c:pt idx="44469" formatCode="General">
                  <c:v>29.927900000000001</c:v>
                </c:pt>
                <c:pt idx="44470" formatCode="General">
                  <c:v>29.9285</c:v>
                </c:pt>
                <c:pt idx="44471" formatCode="General">
                  <c:v>29.929200000000002</c:v>
                </c:pt>
                <c:pt idx="44472" formatCode="General">
                  <c:v>29.9299</c:v>
                </c:pt>
                <c:pt idx="44473" formatCode="General">
                  <c:v>29.930599999999998</c:v>
                </c:pt>
                <c:pt idx="44474" formatCode="General">
                  <c:v>29.9312</c:v>
                </c:pt>
                <c:pt idx="44475" formatCode="General">
                  <c:v>29.931899999999999</c:v>
                </c:pt>
                <c:pt idx="44476" formatCode="General">
                  <c:v>29.932600000000001</c:v>
                </c:pt>
                <c:pt idx="44477" formatCode="General">
                  <c:v>29.933199999999999</c:v>
                </c:pt>
                <c:pt idx="44478" formatCode="General">
                  <c:v>29.933900000000001</c:v>
                </c:pt>
                <c:pt idx="44479" formatCode="General">
                  <c:v>29.9346</c:v>
                </c:pt>
                <c:pt idx="44480" formatCode="General">
                  <c:v>29.935300000000002</c:v>
                </c:pt>
                <c:pt idx="44481" formatCode="General">
                  <c:v>29.9359</c:v>
                </c:pt>
                <c:pt idx="44482" formatCode="General">
                  <c:v>29.936599999999999</c:v>
                </c:pt>
                <c:pt idx="44483" formatCode="General">
                  <c:v>29.9373</c:v>
                </c:pt>
                <c:pt idx="44484" formatCode="General">
                  <c:v>29.937999999999999</c:v>
                </c:pt>
                <c:pt idx="44485" formatCode="General">
                  <c:v>29.938600000000001</c:v>
                </c:pt>
                <c:pt idx="44486" formatCode="General">
                  <c:v>29.939299999999999</c:v>
                </c:pt>
                <c:pt idx="44487" formatCode="General">
                  <c:v>29.94</c:v>
                </c:pt>
                <c:pt idx="44488" formatCode="General">
                  <c:v>29.9407</c:v>
                </c:pt>
                <c:pt idx="44489" formatCode="General">
                  <c:v>29.941299999999998</c:v>
                </c:pt>
                <c:pt idx="44490" formatCode="General">
                  <c:v>29.942</c:v>
                </c:pt>
                <c:pt idx="44491" formatCode="General">
                  <c:v>29.942699999999999</c:v>
                </c:pt>
                <c:pt idx="44492" formatCode="General">
                  <c:v>29.943300000000001</c:v>
                </c:pt>
                <c:pt idx="44493" formatCode="General">
                  <c:v>29.943999999999999</c:v>
                </c:pt>
                <c:pt idx="44494" formatCode="General">
                  <c:v>29.944700000000001</c:v>
                </c:pt>
                <c:pt idx="44495" formatCode="General">
                  <c:v>29.945399999999999</c:v>
                </c:pt>
                <c:pt idx="44496" formatCode="General">
                  <c:v>29.946000000000002</c:v>
                </c:pt>
                <c:pt idx="44497" formatCode="General">
                  <c:v>29.9467</c:v>
                </c:pt>
                <c:pt idx="44498" formatCode="General">
                  <c:v>29.947399999999998</c:v>
                </c:pt>
                <c:pt idx="44499" formatCode="General">
                  <c:v>29.9481</c:v>
                </c:pt>
                <c:pt idx="44500" formatCode="General">
                  <c:v>29.948699999999999</c:v>
                </c:pt>
                <c:pt idx="44501" formatCode="General">
                  <c:v>29.949400000000001</c:v>
                </c:pt>
                <c:pt idx="44502" formatCode="General">
                  <c:v>29.950099999999999</c:v>
                </c:pt>
                <c:pt idx="44503" formatCode="General">
                  <c:v>29.950700000000001</c:v>
                </c:pt>
                <c:pt idx="44504" formatCode="General">
                  <c:v>29.9514</c:v>
                </c:pt>
                <c:pt idx="44505" formatCode="General">
                  <c:v>29.952100000000002</c:v>
                </c:pt>
                <c:pt idx="44506" formatCode="General">
                  <c:v>29.9528</c:v>
                </c:pt>
                <c:pt idx="44507" formatCode="General">
                  <c:v>29.953399999999998</c:v>
                </c:pt>
                <c:pt idx="44508" formatCode="General">
                  <c:v>29.9541</c:v>
                </c:pt>
                <c:pt idx="44509" formatCode="General">
                  <c:v>29.954799999999999</c:v>
                </c:pt>
                <c:pt idx="44510" formatCode="General">
                  <c:v>29.955500000000001</c:v>
                </c:pt>
                <c:pt idx="44511" formatCode="General">
                  <c:v>29.956099999999999</c:v>
                </c:pt>
                <c:pt idx="44512" formatCode="General">
                  <c:v>29.956800000000001</c:v>
                </c:pt>
                <c:pt idx="44513" formatCode="General">
                  <c:v>29.9575</c:v>
                </c:pt>
                <c:pt idx="44514" formatCode="General">
                  <c:v>29.958200000000001</c:v>
                </c:pt>
                <c:pt idx="44515" formatCode="General">
                  <c:v>29.9588</c:v>
                </c:pt>
                <c:pt idx="44516" formatCode="General">
                  <c:v>29.959499999999998</c:v>
                </c:pt>
                <c:pt idx="44517" formatCode="General">
                  <c:v>29.9602</c:v>
                </c:pt>
                <c:pt idx="44518" formatCode="General">
                  <c:v>29.960799999999999</c:v>
                </c:pt>
                <c:pt idx="44519" formatCode="General">
                  <c:v>29.961500000000001</c:v>
                </c:pt>
                <c:pt idx="44520" formatCode="General">
                  <c:v>29.962199999999999</c:v>
                </c:pt>
                <c:pt idx="44521" formatCode="General">
                  <c:v>29.962900000000001</c:v>
                </c:pt>
                <c:pt idx="44522" formatCode="General">
                  <c:v>29.9635</c:v>
                </c:pt>
                <c:pt idx="44523" formatCode="General">
                  <c:v>29.964200000000002</c:v>
                </c:pt>
                <c:pt idx="44524" formatCode="General">
                  <c:v>29.9649</c:v>
                </c:pt>
                <c:pt idx="44525" formatCode="General">
                  <c:v>29.965599999999998</c:v>
                </c:pt>
                <c:pt idx="44526" formatCode="General">
                  <c:v>29.966200000000001</c:v>
                </c:pt>
                <c:pt idx="44527" formatCode="General">
                  <c:v>29.966899999999999</c:v>
                </c:pt>
                <c:pt idx="44528" formatCode="General">
                  <c:v>29.967600000000001</c:v>
                </c:pt>
                <c:pt idx="44529" formatCode="General">
                  <c:v>29.9682</c:v>
                </c:pt>
                <c:pt idx="44530" formatCode="General">
                  <c:v>29.968900000000001</c:v>
                </c:pt>
                <c:pt idx="44531" formatCode="General">
                  <c:v>29.9696</c:v>
                </c:pt>
                <c:pt idx="44532" formatCode="General">
                  <c:v>29.970300000000002</c:v>
                </c:pt>
                <c:pt idx="44533" formatCode="General">
                  <c:v>29.9709</c:v>
                </c:pt>
                <c:pt idx="44534" formatCode="General">
                  <c:v>29.971599999999999</c:v>
                </c:pt>
                <c:pt idx="44535" formatCode="General">
                  <c:v>29.972300000000001</c:v>
                </c:pt>
                <c:pt idx="44536" formatCode="General">
                  <c:v>29.972999999999999</c:v>
                </c:pt>
                <c:pt idx="44537" formatCode="General">
                  <c:v>29.973600000000001</c:v>
                </c:pt>
                <c:pt idx="44538" formatCode="General">
                  <c:v>29.974299999999999</c:v>
                </c:pt>
                <c:pt idx="44539" formatCode="General">
                  <c:v>29.975000000000001</c:v>
                </c:pt>
                <c:pt idx="44540" formatCode="General">
                  <c:v>29.9756</c:v>
                </c:pt>
                <c:pt idx="44541" formatCode="General">
                  <c:v>29.976299999999998</c:v>
                </c:pt>
                <c:pt idx="44542" formatCode="General">
                  <c:v>29.977</c:v>
                </c:pt>
                <c:pt idx="44543" formatCode="General">
                  <c:v>29.977699999999999</c:v>
                </c:pt>
                <c:pt idx="44544" formatCode="General">
                  <c:v>29.978300000000001</c:v>
                </c:pt>
                <c:pt idx="44545" formatCode="General">
                  <c:v>29.978999999999999</c:v>
                </c:pt>
                <c:pt idx="44546" formatCode="General">
                  <c:v>29.979700000000001</c:v>
                </c:pt>
                <c:pt idx="44547" formatCode="General">
                  <c:v>29.980399999999999</c:v>
                </c:pt>
                <c:pt idx="44548" formatCode="General">
                  <c:v>29.981000000000002</c:v>
                </c:pt>
                <c:pt idx="44549" formatCode="General">
                  <c:v>29.9817</c:v>
                </c:pt>
                <c:pt idx="44550" formatCode="General">
                  <c:v>29.982399999999998</c:v>
                </c:pt>
                <c:pt idx="44551" formatCode="General">
                  <c:v>29.9831</c:v>
                </c:pt>
                <c:pt idx="44552" formatCode="General">
                  <c:v>29.983699999999999</c:v>
                </c:pt>
                <c:pt idx="44553" formatCode="General">
                  <c:v>29.984400000000001</c:v>
                </c:pt>
                <c:pt idx="44554" formatCode="General">
                  <c:v>29.985099999999999</c:v>
                </c:pt>
                <c:pt idx="44555" formatCode="General">
                  <c:v>29.985700000000001</c:v>
                </c:pt>
                <c:pt idx="44556" formatCode="General">
                  <c:v>29.9864</c:v>
                </c:pt>
                <c:pt idx="44557" formatCode="General">
                  <c:v>29.987100000000002</c:v>
                </c:pt>
                <c:pt idx="44558" formatCode="General">
                  <c:v>29.9878</c:v>
                </c:pt>
                <c:pt idx="44559" formatCode="General">
                  <c:v>29.988399999999999</c:v>
                </c:pt>
                <c:pt idx="44560" formatCode="General">
                  <c:v>29.989100000000001</c:v>
                </c:pt>
                <c:pt idx="44561" formatCode="General">
                  <c:v>29.989799999999999</c:v>
                </c:pt>
                <c:pt idx="44562" formatCode="General">
                  <c:v>29.990500000000001</c:v>
                </c:pt>
                <c:pt idx="44563" formatCode="General">
                  <c:v>29.991099999999999</c:v>
                </c:pt>
                <c:pt idx="44564" formatCode="General">
                  <c:v>29.991800000000001</c:v>
                </c:pt>
                <c:pt idx="44565" formatCode="General">
                  <c:v>29.9925</c:v>
                </c:pt>
                <c:pt idx="44566" formatCode="General">
                  <c:v>29.993099999999998</c:v>
                </c:pt>
                <c:pt idx="44567" formatCode="General">
                  <c:v>29.9938</c:v>
                </c:pt>
                <c:pt idx="44568" formatCode="General">
                  <c:v>29.994499999999999</c:v>
                </c:pt>
                <c:pt idx="44569" formatCode="General">
                  <c:v>29.995200000000001</c:v>
                </c:pt>
                <c:pt idx="44570" formatCode="General">
                  <c:v>29.995799999999999</c:v>
                </c:pt>
                <c:pt idx="44571" formatCode="General">
                  <c:v>29.996500000000001</c:v>
                </c:pt>
                <c:pt idx="44572" formatCode="General">
                  <c:v>29.997199999999999</c:v>
                </c:pt>
                <c:pt idx="44573" formatCode="General">
                  <c:v>29.997900000000001</c:v>
                </c:pt>
                <c:pt idx="44574" formatCode="General">
                  <c:v>29.9985</c:v>
                </c:pt>
                <c:pt idx="44575" formatCode="General">
                  <c:v>29.999199999999998</c:v>
                </c:pt>
                <c:pt idx="44576" formatCode="General">
                  <c:v>29.9999</c:v>
                </c:pt>
                <c:pt idx="44577" formatCode="General">
                  <c:v>30.000599999999999</c:v>
                </c:pt>
                <c:pt idx="44578" formatCode="General">
                  <c:v>30.001200000000001</c:v>
                </c:pt>
                <c:pt idx="44579" formatCode="General">
                  <c:v>30.001899999999999</c:v>
                </c:pt>
                <c:pt idx="44580" formatCode="General">
                  <c:v>30.002600000000001</c:v>
                </c:pt>
                <c:pt idx="44581" formatCode="General">
                  <c:v>30.0032</c:v>
                </c:pt>
                <c:pt idx="44582" formatCode="General">
                  <c:v>30.003900000000002</c:v>
                </c:pt>
                <c:pt idx="44583" formatCode="General">
                  <c:v>30.0046</c:v>
                </c:pt>
                <c:pt idx="44584" formatCode="General">
                  <c:v>30.005299999999998</c:v>
                </c:pt>
                <c:pt idx="44585" formatCode="General">
                  <c:v>30.0059</c:v>
                </c:pt>
                <c:pt idx="44586" formatCode="General">
                  <c:v>30.006599999999999</c:v>
                </c:pt>
                <c:pt idx="44587" formatCode="General">
                  <c:v>30.007300000000001</c:v>
                </c:pt>
                <c:pt idx="44588" formatCode="General">
                  <c:v>30.007999999999999</c:v>
                </c:pt>
                <c:pt idx="44589" formatCode="General">
                  <c:v>30.008600000000001</c:v>
                </c:pt>
                <c:pt idx="44590" formatCode="General">
                  <c:v>30.0093</c:v>
                </c:pt>
                <c:pt idx="44591" formatCode="General">
                  <c:v>30.01</c:v>
                </c:pt>
                <c:pt idx="44592" formatCode="General">
                  <c:v>30.0106</c:v>
                </c:pt>
                <c:pt idx="44593" formatCode="General">
                  <c:v>30.011299999999999</c:v>
                </c:pt>
                <c:pt idx="44594" formatCode="General">
                  <c:v>30.012</c:v>
                </c:pt>
                <c:pt idx="44595" formatCode="General">
                  <c:v>30.012699999999999</c:v>
                </c:pt>
                <c:pt idx="44596" formatCode="General">
                  <c:v>30.013300000000001</c:v>
                </c:pt>
                <c:pt idx="44597" formatCode="General">
                  <c:v>30.013999999999999</c:v>
                </c:pt>
                <c:pt idx="44598" formatCode="General">
                  <c:v>30.014700000000001</c:v>
                </c:pt>
                <c:pt idx="44599" formatCode="General">
                  <c:v>30.0154</c:v>
                </c:pt>
                <c:pt idx="44600" formatCode="General">
                  <c:v>30.015999999999998</c:v>
                </c:pt>
                <c:pt idx="44601" formatCode="General">
                  <c:v>30.0167</c:v>
                </c:pt>
                <c:pt idx="44602" formatCode="General">
                  <c:v>30.017399999999999</c:v>
                </c:pt>
                <c:pt idx="44603" formatCode="General">
                  <c:v>30.018000000000001</c:v>
                </c:pt>
                <c:pt idx="44604" formatCode="General">
                  <c:v>30.018699999999999</c:v>
                </c:pt>
                <c:pt idx="44605" formatCode="General">
                  <c:v>30.019400000000001</c:v>
                </c:pt>
                <c:pt idx="44606" formatCode="General">
                  <c:v>30.020099999999999</c:v>
                </c:pt>
                <c:pt idx="44607" formatCode="General">
                  <c:v>30.020700000000001</c:v>
                </c:pt>
                <c:pt idx="44608" formatCode="General">
                  <c:v>30.0214</c:v>
                </c:pt>
                <c:pt idx="44609" formatCode="General">
                  <c:v>30.022099999999998</c:v>
                </c:pt>
                <c:pt idx="44610" formatCode="General">
                  <c:v>30.0228</c:v>
                </c:pt>
                <c:pt idx="44611" formatCode="General">
                  <c:v>30.023399999999999</c:v>
                </c:pt>
                <c:pt idx="44612" formatCode="General">
                  <c:v>30.024100000000001</c:v>
                </c:pt>
                <c:pt idx="44613" formatCode="General">
                  <c:v>30.024799999999999</c:v>
                </c:pt>
                <c:pt idx="44614" formatCode="General">
                  <c:v>30.025500000000001</c:v>
                </c:pt>
                <c:pt idx="44615" formatCode="General">
                  <c:v>30.0261</c:v>
                </c:pt>
                <c:pt idx="44616" formatCode="General">
                  <c:v>30.026800000000001</c:v>
                </c:pt>
                <c:pt idx="44617" formatCode="General">
                  <c:v>30.0275</c:v>
                </c:pt>
                <c:pt idx="44618" formatCode="General">
                  <c:v>30.028099999999998</c:v>
                </c:pt>
                <c:pt idx="44619" formatCode="General">
                  <c:v>30.0288</c:v>
                </c:pt>
                <c:pt idx="44620" formatCode="General">
                  <c:v>30.029499999999999</c:v>
                </c:pt>
                <c:pt idx="44621" formatCode="General">
                  <c:v>30.030200000000001</c:v>
                </c:pt>
                <c:pt idx="44622" formatCode="General">
                  <c:v>30.030799999999999</c:v>
                </c:pt>
                <c:pt idx="44623" formatCode="General">
                  <c:v>30.031500000000001</c:v>
                </c:pt>
                <c:pt idx="44624" formatCode="General">
                  <c:v>30.0322</c:v>
                </c:pt>
                <c:pt idx="44625" formatCode="General">
                  <c:v>30.032900000000001</c:v>
                </c:pt>
                <c:pt idx="44626" formatCode="General">
                  <c:v>30.0335</c:v>
                </c:pt>
                <c:pt idx="44627" formatCode="General">
                  <c:v>30.034199999999998</c:v>
                </c:pt>
                <c:pt idx="44628" formatCode="General">
                  <c:v>30.0349</c:v>
                </c:pt>
                <c:pt idx="44629" formatCode="General">
                  <c:v>30.035499999999999</c:v>
                </c:pt>
                <c:pt idx="44630" formatCode="General">
                  <c:v>30.036200000000001</c:v>
                </c:pt>
                <c:pt idx="44631" formatCode="General">
                  <c:v>30.036899999999999</c:v>
                </c:pt>
                <c:pt idx="44632" formatCode="General">
                  <c:v>30.037600000000001</c:v>
                </c:pt>
                <c:pt idx="44633" formatCode="General">
                  <c:v>30.0382</c:v>
                </c:pt>
                <c:pt idx="44634" formatCode="General">
                  <c:v>30.038900000000002</c:v>
                </c:pt>
                <c:pt idx="44635" formatCode="General">
                  <c:v>30.0396</c:v>
                </c:pt>
                <c:pt idx="44636" formatCode="General">
                  <c:v>30.040299999999998</c:v>
                </c:pt>
                <c:pt idx="44637" formatCode="General">
                  <c:v>30.040900000000001</c:v>
                </c:pt>
                <c:pt idx="44638" formatCode="General">
                  <c:v>30.041599999999999</c:v>
                </c:pt>
                <c:pt idx="44639" formatCode="General">
                  <c:v>30.042300000000001</c:v>
                </c:pt>
                <c:pt idx="44640" formatCode="General">
                  <c:v>30.042899999999999</c:v>
                </c:pt>
                <c:pt idx="44641" formatCode="General">
                  <c:v>30.043600000000001</c:v>
                </c:pt>
                <c:pt idx="44642" formatCode="General">
                  <c:v>30.0443</c:v>
                </c:pt>
                <c:pt idx="44643" formatCode="General">
                  <c:v>30.045000000000002</c:v>
                </c:pt>
                <c:pt idx="44644" formatCode="General">
                  <c:v>30.0456</c:v>
                </c:pt>
                <c:pt idx="44645" formatCode="General">
                  <c:v>30.046299999999999</c:v>
                </c:pt>
                <c:pt idx="44646" formatCode="General">
                  <c:v>30.047000000000001</c:v>
                </c:pt>
                <c:pt idx="44647" formatCode="General">
                  <c:v>30.047699999999999</c:v>
                </c:pt>
                <c:pt idx="44648" formatCode="General">
                  <c:v>30.048300000000001</c:v>
                </c:pt>
                <c:pt idx="44649" formatCode="General">
                  <c:v>30.048999999999999</c:v>
                </c:pt>
                <c:pt idx="44650" formatCode="General">
                  <c:v>30.049700000000001</c:v>
                </c:pt>
                <c:pt idx="44651" formatCode="General">
                  <c:v>30.0504</c:v>
                </c:pt>
                <c:pt idx="44652" formatCode="General">
                  <c:v>30.050999999999998</c:v>
                </c:pt>
                <c:pt idx="44653" formatCode="General">
                  <c:v>30.0517</c:v>
                </c:pt>
                <c:pt idx="44654" formatCode="General">
                  <c:v>30.052399999999999</c:v>
                </c:pt>
                <c:pt idx="44655" formatCode="General">
                  <c:v>30.053000000000001</c:v>
                </c:pt>
                <c:pt idx="44656" formatCode="General">
                  <c:v>30.053699999999999</c:v>
                </c:pt>
                <c:pt idx="44657" formatCode="General">
                  <c:v>30.054400000000001</c:v>
                </c:pt>
                <c:pt idx="44658" formatCode="General">
                  <c:v>30.055099999999999</c:v>
                </c:pt>
                <c:pt idx="44659" formatCode="General">
                  <c:v>30.055700000000002</c:v>
                </c:pt>
                <c:pt idx="44660" formatCode="General">
                  <c:v>30.0564</c:v>
                </c:pt>
                <c:pt idx="44661" formatCode="General">
                  <c:v>30.057099999999998</c:v>
                </c:pt>
                <c:pt idx="44662" formatCode="General">
                  <c:v>30.0578</c:v>
                </c:pt>
                <c:pt idx="44663" formatCode="General">
                  <c:v>30.058399999999999</c:v>
                </c:pt>
                <c:pt idx="44664" formatCode="General">
                  <c:v>30.059100000000001</c:v>
                </c:pt>
                <c:pt idx="44665" formatCode="General">
                  <c:v>30.059799999999999</c:v>
                </c:pt>
                <c:pt idx="44666" formatCode="General">
                  <c:v>30.060400000000001</c:v>
                </c:pt>
                <c:pt idx="44667" formatCode="General">
                  <c:v>30.0611</c:v>
                </c:pt>
                <c:pt idx="44668" formatCode="General">
                  <c:v>30.061800000000002</c:v>
                </c:pt>
                <c:pt idx="44669" formatCode="General">
                  <c:v>30.0625</c:v>
                </c:pt>
                <c:pt idx="44670" formatCode="General">
                  <c:v>30.063099999999999</c:v>
                </c:pt>
                <c:pt idx="44671" formatCode="General">
                  <c:v>30.063800000000001</c:v>
                </c:pt>
                <c:pt idx="44672" formatCode="General">
                  <c:v>30.064499999999999</c:v>
                </c:pt>
                <c:pt idx="44673" formatCode="General">
                  <c:v>30.065200000000001</c:v>
                </c:pt>
                <c:pt idx="44674" formatCode="General">
                  <c:v>30.065799999999999</c:v>
                </c:pt>
                <c:pt idx="44675" formatCode="General">
                  <c:v>30.066500000000001</c:v>
                </c:pt>
                <c:pt idx="44676" formatCode="General">
                  <c:v>30.0672</c:v>
                </c:pt>
                <c:pt idx="44677" formatCode="General">
                  <c:v>30.067900000000002</c:v>
                </c:pt>
                <c:pt idx="44678" formatCode="General">
                  <c:v>30.0685</c:v>
                </c:pt>
                <c:pt idx="44679" formatCode="General">
                  <c:v>30.069199999999999</c:v>
                </c:pt>
                <c:pt idx="44680" formatCode="General">
                  <c:v>30.069900000000001</c:v>
                </c:pt>
                <c:pt idx="44681" formatCode="General">
                  <c:v>30.070499999999999</c:v>
                </c:pt>
                <c:pt idx="44682" formatCode="General">
                  <c:v>30.071200000000001</c:v>
                </c:pt>
                <c:pt idx="44683" formatCode="General">
                  <c:v>30.071899999999999</c:v>
                </c:pt>
                <c:pt idx="44684" formatCode="General">
                  <c:v>30.072600000000001</c:v>
                </c:pt>
                <c:pt idx="44685" formatCode="General">
                  <c:v>30.0732</c:v>
                </c:pt>
                <c:pt idx="44686" formatCode="General">
                  <c:v>30.073899999999998</c:v>
                </c:pt>
                <c:pt idx="44687" formatCode="General">
                  <c:v>30.0746</c:v>
                </c:pt>
                <c:pt idx="44688" formatCode="General">
                  <c:v>30.075299999999999</c:v>
                </c:pt>
                <c:pt idx="44689" formatCode="General">
                  <c:v>30.075900000000001</c:v>
                </c:pt>
                <c:pt idx="44690" formatCode="General">
                  <c:v>30.076599999999999</c:v>
                </c:pt>
                <c:pt idx="44691" formatCode="General">
                  <c:v>30.077300000000001</c:v>
                </c:pt>
                <c:pt idx="44692" formatCode="General">
                  <c:v>30.0779</c:v>
                </c:pt>
                <c:pt idx="44693" formatCode="General">
                  <c:v>30.078600000000002</c:v>
                </c:pt>
                <c:pt idx="44694" formatCode="General">
                  <c:v>30.0793</c:v>
                </c:pt>
                <c:pt idx="44695" formatCode="General">
                  <c:v>30.08</c:v>
                </c:pt>
                <c:pt idx="44696" formatCode="General">
                  <c:v>30.0806</c:v>
                </c:pt>
                <c:pt idx="44697" formatCode="General">
                  <c:v>30.081299999999999</c:v>
                </c:pt>
                <c:pt idx="44698" formatCode="General">
                  <c:v>30.082000000000001</c:v>
                </c:pt>
                <c:pt idx="44699" formatCode="General">
                  <c:v>30.082699999999999</c:v>
                </c:pt>
                <c:pt idx="44700" formatCode="General">
                  <c:v>30.083300000000001</c:v>
                </c:pt>
                <c:pt idx="44701" formatCode="General">
                  <c:v>30.084</c:v>
                </c:pt>
                <c:pt idx="44702" formatCode="General">
                  <c:v>30.084700000000002</c:v>
                </c:pt>
                <c:pt idx="44703" formatCode="General">
                  <c:v>30.0853</c:v>
                </c:pt>
                <c:pt idx="44704" formatCode="General">
                  <c:v>30.085999999999999</c:v>
                </c:pt>
                <c:pt idx="44705" formatCode="General">
                  <c:v>30.0867</c:v>
                </c:pt>
                <c:pt idx="44706" formatCode="General">
                  <c:v>30.087399999999999</c:v>
                </c:pt>
                <c:pt idx="44707" formatCode="General">
                  <c:v>30.088000000000001</c:v>
                </c:pt>
                <c:pt idx="44708" formatCode="General">
                  <c:v>30.088699999999999</c:v>
                </c:pt>
                <c:pt idx="44709" formatCode="General">
                  <c:v>30.089400000000001</c:v>
                </c:pt>
                <c:pt idx="44710" formatCode="General">
                  <c:v>30.0901</c:v>
                </c:pt>
                <c:pt idx="44711" formatCode="General">
                  <c:v>30.090699999999998</c:v>
                </c:pt>
                <c:pt idx="44712" formatCode="General">
                  <c:v>30.0914</c:v>
                </c:pt>
                <c:pt idx="44713" formatCode="General">
                  <c:v>30.092099999999999</c:v>
                </c:pt>
                <c:pt idx="44714" formatCode="General">
                  <c:v>30.0928</c:v>
                </c:pt>
                <c:pt idx="44715" formatCode="General">
                  <c:v>30.093399999999999</c:v>
                </c:pt>
                <c:pt idx="44716" formatCode="General">
                  <c:v>30.094100000000001</c:v>
                </c:pt>
                <c:pt idx="44717" formatCode="General">
                  <c:v>30.094799999999999</c:v>
                </c:pt>
                <c:pt idx="44718" formatCode="General">
                  <c:v>30.095400000000001</c:v>
                </c:pt>
                <c:pt idx="44719" formatCode="General">
                  <c:v>30.0961</c:v>
                </c:pt>
                <c:pt idx="44720" formatCode="General">
                  <c:v>30.096800000000002</c:v>
                </c:pt>
                <c:pt idx="44721" formatCode="General">
                  <c:v>30.0975</c:v>
                </c:pt>
                <c:pt idx="44722" formatCode="General">
                  <c:v>30.098099999999999</c:v>
                </c:pt>
                <c:pt idx="44723" formatCode="General">
                  <c:v>30.098800000000001</c:v>
                </c:pt>
                <c:pt idx="44724" formatCode="General">
                  <c:v>30.099499999999999</c:v>
                </c:pt>
                <c:pt idx="44725" formatCode="General">
                  <c:v>30.100200000000001</c:v>
                </c:pt>
                <c:pt idx="44726" formatCode="General">
                  <c:v>30.1008</c:v>
                </c:pt>
                <c:pt idx="44727" formatCode="General">
                  <c:v>30.101500000000001</c:v>
                </c:pt>
                <c:pt idx="44728" formatCode="General">
                  <c:v>30.1022</c:v>
                </c:pt>
                <c:pt idx="44729" formatCode="General">
                  <c:v>30.102799999999998</c:v>
                </c:pt>
                <c:pt idx="44730" formatCode="General">
                  <c:v>30.1035</c:v>
                </c:pt>
                <c:pt idx="44731" formatCode="General">
                  <c:v>30.104199999999999</c:v>
                </c:pt>
                <c:pt idx="44732" formatCode="General">
                  <c:v>30.104900000000001</c:v>
                </c:pt>
                <c:pt idx="44733" formatCode="General">
                  <c:v>30.105499999999999</c:v>
                </c:pt>
                <c:pt idx="44734" formatCode="General">
                  <c:v>30.106200000000001</c:v>
                </c:pt>
                <c:pt idx="44735" formatCode="General">
                  <c:v>30.1069</c:v>
                </c:pt>
                <c:pt idx="44736" formatCode="General">
                  <c:v>30.107600000000001</c:v>
                </c:pt>
                <c:pt idx="44737" formatCode="General">
                  <c:v>30.1082</c:v>
                </c:pt>
                <c:pt idx="44738" formatCode="General">
                  <c:v>30.108899999999998</c:v>
                </c:pt>
                <c:pt idx="44739" formatCode="General">
                  <c:v>30.1096</c:v>
                </c:pt>
                <c:pt idx="44740" formatCode="General">
                  <c:v>30.110299999999999</c:v>
                </c:pt>
                <c:pt idx="44741" formatCode="General">
                  <c:v>30.110900000000001</c:v>
                </c:pt>
                <c:pt idx="44742" formatCode="General">
                  <c:v>30.111599999999999</c:v>
                </c:pt>
                <c:pt idx="44743" formatCode="General">
                  <c:v>30.112300000000001</c:v>
                </c:pt>
                <c:pt idx="44744" formatCode="General">
                  <c:v>30.1129</c:v>
                </c:pt>
                <c:pt idx="44745" formatCode="General">
                  <c:v>30.113600000000002</c:v>
                </c:pt>
                <c:pt idx="44746" formatCode="General">
                  <c:v>30.1143</c:v>
                </c:pt>
                <c:pt idx="44747" formatCode="General">
                  <c:v>30.114999999999998</c:v>
                </c:pt>
                <c:pt idx="44748" formatCode="General">
                  <c:v>30.115600000000001</c:v>
                </c:pt>
                <c:pt idx="44749" formatCode="General">
                  <c:v>30.116299999999999</c:v>
                </c:pt>
                <c:pt idx="44750" formatCode="General">
                  <c:v>30.117000000000001</c:v>
                </c:pt>
                <c:pt idx="44751" formatCode="General">
                  <c:v>30.117699999999999</c:v>
                </c:pt>
                <c:pt idx="44752" formatCode="General">
                  <c:v>30.118300000000001</c:v>
                </c:pt>
                <c:pt idx="44753" formatCode="General">
                  <c:v>30.119</c:v>
                </c:pt>
                <c:pt idx="44754" formatCode="General">
                  <c:v>30.119700000000002</c:v>
                </c:pt>
                <c:pt idx="44755" formatCode="General">
                  <c:v>30.1203</c:v>
                </c:pt>
                <c:pt idx="44756" formatCode="General">
                  <c:v>30.120999999999999</c:v>
                </c:pt>
                <c:pt idx="44757" formatCode="General">
                  <c:v>30.121700000000001</c:v>
                </c:pt>
                <c:pt idx="44758" formatCode="General">
                  <c:v>30.122399999999999</c:v>
                </c:pt>
                <c:pt idx="44759" formatCode="General">
                  <c:v>30.123000000000001</c:v>
                </c:pt>
                <c:pt idx="44760" formatCode="General">
                  <c:v>30.123699999999999</c:v>
                </c:pt>
                <c:pt idx="44761" formatCode="General">
                  <c:v>30.124400000000001</c:v>
                </c:pt>
                <c:pt idx="44762" formatCode="General">
                  <c:v>30.1251</c:v>
                </c:pt>
                <c:pt idx="44763" formatCode="General">
                  <c:v>30.125699999999998</c:v>
                </c:pt>
                <c:pt idx="44764" formatCode="General">
                  <c:v>30.1264</c:v>
                </c:pt>
                <c:pt idx="44765" formatCode="General">
                  <c:v>30.127099999999999</c:v>
                </c:pt>
                <c:pt idx="44766" formatCode="General">
                  <c:v>30.127700000000001</c:v>
                </c:pt>
                <c:pt idx="44767" formatCode="General">
                  <c:v>30.128399999999999</c:v>
                </c:pt>
                <c:pt idx="44768" formatCode="General">
                  <c:v>30.129100000000001</c:v>
                </c:pt>
                <c:pt idx="44769" formatCode="General">
                  <c:v>30.129799999999999</c:v>
                </c:pt>
                <c:pt idx="44770" formatCode="General">
                  <c:v>30.130400000000002</c:v>
                </c:pt>
                <c:pt idx="44771" formatCode="General">
                  <c:v>30.1311</c:v>
                </c:pt>
                <c:pt idx="44772" formatCode="General">
                  <c:v>30.131799999999998</c:v>
                </c:pt>
                <c:pt idx="44773" formatCode="General">
                  <c:v>30.1325</c:v>
                </c:pt>
                <c:pt idx="44774" formatCode="General">
                  <c:v>30.133099999999999</c:v>
                </c:pt>
                <c:pt idx="44775" formatCode="General">
                  <c:v>30.133800000000001</c:v>
                </c:pt>
                <c:pt idx="44776" formatCode="General">
                  <c:v>30.134499999999999</c:v>
                </c:pt>
                <c:pt idx="44777" formatCode="General">
                  <c:v>30.135200000000001</c:v>
                </c:pt>
                <c:pt idx="44778" formatCode="General">
                  <c:v>30.1358</c:v>
                </c:pt>
                <c:pt idx="44779" formatCode="General">
                  <c:v>30.136500000000002</c:v>
                </c:pt>
                <c:pt idx="44780" formatCode="General">
                  <c:v>30.1372</c:v>
                </c:pt>
                <c:pt idx="44781" formatCode="General">
                  <c:v>30.137799999999999</c:v>
                </c:pt>
                <c:pt idx="44782" formatCode="General">
                  <c:v>30.138500000000001</c:v>
                </c:pt>
                <c:pt idx="44783" formatCode="General">
                  <c:v>30.139199999999999</c:v>
                </c:pt>
                <c:pt idx="44784" formatCode="General">
                  <c:v>30.139900000000001</c:v>
                </c:pt>
                <c:pt idx="44785" formatCode="General">
                  <c:v>30.140499999999999</c:v>
                </c:pt>
                <c:pt idx="44786" formatCode="General">
                  <c:v>30.141200000000001</c:v>
                </c:pt>
                <c:pt idx="44787" formatCode="General">
                  <c:v>30.1419</c:v>
                </c:pt>
                <c:pt idx="44788" formatCode="General">
                  <c:v>30.142600000000002</c:v>
                </c:pt>
                <c:pt idx="44789" formatCode="General">
                  <c:v>30.1432</c:v>
                </c:pt>
                <c:pt idx="44790" formatCode="General">
                  <c:v>30.143899999999999</c:v>
                </c:pt>
                <c:pt idx="44791" formatCode="General">
                  <c:v>30.144600000000001</c:v>
                </c:pt>
                <c:pt idx="44792" formatCode="General">
                  <c:v>30.145199999999999</c:v>
                </c:pt>
                <c:pt idx="44793" formatCode="General">
                  <c:v>30.145900000000001</c:v>
                </c:pt>
                <c:pt idx="44794" formatCode="General">
                  <c:v>30.146599999999999</c:v>
                </c:pt>
                <c:pt idx="44795" formatCode="General">
                  <c:v>30.147300000000001</c:v>
                </c:pt>
                <c:pt idx="44796" formatCode="General">
                  <c:v>30.1479</c:v>
                </c:pt>
                <c:pt idx="44797" formatCode="General">
                  <c:v>30.148599999999998</c:v>
                </c:pt>
                <c:pt idx="44798" formatCode="General">
                  <c:v>30.1493</c:v>
                </c:pt>
                <c:pt idx="44799" formatCode="General">
                  <c:v>30.15</c:v>
                </c:pt>
                <c:pt idx="44800" formatCode="General">
                  <c:v>30.150600000000001</c:v>
                </c:pt>
                <c:pt idx="44801" formatCode="General">
                  <c:v>30.151299999999999</c:v>
                </c:pt>
                <c:pt idx="44802" formatCode="General">
                  <c:v>30.152000000000001</c:v>
                </c:pt>
                <c:pt idx="44803" formatCode="General">
                  <c:v>30.1526</c:v>
                </c:pt>
                <c:pt idx="44804" formatCode="General">
                  <c:v>30.153300000000002</c:v>
                </c:pt>
                <c:pt idx="44805" formatCode="General">
                  <c:v>30.154</c:v>
                </c:pt>
                <c:pt idx="44806" formatCode="General">
                  <c:v>30.154699999999998</c:v>
                </c:pt>
                <c:pt idx="44807" formatCode="General">
                  <c:v>30.1553</c:v>
                </c:pt>
                <c:pt idx="44808" formatCode="General">
                  <c:v>30.155999999999999</c:v>
                </c:pt>
                <c:pt idx="44809" formatCode="General">
                  <c:v>30.156700000000001</c:v>
                </c:pt>
                <c:pt idx="44810" formatCode="General">
                  <c:v>30.157399999999999</c:v>
                </c:pt>
                <c:pt idx="44811" formatCode="General">
                  <c:v>30.158000000000001</c:v>
                </c:pt>
                <c:pt idx="44812" formatCode="General">
                  <c:v>30.1587</c:v>
                </c:pt>
                <c:pt idx="44813" formatCode="General">
                  <c:v>30.159400000000002</c:v>
                </c:pt>
                <c:pt idx="44814" formatCode="General">
                  <c:v>30.1601</c:v>
                </c:pt>
                <c:pt idx="44815" formatCode="General">
                  <c:v>30.160699999999999</c:v>
                </c:pt>
                <c:pt idx="44816" formatCode="General">
                  <c:v>30.1614</c:v>
                </c:pt>
                <c:pt idx="44817" formatCode="General">
                  <c:v>30.162099999999999</c:v>
                </c:pt>
                <c:pt idx="44818" formatCode="General">
                  <c:v>30.162700000000001</c:v>
                </c:pt>
                <c:pt idx="44819" formatCode="General">
                  <c:v>30.163399999999999</c:v>
                </c:pt>
                <c:pt idx="44820" formatCode="General">
                  <c:v>30.164100000000001</c:v>
                </c:pt>
                <c:pt idx="44821" formatCode="General">
                  <c:v>30.1648</c:v>
                </c:pt>
                <c:pt idx="44822" formatCode="General">
                  <c:v>30.165400000000002</c:v>
                </c:pt>
                <c:pt idx="44823" formatCode="General">
                  <c:v>30.1661</c:v>
                </c:pt>
                <c:pt idx="44824" formatCode="General">
                  <c:v>30.166799999999999</c:v>
                </c:pt>
                <c:pt idx="44825" formatCode="General">
                  <c:v>30.1675</c:v>
                </c:pt>
                <c:pt idx="44826" formatCode="General">
                  <c:v>30.168099999999999</c:v>
                </c:pt>
                <c:pt idx="44827" formatCode="General">
                  <c:v>30.168800000000001</c:v>
                </c:pt>
                <c:pt idx="44828" formatCode="General">
                  <c:v>30.169499999999999</c:v>
                </c:pt>
                <c:pt idx="44829" formatCode="General">
                  <c:v>30.170100000000001</c:v>
                </c:pt>
                <c:pt idx="44830" formatCode="General">
                  <c:v>30.1708</c:v>
                </c:pt>
                <c:pt idx="44831" formatCode="General">
                  <c:v>30.171500000000002</c:v>
                </c:pt>
                <c:pt idx="44832" formatCode="General">
                  <c:v>30.1722</c:v>
                </c:pt>
                <c:pt idx="44833" formatCode="General">
                  <c:v>30.172799999999999</c:v>
                </c:pt>
                <c:pt idx="44834" formatCode="General">
                  <c:v>30.173500000000001</c:v>
                </c:pt>
                <c:pt idx="44835" formatCode="General">
                  <c:v>30.174199999999999</c:v>
                </c:pt>
                <c:pt idx="44836" formatCode="General">
                  <c:v>30.174900000000001</c:v>
                </c:pt>
                <c:pt idx="44837" formatCode="General">
                  <c:v>30.1755</c:v>
                </c:pt>
                <c:pt idx="44838" formatCode="General">
                  <c:v>30.176200000000001</c:v>
                </c:pt>
                <c:pt idx="44839" formatCode="General">
                  <c:v>30.1769</c:v>
                </c:pt>
                <c:pt idx="44840" formatCode="General">
                  <c:v>30.177600000000002</c:v>
                </c:pt>
                <c:pt idx="44841" formatCode="General">
                  <c:v>30.1782</c:v>
                </c:pt>
                <c:pt idx="44842" formatCode="General">
                  <c:v>30.178899999999999</c:v>
                </c:pt>
                <c:pt idx="44843" formatCode="General">
                  <c:v>30.179600000000001</c:v>
                </c:pt>
                <c:pt idx="44844" formatCode="General">
                  <c:v>30.180199999999999</c:v>
                </c:pt>
                <c:pt idx="44845" formatCode="General">
                  <c:v>30.180900000000001</c:v>
                </c:pt>
                <c:pt idx="44846" formatCode="General">
                  <c:v>30.1816</c:v>
                </c:pt>
                <c:pt idx="44847" formatCode="General">
                  <c:v>30.182300000000001</c:v>
                </c:pt>
                <c:pt idx="44848" formatCode="General">
                  <c:v>30.1829</c:v>
                </c:pt>
                <c:pt idx="44849" formatCode="General">
                  <c:v>30.183599999999998</c:v>
                </c:pt>
                <c:pt idx="44850" formatCode="General">
                  <c:v>30.1843</c:v>
                </c:pt>
                <c:pt idx="44851" formatCode="General">
                  <c:v>30.184999999999999</c:v>
                </c:pt>
                <c:pt idx="44852" formatCode="General">
                  <c:v>30.185600000000001</c:v>
                </c:pt>
                <c:pt idx="44853" formatCode="General">
                  <c:v>30.186299999999999</c:v>
                </c:pt>
                <c:pt idx="44854" formatCode="General">
                  <c:v>30.187000000000001</c:v>
                </c:pt>
                <c:pt idx="44855" formatCode="General">
                  <c:v>30.1876</c:v>
                </c:pt>
                <c:pt idx="44856" formatCode="General">
                  <c:v>30.188300000000002</c:v>
                </c:pt>
                <c:pt idx="44857" formatCode="General">
                  <c:v>30.189</c:v>
                </c:pt>
                <c:pt idx="44858" formatCode="General">
                  <c:v>30.189699999999998</c:v>
                </c:pt>
                <c:pt idx="44859" formatCode="General">
                  <c:v>30.190300000000001</c:v>
                </c:pt>
                <c:pt idx="44860" formatCode="General">
                  <c:v>30.190999999999999</c:v>
                </c:pt>
                <c:pt idx="44861" formatCode="General">
                  <c:v>30.191700000000001</c:v>
                </c:pt>
                <c:pt idx="44862" formatCode="General">
                  <c:v>30.192399999999999</c:v>
                </c:pt>
                <c:pt idx="44863" formatCode="General">
                  <c:v>30.193000000000001</c:v>
                </c:pt>
                <c:pt idx="44864" formatCode="General">
                  <c:v>30.1937</c:v>
                </c:pt>
                <c:pt idx="44865" formatCode="General">
                  <c:v>30.194400000000002</c:v>
                </c:pt>
                <c:pt idx="44866" formatCode="General">
                  <c:v>30.195</c:v>
                </c:pt>
                <c:pt idx="44867" formatCode="General">
                  <c:v>30.195699999999999</c:v>
                </c:pt>
                <c:pt idx="44868" formatCode="General">
                  <c:v>30.196400000000001</c:v>
                </c:pt>
                <c:pt idx="44869" formatCode="General">
                  <c:v>30.197099999999999</c:v>
                </c:pt>
                <c:pt idx="44870" formatCode="General">
                  <c:v>30.197700000000001</c:v>
                </c:pt>
                <c:pt idx="44871" formatCode="General">
                  <c:v>30.198399999999999</c:v>
                </c:pt>
                <c:pt idx="44872" formatCode="General">
                  <c:v>30.199100000000001</c:v>
                </c:pt>
                <c:pt idx="44873" formatCode="General">
                  <c:v>30.1998</c:v>
                </c:pt>
                <c:pt idx="44874" formatCode="General">
                  <c:v>30.200399999999998</c:v>
                </c:pt>
                <c:pt idx="44875" formatCode="General">
                  <c:v>30.2011</c:v>
                </c:pt>
                <c:pt idx="44876" formatCode="General">
                  <c:v>30.201799999999999</c:v>
                </c:pt>
                <c:pt idx="44877" formatCode="General">
                  <c:v>30.202500000000001</c:v>
                </c:pt>
                <c:pt idx="44878" formatCode="General">
                  <c:v>30.203099999999999</c:v>
                </c:pt>
                <c:pt idx="44879" formatCode="General">
                  <c:v>30.203800000000001</c:v>
                </c:pt>
                <c:pt idx="44880" formatCode="General">
                  <c:v>30.204499999999999</c:v>
                </c:pt>
                <c:pt idx="44881" formatCode="General">
                  <c:v>30.205100000000002</c:v>
                </c:pt>
                <c:pt idx="44882" formatCode="General">
                  <c:v>30.2058</c:v>
                </c:pt>
                <c:pt idx="44883" formatCode="General">
                  <c:v>30.206499999999998</c:v>
                </c:pt>
                <c:pt idx="44884" formatCode="General">
                  <c:v>30.2072</c:v>
                </c:pt>
                <c:pt idx="44885" formatCode="General">
                  <c:v>30.207799999999999</c:v>
                </c:pt>
                <c:pt idx="44886" formatCode="General">
                  <c:v>30.208500000000001</c:v>
                </c:pt>
                <c:pt idx="44887" formatCode="General">
                  <c:v>30.209199999999999</c:v>
                </c:pt>
                <c:pt idx="44888" formatCode="General">
                  <c:v>30.209900000000001</c:v>
                </c:pt>
                <c:pt idx="44889" formatCode="General">
                  <c:v>30.2105</c:v>
                </c:pt>
                <c:pt idx="44890" formatCode="General">
                  <c:v>30.211200000000002</c:v>
                </c:pt>
                <c:pt idx="44891" formatCode="General">
                  <c:v>30.2119</c:v>
                </c:pt>
                <c:pt idx="44892" formatCode="General">
                  <c:v>30.212499999999999</c:v>
                </c:pt>
                <c:pt idx="44893" formatCode="General">
                  <c:v>30.213200000000001</c:v>
                </c:pt>
                <c:pt idx="44894" formatCode="General">
                  <c:v>30.213899999999999</c:v>
                </c:pt>
                <c:pt idx="44895" formatCode="General">
                  <c:v>30.214600000000001</c:v>
                </c:pt>
                <c:pt idx="44896" formatCode="General">
                  <c:v>30.215199999999999</c:v>
                </c:pt>
                <c:pt idx="44897" formatCode="General">
                  <c:v>30.215900000000001</c:v>
                </c:pt>
                <c:pt idx="44898" formatCode="General">
                  <c:v>30.2166</c:v>
                </c:pt>
                <c:pt idx="44899" formatCode="General">
                  <c:v>30.217300000000002</c:v>
                </c:pt>
                <c:pt idx="44900" formatCode="General">
                  <c:v>30.2179</c:v>
                </c:pt>
                <c:pt idx="44901" formatCode="General">
                  <c:v>30.218599999999999</c:v>
                </c:pt>
                <c:pt idx="44902" formatCode="General">
                  <c:v>30.2193</c:v>
                </c:pt>
                <c:pt idx="44903" formatCode="General">
                  <c:v>30.219899999999999</c:v>
                </c:pt>
                <c:pt idx="44904" formatCode="General">
                  <c:v>30.220600000000001</c:v>
                </c:pt>
                <c:pt idx="44905" formatCode="General">
                  <c:v>30.221299999999999</c:v>
                </c:pt>
                <c:pt idx="44906" formatCode="General">
                  <c:v>30.222000000000001</c:v>
                </c:pt>
                <c:pt idx="44907" formatCode="General">
                  <c:v>30.2226</c:v>
                </c:pt>
                <c:pt idx="44908" formatCode="General">
                  <c:v>30.223299999999998</c:v>
                </c:pt>
                <c:pt idx="44909" formatCode="General">
                  <c:v>30.224</c:v>
                </c:pt>
                <c:pt idx="44910" formatCode="General">
                  <c:v>30.224699999999999</c:v>
                </c:pt>
                <c:pt idx="44911" formatCode="General">
                  <c:v>30.225300000000001</c:v>
                </c:pt>
                <c:pt idx="44912" formatCode="General">
                  <c:v>30.225999999999999</c:v>
                </c:pt>
                <c:pt idx="44913" formatCode="General">
                  <c:v>30.226700000000001</c:v>
                </c:pt>
                <c:pt idx="44914" formatCode="General">
                  <c:v>30.227399999999999</c:v>
                </c:pt>
                <c:pt idx="44915" formatCode="General">
                  <c:v>30.228000000000002</c:v>
                </c:pt>
                <c:pt idx="44916" formatCode="General">
                  <c:v>30.2287</c:v>
                </c:pt>
                <c:pt idx="44917" formatCode="General">
                  <c:v>30.229399999999998</c:v>
                </c:pt>
                <c:pt idx="44918" formatCode="General">
                  <c:v>30.23</c:v>
                </c:pt>
                <c:pt idx="44919" formatCode="General">
                  <c:v>30.230699999999999</c:v>
                </c:pt>
                <c:pt idx="44920" formatCode="General">
                  <c:v>30.231400000000001</c:v>
                </c:pt>
                <c:pt idx="44921" formatCode="General">
                  <c:v>30.232099999999999</c:v>
                </c:pt>
                <c:pt idx="44922" formatCode="General">
                  <c:v>30.232700000000001</c:v>
                </c:pt>
                <c:pt idx="44923" formatCode="General">
                  <c:v>30.2334</c:v>
                </c:pt>
                <c:pt idx="44924" formatCode="General">
                  <c:v>30.234100000000002</c:v>
                </c:pt>
                <c:pt idx="44925" formatCode="General">
                  <c:v>30.2348</c:v>
                </c:pt>
                <c:pt idx="44926" formatCode="General">
                  <c:v>30.235399999999998</c:v>
                </c:pt>
                <c:pt idx="44927" formatCode="General">
                  <c:v>30.2361</c:v>
                </c:pt>
                <c:pt idx="44928" formatCode="General">
                  <c:v>30.236799999999999</c:v>
                </c:pt>
                <c:pt idx="44929" formatCode="General">
                  <c:v>30.237400000000001</c:v>
                </c:pt>
                <c:pt idx="44930" formatCode="General">
                  <c:v>30.238099999999999</c:v>
                </c:pt>
                <c:pt idx="44931" formatCode="General">
                  <c:v>30.238800000000001</c:v>
                </c:pt>
                <c:pt idx="44932" formatCode="General">
                  <c:v>30.2395</c:v>
                </c:pt>
                <c:pt idx="44933" formatCode="General">
                  <c:v>30.240100000000002</c:v>
                </c:pt>
                <c:pt idx="44934" formatCode="General">
                  <c:v>30.2408</c:v>
                </c:pt>
                <c:pt idx="44935" formatCode="General">
                  <c:v>30.241499999999998</c:v>
                </c:pt>
                <c:pt idx="44936" formatCode="General">
                  <c:v>30.2422</c:v>
                </c:pt>
                <c:pt idx="44937" formatCode="General">
                  <c:v>30.242799999999999</c:v>
                </c:pt>
                <c:pt idx="44938" formatCode="General">
                  <c:v>30.243500000000001</c:v>
                </c:pt>
                <c:pt idx="44939" formatCode="General">
                  <c:v>30.244199999999999</c:v>
                </c:pt>
                <c:pt idx="44940" formatCode="General">
                  <c:v>30.244900000000001</c:v>
                </c:pt>
                <c:pt idx="44941" formatCode="General">
                  <c:v>30.2455</c:v>
                </c:pt>
                <c:pt idx="44942" formatCode="General">
                  <c:v>30.246200000000002</c:v>
                </c:pt>
                <c:pt idx="44943" formatCode="General">
                  <c:v>30.2469</c:v>
                </c:pt>
                <c:pt idx="44944" formatCode="General">
                  <c:v>30.247499999999999</c:v>
                </c:pt>
                <c:pt idx="44945" formatCode="General">
                  <c:v>30.248200000000001</c:v>
                </c:pt>
                <c:pt idx="44946" formatCode="General">
                  <c:v>30.248899999999999</c:v>
                </c:pt>
                <c:pt idx="44947" formatCode="General">
                  <c:v>30.249600000000001</c:v>
                </c:pt>
                <c:pt idx="44948" formatCode="General">
                  <c:v>30.2502</c:v>
                </c:pt>
                <c:pt idx="44949" formatCode="General">
                  <c:v>30.250900000000001</c:v>
                </c:pt>
                <c:pt idx="44950" formatCode="General">
                  <c:v>30.2516</c:v>
                </c:pt>
                <c:pt idx="44951" formatCode="General">
                  <c:v>30.252300000000002</c:v>
                </c:pt>
                <c:pt idx="44952" formatCode="General">
                  <c:v>30.2529</c:v>
                </c:pt>
                <c:pt idx="44953" formatCode="General">
                  <c:v>30.253599999999999</c:v>
                </c:pt>
                <c:pt idx="44954" formatCode="General">
                  <c:v>30.254300000000001</c:v>
                </c:pt>
                <c:pt idx="44955" formatCode="General">
                  <c:v>30.254899999999999</c:v>
                </c:pt>
                <c:pt idx="44956" formatCode="General">
                  <c:v>30.255600000000001</c:v>
                </c:pt>
                <c:pt idx="44957" formatCode="General">
                  <c:v>30.2563</c:v>
                </c:pt>
                <c:pt idx="44958" formatCode="General">
                  <c:v>30.257000000000001</c:v>
                </c:pt>
                <c:pt idx="44959" formatCode="General">
                  <c:v>30.2576</c:v>
                </c:pt>
                <c:pt idx="44960" formatCode="General">
                  <c:v>30.258299999999998</c:v>
                </c:pt>
                <c:pt idx="44961" formatCode="General">
                  <c:v>30.259</c:v>
                </c:pt>
                <c:pt idx="44962" formatCode="General">
                  <c:v>30.259699999999999</c:v>
                </c:pt>
                <c:pt idx="44963" formatCode="General">
                  <c:v>30.260300000000001</c:v>
                </c:pt>
                <c:pt idx="44964" formatCode="General">
                  <c:v>30.260999999999999</c:v>
                </c:pt>
                <c:pt idx="44965" formatCode="General">
                  <c:v>30.261700000000001</c:v>
                </c:pt>
                <c:pt idx="44966" formatCode="General">
                  <c:v>30.2623</c:v>
                </c:pt>
                <c:pt idx="44967" formatCode="General">
                  <c:v>30.263000000000002</c:v>
                </c:pt>
                <c:pt idx="44968" formatCode="General">
                  <c:v>30.2637</c:v>
                </c:pt>
                <c:pt idx="44969" formatCode="General">
                  <c:v>30.264399999999998</c:v>
                </c:pt>
                <c:pt idx="44970" formatCode="General">
                  <c:v>30.265000000000001</c:v>
                </c:pt>
                <c:pt idx="44971" formatCode="General">
                  <c:v>30.265699999999999</c:v>
                </c:pt>
                <c:pt idx="44972" formatCode="General">
                  <c:v>30.266400000000001</c:v>
                </c:pt>
                <c:pt idx="44973" formatCode="General">
                  <c:v>30.267099999999999</c:v>
                </c:pt>
                <c:pt idx="44974" formatCode="General">
                  <c:v>30.267700000000001</c:v>
                </c:pt>
                <c:pt idx="44975" formatCode="General">
                  <c:v>30.2684</c:v>
                </c:pt>
                <c:pt idx="44976" formatCode="General">
                  <c:v>30.269100000000002</c:v>
                </c:pt>
                <c:pt idx="44977" formatCode="General">
                  <c:v>30.2698</c:v>
                </c:pt>
                <c:pt idx="44978" formatCode="General">
                  <c:v>30.270399999999999</c:v>
                </c:pt>
                <c:pt idx="44979" formatCode="General">
                  <c:v>30.271100000000001</c:v>
                </c:pt>
                <c:pt idx="44980" formatCode="General">
                  <c:v>30.271799999999999</c:v>
                </c:pt>
                <c:pt idx="44981" formatCode="General">
                  <c:v>30.272400000000001</c:v>
                </c:pt>
                <c:pt idx="44982" formatCode="General">
                  <c:v>30.273099999999999</c:v>
                </c:pt>
                <c:pt idx="44983" formatCode="General">
                  <c:v>30.273800000000001</c:v>
                </c:pt>
                <c:pt idx="44984" formatCode="General">
                  <c:v>30.2745</c:v>
                </c:pt>
                <c:pt idx="44985" formatCode="General">
                  <c:v>30.275099999999998</c:v>
                </c:pt>
                <c:pt idx="44986" formatCode="General">
                  <c:v>30.2758</c:v>
                </c:pt>
                <c:pt idx="44987" formatCode="General">
                  <c:v>30.276499999999999</c:v>
                </c:pt>
                <c:pt idx="44988" formatCode="General">
                  <c:v>30.277200000000001</c:v>
                </c:pt>
                <c:pt idx="44989" formatCode="General">
                  <c:v>30.277799999999999</c:v>
                </c:pt>
                <c:pt idx="44990" formatCode="General">
                  <c:v>30.278500000000001</c:v>
                </c:pt>
                <c:pt idx="44991" formatCode="General">
                  <c:v>30.279199999999999</c:v>
                </c:pt>
                <c:pt idx="44992" formatCode="General">
                  <c:v>30.279800000000002</c:v>
                </c:pt>
                <c:pt idx="44993" formatCode="General">
                  <c:v>30.2805</c:v>
                </c:pt>
                <c:pt idx="44994" formatCode="General">
                  <c:v>30.281199999999998</c:v>
                </c:pt>
                <c:pt idx="44995" formatCode="General">
                  <c:v>30.2819</c:v>
                </c:pt>
                <c:pt idx="44996" formatCode="General">
                  <c:v>30.282499999999999</c:v>
                </c:pt>
                <c:pt idx="44997" formatCode="General">
                  <c:v>30.283200000000001</c:v>
                </c:pt>
                <c:pt idx="44998" formatCode="General">
                  <c:v>30.283899999999999</c:v>
                </c:pt>
                <c:pt idx="44999" formatCode="General">
                  <c:v>30.284600000000001</c:v>
                </c:pt>
                <c:pt idx="45000" formatCode="General">
                  <c:v>30.2852</c:v>
                </c:pt>
                <c:pt idx="45001" formatCode="General">
                  <c:v>30.285900000000002</c:v>
                </c:pt>
                <c:pt idx="45002" formatCode="General">
                  <c:v>30.2866</c:v>
                </c:pt>
                <c:pt idx="45003" formatCode="General">
                  <c:v>30.287299999999998</c:v>
                </c:pt>
                <c:pt idx="45004" formatCode="General">
                  <c:v>30.2879</c:v>
                </c:pt>
                <c:pt idx="45005" formatCode="General">
                  <c:v>30.288599999999999</c:v>
                </c:pt>
                <c:pt idx="45006" formatCode="General">
                  <c:v>30.289300000000001</c:v>
                </c:pt>
                <c:pt idx="45007" formatCode="General">
                  <c:v>30.289899999999999</c:v>
                </c:pt>
                <c:pt idx="45008" formatCode="General">
                  <c:v>30.290600000000001</c:v>
                </c:pt>
                <c:pt idx="45009" formatCode="General">
                  <c:v>30.2913</c:v>
                </c:pt>
                <c:pt idx="45010" formatCode="General">
                  <c:v>30.292000000000002</c:v>
                </c:pt>
                <c:pt idx="45011" formatCode="General">
                  <c:v>30.2926</c:v>
                </c:pt>
                <c:pt idx="45012" formatCode="General">
                  <c:v>30.293299999999999</c:v>
                </c:pt>
                <c:pt idx="45013" formatCode="General">
                  <c:v>30.294</c:v>
                </c:pt>
                <c:pt idx="45014" formatCode="General">
                  <c:v>30.294699999999999</c:v>
                </c:pt>
                <c:pt idx="45015" formatCode="General">
                  <c:v>30.295300000000001</c:v>
                </c:pt>
                <c:pt idx="45016" formatCode="General">
                  <c:v>30.295999999999999</c:v>
                </c:pt>
                <c:pt idx="45017" formatCode="General">
                  <c:v>30.296700000000001</c:v>
                </c:pt>
                <c:pt idx="45018" formatCode="General">
                  <c:v>30.2973</c:v>
                </c:pt>
                <c:pt idx="45019" formatCode="General">
                  <c:v>30.297999999999998</c:v>
                </c:pt>
                <c:pt idx="45020" formatCode="General">
                  <c:v>30.2987</c:v>
                </c:pt>
                <c:pt idx="45021" formatCode="General">
                  <c:v>30.299399999999999</c:v>
                </c:pt>
                <c:pt idx="45022" formatCode="General">
                  <c:v>30.3</c:v>
                </c:pt>
                <c:pt idx="45023" formatCode="General">
                  <c:v>30.300699999999999</c:v>
                </c:pt>
                <c:pt idx="45024" formatCode="General">
                  <c:v>30.301400000000001</c:v>
                </c:pt>
                <c:pt idx="45025" formatCode="General">
                  <c:v>30.302099999999999</c:v>
                </c:pt>
                <c:pt idx="45026" formatCode="General">
                  <c:v>30.302700000000002</c:v>
                </c:pt>
                <c:pt idx="45027" formatCode="General">
                  <c:v>30.3034</c:v>
                </c:pt>
                <c:pt idx="45028" formatCode="General">
                  <c:v>30.304099999999998</c:v>
                </c:pt>
                <c:pt idx="45029" formatCode="General">
                  <c:v>30.3047</c:v>
                </c:pt>
                <c:pt idx="45030" formatCode="General">
                  <c:v>30.305399999999999</c:v>
                </c:pt>
                <c:pt idx="45031" formatCode="General">
                  <c:v>30.306100000000001</c:v>
                </c:pt>
                <c:pt idx="45032" formatCode="General">
                  <c:v>30.306799999999999</c:v>
                </c:pt>
                <c:pt idx="45033" formatCode="General">
                  <c:v>30.307400000000001</c:v>
                </c:pt>
                <c:pt idx="45034" formatCode="General">
                  <c:v>30.3081</c:v>
                </c:pt>
                <c:pt idx="45035" formatCode="General">
                  <c:v>30.308800000000002</c:v>
                </c:pt>
                <c:pt idx="45036" formatCode="General">
                  <c:v>30.3095</c:v>
                </c:pt>
                <c:pt idx="45037" formatCode="General">
                  <c:v>30.310099999999998</c:v>
                </c:pt>
                <c:pt idx="45038" formatCode="General">
                  <c:v>30.3108</c:v>
                </c:pt>
                <c:pt idx="45039" formatCode="General">
                  <c:v>30.311499999999999</c:v>
                </c:pt>
                <c:pt idx="45040" formatCode="General">
                  <c:v>30.312200000000001</c:v>
                </c:pt>
                <c:pt idx="45041" formatCode="General">
                  <c:v>30.312799999999999</c:v>
                </c:pt>
                <c:pt idx="45042" formatCode="General">
                  <c:v>30.313500000000001</c:v>
                </c:pt>
                <c:pt idx="45043" formatCode="General">
                  <c:v>30.3142</c:v>
                </c:pt>
                <c:pt idx="45044" formatCode="General">
                  <c:v>30.314800000000002</c:v>
                </c:pt>
                <c:pt idx="45045" formatCode="General">
                  <c:v>30.3155</c:v>
                </c:pt>
                <c:pt idx="45046" formatCode="General">
                  <c:v>30.316199999999998</c:v>
                </c:pt>
                <c:pt idx="45047" formatCode="General">
                  <c:v>30.3169</c:v>
                </c:pt>
                <c:pt idx="45048" formatCode="General">
                  <c:v>30.317499999999999</c:v>
                </c:pt>
                <c:pt idx="45049" formatCode="General">
                  <c:v>30.318200000000001</c:v>
                </c:pt>
                <c:pt idx="45050" formatCode="General">
                  <c:v>30.318899999999999</c:v>
                </c:pt>
                <c:pt idx="45051" formatCode="General">
                  <c:v>30.319600000000001</c:v>
                </c:pt>
                <c:pt idx="45052" formatCode="General">
                  <c:v>30.3202</c:v>
                </c:pt>
                <c:pt idx="45053" formatCode="General">
                  <c:v>30.320900000000002</c:v>
                </c:pt>
                <c:pt idx="45054" formatCode="General">
                  <c:v>30.3216</c:v>
                </c:pt>
                <c:pt idx="45055" formatCode="General">
                  <c:v>30.322199999999999</c:v>
                </c:pt>
                <c:pt idx="45056" formatCode="General">
                  <c:v>30.322900000000001</c:v>
                </c:pt>
                <c:pt idx="45057" formatCode="General">
                  <c:v>30.323599999999999</c:v>
                </c:pt>
                <c:pt idx="45058" formatCode="General">
                  <c:v>30.324300000000001</c:v>
                </c:pt>
                <c:pt idx="45059" formatCode="General">
                  <c:v>30.3249</c:v>
                </c:pt>
                <c:pt idx="45060" formatCode="General">
                  <c:v>30.325600000000001</c:v>
                </c:pt>
                <c:pt idx="45061" formatCode="General">
                  <c:v>30.3263</c:v>
                </c:pt>
                <c:pt idx="45062" formatCode="General">
                  <c:v>30.327000000000002</c:v>
                </c:pt>
                <c:pt idx="45063" formatCode="General">
                  <c:v>30.3276</c:v>
                </c:pt>
                <c:pt idx="45064" formatCode="General">
                  <c:v>30.328299999999999</c:v>
                </c:pt>
                <c:pt idx="45065" formatCode="General">
                  <c:v>30.329000000000001</c:v>
                </c:pt>
                <c:pt idx="45066" formatCode="General">
                  <c:v>30.329599999999999</c:v>
                </c:pt>
                <c:pt idx="45067" formatCode="General">
                  <c:v>30.330300000000001</c:v>
                </c:pt>
                <c:pt idx="45068" formatCode="General">
                  <c:v>30.331</c:v>
                </c:pt>
                <c:pt idx="45069" formatCode="General">
                  <c:v>30.331700000000001</c:v>
                </c:pt>
                <c:pt idx="45070" formatCode="General">
                  <c:v>30.3323</c:v>
                </c:pt>
                <c:pt idx="45071" formatCode="General">
                  <c:v>30.332999999999998</c:v>
                </c:pt>
                <c:pt idx="45072" formatCode="General">
                  <c:v>30.3337</c:v>
                </c:pt>
                <c:pt idx="45073" formatCode="General">
                  <c:v>30.334399999999999</c:v>
                </c:pt>
                <c:pt idx="45074" formatCode="General">
                  <c:v>30.335000000000001</c:v>
                </c:pt>
                <c:pt idx="45075" formatCode="General">
                  <c:v>30.335699999999999</c:v>
                </c:pt>
                <c:pt idx="45076" formatCode="General">
                  <c:v>30.336400000000001</c:v>
                </c:pt>
                <c:pt idx="45077" formatCode="General">
                  <c:v>30.3371</c:v>
                </c:pt>
                <c:pt idx="45078" formatCode="General">
                  <c:v>30.337700000000002</c:v>
                </c:pt>
                <c:pt idx="45079" formatCode="General">
                  <c:v>30.3384</c:v>
                </c:pt>
                <c:pt idx="45080" formatCode="General">
                  <c:v>30.339099999999998</c:v>
                </c:pt>
                <c:pt idx="45081" formatCode="General">
                  <c:v>30.339700000000001</c:v>
                </c:pt>
                <c:pt idx="45082" formatCode="General">
                  <c:v>30.340399999999999</c:v>
                </c:pt>
                <c:pt idx="45083" formatCode="General">
                  <c:v>30.341100000000001</c:v>
                </c:pt>
                <c:pt idx="45084" formatCode="General">
                  <c:v>30.341799999999999</c:v>
                </c:pt>
                <c:pt idx="45085" formatCode="General">
                  <c:v>30.342400000000001</c:v>
                </c:pt>
                <c:pt idx="45086" formatCode="General">
                  <c:v>30.3431</c:v>
                </c:pt>
                <c:pt idx="45087" formatCode="General">
                  <c:v>30.343800000000002</c:v>
                </c:pt>
                <c:pt idx="45088" formatCode="General">
                  <c:v>30.3445</c:v>
                </c:pt>
                <c:pt idx="45089" formatCode="General">
                  <c:v>30.345099999999999</c:v>
                </c:pt>
                <c:pt idx="45090" formatCode="General">
                  <c:v>30.345800000000001</c:v>
                </c:pt>
                <c:pt idx="45091" formatCode="General">
                  <c:v>30.346499999999999</c:v>
                </c:pt>
                <c:pt idx="45092" formatCode="General">
                  <c:v>30.347100000000001</c:v>
                </c:pt>
                <c:pt idx="45093" formatCode="General">
                  <c:v>30.347799999999999</c:v>
                </c:pt>
                <c:pt idx="45094" formatCode="General">
                  <c:v>30.348500000000001</c:v>
                </c:pt>
                <c:pt idx="45095" formatCode="General">
                  <c:v>30.3492</c:v>
                </c:pt>
                <c:pt idx="45096" formatCode="General">
                  <c:v>30.349799999999998</c:v>
                </c:pt>
                <c:pt idx="45097" formatCode="General">
                  <c:v>30.3505</c:v>
                </c:pt>
                <c:pt idx="45098" formatCode="General">
                  <c:v>30.351199999999999</c:v>
                </c:pt>
                <c:pt idx="45099" formatCode="General">
                  <c:v>30.351900000000001</c:v>
                </c:pt>
                <c:pt idx="45100" formatCode="General">
                  <c:v>30.352499999999999</c:v>
                </c:pt>
                <c:pt idx="45101" formatCode="General">
                  <c:v>30.353200000000001</c:v>
                </c:pt>
                <c:pt idx="45102" formatCode="General">
                  <c:v>30.353899999999999</c:v>
                </c:pt>
                <c:pt idx="45103" formatCode="General">
                  <c:v>30.354600000000001</c:v>
                </c:pt>
                <c:pt idx="45104" formatCode="General">
                  <c:v>30.3552</c:v>
                </c:pt>
                <c:pt idx="45105" formatCode="General">
                  <c:v>30.355899999999998</c:v>
                </c:pt>
                <c:pt idx="45106" formatCode="General">
                  <c:v>30.3566</c:v>
                </c:pt>
                <c:pt idx="45107" formatCode="General">
                  <c:v>30.357199999999999</c:v>
                </c:pt>
                <c:pt idx="45108" formatCode="General">
                  <c:v>30.357900000000001</c:v>
                </c:pt>
                <c:pt idx="45109" formatCode="General">
                  <c:v>30.358599999999999</c:v>
                </c:pt>
                <c:pt idx="45110" formatCode="General">
                  <c:v>30.359300000000001</c:v>
                </c:pt>
                <c:pt idx="45111" formatCode="General">
                  <c:v>30.3599</c:v>
                </c:pt>
                <c:pt idx="45112" formatCode="General">
                  <c:v>30.360600000000002</c:v>
                </c:pt>
                <c:pt idx="45113" formatCode="General">
                  <c:v>30.3613</c:v>
                </c:pt>
                <c:pt idx="45114" formatCode="General">
                  <c:v>30.361999999999998</c:v>
                </c:pt>
                <c:pt idx="45115" formatCode="General">
                  <c:v>30.3626</c:v>
                </c:pt>
                <c:pt idx="45116" formatCode="General">
                  <c:v>30.363299999999999</c:v>
                </c:pt>
                <c:pt idx="45117" formatCode="General">
                  <c:v>30.364000000000001</c:v>
                </c:pt>
                <c:pt idx="45118" formatCode="General">
                  <c:v>30.364599999999999</c:v>
                </c:pt>
                <c:pt idx="45119" formatCode="General">
                  <c:v>30.365300000000001</c:v>
                </c:pt>
                <c:pt idx="45120" formatCode="General">
                  <c:v>30.366</c:v>
                </c:pt>
                <c:pt idx="45121" formatCode="General">
                  <c:v>30.366700000000002</c:v>
                </c:pt>
                <c:pt idx="45122" formatCode="General">
                  <c:v>30.3673</c:v>
                </c:pt>
                <c:pt idx="45123" formatCode="General">
                  <c:v>30.367999999999999</c:v>
                </c:pt>
                <c:pt idx="45124" formatCode="General">
                  <c:v>30.3687</c:v>
                </c:pt>
                <c:pt idx="45125" formatCode="General">
                  <c:v>30.369399999999999</c:v>
                </c:pt>
                <c:pt idx="45126" formatCode="General">
                  <c:v>30.37</c:v>
                </c:pt>
                <c:pt idx="45127" formatCode="General">
                  <c:v>30.370699999999999</c:v>
                </c:pt>
                <c:pt idx="45128" formatCode="General">
                  <c:v>30.371400000000001</c:v>
                </c:pt>
                <c:pt idx="45129" formatCode="General">
                  <c:v>30.372</c:v>
                </c:pt>
                <c:pt idx="45130" formatCode="General">
                  <c:v>30.372699999999998</c:v>
                </c:pt>
                <c:pt idx="45131" formatCode="General">
                  <c:v>30.3734</c:v>
                </c:pt>
                <c:pt idx="45132" formatCode="General">
                  <c:v>30.374099999999999</c:v>
                </c:pt>
                <c:pt idx="45133" formatCode="General">
                  <c:v>30.374700000000001</c:v>
                </c:pt>
                <c:pt idx="45134" formatCode="General">
                  <c:v>30.375399999999999</c:v>
                </c:pt>
                <c:pt idx="45135" formatCode="General">
                  <c:v>30.376100000000001</c:v>
                </c:pt>
                <c:pt idx="45136" formatCode="General">
                  <c:v>30.376799999999999</c:v>
                </c:pt>
                <c:pt idx="45137" formatCode="General">
                  <c:v>30.377400000000002</c:v>
                </c:pt>
                <c:pt idx="45138" formatCode="General">
                  <c:v>30.3781</c:v>
                </c:pt>
                <c:pt idx="45139" formatCode="General">
                  <c:v>30.378799999999998</c:v>
                </c:pt>
                <c:pt idx="45140" formatCode="General">
                  <c:v>30.3795</c:v>
                </c:pt>
                <c:pt idx="45141" formatCode="General">
                  <c:v>30.380099999999999</c:v>
                </c:pt>
                <c:pt idx="45142" formatCode="General">
                  <c:v>30.380800000000001</c:v>
                </c:pt>
                <c:pt idx="45143" formatCode="General">
                  <c:v>30.381499999999999</c:v>
                </c:pt>
                <c:pt idx="45144" formatCode="General">
                  <c:v>30.382100000000001</c:v>
                </c:pt>
                <c:pt idx="45145" formatCode="General">
                  <c:v>30.3828</c:v>
                </c:pt>
                <c:pt idx="45146" formatCode="General">
                  <c:v>30.383500000000002</c:v>
                </c:pt>
                <c:pt idx="45147" formatCode="General">
                  <c:v>30.3842</c:v>
                </c:pt>
                <c:pt idx="45148" formatCode="General">
                  <c:v>30.384799999999998</c:v>
                </c:pt>
                <c:pt idx="45149" formatCode="General">
                  <c:v>30.3855</c:v>
                </c:pt>
                <c:pt idx="45150" formatCode="General">
                  <c:v>30.386199999999999</c:v>
                </c:pt>
                <c:pt idx="45151" formatCode="General">
                  <c:v>30.386900000000001</c:v>
                </c:pt>
                <c:pt idx="45152" formatCode="General">
                  <c:v>30.387499999999999</c:v>
                </c:pt>
                <c:pt idx="45153" formatCode="General">
                  <c:v>30.388200000000001</c:v>
                </c:pt>
                <c:pt idx="45154" formatCode="General">
                  <c:v>30.3889</c:v>
                </c:pt>
                <c:pt idx="45155" formatCode="General">
                  <c:v>30.389500000000002</c:v>
                </c:pt>
                <c:pt idx="45156" formatCode="General">
                  <c:v>30.3902</c:v>
                </c:pt>
                <c:pt idx="45157" formatCode="General">
                  <c:v>30.390899999999998</c:v>
                </c:pt>
                <c:pt idx="45158" formatCode="General">
                  <c:v>30.3916</c:v>
                </c:pt>
                <c:pt idx="45159" formatCode="General">
                  <c:v>30.392199999999999</c:v>
                </c:pt>
                <c:pt idx="45160" formatCode="General">
                  <c:v>30.392900000000001</c:v>
                </c:pt>
                <c:pt idx="45161" formatCode="General">
                  <c:v>30.393599999999999</c:v>
                </c:pt>
                <c:pt idx="45162" formatCode="General">
                  <c:v>30.394300000000001</c:v>
                </c:pt>
                <c:pt idx="45163" formatCode="General">
                  <c:v>30.3949</c:v>
                </c:pt>
                <c:pt idx="45164" formatCode="General">
                  <c:v>30.395600000000002</c:v>
                </c:pt>
                <c:pt idx="45165" formatCode="General">
                  <c:v>30.3963</c:v>
                </c:pt>
                <c:pt idx="45166" formatCode="General">
                  <c:v>30.396999999999998</c:v>
                </c:pt>
                <c:pt idx="45167" formatCode="General">
                  <c:v>30.397600000000001</c:v>
                </c:pt>
                <c:pt idx="45168" formatCode="General">
                  <c:v>30.398299999999999</c:v>
                </c:pt>
                <c:pt idx="45169" formatCode="General">
                  <c:v>30.399000000000001</c:v>
                </c:pt>
                <c:pt idx="45170" formatCode="General">
                  <c:v>30.3996</c:v>
                </c:pt>
                <c:pt idx="45171" formatCode="General">
                  <c:v>30.400300000000001</c:v>
                </c:pt>
                <c:pt idx="45172" formatCode="General">
                  <c:v>30.401</c:v>
                </c:pt>
                <c:pt idx="45173" formatCode="General">
                  <c:v>30.401700000000002</c:v>
                </c:pt>
                <c:pt idx="45174" formatCode="General">
                  <c:v>30.4023</c:v>
                </c:pt>
                <c:pt idx="45175" formatCode="General">
                  <c:v>30.402999999999999</c:v>
                </c:pt>
                <c:pt idx="45176" formatCode="General">
                  <c:v>30.403700000000001</c:v>
                </c:pt>
                <c:pt idx="45177" formatCode="General">
                  <c:v>30.404399999999999</c:v>
                </c:pt>
                <c:pt idx="45178" formatCode="General">
                  <c:v>30.405000000000001</c:v>
                </c:pt>
                <c:pt idx="45179" formatCode="General">
                  <c:v>30.4057</c:v>
                </c:pt>
                <c:pt idx="45180" formatCode="General">
                  <c:v>30.406400000000001</c:v>
                </c:pt>
                <c:pt idx="45181" formatCode="General">
                  <c:v>30.407</c:v>
                </c:pt>
                <c:pt idx="45182" formatCode="General">
                  <c:v>30.407699999999998</c:v>
                </c:pt>
                <c:pt idx="45183" formatCode="General">
                  <c:v>30.4084</c:v>
                </c:pt>
                <c:pt idx="45184" formatCode="General">
                  <c:v>30.409099999999999</c:v>
                </c:pt>
                <c:pt idx="45185" formatCode="General">
                  <c:v>30.409700000000001</c:v>
                </c:pt>
                <c:pt idx="45186" formatCode="General">
                  <c:v>30.410399999999999</c:v>
                </c:pt>
                <c:pt idx="45187" formatCode="General">
                  <c:v>30.411100000000001</c:v>
                </c:pt>
                <c:pt idx="45188" formatCode="General">
                  <c:v>30.411799999999999</c:v>
                </c:pt>
                <c:pt idx="45189" formatCode="General">
                  <c:v>30.412400000000002</c:v>
                </c:pt>
                <c:pt idx="45190" formatCode="General">
                  <c:v>30.4131</c:v>
                </c:pt>
                <c:pt idx="45191" formatCode="General">
                  <c:v>30.413799999999998</c:v>
                </c:pt>
                <c:pt idx="45192" formatCode="General">
                  <c:v>30.414400000000001</c:v>
                </c:pt>
                <c:pt idx="45193" formatCode="General">
                  <c:v>30.415099999999999</c:v>
                </c:pt>
                <c:pt idx="45194" formatCode="General">
                  <c:v>30.415800000000001</c:v>
                </c:pt>
                <c:pt idx="45195" formatCode="General">
                  <c:v>30.416499999999999</c:v>
                </c:pt>
                <c:pt idx="45196" formatCode="General">
                  <c:v>30.417100000000001</c:v>
                </c:pt>
                <c:pt idx="45197" formatCode="General">
                  <c:v>30.4178</c:v>
                </c:pt>
                <c:pt idx="45198" formatCode="General">
                  <c:v>30.418500000000002</c:v>
                </c:pt>
                <c:pt idx="45199" formatCode="General">
                  <c:v>30.4192</c:v>
                </c:pt>
                <c:pt idx="45200" formatCode="General">
                  <c:v>30.419799999999999</c:v>
                </c:pt>
                <c:pt idx="45201" formatCode="General">
                  <c:v>30.420500000000001</c:v>
                </c:pt>
                <c:pt idx="45202" formatCode="General">
                  <c:v>30.421199999999999</c:v>
                </c:pt>
                <c:pt idx="45203" formatCode="General">
                  <c:v>30.421900000000001</c:v>
                </c:pt>
                <c:pt idx="45204" formatCode="General">
                  <c:v>30.422499999999999</c:v>
                </c:pt>
                <c:pt idx="45205" formatCode="General">
                  <c:v>30.423200000000001</c:v>
                </c:pt>
                <c:pt idx="45206" formatCode="General">
                  <c:v>30.4239</c:v>
                </c:pt>
                <c:pt idx="45207" formatCode="General">
                  <c:v>30.424499999999998</c:v>
                </c:pt>
                <c:pt idx="45208" formatCode="General">
                  <c:v>30.4252</c:v>
                </c:pt>
                <c:pt idx="45209" formatCode="General">
                  <c:v>30.425899999999999</c:v>
                </c:pt>
                <c:pt idx="45210" formatCode="General">
                  <c:v>30.426600000000001</c:v>
                </c:pt>
                <c:pt idx="45211" formatCode="General">
                  <c:v>30.427199999999999</c:v>
                </c:pt>
                <c:pt idx="45212" formatCode="General">
                  <c:v>30.427900000000001</c:v>
                </c:pt>
                <c:pt idx="45213" formatCode="General">
                  <c:v>30.428599999999999</c:v>
                </c:pt>
                <c:pt idx="45214" formatCode="General">
                  <c:v>30.429300000000001</c:v>
                </c:pt>
                <c:pt idx="45215" formatCode="General">
                  <c:v>30.4299</c:v>
                </c:pt>
                <c:pt idx="45216" formatCode="General">
                  <c:v>30.430599999999998</c:v>
                </c:pt>
                <c:pt idx="45217" formatCode="General">
                  <c:v>30.4313</c:v>
                </c:pt>
                <c:pt idx="45218" formatCode="General">
                  <c:v>30.431899999999999</c:v>
                </c:pt>
                <c:pt idx="45219" formatCode="General">
                  <c:v>30.432600000000001</c:v>
                </c:pt>
                <c:pt idx="45220" formatCode="General">
                  <c:v>30.433299999999999</c:v>
                </c:pt>
                <c:pt idx="45221" formatCode="General">
                  <c:v>30.434000000000001</c:v>
                </c:pt>
                <c:pt idx="45222" formatCode="General">
                  <c:v>30.4346</c:v>
                </c:pt>
                <c:pt idx="45223" formatCode="General">
                  <c:v>30.435300000000002</c:v>
                </c:pt>
                <c:pt idx="45224" formatCode="General">
                  <c:v>30.436</c:v>
                </c:pt>
                <c:pt idx="45225" formatCode="General">
                  <c:v>30.436699999999998</c:v>
                </c:pt>
                <c:pt idx="45226" formatCode="General">
                  <c:v>30.4373</c:v>
                </c:pt>
                <c:pt idx="45227" formatCode="General">
                  <c:v>30.437999999999999</c:v>
                </c:pt>
                <c:pt idx="45228" formatCode="General">
                  <c:v>30.438700000000001</c:v>
                </c:pt>
                <c:pt idx="45229" formatCode="General">
                  <c:v>30.439299999999999</c:v>
                </c:pt>
                <c:pt idx="45230" formatCode="General">
                  <c:v>30.44</c:v>
                </c:pt>
                <c:pt idx="45231" formatCode="General">
                  <c:v>30.4407</c:v>
                </c:pt>
                <c:pt idx="45232" formatCode="General">
                  <c:v>30.441400000000002</c:v>
                </c:pt>
                <c:pt idx="45233" formatCode="General">
                  <c:v>30.442</c:v>
                </c:pt>
                <c:pt idx="45234" formatCode="General">
                  <c:v>30.442699999999999</c:v>
                </c:pt>
                <c:pt idx="45235" formatCode="General">
                  <c:v>30.4434</c:v>
                </c:pt>
                <c:pt idx="45236" formatCode="General">
                  <c:v>30.444099999999999</c:v>
                </c:pt>
                <c:pt idx="45237" formatCode="General">
                  <c:v>30.444700000000001</c:v>
                </c:pt>
                <c:pt idx="45238" formatCode="General">
                  <c:v>30.445399999999999</c:v>
                </c:pt>
                <c:pt idx="45239" formatCode="General">
                  <c:v>30.446100000000001</c:v>
                </c:pt>
                <c:pt idx="45240" formatCode="General">
                  <c:v>30.4468</c:v>
                </c:pt>
                <c:pt idx="45241" formatCode="General">
                  <c:v>30.447399999999998</c:v>
                </c:pt>
                <c:pt idx="45242" formatCode="General">
                  <c:v>30.4481</c:v>
                </c:pt>
                <c:pt idx="45243" formatCode="General">
                  <c:v>30.448799999999999</c:v>
                </c:pt>
                <c:pt idx="45244" formatCode="General">
                  <c:v>30.449400000000001</c:v>
                </c:pt>
                <c:pt idx="45245" formatCode="General">
                  <c:v>30.450099999999999</c:v>
                </c:pt>
                <c:pt idx="45246" formatCode="General">
                  <c:v>30.450800000000001</c:v>
                </c:pt>
                <c:pt idx="45247" formatCode="General">
                  <c:v>30.451499999999999</c:v>
                </c:pt>
                <c:pt idx="45248" formatCode="General">
                  <c:v>30.452100000000002</c:v>
                </c:pt>
                <c:pt idx="45249" formatCode="General">
                  <c:v>30.4528</c:v>
                </c:pt>
                <c:pt idx="45250" formatCode="General">
                  <c:v>30.453499999999998</c:v>
                </c:pt>
                <c:pt idx="45251" formatCode="General">
                  <c:v>30.4542</c:v>
                </c:pt>
                <c:pt idx="45252" formatCode="General">
                  <c:v>30.454799999999999</c:v>
                </c:pt>
                <c:pt idx="45253" formatCode="General">
                  <c:v>30.455500000000001</c:v>
                </c:pt>
                <c:pt idx="45254" formatCode="General">
                  <c:v>30.456199999999999</c:v>
                </c:pt>
                <c:pt idx="45255" formatCode="General">
                  <c:v>30.456800000000001</c:v>
                </c:pt>
                <c:pt idx="45256" formatCode="General">
                  <c:v>30.4575</c:v>
                </c:pt>
                <c:pt idx="45257" formatCode="General">
                  <c:v>30.458200000000001</c:v>
                </c:pt>
                <c:pt idx="45258" formatCode="General">
                  <c:v>30.4589</c:v>
                </c:pt>
                <c:pt idx="45259" formatCode="General">
                  <c:v>30.459499999999998</c:v>
                </c:pt>
                <c:pt idx="45260" formatCode="General">
                  <c:v>30.4602</c:v>
                </c:pt>
                <c:pt idx="45261" formatCode="General">
                  <c:v>30.460899999999999</c:v>
                </c:pt>
                <c:pt idx="45262" formatCode="General">
                  <c:v>30.461600000000001</c:v>
                </c:pt>
                <c:pt idx="45263" formatCode="General">
                  <c:v>30.462199999999999</c:v>
                </c:pt>
                <c:pt idx="45264" formatCode="General">
                  <c:v>30.462900000000001</c:v>
                </c:pt>
                <c:pt idx="45265" formatCode="General">
                  <c:v>30.4636</c:v>
                </c:pt>
                <c:pt idx="45266" formatCode="General">
                  <c:v>30.464300000000001</c:v>
                </c:pt>
                <c:pt idx="45267" formatCode="General">
                  <c:v>30.4649</c:v>
                </c:pt>
                <c:pt idx="45268" formatCode="General">
                  <c:v>30.465599999999998</c:v>
                </c:pt>
                <c:pt idx="45269" formatCode="General">
                  <c:v>30.4663</c:v>
                </c:pt>
                <c:pt idx="45270" formatCode="General">
                  <c:v>30.466899999999999</c:v>
                </c:pt>
                <c:pt idx="45271" formatCode="General">
                  <c:v>30.467600000000001</c:v>
                </c:pt>
                <c:pt idx="45272" formatCode="General">
                  <c:v>30.468299999999999</c:v>
                </c:pt>
                <c:pt idx="45273" formatCode="General">
                  <c:v>30.469000000000001</c:v>
                </c:pt>
                <c:pt idx="45274" formatCode="General">
                  <c:v>30.4696</c:v>
                </c:pt>
                <c:pt idx="45275" formatCode="General">
                  <c:v>30.470300000000002</c:v>
                </c:pt>
                <c:pt idx="45276" formatCode="General">
                  <c:v>30.471</c:v>
                </c:pt>
                <c:pt idx="45277" formatCode="General">
                  <c:v>30.471699999999998</c:v>
                </c:pt>
                <c:pt idx="45278" formatCode="General">
                  <c:v>30.472300000000001</c:v>
                </c:pt>
                <c:pt idx="45279" formatCode="General">
                  <c:v>30.472999999999999</c:v>
                </c:pt>
                <c:pt idx="45280" formatCode="General">
                  <c:v>30.473700000000001</c:v>
                </c:pt>
                <c:pt idx="45281" formatCode="General">
                  <c:v>30.474299999999999</c:v>
                </c:pt>
                <c:pt idx="45282" formatCode="General">
                  <c:v>30.475000000000001</c:v>
                </c:pt>
                <c:pt idx="45283" formatCode="General">
                  <c:v>30.4757</c:v>
                </c:pt>
                <c:pt idx="45284" formatCode="General">
                  <c:v>30.476400000000002</c:v>
                </c:pt>
                <c:pt idx="45285" formatCode="General">
                  <c:v>30.477</c:v>
                </c:pt>
                <c:pt idx="45286" formatCode="General">
                  <c:v>30.477699999999999</c:v>
                </c:pt>
                <c:pt idx="45287" formatCode="General">
                  <c:v>30.478400000000001</c:v>
                </c:pt>
                <c:pt idx="45288" formatCode="General">
                  <c:v>30.479099999999999</c:v>
                </c:pt>
                <c:pt idx="45289" formatCode="General">
                  <c:v>30.479700000000001</c:v>
                </c:pt>
                <c:pt idx="45290" formatCode="General">
                  <c:v>30.480399999999999</c:v>
                </c:pt>
                <c:pt idx="45291" formatCode="General">
                  <c:v>30.481100000000001</c:v>
                </c:pt>
                <c:pt idx="45292" formatCode="General">
                  <c:v>30.4817</c:v>
                </c:pt>
                <c:pt idx="45293" formatCode="General">
                  <c:v>30.482399999999998</c:v>
                </c:pt>
                <c:pt idx="45294" formatCode="General">
                  <c:v>30.4831</c:v>
                </c:pt>
                <c:pt idx="45295" formatCode="General">
                  <c:v>30.483799999999999</c:v>
                </c:pt>
                <c:pt idx="45296" formatCode="General">
                  <c:v>30.484400000000001</c:v>
                </c:pt>
                <c:pt idx="45297" formatCode="General">
                  <c:v>30.485099999999999</c:v>
                </c:pt>
                <c:pt idx="45298" formatCode="General">
                  <c:v>30.485800000000001</c:v>
                </c:pt>
                <c:pt idx="45299" formatCode="General">
                  <c:v>30.486499999999999</c:v>
                </c:pt>
                <c:pt idx="45300" formatCode="General">
                  <c:v>30.487100000000002</c:v>
                </c:pt>
                <c:pt idx="45301" formatCode="General">
                  <c:v>30.4878</c:v>
                </c:pt>
                <c:pt idx="45302" formatCode="General">
                  <c:v>30.488499999999998</c:v>
                </c:pt>
                <c:pt idx="45303" formatCode="General">
                  <c:v>30.4892</c:v>
                </c:pt>
                <c:pt idx="45304" formatCode="General">
                  <c:v>30.489799999999999</c:v>
                </c:pt>
                <c:pt idx="45305" formatCode="General">
                  <c:v>30.490500000000001</c:v>
                </c:pt>
                <c:pt idx="45306" formatCode="General">
                  <c:v>30.491199999999999</c:v>
                </c:pt>
                <c:pt idx="45307" formatCode="General">
                  <c:v>30.491800000000001</c:v>
                </c:pt>
                <c:pt idx="45308" formatCode="General">
                  <c:v>30.4925</c:v>
                </c:pt>
                <c:pt idx="45309" formatCode="General">
                  <c:v>30.493200000000002</c:v>
                </c:pt>
                <c:pt idx="45310" formatCode="General">
                  <c:v>30.4939</c:v>
                </c:pt>
                <c:pt idx="45311" formatCode="General">
                  <c:v>30.494499999999999</c:v>
                </c:pt>
                <c:pt idx="45312" formatCode="General">
                  <c:v>30.495200000000001</c:v>
                </c:pt>
                <c:pt idx="45313" formatCode="General">
                  <c:v>30.495899999999999</c:v>
                </c:pt>
                <c:pt idx="45314" formatCode="General">
                  <c:v>30.496600000000001</c:v>
                </c:pt>
                <c:pt idx="45315" formatCode="General">
                  <c:v>30.497199999999999</c:v>
                </c:pt>
                <c:pt idx="45316" formatCode="General">
                  <c:v>30.497900000000001</c:v>
                </c:pt>
                <c:pt idx="45317" formatCode="General">
                  <c:v>30.4986</c:v>
                </c:pt>
                <c:pt idx="45318" formatCode="General">
                  <c:v>30.499199999999998</c:v>
                </c:pt>
                <c:pt idx="45319" formatCode="General">
                  <c:v>30.4999</c:v>
                </c:pt>
                <c:pt idx="45320" formatCode="General">
                  <c:v>30.500599999999999</c:v>
                </c:pt>
                <c:pt idx="45321" formatCode="General">
                  <c:v>30.501300000000001</c:v>
                </c:pt>
                <c:pt idx="45322" formatCode="General">
                  <c:v>30.501899999999999</c:v>
                </c:pt>
                <c:pt idx="45323" formatCode="General">
                  <c:v>30.502600000000001</c:v>
                </c:pt>
                <c:pt idx="45324" formatCode="General">
                  <c:v>30.503299999999999</c:v>
                </c:pt>
                <c:pt idx="45325" formatCode="General">
                  <c:v>30.504000000000001</c:v>
                </c:pt>
                <c:pt idx="45326" formatCode="General">
                  <c:v>30.5046</c:v>
                </c:pt>
                <c:pt idx="45327" formatCode="General">
                  <c:v>30.505299999999998</c:v>
                </c:pt>
                <c:pt idx="45328" formatCode="General">
                  <c:v>30.506</c:v>
                </c:pt>
                <c:pt idx="45329" formatCode="General">
                  <c:v>30.506699999999999</c:v>
                </c:pt>
                <c:pt idx="45330" formatCode="General">
                  <c:v>30.507300000000001</c:v>
                </c:pt>
                <c:pt idx="45331" formatCode="General">
                  <c:v>30.507999999999999</c:v>
                </c:pt>
                <c:pt idx="45332" formatCode="General">
                  <c:v>30.508700000000001</c:v>
                </c:pt>
                <c:pt idx="45333" formatCode="General">
                  <c:v>30.5093</c:v>
                </c:pt>
                <c:pt idx="45334" formatCode="General">
                  <c:v>30.51</c:v>
                </c:pt>
                <c:pt idx="45335" formatCode="General">
                  <c:v>30.5107</c:v>
                </c:pt>
                <c:pt idx="45336" formatCode="General">
                  <c:v>30.511399999999998</c:v>
                </c:pt>
                <c:pt idx="45337" formatCode="General">
                  <c:v>30.512</c:v>
                </c:pt>
                <c:pt idx="45338" formatCode="General">
                  <c:v>30.512699999999999</c:v>
                </c:pt>
                <c:pt idx="45339" formatCode="General">
                  <c:v>30.513400000000001</c:v>
                </c:pt>
                <c:pt idx="45340" formatCode="General">
                  <c:v>30.514099999999999</c:v>
                </c:pt>
                <c:pt idx="45341" formatCode="General">
                  <c:v>30.514700000000001</c:v>
                </c:pt>
                <c:pt idx="45342" formatCode="General">
                  <c:v>30.5154</c:v>
                </c:pt>
                <c:pt idx="45343" formatCode="General">
                  <c:v>30.516100000000002</c:v>
                </c:pt>
                <c:pt idx="45344" formatCode="General">
                  <c:v>30.5167</c:v>
                </c:pt>
                <c:pt idx="45345" formatCode="General">
                  <c:v>30.517399999999999</c:v>
                </c:pt>
                <c:pt idx="45346" formatCode="General">
                  <c:v>30.5181</c:v>
                </c:pt>
                <c:pt idx="45347" formatCode="General">
                  <c:v>30.518799999999999</c:v>
                </c:pt>
                <c:pt idx="45348" formatCode="General">
                  <c:v>30.519400000000001</c:v>
                </c:pt>
                <c:pt idx="45349" formatCode="General">
                  <c:v>30.520099999999999</c:v>
                </c:pt>
                <c:pt idx="45350" formatCode="General">
                  <c:v>30.520800000000001</c:v>
                </c:pt>
                <c:pt idx="45351" formatCode="General">
                  <c:v>30.5215</c:v>
                </c:pt>
                <c:pt idx="45352" formatCode="General">
                  <c:v>30.522099999999998</c:v>
                </c:pt>
                <c:pt idx="45353" formatCode="General">
                  <c:v>30.5228</c:v>
                </c:pt>
                <c:pt idx="45354" formatCode="General">
                  <c:v>30.523499999999999</c:v>
                </c:pt>
                <c:pt idx="45355" formatCode="General">
                  <c:v>30.524100000000001</c:v>
                </c:pt>
                <c:pt idx="45356" formatCode="General">
                  <c:v>30.524799999999999</c:v>
                </c:pt>
                <c:pt idx="45357" formatCode="General">
                  <c:v>30.525500000000001</c:v>
                </c:pt>
                <c:pt idx="45358" formatCode="General">
                  <c:v>30.526199999999999</c:v>
                </c:pt>
                <c:pt idx="45359" formatCode="General">
                  <c:v>30.526800000000001</c:v>
                </c:pt>
                <c:pt idx="45360" formatCode="General">
                  <c:v>30.5275</c:v>
                </c:pt>
                <c:pt idx="45361" formatCode="General">
                  <c:v>30.528199999999998</c:v>
                </c:pt>
                <c:pt idx="45362" formatCode="General">
                  <c:v>30.5289</c:v>
                </c:pt>
                <c:pt idx="45363" formatCode="General">
                  <c:v>30.529499999999999</c:v>
                </c:pt>
                <c:pt idx="45364" formatCode="General">
                  <c:v>30.530200000000001</c:v>
                </c:pt>
                <c:pt idx="45365" formatCode="General">
                  <c:v>30.530899999999999</c:v>
                </c:pt>
                <c:pt idx="45366" formatCode="General">
                  <c:v>30.531600000000001</c:v>
                </c:pt>
                <c:pt idx="45367" formatCode="General">
                  <c:v>30.5322</c:v>
                </c:pt>
                <c:pt idx="45368" formatCode="General">
                  <c:v>30.532900000000001</c:v>
                </c:pt>
                <c:pt idx="45369" formatCode="General">
                  <c:v>30.5336</c:v>
                </c:pt>
                <c:pt idx="45370" formatCode="General">
                  <c:v>30.534199999999998</c:v>
                </c:pt>
                <c:pt idx="45371" formatCode="General">
                  <c:v>30.5349</c:v>
                </c:pt>
                <c:pt idx="45372" formatCode="General">
                  <c:v>30.535599999999999</c:v>
                </c:pt>
                <c:pt idx="45373" formatCode="General">
                  <c:v>30.536300000000001</c:v>
                </c:pt>
                <c:pt idx="45374" formatCode="General">
                  <c:v>30.536899999999999</c:v>
                </c:pt>
                <c:pt idx="45375" formatCode="General">
                  <c:v>30.537600000000001</c:v>
                </c:pt>
                <c:pt idx="45376" formatCode="General">
                  <c:v>30.5383</c:v>
                </c:pt>
                <c:pt idx="45377" formatCode="General">
                  <c:v>30.539000000000001</c:v>
                </c:pt>
                <c:pt idx="45378" formatCode="General">
                  <c:v>30.5396</c:v>
                </c:pt>
                <c:pt idx="45379" formatCode="General">
                  <c:v>30.540299999999998</c:v>
                </c:pt>
                <c:pt idx="45380" formatCode="General">
                  <c:v>30.541</c:v>
                </c:pt>
                <c:pt idx="45381" formatCode="General">
                  <c:v>30.541599999999999</c:v>
                </c:pt>
                <c:pt idx="45382" formatCode="General">
                  <c:v>30.542300000000001</c:v>
                </c:pt>
                <c:pt idx="45383" formatCode="General">
                  <c:v>30.542999999999999</c:v>
                </c:pt>
                <c:pt idx="45384" formatCode="General">
                  <c:v>30.543700000000001</c:v>
                </c:pt>
                <c:pt idx="45385" formatCode="General">
                  <c:v>30.5443</c:v>
                </c:pt>
                <c:pt idx="45386" formatCode="General">
                  <c:v>30.545000000000002</c:v>
                </c:pt>
                <c:pt idx="45387" formatCode="General">
                  <c:v>30.5457</c:v>
                </c:pt>
                <c:pt idx="45388" formatCode="General">
                  <c:v>30.546399999999998</c:v>
                </c:pt>
                <c:pt idx="45389" formatCode="General">
                  <c:v>30.547000000000001</c:v>
                </c:pt>
                <c:pt idx="45390" formatCode="General">
                  <c:v>30.547699999999999</c:v>
                </c:pt>
                <c:pt idx="45391" formatCode="General">
                  <c:v>30.548400000000001</c:v>
                </c:pt>
                <c:pt idx="45392" formatCode="General">
                  <c:v>30.548999999999999</c:v>
                </c:pt>
                <c:pt idx="45393" formatCode="General">
                  <c:v>30.549700000000001</c:v>
                </c:pt>
                <c:pt idx="45394" formatCode="General">
                  <c:v>30.5504</c:v>
                </c:pt>
                <c:pt idx="45395" formatCode="General">
                  <c:v>30.551100000000002</c:v>
                </c:pt>
                <c:pt idx="45396" formatCode="General">
                  <c:v>30.5517</c:v>
                </c:pt>
                <c:pt idx="45397" formatCode="General">
                  <c:v>30.552399999999999</c:v>
                </c:pt>
                <c:pt idx="45398" formatCode="General">
                  <c:v>30.553100000000001</c:v>
                </c:pt>
                <c:pt idx="45399" formatCode="General">
                  <c:v>30.553799999999999</c:v>
                </c:pt>
                <c:pt idx="45400" formatCode="General">
                  <c:v>30.554400000000001</c:v>
                </c:pt>
                <c:pt idx="45401" formatCode="General">
                  <c:v>30.555099999999999</c:v>
                </c:pt>
                <c:pt idx="45402" formatCode="General">
                  <c:v>30.555800000000001</c:v>
                </c:pt>
                <c:pt idx="45403" formatCode="General">
                  <c:v>30.5565</c:v>
                </c:pt>
                <c:pt idx="45404" formatCode="General">
                  <c:v>30.557099999999998</c:v>
                </c:pt>
                <c:pt idx="45405" formatCode="General">
                  <c:v>30.5578</c:v>
                </c:pt>
                <c:pt idx="45406" formatCode="General">
                  <c:v>30.558499999999999</c:v>
                </c:pt>
                <c:pt idx="45407" formatCode="General">
                  <c:v>30.559100000000001</c:v>
                </c:pt>
                <c:pt idx="45408" formatCode="General">
                  <c:v>30.559799999999999</c:v>
                </c:pt>
                <c:pt idx="45409" formatCode="General">
                  <c:v>30.560500000000001</c:v>
                </c:pt>
                <c:pt idx="45410" formatCode="General">
                  <c:v>30.561199999999999</c:v>
                </c:pt>
                <c:pt idx="45411" formatCode="General">
                  <c:v>30.561800000000002</c:v>
                </c:pt>
                <c:pt idx="45412" formatCode="General">
                  <c:v>30.5625</c:v>
                </c:pt>
                <c:pt idx="45413" formatCode="General">
                  <c:v>30.563199999999998</c:v>
                </c:pt>
                <c:pt idx="45414" formatCode="General">
                  <c:v>30.5639</c:v>
                </c:pt>
                <c:pt idx="45415" formatCode="General">
                  <c:v>30.564499999999999</c:v>
                </c:pt>
                <c:pt idx="45416" formatCode="General">
                  <c:v>30.565200000000001</c:v>
                </c:pt>
                <c:pt idx="45417" formatCode="General">
                  <c:v>30.565899999999999</c:v>
                </c:pt>
                <c:pt idx="45418" formatCode="General">
                  <c:v>30.566500000000001</c:v>
                </c:pt>
                <c:pt idx="45419" formatCode="General">
                  <c:v>30.5672</c:v>
                </c:pt>
                <c:pt idx="45420" formatCode="General">
                  <c:v>30.567900000000002</c:v>
                </c:pt>
                <c:pt idx="45421" formatCode="General">
                  <c:v>30.5686</c:v>
                </c:pt>
                <c:pt idx="45422" formatCode="General">
                  <c:v>30.569199999999999</c:v>
                </c:pt>
                <c:pt idx="45423" formatCode="General">
                  <c:v>30.569900000000001</c:v>
                </c:pt>
                <c:pt idx="45424" formatCode="General">
                  <c:v>30.570599999999999</c:v>
                </c:pt>
                <c:pt idx="45425" formatCode="General">
                  <c:v>30.571300000000001</c:v>
                </c:pt>
                <c:pt idx="45426" formatCode="General">
                  <c:v>30.571899999999999</c:v>
                </c:pt>
                <c:pt idx="45427" formatCode="General">
                  <c:v>30.572600000000001</c:v>
                </c:pt>
                <c:pt idx="45428" formatCode="General">
                  <c:v>30.5733</c:v>
                </c:pt>
                <c:pt idx="45429" formatCode="General">
                  <c:v>30.574000000000002</c:v>
                </c:pt>
                <c:pt idx="45430" formatCode="General">
                  <c:v>30.5746</c:v>
                </c:pt>
                <c:pt idx="45431" formatCode="General">
                  <c:v>30.575299999999999</c:v>
                </c:pt>
                <c:pt idx="45432" formatCode="General">
                  <c:v>30.576000000000001</c:v>
                </c:pt>
                <c:pt idx="45433" formatCode="General">
                  <c:v>30.576599999999999</c:v>
                </c:pt>
                <c:pt idx="45434" formatCode="General">
                  <c:v>30.577300000000001</c:v>
                </c:pt>
                <c:pt idx="45435" formatCode="General">
                  <c:v>30.577999999999999</c:v>
                </c:pt>
                <c:pt idx="45436" formatCode="General">
                  <c:v>30.578700000000001</c:v>
                </c:pt>
                <c:pt idx="45437" formatCode="General">
                  <c:v>30.5793</c:v>
                </c:pt>
                <c:pt idx="45438" formatCode="General">
                  <c:v>30.58</c:v>
                </c:pt>
                <c:pt idx="45439" formatCode="General">
                  <c:v>30.5807</c:v>
                </c:pt>
                <c:pt idx="45440" formatCode="General">
                  <c:v>30.581399999999999</c:v>
                </c:pt>
                <c:pt idx="45441" formatCode="General">
                  <c:v>30.582000000000001</c:v>
                </c:pt>
                <c:pt idx="45442" formatCode="General">
                  <c:v>30.582699999999999</c:v>
                </c:pt>
                <c:pt idx="45443" formatCode="General">
                  <c:v>30.583400000000001</c:v>
                </c:pt>
                <c:pt idx="45444" formatCode="General">
                  <c:v>30.584</c:v>
                </c:pt>
                <c:pt idx="45445" formatCode="General">
                  <c:v>30.584700000000002</c:v>
                </c:pt>
                <c:pt idx="45446" formatCode="General">
                  <c:v>30.5854</c:v>
                </c:pt>
                <c:pt idx="45447" formatCode="General">
                  <c:v>30.586099999999998</c:v>
                </c:pt>
                <c:pt idx="45448" formatCode="General">
                  <c:v>30.5867</c:v>
                </c:pt>
                <c:pt idx="45449" formatCode="General">
                  <c:v>30.587399999999999</c:v>
                </c:pt>
                <c:pt idx="45450" formatCode="General">
                  <c:v>30.588100000000001</c:v>
                </c:pt>
                <c:pt idx="45451" formatCode="General">
                  <c:v>30.588799999999999</c:v>
                </c:pt>
                <c:pt idx="45452" formatCode="General">
                  <c:v>30.589400000000001</c:v>
                </c:pt>
                <c:pt idx="45453" formatCode="General">
                  <c:v>30.5901</c:v>
                </c:pt>
                <c:pt idx="45454" formatCode="General">
                  <c:v>30.590800000000002</c:v>
                </c:pt>
                <c:pt idx="45455" formatCode="General">
                  <c:v>30.5914</c:v>
                </c:pt>
                <c:pt idx="45456" formatCode="General">
                  <c:v>30.592099999999999</c:v>
                </c:pt>
                <c:pt idx="45457" formatCode="General">
                  <c:v>30.5928</c:v>
                </c:pt>
                <c:pt idx="45458" formatCode="General">
                  <c:v>30.593499999999999</c:v>
                </c:pt>
                <c:pt idx="45459" formatCode="General">
                  <c:v>30.594100000000001</c:v>
                </c:pt>
                <c:pt idx="45460" formatCode="General">
                  <c:v>30.594799999999999</c:v>
                </c:pt>
                <c:pt idx="45461" formatCode="General">
                  <c:v>30.595500000000001</c:v>
                </c:pt>
                <c:pt idx="45462" formatCode="General">
                  <c:v>30.5962</c:v>
                </c:pt>
                <c:pt idx="45463" formatCode="General">
                  <c:v>30.596800000000002</c:v>
                </c:pt>
                <c:pt idx="45464" formatCode="General">
                  <c:v>30.5975</c:v>
                </c:pt>
                <c:pt idx="45465" formatCode="General">
                  <c:v>30.598199999999999</c:v>
                </c:pt>
                <c:pt idx="45466" formatCode="General">
                  <c:v>30.5989</c:v>
                </c:pt>
                <c:pt idx="45467" formatCode="General">
                  <c:v>30.599499999999999</c:v>
                </c:pt>
                <c:pt idx="45468" formatCode="General">
                  <c:v>30.600200000000001</c:v>
                </c:pt>
                <c:pt idx="45469" formatCode="General">
                  <c:v>30.600899999999999</c:v>
                </c:pt>
                <c:pt idx="45470" formatCode="General">
                  <c:v>30.601500000000001</c:v>
                </c:pt>
                <c:pt idx="45471" formatCode="General">
                  <c:v>30.6022</c:v>
                </c:pt>
                <c:pt idx="45472" formatCode="General">
                  <c:v>30.602900000000002</c:v>
                </c:pt>
                <c:pt idx="45473" formatCode="General">
                  <c:v>30.6036</c:v>
                </c:pt>
                <c:pt idx="45474" formatCode="General">
                  <c:v>30.604199999999999</c:v>
                </c:pt>
                <c:pt idx="45475" formatCode="General">
                  <c:v>30.604900000000001</c:v>
                </c:pt>
                <c:pt idx="45476" formatCode="General">
                  <c:v>30.605599999999999</c:v>
                </c:pt>
                <c:pt idx="45477" formatCode="General">
                  <c:v>30.606300000000001</c:v>
                </c:pt>
                <c:pt idx="45478" formatCode="General">
                  <c:v>30.6069</c:v>
                </c:pt>
                <c:pt idx="45479" formatCode="General">
                  <c:v>30.607600000000001</c:v>
                </c:pt>
                <c:pt idx="45480" formatCode="General">
                  <c:v>30.6083</c:v>
                </c:pt>
                <c:pt idx="45481" formatCode="General">
                  <c:v>30.608899999999998</c:v>
                </c:pt>
                <c:pt idx="45482" formatCode="General">
                  <c:v>30.6096</c:v>
                </c:pt>
                <c:pt idx="45483" formatCode="General">
                  <c:v>30.610299999999999</c:v>
                </c:pt>
                <c:pt idx="45484" formatCode="General">
                  <c:v>30.611000000000001</c:v>
                </c:pt>
                <c:pt idx="45485" formatCode="General">
                  <c:v>30.611599999999999</c:v>
                </c:pt>
                <c:pt idx="45486" formatCode="General">
                  <c:v>30.612300000000001</c:v>
                </c:pt>
                <c:pt idx="45487" formatCode="General">
                  <c:v>30.613</c:v>
                </c:pt>
                <c:pt idx="45488" formatCode="General">
                  <c:v>30.613700000000001</c:v>
                </c:pt>
                <c:pt idx="45489" formatCode="General">
                  <c:v>30.6143</c:v>
                </c:pt>
                <c:pt idx="45490" formatCode="General">
                  <c:v>30.614999999999998</c:v>
                </c:pt>
                <c:pt idx="45491" formatCode="General">
                  <c:v>30.6157</c:v>
                </c:pt>
                <c:pt idx="45492" formatCode="General">
                  <c:v>30.616299999999999</c:v>
                </c:pt>
                <c:pt idx="45493" formatCode="General">
                  <c:v>30.617000000000001</c:v>
                </c:pt>
                <c:pt idx="45494" formatCode="General">
                  <c:v>30.617699999999999</c:v>
                </c:pt>
                <c:pt idx="45495" formatCode="General">
                  <c:v>30.618400000000001</c:v>
                </c:pt>
                <c:pt idx="45496" formatCode="General">
                  <c:v>30.619</c:v>
                </c:pt>
                <c:pt idx="45497" formatCode="General">
                  <c:v>30.619700000000002</c:v>
                </c:pt>
                <c:pt idx="45498" formatCode="General">
                  <c:v>30.6204</c:v>
                </c:pt>
                <c:pt idx="45499" formatCode="General">
                  <c:v>30.621099999999998</c:v>
                </c:pt>
                <c:pt idx="45500" formatCode="General">
                  <c:v>30.621700000000001</c:v>
                </c:pt>
                <c:pt idx="45501" formatCode="General">
                  <c:v>30.622399999999999</c:v>
                </c:pt>
                <c:pt idx="45502" formatCode="General">
                  <c:v>30.623100000000001</c:v>
                </c:pt>
                <c:pt idx="45503" formatCode="General">
                  <c:v>30.623799999999999</c:v>
                </c:pt>
                <c:pt idx="45504" formatCode="General">
                  <c:v>30.624400000000001</c:v>
                </c:pt>
                <c:pt idx="45505" formatCode="General">
                  <c:v>30.6251</c:v>
                </c:pt>
                <c:pt idx="45506" formatCode="General">
                  <c:v>30.625800000000002</c:v>
                </c:pt>
                <c:pt idx="45507" formatCode="General">
                  <c:v>30.6264</c:v>
                </c:pt>
                <c:pt idx="45508" formatCode="General">
                  <c:v>30.627099999999999</c:v>
                </c:pt>
                <c:pt idx="45509" formatCode="General">
                  <c:v>30.627800000000001</c:v>
                </c:pt>
                <c:pt idx="45510" formatCode="General">
                  <c:v>30.628499999999999</c:v>
                </c:pt>
                <c:pt idx="45511" formatCode="General">
                  <c:v>30.629100000000001</c:v>
                </c:pt>
                <c:pt idx="45512" formatCode="General">
                  <c:v>30.629799999999999</c:v>
                </c:pt>
                <c:pt idx="45513" formatCode="General">
                  <c:v>30.630500000000001</c:v>
                </c:pt>
                <c:pt idx="45514" formatCode="General">
                  <c:v>30.6312</c:v>
                </c:pt>
                <c:pt idx="45515" formatCode="General">
                  <c:v>30.631799999999998</c:v>
                </c:pt>
                <c:pt idx="45516" formatCode="General">
                  <c:v>30.6325</c:v>
                </c:pt>
                <c:pt idx="45517" formatCode="General">
                  <c:v>30.633199999999999</c:v>
                </c:pt>
                <c:pt idx="45518" formatCode="General">
                  <c:v>30.633800000000001</c:v>
                </c:pt>
                <c:pt idx="45519" formatCode="General">
                  <c:v>30.634499999999999</c:v>
                </c:pt>
                <c:pt idx="45520" formatCode="General">
                  <c:v>30.635200000000001</c:v>
                </c:pt>
                <c:pt idx="45521" formatCode="General">
                  <c:v>30.635899999999999</c:v>
                </c:pt>
                <c:pt idx="45522" formatCode="General">
                  <c:v>30.636500000000002</c:v>
                </c:pt>
                <c:pt idx="45523" formatCode="General">
                  <c:v>30.6372</c:v>
                </c:pt>
                <c:pt idx="45524" formatCode="General">
                  <c:v>30.637899999999998</c:v>
                </c:pt>
                <c:pt idx="45525" formatCode="General">
                  <c:v>30.6386</c:v>
                </c:pt>
                <c:pt idx="45526" formatCode="General">
                  <c:v>30.639199999999999</c:v>
                </c:pt>
                <c:pt idx="45527" formatCode="General">
                  <c:v>30.639900000000001</c:v>
                </c:pt>
                <c:pt idx="45528" formatCode="General">
                  <c:v>30.640599999999999</c:v>
                </c:pt>
                <c:pt idx="45529" formatCode="General">
                  <c:v>30.641300000000001</c:v>
                </c:pt>
                <c:pt idx="45530" formatCode="General">
                  <c:v>30.6419</c:v>
                </c:pt>
                <c:pt idx="45531" formatCode="General">
                  <c:v>30.642600000000002</c:v>
                </c:pt>
                <c:pt idx="45532" formatCode="General">
                  <c:v>30.6433</c:v>
                </c:pt>
                <c:pt idx="45533" formatCode="General">
                  <c:v>30.643899999999999</c:v>
                </c:pt>
                <c:pt idx="45534" formatCode="General">
                  <c:v>30.644600000000001</c:v>
                </c:pt>
                <c:pt idx="45535" formatCode="General">
                  <c:v>30.645299999999999</c:v>
                </c:pt>
                <c:pt idx="45536" formatCode="General">
                  <c:v>30.646000000000001</c:v>
                </c:pt>
                <c:pt idx="45537" formatCode="General">
                  <c:v>30.646599999999999</c:v>
                </c:pt>
                <c:pt idx="45538" formatCode="General">
                  <c:v>30.647300000000001</c:v>
                </c:pt>
                <c:pt idx="45539" formatCode="General">
                  <c:v>30.648</c:v>
                </c:pt>
                <c:pt idx="45540" formatCode="General">
                  <c:v>30.648700000000002</c:v>
                </c:pt>
                <c:pt idx="45541" formatCode="General">
                  <c:v>30.6493</c:v>
                </c:pt>
                <c:pt idx="45542" formatCode="General">
                  <c:v>30.65</c:v>
                </c:pt>
                <c:pt idx="45543" formatCode="General">
                  <c:v>30.650700000000001</c:v>
                </c:pt>
                <c:pt idx="45544" formatCode="General">
                  <c:v>30.651299999999999</c:v>
                </c:pt>
                <c:pt idx="45545" formatCode="General">
                  <c:v>30.652000000000001</c:v>
                </c:pt>
                <c:pt idx="45546" formatCode="General">
                  <c:v>30.652699999999999</c:v>
                </c:pt>
                <c:pt idx="45547" formatCode="General">
                  <c:v>30.653400000000001</c:v>
                </c:pt>
                <c:pt idx="45548" formatCode="General">
                  <c:v>30.654</c:v>
                </c:pt>
                <c:pt idx="45549" formatCode="General">
                  <c:v>30.654699999999998</c:v>
                </c:pt>
                <c:pt idx="45550" formatCode="General">
                  <c:v>30.6554</c:v>
                </c:pt>
                <c:pt idx="45551" formatCode="General">
                  <c:v>30.656099999999999</c:v>
                </c:pt>
                <c:pt idx="45552" formatCode="General">
                  <c:v>30.656700000000001</c:v>
                </c:pt>
                <c:pt idx="45553" formatCode="General">
                  <c:v>30.657399999999999</c:v>
                </c:pt>
                <c:pt idx="45554" formatCode="General">
                  <c:v>30.658100000000001</c:v>
                </c:pt>
                <c:pt idx="45555" formatCode="General">
                  <c:v>30.6587</c:v>
                </c:pt>
                <c:pt idx="45556" formatCode="General">
                  <c:v>30.659400000000002</c:v>
                </c:pt>
                <c:pt idx="45557" formatCode="General">
                  <c:v>30.6601</c:v>
                </c:pt>
                <c:pt idx="45558" formatCode="General">
                  <c:v>30.660799999999998</c:v>
                </c:pt>
                <c:pt idx="45559" formatCode="General">
                  <c:v>30.6614</c:v>
                </c:pt>
                <c:pt idx="45560" formatCode="General">
                  <c:v>30.662099999999999</c:v>
                </c:pt>
                <c:pt idx="45561" formatCode="General">
                  <c:v>30.662800000000001</c:v>
                </c:pt>
                <c:pt idx="45562" formatCode="General">
                  <c:v>30.663499999999999</c:v>
                </c:pt>
                <c:pt idx="45563" formatCode="General">
                  <c:v>30.664100000000001</c:v>
                </c:pt>
                <c:pt idx="45564" formatCode="General">
                  <c:v>30.6648</c:v>
                </c:pt>
                <c:pt idx="45565" formatCode="General">
                  <c:v>30.665500000000002</c:v>
                </c:pt>
                <c:pt idx="45566" formatCode="General">
                  <c:v>30.6662</c:v>
                </c:pt>
                <c:pt idx="45567" formatCode="General">
                  <c:v>30.666799999999999</c:v>
                </c:pt>
                <c:pt idx="45568" formatCode="General">
                  <c:v>30.6675</c:v>
                </c:pt>
                <c:pt idx="45569" formatCode="General">
                  <c:v>30.668199999999999</c:v>
                </c:pt>
                <c:pt idx="45570" formatCode="General">
                  <c:v>30.668800000000001</c:v>
                </c:pt>
                <c:pt idx="45571" formatCode="General">
                  <c:v>30.669499999999999</c:v>
                </c:pt>
                <c:pt idx="45572" formatCode="General">
                  <c:v>30.670200000000001</c:v>
                </c:pt>
                <c:pt idx="45573" formatCode="General">
                  <c:v>30.6709</c:v>
                </c:pt>
                <c:pt idx="45574" formatCode="General">
                  <c:v>30.671500000000002</c:v>
                </c:pt>
                <c:pt idx="45575" formatCode="General">
                  <c:v>30.6722</c:v>
                </c:pt>
                <c:pt idx="45576" formatCode="General">
                  <c:v>30.672899999999998</c:v>
                </c:pt>
                <c:pt idx="45577" formatCode="General">
                  <c:v>30.6736</c:v>
                </c:pt>
                <c:pt idx="45578" formatCode="General">
                  <c:v>30.674199999999999</c:v>
                </c:pt>
                <c:pt idx="45579" formatCode="General">
                  <c:v>30.674900000000001</c:v>
                </c:pt>
                <c:pt idx="45580" formatCode="General">
                  <c:v>30.675599999999999</c:v>
                </c:pt>
                <c:pt idx="45581" formatCode="General">
                  <c:v>30.676200000000001</c:v>
                </c:pt>
                <c:pt idx="45582" formatCode="General">
                  <c:v>30.6769</c:v>
                </c:pt>
                <c:pt idx="45583" formatCode="General">
                  <c:v>30.677600000000002</c:v>
                </c:pt>
                <c:pt idx="45584" formatCode="General">
                  <c:v>30.6783</c:v>
                </c:pt>
                <c:pt idx="45585" formatCode="General">
                  <c:v>30.678899999999999</c:v>
                </c:pt>
                <c:pt idx="45586" formatCode="General">
                  <c:v>30.679600000000001</c:v>
                </c:pt>
                <c:pt idx="45587" formatCode="General">
                  <c:v>30.680299999999999</c:v>
                </c:pt>
                <c:pt idx="45588" formatCode="General">
                  <c:v>30.681000000000001</c:v>
                </c:pt>
                <c:pt idx="45589" formatCode="General">
                  <c:v>30.6816</c:v>
                </c:pt>
                <c:pt idx="45590" formatCode="General">
                  <c:v>30.682300000000001</c:v>
                </c:pt>
                <c:pt idx="45591" formatCode="General">
                  <c:v>30.683</c:v>
                </c:pt>
                <c:pt idx="45592" formatCode="General">
                  <c:v>30.683700000000002</c:v>
                </c:pt>
                <c:pt idx="45593" formatCode="General">
                  <c:v>30.6843</c:v>
                </c:pt>
                <c:pt idx="45594" formatCode="General">
                  <c:v>30.684999999999999</c:v>
                </c:pt>
                <c:pt idx="45595" formatCode="General">
                  <c:v>30.685700000000001</c:v>
                </c:pt>
                <c:pt idx="45596" formatCode="General">
                  <c:v>30.686299999999999</c:v>
                </c:pt>
                <c:pt idx="45597" formatCode="General">
                  <c:v>30.687000000000001</c:v>
                </c:pt>
                <c:pt idx="45598" formatCode="General">
                  <c:v>30.6877</c:v>
                </c:pt>
                <c:pt idx="45599" formatCode="General">
                  <c:v>30.688400000000001</c:v>
                </c:pt>
                <c:pt idx="45600" formatCode="General">
                  <c:v>30.689</c:v>
                </c:pt>
                <c:pt idx="45601" formatCode="General">
                  <c:v>30.689699999999998</c:v>
                </c:pt>
                <c:pt idx="45602" formatCode="General">
                  <c:v>30.6904</c:v>
                </c:pt>
                <c:pt idx="45603" formatCode="General">
                  <c:v>30.691099999999999</c:v>
                </c:pt>
                <c:pt idx="45604" formatCode="General">
                  <c:v>30.691700000000001</c:v>
                </c:pt>
                <c:pt idx="45605" formatCode="General">
                  <c:v>30.692399999999999</c:v>
                </c:pt>
                <c:pt idx="45606" formatCode="General">
                  <c:v>30.693100000000001</c:v>
                </c:pt>
                <c:pt idx="45607" formatCode="General">
                  <c:v>30.6937</c:v>
                </c:pt>
                <c:pt idx="45608" formatCode="General">
                  <c:v>30.694400000000002</c:v>
                </c:pt>
                <c:pt idx="45609" formatCode="General">
                  <c:v>30.6951</c:v>
                </c:pt>
                <c:pt idx="45610" formatCode="General">
                  <c:v>30.695799999999998</c:v>
                </c:pt>
                <c:pt idx="45611" formatCode="General">
                  <c:v>30.696400000000001</c:v>
                </c:pt>
                <c:pt idx="45612" formatCode="General">
                  <c:v>30.697099999999999</c:v>
                </c:pt>
                <c:pt idx="45613" formatCode="General">
                  <c:v>30.697800000000001</c:v>
                </c:pt>
                <c:pt idx="45614" formatCode="General">
                  <c:v>30.698499999999999</c:v>
                </c:pt>
                <c:pt idx="45615" formatCode="General">
                  <c:v>30.699100000000001</c:v>
                </c:pt>
                <c:pt idx="45616" formatCode="General">
                  <c:v>30.6998</c:v>
                </c:pt>
                <c:pt idx="45617" formatCode="General">
                  <c:v>30.700500000000002</c:v>
                </c:pt>
                <c:pt idx="45618" formatCode="General">
                  <c:v>30.7011</c:v>
                </c:pt>
                <c:pt idx="45619" formatCode="General">
                  <c:v>30.701799999999999</c:v>
                </c:pt>
                <c:pt idx="45620" formatCode="General">
                  <c:v>30.702500000000001</c:v>
                </c:pt>
                <c:pt idx="45621" formatCode="General">
                  <c:v>30.703199999999999</c:v>
                </c:pt>
                <c:pt idx="45622" formatCode="General">
                  <c:v>30.703800000000001</c:v>
                </c:pt>
                <c:pt idx="45623" formatCode="General">
                  <c:v>30.704499999999999</c:v>
                </c:pt>
                <c:pt idx="45624" formatCode="General">
                  <c:v>30.705200000000001</c:v>
                </c:pt>
                <c:pt idx="45625" formatCode="General">
                  <c:v>30.7059</c:v>
                </c:pt>
                <c:pt idx="45626" formatCode="General">
                  <c:v>30.706499999999998</c:v>
                </c:pt>
                <c:pt idx="45627" formatCode="General">
                  <c:v>30.7072</c:v>
                </c:pt>
                <c:pt idx="45628" formatCode="General">
                  <c:v>30.707899999999999</c:v>
                </c:pt>
                <c:pt idx="45629" formatCode="General">
                  <c:v>30.708600000000001</c:v>
                </c:pt>
                <c:pt idx="45630" formatCode="General">
                  <c:v>30.709199999999999</c:v>
                </c:pt>
                <c:pt idx="45631" formatCode="General">
                  <c:v>30.709900000000001</c:v>
                </c:pt>
                <c:pt idx="45632" formatCode="General">
                  <c:v>30.710599999999999</c:v>
                </c:pt>
                <c:pt idx="45633" formatCode="General">
                  <c:v>30.711200000000002</c:v>
                </c:pt>
                <c:pt idx="45634" formatCode="General">
                  <c:v>30.7119</c:v>
                </c:pt>
                <c:pt idx="45635" formatCode="General">
                  <c:v>30.712599999999998</c:v>
                </c:pt>
                <c:pt idx="45636" formatCode="General">
                  <c:v>30.7133</c:v>
                </c:pt>
                <c:pt idx="45637" formatCode="General">
                  <c:v>30.713899999999999</c:v>
                </c:pt>
                <c:pt idx="45638" formatCode="General">
                  <c:v>30.714600000000001</c:v>
                </c:pt>
                <c:pt idx="45639" formatCode="General">
                  <c:v>30.715299999999999</c:v>
                </c:pt>
                <c:pt idx="45640" formatCode="General">
                  <c:v>30.716000000000001</c:v>
                </c:pt>
                <c:pt idx="45641" formatCode="General">
                  <c:v>30.7166</c:v>
                </c:pt>
                <c:pt idx="45642" formatCode="General">
                  <c:v>30.717300000000002</c:v>
                </c:pt>
                <c:pt idx="45643" formatCode="General">
                  <c:v>30.718</c:v>
                </c:pt>
                <c:pt idx="45644" formatCode="General">
                  <c:v>30.718599999999999</c:v>
                </c:pt>
                <c:pt idx="45645" formatCode="General">
                  <c:v>30.7193</c:v>
                </c:pt>
                <c:pt idx="45646" formatCode="General">
                  <c:v>30.72</c:v>
                </c:pt>
                <c:pt idx="45647" formatCode="General">
                  <c:v>30.720700000000001</c:v>
                </c:pt>
                <c:pt idx="45648" formatCode="General">
                  <c:v>30.721299999999999</c:v>
                </c:pt>
                <c:pt idx="45649" formatCode="General">
                  <c:v>30.722000000000001</c:v>
                </c:pt>
                <c:pt idx="45650" formatCode="General">
                  <c:v>30.7227</c:v>
                </c:pt>
                <c:pt idx="45651" formatCode="General">
                  <c:v>30.723400000000002</c:v>
                </c:pt>
                <c:pt idx="45652" formatCode="General">
                  <c:v>30.724</c:v>
                </c:pt>
                <c:pt idx="45653" formatCode="General">
                  <c:v>30.724699999999999</c:v>
                </c:pt>
                <c:pt idx="45654" formatCode="General">
                  <c:v>30.7254</c:v>
                </c:pt>
                <c:pt idx="45655" formatCode="General">
                  <c:v>30.725999999999999</c:v>
                </c:pt>
                <c:pt idx="45656" formatCode="General">
                  <c:v>30.726700000000001</c:v>
                </c:pt>
                <c:pt idx="45657" formatCode="General">
                  <c:v>30.727399999999999</c:v>
                </c:pt>
                <c:pt idx="45658" formatCode="General">
                  <c:v>30.728100000000001</c:v>
                </c:pt>
                <c:pt idx="45659" formatCode="General">
                  <c:v>30.7287</c:v>
                </c:pt>
                <c:pt idx="45660" formatCode="General">
                  <c:v>30.729399999999998</c:v>
                </c:pt>
                <c:pt idx="45661" formatCode="General">
                  <c:v>30.7301</c:v>
                </c:pt>
                <c:pt idx="45662" formatCode="General">
                  <c:v>30.730799999999999</c:v>
                </c:pt>
                <c:pt idx="45663" formatCode="General">
                  <c:v>30.731400000000001</c:v>
                </c:pt>
                <c:pt idx="45664" formatCode="General">
                  <c:v>30.732099999999999</c:v>
                </c:pt>
                <c:pt idx="45665" formatCode="General">
                  <c:v>30.732800000000001</c:v>
                </c:pt>
                <c:pt idx="45666" formatCode="General">
                  <c:v>30.733499999999999</c:v>
                </c:pt>
                <c:pt idx="45667" formatCode="General">
                  <c:v>30.734100000000002</c:v>
                </c:pt>
                <c:pt idx="45668" formatCode="General">
                  <c:v>30.7348</c:v>
                </c:pt>
                <c:pt idx="45669" formatCode="General">
                  <c:v>30.735499999999998</c:v>
                </c:pt>
                <c:pt idx="45670" formatCode="General">
                  <c:v>30.7361</c:v>
                </c:pt>
                <c:pt idx="45671" formatCode="General">
                  <c:v>30.736799999999999</c:v>
                </c:pt>
                <c:pt idx="45672" formatCode="General">
                  <c:v>30.737500000000001</c:v>
                </c:pt>
                <c:pt idx="45673" formatCode="General">
                  <c:v>30.738199999999999</c:v>
                </c:pt>
                <c:pt idx="45674" formatCode="General">
                  <c:v>30.738800000000001</c:v>
                </c:pt>
                <c:pt idx="45675" formatCode="General">
                  <c:v>30.7395</c:v>
                </c:pt>
                <c:pt idx="45676" formatCode="General">
                  <c:v>30.740200000000002</c:v>
                </c:pt>
                <c:pt idx="45677" formatCode="General">
                  <c:v>30.7409</c:v>
                </c:pt>
                <c:pt idx="45678" formatCode="General">
                  <c:v>30.741499999999998</c:v>
                </c:pt>
                <c:pt idx="45679" formatCode="General">
                  <c:v>30.7422</c:v>
                </c:pt>
                <c:pt idx="45680" formatCode="General">
                  <c:v>30.742899999999999</c:v>
                </c:pt>
                <c:pt idx="45681" formatCode="General">
                  <c:v>30.743500000000001</c:v>
                </c:pt>
                <c:pt idx="45682" formatCode="General">
                  <c:v>30.744199999999999</c:v>
                </c:pt>
                <c:pt idx="45683" formatCode="General">
                  <c:v>30.744900000000001</c:v>
                </c:pt>
                <c:pt idx="45684" formatCode="General">
                  <c:v>30.7456</c:v>
                </c:pt>
                <c:pt idx="45685" formatCode="General">
                  <c:v>30.746200000000002</c:v>
                </c:pt>
                <c:pt idx="45686" formatCode="General">
                  <c:v>30.7469</c:v>
                </c:pt>
                <c:pt idx="45687" formatCode="General">
                  <c:v>30.747599999999998</c:v>
                </c:pt>
                <c:pt idx="45688" formatCode="General">
                  <c:v>30.7483</c:v>
                </c:pt>
                <c:pt idx="45689" formatCode="General">
                  <c:v>30.748899999999999</c:v>
                </c:pt>
                <c:pt idx="45690" formatCode="General">
                  <c:v>30.749600000000001</c:v>
                </c:pt>
                <c:pt idx="45691" formatCode="General">
                  <c:v>30.750299999999999</c:v>
                </c:pt>
                <c:pt idx="45692" formatCode="General">
                  <c:v>30.751000000000001</c:v>
                </c:pt>
                <c:pt idx="45693" formatCode="General">
                  <c:v>30.7516</c:v>
                </c:pt>
                <c:pt idx="45694" formatCode="General">
                  <c:v>30.752300000000002</c:v>
                </c:pt>
                <c:pt idx="45695" formatCode="General">
                  <c:v>30.753</c:v>
                </c:pt>
                <c:pt idx="45696" formatCode="General">
                  <c:v>30.753599999999999</c:v>
                </c:pt>
                <c:pt idx="45697" formatCode="General">
                  <c:v>30.754300000000001</c:v>
                </c:pt>
                <c:pt idx="45698" formatCode="General">
                  <c:v>30.754999999999999</c:v>
                </c:pt>
                <c:pt idx="45699" formatCode="General">
                  <c:v>30.755700000000001</c:v>
                </c:pt>
                <c:pt idx="45700" formatCode="General">
                  <c:v>30.7563</c:v>
                </c:pt>
                <c:pt idx="45701" formatCode="General">
                  <c:v>30.757000000000001</c:v>
                </c:pt>
                <c:pt idx="45702" formatCode="General">
                  <c:v>30.7577</c:v>
                </c:pt>
                <c:pt idx="45703" formatCode="General">
                  <c:v>30.758400000000002</c:v>
                </c:pt>
                <c:pt idx="45704" formatCode="General">
                  <c:v>30.759</c:v>
                </c:pt>
                <c:pt idx="45705" formatCode="General">
                  <c:v>30.759699999999999</c:v>
                </c:pt>
                <c:pt idx="45706" formatCode="General">
                  <c:v>30.760400000000001</c:v>
                </c:pt>
                <c:pt idx="45707" formatCode="General">
                  <c:v>30.760999999999999</c:v>
                </c:pt>
                <c:pt idx="45708" formatCode="General">
                  <c:v>30.761700000000001</c:v>
                </c:pt>
                <c:pt idx="45709" formatCode="General">
                  <c:v>30.7624</c:v>
                </c:pt>
                <c:pt idx="45710" formatCode="General">
                  <c:v>30.763100000000001</c:v>
                </c:pt>
                <c:pt idx="45711" formatCode="General">
                  <c:v>30.7637</c:v>
                </c:pt>
                <c:pt idx="45712" formatCode="General">
                  <c:v>30.764399999999998</c:v>
                </c:pt>
                <c:pt idx="45713" formatCode="General">
                  <c:v>30.7651</c:v>
                </c:pt>
                <c:pt idx="45714" formatCode="General">
                  <c:v>30.765799999999999</c:v>
                </c:pt>
                <c:pt idx="45715" formatCode="General">
                  <c:v>30.766400000000001</c:v>
                </c:pt>
                <c:pt idx="45716" formatCode="General">
                  <c:v>30.767099999999999</c:v>
                </c:pt>
                <c:pt idx="45717" formatCode="General">
                  <c:v>30.767800000000001</c:v>
                </c:pt>
                <c:pt idx="45718" formatCode="General">
                  <c:v>30.7684</c:v>
                </c:pt>
                <c:pt idx="45719" formatCode="General">
                  <c:v>30.769100000000002</c:v>
                </c:pt>
                <c:pt idx="45720" formatCode="General">
                  <c:v>30.7698</c:v>
                </c:pt>
                <c:pt idx="45721" formatCode="General">
                  <c:v>30.770499999999998</c:v>
                </c:pt>
                <c:pt idx="45722" formatCode="General">
                  <c:v>30.771100000000001</c:v>
                </c:pt>
                <c:pt idx="45723" formatCode="General">
                  <c:v>30.771799999999999</c:v>
                </c:pt>
                <c:pt idx="45724" formatCode="General">
                  <c:v>30.772500000000001</c:v>
                </c:pt>
                <c:pt idx="45725" formatCode="General">
                  <c:v>30.773199999999999</c:v>
                </c:pt>
                <c:pt idx="45726" formatCode="General">
                  <c:v>30.773800000000001</c:v>
                </c:pt>
                <c:pt idx="45727" formatCode="General">
                  <c:v>30.7745</c:v>
                </c:pt>
                <c:pt idx="45728" formatCode="General">
                  <c:v>30.775200000000002</c:v>
                </c:pt>
                <c:pt idx="45729" formatCode="General">
                  <c:v>30.7759</c:v>
                </c:pt>
                <c:pt idx="45730" formatCode="General">
                  <c:v>30.776499999999999</c:v>
                </c:pt>
                <c:pt idx="45731" formatCode="General">
                  <c:v>30.777200000000001</c:v>
                </c:pt>
                <c:pt idx="45732" formatCode="General">
                  <c:v>30.777899999999999</c:v>
                </c:pt>
                <c:pt idx="45733" formatCode="General">
                  <c:v>30.778500000000001</c:v>
                </c:pt>
                <c:pt idx="45734" formatCode="General">
                  <c:v>30.779199999999999</c:v>
                </c:pt>
                <c:pt idx="45735" formatCode="General">
                  <c:v>30.779900000000001</c:v>
                </c:pt>
                <c:pt idx="45736" formatCode="General">
                  <c:v>30.7806</c:v>
                </c:pt>
                <c:pt idx="45737" formatCode="General">
                  <c:v>30.781199999999998</c:v>
                </c:pt>
                <c:pt idx="45738" formatCode="General">
                  <c:v>30.7819</c:v>
                </c:pt>
                <c:pt idx="45739" formatCode="General">
                  <c:v>30.782599999999999</c:v>
                </c:pt>
                <c:pt idx="45740" formatCode="General">
                  <c:v>30.783300000000001</c:v>
                </c:pt>
                <c:pt idx="45741" formatCode="General">
                  <c:v>30.783899999999999</c:v>
                </c:pt>
                <c:pt idx="45742" formatCode="General">
                  <c:v>30.784600000000001</c:v>
                </c:pt>
                <c:pt idx="45743" formatCode="General">
                  <c:v>30.785299999999999</c:v>
                </c:pt>
                <c:pt idx="45744" formatCode="General">
                  <c:v>30.785900000000002</c:v>
                </c:pt>
                <c:pt idx="45745" formatCode="General">
                  <c:v>30.7866</c:v>
                </c:pt>
                <c:pt idx="45746" formatCode="General">
                  <c:v>30.787299999999998</c:v>
                </c:pt>
                <c:pt idx="45747" formatCode="General">
                  <c:v>30.788</c:v>
                </c:pt>
                <c:pt idx="45748" formatCode="General">
                  <c:v>30.788599999999999</c:v>
                </c:pt>
                <c:pt idx="45749" formatCode="General">
                  <c:v>30.789300000000001</c:v>
                </c:pt>
                <c:pt idx="45750" formatCode="General">
                  <c:v>30.79</c:v>
                </c:pt>
                <c:pt idx="45751" formatCode="General">
                  <c:v>30.790700000000001</c:v>
                </c:pt>
                <c:pt idx="45752" formatCode="General">
                  <c:v>30.7913</c:v>
                </c:pt>
                <c:pt idx="45753" formatCode="General">
                  <c:v>30.792000000000002</c:v>
                </c:pt>
                <c:pt idx="45754" formatCode="General">
                  <c:v>30.7927</c:v>
                </c:pt>
                <c:pt idx="45755" formatCode="General">
                  <c:v>30.793399999999998</c:v>
                </c:pt>
                <c:pt idx="45756" formatCode="General">
                  <c:v>30.794</c:v>
                </c:pt>
                <c:pt idx="45757" formatCode="General">
                  <c:v>30.794699999999999</c:v>
                </c:pt>
                <c:pt idx="45758" formatCode="General">
                  <c:v>30.795400000000001</c:v>
                </c:pt>
                <c:pt idx="45759" formatCode="General">
                  <c:v>30.795999999999999</c:v>
                </c:pt>
                <c:pt idx="45760" formatCode="General">
                  <c:v>30.796700000000001</c:v>
                </c:pt>
                <c:pt idx="45761" formatCode="General">
                  <c:v>30.7974</c:v>
                </c:pt>
                <c:pt idx="45762" formatCode="General">
                  <c:v>30.798100000000002</c:v>
                </c:pt>
                <c:pt idx="45763" formatCode="General">
                  <c:v>30.7987</c:v>
                </c:pt>
                <c:pt idx="45764" formatCode="General">
                  <c:v>30.799399999999999</c:v>
                </c:pt>
                <c:pt idx="45765" formatCode="General">
                  <c:v>30.8001</c:v>
                </c:pt>
                <c:pt idx="45766" formatCode="General">
                  <c:v>30.800799999999999</c:v>
                </c:pt>
                <c:pt idx="45767" formatCode="General">
                  <c:v>30.801400000000001</c:v>
                </c:pt>
                <c:pt idx="45768" formatCode="General">
                  <c:v>30.802099999999999</c:v>
                </c:pt>
                <c:pt idx="45769" formatCode="General">
                  <c:v>30.802800000000001</c:v>
                </c:pt>
                <c:pt idx="45770" formatCode="General">
                  <c:v>30.8034</c:v>
                </c:pt>
                <c:pt idx="45771" formatCode="General">
                  <c:v>30.804099999999998</c:v>
                </c:pt>
                <c:pt idx="45772" formatCode="General">
                  <c:v>30.8048</c:v>
                </c:pt>
                <c:pt idx="45773" formatCode="General">
                  <c:v>30.805499999999999</c:v>
                </c:pt>
                <c:pt idx="45774" formatCode="General">
                  <c:v>30.806100000000001</c:v>
                </c:pt>
                <c:pt idx="45775" formatCode="General">
                  <c:v>30.806799999999999</c:v>
                </c:pt>
                <c:pt idx="45776" formatCode="General">
                  <c:v>30.807500000000001</c:v>
                </c:pt>
                <c:pt idx="45777" formatCode="General">
                  <c:v>30.808199999999999</c:v>
                </c:pt>
                <c:pt idx="45778" formatCode="General">
                  <c:v>30.808800000000002</c:v>
                </c:pt>
                <c:pt idx="45779" formatCode="General">
                  <c:v>30.8095</c:v>
                </c:pt>
                <c:pt idx="45780" formatCode="General">
                  <c:v>30.810199999999998</c:v>
                </c:pt>
                <c:pt idx="45781" formatCode="General">
                  <c:v>30.8108</c:v>
                </c:pt>
                <c:pt idx="45782" formatCode="General">
                  <c:v>30.811499999999999</c:v>
                </c:pt>
                <c:pt idx="45783" formatCode="General">
                  <c:v>30.812200000000001</c:v>
                </c:pt>
                <c:pt idx="45784" formatCode="General">
                  <c:v>30.812899999999999</c:v>
                </c:pt>
                <c:pt idx="45785" formatCode="General">
                  <c:v>30.813500000000001</c:v>
                </c:pt>
                <c:pt idx="45786" formatCode="General">
                  <c:v>30.8142</c:v>
                </c:pt>
                <c:pt idx="45787" formatCode="General">
                  <c:v>30.814900000000002</c:v>
                </c:pt>
                <c:pt idx="45788" formatCode="General">
                  <c:v>30.8156</c:v>
                </c:pt>
                <c:pt idx="45789" formatCode="General">
                  <c:v>30.816199999999998</c:v>
                </c:pt>
                <c:pt idx="45790" formatCode="General">
                  <c:v>30.8169</c:v>
                </c:pt>
                <c:pt idx="45791" formatCode="General">
                  <c:v>30.817599999999999</c:v>
                </c:pt>
                <c:pt idx="45792" formatCode="General">
                  <c:v>30.818300000000001</c:v>
                </c:pt>
                <c:pt idx="45793" formatCode="General">
                  <c:v>30.818899999999999</c:v>
                </c:pt>
                <c:pt idx="45794" formatCode="General">
                  <c:v>30.819600000000001</c:v>
                </c:pt>
                <c:pt idx="45795" formatCode="General">
                  <c:v>30.8203</c:v>
                </c:pt>
                <c:pt idx="45796" formatCode="General">
                  <c:v>30.820900000000002</c:v>
                </c:pt>
                <c:pt idx="45797" formatCode="General">
                  <c:v>30.8216</c:v>
                </c:pt>
                <c:pt idx="45798" formatCode="General">
                  <c:v>30.822299999999998</c:v>
                </c:pt>
                <c:pt idx="45799" formatCode="General">
                  <c:v>30.823</c:v>
                </c:pt>
                <c:pt idx="45800" formatCode="General">
                  <c:v>30.823599999999999</c:v>
                </c:pt>
                <c:pt idx="45801" formatCode="General">
                  <c:v>30.824300000000001</c:v>
                </c:pt>
                <c:pt idx="45802" formatCode="General">
                  <c:v>30.824999999999999</c:v>
                </c:pt>
                <c:pt idx="45803" formatCode="General">
                  <c:v>30.825700000000001</c:v>
                </c:pt>
                <c:pt idx="45804" formatCode="General">
                  <c:v>30.8263</c:v>
                </c:pt>
                <c:pt idx="45805" formatCode="General">
                  <c:v>30.827000000000002</c:v>
                </c:pt>
                <c:pt idx="45806" formatCode="General">
                  <c:v>30.8277</c:v>
                </c:pt>
                <c:pt idx="45807" formatCode="General">
                  <c:v>30.828299999999999</c:v>
                </c:pt>
                <c:pt idx="45808" formatCode="General">
                  <c:v>30.829000000000001</c:v>
                </c:pt>
                <c:pt idx="45809" formatCode="General">
                  <c:v>30.829699999999999</c:v>
                </c:pt>
                <c:pt idx="45810" formatCode="General">
                  <c:v>30.830400000000001</c:v>
                </c:pt>
                <c:pt idx="45811" formatCode="General">
                  <c:v>30.831</c:v>
                </c:pt>
                <c:pt idx="45812" formatCode="General">
                  <c:v>30.831700000000001</c:v>
                </c:pt>
                <c:pt idx="45813" formatCode="General">
                  <c:v>30.8324</c:v>
                </c:pt>
                <c:pt idx="45814" formatCode="General">
                  <c:v>30.833100000000002</c:v>
                </c:pt>
                <c:pt idx="45815" formatCode="General">
                  <c:v>30.8337</c:v>
                </c:pt>
                <c:pt idx="45816" formatCode="General">
                  <c:v>30.834399999999999</c:v>
                </c:pt>
                <c:pt idx="45817" formatCode="General">
                  <c:v>30.835100000000001</c:v>
                </c:pt>
                <c:pt idx="45818" formatCode="General">
                  <c:v>30.835699999999999</c:v>
                </c:pt>
                <c:pt idx="45819" formatCode="General">
                  <c:v>30.836400000000001</c:v>
                </c:pt>
                <c:pt idx="45820" formatCode="General">
                  <c:v>30.8371</c:v>
                </c:pt>
                <c:pt idx="45821" formatCode="General">
                  <c:v>30.837800000000001</c:v>
                </c:pt>
                <c:pt idx="45822" formatCode="General">
                  <c:v>30.8384</c:v>
                </c:pt>
                <c:pt idx="45823" formatCode="General">
                  <c:v>30.839099999999998</c:v>
                </c:pt>
                <c:pt idx="45824" formatCode="General">
                  <c:v>30.8398</c:v>
                </c:pt>
                <c:pt idx="45825" formatCode="General">
                  <c:v>30.840499999999999</c:v>
                </c:pt>
                <c:pt idx="45826" formatCode="General">
                  <c:v>30.841100000000001</c:v>
                </c:pt>
                <c:pt idx="45827" formatCode="General">
                  <c:v>30.841799999999999</c:v>
                </c:pt>
                <c:pt idx="45828" formatCode="General">
                  <c:v>30.842500000000001</c:v>
                </c:pt>
                <c:pt idx="45829" formatCode="General">
                  <c:v>30.8432</c:v>
                </c:pt>
                <c:pt idx="45830" formatCode="General">
                  <c:v>30.843800000000002</c:v>
                </c:pt>
                <c:pt idx="45831" formatCode="General">
                  <c:v>30.8445</c:v>
                </c:pt>
                <c:pt idx="45832" formatCode="General">
                  <c:v>30.845199999999998</c:v>
                </c:pt>
                <c:pt idx="45833" formatCode="General">
                  <c:v>30.845800000000001</c:v>
                </c:pt>
                <c:pt idx="45834" formatCode="General">
                  <c:v>30.846499999999999</c:v>
                </c:pt>
                <c:pt idx="45835" formatCode="General">
                  <c:v>30.847200000000001</c:v>
                </c:pt>
                <c:pt idx="45836" formatCode="General">
                  <c:v>30.847899999999999</c:v>
                </c:pt>
                <c:pt idx="45837" formatCode="General">
                  <c:v>30.848500000000001</c:v>
                </c:pt>
                <c:pt idx="45838" formatCode="General">
                  <c:v>30.8492</c:v>
                </c:pt>
                <c:pt idx="45839" formatCode="General">
                  <c:v>30.849900000000002</c:v>
                </c:pt>
                <c:pt idx="45840" formatCode="General">
                  <c:v>30.8506</c:v>
                </c:pt>
                <c:pt idx="45841" formatCode="General">
                  <c:v>30.851199999999999</c:v>
                </c:pt>
                <c:pt idx="45842" formatCode="General">
                  <c:v>30.851900000000001</c:v>
                </c:pt>
                <c:pt idx="45843" formatCode="General">
                  <c:v>30.852599999999999</c:v>
                </c:pt>
                <c:pt idx="45844" formatCode="General">
                  <c:v>30.853200000000001</c:v>
                </c:pt>
                <c:pt idx="45845" formatCode="General">
                  <c:v>30.853899999999999</c:v>
                </c:pt>
                <c:pt idx="45846" formatCode="General">
                  <c:v>30.854600000000001</c:v>
                </c:pt>
                <c:pt idx="45847" formatCode="General">
                  <c:v>30.8553</c:v>
                </c:pt>
                <c:pt idx="45848" formatCode="General">
                  <c:v>30.855899999999998</c:v>
                </c:pt>
                <c:pt idx="45849" formatCode="General">
                  <c:v>30.8566</c:v>
                </c:pt>
                <c:pt idx="45850" formatCode="General">
                  <c:v>30.857299999999999</c:v>
                </c:pt>
                <c:pt idx="45851" formatCode="General">
                  <c:v>30.858000000000001</c:v>
                </c:pt>
                <c:pt idx="45852" formatCode="General">
                  <c:v>30.858599999999999</c:v>
                </c:pt>
                <c:pt idx="45853" formatCode="General">
                  <c:v>30.859300000000001</c:v>
                </c:pt>
                <c:pt idx="45854" formatCode="General">
                  <c:v>30.86</c:v>
                </c:pt>
                <c:pt idx="45855" formatCode="General">
                  <c:v>30.860700000000001</c:v>
                </c:pt>
                <c:pt idx="45856" formatCode="General">
                  <c:v>30.8613</c:v>
                </c:pt>
                <c:pt idx="45857" formatCode="General">
                  <c:v>30.861999999999998</c:v>
                </c:pt>
                <c:pt idx="45858" formatCode="General">
                  <c:v>30.8627</c:v>
                </c:pt>
                <c:pt idx="45859" formatCode="General">
                  <c:v>30.863299999999999</c:v>
                </c:pt>
                <c:pt idx="45860" formatCode="General">
                  <c:v>30.864000000000001</c:v>
                </c:pt>
                <c:pt idx="45861" formatCode="General">
                  <c:v>30.864699999999999</c:v>
                </c:pt>
                <c:pt idx="45862" formatCode="General">
                  <c:v>30.865400000000001</c:v>
                </c:pt>
                <c:pt idx="45863" formatCode="General">
                  <c:v>30.866</c:v>
                </c:pt>
                <c:pt idx="45864" formatCode="General">
                  <c:v>30.866700000000002</c:v>
                </c:pt>
                <c:pt idx="45865" formatCode="General">
                  <c:v>30.8674</c:v>
                </c:pt>
                <c:pt idx="45866" formatCode="General">
                  <c:v>30.868099999999998</c:v>
                </c:pt>
                <c:pt idx="45867" formatCode="General">
                  <c:v>30.8687</c:v>
                </c:pt>
                <c:pt idx="45868" formatCode="General">
                  <c:v>30.869399999999999</c:v>
                </c:pt>
                <c:pt idx="45869" formatCode="General">
                  <c:v>30.870100000000001</c:v>
                </c:pt>
                <c:pt idx="45870" formatCode="General">
                  <c:v>30.870699999999999</c:v>
                </c:pt>
                <c:pt idx="45871" formatCode="General">
                  <c:v>30.871400000000001</c:v>
                </c:pt>
                <c:pt idx="45872" formatCode="General">
                  <c:v>30.8721</c:v>
                </c:pt>
                <c:pt idx="45873" formatCode="General">
                  <c:v>30.872800000000002</c:v>
                </c:pt>
                <c:pt idx="45874" formatCode="General">
                  <c:v>30.8734</c:v>
                </c:pt>
                <c:pt idx="45875" formatCode="General">
                  <c:v>30.874099999999999</c:v>
                </c:pt>
                <c:pt idx="45876" formatCode="General">
                  <c:v>30.8748</c:v>
                </c:pt>
                <c:pt idx="45877" formatCode="General">
                  <c:v>30.875499999999999</c:v>
                </c:pt>
                <c:pt idx="45878" formatCode="General">
                  <c:v>30.876100000000001</c:v>
                </c:pt>
                <c:pt idx="45879" formatCode="General">
                  <c:v>30.876799999999999</c:v>
                </c:pt>
                <c:pt idx="45880" formatCode="General">
                  <c:v>30.877500000000001</c:v>
                </c:pt>
                <c:pt idx="45881" formatCode="General">
                  <c:v>30.8781</c:v>
                </c:pt>
                <c:pt idx="45882" formatCode="General">
                  <c:v>30.878799999999998</c:v>
                </c:pt>
                <c:pt idx="45883" formatCode="General">
                  <c:v>30.8795</c:v>
                </c:pt>
                <c:pt idx="45884" formatCode="General">
                  <c:v>30.880199999999999</c:v>
                </c:pt>
                <c:pt idx="45885" formatCode="General">
                  <c:v>30.880800000000001</c:v>
                </c:pt>
                <c:pt idx="45886" formatCode="General">
                  <c:v>30.881499999999999</c:v>
                </c:pt>
                <c:pt idx="45887" formatCode="General">
                  <c:v>30.882200000000001</c:v>
                </c:pt>
                <c:pt idx="45888" formatCode="General">
                  <c:v>30.882899999999999</c:v>
                </c:pt>
                <c:pt idx="45889" formatCode="General">
                  <c:v>30.883500000000002</c:v>
                </c:pt>
                <c:pt idx="45890" formatCode="General">
                  <c:v>30.8842</c:v>
                </c:pt>
                <c:pt idx="45891" formatCode="General">
                  <c:v>30.884899999999998</c:v>
                </c:pt>
                <c:pt idx="45892" formatCode="General">
                  <c:v>30.8856</c:v>
                </c:pt>
                <c:pt idx="45893" formatCode="General">
                  <c:v>30.886199999999999</c:v>
                </c:pt>
                <c:pt idx="45894" formatCode="General">
                  <c:v>30.886900000000001</c:v>
                </c:pt>
                <c:pt idx="45895" formatCode="General">
                  <c:v>30.887599999999999</c:v>
                </c:pt>
                <c:pt idx="45896" formatCode="General">
                  <c:v>30.888200000000001</c:v>
                </c:pt>
                <c:pt idx="45897" formatCode="General">
                  <c:v>30.8889</c:v>
                </c:pt>
                <c:pt idx="45898" formatCode="General">
                  <c:v>30.889600000000002</c:v>
                </c:pt>
                <c:pt idx="45899" formatCode="General">
                  <c:v>30.8903</c:v>
                </c:pt>
                <c:pt idx="45900" formatCode="General">
                  <c:v>30.890899999999998</c:v>
                </c:pt>
                <c:pt idx="45901" formatCode="General">
                  <c:v>30.8916</c:v>
                </c:pt>
                <c:pt idx="45902" formatCode="General">
                  <c:v>30.892299999999999</c:v>
                </c:pt>
                <c:pt idx="45903" formatCode="General">
                  <c:v>30.893000000000001</c:v>
                </c:pt>
                <c:pt idx="45904" formatCode="General">
                  <c:v>30.893599999999999</c:v>
                </c:pt>
                <c:pt idx="45905" formatCode="General">
                  <c:v>30.894300000000001</c:v>
                </c:pt>
                <c:pt idx="45906" formatCode="General">
                  <c:v>30.895</c:v>
                </c:pt>
                <c:pt idx="45907" formatCode="General">
                  <c:v>30.895600000000002</c:v>
                </c:pt>
                <c:pt idx="45908" formatCode="General">
                  <c:v>30.8963</c:v>
                </c:pt>
                <c:pt idx="45909" formatCode="General">
                  <c:v>30.896999999999998</c:v>
                </c:pt>
                <c:pt idx="45910" formatCode="General">
                  <c:v>30.8977</c:v>
                </c:pt>
                <c:pt idx="45911" formatCode="General">
                  <c:v>30.898299999999999</c:v>
                </c:pt>
                <c:pt idx="45912" formatCode="General">
                  <c:v>30.899000000000001</c:v>
                </c:pt>
                <c:pt idx="45913" formatCode="General">
                  <c:v>30.899699999999999</c:v>
                </c:pt>
                <c:pt idx="45914" formatCode="General">
                  <c:v>30.900400000000001</c:v>
                </c:pt>
                <c:pt idx="45915" formatCode="General">
                  <c:v>30.901</c:v>
                </c:pt>
                <c:pt idx="45916" formatCode="General">
                  <c:v>30.901700000000002</c:v>
                </c:pt>
                <c:pt idx="45917" formatCode="General">
                  <c:v>30.9024</c:v>
                </c:pt>
                <c:pt idx="45918" formatCode="General">
                  <c:v>30.903099999999998</c:v>
                </c:pt>
                <c:pt idx="45919" formatCode="General">
                  <c:v>30.903700000000001</c:v>
                </c:pt>
                <c:pt idx="45920" formatCode="General">
                  <c:v>30.904399999999999</c:v>
                </c:pt>
                <c:pt idx="45921" formatCode="General">
                  <c:v>30.905100000000001</c:v>
                </c:pt>
                <c:pt idx="45922" formatCode="General">
                  <c:v>30.9057</c:v>
                </c:pt>
                <c:pt idx="45923" formatCode="General">
                  <c:v>30.906400000000001</c:v>
                </c:pt>
                <c:pt idx="45924" formatCode="General">
                  <c:v>30.9071</c:v>
                </c:pt>
                <c:pt idx="45925" formatCode="General">
                  <c:v>30.907800000000002</c:v>
                </c:pt>
                <c:pt idx="45926" formatCode="General">
                  <c:v>30.9084</c:v>
                </c:pt>
                <c:pt idx="45927" formatCode="General">
                  <c:v>30.909099999999999</c:v>
                </c:pt>
                <c:pt idx="45928" formatCode="General">
                  <c:v>30.909800000000001</c:v>
                </c:pt>
                <c:pt idx="45929" formatCode="General">
                  <c:v>30.910499999999999</c:v>
                </c:pt>
                <c:pt idx="45930" formatCode="General">
                  <c:v>30.911100000000001</c:v>
                </c:pt>
                <c:pt idx="45931" formatCode="General">
                  <c:v>30.911799999999999</c:v>
                </c:pt>
                <c:pt idx="45932" formatCode="General">
                  <c:v>30.912500000000001</c:v>
                </c:pt>
                <c:pt idx="45933" formatCode="General">
                  <c:v>30.9131</c:v>
                </c:pt>
                <c:pt idx="45934" formatCode="General">
                  <c:v>30.913799999999998</c:v>
                </c:pt>
                <c:pt idx="45935" formatCode="General">
                  <c:v>30.9145</c:v>
                </c:pt>
                <c:pt idx="45936" formatCode="General">
                  <c:v>30.915199999999999</c:v>
                </c:pt>
                <c:pt idx="45937" formatCode="General">
                  <c:v>30.915800000000001</c:v>
                </c:pt>
                <c:pt idx="45938" formatCode="General">
                  <c:v>30.916499999999999</c:v>
                </c:pt>
                <c:pt idx="45939" formatCode="General">
                  <c:v>30.917200000000001</c:v>
                </c:pt>
                <c:pt idx="45940" formatCode="General">
                  <c:v>30.917899999999999</c:v>
                </c:pt>
                <c:pt idx="45941" formatCode="General">
                  <c:v>30.918500000000002</c:v>
                </c:pt>
                <c:pt idx="45942" formatCode="General">
                  <c:v>30.9192</c:v>
                </c:pt>
                <c:pt idx="45943" formatCode="General">
                  <c:v>30.919899999999998</c:v>
                </c:pt>
                <c:pt idx="45944" formatCode="General">
                  <c:v>30.920500000000001</c:v>
                </c:pt>
                <c:pt idx="45945" formatCode="General">
                  <c:v>30.921199999999999</c:v>
                </c:pt>
                <c:pt idx="45946" formatCode="General">
                  <c:v>30.921900000000001</c:v>
                </c:pt>
                <c:pt idx="45947" formatCode="General">
                  <c:v>30.922599999999999</c:v>
                </c:pt>
                <c:pt idx="45948" formatCode="General">
                  <c:v>30.923200000000001</c:v>
                </c:pt>
                <c:pt idx="45949" formatCode="General">
                  <c:v>30.9239</c:v>
                </c:pt>
                <c:pt idx="45950" formatCode="General">
                  <c:v>30.924600000000002</c:v>
                </c:pt>
                <c:pt idx="45951" formatCode="General">
                  <c:v>30.9253</c:v>
                </c:pt>
                <c:pt idx="45952" formatCode="General">
                  <c:v>30.925899999999999</c:v>
                </c:pt>
                <c:pt idx="45953" formatCode="General">
                  <c:v>30.926600000000001</c:v>
                </c:pt>
                <c:pt idx="45954" formatCode="General">
                  <c:v>30.927299999999999</c:v>
                </c:pt>
                <c:pt idx="45955" formatCode="General">
                  <c:v>30.928000000000001</c:v>
                </c:pt>
                <c:pt idx="45956" formatCode="General">
                  <c:v>30.928599999999999</c:v>
                </c:pt>
                <c:pt idx="45957" formatCode="General">
                  <c:v>30.929300000000001</c:v>
                </c:pt>
                <c:pt idx="45958" formatCode="General">
                  <c:v>30.93</c:v>
                </c:pt>
                <c:pt idx="45959" formatCode="General">
                  <c:v>30.930599999999998</c:v>
                </c:pt>
                <c:pt idx="45960" formatCode="General">
                  <c:v>30.9313</c:v>
                </c:pt>
                <c:pt idx="45961" formatCode="General">
                  <c:v>30.931999999999999</c:v>
                </c:pt>
                <c:pt idx="45962" formatCode="General">
                  <c:v>30.932700000000001</c:v>
                </c:pt>
                <c:pt idx="45963" formatCode="General">
                  <c:v>30.933299999999999</c:v>
                </c:pt>
                <c:pt idx="45964" formatCode="General">
                  <c:v>30.934000000000001</c:v>
                </c:pt>
                <c:pt idx="45965" formatCode="General">
                  <c:v>30.934699999999999</c:v>
                </c:pt>
                <c:pt idx="45966" formatCode="General">
                  <c:v>30.935400000000001</c:v>
                </c:pt>
                <c:pt idx="45967" formatCode="General">
                  <c:v>30.936</c:v>
                </c:pt>
                <c:pt idx="45968" formatCode="General">
                  <c:v>30.936699999999998</c:v>
                </c:pt>
                <c:pt idx="45969" formatCode="General">
                  <c:v>30.9374</c:v>
                </c:pt>
                <c:pt idx="45970" formatCode="General">
                  <c:v>30.937999999999999</c:v>
                </c:pt>
                <c:pt idx="45971" formatCode="General">
                  <c:v>30.938700000000001</c:v>
                </c:pt>
                <c:pt idx="45972" formatCode="General">
                  <c:v>30.939399999999999</c:v>
                </c:pt>
                <c:pt idx="45973" formatCode="General">
                  <c:v>30.940100000000001</c:v>
                </c:pt>
                <c:pt idx="45974" formatCode="General">
                  <c:v>30.9407</c:v>
                </c:pt>
                <c:pt idx="45975" formatCode="General">
                  <c:v>30.941400000000002</c:v>
                </c:pt>
                <c:pt idx="45976" formatCode="General">
                  <c:v>30.9421</c:v>
                </c:pt>
                <c:pt idx="45977" formatCode="General">
                  <c:v>30.942799999999998</c:v>
                </c:pt>
                <c:pt idx="45978" formatCode="General">
                  <c:v>30.9434</c:v>
                </c:pt>
                <c:pt idx="45979" formatCode="General">
                  <c:v>30.944099999999999</c:v>
                </c:pt>
                <c:pt idx="45980" formatCode="General">
                  <c:v>30.944800000000001</c:v>
                </c:pt>
                <c:pt idx="45981" formatCode="General">
                  <c:v>30.945399999999999</c:v>
                </c:pt>
                <c:pt idx="45982" formatCode="General">
                  <c:v>30.946100000000001</c:v>
                </c:pt>
                <c:pt idx="45983" formatCode="General">
                  <c:v>30.9468</c:v>
                </c:pt>
                <c:pt idx="45984" formatCode="General">
                  <c:v>30.947500000000002</c:v>
                </c:pt>
                <c:pt idx="45985" formatCode="General">
                  <c:v>30.9481</c:v>
                </c:pt>
                <c:pt idx="45986" formatCode="General">
                  <c:v>30.948799999999999</c:v>
                </c:pt>
                <c:pt idx="45987" formatCode="General">
                  <c:v>30.9495</c:v>
                </c:pt>
                <c:pt idx="45988" formatCode="General">
                  <c:v>30.950199999999999</c:v>
                </c:pt>
                <c:pt idx="45989" formatCode="General">
                  <c:v>30.950800000000001</c:v>
                </c:pt>
                <c:pt idx="45990" formatCode="General">
                  <c:v>30.951499999999999</c:v>
                </c:pt>
                <c:pt idx="45991" formatCode="General">
                  <c:v>30.952200000000001</c:v>
                </c:pt>
                <c:pt idx="45992" formatCode="General">
                  <c:v>30.9529</c:v>
                </c:pt>
                <c:pt idx="45993" formatCode="General">
                  <c:v>30.953499999999998</c:v>
                </c:pt>
                <c:pt idx="45994" formatCode="General">
                  <c:v>30.9542</c:v>
                </c:pt>
                <c:pt idx="45995" formatCode="General">
                  <c:v>30.954899999999999</c:v>
                </c:pt>
                <c:pt idx="45996" formatCode="General">
                  <c:v>30.955500000000001</c:v>
                </c:pt>
                <c:pt idx="45997" formatCode="General">
                  <c:v>30.956199999999999</c:v>
                </c:pt>
                <c:pt idx="45998" formatCode="General">
                  <c:v>30.956900000000001</c:v>
                </c:pt>
                <c:pt idx="45999" formatCode="General">
                  <c:v>30.957599999999999</c:v>
                </c:pt>
                <c:pt idx="46000" formatCode="General">
                  <c:v>30.958200000000001</c:v>
                </c:pt>
                <c:pt idx="46001" formatCode="General">
                  <c:v>30.9589</c:v>
                </c:pt>
                <c:pt idx="46002" formatCode="General">
                  <c:v>30.959599999999998</c:v>
                </c:pt>
                <c:pt idx="46003" formatCode="General">
                  <c:v>30.9603</c:v>
                </c:pt>
                <c:pt idx="46004" formatCode="General">
                  <c:v>30.960899999999999</c:v>
                </c:pt>
                <c:pt idx="46005" formatCode="General">
                  <c:v>30.961600000000001</c:v>
                </c:pt>
                <c:pt idx="46006" formatCode="General">
                  <c:v>30.962299999999999</c:v>
                </c:pt>
                <c:pt idx="46007" formatCode="General">
                  <c:v>30.962900000000001</c:v>
                </c:pt>
                <c:pt idx="46008" formatCode="General">
                  <c:v>30.9636</c:v>
                </c:pt>
                <c:pt idx="46009" formatCode="General">
                  <c:v>30.964300000000001</c:v>
                </c:pt>
                <c:pt idx="46010" formatCode="General">
                  <c:v>30.965</c:v>
                </c:pt>
                <c:pt idx="46011" formatCode="General">
                  <c:v>30.965599999999998</c:v>
                </c:pt>
                <c:pt idx="46012" formatCode="General">
                  <c:v>30.9663</c:v>
                </c:pt>
                <c:pt idx="46013" formatCode="General">
                  <c:v>30.966999999999999</c:v>
                </c:pt>
                <c:pt idx="46014" formatCode="General">
                  <c:v>30.967700000000001</c:v>
                </c:pt>
                <c:pt idx="46015" formatCode="General">
                  <c:v>30.968299999999999</c:v>
                </c:pt>
                <c:pt idx="46016" formatCode="General">
                  <c:v>30.969000000000001</c:v>
                </c:pt>
                <c:pt idx="46017" formatCode="General">
                  <c:v>30.9697</c:v>
                </c:pt>
                <c:pt idx="46018" formatCode="General">
                  <c:v>30.970400000000001</c:v>
                </c:pt>
                <c:pt idx="46019" formatCode="General">
                  <c:v>30.971</c:v>
                </c:pt>
                <c:pt idx="46020" formatCode="General">
                  <c:v>30.971699999999998</c:v>
                </c:pt>
                <c:pt idx="46021" formatCode="General">
                  <c:v>30.9724</c:v>
                </c:pt>
                <c:pt idx="46022" formatCode="General">
                  <c:v>30.972999999999999</c:v>
                </c:pt>
                <c:pt idx="46023" formatCode="General">
                  <c:v>30.973700000000001</c:v>
                </c:pt>
                <c:pt idx="46024" formatCode="General">
                  <c:v>30.974399999999999</c:v>
                </c:pt>
                <c:pt idx="46025" formatCode="General">
                  <c:v>30.975100000000001</c:v>
                </c:pt>
                <c:pt idx="46026" formatCode="General">
                  <c:v>30.9757</c:v>
                </c:pt>
                <c:pt idx="46027" formatCode="General">
                  <c:v>30.976400000000002</c:v>
                </c:pt>
                <c:pt idx="46028" formatCode="General">
                  <c:v>30.9771</c:v>
                </c:pt>
                <c:pt idx="46029" formatCode="General">
                  <c:v>30.977799999999998</c:v>
                </c:pt>
                <c:pt idx="46030" formatCode="General">
                  <c:v>30.978400000000001</c:v>
                </c:pt>
                <c:pt idx="46031" formatCode="General">
                  <c:v>30.979099999999999</c:v>
                </c:pt>
                <c:pt idx="46032" formatCode="General">
                  <c:v>30.979800000000001</c:v>
                </c:pt>
                <c:pt idx="46033" formatCode="General">
                  <c:v>30.980399999999999</c:v>
                </c:pt>
                <c:pt idx="46034" formatCode="General">
                  <c:v>30.981100000000001</c:v>
                </c:pt>
                <c:pt idx="46035" formatCode="General">
                  <c:v>30.9818</c:v>
                </c:pt>
                <c:pt idx="46036" formatCode="General">
                  <c:v>30.982500000000002</c:v>
                </c:pt>
                <c:pt idx="46037" formatCode="General">
                  <c:v>30.9831</c:v>
                </c:pt>
                <c:pt idx="46038" formatCode="General">
                  <c:v>30.983799999999999</c:v>
                </c:pt>
                <c:pt idx="46039" formatCode="General">
                  <c:v>30.984500000000001</c:v>
                </c:pt>
                <c:pt idx="46040" formatCode="General">
                  <c:v>30.985199999999999</c:v>
                </c:pt>
                <c:pt idx="46041" formatCode="General">
                  <c:v>30.985800000000001</c:v>
                </c:pt>
                <c:pt idx="46042" formatCode="General">
                  <c:v>30.986499999999999</c:v>
                </c:pt>
                <c:pt idx="46043" formatCode="General">
                  <c:v>30.987200000000001</c:v>
                </c:pt>
                <c:pt idx="46044" formatCode="General">
                  <c:v>30.9878</c:v>
                </c:pt>
                <c:pt idx="46045" formatCode="General">
                  <c:v>30.988499999999998</c:v>
                </c:pt>
                <c:pt idx="46046" formatCode="General">
                  <c:v>30.9892</c:v>
                </c:pt>
                <c:pt idx="46047" formatCode="General">
                  <c:v>30.989899999999999</c:v>
                </c:pt>
                <c:pt idx="46048" formatCode="General">
                  <c:v>30.990500000000001</c:v>
                </c:pt>
                <c:pt idx="46049" formatCode="General">
                  <c:v>30.991199999999999</c:v>
                </c:pt>
                <c:pt idx="46050" formatCode="General">
                  <c:v>30.991900000000001</c:v>
                </c:pt>
                <c:pt idx="46051" formatCode="General">
                  <c:v>30.992599999999999</c:v>
                </c:pt>
                <c:pt idx="46052" formatCode="General">
                  <c:v>30.993200000000002</c:v>
                </c:pt>
                <c:pt idx="46053" formatCode="General">
                  <c:v>30.9939</c:v>
                </c:pt>
                <c:pt idx="46054" formatCode="General">
                  <c:v>30.994599999999998</c:v>
                </c:pt>
                <c:pt idx="46055" formatCode="General">
                  <c:v>30.9953</c:v>
                </c:pt>
                <c:pt idx="46056" formatCode="General">
                  <c:v>30.995899999999999</c:v>
                </c:pt>
                <c:pt idx="46057" formatCode="General">
                  <c:v>30.996600000000001</c:v>
                </c:pt>
                <c:pt idx="46058" formatCode="General">
                  <c:v>30.997299999999999</c:v>
                </c:pt>
                <c:pt idx="46059" formatCode="General">
                  <c:v>30.997900000000001</c:v>
                </c:pt>
                <c:pt idx="46060" formatCode="General">
                  <c:v>30.9986</c:v>
                </c:pt>
                <c:pt idx="46061" formatCode="General">
                  <c:v>30.999300000000002</c:v>
                </c:pt>
                <c:pt idx="46062" formatCode="General">
                  <c:v>31</c:v>
                </c:pt>
                <c:pt idx="46063" formatCode="General">
                  <c:v>31.000599999999999</c:v>
                </c:pt>
                <c:pt idx="46064" formatCode="General">
                  <c:v>31.001300000000001</c:v>
                </c:pt>
                <c:pt idx="46065" formatCode="General">
                  <c:v>31.001999999999999</c:v>
                </c:pt>
                <c:pt idx="46066" formatCode="General">
                  <c:v>31.002700000000001</c:v>
                </c:pt>
                <c:pt idx="46067" formatCode="General">
                  <c:v>31.003299999999999</c:v>
                </c:pt>
                <c:pt idx="46068" formatCode="General">
                  <c:v>31.004000000000001</c:v>
                </c:pt>
                <c:pt idx="46069" formatCode="General">
                  <c:v>31.0047</c:v>
                </c:pt>
                <c:pt idx="46070" formatCode="General">
                  <c:v>31.005299999999998</c:v>
                </c:pt>
                <c:pt idx="46071" formatCode="General">
                  <c:v>31.006</c:v>
                </c:pt>
                <c:pt idx="46072" formatCode="General">
                  <c:v>31.006699999999999</c:v>
                </c:pt>
                <c:pt idx="46073" formatCode="General">
                  <c:v>31.007400000000001</c:v>
                </c:pt>
                <c:pt idx="46074" formatCode="General">
                  <c:v>31.007999999999999</c:v>
                </c:pt>
                <c:pt idx="46075" formatCode="General">
                  <c:v>31.008700000000001</c:v>
                </c:pt>
                <c:pt idx="46076" formatCode="General">
                  <c:v>31.009399999999999</c:v>
                </c:pt>
                <c:pt idx="46077" formatCode="General">
                  <c:v>31.010100000000001</c:v>
                </c:pt>
                <c:pt idx="46078" formatCode="General">
                  <c:v>31.0107</c:v>
                </c:pt>
                <c:pt idx="46079" formatCode="General">
                  <c:v>31.011399999999998</c:v>
                </c:pt>
                <c:pt idx="46080" formatCode="General">
                  <c:v>31.0121</c:v>
                </c:pt>
                <c:pt idx="46081" formatCode="General">
                  <c:v>31.012699999999999</c:v>
                </c:pt>
                <c:pt idx="46082" formatCode="General">
                  <c:v>31.013400000000001</c:v>
                </c:pt>
                <c:pt idx="46083" formatCode="General">
                  <c:v>31.014099999999999</c:v>
                </c:pt>
                <c:pt idx="46084" formatCode="General">
                  <c:v>31.014800000000001</c:v>
                </c:pt>
                <c:pt idx="46085" formatCode="General">
                  <c:v>31.0154</c:v>
                </c:pt>
                <c:pt idx="46086" formatCode="General">
                  <c:v>31.016100000000002</c:v>
                </c:pt>
                <c:pt idx="46087" formatCode="General">
                  <c:v>31.0168</c:v>
                </c:pt>
                <c:pt idx="46088" formatCode="General">
                  <c:v>31.017499999999998</c:v>
                </c:pt>
                <c:pt idx="46089" formatCode="General">
                  <c:v>31.0181</c:v>
                </c:pt>
                <c:pt idx="46090" formatCode="General">
                  <c:v>31.018799999999999</c:v>
                </c:pt>
                <c:pt idx="46091" formatCode="General">
                  <c:v>31.019500000000001</c:v>
                </c:pt>
                <c:pt idx="46092" formatCode="General">
                  <c:v>31.020199999999999</c:v>
                </c:pt>
                <c:pt idx="46093" formatCode="General">
                  <c:v>31.020800000000001</c:v>
                </c:pt>
                <c:pt idx="46094" formatCode="General">
                  <c:v>31.0215</c:v>
                </c:pt>
                <c:pt idx="46095" formatCode="General">
                  <c:v>31.022200000000002</c:v>
                </c:pt>
                <c:pt idx="46096" formatCode="General">
                  <c:v>31.0228</c:v>
                </c:pt>
                <c:pt idx="46097" formatCode="General">
                  <c:v>31.023499999999999</c:v>
                </c:pt>
                <c:pt idx="46098" formatCode="General">
                  <c:v>31.0242</c:v>
                </c:pt>
                <c:pt idx="46099" formatCode="General">
                  <c:v>31.024899999999999</c:v>
                </c:pt>
                <c:pt idx="46100" formatCode="General">
                  <c:v>31.025500000000001</c:v>
                </c:pt>
                <c:pt idx="46101" formatCode="General">
                  <c:v>31.026199999999999</c:v>
                </c:pt>
                <c:pt idx="46102" formatCode="General">
                  <c:v>31.026900000000001</c:v>
                </c:pt>
                <c:pt idx="46103" formatCode="General">
                  <c:v>31.0276</c:v>
                </c:pt>
                <c:pt idx="46104" formatCode="General">
                  <c:v>31.028199999999998</c:v>
                </c:pt>
                <c:pt idx="46105" formatCode="General">
                  <c:v>31.0289</c:v>
                </c:pt>
                <c:pt idx="46106" formatCode="General">
                  <c:v>31.029599999999999</c:v>
                </c:pt>
                <c:pt idx="46107" formatCode="General">
                  <c:v>31.030200000000001</c:v>
                </c:pt>
                <c:pt idx="46108" formatCode="General">
                  <c:v>31.030899999999999</c:v>
                </c:pt>
                <c:pt idx="46109" formatCode="General">
                  <c:v>31.031600000000001</c:v>
                </c:pt>
                <c:pt idx="46110" formatCode="General">
                  <c:v>31.032299999999999</c:v>
                </c:pt>
                <c:pt idx="46111" formatCode="General">
                  <c:v>31.032900000000001</c:v>
                </c:pt>
                <c:pt idx="46112" formatCode="General">
                  <c:v>31.0336</c:v>
                </c:pt>
                <c:pt idx="46113" formatCode="General">
                  <c:v>31.034300000000002</c:v>
                </c:pt>
                <c:pt idx="46114" formatCode="General">
                  <c:v>31.035</c:v>
                </c:pt>
                <c:pt idx="46115" formatCode="General">
                  <c:v>31.035599999999999</c:v>
                </c:pt>
                <c:pt idx="46116" formatCode="General">
                  <c:v>31.036300000000001</c:v>
                </c:pt>
                <c:pt idx="46117" formatCode="General">
                  <c:v>31.036999999999999</c:v>
                </c:pt>
                <c:pt idx="46118" formatCode="General">
                  <c:v>31.037700000000001</c:v>
                </c:pt>
                <c:pt idx="46119" formatCode="General">
                  <c:v>31.0383</c:v>
                </c:pt>
                <c:pt idx="46120" formatCode="General">
                  <c:v>31.039000000000001</c:v>
                </c:pt>
                <c:pt idx="46121" formatCode="General">
                  <c:v>31.0397</c:v>
                </c:pt>
                <c:pt idx="46122" formatCode="General">
                  <c:v>31.040299999999998</c:v>
                </c:pt>
                <c:pt idx="46123" formatCode="General">
                  <c:v>31.041</c:v>
                </c:pt>
                <c:pt idx="46124" formatCode="General">
                  <c:v>31.041699999999999</c:v>
                </c:pt>
                <c:pt idx="46125" formatCode="General">
                  <c:v>31.042400000000001</c:v>
                </c:pt>
                <c:pt idx="46126" formatCode="General">
                  <c:v>31.042999999999999</c:v>
                </c:pt>
                <c:pt idx="46127" formatCode="General">
                  <c:v>31.043700000000001</c:v>
                </c:pt>
                <c:pt idx="46128" formatCode="General">
                  <c:v>31.0444</c:v>
                </c:pt>
                <c:pt idx="46129" formatCode="General">
                  <c:v>31.045100000000001</c:v>
                </c:pt>
                <c:pt idx="46130" formatCode="General">
                  <c:v>31.0457</c:v>
                </c:pt>
                <c:pt idx="46131" formatCode="General">
                  <c:v>31.046399999999998</c:v>
                </c:pt>
                <c:pt idx="46132" formatCode="General">
                  <c:v>31.0471</c:v>
                </c:pt>
                <c:pt idx="46133" formatCode="General">
                  <c:v>31.047699999999999</c:v>
                </c:pt>
                <c:pt idx="46134" formatCode="General">
                  <c:v>31.048400000000001</c:v>
                </c:pt>
                <c:pt idx="46135" formatCode="General">
                  <c:v>31.049099999999999</c:v>
                </c:pt>
                <c:pt idx="46136" formatCode="General">
                  <c:v>31.049800000000001</c:v>
                </c:pt>
                <c:pt idx="46137" formatCode="General">
                  <c:v>31.0504</c:v>
                </c:pt>
                <c:pt idx="46138" formatCode="General">
                  <c:v>31.051100000000002</c:v>
                </c:pt>
                <c:pt idx="46139" formatCode="General">
                  <c:v>31.0518</c:v>
                </c:pt>
                <c:pt idx="46140" formatCode="General">
                  <c:v>31.052499999999998</c:v>
                </c:pt>
                <c:pt idx="46141" formatCode="General">
                  <c:v>31.053100000000001</c:v>
                </c:pt>
                <c:pt idx="46142" formatCode="General">
                  <c:v>31.053799999999999</c:v>
                </c:pt>
                <c:pt idx="46143" formatCode="General">
                  <c:v>31.054500000000001</c:v>
                </c:pt>
                <c:pt idx="46144" formatCode="General">
                  <c:v>31.055099999999999</c:v>
                </c:pt>
                <c:pt idx="46145" formatCode="General">
                  <c:v>31.055800000000001</c:v>
                </c:pt>
                <c:pt idx="46146" formatCode="General">
                  <c:v>31.0565</c:v>
                </c:pt>
                <c:pt idx="46147" formatCode="General">
                  <c:v>31.057200000000002</c:v>
                </c:pt>
                <c:pt idx="46148" formatCode="General">
                  <c:v>31.0578</c:v>
                </c:pt>
                <c:pt idx="46149" formatCode="General">
                  <c:v>31.058499999999999</c:v>
                </c:pt>
                <c:pt idx="46150" formatCode="General">
                  <c:v>31.059200000000001</c:v>
                </c:pt>
                <c:pt idx="46151" formatCode="General">
                  <c:v>31.059899999999999</c:v>
                </c:pt>
                <c:pt idx="46152" formatCode="General">
                  <c:v>31.060500000000001</c:v>
                </c:pt>
                <c:pt idx="46153" formatCode="General">
                  <c:v>31.061199999999999</c:v>
                </c:pt>
                <c:pt idx="46154" formatCode="General">
                  <c:v>31.061900000000001</c:v>
                </c:pt>
                <c:pt idx="46155" formatCode="General">
                  <c:v>31.0626</c:v>
                </c:pt>
                <c:pt idx="46156" formatCode="General">
                  <c:v>31.063199999999998</c:v>
                </c:pt>
                <c:pt idx="46157" formatCode="General">
                  <c:v>31.0639</c:v>
                </c:pt>
                <c:pt idx="46158" formatCode="General">
                  <c:v>31.064599999999999</c:v>
                </c:pt>
                <c:pt idx="46159" formatCode="General">
                  <c:v>31.065200000000001</c:v>
                </c:pt>
                <c:pt idx="46160" formatCode="General">
                  <c:v>31.065899999999999</c:v>
                </c:pt>
                <c:pt idx="46161" formatCode="General">
                  <c:v>31.066600000000001</c:v>
                </c:pt>
                <c:pt idx="46162" formatCode="General">
                  <c:v>31.067299999999999</c:v>
                </c:pt>
                <c:pt idx="46163" formatCode="General">
                  <c:v>31.067900000000002</c:v>
                </c:pt>
                <c:pt idx="46164" formatCode="General">
                  <c:v>31.0686</c:v>
                </c:pt>
                <c:pt idx="46165" formatCode="General">
                  <c:v>31.069299999999998</c:v>
                </c:pt>
                <c:pt idx="46166" formatCode="General">
                  <c:v>31.07</c:v>
                </c:pt>
                <c:pt idx="46167" formatCode="General">
                  <c:v>31.070599999999999</c:v>
                </c:pt>
                <c:pt idx="46168" formatCode="General">
                  <c:v>31.071300000000001</c:v>
                </c:pt>
                <c:pt idx="46169" formatCode="General">
                  <c:v>31.071999999999999</c:v>
                </c:pt>
                <c:pt idx="46170" formatCode="General">
                  <c:v>31.072600000000001</c:v>
                </c:pt>
                <c:pt idx="46171" formatCode="General">
                  <c:v>31.0733</c:v>
                </c:pt>
                <c:pt idx="46172" formatCode="General">
                  <c:v>31.074000000000002</c:v>
                </c:pt>
                <c:pt idx="46173" formatCode="General">
                  <c:v>31.0747</c:v>
                </c:pt>
                <c:pt idx="46174" formatCode="General">
                  <c:v>31.075299999999999</c:v>
                </c:pt>
                <c:pt idx="46175" formatCode="General">
                  <c:v>31.076000000000001</c:v>
                </c:pt>
                <c:pt idx="46176" formatCode="General">
                  <c:v>31.076699999999999</c:v>
                </c:pt>
                <c:pt idx="46177" formatCode="General">
                  <c:v>31.077400000000001</c:v>
                </c:pt>
                <c:pt idx="46178" formatCode="General">
                  <c:v>31.077999999999999</c:v>
                </c:pt>
                <c:pt idx="46179" formatCode="General">
                  <c:v>31.078700000000001</c:v>
                </c:pt>
                <c:pt idx="46180" formatCode="General">
                  <c:v>31.0794</c:v>
                </c:pt>
                <c:pt idx="46181" formatCode="General">
                  <c:v>31.080100000000002</c:v>
                </c:pt>
                <c:pt idx="46182" formatCode="General">
                  <c:v>31.0807</c:v>
                </c:pt>
                <c:pt idx="46183" formatCode="General">
                  <c:v>31.081399999999999</c:v>
                </c:pt>
                <c:pt idx="46184" formatCode="General">
                  <c:v>31.082100000000001</c:v>
                </c:pt>
                <c:pt idx="46185" formatCode="General">
                  <c:v>31.082699999999999</c:v>
                </c:pt>
                <c:pt idx="46186" formatCode="General">
                  <c:v>31.083400000000001</c:v>
                </c:pt>
                <c:pt idx="46187" formatCode="General">
                  <c:v>31.084099999999999</c:v>
                </c:pt>
                <c:pt idx="46188" formatCode="General">
                  <c:v>31.084800000000001</c:v>
                </c:pt>
                <c:pt idx="46189" formatCode="General">
                  <c:v>31.0854</c:v>
                </c:pt>
                <c:pt idx="46190" formatCode="General">
                  <c:v>31.086099999999998</c:v>
                </c:pt>
                <c:pt idx="46191" formatCode="General">
                  <c:v>31.0868</c:v>
                </c:pt>
                <c:pt idx="46192" formatCode="General">
                  <c:v>31.087499999999999</c:v>
                </c:pt>
                <c:pt idx="46193" formatCode="General">
                  <c:v>31.088100000000001</c:v>
                </c:pt>
                <c:pt idx="46194" formatCode="General">
                  <c:v>31.088799999999999</c:v>
                </c:pt>
                <c:pt idx="46195" formatCode="General">
                  <c:v>31.089500000000001</c:v>
                </c:pt>
                <c:pt idx="46196" formatCode="General">
                  <c:v>31.0901</c:v>
                </c:pt>
                <c:pt idx="46197" formatCode="General">
                  <c:v>31.090800000000002</c:v>
                </c:pt>
                <c:pt idx="46198" formatCode="General">
                  <c:v>31.0915</c:v>
                </c:pt>
                <c:pt idx="46199" formatCode="General">
                  <c:v>31.092199999999998</c:v>
                </c:pt>
                <c:pt idx="46200" formatCode="General">
                  <c:v>31.0928</c:v>
                </c:pt>
                <c:pt idx="46201" formatCode="General">
                  <c:v>31.093499999999999</c:v>
                </c:pt>
                <c:pt idx="46202" formatCode="General">
                  <c:v>31.094200000000001</c:v>
                </c:pt>
                <c:pt idx="46203" formatCode="General">
                  <c:v>31.094899999999999</c:v>
                </c:pt>
                <c:pt idx="46204" formatCode="General">
                  <c:v>31.095500000000001</c:v>
                </c:pt>
                <c:pt idx="46205" formatCode="General">
                  <c:v>31.0962</c:v>
                </c:pt>
                <c:pt idx="46206" formatCode="General">
                  <c:v>31.096900000000002</c:v>
                </c:pt>
                <c:pt idx="46207" formatCode="General">
                  <c:v>31.0975</c:v>
                </c:pt>
                <c:pt idx="46208" formatCode="General">
                  <c:v>31.098199999999999</c:v>
                </c:pt>
                <c:pt idx="46209" formatCode="General">
                  <c:v>31.0989</c:v>
                </c:pt>
                <c:pt idx="46210" formatCode="General">
                  <c:v>31.099599999999999</c:v>
                </c:pt>
                <c:pt idx="46211" formatCode="General">
                  <c:v>31.100200000000001</c:v>
                </c:pt>
                <c:pt idx="46212" formatCode="General">
                  <c:v>31.100899999999999</c:v>
                </c:pt>
                <c:pt idx="46213" formatCode="General">
                  <c:v>31.101600000000001</c:v>
                </c:pt>
                <c:pt idx="46214" formatCode="General">
                  <c:v>31.1023</c:v>
                </c:pt>
                <c:pt idx="46215" formatCode="General">
                  <c:v>31.102900000000002</c:v>
                </c:pt>
                <c:pt idx="46216" formatCode="General">
                  <c:v>31.1036</c:v>
                </c:pt>
                <c:pt idx="46217" formatCode="General">
                  <c:v>31.104299999999999</c:v>
                </c:pt>
                <c:pt idx="46218" formatCode="General">
                  <c:v>31.105</c:v>
                </c:pt>
                <c:pt idx="46219" formatCode="General">
                  <c:v>31.105599999999999</c:v>
                </c:pt>
                <c:pt idx="46220" formatCode="General">
                  <c:v>31.106300000000001</c:v>
                </c:pt>
                <c:pt idx="46221" formatCode="General">
                  <c:v>31.106999999999999</c:v>
                </c:pt>
                <c:pt idx="46222" formatCode="General">
                  <c:v>31.107600000000001</c:v>
                </c:pt>
                <c:pt idx="46223" formatCode="General">
                  <c:v>31.1083</c:v>
                </c:pt>
                <c:pt idx="46224" formatCode="General">
                  <c:v>31.109000000000002</c:v>
                </c:pt>
                <c:pt idx="46225" formatCode="General">
                  <c:v>31.1097</c:v>
                </c:pt>
                <c:pt idx="46226" formatCode="General">
                  <c:v>31.110299999999999</c:v>
                </c:pt>
                <c:pt idx="46227" formatCode="General">
                  <c:v>31.111000000000001</c:v>
                </c:pt>
                <c:pt idx="46228" formatCode="General">
                  <c:v>31.111699999999999</c:v>
                </c:pt>
                <c:pt idx="46229" formatCode="General">
                  <c:v>31.112400000000001</c:v>
                </c:pt>
                <c:pt idx="46230" formatCode="General">
                  <c:v>31.113</c:v>
                </c:pt>
                <c:pt idx="46231" formatCode="General">
                  <c:v>31.113700000000001</c:v>
                </c:pt>
                <c:pt idx="46232" formatCode="General">
                  <c:v>31.1144</c:v>
                </c:pt>
                <c:pt idx="46233" formatCode="General">
                  <c:v>31.114999999999998</c:v>
                </c:pt>
                <c:pt idx="46234" formatCode="General">
                  <c:v>31.1157</c:v>
                </c:pt>
                <c:pt idx="46235" formatCode="General">
                  <c:v>31.116399999999999</c:v>
                </c:pt>
                <c:pt idx="46236" formatCode="General">
                  <c:v>31.117100000000001</c:v>
                </c:pt>
                <c:pt idx="46237" formatCode="General">
                  <c:v>31.117699999999999</c:v>
                </c:pt>
                <c:pt idx="46238" formatCode="General">
                  <c:v>31.118400000000001</c:v>
                </c:pt>
                <c:pt idx="46239" formatCode="General">
                  <c:v>31.1191</c:v>
                </c:pt>
                <c:pt idx="46240" formatCode="General">
                  <c:v>31.119800000000001</c:v>
                </c:pt>
                <c:pt idx="46241" formatCode="General">
                  <c:v>31.1204</c:v>
                </c:pt>
                <c:pt idx="46242" formatCode="General">
                  <c:v>31.121099999999998</c:v>
                </c:pt>
                <c:pt idx="46243" formatCode="General">
                  <c:v>31.1218</c:v>
                </c:pt>
                <c:pt idx="46244" formatCode="General">
                  <c:v>31.122399999999999</c:v>
                </c:pt>
                <c:pt idx="46245" formatCode="General">
                  <c:v>31.123100000000001</c:v>
                </c:pt>
                <c:pt idx="46246" formatCode="General">
                  <c:v>31.123799999999999</c:v>
                </c:pt>
                <c:pt idx="46247" formatCode="General">
                  <c:v>31.124500000000001</c:v>
                </c:pt>
                <c:pt idx="46248" formatCode="General">
                  <c:v>31.1251</c:v>
                </c:pt>
                <c:pt idx="46249" formatCode="General">
                  <c:v>31.125800000000002</c:v>
                </c:pt>
                <c:pt idx="46250" formatCode="General">
                  <c:v>31.1265</c:v>
                </c:pt>
                <c:pt idx="46251" formatCode="General">
                  <c:v>31.127199999999998</c:v>
                </c:pt>
                <c:pt idx="46252" formatCode="General">
                  <c:v>31.127800000000001</c:v>
                </c:pt>
                <c:pt idx="46253" formatCode="General">
                  <c:v>31.128499999999999</c:v>
                </c:pt>
                <c:pt idx="46254" formatCode="General">
                  <c:v>31.129200000000001</c:v>
                </c:pt>
                <c:pt idx="46255" formatCode="General">
                  <c:v>31.129899999999999</c:v>
                </c:pt>
                <c:pt idx="46256" formatCode="General">
                  <c:v>31.130500000000001</c:v>
                </c:pt>
                <c:pt idx="46257" formatCode="General">
                  <c:v>31.1312</c:v>
                </c:pt>
                <c:pt idx="46258" formatCode="General">
                  <c:v>31.131900000000002</c:v>
                </c:pt>
                <c:pt idx="46259" formatCode="General">
                  <c:v>31.1325</c:v>
                </c:pt>
                <c:pt idx="46260" formatCode="General">
                  <c:v>31.133199999999999</c:v>
                </c:pt>
                <c:pt idx="46261" formatCode="General">
                  <c:v>31.133900000000001</c:v>
                </c:pt>
                <c:pt idx="46262" formatCode="General">
                  <c:v>31.134599999999999</c:v>
                </c:pt>
                <c:pt idx="46263" formatCode="General">
                  <c:v>31.135200000000001</c:v>
                </c:pt>
                <c:pt idx="46264" formatCode="General">
                  <c:v>31.135899999999999</c:v>
                </c:pt>
                <c:pt idx="46265" formatCode="General">
                  <c:v>31.136600000000001</c:v>
                </c:pt>
                <c:pt idx="46266" formatCode="General">
                  <c:v>31.1373</c:v>
                </c:pt>
                <c:pt idx="46267" formatCode="General">
                  <c:v>31.137899999999998</c:v>
                </c:pt>
                <c:pt idx="46268" formatCode="General">
                  <c:v>31.1386</c:v>
                </c:pt>
                <c:pt idx="46269" formatCode="General">
                  <c:v>31.139299999999999</c:v>
                </c:pt>
                <c:pt idx="46270" formatCode="General">
                  <c:v>31.139900000000001</c:v>
                </c:pt>
                <c:pt idx="46271" formatCode="General">
                  <c:v>31.140599999999999</c:v>
                </c:pt>
                <c:pt idx="46272" formatCode="General">
                  <c:v>31.141300000000001</c:v>
                </c:pt>
                <c:pt idx="46273" formatCode="General">
                  <c:v>31.141999999999999</c:v>
                </c:pt>
                <c:pt idx="46274" formatCode="General">
                  <c:v>31.142600000000002</c:v>
                </c:pt>
                <c:pt idx="46275" formatCode="General">
                  <c:v>31.1433</c:v>
                </c:pt>
                <c:pt idx="46276" formatCode="General">
                  <c:v>31.143999999999998</c:v>
                </c:pt>
                <c:pt idx="46277" formatCode="General">
                  <c:v>31.1447</c:v>
                </c:pt>
                <c:pt idx="46278" formatCode="General">
                  <c:v>31.145299999999999</c:v>
                </c:pt>
                <c:pt idx="46279" formatCode="General">
                  <c:v>31.146000000000001</c:v>
                </c:pt>
                <c:pt idx="46280" formatCode="General">
                  <c:v>31.146699999999999</c:v>
                </c:pt>
                <c:pt idx="46281" formatCode="General">
                  <c:v>31.147400000000001</c:v>
                </c:pt>
                <c:pt idx="46282" formatCode="General">
                  <c:v>31.148</c:v>
                </c:pt>
                <c:pt idx="46283" formatCode="General">
                  <c:v>31.148700000000002</c:v>
                </c:pt>
                <c:pt idx="46284" formatCode="General">
                  <c:v>31.1494</c:v>
                </c:pt>
                <c:pt idx="46285" formatCode="General">
                  <c:v>31.15</c:v>
                </c:pt>
                <c:pt idx="46286" formatCode="General">
                  <c:v>31.150700000000001</c:v>
                </c:pt>
                <c:pt idx="46287" formatCode="General">
                  <c:v>31.151399999999999</c:v>
                </c:pt>
                <c:pt idx="46288" formatCode="General">
                  <c:v>31.152100000000001</c:v>
                </c:pt>
                <c:pt idx="46289" formatCode="General">
                  <c:v>31.152699999999999</c:v>
                </c:pt>
                <c:pt idx="46290" formatCode="General">
                  <c:v>31.153400000000001</c:v>
                </c:pt>
                <c:pt idx="46291" formatCode="General">
                  <c:v>31.1541</c:v>
                </c:pt>
                <c:pt idx="46292" formatCode="General">
                  <c:v>31.154800000000002</c:v>
                </c:pt>
                <c:pt idx="46293" formatCode="General">
                  <c:v>31.1554</c:v>
                </c:pt>
                <c:pt idx="46294" formatCode="General">
                  <c:v>31.156099999999999</c:v>
                </c:pt>
                <c:pt idx="46295" formatCode="General">
                  <c:v>31.1568</c:v>
                </c:pt>
                <c:pt idx="46296" formatCode="General">
                  <c:v>31.157399999999999</c:v>
                </c:pt>
                <c:pt idx="46297" formatCode="General">
                  <c:v>31.158100000000001</c:v>
                </c:pt>
                <c:pt idx="46298" formatCode="General">
                  <c:v>31.158799999999999</c:v>
                </c:pt>
                <c:pt idx="46299" formatCode="General">
                  <c:v>31.159500000000001</c:v>
                </c:pt>
                <c:pt idx="46300" formatCode="General">
                  <c:v>31.1601</c:v>
                </c:pt>
                <c:pt idx="46301" formatCode="General">
                  <c:v>31.160799999999998</c:v>
                </c:pt>
                <c:pt idx="46302" formatCode="General">
                  <c:v>31.1615</c:v>
                </c:pt>
                <c:pt idx="46303" formatCode="General">
                  <c:v>31.162199999999999</c:v>
                </c:pt>
                <c:pt idx="46304" formatCode="General">
                  <c:v>31.162800000000001</c:v>
                </c:pt>
                <c:pt idx="46305" formatCode="General">
                  <c:v>31.163499999999999</c:v>
                </c:pt>
                <c:pt idx="46306" formatCode="General">
                  <c:v>31.164200000000001</c:v>
                </c:pt>
                <c:pt idx="46307" formatCode="General">
                  <c:v>31.1648</c:v>
                </c:pt>
                <c:pt idx="46308" formatCode="General">
                  <c:v>31.165500000000002</c:v>
                </c:pt>
                <c:pt idx="46309" formatCode="General">
                  <c:v>31.1662</c:v>
                </c:pt>
                <c:pt idx="46310" formatCode="General">
                  <c:v>31.166899999999998</c:v>
                </c:pt>
                <c:pt idx="46311" formatCode="General">
                  <c:v>31.1675</c:v>
                </c:pt>
                <c:pt idx="46312" formatCode="General">
                  <c:v>31.168199999999999</c:v>
                </c:pt>
                <c:pt idx="46313" formatCode="General">
                  <c:v>31.168900000000001</c:v>
                </c:pt>
                <c:pt idx="46314" formatCode="General">
                  <c:v>31.169599999999999</c:v>
                </c:pt>
                <c:pt idx="46315" formatCode="General">
                  <c:v>31.170200000000001</c:v>
                </c:pt>
                <c:pt idx="46316" formatCode="General">
                  <c:v>31.1709</c:v>
                </c:pt>
                <c:pt idx="46317" formatCode="General">
                  <c:v>31.171600000000002</c:v>
                </c:pt>
                <c:pt idx="46318" formatCode="General">
                  <c:v>31.1723</c:v>
                </c:pt>
                <c:pt idx="46319" formatCode="General">
                  <c:v>31.172899999999998</c:v>
                </c:pt>
                <c:pt idx="46320" formatCode="General">
                  <c:v>31.1736</c:v>
                </c:pt>
                <c:pt idx="46321" formatCode="General">
                  <c:v>31.174299999999999</c:v>
                </c:pt>
                <c:pt idx="46322" formatCode="General">
                  <c:v>31.174900000000001</c:v>
                </c:pt>
                <c:pt idx="46323" formatCode="General">
                  <c:v>31.175599999999999</c:v>
                </c:pt>
                <c:pt idx="46324" formatCode="General">
                  <c:v>31.176300000000001</c:v>
                </c:pt>
                <c:pt idx="46325" formatCode="General">
                  <c:v>31.177</c:v>
                </c:pt>
                <c:pt idx="46326" formatCode="General">
                  <c:v>31.177600000000002</c:v>
                </c:pt>
                <c:pt idx="46327" formatCode="General">
                  <c:v>31.1783</c:v>
                </c:pt>
                <c:pt idx="46328" formatCode="General">
                  <c:v>31.178999999999998</c:v>
                </c:pt>
                <c:pt idx="46329" formatCode="General">
                  <c:v>31.1797</c:v>
                </c:pt>
                <c:pt idx="46330" formatCode="General">
                  <c:v>31.180299999999999</c:v>
                </c:pt>
                <c:pt idx="46331" formatCode="General">
                  <c:v>31.181000000000001</c:v>
                </c:pt>
                <c:pt idx="46332" formatCode="General">
                  <c:v>31.181699999999999</c:v>
                </c:pt>
                <c:pt idx="46333" formatCode="General">
                  <c:v>31.182300000000001</c:v>
                </c:pt>
                <c:pt idx="46334" formatCode="General">
                  <c:v>31.183</c:v>
                </c:pt>
                <c:pt idx="46335" formatCode="General">
                  <c:v>31.183700000000002</c:v>
                </c:pt>
                <c:pt idx="46336" formatCode="General">
                  <c:v>31.1844</c:v>
                </c:pt>
                <c:pt idx="46337" formatCode="General">
                  <c:v>31.184999999999999</c:v>
                </c:pt>
                <c:pt idx="46338" formatCode="General">
                  <c:v>31.185700000000001</c:v>
                </c:pt>
                <c:pt idx="46339" formatCode="General">
                  <c:v>31.186399999999999</c:v>
                </c:pt>
                <c:pt idx="46340" formatCode="General">
                  <c:v>31.187100000000001</c:v>
                </c:pt>
                <c:pt idx="46341" formatCode="General">
                  <c:v>31.1877</c:v>
                </c:pt>
                <c:pt idx="46342" formatCode="General">
                  <c:v>31.188400000000001</c:v>
                </c:pt>
                <c:pt idx="46343" formatCode="General">
                  <c:v>31.1891</c:v>
                </c:pt>
                <c:pt idx="46344" formatCode="General">
                  <c:v>31.189800000000002</c:v>
                </c:pt>
                <c:pt idx="46345" formatCode="General">
                  <c:v>31.1904</c:v>
                </c:pt>
                <c:pt idx="46346" formatCode="General">
                  <c:v>31.191099999999999</c:v>
                </c:pt>
                <c:pt idx="46347" formatCode="General">
                  <c:v>31.191800000000001</c:v>
                </c:pt>
                <c:pt idx="46348" formatCode="General">
                  <c:v>31.192399999999999</c:v>
                </c:pt>
                <c:pt idx="46349" formatCode="General">
                  <c:v>31.193100000000001</c:v>
                </c:pt>
                <c:pt idx="46350" formatCode="General">
                  <c:v>31.1938</c:v>
                </c:pt>
                <c:pt idx="46351" formatCode="General">
                  <c:v>31.194500000000001</c:v>
                </c:pt>
                <c:pt idx="46352" formatCode="General">
                  <c:v>31.1951</c:v>
                </c:pt>
                <c:pt idx="46353" formatCode="General">
                  <c:v>31.195799999999998</c:v>
                </c:pt>
                <c:pt idx="46354" formatCode="General">
                  <c:v>31.1965</c:v>
                </c:pt>
                <c:pt idx="46355" formatCode="General">
                  <c:v>31.197199999999999</c:v>
                </c:pt>
                <c:pt idx="46356" formatCode="General">
                  <c:v>31.197800000000001</c:v>
                </c:pt>
                <c:pt idx="46357" formatCode="General">
                  <c:v>31.198499999999999</c:v>
                </c:pt>
                <c:pt idx="46358" formatCode="General">
                  <c:v>31.199200000000001</c:v>
                </c:pt>
                <c:pt idx="46359" formatCode="General">
                  <c:v>31.1998</c:v>
                </c:pt>
                <c:pt idx="46360" formatCode="General">
                  <c:v>31.200500000000002</c:v>
                </c:pt>
                <c:pt idx="46361" formatCode="General">
                  <c:v>31.2012</c:v>
                </c:pt>
                <c:pt idx="46362" formatCode="General">
                  <c:v>31.201899999999998</c:v>
                </c:pt>
                <c:pt idx="46363" formatCode="General">
                  <c:v>31.202500000000001</c:v>
                </c:pt>
                <c:pt idx="46364" formatCode="General">
                  <c:v>31.203199999999999</c:v>
                </c:pt>
                <c:pt idx="46365" formatCode="General">
                  <c:v>31.203900000000001</c:v>
                </c:pt>
                <c:pt idx="46366" formatCode="General">
                  <c:v>31.204599999999999</c:v>
                </c:pt>
                <c:pt idx="46367" formatCode="General">
                  <c:v>31.205200000000001</c:v>
                </c:pt>
                <c:pt idx="46368" formatCode="General">
                  <c:v>31.2059</c:v>
                </c:pt>
                <c:pt idx="46369" formatCode="General">
                  <c:v>31.206600000000002</c:v>
                </c:pt>
                <c:pt idx="46370" formatCode="General">
                  <c:v>31.2072</c:v>
                </c:pt>
                <c:pt idx="46371" formatCode="General">
                  <c:v>31.207899999999999</c:v>
                </c:pt>
                <c:pt idx="46372" formatCode="General">
                  <c:v>31.208600000000001</c:v>
                </c:pt>
                <c:pt idx="46373" formatCode="General">
                  <c:v>31.209299999999999</c:v>
                </c:pt>
                <c:pt idx="46374" formatCode="General">
                  <c:v>31.209900000000001</c:v>
                </c:pt>
                <c:pt idx="46375" formatCode="General">
                  <c:v>31.210599999999999</c:v>
                </c:pt>
                <c:pt idx="46376" formatCode="General">
                  <c:v>31.211300000000001</c:v>
                </c:pt>
                <c:pt idx="46377" formatCode="General">
                  <c:v>31.212</c:v>
                </c:pt>
                <c:pt idx="46378" formatCode="General">
                  <c:v>31.212599999999998</c:v>
                </c:pt>
                <c:pt idx="46379" formatCode="General">
                  <c:v>31.2133</c:v>
                </c:pt>
                <c:pt idx="46380" formatCode="General">
                  <c:v>31.213999999999999</c:v>
                </c:pt>
                <c:pt idx="46381" formatCode="General">
                  <c:v>31.214700000000001</c:v>
                </c:pt>
                <c:pt idx="46382" formatCode="General">
                  <c:v>31.215299999999999</c:v>
                </c:pt>
                <c:pt idx="46383" formatCode="General">
                  <c:v>31.216000000000001</c:v>
                </c:pt>
                <c:pt idx="46384" formatCode="General">
                  <c:v>31.216699999999999</c:v>
                </c:pt>
                <c:pt idx="46385" formatCode="General">
                  <c:v>31.217300000000002</c:v>
                </c:pt>
                <c:pt idx="46386" formatCode="General">
                  <c:v>31.218</c:v>
                </c:pt>
                <c:pt idx="46387" formatCode="General">
                  <c:v>31.218699999999998</c:v>
                </c:pt>
                <c:pt idx="46388" formatCode="General">
                  <c:v>31.2194</c:v>
                </c:pt>
                <c:pt idx="46389" formatCode="General">
                  <c:v>31.22</c:v>
                </c:pt>
                <c:pt idx="46390" formatCode="General">
                  <c:v>31.220700000000001</c:v>
                </c:pt>
                <c:pt idx="46391" formatCode="General">
                  <c:v>31.221399999999999</c:v>
                </c:pt>
                <c:pt idx="46392" formatCode="General">
                  <c:v>31.222100000000001</c:v>
                </c:pt>
                <c:pt idx="46393" formatCode="General">
                  <c:v>31.2227</c:v>
                </c:pt>
                <c:pt idx="46394" formatCode="General">
                  <c:v>31.223400000000002</c:v>
                </c:pt>
                <c:pt idx="46395" formatCode="General">
                  <c:v>31.2241</c:v>
                </c:pt>
                <c:pt idx="46396" formatCode="General">
                  <c:v>31.224699999999999</c:v>
                </c:pt>
                <c:pt idx="46397" formatCode="General">
                  <c:v>31.2254</c:v>
                </c:pt>
                <c:pt idx="46398" formatCode="General">
                  <c:v>31.226099999999999</c:v>
                </c:pt>
                <c:pt idx="46399" formatCode="General">
                  <c:v>31.226800000000001</c:v>
                </c:pt>
                <c:pt idx="46400" formatCode="General">
                  <c:v>31.227399999999999</c:v>
                </c:pt>
                <c:pt idx="46401" formatCode="General">
                  <c:v>31.228100000000001</c:v>
                </c:pt>
                <c:pt idx="46402" formatCode="General">
                  <c:v>31.2288</c:v>
                </c:pt>
                <c:pt idx="46403" formatCode="General">
                  <c:v>31.229500000000002</c:v>
                </c:pt>
                <c:pt idx="46404" formatCode="General">
                  <c:v>31.2301</c:v>
                </c:pt>
                <c:pt idx="46405" formatCode="General">
                  <c:v>31.230799999999999</c:v>
                </c:pt>
                <c:pt idx="46406" formatCode="General">
                  <c:v>31.2315</c:v>
                </c:pt>
                <c:pt idx="46407" formatCode="General">
                  <c:v>31.232099999999999</c:v>
                </c:pt>
                <c:pt idx="46408" formatCode="General">
                  <c:v>31.232800000000001</c:v>
                </c:pt>
                <c:pt idx="46409" formatCode="General">
                  <c:v>31.233499999999999</c:v>
                </c:pt>
                <c:pt idx="46410" formatCode="General">
                  <c:v>31.234200000000001</c:v>
                </c:pt>
                <c:pt idx="46411" formatCode="General">
                  <c:v>31.2348</c:v>
                </c:pt>
                <c:pt idx="46412" formatCode="General">
                  <c:v>31.235499999999998</c:v>
                </c:pt>
                <c:pt idx="46413" formatCode="General">
                  <c:v>31.2362</c:v>
                </c:pt>
                <c:pt idx="46414" formatCode="General">
                  <c:v>31.236899999999999</c:v>
                </c:pt>
                <c:pt idx="46415" formatCode="General">
                  <c:v>31.237500000000001</c:v>
                </c:pt>
                <c:pt idx="46416" formatCode="General">
                  <c:v>31.238199999999999</c:v>
                </c:pt>
                <c:pt idx="46417" formatCode="General">
                  <c:v>31.238900000000001</c:v>
                </c:pt>
                <c:pt idx="46418" formatCode="General">
                  <c:v>31.239599999999999</c:v>
                </c:pt>
                <c:pt idx="46419" formatCode="General">
                  <c:v>31.240200000000002</c:v>
                </c:pt>
                <c:pt idx="46420" formatCode="General">
                  <c:v>31.2409</c:v>
                </c:pt>
                <c:pt idx="46421" formatCode="General">
                  <c:v>31.241599999999998</c:v>
                </c:pt>
                <c:pt idx="46422" formatCode="General">
                  <c:v>31.2422</c:v>
                </c:pt>
                <c:pt idx="46423" formatCode="General">
                  <c:v>31.242899999999999</c:v>
                </c:pt>
                <c:pt idx="46424" formatCode="General">
                  <c:v>31.243600000000001</c:v>
                </c:pt>
                <c:pt idx="46425" formatCode="General">
                  <c:v>31.244299999999999</c:v>
                </c:pt>
                <c:pt idx="46426" formatCode="General">
                  <c:v>31.244900000000001</c:v>
                </c:pt>
                <c:pt idx="46427" formatCode="General">
                  <c:v>31.2456</c:v>
                </c:pt>
                <c:pt idx="46428" formatCode="General">
                  <c:v>31.246300000000002</c:v>
                </c:pt>
                <c:pt idx="46429" formatCode="General">
                  <c:v>31.247</c:v>
                </c:pt>
                <c:pt idx="46430" formatCode="General">
                  <c:v>31.247599999999998</c:v>
                </c:pt>
                <c:pt idx="46431" formatCode="General">
                  <c:v>31.2483</c:v>
                </c:pt>
                <c:pt idx="46432" formatCode="General">
                  <c:v>31.248999999999999</c:v>
                </c:pt>
                <c:pt idx="46433" formatCode="General">
                  <c:v>31.249600000000001</c:v>
                </c:pt>
                <c:pt idx="46434" formatCode="General">
                  <c:v>31.250299999999999</c:v>
                </c:pt>
                <c:pt idx="46435" formatCode="General">
                  <c:v>31.251000000000001</c:v>
                </c:pt>
                <c:pt idx="46436" formatCode="General">
                  <c:v>31.2517</c:v>
                </c:pt>
                <c:pt idx="46437" formatCode="General">
                  <c:v>31.252300000000002</c:v>
                </c:pt>
                <c:pt idx="46438" formatCode="General">
                  <c:v>31.253</c:v>
                </c:pt>
                <c:pt idx="46439" formatCode="General">
                  <c:v>31.253699999999998</c:v>
                </c:pt>
                <c:pt idx="46440" formatCode="General">
                  <c:v>31.2544</c:v>
                </c:pt>
                <c:pt idx="46441" formatCode="General">
                  <c:v>31.254999999999999</c:v>
                </c:pt>
                <c:pt idx="46442" formatCode="General">
                  <c:v>31.255700000000001</c:v>
                </c:pt>
                <c:pt idx="46443" formatCode="General">
                  <c:v>31.256399999999999</c:v>
                </c:pt>
                <c:pt idx="46444" formatCode="General">
                  <c:v>31.257100000000001</c:v>
                </c:pt>
                <c:pt idx="46445" formatCode="General">
                  <c:v>31.2577</c:v>
                </c:pt>
                <c:pt idx="46446" formatCode="General">
                  <c:v>31.258400000000002</c:v>
                </c:pt>
                <c:pt idx="46447" formatCode="General">
                  <c:v>31.2591</c:v>
                </c:pt>
                <c:pt idx="46448" formatCode="General">
                  <c:v>31.259699999999999</c:v>
                </c:pt>
                <c:pt idx="46449" formatCode="General">
                  <c:v>31.260400000000001</c:v>
                </c:pt>
                <c:pt idx="46450" formatCode="General">
                  <c:v>31.261099999999999</c:v>
                </c:pt>
                <c:pt idx="46451" formatCode="General">
                  <c:v>31.261800000000001</c:v>
                </c:pt>
                <c:pt idx="46452" formatCode="General">
                  <c:v>31.2624</c:v>
                </c:pt>
                <c:pt idx="46453" formatCode="General">
                  <c:v>31.263100000000001</c:v>
                </c:pt>
                <c:pt idx="46454" formatCode="General">
                  <c:v>31.2638</c:v>
                </c:pt>
                <c:pt idx="46455" formatCode="General">
                  <c:v>31.264500000000002</c:v>
                </c:pt>
                <c:pt idx="46456" formatCode="General">
                  <c:v>31.2651</c:v>
                </c:pt>
                <c:pt idx="46457" formatCode="General">
                  <c:v>31.265799999999999</c:v>
                </c:pt>
                <c:pt idx="46458" formatCode="General">
                  <c:v>31.266500000000001</c:v>
                </c:pt>
                <c:pt idx="46459" formatCode="General">
                  <c:v>31.267099999999999</c:v>
                </c:pt>
                <c:pt idx="46460" formatCode="General">
                  <c:v>31.267800000000001</c:v>
                </c:pt>
                <c:pt idx="46461" formatCode="General">
                  <c:v>31.2685</c:v>
                </c:pt>
                <c:pt idx="46462" formatCode="General">
                  <c:v>31.269200000000001</c:v>
                </c:pt>
                <c:pt idx="46463" formatCode="General">
                  <c:v>31.2698</c:v>
                </c:pt>
                <c:pt idx="46464" formatCode="General">
                  <c:v>31.270499999999998</c:v>
                </c:pt>
                <c:pt idx="46465" formatCode="General">
                  <c:v>31.2712</c:v>
                </c:pt>
                <c:pt idx="46466" formatCode="General">
                  <c:v>31.271899999999999</c:v>
                </c:pt>
                <c:pt idx="46467" formatCode="General">
                  <c:v>31.272500000000001</c:v>
                </c:pt>
                <c:pt idx="46468" formatCode="General">
                  <c:v>31.273199999999999</c:v>
                </c:pt>
                <c:pt idx="46469" formatCode="General">
                  <c:v>31.273900000000001</c:v>
                </c:pt>
                <c:pt idx="46470" formatCode="General">
                  <c:v>31.2745</c:v>
                </c:pt>
                <c:pt idx="46471" formatCode="General">
                  <c:v>31.275200000000002</c:v>
                </c:pt>
                <c:pt idx="46472" formatCode="General">
                  <c:v>31.2759</c:v>
                </c:pt>
                <c:pt idx="46473" formatCode="General">
                  <c:v>31.276599999999998</c:v>
                </c:pt>
                <c:pt idx="46474" formatCode="General">
                  <c:v>31.277200000000001</c:v>
                </c:pt>
                <c:pt idx="46475" formatCode="General">
                  <c:v>31.277899999999999</c:v>
                </c:pt>
                <c:pt idx="46476" formatCode="General">
                  <c:v>31.278600000000001</c:v>
                </c:pt>
                <c:pt idx="46477" formatCode="General">
                  <c:v>31.279299999999999</c:v>
                </c:pt>
                <c:pt idx="46478" formatCode="General">
                  <c:v>31.279900000000001</c:v>
                </c:pt>
                <c:pt idx="46479" formatCode="General">
                  <c:v>31.2806</c:v>
                </c:pt>
                <c:pt idx="46480" formatCode="General">
                  <c:v>31.281300000000002</c:v>
                </c:pt>
                <c:pt idx="46481" formatCode="General">
                  <c:v>31.282</c:v>
                </c:pt>
                <c:pt idx="46482" formatCode="General">
                  <c:v>31.282599999999999</c:v>
                </c:pt>
                <c:pt idx="46483" formatCode="General">
                  <c:v>31.283300000000001</c:v>
                </c:pt>
                <c:pt idx="46484" formatCode="General">
                  <c:v>31.283999999999999</c:v>
                </c:pt>
                <c:pt idx="46485" formatCode="General">
                  <c:v>31.284600000000001</c:v>
                </c:pt>
                <c:pt idx="46486" formatCode="General">
                  <c:v>31.285299999999999</c:v>
                </c:pt>
                <c:pt idx="46487" formatCode="General">
                  <c:v>31.286000000000001</c:v>
                </c:pt>
                <c:pt idx="46488" formatCode="General">
                  <c:v>31.2867</c:v>
                </c:pt>
                <c:pt idx="46489" formatCode="General">
                  <c:v>31.287299999999998</c:v>
                </c:pt>
                <c:pt idx="46490" formatCode="General">
                  <c:v>31.288</c:v>
                </c:pt>
                <c:pt idx="46491" formatCode="General">
                  <c:v>31.288699999999999</c:v>
                </c:pt>
                <c:pt idx="46492" formatCode="General">
                  <c:v>31.289400000000001</c:v>
                </c:pt>
                <c:pt idx="46493" formatCode="General">
                  <c:v>31.29</c:v>
                </c:pt>
                <c:pt idx="46494" formatCode="General">
                  <c:v>31.290700000000001</c:v>
                </c:pt>
                <c:pt idx="46495" formatCode="General">
                  <c:v>31.291399999999999</c:v>
                </c:pt>
                <c:pt idx="46496" formatCode="General">
                  <c:v>31.292000000000002</c:v>
                </c:pt>
                <c:pt idx="46497" formatCode="General">
                  <c:v>31.2927</c:v>
                </c:pt>
                <c:pt idx="46498" formatCode="General">
                  <c:v>31.293399999999998</c:v>
                </c:pt>
                <c:pt idx="46499" formatCode="General">
                  <c:v>31.2941</c:v>
                </c:pt>
                <c:pt idx="46500" formatCode="General">
                  <c:v>31.294699999999999</c:v>
                </c:pt>
                <c:pt idx="46501" formatCode="General">
                  <c:v>31.295400000000001</c:v>
                </c:pt>
                <c:pt idx="46502" formatCode="General">
                  <c:v>31.296099999999999</c:v>
                </c:pt>
                <c:pt idx="46503" formatCode="General">
                  <c:v>31.296800000000001</c:v>
                </c:pt>
                <c:pt idx="46504" formatCode="General">
                  <c:v>31.2974</c:v>
                </c:pt>
                <c:pt idx="46505" formatCode="General">
                  <c:v>31.298100000000002</c:v>
                </c:pt>
                <c:pt idx="46506" formatCode="General">
                  <c:v>31.2988</c:v>
                </c:pt>
                <c:pt idx="46507" formatCode="General">
                  <c:v>31.299499999999998</c:v>
                </c:pt>
                <c:pt idx="46508" formatCode="General">
                  <c:v>31.3001</c:v>
                </c:pt>
                <c:pt idx="46509" formatCode="General">
                  <c:v>31.300799999999999</c:v>
                </c:pt>
                <c:pt idx="46510" formatCode="General">
                  <c:v>31.301500000000001</c:v>
                </c:pt>
                <c:pt idx="46511" formatCode="General">
                  <c:v>31.302099999999999</c:v>
                </c:pt>
                <c:pt idx="46512" formatCode="General">
                  <c:v>31.302800000000001</c:v>
                </c:pt>
                <c:pt idx="46513" formatCode="General">
                  <c:v>31.3035</c:v>
                </c:pt>
                <c:pt idx="46514" formatCode="General">
                  <c:v>31.304200000000002</c:v>
                </c:pt>
                <c:pt idx="46515" formatCode="General">
                  <c:v>31.3048</c:v>
                </c:pt>
                <c:pt idx="46516" formatCode="General">
                  <c:v>31.305499999999999</c:v>
                </c:pt>
                <c:pt idx="46517" formatCode="General">
                  <c:v>31.3062</c:v>
                </c:pt>
                <c:pt idx="46518" formatCode="General">
                  <c:v>31.306899999999999</c:v>
                </c:pt>
                <c:pt idx="46519" formatCode="General">
                  <c:v>31.307500000000001</c:v>
                </c:pt>
                <c:pt idx="46520" formatCode="General">
                  <c:v>31.308199999999999</c:v>
                </c:pt>
                <c:pt idx="46521" formatCode="General">
                  <c:v>31.308900000000001</c:v>
                </c:pt>
                <c:pt idx="46522" formatCode="General">
                  <c:v>31.3095</c:v>
                </c:pt>
                <c:pt idx="46523" formatCode="General">
                  <c:v>31.310199999999998</c:v>
                </c:pt>
                <c:pt idx="46524" formatCode="General">
                  <c:v>31.3109</c:v>
                </c:pt>
                <c:pt idx="46525" formatCode="General">
                  <c:v>31.311599999999999</c:v>
                </c:pt>
                <c:pt idx="46526" formatCode="General">
                  <c:v>31.312200000000001</c:v>
                </c:pt>
                <c:pt idx="46527" formatCode="General">
                  <c:v>31.312899999999999</c:v>
                </c:pt>
                <c:pt idx="46528" formatCode="General">
                  <c:v>31.313600000000001</c:v>
                </c:pt>
                <c:pt idx="46529" formatCode="General">
                  <c:v>31.314299999999999</c:v>
                </c:pt>
                <c:pt idx="46530" formatCode="General">
                  <c:v>31.314900000000002</c:v>
                </c:pt>
                <c:pt idx="46531" formatCode="General">
                  <c:v>31.3156</c:v>
                </c:pt>
                <c:pt idx="46532" formatCode="General">
                  <c:v>31.316299999999998</c:v>
                </c:pt>
                <c:pt idx="46533" formatCode="General">
                  <c:v>31.3169</c:v>
                </c:pt>
                <c:pt idx="46534" formatCode="General">
                  <c:v>31.317599999999999</c:v>
                </c:pt>
                <c:pt idx="46535" formatCode="General">
                  <c:v>31.318300000000001</c:v>
                </c:pt>
                <c:pt idx="46536" formatCode="General">
                  <c:v>31.318999999999999</c:v>
                </c:pt>
                <c:pt idx="46537" formatCode="General">
                  <c:v>31.319600000000001</c:v>
                </c:pt>
                <c:pt idx="46538" formatCode="General">
                  <c:v>31.3203</c:v>
                </c:pt>
                <c:pt idx="46539" formatCode="General">
                  <c:v>31.321000000000002</c:v>
                </c:pt>
                <c:pt idx="46540" formatCode="General">
                  <c:v>31.3217</c:v>
                </c:pt>
                <c:pt idx="46541" formatCode="General">
                  <c:v>31.322299999999998</c:v>
                </c:pt>
                <c:pt idx="46542" formatCode="General">
                  <c:v>31.323</c:v>
                </c:pt>
                <c:pt idx="46543" formatCode="General">
                  <c:v>31.323699999999999</c:v>
                </c:pt>
                <c:pt idx="46544" formatCode="General">
                  <c:v>31.324400000000001</c:v>
                </c:pt>
                <c:pt idx="46545" formatCode="General">
                  <c:v>31.324999999999999</c:v>
                </c:pt>
                <c:pt idx="46546" formatCode="General">
                  <c:v>31.325700000000001</c:v>
                </c:pt>
                <c:pt idx="46547" formatCode="General">
                  <c:v>31.3264</c:v>
                </c:pt>
                <c:pt idx="46548" formatCode="General">
                  <c:v>31.327000000000002</c:v>
                </c:pt>
                <c:pt idx="46549" formatCode="General">
                  <c:v>31.3277</c:v>
                </c:pt>
                <c:pt idx="46550" formatCode="General">
                  <c:v>31.328399999999998</c:v>
                </c:pt>
                <c:pt idx="46551" formatCode="General">
                  <c:v>31.3291</c:v>
                </c:pt>
                <c:pt idx="46552" formatCode="General">
                  <c:v>31.329699999999999</c:v>
                </c:pt>
                <c:pt idx="46553" formatCode="General">
                  <c:v>31.330400000000001</c:v>
                </c:pt>
                <c:pt idx="46554" formatCode="General">
                  <c:v>31.331099999999999</c:v>
                </c:pt>
                <c:pt idx="46555" formatCode="General">
                  <c:v>31.331800000000001</c:v>
                </c:pt>
                <c:pt idx="46556" formatCode="General">
                  <c:v>31.3324</c:v>
                </c:pt>
                <c:pt idx="46557" formatCode="General">
                  <c:v>31.333100000000002</c:v>
                </c:pt>
                <c:pt idx="46558" formatCode="General">
                  <c:v>31.3338</c:v>
                </c:pt>
                <c:pt idx="46559" formatCode="General">
                  <c:v>31.334399999999999</c:v>
                </c:pt>
                <c:pt idx="46560" formatCode="General">
                  <c:v>31.335100000000001</c:v>
                </c:pt>
                <c:pt idx="46561" formatCode="General">
                  <c:v>31.335799999999999</c:v>
                </c:pt>
                <c:pt idx="46562" formatCode="General">
                  <c:v>31.336500000000001</c:v>
                </c:pt>
                <c:pt idx="46563" formatCode="General">
                  <c:v>31.3371</c:v>
                </c:pt>
                <c:pt idx="46564" formatCode="General">
                  <c:v>31.337800000000001</c:v>
                </c:pt>
                <c:pt idx="46565" formatCode="General">
                  <c:v>31.3385</c:v>
                </c:pt>
                <c:pt idx="46566" formatCode="General">
                  <c:v>31.339200000000002</c:v>
                </c:pt>
                <c:pt idx="46567" formatCode="General">
                  <c:v>31.3398</c:v>
                </c:pt>
                <c:pt idx="46568" formatCode="General">
                  <c:v>31.340499999999999</c:v>
                </c:pt>
                <c:pt idx="46569" formatCode="General">
                  <c:v>31.341200000000001</c:v>
                </c:pt>
                <c:pt idx="46570" formatCode="General">
                  <c:v>31.341799999999999</c:v>
                </c:pt>
                <c:pt idx="46571" formatCode="General">
                  <c:v>31.342500000000001</c:v>
                </c:pt>
                <c:pt idx="46572" formatCode="General">
                  <c:v>31.3432</c:v>
                </c:pt>
                <c:pt idx="46573" formatCode="General">
                  <c:v>31.343900000000001</c:v>
                </c:pt>
                <c:pt idx="46574" formatCode="General">
                  <c:v>31.3445</c:v>
                </c:pt>
                <c:pt idx="46575" formatCode="General">
                  <c:v>31.345199999999998</c:v>
                </c:pt>
                <c:pt idx="46576" formatCode="General">
                  <c:v>31.3459</c:v>
                </c:pt>
                <c:pt idx="46577" formatCode="General">
                  <c:v>31.346599999999999</c:v>
                </c:pt>
                <c:pt idx="46578" formatCode="General">
                  <c:v>31.347200000000001</c:v>
                </c:pt>
                <c:pt idx="46579" formatCode="General">
                  <c:v>31.347899999999999</c:v>
                </c:pt>
                <c:pt idx="46580" formatCode="General">
                  <c:v>31.348600000000001</c:v>
                </c:pt>
                <c:pt idx="46581" formatCode="General">
                  <c:v>31.349299999999999</c:v>
                </c:pt>
                <c:pt idx="46582" formatCode="General">
                  <c:v>31.349900000000002</c:v>
                </c:pt>
                <c:pt idx="46583" formatCode="General">
                  <c:v>31.3506</c:v>
                </c:pt>
                <c:pt idx="46584" formatCode="General">
                  <c:v>31.351299999999998</c:v>
                </c:pt>
                <c:pt idx="46585" formatCode="General">
                  <c:v>31.351900000000001</c:v>
                </c:pt>
                <c:pt idx="46586" formatCode="General">
                  <c:v>31.352599999999999</c:v>
                </c:pt>
                <c:pt idx="46587" formatCode="General">
                  <c:v>31.353300000000001</c:v>
                </c:pt>
                <c:pt idx="46588" formatCode="General">
                  <c:v>31.353999999999999</c:v>
                </c:pt>
                <c:pt idx="46589" formatCode="General">
                  <c:v>31.354600000000001</c:v>
                </c:pt>
                <c:pt idx="46590" formatCode="General">
                  <c:v>31.3553</c:v>
                </c:pt>
                <c:pt idx="46591" formatCode="General">
                  <c:v>31.356000000000002</c:v>
                </c:pt>
                <c:pt idx="46592" formatCode="General">
                  <c:v>31.3567</c:v>
                </c:pt>
                <c:pt idx="46593" formatCode="General">
                  <c:v>31.357299999999999</c:v>
                </c:pt>
                <c:pt idx="46594" formatCode="General">
                  <c:v>31.358000000000001</c:v>
                </c:pt>
                <c:pt idx="46595" formatCode="General">
                  <c:v>31.358699999999999</c:v>
                </c:pt>
                <c:pt idx="46596" formatCode="General">
                  <c:v>31.359300000000001</c:v>
                </c:pt>
                <c:pt idx="46597" formatCode="General">
                  <c:v>31.36</c:v>
                </c:pt>
                <c:pt idx="46598" formatCode="General">
                  <c:v>31.360700000000001</c:v>
                </c:pt>
                <c:pt idx="46599" formatCode="General">
                  <c:v>31.3614</c:v>
                </c:pt>
                <c:pt idx="46600" formatCode="General">
                  <c:v>31.361999999999998</c:v>
                </c:pt>
                <c:pt idx="46601" formatCode="General">
                  <c:v>31.3627</c:v>
                </c:pt>
                <c:pt idx="46602" formatCode="General">
                  <c:v>31.363399999999999</c:v>
                </c:pt>
                <c:pt idx="46603" formatCode="General">
                  <c:v>31.364100000000001</c:v>
                </c:pt>
                <c:pt idx="46604" formatCode="General">
                  <c:v>31.364699999999999</c:v>
                </c:pt>
                <c:pt idx="46605" formatCode="General">
                  <c:v>31.365400000000001</c:v>
                </c:pt>
                <c:pt idx="46606" formatCode="General">
                  <c:v>31.366099999999999</c:v>
                </c:pt>
                <c:pt idx="46607" formatCode="General">
                  <c:v>31.366800000000001</c:v>
                </c:pt>
                <c:pt idx="46608" formatCode="General">
                  <c:v>31.3674</c:v>
                </c:pt>
                <c:pt idx="46609" formatCode="General">
                  <c:v>31.368099999999998</c:v>
                </c:pt>
                <c:pt idx="46610" formatCode="General">
                  <c:v>31.3688</c:v>
                </c:pt>
                <c:pt idx="46611" formatCode="General">
                  <c:v>31.369399999999999</c:v>
                </c:pt>
                <c:pt idx="46612" formatCode="General">
                  <c:v>31.370100000000001</c:v>
                </c:pt>
                <c:pt idx="46613" formatCode="General">
                  <c:v>31.370799999999999</c:v>
                </c:pt>
                <c:pt idx="46614" formatCode="General">
                  <c:v>31.371500000000001</c:v>
                </c:pt>
                <c:pt idx="46615" formatCode="General">
                  <c:v>31.3721</c:v>
                </c:pt>
                <c:pt idx="46616" formatCode="General">
                  <c:v>31.372800000000002</c:v>
                </c:pt>
                <c:pt idx="46617" formatCode="General">
                  <c:v>31.3735</c:v>
                </c:pt>
                <c:pt idx="46618" formatCode="General">
                  <c:v>31.374199999999998</c:v>
                </c:pt>
                <c:pt idx="46619" formatCode="General">
                  <c:v>31.3748</c:v>
                </c:pt>
                <c:pt idx="46620" formatCode="General">
                  <c:v>31.375499999999999</c:v>
                </c:pt>
                <c:pt idx="46621" formatCode="General">
                  <c:v>31.376200000000001</c:v>
                </c:pt>
                <c:pt idx="46622" formatCode="General">
                  <c:v>31.376799999999999</c:v>
                </c:pt>
                <c:pt idx="46623" formatCode="General">
                  <c:v>31.377500000000001</c:v>
                </c:pt>
                <c:pt idx="46624" formatCode="General">
                  <c:v>31.3782</c:v>
                </c:pt>
                <c:pt idx="46625" formatCode="General">
                  <c:v>31.378900000000002</c:v>
                </c:pt>
                <c:pt idx="46626" formatCode="General">
                  <c:v>31.3795</c:v>
                </c:pt>
                <c:pt idx="46627" formatCode="General">
                  <c:v>31.380199999999999</c:v>
                </c:pt>
                <c:pt idx="46628" formatCode="General">
                  <c:v>31.3809</c:v>
                </c:pt>
                <c:pt idx="46629" formatCode="General">
                  <c:v>31.381599999999999</c:v>
                </c:pt>
                <c:pt idx="46630" formatCode="General">
                  <c:v>31.382200000000001</c:v>
                </c:pt>
                <c:pt idx="46631" formatCode="General">
                  <c:v>31.382899999999999</c:v>
                </c:pt>
                <c:pt idx="46632" formatCode="General">
                  <c:v>31.383600000000001</c:v>
                </c:pt>
                <c:pt idx="46633" formatCode="General">
                  <c:v>31.3842</c:v>
                </c:pt>
                <c:pt idx="46634" formatCode="General">
                  <c:v>31.384899999999998</c:v>
                </c:pt>
                <c:pt idx="46635" formatCode="General">
                  <c:v>31.3856</c:v>
                </c:pt>
                <c:pt idx="46636" formatCode="General">
                  <c:v>31.386299999999999</c:v>
                </c:pt>
                <c:pt idx="46637" formatCode="General">
                  <c:v>31.386900000000001</c:v>
                </c:pt>
                <c:pt idx="46638" formatCode="General">
                  <c:v>31.387599999999999</c:v>
                </c:pt>
                <c:pt idx="46639" formatCode="General">
                  <c:v>31.388300000000001</c:v>
                </c:pt>
                <c:pt idx="46640" formatCode="General">
                  <c:v>31.388999999999999</c:v>
                </c:pt>
                <c:pt idx="46641" formatCode="General">
                  <c:v>31.389600000000002</c:v>
                </c:pt>
                <c:pt idx="46642" formatCode="General">
                  <c:v>31.3903</c:v>
                </c:pt>
                <c:pt idx="46643" formatCode="General">
                  <c:v>31.390999999999998</c:v>
                </c:pt>
                <c:pt idx="46644" formatCode="General">
                  <c:v>31.3917</c:v>
                </c:pt>
                <c:pt idx="46645" formatCode="General">
                  <c:v>31.392299999999999</c:v>
                </c:pt>
                <c:pt idx="46646" formatCode="General">
                  <c:v>31.393000000000001</c:v>
                </c:pt>
                <c:pt idx="46647" formatCode="General">
                  <c:v>31.393699999999999</c:v>
                </c:pt>
                <c:pt idx="46648" formatCode="General">
                  <c:v>31.394300000000001</c:v>
                </c:pt>
                <c:pt idx="46649" formatCode="General">
                  <c:v>31.395</c:v>
                </c:pt>
                <c:pt idx="46650" formatCode="General">
                  <c:v>31.395700000000001</c:v>
                </c:pt>
                <c:pt idx="46651" formatCode="General">
                  <c:v>31.3964</c:v>
                </c:pt>
                <c:pt idx="46652" formatCode="General">
                  <c:v>31.396999999999998</c:v>
                </c:pt>
                <c:pt idx="46653" formatCode="General">
                  <c:v>31.3977</c:v>
                </c:pt>
                <c:pt idx="46654" formatCode="General">
                  <c:v>31.398399999999999</c:v>
                </c:pt>
                <c:pt idx="46655" formatCode="General">
                  <c:v>31.399100000000001</c:v>
                </c:pt>
                <c:pt idx="46656" formatCode="General">
                  <c:v>31.399699999999999</c:v>
                </c:pt>
                <c:pt idx="46657" formatCode="General">
                  <c:v>31.400400000000001</c:v>
                </c:pt>
                <c:pt idx="46658" formatCode="General">
                  <c:v>31.4011</c:v>
                </c:pt>
                <c:pt idx="46659" formatCode="General">
                  <c:v>31.401700000000002</c:v>
                </c:pt>
                <c:pt idx="46660" formatCode="General">
                  <c:v>31.4024</c:v>
                </c:pt>
                <c:pt idx="46661" formatCode="General">
                  <c:v>31.403099999999998</c:v>
                </c:pt>
                <c:pt idx="46662" formatCode="General">
                  <c:v>31.4038</c:v>
                </c:pt>
                <c:pt idx="46663" formatCode="General">
                  <c:v>31.404399999999999</c:v>
                </c:pt>
                <c:pt idx="46664" formatCode="General">
                  <c:v>31.405100000000001</c:v>
                </c:pt>
                <c:pt idx="46665" formatCode="General">
                  <c:v>31.405799999999999</c:v>
                </c:pt>
                <c:pt idx="46666" formatCode="General">
                  <c:v>31.406500000000001</c:v>
                </c:pt>
                <c:pt idx="46667" formatCode="General">
                  <c:v>31.4071</c:v>
                </c:pt>
                <c:pt idx="46668" formatCode="General">
                  <c:v>31.407800000000002</c:v>
                </c:pt>
                <c:pt idx="46669" formatCode="General">
                  <c:v>31.4085</c:v>
                </c:pt>
                <c:pt idx="46670" formatCode="General">
                  <c:v>31.409199999999998</c:v>
                </c:pt>
                <c:pt idx="46671" formatCode="General">
                  <c:v>31.409800000000001</c:v>
                </c:pt>
                <c:pt idx="46672" formatCode="General">
                  <c:v>31.410499999999999</c:v>
                </c:pt>
                <c:pt idx="46673" formatCode="General">
                  <c:v>31.411200000000001</c:v>
                </c:pt>
                <c:pt idx="46674" formatCode="General">
                  <c:v>31.411799999999999</c:v>
                </c:pt>
                <c:pt idx="46675" formatCode="General">
                  <c:v>31.412500000000001</c:v>
                </c:pt>
                <c:pt idx="46676" formatCode="General">
                  <c:v>31.4132</c:v>
                </c:pt>
                <c:pt idx="46677" formatCode="General">
                  <c:v>31.413900000000002</c:v>
                </c:pt>
                <c:pt idx="46678" formatCode="General">
                  <c:v>31.4145</c:v>
                </c:pt>
                <c:pt idx="46679" formatCode="General">
                  <c:v>31.415199999999999</c:v>
                </c:pt>
                <c:pt idx="46680" formatCode="General">
                  <c:v>31.415900000000001</c:v>
                </c:pt>
                <c:pt idx="46681" formatCode="General">
                  <c:v>31.416599999999999</c:v>
                </c:pt>
                <c:pt idx="46682" formatCode="General">
                  <c:v>31.417200000000001</c:v>
                </c:pt>
                <c:pt idx="46683" formatCode="General">
                  <c:v>31.417899999999999</c:v>
                </c:pt>
                <c:pt idx="46684" formatCode="General">
                  <c:v>31.418600000000001</c:v>
                </c:pt>
                <c:pt idx="46685" formatCode="General">
                  <c:v>31.4192</c:v>
                </c:pt>
                <c:pt idx="46686" formatCode="General">
                  <c:v>31.419899999999998</c:v>
                </c:pt>
                <c:pt idx="46687" formatCode="General">
                  <c:v>31.4206</c:v>
                </c:pt>
                <c:pt idx="46688" formatCode="General">
                  <c:v>31.421299999999999</c:v>
                </c:pt>
                <c:pt idx="46689" formatCode="General">
                  <c:v>31.421900000000001</c:v>
                </c:pt>
                <c:pt idx="46690" formatCode="General">
                  <c:v>31.422599999999999</c:v>
                </c:pt>
                <c:pt idx="46691" formatCode="General">
                  <c:v>31.423300000000001</c:v>
                </c:pt>
                <c:pt idx="46692" formatCode="General">
                  <c:v>31.423999999999999</c:v>
                </c:pt>
                <c:pt idx="46693" formatCode="General">
                  <c:v>31.424600000000002</c:v>
                </c:pt>
                <c:pt idx="46694" formatCode="General">
                  <c:v>31.4253</c:v>
                </c:pt>
                <c:pt idx="46695" formatCode="General">
                  <c:v>31.425999999999998</c:v>
                </c:pt>
                <c:pt idx="46696" formatCode="General">
                  <c:v>31.426600000000001</c:v>
                </c:pt>
                <c:pt idx="46697" formatCode="General">
                  <c:v>31.427299999999999</c:v>
                </c:pt>
                <c:pt idx="46698" formatCode="General">
                  <c:v>31.428000000000001</c:v>
                </c:pt>
                <c:pt idx="46699" formatCode="General">
                  <c:v>31.428699999999999</c:v>
                </c:pt>
                <c:pt idx="46700" formatCode="General">
                  <c:v>31.429300000000001</c:v>
                </c:pt>
                <c:pt idx="46701" formatCode="General">
                  <c:v>31.43</c:v>
                </c:pt>
                <c:pt idx="46702" formatCode="General">
                  <c:v>31.430700000000002</c:v>
                </c:pt>
                <c:pt idx="46703" formatCode="General">
                  <c:v>31.4314</c:v>
                </c:pt>
                <c:pt idx="46704" formatCode="General">
                  <c:v>31.431999999999999</c:v>
                </c:pt>
                <c:pt idx="46705" formatCode="General">
                  <c:v>31.432700000000001</c:v>
                </c:pt>
                <c:pt idx="46706" formatCode="General">
                  <c:v>31.433399999999999</c:v>
                </c:pt>
                <c:pt idx="46707" formatCode="General">
                  <c:v>31.434100000000001</c:v>
                </c:pt>
                <c:pt idx="46708" formatCode="General">
                  <c:v>31.434699999999999</c:v>
                </c:pt>
                <c:pt idx="46709" formatCode="General">
                  <c:v>31.435400000000001</c:v>
                </c:pt>
                <c:pt idx="46710" formatCode="General">
                  <c:v>31.4361</c:v>
                </c:pt>
                <c:pt idx="46711" formatCode="General">
                  <c:v>31.436699999999998</c:v>
                </c:pt>
                <c:pt idx="46712" formatCode="General">
                  <c:v>31.4374</c:v>
                </c:pt>
                <c:pt idx="46713" formatCode="General">
                  <c:v>31.438099999999999</c:v>
                </c:pt>
                <c:pt idx="46714" formatCode="General">
                  <c:v>31.438800000000001</c:v>
                </c:pt>
                <c:pt idx="46715" formatCode="General">
                  <c:v>31.439399999999999</c:v>
                </c:pt>
                <c:pt idx="46716" formatCode="General">
                  <c:v>31.440100000000001</c:v>
                </c:pt>
                <c:pt idx="46717" formatCode="General">
                  <c:v>31.440799999999999</c:v>
                </c:pt>
                <c:pt idx="46718" formatCode="General">
                  <c:v>31.441500000000001</c:v>
                </c:pt>
                <c:pt idx="46719" formatCode="General">
                  <c:v>31.4421</c:v>
                </c:pt>
                <c:pt idx="46720" formatCode="General">
                  <c:v>31.442799999999998</c:v>
                </c:pt>
                <c:pt idx="46721" formatCode="General">
                  <c:v>31.4435</c:v>
                </c:pt>
                <c:pt idx="46722" formatCode="General">
                  <c:v>31.444099999999999</c:v>
                </c:pt>
                <c:pt idx="46723" formatCode="General">
                  <c:v>31.444800000000001</c:v>
                </c:pt>
                <c:pt idx="46724" formatCode="General">
                  <c:v>31.445499999999999</c:v>
                </c:pt>
                <c:pt idx="46725" formatCode="General">
                  <c:v>31.446200000000001</c:v>
                </c:pt>
                <c:pt idx="46726" formatCode="General">
                  <c:v>31.4468</c:v>
                </c:pt>
                <c:pt idx="46727" formatCode="General">
                  <c:v>31.447500000000002</c:v>
                </c:pt>
                <c:pt idx="46728" formatCode="General">
                  <c:v>31.4482</c:v>
                </c:pt>
                <c:pt idx="46729" formatCode="General">
                  <c:v>31.448899999999998</c:v>
                </c:pt>
                <c:pt idx="46730" formatCode="General">
                  <c:v>31.4495</c:v>
                </c:pt>
                <c:pt idx="46731" formatCode="General">
                  <c:v>31.450199999999999</c:v>
                </c:pt>
                <c:pt idx="46732" formatCode="General">
                  <c:v>31.450900000000001</c:v>
                </c:pt>
                <c:pt idx="46733" formatCode="General">
                  <c:v>31.451499999999999</c:v>
                </c:pt>
                <c:pt idx="46734" formatCode="General">
                  <c:v>31.452200000000001</c:v>
                </c:pt>
                <c:pt idx="46735" formatCode="General">
                  <c:v>31.4529</c:v>
                </c:pt>
                <c:pt idx="46736" formatCode="General">
                  <c:v>31.453600000000002</c:v>
                </c:pt>
                <c:pt idx="46737" formatCode="General">
                  <c:v>31.4542</c:v>
                </c:pt>
                <c:pt idx="46738" formatCode="General">
                  <c:v>31.454899999999999</c:v>
                </c:pt>
                <c:pt idx="46739" formatCode="General">
                  <c:v>31.4556</c:v>
                </c:pt>
                <c:pt idx="46740" formatCode="General">
                  <c:v>31.456299999999999</c:v>
                </c:pt>
                <c:pt idx="46741" formatCode="General">
                  <c:v>31.456900000000001</c:v>
                </c:pt>
                <c:pt idx="46742" formatCode="General">
                  <c:v>31.457599999999999</c:v>
                </c:pt>
                <c:pt idx="46743" formatCode="General">
                  <c:v>31.458300000000001</c:v>
                </c:pt>
                <c:pt idx="46744" formatCode="General">
                  <c:v>31.459</c:v>
                </c:pt>
                <c:pt idx="46745" formatCode="General">
                  <c:v>31.459599999999998</c:v>
                </c:pt>
                <c:pt idx="46746" formatCode="General">
                  <c:v>31.4603</c:v>
                </c:pt>
                <c:pt idx="46747" formatCode="General">
                  <c:v>31.460999999999999</c:v>
                </c:pt>
                <c:pt idx="46748" formatCode="General">
                  <c:v>31.461600000000001</c:v>
                </c:pt>
                <c:pt idx="46749" formatCode="General">
                  <c:v>31.462299999999999</c:v>
                </c:pt>
                <c:pt idx="46750" formatCode="General">
                  <c:v>31.463000000000001</c:v>
                </c:pt>
                <c:pt idx="46751" formatCode="General">
                  <c:v>31.463699999999999</c:v>
                </c:pt>
                <c:pt idx="46752" formatCode="General">
                  <c:v>31.464300000000001</c:v>
                </c:pt>
                <c:pt idx="46753" formatCode="General">
                  <c:v>31.465</c:v>
                </c:pt>
                <c:pt idx="46754" formatCode="General">
                  <c:v>31.465699999999998</c:v>
                </c:pt>
                <c:pt idx="46755" formatCode="General">
                  <c:v>31.4664</c:v>
                </c:pt>
                <c:pt idx="46756" formatCode="General">
                  <c:v>31.466999999999999</c:v>
                </c:pt>
                <c:pt idx="46757" formatCode="General">
                  <c:v>31.467700000000001</c:v>
                </c:pt>
                <c:pt idx="46758" formatCode="General">
                  <c:v>31.468399999999999</c:v>
                </c:pt>
                <c:pt idx="46759" formatCode="General">
                  <c:v>31.469000000000001</c:v>
                </c:pt>
                <c:pt idx="46760" formatCode="General">
                  <c:v>31.4697</c:v>
                </c:pt>
                <c:pt idx="46761" formatCode="General">
                  <c:v>31.470400000000001</c:v>
                </c:pt>
                <c:pt idx="46762" formatCode="General">
                  <c:v>31.4711</c:v>
                </c:pt>
                <c:pt idx="46763" formatCode="General">
                  <c:v>31.471699999999998</c:v>
                </c:pt>
                <c:pt idx="46764" formatCode="General">
                  <c:v>31.4724</c:v>
                </c:pt>
                <c:pt idx="46765" formatCode="General">
                  <c:v>31.473099999999999</c:v>
                </c:pt>
                <c:pt idx="46766" formatCode="General">
                  <c:v>31.473800000000001</c:v>
                </c:pt>
                <c:pt idx="46767" formatCode="General">
                  <c:v>31.474399999999999</c:v>
                </c:pt>
                <c:pt idx="46768" formatCode="General">
                  <c:v>31.475100000000001</c:v>
                </c:pt>
                <c:pt idx="46769" formatCode="General">
                  <c:v>31.4758</c:v>
                </c:pt>
                <c:pt idx="46770" formatCode="General">
                  <c:v>31.476500000000001</c:v>
                </c:pt>
                <c:pt idx="46771" formatCode="General">
                  <c:v>31.4771</c:v>
                </c:pt>
                <c:pt idx="46772" formatCode="General">
                  <c:v>31.477799999999998</c:v>
                </c:pt>
                <c:pt idx="46773" formatCode="General">
                  <c:v>31.4785</c:v>
                </c:pt>
                <c:pt idx="46774" formatCode="General">
                  <c:v>31.479099999999999</c:v>
                </c:pt>
                <c:pt idx="46775" formatCode="General">
                  <c:v>31.479800000000001</c:v>
                </c:pt>
                <c:pt idx="46776" formatCode="General">
                  <c:v>31.480499999999999</c:v>
                </c:pt>
                <c:pt idx="46777" formatCode="General">
                  <c:v>31.481200000000001</c:v>
                </c:pt>
                <c:pt idx="46778" formatCode="General">
                  <c:v>31.4818</c:v>
                </c:pt>
                <c:pt idx="46779" formatCode="General">
                  <c:v>31.482500000000002</c:v>
                </c:pt>
                <c:pt idx="46780" formatCode="General">
                  <c:v>31.4832</c:v>
                </c:pt>
                <c:pt idx="46781" formatCode="General">
                  <c:v>31.483899999999998</c:v>
                </c:pt>
                <c:pt idx="46782" formatCode="General">
                  <c:v>31.484500000000001</c:v>
                </c:pt>
                <c:pt idx="46783" formatCode="General">
                  <c:v>31.485199999999999</c:v>
                </c:pt>
                <c:pt idx="46784" formatCode="General">
                  <c:v>31.485900000000001</c:v>
                </c:pt>
                <c:pt idx="46785" formatCode="General">
                  <c:v>31.486499999999999</c:v>
                </c:pt>
                <c:pt idx="46786" formatCode="General">
                  <c:v>31.487200000000001</c:v>
                </c:pt>
                <c:pt idx="46787" formatCode="General">
                  <c:v>31.4879</c:v>
                </c:pt>
                <c:pt idx="46788" formatCode="General">
                  <c:v>31.488600000000002</c:v>
                </c:pt>
                <c:pt idx="46789" formatCode="General">
                  <c:v>31.4892</c:v>
                </c:pt>
                <c:pt idx="46790" formatCode="General">
                  <c:v>31.489899999999999</c:v>
                </c:pt>
                <c:pt idx="46791" formatCode="General">
                  <c:v>31.490600000000001</c:v>
                </c:pt>
                <c:pt idx="46792" formatCode="General">
                  <c:v>31.491299999999999</c:v>
                </c:pt>
                <c:pt idx="46793" formatCode="General">
                  <c:v>31.491900000000001</c:v>
                </c:pt>
                <c:pt idx="46794" formatCode="General">
                  <c:v>31.492599999999999</c:v>
                </c:pt>
                <c:pt idx="46795" formatCode="General">
                  <c:v>31.493300000000001</c:v>
                </c:pt>
                <c:pt idx="46796" formatCode="General">
                  <c:v>31.4939</c:v>
                </c:pt>
                <c:pt idx="46797" formatCode="General">
                  <c:v>31.494599999999998</c:v>
                </c:pt>
                <c:pt idx="46798" formatCode="General">
                  <c:v>31.4953</c:v>
                </c:pt>
                <c:pt idx="46799" formatCode="General">
                  <c:v>31.495999999999999</c:v>
                </c:pt>
                <c:pt idx="46800" formatCode="General">
                  <c:v>31.496600000000001</c:v>
                </c:pt>
                <c:pt idx="46801" formatCode="General">
                  <c:v>31.497299999999999</c:v>
                </c:pt>
                <c:pt idx="46802" formatCode="General">
                  <c:v>31.498000000000001</c:v>
                </c:pt>
                <c:pt idx="46803" formatCode="General">
                  <c:v>31.498699999999999</c:v>
                </c:pt>
                <c:pt idx="46804" formatCode="General">
                  <c:v>31.499300000000002</c:v>
                </c:pt>
                <c:pt idx="46805" formatCode="General">
                  <c:v>31.5</c:v>
                </c:pt>
                <c:pt idx="46806" formatCode="General">
                  <c:v>31.500699999999998</c:v>
                </c:pt>
                <c:pt idx="46807" formatCode="General">
                  <c:v>31.5014</c:v>
                </c:pt>
                <c:pt idx="46808" formatCode="General">
                  <c:v>31.501999999999999</c:v>
                </c:pt>
                <c:pt idx="46809" formatCode="General">
                  <c:v>31.502700000000001</c:v>
                </c:pt>
                <c:pt idx="46810" formatCode="General">
                  <c:v>31.503399999999999</c:v>
                </c:pt>
                <c:pt idx="46811" formatCode="General">
                  <c:v>31.504000000000001</c:v>
                </c:pt>
                <c:pt idx="46812" formatCode="General">
                  <c:v>31.5047</c:v>
                </c:pt>
                <c:pt idx="46813" formatCode="General">
                  <c:v>31.505400000000002</c:v>
                </c:pt>
                <c:pt idx="46814" formatCode="General">
                  <c:v>31.5061</c:v>
                </c:pt>
                <c:pt idx="46815" formatCode="General">
                  <c:v>31.506699999999999</c:v>
                </c:pt>
                <c:pt idx="46816" formatCode="General">
                  <c:v>31.507400000000001</c:v>
                </c:pt>
                <c:pt idx="46817" formatCode="General">
                  <c:v>31.508099999999999</c:v>
                </c:pt>
                <c:pt idx="46818" formatCode="General">
                  <c:v>31.508800000000001</c:v>
                </c:pt>
                <c:pt idx="46819" formatCode="General">
                  <c:v>31.509399999999999</c:v>
                </c:pt>
                <c:pt idx="46820" formatCode="General">
                  <c:v>31.510100000000001</c:v>
                </c:pt>
                <c:pt idx="46821" formatCode="General">
                  <c:v>31.5108</c:v>
                </c:pt>
                <c:pt idx="46822" formatCode="General">
                  <c:v>31.511399999999998</c:v>
                </c:pt>
                <c:pt idx="46823" formatCode="General">
                  <c:v>31.5121</c:v>
                </c:pt>
                <c:pt idx="46824" formatCode="General">
                  <c:v>31.512799999999999</c:v>
                </c:pt>
                <c:pt idx="46825" formatCode="General">
                  <c:v>31.513500000000001</c:v>
                </c:pt>
                <c:pt idx="46826" formatCode="General">
                  <c:v>31.514099999999999</c:v>
                </c:pt>
                <c:pt idx="46827" formatCode="General">
                  <c:v>31.514800000000001</c:v>
                </c:pt>
                <c:pt idx="46828" formatCode="General">
                  <c:v>31.515499999999999</c:v>
                </c:pt>
                <c:pt idx="46829" formatCode="General">
                  <c:v>31.516200000000001</c:v>
                </c:pt>
                <c:pt idx="46830" formatCode="General">
                  <c:v>31.5168</c:v>
                </c:pt>
                <c:pt idx="46831" formatCode="General">
                  <c:v>31.517499999999998</c:v>
                </c:pt>
                <c:pt idx="46832" formatCode="General">
                  <c:v>31.5182</c:v>
                </c:pt>
                <c:pt idx="46833" formatCode="General">
                  <c:v>31.518799999999999</c:v>
                </c:pt>
                <c:pt idx="46834" formatCode="General">
                  <c:v>31.519500000000001</c:v>
                </c:pt>
                <c:pt idx="46835" formatCode="General">
                  <c:v>31.520199999999999</c:v>
                </c:pt>
                <c:pt idx="46836" formatCode="General">
                  <c:v>31.520900000000001</c:v>
                </c:pt>
                <c:pt idx="46837" formatCode="General">
                  <c:v>31.5215</c:v>
                </c:pt>
                <c:pt idx="46838" formatCode="General">
                  <c:v>31.522200000000002</c:v>
                </c:pt>
                <c:pt idx="46839" formatCode="General">
                  <c:v>31.5229</c:v>
                </c:pt>
                <c:pt idx="46840" formatCode="General">
                  <c:v>31.523599999999998</c:v>
                </c:pt>
                <c:pt idx="46841" formatCode="General">
                  <c:v>31.5242</c:v>
                </c:pt>
                <c:pt idx="46842" formatCode="General">
                  <c:v>31.524899999999999</c:v>
                </c:pt>
                <c:pt idx="46843" formatCode="General">
                  <c:v>31.525600000000001</c:v>
                </c:pt>
                <c:pt idx="46844" formatCode="General">
                  <c:v>31.526299999999999</c:v>
                </c:pt>
                <c:pt idx="46845" formatCode="General">
                  <c:v>31.526900000000001</c:v>
                </c:pt>
                <c:pt idx="46846" formatCode="General">
                  <c:v>31.5276</c:v>
                </c:pt>
                <c:pt idx="46847" formatCode="General">
                  <c:v>31.528300000000002</c:v>
                </c:pt>
                <c:pt idx="46848" formatCode="General">
                  <c:v>31.5289</c:v>
                </c:pt>
                <c:pt idx="46849" formatCode="General">
                  <c:v>31.529599999999999</c:v>
                </c:pt>
                <c:pt idx="46850" formatCode="General">
                  <c:v>31.5303</c:v>
                </c:pt>
                <c:pt idx="46851" formatCode="General">
                  <c:v>31.530999999999999</c:v>
                </c:pt>
                <c:pt idx="46852" formatCode="General">
                  <c:v>31.531600000000001</c:v>
                </c:pt>
                <c:pt idx="46853" formatCode="General">
                  <c:v>31.532299999999999</c:v>
                </c:pt>
                <c:pt idx="46854" formatCode="General">
                  <c:v>31.533000000000001</c:v>
                </c:pt>
                <c:pt idx="46855" formatCode="General">
                  <c:v>31.5337</c:v>
                </c:pt>
                <c:pt idx="46856" formatCode="General">
                  <c:v>31.534300000000002</c:v>
                </c:pt>
                <c:pt idx="46857" formatCode="General">
                  <c:v>31.535</c:v>
                </c:pt>
                <c:pt idx="46858" formatCode="General">
                  <c:v>31.535699999999999</c:v>
                </c:pt>
                <c:pt idx="46859" formatCode="General">
                  <c:v>31.536300000000001</c:v>
                </c:pt>
                <c:pt idx="46860" formatCode="General">
                  <c:v>31.536999999999999</c:v>
                </c:pt>
                <c:pt idx="46861" formatCode="General">
                  <c:v>31.537700000000001</c:v>
                </c:pt>
                <c:pt idx="46862" formatCode="General">
                  <c:v>31.538399999999999</c:v>
                </c:pt>
                <c:pt idx="46863" formatCode="General">
                  <c:v>31.539000000000001</c:v>
                </c:pt>
                <c:pt idx="46864" formatCode="General">
                  <c:v>31.5397</c:v>
                </c:pt>
                <c:pt idx="46865" formatCode="General">
                  <c:v>31.540400000000002</c:v>
                </c:pt>
                <c:pt idx="46866" formatCode="General">
                  <c:v>31.5411</c:v>
                </c:pt>
                <c:pt idx="46867" formatCode="General">
                  <c:v>31.541699999999999</c:v>
                </c:pt>
                <c:pt idx="46868" formatCode="General">
                  <c:v>31.542400000000001</c:v>
                </c:pt>
                <c:pt idx="46869" formatCode="General">
                  <c:v>31.543099999999999</c:v>
                </c:pt>
                <c:pt idx="46870" formatCode="General">
                  <c:v>31.543800000000001</c:v>
                </c:pt>
                <c:pt idx="46871" formatCode="General">
                  <c:v>31.5444</c:v>
                </c:pt>
                <c:pt idx="46872" formatCode="General">
                  <c:v>31.545100000000001</c:v>
                </c:pt>
                <c:pt idx="46873" formatCode="General">
                  <c:v>31.5458</c:v>
                </c:pt>
                <c:pt idx="46874" formatCode="General">
                  <c:v>31.546399999999998</c:v>
                </c:pt>
                <c:pt idx="46875" formatCode="General">
                  <c:v>31.5471</c:v>
                </c:pt>
                <c:pt idx="46876" formatCode="General">
                  <c:v>31.547799999999999</c:v>
                </c:pt>
                <c:pt idx="46877" formatCode="General">
                  <c:v>31.548500000000001</c:v>
                </c:pt>
                <c:pt idx="46878" formatCode="General">
                  <c:v>31.549099999999999</c:v>
                </c:pt>
                <c:pt idx="46879" formatCode="General">
                  <c:v>31.549800000000001</c:v>
                </c:pt>
                <c:pt idx="46880" formatCode="General">
                  <c:v>31.5505</c:v>
                </c:pt>
                <c:pt idx="46881" formatCode="General">
                  <c:v>31.551200000000001</c:v>
                </c:pt>
                <c:pt idx="46882" formatCode="General">
                  <c:v>31.5518</c:v>
                </c:pt>
                <c:pt idx="46883" formatCode="General">
                  <c:v>31.552499999999998</c:v>
                </c:pt>
                <c:pt idx="46884" formatCode="General">
                  <c:v>31.5532</c:v>
                </c:pt>
                <c:pt idx="46885" formatCode="General">
                  <c:v>31.553799999999999</c:v>
                </c:pt>
                <c:pt idx="46886" formatCode="General">
                  <c:v>31.554500000000001</c:v>
                </c:pt>
                <c:pt idx="46887" formatCode="General">
                  <c:v>31.555199999999999</c:v>
                </c:pt>
                <c:pt idx="46888" formatCode="General">
                  <c:v>31.555900000000001</c:v>
                </c:pt>
                <c:pt idx="46889" formatCode="General">
                  <c:v>31.5565</c:v>
                </c:pt>
                <c:pt idx="46890" formatCode="General">
                  <c:v>31.557200000000002</c:v>
                </c:pt>
                <c:pt idx="46891" formatCode="General">
                  <c:v>31.5579</c:v>
                </c:pt>
                <c:pt idx="46892" formatCode="General">
                  <c:v>31.558599999999998</c:v>
                </c:pt>
                <c:pt idx="46893" formatCode="General">
                  <c:v>31.559200000000001</c:v>
                </c:pt>
                <c:pt idx="46894" formatCode="General">
                  <c:v>31.559899999999999</c:v>
                </c:pt>
                <c:pt idx="46895" formatCode="General">
                  <c:v>31.560600000000001</c:v>
                </c:pt>
                <c:pt idx="46896" formatCode="General">
                  <c:v>31.561199999999999</c:v>
                </c:pt>
                <c:pt idx="46897" formatCode="General">
                  <c:v>31.561900000000001</c:v>
                </c:pt>
                <c:pt idx="46898" formatCode="General">
                  <c:v>31.5626</c:v>
                </c:pt>
                <c:pt idx="46899" formatCode="General">
                  <c:v>31.563300000000002</c:v>
                </c:pt>
                <c:pt idx="46900" formatCode="General">
                  <c:v>31.5639</c:v>
                </c:pt>
                <c:pt idx="46901" formatCode="General">
                  <c:v>31.564599999999999</c:v>
                </c:pt>
                <c:pt idx="46902" formatCode="General">
                  <c:v>31.565300000000001</c:v>
                </c:pt>
                <c:pt idx="46903" formatCode="General">
                  <c:v>31.565999999999999</c:v>
                </c:pt>
                <c:pt idx="46904" formatCode="General">
                  <c:v>31.566600000000001</c:v>
                </c:pt>
                <c:pt idx="46905" formatCode="General">
                  <c:v>31.567299999999999</c:v>
                </c:pt>
                <c:pt idx="46906" formatCode="General">
                  <c:v>31.568000000000001</c:v>
                </c:pt>
                <c:pt idx="46907" formatCode="General">
                  <c:v>31.5687</c:v>
                </c:pt>
                <c:pt idx="46908" formatCode="General">
                  <c:v>31.569299999999998</c:v>
                </c:pt>
                <c:pt idx="46909" formatCode="General">
                  <c:v>31.57</c:v>
                </c:pt>
                <c:pt idx="46910" formatCode="General">
                  <c:v>31.570699999999999</c:v>
                </c:pt>
                <c:pt idx="46911" formatCode="General">
                  <c:v>31.571300000000001</c:v>
                </c:pt>
                <c:pt idx="46912" formatCode="General">
                  <c:v>31.571999999999999</c:v>
                </c:pt>
                <c:pt idx="46913" formatCode="General">
                  <c:v>31.572700000000001</c:v>
                </c:pt>
                <c:pt idx="46914" formatCode="General">
                  <c:v>31.573399999999999</c:v>
                </c:pt>
                <c:pt idx="46915" formatCode="General">
                  <c:v>31.574000000000002</c:v>
                </c:pt>
                <c:pt idx="46916" formatCode="General">
                  <c:v>31.5747</c:v>
                </c:pt>
                <c:pt idx="46917" formatCode="General">
                  <c:v>31.575399999999998</c:v>
                </c:pt>
                <c:pt idx="46918" formatCode="General">
                  <c:v>31.5761</c:v>
                </c:pt>
                <c:pt idx="46919" formatCode="General">
                  <c:v>31.576699999999999</c:v>
                </c:pt>
                <c:pt idx="46920" formatCode="General">
                  <c:v>31.577400000000001</c:v>
                </c:pt>
                <c:pt idx="46921" formatCode="General">
                  <c:v>31.578099999999999</c:v>
                </c:pt>
                <c:pt idx="46922" formatCode="General">
                  <c:v>31.578700000000001</c:v>
                </c:pt>
                <c:pt idx="46923" formatCode="General">
                  <c:v>31.5794</c:v>
                </c:pt>
                <c:pt idx="46924" formatCode="General">
                  <c:v>31.580100000000002</c:v>
                </c:pt>
                <c:pt idx="46925" formatCode="General">
                  <c:v>31.5808</c:v>
                </c:pt>
                <c:pt idx="46926" formatCode="General">
                  <c:v>31.581399999999999</c:v>
                </c:pt>
                <c:pt idx="46927" formatCode="General">
                  <c:v>31.582100000000001</c:v>
                </c:pt>
                <c:pt idx="46928" formatCode="General">
                  <c:v>31.582799999999999</c:v>
                </c:pt>
                <c:pt idx="46929" formatCode="General">
                  <c:v>31.583500000000001</c:v>
                </c:pt>
                <c:pt idx="46930" formatCode="General">
                  <c:v>31.584099999999999</c:v>
                </c:pt>
                <c:pt idx="46931" formatCode="General">
                  <c:v>31.584800000000001</c:v>
                </c:pt>
                <c:pt idx="46932" formatCode="General">
                  <c:v>31.5855</c:v>
                </c:pt>
                <c:pt idx="46933" formatCode="General">
                  <c:v>31.586200000000002</c:v>
                </c:pt>
                <c:pt idx="46934" formatCode="General">
                  <c:v>31.5868</c:v>
                </c:pt>
                <c:pt idx="46935" formatCode="General">
                  <c:v>31.587499999999999</c:v>
                </c:pt>
                <c:pt idx="46936" formatCode="General">
                  <c:v>31.588200000000001</c:v>
                </c:pt>
                <c:pt idx="46937" formatCode="General">
                  <c:v>31.588799999999999</c:v>
                </c:pt>
                <c:pt idx="46938" formatCode="General">
                  <c:v>31.589500000000001</c:v>
                </c:pt>
                <c:pt idx="46939" formatCode="General">
                  <c:v>31.590199999999999</c:v>
                </c:pt>
                <c:pt idx="46940" formatCode="General">
                  <c:v>31.590900000000001</c:v>
                </c:pt>
                <c:pt idx="46941" formatCode="General">
                  <c:v>31.5915</c:v>
                </c:pt>
                <c:pt idx="46942" formatCode="General">
                  <c:v>31.592199999999998</c:v>
                </c:pt>
                <c:pt idx="46943" formatCode="General">
                  <c:v>31.5929</c:v>
                </c:pt>
                <c:pt idx="46944" formatCode="General">
                  <c:v>31.593599999999999</c:v>
                </c:pt>
                <c:pt idx="46945" formatCode="General">
                  <c:v>31.594200000000001</c:v>
                </c:pt>
                <c:pt idx="46946" formatCode="General">
                  <c:v>31.594899999999999</c:v>
                </c:pt>
                <c:pt idx="46947" formatCode="General">
                  <c:v>31.595600000000001</c:v>
                </c:pt>
                <c:pt idx="46948" formatCode="General">
                  <c:v>31.5962</c:v>
                </c:pt>
                <c:pt idx="46949" formatCode="General">
                  <c:v>31.596900000000002</c:v>
                </c:pt>
                <c:pt idx="46950" formatCode="General">
                  <c:v>31.5976</c:v>
                </c:pt>
                <c:pt idx="46951" formatCode="General">
                  <c:v>31.598299999999998</c:v>
                </c:pt>
                <c:pt idx="46952" formatCode="General">
                  <c:v>31.5989</c:v>
                </c:pt>
                <c:pt idx="46953" formatCode="General">
                  <c:v>31.599599999999999</c:v>
                </c:pt>
                <c:pt idx="46954" formatCode="General">
                  <c:v>31.600300000000001</c:v>
                </c:pt>
                <c:pt idx="46955" formatCode="General">
                  <c:v>31.600999999999999</c:v>
                </c:pt>
                <c:pt idx="46956" formatCode="General">
                  <c:v>31.601600000000001</c:v>
                </c:pt>
                <c:pt idx="46957" formatCode="General">
                  <c:v>31.6023</c:v>
                </c:pt>
                <c:pt idx="46958" formatCode="General">
                  <c:v>31.603000000000002</c:v>
                </c:pt>
                <c:pt idx="46959" formatCode="General">
                  <c:v>31.6036</c:v>
                </c:pt>
                <c:pt idx="46960" formatCode="General">
                  <c:v>31.604299999999999</c:v>
                </c:pt>
                <c:pt idx="46961" formatCode="General">
                  <c:v>31.605</c:v>
                </c:pt>
                <c:pt idx="46962" formatCode="General">
                  <c:v>31.605699999999999</c:v>
                </c:pt>
                <c:pt idx="46963" formatCode="General">
                  <c:v>31.606300000000001</c:v>
                </c:pt>
                <c:pt idx="46964" formatCode="General">
                  <c:v>31.606999999999999</c:v>
                </c:pt>
                <c:pt idx="46965" formatCode="General">
                  <c:v>31.607700000000001</c:v>
                </c:pt>
                <c:pt idx="46966" formatCode="General">
                  <c:v>31.6084</c:v>
                </c:pt>
                <c:pt idx="46967" formatCode="General">
                  <c:v>31.609000000000002</c:v>
                </c:pt>
                <c:pt idx="46968" formatCode="General">
                  <c:v>31.6097</c:v>
                </c:pt>
                <c:pt idx="46969" formatCode="General">
                  <c:v>31.610399999999998</c:v>
                </c:pt>
                <c:pt idx="46970" formatCode="General">
                  <c:v>31.6111</c:v>
                </c:pt>
                <c:pt idx="46971" formatCode="General">
                  <c:v>31.611699999999999</c:v>
                </c:pt>
                <c:pt idx="46972" formatCode="General">
                  <c:v>31.612400000000001</c:v>
                </c:pt>
                <c:pt idx="46973" formatCode="General">
                  <c:v>31.613099999999999</c:v>
                </c:pt>
                <c:pt idx="46974" formatCode="General">
                  <c:v>31.613700000000001</c:v>
                </c:pt>
                <c:pt idx="46975" formatCode="General">
                  <c:v>31.6144</c:v>
                </c:pt>
                <c:pt idx="46976" formatCode="General">
                  <c:v>31.615100000000002</c:v>
                </c:pt>
                <c:pt idx="46977" formatCode="General">
                  <c:v>31.6158</c:v>
                </c:pt>
                <c:pt idx="46978" formatCode="General">
                  <c:v>31.616399999999999</c:v>
                </c:pt>
                <c:pt idx="46979" formatCode="General">
                  <c:v>31.617100000000001</c:v>
                </c:pt>
                <c:pt idx="46980" formatCode="General">
                  <c:v>31.617799999999999</c:v>
                </c:pt>
                <c:pt idx="46981" formatCode="General">
                  <c:v>31.618500000000001</c:v>
                </c:pt>
                <c:pt idx="46982" formatCode="General">
                  <c:v>31.6191</c:v>
                </c:pt>
                <c:pt idx="46983" formatCode="General">
                  <c:v>31.619800000000001</c:v>
                </c:pt>
                <c:pt idx="46984" formatCode="General">
                  <c:v>31.6205</c:v>
                </c:pt>
                <c:pt idx="46985" formatCode="General">
                  <c:v>31.621099999999998</c:v>
                </c:pt>
                <c:pt idx="46986" formatCode="General">
                  <c:v>31.6218</c:v>
                </c:pt>
                <c:pt idx="46987" formatCode="General">
                  <c:v>31.622499999999999</c:v>
                </c:pt>
                <c:pt idx="46988" formatCode="General">
                  <c:v>31.623200000000001</c:v>
                </c:pt>
                <c:pt idx="46989" formatCode="General">
                  <c:v>31.623799999999999</c:v>
                </c:pt>
                <c:pt idx="46990" formatCode="General">
                  <c:v>31.624500000000001</c:v>
                </c:pt>
                <c:pt idx="46991" formatCode="General">
                  <c:v>31.6252</c:v>
                </c:pt>
                <c:pt idx="46992" formatCode="General">
                  <c:v>31.625900000000001</c:v>
                </c:pt>
                <c:pt idx="46993" formatCode="General">
                  <c:v>31.6265</c:v>
                </c:pt>
                <c:pt idx="46994" formatCode="General">
                  <c:v>31.627199999999998</c:v>
                </c:pt>
                <c:pt idx="46995" formatCode="General">
                  <c:v>31.6279</c:v>
                </c:pt>
                <c:pt idx="46996" formatCode="General">
                  <c:v>31.628499999999999</c:v>
                </c:pt>
                <c:pt idx="46997" formatCode="General">
                  <c:v>31.629200000000001</c:v>
                </c:pt>
                <c:pt idx="46998" formatCode="General">
                  <c:v>31.629899999999999</c:v>
                </c:pt>
                <c:pt idx="46999" formatCode="General">
                  <c:v>31.630600000000001</c:v>
                </c:pt>
                <c:pt idx="47000" formatCode="General">
                  <c:v>31.6312</c:v>
                </c:pt>
                <c:pt idx="47001" formatCode="General">
                  <c:v>31.631900000000002</c:v>
                </c:pt>
                <c:pt idx="47002" formatCode="General">
                  <c:v>31.6326</c:v>
                </c:pt>
                <c:pt idx="47003" formatCode="General">
                  <c:v>31.633299999999998</c:v>
                </c:pt>
                <c:pt idx="47004" formatCode="General">
                  <c:v>31.633900000000001</c:v>
                </c:pt>
                <c:pt idx="47005" formatCode="General">
                  <c:v>31.634599999999999</c:v>
                </c:pt>
                <c:pt idx="47006" formatCode="General">
                  <c:v>31.635300000000001</c:v>
                </c:pt>
                <c:pt idx="47007" formatCode="General">
                  <c:v>31.635999999999999</c:v>
                </c:pt>
                <c:pt idx="47008" formatCode="General">
                  <c:v>31.636600000000001</c:v>
                </c:pt>
                <c:pt idx="47009" formatCode="General">
                  <c:v>31.6373</c:v>
                </c:pt>
                <c:pt idx="47010" formatCode="General">
                  <c:v>31.638000000000002</c:v>
                </c:pt>
                <c:pt idx="47011" formatCode="General">
                  <c:v>31.6386</c:v>
                </c:pt>
                <c:pt idx="47012" formatCode="General">
                  <c:v>31.639299999999999</c:v>
                </c:pt>
                <c:pt idx="47013" formatCode="General">
                  <c:v>31.64</c:v>
                </c:pt>
                <c:pt idx="47014" formatCode="General">
                  <c:v>31.640699999999999</c:v>
                </c:pt>
                <c:pt idx="47015" formatCode="General">
                  <c:v>31.641300000000001</c:v>
                </c:pt>
                <c:pt idx="47016" formatCode="General">
                  <c:v>31.641999999999999</c:v>
                </c:pt>
                <c:pt idx="47017" formatCode="General">
                  <c:v>31.642700000000001</c:v>
                </c:pt>
                <c:pt idx="47018" formatCode="General">
                  <c:v>31.6434</c:v>
                </c:pt>
                <c:pt idx="47019" formatCode="General">
                  <c:v>31.643999999999998</c:v>
                </c:pt>
                <c:pt idx="47020" formatCode="General">
                  <c:v>31.6447</c:v>
                </c:pt>
                <c:pt idx="47021" formatCode="General">
                  <c:v>31.645399999999999</c:v>
                </c:pt>
                <c:pt idx="47022" formatCode="General">
                  <c:v>31.646000000000001</c:v>
                </c:pt>
                <c:pt idx="47023" formatCode="General">
                  <c:v>31.646699999999999</c:v>
                </c:pt>
                <c:pt idx="47024" formatCode="General">
                  <c:v>31.647400000000001</c:v>
                </c:pt>
                <c:pt idx="47025" formatCode="General">
                  <c:v>31.648099999999999</c:v>
                </c:pt>
                <c:pt idx="47026" formatCode="General">
                  <c:v>31.648700000000002</c:v>
                </c:pt>
                <c:pt idx="47027" formatCode="General">
                  <c:v>31.6494</c:v>
                </c:pt>
                <c:pt idx="47028" formatCode="General">
                  <c:v>31.650099999999998</c:v>
                </c:pt>
                <c:pt idx="47029" formatCode="General">
                  <c:v>31.6508</c:v>
                </c:pt>
                <c:pt idx="47030" formatCode="General">
                  <c:v>31.651399999999999</c:v>
                </c:pt>
                <c:pt idx="47031" formatCode="General">
                  <c:v>31.652100000000001</c:v>
                </c:pt>
                <c:pt idx="47032" formatCode="General">
                  <c:v>31.652799999999999</c:v>
                </c:pt>
                <c:pt idx="47033" formatCode="General">
                  <c:v>31.653500000000001</c:v>
                </c:pt>
                <c:pt idx="47034" formatCode="General">
                  <c:v>31.6541</c:v>
                </c:pt>
                <c:pt idx="47035" formatCode="General">
                  <c:v>31.654800000000002</c:v>
                </c:pt>
                <c:pt idx="47036" formatCode="General">
                  <c:v>31.6555</c:v>
                </c:pt>
                <c:pt idx="47037" formatCode="General">
                  <c:v>31.656099999999999</c:v>
                </c:pt>
                <c:pt idx="47038" formatCode="General">
                  <c:v>31.6568</c:v>
                </c:pt>
                <c:pt idx="47039" formatCode="General">
                  <c:v>31.657499999999999</c:v>
                </c:pt>
                <c:pt idx="47040" formatCode="General">
                  <c:v>31.658200000000001</c:v>
                </c:pt>
                <c:pt idx="47041" formatCode="General">
                  <c:v>31.658799999999999</c:v>
                </c:pt>
                <c:pt idx="47042" formatCode="General">
                  <c:v>31.659500000000001</c:v>
                </c:pt>
                <c:pt idx="47043" formatCode="General">
                  <c:v>31.6602</c:v>
                </c:pt>
                <c:pt idx="47044" formatCode="General">
                  <c:v>31.660900000000002</c:v>
                </c:pt>
                <c:pt idx="47045" formatCode="General">
                  <c:v>31.6615</c:v>
                </c:pt>
                <c:pt idx="47046" formatCode="General">
                  <c:v>31.662199999999999</c:v>
                </c:pt>
                <c:pt idx="47047" formatCode="General">
                  <c:v>31.6629</c:v>
                </c:pt>
                <c:pt idx="47048" formatCode="General">
                  <c:v>31.663499999999999</c:v>
                </c:pt>
                <c:pt idx="47049" formatCode="General">
                  <c:v>31.664200000000001</c:v>
                </c:pt>
                <c:pt idx="47050" formatCode="General">
                  <c:v>31.664899999999999</c:v>
                </c:pt>
                <c:pt idx="47051" formatCode="General">
                  <c:v>31.665600000000001</c:v>
                </c:pt>
                <c:pt idx="47052" formatCode="General">
                  <c:v>31.6662</c:v>
                </c:pt>
                <c:pt idx="47053" formatCode="General">
                  <c:v>31.666899999999998</c:v>
                </c:pt>
                <c:pt idx="47054" formatCode="General">
                  <c:v>31.6676</c:v>
                </c:pt>
                <c:pt idx="47055" formatCode="General">
                  <c:v>31.668299999999999</c:v>
                </c:pt>
                <c:pt idx="47056" formatCode="General">
                  <c:v>31.668900000000001</c:v>
                </c:pt>
                <c:pt idx="47057" formatCode="General">
                  <c:v>31.669599999999999</c:v>
                </c:pt>
                <c:pt idx="47058" formatCode="General">
                  <c:v>31.670300000000001</c:v>
                </c:pt>
                <c:pt idx="47059" formatCode="General">
                  <c:v>31.6709</c:v>
                </c:pt>
                <c:pt idx="47060" formatCode="General">
                  <c:v>31.671600000000002</c:v>
                </c:pt>
                <c:pt idx="47061" formatCode="General">
                  <c:v>31.6723</c:v>
                </c:pt>
                <c:pt idx="47062" formatCode="General">
                  <c:v>31.672999999999998</c:v>
                </c:pt>
                <c:pt idx="47063" formatCode="General">
                  <c:v>31.6736</c:v>
                </c:pt>
                <c:pt idx="47064" formatCode="General">
                  <c:v>31.674299999999999</c:v>
                </c:pt>
                <c:pt idx="47065" formatCode="General">
                  <c:v>31.675000000000001</c:v>
                </c:pt>
                <c:pt idx="47066" formatCode="General">
                  <c:v>31.675699999999999</c:v>
                </c:pt>
                <c:pt idx="47067" formatCode="General">
                  <c:v>31.676300000000001</c:v>
                </c:pt>
                <c:pt idx="47068" formatCode="General">
                  <c:v>31.677</c:v>
                </c:pt>
                <c:pt idx="47069" formatCode="General">
                  <c:v>31.677700000000002</c:v>
                </c:pt>
                <c:pt idx="47070" formatCode="General">
                  <c:v>31.6784</c:v>
                </c:pt>
                <c:pt idx="47071" formatCode="General">
                  <c:v>31.678999999999998</c:v>
                </c:pt>
                <c:pt idx="47072" formatCode="General">
                  <c:v>31.6797</c:v>
                </c:pt>
                <c:pt idx="47073" formatCode="General">
                  <c:v>31.680399999999999</c:v>
                </c:pt>
                <c:pt idx="47074" formatCode="General">
                  <c:v>31.681000000000001</c:v>
                </c:pt>
                <c:pt idx="47075" formatCode="General">
                  <c:v>31.681699999999999</c:v>
                </c:pt>
                <c:pt idx="47076" formatCode="General">
                  <c:v>31.682400000000001</c:v>
                </c:pt>
                <c:pt idx="47077" formatCode="General">
                  <c:v>31.6831</c:v>
                </c:pt>
                <c:pt idx="47078" formatCode="General">
                  <c:v>31.683700000000002</c:v>
                </c:pt>
                <c:pt idx="47079" formatCode="General">
                  <c:v>31.6844</c:v>
                </c:pt>
                <c:pt idx="47080" formatCode="General">
                  <c:v>31.685099999999998</c:v>
                </c:pt>
                <c:pt idx="47081" formatCode="General">
                  <c:v>31.6858</c:v>
                </c:pt>
                <c:pt idx="47082" formatCode="General">
                  <c:v>31.686399999999999</c:v>
                </c:pt>
                <c:pt idx="47083" formatCode="General">
                  <c:v>31.687100000000001</c:v>
                </c:pt>
                <c:pt idx="47084" formatCode="General">
                  <c:v>31.687799999999999</c:v>
                </c:pt>
                <c:pt idx="47085" formatCode="General">
                  <c:v>31.688400000000001</c:v>
                </c:pt>
                <c:pt idx="47086" formatCode="General">
                  <c:v>31.6891</c:v>
                </c:pt>
                <c:pt idx="47087" formatCode="General">
                  <c:v>31.689800000000002</c:v>
                </c:pt>
                <c:pt idx="47088" formatCode="General">
                  <c:v>31.6905</c:v>
                </c:pt>
                <c:pt idx="47089" formatCode="General">
                  <c:v>31.691099999999999</c:v>
                </c:pt>
                <c:pt idx="47090" formatCode="General">
                  <c:v>31.691800000000001</c:v>
                </c:pt>
                <c:pt idx="47091" formatCode="General">
                  <c:v>31.692499999999999</c:v>
                </c:pt>
                <c:pt idx="47092" formatCode="General">
                  <c:v>31.693200000000001</c:v>
                </c:pt>
                <c:pt idx="47093" formatCode="General">
                  <c:v>31.6938</c:v>
                </c:pt>
                <c:pt idx="47094" formatCode="General">
                  <c:v>31.694500000000001</c:v>
                </c:pt>
                <c:pt idx="47095" formatCode="General">
                  <c:v>31.6952</c:v>
                </c:pt>
                <c:pt idx="47096" formatCode="General">
                  <c:v>31.695900000000002</c:v>
                </c:pt>
                <c:pt idx="47097" formatCode="General">
                  <c:v>31.6965</c:v>
                </c:pt>
                <c:pt idx="47098" formatCode="General">
                  <c:v>31.697199999999999</c:v>
                </c:pt>
                <c:pt idx="47099" formatCode="General">
                  <c:v>31.697900000000001</c:v>
                </c:pt>
                <c:pt idx="47100" formatCode="General">
                  <c:v>31.698499999999999</c:v>
                </c:pt>
                <c:pt idx="47101" formatCode="General">
                  <c:v>31.699200000000001</c:v>
                </c:pt>
                <c:pt idx="47102" formatCode="General">
                  <c:v>31.6999</c:v>
                </c:pt>
                <c:pt idx="47103" formatCode="General">
                  <c:v>31.700600000000001</c:v>
                </c:pt>
                <c:pt idx="47104" formatCode="General">
                  <c:v>31.7012</c:v>
                </c:pt>
                <c:pt idx="47105" formatCode="General">
                  <c:v>31.701899999999998</c:v>
                </c:pt>
                <c:pt idx="47106" formatCode="General">
                  <c:v>31.7026</c:v>
                </c:pt>
                <c:pt idx="47107" formatCode="General">
                  <c:v>31.703299999999999</c:v>
                </c:pt>
                <c:pt idx="47108" formatCode="General">
                  <c:v>31.703900000000001</c:v>
                </c:pt>
                <c:pt idx="47109" formatCode="General">
                  <c:v>31.704599999999999</c:v>
                </c:pt>
                <c:pt idx="47110" formatCode="General">
                  <c:v>31.705300000000001</c:v>
                </c:pt>
                <c:pt idx="47111" formatCode="General">
                  <c:v>31.7059</c:v>
                </c:pt>
                <c:pt idx="47112" formatCode="General">
                  <c:v>31.706600000000002</c:v>
                </c:pt>
                <c:pt idx="47113" formatCode="General">
                  <c:v>31.7073</c:v>
                </c:pt>
                <c:pt idx="47114" formatCode="General">
                  <c:v>31.707999999999998</c:v>
                </c:pt>
                <c:pt idx="47115" formatCode="General">
                  <c:v>31.708600000000001</c:v>
                </c:pt>
                <c:pt idx="47116" formatCode="General">
                  <c:v>31.709299999999999</c:v>
                </c:pt>
                <c:pt idx="47117" formatCode="General">
                  <c:v>31.71</c:v>
                </c:pt>
                <c:pt idx="47118" formatCode="General">
                  <c:v>31.710699999999999</c:v>
                </c:pt>
                <c:pt idx="47119" formatCode="General">
                  <c:v>31.711300000000001</c:v>
                </c:pt>
                <c:pt idx="47120" formatCode="General">
                  <c:v>31.712</c:v>
                </c:pt>
                <c:pt idx="47121" formatCode="General">
                  <c:v>31.712700000000002</c:v>
                </c:pt>
                <c:pt idx="47122" formatCode="General">
                  <c:v>31.7133</c:v>
                </c:pt>
                <c:pt idx="47123" formatCode="General">
                  <c:v>31.713999999999999</c:v>
                </c:pt>
                <c:pt idx="47124" formatCode="General">
                  <c:v>31.714700000000001</c:v>
                </c:pt>
                <c:pt idx="47125" formatCode="General">
                  <c:v>31.715399999999999</c:v>
                </c:pt>
                <c:pt idx="47126" formatCode="General">
                  <c:v>31.716000000000001</c:v>
                </c:pt>
                <c:pt idx="47127" formatCode="General">
                  <c:v>31.716699999999999</c:v>
                </c:pt>
                <c:pt idx="47128" formatCode="General">
                  <c:v>31.717400000000001</c:v>
                </c:pt>
                <c:pt idx="47129" formatCode="General">
                  <c:v>31.7181</c:v>
                </c:pt>
                <c:pt idx="47130" formatCode="General">
                  <c:v>31.718699999999998</c:v>
                </c:pt>
                <c:pt idx="47131" formatCode="General">
                  <c:v>31.7194</c:v>
                </c:pt>
                <c:pt idx="47132" formatCode="General">
                  <c:v>31.720099999999999</c:v>
                </c:pt>
                <c:pt idx="47133" formatCode="General">
                  <c:v>31.720800000000001</c:v>
                </c:pt>
                <c:pt idx="47134" formatCode="General">
                  <c:v>31.721399999999999</c:v>
                </c:pt>
                <c:pt idx="47135" formatCode="General">
                  <c:v>31.722100000000001</c:v>
                </c:pt>
                <c:pt idx="47136" formatCode="General">
                  <c:v>31.722799999999999</c:v>
                </c:pt>
                <c:pt idx="47137" formatCode="General">
                  <c:v>31.723400000000002</c:v>
                </c:pt>
                <c:pt idx="47138" formatCode="General">
                  <c:v>31.7241</c:v>
                </c:pt>
                <c:pt idx="47139" formatCode="General">
                  <c:v>31.724799999999998</c:v>
                </c:pt>
                <c:pt idx="47140" formatCode="General">
                  <c:v>31.7255</c:v>
                </c:pt>
                <c:pt idx="47141" formatCode="General">
                  <c:v>31.726099999999999</c:v>
                </c:pt>
                <c:pt idx="47142" formatCode="General">
                  <c:v>31.726800000000001</c:v>
                </c:pt>
                <c:pt idx="47143" formatCode="General">
                  <c:v>31.727499999999999</c:v>
                </c:pt>
                <c:pt idx="47144" formatCode="General">
                  <c:v>31.728200000000001</c:v>
                </c:pt>
                <c:pt idx="47145" formatCode="General">
                  <c:v>31.7288</c:v>
                </c:pt>
                <c:pt idx="47146" formatCode="General">
                  <c:v>31.729500000000002</c:v>
                </c:pt>
                <c:pt idx="47147" formatCode="General">
                  <c:v>31.7302</c:v>
                </c:pt>
                <c:pt idx="47148" formatCode="General">
                  <c:v>31.730799999999999</c:v>
                </c:pt>
                <c:pt idx="47149" formatCode="General">
                  <c:v>31.7315</c:v>
                </c:pt>
                <c:pt idx="47150" formatCode="General">
                  <c:v>31.732199999999999</c:v>
                </c:pt>
                <c:pt idx="47151" formatCode="General">
                  <c:v>31.732900000000001</c:v>
                </c:pt>
                <c:pt idx="47152" formatCode="General">
                  <c:v>31.733499999999999</c:v>
                </c:pt>
                <c:pt idx="47153" formatCode="General">
                  <c:v>31.734200000000001</c:v>
                </c:pt>
                <c:pt idx="47154" formatCode="General">
                  <c:v>31.7349</c:v>
                </c:pt>
                <c:pt idx="47155" formatCode="General">
                  <c:v>31.735600000000002</c:v>
                </c:pt>
                <c:pt idx="47156" formatCode="General">
                  <c:v>31.7362</c:v>
                </c:pt>
                <c:pt idx="47157" formatCode="General">
                  <c:v>31.736899999999999</c:v>
                </c:pt>
                <c:pt idx="47158" formatCode="General">
                  <c:v>31.7376</c:v>
                </c:pt>
                <c:pt idx="47159" formatCode="General">
                  <c:v>31.738199999999999</c:v>
                </c:pt>
                <c:pt idx="47160" formatCode="General">
                  <c:v>31.738900000000001</c:v>
                </c:pt>
                <c:pt idx="47161" formatCode="General">
                  <c:v>31.739599999999999</c:v>
                </c:pt>
                <c:pt idx="47162" formatCode="General">
                  <c:v>31.740300000000001</c:v>
                </c:pt>
                <c:pt idx="47163" formatCode="General">
                  <c:v>31.7409</c:v>
                </c:pt>
                <c:pt idx="47164" formatCode="General">
                  <c:v>31.741599999999998</c:v>
                </c:pt>
                <c:pt idx="47165" formatCode="General">
                  <c:v>31.7423</c:v>
                </c:pt>
                <c:pt idx="47166" formatCode="General">
                  <c:v>31.742999999999999</c:v>
                </c:pt>
                <c:pt idx="47167" formatCode="General">
                  <c:v>31.743600000000001</c:v>
                </c:pt>
                <c:pt idx="47168" formatCode="General">
                  <c:v>31.744299999999999</c:v>
                </c:pt>
                <c:pt idx="47169" formatCode="General">
                  <c:v>31.745000000000001</c:v>
                </c:pt>
                <c:pt idx="47170" formatCode="General">
                  <c:v>31.745699999999999</c:v>
                </c:pt>
                <c:pt idx="47171" formatCode="General">
                  <c:v>31.746300000000002</c:v>
                </c:pt>
                <c:pt idx="47172" formatCode="General">
                  <c:v>31.747</c:v>
                </c:pt>
                <c:pt idx="47173" formatCode="General">
                  <c:v>31.747699999999998</c:v>
                </c:pt>
                <c:pt idx="47174" formatCode="General">
                  <c:v>31.7483</c:v>
                </c:pt>
                <c:pt idx="47175" formatCode="General">
                  <c:v>31.748999999999999</c:v>
                </c:pt>
                <c:pt idx="47176" formatCode="General">
                  <c:v>31.749700000000001</c:v>
                </c:pt>
                <c:pt idx="47177" formatCode="General">
                  <c:v>31.750399999999999</c:v>
                </c:pt>
                <c:pt idx="47178" formatCode="General">
                  <c:v>31.751000000000001</c:v>
                </c:pt>
                <c:pt idx="47179" formatCode="General">
                  <c:v>31.7517</c:v>
                </c:pt>
                <c:pt idx="47180" formatCode="General">
                  <c:v>31.752400000000002</c:v>
                </c:pt>
                <c:pt idx="47181" formatCode="General">
                  <c:v>31.7531</c:v>
                </c:pt>
                <c:pt idx="47182" formatCode="General">
                  <c:v>31.753699999999998</c:v>
                </c:pt>
                <c:pt idx="47183" formatCode="General">
                  <c:v>31.7544</c:v>
                </c:pt>
                <c:pt idx="47184" formatCode="General">
                  <c:v>31.755099999999999</c:v>
                </c:pt>
                <c:pt idx="47185" formatCode="General">
                  <c:v>31.755700000000001</c:v>
                </c:pt>
                <c:pt idx="47186" formatCode="General">
                  <c:v>31.756399999999999</c:v>
                </c:pt>
                <c:pt idx="47187" formatCode="General">
                  <c:v>31.757100000000001</c:v>
                </c:pt>
                <c:pt idx="47188" formatCode="General">
                  <c:v>31.7578</c:v>
                </c:pt>
                <c:pt idx="47189" formatCode="General">
                  <c:v>31.758400000000002</c:v>
                </c:pt>
                <c:pt idx="47190" formatCode="General">
                  <c:v>31.7591</c:v>
                </c:pt>
                <c:pt idx="47191" formatCode="General">
                  <c:v>31.759799999999998</c:v>
                </c:pt>
                <c:pt idx="47192" formatCode="General">
                  <c:v>31.7605</c:v>
                </c:pt>
                <c:pt idx="47193" formatCode="General">
                  <c:v>31.761099999999999</c:v>
                </c:pt>
                <c:pt idx="47194" formatCode="General">
                  <c:v>31.761800000000001</c:v>
                </c:pt>
                <c:pt idx="47195" formatCode="General">
                  <c:v>31.762499999999999</c:v>
                </c:pt>
                <c:pt idx="47196" formatCode="General">
                  <c:v>31.763200000000001</c:v>
                </c:pt>
                <c:pt idx="47197" formatCode="General">
                  <c:v>31.7638</c:v>
                </c:pt>
                <c:pt idx="47198" formatCode="General">
                  <c:v>31.764500000000002</c:v>
                </c:pt>
                <c:pt idx="47199" formatCode="General">
                  <c:v>31.7652</c:v>
                </c:pt>
                <c:pt idx="47200" formatCode="General">
                  <c:v>31.765799999999999</c:v>
                </c:pt>
                <c:pt idx="47201" formatCode="General">
                  <c:v>31.766500000000001</c:v>
                </c:pt>
                <c:pt idx="47202" formatCode="General">
                  <c:v>31.767199999999999</c:v>
                </c:pt>
                <c:pt idx="47203" formatCode="General">
                  <c:v>31.767900000000001</c:v>
                </c:pt>
                <c:pt idx="47204" formatCode="General">
                  <c:v>31.7685</c:v>
                </c:pt>
                <c:pt idx="47205" formatCode="General">
                  <c:v>31.769200000000001</c:v>
                </c:pt>
                <c:pt idx="47206" formatCode="General">
                  <c:v>31.7699</c:v>
                </c:pt>
                <c:pt idx="47207" formatCode="General">
                  <c:v>31.770600000000002</c:v>
                </c:pt>
                <c:pt idx="47208" formatCode="General">
                  <c:v>31.7712</c:v>
                </c:pt>
                <c:pt idx="47209" formatCode="General">
                  <c:v>31.771899999999999</c:v>
                </c:pt>
                <c:pt idx="47210" formatCode="General">
                  <c:v>31.772600000000001</c:v>
                </c:pt>
                <c:pt idx="47211" formatCode="General">
                  <c:v>31.773199999999999</c:v>
                </c:pt>
                <c:pt idx="47212" formatCode="General">
                  <c:v>31.773900000000001</c:v>
                </c:pt>
                <c:pt idx="47213" formatCode="General">
                  <c:v>31.7746</c:v>
                </c:pt>
                <c:pt idx="47214" formatCode="General">
                  <c:v>31.775300000000001</c:v>
                </c:pt>
                <c:pt idx="47215" formatCode="General">
                  <c:v>31.7759</c:v>
                </c:pt>
                <c:pt idx="47216" formatCode="General">
                  <c:v>31.776599999999998</c:v>
                </c:pt>
                <c:pt idx="47217" formatCode="General">
                  <c:v>31.7773</c:v>
                </c:pt>
                <c:pt idx="47218" formatCode="General">
                  <c:v>31.777999999999999</c:v>
                </c:pt>
                <c:pt idx="47219" formatCode="General">
                  <c:v>31.778600000000001</c:v>
                </c:pt>
                <c:pt idx="47220" formatCode="General">
                  <c:v>31.779299999999999</c:v>
                </c:pt>
                <c:pt idx="47221" formatCode="General">
                  <c:v>31.78</c:v>
                </c:pt>
                <c:pt idx="47222" formatCode="General">
                  <c:v>31.7806</c:v>
                </c:pt>
                <c:pt idx="47223" formatCode="General">
                  <c:v>31.781300000000002</c:v>
                </c:pt>
                <c:pt idx="47224" formatCode="General">
                  <c:v>31.782</c:v>
                </c:pt>
                <c:pt idx="47225" formatCode="General">
                  <c:v>31.782699999999998</c:v>
                </c:pt>
                <c:pt idx="47226" formatCode="General">
                  <c:v>31.783300000000001</c:v>
                </c:pt>
                <c:pt idx="47227" formatCode="General">
                  <c:v>31.783999999999999</c:v>
                </c:pt>
                <c:pt idx="47228" formatCode="General">
                  <c:v>31.784700000000001</c:v>
                </c:pt>
                <c:pt idx="47229" formatCode="General">
                  <c:v>31.785399999999999</c:v>
                </c:pt>
                <c:pt idx="47230" formatCode="General">
                  <c:v>31.786000000000001</c:v>
                </c:pt>
                <c:pt idx="47231" formatCode="General">
                  <c:v>31.7867</c:v>
                </c:pt>
                <c:pt idx="47232" formatCode="General">
                  <c:v>31.787400000000002</c:v>
                </c:pt>
                <c:pt idx="47233" formatCode="General">
                  <c:v>31.7881</c:v>
                </c:pt>
                <c:pt idx="47234" formatCode="General">
                  <c:v>31.788699999999999</c:v>
                </c:pt>
                <c:pt idx="47235" formatCode="General">
                  <c:v>31.789400000000001</c:v>
                </c:pt>
                <c:pt idx="47236" formatCode="General">
                  <c:v>31.790099999999999</c:v>
                </c:pt>
                <c:pt idx="47237" formatCode="General">
                  <c:v>31.790700000000001</c:v>
                </c:pt>
                <c:pt idx="47238" formatCode="General">
                  <c:v>31.791399999999999</c:v>
                </c:pt>
                <c:pt idx="47239" formatCode="General">
                  <c:v>31.792100000000001</c:v>
                </c:pt>
                <c:pt idx="47240" formatCode="General">
                  <c:v>31.7928</c:v>
                </c:pt>
                <c:pt idx="47241" formatCode="General">
                  <c:v>31.793399999999998</c:v>
                </c:pt>
                <c:pt idx="47242" formatCode="General">
                  <c:v>31.7941</c:v>
                </c:pt>
                <c:pt idx="47243" formatCode="General">
                  <c:v>31.794799999999999</c:v>
                </c:pt>
                <c:pt idx="47244" formatCode="General">
                  <c:v>31.795500000000001</c:v>
                </c:pt>
                <c:pt idx="47245" formatCode="General">
                  <c:v>31.796099999999999</c:v>
                </c:pt>
                <c:pt idx="47246" formatCode="General">
                  <c:v>31.796800000000001</c:v>
                </c:pt>
                <c:pt idx="47247" formatCode="General">
                  <c:v>31.797499999999999</c:v>
                </c:pt>
                <c:pt idx="47248" formatCode="General">
                  <c:v>31.798100000000002</c:v>
                </c:pt>
                <c:pt idx="47249" formatCode="General">
                  <c:v>31.7988</c:v>
                </c:pt>
                <c:pt idx="47250" formatCode="General">
                  <c:v>31.799499999999998</c:v>
                </c:pt>
                <c:pt idx="47251" formatCode="General">
                  <c:v>31.8002</c:v>
                </c:pt>
                <c:pt idx="47252" formatCode="General">
                  <c:v>31.800799999999999</c:v>
                </c:pt>
                <c:pt idx="47253" formatCode="General">
                  <c:v>31.801500000000001</c:v>
                </c:pt>
                <c:pt idx="47254" formatCode="General">
                  <c:v>31.802199999999999</c:v>
                </c:pt>
                <c:pt idx="47255" formatCode="General">
                  <c:v>31.802900000000001</c:v>
                </c:pt>
                <c:pt idx="47256" formatCode="General">
                  <c:v>31.8035</c:v>
                </c:pt>
                <c:pt idx="47257" formatCode="General">
                  <c:v>31.804200000000002</c:v>
                </c:pt>
                <c:pt idx="47258" formatCode="General">
                  <c:v>31.8049</c:v>
                </c:pt>
                <c:pt idx="47259" formatCode="General">
                  <c:v>31.805599999999998</c:v>
                </c:pt>
                <c:pt idx="47260" formatCode="General">
                  <c:v>31.8062</c:v>
                </c:pt>
                <c:pt idx="47261" formatCode="General">
                  <c:v>31.806899999999999</c:v>
                </c:pt>
                <c:pt idx="47262" formatCode="General">
                  <c:v>31.807600000000001</c:v>
                </c:pt>
                <c:pt idx="47263" formatCode="General">
                  <c:v>31.808199999999999</c:v>
                </c:pt>
                <c:pt idx="47264" formatCode="General">
                  <c:v>31.808900000000001</c:v>
                </c:pt>
                <c:pt idx="47265" formatCode="General">
                  <c:v>31.8096</c:v>
                </c:pt>
                <c:pt idx="47266" formatCode="General">
                  <c:v>31.810300000000002</c:v>
                </c:pt>
                <c:pt idx="47267" formatCode="General">
                  <c:v>31.8109</c:v>
                </c:pt>
                <c:pt idx="47268" formatCode="General">
                  <c:v>31.811599999999999</c:v>
                </c:pt>
                <c:pt idx="47269" formatCode="General">
                  <c:v>31.8123</c:v>
                </c:pt>
                <c:pt idx="47270" formatCode="General">
                  <c:v>31.812999999999999</c:v>
                </c:pt>
                <c:pt idx="47271" formatCode="General">
                  <c:v>31.813600000000001</c:v>
                </c:pt>
                <c:pt idx="47272" formatCode="General">
                  <c:v>31.814299999999999</c:v>
                </c:pt>
                <c:pt idx="47273" formatCode="General">
                  <c:v>31.815000000000001</c:v>
                </c:pt>
                <c:pt idx="47274" formatCode="General">
                  <c:v>31.8156</c:v>
                </c:pt>
                <c:pt idx="47275" formatCode="General">
                  <c:v>31.816299999999998</c:v>
                </c:pt>
                <c:pt idx="47276" formatCode="General">
                  <c:v>31.817</c:v>
                </c:pt>
                <c:pt idx="47277" formatCode="General">
                  <c:v>31.817699999999999</c:v>
                </c:pt>
                <c:pt idx="47278" formatCode="General">
                  <c:v>31.818300000000001</c:v>
                </c:pt>
                <c:pt idx="47279" formatCode="General">
                  <c:v>31.818999999999999</c:v>
                </c:pt>
                <c:pt idx="47280" formatCode="General">
                  <c:v>31.819700000000001</c:v>
                </c:pt>
                <c:pt idx="47281" formatCode="General">
                  <c:v>31.820399999999999</c:v>
                </c:pt>
                <c:pt idx="47282" formatCode="General">
                  <c:v>31.821000000000002</c:v>
                </c:pt>
                <c:pt idx="47283" formatCode="General">
                  <c:v>31.8217</c:v>
                </c:pt>
                <c:pt idx="47284" formatCode="General">
                  <c:v>31.822399999999998</c:v>
                </c:pt>
                <c:pt idx="47285" formatCode="General">
                  <c:v>31.823</c:v>
                </c:pt>
                <c:pt idx="47286" formatCode="General">
                  <c:v>31.823699999999999</c:v>
                </c:pt>
                <c:pt idx="47287" formatCode="General">
                  <c:v>31.824400000000001</c:v>
                </c:pt>
                <c:pt idx="47288" formatCode="General">
                  <c:v>31.825099999999999</c:v>
                </c:pt>
                <c:pt idx="47289" formatCode="General">
                  <c:v>31.825700000000001</c:v>
                </c:pt>
                <c:pt idx="47290" formatCode="General">
                  <c:v>31.8264</c:v>
                </c:pt>
                <c:pt idx="47291" formatCode="General">
                  <c:v>31.827100000000002</c:v>
                </c:pt>
                <c:pt idx="47292" formatCode="General">
                  <c:v>31.8278</c:v>
                </c:pt>
                <c:pt idx="47293" formatCode="General">
                  <c:v>31.828399999999998</c:v>
                </c:pt>
                <c:pt idx="47294" formatCode="General">
                  <c:v>31.8291</c:v>
                </c:pt>
                <c:pt idx="47295" formatCode="General">
                  <c:v>31.829799999999999</c:v>
                </c:pt>
                <c:pt idx="47296" formatCode="General">
                  <c:v>31.830500000000001</c:v>
                </c:pt>
                <c:pt idx="47297" formatCode="General">
                  <c:v>31.831099999999999</c:v>
                </c:pt>
                <c:pt idx="47298" formatCode="General">
                  <c:v>31.831800000000001</c:v>
                </c:pt>
                <c:pt idx="47299" formatCode="General">
                  <c:v>31.8325</c:v>
                </c:pt>
                <c:pt idx="47300" formatCode="General">
                  <c:v>31.833100000000002</c:v>
                </c:pt>
                <c:pt idx="47301" formatCode="General">
                  <c:v>31.8338</c:v>
                </c:pt>
                <c:pt idx="47302" formatCode="General">
                  <c:v>31.834499999999998</c:v>
                </c:pt>
                <c:pt idx="47303" formatCode="General">
                  <c:v>31.8352</c:v>
                </c:pt>
                <c:pt idx="47304" formatCode="General">
                  <c:v>31.835799999999999</c:v>
                </c:pt>
                <c:pt idx="47305" formatCode="General">
                  <c:v>31.836500000000001</c:v>
                </c:pt>
                <c:pt idx="47306" formatCode="General">
                  <c:v>31.837199999999999</c:v>
                </c:pt>
                <c:pt idx="47307" formatCode="General">
                  <c:v>31.837900000000001</c:v>
                </c:pt>
                <c:pt idx="47308" formatCode="General">
                  <c:v>31.8385</c:v>
                </c:pt>
                <c:pt idx="47309" formatCode="General">
                  <c:v>31.839200000000002</c:v>
                </c:pt>
                <c:pt idx="47310" formatCode="General">
                  <c:v>31.8399</c:v>
                </c:pt>
                <c:pt idx="47311" formatCode="General">
                  <c:v>31.840499999999999</c:v>
                </c:pt>
                <c:pt idx="47312" formatCode="General">
                  <c:v>31.841200000000001</c:v>
                </c:pt>
                <c:pt idx="47313" formatCode="General">
                  <c:v>31.841899999999999</c:v>
                </c:pt>
                <c:pt idx="47314" formatCode="General">
                  <c:v>31.842600000000001</c:v>
                </c:pt>
                <c:pt idx="47315" formatCode="General">
                  <c:v>31.8432</c:v>
                </c:pt>
                <c:pt idx="47316" formatCode="General">
                  <c:v>31.843900000000001</c:v>
                </c:pt>
                <c:pt idx="47317" formatCode="General">
                  <c:v>31.8446</c:v>
                </c:pt>
                <c:pt idx="47318" formatCode="General">
                  <c:v>31.845300000000002</c:v>
                </c:pt>
                <c:pt idx="47319" formatCode="General">
                  <c:v>31.8459</c:v>
                </c:pt>
                <c:pt idx="47320" formatCode="General">
                  <c:v>31.846599999999999</c:v>
                </c:pt>
                <c:pt idx="47321" formatCode="General">
                  <c:v>31.847300000000001</c:v>
                </c:pt>
                <c:pt idx="47322" formatCode="General">
                  <c:v>31.847899999999999</c:v>
                </c:pt>
                <c:pt idx="47323" formatCode="General">
                  <c:v>31.848600000000001</c:v>
                </c:pt>
                <c:pt idx="47324" formatCode="General">
                  <c:v>31.849299999999999</c:v>
                </c:pt>
                <c:pt idx="47325" formatCode="General">
                  <c:v>31.85</c:v>
                </c:pt>
                <c:pt idx="47326" formatCode="General">
                  <c:v>31.8506</c:v>
                </c:pt>
                <c:pt idx="47327" formatCode="General">
                  <c:v>31.851299999999998</c:v>
                </c:pt>
                <c:pt idx="47328" formatCode="General">
                  <c:v>31.852</c:v>
                </c:pt>
                <c:pt idx="47329" formatCode="General">
                  <c:v>31.852699999999999</c:v>
                </c:pt>
                <c:pt idx="47330" formatCode="General">
                  <c:v>31.853300000000001</c:v>
                </c:pt>
                <c:pt idx="47331" formatCode="General">
                  <c:v>31.853999999999999</c:v>
                </c:pt>
                <c:pt idx="47332" formatCode="General">
                  <c:v>31.854700000000001</c:v>
                </c:pt>
                <c:pt idx="47333" formatCode="General">
                  <c:v>31.855399999999999</c:v>
                </c:pt>
                <c:pt idx="47334" formatCode="General">
                  <c:v>31.856000000000002</c:v>
                </c:pt>
                <c:pt idx="47335" formatCode="General">
                  <c:v>31.8567</c:v>
                </c:pt>
                <c:pt idx="47336" formatCode="General">
                  <c:v>31.857399999999998</c:v>
                </c:pt>
                <c:pt idx="47337" formatCode="General">
                  <c:v>31.858000000000001</c:v>
                </c:pt>
                <c:pt idx="47338" formatCode="General">
                  <c:v>31.858699999999999</c:v>
                </c:pt>
                <c:pt idx="47339" formatCode="General">
                  <c:v>31.859400000000001</c:v>
                </c:pt>
                <c:pt idx="47340" formatCode="General">
                  <c:v>31.860099999999999</c:v>
                </c:pt>
                <c:pt idx="47341" formatCode="General">
                  <c:v>31.860700000000001</c:v>
                </c:pt>
                <c:pt idx="47342" formatCode="General">
                  <c:v>31.8614</c:v>
                </c:pt>
                <c:pt idx="47343" formatCode="General">
                  <c:v>31.862100000000002</c:v>
                </c:pt>
                <c:pt idx="47344" formatCode="General">
                  <c:v>31.8628</c:v>
                </c:pt>
                <c:pt idx="47345" formatCode="General">
                  <c:v>31.863399999999999</c:v>
                </c:pt>
                <c:pt idx="47346" formatCode="General">
                  <c:v>31.864100000000001</c:v>
                </c:pt>
                <c:pt idx="47347" formatCode="General">
                  <c:v>31.864799999999999</c:v>
                </c:pt>
                <c:pt idx="47348" formatCode="General">
                  <c:v>31.865400000000001</c:v>
                </c:pt>
                <c:pt idx="47349" formatCode="General">
                  <c:v>31.866099999999999</c:v>
                </c:pt>
                <c:pt idx="47350" formatCode="General">
                  <c:v>31.866800000000001</c:v>
                </c:pt>
                <c:pt idx="47351" formatCode="General">
                  <c:v>31.8675</c:v>
                </c:pt>
                <c:pt idx="47352" formatCode="General">
                  <c:v>31.868099999999998</c:v>
                </c:pt>
                <c:pt idx="47353" formatCode="General">
                  <c:v>31.8688</c:v>
                </c:pt>
                <c:pt idx="47354" formatCode="General">
                  <c:v>31.869499999999999</c:v>
                </c:pt>
                <c:pt idx="47355" formatCode="General">
                  <c:v>31.870200000000001</c:v>
                </c:pt>
                <c:pt idx="47356" formatCode="General">
                  <c:v>31.870799999999999</c:v>
                </c:pt>
                <c:pt idx="47357" formatCode="General">
                  <c:v>31.871500000000001</c:v>
                </c:pt>
                <c:pt idx="47358" formatCode="General">
                  <c:v>31.872199999999999</c:v>
                </c:pt>
                <c:pt idx="47359" formatCode="General">
                  <c:v>31.872900000000001</c:v>
                </c:pt>
                <c:pt idx="47360" formatCode="General">
                  <c:v>31.8735</c:v>
                </c:pt>
                <c:pt idx="47361" formatCode="General">
                  <c:v>31.874199999999998</c:v>
                </c:pt>
                <c:pt idx="47362" formatCode="General">
                  <c:v>31.8749</c:v>
                </c:pt>
                <c:pt idx="47363" formatCode="General">
                  <c:v>31.875499999999999</c:v>
                </c:pt>
                <c:pt idx="47364" formatCode="General">
                  <c:v>31.876200000000001</c:v>
                </c:pt>
                <c:pt idx="47365" formatCode="General">
                  <c:v>31.876899999999999</c:v>
                </c:pt>
                <c:pt idx="47366" formatCode="General">
                  <c:v>31.877600000000001</c:v>
                </c:pt>
                <c:pt idx="47367" formatCode="General">
                  <c:v>31.8782</c:v>
                </c:pt>
                <c:pt idx="47368" formatCode="General">
                  <c:v>31.878900000000002</c:v>
                </c:pt>
                <c:pt idx="47369" formatCode="General">
                  <c:v>31.8796</c:v>
                </c:pt>
                <c:pt idx="47370" formatCode="General">
                  <c:v>31.880299999999998</c:v>
                </c:pt>
                <c:pt idx="47371" formatCode="General">
                  <c:v>31.8809</c:v>
                </c:pt>
                <c:pt idx="47372" formatCode="General">
                  <c:v>31.881599999999999</c:v>
                </c:pt>
                <c:pt idx="47373" formatCode="General">
                  <c:v>31.882300000000001</c:v>
                </c:pt>
                <c:pt idx="47374" formatCode="General">
                  <c:v>31.882899999999999</c:v>
                </c:pt>
                <c:pt idx="47375" formatCode="General">
                  <c:v>31.883600000000001</c:v>
                </c:pt>
                <c:pt idx="47376" formatCode="General">
                  <c:v>31.8843</c:v>
                </c:pt>
                <c:pt idx="47377" formatCode="General">
                  <c:v>31.885000000000002</c:v>
                </c:pt>
                <c:pt idx="47378" formatCode="General">
                  <c:v>31.8856</c:v>
                </c:pt>
                <c:pt idx="47379" formatCode="General">
                  <c:v>31.886299999999999</c:v>
                </c:pt>
                <c:pt idx="47380" formatCode="General">
                  <c:v>31.887</c:v>
                </c:pt>
                <c:pt idx="47381" formatCode="General">
                  <c:v>31.887699999999999</c:v>
                </c:pt>
                <c:pt idx="47382" formatCode="General">
                  <c:v>31.888300000000001</c:v>
                </c:pt>
                <c:pt idx="47383" formatCode="General">
                  <c:v>31.888999999999999</c:v>
                </c:pt>
                <c:pt idx="47384" formatCode="General">
                  <c:v>31.889700000000001</c:v>
                </c:pt>
                <c:pt idx="47385" formatCode="General">
                  <c:v>31.8903</c:v>
                </c:pt>
                <c:pt idx="47386" formatCode="General">
                  <c:v>31.890999999999998</c:v>
                </c:pt>
                <c:pt idx="47387" formatCode="General">
                  <c:v>31.8917</c:v>
                </c:pt>
                <c:pt idx="47388" formatCode="General">
                  <c:v>31.892399999999999</c:v>
                </c:pt>
                <c:pt idx="47389" formatCode="General">
                  <c:v>31.893000000000001</c:v>
                </c:pt>
                <c:pt idx="47390" formatCode="General">
                  <c:v>31.893699999999999</c:v>
                </c:pt>
                <c:pt idx="47391" formatCode="General">
                  <c:v>31.894400000000001</c:v>
                </c:pt>
                <c:pt idx="47392" formatCode="General">
                  <c:v>31.895099999999999</c:v>
                </c:pt>
                <c:pt idx="47393" formatCode="General">
                  <c:v>31.895700000000001</c:v>
                </c:pt>
                <c:pt idx="47394" formatCode="General">
                  <c:v>31.8964</c:v>
                </c:pt>
                <c:pt idx="47395" formatCode="General">
                  <c:v>31.897099999999998</c:v>
                </c:pt>
                <c:pt idx="47396" formatCode="General">
                  <c:v>31.8978</c:v>
                </c:pt>
                <c:pt idx="47397" formatCode="General">
                  <c:v>31.898399999999999</c:v>
                </c:pt>
                <c:pt idx="47398" formatCode="General">
                  <c:v>31.899100000000001</c:v>
                </c:pt>
                <c:pt idx="47399" formatCode="General">
                  <c:v>31.899799999999999</c:v>
                </c:pt>
                <c:pt idx="47400" formatCode="General">
                  <c:v>31.900400000000001</c:v>
                </c:pt>
                <c:pt idx="47401" formatCode="General">
                  <c:v>31.9011</c:v>
                </c:pt>
                <c:pt idx="47402" formatCode="General">
                  <c:v>31.901800000000001</c:v>
                </c:pt>
                <c:pt idx="47403" formatCode="General">
                  <c:v>31.9025</c:v>
                </c:pt>
                <c:pt idx="47404" formatCode="General">
                  <c:v>31.903099999999998</c:v>
                </c:pt>
                <c:pt idx="47405" formatCode="General">
                  <c:v>31.9038</c:v>
                </c:pt>
                <c:pt idx="47406" formatCode="General">
                  <c:v>31.904499999999999</c:v>
                </c:pt>
                <c:pt idx="47407" formatCode="General">
                  <c:v>31.905200000000001</c:v>
                </c:pt>
                <c:pt idx="47408" formatCode="General">
                  <c:v>31.905799999999999</c:v>
                </c:pt>
                <c:pt idx="47409" formatCode="General">
                  <c:v>31.906500000000001</c:v>
                </c:pt>
                <c:pt idx="47410" formatCode="General">
                  <c:v>31.9072</c:v>
                </c:pt>
                <c:pt idx="47411" formatCode="General">
                  <c:v>31.907800000000002</c:v>
                </c:pt>
                <c:pt idx="47412" formatCode="General">
                  <c:v>31.9085</c:v>
                </c:pt>
                <c:pt idx="47413" formatCode="General">
                  <c:v>31.909199999999998</c:v>
                </c:pt>
                <c:pt idx="47414" formatCode="General">
                  <c:v>31.9099</c:v>
                </c:pt>
                <c:pt idx="47415" formatCode="General">
                  <c:v>31.910499999999999</c:v>
                </c:pt>
                <c:pt idx="47416" formatCode="General">
                  <c:v>31.911200000000001</c:v>
                </c:pt>
                <c:pt idx="47417" formatCode="General">
                  <c:v>31.911899999999999</c:v>
                </c:pt>
                <c:pt idx="47418" formatCode="General">
                  <c:v>31.912600000000001</c:v>
                </c:pt>
                <c:pt idx="47419" formatCode="General">
                  <c:v>31.9132</c:v>
                </c:pt>
                <c:pt idx="47420" formatCode="General">
                  <c:v>31.913900000000002</c:v>
                </c:pt>
                <c:pt idx="47421" formatCode="General">
                  <c:v>31.9146</c:v>
                </c:pt>
                <c:pt idx="47422" formatCode="General">
                  <c:v>31.915199999999999</c:v>
                </c:pt>
                <c:pt idx="47423" formatCode="General">
                  <c:v>31.915900000000001</c:v>
                </c:pt>
                <c:pt idx="47424" formatCode="General">
                  <c:v>31.916599999999999</c:v>
                </c:pt>
                <c:pt idx="47425" formatCode="General">
                  <c:v>31.917300000000001</c:v>
                </c:pt>
                <c:pt idx="47426" formatCode="General">
                  <c:v>31.917899999999999</c:v>
                </c:pt>
                <c:pt idx="47427" formatCode="General">
                  <c:v>31.918600000000001</c:v>
                </c:pt>
                <c:pt idx="47428" formatCode="General">
                  <c:v>31.9193</c:v>
                </c:pt>
                <c:pt idx="47429" formatCode="General">
                  <c:v>31.92</c:v>
                </c:pt>
                <c:pt idx="47430" formatCode="General">
                  <c:v>31.9206</c:v>
                </c:pt>
                <c:pt idx="47431" formatCode="General">
                  <c:v>31.921299999999999</c:v>
                </c:pt>
                <c:pt idx="47432" formatCode="General">
                  <c:v>31.922000000000001</c:v>
                </c:pt>
                <c:pt idx="47433" formatCode="General">
                  <c:v>31.922699999999999</c:v>
                </c:pt>
                <c:pt idx="47434" formatCode="General">
                  <c:v>31.923300000000001</c:v>
                </c:pt>
                <c:pt idx="47435" formatCode="General">
                  <c:v>31.923999999999999</c:v>
                </c:pt>
                <c:pt idx="47436" formatCode="General">
                  <c:v>31.924700000000001</c:v>
                </c:pt>
                <c:pt idx="47437" formatCode="General">
                  <c:v>31.9253</c:v>
                </c:pt>
                <c:pt idx="47438" formatCode="General">
                  <c:v>31.925999999999998</c:v>
                </c:pt>
                <c:pt idx="47439" formatCode="General">
                  <c:v>31.9267</c:v>
                </c:pt>
                <c:pt idx="47440" formatCode="General">
                  <c:v>31.927399999999999</c:v>
                </c:pt>
                <c:pt idx="47441" formatCode="General">
                  <c:v>31.928000000000001</c:v>
                </c:pt>
                <c:pt idx="47442" formatCode="General">
                  <c:v>31.928699999999999</c:v>
                </c:pt>
                <c:pt idx="47443" formatCode="General">
                  <c:v>31.929400000000001</c:v>
                </c:pt>
                <c:pt idx="47444" formatCode="General">
                  <c:v>31.930099999999999</c:v>
                </c:pt>
                <c:pt idx="47445" formatCode="General">
                  <c:v>31.930700000000002</c:v>
                </c:pt>
                <c:pt idx="47446" formatCode="General">
                  <c:v>31.9314</c:v>
                </c:pt>
                <c:pt idx="47447" formatCode="General">
                  <c:v>31.932099999999998</c:v>
                </c:pt>
                <c:pt idx="47448" formatCode="General">
                  <c:v>31.932700000000001</c:v>
                </c:pt>
                <c:pt idx="47449" formatCode="General">
                  <c:v>31.933399999999999</c:v>
                </c:pt>
                <c:pt idx="47450" formatCode="General">
                  <c:v>31.934100000000001</c:v>
                </c:pt>
                <c:pt idx="47451" formatCode="General">
                  <c:v>31.934799999999999</c:v>
                </c:pt>
                <c:pt idx="47452" formatCode="General">
                  <c:v>31.935400000000001</c:v>
                </c:pt>
                <c:pt idx="47453" formatCode="General">
                  <c:v>31.9361</c:v>
                </c:pt>
                <c:pt idx="47454" formatCode="General">
                  <c:v>31.936800000000002</c:v>
                </c:pt>
                <c:pt idx="47455" formatCode="General">
                  <c:v>31.9375</c:v>
                </c:pt>
                <c:pt idx="47456" formatCode="General">
                  <c:v>31.938099999999999</c:v>
                </c:pt>
                <c:pt idx="47457" formatCode="General">
                  <c:v>31.938800000000001</c:v>
                </c:pt>
                <c:pt idx="47458" formatCode="General">
                  <c:v>31.939499999999999</c:v>
                </c:pt>
                <c:pt idx="47459" formatCode="General">
                  <c:v>31.940200000000001</c:v>
                </c:pt>
                <c:pt idx="47460" formatCode="General">
                  <c:v>31.940799999999999</c:v>
                </c:pt>
                <c:pt idx="47461" formatCode="General">
                  <c:v>31.941500000000001</c:v>
                </c:pt>
                <c:pt idx="47462" formatCode="General">
                  <c:v>31.9422</c:v>
                </c:pt>
                <c:pt idx="47463" formatCode="General">
                  <c:v>31.942799999999998</c:v>
                </c:pt>
                <c:pt idx="47464" formatCode="General">
                  <c:v>31.9435</c:v>
                </c:pt>
                <c:pt idx="47465" formatCode="General">
                  <c:v>31.944199999999999</c:v>
                </c:pt>
                <c:pt idx="47466" formatCode="General">
                  <c:v>31.944900000000001</c:v>
                </c:pt>
                <c:pt idx="47467" formatCode="General">
                  <c:v>31.945499999999999</c:v>
                </c:pt>
                <c:pt idx="47468" formatCode="General">
                  <c:v>31.946200000000001</c:v>
                </c:pt>
                <c:pt idx="47469" formatCode="General">
                  <c:v>31.946899999999999</c:v>
                </c:pt>
                <c:pt idx="47470" formatCode="General">
                  <c:v>31.947600000000001</c:v>
                </c:pt>
                <c:pt idx="47471" formatCode="General">
                  <c:v>31.9482</c:v>
                </c:pt>
                <c:pt idx="47472" formatCode="General">
                  <c:v>31.948899999999998</c:v>
                </c:pt>
                <c:pt idx="47473" formatCode="General">
                  <c:v>31.9496</c:v>
                </c:pt>
                <c:pt idx="47474" formatCode="General">
                  <c:v>31.950199999999999</c:v>
                </c:pt>
                <c:pt idx="47475" formatCode="General">
                  <c:v>31.950900000000001</c:v>
                </c:pt>
                <c:pt idx="47476" formatCode="General">
                  <c:v>31.951599999999999</c:v>
                </c:pt>
                <c:pt idx="47477" formatCode="General">
                  <c:v>31.952300000000001</c:v>
                </c:pt>
                <c:pt idx="47478" formatCode="General">
                  <c:v>31.9529</c:v>
                </c:pt>
                <c:pt idx="47479" formatCode="General">
                  <c:v>31.953600000000002</c:v>
                </c:pt>
                <c:pt idx="47480" formatCode="General">
                  <c:v>31.9543</c:v>
                </c:pt>
                <c:pt idx="47481" formatCode="General">
                  <c:v>31.954999999999998</c:v>
                </c:pt>
                <c:pt idx="47482" formatCode="General">
                  <c:v>31.9556</c:v>
                </c:pt>
                <c:pt idx="47483" formatCode="General">
                  <c:v>31.956299999999999</c:v>
                </c:pt>
                <c:pt idx="47484" formatCode="General">
                  <c:v>31.957000000000001</c:v>
                </c:pt>
                <c:pt idx="47485" formatCode="General">
                  <c:v>31.957599999999999</c:v>
                </c:pt>
                <c:pt idx="47486" formatCode="General">
                  <c:v>31.958300000000001</c:v>
                </c:pt>
                <c:pt idx="47487" formatCode="General">
                  <c:v>31.959</c:v>
                </c:pt>
                <c:pt idx="47488" formatCode="General">
                  <c:v>31.959700000000002</c:v>
                </c:pt>
                <c:pt idx="47489" formatCode="General">
                  <c:v>31.9603</c:v>
                </c:pt>
                <c:pt idx="47490" formatCode="General">
                  <c:v>31.960999999999999</c:v>
                </c:pt>
                <c:pt idx="47491" formatCode="General">
                  <c:v>31.9617</c:v>
                </c:pt>
                <c:pt idx="47492" formatCode="General">
                  <c:v>31.962399999999999</c:v>
                </c:pt>
                <c:pt idx="47493" formatCode="General">
                  <c:v>31.963000000000001</c:v>
                </c:pt>
                <c:pt idx="47494" formatCode="General">
                  <c:v>31.963699999999999</c:v>
                </c:pt>
                <c:pt idx="47495" formatCode="General">
                  <c:v>31.964400000000001</c:v>
                </c:pt>
                <c:pt idx="47496" formatCode="General">
                  <c:v>31.9651</c:v>
                </c:pt>
                <c:pt idx="47497" formatCode="General">
                  <c:v>31.965699999999998</c:v>
                </c:pt>
                <c:pt idx="47498" formatCode="General">
                  <c:v>31.9664</c:v>
                </c:pt>
                <c:pt idx="47499" formatCode="General">
                  <c:v>31.967099999999999</c:v>
                </c:pt>
                <c:pt idx="47500" formatCode="General">
                  <c:v>31.967700000000001</c:v>
                </c:pt>
                <c:pt idx="47501" formatCode="General">
                  <c:v>31.968399999999999</c:v>
                </c:pt>
                <c:pt idx="47502" formatCode="General">
                  <c:v>31.969100000000001</c:v>
                </c:pt>
                <c:pt idx="47503" formatCode="General">
                  <c:v>31.969799999999999</c:v>
                </c:pt>
                <c:pt idx="47504" formatCode="General">
                  <c:v>31.970400000000001</c:v>
                </c:pt>
                <c:pt idx="47505" formatCode="General">
                  <c:v>31.9711</c:v>
                </c:pt>
                <c:pt idx="47506" formatCode="General">
                  <c:v>31.971800000000002</c:v>
                </c:pt>
                <c:pt idx="47507" formatCode="General">
                  <c:v>31.9725</c:v>
                </c:pt>
                <c:pt idx="47508" formatCode="General">
                  <c:v>31.973099999999999</c:v>
                </c:pt>
                <c:pt idx="47509" formatCode="General">
                  <c:v>31.973800000000001</c:v>
                </c:pt>
                <c:pt idx="47510" formatCode="General">
                  <c:v>31.974499999999999</c:v>
                </c:pt>
                <c:pt idx="47511" formatCode="General">
                  <c:v>31.975100000000001</c:v>
                </c:pt>
                <c:pt idx="47512" formatCode="General">
                  <c:v>31.9758</c:v>
                </c:pt>
                <c:pt idx="47513" formatCode="General">
                  <c:v>31.976500000000001</c:v>
                </c:pt>
                <c:pt idx="47514" formatCode="General">
                  <c:v>31.9772</c:v>
                </c:pt>
                <c:pt idx="47515" formatCode="General">
                  <c:v>31.977799999999998</c:v>
                </c:pt>
                <c:pt idx="47516" formatCode="General">
                  <c:v>31.9785</c:v>
                </c:pt>
                <c:pt idx="47517" formatCode="General">
                  <c:v>31.979199999999999</c:v>
                </c:pt>
                <c:pt idx="47518" formatCode="General">
                  <c:v>31.979900000000001</c:v>
                </c:pt>
                <c:pt idx="47519" formatCode="General">
                  <c:v>31.980499999999999</c:v>
                </c:pt>
                <c:pt idx="47520" formatCode="General">
                  <c:v>31.981200000000001</c:v>
                </c:pt>
                <c:pt idx="47521" formatCode="General">
                  <c:v>31.9819</c:v>
                </c:pt>
                <c:pt idx="47522" formatCode="General">
                  <c:v>31.982600000000001</c:v>
                </c:pt>
                <c:pt idx="47523" formatCode="General">
                  <c:v>31.9832</c:v>
                </c:pt>
                <c:pt idx="47524" formatCode="General">
                  <c:v>31.983899999999998</c:v>
                </c:pt>
                <c:pt idx="47525" formatCode="General">
                  <c:v>31.9846</c:v>
                </c:pt>
                <c:pt idx="47526" formatCode="General">
                  <c:v>31.985199999999999</c:v>
                </c:pt>
                <c:pt idx="47527" formatCode="General">
                  <c:v>31.985900000000001</c:v>
                </c:pt>
                <c:pt idx="47528" formatCode="General">
                  <c:v>31.986599999999999</c:v>
                </c:pt>
                <c:pt idx="47529" formatCode="General">
                  <c:v>31.987300000000001</c:v>
                </c:pt>
                <c:pt idx="47530" formatCode="General">
                  <c:v>31.9879</c:v>
                </c:pt>
                <c:pt idx="47531" formatCode="General">
                  <c:v>31.988600000000002</c:v>
                </c:pt>
                <c:pt idx="47532" formatCode="General">
                  <c:v>31.9893</c:v>
                </c:pt>
                <c:pt idx="47533" formatCode="General">
                  <c:v>31.99</c:v>
                </c:pt>
                <c:pt idx="47534" formatCode="General">
                  <c:v>31.990600000000001</c:v>
                </c:pt>
                <c:pt idx="47535" formatCode="General">
                  <c:v>31.991299999999999</c:v>
                </c:pt>
                <c:pt idx="47536" formatCode="General">
                  <c:v>31.992000000000001</c:v>
                </c:pt>
                <c:pt idx="47537" formatCode="General">
                  <c:v>31.992599999999999</c:v>
                </c:pt>
                <c:pt idx="47538" formatCode="General">
                  <c:v>31.993300000000001</c:v>
                </c:pt>
                <c:pt idx="47539" formatCode="General">
                  <c:v>31.994</c:v>
                </c:pt>
                <c:pt idx="47540" formatCode="General">
                  <c:v>31.994700000000002</c:v>
                </c:pt>
                <c:pt idx="47541" formatCode="General">
                  <c:v>31.9953</c:v>
                </c:pt>
                <c:pt idx="47542" formatCode="General">
                  <c:v>31.995999999999999</c:v>
                </c:pt>
                <c:pt idx="47543" formatCode="General">
                  <c:v>31.996700000000001</c:v>
                </c:pt>
                <c:pt idx="47544" formatCode="General">
                  <c:v>31.997399999999999</c:v>
                </c:pt>
                <c:pt idx="47545" formatCode="General">
                  <c:v>31.998000000000001</c:v>
                </c:pt>
                <c:pt idx="47546" formatCode="General">
                  <c:v>31.998699999999999</c:v>
                </c:pt>
                <c:pt idx="47547" formatCode="General">
                  <c:v>31.999400000000001</c:v>
                </c:pt>
                <c:pt idx="47548" formatCode="General">
                  <c:v>32</c:v>
                </c:pt>
                <c:pt idx="47549" formatCode="General">
                  <c:v>32.000700000000002</c:v>
                </c:pt>
                <c:pt idx="47550" formatCode="General">
                  <c:v>32.001399999999997</c:v>
                </c:pt>
                <c:pt idx="47551" formatCode="General">
                  <c:v>32.002099999999999</c:v>
                </c:pt>
                <c:pt idx="47552" formatCode="General">
                  <c:v>32.002699999999997</c:v>
                </c:pt>
                <c:pt idx="47553" formatCode="General">
                  <c:v>32.003399999999999</c:v>
                </c:pt>
                <c:pt idx="47554" formatCode="General">
                  <c:v>32.004100000000001</c:v>
                </c:pt>
                <c:pt idx="47555" formatCode="General">
                  <c:v>32.004800000000003</c:v>
                </c:pt>
                <c:pt idx="47556" formatCode="General">
                  <c:v>32.005400000000002</c:v>
                </c:pt>
                <c:pt idx="47557" formatCode="General">
                  <c:v>32.006100000000004</c:v>
                </c:pt>
                <c:pt idx="47558" formatCode="General">
                  <c:v>32.006799999999998</c:v>
                </c:pt>
                <c:pt idx="47559" formatCode="General">
                  <c:v>32.0075</c:v>
                </c:pt>
                <c:pt idx="47560" formatCode="General">
                  <c:v>32.008099999999999</c:v>
                </c:pt>
                <c:pt idx="47561" formatCode="General">
                  <c:v>32.008800000000001</c:v>
                </c:pt>
                <c:pt idx="47562" formatCode="General">
                  <c:v>32.009500000000003</c:v>
                </c:pt>
                <c:pt idx="47563" formatCode="General">
                  <c:v>32.010100000000001</c:v>
                </c:pt>
                <c:pt idx="47564" formatCode="General">
                  <c:v>32.010800000000003</c:v>
                </c:pt>
                <c:pt idx="47565" formatCode="General">
                  <c:v>32.011499999999998</c:v>
                </c:pt>
                <c:pt idx="47566" formatCode="General">
                  <c:v>32.0122</c:v>
                </c:pt>
                <c:pt idx="47567" formatCode="General">
                  <c:v>32.012799999999999</c:v>
                </c:pt>
                <c:pt idx="47568" formatCode="General">
                  <c:v>32.013500000000001</c:v>
                </c:pt>
                <c:pt idx="47569" formatCode="General">
                  <c:v>32.014200000000002</c:v>
                </c:pt>
                <c:pt idx="47570" formatCode="General">
                  <c:v>32.014899999999997</c:v>
                </c:pt>
                <c:pt idx="47571" formatCode="General">
                  <c:v>32.015500000000003</c:v>
                </c:pt>
                <c:pt idx="47572" formatCode="General">
                  <c:v>32.016199999999998</c:v>
                </c:pt>
                <c:pt idx="47573" formatCode="General">
                  <c:v>32.0169</c:v>
                </c:pt>
                <c:pt idx="47574" formatCode="General">
                  <c:v>32.017499999999998</c:v>
                </c:pt>
                <c:pt idx="47575" formatCode="General">
                  <c:v>32.0182</c:v>
                </c:pt>
                <c:pt idx="47576" formatCode="General">
                  <c:v>32.018900000000002</c:v>
                </c:pt>
                <c:pt idx="47577" formatCode="General">
                  <c:v>32.019599999999997</c:v>
                </c:pt>
                <c:pt idx="47578" formatCode="General">
                  <c:v>32.020200000000003</c:v>
                </c:pt>
                <c:pt idx="47579" formatCode="General">
                  <c:v>32.020899999999997</c:v>
                </c:pt>
                <c:pt idx="47580" formatCode="General">
                  <c:v>32.021599999999999</c:v>
                </c:pt>
                <c:pt idx="47581" formatCode="General">
                  <c:v>32.022300000000001</c:v>
                </c:pt>
                <c:pt idx="47582" formatCode="General">
                  <c:v>32.0229</c:v>
                </c:pt>
                <c:pt idx="47583" formatCode="General">
                  <c:v>32.023600000000002</c:v>
                </c:pt>
                <c:pt idx="47584" formatCode="General">
                  <c:v>32.024299999999997</c:v>
                </c:pt>
                <c:pt idx="47585" formatCode="General">
                  <c:v>32.024900000000002</c:v>
                </c:pt>
                <c:pt idx="47586" formatCode="General">
                  <c:v>32.025599999999997</c:v>
                </c:pt>
                <c:pt idx="47587" formatCode="General">
                  <c:v>32.026299999999999</c:v>
                </c:pt>
                <c:pt idx="47588" formatCode="General">
                  <c:v>32.027000000000001</c:v>
                </c:pt>
                <c:pt idx="47589" formatCode="General">
                  <c:v>32.0276</c:v>
                </c:pt>
                <c:pt idx="47590" formatCode="General">
                  <c:v>32.028300000000002</c:v>
                </c:pt>
                <c:pt idx="47591" formatCode="General">
                  <c:v>32.029000000000003</c:v>
                </c:pt>
                <c:pt idx="47592" formatCode="General">
                  <c:v>32.029699999999998</c:v>
                </c:pt>
                <c:pt idx="47593" formatCode="General">
                  <c:v>32.030299999999997</c:v>
                </c:pt>
                <c:pt idx="47594" formatCode="General">
                  <c:v>32.030999999999999</c:v>
                </c:pt>
                <c:pt idx="47595" formatCode="General">
                  <c:v>32.031700000000001</c:v>
                </c:pt>
                <c:pt idx="47596" formatCode="General">
                  <c:v>32.032400000000003</c:v>
                </c:pt>
                <c:pt idx="47597" formatCode="General">
                  <c:v>32.033000000000001</c:v>
                </c:pt>
                <c:pt idx="47598" formatCode="General">
                  <c:v>32.033700000000003</c:v>
                </c:pt>
                <c:pt idx="47599" formatCode="General">
                  <c:v>32.034399999999998</c:v>
                </c:pt>
                <c:pt idx="47600" formatCode="General">
                  <c:v>32.034999999999997</c:v>
                </c:pt>
                <c:pt idx="47601" formatCode="General">
                  <c:v>32.035699999999999</c:v>
                </c:pt>
                <c:pt idx="47602" formatCode="General">
                  <c:v>32.0364</c:v>
                </c:pt>
                <c:pt idx="47603" formatCode="General">
                  <c:v>32.037100000000002</c:v>
                </c:pt>
                <c:pt idx="47604" formatCode="General">
                  <c:v>32.037700000000001</c:v>
                </c:pt>
                <c:pt idx="47605" formatCode="General">
                  <c:v>32.038400000000003</c:v>
                </c:pt>
                <c:pt idx="47606" formatCode="General">
                  <c:v>32.039099999999998</c:v>
                </c:pt>
                <c:pt idx="47607" formatCode="General">
                  <c:v>32.0398</c:v>
                </c:pt>
                <c:pt idx="47608" formatCode="General">
                  <c:v>32.040399999999998</c:v>
                </c:pt>
                <c:pt idx="47609" formatCode="General">
                  <c:v>32.0411</c:v>
                </c:pt>
                <c:pt idx="47610" formatCode="General">
                  <c:v>32.041800000000002</c:v>
                </c:pt>
                <c:pt idx="47611" formatCode="General">
                  <c:v>32.042400000000001</c:v>
                </c:pt>
                <c:pt idx="47612" formatCode="General">
                  <c:v>32.043100000000003</c:v>
                </c:pt>
                <c:pt idx="47613" formatCode="General">
                  <c:v>32.043799999999997</c:v>
                </c:pt>
                <c:pt idx="47614" formatCode="General">
                  <c:v>32.044499999999999</c:v>
                </c:pt>
                <c:pt idx="47615" formatCode="General">
                  <c:v>32.045099999999998</c:v>
                </c:pt>
                <c:pt idx="47616" formatCode="General">
                  <c:v>32.0458</c:v>
                </c:pt>
                <c:pt idx="47617" formatCode="General">
                  <c:v>32.046500000000002</c:v>
                </c:pt>
                <c:pt idx="47618" formatCode="General">
                  <c:v>32.047199999999997</c:v>
                </c:pt>
                <c:pt idx="47619" formatCode="General">
                  <c:v>32.047800000000002</c:v>
                </c:pt>
                <c:pt idx="47620" formatCode="General">
                  <c:v>32.048499999999997</c:v>
                </c:pt>
                <c:pt idx="47621" formatCode="General">
                  <c:v>32.049199999999999</c:v>
                </c:pt>
                <c:pt idx="47622" formatCode="General">
                  <c:v>32.049900000000001</c:v>
                </c:pt>
                <c:pt idx="47623" formatCode="General">
                  <c:v>32.0505</c:v>
                </c:pt>
                <c:pt idx="47624" formatCode="General">
                  <c:v>32.051200000000001</c:v>
                </c:pt>
                <c:pt idx="47625" formatCode="General">
                  <c:v>32.051900000000003</c:v>
                </c:pt>
                <c:pt idx="47626" formatCode="General">
                  <c:v>32.052500000000002</c:v>
                </c:pt>
                <c:pt idx="47627" formatCode="General">
                  <c:v>32.053199999999997</c:v>
                </c:pt>
                <c:pt idx="47628" formatCode="General">
                  <c:v>32.053899999999999</c:v>
                </c:pt>
                <c:pt idx="47629" formatCode="General">
                  <c:v>32.054600000000001</c:v>
                </c:pt>
                <c:pt idx="47630" formatCode="General">
                  <c:v>32.055199999999999</c:v>
                </c:pt>
                <c:pt idx="47631" formatCode="General">
                  <c:v>32.055900000000001</c:v>
                </c:pt>
                <c:pt idx="47632" formatCode="General">
                  <c:v>32.056600000000003</c:v>
                </c:pt>
                <c:pt idx="47633" formatCode="General">
                  <c:v>32.057299999999998</c:v>
                </c:pt>
                <c:pt idx="47634" formatCode="General">
                  <c:v>32.057899999999997</c:v>
                </c:pt>
                <c:pt idx="47635" formatCode="General">
                  <c:v>32.058599999999998</c:v>
                </c:pt>
                <c:pt idx="47636" formatCode="General">
                  <c:v>32.0593</c:v>
                </c:pt>
                <c:pt idx="47637" formatCode="General">
                  <c:v>32.059899999999999</c:v>
                </c:pt>
                <c:pt idx="47638" formatCode="General">
                  <c:v>32.060600000000001</c:v>
                </c:pt>
                <c:pt idx="47639" formatCode="General">
                  <c:v>32.061300000000003</c:v>
                </c:pt>
                <c:pt idx="47640" formatCode="General">
                  <c:v>32.061999999999998</c:v>
                </c:pt>
                <c:pt idx="47641" formatCode="General">
                  <c:v>32.062600000000003</c:v>
                </c:pt>
                <c:pt idx="47642" formatCode="General">
                  <c:v>32.063299999999998</c:v>
                </c:pt>
                <c:pt idx="47643" formatCode="General">
                  <c:v>32.064</c:v>
                </c:pt>
                <c:pt idx="47644" formatCode="General">
                  <c:v>32.064700000000002</c:v>
                </c:pt>
                <c:pt idx="47645" formatCode="General">
                  <c:v>32.065300000000001</c:v>
                </c:pt>
                <c:pt idx="47646" formatCode="General">
                  <c:v>32.066000000000003</c:v>
                </c:pt>
                <c:pt idx="47647" formatCode="General">
                  <c:v>32.066699999999997</c:v>
                </c:pt>
                <c:pt idx="47648" formatCode="General">
                  <c:v>32.067300000000003</c:v>
                </c:pt>
                <c:pt idx="47649" formatCode="General">
                  <c:v>32.067999999999998</c:v>
                </c:pt>
                <c:pt idx="47650" formatCode="General">
                  <c:v>32.0687</c:v>
                </c:pt>
                <c:pt idx="47651" formatCode="General">
                  <c:v>32.069400000000002</c:v>
                </c:pt>
                <c:pt idx="47652" formatCode="General">
                  <c:v>32.07</c:v>
                </c:pt>
                <c:pt idx="47653" formatCode="General">
                  <c:v>32.070700000000002</c:v>
                </c:pt>
                <c:pt idx="47654" formatCode="General">
                  <c:v>32.071399999999997</c:v>
                </c:pt>
                <c:pt idx="47655" formatCode="General">
                  <c:v>32.072099999999999</c:v>
                </c:pt>
                <c:pt idx="47656" formatCode="General">
                  <c:v>32.072699999999998</c:v>
                </c:pt>
                <c:pt idx="47657" formatCode="General">
                  <c:v>32.073399999999999</c:v>
                </c:pt>
                <c:pt idx="47658" formatCode="General">
                  <c:v>32.074100000000001</c:v>
                </c:pt>
                <c:pt idx="47659" formatCode="General">
                  <c:v>32.074800000000003</c:v>
                </c:pt>
                <c:pt idx="47660" formatCode="General">
                  <c:v>32.075400000000002</c:v>
                </c:pt>
                <c:pt idx="47661" formatCode="General">
                  <c:v>32.076099999999997</c:v>
                </c:pt>
                <c:pt idx="47662" formatCode="General">
                  <c:v>32.076799999999999</c:v>
                </c:pt>
                <c:pt idx="47663" formatCode="General">
                  <c:v>32.077399999999997</c:v>
                </c:pt>
                <c:pt idx="47664" formatCode="General">
                  <c:v>32.078099999999999</c:v>
                </c:pt>
                <c:pt idx="47665" formatCode="General">
                  <c:v>32.078800000000001</c:v>
                </c:pt>
                <c:pt idx="47666" formatCode="General">
                  <c:v>32.079500000000003</c:v>
                </c:pt>
                <c:pt idx="47667" formatCode="General">
                  <c:v>32.080100000000002</c:v>
                </c:pt>
                <c:pt idx="47668" formatCode="General">
                  <c:v>32.080800000000004</c:v>
                </c:pt>
                <c:pt idx="47669" formatCode="General">
                  <c:v>32.081499999999998</c:v>
                </c:pt>
                <c:pt idx="47670" formatCode="General">
                  <c:v>32.0822</c:v>
                </c:pt>
                <c:pt idx="47671" formatCode="General">
                  <c:v>32.082799999999999</c:v>
                </c:pt>
                <c:pt idx="47672" formatCode="General">
                  <c:v>32.083500000000001</c:v>
                </c:pt>
                <c:pt idx="47673" formatCode="General">
                  <c:v>32.084200000000003</c:v>
                </c:pt>
                <c:pt idx="47674" formatCode="General">
                  <c:v>32.084800000000001</c:v>
                </c:pt>
                <c:pt idx="47675" formatCode="General">
                  <c:v>32.085500000000003</c:v>
                </c:pt>
                <c:pt idx="47676" formatCode="General">
                  <c:v>32.086199999999998</c:v>
                </c:pt>
                <c:pt idx="47677" formatCode="General">
                  <c:v>32.0869</c:v>
                </c:pt>
                <c:pt idx="47678" formatCode="General">
                  <c:v>32.087499999999999</c:v>
                </c:pt>
                <c:pt idx="47679" formatCode="General">
                  <c:v>32.088200000000001</c:v>
                </c:pt>
                <c:pt idx="47680" formatCode="General">
                  <c:v>32.088900000000002</c:v>
                </c:pt>
                <c:pt idx="47681" formatCode="General">
                  <c:v>32.089599999999997</c:v>
                </c:pt>
                <c:pt idx="47682" formatCode="General">
                  <c:v>32.090200000000003</c:v>
                </c:pt>
                <c:pt idx="47683" formatCode="General">
                  <c:v>32.090899999999998</c:v>
                </c:pt>
                <c:pt idx="47684" formatCode="General">
                  <c:v>32.0916</c:v>
                </c:pt>
                <c:pt idx="47685" formatCode="General">
                  <c:v>32.092300000000002</c:v>
                </c:pt>
                <c:pt idx="47686" formatCode="General">
                  <c:v>32.0929</c:v>
                </c:pt>
                <c:pt idx="47687" formatCode="General">
                  <c:v>32.093600000000002</c:v>
                </c:pt>
                <c:pt idx="47688" formatCode="General">
                  <c:v>32.094299999999997</c:v>
                </c:pt>
                <c:pt idx="47689" formatCode="General">
                  <c:v>32.094900000000003</c:v>
                </c:pt>
                <c:pt idx="47690" formatCode="General">
                  <c:v>32.095599999999997</c:v>
                </c:pt>
                <c:pt idx="47691" formatCode="General">
                  <c:v>32.096299999999999</c:v>
                </c:pt>
                <c:pt idx="47692" formatCode="General">
                  <c:v>32.097000000000001</c:v>
                </c:pt>
                <c:pt idx="47693" formatCode="General">
                  <c:v>32.0976</c:v>
                </c:pt>
                <c:pt idx="47694" formatCode="General">
                  <c:v>32.098300000000002</c:v>
                </c:pt>
                <c:pt idx="47695" formatCode="General">
                  <c:v>32.098999999999997</c:v>
                </c:pt>
                <c:pt idx="47696" formatCode="General">
                  <c:v>32.099699999999999</c:v>
                </c:pt>
                <c:pt idx="47697" formatCode="General">
                  <c:v>32.100299999999997</c:v>
                </c:pt>
                <c:pt idx="47698" formatCode="General">
                  <c:v>32.100999999999999</c:v>
                </c:pt>
                <c:pt idx="47699" formatCode="General">
                  <c:v>32.101700000000001</c:v>
                </c:pt>
                <c:pt idx="47700" formatCode="General">
                  <c:v>32.1023</c:v>
                </c:pt>
                <c:pt idx="47701" formatCode="General">
                  <c:v>32.103000000000002</c:v>
                </c:pt>
                <c:pt idx="47702" formatCode="General">
                  <c:v>32.103700000000003</c:v>
                </c:pt>
                <c:pt idx="47703" formatCode="General">
                  <c:v>32.104399999999998</c:v>
                </c:pt>
                <c:pt idx="47704" formatCode="General">
                  <c:v>32.104999999999997</c:v>
                </c:pt>
                <c:pt idx="47705" formatCode="General">
                  <c:v>32.105699999999999</c:v>
                </c:pt>
                <c:pt idx="47706" formatCode="General">
                  <c:v>32.106400000000001</c:v>
                </c:pt>
                <c:pt idx="47707" formatCode="General">
                  <c:v>32.107100000000003</c:v>
                </c:pt>
                <c:pt idx="47708" formatCode="General">
                  <c:v>32.107700000000001</c:v>
                </c:pt>
                <c:pt idx="47709" formatCode="General">
                  <c:v>32.108400000000003</c:v>
                </c:pt>
                <c:pt idx="47710" formatCode="General">
                  <c:v>32.109099999999998</c:v>
                </c:pt>
                <c:pt idx="47711" formatCode="General">
                  <c:v>32.109699999999997</c:v>
                </c:pt>
                <c:pt idx="47712" formatCode="General">
                  <c:v>32.110399999999998</c:v>
                </c:pt>
                <c:pt idx="47713" formatCode="General">
                  <c:v>32.1111</c:v>
                </c:pt>
                <c:pt idx="47714" formatCode="General">
                  <c:v>32.111800000000002</c:v>
                </c:pt>
                <c:pt idx="47715" formatCode="General">
                  <c:v>32.112400000000001</c:v>
                </c:pt>
                <c:pt idx="47716" formatCode="General">
                  <c:v>32.113100000000003</c:v>
                </c:pt>
                <c:pt idx="47717" formatCode="General">
                  <c:v>32.113799999999998</c:v>
                </c:pt>
                <c:pt idx="47718" formatCode="General">
                  <c:v>32.1145</c:v>
                </c:pt>
                <c:pt idx="47719" formatCode="General">
                  <c:v>32.115099999999998</c:v>
                </c:pt>
                <c:pt idx="47720" formatCode="General">
                  <c:v>32.1158</c:v>
                </c:pt>
                <c:pt idx="47721" formatCode="General">
                  <c:v>32.116500000000002</c:v>
                </c:pt>
                <c:pt idx="47722" formatCode="General">
                  <c:v>32.117199999999997</c:v>
                </c:pt>
                <c:pt idx="47723" formatCode="General">
                  <c:v>32.117800000000003</c:v>
                </c:pt>
                <c:pt idx="47724" formatCode="General">
                  <c:v>32.118499999999997</c:v>
                </c:pt>
                <c:pt idx="47725" formatCode="General">
                  <c:v>32.119199999999999</c:v>
                </c:pt>
                <c:pt idx="47726" formatCode="General">
                  <c:v>32.119799999999998</c:v>
                </c:pt>
                <c:pt idx="47727" formatCode="General">
                  <c:v>32.1205</c:v>
                </c:pt>
                <c:pt idx="47728" formatCode="General">
                  <c:v>32.121200000000002</c:v>
                </c:pt>
                <c:pt idx="47729" formatCode="General">
                  <c:v>32.121899999999997</c:v>
                </c:pt>
                <c:pt idx="47730" formatCode="General">
                  <c:v>32.122500000000002</c:v>
                </c:pt>
                <c:pt idx="47731" formatCode="General">
                  <c:v>32.123199999999997</c:v>
                </c:pt>
                <c:pt idx="47732" formatCode="General">
                  <c:v>32.123899999999999</c:v>
                </c:pt>
                <c:pt idx="47733" formatCode="General">
                  <c:v>32.124600000000001</c:v>
                </c:pt>
                <c:pt idx="47734" formatCode="General">
                  <c:v>32.1252</c:v>
                </c:pt>
                <c:pt idx="47735" formatCode="General">
                  <c:v>32.125900000000001</c:v>
                </c:pt>
                <c:pt idx="47736" formatCode="General">
                  <c:v>32.126600000000003</c:v>
                </c:pt>
                <c:pt idx="47737" formatCode="General">
                  <c:v>32.127200000000002</c:v>
                </c:pt>
                <c:pt idx="47738" formatCode="General">
                  <c:v>32.127899999999997</c:v>
                </c:pt>
                <c:pt idx="47739" formatCode="General">
                  <c:v>32.128599999999999</c:v>
                </c:pt>
                <c:pt idx="47740" formatCode="General">
                  <c:v>32.129300000000001</c:v>
                </c:pt>
                <c:pt idx="47741" formatCode="General">
                  <c:v>32.129899999999999</c:v>
                </c:pt>
                <c:pt idx="47742" formatCode="General">
                  <c:v>32.130600000000001</c:v>
                </c:pt>
                <c:pt idx="47743" formatCode="General">
                  <c:v>32.131300000000003</c:v>
                </c:pt>
                <c:pt idx="47744" formatCode="General">
                  <c:v>32.131999999999998</c:v>
                </c:pt>
                <c:pt idx="47745" formatCode="General">
                  <c:v>32.132599999999996</c:v>
                </c:pt>
                <c:pt idx="47746" formatCode="General">
                  <c:v>32.133299999999998</c:v>
                </c:pt>
                <c:pt idx="47747" formatCode="General">
                  <c:v>32.134</c:v>
                </c:pt>
                <c:pt idx="47748" formatCode="General">
                  <c:v>32.134599999999999</c:v>
                </c:pt>
                <c:pt idx="47749" formatCode="General">
                  <c:v>32.135300000000001</c:v>
                </c:pt>
                <c:pt idx="47750" formatCode="General">
                  <c:v>32.136000000000003</c:v>
                </c:pt>
                <c:pt idx="47751" formatCode="General">
                  <c:v>32.136699999999998</c:v>
                </c:pt>
                <c:pt idx="47752" formatCode="General">
                  <c:v>32.137300000000003</c:v>
                </c:pt>
                <c:pt idx="47753" formatCode="General">
                  <c:v>32.137999999999998</c:v>
                </c:pt>
                <c:pt idx="47754" formatCode="General">
                  <c:v>32.1387</c:v>
                </c:pt>
                <c:pt idx="47755" formatCode="General">
                  <c:v>32.139400000000002</c:v>
                </c:pt>
                <c:pt idx="47756" formatCode="General">
                  <c:v>32.14</c:v>
                </c:pt>
                <c:pt idx="47757" formatCode="General">
                  <c:v>32.140700000000002</c:v>
                </c:pt>
                <c:pt idx="47758" formatCode="General">
                  <c:v>32.141399999999997</c:v>
                </c:pt>
                <c:pt idx="47759" formatCode="General">
                  <c:v>32.142099999999999</c:v>
                </c:pt>
                <c:pt idx="47760" formatCode="General">
                  <c:v>32.142699999999998</c:v>
                </c:pt>
                <c:pt idx="47761" formatCode="General">
                  <c:v>32.1434</c:v>
                </c:pt>
                <c:pt idx="47762" formatCode="General">
                  <c:v>32.144100000000002</c:v>
                </c:pt>
                <c:pt idx="47763" formatCode="General">
                  <c:v>32.1447</c:v>
                </c:pt>
                <c:pt idx="47764" formatCode="General">
                  <c:v>32.145400000000002</c:v>
                </c:pt>
                <c:pt idx="47765" formatCode="General">
                  <c:v>32.146099999999997</c:v>
                </c:pt>
                <c:pt idx="47766" formatCode="General">
                  <c:v>32.146799999999999</c:v>
                </c:pt>
                <c:pt idx="47767" formatCode="General">
                  <c:v>32.147399999999998</c:v>
                </c:pt>
                <c:pt idx="47768" formatCode="General">
                  <c:v>32.148099999999999</c:v>
                </c:pt>
                <c:pt idx="47769" formatCode="General">
                  <c:v>32.148800000000001</c:v>
                </c:pt>
                <c:pt idx="47770" formatCode="General">
                  <c:v>32.149500000000003</c:v>
                </c:pt>
                <c:pt idx="47771" formatCode="General">
                  <c:v>32.150100000000002</c:v>
                </c:pt>
                <c:pt idx="47772" formatCode="General">
                  <c:v>32.150799999999997</c:v>
                </c:pt>
                <c:pt idx="47773" formatCode="General">
                  <c:v>32.151499999999999</c:v>
                </c:pt>
                <c:pt idx="47774" formatCode="General">
                  <c:v>32.152099999999997</c:v>
                </c:pt>
                <c:pt idx="47775" formatCode="General">
                  <c:v>32.152799999999999</c:v>
                </c:pt>
                <c:pt idx="47776" formatCode="General">
                  <c:v>32.153500000000001</c:v>
                </c:pt>
                <c:pt idx="47777" formatCode="General">
                  <c:v>32.154200000000003</c:v>
                </c:pt>
                <c:pt idx="47778" formatCode="General">
                  <c:v>32.154800000000002</c:v>
                </c:pt>
                <c:pt idx="47779" formatCode="General">
                  <c:v>32.155500000000004</c:v>
                </c:pt>
                <c:pt idx="47780" formatCode="General">
                  <c:v>32.156199999999998</c:v>
                </c:pt>
                <c:pt idx="47781" formatCode="General">
                  <c:v>32.1569</c:v>
                </c:pt>
                <c:pt idx="47782" formatCode="General">
                  <c:v>32.157499999999999</c:v>
                </c:pt>
                <c:pt idx="47783" formatCode="General">
                  <c:v>32.158200000000001</c:v>
                </c:pt>
                <c:pt idx="47784" formatCode="General">
                  <c:v>32.158900000000003</c:v>
                </c:pt>
                <c:pt idx="47785" formatCode="General">
                  <c:v>32.159599999999998</c:v>
                </c:pt>
                <c:pt idx="47786" formatCode="General">
                  <c:v>32.160200000000003</c:v>
                </c:pt>
                <c:pt idx="47787" formatCode="General">
                  <c:v>32.160899999999998</c:v>
                </c:pt>
                <c:pt idx="47788" formatCode="General">
                  <c:v>32.1616</c:v>
                </c:pt>
                <c:pt idx="47789" formatCode="General">
                  <c:v>32.162199999999999</c:v>
                </c:pt>
                <c:pt idx="47790" formatCode="General">
                  <c:v>32.1629</c:v>
                </c:pt>
                <c:pt idx="47791" formatCode="General">
                  <c:v>32.163600000000002</c:v>
                </c:pt>
                <c:pt idx="47792" formatCode="General">
                  <c:v>32.164299999999997</c:v>
                </c:pt>
                <c:pt idx="47793" formatCode="General">
                  <c:v>32.164900000000003</c:v>
                </c:pt>
                <c:pt idx="47794" formatCode="General">
                  <c:v>32.165599999999998</c:v>
                </c:pt>
                <c:pt idx="47795" formatCode="General">
                  <c:v>32.1663</c:v>
                </c:pt>
                <c:pt idx="47796" formatCode="General">
                  <c:v>32.167000000000002</c:v>
                </c:pt>
                <c:pt idx="47797" formatCode="General">
                  <c:v>32.1676</c:v>
                </c:pt>
                <c:pt idx="47798" formatCode="General">
                  <c:v>32.168300000000002</c:v>
                </c:pt>
                <c:pt idx="47799" formatCode="General">
                  <c:v>32.168999999999997</c:v>
                </c:pt>
                <c:pt idx="47800" formatCode="General">
                  <c:v>32.169600000000003</c:v>
                </c:pt>
                <c:pt idx="47801" formatCode="General">
                  <c:v>32.170299999999997</c:v>
                </c:pt>
                <c:pt idx="47802" formatCode="General">
                  <c:v>32.170999999999999</c:v>
                </c:pt>
                <c:pt idx="47803" formatCode="General">
                  <c:v>32.171700000000001</c:v>
                </c:pt>
                <c:pt idx="47804" formatCode="General">
                  <c:v>32.1723</c:v>
                </c:pt>
                <c:pt idx="47805" formatCode="General">
                  <c:v>32.173000000000002</c:v>
                </c:pt>
                <c:pt idx="47806" formatCode="General">
                  <c:v>32.173699999999997</c:v>
                </c:pt>
                <c:pt idx="47807" formatCode="General">
                  <c:v>32.174399999999999</c:v>
                </c:pt>
                <c:pt idx="47808" formatCode="General">
                  <c:v>32.174999999999997</c:v>
                </c:pt>
                <c:pt idx="47809" formatCode="General">
                  <c:v>32.175699999999999</c:v>
                </c:pt>
                <c:pt idx="47810" formatCode="General">
                  <c:v>32.176400000000001</c:v>
                </c:pt>
                <c:pt idx="47811" formatCode="General">
                  <c:v>32.177</c:v>
                </c:pt>
                <c:pt idx="47812" formatCode="General">
                  <c:v>32.177700000000002</c:v>
                </c:pt>
                <c:pt idx="47813" formatCode="General">
                  <c:v>32.178400000000003</c:v>
                </c:pt>
                <c:pt idx="47814" formatCode="General">
                  <c:v>32.179099999999998</c:v>
                </c:pt>
                <c:pt idx="47815" formatCode="General">
                  <c:v>32.179699999999997</c:v>
                </c:pt>
                <c:pt idx="47816" formatCode="General">
                  <c:v>32.180399999999999</c:v>
                </c:pt>
                <c:pt idx="47817" formatCode="General">
                  <c:v>32.181100000000001</c:v>
                </c:pt>
                <c:pt idx="47818" formatCode="General">
                  <c:v>32.181800000000003</c:v>
                </c:pt>
                <c:pt idx="47819" formatCode="General">
                  <c:v>32.182400000000001</c:v>
                </c:pt>
                <c:pt idx="47820" formatCode="General">
                  <c:v>32.183100000000003</c:v>
                </c:pt>
                <c:pt idx="47821" formatCode="General">
                  <c:v>32.183799999999998</c:v>
                </c:pt>
                <c:pt idx="47822" formatCode="General">
                  <c:v>32.1845</c:v>
                </c:pt>
                <c:pt idx="47823" formatCode="General">
                  <c:v>32.185099999999998</c:v>
                </c:pt>
                <c:pt idx="47824" formatCode="General">
                  <c:v>32.1858</c:v>
                </c:pt>
                <c:pt idx="47825" formatCode="General">
                  <c:v>32.186500000000002</c:v>
                </c:pt>
                <c:pt idx="47826" formatCode="General">
                  <c:v>32.187100000000001</c:v>
                </c:pt>
                <c:pt idx="47827" formatCode="General">
                  <c:v>32.187800000000003</c:v>
                </c:pt>
                <c:pt idx="47828" formatCode="General">
                  <c:v>32.188499999999998</c:v>
                </c:pt>
                <c:pt idx="47829" formatCode="General">
                  <c:v>32.1892</c:v>
                </c:pt>
                <c:pt idx="47830" formatCode="General">
                  <c:v>32.189799999999998</c:v>
                </c:pt>
                <c:pt idx="47831" formatCode="General">
                  <c:v>32.1905</c:v>
                </c:pt>
                <c:pt idx="47832" formatCode="General">
                  <c:v>32.191200000000002</c:v>
                </c:pt>
                <c:pt idx="47833" formatCode="General">
                  <c:v>32.191899999999997</c:v>
                </c:pt>
                <c:pt idx="47834" formatCode="General">
                  <c:v>32.192500000000003</c:v>
                </c:pt>
                <c:pt idx="47835" formatCode="General">
                  <c:v>32.193199999999997</c:v>
                </c:pt>
                <c:pt idx="47836" formatCode="General">
                  <c:v>32.193899999999999</c:v>
                </c:pt>
                <c:pt idx="47837" formatCode="General">
                  <c:v>32.194499999999998</c:v>
                </c:pt>
                <c:pt idx="47838" formatCode="General">
                  <c:v>32.1952</c:v>
                </c:pt>
                <c:pt idx="47839" formatCode="General">
                  <c:v>32.195900000000002</c:v>
                </c:pt>
                <c:pt idx="47840" formatCode="General">
                  <c:v>32.196599999999997</c:v>
                </c:pt>
                <c:pt idx="47841" formatCode="General">
                  <c:v>32.197200000000002</c:v>
                </c:pt>
                <c:pt idx="47842" formatCode="General">
                  <c:v>32.197899999999997</c:v>
                </c:pt>
                <c:pt idx="47843" formatCode="General">
                  <c:v>32.198599999999999</c:v>
                </c:pt>
                <c:pt idx="47844" formatCode="General">
                  <c:v>32.199300000000001</c:v>
                </c:pt>
                <c:pt idx="47845" formatCode="General">
                  <c:v>32.1999</c:v>
                </c:pt>
                <c:pt idx="47846" formatCode="General">
                  <c:v>32.200600000000001</c:v>
                </c:pt>
                <c:pt idx="47847" formatCode="General">
                  <c:v>32.201300000000003</c:v>
                </c:pt>
                <c:pt idx="47848" formatCode="General">
                  <c:v>32.201999999999998</c:v>
                </c:pt>
                <c:pt idx="47849" formatCode="General">
                  <c:v>32.202599999999997</c:v>
                </c:pt>
                <c:pt idx="47850" formatCode="General">
                  <c:v>32.203299999999999</c:v>
                </c:pt>
                <c:pt idx="47851" formatCode="General">
                  <c:v>32.204000000000001</c:v>
                </c:pt>
                <c:pt idx="47852" formatCode="General">
                  <c:v>32.204599999999999</c:v>
                </c:pt>
                <c:pt idx="47853" formatCode="General">
                  <c:v>32.205300000000001</c:v>
                </c:pt>
                <c:pt idx="47854" formatCode="General">
                  <c:v>32.206000000000003</c:v>
                </c:pt>
                <c:pt idx="47855" formatCode="General">
                  <c:v>32.206699999999998</c:v>
                </c:pt>
                <c:pt idx="47856" formatCode="General">
                  <c:v>32.207299999999996</c:v>
                </c:pt>
                <c:pt idx="47857" formatCode="General">
                  <c:v>32.207999999999998</c:v>
                </c:pt>
                <c:pt idx="47858" formatCode="General">
                  <c:v>32.2087</c:v>
                </c:pt>
                <c:pt idx="47859" formatCode="General">
                  <c:v>32.209400000000002</c:v>
                </c:pt>
                <c:pt idx="47860" formatCode="General">
                  <c:v>32.21</c:v>
                </c:pt>
                <c:pt idx="47861" formatCode="General">
                  <c:v>32.210700000000003</c:v>
                </c:pt>
                <c:pt idx="47862" formatCode="General">
                  <c:v>32.211399999999998</c:v>
                </c:pt>
                <c:pt idx="47863" formatCode="General">
                  <c:v>32.212000000000003</c:v>
                </c:pt>
                <c:pt idx="47864" formatCode="General">
                  <c:v>32.212699999999998</c:v>
                </c:pt>
                <c:pt idx="47865" formatCode="General">
                  <c:v>32.2134</c:v>
                </c:pt>
                <c:pt idx="47866" formatCode="General">
                  <c:v>32.214100000000002</c:v>
                </c:pt>
                <c:pt idx="47867" formatCode="General">
                  <c:v>32.214700000000001</c:v>
                </c:pt>
                <c:pt idx="47868" formatCode="General">
                  <c:v>32.215400000000002</c:v>
                </c:pt>
                <c:pt idx="47869" formatCode="General">
                  <c:v>32.216099999999997</c:v>
                </c:pt>
                <c:pt idx="47870" formatCode="General">
                  <c:v>32.216799999999999</c:v>
                </c:pt>
                <c:pt idx="47871" formatCode="General">
                  <c:v>32.217399999999998</c:v>
                </c:pt>
                <c:pt idx="47872" formatCode="General">
                  <c:v>32.2181</c:v>
                </c:pt>
                <c:pt idx="47873" formatCode="General">
                  <c:v>32.218800000000002</c:v>
                </c:pt>
                <c:pt idx="47874" formatCode="General">
                  <c:v>32.2194</c:v>
                </c:pt>
                <c:pt idx="47875" formatCode="General">
                  <c:v>32.220100000000002</c:v>
                </c:pt>
                <c:pt idx="47876" formatCode="General">
                  <c:v>32.220799999999997</c:v>
                </c:pt>
                <c:pt idx="47877" formatCode="General">
                  <c:v>32.221499999999999</c:v>
                </c:pt>
                <c:pt idx="47878" formatCode="General">
                  <c:v>32.222099999999998</c:v>
                </c:pt>
                <c:pt idx="47879" formatCode="General">
                  <c:v>32.222799999999999</c:v>
                </c:pt>
                <c:pt idx="47880" formatCode="General">
                  <c:v>32.223500000000001</c:v>
                </c:pt>
                <c:pt idx="47881" formatCode="General">
                  <c:v>32.224200000000003</c:v>
                </c:pt>
                <c:pt idx="47882" formatCode="General">
                  <c:v>32.224800000000002</c:v>
                </c:pt>
                <c:pt idx="47883" formatCode="General">
                  <c:v>32.225499999999997</c:v>
                </c:pt>
                <c:pt idx="47884" formatCode="General">
                  <c:v>32.226199999999999</c:v>
                </c:pt>
                <c:pt idx="47885" formatCode="General">
                  <c:v>32.226900000000001</c:v>
                </c:pt>
                <c:pt idx="47886" formatCode="General">
                  <c:v>32.227499999999999</c:v>
                </c:pt>
                <c:pt idx="47887" formatCode="General">
                  <c:v>32.228200000000001</c:v>
                </c:pt>
                <c:pt idx="47888" formatCode="General">
                  <c:v>32.228900000000003</c:v>
                </c:pt>
                <c:pt idx="47889" formatCode="General">
                  <c:v>32.229500000000002</c:v>
                </c:pt>
                <c:pt idx="47890" formatCode="General">
                  <c:v>32.230200000000004</c:v>
                </c:pt>
                <c:pt idx="47891" formatCode="General">
                  <c:v>32.230899999999998</c:v>
                </c:pt>
                <c:pt idx="47892" formatCode="General">
                  <c:v>32.2316</c:v>
                </c:pt>
                <c:pt idx="47893" formatCode="General">
                  <c:v>32.232199999999999</c:v>
                </c:pt>
                <c:pt idx="47894" formatCode="General">
                  <c:v>32.232900000000001</c:v>
                </c:pt>
                <c:pt idx="47895" formatCode="General">
                  <c:v>32.233600000000003</c:v>
                </c:pt>
                <c:pt idx="47896" formatCode="General">
                  <c:v>32.234299999999998</c:v>
                </c:pt>
                <c:pt idx="47897" formatCode="General">
                  <c:v>32.234900000000003</c:v>
                </c:pt>
                <c:pt idx="47898" formatCode="General">
                  <c:v>32.235599999999998</c:v>
                </c:pt>
                <c:pt idx="47899" formatCode="General">
                  <c:v>32.2363</c:v>
                </c:pt>
                <c:pt idx="47900" formatCode="General">
                  <c:v>32.236899999999999</c:v>
                </c:pt>
                <c:pt idx="47901" formatCode="General">
                  <c:v>32.2376</c:v>
                </c:pt>
                <c:pt idx="47902" formatCode="General">
                  <c:v>32.238300000000002</c:v>
                </c:pt>
                <c:pt idx="47903" formatCode="General">
                  <c:v>32.238999999999997</c:v>
                </c:pt>
                <c:pt idx="47904" formatCode="General">
                  <c:v>32.239600000000003</c:v>
                </c:pt>
                <c:pt idx="47905" formatCode="General">
                  <c:v>32.240299999999998</c:v>
                </c:pt>
                <c:pt idx="47906" formatCode="General">
                  <c:v>32.241</c:v>
                </c:pt>
                <c:pt idx="47907" formatCode="General">
                  <c:v>32.241700000000002</c:v>
                </c:pt>
                <c:pt idx="47908" formatCode="General">
                  <c:v>32.2423</c:v>
                </c:pt>
                <c:pt idx="47909" formatCode="General">
                  <c:v>32.243000000000002</c:v>
                </c:pt>
                <c:pt idx="47910" formatCode="General">
                  <c:v>32.243699999999997</c:v>
                </c:pt>
                <c:pt idx="47911" formatCode="General">
                  <c:v>32.244300000000003</c:v>
                </c:pt>
                <c:pt idx="47912" formatCode="General">
                  <c:v>32.244999999999997</c:v>
                </c:pt>
                <c:pt idx="47913" formatCode="General">
                  <c:v>32.245699999999999</c:v>
                </c:pt>
                <c:pt idx="47914" formatCode="General">
                  <c:v>32.246400000000001</c:v>
                </c:pt>
                <c:pt idx="47915" formatCode="General">
                  <c:v>32.247</c:v>
                </c:pt>
                <c:pt idx="47916" formatCode="General">
                  <c:v>32.247700000000002</c:v>
                </c:pt>
                <c:pt idx="47917" formatCode="General">
                  <c:v>32.248399999999997</c:v>
                </c:pt>
                <c:pt idx="47918" formatCode="General">
                  <c:v>32.249099999999999</c:v>
                </c:pt>
                <c:pt idx="47919" formatCode="General">
                  <c:v>32.249699999999997</c:v>
                </c:pt>
                <c:pt idx="47920" formatCode="General">
                  <c:v>32.250399999999999</c:v>
                </c:pt>
                <c:pt idx="47921" formatCode="General">
                  <c:v>32.251100000000001</c:v>
                </c:pt>
                <c:pt idx="47922" formatCode="General">
                  <c:v>32.251800000000003</c:v>
                </c:pt>
                <c:pt idx="47923" formatCode="General">
                  <c:v>32.252400000000002</c:v>
                </c:pt>
                <c:pt idx="47924" formatCode="General">
                  <c:v>32.253100000000003</c:v>
                </c:pt>
                <c:pt idx="47925" formatCode="General">
                  <c:v>32.253799999999998</c:v>
                </c:pt>
                <c:pt idx="47926" formatCode="General">
                  <c:v>32.254399999999997</c:v>
                </c:pt>
                <c:pt idx="47927" formatCode="General">
                  <c:v>32.255099999999999</c:v>
                </c:pt>
                <c:pt idx="47928" formatCode="General">
                  <c:v>32.255800000000001</c:v>
                </c:pt>
                <c:pt idx="47929" formatCode="General">
                  <c:v>32.256500000000003</c:v>
                </c:pt>
                <c:pt idx="47930" formatCode="General">
                  <c:v>32.257100000000001</c:v>
                </c:pt>
                <c:pt idx="47931" formatCode="General">
                  <c:v>32.257800000000003</c:v>
                </c:pt>
                <c:pt idx="47932" formatCode="General">
                  <c:v>32.258499999999998</c:v>
                </c:pt>
                <c:pt idx="47933" formatCode="General">
                  <c:v>32.2592</c:v>
                </c:pt>
                <c:pt idx="47934" formatCode="General">
                  <c:v>32.259799999999998</c:v>
                </c:pt>
                <c:pt idx="47935" formatCode="General">
                  <c:v>32.2605</c:v>
                </c:pt>
                <c:pt idx="47936" formatCode="General">
                  <c:v>32.261200000000002</c:v>
                </c:pt>
                <c:pt idx="47937" formatCode="General">
                  <c:v>32.261800000000001</c:v>
                </c:pt>
                <c:pt idx="47938" formatCode="General">
                  <c:v>32.262500000000003</c:v>
                </c:pt>
                <c:pt idx="47939" formatCode="General">
                  <c:v>32.263199999999998</c:v>
                </c:pt>
                <c:pt idx="47940" formatCode="General">
                  <c:v>32.2639</c:v>
                </c:pt>
                <c:pt idx="47941" formatCode="General">
                  <c:v>32.264499999999998</c:v>
                </c:pt>
                <c:pt idx="47942" formatCode="General">
                  <c:v>32.2652</c:v>
                </c:pt>
                <c:pt idx="47943" formatCode="General">
                  <c:v>32.265900000000002</c:v>
                </c:pt>
                <c:pt idx="47944" formatCode="General">
                  <c:v>32.266599999999997</c:v>
                </c:pt>
                <c:pt idx="47945" formatCode="General">
                  <c:v>32.267200000000003</c:v>
                </c:pt>
                <c:pt idx="47946" formatCode="General">
                  <c:v>32.267899999999997</c:v>
                </c:pt>
                <c:pt idx="47947" formatCode="General">
                  <c:v>32.268599999999999</c:v>
                </c:pt>
                <c:pt idx="47948" formatCode="General">
                  <c:v>32.269300000000001</c:v>
                </c:pt>
                <c:pt idx="47949" formatCode="General">
                  <c:v>32.2699</c:v>
                </c:pt>
                <c:pt idx="47950" formatCode="General">
                  <c:v>32.270600000000002</c:v>
                </c:pt>
                <c:pt idx="47951" formatCode="General">
                  <c:v>32.271299999999997</c:v>
                </c:pt>
                <c:pt idx="47952" formatCode="General">
                  <c:v>32.271900000000002</c:v>
                </c:pt>
                <c:pt idx="47953" formatCode="General">
                  <c:v>32.272599999999997</c:v>
                </c:pt>
                <c:pt idx="47954" formatCode="General">
                  <c:v>32.273299999999999</c:v>
                </c:pt>
                <c:pt idx="47955" formatCode="General">
                  <c:v>32.274000000000001</c:v>
                </c:pt>
                <c:pt idx="47956" formatCode="General">
                  <c:v>32.2746</c:v>
                </c:pt>
                <c:pt idx="47957" formatCode="General">
                  <c:v>32.275300000000001</c:v>
                </c:pt>
                <c:pt idx="47958" formatCode="General">
                  <c:v>32.276000000000003</c:v>
                </c:pt>
                <c:pt idx="47959" formatCode="General">
                  <c:v>32.276699999999998</c:v>
                </c:pt>
                <c:pt idx="47960" formatCode="General">
                  <c:v>32.277299999999997</c:v>
                </c:pt>
                <c:pt idx="47961" formatCode="General">
                  <c:v>32.277999999999999</c:v>
                </c:pt>
                <c:pt idx="47962" formatCode="General">
                  <c:v>32.278700000000001</c:v>
                </c:pt>
                <c:pt idx="47963" formatCode="General">
                  <c:v>32.279299999999999</c:v>
                </c:pt>
                <c:pt idx="47964" formatCode="General">
                  <c:v>32.28</c:v>
                </c:pt>
                <c:pt idx="47965" formatCode="General">
                  <c:v>32.280700000000003</c:v>
                </c:pt>
                <c:pt idx="47966" formatCode="General">
                  <c:v>32.281399999999998</c:v>
                </c:pt>
                <c:pt idx="47967" formatCode="General">
                  <c:v>32.281999999999996</c:v>
                </c:pt>
                <c:pt idx="47968" formatCode="General">
                  <c:v>32.282699999999998</c:v>
                </c:pt>
                <c:pt idx="47969" formatCode="General">
                  <c:v>32.2834</c:v>
                </c:pt>
                <c:pt idx="47970" formatCode="General">
                  <c:v>32.284100000000002</c:v>
                </c:pt>
                <c:pt idx="47971" formatCode="General">
                  <c:v>32.284700000000001</c:v>
                </c:pt>
                <c:pt idx="47972" formatCode="General">
                  <c:v>32.285400000000003</c:v>
                </c:pt>
                <c:pt idx="47973" formatCode="General">
                  <c:v>32.286099999999998</c:v>
                </c:pt>
                <c:pt idx="47974" formatCode="General">
                  <c:v>32.286700000000003</c:v>
                </c:pt>
                <c:pt idx="47975" formatCode="General">
                  <c:v>32.287399999999998</c:v>
                </c:pt>
                <c:pt idx="47976" formatCode="General">
                  <c:v>32.2881</c:v>
                </c:pt>
                <c:pt idx="47977" formatCode="General">
                  <c:v>32.288800000000002</c:v>
                </c:pt>
                <c:pt idx="47978" formatCode="General">
                  <c:v>32.289400000000001</c:v>
                </c:pt>
                <c:pt idx="47979" formatCode="General">
                  <c:v>32.290100000000002</c:v>
                </c:pt>
                <c:pt idx="47980" formatCode="General">
                  <c:v>32.290799999999997</c:v>
                </c:pt>
                <c:pt idx="47981" formatCode="General">
                  <c:v>32.291499999999999</c:v>
                </c:pt>
                <c:pt idx="47982" formatCode="General">
                  <c:v>32.292099999999998</c:v>
                </c:pt>
                <c:pt idx="47983" formatCode="General">
                  <c:v>32.2928</c:v>
                </c:pt>
                <c:pt idx="47984" formatCode="General">
                  <c:v>32.293500000000002</c:v>
                </c:pt>
                <c:pt idx="47985" formatCode="General">
                  <c:v>32.294199999999996</c:v>
                </c:pt>
                <c:pt idx="47986" formatCode="General">
                  <c:v>32.294800000000002</c:v>
                </c:pt>
                <c:pt idx="47987" formatCode="General">
                  <c:v>32.295499999999997</c:v>
                </c:pt>
                <c:pt idx="47988" formatCode="General">
                  <c:v>32.296199999999999</c:v>
                </c:pt>
                <c:pt idx="47989" formatCode="General">
                  <c:v>32.296799999999998</c:v>
                </c:pt>
                <c:pt idx="47990" formatCode="General">
                  <c:v>32.297499999999999</c:v>
                </c:pt>
                <c:pt idx="47991" formatCode="General">
                  <c:v>32.298200000000001</c:v>
                </c:pt>
                <c:pt idx="47992" formatCode="General">
                  <c:v>32.298900000000003</c:v>
                </c:pt>
                <c:pt idx="47993" formatCode="General">
                  <c:v>32.299500000000002</c:v>
                </c:pt>
                <c:pt idx="47994" formatCode="General">
                  <c:v>32.300199999999997</c:v>
                </c:pt>
                <c:pt idx="47995" formatCode="General">
                  <c:v>32.300899999999999</c:v>
                </c:pt>
                <c:pt idx="47996" formatCode="General">
                  <c:v>32.301600000000001</c:v>
                </c:pt>
                <c:pt idx="47997" formatCode="General">
                  <c:v>32.302199999999999</c:v>
                </c:pt>
                <c:pt idx="47998" formatCode="General">
                  <c:v>32.302900000000001</c:v>
                </c:pt>
                <c:pt idx="47999" formatCode="General">
                  <c:v>32.303600000000003</c:v>
                </c:pt>
                <c:pt idx="48000" formatCode="General">
                  <c:v>32.304200000000002</c:v>
                </c:pt>
                <c:pt idx="48001" formatCode="General">
                  <c:v>32.304900000000004</c:v>
                </c:pt>
                <c:pt idx="48002" formatCode="General">
                  <c:v>32.305599999999998</c:v>
                </c:pt>
                <c:pt idx="48003" formatCode="General">
                  <c:v>32.3063</c:v>
                </c:pt>
                <c:pt idx="48004" formatCode="General">
                  <c:v>32.306899999999999</c:v>
                </c:pt>
                <c:pt idx="48005" formatCode="General">
                  <c:v>32.307600000000001</c:v>
                </c:pt>
                <c:pt idx="48006" formatCode="General">
                  <c:v>32.308300000000003</c:v>
                </c:pt>
                <c:pt idx="48007" formatCode="General">
                  <c:v>32.308999999999997</c:v>
                </c:pt>
                <c:pt idx="48008" formatCode="General">
                  <c:v>32.309600000000003</c:v>
                </c:pt>
                <c:pt idx="48009" formatCode="General">
                  <c:v>32.310299999999998</c:v>
                </c:pt>
                <c:pt idx="48010" formatCode="General">
                  <c:v>32.311</c:v>
                </c:pt>
                <c:pt idx="48011" formatCode="General">
                  <c:v>32.311599999999999</c:v>
                </c:pt>
                <c:pt idx="48012" formatCode="General">
                  <c:v>32.3123</c:v>
                </c:pt>
                <c:pt idx="48013" formatCode="General">
                  <c:v>32.313000000000002</c:v>
                </c:pt>
                <c:pt idx="48014" formatCode="General">
                  <c:v>32.313699999999997</c:v>
                </c:pt>
                <c:pt idx="48015" formatCode="General">
                  <c:v>32.314300000000003</c:v>
                </c:pt>
                <c:pt idx="48016" formatCode="General">
                  <c:v>32.314999999999998</c:v>
                </c:pt>
                <c:pt idx="48017" formatCode="General">
                  <c:v>32.3157</c:v>
                </c:pt>
                <c:pt idx="48018" formatCode="General">
                  <c:v>32.316400000000002</c:v>
                </c:pt>
                <c:pt idx="48019" formatCode="General">
                  <c:v>32.317</c:v>
                </c:pt>
                <c:pt idx="48020" formatCode="General">
                  <c:v>32.317700000000002</c:v>
                </c:pt>
                <c:pt idx="48021" formatCode="General">
                  <c:v>32.318399999999997</c:v>
                </c:pt>
                <c:pt idx="48022" formatCode="General">
                  <c:v>32.319099999999999</c:v>
                </c:pt>
                <c:pt idx="48023" formatCode="General">
                  <c:v>32.319699999999997</c:v>
                </c:pt>
                <c:pt idx="48024" formatCode="General">
                  <c:v>32.320399999999999</c:v>
                </c:pt>
                <c:pt idx="48025" formatCode="General">
                  <c:v>32.321100000000001</c:v>
                </c:pt>
                <c:pt idx="48026" formatCode="General">
                  <c:v>32.3217</c:v>
                </c:pt>
                <c:pt idx="48027" formatCode="General">
                  <c:v>32.322400000000002</c:v>
                </c:pt>
                <c:pt idx="48028" formatCode="General">
                  <c:v>32.323099999999997</c:v>
                </c:pt>
                <c:pt idx="48029" formatCode="General">
                  <c:v>32.323799999999999</c:v>
                </c:pt>
                <c:pt idx="48030" formatCode="General">
                  <c:v>32.324399999999997</c:v>
                </c:pt>
                <c:pt idx="48031" formatCode="General">
                  <c:v>32.325099999999999</c:v>
                </c:pt>
                <c:pt idx="48032" formatCode="General">
                  <c:v>32.325800000000001</c:v>
                </c:pt>
                <c:pt idx="48033" formatCode="General">
                  <c:v>32.326500000000003</c:v>
                </c:pt>
                <c:pt idx="48034" formatCode="General">
                  <c:v>32.327100000000002</c:v>
                </c:pt>
                <c:pt idx="48035" formatCode="General">
                  <c:v>32.327800000000003</c:v>
                </c:pt>
                <c:pt idx="48036" formatCode="General">
                  <c:v>32.328499999999998</c:v>
                </c:pt>
                <c:pt idx="48037" formatCode="General">
                  <c:v>32.329099999999997</c:v>
                </c:pt>
                <c:pt idx="48038" formatCode="General">
                  <c:v>32.329799999999999</c:v>
                </c:pt>
                <c:pt idx="48039" formatCode="General">
                  <c:v>32.330500000000001</c:v>
                </c:pt>
                <c:pt idx="48040" formatCode="General">
                  <c:v>32.331200000000003</c:v>
                </c:pt>
                <c:pt idx="48041" formatCode="General">
                  <c:v>32.331800000000001</c:v>
                </c:pt>
                <c:pt idx="48042" formatCode="General">
                  <c:v>32.332500000000003</c:v>
                </c:pt>
                <c:pt idx="48043" formatCode="General">
                  <c:v>32.333199999999998</c:v>
                </c:pt>
                <c:pt idx="48044" formatCode="General">
                  <c:v>32.3339</c:v>
                </c:pt>
                <c:pt idx="48045" formatCode="General">
                  <c:v>32.334499999999998</c:v>
                </c:pt>
                <c:pt idx="48046" formatCode="General">
                  <c:v>32.3352</c:v>
                </c:pt>
                <c:pt idx="48047" formatCode="General">
                  <c:v>32.335900000000002</c:v>
                </c:pt>
                <c:pt idx="48048" formatCode="General">
                  <c:v>32.336599999999997</c:v>
                </c:pt>
                <c:pt idx="48049" formatCode="General">
                  <c:v>32.337200000000003</c:v>
                </c:pt>
                <c:pt idx="48050" formatCode="General">
                  <c:v>32.337899999999998</c:v>
                </c:pt>
                <c:pt idx="48051" formatCode="General">
                  <c:v>32.3386</c:v>
                </c:pt>
                <c:pt idx="48052" formatCode="General">
                  <c:v>32.339199999999998</c:v>
                </c:pt>
                <c:pt idx="48053" formatCode="General">
                  <c:v>32.3399</c:v>
                </c:pt>
                <c:pt idx="48054" formatCode="General">
                  <c:v>32.340600000000002</c:v>
                </c:pt>
                <c:pt idx="48055" formatCode="General">
                  <c:v>32.341299999999997</c:v>
                </c:pt>
                <c:pt idx="48056" formatCode="General">
                  <c:v>32.341900000000003</c:v>
                </c:pt>
                <c:pt idx="48057" formatCode="General">
                  <c:v>32.342599999999997</c:v>
                </c:pt>
                <c:pt idx="48058" formatCode="General">
                  <c:v>32.343299999999999</c:v>
                </c:pt>
                <c:pt idx="48059" formatCode="General">
                  <c:v>32.344000000000001</c:v>
                </c:pt>
                <c:pt idx="48060" formatCode="General">
                  <c:v>32.3446</c:v>
                </c:pt>
                <c:pt idx="48061" formatCode="General">
                  <c:v>32.345300000000002</c:v>
                </c:pt>
                <c:pt idx="48062" formatCode="General">
                  <c:v>32.345999999999997</c:v>
                </c:pt>
                <c:pt idx="48063" formatCode="General">
                  <c:v>32.346600000000002</c:v>
                </c:pt>
                <c:pt idx="48064" formatCode="General">
                  <c:v>32.347299999999997</c:v>
                </c:pt>
                <c:pt idx="48065" formatCode="General">
                  <c:v>32.347999999999999</c:v>
                </c:pt>
                <c:pt idx="48066" formatCode="General">
                  <c:v>32.348700000000001</c:v>
                </c:pt>
                <c:pt idx="48067" formatCode="General">
                  <c:v>32.349299999999999</c:v>
                </c:pt>
                <c:pt idx="48068" formatCode="General">
                  <c:v>32.35</c:v>
                </c:pt>
                <c:pt idx="48069" formatCode="General">
                  <c:v>32.350700000000003</c:v>
                </c:pt>
                <c:pt idx="48070" formatCode="General">
                  <c:v>32.351399999999998</c:v>
                </c:pt>
                <c:pt idx="48071" formatCode="General">
                  <c:v>32.351999999999997</c:v>
                </c:pt>
                <c:pt idx="48072" formatCode="General">
                  <c:v>32.352699999999999</c:v>
                </c:pt>
                <c:pt idx="48073" formatCode="General">
                  <c:v>32.353400000000001</c:v>
                </c:pt>
                <c:pt idx="48074" formatCode="General">
                  <c:v>32.353999999999999</c:v>
                </c:pt>
                <c:pt idx="48075" formatCode="General">
                  <c:v>32.354700000000001</c:v>
                </c:pt>
                <c:pt idx="48076" formatCode="General">
                  <c:v>32.355400000000003</c:v>
                </c:pt>
                <c:pt idx="48077" formatCode="General">
                  <c:v>32.356099999999998</c:v>
                </c:pt>
                <c:pt idx="48078" formatCode="General">
                  <c:v>32.356699999999996</c:v>
                </c:pt>
                <c:pt idx="48079" formatCode="General">
                  <c:v>32.357399999999998</c:v>
                </c:pt>
                <c:pt idx="48080" formatCode="General">
                  <c:v>32.3581</c:v>
                </c:pt>
                <c:pt idx="48081" formatCode="General">
                  <c:v>32.358800000000002</c:v>
                </c:pt>
                <c:pt idx="48082" formatCode="General">
                  <c:v>32.359400000000001</c:v>
                </c:pt>
                <c:pt idx="48083" formatCode="General">
                  <c:v>32.360100000000003</c:v>
                </c:pt>
                <c:pt idx="48084" formatCode="General">
                  <c:v>32.360799999999998</c:v>
                </c:pt>
                <c:pt idx="48085" formatCode="General">
                  <c:v>32.361499999999999</c:v>
                </c:pt>
                <c:pt idx="48086" formatCode="General">
                  <c:v>32.362099999999998</c:v>
                </c:pt>
                <c:pt idx="48087" formatCode="General">
                  <c:v>32.3628</c:v>
                </c:pt>
                <c:pt idx="48088" formatCode="General">
                  <c:v>32.363500000000002</c:v>
                </c:pt>
                <c:pt idx="48089" formatCode="General">
                  <c:v>32.364100000000001</c:v>
                </c:pt>
                <c:pt idx="48090" formatCode="General">
                  <c:v>32.364800000000002</c:v>
                </c:pt>
                <c:pt idx="48091" formatCode="General">
                  <c:v>32.365499999999997</c:v>
                </c:pt>
                <c:pt idx="48092" formatCode="General">
                  <c:v>32.366199999999999</c:v>
                </c:pt>
                <c:pt idx="48093" formatCode="General">
                  <c:v>32.366799999999998</c:v>
                </c:pt>
                <c:pt idx="48094" formatCode="General">
                  <c:v>32.3675</c:v>
                </c:pt>
                <c:pt idx="48095" formatCode="General">
                  <c:v>32.368200000000002</c:v>
                </c:pt>
                <c:pt idx="48096" formatCode="General">
                  <c:v>32.368899999999996</c:v>
                </c:pt>
                <c:pt idx="48097" formatCode="General">
                  <c:v>32.369500000000002</c:v>
                </c:pt>
                <c:pt idx="48098" formatCode="General">
                  <c:v>32.370199999999997</c:v>
                </c:pt>
                <c:pt idx="48099" formatCode="General">
                  <c:v>32.370899999999999</c:v>
                </c:pt>
                <c:pt idx="48100" formatCode="General">
                  <c:v>32.371499999999997</c:v>
                </c:pt>
                <c:pt idx="48101" formatCode="General">
                  <c:v>32.372199999999999</c:v>
                </c:pt>
                <c:pt idx="48102" formatCode="General">
                  <c:v>32.372900000000001</c:v>
                </c:pt>
                <c:pt idx="48103" formatCode="General">
                  <c:v>32.373600000000003</c:v>
                </c:pt>
                <c:pt idx="48104" formatCode="General">
                  <c:v>32.374200000000002</c:v>
                </c:pt>
                <c:pt idx="48105" formatCode="General">
                  <c:v>32.374899999999997</c:v>
                </c:pt>
                <c:pt idx="48106" formatCode="General">
                  <c:v>32.375599999999999</c:v>
                </c:pt>
                <c:pt idx="48107" formatCode="General">
                  <c:v>32.376300000000001</c:v>
                </c:pt>
                <c:pt idx="48108" formatCode="General">
                  <c:v>32.376899999999999</c:v>
                </c:pt>
                <c:pt idx="48109" formatCode="General">
                  <c:v>32.377600000000001</c:v>
                </c:pt>
                <c:pt idx="48110" formatCode="General">
                  <c:v>32.378300000000003</c:v>
                </c:pt>
                <c:pt idx="48111" formatCode="General">
                  <c:v>32.378999999999998</c:v>
                </c:pt>
                <c:pt idx="48112" formatCode="General">
                  <c:v>32.379600000000003</c:v>
                </c:pt>
                <c:pt idx="48113" formatCode="General">
                  <c:v>32.380299999999998</c:v>
                </c:pt>
                <c:pt idx="48114" formatCode="General">
                  <c:v>32.381</c:v>
                </c:pt>
                <c:pt idx="48115" formatCode="General">
                  <c:v>32.381599999999999</c:v>
                </c:pt>
                <c:pt idx="48116" formatCode="General">
                  <c:v>32.382300000000001</c:v>
                </c:pt>
                <c:pt idx="48117" formatCode="General">
                  <c:v>32.383000000000003</c:v>
                </c:pt>
                <c:pt idx="48118" formatCode="General">
                  <c:v>32.383699999999997</c:v>
                </c:pt>
                <c:pt idx="48119" formatCode="General">
                  <c:v>32.384300000000003</c:v>
                </c:pt>
                <c:pt idx="48120" formatCode="General">
                  <c:v>32.384999999999998</c:v>
                </c:pt>
                <c:pt idx="48121" formatCode="General">
                  <c:v>32.3857</c:v>
                </c:pt>
                <c:pt idx="48122" formatCode="General">
                  <c:v>32.386400000000002</c:v>
                </c:pt>
                <c:pt idx="48123" formatCode="General">
                  <c:v>32.387</c:v>
                </c:pt>
                <c:pt idx="48124" formatCode="General">
                  <c:v>32.387700000000002</c:v>
                </c:pt>
                <c:pt idx="48125" formatCode="General">
                  <c:v>32.388399999999997</c:v>
                </c:pt>
                <c:pt idx="48126" formatCode="General">
                  <c:v>32.389000000000003</c:v>
                </c:pt>
                <c:pt idx="48127" formatCode="General">
                  <c:v>32.389699999999998</c:v>
                </c:pt>
                <c:pt idx="48128" formatCode="General">
                  <c:v>32.3904</c:v>
                </c:pt>
                <c:pt idx="48129" formatCode="General">
                  <c:v>32.391100000000002</c:v>
                </c:pt>
                <c:pt idx="48130" formatCode="General">
                  <c:v>32.3917</c:v>
                </c:pt>
                <c:pt idx="48131" formatCode="General">
                  <c:v>32.392400000000002</c:v>
                </c:pt>
                <c:pt idx="48132" formatCode="General">
                  <c:v>32.393099999999997</c:v>
                </c:pt>
                <c:pt idx="48133" formatCode="General">
                  <c:v>32.393799999999999</c:v>
                </c:pt>
                <c:pt idx="48134" formatCode="General">
                  <c:v>32.394399999999997</c:v>
                </c:pt>
                <c:pt idx="48135" formatCode="General">
                  <c:v>32.395099999999999</c:v>
                </c:pt>
                <c:pt idx="48136" formatCode="General">
                  <c:v>32.395800000000001</c:v>
                </c:pt>
                <c:pt idx="48137" formatCode="General">
                  <c:v>32.3964</c:v>
                </c:pt>
                <c:pt idx="48138" formatCode="General">
                  <c:v>32.397100000000002</c:v>
                </c:pt>
                <c:pt idx="48139" formatCode="General">
                  <c:v>32.397799999999997</c:v>
                </c:pt>
                <c:pt idx="48140" formatCode="General">
                  <c:v>32.398499999999999</c:v>
                </c:pt>
                <c:pt idx="48141" formatCode="General">
                  <c:v>32.399099999999997</c:v>
                </c:pt>
                <c:pt idx="48142" formatCode="General">
                  <c:v>32.399799999999999</c:v>
                </c:pt>
                <c:pt idx="48143" formatCode="General">
                  <c:v>32.400500000000001</c:v>
                </c:pt>
                <c:pt idx="48144" formatCode="General">
                  <c:v>32.401200000000003</c:v>
                </c:pt>
                <c:pt idx="48145" formatCode="General">
                  <c:v>32.401800000000001</c:v>
                </c:pt>
                <c:pt idx="48146" formatCode="General">
                  <c:v>32.402500000000003</c:v>
                </c:pt>
                <c:pt idx="48147" formatCode="General">
                  <c:v>32.403199999999998</c:v>
                </c:pt>
                <c:pt idx="48148" formatCode="General">
                  <c:v>32.4039</c:v>
                </c:pt>
                <c:pt idx="48149" formatCode="General">
                  <c:v>32.404499999999999</c:v>
                </c:pt>
                <c:pt idx="48150" formatCode="General">
                  <c:v>32.405200000000001</c:v>
                </c:pt>
                <c:pt idx="48151" formatCode="General">
                  <c:v>32.405900000000003</c:v>
                </c:pt>
                <c:pt idx="48152" formatCode="General">
                  <c:v>32.406500000000001</c:v>
                </c:pt>
                <c:pt idx="48153" formatCode="General">
                  <c:v>32.407200000000003</c:v>
                </c:pt>
                <c:pt idx="48154" formatCode="General">
                  <c:v>32.407899999999998</c:v>
                </c:pt>
                <c:pt idx="48155" formatCode="General">
                  <c:v>32.4086</c:v>
                </c:pt>
                <c:pt idx="48156" formatCode="General">
                  <c:v>32.409199999999998</c:v>
                </c:pt>
                <c:pt idx="48157" formatCode="General">
                  <c:v>32.4099</c:v>
                </c:pt>
                <c:pt idx="48158" formatCode="General">
                  <c:v>32.410600000000002</c:v>
                </c:pt>
                <c:pt idx="48159" formatCode="General">
                  <c:v>32.411299999999997</c:v>
                </c:pt>
                <c:pt idx="48160" formatCode="General">
                  <c:v>32.411900000000003</c:v>
                </c:pt>
                <c:pt idx="48161" formatCode="General">
                  <c:v>32.412599999999998</c:v>
                </c:pt>
                <c:pt idx="48162" formatCode="General">
                  <c:v>32.4133</c:v>
                </c:pt>
                <c:pt idx="48163" formatCode="General">
                  <c:v>32.413899999999998</c:v>
                </c:pt>
                <c:pt idx="48164" formatCode="General">
                  <c:v>32.4146</c:v>
                </c:pt>
                <c:pt idx="48165" formatCode="General">
                  <c:v>32.415300000000002</c:v>
                </c:pt>
                <c:pt idx="48166" formatCode="General">
                  <c:v>32.415999999999997</c:v>
                </c:pt>
                <c:pt idx="48167" formatCode="General">
                  <c:v>32.416600000000003</c:v>
                </c:pt>
                <c:pt idx="48168" formatCode="General">
                  <c:v>32.417299999999997</c:v>
                </c:pt>
                <c:pt idx="48169" formatCode="General">
                  <c:v>32.417999999999999</c:v>
                </c:pt>
                <c:pt idx="48170" formatCode="General">
                  <c:v>32.418700000000001</c:v>
                </c:pt>
                <c:pt idx="48171" formatCode="General">
                  <c:v>32.4193</c:v>
                </c:pt>
                <c:pt idx="48172" formatCode="General">
                  <c:v>32.42</c:v>
                </c:pt>
                <c:pt idx="48173" formatCode="General">
                  <c:v>32.420699999999997</c:v>
                </c:pt>
                <c:pt idx="48174" formatCode="General">
                  <c:v>32.421300000000002</c:v>
                </c:pt>
                <c:pt idx="48175" formatCode="General">
                  <c:v>32.421999999999997</c:v>
                </c:pt>
                <c:pt idx="48176" formatCode="General">
                  <c:v>32.422699999999999</c:v>
                </c:pt>
                <c:pt idx="48177" formatCode="General">
                  <c:v>32.423400000000001</c:v>
                </c:pt>
                <c:pt idx="48178" formatCode="General">
                  <c:v>32.423999999999999</c:v>
                </c:pt>
                <c:pt idx="48179" formatCode="General">
                  <c:v>32.424700000000001</c:v>
                </c:pt>
                <c:pt idx="48180" formatCode="General">
                  <c:v>32.425400000000003</c:v>
                </c:pt>
                <c:pt idx="48181" formatCode="General">
                  <c:v>32.426099999999998</c:v>
                </c:pt>
                <c:pt idx="48182" formatCode="General">
                  <c:v>32.426699999999997</c:v>
                </c:pt>
                <c:pt idx="48183" formatCode="General">
                  <c:v>32.427399999999999</c:v>
                </c:pt>
                <c:pt idx="48184" formatCode="General">
                  <c:v>32.428100000000001</c:v>
                </c:pt>
                <c:pt idx="48185" formatCode="General">
                  <c:v>32.428800000000003</c:v>
                </c:pt>
                <c:pt idx="48186" formatCode="General">
                  <c:v>32.429400000000001</c:v>
                </c:pt>
                <c:pt idx="48187" formatCode="General">
                  <c:v>32.430100000000003</c:v>
                </c:pt>
                <c:pt idx="48188" formatCode="General">
                  <c:v>32.430799999999998</c:v>
                </c:pt>
                <c:pt idx="48189" formatCode="General">
                  <c:v>32.431399999999996</c:v>
                </c:pt>
                <c:pt idx="48190" formatCode="General">
                  <c:v>32.432099999999998</c:v>
                </c:pt>
                <c:pt idx="48191" formatCode="General">
                  <c:v>32.4328</c:v>
                </c:pt>
                <c:pt idx="48192" formatCode="General">
                  <c:v>32.433500000000002</c:v>
                </c:pt>
                <c:pt idx="48193" formatCode="General">
                  <c:v>32.434100000000001</c:v>
                </c:pt>
                <c:pt idx="48194" formatCode="General">
                  <c:v>32.434800000000003</c:v>
                </c:pt>
                <c:pt idx="48195" formatCode="General">
                  <c:v>32.435499999999998</c:v>
                </c:pt>
                <c:pt idx="48196" formatCode="General">
                  <c:v>32.436199999999999</c:v>
                </c:pt>
                <c:pt idx="48197" formatCode="General">
                  <c:v>32.436799999999998</c:v>
                </c:pt>
                <c:pt idx="48198" formatCode="General">
                  <c:v>32.4375</c:v>
                </c:pt>
                <c:pt idx="48199" formatCode="General">
                  <c:v>32.438200000000002</c:v>
                </c:pt>
                <c:pt idx="48200" formatCode="General">
                  <c:v>32.438800000000001</c:v>
                </c:pt>
                <c:pt idx="48201" formatCode="General">
                  <c:v>32.439500000000002</c:v>
                </c:pt>
                <c:pt idx="48202" formatCode="General">
                  <c:v>32.440199999999997</c:v>
                </c:pt>
                <c:pt idx="48203" formatCode="General">
                  <c:v>32.440899999999999</c:v>
                </c:pt>
                <c:pt idx="48204" formatCode="General">
                  <c:v>32.441499999999998</c:v>
                </c:pt>
                <c:pt idx="48205" formatCode="General">
                  <c:v>32.4422</c:v>
                </c:pt>
                <c:pt idx="48206" formatCode="General">
                  <c:v>32.442900000000002</c:v>
                </c:pt>
                <c:pt idx="48207" formatCode="General">
                  <c:v>32.443600000000004</c:v>
                </c:pt>
                <c:pt idx="48208" formatCode="General">
                  <c:v>32.444200000000002</c:v>
                </c:pt>
                <c:pt idx="48209" formatCode="General">
                  <c:v>32.444899999999997</c:v>
                </c:pt>
                <c:pt idx="48210" formatCode="General">
                  <c:v>32.445599999999999</c:v>
                </c:pt>
                <c:pt idx="48211" formatCode="General">
                  <c:v>32.446300000000001</c:v>
                </c:pt>
                <c:pt idx="48212" formatCode="General">
                  <c:v>32.446899999999999</c:v>
                </c:pt>
                <c:pt idx="48213" formatCode="General">
                  <c:v>32.447600000000001</c:v>
                </c:pt>
                <c:pt idx="48214" formatCode="General">
                  <c:v>32.448300000000003</c:v>
                </c:pt>
                <c:pt idx="48215" formatCode="General">
                  <c:v>32.448900000000002</c:v>
                </c:pt>
                <c:pt idx="48216" formatCode="General">
                  <c:v>32.449599999999997</c:v>
                </c:pt>
                <c:pt idx="48217" formatCode="General">
                  <c:v>32.450299999999999</c:v>
                </c:pt>
                <c:pt idx="48218" formatCode="General">
                  <c:v>32.451000000000001</c:v>
                </c:pt>
                <c:pt idx="48219" formatCode="General">
                  <c:v>32.451599999999999</c:v>
                </c:pt>
                <c:pt idx="48220" formatCode="General">
                  <c:v>32.452300000000001</c:v>
                </c:pt>
                <c:pt idx="48221" formatCode="General">
                  <c:v>32.453000000000003</c:v>
                </c:pt>
                <c:pt idx="48222" formatCode="General">
                  <c:v>32.453699999999998</c:v>
                </c:pt>
                <c:pt idx="48223" formatCode="General">
                  <c:v>32.454300000000003</c:v>
                </c:pt>
                <c:pt idx="48224" formatCode="General">
                  <c:v>32.454999999999998</c:v>
                </c:pt>
                <c:pt idx="48225" formatCode="General">
                  <c:v>32.4557</c:v>
                </c:pt>
                <c:pt idx="48226" formatCode="General">
                  <c:v>32.456299999999999</c:v>
                </c:pt>
                <c:pt idx="48227" formatCode="General">
                  <c:v>32.457000000000001</c:v>
                </c:pt>
                <c:pt idx="48228" formatCode="General">
                  <c:v>32.457700000000003</c:v>
                </c:pt>
                <c:pt idx="48229" formatCode="General">
                  <c:v>32.458399999999997</c:v>
                </c:pt>
                <c:pt idx="48230" formatCode="General">
                  <c:v>32.459000000000003</c:v>
                </c:pt>
                <c:pt idx="48231" formatCode="General">
                  <c:v>32.459699999999998</c:v>
                </c:pt>
                <c:pt idx="48232" formatCode="General">
                  <c:v>32.4604</c:v>
                </c:pt>
                <c:pt idx="48233" formatCode="General">
                  <c:v>32.461100000000002</c:v>
                </c:pt>
                <c:pt idx="48234" formatCode="General">
                  <c:v>32.4617</c:v>
                </c:pt>
                <c:pt idx="48235" formatCode="General">
                  <c:v>32.462400000000002</c:v>
                </c:pt>
                <c:pt idx="48236" formatCode="General">
                  <c:v>32.463099999999997</c:v>
                </c:pt>
                <c:pt idx="48237" formatCode="General">
                  <c:v>32.463700000000003</c:v>
                </c:pt>
                <c:pt idx="48238" formatCode="General">
                  <c:v>32.464399999999998</c:v>
                </c:pt>
                <c:pt idx="48239" formatCode="General">
                  <c:v>32.4651</c:v>
                </c:pt>
                <c:pt idx="48240" formatCode="General">
                  <c:v>32.465800000000002</c:v>
                </c:pt>
                <c:pt idx="48241" formatCode="General">
                  <c:v>32.4664</c:v>
                </c:pt>
                <c:pt idx="48242" formatCode="General">
                  <c:v>32.467100000000002</c:v>
                </c:pt>
                <c:pt idx="48243" formatCode="General">
                  <c:v>32.467799999999997</c:v>
                </c:pt>
                <c:pt idx="48244" formatCode="General">
                  <c:v>32.468499999999999</c:v>
                </c:pt>
                <c:pt idx="48245" formatCode="General">
                  <c:v>32.469099999999997</c:v>
                </c:pt>
                <c:pt idx="48246" formatCode="General">
                  <c:v>32.469799999999999</c:v>
                </c:pt>
                <c:pt idx="48247" formatCode="General">
                  <c:v>32.470500000000001</c:v>
                </c:pt>
                <c:pt idx="48248" formatCode="General">
                  <c:v>32.471200000000003</c:v>
                </c:pt>
                <c:pt idx="48249" formatCode="General">
                  <c:v>32.471800000000002</c:v>
                </c:pt>
                <c:pt idx="48250" formatCode="General">
                  <c:v>32.472499999999997</c:v>
                </c:pt>
                <c:pt idx="48251" formatCode="General">
                  <c:v>32.473199999999999</c:v>
                </c:pt>
                <c:pt idx="48252" formatCode="General">
                  <c:v>32.473799999999997</c:v>
                </c:pt>
                <c:pt idx="48253" formatCode="General">
                  <c:v>32.474499999999999</c:v>
                </c:pt>
                <c:pt idx="48254" formatCode="General">
                  <c:v>32.475200000000001</c:v>
                </c:pt>
                <c:pt idx="48255" formatCode="General">
                  <c:v>32.475900000000003</c:v>
                </c:pt>
                <c:pt idx="48256" formatCode="General">
                  <c:v>32.476500000000001</c:v>
                </c:pt>
                <c:pt idx="48257" formatCode="General">
                  <c:v>32.477200000000003</c:v>
                </c:pt>
                <c:pt idx="48258" formatCode="General">
                  <c:v>32.477899999999998</c:v>
                </c:pt>
                <c:pt idx="48259" formatCode="General">
                  <c:v>32.4786</c:v>
                </c:pt>
                <c:pt idx="48260" formatCode="General">
                  <c:v>32.479199999999999</c:v>
                </c:pt>
                <c:pt idx="48261" formatCode="General">
                  <c:v>32.479900000000001</c:v>
                </c:pt>
                <c:pt idx="48262" formatCode="General">
                  <c:v>32.480600000000003</c:v>
                </c:pt>
                <c:pt idx="48263" formatCode="General">
                  <c:v>32.481200000000001</c:v>
                </c:pt>
                <c:pt idx="48264" formatCode="General">
                  <c:v>32.481900000000003</c:v>
                </c:pt>
                <c:pt idx="48265" formatCode="General">
                  <c:v>32.482599999999998</c:v>
                </c:pt>
                <c:pt idx="48266" formatCode="General">
                  <c:v>32.4833</c:v>
                </c:pt>
                <c:pt idx="48267" formatCode="General">
                  <c:v>32.483899999999998</c:v>
                </c:pt>
                <c:pt idx="48268" formatCode="General">
                  <c:v>32.4846</c:v>
                </c:pt>
                <c:pt idx="48269" formatCode="General">
                  <c:v>32.485300000000002</c:v>
                </c:pt>
                <c:pt idx="48270" formatCode="General">
                  <c:v>32.485999999999997</c:v>
                </c:pt>
                <c:pt idx="48271" formatCode="General">
                  <c:v>32.486600000000003</c:v>
                </c:pt>
                <c:pt idx="48272" formatCode="General">
                  <c:v>32.487299999999998</c:v>
                </c:pt>
                <c:pt idx="48273" formatCode="General">
                  <c:v>32.488</c:v>
                </c:pt>
                <c:pt idx="48274" formatCode="General">
                  <c:v>32.488700000000001</c:v>
                </c:pt>
                <c:pt idx="48275" formatCode="General">
                  <c:v>32.4893</c:v>
                </c:pt>
                <c:pt idx="48276" formatCode="General">
                  <c:v>32.49</c:v>
                </c:pt>
                <c:pt idx="48277" formatCode="General">
                  <c:v>32.490699999999997</c:v>
                </c:pt>
                <c:pt idx="48278" formatCode="General">
                  <c:v>32.491300000000003</c:v>
                </c:pt>
                <c:pt idx="48279" formatCode="General">
                  <c:v>32.491999999999997</c:v>
                </c:pt>
                <c:pt idx="48280" formatCode="General">
                  <c:v>32.492699999999999</c:v>
                </c:pt>
                <c:pt idx="48281" formatCode="General">
                  <c:v>32.493400000000001</c:v>
                </c:pt>
                <c:pt idx="48282" formatCode="General">
                  <c:v>32.494</c:v>
                </c:pt>
                <c:pt idx="48283" formatCode="General">
                  <c:v>32.494700000000002</c:v>
                </c:pt>
                <c:pt idx="48284" formatCode="General">
                  <c:v>32.495399999999997</c:v>
                </c:pt>
                <c:pt idx="48285" formatCode="General">
                  <c:v>32.496099999999998</c:v>
                </c:pt>
                <c:pt idx="48286" formatCode="General">
                  <c:v>32.496699999999997</c:v>
                </c:pt>
                <c:pt idx="48287" formatCode="General">
                  <c:v>32.497399999999999</c:v>
                </c:pt>
                <c:pt idx="48288" formatCode="General">
                  <c:v>32.498100000000001</c:v>
                </c:pt>
                <c:pt idx="48289" formatCode="General">
                  <c:v>32.498699999999999</c:v>
                </c:pt>
                <c:pt idx="48290" formatCode="General">
                  <c:v>32.499400000000001</c:v>
                </c:pt>
                <c:pt idx="48291" formatCode="General">
                  <c:v>32.500100000000003</c:v>
                </c:pt>
                <c:pt idx="48292" formatCode="General">
                  <c:v>32.500799999999998</c:v>
                </c:pt>
                <c:pt idx="48293" formatCode="General">
                  <c:v>32.501399999999997</c:v>
                </c:pt>
                <c:pt idx="48294" formatCode="General">
                  <c:v>32.502099999999999</c:v>
                </c:pt>
                <c:pt idx="48295" formatCode="General">
                  <c:v>32.502800000000001</c:v>
                </c:pt>
                <c:pt idx="48296" formatCode="General">
                  <c:v>32.503500000000003</c:v>
                </c:pt>
                <c:pt idx="48297" formatCode="General">
                  <c:v>32.504100000000001</c:v>
                </c:pt>
                <c:pt idx="48298" formatCode="General">
                  <c:v>32.504800000000003</c:v>
                </c:pt>
                <c:pt idx="48299" formatCode="General">
                  <c:v>32.505499999999998</c:v>
                </c:pt>
                <c:pt idx="48300" formatCode="General">
                  <c:v>32.506100000000004</c:v>
                </c:pt>
                <c:pt idx="48301" formatCode="General">
                  <c:v>32.506799999999998</c:v>
                </c:pt>
                <c:pt idx="48302" formatCode="General">
                  <c:v>32.5075</c:v>
                </c:pt>
                <c:pt idx="48303" formatCode="General">
                  <c:v>32.508200000000002</c:v>
                </c:pt>
                <c:pt idx="48304" formatCode="General">
                  <c:v>32.508800000000001</c:v>
                </c:pt>
                <c:pt idx="48305" formatCode="General">
                  <c:v>32.509500000000003</c:v>
                </c:pt>
                <c:pt idx="48306" formatCode="General">
                  <c:v>32.510199999999998</c:v>
                </c:pt>
                <c:pt idx="48307" formatCode="General">
                  <c:v>32.510899999999999</c:v>
                </c:pt>
                <c:pt idx="48308" formatCode="General">
                  <c:v>32.511499999999998</c:v>
                </c:pt>
                <c:pt idx="48309" formatCode="General">
                  <c:v>32.5122</c:v>
                </c:pt>
                <c:pt idx="48310" formatCode="General">
                  <c:v>32.512900000000002</c:v>
                </c:pt>
                <c:pt idx="48311" formatCode="General">
                  <c:v>32.513599999999997</c:v>
                </c:pt>
                <c:pt idx="48312" formatCode="General">
                  <c:v>32.514200000000002</c:v>
                </c:pt>
                <c:pt idx="48313" formatCode="General">
                  <c:v>32.514899999999997</c:v>
                </c:pt>
                <c:pt idx="48314" formatCode="General">
                  <c:v>32.515599999999999</c:v>
                </c:pt>
                <c:pt idx="48315" formatCode="General">
                  <c:v>32.516199999999998</c:v>
                </c:pt>
                <c:pt idx="48316" formatCode="General">
                  <c:v>32.5169</c:v>
                </c:pt>
                <c:pt idx="48317" formatCode="General">
                  <c:v>32.517600000000002</c:v>
                </c:pt>
                <c:pt idx="48318" formatCode="General">
                  <c:v>32.518300000000004</c:v>
                </c:pt>
                <c:pt idx="48319" formatCode="General">
                  <c:v>32.518900000000002</c:v>
                </c:pt>
                <c:pt idx="48320" formatCode="General">
                  <c:v>32.519599999999997</c:v>
                </c:pt>
                <c:pt idx="48321" formatCode="General">
                  <c:v>32.520299999999999</c:v>
                </c:pt>
                <c:pt idx="48322" formatCode="General">
                  <c:v>32.521000000000001</c:v>
                </c:pt>
                <c:pt idx="48323" formatCode="General">
                  <c:v>32.521599999999999</c:v>
                </c:pt>
                <c:pt idx="48324" formatCode="General">
                  <c:v>32.522300000000001</c:v>
                </c:pt>
                <c:pt idx="48325" formatCode="General">
                  <c:v>32.523000000000003</c:v>
                </c:pt>
                <c:pt idx="48326" formatCode="General">
                  <c:v>32.523600000000002</c:v>
                </c:pt>
                <c:pt idx="48327" formatCode="General">
                  <c:v>32.524299999999997</c:v>
                </c:pt>
                <c:pt idx="48328" formatCode="General">
                  <c:v>32.524999999999999</c:v>
                </c:pt>
                <c:pt idx="48329" formatCode="General">
                  <c:v>32.525700000000001</c:v>
                </c:pt>
                <c:pt idx="48330" formatCode="General">
                  <c:v>32.526299999999999</c:v>
                </c:pt>
                <c:pt idx="48331" formatCode="General">
                  <c:v>32.527000000000001</c:v>
                </c:pt>
                <c:pt idx="48332" formatCode="General">
                  <c:v>32.527700000000003</c:v>
                </c:pt>
                <c:pt idx="48333" formatCode="General">
                  <c:v>32.528399999999998</c:v>
                </c:pt>
                <c:pt idx="48334" formatCode="General">
                  <c:v>32.529000000000003</c:v>
                </c:pt>
                <c:pt idx="48335" formatCode="General">
                  <c:v>32.529699999999998</c:v>
                </c:pt>
                <c:pt idx="48336" formatCode="General">
                  <c:v>32.5304</c:v>
                </c:pt>
                <c:pt idx="48337" formatCode="General">
                  <c:v>32.530999999999999</c:v>
                </c:pt>
                <c:pt idx="48338" formatCode="General">
                  <c:v>32.531700000000001</c:v>
                </c:pt>
                <c:pt idx="48339" formatCode="General">
                  <c:v>32.532400000000003</c:v>
                </c:pt>
                <c:pt idx="48340" formatCode="General">
                  <c:v>32.533099999999997</c:v>
                </c:pt>
                <c:pt idx="48341" formatCode="General">
                  <c:v>32.533700000000003</c:v>
                </c:pt>
                <c:pt idx="48342" formatCode="General">
                  <c:v>32.534399999999998</c:v>
                </c:pt>
                <c:pt idx="48343" formatCode="General">
                  <c:v>32.5351</c:v>
                </c:pt>
                <c:pt idx="48344" formatCode="General">
                  <c:v>32.535800000000002</c:v>
                </c:pt>
                <c:pt idx="48345" formatCode="General">
                  <c:v>32.5364</c:v>
                </c:pt>
                <c:pt idx="48346" formatCode="General">
                  <c:v>32.537100000000002</c:v>
                </c:pt>
                <c:pt idx="48347" formatCode="General">
                  <c:v>32.537799999999997</c:v>
                </c:pt>
                <c:pt idx="48348" formatCode="General">
                  <c:v>32.538499999999999</c:v>
                </c:pt>
                <c:pt idx="48349" formatCode="General">
                  <c:v>32.539099999999998</c:v>
                </c:pt>
                <c:pt idx="48350" formatCode="General">
                  <c:v>32.5398</c:v>
                </c:pt>
                <c:pt idx="48351" formatCode="General">
                  <c:v>32.540500000000002</c:v>
                </c:pt>
                <c:pt idx="48352" formatCode="General">
                  <c:v>32.5411</c:v>
                </c:pt>
                <c:pt idx="48353" formatCode="General">
                  <c:v>32.541800000000002</c:v>
                </c:pt>
                <c:pt idx="48354" formatCode="General">
                  <c:v>32.542499999999997</c:v>
                </c:pt>
                <c:pt idx="48355" formatCode="General">
                  <c:v>32.543199999999999</c:v>
                </c:pt>
                <c:pt idx="48356" formatCode="General">
                  <c:v>32.543799999999997</c:v>
                </c:pt>
                <c:pt idx="48357" formatCode="General">
                  <c:v>32.544499999999999</c:v>
                </c:pt>
                <c:pt idx="48358" formatCode="General">
                  <c:v>32.545200000000001</c:v>
                </c:pt>
                <c:pt idx="48359" formatCode="General">
                  <c:v>32.545900000000003</c:v>
                </c:pt>
                <c:pt idx="48360" formatCode="General">
                  <c:v>32.546500000000002</c:v>
                </c:pt>
                <c:pt idx="48361" formatCode="General">
                  <c:v>32.547199999999997</c:v>
                </c:pt>
                <c:pt idx="48362" formatCode="General">
                  <c:v>32.547899999999998</c:v>
                </c:pt>
                <c:pt idx="48363" formatCode="General">
                  <c:v>32.548499999999997</c:v>
                </c:pt>
                <c:pt idx="48364" formatCode="General">
                  <c:v>32.549199999999999</c:v>
                </c:pt>
                <c:pt idx="48365" formatCode="General">
                  <c:v>32.549900000000001</c:v>
                </c:pt>
                <c:pt idx="48366" formatCode="General">
                  <c:v>32.550600000000003</c:v>
                </c:pt>
                <c:pt idx="48367" formatCode="General">
                  <c:v>32.551200000000001</c:v>
                </c:pt>
                <c:pt idx="48368" formatCode="General">
                  <c:v>32.551900000000003</c:v>
                </c:pt>
                <c:pt idx="48369" formatCode="General">
                  <c:v>32.552599999999998</c:v>
                </c:pt>
                <c:pt idx="48370" formatCode="General">
                  <c:v>32.5533</c:v>
                </c:pt>
                <c:pt idx="48371" formatCode="General">
                  <c:v>32.553899999999999</c:v>
                </c:pt>
                <c:pt idx="48372" formatCode="General">
                  <c:v>32.554600000000001</c:v>
                </c:pt>
                <c:pt idx="48373" formatCode="General">
                  <c:v>32.555300000000003</c:v>
                </c:pt>
                <c:pt idx="48374" formatCode="General">
                  <c:v>32.555999999999997</c:v>
                </c:pt>
                <c:pt idx="48375" formatCode="General">
                  <c:v>32.556600000000003</c:v>
                </c:pt>
                <c:pt idx="48376" formatCode="General">
                  <c:v>32.557299999999998</c:v>
                </c:pt>
                <c:pt idx="48377" formatCode="General">
                  <c:v>32.558</c:v>
                </c:pt>
                <c:pt idx="48378" formatCode="General">
                  <c:v>32.558599999999998</c:v>
                </c:pt>
                <c:pt idx="48379" formatCode="General">
                  <c:v>32.5593</c:v>
                </c:pt>
                <c:pt idx="48380" formatCode="General">
                  <c:v>32.56</c:v>
                </c:pt>
                <c:pt idx="48381" formatCode="General">
                  <c:v>32.560699999999997</c:v>
                </c:pt>
                <c:pt idx="48382" formatCode="General">
                  <c:v>32.561300000000003</c:v>
                </c:pt>
                <c:pt idx="48383" formatCode="General">
                  <c:v>32.561999999999998</c:v>
                </c:pt>
                <c:pt idx="48384" formatCode="General">
                  <c:v>32.5627</c:v>
                </c:pt>
                <c:pt idx="48385" formatCode="General">
                  <c:v>32.563400000000001</c:v>
                </c:pt>
                <c:pt idx="48386" formatCode="General">
                  <c:v>32.564</c:v>
                </c:pt>
                <c:pt idx="48387" formatCode="General">
                  <c:v>32.564700000000002</c:v>
                </c:pt>
                <c:pt idx="48388" formatCode="General">
                  <c:v>32.565399999999997</c:v>
                </c:pt>
                <c:pt idx="48389" formatCode="General">
                  <c:v>32.566000000000003</c:v>
                </c:pt>
                <c:pt idx="48390" formatCode="General">
                  <c:v>32.566699999999997</c:v>
                </c:pt>
                <c:pt idx="48391" formatCode="General">
                  <c:v>32.567399999999999</c:v>
                </c:pt>
                <c:pt idx="48392" formatCode="General">
                  <c:v>32.568100000000001</c:v>
                </c:pt>
                <c:pt idx="48393" formatCode="General">
                  <c:v>32.5687</c:v>
                </c:pt>
                <c:pt idx="48394" formatCode="General">
                  <c:v>32.569400000000002</c:v>
                </c:pt>
                <c:pt idx="48395" formatCode="General">
                  <c:v>32.570099999999996</c:v>
                </c:pt>
                <c:pt idx="48396" formatCode="General">
                  <c:v>32.570799999999998</c:v>
                </c:pt>
                <c:pt idx="48397" formatCode="General">
                  <c:v>32.571399999999997</c:v>
                </c:pt>
                <c:pt idx="48398" formatCode="General">
                  <c:v>32.572099999999999</c:v>
                </c:pt>
                <c:pt idx="48399" formatCode="General">
                  <c:v>32.572800000000001</c:v>
                </c:pt>
                <c:pt idx="48400" formatCode="General">
                  <c:v>32.573399999999999</c:v>
                </c:pt>
                <c:pt idx="48401" formatCode="General">
                  <c:v>32.574100000000001</c:v>
                </c:pt>
                <c:pt idx="48402" formatCode="General">
                  <c:v>32.574800000000003</c:v>
                </c:pt>
                <c:pt idx="48403" formatCode="General">
                  <c:v>32.575499999999998</c:v>
                </c:pt>
                <c:pt idx="48404" formatCode="General">
                  <c:v>32.576099999999997</c:v>
                </c:pt>
                <c:pt idx="48405" formatCode="General">
                  <c:v>32.576799999999999</c:v>
                </c:pt>
                <c:pt idx="48406" formatCode="General">
                  <c:v>32.577500000000001</c:v>
                </c:pt>
                <c:pt idx="48407" formatCode="General">
                  <c:v>32.578200000000002</c:v>
                </c:pt>
                <c:pt idx="48408" formatCode="General">
                  <c:v>32.578800000000001</c:v>
                </c:pt>
                <c:pt idx="48409" formatCode="General">
                  <c:v>32.579500000000003</c:v>
                </c:pt>
                <c:pt idx="48410" formatCode="General">
                  <c:v>32.580199999999998</c:v>
                </c:pt>
                <c:pt idx="48411" formatCode="General">
                  <c:v>32.5809</c:v>
                </c:pt>
                <c:pt idx="48412" formatCode="General">
                  <c:v>32.581499999999998</c:v>
                </c:pt>
                <c:pt idx="48413" formatCode="General">
                  <c:v>32.5822</c:v>
                </c:pt>
                <c:pt idx="48414" formatCode="General">
                  <c:v>32.582900000000002</c:v>
                </c:pt>
                <c:pt idx="48415" formatCode="General">
                  <c:v>32.583500000000001</c:v>
                </c:pt>
                <c:pt idx="48416" formatCode="General">
                  <c:v>32.584200000000003</c:v>
                </c:pt>
                <c:pt idx="48417" formatCode="General">
                  <c:v>32.584899999999998</c:v>
                </c:pt>
                <c:pt idx="48418" formatCode="General">
                  <c:v>32.585599999999999</c:v>
                </c:pt>
                <c:pt idx="48419" formatCode="General">
                  <c:v>32.586199999999998</c:v>
                </c:pt>
                <c:pt idx="48420" formatCode="General">
                  <c:v>32.5869</c:v>
                </c:pt>
                <c:pt idx="48421" formatCode="General">
                  <c:v>32.587600000000002</c:v>
                </c:pt>
                <c:pt idx="48422" formatCode="General">
                  <c:v>32.588299999999997</c:v>
                </c:pt>
                <c:pt idx="48423" formatCode="General">
                  <c:v>32.588900000000002</c:v>
                </c:pt>
                <c:pt idx="48424" formatCode="General">
                  <c:v>32.589599999999997</c:v>
                </c:pt>
                <c:pt idx="48425" formatCode="General">
                  <c:v>32.590299999999999</c:v>
                </c:pt>
                <c:pt idx="48426" formatCode="General">
                  <c:v>32.590899999999998</c:v>
                </c:pt>
                <c:pt idx="48427" formatCode="General">
                  <c:v>32.5916</c:v>
                </c:pt>
                <c:pt idx="48428" formatCode="General">
                  <c:v>32.592300000000002</c:v>
                </c:pt>
                <c:pt idx="48429" formatCode="General">
                  <c:v>32.593000000000004</c:v>
                </c:pt>
                <c:pt idx="48430" formatCode="General">
                  <c:v>32.593600000000002</c:v>
                </c:pt>
                <c:pt idx="48431" formatCode="General">
                  <c:v>32.594299999999997</c:v>
                </c:pt>
                <c:pt idx="48432" formatCode="General">
                  <c:v>32.594999999999999</c:v>
                </c:pt>
                <c:pt idx="48433" formatCode="General">
                  <c:v>32.595700000000001</c:v>
                </c:pt>
                <c:pt idx="48434" formatCode="General">
                  <c:v>32.596299999999999</c:v>
                </c:pt>
                <c:pt idx="48435" formatCode="General">
                  <c:v>32.597000000000001</c:v>
                </c:pt>
                <c:pt idx="48436" formatCode="General">
                  <c:v>32.597700000000003</c:v>
                </c:pt>
                <c:pt idx="48437" formatCode="General">
                  <c:v>32.598399999999998</c:v>
                </c:pt>
                <c:pt idx="48438" formatCode="General">
                  <c:v>32.598999999999997</c:v>
                </c:pt>
                <c:pt idx="48439" formatCode="General">
                  <c:v>32.599699999999999</c:v>
                </c:pt>
                <c:pt idx="48440" formatCode="General">
                  <c:v>32.6004</c:v>
                </c:pt>
                <c:pt idx="48441" formatCode="General">
                  <c:v>32.600999999999999</c:v>
                </c:pt>
                <c:pt idx="48442" formatCode="General">
                  <c:v>32.601700000000001</c:v>
                </c:pt>
                <c:pt idx="48443" formatCode="General">
                  <c:v>32.602400000000003</c:v>
                </c:pt>
                <c:pt idx="48444" formatCode="General">
                  <c:v>32.603099999999998</c:v>
                </c:pt>
                <c:pt idx="48445" formatCode="General">
                  <c:v>32.603700000000003</c:v>
                </c:pt>
                <c:pt idx="48446" formatCode="General">
                  <c:v>32.604399999999998</c:v>
                </c:pt>
                <c:pt idx="48447" formatCode="General">
                  <c:v>32.6051</c:v>
                </c:pt>
                <c:pt idx="48448" formatCode="General">
                  <c:v>32.605800000000002</c:v>
                </c:pt>
                <c:pt idx="48449" formatCode="General">
                  <c:v>32.606400000000001</c:v>
                </c:pt>
                <c:pt idx="48450" formatCode="General">
                  <c:v>32.607100000000003</c:v>
                </c:pt>
                <c:pt idx="48451" formatCode="General">
                  <c:v>32.607799999999997</c:v>
                </c:pt>
                <c:pt idx="48452" formatCode="General">
                  <c:v>32.608400000000003</c:v>
                </c:pt>
                <c:pt idx="48453" formatCode="General">
                  <c:v>32.609099999999998</c:v>
                </c:pt>
                <c:pt idx="48454" formatCode="General">
                  <c:v>32.6098</c:v>
                </c:pt>
                <c:pt idx="48455" formatCode="General">
                  <c:v>32.610500000000002</c:v>
                </c:pt>
                <c:pt idx="48456" formatCode="General">
                  <c:v>32.6111</c:v>
                </c:pt>
                <c:pt idx="48457" formatCode="General">
                  <c:v>32.611800000000002</c:v>
                </c:pt>
                <c:pt idx="48458" formatCode="General">
                  <c:v>32.612499999999997</c:v>
                </c:pt>
                <c:pt idx="48459" formatCode="General">
                  <c:v>32.613199999999999</c:v>
                </c:pt>
                <c:pt idx="48460" formatCode="General">
                  <c:v>32.613799999999998</c:v>
                </c:pt>
                <c:pt idx="48461" formatCode="General">
                  <c:v>32.6145</c:v>
                </c:pt>
                <c:pt idx="48462" formatCode="General">
                  <c:v>32.615200000000002</c:v>
                </c:pt>
                <c:pt idx="48463" formatCode="General">
                  <c:v>32.6158</c:v>
                </c:pt>
                <c:pt idx="48464" formatCode="General">
                  <c:v>32.616500000000002</c:v>
                </c:pt>
                <c:pt idx="48465" formatCode="General">
                  <c:v>32.617199999999997</c:v>
                </c:pt>
                <c:pt idx="48466" formatCode="General">
                  <c:v>32.617899999999999</c:v>
                </c:pt>
                <c:pt idx="48467" formatCode="General">
                  <c:v>32.618499999999997</c:v>
                </c:pt>
                <c:pt idx="48468" formatCode="General">
                  <c:v>32.619199999999999</c:v>
                </c:pt>
                <c:pt idx="48469" formatCode="General">
                  <c:v>32.619900000000001</c:v>
                </c:pt>
                <c:pt idx="48470" formatCode="General">
                  <c:v>32.620600000000003</c:v>
                </c:pt>
                <c:pt idx="48471" formatCode="General">
                  <c:v>32.621200000000002</c:v>
                </c:pt>
                <c:pt idx="48472" formatCode="General">
                  <c:v>32.621899999999997</c:v>
                </c:pt>
                <c:pt idx="48473" formatCode="General">
                  <c:v>32.622599999999998</c:v>
                </c:pt>
                <c:pt idx="48474" formatCode="General">
                  <c:v>32.6233</c:v>
                </c:pt>
                <c:pt idx="48475" formatCode="General">
                  <c:v>32.623899999999999</c:v>
                </c:pt>
                <c:pt idx="48476" formatCode="General">
                  <c:v>32.624600000000001</c:v>
                </c:pt>
                <c:pt idx="48477" formatCode="General">
                  <c:v>32.625300000000003</c:v>
                </c:pt>
                <c:pt idx="48478" formatCode="General">
                  <c:v>32.625900000000001</c:v>
                </c:pt>
                <c:pt idx="48479" formatCode="General">
                  <c:v>32.626600000000003</c:v>
                </c:pt>
                <c:pt idx="48480" formatCode="General">
                  <c:v>32.627299999999998</c:v>
                </c:pt>
                <c:pt idx="48481" formatCode="General">
                  <c:v>32.628</c:v>
                </c:pt>
                <c:pt idx="48482" formatCode="General">
                  <c:v>32.628599999999999</c:v>
                </c:pt>
                <c:pt idx="48483" formatCode="General">
                  <c:v>32.629300000000001</c:v>
                </c:pt>
                <c:pt idx="48484" formatCode="General">
                  <c:v>32.630000000000003</c:v>
                </c:pt>
                <c:pt idx="48485" formatCode="General">
                  <c:v>32.630699999999997</c:v>
                </c:pt>
                <c:pt idx="48486" formatCode="General">
                  <c:v>32.631300000000003</c:v>
                </c:pt>
                <c:pt idx="48487" formatCode="General">
                  <c:v>32.631999999999998</c:v>
                </c:pt>
                <c:pt idx="48488" formatCode="General">
                  <c:v>32.6327</c:v>
                </c:pt>
                <c:pt idx="48489" formatCode="General">
                  <c:v>32.633299999999998</c:v>
                </c:pt>
                <c:pt idx="48490" formatCode="General">
                  <c:v>32.634</c:v>
                </c:pt>
                <c:pt idx="48491" formatCode="General">
                  <c:v>32.634700000000002</c:v>
                </c:pt>
                <c:pt idx="48492" formatCode="General">
                  <c:v>32.635399999999997</c:v>
                </c:pt>
                <c:pt idx="48493" formatCode="General">
                  <c:v>32.636000000000003</c:v>
                </c:pt>
                <c:pt idx="48494" formatCode="General">
                  <c:v>32.636699999999998</c:v>
                </c:pt>
                <c:pt idx="48495" formatCode="General">
                  <c:v>32.6374</c:v>
                </c:pt>
                <c:pt idx="48496" formatCode="General">
                  <c:v>32.638100000000001</c:v>
                </c:pt>
                <c:pt idx="48497" formatCode="General">
                  <c:v>32.6387</c:v>
                </c:pt>
                <c:pt idx="48498" formatCode="General">
                  <c:v>32.639400000000002</c:v>
                </c:pt>
                <c:pt idx="48499" formatCode="General">
                  <c:v>32.640099999999997</c:v>
                </c:pt>
                <c:pt idx="48500" formatCode="General">
                  <c:v>32.640700000000002</c:v>
                </c:pt>
                <c:pt idx="48501" formatCode="General">
                  <c:v>32.641399999999997</c:v>
                </c:pt>
                <c:pt idx="48502" formatCode="General">
                  <c:v>32.642099999999999</c:v>
                </c:pt>
                <c:pt idx="48503" formatCode="General">
                  <c:v>32.642800000000001</c:v>
                </c:pt>
                <c:pt idx="48504" formatCode="General">
                  <c:v>32.6434</c:v>
                </c:pt>
                <c:pt idx="48505" formatCode="General">
                  <c:v>32.644100000000002</c:v>
                </c:pt>
                <c:pt idx="48506" formatCode="General">
                  <c:v>32.644799999999996</c:v>
                </c:pt>
                <c:pt idx="48507" formatCode="General">
                  <c:v>32.645499999999998</c:v>
                </c:pt>
                <c:pt idx="48508" formatCode="General">
                  <c:v>32.646099999999997</c:v>
                </c:pt>
                <c:pt idx="48509" formatCode="General">
                  <c:v>32.646799999999999</c:v>
                </c:pt>
                <c:pt idx="48510" formatCode="General">
                  <c:v>32.647500000000001</c:v>
                </c:pt>
                <c:pt idx="48511" formatCode="General">
                  <c:v>32.648200000000003</c:v>
                </c:pt>
                <c:pt idx="48512" formatCode="General">
                  <c:v>32.648800000000001</c:v>
                </c:pt>
                <c:pt idx="48513" formatCode="General">
                  <c:v>32.649500000000003</c:v>
                </c:pt>
                <c:pt idx="48514" formatCode="General">
                  <c:v>32.650199999999998</c:v>
                </c:pt>
                <c:pt idx="48515" formatCode="General">
                  <c:v>32.650799999999997</c:v>
                </c:pt>
                <c:pt idx="48516" formatCode="General">
                  <c:v>32.651499999999999</c:v>
                </c:pt>
                <c:pt idx="48517" formatCode="General">
                  <c:v>32.652200000000001</c:v>
                </c:pt>
                <c:pt idx="48518" formatCode="General">
                  <c:v>32.652900000000002</c:v>
                </c:pt>
                <c:pt idx="48519" formatCode="General">
                  <c:v>32.653500000000001</c:v>
                </c:pt>
                <c:pt idx="48520" formatCode="General">
                  <c:v>32.654200000000003</c:v>
                </c:pt>
                <c:pt idx="48521" formatCode="General">
                  <c:v>32.654899999999998</c:v>
                </c:pt>
                <c:pt idx="48522" formatCode="General">
                  <c:v>32.6556</c:v>
                </c:pt>
                <c:pt idx="48523" formatCode="General">
                  <c:v>32.656199999999998</c:v>
                </c:pt>
                <c:pt idx="48524" formatCode="General">
                  <c:v>32.6569</c:v>
                </c:pt>
                <c:pt idx="48525" formatCode="General">
                  <c:v>32.657600000000002</c:v>
                </c:pt>
                <c:pt idx="48526" formatCode="General">
                  <c:v>32.658200000000001</c:v>
                </c:pt>
                <c:pt idx="48527" formatCode="General">
                  <c:v>32.658900000000003</c:v>
                </c:pt>
                <c:pt idx="48528" formatCode="General">
                  <c:v>32.659599999999998</c:v>
                </c:pt>
                <c:pt idx="48529" formatCode="General">
                  <c:v>32.660299999999999</c:v>
                </c:pt>
                <c:pt idx="48530" formatCode="General">
                  <c:v>32.660899999999998</c:v>
                </c:pt>
                <c:pt idx="48531" formatCode="General">
                  <c:v>32.6616</c:v>
                </c:pt>
                <c:pt idx="48532" formatCode="General">
                  <c:v>32.662300000000002</c:v>
                </c:pt>
                <c:pt idx="48533" formatCode="General">
                  <c:v>32.662999999999997</c:v>
                </c:pt>
                <c:pt idx="48534" formatCode="General">
                  <c:v>32.663600000000002</c:v>
                </c:pt>
                <c:pt idx="48535" formatCode="General">
                  <c:v>32.664299999999997</c:v>
                </c:pt>
                <c:pt idx="48536" formatCode="General">
                  <c:v>32.664999999999999</c:v>
                </c:pt>
                <c:pt idx="48537" formatCode="General">
                  <c:v>32.665700000000001</c:v>
                </c:pt>
                <c:pt idx="48538" formatCode="General">
                  <c:v>32.6663</c:v>
                </c:pt>
                <c:pt idx="48539" formatCode="General">
                  <c:v>32.667000000000002</c:v>
                </c:pt>
                <c:pt idx="48540" formatCode="General">
                  <c:v>32.667700000000004</c:v>
                </c:pt>
                <c:pt idx="48541" formatCode="General">
                  <c:v>32.668300000000002</c:v>
                </c:pt>
                <c:pt idx="48542" formatCode="General">
                  <c:v>32.668999999999997</c:v>
                </c:pt>
                <c:pt idx="48543" formatCode="General">
                  <c:v>32.669699999999999</c:v>
                </c:pt>
                <c:pt idx="48544" formatCode="General">
                  <c:v>32.670400000000001</c:v>
                </c:pt>
                <c:pt idx="48545" formatCode="General">
                  <c:v>32.670999999999999</c:v>
                </c:pt>
                <c:pt idx="48546" formatCode="General">
                  <c:v>32.671700000000001</c:v>
                </c:pt>
                <c:pt idx="48547" formatCode="General">
                  <c:v>32.672400000000003</c:v>
                </c:pt>
                <c:pt idx="48548" formatCode="General">
                  <c:v>32.673099999999998</c:v>
                </c:pt>
                <c:pt idx="48549" formatCode="General">
                  <c:v>32.673699999999997</c:v>
                </c:pt>
                <c:pt idx="48550" formatCode="General">
                  <c:v>32.674399999999999</c:v>
                </c:pt>
                <c:pt idx="48551" formatCode="General">
                  <c:v>32.6751</c:v>
                </c:pt>
                <c:pt idx="48552" formatCode="General">
                  <c:v>32.675699999999999</c:v>
                </c:pt>
                <c:pt idx="48553" formatCode="General">
                  <c:v>32.676400000000001</c:v>
                </c:pt>
                <c:pt idx="48554" formatCode="General">
                  <c:v>32.677100000000003</c:v>
                </c:pt>
                <c:pt idx="48555" formatCode="General">
                  <c:v>32.677799999999998</c:v>
                </c:pt>
                <c:pt idx="48556" formatCode="General">
                  <c:v>32.678400000000003</c:v>
                </c:pt>
                <c:pt idx="48557" formatCode="General">
                  <c:v>32.679099999999998</c:v>
                </c:pt>
                <c:pt idx="48558" formatCode="General">
                  <c:v>32.6798</c:v>
                </c:pt>
                <c:pt idx="48559" formatCode="General">
                  <c:v>32.680500000000002</c:v>
                </c:pt>
                <c:pt idx="48560" formatCode="General">
                  <c:v>32.681100000000001</c:v>
                </c:pt>
                <c:pt idx="48561" formatCode="General">
                  <c:v>32.681800000000003</c:v>
                </c:pt>
                <c:pt idx="48562" formatCode="General">
                  <c:v>32.682499999999997</c:v>
                </c:pt>
                <c:pt idx="48563" formatCode="General">
                  <c:v>32.683100000000003</c:v>
                </c:pt>
                <c:pt idx="48564" formatCode="General">
                  <c:v>32.683799999999998</c:v>
                </c:pt>
                <c:pt idx="48565" formatCode="General">
                  <c:v>32.6845</c:v>
                </c:pt>
                <c:pt idx="48566" formatCode="General">
                  <c:v>32.685200000000002</c:v>
                </c:pt>
                <c:pt idx="48567" formatCode="General">
                  <c:v>32.6858</c:v>
                </c:pt>
                <c:pt idx="48568" formatCode="General">
                  <c:v>32.686500000000002</c:v>
                </c:pt>
                <c:pt idx="48569" formatCode="General">
                  <c:v>32.687199999999997</c:v>
                </c:pt>
                <c:pt idx="48570" formatCode="General">
                  <c:v>32.687899999999999</c:v>
                </c:pt>
                <c:pt idx="48571" formatCode="General">
                  <c:v>32.688499999999998</c:v>
                </c:pt>
                <c:pt idx="48572" formatCode="General">
                  <c:v>32.6892</c:v>
                </c:pt>
                <c:pt idx="48573" formatCode="General">
                  <c:v>32.689900000000002</c:v>
                </c:pt>
                <c:pt idx="48574" formatCode="General">
                  <c:v>32.690600000000003</c:v>
                </c:pt>
                <c:pt idx="48575" formatCode="General">
                  <c:v>32.691200000000002</c:v>
                </c:pt>
                <c:pt idx="48576" formatCode="General">
                  <c:v>32.691899999999997</c:v>
                </c:pt>
                <c:pt idx="48577" formatCode="General">
                  <c:v>32.692599999999999</c:v>
                </c:pt>
                <c:pt idx="48578" formatCode="General">
                  <c:v>32.693199999999997</c:v>
                </c:pt>
                <c:pt idx="48579" formatCode="General">
                  <c:v>32.693899999999999</c:v>
                </c:pt>
                <c:pt idx="48580" formatCode="General">
                  <c:v>32.694600000000001</c:v>
                </c:pt>
                <c:pt idx="48581" formatCode="General">
                  <c:v>32.695300000000003</c:v>
                </c:pt>
                <c:pt idx="48582" formatCode="General">
                  <c:v>32.695900000000002</c:v>
                </c:pt>
                <c:pt idx="48583" formatCode="General">
                  <c:v>32.696599999999997</c:v>
                </c:pt>
                <c:pt idx="48584" formatCode="General">
                  <c:v>32.697299999999998</c:v>
                </c:pt>
                <c:pt idx="48585" formatCode="General">
                  <c:v>32.698</c:v>
                </c:pt>
                <c:pt idx="48586" formatCode="General">
                  <c:v>32.698599999999999</c:v>
                </c:pt>
                <c:pt idx="48587" formatCode="General">
                  <c:v>32.699300000000001</c:v>
                </c:pt>
                <c:pt idx="48588" formatCode="General">
                  <c:v>32.700000000000003</c:v>
                </c:pt>
                <c:pt idx="48589" formatCode="General">
                  <c:v>32.700600000000001</c:v>
                </c:pt>
                <c:pt idx="48590" formatCode="General">
                  <c:v>32.701300000000003</c:v>
                </c:pt>
                <c:pt idx="48591" formatCode="General">
                  <c:v>32.701999999999998</c:v>
                </c:pt>
                <c:pt idx="48592" formatCode="General">
                  <c:v>32.7027</c:v>
                </c:pt>
                <c:pt idx="48593" formatCode="General">
                  <c:v>32.703299999999999</c:v>
                </c:pt>
                <c:pt idx="48594" formatCode="General">
                  <c:v>32.704000000000001</c:v>
                </c:pt>
                <c:pt idx="48595" formatCode="General">
                  <c:v>32.704700000000003</c:v>
                </c:pt>
                <c:pt idx="48596" formatCode="General">
                  <c:v>32.705399999999997</c:v>
                </c:pt>
                <c:pt idx="48597" formatCode="General">
                  <c:v>32.706000000000003</c:v>
                </c:pt>
                <c:pt idx="48598" formatCode="General">
                  <c:v>32.706699999999998</c:v>
                </c:pt>
                <c:pt idx="48599" formatCode="General">
                  <c:v>32.7074</c:v>
                </c:pt>
                <c:pt idx="48600" formatCode="General">
                  <c:v>32.707999999999998</c:v>
                </c:pt>
                <c:pt idx="48601" formatCode="General">
                  <c:v>32.7087</c:v>
                </c:pt>
                <c:pt idx="48602" formatCode="General">
                  <c:v>32.709400000000002</c:v>
                </c:pt>
                <c:pt idx="48603" formatCode="General">
                  <c:v>32.710099999999997</c:v>
                </c:pt>
                <c:pt idx="48604" formatCode="General">
                  <c:v>32.710700000000003</c:v>
                </c:pt>
                <c:pt idx="48605" formatCode="General">
                  <c:v>32.711399999999998</c:v>
                </c:pt>
                <c:pt idx="48606" formatCode="General">
                  <c:v>32.7121</c:v>
                </c:pt>
                <c:pt idx="48607" formatCode="General">
                  <c:v>32.712800000000001</c:v>
                </c:pt>
                <c:pt idx="48608" formatCode="General">
                  <c:v>32.7134</c:v>
                </c:pt>
                <c:pt idx="48609" formatCode="General">
                  <c:v>32.714100000000002</c:v>
                </c:pt>
                <c:pt idx="48610" formatCode="General">
                  <c:v>32.714799999999997</c:v>
                </c:pt>
                <c:pt idx="48611" formatCode="General">
                  <c:v>32.715499999999999</c:v>
                </c:pt>
                <c:pt idx="48612" formatCode="General">
                  <c:v>32.716099999999997</c:v>
                </c:pt>
                <c:pt idx="48613" formatCode="General">
                  <c:v>32.716799999999999</c:v>
                </c:pt>
                <c:pt idx="48614" formatCode="General">
                  <c:v>32.717500000000001</c:v>
                </c:pt>
                <c:pt idx="48615" formatCode="General">
                  <c:v>32.7181</c:v>
                </c:pt>
                <c:pt idx="48616" formatCode="General">
                  <c:v>32.718800000000002</c:v>
                </c:pt>
                <c:pt idx="48617" formatCode="General">
                  <c:v>32.719499999999996</c:v>
                </c:pt>
                <c:pt idx="48618" formatCode="General">
                  <c:v>32.720199999999998</c:v>
                </c:pt>
                <c:pt idx="48619" formatCode="General">
                  <c:v>32.720799999999997</c:v>
                </c:pt>
                <c:pt idx="48620" formatCode="General">
                  <c:v>32.721499999999999</c:v>
                </c:pt>
                <c:pt idx="48621" formatCode="General">
                  <c:v>32.722200000000001</c:v>
                </c:pt>
                <c:pt idx="48622" formatCode="General">
                  <c:v>32.722900000000003</c:v>
                </c:pt>
                <c:pt idx="48623" formatCode="General">
                  <c:v>32.723500000000001</c:v>
                </c:pt>
                <c:pt idx="48624" formatCode="General">
                  <c:v>32.724200000000003</c:v>
                </c:pt>
                <c:pt idx="48625" formatCode="General">
                  <c:v>32.724899999999998</c:v>
                </c:pt>
                <c:pt idx="48626" formatCode="General">
                  <c:v>32.725499999999997</c:v>
                </c:pt>
                <c:pt idx="48627" formatCode="General">
                  <c:v>32.726199999999999</c:v>
                </c:pt>
                <c:pt idx="48628" formatCode="General">
                  <c:v>32.726900000000001</c:v>
                </c:pt>
                <c:pt idx="48629" formatCode="General">
                  <c:v>32.727600000000002</c:v>
                </c:pt>
                <c:pt idx="48630" formatCode="General">
                  <c:v>32.728200000000001</c:v>
                </c:pt>
                <c:pt idx="48631" formatCode="General">
                  <c:v>32.728900000000003</c:v>
                </c:pt>
                <c:pt idx="48632" formatCode="General">
                  <c:v>32.729599999999998</c:v>
                </c:pt>
                <c:pt idx="48633" formatCode="General">
                  <c:v>32.7303</c:v>
                </c:pt>
                <c:pt idx="48634" formatCode="General">
                  <c:v>32.730899999999998</c:v>
                </c:pt>
                <c:pt idx="48635" formatCode="General">
                  <c:v>32.7316</c:v>
                </c:pt>
                <c:pt idx="48636" formatCode="General">
                  <c:v>32.732300000000002</c:v>
                </c:pt>
                <c:pt idx="48637" formatCode="General">
                  <c:v>32.732999999999997</c:v>
                </c:pt>
                <c:pt idx="48638" formatCode="General">
                  <c:v>32.733600000000003</c:v>
                </c:pt>
                <c:pt idx="48639" formatCode="General">
                  <c:v>32.734299999999998</c:v>
                </c:pt>
                <c:pt idx="48640" formatCode="General">
                  <c:v>32.734999999999999</c:v>
                </c:pt>
                <c:pt idx="48641" formatCode="General">
                  <c:v>32.735599999999998</c:v>
                </c:pt>
                <c:pt idx="48642" formatCode="General">
                  <c:v>32.7363</c:v>
                </c:pt>
                <c:pt idx="48643" formatCode="General">
                  <c:v>32.737000000000002</c:v>
                </c:pt>
                <c:pt idx="48644" formatCode="General">
                  <c:v>32.737699999999997</c:v>
                </c:pt>
                <c:pt idx="48645" formatCode="General">
                  <c:v>32.738300000000002</c:v>
                </c:pt>
                <c:pt idx="48646" formatCode="General">
                  <c:v>32.738999999999997</c:v>
                </c:pt>
                <c:pt idx="48647" formatCode="General">
                  <c:v>32.739699999999999</c:v>
                </c:pt>
                <c:pt idx="48648" formatCode="General">
                  <c:v>32.740400000000001</c:v>
                </c:pt>
                <c:pt idx="48649" formatCode="General">
                  <c:v>32.741</c:v>
                </c:pt>
                <c:pt idx="48650" formatCode="General">
                  <c:v>32.741700000000002</c:v>
                </c:pt>
                <c:pt idx="48651" formatCode="General">
                  <c:v>32.742400000000004</c:v>
                </c:pt>
                <c:pt idx="48652" formatCode="General">
                  <c:v>32.743000000000002</c:v>
                </c:pt>
                <c:pt idx="48653" formatCode="General">
                  <c:v>32.743699999999997</c:v>
                </c:pt>
                <c:pt idx="48654" formatCode="General">
                  <c:v>32.744399999999999</c:v>
                </c:pt>
                <c:pt idx="48655" formatCode="General">
                  <c:v>32.745100000000001</c:v>
                </c:pt>
                <c:pt idx="48656" formatCode="General">
                  <c:v>32.745699999999999</c:v>
                </c:pt>
                <c:pt idx="48657" formatCode="General">
                  <c:v>32.746400000000001</c:v>
                </c:pt>
                <c:pt idx="48658" formatCode="General">
                  <c:v>32.747100000000003</c:v>
                </c:pt>
                <c:pt idx="48659" formatCode="General">
                  <c:v>32.747799999999998</c:v>
                </c:pt>
                <c:pt idx="48660" formatCode="General">
                  <c:v>32.748399999999997</c:v>
                </c:pt>
                <c:pt idx="48661" formatCode="General">
                  <c:v>32.749099999999999</c:v>
                </c:pt>
                <c:pt idx="48662" formatCode="General">
                  <c:v>32.7498</c:v>
                </c:pt>
                <c:pt idx="48663" formatCode="General">
                  <c:v>32.750399999999999</c:v>
                </c:pt>
                <c:pt idx="48664" formatCode="General">
                  <c:v>32.751100000000001</c:v>
                </c:pt>
                <c:pt idx="48665" formatCode="General">
                  <c:v>32.751800000000003</c:v>
                </c:pt>
                <c:pt idx="48666" formatCode="General">
                  <c:v>32.752499999999998</c:v>
                </c:pt>
                <c:pt idx="48667" formatCode="General">
                  <c:v>32.753100000000003</c:v>
                </c:pt>
                <c:pt idx="48668" formatCode="General">
                  <c:v>32.753799999999998</c:v>
                </c:pt>
                <c:pt idx="48669" formatCode="General">
                  <c:v>32.7545</c:v>
                </c:pt>
                <c:pt idx="48670" formatCode="General">
                  <c:v>32.755200000000002</c:v>
                </c:pt>
                <c:pt idx="48671" formatCode="General">
                  <c:v>32.755800000000001</c:v>
                </c:pt>
                <c:pt idx="48672" formatCode="General">
                  <c:v>32.756500000000003</c:v>
                </c:pt>
                <c:pt idx="48673" formatCode="General">
                  <c:v>32.757199999999997</c:v>
                </c:pt>
                <c:pt idx="48674" formatCode="General">
                  <c:v>32.757899999999999</c:v>
                </c:pt>
                <c:pt idx="48675" formatCode="General">
                  <c:v>32.758499999999998</c:v>
                </c:pt>
                <c:pt idx="48676" formatCode="General">
                  <c:v>32.7592</c:v>
                </c:pt>
                <c:pt idx="48677" formatCode="General">
                  <c:v>32.759900000000002</c:v>
                </c:pt>
                <c:pt idx="48678" formatCode="General">
                  <c:v>32.7605</c:v>
                </c:pt>
                <c:pt idx="48679" formatCode="General">
                  <c:v>32.761200000000002</c:v>
                </c:pt>
                <c:pt idx="48680" formatCode="General">
                  <c:v>32.761899999999997</c:v>
                </c:pt>
                <c:pt idx="48681" formatCode="General">
                  <c:v>32.762599999999999</c:v>
                </c:pt>
                <c:pt idx="48682" formatCode="General">
                  <c:v>32.763199999999998</c:v>
                </c:pt>
                <c:pt idx="48683" formatCode="General">
                  <c:v>32.7639</c:v>
                </c:pt>
                <c:pt idx="48684" formatCode="General">
                  <c:v>32.764600000000002</c:v>
                </c:pt>
                <c:pt idx="48685" formatCode="General">
                  <c:v>32.765300000000003</c:v>
                </c:pt>
                <c:pt idx="48686" formatCode="General">
                  <c:v>32.765900000000002</c:v>
                </c:pt>
                <c:pt idx="48687" formatCode="General">
                  <c:v>32.766599999999997</c:v>
                </c:pt>
                <c:pt idx="48688" formatCode="General">
                  <c:v>32.767299999999999</c:v>
                </c:pt>
                <c:pt idx="48689" formatCode="General">
                  <c:v>32.767899999999997</c:v>
                </c:pt>
                <c:pt idx="48690" formatCode="General">
                  <c:v>32.768599999999999</c:v>
                </c:pt>
                <c:pt idx="48691" formatCode="General">
                  <c:v>32.769300000000001</c:v>
                </c:pt>
                <c:pt idx="48692" formatCode="General">
                  <c:v>32.770000000000003</c:v>
                </c:pt>
                <c:pt idx="48693" formatCode="General">
                  <c:v>32.770600000000002</c:v>
                </c:pt>
                <c:pt idx="48694" formatCode="General">
                  <c:v>32.771299999999997</c:v>
                </c:pt>
                <c:pt idx="48695" formatCode="General">
                  <c:v>32.771999999999998</c:v>
                </c:pt>
                <c:pt idx="48696" formatCode="General">
                  <c:v>32.7727</c:v>
                </c:pt>
                <c:pt idx="48697" formatCode="General">
                  <c:v>32.773299999999999</c:v>
                </c:pt>
                <c:pt idx="48698" formatCode="General">
                  <c:v>32.774000000000001</c:v>
                </c:pt>
                <c:pt idx="48699" formatCode="General">
                  <c:v>32.774700000000003</c:v>
                </c:pt>
                <c:pt idx="48700" formatCode="General">
                  <c:v>32.775399999999998</c:v>
                </c:pt>
                <c:pt idx="48701" formatCode="General">
                  <c:v>32.776000000000003</c:v>
                </c:pt>
                <c:pt idx="48702" formatCode="General">
                  <c:v>32.776699999999998</c:v>
                </c:pt>
                <c:pt idx="48703" formatCode="General">
                  <c:v>32.7774</c:v>
                </c:pt>
                <c:pt idx="48704" formatCode="General">
                  <c:v>32.777999999999999</c:v>
                </c:pt>
                <c:pt idx="48705" formatCode="General">
                  <c:v>32.778700000000001</c:v>
                </c:pt>
                <c:pt idx="48706" formatCode="General">
                  <c:v>32.779400000000003</c:v>
                </c:pt>
                <c:pt idx="48707" formatCode="General">
                  <c:v>32.780099999999997</c:v>
                </c:pt>
                <c:pt idx="48708" formatCode="General">
                  <c:v>32.780700000000003</c:v>
                </c:pt>
                <c:pt idx="48709" formatCode="General">
                  <c:v>32.781399999999998</c:v>
                </c:pt>
                <c:pt idx="48710" formatCode="General">
                  <c:v>32.7821</c:v>
                </c:pt>
                <c:pt idx="48711" formatCode="General">
                  <c:v>32.782800000000002</c:v>
                </c:pt>
                <c:pt idx="48712" formatCode="General">
                  <c:v>32.7834</c:v>
                </c:pt>
                <c:pt idx="48713" formatCode="General">
                  <c:v>32.784100000000002</c:v>
                </c:pt>
                <c:pt idx="48714" formatCode="General">
                  <c:v>32.784799999999997</c:v>
                </c:pt>
                <c:pt idx="48715" formatCode="General">
                  <c:v>32.785400000000003</c:v>
                </c:pt>
                <c:pt idx="48716" formatCode="General">
                  <c:v>32.786099999999998</c:v>
                </c:pt>
                <c:pt idx="48717" formatCode="General">
                  <c:v>32.786799999999999</c:v>
                </c:pt>
                <c:pt idx="48718" formatCode="General">
                  <c:v>32.787500000000001</c:v>
                </c:pt>
                <c:pt idx="48719" formatCode="General">
                  <c:v>32.7881</c:v>
                </c:pt>
                <c:pt idx="48720" formatCode="General">
                  <c:v>32.788800000000002</c:v>
                </c:pt>
                <c:pt idx="48721" formatCode="General">
                  <c:v>32.789499999999997</c:v>
                </c:pt>
                <c:pt idx="48722" formatCode="General">
                  <c:v>32.790199999999999</c:v>
                </c:pt>
                <c:pt idx="48723" formatCode="General">
                  <c:v>32.790799999999997</c:v>
                </c:pt>
                <c:pt idx="48724" formatCode="General">
                  <c:v>32.791499999999999</c:v>
                </c:pt>
                <c:pt idx="48725" formatCode="General">
                  <c:v>32.792200000000001</c:v>
                </c:pt>
                <c:pt idx="48726" formatCode="General">
                  <c:v>32.7928</c:v>
                </c:pt>
                <c:pt idx="48727" formatCode="General">
                  <c:v>32.793500000000002</c:v>
                </c:pt>
                <c:pt idx="48728" formatCode="General">
                  <c:v>32.794199999999996</c:v>
                </c:pt>
                <c:pt idx="48729" formatCode="General">
                  <c:v>32.794899999999998</c:v>
                </c:pt>
                <c:pt idx="48730" formatCode="General">
                  <c:v>32.795499999999997</c:v>
                </c:pt>
                <c:pt idx="48731" formatCode="General">
                  <c:v>32.796199999999999</c:v>
                </c:pt>
                <c:pt idx="48732" formatCode="General">
                  <c:v>32.796900000000001</c:v>
                </c:pt>
                <c:pt idx="48733" formatCode="General">
                  <c:v>32.797600000000003</c:v>
                </c:pt>
                <c:pt idx="48734" formatCode="General">
                  <c:v>32.798200000000001</c:v>
                </c:pt>
                <c:pt idx="48735" formatCode="General">
                  <c:v>32.798900000000003</c:v>
                </c:pt>
                <c:pt idx="48736" formatCode="General">
                  <c:v>32.799599999999998</c:v>
                </c:pt>
                <c:pt idx="48737" formatCode="General">
                  <c:v>32.8003</c:v>
                </c:pt>
                <c:pt idx="48738" formatCode="General">
                  <c:v>32.800899999999999</c:v>
                </c:pt>
                <c:pt idx="48739" formatCode="General">
                  <c:v>32.801600000000001</c:v>
                </c:pt>
                <c:pt idx="48740" formatCode="General">
                  <c:v>32.802300000000002</c:v>
                </c:pt>
                <c:pt idx="48741" formatCode="General">
                  <c:v>32.802900000000001</c:v>
                </c:pt>
                <c:pt idx="48742" formatCode="General">
                  <c:v>32.803600000000003</c:v>
                </c:pt>
                <c:pt idx="48743" formatCode="General">
                  <c:v>32.804299999999998</c:v>
                </c:pt>
                <c:pt idx="48744" formatCode="General">
                  <c:v>32.805</c:v>
                </c:pt>
                <c:pt idx="48745" formatCode="General">
                  <c:v>32.805599999999998</c:v>
                </c:pt>
                <c:pt idx="48746" formatCode="General">
                  <c:v>32.8063</c:v>
                </c:pt>
                <c:pt idx="48747" formatCode="General">
                  <c:v>32.807000000000002</c:v>
                </c:pt>
                <c:pt idx="48748" formatCode="General">
                  <c:v>32.807699999999997</c:v>
                </c:pt>
                <c:pt idx="48749" formatCode="General">
                  <c:v>32.808300000000003</c:v>
                </c:pt>
                <c:pt idx="48750" formatCode="General">
                  <c:v>32.808999999999997</c:v>
                </c:pt>
                <c:pt idx="48751" formatCode="General">
                  <c:v>32.809699999999999</c:v>
                </c:pt>
                <c:pt idx="48752" formatCode="General">
                  <c:v>32.810299999999998</c:v>
                </c:pt>
                <c:pt idx="48753" formatCode="General">
                  <c:v>32.811</c:v>
                </c:pt>
                <c:pt idx="48754" formatCode="General">
                  <c:v>32.811700000000002</c:v>
                </c:pt>
                <c:pt idx="48755" formatCode="General">
                  <c:v>32.812399999999997</c:v>
                </c:pt>
                <c:pt idx="48756" formatCode="General">
                  <c:v>32.813000000000002</c:v>
                </c:pt>
                <c:pt idx="48757" formatCode="General">
                  <c:v>32.813699999999997</c:v>
                </c:pt>
                <c:pt idx="48758" formatCode="General">
                  <c:v>32.814399999999999</c:v>
                </c:pt>
                <c:pt idx="48759" formatCode="General">
                  <c:v>32.815100000000001</c:v>
                </c:pt>
                <c:pt idx="48760" formatCode="General">
                  <c:v>32.8157</c:v>
                </c:pt>
                <c:pt idx="48761" formatCode="General">
                  <c:v>32.816400000000002</c:v>
                </c:pt>
                <c:pt idx="48762" formatCode="General">
                  <c:v>32.817100000000003</c:v>
                </c:pt>
                <c:pt idx="48763" formatCode="General">
                  <c:v>32.817700000000002</c:v>
                </c:pt>
                <c:pt idx="48764" formatCode="General">
                  <c:v>32.818399999999997</c:v>
                </c:pt>
                <c:pt idx="48765" formatCode="General">
                  <c:v>32.819099999999999</c:v>
                </c:pt>
                <c:pt idx="48766" formatCode="General">
                  <c:v>32.819800000000001</c:v>
                </c:pt>
                <c:pt idx="48767" formatCode="General">
                  <c:v>32.820399999999999</c:v>
                </c:pt>
                <c:pt idx="48768" formatCode="General">
                  <c:v>32.821100000000001</c:v>
                </c:pt>
                <c:pt idx="48769" formatCode="General">
                  <c:v>32.821800000000003</c:v>
                </c:pt>
                <c:pt idx="48770" formatCode="General">
                  <c:v>32.822499999999998</c:v>
                </c:pt>
                <c:pt idx="48771" formatCode="General">
                  <c:v>32.823099999999997</c:v>
                </c:pt>
                <c:pt idx="48772" formatCode="General">
                  <c:v>32.823799999999999</c:v>
                </c:pt>
                <c:pt idx="48773" formatCode="General">
                  <c:v>32.8245</c:v>
                </c:pt>
                <c:pt idx="48774" formatCode="General">
                  <c:v>32.825200000000002</c:v>
                </c:pt>
                <c:pt idx="48775" formatCode="General">
                  <c:v>32.825800000000001</c:v>
                </c:pt>
                <c:pt idx="48776" formatCode="General">
                  <c:v>32.826500000000003</c:v>
                </c:pt>
                <c:pt idx="48777" formatCode="General">
                  <c:v>32.827199999999998</c:v>
                </c:pt>
                <c:pt idx="48778" formatCode="General">
                  <c:v>32.827800000000003</c:v>
                </c:pt>
                <c:pt idx="48779" formatCode="General">
                  <c:v>32.828499999999998</c:v>
                </c:pt>
                <c:pt idx="48780" formatCode="General">
                  <c:v>32.8292</c:v>
                </c:pt>
                <c:pt idx="48781" formatCode="General">
                  <c:v>32.829900000000002</c:v>
                </c:pt>
                <c:pt idx="48782" formatCode="General">
                  <c:v>32.830500000000001</c:v>
                </c:pt>
                <c:pt idx="48783" formatCode="General">
                  <c:v>32.831200000000003</c:v>
                </c:pt>
                <c:pt idx="48784" formatCode="General">
                  <c:v>32.831899999999997</c:v>
                </c:pt>
                <c:pt idx="48785" formatCode="General">
                  <c:v>32.832599999999999</c:v>
                </c:pt>
                <c:pt idx="48786" formatCode="General">
                  <c:v>32.833199999999998</c:v>
                </c:pt>
                <c:pt idx="48787" formatCode="General">
                  <c:v>32.8339</c:v>
                </c:pt>
                <c:pt idx="48788" formatCode="General">
                  <c:v>32.834600000000002</c:v>
                </c:pt>
                <c:pt idx="48789" formatCode="General">
                  <c:v>32.8352</c:v>
                </c:pt>
                <c:pt idx="48790" formatCode="General">
                  <c:v>32.835900000000002</c:v>
                </c:pt>
                <c:pt idx="48791" formatCode="General">
                  <c:v>32.836599999999997</c:v>
                </c:pt>
                <c:pt idx="48792" formatCode="General">
                  <c:v>32.837299999999999</c:v>
                </c:pt>
                <c:pt idx="48793" formatCode="General">
                  <c:v>32.837899999999998</c:v>
                </c:pt>
                <c:pt idx="48794" formatCode="General">
                  <c:v>32.8386</c:v>
                </c:pt>
                <c:pt idx="48795" formatCode="General">
                  <c:v>32.839300000000001</c:v>
                </c:pt>
                <c:pt idx="48796" formatCode="General">
                  <c:v>32.840000000000003</c:v>
                </c:pt>
                <c:pt idx="48797" formatCode="General">
                  <c:v>32.840600000000002</c:v>
                </c:pt>
                <c:pt idx="48798" formatCode="General">
                  <c:v>32.841299999999997</c:v>
                </c:pt>
                <c:pt idx="48799" formatCode="General">
                  <c:v>32.841999999999999</c:v>
                </c:pt>
                <c:pt idx="48800" formatCode="General">
                  <c:v>32.842700000000001</c:v>
                </c:pt>
                <c:pt idx="48801" formatCode="General">
                  <c:v>32.843299999999999</c:v>
                </c:pt>
                <c:pt idx="48802" formatCode="General">
                  <c:v>32.844000000000001</c:v>
                </c:pt>
                <c:pt idx="48803" formatCode="General">
                  <c:v>32.844700000000003</c:v>
                </c:pt>
                <c:pt idx="48804" formatCode="General">
                  <c:v>32.845300000000002</c:v>
                </c:pt>
                <c:pt idx="48805" formatCode="General">
                  <c:v>32.845999999999997</c:v>
                </c:pt>
                <c:pt idx="48806" formatCode="General">
                  <c:v>32.846699999999998</c:v>
                </c:pt>
                <c:pt idx="48807" formatCode="General">
                  <c:v>32.8474</c:v>
                </c:pt>
                <c:pt idx="48808" formatCode="General">
                  <c:v>32.847999999999999</c:v>
                </c:pt>
                <c:pt idx="48809" formatCode="General">
                  <c:v>32.848700000000001</c:v>
                </c:pt>
                <c:pt idx="48810" formatCode="General">
                  <c:v>32.849400000000003</c:v>
                </c:pt>
                <c:pt idx="48811" formatCode="General">
                  <c:v>32.850099999999998</c:v>
                </c:pt>
                <c:pt idx="48812" formatCode="General">
                  <c:v>32.850700000000003</c:v>
                </c:pt>
                <c:pt idx="48813" formatCode="General">
                  <c:v>32.851399999999998</c:v>
                </c:pt>
                <c:pt idx="48814" formatCode="General">
                  <c:v>32.8521</c:v>
                </c:pt>
                <c:pt idx="48815" formatCode="General">
                  <c:v>32.852699999999999</c:v>
                </c:pt>
                <c:pt idx="48816" formatCode="General">
                  <c:v>32.853400000000001</c:v>
                </c:pt>
                <c:pt idx="48817" formatCode="General">
                  <c:v>32.854100000000003</c:v>
                </c:pt>
                <c:pt idx="48818" formatCode="General">
                  <c:v>32.854799999999997</c:v>
                </c:pt>
                <c:pt idx="48819" formatCode="General">
                  <c:v>32.855400000000003</c:v>
                </c:pt>
                <c:pt idx="48820" formatCode="General">
                  <c:v>32.856099999999998</c:v>
                </c:pt>
                <c:pt idx="48821" formatCode="General">
                  <c:v>32.8568</c:v>
                </c:pt>
                <c:pt idx="48822" formatCode="General">
                  <c:v>32.857500000000002</c:v>
                </c:pt>
                <c:pt idx="48823" formatCode="General">
                  <c:v>32.8581</c:v>
                </c:pt>
                <c:pt idx="48824" formatCode="General">
                  <c:v>32.858800000000002</c:v>
                </c:pt>
                <c:pt idx="48825" formatCode="General">
                  <c:v>32.859499999999997</c:v>
                </c:pt>
                <c:pt idx="48826" formatCode="General">
                  <c:v>32.860100000000003</c:v>
                </c:pt>
                <c:pt idx="48827" formatCode="General">
                  <c:v>32.860799999999998</c:v>
                </c:pt>
                <c:pt idx="48828" formatCode="General">
                  <c:v>32.861499999999999</c:v>
                </c:pt>
                <c:pt idx="48829" formatCode="General">
                  <c:v>32.862200000000001</c:v>
                </c:pt>
                <c:pt idx="48830" formatCode="General">
                  <c:v>32.8628</c:v>
                </c:pt>
                <c:pt idx="48831" formatCode="General">
                  <c:v>32.863500000000002</c:v>
                </c:pt>
                <c:pt idx="48832" formatCode="General">
                  <c:v>32.864199999999997</c:v>
                </c:pt>
                <c:pt idx="48833" formatCode="General">
                  <c:v>32.864899999999999</c:v>
                </c:pt>
                <c:pt idx="48834" formatCode="General">
                  <c:v>32.865499999999997</c:v>
                </c:pt>
                <c:pt idx="48835" formatCode="General">
                  <c:v>32.866199999999999</c:v>
                </c:pt>
                <c:pt idx="48836" formatCode="General">
                  <c:v>32.866900000000001</c:v>
                </c:pt>
                <c:pt idx="48837" formatCode="General">
                  <c:v>32.867600000000003</c:v>
                </c:pt>
                <c:pt idx="48838" formatCode="General">
                  <c:v>32.868200000000002</c:v>
                </c:pt>
                <c:pt idx="48839" formatCode="General">
                  <c:v>32.868899999999996</c:v>
                </c:pt>
                <c:pt idx="48840" formatCode="General">
                  <c:v>32.869599999999998</c:v>
                </c:pt>
                <c:pt idx="48841" formatCode="General">
                  <c:v>32.870199999999997</c:v>
                </c:pt>
                <c:pt idx="48842" formatCode="General">
                  <c:v>32.870899999999999</c:v>
                </c:pt>
                <c:pt idx="48843" formatCode="General">
                  <c:v>32.871600000000001</c:v>
                </c:pt>
                <c:pt idx="48844" formatCode="General">
                  <c:v>32.872300000000003</c:v>
                </c:pt>
                <c:pt idx="48845" formatCode="General">
                  <c:v>32.872900000000001</c:v>
                </c:pt>
                <c:pt idx="48846" formatCode="General">
                  <c:v>32.873600000000003</c:v>
                </c:pt>
                <c:pt idx="48847" formatCode="General">
                  <c:v>32.874299999999998</c:v>
                </c:pt>
                <c:pt idx="48848" formatCode="General">
                  <c:v>32.875</c:v>
                </c:pt>
                <c:pt idx="48849" formatCode="General">
                  <c:v>32.875599999999999</c:v>
                </c:pt>
                <c:pt idx="48850" formatCode="General">
                  <c:v>32.876300000000001</c:v>
                </c:pt>
                <c:pt idx="48851" formatCode="General">
                  <c:v>32.877000000000002</c:v>
                </c:pt>
                <c:pt idx="48852" formatCode="General">
                  <c:v>32.877600000000001</c:v>
                </c:pt>
                <c:pt idx="48853" formatCode="General">
                  <c:v>32.878300000000003</c:v>
                </c:pt>
                <c:pt idx="48854" formatCode="General">
                  <c:v>32.878999999999998</c:v>
                </c:pt>
                <c:pt idx="48855" formatCode="General">
                  <c:v>32.8797</c:v>
                </c:pt>
                <c:pt idx="48856" formatCode="General">
                  <c:v>32.880299999999998</c:v>
                </c:pt>
                <c:pt idx="48857" formatCode="General">
                  <c:v>32.881</c:v>
                </c:pt>
                <c:pt idx="48858" formatCode="General">
                  <c:v>32.881700000000002</c:v>
                </c:pt>
                <c:pt idx="48859" formatCode="General">
                  <c:v>32.882399999999997</c:v>
                </c:pt>
                <c:pt idx="48860" formatCode="General">
                  <c:v>32.883000000000003</c:v>
                </c:pt>
                <c:pt idx="48861" formatCode="General">
                  <c:v>32.883699999999997</c:v>
                </c:pt>
                <c:pt idx="48862" formatCode="General">
                  <c:v>32.884399999999999</c:v>
                </c:pt>
                <c:pt idx="48863" formatCode="General">
                  <c:v>32.885100000000001</c:v>
                </c:pt>
                <c:pt idx="48864" formatCode="General">
                  <c:v>32.8857</c:v>
                </c:pt>
                <c:pt idx="48865" formatCode="General">
                  <c:v>32.886400000000002</c:v>
                </c:pt>
                <c:pt idx="48866" formatCode="General">
                  <c:v>32.887099999999997</c:v>
                </c:pt>
                <c:pt idx="48867" formatCode="General">
                  <c:v>32.887700000000002</c:v>
                </c:pt>
                <c:pt idx="48868" formatCode="General">
                  <c:v>32.888399999999997</c:v>
                </c:pt>
                <c:pt idx="48869" formatCode="General">
                  <c:v>32.889099999999999</c:v>
                </c:pt>
                <c:pt idx="48870" formatCode="General">
                  <c:v>32.889800000000001</c:v>
                </c:pt>
                <c:pt idx="48871" formatCode="General">
                  <c:v>32.8904</c:v>
                </c:pt>
                <c:pt idx="48872" formatCode="General">
                  <c:v>32.891100000000002</c:v>
                </c:pt>
                <c:pt idx="48873" formatCode="General">
                  <c:v>32.891800000000003</c:v>
                </c:pt>
                <c:pt idx="48874" formatCode="General">
                  <c:v>32.892499999999998</c:v>
                </c:pt>
                <c:pt idx="48875" formatCode="General">
                  <c:v>32.893099999999997</c:v>
                </c:pt>
                <c:pt idx="48876" formatCode="General">
                  <c:v>32.893799999999999</c:v>
                </c:pt>
                <c:pt idx="48877" formatCode="General">
                  <c:v>32.894500000000001</c:v>
                </c:pt>
                <c:pt idx="48878" formatCode="General">
                  <c:v>32.895099999999999</c:v>
                </c:pt>
                <c:pt idx="48879" formatCode="General">
                  <c:v>32.895800000000001</c:v>
                </c:pt>
                <c:pt idx="48880" formatCode="General">
                  <c:v>32.896500000000003</c:v>
                </c:pt>
                <c:pt idx="48881" formatCode="General">
                  <c:v>32.897199999999998</c:v>
                </c:pt>
                <c:pt idx="48882" formatCode="General">
                  <c:v>32.897799999999997</c:v>
                </c:pt>
                <c:pt idx="48883" formatCode="General">
                  <c:v>32.898499999999999</c:v>
                </c:pt>
                <c:pt idx="48884" formatCode="General">
                  <c:v>32.8992</c:v>
                </c:pt>
                <c:pt idx="48885" formatCode="General">
                  <c:v>32.899900000000002</c:v>
                </c:pt>
                <c:pt idx="48886" formatCode="General">
                  <c:v>32.900500000000001</c:v>
                </c:pt>
                <c:pt idx="48887" formatCode="General">
                  <c:v>32.901200000000003</c:v>
                </c:pt>
                <c:pt idx="48888" formatCode="General">
                  <c:v>32.901899999999998</c:v>
                </c:pt>
                <c:pt idx="48889" formatCode="General">
                  <c:v>32.902500000000003</c:v>
                </c:pt>
                <c:pt idx="48890" formatCode="General">
                  <c:v>32.903199999999998</c:v>
                </c:pt>
                <c:pt idx="48891" formatCode="General">
                  <c:v>32.9039</c:v>
                </c:pt>
                <c:pt idx="48892" formatCode="General">
                  <c:v>32.904600000000002</c:v>
                </c:pt>
                <c:pt idx="48893" formatCode="General">
                  <c:v>32.905200000000001</c:v>
                </c:pt>
                <c:pt idx="48894" formatCode="General">
                  <c:v>32.905900000000003</c:v>
                </c:pt>
                <c:pt idx="48895" formatCode="General">
                  <c:v>32.906599999999997</c:v>
                </c:pt>
                <c:pt idx="48896" formatCode="General">
                  <c:v>32.907299999999999</c:v>
                </c:pt>
                <c:pt idx="48897" formatCode="General">
                  <c:v>32.907899999999998</c:v>
                </c:pt>
                <c:pt idx="48898" formatCode="General">
                  <c:v>32.9086</c:v>
                </c:pt>
                <c:pt idx="48899" formatCode="General">
                  <c:v>32.909300000000002</c:v>
                </c:pt>
                <c:pt idx="48900" formatCode="General">
                  <c:v>32.909999999999997</c:v>
                </c:pt>
                <c:pt idx="48901" formatCode="General">
                  <c:v>32.910600000000002</c:v>
                </c:pt>
                <c:pt idx="48902" formatCode="General">
                  <c:v>32.911299999999997</c:v>
                </c:pt>
                <c:pt idx="48903" formatCode="General">
                  <c:v>32.911999999999999</c:v>
                </c:pt>
                <c:pt idx="48904" formatCode="General">
                  <c:v>32.912599999999998</c:v>
                </c:pt>
                <c:pt idx="48905" formatCode="General">
                  <c:v>32.9133</c:v>
                </c:pt>
                <c:pt idx="48906" formatCode="General">
                  <c:v>32.914000000000001</c:v>
                </c:pt>
                <c:pt idx="48907" formatCode="General">
                  <c:v>32.914700000000003</c:v>
                </c:pt>
                <c:pt idx="48908" formatCode="General">
                  <c:v>32.915300000000002</c:v>
                </c:pt>
                <c:pt idx="48909" formatCode="General">
                  <c:v>32.915999999999997</c:v>
                </c:pt>
                <c:pt idx="48910" formatCode="General">
                  <c:v>32.916699999999999</c:v>
                </c:pt>
                <c:pt idx="48911" formatCode="General">
                  <c:v>32.917400000000001</c:v>
                </c:pt>
                <c:pt idx="48912" formatCode="General">
                  <c:v>32.917999999999999</c:v>
                </c:pt>
                <c:pt idx="48913" formatCode="General">
                  <c:v>32.918700000000001</c:v>
                </c:pt>
                <c:pt idx="48914" formatCode="General">
                  <c:v>32.919400000000003</c:v>
                </c:pt>
                <c:pt idx="48915" formatCode="General">
                  <c:v>32.92</c:v>
                </c:pt>
                <c:pt idx="48916" formatCode="General">
                  <c:v>32.920699999999997</c:v>
                </c:pt>
                <c:pt idx="48917" formatCode="General">
                  <c:v>32.921399999999998</c:v>
                </c:pt>
                <c:pt idx="48918" formatCode="General">
                  <c:v>32.9221</c:v>
                </c:pt>
                <c:pt idx="48919" formatCode="General">
                  <c:v>32.922699999999999</c:v>
                </c:pt>
                <c:pt idx="48920" formatCode="General">
                  <c:v>32.923400000000001</c:v>
                </c:pt>
                <c:pt idx="48921" formatCode="General">
                  <c:v>32.924100000000003</c:v>
                </c:pt>
                <c:pt idx="48922" formatCode="General">
                  <c:v>32.924799999999998</c:v>
                </c:pt>
                <c:pt idx="48923" formatCode="General">
                  <c:v>32.925400000000003</c:v>
                </c:pt>
                <c:pt idx="48924" formatCode="General">
                  <c:v>32.926099999999998</c:v>
                </c:pt>
                <c:pt idx="48925" formatCode="General">
                  <c:v>32.9268</c:v>
                </c:pt>
                <c:pt idx="48926" formatCode="General">
                  <c:v>32.927399999999999</c:v>
                </c:pt>
                <c:pt idx="48927" formatCode="General">
                  <c:v>32.928100000000001</c:v>
                </c:pt>
                <c:pt idx="48928" formatCode="General">
                  <c:v>32.928800000000003</c:v>
                </c:pt>
                <c:pt idx="48929" formatCode="General">
                  <c:v>32.929499999999997</c:v>
                </c:pt>
                <c:pt idx="48930" formatCode="General">
                  <c:v>32.930100000000003</c:v>
                </c:pt>
                <c:pt idx="48931" formatCode="General">
                  <c:v>32.930799999999998</c:v>
                </c:pt>
                <c:pt idx="48932" formatCode="General">
                  <c:v>32.9315</c:v>
                </c:pt>
                <c:pt idx="48933" formatCode="General">
                  <c:v>32.932200000000002</c:v>
                </c:pt>
                <c:pt idx="48934" formatCode="General">
                  <c:v>32.9328</c:v>
                </c:pt>
                <c:pt idx="48935" formatCode="General">
                  <c:v>32.933500000000002</c:v>
                </c:pt>
                <c:pt idx="48936" formatCode="General">
                  <c:v>32.934199999999997</c:v>
                </c:pt>
                <c:pt idx="48937" formatCode="General">
                  <c:v>32.934899999999999</c:v>
                </c:pt>
                <c:pt idx="48938" formatCode="General">
                  <c:v>32.935499999999998</c:v>
                </c:pt>
                <c:pt idx="48939" formatCode="General">
                  <c:v>32.936199999999999</c:v>
                </c:pt>
                <c:pt idx="48940" formatCode="General">
                  <c:v>32.936900000000001</c:v>
                </c:pt>
                <c:pt idx="48941" formatCode="General">
                  <c:v>32.9375</c:v>
                </c:pt>
                <c:pt idx="48942" formatCode="General">
                  <c:v>32.938200000000002</c:v>
                </c:pt>
                <c:pt idx="48943" formatCode="General">
                  <c:v>32.938899999999997</c:v>
                </c:pt>
                <c:pt idx="48944" formatCode="General">
                  <c:v>32.939599999999999</c:v>
                </c:pt>
                <c:pt idx="48945" formatCode="General">
                  <c:v>32.940199999999997</c:v>
                </c:pt>
                <c:pt idx="48946" formatCode="General">
                  <c:v>32.940899999999999</c:v>
                </c:pt>
                <c:pt idx="48947" formatCode="General">
                  <c:v>32.941600000000001</c:v>
                </c:pt>
                <c:pt idx="48948" formatCode="General">
                  <c:v>32.942300000000003</c:v>
                </c:pt>
                <c:pt idx="48949" formatCode="General">
                  <c:v>32.942900000000002</c:v>
                </c:pt>
                <c:pt idx="48950" formatCode="General">
                  <c:v>32.943600000000004</c:v>
                </c:pt>
                <c:pt idx="48951" formatCode="General">
                  <c:v>32.944299999999998</c:v>
                </c:pt>
                <c:pt idx="48952" formatCode="General">
                  <c:v>32.944899999999997</c:v>
                </c:pt>
                <c:pt idx="48953" formatCode="General">
                  <c:v>32.945599999999999</c:v>
                </c:pt>
                <c:pt idx="48954" formatCode="General">
                  <c:v>32.946300000000001</c:v>
                </c:pt>
                <c:pt idx="48955" formatCode="General">
                  <c:v>32.947000000000003</c:v>
                </c:pt>
                <c:pt idx="48956" formatCode="General">
                  <c:v>32.947600000000001</c:v>
                </c:pt>
                <c:pt idx="48957" formatCode="General">
                  <c:v>32.948300000000003</c:v>
                </c:pt>
                <c:pt idx="48958" formatCode="General">
                  <c:v>32.948999999999998</c:v>
                </c:pt>
                <c:pt idx="48959" formatCode="General">
                  <c:v>32.9497</c:v>
                </c:pt>
                <c:pt idx="48960" formatCode="General">
                  <c:v>32.950299999999999</c:v>
                </c:pt>
                <c:pt idx="48961" formatCode="General">
                  <c:v>32.951000000000001</c:v>
                </c:pt>
                <c:pt idx="48962" formatCode="General">
                  <c:v>32.951700000000002</c:v>
                </c:pt>
                <c:pt idx="48963" formatCode="General">
                  <c:v>32.952399999999997</c:v>
                </c:pt>
                <c:pt idx="48964" formatCode="General">
                  <c:v>32.953000000000003</c:v>
                </c:pt>
                <c:pt idx="48965" formatCode="General">
                  <c:v>32.953699999999998</c:v>
                </c:pt>
                <c:pt idx="48966" formatCode="General">
                  <c:v>32.9544</c:v>
                </c:pt>
                <c:pt idx="48967" formatCode="General">
                  <c:v>32.954999999999998</c:v>
                </c:pt>
                <c:pt idx="48968" formatCode="General">
                  <c:v>32.9557</c:v>
                </c:pt>
                <c:pt idx="48969" formatCode="General">
                  <c:v>32.956400000000002</c:v>
                </c:pt>
                <c:pt idx="48970" formatCode="General">
                  <c:v>32.957099999999997</c:v>
                </c:pt>
                <c:pt idx="48971" formatCode="General">
                  <c:v>32.957700000000003</c:v>
                </c:pt>
                <c:pt idx="48972" formatCode="General">
                  <c:v>32.958399999999997</c:v>
                </c:pt>
                <c:pt idx="48973" formatCode="General">
                  <c:v>32.959099999999999</c:v>
                </c:pt>
                <c:pt idx="48974" formatCode="General">
                  <c:v>32.959800000000001</c:v>
                </c:pt>
                <c:pt idx="48975" formatCode="General">
                  <c:v>32.9604</c:v>
                </c:pt>
                <c:pt idx="48976" formatCode="General">
                  <c:v>32.961100000000002</c:v>
                </c:pt>
                <c:pt idx="48977" formatCode="General">
                  <c:v>32.961799999999997</c:v>
                </c:pt>
                <c:pt idx="48978" formatCode="General">
                  <c:v>32.962400000000002</c:v>
                </c:pt>
                <c:pt idx="48979" formatCode="General">
                  <c:v>32.963099999999997</c:v>
                </c:pt>
                <c:pt idx="48980" formatCode="General">
                  <c:v>32.963799999999999</c:v>
                </c:pt>
                <c:pt idx="48981" formatCode="General">
                  <c:v>32.964500000000001</c:v>
                </c:pt>
                <c:pt idx="48982" formatCode="General">
                  <c:v>32.9651</c:v>
                </c:pt>
                <c:pt idx="48983" formatCode="General">
                  <c:v>32.965800000000002</c:v>
                </c:pt>
                <c:pt idx="48984" formatCode="General">
                  <c:v>32.966500000000003</c:v>
                </c:pt>
                <c:pt idx="48985" formatCode="General">
                  <c:v>32.967199999999998</c:v>
                </c:pt>
                <c:pt idx="48986" formatCode="General">
                  <c:v>32.967799999999997</c:v>
                </c:pt>
                <c:pt idx="48987" formatCode="General">
                  <c:v>32.968499999999999</c:v>
                </c:pt>
                <c:pt idx="48988" formatCode="General">
                  <c:v>32.969200000000001</c:v>
                </c:pt>
                <c:pt idx="48989" formatCode="General">
                  <c:v>32.969799999999999</c:v>
                </c:pt>
                <c:pt idx="48990" formatCode="General">
                  <c:v>32.970500000000001</c:v>
                </c:pt>
                <c:pt idx="48991" formatCode="General">
                  <c:v>32.971200000000003</c:v>
                </c:pt>
                <c:pt idx="48992" formatCode="General">
                  <c:v>32.971899999999998</c:v>
                </c:pt>
                <c:pt idx="48993" formatCode="General">
                  <c:v>32.972499999999997</c:v>
                </c:pt>
                <c:pt idx="48994" formatCode="General">
                  <c:v>32.973199999999999</c:v>
                </c:pt>
                <c:pt idx="48995" formatCode="General">
                  <c:v>32.9739</c:v>
                </c:pt>
                <c:pt idx="48996" formatCode="General">
                  <c:v>32.974600000000002</c:v>
                </c:pt>
                <c:pt idx="48997" formatCode="General">
                  <c:v>32.975200000000001</c:v>
                </c:pt>
                <c:pt idx="48998" formatCode="General">
                  <c:v>32.975900000000003</c:v>
                </c:pt>
                <c:pt idx="48999" formatCode="General">
                  <c:v>32.976599999999998</c:v>
                </c:pt>
                <c:pt idx="49000" formatCode="General">
                  <c:v>32.9773</c:v>
                </c:pt>
                <c:pt idx="49001" formatCode="General">
                  <c:v>32.977899999999998</c:v>
                </c:pt>
                <c:pt idx="49002" formatCode="General">
                  <c:v>32.9786</c:v>
                </c:pt>
                <c:pt idx="49003" formatCode="General">
                  <c:v>32.979300000000002</c:v>
                </c:pt>
                <c:pt idx="49004" formatCode="General">
                  <c:v>32.979900000000001</c:v>
                </c:pt>
                <c:pt idx="49005" formatCode="General">
                  <c:v>32.980600000000003</c:v>
                </c:pt>
                <c:pt idx="49006" formatCode="General">
                  <c:v>32.981299999999997</c:v>
                </c:pt>
                <c:pt idx="49007" formatCode="General">
                  <c:v>32.981999999999999</c:v>
                </c:pt>
                <c:pt idx="49008" formatCode="General">
                  <c:v>32.982599999999998</c:v>
                </c:pt>
                <c:pt idx="49009" formatCode="General">
                  <c:v>32.9833</c:v>
                </c:pt>
                <c:pt idx="49010" formatCode="General">
                  <c:v>32.984000000000002</c:v>
                </c:pt>
                <c:pt idx="49011" formatCode="General">
                  <c:v>32.984699999999997</c:v>
                </c:pt>
                <c:pt idx="49012" formatCode="General">
                  <c:v>32.985300000000002</c:v>
                </c:pt>
                <c:pt idx="49013" formatCode="General">
                  <c:v>32.985999999999997</c:v>
                </c:pt>
                <c:pt idx="49014" formatCode="General">
                  <c:v>32.986699999999999</c:v>
                </c:pt>
                <c:pt idx="49015" formatCode="General">
                  <c:v>32.987299999999998</c:v>
                </c:pt>
                <c:pt idx="49016" formatCode="General">
                  <c:v>32.988</c:v>
                </c:pt>
                <c:pt idx="49017" formatCode="General">
                  <c:v>32.988700000000001</c:v>
                </c:pt>
                <c:pt idx="49018" formatCode="General">
                  <c:v>32.989400000000003</c:v>
                </c:pt>
                <c:pt idx="49019" formatCode="General">
                  <c:v>32.99</c:v>
                </c:pt>
                <c:pt idx="49020" formatCode="General">
                  <c:v>32.990699999999997</c:v>
                </c:pt>
                <c:pt idx="49021" formatCode="General">
                  <c:v>32.991399999999999</c:v>
                </c:pt>
                <c:pt idx="49022" formatCode="General">
                  <c:v>32.992100000000001</c:v>
                </c:pt>
                <c:pt idx="49023" formatCode="General">
                  <c:v>32.992699999999999</c:v>
                </c:pt>
                <c:pt idx="49024" formatCode="General">
                  <c:v>32.993400000000001</c:v>
                </c:pt>
                <c:pt idx="49025" formatCode="General">
                  <c:v>32.994100000000003</c:v>
                </c:pt>
                <c:pt idx="49026" formatCode="General">
                  <c:v>32.994799999999998</c:v>
                </c:pt>
                <c:pt idx="49027" formatCode="General">
                  <c:v>32.995399999999997</c:v>
                </c:pt>
                <c:pt idx="49028" formatCode="General">
                  <c:v>32.996099999999998</c:v>
                </c:pt>
                <c:pt idx="49029" formatCode="General">
                  <c:v>32.9968</c:v>
                </c:pt>
                <c:pt idx="49030" formatCode="General">
                  <c:v>32.997399999999999</c:v>
                </c:pt>
                <c:pt idx="49031" formatCode="General">
                  <c:v>32.998100000000001</c:v>
                </c:pt>
                <c:pt idx="49032" formatCode="General">
                  <c:v>32.998800000000003</c:v>
                </c:pt>
                <c:pt idx="49033" formatCode="General">
                  <c:v>32.999499999999998</c:v>
                </c:pt>
                <c:pt idx="49034" formatCode="General">
                  <c:v>33.000100000000003</c:v>
                </c:pt>
                <c:pt idx="49035" formatCode="General">
                  <c:v>33.000799999999998</c:v>
                </c:pt>
                <c:pt idx="49036" formatCode="General">
                  <c:v>33.0015</c:v>
                </c:pt>
                <c:pt idx="49037" formatCode="General">
                  <c:v>33.002200000000002</c:v>
                </c:pt>
                <c:pt idx="49038" formatCode="General">
                  <c:v>33.002800000000001</c:v>
                </c:pt>
                <c:pt idx="49039" formatCode="General">
                  <c:v>33.003500000000003</c:v>
                </c:pt>
                <c:pt idx="49040" formatCode="General">
                  <c:v>33.004199999999997</c:v>
                </c:pt>
                <c:pt idx="49041" formatCode="General">
                  <c:v>33.004800000000003</c:v>
                </c:pt>
                <c:pt idx="49042" formatCode="General">
                  <c:v>33.005499999999998</c:v>
                </c:pt>
                <c:pt idx="49043" formatCode="General">
                  <c:v>33.0062</c:v>
                </c:pt>
                <c:pt idx="49044" formatCode="General">
                  <c:v>33.006900000000002</c:v>
                </c:pt>
                <c:pt idx="49045" formatCode="General">
                  <c:v>33.0075</c:v>
                </c:pt>
                <c:pt idx="49046" formatCode="General">
                  <c:v>33.008200000000002</c:v>
                </c:pt>
                <c:pt idx="49047" formatCode="General">
                  <c:v>33.008899999999997</c:v>
                </c:pt>
                <c:pt idx="49048" formatCode="General">
                  <c:v>33.009599999999999</c:v>
                </c:pt>
                <c:pt idx="49049" formatCode="General">
                  <c:v>33.010199999999998</c:v>
                </c:pt>
                <c:pt idx="49050" formatCode="General">
                  <c:v>33.010899999999999</c:v>
                </c:pt>
                <c:pt idx="49051" formatCode="General">
                  <c:v>33.011600000000001</c:v>
                </c:pt>
                <c:pt idx="49052" formatCode="General">
                  <c:v>33.0122</c:v>
                </c:pt>
                <c:pt idx="49053" formatCode="General">
                  <c:v>33.012900000000002</c:v>
                </c:pt>
                <c:pt idx="49054" formatCode="General">
                  <c:v>33.013599999999997</c:v>
                </c:pt>
                <c:pt idx="49055" formatCode="General">
                  <c:v>33.014299999999999</c:v>
                </c:pt>
                <c:pt idx="49056" formatCode="General">
                  <c:v>33.014899999999997</c:v>
                </c:pt>
                <c:pt idx="49057" formatCode="General">
                  <c:v>33.015599999999999</c:v>
                </c:pt>
                <c:pt idx="49058" formatCode="General">
                  <c:v>33.016300000000001</c:v>
                </c:pt>
                <c:pt idx="49059" formatCode="General">
                  <c:v>33.017000000000003</c:v>
                </c:pt>
                <c:pt idx="49060" formatCode="General">
                  <c:v>33.017600000000002</c:v>
                </c:pt>
                <c:pt idx="49061" formatCode="General">
                  <c:v>33.018300000000004</c:v>
                </c:pt>
                <c:pt idx="49062" formatCode="General">
                  <c:v>33.018999999999998</c:v>
                </c:pt>
                <c:pt idx="49063" formatCode="General">
                  <c:v>33.0197</c:v>
                </c:pt>
                <c:pt idx="49064" formatCode="General">
                  <c:v>33.020299999999999</c:v>
                </c:pt>
                <c:pt idx="49065" formatCode="General">
                  <c:v>33.021000000000001</c:v>
                </c:pt>
                <c:pt idx="49066" formatCode="General">
                  <c:v>33.021700000000003</c:v>
                </c:pt>
                <c:pt idx="49067" formatCode="General">
                  <c:v>33.022300000000001</c:v>
                </c:pt>
                <c:pt idx="49068" formatCode="General">
                  <c:v>33.023000000000003</c:v>
                </c:pt>
                <c:pt idx="49069" formatCode="General">
                  <c:v>33.023699999999998</c:v>
                </c:pt>
                <c:pt idx="49070" formatCode="General">
                  <c:v>33.0244</c:v>
                </c:pt>
                <c:pt idx="49071" formatCode="General">
                  <c:v>33.024999999999999</c:v>
                </c:pt>
                <c:pt idx="49072" formatCode="General">
                  <c:v>33.025700000000001</c:v>
                </c:pt>
                <c:pt idx="49073" formatCode="General">
                  <c:v>33.026400000000002</c:v>
                </c:pt>
                <c:pt idx="49074" formatCode="General">
                  <c:v>33.027099999999997</c:v>
                </c:pt>
                <c:pt idx="49075" formatCode="General">
                  <c:v>33.027700000000003</c:v>
                </c:pt>
                <c:pt idx="49076" formatCode="General">
                  <c:v>33.028399999999998</c:v>
                </c:pt>
                <c:pt idx="49077" formatCode="General">
                  <c:v>33.0291</c:v>
                </c:pt>
                <c:pt idx="49078" formatCode="General">
                  <c:v>33.029699999999998</c:v>
                </c:pt>
                <c:pt idx="49079" formatCode="General">
                  <c:v>33.0304</c:v>
                </c:pt>
                <c:pt idx="49080" formatCode="General">
                  <c:v>33.031100000000002</c:v>
                </c:pt>
                <c:pt idx="49081" formatCode="General">
                  <c:v>33.031799999999997</c:v>
                </c:pt>
                <c:pt idx="49082" formatCode="General">
                  <c:v>33.032400000000003</c:v>
                </c:pt>
                <c:pt idx="49083" formatCode="General">
                  <c:v>33.033099999999997</c:v>
                </c:pt>
                <c:pt idx="49084" formatCode="General">
                  <c:v>33.033799999999999</c:v>
                </c:pt>
                <c:pt idx="49085" formatCode="General">
                  <c:v>33.034500000000001</c:v>
                </c:pt>
                <c:pt idx="49086" formatCode="General">
                  <c:v>33.0351</c:v>
                </c:pt>
                <c:pt idx="49087" formatCode="General">
                  <c:v>33.035800000000002</c:v>
                </c:pt>
                <c:pt idx="49088" formatCode="General">
                  <c:v>33.036499999999997</c:v>
                </c:pt>
                <c:pt idx="49089" formatCode="General">
                  <c:v>33.037100000000002</c:v>
                </c:pt>
                <c:pt idx="49090" formatCode="General">
                  <c:v>33.037799999999997</c:v>
                </c:pt>
                <c:pt idx="49091" formatCode="General">
                  <c:v>33.038499999999999</c:v>
                </c:pt>
                <c:pt idx="49092" formatCode="General">
                  <c:v>33.039200000000001</c:v>
                </c:pt>
                <c:pt idx="49093" formatCode="General">
                  <c:v>33.0398</c:v>
                </c:pt>
                <c:pt idx="49094" formatCode="General">
                  <c:v>33.040500000000002</c:v>
                </c:pt>
                <c:pt idx="49095" formatCode="General">
                  <c:v>33.041200000000003</c:v>
                </c:pt>
                <c:pt idx="49096" formatCode="General">
                  <c:v>33.041899999999998</c:v>
                </c:pt>
                <c:pt idx="49097" formatCode="General">
                  <c:v>33.042499999999997</c:v>
                </c:pt>
                <c:pt idx="49098" formatCode="General">
                  <c:v>33.043199999999999</c:v>
                </c:pt>
                <c:pt idx="49099" formatCode="General">
                  <c:v>33.043900000000001</c:v>
                </c:pt>
                <c:pt idx="49100" formatCode="General">
                  <c:v>33.044600000000003</c:v>
                </c:pt>
                <c:pt idx="49101" formatCode="General">
                  <c:v>33.045200000000001</c:v>
                </c:pt>
                <c:pt idx="49102" formatCode="General">
                  <c:v>33.045900000000003</c:v>
                </c:pt>
                <c:pt idx="49103" formatCode="General">
                  <c:v>33.046599999999998</c:v>
                </c:pt>
                <c:pt idx="49104" formatCode="General">
                  <c:v>33.047199999999997</c:v>
                </c:pt>
                <c:pt idx="49105" formatCode="General">
                  <c:v>33.047899999999998</c:v>
                </c:pt>
                <c:pt idx="49106" formatCode="General">
                  <c:v>33.0486</c:v>
                </c:pt>
                <c:pt idx="49107" formatCode="General">
                  <c:v>33.049300000000002</c:v>
                </c:pt>
                <c:pt idx="49108" formatCode="General">
                  <c:v>33.049900000000001</c:v>
                </c:pt>
                <c:pt idx="49109" formatCode="General">
                  <c:v>33.050600000000003</c:v>
                </c:pt>
                <c:pt idx="49110" formatCode="General">
                  <c:v>33.051299999999998</c:v>
                </c:pt>
                <c:pt idx="49111" formatCode="General">
                  <c:v>33.052</c:v>
                </c:pt>
                <c:pt idx="49112" formatCode="General">
                  <c:v>33.052599999999998</c:v>
                </c:pt>
                <c:pt idx="49113" formatCode="General">
                  <c:v>33.0533</c:v>
                </c:pt>
                <c:pt idx="49114" formatCode="General">
                  <c:v>33.054000000000002</c:v>
                </c:pt>
                <c:pt idx="49115" formatCode="General">
                  <c:v>33.054600000000001</c:v>
                </c:pt>
                <c:pt idx="49116" formatCode="General">
                  <c:v>33.055300000000003</c:v>
                </c:pt>
                <c:pt idx="49117" formatCode="General">
                  <c:v>33.055999999999997</c:v>
                </c:pt>
                <c:pt idx="49118" formatCode="General">
                  <c:v>33.056699999999999</c:v>
                </c:pt>
                <c:pt idx="49119" formatCode="General">
                  <c:v>33.057299999999998</c:v>
                </c:pt>
                <c:pt idx="49120" formatCode="General">
                  <c:v>33.058</c:v>
                </c:pt>
                <c:pt idx="49121" formatCode="General">
                  <c:v>33.058700000000002</c:v>
                </c:pt>
                <c:pt idx="49122" formatCode="General">
                  <c:v>33.059399999999997</c:v>
                </c:pt>
                <c:pt idx="49123" formatCode="General">
                  <c:v>33.06</c:v>
                </c:pt>
                <c:pt idx="49124" formatCode="General">
                  <c:v>33.060699999999997</c:v>
                </c:pt>
                <c:pt idx="49125" formatCode="General">
                  <c:v>33.061399999999999</c:v>
                </c:pt>
                <c:pt idx="49126" formatCode="General">
                  <c:v>33.062100000000001</c:v>
                </c:pt>
                <c:pt idx="49127" formatCode="General">
                  <c:v>33.0627</c:v>
                </c:pt>
                <c:pt idx="49128" formatCode="General">
                  <c:v>33.063400000000001</c:v>
                </c:pt>
                <c:pt idx="49129" formatCode="General">
                  <c:v>33.064100000000003</c:v>
                </c:pt>
                <c:pt idx="49130" formatCode="General">
                  <c:v>33.064700000000002</c:v>
                </c:pt>
                <c:pt idx="49131" formatCode="General">
                  <c:v>33.065399999999997</c:v>
                </c:pt>
                <c:pt idx="49132" formatCode="General">
                  <c:v>33.066099999999999</c:v>
                </c:pt>
                <c:pt idx="49133" formatCode="General">
                  <c:v>33.066800000000001</c:v>
                </c:pt>
                <c:pt idx="49134" formatCode="General">
                  <c:v>33.067399999999999</c:v>
                </c:pt>
                <c:pt idx="49135" formatCode="General">
                  <c:v>33.068100000000001</c:v>
                </c:pt>
                <c:pt idx="49136" formatCode="General">
                  <c:v>33.068800000000003</c:v>
                </c:pt>
                <c:pt idx="49137" formatCode="General">
                  <c:v>33.069499999999998</c:v>
                </c:pt>
                <c:pt idx="49138" formatCode="General">
                  <c:v>33.070099999999996</c:v>
                </c:pt>
                <c:pt idx="49139" formatCode="General">
                  <c:v>33.070799999999998</c:v>
                </c:pt>
                <c:pt idx="49140" formatCode="General">
                  <c:v>33.0715</c:v>
                </c:pt>
                <c:pt idx="49141" formatCode="General">
                  <c:v>33.072099999999999</c:v>
                </c:pt>
                <c:pt idx="49142" formatCode="General">
                  <c:v>33.072800000000001</c:v>
                </c:pt>
                <c:pt idx="49143" formatCode="General">
                  <c:v>33.073500000000003</c:v>
                </c:pt>
                <c:pt idx="49144" formatCode="General">
                  <c:v>33.074199999999998</c:v>
                </c:pt>
                <c:pt idx="49145" formatCode="General">
                  <c:v>33.074800000000003</c:v>
                </c:pt>
                <c:pt idx="49146" formatCode="General">
                  <c:v>33.075499999999998</c:v>
                </c:pt>
                <c:pt idx="49147" formatCode="General">
                  <c:v>33.0762</c:v>
                </c:pt>
                <c:pt idx="49148" formatCode="General">
                  <c:v>33.076900000000002</c:v>
                </c:pt>
                <c:pt idx="49149" formatCode="General">
                  <c:v>33.077500000000001</c:v>
                </c:pt>
                <c:pt idx="49150" formatCode="General">
                  <c:v>33.078200000000002</c:v>
                </c:pt>
                <c:pt idx="49151" formatCode="General">
                  <c:v>33.078899999999997</c:v>
                </c:pt>
                <c:pt idx="49152" formatCode="General">
                  <c:v>33.079500000000003</c:v>
                </c:pt>
                <c:pt idx="49153" formatCode="General">
                  <c:v>33.080199999999998</c:v>
                </c:pt>
                <c:pt idx="49154" formatCode="General">
                  <c:v>33.0809</c:v>
                </c:pt>
                <c:pt idx="49155" formatCode="General">
                  <c:v>33.081600000000002</c:v>
                </c:pt>
                <c:pt idx="49156" formatCode="General">
                  <c:v>33.0822</c:v>
                </c:pt>
                <c:pt idx="49157" formatCode="General">
                  <c:v>33.082900000000002</c:v>
                </c:pt>
                <c:pt idx="49158" formatCode="General">
                  <c:v>33.083599999999997</c:v>
                </c:pt>
                <c:pt idx="49159" formatCode="General">
                  <c:v>33.084299999999999</c:v>
                </c:pt>
                <c:pt idx="49160" formatCode="General">
                  <c:v>33.084899999999998</c:v>
                </c:pt>
                <c:pt idx="49161" formatCode="General">
                  <c:v>33.085599999999999</c:v>
                </c:pt>
                <c:pt idx="49162" formatCode="General">
                  <c:v>33.086300000000001</c:v>
                </c:pt>
                <c:pt idx="49163" formatCode="General">
                  <c:v>33.087000000000003</c:v>
                </c:pt>
                <c:pt idx="49164" formatCode="General">
                  <c:v>33.087600000000002</c:v>
                </c:pt>
                <c:pt idx="49165" formatCode="General">
                  <c:v>33.088299999999997</c:v>
                </c:pt>
                <c:pt idx="49166" formatCode="General">
                  <c:v>33.088999999999999</c:v>
                </c:pt>
                <c:pt idx="49167" formatCode="General">
                  <c:v>33.089599999999997</c:v>
                </c:pt>
                <c:pt idx="49168" formatCode="General">
                  <c:v>33.090299999999999</c:v>
                </c:pt>
                <c:pt idx="49169" formatCode="General">
                  <c:v>33.091000000000001</c:v>
                </c:pt>
                <c:pt idx="49170" formatCode="General">
                  <c:v>33.091700000000003</c:v>
                </c:pt>
                <c:pt idx="49171" formatCode="General">
                  <c:v>33.092300000000002</c:v>
                </c:pt>
                <c:pt idx="49172" formatCode="General">
                  <c:v>33.093000000000004</c:v>
                </c:pt>
                <c:pt idx="49173" formatCode="General">
                  <c:v>33.093699999999998</c:v>
                </c:pt>
                <c:pt idx="49174" formatCode="General">
                  <c:v>33.0944</c:v>
                </c:pt>
                <c:pt idx="49175" formatCode="General">
                  <c:v>33.094999999999999</c:v>
                </c:pt>
                <c:pt idx="49176" formatCode="General">
                  <c:v>33.095700000000001</c:v>
                </c:pt>
                <c:pt idx="49177" formatCode="General">
                  <c:v>33.096400000000003</c:v>
                </c:pt>
                <c:pt idx="49178" formatCode="General">
                  <c:v>33.097000000000001</c:v>
                </c:pt>
                <c:pt idx="49179" formatCode="General">
                  <c:v>33.097700000000003</c:v>
                </c:pt>
                <c:pt idx="49180" formatCode="General">
                  <c:v>33.098399999999998</c:v>
                </c:pt>
                <c:pt idx="49181" formatCode="General">
                  <c:v>33.0991</c:v>
                </c:pt>
                <c:pt idx="49182" formatCode="General">
                  <c:v>33.099699999999999</c:v>
                </c:pt>
                <c:pt idx="49183" formatCode="General">
                  <c:v>33.1004</c:v>
                </c:pt>
                <c:pt idx="49184" formatCode="General">
                  <c:v>33.101100000000002</c:v>
                </c:pt>
                <c:pt idx="49185" formatCode="General">
                  <c:v>33.101799999999997</c:v>
                </c:pt>
                <c:pt idx="49186" formatCode="General">
                  <c:v>33.102400000000003</c:v>
                </c:pt>
                <c:pt idx="49187" formatCode="General">
                  <c:v>33.103099999999998</c:v>
                </c:pt>
                <c:pt idx="49188" formatCode="General">
                  <c:v>33.1038</c:v>
                </c:pt>
                <c:pt idx="49189" formatCode="General">
                  <c:v>33.104399999999998</c:v>
                </c:pt>
                <c:pt idx="49190" formatCode="General">
                  <c:v>33.1051</c:v>
                </c:pt>
                <c:pt idx="49191" formatCode="General">
                  <c:v>33.105800000000002</c:v>
                </c:pt>
                <c:pt idx="49192" formatCode="General">
                  <c:v>33.106499999999997</c:v>
                </c:pt>
                <c:pt idx="49193" formatCode="General">
                  <c:v>33.107100000000003</c:v>
                </c:pt>
                <c:pt idx="49194" formatCode="General">
                  <c:v>33.107799999999997</c:v>
                </c:pt>
                <c:pt idx="49195" formatCode="General">
                  <c:v>33.108499999999999</c:v>
                </c:pt>
                <c:pt idx="49196" formatCode="General">
                  <c:v>33.109200000000001</c:v>
                </c:pt>
                <c:pt idx="49197" formatCode="General">
                  <c:v>33.1098</c:v>
                </c:pt>
                <c:pt idx="49198" formatCode="General">
                  <c:v>33.110500000000002</c:v>
                </c:pt>
                <c:pt idx="49199" formatCode="General">
                  <c:v>33.111199999999997</c:v>
                </c:pt>
                <c:pt idx="49200" formatCode="General">
                  <c:v>33.111899999999999</c:v>
                </c:pt>
                <c:pt idx="49201" formatCode="General">
                  <c:v>33.112499999999997</c:v>
                </c:pt>
                <c:pt idx="49202" formatCode="General">
                  <c:v>33.113199999999999</c:v>
                </c:pt>
                <c:pt idx="49203" formatCode="General">
                  <c:v>33.113900000000001</c:v>
                </c:pt>
                <c:pt idx="49204" formatCode="General">
                  <c:v>33.1145</c:v>
                </c:pt>
                <c:pt idx="49205" formatCode="General">
                  <c:v>33.115200000000002</c:v>
                </c:pt>
                <c:pt idx="49206" formatCode="General">
                  <c:v>33.115900000000003</c:v>
                </c:pt>
                <c:pt idx="49207" formatCode="General">
                  <c:v>33.116599999999998</c:v>
                </c:pt>
                <c:pt idx="49208" formatCode="General">
                  <c:v>33.117199999999997</c:v>
                </c:pt>
                <c:pt idx="49209" formatCode="General">
                  <c:v>33.117899999999999</c:v>
                </c:pt>
                <c:pt idx="49210" formatCode="General">
                  <c:v>33.118600000000001</c:v>
                </c:pt>
                <c:pt idx="49211" formatCode="General">
                  <c:v>33.119300000000003</c:v>
                </c:pt>
                <c:pt idx="49212" formatCode="General">
                  <c:v>33.119900000000001</c:v>
                </c:pt>
                <c:pt idx="49213" formatCode="General">
                  <c:v>33.120600000000003</c:v>
                </c:pt>
                <c:pt idx="49214" formatCode="General">
                  <c:v>33.121299999999998</c:v>
                </c:pt>
                <c:pt idx="49215" formatCode="General">
                  <c:v>33.121899999999997</c:v>
                </c:pt>
                <c:pt idx="49216" formatCode="General">
                  <c:v>33.122599999999998</c:v>
                </c:pt>
                <c:pt idx="49217" formatCode="General">
                  <c:v>33.1233</c:v>
                </c:pt>
                <c:pt idx="49218" formatCode="General">
                  <c:v>33.124000000000002</c:v>
                </c:pt>
                <c:pt idx="49219" formatCode="General">
                  <c:v>33.124600000000001</c:v>
                </c:pt>
                <c:pt idx="49220" formatCode="General">
                  <c:v>33.125300000000003</c:v>
                </c:pt>
                <c:pt idx="49221" formatCode="General">
                  <c:v>33.125999999999998</c:v>
                </c:pt>
                <c:pt idx="49222" formatCode="General">
                  <c:v>33.1267</c:v>
                </c:pt>
                <c:pt idx="49223" formatCode="General">
                  <c:v>33.127299999999998</c:v>
                </c:pt>
                <c:pt idx="49224" formatCode="General">
                  <c:v>33.128</c:v>
                </c:pt>
                <c:pt idx="49225" formatCode="General">
                  <c:v>33.128700000000002</c:v>
                </c:pt>
                <c:pt idx="49226" formatCode="General">
                  <c:v>33.129399999999997</c:v>
                </c:pt>
                <c:pt idx="49227" formatCode="General">
                  <c:v>33.130000000000003</c:v>
                </c:pt>
                <c:pt idx="49228" formatCode="General">
                  <c:v>33.130699999999997</c:v>
                </c:pt>
                <c:pt idx="49229" formatCode="General">
                  <c:v>33.131399999999999</c:v>
                </c:pt>
                <c:pt idx="49230" formatCode="General">
                  <c:v>33.131999999999998</c:v>
                </c:pt>
                <c:pt idx="49231" formatCode="General">
                  <c:v>33.1327</c:v>
                </c:pt>
                <c:pt idx="49232" formatCode="General">
                  <c:v>33.133400000000002</c:v>
                </c:pt>
                <c:pt idx="49233" formatCode="General">
                  <c:v>33.134099999999997</c:v>
                </c:pt>
                <c:pt idx="49234" formatCode="General">
                  <c:v>33.134700000000002</c:v>
                </c:pt>
                <c:pt idx="49235" formatCode="General">
                  <c:v>33.135399999999997</c:v>
                </c:pt>
                <c:pt idx="49236" formatCode="General">
                  <c:v>33.136099999999999</c:v>
                </c:pt>
                <c:pt idx="49237" formatCode="General">
                  <c:v>33.136800000000001</c:v>
                </c:pt>
                <c:pt idx="49238" formatCode="General">
                  <c:v>33.1374</c:v>
                </c:pt>
                <c:pt idx="49239" formatCode="General">
                  <c:v>33.138100000000001</c:v>
                </c:pt>
                <c:pt idx="49240" formatCode="General">
                  <c:v>33.138800000000003</c:v>
                </c:pt>
                <c:pt idx="49241" formatCode="General">
                  <c:v>33.139400000000002</c:v>
                </c:pt>
                <c:pt idx="49242" formatCode="General">
                  <c:v>33.140099999999997</c:v>
                </c:pt>
                <c:pt idx="49243" formatCode="General">
                  <c:v>33.140799999999999</c:v>
                </c:pt>
                <c:pt idx="49244" formatCode="General">
                  <c:v>33.141500000000001</c:v>
                </c:pt>
                <c:pt idx="49245" formatCode="General">
                  <c:v>33.142099999999999</c:v>
                </c:pt>
                <c:pt idx="49246" formatCode="General">
                  <c:v>33.142800000000001</c:v>
                </c:pt>
                <c:pt idx="49247" formatCode="General">
                  <c:v>33.143500000000003</c:v>
                </c:pt>
                <c:pt idx="49248" formatCode="General">
                  <c:v>33.144199999999998</c:v>
                </c:pt>
                <c:pt idx="49249" formatCode="General">
                  <c:v>33.144799999999996</c:v>
                </c:pt>
                <c:pt idx="49250" formatCode="General">
                  <c:v>33.145499999999998</c:v>
                </c:pt>
                <c:pt idx="49251" formatCode="General">
                  <c:v>33.1462</c:v>
                </c:pt>
                <c:pt idx="49252" formatCode="General">
                  <c:v>33.146799999999999</c:v>
                </c:pt>
                <c:pt idx="49253" formatCode="General">
                  <c:v>33.147500000000001</c:v>
                </c:pt>
                <c:pt idx="49254" formatCode="General">
                  <c:v>33.148200000000003</c:v>
                </c:pt>
                <c:pt idx="49255" formatCode="General">
                  <c:v>33.148899999999998</c:v>
                </c:pt>
                <c:pt idx="49256" formatCode="General">
                  <c:v>33.149500000000003</c:v>
                </c:pt>
                <c:pt idx="49257" formatCode="General">
                  <c:v>33.150199999999998</c:v>
                </c:pt>
                <c:pt idx="49258" formatCode="General">
                  <c:v>33.1509</c:v>
                </c:pt>
                <c:pt idx="49259" formatCode="General">
                  <c:v>33.151600000000002</c:v>
                </c:pt>
                <c:pt idx="49260" formatCode="General">
                  <c:v>33.152200000000001</c:v>
                </c:pt>
                <c:pt idx="49261" formatCode="General">
                  <c:v>33.152900000000002</c:v>
                </c:pt>
                <c:pt idx="49262" formatCode="General">
                  <c:v>33.153599999999997</c:v>
                </c:pt>
                <c:pt idx="49263" formatCode="General">
                  <c:v>33.154299999999999</c:v>
                </c:pt>
                <c:pt idx="49264" formatCode="General">
                  <c:v>33.154899999999998</c:v>
                </c:pt>
                <c:pt idx="49265" formatCode="General">
                  <c:v>33.1556</c:v>
                </c:pt>
                <c:pt idx="49266" formatCode="General">
                  <c:v>33.156300000000002</c:v>
                </c:pt>
                <c:pt idx="49267" formatCode="General">
                  <c:v>33.1569</c:v>
                </c:pt>
                <c:pt idx="49268" formatCode="General">
                  <c:v>33.157600000000002</c:v>
                </c:pt>
                <c:pt idx="49269" formatCode="General">
                  <c:v>33.158299999999997</c:v>
                </c:pt>
                <c:pt idx="49270" formatCode="General">
                  <c:v>33.158999999999999</c:v>
                </c:pt>
                <c:pt idx="49271" formatCode="General">
                  <c:v>33.159599999999998</c:v>
                </c:pt>
                <c:pt idx="49272" formatCode="General">
                  <c:v>33.160299999999999</c:v>
                </c:pt>
                <c:pt idx="49273" formatCode="General">
                  <c:v>33.161000000000001</c:v>
                </c:pt>
                <c:pt idx="49274" formatCode="General">
                  <c:v>33.161700000000003</c:v>
                </c:pt>
                <c:pt idx="49275" formatCode="General">
                  <c:v>33.162300000000002</c:v>
                </c:pt>
                <c:pt idx="49276" formatCode="General">
                  <c:v>33.162999999999997</c:v>
                </c:pt>
                <c:pt idx="49277" formatCode="General">
                  <c:v>33.163699999999999</c:v>
                </c:pt>
                <c:pt idx="49278" formatCode="General">
                  <c:v>33.164299999999997</c:v>
                </c:pt>
                <c:pt idx="49279" formatCode="General">
                  <c:v>33.164999999999999</c:v>
                </c:pt>
                <c:pt idx="49280" formatCode="General">
                  <c:v>33.165700000000001</c:v>
                </c:pt>
                <c:pt idx="49281" formatCode="General">
                  <c:v>33.166400000000003</c:v>
                </c:pt>
                <c:pt idx="49282" formatCode="General">
                  <c:v>33.167000000000002</c:v>
                </c:pt>
                <c:pt idx="49283" formatCode="General">
                  <c:v>33.167700000000004</c:v>
                </c:pt>
                <c:pt idx="49284" formatCode="General">
                  <c:v>33.168399999999998</c:v>
                </c:pt>
                <c:pt idx="49285" formatCode="General">
                  <c:v>33.1691</c:v>
                </c:pt>
                <c:pt idx="49286" formatCode="General">
                  <c:v>33.169699999999999</c:v>
                </c:pt>
                <c:pt idx="49287" formatCode="General">
                  <c:v>33.170400000000001</c:v>
                </c:pt>
                <c:pt idx="49288" formatCode="General">
                  <c:v>33.171100000000003</c:v>
                </c:pt>
                <c:pt idx="49289" formatCode="General">
                  <c:v>33.171799999999998</c:v>
                </c:pt>
                <c:pt idx="49290" formatCode="General">
                  <c:v>33.172400000000003</c:v>
                </c:pt>
                <c:pt idx="49291" formatCode="General">
                  <c:v>33.173099999999998</c:v>
                </c:pt>
                <c:pt idx="49292" formatCode="General">
                  <c:v>33.1738</c:v>
                </c:pt>
                <c:pt idx="49293" formatCode="General">
                  <c:v>33.174399999999999</c:v>
                </c:pt>
                <c:pt idx="49294" formatCode="General">
                  <c:v>33.1751</c:v>
                </c:pt>
                <c:pt idx="49295" formatCode="General">
                  <c:v>33.175800000000002</c:v>
                </c:pt>
                <c:pt idx="49296" formatCode="General">
                  <c:v>33.176499999999997</c:v>
                </c:pt>
                <c:pt idx="49297" formatCode="General">
                  <c:v>33.177100000000003</c:v>
                </c:pt>
                <c:pt idx="49298" formatCode="General">
                  <c:v>33.177799999999998</c:v>
                </c:pt>
                <c:pt idx="49299" formatCode="General">
                  <c:v>33.1785</c:v>
                </c:pt>
                <c:pt idx="49300" formatCode="General">
                  <c:v>33.179200000000002</c:v>
                </c:pt>
                <c:pt idx="49301" formatCode="General">
                  <c:v>33.1798</c:v>
                </c:pt>
                <c:pt idx="49302" formatCode="General">
                  <c:v>33.180500000000002</c:v>
                </c:pt>
                <c:pt idx="49303" formatCode="General">
                  <c:v>33.181199999999997</c:v>
                </c:pt>
                <c:pt idx="49304" formatCode="General">
                  <c:v>33.181800000000003</c:v>
                </c:pt>
                <c:pt idx="49305" formatCode="General">
                  <c:v>33.182499999999997</c:v>
                </c:pt>
                <c:pt idx="49306" formatCode="General">
                  <c:v>33.183199999999999</c:v>
                </c:pt>
                <c:pt idx="49307" formatCode="General">
                  <c:v>33.183900000000001</c:v>
                </c:pt>
                <c:pt idx="49308" formatCode="General">
                  <c:v>33.1845</c:v>
                </c:pt>
                <c:pt idx="49309" formatCode="General">
                  <c:v>33.185200000000002</c:v>
                </c:pt>
                <c:pt idx="49310" formatCode="General">
                  <c:v>33.185899999999997</c:v>
                </c:pt>
                <c:pt idx="49311" formatCode="General">
                  <c:v>33.186599999999999</c:v>
                </c:pt>
                <c:pt idx="49312" formatCode="General">
                  <c:v>33.187199999999997</c:v>
                </c:pt>
                <c:pt idx="49313" formatCode="General">
                  <c:v>33.187899999999999</c:v>
                </c:pt>
                <c:pt idx="49314" formatCode="General">
                  <c:v>33.188600000000001</c:v>
                </c:pt>
                <c:pt idx="49315" formatCode="General">
                  <c:v>33.1892</c:v>
                </c:pt>
                <c:pt idx="49316" formatCode="General">
                  <c:v>33.189900000000002</c:v>
                </c:pt>
                <c:pt idx="49317" formatCode="General">
                  <c:v>33.190600000000003</c:v>
                </c:pt>
                <c:pt idx="49318" formatCode="General">
                  <c:v>33.191299999999998</c:v>
                </c:pt>
                <c:pt idx="49319" formatCode="General">
                  <c:v>33.191899999999997</c:v>
                </c:pt>
                <c:pt idx="49320" formatCode="General">
                  <c:v>33.192599999999999</c:v>
                </c:pt>
                <c:pt idx="49321" formatCode="General">
                  <c:v>33.193300000000001</c:v>
                </c:pt>
                <c:pt idx="49322" formatCode="General">
                  <c:v>33.194000000000003</c:v>
                </c:pt>
                <c:pt idx="49323" formatCode="General">
                  <c:v>33.194600000000001</c:v>
                </c:pt>
                <c:pt idx="49324" formatCode="General">
                  <c:v>33.195300000000003</c:v>
                </c:pt>
                <c:pt idx="49325" formatCode="General">
                  <c:v>33.195999999999998</c:v>
                </c:pt>
                <c:pt idx="49326" formatCode="General">
                  <c:v>33.1967</c:v>
                </c:pt>
                <c:pt idx="49327" formatCode="General">
                  <c:v>33.197299999999998</c:v>
                </c:pt>
                <c:pt idx="49328" formatCode="General">
                  <c:v>33.198</c:v>
                </c:pt>
                <c:pt idx="49329" formatCode="General">
                  <c:v>33.198700000000002</c:v>
                </c:pt>
                <c:pt idx="49330" formatCode="General">
                  <c:v>33.199300000000001</c:v>
                </c:pt>
                <c:pt idx="49331" formatCode="General">
                  <c:v>33.200000000000003</c:v>
                </c:pt>
                <c:pt idx="49332" formatCode="General">
                  <c:v>33.200699999999998</c:v>
                </c:pt>
                <c:pt idx="49333" formatCode="General">
                  <c:v>33.2014</c:v>
                </c:pt>
                <c:pt idx="49334" formatCode="General">
                  <c:v>33.201999999999998</c:v>
                </c:pt>
                <c:pt idx="49335" formatCode="General">
                  <c:v>33.2027</c:v>
                </c:pt>
                <c:pt idx="49336" formatCode="General">
                  <c:v>33.203400000000002</c:v>
                </c:pt>
                <c:pt idx="49337" formatCode="General">
                  <c:v>33.204099999999997</c:v>
                </c:pt>
                <c:pt idx="49338" formatCode="General">
                  <c:v>33.204700000000003</c:v>
                </c:pt>
                <c:pt idx="49339" formatCode="General">
                  <c:v>33.205399999999997</c:v>
                </c:pt>
                <c:pt idx="49340" formatCode="General">
                  <c:v>33.206099999999999</c:v>
                </c:pt>
                <c:pt idx="49341" formatCode="General">
                  <c:v>33.206699999999998</c:v>
                </c:pt>
                <c:pt idx="49342" formatCode="General">
                  <c:v>33.2074</c:v>
                </c:pt>
                <c:pt idx="49343" formatCode="General">
                  <c:v>33.208100000000002</c:v>
                </c:pt>
                <c:pt idx="49344" formatCode="General">
                  <c:v>33.208799999999997</c:v>
                </c:pt>
                <c:pt idx="49345" formatCode="General">
                  <c:v>33.209400000000002</c:v>
                </c:pt>
                <c:pt idx="49346" formatCode="General">
                  <c:v>33.210099999999997</c:v>
                </c:pt>
                <c:pt idx="49347" formatCode="General">
                  <c:v>33.210799999999999</c:v>
                </c:pt>
                <c:pt idx="49348" formatCode="General">
                  <c:v>33.211500000000001</c:v>
                </c:pt>
                <c:pt idx="49349" formatCode="General">
                  <c:v>33.2121</c:v>
                </c:pt>
                <c:pt idx="49350" formatCode="General">
                  <c:v>33.212800000000001</c:v>
                </c:pt>
                <c:pt idx="49351" formatCode="General">
                  <c:v>33.213500000000003</c:v>
                </c:pt>
                <c:pt idx="49352" formatCode="General">
                  <c:v>33.214100000000002</c:v>
                </c:pt>
                <c:pt idx="49353" formatCode="General">
                  <c:v>33.214799999999997</c:v>
                </c:pt>
                <c:pt idx="49354" formatCode="General">
                  <c:v>33.215499999999999</c:v>
                </c:pt>
                <c:pt idx="49355" formatCode="General">
                  <c:v>33.216200000000001</c:v>
                </c:pt>
                <c:pt idx="49356" formatCode="General">
                  <c:v>33.216799999999999</c:v>
                </c:pt>
                <c:pt idx="49357" formatCode="General">
                  <c:v>33.217500000000001</c:v>
                </c:pt>
                <c:pt idx="49358" formatCode="General">
                  <c:v>33.218200000000003</c:v>
                </c:pt>
                <c:pt idx="49359" formatCode="General">
                  <c:v>33.218899999999998</c:v>
                </c:pt>
                <c:pt idx="49360" formatCode="General">
                  <c:v>33.219499999999996</c:v>
                </c:pt>
                <c:pt idx="49361" formatCode="General">
                  <c:v>33.220199999999998</c:v>
                </c:pt>
                <c:pt idx="49362" formatCode="General">
                  <c:v>33.2209</c:v>
                </c:pt>
                <c:pt idx="49363" formatCode="General">
                  <c:v>33.221600000000002</c:v>
                </c:pt>
                <c:pt idx="49364" formatCode="General">
                  <c:v>33.222200000000001</c:v>
                </c:pt>
                <c:pt idx="49365" formatCode="General">
                  <c:v>33.222900000000003</c:v>
                </c:pt>
                <c:pt idx="49366" formatCode="General">
                  <c:v>33.223599999999998</c:v>
                </c:pt>
                <c:pt idx="49367" formatCode="General">
                  <c:v>33.224200000000003</c:v>
                </c:pt>
                <c:pt idx="49368" formatCode="General">
                  <c:v>33.224899999999998</c:v>
                </c:pt>
                <c:pt idx="49369" formatCode="General">
                  <c:v>33.2256</c:v>
                </c:pt>
                <c:pt idx="49370" formatCode="General">
                  <c:v>33.226300000000002</c:v>
                </c:pt>
                <c:pt idx="49371" formatCode="General">
                  <c:v>33.226900000000001</c:v>
                </c:pt>
                <c:pt idx="49372" formatCode="General">
                  <c:v>33.227600000000002</c:v>
                </c:pt>
                <c:pt idx="49373" formatCode="General">
                  <c:v>33.228299999999997</c:v>
                </c:pt>
                <c:pt idx="49374" formatCode="General">
                  <c:v>33.228999999999999</c:v>
                </c:pt>
                <c:pt idx="49375" formatCode="General">
                  <c:v>33.229599999999998</c:v>
                </c:pt>
                <c:pt idx="49376" formatCode="General">
                  <c:v>33.2303</c:v>
                </c:pt>
                <c:pt idx="49377" formatCode="General">
                  <c:v>33.231000000000002</c:v>
                </c:pt>
                <c:pt idx="49378" formatCode="General">
                  <c:v>33.2316</c:v>
                </c:pt>
                <c:pt idx="49379" formatCode="General">
                  <c:v>33.232300000000002</c:v>
                </c:pt>
                <c:pt idx="49380" formatCode="General">
                  <c:v>33.232999999999997</c:v>
                </c:pt>
                <c:pt idx="49381" formatCode="General">
                  <c:v>33.233699999999999</c:v>
                </c:pt>
                <c:pt idx="49382" formatCode="General">
                  <c:v>33.234299999999998</c:v>
                </c:pt>
                <c:pt idx="49383" formatCode="General">
                  <c:v>33.234999999999999</c:v>
                </c:pt>
                <c:pt idx="49384" formatCode="General">
                  <c:v>33.235700000000001</c:v>
                </c:pt>
                <c:pt idx="49385" formatCode="General">
                  <c:v>33.236400000000003</c:v>
                </c:pt>
                <c:pt idx="49386" formatCode="General">
                  <c:v>33.237000000000002</c:v>
                </c:pt>
                <c:pt idx="49387" formatCode="General">
                  <c:v>33.237699999999997</c:v>
                </c:pt>
                <c:pt idx="49388" formatCode="General">
                  <c:v>33.238399999999999</c:v>
                </c:pt>
                <c:pt idx="49389" formatCode="General">
                  <c:v>33.239100000000001</c:v>
                </c:pt>
                <c:pt idx="49390" formatCode="General">
                  <c:v>33.239699999999999</c:v>
                </c:pt>
                <c:pt idx="49391" formatCode="General">
                  <c:v>33.240400000000001</c:v>
                </c:pt>
                <c:pt idx="49392" formatCode="General">
                  <c:v>33.241100000000003</c:v>
                </c:pt>
                <c:pt idx="49393" formatCode="General">
                  <c:v>33.241700000000002</c:v>
                </c:pt>
                <c:pt idx="49394" formatCode="General">
                  <c:v>33.242400000000004</c:v>
                </c:pt>
                <c:pt idx="49395" formatCode="General">
                  <c:v>33.243099999999998</c:v>
                </c:pt>
                <c:pt idx="49396" formatCode="General">
                  <c:v>33.2438</c:v>
                </c:pt>
                <c:pt idx="49397" formatCode="General">
                  <c:v>33.244399999999999</c:v>
                </c:pt>
                <c:pt idx="49398" formatCode="General">
                  <c:v>33.245100000000001</c:v>
                </c:pt>
                <c:pt idx="49399" formatCode="General">
                  <c:v>33.245800000000003</c:v>
                </c:pt>
                <c:pt idx="49400" formatCode="General">
                  <c:v>33.246499999999997</c:v>
                </c:pt>
                <c:pt idx="49401" formatCode="General">
                  <c:v>33.247100000000003</c:v>
                </c:pt>
                <c:pt idx="49402" formatCode="General">
                  <c:v>33.247799999999998</c:v>
                </c:pt>
                <c:pt idx="49403" formatCode="General">
                  <c:v>33.2485</c:v>
                </c:pt>
                <c:pt idx="49404" formatCode="General">
                  <c:v>33.249099999999999</c:v>
                </c:pt>
                <c:pt idx="49405" formatCode="General">
                  <c:v>33.2498</c:v>
                </c:pt>
                <c:pt idx="49406" formatCode="General">
                  <c:v>33.250500000000002</c:v>
                </c:pt>
                <c:pt idx="49407" formatCode="General">
                  <c:v>33.251199999999997</c:v>
                </c:pt>
                <c:pt idx="49408" formatCode="General">
                  <c:v>33.251800000000003</c:v>
                </c:pt>
                <c:pt idx="49409" formatCode="General">
                  <c:v>33.252499999999998</c:v>
                </c:pt>
                <c:pt idx="49410" formatCode="General">
                  <c:v>33.2532</c:v>
                </c:pt>
                <c:pt idx="49411" formatCode="General">
                  <c:v>33.253900000000002</c:v>
                </c:pt>
                <c:pt idx="49412" formatCode="General">
                  <c:v>33.2545</c:v>
                </c:pt>
                <c:pt idx="49413" formatCode="General">
                  <c:v>33.255200000000002</c:v>
                </c:pt>
                <c:pt idx="49414" formatCode="General">
                  <c:v>33.255899999999997</c:v>
                </c:pt>
                <c:pt idx="49415" formatCode="General">
                  <c:v>33.256500000000003</c:v>
                </c:pt>
                <c:pt idx="49416" formatCode="General">
                  <c:v>33.257199999999997</c:v>
                </c:pt>
                <c:pt idx="49417" formatCode="General">
                  <c:v>33.257899999999999</c:v>
                </c:pt>
                <c:pt idx="49418" formatCode="General">
                  <c:v>33.258600000000001</c:v>
                </c:pt>
                <c:pt idx="49419" formatCode="General">
                  <c:v>33.2592</c:v>
                </c:pt>
                <c:pt idx="49420" formatCode="General">
                  <c:v>33.259900000000002</c:v>
                </c:pt>
                <c:pt idx="49421" formatCode="General">
                  <c:v>33.260599999999997</c:v>
                </c:pt>
                <c:pt idx="49422" formatCode="General">
                  <c:v>33.261299999999999</c:v>
                </c:pt>
                <c:pt idx="49423" formatCode="General">
                  <c:v>33.261899999999997</c:v>
                </c:pt>
                <c:pt idx="49424" formatCode="General">
                  <c:v>33.262599999999999</c:v>
                </c:pt>
                <c:pt idx="49425" formatCode="General">
                  <c:v>33.263300000000001</c:v>
                </c:pt>
                <c:pt idx="49426" formatCode="General">
                  <c:v>33.264000000000003</c:v>
                </c:pt>
                <c:pt idx="49427" formatCode="General">
                  <c:v>33.264600000000002</c:v>
                </c:pt>
                <c:pt idx="49428" formatCode="General">
                  <c:v>33.265300000000003</c:v>
                </c:pt>
                <c:pt idx="49429" formatCode="General">
                  <c:v>33.265999999999998</c:v>
                </c:pt>
                <c:pt idx="49430" formatCode="General">
                  <c:v>33.266599999999997</c:v>
                </c:pt>
                <c:pt idx="49431" formatCode="General">
                  <c:v>33.267299999999999</c:v>
                </c:pt>
                <c:pt idx="49432" formatCode="General">
                  <c:v>33.268000000000001</c:v>
                </c:pt>
                <c:pt idx="49433" formatCode="General">
                  <c:v>33.268700000000003</c:v>
                </c:pt>
                <c:pt idx="49434" formatCode="General">
                  <c:v>33.269300000000001</c:v>
                </c:pt>
                <c:pt idx="49435" formatCode="General">
                  <c:v>33.270000000000003</c:v>
                </c:pt>
                <c:pt idx="49436" formatCode="General">
                  <c:v>33.270699999999998</c:v>
                </c:pt>
                <c:pt idx="49437" formatCode="General">
                  <c:v>33.2714</c:v>
                </c:pt>
                <c:pt idx="49438" formatCode="General">
                  <c:v>33.271999999999998</c:v>
                </c:pt>
                <c:pt idx="49439" formatCode="General">
                  <c:v>33.2727</c:v>
                </c:pt>
                <c:pt idx="49440" formatCode="General">
                  <c:v>33.273400000000002</c:v>
                </c:pt>
                <c:pt idx="49441" formatCode="General">
                  <c:v>33.274000000000001</c:v>
                </c:pt>
                <c:pt idx="49442" formatCode="General">
                  <c:v>33.274700000000003</c:v>
                </c:pt>
                <c:pt idx="49443" formatCode="General">
                  <c:v>33.275399999999998</c:v>
                </c:pt>
                <c:pt idx="49444" formatCode="General">
                  <c:v>33.2761</c:v>
                </c:pt>
                <c:pt idx="49445" formatCode="General">
                  <c:v>33.276699999999998</c:v>
                </c:pt>
                <c:pt idx="49446" formatCode="General">
                  <c:v>33.2774</c:v>
                </c:pt>
                <c:pt idx="49447" formatCode="General">
                  <c:v>33.278100000000002</c:v>
                </c:pt>
                <c:pt idx="49448" formatCode="General">
                  <c:v>33.278799999999997</c:v>
                </c:pt>
                <c:pt idx="49449" formatCode="General">
                  <c:v>33.279400000000003</c:v>
                </c:pt>
                <c:pt idx="49450" formatCode="General">
                  <c:v>33.280099999999997</c:v>
                </c:pt>
                <c:pt idx="49451" formatCode="General">
                  <c:v>33.280799999999999</c:v>
                </c:pt>
                <c:pt idx="49452" formatCode="General">
                  <c:v>33.281500000000001</c:v>
                </c:pt>
                <c:pt idx="49453" formatCode="General">
                  <c:v>33.2821</c:v>
                </c:pt>
                <c:pt idx="49454" formatCode="General">
                  <c:v>33.282800000000002</c:v>
                </c:pt>
                <c:pt idx="49455" formatCode="General">
                  <c:v>33.283499999999997</c:v>
                </c:pt>
                <c:pt idx="49456" formatCode="General">
                  <c:v>33.284100000000002</c:v>
                </c:pt>
                <c:pt idx="49457" formatCode="General">
                  <c:v>33.284799999999997</c:v>
                </c:pt>
                <c:pt idx="49458" formatCode="General">
                  <c:v>33.285499999999999</c:v>
                </c:pt>
                <c:pt idx="49459" formatCode="General">
                  <c:v>33.286200000000001</c:v>
                </c:pt>
                <c:pt idx="49460" formatCode="General">
                  <c:v>33.286799999999999</c:v>
                </c:pt>
                <c:pt idx="49461" formatCode="General">
                  <c:v>33.287500000000001</c:v>
                </c:pt>
                <c:pt idx="49462" formatCode="General">
                  <c:v>33.288200000000003</c:v>
                </c:pt>
                <c:pt idx="49463" formatCode="General">
                  <c:v>33.288899999999998</c:v>
                </c:pt>
                <c:pt idx="49464" formatCode="General">
                  <c:v>33.289499999999997</c:v>
                </c:pt>
                <c:pt idx="49465" formatCode="General">
                  <c:v>33.290199999999999</c:v>
                </c:pt>
                <c:pt idx="49466" formatCode="General">
                  <c:v>33.290900000000001</c:v>
                </c:pt>
                <c:pt idx="49467" formatCode="General">
                  <c:v>33.291499999999999</c:v>
                </c:pt>
                <c:pt idx="49468" formatCode="General">
                  <c:v>33.292200000000001</c:v>
                </c:pt>
                <c:pt idx="49469" formatCode="General">
                  <c:v>33.292900000000003</c:v>
                </c:pt>
                <c:pt idx="49470" formatCode="General">
                  <c:v>33.293599999999998</c:v>
                </c:pt>
                <c:pt idx="49471" formatCode="General">
                  <c:v>33.294199999999996</c:v>
                </c:pt>
                <c:pt idx="49472" formatCode="General">
                  <c:v>33.294899999999998</c:v>
                </c:pt>
                <c:pt idx="49473" formatCode="General">
                  <c:v>33.2956</c:v>
                </c:pt>
                <c:pt idx="49474" formatCode="General">
                  <c:v>33.296300000000002</c:v>
                </c:pt>
                <c:pt idx="49475" formatCode="General">
                  <c:v>33.296900000000001</c:v>
                </c:pt>
                <c:pt idx="49476" formatCode="General">
                  <c:v>33.297600000000003</c:v>
                </c:pt>
                <c:pt idx="49477" formatCode="General">
                  <c:v>33.298299999999998</c:v>
                </c:pt>
                <c:pt idx="49478" formatCode="General">
                  <c:v>33.298900000000003</c:v>
                </c:pt>
                <c:pt idx="49479" formatCode="General">
                  <c:v>33.299599999999998</c:v>
                </c:pt>
                <c:pt idx="49480" formatCode="General">
                  <c:v>33.3003</c:v>
                </c:pt>
                <c:pt idx="49481" formatCode="General">
                  <c:v>33.301000000000002</c:v>
                </c:pt>
                <c:pt idx="49482" formatCode="General">
                  <c:v>33.301600000000001</c:v>
                </c:pt>
                <c:pt idx="49483" formatCode="General">
                  <c:v>33.302300000000002</c:v>
                </c:pt>
                <c:pt idx="49484" formatCode="General">
                  <c:v>33.302999999999997</c:v>
                </c:pt>
                <c:pt idx="49485" formatCode="General">
                  <c:v>33.303699999999999</c:v>
                </c:pt>
                <c:pt idx="49486" formatCode="General">
                  <c:v>33.304299999999998</c:v>
                </c:pt>
                <c:pt idx="49487" formatCode="General">
                  <c:v>33.305</c:v>
                </c:pt>
                <c:pt idx="49488" formatCode="General">
                  <c:v>33.305700000000002</c:v>
                </c:pt>
                <c:pt idx="49489" formatCode="General">
                  <c:v>33.306399999999996</c:v>
                </c:pt>
                <c:pt idx="49490" formatCode="General">
                  <c:v>33.307000000000002</c:v>
                </c:pt>
                <c:pt idx="49491" formatCode="General">
                  <c:v>33.307699999999997</c:v>
                </c:pt>
                <c:pt idx="49492" formatCode="General">
                  <c:v>33.308399999999999</c:v>
                </c:pt>
                <c:pt idx="49493" formatCode="General">
                  <c:v>33.308999999999997</c:v>
                </c:pt>
                <c:pt idx="49494" formatCode="General">
                  <c:v>33.309699999999999</c:v>
                </c:pt>
                <c:pt idx="49495" formatCode="General">
                  <c:v>33.310400000000001</c:v>
                </c:pt>
                <c:pt idx="49496" formatCode="General">
                  <c:v>33.311100000000003</c:v>
                </c:pt>
                <c:pt idx="49497" formatCode="General">
                  <c:v>33.311700000000002</c:v>
                </c:pt>
                <c:pt idx="49498" formatCode="General">
                  <c:v>33.312399999999997</c:v>
                </c:pt>
                <c:pt idx="49499" formatCode="General">
                  <c:v>33.313099999999999</c:v>
                </c:pt>
                <c:pt idx="49500" formatCode="General">
                  <c:v>33.313800000000001</c:v>
                </c:pt>
                <c:pt idx="49501" formatCode="General">
                  <c:v>33.314399999999999</c:v>
                </c:pt>
                <c:pt idx="49502" formatCode="General">
                  <c:v>33.315100000000001</c:v>
                </c:pt>
                <c:pt idx="49503" formatCode="General">
                  <c:v>33.315800000000003</c:v>
                </c:pt>
                <c:pt idx="49504" formatCode="General">
                  <c:v>33.316400000000002</c:v>
                </c:pt>
                <c:pt idx="49505" formatCode="General">
                  <c:v>33.317100000000003</c:v>
                </c:pt>
                <c:pt idx="49506" formatCode="General">
                  <c:v>33.317799999999998</c:v>
                </c:pt>
                <c:pt idx="49507" formatCode="General">
                  <c:v>33.3185</c:v>
                </c:pt>
                <c:pt idx="49508" formatCode="General">
                  <c:v>33.319099999999999</c:v>
                </c:pt>
                <c:pt idx="49509" formatCode="General">
                  <c:v>33.319800000000001</c:v>
                </c:pt>
                <c:pt idx="49510" formatCode="General">
                  <c:v>33.320500000000003</c:v>
                </c:pt>
                <c:pt idx="49511" formatCode="General">
                  <c:v>33.321199999999997</c:v>
                </c:pt>
                <c:pt idx="49512" formatCode="General">
                  <c:v>33.321800000000003</c:v>
                </c:pt>
                <c:pt idx="49513" formatCode="General">
                  <c:v>33.322499999999998</c:v>
                </c:pt>
                <c:pt idx="49514" formatCode="General">
                  <c:v>33.3232</c:v>
                </c:pt>
                <c:pt idx="49515" formatCode="General">
                  <c:v>33.323799999999999</c:v>
                </c:pt>
                <c:pt idx="49516" formatCode="General">
                  <c:v>33.3245</c:v>
                </c:pt>
                <c:pt idx="49517" formatCode="General">
                  <c:v>33.325200000000002</c:v>
                </c:pt>
                <c:pt idx="49518" formatCode="General">
                  <c:v>33.325899999999997</c:v>
                </c:pt>
                <c:pt idx="49519" formatCode="General">
                  <c:v>33.326500000000003</c:v>
                </c:pt>
                <c:pt idx="49520" formatCode="General">
                  <c:v>33.327199999999998</c:v>
                </c:pt>
                <c:pt idx="49521" formatCode="General">
                  <c:v>33.3279</c:v>
                </c:pt>
                <c:pt idx="49522" formatCode="General">
                  <c:v>33.328600000000002</c:v>
                </c:pt>
                <c:pt idx="49523" formatCode="General">
                  <c:v>33.3292</c:v>
                </c:pt>
                <c:pt idx="49524" formatCode="General">
                  <c:v>33.329900000000002</c:v>
                </c:pt>
                <c:pt idx="49525" formatCode="General">
                  <c:v>33.330599999999997</c:v>
                </c:pt>
                <c:pt idx="49526" formatCode="General">
                  <c:v>33.331299999999999</c:v>
                </c:pt>
                <c:pt idx="49527" formatCode="General">
                  <c:v>33.331899999999997</c:v>
                </c:pt>
                <c:pt idx="49528" formatCode="General">
                  <c:v>33.332599999999999</c:v>
                </c:pt>
                <c:pt idx="49529" formatCode="General">
                  <c:v>33.333300000000001</c:v>
                </c:pt>
                <c:pt idx="49530" formatCode="General">
                  <c:v>33.3339</c:v>
                </c:pt>
                <c:pt idx="49531" formatCode="General">
                  <c:v>33.334600000000002</c:v>
                </c:pt>
                <c:pt idx="49532" formatCode="General">
                  <c:v>33.335299999999997</c:v>
                </c:pt>
                <c:pt idx="49533" formatCode="General">
                  <c:v>33.335999999999999</c:v>
                </c:pt>
                <c:pt idx="49534" formatCode="General">
                  <c:v>33.336599999999997</c:v>
                </c:pt>
                <c:pt idx="49535" formatCode="General">
                  <c:v>33.337299999999999</c:v>
                </c:pt>
                <c:pt idx="49536" formatCode="General">
                  <c:v>33.338000000000001</c:v>
                </c:pt>
                <c:pt idx="49537" formatCode="General">
                  <c:v>33.338700000000003</c:v>
                </c:pt>
                <c:pt idx="49538" formatCode="General">
                  <c:v>33.339300000000001</c:v>
                </c:pt>
                <c:pt idx="49539" formatCode="General">
                  <c:v>33.340000000000003</c:v>
                </c:pt>
                <c:pt idx="49540" formatCode="General">
                  <c:v>33.340699999999998</c:v>
                </c:pt>
                <c:pt idx="49541" formatCode="General">
                  <c:v>33.341299999999997</c:v>
                </c:pt>
                <c:pt idx="49542" formatCode="General">
                  <c:v>33.341999999999999</c:v>
                </c:pt>
                <c:pt idx="49543" formatCode="General">
                  <c:v>33.342700000000001</c:v>
                </c:pt>
                <c:pt idx="49544" formatCode="General">
                  <c:v>33.343400000000003</c:v>
                </c:pt>
                <c:pt idx="49545" formatCode="General">
                  <c:v>33.344000000000001</c:v>
                </c:pt>
                <c:pt idx="49546" formatCode="General">
                  <c:v>33.344700000000003</c:v>
                </c:pt>
                <c:pt idx="49547" formatCode="General">
                  <c:v>33.345399999999998</c:v>
                </c:pt>
                <c:pt idx="49548" formatCode="General">
                  <c:v>33.3461</c:v>
                </c:pt>
                <c:pt idx="49549" formatCode="General">
                  <c:v>33.346699999999998</c:v>
                </c:pt>
                <c:pt idx="49550" formatCode="General">
                  <c:v>33.3474</c:v>
                </c:pt>
                <c:pt idx="49551" formatCode="General">
                  <c:v>33.348100000000002</c:v>
                </c:pt>
                <c:pt idx="49552" formatCode="General">
                  <c:v>33.348799999999997</c:v>
                </c:pt>
                <c:pt idx="49553" formatCode="General">
                  <c:v>33.349400000000003</c:v>
                </c:pt>
                <c:pt idx="49554" formatCode="General">
                  <c:v>33.350099999999998</c:v>
                </c:pt>
                <c:pt idx="49555" formatCode="General">
                  <c:v>33.3508</c:v>
                </c:pt>
                <c:pt idx="49556" formatCode="General">
                  <c:v>33.351399999999998</c:v>
                </c:pt>
                <c:pt idx="49557" formatCode="General">
                  <c:v>33.3521</c:v>
                </c:pt>
                <c:pt idx="49558" formatCode="General">
                  <c:v>33.352800000000002</c:v>
                </c:pt>
                <c:pt idx="49559" formatCode="General">
                  <c:v>33.353499999999997</c:v>
                </c:pt>
                <c:pt idx="49560" formatCode="General">
                  <c:v>33.354100000000003</c:v>
                </c:pt>
                <c:pt idx="49561" formatCode="General">
                  <c:v>33.354799999999997</c:v>
                </c:pt>
                <c:pt idx="49562" formatCode="General">
                  <c:v>33.355499999999999</c:v>
                </c:pt>
                <c:pt idx="49563" formatCode="General">
                  <c:v>33.356200000000001</c:v>
                </c:pt>
                <c:pt idx="49564" formatCode="General">
                  <c:v>33.3568</c:v>
                </c:pt>
                <c:pt idx="49565" formatCode="General">
                  <c:v>33.357500000000002</c:v>
                </c:pt>
                <c:pt idx="49566" formatCode="General">
                  <c:v>33.358199999999997</c:v>
                </c:pt>
                <c:pt idx="49567" formatCode="General">
                  <c:v>33.358800000000002</c:v>
                </c:pt>
                <c:pt idx="49568" formatCode="General">
                  <c:v>33.359499999999997</c:v>
                </c:pt>
                <c:pt idx="49569" formatCode="General">
                  <c:v>33.360199999999999</c:v>
                </c:pt>
                <c:pt idx="49570" formatCode="General">
                  <c:v>33.360900000000001</c:v>
                </c:pt>
                <c:pt idx="49571" formatCode="General">
                  <c:v>33.361499999999999</c:v>
                </c:pt>
                <c:pt idx="49572" formatCode="General">
                  <c:v>33.362200000000001</c:v>
                </c:pt>
                <c:pt idx="49573" formatCode="General">
                  <c:v>33.362900000000003</c:v>
                </c:pt>
                <c:pt idx="49574" formatCode="General">
                  <c:v>33.363599999999998</c:v>
                </c:pt>
                <c:pt idx="49575" formatCode="General">
                  <c:v>33.364199999999997</c:v>
                </c:pt>
                <c:pt idx="49576" formatCode="General">
                  <c:v>33.364899999999999</c:v>
                </c:pt>
                <c:pt idx="49577" formatCode="General">
                  <c:v>33.365600000000001</c:v>
                </c:pt>
                <c:pt idx="49578" formatCode="General">
                  <c:v>33.366199999999999</c:v>
                </c:pt>
                <c:pt idx="49579" formatCode="General">
                  <c:v>33.366900000000001</c:v>
                </c:pt>
                <c:pt idx="49580" formatCode="General">
                  <c:v>33.367600000000003</c:v>
                </c:pt>
                <c:pt idx="49581" formatCode="General">
                  <c:v>33.368299999999998</c:v>
                </c:pt>
                <c:pt idx="49582" formatCode="General">
                  <c:v>33.368899999999996</c:v>
                </c:pt>
                <c:pt idx="49583" formatCode="General">
                  <c:v>33.369599999999998</c:v>
                </c:pt>
                <c:pt idx="49584" formatCode="General">
                  <c:v>33.3703</c:v>
                </c:pt>
                <c:pt idx="49585" formatCode="General">
                  <c:v>33.371000000000002</c:v>
                </c:pt>
                <c:pt idx="49586" formatCode="General">
                  <c:v>33.371600000000001</c:v>
                </c:pt>
                <c:pt idx="49587" formatCode="General">
                  <c:v>33.372300000000003</c:v>
                </c:pt>
                <c:pt idx="49588" formatCode="General">
                  <c:v>33.372999999999998</c:v>
                </c:pt>
                <c:pt idx="49589" formatCode="General">
                  <c:v>33.373699999999999</c:v>
                </c:pt>
                <c:pt idx="49590" formatCode="General">
                  <c:v>33.374299999999998</c:v>
                </c:pt>
                <c:pt idx="49591" formatCode="General">
                  <c:v>33.375</c:v>
                </c:pt>
                <c:pt idx="49592" formatCode="General">
                  <c:v>33.375700000000002</c:v>
                </c:pt>
                <c:pt idx="49593" formatCode="General">
                  <c:v>33.376300000000001</c:v>
                </c:pt>
                <c:pt idx="49594" formatCode="General">
                  <c:v>33.377000000000002</c:v>
                </c:pt>
                <c:pt idx="49595" formatCode="General">
                  <c:v>33.377699999999997</c:v>
                </c:pt>
                <c:pt idx="49596" formatCode="General">
                  <c:v>33.378399999999999</c:v>
                </c:pt>
                <c:pt idx="49597" formatCode="General">
                  <c:v>33.378999999999998</c:v>
                </c:pt>
                <c:pt idx="49598" formatCode="General">
                  <c:v>33.3797</c:v>
                </c:pt>
                <c:pt idx="49599" formatCode="General">
                  <c:v>33.380400000000002</c:v>
                </c:pt>
                <c:pt idx="49600" formatCode="General">
                  <c:v>33.381100000000004</c:v>
                </c:pt>
                <c:pt idx="49601" formatCode="General">
                  <c:v>33.381700000000002</c:v>
                </c:pt>
                <c:pt idx="49602" formatCode="General">
                  <c:v>33.382399999999997</c:v>
                </c:pt>
                <c:pt idx="49603" formatCode="General">
                  <c:v>33.383099999999999</c:v>
                </c:pt>
                <c:pt idx="49604" formatCode="General">
                  <c:v>33.383699999999997</c:v>
                </c:pt>
                <c:pt idx="49605" formatCode="General">
                  <c:v>33.384399999999999</c:v>
                </c:pt>
                <c:pt idx="49606" formatCode="General">
                  <c:v>33.385100000000001</c:v>
                </c:pt>
                <c:pt idx="49607" formatCode="General">
                  <c:v>33.385800000000003</c:v>
                </c:pt>
                <c:pt idx="49608" formatCode="General">
                  <c:v>33.386400000000002</c:v>
                </c:pt>
                <c:pt idx="49609" formatCode="General">
                  <c:v>33.387099999999997</c:v>
                </c:pt>
                <c:pt idx="49610" formatCode="General">
                  <c:v>33.387799999999999</c:v>
                </c:pt>
                <c:pt idx="49611" formatCode="General">
                  <c:v>33.388500000000001</c:v>
                </c:pt>
                <c:pt idx="49612" formatCode="General">
                  <c:v>33.389099999999999</c:v>
                </c:pt>
                <c:pt idx="49613" formatCode="General">
                  <c:v>33.389800000000001</c:v>
                </c:pt>
                <c:pt idx="49614" formatCode="General">
                  <c:v>33.390500000000003</c:v>
                </c:pt>
                <c:pt idx="49615" formatCode="General">
                  <c:v>33.391199999999998</c:v>
                </c:pt>
                <c:pt idx="49616" formatCode="General">
                  <c:v>33.391800000000003</c:v>
                </c:pt>
                <c:pt idx="49617" formatCode="General">
                  <c:v>33.392499999999998</c:v>
                </c:pt>
                <c:pt idx="49618" formatCode="General">
                  <c:v>33.3932</c:v>
                </c:pt>
                <c:pt idx="49619" formatCode="General">
                  <c:v>33.393799999999999</c:v>
                </c:pt>
                <c:pt idx="49620" formatCode="General">
                  <c:v>33.394500000000001</c:v>
                </c:pt>
                <c:pt idx="49621" formatCode="General">
                  <c:v>33.395200000000003</c:v>
                </c:pt>
                <c:pt idx="49622" formatCode="General">
                  <c:v>33.395899999999997</c:v>
                </c:pt>
                <c:pt idx="49623" formatCode="General">
                  <c:v>33.396500000000003</c:v>
                </c:pt>
                <c:pt idx="49624" formatCode="General">
                  <c:v>33.397199999999998</c:v>
                </c:pt>
                <c:pt idx="49625" formatCode="General">
                  <c:v>33.3979</c:v>
                </c:pt>
                <c:pt idx="49626" formatCode="General">
                  <c:v>33.398600000000002</c:v>
                </c:pt>
                <c:pt idx="49627" formatCode="General">
                  <c:v>33.3992</c:v>
                </c:pt>
                <c:pt idx="49628" formatCode="General">
                  <c:v>33.399900000000002</c:v>
                </c:pt>
                <c:pt idx="49629" formatCode="General">
                  <c:v>33.400599999999997</c:v>
                </c:pt>
                <c:pt idx="49630" formatCode="General">
                  <c:v>33.401200000000003</c:v>
                </c:pt>
                <c:pt idx="49631" formatCode="General">
                  <c:v>33.401899999999998</c:v>
                </c:pt>
                <c:pt idx="49632" formatCode="General">
                  <c:v>33.4026</c:v>
                </c:pt>
                <c:pt idx="49633" formatCode="General">
                  <c:v>33.403300000000002</c:v>
                </c:pt>
                <c:pt idx="49634" formatCode="General">
                  <c:v>33.4039</c:v>
                </c:pt>
                <c:pt idx="49635" formatCode="General">
                  <c:v>33.404600000000002</c:v>
                </c:pt>
                <c:pt idx="49636" formatCode="General">
                  <c:v>33.405299999999997</c:v>
                </c:pt>
                <c:pt idx="49637" formatCode="General">
                  <c:v>33.405999999999999</c:v>
                </c:pt>
                <c:pt idx="49638" formatCode="General">
                  <c:v>33.406599999999997</c:v>
                </c:pt>
                <c:pt idx="49639" formatCode="General">
                  <c:v>33.407299999999999</c:v>
                </c:pt>
                <c:pt idx="49640" formatCode="General">
                  <c:v>33.408000000000001</c:v>
                </c:pt>
                <c:pt idx="49641" formatCode="General">
                  <c:v>33.4086</c:v>
                </c:pt>
                <c:pt idx="49642" formatCode="General">
                  <c:v>33.409300000000002</c:v>
                </c:pt>
                <c:pt idx="49643" formatCode="General">
                  <c:v>33.409999999999997</c:v>
                </c:pt>
                <c:pt idx="49644" formatCode="General">
                  <c:v>33.410699999999999</c:v>
                </c:pt>
                <c:pt idx="49645" formatCode="General">
                  <c:v>33.411299999999997</c:v>
                </c:pt>
                <c:pt idx="49646" formatCode="General">
                  <c:v>33.411999999999999</c:v>
                </c:pt>
                <c:pt idx="49647" formatCode="General">
                  <c:v>33.412700000000001</c:v>
                </c:pt>
                <c:pt idx="49648" formatCode="General">
                  <c:v>33.413400000000003</c:v>
                </c:pt>
                <c:pt idx="49649" formatCode="General">
                  <c:v>33.414000000000001</c:v>
                </c:pt>
                <c:pt idx="49650" formatCode="General">
                  <c:v>33.414700000000003</c:v>
                </c:pt>
                <c:pt idx="49651" formatCode="General">
                  <c:v>33.415399999999998</c:v>
                </c:pt>
                <c:pt idx="49652" formatCode="General">
                  <c:v>33.4161</c:v>
                </c:pt>
                <c:pt idx="49653" formatCode="General">
                  <c:v>33.416699999999999</c:v>
                </c:pt>
                <c:pt idx="49654" formatCode="General">
                  <c:v>33.417400000000001</c:v>
                </c:pt>
                <c:pt idx="49655" formatCode="General">
                  <c:v>33.418100000000003</c:v>
                </c:pt>
                <c:pt idx="49656" formatCode="General">
                  <c:v>33.418700000000001</c:v>
                </c:pt>
                <c:pt idx="49657" formatCode="General">
                  <c:v>33.419400000000003</c:v>
                </c:pt>
                <c:pt idx="49658" formatCode="General">
                  <c:v>33.420099999999998</c:v>
                </c:pt>
                <c:pt idx="49659" formatCode="General">
                  <c:v>33.4208</c:v>
                </c:pt>
                <c:pt idx="49660" formatCode="General">
                  <c:v>33.421399999999998</c:v>
                </c:pt>
                <c:pt idx="49661" formatCode="General">
                  <c:v>33.4221</c:v>
                </c:pt>
                <c:pt idx="49662" formatCode="General">
                  <c:v>33.422800000000002</c:v>
                </c:pt>
                <c:pt idx="49663" formatCode="General">
                  <c:v>33.423499999999997</c:v>
                </c:pt>
                <c:pt idx="49664" formatCode="General">
                  <c:v>33.424100000000003</c:v>
                </c:pt>
                <c:pt idx="49665" formatCode="General">
                  <c:v>33.424799999999998</c:v>
                </c:pt>
                <c:pt idx="49666" formatCode="General">
                  <c:v>33.4255</c:v>
                </c:pt>
                <c:pt idx="49667" formatCode="General">
                  <c:v>33.426099999999998</c:v>
                </c:pt>
                <c:pt idx="49668" formatCode="General">
                  <c:v>33.4268</c:v>
                </c:pt>
                <c:pt idx="49669" formatCode="General">
                  <c:v>33.427500000000002</c:v>
                </c:pt>
                <c:pt idx="49670" formatCode="General">
                  <c:v>33.428199999999997</c:v>
                </c:pt>
                <c:pt idx="49671" formatCode="General">
                  <c:v>33.428800000000003</c:v>
                </c:pt>
                <c:pt idx="49672" formatCode="General">
                  <c:v>33.429499999999997</c:v>
                </c:pt>
                <c:pt idx="49673" formatCode="General">
                  <c:v>33.430199999999999</c:v>
                </c:pt>
                <c:pt idx="49674" formatCode="General">
                  <c:v>33.430900000000001</c:v>
                </c:pt>
                <c:pt idx="49675" formatCode="General">
                  <c:v>33.4315</c:v>
                </c:pt>
                <c:pt idx="49676" formatCode="General">
                  <c:v>33.432200000000002</c:v>
                </c:pt>
                <c:pt idx="49677" formatCode="General">
                  <c:v>33.432899999999997</c:v>
                </c:pt>
                <c:pt idx="49678" formatCode="General">
                  <c:v>33.433500000000002</c:v>
                </c:pt>
                <c:pt idx="49679" formatCode="General">
                  <c:v>33.434199999999997</c:v>
                </c:pt>
                <c:pt idx="49680" formatCode="General">
                  <c:v>33.434899999999999</c:v>
                </c:pt>
                <c:pt idx="49681" formatCode="General">
                  <c:v>33.435600000000001</c:v>
                </c:pt>
                <c:pt idx="49682" formatCode="General">
                  <c:v>33.436199999999999</c:v>
                </c:pt>
                <c:pt idx="49683" formatCode="General">
                  <c:v>33.436900000000001</c:v>
                </c:pt>
                <c:pt idx="49684" formatCode="General">
                  <c:v>33.437600000000003</c:v>
                </c:pt>
                <c:pt idx="49685" formatCode="General">
                  <c:v>33.438299999999998</c:v>
                </c:pt>
                <c:pt idx="49686" formatCode="General">
                  <c:v>33.438899999999997</c:v>
                </c:pt>
                <c:pt idx="49687" formatCode="General">
                  <c:v>33.439599999999999</c:v>
                </c:pt>
                <c:pt idx="49688" formatCode="General">
                  <c:v>33.440300000000001</c:v>
                </c:pt>
                <c:pt idx="49689" formatCode="General">
                  <c:v>33.441000000000003</c:v>
                </c:pt>
                <c:pt idx="49690" formatCode="General">
                  <c:v>33.441600000000001</c:v>
                </c:pt>
                <c:pt idx="49691" formatCode="General">
                  <c:v>33.442300000000003</c:v>
                </c:pt>
                <c:pt idx="49692" formatCode="General">
                  <c:v>33.442999999999998</c:v>
                </c:pt>
                <c:pt idx="49693" formatCode="General">
                  <c:v>33.443600000000004</c:v>
                </c:pt>
                <c:pt idx="49694" formatCode="General">
                  <c:v>33.444299999999998</c:v>
                </c:pt>
                <c:pt idx="49695" formatCode="General">
                  <c:v>33.445</c:v>
                </c:pt>
                <c:pt idx="49696" formatCode="General">
                  <c:v>33.445700000000002</c:v>
                </c:pt>
                <c:pt idx="49697" formatCode="General">
                  <c:v>33.446300000000001</c:v>
                </c:pt>
                <c:pt idx="49698" formatCode="General">
                  <c:v>33.447000000000003</c:v>
                </c:pt>
                <c:pt idx="49699" formatCode="General">
                  <c:v>33.447699999999998</c:v>
                </c:pt>
                <c:pt idx="49700" formatCode="General">
                  <c:v>33.448399999999999</c:v>
                </c:pt>
                <c:pt idx="49701" formatCode="General">
                  <c:v>33.448999999999998</c:v>
                </c:pt>
                <c:pt idx="49702" formatCode="General">
                  <c:v>33.4497</c:v>
                </c:pt>
                <c:pt idx="49703" formatCode="General">
                  <c:v>33.450400000000002</c:v>
                </c:pt>
                <c:pt idx="49704" formatCode="General">
                  <c:v>33.451000000000001</c:v>
                </c:pt>
                <c:pt idx="49705" formatCode="General">
                  <c:v>33.451700000000002</c:v>
                </c:pt>
                <c:pt idx="49706" formatCode="General">
                  <c:v>33.452399999999997</c:v>
                </c:pt>
                <c:pt idx="49707" formatCode="General">
                  <c:v>33.453099999999999</c:v>
                </c:pt>
                <c:pt idx="49708" formatCode="General">
                  <c:v>33.453699999999998</c:v>
                </c:pt>
                <c:pt idx="49709" formatCode="General">
                  <c:v>33.4544</c:v>
                </c:pt>
                <c:pt idx="49710" formatCode="General">
                  <c:v>33.455100000000002</c:v>
                </c:pt>
                <c:pt idx="49711" formatCode="General">
                  <c:v>33.455800000000004</c:v>
                </c:pt>
                <c:pt idx="49712" formatCode="General">
                  <c:v>33.456400000000002</c:v>
                </c:pt>
                <c:pt idx="49713" formatCode="General">
                  <c:v>33.457099999999997</c:v>
                </c:pt>
                <c:pt idx="49714" formatCode="General">
                  <c:v>33.457799999999999</c:v>
                </c:pt>
                <c:pt idx="49715" formatCode="General">
                  <c:v>33.458500000000001</c:v>
                </c:pt>
                <c:pt idx="49716" formatCode="General">
                  <c:v>33.459099999999999</c:v>
                </c:pt>
                <c:pt idx="49717" formatCode="General">
                  <c:v>33.459800000000001</c:v>
                </c:pt>
                <c:pt idx="49718" formatCode="General">
                  <c:v>33.460500000000003</c:v>
                </c:pt>
                <c:pt idx="49719" formatCode="General">
                  <c:v>33.461100000000002</c:v>
                </c:pt>
                <c:pt idx="49720" formatCode="General">
                  <c:v>33.461799999999997</c:v>
                </c:pt>
                <c:pt idx="49721" formatCode="General">
                  <c:v>33.462499999999999</c:v>
                </c:pt>
                <c:pt idx="49722" formatCode="General">
                  <c:v>33.463200000000001</c:v>
                </c:pt>
                <c:pt idx="49723" formatCode="General">
                  <c:v>33.463799999999999</c:v>
                </c:pt>
                <c:pt idx="49724" formatCode="General">
                  <c:v>33.464500000000001</c:v>
                </c:pt>
                <c:pt idx="49725" formatCode="General">
                  <c:v>33.465200000000003</c:v>
                </c:pt>
                <c:pt idx="49726" formatCode="General">
                  <c:v>33.465899999999998</c:v>
                </c:pt>
                <c:pt idx="49727" formatCode="General">
                  <c:v>33.466500000000003</c:v>
                </c:pt>
                <c:pt idx="49728" formatCode="General">
                  <c:v>33.467199999999998</c:v>
                </c:pt>
                <c:pt idx="49729" formatCode="General">
                  <c:v>33.4679</c:v>
                </c:pt>
                <c:pt idx="49730" formatCode="General">
                  <c:v>33.468499999999999</c:v>
                </c:pt>
                <c:pt idx="49731" formatCode="General">
                  <c:v>33.469200000000001</c:v>
                </c:pt>
                <c:pt idx="49732" formatCode="General">
                  <c:v>33.469900000000003</c:v>
                </c:pt>
                <c:pt idx="49733" formatCode="General">
                  <c:v>33.470599999999997</c:v>
                </c:pt>
                <c:pt idx="49734" formatCode="General">
                  <c:v>33.471200000000003</c:v>
                </c:pt>
                <c:pt idx="49735" formatCode="General">
                  <c:v>33.471899999999998</c:v>
                </c:pt>
                <c:pt idx="49736" formatCode="General">
                  <c:v>33.4726</c:v>
                </c:pt>
                <c:pt idx="49737" formatCode="General">
                  <c:v>33.473300000000002</c:v>
                </c:pt>
                <c:pt idx="49738" formatCode="General">
                  <c:v>33.4739</c:v>
                </c:pt>
                <c:pt idx="49739" formatCode="General">
                  <c:v>33.474600000000002</c:v>
                </c:pt>
                <c:pt idx="49740" formatCode="General">
                  <c:v>33.475299999999997</c:v>
                </c:pt>
                <c:pt idx="49741" formatCode="General">
                  <c:v>33.475900000000003</c:v>
                </c:pt>
                <c:pt idx="49742" formatCode="General">
                  <c:v>33.476599999999998</c:v>
                </c:pt>
                <c:pt idx="49743" formatCode="General">
                  <c:v>33.4773</c:v>
                </c:pt>
                <c:pt idx="49744" formatCode="General">
                  <c:v>33.478000000000002</c:v>
                </c:pt>
                <c:pt idx="49745" formatCode="General">
                  <c:v>33.4786</c:v>
                </c:pt>
                <c:pt idx="49746" formatCode="General">
                  <c:v>33.479300000000002</c:v>
                </c:pt>
                <c:pt idx="49747" formatCode="General">
                  <c:v>33.479999999999997</c:v>
                </c:pt>
                <c:pt idx="49748" formatCode="General">
                  <c:v>33.480699999999999</c:v>
                </c:pt>
                <c:pt idx="49749" formatCode="General">
                  <c:v>33.481299999999997</c:v>
                </c:pt>
                <c:pt idx="49750" formatCode="General">
                  <c:v>33.481999999999999</c:v>
                </c:pt>
                <c:pt idx="49751" formatCode="General">
                  <c:v>33.482700000000001</c:v>
                </c:pt>
                <c:pt idx="49752" formatCode="General">
                  <c:v>33.483400000000003</c:v>
                </c:pt>
                <c:pt idx="49753" formatCode="General">
                  <c:v>33.484000000000002</c:v>
                </c:pt>
                <c:pt idx="49754" formatCode="General">
                  <c:v>33.484699999999997</c:v>
                </c:pt>
                <c:pt idx="49755" formatCode="General">
                  <c:v>33.485399999999998</c:v>
                </c:pt>
                <c:pt idx="49756" formatCode="General">
                  <c:v>33.485999999999997</c:v>
                </c:pt>
                <c:pt idx="49757" formatCode="General">
                  <c:v>33.486699999999999</c:v>
                </c:pt>
                <c:pt idx="49758" formatCode="General">
                  <c:v>33.487400000000001</c:v>
                </c:pt>
                <c:pt idx="49759" formatCode="General">
                  <c:v>33.488100000000003</c:v>
                </c:pt>
                <c:pt idx="49760" formatCode="General">
                  <c:v>33.488700000000001</c:v>
                </c:pt>
                <c:pt idx="49761" formatCode="General">
                  <c:v>33.489400000000003</c:v>
                </c:pt>
                <c:pt idx="49762" formatCode="General">
                  <c:v>33.490099999999998</c:v>
                </c:pt>
                <c:pt idx="49763" formatCode="General">
                  <c:v>33.4908</c:v>
                </c:pt>
                <c:pt idx="49764" formatCode="General">
                  <c:v>33.491399999999999</c:v>
                </c:pt>
                <c:pt idx="49765" formatCode="General">
                  <c:v>33.492100000000001</c:v>
                </c:pt>
                <c:pt idx="49766" formatCode="General">
                  <c:v>33.492800000000003</c:v>
                </c:pt>
                <c:pt idx="49767" formatCode="General">
                  <c:v>33.493400000000001</c:v>
                </c:pt>
                <c:pt idx="49768" formatCode="General">
                  <c:v>33.494100000000003</c:v>
                </c:pt>
                <c:pt idx="49769" formatCode="General">
                  <c:v>33.494799999999998</c:v>
                </c:pt>
                <c:pt idx="49770" formatCode="General">
                  <c:v>33.4955</c:v>
                </c:pt>
                <c:pt idx="49771" formatCode="General">
                  <c:v>33.496099999999998</c:v>
                </c:pt>
                <c:pt idx="49772" formatCode="General">
                  <c:v>33.4968</c:v>
                </c:pt>
                <c:pt idx="49773" formatCode="General">
                  <c:v>33.497500000000002</c:v>
                </c:pt>
                <c:pt idx="49774" formatCode="General">
                  <c:v>33.498199999999997</c:v>
                </c:pt>
                <c:pt idx="49775" formatCode="General">
                  <c:v>33.498800000000003</c:v>
                </c:pt>
                <c:pt idx="49776" formatCode="General">
                  <c:v>33.499499999999998</c:v>
                </c:pt>
                <c:pt idx="49777" formatCode="General">
                  <c:v>33.5002</c:v>
                </c:pt>
                <c:pt idx="49778" formatCode="General">
                  <c:v>33.500799999999998</c:v>
                </c:pt>
                <c:pt idx="49779" formatCode="General">
                  <c:v>33.5015</c:v>
                </c:pt>
                <c:pt idx="49780" formatCode="General">
                  <c:v>33.502200000000002</c:v>
                </c:pt>
                <c:pt idx="49781" formatCode="General">
                  <c:v>33.502899999999997</c:v>
                </c:pt>
                <c:pt idx="49782" formatCode="General">
                  <c:v>33.503500000000003</c:v>
                </c:pt>
                <c:pt idx="49783" formatCode="General">
                  <c:v>33.504199999999997</c:v>
                </c:pt>
                <c:pt idx="49784" formatCode="General">
                  <c:v>33.504899999999999</c:v>
                </c:pt>
                <c:pt idx="49785" formatCode="General">
                  <c:v>33.505600000000001</c:v>
                </c:pt>
                <c:pt idx="49786" formatCode="General">
                  <c:v>33.5062</c:v>
                </c:pt>
                <c:pt idx="49787" formatCode="General">
                  <c:v>33.506900000000002</c:v>
                </c:pt>
                <c:pt idx="49788" formatCode="General">
                  <c:v>33.507599999999996</c:v>
                </c:pt>
                <c:pt idx="49789" formatCode="General">
                  <c:v>33.508299999999998</c:v>
                </c:pt>
                <c:pt idx="49790" formatCode="General">
                  <c:v>33.508899999999997</c:v>
                </c:pt>
                <c:pt idx="49791" formatCode="General">
                  <c:v>33.509599999999999</c:v>
                </c:pt>
                <c:pt idx="49792" formatCode="General">
                  <c:v>33.510300000000001</c:v>
                </c:pt>
                <c:pt idx="49793" formatCode="General">
                  <c:v>33.510899999999999</c:v>
                </c:pt>
                <c:pt idx="49794" formatCode="General">
                  <c:v>33.511600000000001</c:v>
                </c:pt>
                <c:pt idx="49795" formatCode="General">
                  <c:v>33.512300000000003</c:v>
                </c:pt>
                <c:pt idx="49796" formatCode="General">
                  <c:v>33.512999999999998</c:v>
                </c:pt>
                <c:pt idx="49797" formatCode="General">
                  <c:v>33.513599999999997</c:v>
                </c:pt>
                <c:pt idx="49798" formatCode="General">
                  <c:v>33.514299999999999</c:v>
                </c:pt>
                <c:pt idx="49799" formatCode="General">
                  <c:v>33.515000000000001</c:v>
                </c:pt>
                <c:pt idx="49800" formatCode="General">
                  <c:v>33.515700000000002</c:v>
                </c:pt>
                <c:pt idx="49801" formatCode="General">
                  <c:v>33.516300000000001</c:v>
                </c:pt>
                <c:pt idx="49802" formatCode="General">
                  <c:v>33.517000000000003</c:v>
                </c:pt>
                <c:pt idx="49803" formatCode="General">
                  <c:v>33.517699999999998</c:v>
                </c:pt>
                <c:pt idx="49804" formatCode="General">
                  <c:v>33.518300000000004</c:v>
                </c:pt>
                <c:pt idx="49805" formatCode="General">
                  <c:v>33.518999999999998</c:v>
                </c:pt>
                <c:pt idx="49806" formatCode="General">
                  <c:v>33.5197</c:v>
                </c:pt>
                <c:pt idx="49807" formatCode="General">
                  <c:v>33.520400000000002</c:v>
                </c:pt>
                <c:pt idx="49808" formatCode="General">
                  <c:v>33.521000000000001</c:v>
                </c:pt>
                <c:pt idx="49809" formatCode="General">
                  <c:v>33.521700000000003</c:v>
                </c:pt>
                <c:pt idx="49810" formatCode="General">
                  <c:v>33.522399999999998</c:v>
                </c:pt>
                <c:pt idx="49811" formatCode="General">
                  <c:v>33.523099999999999</c:v>
                </c:pt>
                <c:pt idx="49812" formatCode="General">
                  <c:v>33.523699999999998</c:v>
                </c:pt>
                <c:pt idx="49813" formatCode="General">
                  <c:v>33.5244</c:v>
                </c:pt>
                <c:pt idx="49814" formatCode="General">
                  <c:v>33.525100000000002</c:v>
                </c:pt>
                <c:pt idx="49815" formatCode="General">
                  <c:v>33.525799999999997</c:v>
                </c:pt>
                <c:pt idx="49816" formatCode="General">
                  <c:v>33.526400000000002</c:v>
                </c:pt>
                <c:pt idx="49817" formatCode="General">
                  <c:v>33.527099999999997</c:v>
                </c:pt>
                <c:pt idx="49818" formatCode="General">
                  <c:v>33.527799999999999</c:v>
                </c:pt>
                <c:pt idx="49819" formatCode="General">
                  <c:v>33.528399999999998</c:v>
                </c:pt>
                <c:pt idx="49820" formatCode="General">
                  <c:v>33.5291</c:v>
                </c:pt>
                <c:pt idx="49821" formatCode="General">
                  <c:v>33.529800000000002</c:v>
                </c:pt>
                <c:pt idx="49822" formatCode="General">
                  <c:v>33.530500000000004</c:v>
                </c:pt>
                <c:pt idx="49823" formatCode="General">
                  <c:v>33.531100000000002</c:v>
                </c:pt>
                <c:pt idx="49824" formatCode="General">
                  <c:v>33.531799999999997</c:v>
                </c:pt>
                <c:pt idx="49825" formatCode="General">
                  <c:v>33.532499999999999</c:v>
                </c:pt>
                <c:pt idx="49826" formatCode="General">
                  <c:v>33.533200000000001</c:v>
                </c:pt>
                <c:pt idx="49827" formatCode="General">
                  <c:v>33.533799999999999</c:v>
                </c:pt>
                <c:pt idx="49828" formatCode="General">
                  <c:v>33.534500000000001</c:v>
                </c:pt>
                <c:pt idx="49829" formatCode="General">
                  <c:v>33.535200000000003</c:v>
                </c:pt>
                <c:pt idx="49830" formatCode="General">
                  <c:v>33.535800000000002</c:v>
                </c:pt>
                <c:pt idx="49831" formatCode="General">
                  <c:v>33.536499999999997</c:v>
                </c:pt>
                <c:pt idx="49832" formatCode="General">
                  <c:v>33.537199999999999</c:v>
                </c:pt>
                <c:pt idx="49833" formatCode="General">
                  <c:v>33.5379</c:v>
                </c:pt>
                <c:pt idx="49834" formatCode="General">
                  <c:v>33.538499999999999</c:v>
                </c:pt>
                <c:pt idx="49835" formatCode="General">
                  <c:v>33.539200000000001</c:v>
                </c:pt>
                <c:pt idx="49836" formatCode="General">
                  <c:v>33.539900000000003</c:v>
                </c:pt>
                <c:pt idx="49837" formatCode="General">
                  <c:v>33.540599999999998</c:v>
                </c:pt>
                <c:pt idx="49838" formatCode="General">
                  <c:v>33.541200000000003</c:v>
                </c:pt>
                <c:pt idx="49839" formatCode="General">
                  <c:v>33.541899999999998</c:v>
                </c:pt>
                <c:pt idx="49840" formatCode="General">
                  <c:v>33.5426</c:v>
                </c:pt>
                <c:pt idx="49841" formatCode="General">
                  <c:v>33.543199999999999</c:v>
                </c:pt>
                <c:pt idx="49842" formatCode="General">
                  <c:v>33.543900000000001</c:v>
                </c:pt>
                <c:pt idx="49843" formatCode="General">
                  <c:v>33.544600000000003</c:v>
                </c:pt>
                <c:pt idx="49844" formatCode="General">
                  <c:v>33.545299999999997</c:v>
                </c:pt>
                <c:pt idx="49845" formatCode="General">
                  <c:v>33.545900000000003</c:v>
                </c:pt>
                <c:pt idx="49846" formatCode="General">
                  <c:v>33.546599999999998</c:v>
                </c:pt>
                <c:pt idx="49847" formatCode="General">
                  <c:v>33.5473</c:v>
                </c:pt>
                <c:pt idx="49848" formatCode="General">
                  <c:v>33.548000000000002</c:v>
                </c:pt>
                <c:pt idx="49849" formatCode="General">
                  <c:v>33.5486</c:v>
                </c:pt>
                <c:pt idx="49850" formatCode="General">
                  <c:v>33.549300000000002</c:v>
                </c:pt>
                <c:pt idx="49851" formatCode="General">
                  <c:v>33.549999999999997</c:v>
                </c:pt>
                <c:pt idx="49852" formatCode="General">
                  <c:v>33.550699999999999</c:v>
                </c:pt>
                <c:pt idx="49853" formatCode="General">
                  <c:v>33.551299999999998</c:v>
                </c:pt>
                <c:pt idx="49854" formatCode="General">
                  <c:v>33.552</c:v>
                </c:pt>
                <c:pt idx="49855" formatCode="General">
                  <c:v>33.552700000000002</c:v>
                </c:pt>
                <c:pt idx="49856" formatCode="General">
                  <c:v>33.5533</c:v>
                </c:pt>
                <c:pt idx="49857" formatCode="General">
                  <c:v>33.554000000000002</c:v>
                </c:pt>
                <c:pt idx="49858" formatCode="General">
                  <c:v>33.554699999999997</c:v>
                </c:pt>
                <c:pt idx="49859" formatCode="General">
                  <c:v>33.555399999999999</c:v>
                </c:pt>
                <c:pt idx="49860" formatCode="General">
                  <c:v>33.555999999999997</c:v>
                </c:pt>
                <c:pt idx="49861" formatCode="General">
                  <c:v>33.556699999999999</c:v>
                </c:pt>
                <c:pt idx="49862" formatCode="General">
                  <c:v>33.557400000000001</c:v>
                </c:pt>
                <c:pt idx="49863" formatCode="General">
                  <c:v>33.558100000000003</c:v>
                </c:pt>
                <c:pt idx="49864" formatCode="General">
                  <c:v>33.558700000000002</c:v>
                </c:pt>
                <c:pt idx="49865" formatCode="General">
                  <c:v>33.559399999999997</c:v>
                </c:pt>
                <c:pt idx="49866" formatCode="General">
                  <c:v>33.560099999999998</c:v>
                </c:pt>
                <c:pt idx="49867" formatCode="General">
                  <c:v>33.560699999999997</c:v>
                </c:pt>
                <c:pt idx="49868" formatCode="General">
                  <c:v>33.561399999999999</c:v>
                </c:pt>
                <c:pt idx="49869" formatCode="General">
                  <c:v>33.562100000000001</c:v>
                </c:pt>
                <c:pt idx="49870" formatCode="General">
                  <c:v>33.562800000000003</c:v>
                </c:pt>
                <c:pt idx="49871" formatCode="General">
                  <c:v>33.563400000000001</c:v>
                </c:pt>
                <c:pt idx="49872" formatCode="General">
                  <c:v>33.564100000000003</c:v>
                </c:pt>
                <c:pt idx="49873" formatCode="General">
                  <c:v>33.564799999999998</c:v>
                </c:pt>
                <c:pt idx="49874" formatCode="General">
                  <c:v>33.5655</c:v>
                </c:pt>
                <c:pt idx="49875" formatCode="General">
                  <c:v>33.566099999999999</c:v>
                </c:pt>
                <c:pt idx="49876" formatCode="General">
                  <c:v>33.566800000000001</c:v>
                </c:pt>
                <c:pt idx="49877" formatCode="General">
                  <c:v>33.567500000000003</c:v>
                </c:pt>
                <c:pt idx="49878" formatCode="General">
                  <c:v>33.568199999999997</c:v>
                </c:pt>
                <c:pt idx="49879" formatCode="General">
                  <c:v>33.568800000000003</c:v>
                </c:pt>
                <c:pt idx="49880" formatCode="General">
                  <c:v>33.569499999999998</c:v>
                </c:pt>
                <c:pt idx="49881" formatCode="General">
                  <c:v>33.5702</c:v>
                </c:pt>
                <c:pt idx="49882" formatCode="General">
                  <c:v>33.570799999999998</c:v>
                </c:pt>
                <c:pt idx="49883" formatCode="General">
                  <c:v>33.5715</c:v>
                </c:pt>
                <c:pt idx="49884" formatCode="General">
                  <c:v>33.572200000000002</c:v>
                </c:pt>
                <c:pt idx="49885" formatCode="General">
                  <c:v>33.572899999999997</c:v>
                </c:pt>
                <c:pt idx="49886" formatCode="General">
                  <c:v>33.573500000000003</c:v>
                </c:pt>
                <c:pt idx="49887" formatCode="General">
                  <c:v>33.574199999999998</c:v>
                </c:pt>
                <c:pt idx="49888" formatCode="General">
                  <c:v>33.5749</c:v>
                </c:pt>
                <c:pt idx="49889" formatCode="General">
                  <c:v>33.575600000000001</c:v>
                </c:pt>
                <c:pt idx="49890" formatCode="General">
                  <c:v>33.5762</c:v>
                </c:pt>
                <c:pt idx="49891" formatCode="General">
                  <c:v>33.576900000000002</c:v>
                </c:pt>
                <c:pt idx="49892" formatCode="General">
                  <c:v>33.577599999999997</c:v>
                </c:pt>
                <c:pt idx="49893" formatCode="General">
                  <c:v>33.578200000000002</c:v>
                </c:pt>
                <c:pt idx="49894" formatCode="General">
                  <c:v>33.578899999999997</c:v>
                </c:pt>
                <c:pt idx="49895" formatCode="General">
                  <c:v>33.579599999999999</c:v>
                </c:pt>
                <c:pt idx="49896" formatCode="General">
                  <c:v>33.580300000000001</c:v>
                </c:pt>
                <c:pt idx="49897" formatCode="General">
                  <c:v>33.5809</c:v>
                </c:pt>
                <c:pt idx="49898" formatCode="General">
                  <c:v>33.581600000000002</c:v>
                </c:pt>
                <c:pt idx="49899" formatCode="General">
                  <c:v>33.582299999999996</c:v>
                </c:pt>
                <c:pt idx="49900" formatCode="General">
                  <c:v>33.582999999999998</c:v>
                </c:pt>
                <c:pt idx="49901" formatCode="General">
                  <c:v>33.583599999999997</c:v>
                </c:pt>
                <c:pt idx="49902" formatCode="General">
                  <c:v>33.584299999999999</c:v>
                </c:pt>
                <c:pt idx="49903" formatCode="General">
                  <c:v>33.585000000000001</c:v>
                </c:pt>
                <c:pt idx="49904" formatCode="General">
                  <c:v>33.585599999999999</c:v>
                </c:pt>
                <c:pt idx="49905" formatCode="General">
                  <c:v>33.586300000000001</c:v>
                </c:pt>
                <c:pt idx="49906" formatCode="General">
                  <c:v>33.587000000000003</c:v>
                </c:pt>
                <c:pt idx="49907" formatCode="General">
                  <c:v>33.587699999999998</c:v>
                </c:pt>
                <c:pt idx="49908" formatCode="General">
                  <c:v>33.588299999999997</c:v>
                </c:pt>
                <c:pt idx="49909" formatCode="General">
                  <c:v>33.588999999999999</c:v>
                </c:pt>
                <c:pt idx="49910" formatCode="General">
                  <c:v>33.589700000000001</c:v>
                </c:pt>
                <c:pt idx="49911" formatCode="General">
                  <c:v>33.590400000000002</c:v>
                </c:pt>
                <c:pt idx="49912" formatCode="General">
                  <c:v>33.591000000000001</c:v>
                </c:pt>
                <c:pt idx="49913" formatCode="General">
                  <c:v>33.591700000000003</c:v>
                </c:pt>
                <c:pt idx="49914" formatCode="General">
                  <c:v>33.592399999999998</c:v>
                </c:pt>
                <c:pt idx="49915" formatCode="General">
                  <c:v>33.5931</c:v>
                </c:pt>
                <c:pt idx="49916" formatCode="General">
                  <c:v>33.593699999999998</c:v>
                </c:pt>
                <c:pt idx="49917" formatCode="General">
                  <c:v>33.5944</c:v>
                </c:pt>
                <c:pt idx="49918" formatCode="General">
                  <c:v>33.595100000000002</c:v>
                </c:pt>
                <c:pt idx="49919" formatCode="General">
                  <c:v>33.595700000000001</c:v>
                </c:pt>
                <c:pt idx="49920" formatCode="General">
                  <c:v>33.596400000000003</c:v>
                </c:pt>
                <c:pt idx="49921" formatCode="General">
                  <c:v>33.597099999999998</c:v>
                </c:pt>
                <c:pt idx="49922" formatCode="General">
                  <c:v>33.597799999999999</c:v>
                </c:pt>
                <c:pt idx="49923" formatCode="General">
                  <c:v>33.598399999999998</c:v>
                </c:pt>
                <c:pt idx="49924" formatCode="General">
                  <c:v>33.5991</c:v>
                </c:pt>
                <c:pt idx="49925" formatCode="General">
                  <c:v>33.599800000000002</c:v>
                </c:pt>
                <c:pt idx="49926" formatCode="General">
                  <c:v>33.600499999999997</c:v>
                </c:pt>
                <c:pt idx="49927" formatCode="General">
                  <c:v>33.601100000000002</c:v>
                </c:pt>
                <c:pt idx="49928" formatCode="General">
                  <c:v>33.601799999999997</c:v>
                </c:pt>
                <c:pt idx="49929" formatCode="General">
                  <c:v>33.602499999999999</c:v>
                </c:pt>
                <c:pt idx="49930" formatCode="General">
                  <c:v>33.603099999999998</c:v>
                </c:pt>
                <c:pt idx="49931" formatCode="General">
                  <c:v>33.6038</c:v>
                </c:pt>
                <c:pt idx="49932" formatCode="General">
                  <c:v>33.604500000000002</c:v>
                </c:pt>
                <c:pt idx="49933" formatCode="General">
                  <c:v>33.605200000000004</c:v>
                </c:pt>
                <c:pt idx="49934" formatCode="General">
                  <c:v>33.605800000000002</c:v>
                </c:pt>
                <c:pt idx="49935" formatCode="General">
                  <c:v>33.606499999999997</c:v>
                </c:pt>
                <c:pt idx="49936" formatCode="General">
                  <c:v>33.607199999999999</c:v>
                </c:pt>
                <c:pt idx="49937" formatCode="General">
                  <c:v>33.607900000000001</c:v>
                </c:pt>
                <c:pt idx="49938" formatCode="General">
                  <c:v>33.608499999999999</c:v>
                </c:pt>
                <c:pt idx="49939" formatCode="General">
                  <c:v>33.609200000000001</c:v>
                </c:pt>
                <c:pt idx="49940" formatCode="General">
                  <c:v>33.609900000000003</c:v>
                </c:pt>
                <c:pt idx="49941" formatCode="General">
                  <c:v>33.610500000000002</c:v>
                </c:pt>
                <c:pt idx="49942" formatCode="General">
                  <c:v>33.611199999999997</c:v>
                </c:pt>
                <c:pt idx="49943" formatCode="General">
                  <c:v>33.611899999999999</c:v>
                </c:pt>
                <c:pt idx="49944" formatCode="General">
                  <c:v>33.6126</c:v>
                </c:pt>
                <c:pt idx="49945" formatCode="General">
                  <c:v>33.613199999999999</c:v>
                </c:pt>
                <c:pt idx="49946" formatCode="General">
                  <c:v>33.613900000000001</c:v>
                </c:pt>
                <c:pt idx="49947" formatCode="General">
                  <c:v>33.614600000000003</c:v>
                </c:pt>
                <c:pt idx="49948" formatCode="General">
                  <c:v>33.615299999999998</c:v>
                </c:pt>
                <c:pt idx="49949" formatCode="General">
                  <c:v>33.615900000000003</c:v>
                </c:pt>
                <c:pt idx="49950" formatCode="General">
                  <c:v>33.616599999999998</c:v>
                </c:pt>
                <c:pt idx="49951" formatCode="General">
                  <c:v>33.6173</c:v>
                </c:pt>
                <c:pt idx="49952" formatCode="General">
                  <c:v>33.618000000000002</c:v>
                </c:pt>
                <c:pt idx="49953" formatCode="General">
                  <c:v>33.618600000000001</c:v>
                </c:pt>
                <c:pt idx="49954" formatCode="General">
                  <c:v>33.619300000000003</c:v>
                </c:pt>
                <c:pt idx="49955" formatCode="General">
                  <c:v>33.619999999999997</c:v>
                </c:pt>
                <c:pt idx="49956" formatCode="General">
                  <c:v>33.620600000000003</c:v>
                </c:pt>
                <c:pt idx="49957" formatCode="General">
                  <c:v>33.621299999999998</c:v>
                </c:pt>
                <c:pt idx="49958" formatCode="General">
                  <c:v>33.622</c:v>
                </c:pt>
                <c:pt idx="49959" formatCode="General">
                  <c:v>33.622700000000002</c:v>
                </c:pt>
                <c:pt idx="49960" formatCode="General">
                  <c:v>33.6233</c:v>
                </c:pt>
                <c:pt idx="49961" formatCode="General">
                  <c:v>33.624000000000002</c:v>
                </c:pt>
                <c:pt idx="49962" formatCode="General">
                  <c:v>33.624699999999997</c:v>
                </c:pt>
                <c:pt idx="49963" formatCode="General">
                  <c:v>33.625399999999999</c:v>
                </c:pt>
                <c:pt idx="49964" formatCode="General">
                  <c:v>33.625999999999998</c:v>
                </c:pt>
                <c:pt idx="49965" formatCode="General">
                  <c:v>33.6267</c:v>
                </c:pt>
                <c:pt idx="49966" formatCode="General">
                  <c:v>33.627400000000002</c:v>
                </c:pt>
                <c:pt idx="49967" formatCode="General">
                  <c:v>33.628</c:v>
                </c:pt>
                <c:pt idx="49968" formatCode="General">
                  <c:v>33.628700000000002</c:v>
                </c:pt>
                <c:pt idx="49969" formatCode="General">
                  <c:v>33.629399999999997</c:v>
                </c:pt>
                <c:pt idx="49970" formatCode="General">
                  <c:v>33.630099999999999</c:v>
                </c:pt>
                <c:pt idx="49971" formatCode="General">
                  <c:v>33.630699999999997</c:v>
                </c:pt>
                <c:pt idx="49972" formatCode="General">
                  <c:v>33.631399999999999</c:v>
                </c:pt>
                <c:pt idx="49973" formatCode="General">
                  <c:v>33.632100000000001</c:v>
                </c:pt>
                <c:pt idx="49974" formatCode="General">
                  <c:v>33.632800000000003</c:v>
                </c:pt>
                <c:pt idx="49975" formatCode="General">
                  <c:v>33.633400000000002</c:v>
                </c:pt>
                <c:pt idx="49976" formatCode="General">
                  <c:v>33.634099999999997</c:v>
                </c:pt>
                <c:pt idx="49977" formatCode="General">
                  <c:v>33.634799999999998</c:v>
                </c:pt>
                <c:pt idx="49978" formatCode="General">
                  <c:v>33.6355</c:v>
                </c:pt>
                <c:pt idx="49979" formatCode="General">
                  <c:v>33.636099999999999</c:v>
                </c:pt>
                <c:pt idx="49980" formatCode="General">
                  <c:v>33.636800000000001</c:v>
                </c:pt>
                <c:pt idx="49981" formatCode="General">
                  <c:v>33.637500000000003</c:v>
                </c:pt>
                <c:pt idx="49982" formatCode="General">
                  <c:v>33.638100000000001</c:v>
                </c:pt>
                <c:pt idx="49983" formatCode="General">
                  <c:v>33.638800000000003</c:v>
                </c:pt>
                <c:pt idx="49984" formatCode="General">
                  <c:v>33.639499999999998</c:v>
                </c:pt>
                <c:pt idx="49985" formatCode="General">
                  <c:v>33.6402</c:v>
                </c:pt>
                <c:pt idx="49986" formatCode="General">
                  <c:v>33.640799999999999</c:v>
                </c:pt>
                <c:pt idx="49987" formatCode="General">
                  <c:v>33.641500000000001</c:v>
                </c:pt>
                <c:pt idx="49988" formatCode="General">
                  <c:v>33.642200000000003</c:v>
                </c:pt>
                <c:pt idx="49989" formatCode="General">
                  <c:v>33.642899999999997</c:v>
                </c:pt>
                <c:pt idx="49990" formatCode="General">
                  <c:v>33.643500000000003</c:v>
                </c:pt>
                <c:pt idx="49991" formatCode="General">
                  <c:v>33.644199999999998</c:v>
                </c:pt>
                <c:pt idx="49992" formatCode="General">
                  <c:v>33.6449</c:v>
                </c:pt>
                <c:pt idx="49993" formatCode="General">
                  <c:v>33.645499999999998</c:v>
                </c:pt>
                <c:pt idx="49994" formatCode="General">
                  <c:v>33.6462</c:v>
                </c:pt>
                <c:pt idx="49995" formatCode="General">
                  <c:v>33.646900000000002</c:v>
                </c:pt>
                <c:pt idx="49996" formatCode="General">
                  <c:v>33.647599999999997</c:v>
                </c:pt>
                <c:pt idx="49997" formatCode="General">
                  <c:v>33.648200000000003</c:v>
                </c:pt>
                <c:pt idx="49998" formatCode="General">
                  <c:v>33.648899999999998</c:v>
                </c:pt>
                <c:pt idx="49999" formatCode="General">
                  <c:v>33.6496</c:v>
                </c:pt>
                <c:pt idx="50000" formatCode="General">
                  <c:v>33.650300000000001</c:v>
                </c:pt>
                <c:pt idx="50001" formatCode="General">
                  <c:v>33.6509</c:v>
                </c:pt>
                <c:pt idx="50002" formatCode="General">
                  <c:v>33.651600000000002</c:v>
                </c:pt>
                <c:pt idx="50003" formatCode="General">
                  <c:v>33.652299999999997</c:v>
                </c:pt>
                <c:pt idx="50004" formatCode="General">
                  <c:v>33.652900000000002</c:v>
                </c:pt>
                <c:pt idx="50005" formatCode="General">
                  <c:v>33.653599999999997</c:v>
                </c:pt>
                <c:pt idx="50006" formatCode="General">
                  <c:v>33.654299999999999</c:v>
                </c:pt>
                <c:pt idx="50007" formatCode="General">
                  <c:v>33.655000000000001</c:v>
                </c:pt>
                <c:pt idx="50008" formatCode="General">
                  <c:v>33.6556</c:v>
                </c:pt>
                <c:pt idx="50009" formatCode="General">
                  <c:v>33.656300000000002</c:v>
                </c:pt>
                <c:pt idx="50010" formatCode="General">
                  <c:v>33.656999999999996</c:v>
                </c:pt>
                <c:pt idx="50011" formatCode="General">
                  <c:v>33.657699999999998</c:v>
                </c:pt>
                <c:pt idx="50012" formatCode="General">
                  <c:v>33.658299999999997</c:v>
                </c:pt>
                <c:pt idx="50013" formatCode="General">
                  <c:v>33.658999999999999</c:v>
                </c:pt>
                <c:pt idx="50014" formatCode="General">
                  <c:v>33.659700000000001</c:v>
                </c:pt>
                <c:pt idx="50015" formatCode="General">
                  <c:v>33.660400000000003</c:v>
                </c:pt>
                <c:pt idx="50016" formatCode="General">
                  <c:v>33.661000000000001</c:v>
                </c:pt>
                <c:pt idx="50017" formatCode="General">
                  <c:v>33.661700000000003</c:v>
                </c:pt>
                <c:pt idx="50018" formatCode="General">
                  <c:v>33.662399999999998</c:v>
                </c:pt>
                <c:pt idx="50019" formatCode="General">
                  <c:v>33.662999999999997</c:v>
                </c:pt>
                <c:pt idx="50020" formatCode="General">
                  <c:v>33.663699999999999</c:v>
                </c:pt>
                <c:pt idx="50021" formatCode="General">
                  <c:v>33.664400000000001</c:v>
                </c:pt>
                <c:pt idx="50022" formatCode="General">
                  <c:v>33.665100000000002</c:v>
                </c:pt>
                <c:pt idx="50023" formatCode="General">
                  <c:v>33.665700000000001</c:v>
                </c:pt>
                <c:pt idx="50024" formatCode="General">
                  <c:v>33.666400000000003</c:v>
                </c:pt>
                <c:pt idx="50025" formatCode="General">
                  <c:v>33.667099999999998</c:v>
                </c:pt>
                <c:pt idx="50026" formatCode="General">
                  <c:v>33.6678</c:v>
                </c:pt>
                <c:pt idx="50027" formatCode="General">
                  <c:v>33.668399999999998</c:v>
                </c:pt>
                <c:pt idx="50028" formatCode="General">
                  <c:v>33.6691</c:v>
                </c:pt>
                <c:pt idx="50029" formatCode="General">
                  <c:v>33.669800000000002</c:v>
                </c:pt>
                <c:pt idx="50030" formatCode="General">
                  <c:v>33.670400000000001</c:v>
                </c:pt>
                <c:pt idx="50031" formatCode="General">
                  <c:v>33.671100000000003</c:v>
                </c:pt>
                <c:pt idx="50032" formatCode="General">
                  <c:v>33.671799999999998</c:v>
                </c:pt>
                <c:pt idx="50033" formatCode="General">
                  <c:v>33.672499999999999</c:v>
                </c:pt>
                <c:pt idx="50034" formatCode="General">
                  <c:v>33.673099999999998</c:v>
                </c:pt>
                <c:pt idx="50035" formatCode="General">
                  <c:v>33.6738</c:v>
                </c:pt>
                <c:pt idx="50036" formatCode="General">
                  <c:v>33.674500000000002</c:v>
                </c:pt>
                <c:pt idx="50037" formatCode="General">
                  <c:v>33.675199999999997</c:v>
                </c:pt>
                <c:pt idx="50038" formatCode="General">
                  <c:v>33.675800000000002</c:v>
                </c:pt>
                <c:pt idx="50039" formatCode="General">
                  <c:v>33.676499999999997</c:v>
                </c:pt>
                <c:pt idx="50040" formatCode="General">
                  <c:v>33.677199999999999</c:v>
                </c:pt>
                <c:pt idx="50041" formatCode="General">
                  <c:v>33.677900000000001</c:v>
                </c:pt>
                <c:pt idx="50042" formatCode="General">
                  <c:v>33.6785</c:v>
                </c:pt>
                <c:pt idx="50043" formatCode="General">
                  <c:v>33.679200000000002</c:v>
                </c:pt>
                <c:pt idx="50044" formatCode="General">
                  <c:v>33.679900000000004</c:v>
                </c:pt>
                <c:pt idx="50045" formatCode="General">
                  <c:v>33.680500000000002</c:v>
                </c:pt>
                <c:pt idx="50046" formatCode="General">
                  <c:v>33.681199999999997</c:v>
                </c:pt>
                <c:pt idx="50047" formatCode="General">
                  <c:v>33.681899999999999</c:v>
                </c:pt>
                <c:pt idx="50048" formatCode="General">
                  <c:v>33.682600000000001</c:v>
                </c:pt>
                <c:pt idx="50049" formatCode="General">
                  <c:v>33.683199999999999</c:v>
                </c:pt>
                <c:pt idx="50050" formatCode="General">
                  <c:v>33.683900000000001</c:v>
                </c:pt>
                <c:pt idx="50051" formatCode="General">
                  <c:v>33.684600000000003</c:v>
                </c:pt>
                <c:pt idx="50052" formatCode="General">
                  <c:v>33.685299999999998</c:v>
                </c:pt>
                <c:pt idx="50053" formatCode="General">
                  <c:v>33.685899999999997</c:v>
                </c:pt>
                <c:pt idx="50054" formatCode="General">
                  <c:v>33.686599999999999</c:v>
                </c:pt>
                <c:pt idx="50055" formatCode="General">
                  <c:v>33.6873</c:v>
                </c:pt>
                <c:pt idx="50056" formatCode="General">
                  <c:v>33.687899999999999</c:v>
                </c:pt>
                <c:pt idx="50057" formatCode="General">
                  <c:v>33.688600000000001</c:v>
                </c:pt>
                <c:pt idx="50058" formatCode="General">
                  <c:v>33.689300000000003</c:v>
                </c:pt>
                <c:pt idx="50059" formatCode="General">
                  <c:v>33.69</c:v>
                </c:pt>
                <c:pt idx="50060" formatCode="General">
                  <c:v>33.690600000000003</c:v>
                </c:pt>
                <c:pt idx="50061" formatCode="General">
                  <c:v>33.691299999999998</c:v>
                </c:pt>
                <c:pt idx="50062" formatCode="General">
                  <c:v>33.692</c:v>
                </c:pt>
                <c:pt idx="50063" formatCode="General">
                  <c:v>33.692700000000002</c:v>
                </c:pt>
                <c:pt idx="50064" formatCode="General">
                  <c:v>33.693300000000001</c:v>
                </c:pt>
                <c:pt idx="50065" formatCode="General">
                  <c:v>33.694000000000003</c:v>
                </c:pt>
                <c:pt idx="50066" formatCode="General">
                  <c:v>33.694699999999997</c:v>
                </c:pt>
                <c:pt idx="50067" formatCode="General">
                  <c:v>33.695300000000003</c:v>
                </c:pt>
                <c:pt idx="50068" formatCode="General">
                  <c:v>33.695999999999998</c:v>
                </c:pt>
                <c:pt idx="50069" formatCode="General">
                  <c:v>33.6967</c:v>
                </c:pt>
                <c:pt idx="50070" formatCode="General">
                  <c:v>33.697400000000002</c:v>
                </c:pt>
                <c:pt idx="50071" formatCode="General">
                  <c:v>33.698</c:v>
                </c:pt>
                <c:pt idx="50072" formatCode="General">
                  <c:v>33.698700000000002</c:v>
                </c:pt>
                <c:pt idx="50073" formatCode="General">
                  <c:v>33.699399999999997</c:v>
                </c:pt>
                <c:pt idx="50074" formatCode="General">
                  <c:v>33.700099999999999</c:v>
                </c:pt>
                <c:pt idx="50075" formatCode="General">
                  <c:v>33.700699999999998</c:v>
                </c:pt>
                <c:pt idx="50076" formatCode="General">
                  <c:v>33.7014</c:v>
                </c:pt>
                <c:pt idx="50077" formatCode="General">
                  <c:v>33.702100000000002</c:v>
                </c:pt>
                <c:pt idx="50078" formatCode="General">
                  <c:v>33.702800000000003</c:v>
                </c:pt>
                <c:pt idx="50079" formatCode="General">
                  <c:v>33.703400000000002</c:v>
                </c:pt>
                <c:pt idx="50080" formatCode="General">
                  <c:v>33.704099999999997</c:v>
                </c:pt>
                <c:pt idx="50081" formatCode="General">
                  <c:v>33.704799999999999</c:v>
                </c:pt>
                <c:pt idx="50082" formatCode="General">
                  <c:v>33.705399999999997</c:v>
                </c:pt>
                <c:pt idx="50083" formatCode="General">
                  <c:v>33.706099999999999</c:v>
                </c:pt>
                <c:pt idx="50084" formatCode="General">
                  <c:v>33.706800000000001</c:v>
                </c:pt>
                <c:pt idx="50085" formatCode="General">
                  <c:v>33.707500000000003</c:v>
                </c:pt>
                <c:pt idx="50086" formatCode="General">
                  <c:v>33.708100000000002</c:v>
                </c:pt>
                <c:pt idx="50087" formatCode="General">
                  <c:v>33.708799999999997</c:v>
                </c:pt>
                <c:pt idx="50088" formatCode="General">
                  <c:v>33.709499999999998</c:v>
                </c:pt>
                <c:pt idx="50089" formatCode="General">
                  <c:v>33.7102</c:v>
                </c:pt>
                <c:pt idx="50090" formatCode="General">
                  <c:v>33.710799999999999</c:v>
                </c:pt>
                <c:pt idx="50091" formatCode="General">
                  <c:v>33.711500000000001</c:v>
                </c:pt>
                <c:pt idx="50092" formatCode="General">
                  <c:v>33.712200000000003</c:v>
                </c:pt>
                <c:pt idx="50093" formatCode="General">
                  <c:v>33.712800000000001</c:v>
                </c:pt>
                <c:pt idx="50094" formatCode="General">
                  <c:v>33.713500000000003</c:v>
                </c:pt>
                <c:pt idx="50095" formatCode="General">
                  <c:v>33.714199999999998</c:v>
                </c:pt>
                <c:pt idx="50096" formatCode="General">
                  <c:v>33.7149</c:v>
                </c:pt>
                <c:pt idx="50097" formatCode="General">
                  <c:v>33.715499999999999</c:v>
                </c:pt>
                <c:pt idx="50098" formatCode="General">
                  <c:v>33.716200000000001</c:v>
                </c:pt>
                <c:pt idx="50099" formatCode="General">
                  <c:v>33.716900000000003</c:v>
                </c:pt>
                <c:pt idx="50100" formatCode="General">
                  <c:v>33.717599999999997</c:v>
                </c:pt>
                <c:pt idx="50101" formatCode="General">
                  <c:v>33.718200000000003</c:v>
                </c:pt>
                <c:pt idx="50102" formatCode="General">
                  <c:v>33.718899999999998</c:v>
                </c:pt>
                <c:pt idx="50103" formatCode="General">
                  <c:v>33.7196</c:v>
                </c:pt>
                <c:pt idx="50104" formatCode="General">
                  <c:v>33.720199999999998</c:v>
                </c:pt>
                <c:pt idx="50105" formatCode="General">
                  <c:v>33.7209</c:v>
                </c:pt>
                <c:pt idx="50106" formatCode="General">
                  <c:v>33.721600000000002</c:v>
                </c:pt>
                <c:pt idx="50107" formatCode="General">
                  <c:v>33.722299999999997</c:v>
                </c:pt>
                <c:pt idx="50108" formatCode="General">
                  <c:v>33.722900000000003</c:v>
                </c:pt>
                <c:pt idx="50109" formatCode="General">
                  <c:v>33.723599999999998</c:v>
                </c:pt>
                <c:pt idx="50110" formatCode="General">
                  <c:v>33.724299999999999</c:v>
                </c:pt>
                <c:pt idx="50111" formatCode="General">
                  <c:v>33.725000000000001</c:v>
                </c:pt>
                <c:pt idx="50112" formatCode="General">
                  <c:v>33.7256</c:v>
                </c:pt>
                <c:pt idx="50113" formatCode="General">
                  <c:v>33.726300000000002</c:v>
                </c:pt>
                <c:pt idx="50114" formatCode="General">
                  <c:v>33.726999999999997</c:v>
                </c:pt>
                <c:pt idx="50115" formatCode="General">
                  <c:v>33.727699999999999</c:v>
                </c:pt>
                <c:pt idx="50116" formatCode="General">
                  <c:v>33.728299999999997</c:v>
                </c:pt>
                <c:pt idx="50117" formatCode="General">
                  <c:v>33.728999999999999</c:v>
                </c:pt>
                <c:pt idx="50118" formatCode="General">
                  <c:v>33.729700000000001</c:v>
                </c:pt>
                <c:pt idx="50119" formatCode="General">
                  <c:v>33.7303</c:v>
                </c:pt>
                <c:pt idx="50120" formatCode="General">
                  <c:v>33.731000000000002</c:v>
                </c:pt>
                <c:pt idx="50121" formatCode="General">
                  <c:v>33.731699999999996</c:v>
                </c:pt>
                <c:pt idx="50122" formatCode="General">
                  <c:v>33.732399999999998</c:v>
                </c:pt>
                <c:pt idx="50123" formatCode="General">
                  <c:v>33.732999999999997</c:v>
                </c:pt>
                <c:pt idx="50124" formatCode="General">
                  <c:v>33.733699999999999</c:v>
                </c:pt>
                <c:pt idx="50125" formatCode="General">
                  <c:v>33.734400000000001</c:v>
                </c:pt>
                <c:pt idx="50126" formatCode="General">
                  <c:v>33.735100000000003</c:v>
                </c:pt>
                <c:pt idx="50127" formatCode="General">
                  <c:v>33.735700000000001</c:v>
                </c:pt>
                <c:pt idx="50128" formatCode="General">
                  <c:v>33.736400000000003</c:v>
                </c:pt>
                <c:pt idx="50129" formatCode="General">
                  <c:v>33.737099999999998</c:v>
                </c:pt>
                <c:pt idx="50130" formatCode="General">
                  <c:v>33.737699999999997</c:v>
                </c:pt>
                <c:pt idx="50131" formatCode="General">
                  <c:v>33.738399999999999</c:v>
                </c:pt>
                <c:pt idx="50132" formatCode="General">
                  <c:v>33.739100000000001</c:v>
                </c:pt>
                <c:pt idx="50133" formatCode="General">
                  <c:v>33.739800000000002</c:v>
                </c:pt>
                <c:pt idx="50134" formatCode="General">
                  <c:v>33.740400000000001</c:v>
                </c:pt>
                <c:pt idx="50135" formatCode="General">
                  <c:v>33.741100000000003</c:v>
                </c:pt>
                <c:pt idx="50136" formatCode="General">
                  <c:v>33.741799999999998</c:v>
                </c:pt>
                <c:pt idx="50137" formatCode="General">
                  <c:v>33.7425</c:v>
                </c:pt>
                <c:pt idx="50138" formatCode="General">
                  <c:v>33.743099999999998</c:v>
                </c:pt>
                <c:pt idx="50139" formatCode="General">
                  <c:v>33.7438</c:v>
                </c:pt>
                <c:pt idx="50140" formatCode="General">
                  <c:v>33.744500000000002</c:v>
                </c:pt>
                <c:pt idx="50141" formatCode="General">
                  <c:v>33.745199999999997</c:v>
                </c:pt>
                <c:pt idx="50142" formatCode="General">
                  <c:v>33.745800000000003</c:v>
                </c:pt>
                <c:pt idx="50143" formatCode="General">
                  <c:v>33.746499999999997</c:v>
                </c:pt>
                <c:pt idx="50144" formatCode="General">
                  <c:v>33.747199999999999</c:v>
                </c:pt>
                <c:pt idx="50145" formatCode="General">
                  <c:v>33.747799999999998</c:v>
                </c:pt>
                <c:pt idx="50146" formatCode="General">
                  <c:v>33.7485</c:v>
                </c:pt>
                <c:pt idx="50147" formatCode="General">
                  <c:v>33.749200000000002</c:v>
                </c:pt>
                <c:pt idx="50148" formatCode="General">
                  <c:v>33.749899999999997</c:v>
                </c:pt>
                <c:pt idx="50149" formatCode="General">
                  <c:v>33.750500000000002</c:v>
                </c:pt>
                <c:pt idx="50150" formatCode="General">
                  <c:v>33.751199999999997</c:v>
                </c:pt>
                <c:pt idx="50151" formatCode="General">
                  <c:v>33.751899999999999</c:v>
                </c:pt>
                <c:pt idx="50152" formatCode="General">
                  <c:v>33.752600000000001</c:v>
                </c:pt>
                <c:pt idx="50153" formatCode="General">
                  <c:v>33.7532</c:v>
                </c:pt>
                <c:pt idx="50154" formatCode="General">
                  <c:v>33.753900000000002</c:v>
                </c:pt>
                <c:pt idx="50155" formatCode="General">
                  <c:v>33.754600000000003</c:v>
                </c:pt>
                <c:pt idx="50156" formatCode="General">
                  <c:v>33.755200000000002</c:v>
                </c:pt>
                <c:pt idx="50157" formatCode="General">
                  <c:v>33.755899999999997</c:v>
                </c:pt>
                <c:pt idx="50158" formatCode="General">
                  <c:v>33.756599999999999</c:v>
                </c:pt>
                <c:pt idx="50159" formatCode="General">
                  <c:v>33.757300000000001</c:v>
                </c:pt>
                <c:pt idx="50160" formatCode="General">
                  <c:v>33.757899999999999</c:v>
                </c:pt>
                <c:pt idx="50161" formatCode="General">
                  <c:v>33.758600000000001</c:v>
                </c:pt>
                <c:pt idx="50162" formatCode="General">
                  <c:v>33.759300000000003</c:v>
                </c:pt>
                <c:pt idx="50163" formatCode="General">
                  <c:v>33.76</c:v>
                </c:pt>
                <c:pt idx="50164" formatCode="General">
                  <c:v>33.760599999999997</c:v>
                </c:pt>
                <c:pt idx="50165" formatCode="General">
                  <c:v>33.761299999999999</c:v>
                </c:pt>
                <c:pt idx="50166" formatCode="General">
                  <c:v>33.762</c:v>
                </c:pt>
                <c:pt idx="50167" formatCode="General">
                  <c:v>33.762599999999999</c:v>
                </c:pt>
                <c:pt idx="50168" formatCode="General">
                  <c:v>33.763300000000001</c:v>
                </c:pt>
                <c:pt idx="50169" formatCode="General">
                  <c:v>33.764000000000003</c:v>
                </c:pt>
                <c:pt idx="50170" formatCode="General">
                  <c:v>33.764699999999998</c:v>
                </c:pt>
                <c:pt idx="50171" formatCode="General">
                  <c:v>33.765300000000003</c:v>
                </c:pt>
                <c:pt idx="50172" formatCode="General">
                  <c:v>33.765999999999998</c:v>
                </c:pt>
                <c:pt idx="50173" formatCode="General">
                  <c:v>33.7667</c:v>
                </c:pt>
                <c:pt idx="50174" formatCode="General">
                  <c:v>33.767400000000002</c:v>
                </c:pt>
                <c:pt idx="50175" formatCode="General">
                  <c:v>33.768000000000001</c:v>
                </c:pt>
                <c:pt idx="50176" formatCode="General">
                  <c:v>33.768700000000003</c:v>
                </c:pt>
                <c:pt idx="50177" formatCode="General">
                  <c:v>33.769399999999997</c:v>
                </c:pt>
                <c:pt idx="50178" formatCode="General">
                  <c:v>33.770099999999999</c:v>
                </c:pt>
                <c:pt idx="50179" formatCode="General">
                  <c:v>33.770699999999998</c:v>
                </c:pt>
                <c:pt idx="50180" formatCode="General">
                  <c:v>33.7714</c:v>
                </c:pt>
                <c:pt idx="50181" formatCode="General">
                  <c:v>33.772100000000002</c:v>
                </c:pt>
                <c:pt idx="50182" formatCode="General">
                  <c:v>33.7727</c:v>
                </c:pt>
                <c:pt idx="50183" formatCode="General">
                  <c:v>33.773400000000002</c:v>
                </c:pt>
                <c:pt idx="50184" formatCode="General">
                  <c:v>33.774099999999997</c:v>
                </c:pt>
                <c:pt idx="50185" formatCode="General">
                  <c:v>33.774799999999999</c:v>
                </c:pt>
                <c:pt idx="50186" formatCode="General">
                  <c:v>33.775399999999998</c:v>
                </c:pt>
                <c:pt idx="50187" formatCode="General">
                  <c:v>33.7761</c:v>
                </c:pt>
                <c:pt idx="50188" formatCode="General">
                  <c:v>33.776800000000001</c:v>
                </c:pt>
                <c:pt idx="50189" formatCode="General">
                  <c:v>33.777500000000003</c:v>
                </c:pt>
                <c:pt idx="50190" formatCode="General">
                  <c:v>33.778100000000002</c:v>
                </c:pt>
                <c:pt idx="50191" formatCode="General">
                  <c:v>33.778799999999997</c:v>
                </c:pt>
                <c:pt idx="50192" formatCode="General">
                  <c:v>33.779499999999999</c:v>
                </c:pt>
                <c:pt idx="50193" formatCode="General">
                  <c:v>33.780099999999997</c:v>
                </c:pt>
                <c:pt idx="50194" formatCode="General">
                  <c:v>33.780799999999999</c:v>
                </c:pt>
                <c:pt idx="50195" formatCode="General">
                  <c:v>33.781500000000001</c:v>
                </c:pt>
                <c:pt idx="50196" formatCode="General">
                  <c:v>33.782200000000003</c:v>
                </c:pt>
                <c:pt idx="50197" formatCode="General">
                  <c:v>33.782800000000002</c:v>
                </c:pt>
                <c:pt idx="50198" formatCode="General">
                  <c:v>33.783499999999997</c:v>
                </c:pt>
                <c:pt idx="50199" formatCode="General">
                  <c:v>33.784199999999998</c:v>
                </c:pt>
                <c:pt idx="50200" formatCode="General">
                  <c:v>33.7849</c:v>
                </c:pt>
                <c:pt idx="50201" formatCode="General">
                  <c:v>33.785499999999999</c:v>
                </c:pt>
                <c:pt idx="50202" formatCode="General">
                  <c:v>33.786200000000001</c:v>
                </c:pt>
                <c:pt idx="50203" formatCode="General">
                  <c:v>33.786900000000003</c:v>
                </c:pt>
                <c:pt idx="50204" formatCode="General">
                  <c:v>33.787599999999998</c:v>
                </c:pt>
                <c:pt idx="50205" formatCode="General">
                  <c:v>33.788200000000003</c:v>
                </c:pt>
                <c:pt idx="50206" formatCode="General">
                  <c:v>33.788899999999998</c:v>
                </c:pt>
                <c:pt idx="50207" formatCode="General">
                  <c:v>33.7896</c:v>
                </c:pt>
                <c:pt idx="50208" formatCode="General">
                  <c:v>33.790199999999999</c:v>
                </c:pt>
                <c:pt idx="50209" formatCode="General">
                  <c:v>33.790900000000001</c:v>
                </c:pt>
                <c:pt idx="50210" formatCode="General">
                  <c:v>33.791600000000003</c:v>
                </c:pt>
                <c:pt idx="50211" formatCode="General">
                  <c:v>33.792299999999997</c:v>
                </c:pt>
                <c:pt idx="50212" formatCode="General">
                  <c:v>33.792900000000003</c:v>
                </c:pt>
                <c:pt idx="50213" formatCode="General">
                  <c:v>33.793599999999998</c:v>
                </c:pt>
                <c:pt idx="50214" formatCode="General">
                  <c:v>33.7943</c:v>
                </c:pt>
                <c:pt idx="50215" formatCode="General">
                  <c:v>33.795000000000002</c:v>
                </c:pt>
                <c:pt idx="50216" formatCode="General">
                  <c:v>33.7956</c:v>
                </c:pt>
                <c:pt idx="50217" formatCode="General">
                  <c:v>33.796300000000002</c:v>
                </c:pt>
                <c:pt idx="50218" formatCode="General">
                  <c:v>33.796999999999997</c:v>
                </c:pt>
                <c:pt idx="50219" formatCode="General">
                  <c:v>33.797600000000003</c:v>
                </c:pt>
                <c:pt idx="50220" formatCode="General">
                  <c:v>33.798299999999998</c:v>
                </c:pt>
                <c:pt idx="50221" formatCode="General">
                  <c:v>33.798999999999999</c:v>
                </c:pt>
                <c:pt idx="50222" formatCode="General">
                  <c:v>33.799700000000001</c:v>
                </c:pt>
                <c:pt idx="50223" formatCode="General">
                  <c:v>33.8003</c:v>
                </c:pt>
                <c:pt idx="50224" formatCode="General">
                  <c:v>33.801000000000002</c:v>
                </c:pt>
                <c:pt idx="50225" formatCode="General">
                  <c:v>33.801699999999997</c:v>
                </c:pt>
                <c:pt idx="50226" formatCode="General">
                  <c:v>33.802399999999999</c:v>
                </c:pt>
                <c:pt idx="50227" formatCode="General">
                  <c:v>33.802999999999997</c:v>
                </c:pt>
                <c:pt idx="50228" formatCode="General">
                  <c:v>33.803699999999999</c:v>
                </c:pt>
                <c:pt idx="50229" formatCode="General">
                  <c:v>33.804400000000001</c:v>
                </c:pt>
                <c:pt idx="50230" formatCode="General">
                  <c:v>33.805</c:v>
                </c:pt>
                <c:pt idx="50231" formatCode="General">
                  <c:v>33.805700000000002</c:v>
                </c:pt>
                <c:pt idx="50232" formatCode="General">
                  <c:v>33.806399999999996</c:v>
                </c:pt>
                <c:pt idx="50233" formatCode="General">
                  <c:v>33.807099999999998</c:v>
                </c:pt>
                <c:pt idx="50234" formatCode="General">
                  <c:v>33.807699999999997</c:v>
                </c:pt>
                <c:pt idx="50235" formatCode="General">
                  <c:v>33.808399999999999</c:v>
                </c:pt>
                <c:pt idx="50236" formatCode="General">
                  <c:v>33.809100000000001</c:v>
                </c:pt>
                <c:pt idx="50237" formatCode="General">
                  <c:v>33.809800000000003</c:v>
                </c:pt>
                <c:pt idx="50238" formatCode="General">
                  <c:v>33.810400000000001</c:v>
                </c:pt>
                <c:pt idx="50239" formatCode="General">
                  <c:v>33.811100000000003</c:v>
                </c:pt>
                <c:pt idx="50240" formatCode="General">
                  <c:v>33.811799999999998</c:v>
                </c:pt>
                <c:pt idx="50241" formatCode="General">
                  <c:v>33.8125</c:v>
                </c:pt>
                <c:pt idx="50242" formatCode="General">
                  <c:v>33.813099999999999</c:v>
                </c:pt>
                <c:pt idx="50243" formatCode="General">
                  <c:v>33.813800000000001</c:v>
                </c:pt>
                <c:pt idx="50244" formatCode="General">
                  <c:v>33.814500000000002</c:v>
                </c:pt>
                <c:pt idx="50245" formatCode="General">
                  <c:v>33.815100000000001</c:v>
                </c:pt>
                <c:pt idx="50246" formatCode="General">
                  <c:v>33.815800000000003</c:v>
                </c:pt>
                <c:pt idx="50247" formatCode="General">
                  <c:v>33.816499999999998</c:v>
                </c:pt>
                <c:pt idx="50248" formatCode="General">
                  <c:v>33.8172</c:v>
                </c:pt>
                <c:pt idx="50249" formatCode="General">
                  <c:v>33.817799999999998</c:v>
                </c:pt>
                <c:pt idx="50250" formatCode="General">
                  <c:v>33.8185</c:v>
                </c:pt>
                <c:pt idx="50251" formatCode="General">
                  <c:v>33.819200000000002</c:v>
                </c:pt>
                <c:pt idx="50252" formatCode="General">
                  <c:v>33.819899999999997</c:v>
                </c:pt>
                <c:pt idx="50253" formatCode="General">
                  <c:v>33.820500000000003</c:v>
                </c:pt>
                <c:pt idx="50254" formatCode="General">
                  <c:v>33.821199999999997</c:v>
                </c:pt>
                <c:pt idx="50255" formatCode="General">
                  <c:v>33.821899999999999</c:v>
                </c:pt>
                <c:pt idx="50256" formatCode="General">
                  <c:v>33.822499999999998</c:v>
                </c:pt>
                <c:pt idx="50257" formatCode="General">
                  <c:v>33.8232</c:v>
                </c:pt>
                <c:pt idx="50258" formatCode="General">
                  <c:v>33.823900000000002</c:v>
                </c:pt>
                <c:pt idx="50259" formatCode="General">
                  <c:v>33.824599999999997</c:v>
                </c:pt>
                <c:pt idx="50260" formatCode="General">
                  <c:v>33.825200000000002</c:v>
                </c:pt>
                <c:pt idx="50261" formatCode="General">
                  <c:v>33.825899999999997</c:v>
                </c:pt>
                <c:pt idx="50262" formatCode="General">
                  <c:v>33.826599999999999</c:v>
                </c:pt>
                <c:pt idx="50263" formatCode="General">
                  <c:v>33.827300000000001</c:v>
                </c:pt>
                <c:pt idx="50264" formatCode="General">
                  <c:v>33.8279</c:v>
                </c:pt>
                <c:pt idx="50265" formatCode="General">
                  <c:v>33.828600000000002</c:v>
                </c:pt>
                <c:pt idx="50266" formatCode="General">
                  <c:v>33.829300000000003</c:v>
                </c:pt>
                <c:pt idx="50267" formatCode="General">
                  <c:v>33.829900000000002</c:v>
                </c:pt>
                <c:pt idx="50268" formatCode="General">
                  <c:v>33.830599999999997</c:v>
                </c:pt>
                <c:pt idx="50269" formatCode="General">
                  <c:v>33.831299999999999</c:v>
                </c:pt>
                <c:pt idx="50270" formatCode="General">
                  <c:v>33.832000000000001</c:v>
                </c:pt>
                <c:pt idx="50271" formatCode="General">
                  <c:v>33.832599999999999</c:v>
                </c:pt>
                <c:pt idx="50272" formatCode="General">
                  <c:v>33.833300000000001</c:v>
                </c:pt>
                <c:pt idx="50273" formatCode="General">
                  <c:v>33.834000000000003</c:v>
                </c:pt>
                <c:pt idx="50274" formatCode="General">
                  <c:v>33.834699999999998</c:v>
                </c:pt>
                <c:pt idx="50275" formatCode="General">
                  <c:v>33.835299999999997</c:v>
                </c:pt>
                <c:pt idx="50276" formatCode="General">
                  <c:v>33.835999999999999</c:v>
                </c:pt>
                <c:pt idx="50277" formatCode="General">
                  <c:v>33.8367</c:v>
                </c:pt>
                <c:pt idx="50278" formatCode="General">
                  <c:v>33.837400000000002</c:v>
                </c:pt>
                <c:pt idx="50279" formatCode="General">
                  <c:v>33.838000000000001</c:v>
                </c:pt>
                <c:pt idx="50280" formatCode="General">
                  <c:v>33.838700000000003</c:v>
                </c:pt>
                <c:pt idx="50281" formatCode="General">
                  <c:v>33.839399999999998</c:v>
                </c:pt>
                <c:pt idx="50282" formatCode="General">
                  <c:v>33.840000000000003</c:v>
                </c:pt>
                <c:pt idx="50283" formatCode="General">
                  <c:v>33.840699999999998</c:v>
                </c:pt>
                <c:pt idx="50284" formatCode="General">
                  <c:v>33.8414</c:v>
                </c:pt>
                <c:pt idx="50285" formatCode="General">
                  <c:v>33.842100000000002</c:v>
                </c:pt>
                <c:pt idx="50286" formatCode="General">
                  <c:v>33.842700000000001</c:v>
                </c:pt>
                <c:pt idx="50287" formatCode="General">
                  <c:v>33.843400000000003</c:v>
                </c:pt>
                <c:pt idx="50288" formatCode="General">
                  <c:v>33.844099999999997</c:v>
                </c:pt>
                <c:pt idx="50289" formatCode="General">
                  <c:v>33.844799999999999</c:v>
                </c:pt>
                <c:pt idx="50290" formatCode="General">
                  <c:v>33.845399999999998</c:v>
                </c:pt>
                <c:pt idx="50291" formatCode="General">
                  <c:v>33.8461</c:v>
                </c:pt>
                <c:pt idx="50292" formatCode="General">
                  <c:v>33.846800000000002</c:v>
                </c:pt>
                <c:pt idx="50293" formatCode="General">
                  <c:v>33.8474</c:v>
                </c:pt>
                <c:pt idx="50294" formatCode="General">
                  <c:v>33.848100000000002</c:v>
                </c:pt>
                <c:pt idx="50295" formatCode="General">
                  <c:v>33.848799999999997</c:v>
                </c:pt>
                <c:pt idx="50296" formatCode="General">
                  <c:v>33.849499999999999</c:v>
                </c:pt>
                <c:pt idx="50297" formatCode="General">
                  <c:v>33.850099999999998</c:v>
                </c:pt>
                <c:pt idx="50298" formatCode="General">
                  <c:v>33.8508</c:v>
                </c:pt>
                <c:pt idx="50299" formatCode="General">
                  <c:v>33.851500000000001</c:v>
                </c:pt>
                <c:pt idx="50300" formatCode="General">
                  <c:v>33.852200000000003</c:v>
                </c:pt>
                <c:pt idx="50301" formatCode="General">
                  <c:v>33.852800000000002</c:v>
                </c:pt>
                <c:pt idx="50302" formatCode="General">
                  <c:v>33.853499999999997</c:v>
                </c:pt>
                <c:pt idx="50303" formatCode="General">
                  <c:v>33.854199999999999</c:v>
                </c:pt>
                <c:pt idx="50304" formatCode="General">
                  <c:v>33.854900000000001</c:v>
                </c:pt>
                <c:pt idx="50305" formatCode="General">
                  <c:v>33.855499999999999</c:v>
                </c:pt>
                <c:pt idx="50306" formatCode="General">
                  <c:v>33.856200000000001</c:v>
                </c:pt>
                <c:pt idx="50307" formatCode="General">
                  <c:v>33.856900000000003</c:v>
                </c:pt>
                <c:pt idx="50308" formatCode="General">
                  <c:v>33.857500000000002</c:v>
                </c:pt>
                <c:pt idx="50309" formatCode="General">
                  <c:v>33.858199999999997</c:v>
                </c:pt>
                <c:pt idx="50310" formatCode="General">
                  <c:v>33.858899999999998</c:v>
                </c:pt>
                <c:pt idx="50311" formatCode="General">
                  <c:v>33.8596</c:v>
                </c:pt>
                <c:pt idx="50312" formatCode="General">
                  <c:v>33.860199999999999</c:v>
                </c:pt>
                <c:pt idx="50313" formatCode="General">
                  <c:v>33.860900000000001</c:v>
                </c:pt>
                <c:pt idx="50314" formatCode="General">
                  <c:v>33.861600000000003</c:v>
                </c:pt>
                <c:pt idx="50315" formatCode="General">
                  <c:v>33.862299999999998</c:v>
                </c:pt>
                <c:pt idx="50316" formatCode="General">
                  <c:v>33.862900000000003</c:v>
                </c:pt>
                <c:pt idx="50317" formatCode="General">
                  <c:v>33.863599999999998</c:v>
                </c:pt>
                <c:pt idx="50318" formatCode="General">
                  <c:v>33.8643</c:v>
                </c:pt>
                <c:pt idx="50319" formatCode="General">
                  <c:v>33.864899999999999</c:v>
                </c:pt>
                <c:pt idx="50320" formatCode="General">
                  <c:v>33.865600000000001</c:v>
                </c:pt>
                <c:pt idx="50321" formatCode="General">
                  <c:v>33.866300000000003</c:v>
                </c:pt>
                <c:pt idx="50322" formatCode="General">
                  <c:v>33.866999999999997</c:v>
                </c:pt>
                <c:pt idx="50323" formatCode="General">
                  <c:v>33.867600000000003</c:v>
                </c:pt>
                <c:pt idx="50324" formatCode="General">
                  <c:v>33.868299999999998</c:v>
                </c:pt>
                <c:pt idx="50325" formatCode="General">
                  <c:v>33.869</c:v>
                </c:pt>
                <c:pt idx="50326" formatCode="General">
                  <c:v>33.869700000000002</c:v>
                </c:pt>
                <c:pt idx="50327" formatCode="General">
                  <c:v>33.8703</c:v>
                </c:pt>
                <c:pt idx="50328" formatCode="General">
                  <c:v>33.871000000000002</c:v>
                </c:pt>
                <c:pt idx="50329" formatCode="General">
                  <c:v>33.871699999999997</c:v>
                </c:pt>
                <c:pt idx="50330" formatCode="General">
                  <c:v>33.872300000000003</c:v>
                </c:pt>
                <c:pt idx="50331" formatCode="General">
                  <c:v>33.872999999999998</c:v>
                </c:pt>
                <c:pt idx="50332" formatCode="General">
                  <c:v>33.873699999999999</c:v>
                </c:pt>
                <c:pt idx="50333" formatCode="General">
                  <c:v>33.874400000000001</c:v>
                </c:pt>
                <c:pt idx="50334" formatCode="General">
                  <c:v>33.875</c:v>
                </c:pt>
                <c:pt idx="50335" formatCode="General">
                  <c:v>33.875700000000002</c:v>
                </c:pt>
                <c:pt idx="50336" formatCode="General">
                  <c:v>33.876399999999997</c:v>
                </c:pt>
                <c:pt idx="50337" formatCode="General">
                  <c:v>33.877099999999999</c:v>
                </c:pt>
                <c:pt idx="50338" formatCode="General">
                  <c:v>33.877699999999997</c:v>
                </c:pt>
                <c:pt idx="50339" formatCode="General">
                  <c:v>33.878399999999999</c:v>
                </c:pt>
                <c:pt idx="50340" formatCode="General">
                  <c:v>33.879100000000001</c:v>
                </c:pt>
                <c:pt idx="50341" formatCode="General">
                  <c:v>33.879800000000003</c:v>
                </c:pt>
                <c:pt idx="50342" formatCode="General">
                  <c:v>33.880400000000002</c:v>
                </c:pt>
                <c:pt idx="50343" formatCode="General">
                  <c:v>33.881100000000004</c:v>
                </c:pt>
                <c:pt idx="50344" formatCode="General">
                  <c:v>33.881799999999998</c:v>
                </c:pt>
                <c:pt idx="50345" formatCode="General">
                  <c:v>33.882399999999997</c:v>
                </c:pt>
                <c:pt idx="50346" formatCode="General">
                  <c:v>33.883099999999999</c:v>
                </c:pt>
                <c:pt idx="50347" formatCode="General">
                  <c:v>33.883800000000001</c:v>
                </c:pt>
                <c:pt idx="50348" formatCode="General">
                  <c:v>33.884500000000003</c:v>
                </c:pt>
                <c:pt idx="50349" formatCode="General">
                  <c:v>33.885100000000001</c:v>
                </c:pt>
                <c:pt idx="50350" formatCode="General">
                  <c:v>33.885800000000003</c:v>
                </c:pt>
                <c:pt idx="50351" formatCode="General">
                  <c:v>33.886499999999998</c:v>
                </c:pt>
                <c:pt idx="50352" formatCode="General">
                  <c:v>33.8872</c:v>
                </c:pt>
                <c:pt idx="50353" formatCode="General">
                  <c:v>33.887799999999999</c:v>
                </c:pt>
                <c:pt idx="50354" formatCode="General">
                  <c:v>33.888500000000001</c:v>
                </c:pt>
                <c:pt idx="50355" formatCode="General">
                  <c:v>33.889200000000002</c:v>
                </c:pt>
                <c:pt idx="50356" formatCode="General">
                  <c:v>33.889800000000001</c:v>
                </c:pt>
                <c:pt idx="50357" formatCode="General">
                  <c:v>33.890500000000003</c:v>
                </c:pt>
                <c:pt idx="50358" formatCode="General">
                  <c:v>33.891199999999998</c:v>
                </c:pt>
                <c:pt idx="50359" formatCode="General">
                  <c:v>33.8919</c:v>
                </c:pt>
                <c:pt idx="50360" formatCode="General">
                  <c:v>33.892499999999998</c:v>
                </c:pt>
                <c:pt idx="50361" formatCode="General">
                  <c:v>33.8932</c:v>
                </c:pt>
                <c:pt idx="50362" formatCode="General">
                  <c:v>33.893900000000002</c:v>
                </c:pt>
                <c:pt idx="50363" formatCode="General">
                  <c:v>33.894599999999997</c:v>
                </c:pt>
                <c:pt idx="50364" formatCode="General">
                  <c:v>33.895200000000003</c:v>
                </c:pt>
                <c:pt idx="50365" formatCode="General">
                  <c:v>33.895899999999997</c:v>
                </c:pt>
                <c:pt idx="50366" formatCode="General">
                  <c:v>33.896599999999999</c:v>
                </c:pt>
                <c:pt idx="50367" formatCode="General">
                  <c:v>33.897300000000001</c:v>
                </c:pt>
                <c:pt idx="50368" formatCode="General">
                  <c:v>33.8979</c:v>
                </c:pt>
                <c:pt idx="50369" formatCode="General">
                  <c:v>33.898600000000002</c:v>
                </c:pt>
                <c:pt idx="50370" formatCode="General">
                  <c:v>33.899299999999997</c:v>
                </c:pt>
                <c:pt idx="50371" formatCode="General">
                  <c:v>33.899900000000002</c:v>
                </c:pt>
                <c:pt idx="50372" formatCode="General">
                  <c:v>33.900599999999997</c:v>
                </c:pt>
                <c:pt idx="50373" formatCode="General">
                  <c:v>33.901299999999999</c:v>
                </c:pt>
                <c:pt idx="50374" formatCode="General">
                  <c:v>33.902000000000001</c:v>
                </c:pt>
                <c:pt idx="50375" formatCode="General">
                  <c:v>33.9026</c:v>
                </c:pt>
                <c:pt idx="50376" formatCode="General">
                  <c:v>33.903300000000002</c:v>
                </c:pt>
                <c:pt idx="50377" formatCode="General">
                  <c:v>33.904000000000003</c:v>
                </c:pt>
                <c:pt idx="50378" formatCode="General">
                  <c:v>33.904699999999998</c:v>
                </c:pt>
                <c:pt idx="50379" formatCode="General">
                  <c:v>33.905299999999997</c:v>
                </c:pt>
                <c:pt idx="50380" formatCode="General">
                  <c:v>33.905999999999999</c:v>
                </c:pt>
                <c:pt idx="50381" formatCode="General">
                  <c:v>33.906700000000001</c:v>
                </c:pt>
                <c:pt idx="50382" formatCode="General">
                  <c:v>33.907299999999999</c:v>
                </c:pt>
                <c:pt idx="50383" formatCode="General">
                  <c:v>33.908000000000001</c:v>
                </c:pt>
                <c:pt idx="50384" formatCode="General">
                  <c:v>33.908700000000003</c:v>
                </c:pt>
                <c:pt idx="50385" formatCode="General">
                  <c:v>33.909399999999998</c:v>
                </c:pt>
                <c:pt idx="50386" formatCode="General">
                  <c:v>33.909999999999997</c:v>
                </c:pt>
                <c:pt idx="50387" formatCode="General">
                  <c:v>33.910699999999999</c:v>
                </c:pt>
                <c:pt idx="50388" formatCode="General">
                  <c:v>33.9114</c:v>
                </c:pt>
                <c:pt idx="50389" formatCode="General">
                  <c:v>33.912100000000002</c:v>
                </c:pt>
                <c:pt idx="50390" formatCode="General">
                  <c:v>33.912700000000001</c:v>
                </c:pt>
                <c:pt idx="50391" formatCode="General">
                  <c:v>33.913400000000003</c:v>
                </c:pt>
                <c:pt idx="50392" formatCode="General">
                  <c:v>33.914099999999998</c:v>
                </c:pt>
                <c:pt idx="50393" formatCode="General">
                  <c:v>33.914700000000003</c:v>
                </c:pt>
                <c:pt idx="50394" formatCode="General">
                  <c:v>33.915399999999998</c:v>
                </c:pt>
                <c:pt idx="50395" formatCode="General">
                  <c:v>33.9161</c:v>
                </c:pt>
                <c:pt idx="50396" formatCode="General">
                  <c:v>33.916800000000002</c:v>
                </c:pt>
                <c:pt idx="50397" formatCode="General">
                  <c:v>33.917400000000001</c:v>
                </c:pt>
                <c:pt idx="50398" formatCode="General">
                  <c:v>33.918100000000003</c:v>
                </c:pt>
                <c:pt idx="50399" formatCode="General">
                  <c:v>33.918799999999997</c:v>
                </c:pt>
                <c:pt idx="50400" formatCode="General">
                  <c:v>33.919499999999999</c:v>
                </c:pt>
                <c:pt idx="50401" formatCode="General">
                  <c:v>33.920099999999998</c:v>
                </c:pt>
                <c:pt idx="50402" formatCode="General">
                  <c:v>33.9208</c:v>
                </c:pt>
                <c:pt idx="50403" formatCode="General">
                  <c:v>33.921500000000002</c:v>
                </c:pt>
                <c:pt idx="50404" formatCode="General">
                  <c:v>33.922199999999997</c:v>
                </c:pt>
                <c:pt idx="50405" formatCode="General">
                  <c:v>33.922800000000002</c:v>
                </c:pt>
                <c:pt idx="50406" formatCode="General">
                  <c:v>33.923499999999997</c:v>
                </c:pt>
                <c:pt idx="50407" formatCode="General">
                  <c:v>33.924199999999999</c:v>
                </c:pt>
                <c:pt idx="50408" formatCode="General">
                  <c:v>33.924799999999998</c:v>
                </c:pt>
                <c:pt idx="50409" formatCode="General">
                  <c:v>33.9255</c:v>
                </c:pt>
                <c:pt idx="50410" formatCode="General">
                  <c:v>33.926200000000001</c:v>
                </c:pt>
                <c:pt idx="50411" formatCode="General">
                  <c:v>33.926900000000003</c:v>
                </c:pt>
                <c:pt idx="50412" formatCode="General">
                  <c:v>33.927500000000002</c:v>
                </c:pt>
                <c:pt idx="50413" formatCode="General">
                  <c:v>33.928199999999997</c:v>
                </c:pt>
                <c:pt idx="50414" formatCode="General">
                  <c:v>33.928899999999999</c:v>
                </c:pt>
                <c:pt idx="50415" formatCode="General">
                  <c:v>33.929600000000001</c:v>
                </c:pt>
                <c:pt idx="50416" formatCode="General">
                  <c:v>33.930199999999999</c:v>
                </c:pt>
                <c:pt idx="50417" formatCode="General">
                  <c:v>33.930900000000001</c:v>
                </c:pt>
                <c:pt idx="50418" formatCode="General">
                  <c:v>33.931600000000003</c:v>
                </c:pt>
                <c:pt idx="50419" formatCode="General">
                  <c:v>33.932200000000002</c:v>
                </c:pt>
                <c:pt idx="50420" formatCode="General">
                  <c:v>33.932899999999997</c:v>
                </c:pt>
                <c:pt idx="50421" formatCode="General">
                  <c:v>33.933599999999998</c:v>
                </c:pt>
                <c:pt idx="50422" formatCode="General">
                  <c:v>33.9343</c:v>
                </c:pt>
                <c:pt idx="50423" formatCode="General">
                  <c:v>33.934899999999999</c:v>
                </c:pt>
                <c:pt idx="50424" formatCode="General">
                  <c:v>33.935600000000001</c:v>
                </c:pt>
                <c:pt idx="50425" formatCode="General">
                  <c:v>33.936300000000003</c:v>
                </c:pt>
                <c:pt idx="50426" formatCode="General">
                  <c:v>33.936999999999998</c:v>
                </c:pt>
                <c:pt idx="50427" formatCode="General">
                  <c:v>33.937600000000003</c:v>
                </c:pt>
                <c:pt idx="50428" formatCode="General">
                  <c:v>33.938299999999998</c:v>
                </c:pt>
                <c:pt idx="50429" formatCode="General">
                  <c:v>33.939</c:v>
                </c:pt>
                <c:pt idx="50430" formatCode="General">
                  <c:v>33.939599999999999</c:v>
                </c:pt>
                <c:pt idx="50431" formatCode="General">
                  <c:v>33.940300000000001</c:v>
                </c:pt>
                <c:pt idx="50432" formatCode="General">
                  <c:v>33.941000000000003</c:v>
                </c:pt>
                <c:pt idx="50433" formatCode="General">
                  <c:v>33.941699999999997</c:v>
                </c:pt>
                <c:pt idx="50434" formatCode="General">
                  <c:v>33.942300000000003</c:v>
                </c:pt>
                <c:pt idx="50435" formatCode="General">
                  <c:v>33.942999999999998</c:v>
                </c:pt>
                <c:pt idx="50436" formatCode="General">
                  <c:v>33.9437</c:v>
                </c:pt>
                <c:pt idx="50437" formatCode="General">
                  <c:v>33.944400000000002</c:v>
                </c:pt>
                <c:pt idx="50438" formatCode="General">
                  <c:v>33.945</c:v>
                </c:pt>
                <c:pt idx="50439" formatCode="General">
                  <c:v>33.945700000000002</c:v>
                </c:pt>
                <c:pt idx="50440" formatCode="General">
                  <c:v>33.946399999999997</c:v>
                </c:pt>
                <c:pt idx="50441" formatCode="General">
                  <c:v>33.947099999999999</c:v>
                </c:pt>
                <c:pt idx="50442" formatCode="General">
                  <c:v>33.947699999999998</c:v>
                </c:pt>
                <c:pt idx="50443" formatCode="General">
                  <c:v>33.948399999999999</c:v>
                </c:pt>
                <c:pt idx="50444" formatCode="General">
                  <c:v>33.949100000000001</c:v>
                </c:pt>
                <c:pt idx="50445" formatCode="General">
                  <c:v>33.9497</c:v>
                </c:pt>
                <c:pt idx="50446" formatCode="General">
                  <c:v>33.950400000000002</c:v>
                </c:pt>
                <c:pt idx="50447" formatCode="General">
                  <c:v>33.951099999999997</c:v>
                </c:pt>
                <c:pt idx="50448" formatCode="General">
                  <c:v>33.951799999999999</c:v>
                </c:pt>
                <c:pt idx="50449" formatCode="General">
                  <c:v>33.952399999999997</c:v>
                </c:pt>
                <c:pt idx="50450" formatCode="General">
                  <c:v>33.953099999999999</c:v>
                </c:pt>
                <c:pt idx="50451" formatCode="General">
                  <c:v>33.953800000000001</c:v>
                </c:pt>
                <c:pt idx="50452" formatCode="General">
                  <c:v>33.954500000000003</c:v>
                </c:pt>
                <c:pt idx="50453" formatCode="General">
                  <c:v>33.955100000000002</c:v>
                </c:pt>
                <c:pt idx="50454" formatCode="General">
                  <c:v>33.955800000000004</c:v>
                </c:pt>
                <c:pt idx="50455" formatCode="General">
                  <c:v>33.956499999999998</c:v>
                </c:pt>
                <c:pt idx="50456" formatCode="General">
                  <c:v>33.957099999999997</c:v>
                </c:pt>
                <c:pt idx="50457" formatCode="General">
                  <c:v>33.957799999999999</c:v>
                </c:pt>
                <c:pt idx="50458" formatCode="General">
                  <c:v>33.958500000000001</c:v>
                </c:pt>
                <c:pt idx="50459" formatCode="General">
                  <c:v>33.959200000000003</c:v>
                </c:pt>
                <c:pt idx="50460" formatCode="General">
                  <c:v>33.959800000000001</c:v>
                </c:pt>
                <c:pt idx="50461" formatCode="General">
                  <c:v>33.960500000000003</c:v>
                </c:pt>
                <c:pt idx="50462" formatCode="General">
                  <c:v>33.961199999999998</c:v>
                </c:pt>
                <c:pt idx="50463" formatCode="General">
                  <c:v>33.9619</c:v>
                </c:pt>
                <c:pt idx="50464" formatCode="General">
                  <c:v>33.962499999999999</c:v>
                </c:pt>
                <c:pt idx="50465" formatCode="General">
                  <c:v>33.963200000000001</c:v>
                </c:pt>
                <c:pt idx="50466" formatCode="General">
                  <c:v>33.963900000000002</c:v>
                </c:pt>
                <c:pt idx="50467" formatCode="General">
                  <c:v>33.964599999999997</c:v>
                </c:pt>
                <c:pt idx="50468" formatCode="General">
                  <c:v>33.965200000000003</c:v>
                </c:pt>
                <c:pt idx="50469" formatCode="General">
                  <c:v>33.965899999999998</c:v>
                </c:pt>
                <c:pt idx="50470" formatCode="General">
                  <c:v>33.9666</c:v>
                </c:pt>
                <c:pt idx="50471" formatCode="General">
                  <c:v>33.967199999999998</c:v>
                </c:pt>
                <c:pt idx="50472" formatCode="General">
                  <c:v>33.9679</c:v>
                </c:pt>
                <c:pt idx="50473" formatCode="General">
                  <c:v>33.968600000000002</c:v>
                </c:pt>
                <c:pt idx="50474" formatCode="General">
                  <c:v>33.969299999999997</c:v>
                </c:pt>
                <c:pt idx="50475" formatCode="General">
                  <c:v>33.969900000000003</c:v>
                </c:pt>
                <c:pt idx="50476" formatCode="General">
                  <c:v>33.970599999999997</c:v>
                </c:pt>
                <c:pt idx="50477" formatCode="General">
                  <c:v>33.971299999999999</c:v>
                </c:pt>
                <c:pt idx="50478" formatCode="General">
                  <c:v>33.972000000000001</c:v>
                </c:pt>
                <c:pt idx="50479" formatCode="General">
                  <c:v>33.9726</c:v>
                </c:pt>
                <c:pt idx="50480" formatCode="General">
                  <c:v>33.973300000000002</c:v>
                </c:pt>
                <c:pt idx="50481" formatCode="General">
                  <c:v>33.973999999999997</c:v>
                </c:pt>
                <c:pt idx="50482" formatCode="General">
                  <c:v>33.974600000000002</c:v>
                </c:pt>
                <c:pt idx="50483" formatCode="General">
                  <c:v>33.975299999999997</c:v>
                </c:pt>
                <c:pt idx="50484" formatCode="General">
                  <c:v>33.975999999999999</c:v>
                </c:pt>
                <c:pt idx="50485" formatCode="General">
                  <c:v>33.976700000000001</c:v>
                </c:pt>
                <c:pt idx="50486" formatCode="General">
                  <c:v>33.9773</c:v>
                </c:pt>
                <c:pt idx="50487" formatCode="General">
                  <c:v>33.978000000000002</c:v>
                </c:pt>
                <c:pt idx="50488" formatCode="General">
                  <c:v>33.978700000000003</c:v>
                </c:pt>
                <c:pt idx="50489" formatCode="General">
                  <c:v>33.979399999999998</c:v>
                </c:pt>
                <c:pt idx="50490" formatCode="General">
                  <c:v>33.979999999999997</c:v>
                </c:pt>
                <c:pt idx="50491" formatCode="General">
                  <c:v>33.980699999999999</c:v>
                </c:pt>
                <c:pt idx="50492" formatCode="General">
                  <c:v>33.981400000000001</c:v>
                </c:pt>
                <c:pt idx="50493" formatCode="General">
                  <c:v>33.981999999999999</c:v>
                </c:pt>
                <c:pt idx="50494" formatCode="General">
                  <c:v>33.982700000000001</c:v>
                </c:pt>
                <c:pt idx="50495" formatCode="General">
                  <c:v>33.983400000000003</c:v>
                </c:pt>
                <c:pt idx="50496" formatCode="General">
                  <c:v>33.984099999999998</c:v>
                </c:pt>
                <c:pt idx="50497" formatCode="General">
                  <c:v>33.984699999999997</c:v>
                </c:pt>
                <c:pt idx="50498" formatCode="General">
                  <c:v>33.985399999999998</c:v>
                </c:pt>
                <c:pt idx="50499" formatCode="General">
                  <c:v>33.9861</c:v>
                </c:pt>
                <c:pt idx="50500" formatCode="General">
                  <c:v>33.986800000000002</c:v>
                </c:pt>
                <c:pt idx="50501" formatCode="General">
                  <c:v>33.987400000000001</c:v>
                </c:pt>
                <c:pt idx="50502" formatCode="General">
                  <c:v>33.988100000000003</c:v>
                </c:pt>
                <c:pt idx="50503" formatCode="General">
                  <c:v>33.988799999999998</c:v>
                </c:pt>
                <c:pt idx="50504" formatCode="General">
                  <c:v>33.9895</c:v>
                </c:pt>
                <c:pt idx="50505" formatCode="General">
                  <c:v>33.990099999999998</c:v>
                </c:pt>
                <c:pt idx="50506" formatCode="General">
                  <c:v>33.9908</c:v>
                </c:pt>
                <c:pt idx="50507" formatCode="General">
                  <c:v>33.991500000000002</c:v>
                </c:pt>
                <c:pt idx="50508" formatCode="General">
                  <c:v>33.992100000000001</c:v>
                </c:pt>
                <c:pt idx="50509" formatCode="General">
                  <c:v>33.992800000000003</c:v>
                </c:pt>
                <c:pt idx="50510" formatCode="General">
                  <c:v>33.993499999999997</c:v>
                </c:pt>
                <c:pt idx="50511" formatCode="General">
                  <c:v>33.994199999999999</c:v>
                </c:pt>
                <c:pt idx="50512" formatCode="General">
                  <c:v>33.994799999999998</c:v>
                </c:pt>
                <c:pt idx="50513" formatCode="General">
                  <c:v>33.9955</c:v>
                </c:pt>
                <c:pt idx="50514" formatCode="General">
                  <c:v>33.996200000000002</c:v>
                </c:pt>
                <c:pt idx="50515" formatCode="General">
                  <c:v>33.996899999999997</c:v>
                </c:pt>
                <c:pt idx="50516" formatCode="General">
                  <c:v>33.997500000000002</c:v>
                </c:pt>
                <c:pt idx="50517" formatCode="General">
                  <c:v>33.998199999999997</c:v>
                </c:pt>
                <c:pt idx="50518" formatCode="General">
                  <c:v>33.998899999999999</c:v>
                </c:pt>
                <c:pt idx="50519" formatCode="General">
                  <c:v>33.999499999999998</c:v>
                </c:pt>
                <c:pt idx="50520" formatCode="General">
                  <c:v>34.0002</c:v>
                </c:pt>
                <c:pt idx="50521" formatCode="General">
                  <c:v>34.000900000000001</c:v>
                </c:pt>
                <c:pt idx="50522" formatCode="General">
                  <c:v>34.001600000000003</c:v>
                </c:pt>
                <c:pt idx="50523" formatCode="General">
                  <c:v>34.002200000000002</c:v>
                </c:pt>
                <c:pt idx="50524" formatCode="General">
                  <c:v>34.002899999999997</c:v>
                </c:pt>
                <c:pt idx="50525" formatCode="General">
                  <c:v>34.003599999999999</c:v>
                </c:pt>
                <c:pt idx="50526" formatCode="General">
                  <c:v>34.004300000000001</c:v>
                </c:pt>
                <c:pt idx="50527" formatCode="General">
                  <c:v>34.004899999999999</c:v>
                </c:pt>
                <c:pt idx="50528" formatCode="General">
                  <c:v>34.005600000000001</c:v>
                </c:pt>
                <c:pt idx="50529" formatCode="General">
                  <c:v>34.006300000000003</c:v>
                </c:pt>
                <c:pt idx="50530" formatCode="General">
                  <c:v>34.006900000000002</c:v>
                </c:pt>
                <c:pt idx="50531" formatCode="General">
                  <c:v>34.007599999999996</c:v>
                </c:pt>
                <c:pt idx="50532" formatCode="General">
                  <c:v>34.008299999999998</c:v>
                </c:pt>
                <c:pt idx="50533" formatCode="General">
                  <c:v>34.009</c:v>
                </c:pt>
                <c:pt idx="50534" formatCode="General">
                  <c:v>34.009599999999999</c:v>
                </c:pt>
                <c:pt idx="50535" formatCode="General">
                  <c:v>34.010300000000001</c:v>
                </c:pt>
                <c:pt idx="50536" formatCode="General">
                  <c:v>34.011000000000003</c:v>
                </c:pt>
                <c:pt idx="50537" formatCode="General">
                  <c:v>34.011699999999998</c:v>
                </c:pt>
                <c:pt idx="50538" formatCode="General">
                  <c:v>34.012300000000003</c:v>
                </c:pt>
                <c:pt idx="50539" formatCode="General">
                  <c:v>34.012999999999998</c:v>
                </c:pt>
                <c:pt idx="50540" formatCode="General">
                  <c:v>34.0137</c:v>
                </c:pt>
                <c:pt idx="50541" formatCode="General">
                  <c:v>34.014400000000002</c:v>
                </c:pt>
                <c:pt idx="50542" formatCode="General">
                  <c:v>34.015000000000001</c:v>
                </c:pt>
                <c:pt idx="50543" formatCode="General">
                  <c:v>34.015700000000002</c:v>
                </c:pt>
                <c:pt idx="50544" formatCode="General">
                  <c:v>34.016399999999997</c:v>
                </c:pt>
                <c:pt idx="50545" formatCode="General">
                  <c:v>34.017000000000003</c:v>
                </c:pt>
                <c:pt idx="50546" formatCode="General">
                  <c:v>34.017699999999998</c:v>
                </c:pt>
                <c:pt idx="50547" formatCode="General">
                  <c:v>34.0184</c:v>
                </c:pt>
                <c:pt idx="50548" formatCode="General">
                  <c:v>34.019100000000002</c:v>
                </c:pt>
                <c:pt idx="50549" formatCode="General">
                  <c:v>34.0197</c:v>
                </c:pt>
                <c:pt idx="50550" formatCode="General">
                  <c:v>34.020400000000002</c:v>
                </c:pt>
                <c:pt idx="50551" formatCode="General">
                  <c:v>34.021099999999997</c:v>
                </c:pt>
                <c:pt idx="50552" formatCode="General">
                  <c:v>34.021799999999999</c:v>
                </c:pt>
                <c:pt idx="50553" formatCode="General">
                  <c:v>34.022399999999998</c:v>
                </c:pt>
                <c:pt idx="50554" formatCode="General">
                  <c:v>34.023099999999999</c:v>
                </c:pt>
                <c:pt idx="50555" formatCode="General">
                  <c:v>34.023800000000001</c:v>
                </c:pt>
                <c:pt idx="50556" formatCode="General">
                  <c:v>34.0244</c:v>
                </c:pt>
                <c:pt idx="50557" formatCode="General">
                  <c:v>34.025100000000002</c:v>
                </c:pt>
                <c:pt idx="50558" formatCode="General">
                  <c:v>34.025799999999997</c:v>
                </c:pt>
                <c:pt idx="50559" formatCode="General">
                  <c:v>34.026499999999999</c:v>
                </c:pt>
                <c:pt idx="50560" formatCode="General">
                  <c:v>34.027099999999997</c:v>
                </c:pt>
                <c:pt idx="50561" formatCode="General">
                  <c:v>34.027799999999999</c:v>
                </c:pt>
                <c:pt idx="50562" formatCode="General">
                  <c:v>34.028500000000001</c:v>
                </c:pt>
                <c:pt idx="50563" formatCode="General">
                  <c:v>34.029200000000003</c:v>
                </c:pt>
                <c:pt idx="50564" formatCode="General">
                  <c:v>34.029800000000002</c:v>
                </c:pt>
                <c:pt idx="50565" formatCode="General">
                  <c:v>34.030500000000004</c:v>
                </c:pt>
                <c:pt idx="50566" formatCode="General">
                  <c:v>34.031199999999998</c:v>
                </c:pt>
                <c:pt idx="50567" formatCode="General">
                  <c:v>34.0319</c:v>
                </c:pt>
                <c:pt idx="50568" formatCode="General">
                  <c:v>34.032499999999999</c:v>
                </c:pt>
                <c:pt idx="50569" formatCode="General">
                  <c:v>34.033200000000001</c:v>
                </c:pt>
                <c:pt idx="50570" formatCode="General">
                  <c:v>34.033900000000003</c:v>
                </c:pt>
                <c:pt idx="50571" formatCode="General">
                  <c:v>34.034500000000001</c:v>
                </c:pt>
                <c:pt idx="50572" formatCode="General">
                  <c:v>34.035200000000003</c:v>
                </c:pt>
                <c:pt idx="50573" formatCode="General">
                  <c:v>34.035899999999998</c:v>
                </c:pt>
                <c:pt idx="50574" formatCode="General">
                  <c:v>34.0366</c:v>
                </c:pt>
                <c:pt idx="50575" formatCode="General">
                  <c:v>34.037199999999999</c:v>
                </c:pt>
                <c:pt idx="50576" formatCode="General">
                  <c:v>34.0379</c:v>
                </c:pt>
                <c:pt idx="50577" formatCode="General">
                  <c:v>34.038600000000002</c:v>
                </c:pt>
                <c:pt idx="50578" formatCode="General">
                  <c:v>34.039299999999997</c:v>
                </c:pt>
                <c:pt idx="50579" formatCode="General">
                  <c:v>34.039900000000003</c:v>
                </c:pt>
                <c:pt idx="50580" formatCode="General">
                  <c:v>34.040599999999998</c:v>
                </c:pt>
                <c:pt idx="50581" formatCode="General">
                  <c:v>34.0413</c:v>
                </c:pt>
                <c:pt idx="50582" formatCode="General">
                  <c:v>34.041899999999998</c:v>
                </c:pt>
                <c:pt idx="50583" formatCode="General">
                  <c:v>34.0426</c:v>
                </c:pt>
                <c:pt idx="50584" formatCode="General">
                  <c:v>34.043300000000002</c:v>
                </c:pt>
                <c:pt idx="50585" formatCode="General">
                  <c:v>34.043999999999997</c:v>
                </c:pt>
                <c:pt idx="50586" formatCode="General">
                  <c:v>34.044600000000003</c:v>
                </c:pt>
                <c:pt idx="50587" formatCode="General">
                  <c:v>34.045299999999997</c:v>
                </c:pt>
                <c:pt idx="50588" formatCode="General">
                  <c:v>34.045999999999999</c:v>
                </c:pt>
                <c:pt idx="50589" formatCode="General">
                  <c:v>34.046700000000001</c:v>
                </c:pt>
                <c:pt idx="50590" formatCode="General">
                  <c:v>34.0473</c:v>
                </c:pt>
                <c:pt idx="50591" formatCode="General">
                  <c:v>34.048000000000002</c:v>
                </c:pt>
                <c:pt idx="50592" formatCode="General">
                  <c:v>34.048699999999997</c:v>
                </c:pt>
                <c:pt idx="50593" formatCode="General">
                  <c:v>34.049300000000002</c:v>
                </c:pt>
                <c:pt idx="50594" formatCode="General">
                  <c:v>34.049999999999997</c:v>
                </c:pt>
                <c:pt idx="50595" formatCode="General">
                  <c:v>34.050699999999999</c:v>
                </c:pt>
                <c:pt idx="50596" formatCode="General">
                  <c:v>34.051400000000001</c:v>
                </c:pt>
                <c:pt idx="50597" formatCode="General">
                  <c:v>34.052</c:v>
                </c:pt>
                <c:pt idx="50598" formatCode="General">
                  <c:v>34.052700000000002</c:v>
                </c:pt>
                <c:pt idx="50599" formatCode="General">
                  <c:v>34.053400000000003</c:v>
                </c:pt>
                <c:pt idx="50600" formatCode="General">
                  <c:v>34.054099999999998</c:v>
                </c:pt>
                <c:pt idx="50601" formatCode="General">
                  <c:v>34.054699999999997</c:v>
                </c:pt>
                <c:pt idx="50602" formatCode="General">
                  <c:v>34.055399999999999</c:v>
                </c:pt>
                <c:pt idx="50603" formatCode="General">
                  <c:v>34.056100000000001</c:v>
                </c:pt>
                <c:pt idx="50604" formatCode="General">
                  <c:v>34.056800000000003</c:v>
                </c:pt>
                <c:pt idx="50605" formatCode="General">
                  <c:v>34.057400000000001</c:v>
                </c:pt>
                <c:pt idx="50606" formatCode="General">
                  <c:v>34.058100000000003</c:v>
                </c:pt>
                <c:pt idx="50607" formatCode="General">
                  <c:v>34.058799999999998</c:v>
                </c:pt>
                <c:pt idx="50608" formatCode="General">
                  <c:v>34.059399999999997</c:v>
                </c:pt>
                <c:pt idx="50609" formatCode="General">
                  <c:v>34.060099999999998</c:v>
                </c:pt>
                <c:pt idx="50610" formatCode="General">
                  <c:v>34.0608</c:v>
                </c:pt>
                <c:pt idx="50611" formatCode="General">
                  <c:v>34.061500000000002</c:v>
                </c:pt>
                <c:pt idx="50612" formatCode="General">
                  <c:v>34.062100000000001</c:v>
                </c:pt>
                <c:pt idx="50613" formatCode="General">
                  <c:v>34.062800000000003</c:v>
                </c:pt>
                <c:pt idx="50614" formatCode="General">
                  <c:v>34.063499999999998</c:v>
                </c:pt>
                <c:pt idx="50615" formatCode="General">
                  <c:v>34.0642</c:v>
                </c:pt>
                <c:pt idx="50616" formatCode="General">
                  <c:v>34.064799999999998</c:v>
                </c:pt>
                <c:pt idx="50617" formatCode="General">
                  <c:v>34.0655</c:v>
                </c:pt>
                <c:pt idx="50618" formatCode="General">
                  <c:v>34.066200000000002</c:v>
                </c:pt>
                <c:pt idx="50619" formatCode="General">
                  <c:v>34.066800000000001</c:v>
                </c:pt>
                <c:pt idx="50620" formatCode="General">
                  <c:v>34.067500000000003</c:v>
                </c:pt>
                <c:pt idx="50621" formatCode="General">
                  <c:v>34.068199999999997</c:v>
                </c:pt>
                <c:pt idx="50622" formatCode="General">
                  <c:v>34.068899999999999</c:v>
                </c:pt>
                <c:pt idx="50623" formatCode="General">
                  <c:v>34.069499999999998</c:v>
                </c:pt>
                <c:pt idx="50624" formatCode="General">
                  <c:v>34.0702</c:v>
                </c:pt>
                <c:pt idx="50625" formatCode="General">
                  <c:v>34.070900000000002</c:v>
                </c:pt>
                <c:pt idx="50626" formatCode="General">
                  <c:v>34.071599999999997</c:v>
                </c:pt>
                <c:pt idx="50627" formatCode="General">
                  <c:v>34.072200000000002</c:v>
                </c:pt>
                <c:pt idx="50628" formatCode="General">
                  <c:v>34.072899999999997</c:v>
                </c:pt>
                <c:pt idx="50629" formatCode="General">
                  <c:v>34.073599999999999</c:v>
                </c:pt>
                <c:pt idx="50630" formatCode="General">
                  <c:v>34.074300000000001</c:v>
                </c:pt>
                <c:pt idx="50631" formatCode="General">
                  <c:v>34.0749</c:v>
                </c:pt>
                <c:pt idx="50632" formatCode="General">
                  <c:v>34.075600000000001</c:v>
                </c:pt>
                <c:pt idx="50633" formatCode="General">
                  <c:v>34.076300000000003</c:v>
                </c:pt>
                <c:pt idx="50634" formatCode="General">
                  <c:v>34.076900000000002</c:v>
                </c:pt>
                <c:pt idx="50635" formatCode="General">
                  <c:v>34.077599999999997</c:v>
                </c:pt>
                <c:pt idx="50636" formatCode="General">
                  <c:v>34.078299999999999</c:v>
                </c:pt>
                <c:pt idx="50637" formatCode="General">
                  <c:v>34.079000000000001</c:v>
                </c:pt>
                <c:pt idx="50638" formatCode="General">
                  <c:v>34.079599999999999</c:v>
                </c:pt>
                <c:pt idx="50639" formatCode="General">
                  <c:v>34.080300000000001</c:v>
                </c:pt>
                <c:pt idx="50640" formatCode="General">
                  <c:v>34.081000000000003</c:v>
                </c:pt>
                <c:pt idx="50641" formatCode="General">
                  <c:v>34.081699999999998</c:v>
                </c:pt>
                <c:pt idx="50642" formatCode="General">
                  <c:v>34.082299999999996</c:v>
                </c:pt>
                <c:pt idx="50643" formatCode="General">
                  <c:v>34.082999999999998</c:v>
                </c:pt>
                <c:pt idx="50644" formatCode="General">
                  <c:v>34.0837</c:v>
                </c:pt>
                <c:pt idx="50645" formatCode="General">
                  <c:v>34.084299999999999</c:v>
                </c:pt>
                <c:pt idx="50646" formatCode="General">
                  <c:v>34.085000000000001</c:v>
                </c:pt>
                <c:pt idx="50647" formatCode="General">
                  <c:v>34.085700000000003</c:v>
                </c:pt>
                <c:pt idx="50648" formatCode="General">
                  <c:v>34.086399999999998</c:v>
                </c:pt>
                <c:pt idx="50649" formatCode="General">
                  <c:v>34.087000000000003</c:v>
                </c:pt>
                <c:pt idx="50650" formatCode="General">
                  <c:v>34.087699999999998</c:v>
                </c:pt>
                <c:pt idx="50651" formatCode="General">
                  <c:v>34.0884</c:v>
                </c:pt>
                <c:pt idx="50652" formatCode="General">
                  <c:v>34.089100000000002</c:v>
                </c:pt>
                <c:pt idx="50653" formatCode="General">
                  <c:v>34.089700000000001</c:v>
                </c:pt>
                <c:pt idx="50654" formatCode="General">
                  <c:v>34.090400000000002</c:v>
                </c:pt>
                <c:pt idx="50655" formatCode="General">
                  <c:v>34.091099999999997</c:v>
                </c:pt>
                <c:pt idx="50656" formatCode="General">
                  <c:v>34.091700000000003</c:v>
                </c:pt>
                <c:pt idx="50657" formatCode="General">
                  <c:v>34.092399999999998</c:v>
                </c:pt>
                <c:pt idx="50658" formatCode="General">
                  <c:v>34.0931</c:v>
                </c:pt>
                <c:pt idx="50659" formatCode="General">
                  <c:v>34.093800000000002</c:v>
                </c:pt>
                <c:pt idx="50660" formatCode="General">
                  <c:v>34.0944</c:v>
                </c:pt>
                <c:pt idx="50661" formatCode="General">
                  <c:v>34.095100000000002</c:v>
                </c:pt>
                <c:pt idx="50662" formatCode="General">
                  <c:v>34.095799999999997</c:v>
                </c:pt>
                <c:pt idx="50663" formatCode="General">
                  <c:v>34.096499999999999</c:v>
                </c:pt>
                <c:pt idx="50664" formatCode="General">
                  <c:v>34.097099999999998</c:v>
                </c:pt>
                <c:pt idx="50665" formatCode="General">
                  <c:v>34.097799999999999</c:v>
                </c:pt>
                <c:pt idx="50666" formatCode="General">
                  <c:v>34.098500000000001</c:v>
                </c:pt>
                <c:pt idx="50667" formatCode="General">
                  <c:v>34.099200000000003</c:v>
                </c:pt>
                <c:pt idx="50668" formatCode="General">
                  <c:v>34.099800000000002</c:v>
                </c:pt>
                <c:pt idx="50669" formatCode="General">
                  <c:v>34.100499999999997</c:v>
                </c:pt>
                <c:pt idx="50670" formatCode="General">
                  <c:v>34.101199999999999</c:v>
                </c:pt>
                <c:pt idx="50671" formatCode="General">
                  <c:v>34.101799999999997</c:v>
                </c:pt>
                <c:pt idx="50672" formatCode="General">
                  <c:v>34.102499999999999</c:v>
                </c:pt>
                <c:pt idx="50673" formatCode="General">
                  <c:v>34.103200000000001</c:v>
                </c:pt>
                <c:pt idx="50674" formatCode="General">
                  <c:v>34.103900000000003</c:v>
                </c:pt>
                <c:pt idx="50675" formatCode="General">
                  <c:v>34.104500000000002</c:v>
                </c:pt>
                <c:pt idx="50676" formatCode="General">
                  <c:v>34.105200000000004</c:v>
                </c:pt>
                <c:pt idx="50677" formatCode="General">
                  <c:v>34.105899999999998</c:v>
                </c:pt>
                <c:pt idx="50678" formatCode="General">
                  <c:v>34.1066</c:v>
                </c:pt>
                <c:pt idx="50679" formatCode="General">
                  <c:v>34.107199999999999</c:v>
                </c:pt>
                <c:pt idx="50680" formatCode="General">
                  <c:v>34.107900000000001</c:v>
                </c:pt>
                <c:pt idx="50681" formatCode="General">
                  <c:v>34.108600000000003</c:v>
                </c:pt>
                <c:pt idx="50682" formatCode="General">
                  <c:v>34.109200000000001</c:v>
                </c:pt>
                <c:pt idx="50683" formatCode="General">
                  <c:v>34.109900000000003</c:v>
                </c:pt>
                <c:pt idx="50684" formatCode="General">
                  <c:v>34.110599999999998</c:v>
                </c:pt>
                <c:pt idx="50685" formatCode="General">
                  <c:v>34.1113</c:v>
                </c:pt>
                <c:pt idx="50686" formatCode="General">
                  <c:v>34.111899999999999</c:v>
                </c:pt>
                <c:pt idx="50687" formatCode="General">
                  <c:v>34.1126</c:v>
                </c:pt>
                <c:pt idx="50688" formatCode="General">
                  <c:v>34.113300000000002</c:v>
                </c:pt>
                <c:pt idx="50689" formatCode="General">
                  <c:v>34.113999999999997</c:v>
                </c:pt>
                <c:pt idx="50690" formatCode="General">
                  <c:v>34.114600000000003</c:v>
                </c:pt>
                <c:pt idx="50691" formatCode="General">
                  <c:v>34.115299999999998</c:v>
                </c:pt>
                <c:pt idx="50692" formatCode="General">
                  <c:v>34.116</c:v>
                </c:pt>
                <c:pt idx="50693" formatCode="General">
                  <c:v>34.116599999999998</c:v>
                </c:pt>
                <c:pt idx="50694" formatCode="General">
                  <c:v>34.1173</c:v>
                </c:pt>
                <c:pt idx="50695" formatCode="General">
                  <c:v>34.118000000000002</c:v>
                </c:pt>
                <c:pt idx="50696" formatCode="General">
                  <c:v>34.118699999999997</c:v>
                </c:pt>
                <c:pt idx="50697" formatCode="General">
                  <c:v>34.119300000000003</c:v>
                </c:pt>
                <c:pt idx="50698" formatCode="General">
                  <c:v>34.119999999999997</c:v>
                </c:pt>
                <c:pt idx="50699" formatCode="General">
                  <c:v>34.120699999999999</c:v>
                </c:pt>
                <c:pt idx="50700" formatCode="General">
                  <c:v>34.121400000000001</c:v>
                </c:pt>
                <c:pt idx="50701" formatCode="General">
                  <c:v>34.122</c:v>
                </c:pt>
                <c:pt idx="50702" formatCode="General">
                  <c:v>34.122700000000002</c:v>
                </c:pt>
                <c:pt idx="50703" formatCode="General">
                  <c:v>34.123399999999997</c:v>
                </c:pt>
                <c:pt idx="50704" formatCode="General">
                  <c:v>34.124099999999999</c:v>
                </c:pt>
                <c:pt idx="50705" formatCode="General">
                  <c:v>34.124699999999997</c:v>
                </c:pt>
                <c:pt idx="50706" formatCode="General">
                  <c:v>34.125399999999999</c:v>
                </c:pt>
                <c:pt idx="50707" formatCode="General">
                  <c:v>34.126100000000001</c:v>
                </c:pt>
                <c:pt idx="50708" formatCode="General">
                  <c:v>34.1267</c:v>
                </c:pt>
                <c:pt idx="50709" formatCode="General">
                  <c:v>34.127400000000002</c:v>
                </c:pt>
                <c:pt idx="50710" formatCode="General">
                  <c:v>34.128100000000003</c:v>
                </c:pt>
                <c:pt idx="50711" formatCode="General">
                  <c:v>34.128799999999998</c:v>
                </c:pt>
                <c:pt idx="50712" formatCode="General">
                  <c:v>34.129399999999997</c:v>
                </c:pt>
                <c:pt idx="50713" formatCode="General">
                  <c:v>34.130099999999999</c:v>
                </c:pt>
                <c:pt idx="50714" formatCode="General">
                  <c:v>34.130800000000001</c:v>
                </c:pt>
                <c:pt idx="50715" formatCode="General">
                  <c:v>34.131500000000003</c:v>
                </c:pt>
                <c:pt idx="50716" formatCode="General">
                  <c:v>34.132100000000001</c:v>
                </c:pt>
                <c:pt idx="50717" formatCode="General">
                  <c:v>34.132800000000003</c:v>
                </c:pt>
                <c:pt idx="50718" formatCode="General">
                  <c:v>34.133499999999998</c:v>
                </c:pt>
                <c:pt idx="50719" formatCode="General">
                  <c:v>34.134099999999997</c:v>
                </c:pt>
                <c:pt idx="50720" formatCode="General">
                  <c:v>34.134799999999998</c:v>
                </c:pt>
                <c:pt idx="50721" formatCode="General">
                  <c:v>34.1355</c:v>
                </c:pt>
                <c:pt idx="50722" formatCode="General">
                  <c:v>34.136200000000002</c:v>
                </c:pt>
                <c:pt idx="50723" formatCode="General">
                  <c:v>34.136800000000001</c:v>
                </c:pt>
                <c:pt idx="50724" formatCode="General">
                  <c:v>34.137500000000003</c:v>
                </c:pt>
                <c:pt idx="50725" formatCode="General">
                  <c:v>34.138199999999998</c:v>
                </c:pt>
                <c:pt idx="50726" formatCode="General">
                  <c:v>34.1389</c:v>
                </c:pt>
                <c:pt idx="50727" formatCode="General">
                  <c:v>34.139499999999998</c:v>
                </c:pt>
                <c:pt idx="50728" formatCode="General">
                  <c:v>34.1402</c:v>
                </c:pt>
                <c:pt idx="50729" formatCode="General">
                  <c:v>34.140900000000002</c:v>
                </c:pt>
                <c:pt idx="50730" formatCode="General">
                  <c:v>34.141599999999997</c:v>
                </c:pt>
                <c:pt idx="50731" formatCode="General">
                  <c:v>34.142200000000003</c:v>
                </c:pt>
                <c:pt idx="50732" formatCode="General">
                  <c:v>34.142899999999997</c:v>
                </c:pt>
                <c:pt idx="50733" formatCode="General">
                  <c:v>34.143599999999999</c:v>
                </c:pt>
                <c:pt idx="50734" formatCode="General">
                  <c:v>34.144199999999998</c:v>
                </c:pt>
                <c:pt idx="50735" formatCode="General">
                  <c:v>34.1449</c:v>
                </c:pt>
                <c:pt idx="50736" formatCode="General">
                  <c:v>34.145600000000002</c:v>
                </c:pt>
                <c:pt idx="50737" formatCode="General">
                  <c:v>34.146299999999997</c:v>
                </c:pt>
                <c:pt idx="50738" formatCode="General">
                  <c:v>34.146900000000002</c:v>
                </c:pt>
                <c:pt idx="50739" formatCode="General">
                  <c:v>34.147599999999997</c:v>
                </c:pt>
                <c:pt idx="50740" formatCode="General">
                  <c:v>34.148299999999999</c:v>
                </c:pt>
                <c:pt idx="50741" formatCode="General">
                  <c:v>34.149000000000001</c:v>
                </c:pt>
                <c:pt idx="50742" formatCode="General">
                  <c:v>34.1496</c:v>
                </c:pt>
                <c:pt idx="50743" formatCode="General">
                  <c:v>34.150300000000001</c:v>
                </c:pt>
                <c:pt idx="50744" formatCode="General">
                  <c:v>34.151000000000003</c:v>
                </c:pt>
                <c:pt idx="50745" formatCode="General">
                  <c:v>34.151600000000002</c:v>
                </c:pt>
                <c:pt idx="50746" formatCode="General">
                  <c:v>34.152299999999997</c:v>
                </c:pt>
                <c:pt idx="50747" formatCode="General">
                  <c:v>34.152999999999999</c:v>
                </c:pt>
                <c:pt idx="50748" formatCode="General">
                  <c:v>34.153700000000001</c:v>
                </c:pt>
                <c:pt idx="50749" formatCode="General">
                  <c:v>34.154299999999999</c:v>
                </c:pt>
                <c:pt idx="50750" formatCode="General">
                  <c:v>34.155000000000001</c:v>
                </c:pt>
                <c:pt idx="50751" formatCode="General">
                  <c:v>34.155700000000003</c:v>
                </c:pt>
                <c:pt idx="50752" formatCode="General">
                  <c:v>34.156399999999998</c:v>
                </c:pt>
                <c:pt idx="50753" formatCode="General">
                  <c:v>34.156999999999996</c:v>
                </c:pt>
                <c:pt idx="50754" formatCode="General">
                  <c:v>34.157699999999998</c:v>
                </c:pt>
                <c:pt idx="50755" formatCode="General">
                  <c:v>34.1584</c:v>
                </c:pt>
                <c:pt idx="50756" formatCode="General">
                  <c:v>34.158999999999999</c:v>
                </c:pt>
                <c:pt idx="50757" formatCode="General">
                  <c:v>34.159700000000001</c:v>
                </c:pt>
                <c:pt idx="50758" formatCode="General">
                  <c:v>34.160400000000003</c:v>
                </c:pt>
                <c:pt idx="50759" formatCode="General">
                  <c:v>34.161099999999998</c:v>
                </c:pt>
                <c:pt idx="50760" formatCode="General">
                  <c:v>34.161700000000003</c:v>
                </c:pt>
                <c:pt idx="50761" formatCode="General">
                  <c:v>34.162399999999998</c:v>
                </c:pt>
                <c:pt idx="50762" formatCode="General">
                  <c:v>34.1631</c:v>
                </c:pt>
                <c:pt idx="50763" formatCode="General">
                  <c:v>34.163800000000002</c:v>
                </c:pt>
                <c:pt idx="50764" formatCode="General">
                  <c:v>34.164400000000001</c:v>
                </c:pt>
                <c:pt idx="50765" formatCode="General">
                  <c:v>34.165100000000002</c:v>
                </c:pt>
                <c:pt idx="50766" formatCode="General">
                  <c:v>34.165799999999997</c:v>
                </c:pt>
                <c:pt idx="50767" formatCode="General">
                  <c:v>34.166499999999999</c:v>
                </c:pt>
                <c:pt idx="50768" formatCode="General">
                  <c:v>34.167099999999998</c:v>
                </c:pt>
                <c:pt idx="50769" formatCode="General">
                  <c:v>34.1678</c:v>
                </c:pt>
                <c:pt idx="50770" formatCode="General">
                  <c:v>34.168500000000002</c:v>
                </c:pt>
                <c:pt idx="50771" formatCode="General">
                  <c:v>34.1691</c:v>
                </c:pt>
                <c:pt idx="50772" formatCode="General">
                  <c:v>34.169800000000002</c:v>
                </c:pt>
                <c:pt idx="50773" formatCode="General">
                  <c:v>34.170499999999997</c:v>
                </c:pt>
                <c:pt idx="50774" formatCode="General">
                  <c:v>34.171199999999999</c:v>
                </c:pt>
                <c:pt idx="50775" formatCode="General">
                  <c:v>34.171799999999998</c:v>
                </c:pt>
                <c:pt idx="50776" formatCode="General">
                  <c:v>34.172499999999999</c:v>
                </c:pt>
                <c:pt idx="50777" formatCode="General">
                  <c:v>34.173200000000001</c:v>
                </c:pt>
                <c:pt idx="50778" formatCode="General">
                  <c:v>34.173900000000003</c:v>
                </c:pt>
                <c:pt idx="50779" formatCode="General">
                  <c:v>34.174500000000002</c:v>
                </c:pt>
                <c:pt idx="50780" formatCode="General">
                  <c:v>34.175199999999997</c:v>
                </c:pt>
                <c:pt idx="50781" formatCode="General">
                  <c:v>34.175899999999999</c:v>
                </c:pt>
                <c:pt idx="50782" formatCode="General">
                  <c:v>34.176499999999997</c:v>
                </c:pt>
                <c:pt idx="50783" formatCode="General">
                  <c:v>34.177199999999999</c:v>
                </c:pt>
                <c:pt idx="50784" formatCode="General">
                  <c:v>34.177900000000001</c:v>
                </c:pt>
                <c:pt idx="50785" formatCode="General">
                  <c:v>34.178600000000003</c:v>
                </c:pt>
                <c:pt idx="50786" formatCode="General">
                  <c:v>34.179200000000002</c:v>
                </c:pt>
                <c:pt idx="50787" formatCode="General">
                  <c:v>34.179900000000004</c:v>
                </c:pt>
                <c:pt idx="50788" formatCode="General">
                  <c:v>34.180599999999998</c:v>
                </c:pt>
                <c:pt idx="50789" formatCode="General">
                  <c:v>34.1813</c:v>
                </c:pt>
                <c:pt idx="50790" formatCode="General">
                  <c:v>34.181899999999999</c:v>
                </c:pt>
                <c:pt idx="50791" formatCode="General">
                  <c:v>34.182600000000001</c:v>
                </c:pt>
                <c:pt idx="50792" formatCode="General">
                  <c:v>34.183300000000003</c:v>
                </c:pt>
                <c:pt idx="50793" formatCode="General">
                  <c:v>34.183999999999997</c:v>
                </c:pt>
                <c:pt idx="50794" formatCode="General">
                  <c:v>34.184600000000003</c:v>
                </c:pt>
                <c:pt idx="50795" formatCode="General">
                  <c:v>34.185299999999998</c:v>
                </c:pt>
                <c:pt idx="50796" formatCode="General">
                  <c:v>34.186</c:v>
                </c:pt>
                <c:pt idx="50797" formatCode="General">
                  <c:v>34.186599999999999</c:v>
                </c:pt>
                <c:pt idx="50798" formatCode="General">
                  <c:v>34.1873</c:v>
                </c:pt>
                <c:pt idx="50799" formatCode="General">
                  <c:v>34.188000000000002</c:v>
                </c:pt>
                <c:pt idx="50800" formatCode="General">
                  <c:v>34.188699999999997</c:v>
                </c:pt>
                <c:pt idx="50801" formatCode="General">
                  <c:v>34.189300000000003</c:v>
                </c:pt>
                <c:pt idx="50802" formatCode="General">
                  <c:v>34.19</c:v>
                </c:pt>
                <c:pt idx="50803" formatCode="General">
                  <c:v>34.1907</c:v>
                </c:pt>
                <c:pt idx="50804" formatCode="General">
                  <c:v>34.191400000000002</c:v>
                </c:pt>
                <c:pt idx="50805" formatCode="General">
                  <c:v>34.192</c:v>
                </c:pt>
                <c:pt idx="50806" formatCode="General">
                  <c:v>34.192700000000002</c:v>
                </c:pt>
                <c:pt idx="50807" formatCode="General">
                  <c:v>34.193399999999997</c:v>
                </c:pt>
                <c:pt idx="50808" formatCode="General">
                  <c:v>34.194000000000003</c:v>
                </c:pt>
                <c:pt idx="50809" formatCode="General">
                  <c:v>34.194699999999997</c:v>
                </c:pt>
                <c:pt idx="50810" formatCode="General">
                  <c:v>34.195399999999999</c:v>
                </c:pt>
                <c:pt idx="50811" formatCode="General">
                  <c:v>34.196100000000001</c:v>
                </c:pt>
                <c:pt idx="50812" formatCode="General">
                  <c:v>34.1967</c:v>
                </c:pt>
                <c:pt idx="50813" formatCode="General">
                  <c:v>34.197400000000002</c:v>
                </c:pt>
                <c:pt idx="50814" formatCode="General">
                  <c:v>34.198099999999997</c:v>
                </c:pt>
                <c:pt idx="50815" formatCode="General">
                  <c:v>34.198799999999999</c:v>
                </c:pt>
                <c:pt idx="50816" formatCode="General">
                  <c:v>34.199399999999997</c:v>
                </c:pt>
                <c:pt idx="50817" formatCode="General">
                  <c:v>34.200099999999999</c:v>
                </c:pt>
                <c:pt idx="50818" formatCode="General">
                  <c:v>34.200800000000001</c:v>
                </c:pt>
                <c:pt idx="50819" formatCode="General">
                  <c:v>34.2014</c:v>
                </c:pt>
                <c:pt idx="50820" formatCode="General">
                  <c:v>34.202100000000002</c:v>
                </c:pt>
                <c:pt idx="50821" formatCode="General">
                  <c:v>34.202800000000003</c:v>
                </c:pt>
                <c:pt idx="50822" formatCode="General">
                  <c:v>34.203499999999998</c:v>
                </c:pt>
                <c:pt idx="50823" formatCode="General">
                  <c:v>34.204099999999997</c:v>
                </c:pt>
                <c:pt idx="50824" formatCode="General">
                  <c:v>34.204799999999999</c:v>
                </c:pt>
                <c:pt idx="50825" formatCode="General">
                  <c:v>34.205500000000001</c:v>
                </c:pt>
                <c:pt idx="50826" formatCode="General">
                  <c:v>34.206200000000003</c:v>
                </c:pt>
                <c:pt idx="50827" formatCode="General">
                  <c:v>34.206800000000001</c:v>
                </c:pt>
                <c:pt idx="50828" formatCode="General">
                  <c:v>34.207500000000003</c:v>
                </c:pt>
                <c:pt idx="50829" formatCode="General">
                  <c:v>34.208199999999998</c:v>
                </c:pt>
                <c:pt idx="50830" formatCode="General">
                  <c:v>34.2089</c:v>
                </c:pt>
                <c:pt idx="50831" formatCode="General">
                  <c:v>34.209499999999998</c:v>
                </c:pt>
                <c:pt idx="50832" formatCode="General">
                  <c:v>34.2102</c:v>
                </c:pt>
                <c:pt idx="50833" formatCode="General">
                  <c:v>34.210900000000002</c:v>
                </c:pt>
                <c:pt idx="50834" formatCode="General">
                  <c:v>34.211500000000001</c:v>
                </c:pt>
                <c:pt idx="50835" formatCode="General">
                  <c:v>34.212200000000003</c:v>
                </c:pt>
                <c:pt idx="50836" formatCode="General">
                  <c:v>34.212899999999998</c:v>
                </c:pt>
                <c:pt idx="50837" formatCode="General">
                  <c:v>34.2136</c:v>
                </c:pt>
                <c:pt idx="50838" formatCode="General">
                  <c:v>34.214199999999998</c:v>
                </c:pt>
                <c:pt idx="50839" formatCode="General">
                  <c:v>34.2149</c:v>
                </c:pt>
                <c:pt idx="50840" formatCode="General">
                  <c:v>34.215600000000002</c:v>
                </c:pt>
                <c:pt idx="50841" formatCode="General">
                  <c:v>34.216299999999997</c:v>
                </c:pt>
                <c:pt idx="50842" formatCode="General">
                  <c:v>34.216900000000003</c:v>
                </c:pt>
                <c:pt idx="50843" formatCode="General">
                  <c:v>34.217599999999997</c:v>
                </c:pt>
                <c:pt idx="50844" formatCode="General">
                  <c:v>34.218299999999999</c:v>
                </c:pt>
                <c:pt idx="50845" formatCode="General">
                  <c:v>34.218899999999998</c:v>
                </c:pt>
                <c:pt idx="50846" formatCode="General">
                  <c:v>34.2196</c:v>
                </c:pt>
                <c:pt idx="50847" formatCode="General">
                  <c:v>34.220300000000002</c:v>
                </c:pt>
                <c:pt idx="50848" formatCode="General">
                  <c:v>34.220999999999997</c:v>
                </c:pt>
                <c:pt idx="50849" formatCode="General">
                  <c:v>34.221600000000002</c:v>
                </c:pt>
                <c:pt idx="50850" formatCode="General">
                  <c:v>34.222299999999997</c:v>
                </c:pt>
                <c:pt idx="50851" formatCode="General">
                  <c:v>34.222999999999999</c:v>
                </c:pt>
                <c:pt idx="50852" formatCode="General">
                  <c:v>34.223700000000001</c:v>
                </c:pt>
                <c:pt idx="50853" formatCode="General">
                  <c:v>34.224299999999999</c:v>
                </c:pt>
                <c:pt idx="50854" formatCode="General">
                  <c:v>34.225000000000001</c:v>
                </c:pt>
                <c:pt idx="50855" formatCode="General">
                  <c:v>34.225700000000003</c:v>
                </c:pt>
                <c:pt idx="50856" formatCode="General">
                  <c:v>34.226300000000002</c:v>
                </c:pt>
                <c:pt idx="50857" formatCode="General">
                  <c:v>34.226999999999997</c:v>
                </c:pt>
                <c:pt idx="50858" formatCode="General">
                  <c:v>34.227699999999999</c:v>
                </c:pt>
                <c:pt idx="50859" formatCode="General">
                  <c:v>34.228400000000001</c:v>
                </c:pt>
                <c:pt idx="50860" formatCode="General">
                  <c:v>34.228999999999999</c:v>
                </c:pt>
                <c:pt idx="50861" formatCode="General">
                  <c:v>34.229700000000001</c:v>
                </c:pt>
                <c:pt idx="50862" formatCode="General">
                  <c:v>34.230400000000003</c:v>
                </c:pt>
                <c:pt idx="50863" formatCode="General">
                  <c:v>34.231099999999998</c:v>
                </c:pt>
                <c:pt idx="50864" formatCode="General">
                  <c:v>34.231699999999996</c:v>
                </c:pt>
                <c:pt idx="50865" formatCode="General">
                  <c:v>34.232399999999998</c:v>
                </c:pt>
                <c:pt idx="50866" formatCode="General">
                  <c:v>34.2331</c:v>
                </c:pt>
                <c:pt idx="50867" formatCode="General">
                  <c:v>34.233800000000002</c:v>
                </c:pt>
                <c:pt idx="50868" formatCode="General">
                  <c:v>34.234400000000001</c:v>
                </c:pt>
                <c:pt idx="50869" formatCode="General">
                  <c:v>34.235100000000003</c:v>
                </c:pt>
                <c:pt idx="50870" formatCode="General">
                  <c:v>34.235799999999998</c:v>
                </c:pt>
                <c:pt idx="50871" formatCode="General">
                  <c:v>34.236400000000003</c:v>
                </c:pt>
                <c:pt idx="50872" formatCode="General">
                  <c:v>34.237099999999998</c:v>
                </c:pt>
                <c:pt idx="50873" formatCode="General">
                  <c:v>34.2378</c:v>
                </c:pt>
                <c:pt idx="50874" formatCode="General">
                  <c:v>34.238500000000002</c:v>
                </c:pt>
                <c:pt idx="50875" formatCode="General">
                  <c:v>34.239100000000001</c:v>
                </c:pt>
                <c:pt idx="50876" formatCode="General">
                  <c:v>34.239800000000002</c:v>
                </c:pt>
                <c:pt idx="50877" formatCode="General">
                  <c:v>34.240499999999997</c:v>
                </c:pt>
                <c:pt idx="50878" formatCode="General">
                  <c:v>34.241199999999999</c:v>
                </c:pt>
                <c:pt idx="50879" formatCode="General">
                  <c:v>34.241799999999998</c:v>
                </c:pt>
                <c:pt idx="50880" formatCode="General">
                  <c:v>34.2425</c:v>
                </c:pt>
                <c:pt idx="50881" formatCode="General">
                  <c:v>34.243200000000002</c:v>
                </c:pt>
                <c:pt idx="50882" formatCode="General">
                  <c:v>34.2438</c:v>
                </c:pt>
                <c:pt idx="50883" formatCode="General">
                  <c:v>34.244500000000002</c:v>
                </c:pt>
                <c:pt idx="50884" formatCode="General">
                  <c:v>34.245199999999997</c:v>
                </c:pt>
                <c:pt idx="50885" formatCode="General">
                  <c:v>34.245899999999999</c:v>
                </c:pt>
                <c:pt idx="50886" formatCode="General">
                  <c:v>34.246499999999997</c:v>
                </c:pt>
                <c:pt idx="50887" formatCode="General">
                  <c:v>34.247199999999999</c:v>
                </c:pt>
                <c:pt idx="50888" formatCode="General">
                  <c:v>34.247900000000001</c:v>
                </c:pt>
                <c:pt idx="50889" formatCode="General">
                  <c:v>34.248600000000003</c:v>
                </c:pt>
                <c:pt idx="50890" formatCode="General">
                  <c:v>34.249200000000002</c:v>
                </c:pt>
                <c:pt idx="50891" formatCode="General">
                  <c:v>34.249899999999997</c:v>
                </c:pt>
                <c:pt idx="50892" formatCode="General">
                  <c:v>34.250599999999999</c:v>
                </c:pt>
                <c:pt idx="50893" formatCode="General">
                  <c:v>34.251300000000001</c:v>
                </c:pt>
                <c:pt idx="50894" formatCode="General">
                  <c:v>34.251899999999999</c:v>
                </c:pt>
                <c:pt idx="50895" formatCode="General">
                  <c:v>34.252600000000001</c:v>
                </c:pt>
                <c:pt idx="50896" formatCode="General">
                  <c:v>34.253300000000003</c:v>
                </c:pt>
                <c:pt idx="50897" formatCode="General">
                  <c:v>34.253900000000002</c:v>
                </c:pt>
                <c:pt idx="50898" formatCode="General">
                  <c:v>34.254600000000003</c:v>
                </c:pt>
                <c:pt idx="50899" formatCode="General">
                  <c:v>34.255299999999998</c:v>
                </c:pt>
                <c:pt idx="50900" formatCode="General">
                  <c:v>34.256</c:v>
                </c:pt>
                <c:pt idx="50901" formatCode="General">
                  <c:v>34.256599999999999</c:v>
                </c:pt>
                <c:pt idx="50902" formatCode="General">
                  <c:v>34.257300000000001</c:v>
                </c:pt>
                <c:pt idx="50903" formatCode="General">
                  <c:v>34.258000000000003</c:v>
                </c:pt>
                <c:pt idx="50904" formatCode="General">
                  <c:v>34.258699999999997</c:v>
                </c:pt>
                <c:pt idx="50905" formatCode="General">
                  <c:v>34.259300000000003</c:v>
                </c:pt>
                <c:pt idx="50906" formatCode="General">
                  <c:v>34.26</c:v>
                </c:pt>
                <c:pt idx="50907" formatCode="General">
                  <c:v>34.2607</c:v>
                </c:pt>
                <c:pt idx="50908" formatCode="General">
                  <c:v>34.261299999999999</c:v>
                </c:pt>
                <c:pt idx="50909" formatCode="General">
                  <c:v>34.262</c:v>
                </c:pt>
                <c:pt idx="50910" formatCode="General">
                  <c:v>34.262700000000002</c:v>
                </c:pt>
                <c:pt idx="50911" formatCode="General">
                  <c:v>34.263399999999997</c:v>
                </c:pt>
                <c:pt idx="50912" formatCode="General">
                  <c:v>34.264000000000003</c:v>
                </c:pt>
                <c:pt idx="50913" formatCode="General">
                  <c:v>34.264699999999998</c:v>
                </c:pt>
                <c:pt idx="50914" formatCode="General">
                  <c:v>34.2654</c:v>
                </c:pt>
                <c:pt idx="50915" formatCode="General">
                  <c:v>34.266100000000002</c:v>
                </c:pt>
                <c:pt idx="50916" formatCode="General">
                  <c:v>34.2667</c:v>
                </c:pt>
                <c:pt idx="50917" formatCode="General">
                  <c:v>34.267400000000002</c:v>
                </c:pt>
                <c:pt idx="50918" formatCode="General">
                  <c:v>34.268099999999997</c:v>
                </c:pt>
                <c:pt idx="50919" formatCode="General">
                  <c:v>34.268700000000003</c:v>
                </c:pt>
                <c:pt idx="50920" formatCode="General">
                  <c:v>34.269399999999997</c:v>
                </c:pt>
                <c:pt idx="50921" formatCode="General">
                  <c:v>34.270099999999999</c:v>
                </c:pt>
                <c:pt idx="50922" formatCode="General">
                  <c:v>34.270800000000001</c:v>
                </c:pt>
                <c:pt idx="50923" formatCode="General">
                  <c:v>34.2714</c:v>
                </c:pt>
                <c:pt idx="50924" formatCode="General">
                  <c:v>34.272100000000002</c:v>
                </c:pt>
                <c:pt idx="50925" formatCode="General">
                  <c:v>34.272799999999997</c:v>
                </c:pt>
                <c:pt idx="50926" formatCode="General">
                  <c:v>34.273499999999999</c:v>
                </c:pt>
                <c:pt idx="50927" formatCode="General">
                  <c:v>34.274099999999997</c:v>
                </c:pt>
                <c:pt idx="50928" formatCode="General">
                  <c:v>34.274799999999999</c:v>
                </c:pt>
                <c:pt idx="50929" formatCode="General">
                  <c:v>34.275500000000001</c:v>
                </c:pt>
                <c:pt idx="50930" formatCode="General">
                  <c:v>34.276200000000003</c:v>
                </c:pt>
                <c:pt idx="50931" formatCode="General">
                  <c:v>34.276800000000001</c:v>
                </c:pt>
                <c:pt idx="50932" formatCode="General">
                  <c:v>34.277500000000003</c:v>
                </c:pt>
                <c:pt idx="50933" formatCode="General">
                  <c:v>34.278199999999998</c:v>
                </c:pt>
                <c:pt idx="50934" formatCode="General">
                  <c:v>34.278799999999997</c:v>
                </c:pt>
                <c:pt idx="50935" formatCode="General">
                  <c:v>34.279499999999999</c:v>
                </c:pt>
                <c:pt idx="50936" formatCode="General">
                  <c:v>34.280200000000001</c:v>
                </c:pt>
                <c:pt idx="50937" formatCode="General">
                  <c:v>34.280900000000003</c:v>
                </c:pt>
                <c:pt idx="50938" formatCode="General">
                  <c:v>34.281500000000001</c:v>
                </c:pt>
                <c:pt idx="50939" formatCode="General">
                  <c:v>34.282200000000003</c:v>
                </c:pt>
                <c:pt idx="50940" formatCode="General">
                  <c:v>34.282899999999998</c:v>
                </c:pt>
                <c:pt idx="50941" formatCode="General">
                  <c:v>34.2836</c:v>
                </c:pt>
                <c:pt idx="50942" formatCode="General">
                  <c:v>34.284199999999998</c:v>
                </c:pt>
                <c:pt idx="50943" formatCode="General">
                  <c:v>34.2849</c:v>
                </c:pt>
                <c:pt idx="50944" formatCode="General">
                  <c:v>34.285600000000002</c:v>
                </c:pt>
                <c:pt idx="50945" formatCode="General">
                  <c:v>34.286200000000001</c:v>
                </c:pt>
                <c:pt idx="50946" formatCode="General">
                  <c:v>34.286900000000003</c:v>
                </c:pt>
                <c:pt idx="50947" formatCode="General">
                  <c:v>34.287599999999998</c:v>
                </c:pt>
                <c:pt idx="50948" formatCode="General">
                  <c:v>34.2883</c:v>
                </c:pt>
                <c:pt idx="50949" formatCode="General">
                  <c:v>34.288899999999998</c:v>
                </c:pt>
                <c:pt idx="50950" formatCode="General">
                  <c:v>34.2896</c:v>
                </c:pt>
                <c:pt idx="50951" formatCode="General">
                  <c:v>34.290300000000002</c:v>
                </c:pt>
                <c:pt idx="50952" formatCode="General">
                  <c:v>34.290999999999997</c:v>
                </c:pt>
                <c:pt idx="50953" formatCode="General">
                  <c:v>34.291600000000003</c:v>
                </c:pt>
                <c:pt idx="50954" formatCode="General">
                  <c:v>34.292299999999997</c:v>
                </c:pt>
                <c:pt idx="50955" formatCode="General">
                  <c:v>34.292999999999999</c:v>
                </c:pt>
                <c:pt idx="50956" formatCode="General">
                  <c:v>34.293700000000001</c:v>
                </c:pt>
                <c:pt idx="50957" formatCode="General">
                  <c:v>34.2943</c:v>
                </c:pt>
                <c:pt idx="50958" formatCode="General">
                  <c:v>34.295000000000002</c:v>
                </c:pt>
                <c:pt idx="50959" formatCode="General">
                  <c:v>34.295699999999997</c:v>
                </c:pt>
                <c:pt idx="50960" formatCode="General">
                  <c:v>34.296300000000002</c:v>
                </c:pt>
                <c:pt idx="50961" formatCode="General">
                  <c:v>34.296999999999997</c:v>
                </c:pt>
                <c:pt idx="50962" formatCode="General">
                  <c:v>34.297699999999999</c:v>
                </c:pt>
                <c:pt idx="50963" formatCode="General">
                  <c:v>34.298400000000001</c:v>
                </c:pt>
                <c:pt idx="50964" formatCode="General">
                  <c:v>34.298999999999999</c:v>
                </c:pt>
                <c:pt idx="50965" formatCode="General">
                  <c:v>34.299700000000001</c:v>
                </c:pt>
                <c:pt idx="50966" formatCode="General">
                  <c:v>34.300400000000003</c:v>
                </c:pt>
                <c:pt idx="50967" formatCode="General">
                  <c:v>34.301099999999998</c:v>
                </c:pt>
                <c:pt idx="50968" formatCode="General">
                  <c:v>34.301699999999997</c:v>
                </c:pt>
                <c:pt idx="50969" formatCode="General">
                  <c:v>34.302399999999999</c:v>
                </c:pt>
                <c:pt idx="50970" formatCode="General">
                  <c:v>34.303100000000001</c:v>
                </c:pt>
                <c:pt idx="50971" formatCode="General">
                  <c:v>34.303699999999999</c:v>
                </c:pt>
                <c:pt idx="50972" formatCode="General">
                  <c:v>34.304400000000001</c:v>
                </c:pt>
                <c:pt idx="50973" formatCode="General">
                  <c:v>34.305100000000003</c:v>
                </c:pt>
                <c:pt idx="50974" formatCode="General">
                  <c:v>34.305799999999998</c:v>
                </c:pt>
                <c:pt idx="50975" formatCode="General">
                  <c:v>34.306399999999996</c:v>
                </c:pt>
                <c:pt idx="50976" formatCode="General">
                  <c:v>34.307099999999998</c:v>
                </c:pt>
                <c:pt idx="50977" formatCode="General">
                  <c:v>34.3078</c:v>
                </c:pt>
                <c:pt idx="50978" formatCode="General">
                  <c:v>34.308500000000002</c:v>
                </c:pt>
                <c:pt idx="50979" formatCode="General">
                  <c:v>34.309100000000001</c:v>
                </c:pt>
                <c:pt idx="50980" formatCode="General">
                  <c:v>34.309800000000003</c:v>
                </c:pt>
                <c:pt idx="50981" formatCode="General">
                  <c:v>34.310499999999998</c:v>
                </c:pt>
                <c:pt idx="50982" formatCode="General">
                  <c:v>34.311100000000003</c:v>
                </c:pt>
                <c:pt idx="50983" formatCode="General">
                  <c:v>34.311799999999998</c:v>
                </c:pt>
                <c:pt idx="50984" formatCode="General">
                  <c:v>34.3125</c:v>
                </c:pt>
                <c:pt idx="50985" formatCode="General">
                  <c:v>34.313200000000002</c:v>
                </c:pt>
                <c:pt idx="50986" formatCode="General">
                  <c:v>34.313800000000001</c:v>
                </c:pt>
                <c:pt idx="50987" formatCode="General">
                  <c:v>34.314500000000002</c:v>
                </c:pt>
                <c:pt idx="50988" formatCode="General">
                  <c:v>34.315199999999997</c:v>
                </c:pt>
                <c:pt idx="50989" formatCode="General">
                  <c:v>34.315899999999999</c:v>
                </c:pt>
                <c:pt idx="50990" formatCode="General">
                  <c:v>34.316499999999998</c:v>
                </c:pt>
                <c:pt idx="50991" formatCode="General">
                  <c:v>34.3172</c:v>
                </c:pt>
                <c:pt idx="50992" formatCode="General">
                  <c:v>34.317900000000002</c:v>
                </c:pt>
                <c:pt idx="50993" formatCode="General">
                  <c:v>34.318600000000004</c:v>
                </c:pt>
                <c:pt idx="50994" formatCode="General">
                  <c:v>34.319200000000002</c:v>
                </c:pt>
                <c:pt idx="50995" formatCode="General">
                  <c:v>34.319899999999997</c:v>
                </c:pt>
                <c:pt idx="50996" formatCode="General">
                  <c:v>34.320599999999999</c:v>
                </c:pt>
                <c:pt idx="50997" formatCode="General">
                  <c:v>34.321199999999997</c:v>
                </c:pt>
                <c:pt idx="50998" formatCode="General">
                  <c:v>34.321899999999999</c:v>
                </c:pt>
                <c:pt idx="50999" formatCode="General">
                  <c:v>34.322600000000001</c:v>
                </c:pt>
                <c:pt idx="51000" formatCode="General">
                  <c:v>34.323300000000003</c:v>
                </c:pt>
                <c:pt idx="51001" formatCode="General">
                  <c:v>34.323900000000002</c:v>
                </c:pt>
                <c:pt idx="51002" formatCode="General">
                  <c:v>34.324599999999997</c:v>
                </c:pt>
                <c:pt idx="51003" formatCode="General">
                  <c:v>34.325299999999999</c:v>
                </c:pt>
                <c:pt idx="51004" formatCode="General">
                  <c:v>34.326000000000001</c:v>
                </c:pt>
                <c:pt idx="51005" formatCode="General">
                  <c:v>34.326599999999999</c:v>
                </c:pt>
                <c:pt idx="51006" formatCode="General">
                  <c:v>34.327300000000001</c:v>
                </c:pt>
                <c:pt idx="51007" formatCode="General">
                  <c:v>34.328000000000003</c:v>
                </c:pt>
                <c:pt idx="51008" formatCode="General">
                  <c:v>34.328600000000002</c:v>
                </c:pt>
                <c:pt idx="51009" formatCode="General">
                  <c:v>34.329300000000003</c:v>
                </c:pt>
                <c:pt idx="51010" formatCode="General">
                  <c:v>34.33</c:v>
                </c:pt>
                <c:pt idx="51011" formatCode="General">
                  <c:v>34.3307</c:v>
                </c:pt>
                <c:pt idx="51012" formatCode="General">
                  <c:v>34.331299999999999</c:v>
                </c:pt>
                <c:pt idx="51013" formatCode="General">
                  <c:v>34.332000000000001</c:v>
                </c:pt>
                <c:pt idx="51014" formatCode="General">
                  <c:v>34.332700000000003</c:v>
                </c:pt>
                <c:pt idx="51015" formatCode="General">
                  <c:v>34.333399999999997</c:v>
                </c:pt>
                <c:pt idx="51016" formatCode="General">
                  <c:v>34.334000000000003</c:v>
                </c:pt>
                <c:pt idx="51017" formatCode="General">
                  <c:v>34.334699999999998</c:v>
                </c:pt>
                <c:pt idx="51018" formatCode="General">
                  <c:v>34.3354</c:v>
                </c:pt>
                <c:pt idx="51019" formatCode="General">
                  <c:v>34.335999999999999</c:v>
                </c:pt>
                <c:pt idx="51020" formatCode="General">
                  <c:v>34.3367</c:v>
                </c:pt>
                <c:pt idx="51021" formatCode="General">
                  <c:v>34.337400000000002</c:v>
                </c:pt>
                <c:pt idx="51022" formatCode="General">
                  <c:v>34.338099999999997</c:v>
                </c:pt>
                <c:pt idx="51023" formatCode="General">
                  <c:v>34.338700000000003</c:v>
                </c:pt>
                <c:pt idx="51024" formatCode="General">
                  <c:v>34.339399999999998</c:v>
                </c:pt>
                <c:pt idx="51025" formatCode="General">
                  <c:v>34.3401</c:v>
                </c:pt>
                <c:pt idx="51026" formatCode="General">
                  <c:v>34.340800000000002</c:v>
                </c:pt>
                <c:pt idx="51027" formatCode="General">
                  <c:v>34.3414</c:v>
                </c:pt>
                <c:pt idx="51028" formatCode="General">
                  <c:v>34.342100000000002</c:v>
                </c:pt>
                <c:pt idx="51029" formatCode="General">
                  <c:v>34.342799999999997</c:v>
                </c:pt>
                <c:pt idx="51030" formatCode="General">
                  <c:v>34.343499999999999</c:v>
                </c:pt>
                <c:pt idx="51031" formatCode="General">
                  <c:v>34.344099999999997</c:v>
                </c:pt>
                <c:pt idx="51032" formatCode="General">
                  <c:v>34.344799999999999</c:v>
                </c:pt>
                <c:pt idx="51033" formatCode="General">
                  <c:v>34.345500000000001</c:v>
                </c:pt>
                <c:pt idx="51034" formatCode="General">
                  <c:v>34.3461</c:v>
                </c:pt>
                <c:pt idx="51035" formatCode="General">
                  <c:v>34.346800000000002</c:v>
                </c:pt>
                <c:pt idx="51036" formatCode="General">
                  <c:v>34.347499999999997</c:v>
                </c:pt>
                <c:pt idx="51037" formatCode="General">
                  <c:v>34.348199999999999</c:v>
                </c:pt>
                <c:pt idx="51038" formatCode="General">
                  <c:v>34.348799999999997</c:v>
                </c:pt>
                <c:pt idx="51039" formatCode="General">
                  <c:v>34.349499999999999</c:v>
                </c:pt>
                <c:pt idx="51040" formatCode="General">
                  <c:v>34.350200000000001</c:v>
                </c:pt>
                <c:pt idx="51041" formatCode="General">
                  <c:v>34.350900000000003</c:v>
                </c:pt>
                <c:pt idx="51042" formatCode="General">
                  <c:v>34.351500000000001</c:v>
                </c:pt>
                <c:pt idx="51043" formatCode="General">
                  <c:v>34.352200000000003</c:v>
                </c:pt>
                <c:pt idx="51044" formatCode="General">
                  <c:v>34.352899999999998</c:v>
                </c:pt>
                <c:pt idx="51045" formatCode="General">
                  <c:v>34.353499999999997</c:v>
                </c:pt>
                <c:pt idx="51046" formatCode="General">
                  <c:v>34.354199999999999</c:v>
                </c:pt>
                <c:pt idx="51047" formatCode="General">
                  <c:v>34.354900000000001</c:v>
                </c:pt>
                <c:pt idx="51048" formatCode="General">
                  <c:v>34.355600000000003</c:v>
                </c:pt>
                <c:pt idx="51049" formatCode="General">
                  <c:v>34.356200000000001</c:v>
                </c:pt>
                <c:pt idx="51050" formatCode="General">
                  <c:v>34.356900000000003</c:v>
                </c:pt>
                <c:pt idx="51051" formatCode="General">
                  <c:v>34.357599999999998</c:v>
                </c:pt>
                <c:pt idx="51052" formatCode="General">
                  <c:v>34.3583</c:v>
                </c:pt>
                <c:pt idx="51053" formatCode="General">
                  <c:v>34.358899999999998</c:v>
                </c:pt>
                <c:pt idx="51054" formatCode="General">
                  <c:v>34.3596</c:v>
                </c:pt>
                <c:pt idx="51055" formatCode="General">
                  <c:v>34.360300000000002</c:v>
                </c:pt>
                <c:pt idx="51056" formatCode="General">
                  <c:v>34.360999999999997</c:v>
                </c:pt>
                <c:pt idx="51057" formatCode="General">
                  <c:v>34.361600000000003</c:v>
                </c:pt>
                <c:pt idx="51058" formatCode="General">
                  <c:v>34.362299999999998</c:v>
                </c:pt>
                <c:pt idx="51059" formatCode="General">
                  <c:v>34.363</c:v>
                </c:pt>
                <c:pt idx="51060" formatCode="General">
                  <c:v>34.363599999999998</c:v>
                </c:pt>
                <c:pt idx="51061" formatCode="General">
                  <c:v>34.3643</c:v>
                </c:pt>
                <c:pt idx="51062" formatCode="General">
                  <c:v>34.365000000000002</c:v>
                </c:pt>
                <c:pt idx="51063" formatCode="General">
                  <c:v>34.365699999999997</c:v>
                </c:pt>
                <c:pt idx="51064" formatCode="General">
                  <c:v>34.366300000000003</c:v>
                </c:pt>
                <c:pt idx="51065" formatCode="General">
                  <c:v>34.366999999999997</c:v>
                </c:pt>
                <c:pt idx="51066" formatCode="General">
                  <c:v>34.367699999999999</c:v>
                </c:pt>
                <c:pt idx="51067" formatCode="General">
                  <c:v>34.368400000000001</c:v>
                </c:pt>
                <c:pt idx="51068" formatCode="General">
                  <c:v>34.369</c:v>
                </c:pt>
                <c:pt idx="51069" formatCode="General">
                  <c:v>34.369700000000002</c:v>
                </c:pt>
                <c:pt idx="51070" formatCode="General">
                  <c:v>34.370399999999997</c:v>
                </c:pt>
                <c:pt idx="51071" formatCode="General">
                  <c:v>34.371000000000002</c:v>
                </c:pt>
                <c:pt idx="51072" formatCode="General">
                  <c:v>34.371699999999997</c:v>
                </c:pt>
                <c:pt idx="51073" formatCode="General">
                  <c:v>34.372399999999999</c:v>
                </c:pt>
                <c:pt idx="51074" formatCode="General">
                  <c:v>34.373100000000001</c:v>
                </c:pt>
                <c:pt idx="51075" formatCode="General">
                  <c:v>34.373699999999999</c:v>
                </c:pt>
                <c:pt idx="51076" formatCode="General">
                  <c:v>34.374400000000001</c:v>
                </c:pt>
                <c:pt idx="51077" formatCode="General">
                  <c:v>34.375100000000003</c:v>
                </c:pt>
                <c:pt idx="51078" formatCode="General">
                  <c:v>34.375799999999998</c:v>
                </c:pt>
                <c:pt idx="51079" formatCode="General">
                  <c:v>34.376399999999997</c:v>
                </c:pt>
                <c:pt idx="51080" formatCode="General">
                  <c:v>34.377099999999999</c:v>
                </c:pt>
                <c:pt idx="51081" formatCode="General">
                  <c:v>34.377800000000001</c:v>
                </c:pt>
                <c:pt idx="51082" formatCode="General">
                  <c:v>34.378399999999999</c:v>
                </c:pt>
                <c:pt idx="51083" formatCode="General">
                  <c:v>34.379100000000001</c:v>
                </c:pt>
                <c:pt idx="51084" formatCode="General">
                  <c:v>34.379800000000003</c:v>
                </c:pt>
                <c:pt idx="51085" formatCode="General">
                  <c:v>34.380499999999998</c:v>
                </c:pt>
                <c:pt idx="51086" formatCode="General">
                  <c:v>34.381100000000004</c:v>
                </c:pt>
                <c:pt idx="51087" formatCode="General">
                  <c:v>34.381799999999998</c:v>
                </c:pt>
                <c:pt idx="51088" formatCode="General">
                  <c:v>34.3825</c:v>
                </c:pt>
                <c:pt idx="51089" formatCode="General">
                  <c:v>34.383200000000002</c:v>
                </c:pt>
                <c:pt idx="51090" formatCode="General">
                  <c:v>34.383800000000001</c:v>
                </c:pt>
                <c:pt idx="51091" formatCode="General">
                  <c:v>34.384500000000003</c:v>
                </c:pt>
                <c:pt idx="51092" formatCode="General">
                  <c:v>34.385199999999998</c:v>
                </c:pt>
                <c:pt idx="51093" formatCode="General">
                  <c:v>34.385899999999999</c:v>
                </c:pt>
                <c:pt idx="51094" formatCode="General">
                  <c:v>34.386499999999998</c:v>
                </c:pt>
                <c:pt idx="51095" formatCode="General">
                  <c:v>34.3872</c:v>
                </c:pt>
                <c:pt idx="51096" formatCode="General">
                  <c:v>34.387900000000002</c:v>
                </c:pt>
                <c:pt idx="51097" formatCode="General">
                  <c:v>34.388500000000001</c:v>
                </c:pt>
                <c:pt idx="51098" formatCode="General">
                  <c:v>34.389200000000002</c:v>
                </c:pt>
                <c:pt idx="51099" formatCode="General">
                  <c:v>34.389899999999997</c:v>
                </c:pt>
                <c:pt idx="51100" formatCode="General">
                  <c:v>34.390599999999999</c:v>
                </c:pt>
                <c:pt idx="51101" formatCode="General">
                  <c:v>34.391199999999998</c:v>
                </c:pt>
                <c:pt idx="51102" formatCode="General">
                  <c:v>34.3919</c:v>
                </c:pt>
                <c:pt idx="51103" formatCode="General">
                  <c:v>34.392600000000002</c:v>
                </c:pt>
                <c:pt idx="51104" formatCode="General">
                  <c:v>34.393300000000004</c:v>
                </c:pt>
                <c:pt idx="51105" formatCode="General">
                  <c:v>34.393900000000002</c:v>
                </c:pt>
                <c:pt idx="51106" formatCode="General">
                  <c:v>34.394599999999997</c:v>
                </c:pt>
                <c:pt idx="51107" formatCode="General">
                  <c:v>34.395299999999999</c:v>
                </c:pt>
                <c:pt idx="51108" formatCode="General">
                  <c:v>34.395899999999997</c:v>
                </c:pt>
                <c:pt idx="51109" formatCode="General">
                  <c:v>34.396599999999999</c:v>
                </c:pt>
                <c:pt idx="51110" formatCode="General">
                  <c:v>34.397300000000001</c:v>
                </c:pt>
                <c:pt idx="51111" formatCode="General">
                  <c:v>34.398000000000003</c:v>
                </c:pt>
                <c:pt idx="51112" formatCode="General">
                  <c:v>34.398600000000002</c:v>
                </c:pt>
                <c:pt idx="51113" formatCode="General">
                  <c:v>34.399299999999997</c:v>
                </c:pt>
                <c:pt idx="51114" formatCode="General">
                  <c:v>34.4</c:v>
                </c:pt>
                <c:pt idx="51115" formatCode="General">
                  <c:v>34.400700000000001</c:v>
                </c:pt>
                <c:pt idx="51116" formatCode="General">
                  <c:v>34.401299999999999</c:v>
                </c:pt>
                <c:pt idx="51117" formatCode="General">
                  <c:v>34.402000000000001</c:v>
                </c:pt>
                <c:pt idx="51118" formatCode="General">
                  <c:v>34.402700000000003</c:v>
                </c:pt>
                <c:pt idx="51119" formatCode="General">
                  <c:v>34.403300000000002</c:v>
                </c:pt>
                <c:pt idx="51120" formatCode="General">
                  <c:v>34.404000000000003</c:v>
                </c:pt>
                <c:pt idx="51121" formatCode="General">
                  <c:v>34.404699999999998</c:v>
                </c:pt>
                <c:pt idx="51122" formatCode="General">
                  <c:v>34.4054</c:v>
                </c:pt>
                <c:pt idx="51123" formatCode="General">
                  <c:v>34.405999999999999</c:v>
                </c:pt>
                <c:pt idx="51124" formatCode="General">
                  <c:v>34.406700000000001</c:v>
                </c:pt>
                <c:pt idx="51125" formatCode="General">
                  <c:v>34.407400000000003</c:v>
                </c:pt>
                <c:pt idx="51126" formatCode="General">
                  <c:v>34.408099999999997</c:v>
                </c:pt>
                <c:pt idx="51127" formatCode="General">
                  <c:v>34.408700000000003</c:v>
                </c:pt>
                <c:pt idx="51128" formatCode="General">
                  <c:v>34.409399999999998</c:v>
                </c:pt>
                <c:pt idx="51129" formatCode="General">
                  <c:v>34.4101</c:v>
                </c:pt>
                <c:pt idx="51130" formatCode="General">
                  <c:v>34.410800000000002</c:v>
                </c:pt>
                <c:pt idx="51131" formatCode="General">
                  <c:v>34.4114</c:v>
                </c:pt>
                <c:pt idx="51132" formatCode="General">
                  <c:v>34.412100000000002</c:v>
                </c:pt>
                <c:pt idx="51133" formatCode="General">
                  <c:v>34.412799999999997</c:v>
                </c:pt>
                <c:pt idx="51134" formatCode="General">
                  <c:v>34.413400000000003</c:v>
                </c:pt>
                <c:pt idx="51135" formatCode="General">
                  <c:v>34.414099999999998</c:v>
                </c:pt>
                <c:pt idx="51136" formatCode="General">
                  <c:v>34.4148</c:v>
                </c:pt>
                <c:pt idx="51137" formatCode="General">
                  <c:v>34.415500000000002</c:v>
                </c:pt>
                <c:pt idx="51138" formatCode="General">
                  <c:v>34.4161</c:v>
                </c:pt>
                <c:pt idx="51139" formatCode="General">
                  <c:v>34.416800000000002</c:v>
                </c:pt>
                <c:pt idx="51140" formatCode="General">
                  <c:v>34.417499999999997</c:v>
                </c:pt>
                <c:pt idx="51141" formatCode="General">
                  <c:v>34.418199999999999</c:v>
                </c:pt>
                <c:pt idx="51142" formatCode="General">
                  <c:v>34.418799999999997</c:v>
                </c:pt>
                <c:pt idx="51143" formatCode="General">
                  <c:v>34.419499999999999</c:v>
                </c:pt>
                <c:pt idx="51144" formatCode="General">
                  <c:v>34.420200000000001</c:v>
                </c:pt>
                <c:pt idx="51145" formatCode="General">
                  <c:v>34.4208</c:v>
                </c:pt>
                <c:pt idx="51146" formatCode="General">
                  <c:v>34.421500000000002</c:v>
                </c:pt>
                <c:pt idx="51147" formatCode="General">
                  <c:v>34.422199999999997</c:v>
                </c:pt>
                <c:pt idx="51148" formatCode="General">
                  <c:v>34.422899999999998</c:v>
                </c:pt>
                <c:pt idx="51149" formatCode="General">
                  <c:v>34.423499999999997</c:v>
                </c:pt>
                <c:pt idx="51150" formatCode="General">
                  <c:v>34.424199999999999</c:v>
                </c:pt>
                <c:pt idx="51151" formatCode="General">
                  <c:v>34.424900000000001</c:v>
                </c:pt>
                <c:pt idx="51152" formatCode="General">
                  <c:v>34.425600000000003</c:v>
                </c:pt>
                <c:pt idx="51153" formatCode="General">
                  <c:v>34.426200000000001</c:v>
                </c:pt>
                <c:pt idx="51154" formatCode="General">
                  <c:v>34.426900000000003</c:v>
                </c:pt>
                <c:pt idx="51155" formatCode="General">
                  <c:v>34.427599999999998</c:v>
                </c:pt>
                <c:pt idx="51156" formatCode="General">
                  <c:v>34.4283</c:v>
                </c:pt>
                <c:pt idx="51157" formatCode="General">
                  <c:v>34.428899999999999</c:v>
                </c:pt>
                <c:pt idx="51158" formatCode="General">
                  <c:v>34.429600000000001</c:v>
                </c:pt>
                <c:pt idx="51159" formatCode="General">
                  <c:v>34.430300000000003</c:v>
                </c:pt>
                <c:pt idx="51160" formatCode="General">
                  <c:v>34.430900000000001</c:v>
                </c:pt>
                <c:pt idx="51161" formatCode="General">
                  <c:v>34.431600000000003</c:v>
                </c:pt>
                <c:pt idx="51162" formatCode="General">
                  <c:v>34.432299999999998</c:v>
                </c:pt>
                <c:pt idx="51163" formatCode="General">
                  <c:v>34.433</c:v>
                </c:pt>
                <c:pt idx="51164" formatCode="General">
                  <c:v>34.433599999999998</c:v>
                </c:pt>
                <c:pt idx="51165" formatCode="General">
                  <c:v>34.4343</c:v>
                </c:pt>
                <c:pt idx="51166" formatCode="General">
                  <c:v>34.435000000000002</c:v>
                </c:pt>
                <c:pt idx="51167" formatCode="General">
                  <c:v>34.435699999999997</c:v>
                </c:pt>
                <c:pt idx="51168" formatCode="General">
                  <c:v>34.436300000000003</c:v>
                </c:pt>
                <c:pt idx="51169" formatCode="General">
                  <c:v>34.436999999999998</c:v>
                </c:pt>
                <c:pt idx="51170" formatCode="General">
                  <c:v>34.4377</c:v>
                </c:pt>
                <c:pt idx="51171" formatCode="General">
                  <c:v>34.438299999999998</c:v>
                </c:pt>
                <c:pt idx="51172" formatCode="General">
                  <c:v>34.439</c:v>
                </c:pt>
                <c:pt idx="51173" formatCode="General">
                  <c:v>34.439700000000002</c:v>
                </c:pt>
                <c:pt idx="51174" formatCode="General">
                  <c:v>34.440399999999997</c:v>
                </c:pt>
                <c:pt idx="51175" formatCode="General">
                  <c:v>34.441000000000003</c:v>
                </c:pt>
                <c:pt idx="51176" formatCode="General">
                  <c:v>34.441699999999997</c:v>
                </c:pt>
                <c:pt idx="51177" formatCode="General">
                  <c:v>34.442399999999999</c:v>
                </c:pt>
                <c:pt idx="51178" formatCode="General">
                  <c:v>34.443100000000001</c:v>
                </c:pt>
                <c:pt idx="51179" formatCode="General">
                  <c:v>34.4437</c:v>
                </c:pt>
                <c:pt idx="51180" formatCode="General">
                  <c:v>34.444400000000002</c:v>
                </c:pt>
                <c:pt idx="51181" formatCode="General">
                  <c:v>34.445099999999996</c:v>
                </c:pt>
                <c:pt idx="51182" formatCode="General">
                  <c:v>34.445700000000002</c:v>
                </c:pt>
                <c:pt idx="51183" formatCode="General">
                  <c:v>34.446399999999997</c:v>
                </c:pt>
                <c:pt idx="51184" formatCode="General">
                  <c:v>34.447099999999999</c:v>
                </c:pt>
                <c:pt idx="51185" formatCode="General">
                  <c:v>34.447800000000001</c:v>
                </c:pt>
                <c:pt idx="51186" formatCode="General">
                  <c:v>34.448399999999999</c:v>
                </c:pt>
                <c:pt idx="51187" formatCode="General">
                  <c:v>34.449100000000001</c:v>
                </c:pt>
                <c:pt idx="51188" formatCode="General">
                  <c:v>34.449800000000003</c:v>
                </c:pt>
                <c:pt idx="51189" formatCode="General">
                  <c:v>34.450499999999998</c:v>
                </c:pt>
                <c:pt idx="51190" formatCode="General">
                  <c:v>34.451099999999997</c:v>
                </c:pt>
                <c:pt idx="51191" formatCode="General">
                  <c:v>34.451799999999999</c:v>
                </c:pt>
                <c:pt idx="51192" formatCode="General">
                  <c:v>34.452500000000001</c:v>
                </c:pt>
                <c:pt idx="51193" formatCode="General">
                  <c:v>34.453200000000002</c:v>
                </c:pt>
                <c:pt idx="51194" formatCode="General">
                  <c:v>34.453800000000001</c:v>
                </c:pt>
                <c:pt idx="51195" formatCode="General">
                  <c:v>34.454500000000003</c:v>
                </c:pt>
                <c:pt idx="51196" formatCode="General">
                  <c:v>34.455199999999998</c:v>
                </c:pt>
                <c:pt idx="51197" formatCode="General">
                  <c:v>34.455800000000004</c:v>
                </c:pt>
                <c:pt idx="51198" formatCode="General">
                  <c:v>34.456499999999998</c:v>
                </c:pt>
                <c:pt idx="51199" formatCode="General">
                  <c:v>34.4572</c:v>
                </c:pt>
                <c:pt idx="51200" formatCode="General">
                  <c:v>34.457900000000002</c:v>
                </c:pt>
                <c:pt idx="51201" formatCode="General">
                  <c:v>34.458500000000001</c:v>
                </c:pt>
                <c:pt idx="51202" formatCode="General">
                  <c:v>34.459200000000003</c:v>
                </c:pt>
                <c:pt idx="51203" formatCode="General">
                  <c:v>34.459899999999998</c:v>
                </c:pt>
                <c:pt idx="51204" formatCode="General">
                  <c:v>34.460599999999999</c:v>
                </c:pt>
                <c:pt idx="51205" formatCode="General">
                  <c:v>34.461199999999998</c:v>
                </c:pt>
                <c:pt idx="51206" formatCode="General">
                  <c:v>34.4619</c:v>
                </c:pt>
                <c:pt idx="51207" formatCode="General">
                  <c:v>34.462600000000002</c:v>
                </c:pt>
                <c:pt idx="51208" formatCode="General">
                  <c:v>34.463200000000001</c:v>
                </c:pt>
                <c:pt idx="51209" formatCode="General">
                  <c:v>34.463900000000002</c:v>
                </c:pt>
                <c:pt idx="51210" formatCode="General">
                  <c:v>34.464599999999997</c:v>
                </c:pt>
                <c:pt idx="51211" formatCode="General">
                  <c:v>34.465299999999999</c:v>
                </c:pt>
                <c:pt idx="51212" formatCode="General">
                  <c:v>34.465899999999998</c:v>
                </c:pt>
                <c:pt idx="51213" formatCode="General">
                  <c:v>34.4666</c:v>
                </c:pt>
                <c:pt idx="51214" formatCode="General">
                  <c:v>34.467300000000002</c:v>
                </c:pt>
                <c:pt idx="51215" formatCode="General">
                  <c:v>34.468000000000004</c:v>
                </c:pt>
                <c:pt idx="51216" formatCode="General">
                  <c:v>34.468600000000002</c:v>
                </c:pt>
                <c:pt idx="51217" formatCode="General">
                  <c:v>34.469299999999997</c:v>
                </c:pt>
                <c:pt idx="51218" formatCode="General">
                  <c:v>34.47</c:v>
                </c:pt>
                <c:pt idx="51219" formatCode="General">
                  <c:v>34.470700000000001</c:v>
                </c:pt>
                <c:pt idx="51220" formatCode="General">
                  <c:v>34.471299999999999</c:v>
                </c:pt>
                <c:pt idx="51221" formatCode="General">
                  <c:v>34.472000000000001</c:v>
                </c:pt>
                <c:pt idx="51222" formatCode="General">
                  <c:v>34.472700000000003</c:v>
                </c:pt>
                <c:pt idx="51223" formatCode="General">
                  <c:v>34.473300000000002</c:v>
                </c:pt>
                <c:pt idx="51224" formatCode="General">
                  <c:v>34.473999999999997</c:v>
                </c:pt>
                <c:pt idx="51225" formatCode="General">
                  <c:v>34.474699999999999</c:v>
                </c:pt>
                <c:pt idx="51226" formatCode="General">
                  <c:v>34.4754</c:v>
                </c:pt>
                <c:pt idx="51227" formatCode="General">
                  <c:v>34.475999999999999</c:v>
                </c:pt>
                <c:pt idx="51228" formatCode="General">
                  <c:v>34.476700000000001</c:v>
                </c:pt>
                <c:pt idx="51229" formatCode="General">
                  <c:v>34.477400000000003</c:v>
                </c:pt>
                <c:pt idx="51230" formatCode="General">
                  <c:v>34.478099999999998</c:v>
                </c:pt>
                <c:pt idx="51231" formatCode="General">
                  <c:v>34.478700000000003</c:v>
                </c:pt>
                <c:pt idx="51232" formatCode="General">
                  <c:v>34.479399999999998</c:v>
                </c:pt>
                <c:pt idx="51233" formatCode="General">
                  <c:v>34.4801</c:v>
                </c:pt>
                <c:pt idx="51234" formatCode="General">
                  <c:v>34.480699999999999</c:v>
                </c:pt>
                <c:pt idx="51235" formatCode="General">
                  <c:v>34.481400000000001</c:v>
                </c:pt>
                <c:pt idx="51236" formatCode="General">
                  <c:v>34.482100000000003</c:v>
                </c:pt>
                <c:pt idx="51237" formatCode="General">
                  <c:v>34.482799999999997</c:v>
                </c:pt>
                <c:pt idx="51238" formatCode="General">
                  <c:v>34.483400000000003</c:v>
                </c:pt>
                <c:pt idx="51239" formatCode="General">
                  <c:v>34.484099999999998</c:v>
                </c:pt>
                <c:pt idx="51240" formatCode="General">
                  <c:v>34.4848</c:v>
                </c:pt>
                <c:pt idx="51241" formatCode="General">
                  <c:v>34.485500000000002</c:v>
                </c:pt>
                <c:pt idx="51242" formatCode="General">
                  <c:v>34.4861</c:v>
                </c:pt>
                <c:pt idx="51243" formatCode="General">
                  <c:v>34.486800000000002</c:v>
                </c:pt>
                <c:pt idx="51244" formatCode="General">
                  <c:v>34.487499999999997</c:v>
                </c:pt>
                <c:pt idx="51245" formatCode="General">
                  <c:v>34.488100000000003</c:v>
                </c:pt>
                <c:pt idx="51246" formatCode="General">
                  <c:v>34.488799999999998</c:v>
                </c:pt>
                <c:pt idx="51247" formatCode="General">
                  <c:v>34.4895</c:v>
                </c:pt>
                <c:pt idx="51248" formatCode="General">
                  <c:v>34.490200000000002</c:v>
                </c:pt>
                <c:pt idx="51249" formatCode="General">
                  <c:v>34.4908</c:v>
                </c:pt>
                <c:pt idx="51250" formatCode="General">
                  <c:v>34.491500000000002</c:v>
                </c:pt>
                <c:pt idx="51251" formatCode="General">
                  <c:v>34.492199999999997</c:v>
                </c:pt>
                <c:pt idx="51252" formatCode="General">
                  <c:v>34.492899999999999</c:v>
                </c:pt>
                <c:pt idx="51253" formatCode="General">
                  <c:v>34.493499999999997</c:v>
                </c:pt>
                <c:pt idx="51254" formatCode="General">
                  <c:v>34.494199999999999</c:v>
                </c:pt>
                <c:pt idx="51255" formatCode="General">
                  <c:v>34.494900000000001</c:v>
                </c:pt>
                <c:pt idx="51256" formatCode="General">
                  <c:v>34.495600000000003</c:v>
                </c:pt>
                <c:pt idx="51257" formatCode="General">
                  <c:v>34.496200000000002</c:v>
                </c:pt>
                <c:pt idx="51258" formatCode="General">
                  <c:v>34.496899999999997</c:v>
                </c:pt>
                <c:pt idx="51259" formatCode="General">
                  <c:v>34.497599999999998</c:v>
                </c:pt>
                <c:pt idx="51260" formatCode="General">
                  <c:v>34.498199999999997</c:v>
                </c:pt>
                <c:pt idx="51261" formatCode="General">
                  <c:v>34.498899999999999</c:v>
                </c:pt>
                <c:pt idx="51262" formatCode="General">
                  <c:v>34.499600000000001</c:v>
                </c:pt>
                <c:pt idx="51263" formatCode="General">
                  <c:v>34.500300000000003</c:v>
                </c:pt>
                <c:pt idx="51264" formatCode="General">
                  <c:v>34.500900000000001</c:v>
                </c:pt>
                <c:pt idx="51265" formatCode="General">
                  <c:v>34.501600000000003</c:v>
                </c:pt>
                <c:pt idx="51266" formatCode="General">
                  <c:v>34.502299999999998</c:v>
                </c:pt>
                <c:pt idx="51267" formatCode="General">
                  <c:v>34.503</c:v>
                </c:pt>
                <c:pt idx="51268" formatCode="General">
                  <c:v>34.503599999999999</c:v>
                </c:pt>
                <c:pt idx="51269" formatCode="General">
                  <c:v>34.504300000000001</c:v>
                </c:pt>
                <c:pt idx="51270" formatCode="General">
                  <c:v>34.505000000000003</c:v>
                </c:pt>
                <c:pt idx="51271" formatCode="General">
                  <c:v>34.505600000000001</c:v>
                </c:pt>
                <c:pt idx="51272" formatCode="General">
                  <c:v>34.506300000000003</c:v>
                </c:pt>
                <c:pt idx="51273" formatCode="General">
                  <c:v>34.506999999999998</c:v>
                </c:pt>
                <c:pt idx="51274" formatCode="General">
                  <c:v>34.5077</c:v>
                </c:pt>
                <c:pt idx="51275" formatCode="General">
                  <c:v>34.508299999999998</c:v>
                </c:pt>
                <c:pt idx="51276" formatCode="General">
                  <c:v>34.509</c:v>
                </c:pt>
                <c:pt idx="51277" formatCode="General">
                  <c:v>34.509700000000002</c:v>
                </c:pt>
                <c:pt idx="51278" formatCode="General">
                  <c:v>34.510399999999997</c:v>
                </c:pt>
                <c:pt idx="51279" formatCode="General">
                  <c:v>34.511000000000003</c:v>
                </c:pt>
                <c:pt idx="51280" formatCode="General">
                  <c:v>34.511699999999998</c:v>
                </c:pt>
                <c:pt idx="51281" formatCode="General">
                  <c:v>34.5124</c:v>
                </c:pt>
                <c:pt idx="51282" formatCode="General">
                  <c:v>34.512999999999998</c:v>
                </c:pt>
                <c:pt idx="51283" formatCode="General">
                  <c:v>34.5137</c:v>
                </c:pt>
                <c:pt idx="51284" formatCode="General">
                  <c:v>34.514400000000002</c:v>
                </c:pt>
                <c:pt idx="51285" formatCode="General">
                  <c:v>34.515099999999997</c:v>
                </c:pt>
                <c:pt idx="51286" formatCode="General">
                  <c:v>34.515700000000002</c:v>
                </c:pt>
                <c:pt idx="51287" formatCode="General">
                  <c:v>34.516399999999997</c:v>
                </c:pt>
                <c:pt idx="51288" formatCode="General">
                  <c:v>34.517099999999999</c:v>
                </c:pt>
                <c:pt idx="51289" formatCode="General">
                  <c:v>34.517800000000001</c:v>
                </c:pt>
                <c:pt idx="51290" formatCode="General">
                  <c:v>34.5184</c:v>
                </c:pt>
                <c:pt idx="51291" formatCode="General">
                  <c:v>34.519100000000002</c:v>
                </c:pt>
                <c:pt idx="51292" formatCode="General">
                  <c:v>34.519799999999996</c:v>
                </c:pt>
                <c:pt idx="51293" formatCode="General">
                  <c:v>34.520499999999998</c:v>
                </c:pt>
                <c:pt idx="51294" formatCode="General">
                  <c:v>34.521099999999997</c:v>
                </c:pt>
                <c:pt idx="51295" formatCode="General">
                  <c:v>34.521799999999999</c:v>
                </c:pt>
                <c:pt idx="51296" formatCode="General">
                  <c:v>34.522500000000001</c:v>
                </c:pt>
                <c:pt idx="51297" formatCode="General">
                  <c:v>34.523099999999999</c:v>
                </c:pt>
                <c:pt idx="51298" formatCode="General">
                  <c:v>34.523800000000001</c:v>
                </c:pt>
                <c:pt idx="51299" formatCode="General">
                  <c:v>34.524500000000003</c:v>
                </c:pt>
                <c:pt idx="51300" formatCode="General">
                  <c:v>34.525199999999998</c:v>
                </c:pt>
                <c:pt idx="51301" formatCode="General">
                  <c:v>34.525799999999997</c:v>
                </c:pt>
                <c:pt idx="51302" formatCode="General">
                  <c:v>34.526499999999999</c:v>
                </c:pt>
                <c:pt idx="51303" formatCode="General">
                  <c:v>34.527200000000001</c:v>
                </c:pt>
                <c:pt idx="51304" formatCode="General">
                  <c:v>34.527900000000002</c:v>
                </c:pt>
                <c:pt idx="51305" formatCode="General">
                  <c:v>34.528500000000001</c:v>
                </c:pt>
                <c:pt idx="51306" formatCode="General">
                  <c:v>34.529200000000003</c:v>
                </c:pt>
                <c:pt idx="51307" formatCode="General">
                  <c:v>34.529899999999998</c:v>
                </c:pt>
                <c:pt idx="51308" formatCode="General">
                  <c:v>34.530500000000004</c:v>
                </c:pt>
                <c:pt idx="51309" formatCode="General">
                  <c:v>34.531199999999998</c:v>
                </c:pt>
                <c:pt idx="51310" formatCode="General">
                  <c:v>34.5319</c:v>
                </c:pt>
                <c:pt idx="51311" formatCode="General">
                  <c:v>34.532600000000002</c:v>
                </c:pt>
                <c:pt idx="51312" formatCode="General">
                  <c:v>34.533200000000001</c:v>
                </c:pt>
                <c:pt idx="51313" formatCode="General">
                  <c:v>34.533900000000003</c:v>
                </c:pt>
                <c:pt idx="51314" formatCode="General">
                  <c:v>34.534599999999998</c:v>
                </c:pt>
                <c:pt idx="51315" formatCode="General">
                  <c:v>34.535299999999999</c:v>
                </c:pt>
                <c:pt idx="51316" formatCode="General">
                  <c:v>34.535899999999998</c:v>
                </c:pt>
                <c:pt idx="51317" formatCode="General">
                  <c:v>34.5366</c:v>
                </c:pt>
                <c:pt idx="51318" formatCode="General">
                  <c:v>34.537300000000002</c:v>
                </c:pt>
                <c:pt idx="51319" formatCode="General">
                  <c:v>34.537999999999997</c:v>
                </c:pt>
                <c:pt idx="51320" formatCode="General">
                  <c:v>34.538600000000002</c:v>
                </c:pt>
                <c:pt idx="51321" formatCode="General">
                  <c:v>34.539299999999997</c:v>
                </c:pt>
                <c:pt idx="51322" formatCode="General">
                  <c:v>34.54</c:v>
                </c:pt>
                <c:pt idx="51323" formatCode="General">
                  <c:v>34.540599999999998</c:v>
                </c:pt>
                <c:pt idx="51324" formatCode="General">
                  <c:v>34.5413</c:v>
                </c:pt>
                <c:pt idx="51325" formatCode="General">
                  <c:v>34.542000000000002</c:v>
                </c:pt>
                <c:pt idx="51326" formatCode="General">
                  <c:v>34.542700000000004</c:v>
                </c:pt>
                <c:pt idx="51327" formatCode="General">
                  <c:v>34.543300000000002</c:v>
                </c:pt>
                <c:pt idx="51328" formatCode="General">
                  <c:v>34.543999999999997</c:v>
                </c:pt>
                <c:pt idx="51329" formatCode="General">
                  <c:v>34.544699999999999</c:v>
                </c:pt>
                <c:pt idx="51330" formatCode="General">
                  <c:v>34.545400000000001</c:v>
                </c:pt>
                <c:pt idx="51331" formatCode="General">
                  <c:v>34.545999999999999</c:v>
                </c:pt>
                <c:pt idx="51332" formatCode="General">
                  <c:v>34.546700000000001</c:v>
                </c:pt>
                <c:pt idx="51333" formatCode="General">
                  <c:v>34.547400000000003</c:v>
                </c:pt>
                <c:pt idx="51334" formatCode="General">
                  <c:v>34.548000000000002</c:v>
                </c:pt>
                <c:pt idx="51335" formatCode="General">
                  <c:v>34.548699999999997</c:v>
                </c:pt>
                <c:pt idx="51336" formatCode="General">
                  <c:v>34.549399999999999</c:v>
                </c:pt>
                <c:pt idx="51337" formatCode="General">
                  <c:v>34.5501</c:v>
                </c:pt>
                <c:pt idx="51338" formatCode="General">
                  <c:v>34.550699999999999</c:v>
                </c:pt>
                <c:pt idx="51339" formatCode="General">
                  <c:v>34.551400000000001</c:v>
                </c:pt>
                <c:pt idx="51340" formatCode="General">
                  <c:v>34.552100000000003</c:v>
                </c:pt>
                <c:pt idx="51341" formatCode="General">
                  <c:v>34.552799999999998</c:v>
                </c:pt>
                <c:pt idx="51342" formatCode="General">
                  <c:v>34.553400000000003</c:v>
                </c:pt>
                <c:pt idx="51343" formatCode="General">
                  <c:v>34.554099999999998</c:v>
                </c:pt>
                <c:pt idx="51344" formatCode="General">
                  <c:v>34.5548</c:v>
                </c:pt>
                <c:pt idx="51345" formatCode="General">
                  <c:v>34.555399999999999</c:v>
                </c:pt>
                <c:pt idx="51346" formatCode="General">
                  <c:v>34.556100000000001</c:v>
                </c:pt>
                <c:pt idx="51347" formatCode="General">
                  <c:v>34.556800000000003</c:v>
                </c:pt>
                <c:pt idx="51348" formatCode="General">
                  <c:v>34.557499999999997</c:v>
                </c:pt>
                <c:pt idx="51349" formatCode="General">
                  <c:v>34.558100000000003</c:v>
                </c:pt>
                <c:pt idx="51350" formatCode="General">
                  <c:v>34.558799999999998</c:v>
                </c:pt>
                <c:pt idx="51351" formatCode="General">
                  <c:v>34.5595</c:v>
                </c:pt>
                <c:pt idx="51352" formatCode="General">
                  <c:v>34.560200000000002</c:v>
                </c:pt>
                <c:pt idx="51353" formatCode="General">
                  <c:v>34.5608</c:v>
                </c:pt>
                <c:pt idx="51354" formatCode="General">
                  <c:v>34.561500000000002</c:v>
                </c:pt>
                <c:pt idx="51355" formatCode="General">
                  <c:v>34.562199999999997</c:v>
                </c:pt>
                <c:pt idx="51356" formatCode="General">
                  <c:v>34.562899999999999</c:v>
                </c:pt>
                <c:pt idx="51357" formatCode="General">
                  <c:v>34.563499999999998</c:v>
                </c:pt>
                <c:pt idx="51358" formatCode="General">
                  <c:v>34.5642</c:v>
                </c:pt>
                <c:pt idx="51359" formatCode="General">
                  <c:v>34.564900000000002</c:v>
                </c:pt>
                <c:pt idx="51360" formatCode="General">
                  <c:v>34.5655</c:v>
                </c:pt>
                <c:pt idx="51361" formatCode="General">
                  <c:v>34.566200000000002</c:v>
                </c:pt>
                <c:pt idx="51362" formatCode="General">
                  <c:v>34.566899999999997</c:v>
                </c:pt>
                <c:pt idx="51363" formatCode="General">
                  <c:v>34.567599999999999</c:v>
                </c:pt>
                <c:pt idx="51364" formatCode="General">
                  <c:v>34.568199999999997</c:v>
                </c:pt>
                <c:pt idx="51365" formatCode="General">
                  <c:v>34.568899999999999</c:v>
                </c:pt>
                <c:pt idx="51366" formatCode="General">
                  <c:v>34.569600000000001</c:v>
                </c:pt>
                <c:pt idx="51367" formatCode="General">
                  <c:v>34.570300000000003</c:v>
                </c:pt>
                <c:pt idx="51368" formatCode="General">
                  <c:v>34.570900000000002</c:v>
                </c:pt>
                <c:pt idx="51369" formatCode="General">
                  <c:v>34.571599999999997</c:v>
                </c:pt>
                <c:pt idx="51370" formatCode="General">
                  <c:v>34.572299999999998</c:v>
                </c:pt>
                <c:pt idx="51371" formatCode="General">
                  <c:v>34.572899999999997</c:v>
                </c:pt>
                <c:pt idx="51372" formatCode="General">
                  <c:v>34.573599999999999</c:v>
                </c:pt>
                <c:pt idx="51373" formatCode="General">
                  <c:v>34.574300000000001</c:v>
                </c:pt>
                <c:pt idx="51374" formatCode="General">
                  <c:v>34.575000000000003</c:v>
                </c:pt>
                <c:pt idx="51375" formatCode="General">
                  <c:v>34.575600000000001</c:v>
                </c:pt>
                <c:pt idx="51376" formatCode="General">
                  <c:v>34.576300000000003</c:v>
                </c:pt>
                <c:pt idx="51377" formatCode="General">
                  <c:v>34.576999999999998</c:v>
                </c:pt>
                <c:pt idx="51378" formatCode="General">
                  <c:v>34.5777</c:v>
                </c:pt>
                <c:pt idx="51379" formatCode="General">
                  <c:v>34.578299999999999</c:v>
                </c:pt>
                <c:pt idx="51380" formatCode="General">
                  <c:v>34.579000000000001</c:v>
                </c:pt>
                <c:pt idx="51381" formatCode="General">
                  <c:v>34.579700000000003</c:v>
                </c:pt>
                <c:pt idx="51382" formatCode="General">
                  <c:v>34.580399999999997</c:v>
                </c:pt>
                <c:pt idx="51383" formatCode="General">
                  <c:v>34.581000000000003</c:v>
                </c:pt>
                <c:pt idx="51384" formatCode="General">
                  <c:v>34.581699999999998</c:v>
                </c:pt>
                <c:pt idx="51385" formatCode="General">
                  <c:v>34.5824</c:v>
                </c:pt>
                <c:pt idx="51386" formatCode="General">
                  <c:v>34.582999999999998</c:v>
                </c:pt>
                <c:pt idx="51387" formatCode="General">
                  <c:v>34.5837</c:v>
                </c:pt>
                <c:pt idx="51388" formatCode="General">
                  <c:v>34.584400000000002</c:v>
                </c:pt>
                <c:pt idx="51389" formatCode="General">
                  <c:v>34.585099999999997</c:v>
                </c:pt>
                <c:pt idx="51390" formatCode="General">
                  <c:v>34.585700000000003</c:v>
                </c:pt>
                <c:pt idx="51391" formatCode="General">
                  <c:v>34.586399999999998</c:v>
                </c:pt>
                <c:pt idx="51392" formatCode="General">
                  <c:v>34.5871</c:v>
                </c:pt>
                <c:pt idx="51393" formatCode="General">
                  <c:v>34.587800000000001</c:v>
                </c:pt>
                <c:pt idx="51394" formatCode="General">
                  <c:v>34.5884</c:v>
                </c:pt>
                <c:pt idx="51395" formatCode="General">
                  <c:v>34.589100000000002</c:v>
                </c:pt>
                <c:pt idx="51396" formatCode="General">
                  <c:v>34.589799999999997</c:v>
                </c:pt>
                <c:pt idx="51397" formatCode="General">
                  <c:v>34.590400000000002</c:v>
                </c:pt>
                <c:pt idx="51398" formatCode="General">
                  <c:v>34.591099999999997</c:v>
                </c:pt>
                <c:pt idx="51399" formatCode="General">
                  <c:v>34.591799999999999</c:v>
                </c:pt>
                <c:pt idx="51400" formatCode="General">
                  <c:v>34.592500000000001</c:v>
                </c:pt>
                <c:pt idx="51401" formatCode="General">
                  <c:v>34.5931</c:v>
                </c:pt>
                <c:pt idx="51402" formatCode="General">
                  <c:v>34.593800000000002</c:v>
                </c:pt>
                <c:pt idx="51403" formatCode="General">
                  <c:v>34.594499999999996</c:v>
                </c:pt>
                <c:pt idx="51404" formatCode="General">
                  <c:v>34.595199999999998</c:v>
                </c:pt>
                <c:pt idx="51405" formatCode="General">
                  <c:v>34.595799999999997</c:v>
                </c:pt>
                <c:pt idx="51406" formatCode="General">
                  <c:v>34.596499999999999</c:v>
                </c:pt>
                <c:pt idx="51407" formatCode="General">
                  <c:v>34.597200000000001</c:v>
                </c:pt>
                <c:pt idx="51408" formatCode="General">
                  <c:v>34.597799999999999</c:v>
                </c:pt>
                <c:pt idx="51409" formatCode="General">
                  <c:v>34.598500000000001</c:v>
                </c:pt>
                <c:pt idx="51410" formatCode="General">
                  <c:v>34.599200000000003</c:v>
                </c:pt>
                <c:pt idx="51411" formatCode="General">
                  <c:v>34.599899999999998</c:v>
                </c:pt>
                <c:pt idx="51412" formatCode="General">
                  <c:v>34.600499999999997</c:v>
                </c:pt>
                <c:pt idx="51413" formatCode="General">
                  <c:v>34.601199999999999</c:v>
                </c:pt>
                <c:pt idx="51414" formatCode="General">
                  <c:v>34.601900000000001</c:v>
                </c:pt>
                <c:pt idx="51415" formatCode="General">
                  <c:v>34.602600000000002</c:v>
                </c:pt>
                <c:pt idx="51416" formatCode="General">
                  <c:v>34.603200000000001</c:v>
                </c:pt>
                <c:pt idx="51417" formatCode="General">
                  <c:v>34.603900000000003</c:v>
                </c:pt>
                <c:pt idx="51418" formatCode="General">
                  <c:v>34.604599999999998</c:v>
                </c:pt>
                <c:pt idx="51419" formatCode="General">
                  <c:v>34.6053</c:v>
                </c:pt>
                <c:pt idx="51420" formatCode="General">
                  <c:v>34.605899999999998</c:v>
                </c:pt>
                <c:pt idx="51421" formatCode="General">
                  <c:v>34.6066</c:v>
                </c:pt>
                <c:pt idx="51422" formatCode="General">
                  <c:v>34.607300000000002</c:v>
                </c:pt>
                <c:pt idx="51423" formatCode="General">
                  <c:v>34.607900000000001</c:v>
                </c:pt>
                <c:pt idx="51424" formatCode="General">
                  <c:v>34.608600000000003</c:v>
                </c:pt>
                <c:pt idx="51425" formatCode="General">
                  <c:v>34.609299999999998</c:v>
                </c:pt>
                <c:pt idx="51426" formatCode="General">
                  <c:v>34.61</c:v>
                </c:pt>
                <c:pt idx="51427" formatCode="General">
                  <c:v>34.610599999999998</c:v>
                </c:pt>
                <c:pt idx="51428" formatCode="General">
                  <c:v>34.6113</c:v>
                </c:pt>
                <c:pt idx="51429" formatCode="General">
                  <c:v>34.612000000000002</c:v>
                </c:pt>
                <c:pt idx="51430" formatCode="General">
                  <c:v>34.612699999999997</c:v>
                </c:pt>
                <c:pt idx="51431" formatCode="General">
                  <c:v>34.613300000000002</c:v>
                </c:pt>
                <c:pt idx="51432" formatCode="General">
                  <c:v>34.613999999999997</c:v>
                </c:pt>
                <c:pt idx="51433" formatCode="General">
                  <c:v>34.614699999999999</c:v>
                </c:pt>
                <c:pt idx="51434" formatCode="General">
                  <c:v>34.615299999999998</c:v>
                </c:pt>
                <c:pt idx="51435" formatCode="General">
                  <c:v>34.616</c:v>
                </c:pt>
                <c:pt idx="51436" formatCode="General">
                  <c:v>34.616700000000002</c:v>
                </c:pt>
                <c:pt idx="51437" formatCode="General">
                  <c:v>34.617400000000004</c:v>
                </c:pt>
                <c:pt idx="51438" formatCode="General">
                  <c:v>34.618000000000002</c:v>
                </c:pt>
                <c:pt idx="51439" formatCode="General">
                  <c:v>34.618699999999997</c:v>
                </c:pt>
                <c:pt idx="51440" formatCode="General">
                  <c:v>34.619399999999999</c:v>
                </c:pt>
                <c:pt idx="51441" formatCode="General">
                  <c:v>34.620100000000001</c:v>
                </c:pt>
                <c:pt idx="51442" formatCode="General">
                  <c:v>34.620699999999999</c:v>
                </c:pt>
                <c:pt idx="51443" formatCode="General">
                  <c:v>34.621400000000001</c:v>
                </c:pt>
                <c:pt idx="51444" formatCode="General">
                  <c:v>34.622100000000003</c:v>
                </c:pt>
                <c:pt idx="51445" formatCode="General">
                  <c:v>34.622700000000002</c:v>
                </c:pt>
                <c:pt idx="51446" formatCode="General">
                  <c:v>34.623399999999997</c:v>
                </c:pt>
                <c:pt idx="51447" formatCode="General">
                  <c:v>34.624099999999999</c:v>
                </c:pt>
                <c:pt idx="51448" formatCode="General">
                  <c:v>34.6248</c:v>
                </c:pt>
                <c:pt idx="51449" formatCode="General">
                  <c:v>34.625399999999999</c:v>
                </c:pt>
                <c:pt idx="51450" formatCode="General">
                  <c:v>34.626100000000001</c:v>
                </c:pt>
                <c:pt idx="51451" formatCode="General">
                  <c:v>34.626800000000003</c:v>
                </c:pt>
                <c:pt idx="51452" formatCode="General">
                  <c:v>34.627499999999998</c:v>
                </c:pt>
                <c:pt idx="51453" formatCode="General">
                  <c:v>34.628100000000003</c:v>
                </c:pt>
                <c:pt idx="51454" formatCode="General">
                  <c:v>34.628799999999998</c:v>
                </c:pt>
                <c:pt idx="51455" formatCode="General">
                  <c:v>34.6295</c:v>
                </c:pt>
                <c:pt idx="51456" formatCode="General">
                  <c:v>34.630200000000002</c:v>
                </c:pt>
                <c:pt idx="51457" formatCode="General">
                  <c:v>34.630800000000001</c:v>
                </c:pt>
                <c:pt idx="51458" formatCode="General">
                  <c:v>34.631500000000003</c:v>
                </c:pt>
                <c:pt idx="51459" formatCode="General">
                  <c:v>34.632199999999997</c:v>
                </c:pt>
                <c:pt idx="51460" formatCode="General">
                  <c:v>34.632800000000003</c:v>
                </c:pt>
                <c:pt idx="51461" formatCode="General">
                  <c:v>34.633499999999998</c:v>
                </c:pt>
                <c:pt idx="51462" formatCode="General">
                  <c:v>34.6342</c:v>
                </c:pt>
                <c:pt idx="51463" formatCode="General">
                  <c:v>34.634900000000002</c:v>
                </c:pt>
                <c:pt idx="51464" formatCode="General">
                  <c:v>34.6355</c:v>
                </c:pt>
                <c:pt idx="51465" formatCode="General">
                  <c:v>34.636200000000002</c:v>
                </c:pt>
                <c:pt idx="51466" formatCode="General">
                  <c:v>34.636899999999997</c:v>
                </c:pt>
                <c:pt idx="51467" formatCode="General">
                  <c:v>34.637599999999999</c:v>
                </c:pt>
                <c:pt idx="51468" formatCode="General">
                  <c:v>34.638199999999998</c:v>
                </c:pt>
                <c:pt idx="51469" formatCode="General">
                  <c:v>34.6389</c:v>
                </c:pt>
                <c:pt idx="51470" formatCode="General">
                  <c:v>34.639600000000002</c:v>
                </c:pt>
                <c:pt idx="51471" formatCode="General">
                  <c:v>34.6402</c:v>
                </c:pt>
                <c:pt idx="51472" formatCode="General">
                  <c:v>34.640900000000002</c:v>
                </c:pt>
                <c:pt idx="51473" formatCode="General">
                  <c:v>34.641599999999997</c:v>
                </c:pt>
                <c:pt idx="51474" formatCode="General">
                  <c:v>34.642299999999999</c:v>
                </c:pt>
                <c:pt idx="51475" formatCode="General">
                  <c:v>34.642899999999997</c:v>
                </c:pt>
                <c:pt idx="51476" formatCode="General">
                  <c:v>34.643599999999999</c:v>
                </c:pt>
                <c:pt idx="51477" formatCode="General">
                  <c:v>34.644300000000001</c:v>
                </c:pt>
                <c:pt idx="51478" formatCode="General">
                  <c:v>34.645000000000003</c:v>
                </c:pt>
                <c:pt idx="51479" formatCode="General">
                  <c:v>34.645600000000002</c:v>
                </c:pt>
                <c:pt idx="51480" formatCode="General">
                  <c:v>34.646299999999997</c:v>
                </c:pt>
                <c:pt idx="51481" formatCode="General">
                  <c:v>34.646999999999998</c:v>
                </c:pt>
                <c:pt idx="51482" formatCode="General">
                  <c:v>34.6477</c:v>
                </c:pt>
                <c:pt idx="51483" formatCode="General">
                  <c:v>34.648299999999999</c:v>
                </c:pt>
                <c:pt idx="51484" formatCode="General">
                  <c:v>34.649000000000001</c:v>
                </c:pt>
                <c:pt idx="51485" formatCode="General">
                  <c:v>34.649700000000003</c:v>
                </c:pt>
                <c:pt idx="51486" formatCode="General">
                  <c:v>34.650300000000001</c:v>
                </c:pt>
                <c:pt idx="51487" formatCode="General">
                  <c:v>34.651000000000003</c:v>
                </c:pt>
                <c:pt idx="51488" formatCode="General">
                  <c:v>34.651699999999998</c:v>
                </c:pt>
                <c:pt idx="51489" formatCode="General">
                  <c:v>34.6524</c:v>
                </c:pt>
                <c:pt idx="51490" formatCode="General">
                  <c:v>34.652999999999999</c:v>
                </c:pt>
                <c:pt idx="51491" formatCode="General">
                  <c:v>34.653700000000001</c:v>
                </c:pt>
                <c:pt idx="51492" formatCode="General">
                  <c:v>34.654400000000003</c:v>
                </c:pt>
                <c:pt idx="51493" formatCode="General">
                  <c:v>34.655099999999997</c:v>
                </c:pt>
                <c:pt idx="51494" formatCode="General">
                  <c:v>34.655700000000003</c:v>
                </c:pt>
                <c:pt idx="51495" formatCode="General">
                  <c:v>34.656399999999998</c:v>
                </c:pt>
                <c:pt idx="51496" formatCode="General">
                  <c:v>34.6571</c:v>
                </c:pt>
                <c:pt idx="51497" formatCode="General">
                  <c:v>34.657699999999998</c:v>
                </c:pt>
                <c:pt idx="51498" formatCode="General">
                  <c:v>34.6584</c:v>
                </c:pt>
                <c:pt idx="51499" formatCode="General">
                  <c:v>34.659100000000002</c:v>
                </c:pt>
                <c:pt idx="51500" formatCode="General">
                  <c:v>34.659799999999997</c:v>
                </c:pt>
                <c:pt idx="51501" formatCode="General">
                  <c:v>34.660400000000003</c:v>
                </c:pt>
                <c:pt idx="51502" formatCode="General">
                  <c:v>34.661099999999998</c:v>
                </c:pt>
                <c:pt idx="51503" formatCode="General">
                  <c:v>34.661799999999999</c:v>
                </c:pt>
                <c:pt idx="51504" formatCode="General">
                  <c:v>34.662500000000001</c:v>
                </c:pt>
                <c:pt idx="51505" formatCode="General">
                  <c:v>34.6631</c:v>
                </c:pt>
                <c:pt idx="51506" formatCode="General">
                  <c:v>34.663800000000002</c:v>
                </c:pt>
                <c:pt idx="51507" formatCode="General">
                  <c:v>34.664499999999997</c:v>
                </c:pt>
                <c:pt idx="51508" formatCode="General">
                  <c:v>34.665100000000002</c:v>
                </c:pt>
                <c:pt idx="51509" formatCode="General">
                  <c:v>34.665799999999997</c:v>
                </c:pt>
                <c:pt idx="51510" formatCode="General">
                  <c:v>34.666499999999999</c:v>
                </c:pt>
                <c:pt idx="51511" formatCode="General">
                  <c:v>34.667200000000001</c:v>
                </c:pt>
                <c:pt idx="51512" formatCode="General">
                  <c:v>34.6678</c:v>
                </c:pt>
                <c:pt idx="51513" formatCode="General">
                  <c:v>34.668500000000002</c:v>
                </c:pt>
                <c:pt idx="51514" formatCode="General">
                  <c:v>34.669199999999996</c:v>
                </c:pt>
                <c:pt idx="51515" formatCode="General">
                  <c:v>34.669899999999998</c:v>
                </c:pt>
                <c:pt idx="51516" formatCode="General">
                  <c:v>34.670499999999997</c:v>
                </c:pt>
                <c:pt idx="51517" formatCode="General">
                  <c:v>34.671199999999999</c:v>
                </c:pt>
                <c:pt idx="51518" formatCode="General">
                  <c:v>34.671900000000001</c:v>
                </c:pt>
                <c:pt idx="51519" formatCode="General">
                  <c:v>34.672600000000003</c:v>
                </c:pt>
                <c:pt idx="51520" formatCode="General">
                  <c:v>34.673200000000001</c:v>
                </c:pt>
                <c:pt idx="51521" formatCode="General">
                  <c:v>34.673900000000003</c:v>
                </c:pt>
                <c:pt idx="51522" formatCode="General">
                  <c:v>34.674599999999998</c:v>
                </c:pt>
                <c:pt idx="51523" formatCode="General">
                  <c:v>34.675199999999997</c:v>
                </c:pt>
                <c:pt idx="51524" formatCode="General">
                  <c:v>34.675899999999999</c:v>
                </c:pt>
                <c:pt idx="51525" formatCode="General">
                  <c:v>34.676600000000001</c:v>
                </c:pt>
                <c:pt idx="51526" formatCode="General">
                  <c:v>34.677300000000002</c:v>
                </c:pt>
                <c:pt idx="51527" formatCode="General">
                  <c:v>34.677900000000001</c:v>
                </c:pt>
                <c:pt idx="51528" formatCode="General">
                  <c:v>34.678600000000003</c:v>
                </c:pt>
                <c:pt idx="51529" formatCode="General">
                  <c:v>34.679299999999998</c:v>
                </c:pt>
                <c:pt idx="51530" formatCode="General">
                  <c:v>34.68</c:v>
                </c:pt>
                <c:pt idx="51531" formatCode="General">
                  <c:v>34.680599999999998</c:v>
                </c:pt>
                <c:pt idx="51532" formatCode="General">
                  <c:v>34.6813</c:v>
                </c:pt>
                <c:pt idx="51533" formatCode="General">
                  <c:v>34.682000000000002</c:v>
                </c:pt>
                <c:pt idx="51534" formatCode="General">
                  <c:v>34.682600000000001</c:v>
                </c:pt>
                <c:pt idx="51535" formatCode="General">
                  <c:v>34.683300000000003</c:v>
                </c:pt>
                <c:pt idx="51536" formatCode="General">
                  <c:v>34.683999999999997</c:v>
                </c:pt>
                <c:pt idx="51537" formatCode="General">
                  <c:v>34.684699999999999</c:v>
                </c:pt>
                <c:pt idx="51538" formatCode="General">
                  <c:v>34.685299999999998</c:v>
                </c:pt>
                <c:pt idx="51539" formatCode="General">
                  <c:v>34.686</c:v>
                </c:pt>
                <c:pt idx="51540" formatCode="General">
                  <c:v>34.686700000000002</c:v>
                </c:pt>
                <c:pt idx="51541" formatCode="General">
                  <c:v>34.687399999999997</c:v>
                </c:pt>
                <c:pt idx="51542" formatCode="General">
                  <c:v>34.688000000000002</c:v>
                </c:pt>
                <c:pt idx="51543" formatCode="General">
                  <c:v>34.688699999999997</c:v>
                </c:pt>
                <c:pt idx="51544" formatCode="General">
                  <c:v>34.689399999999999</c:v>
                </c:pt>
                <c:pt idx="51545" formatCode="General">
                  <c:v>34.690100000000001</c:v>
                </c:pt>
                <c:pt idx="51546" formatCode="General">
                  <c:v>34.6907</c:v>
                </c:pt>
                <c:pt idx="51547" formatCode="General">
                  <c:v>34.691400000000002</c:v>
                </c:pt>
                <c:pt idx="51548" formatCode="General">
                  <c:v>34.692100000000003</c:v>
                </c:pt>
                <c:pt idx="51549" formatCode="General">
                  <c:v>34.692700000000002</c:v>
                </c:pt>
                <c:pt idx="51550" formatCode="General">
                  <c:v>34.693399999999997</c:v>
                </c:pt>
                <c:pt idx="51551" formatCode="General">
                  <c:v>34.694099999999999</c:v>
                </c:pt>
                <c:pt idx="51552" formatCode="General">
                  <c:v>34.694800000000001</c:v>
                </c:pt>
                <c:pt idx="51553" formatCode="General">
                  <c:v>34.695399999999999</c:v>
                </c:pt>
                <c:pt idx="51554" formatCode="General">
                  <c:v>34.696100000000001</c:v>
                </c:pt>
                <c:pt idx="51555" formatCode="General">
                  <c:v>34.696800000000003</c:v>
                </c:pt>
                <c:pt idx="51556" formatCode="General">
                  <c:v>34.697499999999998</c:v>
                </c:pt>
                <c:pt idx="51557" formatCode="General">
                  <c:v>34.698099999999997</c:v>
                </c:pt>
                <c:pt idx="51558" formatCode="General">
                  <c:v>34.698799999999999</c:v>
                </c:pt>
                <c:pt idx="51559" formatCode="General">
                  <c:v>34.6995</c:v>
                </c:pt>
                <c:pt idx="51560" formatCode="General">
                  <c:v>34.700099999999999</c:v>
                </c:pt>
                <c:pt idx="51561" formatCode="General">
                  <c:v>34.700800000000001</c:v>
                </c:pt>
                <c:pt idx="51562" formatCode="General">
                  <c:v>34.701500000000003</c:v>
                </c:pt>
                <c:pt idx="51563" formatCode="General">
                  <c:v>34.702199999999998</c:v>
                </c:pt>
                <c:pt idx="51564" formatCode="General">
                  <c:v>34.702800000000003</c:v>
                </c:pt>
                <c:pt idx="51565" formatCode="General">
                  <c:v>34.703499999999998</c:v>
                </c:pt>
                <c:pt idx="51566" formatCode="General">
                  <c:v>34.7042</c:v>
                </c:pt>
                <c:pt idx="51567" formatCode="General">
                  <c:v>34.704900000000002</c:v>
                </c:pt>
                <c:pt idx="51568" formatCode="General">
                  <c:v>34.705500000000001</c:v>
                </c:pt>
                <c:pt idx="51569" formatCode="General">
                  <c:v>34.706200000000003</c:v>
                </c:pt>
                <c:pt idx="51570" formatCode="General">
                  <c:v>34.706899999999997</c:v>
                </c:pt>
                <c:pt idx="51571" formatCode="General">
                  <c:v>34.707500000000003</c:v>
                </c:pt>
                <c:pt idx="51572" formatCode="General">
                  <c:v>34.708199999999998</c:v>
                </c:pt>
                <c:pt idx="51573" formatCode="General">
                  <c:v>34.7089</c:v>
                </c:pt>
                <c:pt idx="51574" formatCode="General">
                  <c:v>34.709600000000002</c:v>
                </c:pt>
                <c:pt idx="51575" formatCode="General">
                  <c:v>34.7102</c:v>
                </c:pt>
                <c:pt idx="51576" formatCode="General">
                  <c:v>34.710900000000002</c:v>
                </c:pt>
                <c:pt idx="51577" formatCode="General">
                  <c:v>34.711599999999997</c:v>
                </c:pt>
                <c:pt idx="51578" formatCode="General">
                  <c:v>34.712299999999999</c:v>
                </c:pt>
                <c:pt idx="51579" formatCode="General">
                  <c:v>34.712899999999998</c:v>
                </c:pt>
                <c:pt idx="51580" formatCode="General">
                  <c:v>34.7136</c:v>
                </c:pt>
                <c:pt idx="51581" formatCode="General">
                  <c:v>34.714300000000001</c:v>
                </c:pt>
                <c:pt idx="51582" formatCode="General">
                  <c:v>34.715000000000003</c:v>
                </c:pt>
                <c:pt idx="51583" formatCode="General">
                  <c:v>34.715600000000002</c:v>
                </c:pt>
                <c:pt idx="51584" formatCode="General">
                  <c:v>34.716299999999997</c:v>
                </c:pt>
                <c:pt idx="51585" formatCode="General">
                  <c:v>34.716999999999999</c:v>
                </c:pt>
                <c:pt idx="51586" formatCode="General">
                  <c:v>34.717599999999997</c:v>
                </c:pt>
                <c:pt idx="51587" formatCode="General">
                  <c:v>34.718299999999999</c:v>
                </c:pt>
                <c:pt idx="51588" formatCode="General">
                  <c:v>34.719000000000001</c:v>
                </c:pt>
                <c:pt idx="51589" formatCode="General">
                  <c:v>34.719700000000003</c:v>
                </c:pt>
                <c:pt idx="51590" formatCode="General">
                  <c:v>34.720300000000002</c:v>
                </c:pt>
                <c:pt idx="51591" formatCode="General">
                  <c:v>34.720999999999997</c:v>
                </c:pt>
                <c:pt idx="51592" formatCode="General">
                  <c:v>34.721699999999998</c:v>
                </c:pt>
                <c:pt idx="51593" formatCode="General">
                  <c:v>34.7224</c:v>
                </c:pt>
                <c:pt idx="51594" formatCode="General">
                  <c:v>34.722999999999999</c:v>
                </c:pt>
                <c:pt idx="51595" formatCode="General">
                  <c:v>34.723700000000001</c:v>
                </c:pt>
                <c:pt idx="51596" formatCode="General">
                  <c:v>34.724400000000003</c:v>
                </c:pt>
                <c:pt idx="51597" formatCode="General">
                  <c:v>34.725000000000001</c:v>
                </c:pt>
                <c:pt idx="51598" formatCode="General">
                  <c:v>34.725700000000003</c:v>
                </c:pt>
                <c:pt idx="51599" formatCode="General">
                  <c:v>34.726399999999998</c:v>
                </c:pt>
                <c:pt idx="51600" formatCode="General">
                  <c:v>34.7271</c:v>
                </c:pt>
                <c:pt idx="51601" formatCode="General">
                  <c:v>34.727699999999999</c:v>
                </c:pt>
                <c:pt idx="51602" formatCode="General">
                  <c:v>34.728400000000001</c:v>
                </c:pt>
                <c:pt idx="51603" formatCode="General">
                  <c:v>34.729100000000003</c:v>
                </c:pt>
                <c:pt idx="51604" formatCode="General">
                  <c:v>34.729799999999997</c:v>
                </c:pt>
                <c:pt idx="51605" formatCode="General">
                  <c:v>34.730400000000003</c:v>
                </c:pt>
                <c:pt idx="51606" formatCode="General">
                  <c:v>34.731099999999998</c:v>
                </c:pt>
                <c:pt idx="51607" formatCode="General">
                  <c:v>34.7318</c:v>
                </c:pt>
                <c:pt idx="51608" formatCode="General">
                  <c:v>34.732399999999998</c:v>
                </c:pt>
                <c:pt idx="51609" formatCode="General">
                  <c:v>34.7331</c:v>
                </c:pt>
                <c:pt idx="51610" formatCode="General">
                  <c:v>34.733800000000002</c:v>
                </c:pt>
                <c:pt idx="51611" formatCode="General">
                  <c:v>34.734499999999997</c:v>
                </c:pt>
                <c:pt idx="51612" formatCode="General">
                  <c:v>34.735100000000003</c:v>
                </c:pt>
                <c:pt idx="51613" formatCode="General">
                  <c:v>34.735799999999998</c:v>
                </c:pt>
                <c:pt idx="51614" formatCode="General">
                  <c:v>34.736499999999999</c:v>
                </c:pt>
                <c:pt idx="51615" formatCode="General">
                  <c:v>34.737200000000001</c:v>
                </c:pt>
                <c:pt idx="51616" formatCode="General">
                  <c:v>34.7378</c:v>
                </c:pt>
                <c:pt idx="51617" formatCode="General">
                  <c:v>34.738500000000002</c:v>
                </c:pt>
                <c:pt idx="51618" formatCode="General">
                  <c:v>34.739199999999997</c:v>
                </c:pt>
                <c:pt idx="51619" formatCode="General">
                  <c:v>34.739899999999999</c:v>
                </c:pt>
                <c:pt idx="51620" formatCode="General">
                  <c:v>34.740499999999997</c:v>
                </c:pt>
                <c:pt idx="51621" formatCode="General">
                  <c:v>34.741199999999999</c:v>
                </c:pt>
                <c:pt idx="51622" formatCode="General">
                  <c:v>34.741900000000001</c:v>
                </c:pt>
                <c:pt idx="51623" formatCode="General">
                  <c:v>34.7425</c:v>
                </c:pt>
                <c:pt idx="51624" formatCode="General">
                  <c:v>34.743200000000002</c:v>
                </c:pt>
                <c:pt idx="51625" formatCode="General">
                  <c:v>34.743899999999996</c:v>
                </c:pt>
                <c:pt idx="51626" formatCode="General">
                  <c:v>34.744599999999998</c:v>
                </c:pt>
                <c:pt idx="51627" formatCode="General">
                  <c:v>34.745199999999997</c:v>
                </c:pt>
                <c:pt idx="51628" formatCode="General">
                  <c:v>34.745899999999999</c:v>
                </c:pt>
                <c:pt idx="51629" formatCode="General">
                  <c:v>34.746600000000001</c:v>
                </c:pt>
                <c:pt idx="51630" formatCode="General">
                  <c:v>34.747300000000003</c:v>
                </c:pt>
                <c:pt idx="51631" formatCode="General">
                  <c:v>34.747900000000001</c:v>
                </c:pt>
                <c:pt idx="51632" formatCode="General">
                  <c:v>34.748600000000003</c:v>
                </c:pt>
                <c:pt idx="51633" formatCode="General">
                  <c:v>34.749299999999998</c:v>
                </c:pt>
                <c:pt idx="51634" formatCode="General">
                  <c:v>34.749899999999997</c:v>
                </c:pt>
                <c:pt idx="51635" formatCode="General">
                  <c:v>34.750599999999999</c:v>
                </c:pt>
                <c:pt idx="51636" formatCode="General">
                  <c:v>34.751300000000001</c:v>
                </c:pt>
                <c:pt idx="51637" formatCode="General">
                  <c:v>34.752000000000002</c:v>
                </c:pt>
                <c:pt idx="51638" formatCode="General">
                  <c:v>34.752600000000001</c:v>
                </c:pt>
                <c:pt idx="51639" formatCode="General">
                  <c:v>34.753300000000003</c:v>
                </c:pt>
                <c:pt idx="51640" formatCode="General">
                  <c:v>34.753999999999998</c:v>
                </c:pt>
                <c:pt idx="51641" formatCode="General">
                  <c:v>34.7547</c:v>
                </c:pt>
                <c:pt idx="51642" formatCode="General">
                  <c:v>34.755299999999998</c:v>
                </c:pt>
                <c:pt idx="51643" formatCode="General">
                  <c:v>34.756</c:v>
                </c:pt>
                <c:pt idx="51644" formatCode="General">
                  <c:v>34.756700000000002</c:v>
                </c:pt>
                <c:pt idx="51645" formatCode="General">
                  <c:v>34.757399999999997</c:v>
                </c:pt>
                <c:pt idx="51646" formatCode="General">
                  <c:v>34.758000000000003</c:v>
                </c:pt>
                <c:pt idx="51647" formatCode="General">
                  <c:v>34.758699999999997</c:v>
                </c:pt>
                <c:pt idx="51648" formatCode="General">
                  <c:v>34.759399999999999</c:v>
                </c:pt>
                <c:pt idx="51649" formatCode="General">
                  <c:v>34.76</c:v>
                </c:pt>
                <c:pt idx="51650" formatCode="General">
                  <c:v>34.7607</c:v>
                </c:pt>
                <c:pt idx="51651" formatCode="General">
                  <c:v>34.761400000000002</c:v>
                </c:pt>
                <c:pt idx="51652" formatCode="General">
                  <c:v>34.762099999999997</c:v>
                </c:pt>
                <c:pt idx="51653" formatCode="General">
                  <c:v>34.762700000000002</c:v>
                </c:pt>
                <c:pt idx="51654" formatCode="General">
                  <c:v>34.763399999999997</c:v>
                </c:pt>
                <c:pt idx="51655" formatCode="General">
                  <c:v>34.764099999999999</c:v>
                </c:pt>
                <c:pt idx="51656" formatCode="General">
                  <c:v>34.764800000000001</c:v>
                </c:pt>
                <c:pt idx="51657" formatCode="General">
                  <c:v>34.7654</c:v>
                </c:pt>
                <c:pt idx="51658" formatCode="General">
                  <c:v>34.766100000000002</c:v>
                </c:pt>
                <c:pt idx="51659" formatCode="General">
                  <c:v>34.766800000000003</c:v>
                </c:pt>
                <c:pt idx="51660" formatCode="General">
                  <c:v>34.767400000000002</c:v>
                </c:pt>
                <c:pt idx="51661" formatCode="General">
                  <c:v>34.768099999999997</c:v>
                </c:pt>
                <c:pt idx="51662" formatCode="General">
                  <c:v>34.768799999999999</c:v>
                </c:pt>
                <c:pt idx="51663" formatCode="General">
                  <c:v>34.769500000000001</c:v>
                </c:pt>
                <c:pt idx="51664" formatCode="General">
                  <c:v>34.770099999999999</c:v>
                </c:pt>
                <c:pt idx="51665" formatCode="General">
                  <c:v>34.770800000000001</c:v>
                </c:pt>
                <c:pt idx="51666" formatCode="General">
                  <c:v>34.771500000000003</c:v>
                </c:pt>
                <c:pt idx="51667" formatCode="General">
                  <c:v>34.772199999999998</c:v>
                </c:pt>
                <c:pt idx="51668" formatCode="General">
                  <c:v>34.772799999999997</c:v>
                </c:pt>
                <c:pt idx="51669" formatCode="General">
                  <c:v>34.773499999999999</c:v>
                </c:pt>
                <c:pt idx="51670" formatCode="General">
                  <c:v>34.7742</c:v>
                </c:pt>
                <c:pt idx="51671" formatCode="General">
                  <c:v>34.774799999999999</c:v>
                </c:pt>
                <c:pt idx="51672" formatCode="General">
                  <c:v>34.775500000000001</c:v>
                </c:pt>
                <c:pt idx="51673" formatCode="General">
                  <c:v>34.776200000000003</c:v>
                </c:pt>
                <c:pt idx="51674" formatCode="General">
                  <c:v>34.776899999999998</c:v>
                </c:pt>
                <c:pt idx="51675" formatCode="General">
                  <c:v>34.777500000000003</c:v>
                </c:pt>
                <c:pt idx="51676" formatCode="General">
                  <c:v>34.778199999999998</c:v>
                </c:pt>
                <c:pt idx="51677" formatCode="General">
                  <c:v>34.7789</c:v>
                </c:pt>
                <c:pt idx="51678" formatCode="General">
                  <c:v>34.779600000000002</c:v>
                </c:pt>
                <c:pt idx="51679" formatCode="General">
                  <c:v>34.780200000000001</c:v>
                </c:pt>
                <c:pt idx="51680" formatCode="General">
                  <c:v>34.780900000000003</c:v>
                </c:pt>
                <c:pt idx="51681" formatCode="General">
                  <c:v>34.781599999999997</c:v>
                </c:pt>
                <c:pt idx="51682" formatCode="General">
                  <c:v>34.782299999999999</c:v>
                </c:pt>
                <c:pt idx="51683" formatCode="General">
                  <c:v>34.782899999999998</c:v>
                </c:pt>
                <c:pt idx="51684" formatCode="General">
                  <c:v>34.7836</c:v>
                </c:pt>
                <c:pt idx="51685" formatCode="General">
                  <c:v>34.784300000000002</c:v>
                </c:pt>
                <c:pt idx="51686" formatCode="General">
                  <c:v>34.7849</c:v>
                </c:pt>
                <c:pt idx="51687" formatCode="General">
                  <c:v>34.785600000000002</c:v>
                </c:pt>
                <c:pt idx="51688" formatCode="General">
                  <c:v>34.786299999999997</c:v>
                </c:pt>
                <c:pt idx="51689" formatCode="General">
                  <c:v>34.786999999999999</c:v>
                </c:pt>
                <c:pt idx="51690" formatCode="General">
                  <c:v>34.787599999999998</c:v>
                </c:pt>
                <c:pt idx="51691" formatCode="General">
                  <c:v>34.7883</c:v>
                </c:pt>
                <c:pt idx="51692" formatCode="General">
                  <c:v>34.789000000000001</c:v>
                </c:pt>
                <c:pt idx="51693" formatCode="General">
                  <c:v>34.789700000000003</c:v>
                </c:pt>
                <c:pt idx="51694" formatCode="General">
                  <c:v>34.790300000000002</c:v>
                </c:pt>
                <c:pt idx="51695" formatCode="General">
                  <c:v>34.790999999999997</c:v>
                </c:pt>
                <c:pt idx="51696" formatCode="General">
                  <c:v>34.791699999999999</c:v>
                </c:pt>
                <c:pt idx="51697" formatCode="General">
                  <c:v>34.792299999999997</c:v>
                </c:pt>
                <c:pt idx="51698" formatCode="General">
                  <c:v>34.792999999999999</c:v>
                </c:pt>
                <c:pt idx="51699" formatCode="General">
                  <c:v>34.793700000000001</c:v>
                </c:pt>
                <c:pt idx="51700" formatCode="General">
                  <c:v>34.794400000000003</c:v>
                </c:pt>
                <c:pt idx="51701" formatCode="General">
                  <c:v>34.795000000000002</c:v>
                </c:pt>
                <c:pt idx="51702" formatCode="General">
                  <c:v>34.795699999999997</c:v>
                </c:pt>
                <c:pt idx="51703" formatCode="General">
                  <c:v>34.796399999999998</c:v>
                </c:pt>
                <c:pt idx="51704" formatCode="General">
                  <c:v>34.7971</c:v>
                </c:pt>
                <c:pt idx="51705" formatCode="General">
                  <c:v>34.797699999999999</c:v>
                </c:pt>
                <c:pt idx="51706" formatCode="General">
                  <c:v>34.798400000000001</c:v>
                </c:pt>
                <c:pt idx="51707" formatCode="General">
                  <c:v>34.799100000000003</c:v>
                </c:pt>
                <c:pt idx="51708" formatCode="General">
                  <c:v>34.799700000000001</c:v>
                </c:pt>
                <c:pt idx="51709" formatCode="General">
                  <c:v>34.800400000000003</c:v>
                </c:pt>
                <c:pt idx="51710" formatCode="General">
                  <c:v>34.801099999999998</c:v>
                </c:pt>
                <c:pt idx="51711" formatCode="General">
                  <c:v>34.8018</c:v>
                </c:pt>
                <c:pt idx="51712" formatCode="General">
                  <c:v>34.802399999999999</c:v>
                </c:pt>
                <c:pt idx="51713" formatCode="General">
                  <c:v>34.803100000000001</c:v>
                </c:pt>
                <c:pt idx="51714" formatCode="General">
                  <c:v>34.803800000000003</c:v>
                </c:pt>
                <c:pt idx="51715" formatCode="General">
                  <c:v>34.804499999999997</c:v>
                </c:pt>
                <c:pt idx="51716" formatCode="General">
                  <c:v>34.805100000000003</c:v>
                </c:pt>
                <c:pt idx="51717" formatCode="General">
                  <c:v>34.805799999999998</c:v>
                </c:pt>
                <c:pt idx="51718" formatCode="General">
                  <c:v>34.8065</c:v>
                </c:pt>
                <c:pt idx="51719" formatCode="General">
                  <c:v>34.807200000000002</c:v>
                </c:pt>
                <c:pt idx="51720" formatCode="General">
                  <c:v>34.8078</c:v>
                </c:pt>
                <c:pt idx="51721" formatCode="General">
                  <c:v>34.808500000000002</c:v>
                </c:pt>
                <c:pt idx="51722" formatCode="General">
                  <c:v>34.809199999999997</c:v>
                </c:pt>
                <c:pt idx="51723" formatCode="General">
                  <c:v>34.809800000000003</c:v>
                </c:pt>
                <c:pt idx="51724" formatCode="General">
                  <c:v>34.810499999999998</c:v>
                </c:pt>
                <c:pt idx="51725" formatCode="General">
                  <c:v>34.811199999999999</c:v>
                </c:pt>
                <c:pt idx="51726" formatCode="General">
                  <c:v>34.811900000000001</c:v>
                </c:pt>
                <c:pt idx="51727" formatCode="General">
                  <c:v>34.8125</c:v>
                </c:pt>
                <c:pt idx="51728" formatCode="General">
                  <c:v>34.813200000000002</c:v>
                </c:pt>
                <c:pt idx="51729" formatCode="General">
                  <c:v>34.813899999999997</c:v>
                </c:pt>
                <c:pt idx="51730" formatCode="General">
                  <c:v>34.814599999999999</c:v>
                </c:pt>
                <c:pt idx="51731" formatCode="General">
                  <c:v>34.815199999999997</c:v>
                </c:pt>
                <c:pt idx="51732" formatCode="General">
                  <c:v>34.815899999999999</c:v>
                </c:pt>
                <c:pt idx="51733" formatCode="General">
                  <c:v>34.816600000000001</c:v>
                </c:pt>
                <c:pt idx="51734" formatCode="General">
                  <c:v>34.8172</c:v>
                </c:pt>
                <c:pt idx="51735" formatCode="General">
                  <c:v>34.817900000000002</c:v>
                </c:pt>
                <c:pt idx="51736" formatCode="General">
                  <c:v>34.818600000000004</c:v>
                </c:pt>
                <c:pt idx="51737" formatCode="General">
                  <c:v>34.819299999999998</c:v>
                </c:pt>
                <c:pt idx="51738" formatCode="General">
                  <c:v>34.819899999999997</c:v>
                </c:pt>
                <c:pt idx="51739" formatCode="General">
                  <c:v>34.820599999999999</c:v>
                </c:pt>
                <c:pt idx="51740" formatCode="General">
                  <c:v>34.821300000000001</c:v>
                </c:pt>
                <c:pt idx="51741" formatCode="General">
                  <c:v>34.822000000000003</c:v>
                </c:pt>
                <c:pt idx="51742" formatCode="General">
                  <c:v>34.822600000000001</c:v>
                </c:pt>
                <c:pt idx="51743" formatCode="General">
                  <c:v>34.823300000000003</c:v>
                </c:pt>
                <c:pt idx="51744" formatCode="General">
                  <c:v>34.823999999999998</c:v>
                </c:pt>
                <c:pt idx="51745" formatCode="General">
                  <c:v>34.8247</c:v>
                </c:pt>
                <c:pt idx="51746" formatCode="General">
                  <c:v>34.825299999999999</c:v>
                </c:pt>
                <c:pt idx="51747" formatCode="General">
                  <c:v>34.826000000000001</c:v>
                </c:pt>
                <c:pt idx="51748" formatCode="General">
                  <c:v>34.826700000000002</c:v>
                </c:pt>
                <c:pt idx="51749" formatCode="General">
                  <c:v>34.827300000000001</c:v>
                </c:pt>
                <c:pt idx="51750" formatCode="General">
                  <c:v>34.828000000000003</c:v>
                </c:pt>
                <c:pt idx="51751" formatCode="General">
                  <c:v>34.828699999999998</c:v>
                </c:pt>
                <c:pt idx="51752" formatCode="General">
                  <c:v>34.8294</c:v>
                </c:pt>
                <c:pt idx="51753" formatCode="General">
                  <c:v>34.83</c:v>
                </c:pt>
                <c:pt idx="51754" formatCode="General">
                  <c:v>34.8307</c:v>
                </c:pt>
                <c:pt idx="51755" formatCode="General">
                  <c:v>34.831400000000002</c:v>
                </c:pt>
                <c:pt idx="51756" formatCode="General">
                  <c:v>34.832099999999997</c:v>
                </c:pt>
                <c:pt idx="51757" formatCode="General">
                  <c:v>34.832700000000003</c:v>
                </c:pt>
                <c:pt idx="51758" formatCode="General">
                  <c:v>34.833399999999997</c:v>
                </c:pt>
                <c:pt idx="51759" formatCode="General">
                  <c:v>34.834099999999999</c:v>
                </c:pt>
                <c:pt idx="51760" formatCode="General">
                  <c:v>34.834699999999998</c:v>
                </c:pt>
                <c:pt idx="51761" formatCode="General">
                  <c:v>34.8354</c:v>
                </c:pt>
                <c:pt idx="51762" formatCode="General">
                  <c:v>34.836100000000002</c:v>
                </c:pt>
                <c:pt idx="51763" formatCode="General">
                  <c:v>34.836799999999997</c:v>
                </c:pt>
                <c:pt idx="51764" formatCode="General">
                  <c:v>34.837400000000002</c:v>
                </c:pt>
                <c:pt idx="51765" formatCode="General">
                  <c:v>34.838099999999997</c:v>
                </c:pt>
                <c:pt idx="51766" formatCode="General">
                  <c:v>34.838799999999999</c:v>
                </c:pt>
                <c:pt idx="51767" formatCode="General">
                  <c:v>34.839500000000001</c:v>
                </c:pt>
                <c:pt idx="51768" formatCode="General">
                  <c:v>34.8401</c:v>
                </c:pt>
                <c:pt idx="51769" formatCode="General">
                  <c:v>34.840800000000002</c:v>
                </c:pt>
                <c:pt idx="51770" formatCode="General">
                  <c:v>34.841500000000003</c:v>
                </c:pt>
                <c:pt idx="51771" formatCode="General">
                  <c:v>34.842100000000002</c:v>
                </c:pt>
                <c:pt idx="51772" formatCode="General">
                  <c:v>34.842799999999997</c:v>
                </c:pt>
                <c:pt idx="51773" formatCode="General">
                  <c:v>34.843499999999999</c:v>
                </c:pt>
                <c:pt idx="51774" formatCode="General">
                  <c:v>34.844200000000001</c:v>
                </c:pt>
                <c:pt idx="51775" formatCode="General">
                  <c:v>34.844799999999999</c:v>
                </c:pt>
                <c:pt idx="51776" formatCode="General">
                  <c:v>34.845500000000001</c:v>
                </c:pt>
                <c:pt idx="51777" formatCode="General">
                  <c:v>34.846200000000003</c:v>
                </c:pt>
                <c:pt idx="51778" formatCode="General">
                  <c:v>34.846899999999998</c:v>
                </c:pt>
                <c:pt idx="51779" formatCode="General">
                  <c:v>34.847499999999997</c:v>
                </c:pt>
                <c:pt idx="51780" formatCode="General">
                  <c:v>34.848199999999999</c:v>
                </c:pt>
                <c:pt idx="51781" formatCode="General">
                  <c:v>34.8489</c:v>
                </c:pt>
                <c:pt idx="51782" formatCode="General">
                  <c:v>34.849600000000002</c:v>
                </c:pt>
                <c:pt idx="51783" formatCode="General">
                  <c:v>34.850200000000001</c:v>
                </c:pt>
                <c:pt idx="51784" formatCode="General">
                  <c:v>34.850900000000003</c:v>
                </c:pt>
                <c:pt idx="51785" formatCode="General">
                  <c:v>34.851599999999998</c:v>
                </c:pt>
                <c:pt idx="51786" formatCode="General">
                  <c:v>34.852200000000003</c:v>
                </c:pt>
                <c:pt idx="51787" formatCode="General">
                  <c:v>34.852899999999998</c:v>
                </c:pt>
                <c:pt idx="51788" formatCode="General">
                  <c:v>34.8536</c:v>
                </c:pt>
                <c:pt idx="51789" formatCode="General">
                  <c:v>34.854300000000002</c:v>
                </c:pt>
                <c:pt idx="51790" formatCode="General">
                  <c:v>34.854900000000001</c:v>
                </c:pt>
                <c:pt idx="51791" formatCode="General">
                  <c:v>34.855600000000003</c:v>
                </c:pt>
                <c:pt idx="51792" formatCode="General">
                  <c:v>34.856299999999997</c:v>
                </c:pt>
                <c:pt idx="51793" formatCode="General">
                  <c:v>34.856999999999999</c:v>
                </c:pt>
                <c:pt idx="51794" formatCode="General">
                  <c:v>34.857599999999998</c:v>
                </c:pt>
                <c:pt idx="51795" formatCode="General">
                  <c:v>34.8583</c:v>
                </c:pt>
                <c:pt idx="51796" formatCode="General">
                  <c:v>34.859000000000002</c:v>
                </c:pt>
                <c:pt idx="51797" formatCode="General">
                  <c:v>34.8596</c:v>
                </c:pt>
                <c:pt idx="51798" formatCode="General">
                  <c:v>34.860300000000002</c:v>
                </c:pt>
                <c:pt idx="51799" formatCode="General">
                  <c:v>34.860999999999997</c:v>
                </c:pt>
                <c:pt idx="51800" formatCode="General">
                  <c:v>34.861699999999999</c:v>
                </c:pt>
                <c:pt idx="51801" formatCode="General">
                  <c:v>34.862299999999998</c:v>
                </c:pt>
                <c:pt idx="51802" formatCode="General">
                  <c:v>34.863</c:v>
                </c:pt>
                <c:pt idx="51803" formatCode="General">
                  <c:v>34.863700000000001</c:v>
                </c:pt>
                <c:pt idx="51804" formatCode="General">
                  <c:v>34.864400000000003</c:v>
                </c:pt>
                <c:pt idx="51805" formatCode="General">
                  <c:v>34.865000000000002</c:v>
                </c:pt>
                <c:pt idx="51806" formatCode="General">
                  <c:v>34.865699999999997</c:v>
                </c:pt>
                <c:pt idx="51807" formatCode="General">
                  <c:v>34.866399999999999</c:v>
                </c:pt>
                <c:pt idx="51808" formatCode="General">
                  <c:v>34.867100000000001</c:v>
                </c:pt>
                <c:pt idx="51809" formatCode="General">
                  <c:v>34.867699999999999</c:v>
                </c:pt>
                <c:pt idx="51810" formatCode="General">
                  <c:v>34.868400000000001</c:v>
                </c:pt>
                <c:pt idx="51811" formatCode="General">
                  <c:v>34.869100000000003</c:v>
                </c:pt>
                <c:pt idx="51812" formatCode="General">
                  <c:v>34.869700000000002</c:v>
                </c:pt>
                <c:pt idx="51813" formatCode="General">
                  <c:v>34.870399999999997</c:v>
                </c:pt>
                <c:pt idx="51814" formatCode="General">
                  <c:v>34.871099999999998</c:v>
                </c:pt>
                <c:pt idx="51815" formatCode="General">
                  <c:v>34.8718</c:v>
                </c:pt>
                <c:pt idx="51816" formatCode="General">
                  <c:v>34.872399999999999</c:v>
                </c:pt>
                <c:pt idx="51817" formatCode="General">
                  <c:v>34.873100000000001</c:v>
                </c:pt>
                <c:pt idx="51818" formatCode="General">
                  <c:v>34.873800000000003</c:v>
                </c:pt>
                <c:pt idx="51819" formatCode="General">
                  <c:v>34.874499999999998</c:v>
                </c:pt>
                <c:pt idx="51820" formatCode="General">
                  <c:v>34.875100000000003</c:v>
                </c:pt>
                <c:pt idx="51821" formatCode="General">
                  <c:v>34.875799999999998</c:v>
                </c:pt>
                <c:pt idx="51822" formatCode="General">
                  <c:v>34.8765</c:v>
                </c:pt>
                <c:pt idx="51823" formatCode="General">
                  <c:v>34.877099999999999</c:v>
                </c:pt>
                <c:pt idx="51824" formatCode="General">
                  <c:v>34.877800000000001</c:v>
                </c:pt>
                <c:pt idx="51825" formatCode="General">
                  <c:v>34.878500000000003</c:v>
                </c:pt>
                <c:pt idx="51826" formatCode="General">
                  <c:v>34.879199999999997</c:v>
                </c:pt>
                <c:pt idx="51827" formatCode="General">
                  <c:v>34.879800000000003</c:v>
                </c:pt>
                <c:pt idx="51828" formatCode="General">
                  <c:v>34.880499999999998</c:v>
                </c:pt>
                <c:pt idx="51829" formatCode="General">
                  <c:v>34.8812</c:v>
                </c:pt>
                <c:pt idx="51830" formatCode="General">
                  <c:v>34.881900000000002</c:v>
                </c:pt>
                <c:pt idx="51831" formatCode="General">
                  <c:v>34.8825</c:v>
                </c:pt>
                <c:pt idx="51832" formatCode="General">
                  <c:v>34.883200000000002</c:v>
                </c:pt>
                <c:pt idx="51833" formatCode="General">
                  <c:v>34.883899999999997</c:v>
                </c:pt>
                <c:pt idx="51834" formatCode="General">
                  <c:v>34.884500000000003</c:v>
                </c:pt>
                <c:pt idx="51835" formatCode="General">
                  <c:v>34.885199999999998</c:v>
                </c:pt>
                <c:pt idx="51836" formatCode="General">
                  <c:v>34.885899999999999</c:v>
                </c:pt>
                <c:pt idx="51837" formatCode="General">
                  <c:v>34.886600000000001</c:v>
                </c:pt>
                <c:pt idx="51838" formatCode="General">
                  <c:v>34.8872</c:v>
                </c:pt>
                <c:pt idx="51839" formatCode="General">
                  <c:v>34.887900000000002</c:v>
                </c:pt>
                <c:pt idx="51840" formatCode="General">
                  <c:v>34.888599999999997</c:v>
                </c:pt>
                <c:pt idx="51841" formatCode="General">
                  <c:v>34.889299999999999</c:v>
                </c:pt>
                <c:pt idx="51842" formatCode="General">
                  <c:v>34.889899999999997</c:v>
                </c:pt>
                <c:pt idx="51843" formatCode="General">
                  <c:v>34.890599999999999</c:v>
                </c:pt>
                <c:pt idx="51844" formatCode="General">
                  <c:v>34.891300000000001</c:v>
                </c:pt>
                <c:pt idx="51845" formatCode="General">
                  <c:v>34.892000000000003</c:v>
                </c:pt>
                <c:pt idx="51846" formatCode="General">
                  <c:v>34.892600000000002</c:v>
                </c:pt>
                <c:pt idx="51847" formatCode="General">
                  <c:v>34.893300000000004</c:v>
                </c:pt>
                <c:pt idx="51848" formatCode="General">
                  <c:v>34.893999999999998</c:v>
                </c:pt>
                <c:pt idx="51849" formatCode="General">
                  <c:v>34.894599999999997</c:v>
                </c:pt>
                <c:pt idx="51850" formatCode="General">
                  <c:v>34.895299999999999</c:v>
                </c:pt>
                <c:pt idx="51851" formatCode="General">
                  <c:v>34.896000000000001</c:v>
                </c:pt>
                <c:pt idx="51852" formatCode="General">
                  <c:v>34.896700000000003</c:v>
                </c:pt>
                <c:pt idx="51853" formatCode="General">
                  <c:v>34.897300000000001</c:v>
                </c:pt>
                <c:pt idx="51854" formatCode="General">
                  <c:v>34.898000000000003</c:v>
                </c:pt>
                <c:pt idx="51855" formatCode="General">
                  <c:v>34.898699999999998</c:v>
                </c:pt>
                <c:pt idx="51856" formatCode="General">
                  <c:v>34.8994</c:v>
                </c:pt>
                <c:pt idx="51857" formatCode="General">
                  <c:v>34.9</c:v>
                </c:pt>
                <c:pt idx="51858" formatCode="General">
                  <c:v>34.900700000000001</c:v>
                </c:pt>
                <c:pt idx="51859" formatCode="General">
                  <c:v>34.901400000000002</c:v>
                </c:pt>
                <c:pt idx="51860" formatCode="General">
                  <c:v>34.902000000000001</c:v>
                </c:pt>
                <c:pt idx="51861" formatCode="General">
                  <c:v>34.902700000000003</c:v>
                </c:pt>
                <c:pt idx="51862" formatCode="General">
                  <c:v>34.903399999999998</c:v>
                </c:pt>
                <c:pt idx="51863" formatCode="General">
                  <c:v>34.9041</c:v>
                </c:pt>
                <c:pt idx="51864" formatCode="General">
                  <c:v>34.904699999999998</c:v>
                </c:pt>
                <c:pt idx="51865" formatCode="General">
                  <c:v>34.9054</c:v>
                </c:pt>
                <c:pt idx="51866" formatCode="General">
                  <c:v>34.906100000000002</c:v>
                </c:pt>
                <c:pt idx="51867" formatCode="General">
                  <c:v>34.906799999999997</c:v>
                </c:pt>
                <c:pt idx="51868" formatCode="General">
                  <c:v>34.907400000000003</c:v>
                </c:pt>
                <c:pt idx="51869" formatCode="General">
                  <c:v>34.908099999999997</c:v>
                </c:pt>
                <c:pt idx="51870" formatCode="General">
                  <c:v>34.908799999999999</c:v>
                </c:pt>
                <c:pt idx="51871" formatCode="General">
                  <c:v>34.909399999999998</c:v>
                </c:pt>
                <c:pt idx="51872" formatCode="General">
                  <c:v>34.9101</c:v>
                </c:pt>
                <c:pt idx="51873" formatCode="General">
                  <c:v>34.910800000000002</c:v>
                </c:pt>
                <c:pt idx="51874" formatCode="General">
                  <c:v>34.911499999999997</c:v>
                </c:pt>
                <c:pt idx="51875" formatCode="General">
                  <c:v>34.912100000000002</c:v>
                </c:pt>
                <c:pt idx="51876" formatCode="General">
                  <c:v>34.912799999999997</c:v>
                </c:pt>
                <c:pt idx="51877" formatCode="General">
                  <c:v>34.913499999999999</c:v>
                </c:pt>
                <c:pt idx="51878" formatCode="General">
                  <c:v>34.914200000000001</c:v>
                </c:pt>
                <c:pt idx="51879" formatCode="General">
                  <c:v>34.9148</c:v>
                </c:pt>
                <c:pt idx="51880" formatCode="General">
                  <c:v>34.915500000000002</c:v>
                </c:pt>
                <c:pt idx="51881" formatCode="General">
                  <c:v>34.916200000000003</c:v>
                </c:pt>
                <c:pt idx="51882" formatCode="General">
                  <c:v>34.916899999999998</c:v>
                </c:pt>
                <c:pt idx="51883" formatCode="General">
                  <c:v>34.917499999999997</c:v>
                </c:pt>
                <c:pt idx="51884" formatCode="General">
                  <c:v>34.918199999999999</c:v>
                </c:pt>
                <c:pt idx="51885" formatCode="General">
                  <c:v>34.918900000000001</c:v>
                </c:pt>
                <c:pt idx="51886" formatCode="General">
                  <c:v>34.919499999999999</c:v>
                </c:pt>
                <c:pt idx="51887" formatCode="General">
                  <c:v>34.920200000000001</c:v>
                </c:pt>
                <c:pt idx="51888" formatCode="General">
                  <c:v>34.920900000000003</c:v>
                </c:pt>
                <c:pt idx="51889" formatCode="General">
                  <c:v>34.921599999999998</c:v>
                </c:pt>
                <c:pt idx="51890" formatCode="General">
                  <c:v>34.922199999999997</c:v>
                </c:pt>
                <c:pt idx="51891" formatCode="General">
                  <c:v>34.922899999999998</c:v>
                </c:pt>
                <c:pt idx="51892" formatCode="General">
                  <c:v>34.9236</c:v>
                </c:pt>
                <c:pt idx="51893" formatCode="General">
                  <c:v>34.924300000000002</c:v>
                </c:pt>
                <c:pt idx="51894" formatCode="General">
                  <c:v>34.924900000000001</c:v>
                </c:pt>
                <c:pt idx="51895" formatCode="General">
                  <c:v>34.925600000000003</c:v>
                </c:pt>
                <c:pt idx="51896" formatCode="General">
                  <c:v>34.926299999999998</c:v>
                </c:pt>
                <c:pt idx="51897" formatCode="General">
                  <c:v>34.926900000000003</c:v>
                </c:pt>
                <c:pt idx="51898" formatCode="General">
                  <c:v>34.927599999999998</c:v>
                </c:pt>
                <c:pt idx="51899" formatCode="General">
                  <c:v>34.9283</c:v>
                </c:pt>
                <c:pt idx="51900" formatCode="General">
                  <c:v>34.929000000000002</c:v>
                </c:pt>
                <c:pt idx="51901" formatCode="General">
                  <c:v>34.929600000000001</c:v>
                </c:pt>
                <c:pt idx="51902" formatCode="General">
                  <c:v>34.930300000000003</c:v>
                </c:pt>
                <c:pt idx="51903" formatCode="General">
                  <c:v>34.930999999999997</c:v>
                </c:pt>
                <c:pt idx="51904" formatCode="General">
                  <c:v>34.931699999999999</c:v>
                </c:pt>
                <c:pt idx="51905" formatCode="General">
                  <c:v>34.932299999999998</c:v>
                </c:pt>
                <c:pt idx="51906" formatCode="General">
                  <c:v>34.933</c:v>
                </c:pt>
                <c:pt idx="51907" formatCode="General">
                  <c:v>34.933700000000002</c:v>
                </c:pt>
                <c:pt idx="51908" formatCode="General">
                  <c:v>34.934399999999997</c:v>
                </c:pt>
                <c:pt idx="51909" formatCode="General">
                  <c:v>34.935000000000002</c:v>
                </c:pt>
                <c:pt idx="51910" formatCode="General">
                  <c:v>34.935699999999997</c:v>
                </c:pt>
                <c:pt idx="51911" formatCode="General">
                  <c:v>34.936399999999999</c:v>
                </c:pt>
                <c:pt idx="51912" formatCode="General">
                  <c:v>34.936999999999998</c:v>
                </c:pt>
                <c:pt idx="51913" formatCode="General">
                  <c:v>34.9377</c:v>
                </c:pt>
                <c:pt idx="51914" formatCode="General">
                  <c:v>34.938400000000001</c:v>
                </c:pt>
                <c:pt idx="51915" formatCode="General">
                  <c:v>34.939100000000003</c:v>
                </c:pt>
                <c:pt idx="51916" formatCode="General">
                  <c:v>34.939700000000002</c:v>
                </c:pt>
                <c:pt idx="51917" formatCode="General">
                  <c:v>34.940399999999997</c:v>
                </c:pt>
                <c:pt idx="51918" formatCode="General">
                  <c:v>34.941099999999999</c:v>
                </c:pt>
                <c:pt idx="51919" formatCode="General">
                  <c:v>34.941800000000001</c:v>
                </c:pt>
                <c:pt idx="51920" formatCode="General">
                  <c:v>34.942399999999999</c:v>
                </c:pt>
                <c:pt idx="51921" formatCode="General">
                  <c:v>34.943100000000001</c:v>
                </c:pt>
                <c:pt idx="51922" formatCode="General">
                  <c:v>34.943800000000003</c:v>
                </c:pt>
                <c:pt idx="51923" formatCode="General">
                  <c:v>34.944400000000002</c:v>
                </c:pt>
                <c:pt idx="51924" formatCode="General">
                  <c:v>34.945099999999996</c:v>
                </c:pt>
                <c:pt idx="51925" formatCode="General">
                  <c:v>34.945799999999998</c:v>
                </c:pt>
                <c:pt idx="51926" formatCode="General">
                  <c:v>34.9465</c:v>
                </c:pt>
                <c:pt idx="51927" formatCode="General">
                  <c:v>34.947099999999999</c:v>
                </c:pt>
                <c:pt idx="51928" formatCode="General">
                  <c:v>34.947800000000001</c:v>
                </c:pt>
                <c:pt idx="51929" formatCode="General">
                  <c:v>34.948500000000003</c:v>
                </c:pt>
                <c:pt idx="51930" formatCode="General">
                  <c:v>34.949199999999998</c:v>
                </c:pt>
                <c:pt idx="51931" formatCode="General">
                  <c:v>34.949800000000003</c:v>
                </c:pt>
                <c:pt idx="51932" formatCode="General">
                  <c:v>34.950499999999998</c:v>
                </c:pt>
                <c:pt idx="51933" formatCode="General">
                  <c:v>34.9512</c:v>
                </c:pt>
                <c:pt idx="51934" formatCode="General">
                  <c:v>34.951799999999999</c:v>
                </c:pt>
                <c:pt idx="51935" formatCode="General">
                  <c:v>34.952500000000001</c:v>
                </c:pt>
                <c:pt idx="51936" formatCode="General">
                  <c:v>34.953200000000002</c:v>
                </c:pt>
                <c:pt idx="51937" formatCode="General">
                  <c:v>34.953899999999997</c:v>
                </c:pt>
                <c:pt idx="51938" formatCode="General">
                  <c:v>34.954500000000003</c:v>
                </c:pt>
                <c:pt idx="51939" formatCode="General">
                  <c:v>34.955199999999998</c:v>
                </c:pt>
                <c:pt idx="51940" formatCode="General">
                  <c:v>34.9559</c:v>
                </c:pt>
                <c:pt idx="51941" formatCode="General">
                  <c:v>34.956600000000002</c:v>
                </c:pt>
                <c:pt idx="51942" formatCode="General">
                  <c:v>34.9572</c:v>
                </c:pt>
                <c:pt idx="51943" formatCode="General">
                  <c:v>34.957900000000002</c:v>
                </c:pt>
                <c:pt idx="51944" formatCode="General">
                  <c:v>34.958599999999997</c:v>
                </c:pt>
                <c:pt idx="51945" formatCode="General">
                  <c:v>34.959299999999999</c:v>
                </c:pt>
                <c:pt idx="51946" formatCode="General">
                  <c:v>34.959899999999998</c:v>
                </c:pt>
                <c:pt idx="51947" formatCode="General">
                  <c:v>34.960599999999999</c:v>
                </c:pt>
                <c:pt idx="51948" formatCode="General">
                  <c:v>34.961300000000001</c:v>
                </c:pt>
                <c:pt idx="51949" formatCode="General">
                  <c:v>34.9619</c:v>
                </c:pt>
                <c:pt idx="51950" formatCode="General">
                  <c:v>34.962600000000002</c:v>
                </c:pt>
                <c:pt idx="51951" formatCode="General">
                  <c:v>34.963299999999997</c:v>
                </c:pt>
                <c:pt idx="51952" formatCode="General">
                  <c:v>34.963999999999999</c:v>
                </c:pt>
                <c:pt idx="51953" formatCode="General">
                  <c:v>34.964599999999997</c:v>
                </c:pt>
                <c:pt idx="51954" formatCode="General">
                  <c:v>34.965299999999999</c:v>
                </c:pt>
                <c:pt idx="51955" formatCode="General">
                  <c:v>34.966000000000001</c:v>
                </c:pt>
                <c:pt idx="51956" formatCode="General">
                  <c:v>34.966700000000003</c:v>
                </c:pt>
                <c:pt idx="51957" formatCode="General">
                  <c:v>34.967300000000002</c:v>
                </c:pt>
                <c:pt idx="51958" formatCode="General">
                  <c:v>34.968000000000004</c:v>
                </c:pt>
                <c:pt idx="51959" formatCode="General">
                  <c:v>34.968699999999998</c:v>
                </c:pt>
                <c:pt idx="51960" formatCode="General">
                  <c:v>34.969299999999997</c:v>
                </c:pt>
                <c:pt idx="51961" formatCode="General">
                  <c:v>34.97</c:v>
                </c:pt>
                <c:pt idx="51962" formatCode="General">
                  <c:v>34.970700000000001</c:v>
                </c:pt>
                <c:pt idx="51963" formatCode="General">
                  <c:v>34.971400000000003</c:v>
                </c:pt>
                <c:pt idx="51964" formatCode="General">
                  <c:v>34.972000000000001</c:v>
                </c:pt>
                <c:pt idx="51965" formatCode="General">
                  <c:v>34.972700000000003</c:v>
                </c:pt>
                <c:pt idx="51966" formatCode="General">
                  <c:v>34.973399999999998</c:v>
                </c:pt>
                <c:pt idx="51967" formatCode="General">
                  <c:v>34.9741</c:v>
                </c:pt>
                <c:pt idx="51968" formatCode="General">
                  <c:v>34.974699999999999</c:v>
                </c:pt>
                <c:pt idx="51969" formatCode="General">
                  <c:v>34.9754</c:v>
                </c:pt>
                <c:pt idx="51970" formatCode="General">
                  <c:v>34.976100000000002</c:v>
                </c:pt>
                <c:pt idx="51971" formatCode="General">
                  <c:v>34.976799999999997</c:v>
                </c:pt>
                <c:pt idx="51972" formatCode="General">
                  <c:v>34.977400000000003</c:v>
                </c:pt>
                <c:pt idx="51973" formatCode="General">
                  <c:v>34.978099999999998</c:v>
                </c:pt>
                <c:pt idx="51974" formatCode="General">
                  <c:v>34.9788</c:v>
                </c:pt>
                <c:pt idx="51975" formatCode="General">
                  <c:v>34.979399999999998</c:v>
                </c:pt>
                <c:pt idx="51976" formatCode="General">
                  <c:v>34.9801</c:v>
                </c:pt>
                <c:pt idx="51977" formatCode="General">
                  <c:v>34.980800000000002</c:v>
                </c:pt>
                <c:pt idx="51978" formatCode="General">
                  <c:v>34.981499999999997</c:v>
                </c:pt>
                <c:pt idx="51979" formatCode="General">
                  <c:v>34.982100000000003</c:v>
                </c:pt>
                <c:pt idx="51980" formatCode="General">
                  <c:v>34.982799999999997</c:v>
                </c:pt>
                <c:pt idx="51981" formatCode="General">
                  <c:v>34.983499999999999</c:v>
                </c:pt>
                <c:pt idx="51982" formatCode="General">
                  <c:v>34.984200000000001</c:v>
                </c:pt>
                <c:pt idx="51983" formatCode="General">
                  <c:v>34.9848</c:v>
                </c:pt>
                <c:pt idx="51984" formatCode="General">
                  <c:v>34.985500000000002</c:v>
                </c:pt>
                <c:pt idx="51985" formatCode="General">
                  <c:v>34.986199999999997</c:v>
                </c:pt>
                <c:pt idx="51986" formatCode="General">
                  <c:v>34.986800000000002</c:v>
                </c:pt>
                <c:pt idx="51987" formatCode="General">
                  <c:v>34.987499999999997</c:v>
                </c:pt>
                <c:pt idx="51988" formatCode="General">
                  <c:v>34.988199999999999</c:v>
                </c:pt>
                <c:pt idx="51989" formatCode="General">
                  <c:v>34.988900000000001</c:v>
                </c:pt>
                <c:pt idx="51990" formatCode="General">
                  <c:v>34.9895</c:v>
                </c:pt>
                <c:pt idx="51991" formatCode="General">
                  <c:v>34.990200000000002</c:v>
                </c:pt>
                <c:pt idx="51992" formatCode="General">
                  <c:v>34.990900000000003</c:v>
                </c:pt>
                <c:pt idx="51993" formatCode="General">
                  <c:v>34.991599999999998</c:v>
                </c:pt>
                <c:pt idx="51994" formatCode="General">
                  <c:v>34.992199999999997</c:v>
                </c:pt>
                <c:pt idx="51995" formatCode="General">
                  <c:v>34.992899999999999</c:v>
                </c:pt>
                <c:pt idx="51996" formatCode="General">
                  <c:v>34.993600000000001</c:v>
                </c:pt>
                <c:pt idx="51997" formatCode="General">
                  <c:v>34.994199999999999</c:v>
                </c:pt>
                <c:pt idx="51998" formatCode="General">
                  <c:v>34.994900000000001</c:v>
                </c:pt>
                <c:pt idx="51999" formatCode="General">
                  <c:v>34.995600000000003</c:v>
                </c:pt>
                <c:pt idx="52000" formatCode="General">
                  <c:v>34.996299999999998</c:v>
                </c:pt>
                <c:pt idx="52001" formatCode="General">
                  <c:v>34.996899999999997</c:v>
                </c:pt>
                <c:pt idx="52002" formatCode="General">
                  <c:v>34.997599999999998</c:v>
                </c:pt>
                <c:pt idx="52003" formatCode="General">
                  <c:v>34.9983</c:v>
                </c:pt>
                <c:pt idx="52004" formatCode="General">
                  <c:v>34.999000000000002</c:v>
                </c:pt>
                <c:pt idx="52005" formatCode="General">
                  <c:v>34.999600000000001</c:v>
                </c:pt>
                <c:pt idx="52006" formatCode="General">
                  <c:v>35.000300000000003</c:v>
                </c:pt>
                <c:pt idx="52007" formatCode="General">
                  <c:v>35.000999999999998</c:v>
                </c:pt>
                <c:pt idx="52008" formatCode="General">
                  <c:v>35.0017</c:v>
                </c:pt>
                <c:pt idx="52009" formatCode="General">
                  <c:v>35.002299999999998</c:v>
                </c:pt>
                <c:pt idx="52010" formatCode="General">
                  <c:v>35.003</c:v>
                </c:pt>
                <c:pt idx="52011" formatCode="General">
                  <c:v>35.003700000000002</c:v>
                </c:pt>
                <c:pt idx="52012" formatCode="General">
                  <c:v>35.004300000000001</c:v>
                </c:pt>
                <c:pt idx="52013" formatCode="General">
                  <c:v>35.005000000000003</c:v>
                </c:pt>
                <c:pt idx="52014" formatCode="General">
                  <c:v>35.005699999999997</c:v>
                </c:pt>
                <c:pt idx="52015" formatCode="General">
                  <c:v>35.006399999999999</c:v>
                </c:pt>
                <c:pt idx="52016" formatCode="General">
                  <c:v>35.006999999999998</c:v>
                </c:pt>
                <c:pt idx="52017" formatCode="General">
                  <c:v>35.0077</c:v>
                </c:pt>
                <c:pt idx="52018" formatCode="General">
                  <c:v>35.008400000000002</c:v>
                </c:pt>
                <c:pt idx="52019" formatCode="General">
                  <c:v>35.009099999999997</c:v>
                </c:pt>
                <c:pt idx="52020" formatCode="General">
                  <c:v>35.009700000000002</c:v>
                </c:pt>
                <c:pt idx="52021" formatCode="General">
                  <c:v>35.010399999999997</c:v>
                </c:pt>
                <c:pt idx="52022" formatCode="General">
                  <c:v>35.011099999999999</c:v>
                </c:pt>
                <c:pt idx="52023" formatCode="General">
                  <c:v>35.011699999999998</c:v>
                </c:pt>
                <c:pt idx="52024" formatCode="General">
                  <c:v>35.0124</c:v>
                </c:pt>
                <c:pt idx="52025" formatCode="General">
                  <c:v>35.013100000000001</c:v>
                </c:pt>
                <c:pt idx="52026" formatCode="General">
                  <c:v>35.013800000000003</c:v>
                </c:pt>
                <c:pt idx="52027" formatCode="General">
                  <c:v>35.014400000000002</c:v>
                </c:pt>
                <c:pt idx="52028" formatCode="General">
                  <c:v>35.015099999999997</c:v>
                </c:pt>
                <c:pt idx="52029" formatCode="General">
                  <c:v>35.015799999999999</c:v>
                </c:pt>
                <c:pt idx="52030" formatCode="General">
                  <c:v>35.016500000000001</c:v>
                </c:pt>
                <c:pt idx="52031" formatCode="General">
                  <c:v>35.017099999999999</c:v>
                </c:pt>
                <c:pt idx="52032" formatCode="General">
                  <c:v>35.017800000000001</c:v>
                </c:pt>
                <c:pt idx="52033" formatCode="General">
                  <c:v>35.018500000000003</c:v>
                </c:pt>
                <c:pt idx="52034" formatCode="General">
                  <c:v>35.019100000000002</c:v>
                </c:pt>
                <c:pt idx="52035" formatCode="General">
                  <c:v>35.019799999999996</c:v>
                </c:pt>
                <c:pt idx="52036" formatCode="General">
                  <c:v>35.020499999999998</c:v>
                </c:pt>
                <c:pt idx="52037" formatCode="General">
                  <c:v>35.0212</c:v>
                </c:pt>
                <c:pt idx="52038" formatCode="General">
                  <c:v>35.021799999999999</c:v>
                </c:pt>
                <c:pt idx="52039" formatCode="General">
                  <c:v>35.022500000000001</c:v>
                </c:pt>
                <c:pt idx="52040" formatCode="General">
                  <c:v>35.023200000000003</c:v>
                </c:pt>
                <c:pt idx="52041" formatCode="General">
                  <c:v>35.023899999999998</c:v>
                </c:pt>
                <c:pt idx="52042" formatCode="General">
                  <c:v>35.024500000000003</c:v>
                </c:pt>
                <c:pt idx="52043" formatCode="General">
                  <c:v>35.025199999999998</c:v>
                </c:pt>
                <c:pt idx="52044" formatCode="General">
                  <c:v>35.0259</c:v>
                </c:pt>
                <c:pt idx="52045" formatCode="General">
                  <c:v>35.026600000000002</c:v>
                </c:pt>
                <c:pt idx="52046" formatCode="General">
                  <c:v>35.027200000000001</c:v>
                </c:pt>
                <c:pt idx="52047" formatCode="General">
                  <c:v>35.027900000000002</c:v>
                </c:pt>
                <c:pt idx="52048" formatCode="General">
                  <c:v>35.028599999999997</c:v>
                </c:pt>
                <c:pt idx="52049" formatCode="General">
                  <c:v>35.029200000000003</c:v>
                </c:pt>
                <c:pt idx="52050" formatCode="General">
                  <c:v>35.029899999999998</c:v>
                </c:pt>
                <c:pt idx="52051" formatCode="General">
                  <c:v>35.0306</c:v>
                </c:pt>
                <c:pt idx="52052" formatCode="General">
                  <c:v>35.031300000000002</c:v>
                </c:pt>
                <c:pt idx="52053" formatCode="General">
                  <c:v>35.0319</c:v>
                </c:pt>
                <c:pt idx="52054" formatCode="General">
                  <c:v>35.032600000000002</c:v>
                </c:pt>
                <c:pt idx="52055" formatCode="General">
                  <c:v>35.033299999999997</c:v>
                </c:pt>
                <c:pt idx="52056" formatCode="General">
                  <c:v>35.033999999999999</c:v>
                </c:pt>
                <c:pt idx="52057" formatCode="General">
                  <c:v>35.034599999999998</c:v>
                </c:pt>
                <c:pt idx="52058" formatCode="General">
                  <c:v>35.035299999999999</c:v>
                </c:pt>
                <c:pt idx="52059" formatCode="General">
                  <c:v>35.036000000000001</c:v>
                </c:pt>
                <c:pt idx="52060" formatCode="General">
                  <c:v>35.0366</c:v>
                </c:pt>
                <c:pt idx="52061" formatCode="General">
                  <c:v>35.037300000000002</c:v>
                </c:pt>
                <c:pt idx="52062" formatCode="General">
                  <c:v>35.037999999999997</c:v>
                </c:pt>
                <c:pt idx="52063" formatCode="General">
                  <c:v>35.038699999999999</c:v>
                </c:pt>
                <c:pt idx="52064" formatCode="General">
                  <c:v>35.039299999999997</c:v>
                </c:pt>
                <c:pt idx="52065" formatCode="General">
                  <c:v>35.04</c:v>
                </c:pt>
                <c:pt idx="52066" formatCode="General">
                  <c:v>35.040700000000001</c:v>
                </c:pt>
                <c:pt idx="52067" formatCode="General">
                  <c:v>35.041400000000003</c:v>
                </c:pt>
                <c:pt idx="52068" formatCode="General">
                  <c:v>35.042000000000002</c:v>
                </c:pt>
                <c:pt idx="52069" formatCode="General">
                  <c:v>35.042700000000004</c:v>
                </c:pt>
                <c:pt idx="52070" formatCode="General">
                  <c:v>35.043399999999998</c:v>
                </c:pt>
                <c:pt idx="52071" formatCode="General">
                  <c:v>35.0441</c:v>
                </c:pt>
                <c:pt idx="52072" formatCode="General">
                  <c:v>35.044699999999999</c:v>
                </c:pt>
                <c:pt idx="52073" formatCode="General">
                  <c:v>35.045400000000001</c:v>
                </c:pt>
                <c:pt idx="52074" formatCode="General">
                  <c:v>35.046100000000003</c:v>
                </c:pt>
                <c:pt idx="52075" formatCode="General">
                  <c:v>35.046700000000001</c:v>
                </c:pt>
                <c:pt idx="52076" formatCode="General">
                  <c:v>35.047400000000003</c:v>
                </c:pt>
                <c:pt idx="52077" formatCode="General">
                  <c:v>35.048099999999998</c:v>
                </c:pt>
                <c:pt idx="52078" formatCode="General">
                  <c:v>35.0488</c:v>
                </c:pt>
                <c:pt idx="52079" formatCode="General">
                  <c:v>35.049399999999999</c:v>
                </c:pt>
                <c:pt idx="52080" formatCode="General">
                  <c:v>35.0501</c:v>
                </c:pt>
                <c:pt idx="52081" formatCode="General">
                  <c:v>35.050800000000002</c:v>
                </c:pt>
                <c:pt idx="52082" formatCode="General">
                  <c:v>35.051499999999997</c:v>
                </c:pt>
                <c:pt idx="52083" formatCode="General">
                  <c:v>35.052100000000003</c:v>
                </c:pt>
                <c:pt idx="52084" formatCode="General">
                  <c:v>35.052799999999998</c:v>
                </c:pt>
                <c:pt idx="52085" formatCode="General">
                  <c:v>35.0535</c:v>
                </c:pt>
                <c:pt idx="52086" formatCode="General">
                  <c:v>35.054099999999998</c:v>
                </c:pt>
                <c:pt idx="52087" formatCode="General">
                  <c:v>35.0548</c:v>
                </c:pt>
                <c:pt idx="52088" formatCode="General">
                  <c:v>35.055500000000002</c:v>
                </c:pt>
                <c:pt idx="52089" formatCode="General">
                  <c:v>35.056199999999997</c:v>
                </c:pt>
                <c:pt idx="52090" formatCode="General">
                  <c:v>35.056800000000003</c:v>
                </c:pt>
                <c:pt idx="52091" formatCode="General">
                  <c:v>35.057499999999997</c:v>
                </c:pt>
                <c:pt idx="52092" formatCode="General">
                  <c:v>35.058199999999999</c:v>
                </c:pt>
                <c:pt idx="52093" formatCode="General">
                  <c:v>35.058900000000001</c:v>
                </c:pt>
                <c:pt idx="52094" formatCode="General">
                  <c:v>35.0595</c:v>
                </c:pt>
                <c:pt idx="52095" formatCode="General">
                  <c:v>35.060200000000002</c:v>
                </c:pt>
                <c:pt idx="52096" formatCode="General">
                  <c:v>35.060899999999997</c:v>
                </c:pt>
                <c:pt idx="52097" formatCode="General">
                  <c:v>35.061500000000002</c:v>
                </c:pt>
                <c:pt idx="52098" formatCode="General">
                  <c:v>35.062199999999997</c:v>
                </c:pt>
                <c:pt idx="52099" formatCode="General">
                  <c:v>35.062899999999999</c:v>
                </c:pt>
                <c:pt idx="52100" formatCode="General">
                  <c:v>35.063600000000001</c:v>
                </c:pt>
                <c:pt idx="52101" formatCode="General">
                  <c:v>35.0642</c:v>
                </c:pt>
                <c:pt idx="52102" formatCode="General">
                  <c:v>35.064900000000002</c:v>
                </c:pt>
                <c:pt idx="52103" formatCode="General">
                  <c:v>35.065600000000003</c:v>
                </c:pt>
                <c:pt idx="52104" formatCode="General">
                  <c:v>35.066299999999998</c:v>
                </c:pt>
                <c:pt idx="52105" formatCode="General">
                  <c:v>35.066899999999997</c:v>
                </c:pt>
                <c:pt idx="52106" formatCode="General">
                  <c:v>35.067599999999999</c:v>
                </c:pt>
                <c:pt idx="52107" formatCode="General">
                  <c:v>35.068300000000001</c:v>
                </c:pt>
                <c:pt idx="52108" formatCode="General">
                  <c:v>35.069000000000003</c:v>
                </c:pt>
                <c:pt idx="52109" formatCode="General">
                  <c:v>35.069600000000001</c:v>
                </c:pt>
                <c:pt idx="52110" formatCode="General">
                  <c:v>35.070300000000003</c:v>
                </c:pt>
                <c:pt idx="52111" formatCode="General">
                  <c:v>35.070999999999998</c:v>
                </c:pt>
                <c:pt idx="52112" formatCode="General">
                  <c:v>35.071599999999997</c:v>
                </c:pt>
                <c:pt idx="52113" formatCode="General">
                  <c:v>35.072299999999998</c:v>
                </c:pt>
                <c:pt idx="52114" formatCode="General">
                  <c:v>35.073</c:v>
                </c:pt>
                <c:pt idx="52115" formatCode="General">
                  <c:v>35.073700000000002</c:v>
                </c:pt>
                <c:pt idx="52116" formatCode="General">
                  <c:v>35.074300000000001</c:v>
                </c:pt>
                <c:pt idx="52117" formatCode="General">
                  <c:v>35.075000000000003</c:v>
                </c:pt>
                <c:pt idx="52118" formatCode="General">
                  <c:v>35.075699999999998</c:v>
                </c:pt>
                <c:pt idx="52119" formatCode="General">
                  <c:v>35.0764</c:v>
                </c:pt>
                <c:pt idx="52120" formatCode="General">
                  <c:v>35.076999999999998</c:v>
                </c:pt>
                <c:pt idx="52121" formatCode="General">
                  <c:v>35.0777</c:v>
                </c:pt>
                <c:pt idx="52122" formatCode="General">
                  <c:v>35.078400000000002</c:v>
                </c:pt>
                <c:pt idx="52123" formatCode="General">
                  <c:v>35.079000000000001</c:v>
                </c:pt>
                <c:pt idx="52124" formatCode="General">
                  <c:v>35.079700000000003</c:v>
                </c:pt>
                <c:pt idx="52125" formatCode="General">
                  <c:v>35.080399999999997</c:v>
                </c:pt>
                <c:pt idx="52126" formatCode="General">
                  <c:v>35.081099999999999</c:v>
                </c:pt>
                <c:pt idx="52127" formatCode="General">
                  <c:v>35.081699999999998</c:v>
                </c:pt>
                <c:pt idx="52128" formatCode="General">
                  <c:v>35.0824</c:v>
                </c:pt>
                <c:pt idx="52129" formatCode="General">
                  <c:v>35.083100000000002</c:v>
                </c:pt>
                <c:pt idx="52130" formatCode="General">
                  <c:v>35.083799999999997</c:v>
                </c:pt>
                <c:pt idx="52131" formatCode="General">
                  <c:v>35.084400000000002</c:v>
                </c:pt>
                <c:pt idx="52132" formatCode="General">
                  <c:v>35.085099999999997</c:v>
                </c:pt>
                <c:pt idx="52133" formatCode="General">
                  <c:v>35.085799999999999</c:v>
                </c:pt>
                <c:pt idx="52134" formatCode="General">
                  <c:v>35.086500000000001</c:v>
                </c:pt>
                <c:pt idx="52135" formatCode="General">
                  <c:v>35.0871</c:v>
                </c:pt>
                <c:pt idx="52136" formatCode="General">
                  <c:v>35.087800000000001</c:v>
                </c:pt>
                <c:pt idx="52137" formatCode="General">
                  <c:v>35.088500000000003</c:v>
                </c:pt>
                <c:pt idx="52138" formatCode="General">
                  <c:v>35.089100000000002</c:v>
                </c:pt>
                <c:pt idx="52139" formatCode="General">
                  <c:v>35.089799999999997</c:v>
                </c:pt>
                <c:pt idx="52140" formatCode="General">
                  <c:v>35.090499999999999</c:v>
                </c:pt>
                <c:pt idx="52141" formatCode="General">
                  <c:v>35.091200000000001</c:v>
                </c:pt>
                <c:pt idx="52142" formatCode="General">
                  <c:v>35.091799999999999</c:v>
                </c:pt>
                <c:pt idx="52143" formatCode="General">
                  <c:v>35.092500000000001</c:v>
                </c:pt>
                <c:pt idx="52144" formatCode="General">
                  <c:v>35.093200000000003</c:v>
                </c:pt>
                <c:pt idx="52145" formatCode="General">
                  <c:v>35.093899999999998</c:v>
                </c:pt>
                <c:pt idx="52146" formatCode="General">
                  <c:v>35.094499999999996</c:v>
                </c:pt>
                <c:pt idx="52147" formatCode="General">
                  <c:v>35.095199999999998</c:v>
                </c:pt>
                <c:pt idx="52148" formatCode="General">
                  <c:v>35.0959</c:v>
                </c:pt>
                <c:pt idx="52149" formatCode="General">
                  <c:v>35.096499999999999</c:v>
                </c:pt>
                <c:pt idx="52150" formatCode="General">
                  <c:v>35.097200000000001</c:v>
                </c:pt>
                <c:pt idx="52151" formatCode="General">
                  <c:v>35.097900000000003</c:v>
                </c:pt>
                <c:pt idx="52152" formatCode="General">
                  <c:v>35.098599999999998</c:v>
                </c:pt>
                <c:pt idx="52153" formatCode="General">
                  <c:v>35.099200000000003</c:v>
                </c:pt>
                <c:pt idx="52154" formatCode="General">
                  <c:v>35.099899999999998</c:v>
                </c:pt>
                <c:pt idx="52155" formatCode="General">
                  <c:v>35.1006</c:v>
                </c:pt>
                <c:pt idx="52156" formatCode="General">
                  <c:v>35.101300000000002</c:v>
                </c:pt>
                <c:pt idx="52157" formatCode="General">
                  <c:v>35.101900000000001</c:v>
                </c:pt>
                <c:pt idx="52158" formatCode="General">
                  <c:v>35.102600000000002</c:v>
                </c:pt>
                <c:pt idx="52159" formatCode="General">
                  <c:v>35.103299999999997</c:v>
                </c:pt>
                <c:pt idx="52160" formatCode="General">
                  <c:v>35.103900000000003</c:v>
                </c:pt>
                <c:pt idx="52161" formatCode="General">
                  <c:v>35.104599999999998</c:v>
                </c:pt>
                <c:pt idx="52162" formatCode="General">
                  <c:v>35.1053</c:v>
                </c:pt>
                <c:pt idx="52163" formatCode="General">
                  <c:v>35.106000000000002</c:v>
                </c:pt>
                <c:pt idx="52164" formatCode="General">
                  <c:v>35.1066</c:v>
                </c:pt>
                <c:pt idx="52165" formatCode="General">
                  <c:v>35.107300000000002</c:v>
                </c:pt>
                <c:pt idx="52166" formatCode="General">
                  <c:v>35.107999999999997</c:v>
                </c:pt>
                <c:pt idx="52167" formatCode="General">
                  <c:v>35.108699999999999</c:v>
                </c:pt>
                <c:pt idx="52168" formatCode="General">
                  <c:v>35.109299999999998</c:v>
                </c:pt>
                <c:pt idx="52169" formatCode="General">
                  <c:v>35.11</c:v>
                </c:pt>
                <c:pt idx="52170" formatCode="General">
                  <c:v>35.110700000000001</c:v>
                </c:pt>
                <c:pt idx="52171" formatCode="General">
                  <c:v>35.111400000000003</c:v>
                </c:pt>
                <c:pt idx="52172" formatCode="General">
                  <c:v>35.112000000000002</c:v>
                </c:pt>
                <c:pt idx="52173" formatCode="General">
                  <c:v>35.112699999999997</c:v>
                </c:pt>
                <c:pt idx="52174" formatCode="General">
                  <c:v>35.113399999999999</c:v>
                </c:pt>
                <c:pt idx="52175" formatCode="General">
                  <c:v>35.113999999999997</c:v>
                </c:pt>
                <c:pt idx="52176" formatCode="General">
                  <c:v>35.114699999999999</c:v>
                </c:pt>
                <c:pt idx="52177" formatCode="General">
                  <c:v>35.115400000000001</c:v>
                </c:pt>
                <c:pt idx="52178" formatCode="General">
                  <c:v>35.116100000000003</c:v>
                </c:pt>
                <c:pt idx="52179" formatCode="General">
                  <c:v>35.116700000000002</c:v>
                </c:pt>
                <c:pt idx="52180" formatCode="General">
                  <c:v>35.117400000000004</c:v>
                </c:pt>
                <c:pt idx="52181" formatCode="General">
                  <c:v>35.118099999999998</c:v>
                </c:pt>
                <c:pt idx="52182" formatCode="General">
                  <c:v>35.1188</c:v>
                </c:pt>
                <c:pt idx="52183" formatCode="General">
                  <c:v>35.119399999999999</c:v>
                </c:pt>
                <c:pt idx="52184" formatCode="General">
                  <c:v>35.120100000000001</c:v>
                </c:pt>
                <c:pt idx="52185" formatCode="General">
                  <c:v>35.120800000000003</c:v>
                </c:pt>
                <c:pt idx="52186" formatCode="General">
                  <c:v>35.121400000000001</c:v>
                </c:pt>
                <c:pt idx="52187" formatCode="General">
                  <c:v>35.122100000000003</c:v>
                </c:pt>
                <c:pt idx="52188" formatCode="General">
                  <c:v>35.122799999999998</c:v>
                </c:pt>
                <c:pt idx="52189" formatCode="General">
                  <c:v>35.1235</c:v>
                </c:pt>
                <c:pt idx="52190" formatCode="General">
                  <c:v>35.124099999999999</c:v>
                </c:pt>
                <c:pt idx="52191" formatCode="General">
                  <c:v>35.1248</c:v>
                </c:pt>
                <c:pt idx="52192" formatCode="General">
                  <c:v>35.125500000000002</c:v>
                </c:pt>
                <c:pt idx="52193" formatCode="General">
                  <c:v>35.126199999999997</c:v>
                </c:pt>
                <c:pt idx="52194" formatCode="General">
                  <c:v>35.126800000000003</c:v>
                </c:pt>
                <c:pt idx="52195" formatCode="General">
                  <c:v>35.127499999999998</c:v>
                </c:pt>
                <c:pt idx="52196" formatCode="General">
                  <c:v>35.1282</c:v>
                </c:pt>
                <c:pt idx="52197" formatCode="General">
                  <c:v>35.128799999999998</c:v>
                </c:pt>
                <c:pt idx="52198" formatCode="General">
                  <c:v>35.1295</c:v>
                </c:pt>
                <c:pt idx="52199" formatCode="General">
                  <c:v>35.130200000000002</c:v>
                </c:pt>
                <c:pt idx="52200" formatCode="General">
                  <c:v>35.130899999999997</c:v>
                </c:pt>
                <c:pt idx="52201" formatCode="General">
                  <c:v>35.131500000000003</c:v>
                </c:pt>
                <c:pt idx="52202" formatCode="General">
                  <c:v>35.132199999999997</c:v>
                </c:pt>
                <c:pt idx="52203" formatCode="General">
                  <c:v>35.132899999999999</c:v>
                </c:pt>
                <c:pt idx="52204" formatCode="General">
                  <c:v>35.133600000000001</c:v>
                </c:pt>
                <c:pt idx="52205" formatCode="General">
                  <c:v>35.1342</c:v>
                </c:pt>
                <c:pt idx="52206" formatCode="General">
                  <c:v>35.134900000000002</c:v>
                </c:pt>
                <c:pt idx="52207" formatCode="General">
                  <c:v>35.135599999999997</c:v>
                </c:pt>
                <c:pt idx="52208" formatCode="General">
                  <c:v>35.136299999999999</c:v>
                </c:pt>
                <c:pt idx="52209" formatCode="General">
                  <c:v>35.136899999999997</c:v>
                </c:pt>
                <c:pt idx="52210" formatCode="General">
                  <c:v>35.137599999999999</c:v>
                </c:pt>
                <c:pt idx="52211" formatCode="General">
                  <c:v>35.138300000000001</c:v>
                </c:pt>
                <c:pt idx="52212" formatCode="General">
                  <c:v>35.1389</c:v>
                </c:pt>
                <c:pt idx="52213" formatCode="General">
                  <c:v>35.139600000000002</c:v>
                </c:pt>
                <c:pt idx="52214" formatCode="General">
                  <c:v>35.140300000000003</c:v>
                </c:pt>
                <c:pt idx="52215" formatCode="General">
                  <c:v>35.140999999999998</c:v>
                </c:pt>
                <c:pt idx="52216" formatCode="General">
                  <c:v>35.141599999999997</c:v>
                </c:pt>
                <c:pt idx="52217" formatCode="General">
                  <c:v>35.142299999999999</c:v>
                </c:pt>
                <c:pt idx="52218" formatCode="General">
                  <c:v>35.143000000000001</c:v>
                </c:pt>
                <c:pt idx="52219" formatCode="General">
                  <c:v>35.143700000000003</c:v>
                </c:pt>
                <c:pt idx="52220" formatCode="General">
                  <c:v>35.144300000000001</c:v>
                </c:pt>
                <c:pt idx="52221" formatCode="General">
                  <c:v>35.145000000000003</c:v>
                </c:pt>
                <c:pt idx="52222" formatCode="General">
                  <c:v>35.145699999999998</c:v>
                </c:pt>
                <c:pt idx="52223" formatCode="General">
                  <c:v>35.146299999999997</c:v>
                </c:pt>
                <c:pt idx="52224" formatCode="General">
                  <c:v>35.146999999999998</c:v>
                </c:pt>
                <c:pt idx="52225" formatCode="General">
                  <c:v>35.1477</c:v>
                </c:pt>
                <c:pt idx="52226" formatCode="General">
                  <c:v>35.148400000000002</c:v>
                </c:pt>
                <c:pt idx="52227" formatCode="General">
                  <c:v>35.149000000000001</c:v>
                </c:pt>
                <c:pt idx="52228" formatCode="General">
                  <c:v>35.149700000000003</c:v>
                </c:pt>
                <c:pt idx="52229" formatCode="General">
                  <c:v>35.150399999999998</c:v>
                </c:pt>
                <c:pt idx="52230" formatCode="General">
                  <c:v>35.1511</c:v>
                </c:pt>
                <c:pt idx="52231" formatCode="General">
                  <c:v>35.151699999999998</c:v>
                </c:pt>
                <c:pt idx="52232" formatCode="General">
                  <c:v>35.1524</c:v>
                </c:pt>
                <c:pt idx="52233" formatCode="General">
                  <c:v>35.153100000000002</c:v>
                </c:pt>
                <c:pt idx="52234" formatCode="General">
                  <c:v>35.153799999999997</c:v>
                </c:pt>
                <c:pt idx="52235" formatCode="General">
                  <c:v>35.154400000000003</c:v>
                </c:pt>
                <c:pt idx="52236" formatCode="General">
                  <c:v>35.155099999999997</c:v>
                </c:pt>
                <c:pt idx="52237" formatCode="General">
                  <c:v>35.155799999999999</c:v>
                </c:pt>
                <c:pt idx="52238" formatCode="General">
                  <c:v>35.156399999999998</c:v>
                </c:pt>
                <c:pt idx="52239" formatCode="General">
                  <c:v>35.1571</c:v>
                </c:pt>
                <c:pt idx="52240" formatCode="General">
                  <c:v>35.157800000000002</c:v>
                </c:pt>
                <c:pt idx="52241" formatCode="General">
                  <c:v>35.158499999999997</c:v>
                </c:pt>
                <c:pt idx="52242" formatCode="General">
                  <c:v>35.159100000000002</c:v>
                </c:pt>
                <c:pt idx="52243" formatCode="General">
                  <c:v>35.159799999999997</c:v>
                </c:pt>
                <c:pt idx="52244" formatCode="General">
                  <c:v>35.160499999999999</c:v>
                </c:pt>
                <c:pt idx="52245" formatCode="General">
                  <c:v>35.161200000000001</c:v>
                </c:pt>
                <c:pt idx="52246" formatCode="General">
                  <c:v>35.161799999999999</c:v>
                </c:pt>
                <c:pt idx="52247" formatCode="General">
                  <c:v>35.162500000000001</c:v>
                </c:pt>
                <c:pt idx="52248" formatCode="General">
                  <c:v>35.163200000000003</c:v>
                </c:pt>
                <c:pt idx="52249" formatCode="General">
                  <c:v>35.163800000000002</c:v>
                </c:pt>
                <c:pt idx="52250" formatCode="General">
                  <c:v>35.164499999999997</c:v>
                </c:pt>
                <c:pt idx="52251" formatCode="General">
                  <c:v>35.165199999999999</c:v>
                </c:pt>
                <c:pt idx="52252" formatCode="General">
                  <c:v>35.165900000000001</c:v>
                </c:pt>
                <c:pt idx="52253" formatCode="General">
                  <c:v>35.166499999999999</c:v>
                </c:pt>
                <c:pt idx="52254" formatCode="General">
                  <c:v>35.167200000000001</c:v>
                </c:pt>
                <c:pt idx="52255" formatCode="General">
                  <c:v>35.167900000000003</c:v>
                </c:pt>
                <c:pt idx="52256" formatCode="General">
                  <c:v>35.168599999999998</c:v>
                </c:pt>
                <c:pt idx="52257" formatCode="General">
                  <c:v>35.169199999999996</c:v>
                </c:pt>
                <c:pt idx="52258" formatCode="General">
                  <c:v>35.169899999999998</c:v>
                </c:pt>
                <c:pt idx="52259" formatCode="General">
                  <c:v>35.1706</c:v>
                </c:pt>
                <c:pt idx="52260" formatCode="General">
                  <c:v>35.171199999999999</c:v>
                </c:pt>
                <c:pt idx="52261" formatCode="General">
                  <c:v>35.171900000000001</c:v>
                </c:pt>
                <c:pt idx="52262" formatCode="General">
                  <c:v>35.172600000000003</c:v>
                </c:pt>
                <c:pt idx="52263" formatCode="General">
                  <c:v>35.173299999999998</c:v>
                </c:pt>
                <c:pt idx="52264" formatCode="General">
                  <c:v>35.173900000000003</c:v>
                </c:pt>
                <c:pt idx="52265" formatCode="General">
                  <c:v>35.174599999999998</c:v>
                </c:pt>
                <c:pt idx="52266" formatCode="General">
                  <c:v>35.1753</c:v>
                </c:pt>
                <c:pt idx="52267" formatCode="General">
                  <c:v>35.176000000000002</c:v>
                </c:pt>
                <c:pt idx="52268" formatCode="General">
                  <c:v>35.176600000000001</c:v>
                </c:pt>
                <c:pt idx="52269" formatCode="General">
                  <c:v>35.177300000000002</c:v>
                </c:pt>
                <c:pt idx="52270" formatCode="General">
                  <c:v>35.177999999999997</c:v>
                </c:pt>
                <c:pt idx="52271" formatCode="General">
                  <c:v>35.178699999999999</c:v>
                </c:pt>
                <c:pt idx="52272" formatCode="General">
                  <c:v>35.179299999999998</c:v>
                </c:pt>
                <c:pt idx="52273" formatCode="General">
                  <c:v>35.18</c:v>
                </c:pt>
                <c:pt idx="52274" formatCode="General">
                  <c:v>35.180700000000002</c:v>
                </c:pt>
                <c:pt idx="52275" formatCode="General">
                  <c:v>35.1813</c:v>
                </c:pt>
                <c:pt idx="52276" formatCode="General">
                  <c:v>35.182000000000002</c:v>
                </c:pt>
                <c:pt idx="52277" formatCode="General">
                  <c:v>35.182699999999997</c:v>
                </c:pt>
                <c:pt idx="52278" formatCode="General">
                  <c:v>35.183399999999999</c:v>
                </c:pt>
                <c:pt idx="52279" formatCode="General">
                  <c:v>35.183999999999997</c:v>
                </c:pt>
                <c:pt idx="52280" formatCode="General">
                  <c:v>35.184699999999999</c:v>
                </c:pt>
                <c:pt idx="52281" formatCode="General">
                  <c:v>35.185400000000001</c:v>
                </c:pt>
                <c:pt idx="52282" formatCode="General">
                  <c:v>35.186100000000003</c:v>
                </c:pt>
                <c:pt idx="52283" formatCode="General">
                  <c:v>35.186700000000002</c:v>
                </c:pt>
                <c:pt idx="52284" formatCode="General">
                  <c:v>35.187399999999997</c:v>
                </c:pt>
                <c:pt idx="52285" formatCode="General">
                  <c:v>35.188099999999999</c:v>
                </c:pt>
                <c:pt idx="52286" formatCode="General">
                  <c:v>35.188699999999997</c:v>
                </c:pt>
                <c:pt idx="52287" formatCode="General">
                  <c:v>35.189399999999999</c:v>
                </c:pt>
                <c:pt idx="52288" formatCode="General">
                  <c:v>35.190100000000001</c:v>
                </c:pt>
                <c:pt idx="52289" formatCode="General">
                  <c:v>35.190800000000003</c:v>
                </c:pt>
                <c:pt idx="52290" formatCode="General">
                  <c:v>35.191400000000002</c:v>
                </c:pt>
                <c:pt idx="52291" formatCode="General">
                  <c:v>35.192100000000003</c:v>
                </c:pt>
                <c:pt idx="52292" formatCode="General">
                  <c:v>35.192799999999998</c:v>
                </c:pt>
                <c:pt idx="52293" formatCode="General">
                  <c:v>35.1935</c:v>
                </c:pt>
                <c:pt idx="52294" formatCode="General">
                  <c:v>35.194099999999999</c:v>
                </c:pt>
                <c:pt idx="52295" formatCode="General">
                  <c:v>35.194800000000001</c:v>
                </c:pt>
                <c:pt idx="52296" formatCode="General">
                  <c:v>35.195500000000003</c:v>
                </c:pt>
                <c:pt idx="52297" formatCode="General">
                  <c:v>35.196100000000001</c:v>
                </c:pt>
                <c:pt idx="52298" formatCode="General">
                  <c:v>35.196800000000003</c:v>
                </c:pt>
                <c:pt idx="52299" formatCode="General">
                  <c:v>35.197499999999998</c:v>
                </c:pt>
                <c:pt idx="52300" formatCode="General">
                  <c:v>35.1982</c:v>
                </c:pt>
                <c:pt idx="52301" formatCode="General">
                  <c:v>35.198799999999999</c:v>
                </c:pt>
                <c:pt idx="52302" formatCode="General">
                  <c:v>35.1995</c:v>
                </c:pt>
                <c:pt idx="52303" formatCode="General">
                  <c:v>35.200200000000002</c:v>
                </c:pt>
                <c:pt idx="52304" formatCode="General">
                  <c:v>35.200899999999997</c:v>
                </c:pt>
                <c:pt idx="52305" formatCode="General">
                  <c:v>35.201500000000003</c:v>
                </c:pt>
                <c:pt idx="52306" formatCode="General">
                  <c:v>35.202199999999998</c:v>
                </c:pt>
                <c:pt idx="52307" formatCode="General">
                  <c:v>35.2029</c:v>
                </c:pt>
                <c:pt idx="52308" formatCode="General">
                  <c:v>35.203600000000002</c:v>
                </c:pt>
                <c:pt idx="52309" formatCode="General">
                  <c:v>35.2042</c:v>
                </c:pt>
                <c:pt idx="52310" formatCode="General">
                  <c:v>35.204900000000002</c:v>
                </c:pt>
                <c:pt idx="52311" formatCode="General">
                  <c:v>35.205599999999997</c:v>
                </c:pt>
                <c:pt idx="52312" formatCode="General">
                  <c:v>35.206200000000003</c:v>
                </c:pt>
                <c:pt idx="52313" formatCode="General">
                  <c:v>35.206899999999997</c:v>
                </c:pt>
                <c:pt idx="52314" formatCode="General">
                  <c:v>35.207599999999999</c:v>
                </c:pt>
                <c:pt idx="52315" formatCode="General">
                  <c:v>35.208300000000001</c:v>
                </c:pt>
                <c:pt idx="52316" formatCode="General">
                  <c:v>35.2089</c:v>
                </c:pt>
                <c:pt idx="52317" formatCode="General">
                  <c:v>35.209600000000002</c:v>
                </c:pt>
                <c:pt idx="52318" formatCode="General">
                  <c:v>35.210299999999997</c:v>
                </c:pt>
                <c:pt idx="52319" formatCode="General">
                  <c:v>35.210999999999999</c:v>
                </c:pt>
                <c:pt idx="52320" formatCode="General">
                  <c:v>35.211599999999997</c:v>
                </c:pt>
                <c:pt idx="52321" formatCode="General">
                  <c:v>35.212299999999999</c:v>
                </c:pt>
                <c:pt idx="52322" formatCode="General">
                  <c:v>35.213000000000001</c:v>
                </c:pt>
                <c:pt idx="52323" formatCode="General">
                  <c:v>35.2136</c:v>
                </c:pt>
                <c:pt idx="52324" formatCode="General">
                  <c:v>35.214300000000001</c:v>
                </c:pt>
                <c:pt idx="52325" formatCode="General">
                  <c:v>35.215000000000003</c:v>
                </c:pt>
                <c:pt idx="52326" formatCode="General">
                  <c:v>35.215699999999998</c:v>
                </c:pt>
                <c:pt idx="52327" formatCode="General">
                  <c:v>35.216299999999997</c:v>
                </c:pt>
                <c:pt idx="52328" formatCode="General">
                  <c:v>35.216999999999999</c:v>
                </c:pt>
                <c:pt idx="52329" formatCode="General">
                  <c:v>35.217700000000001</c:v>
                </c:pt>
                <c:pt idx="52330" formatCode="General">
                  <c:v>35.218400000000003</c:v>
                </c:pt>
                <c:pt idx="52331" formatCode="General">
                  <c:v>35.219000000000001</c:v>
                </c:pt>
                <c:pt idx="52332" formatCode="General">
                  <c:v>35.219700000000003</c:v>
                </c:pt>
                <c:pt idx="52333" formatCode="General">
                  <c:v>35.220399999999998</c:v>
                </c:pt>
                <c:pt idx="52334" formatCode="General">
                  <c:v>35.2211</c:v>
                </c:pt>
                <c:pt idx="52335" formatCode="General">
                  <c:v>35.221699999999998</c:v>
                </c:pt>
                <c:pt idx="52336" formatCode="General">
                  <c:v>35.2224</c:v>
                </c:pt>
                <c:pt idx="52337" formatCode="General">
                  <c:v>35.223100000000002</c:v>
                </c:pt>
                <c:pt idx="52338" formatCode="General">
                  <c:v>35.223700000000001</c:v>
                </c:pt>
                <c:pt idx="52339" formatCode="General">
                  <c:v>35.224400000000003</c:v>
                </c:pt>
                <c:pt idx="52340" formatCode="General">
                  <c:v>35.225099999999998</c:v>
                </c:pt>
                <c:pt idx="52341" formatCode="General">
                  <c:v>35.2258</c:v>
                </c:pt>
                <c:pt idx="52342" formatCode="General">
                  <c:v>35.226399999999998</c:v>
                </c:pt>
                <c:pt idx="52343" formatCode="General">
                  <c:v>35.2271</c:v>
                </c:pt>
                <c:pt idx="52344" formatCode="General">
                  <c:v>35.227800000000002</c:v>
                </c:pt>
                <c:pt idx="52345" formatCode="General">
                  <c:v>35.228499999999997</c:v>
                </c:pt>
                <c:pt idx="52346" formatCode="General">
                  <c:v>35.229100000000003</c:v>
                </c:pt>
                <c:pt idx="52347" formatCode="General">
                  <c:v>35.229799999999997</c:v>
                </c:pt>
                <c:pt idx="52348" formatCode="General">
                  <c:v>35.230499999999999</c:v>
                </c:pt>
                <c:pt idx="52349" formatCode="General">
                  <c:v>35.231099999999998</c:v>
                </c:pt>
                <c:pt idx="52350" formatCode="General">
                  <c:v>35.2318</c:v>
                </c:pt>
                <c:pt idx="52351" formatCode="General">
                  <c:v>35.232500000000002</c:v>
                </c:pt>
                <c:pt idx="52352" formatCode="General">
                  <c:v>35.233199999999997</c:v>
                </c:pt>
                <c:pt idx="52353" formatCode="General">
                  <c:v>35.233800000000002</c:v>
                </c:pt>
                <c:pt idx="52354" formatCode="General">
                  <c:v>35.234499999999997</c:v>
                </c:pt>
                <c:pt idx="52355" formatCode="General">
                  <c:v>35.235199999999999</c:v>
                </c:pt>
                <c:pt idx="52356" formatCode="General">
                  <c:v>35.235900000000001</c:v>
                </c:pt>
                <c:pt idx="52357" formatCode="General">
                  <c:v>35.236499999999999</c:v>
                </c:pt>
                <c:pt idx="52358" formatCode="General">
                  <c:v>35.237200000000001</c:v>
                </c:pt>
                <c:pt idx="52359" formatCode="General">
                  <c:v>35.237900000000003</c:v>
                </c:pt>
                <c:pt idx="52360" formatCode="General">
                  <c:v>35.238500000000002</c:v>
                </c:pt>
                <c:pt idx="52361" formatCode="General">
                  <c:v>35.239199999999997</c:v>
                </c:pt>
                <c:pt idx="52362" formatCode="General">
                  <c:v>35.239899999999999</c:v>
                </c:pt>
                <c:pt idx="52363" formatCode="General">
                  <c:v>35.240600000000001</c:v>
                </c:pt>
                <c:pt idx="52364" formatCode="General">
                  <c:v>35.241199999999999</c:v>
                </c:pt>
                <c:pt idx="52365" formatCode="General">
                  <c:v>35.241900000000001</c:v>
                </c:pt>
                <c:pt idx="52366" formatCode="General">
                  <c:v>35.242600000000003</c:v>
                </c:pt>
                <c:pt idx="52367" formatCode="General">
                  <c:v>35.243299999999998</c:v>
                </c:pt>
                <c:pt idx="52368" formatCode="General">
                  <c:v>35.243899999999996</c:v>
                </c:pt>
                <c:pt idx="52369" formatCode="General">
                  <c:v>35.244599999999998</c:v>
                </c:pt>
                <c:pt idx="52370" formatCode="General">
                  <c:v>35.2453</c:v>
                </c:pt>
                <c:pt idx="52371" formatCode="General">
                  <c:v>35.246000000000002</c:v>
                </c:pt>
                <c:pt idx="52372" formatCode="General">
                  <c:v>35.246600000000001</c:v>
                </c:pt>
                <c:pt idx="52373" formatCode="General">
                  <c:v>35.247300000000003</c:v>
                </c:pt>
                <c:pt idx="52374" formatCode="General">
                  <c:v>35.247999999999998</c:v>
                </c:pt>
                <c:pt idx="52375" formatCode="General">
                  <c:v>35.248600000000003</c:v>
                </c:pt>
                <c:pt idx="52376" formatCode="General">
                  <c:v>35.249299999999998</c:v>
                </c:pt>
                <c:pt idx="52377" formatCode="General">
                  <c:v>35.25</c:v>
                </c:pt>
                <c:pt idx="52378" formatCode="General">
                  <c:v>35.250700000000002</c:v>
                </c:pt>
                <c:pt idx="52379" formatCode="General">
                  <c:v>35.251300000000001</c:v>
                </c:pt>
                <c:pt idx="52380" formatCode="General">
                  <c:v>35.252000000000002</c:v>
                </c:pt>
                <c:pt idx="52381" formatCode="General">
                  <c:v>35.252699999999997</c:v>
                </c:pt>
                <c:pt idx="52382" formatCode="General">
                  <c:v>35.253399999999999</c:v>
                </c:pt>
                <c:pt idx="52383" formatCode="General">
                  <c:v>35.253999999999998</c:v>
                </c:pt>
                <c:pt idx="52384" formatCode="General">
                  <c:v>35.2547</c:v>
                </c:pt>
                <c:pt idx="52385" formatCode="General">
                  <c:v>35.255400000000002</c:v>
                </c:pt>
                <c:pt idx="52386" formatCode="General">
                  <c:v>35.256</c:v>
                </c:pt>
                <c:pt idx="52387" formatCode="General">
                  <c:v>35.256700000000002</c:v>
                </c:pt>
                <c:pt idx="52388" formatCode="General">
                  <c:v>35.257399999999997</c:v>
                </c:pt>
                <c:pt idx="52389" formatCode="General">
                  <c:v>35.258099999999999</c:v>
                </c:pt>
                <c:pt idx="52390" formatCode="General">
                  <c:v>35.258699999999997</c:v>
                </c:pt>
                <c:pt idx="52391" formatCode="General">
                  <c:v>35.259399999999999</c:v>
                </c:pt>
                <c:pt idx="52392" formatCode="General">
                  <c:v>35.260100000000001</c:v>
                </c:pt>
                <c:pt idx="52393" formatCode="General">
                  <c:v>35.260800000000003</c:v>
                </c:pt>
                <c:pt idx="52394" formatCode="General">
                  <c:v>35.261400000000002</c:v>
                </c:pt>
                <c:pt idx="52395" formatCode="General">
                  <c:v>35.262099999999997</c:v>
                </c:pt>
                <c:pt idx="52396" formatCode="General">
                  <c:v>35.262799999999999</c:v>
                </c:pt>
                <c:pt idx="52397" formatCode="General">
                  <c:v>35.263500000000001</c:v>
                </c:pt>
                <c:pt idx="52398" formatCode="General">
                  <c:v>35.264099999999999</c:v>
                </c:pt>
                <c:pt idx="52399" formatCode="General">
                  <c:v>35.264800000000001</c:v>
                </c:pt>
                <c:pt idx="52400" formatCode="General">
                  <c:v>35.265500000000003</c:v>
                </c:pt>
                <c:pt idx="52401" formatCode="General">
                  <c:v>35.266100000000002</c:v>
                </c:pt>
                <c:pt idx="52402" formatCode="General">
                  <c:v>35.266800000000003</c:v>
                </c:pt>
                <c:pt idx="52403" formatCode="General">
                  <c:v>35.267499999999998</c:v>
                </c:pt>
                <c:pt idx="52404" formatCode="General">
                  <c:v>35.2682</c:v>
                </c:pt>
                <c:pt idx="52405" formatCode="General">
                  <c:v>35.268799999999999</c:v>
                </c:pt>
                <c:pt idx="52406" formatCode="General">
                  <c:v>35.269500000000001</c:v>
                </c:pt>
                <c:pt idx="52407" formatCode="General">
                  <c:v>35.270200000000003</c:v>
                </c:pt>
                <c:pt idx="52408" formatCode="General">
                  <c:v>35.270899999999997</c:v>
                </c:pt>
                <c:pt idx="52409" formatCode="General">
                  <c:v>35.271500000000003</c:v>
                </c:pt>
                <c:pt idx="52410" formatCode="General">
                  <c:v>35.272199999999998</c:v>
                </c:pt>
                <c:pt idx="52411" formatCode="General">
                  <c:v>35.2729</c:v>
                </c:pt>
                <c:pt idx="52412" formatCode="General">
                  <c:v>35.273499999999999</c:v>
                </c:pt>
                <c:pt idx="52413" formatCode="General">
                  <c:v>35.2742</c:v>
                </c:pt>
                <c:pt idx="52414" formatCode="General">
                  <c:v>35.274900000000002</c:v>
                </c:pt>
                <c:pt idx="52415" formatCode="General">
                  <c:v>35.275599999999997</c:v>
                </c:pt>
                <c:pt idx="52416" formatCode="General">
                  <c:v>35.276200000000003</c:v>
                </c:pt>
                <c:pt idx="52417" formatCode="General">
                  <c:v>35.276899999999998</c:v>
                </c:pt>
                <c:pt idx="52418" formatCode="General">
                  <c:v>35.2776</c:v>
                </c:pt>
                <c:pt idx="52419" formatCode="General">
                  <c:v>35.278300000000002</c:v>
                </c:pt>
                <c:pt idx="52420" formatCode="General">
                  <c:v>35.2789</c:v>
                </c:pt>
                <c:pt idx="52421" formatCode="General">
                  <c:v>35.279600000000002</c:v>
                </c:pt>
                <c:pt idx="52422" formatCode="General">
                  <c:v>35.280299999999997</c:v>
                </c:pt>
                <c:pt idx="52423" formatCode="General">
                  <c:v>35.280900000000003</c:v>
                </c:pt>
                <c:pt idx="52424" formatCode="General">
                  <c:v>35.281599999999997</c:v>
                </c:pt>
                <c:pt idx="52425" formatCode="General">
                  <c:v>35.282299999999999</c:v>
                </c:pt>
                <c:pt idx="52426" formatCode="General">
                  <c:v>35.283000000000001</c:v>
                </c:pt>
                <c:pt idx="52427" formatCode="General">
                  <c:v>35.2836</c:v>
                </c:pt>
                <c:pt idx="52428" formatCode="General">
                  <c:v>35.284300000000002</c:v>
                </c:pt>
                <c:pt idx="52429" formatCode="General">
                  <c:v>35.284999999999997</c:v>
                </c:pt>
                <c:pt idx="52430" formatCode="General">
                  <c:v>35.285699999999999</c:v>
                </c:pt>
                <c:pt idx="52431" formatCode="General">
                  <c:v>35.286299999999997</c:v>
                </c:pt>
                <c:pt idx="52432" formatCode="General">
                  <c:v>35.286999999999999</c:v>
                </c:pt>
                <c:pt idx="52433" formatCode="General">
                  <c:v>35.287700000000001</c:v>
                </c:pt>
                <c:pt idx="52434" formatCode="General">
                  <c:v>35.288400000000003</c:v>
                </c:pt>
                <c:pt idx="52435" formatCode="General">
                  <c:v>35.289000000000001</c:v>
                </c:pt>
                <c:pt idx="52436" formatCode="General">
                  <c:v>35.289700000000003</c:v>
                </c:pt>
                <c:pt idx="52437" formatCode="General">
                  <c:v>35.290399999999998</c:v>
                </c:pt>
                <c:pt idx="52438" formatCode="General">
                  <c:v>35.290999999999997</c:v>
                </c:pt>
                <c:pt idx="52439" formatCode="General">
                  <c:v>35.291699999999999</c:v>
                </c:pt>
                <c:pt idx="52440" formatCode="General">
                  <c:v>35.292400000000001</c:v>
                </c:pt>
                <c:pt idx="52441" formatCode="General">
                  <c:v>35.293100000000003</c:v>
                </c:pt>
                <c:pt idx="52442" formatCode="General">
                  <c:v>35.293700000000001</c:v>
                </c:pt>
                <c:pt idx="52443" formatCode="General">
                  <c:v>35.294400000000003</c:v>
                </c:pt>
                <c:pt idx="52444" formatCode="General">
                  <c:v>35.295099999999998</c:v>
                </c:pt>
                <c:pt idx="52445" formatCode="General">
                  <c:v>35.2958</c:v>
                </c:pt>
                <c:pt idx="52446" formatCode="General">
                  <c:v>35.296399999999998</c:v>
                </c:pt>
                <c:pt idx="52447" formatCode="General">
                  <c:v>35.2971</c:v>
                </c:pt>
                <c:pt idx="52448" formatCode="General">
                  <c:v>35.297800000000002</c:v>
                </c:pt>
                <c:pt idx="52449" formatCode="General">
                  <c:v>35.298400000000001</c:v>
                </c:pt>
                <c:pt idx="52450" formatCode="General">
                  <c:v>35.299100000000003</c:v>
                </c:pt>
                <c:pt idx="52451" formatCode="General">
                  <c:v>35.299799999999998</c:v>
                </c:pt>
                <c:pt idx="52452" formatCode="General">
                  <c:v>35.3005</c:v>
                </c:pt>
                <c:pt idx="52453" formatCode="General">
                  <c:v>35.301099999999998</c:v>
                </c:pt>
                <c:pt idx="52454" formatCode="General">
                  <c:v>35.3018</c:v>
                </c:pt>
                <c:pt idx="52455" formatCode="General">
                  <c:v>35.302500000000002</c:v>
                </c:pt>
                <c:pt idx="52456" formatCode="General">
                  <c:v>35.303199999999997</c:v>
                </c:pt>
                <c:pt idx="52457" formatCode="General">
                  <c:v>35.303800000000003</c:v>
                </c:pt>
                <c:pt idx="52458" formatCode="General">
                  <c:v>35.304499999999997</c:v>
                </c:pt>
                <c:pt idx="52459" formatCode="General">
                  <c:v>35.305199999999999</c:v>
                </c:pt>
                <c:pt idx="52460" formatCode="General">
                  <c:v>35.305799999999998</c:v>
                </c:pt>
                <c:pt idx="52461" formatCode="General">
                  <c:v>35.3065</c:v>
                </c:pt>
                <c:pt idx="52462" formatCode="General">
                  <c:v>35.307200000000002</c:v>
                </c:pt>
                <c:pt idx="52463" formatCode="General">
                  <c:v>35.307899999999997</c:v>
                </c:pt>
                <c:pt idx="52464" formatCode="General">
                  <c:v>35.308500000000002</c:v>
                </c:pt>
                <c:pt idx="52465" formatCode="General">
                  <c:v>35.309199999999997</c:v>
                </c:pt>
                <c:pt idx="52466" formatCode="General">
                  <c:v>35.309899999999999</c:v>
                </c:pt>
                <c:pt idx="52467" formatCode="General">
                  <c:v>35.310600000000001</c:v>
                </c:pt>
                <c:pt idx="52468" formatCode="General">
                  <c:v>35.311199999999999</c:v>
                </c:pt>
                <c:pt idx="52469" formatCode="General">
                  <c:v>35.311900000000001</c:v>
                </c:pt>
                <c:pt idx="52470" formatCode="General">
                  <c:v>35.312600000000003</c:v>
                </c:pt>
                <c:pt idx="52471" formatCode="General">
                  <c:v>35.313299999999998</c:v>
                </c:pt>
                <c:pt idx="52472" formatCode="General">
                  <c:v>35.313899999999997</c:v>
                </c:pt>
                <c:pt idx="52473" formatCode="General">
                  <c:v>35.314599999999999</c:v>
                </c:pt>
                <c:pt idx="52474" formatCode="General">
                  <c:v>35.315300000000001</c:v>
                </c:pt>
                <c:pt idx="52475" formatCode="General">
                  <c:v>35.315899999999999</c:v>
                </c:pt>
                <c:pt idx="52476" formatCode="General">
                  <c:v>35.316600000000001</c:v>
                </c:pt>
                <c:pt idx="52477" formatCode="General">
                  <c:v>35.317300000000003</c:v>
                </c:pt>
                <c:pt idx="52478" formatCode="General">
                  <c:v>35.317999999999998</c:v>
                </c:pt>
                <c:pt idx="52479" formatCode="General">
                  <c:v>35.318600000000004</c:v>
                </c:pt>
                <c:pt idx="52480" formatCode="General">
                  <c:v>35.319299999999998</c:v>
                </c:pt>
                <c:pt idx="52481" formatCode="General">
                  <c:v>35.32</c:v>
                </c:pt>
                <c:pt idx="52482" formatCode="General">
                  <c:v>35.320700000000002</c:v>
                </c:pt>
                <c:pt idx="52483" formatCode="General">
                  <c:v>35.321300000000001</c:v>
                </c:pt>
                <c:pt idx="52484" formatCode="General">
                  <c:v>35.322000000000003</c:v>
                </c:pt>
                <c:pt idx="52485" formatCode="General">
                  <c:v>35.322699999999998</c:v>
                </c:pt>
                <c:pt idx="52486" formatCode="General">
                  <c:v>35.323300000000003</c:v>
                </c:pt>
                <c:pt idx="52487" formatCode="General">
                  <c:v>35.323999999999998</c:v>
                </c:pt>
                <c:pt idx="52488" formatCode="General">
                  <c:v>35.3247</c:v>
                </c:pt>
                <c:pt idx="52489" formatCode="General">
                  <c:v>35.325400000000002</c:v>
                </c:pt>
                <c:pt idx="52490" formatCode="General">
                  <c:v>35.326000000000001</c:v>
                </c:pt>
                <c:pt idx="52491" formatCode="General">
                  <c:v>35.326700000000002</c:v>
                </c:pt>
                <c:pt idx="52492" formatCode="General">
                  <c:v>35.327399999999997</c:v>
                </c:pt>
                <c:pt idx="52493" formatCode="General">
                  <c:v>35.328099999999999</c:v>
                </c:pt>
                <c:pt idx="52494" formatCode="General">
                  <c:v>35.328699999999998</c:v>
                </c:pt>
                <c:pt idx="52495" formatCode="General">
                  <c:v>35.3294</c:v>
                </c:pt>
                <c:pt idx="52496" formatCode="General">
                  <c:v>35.330100000000002</c:v>
                </c:pt>
                <c:pt idx="52497" formatCode="General">
                  <c:v>35.330800000000004</c:v>
                </c:pt>
                <c:pt idx="52498" formatCode="General">
                  <c:v>35.331400000000002</c:v>
                </c:pt>
                <c:pt idx="52499" formatCode="General">
                  <c:v>35.332099999999997</c:v>
                </c:pt>
                <c:pt idx="52500" formatCode="General">
                  <c:v>35.332799999999999</c:v>
                </c:pt>
                <c:pt idx="52501" formatCode="General">
                  <c:v>35.333399999999997</c:v>
                </c:pt>
                <c:pt idx="52502" formatCode="General">
                  <c:v>35.334099999999999</c:v>
                </c:pt>
                <c:pt idx="52503" formatCode="General">
                  <c:v>35.334800000000001</c:v>
                </c:pt>
                <c:pt idx="52504" formatCode="General">
                  <c:v>35.335500000000003</c:v>
                </c:pt>
                <c:pt idx="52505" formatCode="General">
                  <c:v>35.336100000000002</c:v>
                </c:pt>
                <c:pt idx="52506" formatCode="General">
                  <c:v>35.336799999999997</c:v>
                </c:pt>
                <c:pt idx="52507" formatCode="General">
                  <c:v>35.337499999999999</c:v>
                </c:pt>
                <c:pt idx="52508" formatCode="General">
                  <c:v>35.338200000000001</c:v>
                </c:pt>
                <c:pt idx="52509" formatCode="General">
                  <c:v>35.338799999999999</c:v>
                </c:pt>
                <c:pt idx="52510" formatCode="General">
                  <c:v>35.339500000000001</c:v>
                </c:pt>
                <c:pt idx="52511" formatCode="General">
                  <c:v>35.340200000000003</c:v>
                </c:pt>
                <c:pt idx="52512" formatCode="General">
                  <c:v>35.340800000000002</c:v>
                </c:pt>
                <c:pt idx="52513" formatCode="General">
                  <c:v>35.341500000000003</c:v>
                </c:pt>
                <c:pt idx="52514" formatCode="General">
                  <c:v>35.342199999999998</c:v>
                </c:pt>
                <c:pt idx="52515" formatCode="General">
                  <c:v>35.3429</c:v>
                </c:pt>
                <c:pt idx="52516" formatCode="General">
                  <c:v>35.343499999999999</c:v>
                </c:pt>
                <c:pt idx="52517" formatCode="General">
                  <c:v>35.344200000000001</c:v>
                </c:pt>
                <c:pt idx="52518" formatCode="General">
                  <c:v>35.344900000000003</c:v>
                </c:pt>
                <c:pt idx="52519" formatCode="General">
                  <c:v>35.345599999999997</c:v>
                </c:pt>
                <c:pt idx="52520" formatCode="General">
                  <c:v>35.346200000000003</c:v>
                </c:pt>
                <c:pt idx="52521" formatCode="General">
                  <c:v>35.346899999999998</c:v>
                </c:pt>
                <c:pt idx="52522" formatCode="General">
                  <c:v>35.3476</c:v>
                </c:pt>
                <c:pt idx="52523" formatCode="General">
                  <c:v>35.348199999999999</c:v>
                </c:pt>
                <c:pt idx="52524" formatCode="General">
                  <c:v>35.3489</c:v>
                </c:pt>
                <c:pt idx="52525" formatCode="General">
                  <c:v>35.349600000000002</c:v>
                </c:pt>
                <c:pt idx="52526" formatCode="General">
                  <c:v>35.350299999999997</c:v>
                </c:pt>
                <c:pt idx="52527" formatCode="General">
                  <c:v>35.350900000000003</c:v>
                </c:pt>
                <c:pt idx="52528" formatCode="General">
                  <c:v>35.351599999999998</c:v>
                </c:pt>
                <c:pt idx="52529" formatCode="General">
                  <c:v>35.3523</c:v>
                </c:pt>
                <c:pt idx="52530" formatCode="General">
                  <c:v>35.353000000000002</c:v>
                </c:pt>
                <c:pt idx="52531" formatCode="General">
                  <c:v>35.3536</c:v>
                </c:pt>
                <c:pt idx="52532" formatCode="General">
                  <c:v>35.354300000000002</c:v>
                </c:pt>
                <c:pt idx="52533" formatCode="General">
                  <c:v>35.354999999999997</c:v>
                </c:pt>
                <c:pt idx="52534" formatCode="General">
                  <c:v>35.355699999999999</c:v>
                </c:pt>
                <c:pt idx="52535" formatCode="General">
                  <c:v>35.356299999999997</c:v>
                </c:pt>
                <c:pt idx="52536" formatCode="General">
                  <c:v>35.356999999999999</c:v>
                </c:pt>
                <c:pt idx="52537" formatCode="General">
                  <c:v>35.357700000000001</c:v>
                </c:pt>
                <c:pt idx="52538" formatCode="General">
                  <c:v>35.3583</c:v>
                </c:pt>
                <c:pt idx="52539" formatCode="General">
                  <c:v>35.359000000000002</c:v>
                </c:pt>
                <c:pt idx="52540" formatCode="General">
                  <c:v>35.359699999999997</c:v>
                </c:pt>
                <c:pt idx="52541" formatCode="General">
                  <c:v>35.360399999999998</c:v>
                </c:pt>
                <c:pt idx="52542" formatCode="General">
                  <c:v>35.360999999999997</c:v>
                </c:pt>
                <c:pt idx="52543" formatCode="General">
                  <c:v>35.361699999999999</c:v>
                </c:pt>
                <c:pt idx="52544" formatCode="General">
                  <c:v>35.362400000000001</c:v>
                </c:pt>
                <c:pt idx="52545" formatCode="General">
                  <c:v>35.363100000000003</c:v>
                </c:pt>
                <c:pt idx="52546" formatCode="General">
                  <c:v>35.363700000000001</c:v>
                </c:pt>
                <c:pt idx="52547" formatCode="General">
                  <c:v>35.364400000000003</c:v>
                </c:pt>
                <c:pt idx="52548" formatCode="General">
                  <c:v>35.365099999999998</c:v>
                </c:pt>
                <c:pt idx="52549" formatCode="General">
                  <c:v>35.365699999999997</c:v>
                </c:pt>
                <c:pt idx="52550" formatCode="General">
                  <c:v>35.366399999999999</c:v>
                </c:pt>
                <c:pt idx="52551" formatCode="General">
                  <c:v>35.367100000000001</c:v>
                </c:pt>
                <c:pt idx="52552" formatCode="General">
                  <c:v>35.367800000000003</c:v>
                </c:pt>
                <c:pt idx="52553" formatCode="General">
                  <c:v>35.368400000000001</c:v>
                </c:pt>
                <c:pt idx="52554" formatCode="General">
                  <c:v>35.369100000000003</c:v>
                </c:pt>
                <c:pt idx="52555" formatCode="General">
                  <c:v>35.369799999999998</c:v>
                </c:pt>
                <c:pt idx="52556" formatCode="General">
                  <c:v>35.3705</c:v>
                </c:pt>
                <c:pt idx="52557" formatCode="General">
                  <c:v>35.371099999999998</c:v>
                </c:pt>
                <c:pt idx="52558" formatCode="General">
                  <c:v>35.3718</c:v>
                </c:pt>
                <c:pt idx="52559" formatCode="General">
                  <c:v>35.372500000000002</c:v>
                </c:pt>
                <c:pt idx="52560" formatCode="General">
                  <c:v>35.373199999999997</c:v>
                </c:pt>
                <c:pt idx="52561" formatCode="General">
                  <c:v>35.373800000000003</c:v>
                </c:pt>
                <c:pt idx="52562" formatCode="General">
                  <c:v>35.374499999999998</c:v>
                </c:pt>
                <c:pt idx="52563" formatCode="General">
                  <c:v>35.3752</c:v>
                </c:pt>
                <c:pt idx="52564" formatCode="General">
                  <c:v>35.375799999999998</c:v>
                </c:pt>
                <c:pt idx="52565" formatCode="General">
                  <c:v>35.3765</c:v>
                </c:pt>
                <c:pt idx="52566" formatCode="General">
                  <c:v>35.377200000000002</c:v>
                </c:pt>
                <c:pt idx="52567" formatCode="General">
                  <c:v>35.377899999999997</c:v>
                </c:pt>
                <c:pt idx="52568" formatCode="General">
                  <c:v>35.378500000000003</c:v>
                </c:pt>
                <c:pt idx="52569" formatCode="General">
                  <c:v>35.379199999999997</c:v>
                </c:pt>
                <c:pt idx="52570" formatCode="General">
                  <c:v>35.379899999999999</c:v>
                </c:pt>
                <c:pt idx="52571" formatCode="General">
                  <c:v>35.380600000000001</c:v>
                </c:pt>
                <c:pt idx="52572" formatCode="General">
                  <c:v>35.3812</c:v>
                </c:pt>
                <c:pt idx="52573" formatCode="General">
                  <c:v>35.381900000000002</c:v>
                </c:pt>
                <c:pt idx="52574" formatCode="General">
                  <c:v>35.382599999999996</c:v>
                </c:pt>
                <c:pt idx="52575" formatCode="General">
                  <c:v>35.383200000000002</c:v>
                </c:pt>
                <c:pt idx="52576" formatCode="General">
                  <c:v>35.383899999999997</c:v>
                </c:pt>
                <c:pt idx="52577" formatCode="General">
                  <c:v>35.384599999999999</c:v>
                </c:pt>
                <c:pt idx="52578" formatCode="General">
                  <c:v>35.385300000000001</c:v>
                </c:pt>
                <c:pt idx="52579" formatCode="General">
                  <c:v>35.385899999999999</c:v>
                </c:pt>
                <c:pt idx="52580" formatCode="General">
                  <c:v>35.386600000000001</c:v>
                </c:pt>
                <c:pt idx="52581" formatCode="General">
                  <c:v>35.387300000000003</c:v>
                </c:pt>
                <c:pt idx="52582" formatCode="General">
                  <c:v>35.387999999999998</c:v>
                </c:pt>
                <c:pt idx="52583" formatCode="General">
                  <c:v>35.388599999999997</c:v>
                </c:pt>
                <c:pt idx="52584" formatCode="General">
                  <c:v>35.389299999999999</c:v>
                </c:pt>
                <c:pt idx="52585" formatCode="General">
                  <c:v>35.39</c:v>
                </c:pt>
                <c:pt idx="52586" formatCode="General">
                  <c:v>35.390599999999999</c:v>
                </c:pt>
                <c:pt idx="52587" formatCode="General">
                  <c:v>35.391300000000001</c:v>
                </c:pt>
                <c:pt idx="52588" formatCode="General">
                  <c:v>35.392000000000003</c:v>
                </c:pt>
                <c:pt idx="52589" formatCode="General">
                  <c:v>35.392699999999998</c:v>
                </c:pt>
                <c:pt idx="52590" formatCode="General">
                  <c:v>35.393300000000004</c:v>
                </c:pt>
                <c:pt idx="52591" formatCode="General">
                  <c:v>35.393999999999998</c:v>
                </c:pt>
                <c:pt idx="52592" formatCode="General">
                  <c:v>35.3947</c:v>
                </c:pt>
                <c:pt idx="52593" formatCode="General">
                  <c:v>35.395400000000002</c:v>
                </c:pt>
                <c:pt idx="52594" formatCode="General">
                  <c:v>35.396000000000001</c:v>
                </c:pt>
                <c:pt idx="52595" formatCode="General">
                  <c:v>35.396700000000003</c:v>
                </c:pt>
                <c:pt idx="52596" formatCode="General">
                  <c:v>35.397399999999998</c:v>
                </c:pt>
                <c:pt idx="52597" formatCode="General">
                  <c:v>35.398099999999999</c:v>
                </c:pt>
                <c:pt idx="52598" formatCode="General">
                  <c:v>35.398699999999998</c:v>
                </c:pt>
                <c:pt idx="52599" formatCode="General">
                  <c:v>35.3994</c:v>
                </c:pt>
                <c:pt idx="52600" formatCode="General">
                  <c:v>35.400100000000002</c:v>
                </c:pt>
                <c:pt idx="52601" formatCode="General">
                  <c:v>35.400700000000001</c:v>
                </c:pt>
                <c:pt idx="52602" formatCode="General">
                  <c:v>35.401400000000002</c:v>
                </c:pt>
                <c:pt idx="52603" formatCode="General">
                  <c:v>35.402099999999997</c:v>
                </c:pt>
                <c:pt idx="52604" formatCode="General">
                  <c:v>35.402799999999999</c:v>
                </c:pt>
                <c:pt idx="52605" formatCode="General">
                  <c:v>35.403399999999998</c:v>
                </c:pt>
                <c:pt idx="52606" formatCode="General">
                  <c:v>35.4041</c:v>
                </c:pt>
                <c:pt idx="52607" formatCode="General">
                  <c:v>35.404800000000002</c:v>
                </c:pt>
                <c:pt idx="52608" formatCode="General">
                  <c:v>35.405500000000004</c:v>
                </c:pt>
                <c:pt idx="52609" formatCode="General">
                  <c:v>35.406100000000002</c:v>
                </c:pt>
                <c:pt idx="52610" formatCode="General">
                  <c:v>35.406799999999997</c:v>
                </c:pt>
                <c:pt idx="52611" formatCode="General">
                  <c:v>35.407499999999999</c:v>
                </c:pt>
                <c:pt idx="52612" formatCode="General">
                  <c:v>35.408099999999997</c:v>
                </c:pt>
                <c:pt idx="52613" formatCode="General">
                  <c:v>35.408799999999999</c:v>
                </c:pt>
                <c:pt idx="52614" formatCode="General">
                  <c:v>35.409500000000001</c:v>
                </c:pt>
                <c:pt idx="52615" formatCode="General">
                  <c:v>35.410200000000003</c:v>
                </c:pt>
                <c:pt idx="52616" formatCode="General">
                  <c:v>35.410800000000002</c:v>
                </c:pt>
                <c:pt idx="52617" formatCode="General">
                  <c:v>35.411499999999997</c:v>
                </c:pt>
                <c:pt idx="52618" formatCode="General">
                  <c:v>35.412199999999999</c:v>
                </c:pt>
                <c:pt idx="52619" formatCode="General">
                  <c:v>35.4129</c:v>
                </c:pt>
                <c:pt idx="52620" formatCode="General">
                  <c:v>35.413499999999999</c:v>
                </c:pt>
                <c:pt idx="52621" formatCode="General">
                  <c:v>35.414200000000001</c:v>
                </c:pt>
                <c:pt idx="52622" formatCode="General">
                  <c:v>35.414900000000003</c:v>
                </c:pt>
                <c:pt idx="52623" formatCode="General">
                  <c:v>35.415500000000002</c:v>
                </c:pt>
                <c:pt idx="52624" formatCode="General">
                  <c:v>35.416200000000003</c:v>
                </c:pt>
                <c:pt idx="52625" formatCode="General">
                  <c:v>35.416899999999998</c:v>
                </c:pt>
                <c:pt idx="52626" formatCode="General">
                  <c:v>35.4176</c:v>
                </c:pt>
                <c:pt idx="52627" formatCode="General">
                  <c:v>35.418199999999999</c:v>
                </c:pt>
                <c:pt idx="52628" formatCode="General">
                  <c:v>35.418900000000001</c:v>
                </c:pt>
                <c:pt idx="52629" formatCode="General">
                  <c:v>35.419600000000003</c:v>
                </c:pt>
                <c:pt idx="52630" formatCode="General">
                  <c:v>35.420299999999997</c:v>
                </c:pt>
                <c:pt idx="52631" formatCode="General">
                  <c:v>35.420900000000003</c:v>
                </c:pt>
                <c:pt idx="52632" formatCode="General">
                  <c:v>35.421599999999998</c:v>
                </c:pt>
                <c:pt idx="52633" formatCode="General">
                  <c:v>35.4223</c:v>
                </c:pt>
                <c:pt idx="52634" formatCode="General">
                  <c:v>35.423000000000002</c:v>
                </c:pt>
                <c:pt idx="52635" formatCode="General">
                  <c:v>35.4236</c:v>
                </c:pt>
                <c:pt idx="52636" formatCode="General">
                  <c:v>35.424300000000002</c:v>
                </c:pt>
                <c:pt idx="52637" formatCode="General">
                  <c:v>35.424999999999997</c:v>
                </c:pt>
                <c:pt idx="52638" formatCode="General">
                  <c:v>35.425600000000003</c:v>
                </c:pt>
                <c:pt idx="52639" formatCode="General">
                  <c:v>35.426299999999998</c:v>
                </c:pt>
                <c:pt idx="52640" formatCode="General">
                  <c:v>35.427</c:v>
                </c:pt>
                <c:pt idx="52641" formatCode="General">
                  <c:v>35.427700000000002</c:v>
                </c:pt>
                <c:pt idx="52642" formatCode="General">
                  <c:v>35.4283</c:v>
                </c:pt>
                <c:pt idx="52643" formatCode="General">
                  <c:v>35.429000000000002</c:v>
                </c:pt>
                <c:pt idx="52644" formatCode="General">
                  <c:v>35.429699999999997</c:v>
                </c:pt>
                <c:pt idx="52645" formatCode="General">
                  <c:v>35.430399999999999</c:v>
                </c:pt>
                <c:pt idx="52646" formatCode="General">
                  <c:v>35.430999999999997</c:v>
                </c:pt>
                <c:pt idx="52647" formatCode="General">
                  <c:v>35.431699999999999</c:v>
                </c:pt>
                <c:pt idx="52648" formatCode="General">
                  <c:v>35.432400000000001</c:v>
                </c:pt>
                <c:pt idx="52649" formatCode="General">
                  <c:v>35.433</c:v>
                </c:pt>
                <c:pt idx="52650" formatCode="General">
                  <c:v>35.433700000000002</c:v>
                </c:pt>
                <c:pt idx="52651" formatCode="General">
                  <c:v>35.434399999999997</c:v>
                </c:pt>
                <c:pt idx="52652" formatCode="General">
                  <c:v>35.435099999999998</c:v>
                </c:pt>
                <c:pt idx="52653" formatCode="General">
                  <c:v>35.435699999999997</c:v>
                </c:pt>
                <c:pt idx="52654" formatCode="General">
                  <c:v>35.436399999999999</c:v>
                </c:pt>
                <c:pt idx="52655" formatCode="General">
                  <c:v>35.437100000000001</c:v>
                </c:pt>
                <c:pt idx="52656" formatCode="General">
                  <c:v>35.437800000000003</c:v>
                </c:pt>
                <c:pt idx="52657" formatCode="General">
                  <c:v>35.438400000000001</c:v>
                </c:pt>
                <c:pt idx="52658" formatCode="General">
                  <c:v>35.439100000000003</c:v>
                </c:pt>
                <c:pt idx="52659" formatCode="General">
                  <c:v>35.439799999999998</c:v>
                </c:pt>
                <c:pt idx="52660" formatCode="General">
                  <c:v>35.4405</c:v>
                </c:pt>
                <c:pt idx="52661" formatCode="General">
                  <c:v>35.441099999999999</c:v>
                </c:pt>
                <c:pt idx="52662" formatCode="General">
                  <c:v>35.441800000000001</c:v>
                </c:pt>
                <c:pt idx="52663" formatCode="General">
                  <c:v>35.442500000000003</c:v>
                </c:pt>
                <c:pt idx="52664" formatCode="General">
                  <c:v>35.443100000000001</c:v>
                </c:pt>
                <c:pt idx="52665" formatCode="General">
                  <c:v>35.443800000000003</c:v>
                </c:pt>
                <c:pt idx="52666" formatCode="General">
                  <c:v>35.444499999999998</c:v>
                </c:pt>
                <c:pt idx="52667" formatCode="General">
                  <c:v>35.4452</c:v>
                </c:pt>
                <c:pt idx="52668" formatCode="General">
                  <c:v>35.445799999999998</c:v>
                </c:pt>
                <c:pt idx="52669" formatCode="General">
                  <c:v>35.4465</c:v>
                </c:pt>
                <c:pt idx="52670" formatCode="General">
                  <c:v>35.447200000000002</c:v>
                </c:pt>
                <c:pt idx="52671" formatCode="General">
                  <c:v>35.447899999999997</c:v>
                </c:pt>
                <c:pt idx="52672" formatCode="General">
                  <c:v>35.448500000000003</c:v>
                </c:pt>
                <c:pt idx="52673" formatCode="General">
                  <c:v>35.449199999999998</c:v>
                </c:pt>
                <c:pt idx="52674" formatCode="General">
                  <c:v>35.4499</c:v>
                </c:pt>
                <c:pt idx="52675" formatCode="General">
                  <c:v>35.450499999999998</c:v>
                </c:pt>
                <c:pt idx="52676" formatCode="General">
                  <c:v>35.4512</c:v>
                </c:pt>
                <c:pt idx="52677" formatCode="General">
                  <c:v>35.451900000000002</c:v>
                </c:pt>
                <c:pt idx="52678" formatCode="General">
                  <c:v>35.452599999999997</c:v>
                </c:pt>
                <c:pt idx="52679" formatCode="General">
                  <c:v>35.453200000000002</c:v>
                </c:pt>
                <c:pt idx="52680" formatCode="General">
                  <c:v>35.453899999999997</c:v>
                </c:pt>
                <c:pt idx="52681" formatCode="General">
                  <c:v>35.454599999999999</c:v>
                </c:pt>
                <c:pt idx="52682" formatCode="General">
                  <c:v>35.455300000000001</c:v>
                </c:pt>
                <c:pt idx="52683" formatCode="General">
                  <c:v>35.4559</c:v>
                </c:pt>
                <c:pt idx="52684" formatCode="General">
                  <c:v>35.456600000000002</c:v>
                </c:pt>
                <c:pt idx="52685" formatCode="General">
                  <c:v>35.457299999999996</c:v>
                </c:pt>
                <c:pt idx="52686" formatCode="General">
                  <c:v>35.457900000000002</c:v>
                </c:pt>
                <c:pt idx="52687" formatCode="General">
                  <c:v>35.458599999999997</c:v>
                </c:pt>
                <c:pt idx="52688" formatCode="General">
                  <c:v>35.459299999999999</c:v>
                </c:pt>
                <c:pt idx="52689" formatCode="General">
                  <c:v>35.46</c:v>
                </c:pt>
                <c:pt idx="52690" formatCode="General">
                  <c:v>35.460599999999999</c:v>
                </c:pt>
                <c:pt idx="52691" formatCode="General">
                  <c:v>35.461300000000001</c:v>
                </c:pt>
                <c:pt idx="52692" formatCode="General">
                  <c:v>35.462000000000003</c:v>
                </c:pt>
                <c:pt idx="52693" formatCode="General">
                  <c:v>35.462699999999998</c:v>
                </c:pt>
                <c:pt idx="52694" formatCode="General">
                  <c:v>35.463299999999997</c:v>
                </c:pt>
                <c:pt idx="52695" formatCode="General">
                  <c:v>35.463999999999999</c:v>
                </c:pt>
                <c:pt idx="52696" formatCode="General">
                  <c:v>35.464700000000001</c:v>
                </c:pt>
                <c:pt idx="52697" formatCode="General">
                  <c:v>35.465400000000002</c:v>
                </c:pt>
                <c:pt idx="52698" formatCode="General">
                  <c:v>35.466000000000001</c:v>
                </c:pt>
                <c:pt idx="52699" formatCode="General">
                  <c:v>35.466700000000003</c:v>
                </c:pt>
                <c:pt idx="52700" formatCode="General">
                  <c:v>35.467399999999998</c:v>
                </c:pt>
                <c:pt idx="52701" formatCode="General">
                  <c:v>35.468000000000004</c:v>
                </c:pt>
                <c:pt idx="52702" formatCode="General">
                  <c:v>35.468699999999998</c:v>
                </c:pt>
                <c:pt idx="52703" formatCode="General">
                  <c:v>35.4694</c:v>
                </c:pt>
                <c:pt idx="52704" formatCode="General">
                  <c:v>35.470100000000002</c:v>
                </c:pt>
                <c:pt idx="52705" formatCode="General">
                  <c:v>35.470700000000001</c:v>
                </c:pt>
                <c:pt idx="52706" formatCode="General">
                  <c:v>35.471400000000003</c:v>
                </c:pt>
                <c:pt idx="52707" formatCode="General">
                  <c:v>35.472099999999998</c:v>
                </c:pt>
                <c:pt idx="52708" formatCode="General">
                  <c:v>35.472799999999999</c:v>
                </c:pt>
                <c:pt idx="52709" formatCode="General">
                  <c:v>35.473399999999998</c:v>
                </c:pt>
                <c:pt idx="52710" formatCode="General">
                  <c:v>35.4741</c:v>
                </c:pt>
                <c:pt idx="52711" formatCode="General">
                  <c:v>35.474800000000002</c:v>
                </c:pt>
                <c:pt idx="52712" formatCode="General">
                  <c:v>35.4754</c:v>
                </c:pt>
                <c:pt idx="52713" formatCode="General">
                  <c:v>35.476100000000002</c:v>
                </c:pt>
              </c:numCache>
            </c:numRef>
          </c:xVal>
          <c:yVal>
            <c:numRef>
              <c:f>approach!$X$9:$X$52722</c:f>
              <c:numCache>
                <c:formatCode>0.00E+00</c:formatCode>
                <c:ptCount val="52714"/>
                <c:pt idx="0" formatCode="General">
                  <c:v>0</c:v>
                </c:pt>
                <c:pt idx="1">
                  <c:v>-6.9043999999999998E-3</c:v>
                </c:pt>
                <c:pt idx="2" formatCode="General">
                  <c:v>-2.8051800000000002E-2</c:v>
                </c:pt>
                <c:pt idx="3" formatCode="General">
                  <c:v>-6.4123899999999998E-2</c:v>
                </c:pt>
                <c:pt idx="4" formatCode="General">
                  <c:v>-0.11541999999999999</c:v>
                </c:pt>
                <c:pt idx="5" formatCode="General">
                  <c:v>-0.18190200000000001</c:v>
                </c:pt>
                <c:pt idx="6" formatCode="General">
                  <c:v>-0.26321299999999997</c:v>
                </c:pt>
                <c:pt idx="7" formatCode="General">
                  <c:v>-0.35865900000000001</c:v>
                </c:pt>
                <c:pt idx="8" formatCode="General">
                  <c:v>-0.46734799999999999</c:v>
                </c:pt>
                <c:pt idx="9" formatCode="General">
                  <c:v>-0.588175</c:v>
                </c:pt>
                <c:pt idx="10" formatCode="General">
                  <c:v>-0.71982599999999997</c:v>
                </c:pt>
                <c:pt idx="11" formatCode="General">
                  <c:v>-0.86086200000000002</c:v>
                </c:pt>
                <c:pt idx="12" formatCode="General">
                  <c:v>-1.0097700000000001</c:v>
                </c:pt>
                <c:pt idx="13" formatCode="General">
                  <c:v>-1.1649799999999999</c:v>
                </c:pt>
                <c:pt idx="14" formatCode="General">
                  <c:v>-1.3249</c:v>
                </c:pt>
                <c:pt idx="15" formatCode="General">
                  <c:v>-1.4879599999999999</c:v>
                </c:pt>
                <c:pt idx="16" formatCode="General">
                  <c:v>-1.6526400000000001</c:v>
                </c:pt>
                <c:pt idx="17" formatCode="General">
                  <c:v>-1.8174999999999999</c:v>
                </c:pt>
                <c:pt idx="18" formatCode="General">
                  <c:v>-1.9812099999999999</c:v>
                </c:pt>
                <c:pt idx="19" formatCode="General">
                  <c:v>-2.1425399999999999</c:v>
                </c:pt>
                <c:pt idx="20" formatCode="General">
                  <c:v>-2.30044</c:v>
                </c:pt>
                <c:pt idx="21" formatCode="General">
                  <c:v>-2.4539599999999999</c:v>
                </c:pt>
                <c:pt idx="22" formatCode="General">
                  <c:v>-2.6023200000000002</c:v>
                </c:pt>
                <c:pt idx="23" formatCode="General">
                  <c:v>-2.7449300000000001</c:v>
                </c:pt>
                <c:pt idx="24" formatCode="General">
                  <c:v>-2.88131</c:v>
                </c:pt>
                <c:pt idx="25" formatCode="General">
                  <c:v>-3.0111699999999999</c:v>
                </c:pt>
                <c:pt idx="26" formatCode="General">
                  <c:v>-3.13435</c:v>
                </c:pt>
                <c:pt idx="27" formatCode="General">
                  <c:v>-3.2508599999999999</c:v>
                </c:pt>
                <c:pt idx="28" formatCode="General">
                  <c:v>-3.3607800000000001</c:v>
                </c:pt>
                <c:pt idx="29" formatCode="General">
                  <c:v>-3.4643700000000002</c:v>
                </c:pt>
                <c:pt idx="30" formatCode="General">
                  <c:v>-3.5619499999999999</c:v>
                </c:pt>
                <c:pt idx="31" formatCode="General">
                  <c:v>-3.6539299999999999</c:v>
                </c:pt>
                <c:pt idx="32" formatCode="General">
                  <c:v>-3.7407900000000001</c:v>
                </c:pt>
                <c:pt idx="33" formatCode="General">
                  <c:v>-3.8230900000000001</c:v>
                </c:pt>
                <c:pt idx="34" formatCode="General">
                  <c:v>-3.9013800000000001</c:v>
                </c:pt>
                <c:pt idx="35" formatCode="General">
                  <c:v>-3.9762599999999999</c:v>
                </c:pt>
                <c:pt idx="36" formatCode="General">
                  <c:v>-4.0483200000000004</c:v>
                </c:pt>
                <c:pt idx="37" formatCode="General">
                  <c:v>-4.1181700000000001</c:v>
                </c:pt>
                <c:pt idx="38" formatCode="General">
                  <c:v>-4.1863700000000001</c:v>
                </c:pt>
                <c:pt idx="39" formatCode="General">
                  <c:v>-4.2534599999999996</c:v>
                </c:pt>
                <c:pt idx="40" formatCode="General">
                  <c:v>-4.3199500000000004</c:v>
                </c:pt>
                <c:pt idx="41" formatCode="General">
                  <c:v>-4.3862899999999998</c:v>
                </c:pt>
                <c:pt idx="42" formatCode="General">
                  <c:v>-4.4528800000000004</c:v>
                </c:pt>
                <c:pt idx="43" formatCode="General">
                  <c:v>-4.52006</c:v>
                </c:pt>
                <c:pt idx="44" formatCode="General">
                  <c:v>-4.5881100000000004</c:v>
                </c:pt>
                <c:pt idx="45" formatCode="General">
                  <c:v>-4.6572399999999998</c:v>
                </c:pt>
                <c:pt idx="46" formatCode="General">
                  <c:v>-4.7276300000000004</c:v>
                </c:pt>
                <c:pt idx="47" formatCode="General">
                  <c:v>-4.7993399999999999</c:v>
                </c:pt>
                <c:pt idx="48" formatCode="General">
                  <c:v>-4.8724400000000001</c:v>
                </c:pt>
                <c:pt idx="49" formatCode="General">
                  <c:v>-4.9468899999999998</c:v>
                </c:pt>
                <c:pt idx="50" formatCode="General">
                  <c:v>-5.02264</c:v>
                </c:pt>
                <c:pt idx="51" formatCode="General">
                  <c:v>-5.0995499999999998</c:v>
                </c:pt>
                <c:pt idx="52" formatCode="General">
                  <c:v>-5.1774899999999997</c:v>
                </c:pt>
                <c:pt idx="53" formatCode="General">
                  <c:v>-5.2562600000000002</c:v>
                </c:pt>
                <c:pt idx="54" formatCode="General">
                  <c:v>-5.3356599999999998</c:v>
                </c:pt>
                <c:pt idx="55" formatCode="General">
                  <c:v>-5.4154499999999999</c:v>
                </c:pt>
                <c:pt idx="56" formatCode="General">
                  <c:v>-5.4953700000000003</c:v>
                </c:pt>
                <c:pt idx="57" formatCode="General">
                  <c:v>-5.5751900000000001</c:v>
                </c:pt>
                <c:pt idx="58" formatCode="General">
                  <c:v>-5.6546200000000004</c:v>
                </c:pt>
                <c:pt idx="59" formatCode="General">
                  <c:v>-5.7334300000000002</c:v>
                </c:pt>
                <c:pt idx="60" formatCode="General">
                  <c:v>-5.8113700000000001</c:v>
                </c:pt>
                <c:pt idx="61" formatCode="General">
                  <c:v>-5.8882000000000003</c:v>
                </c:pt>
                <c:pt idx="62" formatCode="General">
                  <c:v>-5.9637099999999998</c:v>
                </c:pt>
                <c:pt idx="63" formatCode="General">
                  <c:v>-6.0376799999999999</c:v>
                </c:pt>
                <c:pt idx="64" formatCode="General">
                  <c:v>-6.1099500000000004</c:v>
                </c:pt>
                <c:pt idx="65" formatCode="General">
                  <c:v>-6.1803699999999999</c:v>
                </c:pt>
                <c:pt idx="66" formatCode="General">
                  <c:v>-6.2487899999999996</c:v>
                </c:pt>
                <c:pt idx="67" formatCode="General">
                  <c:v>-6.3151200000000003</c:v>
                </c:pt>
                <c:pt idx="68" formatCode="General">
                  <c:v>-6.37927</c:v>
                </c:pt>
                <c:pt idx="69" formatCode="General">
                  <c:v>-6.4412000000000003</c:v>
                </c:pt>
                <c:pt idx="70" formatCode="General">
                  <c:v>-6.5008600000000003</c:v>
                </c:pt>
                <c:pt idx="71" formatCode="General">
                  <c:v>-6.5582399999999996</c:v>
                </c:pt>
                <c:pt idx="72" formatCode="General">
                  <c:v>-6.6133600000000001</c:v>
                </c:pt>
                <c:pt idx="73" formatCode="General">
                  <c:v>-6.6662499999999998</c:v>
                </c:pt>
                <c:pt idx="74" formatCode="General">
                  <c:v>-6.7169400000000001</c:v>
                </c:pt>
                <c:pt idx="75" formatCode="General">
                  <c:v>-6.7655099999999999</c:v>
                </c:pt>
                <c:pt idx="76" formatCode="General">
                  <c:v>-6.8120099999999999</c:v>
                </c:pt>
                <c:pt idx="77" formatCode="General">
                  <c:v>-6.8565100000000001</c:v>
                </c:pt>
                <c:pt idx="78" formatCode="General">
                  <c:v>-6.8991199999999999</c:v>
                </c:pt>
                <c:pt idx="79" formatCode="General">
                  <c:v>-6.9398999999999997</c:v>
                </c:pt>
                <c:pt idx="80" formatCode="General">
                  <c:v>-6.9789500000000002</c:v>
                </c:pt>
                <c:pt idx="81" formatCode="General">
                  <c:v>-7.0163599999999997</c:v>
                </c:pt>
                <c:pt idx="82" formatCode="General">
                  <c:v>-7.0522</c:v>
                </c:pt>
                <c:pt idx="83" formatCode="General">
                  <c:v>-7.08657</c:v>
                </c:pt>
                <c:pt idx="84" formatCode="General">
                  <c:v>-7.1195199999999996</c:v>
                </c:pt>
                <c:pt idx="85" formatCode="General">
                  <c:v>-7.1511399999999998</c:v>
                </c:pt>
                <c:pt idx="86" formatCode="General">
                  <c:v>-7.1814799999999996</c:v>
                </c:pt>
                <c:pt idx="87" formatCode="General">
                  <c:v>-7.2105800000000002</c:v>
                </c:pt>
                <c:pt idx="88" formatCode="General">
                  <c:v>-7.2385000000000002</c:v>
                </c:pt>
                <c:pt idx="89" formatCode="General">
                  <c:v>-7.26525</c:v>
                </c:pt>
                <c:pt idx="90" formatCode="General">
                  <c:v>-7.2908600000000003</c:v>
                </c:pt>
                <c:pt idx="91" formatCode="General">
                  <c:v>-7.3153499999999996</c:v>
                </c:pt>
                <c:pt idx="92" formatCode="General">
                  <c:v>-7.3387099999999998</c:v>
                </c:pt>
                <c:pt idx="93" formatCode="General">
                  <c:v>-7.3609499999999999</c:v>
                </c:pt>
                <c:pt idx="94" formatCode="General">
                  <c:v>-7.3820499999999996</c:v>
                </c:pt>
                <c:pt idx="95" formatCode="General">
                  <c:v>-7.4020000000000001</c:v>
                </c:pt>
                <c:pt idx="96" formatCode="General">
                  <c:v>-7.4207599999999996</c:v>
                </c:pt>
                <c:pt idx="97" formatCode="General">
                  <c:v>-7.4382999999999999</c:v>
                </c:pt>
                <c:pt idx="98" formatCode="General">
                  <c:v>-7.4546099999999997</c:v>
                </c:pt>
                <c:pt idx="99" formatCode="General">
                  <c:v>-7.4696199999999999</c:v>
                </c:pt>
                <c:pt idx="100" formatCode="General">
                  <c:v>-7.48332</c:v>
                </c:pt>
                <c:pt idx="101" formatCode="General">
                  <c:v>-7.49566</c:v>
                </c:pt>
                <c:pt idx="102" formatCode="General">
                  <c:v>-7.5065999999999997</c:v>
                </c:pt>
                <c:pt idx="103" formatCode="General">
                  <c:v>-7.5161100000000003</c:v>
                </c:pt>
                <c:pt idx="104" formatCode="General">
                  <c:v>-7.5241300000000004</c:v>
                </c:pt>
                <c:pt idx="105" formatCode="General">
                  <c:v>-7.53064</c:v>
                </c:pt>
                <c:pt idx="106" formatCode="General">
                  <c:v>-7.5355999999999996</c:v>
                </c:pt>
                <c:pt idx="107" formatCode="General">
                  <c:v>-7.5389999999999997</c:v>
                </c:pt>
                <c:pt idx="108" formatCode="General">
                  <c:v>-7.5407900000000003</c:v>
                </c:pt>
                <c:pt idx="109" formatCode="General">
                  <c:v>-7.5409699999999997</c:v>
                </c:pt>
                <c:pt idx="110" formatCode="General">
                  <c:v>-7.5395000000000003</c:v>
                </c:pt>
                <c:pt idx="111" formatCode="General">
                  <c:v>-7.5363800000000003</c:v>
                </c:pt>
                <c:pt idx="112" formatCode="General">
                  <c:v>-7.5316000000000001</c:v>
                </c:pt>
                <c:pt idx="113" formatCode="General">
                  <c:v>-7.52515</c:v>
                </c:pt>
                <c:pt idx="114" formatCode="General">
                  <c:v>-7.5170300000000001</c:v>
                </c:pt>
                <c:pt idx="115" formatCode="General">
                  <c:v>-7.50725</c:v>
                </c:pt>
                <c:pt idx="116" formatCode="General">
                  <c:v>-7.4958099999999996</c:v>
                </c:pt>
                <c:pt idx="117" formatCode="General">
                  <c:v>-7.4827199999999996</c:v>
                </c:pt>
                <c:pt idx="118" formatCode="General">
                  <c:v>-7.4679799999999998</c:v>
                </c:pt>
                <c:pt idx="119" formatCode="General">
                  <c:v>-7.4516200000000001</c:v>
                </c:pt>
                <c:pt idx="120" formatCode="General">
                  <c:v>-7.4336500000000001</c:v>
                </c:pt>
                <c:pt idx="121" formatCode="General">
                  <c:v>-7.4140899999999998</c:v>
                </c:pt>
                <c:pt idx="122" formatCode="General">
                  <c:v>-7.3929499999999999</c:v>
                </c:pt>
                <c:pt idx="123" formatCode="General">
                  <c:v>-7.37026</c:v>
                </c:pt>
                <c:pt idx="124" formatCode="General">
                  <c:v>-7.3460299999999998</c:v>
                </c:pt>
                <c:pt idx="125" formatCode="General">
                  <c:v>-7.3202800000000003</c:v>
                </c:pt>
                <c:pt idx="126" formatCode="General">
                  <c:v>-7.2930400000000004</c:v>
                </c:pt>
                <c:pt idx="127" formatCode="General">
                  <c:v>-7.2643300000000002</c:v>
                </c:pt>
                <c:pt idx="128" formatCode="General">
                  <c:v>-7.2341600000000001</c:v>
                </c:pt>
                <c:pt idx="129" formatCode="General">
                  <c:v>-7.2025499999999996</c:v>
                </c:pt>
                <c:pt idx="130" formatCode="General">
                  <c:v>-7.1695200000000003</c:v>
                </c:pt>
                <c:pt idx="131" formatCode="General">
                  <c:v>-7.1350800000000003</c:v>
                </c:pt>
                <c:pt idx="132" formatCode="General">
                  <c:v>-7.0992499999999996</c:v>
                </c:pt>
                <c:pt idx="133" formatCode="General">
                  <c:v>-7.0620399999999997</c:v>
                </c:pt>
                <c:pt idx="134" formatCode="General">
                  <c:v>-7.0234699999999997</c:v>
                </c:pt>
                <c:pt idx="135" formatCode="General">
                  <c:v>-6.9835399999999996</c:v>
                </c:pt>
                <c:pt idx="136" formatCode="General">
                  <c:v>-6.9422699999999997</c:v>
                </c:pt>
                <c:pt idx="137" formatCode="General">
                  <c:v>-6.8996700000000004</c:v>
                </c:pt>
                <c:pt idx="138" formatCode="General">
                  <c:v>-6.8557300000000003</c:v>
                </c:pt>
                <c:pt idx="139" formatCode="General">
                  <c:v>-6.8104699999999996</c:v>
                </c:pt>
                <c:pt idx="140" formatCode="General">
                  <c:v>-6.7638999999999996</c:v>
                </c:pt>
                <c:pt idx="141" formatCode="General">
                  <c:v>-6.7160299999999999</c:v>
                </c:pt>
                <c:pt idx="142" formatCode="General">
                  <c:v>-6.6668500000000002</c:v>
                </c:pt>
                <c:pt idx="143" formatCode="General">
                  <c:v>-6.6163800000000004</c:v>
                </c:pt>
                <c:pt idx="144" formatCode="General">
                  <c:v>-6.5646100000000001</c:v>
                </c:pt>
                <c:pt idx="145" formatCode="General">
                  <c:v>-6.5115499999999997</c:v>
                </c:pt>
                <c:pt idx="146" formatCode="General">
                  <c:v>-6.4572000000000003</c:v>
                </c:pt>
                <c:pt idx="147" formatCode="General">
                  <c:v>-6.4015899999999997</c:v>
                </c:pt>
                <c:pt idx="148" formatCode="General">
                  <c:v>-6.3447100000000001</c:v>
                </c:pt>
                <c:pt idx="149" formatCode="General">
                  <c:v>-6.2865599999999997</c:v>
                </c:pt>
                <c:pt idx="150" formatCode="General">
                  <c:v>-6.22715</c:v>
                </c:pt>
                <c:pt idx="151" formatCode="General">
                  <c:v>-6.1665000000000001</c:v>
                </c:pt>
                <c:pt idx="152" formatCode="General">
                  <c:v>-6.1045999999999996</c:v>
                </c:pt>
                <c:pt idx="153" formatCode="General">
                  <c:v>-6.04148</c:v>
                </c:pt>
                <c:pt idx="154" formatCode="General">
                  <c:v>-5.9771299999999998</c:v>
                </c:pt>
                <c:pt idx="155" formatCode="General">
                  <c:v>-5.9115900000000003</c:v>
                </c:pt>
                <c:pt idx="156" formatCode="General">
                  <c:v>-5.8448399999999996</c:v>
                </c:pt>
                <c:pt idx="157" formatCode="General">
                  <c:v>-5.77691</c:v>
                </c:pt>
                <c:pt idx="158" formatCode="General">
                  <c:v>-5.7077999999999998</c:v>
                </c:pt>
                <c:pt idx="159" formatCode="General">
                  <c:v>-5.6375400000000004</c:v>
                </c:pt>
                <c:pt idx="160" formatCode="General">
                  <c:v>-5.5661399999999999</c:v>
                </c:pt>
                <c:pt idx="161" formatCode="General">
                  <c:v>-5.4936199999999999</c:v>
                </c:pt>
                <c:pt idx="162" formatCode="General">
                  <c:v>-5.4199900000000003</c:v>
                </c:pt>
                <c:pt idx="163" formatCode="General">
                  <c:v>-5.3452599999999997</c:v>
                </c:pt>
                <c:pt idx="164" formatCode="General">
                  <c:v>-5.2694599999999996</c:v>
                </c:pt>
                <c:pt idx="165" formatCode="General">
                  <c:v>-5.1925999999999997</c:v>
                </c:pt>
                <c:pt idx="166" formatCode="General">
                  <c:v>-5.1147099999999996</c:v>
                </c:pt>
                <c:pt idx="167" formatCode="General">
                  <c:v>-5.0357900000000004</c:v>
                </c:pt>
                <c:pt idx="168" formatCode="General">
                  <c:v>-4.9558799999999996</c:v>
                </c:pt>
                <c:pt idx="169" formatCode="General">
                  <c:v>-4.8749799999999999</c:v>
                </c:pt>
                <c:pt idx="170" formatCode="General">
                  <c:v>-4.79312</c:v>
                </c:pt>
                <c:pt idx="171" formatCode="General">
                  <c:v>-4.7103200000000003</c:v>
                </c:pt>
                <c:pt idx="172" formatCode="General">
                  <c:v>-4.6265799999999997</c:v>
                </c:pt>
                <c:pt idx="173" formatCode="General">
                  <c:v>-4.5419400000000003</c:v>
                </c:pt>
                <c:pt idx="174" formatCode="General">
                  <c:v>-4.45641</c:v>
                </c:pt>
                <c:pt idx="175" formatCode="General">
                  <c:v>-4.3700200000000002</c:v>
                </c:pt>
                <c:pt idx="176" formatCode="General">
                  <c:v>-4.2827700000000002</c:v>
                </c:pt>
                <c:pt idx="177" formatCode="General">
                  <c:v>-4.1947000000000001</c:v>
                </c:pt>
                <c:pt idx="178" formatCode="General">
                  <c:v>-4.10581</c:v>
                </c:pt>
                <c:pt idx="179" formatCode="General">
                  <c:v>-4.0161199999999999</c:v>
                </c:pt>
                <c:pt idx="180" formatCode="General">
                  <c:v>-3.9256700000000002</c:v>
                </c:pt>
                <c:pt idx="181" formatCode="General">
                  <c:v>-3.83446</c:v>
                </c:pt>
                <c:pt idx="182" formatCode="General">
                  <c:v>-3.7425199999999998</c:v>
                </c:pt>
                <c:pt idx="183" formatCode="General">
                  <c:v>-3.6498699999999999</c:v>
                </c:pt>
                <c:pt idx="184" formatCode="General">
                  <c:v>-3.5565099999999998</c:v>
                </c:pt>
                <c:pt idx="185" formatCode="General">
                  <c:v>-3.4624600000000001</c:v>
                </c:pt>
                <c:pt idx="186" formatCode="General">
                  <c:v>-3.36775</c:v>
                </c:pt>
                <c:pt idx="187" formatCode="General">
                  <c:v>-3.2723900000000001</c:v>
                </c:pt>
                <c:pt idx="188" formatCode="General">
                  <c:v>-3.1764199999999998</c:v>
                </c:pt>
                <c:pt idx="189" formatCode="General">
                  <c:v>-3.0798399999999999</c:v>
                </c:pt>
                <c:pt idx="190" formatCode="General">
                  <c:v>-2.9826700000000002</c:v>
                </c:pt>
                <c:pt idx="191" formatCode="General">
                  <c:v>-2.8849399999999998</c:v>
                </c:pt>
                <c:pt idx="192" formatCode="General">
                  <c:v>-2.7866399999999998</c:v>
                </c:pt>
                <c:pt idx="193" formatCode="General">
                  <c:v>-2.6878099999999998</c:v>
                </c:pt>
                <c:pt idx="194" formatCode="General">
                  <c:v>-2.5884800000000001</c:v>
                </c:pt>
                <c:pt idx="195" formatCode="General">
                  <c:v>-2.4886499999999998</c:v>
                </c:pt>
                <c:pt idx="196" formatCode="General">
                  <c:v>-2.38836</c:v>
                </c:pt>
                <c:pt idx="197" formatCode="General">
                  <c:v>-2.28762</c:v>
                </c:pt>
                <c:pt idx="198" formatCode="General">
                  <c:v>-2.1864400000000002</c:v>
                </c:pt>
                <c:pt idx="199" formatCode="General">
                  <c:v>-2.0848399999999998</c:v>
                </c:pt>
                <c:pt idx="200" formatCode="General">
                  <c:v>-1.9828600000000001</c:v>
                </c:pt>
                <c:pt idx="201" formatCode="General">
                  <c:v>-1.8805000000000001</c:v>
                </c:pt>
                <c:pt idx="202" formatCode="General">
                  <c:v>-1.7778</c:v>
                </c:pt>
                <c:pt idx="203" formatCode="General">
                  <c:v>-1.6747799999999999</c:v>
                </c:pt>
                <c:pt idx="204" formatCode="General">
                  <c:v>-1.57145</c:v>
                </c:pt>
                <c:pt idx="205" formatCode="General">
                  <c:v>-1.46783</c:v>
                </c:pt>
                <c:pt idx="206" formatCode="General">
                  <c:v>-1.3639300000000001</c:v>
                </c:pt>
                <c:pt idx="207" formatCode="General">
                  <c:v>-1.25979</c:v>
                </c:pt>
                <c:pt idx="208" formatCode="General">
                  <c:v>-1.15543</c:v>
                </c:pt>
                <c:pt idx="209" formatCode="General">
                  <c:v>-1.05088</c:v>
                </c:pt>
                <c:pt idx="210" formatCode="General">
                  <c:v>-0.94614500000000001</c:v>
                </c:pt>
                <c:pt idx="211" formatCode="General">
                  <c:v>-0.84125899999999998</c:v>
                </c:pt>
                <c:pt idx="212" formatCode="General">
                  <c:v>-0.736232</c:v>
                </c:pt>
                <c:pt idx="213" formatCode="General">
                  <c:v>-0.63108600000000004</c:v>
                </c:pt>
                <c:pt idx="214" formatCode="General">
                  <c:v>-0.52584600000000004</c:v>
                </c:pt>
                <c:pt idx="215" formatCode="General">
                  <c:v>-0.42053800000000002</c:v>
                </c:pt>
                <c:pt idx="216" formatCode="General">
                  <c:v>-0.31518600000000002</c:v>
                </c:pt>
                <c:pt idx="217" formatCode="General">
                  <c:v>-0.20981</c:v>
                </c:pt>
                <c:pt idx="218" formatCode="General">
                  <c:v>-0.10442800000000001</c:v>
                </c:pt>
                <c:pt idx="219">
                  <c:v>9.4284100000000003E-4</c:v>
                </c:pt>
                <c:pt idx="220" formatCode="General">
                  <c:v>0.106283</c:v>
                </c:pt>
                <c:pt idx="221" formatCode="General">
                  <c:v>0.211566</c:v>
                </c:pt>
                <c:pt idx="222" formatCode="General">
                  <c:v>0.31676500000000002</c:v>
                </c:pt>
                <c:pt idx="223" formatCode="General">
                  <c:v>0.42186000000000001</c:v>
                </c:pt>
                <c:pt idx="224" formatCode="General">
                  <c:v>0.52683500000000005</c:v>
                </c:pt>
                <c:pt idx="225" formatCode="General">
                  <c:v>0.63167300000000004</c:v>
                </c:pt>
                <c:pt idx="226" formatCode="General">
                  <c:v>0.73634699999999997</c:v>
                </c:pt>
                <c:pt idx="227" formatCode="General">
                  <c:v>0.84083300000000005</c:v>
                </c:pt>
                <c:pt idx="228" formatCode="General">
                  <c:v>0.945106</c:v>
                </c:pt>
                <c:pt idx="229" formatCode="General">
                  <c:v>1.04915</c:v>
                </c:pt>
                <c:pt idx="230" formatCode="General">
                  <c:v>1.1529400000000001</c:v>
                </c:pt>
                <c:pt idx="231" formatCode="General">
                  <c:v>1.2564599999999999</c:v>
                </c:pt>
                <c:pt idx="232" formatCode="General">
                  <c:v>1.3596999999999999</c:v>
                </c:pt>
                <c:pt idx="233" formatCode="General">
                  <c:v>1.4626300000000001</c:v>
                </c:pt>
                <c:pt idx="234" formatCode="General">
                  <c:v>1.5652200000000001</c:v>
                </c:pt>
                <c:pt idx="235" formatCode="General">
                  <c:v>1.6674500000000001</c:v>
                </c:pt>
                <c:pt idx="236" formatCode="General">
                  <c:v>1.7693099999999999</c:v>
                </c:pt>
                <c:pt idx="237" formatCode="General">
                  <c:v>1.87077</c:v>
                </c:pt>
                <c:pt idx="238" formatCode="General">
                  <c:v>1.9718199999999999</c:v>
                </c:pt>
                <c:pt idx="239" formatCode="General">
                  <c:v>2.0724399999999998</c:v>
                </c:pt>
                <c:pt idx="240" formatCode="General">
                  <c:v>2.1726000000000001</c:v>
                </c:pt>
                <c:pt idx="241" formatCode="General">
                  <c:v>2.2722899999999999</c:v>
                </c:pt>
                <c:pt idx="242" formatCode="General">
                  <c:v>2.37148</c:v>
                </c:pt>
                <c:pt idx="243" formatCode="General">
                  <c:v>2.4701599999999999</c:v>
                </c:pt>
                <c:pt idx="244" formatCode="General">
                  <c:v>2.5682900000000002</c:v>
                </c:pt>
                <c:pt idx="245" formatCode="General">
                  <c:v>2.66588</c:v>
                </c:pt>
                <c:pt idx="246" formatCode="General">
                  <c:v>2.7629000000000001</c:v>
                </c:pt>
                <c:pt idx="247" formatCode="General">
                  <c:v>2.8593299999999999</c:v>
                </c:pt>
                <c:pt idx="248" formatCode="General">
                  <c:v>2.9551400000000001</c:v>
                </c:pt>
                <c:pt idx="249" formatCode="General">
                  <c:v>3.0503200000000001</c:v>
                </c:pt>
                <c:pt idx="250" formatCode="General">
                  <c:v>3.1448399999999999</c:v>
                </c:pt>
                <c:pt idx="251" formatCode="General">
                  <c:v>3.2386900000000001</c:v>
                </c:pt>
                <c:pt idx="252" formatCode="General">
                  <c:v>3.3318599999999998</c:v>
                </c:pt>
                <c:pt idx="253" formatCode="General">
                  <c:v>3.4243299999999999</c:v>
                </c:pt>
                <c:pt idx="254" formatCode="General">
                  <c:v>3.51607</c:v>
                </c:pt>
                <c:pt idx="255" formatCode="General">
                  <c:v>3.6070700000000002</c:v>
                </c:pt>
                <c:pt idx="256" formatCode="General">
                  <c:v>3.6972999999999998</c:v>
                </c:pt>
                <c:pt idx="257" formatCode="General">
                  <c:v>3.7867500000000001</c:v>
                </c:pt>
                <c:pt idx="258" formatCode="General">
                  <c:v>3.8754</c:v>
                </c:pt>
                <c:pt idx="259" formatCode="General">
                  <c:v>3.9632399999999999</c:v>
                </c:pt>
                <c:pt idx="260" formatCode="General">
                  <c:v>4.0502500000000001</c:v>
                </c:pt>
                <c:pt idx="261" formatCode="General">
                  <c:v>4.1364099999999997</c:v>
                </c:pt>
                <c:pt idx="262" formatCode="General">
                  <c:v>4.2216899999999997</c:v>
                </c:pt>
                <c:pt idx="263" formatCode="General">
                  <c:v>4.3060900000000002</c:v>
                </c:pt>
                <c:pt idx="264" formatCode="General">
                  <c:v>4.3895900000000001</c:v>
                </c:pt>
                <c:pt idx="265" formatCode="General">
                  <c:v>4.4721599999999997</c:v>
                </c:pt>
                <c:pt idx="266" formatCode="General">
                  <c:v>4.5538100000000004</c:v>
                </c:pt>
                <c:pt idx="267" formatCode="General">
                  <c:v>4.6345099999999997</c:v>
                </c:pt>
                <c:pt idx="268" formatCode="General">
                  <c:v>4.7142400000000002</c:v>
                </c:pt>
                <c:pt idx="269" formatCode="General">
                  <c:v>4.7929899999999996</c:v>
                </c:pt>
                <c:pt idx="270" formatCode="General">
                  <c:v>4.87073</c:v>
                </c:pt>
                <c:pt idx="271" formatCode="General">
                  <c:v>4.9474600000000004</c:v>
                </c:pt>
                <c:pt idx="272" formatCode="General">
                  <c:v>5.0231599999999998</c:v>
                </c:pt>
                <c:pt idx="273" formatCode="General">
                  <c:v>5.0978199999999996</c:v>
                </c:pt>
                <c:pt idx="274" formatCode="General">
                  <c:v>5.1714200000000003</c:v>
                </c:pt>
                <c:pt idx="275" formatCode="General">
                  <c:v>5.2439600000000004</c:v>
                </c:pt>
                <c:pt idx="276" formatCode="General">
                  <c:v>5.3154000000000003</c:v>
                </c:pt>
                <c:pt idx="277" formatCode="General">
                  <c:v>5.3857299999999997</c:v>
                </c:pt>
                <c:pt idx="278" formatCode="General">
                  <c:v>5.4549399999999997</c:v>
                </c:pt>
                <c:pt idx="279" formatCode="General">
                  <c:v>5.5230300000000003</c:v>
                </c:pt>
                <c:pt idx="280" formatCode="General">
                  <c:v>5.5899799999999997</c:v>
                </c:pt>
                <c:pt idx="281" formatCode="General">
                  <c:v>5.65578</c:v>
                </c:pt>
                <c:pt idx="282" formatCode="General">
                  <c:v>5.7204100000000002</c:v>
                </c:pt>
                <c:pt idx="283" formatCode="General">
                  <c:v>5.7838599999999998</c:v>
                </c:pt>
                <c:pt idx="284" formatCode="General">
                  <c:v>5.8460999999999999</c:v>
                </c:pt>
                <c:pt idx="285" formatCode="General">
                  <c:v>5.9071400000000001</c:v>
                </c:pt>
                <c:pt idx="286" formatCode="General">
                  <c:v>5.9669600000000003</c:v>
                </c:pt>
                <c:pt idx="287" formatCode="General">
                  <c:v>6.0255599999999996</c:v>
                </c:pt>
                <c:pt idx="288" formatCode="General">
                  <c:v>6.08291</c:v>
                </c:pt>
                <c:pt idx="289" formatCode="General">
                  <c:v>6.1390099999999999</c:v>
                </c:pt>
                <c:pt idx="290" formatCode="General">
                  <c:v>6.1938399999999998</c:v>
                </c:pt>
                <c:pt idx="291" formatCode="General">
                  <c:v>6.2473999999999998</c:v>
                </c:pt>
                <c:pt idx="292" formatCode="General">
                  <c:v>6.2996699999999999</c:v>
                </c:pt>
                <c:pt idx="293" formatCode="General">
                  <c:v>6.3506400000000003</c:v>
                </c:pt>
                <c:pt idx="294" formatCode="General">
                  <c:v>6.4003199999999998</c:v>
                </c:pt>
                <c:pt idx="295" formatCode="General">
                  <c:v>6.44869</c:v>
                </c:pt>
                <c:pt idx="296" formatCode="General">
                  <c:v>6.49573</c:v>
                </c:pt>
                <c:pt idx="297" formatCode="General">
                  <c:v>6.5414300000000001</c:v>
                </c:pt>
                <c:pt idx="298" formatCode="General">
                  <c:v>6.5857900000000003</c:v>
                </c:pt>
                <c:pt idx="299" formatCode="General">
                  <c:v>6.6287900000000004</c:v>
                </c:pt>
                <c:pt idx="300" formatCode="General">
                  <c:v>6.6704499999999998</c:v>
                </c:pt>
                <c:pt idx="301" formatCode="General">
                  <c:v>6.7107400000000004</c:v>
                </c:pt>
                <c:pt idx="302" formatCode="General">
                  <c:v>6.7496600000000004</c:v>
                </c:pt>
                <c:pt idx="303" formatCode="General">
                  <c:v>6.7872000000000003</c:v>
                </c:pt>
                <c:pt idx="304" formatCode="General">
                  <c:v>6.82334</c:v>
                </c:pt>
                <c:pt idx="305" formatCode="General">
                  <c:v>6.8580899999999998</c:v>
                </c:pt>
                <c:pt idx="306" formatCode="General">
                  <c:v>6.8914299999999997</c:v>
                </c:pt>
                <c:pt idx="307" formatCode="General">
                  <c:v>6.9233700000000002</c:v>
                </c:pt>
                <c:pt idx="308" formatCode="General">
                  <c:v>6.9538900000000003</c:v>
                </c:pt>
                <c:pt idx="309" formatCode="General">
                  <c:v>6.9829999999999997</c:v>
                </c:pt>
                <c:pt idx="310" formatCode="General">
                  <c:v>7.0106799999999998</c:v>
                </c:pt>
                <c:pt idx="311" formatCode="General">
                  <c:v>7.0369200000000003</c:v>
                </c:pt>
                <c:pt idx="312" formatCode="General">
                  <c:v>7.0617299999999998</c:v>
                </c:pt>
                <c:pt idx="313" formatCode="General">
                  <c:v>7.0850999999999997</c:v>
                </c:pt>
                <c:pt idx="314" formatCode="General">
                  <c:v>7.1070200000000003</c:v>
                </c:pt>
                <c:pt idx="315" formatCode="General">
                  <c:v>7.12751</c:v>
                </c:pt>
                <c:pt idx="316" formatCode="General">
                  <c:v>7.1465399999999999</c:v>
                </c:pt>
                <c:pt idx="317" formatCode="General">
                  <c:v>7.1641199999999996</c:v>
                </c:pt>
                <c:pt idx="318" formatCode="General">
                  <c:v>7.1802299999999999</c:v>
                </c:pt>
                <c:pt idx="319" formatCode="General">
                  <c:v>7.19489</c:v>
                </c:pt>
                <c:pt idx="320" formatCode="General">
                  <c:v>7.2080799999999998</c:v>
                </c:pt>
                <c:pt idx="321" formatCode="General">
                  <c:v>7.2198000000000002</c:v>
                </c:pt>
                <c:pt idx="322" formatCode="General">
                  <c:v>7.2300700000000004</c:v>
                </c:pt>
                <c:pt idx="323" formatCode="General">
                  <c:v>7.2388700000000004</c:v>
                </c:pt>
                <c:pt idx="324" formatCode="General">
                  <c:v>7.2461900000000004</c:v>
                </c:pt>
                <c:pt idx="325" formatCode="General">
                  <c:v>7.25204</c:v>
                </c:pt>
                <c:pt idx="326" formatCode="General">
                  <c:v>7.2564200000000003</c:v>
                </c:pt>
                <c:pt idx="327" formatCode="General">
                  <c:v>7.2593300000000003</c:v>
                </c:pt>
                <c:pt idx="328" formatCode="General">
                  <c:v>7.2607600000000003</c:v>
                </c:pt>
                <c:pt idx="329" formatCode="General">
                  <c:v>7.2607200000000001</c:v>
                </c:pt>
                <c:pt idx="330" formatCode="General">
                  <c:v>7.25922</c:v>
                </c:pt>
                <c:pt idx="331" formatCode="General">
                  <c:v>7.25624</c:v>
                </c:pt>
                <c:pt idx="332" formatCode="General">
                  <c:v>7.2517899999999997</c:v>
                </c:pt>
                <c:pt idx="333" formatCode="General">
                  <c:v>7.24587</c:v>
                </c:pt>
                <c:pt idx="334" formatCode="General">
                  <c:v>7.23848</c:v>
                </c:pt>
                <c:pt idx="335" formatCode="General">
                  <c:v>7.2296300000000002</c:v>
                </c:pt>
                <c:pt idx="336" formatCode="General">
                  <c:v>7.2193199999999997</c:v>
                </c:pt>
                <c:pt idx="337" formatCode="General">
                  <c:v>7.2075500000000003</c:v>
                </c:pt>
                <c:pt idx="338" formatCode="General">
                  <c:v>7.1943200000000003</c:v>
                </c:pt>
                <c:pt idx="339" formatCode="General">
                  <c:v>7.1796300000000004</c:v>
                </c:pt>
                <c:pt idx="340" formatCode="General">
                  <c:v>7.1634900000000004</c:v>
                </c:pt>
                <c:pt idx="341" formatCode="General">
                  <c:v>7.1459099999999998</c:v>
                </c:pt>
                <c:pt idx="342" formatCode="General">
                  <c:v>7.1268799999999999</c:v>
                </c:pt>
                <c:pt idx="343" formatCode="General">
                  <c:v>7.10642</c:v>
                </c:pt>
                <c:pt idx="344" formatCode="General">
                  <c:v>7.08453</c:v>
                </c:pt>
                <c:pt idx="345" formatCode="General">
                  <c:v>7.06121</c:v>
                </c:pt>
                <c:pt idx="346" formatCode="General">
                  <c:v>7.0364599999999999</c:v>
                </c:pt>
                <c:pt idx="347" formatCode="General">
                  <c:v>7.0103</c:v>
                </c:pt>
                <c:pt idx="348" formatCode="General">
                  <c:v>6.9827199999999996</c:v>
                </c:pt>
                <c:pt idx="349" formatCode="General">
                  <c:v>6.9537300000000002</c:v>
                </c:pt>
                <c:pt idx="350" formatCode="General">
                  <c:v>6.9233500000000001</c:v>
                </c:pt>
                <c:pt idx="351" formatCode="General">
                  <c:v>6.8915699999999998</c:v>
                </c:pt>
                <c:pt idx="352" formatCode="General">
                  <c:v>6.8584100000000001</c:v>
                </c:pt>
                <c:pt idx="353" formatCode="General">
                  <c:v>6.8238700000000003</c:v>
                </c:pt>
                <c:pt idx="354" formatCode="General">
                  <c:v>6.78796</c:v>
                </c:pt>
                <c:pt idx="355" formatCode="General">
                  <c:v>6.75068</c:v>
                </c:pt>
                <c:pt idx="356" formatCode="General">
                  <c:v>6.71204</c:v>
                </c:pt>
                <c:pt idx="357" formatCode="General">
                  <c:v>6.6720699999999997</c:v>
                </c:pt>
                <c:pt idx="358" formatCode="General">
                  <c:v>6.6307600000000004</c:v>
                </c:pt>
                <c:pt idx="359" formatCode="General">
                  <c:v>6.58812</c:v>
                </c:pt>
                <c:pt idx="360" formatCode="General">
                  <c:v>6.5441599999999998</c:v>
                </c:pt>
                <c:pt idx="361" formatCode="General">
                  <c:v>6.4988799999999998</c:v>
                </c:pt>
                <c:pt idx="362" formatCode="General">
                  <c:v>6.4523000000000001</c:v>
                </c:pt>
                <c:pt idx="363" formatCode="General">
                  <c:v>6.40442</c:v>
                </c:pt>
                <c:pt idx="364" formatCode="General">
                  <c:v>6.35527</c:v>
                </c:pt>
                <c:pt idx="365" formatCode="General">
                  <c:v>6.3048599999999997</c:v>
                </c:pt>
                <c:pt idx="366" formatCode="General">
                  <c:v>6.2531800000000004</c:v>
                </c:pt>
                <c:pt idx="367" formatCode="General">
                  <c:v>6.20024</c:v>
                </c:pt>
                <c:pt idx="368" formatCode="General">
                  <c:v>6.1460699999999999</c:v>
                </c:pt>
                <c:pt idx="369" formatCode="General">
                  <c:v>6.0906700000000003</c:v>
                </c:pt>
                <c:pt idx="370" formatCode="General">
                  <c:v>6.0340499999999997</c:v>
                </c:pt>
                <c:pt idx="371" formatCode="General">
                  <c:v>5.9762300000000002</c:v>
                </c:pt>
                <c:pt idx="372" formatCode="General">
                  <c:v>5.91723</c:v>
                </c:pt>
                <c:pt idx="373" formatCode="General">
                  <c:v>5.8570500000000001</c:v>
                </c:pt>
                <c:pt idx="374" formatCode="General">
                  <c:v>5.7957000000000001</c:v>
                </c:pt>
                <c:pt idx="375" formatCode="General">
                  <c:v>5.7331899999999996</c:v>
                </c:pt>
                <c:pt idx="376" formatCode="General">
                  <c:v>5.66953</c:v>
                </c:pt>
                <c:pt idx="377" formatCode="General">
                  <c:v>5.6047500000000001</c:v>
                </c:pt>
                <c:pt idx="378" formatCode="General">
                  <c:v>5.5388599999999997</c:v>
                </c:pt>
                <c:pt idx="379" formatCode="General">
                  <c:v>5.4718799999999996</c:v>
                </c:pt>
                <c:pt idx="380" formatCode="General">
                  <c:v>5.40381</c:v>
                </c:pt>
                <c:pt idx="381" formatCode="General">
                  <c:v>5.3346600000000004</c:v>
                </c:pt>
                <c:pt idx="382" formatCode="General">
                  <c:v>5.2644500000000001</c:v>
                </c:pt>
                <c:pt idx="383" formatCode="General">
                  <c:v>5.1931900000000004</c:v>
                </c:pt>
                <c:pt idx="384" formatCode="General">
                  <c:v>5.1209100000000003</c:v>
                </c:pt>
                <c:pt idx="385" formatCode="General">
                  <c:v>5.0476200000000002</c:v>
                </c:pt>
                <c:pt idx="386" formatCode="General">
                  <c:v>4.9733400000000003</c:v>
                </c:pt>
                <c:pt idx="387" formatCode="General">
                  <c:v>4.8980699999999997</c:v>
                </c:pt>
                <c:pt idx="388" formatCode="General">
                  <c:v>4.8218300000000003</c:v>
                </c:pt>
                <c:pt idx="389" formatCode="General">
                  <c:v>4.7446400000000004</c:v>
                </c:pt>
                <c:pt idx="390" formatCode="General">
                  <c:v>4.6665000000000001</c:v>
                </c:pt>
                <c:pt idx="391" formatCode="General">
                  <c:v>4.5874499999999996</c:v>
                </c:pt>
                <c:pt idx="392" formatCode="General">
                  <c:v>4.5075099999999999</c:v>
                </c:pt>
                <c:pt idx="393" formatCode="General">
                  <c:v>4.4266899999999998</c:v>
                </c:pt>
                <c:pt idx="394" formatCode="General">
                  <c:v>4.3449900000000001</c:v>
                </c:pt>
                <c:pt idx="395" formatCode="General">
                  <c:v>4.2624399999999998</c:v>
                </c:pt>
                <c:pt idx="396" formatCode="General">
                  <c:v>4.1790399999999996</c:v>
                </c:pt>
                <c:pt idx="397" formatCode="General">
                  <c:v>4.09483</c:v>
                </c:pt>
                <c:pt idx="398" formatCode="General">
                  <c:v>4.0098099999999999</c:v>
                </c:pt>
                <c:pt idx="399" formatCode="General">
                  <c:v>3.9240200000000001</c:v>
                </c:pt>
                <c:pt idx="400" formatCode="General">
                  <c:v>3.8374700000000002</c:v>
                </c:pt>
                <c:pt idx="401" formatCode="General">
                  <c:v>3.7501699999999998</c:v>
                </c:pt>
                <c:pt idx="402" formatCode="General">
                  <c:v>3.66214</c:v>
                </c:pt>
                <c:pt idx="403" formatCode="General">
                  <c:v>3.5733799999999998</c:v>
                </c:pt>
                <c:pt idx="404" formatCode="General">
                  <c:v>3.48394</c:v>
                </c:pt>
                <c:pt idx="405" formatCode="General">
                  <c:v>3.3938199999999998</c:v>
                </c:pt>
                <c:pt idx="406" formatCode="General">
                  <c:v>3.3030499999999998</c:v>
                </c:pt>
                <c:pt idx="407" formatCode="General">
                  <c:v>3.2116400000000001</c:v>
                </c:pt>
                <c:pt idx="408" formatCode="General">
                  <c:v>3.1196100000000002</c:v>
                </c:pt>
                <c:pt idx="409" formatCode="General">
                  <c:v>3.02698</c:v>
                </c:pt>
                <c:pt idx="410" formatCode="General">
                  <c:v>2.93377</c:v>
                </c:pt>
                <c:pt idx="411" formatCode="General">
                  <c:v>2.8399800000000002</c:v>
                </c:pt>
                <c:pt idx="412" formatCode="General">
                  <c:v>2.74566</c:v>
                </c:pt>
                <c:pt idx="413" formatCode="General">
                  <c:v>2.65082</c:v>
                </c:pt>
                <c:pt idx="414" formatCode="General">
                  <c:v>2.5554600000000001</c:v>
                </c:pt>
                <c:pt idx="415" formatCode="General">
                  <c:v>2.4596100000000001</c:v>
                </c:pt>
                <c:pt idx="416" formatCode="General">
                  <c:v>2.36328</c:v>
                </c:pt>
                <c:pt idx="417" formatCode="General">
                  <c:v>2.2665099999999998</c:v>
                </c:pt>
                <c:pt idx="418" formatCode="General">
                  <c:v>2.1693099999999998</c:v>
                </c:pt>
                <c:pt idx="419" formatCode="General">
                  <c:v>2.0717099999999999</c:v>
                </c:pt>
                <c:pt idx="420" formatCode="General">
                  <c:v>1.97374</c:v>
                </c:pt>
                <c:pt idx="421" formatCode="General">
                  <c:v>1.8754</c:v>
                </c:pt>
                <c:pt idx="422" formatCode="General">
                  <c:v>1.8252999999999999</c:v>
                </c:pt>
                <c:pt idx="423" formatCode="General">
                  <c:v>1.8992100000000001</c:v>
                </c:pt>
                <c:pt idx="424" formatCode="General">
                  <c:v>2.16126</c:v>
                </c:pt>
                <c:pt idx="425" formatCode="General">
                  <c:v>2.64453</c:v>
                </c:pt>
                <c:pt idx="426" formatCode="General">
                  <c:v>3.3025899999999999</c:v>
                </c:pt>
                <c:pt idx="427" formatCode="General">
                  <c:v>4.0763800000000003</c:v>
                </c:pt>
                <c:pt idx="428" formatCode="General">
                  <c:v>4.9284699999999999</c:v>
                </c:pt>
                <c:pt idx="429" formatCode="General">
                  <c:v>5.8399799999999997</c:v>
                </c:pt>
                <c:pt idx="430" formatCode="General">
                  <c:v>6.8099800000000004</c:v>
                </c:pt>
                <c:pt idx="431" formatCode="General">
                  <c:v>7.8238799999999999</c:v>
                </c:pt>
                <c:pt idx="432" formatCode="General">
                  <c:v>8.8607099999999992</c:v>
                </c:pt>
                <c:pt idx="433" formatCode="General">
                  <c:v>9.8971099999999996</c:v>
                </c:pt>
                <c:pt idx="434" formatCode="General">
                  <c:v>10.891999999999999</c:v>
                </c:pt>
                <c:pt idx="435" formatCode="General">
                  <c:v>11.789400000000001</c:v>
                </c:pt>
                <c:pt idx="436" formatCode="General">
                  <c:v>12.5372</c:v>
                </c:pt>
                <c:pt idx="437" formatCode="General">
                  <c:v>13.1005</c:v>
                </c:pt>
                <c:pt idx="438" formatCode="General">
                  <c:v>13.4772</c:v>
                </c:pt>
                <c:pt idx="439" formatCode="General">
                  <c:v>13.673</c:v>
                </c:pt>
                <c:pt idx="440" formatCode="General">
                  <c:v>13.677099999999999</c:v>
                </c:pt>
                <c:pt idx="441" formatCode="General">
                  <c:v>13.4863</c:v>
                </c:pt>
                <c:pt idx="442" formatCode="General">
                  <c:v>13.1105</c:v>
                </c:pt>
                <c:pt idx="443" formatCode="General">
                  <c:v>12.565200000000001</c:v>
                </c:pt>
                <c:pt idx="444" formatCode="General">
                  <c:v>11.8687</c:v>
                </c:pt>
                <c:pt idx="445" formatCode="General">
                  <c:v>11.0289</c:v>
                </c:pt>
                <c:pt idx="446" formatCode="General">
                  <c:v>10.033099999999999</c:v>
                </c:pt>
                <c:pt idx="447" formatCode="General">
                  <c:v>8.8277900000000002</c:v>
                </c:pt>
                <c:pt idx="448" formatCode="General">
                  <c:v>7.3600700000000003</c:v>
                </c:pt>
                <c:pt idx="449" formatCode="General">
                  <c:v>5.6109</c:v>
                </c:pt>
                <c:pt idx="450" formatCode="General">
                  <c:v>3.6248999999999998</c:v>
                </c:pt>
                <c:pt idx="451" formatCode="General">
                  <c:v>1.48214</c:v>
                </c:pt>
                <c:pt idx="452" formatCode="General">
                  <c:v>-0.71951699999999996</c:v>
                </c:pt>
                <c:pt idx="453" formatCode="General">
                  <c:v>-2.8824900000000002</c:v>
                </c:pt>
                <c:pt idx="454" formatCode="General">
                  <c:v>-4.9437100000000003</c:v>
                </c:pt>
                <c:pt idx="455" formatCode="General">
                  <c:v>-6.8696999999999999</c:v>
                </c:pt>
                <c:pt idx="456" formatCode="General">
                  <c:v>-8.6636000000000006</c:v>
                </c:pt>
                <c:pt idx="457" formatCode="General">
                  <c:v>-10.313499999999999</c:v>
                </c:pt>
                <c:pt idx="458" formatCode="General">
                  <c:v>-11.799799999999999</c:v>
                </c:pt>
                <c:pt idx="459" formatCode="General">
                  <c:v>-13.1153</c:v>
                </c:pt>
                <c:pt idx="460" formatCode="General">
                  <c:v>-14.259600000000001</c:v>
                </c:pt>
                <c:pt idx="461" formatCode="General">
                  <c:v>-15.2357</c:v>
                </c:pt>
                <c:pt idx="462" formatCode="General">
                  <c:v>-16.046500000000002</c:v>
                </c:pt>
                <c:pt idx="463" formatCode="General">
                  <c:v>-16.6935</c:v>
                </c:pt>
                <c:pt idx="464" formatCode="General">
                  <c:v>-17.199300000000001</c:v>
                </c:pt>
                <c:pt idx="465" formatCode="General">
                  <c:v>-17.590399999999999</c:v>
                </c:pt>
                <c:pt idx="466" formatCode="General">
                  <c:v>-17.862300000000001</c:v>
                </c:pt>
                <c:pt idx="467" formatCode="General">
                  <c:v>-18.011800000000001</c:v>
                </c:pt>
                <c:pt idx="468" formatCode="General">
                  <c:v>-18.055299999999999</c:v>
                </c:pt>
                <c:pt idx="469" formatCode="General">
                  <c:v>-18.0181</c:v>
                </c:pt>
                <c:pt idx="470" formatCode="General">
                  <c:v>-17.929400000000001</c:v>
                </c:pt>
                <c:pt idx="471" formatCode="General">
                  <c:v>-17.813400000000001</c:v>
                </c:pt>
                <c:pt idx="472" formatCode="General">
                  <c:v>-17.689599999999999</c:v>
                </c:pt>
                <c:pt idx="473" formatCode="General">
                  <c:v>-17.572900000000001</c:v>
                </c:pt>
                <c:pt idx="474" formatCode="General">
                  <c:v>-17.4648</c:v>
                </c:pt>
                <c:pt idx="475" formatCode="General">
                  <c:v>-17.349799999999998</c:v>
                </c:pt>
                <c:pt idx="476" formatCode="General">
                  <c:v>-17.237400000000001</c:v>
                </c:pt>
                <c:pt idx="477" formatCode="General">
                  <c:v>-17.1586</c:v>
                </c:pt>
                <c:pt idx="478" formatCode="General">
                  <c:v>-17.150400000000001</c:v>
                </c:pt>
                <c:pt idx="479" formatCode="General">
                  <c:v>-17.2441</c:v>
                </c:pt>
                <c:pt idx="480" formatCode="General">
                  <c:v>-17.448</c:v>
                </c:pt>
                <c:pt idx="481" formatCode="General">
                  <c:v>-17.758199999999999</c:v>
                </c:pt>
                <c:pt idx="482" formatCode="General">
                  <c:v>-18.158000000000001</c:v>
                </c:pt>
                <c:pt idx="483" formatCode="General">
                  <c:v>-18.651</c:v>
                </c:pt>
                <c:pt idx="484" formatCode="General">
                  <c:v>-19.253900000000002</c:v>
                </c:pt>
                <c:pt idx="485" formatCode="General">
                  <c:v>-19.935600000000001</c:v>
                </c:pt>
                <c:pt idx="486" formatCode="General">
                  <c:v>-20.652799999999999</c:v>
                </c:pt>
                <c:pt idx="487" formatCode="General">
                  <c:v>-21.383400000000002</c:v>
                </c:pt>
                <c:pt idx="488" formatCode="General">
                  <c:v>-22.090900000000001</c:v>
                </c:pt>
                <c:pt idx="489" formatCode="General">
                  <c:v>-22.729500000000002</c:v>
                </c:pt>
                <c:pt idx="490" formatCode="General">
                  <c:v>-23.3202</c:v>
                </c:pt>
                <c:pt idx="491" formatCode="General">
                  <c:v>-23.920200000000001</c:v>
                </c:pt>
                <c:pt idx="492" formatCode="General">
                  <c:v>-24.530200000000001</c:v>
                </c:pt>
                <c:pt idx="493" formatCode="General">
                  <c:v>-25.136700000000001</c:v>
                </c:pt>
                <c:pt idx="494" formatCode="General">
                  <c:v>-25.738700000000001</c:v>
                </c:pt>
                <c:pt idx="495" formatCode="General">
                  <c:v>-26.348800000000001</c:v>
                </c:pt>
                <c:pt idx="496" formatCode="General">
                  <c:v>-26.990600000000001</c:v>
                </c:pt>
                <c:pt idx="497" formatCode="General">
                  <c:v>-27.700800000000001</c:v>
                </c:pt>
                <c:pt idx="498" formatCode="General">
                  <c:v>-28.5108</c:v>
                </c:pt>
                <c:pt idx="499" formatCode="General">
                  <c:v>-29.403700000000001</c:v>
                </c:pt>
                <c:pt idx="500" formatCode="General">
                  <c:v>-30.351900000000001</c:v>
                </c:pt>
                <c:pt idx="501" formatCode="General">
                  <c:v>-31.342500000000001</c:v>
                </c:pt>
                <c:pt idx="502" formatCode="General">
                  <c:v>-32.359200000000001</c:v>
                </c:pt>
                <c:pt idx="503" formatCode="General">
                  <c:v>-33.387</c:v>
                </c:pt>
                <c:pt idx="504" formatCode="General">
                  <c:v>-34.401299999999999</c:v>
                </c:pt>
                <c:pt idx="505" formatCode="General">
                  <c:v>-35.3767</c:v>
                </c:pt>
                <c:pt idx="506" formatCode="General">
                  <c:v>-36.293100000000003</c:v>
                </c:pt>
                <c:pt idx="507" formatCode="General">
                  <c:v>-37.1402</c:v>
                </c:pt>
                <c:pt idx="508" formatCode="General">
                  <c:v>-37.927700000000002</c:v>
                </c:pt>
                <c:pt idx="509" formatCode="General">
                  <c:v>-38.667499999999997</c:v>
                </c:pt>
                <c:pt idx="510" formatCode="General">
                  <c:v>-39.366799999999998</c:v>
                </c:pt>
                <c:pt idx="511" formatCode="General">
                  <c:v>-40.043999999999997</c:v>
                </c:pt>
                <c:pt idx="512" formatCode="General">
                  <c:v>-40.716799999999999</c:v>
                </c:pt>
                <c:pt idx="513" formatCode="General">
                  <c:v>-41.377099999999999</c:v>
                </c:pt>
                <c:pt idx="514" formatCode="General">
                  <c:v>-42.008699999999997</c:v>
                </c:pt>
                <c:pt idx="515" formatCode="General">
                  <c:v>-42.5946</c:v>
                </c:pt>
                <c:pt idx="516" formatCode="General">
                  <c:v>-43.124299999999998</c:v>
                </c:pt>
                <c:pt idx="517" formatCode="General">
                  <c:v>-43.598700000000001</c:v>
                </c:pt>
                <c:pt idx="518" formatCode="General">
                  <c:v>-44.003799999999998</c:v>
                </c:pt>
                <c:pt idx="519" formatCode="General">
                  <c:v>-44.326300000000003</c:v>
                </c:pt>
                <c:pt idx="520" formatCode="General">
                  <c:v>-44.581000000000003</c:v>
                </c:pt>
                <c:pt idx="521" formatCode="General">
                  <c:v>-44.7804</c:v>
                </c:pt>
                <c:pt idx="522" formatCode="General">
                  <c:v>-44.9223</c:v>
                </c:pt>
                <c:pt idx="523" formatCode="General">
                  <c:v>-45.0169</c:v>
                </c:pt>
                <c:pt idx="524" formatCode="General">
                  <c:v>-45.084000000000003</c:v>
                </c:pt>
                <c:pt idx="525" formatCode="General">
                  <c:v>-45.077500000000001</c:v>
                </c:pt>
                <c:pt idx="526" formatCode="General">
                  <c:v>-44.955500000000001</c:v>
                </c:pt>
                <c:pt idx="527" formatCode="General">
                  <c:v>-44.7879</c:v>
                </c:pt>
                <c:pt idx="528" formatCode="General">
                  <c:v>-44.647100000000002</c:v>
                </c:pt>
                <c:pt idx="529" formatCode="General">
                  <c:v>-44.5608</c:v>
                </c:pt>
                <c:pt idx="530" formatCode="General">
                  <c:v>-44.531500000000001</c:v>
                </c:pt>
                <c:pt idx="531" formatCode="General">
                  <c:v>-44.544400000000003</c:v>
                </c:pt>
                <c:pt idx="532" formatCode="General">
                  <c:v>-44.598799999999997</c:v>
                </c:pt>
                <c:pt idx="533" formatCode="General">
                  <c:v>-44.693600000000004</c:v>
                </c:pt>
                <c:pt idx="534" formatCode="General">
                  <c:v>-44.808399999999999</c:v>
                </c:pt>
                <c:pt idx="535" formatCode="General">
                  <c:v>-44.9223</c:v>
                </c:pt>
                <c:pt idx="536" formatCode="General">
                  <c:v>-45.025399999999998</c:v>
                </c:pt>
                <c:pt idx="537" formatCode="General">
                  <c:v>-45.115900000000003</c:v>
                </c:pt>
                <c:pt idx="538" formatCode="General">
                  <c:v>-45.196899999999999</c:v>
                </c:pt>
                <c:pt idx="539" formatCode="General">
                  <c:v>-45.2898</c:v>
                </c:pt>
                <c:pt idx="540" formatCode="General">
                  <c:v>-45.418399999999998</c:v>
                </c:pt>
                <c:pt idx="541" formatCode="General">
                  <c:v>-45.593800000000002</c:v>
                </c:pt>
                <c:pt idx="542" formatCode="General">
                  <c:v>-45.8123</c:v>
                </c:pt>
                <c:pt idx="543" formatCode="General">
                  <c:v>-46.0518</c:v>
                </c:pt>
                <c:pt idx="544" formatCode="General">
                  <c:v>-46.3232</c:v>
                </c:pt>
                <c:pt idx="545" formatCode="General">
                  <c:v>-46.654400000000003</c:v>
                </c:pt>
                <c:pt idx="546" formatCode="General">
                  <c:v>-47.058999999999997</c:v>
                </c:pt>
                <c:pt idx="547" formatCode="General">
                  <c:v>-47.539499999999997</c:v>
                </c:pt>
                <c:pt idx="548" formatCode="General">
                  <c:v>-48.0807</c:v>
                </c:pt>
                <c:pt idx="549" formatCode="General">
                  <c:v>-48.664099999999998</c:v>
                </c:pt>
                <c:pt idx="550" formatCode="General">
                  <c:v>-49.274000000000001</c:v>
                </c:pt>
                <c:pt idx="551" formatCode="General">
                  <c:v>-49.901299999999999</c:v>
                </c:pt>
                <c:pt idx="552" formatCode="General">
                  <c:v>-50.541899999999998</c:v>
                </c:pt>
                <c:pt idx="553" formatCode="General">
                  <c:v>-51.196800000000003</c:v>
                </c:pt>
                <c:pt idx="554" formatCode="General">
                  <c:v>-51.869199999999999</c:v>
                </c:pt>
                <c:pt idx="555" formatCode="General">
                  <c:v>-52.561300000000003</c:v>
                </c:pt>
                <c:pt idx="556" formatCode="General">
                  <c:v>-53.229799999999997</c:v>
                </c:pt>
                <c:pt idx="557" formatCode="General">
                  <c:v>-53.7956</c:v>
                </c:pt>
                <c:pt idx="558" formatCode="General">
                  <c:v>-54.211799999999997</c:v>
                </c:pt>
                <c:pt idx="559" formatCode="General">
                  <c:v>-54.462800000000001</c:v>
                </c:pt>
                <c:pt idx="560" formatCode="General">
                  <c:v>-54.569899999999997</c:v>
                </c:pt>
                <c:pt idx="561" formatCode="General">
                  <c:v>-54.554000000000002</c:v>
                </c:pt>
                <c:pt idx="562" formatCode="General">
                  <c:v>-54.409599999999998</c:v>
                </c:pt>
                <c:pt idx="563" formatCode="General">
                  <c:v>-54.137500000000003</c:v>
                </c:pt>
                <c:pt idx="564" formatCode="General">
                  <c:v>-53.746299999999998</c:v>
                </c:pt>
                <c:pt idx="565" formatCode="General">
                  <c:v>-53.252899999999997</c:v>
                </c:pt>
                <c:pt idx="566" formatCode="General">
                  <c:v>-52.672699999999999</c:v>
                </c:pt>
                <c:pt idx="567" formatCode="General">
                  <c:v>-51.997599999999998</c:v>
                </c:pt>
                <c:pt idx="568" formatCode="General">
                  <c:v>-51.2211</c:v>
                </c:pt>
                <c:pt idx="569" formatCode="General">
                  <c:v>-50.353499999999997</c:v>
                </c:pt>
                <c:pt idx="570" formatCode="General">
                  <c:v>-49.417200000000001</c:v>
                </c:pt>
                <c:pt idx="571" formatCode="General">
                  <c:v>-48.4407</c:v>
                </c:pt>
                <c:pt idx="572" formatCode="General">
                  <c:v>-47.478400000000001</c:v>
                </c:pt>
                <c:pt idx="573" formatCode="General">
                  <c:v>-46.590200000000003</c:v>
                </c:pt>
                <c:pt idx="574" formatCode="General">
                  <c:v>-45.825600000000001</c:v>
                </c:pt>
                <c:pt idx="575" formatCode="General">
                  <c:v>-45.218800000000002</c:v>
                </c:pt>
                <c:pt idx="576" formatCode="General">
                  <c:v>-44.769399999999997</c:v>
                </c:pt>
                <c:pt idx="577" formatCode="General">
                  <c:v>-44.470300000000002</c:v>
                </c:pt>
                <c:pt idx="578" formatCode="General">
                  <c:v>-44.313600000000001</c:v>
                </c:pt>
                <c:pt idx="579" formatCode="General">
                  <c:v>-44.270899999999997</c:v>
                </c:pt>
                <c:pt idx="580" formatCode="General">
                  <c:v>-44.3063</c:v>
                </c:pt>
                <c:pt idx="581" formatCode="General">
                  <c:v>-44.3872</c:v>
                </c:pt>
                <c:pt idx="582" formatCode="General">
                  <c:v>-44.481299999999997</c:v>
                </c:pt>
                <c:pt idx="583" formatCode="General">
                  <c:v>-44.569000000000003</c:v>
                </c:pt>
                <c:pt idx="584" formatCode="General">
                  <c:v>-44.630600000000001</c:v>
                </c:pt>
                <c:pt idx="585" formatCode="General">
                  <c:v>-44.649099999999997</c:v>
                </c:pt>
                <c:pt idx="586" formatCode="General">
                  <c:v>-44.640500000000003</c:v>
                </c:pt>
                <c:pt idx="587" formatCode="General">
                  <c:v>-44.612400000000001</c:v>
                </c:pt>
                <c:pt idx="588" formatCode="General">
                  <c:v>-44.510199999999998</c:v>
                </c:pt>
                <c:pt idx="589" formatCode="General">
                  <c:v>-44.2926</c:v>
                </c:pt>
                <c:pt idx="590" formatCode="General">
                  <c:v>-43.956000000000003</c:v>
                </c:pt>
                <c:pt idx="591" formatCode="General">
                  <c:v>-43.536000000000001</c:v>
                </c:pt>
                <c:pt idx="592" formatCode="General">
                  <c:v>-43.080599999999997</c:v>
                </c:pt>
                <c:pt idx="593" formatCode="General">
                  <c:v>-42.583500000000001</c:v>
                </c:pt>
                <c:pt idx="594" formatCode="General">
                  <c:v>-42.045499999999997</c:v>
                </c:pt>
                <c:pt idx="595" formatCode="General">
                  <c:v>-41.526600000000002</c:v>
                </c:pt>
                <c:pt idx="596" formatCode="General">
                  <c:v>-41.046399999999998</c:v>
                </c:pt>
                <c:pt idx="597" formatCode="General">
                  <c:v>-40.563800000000001</c:v>
                </c:pt>
                <c:pt idx="598" formatCode="General">
                  <c:v>-40.0229</c:v>
                </c:pt>
                <c:pt idx="599" formatCode="General">
                  <c:v>-39.380899999999997</c:v>
                </c:pt>
                <c:pt idx="600" formatCode="General">
                  <c:v>-38.682099999999998</c:v>
                </c:pt>
                <c:pt idx="601" formatCode="General">
                  <c:v>-37.9801</c:v>
                </c:pt>
                <c:pt idx="602" formatCode="General">
                  <c:v>-37.283799999999999</c:v>
                </c:pt>
                <c:pt idx="603" formatCode="General">
                  <c:v>-36.609499999999997</c:v>
                </c:pt>
                <c:pt idx="604" formatCode="General">
                  <c:v>-35.977600000000002</c:v>
                </c:pt>
                <c:pt idx="605" formatCode="General">
                  <c:v>-35.411099999999998</c:v>
                </c:pt>
                <c:pt idx="606" formatCode="General">
                  <c:v>-34.932000000000002</c:v>
                </c:pt>
                <c:pt idx="607" formatCode="General">
                  <c:v>-34.576599999999999</c:v>
                </c:pt>
                <c:pt idx="608" formatCode="General">
                  <c:v>-34.376899999999999</c:v>
                </c:pt>
                <c:pt idx="609" formatCode="General">
                  <c:v>-34.339700000000001</c:v>
                </c:pt>
                <c:pt idx="610" formatCode="General">
                  <c:v>-34.438299999999998</c:v>
                </c:pt>
                <c:pt idx="611" formatCode="General">
                  <c:v>-34.621099999999998</c:v>
                </c:pt>
                <c:pt idx="612" formatCode="General">
                  <c:v>-34.855600000000003</c:v>
                </c:pt>
                <c:pt idx="613" formatCode="General">
                  <c:v>-35.124400000000001</c:v>
                </c:pt>
                <c:pt idx="614" formatCode="General">
                  <c:v>-35.422499999999999</c:v>
                </c:pt>
                <c:pt idx="615" formatCode="General">
                  <c:v>-35.740600000000001</c:v>
                </c:pt>
                <c:pt idx="616" formatCode="General">
                  <c:v>-36.056699999999999</c:v>
                </c:pt>
                <c:pt idx="617" formatCode="General">
                  <c:v>-36.342700000000001</c:v>
                </c:pt>
                <c:pt idx="618" formatCode="General">
                  <c:v>-36.571399999999997</c:v>
                </c:pt>
                <c:pt idx="619" formatCode="General">
                  <c:v>-36.706099999999999</c:v>
                </c:pt>
                <c:pt idx="620" formatCode="General">
                  <c:v>-36.715499999999999</c:v>
                </c:pt>
                <c:pt idx="621" formatCode="General">
                  <c:v>-36.5961</c:v>
                </c:pt>
                <c:pt idx="622" formatCode="General">
                  <c:v>-36.3309</c:v>
                </c:pt>
                <c:pt idx="623" formatCode="General">
                  <c:v>-35.878500000000003</c:v>
                </c:pt>
                <c:pt idx="624" formatCode="General">
                  <c:v>-35.212600000000002</c:v>
                </c:pt>
                <c:pt idx="625" formatCode="General">
                  <c:v>-34.329599999999999</c:v>
                </c:pt>
                <c:pt idx="626" formatCode="General">
                  <c:v>-33.247</c:v>
                </c:pt>
                <c:pt idx="627" formatCode="General">
                  <c:v>-32</c:v>
                </c:pt>
                <c:pt idx="628" formatCode="General">
                  <c:v>-30.654800000000002</c:v>
                </c:pt>
                <c:pt idx="629" formatCode="General">
                  <c:v>-29.256399999999999</c:v>
                </c:pt>
                <c:pt idx="630" formatCode="General">
                  <c:v>-27.796500000000002</c:v>
                </c:pt>
                <c:pt idx="631" formatCode="General">
                  <c:v>-26.2775</c:v>
                </c:pt>
                <c:pt idx="632" formatCode="General">
                  <c:v>-24.715299999999999</c:v>
                </c:pt>
                <c:pt idx="633" formatCode="General">
                  <c:v>-23.156400000000001</c:v>
                </c:pt>
                <c:pt idx="634" formatCode="General">
                  <c:v>-21.627300000000002</c:v>
                </c:pt>
                <c:pt idx="635" formatCode="General">
                  <c:v>-20.063199999999998</c:v>
                </c:pt>
                <c:pt idx="636" formatCode="General">
                  <c:v>-18.444400000000002</c:v>
                </c:pt>
                <c:pt idx="637" formatCode="General">
                  <c:v>-16.838899999999999</c:v>
                </c:pt>
                <c:pt idx="638" formatCode="General">
                  <c:v>-15.2661</c:v>
                </c:pt>
                <c:pt idx="639" formatCode="General">
                  <c:v>-13.7105</c:v>
                </c:pt>
                <c:pt idx="640" formatCode="General">
                  <c:v>-12.200200000000001</c:v>
                </c:pt>
                <c:pt idx="641" formatCode="General">
                  <c:v>-10.7707</c:v>
                </c:pt>
                <c:pt idx="642" formatCode="General">
                  <c:v>-9.4355700000000002</c:v>
                </c:pt>
                <c:pt idx="643" formatCode="General">
                  <c:v>-8.2043999999999997</c:v>
                </c:pt>
                <c:pt idx="644" formatCode="General">
                  <c:v>-7.0798300000000003</c:v>
                </c:pt>
                <c:pt idx="645" formatCode="General">
                  <c:v>-6.0588899999999999</c:v>
                </c:pt>
                <c:pt idx="646" formatCode="General">
                  <c:v>-5.1348900000000004</c:v>
                </c:pt>
                <c:pt idx="647" formatCode="General">
                  <c:v>-4.2966100000000003</c:v>
                </c:pt>
                <c:pt idx="648" formatCode="General">
                  <c:v>-3.5330300000000001</c:v>
                </c:pt>
                <c:pt idx="649" formatCode="General">
                  <c:v>-2.8393899999999999</c:v>
                </c:pt>
                <c:pt idx="650" formatCode="General">
                  <c:v>-2.2037399999999998</c:v>
                </c:pt>
                <c:pt idx="651" formatCode="General">
                  <c:v>-1.60721</c:v>
                </c:pt>
                <c:pt idx="652" formatCode="General">
                  <c:v>-1.02827</c:v>
                </c:pt>
                <c:pt idx="653" formatCode="General">
                  <c:v>-0.44670900000000002</c:v>
                </c:pt>
                <c:pt idx="654" formatCode="General">
                  <c:v>0.155693</c:v>
                </c:pt>
                <c:pt idx="655" formatCode="General">
                  <c:v>0.79048600000000002</c:v>
                </c:pt>
                <c:pt idx="656" formatCode="General">
                  <c:v>1.4554499999999999</c:v>
                </c:pt>
                <c:pt idx="657" formatCode="General">
                  <c:v>2.1646100000000001</c:v>
                </c:pt>
                <c:pt idx="658" formatCode="General">
                  <c:v>2.9466299999999999</c:v>
                </c:pt>
                <c:pt idx="659" formatCode="General">
                  <c:v>3.8290299999999999</c:v>
                </c:pt>
                <c:pt idx="660" formatCode="General">
                  <c:v>4.8223099999999999</c:v>
                </c:pt>
                <c:pt idx="661" formatCode="General">
                  <c:v>5.8666900000000002</c:v>
                </c:pt>
                <c:pt idx="662" formatCode="General">
                  <c:v>6.9075199999999999</c:v>
                </c:pt>
                <c:pt idx="663" formatCode="General">
                  <c:v>7.9466700000000001</c:v>
                </c:pt>
                <c:pt idx="664" formatCode="General">
                  <c:v>8.9991699999999994</c:v>
                </c:pt>
                <c:pt idx="665" formatCode="General">
                  <c:v>10.084199999999999</c:v>
                </c:pt>
                <c:pt idx="666" formatCode="General">
                  <c:v>11.1974</c:v>
                </c:pt>
                <c:pt idx="667" formatCode="General">
                  <c:v>12.3208</c:v>
                </c:pt>
                <c:pt idx="668" formatCode="General">
                  <c:v>13.4259</c:v>
                </c:pt>
                <c:pt idx="669" formatCode="General">
                  <c:v>14.4816</c:v>
                </c:pt>
                <c:pt idx="670" formatCode="General">
                  <c:v>15.4674</c:v>
                </c:pt>
                <c:pt idx="671" formatCode="General">
                  <c:v>16.3857</c:v>
                </c:pt>
                <c:pt idx="672" formatCode="General">
                  <c:v>17.256499999999999</c:v>
                </c:pt>
                <c:pt idx="673" formatCode="General">
                  <c:v>18.091899999999999</c:v>
                </c:pt>
                <c:pt idx="674" formatCode="General">
                  <c:v>18.8962</c:v>
                </c:pt>
                <c:pt idx="675" formatCode="General">
                  <c:v>19.6587</c:v>
                </c:pt>
                <c:pt idx="676" formatCode="General">
                  <c:v>20.370799999999999</c:v>
                </c:pt>
                <c:pt idx="677" formatCode="General">
                  <c:v>21.0349</c:v>
                </c:pt>
                <c:pt idx="678" formatCode="General">
                  <c:v>21.660699999999999</c:v>
                </c:pt>
                <c:pt idx="679" formatCode="General">
                  <c:v>22.261500000000002</c:v>
                </c:pt>
                <c:pt idx="680" formatCode="General">
                  <c:v>22.8475</c:v>
                </c:pt>
                <c:pt idx="681" formatCode="General">
                  <c:v>23.4223</c:v>
                </c:pt>
                <c:pt idx="682" formatCode="General">
                  <c:v>23.972899999999999</c:v>
                </c:pt>
                <c:pt idx="683" formatCode="General">
                  <c:v>24.4876</c:v>
                </c:pt>
                <c:pt idx="684" formatCode="General">
                  <c:v>24.965499999999999</c:v>
                </c:pt>
                <c:pt idx="685" formatCode="General">
                  <c:v>25.409800000000001</c:v>
                </c:pt>
                <c:pt idx="686" formatCode="General">
                  <c:v>25.826799999999999</c:v>
                </c:pt>
                <c:pt idx="687" formatCode="General">
                  <c:v>26.233000000000001</c:v>
                </c:pt>
                <c:pt idx="688" formatCode="General">
                  <c:v>26.6431</c:v>
                </c:pt>
                <c:pt idx="689" formatCode="General">
                  <c:v>27.057700000000001</c:v>
                </c:pt>
                <c:pt idx="690" formatCode="General">
                  <c:v>27.510899999999999</c:v>
                </c:pt>
                <c:pt idx="691" formatCode="General">
                  <c:v>28.0687</c:v>
                </c:pt>
                <c:pt idx="692" formatCode="General">
                  <c:v>28.767299999999999</c:v>
                </c:pt>
                <c:pt idx="693" formatCode="General">
                  <c:v>29.61</c:v>
                </c:pt>
                <c:pt idx="694" formatCode="General">
                  <c:v>30.5319</c:v>
                </c:pt>
                <c:pt idx="695" formatCode="General">
                  <c:v>31.467099999999999</c:v>
                </c:pt>
                <c:pt idx="696" formatCode="General">
                  <c:v>32.413899999999998</c:v>
                </c:pt>
                <c:pt idx="697" formatCode="General">
                  <c:v>33.365699999999997</c:v>
                </c:pt>
                <c:pt idx="698" formatCode="General">
                  <c:v>34.308100000000003</c:v>
                </c:pt>
                <c:pt idx="699" formatCode="General">
                  <c:v>35.219299999999997</c:v>
                </c:pt>
                <c:pt idx="700" formatCode="General">
                  <c:v>36.0794</c:v>
                </c:pt>
                <c:pt idx="701" formatCode="General">
                  <c:v>36.892200000000003</c:v>
                </c:pt>
                <c:pt idx="702" formatCode="General">
                  <c:v>37.6633</c:v>
                </c:pt>
                <c:pt idx="703" formatCode="General">
                  <c:v>38.385899999999999</c:v>
                </c:pt>
                <c:pt idx="704" formatCode="General">
                  <c:v>39.043599999999998</c:v>
                </c:pt>
                <c:pt idx="705" formatCode="General">
                  <c:v>39.616</c:v>
                </c:pt>
                <c:pt idx="706" formatCode="General">
                  <c:v>40.099499999999999</c:v>
                </c:pt>
                <c:pt idx="707" formatCode="General">
                  <c:v>40.502499999999998</c:v>
                </c:pt>
                <c:pt idx="708" formatCode="General">
                  <c:v>40.845300000000002</c:v>
                </c:pt>
                <c:pt idx="709" formatCode="General">
                  <c:v>41.1541</c:v>
                </c:pt>
                <c:pt idx="710" formatCode="General">
                  <c:v>41.451799999999999</c:v>
                </c:pt>
                <c:pt idx="711" formatCode="General">
                  <c:v>41.747500000000002</c:v>
                </c:pt>
                <c:pt idx="712" formatCode="General">
                  <c:v>42.035699999999999</c:v>
                </c:pt>
                <c:pt idx="713" formatCode="General">
                  <c:v>42.3063</c:v>
                </c:pt>
                <c:pt idx="714" formatCode="General">
                  <c:v>42.5488</c:v>
                </c:pt>
                <c:pt idx="715" formatCode="General">
                  <c:v>42.753100000000003</c:v>
                </c:pt>
                <c:pt idx="716" formatCode="General">
                  <c:v>42.917000000000002</c:v>
                </c:pt>
                <c:pt idx="717" formatCode="General">
                  <c:v>43.055500000000002</c:v>
                </c:pt>
                <c:pt idx="718" formatCode="General">
                  <c:v>43.181800000000003</c:v>
                </c:pt>
                <c:pt idx="719" formatCode="General">
                  <c:v>43.3035</c:v>
                </c:pt>
                <c:pt idx="720" formatCode="General">
                  <c:v>43.424599999999998</c:v>
                </c:pt>
                <c:pt idx="721" formatCode="General">
                  <c:v>43.559899999999999</c:v>
                </c:pt>
                <c:pt idx="722" formatCode="General">
                  <c:v>43.7714</c:v>
                </c:pt>
                <c:pt idx="723" formatCode="General">
                  <c:v>44.1113</c:v>
                </c:pt>
                <c:pt idx="724" formatCode="General">
                  <c:v>44.585299999999997</c:v>
                </c:pt>
                <c:pt idx="725" formatCode="General">
                  <c:v>45.167999999999999</c:v>
                </c:pt>
                <c:pt idx="726" formatCode="General">
                  <c:v>45.818300000000001</c:v>
                </c:pt>
                <c:pt idx="727" formatCode="General">
                  <c:v>46.546199999999999</c:v>
                </c:pt>
                <c:pt idx="728" formatCode="General">
                  <c:v>47.356000000000002</c:v>
                </c:pt>
                <c:pt idx="729" formatCode="General">
                  <c:v>48.174399999999999</c:v>
                </c:pt>
                <c:pt idx="730" formatCode="General">
                  <c:v>48.969799999999999</c:v>
                </c:pt>
                <c:pt idx="731" formatCode="General">
                  <c:v>49.790399999999998</c:v>
                </c:pt>
                <c:pt idx="732" formatCode="General">
                  <c:v>50.6815</c:v>
                </c:pt>
                <c:pt idx="733" formatCode="General">
                  <c:v>51.667000000000002</c:v>
                </c:pt>
                <c:pt idx="734" formatCode="General">
                  <c:v>52.693600000000004</c:v>
                </c:pt>
                <c:pt idx="735" formatCode="General">
                  <c:v>53.7</c:v>
                </c:pt>
                <c:pt idx="736" formatCode="General">
                  <c:v>54.682099999999998</c:v>
                </c:pt>
                <c:pt idx="737" formatCode="General">
                  <c:v>55.630200000000002</c:v>
                </c:pt>
                <c:pt idx="738" formatCode="General">
                  <c:v>56.525599999999997</c:v>
                </c:pt>
                <c:pt idx="739" formatCode="General">
                  <c:v>57.365000000000002</c:v>
                </c:pt>
                <c:pt idx="740" formatCode="General">
                  <c:v>58.1556</c:v>
                </c:pt>
                <c:pt idx="741" formatCode="General">
                  <c:v>58.906500000000001</c:v>
                </c:pt>
                <c:pt idx="742" formatCode="General">
                  <c:v>59.620600000000003</c:v>
                </c:pt>
                <c:pt idx="743" formatCode="General">
                  <c:v>60.279899999999998</c:v>
                </c:pt>
                <c:pt idx="744" formatCode="General">
                  <c:v>60.859299999999998</c:v>
                </c:pt>
                <c:pt idx="745" formatCode="General">
                  <c:v>61.335700000000003</c:v>
                </c:pt>
                <c:pt idx="746" formatCode="General">
                  <c:v>61.713200000000001</c:v>
                </c:pt>
                <c:pt idx="747" formatCode="General">
                  <c:v>62.010899999999999</c:v>
                </c:pt>
                <c:pt idx="748" formatCode="General">
                  <c:v>62.241399999999999</c:v>
                </c:pt>
                <c:pt idx="749" formatCode="General">
                  <c:v>62.412300000000002</c:v>
                </c:pt>
                <c:pt idx="750" formatCode="General">
                  <c:v>62.521299999999997</c:v>
                </c:pt>
                <c:pt idx="751" formatCode="General">
                  <c:v>62.557000000000002</c:v>
                </c:pt>
                <c:pt idx="752" formatCode="General">
                  <c:v>62.505899999999997</c:v>
                </c:pt>
                <c:pt idx="753" formatCode="General">
                  <c:v>62.410800000000002</c:v>
                </c:pt>
                <c:pt idx="754" formatCode="General">
                  <c:v>62.331699999999998</c:v>
                </c:pt>
                <c:pt idx="755" formatCode="General">
                  <c:v>62.281399999999998</c:v>
                </c:pt>
                <c:pt idx="756" formatCode="General">
                  <c:v>62.249000000000002</c:v>
                </c:pt>
                <c:pt idx="757" formatCode="General">
                  <c:v>62.198799999999999</c:v>
                </c:pt>
                <c:pt idx="758" formatCode="General">
                  <c:v>62.113500000000002</c:v>
                </c:pt>
                <c:pt idx="759" formatCode="General">
                  <c:v>62.002699999999997</c:v>
                </c:pt>
                <c:pt idx="760" formatCode="General">
                  <c:v>61.8964</c:v>
                </c:pt>
                <c:pt idx="761" formatCode="General">
                  <c:v>61.825499999999998</c:v>
                </c:pt>
                <c:pt idx="762" formatCode="General">
                  <c:v>61.7956</c:v>
                </c:pt>
                <c:pt idx="763" formatCode="General">
                  <c:v>61.798499999999997</c:v>
                </c:pt>
                <c:pt idx="764" formatCode="General">
                  <c:v>61.811700000000002</c:v>
                </c:pt>
                <c:pt idx="765" formatCode="General">
                  <c:v>61.825600000000001</c:v>
                </c:pt>
                <c:pt idx="766" formatCode="General">
                  <c:v>61.8461</c:v>
                </c:pt>
                <c:pt idx="767" formatCode="General">
                  <c:v>61.885599999999997</c:v>
                </c:pt>
                <c:pt idx="768" formatCode="General">
                  <c:v>61.9574</c:v>
                </c:pt>
                <c:pt idx="769" formatCode="General">
                  <c:v>62.070399999999999</c:v>
                </c:pt>
                <c:pt idx="770" formatCode="General">
                  <c:v>62.23</c:v>
                </c:pt>
                <c:pt idx="771" formatCode="General">
                  <c:v>62.432299999999998</c:v>
                </c:pt>
                <c:pt idx="772" formatCode="General">
                  <c:v>62.691699999999997</c:v>
                </c:pt>
                <c:pt idx="773" formatCode="General">
                  <c:v>63.031399999999998</c:v>
                </c:pt>
                <c:pt idx="774" formatCode="General">
                  <c:v>63.425699999999999</c:v>
                </c:pt>
                <c:pt idx="775" formatCode="General">
                  <c:v>63.829900000000002</c:v>
                </c:pt>
                <c:pt idx="776" formatCode="General">
                  <c:v>64.202299999999994</c:v>
                </c:pt>
                <c:pt idx="777" formatCode="General">
                  <c:v>64.5077</c:v>
                </c:pt>
                <c:pt idx="778" formatCode="General">
                  <c:v>64.735200000000006</c:v>
                </c:pt>
                <c:pt idx="779" formatCode="General">
                  <c:v>64.874600000000001</c:v>
                </c:pt>
                <c:pt idx="780" formatCode="General">
                  <c:v>64.917199999999994</c:v>
                </c:pt>
                <c:pt idx="781" formatCode="General">
                  <c:v>64.874099999999999</c:v>
                </c:pt>
                <c:pt idx="782" formatCode="General">
                  <c:v>64.758600000000001</c:v>
                </c:pt>
                <c:pt idx="783" formatCode="General">
                  <c:v>64.569000000000003</c:v>
                </c:pt>
                <c:pt idx="784" formatCode="General">
                  <c:v>64.304500000000004</c:v>
                </c:pt>
                <c:pt idx="785" formatCode="General">
                  <c:v>63.966900000000003</c:v>
                </c:pt>
                <c:pt idx="786" formatCode="General">
                  <c:v>63.551900000000003</c:v>
                </c:pt>
                <c:pt idx="787" formatCode="General">
                  <c:v>63.055500000000002</c:v>
                </c:pt>
                <c:pt idx="788" formatCode="General">
                  <c:v>62.500900000000001</c:v>
                </c:pt>
                <c:pt idx="789" formatCode="General">
                  <c:v>61.9163</c:v>
                </c:pt>
                <c:pt idx="790" formatCode="General">
                  <c:v>61.316800000000001</c:v>
                </c:pt>
                <c:pt idx="791" formatCode="General">
                  <c:v>60.713900000000002</c:v>
                </c:pt>
                <c:pt idx="792" formatCode="General">
                  <c:v>60.113100000000003</c:v>
                </c:pt>
                <c:pt idx="793" formatCode="General">
                  <c:v>59.526899999999998</c:v>
                </c:pt>
                <c:pt idx="794" formatCode="General">
                  <c:v>58.969700000000003</c:v>
                </c:pt>
                <c:pt idx="795" formatCode="General">
                  <c:v>58.449100000000001</c:v>
                </c:pt>
                <c:pt idx="796" formatCode="General">
                  <c:v>57.970700000000001</c:v>
                </c:pt>
                <c:pt idx="797" formatCode="General">
                  <c:v>57.5398</c:v>
                </c:pt>
                <c:pt idx="798" formatCode="General">
                  <c:v>57.141100000000002</c:v>
                </c:pt>
                <c:pt idx="799" formatCode="General">
                  <c:v>56.743200000000002</c:v>
                </c:pt>
                <c:pt idx="800" formatCode="General">
                  <c:v>56.318600000000004</c:v>
                </c:pt>
                <c:pt idx="801" formatCode="General">
                  <c:v>55.848799999999997</c:v>
                </c:pt>
                <c:pt idx="802" formatCode="General">
                  <c:v>55.3277</c:v>
                </c:pt>
                <c:pt idx="803" formatCode="General">
                  <c:v>54.750999999999998</c:v>
                </c:pt>
                <c:pt idx="804" formatCode="General">
                  <c:v>54.113399999999999</c:v>
                </c:pt>
                <c:pt idx="805" formatCode="General">
                  <c:v>53.432299999999998</c:v>
                </c:pt>
                <c:pt idx="806" formatCode="General">
                  <c:v>52.740200000000002</c:v>
                </c:pt>
                <c:pt idx="807" formatCode="General">
                  <c:v>52.056899999999999</c:v>
                </c:pt>
                <c:pt idx="808" formatCode="General">
                  <c:v>51.388599999999997</c:v>
                </c:pt>
                <c:pt idx="809" formatCode="General">
                  <c:v>50.720199999999998</c:v>
                </c:pt>
                <c:pt idx="810" formatCode="General">
                  <c:v>50.0471</c:v>
                </c:pt>
                <c:pt idx="811" formatCode="General">
                  <c:v>49.395299999999999</c:v>
                </c:pt>
                <c:pt idx="812" formatCode="General">
                  <c:v>48.760599999999997</c:v>
                </c:pt>
                <c:pt idx="813" formatCode="General">
                  <c:v>48.113100000000003</c:v>
                </c:pt>
                <c:pt idx="814" formatCode="General">
                  <c:v>47.438499999999998</c:v>
                </c:pt>
                <c:pt idx="815" formatCode="General">
                  <c:v>46.733499999999999</c:v>
                </c:pt>
                <c:pt idx="816" formatCode="General">
                  <c:v>46.004100000000001</c:v>
                </c:pt>
                <c:pt idx="817" formatCode="General">
                  <c:v>45.270899999999997</c:v>
                </c:pt>
                <c:pt idx="818" formatCode="General">
                  <c:v>44.567700000000002</c:v>
                </c:pt>
                <c:pt idx="819" formatCode="General">
                  <c:v>43.928199999999997</c:v>
                </c:pt>
                <c:pt idx="820" formatCode="General">
                  <c:v>43.373800000000003</c:v>
                </c:pt>
                <c:pt idx="821" formatCode="General">
                  <c:v>42.920400000000001</c:v>
                </c:pt>
                <c:pt idx="822" formatCode="General">
                  <c:v>42.588900000000002</c:v>
                </c:pt>
                <c:pt idx="823" formatCode="General">
                  <c:v>42.429200000000002</c:v>
                </c:pt>
                <c:pt idx="824" formatCode="General">
                  <c:v>42.4313</c:v>
                </c:pt>
                <c:pt idx="825" formatCode="General">
                  <c:v>42.490699999999997</c:v>
                </c:pt>
                <c:pt idx="826" formatCode="General">
                  <c:v>42.537799999999997</c:v>
                </c:pt>
                <c:pt idx="827" formatCode="General">
                  <c:v>42.5488</c:v>
                </c:pt>
                <c:pt idx="828" formatCode="General">
                  <c:v>42.522199999999998</c:v>
                </c:pt>
                <c:pt idx="829" formatCode="General">
                  <c:v>42.461199999999998</c:v>
                </c:pt>
                <c:pt idx="830" formatCode="General">
                  <c:v>42.355899999999998</c:v>
                </c:pt>
                <c:pt idx="831" formatCode="General">
                  <c:v>42.203000000000003</c:v>
                </c:pt>
                <c:pt idx="832" formatCode="General">
                  <c:v>42.006300000000003</c:v>
                </c:pt>
                <c:pt idx="833" formatCode="General">
                  <c:v>41.784599999999998</c:v>
                </c:pt>
                <c:pt idx="834" formatCode="General">
                  <c:v>41.559199999999997</c:v>
                </c:pt>
                <c:pt idx="835" formatCode="General">
                  <c:v>41.3157</c:v>
                </c:pt>
                <c:pt idx="836" formatCode="General">
                  <c:v>41.027200000000001</c:v>
                </c:pt>
                <c:pt idx="837" formatCode="General">
                  <c:v>40.6691</c:v>
                </c:pt>
                <c:pt idx="838" formatCode="General">
                  <c:v>40.223100000000002</c:v>
                </c:pt>
                <c:pt idx="839" formatCode="General">
                  <c:v>39.6877</c:v>
                </c:pt>
                <c:pt idx="840" formatCode="General">
                  <c:v>39.055700000000002</c:v>
                </c:pt>
                <c:pt idx="841" formatCode="General">
                  <c:v>38.319800000000001</c:v>
                </c:pt>
                <c:pt idx="842" formatCode="General">
                  <c:v>37.483400000000003</c:v>
                </c:pt>
                <c:pt idx="843" formatCode="General">
                  <c:v>36.555</c:v>
                </c:pt>
                <c:pt idx="844" formatCode="General">
                  <c:v>35.546599999999998</c:v>
                </c:pt>
                <c:pt idx="845" formatCode="General">
                  <c:v>34.457599999999999</c:v>
                </c:pt>
                <c:pt idx="846" formatCode="General">
                  <c:v>33.2759</c:v>
                </c:pt>
                <c:pt idx="847" formatCode="General">
                  <c:v>31.9923</c:v>
                </c:pt>
                <c:pt idx="848" formatCode="General">
                  <c:v>30.607700000000001</c:v>
                </c:pt>
                <c:pt idx="849" formatCode="General">
                  <c:v>29.1572</c:v>
                </c:pt>
                <c:pt idx="850" formatCode="General">
                  <c:v>27.6812</c:v>
                </c:pt>
                <c:pt idx="851" formatCode="General">
                  <c:v>26.203600000000002</c:v>
                </c:pt>
                <c:pt idx="852" formatCode="General">
                  <c:v>24.7376</c:v>
                </c:pt>
                <c:pt idx="853" formatCode="General">
                  <c:v>23.284500000000001</c:v>
                </c:pt>
                <c:pt idx="854" formatCode="General">
                  <c:v>21.857800000000001</c:v>
                </c:pt>
                <c:pt idx="855" formatCode="General">
                  <c:v>20.479800000000001</c:v>
                </c:pt>
                <c:pt idx="856" formatCode="General">
                  <c:v>19.193200000000001</c:v>
                </c:pt>
                <c:pt idx="857" formatCode="General">
                  <c:v>18.031600000000001</c:v>
                </c:pt>
                <c:pt idx="858" formatCode="General">
                  <c:v>16.994299999999999</c:v>
                </c:pt>
                <c:pt idx="859" formatCode="General">
                  <c:v>16.062799999999999</c:v>
                </c:pt>
                <c:pt idx="860" formatCode="General">
                  <c:v>15.2103</c:v>
                </c:pt>
                <c:pt idx="861" formatCode="General">
                  <c:v>14.431800000000001</c:v>
                </c:pt>
                <c:pt idx="862" formatCode="General">
                  <c:v>13.7277</c:v>
                </c:pt>
                <c:pt idx="863" formatCode="General">
                  <c:v>13.0791</c:v>
                </c:pt>
                <c:pt idx="864" formatCode="General">
                  <c:v>12.4656</c:v>
                </c:pt>
                <c:pt idx="865" formatCode="General">
                  <c:v>11.873799999999999</c:v>
                </c:pt>
                <c:pt idx="866" formatCode="General">
                  <c:v>11.3025</c:v>
                </c:pt>
                <c:pt idx="867" formatCode="General">
                  <c:v>10.7584</c:v>
                </c:pt>
                <c:pt idx="868" formatCode="General">
                  <c:v>10.243399999999999</c:v>
                </c:pt>
                <c:pt idx="869" formatCode="General">
                  <c:v>9.7523900000000001</c:v>
                </c:pt>
                <c:pt idx="870" formatCode="General">
                  <c:v>9.2627100000000002</c:v>
                </c:pt>
                <c:pt idx="871" formatCode="General">
                  <c:v>8.7591400000000004</c:v>
                </c:pt>
                <c:pt idx="872" formatCode="General">
                  <c:v>8.2448700000000006</c:v>
                </c:pt>
                <c:pt idx="873" formatCode="General">
                  <c:v>7.7282299999999999</c:v>
                </c:pt>
                <c:pt idx="874" formatCode="General">
                  <c:v>7.2167700000000004</c:v>
                </c:pt>
                <c:pt idx="875" formatCode="General">
                  <c:v>6.7079599999999999</c:v>
                </c:pt>
                <c:pt idx="876" formatCode="General">
                  <c:v>6.1971999999999996</c:v>
                </c:pt>
                <c:pt idx="877" formatCode="General">
                  <c:v>5.6850800000000001</c:v>
                </c:pt>
                <c:pt idx="878" formatCode="General">
                  <c:v>5.1652100000000001</c:v>
                </c:pt>
                <c:pt idx="879" formatCode="General">
                  <c:v>4.6225300000000002</c:v>
                </c:pt>
                <c:pt idx="880" formatCode="General">
                  <c:v>4.0332499999999998</c:v>
                </c:pt>
                <c:pt idx="881" formatCode="General">
                  <c:v>3.3755099999999998</c:v>
                </c:pt>
                <c:pt idx="882" formatCode="General">
                  <c:v>2.65863</c:v>
                </c:pt>
                <c:pt idx="883" formatCode="General">
                  <c:v>1.8960900000000001</c:v>
                </c:pt>
                <c:pt idx="884" formatCode="General">
                  <c:v>1.0822799999999999</c:v>
                </c:pt>
                <c:pt idx="885" formatCode="General">
                  <c:v>0.22509999999999999</c:v>
                </c:pt>
                <c:pt idx="886" formatCode="General">
                  <c:v>-0.65210800000000002</c:v>
                </c:pt>
                <c:pt idx="887" formatCode="General">
                  <c:v>-1.5114799999999999</c:v>
                </c:pt>
                <c:pt idx="888" formatCode="General">
                  <c:v>-2.3166600000000002</c:v>
                </c:pt>
                <c:pt idx="889" formatCode="General">
                  <c:v>-3.0547800000000001</c:v>
                </c:pt>
                <c:pt idx="890" formatCode="General">
                  <c:v>-3.72912</c:v>
                </c:pt>
                <c:pt idx="891" formatCode="General">
                  <c:v>-4.36348</c:v>
                </c:pt>
                <c:pt idx="892" formatCode="General">
                  <c:v>-4.9676499999999999</c:v>
                </c:pt>
                <c:pt idx="893" formatCode="General">
                  <c:v>-5.5285000000000002</c:v>
                </c:pt>
                <c:pt idx="894" formatCode="General">
                  <c:v>-6.0314899999999998</c:v>
                </c:pt>
                <c:pt idx="895" formatCode="General">
                  <c:v>-6.4670399999999999</c:v>
                </c:pt>
                <c:pt idx="896" formatCode="General">
                  <c:v>-6.8433900000000003</c:v>
                </c:pt>
                <c:pt idx="897" formatCode="General">
                  <c:v>-7.1657099999999998</c:v>
                </c:pt>
                <c:pt idx="898" formatCode="General">
                  <c:v>-7.4226999999999999</c:v>
                </c:pt>
                <c:pt idx="899" formatCode="General">
                  <c:v>-7.6167999999999996</c:v>
                </c:pt>
                <c:pt idx="900" formatCode="General">
                  <c:v>-7.7661300000000004</c:v>
                </c:pt>
                <c:pt idx="901" formatCode="General">
                  <c:v>-7.9138700000000002</c:v>
                </c:pt>
                <c:pt idx="902" formatCode="General">
                  <c:v>-8.1068899999999999</c:v>
                </c:pt>
                <c:pt idx="903" formatCode="General">
                  <c:v>-8.3733500000000003</c:v>
                </c:pt>
                <c:pt idx="904" formatCode="General">
                  <c:v>-8.7266100000000009</c:v>
                </c:pt>
                <c:pt idx="905" formatCode="General">
                  <c:v>-9.1544600000000003</c:v>
                </c:pt>
                <c:pt idx="906" formatCode="General">
                  <c:v>-9.6594300000000004</c:v>
                </c:pt>
                <c:pt idx="907" formatCode="General">
                  <c:v>-10.2592</c:v>
                </c:pt>
                <c:pt idx="908" formatCode="General">
                  <c:v>-10.9611</c:v>
                </c:pt>
                <c:pt idx="909" formatCode="General">
                  <c:v>-11.7562</c:v>
                </c:pt>
                <c:pt idx="910" formatCode="General">
                  <c:v>-12.5892</c:v>
                </c:pt>
                <c:pt idx="911" formatCode="General">
                  <c:v>-13.408300000000001</c:v>
                </c:pt>
                <c:pt idx="912" formatCode="General">
                  <c:v>-14.2013</c:v>
                </c:pt>
                <c:pt idx="913" formatCode="General">
                  <c:v>-14.979799999999999</c:v>
                </c:pt>
                <c:pt idx="914" formatCode="General">
                  <c:v>-15.768000000000001</c:v>
                </c:pt>
                <c:pt idx="915" formatCode="General">
                  <c:v>-16.560600000000001</c:v>
                </c:pt>
                <c:pt idx="916" formatCode="General">
                  <c:v>-17.342400000000001</c:v>
                </c:pt>
                <c:pt idx="917" formatCode="General">
                  <c:v>-18.1096</c:v>
                </c:pt>
                <c:pt idx="918" formatCode="General">
                  <c:v>-18.868200000000002</c:v>
                </c:pt>
                <c:pt idx="919" formatCode="General">
                  <c:v>-19.6343</c:v>
                </c:pt>
                <c:pt idx="920" formatCode="General">
                  <c:v>-20.4177</c:v>
                </c:pt>
                <c:pt idx="921" formatCode="General">
                  <c:v>-21.218499999999999</c:v>
                </c:pt>
                <c:pt idx="922" formatCode="General">
                  <c:v>-22.0458</c:v>
                </c:pt>
                <c:pt idx="923" formatCode="General">
                  <c:v>-22.902799999999999</c:v>
                </c:pt>
                <c:pt idx="924" formatCode="General">
                  <c:v>-23.766300000000001</c:v>
                </c:pt>
                <c:pt idx="925" formatCode="General">
                  <c:v>-24.6143</c:v>
                </c:pt>
                <c:pt idx="926" formatCode="General">
                  <c:v>-25.438800000000001</c:v>
                </c:pt>
                <c:pt idx="927" formatCode="General">
                  <c:v>-26.235499999999998</c:v>
                </c:pt>
                <c:pt idx="928" formatCode="General">
                  <c:v>-27.002700000000001</c:v>
                </c:pt>
                <c:pt idx="929" formatCode="General">
                  <c:v>-27.729900000000001</c:v>
                </c:pt>
                <c:pt idx="930" formatCode="General">
                  <c:v>-28.4085</c:v>
                </c:pt>
                <c:pt idx="931" formatCode="General">
                  <c:v>-29.044499999999999</c:v>
                </c:pt>
                <c:pt idx="932" formatCode="General">
                  <c:v>-29.648099999999999</c:v>
                </c:pt>
                <c:pt idx="933" formatCode="General">
                  <c:v>-30.229700000000001</c:v>
                </c:pt>
                <c:pt idx="934" formatCode="General">
                  <c:v>-30.796299999999999</c:v>
                </c:pt>
                <c:pt idx="935" formatCode="General">
                  <c:v>-31.351299999999998</c:v>
                </c:pt>
                <c:pt idx="936" formatCode="General">
                  <c:v>-31.897099999999998</c:v>
                </c:pt>
                <c:pt idx="937" formatCode="General">
                  <c:v>-32.441499999999998</c:v>
                </c:pt>
                <c:pt idx="938" formatCode="General">
                  <c:v>-33.003900000000002</c:v>
                </c:pt>
                <c:pt idx="939" formatCode="General">
                  <c:v>-33.5944</c:v>
                </c:pt>
                <c:pt idx="940" formatCode="General">
                  <c:v>-34.207999999999998</c:v>
                </c:pt>
                <c:pt idx="941" formatCode="General">
                  <c:v>-34.842500000000001</c:v>
                </c:pt>
                <c:pt idx="942" formatCode="General">
                  <c:v>-35.496400000000001</c:v>
                </c:pt>
                <c:pt idx="943" formatCode="General">
                  <c:v>-36.152999999999999</c:v>
                </c:pt>
                <c:pt idx="944" formatCode="General">
                  <c:v>-36.8018</c:v>
                </c:pt>
                <c:pt idx="945" formatCode="General">
                  <c:v>-37.457700000000003</c:v>
                </c:pt>
                <c:pt idx="946" formatCode="General">
                  <c:v>-38.129600000000003</c:v>
                </c:pt>
                <c:pt idx="947" formatCode="General">
                  <c:v>-38.8155</c:v>
                </c:pt>
                <c:pt idx="948" formatCode="General">
                  <c:v>-39.499299999999998</c:v>
                </c:pt>
                <c:pt idx="949" formatCode="General">
                  <c:v>-40.159199999999998</c:v>
                </c:pt>
                <c:pt idx="950" formatCode="General">
                  <c:v>-40.770499999999998</c:v>
                </c:pt>
                <c:pt idx="951" formatCode="General">
                  <c:v>-41.305799999999998</c:v>
                </c:pt>
                <c:pt idx="952" formatCode="General">
                  <c:v>-41.742800000000003</c:v>
                </c:pt>
                <c:pt idx="953" formatCode="General">
                  <c:v>-42.110199999999999</c:v>
                </c:pt>
                <c:pt idx="954" formatCode="General">
                  <c:v>-42.475099999999998</c:v>
                </c:pt>
                <c:pt idx="955" formatCode="General">
                  <c:v>-42.863900000000001</c:v>
                </c:pt>
                <c:pt idx="956" formatCode="General">
                  <c:v>-43.281100000000002</c:v>
                </c:pt>
                <c:pt idx="957" formatCode="General">
                  <c:v>-43.736800000000002</c:v>
                </c:pt>
                <c:pt idx="958" formatCode="General">
                  <c:v>-44.22</c:v>
                </c:pt>
                <c:pt idx="959" formatCode="General">
                  <c:v>-44.685899999999997</c:v>
                </c:pt>
                <c:pt idx="960" formatCode="General">
                  <c:v>-45.0794</c:v>
                </c:pt>
                <c:pt idx="961" formatCode="General">
                  <c:v>-45.3566</c:v>
                </c:pt>
                <c:pt idx="962" formatCode="General">
                  <c:v>-45.514899999999997</c:v>
                </c:pt>
                <c:pt idx="963" formatCode="General">
                  <c:v>-45.582299999999996</c:v>
                </c:pt>
                <c:pt idx="964" formatCode="General">
                  <c:v>-45.630800000000001</c:v>
                </c:pt>
                <c:pt idx="965" formatCode="General">
                  <c:v>-45.720100000000002</c:v>
                </c:pt>
                <c:pt idx="966" formatCode="General">
                  <c:v>-45.853099999999998</c:v>
                </c:pt>
                <c:pt idx="967" formatCode="General">
                  <c:v>-46.035899999999998</c:v>
                </c:pt>
                <c:pt idx="968" formatCode="General">
                  <c:v>-46.277299999999997</c:v>
                </c:pt>
                <c:pt idx="969" formatCode="General">
                  <c:v>-46.578800000000001</c:v>
                </c:pt>
                <c:pt idx="970" formatCode="General">
                  <c:v>-46.934600000000003</c:v>
                </c:pt>
                <c:pt idx="971" formatCode="General">
                  <c:v>-47.326500000000003</c:v>
                </c:pt>
                <c:pt idx="972" formatCode="General">
                  <c:v>-47.7301</c:v>
                </c:pt>
                <c:pt idx="973" formatCode="General">
                  <c:v>-48.124600000000001</c:v>
                </c:pt>
                <c:pt idx="974" formatCode="General">
                  <c:v>-48.508699999999997</c:v>
                </c:pt>
                <c:pt idx="975" formatCode="General">
                  <c:v>-48.894300000000001</c:v>
                </c:pt>
                <c:pt idx="976" formatCode="General">
                  <c:v>-49.304299999999998</c:v>
                </c:pt>
                <c:pt idx="977" formatCode="General">
                  <c:v>-49.749400000000001</c:v>
                </c:pt>
                <c:pt idx="978" formatCode="General">
                  <c:v>-50.193600000000004</c:v>
                </c:pt>
                <c:pt idx="979" formatCode="General">
                  <c:v>-50.626100000000001</c:v>
                </c:pt>
                <c:pt idx="980" formatCode="General">
                  <c:v>-51.077399999999997</c:v>
                </c:pt>
                <c:pt idx="981" formatCode="General">
                  <c:v>-51.564100000000003</c:v>
                </c:pt>
                <c:pt idx="982" formatCode="General">
                  <c:v>-52.0871</c:v>
                </c:pt>
                <c:pt idx="983" formatCode="General">
                  <c:v>-52.6327</c:v>
                </c:pt>
                <c:pt idx="984" formatCode="General">
                  <c:v>-53.183799999999998</c:v>
                </c:pt>
                <c:pt idx="985" formatCode="General">
                  <c:v>-53.731200000000001</c:v>
                </c:pt>
                <c:pt idx="986" formatCode="General">
                  <c:v>-54.261400000000002</c:v>
                </c:pt>
                <c:pt idx="987" formatCode="General">
                  <c:v>-54.759399999999999</c:v>
                </c:pt>
                <c:pt idx="988" formatCode="General">
                  <c:v>-55.220799999999997</c:v>
                </c:pt>
                <c:pt idx="989" formatCode="General">
                  <c:v>-55.646999999999998</c:v>
                </c:pt>
                <c:pt idx="990" formatCode="General">
                  <c:v>-56.026800000000001</c:v>
                </c:pt>
                <c:pt idx="991" formatCode="General">
                  <c:v>-56.344299999999997</c:v>
                </c:pt>
                <c:pt idx="992" formatCode="General">
                  <c:v>-56.583500000000001</c:v>
                </c:pt>
                <c:pt idx="993" formatCode="General">
                  <c:v>-56.731999999999999</c:v>
                </c:pt>
                <c:pt idx="994" formatCode="General">
                  <c:v>-56.786499999999997</c:v>
                </c:pt>
                <c:pt idx="995" formatCode="General">
                  <c:v>-56.771099999999997</c:v>
                </c:pt>
                <c:pt idx="996" formatCode="General">
                  <c:v>-56.718899999999998</c:v>
                </c:pt>
                <c:pt idx="997" formatCode="General">
                  <c:v>-56.649000000000001</c:v>
                </c:pt>
                <c:pt idx="998" formatCode="General">
                  <c:v>-56.575200000000002</c:v>
                </c:pt>
                <c:pt idx="999" formatCode="General">
                  <c:v>-56.5015</c:v>
                </c:pt>
                <c:pt idx="1000" formatCode="General">
                  <c:v>-56.422600000000003</c:v>
                </c:pt>
                <c:pt idx="1001" formatCode="General">
                  <c:v>-56.328499999999998</c:v>
                </c:pt>
                <c:pt idx="1002" formatCode="General">
                  <c:v>-56.212499999999999</c:v>
                </c:pt>
                <c:pt idx="1003" formatCode="General">
                  <c:v>-56.076000000000001</c:v>
                </c:pt>
                <c:pt idx="1004" formatCode="General">
                  <c:v>-55.945</c:v>
                </c:pt>
                <c:pt idx="1005" formatCode="General">
                  <c:v>-55.8429</c:v>
                </c:pt>
                <c:pt idx="1006" formatCode="General">
                  <c:v>-55.772399999999998</c:v>
                </c:pt>
                <c:pt idx="1007" formatCode="General">
                  <c:v>-55.730899999999998</c:v>
                </c:pt>
                <c:pt idx="1008" formatCode="General">
                  <c:v>-55.712699999999998</c:v>
                </c:pt>
                <c:pt idx="1009" formatCode="General">
                  <c:v>-55.718400000000003</c:v>
                </c:pt>
                <c:pt idx="1010" formatCode="General">
                  <c:v>-55.749400000000001</c:v>
                </c:pt>
                <c:pt idx="1011" formatCode="General">
                  <c:v>-55.798299999999998</c:v>
                </c:pt>
                <c:pt idx="1012" formatCode="General">
                  <c:v>-55.8568</c:v>
                </c:pt>
                <c:pt idx="1013" formatCode="General">
                  <c:v>-55.918900000000001</c:v>
                </c:pt>
                <c:pt idx="1014" formatCode="General">
                  <c:v>-55.975099999999998</c:v>
                </c:pt>
                <c:pt idx="1015" formatCode="General">
                  <c:v>-56.015000000000001</c:v>
                </c:pt>
                <c:pt idx="1016" formatCode="General">
                  <c:v>-56.038800000000002</c:v>
                </c:pt>
                <c:pt idx="1017" formatCode="General">
                  <c:v>-56.050699999999999</c:v>
                </c:pt>
                <c:pt idx="1018" formatCode="General">
                  <c:v>-56.0533</c:v>
                </c:pt>
                <c:pt idx="1019" formatCode="General">
                  <c:v>-56.048299999999998</c:v>
                </c:pt>
                <c:pt idx="1020" formatCode="General">
                  <c:v>-56.033900000000003</c:v>
                </c:pt>
                <c:pt idx="1021" formatCode="General">
                  <c:v>-56.007100000000001</c:v>
                </c:pt>
                <c:pt idx="1022" formatCode="General">
                  <c:v>-55.964300000000001</c:v>
                </c:pt>
                <c:pt idx="1023" formatCode="General">
                  <c:v>-55.886200000000002</c:v>
                </c:pt>
                <c:pt idx="1024" formatCode="General">
                  <c:v>-55.754300000000001</c:v>
                </c:pt>
                <c:pt idx="1025" formatCode="General">
                  <c:v>-55.569099999999999</c:v>
                </c:pt>
                <c:pt idx="1026" formatCode="General">
                  <c:v>-55.3354</c:v>
                </c:pt>
                <c:pt idx="1027" formatCode="General">
                  <c:v>-55.059699999999999</c:v>
                </c:pt>
                <c:pt idx="1028" formatCode="General">
                  <c:v>-54.739400000000003</c:v>
                </c:pt>
                <c:pt idx="1029" formatCode="General">
                  <c:v>-54.367699999999999</c:v>
                </c:pt>
                <c:pt idx="1030" formatCode="General">
                  <c:v>-53.952500000000001</c:v>
                </c:pt>
                <c:pt idx="1031" formatCode="General">
                  <c:v>-53.485999999999997</c:v>
                </c:pt>
                <c:pt idx="1032" formatCode="General">
                  <c:v>-52.911000000000001</c:v>
                </c:pt>
                <c:pt idx="1033" formatCode="General">
                  <c:v>-52.197499999999998</c:v>
                </c:pt>
                <c:pt idx="1034" formatCode="General">
                  <c:v>-51.366599999999998</c:v>
                </c:pt>
                <c:pt idx="1035" formatCode="General">
                  <c:v>-50.476700000000001</c:v>
                </c:pt>
                <c:pt idx="1036" formatCode="General">
                  <c:v>-49.592300000000002</c:v>
                </c:pt>
                <c:pt idx="1037" formatCode="General">
                  <c:v>-48.732900000000001</c:v>
                </c:pt>
                <c:pt idx="1038" formatCode="General">
                  <c:v>-47.912300000000002</c:v>
                </c:pt>
                <c:pt idx="1039" formatCode="General">
                  <c:v>-47.154899999999998</c:v>
                </c:pt>
                <c:pt idx="1040" formatCode="General">
                  <c:v>-46.473199999999999</c:v>
                </c:pt>
                <c:pt idx="1041" formatCode="General">
                  <c:v>-45.863900000000001</c:v>
                </c:pt>
                <c:pt idx="1042" formatCode="General">
                  <c:v>-45.322400000000002</c:v>
                </c:pt>
                <c:pt idx="1043" formatCode="General">
                  <c:v>-44.8429</c:v>
                </c:pt>
                <c:pt idx="1044" formatCode="General">
                  <c:v>-44.4086</c:v>
                </c:pt>
                <c:pt idx="1045" formatCode="General">
                  <c:v>-44.009</c:v>
                </c:pt>
                <c:pt idx="1046" formatCode="General">
                  <c:v>-43.655299999999997</c:v>
                </c:pt>
                <c:pt idx="1047" formatCode="General">
                  <c:v>-43.344099999999997</c:v>
                </c:pt>
                <c:pt idx="1048" formatCode="General">
                  <c:v>-43.055500000000002</c:v>
                </c:pt>
                <c:pt idx="1049" formatCode="General">
                  <c:v>-42.8384</c:v>
                </c:pt>
                <c:pt idx="1050" formatCode="General">
                  <c:v>-42.744100000000003</c:v>
                </c:pt>
                <c:pt idx="1051" formatCode="General">
                  <c:v>-42.688299999999998</c:v>
                </c:pt>
                <c:pt idx="1052" formatCode="General">
                  <c:v>-42.578699999999998</c:v>
                </c:pt>
                <c:pt idx="1053" formatCode="General">
                  <c:v>-42.384700000000002</c:v>
                </c:pt>
                <c:pt idx="1054" formatCode="General">
                  <c:v>-42.116300000000003</c:v>
                </c:pt>
                <c:pt idx="1055" formatCode="General">
                  <c:v>-41.813699999999997</c:v>
                </c:pt>
                <c:pt idx="1056" formatCode="General">
                  <c:v>-41.4758</c:v>
                </c:pt>
                <c:pt idx="1057" formatCode="General">
                  <c:v>-41.084699999999998</c:v>
                </c:pt>
                <c:pt idx="1058" formatCode="General">
                  <c:v>-40.632899999999999</c:v>
                </c:pt>
                <c:pt idx="1059" formatCode="General">
                  <c:v>-40.119399999999999</c:v>
                </c:pt>
                <c:pt idx="1060" formatCode="General">
                  <c:v>-39.551900000000003</c:v>
                </c:pt>
                <c:pt idx="1061" formatCode="General">
                  <c:v>-38.942500000000003</c:v>
                </c:pt>
                <c:pt idx="1062" formatCode="General">
                  <c:v>-38.302199999999999</c:v>
                </c:pt>
                <c:pt idx="1063" formatCode="General">
                  <c:v>-37.633800000000001</c:v>
                </c:pt>
                <c:pt idx="1064" formatCode="General">
                  <c:v>-36.931800000000003</c:v>
                </c:pt>
                <c:pt idx="1065" formatCode="General">
                  <c:v>-36.174599999999998</c:v>
                </c:pt>
                <c:pt idx="1066" formatCode="General">
                  <c:v>-35.349200000000003</c:v>
                </c:pt>
                <c:pt idx="1067" formatCode="General">
                  <c:v>-34.466000000000001</c:v>
                </c:pt>
                <c:pt idx="1068" formatCode="General">
                  <c:v>-33.547800000000002</c:v>
                </c:pt>
                <c:pt idx="1069" formatCode="General">
                  <c:v>-32.619700000000002</c:v>
                </c:pt>
                <c:pt idx="1070" formatCode="General">
                  <c:v>-31.688300000000002</c:v>
                </c:pt>
                <c:pt idx="1071" formatCode="General">
                  <c:v>-30.7531</c:v>
                </c:pt>
                <c:pt idx="1072" formatCode="General">
                  <c:v>-29.814299999999999</c:v>
                </c:pt>
                <c:pt idx="1073" formatCode="General">
                  <c:v>-28.879000000000001</c:v>
                </c:pt>
                <c:pt idx="1074" formatCode="General">
                  <c:v>-27.9634</c:v>
                </c:pt>
                <c:pt idx="1075" formatCode="General">
                  <c:v>-27.088799999999999</c:v>
                </c:pt>
                <c:pt idx="1076" formatCode="General">
                  <c:v>-26.273499999999999</c:v>
                </c:pt>
                <c:pt idx="1077" formatCode="General">
                  <c:v>-25.518899999999999</c:v>
                </c:pt>
                <c:pt idx="1078" formatCode="General">
                  <c:v>-24.821400000000001</c:v>
                </c:pt>
                <c:pt idx="1079" formatCode="General">
                  <c:v>-24.180199999999999</c:v>
                </c:pt>
                <c:pt idx="1080" formatCode="General">
                  <c:v>-23.585899999999999</c:v>
                </c:pt>
                <c:pt idx="1081" formatCode="General">
                  <c:v>-23.022300000000001</c:v>
                </c:pt>
                <c:pt idx="1082" formatCode="General">
                  <c:v>-22.476700000000001</c:v>
                </c:pt>
                <c:pt idx="1083" formatCode="General">
                  <c:v>-21.940100000000001</c:v>
                </c:pt>
                <c:pt idx="1084" formatCode="General">
                  <c:v>-21.3856</c:v>
                </c:pt>
                <c:pt idx="1085" formatCode="General">
                  <c:v>-20.789000000000001</c:v>
                </c:pt>
                <c:pt idx="1086" formatCode="General">
                  <c:v>-20.149899999999999</c:v>
                </c:pt>
                <c:pt idx="1087" formatCode="General">
                  <c:v>-19.464099999999998</c:v>
                </c:pt>
                <c:pt idx="1088" formatCode="General">
                  <c:v>-18.722899999999999</c:v>
                </c:pt>
                <c:pt idx="1089" formatCode="General">
                  <c:v>-17.919</c:v>
                </c:pt>
                <c:pt idx="1090" formatCode="General">
                  <c:v>-17.0489</c:v>
                </c:pt>
                <c:pt idx="1091" formatCode="General">
                  <c:v>-16.123899999999999</c:v>
                </c:pt>
                <c:pt idx="1092" formatCode="General">
                  <c:v>-15.142200000000001</c:v>
                </c:pt>
                <c:pt idx="1093" formatCode="General">
                  <c:v>-14.068899999999999</c:v>
                </c:pt>
                <c:pt idx="1094" formatCode="General">
                  <c:v>-12.884499999999999</c:v>
                </c:pt>
                <c:pt idx="1095" formatCode="General">
                  <c:v>-11.595599999999999</c:v>
                </c:pt>
                <c:pt idx="1096" formatCode="General">
                  <c:v>-10.2235</c:v>
                </c:pt>
                <c:pt idx="1097" formatCode="General">
                  <c:v>-8.7946500000000007</c:v>
                </c:pt>
                <c:pt idx="1098" formatCode="General">
                  <c:v>-7.3324600000000002</c:v>
                </c:pt>
                <c:pt idx="1099" formatCode="General">
                  <c:v>-5.8599800000000002</c:v>
                </c:pt>
                <c:pt idx="1100" formatCode="General">
                  <c:v>-4.39316</c:v>
                </c:pt>
                <c:pt idx="1101" formatCode="General">
                  <c:v>-2.89466</c:v>
                </c:pt>
                <c:pt idx="1102" formatCode="General">
                  <c:v>-1.2942</c:v>
                </c:pt>
                <c:pt idx="1103" formatCode="General">
                  <c:v>0.402785</c:v>
                </c:pt>
                <c:pt idx="1104" formatCode="General">
                  <c:v>2.15117</c:v>
                </c:pt>
                <c:pt idx="1105" formatCode="General">
                  <c:v>3.8899900000000001</c:v>
                </c:pt>
                <c:pt idx="1106" formatCode="General">
                  <c:v>5.57911</c:v>
                </c:pt>
                <c:pt idx="1107" formatCode="General">
                  <c:v>7.2355799999999997</c:v>
                </c:pt>
                <c:pt idx="1108" formatCode="General">
                  <c:v>8.8724699999999999</c:v>
                </c:pt>
                <c:pt idx="1109" formatCode="General">
                  <c:v>10.491300000000001</c:v>
                </c:pt>
                <c:pt idx="1110" formatCode="General">
                  <c:v>12.069800000000001</c:v>
                </c:pt>
                <c:pt idx="1111" formatCode="General">
                  <c:v>13.584300000000001</c:v>
                </c:pt>
                <c:pt idx="1112" formatCode="General">
                  <c:v>15.0387</c:v>
                </c:pt>
                <c:pt idx="1113" formatCode="General">
                  <c:v>16.4406</c:v>
                </c:pt>
                <c:pt idx="1114" formatCode="General">
                  <c:v>17.795300000000001</c:v>
                </c:pt>
                <c:pt idx="1115" formatCode="General">
                  <c:v>19.109400000000001</c:v>
                </c:pt>
                <c:pt idx="1116" formatCode="General">
                  <c:v>20.388999999999999</c:v>
                </c:pt>
                <c:pt idx="1117" formatCode="General">
                  <c:v>21.607500000000002</c:v>
                </c:pt>
                <c:pt idx="1118" formatCode="General">
                  <c:v>22.739000000000001</c:v>
                </c:pt>
                <c:pt idx="1119" formatCode="General">
                  <c:v>23.8005</c:v>
                </c:pt>
                <c:pt idx="1120" formatCode="General">
                  <c:v>24.811299999999999</c:v>
                </c:pt>
                <c:pt idx="1121" formatCode="General">
                  <c:v>25.784600000000001</c:v>
                </c:pt>
                <c:pt idx="1122" formatCode="General">
                  <c:v>26.7256</c:v>
                </c:pt>
                <c:pt idx="1123" formatCode="General">
                  <c:v>27.634399999999999</c:v>
                </c:pt>
                <c:pt idx="1124" formatCode="General">
                  <c:v>28.512599999999999</c:v>
                </c:pt>
                <c:pt idx="1125" formatCode="General">
                  <c:v>29.357199999999999</c:v>
                </c:pt>
                <c:pt idx="1126" formatCode="General">
                  <c:v>30.153400000000001</c:v>
                </c:pt>
                <c:pt idx="1127" formatCode="General">
                  <c:v>30.874199999999998</c:v>
                </c:pt>
                <c:pt idx="1128" formatCode="General">
                  <c:v>31.492000000000001</c:v>
                </c:pt>
                <c:pt idx="1129" formatCode="General">
                  <c:v>31.998999999999999</c:v>
                </c:pt>
                <c:pt idx="1130" formatCode="General">
                  <c:v>32.404200000000003</c:v>
                </c:pt>
                <c:pt idx="1131" formatCode="General">
                  <c:v>32.729199999999999</c:v>
                </c:pt>
                <c:pt idx="1132" formatCode="General">
                  <c:v>32.993899999999996</c:v>
                </c:pt>
                <c:pt idx="1133" formatCode="General">
                  <c:v>33.200600000000001</c:v>
                </c:pt>
                <c:pt idx="1134" formatCode="General">
                  <c:v>33.356000000000002</c:v>
                </c:pt>
                <c:pt idx="1135" formatCode="General">
                  <c:v>33.473300000000002</c:v>
                </c:pt>
                <c:pt idx="1136" formatCode="General">
                  <c:v>33.562100000000001</c:v>
                </c:pt>
                <c:pt idx="1137" formatCode="General">
                  <c:v>33.628900000000002</c:v>
                </c:pt>
                <c:pt idx="1138" formatCode="General">
                  <c:v>33.669499999999999</c:v>
                </c:pt>
                <c:pt idx="1139" formatCode="General">
                  <c:v>33.683199999999999</c:v>
                </c:pt>
                <c:pt idx="1140" formatCode="General">
                  <c:v>33.685200000000002</c:v>
                </c:pt>
                <c:pt idx="1141" formatCode="General">
                  <c:v>33.700499999999998</c:v>
                </c:pt>
                <c:pt idx="1142" formatCode="General">
                  <c:v>33.756700000000002</c:v>
                </c:pt>
                <c:pt idx="1143" formatCode="General">
                  <c:v>33.869799999999998</c:v>
                </c:pt>
                <c:pt idx="1144" formatCode="General">
                  <c:v>34.048900000000003</c:v>
                </c:pt>
                <c:pt idx="1145" formatCode="General">
                  <c:v>34.314900000000002</c:v>
                </c:pt>
                <c:pt idx="1146" formatCode="General">
                  <c:v>34.6785</c:v>
                </c:pt>
                <c:pt idx="1147" formatCode="General">
                  <c:v>35.124200000000002</c:v>
                </c:pt>
                <c:pt idx="1148" formatCode="General">
                  <c:v>35.643900000000002</c:v>
                </c:pt>
                <c:pt idx="1149" formatCode="General">
                  <c:v>36.239600000000003</c:v>
                </c:pt>
                <c:pt idx="1150" formatCode="General">
                  <c:v>36.897199999999998</c:v>
                </c:pt>
                <c:pt idx="1151" formatCode="General">
                  <c:v>37.596600000000002</c:v>
                </c:pt>
                <c:pt idx="1152" formatCode="General">
                  <c:v>38.322299999999998</c:v>
                </c:pt>
                <c:pt idx="1153" formatCode="General">
                  <c:v>39.065800000000003</c:v>
                </c:pt>
                <c:pt idx="1154" formatCode="General">
                  <c:v>39.830399999999997</c:v>
                </c:pt>
                <c:pt idx="1155" formatCode="General">
                  <c:v>40.616199999999999</c:v>
                </c:pt>
                <c:pt idx="1156" formatCode="General">
                  <c:v>41.416800000000002</c:v>
                </c:pt>
                <c:pt idx="1157" formatCode="General">
                  <c:v>42.229199999999999</c:v>
                </c:pt>
                <c:pt idx="1158" formatCode="General">
                  <c:v>43.053699999999999</c:v>
                </c:pt>
                <c:pt idx="1159" formatCode="General">
                  <c:v>43.898800000000001</c:v>
                </c:pt>
                <c:pt idx="1160" formatCode="General">
                  <c:v>44.759500000000003</c:v>
                </c:pt>
                <c:pt idx="1161" formatCode="General">
                  <c:v>45.605899999999998</c:v>
                </c:pt>
                <c:pt idx="1162" formatCode="General">
                  <c:v>46.412399999999998</c:v>
                </c:pt>
                <c:pt idx="1163" formatCode="General">
                  <c:v>47.164400000000001</c:v>
                </c:pt>
                <c:pt idx="1164" formatCode="General">
                  <c:v>47.866500000000002</c:v>
                </c:pt>
                <c:pt idx="1165" formatCode="General">
                  <c:v>48.5274</c:v>
                </c:pt>
                <c:pt idx="1166" formatCode="General">
                  <c:v>49.142200000000003</c:v>
                </c:pt>
                <c:pt idx="1167" formatCode="General">
                  <c:v>49.700800000000001</c:v>
                </c:pt>
                <c:pt idx="1168" formatCode="General">
                  <c:v>50.189100000000003</c:v>
                </c:pt>
                <c:pt idx="1169" formatCode="General">
                  <c:v>50.610100000000003</c:v>
                </c:pt>
                <c:pt idx="1170" formatCode="General">
                  <c:v>50.977800000000002</c:v>
                </c:pt>
                <c:pt idx="1171" formatCode="General">
                  <c:v>51.2958</c:v>
                </c:pt>
                <c:pt idx="1172" formatCode="General">
                  <c:v>51.578200000000002</c:v>
                </c:pt>
                <c:pt idx="1173" formatCode="General">
                  <c:v>51.876600000000003</c:v>
                </c:pt>
                <c:pt idx="1174" formatCode="General">
                  <c:v>52.2119</c:v>
                </c:pt>
                <c:pt idx="1175" formatCode="General">
                  <c:v>52.552900000000001</c:v>
                </c:pt>
                <c:pt idx="1176" formatCode="General">
                  <c:v>52.858899999999998</c:v>
                </c:pt>
                <c:pt idx="1177" formatCode="General">
                  <c:v>53.099499999999999</c:v>
                </c:pt>
                <c:pt idx="1178" formatCode="General">
                  <c:v>53.305900000000001</c:v>
                </c:pt>
                <c:pt idx="1179" formatCode="General">
                  <c:v>53.515799999999999</c:v>
                </c:pt>
                <c:pt idx="1180" formatCode="General">
                  <c:v>53.729199999999999</c:v>
                </c:pt>
                <c:pt idx="1181" formatCode="General">
                  <c:v>53.945399999999999</c:v>
                </c:pt>
                <c:pt idx="1182" formatCode="General">
                  <c:v>54.164200000000001</c:v>
                </c:pt>
                <c:pt idx="1183" formatCode="General">
                  <c:v>54.390500000000003</c:v>
                </c:pt>
                <c:pt idx="1184" formatCode="General">
                  <c:v>54.630800000000001</c:v>
                </c:pt>
                <c:pt idx="1185" formatCode="General">
                  <c:v>54.889499999999998</c:v>
                </c:pt>
                <c:pt idx="1186" formatCode="General">
                  <c:v>55.175600000000003</c:v>
                </c:pt>
                <c:pt idx="1187" formatCode="General">
                  <c:v>55.506599999999999</c:v>
                </c:pt>
                <c:pt idx="1188" formatCode="General">
                  <c:v>55.896000000000001</c:v>
                </c:pt>
                <c:pt idx="1189" formatCode="General">
                  <c:v>56.346899999999998</c:v>
                </c:pt>
                <c:pt idx="1190" formatCode="General">
                  <c:v>56.871299999999998</c:v>
                </c:pt>
                <c:pt idx="1191" formatCode="General">
                  <c:v>57.4803</c:v>
                </c:pt>
                <c:pt idx="1192" formatCode="General">
                  <c:v>58.166200000000003</c:v>
                </c:pt>
                <c:pt idx="1193" formatCode="General">
                  <c:v>58.916699999999999</c:v>
                </c:pt>
                <c:pt idx="1194" formatCode="General">
                  <c:v>59.721200000000003</c:v>
                </c:pt>
                <c:pt idx="1195" formatCode="General">
                  <c:v>60.554400000000001</c:v>
                </c:pt>
                <c:pt idx="1196" formatCode="General">
                  <c:v>61.3827</c:v>
                </c:pt>
                <c:pt idx="1197" formatCode="General">
                  <c:v>62.177599999999998</c:v>
                </c:pt>
                <c:pt idx="1198" formatCode="General">
                  <c:v>62.920900000000003</c:v>
                </c:pt>
                <c:pt idx="1199" formatCode="General">
                  <c:v>63.620100000000001</c:v>
                </c:pt>
                <c:pt idx="1200" formatCode="General">
                  <c:v>64.287800000000004</c:v>
                </c:pt>
                <c:pt idx="1201" formatCode="General">
                  <c:v>64.930300000000003</c:v>
                </c:pt>
                <c:pt idx="1202" formatCode="General">
                  <c:v>65.554100000000005</c:v>
                </c:pt>
                <c:pt idx="1203" formatCode="General">
                  <c:v>66.162599999999998</c:v>
                </c:pt>
                <c:pt idx="1204" formatCode="General">
                  <c:v>66.741500000000002</c:v>
                </c:pt>
                <c:pt idx="1205" formatCode="General">
                  <c:v>67.274600000000007</c:v>
                </c:pt>
                <c:pt idx="1206" formatCode="General">
                  <c:v>67.765600000000006</c:v>
                </c:pt>
                <c:pt idx="1207" formatCode="General">
                  <c:v>68.2196</c:v>
                </c:pt>
                <c:pt idx="1208" formatCode="General">
                  <c:v>68.638999999999996</c:v>
                </c:pt>
                <c:pt idx="1209" formatCode="General">
                  <c:v>69.023799999999994</c:v>
                </c:pt>
                <c:pt idx="1210" formatCode="General">
                  <c:v>69.372600000000006</c:v>
                </c:pt>
                <c:pt idx="1211" formatCode="General">
                  <c:v>69.704999999999998</c:v>
                </c:pt>
                <c:pt idx="1212" formatCode="General">
                  <c:v>70.041499999999999</c:v>
                </c:pt>
                <c:pt idx="1213" formatCode="General">
                  <c:v>70.380099999999999</c:v>
                </c:pt>
                <c:pt idx="1214" formatCode="General">
                  <c:v>70.713499999999996</c:v>
                </c:pt>
                <c:pt idx="1215" formatCode="General">
                  <c:v>71.032799999999995</c:v>
                </c:pt>
                <c:pt idx="1216" formatCode="General">
                  <c:v>71.342699999999994</c:v>
                </c:pt>
                <c:pt idx="1217" formatCode="General">
                  <c:v>71.656700000000001</c:v>
                </c:pt>
                <c:pt idx="1218" formatCode="General">
                  <c:v>71.992599999999996</c:v>
                </c:pt>
                <c:pt idx="1219" formatCode="General">
                  <c:v>72.364699999999999</c:v>
                </c:pt>
                <c:pt idx="1220" formatCode="General">
                  <c:v>72.7714</c:v>
                </c:pt>
                <c:pt idx="1221" formatCode="General">
                  <c:v>73.204099999999997</c:v>
                </c:pt>
                <c:pt idx="1222" formatCode="General">
                  <c:v>73.648600000000002</c:v>
                </c:pt>
                <c:pt idx="1223" formatCode="General">
                  <c:v>74.075599999999994</c:v>
                </c:pt>
                <c:pt idx="1224" formatCode="General">
                  <c:v>74.453999999999994</c:v>
                </c:pt>
                <c:pt idx="1225" formatCode="General">
                  <c:v>74.769000000000005</c:v>
                </c:pt>
                <c:pt idx="1226" formatCode="General">
                  <c:v>75.013599999999997</c:v>
                </c:pt>
                <c:pt idx="1227" formatCode="General">
                  <c:v>75.188800000000001</c:v>
                </c:pt>
                <c:pt idx="1228" formatCode="General">
                  <c:v>75.298199999999994</c:v>
                </c:pt>
                <c:pt idx="1229" formatCode="General">
                  <c:v>75.346100000000007</c:v>
                </c:pt>
                <c:pt idx="1230" formatCode="General">
                  <c:v>75.338999999999999</c:v>
                </c:pt>
                <c:pt idx="1231" formatCode="General">
                  <c:v>75.2834</c:v>
                </c:pt>
                <c:pt idx="1232" formatCode="General">
                  <c:v>75.181399999999996</c:v>
                </c:pt>
                <c:pt idx="1233" formatCode="General">
                  <c:v>75.036600000000007</c:v>
                </c:pt>
                <c:pt idx="1234" formatCode="General">
                  <c:v>74.857200000000006</c:v>
                </c:pt>
                <c:pt idx="1235" formatCode="General">
                  <c:v>74.656700000000001</c:v>
                </c:pt>
                <c:pt idx="1236" formatCode="General">
                  <c:v>74.450400000000002</c:v>
                </c:pt>
                <c:pt idx="1237" formatCode="General">
                  <c:v>74.221800000000002</c:v>
                </c:pt>
                <c:pt idx="1238" formatCode="General">
                  <c:v>73.953199999999995</c:v>
                </c:pt>
                <c:pt idx="1239" formatCode="General">
                  <c:v>73.720600000000005</c:v>
                </c:pt>
                <c:pt idx="1240" formatCode="General">
                  <c:v>73.589100000000002</c:v>
                </c:pt>
                <c:pt idx="1241" formatCode="General">
                  <c:v>73.540300000000002</c:v>
                </c:pt>
                <c:pt idx="1242" formatCode="General">
                  <c:v>73.533299999999997</c:v>
                </c:pt>
                <c:pt idx="1243" formatCode="General">
                  <c:v>73.523499999999999</c:v>
                </c:pt>
                <c:pt idx="1244" formatCode="General">
                  <c:v>73.501499999999993</c:v>
                </c:pt>
                <c:pt idx="1245" formatCode="General">
                  <c:v>73.474800000000002</c:v>
                </c:pt>
                <c:pt idx="1246" formatCode="General">
                  <c:v>73.441000000000003</c:v>
                </c:pt>
                <c:pt idx="1247" formatCode="General">
                  <c:v>73.391199999999998</c:v>
                </c:pt>
                <c:pt idx="1248" formatCode="General">
                  <c:v>73.308700000000002</c:v>
                </c:pt>
                <c:pt idx="1249" formatCode="General">
                  <c:v>73.176900000000003</c:v>
                </c:pt>
                <c:pt idx="1250" formatCode="General">
                  <c:v>72.983999999999995</c:v>
                </c:pt>
                <c:pt idx="1251" formatCode="General">
                  <c:v>72.732900000000001</c:v>
                </c:pt>
                <c:pt idx="1252" formatCode="General">
                  <c:v>72.435100000000006</c:v>
                </c:pt>
                <c:pt idx="1253" formatCode="General">
                  <c:v>72.110600000000005</c:v>
                </c:pt>
                <c:pt idx="1254" formatCode="General">
                  <c:v>71.783100000000005</c:v>
                </c:pt>
                <c:pt idx="1255" formatCode="General">
                  <c:v>71.470100000000002</c:v>
                </c:pt>
                <c:pt idx="1256" formatCode="General">
                  <c:v>71.169899999999998</c:v>
                </c:pt>
                <c:pt idx="1257" formatCode="General">
                  <c:v>70.865799999999993</c:v>
                </c:pt>
                <c:pt idx="1258" formatCode="General">
                  <c:v>70.537899999999993</c:v>
                </c:pt>
                <c:pt idx="1259" formatCode="General">
                  <c:v>70.175200000000004</c:v>
                </c:pt>
                <c:pt idx="1260" formatCode="General">
                  <c:v>69.801100000000005</c:v>
                </c:pt>
                <c:pt idx="1261" formatCode="General">
                  <c:v>69.444299999999998</c:v>
                </c:pt>
                <c:pt idx="1262" formatCode="General">
                  <c:v>69.124399999999994</c:v>
                </c:pt>
                <c:pt idx="1263" formatCode="General">
                  <c:v>68.841300000000004</c:v>
                </c:pt>
                <c:pt idx="1264" formatCode="General">
                  <c:v>68.580600000000004</c:v>
                </c:pt>
                <c:pt idx="1265" formatCode="General">
                  <c:v>68.332499999999996</c:v>
                </c:pt>
                <c:pt idx="1266" formatCode="General">
                  <c:v>68.0959</c:v>
                </c:pt>
                <c:pt idx="1267" formatCode="General">
                  <c:v>67.890699999999995</c:v>
                </c:pt>
                <c:pt idx="1268" formatCode="General">
                  <c:v>67.720699999999994</c:v>
                </c:pt>
                <c:pt idx="1269" formatCode="General">
                  <c:v>67.561899999999994</c:v>
                </c:pt>
                <c:pt idx="1270" formatCode="General">
                  <c:v>67.381200000000007</c:v>
                </c:pt>
                <c:pt idx="1271" formatCode="General">
                  <c:v>67.149100000000004</c:v>
                </c:pt>
                <c:pt idx="1272" formatCode="General">
                  <c:v>66.869600000000005</c:v>
                </c:pt>
                <c:pt idx="1273" formatCode="General">
                  <c:v>66.547799999999995</c:v>
                </c:pt>
                <c:pt idx="1274" formatCode="General">
                  <c:v>66.162199999999999</c:v>
                </c:pt>
                <c:pt idx="1275" formatCode="General">
                  <c:v>65.736400000000003</c:v>
                </c:pt>
                <c:pt idx="1276" formatCode="General">
                  <c:v>65.3416</c:v>
                </c:pt>
                <c:pt idx="1277" formatCode="General">
                  <c:v>64.999499999999998</c:v>
                </c:pt>
                <c:pt idx="1278" formatCode="General">
                  <c:v>64.691999999999993</c:v>
                </c:pt>
                <c:pt idx="1279" formatCode="General">
                  <c:v>64.363</c:v>
                </c:pt>
                <c:pt idx="1280" formatCode="General">
                  <c:v>63.962200000000003</c:v>
                </c:pt>
                <c:pt idx="1281" formatCode="General">
                  <c:v>63.493099999999998</c:v>
                </c:pt>
                <c:pt idx="1282" formatCode="General">
                  <c:v>62.945999999999998</c:v>
                </c:pt>
                <c:pt idx="1283" formatCode="General">
                  <c:v>62.297899999999998</c:v>
                </c:pt>
                <c:pt idx="1284" formatCode="General">
                  <c:v>61.512900000000002</c:v>
                </c:pt>
                <c:pt idx="1285" formatCode="General">
                  <c:v>60.559199999999997</c:v>
                </c:pt>
                <c:pt idx="1286" formatCode="General">
                  <c:v>59.433199999999999</c:v>
                </c:pt>
                <c:pt idx="1287" formatCode="General">
                  <c:v>58.142899999999997</c:v>
                </c:pt>
                <c:pt idx="1288" formatCode="General">
                  <c:v>56.706299999999999</c:v>
                </c:pt>
                <c:pt idx="1289" formatCode="General">
                  <c:v>55.153300000000002</c:v>
                </c:pt>
                <c:pt idx="1290" formatCode="General">
                  <c:v>53.517400000000002</c:v>
                </c:pt>
                <c:pt idx="1291" formatCode="General">
                  <c:v>51.825099999999999</c:v>
                </c:pt>
                <c:pt idx="1292" formatCode="General">
                  <c:v>50.101999999999997</c:v>
                </c:pt>
                <c:pt idx="1293" formatCode="General">
                  <c:v>48.400500000000001</c:v>
                </c:pt>
                <c:pt idx="1294" formatCode="General">
                  <c:v>46.7821</c:v>
                </c:pt>
                <c:pt idx="1295" formatCode="General">
                  <c:v>45.296500000000002</c:v>
                </c:pt>
                <c:pt idx="1296" formatCode="General">
                  <c:v>43.963900000000002</c:v>
                </c:pt>
                <c:pt idx="1297" formatCode="General">
                  <c:v>42.773299999999999</c:v>
                </c:pt>
                <c:pt idx="1298" formatCode="General">
                  <c:v>41.733400000000003</c:v>
                </c:pt>
                <c:pt idx="1299" formatCode="General">
                  <c:v>40.853299999999997</c:v>
                </c:pt>
                <c:pt idx="1300" formatCode="General">
                  <c:v>40.107300000000002</c:v>
                </c:pt>
                <c:pt idx="1301" formatCode="General">
                  <c:v>39.4574</c:v>
                </c:pt>
                <c:pt idx="1302" formatCode="General">
                  <c:v>38.867199999999997</c:v>
                </c:pt>
                <c:pt idx="1303" formatCode="General">
                  <c:v>38.309100000000001</c:v>
                </c:pt>
                <c:pt idx="1304" formatCode="General">
                  <c:v>37.768799999999999</c:v>
                </c:pt>
                <c:pt idx="1305" formatCode="General">
                  <c:v>37.228099999999998</c:v>
                </c:pt>
                <c:pt idx="1306" formatCode="General">
                  <c:v>36.667999999999999</c:v>
                </c:pt>
                <c:pt idx="1307" formatCode="General">
                  <c:v>36.071300000000001</c:v>
                </c:pt>
                <c:pt idx="1308" formatCode="General">
                  <c:v>35.424799999999998</c:v>
                </c:pt>
                <c:pt idx="1309" formatCode="General">
                  <c:v>34.723100000000002</c:v>
                </c:pt>
                <c:pt idx="1310" formatCode="General">
                  <c:v>34.025599999999997</c:v>
                </c:pt>
                <c:pt idx="1311" formatCode="General">
                  <c:v>33.4191</c:v>
                </c:pt>
                <c:pt idx="1312" formatCode="General">
                  <c:v>32.930500000000002</c:v>
                </c:pt>
                <c:pt idx="1313" formatCode="General">
                  <c:v>32.546300000000002</c:v>
                </c:pt>
                <c:pt idx="1314" formatCode="General">
                  <c:v>32.200499999999998</c:v>
                </c:pt>
                <c:pt idx="1315" formatCode="General">
                  <c:v>31.8354</c:v>
                </c:pt>
                <c:pt idx="1316" formatCode="General">
                  <c:v>31.436299999999999</c:v>
                </c:pt>
                <c:pt idx="1317" formatCode="General">
                  <c:v>31.006699999999999</c:v>
                </c:pt>
                <c:pt idx="1318" formatCode="General">
                  <c:v>30.558499999999999</c:v>
                </c:pt>
                <c:pt idx="1319" formatCode="General">
                  <c:v>30.084800000000001</c:v>
                </c:pt>
                <c:pt idx="1320" formatCode="General">
                  <c:v>29.575199999999999</c:v>
                </c:pt>
                <c:pt idx="1321" formatCode="General">
                  <c:v>29.025099999999998</c:v>
                </c:pt>
                <c:pt idx="1322" formatCode="General">
                  <c:v>28.4255</c:v>
                </c:pt>
                <c:pt idx="1323" formatCode="General">
                  <c:v>27.7637</c:v>
                </c:pt>
                <c:pt idx="1324" formatCode="General">
                  <c:v>27.021599999999999</c:v>
                </c:pt>
                <c:pt idx="1325" formatCode="General">
                  <c:v>26.1843</c:v>
                </c:pt>
                <c:pt idx="1326" formatCode="General">
                  <c:v>25.2546</c:v>
                </c:pt>
                <c:pt idx="1327" formatCode="General">
                  <c:v>24.2455</c:v>
                </c:pt>
                <c:pt idx="1328" formatCode="General">
                  <c:v>23.177900000000001</c:v>
                </c:pt>
                <c:pt idx="1329" formatCode="General">
                  <c:v>22.067399999999999</c:v>
                </c:pt>
                <c:pt idx="1330" formatCode="General">
                  <c:v>20.917899999999999</c:v>
                </c:pt>
                <c:pt idx="1331" formatCode="General">
                  <c:v>19.726199999999999</c:v>
                </c:pt>
                <c:pt idx="1332" formatCode="General">
                  <c:v>18.488700000000001</c:v>
                </c:pt>
                <c:pt idx="1333" formatCode="General">
                  <c:v>17.217199999999998</c:v>
                </c:pt>
                <c:pt idx="1334" formatCode="General">
                  <c:v>15.927899999999999</c:v>
                </c:pt>
                <c:pt idx="1335" formatCode="General">
                  <c:v>14.635999999999999</c:v>
                </c:pt>
                <c:pt idx="1336" formatCode="General">
                  <c:v>13.36</c:v>
                </c:pt>
                <c:pt idx="1337" formatCode="General">
                  <c:v>12.116899999999999</c:v>
                </c:pt>
                <c:pt idx="1338" formatCode="General">
                  <c:v>10.9183</c:v>
                </c:pt>
                <c:pt idx="1339" formatCode="General">
                  <c:v>9.7720900000000004</c:v>
                </c:pt>
                <c:pt idx="1340" formatCode="General">
                  <c:v>8.6929300000000005</c:v>
                </c:pt>
                <c:pt idx="1341" formatCode="General">
                  <c:v>7.6860900000000001</c:v>
                </c:pt>
                <c:pt idx="1342" formatCode="General">
                  <c:v>6.7360899999999999</c:v>
                </c:pt>
                <c:pt idx="1343" formatCode="General">
                  <c:v>5.8738299999999999</c:v>
                </c:pt>
                <c:pt idx="1344" formatCode="General">
                  <c:v>5.1632800000000003</c:v>
                </c:pt>
                <c:pt idx="1345" formatCode="General">
                  <c:v>4.5263099999999996</c:v>
                </c:pt>
                <c:pt idx="1346" formatCode="General">
                  <c:v>3.85277</c:v>
                </c:pt>
                <c:pt idx="1347" formatCode="General">
                  <c:v>3.1634099999999998</c:v>
                </c:pt>
                <c:pt idx="1348" formatCode="General">
                  <c:v>2.5038100000000001</c:v>
                </c:pt>
                <c:pt idx="1349" formatCode="General">
                  <c:v>1.9125700000000001</c:v>
                </c:pt>
                <c:pt idx="1350" formatCode="General">
                  <c:v>1.36182</c:v>
                </c:pt>
                <c:pt idx="1351" formatCode="General">
                  <c:v>0.77416200000000002</c:v>
                </c:pt>
                <c:pt idx="1352" formatCode="General">
                  <c:v>0.144291</c:v>
                </c:pt>
                <c:pt idx="1353" formatCode="General">
                  <c:v>-0.51347399999999999</c:v>
                </c:pt>
                <c:pt idx="1354" formatCode="General">
                  <c:v>-1.23051</c:v>
                </c:pt>
                <c:pt idx="1355" formatCode="General">
                  <c:v>-2.03084</c:v>
                </c:pt>
                <c:pt idx="1356" formatCode="General">
                  <c:v>-2.9120400000000002</c:v>
                </c:pt>
                <c:pt idx="1357" formatCode="General">
                  <c:v>-3.8579300000000001</c:v>
                </c:pt>
                <c:pt idx="1358" formatCode="General">
                  <c:v>-4.8476699999999999</c:v>
                </c:pt>
                <c:pt idx="1359" formatCode="General">
                  <c:v>-5.8770100000000003</c:v>
                </c:pt>
                <c:pt idx="1360" formatCode="General">
                  <c:v>-6.9459299999999997</c:v>
                </c:pt>
                <c:pt idx="1361" formatCode="General">
                  <c:v>-8.04786</c:v>
                </c:pt>
                <c:pt idx="1362" formatCode="General">
                  <c:v>-9.1791699999999992</c:v>
                </c:pt>
                <c:pt idx="1363" formatCode="General">
                  <c:v>-10.3405</c:v>
                </c:pt>
                <c:pt idx="1364" formatCode="General">
                  <c:v>-11.533200000000001</c:v>
                </c:pt>
                <c:pt idx="1365" formatCode="General">
                  <c:v>-12.757099999999999</c:v>
                </c:pt>
                <c:pt idx="1366" formatCode="General">
                  <c:v>-14.0036</c:v>
                </c:pt>
                <c:pt idx="1367" formatCode="General">
                  <c:v>-15.259499999999999</c:v>
                </c:pt>
                <c:pt idx="1368" formatCode="General">
                  <c:v>-16.5076</c:v>
                </c:pt>
                <c:pt idx="1369" formatCode="General">
                  <c:v>-17.7364</c:v>
                </c:pt>
                <c:pt idx="1370" formatCode="General">
                  <c:v>-18.944299999999998</c:v>
                </c:pt>
                <c:pt idx="1371" formatCode="General">
                  <c:v>-20.126200000000001</c:v>
                </c:pt>
                <c:pt idx="1372" formatCode="General">
                  <c:v>-21.275300000000001</c:v>
                </c:pt>
                <c:pt idx="1373" formatCode="General">
                  <c:v>-22.393999999999998</c:v>
                </c:pt>
                <c:pt idx="1374" formatCode="General">
                  <c:v>-23.489699999999999</c:v>
                </c:pt>
                <c:pt idx="1375" formatCode="General">
                  <c:v>-24.573</c:v>
                </c:pt>
                <c:pt idx="1376" formatCode="General">
                  <c:v>-25.645399999999999</c:v>
                </c:pt>
                <c:pt idx="1377" formatCode="General">
                  <c:v>-26.696100000000001</c:v>
                </c:pt>
                <c:pt idx="1378" formatCode="General">
                  <c:v>-27.728999999999999</c:v>
                </c:pt>
                <c:pt idx="1379" formatCode="General">
                  <c:v>-28.749099999999999</c:v>
                </c:pt>
                <c:pt idx="1380" formatCode="General">
                  <c:v>-29.692599999999999</c:v>
                </c:pt>
                <c:pt idx="1381" formatCode="General">
                  <c:v>-30.510899999999999</c:v>
                </c:pt>
                <c:pt idx="1382" formatCode="General">
                  <c:v>-31.241399999999999</c:v>
                </c:pt>
                <c:pt idx="1383" formatCode="General">
                  <c:v>-31.9435</c:v>
                </c:pt>
                <c:pt idx="1384" formatCode="General">
                  <c:v>-32.674999999999997</c:v>
                </c:pt>
                <c:pt idx="1385" formatCode="General">
                  <c:v>-33.433999999999997</c:v>
                </c:pt>
                <c:pt idx="1386" formatCode="General">
                  <c:v>-34.193300000000001</c:v>
                </c:pt>
                <c:pt idx="1387" formatCode="General">
                  <c:v>-34.961300000000001</c:v>
                </c:pt>
                <c:pt idx="1388" formatCode="General">
                  <c:v>-35.753500000000003</c:v>
                </c:pt>
                <c:pt idx="1389" formatCode="General">
                  <c:v>-36.583599999999997</c:v>
                </c:pt>
                <c:pt idx="1390" formatCode="General">
                  <c:v>-37.474800000000002</c:v>
                </c:pt>
                <c:pt idx="1391" formatCode="General">
                  <c:v>-38.451700000000002</c:v>
                </c:pt>
                <c:pt idx="1392" formatCode="General">
                  <c:v>-39.525399999999998</c:v>
                </c:pt>
                <c:pt idx="1393" formatCode="General">
                  <c:v>-40.694899999999997</c:v>
                </c:pt>
                <c:pt idx="1394" formatCode="General">
                  <c:v>-41.941099999999999</c:v>
                </c:pt>
                <c:pt idx="1395" formatCode="General">
                  <c:v>-43.247100000000003</c:v>
                </c:pt>
                <c:pt idx="1396" formatCode="General">
                  <c:v>-44.610900000000001</c:v>
                </c:pt>
                <c:pt idx="1397" formatCode="General">
                  <c:v>-46.028399999999998</c:v>
                </c:pt>
                <c:pt idx="1398" formatCode="General">
                  <c:v>-47.492600000000003</c:v>
                </c:pt>
                <c:pt idx="1399" formatCode="General">
                  <c:v>-48.978400000000001</c:v>
                </c:pt>
                <c:pt idx="1400" formatCode="General">
                  <c:v>-50.458500000000001</c:v>
                </c:pt>
                <c:pt idx="1401" formatCode="General">
                  <c:v>-51.923099999999998</c:v>
                </c:pt>
                <c:pt idx="1402" formatCode="General">
                  <c:v>-53.375900000000001</c:v>
                </c:pt>
                <c:pt idx="1403" formatCode="General">
                  <c:v>-54.835099999999997</c:v>
                </c:pt>
                <c:pt idx="1404" formatCode="General">
                  <c:v>-56.296900000000001</c:v>
                </c:pt>
                <c:pt idx="1405" formatCode="General">
                  <c:v>-57.7395</c:v>
                </c:pt>
                <c:pt idx="1406" formatCode="General">
                  <c:v>-59.164099999999998</c:v>
                </c:pt>
                <c:pt idx="1407" formatCode="General">
                  <c:v>-60.581200000000003</c:v>
                </c:pt>
                <c:pt idx="1408" formatCode="General">
                  <c:v>-62.000799999999998</c:v>
                </c:pt>
                <c:pt idx="1409" formatCode="General">
                  <c:v>-63.424700000000001</c:v>
                </c:pt>
                <c:pt idx="1410" formatCode="General">
                  <c:v>-64.838800000000006</c:v>
                </c:pt>
                <c:pt idx="1411" formatCode="General">
                  <c:v>-66.223299999999995</c:v>
                </c:pt>
                <c:pt idx="1412" formatCode="General">
                  <c:v>-67.558999999999997</c:v>
                </c:pt>
                <c:pt idx="1413" formatCode="General">
                  <c:v>-68.805199999999999</c:v>
                </c:pt>
                <c:pt idx="1414" formatCode="General">
                  <c:v>-69.935400000000001</c:v>
                </c:pt>
                <c:pt idx="1415" formatCode="General">
                  <c:v>-70.987899999999996</c:v>
                </c:pt>
                <c:pt idx="1416" formatCode="General">
                  <c:v>-71.956999999999994</c:v>
                </c:pt>
                <c:pt idx="1417" formatCode="General">
                  <c:v>-72.775099999999995</c:v>
                </c:pt>
                <c:pt idx="1418" formatCode="General">
                  <c:v>-73.417299999999997</c:v>
                </c:pt>
                <c:pt idx="1419" formatCode="General">
                  <c:v>-73.897800000000004</c:v>
                </c:pt>
                <c:pt idx="1420" formatCode="General">
                  <c:v>-74.280600000000007</c:v>
                </c:pt>
                <c:pt idx="1421" formatCode="General">
                  <c:v>-74.634</c:v>
                </c:pt>
                <c:pt idx="1422" formatCode="General">
                  <c:v>-74.981899999999996</c:v>
                </c:pt>
                <c:pt idx="1423" formatCode="General">
                  <c:v>-75.351799999999997</c:v>
                </c:pt>
                <c:pt idx="1424" formatCode="General">
                  <c:v>-75.768799999999999</c:v>
                </c:pt>
                <c:pt idx="1425" formatCode="General">
                  <c:v>-76.228700000000003</c:v>
                </c:pt>
                <c:pt idx="1426" formatCode="General">
                  <c:v>-76.713899999999995</c:v>
                </c:pt>
                <c:pt idx="1427" formatCode="General">
                  <c:v>-77.219800000000006</c:v>
                </c:pt>
                <c:pt idx="1428" formatCode="General">
                  <c:v>-77.748800000000003</c:v>
                </c:pt>
                <c:pt idx="1429" formatCode="General">
                  <c:v>-78.313500000000005</c:v>
                </c:pt>
                <c:pt idx="1430" formatCode="General">
                  <c:v>-78.905699999999996</c:v>
                </c:pt>
                <c:pt idx="1431" formatCode="General">
                  <c:v>-79.497100000000003</c:v>
                </c:pt>
                <c:pt idx="1432" formatCode="General">
                  <c:v>-80.071799999999996</c:v>
                </c:pt>
                <c:pt idx="1433" formatCode="General">
                  <c:v>-80.625</c:v>
                </c:pt>
                <c:pt idx="1434" formatCode="General">
                  <c:v>-81.159499999999994</c:v>
                </c:pt>
                <c:pt idx="1435" formatCode="General">
                  <c:v>-81.672799999999995</c:v>
                </c:pt>
                <c:pt idx="1436" formatCode="General">
                  <c:v>-82.148099999999999</c:v>
                </c:pt>
                <c:pt idx="1437" formatCode="General">
                  <c:v>-82.579400000000007</c:v>
                </c:pt>
                <c:pt idx="1438" formatCode="General">
                  <c:v>-82.974199999999996</c:v>
                </c:pt>
                <c:pt idx="1439" formatCode="General">
                  <c:v>-83.344899999999996</c:v>
                </c:pt>
                <c:pt idx="1440" formatCode="General">
                  <c:v>-83.7059</c:v>
                </c:pt>
                <c:pt idx="1441" formatCode="General">
                  <c:v>-84.075999999999993</c:v>
                </c:pt>
                <c:pt idx="1442" formatCode="General">
                  <c:v>-84.468999999999994</c:v>
                </c:pt>
                <c:pt idx="1443" formatCode="General">
                  <c:v>-84.881600000000006</c:v>
                </c:pt>
                <c:pt idx="1444" formatCode="General">
                  <c:v>-85.3078</c:v>
                </c:pt>
                <c:pt idx="1445" formatCode="General">
                  <c:v>-85.741100000000003</c:v>
                </c:pt>
                <c:pt idx="1446" formatCode="General">
                  <c:v>-86.198999999999998</c:v>
                </c:pt>
                <c:pt idx="1447" formatCode="General">
                  <c:v>-86.706599999999995</c:v>
                </c:pt>
                <c:pt idx="1448" formatCode="General">
                  <c:v>-87.284499999999994</c:v>
                </c:pt>
                <c:pt idx="1449" formatCode="General">
                  <c:v>-87.938100000000006</c:v>
                </c:pt>
                <c:pt idx="1450" formatCode="General">
                  <c:v>-88.643199999999993</c:v>
                </c:pt>
                <c:pt idx="1451" formatCode="General">
                  <c:v>-89.321899999999999</c:v>
                </c:pt>
                <c:pt idx="1452" formatCode="General">
                  <c:v>-89.878</c:v>
                </c:pt>
                <c:pt idx="1453" formatCode="General">
                  <c:v>-90.290400000000005</c:v>
                </c:pt>
                <c:pt idx="1454" formatCode="General">
                  <c:v>-90.577200000000005</c:v>
                </c:pt>
                <c:pt idx="1455" formatCode="General">
                  <c:v>-90.782200000000003</c:v>
                </c:pt>
                <c:pt idx="1456" formatCode="General">
                  <c:v>-90.940399999999997</c:v>
                </c:pt>
                <c:pt idx="1457" formatCode="General">
                  <c:v>-91.049800000000005</c:v>
                </c:pt>
                <c:pt idx="1458" formatCode="General">
                  <c:v>-91.103899999999996</c:v>
                </c:pt>
                <c:pt idx="1459" formatCode="General">
                  <c:v>-91.096299999999999</c:v>
                </c:pt>
                <c:pt idx="1460" formatCode="General">
                  <c:v>-91.026899999999998</c:v>
                </c:pt>
                <c:pt idx="1461" formatCode="General">
                  <c:v>-90.895499999999998</c:v>
                </c:pt>
                <c:pt idx="1462" formatCode="General">
                  <c:v>-90.695800000000006</c:v>
                </c:pt>
                <c:pt idx="1463" formatCode="General">
                  <c:v>-90.416799999999995</c:v>
                </c:pt>
                <c:pt idx="1464" formatCode="General">
                  <c:v>-90.048599999999993</c:v>
                </c:pt>
                <c:pt idx="1465" formatCode="General">
                  <c:v>-89.587100000000007</c:v>
                </c:pt>
                <c:pt idx="1466" formatCode="General">
                  <c:v>-89.035200000000003</c:v>
                </c:pt>
                <c:pt idx="1467" formatCode="General">
                  <c:v>-88.397300000000001</c:v>
                </c:pt>
                <c:pt idx="1468" formatCode="General">
                  <c:v>-87.680899999999994</c:v>
                </c:pt>
                <c:pt idx="1469" formatCode="General">
                  <c:v>-86.899500000000003</c:v>
                </c:pt>
                <c:pt idx="1470" formatCode="General">
                  <c:v>-86.067899999999995</c:v>
                </c:pt>
                <c:pt idx="1471" formatCode="General">
                  <c:v>-85.198499999999996</c:v>
                </c:pt>
                <c:pt idx="1472" formatCode="General">
                  <c:v>-84.300799999999995</c:v>
                </c:pt>
                <c:pt idx="1473" formatCode="General">
                  <c:v>-83.382300000000001</c:v>
                </c:pt>
                <c:pt idx="1474" formatCode="General">
                  <c:v>-82.455399999999997</c:v>
                </c:pt>
                <c:pt idx="1475" formatCode="General">
                  <c:v>-81.536000000000001</c:v>
                </c:pt>
                <c:pt idx="1476" formatCode="General">
                  <c:v>-80.641800000000003</c:v>
                </c:pt>
                <c:pt idx="1477" formatCode="General">
                  <c:v>-79.784800000000004</c:v>
                </c:pt>
                <c:pt idx="1478" formatCode="General">
                  <c:v>-78.968000000000004</c:v>
                </c:pt>
                <c:pt idx="1479" formatCode="General">
                  <c:v>-78.188000000000002</c:v>
                </c:pt>
                <c:pt idx="1480" formatCode="General">
                  <c:v>-77.441500000000005</c:v>
                </c:pt>
                <c:pt idx="1481" formatCode="General">
                  <c:v>-76.741100000000003</c:v>
                </c:pt>
                <c:pt idx="1482" formatCode="General">
                  <c:v>-76.100099999999998</c:v>
                </c:pt>
                <c:pt idx="1483" formatCode="General">
                  <c:v>-75.522499999999994</c:v>
                </c:pt>
                <c:pt idx="1484" formatCode="General">
                  <c:v>-74.995000000000005</c:v>
                </c:pt>
                <c:pt idx="1485" formatCode="General">
                  <c:v>-74.491200000000006</c:v>
                </c:pt>
                <c:pt idx="1486" formatCode="General">
                  <c:v>-74.011200000000002</c:v>
                </c:pt>
                <c:pt idx="1487" formatCode="General">
                  <c:v>-73.558800000000005</c:v>
                </c:pt>
                <c:pt idx="1488" formatCode="General">
                  <c:v>-73.089399999999998</c:v>
                </c:pt>
                <c:pt idx="1489" formatCode="General">
                  <c:v>-72.579300000000003</c:v>
                </c:pt>
                <c:pt idx="1490" formatCode="General">
                  <c:v>-72.067499999999995</c:v>
                </c:pt>
                <c:pt idx="1491" formatCode="General">
                  <c:v>-71.618799999999993</c:v>
                </c:pt>
                <c:pt idx="1492" formatCode="General">
                  <c:v>-71.294600000000003</c:v>
                </c:pt>
                <c:pt idx="1493" formatCode="General">
                  <c:v>-71.114000000000004</c:v>
                </c:pt>
                <c:pt idx="1494" formatCode="General">
                  <c:v>-71.066400000000002</c:v>
                </c:pt>
                <c:pt idx="1495" formatCode="General">
                  <c:v>-71.11</c:v>
                </c:pt>
                <c:pt idx="1496" formatCode="General">
                  <c:v>-71.193399999999997</c:v>
                </c:pt>
                <c:pt idx="1497" formatCode="General">
                  <c:v>-71.277100000000004</c:v>
                </c:pt>
                <c:pt idx="1498" formatCode="General">
                  <c:v>-71.3292</c:v>
                </c:pt>
                <c:pt idx="1499" formatCode="General">
                  <c:v>-71.331599999999995</c:v>
                </c:pt>
                <c:pt idx="1500" formatCode="General">
                  <c:v>-71.263400000000004</c:v>
                </c:pt>
                <c:pt idx="1501" formatCode="General">
                  <c:v>-71.109800000000007</c:v>
                </c:pt>
                <c:pt idx="1502" formatCode="General">
                  <c:v>-70.878500000000003</c:v>
                </c:pt>
                <c:pt idx="1503" formatCode="General">
                  <c:v>-70.571200000000005</c:v>
                </c:pt>
                <c:pt idx="1504" formatCode="General">
                  <c:v>-70.173000000000002</c:v>
                </c:pt>
                <c:pt idx="1505" formatCode="General">
                  <c:v>-69.669499999999999</c:v>
                </c:pt>
                <c:pt idx="1506" formatCode="General">
                  <c:v>-69.052000000000007</c:v>
                </c:pt>
                <c:pt idx="1507" formatCode="General">
                  <c:v>-68.332599999999999</c:v>
                </c:pt>
                <c:pt idx="1508" formatCode="General">
                  <c:v>-67.528300000000002</c:v>
                </c:pt>
                <c:pt idx="1509" formatCode="General">
                  <c:v>-66.642899999999997</c:v>
                </c:pt>
                <c:pt idx="1510" formatCode="General">
                  <c:v>-65.691999999999993</c:v>
                </c:pt>
                <c:pt idx="1511" formatCode="General">
                  <c:v>-64.703100000000006</c:v>
                </c:pt>
                <c:pt idx="1512" formatCode="General">
                  <c:v>-63.697600000000001</c:v>
                </c:pt>
                <c:pt idx="1513" formatCode="General">
                  <c:v>-62.688600000000001</c:v>
                </c:pt>
                <c:pt idx="1514" formatCode="General">
                  <c:v>-61.689500000000002</c:v>
                </c:pt>
                <c:pt idx="1515" formatCode="General">
                  <c:v>-60.707900000000002</c:v>
                </c:pt>
                <c:pt idx="1516" formatCode="General">
                  <c:v>-59.737000000000002</c:v>
                </c:pt>
                <c:pt idx="1517" formatCode="General">
                  <c:v>-58.767899999999997</c:v>
                </c:pt>
                <c:pt idx="1518" formatCode="General">
                  <c:v>-57.797600000000003</c:v>
                </c:pt>
                <c:pt idx="1519" formatCode="General">
                  <c:v>-56.8307</c:v>
                </c:pt>
                <c:pt idx="1520" formatCode="General">
                  <c:v>-55.875799999999998</c:v>
                </c:pt>
                <c:pt idx="1521" formatCode="General">
                  <c:v>-54.933799999999998</c:v>
                </c:pt>
                <c:pt idx="1522" formatCode="General">
                  <c:v>-54.003999999999998</c:v>
                </c:pt>
                <c:pt idx="1523" formatCode="General">
                  <c:v>-53.088000000000001</c:v>
                </c:pt>
                <c:pt idx="1524" formatCode="General">
                  <c:v>-52.1661</c:v>
                </c:pt>
                <c:pt idx="1525" formatCode="General">
                  <c:v>-51.202199999999998</c:v>
                </c:pt>
                <c:pt idx="1526" formatCode="General">
                  <c:v>-50.224800000000002</c:v>
                </c:pt>
                <c:pt idx="1527" formatCode="General">
                  <c:v>-49.289299999999997</c:v>
                </c:pt>
                <c:pt idx="1528" formatCode="General">
                  <c:v>-48.4221</c:v>
                </c:pt>
                <c:pt idx="1529" formatCode="General">
                  <c:v>-47.632199999999997</c:v>
                </c:pt>
                <c:pt idx="1530" formatCode="General">
                  <c:v>-46.899799999999999</c:v>
                </c:pt>
                <c:pt idx="1531" formatCode="General">
                  <c:v>-46.2027</c:v>
                </c:pt>
                <c:pt idx="1532" formatCode="General">
                  <c:v>-45.524999999999999</c:v>
                </c:pt>
                <c:pt idx="1533" formatCode="General">
                  <c:v>-44.845799999999997</c:v>
                </c:pt>
                <c:pt idx="1534" formatCode="General">
                  <c:v>-44.151200000000003</c:v>
                </c:pt>
                <c:pt idx="1535" formatCode="General">
                  <c:v>-43.470799999999997</c:v>
                </c:pt>
                <c:pt idx="1536" formatCode="General">
                  <c:v>-42.8384</c:v>
                </c:pt>
                <c:pt idx="1537" formatCode="General">
                  <c:v>-42.265700000000002</c:v>
                </c:pt>
                <c:pt idx="1538" formatCode="General">
                  <c:v>-41.749400000000001</c:v>
                </c:pt>
                <c:pt idx="1539" formatCode="General">
                  <c:v>-41.272199999999998</c:v>
                </c:pt>
                <c:pt idx="1540" formatCode="General">
                  <c:v>-40.827199999999998</c:v>
                </c:pt>
                <c:pt idx="1541" formatCode="General">
                  <c:v>-40.4133</c:v>
                </c:pt>
                <c:pt idx="1542" formatCode="General">
                  <c:v>-40.033999999999999</c:v>
                </c:pt>
                <c:pt idx="1543" formatCode="General">
                  <c:v>-39.680599999999998</c:v>
                </c:pt>
                <c:pt idx="1544" formatCode="General">
                  <c:v>-39.323799999999999</c:v>
                </c:pt>
                <c:pt idx="1545" formatCode="General">
                  <c:v>-38.930300000000003</c:v>
                </c:pt>
                <c:pt idx="1546" formatCode="General">
                  <c:v>-38.473999999999997</c:v>
                </c:pt>
                <c:pt idx="1547" formatCode="General">
                  <c:v>-37.957700000000003</c:v>
                </c:pt>
                <c:pt idx="1548" formatCode="General">
                  <c:v>-37.3932</c:v>
                </c:pt>
                <c:pt idx="1549" formatCode="General">
                  <c:v>-36.779600000000002</c:v>
                </c:pt>
                <c:pt idx="1550" formatCode="General">
                  <c:v>-36.129899999999999</c:v>
                </c:pt>
                <c:pt idx="1551" formatCode="General">
                  <c:v>-35.472799999999999</c:v>
                </c:pt>
                <c:pt idx="1552" formatCode="General">
                  <c:v>-34.813499999999998</c:v>
                </c:pt>
                <c:pt idx="1553" formatCode="General">
                  <c:v>-34.1372</c:v>
                </c:pt>
                <c:pt idx="1554" formatCode="General">
                  <c:v>-33.407200000000003</c:v>
                </c:pt>
                <c:pt idx="1555" formatCode="General">
                  <c:v>-32.590000000000003</c:v>
                </c:pt>
                <c:pt idx="1556" formatCode="General">
                  <c:v>-31.6889</c:v>
                </c:pt>
                <c:pt idx="1557" formatCode="General">
                  <c:v>-30.700800000000001</c:v>
                </c:pt>
                <c:pt idx="1558" formatCode="General">
                  <c:v>-29.6128</c:v>
                </c:pt>
                <c:pt idx="1559" formatCode="General">
                  <c:v>-28.419899999999998</c:v>
                </c:pt>
                <c:pt idx="1560" formatCode="General">
                  <c:v>-27.123999999999999</c:v>
                </c:pt>
                <c:pt idx="1561" formatCode="General">
                  <c:v>-25.664200000000001</c:v>
                </c:pt>
                <c:pt idx="1562" formatCode="General">
                  <c:v>-23.986899999999999</c:v>
                </c:pt>
                <c:pt idx="1563" formatCode="General">
                  <c:v>-22.1219</c:v>
                </c:pt>
                <c:pt idx="1564" formatCode="General">
                  <c:v>-20.125499999999999</c:v>
                </c:pt>
                <c:pt idx="1565" formatCode="General">
                  <c:v>-18.065200000000001</c:v>
                </c:pt>
                <c:pt idx="1566" formatCode="General">
                  <c:v>-15.975300000000001</c:v>
                </c:pt>
                <c:pt idx="1567" formatCode="General">
                  <c:v>-13.864100000000001</c:v>
                </c:pt>
                <c:pt idx="1568" formatCode="General">
                  <c:v>-11.7453</c:v>
                </c:pt>
                <c:pt idx="1569" formatCode="General">
                  <c:v>-9.6414899999999992</c:v>
                </c:pt>
                <c:pt idx="1570" formatCode="General">
                  <c:v>-7.5932700000000004</c:v>
                </c:pt>
                <c:pt idx="1571" formatCode="General">
                  <c:v>-5.6497599999999997</c:v>
                </c:pt>
                <c:pt idx="1572" formatCode="General">
                  <c:v>-3.8541400000000001</c:v>
                </c:pt>
                <c:pt idx="1573" formatCode="General">
                  <c:v>-2.2187000000000001</c:v>
                </c:pt>
                <c:pt idx="1574" formatCode="General">
                  <c:v>-0.73429900000000004</c:v>
                </c:pt>
                <c:pt idx="1575" formatCode="General">
                  <c:v>0.62428300000000003</c:v>
                </c:pt>
                <c:pt idx="1576" formatCode="General">
                  <c:v>1.8806400000000001</c:v>
                </c:pt>
                <c:pt idx="1577" formatCode="General">
                  <c:v>3.0355099999999999</c:v>
                </c:pt>
                <c:pt idx="1578" formatCode="General">
                  <c:v>4.0868599999999997</c:v>
                </c:pt>
                <c:pt idx="1579" formatCode="General">
                  <c:v>5.0333800000000002</c:v>
                </c:pt>
                <c:pt idx="1580" formatCode="General">
                  <c:v>5.8805699999999996</c:v>
                </c:pt>
                <c:pt idx="1581" formatCode="General">
                  <c:v>6.63558</c:v>
                </c:pt>
                <c:pt idx="1582" formatCode="General">
                  <c:v>7.2868300000000001</c:v>
                </c:pt>
                <c:pt idx="1583" formatCode="General">
                  <c:v>7.8224200000000002</c:v>
                </c:pt>
                <c:pt idx="1584" formatCode="General">
                  <c:v>8.2451799999999995</c:v>
                </c:pt>
                <c:pt idx="1585" formatCode="General">
                  <c:v>8.5678400000000003</c:v>
                </c:pt>
                <c:pt idx="1586" formatCode="General">
                  <c:v>8.8121399999999994</c:v>
                </c:pt>
                <c:pt idx="1587" formatCode="General">
                  <c:v>8.9839400000000005</c:v>
                </c:pt>
                <c:pt idx="1588" formatCode="General">
                  <c:v>9.0881600000000002</c:v>
                </c:pt>
                <c:pt idx="1589" formatCode="General">
                  <c:v>9.1577500000000001</c:v>
                </c:pt>
                <c:pt idx="1590" formatCode="General">
                  <c:v>9.2387599999999992</c:v>
                </c:pt>
                <c:pt idx="1591" formatCode="General">
                  <c:v>9.3800399999999993</c:v>
                </c:pt>
                <c:pt idx="1592" formatCode="General">
                  <c:v>9.6194299999999995</c:v>
                </c:pt>
                <c:pt idx="1593" formatCode="General">
                  <c:v>9.9756900000000002</c:v>
                </c:pt>
                <c:pt idx="1594" formatCode="General">
                  <c:v>10.456</c:v>
                </c:pt>
                <c:pt idx="1595" formatCode="General">
                  <c:v>11.061500000000001</c:v>
                </c:pt>
                <c:pt idx="1596" formatCode="General">
                  <c:v>11.792199999999999</c:v>
                </c:pt>
                <c:pt idx="1597" formatCode="General">
                  <c:v>12.683400000000001</c:v>
                </c:pt>
                <c:pt idx="1598" formatCode="General">
                  <c:v>13.814399999999999</c:v>
                </c:pt>
                <c:pt idx="1599" formatCode="General">
                  <c:v>15.2133</c:v>
                </c:pt>
                <c:pt idx="1600" formatCode="General">
                  <c:v>16.856000000000002</c:v>
                </c:pt>
                <c:pt idx="1601" formatCode="General">
                  <c:v>18.636500000000002</c:v>
                </c:pt>
                <c:pt idx="1602" formatCode="General">
                  <c:v>20.445399999999999</c:v>
                </c:pt>
                <c:pt idx="1603" formatCode="General">
                  <c:v>22.2654</c:v>
                </c:pt>
                <c:pt idx="1604" formatCode="General">
                  <c:v>24.0914</c:v>
                </c:pt>
                <c:pt idx="1605" formatCode="General">
                  <c:v>25.923500000000001</c:v>
                </c:pt>
                <c:pt idx="1606" formatCode="General">
                  <c:v>27.747800000000002</c:v>
                </c:pt>
                <c:pt idx="1607" formatCode="General">
                  <c:v>29.5395</c:v>
                </c:pt>
                <c:pt idx="1608" formatCode="General">
                  <c:v>31.273299999999999</c:v>
                </c:pt>
                <c:pt idx="1609" formatCode="General">
                  <c:v>32.934699999999999</c:v>
                </c:pt>
                <c:pt idx="1610" formatCode="General">
                  <c:v>34.536700000000003</c:v>
                </c:pt>
                <c:pt idx="1611" formatCode="General">
                  <c:v>36.090899999999998</c:v>
                </c:pt>
                <c:pt idx="1612" formatCode="General">
                  <c:v>37.594799999999999</c:v>
                </c:pt>
                <c:pt idx="1613" formatCode="General">
                  <c:v>39.0396</c:v>
                </c:pt>
                <c:pt idx="1614" formatCode="General">
                  <c:v>40.415599999999998</c:v>
                </c:pt>
                <c:pt idx="1615" formatCode="General">
                  <c:v>41.733800000000002</c:v>
                </c:pt>
                <c:pt idx="1616" formatCode="General">
                  <c:v>43.006999999999998</c:v>
                </c:pt>
                <c:pt idx="1617" formatCode="General">
                  <c:v>44.233699999999999</c:v>
                </c:pt>
                <c:pt idx="1618" formatCode="General">
                  <c:v>45.400500000000001</c:v>
                </c:pt>
                <c:pt idx="1619" formatCode="General">
                  <c:v>46.4863</c:v>
                </c:pt>
                <c:pt idx="1620" formatCode="General">
                  <c:v>47.488900000000001</c:v>
                </c:pt>
                <c:pt idx="1621" formatCode="General">
                  <c:v>48.419699999999999</c:v>
                </c:pt>
                <c:pt idx="1622" formatCode="General">
                  <c:v>49.299399999999999</c:v>
                </c:pt>
                <c:pt idx="1623" formatCode="General">
                  <c:v>50.139099999999999</c:v>
                </c:pt>
                <c:pt idx="1624" formatCode="General">
                  <c:v>50.919499999999999</c:v>
                </c:pt>
                <c:pt idx="1625" formatCode="General">
                  <c:v>51.6295</c:v>
                </c:pt>
                <c:pt idx="1626" formatCode="General">
                  <c:v>52.273899999999998</c:v>
                </c:pt>
                <c:pt idx="1627" formatCode="General">
                  <c:v>52.878399999999999</c:v>
                </c:pt>
                <c:pt idx="1628" formatCode="General">
                  <c:v>53.473199999999999</c:v>
                </c:pt>
                <c:pt idx="1629" formatCode="General">
                  <c:v>54.068300000000001</c:v>
                </c:pt>
                <c:pt idx="1630" formatCode="General">
                  <c:v>54.674199999999999</c:v>
                </c:pt>
                <c:pt idx="1631" formatCode="General">
                  <c:v>55.308199999999999</c:v>
                </c:pt>
                <c:pt idx="1632" formatCode="General">
                  <c:v>55.971499999999999</c:v>
                </c:pt>
                <c:pt idx="1633" formatCode="General">
                  <c:v>56.650599999999997</c:v>
                </c:pt>
                <c:pt idx="1634" formatCode="General">
                  <c:v>57.384999999999998</c:v>
                </c:pt>
                <c:pt idx="1635" formatCode="General">
                  <c:v>58.23</c:v>
                </c:pt>
                <c:pt idx="1636" formatCode="General">
                  <c:v>59.2181</c:v>
                </c:pt>
                <c:pt idx="1637" formatCode="General">
                  <c:v>60.346800000000002</c:v>
                </c:pt>
                <c:pt idx="1638" formatCode="General">
                  <c:v>61.555799999999998</c:v>
                </c:pt>
                <c:pt idx="1639" formatCode="General">
                  <c:v>62.811900000000001</c:v>
                </c:pt>
                <c:pt idx="1640" formatCode="General">
                  <c:v>64.117500000000007</c:v>
                </c:pt>
                <c:pt idx="1641" formatCode="General">
                  <c:v>65.462299999999999</c:v>
                </c:pt>
                <c:pt idx="1642" formatCode="General">
                  <c:v>66.8279</c:v>
                </c:pt>
                <c:pt idx="1643" formatCode="General">
                  <c:v>68.186300000000003</c:v>
                </c:pt>
                <c:pt idx="1644" formatCode="General">
                  <c:v>69.513300000000001</c:v>
                </c:pt>
                <c:pt idx="1645" formatCode="General">
                  <c:v>70.799499999999995</c:v>
                </c:pt>
                <c:pt idx="1646" formatCode="General">
                  <c:v>72.020300000000006</c:v>
                </c:pt>
                <c:pt idx="1647" formatCode="General">
                  <c:v>73.144300000000001</c:v>
                </c:pt>
                <c:pt idx="1648" formatCode="General">
                  <c:v>74.131799999999998</c:v>
                </c:pt>
                <c:pt idx="1649" formatCode="General">
                  <c:v>74.954800000000006</c:v>
                </c:pt>
                <c:pt idx="1650" formatCode="General">
                  <c:v>75.630099999999999</c:v>
                </c:pt>
                <c:pt idx="1651" formatCode="General">
                  <c:v>76.159300000000002</c:v>
                </c:pt>
                <c:pt idx="1652" formatCode="General">
                  <c:v>76.513400000000004</c:v>
                </c:pt>
                <c:pt idx="1653" formatCode="General">
                  <c:v>76.680499999999995</c:v>
                </c:pt>
                <c:pt idx="1654" formatCode="General">
                  <c:v>76.667900000000003</c:v>
                </c:pt>
                <c:pt idx="1655" formatCode="General">
                  <c:v>76.537700000000001</c:v>
                </c:pt>
                <c:pt idx="1656" formatCode="General">
                  <c:v>76.357100000000003</c:v>
                </c:pt>
                <c:pt idx="1657" formatCode="General">
                  <c:v>76.143500000000003</c:v>
                </c:pt>
                <c:pt idx="1658" formatCode="General">
                  <c:v>75.917900000000003</c:v>
                </c:pt>
                <c:pt idx="1659" formatCode="General">
                  <c:v>75.704800000000006</c:v>
                </c:pt>
                <c:pt idx="1660" formatCode="General">
                  <c:v>75.5167</c:v>
                </c:pt>
                <c:pt idx="1661" formatCode="General">
                  <c:v>75.356899999999996</c:v>
                </c:pt>
                <c:pt idx="1662" formatCode="General">
                  <c:v>75.215900000000005</c:v>
                </c:pt>
                <c:pt idx="1663" formatCode="General">
                  <c:v>75.085800000000006</c:v>
                </c:pt>
                <c:pt idx="1664" formatCode="General">
                  <c:v>74.979200000000006</c:v>
                </c:pt>
                <c:pt idx="1665" formatCode="General">
                  <c:v>74.903599999999997</c:v>
                </c:pt>
                <c:pt idx="1666" formatCode="General">
                  <c:v>74.858500000000006</c:v>
                </c:pt>
                <c:pt idx="1667" formatCode="General">
                  <c:v>74.8</c:v>
                </c:pt>
                <c:pt idx="1668" formatCode="General">
                  <c:v>74.679400000000001</c:v>
                </c:pt>
                <c:pt idx="1669" formatCode="General">
                  <c:v>74.560699999999997</c:v>
                </c:pt>
                <c:pt idx="1670" formatCode="General">
                  <c:v>74.529499999999999</c:v>
                </c:pt>
                <c:pt idx="1671" formatCode="General">
                  <c:v>74.6297</c:v>
                </c:pt>
                <c:pt idx="1672" formatCode="General">
                  <c:v>74.8459</c:v>
                </c:pt>
                <c:pt idx="1673" formatCode="General">
                  <c:v>75.102400000000003</c:v>
                </c:pt>
                <c:pt idx="1674" formatCode="General">
                  <c:v>75.381200000000007</c:v>
                </c:pt>
                <c:pt idx="1675" formatCode="General">
                  <c:v>75.696600000000004</c:v>
                </c:pt>
                <c:pt idx="1676" formatCode="General">
                  <c:v>76.041499999999999</c:v>
                </c:pt>
                <c:pt idx="1677" formatCode="General">
                  <c:v>76.408699999999996</c:v>
                </c:pt>
                <c:pt idx="1678" formatCode="General">
                  <c:v>76.798699999999997</c:v>
                </c:pt>
                <c:pt idx="1679" formatCode="General">
                  <c:v>77.2102</c:v>
                </c:pt>
                <c:pt idx="1680" formatCode="General">
                  <c:v>77.637500000000003</c:v>
                </c:pt>
                <c:pt idx="1681" formatCode="General">
                  <c:v>78.078599999999994</c:v>
                </c:pt>
                <c:pt idx="1682" formatCode="General">
                  <c:v>78.53</c:v>
                </c:pt>
                <c:pt idx="1683" formatCode="General">
                  <c:v>78.972499999999997</c:v>
                </c:pt>
                <c:pt idx="1684" formatCode="General">
                  <c:v>79.387100000000004</c:v>
                </c:pt>
                <c:pt idx="1685" formatCode="General">
                  <c:v>79.765900000000002</c:v>
                </c:pt>
                <c:pt idx="1686" formatCode="General">
                  <c:v>80.096800000000002</c:v>
                </c:pt>
                <c:pt idx="1687" formatCode="General">
                  <c:v>80.366699999999994</c:v>
                </c:pt>
                <c:pt idx="1688" formatCode="General">
                  <c:v>80.573300000000003</c:v>
                </c:pt>
                <c:pt idx="1689" formatCode="General">
                  <c:v>80.719899999999996</c:v>
                </c:pt>
                <c:pt idx="1690" formatCode="General">
                  <c:v>80.808599999999998</c:v>
                </c:pt>
                <c:pt idx="1691" formatCode="General">
                  <c:v>80.835300000000004</c:v>
                </c:pt>
                <c:pt idx="1692" formatCode="General">
                  <c:v>80.785399999999996</c:v>
                </c:pt>
                <c:pt idx="1693" formatCode="General">
                  <c:v>80.644000000000005</c:v>
                </c:pt>
                <c:pt idx="1694" formatCode="General">
                  <c:v>80.401799999999994</c:v>
                </c:pt>
                <c:pt idx="1695" formatCode="General">
                  <c:v>80.036600000000007</c:v>
                </c:pt>
                <c:pt idx="1696" formatCode="General">
                  <c:v>79.5304</c:v>
                </c:pt>
                <c:pt idx="1697" formatCode="General">
                  <c:v>78.894099999999995</c:v>
                </c:pt>
                <c:pt idx="1698" formatCode="General">
                  <c:v>78.163700000000006</c:v>
                </c:pt>
                <c:pt idx="1699" formatCode="General">
                  <c:v>77.397800000000004</c:v>
                </c:pt>
                <c:pt idx="1700" formatCode="General">
                  <c:v>76.630600000000001</c:v>
                </c:pt>
                <c:pt idx="1701" formatCode="General">
                  <c:v>75.8703</c:v>
                </c:pt>
                <c:pt idx="1702" formatCode="General">
                  <c:v>75.116900000000001</c:v>
                </c:pt>
                <c:pt idx="1703" formatCode="General">
                  <c:v>74.364500000000007</c:v>
                </c:pt>
                <c:pt idx="1704" formatCode="General">
                  <c:v>73.599800000000002</c:v>
                </c:pt>
                <c:pt idx="1705" formatCode="General">
                  <c:v>72.833100000000002</c:v>
                </c:pt>
                <c:pt idx="1706" formatCode="General">
                  <c:v>72.107699999999994</c:v>
                </c:pt>
                <c:pt idx="1707" formatCode="General">
                  <c:v>71.463999999999999</c:v>
                </c:pt>
                <c:pt idx="1708" formatCode="General">
                  <c:v>70.926699999999997</c:v>
                </c:pt>
                <c:pt idx="1709" formatCode="General">
                  <c:v>70.4559</c:v>
                </c:pt>
                <c:pt idx="1710" formatCode="General">
                  <c:v>70.011300000000006</c:v>
                </c:pt>
                <c:pt idx="1711" formatCode="General">
                  <c:v>69.613399999999999</c:v>
                </c:pt>
                <c:pt idx="1712" formatCode="General">
                  <c:v>69.276499999999999</c:v>
                </c:pt>
                <c:pt idx="1713" formatCode="General">
                  <c:v>68.996700000000004</c:v>
                </c:pt>
                <c:pt idx="1714" formatCode="General">
                  <c:v>68.760599999999997</c:v>
                </c:pt>
                <c:pt idx="1715" formatCode="General">
                  <c:v>68.551900000000003</c:v>
                </c:pt>
                <c:pt idx="1716" formatCode="General">
                  <c:v>68.375699999999995</c:v>
                </c:pt>
                <c:pt idx="1717" formatCode="General">
                  <c:v>68.236599999999996</c:v>
                </c:pt>
                <c:pt idx="1718" formatCode="General">
                  <c:v>68.1233</c:v>
                </c:pt>
                <c:pt idx="1719" formatCode="General">
                  <c:v>68.021799999999999</c:v>
                </c:pt>
                <c:pt idx="1720" formatCode="General">
                  <c:v>67.917900000000003</c:v>
                </c:pt>
                <c:pt idx="1721" formatCode="General">
                  <c:v>67.818200000000004</c:v>
                </c:pt>
                <c:pt idx="1722" formatCode="General">
                  <c:v>67.735399999999998</c:v>
                </c:pt>
                <c:pt idx="1723" formatCode="General">
                  <c:v>67.665099999999995</c:v>
                </c:pt>
                <c:pt idx="1724" formatCode="General">
                  <c:v>67.599999999999994</c:v>
                </c:pt>
                <c:pt idx="1725" formatCode="General">
                  <c:v>67.534400000000005</c:v>
                </c:pt>
                <c:pt idx="1726" formatCode="General">
                  <c:v>67.462199999999996</c:v>
                </c:pt>
                <c:pt idx="1727" formatCode="General">
                  <c:v>67.376999999999995</c:v>
                </c:pt>
                <c:pt idx="1728" formatCode="General">
                  <c:v>67.264799999999994</c:v>
                </c:pt>
                <c:pt idx="1729" formatCode="General">
                  <c:v>67.112499999999997</c:v>
                </c:pt>
                <c:pt idx="1730" formatCode="General">
                  <c:v>66.925600000000003</c:v>
                </c:pt>
                <c:pt idx="1731" formatCode="General">
                  <c:v>66.714500000000001</c:v>
                </c:pt>
                <c:pt idx="1732" formatCode="General">
                  <c:v>66.486999999999995</c:v>
                </c:pt>
                <c:pt idx="1733" formatCode="General">
                  <c:v>66.248699999999999</c:v>
                </c:pt>
                <c:pt idx="1734" formatCode="General">
                  <c:v>66.000500000000002</c:v>
                </c:pt>
                <c:pt idx="1735" formatCode="General">
                  <c:v>65.738100000000003</c:v>
                </c:pt>
                <c:pt idx="1736" formatCode="General">
                  <c:v>65.454599999999999</c:v>
                </c:pt>
                <c:pt idx="1737" formatCode="General">
                  <c:v>65.142700000000005</c:v>
                </c:pt>
                <c:pt idx="1738" formatCode="General">
                  <c:v>64.780299999999997</c:v>
                </c:pt>
                <c:pt idx="1739" formatCode="General">
                  <c:v>64.328900000000004</c:v>
                </c:pt>
                <c:pt idx="1740" formatCode="General">
                  <c:v>63.759399999999999</c:v>
                </c:pt>
                <c:pt idx="1741" formatCode="General">
                  <c:v>63.061100000000003</c:v>
                </c:pt>
                <c:pt idx="1742" formatCode="General">
                  <c:v>62.230499999999999</c:v>
                </c:pt>
                <c:pt idx="1743" formatCode="General">
                  <c:v>61.267299999999999</c:v>
                </c:pt>
                <c:pt idx="1744" formatCode="General">
                  <c:v>60.169499999999999</c:v>
                </c:pt>
                <c:pt idx="1745" formatCode="General">
                  <c:v>58.9559</c:v>
                </c:pt>
                <c:pt idx="1746" formatCode="General">
                  <c:v>57.672199999999997</c:v>
                </c:pt>
                <c:pt idx="1747" formatCode="General">
                  <c:v>56.3491</c:v>
                </c:pt>
                <c:pt idx="1748" formatCode="General">
                  <c:v>54.999499999999998</c:v>
                </c:pt>
                <c:pt idx="1749" formatCode="General">
                  <c:v>53.6614</c:v>
                </c:pt>
                <c:pt idx="1750" formatCode="General">
                  <c:v>52.357700000000001</c:v>
                </c:pt>
                <c:pt idx="1751" formatCode="General">
                  <c:v>51.0364</c:v>
                </c:pt>
                <c:pt idx="1752" formatCode="General">
                  <c:v>49.687399999999997</c:v>
                </c:pt>
                <c:pt idx="1753" formatCode="General">
                  <c:v>48.377099999999999</c:v>
                </c:pt>
                <c:pt idx="1754" formatCode="General">
                  <c:v>47.222799999999999</c:v>
                </c:pt>
                <c:pt idx="1755" formatCode="General">
                  <c:v>46.3369</c:v>
                </c:pt>
                <c:pt idx="1756" formatCode="General">
                  <c:v>45.662599999999998</c:v>
                </c:pt>
                <c:pt idx="1757" formatCode="General">
                  <c:v>45.114100000000001</c:v>
                </c:pt>
                <c:pt idx="1758" formatCode="General">
                  <c:v>44.696800000000003</c:v>
                </c:pt>
                <c:pt idx="1759" formatCode="General">
                  <c:v>44.414999999999999</c:v>
                </c:pt>
                <c:pt idx="1760" formatCode="General">
                  <c:v>44.267000000000003</c:v>
                </c:pt>
                <c:pt idx="1761" formatCode="General">
                  <c:v>44.280700000000003</c:v>
                </c:pt>
                <c:pt idx="1762" formatCode="General">
                  <c:v>44.489899999999999</c:v>
                </c:pt>
                <c:pt idx="1763" formatCode="General">
                  <c:v>44.893500000000003</c:v>
                </c:pt>
                <c:pt idx="1764" formatCode="General">
                  <c:v>45.465000000000003</c:v>
                </c:pt>
                <c:pt idx="1765" formatCode="General">
                  <c:v>46.1447</c:v>
                </c:pt>
                <c:pt idx="1766" formatCode="General">
                  <c:v>46.872999999999998</c:v>
                </c:pt>
                <c:pt idx="1767" formatCode="General">
                  <c:v>47.610199999999999</c:v>
                </c:pt>
                <c:pt idx="1768" formatCode="General">
                  <c:v>48.325400000000002</c:v>
                </c:pt>
                <c:pt idx="1769" formatCode="General">
                  <c:v>48.994500000000002</c:v>
                </c:pt>
                <c:pt idx="1770" formatCode="General">
                  <c:v>49.584600000000002</c:v>
                </c:pt>
                <c:pt idx="1771" formatCode="General">
                  <c:v>50.068399999999997</c:v>
                </c:pt>
                <c:pt idx="1772" formatCode="General">
                  <c:v>50.436</c:v>
                </c:pt>
                <c:pt idx="1773" formatCode="General">
                  <c:v>50.6873</c:v>
                </c:pt>
                <c:pt idx="1774" formatCode="General">
                  <c:v>50.8277</c:v>
                </c:pt>
                <c:pt idx="1775" formatCode="General">
                  <c:v>50.8474</c:v>
                </c:pt>
                <c:pt idx="1776" formatCode="General">
                  <c:v>50.727600000000002</c:v>
                </c:pt>
                <c:pt idx="1777" formatCode="General">
                  <c:v>50.430199999999999</c:v>
                </c:pt>
                <c:pt idx="1778" formatCode="General">
                  <c:v>49.958100000000002</c:v>
                </c:pt>
                <c:pt idx="1779" formatCode="General">
                  <c:v>49.400700000000001</c:v>
                </c:pt>
                <c:pt idx="1780" formatCode="General">
                  <c:v>48.820999999999998</c:v>
                </c:pt>
                <c:pt idx="1781" formatCode="General">
                  <c:v>48.233800000000002</c:v>
                </c:pt>
                <c:pt idx="1782" formatCode="General">
                  <c:v>47.595999999999997</c:v>
                </c:pt>
                <c:pt idx="1783" formatCode="General">
                  <c:v>46.8523</c:v>
                </c:pt>
                <c:pt idx="1784" formatCode="General">
                  <c:v>45.988900000000001</c:v>
                </c:pt>
                <c:pt idx="1785" formatCode="General">
                  <c:v>44.993400000000001</c:v>
                </c:pt>
                <c:pt idx="1786" formatCode="General">
                  <c:v>43.856200000000001</c:v>
                </c:pt>
                <c:pt idx="1787" formatCode="General">
                  <c:v>42.587499999999999</c:v>
                </c:pt>
                <c:pt idx="1788" formatCode="General">
                  <c:v>41.214300000000001</c:v>
                </c:pt>
                <c:pt idx="1789" formatCode="General">
                  <c:v>39.740900000000003</c:v>
                </c:pt>
                <c:pt idx="1790" formatCode="General">
                  <c:v>38.1616</c:v>
                </c:pt>
                <c:pt idx="1791" formatCode="General">
                  <c:v>36.467799999999997</c:v>
                </c:pt>
                <c:pt idx="1792" formatCode="General">
                  <c:v>34.6601</c:v>
                </c:pt>
                <c:pt idx="1793" formatCode="General">
                  <c:v>32.761299999999999</c:v>
                </c:pt>
                <c:pt idx="1794" formatCode="General">
                  <c:v>30.799099999999999</c:v>
                </c:pt>
                <c:pt idx="1795" formatCode="General">
                  <c:v>28.800999999999998</c:v>
                </c:pt>
                <c:pt idx="1796" formatCode="General">
                  <c:v>26.796700000000001</c:v>
                </c:pt>
                <c:pt idx="1797" formatCode="General">
                  <c:v>24.810099999999998</c:v>
                </c:pt>
                <c:pt idx="1798" formatCode="General">
                  <c:v>22.8444</c:v>
                </c:pt>
                <c:pt idx="1799" formatCode="General">
                  <c:v>20.9039</c:v>
                </c:pt>
                <c:pt idx="1800" formatCode="General">
                  <c:v>18.9999</c:v>
                </c:pt>
                <c:pt idx="1801" formatCode="General">
                  <c:v>17.1343</c:v>
                </c:pt>
                <c:pt idx="1802" formatCode="General">
                  <c:v>15.303800000000001</c:v>
                </c:pt>
                <c:pt idx="1803" formatCode="General">
                  <c:v>13.509499999999999</c:v>
                </c:pt>
                <c:pt idx="1804" formatCode="General">
                  <c:v>11.754899999999999</c:v>
                </c:pt>
                <c:pt idx="1805" formatCode="General">
                  <c:v>10.0465</c:v>
                </c:pt>
                <c:pt idx="1806" formatCode="General">
                  <c:v>8.3876600000000003</c:v>
                </c:pt>
                <c:pt idx="1807" formatCode="General">
                  <c:v>6.77583</c:v>
                </c:pt>
                <c:pt idx="1808" formatCode="General">
                  <c:v>5.2179799999999998</c:v>
                </c:pt>
                <c:pt idx="1809" formatCode="General">
                  <c:v>3.7250999999999999</c:v>
                </c:pt>
                <c:pt idx="1810" formatCode="General">
                  <c:v>2.3169300000000002</c:v>
                </c:pt>
                <c:pt idx="1811" formatCode="General">
                  <c:v>0.99888500000000002</c:v>
                </c:pt>
                <c:pt idx="1812" formatCode="General">
                  <c:v>-0.26639200000000002</c:v>
                </c:pt>
                <c:pt idx="1813" formatCode="General">
                  <c:v>-1.46065</c:v>
                </c:pt>
                <c:pt idx="1814" formatCode="General">
                  <c:v>-2.5047100000000002</c:v>
                </c:pt>
                <c:pt idx="1815" formatCode="General">
                  <c:v>-3.4069099999999999</c:v>
                </c:pt>
                <c:pt idx="1816" formatCode="General">
                  <c:v>-4.2238199999999999</c:v>
                </c:pt>
                <c:pt idx="1817" formatCode="General">
                  <c:v>-4.9738100000000003</c:v>
                </c:pt>
                <c:pt idx="1818" formatCode="General">
                  <c:v>-5.6544499999999998</c:v>
                </c:pt>
                <c:pt idx="1819" formatCode="General">
                  <c:v>-6.2381200000000003</c:v>
                </c:pt>
                <c:pt idx="1820" formatCode="General">
                  <c:v>-6.7165699999999999</c:v>
                </c:pt>
                <c:pt idx="1821" formatCode="General">
                  <c:v>-7.1113400000000002</c:v>
                </c:pt>
                <c:pt idx="1822" formatCode="General">
                  <c:v>-7.4578699999999998</c:v>
                </c:pt>
                <c:pt idx="1823" formatCode="General">
                  <c:v>-7.7970899999999999</c:v>
                </c:pt>
                <c:pt idx="1824" formatCode="General">
                  <c:v>-8.1843599999999999</c:v>
                </c:pt>
                <c:pt idx="1825" formatCode="General">
                  <c:v>-8.6601300000000005</c:v>
                </c:pt>
                <c:pt idx="1826" formatCode="General">
                  <c:v>-9.2180400000000002</c:v>
                </c:pt>
                <c:pt idx="1827" formatCode="General">
                  <c:v>-9.8627900000000004</c:v>
                </c:pt>
                <c:pt idx="1828" formatCode="General">
                  <c:v>-10.613</c:v>
                </c:pt>
                <c:pt idx="1829" formatCode="General">
                  <c:v>-11.479699999999999</c:v>
                </c:pt>
                <c:pt idx="1830" formatCode="General">
                  <c:v>-12.468999999999999</c:v>
                </c:pt>
                <c:pt idx="1831" formatCode="General">
                  <c:v>-13.588900000000001</c:v>
                </c:pt>
                <c:pt idx="1832" formatCode="General">
                  <c:v>-14.8408</c:v>
                </c:pt>
                <c:pt idx="1833" formatCode="General">
                  <c:v>-16.212700000000002</c:v>
                </c:pt>
                <c:pt idx="1834" formatCode="General">
                  <c:v>-17.687000000000001</c:v>
                </c:pt>
                <c:pt idx="1835" formatCode="General">
                  <c:v>-19.244599999999998</c:v>
                </c:pt>
                <c:pt idx="1836" formatCode="General">
                  <c:v>-20.863199999999999</c:v>
                </c:pt>
                <c:pt idx="1837" formatCode="General">
                  <c:v>-22.518000000000001</c:v>
                </c:pt>
                <c:pt idx="1838" formatCode="General">
                  <c:v>-24.177199999999999</c:v>
                </c:pt>
                <c:pt idx="1839" formatCode="General">
                  <c:v>-25.819800000000001</c:v>
                </c:pt>
                <c:pt idx="1840" formatCode="General">
                  <c:v>-27.448399999999999</c:v>
                </c:pt>
                <c:pt idx="1841" formatCode="General">
                  <c:v>-29.061199999999999</c:v>
                </c:pt>
                <c:pt idx="1842" formatCode="General">
                  <c:v>-30.6493</c:v>
                </c:pt>
                <c:pt idx="1843" formatCode="General">
                  <c:v>-32.220599999999997</c:v>
                </c:pt>
                <c:pt idx="1844" formatCode="General">
                  <c:v>-33.779200000000003</c:v>
                </c:pt>
                <c:pt idx="1845" formatCode="General">
                  <c:v>-35.294899999999998</c:v>
                </c:pt>
                <c:pt idx="1846" formatCode="General">
                  <c:v>-36.744300000000003</c:v>
                </c:pt>
                <c:pt idx="1847" formatCode="General">
                  <c:v>-38.126399999999997</c:v>
                </c:pt>
                <c:pt idx="1848" formatCode="General">
                  <c:v>-39.444099999999999</c:v>
                </c:pt>
                <c:pt idx="1849" formatCode="General">
                  <c:v>-40.7012</c:v>
                </c:pt>
                <c:pt idx="1850" formatCode="General">
                  <c:v>-41.809699999999999</c:v>
                </c:pt>
                <c:pt idx="1851" formatCode="General">
                  <c:v>-42.705399999999997</c:v>
                </c:pt>
                <c:pt idx="1852" formatCode="General">
                  <c:v>-43.488799999999998</c:v>
                </c:pt>
                <c:pt idx="1853" formatCode="General">
                  <c:v>-44.232100000000003</c:v>
                </c:pt>
                <c:pt idx="1854" formatCode="General">
                  <c:v>-44.927799999999998</c:v>
                </c:pt>
                <c:pt idx="1855" formatCode="General">
                  <c:v>-45.575699999999998</c:v>
                </c:pt>
                <c:pt idx="1856" formatCode="General">
                  <c:v>-46.183500000000002</c:v>
                </c:pt>
                <c:pt idx="1857" formatCode="General">
                  <c:v>-46.765000000000001</c:v>
                </c:pt>
                <c:pt idx="1858" formatCode="General">
                  <c:v>-47.332999999999998</c:v>
                </c:pt>
                <c:pt idx="1859" formatCode="General">
                  <c:v>-47.892299999999999</c:v>
                </c:pt>
                <c:pt idx="1860" formatCode="General">
                  <c:v>-48.455199999999998</c:v>
                </c:pt>
                <c:pt idx="1861" formatCode="General">
                  <c:v>-49.041400000000003</c:v>
                </c:pt>
                <c:pt idx="1862" formatCode="General">
                  <c:v>-49.648400000000002</c:v>
                </c:pt>
                <c:pt idx="1863" formatCode="General">
                  <c:v>-50.263800000000003</c:v>
                </c:pt>
                <c:pt idx="1864" formatCode="General">
                  <c:v>-50.892699999999998</c:v>
                </c:pt>
                <c:pt idx="1865" formatCode="General">
                  <c:v>-51.544199999999996</c:v>
                </c:pt>
                <c:pt idx="1866" formatCode="General">
                  <c:v>-52.224499999999999</c:v>
                </c:pt>
                <c:pt idx="1867" formatCode="General">
                  <c:v>-52.930799999999998</c:v>
                </c:pt>
                <c:pt idx="1868" formatCode="General">
                  <c:v>-53.651699999999998</c:v>
                </c:pt>
                <c:pt idx="1869" formatCode="General">
                  <c:v>-54.378799999999998</c:v>
                </c:pt>
                <c:pt idx="1870" formatCode="General">
                  <c:v>-55.107900000000001</c:v>
                </c:pt>
                <c:pt idx="1871" formatCode="General">
                  <c:v>-55.847499999999997</c:v>
                </c:pt>
                <c:pt idx="1872" formatCode="General">
                  <c:v>-56.606299999999997</c:v>
                </c:pt>
                <c:pt idx="1873" formatCode="General">
                  <c:v>-57.385399999999997</c:v>
                </c:pt>
                <c:pt idx="1874" formatCode="General">
                  <c:v>-58.176600000000001</c:v>
                </c:pt>
                <c:pt idx="1875" formatCode="General">
                  <c:v>-58.965000000000003</c:v>
                </c:pt>
                <c:pt idx="1876" formatCode="General">
                  <c:v>-59.742899999999999</c:v>
                </c:pt>
                <c:pt idx="1877" formatCode="General">
                  <c:v>-60.507800000000003</c:v>
                </c:pt>
                <c:pt idx="1878" formatCode="General">
                  <c:v>-61.256900000000002</c:v>
                </c:pt>
                <c:pt idx="1879" formatCode="General">
                  <c:v>-61.9876</c:v>
                </c:pt>
                <c:pt idx="1880" formatCode="General">
                  <c:v>-62.696599999999997</c:v>
                </c:pt>
                <c:pt idx="1881" formatCode="General">
                  <c:v>-63.382199999999997</c:v>
                </c:pt>
                <c:pt idx="1882" formatCode="General">
                  <c:v>-64.0441</c:v>
                </c:pt>
                <c:pt idx="1883" formatCode="General">
                  <c:v>-64.700199999999995</c:v>
                </c:pt>
                <c:pt idx="1884" formatCode="General">
                  <c:v>-65.355999999999995</c:v>
                </c:pt>
                <c:pt idx="1885" formatCode="General">
                  <c:v>-65.937899999999999</c:v>
                </c:pt>
                <c:pt idx="1886" formatCode="General">
                  <c:v>-66.387799999999999</c:v>
                </c:pt>
                <c:pt idx="1887" formatCode="General">
                  <c:v>-66.715599999999995</c:v>
                </c:pt>
                <c:pt idx="1888" formatCode="General">
                  <c:v>-66.976699999999994</c:v>
                </c:pt>
                <c:pt idx="1889" formatCode="General">
                  <c:v>-67.243899999999996</c:v>
                </c:pt>
                <c:pt idx="1890" formatCode="General">
                  <c:v>-67.523799999999994</c:v>
                </c:pt>
                <c:pt idx="1891" formatCode="General">
                  <c:v>-67.801400000000001</c:v>
                </c:pt>
                <c:pt idx="1892" formatCode="General">
                  <c:v>-68.080699999999993</c:v>
                </c:pt>
                <c:pt idx="1893" formatCode="General">
                  <c:v>-68.374499999999998</c:v>
                </c:pt>
                <c:pt idx="1894" formatCode="General">
                  <c:v>-68.704300000000003</c:v>
                </c:pt>
                <c:pt idx="1895" formatCode="General">
                  <c:v>-69.0852</c:v>
                </c:pt>
                <c:pt idx="1896" formatCode="General">
                  <c:v>-69.522999999999996</c:v>
                </c:pt>
                <c:pt idx="1897" formatCode="General">
                  <c:v>-69.981700000000004</c:v>
                </c:pt>
                <c:pt idx="1898" formatCode="General">
                  <c:v>-70.4148</c:v>
                </c:pt>
                <c:pt idx="1899" formatCode="General">
                  <c:v>-70.795599999999993</c:v>
                </c:pt>
                <c:pt idx="1900" formatCode="General">
                  <c:v>-71.114400000000003</c:v>
                </c:pt>
                <c:pt idx="1901" formatCode="General">
                  <c:v>-71.388400000000004</c:v>
                </c:pt>
                <c:pt idx="1902" formatCode="General">
                  <c:v>-71.636099999999999</c:v>
                </c:pt>
                <c:pt idx="1903" formatCode="General">
                  <c:v>-71.8703</c:v>
                </c:pt>
                <c:pt idx="1904" formatCode="General">
                  <c:v>-72.098399999999998</c:v>
                </c:pt>
                <c:pt idx="1905" formatCode="General">
                  <c:v>-72.314999999999998</c:v>
                </c:pt>
                <c:pt idx="1906" formatCode="General">
                  <c:v>-72.488799999999998</c:v>
                </c:pt>
                <c:pt idx="1907" formatCode="General">
                  <c:v>-72.596599999999995</c:v>
                </c:pt>
                <c:pt idx="1908" formatCode="General">
                  <c:v>-72.638300000000001</c:v>
                </c:pt>
                <c:pt idx="1909" formatCode="General">
                  <c:v>-72.630099999999999</c:v>
                </c:pt>
                <c:pt idx="1910" formatCode="General">
                  <c:v>-72.591999999999999</c:v>
                </c:pt>
                <c:pt idx="1911" formatCode="General">
                  <c:v>-72.514499999999998</c:v>
                </c:pt>
                <c:pt idx="1912" formatCode="General">
                  <c:v>-72.388300000000001</c:v>
                </c:pt>
                <c:pt idx="1913" formatCode="General">
                  <c:v>-72.223100000000002</c:v>
                </c:pt>
                <c:pt idx="1914" formatCode="General">
                  <c:v>-72.012500000000003</c:v>
                </c:pt>
                <c:pt idx="1915" formatCode="General">
                  <c:v>-71.734300000000005</c:v>
                </c:pt>
                <c:pt idx="1916" formatCode="General">
                  <c:v>-71.400899999999993</c:v>
                </c:pt>
                <c:pt idx="1917" formatCode="General">
                  <c:v>-71.037199999999999</c:v>
                </c:pt>
                <c:pt idx="1918" formatCode="General">
                  <c:v>-70.627399999999994</c:v>
                </c:pt>
                <c:pt idx="1919" formatCode="General">
                  <c:v>-70.151600000000002</c:v>
                </c:pt>
                <c:pt idx="1920" formatCode="General">
                  <c:v>-69.606499999999997</c:v>
                </c:pt>
                <c:pt idx="1921" formatCode="General">
                  <c:v>-68.954599999999999</c:v>
                </c:pt>
                <c:pt idx="1922" formatCode="General">
                  <c:v>-68.139099999999999</c:v>
                </c:pt>
                <c:pt idx="1923" formatCode="General">
                  <c:v>-67.222899999999996</c:v>
                </c:pt>
                <c:pt idx="1924" formatCode="General">
                  <c:v>-66.305000000000007</c:v>
                </c:pt>
                <c:pt idx="1925" formatCode="General">
                  <c:v>-65.395099999999999</c:v>
                </c:pt>
                <c:pt idx="1926" formatCode="General">
                  <c:v>-64.505700000000004</c:v>
                </c:pt>
                <c:pt idx="1927" formatCode="General">
                  <c:v>-63.676400000000001</c:v>
                </c:pt>
                <c:pt idx="1928" formatCode="General">
                  <c:v>-62.927999999999997</c:v>
                </c:pt>
                <c:pt idx="1929" formatCode="General">
                  <c:v>-62.259099999999997</c:v>
                </c:pt>
                <c:pt idx="1930" formatCode="General">
                  <c:v>-61.654400000000003</c:v>
                </c:pt>
                <c:pt idx="1931" formatCode="General">
                  <c:v>-61.100499999999997</c:v>
                </c:pt>
                <c:pt idx="1932" formatCode="General">
                  <c:v>-60.6158</c:v>
                </c:pt>
                <c:pt idx="1933" formatCode="General">
                  <c:v>-60.215800000000002</c:v>
                </c:pt>
                <c:pt idx="1934" formatCode="General">
                  <c:v>-59.897500000000001</c:v>
                </c:pt>
                <c:pt idx="1935" formatCode="General">
                  <c:v>-59.634099999999997</c:v>
                </c:pt>
                <c:pt idx="1936" formatCode="General">
                  <c:v>-59.3874</c:v>
                </c:pt>
                <c:pt idx="1937" formatCode="General">
                  <c:v>-59.147199999999998</c:v>
                </c:pt>
                <c:pt idx="1938" formatCode="General">
                  <c:v>-58.917400000000001</c:v>
                </c:pt>
                <c:pt idx="1939" formatCode="General">
                  <c:v>-58.710599999999999</c:v>
                </c:pt>
                <c:pt idx="1940" formatCode="General">
                  <c:v>-58.511699999999998</c:v>
                </c:pt>
                <c:pt idx="1941" formatCode="General">
                  <c:v>-58.262599999999999</c:v>
                </c:pt>
                <c:pt idx="1942" formatCode="General">
                  <c:v>-57.9422</c:v>
                </c:pt>
                <c:pt idx="1943" formatCode="General">
                  <c:v>-57.562600000000003</c:v>
                </c:pt>
                <c:pt idx="1944" formatCode="General">
                  <c:v>-57.155900000000003</c:v>
                </c:pt>
                <c:pt idx="1945" formatCode="General">
                  <c:v>-56.748600000000003</c:v>
                </c:pt>
                <c:pt idx="1946" formatCode="General">
                  <c:v>-56.3245</c:v>
                </c:pt>
                <c:pt idx="1947" formatCode="General">
                  <c:v>-55.8842</c:v>
                </c:pt>
                <c:pt idx="1948" formatCode="General">
                  <c:v>-55.454000000000001</c:v>
                </c:pt>
                <c:pt idx="1949" formatCode="General">
                  <c:v>-55.027000000000001</c:v>
                </c:pt>
                <c:pt idx="1950" formatCode="General">
                  <c:v>-54.575200000000002</c:v>
                </c:pt>
                <c:pt idx="1951" formatCode="General">
                  <c:v>-54.082900000000002</c:v>
                </c:pt>
                <c:pt idx="1952" formatCode="General">
                  <c:v>-53.549300000000002</c:v>
                </c:pt>
                <c:pt idx="1953" formatCode="General">
                  <c:v>-53.004800000000003</c:v>
                </c:pt>
                <c:pt idx="1954" formatCode="General">
                  <c:v>-52.479599999999998</c:v>
                </c:pt>
                <c:pt idx="1955" formatCode="General">
                  <c:v>-51.988</c:v>
                </c:pt>
                <c:pt idx="1956" formatCode="General">
                  <c:v>-51.453800000000001</c:v>
                </c:pt>
                <c:pt idx="1957" formatCode="General">
                  <c:v>-50.775599999999997</c:v>
                </c:pt>
                <c:pt idx="1958" formatCode="General">
                  <c:v>-49.984900000000003</c:v>
                </c:pt>
                <c:pt idx="1959" formatCode="General">
                  <c:v>-49.1526</c:v>
                </c:pt>
                <c:pt idx="1960" formatCode="General">
                  <c:v>-48.338900000000002</c:v>
                </c:pt>
                <c:pt idx="1961" formatCode="General">
                  <c:v>-47.5595</c:v>
                </c:pt>
                <c:pt idx="1962" formatCode="General">
                  <c:v>-46.7714</c:v>
                </c:pt>
                <c:pt idx="1963" formatCode="General">
                  <c:v>-45.961300000000001</c:v>
                </c:pt>
                <c:pt idx="1964" formatCode="General">
                  <c:v>-45.133699999999997</c:v>
                </c:pt>
                <c:pt idx="1965" formatCode="General">
                  <c:v>-44.264400000000002</c:v>
                </c:pt>
                <c:pt idx="1966" formatCode="General">
                  <c:v>-43.329900000000002</c:v>
                </c:pt>
                <c:pt idx="1967" formatCode="General">
                  <c:v>-42.330599999999997</c:v>
                </c:pt>
                <c:pt idx="1968" formatCode="General">
                  <c:v>-41.295200000000001</c:v>
                </c:pt>
                <c:pt idx="1969" formatCode="General">
                  <c:v>-40.270600000000002</c:v>
                </c:pt>
                <c:pt idx="1970" formatCode="General">
                  <c:v>-39.300400000000003</c:v>
                </c:pt>
                <c:pt idx="1971" formatCode="General">
                  <c:v>-38.415100000000002</c:v>
                </c:pt>
                <c:pt idx="1972" formatCode="General">
                  <c:v>-37.6126</c:v>
                </c:pt>
                <c:pt idx="1973" formatCode="General">
                  <c:v>-36.878</c:v>
                </c:pt>
                <c:pt idx="1974" formatCode="General">
                  <c:v>-36.189700000000002</c:v>
                </c:pt>
                <c:pt idx="1975" formatCode="General">
                  <c:v>-35.553100000000001</c:v>
                </c:pt>
                <c:pt idx="1976" formatCode="General">
                  <c:v>-34.997100000000003</c:v>
                </c:pt>
                <c:pt idx="1977" formatCode="General">
                  <c:v>-34.526800000000001</c:v>
                </c:pt>
                <c:pt idx="1978" formatCode="General">
                  <c:v>-34.133600000000001</c:v>
                </c:pt>
                <c:pt idx="1979" formatCode="General">
                  <c:v>-33.8035</c:v>
                </c:pt>
                <c:pt idx="1980" formatCode="General">
                  <c:v>-33.511299999999999</c:v>
                </c:pt>
                <c:pt idx="1981" formatCode="General">
                  <c:v>-33.222799999999999</c:v>
                </c:pt>
                <c:pt idx="1982" formatCode="General">
                  <c:v>-32.9133</c:v>
                </c:pt>
                <c:pt idx="1983" formatCode="General">
                  <c:v>-32.571899999999999</c:v>
                </c:pt>
                <c:pt idx="1984" formatCode="General">
                  <c:v>-32.157600000000002</c:v>
                </c:pt>
                <c:pt idx="1985" formatCode="General">
                  <c:v>-31.636600000000001</c:v>
                </c:pt>
                <c:pt idx="1986" formatCode="General">
                  <c:v>-31.040299999999998</c:v>
                </c:pt>
                <c:pt idx="1987" formatCode="General">
                  <c:v>-30.398800000000001</c:v>
                </c:pt>
                <c:pt idx="1988" formatCode="General">
                  <c:v>-29.713999999999999</c:v>
                </c:pt>
                <c:pt idx="1989" formatCode="General">
                  <c:v>-28.982700000000001</c:v>
                </c:pt>
                <c:pt idx="1990" formatCode="General">
                  <c:v>-28.1996</c:v>
                </c:pt>
                <c:pt idx="1991" formatCode="General">
                  <c:v>-27.265599999999999</c:v>
                </c:pt>
                <c:pt idx="1992" formatCode="General">
                  <c:v>-26.109000000000002</c:v>
                </c:pt>
                <c:pt idx="1993" formatCode="General">
                  <c:v>-24.847899999999999</c:v>
                </c:pt>
                <c:pt idx="1994" formatCode="General">
                  <c:v>-23.581399999999999</c:v>
                </c:pt>
                <c:pt idx="1995" formatCode="General">
                  <c:v>-22.3231</c:v>
                </c:pt>
                <c:pt idx="1996" formatCode="General">
                  <c:v>-21.081299999999999</c:v>
                </c:pt>
                <c:pt idx="1997" formatCode="General">
                  <c:v>-19.862100000000002</c:v>
                </c:pt>
                <c:pt idx="1998" formatCode="General">
                  <c:v>-18.6753</c:v>
                </c:pt>
                <c:pt idx="1999" formatCode="General">
                  <c:v>-17.533100000000001</c:v>
                </c:pt>
                <c:pt idx="2000" formatCode="General">
                  <c:v>-16.451000000000001</c:v>
                </c:pt>
                <c:pt idx="2001" formatCode="General">
                  <c:v>-15.4396</c:v>
                </c:pt>
                <c:pt idx="2002" formatCode="General">
                  <c:v>-14.5008</c:v>
                </c:pt>
                <c:pt idx="2003" formatCode="General">
                  <c:v>-13.6294</c:v>
                </c:pt>
                <c:pt idx="2004" formatCode="General">
                  <c:v>-12.818</c:v>
                </c:pt>
                <c:pt idx="2005" formatCode="General">
                  <c:v>-12.0647</c:v>
                </c:pt>
                <c:pt idx="2006" formatCode="General">
                  <c:v>-11.367000000000001</c:v>
                </c:pt>
                <c:pt idx="2007" formatCode="General">
                  <c:v>-10.7182</c:v>
                </c:pt>
                <c:pt idx="2008" formatCode="General">
                  <c:v>-10.108000000000001</c:v>
                </c:pt>
                <c:pt idx="2009" formatCode="General">
                  <c:v>-9.5250400000000006</c:v>
                </c:pt>
                <c:pt idx="2010" formatCode="General">
                  <c:v>-8.9709099999999999</c:v>
                </c:pt>
                <c:pt idx="2011" formatCode="General">
                  <c:v>-8.4539200000000001</c:v>
                </c:pt>
                <c:pt idx="2012" formatCode="General">
                  <c:v>-7.9872300000000003</c:v>
                </c:pt>
                <c:pt idx="2013" formatCode="General">
                  <c:v>-7.5757700000000003</c:v>
                </c:pt>
                <c:pt idx="2014" formatCode="General">
                  <c:v>-7.1999000000000004</c:v>
                </c:pt>
                <c:pt idx="2015" formatCode="General">
                  <c:v>-6.8327</c:v>
                </c:pt>
                <c:pt idx="2016" formatCode="General">
                  <c:v>-6.4489599999999996</c:v>
                </c:pt>
                <c:pt idx="2017" formatCode="General">
                  <c:v>-6.0389699999999999</c:v>
                </c:pt>
                <c:pt idx="2018" formatCode="General">
                  <c:v>-5.6000899999999998</c:v>
                </c:pt>
                <c:pt idx="2019" formatCode="General">
                  <c:v>-5.1157500000000002</c:v>
                </c:pt>
                <c:pt idx="2020" formatCode="General">
                  <c:v>-4.5859100000000002</c:v>
                </c:pt>
                <c:pt idx="2021" formatCode="General">
                  <c:v>-4.0454699999999999</c:v>
                </c:pt>
                <c:pt idx="2022" formatCode="General">
                  <c:v>-3.46408</c:v>
                </c:pt>
                <c:pt idx="2023" formatCode="General">
                  <c:v>-2.7573500000000002</c:v>
                </c:pt>
                <c:pt idx="2024" formatCode="General">
                  <c:v>-1.8688</c:v>
                </c:pt>
                <c:pt idx="2025" formatCode="General">
                  <c:v>-0.78265099999999999</c:v>
                </c:pt>
                <c:pt idx="2026" formatCode="General">
                  <c:v>0.422823</c:v>
                </c:pt>
                <c:pt idx="2027" formatCode="General">
                  <c:v>1.6783600000000001</c:v>
                </c:pt>
                <c:pt idx="2028" formatCode="General">
                  <c:v>2.9874100000000001</c:v>
                </c:pt>
                <c:pt idx="2029" formatCode="General">
                  <c:v>4.3363199999999997</c:v>
                </c:pt>
                <c:pt idx="2030" formatCode="General">
                  <c:v>5.6967299999999996</c:v>
                </c:pt>
                <c:pt idx="2031" formatCode="General">
                  <c:v>7.0605099999999998</c:v>
                </c:pt>
                <c:pt idx="2032" formatCode="General">
                  <c:v>8.4271799999999999</c:v>
                </c:pt>
                <c:pt idx="2033" formatCode="General">
                  <c:v>9.7917100000000001</c:v>
                </c:pt>
                <c:pt idx="2034" formatCode="General">
                  <c:v>11.1546</c:v>
                </c:pt>
                <c:pt idx="2035" formatCode="General">
                  <c:v>12.5213</c:v>
                </c:pt>
                <c:pt idx="2036" formatCode="General">
                  <c:v>13.872999999999999</c:v>
                </c:pt>
                <c:pt idx="2037" formatCode="General">
                  <c:v>15.176500000000001</c:v>
                </c:pt>
                <c:pt idx="2038" formatCode="General">
                  <c:v>16.421800000000001</c:v>
                </c:pt>
                <c:pt idx="2039" formatCode="General">
                  <c:v>17.6084</c:v>
                </c:pt>
                <c:pt idx="2040" formatCode="General">
                  <c:v>18.7333</c:v>
                </c:pt>
                <c:pt idx="2041" formatCode="General">
                  <c:v>19.790099999999999</c:v>
                </c:pt>
                <c:pt idx="2042" formatCode="General">
                  <c:v>20.767900000000001</c:v>
                </c:pt>
                <c:pt idx="2043" formatCode="General">
                  <c:v>21.655200000000001</c:v>
                </c:pt>
                <c:pt idx="2044" formatCode="General">
                  <c:v>22.445</c:v>
                </c:pt>
                <c:pt idx="2045" formatCode="General">
                  <c:v>23.160599999999999</c:v>
                </c:pt>
                <c:pt idx="2046" formatCode="General">
                  <c:v>23.8323</c:v>
                </c:pt>
                <c:pt idx="2047" formatCode="General">
                  <c:v>24.476099999999999</c:v>
                </c:pt>
                <c:pt idx="2048" formatCode="General">
                  <c:v>25.0975</c:v>
                </c:pt>
                <c:pt idx="2049" formatCode="General">
                  <c:v>25.687799999999999</c:v>
                </c:pt>
                <c:pt idx="2050" formatCode="General">
                  <c:v>26.2348</c:v>
                </c:pt>
                <c:pt idx="2051" formatCode="General">
                  <c:v>26.729800000000001</c:v>
                </c:pt>
                <c:pt idx="2052" formatCode="General">
                  <c:v>27.1706</c:v>
                </c:pt>
                <c:pt idx="2053" formatCode="General">
                  <c:v>27.561499999999999</c:v>
                </c:pt>
                <c:pt idx="2054" formatCode="General">
                  <c:v>27.918800000000001</c:v>
                </c:pt>
                <c:pt idx="2055" formatCode="General">
                  <c:v>28.276599999999998</c:v>
                </c:pt>
                <c:pt idx="2056" formatCode="General">
                  <c:v>28.678699999999999</c:v>
                </c:pt>
                <c:pt idx="2057" formatCode="General">
                  <c:v>29.141500000000001</c:v>
                </c:pt>
                <c:pt idx="2058" formatCode="General">
                  <c:v>29.669699999999999</c:v>
                </c:pt>
                <c:pt idx="2059" formatCode="General">
                  <c:v>30.3523</c:v>
                </c:pt>
                <c:pt idx="2060" formatCode="General">
                  <c:v>31.262799999999999</c:v>
                </c:pt>
                <c:pt idx="2061" formatCode="General">
                  <c:v>32.372799999999998</c:v>
                </c:pt>
                <c:pt idx="2062" formatCode="General">
                  <c:v>33.605600000000003</c:v>
                </c:pt>
                <c:pt idx="2063" formatCode="General">
                  <c:v>34.866399999999999</c:v>
                </c:pt>
                <c:pt idx="2064" formatCode="General">
                  <c:v>36.128799999999998</c:v>
                </c:pt>
                <c:pt idx="2065" formatCode="General">
                  <c:v>37.403399999999998</c:v>
                </c:pt>
                <c:pt idx="2066" formatCode="General">
                  <c:v>38.679200000000002</c:v>
                </c:pt>
                <c:pt idx="2067" formatCode="General">
                  <c:v>39.952399999999997</c:v>
                </c:pt>
                <c:pt idx="2068" formatCode="General">
                  <c:v>41.237900000000003</c:v>
                </c:pt>
                <c:pt idx="2069" formatCode="General">
                  <c:v>42.545400000000001</c:v>
                </c:pt>
                <c:pt idx="2070" formatCode="General">
                  <c:v>43.871600000000001</c:v>
                </c:pt>
                <c:pt idx="2071" formatCode="General">
                  <c:v>45.199100000000001</c:v>
                </c:pt>
                <c:pt idx="2072" formatCode="General">
                  <c:v>46.504100000000001</c:v>
                </c:pt>
                <c:pt idx="2073" formatCode="General">
                  <c:v>47.758400000000002</c:v>
                </c:pt>
                <c:pt idx="2074" formatCode="General">
                  <c:v>48.932899999999997</c:v>
                </c:pt>
                <c:pt idx="2075" formatCode="General">
                  <c:v>50.008299999999998</c:v>
                </c:pt>
                <c:pt idx="2076" formatCode="General">
                  <c:v>50.973799999999997</c:v>
                </c:pt>
                <c:pt idx="2077" formatCode="General">
                  <c:v>51.828600000000002</c:v>
                </c:pt>
                <c:pt idx="2078" formatCode="General">
                  <c:v>52.570300000000003</c:v>
                </c:pt>
                <c:pt idx="2079" formatCode="General">
                  <c:v>53.199100000000001</c:v>
                </c:pt>
                <c:pt idx="2080" formatCode="General">
                  <c:v>53.723799999999997</c:v>
                </c:pt>
                <c:pt idx="2081" formatCode="General">
                  <c:v>54.1554</c:v>
                </c:pt>
                <c:pt idx="2082" formatCode="General">
                  <c:v>54.502800000000001</c:v>
                </c:pt>
                <c:pt idx="2083" formatCode="General">
                  <c:v>54.755899999999997</c:v>
                </c:pt>
                <c:pt idx="2084" formatCode="General">
                  <c:v>54.895400000000002</c:v>
                </c:pt>
                <c:pt idx="2085" formatCode="General">
                  <c:v>54.931899999999999</c:v>
                </c:pt>
                <c:pt idx="2086" formatCode="General">
                  <c:v>54.8842</c:v>
                </c:pt>
                <c:pt idx="2087" formatCode="General">
                  <c:v>54.755800000000001</c:v>
                </c:pt>
                <c:pt idx="2088" formatCode="General">
                  <c:v>54.551099999999998</c:v>
                </c:pt>
                <c:pt idx="2089" formatCode="General">
                  <c:v>54.279200000000003</c:v>
                </c:pt>
                <c:pt idx="2090" formatCode="General">
                  <c:v>53.954300000000003</c:v>
                </c:pt>
                <c:pt idx="2091" formatCode="General">
                  <c:v>53.5931</c:v>
                </c:pt>
                <c:pt idx="2092" formatCode="General">
                  <c:v>53.230600000000003</c:v>
                </c:pt>
                <c:pt idx="2093" formatCode="General">
                  <c:v>52.896000000000001</c:v>
                </c:pt>
                <c:pt idx="2094" formatCode="General">
                  <c:v>52.582900000000002</c:v>
                </c:pt>
                <c:pt idx="2095" formatCode="General">
                  <c:v>52.328000000000003</c:v>
                </c:pt>
                <c:pt idx="2096" formatCode="General">
                  <c:v>52.22</c:v>
                </c:pt>
                <c:pt idx="2097" formatCode="General">
                  <c:v>52.2941</c:v>
                </c:pt>
                <c:pt idx="2098" formatCode="General">
                  <c:v>52.536900000000003</c:v>
                </c:pt>
                <c:pt idx="2099" formatCode="General">
                  <c:v>52.894300000000001</c:v>
                </c:pt>
                <c:pt idx="2100" formatCode="General">
                  <c:v>53.313200000000002</c:v>
                </c:pt>
                <c:pt idx="2101" formatCode="General">
                  <c:v>53.790799999999997</c:v>
                </c:pt>
                <c:pt idx="2102" formatCode="General">
                  <c:v>54.311199999999999</c:v>
                </c:pt>
                <c:pt idx="2103" formatCode="General">
                  <c:v>54.844799999999999</c:v>
                </c:pt>
                <c:pt idx="2104" formatCode="General">
                  <c:v>55.368899999999996</c:v>
                </c:pt>
                <c:pt idx="2105" formatCode="General">
                  <c:v>55.869</c:v>
                </c:pt>
                <c:pt idx="2106" formatCode="General">
                  <c:v>56.341099999999997</c:v>
                </c:pt>
                <c:pt idx="2107" formatCode="General">
                  <c:v>56.780200000000001</c:v>
                </c:pt>
                <c:pt idx="2108" formatCode="General">
                  <c:v>57.171300000000002</c:v>
                </c:pt>
                <c:pt idx="2109" formatCode="General">
                  <c:v>57.497700000000002</c:v>
                </c:pt>
                <c:pt idx="2110" formatCode="General">
                  <c:v>57.7453</c:v>
                </c:pt>
                <c:pt idx="2111" formatCode="General">
                  <c:v>57.926400000000001</c:v>
                </c:pt>
                <c:pt idx="2112" formatCode="General">
                  <c:v>58.060299999999998</c:v>
                </c:pt>
                <c:pt idx="2113" formatCode="General">
                  <c:v>58.126300000000001</c:v>
                </c:pt>
                <c:pt idx="2114" formatCode="General">
                  <c:v>58.102699999999999</c:v>
                </c:pt>
                <c:pt idx="2115" formatCode="General">
                  <c:v>57.989400000000003</c:v>
                </c:pt>
                <c:pt idx="2116" formatCode="General">
                  <c:v>57.794899999999998</c:v>
                </c:pt>
                <c:pt idx="2117" formatCode="General">
                  <c:v>57.532899999999998</c:v>
                </c:pt>
                <c:pt idx="2118" formatCode="General">
                  <c:v>57.209499999999998</c:v>
                </c:pt>
                <c:pt idx="2119" formatCode="General">
                  <c:v>56.828200000000002</c:v>
                </c:pt>
                <c:pt idx="2120" formatCode="General">
                  <c:v>56.403100000000002</c:v>
                </c:pt>
                <c:pt idx="2121" formatCode="General">
                  <c:v>55.943899999999999</c:v>
                </c:pt>
                <c:pt idx="2122" formatCode="General">
                  <c:v>55.4467</c:v>
                </c:pt>
                <c:pt idx="2123" formatCode="General">
                  <c:v>54.904200000000003</c:v>
                </c:pt>
                <c:pt idx="2124" formatCode="General">
                  <c:v>54.311</c:v>
                </c:pt>
                <c:pt idx="2125" formatCode="General">
                  <c:v>53.676699999999997</c:v>
                </c:pt>
                <c:pt idx="2126" formatCode="General">
                  <c:v>53.019399999999997</c:v>
                </c:pt>
                <c:pt idx="2127" formatCode="General">
                  <c:v>52.3645</c:v>
                </c:pt>
                <c:pt idx="2128" formatCode="General">
                  <c:v>51.7288</c:v>
                </c:pt>
                <c:pt idx="2129" formatCode="General">
                  <c:v>51.107399999999998</c:v>
                </c:pt>
                <c:pt idx="2130" formatCode="General">
                  <c:v>50.541499999999999</c:v>
                </c:pt>
                <c:pt idx="2131" formatCode="General">
                  <c:v>50.097700000000003</c:v>
                </c:pt>
                <c:pt idx="2132" formatCode="General">
                  <c:v>49.809600000000003</c:v>
                </c:pt>
                <c:pt idx="2133" formatCode="General">
                  <c:v>49.676299999999998</c:v>
                </c:pt>
                <c:pt idx="2134" formatCode="General">
                  <c:v>49.630600000000001</c:v>
                </c:pt>
                <c:pt idx="2135" formatCode="General">
                  <c:v>49.616799999999998</c:v>
                </c:pt>
                <c:pt idx="2136" formatCode="General">
                  <c:v>49.633299999999998</c:v>
                </c:pt>
                <c:pt idx="2137" formatCode="General">
                  <c:v>49.683300000000003</c:v>
                </c:pt>
                <c:pt idx="2138" formatCode="General">
                  <c:v>49.769300000000001</c:v>
                </c:pt>
                <c:pt idx="2139" formatCode="General">
                  <c:v>49.805500000000002</c:v>
                </c:pt>
                <c:pt idx="2140" formatCode="General">
                  <c:v>49.704300000000003</c:v>
                </c:pt>
                <c:pt idx="2141" formatCode="General">
                  <c:v>49.4724</c:v>
                </c:pt>
                <c:pt idx="2142" formatCode="General">
                  <c:v>49.173900000000003</c:v>
                </c:pt>
                <c:pt idx="2143" formatCode="General">
                  <c:v>48.916899999999998</c:v>
                </c:pt>
                <c:pt idx="2144" formatCode="General">
                  <c:v>48.698399999999999</c:v>
                </c:pt>
                <c:pt idx="2145" formatCode="General">
                  <c:v>48.444699999999997</c:v>
                </c:pt>
                <c:pt idx="2146" formatCode="General">
                  <c:v>48.158000000000001</c:v>
                </c:pt>
                <c:pt idx="2147" formatCode="General">
                  <c:v>47.852699999999999</c:v>
                </c:pt>
                <c:pt idx="2148" formatCode="General">
                  <c:v>47.514400000000002</c:v>
                </c:pt>
                <c:pt idx="2149" formatCode="General">
                  <c:v>47.139200000000002</c:v>
                </c:pt>
                <c:pt idx="2150" formatCode="General">
                  <c:v>46.7393</c:v>
                </c:pt>
                <c:pt idx="2151" formatCode="General">
                  <c:v>46.320700000000002</c:v>
                </c:pt>
                <c:pt idx="2152" formatCode="General">
                  <c:v>45.882300000000001</c:v>
                </c:pt>
                <c:pt idx="2153" formatCode="General">
                  <c:v>45.402000000000001</c:v>
                </c:pt>
                <c:pt idx="2154" formatCode="General">
                  <c:v>44.865400000000001</c:v>
                </c:pt>
                <c:pt idx="2155" formatCode="General">
                  <c:v>44.294199999999996</c:v>
                </c:pt>
                <c:pt idx="2156" formatCode="General">
                  <c:v>43.715400000000002</c:v>
                </c:pt>
                <c:pt idx="2157" formatCode="General">
                  <c:v>43.149900000000002</c:v>
                </c:pt>
                <c:pt idx="2158" formatCode="General">
                  <c:v>42.614400000000003</c:v>
                </c:pt>
                <c:pt idx="2159" formatCode="General">
                  <c:v>42.116599999999998</c:v>
                </c:pt>
                <c:pt idx="2160" formatCode="General">
                  <c:v>41.635599999999997</c:v>
                </c:pt>
                <c:pt idx="2161" formatCode="General">
                  <c:v>41.142899999999997</c:v>
                </c:pt>
                <c:pt idx="2162" formatCode="General">
                  <c:v>40.618499999999997</c:v>
                </c:pt>
                <c:pt idx="2163" formatCode="General">
                  <c:v>40.084699999999998</c:v>
                </c:pt>
                <c:pt idx="2164" formatCode="General">
                  <c:v>39.6</c:v>
                </c:pt>
                <c:pt idx="2165" formatCode="General">
                  <c:v>39.216200000000001</c:v>
                </c:pt>
                <c:pt idx="2166" formatCode="General">
                  <c:v>38.946100000000001</c:v>
                </c:pt>
                <c:pt idx="2167" formatCode="General">
                  <c:v>38.637799999999999</c:v>
                </c:pt>
                <c:pt idx="2168" formatCode="General">
                  <c:v>38.2209</c:v>
                </c:pt>
                <c:pt idx="2169" formatCode="General">
                  <c:v>37.863700000000001</c:v>
                </c:pt>
                <c:pt idx="2170" formatCode="General">
                  <c:v>37.608600000000003</c:v>
                </c:pt>
                <c:pt idx="2171" formatCode="General">
                  <c:v>37.359099999999998</c:v>
                </c:pt>
                <c:pt idx="2172" formatCode="General">
                  <c:v>37.119799999999998</c:v>
                </c:pt>
                <c:pt idx="2173" formatCode="General">
                  <c:v>36.929200000000002</c:v>
                </c:pt>
                <c:pt idx="2174" formatCode="General">
                  <c:v>36.760599999999997</c:v>
                </c:pt>
                <c:pt idx="2175" formatCode="General">
                  <c:v>36.547400000000003</c:v>
                </c:pt>
                <c:pt idx="2176" formatCode="General">
                  <c:v>36.192700000000002</c:v>
                </c:pt>
                <c:pt idx="2177" formatCode="General">
                  <c:v>35.779200000000003</c:v>
                </c:pt>
                <c:pt idx="2178" formatCode="General">
                  <c:v>35.508099999999999</c:v>
                </c:pt>
                <c:pt idx="2179" formatCode="General">
                  <c:v>35.3157</c:v>
                </c:pt>
                <c:pt idx="2180" formatCode="General">
                  <c:v>35.073900000000002</c:v>
                </c:pt>
                <c:pt idx="2181" formatCode="General">
                  <c:v>34.811999999999998</c:v>
                </c:pt>
                <c:pt idx="2182" formatCode="General">
                  <c:v>34.542000000000002</c:v>
                </c:pt>
                <c:pt idx="2183" formatCode="General">
                  <c:v>34.224299999999999</c:v>
                </c:pt>
                <c:pt idx="2184" formatCode="General">
                  <c:v>33.831299999999999</c:v>
                </c:pt>
                <c:pt idx="2185" formatCode="General">
                  <c:v>33.354100000000003</c:v>
                </c:pt>
                <c:pt idx="2186" formatCode="General">
                  <c:v>32.787999999999997</c:v>
                </c:pt>
                <c:pt idx="2187" formatCode="General">
                  <c:v>32.129100000000001</c:v>
                </c:pt>
                <c:pt idx="2188" formatCode="General">
                  <c:v>31.370200000000001</c:v>
                </c:pt>
                <c:pt idx="2189" formatCode="General">
                  <c:v>30.503</c:v>
                </c:pt>
                <c:pt idx="2190" formatCode="General">
                  <c:v>29.523099999999999</c:v>
                </c:pt>
                <c:pt idx="2191" formatCode="General">
                  <c:v>28.4376</c:v>
                </c:pt>
                <c:pt idx="2192" formatCode="General">
                  <c:v>27.262499999999999</c:v>
                </c:pt>
                <c:pt idx="2193" formatCode="General">
                  <c:v>26.0322</c:v>
                </c:pt>
                <c:pt idx="2194" formatCode="General">
                  <c:v>24.772099999999998</c:v>
                </c:pt>
                <c:pt idx="2195" formatCode="General">
                  <c:v>23.461300000000001</c:v>
                </c:pt>
                <c:pt idx="2196" formatCode="General">
                  <c:v>22.103400000000001</c:v>
                </c:pt>
                <c:pt idx="2197" formatCode="General">
                  <c:v>20.7395</c:v>
                </c:pt>
                <c:pt idx="2198" formatCode="General">
                  <c:v>19.383199999999999</c:v>
                </c:pt>
                <c:pt idx="2199" formatCode="General">
                  <c:v>18.029900000000001</c:v>
                </c:pt>
                <c:pt idx="2200" formatCode="General">
                  <c:v>16.682200000000002</c:v>
                </c:pt>
                <c:pt idx="2201" formatCode="General">
                  <c:v>15.3507</c:v>
                </c:pt>
                <c:pt idx="2202" formatCode="General">
                  <c:v>14.06</c:v>
                </c:pt>
                <c:pt idx="2203" formatCode="General">
                  <c:v>12.823600000000001</c:v>
                </c:pt>
                <c:pt idx="2204" formatCode="General">
                  <c:v>11.638</c:v>
                </c:pt>
                <c:pt idx="2205" formatCode="General">
                  <c:v>10.6099</c:v>
                </c:pt>
                <c:pt idx="2206" formatCode="General">
                  <c:v>9.8627900000000004</c:v>
                </c:pt>
                <c:pt idx="2207" formatCode="General">
                  <c:v>9.3133300000000006</c:v>
                </c:pt>
                <c:pt idx="2208" formatCode="General">
                  <c:v>8.8508300000000002</c:v>
                </c:pt>
                <c:pt idx="2209" formatCode="General">
                  <c:v>8.4448899999999991</c:v>
                </c:pt>
                <c:pt idx="2210" formatCode="General">
                  <c:v>8.0721500000000006</c:v>
                </c:pt>
                <c:pt idx="2211" formatCode="General">
                  <c:v>7.7214900000000002</c:v>
                </c:pt>
                <c:pt idx="2212" formatCode="General">
                  <c:v>7.3926999999999996</c:v>
                </c:pt>
                <c:pt idx="2213" formatCode="General">
                  <c:v>7.0878899999999998</c:v>
                </c:pt>
                <c:pt idx="2214" formatCode="General">
                  <c:v>6.8008600000000001</c:v>
                </c:pt>
                <c:pt idx="2215" formatCode="General">
                  <c:v>6.5242100000000001</c:v>
                </c:pt>
                <c:pt idx="2216" formatCode="General">
                  <c:v>6.2490800000000002</c:v>
                </c:pt>
                <c:pt idx="2217" formatCode="General">
                  <c:v>5.96272</c:v>
                </c:pt>
                <c:pt idx="2218" formatCode="General">
                  <c:v>5.6503500000000004</c:v>
                </c:pt>
                <c:pt idx="2219" formatCode="General">
                  <c:v>5.29582</c:v>
                </c:pt>
                <c:pt idx="2220" formatCode="General">
                  <c:v>4.8832899999999997</c:v>
                </c:pt>
                <c:pt idx="2221" formatCode="General">
                  <c:v>4.3948999999999998</c:v>
                </c:pt>
                <c:pt idx="2222" formatCode="General">
                  <c:v>3.8254800000000002</c:v>
                </c:pt>
                <c:pt idx="2223" formatCode="General">
                  <c:v>3.1936800000000001</c:v>
                </c:pt>
                <c:pt idx="2224" formatCode="General">
                  <c:v>2.5121899999999999</c:v>
                </c:pt>
                <c:pt idx="2225" formatCode="General">
                  <c:v>1.78352</c:v>
                </c:pt>
                <c:pt idx="2226" formatCode="General">
                  <c:v>1.0063299999999999</c:v>
                </c:pt>
                <c:pt idx="2227" formatCode="General">
                  <c:v>0.18111099999999999</c:v>
                </c:pt>
                <c:pt idx="2228" formatCode="General">
                  <c:v>-0.68007399999999996</c:v>
                </c:pt>
                <c:pt idx="2229" formatCode="General">
                  <c:v>-1.56402</c:v>
                </c:pt>
                <c:pt idx="2230" formatCode="General">
                  <c:v>-2.4613299999999998</c:v>
                </c:pt>
                <c:pt idx="2231" formatCode="General">
                  <c:v>-3.3697499999999998</c:v>
                </c:pt>
                <c:pt idx="2232" formatCode="General">
                  <c:v>-4.2915799999999997</c:v>
                </c:pt>
                <c:pt idx="2233" formatCode="General">
                  <c:v>-5.2217099999999999</c:v>
                </c:pt>
                <c:pt idx="2234" formatCode="General">
                  <c:v>-6.14994</c:v>
                </c:pt>
                <c:pt idx="2235" formatCode="General">
                  <c:v>-7.0587299999999997</c:v>
                </c:pt>
                <c:pt idx="2236" formatCode="General">
                  <c:v>-7.9394900000000002</c:v>
                </c:pt>
                <c:pt idx="2237" formatCode="General">
                  <c:v>-8.7998999999999992</c:v>
                </c:pt>
                <c:pt idx="2238" formatCode="General">
                  <c:v>-9.6456</c:v>
                </c:pt>
                <c:pt idx="2239" formatCode="General">
                  <c:v>-10.478300000000001</c:v>
                </c:pt>
                <c:pt idx="2240" formatCode="General">
                  <c:v>-11.3071</c:v>
                </c:pt>
                <c:pt idx="2241" formatCode="General">
                  <c:v>-12.114599999999999</c:v>
                </c:pt>
                <c:pt idx="2242" formatCode="General">
                  <c:v>-12.806699999999999</c:v>
                </c:pt>
                <c:pt idx="2243" formatCode="General">
                  <c:v>-13.333299999999999</c:v>
                </c:pt>
                <c:pt idx="2244" formatCode="General">
                  <c:v>-13.730700000000001</c:v>
                </c:pt>
                <c:pt idx="2245" formatCode="General">
                  <c:v>-14.057600000000001</c:v>
                </c:pt>
                <c:pt idx="2246" formatCode="General">
                  <c:v>-14.368399999999999</c:v>
                </c:pt>
                <c:pt idx="2247" formatCode="General">
                  <c:v>-14.6661</c:v>
                </c:pt>
                <c:pt idx="2248" formatCode="General">
                  <c:v>-14.9452</c:v>
                </c:pt>
                <c:pt idx="2249" formatCode="General">
                  <c:v>-15.2179</c:v>
                </c:pt>
                <c:pt idx="2250" formatCode="General">
                  <c:v>-15.494300000000001</c:v>
                </c:pt>
                <c:pt idx="2251" formatCode="General">
                  <c:v>-15.780799999999999</c:v>
                </c:pt>
                <c:pt idx="2252" formatCode="General">
                  <c:v>-16.082000000000001</c:v>
                </c:pt>
                <c:pt idx="2253" formatCode="General">
                  <c:v>-16.402699999999999</c:v>
                </c:pt>
                <c:pt idx="2254" formatCode="General">
                  <c:v>-16.753</c:v>
                </c:pt>
                <c:pt idx="2255" formatCode="General">
                  <c:v>-17.142800000000001</c:v>
                </c:pt>
                <c:pt idx="2256" formatCode="General">
                  <c:v>-17.577200000000001</c:v>
                </c:pt>
                <c:pt idx="2257" formatCode="General">
                  <c:v>-18.064599999999999</c:v>
                </c:pt>
                <c:pt idx="2258" formatCode="General">
                  <c:v>-18.6145</c:v>
                </c:pt>
                <c:pt idx="2259" formatCode="General">
                  <c:v>-19.245200000000001</c:v>
                </c:pt>
                <c:pt idx="2260" formatCode="General">
                  <c:v>-19.972100000000001</c:v>
                </c:pt>
                <c:pt idx="2261" formatCode="General">
                  <c:v>-20.783200000000001</c:v>
                </c:pt>
                <c:pt idx="2262" formatCode="General">
                  <c:v>-21.655999999999999</c:v>
                </c:pt>
                <c:pt idx="2263" formatCode="General">
                  <c:v>-22.565000000000001</c:v>
                </c:pt>
                <c:pt idx="2264" formatCode="General">
                  <c:v>-23.490200000000002</c:v>
                </c:pt>
                <c:pt idx="2265" formatCode="General">
                  <c:v>-24.422899999999998</c:v>
                </c:pt>
                <c:pt idx="2266" formatCode="General">
                  <c:v>-25.348700000000001</c:v>
                </c:pt>
                <c:pt idx="2267" formatCode="General">
                  <c:v>-26.257400000000001</c:v>
                </c:pt>
                <c:pt idx="2268" formatCode="General">
                  <c:v>-27.1692</c:v>
                </c:pt>
                <c:pt idx="2269" formatCode="General">
                  <c:v>-28.083400000000001</c:v>
                </c:pt>
                <c:pt idx="2270" formatCode="General">
                  <c:v>-28.948699999999999</c:v>
                </c:pt>
                <c:pt idx="2271" formatCode="General">
                  <c:v>-29.724699999999999</c:v>
                </c:pt>
                <c:pt idx="2272" formatCode="General">
                  <c:v>-30.394100000000002</c:v>
                </c:pt>
                <c:pt idx="2273" formatCode="General">
                  <c:v>-31.004100000000001</c:v>
                </c:pt>
                <c:pt idx="2274" formatCode="General">
                  <c:v>-31.6066</c:v>
                </c:pt>
                <c:pt idx="2275" formatCode="General">
                  <c:v>-32.174599999999998</c:v>
                </c:pt>
                <c:pt idx="2276" formatCode="General">
                  <c:v>-32.6798</c:v>
                </c:pt>
                <c:pt idx="2277" formatCode="General">
                  <c:v>-33.117699999999999</c:v>
                </c:pt>
                <c:pt idx="2278" formatCode="General">
                  <c:v>-33.496299999999998</c:v>
                </c:pt>
                <c:pt idx="2279" formatCode="General">
                  <c:v>-33.831200000000003</c:v>
                </c:pt>
                <c:pt idx="2280" formatCode="General">
                  <c:v>-34.126899999999999</c:v>
                </c:pt>
                <c:pt idx="2281" formatCode="General">
                  <c:v>-34.385399999999997</c:v>
                </c:pt>
                <c:pt idx="2282" formatCode="General">
                  <c:v>-34.616399999999999</c:v>
                </c:pt>
                <c:pt idx="2283" formatCode="General">
                  <c:v>-34.819299999999998</c:v>
                </c:pt>
                <c:pt idx="2284" formatCode="General">
                  <c:v>-34.9803</c:v>
                </c:pt>
                <c:pt idx="2285" formatCode="General">
                  <c:v>-35.0961</c:v>
                </c:pt>
                <c:pt idx="2286" formatCode="General">
                  <c:v>-35.173699999999997</c:v>
                </c:pt>
                <c:pt idx="2287" formatCode="General">
                  <c:v>-35.221299999999999</c:v>
                </c:pt>
                <c:pt idx="2288" formatCode="General">
                  <c:v>-35.247999999999998</c:v>
                </c:pt>
                <c:pt idx="2289" formatCode="General">
                  <c:v>-35.262900000000002</c:v>
                </c:pt>
                <c:pt idx="2290" formatCode="General">
                  <c:v>-35.2316</c:v>
                </c:pt>
                <c:pt idx="2291" formatCode="General">
                  <c:v>-35.075899999999997</c:v>
                </c:pt>
                <c:pt idx="2292" formatCode="General">
                  <c:v>-34.755299999999998</c:v>
                </c:pt>
                <c:pt idx="2293" formatCode="General">
                  <c:v>-34.270800000000001</c:v>
                </c:pt>
                <c:pt idx="2294" formatCode="General">
                  <c:v>-33.710799999999999</c:v>
                </c:pt>
                <c:pt idx="2295" formatCode="General">
                  <c:v>-33.1661</c:v>
                </c:pt>
                <c:pt idx="2296" formatCode="General">
                  <c:v>-32.645200000000003</c:v>
                </c:pt>
                <c:pt idx="2297" formatCode="General">
                  <c:v>-32.1584</c:v>
                </c:pt>
                <c:pt idx="2298" formatCode="General">
                  <c:v>-31.721</c:v>
                </c:pt>
                <c:pt idx="2299" formatCode="General">
                  <c:v>-31.337</c:v>
                </c:pt>
                <c:pt idx="2300" formatCode="General">
                  <c:v>-31.005700000000001</c:v>
                </c:pt>
                <c:pt idx="2301" formatCode="General">
                  <c:v>-30.738700000000001</c:v>
                </c:pt>
                <c:pt idx="2302" formatCode="General">
                  <c:v>-30.545300000000001</c:v>
                </c:pt>
                <c:pt idx="2303" formatCode="General">
                  <c:v>-30.421500000000002</c:v>
                </c:pt>
                <c:pt idx="2304" formatCode="General">
                  <c:v>-30.356400000000001</c:v>
                </c:pt>
                <c:pt idx="2305" formatCode="General">
                  <c:v>-30.336500000000001</c:v>
                </c:pt>
                <c:pt idx="2306" formatCode="General">
                  <c:v>-30.355599999999999</c:v>
                </c:pt>
                <c:pt idx="2307" formatCode="General">
                  <c:v>-30.411200000000001</c:v>
                </c:pt>
                <c:pt idx="2308" formatCode="General">
                  <c:v>-30.492599999999999</c:v>
                </c:pt>
                <c:pt idx="2309" formatCode="General">
                  <c:v>-30.5975</c:v>
                </c:pt>
                <c:pt idx="2310" formatCode="General">
                  <c:v>-30.741900000000001</c:v>
                </c:pt>
                <c:pt idx="2311" formatCode="General">
                  <c:v>-30.885300000000001</c:v>
                </c:pt>
                <c:pt idx="2312" formatCode="General">
                  <c:v>-30.942799999999998</c:v>
                </c:pt>
                <c:pt idx="2313" formatCode="General">
                  <c:v>-30.8843</c:v>
                </c:pt>
                <c:pt idx="2314" formatCode="General">
                  <c:v>-30.724499999999999</c:v>
                </c:pt>
                <c:pt idx="2315" formatCode="General">
                  <c:v>-30.547599999999999</c:v>
                </c:pt>
                <c:pt idx="2316" formatCode="General">
                  <c:v>-30.427800000000001</c:v>
                </c:pt>
                <c:pt idx="2317" formatCode="General">
                  <c:v>-30.365300000000001</c:v>
                </c:pt>
                <c:pt idx="2318" formatCode="General">
                  <c:v>-30.356100000000001</c:v>
                </c:pt>
                <c:pt idx="2319" formatCode="General">
                  <c:v>-30.3962</c:v>
                </c:pt>
                <c:pt idx="2320" formatCode="General">
                  <c:v>-30.4724</c:v>
                </c:pt>
                <c:pt idx="2321" formatCode="General">
                  <c:v>-30.572900000000001</c:v>
                </c:pt>
                <c:pt idx="2322" formatCode="General">
                  <c:v>-30.705100000000002</c:v>
                </c:pt>
                <c:pt idx="2323" formatCode="General">
                  <c:v>-30.871700000000001</c:v>
                </c:pt>
                <c:pt idx="2324" formatCode="General">
                  <c:v>-31.061900000000001</c:v>
                </c:pt>
                <c:pt idx="2325" formatCode="General">
                  <c:v>-31.258400000000002</c:v>
                </c:pt>
                <c:pt idx="2326" formatCode="General">
                  <c:v>-31.443300000000001</c:v>
                </c:pt>
                <c:pt idx="2327" formatCode="General">
                  <c:v>-31.633600000000001</c:v>
                </c:pt>
                <c:pt idx="2328" formatCode="General">
                  <c:v>-31.853400000000001</c:v>
                </c:pt>
                <c:pt idx="2329" formatCode="General">
                  <c:v>-32.104799999999997</c:v>
                </c:pt>
                <c:pt idx="2330" formatCode="General">
                  <c:v>-32.401200000000003</c:v>
                </c:pt>
                <c:pt idx="2331" formatCode="General">
                  <c:v>-32.767000000000003</c:v>
                </c:pt>
                <c:pt idx="2332" formatCode="General">
                  <c:v>-33.130899999999997</c:v>
                </c:pt>
                <c:pt idx="2333" formatCode="General">
                  <c:v>-33.374400000000001</c:v>
                </c:pt>
                <c:pt idx="2334" formatCode="General">
                  <c:v>-33.468000000000004</c:v>
                </c:pt>
                <c:pt idx="2335" formatCode="General">
                  <c:v>-33.454599999999999</c:v>
                </c:pt>
                <c:pt idx="2336" formatCode="General">
                  <c:v>-33.487099999999998</c:v>
                </c:pt>
                <c:pt idx="2337" formatCode="General">
                  <c:v>-33.666899999999998</c:v>
                </c:pt>
                <c:pt idx="2338" formatCode="General">
                  <c:v>-33.964199999999998</c:v>
                </c:pt>
                <c:pt idx="2339" formatCode="General">
                  <c:v>-34.326000000000001</c:v>
                </c:pt>
                <c:pt idx="2340" formatCode="General">
                  <c:v>-34.702399999999997</c:v>
                </c:pt>
                <c:pt idx="2341" formatCode="General">
                  <c:v>-35.078000000000003</c:v>
                </c:pt>
                <c:pt idx="2342" formatCode="General">
                  <c:v>-35.445300000000003</c:v>
                </c:pt>
                <c:pt idx="2343" formatCode="General">
                  <c:v>-35.792099999999998</c:v>
                </c:pt>
                <c:pt idx="2344" formatCode="General">
                  <c:v>-36.111199999999997</c:v>
                </c:pt>
                <c:pt idx="2345" formatCode="General">
                  <c:v>-36.401899999999998</c:v>
                </c:pt>
                <c:pt idx="2346" formatCode="General">
                  <c:v>-36.649099999999997</c:v>
                </c:pt>
                <c:pt idx="2347" formatCode="General">
                  <c:v>-36.833399999999997</c:v>
                </c:pt>
                <c:pt idx="2348" formatCode="General">
                  <c:v>-36.956400000000002</c:v>
                </c:pt>
                <c:pt idx="2349" formatCode="General">
                  <c:v>-37.0289</c:v>
                </c:pt>
                <c:pt idx="2350" formatCode="General">
                  <c:v>-37.065600000000003</c:v>
                </c:pt>
                <c:pt idx="2351" formatCode="General">
                  <c:v>-37.096299999999999</c:v>
                </c:pt>
                <c:pt idx="2352" formatCode="General">
                  <c:v>-37.155900000000003</c:v>
                </c:pt>
                <c:pt idx="2353" formatCode="General">
                  <c:v>-37.156100000000002</c:v>
                </c:pt>
                <c:pt idx="2354" formatCode="General">
                  <c:v>-36.976100000000002</c:v>
                </c:pt>
                <c:pt idx="2355" formatCode="General">
                  <c:v>-36.623699999999999</c:v>
                </c:pt>
                <c:pt idx="2356" formatCode="General">
                  <c:v>-36.142299999999999</c:v>
                </c:pt>
                <c:pt idx="2357" formatCode="General">
                  <c:v>-35.582000000000001</c:v>
                </c:pt>
                <c:pt idx="2358" formatCode="General">
                  <c:v>-34.982999999999997</c:v>
                </c:pt>
                <c:pt idx="2359" formatCode="General">
                  <c:v>-34.361499999999999</c:v>
                </c:pt>
                <c:pt idx="2360" formatCode="General">
                  <c:v>-33.7286</c:v>
                </c:pt>
                <c:pt idx="2361" formatCode="General">
                  <c:v>-33.090800000000002</c:v>
                </c:pt>
                <c:pt idx="2362" formatCode="General">
                  <c:v>-32.442999999999998</c:v>
                </c:pt>
                <c:pt idx="2363" formatCode="General">
                  <c:v>-31.7913</c:v>
                </c:pt>
                <c:pt idx="2364" formatCode="General">
                  <c:v>-31.168700000000001</c:v>
                </c:pt>
                <c:pt idx="2365" formatCode="General">
                  <c:v>-30.579699999999999</c:v>
                </c:pt>
                <c:pt idx="2366" formatCode="General">
                  <c:v>-30.003299999999999</c:v>
                </c:pt>
                <c:pt idx="2367" formatCode="General">
                  <c:v>-29.439800000000002</c:v>
                </c:pt>
                <c:pt idx="2368" formatCode="General">
                  <c:v>-28.902100000000001</c:v>
                </c:pt>
                <c:pt idx="2369" formatCode="General">
                  <c:v>-28.413499999999999</c:v>
                </c:pt>
                <c:pt idx="2370" formatCode="General">
                  <c:v>-27.9956</c:v>
                </c:pt>
                <c:pt idx="2371" formatCode="General">
                  <c:v>-27.655999999999999</c:v>
                </c:pt>
                <c:pt idx="2372" formatCode="General">
                  <c:v>-27.409199999999998</c:v>
                </c:pt>
                <c:pt idx="2373" formatCode="General">
                  <c:v>-27.270199999999999</c:v>
                </c:pt>
                <c:pt idx="2374" formatCode="General">
                  <c:v>-27.0916</c:v>
                </c:pt>
                <c:pt idx="2375" formatCode="General">
                  <c:v>-26.732700000000001</c:v>
                </c:pt>
                <c:pt idx="2376" formatCode="General">
                  <c:v>-26.301600000000001</c:v>
                </c:pt>
                <c:pt idx="2377" formatCode="General">
                  <c:v>-25.896999999999998</c:v>
                </c:pt>
                <c:pt idx="2378" formatCode="General">
                  <c:v>-25.520800000000001</c:v>
                </c:pt>
                <c:pt idx="2379" formatCode="General">
                  <c:v>-25.189599999999999</c:v>
                </c:pt>
                <c:pt idx="2380" formatCode="General">
                  <c:v>-24.926200000000001</c:v>
                </c:pt>
                <c:pt idx="2381" formatCode="General">
                  <c:v>-24.724499999999999</c:v>
                </c:pt>
                <c:pt idx="2382" formatCode="General">
                  <c:v>-24.568300000000001</c:v>
                </c:pt>
                <c:pt idx="2383" formatCode="General">
                  <c:v>-24.445699999999999</c:v>
                </c:pt>
                <c:pt idx="2384" formatCode="General">
                  <c:v>-24.3416</c:v>
                </c:pt>
                <c:pt idx="2385" formatCode="General">
                  <c:v>-24.242799999999999</c:v>
                </c:pt>
                <c:pt idx="2386" formatCode="General">
                  <c:v>-24.145800000000001</c:v>
                </c:pt>
                <c:pt idx="2387" formatCode="General">
                  <c:v>-24.0535</c:v>
                </c:pt>
                <c:pt idx="2388" formatCode="General">
                  <c:v>-23.963999999999999</c:v>
                </c:pt>
                <c:pt idx="2389" formatCode="General">
                  <c:v>-23.876100000000001</c:v>
                </c:pt>
                <c:pt idx="2390" formatCode="General">
                  <c:v>-23.7943</c:v>
                </c:pt>
                <c:pt idx="2391" formatCode="General">
                  <c:v>-23.713100000000001</c:v>
                </c:pt>
                <c:pt idx="2392" formatCode="General">
                  <c:v>-23.614699999999999</c:v>
                </c:pt>
                <c:pt idx="2393" formatCode="General">
                  <c:v>-23.497900000000001</c:v>
                </c:pt>
                <c:pt idx="2394" formatCode="General">
                  <c:v>-23.365100000000002</c:v>
                </c:pt>
                <c:pt idx="2395" formatCode="General">
                  <c:v>-23.122199999999999</c:v>
                </c:pt>
                <c:pt idx="2396" formatCode="General">
                  <c:v>-22.707599999999999</c:v>
                </c:pt>
                <c:pt idx="2397" formatCode="General">
                  <c:v>-22.2163</c:v>
                </c:pt>
                <c:pt idx="2398" formatCode="General">
                  <c:v>-21.707699999999999</c:v>
                </c:pt>
                <c:pt idx="2399" formatCode="General">
                  <c:v>-21.1691</c:v>
                </c:pt>
                <c:pt idx="2400" formatCode="General">
                  <c:v>-20.6205</c:v>
                </c:pt>
                <c:pt idx="2401" formatCode="General">
                  <c:v>-20.094000000000001</c:v>
                </c:pt>
                <c:pt idx="2402" formatCode="General">
                  <c:v>-19.594200000000001</c:v>
                </c:pt>
                <c:pt idx="2403" formatCode="General">
                  <c:v>-19.1252</c:v>
                </c:pt>
                <c:pt idx="2404" formatCode="General">
                  <c:v>-18.704000000000001</c:v>
                </c:pt>
                <c:pt idx="2405" formatCode="General">
                  <c:v>-18.316400000000002</c:v>
                </c:pt>
                <c:pt idx="2406" formatCode="General">
                  <c:v>-17.9223</c:v>
                </c:pt>
                <c:pt idx="2407" formatCode="General">
                  <c:v>-17.509399999999999</c:v>
                </c:pt>
                <c:pt idx="2408" formatCode="General">
                  <c:v>-17.084099999999999</c:v>
                </c:pt>
                <c:pt idx="2409" formatCode="General">
                  <c:v>-16.6631</c:v>
                </c:pt>
                <c:pt idx="2410" formatCode="General">
                  <c:v>-16.262799999999999</c:v>
                </c:pt>
                <c:pt idx="2411" formatCode="General">
                  <c:v>-15.8874</c:v>
                </c:pt>
                <c:pt idx="2412" formatCode="General">
                  <c:v>-15.538500000000001</c:v>
                </c:pt>
                <c:pt idx="2413" formatCode="General">
                  <c:v>-15.214399999999999</c:v>
                </c:pt>
                <c:pt idx="2414" formatCode="General">
                  <c:v>-14.875999999999999</c:v>
                </c:pt>
                <c:pt idx="2415" formatCode="General">
                  <c:v>-14.4627</c:v>
                </c:pt>
                <c:pt idx="2416" formatCode="General">
                  <c:v>-13.8735</c:v>
                </c:pt>
                <c:pt idx="2417" formatCode="General">
                  <c:v>-13.0634</c:v>
                </c:pt>
                <c:pt idx="2418" formatCode="General">
                  <c:v>-12.1172</c:v>
                </c:pt>
                <c:pt idx="2419" formatCode="General">
                  <c:v>-11.106</c:v>
                </c:pt>
                <c:pt idx="2420" formatCode="General">
                  <c:v>-10.063700000000001</c:v>
                </c:pt>
                <c:pt idx="2421" formatCode="General">
                  <c:v>-9.0463100000000001</c:v>
                </c:pt>
                <c:pt idx="2422" formatCode="General">
                  <c:v>-8.0984599999999993</c:v>
                </c:pt>
                <c:pt idx="2423" formatCode="General">
                  <c:v>-7.1978400000000002</c:v>
                </c:pt>
                <c:pt idx="2424" formatCode="General">
                  <c:v>-6.3123899999999997</c:v>
                </c:pt>
                <c:pt idx="2425" formatCode="General">
                  <c:v>-5.4225199999999996</c:v>
                </c:pt>
                <c:pt idx="2426" formatCode="General">
                  <c:v>-4.5238100000000001</c:v>
                </c:pt>
                <c:pt idx="2427" formatCode="General">
                  <c:v>-3.6262099999999999</c:v>
                </c:pt>
                <c:pt idx="2428" formatCode="General">
                  <c:v>-2.7523300000000002</c:v>
                </c:pt>
                <c:pt idx="2429" formatCode="General">
                  <c:v>-1.9269099999999999</c:v>
                </c:pt>
                <c:pt idx="2430" formatCode="General">
                  <c:v>-1.1657999999999999</c:v>
                </c:pt>
                <c:pt idx="2431" formatCode="General">
                  <c:v>-0.47938900000000001</c:v>
                </c:pt>
                <c:pt idx="2432" formatCode="General">
                  <c:v>0.13372500000000001</c:v>
                </c:pt>
                <c:pt idx="2433" formatCode="General">
                  <c:v>0.67091900000000004</c:v>
                </c:pt>
                <c:pt idx="2434" formatCode="General">
                  <c:v>1.12937</c:v>
                </c:pt>
                <c:pt idx="2435" formatCode="General">
                  <c:v>1.5542</c:v>
                </c:pt>
                <c:pt idx="2436" formatCode="General">
                  <c:v>1.9985999999999999</c:v>
                </c:pt>
                <c:pt idx="2437" formatCode="General">
                  <c:v>2.48705</c:v>
                </c:pt>
                <c:pt idx="2438" formatCode="General">
                  <c:v>3.0114700000000001</c:v>
                </c:pt>
                <c:pt idx="2439" formatCode="General">
                  <c:v>3.5272700000000001</c:v>
                </c:pt>
                <c:pt idx="2440" formatCode="General">
                  <c:v>4.0202099999999996</c:v>
                </c:pt>
                <c:pt idx="2441" formatCode="General">
                  <c:v>4.4986499999999996</c:v>
                </c:pt>
                <c:pt idx="2442" formatCode="General">
                  <c:v>4.9494400000000001</c:v>
                </c:pt>
                <c:pt idx="2443" formatCode="General">
                  <c:v>5.3599300000000003</c:v>
                </c:pt>
                <c:pt idx="2444" formatCode="General">
                  <c:v>5.7369199999999996</c:v>
                </c:pt>
                <c:pt idx="2445" formatCode="General">
                  <c:v>6.0923800000000004</c:v>
                </c:pt>
                <c:pt idx="2446" formatCode="General">
                  <c:v>6.4393099999999999</c:v>
                </c:pt>
                <c:pt idx="2447" formatCode="General">
                  <c:v>6.7836299999999996</c:v>
                </c:pt>
                <c:pt idx="2448" formatCode="General">
                  <c:v>7.1239600000000003</c:v>
                </c:pt>
                <c:pt idx="2449" formatCode="General">
                  <c:v>7.4362199999999996</c:v>
                </c:pt>
                <c:pt idx="2450" formatCode="General">
                  <c:v>7.6939399999999996</c:v>
                </c:pt>
                <c:pt idx="2451" formatCode="General">
                  <c:v>7.8876299999999997</c:v>
                </c:pt>
                <c:pt idx="2452" formatCode="General">
                  <c:v>8.0190300000000008</c:v>
                </c:pt>
                <c:pt idx="2453" formatCode="General">
                  <c:v>8.1018000000000008</c:v>
                </c:pt>
                <c:pt idx="2454" formatCode="General">
                  <c:v>8.1264699999999994</c:v>
                </c:pt>
                <c:pt idx="2455" formatCode="General">
                  <c:v>8.0872600000000006</c:v>
                </c:pt>
                <c:pt idx="2456" formatCode="General">
                  <c:v>8.0725800000000003</c:v>
                </c:pt>
                <c:pt idx="2457" formatCode="General">
                  <c:v>8.1585099999999997</c:v>
                </c:pt>
                <c:pt idx="2458" formatCode="General">
                  <c:v>8.3316300000000005</c:v>
                </c:pt>
                <c:pt idx="2459" formatCode="General">
                  <c:v>8.5387299999999993</c:v>
                </c:pt>
                <c:pt idx="2460" formatCode="General">
                  <c:v>8.7126199999999994</c:v>
                </c:pt>
                <c:pt idx="2461" formatCode="General">
                  <c:v>8.8506</c:v>
                </c:pt>
                <c:pt idx="2462" formatCode="General">
                  <c:v>8.9749199999999991</c:v>
                </c:pt>
                <c:pt idx="2463" formatCode="General">
                  <c:v>9.0758799999999997</c:v>
                </c:pt>
                <c:pt idx="2464" formatCode="General">
                  <c:v>9.1540999999999997</c:v>
                </c:pt>
                <c:pt idx="2465" formatCode="General">
                  <c:v>9.2356200000000008</c:v>
                </c:pt>
                <c:pt idx="2466" formatCode="General">
                  <c:v>9.3201099999999997</c:v>
                </c:pt>
                <c:pt idx="2467" formatCode="General">
                  <c:v>9.3838899999999992</c:v>
                </c:pt>
                <c:pt idx="2468" formatCode="General">
                  <c:v>9.3978199999999994</c:v>
                </c:pt>
                <c:pt idx="2469" formatCode="General">
                  <c:v>9.3425799999999999</c:v>
                </c:pt>
                <c:pt idx="2470" formatCode="General">
                  <c:v>9.2383900000000008</c:v>
                </c:pt>
                <c:pt idx="2471" formatCode="General">
                  <c:v>9.1040600000000005</c:v>
                </c:pt>
                <c:pt idx="2472" formatCode="General">
                  <c:v>8.9407599999999992</c:v>
                </c:pt>
                <c:pt idx="2473" formatCode="General">
                  <c:v>8.7508900000000001</c:v>
                </c:pt>
                <c:pt idx="2474" formatCode="General">
                  <c:v>8.5382700000000007</c:v>
                </c:pt>
                <c:pt idx="2475" formatCode="General">
                  <c:v>8.33169</c:v>
                </c:pt>
                <c:pt idx="2476" formatCode="General">
                  <c:v>8.1976899999999997</c:v>
                </c:pt>
                <c:pt idx="2477" formatCode="General">
                  <c:v>8.2970199999999998</c:v>
                </c:pt>
                <c:pt idx="2478" formatCode="General">
                  <c:v>8.7314399999999992</c:v>
                </c:pt>
                <c:pt idx="2479" formatCode="General">
                  <c:v>9.4558300000000006</c:v>
                </c:pt>
                <c:pt idx="2480" formatCode="General">
                  <c:v>10.381600000000001</c:v>
                </c:pt>
                <c:pt idx="2481" formatCode="General">
                  <c:v>11.419</c:v>
                </c:pt>
                <c:pt idx="2482" formatCode="General">
                  <c:v>12.5418</c:v>
                </c:pt>
                <c:pt idx="2483" formatCode="General">
                  <c:v>13.738</c:v>
                </c:pt>
                <c:pt idx="2484" formatCode="General">
                  <c:v>14.9787</c:v>
                </c:pt>
                <c:pt idx="2485" formatCode="General">
                  <c:v>16.2363</c:v>
                </c:pt>
                <c:pt idx="2486" formatCode="General">
                  <c:v>17.490400000000001</c:v>
                </c:pt>
                <c:pt idx="2487" formatCode="General">
                  <c:v>18.719200000000001</c:v>
                </c:pt>
                <c:pt idx="2488" formatCode="General">
                  <c:v>19.901199999999999</c:v>
                </c:pt>
                <c:pt idx="2489" formatCode="General">
                  <c:v>21.0044</c:v>
                </c:pt>
                <c:pt idx="2490" formatCode="General">
                  <c:v>21.9984</c:v>
                </c:pt>
                <c:pt idx="2491" formatCode="General">
                  <c:v>22.866700000000002</c:v>
                </c:pt>
                <c:pt idx="2492" formatCode="General">
                  <c:v>23.6005</c:v>
                </c:pt>
                <c:pt idx="2493" formatCode="General">
                  <c:v>24.200700000000001</c:v>
                </c:pt>
                <c:pt idx="2494" formatCode="General">
                  <c:v>24.680199999999999</c:v>
                </c:pt>
                <c:pt idx="2495" formatCode="General">
                  <c:v>25.054200000000002</c:v>
                </c:pt>
                <c:pt idx="2496" formatCode="General">
                  <c:v>25.313800000000001</c:v>
                </c:pt>
                <c:pt idx="2497" formatCode="General">
                  <c:v>25.4893</c:v>
                </c:pt>
                <c:pt idx="2498" formatCode="General">
                  <c:v>25.7057</c:v>
                </c:pt>
                <c:pt idx="2499" formatCode="General">
                  <c:v>26.0105</c:v>
                </c:pt>
                <c:pt idx="2500" formatCode="General">
                  <c:v>26.346</c:v>
                </c:pt>
                <c:pt idx="2501" formatCode="General">
                  <c:v>26.648800000000001</c:v>
                </c:pt>
                <c:pt idx="2502" formatCode="General">
                  <c:v>26.871600000000001</c:v>
                </c:pt>
                <c:pt idx="2503" formatCode="General">
                  <c:v>27.008900000000001</c:v>
                </c:pt>
                <c:pt idx="2504" formatCode="General">
                  <c:v>27.059899999999999</c:v>
                </c:pt>
                <c:pt idx="2505" formatCode="General">
                  <c:v>27.018799999999999</c:v>
                </c:pt>
                <c:pt idx="2506" formatCode="General">
                  <c:v>26.8994</c:v>
                </c:pt>
                <c:pt idx="2507" formatCode="General">
                  <c:v>26.730799999999999</c:v>
                </c:pt>
                <c:pt idx="2508" formatCode="General">
                  <c:v>26.528500000000001</c:v>
                </c:pt>
                <c:pt idx="2509" formatCode="General">
                  <c:v>26.2989</c:v>
                </c:pt>
                <c:pt idx="2510" formatCode="General">
                  <c:v>26.0456</c:v>
                </c:pt>
                <c:pt idx="2511" formatCode="General">
                  <c:v>25.775500000000001</c:v>
                </c:pt>
                <c:pt idx="2512" formatCode="General">
                  <c:v>25.503</c:v>
                </c:pt>
                <c:pt idx="2513" formatCode="General">
                  <c:v>25.242000000000001</c:v>
                </c:pt>
                <c:pt idx="2514" formatCode="General">
                  <c:v>25.0031</c:v>
                </c:pt>
                <c:pt idx="2515" formatCode="General">
                  <c:v>24.793299999999999</c:v>
                </c:pt>
                <c:pt idx="2516" formatCode="General">
                  <c:v>24.637599999999999</c:v>
                </c:pt>
                <c:pt idx="2517" formatCode="General">
                  <c:v>24.639099999999999</c:v>
                </c:pt>
                <c:pt idx="2518" formatCode="General">
                  <c:v>24.845600000000001</c:v>
                </c:pt>
                <c:pt idx="2519" formatCode="General">
                  <c:v>25.176500000000001</c:v>
                </c:pt>
                <c:pt idx="2520" formatCode="General">
                  <c:v>25.543500000000002</c:v>
                </c:pt>
                <c:pt idx="2521" formatCode="General">
                  <c:v>25.883600000000001</c:v>
                </c:pt>
                <c:pt idx="2522" formatCode="General">
                  <c:v>26.189</c:v>
                </c:pt>
                <c:pt idx="2523" formatCode="General">
                  <c:v>26.466999999999999</c:v>
                </c:pt>
                <c:pt idx="2524" formatCode="General">
                  <c:v>26.700700000000001</c:v>
                </c:pt>
                <c:pt idx="2525" formatCode="General">
                  <c:v>26.886199999999999</c:v>
                </c:pt>
                <c:pt idx="2526" formatCode="General">
                  <c:v>27.04</c:v>
                </c:pt>
                <c:pt idx="2527" formatCode="General">
                  <c:v>27.1617</c:v>
                </c:pt>
                <c:pt idx="2528" formatCode="General">
                  <c:v>27.238</c:v>
                </c:pt>
                <c:pt idx="2529" formatCode="General">
                  <c:v>27.2803</c:v>
                </c:pt>
                <c:pt idx="2530" formatCode="General">
                  <c:v>27.308199999999999</c:v>
                </c:pt>
                <c:pt idx="2531" formatCode="General">
                  <c:v>27.335599999999999</c:v>
                </c:pt>
                <c:pt idx="2532" formatCode="General">
                  <c:v>27.3825</c:v>
                </c:pt>
                <c:pt idx="2533" formatCode="General">
                  <c:v>27.467400000000001</c:v>
                </c:pt>
                <c:pt idx="2534" formatCode="General">
                  <c:v>27.594999999999999</c:v>
                </c:pt>
                <c:pt idx="2535" formatCode="General">
                  <c:v>27.759399999999999</c:v>
                </c:pt>
                <c:pt idx="2536" formatCode="General">
                  <c:v>27.9407</c:v>
                </c:pt>
                <c:pt idx="2537" formatCode="General">
                  <c:v>28.1493</c:v>
                </c:pt>
                <c:pt idx="2538" formatCode="General">
                  <c:v>28.4834</c:v>
                </c:pt>
                <c:pt idx="2539" formatCode="General">
                  <c:v>28.991599999999998</c:v>
                </c:pt>
                <c:pt idx="2540" formatCode="General">
                  <c:v>29.632300000000001</c:v>
                </c:pt>
                <c:pt idx="2541" formatCode="General">
                  <c:v>30.3628</c:v>
                </c:pt>
                <c:pt idx="2542" formatCode="General">
                  <c:v>31.151700000000002</c:v>
                </c:pt>
                <c:pt idx="2543" formatCode="General">
                  <c:v>31.993300000000001</c:v>
                </c:pt>
                <c:pt idx="2544" formatCode="General">
                  <c:v>32.876300000000001</c:v>
                </c:pt>
                <c:pt idx="2545" formatCode="General">
                  <c:v>33.762599999999999</c:v>
                </c:pt>
                <c:pt idx="2546" formatCode="General">
                  <c:v>34.628999999999998</c:v>
                </c:pt>
                <c:pt idx="2547" formatCode="General">
                  <c:v>35.474499999999999</c:v>
                </c:pt>
                <c:pt idx="2548" formatCode="General">
                  <c:v>36.2896</c:v>
                </c:pt>
                <c:pt idx="2549" formatCode="General">
                  <c:v>37.062399999999997</c:v>
                </c:pt>
                <c:pt idx="2550" formatCode="General">
                  <c:v>37.796799999999998</c:v>
                </c:pt>
                <c:pt idx="2551" formatCode="General">
                  <c:v>38.4953</c:v>
                </c:pt>
                <c:pt idx="2552" formatCode="General">
                  <c:v>39.146799999999999</c:v>
                </c:pt>
                <c:pt idx="2553" formatCode="General">
                  <c:v>39.729799999999997</c:v>
                </c:pt>
                <c:pt idx="2554" formatCode="General">
                  <c:v>40.219499999999996</c:v>
                </c:pt>
                <c:pt idx="2555" formatCode="General">
                  <c:v>40.607199999999999</c:v>
                </c:pt>
                <c:pt idx="2556" formatCode="General">
                  <c:v>40.890999999999998</c:v>
                </c:pt>
                <c:pt idx="2557" formatCode="General">
                  <c:v>41.055100000000003</c:v>
                </c:pt>
                <c:pt idx="2558" formatCode="General">
                  <c:v>41.134399999999999</c:v>
                </c:pt>
                <c:pt idx="2559" formatCode="General">
                  <c:v>41.2517</c:v>
                </c:pt>
                <c:pt idx="2560" formatCode="General">
                  <c:v>41.4405</c:v>
                </c:pt>
                <c:pt idx="2561" formatCode="General">
                  <c:v>41.639099999999999</c:v>
                </c:pt>
                <c:pt idx="2562" formatCode="General">
                  <c:v>41.800199999999997</c:v>
                </c:pt>
                <c:pt idx="2563" formatCode="General">
                  <c:v>41.897399999999998</c:v>
                </c:pt>
                <c:pt idx="2564" formatCode="General">
                  <c:v>41.941899999999997</c:v>
                </c:pt>
                <c:pt idx="2565" formatCode="General">
                  <c:v>41.940600000000003</c:v>
                </c:pt>
                <c:pt idx="2566" formatCode="General">
                  <c:v>41.884700000000002</c:v>
                </c:pt>
                <c:pt idx="2567" formatCode="General">
                  <c:v>41.7746</c:v>
                </c:pt>
                <c:pt idx="2568" formatCode="General">
                  <c:v>41.6188</c:v>
                </c:pt>
                <c:pt idx="2569" formatCode="General">
                  <c:v>41.426900000000003</c:v>
                </c:pt>
                <c:pt idx="2570" formatCode="General">
                  <c:v>41.205399999999997</c:v>
                </c:pt>
                <c:pt idx="2571" formatCode="General">
                  <c:v>40.950099999999999</c:v>
                </c:pt>
                <c:pt idx="2572" formatCode="General">
                  <c:v>40.663200000000003</c:v>
                </c:pt>
                <c:pt idx="2573" formatCode="General">
                  <c:v>40.360500000000002</c:v>
                </c:pt>
                <c:pt idx="2574" formatCode="General">
                  <c:v>40.061399999999999</c:v>
                </c:pt>
                <c:pt idx="2575" formatCode="General">
                  <c:v>39.783000000000001</c:v>
                </c:pt>
                <c:pt idx="2576" formatCode="General">
                  <c:v>39.539299999999997</c:v>
                </c:pt>
                <c:pt idx="2577" formatCode="General">
                  <c:v>39.3461</c:v>
                </c:pt>
                <c:pt idx="2578" formatCode="General">
                  <c:v>39.226399999999998</c:v>
                </c:pt>
                <c:pt idx="2579" formatCode="General">
                  <c:v>39.188600000000001</c:v>
                </c:pt>
                <c:pt idx="2580" formatCode="General">
                  <c:v>39.217100000000002</c:v>
                </c:pt>
                <c:pt idx="2581" formatCode="General">
                  <c:v>39.302199999999999</c:v>
                </c:pt>
                <c:pt idx="2582" formatCode="General">
                  <c:v>39.4405</c:v>
                </c:pt>
                <c:pt idx="2583" formatCode="General">
                  <c:v>39.617100000000001</c:v>
                </c:pt>
                <c:pt idx="2584" formatCode="General">
                  <c:v>39.817700000000002</c:v>
                </c:pt>
                <c:pt idx="2585" formatCode="General">
                  <c:v>40.041800000000002</c:v>
                </c:pt>
                <c:pt idx="2586" formatCode="General">
                  <c:v>40.2913</c:v>
                </c:pt>
                <c:pt idx="2587" formatCode="General">
                  <c:v>40.566800000000001</c:v>
                </c:pt>
                <c:pt idx="2588" formatCode="General">
                  <c:v>40.836500000000001</c:v>
                </c:pt>
                <c:pt idx="2589" formatCode="General">
                  <c:v>41.064599999999999</c:v>
                </c:pt>
                <c:pt idx="2590" formatCode="General">
                  <c:v>41.332900000000002</c:v>
                </c:pt>
                <c:pt idx="2591" formatCode="General">
                  <c:v>41.712000000000003</c:v>
                </c:pt>
                <c:pt idx="2592" formatCode="General">
                  <c:v>42.151499999999999</c:v>
                </c:pt>
                <c:pt idx="2593" formatCode="General">
                  <c:v>42.577399999999997</c:v>
                </c:pt>
                <c:pt idx="2594" formatCode="General">
                  <c:v>42.921999999999997</c:v>
                </c:pt>
                <c:pt idx="2595" formatCode="General">
                  <c:v>43.162999999999997</c:v>
                </c:pt>
                <c:pt idx="2596" formatCode="General">
                  <c:v>43.306899999999999</c:v>
                </c:pt>
                <c:pt idx="2597" formatCode="General">
                  <c:v>43.351799999999997</c:v>
                </c:pt>
                <c:pt idx="2598" formatCode="General">
                  <c:v>43.293399999999998</c:v>
                </c:pt>
                <c:pt idx="2599" formatCode="General">
                  <c:v>43.124000000000002</c:v>
                </c:pt>
                <c:pt idx="2600" formatCode="General">
                  <c:v>42.8367</c:v>
                </c:pt>
                <c:pt idx="2601" formatCode="General">
                  <c:v>42.4283</c:v>
                </c:pt>
                <c:pt idx="2602" formatCode="General">
                  <c:v>41.881900000000002</c:v>
                </c:pt>
                <c:pt idx="2603" formatCode="General">
                  <c:v>41.184899999999999</c:v>
                </c:pt>
                <c:pt idx="2604" formatCode="General">
                  <c:v>40.367800000000003</c:v>
                </c:pt>
                <c:pt idx="2605" formatCode="General">
                  <c:v>39.4681</c:v>
                </c:pt>
                <c:pt idx="2606" formatCode="General">
                  <c:v>38.51</c:v>
                </c:pt>
                <c:pt idx="2607" formatCode="General">
                  <c:v>37.510599999999997</c:v>
                </c:pt>
                <c:pt idx="2608" formatCode="General">
                  <c:v>36.4788</c:v>
                </c:pt>
                <c:pt idx="2609" formatCode="General">
                  <c:v>35.414900000000003</c:v>
                </c:pt>
                <c:pt idx="2610" formatCode="General">
                  <c:v>34.318600000000004</c:v>
                </c:pt>
                <c:pt idx="2611" formatCode="General">
                  <c:v>33.198099999999997</c:v>
                </c:pt>
                <c:pt idx="2612" formatCode="General">
                  <c:v>32.062199999999997</c:v>
                </c:pt>
                <c:pt idx="2613" formatCode="General">
                  <c:v>30.919</c:v>
                </c:pt>
                <c:pt idx="2614" formatCode="General">
                  <c:v>29.773099999999999</c:v>
                </c:pt>
                <c:pt idx="2615" formatCode="General">
                  <c:v>28.6267</c:v>
                </c:pt>
                <c:pt idx="2616" formatCode="General">
                  <c:v>27.483899999999998</c:v>
                </c:pt>
                <c:pt idx="2617" formatCode="General">
                  <c:v>26.351400000000002</c:v>
                </c:pt>
                <c:pt idx="2618" formatCode="General">
                  <c:v>25.243200000000002</c:v>
                </c:pt>
                <c:pt idx="2619" formatCode="General">
                  <c:v>24.177800000000001</c:v>
                </c:pt>
                <c:pt idx="2620" formatCode="General">
                  <c:v>23.174299999999999</c:v>
                </c:pt>
                <c:pt idx="2621" formatCode="General">
                  <c:v>22.2227</c:v>
                </c:pt>
                <c:pt idx="2622" formatCode="General">
                  <c:v>21.295200000000001</c:v>
                </c:pt>
                <c:pt idx="2623" formatCode="General">
                  <c:v>20.479800000000001</c:v>
                </c:pt>
                <c:pt idx="2624" formatCode="General">
                  <c:v>19.871200000000002</c:v>
                </c:pt>
                <c:pt idx="2625" formatCode="General">
                  <c:v>19.450800000000001</c:v>
                </c:pt>
                <c:pt idx="2626" formatCode="General">
                  <c:v>19.157</c:v>
                </c:pt>
                <c:pt idx="2627" formatCode="General">
                  <c:v>18.8995</c:v>
                </c:pt>
                <c:pt idx="2628" formatCode="General">
                  <c:v>18.636600000000001</c:v>
                </c:pt>
                <c:pt idx="2629" formatCode="General">
                  <c:v>18.370200000000001</c:v>
                </c:pt>
                <c:pt idx="2630" formatCode="General">
                  <c:v>18.090900000000001</c:v>
                </c:pt>
                <c:pt idx="2631" formatCode="General">
                  <c:v>17.788699999999999</c:v>
                </c:pt>
                <c:pt idx="2632" formatCode="General">
                  <c:v>17.458500000000001</c:v>
                </c:pt>
                <c:pt idx="2633" formatCode="General">
                  <c:v>17.096299999999999</c:v>
                </c:pt>
                <c:pt idx="2634" formatCode="General">
                  <c:v>16.696300000000001</c:v>
                </c:pt>
                <c:pt idx="2635" formatCode="General">
                  <c:v>16.267299999999999</c:v>
                </c:pt>
                <c:pt idx="2636" formatCode="General">
                  <c:v>15.8224</c:v>
                </c:pt>
                <c:pt idx="2637" formatCode="General">
                  <c:v>15.364000000000001</c:v>
                </c:pt>
                <c:pt idx="2638" formatCode="General">
                  <c:v>14.8849</c:v>
                </c:pt>
                <c:pt idx="2639" formatCode="General">
                  <c:v>14.362399999999999</c:v>
                </c:pt>
                <c:pt idx="2640" formatCode="General">
                  <c:v>13.776999999999999</c:v>
                </c:pt>
                <c:pt idx="2641" formatCode="General">
                  <c:v>13.1211</c:v>
                </c:pt>
                <c:pt idx="2642" formatCode="General">
                  <c:v>12.387600000000001</c:v>
                </c:pt>
                <c:pt idx="2643" formatCode="General">
                  <c:v>11.5716</c:v>
                </c:pt>
                <c:pt idx="2644" formatCode="General">
                  <c:v>10.674899999999999</c:v>
                </c:pt>
                <c:pt idx="2645" formatCode="General">
                  <c:v>9.6935800000000008</c:v>
                </c:pt>
                <c:pt idx="2646" formatCode="General">
                  <c:v>8.6103400000000008</c:v>
                </c:pt>
                <c:pt idx="2647" formatCode="General">
                  <c:v>7.4769699999999997</c:v>
                </c:pt>
                <c:pt idx="2648" formatCode="General">
                  <c:v>6.4005999999999998</c:v>
                </c:pt>
                <c:pt idx="2649" formatCode="General">
                  <c:v>5.4745699999999999</c:v>
                </c:pt>
                <c:pt idx="2650" formatCode="General">
                  <c:v>4.7506199999999996</c:v>
                </c:pt>
                <c:pt idx="2651" formatCode="General">
                  <c:v>4.1586600000000002</c:v>
                </c:pt>
                <c:pt idx="2652" formatCode="General">
                  <c:v>3.6319499999999998</c:v>
                </c:pt>
                <c:pt idx="2653" formatCode="General">
                  <c:v>3.1862599999999999</c:v>
                </c:pt>
                <c:pt idx="2654" formatCode="General">
                  <c:v>2.8247100000000001</c:v>
                </c:pt>
                <c:pt idx="2655" formatCode="General">
                  <c:v>2.5345800000000001</c:v>
                </c:pt>
                <c:pt idx="2656" formatCode="General">
                  <c:v>2.27711</c:v>
                </c:pt>
                <c:pt idx="2657" formatCode="General">
                  <c:v>2.0102799999999998</c:v>
                </c:pt>
                <c:pt idx="2658" formatCode="General">
                  <c:v>1.7171700000000001</c:v>
                </c:pt>
                <c:pt idx="2659" formatCode="General">
                  <c:v>1.3872100000000001</c:v>
                </c:pt>
                <c:pt idx="2660" formatCode="General">
                  <c:v>1.01701</c:v>
                </c:pt>
                <c:pt idx="2661" formatCode="General">
                  <c:v>0.59371200000000002</c:v>
                </c:pt>
                <c:pt idx="2662" formatCode="General">
                  <c:v>9.8373799999999997E-2</c:v>
                </c:pt>
                <c:pt idx="2663" formatCode="General">
                  <c:v>-0.45722499999999999</c:v>
                </c:pt>
                <c:pt idx="2664" formatCode="General">
                  <c:v>-1.0510699999999999</c:v>
                </c:pt>
                <c:pt idx="2665" formatCode="General">
                  <c:v>-1.6711199999999999</c:v>
                </c:pt>
                <c:pt idx="2666" formatCode="General">
                  <c:v>-2.3168000000000002</c:v>
                </c:pt>
                <c:pt idx="2667" formatCode="General">
                  <c:v>-3.0063300000000002</c:v>
                </c:pt>
                <c:pt idx="2668" formatCode="General">
                  <c:v>-3.75936</c:v>
                </c:pt>
                <c:pt idx="2669" formatCode="General">
                  <c:v>-4.5886399999999998</c:v>
                </c:pt>
                <c:pt idx="2670" formatCode="General">
                  <c:v>-5.5143000000000004</c:v>
                </c:pt>
                <c:pt idx="2671" formatCode="General">
                  <c:v>-6.5247900000000003</c:v>
                </c:pt>
                <c:pt idx="2672" formatCode="General">
                  <c:v>-7.5033399999999997</c:v>
                </c:pt>
                <c:pt idx="2673" formatCode="General">
                  <c:v>-8.3671799999999994</c:v>
                </c:pt>
                <c:pt idx="2674" formatCode="General">
                  <c:v>-9.1304099999999995</c:v>
                </c:pt>
                <c:pt idx="2675" formatCode="General">
                  <c:v>-9.8726599999999998</c:v>
                </c:pt>
                <c:pt idx="2676" formatCode="General">
                  <c:v>-10.6881</c:v>
                </c:pt>
                <c:pt idx="2677" formatCode="General">
                  <c:v>-11.44</c:v>
                </c:pt>
                <c:pt idx="2678" formatCode="General">
                  <c:v>-11.9947</c:v>
                </c:pt>
                <c:pt idx="2679" formatCode="General">
                  <c:v>-12.464499999999999</c:v>
                </c:pt>
                <c:pt idx="2680" formatCode="General">
                  <c:v>-12.924899999999999</c:v>
                </c:pt>
                <c:pt idx="2681" formatCode="General">
                  <c:v>-13.356199999999999</c:v>
                </c:pt>
                <c:pt idx="2682" formatCode="General">
                  <c:v>-13.7502</c:v>
                </c:pt>
                <c:pt idx="2683" formatCode="General">
                  <c:v>-14.1105</c:v>
                </c:pt>
                <c:pt idx="2684" formatCode="General">
                  <c:v>-14.4451</c:v>
                </c:pt>
                <c:pt idx="2685" formatCode="General">
                  <c:v>-14.763400000000001</c:v>
                </c:pt>
                <c:pt idx="2686" formatCode="General">
                  <c:v>-15.0749</c:v>
                </c:pt>
                <c:pt idx="2687" formatCode="General">
                  <c:v>-15.382400000000001</c:v>
                </c:pt>
                <c:pt idx="2688" formatCode="General">
                  <c:v>-15.680899999999999</c:v>
                </c:pt>
                <c:pt idx="2689" formatCode="General">
                  <c:v>-15.963100000000001</c:v>
                </c:pt>
                <c:pt idx="2690" formatCode="General">
                  <c:v>-16.224399999999999</c:v>
                </c:pt>
                <c:pt idx="2691" formatCode="General">
                  <c:v>-16.476500000000001</c:v>
                </c:pt>
                <c:pt idx="2692" formatCode="General">
                  <c:v>-16.742899999999999</c:v>
                </c:pt>
                <c:pt idx="2693" formatCode="General">
                  <c:v>-17.058299999999999</c:v>
                </c:pt>
                <c:pt idx="2694" formatCode="General">
                  <c:v>-17.448</c:v>
                </c:pt>
                <c:pt idx="2695" formatCode="General">
                  <c:v>-17.918299999999999</c:v>
                </c:pt>
                <c:pt idx="2696" formatCode="General">
                  <c:v>-18.476099999999999</c:v>
                </c:pt>
                <c:pt idx="2697" formatCode="General">
                  <c:v>-19.118500000000001</c:v>
                </c:pt>
                <c:pt idx="2698" formatCode="General">
                  <c:v>-19.779599999999999</c:v>
                </c:pt>
                <c:pt idx="2699" formatCode="General">
                  <c:v>-20.367000000000001</c:v>
                </c:pt>
                <c:pt idx="2700" formatCode="General">
                  <c:v>-20.796600000000002</c:v>
                </c:pt>
                <c:pt idx="2701" formatCode="General">
                  <c:v>-21.078499999999998</c:v>
                </c:pt>
                <c:pt idx="2702" formatCode="General">
                  <c:v>-21.308599999999998</c:v>
                </c:pt>
                <c:pt idx="2703" formatCode="General">
                  <c:v>-21.508600000000001</c:v>
                </c:pt>
                <c:pt idx="2704" formatCode="General">
                  <c:v>-21.669699999999999</c:v>
                </c:pt>
                <c:pt idx="2705" formatCode="General">
                  <c:v>-21.821899999999999</c:v>
                </c:pt>
                <c:pt idx="2706" formatCode="General">
                  <c:v>-21.991499999999998</c:v>
                </c:pt>
                <c:pt idx="2707" formatCode="General">
                  <c:v>-22.1797</c:v>
                </c:pt>
                <c:pt idx="2708" formatCode="General">
                  <c:v>-22.391400000000001</c:v>
                </c:pt>
                <c:pt idx="2709" formatCode="General">
                  <c:v>-22.6358</c:v>
                </c:pt>
                <c:pt idx="2710" formatCode="General">
                  <c:v>-22.919</c:v>
                </c:pt>
                <c:pt idx="2711" formatCode="General">
                  <c:v>-23.24</c:v>
                </c:pt>
                <c:pt idx="2712" formatCode="General">
                  <c:v>-23.575500000000002</c:v>
                </c:pt>
                <c:pt idx="2713" formatCode="General">
                  <c:v>-23.9085</c:v>
                </c:pt>
                <c:pt idx="2714" formatCode="General">
                  <c:v>-24.244900000000001</c:v>
                </c:pt>
                <c:pt idx="2715" formatCode="General">
                  <c:v>-24.602799999999998</c:v>
                </c:pt>
                <c:pt idx="2716" formatCode="General">
                  <c:v>-25.0031</c:v>
                </c:pt>
                <c:pt idx="2717" formatCode="General">
                  <c:v>-25.449200000000001</c:v>
                </c:pt>
                <c:pt idx="2718" formatCode="General">
                  <c:v>-25.941500000000001</c:v>
                </c:pt>
                <c:pt idx="2719" formatCode="General">
                  <c:v>-26.4937</c:v>
                </c:pt>
                <c:pt idx="2720" formatCode="General">
                  <c:v>-27.095300000000002</c:v>
                </c:pt>
                <c:pt idx="2721" formatCode="General">
                  <c:v>-27.7013</c:v>
                </c:pt>
                <c:pt idx="2722" formatCode="General">
                  <c:v>-28.197399999999998</c:v>
                </c:pt>
                <c:pt idx="2723" formatCode="General">
                  <c:v>-28.457000000000001</c:v>
                </c:pt>
                <c:pt idx="2724" formatCode="General">
                  <c:v>-28.554300000000001</c:v>
                </c:pt>
                <c:pt idx="2725" formatCode="General">
                  <c:v>-28.597799999999999</c:v>
                </c:pt>
                <c:pt idx="2726" formatCode="General">
                  <c:v>-28.574400000000001</c:v>
                </c:pt>
                <c:pt idx="2727" formatCode="General">
                  <c:v>-28.485800000000001</c:v>
                </c:pt>
                <c:pt idx="2728" formatCode="General">
                  <c:v>-28.356999999999999</c:v>
                </c:pt>
                <c:pt idx="2729" formatCode="General">
                  <c:v>-28.195699999999999</c:v>
                </c:pt>
                <c:pt idx="2730" formatCode="General">
                  <c:v>-27.997900000000001</c:v>
                </c:pt>
                <c:pt idx="2731" formatCode="General">
                  <c:v>-27.7621</c:v>
                </c:pt>
                <c:pt idx="2732" formatCode="General">
                  <c:v>-27.488499999999998</c:v>
                </c:pt>
                <c:pt idx="2733" formatCode="General">
                  <c:v>-27.182200000000002</c:v>
                </c:pt>
                <c:pt idx="2734" formatCode="General">
                  <c:v>-26.8384</c:v>
                </c:pt>
                <c:pt idx="2735" formatCode="General">
                  <c:v>-26.444099999999999</c:v>
                </c:pt>
                <c:pt idx="2736" formatCode="General">
                  <c:v>-25.992999999999999</c:v>
                </c:pt>
                <c:pt idx="2737" formatCode="General">
                  <c:v>-25.483899999999998</c:v>
                </c:pt>
                <c:pt idx="2738" formatCode="General">
                  <c:v>-24.898900000000001</c:v>
                </c:pt>
                <c:pt idx="2739" formatCode="General">
                  <c:v>-24.1937</c:v>
                </c:pt>
                <c:pt idx="2740" formatCode="General">
                  <c:v>-23.287199999999999</c:v>
                </c:pt>
                <c:pt idx="2741" formatCode="General">
                  <c:v>-22.197800000000001</c:v>
                </c:pt>
                <c:pt idx="2742" formatCode="General">
                  <c:v>-21.052099999999999</c:v>
                </c:pt>
                <c:pt idx="2743" formatCode="General">
                  <c:v>-19.924099999999999</c:v>
                </c:pt>
                <c:pt idx="2744" formatCode="General">
                  <c:v>-18.845800000000001</c:v>
                </c:pt>
                <c:pt idx="2745" formatCode="General">
                  <c:v>-17.837900000000001</c:v>
                </c:pt>
                <c:pt idx="2746" formatCode="General">
                  <c:v>-16.920100000000001</c:v>
                </c:pt>
                <c:pt idx="2747" formatCode="General">
                  <c:v>-16.113299999999999</c:v>
                </c:pt>
                <c:pt idx="2748" formatCode="General">
                  <c:v>-15.441800000000001</c:v>
                </c:pt>
                <c:pt idx="2749" formatCode="General">
                  <c:v>-14.927099999999999</c:v>
                </c:pt>
                <c:pt idx="2750" formatCode="General">
                  <c:v>-14.5717</c:v>
                </c:pt>
                <c:pt idx="2751" formatCode="General">
                  <c:v>-14.371</c:v>
                </c:pt>
                <c:pt idx="2752" formatCode="General">
                  <c:v>-14.337999999999999</c:v>
                </c:pt>
                <c:pt idx="2753" formatCode="General">
                  <c:v>-14.4803</c:v>
                </c:pt>
                <c:pt idx="2754" formatCode="General">
                  <c:v>-14.7875</c:v>
                </c:pt>
                <c:pt idx="2755" formatCode="General">
                  <c:v>-15.244400000000001</c:v>
                </c:pt>
                <c:pt idx="2756" formatCode="General">
                  <c:v>-15.833</c:v>
                </c:pt>
                <c:pt idx="2757" formatCode="General">
                  <c:v>-16.542899999999999</c:v>
                </c:pt>
                <c:pt idx="2758" formatCode="General">
                  <c:v>-17.345300000000002</c:v>
                </c:pt>
                <c:pt idx="2759" formatCode="General">
                  <c:v>-18.1157</c:v>
                </c:pt>
                <c:pt idx="2760" formatCode="General">
                  <c:v>-18.806000000000001</c:v>
                </c:pt>
                <c:pt idx="2761" formatCode="General">
                  <c:v>-19.534700000000001</c:v>
                </c:pt>
                <c:pt idx="2762" formatCode="General">
                  <c:v>-20.340299999999999</c:v>
                </c:pt>
                <c:pt idx="2763" formatCode="General">
                  <c:v>-21.1754</c:v>
                </c:pt>
                <c:pt idx="2764" formatCode="General">
                  <c:v>-22.0045</c:v>
                </c:pt>
                <c:pt idx="2765" formatCode="General">
                  <c:v>-22.8001</c:v>
                </c:pt>
                <c:pt idx="2766" formatCode="General">
                  <c:v>-23.541899999999998</c:v>
                </c:pt>
                <c:pt idx="2767" formatCode="General">
                  <c:v>-24.209</c:v>
                </c:pt>
                <c:pt idx="2768" formatCode="General">
                  <c:v>-24.7836</c:v>
                </c:pt>
                <c:pt idx="2769" formatCode="General">
                  <c:v>-25.241800000000001</c:v>
                </c:pt>
                <c:pt idx="2770" formatCode="General">
                  <c:v>-25.561900000000001</c:v>
                </c:pt>
                <c:pt idx="2771" formatCode="General">
                  <c:v>-25.7378</c:v>
                </c:pt>
                <c:pt idx="2772" formatCode="General">
                  <c:v>-25.776900000000001</c:v>
                </c:pt>
                <c:pt idx="2773" formatCode="General">
                  <c:v>-25.704899999999999</c:v>
                </c:pt>
                <c:pt idx="2774" formatCode="General">
                  <c:v>-25.533300000000001</c:v>
                </c:pt>
                <c:pt idx="2775" formatCode="General">
                  <c:v>-25.247599999999998</c:v>
                </c:pt>
                <c:pt idx="2776" formatCode="General">
                  <c:v>-24.856100000000001</c:v>
                </c:pt>
                <c:pt idx="2777" formatCode="General">
                  <c:v>-24.3767</c:v>
                </c:pt>
                <c:pt idx="2778" formatCode="General">
                  <c:v>-23.6876</c:v>
                </c:pt>
                <c:pt idx="2779" formatCode="General">
                  <c:v>-22.695799999999998</c:v>
                </c:pt>
                <c:pt idx="2780" formatCode="General">
                  <c:v>-21.5169</c:v>
                </c:pt>
                <c:pt idx="2781" formatCode="General">
                  <c:v>-20.241399999999999</c:v>
                </c:pt>
                <c:pt idx="2782" formatCode="General">
                  <c:v>-18.882300000000001</c:v>
                </c:pt>
                <c:pt idx="2783" formatCode="General">
                  <c:v>-17.444299999999998</c:v>
                </c:pt>
                <c:pt idx="2784" formatCode="General">
                  <c:v>-15.9284</c:v>
                </c:pt>
                <c:pt idx="2785" formatCode="General">
                  <c:v>-14.3001</c:v>
                </c:pt>
                <c:pt idx="2786" formatCode="General">
                  <c:v>-12.534000000000001</c:v>
                </c:pt>
                <c:pt idx="2787" formatCode="General">
                  <c:v>-10.660399999999999</c:v>
                </c:pt>
                <c:pt idx="2788" formatCode="General">
                  <c:v>-8.7058</c:v>
                </c:pt>
                <c:pt idx="2789" formatCode="General">
                  <c:v>-6.6863200000000003</c:v>
                </c:pt>
                <c:pt idx="2790" formatCode="General">
                  <c:v>-4.6263300000000003</c:v>
                </c:pt>
                <c:pt idx="2791" formatCode="General">
                  <c:v>-2.5546600000000002</c:v>
                </c:pt>
                <c:pt idx="2792" formatCode="General">
                  <c:v>-0.51204099999999997</c:v>
                </c:pt>
                <c:pt idx="2793" formatCode="General">
                  <c:v>1.4453400000000001</c:v>
                </c:pt>
                <c:pt idx="2794" formatCode="General">
                  <c:v>3.2487499999999998</c:v>
                </c:pt>
                <c:pt idx="2795" formatCode="General">
                  <c:v>4.9064500000000004</c:v>
                </c:pt>
                <c:pt idx="2796" formatCode="General">
                  <c:v>6.4981499999999999</c:v>
                </c:pt>
                <c:pt idx="2797" formatCode="General">
                  <c:v>7.9576200000000004</c:v>
                </c:pt>
                <c:pt idx="2798" formatCode="General">
                  <c:v>9.1666699999999999</c:v>
                </c:pt>
                <c:pt idx="2799" formatCode="General">
                  <c:v>10.0777</c:v>
                </c:pt>
                <c:pt idx="2800" formatCode="General">
                  <c:v>10.6571</c:v>
                </c:pt>
                <c:pt idx="2801" formatCode="General">
                  <c:v>10.89</c:v>
                </c:pt>
                <c:pt idx="2802" formatCode="General">
                  <c:v>10.758100000000001</c:v>
                </c:pt>
                <c:pt idx="2803" formatCode="General">
                  <c:v>10.2498</c:v>
                </c:pt>
                <c:pt idx="2804" formatCode="General">
                  <c:v>9.3424099999999992</c:v>
                </c:pt>
                <c:pt idx="2805" formatCode="General">
                  <c:v>8.0276999999999994</c:v>
                </c:pt>
                <c:pt idx="2806" formatCode="General">
                  <c:v>6.3594099999999996</c:v>
                </c:pt>
                <c:pt idx="2807" formatCode="General">
                  <c:v>4.4009099999999997</c:v>
                </c:pt>
                <c:pt idx="2808" formatCode="General">
                  <c:v>2.2016100000000001</c:v>
                </c:pt>
                <c:pt idx="2809" formatCode="General">
                  <c:v>-0.18640399999999999</c:v>
                </c:pt>
                <c:pt idx="2810" formatCode="General">
                  <c:v>-2.7128399999999999</c:v>
                </c:pt>
                <c:pt idx="2811" formatCode="General">
                  <c:v>-5.3138300000000003</c:v>
                </c:pt>
                <c:pt idx="2812" formatCode="General">
                  <c:v>-7.9346800000000002</c:v>
                </c:pt>
                <c:pt idx="2813" formatCode="General">
                  <c:v>-10.5686</c:v>
                </c:pt>
                <c:pt idx="2814" formatCode="General">
                  <c:v>-13.1798</c:v>
                </c:pt>
                <c:pt idx="2815" formatCode="General">
                  <c:v>-15.677300000000001</c:v>
                </c:pt>
                <c:pt idx="2816" formatCode="General">
                  <c:v>-18.055</c:v>
                </c:pt>
                <c:pt idx="2817" formatCode="General">
                  <c:v>-20.365300000000001</c:v>
                </c:pt>
                <c:pt idx="2818" formatCode="General">
                  <c:v>-22.628499999999999</c:v>
                </c:pt>
                <c:pt idx="2819" formatCode="General">
                  <c:v>-24.841000000000001</c:v>
                </c:pt>
                <c:pt idx="2820" formatCode="General">
                  <c:v>-26.962499999999999</c:v>
                </c:pt>
                <c:pt idx="2821" formatCode="General">
                  <c:v>-28.947099999999999</c:v>
                </c:pt>
                <c:pt idx="2822" formatCode="General">
                  <c:v>-30.759899999999998</c:v>
                </c:pt>
                <c:pt idx="2823" formatCode="General">
                  <c:v>-32.406199999999998</c:v>
                </c:pt>
                <c:pt idx="2824" formatCode="General">
                  <c:v>-33.915900000000001</c:v>
                </c:pt>
                <c:pt idx="2825" formatCode="General">
                  <c:v>-35.295099999999998</c:v>
                </c:pt>
                <c:pt idx="2826" formatCode="General">
                  <c:v>-36.544800000000002</c:v>
                </c:pt>
                <c:pt idx="2827" formatCode="General">
                  <c:v>-37.672199999999997</c:v>
                </c:pt>
                <c:pt idx="2828" formatCode="General">
                  <c:v>-38.682699999999997</c:v>
                </c:pt>
                <c:pt idx="2829" formatCode="General">
                  <c:v>-39.581299999999999</c:v>
                </c:pt>
                <c:pt idx="2830" formatCode="General">
                  <c:v>-40.3474</c:v>
                </c:pt>
                <c:pt idx="2831" formatCode="General">
                  <c:v>-40.950499999999998</c:v>
                </c:pt>
                <c:pt idx="2832" formatCode="General">
                  <c:v>-41.327599999999997</c:v>
                </c:pt>
                <c:pt idx="2833" formatCode="General">
                  <c:v>-41.464100000000002</c:v>
                </c:pt>
                <c:pt idx="2834" formatCode="General">
                  <c:v>-41.488100000000003</c:v>
                </c:pt>
                <c:pt idx="2835" formatCode="General">
                  <c:v>-41.497100000000003</c:v>
                </c:pt>
                <c:pt idx="2836" formatCode="General">
                  <c:v>-41.511099999999999</c:v>
                </c:pt>
                <c:pt idx="2837" formatCode="General">
                  <c:v>-41.536099999999998</c:v>
                </c:pt>
                <c:pt idx="2838" formatCode="General">
                  <c:v>-41.571300000000001</c:v>
                </c:pt>
                <c:pt idx="2839" formatCode="General">
                  <c:v>-41.603000000000002</c:v>
                </c:pt>
                <c:pt idx="2840" formatCode="General">
                  <c:v>-41.628300000000003</c:v>
                </c:pt>
                <c:pt idx="2841" formatCode="General">
                  <c:v>-41.682499999999997</c:v>
                </c:pt>
                <c:pt idx="2842" formatCode="General">
                  <c:v>-41.766599999999997</c:v>
                </c:pt>
                <c:pt idx="2843" formatCode="General">
                  <c:v>-41.848799999999997</c:v>
                </c:pt>
                <c:pt idx="2844" formatCode="General">
                  <c:v>-41.942599999999999</c:v>
                </c:pt>
                <c:pt idx="2845" formatCode="General">
                  <c:v>-42.081800000000001</c:v>
                </c:pt>
                <c:pt idx="2846" formatCode="General">
                  <c:v>-42.285299999999999</c:v>
                </c:pt>
                <c:pt idx="2847" formatCode="General">
                  <c:v>-42.560299999999998</c:v>
                </c:pt>
                <c:pt idx="2848" formatCode="General">
                  <c:v>-42.8932</c:v>
                </c:pt>
                <c:pt idx="2849" formatCode="General">
                  <c:v>-43.190600000000003</c:v>
                </c:pt>
                <c:pt idx="2850" formatCode="General">
                  <c:v>-43.316800000000001</c:v>
                </c:pt>
                <c:pt idx="2851" formatCode="General">
                  <c:v>-43.299700000000001</c:v>
                </c:pt>
                <c:pt idx="2852" formatCode="General">
                  <c:v>-43.249899999999997</c:v>
                </c:pt>
                <c:pt idx="2853" formatCode="General">
                  <c:v>-43.305900000000001</c:v>
                </c:pt>
                <c:pt idx="2854" formatCode="General">
                  <c:v>-43.521099999999997</c:v>
                </c:pt>
                <c:pt idx="2855" formatCode="General">
                  <c:v>-43.763199999999998</c:v>
                </c:pt>
                <c:pt idx="2856" formatCode="General">
                  <c:v>-43.995100000000001</c:v>
                </c:pt>
                <c:pt idx="2857" formatCode="General">
                  <c:v>-44.278799999999997</c:v>
                </c:pt>
                <c:pt idx="2858" formatCode="General">
                  <c:v>-44.637999999999998</c:v>
                </c:pt>
                <c:pt idx="2859" formatCode="General">
                  <c:v>-45.070999999999998</c:v>
                </c:pt>
                <c:pt idx="2860" formatCode="General">
                  <c:v>-45.548299999999998</c:v>
                </c:pt>
                <c:pt idx="2861" formatCode="General">
                  <c:v>-46.045299999999997</c:v>
                </c:pt>
                <c:pt idx="2862" formatCode="General">
                  <c:v>-46.5593</c:v>
                </c:pt>
                <c:pt idx="2863" formatCode="General">
                  <c:v>-47.120699999999999</c:v>
                </c:pt>
                <c:pt idx="2864" formatCode="General">
                  <c:v>-47.772500000000001</c:v>
                </c:pt>
                <c:pt idx="2865" formatCode="General">
                  <c:v>-48.531100000000002</c:v>
                </c:pt>
                <c:pt idx="2866" formatCode="General">
                  <c:v>-49.364899999999999</c:v>
                </c:pt>
                <c:pt idx="2867" formatCode="General">
                  <c:v>-50.127299999999998</c:v>
                </c:pt>
                <c:pt idx="2868" formatCode="General">
                  <c:v>-50.765300000000003</c:v>
                </c:pt>
                <c:pt idx="2869" formatCode="General">
                  <c:v>-51.397100000000002</c:v>
                </c:pt>
                <c:pt idx="2870" formatCode="General">
                  <c:v>-52.097799999999999</c:v>
                </c:pt>
                <c:pt idx="2871" formatCode="General">
                  <c:v>-52.885399999999997</c:v>
                </c:pt>
                <c:pt idx="2872" formatCode="General">
                  <c:v>-53.729300000000002</c:v>
                </c:pt>
                <c:pt idx="2873" formatCode="General">
                  <c:v>-54.585099999999997</c:v>
                </c:pt>
                <c:pt idx="2874" formatCode="General">
                  <c:v>-55.420900000000003</c:v>
                </c:pt>
                <c:pt idx="2875" formatCode="General">
                  <c:v>-56.2044</c:v>
                </c:pt>
                <c:pt idx="2876" formatCode="General">
                  <c:v>-56.915500000000002</c:v>
                </c:pt>
                <c:pt idx="2877" formatCode="General">
                  <c:v>-57.556199999999997</c:v>
                </c:pt>
                <c:pt idx="2878" formatCode="General">
                  <c:v>-58.137500000000003</c:v>
                </c:pt>
                <c:pt idx="2879" formatCode="General">
                  <c:v>-58.628100000000003</c:v>
                </c:pt>
                <c:pt idx="2880" formatCode="General">
                  <c:v>-58.999600000000001</c:v>
                </c:pt>
                <c:pt idx="2881" formatCode="General">
                  <c:v>-59.265099999999997</c:v>
                </c:pt>
                <c:pt idx="2882" formatCode="General">
                  <c:v>-59.421500000000002</c:v>
                </c:pt>
                <c:pt idx="2883" formatCode="General">
                  <c:v>-59.446100000000001</c:v>
                </c:pt>
                <c:pt idx="2884" formatCode="General">
                  <c:v>-59.365400000000001</c:v>
                </c:pt>
                <c:pt idx="2885" formatCode="General">
                  <c:v>-59.223500000000001</c:v>
                </c:pt>
                <c:pt idx="2886" formatCode="General">
                  <c:v>-58.9983</c:v>
                </c:pt>
                <c:pt idx="2887" formatCode="General">
                  <c:v>-58.673299999999998</c:v>
                </c:pt>
                <c:pt idx="2888" formatCode="General">
                  <c:v>-58.286200000000001</c:v>
                </c:pt>
                <c:pt idx="2889" formatCode="General">
                  <c:v>-57.853200000000001</c:v>
                </c:pt>
                <c:pt idx="2890" formatCode="General">
                  <c:v>-57.362900000000003</c:v>
                </c:pt>
                <c:pt idx="2891" formatCode="General">
                  <c:v>-56.829300000000003</c:v>
                </c:pt>
                <c:pt idx="2892" formatCode="General">
                  <c:v>-56.2729</c:v>
                </c:pt>
                <c:pt idx="2893" formatCode="General">
                  <c:v>-55.6755</c:v>
                </c:pt>
                <c:pt idx="2894" formatCode="General">
                  <c:v>-55.016800000000003</c:v>
                </c:pt>
                <c:pt idx="2895" formatCode="General">
                  <c:v>-54.296599999999998</c:v>
                </c:pt>
                <c:pt idx="2896" formatCode="General">
                  <c:v>-53.549900000000001</c:v>
                </c:pt>
                <c:pt idx="2897" formatCode="General">
                  <c:v>-52.834499999999998</c:v>
                </c:pt>
                <c:pt idx="2898" formatCode="General">
                  <c:v>-52.168199999999999</c:v>
                </c:pt>
                <c:pt idx="2899" formatCode="General">
                  <c:v>-51.5441</c:v>
                </c:pt>
                <c:pt idx="2900" formatCode="General">
                  <c:v>-50.938099999999999</c:v>
                </c:pt>
                <c:pt idx="2901" formatCode="General">
                  <c:v>-50.338200000000001</c:v>
                </c:pt>
                <c:pt idx="2902" formatCode="General">
                  <c:v>-49.767200000000003</c:v>
                </c:pt>
                <c:pt idx="2903" formatCode="General">
                  <c:v>-49.157699999999998</c:v>
                </c:pt>
                <c:pt idx="2904" formatCode="General">
                  <c:v>-48.386699999999998</c:v>
                </c:pt>
                <c:pt idx="2905" formatCode="General">
                  <c:v>-47.531399999999998</c:v>
                </c:pt>
                <c:pt idx="2906" formatCode="General">
                  <c:v>-46.728400000000001</c:v>
                </c:pt>
                <c:pt idx="2907" formatCode="General">
                  <c:v>-46.020099999999999</c:v>
                </c:pt>
                <c:pt idx="2908" formatCode="General">
                  <c:v>-45.432200000000002</c:v>
                </c:pt>
                <c:pt idx="2909" formatCode="General">
                  <c:v>-44.9621</c:v>
                </c:pt>
                <c:pt idx="2910" formatCode="General">
                  <c:v>-44.608400000000003</c:v>
                </c:pt>
                <c:pt idx="2911" formatCode="General">
                  <c:v>-44.371699999999997</c:v>
                </c:pt>
                <c:pt idx="2912" formatCode="General">
                  <c:v>-44.241300000000003</c:v>
                </c:pt>
                <c:pt idx="2913" formatCode="General">
                  <c:v>-44.204799999999999</c:v>
                </c:pt>
                <c:pt idx="2914" formatCode="General">
                  <c:v>-44.2624</c:v>
                </c:pt>
                <c:pt idx="2915" formatCode="General">
                  <c:v>-44.407299999999999</c:v>
                </c:pt>
                <c:pt idx="2916" formatCode="General">
                  <c:v>-44.622</c:v>
                </c:pt>
                <c:pt idx="2917" formatCode="General">
                  <c:v>-44.896599999999999</c:v>
                </c:pt>
                <c:pt idx="2918" formatCode="General">
                  <c:v>-45.226700000000001</c:v>
                </c:pt>
                <c:pt idx="2919" formatCode="General">
                  <c:v>-45.603900000000003</c:v>
                </c:pt>
                <c:pt idx="2920" formatCode="General">
                  <c:v>-46.011200000000002</c:v>
                </c:pt>
                <c:pt idx="2921" formatCode="General">
                  <c:v>-46.410699999999999</c:v>
                </c:pt>
                <c:pt idx="2922" formatCode="General">
                  <c:v>-46.780099999999997</c:v>
                </c:pt>
                <c:pt idx="2923" formatCode="General">
                  <c:v>-47.125</c:v>
                </c:pt>
                <c:pt idx="2924" formatCode="General">
                  <c:v>-47.3718</c:v>
                </c:pt>
                <c:pt idx="2925" formatCode="General">
                  <c:v>-47.42</c:v>
                </c:pt>
                <c:pt idx="2926" formatCode="General">
                  <c:v>-47.283700000000003</c:v>
                </c:pt>
                <c:pt idx="2927" formatCode="General">
                  <c:v>-47.009900000000002</c:v>
                </c:pt>
                <c:pt idx="2928" formatCode="General">
                  <c:v>-46.630800000000001</c:v>
                </c:pt>
                <c:pt idx="2929" formatCode="General">
                  <c:v>-46.241300000000003</c:v>
                </c:pt>
                <c:pt idx="2930" formatCode="General">
                  <c:v>-45.972000000000001</c:v>
                </c:pt>
                <c:pt idx="2931" formatCode="General">
                  <c:v>-45.709699999999998</c:v>
                </c:pt>
                <c:pt idx="2932" formatCode="General">
                  <c:v>-45.246499999999997</c:v>
                </c:pt>
                <c:pt idx="2933" formatCode="General">
                  <c:v>-44.613999999999997</c:v>
                </c:pt>
                <c:pt idx="2934" formatCode="General">
                  <c:v>-43.875300000000003</c:v>
                </c:pt>
                <c:pt idx="2935" formatCode="General">
                  <c:v>-43.0139</c:v>
                </c:pt>
                <c:pt idx="2936" formatCode="General">
                  <c:v>-42.050699999999999</c:v>
                </c:pt>
                <c:pt idx="2937" formatCode="General">
                  <c:v>-41.043700000000001</c:v>
                </c:pt>
                <c:pt idx="2938" formatCode="General">
                  <c:v>-40.032800000000002</c:v>
                </c:pt>
                <c:pt idx="2939" formatCode="General">
                  <c:v>-39.038800000000002</c:v>
                </c:pt>
                <c:pt idx="2940" formatCode="General">
                  <c:v>-38.059899999999999</c:v>
                </c:pt>
                <c:pt idx="2941" formatCode="General">
                  <c:v>-37.095500000000001</c:v>
                </c:pt>
                <c:pt idx="2942" formatCode="General">
                  <c:v>-36.161999999999999</c:v>
                </c:pt>
                <c:pt idx="2943" formatCode="General">
                  <c:v>-35.277200000000001</c:v>
                </c:pt>
                <c:pt idx="2944" formatCode="General">
                  <c:v>-34.456400000000002</c:v>
                </c:pt>
                <c:pt idx="2945" formatCode="General">
                  <c:v>-33.683700000000002</c:v>
                </c:pt>
                <c:pt idx="2946" formatCode="General">
                  <c:v>-32.909599999999998</c:v>
                </c:pt>
                <c:pt idx="2947" formatCode="General">
                  <c:v>-31.983699999999999</c:v>
                </c:pt>
                <c:pt idx="2948" formatCode="General">
                  <c:v>-30.8325</c:v>
                </c:pt>
                <c:pt idx="2949" formatCode="General">
                  <c:v>-29.585899999999999</c:v>
                </c:pt>
                <c:pt idx="2950" formatCode="General">
                  <c:v>-28.3385</c:v>
                </c:pt>
                <c:pt idx="2951" formatCode="General">
                  <c:v>-27.1142</c:v>
                </c:pt>
                <c:pt idx="2952" formatCode="General">
                  <c:v>-25.947900000000001</c:v>
                </c:pt>
                <c:pt idx="2953" formatCode="General">
                  <c:v>-24.892800000000001</c:v>
                </c:pt>
                <c:pt idx="2954" formatCode="General">
                  <c:v>-24.0672</c:v>
                </c:pt>
                <c:pt idx="2955" formatCode="General">
                  <c:v>-23.459800000000001</c:v>
                </c:pt>
                <c:pt idx="2956" formatCode="General">
                  <c:v>-22.830300000000001</c:v>
                </c:pt>
                <c:pt idx="2957" formatCode="General">
                  <c:v>-22.1051</c:v>
                </c:pt>
                <c:pt idx="2958" formatCode="General">
                  <c:v>-21.375</c:v>
                </c:pt>
                <c:pt idx="2959" formatCode="General">
                  <c:v>-20.682500000000001</c:v>
                </c:pt>
                <c:pt idx="2960" formatCode="General">
                  <c:v>-20.0381</c:v>
                </c:pt>
                <c:pt idx="2961" formatCode="General">
                  <c:v>-19.415700000000001</c:v>
                </c:pt>
                <c:pt idx="2962" formatCode="General">
                  <c:v>-18.792999999999999</c:v>
                </c:pt>
                <c:pt idx="2963" formatCode="General">
                  <c:v>-18.165400000000002</c:v>
                </c:pt>
                <c:pt idx="2964" formatCode="General">
                  <c:v>-17.534099999999999</c:v>
                </c:pt>
                <c:pt idx="2965" formatCode="General">
                  <c:v>-16.902999999999999</c:v>
                </c:pt>
                <c:pt idx="2966" formatCode="General">
                  <c:v>-16.27</c:v>
                </c:pt>
                <c:pt idx="2967" formatCode="General">
                  <c:v>-15.632199999999999</c:v>
                </c:pt>
                <c:pt idx="2968" formatCode="General">
                  <c:v>-14.9894</c:v>
                </c:pt>
                <c:pt idx="2969" formatCode="General">
                  <c:v>-14.336399999999999</c:v>
                </c:pt>
                <c:pt idx="2970" formatCode="General">
                  <c:v>-13.6616</c:v>
                </c:pt>
                <c:pt idx="2971" formatCode="General">
                  <c:v>-12.8667</c:v>
                </c:pt>
                <c:pt idx="2972" formatCode="General">
                  <c:v>-11.832599999999999</c:v>
                </c:pt>
                <c:pt idx="2973" formatCode="General">
                  <c:v>-10.631500000000001</c:v>
                </c:pt>
                <c:pt idx="2974" formatCode="General">
                  <c:v>-9.37866</c:v>
                </c:pt>
                <c:pt idx="2975" formatCode="General">
                  <c:v>-8.1245700000000003</c:v>
                </c:pt>
                <c:pt idx="2976" formatCode="General">
                  <c:v>-6.8963099999999997</c:v>
                </c:pt>
                <c:pt idx="2977" formatCode="General">
                  <c:v>-5.6822800000000004</c:v>
                </c:pt>
                <c:pt idx="2978" formatCode="General">
                  <c:v>-4.4899199999999997</c:v>
                </c:pt>
                <c:pt idx="2979" formatCode="General">
                  <c:v>-3.3384800000000001</c:v>
                </c:pt>
                <c:pt idx="2980" formatCode="General">
                  <c:v>-2.2442799999999998</c:v>
                </c:pt>
                <c:pt idx="2981" formatCode="General">
                  <c:v>-1.2168399999999999</c:v>
                </c:pt>
                <c:pt idx="2982" formatCode="General">
                  <c:v>-0.25098999999999999</c:v>
                </c:pt>
                <c:pt idx="2983" formatCode="General">
                  <c:v>0.66690099999999997</c:v>
                </c:pt>
                <c:pt idx="2984" formatCode="General">
                  <c:v>1.55253</c:v>
                </c:pt>
                <c:pt idx="2985" formatCode="General">
                  <c:v>2.41323</c:v>
                </c:pt>
                <c:pt idx="2986" formatCode="General">
                  <c:v>3.2523399999999998</c:v>
                </c:pt>
                <c:pt idx="2987" formatCode="General">
                  <c:v>4.0853599999999997</c:v>
                </c:pt>
                <c:pt idx="2988" formatCode="General">
                  <c:v>4.9336000000000002</c:v>
                </c:pt>
                <c:pt idx="2989" formatCode="General">
                  <c:v>5.8189700000000002</c:v>
                </c:pt>
                <c:pt idx="2990" formatCode="General">
                  <c:v>6.7653100000000004</c:v>
                </c:pt>
                <c:pt idx="2991" formatCode="General">
                  <c:v>7.7901699999999998</c:v>
                </c:pt>
                <c:pt idx="2992" formatCode="General">
                  <c:v>9.0255700000000001</c:v>
                </c:pt>
                <c:pt idx="2993" formatCode="General">
                  <c:v>10.5977</c:v>
                </c:pt>
                <c:pt idx="2994" formatCode="General">
                  <c:v>12.3964</c:v>
                </c:pt>
                <c:pt idx="2995" formatCode="General">
                  <c:v>14.2995</c:v>
                </c:pt>
                <c:pt idx="2996" formatCode="General">
                  <c:v>16.282399999999999</c:v>
                </c:pt>
                <c:pt idx="2997" formatCode="General">
                  <c:v>18.331800000000001</c:v>
                </c:pt>
                <c:pt idx="2998" formatCode="General">
                  <c:v>20.4434</c:v>
                </c:pt>
                <c:pt idx="2999" formatCode="General">
                  <c:v>22.597100000000001</c:v>
                </c:pt>
                <c:pt idx="3000" formatCode="General">
                  <c:v>24.767499999999998</c:v>
                </c:pt>
                <c:pt idx="3001" formatCode="General">
                  <c:v>26.9374</c:v>
                </c:pt>
                <c:pt idx="3002" formatCode="General">
                  <c:v>29.088200000000001</c:v>
                </c:pt>
                <c:pt idx="3003" formatCode="General">
                  <c:v>31.198499999999999</c:v>
                </c:pt>
                <c:pt idx="3004" formatCode="General">
                  <c:v>33.2498</c:v>
                </c:pt>
                <c:pt idx="3005" formatCode="General">
                  <c:v>35.228200000000001</c:v>
                </c:pt>
                <c:pt idx="3006" formatCode="General">
                  <c:v>37.1098</c:v>
                </c:pt>
                <c:pt idx="3007" formatCode="General">
                  <c:v>38.871699999999997</c:v>
                </c:pt>
                <c:pt idx="3008" formatCode="General">
                  <c:v>40.505400000000002</c:v>
                </c:pt>
                <c:pt idx="3009" formatCode="General">
                  <c:v>42.005800000000001</c:v>
                </c:pt>
                <c:pt idx="3010" formatCode="General">
                  <c:v>43.370800000000003</c:v>
                </c:pt>
                <c:pt idx="3011" formatCode="General">
                  <c:v>44.613500000000002</c:v>
                </c:pt>
                <c:pt idx="3012" formatCode="General">
                  <c:v>45.755000000000003</c:v>
                </c:pt>
                <c:pt idx="3013" formatCode="General">
                  <c:v>46.808599999999998</c:v>
                </c:pt>
                <c:pt idx="3014" formatCode="General">
                  <c:v>47.791600000000003</c:v>
                </c:pt>
                <c:pt idx="3015" formatCode="General">
                  <c:v>48.738</c:v>
                </c:pt>
                <c:pt idx="3016" formatCode="General">
                  <c:v>49.609099999999998</c:v>
                </c:pt>
                <c:pt idx="3017" formatCode="General">
                  <c:v>50.283499999999997</c:v>
                </c:pt>
                <c:pt idx="3018" formatCode="General">
                  <c:v>50.747</c:v>
                </c:pt>
                <c:pt idx="3019" formatCode="General">
                  <c:v>51.060699999999997</c:v>
                </c:pt>
                <c:pt idx="3020" formatCode="General">
                  <c:v>51.195</c:v>
                </c:pt>
                <c:pt idx="3021" formatCode="General">
                  <c:v>51.116799999999998</c:v>
                </c:pt>
                <c:pt idx="3022" formatCode="General">
                  <c:v>50.865200000000002</c:v>
                </c:pt>
                <c:pt idx="3023" formatCode="General">
                  <c:v>50.485500000000002</c:v>
                </c:pt>
                <c:pt idx="3024" formatCode="General">
                  <c:v>50.014400000000002</c:v>
                </c:pt>
                <c:pt idx="3025" formatCode="General">
                  <c:v>49.470599999999997</c:v>
                </c:pt>
                <c:pt idx="3026" formatCode="General">
                  <c:v>48.862299999999998</c:v>
                </c:pt>
                <c:pt idx="3027" formatCode="General">
                  <c:v>48.2027</c:v>
                </c:pt>
                <c:pt idx="3028" formatCode="General">
                  <c:v>47.513199999999998</c:v>
                </c:pt>
                <c:pt idx="3029" formatCode="General">
                  <c:v>46.828899999999997</c:v>
                </c:pt>
                <c:pt idx="3030" formatCode="General">
                  <c:v>46.180500000000002</c:v>
                </c:pt>
                <c:pt idx="3031" formatCode="General">
                  <c:v>45.586100000000002</c:v>
                </c:pt>
                <c:pt idx="3032" formatCode="General">
                  <c:v>45.042499999999997</c:v>
                </c:pt>
                <c:pt idx="3033" formatCode="General">
                  <c:v>44.5441</c:v>
                </c:pt>
                <c:pt idx="3034" formatCode="General">
                  <c:v>44.151200000000003</c:v>
                </c:pt>
                <c:pt idx="3035" formatCode="General">
                  <c:v>43.956299999999999</c:v>
                </c:pt>
                <c:pt idx="3036" formatCode="General">
                  <c:v>44.061199999999999</c:v>
                </c:pt>
                <c:pt idx="3037" formatCode="General">
                  <c:v>44.488399999999999</c:v>
                </c:pt>
                <c:pt idx="3038" formatCode="General">
                  <c:v>45.167499999999997</c:v>
                </c:pt>
                <c:pt idx="3039" formatCode="General">
                  <c:v>46.0809</c:v>
                </c:pt>
                <c:pt idx="3040" formatCode="General">
                  <c:v>47.231499999999997</c:v>
                </c:pt>
                <c:pt idx="3041" formatCode="General">
                  <c:v>48.574300000000001</c:v>
                </c:pt>
                <c:pt idx="3042" formatCode="General">
                  <c:v>50.068100000000001</c:v>
                </c:pt>
                <c:pt idx="3043" formatCode="General">
                  <c:v>51.704900000000002</c:v>
                </c:pt>
                <c:pt idx="3044" formatCode="General">
                  <c:v>53.4803</c:v>
                </c:pt>
                <c:pt idx="3045" formatCode="General">
                  <c:v>55.384799999999998</c:v>
                </c:pt>
                <c:pt idx="3046" formatCode="General">
                  <c:v>57.375700000000002</c:v>
                </c:pt>
                <c:pt idx="3047" formatCode="General">
                  <c:v>59.400799999999997</c:v>
                </c:pt>
                <c:pt idx="3048" formatCode="General">
                  <c:v>61.427900000000001</c:v>
                </c:pt>
                <c:pt idx="3049" formatCode="General">
                  <c:v>63.4238</c:v>
                </c:pt>
                <c:pt idx="3050" formatCode="General">
                  <c:v>65.352500000000006</c:v>
                </c:pt>
                <c:pt idx="3051" formatCode="General">
                  <c:v>67.211399999999998</c:v>
                </c:pt>
                <c:pt idx="3052" formatCode="General">
                  <c:v>69.020399999999995</c:v>
                </c:pt>
                <c:pt idx="3053" formatCode="General">
                  <c:v>70.755600000000001</c:v>
                </c:pt>
                <c:pt idx="3054" formatCode="General">
                  <c:v>72.379400000000004</c:v>
                </c:pt>
                <c:pt idx="3055" formatCode="General">
                  <c:v>73.866600000000005</c:v>
                </c:pt>
                <c:pt idx="3056" formatCode="General">
                  <c:v>75.218299999999999</c:v>
                </c:pt>
                <c:pt idx="3057" formatCode="General">
                  <c:v>76.471999999999994</c:v>
                </c:pt>
                <c:pt idx="3058" formatCode="General">
                  <c:v>77.697000000000003</c:v>
                </c:pt>
                <c:pt idx="3059" formatCode="General">
                  <c:v>78.963399999999993</c:v>
                </c:pt>
                <c:pt idx="3060" formatCode="General">
                  <c:v>80.165999999999997</c:v>
                </c:pt>
                <c:pt idx="3061" formatCode="General">
                  <c:v>81.178600000000003</c:v>
                </c:pt>
                <c:pt idx="3062" formatCode="General">
                  <c:v>82.018900000000002</c:v>
                </c:pt>
                <c:pt idx="3063" formatCode="General">
                  <c:v>82.699100000000001</c:v>
                </c:pt>
                <c:pt idx="3064" formatCode="General">
                  <c:v>83.211799999999997</c:v>
                </c:pt>
                <c:pt idx="3065" formatCode="General">
                  <c:v>83.545100000000005</c:v>
                </c:pt>
                <c:pt idx="3066" formatCode="General">
                  <c:v>83.690399999999997</c:v>
                </c:pt>
                <c:pt idx="3067" formatCode="General">
                  <c:v>83.652100000000004</c:v>
                </c:pt>
                <c:pt idx="3068" formatCode="General">
                  <c:v>83.436400000000006</c:v>
                </c:pt>
                <c:pt idx="3069" formatCode="General">
                  <c:v>83.042699999999996</c:v>
                </c:pt>
                <c:pt idx="3070" formatCode="General">
                  <c:v>82.476699999999994</c:v>
                </c:pt>
                <c:pt idx="3071" formatCode="General">
                  <c:v>81.756200000000007</c:v>
                </c:pt>
                <c:pt idx="3072" formatCode="General">
                  <c:v>80.927099999999996</c:v>
                </c:pt>
                <c:pt idx="3073" formatCode="General">
                  <c:v>80.043000000000006</c:v>
                </c:pt>
                <c:pt idx="3074" formatCode="General">
                  <c:v>79.119399999999999</c:v>
                </c:pt>
                <c:pt idx="3075" formatCode="General">
                  <c:v>78.163799999999995</c:v>
                </c:pt>
                <c:pt idx="3076" formatCode="General">
                  <c:v>77.193299999999994</c:v>
                </c:pt>
                <c:pt idx="3077" formatCode="General">
                  <c:v>76.263300000000001</c:v>
                </c:pt>
                <c:pt idx="3078" formatCode="General">
                  <c:v>75.459000000000003</c:v>
                </c:pt>
                <c:pt idx="3079" formatCode="General">
                  <c:v>74.846699999999998</c:v>
                </c:pt>
                <c:pt idx="3080" formatCode="General">
                  <c:v>74.453699999999998</c:v>
                </c:pt>
                <c:pt idx="3081" formatCode="General">
                  <c:v>74.169499999999999</c:v>
                </c:pt>
                <c:pt idx="3082" formatCode="General">
                  <c:v>73.891900000000007</c:v>
                </c:pt>
                <c:pt idx="3083" formatCode="General">
                  <c:v>73.646299999999997</c:v>
                </c:pt>
                <c:pt idx="3084" formatCode="General">
                  <c:v>73.439700000000002</c:v>
                </c:pt>
                <c:pt idx="3085" formatCode="General">
                  <c:v>73.251000000000005</c:v>
                </c:pt>
                <c:pt idx="3086" formatCode="General">
                  <c:v>73.035600000000002</c:v>
                </c:pt>
                <c:pt idx="3087" formatCode="General">
                  <c:v>72.749600000000001</c:v>
                </c:pt>
                <c:pt idx="3088" formatCode="General">
                  <c:v>72.385999999999996</c:v>
                </c:pt>
                <c:pt idx="3089" formatCode="General">
                  <c:v>71.959999999999994</c:v>
                </c:pt>
                <c:pt idx="3090" formatCode="General">
                  <c:v>71.506900000000002</c:v>
                </c:pt>
                <c:pt idx="3091" formatCode="General">
                  <c:v>71.0642</c:v>
                </c:pt>
                <c:pt idx="3092" formatCode="General">
                  <c:v>70.655900000000003</c:v>
                </c:pt>
                <c:pt idx="3093" formatCode="General">
                  <c:v>70.2928</c:v>
                </c:pt>
                <c:pt idx="3094" formatCode="General">
                  <c:v>69.976200000000006</c:v>
                </c:pt>
                <c:pt idx="3095" formatCode="General">
                  <c:v>69.697299999999998</c:v>
                </c:pt>
                <c:pt idx="3096" formatCode="General">
                  <c:v>69.450100000000006</c:v>
                </c:pt>
                <c:pt idx="3097" formatCode="General">
                  <c:v>69.239699999999999</c:v>
                </c:pt>
                <c:pt idx="3098" formatCode="General">
                  <c:v>69.053399999999996</c:v>
                </c:pt>
                <c:pt idx="3099" formatCode="General">
                  <c:v>68.866299999999995</c:v>
                </c:pt>
                <c:pt idx="3100" formatCode="General">
                  <c:v>68.742199999999997</c:v>
                </c:pt>
                <c:pt idx="3101" formatCode="General">
                  <c:v>68.763099999999994</c:v>
                </c:pt>
                <c:pt idx="3102" formatCode="General">
                  <c:v>68.9495</c:v>
                </c:pt>
                <c:pt idx="3103" formatCode="General">
                  <c:v>69.264600000000002</c:v>
                </c:pt>
                <c:pt idx="3104" formatCode="General">
                  <c:v>69.599000000000004</c:v>
                </c:pt>
                <c:pt idx="3105" formatCode="General">
                  <c:v>69.876199999999997</c:v>
                </c:pt>
                <c:pt idx="3106" formatCode="General">
                  <c:v>70.069999999999993</c:v>
                </c:pt>
                <c:pt idx="3107" formatCode="General">
                  <c:v>70.161900000000003</c:v>
                </c:pt>
                <c:pt idx="3108" formatCode="General">
                  <c:v>70.142499999999998</c:v>
                </c:pt>
                <c:pt idx="3109" formatCode="General">
                  <c:v>70.019499999999994</c:v>
                </c:pt>
                <c:pt idx="3110" formatCode="General">
                  <c:v>69.792000000000002</c:v>
                </c:pt>
                <c:pt idx="3111" formatCode="General">
                  <c:v>69.441400000000002</c:v>
                </c:pt>
                <c:pt idx="3112" formatCode="General">
                  <c:v>68.960300000000004</c:v>
                </c:pt>
                <c:pt idx="3113" formatCode="General">
                  <c:v>68.352000000000004</c:v>
                </c:pt>
                <c:pt idx="3114" formatCode="General">
                  <c:v>67.624099999999999</c:v>
                </c:pt>
                <c:pt idx="3115" formatCode="General">
                  <c:v>66.787300000000002</c:v>
                </c:pt>
                <c:pt idx="3116" formatCode="General">
                  <c:v>65.8536</c:v>
                </c:pt>
                <c:pt idx="3117" formatCode="General">
                  <c:v>64.837199999999996</c:v>
                </c:pt>
                <c:pt idx="3118" formatCode="General">
                  <c:v>63.752000000000002</c:v>
                </c:pt>
                <c:pt idx="3119" formatCode="General">
                  <c:v>62.596800000000002</c:v>
                </c:pt>
                <c:pt idx="3120" formatCode="General">
                  <c:v>61.368899999999996</c:v>
                </c:pt>
                <c:pt idx="3121" formatCode="General">
                  <c:v>60.153599999999997</c:v>
                </c:pt>
                <c:pt idx="3122" formatCode="General">
                  <c:v>59.0366</c:v>
                </c:pt>
                <c:pt idx="3123" formatCode="General">
                  <c:v>58.022500000000001</c:v>
                </c:pt>
                <c:pt idx="3124" formatCode="General">
                  <c:v>57.061700000000002</c:v>
                </c:pt>
                <c:pt idx="3125" formatCode="General">
                  <c:v>56.066000000000003</c:v>
                </c:pt>
                <c:pt idx="3126" formatCode="General">
                  <c:v>55.006300000000003</c:v>
                </c:pt>
                <c:pt idx="3127" formatCode="General">
                  <c:v>53.893900000000002</c:v>
                </c:pt>
                <c:pt idx="3128" formatCode="General">
                  <c:v>52.717300000000002</c:v>
                </c:pt>
                <c:pt idx="3129" formatCode="General">
                  <c:v>51.468899999999998</c:v>
                </c:pt>
                <c:pt idx="3130" formatCode="General">
                  <c:v>50.162399999999998</c:v>
                </c:pt>
                <c:pt idx="3131" formatCode="General">
                  <c:v>48.828499999999998</c:v>
                </c:pt>
                <c:pt idx="3132" formatCode="General">
                  <c:v>47.504800000000003</c:v>
                </c:pt>
                <c:pt idx="3133" formatCode="General">
                  <c:v>46.204099999999997</c:v>
                </c:pt>
                <c:pt idx="3134" formatCode="General">
                  <c:v>44.921199999999999</c:v>
                </c:pt>
                <c:pt idx="3135" formatCode="General">
                  <c:v>43.631300000000003</c:v>
                </c:pt>
                <c:pt idx="3136" formatCode="General">
                  <c:v>42.3142</c:v>
                </c:pt>
                <c:pt idx="3137" formatCode="General">
                  <c:v>40.9758</c:v>
                </c:pt>
                <c:pt idx="3138" formatCode="General">
                  <c:v>39.619799999999998</c:v>
                </c:pt>
                <c:pt idx="3139" formatCode="General">
                  <c:v>38.246200000000002</c:v>
                </c:pt>
                <c:pt idx="3140" formatCode="General">
                  <c:v>36.850499999999997</c:v>
                </c:pt>
                <c:pt idx="3141" formatCode="General">
                  <c:v>35.424100000000003</c:v>
                </c:pt>
                <c:pt idx="3142" formatCode="General">
                  <c:v>33.942300000000003</c:v>
                </c:pt>
                <c:pt idx="3143" formatCode="General">
                  <c:v>32.427799999999998</c:v>
                </c:pt>
                <c:pt idx="3144" formatCode="General">
                  <c:v>30.984400000000001</c:v>
                </c:pt>
                <c:pt idx="3145" formatCode="General">
                  <c:v>29.678999999999998</c:v>
                </c:pt>
                <c:pt idx="3146" formatCode="General">
                  <c:v>28.522400000000001</c:v>
                </c:pt>
                <c:pt idx="3147" formatCode="General">
                  <c:v>27.446899999999999</c:v>
                </c:pt>
                <c:pt idx="3148" formatCode="General">
                  <c:v>26.374500000000001</c:v>
                </c:pt>
                <c:pt idx="3149" formatCode="General">
                  <c:v>25.3064</c:v>
                </c:pt>
                <c:pt idx="3150" formatCode="General">
                  <c:v>24.254200000000001</c:v>
                </c:pt>
                <c:pt idx="3151" formatCode="General">
                  <c:v>23.2286</c:v>
                </c:pt>
                <c:pt idx="3152" formatCode="General">
                  <c:v>22.223400000000002</c:v>
                </c:pt>
                <c:pt idx="3153" formatCode="General">
                  <c:v>21.219000000000001</c:v>
                </c:pt>
                <c:pt idx="3154" formatCode="General">
                  <c:v>20.1889</c:v>
                </c:pt>
                <c:pt idx="3155" formatCode="General">
                  <c:v>19.109100000000002</c:v>
                </c:pt>
                <c:pt idx="3156" formatCode="General">
                  <c:v>17.970099999999999</c:v>
                </c:pt>
                <c:pt idx="3157" formatCode="General">
                  <c:v>16.7822</c:v>
                </c:pt>
                <c:pt idx="3158" formatCode="General">
                  <c:v>15.578099999999999</c:v>
                </c:pt>
                <c:pt idx="3159" formatCode="General">
                  <c:v>14.3878</c:v>
                </c:pt>
                <c:pt idx="3160" formatCode="General">
                  <c:v>13.2281</c:v>
                </c:pt>
                <c:pt idx="3161" formatCode="General">
                  <c:v>12.0838</c:v>
                </c:pt>
                <c:pt idx="3162" formatCode="General">
                  <c:v>10.928599999999999</c:v>
                </c:pt>
                <c:pt idx="3163" formatCode="General">
                  <c:v>9.7415599999999998</c:v>
                </c:pt>
                <c:pt idx="3164" formatCode="General">
                  <c:v>8.5113099999999999</c:v>
                </c:pt>
                <c:pt idx="3165" formatCode="General">
                  <c:v>7.2456100000000001</c:v>
                </c:pt>
                <c:pt idx="3166" formatCode="General">
                  <c:v>5.9423700000000004</c:v>
                </c:pt>
                <c:pt idx="3167" formatCode="General">
                  <c:v>4.5987200000000001</c:v>
                </c:pt>
                <c:pt idx="3168" formatCode="General">
                  <c:v>3.29854</c:v>
                </c:pt>
                <c:pt idx="3169" formatCode="General">
                  <c:v>2.1194099999999998</c:v>
                </c:pt>
                <c:pt idx="3170" formatCode="General">
                  <c:v>1.04118</c:v>
                </c:pt>
                <c:pt idx="3171" formatCode="General">
                  <c:v>2.46053E-2</c:v>
                </c:pt>
                <c:pt idx="3172" formatCode="General">
                  <c:v>-0.97108000000000005</c:v>
                </c:pt>
                <c:pt idx="3173" formatCode="General">
                  <c:v>-1.96343</c:v>
                </c:pt>
                <c:pt idx="3174" formatCode="General">
                  <c:v>-2.9525999999999999</c:v>
                </c:pt>
                <c:pt idx="3175" formatCode="General">
                  <c:v>-3.9402499999999998</c:v>
                </c:pt>
                <c:pt idx="3176" formatCode="General">
                  <c:v>-4.9289100000000001</c:v>
                </c:pt>
                <c:pt idx="3177" formatCode="General">
                  <c:v>-5.9233200000000004</c:v>
                </c:pt>
                <c:pt idx="3178" formatCode="General">
                  <c:v>-6.9372800000000003</c:v>
                </c:pt>
                <c:pt idx="3179" formatCode="General">
                  <c:v>-7.9904299999999999</c:v>
                </c:pt>
                <c:pt idx="3180" formatCode="General">
                  <c:v>-9.0903399999999994</c:v>
                </c:pt>
                <c:pt idx="3181" formatCode="General">
                  <c:v>-10.234500000000001</c:v>
                </c:pt>
                <c:pt idx="3182" formatCode="General">
                  <c:v>-11.404</c:v>
                </c:pt>
                <c:pt idx="3183" formatCode="General">
                  <c:v>-12.570600000000001</c:v>
                </c:pt>
                <c:pt idx="3184" formatCode="General">
                  <c:v>-13.7067</c:v>
                </c:pt>
                <c:pt idx="3185" formatCode="General">
                  <c:v>-14.796200000000001</c:v>
                </c:pt>
                <c:pt idx="3186" formatCode="General">
                  <c:v>-15.840299999999999</c:v>
                </c:pt>
                <c:pt idx="3187" formatCode="General">
                  <c:v>-16.826899999999998</c:v>
                </c:pt>
                <c:pt idx="3188" formatCode="General">
                  <c:v>-17.7484</c:v>
                </c:pt>
                <c:pt idx="3189" formatCode="General">
                  <c:v>-18.650300000000001</c:v>
                </c:pt>
                <c:pt idx="3190" formatCode="General">
                  <c:v>-19.540099999999999</c:v>
                </c:pt>
                <c:pt idx="3191" formatCode="General">
                  <c:v>-20.333500000000001</c:v>
                </c:pt>
                <c:pt idx="3192" formatCode="General">
                  <c:v>-21.023099999999999</c:v>
                </c:pt>
                <c:pt idx="3193" formatCode="General">
                  <c:v>-21.6769</c:v>
                </c:pt>
                <c:pt idx="3194" formatCode="General">
                  <c:v>-22.3338</c:v>
                </c:pt>
                <c:pt idx="3195" formatCode="General">
                  <c:v>-23.010999999999999</c:v>
                </c:pt>
                <c:pt idx="3196" formatCode="General">
                  <c:v>-23.699300000000001</c:v>
                </c:pt>
                <c:pt idx="3197" formatCode="General">
                  <c:v>-24.4009</c:v>
                </c:pt>
                <c:pt idx="3198" formatCode="General">
                  <c:v>-25.1447</c:v>
                </c:pt>
                <c:pt idx="3199" formatCode="General">
                  <c:v>-25.947199999999999</c:v>
                </c:pt>
                <c:pt idx="3200" formatCode="General">
                  <c:v>-26.8095</c:v>
                </c:pt>
                <c:pt idx="3201" formatCode="General">
                  <c:v>-27.701599999999999</c:v>
                </c:pt>
                <c:pt idx="3202" formatCode="General">
                  <c:v>-28.5914</c:v>
                </c:pt>
                <c:pt idx="3203" formatCode="General">
                  <c:v>-29.482700000000001</c:v>
                </c:pt>
                <c:pt idx="3204" formatCode="General">
                  <c:v>-30.385100000000001</c:v>
                </c:pt>
                <c:pt idx="3205" formatCode="General">
                  <c:v>-31.308399999999999</c:v>
                </c:pt>
                <c:pt idx="3206" formatCode="General">
                  <c:v>-32.253300000000003</c:v>
                </c:pt>
                <c:pt idx="3207" formatCode="General">
                  <c:v>-33.212800000000001</c:v>
                </c:pt>
                <c:pt idx="3208" formatCode="General">
                  <c:v>-34.198099999999997</c:v>
                </c:pt>
                <c:pt idx="3209" formatCode="General">
                  <c:v>-35.222200000000001</c:v>
                </c:pt>
                <c:pt idx="3210" formatCode="General">
                  <c:v>-36.2834</c:v>
                </c:pt>
                <c:pt idx="3211" formatCode="General">
                  <c:v>-37.374899999999997</c:v>
                </c:pt>
                <c:pt idx="3212" formatCode="General">
                  <c:v>-38.484200000000001</c:v>
                </c:pt>
                <c:pt idx="3213" formatCode="General">
                  <c:v>-39.6175</c:v>
                </c:pt>
                <c:pt idx="3214" formatCode="General">
                  <c:v>-40.785800000000002</c:v>
                </c:pt>
                <c:pt idx="3215" formatCode="General">
                  <c:v>-41.884399999999999</c:v>
                </c:pt>
                <c:pt idx="3216" formatCode="General">
                  <c:v>-42.819200000000002</c:v>
                </c:pt>
                <c:pt idx="3217" formatCode="General">
                  <c:v>-43.633499999999998</c:v>
                </c:pt>
                <c:pt idx="3218" formatCode="General">
                  <c:v>-44.369199999999999</c:v>
                </c:pt>
                <c:pt idx="3219" formatCode="General">
                  <c:v>-45.041400000000003</c:v>
                </c:pt>
                <c:pt idx="3220" formatCode="General">
                  <c:v>-45.766500000000001</c:v>
                </c:pt>
                <c:pt idx="3221" formatCode="General">
                  <c:v>-46.673000000000002</c:v>
                </c:pt>
                <c:pt idx="3222" formatCode="General">
                  <c:v>-47.615900000000003</c:v>
                </c:pt>
                <c:pt idx="3223" formatCode="General">
                  <c:v>-48.428800000000003</c:v>
                </c:pt>
                <c:pt idx="3224" formatCode="General">
                  <c:v>-49.113500000000002</c:v>
                </c:pt>
                <c:pt idx="3225" formatCode="General">
                  <c:v>-49.705599999999997</c:v>
                </c:pt>
                <c:pt idx="3226" formatCode="General">
                  <c:v>-50.259500000000003</c:v>
                </c:pt>
                <c:pt idx="3227" formatCode="General">
                  <c:v>-50.792099999999998</c:v>
                </c:pt>
                <c:pt idx="3228" formatCode="General">
                  <c:v>-51.295699999999997</c:v>
                </c:pt>
                <c:pt idx="3229" formatCode="General">
                  <c:v>-51.756100000000004</c:v>
                </c:pt>
                <c:pt idx="3230" formatCode="General">
                  <c:v>-52.157699999999998</c:v>
                </c:pt>
                <c:pt idx="3231" formatCode="General">
                  <c:v>-52.4908</c:v>
                </c:pt>
                <c:pt idx="3232" formatCode="General">
                  <c:v>-52.763800000000003</c:v>
                </c:pt>
                <c:pt idx="3233" formatCode="General">
                  <c:v>-53.002400000000002</c:v>
                </c:pt>
                <c:pt idx="3234" formatCode="General">
                  <c:v>-53.194800000000001</c:v>
                </c:pt>
                <c:pt idx="3235" formatCode="General">
                  <c:v>-53.316800000000001</c:v>
                </c:pt>
                <c:pt idx="3236" formatCode="General">
                  <c:v>-53.369700000000002</c:v>
                </c:pt>
                <c:pt idx="3237" formatCode="General">
                  <c:v>-53.311500000000002</c:v>
                </c:pt>
                <c:pt idx="3238" formatCode="General">
                  <c:v>-53.030900000000003</c:v>
                </c:pt>
                <c:pt idx="3239" formatCode="General">
                  <c:v>-52.533099999999997</c:v>
                </c:pt>
                <c:pt idx="3240" formatCode="General">
                  <c:v>-51.932699999999997</c:v>
                </c:pt>
                <c:pt idx="3241" formatCode="General">
                  <c:v>-51.308799999999998</c:v>
                </c:pt>
                <c:pt idx="3242" formatCode="General">
                  <c:v>-50.728099999999998</c:v>
                </c:pt>
                <c:pt idx="3243" formatCode="General">
                  <c:v>-50.316600000000001</c:v>
                </c:pt>
                <c:pt idx="3244" formatCode="General">
                  <c:v>-50.108499999999999</c:v>
                </c:pt>
                <c:pt idx="3245" formatCode="General">
                  <c:v>-49.953099999999999</c:v>
                </c:pt>
                <c:pt idx="3246" formatCode="General">
                  <c:v>-49.792200000000001</c:v>
                </c:pt>
                <c:pt idx="3247" formatCode="General">
                  <c:v>-49.670699999999997</c:v>
                </c:pt>
                <c:pt idx="3248" formatCode="General">
                  <c:v>-49.6417</c:v>
                </c:pt>
                <c:pt idx="3249" formatCode="General">
                  <c:v>-49.743600000000001</c:v>
                </c:pt>
                <c:pt idx="3250" formatCode="General">
                  <c:v>-49.962000000000003</c:v>
                </c:pt>
                <c:pt idx="3251" formatCode="General">
                  <c:v>-50.292000000000002</c:v>
                </c:pt>
                <c:pt idx="3252" formatCode="General">
                  <c:v>-50.752000000000002</c:v>
                </c:pt>
                <c:pt idx="3253" formatCode="General">
                  <c:v>-51.323</c:v>
                </c:pt>
                <c:pt idx="3254" formatCode="General">
                  <c:v>-51.9619</c:v>
                </c:pt>
                <c:pt idx="3255" formatCode="General">
                  <c:v>-52.641300000000001</c:v>
                </c:pt>
                <c:pt idx="3256" formatCode="General">
                  <c:v>-53.346600000000002</c:v>
                </c:pt>
                <c:pt idx="3257" formatCode="General">
                  <c:v>-54.0854</c:v>
                </c:pt>
                <c:pt idx="3258" formatCode="General">
                  <c:v>-54.857500000000002</c:v>
                </c:pt>
                <c:pt idx="3259" formatCode="General">
                  <c:v>-55.643900000000002</c:v>
                </c:pt>
                <c:pt idx="3260" formatCode="General">
                  <c:v>-56.434699999999999</c:v>
                </c:pt>
                <c:pt idx="3261" formatCode="General">
                  <c:v>-57.222000000000001</c:v>
                </c:pt>
                <c:pt idx="3262" formatCode="General">
                  <c:v>-57.873600000000003</c:v>
                </c:pt>
                <c:pt idx="3263" formatCode="General">
                  <c:v>-58.273000000000003</c:v>
                </c:pt>
                <c:pt idx="3264" formatCode="General">
                  <c:v>-58.4681</c:v>
                </c:pt>
                <c:pt idx="3265" formatCode="General">
                  <c:v>-58.522199999999998</c:v>
                </c:pt>
                <c:pt idx="3266" formatCode="General">
                  <c:v>-58.478499999999997</c:v>
                </c:pt>
                <c:pt idx="3267" formatCode="General">
                  <c:v>-58.344499999999996</c:v>
                </c:pt>
                <c:pt idx="3268" formatCode="General">
                  <c:v>-58.106099999999998</c:v>
                </c:pt>
                <c:pt idx="3269" formatCode="General">
                  <c:v>-57.769799999999996</c:v>
                </c:pt>
                <c:pt idx="3270" formatCode="General">
                  <c:v>-57.3354</c:v>
                </c:pt>
                <c:pt idx="3271" formatCode="General">
                  <c:v>-56.7742</c:v>
                </c:pt>
                <c:pt idx="3272" formatCode="General">
                  <c:v>-56.065800000000003</c:v>
                </c:pt>
                <c:pt idx="3273" formatCode="General">
                  <c:v>-55.213500000000003</c:v>
                </c:pt>
                <c:pt idx="3274" formatCode="General">
                  <c:v>-54.252400000000002</c:v>
                </c:pt>
                <c:pt idx="3275" formatCode="General">
                  <c:v>-53.230400000000003</c:v>
                </c:pt>
                <c:pt idx="3276" formatCode="General">
                  <c:v>-52.197099999999999</c:v>
                </c:pt>
                <c:pt idx="3277" formatCode="General">
                  <c:v>-51.198399999999999</c:v>
                </c:pt>
                <c:pt idx="3278" formatCode="General">
                  <c:v>-50.2575</c:v>
                </c:pt>
                <c:pt idx="3279" formatCode="General">
                  <c:v>-49.411999999999999</c:v>
                </c:pt>
                <c:pt idx="3280" formatCode="General">
                  <c:v>-48.706600000000002</c:v>
                </c:pt>
                <c:pt idx="3281" formatCode="General">
                  <c:v>-48.070099999999996</c:v>
                </c:pt>
                <c:pt idx="3282" formatCode="General">
                  <c:v>-47.408900000000003</c:v>
                </c:pt>
                <c:pt idx="3283" formatCode="General">
                  <c:v>-46.781500000000001</c:v>
                </c:pt>
                <c:pt idx="3284" formatCode="General">
                  <c:v>-46.2652</c:v>
                </c:pt>
                <c:pt idx="3285" formatCode="General">
                  <c:v>-45.896099999999997</c:v>
                </c:pt>
                <c:pt idx="3286" formatCode="General">
                  <c:v>-45.703800000000001</c:v>
                </c:pt>
                <c:pt idx="3287" formatCode="General">
                  <c:v>-45.700699999999998</c:v>
                </c:pt>
                <c:pt idx="3288" formatCode="General">
                  <c:v>-45.878100000000003</c:v>
                </c:pt>
                <c:pt idx="3289" formatCode="General">
                  <c:v>-46.217799999999997</c:v>
                </c:pt>
                <c:pt idx="3290" formatCode="General">
                  <c:v>-46.705500000000001</c:v>
                </c:pt>
                <c:pt idx="3291" formatCode="General">
                  <c:v>-47.316699999999997</c:v>
                </c:pt>
                <c:pt idx="3292" formatCode="General">
                  <c:v>-48.014899999999997</c:v>
                </c:pt>
                <c:pt idx="3293" formatCode="General">
                  <c:v>-48.759500000000003</c:v>
                </c:pt>
                <c:pt idx="3294" formatCode="General">
                  <c:v>-49.515599999999999</c:v>
                </c:pt>
                <c:pt idx="3295" formatCode="General">
                  <c:v>-50.273400000000002</c:v>
                </c:pt>
                <c:pt idx="3296" formatCode="General">
                  <c:v>-51.029899999999998</c:v>
                </c:pt>
                <c:pt idx="3297" formatCode="General">
                  <c:v>-51.766199999999998</c:v>
                </c:pt>
                <c:pt idx="3298" formatCode="General">
                  <c:v>-52.460500000000003</c:v>
                </c:pt>
                <c:pt idx="3299" formatCode="General">
                  <c:v>-53.090699999999998</c:v>
                </c:pt>
                <c:pt idx="3300" formatCode="General">
                  <c:v>-53.634</c:v>
                </c:pt>
                <c:pt idx="3301" formatCode="General">
                  <c:v>-54.0715</c:v>
                </c:pt>
                <c:pt idx="3302" formatCode="General">
                  <c:v>-54.401200000000003</c:v>
                </c:pt>
                <c:pt idx="3303" formatCode="General">
                  <c:v>-54.634999999999998</c:v>
                </c:pt>
                <c:pt idx="3304" formatCode="General">
                  <c:v>-54.8065</c:v>
                </c:pt>
                <c:pt idx="3305" formatCode="General">
                  <c:v>-54.880699999999997</c:v>
                </c:pt>
                <c:pt idx="3306" formatCode="General">
                  <c:v>-54.732399999999998</c:v>
                </c:pt>
                <c:pt idx="3307" formatCode="General">
                  <c:v>-54.367199999999997</c:v>
                </c:pt>
                <c:pt idx="3308" formatCode="General">
                  <c:v>-53.880200000000002</c:v>
                </c:pt>
                <c:pt idx="3309" formatCode="General">
                  <c:v>-53.331800000000001</c:v>
                </c:pt>
                <c:pt idx="3310" formatCode="General">
                  <c:v>-52.760800000000003</c:v>
                </c:pt>
                <c:pt idx="3311" formatCode="General">
                  <c:v>-52.169899999999998</c:v>
                </c:pt>
                <c:pt idx="3312" formatCode="General">
                  <c:v>-51.558999999999997</c:v>
                </c:pt>
                <c:pt idx="3313" formatCode="General">
                  <c:v>-50.932600000000001</c:v>
                </c:pt>
                <c:pt idx="3314" formatCode="General">
                  <c:v>-50.301900000000003</c:v>
                </c:pt>
                <c:pt idx="3315" formatCode="General">
                  <c:v>-49.682400000000001</c:v>
                </c:pt>
                <c:pt idx="3316" formatCode="General">
                  <c:v>-49.0886</c:v>
                </c:pt>
                <c:pt idx="3317" formatCode="General">
                  <c:v>-48.524700000000003</c:v>
                </c:pt>
                <c:pt idx="3318" formatCode="General">
                  <c:v>-47.972200000000001</c:v>
                </c:pt>
                <c:pt idx="3319" formatCode="General">
                  <c:v>-47.420200000000001</c:v>
                </c:pt>
                <c:pt idx="3320" formatCode="General">
                  <c:v>-46.874499999999998</c:v>
                </c:pt>
                <c:pt idx="3321" formatCode="General">
                  <c:v>-46.342599999999997</c:v>
                </c:pt>
                <c:pt idx="3322" formatCode="General">
                  <c:v>-45.833300000000001</c:v>
                </c:pt>
                <c:pt idx="3323" formatCode="General">
                  <c:v>-45.372900000000001</c:v>
                </c:pt>
                <c:pt idx="3324" formatCode="General">
                  <c:v>-44.9465</c:v>
                </c:pt>
                <c:pt idx="3325" formatCode="General">
                  <c:v>-44.442999999999998</c:v>
                </c:pt>
                <c:pt idx="3326" formatCode="General">
                  <c:v>-43.9039</c:v>
                </c:pt>
                <c:pt idx="3327" formatCode="General">
                  <c:v>-43.523299999999999</c:v>
                </c:pt>
                <c:pt idx="3328" formatCode="General">
                  <c:v>-43.218400000000003</c:v>
                </c:pt>
                <c:pt idx="3329" formatCode="General">
                  <c:v>-42.804600000000001</c:v>
                </c:pt>
                <c:pt idx="3330" formatCode="General">
                  <c:v>-42.324399999999997</c:v>
                </c:pt>
                <c:pt idx="3331" formatCode="General">
                  <c:v>-41.840899999999998</c:v>
                </c:pt>
                <c:pt idx="3332" formatCode="General">
                  <c:v>-41.3489</c:v>
                </c:pt>
                <c:pt idx="3333" formatCode="General">
                  <c:v>-40.833399999999997</c:v>
                </c:pt>
                <c:pt idx="3334" formatCode="General">
                  <c:v>-40.274999999999999</c:v>
                </c:pt>
                <c:pt idx="3335" formatCode="General">
                  <c:v>-39.691299999999998</c:v>
                </c:pt>
                <c:pt idx="3336" formatCode="General">
                  <c:v>-39.110900000000001</c:v>
                </c:pt>
                <c:pt idx="3337" formatCode="General">
                  <c:v>-38.539099999999998</c:v>
                </c:pt>
                <c:pt idx="3338" formatCode="General">
                  <c:v>-37.985799999999998</c:v>
                </c:pt>
                <c:pt idx="3339" formatCode="General">
                  <c:v>-37.4709</c:v>
                </c:pt>
                <c:pt idx="3340" formatCode="General">
                  <c:v>-36.988100000000003</c:v>
                </c:pt>
                <c:pt idx="3341" formatCode="General">
                  <c:v>-36.509599999999999</c:v>
                </c:pt>
                <c:pt idx="3342" formatCode="General">
                  <c:v>-36.0139</c:v>
                </c:pt>
                <c:pt idx="3343" formatCode="General">
                  <c:v>-35.483699999999999</c:v>
                </c:pt>
                <c:pt idx="3344" formatCode="General">
                  <c:v>-34.900500000000001</c:v>
                </c:pt>
                <c:pt idx="3345" formatCode="General">
                  <c:v>-34.270099999999999</c:v>
                </c:pt>
                <c:pt idx="3346" formatCode="General">
                  <c:v>-33.6357</c:v>
                </c:pt>
                <c:pt idx="3347" formatCode="General">
                  <c:v>-32.929600000000001</c:v>
                </c:pt>
                <c:pt idx="3348" formatCode="General">
                  <c:v>-32.0197</c:v>
                </c:pt>
                <c:pt idx="3349" formatCode="General">
                  <c:v>-30.947299999999998</c:v>
                </c:pt>
                <c:pt idx="3350" formatCode="General">
                  <c:v>-29.8033</c:v>
                </c:pt>
                <c:pt idx="3351" formatCode="General">
                  <c:v>-28.6129</c:v>
                </c:pt>
                <c:pt idx="3352" formatCode="General">
                  <c:v>-27.401</c:v>
                </c:pt>
                <c:pt idx="3353" formatCode="General">
                  <c:v>-26.186499999999999</c:v>
                </c:pt>
                <c:pt idx="3354" formatCode="General">
                  <c:v>-24.988099999999999</c:v>
                </c:pt>
                <c:pt idx="3355" formatCode="General">
                  <c:v>-23.820599999999999</c:v>
                </c:pt>
                <c:pt idx="3356" formatCode="General">
                  <c:v>-22.686699999999998</c:v>
                </c:pt>
                <c:pt idx="3357" formatCode="General">
                  <c:v>-21.582899999999999</c:v>
                </c:pt>
                <c:pt idx="3358" formatCode="General">
                  <c:v>-20.503799999999998</c:v>
                </c:pt>
                <c:pt idx="3359" formatCode="General">
                  <c:v>-19.452400000000001</c:v>
                </c:pt>
                <c:pt idx="3360" formatCode="General">
                  <c:v>-18.444400000000002</c:v>
                </c:pt>
                <c:pt idx="3361" formatCode="General">
                  <c:v>-17.497499999999999</c:v>
                </c:pt>
                <c:pt idx="3362" formatCode="General">
                  <c:v>-16.6252</c:v>
                </c:pt>
                <c:pt idx="3363" formatCode="General">
                  <c:v>-15.815300000000001</c:v>
                </c:pt>
                <c:pt idx="3364" formatCode="General">
                  <c:v>-15.054500000000001</c:v>
                </c:pt>
                <c:pt idx="3365" formatCode="General">
                  <c:v>-14.3485</c:v>
                </c:pt>
                <c:pt idx="3366" formatCode="General">
                  <c:v>-13.713200000000001</c:v>
                </c:pt>
                <c:pt idx="3367" formatCode="General">
                  <c:v>-13.1686</c:v>
                </c:pt>
                <c:pt idx="3368" formatCode="General">
                  <c:v>-12.6296</c:v>
                </c:pt>
                <c:pt idx="3369" formatCode="General">
                  <c:v>-11.983000000000001</c:v>
                </c:pt>
                <c:pt idx="3370" formatCode="General">
                  <c:v>-11.2737</c:v>
                </c:pt>
                <c:pt idx="3371" formatCode="General">
                  <c:v>-10.5671</c:v>
                </c:pt>
                <c:pt idx="3372" formatCode="General">
                  <c:v>-9.86585</c:v>
                </c:pt>
                <c:pt idx="3373" formatCode="General">
                  <c:v>-9.1633700000000005</c:v>
                </c:pt>
                <c:pt idx="3374" formatCode="General">
                  <c:v>-8.4451400000000003</c:v>
                </c:pt>
                <c:pt idx="3375" formatCode="General">
                  <c:v>-7.6893399999999996</c:v>
                </c:pt>
                <c:pt idx="3376" formatCode="General">
                  <c:v>-6.8784999999999998</c:v>
                </c:pt>
                <c:pt idx="3377" formatCode="General">
                  <c:v>-6.0226699999999997</c:v>
                </c:pt>
                <c:pt idx="3378" formatCode="General">
                  <c:v>-5.13131</c:v>
                </c:pt>
                <c:pt idx="3379" formatCode="General">
                  <c:v>-4.1976399999999998</c:v>
                </c:pt>
                <c:pt idx="3380" formatCode="General">
                  <c:v>-3.2376100000000001</c:v>
                </c:pt>
                <c:pt idx="3381" formatCode="General">
                  <c:v>-2.2845499999999999</c:v>
                </c:pt>
                <c:pt idx="3382" formatCode="General">
                  <c:v>-1.35223</c:v>
                </c:pt>
                <c:pt idx="3383" formatCode="General">
                  <c:v>-0.442969</c:v>
                </c:pt>
                <c:pt idx="3384" formatCode="General">
                  <c:v>0.44206400000000001</c:v>
                </c:pt>
                <c:pt idx="3385" formatCode="General">
                  <c:v>1.3017300000000001</c:v>
                </c:pt>
                <c:pt idx="3386" formatCode="General">
                  <c:v>2.1331500000000001</c:v>
                </c:pt>
                <c:pt idx="3387" formatCode="General">
                  <c:v>2.9313600000000002</c:v>
                </c:pt>
                <c:pt idx="3388" formatCode="General">
                  <c:v>3.6909299999999998</c:v>
                </c:pt>
                <c:pt idx="3389" formatCode="General">
                  <c:v>4.4072100000000001</c:v>
                </c:pt>
                <c:pt idx="3390" formatCode="General">
                  <c:v>5.10785</c:v>
                </c:pt>
                <c:pt idx="3391" formatCode="General">
                  <c:v>5.9524999999999997</c:v>
                </c:pt>
                <c:pt idx="3392" formatCode="General">
                  <c:v>7.0286999999999997</c:v>
                </c:pt>
                <c:pt idx="3393" formatCode="General">
                  <c:v>8.2369800000000009</c:v>
                </c:pt>
                <c:pt idx="3394" formatCode="General">
                  <c:v>9.5026299999999999</c:v>
                </c:pt>
                <c:pt idx="3395" formatCode="General">
                  <c:v>10.798400000000001</c:v>
                </c:pt>
                <c:pt idx="3396" formatCode="General">
                  <c:v>12.117800000000001</c:v>
                </c:pt>
                <c:pt idx="3397" formatCode="General">
                  <c:v>13.458</c:v>
                </c:pt>
                <c:pt idx="3398" formatCode="General">
                  <c:v>14.8002</c:v>
                </c:pt>
                <c:pt idx="3399" formatCode="General">
                  <c:v>16.1311</c:v>
                </c:pt>
                <c:pt idx="3400" formatCode="General">
                  <c:v>17.45</c:v>
                </c:pt>
                <c:pt idx="3401" formatCode="General">
                  <c:v>18.749600000000001</c:v>
                </c:pt>
                <c:pt idx="3402" formatCode="General">
                  <c:v>20.017199999999999</c:v>
                </c:pt>
                <c:pt idx="3403" formatCode="General">
                  <c:v>21.242999999999999</c:v>
                </c:pt>
                <c:pt idx="3404" formatCode="General">
                  <c:v>22.422499999999999</c:v>
                </c:pt>
                <c:pt idx="3405" formatCode="General">
                  <c:v>23.561800000000002</c:v>
                </c:pt>
                <c:pt idx="3406" formatCode="General">
                  <c:v>24.655999999999999</c:v>
                </c:pt>
                <c:pt idx="3407" formatCode="General">
                  <c:v>25.683700000000002</c:v>
                </c:pt>
                <c:pt idx="3408" formatCode="General">
                  <c:v>26.614599999999999</c:v>
                </c:pt>
                <c:pt idx="3409" formatCode="General">
                  <c:v>27.4222</c:v>
                </c:pt>
                <c:pt idx="3410" formatCode="General">
                  <c:v>28.0901</c:v>
                </c:pt>
                <c:pt idx="3411" formatCode="General">
                  <c:v>28.648700000000002</c:v>
                </c:pt>
                <c:pt idx="3412" formatCode="General">
                  <c:v>29.232700000000001</c:v>
                </c:pt>
                <c:pt idx="3413" formatCode="General">
                  <c:v>29.897400000000001</c:v>
                </c:pt>
                <c:pt idx="3414" formatCode="General">
                  <c:v>30.569800000000001</c:v>
                </c:pt>
                <c:pt idx="3415" formatCode="General">
                  <c:v>31.185600000000001</c:v>
                </c:pt>
                <c:pt idx="3416" formatCode="General">
                  <c:v>31.706499999999998</c:v>
                </c:pt>
                <c:pt idx="3417" formatCode="General">
                  <c:v>32.136899999999997</c:v>
                </c:pt>
                <c:pt idx="3418" formatCode="General">
                  <c:v>32.487000000000002</c:v>
                </c:pt>
                <c:pt idx="3419" formatCode="General">
                  <c:v>32.751600000000003</c:v>
                </c:pt>
                <c:pt idx="3420" formatCode="General">
                  <c:v>32.937199999999997</c:v>
                </c:pt>
                <c:pt idx="3421" formatCode="General">
                  <c:v>33.062899999999999</c:v>
                </c:pt>
                <c:pt idx="3422" formatCode="General">
                  <c:v>33.146299999999997</c:v>
                </c:pt>
                <c:pt idx="3423" formatCode="General">
                  <c:v>33.198799999999999</c:v>
                </c:pt>
                <c:pt idx="3424" formatCode="General">
                  <c:v>33.205599999999997</c:v>
                </c:pt>
                <c:pt idx="3425" formatCode="General">
                  <c:v>33.152299999999997</c:v>
                </c:pt>
                <c:pt idx="3426" formatCode="General">
                  <c:v>33.0458</c:v>
                </c:pt>
                <c:pt idx="3427" formatCode="General">
                  <c:v>32.909700000000001</c:v>
                </c:pt>
                <c:pt idx="3428" formatCode="General">
                  <c:v>32.777999999999999</c:v>
                </c:pt>
                <c:pt idx="3429" formatCode="General">
                  <c:v>32.665399999999998</c:v>
                </c:pt>
                <c:pt idx="3430" formatCode="General">
                  <c:v>32.574800000000003</c:v>
                </c:pt>
                <c:pt idx="3431" formatCode="General">
                  <c:v>32.505899999999997</c:v>
                </c:pt>
                <c:pt idx="3432" formatCode="General">
                  <c:v>32.456000000000003</c:v>
                </c:pt>
                <c:pt idx="3433" formatCode="General">
                  <c:v>32.4221</c:v>
                </c:pt>
                <c:pt idx="3434" formatCode="General">
                  <c:v>32.515000000000001</c:v>
                </c:pt>
                <c:pt idx="3435" formatCode="General">
                  <c:v>32.908200000000001</c:v>
                </c:pt>
                <c:pt idx="3436" formatCode="General">
                  <c:v>33.551900000000003</c:v>
                </c:pt>
                <c:pt idx="3437" formatCode="General">
                  <c:v>34.316299999999998</c:v>
                </c:pt>
                <c:pt idx="3438" formatCode="General">
                  <c:v>35.154400000000003</c:v>
                </c:pt>
                <c:pt idx="3439" formatCode="General">
                  <c:v>36.026000000000003</c:v>
                </c:pt>
                <c:pt idx="3440" formatCode="General">
                  <c:v>36.906199999999998</c:v>
                </c:pt>
                <c:pt idx="3441" formatCode="General">
                  <c:v>37.791899999999998</c:v>
                </c:pt>
                <c:pt idx="3442" formatCode="General">
                  <c:v>38.694299999999998</c:v>
                </c:pt>
                <c:pt idx="3443" formatCode="General">
                  <c:v>39.6126</c:v>
                </c:pt>
                <c:pt idx="3444" formatCode="General">
                  <c:v>40.5471</c:v>
                </c:pt>
                <c:pt idx="3445" formatCode="General">
                  <c:v>41.520699999999998</c:v>
                </c:pt>
                <c:pt idx="3446" formatCode="General">
                  <c:v>42.537500000000001</c:v>
                </c:pt>
                <c:pt idx="3447" formatCode="General">
                  <c:v>43.563499999999998</c:v>
                </c:pt>
                <c:pt idx="3448" formatCode="General">
                  <c:v>44.5413</c:v>
                </c:pt>
                <c:pt idx="3449" formatCode="General">
                  <c:v>45.412399999999998</c:v>
                </c:pt>
                <c:pt idx="3450" formatCode="General">
                  <c:v>46.145299999999999</c:v>
                </c:pt>
                <c:pt idx="3451" formatCode="General">
                  <c:v>46.725700000000003</c:v>
                </c:pt>
                <c:pt idx="3452" formatCode="General">
                  <c:v>47.160400000000003</c:v>
                </c:pt>
                <c:pt idx="3453" formatCode="General">
                  <c:v>47.449100000000001</c:v>
                </c:pt>
                <c:pt idx="3454" formatCode="General">
                  <c:v>47.577399999999997</c:v>
                </c:pt>
                <c:pt idx="3455" formatCode="General">
                  <c:v>47.639200000000002</c:v>
                </c:pt>
                <c:pt idx="3456" formatCode="General">
                  <c:v>47.771000000000001</c:v>
                </c:pt>
                <c:pt idx="3457" formatCode="General">
                  <c:v>47.923400000000001</c:v>
                </c:pt>
                <c:pt idx="3458" formatCode="General">
                  <c:v>48.006999999999998</c:v>
                </c:pt>
                <c:pt idx="3459" formatCode="General">
                  <c:v>48.005499999999998</c:v>
                </c:pt>
                <c:pt idx="3460" formatCode="General">
                  <c:v>47.923900000000003</c:v>
                </c:pt>
                <c:pt idx="3461" formatCode="General">
                  <c:v>47.794899999999998</c:v>
                </c:pt>
                <c:pt idx="3462" formatCode="General">
                  <c:v>47.630299999999998</c:v>
                </c:pt>
                <c:pt idx="3463" formatCode="General">
                  <c:v>47.429000000000002</c:v>
                </c:pt>
                <c:pt idx="3464" formatCode="General">
                  <c:v>47.217100000000002</c:v>
                </c:pt>
                <c:pt idx="3465" formatCode="General">
                  <c:v>47.023499999999999</c:v>
                </c:pt>
                <c:pt idx="3466" formatCode="General">
                  <c:v>46.860900000000001</c:v>
                </c:pt>
                <c:pt idx="3467" formatCode="General">
                  <c:v>46.743699999999997</c:v>
                </c:pt>
                <c:pt idx="3468" formatCode="General">
                  <c:v>46.685699999999997</c:v>
                </c:pt>
                <c:pt idx="3469" formatCode="General">
                  <c:v>46.685400000000001</c:v>
                </c:pt>
                <c:pt idx="3470" formatCode="General">
                  <c:v>46.731999999999999</c:v>
                </c:pt>
                <c:pt idx="3471" formatCode="General">
                  <c:v>46.804000000000002</c:v>
                </c:pt>
                <c:pt idx="3472" formatCode="General">
                  <c:v>46.882800000000003</c:v>
                </c:pt>
                <c:pt idx="3473" formatCode="General">
                  <c:v>46.967500000000001</c:v>
                </c:pt>
                <c:pt idx="3474" formatCode="General">
                  <c:v>47.063899999999997</c:v>
                </c:pt>
                <c:pt idx="3475" formatCode="General">
                  <c:v>47.180599999999998</c:v>
                </c:pt>
                <c:pt idx="3476" formatCode="General">
                  <c:v>47.320999999999998</c:v>
                </c:pt>
                <c:pt idx="3477" formatCode="General">
                  <c:v>47.499000000000002</c:v>
                </c:pt>
                <c:pt idx="3478" formatCode="General">
                  <c:v>47.811900000000001</c:v>
                </c:pt>
                <c:pt idx="3479" formatCode="General">
                  <c:v>48.311100000000003</c:v>
                </c:pt>
                <c:pt idx="3480" formatCode="General">
                  <c:v>48.906700000000001</c:v>
                </c:pt>
                <c:pt idx="3481" formatCode="General">
                  <c:v>49.52</c:v>
                </c:pt>
                <c:pt idx="3482" formatCode="General">
                  <c:v>50.114600000000003</c:v>
                </c:pt>
                <c:pt idx="3483" formatCode="General">
                  <c:v>50.657600000000002</c:v>
                </c:pt>
                <c:pt idx="3484" formatCode="General">
                  <c:v>51.122599999999998</c:v>
                </c:pt>
                <c:pt idx="3485" formatCode="General">
                  <c:v>51.4925</c:v>
                </c:pt>
                <c:pt idx="3486" formatCode="General">
                  <c:v>51.765500000000003</c:v>
                </c:pt>
                <c:pt idx="3487" formatCode="General">
                  <c:v>51.961199999999998</c:v>
                </c:pt>
                <c:pt idx="3488" formatCode="General">
                  <c:v>52.095799999999997</c:v>
                </c:pt>
                <c:pt idx="3489" formatCode="General">
                  <c:v>52.176299999999998</c:v>
                </c:pt>
                <c:pt idx="3490" formatCode="General">
                  <c:v>52.192599999999999</c:v>
                </c:pt>
                <c:pt idx="3491" formatCode="General">
                  <c:v>52.1295</c:v>
                </c:pt>
                <c:pt idx="3492" formatCode="General">
                  <c:v>51.974600000000002</c:v>
                </c:pt>
                <c:pt idx="3493" formatCode="General">
                  <c:v>51.7286</c:v>
                </c:pt>
                <c:pt idx="3494" formatCode="General">
                  <c:v>51.414999999999999</c:v>
                </c:pt>
                <c:pt idx="3495" formatCode="General">
                  <c:v>51.055100000000003</c:v>
                </c:pt>
                <c:pt idx="3496" formatCode="General">
                  <c:v>50.662700000000001</c:v>
                </c:pt>
                <c:pt idx="3497" formatCode="General">
                  <c:v>50.21</c:v>
                </c:pt>
                <c:pt idx="3498" formatCode="General">
                  <c:v>49.697899999999997</c:v>
                </c:pt>
                <c:pt idx="3499" formatCode="General">
                  <c:v>49.262500000000003</c:v>
                </c:pt>
                <c:pt idx="3500" formatCode="General">
                  <c:v>48.985900000000001</c:v>
                </c:pt>
                <c:pt idx="3501" formatCode="General">
                  <c:v>48.824100000000001</c:v>
                </c:pt>
                <c:pt idx="3502" formatCode="General">
                  <c:v>48.629800000000003</c:v>
                </c:pt>
                <c:pt idx="3503" formatCode="General">
                  <c:v>48.241900000000001</c:v>
                </c:pt>
                <c:pt idx="3504" formatCode="General">
                  <c:v>47.8033</c:v>
                </c:pt>
                <c:pt idx="3505" formatCode="General">
                  <c:v>47.492400000000004</c:v>
                </c:pt>
                <c:pt idx="3506" formatCode="General">
                  <c:v>47.286000000000001</c:v>
                </c:pt>
                <c:pt idx="3507" formatCode="General">
                  <c:v>47.155299999999997</c:v>
                </c:pt>
                <c:pt idx="3508" formatCode="General">
                  <c:v>47.084000000000003</c:v>
                </c:pt>
                <c:pt idx="3509" formatCode="General">
                  <c:v>47.089100000000002</c:v>
                </c:pt>
                <c:pt idx="3510" formatCode="General">
                  <c:v>47.201700000000002</c:v>
                </c:pt>
                <c:pt idx="3511" formatCode="General">
                  <c:v>47.432000000000002</c:v>
                </c:pt>
                <c:pt idx="3512" formatCode="General">
                  <c:v>47.766100000000002</c:v>
                </c:pt>
                <c:pt idx="3513" formatCode="General">
                  <c:v>48.148200000000003</c:v>
                </c:pt>
                <c:pt idx="3514" formatCode="General">
                  <c:v>48.521599999999999</c:v>
                </c:pt>
                <c:pt idx="3515" formatCode="General">
                  <c:v>48.851900000000001</c:v>
                </c:pt>
                <c:pt idx="3516" formatCode="General">
                  <c:v>49.114400000000003</c:v>
                </c:pt>
                <c:pt idx="3517" formatCode="General">
                  <c:v>49.305900000000001</c:v>
                </c:pt>
                <c:pt idx="3518" formatCode="General">
                  <c:v>49.536499999999997</c:v>
                </c:pt>
                <c:pt idx="3519" formatCode="General">
                  <c:v>49.886800000000001</c:v>
                </c:pt>
                <c:pt idx="3520" formatCode="General">
                  <c:v>50.284300000000002</c:v>
                </c:pt>
                <c:pt idx="3521" formatCode="General">
                  <c:v>50.651000000000003</c:v>
                </c:pt>
                <c:pt idx="3522" formatCode="General">
                  <c:v>50.936100000000003</c:v>
                </c:pt>
                <c:pt idx="3523" formatCode="General">
                  <c:v>51.116100000000003</c:v>
                </c:pt>
                <c:pt idx="3524" formatCode="General">
                  <c:v>51.185400000000001</c:v>
                </c:pt>
                <c:pt idx="3525" formatCode="General">
                  <c:v>51.134500000000003</c:v>
                </c:pt>
                <c:pt idx="3526" formatCode="General">
                  <c:v>50.954000000000001</c:v>
                </c:pt>
                <c:pt idx="3527" formatCode="General">
                  <c:v>50.637500000000003</c:v>
                </c:pt>
                <c:pt idx="3528" formatCode="General">
                  <c:v>50.178699999999999</c:v>
                </c:pt>
                <c:pt idx="3529" formatCode="General">
                  <c:v>49.574800000000003</c:v>
                </c:pt>
                <c:pt idx="3530" formatCode="General">
                  <c:v>48.810099999999998</c:v>
                </c:pt>
                <c:pt idx="3531" formatCode="General">
                  <c:v>47.874899999999997</c:v>
                </c:pt>
                <c:pt idx="3532" formatCode="General">
                  <c:v>46.801699999999997</c:v>
                </c:pt>
                <c:pt idx="3533" formatCode="General">
                  <c:v>45.622599999999998</c:v>
                </c:pt>
                <c:pt idx="3534" formatCode="General">
                  <c:v>44.348399999999998</c:v>
                </c:pt>
                <c:pt idx="3535" formatCode="General">
                  <c:v>42.989199999999997</c:v>
                </c:pt>
                <c:pt idx="3536" formatCode="General">
                  <c:v>41.557000000000002</c:v>
                </c:pt>
                <c:pt idx="3537" formatCode="General">
                  <c:v>40.052999999999997</c:v>
                </c:pt>
                <c:pt idx="3538" formatCode="General">
                  <c:v>38.497199999999999</c:v>
                </c:pt>
                <c:pt idx="3539" formatCode="General">
                  <c:v>36.997300000000003</c:v>
                </c:pt>
                <c:pt idx="3540" formatCode="General">
                  <c:v>35.629300000000001</c:v>
                </c:pt>
                <c:pt idx="3541" formatCode="General">
                  <c:v>34.375100000000003</c:v>
                </c:pt>
                <c:pt idx="3542" formatCode="General">
                  <c:v>33.194600000000001</c:v>
                </c:pt>
                <c:pt idx="3543" formatCode="General">
                  <c:v>32.047800000000002</c:v>
                </c:pt>
                <c:pt idx="3544" formatCode="General">
                  <c:v>30.916899999999998</c:v>
                </c:pt>
                <c:pt idx="3545" formatCode="General">
                  <c:v>29.7974</c:v>
                </c:pt>
                <c:pt idx="3546" formatCode="General">
                  <c:v>28.696200000000001</c:v>
                </c:pt>
                <c:pt idx="3547" formatCode="General">
                  <c:v>27.6234</c:v>
                </c:pt>
                <c:pt idx="3548" formatCode="General">
                  <c:v>26.586300000000001</c:v>
                </c:pt>
                <c:pt idx="3549" formatCode="General">
                  <c:v>25.5747</c:v>
                </c:pt>
                <c:pt idx="3550" formatCode="General">
                  <c:v>24.568899999999999</c:v>
                </c:pt>
                <c:pt idx="3551" formatCode="General">
                  <c:v>23.5685</c:v>
                </c:pt>
                <c:pt idx="3552" formatCode="General">
                  <c:v>22.581700000000001</c:v>
                </c:pt>
                <c:pt idx="3553" formatCode="General">
                  <c:v>21.618600000000001</c:v>
                </c:pt>
                <c:pt idx="3554" formatCode="General">
                  <c:v>20.689499999999999</c:v>
                </c:pt>
                <c:pt idx="3555" formatCode="General">
                  <c:v>19.797799999999999</c:v>
                </c:pt>
                <c:pt idx="3556" formatCode="General">
                  <c:v>18.9543</c:v>
                </c:pt>
                <c:pt idx="3557" formatCode="General">
                  <c:v>18.167400000000001</c:v>
                </c:pt>
                <c:pt idx="3558" formatCode="General">
                  <c:v>17.386199999999999</c:v>
                </c:pt>
                <c:pt idx="3559" formatCode="General">
                  <c:v>16.595099999999999</c:v>
                </c:pt>
                <c:pt idx="3560" formatCode="General">
                  <c:v>15.9114</c:v>
                </c:pt>
                <c:pt idx="3561" formatCode="General">
                  <c:v>15.3864</c:v>
                </c:pt>
                <c:pt idx="3562" formatCode="General">
                  <c:v>14.9605</c:v>
                </c:pt>
                <c:pt idx="3563" formatCode="General">
                  <c:v>14.562200000000001</c:v>
                </c:pt>
                <c:pt idx="3564" formatCode="General">
                  <c:v>14.134399999999999</c:v>
                </c:pt>
                <c:pt idx="3565" formatCode="General">
                  <c:v>13.665800000000001</c:v>
                </c:pt>
                <c:pt idx="3566" formatCode="General">
                  <c:v>13.1508</c:v>
                </c:pt>
                <c:pt idx="3567" formatCode="General">
                  <c:v>12.5694</c:v>
                </c:pt>
                <c:pt idx="3568" formatCode="General">
                  <c:v>11.893700000000001</c:v>
                </c:pt>
                <c:pt idx="3569" formatCode="General">
                  <c:v>11.095800000000001</c:v>
                </c:pt>
                <c:pt idx="3570" formatCode="General">
                  <c:v>10.157400000000001</c:v>
                </c:pt>
                <c:pt idx="3571" formatCode="General">
                  <c:v>9.0737400000000008</c:v>
                </c:pt>
                <c:pt idx="3572" formatCode="General">
                  <c:v>7.8703000000000003</c:v>
                </c:pt>
                <c:pt idx="3573" formatCode="General">
                  <c:v>6.5753500000000003</c:v>
                </c:pt>
                <c:pt idx="3574" formatCode="General">
                  <c:v>5.1987100000000002</c:v>
                </c:pt>
                <c:pt idx="3575" formatCode="General">
                  <c:v>3.7422</c:v>
                </c:pt>
                <c:pt idx="3576" formatCode="General">
                  <c:v>2.2023100000000002</c:v>
                </c:pt>
                <c:pt idx="3577" formatCode="General">
                  <c:v>0.591866</c:v>
                </c:pt>
                <c:pt idx="3578" formatCode="General">
                  <c:v>-1.07026</c:v>
                </c:pt>
                <c:pt idx="3579" formatCode="General">
                  <c:v>-2.77474</c:v>
                </c:pt>
                <c:pt idx="3580" formatCode="General">
                  <c:v>-4.4635100000000003</c:v>
                </c:pt>
                <c:pt idx="3581" formatCode="General">
                  <c:v>-6.0068999999999999</c:v>
                </c:pt>
                <c:pt idx="3582" formatCode="General">
                  <c:v>-7.3587300000000004</c:v>
                </c:pt>
                <c:pt idx="3583" formatCode="General">
                  <c:v>-8.5616599999999998</c:v>
                </c:pt>
                <c:pt idx="3584" formatCode="General">
                  <c:v>-9.6599599999999999</c:v>
                </c:pt>
                <c:pt idx="3585" formatCode="General">
                  <c:v>-10.685600000000001</c:v>
                </c:pt>
                <c:pt idx="3586" formatCode="General">
                  <c:v>-11.6342</c:v>
                </c:pt>
                <c:pt idx="3587" formatCode="General">
                  <c:v>-12.5052</c:v>
                </c:pt>
                <c:pt idx="3588" formatCode="General">
                  <c:v>-13.310499999999999</c:v>
                </c:pt>
                <c:pt idx="3589" formatCode="General">
                  <c:v>-14.0639</c:v>
                </c:pt>
                <c:pt idx="3590" formatCode="General">
                  <c:v>-14.777900000000001</c:v>
                </c:pt>
                <c:pt idx="3591" formatCode="General">
                  <c:v>-15.466799999999999</c:v>
                </c:pt>
                <c:pt idx="3592" formatCode="General">
                  <c:v>-16.142399999999999</c:v>
                </c:pt>
                <c:pt idx="3593" formatCode="General">
                  <c:v>-16.805199999999999</c:v>
                </c:pt>
                <c:pt idx="3594" formatCode="General">
                  <c:v>-17.4558</c:v>
                </c:pt>
                <c:pt idx="3595" formatCode="General">
                  <c:v>-18.099799999999998</c:v>
                </c:pt>
                <c:pt idx="3596" formatCode="General">
                  <c:v>-18.738399999999999</c:v>
                </c:pt>
                <c:pt idx="3597" formatCode="General">
                  <c:v>-19.3719</c:v>
                </c:pt>
                <c:pt idx="3598" formatCode="General">
                  <c:v>-20.024999999999999</c:v>
                </c:pt>
                <c:pt idx="3599" formatCode="General">
                  <c:v>-20.690300000000001</c:v>
                </c:pt>
                <c:pt idx="3600" formatCode="General">
                  <c:v>-21.244199999999999</c:v>
                </c:pt>
                <c:pt idx="3601" formatCode="General">
                  <c:v>-21.622800000000002</c:v>
                </c:pt>
                <c:pt idx="3602" formatCode="General">
                  <c:v>-21.883800000000001</c:v>
                </c:pt>
                <c:pt idx="3603" formatCode="General">
                  <c:v>-22.080100000000002</c:v>
                </c:pt>
                <c:pt idx="3604" formatCode="General">
                  <c:v>-22.252600000000001</c:v>
                </c:pt>
                <c:pt idx="3605" formatCode="General">
                  <c:v>-22.542200000000001</c:v>
                </c:pt>
                <c:pt idx="3606" formatCode="General">
                  <c:v>-23.032800000000002</c:v>
                </c:pt>
                <c:pt idx="3607" formatCode="General">
                  <c:v>-23.5684</c:v>
                </c:pt>
                <c:pt idx="3608" formatCode="General">
                  <c:v>-24.0335</c:v>
                </c:pt>
                <c:pt idx="3609" formatCode="General">
                  <c:v>-24.430700000000002</c:v>
                </c:pt>
                <c:pt idx="3610" formatCode="General">
                  <c:v>-24.824300000000001</c:v>
                </c:pt>
                <c:pt idx="3611" formatCode="General">
                  <c:v>-25.2912</c:v>
                </c:pt>
                <c:pt idx="3612" formatCode="General">
                  <c:v>-25.822299999999998</c:v>
                </c:pt>
                <c:pt idx="3613" formatCode="General">
                  <c:v>-26.393899999999999</c:v>
                </c:pt>
                <c:pt idx="3614" formatCode="General">
                  <c:v>-27.002800000000001</c:v>
                </c:pt>
                <c:pt idx="3615" formatCode="General">
                  <c:v>-27.646999999999998</c:v>
                </c:pt>
                <c:pt idx="3616" formatCode="General">
                  <c:v>-28.3261</c:v>
                </c:pt>
                <c:pt idx="3617" formatCode="General">
                  <c:v>-29.0318</c:v>
                </c:pt>
                <c:pt idx="3618" formatCode="General">
                  <c:v>-29.756499999999999</c:v>
                </c:pt>
                <c:pt idx="3619" formatCode="General">
                  <c:v>-30.526399999999999</c:v>
                </c:pt>
                <c:pt idx="3620" formatCode="General">
                  <c:v>-31.330100000000002</c:v>
                </c:pt>
                <c:pt idx="3621" formatCode="General">
                  <c:v>-32.065800000000003</c:v>
                </c:pt>
                <c:pt idx="3622" formatCode="General">
                  <c:v>-32.695900000000002</c:v>
                </c:pt>
                <c:pt idx="3623" formatCode="General">
                  <c:v>-33.262599999999999</c:v>
                </c:pt>
                <c:pt idx="3624" formatCode="General">
                  <c:v>-33.8155</c:v>
                </c:pt>
                <c:pt idx="3625" formatCode="General">
                  <c:v>-34.392400000000002</c:v>
                </c:pt>
                <c:pt idx="3626" formatCode="General">
                  <c:v>-34.987099999999998</c:v>
                </c:pt>
                <c:pt idx="3627" formatCode="General">
                  <c:v>-35.589799999999997</c:v>
                </c:pt>
                <c:pt idx="3628" formatCode="General">
                  <c:v>-36.201000000000001</c:v>
                </c:pt>
                <c:pt idx="3629" formatCode="General">
                  <c:v>-36.807299999999998</c:v>
                </c:pt>
                <c:pt idx="3630" formatCode="General">
                  <c:v>-37.387900000000002</c:v>
                </c:pt>
                <c:pt idx="3631" formatCode="General">
                  <c:v>-37.943100000000001</c:v>
                </c:pt>
                <c:pt idx="3632" formatCode="General">
                  <c:v>-38.4816</c:v>
                </c:pt>
                <c:pt idx="3633" formatCode="General">
                  <c:v>-39.008600000000001</c:v>
                </c:pt>
                <c:pt idx="3634" formatCode="General">
                  <c:v>-39.533099999999997</c:v>
                </c:pt>
                <c:pt idx="3635" formatCode="General">
                  <c:v>-40.067799999999998</c:v>
                </c:pt>
                <c:pt idx="3636" formatCode="General">
                  <c:v>-40.625700000000002</c:v>
                </c:pt>
                <c:pt idx="3637" formatCode="General">
                  <c:v>-41.215600000000002</c:v>
                </c:pt>
                <c:pt idx="3638" formatCode="General">
                  <c:v>-41.834600000000002</c:v>
                </c:pt>
                <c:pt idx="3639" formatCode="General">
                  <c:v>-42.48</c:v>
                </c:pt>
                <c:pt idx="3640" formatCode="General">
                  <c:v>-43.1708</c:v>
                </c:pt>
                <c:pt idx="3641" formatCode="General">
                  <c:v>-43.867199999999997</c:v>
                </c:pt>
                <c:pt idx="3642" formatCode="General">
                  <c:v>-44.453400000000002</c:v>
                </c:pt>
                <c:pt idx="3643" formatCode="General">
                  <c:v>-44.905799999999999</c:v>
                </c:pt>
                <c:pt idx="3644" formatCode="General">
                  <c:v>-45.277200000000001</c:v>
                </c:pt>
                <c:pt idx="3645" formatCode="General">
                  <c:v>-45.613799999999998</c:v>
                </c:pt>
                <c:pt idx="3646" formatCode="General">
                  <c:v>-45.9482</c:v>
                </c:pt>
                <c:pt idx="3647" formatCode="General">
                  <c:v>-46.278500000000001</c:v>
                </c:pt>
                <c:pt idx="3648" formatCode="General">
                  <c:v>-46.599200000000003</c:v>
                </c:pt>
                <c:pt idx="3649" formatCode="General">
                  <c:v>-46.904400000000003</c:v>
                </c:pt>
                <c:pt idx="3650" formatCode="General">
                  <c:v>-47.197899999999997</c:v>
                </c:pt>
                <c:pt idx="3651" formatCode="General">
                  <c:v>-47.4893</c:v>
                </c:pt>
                <c:pt idx="3652" formatCode="General">
                  <c:v>-47.784700000000001</c:v>
                </c:pt>
                <c:pt idx="3653" formatCode="General">
                  <c:v>-48.083199999999998</c:v>
                </c:pt>
                <c:pt idx="3654" formatCode="General">
                  <c:v>-48.369</c:v>
                </c:pt>
                <c:pt idx="3655" formatCode="General">
                  <c:v>-48.625700000000002</c:v>
                </c:pt>
                <c:pt idx="3656" formatCode="General">
                  <c:v>-48.845300000000002</c:v>
                </c:pt>
                <c:pt idx="3657" formatCode="General">
                  <c:v>-49.042099999999998</c:v>
                </c:pt>
                <c:pt idx="3658" formatCode="General">
                  <c:v>-49.239800000000002</c:v>
                </c:pt>
                <c:pt idx="3659" formatCode="General">
                  <c:v>-49.4495</c:v>
                </c:pt>
                <c:pt idx="3660" formatCode="General">
                  <c:v>-49.679000000000002</c:v>
                </c:pt>
                <c:pt idx="3661" formatCode="General">
                  <c:v>-49.933900000000001</c:v>
                </c:pt>
                <c:pt idx="3662" formatCode="General">
                  <c:v>-50.1432</c:v>
                </c:pt>
                <c:pt idx="3663" formatCode="General">
                  <c:v>-50.177100000000003</c:v>
                </c:pt>
                <c:pt idx="3664" formatCode="General">
                  <c:v>-50.009500000000003</c:v>
                </c:pt>
                <c:pt idx="3665" formatCode="General">
                  <c:v>-49.695099999999996</c:v>
                </c:pt>
                <c:pt idx="3666" formatCode="General">
                  <c:v>-49.421100000000003</c:v>
                </c:pt>
                <c:pt idx="3667" formatCode="General">
                  <c:v>-49.293399999999998</c:v>
                </c:pt>
                <c:pt idx="3668" formatCode="General">
                  <c:v>-49.147599999999997</c:v>
                </c:pt>
                <c:pt idx="3669" formatCode="General">
                  <c:v>-48.893500000000003</c:v>
                </c:pt>
                <c:pt idx="3670" formatCode="General">
                  <c:v>-48.561399999999999</c:v>
                </c:pt>
                <c:pt idx="3671" formatCode="General">
                  <c:v>-48.208399999999997</c:v>
                </c:pt>
                <c:pt idx="3672" formatCode="General">
                  <c:v>-47.885899999999999</c:v>
                </c:pt>
                <c:pt idx="3673" formatCode="General">
                  <c:v>-47.589500000000001</c:v>
                </c:pt>
                <c:pt idx="3674" formatCode="General">
                  <c:v>-47.316600000000001</c:v>
                </c:pt>
                <c:pt idx="3675" formatCode="General">
                  <c:v>-47.0886</c:v>
                </c:pt>
                <c:pt idx="3676" formatCode="General">
                  <c:v>-46.927300000000002</c:v>
                </c:pt>
                <c:pt idx="3677" formatCode="General">
                  <c:v>-46.847200000000001</c:v>
                </c:pt>
                <c:pt idx="3678" formatCode="General">
                  <c:v>-46.854999999999997</c:v>
                </c:pt>
                <c:pt idx="3679" formatCode="General">
                  <c:v>-46.953800000000001</c:v>
                </c:pt>
                <c:pt idx="3680" formatCode="General">
                  <c:v>-47.150500000000001</c:v>
                </c:pt>
                <c:pt idx="3681" formatCode="General">
                  <c:v>-47.459899999999998</c:v>
                </c:pt>
                <c:pt idx="3682" formatCode="General">
                  <c:v>-47.902999999999999</c:v>
                </c:pt>
                <c:pt idx="3683" formatCode="General">
                  <c:v>-48.398899999999998</c:v>
                </c:pt>
                <c:pt idx="3684" formatCode="General">
                  <c:v>-48.807200000000002</c:v>
                </c:pt>
                <c:pt idx="3685" formatCode="General">
                  <c:v>-49.117699999999999</c:v>
                </c:pt>
                <c:pt idx="3686" formatCode="General">
                  <c:v>-49.371200000000002</c:v>
                </c:pt>
                <c:pt idx="3687" formatCode="General">
                  <c:v>-49.592100000000002</c:v>
                </c:pt>
                <c:pt idx="3688" formatCode="General">
                  <c:v>-49.79</c:v>
                </c:pt>
                <c:pt idx="3689" formatCode="General">
                  <c:v>-49.941899999999997</c:v>
                </c:pt>
                <c:pt idx="3690" formatCode="General">
                  <c:v>-50.040399999999998</c:v>
                </c:pt>
                <c:pt idx="3691" formatCode="General">
                  <c:v>-50.092100000000002</c:v>
                </c:pt>
                <c:pt idx="3692" formatCode="General">
                  <c:v>-50.0931</c:v>
                </c:pt>
                <c:pt idx="3693" formatCode="General">
                  <c:v>-50.0383</c:v>
                </c:pt>
                <c:pt idx="3694" formatCode="General">
                  <c:v>-49.930100000000003</c:v>
                </c:pt>
                <c:pt idx="3695" formatCode="General">
                  <c:v>-49.781199999999998</c:v>
                </c:pt>
                <c:pt idx="3696" formatCode="General">
                  <c:v>-49.613399999999999</c:v>
                </c:pt>
                <c:pt idx="3697" formatCode="General">
                  <c:v>-49.436599999999999</c:v>
                </c:pt>
                <c:pt idx="3698" formatCode="General">
                  <c:v>-49.250700000000002</c:v>
                </c:pt>
                <c:pt idx="3699" formatCode="General">
                  <c:v>-49.063200000000002</c:v>
                </c:pt>
                <c:pt idx="3700" formatCode="General">
                  <c:v>-48.882599999999996</c:v>
                </c:pt>
                <c:pt idx="3701" formatCode="General">
                  <c:v>-48.713799999999999</c:v>
                </c:pt>
                <c:pt idx="3702" formatCode="General">
                  <c:v>-48.557600000000001</c:v>
                </c:pt>
                <c:pt idx="3703" formatCode="General">
                  <c:v>-48.4101</c:v>
                </c:pt>
                <c:pt idx="3704" formatCode="General">
                  <c:v>-48.174799999999998</c:v>
                </c:pt>
                <c:pt idx="3705" formatCode="General">
                  <c:v>-47.735100000000003</c:v>
                </c:pt>
                <c:pt idx="3706" formatCode="General">
                  <c:v>-47.1462</c:v>
                </c:pt>
                <c:pt idx="3707" formatCode="General">
                  <c:v>-46.494999999999997</c:v>
                </c:pt>
                <c:pt idx="3708" formatCode="General">
                  <c:v>-45.808100000000003</c:v>
                </c:pt>
                <c:pt idx="3709" formatCode="General">
                  <c:v>-45.115499999999997</c:v>
                </c:pt>
                <c:pt idx="3710" formatCode="General">
                  <c:v>-44.441299999999998</c:v>
                </c:pt>
                <c:pt idx="3711" formatCode="General">
                  <c:v>-43.821199999999997</c:v>
                </c:pt>
                <c:pt idx="3712" formatCode="General">
                  <c:v>-43.285400000000003</c:v>
                </c:pt>
                <c:pt idx="3713" formatCode="General">
                  <c:v>-42.8078</c:v>
                </c:pt>
                <c:pt idx="3714" formatCode="General">
                  <c:v>-42.354999999999997</c:v>
                </c:pt>
                <c:pt idx="3715" formatCode="General">
                  <c:v>-41.919800000000002</c:v>
                </c:pt>
                <c:pt idx="3716" formatCode="General">
                  <c:v>-41.486800000000002</c:v>
                </c:pt>
                <c:pt idx="3717" formatCode="General">
                  <c:v>-41.037300000000002</c:v>
                </c:pt>
                <c:pt idx="3718" formatCode="General">
                  <c:v>-40.583399999999997</c:v>
                </c:pt>
                <c:pt idx="3719" formatCode="General">
                  <c:v>-40.1492</c:v>
                </c:pt>
                <c:pt idx="3720" formatCode="General">
                  <c:v>-39.747799999999998</c:v>
                </c:pt>
                <c:pt idx="3721" formatCode="General">
                  <c:v>-39.383099999999999</c:v>
                </c:pt>
                <c:pt idx="3722" formatCode="General">
                  <c:v>-39.042000000000002</c:v>
                </c:pt>
                <c:pt idx="3723" formatCode="General">
                  <c:v>-38.718400000000003</c:v>
                </c:pt>
                <c:pt idx="3724" formatCode="General">
                  <c:v>-38.415599999999998</c:v>
                </c:pt>
                <c:pt idx="3725" formatCode="General">
                  <c:v>-38.032499999999999</c:v>
                </c:pt>
                <c:pt idx="3726" formatCode="General">
                  <c:v>-37.4621</c:v>
                </c:pt>
                <c:pt idx="3727" formatCode="General">
                  <c:v>-36.745899999999999</c:v>
                </c:pt>
                <c:pt idx="3728" formatCode="General">
                  <c:v>-35.954900000000002</c:v>
                </c:pt>
                <c:pt idx="3729" formatCode="General">
                  <c:v>-35.1464</c:v>
                </c:pt>
                <c:pt idx="3730" formatCode="General">
                  <c:v>-34.3401</c:v>
                </c:pt>
                <c:pt idx="3731" formatCode="General">
                  <c:v>-33.518000000000001</c:v>
                </c:pt>
                <c:pt idx="3732" formatCode="General">
                  <c:v>-32.689300000000003</c:v>
                </c:pt>
                <c:pt idx="3733" formatCode="General">
                  <c:v>-31.869499999999999</c:v>
                </c:pt>
                <c:pt idx="3734" formatCode="General">
                  <c:v>-31.055</c:v>
                </c:pt>
                <c:pt idx="3735" formatCode="General">
                  <c:v>-30.238800000000001</c:v>
                </c:pt>
                <c:pt idx="3736" formatCode="General">
                  <c:v>-29.4163</c:v>
                </c:pt>
                <c:pt idx="3737" formatCode="General">
                  <c:v>-28.6004</c:v>
                </c:pt>
                <c:pt idx="3738" formatCode="General">
                  <c:v>-27.813300000000002</c:v>
                </c:pt>
                <c:pt idx="3739" formatCode="General">
                  <c:v>-27.037600000000001</c:v>
                </c:pt>
                <c:pt idx="3740" formatCode="General">
                  <c:v>-26.2439</c:v>
                </c:pt>
                <c:pt idx="3741" formatCode="General">
                  <c:v>-25.4132</c:v>
                </c:pt>
                <c:pt idx="3742" formatCode="General">
                  <c:v>-24.535699999999999</c:v>
                </c:pt>
                <c:pt idx="3743" formatCode="General">
                  <c:v>-23.619900000000001</c:v>
                </c:pt>
                <c:pt idx="3744" formatCode="General">
                  <c:v>-22.6111</c:v>
                </c:pt>
                <c:pt idx="3745" formatCode="General">
                  <c:v>-21.430399999999999</c:v>
                </c:pt>
                <c:pt idx="3746" formatCode="General">
                  <c:v>-20.128599999999999</c:v>
                </c:pt>
                <c:pt idx="3747" formatCode="General">
                  <c:v>-18.7944</c:v>
                </c:pt>
                <c:pt idx="3748" formatCode="General">
                  <c:v>-17.485299999999999</c:v>
                </c:pt>
                <c:pt idx="3749" formatCode="General">
                  <c:v>-16.235600000000002</c:v>
                </c:pt>
                <c:pt idx="3750" formatCode="General">
                  <c:v>-15.035600000000001</c:v>
                </c:pt>
                <c:pt idx="3751" formatCode="General">
                  <c:v>-13.870900000000001</c:v>
                </c:pt>
                <c:pt idx="3752" formatCode="General">
                  <c:v>-12.7325</c:v>
                </c:pt>
                <c:pt idx="3753" formatCode="General">
                  <c:v>-11.6525</c:v>
                </c:pt>
                <c:pt idx="3754" formatCode="General">
                  <c:v>-10.6615</c:v>
                </c:pt>
                <c:pt idx="3755" formatCode="General">
                  <c:v>-9.7534200000000002</c:v>
                </c:pt>
                <c:pt idx="3756" formatCode="General">
                  <c:v>-8.9235100000000003</c:v>
                </c:pt>
                <c:pt idx="3757" formatCode="General">
                  <c:v>-8.1724999999999994</c:v>
                </c:pt>
                <c:pt idx="3758" formatCode="General">
                  <c:v>-7.5085499999999996</c:v>
                </c:pt>
                <c:pt idx="3759" formatCode="General">
                  <c:v>-6.9392800000000001</c:v>
                </c:pt>
                <c:pt idx="3760" formatCode="General">
                  <c:v>-6.4511099999999999</c:v>
                </c:pt>
                <c:pt idx="3761" formatCode="General">
                  <c:v>-6.0343600000000004</c:v>
                </c:pt>
                <c:pt idx="3762" formatCode="General">
                  <c:v>-5.7006399999999999</c:v>
                </c:pt>
                <c:pt idx="3763" formatCode="General">
                  <c:v>-5.38727</c:v>
                </c:pt>
                <c:pt idx="3764" formatCode="General">
                  <c:v>-4.9713599999999998</c:v>
                </c:pt>
                <c:pt idx="3765" formatCode="General">
                  <c:v>-4.47295</c:v>
                </c:pt>
                <c:pt idx="3766" formatCode="General">
                  <c:v>-3.9752299999999998</c:v>
                </c:pt>
                <c:pt idx="3767" formatCode="General">
                  <c:v>-3.5028100000000002</c:v>
                </c:pt>
                <c:pt idx="3768" formatCode="General">
                  <c:v>-3.0624600000000002</c:v>
                </c:pt>
                <c:pt idx="3769" formatCode="General">
                  <c:v>-2.6371099999999998</c:v>
                </c:pt>
                <c:pt idx="3770" formatCode="General">
                  <c:v>-2.2215600000000002</c:v>
                </c:pt>
                <c:pt idx="3771" formatCode="General">
                  <c:v>-1.8242700000000001</c:v>
                </c:pt>
                <c:pt idx="3772" formatCode="General">
                  <c:v>-1.4259900000000001</c:v>
                </c:pt>
                <c:pt idx="3773" formatCode="General">
                  <c:v>-1.00179</c:v>
                </c:pt>
                <c:pt idx="3774" formatCode="General">
                  <c:v>-0.55518000000000001</c:v>
                </c:pt>
                <c:pt idx="3775" formatCode="General">
                  <c:v>-0.102934</c:v>
                </c:pt>
                <c:pt idx="3776" formatCode="General">
                  <c:v>0.32884600000000003</c:v>
                </c:pt>
                <c:pt idx="3777" formatCode="General">
                  <c:v>0.72111199999999998</c:v>
                </c:pt>
                <c:pt idx="3778" formatCode="General">
                  <c:v>1.0686100000000001</c:v>
                </c:pt>
                <c:pt idx="3779" formatCode="General">
                  <c:v>1.3780300000000001</c:v>
                </c:pt>
                <c:pt idx="3780" formatCode="General">
                  <c:v>1.6619299999999999</c:v>
                </c:pt>
                <c:pt idx="3781" formatCode="General">
                  <c:v>1.93587</c:v>
                </c:pt>
                <c:pt idx="3782" formatCode="General">
                  <c:v>2.2662200000000001</c:v>
                </c:pt>
                <c:pt idx="3783" formatCode="General">
                  <c:v>2.7765499999999999</c:v>
                </c:pt>
                <c:pt idx="3784" formatCode="General">
                  <c:v>3.4671500000000002</c:v>
                </c:pt>
                <c:pt idx="3785" formatCode="General">
                  <c:v>4.2392700000000003</c:v>
                </c:pt>
                <c:pt idx="3786" formatCode="General">
                  <c:v>5.03078</c:v>
                </c:pt>
                <c:pt idx="3787" formatCode="General">
                  <c:v>5.8096500000000004</c:v>
                </c:pt>
                <c:pt idx="3788" formatCode="General">
                  <c:v>6.5905800000000001</c:v>
                </c:pt>
                <c:pt idx="3789" formatCode="General">
                  <c:v>7.3957800000000002</c:v>
                </c:pt>
                <c:pt idx="3790" formatCode="General">
                  <c:v>8.2408300000000008</c:v>
                </c:pt>
                <c:pt idx="3791" formatCode="General">
                  <c:v>9.1084399999999999</c:v>
                </c:pt>
                <c:pt idx="3792" formatCode="General">
                  <c:v>9.9619099999999996</c:v>
                </c:pt>
                <c:pt idx="3793" formatCode="General">
                  <c:v>10.7925</c:v>
                </c:pt>
                <c:pt idx="3794" formatCode="General">
                  <c:v>11.5922</c:v>
                </c:pt>
                <c:pt idx="3795" formatCode="General">
                  <c:v>12.325100000000001</c:v>
                </c:pt>
                <c:pt idx="3796" formatCode="General">
                  <c:v>12.9613</c:v>
                </c:pt>
                <c:pt idx="3797" formatCode="General">
                  <c:v>13.492000000000001</c:v>
                </c:pt>
                <c:pt idx="3798" formatCode="General">
                  <c:v>13.900700000000001</c:v>
                </c:pt>
                <c:pt idx="3799" formatCode="General">
                  <c:v>14.1723</c:v>
                </c:pt>
                <c:pt idx="3800" formatCode="General">
                  <c:v>14.3317</c:v>
                </c:pt>
                <c:pt idx="3801" formatCode="General">
                  <c:v>14.4468</c:v>
                </c:pt>
                <c:pt idx="3802" formatCode="General">
                  <c:v>14.6447</c:v>
                </c:pt>
                <c:pt idx="3803" formatCode="General">
                  <c:v>14.9655</c:v>
                </c:pt>
                <c:pt idx="3804" formatCode="General">
                  <c:v>15.321999999999999</c:v>
                </c:pt>
                <c:pt idx="3805" formatCode="General">
                  <c:v>15.6736</c:v>
                </c:pt>
                <c:pt idx="3806" formatCode="General">
                  <c:v>16.024000000000001</c:v>
                </c:pt>
                <c:pt idx="3807" formatCode="General">
                  <c:v>16.412199999999999</c:v>
                </c:pt>
                <c:pt idx="3808" formatCode="General">
                  <c:v>16.868500000000001</c:v>
                </c:pt>
                <c:pt idx="3809" formatCode="General">
                  <c:v>17.376100000000001</c:v>
                </c:pt>
                <c:pt idx="3810" formatCode="General">
                  <c:v>17.901700000000002</c:v>
                </c:pt>
                <c:pt idx="3811" formatCode="General">
                  <c:v>18.409300000000002</c:v>
                </c:pt>
                <c:pt idx="3812" formatCode="General">
                  <c:v>18.856100000000001</c:v>
                </c:pt>
                <c:pt idx="3813" formatCode="General">
                  <c:v>19.2102</c:v>
                </c:pt>
                <c:pt idx="3814" formatCode="General">
                  <c:v>19.4924</c:v>
                </c:pt>
                <c:pt idx="3815" formatCode="General">
                  <c:v>19.7285</c:v>
                </c:pt>
                <c:pt idx="3816" formatCode="General">
                  <c:v>19.921700000000001</c:v>
                </c:pt>
                <c:pt idx="3817" formatCode="General">
                  <c:v>20.077200000000001</c:v>
                </c:pt>
                <c:pt idx="3818" formatCode="General">
                  <c:v>20.200299999999999</c:v>
                </c:pt>
                <c:pt idx="3819" formatCode="General">
                  <c:v>20.273099999999999</c:v>
                </c:pt>
                <c:pt idx="3820" formatCode="General">
                  <c:v>20.293199999999999</c:v>
                </c:pt>
                <c:pt idx="3821" formatCode="General">
                  <c:v>20.387899999999998</c:v>
                </c:pt>
                <c:pt idx="3822" formatCode="General">
                  <c:v>20.6341</c:v>
                </c:pt>
                <c:pt idx="3823" formatCode="General">
                  <c:v>20.946999999999999</c:v>
                </c:pt>
                <c:pt idx="3824" formatCode="General">
                  <c:v>21.281700000000001</c:v>
                </c:pt>
                <c:pt idx="3825" formatCode="General">
                  <c:v>21.6492</c:v>
                </c:pt>
                <c:pt idx="3826" formatCode="General">
                  <c:v>22.0565</c:v>
                </c:pt>
                <c:pt idx="3827" formatCode="General">
                  <c:v>22.5032</c:v>
                </c:pt>
                <c:pt idx="3828" formatCode="General">
                  <c:v>22.970199999999998</c:v>
                </c:pt>
                <c:pt idx="3829" formatCode="General">
                  <c:v>23.428699999999999</c:v>
                </c:pt>
                <c:pt idx="3830" formatCode="General">
                  <c:v>23.849399999999999</c:v>
                </c:pt>
                <c:pt idx="3831" formatCode="General">
                  <c:v>24.182500000000001</c:v>
                </c:pt>
                <c:pt idx="3832" formatCode="General">
                  <c:v>24.378299999999999</c:v>
                </c:pt>
                <c:pt idx="3833" formatCode="General">
                  <c:v>24.420999999999999</c:v>
                </c:pt>
                <c:pt idx="3834" formatCode="General">
                  <c:v>24.314299999999999</c:v>
                </c:pt>
                <c:pt idx="3835" formatCode="General">
                  <c:v>24.075500000000002</c:v>
                </c:pt>
                <c:pt idx="3836" formatCode="General">
                  <c:v>23.724799999999998</c:v>
                </c:pt>
                <c:pt idx="3837" formatCode="General">
                  <c:v>23.275200000000002</c:v>
                </c:pt>
                <c:pt idx="3838" formatCode="General">
                  <c:v>22.770900000000001</c:v>
                </c:pt>
                <c:pt idx="3839" formatCode="General">
                  <c:v>22.267299999999999</c:v>
                </c:pt>
                <c:pt idx="3840" formatCode="General">
                  <c:v>21.778300000000002</c:v>
                </c:pt>
                <c:pt idx="3841" formatCode="General">
                  <c:v>21.332799999999999</c:v>
                </c:pt>
                <c:pt idx="3842" formatCode="General">
                  <c:v>21.045500000000001</c:v>
                </c:pt>
                <c:pt idx="3843" formatCode="General">
                  <c:v>20.949100000000001</c:v>
                </c:pt>
                <c:pt idx="3844" formatCode="General">
                  <c:v>20.9452</c:v>
                </c:pt>
                <c:pt idx="3845" formatCode="General">
                  <c:v>20.9909</c:v>
                </c:pt>
                <c:pt idx="3846" formatCode="General">
                  <c:v>21.090299999999999</c:v>
                </c:pt>
                <c:pt idx="3847" formatCode="General">
                  <c:v>21.186900000000001</c:v>
                </c:pt>
                <c:pt idx="3848" formatCode="General">
                  <c:v>21.218599999999999</c:v>
                </c:pt>
                <c:pt idx="3849" formatCode="General">
                  <c:v>21.1693</c:v>
                </c:pt>
                <c:pt idx="3850" formatCode="General">
                  <c:v>21.049299999999999</c:v>
                </c:pt>
                <c:pt idx="3851" formatCode="General">
                  <c:v>20.893999999999998</c:v>
                </c:pt>
                <c:pt idx="3852" formatCode="General">
                  <c:v>20.7422</c:v>
                </c:pt>
                <c:pt idx="3853" formatCode="General">
                  <c:v>20.620899999999999</c:v>
                </c:pt>
                <c:pt idx="3854" formatCode="General">
                  <c:v>20.514700000000001</c:v>
                </c:pt>
                <c:pt idx="3855" formatCode="General">
                  <c:v>20.4023</c:v>
                </c:pt>
                <c:pt idx="3856" formatCode="General">
                  <c:v>20.281300000000002</c:v>
                </c:pt>
                <c:pt idx="3857" formatCode="General">
                  <c:v>20.1645</c:v>
                </c:pt>
                <c:pt idx="3858" formatCode="General">
                  <c:v>20.076899999999998</c:v>
                </c:pt>
                <c:pt idx="3859" formatCode="General">
                  <c:v>20.024899999999999</c:v>
                </c:pt>
                <c:pt idx="3860" formatCode="General">
                  <c:v>20.0017</c:v>
                </c:pt>
                <c:pt idx="3861" formatCode="General">
                  <c:v>19.9939</c:v>
                </c:pt>
                <c:pt idx="3862" formatCode="General">
                  <c:v>20.029199999999999</c:v>
                </c:pt>
                <c:pt idx="3863" formatCode="General">
                  <c:v>20.216100000000001</c:v>
                </c:pt>
                <c:pt idx="3864" formatCode="General">
                  <c:v>20.5639</c:v>
                </c:pt>
                <c:pt idx="3865" formatCode="General">
                  <c:v>20.971800000000002</c:v>
                </c:pt>
                <c:pt idx="3866" formatCode="General">
                  <c:v>21.3749</c:v>
                </c:pt>
                <c:pt idx="3867" formatCode="General">
                  <c:v>21.741700000000002</c:v>
                </c:pt>
                <c:pt idx="3868" formatCode="General">
                  <c:v>22.066700000000001</c:v>
                </c:pt>
                <c:pt idx="3869" formatCode="General">
                  <c:v>22.3443</c:v>
                </c:pt>
                <c:pt idx="3870" formatCode="General">
                  <c:v>22.558199999999999</c:v>
                </c:pt>
                <c:pt idx="3871" formatCode="General">
                  <c:v>22.6966</c:v>
                </c:pt>
                <c:pt idx="3872" formatCode="General">
                  <c:v>22.7545</c:v>
                </c:pt>
                <c:pt idx="3873" formatCode="General">
                  <c:v>22.735600000000002</c:v>
                </c:pt>
                <c:pt idx="3874" formatCode="General">
                  <c:v>22.652699999999999</c:v>
                </c:pt>
                <c:pt idx="3875" formatCode="General">
                  <c:v>22.541799999999999</c:v>
                </c:pt>
                <c:pt idx="3876" formatCode="General">
                  <c:v>22.420500000000001</c:v>
                </c:pt>
                <c:pt idx="3877" formatCode="General">
                  <c:v>22.2624</c:v>
                </c:pt>
                <c:pt idx="3878" formatCode="General">
                  <c:v>22.0639</c:v>
                </c:pt>
                <c:pt idx="3879" formatCode="General">
                  <c:v>21.843299999999999</c:v>
                </c:pt>
                <c:pt idx="3880" formatCode="General">
                  <c:v>21.618500000000001</c:v>
                </c:pt>
                <c:pt idx="3881" formatCode="General">
                  <c:v>21.4054</c:v>
                </c:pt>
                <c:pt idx="3882" formatCode="General">
                  <c:v>21.2163</c:v>
                </c:pt>
                <c:pt idx="3883" formatCode="General">
                  <c:v>21.109200000000001</c:v>
                </c:pt>
                <c:pt idx="3884" formatCode="General">
                  <c:v>21.1907</c:v>
                </c:pt>
                <c:pt idx="3885" formatCode="General">
                  <c:v>21.451799999999999</c:v>
                </c:pt>
                <c:pt idx="3886" formatCode="General">
                  <c:v>21.8002</c:v>
                </c:pt>
                <c:pt idx="3887" formatCode="General">
                  <c:v>22.194600000000001</c:v>
                </c:pt>
                <c:pt idx="3888" formatCode="General">
                  <c:v>22.611599999999999</c:v>
                </c:pt>
                <c:pt idx="3889" formatCode="General">
                  <c:v>23.023900000000001</c:v>
                </c:pt>
                <c:pt idx="3890" formatCode="General">
                  <c:v>23.429400000000001</c:v>
                </c:pt>
                <c:pt idx="3891" formatCode="General">
                  <c:v>23.859300000000001</c:v>
                </c:pt>
                <c:pt idx="3892" formatCode="General">
                  <c:v>24.321200000000001</c:v>
                </c:pt>
                <c:pt idx="3893" formatCode="General">
                  <c:v>24.802099999999999</c:v>
                </c:pt>
                <c:pt idx="3894" formatCode="General">
                  <c:v>25.294</c:v>
                </c:pt>
                <c:pt idx="3895" formatCode="General">
                  <c:v>25.791</c:v>
                </c:pt>
                <c:pt idx="3896" formatCode="General">
                  <c:v>26.287299999999998</c:v>
                </c:pt>
                <c:pt idx="3897" formatCode="General">
                  <c:v>26.7775</c:v>
                </c:pt>
                <c:pt idx="3898" formatCode="General">
                  <c:v>27.256900000000002</c:v>
                </c:pt>
                <c:pt idx="3899" formatCode="General">
                  <c:v>27.707999999999998</c:v>
                </c:pt>
                <c:pt idx="3900" formatCode="General">
                  <c:v>28.110199999999999</c:v>
                </c:pt>
                <c:pt idx="3901" formatCode="General">
                  <c:v>28.463200000000001</c:v>
                </c:pt>
                <c:pt idx="3902" formatCode="General">
                  <c:v>28.805900000000001</c:v>
                </c:pt>
                <c:pt idx="3903" formatCode="General">
                  <c:v>29.2469</c:v>
                </c:pt>
                <c:pt idx="3904" formatCode="General">
                  <c:v>29.797999999999998</c:v>
                </c:pt>
                <c:pt idx="3905" formatCode="General">
                  <c:v>30.3489</c:v>
                </c:pt>
                <c:pt idx="3906" formatCode="General">
                  <c:v>30.84</c:v>
                </c:pt>
                <c:pt idx="3907" formatCode="General">
                  <c:v>31.2563</c:v>
                </c:pt>
                <c:pt idx="3908" formatCode="General">
                  <c:v>31.605799999999999</c:v>
                </c:pt>
                <c:pt idx="3909" formatCode="General">
                  <c:v>31.8965</c:v>
                </c:pt>
                <c:pt idx="3910" formatCode="General">
                  <c:v>32.1188</c:v>
                </c:pt>
                <c:pt idx="3911" formatCode="General">
                  <c:v>32.266800000000003</c:v>
                </c:pt>
                <c:pt idx="3912" formatCode="General">
                  <c:v>32.341000000000001</c:v>
                </c:pt>
                <c:pt idx="3913" formatCode="General">
                  <c:v>32.321199999999997</c:v>
                </c:pt>
                <c:pt idx="3914" formatCode="General">
                  <c:v>32.188000000000002</c:v>
                </c:pt>
                <c:pt idx="3915" formatCode="General">
                  <c:v>31.965299999999999</c:v>
                </c:pt>
                <c:pt idx="3916" formatCode="General">
                  <c:v>31.689499999999999</c:v>
                </c:pt>
                <c:pt idx="3917" formatCode="General">
                  <c:v>31.393899999999999</c:v>
                </c:pt>
                <c:pt idx="3918" formatCode="General">
                  <c:v>31.103200000000001</c:v>
                </c:pt>
                <c:pt idx="3919" formatCode="General">
                  <c:v>30.827999999999999</c:v>
                </c:pt>
                <c:pt idx="3920" formatCode="General">
                  <c:v>30.5549</c:v>
                </c:pt>
                <c:pt idx="3921" formatCode="General">
                  <c:v>30.2882</c:v>
                </c:pt>
                <c:pt idx="3922" formatCode="General">
                  <c:v>30.162800000000001</c:v>
                </c:pt>
                <c:pt idx="3923" formatCode="General">
                  <c:v>30.1998</c:v>
                </c:pt>
                <c:pt idx="3924" formatCode="General">
                  <c:v>30.177499999999998</c:v>
                </c:pt>
                <c:pt idx="3925" formatCode="General">
                  <c:v>30.134499999999999</c:v>
                </c:pt>
                <c:pt idx="3926" formatCode="General">
                  <c:v>30.319800000000001</c:v>
                </c:pt>
                <c:pt idx="3927" formatCode="General">
                  <c:v>30.695900000000002</c:v>
                </c:pt>
                <c:pt idx="3928" formatCode="General">
                  <c:v>31.132899999999999</c:v>
                </c:pt>
                <c:pt idx="3929" formatCode="General">
                  <c:v>31.606000000000002</c:v>
                </c:pt>
                <c:pt idx="3930" formatCode="General">
                  <c:v>32.097299999999997</c:v>
                </c:pt>
                <c:pt idx="3931" formatCode="General">
                  <c:v>32.594999999999999</c:v>
                </c:pt>
                <c:pt idx="3932" formatCode="General">
                  <c:v>33.0762</c:v>
                </c:pt>
                <c:pt idx="3933" formatCode="General">
                  <c:v>33.513199999999998</c:v>
                </c:pt>
                <c:pt idx="3934" formatCode="General">
                  <c:v>33.898800000000001</c:v>
                </c:pt>
                <c:pt idx="3935" formatCode="General">
                  <c:v>34.232599999999998</c:v>
                </c:pt>
                <c:pt idx="3936" formatCode="General">
                  <c:v>34.508400000000002</c:v>
                </c:pt>
                <c:pt idx="3937" formatCode="General">
                  <c:v>34.721400000000003</c:v>
                </c:pt>
                <c:pt idx="3938" formatCode="General">
                  <c:v>34.868499999999997</c:v>
                </c:pt>
                <c:pt idx="3939" formatCode="General">
                  <c:v>34.948</c:v>
                </c:pt>
                <c:pt idx="3940" formatCode="General">
                  <c:v>34.960099999999997</c:v>
                </c:pt>
                <c:pt idx="3941" formatCode="General">
                  <c:v>34.9221</c:v>
                </c:pt>
                <c:pt idx="3942" formatCode="General">
                  <c:v>34.846400000000003</c:v>
                </c:pt>
                <c:pt idx="3943" formatCode="General">
                  <c:v>34.712800000000001</c:v>
                </c:pt>
                <c:pt idx="3944" formatCode="General">
                  <c:v>34.583300000000001</c:v>
                </c:pt>
                <c:pt idx="3945" formatCode="General">
                  <c:v>34.605499999999999</c:v>
                </c:pt>
                <c:pt idx="3946" formatCode="General">
                  <c:v>34.750999999999998</c:v>
                </c:pt>
                <c:pt idx="3947" formatCode="General">
                  <c:v>34.897199999999998</c:v>
                </c:pt>
                <c:pt idx="3948" formatCode="General">
                  <c:v>35.040100000000002</c:v>
                </c:pt>
                <c:pt idx="3949" formatCode="General">
                  <c:v>35.198900000000002</c:v>
                </c:pt>
                <c:pt idx="3950" formatCode="General">
                  <c:v>35.371099999999998</c:v>
                </c:pt>
                <c:pt idx="3951" formatCode="General">
                  <c:v>35.554099999999998</c:v>
                </c:pt>
                <c:pt idx="3952" formatCode="General">
                  <c:v>35.745699999999999</c:v>
                </c:pt>
                <c:pt idx="3953" formatCode="General">
                  <c:v>35.935899999999997</c:v>
                </c:pt>
                <c:pt idx="3954" formatCode="General">
                  <c:v>36.1145</c:v>
                </c:pt>
                <c:pt idx="3955" formatCode="General">
                  <c:v>36.293500000000002</c:v>
                </c:pt>
                <c:pt idx="3956" formatCode="General">
                  <c:v>36.476999999999997</c:v>
                </c:pt>
                <c:pt idx="3957" formatCode="General">
                  <c:v>36.638599999999997</c:v>
                </c:pt>
                <c:pt idx="3958" formatCode="General">
                  <c:v>36.7744</c:v>
                </c:pt>
                <c:pt idx="3959" formatCode="General">
                  <c:v>36.905999999999999</c:v>
                </c:pt>
                <c:pt idx="3960" formatCode="General">
                  <c:v>37.013500000000001</c:v>
                </c:pt>
                <c:pt idx="3961" formatCode="General">
                  <c:v>37.065800000000003</c:v>
                </c:pt>
                <c:pt idx="3962" formatCode="General">
                  <c:v>37.080300000000001</c:v>
                </c:pt>
                <c:pt idx="3963" formatCode="General">
                  <c:v>37.070900000000002</c:v>
                </c:pt>
                <c:pt idx="3964" formatCode="General">
                  <c:v>37.021999999999998</c:v>
                </c:pt>
                <c:pt idx="3965" formatCode="General">
                  <c:v>36.993400000000001</c:v>
                </c:pt>
                <c:pt idx="3966" formatCode="General">
                  <c:v>37.096200000000003</c:v>
                </c:pt>
                <c:pt idx="3967" formatCode="General">
                  <c:v>37.267400000000002</c:v>
                </c:pt>
                <c:pt idx="3968" formatCode="General">
                  <c:v>37.389699999999998</c:v>
                </c:pt>
                <c:pt idx="3969" formatCode="General">
                  <c:v>37.459400000000002</c:v>
                </c:pt>
                <c:pt idx="3970" formatCode="General">
                  <c:v>37.483199999999997</c:v>
                </c:pt>
                <c:pt idx="3971" formatCode="General">
                  <c:v>37.457799999999999</c:v>
                </c:pt>
                <c:pt idx="3972" formatCode="General">
                  <c:v>37.387099999999997</c:v>
                </c:pt>
                <c:pt idx="3973" formatCode="General">
                  <c:v>37.2789</c:v>
                </c:pt>
                <c:pt idx="3974" formatCode="General">
                  <c:v>37.1051</c:v>
                </c:pt>
                <c:pt idx="3975" formatCode="General">
                  <c:v>36.8371</c:v>
                </c:pt>
                <c:pt idx="3976" formatCode="General">
                  <c:v>36.496400000000001</c:v>
                </c:pt>
                <c:pt idx="3977" formatCode="General">
                  <c:v>36.104799999999997</c:v>
                </c:pt>
                <c:pt idx="3978" formatCode="General">
                  <c:v>35.667099999999998</c:v>
                </c:pt>
                <c:pt idx="3979" formatCode="General">
                  <c:v>35.194600000000001</c:v>
                </c:pt>
                <c:pt idx="3980" formatCode="General">
                  <c:v>34.701799999999999</c:v>
                </c:pt>
                <c:pt idx="3981" formatCode="General">
                  <c:v>34.181199999999997</c:v>
                </c:pt>
                <c:pt idx="3982" formatCode="General">
                  <c:v>33.619799999999998</c:v>
                </c:pt>
                <c:pt idx="3983" formatCode="General">
                  <c:v>33.013500000000001</c:v>
                </c:pt>
                <c:pt idx="3984" formatCode="General">
                  <c:v>32.358600000000003</c:v>
                </c:pt>
                <c:pt idx="3985" formatCode="General">
                  <c:v>31.6556</c:v>
                </c:pt>
                <c:pt idx="3986" formatCode="General">
                  <c:v>31.014700000000001</c:v>
                </c:pt>
                <c:pt idx="3987" formatCode="General">
                  <c:v>30.585899999999999</c:v>
                </c:pt>
                <c:pt idx="3988" formatCode="General">
                  <c:v>30.284300000000002</c:v>
                </c:pt>
                <c:pt idx="3989" formatCode="General">
                  <c:v>29.98</c:v>
                </c:pt>
                <c:pt idx="3990" formatCode="General">
                  <c:v>29.662400000000002</c:v>
                </c:pt>
                <c:pt idx="3991" formatCode="General">
                  <c:v>29.313600000000001</c:v>
                </c:pt>
                <c:pt idx="3992" formatCode="General">
                  <c:v>28.910799999999998</c:v>
                </c:pt>
                <c:pt idx="3993" formatCode="General">
                  <c:v>28.465699999999998</c:v>
                </c:pt>
                <c:pt idx="3994" formatCode="General">
                  <c:v>28.006499999999999</c:v>
                </c:pt>
                <c:pt idx="3995" formatCode="General">
                  <c:v>27.5319</c:v>
                </c:pt>
                <c:pt idx="3996" formatCode="General">
                  <c:v>27.036899999999999</c:v>
                </c:pt>
                <c:pt idx="3997" formatCode="General">
                  <c:v>26.5289</c:v>
                </c:pt>
                <c:pt idx="3998" formatCode="General">
                  <c:v>26.022400000000001</c:v>
                </c:pt>
                <c:pt idx="3999" formatCode="General">
                  <c:v>25.534800000000001</c:v>
                </c:pt>
                <c:pt idx="4000" formatCode="General">
                  <c:v>25.102399999999999</c:v>
                </c:pt>
                <c:pt idx="4001" formatCode="General">
                  <c:v>24.761099999999999</c:v>
                </c:pt>
                <c:pt idx="4002" formatCode="General">
                  <c:v>24.5153</c:v>
                </c:pt>
                <c:pt idx="4003" formatCode="General">
                  <c:v>24.348199999999999</c:v>
                </c:pt>
                <c:pt idx="4004" formatCode="General">
                  <c:v>24.22</c:v>
                </c:pt>
                <c:pt idx="4005" formatCode="General">
                  <c:v>24.191199999999998</c:v>
                </c:pt>
                <c:pt idx="4006" formatCode="General">
                  <c:v>24.410900000000002</c:v>
                </c:pt>
                <c:pt idx="4007" formatCode="General">
                  <c:v>24.8127</c:v>
                </c:pt>
                <c:pt idx="4008" formatCode="General">
                  <c:v>25.2407</c:v>
                </c:pt>
                <c:pt idx="4009" formatCode="General">
                  <c:v>25.650400000000001</c:v>
                </c:pt>
                <c:pt idx="4010" formatCode="General">
                  <c:v>26.017800000000001</c:v>
                </c:pt>
                <c:pt idx="4011" formatCode="General">
                  <c:v>26.328499999999998</c:v>
                </c:pt>
                <c:pt idx="4012" formatCode="General">
                  <c:v>26.564</c:v>
                </c:pt>
                <c:pt idx="4013" formatCode="General">
                  <c:v>26.7027</c:v>
                </c:pt>
                <c:pt idx="4014" formatCode="General">
                  <c:v>26.7531</c:v>
                </c:pt>
                <c:pt idx="4015" formatCode="General">
                  <c:v>26.733799999999999</c:v>
                </c:pt>
                <c:pt idx="4016" formatCode="General">
                  <c:v>26.646599999999999</c:v>
                </c:pt>
                <c:pt idx="4017" formatCode="General">
                  <c:v>26.4984</c:v>
                </c:pt>
                <c:pt idx="4018" formatCode="General">
                  <c:v>26.305199999999999</c:v>
                </c:pt>
                <c:pt idx="4019" formatCode="General">
                  <c:v>26.102599999999999</c:v>
                </c:pt>
                <c:pt idx="4020" formatCode="General">
                  <c:v>25.9314</c:v>
                </c:pt>
                <c:pt idx="4021" formatCode="General">
                  <c:v>25.767399999999999</c:v>
                </c:pt>
                <c:pt idx="4022" formatCode="General">
                  <c:v>25.569199999999999</c:v>
                </c:pt>
                <c:pt idx="4023" formatCode="General">
                  <c:v>25.334</c:v>
                </c:pt>
                <c:pt idx="4024" formatCode="General">
                  <c:v>25.108499999999999</c:v>
                </c:pt>
                <c:pt idx="4025" formatCode="General">
                  <c:v>24.999400000000001</c:v>
                </c:pt>
                <c:pt idx="4026" formatCode="General">
                  <c:v>25.0016</c:v>
                </c:pt>
                <c:pt idx="4027" formatCode="General">
                  <c:v>25.021599999999999</c:v>
                </c:pt>
                <c:pt idx="4028" formatCode="General">
                  <c:v>24.8794</c:v>
                </c:pt>
                <c:pt idx="4029" formatCode="General">
                  <c:v>24.464500000000001</c:v>
                </c:pt>
                <c:pt idx="4030" formatCode="General">
                  <c:v>23.9937</c:v>
                </c:pt>
                <c:pt idx="4031" formatCode="General">
                  <c:v>23.596699999999998</c:v>
                </c:pt>
                <c:pt idx="4032" formatCode="General">
                  <c:v>23.174700000000001</c:v>
                </c:pt>
                <c:pt idx="4033" formatCode="General">
                  <c:v>22.664200000000001</c:v>
                </c:pt>
                <c:pt idx="4034" formatCode="General">
                  <c:v>22.050699999999999</c:v>
                </c:pt>
                <c:pt idx="4035" formatCode="General">
                  <c:v>21.3599</c:v>
                </c:pt>
                <c:pt idx="4036" formatCode="General">
                  <c:v>20.6203</c:v>
                </c:pt>
                <c:pt idx="4037" formatCode="General">
                  <c:v>19.823499999999999</c:v>
                </c:pt>
                <c:pt idx="4038" formatCode="General">
                  <c:v>18.9636</c:v>
                </c:pt>
                <c:pt idx="4039" formatCode="General">
                  <c:v>18.044499999999999</c:v>
                </c:pt>
                <c:pt idx="4040" formatCode="General">
                  <c:v>17.074200000000001</c:v>
                </c:pt>
                <c:pt idx="4041" formatCode="General">
                  <c:v>16.0623</c:v>
                </c:pt>
                <c:pt idx="4042" formatCode="General">
                  <c:v>14.992599999999999</c:v>
                </c:pt>
                <c:pt idx="4043" formatCode="General">
                  <c:v>13.8841</c:v>
                </c:pt>
                <c:pt idx="4044" formatCode="General">
                  <c:v>12.8606</c:v>
                </c:pt>
                <c:pt idx="4045" formatCode="General">
                  <c:v>11.973599999999999</c:v>
                </c:pt>
                <c:pt idx="4046" formatCode="General">
                  <c:v>11.1594</c:v>
                </c:pt>
                <c:pt idx="4047" formatCode="General">
                  <c:v>10.367100000000001</c:v>
                </c:pt>
                <c:pt idx="4048" formatCode="General">
                  <c:v>9.5690200000000001</c:v>
                </c:pt>
                <c:pt idx="4049" formatCode="General">
                  <c:v>8.7526200000000003</c:v>
                </c:pt>
                <c:pt idx="4050" formatCode="General">
                  <c:v>7.9032099999999996</c:v>
                </c:pt>
                <c:pt idx="4051" formatCode="General">
                  <c:v>6.9981</c:v>
                </c:pt>
                <c:pt idx="4052" formatCode="General">
                  <c:v>6.0398699999999996</c:v>
                </c:pt>
                <c:pt idx="4053" formatCode="General">
                  <c:v>5.0578900000000004</c:v>
                </c:pt>
                <c:pt idx="4054" formatCode="General">
                  <c:v>4.0688800000000001</c:v>
                </c:pt>
                <c:pt idx="4055" formatCode="General">
                  <c:v>3.0783200000000002</c:v>
                </c:pt>
                <c:pt idx="4056" formatCode="General">
                  <c:v>2.0822600000000002</c:v>
                </c:pt>
                <c:pt idx="4057" formatCode="General">
                  <c:v>1.0698000000000001</c:v>
                </c:pt>
                <c:pt idx="4058" formatCode="General">
                  <c:v>2.4268100000000001E-2</c:v>
                </c:pt>
                <c:pt idx="4059" formatCode="General">
                  <c:v>-1.0589299999999999</c:v>
                </c:pt>
                <c:pt idx="4060" formatCode="General">
                  <c:v>-2.1692499999999999</c:v>
                </c:pt>
                <c:pt idx="4061" formatCode="General">
                  <c:v>-3.3110599999999999</c:v>
                </c:pt>
                <c:pt idx="4062" formatCode="General">
                  <c:v>-4.4711499999999997</c:v>
                </c:pt>
                <c:pt idx="4063" formatCode="General">
                  <c:v>-5.5024699999999998</c:v>
                </c:pt>
                <c:pt idx="4064" formatCode="General">
                  <c:v>-6.3147599999999997</c:v>
                </c:pt>
                <c:pt idx="4065" formatCode="General">
                  <c:v>-7.0010199999999996</c:v>
                </c:pt>
                <c:pt idx="4066" formatCode="General">
                  <c:v>-7.6273</c:v>
                </c:pt>
                <c:pt idx="4067" formatCode="General">
                  <c:v>-8.20749</c:v>
                </c:pt>
                <c:pt idx="4068" formatCode="General">
                  <c:v>-8.7616599999999991</c:v>
                </c:pt>
                <c:pt idx="4069" formatCode="General">
                  <c:v>-9.3093299999999992</c:v>
                </c:pt>
                <c:pt idx="4070" formatCode="General">
                  <c:v>-9.8616499999999991</c:v>
                </c:pt>
                <c:pt idx="4071" formatCode="General">
                  <c:v>-10.435600000000001</c:v>
                </c:pt>
                <c:pt idx="4072" formatCode="General">
                  <c:v>-11.055300000000001</c:v>
                </c:pt>
                <c:pt idx="4073" formatCode="General">
                  <c:v>-11.726699999999999</c:v>
                </c:pt>
                <c:pt idx="4074" formatCode="General">
                  <c:v>-12.44</c:v>
                </c:pt>
                <c:pt idx="4075" formatCode="General">
                  <c:v>-13.207599999999999</c:v>
                </c:pt>
                <c:pt idx="4076" formatCode="General">
                  <c:v>-14.0435</c:v>
                </c:pt>
                <c:pt idx="4077" formatCode="General">
                  <c:v>-14.936400000000001</c:v>
                </c:pt>
                <c:pt idx="4078" formatCode="General">
                  <c:v>-15.871</c:v>
                </c:pt>
                <c:pt idx="4079" formatCode="General">
                  <c:v>-16.834800000000001</c:v>
                </c:pt>
                <c:pt idx="4080" formatCode="General">
                  <c:v>-17.8109</c:v>
                </c:pt>
                <c:pt idx="4081" formatCode="General">
                  <c:v>-18.782800000000002</c:v>
                </c:pt>
                <c:pt idx="4082" formatCode="General">
                  <c:v>-19.750900000000001</c:v>
                </c:pt>
                <c:pt idx="4083" formatCode="General">
                  <c:v>-20.695499999999999</c:v>
                </c:pt>
                <c:pt idx="4084" formatCode="General">
                  <c:v>-21.521699999999999</c:v>
                </c:pt>
                <c:pt idx="4085" formatCode="General">
                  <c:v>-22.213200000000001</c:v>
                </c:pt>
                <c:pt idx="4086" formatCode="General">
                  <c:v>-22.879300000000001</c:v>
                </c:pt>
                <c:pt idx="4087" formatCode="General">
                  <c:v>-23.584</c:v>
                </c:pt>
                <c:pt idx="4088" formatCode="General">
                  <c:v>-24.338999999999999</c:v>
                </c:pt>
                <c:pt idx="4089" formatCode="General">
                  <c:v>-25.1434</c:v>
                </c:pt>
                <c:pt idx="4090" formatCode="General">
                  <c:v>-25.997699999999998</c:v>
                </c:pt>
                <c:pt idx="4091" formatCode="General">
                  <c:v>-26.918099999999999</c:v>
                </c:pt>
                <c:pt idx="4092" formatCode="General">
                  <c:v>-27.936399999999999</c:v>
                </c:pt>
                <c:pt idx="4093" formatCode="General">
                  <c:v>-29.09</c:v>
                </c:pt>
                <c:pt idx="4094" formatCode="General">
                  <c:v>-30.374300000000002</c:v>
                </c:pt>
                <c:pt idx="4095" formatCode="General">
                  <c:v>-31.759699999999999</c:v>
                </c:pt>
                <c:pt idx="4096" formatCode="General">
                  <c:v>-33.231200000000001</c:v>
                </c:pt>
                <c:pt idx="4097" formatCode="General">
                  <c:v>-34.769199999999998</c:v>
                </c:pt>
                <c:pt idx="4098" formatCode="General">
                  <c:v>-36.3401</c:v>
                </c:pt>
                <c:pt idx="4099" formatCode="General">
                  <c:v>-37.9191</c:v>
                </c:pt>
                <c:pt idx="4100" formatCode="General">
                  <c:v>-39.498399999999997</c:v>
                </c:pt>
                <c:pt idx="4101" formatCode="General">
                  <c:v>-41.0625</c:v>
                </c:pt>
                <c:pt idx="4102" formatCode="General">
                  <c:v>-42.593600000000002</c:v>
                </c:pt>
                <c:pt idx="4103" formatCode="General">
                  <c:v>-44.078400000000002</c:v>
                </c:pt>
                <c:pt idx="4104" formatCode="General">
                  <c:v>-45.482599999999998</c:v>
                </c:pt>
                <c:pt idx="4105" formatCode="General">
                  <c:v>-46.7348</c:v>
                </c:pt>
                <c:pt idx="4106" formatCode="General">
                  <c:v>-47.828899999999997</c:v>
                </c:pt>
                <c:pt idx="4107" formatCode="General">
                  <c:v>-48.829099999999997</c:v>
                </c:pt>
                <c:pt idx="4108" formatCode="General">
                  <c:v>-49.770099999999999</c:v>
                </c:pt>
                <c:pt idx="4109" formatCode="General">
                  <c:v>-50.663800000000002</c:v>
                </c:pt>
                <c:pt idx="4110" formatCode="General">
                  <c:v>-51.513300000000001</c:v>
                </c:pt>
                <c:pt idx="4111" formatCode="General">
                  <c:v>-52.318800000000003</c:v>
                </c:pt>
                <c:pt idx="4112" formatCode="General">
                  <c:v>-53.0792</c:v>
                </c:pt>
                <c:pt idx="4113" formatCode="General">
                  <c:v>-53.803699999999999</c:v>
                </c:pt>
                <c:pt idx="4114" formatCode="General">
                  <c:v>-54.51</c:v>
                </c:pt>
                <c:pt idx="4115" formatCode="General">
                  <c:v>-55.228200000000001</c:v>
                </c:pt>
                <c:pt idx="4116" formatCode="General">
                  <c:v>-55.9833</c:v>
                </c:pt>
                <c:pt idx="4117" formatCode="General">
                  <c:v>-56.762900000000002</c:v>
                </c:pt>
                <c:pt idx="4118" formatCode="General">
                  <c:v>-57.551600000000001</c:v>
                </c:pt>
                <c:pt idx="4119" formatCode="General">
                  <c:v>-58.346600000000002</c:v>
                </c:pt>
                <c:pt idx="4120" formatCode="General">
                  <c:v>-59.148600000000002</c:v>
                </c:pt>
                <c:pt idx="4121" formatCode="General">
                  <c:v>-59.960999999999999</c:v>
                </c:pt>
                <c:pt idx="4122" formatCode="General">
                  <c:v>-60.773200000000003</c:v>
                </c:pt>
                <c:pt idx="4123" formatCode="General">
                  <c:v>-61.575800000000001</c:v>
                </c:pt>
                <c:pt idx="4124" formatCode="General">
                  <c:v>-62.3855</c:v>
                </c:pt>
                <c:pt idx="4125" formatCode="General">
                  <c:v>-63.168399999999998</c:v>
                </c:pt>
                <c:pt idx="4126" formatCode="General">
                  <c:v>-63.820999999999998</c:v>
                </c:pt>
                <c:pt idx="4127" formatCode="General">
                  <c:v>-64.354799999999997</c:v>
                </c:pt>
                <c:pt idx="4128" formatCode="General">
                  <c:v>-64.864599999999996</c:v>
                </c:pt>
                <c:pt idx="4129" formatCode="General">
                  <c:v>-65.523700000000005</c:v>
                </c:pt>
                <c:pt idx="4130" formatCode="General">
                  <c:v>-66.441900000000004</c:v>
                </c:pt>
                <c:pt idx="4131" formatCode="General">
                  <c:v>-67.443100000000001</c:v>
                </c:pt>
                <c:pt idx="4132" formatCode="General">
                  <c:v>-68.404799999999994</c:v>
                </c:pt>
                <c:pt idx="4133" formatCode="General">
                  <c:v>-69.365600000000001</c:v>
                </c:pt>
                <c:pt idx="4134" formatCode="General">
                  <c:v>-70.338399999999993</c:v>
                </c:pt>
                <c:pt idx="4135" formatCode="General">
                  <c:v>-71.311000000000007</c:v>
                </c:pt>
                <c:pt idx="4136" formatCode="General">
                  <c:v>-72.267799999999994</c:v>
                </c:pt>
                <c:pt idx="4137" formatCode="General">
                  <c:v>-73.208200000000005</c:v>
                </c:pt>
                <c:pt idx="4138" formatCode="General">
                  <c:v>-74.174000000000007</c:v>
                </c:pt>
                <c:pt idx="4139" formatCode="General">
                  <c:v>-75.215199999999996</c:v>
                </c:pt>
                <c:pt idx="4140" formatCode="General">
                  <c:v>-76.366299999999995</c:v>
                </c:pt>
                <c:pt idx="4141" formatCode="General">
                  <c:v>-77.617900000000006</c:v>
                </c:pt>
                <c:pt idx="4142" formatCode="General">
                  <c:v>-78.932500000000005</c:v>
                </c:pt>
                <c:pt idx="4143" formatCode="General">
                  <c:v>-80.247500000000002</c:v>
                </c:pt>
                <c:pt idx="4144" formatCode="General">
                  <c:v>-81.509100000000004</c:v>
                </c:pt>
                <c:pt idx="4145" formatCode="General">
                  <c:v>-82.717299999999994</c:v>
                </c:pt>
                <c:pt idx="4146" formatCode="General">
                  <c:v>-83.818700000000007</c:v>
                </c:pt>
                <c:pt idx="4147" formatCode="General">
                  <c:v>-84.713700000000003</c:v>
                </c:pt>
                <c:pt idx="4148" formatCode="General">
                  <c:v>-85.392899999999997</c:v>
                </c:pt>
                <c:pt idx="4149" formatCode="General">
                  <c:v>-85.902500000000003</c:v>
                </c:pt>
                <c:pt idx="4150" formatCode="General">
                  <c:v>-86.313999999999993</c:v>
                </c:pt>
                <c:pt idx="4151" formatCode="General">
                  <c:v>-86.6935</c:v>
                </c:pt>
                <c:pt idx="4152" formatCode="General">
                  <c:v>-87.057400000000001</c:v>
                </c:pt>
                <c:pt idx="4153" formatCode="General">
                  <c:v>-87.421000000000006</c:v>
                </c:pt>
                <c:pt idx="4154" formatCode="General">
                  <c:v>-87.796999999999997</c:v>
                </c:pt>
                <c:pt idx="4155" formatCode="General">
                  <c:v>-88.1691</c:v>
                </c:pt>
                <c:pt idx="4156" formatCode="General">
                  <c:v>-88.512200000000007</c:v>
                </c:pt>
                <c:pt idx="4157" formatCode="General">
                  <c:v>-88.815200000000004</c:v>
                </c:pt>
                <c:pt idx="4158" formatCode="General">
                  <c:v>-89.061199999999999</c:v>
                </c:pt>
                <c:pt idx="4159" formatCode="General">
                  <c:v>-89.226399999999998</c:v>
                </c:pt>
                <c:pt idx="4160" formatCode="General">
                  <c:v>-89.304400000000001</c:v>
                </c:pt>
                <c:pt idx="4161" formatCode="General">
                  <c:v>-89.309600000000003</c:v>
                </c:pt>
                <c:pt idx="4162" formatCode="General">
                  <c:v>-89.247699999999995</c:v>
                </c:pt>
                <c:pt idx="4163" formatCode="General">
                  <c:v>-89.126999999999995</c:v>
                </c:pt>
                <c:pt idx="4164" formatCode="General">
                  <c:v>-88.988699999999994</c:v>
                </c:pt>
                <c:pt idx="4165" formatCode="General">
                  <c:v>-88.823800000000006</c:v>
                </c:pt>
                <c:pt idx="4166" formatCode="General">
                  <c:v>-88.530299999999997</c:v>
                </c:pt>
                <c:pt idx="4167" formatCode="General">
                  <c:v>-88.105400000000003</c:v>
                </c:pt>
                <c:pt idx="4168" formatCode="General">
                  <c:v>-87.634600000000006</c:v>
                </c:pt>
                <c:pt idx="4169" formatCode="General">
                  <c:v>-87.149699999999996</c:v>
                </c:pt>
                <c:pt idx="4170" formatCode="General">
                  <c:v>-86.661199999999994</c:v>
                </c:pt>
                <c:pt idx="4171" formatCode="General">
                  <c:v>-86.191599999999994</c:v>
                </c:pt>
                <c:pt idx="4172" formatCode="General">
                  <c:v>-85.759900000000002</c:v>
                </c:pt>
                <c:pt idx="4173" formatCode="General">
                  <c:v>-85.372799999999998</c:v>
                </c:pt>
                <c:pt idx="4174" formatCode="General">
                  <c:v>-85.033600000000007</c:v>
                </c:pt>
                <c:pt idx="4175" formatCode="General">
                  <c:v>-84.742900000000006</c:v>
                </c:pt>
                <c:pt idx="4176" formatCode="General">
                  <c:v>-84.495999999999995</c:v>
                </c:pt>
                <c:pt idx="4177" formatCode="General">
                  <c:v>-84.284499999999994</c:v>
                </c:pt>
                <c:pt idx="4178" formatCode="General">
                  <c:v>-84.096299999999999</c:v>
                </c:pt>
                <c:pt idx="4179" formatCode="General">
                  <c:v>-83.922899999999998</c:v>
                </c:pt>
                <c:pt idx="4180" formatCode="General">
                  <c:v>-83.765000000000001</c:v>
                </c:pt>
                <c:pt idx="4181" formatCode="General">
                  <c:v>-83.634600000000006</c:v>
                </c:pt>
                <c:pt idx="4182" formatCode="General">
                  <c:v>-83.546400000000006</c:v>
                </c:pt>
                <c:pt idx="4183" formatCode="General">
                  <c:v>-83.505499999999998</c:v>
                </c:pt>
                <c:pt idx="4184" formatCode="General">
                  <c:v>-83.520200000000003</c:v>
                </c:pt>
                <c:pt idx="4185" formatCode="General">
                  <c:v>-83.614900000000006</c:v>
                </c:pt>
                <c:pt idx="4186" formatCode="General">
                  <c:v>-83.715999999999994</c:v>
                </c:pt>
                <c:pt idx="4187" formatCode="General">
                  <c:v>-83.647599999999997</c:v>
                </c:pt>
                <c:pt idx="4188" formatCode="General">
                  <c:v>-83.391800000000003</c:v>
                </c:pt>
                <c:pt idx="4189" formatCode="General">
                  <c:v>-83.034099999999995</c:v>
                </c:pt>
                <c:pt idx="4190" formatCode="General">
                  <c:v>-82.612399999999994</c:v>
                </c:pt>
                <c:pt idx="4191" formatCode="General">
                  <c:v>-82.144800000000004</c:v>
                </c:pt>
                <c:pt idx="4192" formatCode="General">
                  <c:v>-81.625600000000006</c:v>
                </c:pt>
                <c:pt idx="4193" formatCode="General">
                  <c:v>-81.058099999999996</c:v>
                </c:pt>
                <c:pt idx="4194" formatCode="General">
                  <c:v>-80.456599999999995</c:v>
                </c:pt>
                <c:pt idx="4195" formatCode="General">
                  <c:v>-79.830200000000005</c:v>
                </c:pt>
                <c:pt idx="4196" formatCode="General">
                  <c:v>-79.183999999999997</c:v>
                </c:pt>
                <c:pt idx="4197" formatCode="General">
                  <c:v>-78.525199999999998</c:v>
                </c:pt>
                <c:pt idx="4198" formatCode="General">
                  <c:v>-77.853999999999999</c:v>
                </c:pt>
                <c:pt idx="4199" formatCode="General">
                  <c:v>-77.155000000000001</c:v>
                </c:pt>
                <c:pt idx="4200" formatCode="General">
                  <c:v>-76.439300000000003</c:v>
                </c:pt>
                <c:pt idx="4201" formatCode="General">
                  <c:v>-75.744500000000002</c:v>
                </c:pt>
                <c:pt idx="4202" formatCode="General">
                  <c:v>-75.114699999999999</c:v>
                </c:pt>
                <c:pt idx="4203" formatCode="General">
                  <c:v>-74.584800000000001</c:v>
                </c:pt>
                <c:pt idx="4204" formatCode="General">
                  <c:v>-74.158600000000007</c:v>
                </c:pt>
                <c:pt idx="4205" formatCode="General">
                  <c:v>-73.8</c:v>
                </c:pt>
                <c:pt idx="4206" formatCode="General">
                  <c:v>-73.418199999999999</c:v>
                </c:pt>
                <c:pt idx="4207" formatCode="General">
                  <c:v>-72.985600000000005</c:v>
                </c:pt>
                <c:pt idx="4208" formatCode="General">
                  <c:v>-72.547499999999999</c:v>
                </c:pt>
                <c:pt idx="4209" formatCode="General">
                  <c:v>-72.100099999999998</c:v>
                </c:pt>
                <c:pt idx="4210" formatCode="General">
                  <c:v>-71.619900000000001</c:v>
                </c:pt>
                <c:pt idx="4211" formatCode="General">
                  <c:v>-71.107399999999998</c:v>
                </c:pt>
                <c:pt idx="4212" formatCode="General">
                  <c:v>-70.569699999999997</c:v>
                </c:pt>
                <c:pt idx="4213" formatCode="General">
                  <c:v>-70.015699999999995</c:v>
                </c:pt>
                <c:pt idx="4214" formatCode="General">
                  <c:v>-69.457700000000003</c:v>
                </c:pt>
                <c:pt idx="4215" formatCode="General">
                  <c:v>-68.906099999999995</c:v>
                </c:pt>
                <c:pt idx="4216" formatCode="General">
                  <c:v>-68.346800000000002</c:v>
                </c:pt>
                <c:pt idx="4217" formatCode="General">
                  <c:v>-67.767899999999997</c:v>
                </c:pt>
                <c:pt idx="4218" formatCode="General">
                  <c:v>-67.204999999999998</c:v>
                </c:pt>
                <c:pt idx="4219" formatCode="General">
                  <c:v>-66.6858</c:v>
                </c:pt>
                <c:pt idx="4220" formatCode="General">
                  <c:v>-66.204400000000007</c:v>
                </c:pt>
                <c:pt idx="4221" formatCode="General">
                  <c:v>-65.740499999999997</c:v>
                </c:pt>
                <c:pt idx="4222" formatCode="General">
                  <c:v>-65.269599999999997</c:v>
                </c:pt>
                <c:pt idx="4223" formatCode="General">
                  <c:v>-64.796599999999998</c:v>
                </c:pt>
                <c:pt idx="4224" formatCode="General">
                  <c:v>-64.313800000000001</c:v>
                </c:pt>
                <c:pt idx="4225" formatCode="General">
                  <c:v>-63.730699999999999</c:v>
                </c:pt>
                <c:pt idx="4226" formatCode="General">
                  <c:v>-63.024700000000003</c:v>
                </c:pt>
                <c:pt idx="4227" formatCode="General">
                  <c:v>-62.296700000000001</c:v>
                </c:pt>
                <c:pt idx="4228" formatCode="General">
                  <c:v>-61.6218</c:v>
                </c:pt>
                <c:pt idx="4229" formatCode="General">
                  <c:v>-61.029899999999998</c:v>
                </c:pt>
                <c:pt idx="4230" formatCode="General">
                  <c:v>-60.449199999999998</c:v>
                </c:pt>
                <c:pt idx="4231" formatCode="General">
                  <c:v>-59.795499999999997</c:v>
                </c:pt>
                <c:pt idx="4232" formatCode="General">
                  <c:v>-59.061900000000001</c:v>
                </c:pt>
                <c:pt idx="4233" formatCode="General">
                  <c:v>-58.245199999999997</c:v>
                </c:pt>
                <c:pt idx="4234" formatCode="General">
                  <c:v>-57.345700000000001</c:v>
                </c:pt>
                <c:pt idx="4235" formatCode="General">
                  <c:v>-56.369300000000003</c:v>
                </c:pt>
                <c:pt idx="4236" formatCode="General">
                  <c:v>-55.324300000000001</c:v>
                </c:pt>
                <c:pt idx="4237" formatCode="General">
                  <c:v>-54.2181</c:v>
                </c:pt>
                <c:pt idx="4238" formatCode="General">
                  <c:v>-53.052300000000002</c:v>
                </c:pt>
                <c:pt idx="4239" formatCode="General">
                  <c:v>-51.814599999999999</c:v>
                </c:pt>
                <c:pt idx="4240" formatCode="General">
                  <c:v>-50.5047</c:v>
                </c:pt>
                <c:pt idx="4241" formatCode="General">
                  <c:v>-49.140700000000002</c:v>
                </c:pt>
                <c:pt idx="4242" formatCode="General">
                  <c:v>-47.755800000000001</c:v>
                </c:pt>
                <c:pt idx="4243" formatCode="General">
                  <c:v>-46.3827</c:v>
                </c:pt>
                <c:pt idx="4244" formatCode="General">
                  <c:v>-45.016300000000001</c:v>
                </c:pt>
                <c:pt idx="4245" formatCode="General">
                  <c:v>-43.600700000000003</c:v>
                </c:pt>
                <c:pt idx="4246" formatCode="General">
                  <c:v>-42.002899999999997</c:v>
                </c:pt>
                <c:pt idx="4247" formatCode="General">
                  <c:v>-40.210099999999997</c:v>
                </c:pt>
                <c:pt idx="4248" formatCode="General">
                  <c:v>-38.356499999999997</c:v>
                </c:pt>
                <c:pt idx="4249" formatCode="General">
                  <c:v>-36.506300000000003</c:v>
                </c:pt>
                <c:pt idx="4250" formatCode="General">
                  <c:v>-34.674700000000001</c:v>
                </c:pt>
                <c:pt idx="4251" formatCode="General">
                  <c:v>-32.884700000000002</c:v>
                </c:pt>
                <c:pt idx="4252" formatCode="General">
                  <c:v>-31.1584</c:v>
                </c:pt>
                <c:pt idx="4253" formatCode="General">
                  <c:v>-29.509499999999999</c:v>
                </c:pt>
                <c:pt idx="4254" formatCode="General">
                  <c:v>-27.946000000000002</c:v>
                </c:pt>
                <c:pt idx="4255" formatCode="General">
                  <c:v>-26.470700000000001</c:v>
                </c:pt>
                <c:pt idx="4256" formatCode="General">
                  <c:v>-25.114699999999999</c:v>
                </c:pt>
                <c:pt idx="4257" formatCode="General">
                  <c:v>-23.9115</c:v>
                </c:pt>
                <c:pt idx="4258" formatCode="General">
                  <c:v>-22.8538</c:v>
                </c:pt>
                <c:pt idx="4259" formatCode="General">
                  <c:v>-21.918399999999998</c:v>
                </c:pt>
                <c:pt idx="4260" formatCode="General">
                  <c:v>-21.072700000000001</c:v>
                </c:pt>
                <c:pt idx="4261" formatCode="General">
                  <c:v>-20.288599999999999</c:v>
                </c:pt>
                <c:pt idx="4262" formatCode="General">
                  <c:v>-19.549900000000001</c:v>
                </c:pt>
                <c:pt idx="4263" formatCode="General">
                  <c:v>-18.850899999999999</c:v>
                </c:pt>
                <c:pt idx="4264" formatCode="General">
                  <c:v>-18.163</c:v>
                </c:pt>
                <c:pt idx="4265" formatCode="General">
                  <c:v>-17.3477</c:v>
                </c:pt>
                <c:pt idx="4266" formatCode="General">
                  <c:v>-16.322900000000001</c:v>
                </c:pt>
                <c:pt idx="4267" formatCode="General">
                  <c:v>-15.156499999999999</c:v>
                </c:pt>
                <c:pt idx="4268" formatCode="General">
                  <c:v>-13.908300000000001</c:v>
                </c:pt>
                <c:pt idx="4269" formatCode="General">
                  <c:v>-12.6061</c:v>
                </c:pt>
                <c:pt idx="4270" formatCode="General">
                  <c:v>-11.2364</c:v>
                </c:pt>
                <c:pt idx="4271" formatCode="General">
                  <c:v>-9.7803900000000006</c:v>
                </c:pt>
                <c:pt idx="4272" formatCode="General">
                  <c:v>-8.2542899999999992</c:v>
                </c:pt>
                <c:pt idx="4273" formatCode="General">
                  <c:v>-6.6871400000000003</c:v>
                </c:pt>
                <c:pt idx="4274" formatCode="General">
                  <c:v>-5.1123099999999999</c:v>
                </c:pt>
                <c:pt idx="4275" formatCode="General">
                  <c:v>-3.5596000000000001</c:v>
                </c:pt>
                <c:pt idx="4276" formatCode="General">
                  <c:v>-2.0489299999999999</c:v>
                </c:pt>
                <c:pt idx="4277" formatCode="General">
                  <c:v>-0.58476499999999998</c:v>
                </c:pt>
                <c:pt idx="4278" formatCode="General">
                  <c:v>0.83926400000000001</c:v>
                </c:pt>
                <c:pt idx="4279" formatCode="General">
                  <c:v>2.24282</c:v>
                </c:pt>
                <c:pt idx="4280" formatCode="General">
                  <c:v>3.6434600000000001</c:v>
                </c:pt>
                <c:pt idx="4281" formatCode="General">
                  <c:v>5.0437500000000002</c:v>
                </c:pt>
                <c:pt idx="4282" formatCode="General">
                  <c:v>6.4409000000000001</c:v>
                </c:pt>
                <c:pt idx="4283" formatCode="General">
                  <c:v>7.83345</c:v>
                </c:pt>
                <c:pt idx="4284" formatCode="General">
                  <c:v>9.3150499999999994</c:v>
                </c:pt>
                <c:pt idx="4285" formatCode="General">
                  <c:v>10.9482</c:v>
                </c:pt>
                <c:pt idx="4286" formatCode="General">
                  <c:v>12.6286</c:v>
                </c:pt>
                <c:pt idx="4287" formatCode="General">
                  <c:v>14.277100000000001</c:v>
                </c:pt>
                <c:pt idx="4288" formatCode="General">
                  <c:v>15.887</c:v>
                </c:pt>
                <c:pt idx="4289" formatCode="General">
                  <c:v>17.420100000000001</c:v>
                </c:pt>
                <c:pt idx="4290" formatCode="General">
                  <c:v>18.829699999999999</c:v>
                </c:pt>
                <c:pt idx="4291" formatCode="General">
                  <c:v>20.105499999999999</c:v>
                </c:pt>
                <c:pt idx="4292" formatCode="General">
                  <c:v>21.252500000000001</c:v>
                </c:pt>
                <c:pt idx="4293" formatCode="General">
                  <c:v>22.287800000000001</c:v>
                </c:pt>
                <c:pt idx="4294" formatCode="General">
                  <c:v>23.220800000000001</c:v>
                </c:pt>
                <c:pt idx="4295" formatCode="General">
                  <c:v>24.048200000000001</c:v>
                </c:pt>
                <c:pt idx="4296" formatCode="General">
                  <c:v>24.779499999999999</c:v>
                </c:pt>
                <c:pt idx="4297" formatCode="General">
                  <c:v>25.4298</c:v>
                </c:pt>
                <c:pt idx="4298" formatCode="General">
                  <c:v>26.001899999999999</c:v>
                </c:pt>
                <c:pt idx="4299" formatCode="General">
                  <c:v>26.498699999999999</c:v>
                </c:pt>
                <c:pt idx="4300" formatCode="General">
                  <c:v>26.9312</c:v>
                </c:pt>
                <c:pt idx="4301" formatCode="General">
                  <c:v>27.287500000000001</c:v>
                </c:pt>
                <c:pt idx="4302" formatCode="General">
                  <c:v>27.540600000000001</c:v>
                </c:pt>
                <c:pt idx="4303" formatCode="General">
                  <c:v>27.801500000000001</c:v>
                </c:pt>
                <c:pt idx="4304" formatCode="General">
                  <c:v>28.206700000000001</c:v>
                </c:pt>
                <c:pt idx="4305" formatCode="General">
                  <c:v>28.722100000000001</c:v>
                </c:pt>
                <c:pt idx="4306" formatCode="General">
                  <c:v>29.299299999999999</c:v>
                </c:pt>
                <c:pt idx="4307" formatCode="General">
                  <c:v>29.9405</c:v>
                </c:pt>
                <c:pt idx="4308" formatCode="General">
                  <c:v>30.630400000000002</c:v>
                </c:pt>
                <c:pt idx="4309" formatCode="General">
                  <c:v>31.344899999999999</c:v>
                </c:pt>
                <c:pt idx="4310" formatCode="General">
                  <c:v>32.072200000000002</c:v>
                </c:pt>
                <c:pt idx="4311" formatCode="General">
                  <c:v>32.813299999999998</c:v>
                </c:pt>
                <c:pt idx="4312" formatCode="General">
                  <c:v>33.596400000000003</c:v>
                </c:pt>
                <c:pt idx="4313" formatCode="General">
                  <c:v>34.457599999999999</c:v>
                </c:pt>
                <c:pt idx="4314" formatCode="General">
                  <c:v>35.422499999999999</c:v>
                </c:pt>
                <c:pt idx="4315" formatCode="General">
                  <c:v>36.476399999999998</c:v>
                </c:pt>
                <c:pt idx="4316" formatCode="General">
                  <c:v>37.574800000000003</c:v>
                </c:pt>
                <c:pt idx="4317" formatCode="General">
                  <c:v>38.689399999999999</c:v>
                </c:pt>
                <c:pt idx="4318" formatCode="General">
                  <c:v>39.798200000000001</c:v>
                </c:pt>
                <c:pt idx="4319" formatCode="General">
                  <c:v>40.873100000000001</c:v>
                </c:pt>
                <c:pt idx="4320" formatCode="General">
                  <c:v>41.949599999999997</c:v>
                </c:pt>
                <c:pt idx="4321" formatCode="General">
                  <c:v>43.145699999999998</c:v>
                </c:pt>
                <c:pt idx="4322" formatCode="General">
                  <c:v>44.48</c:v>
                </c:pt>
                <c:pt idx="4323" formatCode="General">
                  <c:v>45.888800000000003</c:v>
                </c:pt>
                <c:pt idx="4324" formatCode="General">
                  <c:v>47.331400000000002</c:v>
                </c:pt>
                <c:pt idx="4325" formatCode="General">
                  <c:v>48.782400000000003</c:v>
                </c:pt>
                <c:pt idx="4326" formatCode="General">
                  <c:v>50.238799999999998</c:v>
                </c:pt>
                <c:pt idx="4327" formatCode="General">
                  <c:v>51.697200000000002</c:v>
                </c:pt>
                <c:pt idx="4328" formatCode="General">
                  <c:v>53.148800000000001</c:v>
                </c:pt>
                <c:pt idx="4329" formatCode="General">
                  <c:v>54.585099999999997</c:v>
                </c:pt>
                <c:pt idx="4330" formatCode="General">
                  <c:v>55.998899999999999</c:v>
                </c:pt>
                <c:pt idx="4331" formatCode="General">
                  <c:v>57.3919</c:v>
                </c:pt>
                <c:pt idx="4332" formatCode="General">
                  <c:v>58.764099999999999</c:v>
                </c:pt>
                <c:pt idx="4333" formatCode="General">
                  <c:v>60.103299999999997</c:v>
                </c:pt>
                <c:pt idx="4334" formatCode="General">
                  <c:v>61.4041</c:v>
                </c:pt>
                <c:pt idx="4335" formatCode="General">
                  <c:v>62.671100000000003</c:v>
                </c:pt>
                <c:pt idx="4336" formatCode="General">
                  <c:v>63.926000000000002</c:v>
                </c:pt>
                <c:pt idx="4337" formatCode="General">
                  <c:v>65.193200000000004</c:v>
                </c:pt>
                <c:pt idx="4338" formatCode="General">
                  <c:v>66.470600000000005</c:v>
                </c:pt>
                <c:pt idx="4339" formatCode="General">
                  <c:v>67.783000000000001</c:v>
                </c:pt>
                <c:pt idx="4340" formatCode="General">
                  <c:v>69.230800000000002</c:v>
                </c:pt>
                <c:pt idx="4341" formatCode="General">
                  <c:v>70.809899999999999</c:v>
                </c:pt>
                <c:pt idx="4342" formatCode="General">
                  <c:v>72.3904</c:v>
                </c:pt>
                <c:pt idx="4343" formatCode="General">
                  <c:v>73.922300000000007</c:v>
                </c:pt>
                <c:pt idx="4344" formatCode="General">
                  <c:v>75.409199999999998</c:v>
                </c:pt>
                <c:pt idx="4345" formatCode="General">
                  <c:v>76.827799999999996</c:v>
                </c:pt>
                <c:pt idx="4346" formatCode="General">
                  <c:v>78.151899999999998</c:v>
                </c:pt>
                <c:pt idx="4347" formatCode="General">
                  <c:v>79.366100000000003</c:v>
                </c:pt>
                <c:pt idx="4348" formatCode="General">
                  <c:v>80.459800000000001</c:v>
                </c:pt>
                <c:pt idx="4349" formatCode="General">
                  <c:v>81.429299999999998</c:v>
                </c:pt>
                <c:pt idx="4350" formatCode="General">
                  <c:v>82.252399999999994</c:v>
                </c:pt>
                <c:pt idx="4351" formatCode="General">
                  <c:v>82.909499999999994</c:v>
                </c:pt>
                <c:pt idx="4352" formatCode="General">
                  <c:v>83.432100000000005</c:v>
                </c:pt>
                <c:pt idx="4353" formatCode="General">
                  <c:v>83.848200000000006</c:v>
                </c:pt>
                <c:pt idx="4354" formatCode="General">
                  <c:v>84.150899999999993</c:v>
                </c:pt>
                <c:pt idx="4355" formatCode="General">
                  <c:v>84.362399999999994</c:v>
                </c:pt>
                <c:pt idx="4356" formatCode="General">
                  <c:v>84.528800000000004</c:v>
                </c:pt>
                <c:pt idx="4357" formatCode="General">
                  <c:v>84.764600000000002</c:v>
                </c:pt>
                <c:pt idx="4358" formatCode="General">
                  <c:v>85.165800000000004</c:v>
                </c:pt>
                <c:pt idx="4359" formatCode="General">
                  <c:v>85.644599999999997</c:v>
                </c:pt>
                <c:pt idx="4360" formatCode="General">
                  <c:v>86.110600000000005</c:v>
                </c:pt>
                <c:pt idx="4361" formatCode="General">
                  <c:v>86.555599999999998</c:v>
                </c:pt>
                <c:pt idx="4362" formatCode="General">
                  <c:v>86.979699999999994</c:v>
                </c:pt>
                <c:pt idx="4363" formatCode="General">
                  <c:v>87.390100000000004</c:v>
                </c:pt>
                <c:pt idx="4364" formatCode="General">
                  <c:v>87.811400000000006</c:v>
                </c:pt>
                <c:pt idx="4365" formatCode="General">
                  <c:v>88.259399999999999</c:v>
                </c:pt>
                <c:pt idx="4366" formatCode="General">
                  <c:v>88.695300000000003</c:v>
                </c:pt>
                <c:pt idx="4367" formatCode="General">
                  <c:v>89.096299999999999</c:v>
                </c:pt>
                <c:pt idx="4368" formatCode="General">
                  <c:v>89.484200000000001</c:v>
                </c:pt>
                <c:pt idx="4369" formatCode="General">
                  <c:v>89.8643</c:v>
                </c:pt>
                <c:pt idx="4370" formatCode="General">
                  <c:v>90.226900000000001</c:v>
                </c:pt>
                <c:pt idx="4371" formatCode="General">
                  <c:v>90.585400000000007</c:v>
                </c:pt>
                <c:pt idx="4372" formatCode="General">
                  <c:v>90.962299999999999</c:v>
                </c:pt>
                <c:pt idx="4373" formatCode="General">
                  <c:v>91.381399999999999</c:v>
                </c:pt>
                <c:pt idx="4374" formatCode="General">
                  <c:v>91.8416</c:v>
                </c:pt>
                <c:pt idx="4375" formatCode="General">
                  <c:v>92.304100000000005</c:v>
                </c:pt>
                <c:pt idx="4376" formatCode="General">
                  <c:v>92.845100000000002</c:v>
                </c:pt>
                <c:pt idx="4377" formatCode="General">
                  <c:v>93.592600000000004</c:v>
                </c:pt>
                <c:pt idx="4378" formatCode="General">
                  <c:v>94.466899999999995</c:v>
                </c:pt>
                <c:pt idx="4379" formatCode="General">
                  <c:v>95.342399999999998</c:v>
                </c:pt>
                <c:pt idx="4380" formatCode="General">
                  <c:v>96.182199999999995</c:v>
                </c:pt>
                <c:pt idx="4381" formatCode="General">
                  <c:v>96.951400000000007</c:v>
                </c:pt>
                <c:pt idx="4382" formatCode="General">
                  <c:v>97.626900000000006</c:v>
                </c:pt>
                <c:pt idx="4383" formatCode="General">
                  <c:v>98.199200000000005</c:v>
                </c:pt>
                <c:pt idx="4384" formatCode="General">
                  <c:v>98.667000000000002</c:v>
                </c:pt>
                <c:pt idx="4385" formatCode="General">
                  <c:v>99.017399999999995</c:v>
                </c:pt>
                <c:pt idx="4386" formatCode="General">
                  <c:v>99.243700000000004</c:v>
                </c:pt>
                <c:pt idx="4387" formatCode="General">
                  <c:v>99.360200000000006</c:v>
                </c:pt>
                <c:pt idx="4388" formatCode="General">
                  <c:v>99.364999999999995</c:v>
                </c:pt>
                <c:pt idx="4389" formatCode="General">
                  <c:v>99.237300000000005</c:v>
                </c:pt>
                <c:pt idx="4390" formatCode="General">
                  <c:v>98.983500000000006</c:v>
                </c:pt>
                <c:pt idx="4391" formatCode="General">
                  <c:v>98.623099999999994</c:v>
                </c:pt>
                <c:pt idx="4392" formatCode="General">
                  <c:v>98.153199999999998</c:v>
                </c:pt>
                <c:pt idx="4393" formatCode="General">
                  <c:v>97.607100000000003</c:v>
                </c:pt>
                <c:pt idx="4394" formatCode="General">
                  <c:v>97.100399999999993</c:v>
                </c:pt>
                <c:pt idx="4395" formatCode="General">
                  <c:v>96.651200000000003</c:v>
                </c:pt>
                <c:pt idx="4396" formatCode="General">
                  <c:v>96.165199999999999</c:v>
                </c:pt>
                <c:pt idx="4397" formatCode="General">
                  <c:v>95.615700000000004</c:v>
                </c:pt>
                <c:pt idx="4398" formatCode="General">
                  <c:v>95.018199999999993</c:v>
                </c:pt>
                <c:pt idx="4399" formatCode="General">
                  <c:v>94.393199999999993</c:v>
                </c:pt>
                <c:pt idx="4400" formatCode="General">
                  <c:v>93.749200000000002</c:v>
                </c:pt>
                <c:pt idx="4401" formatCode="General">
                  <c:v>93.066999999999993</c:v>
                </c:pt>
                <c:pt idx="4402" formatCode="General">
                  <c:v>92.335099999999997</c:v>
                </c:pt>
                <c:pt idx="4403" formatCode="General">
                  <c:v>91.555999999999997</c:v>
                </c:pt>
                <c:pt idx="4404" formatCode="General">
                  <c:v>90.732500000000002</c:v>
                </c:pt>
                <c:pt idx="4405" formatCode="General">
                  <c:v>89.866399999999999</c:v>
                </c:pt>
                <c:pt idx="4406" formatCode="General">
                  <c:v>88.952299999999994</c:v>
                </c:pt>
                <c:pt idx="4407" formatCode="General">
                  <c:v>87.986400000000003</c:v>
                </c:pt>
                <c:pt idx="4408" formatCode="General">
                  <c:v>86.972099999999998</c:v>
                </c:pt>
                <c:pt idx="4409" formatCode="General">
                  <c:v>85.918599999999998</c:v>
                </c:pt>
                <c:pt idx="4410" formatCode="General">
                  <c:v>84.838200000000001</c:v>
                </c:pt>
                <c:pt idx="4411" formatCode="General">
                  <c:v>83.744500000000002</c:v>
                </c:pt>
                <c:pt idx="4412" formatCode="General">
                  <c:v>82.646500000000003</c:v>
                </c:pt>
                <c:pt idx="4413" formatCode="General">
                  <c:v>81.536600000000007</c:v>
                </c:pt>
                <c:pt idx="4414" formatCode="General">
                  <c:v>80.459999999999994</c:v>
                </c:pt>
                <c:pt idx="4415" formatCode="General">
                  <c:v>79.534400000000005</c:v>
                </c:pt>
                <c:pt idx="4416" formatCode="General">
                  <c:v>78.745400000000004</c:v>
                </c:pt>
                <c:pt idx="4417" formatCode="General">
                  <c:v>77.980500000000006</c:v>
                </c:pt>
                <c:pt idx="4418" formatCode="General">
                  <c:v>77.2042</c:v>
                </c:pt>
                <c:pt idx="4419" formatCode="General">
                  <c:v>76.419300000000007</c:v>
                </c:pt>
                <c:pt idx="4420" formatCode="General">
                  <c:v>75.652299999999997</c:v>
                </c:pt>
                <c:pt idx="4421" formatCode="General">
                  <c:v>74.943700000000007</c:v>
                </c:pt>
                <c:pt idx="4422" formatCode="General">
                  <c:v>74.331199999999995</c:v>
                </c:pt>
                <c:pt idx="4423" formatCode="General">
                  <c:v>73.795699999999997</c:v>
                </c:pt>
                <c:pt idx="4424" formatCode="General">
                  <c:v>73.281800000000004</c:v>
                </c:pt>
                <c:pt idx="4425" formatCode="General">
                  <c:v>72.745199999999997</c:v>
                </c:pt>
                <c:pt idx="4426" formatCode="General">
                  <c:v>72.150099999999995</c:v>
                </c:pt>
                <c:pt idx="4427" formatCode="General">
                  <c:v>71.4773</c:v>
                </c:pt>
                <c:pt idx="4428" formatCode="General">
                  <c:v>70.724800000000002</c:v>
                </c:pt>
                <c:pt idx="4429" formatCode="General">
                  <c:v>69.911199999999994</c:v>
                </c:pt>
                <c:pt idx="4430" formatCode="General">
                  <c:v>69.036799999999999</c:v>
                </c:pt>
                <c:pt idx="4431" formatCode="General">
                  <c:v>68.089699999999993</c:v>
                </c:pt>
                <c:pt idx="4432" formatCode="General">
                  <c:v>67.062299999999993</c:v>
                </c:pt>
                <c:pt idx="4433" formatCode="General">
                  <c:v>65.982500000000002</c:v>
                </c:pt>
                <c:pt idx="4434" formatCode="General">
                  <c:v>64.957700000000003</c:v>
                </c:pt>
                <c:pt idx="4435" formatCode="General">
                  <c:v>64.0124</c:v>
                </c:pt>
                <c:pt idx="4436" formatCode="General">
                  <c:v>63.054299999999998</c:v>
                </c:pt>
                <c:pt idx="4437" formatCode="General">
                  <c:v>62.028399999999998</c:v>
                </c:pt>
                <c:pt idx="4438" formatCode="General">
                  <c:v>60.918599999999998</c:v>
                </c:pt>
                <c:pt idx="4439" formatCode="General">
                  <c:v>59.726700000000001</c:v>
                </c:pt>
                <c:pt idx="4440" formatCode="General">
                  <c:v>58.458599999999997</c:v>
                </c:pt>
                <c:pt idx="4441" formatCode="General">
                  <c:v>57.116300000000003</c:v>
                </c:pt>
                <c:pt idx="4442" formatCode="General">
                  <c:v>55.712200000000003</c:v>
                </c:pt>
                <c:pt idx="4443" formatCode="General">
                  <c:v>54.266100000000002</c:v>
                </c:pt>
                <c:pt idx="4444" formatCode="General">
                  <c:v>52.7834</c:v>
                </c:pt>
                <c:pt idx="4445" formatCode="General">
                  <c:v>51.264299999999999</c:v>
                </c:pt>
                <c:pt idx="4446" formatCode="General">
                  <c:v>49.729500000000002</c:v>
                </c:pt>
                <c:pt idx="4447" formatCode="General">
                  <c:v>48.1997</c:v>
                </c:pt>
                <c:pt idx="4448" formatCode="General">
                  <c:v>46.6815</c:v>
                </c:pt>
                <c:pt idx="4449" formatCode="General">
                  <c:v>45.186399999999999</c:v>
                </c:pt>
                <c:pt idx="4450" formatCode="General">
                  <c:v>43.728000000000002</c:v>
                </c:pt>
                <c:pt idx="4451" formatCode="General">
                  <c:v>42.305300000000003</c:v>
                </c:pt>
                <c:pt idx="4452" formatCode="General">
                  <c:v>40.912300000000002</c:v>
                </c:pt>
                <c:pt idx="4453" formatCode="General">
                  <c:v>39.552599999999998</c:v>
                </c:pt>
                <c:pt idx="4454" formatCode="General">
                  <c:v>38.283499999999997</c:v>
                </c:pt>
                <c:pt idx="4455" formatCode="General">
                  <c:v>37.237099999999998</c:v>
                </c:pt>
                <c:pt idx="4456" formatCode="General">
                  <c:v>36.428800000000003</c:v>
                </c:pt>
                <c:pt idx="4457" formatCode="General">
                  <c:v>35.760300000000001</c:v>
                </c:pt>
                <c:pt idx="4458" formatCode="General">
                  <c:v>35.177799999999998</c:v>
                </c:pt>
                <c:pt idx="4459" formatCode="General">
                  <c:v>34.65</c:v>
                </c:pt>
                <c:pt idx="4460" formatCode="General">
                  <c:v>34.143000000000001</c:v>
                </c:pt>
                <c:pt idx="4461" formatCode="General">
                  <c:v>33.611600000000003</c:v>
                </c:pt>
                <c:pt idx="4462" formatCode="General">
                  <c:v>33.007100000000001</c:v>
                </c:pt>
                <c:pt idx="4463" formatCode="General">
                  <c:v>32.301099999999998</c:v>
                </c:pt>
                <c:pt idx="4464" formatCode="General">
                  <c:v>31.487300000000001</c:v>
                </c:pt>
                <c:pt idx="4465" formatCode="General">
                  <c:v>30.566400000000002</c:v>
                </c:pt>
                <c:pt idx="4466" formatCode="General">
                  <c:v>29.552199999999999</c:v>
                </c:pt>
                <c:pt idx="4467" formatCode="General">
                  <c:v>28.4922</c:v>
                </c:pt>
                <c:pt idx="4468" formatCode="General">
                  <c:v>27.438700000000001</c:v>
                </c:pt>
                <c:pt idx="4469" formatCode="General">
                  <c:v>26.421700000000001</c:v>
                </c:pt>
                <c:pt idx="4470" formatCode="General">
                  <c:v>25.428799999999999</c:v>
                </c:pt>
                <c:pt idx="4471" formatCode="General">
                  <c:v>24.422799999999999</c:v>
                </c:pt>
                <c:pt idx="4472" formatCode="General">
                  <c:v>23.395700000000001</c:v>
                </c:pt>
                <c:pt idx="4473" formatCode="General">
                  <c:v>22.3504</c:v>
                </c:pt>
                <c:pt idx="4474" formatCode="General">
                  <c:v>21.294599999999999</c:v>
                </c:pt>
                <c:pt idx="4475" formatCode="General">
                  <c:v>20.227799999999998</c:v>
                </c:pt>
                <c:pt idx="4476" formatCode="General">
                  <c:v>19.137499999999999</c:v>
                </c:pt>
                <c:pt idx="4477" formatCode="General">
                  <c:v>18.1126</c:v>
                </c:pt>
                <c:pt idx="4478" formatCode="General">
                  <c:v>17.2742</c:v>
                </c:pt>
                <c:pt idx="4479" formatCode="General">
                  <c:v>16.5183</c:v>
                </c:pt>
                <c:pt idx="4480" formatCode="General">
                  <c:v>15.7094</c:v>
                </c:pt>
                <c:pt idx="4481" formatCode="General">
                  <c:v>14.838900000000001</c:v>
                </c:pt>
                <c:pt idx="4482" formatCode="General">
                  <c:v>13.9</c:v>
                </c:pt>
                <c:pt idx="4483" formatCode="General">
                  <c:v>12.8856</c:v>
                </c:pt>
                <c:pt idx="4484" formatCode="General">
                  <c:v>11.791</c:v>
                </c:pt>
                <c:pt idx="4485" formatCode="General">
                  <c:v>10.6126</c:v>
                </c:pt>
                <c:pt idx="4486" formatCode="General">
                  <c:v>9.3418700000000001</c:v>
                </c:pt>
                <c:pt idx="4487" formatCode="General">
                  <c:v>7.9723600000000001</c:v>
                </c:pt>
                <c:pt idx="4488" formatCode="General">
                  <c:v>6.5059500000000003</c:v>
                </c:pt>
                <c:pt idx="4489" formatCode="General">
                  <c:v>4.9517899999999999</c:v>
                </c:pt>
                <c:pt idx="4490" formatCode="General">
                  <c:v>3.32477</c:v>
                </c:pt>
                <c:pt idx="4491" formatCode="General">
                  <c:v>1.6499200000000001</c:v>
                </c:pt>
                <c:pt idx="4492" formatCode="General">
                  <c:v>-4.80948E-2</c:v>
                </c:pt>
                <c:pt idx="4493" formatCode="General">
                  <c:v>-1.7655799999999999</c:v>
                </c:pt>
                <c:pt idx="4494" formatCode="General">
                  <c:v>-3.4995799999999999</c:v>
                </c:pt>
                <c:pt idx="4495" formatCode="General">
                  <c:v>-5.2372800000000002</c:v>
                </c:pt>
                <c:pt idx="4496" formatCode="General">
                  <c:v>-6.8492699999999997</c:v>
                </c:pt>
                <c:pt idx="4497" formatCode="General">
                  <c:v>-8.1332100000000001</c:v>
                </c:pt>
                <c:pt idx="4498" formatCode="General">
                  <c:v>-9.1194699999999997</c:v>
                </c:pt>
                <c:pt idx="4499" formatCode="General">
                  <c:v>-9.9388900000000007</c:v>
                </c:pt>
                <c:pt idx="4500" formatCode="General">
                  <c:v>-10.648899999999999</c:v>
                </c:pt>
                <c:pt idx="4501" formatCode="General">
                  <c:v>-11.287000000000001</c:v>
                </c:pt>
                <c:pt idx="4502" formatCode="General">
                  <c:v>-11.8515</c:v>
                </c:pt>
                <c:pt idx="4503" formatCode="General">
                  <c:v>-12.335699999999999</c:v>
                </c:pt>
                <c:pt idx="4504" formatCode="General">
                  <c:v>-12.736499999999999</c:v>
                </c:pt>
                <c:pt idx="4505" formatCode="General">
                  <c:v>-13.0914</c:v>
                </c:pt>
                <c:pt idx="4506" formatCode="General">
                  <c:v>-13.4491</c:v>
                </c:pt>
                <c:pt idx="4507" formatCode="General">
                  <c:v>-13.835100000000001</c:v>
                </c:pt>
                <c:pt idx="4508" formatCode="General">
                  <c:v>-14.266400000000001</c:v>
                </c:pt>
                <c:pt idx="4509" formatCode="General">
                  <c:v>-14.747299999999999</c:v>
                </c:pt>
                <c:pt idx="4510" formatCode="General">
                  <c:v>-15.277200000000001</c:v>
                </c:pt>
                <c:pt idx="4511" formatCode="General">
                  <c:v>-15.8551</c:v>
                </c:pt>
                <c:pt idx="4512" formatCode="General">
                  <c:v>-16.4831</c:v>
                </c:pt>
                <c:pt idx="4513" formatCode="General">
                  <c:v>-17.164200000000001</c:v>
                </c:pt>
                <c:pt idx="4514" formatCode="General">
                  <c:v>-17.900600000000001</c:v>
                </c:pt>
                <c:pt idx="4515" formatCode="General">
                  <c:v>-18.683199999999999</c:v>
                </c:pt>
                <c:pt idx="4516" formatCode="General">
                  <c:v>-19.490500000000001</c:v>
                </c:pt>
                <c:pt idx="4517" formatCode="General">
                  <c:v>-20.200500000000002</c:v>
                </c:pt>
                <c:pt idx="4518" formatCode="General">
                  <c:v>-20.6584</c:v>
                </c:pt>
                <c:pt idx="4519" formatCode="General">
                  <c:v>-20.976199999999999</c:v>
                </c:pt>
                <c:pt idx="4520" formatCode="General">
                  <c:v>-21.313600000000001</c:v>
                </c:pt>
                <c:pt idx="4521" formatCode="General">
                  <c:v>-21.6706</c:v>
                </c:pt>
                <c:pt idx="4522" formatCode="General">
                  <c:v>-22.056799999999999</c:v>
                </c:pt>
                <c:pt idx="4523" formatCode="General">
                  <c:v>-22.497599999999998</c:v>
                </c:pt>
                <c:pt idx="4524" formatCode="General">
                  <c:v>-23.013999999999999</c:v>
                </c:pt>
                <c:pt idx="4525" formatCode="General">
                  <c:v>-23.618300000000001</c:v>
                </c:pt>
                <c:pt idx="4526" formatCode="General">
                  <c:v>-24.291499999999999</c:v>
                </c:pt>
                <c:pt idx="4527" formatCode="General">
                  <c:v>-25.007899999999999</c:v>
                </c:pt>
                <c:pt idx="4528" formatCode="General">
                  <c:v>-25.755800000000001</c:v>
                </c:pt>
                <c:pt idx="4529" formatCode="General">
                  <c:v>-26.511600000000001</c:v>
                </c:pt>
                <c:pt idx="4530" formatCode="General">
                  <c:v>-27.245699999999999</c:v>
                </c:pt>
                <c:pt idx="4531" formatCode="General">
                  <c:v>-27.9741</c:v>
                </c:pt>
                <c:pt idx="4532" formatCode="General">
                  <c:v>-28.7319</c:v>
                </c:pt>
                <c:pt idx="4533" formatCode="General">
                  <c:v>-29.508400000000002</c:v>
                </c:pt>
                <c:pt idx="4534" formatCode="General">
                  <c:v>-30.284500000000001</c:v>
                </c:pt>
                <c:pt idx="4535" formatCode="General">
                  <c:v>-31.054400000000001</c:v>
                </c:pt>
                <c:pt idx="4536" formatCode="General">
                  <c:v>-31.756</c:v>
                </c:pt>
                <c:pt idx="4537" formatCode="General">
                  <c:v>-32.285299999999999</c:v>
                </c:pt>
                <c:pt idx="4538" formatCode="General">
                  <c:v>-32.6768</c:v>
                </c:pt>
                <c:pt idx="4539" formatCode="General">
                  <c:v>-33.0276</c:v>
                </c:pt>
                <c:pt idx="4540" formatCode="General">
                  <c:v>-33.355699999999999</c:v>
                </c:pt>
                <c:pt idx="4541" formatCode="General">
                  <c:v>-33.662500000000001</c:v>
                </c:pt>
                <c:pt idx="4542" formatCode="General">
                  <c:v>-33.9467</c:v>
                </c:pt>
                <c:pt idx="4543" formatCode="General">
                  <c:v>-34.22</c:v>
                </c:pt>
                <c:pt idx="4544" formatCode="General">
                  <c:v>-34.505499999999998</c:v>
                </c:pt>
                <c:pt idx="4545" formatCode="General">
                  <c:v>-34.851500000000001</c:v>
                </c:pt>
                <c:pt idx="4546" formatCode="General">
                  <c:v>-35.304900000000004</c:v>
                </c:pt>
                <c:pt idx="4547" formatCode="General">
                  <c:v>-35.869199999999999</c:v>
                </c:pt>
                <c:pt idx="4548" formatCode="General">
                  <c:v>-36.544699999999999</c:v>
                </c:pt>
                <c:pt idx="4549" formatCode="General">
                  <c:v>-37.341299999999997</c:v>
                </c:pt>
                <c:pt idx="4550" formatCode="General">
                  <c:v>-38.257599999999996</c:v>
                </c:pt>
                <c:pt idx="4551" formatCode="General">
                  <c:v>-39.281399999999998</c:v>
                </c:pt>
                <c:pt idx="4552" formatCode="General">
                  <c:v>-40.403500000000001</c:v>
                </c:pt>
                <c:pt idx="4553" formatCode="General">
                  <c:v>-41.618699999999997</c:v>
                </c:pt>
                <c:pt idx="4554" formatCode="General">
                  <c:v>-42.9345</c:v>
                </c:pt>
                <c:pt idx="4555" formatCode="General">
                  <c:v>-44.341900000000003</c:v>
                </c:pt>
                <c:pt idx="4556" formatCode="General">
                  <c:v>-45.799900000000001</c:v>
                </c:pt>
                <c:pt idx="4557" formatCode="General">
                  <c:v>-47.213099999999997</c:v>
                </c:pt>
                <c:pt idx="4558" formatCode="General">
                  <c:v>-48.468000000000004</c:v>
                </c:pt>
                <c:pt idx="4559" formatCode="General">
                  <c:v>-49.610599999999998</c:v>
                </c:pt>
                <c:pt idx="4560" formatCode="General">
                  <c:v>-50.726500000000001</c:v>
                </c:pt>
                <c:pt idx="4561" formatCode="General">
                  <c:v>-51.805399999999999</c:v>
                </c:pt>
                <c:pt idx="4562" formatCode="General">
                  <c:v>-52.844299999999997</c:v>
                </c:pt>
                <c:pt idx="4563" formatCode="General">
                  <c:v>-53.858899999999998</c:v>
                </c:pt>
                <c:pt idx="4564" formatCode="General">
                  <c:v>-54.857700000000001</c:v>
                </c:pt>
                <c:pt idx="4565" formatCode="General">
                  <c:v>-55.8399</c:v>
                </c:pt>
                <c:pt idx="4566" formatCode="General">
                  <c:v>-56.797899999999998</c:v>
                </c:pt>
                <c:pt idx="4567" formatCode="General">
                  <c:v>-57.7194</c:v>
                </c:pt>
                <c:pt idx="4568" formatCode="General">
                  <c:v>-58.5871</c:v>
                </c:pt>
                <c:pt idx="4569" formatCode="General">
                  <c:v>-59.379399999999997</c:v>
                </c:pt>
                <c:pt idx="4570" formatCode="General">
                  <c:v>-60.078400000000002</c:v>
                </c:pt>
                <c:pt idx="4571" formatCode="General">
                  <c:v>-60.662999999999997</c:v>
                </c:pt>
                <c:pt idx="4572" formatCode="General">
                  <c:v>-61.1175</c:v>
                </c:pt>
                <c:pt idx="4573" formatCode="General">
                  <c:v>-61.439300000000003</c:v>
                </c:pt>
                <c:pt idx="4574" formatCode="General">
                  <c:v>-61.6374</c:v>
                </c:pt>
                <c:pt idx="4575" formatCode="General">
                  <c:v>-61.737699999999997</c:v>
                </c:pt>
                <c:pt idx="4576" formatCode="General">
                  <c:v>-61.776299999999999</c:v>
                </c:pt>
                <c:pt idx="4577" formatCode="General">
                  <c:v>-61.788499999999999</c:v>
                </c:pt>
                <c:pt idx="4578" formatCode="General">
                  <c:v>-61.695500000000003</c:v>
                </c:pt>
                <c:pt idx="4579" formatCode="General">
                  <c:v>-61.383099999999999</c:v>
                </c:pt>
                <c:pt idx="4580" formatCode="General">
                  <c:v>-60.922400000000003</c:v>
                </c:pt>
                <c:pt idx="4581" formatCode="General">
                  <c:v>-60.406700000000001</c:v>
                </c:pt>
                <c:pt idx="4582" formatCode="General">
                  <c:v>-59.8369</c:v>
                </c:pt>
                <c:pt idx="4583" formatCode="General">
                  <c:v>-59.209299999999999</c:v>
                </c:pt>
                <c:pt idx="4584" formatCode="General">
                  <c:v>-58.523400000000002</c:v>
                </c:pt>
                <c:pt idx="4585" formatCode="General">
                  <c:v>-57.799799999999998</c:v>
                </c:pt>
                <c:pt idx="4586" formatCode="General">
                  <c:v>-57.070399999999999</c:v>
                </c:pt>
                <c:pt idx="4587" formatCode="General">
                  <c:v>-56.375799999999998</c:v>
                </c:pt>
                <c:pt idx="4588" formatCode="General">
                  <c:v>-55.760199999999998</c:v>
                </c:pt>
                <c:pt idx="4589" formatCode="General">
                  <c:v>-55.260199999999998</c:v>
                </c:pt>
                <c:pt idx="4590" formatCode="General">
                  <c:v>-54.899900000000002</c:v>
                </c:pt>
                <c:pt idx="4591" formatCode="General">
                  <c:v>-54.684800000000003</c:v>
                </c:pt>
                <c:pt idx="4592" formatCode="General">
                  <c:v>-54.605600000000003</c:v>
                </c:pt>
                <c:pt idx="4593" formatCode="General">
                  <c:v>-54.645299999999999</c:v>
                </c:pt>
                <c:pt idx="4594" formatCode="General">
                  <c:v>-54.779499999999999</c:v>
                </c:pt>
                <c:pt idx="4595" formatCode="General">
                  <c:v>-54.946300000000001</c:v>
                </c:pt>
                <c:pt idx="4596" formatCode="General">
                  <c:v>-55.036700000000003</c:v>
                </c:pt>
                <c:pt idx="4597" formatCode="General">
                  <c:v>-55.0456</c:v>
                </c:pt>
                <c:pt idx="4598" formatCode="General">
                  <c:v>-55.069600000000001</c:v>
                </c:pt>
                <c:pt idx="4599" formatCode="General">
                  <c:v>-55.145499999999998</c:v>
                </c:pt>
                <c:pt idx="4600" formatCode="General">
                  <c:v>-55.277900000000002</c:v>
                </c:pt>
                <c:pt idx="4601" formatCode="General">
                  <c:v>-55.488300000000002</c:v>
                </c:pt>
                <c:pt idx="4602" formatCode="General">
                  <c:v>-55.782299999999999</c:v>
                </c:pt>
                <c:pt idx="4603" formatCode="General">
                  <c:v>-56.128500000000003</c:v>
                </c:pt>
                <c:pt idx="4604" formatCode="General">
                  <c:v>-56.495199999999997</c:v>
                </c:pt>
                <c:pt idx="4605" formatCode="General">
                  <c:v>-56.860399999999998</c:v>
                </c:pt>
                <c:pt idx="4606" formatCode="General">
                  <c:v>-57.227600000000002</c:v>
                </c:pt>
                <c:pt idx="4607" formatCode="General">
                  <c:v>-57.610100000000003</c:v>
                </c:pt>
                <c:pt idx="4608" formatCode="General">
                  <c:v>-58.017499999999998</c:v>
                </c:pt>
                <c:pt idx="4609" formatCode="General">
                  <c:v>-58.455800000000004</c:v>
                </c:pt>
                <c:pt idx="4610" formatCode="General">
                  <c:v>-58.918900000000001</c:v>
                </c:pt>
                <c:pt idx="4611" formatCode="General">
                  <c:v>-59.386099999999999</c:v>
                </c:pt>
                <c:pt idx="4612" formatCode="General">
                  <c:v>-59.83</c:v>
                </c:pt>
                <c:pt idx="4613" formatCode="General">
                  <c:v>-60.2241</c:v>
                </c:pt>
                <c:pt idx="4614" formatCode="General">
                  <c:v>-60.552599999999998</c:v>
                </c:pt>
                <c:pt idx="4615" formatCode="General">
                  <c:v>-60.831699999999998</c:v>
                </c:pt>
                <c:pt idx="4616" formatCode="General">
                  <c:v>-61.016599999999997</c:v>
                </c:pt>
                <c:pt idx="4617" formatCode="General">
                  <c:v>-60.986499999999999</c:v>
                </c:pt>
                <c:pt idx="4618" formatCode="General">
                  <c:v>-60.780500000000004</c:v>
                </c:pt>
                <c:pt idx="4619" formatCode="General">
                  <c:v>-60.5366</c:v>
                </c:pt>
                <c:pt idx="4620" formatCode="General">
                  <c:v>-60.292700000000004</c:v>
                </c:pt>
                <c:pt idx="4621" formatCode="General">
                  <c:v>-60.049399999999999</c:v>
                </c:pt>
                <c:pt idx="4622" formatCode="General">
                  <c:v>-59.802599999999998</c:v>
                </c:pt>
                <c:pt idx="4623" formatCode="General">
                  <c:v>-59.546399999999998</c:v>
                </c:pt>
                <c:pt idx="4624" formatCode="General">
                  <c:v>-59.28</c:v>
                </c:pt>
                <c:pt idx="4625" formatCode="General">
                  <c:v>-59.003799999999998</c:v>
                </c:pt>
                <c:pt idx="4626" formatCode="General">
                  <c:v>-58.72</c:v>
                </c:pt>
                <c:pt idx="4627" formatCode="General">
                  <c:v>-58.427599999999998</c:v>
                </c:pt>
                <c:pt idx="4628" formatCode="General">
                  <c:v>-58.128799999999998</c:v>
                </c:pt>
                <c:pt idx="4629" formatCode="General">
                  <c:v>-57.836599999999997</c:v>
                </c:pt>
                <c:pt idx="4630" formatCode="General">
                  <c:v>-57.544600000000003</c:v>
                </c:pt>
                <c:pt idx="4631" formatCode="General">
                  <c:v>-57.2258</c:v>
                </c:pt>
                <c:pt idx="4632" formatCode="General">
                  <c:v>-56.854599999999998</c:v>
                </c:pt>
                <c:pt idx="4633" formatCode="General">
                  <c:v>-56.407200000000003</c:v>
                </c:pt>
                <c:pt idx="4634" formatCode="General">
                  <c:v>-55.8108</c:v>
                </c:pt>
                <c:pt idx="4635" formatCode="General">
                  <c:v>-55.044600000000003</c:v>
                </c:pt>
                <c:pt idx="4636" formatCode="General">
                  <c:v>-54.2363</c:v>
                </c:pt>
                <c:pt idx="4637" formatCode="General">
                  <c:v>-53.483800000000002</c:v>
                </c:pt>
                <c:pt idx="4638" formatCode="General">
                  <c:v>-52.807899999999997</c:v>
                </c:pt>
                <c:pt idx="4639" formatCode="General">
                  <c:v>-52.211399999999998</c:v>
                </c:pt>
                <c:pt idx="4640" formatCode="General">
                  <c:v>-51.689</c:v>
                </c:pt>
                <c:pt idx="4641" formatCode="General">
                  <c:v>-51.244900000000001</c:v>
                </c:pt>
                <c:pt idx="4642" formatCode="General">
                  <c:v>-50.882399999999997</c:v>
                </c:pt>
                <c:pt idx="4643" formatCode="General">
                  <c:v>-50.601599999999998</c:v>
                </c:pt>
                <c:pt idx="4644" formatCode="General">
                  <c:v>-50.401299999999999</c:v>
                </c:pt>
                <c:pt idx="4645" formatCode="General">
                  <c:v>-50.279200000000003</c:v>
                </c:pt>
                <c:pt idx="4646" formatCode="General">
                  <c:v>-50.2273</c:v>
                </c:pt>
                <c:pt idx="4647" formatCode="General">
                  <c:v>-50.230899999999998</c:v>
                </c:pt>
                <c:pt idx="4648" formatCode="General">
                  <c:v>-50.254600000000003</c:v>
                </c:pt>
                <c:pt idx="4649" formatCode="General">
                  <c:v>-50.267499999999998</c:v>
                </c:pt>
                <c:pt idx="4650" formatCode="General">
                  <c:v>-50.262900000000002</c:v>
                </c:pt>
                <c:pt idx="4651" formatCode="General">
                  <c:v>-50.217799999999997</c:v>
                </c:pt>
                <c:pt idx="4652" formatCode="General">
                  <c:v>-50.098700000000001</c:v>
                </c:pt>
                <c:pt idx="4653" formatCode="General">
                  <c:v>-49.805199999999999</c:v>
                </c:pt>
                <c:pt idx="4654" formatCode="General">
                  <c:v>-49.263399999999997</c:v>
                </c:pt>
                <c:pt idx="4655" formatCode="General">
                  <c:v>-48.596499999999999</c:v>
                </c:pt>
                <c:pt idx="4656" formatCode="General">
                  <c:v>-47.9221</c:v>
                </c:pt>
                <c:pt idx="4657" formatCode="General">
                  <c:v>-47.256500000000003</c:v>
                </c:pt>
                <c:pt idx="4658" formatCode="General">
                  <c:v>-46.606000000000002</c:v>
                </c:pt>
                <c:pt idx="4659" formatCode="General">
                  <c:v>-45.97</c:v>
                </c:pt>
                <c:pt idx="4660" formatCode="General">
                  <c:v>-45.342399999999998</c:v>
                </c:pt>
                <c:pt idx="4661" formatCode="General">
                  <c:v>-44.721899999999998</c:v>
                </c:pt>
                <c:pt idx="4662" formatCode="General">
                  <c:v>-44.129199999999997</c:v>
                </c:pt>
                <c:pt idx="4663" formatCode="General">
                  <c:v>-43.579900000000002</c:v>
                </c:pt>
                <c:pt idx="4664" formatCode="General">
                  <c:v>-43.074300000000001</c:v>
                </c:pt>
                <c:pt idx="4665" formatCode="General">
                  <c:v>-42.605499999999999</c:v>
                </c:pt>
                <c:pt idx="4666" formatCode="General">
                  <c:v>-42.163800000000002</c:v>
                </c:pt>
                <c:pt idx="4667" formatCode="General">
                  <c:v>-41.726799999999997</c:v>
                </c:pt>
                <c:pt idx="4668" formatCode="General">
                  <c:v>-41.2699</c:v>
                </c:pt>
                <c:pt idx="4669" formatCode="General">
                  <c:v>-40.777500000000003</c:v>
                </c:pt>
                <c:pt idx="4670" formatCode="General">
                  <c:v>-40.2502</c:v>
                </c:pt>
                <c:pt idx="4671" formatCode="General">
                  <c:v>-39.709099999999999</c:v>
                </c:pt>
                <c:pt idx="4672" formatCode="General">
                  <c:v>-39.137700000000002</c:v>
                </c:pt>
                <c:pt idx="4673" formatCode="General">
                  <c:v>-38.497500000000002</c:v>
                </c:pt>
                <c:pt idx="4674" formatCode="General">
                  <c:v>-37.731499999999997</c:v>
                </c:pt>
                <c:pt idx="4675" formatCode="General">
                  <c:v>-36.823399999999999</c:v>
                </c:pt>
                <c:pt idx="4676" formatCode="General">
                  <c:v>-35.877099999999999</c:v>
                </c:pt>
                <c:pt idx="4677" formatCode="General">
                  <c:v>-34.958300000000001</c:v>
                </c:pt>
                <c:pt idx="4678" formatCode="General">
                  <c:v>-34.049700000000001</c:v>
                </c:pt>
                <c:pt idx="4679" formatCode="General">
                  <c:v>-33.153799999999997</c:v>
                </c:pt>
                <c:pt idx="4680" formatCode="General">
                  <c:v>-32.284100000000002</c:v>
                </c:pt>
                <c:pt idx="4681" formatCode="General">
                  <c:v>-31.432500000000001</c:v>
                </c:pt>
                <c:pt idx="4682" formatCode="General">
                  <c:v>-30.592700000000001</c:v>
                </c:pt>
                <c:pt idx="4683" formatCode="General">
                  <c:v>-29.777799999999999</c:v>
                </c:pt>
                <c:pt idx="4684" formatCode="General">
                  <c:v>-29.002800000000001</c:v>
                </c:pt>
                <c:pt idx="4685" formatCode="General">
                  <c:v>-28.278600000000001</c:v>
                </c:pt>
                <c:pt idx="4686" formatCode="General">
                  <c:v>-27.611899999999999</c:v>
                </c:pt>
                <c:pt idx="4687" formatCode="General">
                  <c:v>-27.001100000000001</c:v>
                </c:pt>
                <c:pt idx="4688" formatCode="General">
                  <c:v>-26.4101</c:v>
                </c:pt>
                <c:pt idx="4689" formatCode="General">
                  <c:v>-25.805099999999999</c:v>
                </c:pt>
                <c:pt idx="4690" formatCode="General">
                  <c:v>-25.1846</c:v>
                </c:pt>
                <c:pt idx="4691" formatCode="General">
                  <c:v>-24.512</c:v>
                </c:pt>
                <c:pt idx="4692" formatCode="General">
                  <c:v>-23.727900000000002</c:v>
                </c:pt>
                <c:pt idx="4693" formatCode="General">
                  <c:v>-22.722000000000001</c:v>
                </c:pt>
                <c:pt idx="4694" formatCode="General">
                  <c:v>-21.418099999999999</c:v>
                </c:pt>
                <c:pt idx="4695" formatCode="General">
                  <c:v>-19.968399999999999</c:v>
                </c:pt>
                <c:pt idx="4696" formatCode="General">
                  <c:v>-18.5151</c:v>
                </c:pt>
                <c:pt idx="4697" formatCode="General">
                  <c:v>-17.053899999999999</c:v>
                </c:pt>
                <c:pt idx="4698" formatCode="General">
                  <c:v>-15.5938</c:v>
                </c:pt>
                <c:pt idx="4699" formatCode="General">
                  <c:v>-14.1593</c:v>
                </c:pt>
                <c:pt idx="4700" formatCode="General">
                  <c:v>-12.7668</c:v>
                </c:pt>
                <c:pt idx="4701" formatCode="General">
                  <c:v>-11.4276</c:v>
                </c:pt>
                <c:pt idx="4702" formatCode="General">
                  <c:v>-10.1518</c:v>
                </c:pt>
                <c:pt idx="4703" formatCode="General">
                  <c:v>-8.9580199999999994</c:v>
                </c:pt>
                <c:pt idx="4704" formatCode="General">
                  <c:v>-7.8758900000000001</c:v>
                </c:pt>
                <c:pt idx="4705" formatCode="General">
                  <c:v>-6.9268099999999997</c:v>
                </c:pt>
                <c:pt idx="4706" formatCode="General">
                  <c:v>-6.1189799999999996</c:v>
                </c:pt>
                <c:pt idx="4707" formatCode="General">
                  <c:v>-5.4466599999999996</c:v>
                </c:pt>
                <c:pt idx="4708" formatCode="General">
                  <c:v>-4.9011199999999997</c:v>
                </c:pt>
                <c:pt idx="4709" formatCode="General">
                  <c:v>-4.4856499999999997</c:v>
                </c:pt>
                <c:pt idx="4710" formatCode="General">
                  <c:v>-4.16852</c:v>
                </c:pt>
                <c:pt idx="4711" formatCode="General">
                  <c:v>-3.8742000000000001</c:v>
                </c:pt>
                <c:pt idx="4712" formatCode="General">
                  <c:v>-3.5087100000000002</c:v>
                </c:pt>
                <c:pt idx="4713" formatCode="General">
                  <c:v>-2.9920200000000001</c:v>
                </c:pt>
                <c:pt idx="4714" formatCode="General">
                  <c:v>-2.4088500000000002</c:v>
                </c:pt>
                <c:pt idx="4715" formatCode="General">
                  <c:v>-1.86283</c:v>
                </c:pt>
                <c:pt idx="4716" formatCode="General">
                  <c:v>-1.3253299999999999</c:v>
                </c:pt>
                <c:pt idx="4717" formatCode="General">
                  <c:v>-0.76698999999999995</c:v>
                </c:pt>
                <c:pt idx="4718" formatCode="General">
                  <c:v>-0.172737</c:v>
                </c:pt>
                <c:pt idx="4719" formatCode="General">
                  <c:v>0.47366399999999997</c:v>
                </c:pt>
                <c:pt idx="4720" formatCode="General">
                  <c:v>1.1845600000000001</c:v>
                </c:pt>
                <c:pt idx="4721" formatCode="General">
                  <c:v>1.9649300000000001</c:v>
                </c:pt>
                <c:pt idx="4722" formatCode="General">
                  <c:v>2.8263099999999999</c:v>
                </c:pt>
                <c:pt idx="4723" formatCode="General">
                  <c:v>3.8015400000000001</c:v>
                </c:pt>
                <c:pt idx="4724" formatCode="General">
                  <c:v>4.9026899999999998</c:v>
                </c:pt>
                <c:pt idx="4725" formatCode="General">
                  <c:v>6.1082700000000001</c:v>
                </c:pt>
                <c:pt idx="4726" formatCode="General">
                  <c:v>7.3978400000000004</c:v>
                </c:pt>
                <c:pt idx="4727" formatCode="General">
                  <c:v>8.7533399999999997</c:v>
                </c:pt>
                <c:pt idx="4728" formatCode="General">
                  <c:v>10.1358</c:v>
                </c:pt>
                <c:pt idx="4729" formatCode="General">
                  <c:v>11.525700000000001</c:v>
                </c:pt>
                <c:pt idx="4730" formatCode="General">
                  <c:v>12.9655</c:v>
                </c:pt>
                <c:pt idx="4731" formatCode="General">
                  <c:v>14.5078</c:v>
                </c:pt>
                <c:pt idx="4732" formatCode="General">
                  <c:v>16.188700000000001</c:v>
                </c:pt>
                <c:pt idx="4733" formatCode="General">
                  <c:v>17.948899999999998</c:v>
                </c:pt>
                <c:pt idx="4734" formatCode="General">
                  <c:v>19.699200000000001</c:v>
                </c:pt>
                <c:pt idx="4735" formatCode="General">
                  <c:v>21.458500000000001</c:v>
                </c:pt>
                <c:pt idx="4736" formatCode="General">
                  <c:v>23.2425</c:v>
                </c:pt>
                <c:pt idx="4737" formatCode="General">
                  <c:v>25.0029</c:v>
                </c:pt>
                <c:pt idx="4738" formatCode="General">
                  <c:v>26.695799999999998</c:v>
                </c:pt>
                <c:pt idx="4739" formatCode="General">
                  <c:v>28.296900000000001</c:v>
                </c:pt>
                <c:pt idx="4740" formatCode="General">
                  <c:v>29.805900000000001</c:v>
                </c:pt>
                <c:pt idx="4741" formatCode="General">
                  <c:v>31.231100000000001</c:v>
                </c:pt>
                <c:pt idx="4742" formatCode="General">
                  <c:v>32.563400000000001</c:v>
                </c:pt>
                <c:pt idx="4743" formatCode="General">
                  <c:v>33.785200000000003</c:v>
                </c:pt>
                <c:pt idx="4744" formatCode="General">
                  <c:v>34.872500000000002</c:v>
                </c:pt>
                <c:pt idx="4745" formatCode="General">
                  <c:v>35.816899999999997</c:v>
                </c:pt>
                <c:pt idx="4746" formatCode="General">
                  <c:v>36.628300000000003</c:v>
                </c:pt>
                <c:pt idx="4747" formatCode="General">
                  <c:v>37.308799999999998</c:v>
                </c:pt>
                <c:pt idx="4748" formatCode="General">
                  <c:v>37.866399999999999</c:v>
                </c:pt>
                <c:pt idx="4749" formatCode="General">
                  <c:v>38.350200000000001</c:v>
                </c:pt>
                <c:pt idx="4750" formatCode="General">
                  <c:v>38.819400000000002</c:v>
                </c:pt>
                <c:pt idx="4751" formatCode="General">
                  <c:v>39.319099999999999</c:v>
                </c:pt>
                <c:pt idx="4752" formatCode="General">
                  <c:v>39.808700000000002</c:v>
                </c:pt>
                <c:pt idx="4753" formatCode="General">
                  <c:v>40.195799999999998</c:v>
                </c:pt>
                <c:pt idx="4754" formatCode="General">
                  <c:v>40.489199999999997</c:v>
                </c:pt>
                <c:pt idx="4755" formatCode="General">
                  <c:v>40.738300000000002</c:v>
                </c:pt>
                <c:pt idx="4756" formatCode="General">
                  <c:v>40.985100000000003</c:v>
                </c:pt>
                <c:pt idx="4757" formatCode="General">
                  <c:v>41.28</c:v>
                </c:pt>
                <c:pt idx="4758" formatCode="General">
                  <c:v>41.666499999999999</c:v>
                </c:pt>
                <c:pt idx="4759" formatCode="General">
                  <c:v>42.164700000000003</c:v>
                </c:pt>
                <c:pt idx="4760" formatCode="General">
                  <c:v>42.771500000000003</c:v>
                </c:pt>
                <c:pt idx="4761" formatCode="General">
                  <c:v>43.417299999999997</c:v>
                </c:pt>
                <c:pt idx="4762" formatCode="General">
                  <c:v>44.024999999999999</c:v>
                </c:pt>
                <c:pt idx="4763" formatCode="General">
                  <c:v>44.573900000000002</c:v>
                </c:pt>
                <c:pt idx="4764" formatCode="General">
                  <c:v>45.045099999999998</c:v>
                </c:pt>
                <c:pt idx="4765" formatCode="General">
                  <c:v>45.428699999999999</c:v>
                </c:pt>
                <c:pt idx="4766" formatCode="General">
                  <c:v>45.792900000000003</c:v>
                </c:pt>
                <c:pt idx="4767" formatCode="General">
                  <c:v>46.237900000000003</c:v>
                </c:pt>
                <c:pt idx="4768" formatCode="General">
                  <c:v>46.83</c:v>
                </c:pt>
                <c:pt idx="4769" formatCode="General">
                  <c:v>47.583399999999997</c:v>
                </c:pt>
                <c:pt idx="4770" formatCode="General">
                  <c:v>48.399799999999999</c:v>
                </c:pt>
                <c:pt idx="4771" formatCode="General">
                  <c:v>49.217799999999997</c:v>
                </c:pt>
                <c:pt idx="4772" formatCode="General">
                  <c:v>50.060699999999997</c:v>
                </c:pt>
                <c:pt idx="4773" formatCode="General">
                  <c:v>50.9343</c:v>
                </c:pt>
                <c:pt idx="4774" formatCode="General">
                  <c:v>51.831000000000003</c:v>
                </c:pt>
                <c:pt idx="4775" formatCode="General">
                  <c:v>52.7652</c:v>
                </c:pt>
                <c:pt idx="4776" formatCode="General">
                  <c:v>53.747199999999999</c:v>
                </c:pt>
                <c:pt idx="4777" formatCode="General">
                  <c:v>54.758800000000001</c:v>
                </c:pt>
                <c:pt idx="4778" formatCode="General">
                  <c:v>55.7699</c:v>
                </c:pt>
                <c:pt idx="4779" formatCode="General">
                  <c:v>56.746600000000001</c:v>
                </c:pt>
                <c:pt idx="4780" formatCode="General">
                  <c:v>57.661099999999998</c:v>
                </c:pt>
                <c:pt idx="4781" formatCode="General">
                  <c:v>58.494199999999999</c:v>
                </c:pt>
                <c:pt idx="4782" formatCode="General">
                  <c:v>59.226799999999997</c:v>
                </c:pt>
                <c:pt idx="4783" formatCode="General">
                  <c:v>59.874899999999997</c:v>
                </c:pt>
                <c:pt idx="4784" formatCode="General">
                  <c:v>60.521799999999999</c:v>
                </c:pt>
                <c:pt idx="4785" formatCode="General">
                  <c:v>61.2348</c:v>
                </c:pt>
                <c:pt idx="4786" formatCode="General">
                  <c:v>62.034599999999998</c:v>
                </c:pt>
                <c:pt idx="4787" formatCode="General">
                  <c:v>62.851100000000002</c:v>
                </c:pt>
                <c:pt idx="4788" formatCode="General">
                  <c:v>63.596699999999998</c:v>
                </c:pt>
                <c:pt idx="4789" formatCode="General">
                  <c:v>64.293999999999997</c:v>
                </c:pt>
                <c:pt idx="4790" formatCode="General">
                  <c:v>64.978499999999997</c:v>
                </c:pt>
                <c:pt idx="4791" formatCode="General">
                  <c:v>65.660399999999996</c:v>
                </c:pt>
                <c:pt idx="4792" formatCode="General">
                  <c:v>66.3386</c:v>
                </c:pt>
                <c:pt idx="4793" formatCode="General">
                  <c:v>67.001199999999997</c:v>
                </c:pt>
                <c:pt idx="4794" formatCode="General">
                  <c:v>67.650199999999998</c:v>
                </c:pt>
                <c:pt idx="4795" formatCode="General">
                  <c:v>68.286799999999999</c:v>
                </c:pt>
                <c:pt idx="4796" formatCode="General">
                  <c:v>68.876300000000001</c:v>
                </c:pt>
                <c:pt idx="4797" formatCode="General">
                  <c:v>69.385000000000005</c:v>
                </c:pt>
                <c:pt idx="4798" formatCode="General">
                  <c:v>69.804000000000002</c:v>
                </c:pt>
                <c:pt idx="4799" formatCode="General">
                  <c:v>70.123999999999995</c:v>
                </c:pt>
                <c:pt idx="4800" formatCode="General">
                  <c:v>70.338499999999996</c:v>
                </c:pt>
                <c:pt idx="4801" formatCode="General">
                  <c:v>70.521900000000002</c:v>
                </c:pt>
                <c:pt idx="4802" formatCode="General">
                  <c:v>70.768299999999996</c:v>
                </c:pt>
                <c:pt idx="4803" formatCode="General">
                  <c:v>71.132800000000003</c:v>
                </c:pt>
                <c:pt idx="4804" formatCode="General">
                  <c:v>71.611800000000002</c:v>
                </c:pt>
                <c:pt idx="4805" formatCode="General">
                  <c:v>72.1126</c:v>
                </c:pt>
                <c:pt idx="4806" formatCode="General">
                  <c:v>72.591300000000004</c:v>
                </c:pt>
                <c:pt idx="4807" formatCode="General">
                  <c:v>73.057500000000005</c:v>
                </c:pt>
                <c:pt idx="4808" formatCode="General">
                  <c:v>73.482500000000002</c:v>
                </c:pt>
                <c:pt idx="4809" formatCode="General">
                  <c:v>73.828800000000001</c:v>
                </c:pt>
                <c:pt idx="4810" formatCode="General">
                  <c:v>74.075999999999993</c:v>
                </c:pt>
                <c:pt idx="4811" formatCode="General">
                  <c:v>74.220100000000002</c:v>
                </c:pt>
                <c:pt idx="4812" formatCode="General">
                  <c:v>74.280900000000003</c:v>
                </c:pt>
                <c:pt idx="4813" formatCode="General">
                  <c:v>74.272499999999994</c:v>
                </c:pt>
                <c:pt idx="4814" formatCode="General">
                  <c:v>74.200400000000002</c:v>
                </c:pt>
                <c:pt idx="4815" formatCode="General">
                  <c:v>74.057100000000005</c:v>
                </c:pt>
                <c:pt idx="4816" formatCode="General">
                  <c:v>73.8322</c:v>
                </c:pt>
                <c:pt idx="4817" formatCode="General">
                  <c:v>73.520700000000005</c:v>
                </c:pt>
                <c:pt idx="4818" formatCode="General">
                  <c:v>73.161900000000003</c:v>
                </c:pt>
                <c:pt idx="4819" formatCode="General">
                  <c:v>72.84</c:v>
                </c:pt>
                <c:pt idx="4820" formatCode="General">
                  <c:v>72.661900000000003</c:v>
                </c:pt>
                <c:pt idx="4821" formatCode="General">
                  <c:v>72.702399999999997</c:v>
                </c:pt>
                <c:pt idx="4822" formatCode="General">
                  <c:v>72.769300000000001</c:v>
                </c:pt>
                <c:pt idx="4823" formatCode="General">
                  <c:v>72.671000000000006</c:v>
                </c:pt>
                <c:pt idx="4824" formatCode="General">
                  <c:v>72.452399999999997</c:v>
                </c:pt>
                <c:pt idx="4825" formatCode="General">
                  <c:v>72.240499999999997</c:v>
                </c:pt>
                <c:pt idx="4826" formatCode="General">
                  <c:v>72.197699999999998</c:v>
                </c:pt>
                <c:pt idx="4827" formatCode="General">
                  <c:v>72.286900000000003</c:v>
                </c:pt>
                <c:pt idx="4828" formatCode="General">
                  <c:v>72.377600000000001</c:v>
                </c:pt>
                <c:pt idx="4829" formatCode="General">
                  <c:v>72.484099999999998</c:v>
                </c:pt>
                <c:pt idx="4830" formatCode="General">
                  <c:v>72.647999999999996</c:v>
                </c:pt>
                <c:pt idx="4831" formatCode="General">
                  <c:v>72.884</c:v>
                </c:pt>
                <c:pt idx="4832" formatCode="General">
                  <c:v>73.210099999999997</c:v>
                </c:pt>
                <c:pt idx="4833" formatCode="General">
                  <c:v>73.638599999999997</c:v>
                </c:pt>
                <c:pt idx="4834" formatCode="General">
                  <c:v>74.151899999999998</c:v>
                </c:pt>
                <c:pt idx="4835" formatCode="General">
                  <c:v>74.720299999999995</c:v>
                </c:pt>
                <c:pt idx="4836" formatCode="General">
                  <c:v>75.329099999999997</c:v>
                </c:pt>
                <c:pt idx="4837" formatCode="General">
                  <c:v>75.999499999999998</c:v>
                </c:pt>
                <c:pt idx="4838" formatCode="General">
                  <c:v>76.807500000000005</c:v>
                </c:pt>
                <c:pt idx="4839" formatCode="General">
                  <c:v>77.834400000000002</c:v>
                </c:pt>
                <c:pt idx="4840" formatCode="General">
                  <c:v>79.131299999999996</c:v>
                </c:pt>
                <c:pt idx="4841" formatCode="General">
                  <c:v>80.582899999999995</c:v>
                </c:pt>
                <c:pt idx="4842" formatCode="General">
                  <c:v>82.029499999999999</c:v>
                </c:pt>
                <c:pt idx="4843" formatCode="General">
                  <c:v>83.430800000000005</c:v>
                </c:pt>
                <c:pt idx="4844" formatCode="General">
                  <c:v>84.752399999999994</c:v>
                </c:pt>
                <c:pt idx="4845" formatCode="General">
                  <c:v>85.950699999999998</c:v>
                </c:pt>
                <c:pt idx="4846" formatCode="General">
                  <c:v>86.994600000000005</c:v>
                </c:pt>
                <c:pt idx="4847" formatCode="General">
                  <c:v>87.868399999999994</c:v>
                </c:pt>
                <c:pt idx="4848" formatCode="General">
                  <c:v>88.558599999999998</c:v>
                </c:pt>
                <c:pt idx="4849" formatCode="General">
                  <c:v>89.051299999999998</c:v>
                </c:pt>
                <c:pt idx="4850" formatCode="General">
                  <c:v>89.320999999999998</c:v>
                </c:pt>
                <c:pt idx="4851" formatCode="General">
                  <c:v>89.343199999999996</c:v>
                </c:pt>
                <c:pt idx="4852" formatCode="General">
                  <c:v>89.106200000000001</c:v>
                </c:pt>
                <c:pt idx="4853" formatCode="General">
                  <c:v>88.586399999999998</c:v>
                </c:pt>
                <c:pt idx="4854" formatCode="General">
                  <c:v>87.762</c:v>
                </c:pt>
                <c:pt idx="4855" formatCode="General">
                  <c:v>86.601299999999995</c:v>
                </c:pt>
                <c:pt idx="4856" formatCode="General">
                  <c:v>85.0809</c:v>
                </c:pt>
                <c:pt idx="4857" formatCode="General">
                  <c:v>83.207800000000006</c:v>
                </c:pt>
                <c:pt idx="4858" formatCode="General">
                  <c:v>81.023099999999999</c:v>
                </c:pt>
                <c:pt idx="4859" formatCode="General">
                  <c:v>78.607200000000006</c:v>
                </c:pt>
                <c:pt idx="4860" formatCode="General">
                  <c:v>75.997100000000003</c:v>
                </c:pt>
                <c:pt idx="4861" formatCode="General">
                  <c:v>73.197699999999998</c:v>
                </c:pt>
                <c:pt idx="4862" formatCode="General">
                  <c:v>70.243399999999994</c:v>
                </c:pt>
                <c:pt idx="4863" formatCode="General">
                  <c:v>67.178899999999999</c:v>
                </c:pt>
                <c:pt idx="4864" formatCode="General">
                  <c:v>64.047799999999995</c:v>
                </c:pt>
                <c:pt idx="4865" formatCode="General">
                  <c:v>60.890300000000003</c:v>
                </c:pt>
                <c:pt idx="4866" formatCode="General">
                  <c:v>57.738900000000001</c:v>
                </c:pt>
                <c:pt idx="4867" formatCode="General">
                  <c:v>54.588500000000003</c:v>
                </c:pt>
                <c:pt idx="4868" formatCode="General">
                  <c:v>51.419400000000003</c:v>
                </c:pt>
                <c:pt idx="4869" formatCode="General">
                  <c:v>48.2181</c:v>
                </c:pt>
                <c:pt idx="4870" formatCode="General">
                  <c:v>44.988399999999999</c:v>
                </c:pt>
                <c:pt idx="4871" formatCode="General">
                  <c:v>41.777999999999999</c:v>
                </c:pt>
                <c:pt idx="4872" formatCode="General">
                  <c:v>38.636499999999998</c:v>
                </c:pt>
                <c:pt idx="4873" formatCode="General">
                  <c:v>35.599200000000003</c:v>
                </c:pt>
                <c:pt idx="4874" formatCode="General">
                  <c:v>32.7012</c:v>
                </c:pt>
                <c:pt idx="4875" formatCode="General">
                  <c:v>29.970600000000001</c:v>
                </c:pt>
                <c:pt idx="4876" formatCode="General">
                  <c:v>27.428899999999999</c:v>
                </c:pt>
                <c:pt idx="4877" formatCode="General">
                  <c:v>25.115400000000001</c:v>
                </c:pt>
                <c:pt idx="4878" formatCode="General">
                  <c:v>23.104299999999999</c:v>
                </c:pt>
                <c:pt idx="4879" formatCode="General">
                  <c:v>21.3949</c:v>
                </c:pt>
                <c:pt idx="4880" formatCode="General">
                  <c:v>19.901700000000002</c:v>
                </c:pt>
                <c:pt idx="4881" formatCode="General">
                  <c:v>18.580200000000001</c:v>
                </c:pt>
                <c:pt idx="4882" formatCode="General">
                  <c:v>17.413</c:v>
                </c:pt>
                <c:pt idx="4883" formatCode="General">
                  <c:v>16.378599999999999</c:v>
                </c:pt>
                <c:pt idx="4884" formatCode="General">
                  <c:v>15.4558</c:v>
                </c:pt>
                <c:pt idx="4885" formatCode="General">
                  <c:v>14.624599999999999</c:v>
                </c:pt>
                <c:pt idx="4886" formatCode="General">
                  <c:v>13.8538</c:v>
                </c:pt>
                <c:pt idx="4887" formatCode="General">
                  <c:v>13.104100000000001</c:v>
                </c:pt>
                <c:pt idx="4888" formatCode="General">
                  <c:v>12.3476</c:v>
                </c:pt>
                <c:pt idx="4889" formatCode="General">
                  <c:v>11.5618</c:v>
                </c:pt>
                <c:pt idx="4890" formatCode="General">
                  <c:v>10.7128</c:v>
                </c:pt>
                <c:pt idx="4891" formatCode="General">
                  <c:v>9.7635500000000004</c:v>
                </c:pt>
                <c:pt idx="4892" formatCode="General">
                  <c:v>8.6818799999999996</c:v>
                </c:pt>
                <c:pt idx="4893" formatCode="General">
                  <c:v>7.4533500000000004</c:v>
                </c:pt>
                <c:pt idx="4894" formatCode="General">
                  <c:v>6.0808900000000001</c:v>
                </c:pt>
                <c:pt idx="4895" formatCode="General">
                  <c:v>4.6035199999999996</c:v>
                </c:pt>
                <c:pt idx="4896" formatCode="General">
                  <c:v>3.0822600000000002</c:v>
                </c:pt>
                <c:pt idx="4897" formatCode="General">
                  <c:v>1.6174900000000001</c:v>
                </c:pt>
                <c:pt idx="4898" formatCode="General">
                  <c:v>0.23519899999999999</c:v>
                </c:pt>
                <c:pt idx="4899" formatCode="General">
                  <c:v>-1.1855100000000001</c:v>
                </c:pt>
                <c:pt idx="4900" formatCode="General">
                  <c:v>-2.6916500000000001</c:v>
                </c:pt>
                <c:pt idx="4901" formatCode="General">
                  <c:v>-4.25014</c:v>
                </c:pt>
                <c:pt idx="4902" formatCode="General">
                  <c:v>-5.8427499999999997</c:v>
                </c:pt>
                <c:pt idx="4903" formatCode="General">
                  <c:v>-7.4676200000000001</c:v>
                </c:pt>
                <c:pt idx="4904" formatCode="General">
                  <c:v>-9.1545299999999994</c:v>
                </c:pt>
                <c:pt idx="4905" formatCode="General">
                  <c:v>-10.9307</c:v>
                </c:pt>
                <c:pt idx="4906" formatCode="General">
                  <c:v>-12.8018</c:v>
                </c:pt>
                <c:pt idx="4907" formatCode="General">
                  <c:v>-14.746499999999999</c:v>
                </c:pt>
                <c:pt idx="4908" formatCode="General">
                  <c:v>-16.728999999999999</c:v>
                </c:pt>
                <c:pt idx="4909" formatCode="General">
                  <c:v>-18.749400000000001</c:v>
                </c:pt>
                <c:pt idx="4910" formatCode="General">
                  <c:v>-20.808299999999999</c:v>
                </c:pt>
                <c:pt idx="4911" formatCode="General">
                  <c:v>-22.8705</c:v>
                </c:pt>
                <c:pt idx="4912" formatCode="General">
                  <c:v>-24.9099</c:v>
                </c:pt>
                <c:pt idx="4913" formatCode="General">
                  <c:v>-26.923500000000001</c:v>
                </c:pt>
                <c:pt idx="4914" formatCode="General">
                  <c:v>-28.892700000000001</c:v>
                </c:pt>
                <c:pt idx="4915" formatCode="General">
                  <c:v>-30.787199999999999</c:v>
                </c:pt>
                <c:pt idx="4916" formatCode="General">
                  <c:v>-32.500599999999999</c:v>
                </c:pt>
                <c:pt idx="4917" formatCode="General">
                  <c:v>-33.9773</c:v>
                </c:pt>
                <c:pt idx="4918" formatCode="General">
                  <c:v>-35.361800000000002</c:v>
                </c:pt>
                <c:pt idx="4919" formatCode="General">
                  <c:v>-36.773099999999999</c:v>
                </c:pt>
                <c:pt idx="4920" formatCode="General">
                  <c:v>-38.234699999999997</c:v>
                </c:pt>
                <c:pt idx="4921" formatCode="General">
                  <c:v>-39.742699999999999</c:v>
                </c:pt>
                <c:pt idx="4922" formatCode="General">
                  <c:v>-41.277700000000003</c:v>
                </c:pt>
                <c:pt idx="4923" formatCode="General">
                  <c:v>-42.801000000000002</c:v>
                </c:pt>
                <c:pt idx="4924" formatCode="General">
                  <c:v>-44.275399999999998</c:v>
                </c:pt>
                <c:pt idx="4925" formatCode="General">
                  <c:v>-45.692900000000002</c:v>
                </c:pt>
                <c:pt idx="4926" formatCode="General">
                  <c:v>-47.055799999999998</c:v>
                </c:pt>
                <c:pt idx="4927" formatCode="General">
                  <c:v>-48.376800000000003</c:v>
                </c:pt>
                <c:pt idx="4928" formatCode="General">
                  <c:v>-49.7029</c:v>
                </c:pt>
                <c:pt idx="4929" formatCode="General">
                  <c:v>-51.083399999999997</c:v>
                </c:pt>
                <c:pt idx="4930" formatCode="General">
                  <c:v>-52.513500000000001</c:v>
                </c:pt>
                <c:pt idx="4931" formatCode="General">
                  <c:v>-53.9818</c:v>
                </c:pt>
                <c:pt idx="4932" formatCode="General">
                  <c:v>-55.493400000000001</c:v>
                </c:pt>
                <c:pt idx="4933" formatCode="General">
                  <c:v>-57.0396</c:v>
                </c:pt>
                <c:pt idx="4934" formatCode="General">
                  <c:v>-58.601399999999998</c:v>
                </c:pt>
                <c:pt idx="4935" formatCode="General">
                  <c:v>-60.043500000000002</c:v>
                </c:pt>
                <c:pt idx="4936" formatCode="General">
                  <c:v>-61.230200000000004</c:v>
                </c:pt>
                <c:pt idx="4937" formatCode="General">
                  <c:v>-62.233699999999999</c:v>
                </c:pt>
                <c:pt idx="4938" formatCode="General">
                  <c:v>-63.135399999999997</c:v>
                </c:pt>
                <c:pt idx="4939" formatCode="General">
                  <c:v>-63.936500000000002</c:v>
                </c:pt>
                <c:pt idx="4940" formatCode="General">
                  <c:v>-64.664299999999997</c:v>
                </c:pt>
                <c:pt idx="4941" formatCode="General">
                  <c:v>-65.362099999999998</c:v>
                </c:pt>
                <c:pt idx="4942" formatCode="General">
                  <c:v>-66.066900000000004</c:v>
                </c:pt>
                <c:pt idx="4943" formatCode="General">
                  <c:v>-66.804400000000001</c:v>
                </c:pt>
                <c:pt idx="4944" formatCode="General">
                  <c:v>-67.577399999999997</c:v>
                </c:pt>
                <c:pt idx="4945" formatCode="General">
                  <c:v>-68.376800000000003</c:v>
                </c:pt>
                <c:pt idx="4946" formatCode="General">
                  <c:v>-69.185900000000004</c:v>
                </c:pt>
                <c:pt idx="4947" formatCode="General">
                  <c:v>-70.029700000000005</c:v>
                </c:pt>
                <c:pt idx="4948" formatCode="General">
                  <c:v>-70.961399999999998</c:v>
                </c:pt>
                <c:pt idx="4949" formatCode="General">
                  <c:v>-71.990600000000001</c:v>
                </c:pt>
                <c:pt idx="4950" formatCode="General">
                  <c:v>-73.1006</c:v>
                </c:pt>
                <c:pt idx="4951" formatCode="General">
                  <c:v>-74.248400000000004</c:v>
                </c:pt>
                <c:pt idx="4952" formatCode="General">
                  <c:v>-75.361099999999993</c:v>
                </c:pt>
                <c:pt idx="4953" formatCode="General">
                  <c:v>-76.356700000000004</c:v>
                </c:pt>
                <c:pt idx="4954" formatCode="General">
                  <c:v>-77.270099999999999</c:v>
                </c:pt>
                <c:pt idx="4955" formatCode="General">
                  <c:v>-78.208799999999997</c:v>
                </c:pt>
                <c:pt idx="4956" formatCode="General">
                  <c:v>-79.187399999999997</c:v>
                </c:pt>
                <c:pt idx="4957" formatCode="General">
                  <c:v>-80.19</c:v>
                </c:pt>
                <c:pt idx="4958" formatCode="General">
                  <c:v>-81.216700000000003</c:v>
                </c:pt>
                <c:pt idx="4959" formatCode="General">
                  <c:v>-82.262500000000003</c:v>
                </c:pt>
                <c:pt idx="4960" formatCode="General">
                  <c:v>-83.317099999999996</c:v>
                </c:pt>
                <c:pt idx="4961" formatCode="General">
                  <c:v>-84.379300000000001</c:v>
                </c:pt>
                <c:pt idx="4962" formatCode="General">
                  <c:v>-85.452600000000004</c:v>
                </c:pt>
                <c:pt idx="4963" formatCode="General">
                  <c:v>-86.511200000000002</c:v>
                </c:pt>
                <c:pt idx="4964" formatCode="General">
                  <c:v>-87.531700000000001</c:v>
                </c:pt>
                <c:pt idx="4965" formatCode="General">
                  <c:v>-88.524199999999993</c:v>
                </c:pt>
                <c:pt idx="4966" formatCode="General">
                  <c:v>-89.500699999999995</c:v>
                </c:pt>
                <c:pt idx="4967" formatCode="General">
                  <c:v>-90.468000000000004</c:v>
                </c:pt>
                <c:pt idx="4968" formatCode="General">
                  <c:v>-91.441199999999995</c:v>
                </c:pt>
                <c:pt idx="4969" formatCode="General">
                  <c:v>-92.434399999999997</c:v>
                </c:pt>
                <c:pt idx="4970" formatCode="General">
                  <c:v>-93.437799999999996</c:v>
                </c:pt>
                <c:pt idx="4971" formatCode="General">
                  <c:v>-94.387900000000002</c:v>
                </c:pt>
                <c:pt idx="4972" formatCode="General">
                  <c:v>-95.128399999999999</c:v>
                </c:pt>
                <c:pt idx="4973" formatCode="General">
                  <c:v>-95.631200000000007</c:v>
                </c:pt>
                <c:pt idx="4974" formatCode="General">
                  <c:v>-96.0321</c:v>
                </c:pt>
                <c:pt idx="4975" formatCode="General">
                  <c:v>-96.364199999999997</c:v>
                </c:pt>
                <c:pt idx="4976" formatCode="General">
                  <c:v>-96.597999999999999</c:v>
                </c:pt>
                <c:pt idx="4977" formatCode="General">
                  <c:v>-96.723699999999994</c:v>
                </c:pt>
                <c:pt idx="4978" formatCode="General">
                  <c:v>-96.741399999999999</c:v>
                </c:pt>
                <c:pt idx="4979" formatCode="General">
                  <c:v>-96.666499999999999</c:v>
                </c:pt>
                <c:pt idx="4980" formatCode="General">
                  <c:v>-96.518199999999993</c:v>
                </c:pt>
                <c:pt idx="4981" formatCode="General">
                  <c:v>-96.315100000000001</c:v>
                </c:pt>
                <c:pt idx="4982" formatCode="General">
                  <c:v>-96.070899999999995</c:v>
                </c:pt>
                <c:pt idx="4983" formatCode="General">
                  <c:v>-95.797399999999996</c:v>
                </c:pt>
                <c:pt idx="4984" formatCode="General">
                  <c:v>-95.512600000000006</c:v>
                </c:pt>
                <c:pt idx="4985" formatCode="General">
                  <c:v>-95.233400000000003</c:v>
                </c:pt>
                <c:pt idx="4986" formatCode="General">
                  <c:v>-94.969399999999993</c:v>
                </c:pt>
                <c:pt idx="4987" formatCode="General">
                  <c:v>-94.732600000000005</c:v>
                </c:pt>
                <c:pt idx="4988" formatCode="General">
                  <c:v>-94.535899999999998</c:v>
                </c:pt>
                <c:pt idx="4989" formatCode="General">
                  <c:v>-94.406099999999995</c:v>
                </c:pt>
                <c:pt idx="4990" formatCode="General">
                  <c:v>-94.349900000000005</c:v>
                </c:pt>
                <c:pt idx="4991" formatCode="General">
                  <c:v>-94.261300000000006</c:v>
                </c:pt>
                <c:pt idx="4992" formatCode="General">
                  <c:v>-94.101799999999997</c:v>
                </c:pt>
                <c:pt idx="4993" formatCode="General">
                  <c:v>-93.998800000000003</c:v>
                </c:pt>
                <c:pt idx="4994" formatCode="General">
                  <c:v>-94.029700000000005</c:v>
                </c:pt>
                <c:pt idx="4995" formatCode="General">
                  <c:v>-94.199200000000005</c:v>
                </c:pt>
                <c:pt idx="4996" formatCode="General">
                  <c:v>-94.483699999999999</c:v>
                </c:pt>
                <c:pt idx="4997" formatCode="General">
                  <c:v>-94.853300000000004</c:v>
                </c:pt>
                <c:pt idx="4998" formatCode="General">
                  <c:v>-95.299099999999996</c:v>
                </c:pt>
                <c:pt idx="4999" formatCode="General">
                  <c:v>-95.804199999999994</c:v>
                </c:pt>
                <c:pt idx="5000" formatCode="General">
                  <c:v>-96.342100000000002</c:v>
                </c:pt>
                <c:pt idx="5001" formatCode="General">
                  <c:v>-96.891599999999997</c:v>
                </c:pt>
                <c:pt idx="5002" formatCode="General">
                  <c:v>-97.439899999999994</c:v>
                </c:pt>
                <c:pt idx="5003" formatCode="General">
                  <c:v>-97.9649</c:v>
                </c:pt>
                <c:pt idx="5004" formatCode="General">
                  <c:v>-98.452100000000002</c:v>
                </c:pt>
                <c:pt idx="5005" formatCode="General">
                  <c:v>-98.919499999999999</c:v>
                </c:pt>
                <c:pt idx="5006" formatCode="General">
                  <c:v>-99.333299999999994</c:v>
                </c:pt>
                <c:pt idx="5007" formatCode="General">
                  <c:v>-99.592500000000001</c:v>
                </c:pt>
                <c:pt idx="5008" formatCode="General">
                  <c:v>-99.717500000000001</c:v>
                </c:pt>
                <c:pt idx="5009" formatCode="General">
                  <c:v>-99.803299999999993</c:v>
                </c:pt>
                <c:pt idx="5010" formatCode="General">
                  <c:v>-99.897000000000006</c:v>
                </c:pt>
                <c:pt idx="5011" formatCode="General">
                  <c:v>-100.03400000000001</c:v>
                </c:pt>
                <c:pt idx="5012" formatCode="General">
                  <c:v>-100.254</c:v>
                </c:pt>
                <c:pt idx="5013" formatCode="General">
                  <c:v>-100.572</c:v>
                </c:pt>
                <c:pt idx="5014" formatCode="General">
                  <c:v>-100.961</c:v>
                </c:pt>
                <c:pt idx="5015" formatCode="General">
                  <c:v>-101.37</c:v>
                </c:pt>
                <c:pt idx="5016" formatCode="General">
                  <c:v>-101.74</c:v>
                </c:pt>
                <c:pt idx="5017" formatCode="General">
                  <c:v>-102.033</c:v>
                </c:pt>
                <c:pt idx="5018" formatCode="General">
                  <c:v>-102.23099999999999</c:v>
                </c:pt>
                <c:pt idx="5019" formatCode="General">
                  <c:v>-102.34699999999999</c:v>
                </c:pt>
                <c:pt idx="5020" formatCode="General">
                  <c:v>-102.4</c:v>
                </c:pt>
                <c:pt idx="5021" formatCode="General">
                  <c:v>-102.395</c:v>
                </c:pt>
                <c:pt idx="5022" formatCode="General">
                  <c:v>-102.336</c:v>
                </c:pt>
                <c:pt idx="5023" formatCode="General">
                  <c:v>-102.208</c:v>
                </c:pt>
                <c:pt idx="5024" formatCode="General">
                  <c:v>-101.876</c:v>
                </c:pt>
                <c:pt idx="5025" formatCode="General">
                  <c:v>-101.253</c:v>
                </c:pt>
                <c:pt idx="5026" formatCode="General">
                  <c:v>-100.44799999999999</c:v>
                </c:pt>
                <c:pt idx="5027" formatCode="General">
                  <c:v>-99.546499999999995</c:v>
                </c:pt>
                <c:pt idx="5028" formatCode="General">
                  <c:v>-98.570899999999995</c:v>
                </c:pt>
                <c:pt idx="5029" formatCode="General">
                  <c:v>-97.530600000000007</c:v>
                </c:pt>
                <c:pt idx="5030" formatCode="General">
                  <c:v>-96.430700000000002</c:v>
                </c:pt>
                <c:pt idx="5031" formatCode="General">
                  <c:v>-95.290700000000001</c:v>
                </c:pt>
                <c:pt idx="5032" formatCode="General">
                  <c:v>-94.137299999999996</c:v>
                </c:pt>
                <c:pt idx="5033" formatCode="General">
                  <c:v>-93.000799999999998</c:v>
                </c:pt>
                <c:pt idx="5034" formatCode="General">
                  <c:v>-91.894599999999997</c:v>
                </c:pt>
                <c:pt idx="5035" formatCode="General">
                  <c:v>-90.814300000000003</c:v>
                </c:pt>
                <c:pt idx="5036" formatCode="General">
                  <c:v>-89.752600000000001</c:v>
                </c:pt>
                <c:pt idx="5037" formatCode="General">
                  <c:v>-88.708799999999997</c:v>
                </c:pt>
                <c:pt idx="5038" formatCode="General">
                  <c:v>-87.713499999999996</c:v>
                </c:pt>
                <c:pt idx="5039" formatCode="General">
                  <c:v>-86.751300000000001</c:v>
                </c:pt>
                <c:pt idx="5040" formatCode="General">
                  <c:v>-85.723100000000002</c:v>
                </c:pt>
                <c:pt idx="5041" formatCode="General">
                  <c:v>-84.635300000000001</c:v>
                </c:pt>
                <c:pt idx="5042" formatCode="General">
                  <c:v>-83.586799999999997</c:v>
                </c:pt>
                <c:pt idx="5043" formatCode="General">
                  <c:v>-82.625500000000002</c:v>
                </c:pt>
                <c:pt idx="5044" formatCode="General">
                  <c:v>-81.767099999999999</c:v>
                </c:pt>
                <c:pt idx="5045" formatCode="General">
                  <c:v>-81.006399999999999</c:v>
                </c:pt>
                <c:pt idx="5046" formatCode="General">
                  <c:v>-80.3399</c:v>
                </c:pt>
                <c:pt idx="5047" formatCode="General">
                  <c:v>-79.772199999999998</c:v>
                </c:pt>
                <c:pt idx="5048" formatCode="General">
                  <c:v>-79.303600000000003</c:v>
                </c:pt>
                <c:pt idx="5049" formatCode="General">
                  <c:v>-78.928899999999999</c:v>
                </c:pt>
                <c:pt idx="5050" formatCode="General">
                  <c:v>-78.632300000000001</c:v>
                </c:pt>
                <c:pt idx="5051" formatCode="General">
                  <c:v>-78.397300000000001</c:v>
                </c:pt>
                <c:pt idx="5052" formatCode="General">
                  <c:v>-78.2196</c:v>
                </c:pt>
                <c:pt idx="5053" formatCode="General">
                  <c:v>-78.094099999999997</c:v>
                </c:pt>
                <c:pt idx="5054" formatCode="General">
                  <c:v>-78.011600000000001</c:v>
                </c:pt>
                <c:pt idx="5055" formatCode="General">
                  <c:v>-77.904200000000003</c:v>
                </c:pt>
                <c:pt idx="5056" formatCode="General">
                  <c:v>-77.682699999999997</c:v>
                </c:pt>
                <c:pt idx="5057" formatCode="General">
                  <c:v>-77.376499999999993</c:v>
                </c:pt>
                <c:pt idx="5058" formatCode="General">
                  <c:v>-77.038499999999999</c:v>
                </c:pt>
                <c:pt idx="5059" formatCode="General">
                  <c:v>-76.6648</c:v>
                </c:pt>
                <c:pt idx="5060" formatCode="General">
                  <c:v>-76.243700000000004</c:v>
                </c:pt>
                <c:pt idx="5061" formatCode="General">
                  <c:v>-75.755600000000001</c:v>
                </c:pt>
                <c:pt idx="5062" formatCode="General">
                  <c:v>-75.189700000000002</c:v>
                </c:pt>
                <c:pt idx="5063" formatCode="General">
                  <c:v>-74.544499999999999</c:v>
                </c:pt>
                <c:pt idx="5064" formatCode="General">
                  <c:v>-73.835599999999999</c:v>
                </c:pt>
                <c:pt idx="5065" formatCode="General">
                  <c:v>-73.090599999999995</c:v>
                </c:pt>
                <c:pt idx="5066" formatCode="General">
                  <c:v>-72.347499999999997</c:v>
                </c:pt>
                <c:pt idx="5067" formatCode="General">
                  <c:v>-71.64</c:v>
                </c:pt>
                <c:pt idx="5068" formatCode="General">
                  <c:v>-70.982399999999998</c:v>
                </c:pt>
                <c:pt idx="5069" formatCode="General">
                  <c:v>-70.348600000000005</c:v>
                </c:pt>
                <c:pt idx="5070" formatCode="General">
                  <c:v>-69.685400000000001</c:v>
                </c:pt>
                <c:pt idx="5071" formatCode="General">
                  <c:v>-68.853999999999999</c:v>
                </c:pt>
                <c:pt idx="5072" formatCode="General">
                  <c:v>-67.767300000000006</c:v>
                </c:pt>
                <c:pt idx="5073" formatCode="General">
                  <c:v>-66.531199999999998</c:v>
                </c:pt>
                <c:pt idx="5074" formatCode="General">
                  <c:v>-65.233999999999995</c:v>
                </c:pt>
                <c:pt idx="5075" formatCode="General">
                  <c:v>-63.900700000000001</c:v>
                </c:pt>
                <c:pt idx="5076" formatCode="General">
                  <c:v>-62.570300000000003</c:v>
                </c:pt>
                <c:pt idx="5077" formatCode="General">
                  <c:v>-61.28</c:v>
                </c:pt>
                <c:pt idx="5078" formatCode="General">
                  <c:v>-60.0456</c:v>
                </c:pt>
                <c:pt idx="5079" formatCode="General">
                  <c:v>-58.873600000000003</c:v>
                </c:pt>
                <c:pt idx="5080" formatCode="General">
                  <c:v>-57.7622</c:v>
                </c:pt>
                <c:pt idx="5081" formatCode="General">
                  <c:v>-56.688699999999997</c:v>
                </c:pt>
                <c:pt idx="5082" formatCode="General">
                  <c:v>-55.620100000000001</c:v>
                </c:pt>
                <c:pt idx="5083" formatCode="General">
                  <c:v>-54.523400000000002</c:v>
                </c:pt>
                <c:pt idx="5084" formatCode="General">
                  <c:v>-53.374899999999997</c:v>
                </c:pt>
                <c:pt idx="5085" formatCode="General">
                  <c:v>-52.1753</c:v>
                </c:pt>
                <c:pt idx="5086" formatCode="General">
                  <c:v>-50.863900000000001</c:v>
                </c:pt>
                <c:pt idx="5087" formatCode="General">
                  <c:v>-49.284700000000001</c:v>
                </c:pt>
                <c:pt idx="5088" formatCode="General">
                  <c:v>-47.423999999999999</c:v>
                </c:pt>
                <c:pt idx="5089" formatCode="General">
                  <c:v>-45.400399999999998</c:v>
                </c:pt>
                <c:pt idx="5090" formatCode="General">
                  <c:v>-43.267800000000001</c:v>
                </c:pt>
                <c:pt idx="5091" formatCode="General">
                  <c:v>-41.044499999999999</c:v>
                </c:pt>
                <c:pt idx="5092" formatCode="General">
                  <c:v>-38.7318</c:v>
                </c:pt>
                <c:pt idx="5093" formatCode="General">
                  <c:v>-36.332000000000001</c:v>
                </c:pt>
                <c:pt idx="5094" formatCode="General">
                  <c:v>-33.857100000000003</c:v>
                </c:pt>
                <c:pt idx="5095" formatCode="General">
                  <c:v>-31.303799999999999</c:v>
                </c:pt>
                <c:pt idx="5096" formatCode="General">
                  <c:v>-28.662600000000001</c:v>
                </c:pt>
                <c:pt idx="5097" formatCode="General">
                  <c:v>-25.966999999999999</c:v>
                </c:pt>
                <c:pt idx="5098" formatCode="General">
                  <c:v>-23.253799999999998</c:v>
                </c:pt>
                <c:pt idx="5099" formatCode="General">
                  <c:v>-20.512</c:v>
                </c:pt>
                <c:pt idx="5100" formatCode="General">
                  <c:v>-17.681899999999999</c:v>
                </c:pt>
                <c:pt idx="5101" formatCode="General">
                  <c:v>-14.667999999999999</c:v>
                </c:pt>
                <c:pt idx="5102" formatCode="General">
                  <c:v>-11.535</c:v>
                </c:pt>
                <c:pt idx="5103" formatCode="General">
                  <c:v>-8.4446300000000001</c:v>
                </c:pt>
                <c:pt idx="5104" formatCode="General">
                  <c:v>-5.4424400000000004</c:v>
                </c:pt>
                <c:pt idx="5105" formatCode="General">
                  <c:v>-2.53837</c:v>
                </c:pt>
                <c:pt idx="5106" formatCode="General">
                  <c:v>0.24019099999999999</c:v>
                </c:pt>
                <c:pt idx="5107" formatCode="General">
                  <c:v>2.87439</c:v>
                </c:pt>
                <c:pt idx="5108" formatCode="General">
                  <c:v>5.36008</c:v>
                </c:pt>
                <c:pt idx="5109" formatCode="General">
                  <c:v>7.6955400000000003</c:v>
                </c:pt>
                <c:pt idx="5110" formatCode="General">
                  <c:v>9.8778299999999994</c:v>
                </c:pt>
                <c:pt idx="5111" formatCode="General">
                  <c:v>11.846399999999999</c:v>
                </c:pt>
                <c:pt idx="5112" formatCode="General">
                  <c:v>13.541</c:v>
                </c:pt>
                <c:pt idx="5113" formatCode="General">
                  <c:v>14.958399999999999</c:v>
                </c:pt>
                <c:pt idx="5114" formatCode="General">
                  <c:v>16.126000000000001</c:v>
                </c:pt>
                <c:pt idx="5115" formatCode="General">
                  <c:v>17.099499999999999</c:v>
                </c:pt>
                <c:pt idx="5116" formatCode="General">
                  <c:v>17.866599999999998</c:v>
                </c:pt>
                <c:pt idx="5117" formatCode="General">
                  <c:v>18.389299999999999</c:v>
                </c:pt>
                <c:pt idx="5118" formatCode="General">
                  <c:v>18.711099999999998</c:v>
                </c:pt>
                <c:pt idx="5119" formatCode="General">
                  <c:v>18.876200000000001</c:v>
                </c:pt>
                <c:pt idx="5120" formatCode="General">
                  <c:v>18.8766</c:v>
                </c:pt>
                <c:pt idx="5121" formatCode="General">
                  <c:v>18.6982</c:v>
                </c:pt>
                <c:pt idx="5122" formatCode="General">
                  <c:v>18.337399999999999</c:v>
                </c:pt>
                <c:pt idx="5123" formatCode="General">
                  <c:v>17.806100000000001</c:v>
                </c:pt>
                <c:pt idx="5124" formatCode="General">
                  <c:v>17.1371</c:v>
                </c:pt>
                <c:pt idx="5125" formatCode="General">
                  <c:v>16.4237</c:v>
                </c:pt>
                <c:pt idx="5126" formatCode="General">
                  <c:v>15.792199999999999</c:v>
                </c:pt>
                <c:pt idx="5127" formatCode="General">
                  <c:v>15.3748</c:v>
                </c:pt>
                <c:pt idx="5128" formatCode="General">
                  <c:v>15.199</c:v>
                </c:pt>
                <c:pt idx="5129" formatCode="General">
                  <c:v>15.1839</c:v>
                </c:pt>
                <c:pt idx="5130" formatCode="General">
                  <c:v>15.339700000000001</c:v>
                </c:pt>
                <c:pt idx="5131" formatCode="General">
                  <c:v>15.7164</c:v>
                </c:pt>
                <c:pt idx="5132" formatCode="General">
                  <c:v>16.3354</c:v>
                </c:pt>
                <c:pt idx="5133" formatCode="General">
                  <c:v>17.206499999999998</c:v>
                </c:pt>
                <c:pt idx="5134" formatCode="General">
                  <c:v>18.322900000000001</c:v>
                </c:pt>
                <c:pt idx="5135" formatCode="General">
                  <c:v>19.656400000000001</c:v>
                </c:pt>
                <c:pt idx="5136" formatCode="General">
                  <c:v>21.166599999999999</c:v>
                </c:pt>
                <c:pt idx="5137" formatCode="General">
                  <c:v>22.842500000000001</c:v>
                </c:pt>
                <c:pt idx="5138" formatCode="General">
                  <c:v>24.6784</c:v>
                </c:pt>
                <c:pt idx="5139" formatCode="General">
                  <c:v>26.635899999999999</c:v>
                </c:pt>
                <c:pt idx="5140" formatCode="General">
                  <c:v>28.698499999999999</c:v>
                </c:pt>
                <c:pt idx="5141" formatCode="General">
                  <c:v>30.890599999999999</c:v>
                </c:pt>
                <c:pt idx="5142" formatCode="General">
                  <c:v>33.264400000000002</c:v>
                </c:pt>
                <c:pt idx="5143" formatCode="General">
                  <c:v>35.869199999999999</c:v>
                </c:pt>
                <c:pt idx="5144" formatCode="General">
                  <c:v>38.652299999999997</c:v>
                </c:pt>
                <c:pt idx="5145" formatCode="General">
                  <c:v>41.539299999999997</c:v>
                </c:pt>
                <c:pt idx="5146" formatCode="General">
                  <c:v>44.525199999999998</c:v>
                </c:pt>
                <c:pt idx="5147" formatCode="General">
                  <c:v>47.582299999999996</c:v>
                </c:pt>
                <c:pt idx="5148" formatCode="General">
                  <c:v>50.642600000000002</c:v>
                </c:pt>
                <c:pt idx="5149" formatCode="General">
                  <c:v>53.648899999999998</c:v>
                </c:pt>
                <c:pt idx="5150" formatCode="General">
                  <c:v>56.564100000000003</c:v>
                </c:pt>
                <c:pt idx="5151" formatCode="General">
                  <c:v>59.368400000000001</c:v>
                </c:pt>
                <c:pt idx="5152" formatCode="General">
                  <c:v>62.040799999999997</c:v>
                </c:pt>
                <c:pt idx="5153" formatCode="General">
                  <c:v>64.5351</c:v>
                </c:pt>
                <c:pt idx="5154" formatCode="General">
                  <c:v>66.862499999999997</c:v>
                </c:pt>
                <c:pt idx="5155" formatCode="General">
                  <c:v>69.107100000000003</c:v>
                </c:pt>
                <c:pt idx="5156" formatCode="General">
                  <c:v>71.377399999999994</c:v>
                </c:pt>
                <c:pt idx="5157" formatCode="General">
                  <c:v>73.756</c:v>
                </c:pt>
                <c:pt idx="5158" formatCode="General">
                  <c:v>76.135099999999994</c:v>
                </c:pt>
                <c:pt idx="5159" formatCode="General">
                  <c:v>78.393600000000006</c:v>
                </c:pt>
                <c:pt idx="5160" formatCode="General">
                  <c:v>80.552800000000005</c:v>
                </c:pt>
                <c:pt idx="5161" formatCode="General">
                  <c:v>82.640600000000006</c:v>
                </c:pt>
                <c:pt idx="5162" formatCode="General">
                  <c:v>84.676599999999993</c:v>
                </c:pt>
                <c:pt idx="5163" formatCode="General">
                  <c:v>86.653000000000006</c:v>
                </c:pt>
                <c:pt idx="5164" formatCode="General">
                  <c:v>88.547899999999998</c:v>
                </c:pt>
                <c:pt idx="5165" formatCode="General">
                  <c:v>90.344700000000003</c:v>
                </c:pt>
                <c:pt idx="5166" formatCode="General">
                  <c:v>92.027100000000004</c:v>
                </c:pt>
                <c:pt idx="5167" formatCode="General">
                  <c:v>93.581999999999994</c:v>
                </c:pt>
                <c:pt idx="5168" formatCode="General">
                  <c:v>95.030600000000007</c:v>
                </c:pt>
                <c:pt idx="5169" formatCode="General">
                  <c:v>96.427300000000002</c:v>
                </c:pt>
                <c:pt idx="5170" formatCode="General">
                  <c:v>97.822100000000006</c:v>
                </c:pt>
                <c:pt idx="5171" formatCode="General">
                  <c:v>99.238200000000006</c:v>
                </c:pt>
                <c:pt idx="5172" formatCode="General">
                  <c:v>100.57599999999999</c:v>
                </c:pt>
                <c:pt idx="5173" formatCode="General">
                  <c:v>101.741</c:v>
                </c:pt>
                <c:pt idx="5174" formatCode="General">
                  <c:v>102.747</c:v>
                </c:pt>
                <c:pt idx="5175" formatCode="General">
                  <c:v>103.59399999999999</c:v>
                </c:pt>
                <c:pt idx="5176" formatCode="General">
                  <c:v>104.26300000000001</c:v>
                </c:pt>
                <c:pt idx="5177" formatCode="General">
                  <c:v>104.771</c:v>
                </c:pt>
                <c:pt idx="5178" formatCode="General">
                  <c:v>105.146</c:v>
                </c:pt>
                <c:pt idx="5179" formatCode="General">
                  <c:v>105.407</c:v>
                </c:pt>
                <c:pt idx="5180" formatCode="General">
                  <c:v>105.57</c:v>
                </c:pt>
                <c:pt idx="5181" formatCode="General">
                  <c:v>105.63800000000001</c:v>
                </c:pt>
                <c:pt idx="5182" formatCode="General">
                  <c:v>105.628</c:v>
                </c:pt>
                <c:pt idx="5183" formatCode="General">
                  <c:v>105.56699999999999</c:v>
                </c:pt>
                <c:pt idx="5184" formatCode="General">
                  <c:v>105.477</c:v>
                </c:pt>
                <c:pt idx="5185" formatCode="General">
                  <c:v>105.371</c:v>
                </c:pt>
                <c:pt idx="5186" formatCode="General">
                  <c:v>105.242</c:v>
                </c:pt>
                <c:pt idx="5187" formatCode="General">
                  <c:v>105.13800000000001</c:v>
                </c:pt>
                <c:pt idx="5188" formatCode="General">
                  <c:v>105.187</c:v>
                </c:pt>
                <c:pt idx="5189" formatCode="General">
                  <c:v>105.473</c:v>
                </c:pt>
                <c:pt idx="5190" formatCode="General">
                  <c:v>106.012</c:v>
                </c:pt>
                <c:pt idx="5191" formatCode="General">
                  <c:v>106.721</c:v>
                </c:pt>
                <c:pt idx="5192" formatCode="General">
                  <c:v>107.499</c:v>
                </c:pt>
                <c:pt idx="5193" formatCode="General">
                  <c:v>108.32899999999999</c:v>
                </c:pt>
                <c:pt idx="5194" formatCode="General">
                  <c:v>109.18600000000001</c:v>
                </c:pt>
                <c:pt idx="5195" formatCode="General">
                  <c:v>110.03100000000001</c:v>
                </c:pt>
                <c:pt idx="5196" formatCode="General">
                  <c:v>110.85899999999999</c:v>
                </c:pt>
                <c:pt idx="5197" formatCode="General">
                  <c:v>111.687</c:v>
                </c:pt>
                <c:pt idx="5198" formatCode="General">
                  <c:v>112.524</c:v>
                </c:pt>
                <c:pt idx="5199" formatCode="General">
                  <c:v>113.37</c:v>
                </c:pt>
                <c:pt idx="5200" formatCode="General">
                  <c:v>114.20399999999999</c:v>
                </c:pt>
                <c:pt idx="5201" formatCode="General">
                  <c:v>115.004</c:v>
                </c:pt>
                <c:pt idx="5202" formatCode="General">
                  <c:v>115.75</c:v>
                </c:pt>
                <c:pt idx="5203" formatCode="General">
                  <c:v>116.43300000000001</c:v>
                </c:pt>
                <c:pt idx="5204" formatCode="General">
                  <c:v>117.05</c:v>
                </c:pt>
                <c:pt idx="5205" formatCode="General">
                  <c:v>117.621</c:v>
                </c:pt>
                <c:pt idx="5206" formatCode="General">
                  <c:v>118.15600000000001</c:v>
                </c:pt>
                <c:pt idx="5207" formatCode="General">
                  <c:v>118.622</c:v>
                </c:pt>
                <c:pt idx="5208" formatCode="General">
                  <c:v>119.051</c:v>
                </c:pt>
                <c:pt idx="5209" formatCode="General">
                  <c:v>119.54300000000001</c:v>
                </c:pt>
                <c:pt idx="5210" formatCode="General">
                  <c:v>120.131</c:v>
                </c:pt>
                <c:pt idx="5211" formatCode="General">
                  <c:v>120.788</c:v>
                </c:pt>
                <c:pt idx="5212" formatCode="General">
                  <c:v>121.44</c:v>
                </c:pt>
                <c:pt idx="5213" formatCode="General">
                  <c:v>122.01600000000001</c:v>
                </c:pt>
                <c:pt idx="5214" formatCode="General">
                  <c:v>122.505</c:v>
                </c:pt>
                <c:pt idx="5215" formatCode="General">
                  <c:v>122.886</c:v>
                </c:pt>
                <c:pt idx="5216" formatCode="General">
                  <c:v>123.13</c:v>
                </c:pt>
                <c:pt idx="5217" formatCode="General">
                  <c:v>123.229</c:v>
                </c:pt>
                <c:pt idx="5218" formatCode="General">
                  <c:v>123.18300000000001</c:v>
                </c:pt>
                <c:pt idx="5219" formatCode="General">
                  <c:v>122.991</c:v>
                </c:pt>
                <c:pt idx="5220" formatCode="General">
                  <c:v>122.658</c:v>
                </c:pt>
                <c:pt idx="5221" formatCode="General">
                  <c:v>122.20099999999999</c:v>
                </c:pt>
                <c:pt idx="5222" formatCode="General">
                  <c:v>121.637</c:v>
                </c:pt>
                <c:pt idx="5223" formatCode="General">
                  <c:v>120.979</c:v>
                </c:pt>
                <c:pt idx="5224" formatCode="General">
                  <c:v>120.23</c:v>
                </c:pt>
                <c:pt idx="5225" formatCode="General">
                  <c:v>119.393</c:v>
                </c:pt>
                <c:pt idx="5226" formatCode="General">
                  <c:v>118.458</c:v>
                </c:pt>
                <c:pt idx="5227" formatCode="General">
                  <c:v>117.467</c:v>
                </c:pt>
                <c:pt idx="5228" formatCode="General">
                  <c:v>116.548</c:v>
                </c:pt>
                <c:pt idx="5229" formatCode="General">
                  <c:v>115.758</c:v>
                </c:pt>
                <c:pt idx="5230" formatCode="General">
                  <c:v>115.072</c:v>
                </c:pt>
                <c:pt idx="5231" formatCode="General">
                  <c:v>114.429</c:v>
                </c:pt>
                <c:pt idx="5232" formatCode="General">
                  <c:v>113.777</c:v>
                </c:pt>
                <c:pt idx="5233" formatCode="General">
                  <c:v>113.13500000000001</c:v>
                </c:pt>
                <c:pt idx="5234" formatCode="General">
                  <c:v>112.51900000000001</c:v>
                </c:pt>
                <c:pt idx="5235" formatCode="General">
                  <c:v>111.916</c:v>
                </c:pt>
                <c:pt idx="5236" formatCode="General">
                  <c:v>111.32599999999999</c:v>
                </c:pt>
                <c:pt idx="5237" formatCode="General">
                  <c:v>110.75700000000001</c:v>
                </c:pt>
                <c:pt idx="5238" formatCode="General">
                  <c:v>110.205</c:v>
                </c:pt>
                <c:pt idx="5239" formatCode="General">
                  <c:v>109.658</c:v>
                </c:pt>
                <c:pt idx="5240" formatCode="General">
                  <c:v>109.11</c:v>
                </c:pt>
                <c:pt idx="5241" formatCode="General">
                  <c:v>108.55800000000001</c:v>
                </c:pt>
                <c:pt idx="5242" formatCode="General">
                  <c:v>108.006</c:v>
                </c:pt>
                <c:pt idx="5243" formatCode="General">
                  <c:v>107.467</c:v>
                </c:pt>
                <c:pt idx="5244" formatCode="General">
                  <c:v>106.955</c:v>
                </c:pt>
                <c:pt idx="5245" formatCode="General">
                  <c:v>106.434</c:v>
                </c:pt>
                <c:pt idx="5246" formatCode="General">
                  <c:v>105.887</c:v>
                </c:pt>
                <c:pt idx="5247" formatCode="General">
                  <c:v>105.42400000000001</c:v>
                </c:pt>
                <c:pt idx="5248" formatCode="General">
                  <c:v>105.102</c:v>
                </c:pt>
                <c:pt idx="5249" formatCode="General">
                  <c:v>104.866</c:v>
                </c:pt>
                <c:pt idx="5250" formatCode="General">
                  <c:v>104.648</c:v>
                </c:pt>
                <c:pt idx="5251" formatCode="General">
                  <c:v>104.398</c:v>
                </c:pt>
                <c:pt idx="5252" formatCode="General">
                  <c:v>104.084</c:v>
                </c:pt>
                <c:pt idx="5253" formatCode="General">
                  <c:v>103.68600000000001</c:v>
                </c:pt>
                <c:pt idx="5254" formatCode="General">
                  <c:v>103.191</c:v>
                </c:pt>
                <c:pt idx="5255" formatCode="General">
                  <c:v>102.587</c:v>
                </c:pt>
                <c:pt idx="5256" formatCode="General">
                  <c:v>101.866</c:v>
                </c:pt>
                <c:pt idx="5257" formatCode="General">
                  <c:v>101.01600000000001</c:v>
                </c:pt>
                <c:pt idx="5258" formatCode="General">
                  <c:v>100.03100000000001</c:v>
                </c:pt>
                <c:pt idx="5259" formatCode="General">
                  <c:v>98.889499999999998</c:v>
                </c:pt>
                <c:pt idx="5260" formatCode="General">
                  <c:v>97.5762</c:v>
                </c:pt>
                <c:pt idx="5261" formatCode="General">
                  <c:v>96.096999999999994</c:v>
                </c:pt>
                <c:pt idx="5262" formatCode="General">
                  <c:v>94.469200000000001</c:v>
                </c:pt>
                <c:pt idx="5263" formatCode="General">
                  <c:v>92.718100000000007</c:v>
                </c:pt>
                <c:pt idx="5264" formatCode="General">
                  <c:v>90.855400000000003</c:v>
                </c:pt>
                <c:pt idx="5265" formatCode="General">
                  <c:v>88.884100000000004</c:v>
                </c:pt>
                <c:pt idx="5266" formatCode="General">
                  <c:v>86.798599999999993</c:v>
                </c:pt>
                <c:pt idx="5267" formatCode="General">
                  <c:v>84.635199999999998</c:v>
                </c:pt>
                <c:pt idx="5268" formatCode="General">
                  <c:v>82.519400000000005</c:v>
                </c:pt>
                <c:pt idx="5269" formatCode="General">
                  <c:v>80.500100000000003</c:v>
                </c:pt>
                <c:pt idx="5270" formatCode="General">
                  <c:v>78.525300000000001</c:v>
                </c:pt>
                <c:pt idx="5271" formatCode="General">
                  <c:v>76.547399999999996</c:v>
                </c:pt>
                <c:pt idx="5272" formatCode="General">
                  <c:v>74.539299999999997</c:v>
                </c:pt>
                <c:pt idx="5273" formatCode="General">
                  <c:v>72.516900000000007</c:v>
                </c:pt>
                <c:pt idx="5274" formatCode="General">
                  <c:v>70.496700000000004</c:v>
                </c:pt>
                <c:pt idx="5275" formatCode="General">
                  <c:v>68.476100000000002</c:v>
                </c:pt>
                <c:pt idx="5276" formatCode="General">
                  <c:v>66.459599999999995</c:v>
                </c:pt>
                <c:pt idx="5277" formatCode="General">
                  <c:v>64.4589</c:v>
                </c:pt>
                <c:pt idx="5278" formatCode="General">
                  <c:v>62.4786</c:v>
                </c:pt>
                <c:pt idx="5279" formatCode="General">
                  <c:v>60.522399999999998</c:v>
                </c:pt>
                <c:pt idx="5280" formatCode="General">
                  <c:v>58.606200000000001</c:v>
                </c:pt>
                <c:pt idx="5281" formatCode="General">
                  <c:v>56.740900000000003</c:v>
                </c:pt>
                <c:pt idx="5282" formatCode="General">
                  <c:v>54.920299999999997</c:v>
                </c:pt>
                <c:pt idx="5283" formatCode="General">
                  <c:v>53.134799999999998</c:v>
                </c:pt>
                <c:pt idx="5284" formatCode="General">
                  <c:v>51.375500000000002</c:v>
                </c:pt>
                <c:pt idx="5285" formatCode="General">
                  <c:v>49.760100000000001</c:v>
                </c:pt>
                <c:pt idx="5286" formatCode="General">
                  <c:v>48.408499999999997</c:v>
                </c:pt>
                <c:pt idx="5287" formatCode="General">
                  <c:v>47.269799999999996</c:v>
                </c:pt>
                <c:pt idx="5288" formatCode="General">
                  <c:v>46.280799999999999</c:v>
                </c:pt>
                <c:pt idx="5289" formatCode="General">
                  <c:v>45.411299999999997</c:v>
                </c:pt>
                <c:pt idx="5290" formatCode="General">
                  <c:v>44.657600000000002</c:v>
                </c:pt>
                <c:pt idx="5291" formatCode="General">
                  <c:v>44.0336</c:v>
                </c:pt>
                <c:pt idx="5292" formatCode="General">
                  <c:v>43.531399999999998</c:v>
                </c:pt>
                <c:pt idx="5293" formatCode="General">
                  <c:v>43.141199999999998</c:v>
                </c:pt>
                <c:pt idx="5294" formatCode="General">
                  <c:v>42.878900000000002</c:v>
                </c:pt>
                <c:pt idx="5295" formatCode="General">
                  <c:v>42.732999999999997</c:v>
                </c:pt>
                <c:pt idx="5296" formatCode="General">
                  <c:v>42.645000000000003</c:v>
                </c:pt>
                <c:pt idx="5297" formatCode="General">
                  <c:v>42.559199999999997</c:v>
                </c:pt>
                <c:pt idx="5298" formatCode="General">
                  <c:v>42.434600000000003</c:v>
                </c:pt>
                <c:pt idx="5299" formatCode="General">
                  <c:v>42.247500000000002</c:v>
                </c:pt>
                <c:pt idx="5300" formatCode="General">
                  <c:v>41.984999999999999</c:v>
                </c:pt>
                <c:pt idx="5301" formatCode="General">
                  <c:v>41.646000000000001</c:v>
                </c:pt>
                <c:pt idx="5302" formatCode="General">
                  <c:v>41.211500000000001</c:v>
                </c:pt>
                <c:pt idx="5303" formatCode="General">
                  <c:v>40.637900000000002</c:v>
                </c:pt>
                <c:pt idx="5304" formatCode="General">
                  <c:v>40.006999999999998</c:v>
                </c:pt>
                <c:pt idx="5305" formatCode="General">
                  <c:v>39.450800000000001</c:v>
                </c:pt>
                <c:pt idx="5306" formatCode="General">
                  <c:v>38.951000000000001</c:v>
                </c:pt>
                <c:pt idx="5307" formatCode="General">
                  <c:v>38.434199999999997</c:v>
                </c:pt>
                <c:pt idx="5308" formatCode="General">
                  <c:v>37.816000000000003</c:v>
                </c:pt>
                <c:pt idx="5309" formatCode="General">
                  <c:v>37.035400000000003</c:v>
                </c:pt>
                <c:pt idx="5310" formatCode="General">
                  <c:v>36.090499999999999</c:v>
                </c:pt>
                <c:pt idx="5311" formatCode="General">
                  <c:v>34.97</c:v>
                </c:pt>
                <c:pt idx="5312" formatCode="General">
                  <c:v>33.660200000000003</c:v>
                </c:pt>
                <c:pt idx="5313" formatCode="General">
                  <c:v>32.1417</c:v>
                </c:pt>
                <c:pt idx="5314" formatCode="General">
                  <c:v>30.401199999999999</c:v>
                </c:pt>
                <c:pt idx="5315" formatCode="General">
                  <c:v>28.446000000000002</c:v>
                </c:pt>
                <c:pt idx="5316" formatCode="General">
                  <c:v>26.2486</c:v>
                </c:pt>
                <c:pt idx="5317" formatCode="General">
                  <c:v>23.758400000000002</c:v>
                </c:pt>
                <c:pt idx="5318" formatCode="General">
                  <c:v>20.9831</c:v>
                </c:pt>
                <c:pt idx="5319" formatCode="General">
                  <c:v>17.962800000000001</c:v>
                </c:pt>
                <c:pt idx="5320" formatCode="General">
                  <c:v>14.7188</c:v>
                </c:pt>
                <c:pt idx="5321" formatCode="General">
                  <c:v>11.2973</c:v>
                </c:pt>
                <c:pt idx="5322" formatCode="General">
                  <c:v>7.7916600000000003</c:v>
                </c:pt>
                <c:pt idx="5323" formatCode="General">
                  <c:v>4.2371100000000004</c:v>
                </c:pt>
                <c:pt idx="5324" formatCode="General">
                  <c:v>0.60682700000000001</c:v>
                </c:pt>
                <c:pt idx="5325" formatCode="General">
                  <c:v>-3.1385900000000002</c:v>
                </c:pt>
                <c:pt idx="5326" formatCode="General">
                  <c:v>-7.0255799999999997</c:v>
                </c:pt>
                <c:pt idx="5327" formatCode="General">
                  <c:v>-11.0326</c:v>
                </c:pt>
                <c:pt idx="5328" formatCode="General">
                  <c:v>-15.117800000000001</c:v>
                </c:pt>
                <c:pt idx="5329" formatCode="General">
                  <c:v>-19.222300000000001</c:v>
                </c:pt>
                <c:pt idx="5330" formatCode="General">
                  <c:v>-23.297599999999999</c:v>
                </c:pt>
                <c:pt idx="5331" formatCode="General">
                  <c:v>-27.316099999999999</c:v>
                </c:pt>
                <c:pt idx="5332" formatCode="General">
                  <c:v>-31.247599999999998</c:v>
                </c:pt>
                <c:pt idx="5333" formatCode="General">
                  <c:v>-35.066000000000003</c:v>
                </c:pt>
                <c:pt idx="5334" formatCode="General">
                  <c:v>-38.7575</c:v>
                </c:pt>
                <c:pt idx="5335" formatCode="General">
                  <c:v>-42.322899999999997</c:v>
                </c:pt>
                <c:pt idx="5336" formatCode="General">
                  <c:v>-45.778100000000002</c:v>
                </c:pt>
                <c:pt idx="5337" formatCode="General">
                  <c:v>-49.131599999999999</c:v>
                </c:pt>
                <c:pt idx="5338" formatCode="General">
                  <c:v>-52.381799999999998</c:v>
                </c:pt>
                <c:pt idx="5339" formatCode="General">
                  <c:v>-55.510100000000001</c:v>
                </c:pt>
                <c:pt idx="5340" formatCode="General">
                  <c:v>-58.4758</c:v>
                </c:pt>
                <c:pt idx="5341" formatCode="General">
                  <c:v>-61.182600000000001</c:v>
                </c:pt>
                <c:pt idx="5342" formatCode="General">
                  <c:v>-63.569600000000001</c:v>
                </c:pt>
                <c:pt idx="5343" formatCode="General">
                  <c:v>-65.668099999999995</c:v>
                </c:pt>
                <c:pt idx="5344" formatCode="General">
                  <c:v>-67.519099999999995</c:v>
                </c:pt>
                <c:pt idx="5345" formatCode="General">
                  <c:v>-69.159400000000005</c:v>
                </c:pt>
                <c:pt idx="5346" formatCode="General">
                  <c:v>-70.602699999999999</c:v>
                </c:pt>
                <c:pt idx="5347" formatCode="General">
                  <c:v>-71.855999999999995</c:v>
                </c:pt>
                <c:pt idx="5348" formatCode="General">
                  <c:v>-72.929199999999994</c:v>
                </c:pt>
                <c:pt idx="5349" formatCode="General">
                  <c:v>-73.843599999999995</c:v>
                </c:pt>
                <c:pt idx="5350" formatCode="General">
                  <c:v>-74.638099999999994</c:v>
                </c:pt>
                <c:pt idx="5351" formatCode="General">
                  <c:v>-75.343299999999999</c:v>
                </c:pt>
                <c:pt idx="5352" formatCode="General">
                  <c:v>-75.981800000000007</c:v>
                </c:pt>
                <c:pt idx="5353" formatCode="General">
                  <c:v>-76.576899999999995</c:v>
                </c:pt>
                <c:pt idx="5354" formatCode="General">
                  <c:v>-77.149500000000003</c:v>
                </c:pt>
                <c:pt idx="5355" formatCode="General">
                  <c:v>-77.715299999999999</c:v>
                </c:pt>
                <c:pt idx="5356" formatCode="General">
                  <c:v>-78.294399999999996</c:v>
                </c:pt>
                <c:pt idx="5357" formatCode="General">
                  <c:v>-78.912400000000005</c:v>
                </c:pt>
                <c:pt idx="5358" formatCode="General">
                  <c:v>-79.502399999999994</c:v>
                </c:pt>
                <c:pt idx="5359" formatCode="General">
                  <c:v>-79.972300000000004</c:v>
                </c:pt>
                <c:pt idx="5360" formatCode="General">
                  <c:v>-80.370099999999994</c:v>
                </c:pt>
                <c:pt idx="5361" formatCode="General">
                  <c:v>-80.782899999999998</c:v>
                </c:pt>
                <c:pt idx="5362" formatCode="General">
                  <c:v>-81.281499999999994</c:v>
                </c:pt>
                <c:pt idx="5363" formatCode="General">
                  <c:v>-81.910499999999999</c:v>
                </c:pt>
                <c:pt idx="5364" formatCode="General">
                  <c:v>-82.667900000000003</c:v>
                </c:pt>
                <c:pt idx="5365" formatCode="General">
                  <c:v>-83.566000000000003</c:v>
                </c:pt>
                <c:pt idx="5366" formatCode="General">
                  <c:v>-84.622</c:v>
                </c:pt>
                <c:pt idx="5367" formatCode="General">
                  <c:v>-85.847800000000007</c:v>
                </c:pt>
                <c:pt idx="5368" formatCode="General">
                  <c:v>-87.244900000000001</c:v>
                </c:pt>
                <c:pt idx="5369" formatCode="General">
                  <c:v>-88.796800000000005</c:v>
                </c:pt>
                <c:pt idx="5370" formatCode="General">
                  <c:v>-90.486699999999999</c:v>
                </c:pt>
                <c:pt idx="5371" formatCode="General">
                  <c:v>-92.301599999999993</c:v>
                </c:pt>
                <c:pt idx="5372" formatCode="General">
                  <c:v>-94.219899999999996</c:v>
                </c:pt>
                <c:pt idx="5373" formatCode="General">
                  <c:v>-96.216399999999993</c:v>
                </c:pt>
                <c:pt idx="5374" formatCode="General">
                  <c:v>-98.269900000000007</c:v>
                </c:pt>
                <c:pt idx="5375" formatCode="General">
                  <c:v>-100.373</c:v>
                </c:pt>
                <c:pt idx="5376" formatCode="General">
                  <c:v>-102.538</c:v>
                </c:pt>
                <c:pt idx="5377" formatCode="General">
                  <c:v>-104.715</c:v>
                </c:pt>
                <c:pt idx="5378" formatCode="General">
                  <c:v>-106.806</c:v>
                </c:pt>
                <c:pt idx="5379" formatCode="General">
                  <c:v>-108.768</c:v>
                </c:pt>
                <c:pt idx="5380" formatCode="General">
                  <c:v>-110.61799999999999</c:v>
                </c:pt>
                <c:pt idx="5381" formatCode="General">
                  <c:v>-112.52200000000001</c:v>
                </c:pt>
                <c:pt idx="5382" formatCode="General">
                  <c:v>-114.56699999999999</c:v>
                </c:pt>
                <c:pt idx="5383" formatCode="General">
                  <c:v>-116.629</c:v>
                </c:pt>
                <c:pt idx="5384" formatCode="General">
                  <c:v>-118.604</c:v>
                </c:pt>
                <c:pt idx="5385" formatCode="General">
                  <c:v>-120.43899999999999</c:v>
                </c:pt>
                <c:pt idx="5386" formatCode="General">
                  <c:v>-122.17400000000001</c:v>
                </c:pt>
                <c:pt idx="5387" formatCode="General">
                  <c:v>-123.864</c:v>
                </c:pt>
                <c:pt idx="5388" formatCode="General">
                  <c:v>-125.483</c:v>
                </c:pt>
                <c:pt idx="5389" formatCode="General">
                  <c:v>-126.99</c:v>
                </c:pt>
                <c:pt idx="5390" formatCode="General">
                  <c:v>-128.35</c:v>
                </c:pt>
                <c:pt idx="5391" formatCode="General">
                  <c:v>-129.541</c:v>
                </c:pt>
                <c:pt idx="5392" formatCode="General">
                  <c:v>-130.55699999999999</c:v>
                </c:pt>
                <c:pt idx="5393" formatCode="General">
                  <c:v>-131.38800000000001</c:v>
                </c:pt>
                <c:pt idx="5394" formatCode="General">
                  <c:v>-132.03100000000001</c:v>
                </c:pt>
                <c:pt idx="5395" formatCode="General">
                  <c:v>-132.5</c:v>
                </c:pt>
                <c:pt idx="5396" formatCode="General">
                  <c:v>-132.75</c:v>
                </c:pt>
                <c:pt idx="5397" formatCode="General">
                  <c:v>-132.66800000000001</c:v>
                </c:pt>
                <c:pt idx="5398" formatCode="General">
                  <c:v>-132.22</c:v>
                </c:pt>
                <c:pt idx="5399" formatCode="General">
                  <c:v>-131.43899999999999</c:v>
                </c:pt>
                <c:pt idx="5400" formatCode="General">
                  <c:v>-130.43100000000001</c:v>
                </c:pt>
                <c:pt idx="5401" formatCode="General">
                  <c:v>-129.30000000000001</c:v>
                </c:pt>
                <c:pt idx="5402" formatCode="General">
                  <c:v>-128.06700000000001</c:v>
                </c:pt>
                <c:pt idx="5403" formatCode="General">
                  <c:v>-126.762</c:v>
                </c:pt>
                <c:pt idx="5404" formatCode="General">
                  <c:v>-125.429</c:v>
                </c:pt>
                <c:pt idx="5405" formatCode="General">
                  <c:v>-124.08199999999999</c:v>
                </c:pt>
                <c:pt idx="5406" formatCode="General">
                  <c:v>-122.723</c:v>
                </c:pt>
                <c:pt idx="5407" formatCode="General">
                  <c:v>-121.369</c:v>
                </c:pt>
                <c:pt idx="5408" formatCode="General">
                  <c:v>-120.045</c:v>
                </c:pt>
                <c:pt idx="5409" formatCode="General">
                  <c:v>-118.782</c:v>
                </c:pt>
                <c:pt idx="5410" formatCode="General">
                  <c:v>-117.601</c:v>
                </c:pt>
                <c:pt idx="5411" formatCode="General">
                  <c:v>-116.506</c:v>
                </c:pt>
                <c:pt idx="5412" formatCode="General">
                  <c:v>-115.491</c:v>
                </c:pt>
                <c:pt idx="5413" formatCode="General">
                  <c:v>-114.55200000000001</c:v>
                </c:pt>
                <c:pt idx="5414" formatCode="General">
                  <c:v>-113.726</c:v>
                </c:pt>
                <c:pt idx="5415" formatCode="General">
                  <c:v>-113.01600000000001</c:v>
                </c:pt>
                <c:pt idx="5416" formatCode="General">
                  <c:v>-112.337</c:v>
                </c:pt>
                <c:pt idx="5417" formatCode="General">
                  <c:v>-111.651</c:v>
                </c:pt>
                <c:pt idx="5418" formatCode="General">
                  <c:v>-110.99299999999999</c:v>
                </c:pt>
                <c:pt idx="5419" formatCode="General">
                  <c:v>-110.43</c:v>
                </c:pt>
                <c:pt idx="5420" formatCode="General">
                  <c:v>-110.027</c:v>
                </c:pt>
                <c:pt idx="5421" formatCode="General">
                  <c:v>-109.807</c:v>
                </c:pt>
                <c:pt idx="5422" formatCode="General">
                  <c:v>-109.782</c:v>
                </c:pt>
                <c:pt idx="5423" formatCode="General">
                  <c:v>-109.952</c:v>
                </c:pt>
                <c:pt idx="5424" formatCode="General">
                  <c:v>-110.29900000000001</c:v>
                </c:pt>
                <c:pt idx="5425" formatCode="General">
                  <c:v>-110.79</c:v>
                </c:pt>
                <c:pt idx="5426" formatCode="General">
                  <c:v>-111.44199999999999</c:v>
                </c:pt>
                <c:pt idx="5427" formatCode="General">
                  <c:v>-112.285</c:v>
                </c:pt>
                <c:pt idx="5428" formatCode="General">
                  <c:v>-113.324</c:v>
                </c:pt>
                <c:pt idx="5429" formatCode="General">
                  <c:v>-114.542</c:v>
                </c:pt>
                <c:pt idx="5430" formatCode="General">
                  <c:v>-115.884</c:v>
                </c:pt>
                <c:pt idx="5431" formatCode="General">
                  <c:v>-117.301</c:v>
                </c:pt>
                <c:pt idx="5432" formatCode="General">
                  <c:v>-118.755</c:v>
                </c:pt>
                <c:pt idx="5433" formatCode="General">
                  <c:v>-120.238</c:v>
                </c:pt>
                <c:pt idx="5434" formatCode="General">
                  <c:v>-121.752</c:v>
                </c:pt>
                <c:pt idx="5435" formatCode="General">
                  <c:v>-123.28</c:v>
                </c:pt>
                <c:pt idx="5436" formatCode="General">
                  <c:v>-124.749</c:v>
                </c:pt>
                <c:pt idx="5437" formatCode="General">
                  <c:v>-126.01600000000001</c:v>
                </c:pt>
                <c:pt idx="5438" formatCode="General">
                  <c:v>-127.023</c:v>
                </c:pt>
                <c:pt idx="5439" formatCode="General">
                  <c:v>-127.791</c:v>
                </c:pt>
                <c:pt idx="5440" formatCode="General">
                  <c:v>-128.36799999999999</c:v>
                </c:pt>
                <c:pt idx="5441" formatCode="General">
                  <c:v>-128.792</c:v>
                </c:pt>
                <c:pt idx="5442" formatCode="General">
                  <c:v>-129.03800000000001</c:v>
                </c:pt>
                <c:pt idx="5443" formatCode="General">
                  <c:v>-129.09200000000001</c:v>
                </c:pt>
                <c:pt idx="5444" formatCode="General">
                  <c:v>-128.964</c:v>
                </c:pt>
                <c:pt idx="5445" formatCode="General">
                  <c:v>-128.65600000000001</c:v>
                </c:pt>
                <c:pt idx="5446" formatCode="General">
                  <c:v>-128.173</c:v>
                </c:pt>
                <c:pt idx="5447" formatCode="General">
                  <c:v>-127.53</c:v>
                </c:pt>
                <c:pt idx="5448" formatCode="General">
                  <c:v>-126.744</c:v>
                </c:pt>
                <c:pt idx="5449" formatCode="General">
                  <c:v>-125.82899999999999</c:v>
                </c:pt>
                <c:pt idx="5450" formatCode="General">
                  <c:v>-124.8</c:v>
                </c:pt>
                <c:pt idx="5451" formatCode="General">
                  <c:v>-123.67700000000001</c:v>
                </c:pt>
                <c:pt idx="5452" formatCode="General">
                  <c:v>-122.48</c:v>
                </c:pt>
                <c:pt idx="5453" formatCode="General">
                  <c:v>-121.227</c:v>
                </c:pt>
                <c:pt idx="5454" formatCode="General">
                  <c:v>-119.911</c:v>
                </c:pt>
                <c:pt idx="5455" formatCode="General">
                  <c:v>-118.53</c:v>
                </c:pt>
                <c:pt idx="5456" formatCode="General">
                  <c:v>-117.126</c:v>
                </c:pt>
                <c:pt idx="5457" formatCode="General">
                  <c:v>-115.672</c:v>
                </c:pt>
                <c:pt idx="5458" formatCode="General">
                  <c:v>-114.075</c:v>
                </c:pt>
                <c:pt idx="5459" formatCode="General">
                  <c:v>-112.34</c:v>
                </c:pt>
                <c:pt idx="5460" formatCode="General">
                  <c:v>-110.53100000000001</c:v>
                </c:pt>
                <c:pt idx="5461" formatCode="General">
                  <c:v>-108.70699999999999</c:v>
                </c:pt>
                <c:pt idx="5462" formatCode="General">
                  <c:v>-106.905</c:v>
                </c:pt>
                <c:pt idx="5463" formatCode="General">
                  <c:v>-105.11199999999999</c:v>
                </c:pt>
                <c:pt idx="5464" formatCode="General">
                  <c:v>-103.33199999999999</c:v>
                </c:pt>
                <c:pt idx="5465" formatCode="General">
                  <c:v>-101.59099999999999</c:v>
                </c:pt>
                <c:pt idx="5466" formatCode="General">
                  <c:v>-99.897900000000007</c:v>
                </c:pt>
                <c:pt idx="5467" formatCode="General">
                  <c:v>-98.254300000000001</c:v>
                </c:pt>
                <c:pt idx="5468" formatCode="General">
                  <c:v>-96.688900000000004</c:v>
                </c:pt>
                <c:pt idx="5469" formatCode="General">
                  <c:v>-95.229500000000002</c:v>
                </c:pt>
                <c:pt idx="5470" formatCode="General">
                  <c:v>-93.885000000000005</c:v>
                </c:pt>
                <c:pt idx="5471" formatCode="General">
                  <c:v>-92.675799999999995</c:v>
                </c:pt>
                <c:pt idx="5472" formatCode="General">
                  <c:v>-91.625600000000006</c:v>
                </c:pt>
                <c:pt idx="5473" formatCode="General">
                  <c:v>-90.706199999999995</c:v>
                </c:pt>
                <c:pt idx="5474" formatCode="General">
                  <c:v>-89.870599999999996</c:v>
                </c:pt>
                <c:pt idx="5475" formatCode="General">
                  <c:v>-89.091099999999997</c:v>
                </c:pt>
                <c:pt idx="5476" formatCode="General">
                  <c:v>-88.352900000000005</c:v>
                </c:pt>
                <c:pt idx="5477" formatCode="General">
                  <c:v>-87.664400000000001</c:v>
                </c:pt>
                <c:pt idx="5478" formatCode="General">
                  <c:v>-86.938900000000004</c:v>
                </c:pt>
                <c:pt idx="5479" formatCode="General">
                  <c:v>-86.031099999999995</c:v>
                </c:pt>
                <c:pt idx="5480" formatCode="General">
                  <c:v>-84.946899999999999</c:v>
                </c:pt>
                <c:pt idx="5481" formatCode="General">
                  <c:v>-83.747500000000002</c:v>
                </c:pt>
                <c:pt idx="5482" formatCode="General">
                  <c:v>-82.448300000000003</c:v>
                </c:pt>
                <c:pt idx="5483" formatCode="General">
                  <c:v>-81.075500000000005</c:v>
                </c:pt>
                <c:pt idx="5484" formatCode="General">
                  <c:v>-79.661799999999999</c:v>
                </c:pt>
                <c:pt idx="5485" formatCode="General">
                  <c:v>-78.233400000000003</c:v>
                </c:pt>
                <c:pt idx="5486" formatCode="General">
                  <c:v>-76.803799999999995</c:v>
                </c:pt>
                <c:pt idx="5487" formatCode="General">
                  <c:v>-75.407399999999996</c:v>
                </c:pt>
                <c:pt idx="5488" formatCode="General">
                  <c:v>-74.085599999999999</c:v>
                </c:pt>
                <c:pt idx="5489" formatCode="General">
                  <c:v>-72.8767</c:v>
                </c:pt>
                <c:pt idx="5490" formatCode="General">
                  <c:v>-71.801100000000005</c:v>
                </c:pt>
                <c:pt idx="5491" formatCode="General">
                  <c:v>-70.844800000000006</c:v>
                </c:pt>
                <c:pt idx="5492" formatCode="General">
                  <c:v>-69.976200000000006</c:v>
                </c:pt>
                <c:pt idx="5493" formatCode="General">
                  <c:v>-69.160799999999995</c:v>
                </c:pt>
                <c:pt idx="5494" formatCode="General">
                  <c:v>-68.390299999999996</c:v>
                </c:pt>
                <c:pt idx="5495" formatCode="General">
                  <c:v>-67.657899999999998</c:v>
                </c:pt>
                <c:pt idx="5496" formatCode="General">
                  <c:v>-66.936000000000007</c:v>
                </c:pt>
                <c:pt idx="5497" formatCode="General">
                  <c:v>-66.209800000000001</c:v>
                </c:pt>
                <c:pt idx="5498" formatCode="General">
                  <c:v>-65.485699999999994</c:v>
                </c:pt>
                <c:pt idx="5499" formatCode="General">
                  <c:v>-64.641199999999998</c:v>
                </c:pt>
                <c:pt idx="5500" formatCode="General">
                  <c:v>-63.514499999999998</c:v>
                </c:pt>
                <c:pt idx="5501" formatCode="General">
                  <c:v>-62.167499999999997</c:v>
                </c:pt>
                <c:pt idx="5502" formatCode="General">
                  <c:v>-60.700400000000002</c:v>
                </c:pt>
                <c:pt idx="5503" formatCode="General">
                  <c:v>-59.118200000000002</c:v>
                </c:pt>
                <c:pt idx="5504" formatCode="General">
                  <c:v>-57.436300000000003</c:v>
                </c:pt>
                <c:pt idx="5505" formatCode="General">
                  <c:v>-55.677300000000002</c:v>
                </c:pt>
                <c:pt idx="5506" formatCode="General">
                  <c:v>-53.865699999999997</c:v>
                </c:pt>
                <c:pt idx="5507" formatCode="General">
                  <c:v>-52.020600000000002</c:v>
                </c:pt>
                <c:pt idx="5508" formatCode="General">
                  <c:v>-50.139299999999999</c:v>
                </c:pt>
                <c:pt idx="5509" formatCode="General">
                  <c:v>-48.220300000000002</c:v>
                </c:pt>
                <c:pt idx="5510" formatCode="General">
                  <c:v>-46.280999999999999</c:v>
                </c:pt>
                <c:pt idx="5511" formatCode="General">
                  <c:v>-44.334200000000003</c:v>
                </c:pt>
                <c:pt idx="5512" formatCode="General">
                  <c:v>-42.385399999999997</c:v>
                </c:pt>
                <c:pt idx="5513" formatCode="General">
                  <c:v>-40.335700000000003</c:v>
                </c:pt>
                <c:pt idx="5514" formatCode="General">
                  <c:v>-38.078000000000003</c:v>
                </c:pt>
                <c:pt idx="5515" formatCode="General">
                  <c:v>-35.704300000000003</c:v>
                </c:pt>
                <c:pt idx="5516" formatCode="General">
                  <c:v>-33.316200000000002</c:v>
                </c:pt>
                <c:pt idx="5517" formatCode="General">
                  <c:v>-30.921099999999999</c:v>
                </c:pt>
                <c:pt idx="5518" formatCode="General">
                  <c:v>-28.524100000000001</c:v>
                </c:pt>
                <c:pt idx="5519" formatCode="General">
                  <c:v>-26.131699999999999</c:v>
                </c:pt>
                <c:pt idx="5520" formatCode="General">
                  <c:v>-23.773900000000001</c:v>
                </c:pt>
                <c:pt idx="5521" formatCode="General">
                  <c:v>-21.484500000000001</c:v>
                </c:pt>
                <c:pt idx="5522" formatCode="General">
                  <c:v>-19.273900000000001</c:v>
                </c:pt>
                <c:pt idx="5523" formatCode="General">
                  <c:v>-17.125699999999998</c:v>
                </c:pt>
                <c:pt idx="5524" formatCode="General">
                  <c:v>-14.9902</c:v>
                </c:pt>
                <c:pt idx="5525" formatCode="General">
                  <c:v>-12.7745</c:v>
                </c:pt>
                <c:pt idx="5526" formatCode="General">
                  <c:v>-10.3827</c:v>
                </c:pt>
                <c:pt idx="5527" formatCode="General">
                  <c:v>-7.9070400000000003</c:v>
                </c:pt>
                <c:pt idx="5528" formatCode="General">
                  <c:v>-5.49003</c:v>
                </c:pt>
                <c:pt idx="5529" formatCode="General">
                  <c:v>-3.16188</c:v>
                </c:pt>
                <c:pt idx="5530" formatCode="General">
                  <c:v>-0.94306299999999998</c:v>
                </c:pt>
                <c:pt idx="5531" formatCode="General">
                  <c:v>1.15249</c:v>
                </c:pt>
                <c:pt idx="5532" formatCode="General">
                  <c:v>3.13009</c:v>
                </c:pt>
                <c:pt idx="5533" formatCode="General">
                  <c:v>5.0076099999999997</c:v>
                </c:pt>
                <c:pt idx="5534" formatCode="General">
                  <c:v>6.7942299999999998</c:v>
                </c:pt>
                <c:pt idx="5535" formatCode="General">
                  <c:v>8.4883100000000002</c:v>
                </c:pt>
                <c:pt idx="5536" formatCode="General">
                  <c:v>10.0624</c:v>
                </c:pt>
                <c:pt idx="5537" formatCode="General">
                  <c:v>11.519600000000001</c:v>
                </c:pt>
                <c:pt idx="5538" formatCode="General">
                  <c:v>12.9146</c:v>
                </c:pt>
                <c:pt idx="5539" formatCode="General">
                  <c:v>14.321</c:v>
                </c:pt>
                <c:pt idx="5540" formatCode="General">
                  <c:v>15.8042</c:v>
                </c:pt>
                <c:pt idx="5541" formatCode="General">
                  <c:v>17.295999999999999</c:v>
                </c:pt>
                <c:pt idx="5542" formatCode="General">
                  <c:v>18.7178</c:v>
                </c:pt>
                <c:pt idx="5543" formatCode="General">
                  <c:v>20.1067</c:v>
                </c:pt>
                <c:pt idx="5544" formatCode="General">
                  <c:v>21.491700000000002</c:v>
                </c:pt>
                <c:pt idx="5545" formatCode="General">
                  <c:v>22.875599999999999</c:v>
                </c:pt>
                <c:pt idx="5546" formatCode="General">
                  <c:v>24.255099999999999</c:v>
                </c:pt>
                <c:pt idx="5547" formatCode="General">
                  <c:v>25.6264</c:v>
                </c:pt>
                <c:pt idx="5548" formatCode="General">
                  <c:v>27.0075</c:v>
                </c:pt>
                <c:pt idx="5549" formatCode="General">
                  <c:v>28.4116</c:v>
                </c:pt>
                <c:pt idx="5550" formatCode="General">
                  <c:v>29.8218</c:v>
                </c:pt>
                <c:pt idx="5551" formatCode="General">
                  <c:v>31.265000000000001</c:v>
                </c:pt>
                <c:pt idx="5552" formatCode="General">
                  <c:v>32.8157</c:v>
                </c:pt>
                <c:pt idx="5553" formatCode="General">
                  <c:v>34.536000000000001</c:v>
                </c:pt>
                <c:pt idx="5554" formatCode="General">
                  <c:v>36.456099999999999</c:v>
                </c:pt>
                <c:pt idx="5555" formatCode="General">
                  <c:v>38.521799999999999</c:v>
                </c:pt>
                <c:pt idx="5556" formatCode="General">
                  <c:v>40.676299999999998</c:v>
                </c:pt>
                <c:pt idx="5557" formatCode="General">
                  <c:v>42.924300000000002</c:v>
                </c:pt>
                <c:pt idx="5558" formatCode="General">
                  <c:v>45.235900000000001</c:v>
                </c:pt>
                <c:pt idx="5559" formatCode="General">
                  <c:v>47.549199999999999</c:v>
                </c:pt>
                <c:pt idx="5560" formatCode="General">
                  <c:v>49.848199999999999</c:v>
                </c:pt>
                <c:pt idx="5561" formatCode="General">
                  <c:v>52.140799999999999</c:v>
                </c:pt>
                <c:pt idx="5562" formatCode="General">
                  <c:v>54.419800000000002</c:v>
                </c:pt>
                <c:pt idx="5563" formatCode="General">
                  <c:v>56.655799999999999</c:v>
                </c:pt>
                <c:pt idx="5564" formatCode="General">
                  <c:v>58.783000000000001</c:v>
                </c:pt>
                <c:pt idx="5565" formatCode="General">
                  <c:v>60.829599999999999</c:v>
                </c:pt>
                <c:pt idx="5566" formatCode="General">
                  <c:v>62.907899999999998</c:v>
                </c:pt>
                <c:pt idx="5567" formatCode="General">
                  <c:v>65.045500000000004</c:v>
                </c:pt>
                <c:pt idx="5568" formatCode="General">
                  <c:v>67.212100000000007</c:v>
                </c:pt>
                <c:pt idx="5569" formatCode="General">
                  <c:v>69.320700000000002</c:v>
                </c:pt>
                <c:pt idx="5570" formatCode="General">
                  <c:v>71.296000000000006</c:v>
                </c:pt>
                <c:pt idx="5571" formatCode="General">
                  <c:v>73.136399999999995</c:v>
                </c:pt>
                <c:pt idx="5572" formatCode="General">
                  <c:v>74.842200000000005</c:v>
                </c:pt>
                <c:pt idx="5573" formatCode="General">
                  <c:v>76.413300000000007</c:v>
                </c:pt>
                <c:pt idx="5574" formatCode="General">
                  <c:v>77.849299999999999</c:v>
                </c:pt>
                <c:pt idx="5575" formatCode="General">
                  <c:v>79.153800000000004</c:v>
                </c:pt>
                <c:pt idx="5576" formatCode="General">
                  <c:v>80.345500000000001</c:v>
                </c:pt>
                <c:pt idx="5577" formatCode="General">
                  <c:v>81.461399999999998</c:v>
                </c:pt>
                <c:pt idx="5578" formatCode="General">
                  <c:v>82.553799999999995</c:v>
                </c:pt>
                <c:pt idx="5579" formatCode="General">
                  <c:v>83.754300000000001</c:v>
                </c:pt>
                <c:pt idx="5580" formatCode="General">
                  <c:v>85.216200000000001</c:v>
                </c:pt>
                <c:pt idx="5581" formatCode="General">
                  <c:v>86.900099999999995</c:v>
                </c:pt>
                <c:pt idx="5582" formatCode="General">
                  <c:v>88.699700000000007</c:v>
                </c:pt>
                <c:pt idx="5583" formatCode="General">
                  <c:v>90.553299999999993</c:v>
                </c:pt>
                <c:pt idx="5584" formatCode="General">
                  <c:v>92.400199999999998</c:v>
                </c:pt>
                <c:pt idx="5585" formatCode="General">
                  <c:v>94.208100000000002</c:v>
                </c:pt>
                <c:pt idx="5586" formatCode="General">
                  <c:v>95.994699999999995</c:v>
                </c:pt>
                <c:pt idx="5587" formatCode="General">
                  <c:v>97.805400000000006</c:v>
                </c:pt>
                <c:pt idx="5588" formatCode="General">
                  <c:v>99.671899999999994</c:v>
                </c:pt>
                <c:pt idx="5589" formatCode="General">
                  <c:v>101.605</c:v>
                </c:pt>
                <c:pt idx="5590" formatCode="General">
                  <c:v>103.57</c:v>
                </c:pt>
                <c:pt idx="5591" formatCode="General">
                  <c:v>105.532</c:v>
                </c:pt>
                <c:pt idx="5592" formatCode="General">
                  <c:v>107.48099999999999</c:v>
                </c:pt>
                <c:pt idx="5593" formatCode="General">
                  <c:v>109.482</c:v>
                </c:pt>
                <c:pt idx="5594" formatCode="General">
                  <c:v>111.621</c:v>
                </c:pt>
                <c:pt idx="5595" formatCode="General">
                  <c:v>113.66800000000001</c:v>
                </c:pt>
                <c:pt idx="5596" formatCode="General">
                  <c:v>115.449</c:v>
                </c:pt>
                <c:pt idx="5597" formatCode="General">
                  <c:v>117.235</c:v>
                </c:pt>
                <c:pt idx="5598" formatCode="General">
                  <c:v>119.158</c:v>
                </c:pt>
                <c:pt idx="5599" formatCode="General">
                  <c:v>121.08799999999999</c:v>
                </c:pt>
                <c:pt idx="5600" formatCode="General">
                  <c:v>122.96899999999999</c:v>
                </c:pt>
                <c:pt idx="5601" formatCode="General">
                  <c:v>124.79900000000001</c:v>
                </c:pt>
                <c:pt idx="5602" formatCode="General">
                  <c:v>126.54600000000001</c:v>
                </c:pt>
                <c:pt idx="5603" formatCode="General">
                  <c:v>128.173</c:v>
                </c:pt>
                <c:pt idx="5604" formatCode="General">
                  <c:v>129.66300000000001</c:v>
                </c:pt>
                <c:pt idx="5605" formatCode="General">
                  <c:v>131.01400000000001</c:v>
                </c:pt>
                <c:pt idx="5606" formatCode="General">
                  <c:v>132.24199999999999</c:v>
                </c:pt>
                <c:pt idx="5607" formatCode="General">
                  <c:v>133.44999999999999</c:v>
                </c:pt>
                <c:pt idx="5608" formatCode="General">
                  <c:v>134.749</c:v>
                </c:pt>
                <c:pt idx="5609" formatCode="General">
                  <c:v>136.06399999999999</c:v>
                </c:pt>
                <c:pt idx="5610" formatCode="General">
                  <c:v>137.316</c:v>
                </c:pt>
                <c:pt idx="5611" formatCode="General">
                  <c:v>138.523</c:v>
                </c:pt>
                <c:pt idx="5612" formatCode="General">
                  <c:v>139.714</c:v>
                </c:pt>
                <c:pt idx="5613" formatCode="General">
                  <c:v>140.91</c:v>
                </c:pt>
                <c:pt idx="5614" formatCode="General">
                  <c:v>142.077</c:v>
                </c:pt>
                <c:pt idx="5615" formatCode="General">
                  <c:v>143.16499999999999</c:v>
                </c:pt>
                <c:pt idx="5616" formatCode="General">
                  <c:v>144.166</c:v>
                </c:pt>
                <c:pt idx="5617" formatCode="General">
                  <c:v>145.08600000000001</c:v>
                </c:pt>
                <c:pt idx="5618" formatCode="General">
                  <c:v>145.93700000000001</c:v>
                </c:pt>
                <c:pt idx="5619" formatCode="General">
                  <c:v>146.72</c:v>
                </c:pt>
                <c:pt idx="5620" formatCode="General">
                  <c:v>147.42099999999999</c:v>
                </c:pt>
                <c:pt idx="5621" formatCode="General">
                  <c:v>148.08500000000001</c:v>
                </c:pt>
                <c:pt idx="5622" formatCode="General">
                  <c:v>148.78200000000001</c:v>
                </c:pt>
                <c:pt idx="5623" formatCode="General">
                  <c:v>149.58600000000001</c:v>
                </c:pt>
                <c:pt idx="5624" formatCode="General">
                  <c:v>150.49600000000001</c:v>
                </c:pt>
                <c:pt idx="5625" formatCode="General">
                  <c:v>151.387</c:v>
                </c:pt>
                <c:pt idx="5626" formatCode="General">
                  <c:v>152.148</c:v>
                </c:pt>
                <c:pt idx="5627" formatCode="General">
                  <c:v>152.72499999999999</c:v>
                </c:pt>
                <c:pt idx="5628" formatCode="General">
                  <c:v>153.095</c:v>
                </c:pt>
                <c:pt idx="5629" formatCode="General">
                  <c:v>153.261</c:v>
                </c:pt>
                <c:pt idx="5630" formatCode="General">
                  <c:v>153.26499999999999</c:v>
                </c:pt>
                <c:pt idx="5631" formatCode="General">
                  <c:v>153.15</c:v>
                </c:pt>
                <c:pt idx="5632" formatCode="General">
                  <c:v>152.93600000000001</c:v>
                </c:pt>
                <c:pt idx="5633" formatCode="General">
                  <c:v>152.63300000000001</c:v>
                </c:pt>
                <c:pt idx="5634" formatCode="General">
                  <c:v>152.24199999999999</c:v>
                </c:pt>
                <c:pt idx="5635" formatCode="General">
                  <c:v>151.78399999999999</c:v>
                </c:pt>
                <c:pt idx="5636" formatCode="General">
                  <c:v>151.28299999999999</c:v>
                </c:pt>
                <c:pt idx="5637" formatCode="General">
                  <c:v>150.756</c:v>
                </c:pt>
                <c:pt idx="5638" formatCode="General">
                  <c:v>150.21799999999999</c:v>
                </c:pt>
                <c:pt idx="5639" formatCode="General">
                  <c:v>149.679</c:v>
                </c:pt>
                <c:pt idx="5640" formatCode="General">
                  <c:v>149.25200000000001</c:v>
                </c:pt>
                <c:pt idx="5641" formatCode="General">
                  <c:v>149.08099999999999</c:v>
                </c:pt>
                <c:pt idx="5642" formatCode="General">
                  <c:v>149.167</c:v>
                </c:pt>
                <c:pt idx="5643" formatCode="General">
                  <c:v>149.45500000000001</c:v>
                </c:pt>
                <c:pt idx="5644" formatCode="General">
                  <c:v>149.88300000000001</c:v>
                </c:pt>
                <c:pt idx="5645" formatCode="General">
                  <c:v>150.42599999999999</c:v>
                </c:pt>
                <c:pt idx="5646" formatCode="General">
                  <c:v>151.12799999999999</c:v>
                </c:pt>
                <c:pt idx="5647" formatCode="General">
                  <c:v>151.96299999999999</c:v>
                </c:pt>
                <c:pt idx="5648" formatCode="General">
                  <c:v>152.863</c:v>
                </c:pt>
                <c:pt idx="5649" formatCode="General">
                  <c:v>153.78</c:v>
                </c:pt>
                <c:pt idx="5650" formatCode="General">
                  <c:v>154.679</c:v>
                </c:pt>
                <c:pt idx="5651" formatCode="General">
                  <c:v>155.54900000000001</c:v>
                </c:pt>
                <c:pt idx="5652" formatCode="General">
                  <c:v>156.363</c:v>
                </c:pt>
                <c:pt idx="5653" formatCode="General">
                  <c:v>157.07599999999999</c:v>
                </c:pt>
                <c:pt idx="5654" formatCode="General">
                  <c:v>157.66399999999999</c:v>
                </c:pt>
                <c:pt idx="5655" formatCode="General">
                  <c:v>158.11799999999999</c:v>
                </c:pt>
                <c:pt idx="5656" formatCode="General">
                  <c:v>158.42599999999999</c:v>
                </c:pt>
                <c:pt idx="5657" formatCode="General">
                  <c:v>158.63200000000001</c:v>
                </c:pt>
                <c:pt idx="5658" formatCode="General">
                  <c:v>158.87100000000001</c:v>
                </c:pt>
                <c:pt idx="5659" formatCode="General">
                  <c:v>159.14699999999999</c:v>
                </c:pt>
                <c:pt idx="5660" formatCode="General">
                  <c:v>159.321</c:v>
                </c:pt>
                <c:pt idx="5661" formatCode="General">
                  <c:v>159.273</c:v>
                </c:pt>
                <c:pt idx="5662" formatCode="General">
                  <c:v>158.92599999999999</c:v>
                </c:pt>
                <c:pt idx="5663" formatCode="General">
                  <c:v>158.26</c:v>
                </c:pt>
                <c:pt idx="5664" formatCode="General">
                  <c:v>157.28899999999999</c:v>
                </c:pt>
                <c:pt idx="5665" formatCode="General">
                  <c:v>156.06</c:v>
                </c:pt>
                <c:pt idx="5666" formatCode="General">
                  <c:v>154.596</c:v>
                </c:pt>
                <c:pt idx="5667" formatCode="General">
                  <c:v>152.88800000000001</c:v>
                </c:pt>
                <c:pt idx="5668" formatCode="General">
                  <c:v>150.98500000000001</c:v>
                </c:pt>
                <c:pt idx="5669" formatCode="General">
                  <c:v>148.947</c:v>
                </c:pt>
                <c:pt idx="5670" formatCode="General">
                  <c:v>146.79</c:v>
                </c:pt>
                <c:pt idx="5671" formatCode="General">
                  <c:v>144.59700000000001</c:v>
                </c:pt>
                <c:pt idx="5672" formatCode="General">
                  <c:v>142.547</c:v>
                </c:pt>
                <c:pt idx="5673" formatCode="General">
                  <c:v>140.679</c:v>
                </c:pt>
                <c:pt idx="5674" formatCode="General">
                  <c:v>138.904</c:v>
                </c:pt>
                <c:pt idx="5675" formatCode="General">
                  <c:v>137.21</c:v>
                </c:pt>
                <c:pt idx="5676" formatCode="General">
                  <c:v>135.60900000000001</c:v>
                </c:pt>
                <c:pt idx="5677" formatCode="General">
                  <c:v>134.08500000000001</c:v>
                </c:pt>
                <c:pt idx="5678" formatCode="General">
                  <c:v>132.63</c:v>
                </c:pt>
                <c:pt idx="5679" formatCode="General">
                  <c:v>131.26599999999999</c:v>
                </c:pt>
                <c:pt idx="5680" formatCode="General">
                  <c:v>130.035</c:v>
                </c:pt>
                <c:pt idx="5681" formatCode="General">
                  <c:v>128.976</c:v>
                </c:pt>
                <c:pt idx="5682" formatCode="General">
                  <c:v>128.06200000000001</c:v>
                </c:pt>
                <c:pt idx="5683" formatCode="General">
                  <c:v>127.238</c:v>
                </c:pt>
                <c:pt idx="5684" formatCode="General">
                  <c:v>126.458</c:v>
                </c:pt>
                <c:pt idx="5685" formatCode="General">
                  <c:v>125.72799999999999</c:v>
                </c:pt>
                <c:pt idx="5686" formatCode="General">
                  <c:v>125.13500000000001</c:v>
                </c:pt>
                <c:pt idx="5687" formatCode="General">
                  <c:v>124.631</c:v>
                </c:pt>
                <c:pt idx="5688" formatCode="General">
                  <c:v>124.08</c:v>
                </c:pt>
                <c:pt idx="5689" formatCode="General">
                  <c:v>123.44</c:v>
                </c:pt>
                <c:pt idx="5690" formatCode="General">
                  <c:v>122.694</c:v>
                </c:pt>
                <c:pt idx="5691" formatCode="General">
                  <c:v>121.825</c:v>
                </c:pt>
                <c:pt idx="5692" formatCode="General">
                  <c:v>120.821</c:v>
                </c:pt>
                <c:pt idx="5693" formatCode="General">
                  <c:v>119.678</c:v>
                </c:pt>
                <c:pt idx="5694" formatCode="General">
                  <c:v>118.374</c:v>
                </c:pt>
                <c:pt idx="5695" formatCode="General">
                  <c:v>116.884</c:v>
                </c:pt>
                <c:pt idx="5696" formatCode="General">
                  <c:v>115.2</c:v>
                </c:pt>
                <c:pt idx="5697" formatCode="General">
                  <c:v>113.31699999999999</c:v>
                </c:pt>
                <c:pt idx="5698" formatCode="General">
                  <c:v>111.226</c:v>
                </c:pt>
                <c:pt idx="5699" formatCode="General">
                  <c:v>109.02500000000001</c:v>
                </c:pt>
                <c:pt idx="5700" formatCode="General">
                  <c:v>106.911</c:v>
                </c:pt>
                <c:pt idx="5701" formatCode="General">
                  <c:v>104.925</c:v>
                </c:pt>
                <c:pt idx="5702" formatCode="General">
                  <c:v>103.014</c:v>
                </c:pt>
                <c:pt idx="5703" formatCode="General">
                  <c:v>101.167</c:v>
                </c:pt>
                <c:pt idx="5704" formatCode="General">
                  <c:v>99.360799999999998</c:v>
                </c:pt>
                <c:pt idx="5705" formatCode="General">
                  <c:v>97.555300000000003</c:v>
                </c:pt>
                <c:pt idx="5706" formatCode="General">
                  <c:v>95.739800000000002</c:v>
                </c:pt>
                <c:pt idx="5707" formatCode="General">
                  <c:v>93.944400000000002</c:v>
                </c:pt>
                <c:pt idx="5708" formatCode="General">
                  <c:v>92.177999999999997</c:v>
                </c:pt>
                <c:pt idx="5709" formatCode="General">
                  <c:v>90.438800000000001</c:v>
                </c:pt>
                <c:pt idx="5710" formatCode="General">
                  <c:v>88.742500000000007</c:v>
                </c:pt>
                <c:pt idx="5711" formatCode="General">
                  <c:v>87.124499999999998</c:v>
                </c:pt>
                <c:pt idx="5712" formatCode="General">
                  <c:v>85.6404</c:v>
                </c:pt>
                <c:pt idx="5713" formatCode="General">
                  <c:v>84.228899999999996</c:v>
                </c:pt>
                <c:pt idx="5714" formatCode="General">
                  <c:v>82.734700000000004</c:v>
                </c:pt>
                <c:pt idx="5715" formatCode="General">
                  <c:v>81.099800000000002</c:v>
                </c:pt>
                <c:pt idx="5716" formatCode="General">
                  <c:v>79.319400000000002</c:v>
                </c:pt>
                <c:pt idx="5717" formatCode="General">
                  <c:v>77.380099999999999</c:v>
                </c:pt>
                <c:pt idx="5718" formatCode="General">
                  <c:v>75.276200000000003</c:v>
                </c:pt>
                <c:pt idx="5719" formatCode="General">
                  <c:v>73.014200000000002</c:v>
                </c:pt>
                <c:pt idx="5720" formatCode="General">
                  <c:v>70.5976</c:v>
                </c:pt>
                <c:pt idx="5721" formatCode="General">
                  <c:v>68.025999999999996</c:v>
                </c:pt>
                <c:pt idx="5722" formatCode="General">
                  <c:v>65.285899999999998</c:v>
                </c:pt>
                <c:pt idx="5723" formatCode="General">
                  <c:v>62.373199999999997</c:v>
                </c:pt>
                <c:pt idx="5724" formatCode="General">
                  <c:v>59.334699999999998</c:v>
                </c:pt>
                <c:pt idx="5725" formatCode="General">
                  <c:v>56.252299999999998</c:v>
                </c:pt>
                <c:pt idx="5726" formatCode="General">
                  <c:v>53.224400000000003</c:v>
                </c:pt>
                <c:pt idx="5727" formatCode="General">
                  <c:v>50.263599999999997</c:v>
                </c:pt>
                <c:pt idx="5728" formatCode="General">
                  <c:v>47.315800000000003</c:v>
                </c:pt>
                <c:pt idx="5729" formatCode="General">
                  <c:v>44.389400000000002</c:v>
                </c:pt>
                <c:pt idx="5730" formatCode="General">
                  <c:v>41.511099999999999</c:v>
                </c:pt>
                <c:pt idx="5731" formatCode="General">
                  <c:v>38.690800000000003</c:v>
                </c:pt>
                <c:pt idx="5732" formatCode="General">
                  <c:v>35.9178</c:v>
                </c:pt>
                <c:pt idx="5733" formatCode="General">
                  <c:v>33.159700000000001</c:v>
                </c:pt>
                <c:pt idx="5734" formatCode="General">
                  <c:v>30.384399999999999</c:v>
                </c:pt>
                <c:pt idx="5735" formatCode="General">
                  <c:v>27.572099999999999</c:v>
                </c:pt>
                <c:pt idx="5736" formatCode="General">
                  <c:v>24.746099999999998</c:v>
                </c:pt>
                <c:pt idx="5737" formatCode="General">
                  <c:v>21.964300000000001</c:v>
                </c:pt>
                <c:pt idx="5738" formatCode="General">
                  <c:v>19.331499999999998</c:v>
                </c:pt>
                <c:pt idx="5739" formatCode="General">
                  <c:v>16.8611</c:v>
                </c:pt>
                <c:pt idx="5740" formatCode="General">
                  <c:v>14.431699999999999</c:v>
                </c:pt>
                <c:pt idx="5741" formatCode="General">
                  <c:v>11.989599999999999</c:v>
                </c:pt>
                <c:pt idx="5742" formatCode="General">
                  <c:v>9.5389400000000002</c:v>
                </c:pt>
                <c:pt idx="5743" formatCode="General">
                  <c:v>7.0722300000000002</c:v>
                </c:pt>
                <c:pt idx="5744" formatCode="General">
                  <c:v>4.5927100000000003</c:v>
                </c:pt>
                <c:pt idx="5745" formatCode="General">
                  <c:v>2.1364299999999998</c:v>
                </c:pt>
                <c:pt idx="5746" formatCode="General">
                  <c:v>-0.27085900000000002</c:v>
                </c:pt>
                <c:pt idx="5747" formatCode="General">
                  <c:v>-2.6314199999999999</c:v>
                </c:pt>
                <c:pt idx="5748" formatCode="General">
                  <c:v>-4.9605800000000002</c:v>
                </c:pt>
                <c:pt idx="5749" formatCode="General">
                  <c:v>-7.2780199999999997</c:v>
                </c:pt>
                <c:pt idx="5750" formatCode="General">
                  <c:v>-9.5987899999999993</c:v>
                </c:pt>
                <c:pt idx="5751" formatCode="General">
                  <c:v>-11.915900000000001</c:v>
                </c:pt>
                <c:pt idx="5752" formatCode="General">
                  <c:v>-14.1791</c:v>
                </c:pt>
                <c:pt idx="5753" formatCode="General">
                  <c:v>-16.328399999999998</c:v>
                </c:pt>
                <c:pt idx="5754" formatCode="General">
                  <c:v>-18.3187</c:v>
                </c:pt>
                <c:pt idx="5755" formatCode="General">
                  <c:v>-20.263400000000001</c:v>
                </c:pt>
                <c:pt idx="5756" formatCode="General">
                  <c:v>-22.321100000000001</c:v>
                </c:pt>
                <c:pt idx="5757" formatCode="General">
                  <c:v>-24.511700000000001</c:v>
                </c:pt>
                <c:pt idx="5758" formatCode="General">
                  <c:v>-26.831</c:v>
                </c:pt>
                <c:pt idx="5759" formatCode="General">
                  <c:v>-29.282399999999999</c:v>
                </c:pt>
                <c:pt idx="5760" formatCode="General">
                  <c:v>-31.88</c:v>
                </c:pt>
                <c:pt idx="5761" formatCode="General">
                  <c:v>-34.6447</c:v>
                </c:pt>
                <c:pt idx="5762" formatCode="General">
                  <c:v>-37.567999999999998</c:v>
                </c:pt>
                <c:pt idx="5763" formatCode="General">
                  <c:v>-40.630000000000003</c:v>
                </c:pt>
                <c:pt idx="5764" formatCode="General">
                  <c:v>-43.830800000000004</c:v>
                </c:pt>
                <c:pt idx="5765" formatCode="General">
                  <c:v>-47.165599999999998</c:v>
                </c:pt>
                <c:pt idx="5766" formatCode="General">
                  <c:v>-50.614899999999999</c:v>
                </c:pt>
                <c:pt idx="5767" formatCode="General">
                  <c:v>-54.148099999999999</c:v>
                </c:pt>
                <c:pt idx="5768" formatCode="General">
                  <c:v>-57.730200000000004</c:v>
                </c:pt>
                <c:pt idx="5769" formatCode="General">
                  <c:v>-61.2971</c:v>
                </c:pt>
                <c:pt idx="5770" formatCode="General">
                  <c:v>-64.763800000000003</c:v>
                </c:pt>
                <c:pt idx="5771" formatCode="General">
                  <c:v>-67.996099999999998</c:v>
                </c:pt>
                <c:pt idx="5772" formatCode="General">
                  <c:v>-70.935599999999994</c:v>
                </c:pt>
                <c:pt idx="5773" formatCode="General">
                  <c:v>-73.683099999999996</c:v>
                </c:pt>
                <c:pt idx="5774" formatCode="General">
                  <c:v>-76.297799999999995</c:v>
                </c:pt>
                <c:pt idx="5775" formatCode="General">
                  <c:v>-78.778499999999994</c:v>
                </c:pt>
                <c:pt idx="5776" formatCode="General">
                  <c:v>-81.147400000000005</c:v>
                </c:pt>
                <c:pt idx="5777" formatCode="General">
                  <c:v>-83.431100000000001</c:v>
                </c:pt>
                <c:pt idx="5778" formatCode="General">
                  <c:v>-85.636499999999998</c:v>
                </c:pt>
                <c:pt idx="5779" formatCode="General">
                  <c:v>-87.763599999999997</c:v>
                </c:pt>
                <c:pt idx="5780" formatCode="General">
                  <c:v>-89.806799999999996</c:v>
                </c:pt>
                <c:pt idx="5781" formatCode="General">
                  <c:v>-91.770099999999999</c:v>
                </c:pt>
                <c:pt idx="5782" formatCode="General">
                  <c:v>-93.666399999999996</c:v>
                </c:pt>
                <c:pt idx="5783" formatCode="General">
                  <c:v>-95.522900000000007</c:v>
                </c:pt>
                <c:pt idx="5784" formatCode="General">
                  <c:v>-97.368499999999997</c:v>
                </c:pt>
                <c:pt idx="5785" formatCode="General">
                  <c:v>-99.220399999999998</c:v>
                </c:pt>
                <c:pt idx="5786" formatCode="General">
                  <c:v>-101.09</c:v>
                </c:pt>
                <c:pt idx="5787" formatCode="General">
                  <c:v>-102.982</c:v>
                </c:pt>
                <c:pt idx="5788" formatCode="General">
                  <c:v>-104.884</c:v>
                </c:pt>
                <c:pt idx="5789" formatCode="General">
                  <c:v>-106.777</c:v>
                </c:pt>
                <c:pt idx="5790" formatCode="General">
                  <c:v>-108.56399999999999</c:v>
                </c:pt>
                <c:pt idx="5791" formatCode="General">
                  <c:v>-110.182</c:v>
                </c:pt>
                <c:pt idx="5792" formatCode="General">
                  <c:v>-111.73399999999999</c:v>
                </c:pt>
                <c:pt idx="5793" formatCode="General">
                  <c:v>-113.303</c:v>
                </c:pt>
                <c:pt idx="5794" formatCode="General">
                  <c:v>-114.899</c:v>
                </c:pt>
                <c:pt idx="5795" formatCode="General">
                  <c:v>-116.54</c:v>
                </c:pt>
                <c:pt idx="5796" formatCode="General">
                  <c:v>-118.241</c:v>
                </c:pt>
                <c:pt idx="5797" formatCode="General">
                  <c:v>-120.00700000000001</c:v>
                </c:pt>
                <c:pt idx="5798" formatCode="General">
                  <c:v>-121.84099999999999</c:v>
                </c:pt>
                <c:pt idx="5799" formatCode="General">
                  <c:v>-123.744</c:v>
                </c:pt>
                <c:pt idx="5800" formatCode="General">
                  <c:v>-125.703</c:v>
                </c:pt>
                <c:pt idx="5801" formatCode="General">
                  <c:v>-127.699</c:v>
                </c:pt>
                <c:pt idx="5802" formatCode="General">
                  <c:v>-129.71</c:v>
                </c:pt>
                <c:pt idx="5803" formatCode="General">
                  <c:v>-131.72</c:v>
                </c:pt>
                <c:pt idx="5804" formatCode="General">
                  <c:v>-133.69399999999999</c:v>
                </c:pt>
                <c:pt idx="5805" formatCode="General">
                  <c:v>-135.59800000000001</c:v>
                </c:pt>
                <c:pt idx="5806" formatCode="General">
                  <c:v>-137.41399999999999</c:v>
                </c:pt>
                <c:pt idx="5807" formatCode="General">
                  <c:v>-139.05699999999999</c:v>
                </c:pt>
                <c:pt idx="5808" formatCode="General">
                  <c:v>-140.399</c:v>
                </c:pt>
                <c:pt idx="5809" formatCode="General">
                  <c:v>-141.50399999999999</c:v>
                </c:pt>
                <c:pt idx="5810" formatCode="General">
                  <c:v>-142.506</c:v>
                </c:pt>
                <c:pt idx="5811" formatCode="General">
                  <c:v>-143.44399999999999</c:v>
                </c:pt>
                <c:pt idx="5812" formatCode="General">
                  <c:v>-144.339</c:v>
                </c:pt>
                <c:pt idx="5813" formatCode="General">
                  <c:v>-145.19499999999999</c:v>
                </c:pt>
                <c:pt idx="5814" formatCode="General">
                  <c:v>-146.00200000000001</c:v>
                </c:pt>
                <c:pt idx="5815" formatCode="General">
                  <c:v>-146.745</c:v>
                </c:pt>
                <c:pt idx="5816" formatCode="General">
                  <c:v>-147.43799999999999</c:v>
                </c:pt>
                <c:pt idx="5817" formatCode="General">
                  <c:v>-148.09899999999999</c:v>
                </c:pt>
                <c:pt idx="5818" formatCode="General">
                  <c:v>-148.72399999999999</c:v>
                </c:pt>
                <c:pt idx="5819" formatCode="General">
                  <c:v>-149.31</c:v>
                </c:pt>
                <c:pt idx="5820" formatCode="General">
                  <c:v>-149.86600000000001</c:v>
                </c:pt>
                <c:pt idx="5821" formatCode="General">
                  <c:v>-150.41999999999999</c:v>
                </c:pt>
                <c:pt idx="5822" formatCode="General">
                  <c:v>-151.00899999999999</c:v>
                </c:pt>
                <c:pt idx="5823" formatCode="General">
                  <c:v>-151.65799999999999</c:v>
                </c:pt>
                <c:pt idx="5824" formatCode="General">
                  <c:v>-152.351</c:v>
                </c:pt>
                <c:pt idx="5825" formatCode="General">
                  <c:v>-152.95500000000001</c:v>
                </c:pt>
                <c:pt idx="5826" formatCode="General">
                  <c:v>-153.405</c:v>
                </c:pt>
                <c:pt idx="5827" formatCode="General">
                  <c:v>-153.803</c:v>
                </c:pt>
                <c:pt idx="5828" formatCode="General">
                  <c:v>-154.22900000000001</c:v>
                </c:pt>
                <c:pt idx="5829" formatCode="General">
                  <c:v>-154.721</c:v>
                </c:pt>
                <c:pt idx="5830" formatCode="General">
                  <c:v>-155.25700000000001</c:v>
                </c:pt>
                <c:pt idx="5831" formatCode="General">
                  <c:v>-155.797</c:v>
                </c:pt>
                <c:pt idx="5832" formatCode="General">
                  <c:v>-156.315</c:v>
                </c:pt>
                <c:pt idx="5833" formatCode="General">
                  <c:v>-156.77500000000001</c:v>
                </c:pt>
                <c:pt idx="5834" formatCode="General">
                  <c:v>-157.14500000000001</c:v>
                </c:pt>
                <c:pt idx="5835" formatCode="General">
                  <c:v>-157.40799999999999</c:v>
                </c:pt>
                <c:pt idx="5836" formatCode="General">
                  <c:v>-157.566</c:v>
                </c:pt>
                <c:pt idx="5837" formatCode="General">
                  <c:v>-157.661</c:v>
                </c:pt>
                <c:pt idx="5838" formatCode="General">
                  <c:v>-157.745</c:v>
                </c:pt>
                <c:pt idx="5839" formatCode="General">
                  <c:v>-157.85599999999999</c:v>
                </c:pt>
                <c:pt idx="5840" formatCode="General">
                  <c:v>-157.952</c:v>
                </c:pt>
                <c:pt idx="5841" formatCode="General">
                  <c:v>-157.90600000000001</c:v>
                </c:pt>
                <c:pt idx="5842" formatCode="General">
                  <c:v>-157.69499999999999</c:v>
                </c:pt>
                <c:pt idx="5843" formatCode="General">
                  <c:v>-157.36199999999999</c:v>
                </c:pt>
                <c:pt idx="5844" formatCode="General">
                  <c:v>-156.92599999999999</c:v>
                </c:pt>
                <c:pt idx="5845" formatCode="General">
                  <c:v>-156.40600000000001</c:v>
                </c:pt>
                <c:pt idx="5846" formatCode="General">
                  <c:v>-155.833</c:v>
                </c:pt>
                <c:pt idx="5847" formatCode="General">
                  <c:v>-155.24600000000001</c:v>
                </c:pt>
                <c:pt idx="5848" formatCode="General">
                  <c:v>-154.678</c:v>
                </c:pt>
                <c:pt idx="5849" formatCode="General">
                  <c:v>-154.12799999999999</c:v>
                </c:pt>
                <c:pt idx="5850" formatCode="General">
                  <c:v>-153.58799999999999</c:v>
                </c:pt>
                <c:pt idx="5851" formatCode="General">
                  <c:v>-153.119</c:v>
                </c:pt>
                <c:pt idx="5852" formatCode="General">
                  <c:v>-152.72499999999999</c:v>
                </c:pt>
                <c:pt idx="5853" formatCode="General">
                  <c:v>-152.24600000000001</c:v>
                </c:pt>
                <c:pt idx="5854" formatCode="General">
                  <c:v>-151.57499999999999</c:v>
                </c:pt>
                <c:pt idx="5855" formatCode="General">
                  <c:v>-150.71</c:v>
                </c:pt>
                <c:pt idx="5856" formatCode="General">
                  <c:v>-149.745</c:v>
                </c:pt>
                <c:pt idx="5857" formatCode="General">
                  <c:v>-148.79499999999999</c:v>
                </c:pt>
                <c:pt idx="5858" formatCode="General">
                  <c:v>-147.88499999999999</c:v>
                </c:pt>
                <c:pt idx="5859" formatCode="General">
                  <c:v>-147.02500000000001</c:v>
                </c:pt>
                <c:pt idx="5860" formatCode="General">
                  <c:v>-146.22900000000001</c:v>
                </c:pt>
                <c:pt idx="5861" formatCode="General">
                  <c:v>-145.48699999999999</c:v>
                </c:pt>
                <c:pt idx="5862" formatCode="General">
                  <c:v>-144.77199999999999</c:v>
                </c:pt>
                <c:pt idx="5863" formatCode="General">
                  <c:v>-144.041</c:v>
                </c:pt>
                <c:pt idx="5864" formatCode="General">
                  <c:v>-143.26</c:v>
                </c:pt>
                <c:pt idx="5865" formatCode="General">
                  <c:v>-142.45500000000001</c:v>
                </c:pt>
                <c:pt idx="5866" formatCode="General">
                  <c:v>-141.631</c:v>
                </c:pt>
                <c:pt idx="5867" formatCode="General">
                  <c:v>-140.72900000000001</c:v>
                </c:pt>
                <c:pt idx="5868" formatCode="General">
                  <c:v>-139.70099999999999</c:v>
                </c:pt>
                <c:pt idx="5869" formatCode="General">
                  <c:v>-138.517</c:v>
                </c:pt>
                <c:pt idx="5870" formatCode="General">
                  <c:v>-137.24299999999999</c:v>
                </c:pt>
                <c:pt idx="5871" formatCode="General">
                  <c:v>-135.94800000000001</c:v>
                </c:pt>
                <c:pt idx="5872" formatCode="General">
                  <c:v>-134.602</c:v>
                </c:pt>
                <c:pt idx="5873" formatCode="General">
                  <c:v>-133.17400000000001</c:v>
                </c:pt>
                <c:pt idx="5874" formatCode="General">
                  <c:v>-131.667</c:v>
                </c:pt>
                <c:pt idx="5875" formatCode="General">
                  <c:v>-130.12</c:v>
                </c:pt>
                <c:pt idx="5876" formatCode="General">
                  <c:v>-128.58799999999999</c:v>
                </c:pt>
                <c:pt idx="5877" formatCode="General">
                  <c:v>-127.121</c:v>
                </c:pt>
                <c:pt idx="5878" formatCode="General">
                  <c:v>-125.76</c:v>
                </c:pt>
                <c:pt idx="5879" formatCode="General">
                  <c:v>-124.53700000000001</c:v>
                </c:pt>
                <c:pt idx="5880" formatCode="General">
                  <c:v>-123.435</c:v>
                </c:pt>
                <c:pt idx="5881" formatCode="General">
                  <c:v>-122.372</c:v>
                </c:pt>
                <c:pt idx="5882" formatCode="General">
                  <c:v>-121.23399999999999</c:v>
                </c:pt>
                <c:pt idx="5883" formatCode="General">
                  <c:v>-119.93</c:v>
                </c:pt>
                <c:pt idx="5884" formatCode="General">
                  <c:v>-118.541</c:v>
                </c:pt>
                <c:pt idx="5885" formatCode="General">
                  <c:v>-117.18</c:v>
                </c:pt>
                <c:pt idx="5886" formatCode="General">
                  <c:v>-115.85299999999999</c:v>
                </c:pt>
                <c:pt idx="5887" formatCode="General">
                  <c:v>-114.575</c:v>
                </c:pt>
                <c:pt idx="5888" formatCode="General">
                  <c:v>-113.36</c:v>
                </c:pt>
                <c:pt idx="5889" formatCode="General">
                  <c:v>-112.208</c:v>
                </c:pt>
                <c:pt idx="5890" formatCode="General">
                  <c:v>-111.108</c:v>
                </c:pt>
                <c:pt idx="5891" formatCode="General">
                  <c:v>-110.05800000000001</c:v>
                </c:pt>
                <c:pt idx="5892" formatCode="General">
                  <c:v>-109.063</c:v>
                </c:pt>
                <c:pt idx="5893" formatCode="General">
                  <c:v>-108.142</c:v>
                </c:pt>
                <c:pt idx="5894" formatCode="General">
                  <c:v>-107.27</c:v>
                </c:pt>
                <c:pt idx="5895" formatCode="General">
                  <c:v>-106.377</c:v>
                </c:pt>
                <c:pt idx="5896" formatCode="General">
                  <c:v>-105.39</c:v>
                </c:pt>
                <c:pt idx="5897" formatCode="General">
                  <c:v>-104.27</c:v>
                </c:pt>
                <c:pt idx="5898" formatCode="General">
                  <c:v>-103.188</c:v>
                </c:pt>
                <c:pt idx="5899" formatCode="General">
                  <c:v>-102.221</c:v>
                </c:pt>
                <c:pt idx="5900" formatCode="General">
                  <c:v>-101.11</c:v>
                </c:pt>
                <c:pt idx="5901" formatCode="General">
                  <c:v>-99.771600000000007</c:v>
                </c:pt>
                <c:pt idx="5902" formatCode="General">
                  <c:v>-98.354699999999994</c:v>
                </c:pt>
                <c:pt idx="5903" formatCode="General">
                  <c:v>-96.904799999999994</c:v>
                </c:pt>
                <c:pt idx="5904" formatCode="General">
                  <c:v>-95.406400000000005</c:v>
                </c:pt>
                <c:pt idx="5905" formatCode="General">
                  <c:v>-93.872</c:v>
                </c:pt>
                <c:pt idx="5906" formatCode="General">
                  <c:v>-92.316299999999998</c:v>
                </c:pt>
                <c:pt idx="5907" formatCode="General">
                  <c:v>-90.746600000000001</c:v>
                </c:pt>
                <c:pt idx="5908" formatCode="General">
                  <c:v>-89.067800000000005</c:v>
                </c:pt>
                <c:pt idx="5909" formatCode="General">
                  <c:v>-87.121600000000001</c:v>
                </c:pt>
                <c:pt idx="5910" formatCode="General">
                  <c:v>-84.958799999999997</c:v>
                </c:pt>
                <c:pt idx="5911" formatCode="General">
                  <c:v>-82.725399999999993</c:v>
                </c:pt>
                <c:pt idx="5912" formatCode="General">
                  <c:v>-80.564899999999994</c:v>
                </c:pt>
                <c:pt idx="5913" formatCode="General">
                  <c:v>-78.491299999999995</c:v>
                </c:pt>
                <c:pt idx="5914" formatCode="General">
                  <c:v>-76.271900000000002</c:v>
                </c:pt>
                <c:pt idx="5915" formatCode="General">
                  <c:v>-73.884</c:v>
                </c:pt>
                <c:pt idx="5916" formatCode="General">
                  <c:v>-71.503399999999999</c:v>
                </c:pt>
                <c:pt idx="5917" formatCode="General">
                  <c:v>-69.209299999999999</c:v>
                </c:pt>
                <c:pt idx="5918" formatCode="General">
                  <c:v>-67.032799999999995</c:v>
                </c:pt>
                <c:pt idx="5919" formatCode="General">
                  <c:v>-65.000500000000002</c:v>
                </c:pt>
                <c:pt idx="5920" formatCode="General">
                  <c:v>-63.129899999999999</c:v>
                </c:pt>
                <c:pt idx="5921" formatCode="General">
                  <c:v>-61.422400000000003</c:v>
                </c:pt>
                <c:pt idx="5922" formatCode="General">
                  <c:v>-59.785800000000002</c:v>
                </c:pt>
                <c:pt idx="5923" formatCode="General">
                  <c:v>-58.086100000000002</c:v>
                </c:pt>
                <c:pt idx="5924" formatCode="General">
                  <c:v>-56.351300000000002</c:v>
                </c:pt>
                <c:pt idx="5925" formatCode="General">
                  <c:v>-54.6569</c:v>
                </c:pt>
                <c:pt idx="5926" formatCode="General">
                  <c:v>-53.023600000000002</c:v>
                </c:pt>
                <c:pt idx="5927" formatCode="General">
                  <c:v>-51.4634</c:v>
                </c:pt>
                <c:pt idx="5928" formatCode="General">
                  <c:v>-49.969900000000003</c:v>
                </c:pt>
                <c:pt idx="5929" formatCode="General">
                  <c:v>-48.536299999999997</c:v>
                </c:pt>
                <c:pt idx="5930" formatCode="General">
                  <c:v>-47.156599999999997</c:v>
                </c:pt>
                <c:pt idx="5931" formatCode="General">
                  <c:v>-45.837899999999998</c:v>
                </c:pt>
                <c:pt idx="5932" formatCode="General">
                  <c:v>-44.589300000000001</c:v>
                </c:pt>
                <c:pt idx="5933" formatCode="General">
                  <c:v>-43.4114</c:v>
                </c:pt>
                <c:pt idx="5934" formatCode="General">
                  <c:v>-42.310200000000002</c:v>
                </c:pt>
                <c:pt idx="5935" formatCode="General">
                  <c:v>-41.293100000000003</c:v>
                </c:pt>
                <c:pt idx="5936" formatCode="General">
                  <c:v>-40.256</c:v>
                </c:pt>
                <c:pt idx="5937" formatCode="General">
                  <c:v>-39.058999999999997</c:v>
                </c:pt>
                <c:pt idx="5938" formatCode="General">
                  <c:v>-37.718000000000004</c:v>
                </c:pt>
                <c:pt idx="5939" formatCode="General">
                  <c:v>-36.296599999999998</c:v>
                </c:pt>
                <c:pt idx="5940" formatCode="General">
                  <c:v>-34.847900000000003</c:v>
                </c:pt>
                <c:pt idx="5941" formatCode="General">
                  <c:v>-33.406999999999996</c:v>
                </c:pt>
                <c:pt idx="5942" formatCode="General">
                  <c:v>-31.968699999999998</c:v>
                </c:pt>
                <c:pt idx="5943" formatCode="General">
                  <c:v>-30.5609</c:v>
                </c:pt>
                <c:pt idx="5944" formatCode="General">
                  <c:v>-29.221699999999998</c:v>
                </c:pt>
                <c:pt idx="5945" formatCode="General">
                  <c:v>-27.952500000000001</c:v>
                </c:pt>
                <c:pt idx="5946" formatCode="General">
                  <c:v>-26.747599999999998</c:v>
                </c:pt>
                <c:pt idx="5947" formatCode="General">
                  <c:v>-25.607399999999998</c:v>
                </c:pt>
                <c:pt idx="5948" formatCode="General">
                  <c:v>-24.473500000000001</c:v>
                </c:pt>
                <c:pt idx="5949" formatCode="General">
                  <c:v>-23.247199999999999</c:v>
                </c:pt>
                <c:pt idx="5950" formatCode="General">
                  <c:v>-21.892399999999999</c:v>
                </c:pt>
                <c:pt idx="5951" formatCode="General">
                  <c:v>-20.420200000000001</c:v>
                </c:pt>
                <c:pt idx="5952" formatCode="General">
                  <c:v>-18.8902</c:v>
                </c:pt>
                <c:pt idx="5953" formatCode="General">
                  <c:v>-17.3551</c:v>
                </c:pt>
                <c:pt idx="5954" formatCode="General">
                  <c:v>-15.8108</c:v>
                </c:pt>
                <c:pt idx="5955" formatCode="General">
                  <c:v>-14.2631</c:v>
                </c:pt>
                <c:pt idx="5956" formatCode="General">
                  <c:v>-12.7279</c:v>
                </c:pt>
                <c:pt idx="5957" formatCode="General">
                  <c:v>-11.205</c:v>
                </c:pt>
                <c:pt idx="5958" formatCode="General">
                  <c:v>-9.6929499999999997</c:v>
                </c:pt>
                <c:pt idx="5959" formatCode="General">
                  <c:v>-8.2251100000000008</c:v>
                </c:pt>
                <c:pt idx="5960" formatCode="General">
                  <c:v>-6.7999700000000001</c:v>
                </c:pt>
                <c:pt idx="5961" formatCode="General">
                  <c:v>-5.3452700000000002</c:v>
                </c:pt>
                <c:pt idx="5962" formatCode="General">
                  <c:v>-3.7855799999999999</c:v>
                </c:pt>
                <c:pt idx="5963" formatCode="General">
                  <c:v>-2.0705100000000001</c:v>
                </c:pt>
                <c:pt idx="5964" formatCode="General">
                  <c:v>-0.28869</c:v>
                </c:pt>
                <c:pt idx="5965" formatCode="General">
                  <c:v>1.4450499999999999</c:v>
                </c:pt>
                <c:pt idx="5966" formatCode="General">
                  <c:v>3.13436</c:v>
                </c:pt>
                <c:pt idx="5967" formatCode="General">
                  <c:v>4.7865399999999996</c:v>
                </c:pt>
                <c:pt idx="5968" formatCode="General">
                  <c:v>6.3921999999999999</c:v>
                </c:pt>
                <c:pt idx="5969" formatCode="General">
                  <c:v>7.9405200000000002</c:v>
                </c:pt>
                <c:pt idx="5970" formatCode="General">
                  <c:v>9.4219200000000001</c:v>
                </c:pt>
                <c:pt idx="5971" formatCode="General">
                  <c:v>10.81</c:v>
                </c:pt>
                <c:pt idx="5972" formatCode="General">
                  <c:v>12.0959</c:v>
                </c:pt>
                <c:pt idx="5973" formatCode="General">
                  <c:v>13.3461</c:v>
                </c:pt>
                <c:pt idx="5974" formatCode="General">
                  <c:v>14.657</c:v>
                </c:pt>
                <c:pt idx="5975" formatCode="General">
                  <c:v>16.1205</c:v>
                </c:pt>
                <c:pt idx="5976" formatCode="General">
                  <c:v>17.703600000000002</c:v>
                </c:pt>
                <c:pt idx="5977" formatCode="General">
                  <c:v>19.296600000000002</c:v>
                </c:pt>
                <c:pt idx="5978" formatCode="General">
                  <c:v>20.871200000000002</c:v>
                </c:pt>
                <c:pt idx="5979" formatCode="General">
                  <c:v>22.421099999999999</c:v>
                </c:pt>
                <c:pt idx="5980" formatCode="General">
                  <c:v>23.922499999999999</c:v>
                </c:pt>
                <c:pt idx="5981" formatCode="General">
                  <c:v>25.3538</c:v>
                </c:pt>
                <c:pt idx="5982" formatCode="General">
                  <c:v>26.704799999999999</c:v>
                </c:pt>
                <c:pt idx="5983" formatCode="General">
                  <c:v>27.966999999999999</c:v>
                </c:pt>
                <c:pt idx="5984" formatCode="General">
                  <c:v>29.133900000000001</c:v>
                </c:pt>
                <c:pt idx="5985" formatCode="General">
                  <c:v>30.186499999999999</c:v>
                </c:pt>
                <c:pt idx="5986" formatCode="General">
                  <c:v>31.136299999999999</c:v>
                </c:pt>
                <c:pt idx="5987" formatCode="General">
                  <c:v>32.081000000000003</c:v>
                </c:pt>
                <c:pt idx="5988" formatCode="General">
                  <c:v>33.055700000000002</c:v>
                </c:pt>
                <c:pt idx="5989" formatCode="General">
                  <c:v>33.999400000000001</c:v>
                </c:pt>
                <c:pt idx="5990" formatCode="General">
                  <c:v>34.896999999999998</c:v>
                </c:pt>
                <c:pt idx="5991" formatCode="General">
                  <c:v>35.768099999999997</c:v>
                </c:pt>
                <c:pt idx="5992" formatCode="General">
                  <c:v>36.645899999999997</c:v>
                </c:pt>
                <c:pt idx="5993" formatCode="General">
                  <c:v>37.557899999999997</c:v>
                </c:pt>
                <c:pt idx="5994" formatCode="General">
                  <c:v>38.503999999999998</c:v>
                </c:pt>
                <c:pt idx="5995" formatCode="General">
                  <c:v>39.475700000000003</c:v>
                </c:pt>
                <c:pt idx="5996" formatCode="General">
                  <c:v>40.461199999999998</c:v>
                </c:pt>
                <c:pt idx="5997" formatCode="General">
                  <c:v>41.455500000000001</c:v>
                </c:pt>
                <c:pt idx="5998" formatCode="General">
                  <c:v>42.473999999999997</c:v>
                </c:pt>
                <c:pt idx="5999" formatCode="General">
                  <c:v>43.652799999999999</c:v>
                </c:pt>
                <c:pt idx="6000" formatCode="General">
                  <c:v>45.083199999999998</c:v>
                </c:pt>
                <c:pt idx="6001" formatCode="General">
                  <c:v>46.676699999999997</c:v>
                </c:pt>
                <c:pt idx="6002" formatCode="General">
                  <c:v>48.348500000000001</c:v>
                </c:pt>
                <c:pt idx="6003" formatCode="General">
                  <c:v>50.0535</c:v>
                </c:pt>
                <c:pt idx="6004" formatCode="General">
                  <c:v>51.777299999999997</c:v>
                </c:pt>
                <c:pt idx="6005" formatCode="General">
                  <c:v>53.521900000000002</c:v>
                </c:pt>
                <c:pt idx="6006" formatCode="General">
                  <c:v>55.288400000000003</c:v>
                </c:pt>
                <c:pt idx="6007" formatCode="General">
                  <c:v>57.064700000000002</c:v>
                </c:pt>
                <c:pt idx="6008" formatCode="General">
                  <c:v>58.8125</c:v>
                </c:pt>
                <c:pt idx="6009" formatCode="General">
                  <c:v>60.561599999999999</c:v>
                </c:pt>
                <c:pt idx="6010" formatCode="General">
                  <c:v>62.389699999999998</c:v>
                </c:pt>
                <c:pt idx="6011" formatCode="General">
                  <c:v>64.280500000000004</c:v>
                </c:pt>
                <c:pt idx="6012" formatCode="General">
                  <c:v>66.169700000000006</c:v>
                </c:pt>
                <c:pt idx="6013" formatCode="General">
                  <c:v>67.968599999999995</c:v>
                </c:pt>
                <c:pt idx="6014" formatCode="General">
                  <c:v>69.593100000000007</c:v>
                </c:pt>
                <c:pt idx="6015" formatCode="General">
                  <c:v>71.007800000000003</c:v>
                </c:pt>
                <c:pt idx="6016" formatCode="General">
                  <c:v>72.190299999999993</c:v>
                </c:pt>
                <c:pt idx="6017" formatCode="General">
                  <c:v>73.134399999999999</c:v>
                </c:pt>
                <c:pt idx="6018" formatCode="General">
                  <c:v>73.874799999999993</c:v>
                </c:pt>
                <c:pt idx="6019" formatCode="General">
                  <c:v>74.481099999999998</c:v>
                </c:pt>
                <c:pt idx="6020" formatCode="General">
                  <c:v>75.090100000000007</c:v>
                </c:pt>
                <c:pt idx="6021" formatCode="General">
                  <c:v>75.812399999999997</c:v>
                </c:pt>
                <c:pt idx="6022" formatCode="General">
                  <c:v>76.659899999999993</c:v>
                </c:pt>
                <c:pt idx="6023" formatCode="General">
                  <c:v>77.569599999999994</c:v>
                </c:pt>
                <c:pt idx="6024" formatCode="General">
                  <c:v>78.448700000000002</c:v>
                </c:pt>
                <c:pt idx="6025" formatCode="General">
                  <c:v>79.298199999999994</c:v>
                </c:pt>
                <c:pt idx="6026" formatCode="General">
                  <c:v>80.139700000000005</c:v>
                </c:pt>
                <c:pt idx="6027" formatCode="General">
                  <c:v>80.950100000000006</c:v>
                </c:pt>
                <c:pt idx="6028" formatCode="General">
                  <c:v>81.737300000000005</c:v>
                </c:pt>
                <c:pt idx="6029" formatCode="General">
                  <c:v>82.552800000000005</c:v>
                </c:pt>
                <c:pt idx="6030" formatCode="General">
                  <c:v>83.441000000000003</c:v>
                </c:pt>
                <c:pt idx="6031" formatCode="General">
                  <c:v>84.424199999999999</c:v>
                </c:pt>
                <c:pt idx="6032" formatCode="General">
                  <c:v>85.409099999999995</c:v>
                </c:pt>
                <c:pt idx="6033" formatCode="General">
                  <c:v>86.309100000000001</c:v>
                </c:pt>
                <c:pt idx="6034" formatCode="General">
                  <c:v>87.166300000000007</c:v>
                </c:pt>
                <c:pt idx="6035" formatCode="General">
                  <c:v>88.011099999999999</c:v>
                </c:pt>
                <c:pt idx="6036" formatCode="General">
                  <c:v>88.838700000000003</c:v>
                </c:pt>
                <c:pt idx="6037" formatCode="General">
                  <c:v>89.650599999999997</c:v>
                </c:pt>
                <c:pt idx="6038" formatCode="General">
                  <c:v>90.4542</c:v>
                </c:pt>
                <c:pt idx="6039" formatCode="General">
                  <c:v>91.300700000000006</c:v>
                </c:pt>
                <c:pt idx="6040" formatCode="General">
                  <c:v>92.258499999999998</c:v>
                </c:pt>
                <c:pt idx="6041" formatCode="General">
                  <c:v>93.386600000000001</c:v>
                </c:pt>
                <c:pt idx="6042" formatCode="General">
                  <c:v>94.593100000000007</c:v>
                </c:pt>
                <c:pt idx="6043" formatCode="General">
                  <c:v>95.651200000000003</c:v>
                </c:pt>
                <c:pt idx="6044" formatCode="General">
                  <c:v>96.671300000000002</c:v>
                </c:pt>
                <c:pt idx="6045" formatCode="General">
                  <c:v>97.881399999999999</c:v>
                </c:pt>
                <c:pt idx="6046" formatCode="General">
                  <c:v>99.130200000000002</c:v>
                </c:pt>
                <c:pt idx="6047" formatCode="General">
                  <c:v>100.238</c:v>
                </c:pt>
                <c:pt idx="6048" formatCode="General">
                  <c:v>101.196</c:v>
                </c:pt>
                <c:pt idx="6049" formatCode="General">
                  <c:v>102.011</c:v>
                </c:pt>
                <c:pt idx="6050" formatCode="General">
                  <c:v>102.702</c:v>
                </c:pt>
                <c:pt idx="6051" formatCode="General">
                  <c:v>103.372</c:v>
                </c:pt>
                <c:pt idx="6052" formatCode="General">
                  <c:v>104.116</c:v>
                </c:pt>
                <c:pt idx="6053" formatCode="General">
                  <c:v>104.82899999999999</c:v>
                </c:pt>
                <c:pt idx="6054" formatCode="General">
                  <c:v>105.42</c:v>
                </c:pt>
                <c:pt idx="6055" formatCode="General">
                  <c:v>105.932</c:v>
                </c:pt>
                <c:pt idx="6056" formatCode="General">
                  <c:v>106.39</c:v>
                </c:pt>
                <c:pt idx="6057" formatCode="General">
                  <c:v>106.791</c:v>
                </c:pt>
                <c:pt idx="6058" formatCode="General">
                  <c:v>107.13200000000001</c:v>
                </c:pt>
                <c:pt idx="6059" formatCode="General">
                  <c:v>107.40300000000001</c:v>
                </c:pt>
                <c:pt idx="6060" formatCode="General">
                  <c:v>107.583</c:v>
                </c:pt>
                <c:pt idx="6061" formatCode="General">
                  <c:v>107.70099999999999</c:v>
                </c:pt>
                <c:pt idx="6062" formatCode="General">
                  <c:v>107.879</c:v>
                </c:pt>
                <c:pt idx="6063" formatCode="General">
                  <c:v>108.137</c:v>
                </c:pt>
                <c:pt idx="6064" formatCode="General">
                  <c:v>108.404</c:v>
                </c:pt>
                <c:pt idx="6065" formatCode="General">
                  <c:v>108.613</c:v>
                </c:pt>
                <c:pt idx="6066" formatCode="General">
                  <c:v>108.71899999999999</c:v>
                </c:pt>
                <c:pt idx="6067" formatCode="General">
                  <c:v>108.735</c:v>
                </c:pt>
                <c:pt idx="6068" formatCode="General">
                  <c:v>108.676</c:v>
                </c:pt>
                <c:pt idx="6069" formatCode="General">
                  <c:v>108.541</c:v>
                </c:pt>
                <c:pt idx="6070" formatCode="General">
                  <c:v>108.419</c:v>
                </c:pt>
                <c:pt idx="6071" formatCode="General">
                  <c:v>108.434</c:v>
                </c:pt>
                <c:pt idx="6072" formatCode="General">
                  <c:v>108.565</c:v>
                </c:pt>
                <c:pt idx="6073" formatCode="General">
                  <c:v>108.742</c:v>
                </c:pt>
                <c:pt idx="6074" formatCode="General">
                  <c:v>108.92700000000001</c:v>
                </c:pt>
                <c:pt idx="6075" formatCode="General">
                  <c:v>109.096</c:v>
                </c:pt>
                <c:pt idx="6076" formatCode="General">
                  <c:v>109.259</c:v>
                </c:pt>
                <c:pt idx="6077" formatCode="General">
                  <c:v>109.407</c:v>
                </c:pt>
                <c:pt idx="6078" formatCode="General">
                  <c:v>109.52500000000001</c:v>
                </c:pt>
                <c:pt idx="6079" formatCode="General">
                  <c:v>109.577</c:v>
                </c:pt>
                <c:pt idx="6080" formatCode="General">
                  <c:v>109.55200000000001</c:v>
                </c:pt>
                <c:pt idx="6081" formatCode="General">
                  <c:v>109.538</c:v>
                </c:pt>
                <c:pt idx="6082" formatCode="General">
                  <c:v>109.584</c:v>
                </c:pt>
                <c:pt idx="6083" formatCode="General">
                  <c:v>109.666</c:v>
                </c:pt>
                <c:pt idx="6084" formatCode="General">
                  <c:v>109.726</c:v>
                </c:pt>
                <c:pt idx="6085" formatCode="General">
                  <c:v>109.70699999999999</c:v>
                </c:pt>
                <c:pt idx="6086" formatCode="General">
                  <c:v>109.60299999999999</c:v>
                </c:pt>
                <c:pt idx="6087" formatCode="General">
                  <c:v>109.40900000000001</c:v>
                </c:pt>
                <c:pt idx="6088" formatCode="General">
                  <c:v>109.083</c:v>
                </c:pt>
                <c:pt idx="6089" formatCode="General">
                  <c:v>108.58199999999999</c:v>
                </c:pt>
                <c:pt idx="6090" formatCode="General">
                  <c:v>107.88200000000001</c:v>
                </c:pt>
                <c:pt idx="6091" formatCode="General">
                  <c:v>106.964</c:v>
                </c:pt>
                <c:pt idx="6092" formatCode="General">
                  <c:v>105.83199999999999</c:v>
                </c:pt>
                <c:pt idx="6093" formatCode="General">
                  <c:v>104.60899999999999</c:v>
                </c:pt>
                <c:pt idx="6094" formatCode="General">
                  <c:v>103.42700000000001</c:v>
                </c:pt>
                <c:pt idx="6095" formatCode="General">
                  <c:v>102.333</c:v>
                </c:pt>
                <c:pt idx="6096" formatCode="General">
                  <c:v>101.31100000000001</c:v>
                </c:pt>
                <c:pt idx="6097" formatCode="General">
                  <c:v>100.29300000000001</c:v>
                </c:pt>
                <c:pt idx="6098" formatCode="General">
                  <c:v>99.278899999999993</c:v>
                </c:pt>
                <c:pt idx="6099" formatCode="General">
                  <c:v>98.305300000000003</c:v>
                </c:pt>
                <c:pt idx="6100" formatCode="General">
                  <c:v>97.375799999999998</c:v>
                </c:pt>
                <c:pt idx="6101" formatCode="General">
                  <c:v>96.493499999999997</c:v>
                </c:pt>
                <c:pt idx="6102" formatCode="General">
                  <c:v>95.671999999999997</c:v>
                </c:pt>
                <c:pt idx="6103" formatCode="General">
                  <c:v>94.899799999999999</c:v>
                </c:pt>
                <c:pt idx="6104" formatCode="General">
                  <c:v>94.145899999999997</c:v>
                </c:pt>
                <c:pt idx="6105" formatCode="General">
                  <c:v>93.452399999999997</c:v>
                </c:pt>
                <c:pt idx="6106" formatCode="General">
                  <c:v>92.886399999999995</c:v>
                </c:pt>
                <c:pt idx="6107" formatCode="General">
                  <c:v>92.4923</c:v>
                </c:pt>
                <c:pt idx="6108" formatCode="General">
                  <c:v>92.254199999999997</c:v>
                </c:pt>
                <c:pt idx="6109" formatCode="General">
                  <c:v>92.056600000000003</c:v>
                </c:pt>
                <c:pt idx="6110" formatCode="General">
                  <c:v>91.835999999999999</c:v>
                </c:pt>
                <c:pt idx="6111" formatCode="General">
                  <c:v>91.596199999999996</c:v>
                </c:pt>
                <c:pt idx="6112" formatCode="General">
                  <c:v>91.321899999999999</c:v>
                </c:pt>
                <c:pt idx="6113" formatCode="General">
                  <c:v>90.991100000000003</c:v>
                </c:pt>
                <c:pt idx="6114" formatCode="General">
                  <c:v>90.587900000000005</c:v>
                </c:pt>
                <c:pt idx="6115" formatCode="General">
                  <c:v>90.104500000000002</c:v>
                </c:pt>
                <c:pt idx="6116" formatCode="General">
                  <c:v>89.5441</c:v>
                </c:pt>
                <c:pt idx="6117" formatCode="General">
                  <c:v>88.899000000000001</c:v>
                </c:pt>
                <c:pt idx="6118" formatCode="General">
                  <c:v>88.154399999999995</c:v>
                </c:pt>
                <c:pt idx="6119" formatCode="General">
                  <c:v>87.342799999999997</c:v>
                </c:pt>
                <c:pt idx="6120" formatCode="General">
                  <c:v>86.516400000000004</c:v>
                </c:pt>
                <c:pt idx="6121" formatCode="General">
                  <c:v>85.731200000000001</c:v>
                </c:pt>
                <c:pt idx="6122" formatCode="General">
                  <c:v>84.976100000000002</c:v>
                </c:pt>
                <c:pt idx="6123" formatCode="General">
                  <c:v>84.142200000000003</c:v>
                </c:pt>
                <c:pt idx="6124" formatCode="General">
                  <c:v>83.203800000000001</c:v>
                </c:pt>
                <c:pt idx="6125" formatCode="General">
                  <c:v>82.201599999999999</c:v>
                </c:pt>
                <c:pt idx="6126" formatCode="General">
                  <c:v>81.141300000000001</c:v>
                </c:pt>
                <c:pt idx="6127" formatCode="General">
                  <c:v>80.017499999999998</c:v>
                </c:pt>
                <c:pt idx="6128" formatCode="General">
                  <c:v>78.825100000000006</c:v>
                </c:pt>
                <c:pt idx="6129" formatCode="General">
                  <c:v>77.561000000000007</c:v>
                </c:pt>
                <c:pt idx="6130" formatCode="General">
                  <c:v>76.227800000000002</c:v>
                </c:pt>
                <c:pt idx="6131" formatCode="General">
                  <c:v>74.845799999999997</c:v>
                </c:pt>
                <c:pt idx="6132" formatCode="General">
                  <c:v>73.445099999999996</c:v>
                </c:pt>
                <c:pt idx="6133" formatCode="General">
                  <c:v>72.103899999999996</c:v>
                </c:pt>
                <c:pt idx="6134" formatCode="General">
                  <c:v>70.858900000000006</c:v>
                </c:pt>
                <c:pt idx="6135" formatCode="General">
                  <c:v>69.600800000000007</c:v>
                </c:pt>
                <c:pt idx="6136" formatCode="General">
                  <c:v>68.248199999999997</c:v>
                </c:pt>
                <c:pt idx="6137" formatCode="General">
                  <c:v>66.797300000000007</c:v>
                </c:pt>
                <c:pt idx="6138" formatCode="General">
                  <c:v>65.255799999999994</c:v>
                </c:pt>
                <c:pt idx="6139" formatCode="General">
                  <c:v>63.638300000000001</c:v>
                </c:pt>
                <c:pt idx="6140" formatCode="General">
                  <c:v>61.976700000000001</c:v>
                </c:pt>
                <c:pt idx="6141" formatCode="General">
                  <c:v>60.299300000000002</c:v>
                </c:pt>
                <c:pt idx="6142" formatCode="General">
                  <c:v>58.606699999999996</c:v>
                </c:pt>
                <c:pt idx="6143" formatCode="General">
                  <c:v>56.890700000000002</c:v>
                </c:pt>
                <c:pt idx="6144" formatCode="General">
                  <c:v>55.139600000000002</c:v>
                </c:pt>
                <c:pt idx="6145" formatCode="General">
                  <c:v>53.352499999999999</c:v>
                </c:pt>
                <c:pt idx="6146" formatCode="General">
                  <c:v>51.551699999999997</c:v>
                </c:pt>
                <c:pt idx="6147" formatCode="General">
                  <c:v>49.872700000000002</c:v>
                </c:pt>
                <c:pt idx="6148" formatCode="General">
                  <c:v>48.383899999999997</c:v>
                </c:pt>
                <c:pt idx="6149" formatCode="General">
                  <c:v>46.9527</c:v>
                </c:pt>
                <c:pt idx="6150" formatCode="General">
                  <c:v>45.505400000000002</c:v>
                </c:pt>
                <c:pt idx="6151" formatCode="General">
                  <c:v>44.059699999999999</c:v>
                </c:pt>
                <c:pt idx="6152" formatCode="General">
                  <c:v>42.658999999999999</c:v>
                </c:pt>
                <c:pt idx="6153" formatCode="General">
                  <c:v>41.340400000000002</c:v>
                </c:pt>
                <c:pt idx="6154" formatCode="General">
                  <c:v>40.076999999999998</c:v>
                </c:pt>
                <c:pt idx="6155" formatCode="General">
                  <c:v>38.826099999999997</c:v>
                </c:pt>
                <c:pt idx="6156" formatCode="General">
                  <c:v>37.549700000000001</c:v>
                </c:pt>
                <c:pt idx="6157" formatCode="General">
                  <c:v>36.248100000000001</c:v>
                </c:pt>
                <c:pt idx="6158" formatCode="General">
                  <c:v>34.953099999999999</c:v>
                </c:pt>
                <c:pt idx="6159" formatCode="General">
                  <c:v>33.774500000000003</c:v>
                </c:pt>
                <c:pt idx="6160" formatCode="General">
                  <c:v>32.8018</c:v>
                </c:pt>
                <c:pt idx="6161" formatCode="General">
                  <c:v>31.9434</c:v>
                </c:pt>
                <c:pt idx="6162" formatCode="General">
                  <c:v>31.124199999999998</c:v>
                </c:pt>
                <c:pt idx="6163" formatCode="General">
                  <c:v>30.3598</c:v>
                </c:pt>
                <c:pt idx="6164" formatCode="General">
                  <c:v>29.630299999999998</c:v>
                </c:pt>
                <c:pt idx="6165" formatCode="General">
                  <c:v>28.889800000000001</c:v>
                </c:pt>
                <c:pt idx="6166" formatCode="General">
                  <c:v>28.0581</c:v>
                </c:pt>
                <c:pt idx="6167" formatCode="General">
                  <c:v>27.064599999999999</c:v>
                </c:pt>
                <c:pt idx="6168" formatCode="General">
                  <c:v>25.911799999999999</c:v>
                </c:pt>
                <c:pt idx="6169" formatCode="General">
                  <c:v>24.662600000000001</c:v>
                </c:pt>
                <c:pt idx="6170" formatCode="General">
                  <c:v>23.4297</c:v>
                </c:pt>
                <c:pt idx="6171" formatCode="General">
                  <c:v>22.301500000000001</c:v>
                </c:pt>
                <c:pt idx="6172" formatCode="General">
                  <c:v>21.317599999999999</c:v>
                </c:pt>
                <c:pt idx="6173" formatCode="General">
                  <c:v>20.317900000000002</c:v>
                </c:pt>
                <c:pt idx="6174" formatCode="General">
                  <c:v>19.138100000000001</c:v>
                </c:pt>
                <c:pt idx="6175" formatCode="General">
                  <c:v>17.8187</c:v>
                </c:pt>
                <c:pt idx="6176" formatCode="General">
                  <c:v>16.412500000000001</c:v>
                </c:pt>
                <c:pt idx="6177" formatCode="General">
                  <c:v>14.955500000000001</c:v>
                </c:pt>
                <c:pt idx="6178" formatCode="General">
                  <c:v>13.473000000000001</c:v>
                </c:pt>
                <c:pt idx="6179" formatCode="General">
                  <c:v>11.975199999999999</c:v>
                </c:pt>
                <c:pt idx="6180" formatCode="General">
                  <c:v>10.430999999999999</c:v>
                </c:pt>
                <c:pt idx="6181" formatCode="General">
                  <c:v>8.8035399999999999</c:v>
                </c:pt>
                <c:pt idx="6182" formatCode="General">
                  <c:v>7.0831499999999998</c:v>
                </c:pt>
                <c:pt idx="6183" formatCode="General">
                  <c:v>5.3305800000000003</c:v>
                </c:pt>
                <c:pt idx="6184" formatCode="General">
                  <c:v>3.6707100000000001</c:v>
                </c:pt>
                <c:pt idx="6185" formatCode="General">
                  <c:v>2.1848200000000002</c:v>
                </c:pt>
                <c:pt idx="6186" formatCode="General">
                  <c:v>0.89984399999999998</c:v>
                </c:pt>
                <c:pt idx="6187" formatCode="General">
                  <c:v>-0.26053500000000002</c:v>
                </c:pt>
                <c:pt idx="6188" formatCode="General">
                  <c:v>-1.37721</c:v>
                </c:pt>
                <c:pt idx="6189" formatCode="General">
                  <c:v>-2.4517199999999999</c:v>
                </c:pt>
                <c:pt idx="6190" formatCode="General">
                  <c:v>-3.5030700000000001</c:v>
                </c:pt>
                <c:pt idx="6191" formatCode="General">
                  <c:v>-4.5655799999999997</c:v>
                </c:pt>
                <c:pt idx="6192" formatCode="General">
                  <c:v>-5.6530899999999997</c:v>
                </c:pt>
                <c:pt idx="6193" formatCode="General">
                  <c:v>-6.7700699999999996</c:v>
                </c:pt>
                <c:pt idx="6194" formatCode="General">
                  <c:v>-7.9469799999999999</c:v>
                </c:pt>
                <c:pt idx="6195" formatCode="General">
                  <c:v>-9.1589700000000001</c:v>
                </c:pt>
                <c:pt idx="6196" formatCode="General">
                  <c:v>-10.2684</c:v>
                </c:pt>
                <c:pt idx="6197" formatCode="General">
                  <c:v>-11.224299999999999</c:v>
                </c:pt>
                <c:pt idx="6198" formatCode="General">
                  <c:v>-12.087199999999999</c:v>
                </c:pt>
                <c:pt idx="6199" formatCode="General">
                  <c:v>-12.9337</c:v>
                </c:pt>
                <c:pt idx="6200" formatCode="General">
                  <c:v>-13.825900000000001</c:v>
                </c:pt>
                <c:pt idx="6201" formatCode="General">
                  <c:v>-14.7616</c:v>
                </c:pt>
                <c:pt idx="6202" formatCode="General">
                  <c:v>-15.738</c:v>
                </c:pt>
                <c:pt idx="6203" formatCode="General">
                  <c:v>-16.7728</c:v>
                </c:pt>
                <c:pt idx="6204" formatCode="General">
                  <c:v>-17.876200000000001</c:v>
                </c:pt>
                <c:pt idx="6205" formatCode="General">
                  <c:v>-19.0488</c:v>
                </c:pt>
                <c:pt idx="6206" formatCode="General">
                  <c:v>-20.293299999999999</c:v>
                </c:pt>
                <c:pt idx="6207" formatCode="General">
                  <c:v>-21.586600000000001</c:v>
                </c:pt>
                <c:pt idx="6208" formatCode="General">
                  <c:v>-22.791799999999999</c:v>
                </c:pt>
                <c:pt idx="6209" formatCode="General">
                  <c:v>-23.830100000000002</c:v>
                </c:pt>
                <c:pt idx="6210" formatCode="General">
                  <c:v>-24.779</c:v>
                </c:pt>
                <c:pt idx="6211" formatCode="General">
                  <c:v>-25.6891</c:v>
                </c:pt>
                <c:pt idx="6212" formatCode="General">
                  <c:v>-26.5687</c:v>
                </c:pt>
                <c:pt idx="6213" formatCode="General">
                  <c:v>-27.4376</c:v>
                </c:pt>
                <c:pt idx="6214" formatCode="General">
                  <c:v>-28.309799999999999</c:v>
                </c:pt>
                <c:pt idx="6215" formatCode="General">
                  <c:v>-29.1646</c:v>
                </c:pt>
                <c:pt idx="6216" formatCode="General">
                  <c:v>-29.9938</c:v>
                </c:pt>
                <c:pt idx="6217" formatCode="General">
                  <c:v>-30.8184</c:v>
                </c:pt>
                <c:pt idx="6218" formatCode="General">
                  <c:v>-31.666499999999999</c:v>
                </c:pt>
                <c:pt idx="6219" formatCode="General">
                  <c:v>-32.5623</c:v>
                </c:pt>
                <c:pt idx="6220" formatCode="General">
                  <c:v>-33.482599999999998</c:v>
                </c:pt>
                <c:pt idx="6221" formatCode="General">
                  <c:v>-34.378300000000003</c:v>
                </c:pt>
                <c:pt idx="6222" formatCode="General">
                  <c:v>-35.181800000000003</c:v>
                </c:pt>
                <c:pt idx="6223" formatCode="General">
                  <c:v>-35.9024</c:v>
                </c:pt>
                <c:pt idx="6224" formatCode="General">
                  <c:v>-36.657800000000002</c:v>
                </c:pt>
                <c:pt idx="6225" formatCode="General">
                  <c:v>-37.493299999999998</c:v>
                </c:pt>
                <c:pt idx="6226" formatCode="General">
                  <c:v>-38.3917</c:v>
                </c:pt>
                <c:pt idx="6227" formatCode="General">
                  <c:v>-39.367400000000004</c:v>
                </c:pt>
                <c:pt idx="6228" formatCode="General">
                  <c:v>-40.433100000000003</c:v>
                </c:pt>
                <c:pt idx="6229" formatCode="General">
                  <c:v>-41.570900000000002</c:v>
                </c:pt>
                <c:pt idx="6230" formatCode="General">
                  <c:v>-42.772399999999998</c:v>
                </c:pt>
                <c:pt idx="6231" formatCode="General">
                  <c:v>-44.044899999999998</c:v>
                </c:pt>
                <c:pt idx="6232" formatCode="General">
                  <c:v>-45.319299999999998</c:v>
                </c:pt>
                <c:pt idx="6233" formatCode="General">
                  <c:v>-46.502200000000002</c:v>
                </c:pt>
                <c:pt idx="6234" formatCode="General">
                  <c:v>-47.592399999999998</c:v>
                </c:pt>
                <c:pt idx="6235" formatCode="General">
                  <c:v>-48.622599999999998</c:v>
                </c:pt>
                <c:pt idx="6236" formatCode="General">
                  <c:v>-49.638399999999997</c:v>
                </c:pt>
                <c:pt idx="6237" formatCode="General">
                  <c:v>-50.664299999999997</c:v>
                </c:pt>
                <c:pt idx="6238" formatCode="General">
                  <c:v>-51.686999999999998</c:v>
                </c:pt>
                <c:pt idx="6239" formatCode="General">
                  <c:v>-52.697800000000001</c:v>
                </c:pt>
                <c:pt idx="6240" formatCode="General">
                  <c:v>-53.690199999999997</c:v>
                </c:pt>
                <c:pt idx="6241" formatCode="General">
                  <c:v>-54.641500000000001</c:v>
                </c:pt>
                <c:pt idx="6242" formatCode="General">
                  <c:v>-55.525500000000001</c:v>
                </c:pt>
                <c:pt idx="6243" formatCode="General">
                  <c:v>-56.326599999999999</c:v>
                </c:pt>
                <c:pt idx="6244" formatCode="General">
                  <c:v>-56.955800000000004</c:v>
                </c:pt>
                <c:pt idx="6245" formatCode="General">
                  <c:v>-57.282600000000002</c:v>
                </c:pt>
                <c:pt idx="6246" formatCode="General">
                  <c:v>-57.391300000000001</c:v>
                </c:pt>
                <c:pt idx="6247" formatCode="General">
                  <c:v>-57.441000000000003</c:v>
                </c:pt>
                <c:pt idx="6248" formatCode="General">
                  <c:v>-57.452100000000002</c:v>
                </c:pt>
                <c:pt idx="6249" formatCode="General">
                  <c:v>-57.437399999999997</c:v>
                </c:pt>
                <c:pt idx="6250" formatCode="General">
                  <c:v>-57.4315</c:v>
                </c:pt>
                <c:pt idx="6251" formatCode="General">
                  <c:v>-57.453200000000002</c:v>
                </c:pt>
                <c:pt idx="6252" formatCode="General">
                  <c:v>-57.504899999999999</c:v>
                </c:pt>
                <c:pt idx="6253" formatCode="General">
                  <c:v>-57.591799999999999</c:v>
                </c:pt>
                <c:pt idx="6254" formatCode="General">
                  <c:v>-57.723100000000002</c:v>
                </c:pt>
                <c:pt idx="6255" formatCode="General">
                  <c:v>-57.921399999999998</c:v>
                </c:pt>
                <c:pt idx="6256" formatCode="General">
                  <c:v>-58.165199999999999</c:v>
                </c:pt>
                <c:pt idx="6257" formatCode="General">
                  <c:v>-58.365000000000002</c:v>
                </c:pt>
                <c:pt idx="6258" formatCode="General">
                  <c:v>-58.453000000000003</c:v>
                </c:pt>
                <c:pt idx="6259" formatCode="General">
                  <c:v>-58.405000000000001</c:v>
                </c:pt>
                <c:pt idx="6260" formatCode="General">
                  <c:v>-58.266500000000001</c:v>
                </c:pt>
                <c:pt idx="6261" formatCode="General">
                  <c:v>-58.099600000000002</c:v>
                </c:pt>
                <c:pt idx="6262" formatCode="General">
                  <c:v>-57.9236</c:v>
                </c:pt>
                <c:pt idx="6263" formatCode="General">
                  <c:v>-57.758699999999997</c:v>
                </c:pt>
                <c:pt idx="6264" formatCode="General">
                  <c:v>-57.6218</c:v>
                </c:pt>
                <c:pt idx="6265" formatCode="General">
                  <c:v>-57.505299999999998</c:v>
                </c:pt>
                <c:pt idx="6266" formatCode="General">
                  <c:v>-57.387300000000003</c:v>
                </c:pt>
                <c:pt idx="6267" formatCode="General">
                  <c:v>-57.2746</c:v>
                </c:pt>
                <c:pt idx="6268" formatCode="General">
                  <c:v>-57.156599999999997</c:v>
                </c:pt>
                <c:pt idx="6269" formatCode="General">
                  <c:v>-56.936399999999999</c:v>
                </c:pt>
                <c:pt idx="6270" formatCode="General">
                  <c:v>-56.624099999999999</c:v>
                </c:pt>
                <c:pt idx="6271" formatCode="General">
                  <c:v>-56.388599999999997</c:v>
                </c:pt>
                <c:pt idx="6272" formatCode="General">
                  <c:v>-56.3172</c:v>
                </c:pt>
                <c:pt idx="6273" formatCode="General">
                  <c:v>-56.413800000000002</c:v>
                </c:pt>
                <c:pt idx="6274" formatCode="General">
                  <c:v>-56.638500000000001</c:v>
                </c:pt>
                <c:pt idx="6275" formatCode="General">
                  <c:v>-56.9407</c:v>
                </c:pt>
                <c:pt idx="6276" formatCode="General">
                  <c:v>-57.292900000000003</c:v>
                </c:pt>
                <c:pt idx="6277" formatCode="General">
                  <c:v>-57.6858</c:v>
                </c:pt>
                <c:pt idx="6278" formatCode="General">
                  <c:v>-58.136699999999998</c:v>
                </c:pt>
                <c:pt idx="6279" formatCode="General">
                  <c:v>-58.569000000000003</c:v>
                </c:pt>
                <c:pt idx="6280" formatCode="General">
                  <c:v>-58.870399999999997</c:v>
                </c:pt>
                <c:pt idx="6281" formatCode="General">
                  <c:v>-59.008600000000001</c:v>
                </c:pt>
                <c:pt idx="6282" formatCode="General">
                  <c:v>-59.006399999999999</c:v>
                </c:pt>
                <c:pt idx="6283" formatCode="General">
                  <c:v>-58.958300000000001</c:v>
                </c:pt>
                <c:pt idx="6284" formatCode="General">
                  <c:v>-58.9193</c:v>
                </c:pt>
                <c:pt idx="6285" formatCode="General">
                  <c:v>-58.869</c:v>
                </c:pt>
                <c:pt idx="6286" formatCode="General">
                  <c:v>-58.776899999999998</c:v>
                </c:pt>
                <c:pt idx="6287" formatCode="General">
                  <c:v>-58.6126</c:v>
                </c:pt>
                <c:pt idx="6288" formatCode="General">
                  <c:v>-58.330199999999998</c:v>
                </c:pt>
                <c:pt idx="6289" formatCode="General">
                  <c:v>-57.894799999999996</c:v>
                </c:pt>
                <c:pt idx="6290" formatCode="General">
                  <c:v>-57.314799999999998</c:v>
                </c:pt>
                <c:pt idx="6291" formatCode="General">
                  <c:v>-56.517699999999998</c:v>
                </c:pt>
                <c:pt idx="6292" formatCode="General">
                  <c:v>-55.374600000000001</c:v>
                </c:pt>
                <c:pt idx="6293" formatCode="General">
                  <c:v>-54.02</c:v>
                </c:pt>
                <c:pt idx="6294" formatCode="General">
                  <c:v>-52.671199999999999</c:v>
                </c:pt>
                <c:pt idx="6295" formatCode="General">
                  <c:v>-51.3324</c:v>
                </c:pt>
                <c:pt idx="6296" formatCode="General">
                  <c:v>-49.991399999999999</c:v>
                </c:pt>
                <c:pt idx="6297" formatCode="General">
                  <c:v>-48.685200000000002</c:v>
                </c:pt>
                <c:pt idx="6298" formatCode="General">
                  <c:v>-47.450400000000002</c:v>
                </c:pt>
                <c:pt idx="6299" formatCode="General">
                  <c:v>-46.314900000000002</c:v>
                </c:pt>
                <c:pt idx="6300" formatCode="General">
                  <c:v>-45.3078</c:v>
                </c:pt>
                <c:pt idx="6301" formatCode="General">
                  <c:v>-44.429900000000004</c:v>
                </c:pt>
                <c:pt idx="6302" formatCode="General">
                  <c:v>-43.558399999999999</c:v>
                </c:pt>
                <c:pt idx="6303" formatCode="General">
                  <c:v>-42.607900000000001</c:v>
                </c:pt>
                <c:pt idx="6304" formatCode="General">
                  <c:v>-41.6297</c:v>
                </c:pt>
                <c:pt idx="6305" formatCode="General">
                  <c:v>-40.685899999999997</c:v>
                </c:pt>
                <c:pt idx="6306" formatCode="General">
                  <c:v>-39.823099999999997</c:v>
                </c:pt>
                <c:pt idx="6307" formatCode="General">
                  <c:v>-39.0961</c:v>
                </c:pt>
                <c:pt idx="6308" formatCode="General">
                  <c:v>-38.5518</c:v>
                </c:pt>
                <c:pt idx="6309" formatCode="General">
                  <c:v>-38.2134</c:v>
                </c:pt>
                <c:pt idx="6310" formatCode="General">
                  <c:v>-38.0672</c:v>
                </c:pt>
                <c:pt idx="6311" formatCode="General">
                  <c:v>-38.049100000000003</c:v>
                </c:pt>
                <c:pt idx="6312" formatCode="General">
                  <c:v>-38.096899999999998</c:v>
                </c:pt>
                <c:pt idx="6313" formatCode="General">
                  <c:v>-38.167900000000003</c:v>
                </c:pt>
                <c:pt idx="6314" formatCode="General">
                  <c:v>-38.205500000000001</c:v>
                </c:pt>
                <c:pt idx="6315" formatCode="General">
                  <c:v>-38.185099999999998</c:v>
                </c:pt>
                <c:pt idx="6316" formatCode="General">
                  <c:v>-38.1952</c:v>
                </c:pt>
                <c:pt idx="6317" formatCode="General">
                  <c:v>-38.298499999999997</c:v>
                </c:pt>
                <c:pt idx="6318" formatCode="General">
                  <c:v>-38.473999999999997</c:v>
                </c:pt>
                <c:pt idx="6319" formatCode="General">
                  <c:v>-38.707000000000001</c:v>
                </c:pt>
                <c:pt idx="6320" formatCode="General">
                  <c:v>-38.989800000000002</c:v>
                </c:pt>
                <c:pt idx="6321" formatCode="General">
                  <c:v>-39.307400000000001</c:v>
                </c:pt>
                <c:pt idx="6322" formatCode="General">
                  <c:v>-39.604300000000002</c:v>
                </c:pt>
                <c:pt idx="6323" formatCode="General">
                  <c:v>-39.727899999999998</c:v>
                </c:pt>
                <c:pt idx="6324" formatCode="General">
                  <c:v>-39.6173</c:v>
                </c:pt>
                <c:pt idx="6325" formatCode="General">
                  <c:v>-39.363500000000002</c:v>
                </c:pt>
                <c:pt idx="6326" formatCode="General">
                  <c:v>-39.009099999999997</c:v>
                </c:pt>
                <c:pt idx="6327" formatCode="General">
                  <c:v>-38.551400000000001</c:v>
                </c:pt>
                <c:pt idx="6328" formatCode="General">
                  <c:v>-37.959499999999998</c:v>
                </c:pt>
                <c:pt idx="6329" formatCode="General">
                  <c:v>-37.214399999999998</c:v>
                </c:pt>
                <c:pt idx="6330" formatCode="General">
                  <c:v>-36.351500000000001</c:v>
                </c:pt>
                <c:pt idx="6331" formatCode="General">
                  <c:v>-35.408700000000003</c:v>
                </c:pt>
                <c:pt idx="6332" formatCode="General">
                  <c:v>-34.412399999999998</c:v>
                </c:pt>
                <c:pt idx="6333" formatCode="General">
                  <c:v>-33.3812</c:v>
                </c:pt>
                <c:pt idx="6334" formatCode="General">
                  <c:v>-32.330199999999998</c:v>
                </c:pt>
                <c:pt idx="6335" formatCode="General">
                  <c:v>-31.293700000000001</c:v>
                </c:pt>
                <c:pt idx="6336" formatCode="General">
                  <c:v>-30.2636</c:v>
                </c:pt>
                <c:pt idx="6337" formatCode="General">
                  <c:v>-29.136900000000001</c:v>
                </c:pt>
                <c:pt idx="6338" formatCode="General">
                  <c:v>-27.888400000000001</c:v>
                </c:pt>
                <c:pt idx="6339" formatCode="General">
                  <c:v>-26.593800000000002</c:v>
                </c:pt>
                <c:pt idx="6340" formatCode="General">
                  <c:v>-25.319400000000002</c:v>
                </c:pt>
                <c:pt idx="6341" formatCode="General">
                  <c:v>-24.111000000000001</c:v>
                </c:pt>
                <c:pt idx="6342" formatCode="General">
                  <c:v>-22.993200000000002</c:v>
                </c:pt>
                <c:pt idx="6343" formatCode="General">
                  <c:v>-21.9788</c:v>
                </c:pt>
                <c:pt idx="6344" formatCode="General">
                  <c:v>-21.064</c:v>
                </c:pt>
                <c:pt idx="6345" formatCode="General">
                  <c:v>-20.2439</c:v>
                </c:pt>
                <c:pt idx="6346" formatCode="General">
                  <c:v>-19.516500000000001</c:v>
                </c:pt>
                <c:pt idx="6347" formatCode="General">
                  <c:v>-18.857199999999999</c:v>
                </c:pt>
                <c:pt idx="6348" formatCode="General">
                  <c:v>-18.243200000000002</c:v>
                </c:pt>
                <c:pt idx="6349" formatCode="General">
                  <c:v>-17.700399999999998</c:v>
                </c:pt>
                <c:pt idx="6350" formatCode="General">
                  <c:v>-17.268000000000001</c:v>
                </c:pt>
                <c:pt idx="6351" formatCode="General">
                  <c:v>-16.9801</c:v>
                </c:pt>
                <c:pt idx="6352" formatCode="General">
                  <c:v>-16.766200000000001</c:v>
                </c:pt>
                <c:pt idx="6353" formatCode="General">
                  <c:v>-16.4878</c:v>
                </c:pt>
                <c:pt idx="6354" formatCode="General">
                  <c:v>-16.042899999999999</c:v>
                </c:pt>
                <c:pt idx="6355" formatCode="General">
                  <c:v>-15.388400000000001</c:v>
                </c:pt>
                <c:pt idx="6356" formatCode="General">
                  <c:v>-14.620799999999999</c:v>
                </c:pt>
                <c:pt idx="6357" formatCode="General">
                  <c:v>-13.8279</c:v>
                </c:pt>
                <c:pt idx="6358" formatCode="General">
                  <c:v>-13.0122</c:v>
                </c:pt>
                <c:pt idx="6359" formatCode="General">
                  <c:v>-12.2041</c:v>
                </c:pt>
                <c:pt idx="6360" formatCode="General">
                  <c:v>-11.4475</c:v>
                </c:pt>
                <c:pt idx="6361" formatCode="General">
                  <c:v>-10.7674</c:v>
                </c:pt>
                <c:pt idx="6362" formatCode="General">
                  <c:v>-10.179600000000001</c:v>
                </c:pt>
                <c:pt idx="6363" formatCode="General">
                  <c:v>-9.6981099999999998</c:v>
                </c:pt>
                <c:pt idx="6364" formatCode="General">
                  <c:v>-9.3383400000000005</c:v>
                </c:pt>
                <c:pt idx="6365" formatCode="General">
                  <c:v>-9.1124899999999993</c:v>
                </c:pt>
                <c:pt idx="6366" formatCode="General">
                  <c:v>-9.0045000000000002</c:v>
                </c:pt>
                <c:pt idx="6367" formatCode="General">
                  <c:v>-8.9805899999999994</c:v>
                </c:pt>
                <c:pt idx="6368" formatCode="General">
                  <c:v>-8.9337900000000001</c:v>
                </c:pt>
                <c:pt idx="6369" formatCode="General">
                  <c:v>-8.7929999999999993</c:v>
                </c:pt>
                <c:pt idx="6370" formatCode="General">
                  <c:v>-8.6628900000000009</c:v>
                </c:pt>
                <c:pt idx="6371" formatCode="General">
                  <c:v>-8.6006400000000003</c:v>
                </c:pt>
                <c:pt idx="6372" formatCode="General">
                  <c:v>-8.5591299999999997</c:v>
                </c:pt>
                <c:pt idx="6373" formatCode="General">
                  <c:v>-8.5109899999999996</c:v>
                </c:pt>
                <c:pt idx="6374" formatCode="General">
                  <c:v>-8.4489599999999996</c:v>
                </c:pt>
                <c:pt idx="6375" formatCode="General">
                  <c:v>-8.3710799999999992</c:v>
                </c:pt>
                <c:pt idx="6376" formatCode="General">
                  <c:v>-8.2801100000000005</c:v>
                </c:pt>
                <c:pt idx="6377" formatCode="General">
                  <c:v>-8.1839999999999993</c:v>
                </c:pt>
                <c:pt idx="6378" formatCode="General">
                  <c:v>-8.0755099999999995</c:v>
                </c:pt>
                <c:pt idx="6379" formatCode="General">
                  <c:v>-7.9302599999999996</c:v>
                </c:pt>
                <c:pt idx="6380" formatCode="General">
                  <c:v>-7.7475300000000002</c:v>
                </c:pt>
                <c:pt idx="6381" formatCode="General">
                  <c:v>-7.5417399999999999</c:v>
                </c:pt>
                <c:pt idx="6382" formatCode="General">
                  <c:v>-7.3383799999999999</c:v>
                </c:pt>
                <c:pt idx="6383" formatCode="General">
                  <c:v>-7.1222099999999999</c:v>
                </c:pt>
                <c:pt idx="6384" formatCode="General">
                  <c:v>-6.78329</c:v>
                </c:pt>
                <c:pt idx="6385" formatCode="General">
                  <c:v>-6.3030299999999997</c:v>
                </c:pt>
                <c:pt idx="6386" formatCode="General">
                  <c:v>-5.7758000000000003</c:v>
                </c:pt>
                <c:pt idx="6387" formatCode="General">
                  <c:v>-5.2397600000000004</c:v>
                </c:pt>
                <c:pt idx="6388" formatCode="General">
                  <c:v>-4.6927399999999997</c:v>
                </c:pt>
                <c:pt idx="6389" formatCode="General">
                  <c:v>-4.1107199999999997</c:v>
                </c:pt>
                <c:pt idx="6390" formatCode="General">
                  <c:v>-3.4821399999999998</c:v>
                </c:pt>
                <c:pt idx="6391" formatCode="General">
                  <c:v>-2.8368099999999998</c:v>
                </c:pt>
                <c:pt idx="6392" formatCode="General">
                  <c:v>-2.2008700000000001</c:v>
                </c:pt>
                <c:pt idx="6393" formatCode="General">
                  <c:v>-1.5880300000000001</c:v>
                </c:pt>
                <c:pt idx="6394" formatCode="General">
                  <c:v>-1.0199100000000001</c:v>
                </c:pt>
                <c:pt idx="6395" formatCode="General">
                  <c:v>-0.51389600000000002</c:v>
                </c:pt>
                <c:pt idx="6396" formatCode="General">
                  <c:v>-5.85327E-2</c:v>
                </c:pt>
                <c:pt idx="6397" formatCode="General">
                  <c:v>0.39919900000000003</c:v>
                </c:pt>
                <c:pt idx="6398" formatCode="General">
                  <c:v>0.956515</c:v>
                </c:pt>
                <c:pt idx="6399" formatCode="General">
                  <c:v>1.6752199999999999</c:v>
                </c:pt>
                <c:pt idx="6400" formatCode="General">
                  <c:v>2.5625399999999998</c:v>
                </c:pt>
                <c:pt idx="6401" formatCode="General">
                  <c:v>3.5158999999999998</c:v>
                </c:pt>
                <c:pt idx="6402" formatCode="General">
                  <c:v>4.4207299999999998</c:v>
                </c:pt>
                <c:pt idx="6403" formatCode="General">
                  <c:v>5.2816999999999998</c:v>
                </c:pt>
                <c:pt idx="6404" formatCode="General">
                  <c:v>6.1112399999999996</c:v>
                </c:pt>
                <c:pt idx="6405" formatCode="General">
                  <c:v>6.9077099999999998</c:v>
                </c:pt>
                <c:pt idx="6406" formatCode="General">
                  <c:v>7.6654799999999996</c:v>
                </c:pt>
                <c:pt idx="6407" formatCode="General">
                  <c:v>8.3759999999999994</c:v>
                </c:pt>
                <c:pt idx="6408" formatCode="General">
                  <c:v>9.0323899999999995</c:v>
                </c:pt>
                <c:pt idx="6409" formatCode="General">
                  <c:v>9.6250400000000003</c:v>
                </c:pt>
                <c:pt idx="6410" formatCode="General">
                  <c:v>10.131600000000001</c:v>
                </c:pt>
                <c:pt idx="6411" formatCode="General">
                  <c:v>10.525700000000001</c:v>
                </c:pt>
                <c:pt idx="6412" formatCode="General">
                  <c:v>10.787599999999999</c:v>
                </c:pt>
                <c:pt idx="6413" formatCode="General">
                  <c:v>10.9238</c:v>
                </c:pt>
                <c:pt idx="6414" formatCode="General">
                  <c:v>10.9582</c:v>
                </c:pt>
                <c:pt idx="6415" formatCode="General">
                  <c:v>10.876200000000001</c:v>
                </c:pt>
                <c:pt idx="6416" formatCode="General">
                  <c:v>10.7019</c:v>
                </c:pt>
                <c:pt idx="6417" formatCode="General">
                  <c:v>10.6084</c:v>
                </c:pt>
                <c:pt idx="6418" formatCode="General">
                  <c:v>10.672800000000001</c:v>
                </c:pt>
                <c:pt idx="6419" formatCode="General">
                  <c:v>10.7957</c:v>
                </c:pt>
                <c:pt idx="6420" formatCode="General">
                  <c:v>10.9376</c:v>
                </c:pt>
                <c:pt idx="6421" formatCode="General">
                  <c:v>11.111499999999999</c:v>
                </c:pt>
                <c:pt idx="6422" formatCode="General">
                  <c:v>11.3047</c:v>
                </c:pt>
                <c:pt idx="6423" formatCode="General">
                  <c:v>11.5036</c:v>
                </c:pt>
                <c:pt idx="6424" formatCode="General">
                  <c:v>11.715</c:v>
                </c:pt>
                <c:pt idx="6425" formatCode="General">
                  <c:v>11.9377</c:v>
                </c:pt>
                <c:pt idx="6426" formatCode="General">
                  <c:v>12.1601</c:v>
                </c:pt>
                <c:pt idx="6427" formatCode="General">
                  <c:v>12.369199999999999</c:v>
                </c:pt>
                <c:pt idx="6428" formatCode="General">
                  <c:v>12.5557</c:v>
                </c:pt>
                <c:pt idx="6429" formatCode="General">
                  <c:v>12.725</c:v>
                </c:pt>
                <c:pt idx="6430" formatCode="General">
                  <c:v>12.889900000000001</c:v>
                </c:pt>
                <c:pt idx="6431" formatCode="General">
                  <c:v>13.065799999999999</c:v>
                </c:pt>
                <c:pt idx="6432" formatCode="General">
                  <c:v>13.260300000000001</c:v>
                </c:pt>
                <c:pt idx="6433" formatCode="General">
                  <c:v>13.469200000000001</c:v>
                </c:pt>
                <c:pt idx="6434" formatCode="General">
                  <c:v>13.6669</c:v>
                </c:pt>
                <c:pt idx="6435" formatCode="General">
                  <c:v>13.8294</c:v>
                </c:pt>
                <c:pt idx="6436" formatCode="General">
                  <c:v>13.991400000000001</c:v>
                </c:pt>
                <c:pt idx="6437" formatCode="General">
                  <c:v>14.215</c:v>
                </c:pt>
                <c:pt idx="6438" formatCode="General">
                  <c:v>14.5701</c:v>
                </c:pt>
                <c:pt idx="6439" formatCode="General">
                  <c:v>15.029199999999999</c:v>
                </c:pt>
                <c:pt idx="6440" formatCode="General">
                  <c:v>15.4756</c:v>
                </c:pt>
                <c:pt idx="6441" formatCode="General">
                  <c:v>15.8696</c:v>
                </c:pt>
                <c:pt idx="6442" formatCode="General">
                  <c:v>16.213899999999999</c:v>
                </c:pt>
                <c:pt idx="6443" formatCode="General">
                  <c:v>16.503499999999999</c:v>
                </c:pt>
                <c:pt idx="6444" formatCode="General">
                  <c:v>16.736799999999999</c:v>
                </c:pt>
                <c:pt idx="6445" formatCode="General">
                  <c:v>16.919499999999999</c:v>
                </c:pt>
                <c:pt idx="6446" formatCode="General">
                  <c:v>17.040500000000002</c:v>
                </c:pt>
                <c:pt idx="6447" formatCode="General">
                  <c:v>17.077300000000001</c:v>
                </c:pt>
                <c:pt idx="6448" formatCode="General">
                  <c:v>17.025200000000002</c:v>
                </c:pt>
                <c:pt idx="6449" formatCode="General">
                  <c:v>16.886900000000001</c:v>
                </c:pt>
                <c:pt idx="6450" formatCode="General">
                  <c:v>16.656600000000001</c:v>
                </c:pt>
                <c:pt idx="6451" formatCode="General">
                  <c:v>16.352499999999999</c:v>
                </c:pt>
                <c:pt idx="6452" formatCode="General">
                  <c:v>16.028099999999998</c:v>
                </c:pt>
                <c:pt idx="6453" formatCode="General">
                  <c:v>15.7128</c:v>
                </c:pt>
                <c:pt idx="6454" formatCode="General">
                  <c:v>15.407999999999999</c:v>
                </c:pt>
                <c:pt idx="6455" formatCode="General">
                  <c:v>15.0931</c:v>
                </c:pt>
                <c:pt idx="6456" formatCode="General">
                  <c:v>14.752599999999999</c:v>
                </c:pt>
                <c:pt idx="6457" formatCode="General">
                  <c:v>14.4186</c:v>
                </c:pt>
                <c:pt idx="6458" formatCode="General">
                  <c:v>14.171799999999999</c:v>
                </c:pt>
                <c:pt idx="6459" formatCode="General">
                  <c:v>14.1302</c:v>
                </c:pt>
                <c:pt idx="6460" formatCode="General">
                  <c:v>14.255100000000001</c:v>
                </c:pt>
                <c:pt idx="6461" formatCode="General">
                  <c:v>14.407500000000001</c:v>
                </c:pt>
                <c:pt idx="6462" formatCode="General">
                  <c:v>14.5533</c:v>
                </c:pt>
                <c:pt idx="6463" formatCode="General">
                  <c:v>14.6958</c:v>
                </c:pt>
                <c:pt idx="6464" formatCode="General">
                  <c:v>14.8393</c:v>
                </c:pt>
                <c:pt idx="6465" formatCode="General">
                  <c:v>14.969200000000001</c:v>
                </c:pt>
                <c:pt idx="6466" formatCode="General">
                  <c:v>15.045999999999999</c:v>
                </c:pt>
                <c:pt idx="6467" formatCode="General">
                  <c:v>15.0451</c:v>
                </c:pt>
                <c:pt idx="6468" formatCode="General">
                  <c:v>14.9598</c:v>
                </c:pt>
                <c:pt idx="6469" formatCode="General">
                  <c:v>14.8231</c:v>
                </c:pt>
                <c:pt idx="6470" formatCode="General">
                  <c:v>14.672000000000001</c:v>
                </c:pt>
                <c:pt idx="6471" formatCode="General">
                  <c:v>14.5108</c:v>
                </c:pt>
                <c:pt idx="6472" formatCode="General">
                  <c:v>14.343</c:v>
                </c:pt>
                <c:pt idx="6473" formatCode="General">
                  <c:v>14.170299999999999</c:v>
                </c:pt>
                <c:pt idx="6474" formatCode="General">
                  <c:v>13.9933</c:v>
                </c:pt>
                <c:pt idx="6475" formatCode="General">
                  <c:v>13.8123</c:v>
                </c:pt>
                <c:pt idx="6476" formatCode="General">
                  <c:v>13.6302</c:v>
                </c:pt>
                <c:pt idx="6477" formatCode="General">
                  <c:v>13.4331</c:v>
                </c:pt>
                <c:pt idx="6478" formatCode="General">
                  <c:v>13.169499999999999</c:v>
                </c:pt>
                <c:pt idx="6479" formatCode="General">
                  <c:v>12.870799999999999</c:v>
                </c:pt>
                <c:pt idx="6480" formatCode="General">
                  <c:v>12.654199999999999</c:v>
                </c:pt>
                <c:pt idx="6481" formatCode="General">
                  <c:v>12.5435</c:v>
                </c:pt>
                <c:pt idx="6482" formatCode="General">
                  <c:v>12.499599999999999</c:v>
                </c:pt>
                <c:pt idx="6483" formatCode="General">
                  <c:v>12.440200000000001</c:v>
                </c:pt>
                <c:pt idx="6484" formatCode="General">
                  <c:v>12.2959</c:v>
                </c:pt>
                <c:pt idx="6485" formatCode="General">
                  <c:v>12.071400000000001</c:v>
                </c:pt>
                <c:pt idx="6486" formatCode="General">
                  <c:v>11.773999999999999</c:v>
                </c:pt>
                <c:pt idx="6487" formatCode="General">
                  <c:v>11.408099999999999</c:v>
                </c:pt>
                <c:pt idx="6488" formatCode="General">
                  <c:v>10.9718</c:v>
                </c:pt>
                <c:pt idx="6489" formatCode="General">
                  <c:v>10.4605</c:v>
                </c:pt>
                <c:pt idx="6490" formatCode="General">
                  <c:v>9.8693500000000007</c:v>
                </c:pt>
                <c:pt idx="6491" formatCode="General">
                  <c:v>9.2010199999999998</c:v>
                </c:pt>
                <c:pt idx="6492" formatCode="General">
                  <c:v>8.4724699999999995</c:v>
                </c:pt>
                <c:pt idx="6493" formatCode="General">
                  <c:v>7.6984000000000004</c:v>
                </c:pt>
                <c:pt idx="6494" formatCode="General">
                  <c:v>6.8877300000000004</c:v>
                </c:pt>
                <c:pt idx="6495" formatCode="General">
                  <c:v>6.0465499999999999</c:v>
                </c:pt>
                <c:pt idx="6496" formatCode="General">
                  <c:v>5.1798799999999998</c:v>
                </c:pt>
                <c:pt idx="6497" formatCode="General">
                  <c:v>4.29312</c:v>
                </c:pt>
                <c:pt idx="6498" formatCode="General">
                  <c:v>3.4392299999999998</c:v>
                </c:pt>
                <c:pt idx="6499" formatCode="General">
                  <c:v>2.7362199999999999</c:v>
                </c:pt>
                <c:pt idx="6500" formatCode="General">
                  <c:v>2.17388</c:v>
                </c:pt>
                <c:pt idx="6501" formatCode="General">
                  <c:v>1.6385400000000001</c:v>
                </c:pt>
                <c:pt idx="6502" formatCode="General">
                  <c:v>1.06965</c:v>
                </c:pt>
                <c:pt idx="6503" formatCode="General">
                  <c:v>0.44043900000000002</c:v>
                </c:pt>
                <c:pt idx="6504" formatCode="General">
                  <c:v>-0.245499</c:v>
                </c:pt>
                <c:pt idx="6505" formatCode="General">
                  <c:v>-0.98803300000000005</c:v>
                </c:pt>
                <c:pt idx="6506" formatCode="General">
                  <c:v>-1.79938</c:v>
                </c:pt>
                <c:pt idx="6507" formatCode="General">
                  <c:v>-2.6796899999999999</c:v>
                </c:pt>
                <c:pt idx="6508" formatCode="General">
                  <c:v>-3.61964</c:v>
                </c:pt>
                <c:pt idx="6509" formatCode="General">
                  <c:v>-4.6057399999999999</c:v>
                </c:pt>
                <c:pt idx="6510" formatCode="General">
                  <c:v>-5.6277499999999998</c:v>
                </c:pt>
                <c:pt idx="6511" formatCode="General">
                  <c:v>-6.6913099999999996</c:v>
                </c:pt>
                <c:pt idx="6512" formatCode="General">
                  <c:v>-7.7968599999999997</c:v>
                </c:pt>
                <c:pt idx="6513" formatCode="General">
                  <c:v>-8.9340299999999999</c:v>
                </c:pt>
                <c:pt idx="6514" formatCode="General">
                  <c:v>-10.103</c:v>
                </c:pt>
                <c:pt idx="6515" formatCode="General">
                  <c:v>-11.308</c:v>
                </c:pt>
                <c:pt idx="6516" formatCode="General">
                  <c:v>-12.5017</c:v>
                </c:pt>
                <c:pt idx="6517" formatCode="General">
                  <c:v>-13.6075</c:v>
                </c:pt>
                <c:pt idx="6518" formatCode="General">
                  <c:v>-14.523400000000001</c:v>
                </c:pt>
                <c:pt idx="6519" formatCode="General">
                  <c:v>-15.241</c:v>
                </c:pt>
                <c:pt idx="6520" formatCode="General">
                  <c:v>-15.881</c:v>
                </c:pt>
                <c:pt idx="6521" formatCode="General">
                  <c:v>-16.5093</c:v>
                </c:pt>
                <c:pt idx="6522" formatCode="General">
                  <c:v>-17.138300000000001</c:v>
                </c:pt>
                <c:pt idx="6523" formatCode="General">
                  <c:v>-17.764900000000001</c:v>
                </c:pt>
                <c:pt idx="6524" formatCode="General">
                  <c:v>-18.382400000000001</c:v>
                </c:pt>
                <c:pt idx="6525" formatCode="General">
                  <c:v>-18.990500000000001</c:v>
                </c:pt>
                <c:pt idx="6526" formatCode="General">
                  <c:v>-19.581399999999999</c:v>
                </c:pt>
                <c:pt idx="6527" formatCode="General">
                  <c:v>-20.143899999999999</c:v>
                </c:pt>
                <c:pt idx="6528" formatCode="General">
                  <c:v>-20.679400000000001</c:v>
                </c:pt>
                <c:pt idx="6529" formatCode="General">
                  <c:v>-21.195499999999999</c:v>
                </c:pt>
                <c:pt idx="6530" formatCode="General">
                  <c:v>-21.6846</c:v>
                </c:pt>
                <c:pt idx="6531" formatCode="General">
                  <c:v>-22.142800000000001</c:v>
                </c:pt>
                <c:pt idx="6532" formatCode="General">
                  <c:v>-22.5837</c:v>
                </c:pt>
                <c:pt idx="6533" formatCode="General">
                  <c:v>-22.990500000000001</c:v>
                </c:pt>
                <c:pt idx="6534" formatCode="General">
                  <c:v>-23.321899999999999</c:v>
                </c:pt>
                <c:pt idx="6535" formatCode="General">
                  <c:v>-23.527699999999999</c:v>
                </c:pt>
                <c:pt idx="6536" formatCode="General">
                  <c:v>-23.582599999999999</c:v>
                </c:pt>
                <c:pt idx="6537" formatCode="General">
                  <c:v>-23.588000000000001</c:v>
                </c:pt>
                <c:pt idx="6538" formatCode="General">
                  <c:v>-23.647200000000002</c:v>
                </c:pt>
                <c:pt idx="6539" formatCode="General">
                  <c:v>-23.782299999999999</c:v>
                </c:pt>
                <c:pt idx="6540" formatCode="General">
                  <c:v>-24.0108</c:v>
                </c:pt>
                <c:pt idx="6541" formatCode="General">
                  <c:v>-24.343800000000002</c:v>
                </c:pt>
                <c:pt idx="6542" formatCode="General">
                  <c:v>-24.7881</c:v>
                </c:pt>
                <c:pt idx="6543" formatCode="General">
                  <c:v>-25.346499999999999</c:v>
                </c:pt>
                <c:pt idx="6544" formatCode="General">
                  <c:v>-26.014900000000001</c:v>
                </c:pt>
                <c:pt idx="6545" formatCode="General">
                  <c:v>-26.783200000000001</c:v>
                </c:pt>
                <c:pt idx="6546" formatCode="General">
                  <c:v>-27.637899999999998</c:v>
                </c:pt>
                <c:pt idx="6547" formatCode="General">
                  <c:v>-28.566400000000002</c:v>
                </c:pt>
                <c:pt idx="6548" formatCode="General">
                  <c:v>-29.56</c:v>
                </c:pt>
                <c:pt idx="6549" formatCode="General">
                  <c:v>-30.5806</c:v>
                </c:pt>
                <c:pt idx="6550" formatCode="General">
                  <c:v>-31.588200000000001</c:v>
                </c:pt>
                <c:pt idx="6551" formatCode="General">
                  <c:v>-32.577199999999998</c:v>
                </c:pt>
                <c:pt idx="6552" formatCode="General">
                  <c:v>-33.517200000000003</c:v>
                </c:pt>
                <c:pt idx="6553" formatCode="General">
                  <c:v>-34.340200000000003</c:v>
                </c:pt>
                <c:pt idx="6554" formatCode="General">
                  <c:v>-34.941699999999997</c:v>
                </c:pt>
                <c:pt idx="6555" formatCode="General">
                  <c:v>-35.2226</c:v>
                </c:pt>
                <c:pt idx="6556" formatCode="General">
                  <c:v>-35.284100000000002</c:v>
                </c:pt>
                <c:pt idx="6557" formatCode="General">
                  <c:v>-35.264899999999997</c:v>
                </c:pt>
                <c:pt idx="6558" formatCode="General">
                  <c:v>-35.172600000000003</c:v>
                </c:pt>
                <c:pt idx="6559" formatCode="General">
                  <c:v>-35.014699999999998</c:v>
                </c:pt>
                <c:pt idx="6560" formatCode="General">
                  <c:v>-34.805799999999998</c:v>
                </c:pt>
                <c:pt idx="6561" formatCode="General">
                  <c:v>-34.5717</c:v>
                </c:pt>
                <c:pt idx="6562" formatCode="General">
                  <c:v>-34.341200000000001</c:v>
                </c:pt>
                <c:pt idx="6563" formatCode="General">
                  <c:v>-34.125500000000002</c:v>
                </c:pt>
                <c:pt idx="6564" formatCode="General">
                  <c:v>-33.9328</c:v>
                </c:pt>
                <c:pt idx="6565" formatCode="General">
                  <c:v>-33.7821</c:v>
                </c:pt>
                <c:pt idx="6566" formatCode="General">
                  <c:v>-33.677500000000002</c:v>
                </c:pt>
                <c:pt idx="6567" formatCode="General">
                  <c:v>-33.606299999999997</c:v>
                </c:pt>
                <c:pt idx="6568" formatCode="General">
                  <c:v>-33.593600000000002</c:v>
                </c:pt>
                <c:pt idx="6569" formatCode="General">
                  <c:v>-33.678800000000003</c:v>
                </c:pt>
                <c:pt idx="6570" formatCode="General">
                  <c:v>-33.832799999999999</c:v>
                </c:pt>
                <c:pt idx="6571" formatCode="General">
                  <c:v>-33.986899999999999</c:v>
                </c:pt>
                <c:pt idx="6572" formatCode="General">
                  <c:v>-34.040900000000001</c:v>
                </c:pt>
                <c:pt idx="6573" formatCode="General">
                  <c:v>-33.983400000000003</c:v>
                </c:pt>
                <c:pt idx="6574" formatCode="General">
                  <c:v>-33.918700000000001</c:v>
                </c:pt>
                <c:pt idx="6575" formatCode="General">
                  <c:v>-33.883699999999997</c:v>
                </c:pt>
                <c:pt idx="6576" formatCode="General">
                  <c:v>-33.867600000000003</c:v>
                </c:pt>
                <c:pt idx="6577" formatCode="General">
                  <c:v>-33.878</c:v>
                </c:pt>
                <c:pt idx="6578" formatCode="General">
                  <c:v>-33.930399999999999</c:v>
                </c:pt>
                <c:pt idx="6579" formatCode="General">
                  <c:v>-34.044499999999999</c:v>
                </c:pt>
                <c:pt idx="6580" formatCode="General">
                  <c:v>-34.209600000000002</c:v>
                </c:pt>
                <c:pt idx="6581" formatCode="General">
                  <c:v>-34.386600000000001</c:v>
                </c:pt>
                <c:pt idx="6582" formatCode="General">
                  <c:v>-34.581800000000001</c:v>
                </c:pt>
                <c:pt idx="6583" formatCode="General">
                  <c:v>-34.8217</c:v>
                </c:pt>
                <c:pt idx="6584" formatCode="General">
                  <c:v>-35.115099999999998</c:v>
                </c:pt>
                <c:pt idx="6585" formatCode="General">
                  <c:v>-35.453400000000002</c:v>
                </c:pt>
                <c:pt idx="6586" formatCode="General">
                  <c:v>-35.801600000000001</c:v>
                </c:pt>
                <c:pt idx="6587" formatCode="General">
                  <c:v>-36.139699999999998</c:v>
                </c:pt>
                <c:pt idx="6588" formatCode="General">
                  <c:v>-36.4694</c:v>
                </c:pt>
                <c:pt idx="6589" formatCode="General">
                  <c:v>-36.7224</c:v>
                </c:pt>
                <c:pt idx="6590" formatCode="General">
                  <c:v>-36.805900000000001</c:v>
                </c:pt>
                <c:pt idx="6591" formatCode="General">
                  <c:v>-36.637799999999999</c:v>
                </c:pt>
                <c:pt idx="6592" formatCode="General">
                  <c:v>-36.216999999999999</c:v>
                </c:pt>
                <c:pt idx="6593" formatCode="General">
                  <c:v>-35.687600000000003</c:v>
                </c:pt>
                <c:pt idx="6594" formatCode="General">
                  <c:v>-35.128399999999999</c:v>
                </c:pt>
                <c:pt idx="6595" formatCode="General">
                  <c:v>-34.529600000000002</c:v>
                </c:pt>
                <c:pt idx="6596" formatCode="General">
                  <c:v>-33.898299999999999</c:v>
                </c:pt>
                <c:pt idx="6597" formatCode="General">
                  <c:v>-33.252099999999999</c:v>
                </c:pt>
                <c:pt idx="6598" formatCode="General">
                  <c:v>-32.619900000000001</c:v>
                </c:pt>
                <c:pt idx="6599" formatCode="General">
                  <c:v>-32.016599999999997</c:v>
                </c:pt>
                <c:pt idx="6600" formatCode="General">
                  <c:v>-31.4299</c:v>
                </c:pt>
                <c:pt idx="6601" formatCode="General">
                  <c:v>-30.8628</c:v>
                </c:pt>
                <c:pt idx="6602" formatCode="General">
                  <c:v>-30.331199999999999</c:v>
                </c:pt>
                <c:pt idx="6603" formatCode="General">
                  <c:v>-29.8337</c:v>
                </c:pt>
                <c:pt idx="6604" formatCode="General">
                  <c:v>-29.365200000000002</c:v>
                </c:pt>
                <c:pt idx="6605" formatCode="General">
                  <c:v>-28.934699999999999</c:v>
                </c:pt>
                <c:pt idx="6606" formatCode="General">
                  <c:v>-28.495999999999999</c:v>
                </c:pt>
                <c:pt idx="6607" formatCode="General">
                  <c:v>-27.9389</c:v>
                </c:pt>
                <c:pt idx="6608" formatCode="General">
                  <c:v>-27.185700000000001</c:v>
                </c:pt>
                <c:pt idx="6609" formatCode="General">
                  <c:v>-26.208600000000001</c:v>
                </c:pt>
                <c:pt idx="6610" formatCode="General">
                  <c:v>-25.152100000000001</c:v>
                </c:pt>
                <c:pt idx="6611" formatCode="General">
                  <c:v>-24.1722</c:v>
                </c:pt>
                <c:pt idx="6612" formatCode="General">
                  <c:v>-23.265799999999999</c:v>
                </c:pt>
                <c:pt idx="6613" formatCode="General">
                  <c:v>-22.437200000000001</c:v>
                </c:pt>
                <c:pt idx="6614" formatCode="General">
                  <c:v>-21.708300000000001</c:v>
                </c:pt>
                <c:pt idx="6615" formatCode="General">
                  <c:v>-21.084900000000001</c:v>
                </c:pt>
                <c:pt idx="6616" formatCode="General">
                  <c:v>-20.5624</c:v>
                </c:pt>
                <c:pt idx="6617" formatCode="General">
                  <c:v>-20.148099999999999</c:v>
                </c:pt>
                <c:pt idx="6618" formatCode="General">
                  <c:v>-19.851500000000001</c:v>
                </c:pt>
                <c:pt idx="6619" formatCode="General">
                  <c:v>-19.6782</c:v>
                </c:pt>
                <c:pt idx="6620" formatCode="General">
                  <c:v>-19.618600000000001</c:v>
                </c:pt>
                <c:pt idx="6621" formatCode="General">
                  <c:v>-19.646100000000001</c:v>
                </c:pt>
                <c:pt idx="6622" formatCode="General">
                  <c:v>-19.732700000000001</c:v>
                </c:pt>
                <c:pt idx="6623" formatCode="General">
                  <c:v>-19.855</c:v>
                </c:pt>
                <c:pt idx="6624" formatCode="General">
                  <c:v>-19.999099999999999</c:v>
                </c:pt>
                <c:pt idx="6625" formatCode="General">
                  <c:v>-20.159300000000002</c:v>
                </c:pt>
                <c:pt idx="6626" formatCode="General">
                  <c:v>-20.340599999999998</c:v>
                </c:pt>
                <c:pt idx="6627" formatCode="General">
                  <c:v>-20.491700000000002</c:v>
                </c:pt>
                <c:pt idx="6628" formatCode="General">
                  <c:v>-20.514600000000002</c:v>
                </c:pt>
                <c:pt idx="6629" formatCode="General">
                  <c:v>-20.3689</c:v>
                </c:pt>
                <c:pt idx="6630" formatCode="General">
                  <c:v>-20.0625</c:v>
                </c:pt>
                <c:pt idx="6631" formatCode="General">
                  <c:v>-19.6723</c:v>
                </c:pt>
                <c:pt idx="6632" formatCode="General">
                  <c:v>-19.2667</c:v>
                </c:pt>
                <c:pt idx="6633" formatCode="General">
                  <c:v>-18.836099999999998</c:v>
                </c:pt>
                <c:pt idx="6634" formatCode="General">
                  <c:v>-18.3932</c:v>
                </c:pt>
                <c:pt idx="6635" formatCode="General">
                  <c:v>-17.971</c:v>
                </c:pt>
                <c:pt idx="6636" formatCode="General">
                  <c:v>-17.589600000000001</c:v>
                </c:pt>
                <c:pt idx="6637" formatCode="General">
                  <c:v>-17.260200000000001</c:v>
                </c:pt>
                <c:pt idx="6638" formatCode="General">
                  <c:v>-16.9956</c:v>
                </c:pt>
                <c:pt idx="6639" formatCode="General">
                  <c:v>-16.798400000000001</c:v>
                </c:pt>
                <c:pt idx="6640" formatCode="General">
                  <c:v>-16.652999999999999</c:v>
                </c:pt>
                <c:pt idx="6641" formatCode="General">
                  <c:v>-16.534300000000002</c:v>
                </c:pt>
                <c:pt idx="6642" formatCode="General">
                  <c:v>-16.4177</c:v>
                </c:pt>
                <c:pt idx="6643" formatCode="General">
                  <c:v>-16.2913</c:v>
                </c:pt>
                <c:pt idx="6644" formatCode="General">
                  <c:v>-16.149000000000001</c:v>
                </c:pt>
                <c:pt idx="6645" formatCode="General">
                  <c:v>-15.9823</c:v>
                </c:pt>
                <c:pt idx="6646" formatCode="General">
                  <c:v>-15.7979</c:v>
                </c:pt>
                <c:pt idx="6647" formatCode="General">
                  <c:v>-15.6242</c:v>
                </c:pt>
                <c:pt idx="6648" formatCode="General">
                  <c:v>-15.3887</c:v>
                </c:pt>
                <c:pt idx="6649" formatCode="General">
                  <c:v>-14.9617</c:v>
                </c:pt>
                <c:pt idx="6650" formatCode="General">
                  <c:v>-14.371700000000001</c:v>
                </c:pt>
                <c:pt idx="6651" formatCode="General">
                  <c:v>-13.708</c:v>
                </c:pt>
                <c:pt idx="6652" formatCode="General">
                  <c:v>-13.0448</c:v>
                </c:pt>
                <c:pt idx="6653" formatCode="General">
                  <c:v>-12.4367</c:v>
                </c:pt>
                <c:pt idx="6654" formatCode="General">
                  <c:v>-11.8818</c:v>
                </c:pt>
                <c:pt idx="6655" formatCode="General">
                  <c:v>-11.378399999999999</c:v>
                </c:pt>
                <c:pt idx="6656" formatCode="General">
                  <c:v>-10.9282</c:v>
                </c:pt>
                <c:pt idx="6657" formatCode="General">
                  <c:v>-10.5236</c:v>
                </c:pt>
                <c:pt idx="6658" formatCode="General">
                  <c:v>-10.1569</c:v>
                </c:pt>
                <c:pt idx="6659" formatCode="General">
                  <c:v>-9.8334499999999991</c:v>
                </c:pt>
                <c:pt idx="6660" formatCode="General">
                  <c:v>-9.5605600000000006</c:v>
                </c:pt>
                <c:pt idx="6661" formatCode="General">
                  <c:v>-9.3443199999999997</c:v>
                </c:pt>
                <c:pt idx="6662" formatCode="General">
                  <c:v>-9.1795600000000004</c:v>
                </c:pt>
                <c:pt idx="6663" formatCode="General">
                  <c:v>-9.0539799999999993</c:v>
                </c:pt>
                <c:pt idx="6664" formatCode="General">
                  <c:v>-8.9488400000000006</c:v>
                </c:pt>
                <c:pt idx="6665" formatCode="General">
                  <c:v>-8.8491900000000001</c:v>
                </c:pt>
                <c:pt idx="6666" formatCode="General">
                  <c:v>-8.7578899999999997</c:v>
                </c:pt>
                <c:pt idx="6667" formatCode="General">
                  <c:v>-8.6738700000000009</c:v>
                </c:pt>
                <c:pt idx="6668" formatCode="General">
                  <c:v>-8.5885899999999999</c:v>
                </c:pt>
                <c:pt idx="6669" formatCode="General">
                  <c:v>-8.4506999999999994</c:v>
                </c:pt>
                <c:pt idx="6670" formatCode="General">
                  <c:v>-8.2062399999999993</c:v>
                </c:pt>
                <c:pt idx="6671" formatCode="General">
                  <c:v>-7.9511500000000002</c:v>
                </c:pt>
                <c:pt idx="6672" formatCode="General">
                  <c:v>-7.7864899999999997</c:v>
                </c:pt>
                <c:pt idx="6673" formatCode="General">
                  <c:v>-7.7014899999999997</c:v>
                </c:pt>
                <c:pt idx="6674" formatCode="General">
                  <c:v>-7.6638999999999999</c:v>
                </c:pt>
                <c:pt idx="6675" formatCode="General">
                  <c:v>-7.63279</c:v>
                </c:pt>
                <c:pt idx="6676" formatCode="General">
                  <c:v>-7.5997899999999996</c:v>
                </c:pt>
                <c:pt idx="6677" formatCode="General">
                  <c:v>-7.5595800000000004</c:v>
                </c:pt>
                <c:pt idx="6678" formatCode="General">
                  <c:v>-7.36646</c:v>
                </c:pt>
                <c:pt idx="6679" formatCode="General">
                  <c:v>-6.92842</c:v>
                </c:pt>
                <c:pt idx="6680" formatCode="General">
                  <c:v>-6.3633899999999999</c:v>
                </c:pt>
                <c:pt idx="6681" formatCode="General">
                  <c:v>-5.7497199999999999</c:v>
                </c:pt>
                <c:pt idx="6682" formatCode="General">
                  <c:v>-5.0880700000000001</c:v>
                </c:pt>
                <c:pt idx="6683" formatCode="General">
                  <c:v>-4.3994</c:v>
                </c:pt>
                <c:pt idx="6684" formatCode="General">
                  <c:v>-3.7086700000000001</c:v>
                </c:pt>
                <c:pt idx="6685" formatCode="General">
                  <c:v>-3.0160499999999999</c:v>
                </c:pt>
                <c:pt idx="6686" formatCode="General">
                  <c:v>-2.2723100000000001</c:v>
                </c:pt>
                <c:pt idx="6687" formatCode="General">
                  <c:v>-1.36328</c:v>
                </c:pt>
                <c:pt idx="6688" formatCode="General">
                  <c:v>-0.285607</c:v>
                </c:pt>
                <c:pt idx="6689" formatCode="General">
                  <c:v>0.85538599999999998</c:v>
                </c:pt>
                <c:pt idx="6690" formatCode="General">
                  <c:v>1.9792700000000001</c:v>
                </c:pt>
                <c:pt idx="6691" formatCode="General">
                  <c:v>3.02827</c:v>
                </c:pt>
                <c:pt idx="6692" formatCode="General">
                  <c:v>3.9609000000000001</c:v>
                </c:pt>
                <c:pt idx="6693" formatCode="General">
                  <c:v>4.8052200000000003</c:v>
                </c:pt>
                <c:pt idx="6694" formatCode="General">
                  <c:v>5.6875</c:v>
                </c:pt>
                <c:pt idx="6695" formatCode="General">
                  <c:v>6.6357600000000003</c:v>
                </c:pt>
                <c:pt idx="6696" formatCode="General">
                  <c:v>7.58413</c:v>
                </c:pt>
                <c:pt idx="6697" formatCode="General">
                  <c:v>8.4075199999999999</c:v>
                </c:pt>
                <c:pt idx="6698" formatCode="General">
                  <c:v>8.9985499999999998</c:v>
                </c:pt>
                <c:pt idx="6699" formatCode="General">
                  <c:v>9.3773900000000001</c:v>
                </c:pt>
                <c:pt idx="6700" formatCode="General">
                  <c:v>9.57803</c:v>
                </c:pt>
                <c:pt idx="6701" formatCode="General">
                  <c:v>9.6237100000000009</c:v>
                </c:pt>
                <c:pt idx="6702" formatCode="General">
                  <c:v>9.6084700000000005</c:v>
                </c:pt>
                <c:pt idx="6703" formatCode="General">
                  <c:v>9.6519200000000005</c:v>
                </c:pt>
                <c:pt idx="6704" formatCode="General">
                  <c:v>9.7889800000000005</c:v>
                </c:pt>
                <c:pt idx="6705" formatCode="General">
                  <c:v>10.007</c:v>
                </c:pt>
                <c:pt idx="6706" formatCode="General">
                  <c:v>10.254899999999999</c:v>
                </c:pt>
                <c:pt idx="6707" formatCode="General">
                  <c:v>10.491099999999999</c:v>
                </c:pt>
                <c:pt idx="6708" formatCode="General">
                  <c:v>10.716200000000001</c:v>
                </c:pt>
                <c:pt idx="6709" formatCode="General">
                  <c:v>11.006600000000001</c:v>
                </c:pt>
                <c:pt idx="6710" formatCode="General">
                  <c:v>11.464499999999999</c:v>
                </c:pt>
                <c:pt idx="6711" formatCode="General">
                  <c:v>12.114599999999999</c:v>
                </c:pt>
                <c:pt idx="6712" formatCode="General">
                  <c:v>12.9316</c:v>
                </c:pt>
                <c:pt idx="6713" formatCode="General">
                  <c:v>13.831799999999999</c:v>
                </c:pt>
                <c:pt idx="6714" formatCode="General">
                  <c:v>14.7524</c:v>
                </c:pt>
                <c:pt idx="6715" formatCode="General">
                  <c:v>15.6897</c:v>
                </c:pt>
                <c:pt idx="6716" formatCode="General">
                  <c:v>16.672699999999999</c:v>
                </c:pt>
                <c:pt idx="6717" formatCode="General">
                  <c:v>17.741099999999999</c:v>
                </c:pt>
                <c:pt idx="6718" formatCode="General">
                  <c:v>18.941600000000001</c:v>
                </c:pt>
                <c:pt idx="6719" formatCode="General">
                  <c:v>20.277899999999999</c:v>
                </c:pt>
                <c:pt idx="6720" formatCode="General">
                  <c:v>21.643799999999999</c:v>
                </c:pt>
                <c:pt idx="6721" formatCode="General">
                  <c:v>22.968399999999999</c:v>
                </c:pt>
                <c:pt idx="6722" formatCode="General">
                  <c:v>24.253499999999999</c:v>
                </c:pt>
                <c:pt idx="6723" formatCode="General">
                  <c:v>25.4636</c:v>
                </c:pt>
                <c:pt idx="6724" formatCode="General">
                  <c:v>26.560400000000001</c:v>
                </c:pt>
                <c:pt idx="6725" formatCode="General">
                  <c:v>27.6205</c:v>
                </c:pt>
                <c:pt idx="6726" formatCode="General">
                  <c:v>28.752800000000001</c:v>
                </c:pt>
                <c:pt idx="6727" formatCode="General">
                  <c:v>30.040700000000001</c:v>
                </c:pt>
                <c:pt idx="6728" formatCode="General">
                  <c:v>31.4664</c:v>
                </c:pt>
                <c:pt idx="6729" formatCode="General">
                  <c:v>32.9099</c:v>
                </c:pt>
                <c:pt idx="6730" formatCode="General">
                  <c:v>34.326799999999999</c:v>
                </c:pt>
                <c:pt idx="6731" formatCode="General">
                  <c:v>35.711399999999998</c:v>
                </c:pt>
                <c:pt idx="6732" formatCode="General">
                  <c:v>37.005899999999997</c:v>
                </c:pt>
                <c:pt idx="6733" formatCode="General">
                  <c:v>38.191800000000001</c:v>
                </c:pt>
                <c:pt idx="6734" formatCode="General">
                  <c:v>39.347799999999999</c:v>
                </c:pt>
                <c:pt idx="6735" formatCode="General">
                  <c:v>40.565800000000003</c:v>
                </c:pt>
                <c:pt idx="6736" formatCode="General">
                  <c:v>41.913499999999999</c:v>
                </c:pt>
                <c:pt idx="6737" formatCode="General">
                  <c:v>43.291600000000003</c:v>
                </c:pt>
                <c:pt idx="6738" formatCode="General">
                  <c:v>44.5608</c:v>
                </c:pt>
                <c:pt idx="6739" formatCode="General">
                  <c:v>45.7179</c:v>
                </c:pt>
                <c:pt idx="6740" formatCode="General">
                  <c:v>46.789299999999997</c:v>
                </c:pt>
                <c:pt idx="6741" formatCode="General">
                  <c:v>47.813099999999999</c:v>
                </c:pt>
                <c:pt idx="6742" formatCode="General">
                  <c:v>48.852699999999999</c:v>
                </c:pt>
                <c:pt idx="6743" formatCode="General">
                  <c:v>49.969299999999997</c:v>
                </c:pt>
                <c:pt idx="6744" formatCode="General">
                  <c:v>51.070599999999999</c:v>
                </c:pt>
                <c:pt idx="6745" formatCode="General">
                  <c:v>52.039299999999997</c:v>
                </c:pt>
                <c:pt idx="6746" formatCode="General">
                  <c:v>52.892800000000001</c:v>
                </c:pt>
                <c:pt idx="6747" formatCode="General">
                  <c:v>53.645099999999999</c:v>
                </c:pt>
                <c:pt idx="6748" formatCode="General">
                  <c:v>54.280200000000001</c:v>
                </c:pt>
                <c:pt idx="6749" formatCode="General">
                  <c:v>54.833300000000001</c:v>
                </c:pt>
                <c:pt idx="6750" formatCode="General">
                  <c:v>55.367800000000003</c:v>
                </c:pt>
                <c:pt idx="6751" formatCode="General">
                  <c:v>55.971200000000003</c:v>
                </c:pt>
                <c:pt idx="6752" formatCode="General">
                  <c:v>56.679600000000001</c:v>
                </c:pt>
                <c:pt idx="6753" formatCode="General">
                  <c:v>57.345700000000001</c:v>
                </c:pt>
                <c:pt idx="6754" formatCode="General">
                  <c:v>57.8904</c:v>
                </c:pt>
                <c:pt idx="6755" formatCode="General">
                  <c:v>58.391300000000001</c:v>
                </c:pt>
                <c:pt idx="6756" formatCode="General">
                  <c:v>58.949199999999998</c:v>
                </c:pt>
                <c:pt idx="6757" formatCode="General">
                  <c:v>59.646999999999998</c:v>
                </c:pt>
                <c:pt idx="6758" formatCode="General">
                  <c:v>60.435099999999998</c:v>
                </c:pt>
                <c:pt idx="6759" formatCode="General">
                  <c:v>61.258000000000003</c:v>
                </c:pt>
                <c:pt idx="6760" formatCode="General">
                  <c:v>62.177700000000002</c:v>
                </c:pt>
                <c:pt idx="6761" formatCode="General">
                  <c:v>63.200699999999998</c:v>
                </c:pt>
                <c:pt idx="6762" formatCode="General">
                  <c:v>64.250100000000003</c:v>
                </c:pt>
                <c:pt idx="6763" formatCode="General">
                  <c:v>65.386099999999999</c:v>
                </c:pt>
                <c:pt idx="6764" formatCode="General">
                  <c:v>66.725999999999999</c:v>
                </c:pt>
                <c:pt idx="6765" formatCode="General">
                  <c:v>68.205600000000004</c:v>
                </c:pt>
                <c:pt idx="6766" formatCode="General">
                  <c:v>69.760099999999994</c:v>
                </c:pt>
                <c:pt idx="6767" formatCode="General">
                  <c:v>71.459699999999998</c:v>
                </c:pt>
                <c:pt idx="6768" formatCode="General">
                  <c:v>73.296400000000006</c:v>
                </c:pt>
                <c:pt idx="6769" formatCode="General">
                  <c:v>75.161299999999997</c:v>
                </c:pt>
                <c:pt idx="6770" formatCode="General">
                  <c:v>77.060900000000004</c:v>
                </c:pt>
                <c:pt idx="6771" formatCode="General">
                  <c:v>79.041399999999996</c:v>
                </c:pt>
                <c:pt idx="6772" formatCode="General">
                  <c:v>80.920400000000001</c:v>
                </c:pt>
                <c:pt idx="6773" formatCode="General">
                  <c:v>82.541799999999995</c:v>
                </c:pt>
                <c:pt idx="6774" formatCode="General">
                  <c:v>83.973299999999995</c:v>
                </c:pt>
                <c:pt idx="6775" formatCode="General">
                  <c:v>85.280199999999994</c:v>
                </c:pt>
                <c:pt idx="6776" formatCode="General">
                  <c:v>86.487499999999997</c:v>
                </c:pt>
                <c:pt idx="6777" formatCode="General">
                  <c:v>87.575100000000006</c:v>
                </c:pt>
                <c:pt idx="6778" formatCode="General">
                  <c:v>88.519000000000005</c:v>
                </c:pt>
                <c:pt idx="6779" formatCode="General">
                  <c:v>89.398399999999995</c:v>
                </c:pt>
                <c:pt idx="6780" formatCode="General">
                  <c:v>90.267399999999995</c:v>
                </c:pt>
                <c:pt idx="6781" formatCode="General">
                  <c:v>91.070400000000006</c:v>
                </c:pt>
                <c:pt idx="6782" formatCode="General">
                  <c:v>91.814899999999994</c:v>
                </c:pt>
                <c:pt idx="6783" formatCode="General">
                  <c:v>92.572199999999995</c:v>
                </c:pt>
                <c:pt idx="6784" formatCode="General">
                  <c:v>93.314300000000003</c:v>
                </c:pt>
                <c:pt idx="6785" formatCode="General">
                  <c:v>93.988500000000002</c:v>
                </c:pt>
                <c:pt idx="6786" formatCode="General">
                  <c:v>94.643199999999993</c:v>
                </c:pt>
                <c:pt idx="6787" formatCode="General">
                  <c:v>95.308499999999995</c:v>
                </c:pt>
                <c:pt idx="6788" formatCode="General">
                  <c:v>95.946399999999997</c:v>
                </c:pt>
                <c:pt idx="6789" formatCode="General">
                  <c:v>96.582599999999999</c:v>
                </c:pt>
                <c:pt idx="6790" formatCode="General">
                  <c:v>97.291600000000003</c:v>
                </c:pt>
                <c:pt idx="6791" formatCode="General">
                  <c:v>97.947299999999998</c:v>
                </c:pt>
                <c:pt idx="6792" formatCode="General">
                  <c:v>98.406400000000005</c:v>
                </c:pt>
                <c:pt idx="6793" formatCode="General">
                  <c:v>98.772499999999994</c:v>
                </c:pt>
                <c:pt idx="6794" formatCode="General">
                  <c:v>99.1541</c:v>
                </c:pt>
                <c:pt idx="6795" formatCode="General">
                  <c:v>99.580100000000002</c:v>
                </c:pt>
                <c:pt idx="6796" formatCode="General">
                  <c:v>100.06699999999999</c:v>
                </c:pt>
                <c:pt idx="6797" formatCode="General">
                  <c:v>100.616</c:v>
                </c:pt>
                <c:pt idx="6798" formatCode="General">
                  <c:v>101.241</c:v>
                </c:pt>
                <c:pt idx="6799" formatCode="General">
                  <c:v>101.946</c:v>
                </c:pt>
                <c:pt idx="6800" formatCode="General">
                  <c:v>102.7</c:v>
                </c:pt>
                <c:pt idx="6801" formatCode="General">
                  <c:v>103.502</c:v>
                </c:pt>
                <c:pt idx="6802" formatCode="General">
                  <c:v>104.395</c:v>
                </c:pt>
                <c:pt idx="6803" formatCode="General">
                  <c:v>105.401</c:v>
                </c:pt>
                <c:pt idx="6804" formatCode="General">
                  <c:v>106.518</c:v>
                </c:pt>
                <c:pt idx="6805" formatCode="General">
                  <c:v>107.776</c:v>
                </c:pt>
                <c:pt idx="6806" formatCode="General">
                  <c:v>109.20099999999999</c:v>
                </c:pt>
                <c:pt idx="6807" formatCode="General">
                  <c:v>110.767</c:v>
                </c:pt>
                <c:pt idx="6808" formatCode="General">
                  <c:v>112.461</c:v>
                </c:pt>
                <c:pt idx="6809" formatCode="General">
                  <c:v>114.282</c:v>
                </c:pt>
                <c:pt idx="6810" formatCode="General">
                  <c:v>116.10899999999999</c:v>
                </c:pt>
                <c:pt idx="6811" formatCode="General">
                  <c:v>117.786</c:v>
                </c:pt>
                <c:pt idx="6812" formatCode="General">
                  <c:v>119.425</c:v>
                </c:pt>
                <c:pt idx="6813" formatCode="General">
                  <c:v>121.151</c:v>
                </c:pt>
                <c:pt idx="6814" formatCode="General">
                  <c:v>122.89700000000001</c:v>
                </c:pt>
                <c:pt idx="6815" formatCode="General">
                  <c:v>124.616</c:v>
                </c:pt>
                <c:pt idx="6816" formatCode="General">
                  <c:v>126.315</c:v>
                </c:pt>
                <c:pt idx="6817" formatCode="General">
                  <c:v>127.97199999999999</c:v>
                </c:pt>
                <c:pt idx="6818" formatCode="General">
                  <c:v>129.55600000000001</c:v>
                </c:pt>
                <c:pt idx="6819" formatCode="General">
                  <c:v>131.04400000000001</c:v>
                </c:pt>
                <c:pt idx="6820" formatCode="General">
                  <c:v>132.40600000000001</c:v>
                </c:pt>
                <c:pt idx="6821" formatCode="General">
                  <c:v>133.61099999999999</c:v>
                </c:pt>
                <c:pt idx="6822" formatCode="General">
                  <c:v>134.654</c:v>
                </c:pt>
                <c:pt idx="6823" formatCode="General">
                  <c:v>135.56700000000001</c:v>
                </c:pt>
                <c:pt idx="6824" formatCode="General">
                  <c:v>136.322</c:v>
                </c:pt>
                <c:pt idx="6825" formatCode="General">
                  <c:v>136.87899999999999</c:v>
                </c:pt>
                <c:pt idx="6826" formatCode="General">
                  <c:v>137.273</c:v>
                </c:pt>
                <c:pt idx="6827" formatCode="General">
                  <c:v>137.53800000000001</c:v>
                </c:pt>
                <c:pt idx="6828" formatCode="General">
                  <c:v>137.66300000000001</c:v>
                </c:pt>
                <c:pt idx="6829" formatCode="General">
                  <c:v>137.59</c:v>
                </c:pt>
                <c:pt idx="6830" formatCode="General">
                  <c:v>137.24299999999999</c:v>
                </c:pt>
                <c:pt idx="6831" formatCode="General">
                  <c:v>136.61000000000001</c:v>
                </c:pt>
                <c:pt idx="6832" formatCode="General">
                  <c:v>135.721</c:v>
                </c:pt>
                <c:pt idx="6833" formatCode="General">
                  <c:v>134.59899999999999</c:v>
                </c:pt>
                <c:pt idx="6834" formatCode="General">
                  <c:v>133.274</c:v>
                </c:pt>
                <c:pt idx="6835" formatCode="General">
                  <c:v>131.773</c:v>
                </c:pt>
                <c:pt idx="6836" formatCode="General">
                  <c:v>130.107</c:v>
                </c:pt>
                <c:pt idx="6837" formatCode="General">
                  <c:v>128.27500000000001</c:v>
                </c:pt>
                <c:pt idx="6838" formatCode="General">
                  <c:v>126.398</c:v>
                </c:pt>
                <c:pt idx="6839" formatCode="General">
                  <c:v>124.60599999999999</c:v>
                </c:pt>
                <c:pt idx="6840" formatCode="General">
                  <c:v>122.869</c:v>
                </c:pt>
                <c:pt idx="6841" formatCode="General">
                  <c:v>121.134</c:v>
                </c:pt>
                <c:pt idx="6842" formatCode="General">
                  <c:v>119.36799999999999</c:v>
                </c:pt>
                <c:pt idx="6843" formatCode="General">
                  <c:v>117.56399999999999</c:v>
                </c:pt>
                <c:pt idx="6844" formatCode="General">
                  <c:v>115.748</c:v>
                </c:pt>
                <c:pt idx="6845" formatCode="General">
                  <c:v>113.926</c:v>
                </c:pt>
                <c:pt idx="6846" formatCode="General">
                  <c:v>112.104</c:v>
                </c:pt>
                <c:pt idx="6847" formatCode="General">
                  <c:v>110.29600000000001</c:v>
                </c:pt>
                <c:pt idx="6848" formatCode="General">
                  <c:v>108.51300000000001</c:v>
                </c:pt>
                <c:pt idx="6849" formatCode="General">
                  <c:v>106.752</c:v>
                </c:pt>
                <c:pt idx="6850" formatCode="General">
                  <c:v>105.014</c:v>
                </c:pt>
                <c:pt idx="6851" formatCode="General">
                  <c:v>103.30200000000001</c:v>
                </c:pt>
                <c:pt idx="6852" formatCode="General">
                  <c:v>101.605</c:v>
                </c:pt>
                <c:pt idx="6853" formatCode="General">
                  <c:v>99.945899999999995</c:v>
                </c:pt>
                <c:pt idx="6854" formatCode="General">
                  <c:v>98.461299999999994</c:v>
                </c:pt>
                <c:pt idx="6855" formatCode="General">
                  <c:v>97.209800000000001</c:v>
                </c:pt>
                <c:pt idx="6856" formatCode="General">
                  <c:v>96.102199999999996</c:v>
                </c:pt>
                <c:pt idx="6857" formatCode="General">
                  <c:v>95.038700000000006</c:v>
                </c:pt>
                <c:pt idx="6858" formatCode="General">
                  <c:v>93.943100000000001</c:v>
                </c:pt>
                <c:pt idx="6859" formatCode="General">
                  <c:v>92.780100000000004</c:v>
                </c:pt>
                <c:pt idx="6860" formatCode="General">
                  <c:v>91.528899999999993</c:v>
                </c:pt>
                <c:pt idx="6861" formatCode="General">
                  <c:v>90.177499999999995</c:v>
                </c:pt>
                <c:pt idx="6862" formatCode="General">
                  <c:v>88.729900000000001</c:v>
                </c:pt>
                <c:pt idx="6863" formatCode="General">
                  <c:v>87.203500000000005</c:v>
                </c:pt>
                <c:pt idx="6864" formatCode="General">
                  <c:v>85.613100000000003</c:v>
                </c:pt>
                <c:pt idx="6865" formatCode="General">
                  <c:v>83.968100000000007</c:v>
                </c:pt>
                <c:pt idx="6866" formatCode="General">
                  <c:v>82.291899999999998</c:v>
                </c:pt>
                <c:pt idx="6867" formatCode="General">
                  <c:v>80.601900000000001</c:v>
                </c:pt>
                <c:pt idx="6868" formatCode="General">
                  <c:v>78.888499999999993</c:v>
                </c:pt>
                <c:pt idx="6869" formatCode="General">
                  <c:v>77.233599999999996</c:v>
                </c:pt>
                <c:pt idx="6870" formatCode="General">
                  <c:v>75.790599999999998</c:v>
                </c:pt>
                <c:pt idx="6871" formatCode="General">
                  <c:v>74.532600000000002</c:v>
                </c:pt>
                <c:pt idx="6872" formatCode="General">
                  <c:v>73.348299999999995</c:v>
                </c:pt>
                <c:pt idx="6873" formatCode="General">
                  <c:v>72.206199999999995</c:v>
                </c:pt>
                <c:pt idx="6874" formatCode="General">
                  <c:v>71.093500000000006</c:v>
                </c:pt>
                <c:pt idx="6875" formatCode="General">
                  <c:v>70.010099999999994</c:v>
                </c:pt>
                <c:pt idx="6876" formatCode="General">
                  <c:v>68.936199999999999</c:v>
                </c:pt>
                <c:pt idx="6877" formatCode="General">
                  <c:v>67.835700000000003</c:v>
                </c:pt>
                <c:pt idx="6878" formatCode="General">
                  <c:v>66.686199999999999</c:v>
                </c:pt>
                <c:pt idx="6879" formatCode="General">
                  <c:v>65.473299999999995</c:v>
                </c:pt>
                <c:pt idx="6880" formatCode="General">
                  <c:v>64.176500000000004</c:v>
                </c:pt>
                <c:pt idx="6881" formatCode="General">
                  <c:v>62.7667</c:v>
                </c:pt>
                <c:pt idx="6882" formatCode="General">
                  <c:v>61.208399999999997</c:v>
                </c:pt>
                <c:pt idx="6883" formatCode="General">
                  <c:v>59.581800000000001</c:v>
                </c:pt>
                <c:pt idx="6884" formatCode="General">
                  <c:v>58.043700000000001</c:v>
                </c:pt>
                <c:pt idx="6885" formatCode="General">
                  <c:v>56.546799999999998</c:v>
                </c:pt>
                <c:pt idx="6886" formatCode="General">
                  <c:v>54.978299999999997</c:v>
                </c:pt>
                <c:pt idx="6887" formatCode="General">
                  <c:v>53.331299999999999</c:v>
                </c:pt>
                <c:pt idx="6888" formatCode="General">
                  <c:v>51.612900000000003</c:v>
                </c:pt>
                <c:pt idx="6889" formatCode="General">
                  <c:v>49.834800000000001</c:v>
                </c:pt>
                <c:pt idx="6890" formatCode="General">
                  <c:v>48.022500000000001</c:v>
                </c:pt>
                <c:pt idx="6891" formatCode="General">
                  <c:v>46.204999999999998</c:v>
                </c:pt>
                <c:pt idx="6892" formatCode="General">
                  <c:v>44.397799999999997</c:v>
                </c:pt>
                <c:pt idx="6893" formatCode="General">
                  <c:v>42.6051</c:v>
                </c:pt>
                <c:pt idx="6894" formatCode="General">
                  <c:v>40.816000000000003</c:v>
                </c:pt>
                <c:pt idx="6895" formatCode="General">
                  <c:v>39.005699999999997</c:v>
                </c:pt>
                <c:pt idx="6896" formatCode="General">
                  <c:v>37.1432</c:v>
                </c:pt>
                <c:pt idx="6897" formatCode="General">
                  <c:v>35.206099999999999</c:v>
                </c:pt>
                <c:pt idx="6898" formatCode="General">
                  <c:v>33.186199999999999</c:v>
                </c:pt>
                <c:pt idx="6899" formatCode="General">
                  <c:v>31.258400000000002</c:v>
                </c:pt>
                <c:pt idx="6900" formatCode="General">
                  <c:v>29.5688</c:v>
                </c:pt>
                <c:pt idx="6901" formatCode="General">
                  <c:v>27.967300000000002</c:v>
                </c:pt>
                <c:pt idx="6902" formatCode="General">
                  <c:v>26.326499999999999</c:v>
                </c:pt>
                <c:pt idx="6903" formatCode="General">
                  <c:v>24.6311</c:v>
                </c:pt>
                <c:pt idx="6904" formatCode="General">
                  <c:v>22.883600000000001</c:v>
                </c:pt>
                <c:pt idx="6905" formatCode="General">
                  <c:v>21.095199999999998</c:v>
                </c:pt>
                <c:pt idx="6906" formatCode="General">
                  <c:v>19.258700000000001</c:v>
                </c:pt>
                <c:pt idx="6907" formatCode="General">
                  <c:v>17.361499999999999</c:v>
                </c:pt>
                <c:pt idx="6908" formatCode="General">
                  <c:v>15.3933</c:v>
                </c:pt>
                <c:pt idx="6909" formatCode="General">
                  <c:v>13.3475</c:v>
                </c:pt>
                <c:pt idx="6910" formatCode="General">
                  <c:v>11.224399999999999</c:v>
                </c:pt>
                <c:pt idx="6911" formatCode="General">
                  <c:v>9.02576</c:v>
                </c:pt>
                <c:pt idx="6912" formatCode="General">
                  <c:v>6.7548399999999997</c:v>
                </c:pt>
                <c:pt idx="6913" formatCode="General">
                  <c:v>4.4159499999999996</c:v>
                </c:pt>
                <c:pt idx="6914" formatCode="General">
                  <c:v>2.0563099999999999</c:v>
                </c:pt>
                <c:pt idx="6915" formatCode="General">
                  <c:v>-0.19206300000000001</c:v>
                </c:pt>
                <c:pt idx="6916" formatCode="General">
                  <c:v>-2.3039499999999999</c:v>
                </c:pt>
                <c:pt idx="6917" formatCode="General">
                  <c:v>-4.3890799999999999</c:v>
                </c:pt>
                <c:pt idx="6918" formatCode="General">
                  <c:v>-6.46861</c:v>
                </c:pt>
                <c:pt idx="6919" formatCode="General">
                  <c:v>-8.5113500000000002</c:v>
                </c:pt>
                <c:pt idx="6920" formatCode="General">
                  <c:v>-10.52</c:v>
                </c:pt>
                <c:pt idx="6921" formatCode="General">
                  <c:v>-12.511200000000001</c:v>
                </c:pt>
                <c:pt idx="6922" formatCode="General">
                  <c:v>-14.5114</c:v>
                </c:pt>
                <c:pt idx="6923" formatCode="General">
                  <c:v>-16.5548</c:v>
                </c:pt>
                <c:pt idx="6924" formatCode="General">
                  <c:v>-18.6708</c:v>
                </c:pt>
                <c:pt idx="6925" formatCode="General">
                  <c:v>-20.866399999999999</c:v>
                </c:pt>
                <c:pt idx="6926" formatCode="General">
                  <c:v>-23.134599999999999</c:v>
                </c:pt>
                <c:pt idx="6927" formatCode="General">
                  <c:v>-25.466100000000001</c:v>
                </c:pt>
                <c:pt idx="6928" formatCode="General">
                  <c:v>-27.844799999999999</c:v>
                </c:pt>
                <c:pt idx="6929" formatCode="General">
                  <c:v>-30.248699999999999</c:v>
                </c:pt>
                <c:pt idx="6930" formatCode="General">
                  <c:v>-32.563600000000001</c:v>
                </c:pt>
                <c:pt idx="6931" formatCode="General">
                  <c:v>-34.631</c:v>
                </c:pt>
                <c:pt idx="6932" formatCode="General">
                  <c:v>-36.496200000000002</c:v>
                </c:pt>
                <c:pt idx="6933" formatCode="General">
                  <c:v>-38.274500000000003</c:v>
                </c:pt>
                <c:pt idx="6934" formatCode="General">
                  <c:v>-39.979799999999997</c:v>
                </c:pt>
                <c:pt idx="6935" formatCode="General">
                  <c:v>-41.621000000000002</c:v>
                </c:pt>
                <c:pt idx="6936" formatCode="General">
                  <c:v>-43.213999999999999</c:v>
                </c:pt>
                <c:pt idx="6937" formatCode="General">
                  <c:v>-44.760300000000001</c:v>
                </c:pt>
                <c:pt idx="6938" formatCode="General">
                  <c:v>-46.251199999999997</c:v>
                </c:pt>
                <c:pt idx="6939" formatCode="General">
                  <c:v>-47.688899999999997</c:v>
                </c:pt>
                <c:pt idx="6940" formatCode="General">
                  <c:v>-49.080300000000001</c:v>
                </c:pt>
                <c:pt idx="6941" formatCode="General">
                  <c:v>-50.432600000000001</c:v>
                </c:pt>
                <c:pt idx="6942" formatCode="General">
                  <c:v>-51.752800000000001</c:v>
                </c:pt>
                <c:pt idx="6943" formatCode="General">
                  <c:v>-53.046700000000001</c:v>
                </c:pt>
                <c:pt idx="6944" formatCode="General">
                  <c:v>-54.200899999999997</c:v>
                </c:pt>
                <c:pt idx="6945" formatCode="General">
                  <c:v>-55.0505</c:v>
                </c:pt>
                <c:pt idx="6946" formatCode="General">
                  <c:v>-55.698599999999999</c:v>
                </c:pt>
                <c:pt idx="6947" formatCode="General">
                  <c:v>-56.311599999999999</c:v>
                </c:pt>
                <c:pt idx="6948" formatCode="General">
                  <c:v>-56.925199999999997</c:v>
                </c:pt>
                <c:pt idx="6949" formatCode="General">
                  <c:v>-57.57</c:v>
                </c:pt>
                <c:pt idx="6950" formatCode="General">
                  <c:v>-58.263100000000001</c:v>
                </c:pt>
                <c:pt idx="6951" formatCode="General">
                  <c:v>-59.019399999999997</c:v>
                </c:pt>
                <c:pt idx="6952" formatCode="General">
                  <c:v>-59.851100000000002</c:v>
                </c:pt>
                <c:pt idx="6953" formatCode="General">
                  <c:v>-60.775500000000001</c:v>
                </c:pt>
                <c:pt idx="6954" formatCode="General">
                  <c:v>-61.814300000000003</c:v>
                </c:pt>
                <c:pt idx="6955" formatCode="General">
                  <c:v>-62.996400000000001</c:v>
                </c:pt>
                <c:pt idx="6956" formatCode="General">
                  <c:v>-64.36</c:v>
                </c:pt>
                <c:pt idx="6957" formatCode="General">
                  <c:v>-65.94</c:v>
                </c:pt>
                <c:pt idx="6958" formatCode="General">
                  <c:v>-67.744500000000002</c:v>
                </c:pt>
                <c:pt idx="6959" formatCode="General">
                  <c:v>-69.759500000000003</c:v>
                </c:pt>
                <c:pt idx="6960" formatCode="General">
                  <c:v>-71.956500000000005</c:v>
                </c:pt>
                <c:pt idx="6961" formatCode="General">
                  <c:v>-74.310699999999997</c:v>
                </c:pt>
                <c:pt idx="6962" formatCode="General">
                  <c:v>-76.822500000000005</c:v>
                </c:pt>
                <c:pt idx="6963" formatCode="General">
                  <c:v>-79.412800000000004</c:v>
                </c:pt>
                <c:pt idx="6964" formatCode="General">
                  <c:v>-81.932500000000005</c:v>
                </c:pt>
                <c:pt idx="6965" formatCode="General">
                  <c:v>-84.392300000000006</c:v>
                </c:pt>
                <c:pt idx="6966" formatCode="General">
                  <c:v>-86.8767</c:v>
                </c:pt>
                <c:pt idx="6967" formatCode="General">
                  <c:v>-89.367999999999995</c:v>
                </c:pt>
                <c:pt idx="6968" formatCode="General">
                  <c:v>-91.835400000000007</c:v>
                </c:pt>
                <c:pt idx="6969" formatCode="General">
                  <c:v>-94.271199999999993</c:v>
                </c:pt>
                <c:pt idx="6970" formatCode="General">
                  <c:v>-96.667599999999993</c:v>
                </c:pt>
                <c:pt idx="6971" formatCode="General">
                  <c:v>-99.014799999999994</c:v>
                </c:pt>
                <c:pt idx="6972" formatCode="General">
                  <c:v>-101.31</c:v>
                </c:pt>
                <c:pt idx="6973" formatCode="General">
                  <c:v>-103.557</c:v>
                </c:pt>
                <c:pt idx="6974" formatCode="General">
                  <c:v>-105.78400000000001</c:v>
                </c:pt>
                <c:pt idx="6975" formatCode="General">
                  <c:v>-108.027</c:v>
                </c:pt>
                <c:pt idx="6976" formatCode="General">
                  <c:v>-110.313</c:v>
                </c:pt>
                <c:pt idx="6977" formatCode="General">
                  <c:v>-112.626</c:v>
                </c:pt>
                <c:pt idx="6978" formatCode="General">
                  <c:v>-114.907</c:v>
                </c:pt>
                <c:pt idx="6979" formatCode="General">
                  <c:v>-117.143</c:v>
                </c:pt>
                <c:pt idx="6980" formatCode="General">
                  <c:v>-119.336</c:v>
                </c:pt>
                <c:pt idx="6981" formatCode="General">
                  <c:v>-121.47</c:v>
                </c:pt>
                <c:pt idx="6982" formatCode="General">
                  <c:v>-123.48399999999999</c:v>
                </c:pt>
                <c:pt idx="6983" formatCode="General">
                  <c:v>-125.274</c:v>
                </c:pt>
                <c:pt idx="6984" formatCode="General">
                  <c:v>-126.85</c:v>
                </c:pt>
                <c:pt idx="6985" formatCode="General">
                  <c:v>-128.31700000000001</c:v>
                </c:pt>
                <c:pt idx="6986" formatCode="General">
                  <c:v>-129.70699999999999</c:v>
                </c:pt>
                <c:pt idx="6987" formatCode="General">
                  <c:v>-131.03100000000001</c:v>
                </c:pt>
                <c:pt idx="6988" formatCode="General">
                  <c:v>-132.31399999999999</c:v>
                </c:pt>
                <c:pt idx="6989" formatCode="General">
                  <c:v>-133.59</c:v>
                </c:pt>
                <c:pt idx="6990" formatCode="General">
                  <c:v>-134.88399999999999</c:v>
                </c:pt>
                <c:pt idx="6991" formatCode="General">
                  <c:v>-136.191</c:v>
                </c:pt>
                <c:pt idx="6992" formatCode="General">
                  <c:v>-137.482</c:v>
                </c:pt>
                <c:pt idx="6993" formatCode="General">
                  <c:v>-138.79400000000001</c:v>
                </c:pt>
                <c:pt idx="6994" formatCode="General">
                  <c:v>-140.179</c:v>
                </c:pt>
                <c:pt idx="6995" formatCode="General">
                  <c:v>-141.66</c:v>
                </c:pt>
                <c:pt idx="6996" formatCode="General">
                  <c:v>-143.24600000000001</c:v>
                </c:pt>
                <c:pt idx="6997" formatCode="General">
                  <c:v>-144.922</c:v>
                </c:pt>
                <c:pt idx="6998" formatCode="General">
                  <c:v>-146.66999999999999</c:v>
                </c:pt>
                <c:pt idx="6999" formatCode="General">
                  <c:v>-148.47399999999999</c:v>
                </c:pt>
                <c:pt idx="7000" formatCode="General">
                  <c:v>-150.31200000000001</c:v>
                </c:pt>
                <c:pt idx="7001" formatCode="General">
                  <c:v>-152.12799999999999</c:v>
                </c:pt>
                <c:pt idx="7002" formatCode="General">
                  <c:v>-153.76900000000001</c:v>
                </c:pt>
                <c:pt idx="7003" formatCode="General">
                  <c:v>-155.16800000000001</c:v>
                </c:pt>
                <c:pt idx="7004" formatCode="General">
                  <c:v>-156.41499999999999</c:v>
                </c:pt>
                <c:pt idx="7005" formatCode="General">
                  <c:v>-157.57400000000001</c:v>
                </c:pt>
                <c:pt idx="7006" formatCode="General">
                  <c:v>-158.67699999999999</c:v>
                </c:pt>
                <c:pt idx="7007" formatCode="General">
                  <c:v>-159.78700000000001</c:v>
                </c:pt>
                <c:pt idx="7008" formatCode="General">
                  <c:v>-160.952</c:v>
                </c:pt>
                <c:pt idx="7009" formatCode="General">
                  <c:v>-162.15</c:v>
                </c:pt>
                <c:pt idx="7010" formatCode="General">
                  <c:v>-163.33500000000001</c:v>
                </c:pt>
                <c:pt idx="7011" formatCode="General">
                  <c:v>-164.447</c:v>
                </c:pt>
                <c:pt idx="7012" formatCode="General">
                  <c:v>-165.46199999999999</c:v>
                </c:pt>
                <c:pt idx="7013" formatCode="General">
                  <c:v>-166.38399999999999</c:v>
                </c:pt>
                <c:pt idx="7014" formatCode="General">
                  <c:v>-167.232</c:v>
                </c:pt>
                <c:pt idx="7015" formatCode="General">
                  <c:v>-168.02699999999999</c:v>
                </c:pt>
                <c:pt idx="7016" formatCode="General">
                  <c:v>-168.77</c:v>
                </c:pt>
                <c:pt idx="7017" formatCode="General">
                  <c:v>-169.46600000000001</c:v>
                </c:pt>
                <c:pt idx="7018" formatCode="General">
                  <c:v>-170.12899999999999</c:v>
                </c:pt>
                <c:pt idx="7019" formatCode="General">
                  <c:v>-170.667</c:v>
                </c:pt>
                <c:pt idx="7020" formatCode="General">
                  <c:v>-170.97800000000001</c:v>
                </c:pt>
                <c:pt idx="7021" formatCode="General">
                  <c:v>-171.11799999999999</c:v>
                </c:pt>
                <c:pt idx="7022" formatCode="General">
                  <c:v>-171.167</c:v>
                </c:pt>
                <c:pt idx="7023" formatCode="General">
                  <c:v>-171.16200000000001</c:v>
                </c:pt>
                <c:pt idx="7024" formatCode="General">
                  <c:v>-171.131</c:v>
                </c:pt>
                <c:pt idx="7025" formatCode="General">
                  <c:v>-171.09100000000001</c:v>
                </c:pt>
                <c:pt idx="7026" formatCode="General">
                  <c:v>-171.053</c:v>
                </c:pt>
                <c:pt idx="7027" formatCode="General">
                  <c:v>-171.02600000000001</c:v>
                </c:pt>
                <c:pt idx="7028" formatCode="General">
                  <c:v>-171.017</c:v>
                </c:pt>
                <c:pt idx="7029" formatCode="General">
                  <c:v>-171.02099999999999</c:v>
                </c:pt>
                <c:pt idx="7030" formatCode="General">
                  <c:v>-171.03200000000001</c:v>
                </c:pt>
                <c:pt idx="7031" formatCode="General">
                  <c:v>-171.041</c:v>
                </c:pt>
                <c:pt idx="7032" formatCode="General">
                  <c:v>-171.04400000000001</c:v>
                </c:pt>
                <c:pt idx="7033" formatCode="General">
                  <c:v>-171.06899999999999</c:v>
                </c:pt>
                <c:pt idx="7034" formatCode="General">
                  <c:v>-171.13900000000001</c:v>
                </c:pt>
                <c:pt idx="7035" formatCode="General">
                  <c:v>-171.232</c:v>
                </c:pt>
                <c:pt idx="7036" formatCode="General">
                  <c:v>-171.32900000000001</c:v>
                </c:pt>
                <c:pt idx="7037" formatCode="General">
                  <c:v>-171.44200000000001</c:v>
                </c:pt>
                <c:pt idx="7038" formatCode="General">
                  <c:v>-171.52199999999999</c:v>
                </c:pt>
                <c:pt idx="7039" formatCode="General">
                  <c:v>-171.48699999999999</c:v>
                </c:pt>
                <c:pt idx="7040" formatCode="General">
                  <c:v>-171.328</c:v>
                </c:pt>
                <c:pt idx="7041" formatCode="General">
                  <c:v>-171.07300000000001</c:v>
                </c:pt>
                <c:pt idx="7042" formatCode="General">
                  <c:v>-170.75899999999999</c:v>
                </c:pt>
                <c:pt idx="7043" formatCode="General">
                  <c:v>-170.417</c:v>
                </c:pt>
                <c:pt idx="7044" formatCode="General">
                  <c:v>-170.04</c:v>
                </c:pt>
                <c:pt idx="7045" formatCode="General">
                  <c:v>-169.64</c:v>
                </c:pt>
                <c:pt idx="7046" formatCode="General">
                  <c:v>-169.23400000000001</c:v>
                </c:pt>
                <c:pt idx="7047" formatCode="General">
                  <c:v>-168.82499999999999</c:v>
                </c:pt>
                <c:pt idx="7048" formatCode="General">
                  <c:v>-168.40600000000001</c:v>
                </c:pt>
                <c:pt idx="7049" formatCode="General">
                  <c:v>-167.95400000000001</c:v>
                </c:pt>
                <c:pt idx="7050" formatCode="General">
                  <c:v>-167.45400000000001</c:v>
                </c:pt>
                <c:pt idx="7051" formatCode="General">
                  <c:v>-166.90700000000001</c:v>
                </c:pt>
                <c:pt idx="7052" formatCode="General">
                  <c:v>-166.31200000000001</c:v>
                </c:pt>
                <c:pt idx="7053" formatCode="General">
                  <c:v>-165.67099999999999</c:v>
                </c:pt>
                <c:pt idx="7054" formatCode="General">
                  <c:v>-164.99100000000001</c:v>
                </c:pt>
                <c:pt idx="7055" formatCode="General">
                  <c:v>-164.24600000000001</c:v>
                </c:pt>
                <c:pt idx="7056" formatCode="General">
                  <c:v>-163.316</c:v>
                </c:pt>
                <c:pt idx="7057" formatCode="General">
                  <c:v>-162.143</c:v>
                </c:pt>
                <c:pt idx="7058" formatCode="General">
                  <c:v>-160.77199999999999</c:v>
                </c:pt>
                <c:pt idx="7059" formatCode="General">
                  <c:v>-159.304</c:v>
                </c:pt>
                <c:pt idx="7060" formatCode="General">
                  <c:v>-157.845</c:v>
                </c:pt>
                <c:pt idx="7061" formatCode="General">
                  <c:v>-156.44499999999999</c:v>
                </c:pt>
                <c:pt idx="7062" formatCode="General">
                  <c:v>-155.13900000000001</c:v>
                </c:pt>
                <c:pt idx="7063" formatCode="General">
                  <c:v>-153.95599999999999</c:v>
                </c:pt>
                <c:pt idx="7064" formatCode="General">
                  <c:v>-152.88800000000001</c:v>
                </c:pt>
                <c:pt idx="7065" formatCode="General">
                  <c:v>-151.88900000000001</c:v>
                </c:pt>
                <c:pt idx="7066" formatCode="General">
                  <c:v>-150.935</c:v>
                </c:pt>
                <c:pt idx="7067" formatCode="General">
                  <c:v>-150.02099999999999</c:v>
                </c:pt>
                <c:pt idx="7068" formatCode="General">
                  <c:v>-149.14699999999999</c:v>
                </c:pt>
                <c:pt idx="7069" formatCode="General">
                  <c:v>-148.30600000000001</c:v>
                </c:pt>
                <c:pt idx="7070" formatCode="General">
                  <c:v>-147.47399999999999</c:v>
                </c:pt>
                <c:pt idx="7071" formatCode="General">
                  <c:v>-146.62799999999999</c:v>
                </c:pt>
                <c:pt idx="7072" formatCode="General">
                  <c:v>-145.75399999999999</c:v>
                </c:pt>
                <c:pt idx="7073" formatCode="General">
                  <c:v>-144.881</c:v>
                </c:pt>
                <c:pt idx="7074" formatCode="General">
                  <c:v>-144.03200000000001</c:v>
                </c:pt>
                <c:pt idx="7075" formatCode="General">
                  <c:v>-143.10900000000001</c:v>
                </c:pt>
                <c:pt idx="7076" formatCode="General">
                  <c:v>-142.03700000000001</c:v>
                </c:pt>
                <c:pt idx="7077" formatCode="General">
                  <c:v>-140.84200000000001</c:v>
                </c:pt>
                <c:pt idx="7078" formatCode="General">
                  <c:v>-139.59100000000001</c:v>
                </c:pt>
                <c:pt idx="7079" formatCode="General">
                  <c:v>-138.36000000000001</c:v>
                </c:pt>
                <c:pt idx="7080" formatCode="General">
                  <c:v>-137.12799999999999</c:v>
                </c:pt>
                <c:pt idx="7081" formatCode="General">
                  <c:v>-135.84299999999999</c:v>
                </c:pt>
                <c:pt idx="7082" formatCode="General">
                  <c:v>-134.50700000000001</c:v>
                </c:pt>
                <c:pt idx="7083" formatCode="General">
                  <c:v>-133.124</c:v>
                </c:pt>
                <c:pt idx="7084" formatCode="General">
                  <c:v>-131.69499999999999</c:v>
                </c:pt>
                <c:pt idx="7085" formatCode="General">
                  <c:v>-130.21700000000001</c:v>
                </c:pt>
                <c:pt idx="7086" formatCode="General">
                  <c:v>-128.68600000000001</c:v>
                </c:pt>
                <c:pt idx="7087" formatCode="General">
                  <c:v>-127.125</c:v>
                </c:pt>
                <c:pt idx="7088" formatCode="General">
                  <c:v>-125.56699999999999</c:v>
                </c:pt>
                <c:pt idx="7089" formatCode="General">
                  <c:v>-124.04900000000001</c:v>
                </c:pt>
                <c:pt idx="7090" formatCode="General">
                  <c:v>-122.59399999999999</c:v>
                </c:pt>
                <c:pt idx="7091" formatCode="General">
                  <c:v>-121.19499999999999</c:v>
                </c:pt>
                <c:pt idx="7092" formatCode="General">
                  <c:v>-119.76300000000001</c:v>
                </c:pt>
                <c:pt idx="7093" formatCode="General">
                  <c:v>-118.18</c:v>
                </c:pt>
                <c:pt idx="7094" formatCode="General">
                  <c:v>-116.416</c:v>
                </c:pt>
                <c:pt idx="7095" formatCode="General">
                  <c:v>-114.495</c:v>
                </c:pt>
                <c:pt idx="7096" formatCode="General">
                  <c:v>-112.494</c:v>
                </c:pt>
                <c:pt idx="7097" formatCode="General">
                  <c:v>-110.47199999999999</c:v>
                </c:pt>
                <c:pt idx="7098" formatCode="General">
                  <c:v>-108.43300000000001</c:v>
                </c:pt>
                <c:pt idx="7099" formatCode="General">
                  <c:v>-106.42700000000001</c:v>
                </c:pt>
                <c:pt idx="7100" formatCode="General">
                  <c:v>-104.51600000000001</c:v>
                </c:pt>
                <c:pt idx="7101" formatCode="General">
                  <c:v>-102.72</c:v>
                </c:pt>
                <c:pt idx="7102" formatCode="General">
                  <c:v>-101.03400000000001</c:v>
                </c:pt>
                <c:pt idx="7103" formatCode="General">
                  <c:v>-99.433499999999995</c:v>
                </c:pt>
                <c:pt idx="7104" formatCode="General">
                  <c:v>-97.897599999999997</c:v>
                </c:pt>
                <c:pt idx="7105" formatCode="General">
                  <c:v>-96.4191</c:v>
                </c:pt>
                <c:pt idx="7106" formatCode="General">
                  <c:v>-94.979399999999998</c:v>
                </c:pt>
                <c:pt idx="7107" formatCode="General">
                  <c:v>-93.558499999999995</c:v>
                </c:pt>
                <c:pt idx="7108" formatCode="General">
                  <c:v>-92.177899999999994</c:v>
                </c:pt>
                <c:pt idx="7109" formatCode="General">
                  <c:v>-90.8232</c:v>
                </c:pt>
                <c:pt idx="7110" formatCode="General">
                  <c:v>-89.373000000000005</c:v>
                </c:pt>
                <c:pt idx="7111" formatCode="General">
                  <c:v>-87.712699999999998</c:v>
                </c:pt>
                <c:pt idx="7112" formatCode="General">
                  <c:v>-85.783000000000001</c:v>
                </c:pt>
                <c:pt idx="7113" formatCode="General">
                  <c:v>-83.638999999999996</c:v>
                </c:pt>
                <c:pt idx="7114" formatCode="General">
                  <c:v>-81.376599999999996</c:v>
                </c:pt>
                <c:pt idx="7115" formatCode="General">
                  <c:v>-78.994600000000005</c:v>
                </c:pt>
                <c:pt idx="7116" formatCode="General">
                  <c:v>-76.483599999999996</c:v>
                </c:pt>
                <c:pt idx="7117" formatCode="General">
                  <c:v>-73.861000000000004</c:v>
                </c:pt>
                <c:pt idx="7118" formatCode="General">
                  <c:v>-71.136799999999994</c:v>
                </c:pt>
                <c:pt idx="7119" formatCode="General">
                  <c:v>-68.313000000000002</c:v>
                </c:pt>
                <c:pt idx="7120" formatCode="General">
                  <c:v>-65.405600000000007</c:v>
                </c:pt>
                <c:pt idx="7121" formatCode="General">
                  <c:v>-62.439700000000002</c:v>
                </c:pt>
                <c:pt idx="7122" formatCode="General">
                  <c:v>-59.450699999999998</c:v>
                </c:pt>
                <c:pt idx="7123" formatCode="General">
                  <c:v>-56.482999999999997</c:v>
                </c:pt>
                <c:pt idx="7124" formatCode="General">
                  <c:v>-53.580500000000001</c:v>
                </c:pt>
                <c:pt idx="7125" formatCode="General">
                  <c:v>-50.794400000000003</c:v>
                </c:pt>
                <c:pt idx="7126" formatCode="General">
                  <c:v>-48.168399999999998</c:v>
                </c:pt>
                <c:pt idx="7127" formatCode="General">
                  <c:v>-45.654699999999998</c:v>
                </c:pt>
                <c:pt idx="7128" formatCode="General">
                  <c:v>-43.179400000000001</c:v>
                </c:pt>
                <c:pt idx="7129" formatCode="General">
                  <c:v>-40.718600000000002</c:v>
                </c:pt>
                <c:pt idx="7130" formatCode="General">
                  <c:v>-38.282600000000002</c:v>
                </c:pt>
                <c:pt idx="7131" formatCode="General">
                  <c:v>-35.929000000000002</c:v>
                </c:pt>
                <c:pt idx="7132" formatCode="General">
                  <c:v>-33.686599999999999</c:v>
                </c:pt>
                <c:pt idx="7133" formatCode="General">
                  <c:v>-31.5474</c:v>
                </c:pt>
                <c:pt idx="7134" formatCode="General">
                  <c:v>-29.506599999999999</c:v>
                </c:pt>
                <c:pt idx="7135" formatCode="General">
                  <c:v>-27.555399999999999</c:v>
                </c:pt>
                <c:pt idx="7136" formatCode="General">
                  <c:v>-25.667300000000001</c:v>
                </c:pt>
                <c:pt idx="7137" formatCode="General">
                  <c:v>-23.832000000000001</c:v>
                </c:pt>
                <c:pt idx="7138" formatCode="General">
                  <c:v>-22.068999999999999</c:v>
                </c:pt>
                <c:pt idx="7139" formatCode="General">
                  <c:v>-20.391999999999999</c:v>
                </c:pt>
                <c:pt idx="7140" formatCode="General">
                  <c:v>-18.801600000000001</c:v>
                </c:pt>
                <c:pt idx="7141" formatCode="General">
                  <c:v>-17.252600000000001</c:v>
                </c:pt>
                <c:pt idx="7142" formatCode="General">
                  <c:v>-15.6968</c:v>
                </c:pt>
                <c:pt idx="7143" formatCode="General">
                  <c:v>-14.132899999999999</c:v>
                </c:pt>
                <c:pt idx="7144" formatCode="General">
                  <c:v>-12.5192</c:v>
                </c:pt>
                <c:pt idx="7145" formatCode="General">
                  <c:v>-10.765000000000001</c:v>
                </c:pt>
                <c:pt idx="7146" formatCode="General">
                  <c:v>-8.8275799999999993</c:v>
                </c:pt>
                <c:pt idx="7147" formatCode="General">
                  <c:v>-6.7145299999999999</c:v>
                </c:pt>
                <c:pt idx="7148" formatCode="General">
                  <c:v>-4.5631000000000004</c:v>
                </c:pt>
                <c:pt idx="7149" formatCode="General">
                  <c:v>-2.5074100000000001</c:v>
                </c:pt>
                <c:pt idx="7150" formatCode="General">
                  <c:v>-0.53636799999999996</c:v>
                </c:pt>
                <c:pt idx="7151" formatCode="General">
                  <c:v>1.3757299999999999</c:v>
                </c:pt>
                <c:pt idx="7152" formatCode="General">
                  <c:v>3.2542800000000001</c:v>
                </c:pt>
                <c:pt idx="7153" formatCode="General">
                  <c:v>5.1011199999999999</c:v>
                </c:pt>
                <c:pt idx="7154" formatCode="General">
                  <c:v>6.9031200000000004</c:v>
                </c:pt>
                <c:pt idx="7155" formatCode="General">
                  <c:v>8.6584800000000008</c:v>
                </c:pt>
                <c:pt idx="7156" formatCode="General">
                  <c:v>10.363200000000001</c:v>
                </c:pt>
                <c:pt idx="7157" formatCode="General">
                  <c:v>12.0008</c:v>
                </c:pt>
                <c:pt idx="7158" formatCode="General">
                  <c:v>13.573</c:v>
                </c:pt>
                <c:pt idx="7159" formatCode="General">
                  <c:v>15.1036</c:v>
                </c:pt>
                <c:pt idx="7160" formatCode="General">
                  <c:v>16.610900000000001</c:v>
                </c:pt>
                <c:pt idx="7161" formatCode="General">
                  <c:v>18.115500000000001</c:v>
                </c:pt>
                <c:pt idx="7162" formatCode="General">
                  <c:v>19.716799999999999</c:v>
                </c:pt>
                <c:pt idx="7163" formatCode="General">
                  <c:v>21.501300000000001</c:v>
                </c:pt>
                <c:pt idx="7164" formatCode="General">
                  <c:v>23.461500000000001</c:v>
                </c:pt>
                <c:pt idx="7165" formatCode="General">
                  <c:v>25.551100000000002</c:v>
                </c:pt>
                <c:pt idx="7166" formatCode="General">
                  <c:v>27.7042</c:v>
                </c:pt>
                <c:pt idx="7167" formatCode="General">
                  <c:v>29.913499999999999</c:v>
                </c:pt>
                <c:pt idx="7168" formatCode="General">
                  <c:v>32.200600000000001</c:v>
                </c:pt>
                <c:pt idx="7169" formatCode="General">
                  <c:v>34.568300000000001</c:v>
                </c:pt>
                <c:pt idx="7170" formatCode="General">
                  <c:v>37.024099999999997</c:v>
                </c:pt>
                <c:pt idx="7171" formatCode="General">
                  <c:v>39.582900000000002</c:v>
                </c:pt>
                <c:pt idx="7172" formatCode="General">
                  <c:v>42.264400000000002</c:v>
                </c:pt>
                <c:pt idx="7173" formatCode="General">
                  <c:v>45.081299999999999</c:v>
                </c:pt>
                <c:pt idx="7174" formatCode="General">
                  <c:v>48.020400000000002</c:v>
                </c:pt>
                <c:pt idx="7175" formatCode="General">
                  <c:v>51.057299999999998</c:v>
                </c:pt>
                <c:pt idx="7176" formatCode="General">
                  <c:v>54.176299999999998</c:v>
                </c:pt>
                <c:pt idx="7177" formatCode="General">
                  <c:v>57.352899999999998</c:v>
                </c:pt>
                <c:pt idx="7178" formatCode="General">
                  <c:v>60.5505</c:v>
                </c:pt>
                <c:pt idx="7179" formatCode="General">
                  <c:v>63.812100000000001</c:v>
                </c:pt>
                <c:pt idx="7180" formatCode="General">
                  <c:v>67.228899999999996</c:v>
                </c:pt>
                <c:pt idx="7181" formatCode="General">
                  <c:v>70.782700000000006</c:v>
                </c:pt>
                <c:pt idx="7182" formatCode="General">
                  <c:v>74.401899999999998</c:v>
                </c:pt>
                <c:pt idx="7183" formatCode="General">
                  <c:v>77.995199999999997</c:v>
                </c:pt>
                <c:pt idx="7184" formatCode="General">
                  <c:v>81.465199999999996</c:v>
                </c:pt>
                <c:pt idx="7185" formatCode="General">
                  <c:v>84.747699999999995</c:v>
                </c:pt>
                <c:pt idx="7186" formatCode="General">
                  <c:v>87.799300000000002</c:v>
                </c:pt>
                <c:pt idx="7187" formatCode="General">
                  <c:v>90.602400000000003</c:v>
                </c:pt>
                <c:pt idx="7188" formatCode="General">
                  <c:v>93.203400000000002</c:v>
                </c:pt>
                <c:pt idx="7189" formatCode="General">
                  <c:v>95.656199999999998</c:v>
                </c:pt>
                <c:pt idx="7190" formatCode="General">
                  <c:v>97.956199999999995</c:v>
                </c:pt>
                <c:pt idx="7191" formatCode="General">
                  <c:v>100.11199999999999</c:v>
                </c:pt>
                <c:pt idx="7192" formatCode="General">
                  <c:v>102.15300000000001</c:v>
                </c:pt>
                <c:pt idx="7193" formatCode="General">
                  <c:v>104.107</c:v>
                </c:pt>
                <c:pt idx="7194" formatCode="General">
                  <c:v>105.991</c:v>
                </c:pt>
                <c:pt idx="7195" formatCode="General">
                  <c:v>107.80200000000001</c:v>
                </c:pt>
                <c:pt idx="7196" formatCode="General">
                  <c:v>109.575</c:v>
                </c:pt>
                <c:pt idx="7197" formatCode="General">
                  <c:v>111.467</c:v>
                </c:pt>
                <c:pt idx="7198" formatCode="General">
                  <c:v>113.584</c:v>
                </c:pt>
                <c:pt idx="7199" formatCode="General">
                  <c:v>115.91</c:v>
                </c:pt>
                <c:pt idx="7200" formatCode="General">
                  <c:v>118.39</c:v>
                </c:pt>
                <c:pt idx="7201" formatCode="General">
                  <c:v>120.96</c:v>
                </c:pt>
                <c:pt idx="7202" formatCode="General">
                  <c:v>123.634</c:v>
                </c:pt>
                <c:pt idx="7203" formatCode="General">
                  <c:v>126.441</c:v>
                </c:pt>
                <c:pt idx="7204" formatCode="General">
                  <c:v>129.399</c:v>
                </c:pt>
                <c:pt idx="7205" formatCode="General">
                  <c:v>132.51499999999999</c:v>
                </c:pt>
                <c:pt idx="7206" formatCode="General">
                  <c:v>135.78299999999999</c:v>
                </c:pt>
                <c:pt idx="7207" formatCode="General">
                  <c:v>139.185</c:v>
                </c:pt>
                <c:pt idx="7208" formatCode="General">
                  <c:v>142.69999999999999</c:v>
                </c:pt>
                <c:pt idx="7209" formatCode="General">
                  <c:v>146.286</c:v>
                </c:pt>
                <c:pt idx="7210" formatCode="General">
                  <c:v>149.892</c:v>
                </c:pt>
                <c:pt idx="7211" formatCode="General">
                  <c:v>153.465</c:v>
                </c:pt>
                <c:pt idx="7212" formatCode="General">
                  <c:v>156.946</c:v>
                </c:pt>
                <c:pt idx="7213" formatCode="General">
                  <c:v>160.28</c:v>
                </c:pt>
                <c:pt idx="7214" formatCode="General">
                  <c:v>163.58199999999999</c:v>
                </c:pt>
                <c:pt idx="7215" formatCode="General">
                  <c:v>167.001</c:v>
                </c:pt>
                <c:pt idx="7216" formatCode="General">
                  <c:v>170.43</c:v>
                </c:pt>
                <c:pt idx="7217" formatCode="General">
                  <c:v>173.726</c:v>
                </c:pt>
                <c:pt idx="7218" formatCode="General">
                  <c:v>176.83099999999999</c:v>
                </c:pt>
                <c:pt idx="7219" formatCode="General">
                  <c:v>179.69300000000001</c:v>
                </c:pt>
                <c:pt idx="7220" formatCode="General">
                  <c:v>182.28700000000001</c:v>
                </c:pt>
                <c:pt idx="7221" formatCode="General">
                  <c:v>184.59399999999999</c:v>
                </c:pt>
                <c:pt idx="7222" formatCode="General">
                  <c:v>186.60599999999999</c:v>
                </c:pt>
                <c:pt idx="7223" formatCode="General">
                  <c:v>188.35300000000001</c:v>
                </c:pt>
                <c:pt idx="7224" formatCode="General">
                  <c:v>189.887</c:v>
                </c:pt>
                <c:pt idx="7225" formatCode="General">
                  <c:v>191.27</c:v>
                </c:pt>
                <c:pt idx="7226" formatCode="General">
                  <c:v>192.53800000000001</c:v>
                </c:pt>
                <c:pt idx="7227" formatCode="General">
                  <c:v>193.69399999999999</c:v>
                </c:pt>
                <c:pt idx="7228" formatCode="General">
                  <c:v>194.73699999999999</c:v>
                </c:pt>
                <c:pt idx="7229" formatCode="General">
                  <c:v>195.66499999999999</c:v>
                </c:pt>
                <c:pt idx="7230" formatCode="General">
                  <c:v>196.477</c:v>
                </c:pt>
                <c:pt idx="7231" formatCode="General">
                  <c:v>197.25800000000001</c:v>
                </c:pt>
                <c:pt idx="7232" formatCode="General">
                  <c:v>198.19900000000001</c:v>
                </c:pt>
                <c:pt idx="7233" formatCode="General">
                  <c:v>199.322</c:v>
                </c:pt>
                <c:pt idx="7234" formatCode="General">
                  <c:v>200.50899999999999</c:v>
                </c:pt>
                <c:pt idx="7235" formatCode="General">
                  <c:v>201.708</c:v>
                </c:pt>
                <c:pt idx="7236" formatCode="General">
                  <c:v>202.905</c:v>
                </c:pt>
                <c:pt idx="7237" formatCode="General">
                  <c:v>204.108</c:v>
                </c:pt>
                <c:pt idx="7238" formatCode="General">
                  <c:v>205.32300000000001</c:v>
                </c:pt>
                <c:pt idx="7239" formatCode="General">
                  <c:v>206.54599999999999</c:v>
                </c:pt>
                <c:pt idx="7240" formatCode="General">
                  <c:v>207.779</c:v>
                </c:pt>
                <c:pt idx="7241" formatCode="General">
                  <c:v>209.02500000000001</c:v>
                </c:pt>
                <c:pt idx="7242" formatCode="General">
                  <c:v>210.3</c:v>
                </c:pt>
                <c:pt idx="7243" formatCode="General">
                  <c:v>211.61099999999999</c:v>
                </c:pt>
                <c:pt idx="7244" formatCode="General">
                  <c:v>212.93799999999999</c:v>
                </c:pt>
                <c:pt idx="7245" formatCode="General">
                  <c:v>214.255</c:v>
                </c:pt>
                <c:pt idx="7246" formatCode="General">
                  <c:v>215.53399999999999</c:v>
                </c:pt>
                <c:pt idx="7247" formatCode="General">
                  <c:v>216.76</c:v>
                </c:pt>
                <c:pt idx="7248" formatCode="General">
                  <c:v>217.93</c:v>
                </c:pt>
                <c:pt idx="7249" formatCode="General">
                  <c:v>219.19399999999999</c:v>
                </c:pt>
                <c:pt idx="7250" formatCode="General">
                  <c:v>220.643</c:v>
                </c:pt>
                <c:pt idx="7251" formatCode="General">
                  <c:v>222.09200000000001</c:v>
                </c:pt>
                <c:pt idx="7252" formatCode="General">
                  <c:v>223.40299999999999</c:v>
                </c:pt>
                <c:pt idx="7253" formatCode="General">
                  <c:v>224.56700000000001</c:v>
                </c:pt>
                <c:pt idx="7254" formatCode="General">
                  <c:v>225.55799999999999</c:v>
                </c:pt>
                <c:pt idx="7255" formatCode="General">
                  <c:v>226.34700000000001</c:v>
                </c:pt>
                <c:pt idx="7256" formatCode="General">
                  <c:v>226.934</c:v>
                </c:pt>
                <c:pt idx="7257" formatCode="General">
                  <c:v>227.33699999999999</c:v>
                </c:pt>
                <c:pt idx="7258" formatCode="General">
                  <c:v>227.59899999999999</c:v>
                </c:pt>
                <c:pt idx="7259" formatCode="General">
                  <c:v>227.744</c:v>
                </c:pt>
                <c:pt idx="7260" formatCode="General">
                  <c:v>227.77199999999999</c:v>
                </c:pt>
                <c:pt idx="7261" formatCode="General">
                  <c:v>227.67400000000001</c:v>
                </c:pt>
                <c:pt idx="7262" formatCode="General">
                  <c:v>227.44800000000001</c:v>
                </c:pt>
                <c:pt idx="7263" formatCode="General">
                  <c:v>227.126</c:v>
                </c:pt>
                <c:pt idx="7264" formatCode="General">
                  <c:v>226.744</c:v>
                </c:pt>
                <c:pt idx="7265" formatCode="General">
                  <c:v>226.33500000000001</c:v>
                </c:pt>
                <c:pt idx="7266" formatCode="General">
                  <c:v>225.99299999999999</c:v>
                </c:pt>
                <c:pt idx="7267" formatCode="General">
                  <c:v>225.833</c:v>
                </c:pt>
                <c:pt idx="7268" formatCode="General">
                  <c:v>225.74100000000001</c:v>
                </c:pt>
                <c:pt idx="7269" formatCode="General">
                  <c:v>225.517</c:v>
                </c:pt>
                <c:pt idx="7270" formatCode="General">
                  <c:v>225.04400000000001</c:v>
                </c:pt>
                <c:pt idx="7271" formatCode="General">
                  <c:v>224.35400000000001</c:v>
                </c:pt>
                <c:pt idx="7272" formatCode="General">
                  <c:v>223.73</c:v>
                </c:pt>
                <c:pt idx="7273" formatCode="General">
                  <c:v>223.26300000000001</c:v>
                </c:pt>
                <c:pt idx="7274" formatCode="General">
                  <c:v>222.83</c:v>
                </c:pt>
                <c:pt idx="7275" formatCode="General">
                  <c:v>222.36799999999999</c:v>
                </c:pt>
                <c:pt idx="7276" formatCode="General">
                  <c:v>221.85599999999999</c:v>
                </c:pt>
                <c:pt idx="7277" formatCode="General">
                  <c:v>221.29499999999999</c:v>
                </c:pt>
                <c:pt idx="7278" formatCode="General">
                  <c:v>220.697</c:v>
                </c:pt>
                <c:pt idx="7279" formatCode="General">
                  <c:v>220.07499999999999</c:v>
                </c:pt>
                <c:pt idx="7280" formatCode="General">
                  <c:v>219.411</c:v>
                </c:pt>
                <c:pt idx="7281" formatCode="General">
                  <c:v>218.672</c:v>
                </c:pt>
                <c:pt idx="7282" formatCode="General">
                  <c:v>217.893</c:v>
                </c:pt>
                <c:pt idx="7283" formatCode="General">
                  <c:v>217.15899999999999</c:v>
                </c:pt>
                <c:pt idx="7284" formatCode="General">
                  <c:v>216.63399999999999</c:v>
                </c:pt>
                <c:pt idx="7285" formatCode="General">
                  <c:v>216.35599999999999</c:v>
                </c:pt>
                <c:pt idx="7286" formatCode="General">
                  <c:v>216.143</c:v>
                </c:pt>
                <c:pt idx="7287" formatCode="General">
                  <c:v>215.89699999999999</c:v>
                </c:pt>
                <c:pt idx="7288" formatCode="General">
                  <c:v>215.619</c:v>
                </c:pt>
                <c:pt idx="7289" formatCode="General">
                  <c:v>215.28299999999999</c:v>
                </c:pt>
                <c:pt idx="7290" formatCode="General">
                  <c:v>214.86799999999999</c:v>
                </c:pt>
                <c:pt idx="7291" formatCode="General">
                  <c:v>214.374</c:v>
                </c:pt>
                <c:pt idx="7292" formatCode="General">
                  <c:v>213.80699999999999</c:v>
                </c:pt>
                <c:pt idx="7293" formatCode="General">
                  <c:v>213.17400000000001</c:v>
                </c:pt>
                <c:pt idx="7294" formatCode="General">
                  <c:v>212.46100000000001</c:v>
                </c:pt>
                <c:pt idx="7295" formatCode="General">
                  <c:v>211.64400000000001</c:v>
                </c:pt>
                <c:pt idx="7296" formatCode="General">
                  <c:v>210.685</c:v>
                </c:pt>
                <c:pt idx="7297" formatCode="General">
                  <c:v>209.53700000000001</c:v>
                </c:pt>
                <c:pt idx="7298" formatCode="General">
                  <c:v>208.16499999999999</c:v>
                </c:pt>
                <c:pt idx="7299" formatCode="General">
                  <c:v>206.56899999999999</c:v>
                </c:pt>
                <c:pt idx="7300" formatCode="General">
                  <c:v>204.797</c:v>
                </c:pt>
                <c:pt idx="7301" formatCode="General">
                  <c:v>202.941</c:v>
                </c:pt>
                <c:pt idx="7302" formatCode="General">
                  <c:v>201.089</c:v>
                </c:pt>
                <c:pt idx="7303" formatCode="General">
                  <c:v>199.16499999999999</c:v>
                </c:pt>
                <c:pt idx="7304" formatCode="General">
                  <c:v>197.09399999999999</c:v>
                </c:pt>
                <c:pt idx="7305" formatCode="General">
                  <c:v>194.90600000000001</c:v>
                </c:pt>
                <c:pt idx="7306" formatCode="General">
                  <c:v>192.643</c:v>
                </c:pt>
                <c:pt idx="7307" formatCode="General">
                  <c:v>190.34</c:v>
                </c:pt>
                <c:pt idx="7308" formatCode="General">
                  <c:v>187.999</c:v>
                </c:pt>
                <c:pt idx="7309" formatCode="General">
                  <c:v>185.60499999999999</c:v>
                </c:pt>
                <c:pt idx="7310" formatCode="General">
                  <c:v>183.15700000000001</c:v>
                </c:pt>
                <c:pt idx="7311" formatCode="General">
                  <c:v>180.65700000000001</c:v>
                </c:pt>
                <c:pt idx="7312" formatCode="General">
                  <c:v>178.11600000000001</c:v>
                </c:pt>
                <c:pt idx="7313" formatCode="General">
                  <c:v>175.53899999999999</c:v>
                </c:pt>
                <c:pt idx="7314" formatCode="General">
                  <c:v>172.92699999999999</c:v>
                </c:pt>
                <c:pt idx="7315" formatCode="General">
                  <c:v>170.255</c:v>
                </c:pt>
                <c:pt idx="7316" formatCode="General">
                  <c:v>167.5</c:v>
                </c:pt>
                <c:pt idx="7317" formatCode="General">
                  <c:v>164.72300000000001</c:v>
                </c:pt>
                <c:pt idx="7318" formatCode="General">
                  <c:v>162.02600000000001</c:v>
                </c:pt>
                <c:pt idx="7319" formatCode="General">
                  <c:v>159.51900000000001</c:v>
                </c:pt>
                <c:pt idx="7320" formatCode="General">
                  <c:v>157.125</c:v>
                </c:pt>
                <c:pt idx="7321" formatCode="General">
                  <c:v>154.61600000000001</c:v>
                </c:pt>
                <c:pt idx="7322" formatCode="General">
                  <c:v>151.976</c:v>
                </c:pt>
                <c:pt idx="7323" formatCode="General">
                  <c:v>149.30699999999999</c:v>
                </c:pt>
                <c:pt idx="7324" formatCode="General">
                  <c:v>146.78899999999999</c:v>
                </c:pt>
                <c:pt idx="7325" formatCode="General">
                  <c:v>144.50800000000001</c:v>
                </c:pt>
                <c:pt idx="7326" formatCode="General">
                  <c:v>142.327</c:v>
                </c:pt>
                <c:pt idx="7327" formatCode="General">
                  <c:v>140.19399999999999</c:v>
                </c:pt>
                <c:pt idx="7328" formatCode="General">
                  <c:v>138.142</c:v>
                </c:pt>
                <c:pt idx="7329" formatCode="General">
                  <c:v>136.13499999999999</c:v>
                </c:pt>
                <c:pt idx="7330" formatCode="General">
                  <c:v>134.113</c:v>
                </c:pt>
                <c:pt idx="7331" formatCode="General">
                  <c:v>132.042</c:v>
                </c:pt>
                <c:pt idx="7332" formatCode="General">
                  <c:v>129.893</c:v>
                </c:pt>
                <c:pt idx="7333" formatCode="General">
                  <c:v>127.651</c:v>
                </c:pt>
                <c:pt idx="7334" formatCode="General">
                  <c:v>125.375</c:v>
                </c:pt>
                <c:pt idx="7335" formatCode="General">
                  <c:v>123.15600000000001</c:v>
                </c:pt>
                <c:pt idx="7336" formatCode="General">
                  <c:v>121.026</c:v>
                </c:pt>
                <c:pt idx="7337" formatCode="General">
                  <c:v>118.962</c:v>
                </c:pt>
                <c:pt idx="7338" formatCode="General">
                  <c:v>116.83799999999999</c:v>
                </c:pt>
                <c:pt idx="7339" formatCode="General">
                  <c:v>114.56699999999999</c:v>
                </c:pt>
                <c:pt idx="7340" formatCode="General">
                  <c:v>112.167</c:v>
                </c:pt>
                <c:pt idx="7341" formatCode="General">
                  <c:v>109.64</c:v>
                </c:pt>
                <c:pt idx="7342" formatCode="General">
                  <c:v>106.98099999999999</c:v>
                </c:pt>
                <c:pt idx="7343" formatCode="General">
                  <c:v>104.19</c:v>
                </c:pt>
                <c:pt idx="7344" formatCode="General">
                  <c:v>101.271</c:v>
                </c:pt>
                <c:pt idx="7345" formatCode="General">
                  <c:v>98.210899999999995</c:v>
                </c:pt>
                <c:pt idx="7346" formatCode="General">
                  <c:v>95.010999999999996</c:v>
                </c:pt>
                <c:pt idx="7347" formatCode="General">
                  <c:v>91.689599999999999</c:v>
                </c:pt>
                <c:pt idx="7348" formatCode="General">
                  <c:v>88.268199999999993</c:v>
                </c:pt>
                <c:pt idx="7349" formatCode="General">
                  <c:v>84.767099999999999</c:v>
                </c:pt>
                <c:pt idx="7350" formatCode="General">
                  <c:v>81.206800000000001</c:v>
                </c:pt>
                <c:pt idx="7351" formatCode="General">
                  <c:v>77.610500000000002</c:v>
                </c:pt>
                <c:pt idx="7352" formatCode="General">
                  <c:v>74.002099999999999</c:v>
                </c:pt>
                <c:pt idx="7353" formatCode="General">
                  <c:v>70.373699999999999</c:v>
                </c:pt>
                <c:pt idx="7354" formatCode="General">
                  <c:v>66.6875</c:v>
                </c:pt>
                <c:pt idx="7355" formatCode="General">
                  <c:v>63.046799999999998</c:v>
                </c:pt>
                <c:pt idx="7356" formatCode="General">
                  <c:v>59.601300000000002</c:v>
                </c:pt>
                <c:pt idx="7357" formatCode="General">
                  <c:v>56.377200000000002</c:v>
                </c:pt>
                <c:pt idx="7358" formatCode="General">
                  <c:v>53.3384</c:v>
                </c:pt>
                <c:pt idx="7359" formatCode="General">
                  <c:v>50.386200000000002</c:v>
                </c:pt>
                <c:pt idx="7360" formatCode="General">
                  <c:v>47.391599999999997</c:v>
                </c:pt>
                <c:pt idx="7361" formatCode="General">
                  <c:v>44.249099999999999</c:v>
                </c:pt>
                <c:pt idx="7362" formatCode="General">
                  <c:v>41.014699999999998</c:v>
                </c:pt>
                <c:pt idx="7363" formatCode="General">
                  <c:v>37.817300000000003</c:v>
                </c:pt>
                <c:pt idx="7364" formatCode="General">
                  <c:v>34.776200000000003</c:v>
                </c:pt>
                <c:pt idx="7365" formatCode="General">
                  <c:v>31.930599999999998</c:v>
                </c:pt>
                <c:pt idx="7366" formatCode="General">
                  <c:v>29.144400000000001</c:v>
                </c:pt>
                <c:pt idx="7367" formatCode="General">
                  <c:v>26.3324</c:v>
                </c:pt>
                <c:pt idx="7368" formatCode="General">
                  <c:v>23.494800000000001</c:v>
                </c:pt>
                <c:pt idx="7369" formatCode="General">
                  <c:v>20.599699999999999</c:v>
                </c:pt>
                <c:pt idx="7370" formatCode="General">
                  <c:v>17.6099</c:v>
                </c:pt>
                <c:pt idx="7371" formatCode="General">
                  <c:v>14.521000000000001</c:v>
                </c:pt>
                <c:pt idx="7372" formatCode="General">
                  <c:v>11.3423</c:v>
                </c:pt>
                <c:pt idx="7373" formatCode="General">
                  <c:v>8.0922000000000001</c:v>
                </c:pt>
                <c:pt idx="7374" formatCode="General">
                  <c:v>4.7668600000000003</c:v>
                </c:pt>
                <c:pt idx="7375" formatCode="General">
                  <c:v>1.34453</c:v>
                </c:pt>
                <c:pt idx="7376" formatCode="General">
                  <c:v>-2.0900599999999998</c:v>
                </c:pt>
                <c:pt idx="7377" formatCode="General">
                  <c:v>-5.4301399999999997</c:v>
                </c:pt>
                <c:pt idx="7378" formatCode="General">
                  <c:v>-8.6394000000000002</c:v>
                </c:pt>
                <c:pt idx="7379" formatCode="General">
                  <c:v>-11.804399999999999</c:v>
                </c:pt>
                <c:pt idx="7380" formatCode="General">
                  <c:v>-15.1617</c:v>
                </c:pt>
                <c:pt idx="7381" formatCode="General">
                  <c:v>-18.766300000000001</c:v>
                </c:pt>
                <c:pt idx="7382" formatCode="General">
                  <c:v>-22.515000000000001</c:v>
                </c:pt>
                <c:pt idx="7383" formatCode="General">
                  <c:v>-26.293800000000001</c:v>
                </c:pt>
                <c:pt idx="7384" formatCode="General">
                  <c:v>-30.025600000000001</c:v>
                </c:pt>
                <c:pt idx="7385" formatCode="General">
                  <c:v>-33.7639</c:v>
                </c:pt>
                <c:pt idx="7386" formatCode="General">
                  <c:v>-37.537100000000002</c:v>
                </c:pt>
                <c:pt idx="7387" formatCode="General">
                  <c:v>-41.3093</c:v>
                </c:pt>
                <c:pt idx="7388" formatCode="General">
                  <c:v>-45.070500000000003</c:v>
                </c:pt>
                <c:pt idx="7389" formatCode="General">
                  <c:v>-48.829599999999999</c:v>
                </c:pt>
                <c:pt idx="7390" formatCode="General">
                  <c:v>-52.588299999999997</c:v>
                </c:pt>
                <c:pt idx="7391" formatCode="General">
                  <c:v>-56.343200000000003</c:v>
                </c:pt>
                <c:pt idx="7392" formatCode="General">
                  <c:v>-60.081600000000002</c:v>
                </c:pt>
                <c:pt idx="7393" formatCode="General">
                  <c:v>-63.810899999999997</c:v>
                </c:pt>
                <c:pt idx="7394" formatCode="General">
                  <c:v>-67.560100000000006</c:v>
                </c:pt>
                <c:pt idx="7395" formatCode="General">
                  <c:v>-71.3566</c:v>
                </c:pt>
                <c:pt idx="7396" formatCode="General">
                  <c:v>-75.207999999999998</c:v>
                </c:pt>
                <c:pt idx="7397" formatCode="General">
                  <c:v>-78.980999999999995</c:v>
                </c:pt>
                <c:pt idx="7398" formatCode="General">
                  <c:v>-82.545900000000003</c:v>
                </c:pt>
                <c:pt idx="7399" formatCode="General">
                  <c:v>-85.9114</c:v>
                </c:pt>
                <c:pt idx="7400" formatCode="General">
                  <c:v>-89.137299999999996</c:v>
                </c:pt>
                <c:pt idx="7401" formatCode="General">
                  <c:v>-92.311599999999999</c:v>
                </c:pt>
                <c:pt idx="7402" formatCode="General">
                  <c:v>-95.476299999999995</c:v>
                </c:pt>
                <c:pt idx="7403" formatCode="General">
                  <c:v>-98.638900000000007</c:v>
                </c:pt>
                <c:pt idx="7404" formatCode="General">
                  <c:v>-101.822</c:v>
                </c:pt>
                <c:pt idx="7405" formatCode="General">
                  <c:v>-105.042</c:v>
                </c:pt>
                <c:pt idx="7406" formatCode="General">
                  <c:v>-108.301</c:v>
                </c:pt>
                <c:pt idx="7407" formatCode="General">
                  <c:v>-111.592</c:v>
                </c:pt>
                <c:pt idx="7408" formatCode="General">
                  <c:v>-114.90600000000001</c:v>
                </c:pt>
                <c:pt idx="7409" formatCode="General">
                  <c:v>-118.24299999999999</c:v>
                </c:pt>
                <c:pt idx="7410" formatCode="General">
                  <c:v>-121.602</c:v>
                </c:pt>
                <c:pt idx="7411" formatCode="General">
                  <c:v>-124.983</c:v>
                </c:pt>
                <c:pt idx="7412" formatCode="General">
                  <c:v>-128.38200000000001</c:v>
                </c:pt>
                <c:pt idx="7413" formatCode="General">
                  <c:v>-131.786</c:v>
                </c:pt>
                <c:pt idx="7414" formatCode="General">
                  <c:v>-135.19499999999999</c:v>
                </c:pt>
                <c:pt idx="7415" formatCode="General">
                  <c:v>-138.614</c:v>
                </c:pt>
                <c:pt idx="7416" formatCode="General">
                  <c:v>-142.072</c:v>
                </c:pt>
                <c:pt idx="7417" formatCode="General">
                  <c:v>-145.572</c:v>
                </c:pt>
                <c:pt idx="7418" formatCode="General">
                  <c:v>-148.97499999999999</c:v>
                </c:pt>
                <c:pt idx="7419" formatCode="General">
                  <c:v>-152.15899999999999</c:v>
                </c:pt>
                <c:pt idx="7420" formatCode="General">
                  <c:v>-155.11699999999999</c:v>
                </c:pt>
                <c:pt idx="7421" formatCode="General">
                  <c:v>-157.916</c:v>
                </c:pt>
                <c:pt idx="7422" formatCode="General">
                  <c:v>-160.65899999999999</c:v>
                </c:pt>
                <c:pt idx="7423" formatCode="General">
                  <c:v>-163.345</c:v>
                </c:pt>
                <c:pt idx="7424" formatCode="General">
                  <c:v>-165.935</c:v>
                </c:pt>
                <c:pt idx="7425" formatCode="General">
                  <c:v>-168.43700000000001</c:v>
                </c:pt>
                <c:pt idx="7426" formatCode="General">
                  <c:v>-170.86199999999999</c:v>
                </c:pt>
                <c:pt idx="7427" formatCode="General">
                  <c:v>-173.22</c:v>
                </c:pt>
                <c:pt idx="7428" formatCode="General">
                  <c:v>-175.54</c:v>
                </c:pt>
                <c:pt idx="7429" formatCode="General">
                  <c:v>-177.85400000000001</c:v>
                </c:pt>
                <c:pt idx="7430" formatCode="General">
                  <c:v>-180.19399999999999</c:v>
                </c:pt>
                <c:pt idx="7431" formatCode="General">
                  <c:v>-182.58500000000001</c:v>
                </c:pt>
                <c:pt idx="7432" formatCode="General">
                  <c:v>-185.03899999999999</c:v>
                </c:pt>
                <c:pt idx="7433" formatCode="General">
                  <c:v>-187.577</c:v>
                </c:pt>
                <c:pt idx="7434" formatCode="General">
                  <c:v>-190.22300000000001</c:v>
                </c:pt>
                <c:pt idx="7435" formatCode="General">
                  <c:v>-192.98699999999999</c:v>
                </c:pt>
                <c:pt idx="7436" formatCode="General">
                  <c:v>-195.863</c:v>
                </c:pt>
                <c:pt idx="7437" formatCode="General">
                  <c:v>-198.81800000000001</c:v>
                </c:pt>
                <c:pt idx="7438" formatCode="General">
                  <c:v>-201.81299999999999</c:v>
                </c:pt>
                <c:pt idx="7439" formatCode="General">
                  <c:v>-204.82300000000001</c:v>
                </c:pt>
                <c:pt idx="7440" formatCode="General">
                  <c:v>-207.75299999999999</c:v>
                </c:pt>
                <c:pt idx="7441" formatCode="General">
                  <c:v>-210.44499999999999</c:v>
                </c:pt>
                <c:pt idx="7442" formatCode="General">
                  <c:v>-212.82</c:v>
                </c:pt>
                <c:pt idx="7443" formatCode="General">
                  <c:v>-214.874</c:v>
                </c:pt>
                <c:pt idx="7444" formatCode="General">
                  <c:v>-216.71700000000001</c:v>
                </c:pt>
                <c:pt idx="7445" formatCode="General">
                  <c:v>-218.459</c:v>
                </c:pt>
                <c:pt idx="7446" formatCode="General">
                  <c:v>-220.09299999999999</c:v>
                </c:pt>
                <c:pt idx="7447" formatCode="General">
                  <c:v>-221.61600000000001</c:v>
                </c:pt>
                <c:pt idx="7448" formatCode="General">
                  <c:v>-223.03700000000001</c:v>
                </c:pt>
                <c:pt idx="7449" formatCode="General">
                  <c:v>-224.37</c:v>
                </c:pt>
                <c:pt idx="7450" formatCode="General">
                  <c:v>-225.63300000000001</c:v>
                </c:pt>
                <c:pt idx="7451" formatCode="General">
                  <c:v>-226.84100000000001</c:v>
                </c:pt>
                <c:pt idx="7452" formatCode="General">
                  <c:v>-228.02</c:v>
                </c:pt>
                <c:pt idx="7453" formatCode="General">
                  <c:v>-229.2</c:v>
                </c:pt>
                <c:pt idx="7454" formatCode="General">
                  <c:v>-230.40799999999999</c:v>
                </c:pt>
                <c:pt idx="7455" formatCode="General">
                  <c:v>-231.65799999999999</c:v>
                </c:pt>
                <c:pt idx="7456" formatCode="General">
                  <c:v>-232.92500000000001</c:v>
                </c:pt>
                <c:pt idx="7457" formatCode="General">
                  <c:v>-234.17</c:v>
                </c:pt>
                <c:pt idx="7458" formatCode="General">
                  <c:v>-235.38499999999999</c:v>
                </c:pt>
                <c:pt idx="7459" formatCode="General">
                  <c:v>-236.572</c:v>
                </c:pt>
                <c:pt idx="7460" formatCode="General">
                  <c:v>-237.74199999999999</c:v>
                </c:pt>
                <c:pt idx="7461" formatCode="General">
                  <c:v>-238.89699999999999</c:v>
                </c:pt>
                <c:pt idx="7462" formatCode="General">
                  <c:v>-240.029</c:v>
                </c:pt>
                <c:pt idx="7463" formatCode="General">
                  <c:v>-241.17</c:v>
                </c:pt>
                <c:pt idx="7464" formatCode="General">
                  <c:v>-242.34800000000001</c:v>
                </c:pt>
                <c:pt idx="7465" formatCode="General">
                  <c:v>-243.477</c:v>
                </c:pt>
                <c:pt idx="7466" formatCode="General">
                  <c:v>-244.465</c:v>
                </c:pt>
                <c:pt idx="7467" formatCode="General">
                  <c:v>-245.28800000000001</c:v>
                </c:pt>
                <c:pt idx="7468" formatCode="General">
                  <c:v>-245.999</c:v>
                </c:pt>
                <c:pt idx="7469" formatCode="General">
                  <c:v>-246.70099999999999</c:v>
                </c:pt>
                <c:pt idx="7470" formatCode="General">
                  <c:v>-247.38399999999999</c:v>
                </c:pt>
                <c:pt idx="7471" formatCode="General">
                  <c:v>-248.001</c:v>
                </c:pt>
                <c:pt idx="7472" formatCode="General">
                  <c:v>-248.559</c:v>
                </c:pt>
                <c:pt idx="7473" formatCode="General">
                  <c:v>-249.06700000000001</c:v>
                </c:pt>
                <c:pt idx="7474" formatCode="General">
                  <c:v>-249.523</c:v>
                </c:pt>
                <c:pt idx="7475" formatCode="General">
                  <c:v>-249.92699999999999</c:v>
                </c:pt>
                <c:pt idx="7476" formatCode="General">
                  <c:v>-250.28100000000001</c:v>
                </c:pt>
                <c:pt idx="7477" formatCode="General">
                  <c:v>-250.58099999999999</c:v>
                </c:pt>
                <c:pt idx="7478" formatCode="General">
                  <c:v>-250.821</c:v>
                </c:pt>
                <c:pt idx="7479" formatCode="General">
                  <c:v>-251.00700000000001</c:v>
                </c:pt>
                <c:pt idx="7480" formatCode="General">
                  <c:v>-251.142</c:v>
                </c:pt>
                <c:pt idx="7481" formatCode="General">
                  <c:v>-251.23</c:v>
                </c:pt>
                <c:pt idx="7482" formatCode="General">
                  <c:v>-251.255</c:v>
                </c:pt>
                <c:pt idx="7483" formatCode="General">
                  <c:v>-251.196</c:v>
                </c:pt>
                <c:pt idx="7484" formatCode="General">
                  <c:v>-251.077</c:v>
                </c:pt>
                <c:pt idx="7485" formatCode="General">
                  <c:v>-250.93100000000001</c:v>
                </c:pt>
                <c:pt idx="7486" formatCode="General">
                  <c:v>-250.768</c:v>
                </c:pt>
                <c:pt idx="7487" formatCode="General">
                  <c:v>-250.59700000000001</c:v>
                </c:pt>
                <c:pt idx="7488" formatCode="General">
                  <c:v>-250.423</c:v>
                </c:pt>
                <c:pt idx="7489" formatCode="General">
                  <c:v>-250.17599999999999</c:v>
                </c:pt>
                <c:pt idx="7490" formatCode="General">
                  <c:v>-249.75899999999999</c:v>
                </c:pt>
                <c:pt idx="7491" formatCode="General">
                  <c:v>-249.11500000000001</c:v>
                </c:pt>
                <c:pt idx="7492" formatCode="General">
                  <c:v>-248.24700000000001</c:v>
                </c:pt>
                <c:pt idx="7493" formatCode="General">
                  <c:v>-247.27199999999999</c:v>
                </c:pt>
                <c:pt idx="7494" formatCode="General">
                  <c:v>-246.26499999999999</c:v>
                </c:pt>
                <c:pt idx="7495" formatCode="General">
                  <c:v>-245.20400000000001</c:v>
                </c:pt>
                <c:pt idx="7496" formatCode="General">
                  <c:v>-244.101</c:v>
                </c:pt>
                <c:pt idx="7497" formatCode="General">
                  <c:v>-242.98699999999999</c:v>
                </c:pt>
                <c:pt idx="7498" formatCode="General">
                  <c:v>-241.905</c:v>
                </c:pt>
                <c:pt idx="7499" formatCode="General">
                  <c:v>-240.886</c:v>
                </c:pt>
                <c:pt idx="7500" formatCode="General">
                  <c:v>-239.92500000000001</c:v>
                </c:pt>
                <c:pt idx="7501" formatCode="General">
                  <c:v>-239.005</c:v>
                </c:pt>
                <c:pt idx="7502" formatCode="General">
                  <c:v>-238.10599999999999</c:v>
                </c:pt>
                <c:pt idx="7503" formatCode="General">
                  <c:v>-237.24199999999999</c:v>
                </c:pt>
                <c:pt idx="7504" formatCode="General">
                  <c:v>-236.43299999999999</c:v>
                </c:pt>
                <c:pt idx="7505" formatCode="General">
                  <c:v>-235.68</c:v>
                </c:pt>
                <c:pt idx="7506" formatCode="General">
                  <c:v>-234.96199999999999</c:v>
                </c:pt>
                <c:pt idx="7507" formatCode="General">
                  <c:v>-234.23400000000001</c:v>
                </c:pt>
                <c:pt idx="7508" formatCode="General">
                  <c:v>-233.465</c:v>
                </c:pt>
                <c:pt idx="7509" formatCode="General">
                  <c:v>-232.65199999999999</c:v>
                </c:pt>
                <c:pt idx="7510" formatCode="General">
                  <c:v>-231.71799999999999</c:v>
                </c:pt>
                <c:pt idx="7511" formatCode="General">
                  <c:v>-230.56299999999999</c:v>
                </c:pt>
                <c:pt idx="7512" formatCode="General">
                  <c:v>-229.12299999999999</c:v>
                </c:pt>
                <c:pt idx="7513" formatCode="General">
                  <c:v>-227.40199999999999</c:v>
                </c:pt>
                <c:pt idx="7514" formatCode="General">
                  <c:v>-225.53100000000001</c:v>
                </c:pt>
                <c:pt idx="7515" formatCode="General">
                  <c:v>-223.57900000000001</c:v>
                </c:pt>
                <c:pt idx="7516" formatCode="General">
                  <c:v>-221.53100000000001</c:v>
                </c:pt>
                <c:pt idx="7517" formatCode="General">
                  <c:v>-219.416</c:v>
                </c:pt>
                <c:pt idx="7518" formatCode="General">
                  <c:v>-217.27</c:v>
                </c:pt>
                <c:pt idx="7519" formatCode="General">
                  <c:v>-215.102</c:v>
                </c:pt>
                <c:pt idx="7520" formatCode="General">
                  <c:v>-212.90799999999999</c:v>
                </c:pt>
                <c:pt idx="7521" formatCode="General">
                  <c:v>-210.68</c:v>
                </c:pt>
                <c:pt idx="7522" formatCode="General">
                  <c:v>-208.42400000000001</c:v>
                </c:pt>
                <c:pt idx="7523" formatCode="General">
                  <c:v>-206.15600000000001</c:v>
                </c:pt>
                <c:pt idx="7524" formatCode="General">
                  <c:v>-203.88</c:v>
                </c:pt>
                <c:pt idx="7525" formatCode="General">
                  <c:v>-201.595</c:v>
                </c:pt>
                <c:pt idx="7526" formatCode="General">
                  <c:v>-199.32499999999999</c:v>
                </c:pt>
                <c:pt idx="7527" formatCode="General">
                  <c:v>-197.06899999999999</c:v>
                </c:pt>
                <c:pt idx="7528" formatCode="General">
                  <c:v>-194.79400000000001</c:v>
                </c:pt>
                <c:pt idx="7529" formatCode="General">
                  <c:v>-192.44900000000001</c:v>
                </c:pt>
                <c:pt idx="7530" formatCode="General">
                  <c:v>-189.98599999999999</c:v>
                </c:pt>
                <c:pt idx="7531" formatCode="General">
                  <c:v>-187.535</c:v>
                </c:pt>
                <c:pt idx="7532" formatCode="General">
                  <c:v>-185.244</c:v>
                </c:pt>
                <c:pt idx="7533" formatCode="General">
                  <c:v>-183.114</c:v>
                </c:pt>
                <c:pt idx="7534" formatCode="General">
                  <c:v>-181.13300000000001</c:v>
                </c:pt>
                <c:pt idx="7535" formatCode="General">
                  <c:v>-179.279</c:v>
                </c:pt>
                <c:pt idx="7536" formatCode="General">
                  <c:v>-177.52600000000001</c:v>
                </c:pt>
                <c:pt idx="7537" formatCode="General">
                  <c:v>-175.84700000000001</c:v>
                </c:pt>
                <c:pt idx="7538" formatCode="General">
                  <c:v>-174.208</c:v>
                </c:pt>
                <c:pt idx="7539" formatCode="General">
                  <c:v>-172.57</c:v>
                </c:pt>
                <c:pt idx="7540" formatCode="General">
                  <c:v>-170.892</c:v>
                </c:pt>
                <c:pt idx="7541" formatCode="General">
                  <c:v>-169.143</c:v>
                </c:pt>
                <c:pt idx="7542" formatCode="General">
                  <c:v>-167.304</c:v>
                </c:pt>
                <c:pt idx="7543" formatCode="General">
                  <c:v>-165.36500000000001</c:v>
                </c:pt>
                <c:pt idx="7544" formatCode="General">
                  <c:v>-163.32300000000001</c:v>
                </c:pt>
                <c:pt idx="7545" formatCode="General">
                  <c:v>-161.17500000000001</c:v>
                </c:pt>
                <c:pt idx="7546" formatCode="General">
                  <c:v>-158.90799999999999</c:v>
                </c:pt>
                <c:pt idx="7547" formatCode="General">
                  <c:v>-156.47499999999999</c:v>
                </c:pt>
                <c:pt idx="7548" formatCode="General">
                  <c:v>-153.79499999999999</c:v>
                </c:pt>
                <c:pt idx="7549" formatCode="General">
                  <c:v>-150.78800000000001</c:v>
                </c:pt>
                <c:pt idx="7550" formatCode="General">
                  <c:v>-147.58500000000001</c:v>
                </c:pt>
                <c:pt idx="7551" formatCode="General">
                  <c:v>-144.39500000000001</c:v>
                </c:pt>
                <c:pt idx="7552" formatCode="General">
                  <c:v>-141.29900000000001</c:v>
                </c:pt>
                <c:pt idx="7553" formatCode="General">
                  <c:v>-138.27099999999999</c:v>
                </c:pt>
                <c:pt idx="7554" formatCode="General">
                  <c:v>-135.126</c:v>
                </c:pt>
                <c:pt idx="7555" formatCode="General">
                  <c:v>-131.863</c:v>
                </c:pt>
                <c:pt idx="7556" formatCode="General">
                  <c:v>-128.691</c:v>
                </c:pt>
                <c:pt idx="7557" formatCode="General">
                  <c:v>-125.67</c:v>
                </c:pt>
                <c:pt idx="7558" formatCode="General">
                  <c:v>-122.78100000000001</c:v>
                </c:pt>
                <c:pt idx="7559" formatCode="General">
                  <c:v>-120.03400000000001</c:v>
                </c:pt>
                <c:pt idx="7560" formatCode="General">
                  <c:v>-117.438</c:v>
                </c:pt>
                <c:pt idx="7561" formatCode="General">
                  <c:v>-114.989</c:v>
                </c:pt>
                <c:pt idx="7562" formatCode="General">
                  <c:v>-112.667</c:v>
                </c:pt>
                <c:pt idx="7563" formatCode="General">
                  <c:v>-110.44499999999999</c:v>
                </c:pt>
                <c:pt idx="7564" formatCode="General">
                  <c:v>-108.274</c:v>
                </c:pt>
                <c:pt idx="7565" formatCode="General">
                  <c:v>-106.084</c:v>
                </c:pt>
                <c:pt idx="7566" formatCode="General">
                  <c:v>-103.755</c:v>
                </c:pt>
                <c:pt idx="7567" formatCode="General">
                  <c:v>-101.23099999999999</c:v>
                </c:pt>
                <c:pt idx="7568" formatCode="General">
                  <c:v>-98.613</c:v>
                </c:pt>
                <c:pt idx="7569" formatCode="General">
                  <c:v>-95.941699999999997</c:v>
                </c:pt>
                <c:pt idx="7570" formatCode="General">
                  <c:v>-93.191100000000006</c:v>
                </c:pt>
                <c:pt idx="7571" formatCode="General">
                  <c:v>-90.357200000000006</c:v>
                </c:pt>
                <c:pt idx="7572" formatCode="General">
                  <c:v>-87.441800000000001</c:v>
                </c:pt>
                <c:pt idx="7573" formatCode="General">
                  <c:v>-84.432900000000004</c:v>
                </c:pt>
                <c:pt idx="7574" formatCode="General">
                  <c:v>-81.310500000000005</c:v>
                </c:pt>
                <c:pt idx="7575" formatCode="General">
                  <c:v>-78.052800000000005</c:v>
                </c:pt>
                <c:pt idx="7576" formatCode="General">
                  <c:v>-74.6374</c:v>
                </c:pt>
                <c:pt idx="7577" formatCode="General">
                  <c:v>-71.050399999999996</c:v>
                </c:pt>
                <c:pt idx="7578" formatCode="General">
                  <c:v>-67.267399999999995</c:v>
                </c:pt>
                <c:pt idx="7579" formatCode="General">
                  <c:v>-63.2699</c:v>
                </c:pt>
                <c:pt idx="7580" formatCode="General">
                  <c:v>-59.068300000000001</c:v>
                </c:pt>
                <c:pt idx="7581" formatCode="General">
                  <c:v>-54.6404</c:v>
                </c:pt>
                <c:pt idx="7582" formatCode="General">
                  <c:v>-49.9298</c:v>
                </c:pt>
                <c:pt idx="7583" formatCode="General">
                  <c:v>-44.789200000000001</c:v>
                </c:pt>
                <c:pt idx="7584" formatCode="General">
                  <c:v>-39.069899999999997</c:v>
                </c:pt>
                <c:pt idx="7585" formatCode="General">
                  <c:v>-32.975200000000001</c:v>
                </c:pt>
                <c:pt idx="7586" formatCode="General">
                  <c:v>-26.762699999999999</c:v>
                </c:pt>
                <c:pt idx="7587" formatCode="General">
                  <c:v>-20.480799999999999</c:v>
                </c:pt>
                <c:pt idx="7588" formatCode="General">
                  <c:v>-14.171900000000001</c:v>
                </c:pt>
                <c:pt idx="7589" formatCode="General">
                  <c:v>-7.8718399999999997</c:v>
                </c:pt>
                <c:pt idx="7590" formatCode="General">
                  <c:v>-1.6332199999999999</c:v>
                </c:pt>
                <c:pt idx="7591" formatCode="General">
                  <c:v>4.4885099999999998</c:v>
                </c:pt>
                <c:pt idx="7592" formatCode="General">
                  <c:v>10.473100000000001</c:v>
                </c:pt>
                <c:pt idx="7593" formatCode="General">
                  <c:v>16.303799999999999</c:v>
                </c:pt>
                <c:pt idx="7594" formatCode="General">
                  <c:v>21.9436</c:v>
                </c:pt>
                <c:pt idx="7595" formatCode="General">
                  <c:v>27.3582</c:v>
                </c:pt>
                <c:pt idx="7596" formatCode="General">
                  <c:v>32.524500000000003</c:v>
                </c:pt>
                <c:pt idx="7597" formatCode="General">
                  <c:v>37.450400000000002</c:v>
                </c:pt>
                <c:pt idx="7598" formatCode="General">
                  <c:v>42.169699999999999</c:v>
                </c:pt>
                <c:pt idx="7599" formatCode="General">
                  <c:v>46.800400000000003</c:v>
                </c:pt>
                <c:pt idx="7600" formatCode="General">
                  <c:v>51.4054</c:v>
                </c:pt>
                <c:pt idx="7601" formatCode="General">
                  <c:v>55.861499999999999</c:v>
                </c:pt>
                <c:pt idx="7602" formatCode="General">
                  <c:v>60.105600000000003</c:v>
                </c:pt>
                <c:pt idx="7603" formatCode="General">
                  <c:v>64.174000000000007</c:v>
                </c:pt>
                <c:pt idx="7604" formatCode="General">
                  <c:v>68.076800000000006</c:v>
                </c:pt>
                <c:pt idx="7605" formatCode="General">
                  <c:v>71.810900000000004</c:v>
                </c:pt>
                <c:pt idx="7606" formatCode="General">
                  <c:v>75.375900000000001</c:v>
                </c:pt>
                <c:pt idx="7607" formatCode="General">
                  <c:v>78.775499999999994</c:v>
                </c:pt>
                <c:pt idx="7608" formatCode="General">
                  <c:v>82.025199999999998</c:v>
                </c:pt>
                <c:pt idx="7609" formatCode="General">
                  <c:v>85.138199999999998</c:v>
                </c:pt>
                <c:pt idx="7610" formatCode="General">
                  <c:v>88.127300000000005</c:v>
                </c:pt>
                <c:pt idx="7611" formatCode="General">
                  <c:v>91.022300000000001</c:v>
                </c:pt>
                <c:pt idx="7612" formatCode="General">
                  <c:v>93.854500000000002</c:v>
                </c:pt>
                <c:pt idx="7613" formatCode="General">
                  <c:v>96.629900000000006</c:v>
                </c:pt>
                <c:pt idx="7614" formatCode="General">
                  <c:v>99.350999999999999</c:v>
                </c:pt>
                <c:pt idx="7615" formatCode="General">
                  <c:v>102.027</c:v>
                </c:pt>
                <c:pt idx="7616" formatCode="General">
                  <c:v>104.65900000000001</c:v>
                </c:pt>
                <c:pt idx="7617" formatCode="General">
                  <c:v>107.244</c:v>
                </c:pt>
                <c:pt idx="7618" formatCode="General">
                  <c:v>109.916</c:v>
                </c:pt>
                <c:pt idx="7619" formatCode="General">
                  <c:v>112.8</c:v>
                </c:pt>
                <c:pt idx="7620" formatCode="General">
                  <c:v>115.794</c:v>
                </c:pt>
                <c:pt idx="7621" formatCode="General">
                  <c:v>118.804</c:v>
                </c:pt>
                <c:pt idx="7622" formatCode="General">
                  <c:v>121.837</c:v>
                </c:pt>
                <c:pt idx="7623" formatCode="General">
                  <c:v>124.892</c:v>
                </c:pt>
                <c:pt idx="7624" formatCode="General">
                  <c:v>127.962</c:v>
                </c:pt>
                <c:pt idx="7625" formatCode="General">
                  <c:v>131.03200000000001</c:v>
                </c:pt>
                <c:pt idx="7626" formatCode="General">
                  <c:v>134.084</c:v>
                </c:pt>
                <c:pt idx="7627" formatCode="General">
                  <c:v>137.09399999999999</c:v>
                </c:pt>
                <c:pt idx="7628" formatCode="General">
                  <c:v>140.04900000000001</c:v>
                </c:pt>
                <c:pt idx="7629" formatCode="General">
                  <c:v>142.94900000000001</c:v>
                </c:pt>
                <c:pt idx="7630" formatCode="General">
                  <c:v>145.827</c:v>
                </c:pt>
                <c:pt idx="7631" formatCode="General">
                  <c:v>148.73099999999999</c:v>
                </c:pt>
                <c:pt idx="7632" formatCode="General">
                  <c:v>151.822</c:v>
                </c:pt>
                <c:pt idx="7633" formatCode="General">
                  <c:v>155.209</c:v>
                </c:pt>
                <c:pt idx="7634" formatCode="General">
                  <c:v>158.727</c:v>
                </c:pt>
                <c:pt idx="7635" formatCode="General">
                  <c:v>162.24</c:v>
                </c:pt>
                <c:pt idx="7636" formatCode="General">
                  <c:v>165.71299999999999</c:v>
                </c:pt>
                <c:pt idx="7637" formatCode="General">
                  <c:v>169.12100000000001</c:v>
                </c:pt>
                <c:pt idx="7638" formatCode="General">
                  <c:v>172.44300000000001</c:v>
                </c:pt>
                <c:pt idx="7639" formatCode="General">
                  <c:v>175.65600000000001</c:v>
                </c:pt>
                <c:pt idx="7640" formatCode="General">
                  <c:v>178.744</c:v>
                </c:pt>
                <c:pt idx="7641" formatCode="General">
                  <c:v>181.702</c:v>
                </c:pt>
                <c:pt idx="7642" formatCode="General">
                  <c:v>184.547</c:v>
                </c:pt>
                <c:pt idx="7643" formatCode="General">
                  <c:v>187.31200000000001</c:v>
                </c:pt>
                <c:pt idx="7644" formatCode="General">
                  <c:v>190.11799999999999</c:v>
                </c:pt>
                <c:pt idx="7645" formatCode="General">
                  <c:v>193.08799999999999</c:v>
                </c:pt>
                <c:pt idx="7646" formatCode="General">
                  <c:v>196.09700000000001</c:v>
                </c:pt>
                <c:pt idx="7647" formatCode="General">
                  <c:v>199.005</c:v>
                </c:pt>
                <c:pt idx="7648" formatCode="General">
                  <c:v>201.81899999999999</c:v>
                </c:pt>
                <c:pt idx="7649" formatCode="General">
                  <c:v>204.54</c:v>
                </c:pt>
                <c:pt idx="7650" formatCode="General">
                  <c:v>207.15899999999999</c:v>
                </c:pt>
                <c:pt idx="7651" formatCode="General">
                  <c:v>209.68100000000001</c:v>
                </c:pt>
                <c:pt idx="7652" formatCode="General">
                  <c:v>212.11199999999999</c:v>
                </c:pt>
                <c:pt idx="7653" formatCode="General">
                  <c:v>214.45099999999999</c:v>
                </c:pt>
                <c:pt idx="7654" formatCode="General">
                  <c:v>216.696</c:v>
                </c:pt>
                <c:pt idx="7655" formatCode="General">
                  <c:v>218.85</c:v>
                </c:pt>
                <c:pt idx="7656" formatCode="General">
                  <c:v>220.99299999999999</c:v>
                </c:pt>
                <c:pt idx="7657" formatCode="General">
                  <c:v>223.25899999999999</c:v>
                </c:pt>
                <c:pt idx="7658" formatCode="General">
                  <c:v>225.577</c:v>
                </c:pt>
                <c:pt idx="7659" formatCode="General">
                  <c:v>227.815</c:v>
                </c:pt>
                <c:pt idx="7660" formatCode="General">
                  <c:v>229.98099999999999</c:v>
                </c:pt>
                <c:pt idx="7661" formatCode="General">
                  <c:v>232.09200000000001</c:v>
                </c:pt>
                <c:pt idx="7662" formatCode="General">
                  <c:v>234.136</c:v>
                </c:pt>
                <c:pt idx="7663" formatCode="General">
                  <c:v>236.11</c:v>
                </c:pt>
                <c:pt idx="7664" formatCode="General">
                  <c:v>238.018</c:v>
                </c:pt>
                <c:pt idx="7665" formatCode="General">
                  <c:v>239.82499999999999</c:v>
                </c:pt>
                <c:pt idx="7666" formatCode="General">
                  <c:v>241.49</c:v>
                </c:pt>
                <c:pt idx="7667" formatCode="General">
                  <c:v>243.023</c:v>
                </c:pt>
                <c:pt idx="7668" formatCode="General">
                  <c:v>244.43600000000001</c:v>
                </c:pt>
                <c:pt idx="7669" formatCode="General">
                  <c:v>245.727</c:v>
                </c:pt>
                <c:pt idx="7670" formatCode="General">
                  <c:v>247.03299999999999</c:v>
                </c:pt>
                <c:pt idx="7671" formatCode="General">
                  <c:v>248.55099999999999</c:v>
                </c:pt>
                <c:pt idx="7672" formatCode="General">
                  <c:v>250.19300000000001</c:v>
                </c:pt>
                <c:pt idx="7673" formatCode="General">
                  <c:v>251.80799999999999</c:v>
                </c:pt>
                <c:pt idx="7674" formatCode="General">
                  <c:v>253.39099999999999</c:v>
                </c:pt>
                <c:pt idx="7675" formatCode="General">
                  <c:v>254.934</c:v>
                </c:pt>
                <c:pt idx="7676" formatCode="General">
                  <c:v>256.42099999999999</c:v>
                </c:pt>
                <c:pt idx="7677" formatCode="General">
                  <c:v>257.82600000000002</c:v>
                </c:pt>
                <c:pt idx="7678" formatCode="General">
                  <c:v>259.12700000000001</c:v>
                </c:pt>
                <c:pt idx="7679" formatCode="General">
                  <c:v>260.29500000000002</c:v>
                </c:pt>
                <c:pt idx="7680" formatCode="General">
                  <c:v>261.31200000000001</c:v>
                </c:pt>
                <c:pt idx="7681" formatCode="General">
                  <c:v>262.18099999999998</c:v>
                </c:pt>
                <c:pt idx="7682" formatCode="General">
                  <c:v>262.91000000000003</c:v>
                </c:pt>
                <c:pt idx="7683" formatCode="General">
                  <c:v>263.50799999999998</c:v>
                </c:pt>
                <c:pt idx="7684" formatCode="General">
                  <c:v>263.99</c:v>
                </c:pt>
                <c:pt idx="7685" formatCode="General">
                  <c:v>264.37799999999999</c:v>
                </c:pt>
                <c:pt idx="7686" formatCode="General">
                  <c:v>264.79399999999998</c:v>
                </c:pt>
                <c:pt idx="7687" formatCode="General">
                  <c:v>265.32</c:v>
                </c:pt>
                <c:pt idx="7688" formatCode="General">
                  <c:v>265.84800000000001</c:v>
                </c:pt>
                <c:pt idx="7689" formatCode="General">
                  <c:v>266.31299999999999</c:v>
                </c:pt>
                <c:pt idx="7690" formatCode="General">
                  <c:v>266.75</c:v>
                </c:pt>
                <c:pt idx="7691" formatCode="General">
                  <c:v>267.178</c:v>
                </c:pt>
                <c:pt idx="7692" formatCode="General">
                  <c:v>267.60599999999999</c:v>
                </c:pt>
                <c:pt idx="7693" formatCode="General">
                  <c:v>268.03399999999999</c:v>
                </c:pt>
                <c:pt idx="7694" formatCode="General">
                  <c:v>268.46800000000002</c:v>
                </c:pt>
                <c:pt idx="7695" formatCode="General">
                  <c:v>268.923</c:v>
                </c:pt>
                <c:pt idx="7696" formatCode="General">
                  <c:v>269.392</c:v>
                </c:pt>
                <c:pt idx="7697" formatCode="General">
                  <c:v>269.84500000000003</c:v>
                </c:pt>
                <c:pt idx="7698" formatCode="General">
                  <c:v>270.26100000000002</c:v>
                </c:pt>
                <c:pt idx="7699" formatCode="General">
                  <c:v>270.62299999999999</c:v>
                </c:pt>
                <c:pt idx="7700" formatCode="General">
                  <c:v>270.91399999999999</c:v>
                </c:pt>
                <c:pt idx="7701" formatCode="General">
                  <c:v>271.11799999999999</c:v>
                </c:pt>
                <c:pt idx="7702" formatCode="General">
                  <c:v>271.23399999999998</c:v>
                </c:pt>
                <c:pt idx="7703" formatCode="General">
                  <c:v>271.42200000000003</c:v>
                </c:pt>
                <c:pt idx="7704" formatCode="General">
                  <c:v>271.94099999999997</c:v>
                </c:pt>
                <c:pt idx="7705" formatCode="General">
                  <c:v>272.73099999999999</c:v>
                </c:pt>
                <c:pt idx="7706" formatCode="General">
                  <c:v>273.60700000000003</c:v>
                </c:pt>
                <c:pt idx="7707" formatCode="General">
                  <c:v>274.50799999999998</c:v>
                </c:pt>
                <c:pt idx="7708" formatCode="General">
                  <c:v>275.37</c:v>
                </c:pt>
                <c:pt idx="7709" formatCode="General">
                  <c:v>276.13</c:v>
                </c:pt>
                <c:pt idx="7710" formatCode="General">
                  <c:v>276.77</c:v>
                </c:pt>
                <c:pt idx="7711" formatCode="General">
                  <c:v>277.31400000000002</c:v>
                </c:pt>
                <c:pt idx="7712" formatCode="General">
                  <c:v>277.85399999999998</c:v>
                </c:pt>
                <c:pt idx="7713" formatCode="General">
                  <c:v>278.46800000000002</c:v>
                </c:pt>
                <c:pt idx="7714" formatCode="General">
                  <c:v>279.09699999999998</c:v>
                </c:pt>
                <c:pt idx="7715" formatCode="General">
                  <c:v>279.66300000000001</c:v>
                </c:pt>
                <c:pt idx="7716" formatCode="General">
                  <c:v>280.113</c:v>
                </c:pt>
                <c:pt idx="7717" formatCode="General">
                  <c:v>280.39499999999998</c:v>
                </c:pt>
                <c:pt idx="7718" formatCode="General">
                  <c:v>280.471</c:v>
                </c:pt>
                <c:pt idx="7719" formatCode="General">
                  <c:v>280.34100000000001</c:v>
                </c:pt>
                <c:pt idx="7720" formatCode="General">
                  <c:v>280.05099999999999</c:v>
                </c:pt>
                <c:pt idx="7721" formatCode="General">
                  <c:v>279.738</c:v>
                </c:pt>
                <c:pt idx="7722" formatCode="General">
                  <c:v>279.459</c:v>
                </c:pt>
                <c:pt idx="7723" formatCode="General">
                  <c:v>279.10599999999999</c:v>
                </c:pt>
                <c:pt idx="7724" formatCode="General">
                  <c:v>278.62200000000001</c:v>
                </c:pt>
                <c:pt idx="7725" formatCode="General">
                  <c:v>278.01600000000002</c:v>
                </c:pt>
                <c:pt idx="7726" formatCode="General">
                  <c:v>277.25</c:v>
                </c:pt>
                <c:pt idx="7727" formatCode="General">
                  <c:v>276.28199999999998</c:v>
                </c:pt>
                <c:pt idx="7728" formatCode="General">
                  <c:v>275.11200000000002</c:v>
                </c:pt>
                <c:pt idx="7729" formatCode="General">
                  <c:v>273.74299999999999</c:v>
                </c:pt>
                <c:pt idx="7730" formatCode="General">
                  <c:v>272.18</c:v>
                </c:pt>
                <c:pt idx="7731" formatCode="General">
                  <c:v>270.42599999999999</c:v>
                </c:pt>
                <c:pt idx="7732" formatCode="General">
                  <c:v>268.48200000000003</c:v>
                </c:pt>
                <c:pt idx="7733" formatCode="General">
                  <c:v>266.36599999999999</c:v>
                </c:pt>
                <c:pt idx="7734" formatCode="General">
                  <c:v>264.09899999999999</c:v>
                </c:pt>
                <c:pt idx="7735" formatCode="General">
                  <c:v>261.69799999999998</c:v>
                </c:pt>
                <c:pt idx="7736" formatCode="General">
                  <c:v>259.23899999999998</c:v>
                </c:pt>
                <c:pt idx="7737" formatCode="General">
                  <c:v>256.846</c:v>
                </c:pt>
                <c:pt idx="7738" formatCode="General">
                  <c:v>254.483</c:v>
                </c:pt>
                <c:pt idx="7739" formatCode="General">
                  <c:v>252.03399999999999</c:v>
                </c:pt>
                <c:pt idx="7740" formatCode="General">
                  <c:v>249.48099999999999</c:v>
                </c:pt>
                <c:pt idx="7741" formatCode="General">
                  <c:v>246.834</c:v>
                </c:pt>
                <c:pt idx="7742" formatCode="General">
                  <c:v>244.11199999999999</c:v>
                </c:pt>
                <c:pt idx="7743" formatCode="General">
                  <c:v>241.31700000000001</c:v>
                </c:pt>
                <c:pt idx="7744" formatCode="General">
                  <c:v>238.43</c:v>
                </c:pt>
                <c:pt idx="7745" formatCode="General">
                  <c:v>235.43899999999999</c:v>
                </c:pt>
                <c:pt idx="7746" formatCode="General">
                  <c:v>232.34299999999999</c:v>
                </c:pt>
                <c:pt idx="7747" formatCode="General">
                  <c:v>229.17</c:v>
                </c:pt>
                <c:pt idx="7748" formatCode="General">
                  <c:v>225.95</c:v>
                </c:pt>
                <c:pt idx="7749" formatCode="General">
                  <c:v>222.70099999999999</c:v>
                </c:pt>
                <c:pt idx="7750" formatCode="General">
                  <c:v>219.42500000000001</c:v>
                </c:pt>
                <c:pt idx="7751" formatCode="General">
                  <c:v>216.11</c:v>
                </c:pt>
                <c:pt idx="7752" formatCode="General">
                  <c:v>212.72800000000001</c:v>
                </c:pt>
                <c:pt idx="7753" formatCode="General">
                  <c:v>209.27199999999999</c:v>
                </c:pt>
                <c:pt idx="7754" formatCode="General">
                  <c:v>205.887</c:v>
                </c:pt>
                <c:pt idx="7755" formatCode="General">
                  <c:v>202.66200000000001</c:v>
                </c:pt>
                <c:pt idx="7756" formatCode="General">
                  <c:v>199.49199999999999</c:v>
                </c:pt>
                <c:pt idx="7757" formatCode="General">
                  <c:v>196.309</c:v>
                </c:pt>
                <c:pt idx="7758" formatCode="General">
                  <c:v>193.11</c:v>
                </c:pt>
                <c:pt idx="7759" formatCode="General">
                  <c:v>189.89699999999999</c:v>
                </c:pt>
                <c:pt idx="7760" formatCode="General">
                  <c:v>186.66900000000001</c:v>
                </c:pt>
                <c:pt idx="7761" formatCode="General">
                  <c:v>183.41399999999999</c:v>
                </c:pt>
                <c:pt idx="7762" formatCode="General">
                  <c:v>180.10900000000001</c:v>
                </c:pt>
                <c:pt idx="7763" formatCode="General">
                  <c:v>176.72499999999999</c:v>
                </c:pt>
                <c:pt idx="7764" formatCode="General">
                  <c:v>173.25200000000001</c:v>
                </c:pt>
                <c:pt idx="7765" formatCode="General">
                  <c:v>169.70099999999999</c:v>
                </c:pt>
                <c:pt idx="7766" formatCode="General">
                  <c:v>166.06800000000001</c:v>
                </c:pt>
                <c:pt idx="7767" formatCode="General">
                  <c:v>162.37899999999999</c:v>
                </c:pt>
                <c:pt idx="7768" formatCode="General">
                  <c:v>158.78399999999999</c:v>
                </c:pt>
                <c:pt idx="7769" formatCode="General">
                  <c:v>155.33600000000001</c:v>
                </c:pt>
                <c:pt idx="7770" formatCode="General">
                  <c:v>151.90299999999999</c:v>
                </c:pt>
                <c:pt idx="7771" formatCode="General">
                  <c:v>148.297</c:v>
                </c:pt>
                <c:pt idx="7772" formatCode="General">
                  <c:v>144.352</c:v>
                </c:pt>
                <c:pt idx="7773" formatCode="General">
                  <c:v>140.31200000000001</c:v>
                </c:pt>
                <c:pt idx="7774" formatCode="General">
                  <c:v>136.44499999999999</c:v>
                </c:pt>
                <c:pt idx="7775" formatCode="General">
                  <c:v>132.62299999999999</c:v>
                </c:pt>
                <c:pt idx="7776" formatCode="General">
                  <c:v>128.74700000000001</c:v>
                </c:pt>
                <c:pt idx="7777" formatCode="General">
                  <c:v>124.824</c:v>
                </c:pt>
                <c:pt idx="7778" formatCode="General">
                  <c:v>120.846</c:v>
                </c:pt>
                <c:pt idx="7779" formatCode="General">
                  <c:v>116.795</c:v>
                </c:pt>
                <c:pt idx="7780" formatCode="General">
                  <c:v>112.68600000000001</c:v>
                </c:pt>
                <c:pt idx="7781" formatCode="General">
                  <c:v>108.571</c:v>
                </c:pt>
                <c:pt idx="7782" formatCode="General">
                  <c:v>104.557</c:v>
                </c:pt>
                <c:pt idx="7783" formatCode="General">
                  <c:v>100.65600000000001</c:v>
                </c:pt>
                <c:pt idx="7784" formatCode="General">
                  <c:v>96.742500000000007</c:v>
                </c:pt>
                <c:pt idx="7785" formatCode="General">
                  <c:v>92.768699999999995</c:v>
                </c:pt>
                <c:pt idx="7786" formatCode="General">
                  <c:v>88.746899999999997</c:v>
                </c:pt>
                <c:pt idx="7787" formatCode="General">
                  <c:v>84.6751</c:v>
                </c:pt>
                <c:pt idx="7788" formatCode="General">
                  <c:v>80.5441</c:v>
                </c:pt>
                <c:pt idx="7789" formatCode="General">
                  <c:v>76.336799999999997</c:v>
                </c:pt>
                <c:pt idx="7790" formatCode="General">
                  <c:v>72.065200000000004</c:v>
                </c:pt>
                <c:pt idx="7791" formatCode="General">
                  <c:v>67.770300000000006</c:v>
                </c:pt>
                <c:pt idx="7792" formatCode="General">
                  <c:v>63.444899999999997</c:v>
                </c:pt>
                <c:pt idx="7793" formatCode="General">
                  <c:v>59.060200000000002</c:v>
                </c:pt>
                <c:pt idx="7794" formatCode="General">
                  <c:v>54.620399999999997</c:v>
                </c:pt>
                <c:pt idx="7795" formatCode="General">
                  <c:v>50.124499999999998</c:v>
                </c:pt>
                <c:pt idx="7796" formatCode="General">
                  <c:v>45.546399999999998</c:v>
                </c:pt>
                <c:pt idx="7797" formatCode="General">
                  <c:v>40.965699999999998</c:v>
                </c:pt>
                <c:pt idx="7798" formatCode="General">
                  <c:v>36.544600000000003</c:v>
                </c:pt>
                <c:pt idx="7799" formatCode="General">
                  <c:v>32.215499999999999</c:v>
                </c:pt>
                <c:pt idx="7800" formatCode="General">
                  <c:v>27.8261</c:v>
                </c:pt>
                <c:pt idx="7801" formatCode="General">
                  <c:v>23.357399999999998</c:v>
                </c:pt>
                <c:pt idx="7802" formatCode="General">
                  <c:v>18.814599999999999</c:v>
                </c:pt>
                <c:pt idx="7803" formatCode="General">
                  <c:v>14.210800000000001</c:v>
                </c:pt>
                <c:pt idx="7804" formatCode="General">
                  <c:v>9.5501400000000007</c:v>
                </c:pt>
                <c:pt idx="7805" formatCode="General">
                  <c:v>4.8259299999999996</c:v>
                </c:pt>
                <c:pt idx="7806" formatCode="General">
                  <c:v>3.0898399999999999E-2</c:v>
                </c:pt>
                <c:pt idx="7807" formatCode="General">
                  <c:v>-4.8408499999999997</c:v>
                </c:pt>
                <c:pt idx="7808" formatCode="General">
                  <c:v>-9.7953799999999998</c:v>
                </c:pt>
                <c:pt idx="7809" formatCode="General">
                  <c:v>-14.8261</c:v>
                </c:pt>
                <c:pt idx="7810" formatCode="General">
                  <c:v>-19.905100000000001</c:v>
                </c:pt>
                <c:pt idx="7811" formatCode="General">
                  <c:v>-24.916699999999999</c:v>
                </c:pt>
                <c:pt idx="7812" formatCode="General">
                  <c:v>-29.710899999999999</c:v>
                </c:pt>
                <c:pt idx="7813" formatCode="General">
                  <c:v>-34.354500000000002</c:v>
                </c:pt>
                <c:pt idx="7814" formatCode="General">
                  <c:v>-38.973399999999998</c:v>
                </c:pt>
                <c:pt idx="7815" formatCode="General">
                  <c:v>-43.580100000000002</c:v>
                </c:pt>
                <c:pt idx="7816" formatCode="General">
                  <c:v>-48.181199999999997</c:v>
                </c:pt>
                <c:pt idx="7817" formatCode="General">
                  <c:v>-52.7819</c:v>
                </c:pt>
                <c:pt idx="7818" formatCode="General">
                  <c:v>-57.392000000000003</c:v>
                </c:pt>
                <c:pt idx="7819" formatCode="General">
                  <c:v>-62.022599999999997</c:v>
                </c:pt>
                <c:pt idx="7820" formatCode="General">
                  <c:v>-66.694500000000005</c:v>
                </c:pt>
                <c:pt idx="7821" formatCode="General">
                  <c:v>-71.426599999999993</c:v>
                </c:pt>
                <c:pt idx="7822" formatCode="General">
                  <c:v>-76.222499999999997</c:v>
                </c:pt>
                <c:pt idx="7823" formatCode="General">
                  <c:v>-81.070300000000003</c:v>
                </c:pt>
                <c:pt idx="7824" formatCode="General">
                  <c:v>-85.942899999999995</c:v>
                </c:pt>
                <c:pt idx="7825" formatCode="General">
                  <c:v>-90.703100000000006</c:v>
                </c:pt>
                <c:pt idx="7826" formatCode="General">
                  <c:v>-95.184399999999997</c:v>
                </c:pt>
                <c:pt idx="7827" formatCode="General">
                  <c:v>-99.481899999999996</c:v>
                </c:pt>
                <c:pt idx="7828" formatCode="General">
                  <c:v>-103.733</c:v>
                </c:pt>
                <c:pt idx="7829" formatCode="General">
                  <c:v>-107.932</c:v>
                </c:pt>
                <c:pt idx="7830" formatCode="General">
                  <c:v>-112.07</c:v>
                </c:pt>
                <c:pt idx="7831" formatCode="General">
                  <c:v>-116.14400000000001</c:v>
                </c:pt>
                <c:pt idx="7832" formatCode="General">
                  <c:v>-120.13800000000001</c:v>
                </c:pt>
                <c:pt idx="7833" formatCode="General">
                  <c:v>-124.03400000000001</c:v>
                </c:pt>
                <c:pt idx="7834" formatCode="General">
                  <c:v>-127.864</c:v>
                </c:pt>
                <c:pt idx="7835" formatCode="General">
                  <c:v>-131.66999999999999</c:v>
                </c:pt>
                <c:pt idx="7836" formatCode="General">
                  <c:v>-135.465</c:v>
                </c:pt>
                <c:pt idx="7837" formatCode="General">
                  <c:v>-139.274</c:v>
                </c:pt>
                <c:pt idx="7838" formatCode="General">
                  <c:v>-143.12299999999999</c:v>
                </c:pt>
                <c:pt idx="7839" formatCode="General">
                  <c:v>-147.00399999999999</c:v>
                </c:pt>
                <c:pt idx="7840" formatCode="General">
                  <c:v>-150.887</c:v>
                </c:pt>
                <c:pt idx="7841" formatCode="General">
                  <c:v>-154.65799999999999</c:v>
                </c:pt>
                <c:pt idx="7842" formatCode="General">
                  <c:v>-158.24299999999999</c:v>
                </c:pt>
                <c:pt idx="7843" formatCode="General">
                  <c:v>-161.71899999999999</c:v>
                </c:pt>
                <c:pt idx="7844" formatCode="General">
                  <c:v>-165.14099999999999</c:v>
                </c:pt>
                <c:pt idx="7845" formatCode="General">
                  <c:v>-168.51900000000001</c:v>
                </c:pt>
                <c:pt idx="7846" formatCode="General">
                  <c:v>-171.85300000000001</c:v>
                </c:pt>
                <c:pt idx="7847" formatCode="General">
                  <c:v>-175.14</c:v>
                </c:pt>
                <c:pt idx="7848" formatCode="General">
                  <c:v>-178.38200000000001</c:v>
                </c:pt>
                <c:pt idx="7849" formatCode="General">
                  <c:v>-181.59100000000001</c:v>
                </c:pt>
                <c:pt idx="7850" formatCode="General">
                  <c:v>-184.78700000000001</c:v>
                </c:pt>
                <c:pt idx="7851" formatCode="General">
                  <c:v>-187.977</c:v>
                </c:pt>
                <c:pt idx="7852" formatCode="General">
                  <c:v>-191.155</c:v>
                </c:pt>
                <c:pt idx="7853" formatCode="General">
                  <c:v>-194.33099999999999</c:v>
                </c:pt>
                <c:pt idx="7854" formatCode="General">
                  <c:v>-197.52699999999999</c:v>
                </c:pt>
                <c:pt idx="7855" formatCode="General">
                  <c:v>-200.77500000000001</c:v>
                </c:pt>
                <c:pt idx="7856" formatCode="General">
                  <c:v>-204.05099999999999</c:v>
                </c:pt>
                <c:pt idx="7857" formatCode="General">
                  <c:v>-207.23699999999999</c:v>
                </c:pt>
                <c:pt idx="7858" formatCode="General">
                  <c:v>-210.322</c:v>
                </c:pt>
                <c:pt idx="7859" formatCode="General">
                  <c:v>-213.392</c:v>
                </c:pt>
                <c:pt idx="7860" formatCode="General">
                  <c:v>-216.471</c:v>
                </c:pt>
                <c:pt idx="7861" formatCode="General">
                  <c:v>-219.553</c:v>
                </c:pt>
                <c:pt idx="7862" formatCode="General">
                  <c:v>-222.63800000000001</c:v>
                </c:pt>
                <c:pt idx="7863" formatCode="General">
                  <c:v>-225.726</c:v>
                </c:pt>
                <c:pt idx="7864" formatCode="General">
                  <c:v>-228.81299999999999</c:v>
                </c:pt>
                <c:pt idx="7865" formatCode="General">
                  <c:v>-231.91</c:v>
                </c:pt>
                <c:pt idx="7866" formatCode="General">
                  <c:v>-235.03200000000001</c:v>
                </c:pt>
                <c:pt idx="7867" formatCode="General">
                  <c:v>-238.202</c:v>
                </c:pt>
                <c:pt idx="7868" formatCode="General">
                  <c:v>-241.43799999999999</c:v>
                </c:pt>
                <c:pt idx="7869" formatCode="General">
                  <c:v>-244.73099999999999</c:v>
                </c:pt>
                <c:pt idx="7870" formatCode="General">
                  <c:v>-248.047</c:v>
                </c:pt>
                <c:pt idx="7871" formatCode="General">
                  <c:v>-251.33799999999999</c:v>
                </c:pt>
                <c:pt idx="7872" formatCode="General">
                  <c:v>-254.446</c:v>
                </c:pt>
                <c:pt idx="7873" formatCode="General">
                  <c:v>-257.18900000000002</c:v>
                </c:pt>
                <c:pt idx="7874" formatCode="General">
                  <c:v>-259.67399999999998</c:v>
                </c:pt>
                <c:pt idx="7875" formatCode="General">
                  <c:v>-262.05900000000003</c:v>
                </c:pt>
                <c:pt idx="7876" formatCode="General">
                  <c:v>-264.33600000000001</c:v>
                </c:pt>
                <c:pt idx="7877" formatCode="General">
                  <c:v>-266.495</c:v>
                </c:pt>
                <c:pt idx="7878" formatCode="General">
                  <c:v>-268.52800000000002</c:v>
                </c:pt>
                <c:pt idx="7879" formatCode="General">
                  <c:v>-270.428</c:v>
                </c:pt>
                <c:pt idx="7880" formatCode="General">
                  <c:v>-272.19200000000001</c:v>
                </c:pt>
                <c:pt idx="7881" formatCode="General">
                  <c:v>-273.82799999999997</c:v>
                </c:pt>
                <c:pt idx="7882" formatCode="General">
                  <c:v>-275.34100000000001</c:v>
                </c:pt>
                <c:pt idx="7883" formatCode="General">
                  <c:v>-276.74</c:v>
                </c:pt>
                <c:pt idx="7884" formatCode="General">
                  <c:v>-278.03500000000003</c:v>
                </c:pt>
                <c:pt idx="7885" formatCode="General">
                  <c:v>-279.238</c:v>
                </c:pt>
                <c:pt idx="7886" formatCode="General">
                  <c:v>-280.32100000000003</c:v>
                </c:pt>
                <c:pt idx="7887" formatCode="General">
                  <c:v>-281.22500000000002</c:v>
                </c:pt>
                <c:pt idx="7888" formatCode="General">
                  <c:v>-281.76299999999998</c:v>
                </c:pt>
                <c:pt idx="7889" formatCode="General">
                  <c:v>-281.81599999999997</c:v>
                </c:pt>
                <c:pt idx="7890" formatCode="General">
                  <c:v>-281.53100000000001</c:v>
                </c:pt>
                <c:pt idx="7891" formatCode="General">
                  <c:v>-281.00700000000001</c:v>
                </c:pt>
                <c:pt idx="7892" formatCode="General">
                  <c:v>-280.23899999999998</c:v>
                </c:pt>
                <c:pt idx="7893" formatCode="General">
                  <c:v>-279.27499999999998</c:v>
                </c:pt>
                <c:pt idx="7894" formatCode="General">
                  <c:v>-278.18299999999999</c:v>
                </c:pt>
                <c:pt idx="7895" formatCode="General">
                  <c:v>-277.02</c:v>
                </c:pt>
                <c:pt idx="7896" formatCode="General">
                  <c:v>-275.83999999999997</c:v>
                </c:pt>
                <c:pt idx="7897" formatCode="General">
                  <c:v>-274.68200000000002</c:v>
                </c:pt>
                <c:pt idx="7898" formatCode="General">
                  <c:v>-273.55200000000002</c:v>
                </c:pt>
                <c:pt idx="7899" formatCode="General">
                  <c:v>-272.43099999999998</c:v>
                </c:pt>
                <c:pt idx="7900" formatCode="General">
                  <c:v>-271.34699999999998</c:v>
                </c:pt>
                <c:pt idx="7901" formatCode="General">
                  <c:v>-270.34300000000002</c:v>
                </c:pt>
                <c:pt idx="7902" formatCode="General">
                  <c:v>-269.40499999999997</c:v>
                </c:pt>
                <c:pt idx="7903" formatCode="General">
                  <c:v>-268.45999999999998</c:v>
                </c:pt>
                <c:pt idx="7904" formatCode="General">
                  <c:v>-267.38099999999997</c:v>
                </c:pt>
                <c:pt idx="7905" formatCode="General">
                  <c:v>-266.22699999999998</c:v>
                </c:pt>
                <c:pt idx="7906" formatCode="General">
                  <c:v>-265.20100000000002</c:v>
                </c:pt>
                <c:pt idx="7907" formatCode="General">
                  <c:v>-264.351</c:v>
                </c:pt>
                <c:pt idx="7908" formatCode="General">
                  <c:v>-263.65899999999999</c:v>
                </c:pt>
                <c:pt idx="7909" formatCode="General">
                  <c:v>-263.15899999999999</c:v>
                </c:pt>
                <c:pt idx="7910" formatCode="General">
                  <c:v>-262.86</c:v>
                </c:pt>
                <c:pt idx="7911" formatCode="General">
                  <c:v>-262.72000000000003</c:v>
                </c:pt>
                <c:pt idx="7912" formatCode="General">
                  <c:v>-262.71499999999997</c:v>
                </c:pt>
                <c:pt idx="7913" formatCode="General">
                  <c:v>-262.84100000000001</c:v>
                </c:pt>
                <c:pt idx="7914" formatCode="General">
                  <c:v>-263.089</c:v>
                </c:pt>
                <c:pt idx="7915" formatCode="General">
                  <c:v>-263.44799999999998</c:v>
                </c:pt>
                <c:pt idx="7916" formatCode="General">
                  <c:v>-263.91000000000003</c:v>
                </c:pt>
                <c:pt idx="7917" formatCode="General">
                  <c:v>-264.44499999999999</c:v>
                </c:pt>
                <c:pt idx="7918" formatCode="General">
                  <c:v>-264.99900000000002</c:v>
                </c:pt>
                <c:pt idx="7919" formatCode="General">
                  <c:v>-265.44299999999998</c:v>
                </c:pt>
                <c:pt idx="7920" formatCode="General">
                  <c:v>-265.63299999999998</c:v>
                </c:pt>
                <c:pt idx="7921" formatCode="General">
                  <c:v>-265.64499999999998</c:v>
                </c:pt>
                <c:pt idx="7922" formatCode="General">
                  <c:v>-265.596</c:v>
                </c:pt>
                <c:pt idx="7923" formatCode="General">
                  <c:v>-265.47500000000002</c:v>
                </c:pt>
                <c:pt idx="7924" formatCode="General">
                  <c:v>-265.28300000000002</c:v>
                </c:pt>
                <c:pt idx="7925" formatCode="General">
                  <c:v>-265.03300000000002</c:v>
                </c:pt>
                <c:pt idx="7926" formatCode="General">
                  <c:v>-264.69600000000003</c:v>
                </c:pt>
                <c:pt idx="7927" formatCode="General">
                  <c:v>-264.22399999999999</c:v>
                </c:pt>
                <c:pt idx="7928" formatCode="General">
                  <c:v>-263.55200000000002</c:v>
                </c:pt>
                <c:pt idx="7929" formatCode="General">
                  <c:v>-262.62900000000002</c:v>
                </c:pt>
                <c:pt idx="7930" formatCode="General">
                  <c:v>-261.46800000000002</c:v>
                </c:pt>
                <c:pt idx="7931" formatCode="General">
                  <c:v>-260.096</c:v>
                </c:pt>
                <c:pt idx="7932" formatCode="General">
                  <c:v>-258.54899999999998</c:v>
                </c:pt>
                <c:pt idx="7933" formatCode="General">
                  <c:v>-256.86099999999999</c:v>
                </c:pt>
                <c:pt idx="7934" formatCode="General">
                  <c:v>-255.05799999999999</c:v>
                </c:pt>
                <c:pt idx="7935" formatCode="General">
                  <c:v>-253.13499999999999</c:v>
                </c:pt>
                <c:pt idx="7936" formatCode="General">
                  <c:v>-251.04499999999999</c:v>
                </c:pt>
                <c:pt idx="7937" formatCode="General">
                  <c:v>-248.68</c:v>
                </c:pt>
                <c:pt idx="7938" formatCode="General">
                  <c:v>-246.05600000000001</c:v>
                </c:pt>
                <c:pt idx="7939" formatCode="General">
                  <c:v>-243.322</c:v>
                </c:pt>
                <c:pt idx="7940" formatCode="General">
                  <c:v>-240.50200000000001</c:v>
                </c:pt>
                <c:pt idx="7941" formatCode="General">
                  <c:v>-237.55699999999999</c:v>
                </c:pt>
                <c:pt idx="7942" formatCode="General">
                  <c:v>-234.49600000000001</c:v>
                </c:pt>
                <c:pt idx="7943" formatCode="General">
                  <c:v>-231.35300000000001</c:v>
                </c:pt>
                <c:pt idx="7944" formatCode="General">
                  <c:v>-228.191</c:v>
                </c:pt>
                <c:pt idx="7945" formatCode="General">
                  <c:v>-225.053</c:v>
                </c:pt>
                <c:pt idx="7946" formatCode="General">
                  <c:v>-221.94800000000001</c:v>
                </c:pt>
                <c:pt idx="7947" formatCode="General">
                  <c:v>-218.86600000000001</c:v>
                </c:pt>
                <c:pt idx="7948" formatCode="General">
                  <c:v>-215.797</c:v>
                </c:pt>
                <c:pt idx="7949" formatCode="General">
                  <c:v>-212.761</c:v>
                </c:pt>
                <c:pt idx="7950" formatCode="General">
                  <c:v>-209.73699999999999</c:v>
                </c:pt>
                <c:pt idx="7951" formatCode="General">
                  <c:v>-206.63900000000001</c:v>
                </c:pt>
                <c:pt idx="7952" formatCode="General">
                  <c:v>-203.321</c:v>
                </c:pt>
                <c:pt idx="7953" formatCode="General">
                  <c:v>-199.63499999999999</c:v>
                </c:pt>
                <c:pt idx="7954" formatCode="General">
                  <c:v>-195.755</c:v>
                </c:pt>
                <c:pt idx="7955" formatCode="General">
                  <c:v>-191.929</c:v>
                </c:pt>
                <c:pt idx="7956" formatCode="General">
                  <c:v>-188.16499999999999</c:v>
                </c:pt>
                <c:pt idx="7957" formatCode="General">
                  <c:v>-184.45400000000001</c:v>
                </c:pt>
                <c:pt idx="7958" formatCode="General">
                  <c:v>-180.80199999999999</c:v>
                </c:pt>
                <c:pt idx="7959" formatCode="General">
                  <c:v>-177.20099999999999</c:v>
                </c:pt>
                <c:pt idx="7960" formatCode="General">
                  <c:v>-173.63499999999999</c:v>
                </c:pt>
                <c:pt idx="7961" formatCode="General">
                  <c:v>-170.11500000000001</c:v>
                </c:pt>
                <c:pt idx="7962" formatCode="General">
                  <c:v>-166.654</c:v>
                </c:pt>
                <c:pt idx="7963" formatCode="General">
                  <c:v>-163.24600000000001</c:v>
                </c:pt>
                <c:pt idx="7964" formatCode="General">
                  <c:v>-159.88499999999999</c:v>
                </c:pt>
                <c:pt idx="7965" formatCode="General">
                  <c:v>-156.57900000000001</c:v>
                </c:pt>
                <c:pt idx="7966" formatCode="General">
                  <c:v>-153.36199999999999</c:v>
                </c:pt>
                <c:pt idx="7967" formatCode="General">
                  <c:v>-150.27500000000001</c:v>
                </c:pt>
                <c:pt idx="7968" formatCode="General">
                  <c:v>-147.30600000000001</c:v>
                </c:pt>
                <c:pt idx="7969" formatCode="General">
                  <c:v>-144.4</c:v>
                </c:pt>
                <c:pt idx="7970" formatCode="General">
                  <c:v>-141.44399999999999</c:v>
                </c:pt>
                <c:pt idx="7971" formatCode="General">
                  <c:v>-138.429</c:v>
                </c:pt>
                <c:pt idx="7972" formatCode="General">
                  <c:v>-135.50800000000001</c:v>
                </c:pt>
                <c:pt idx="7973" formatCode="General">
                  <c:v>-132.738</c:v>
                </c:pt>
                <c:pt idx="7974" formatCode="General">
                  <c:v>-130.09</c:v>
                </c:pt>
                <c:pt idx="7975" formatCode="General">
                  <c:v>-127.547</c:v>
                </c:pt>
                <c:pt idx="7976" formatCode="General">
                  <c:v>-125.108</c:v>
                </c:pt>
                <c:pt idx="7977" formatCode="General">
                  <c:v>-122.798</c:v>
                </c:pt>
                <c:pt idx="7978" formatCode="General">
                  <c:v>-120.642</c:v>
                </c:pt>
                <c:pt idx="7979" formatCode="General">
                  <c:v>-118.645</c:v>
                </c:pt>
                <c:pt idx="7980" formatCode="General">
                  <c:v>-116.80800000000001</c:v>
                </c:pt>
                <c:pt idx="7981" formatCode="General">
                  <c:v>-115.121</c:v>
                </c:pt>
                <c:pt idx="7982" formatCode="General">
                  <c:v>-113.577</c:v>
                </c:pt>
                <c:pt idx="7983" formatCode="General">
                  <c:v>-112.15600000000001</c:v>
                </c:pt>
                <c:pt idx="7984" formatCode="General">
                  <c:v>-110.8</c:v>
                </c:pt>
                <c:pt idx="7985" formatCode="General">
                  <c:v>-109.461</c:v>
                </c:pt>
                <c:pt idx="7986" formatCode="General">
                  <c:v>-108.108</c:v>
                </c:pt>
                <c:pt idx="7987" formatCode="General">
                  <c:v>-106.673</c:v>
                </c:pt>
                <c:pt idx="7988" formatCode="General">
                  <c:v>-105.074</c:v>
                </c:pt>
                <c:pt idx="7989" formatCode="General">
                  <c:v>-103.199</c:v>
                </c:pt>
                <c:pt idx="7990" formatCode="General">
                  <c:v>-101</c:v>
                </c:pt>
                <c:pt idx="7991" formatCode="General">
                  <c:v>-98.5839</c:v>
                </c:pt>
                <c:pt idx="7992" formatCode="General">
                  <c:v>-96.009299999999996</c:v>
                </c:pt>
                <c:pt idx="7993" formatCode="General">
                  <c:v>-93.253200000000007</c:v>
                </c:pt>
                <c:pt idx="7994" formatCode="General">
                  <c:v>-90.306299999999993</c:v>
                </c:pt>
                <c:pt idx="7995" formatCode="General">
                  <c:v>-87.172399999999996</c:v>
                </c:pt>
                <c:pt idx="7996" formatCode="General">
                  <c:v>-83.868600000000001</c:v>
                </c:pt>
                <c:pt idx="7997" formatCode="General">
                  <c:v>-80.416899999999998</c:v>
                </c:pt>
                <c:pt idx="7998" formatCode="General">
                  <c:v>-76.838999999999999</c:v>
                </c:pt>
                <c:pt idx="7999" formatCode="General">
                  <c:v>-73.1614</c:v>
                </c:pt>
                <c:pt idx="8000" formatCode="General">
                  <c:v>-69.411299999999997</c:v>
                </c:pt>
                <c:pt idx="8001" formatCode="General">
                  <c:v>-65.5929</c:v>
                </c:pt>
                <c:pt idx="8002" formatCode="General">
                  <c:v>-61.704799999999999</c:v>
                </c:pt>
                <c:pt idx="8003" formatCode="General">
                  <c:v>-57.765700000000002</c:v>
                </c:pt>
                <c:pt idx="8004" formatCode="General">
                  <c:v>-53.798999999999999</c:v>
                </c:pt>
                <c:pt idx="8005" formatCode="General">
                  <c:v>-49.830300000000001</c:v>
                </c:pt>
                <c:pt idx="8006" formatCode="General">
                  <c:v>-45.862299999999998</c:v>
                </c:pt>
                <c:pt idx="8007" formatCode="General">
                  <c:v>-41.881799999999998</c:v>
                </c:pt>
                <c:pt idx="8008" formatCode="General">
                  <c:v>-37.788699999999999</c:v>
                </c:pt>
                <c:pt idx="8009" formatCode="General">
                  <c:v>-33.511000000000003</c:v>
                </c:pt>
                <c:pt idx="8010" formatCode="General">
                  <c:v>-29.19</c:v>
                </c:pt>
                <c:pt idx="8011" formatCode="General">
                  <c:v>-24.937000000000001</c:v>
                </c:pt>
                <c:pt idx="8012" formatCode="General">
                  <c:v>-20.740100000000002</c:v>
                </c:pt>
                <c:pt idx="8013" formatCode="General">
                  <c:v>-16.589400000000001</c:v>
                </c:pt>
                <c:pt idx="8014" formatCode="General">
                  <c:v>-12.484299999999999</c:v>
                </c:pt>
                <c:pt idx="8015" formatCode="General">
                  <c:v>-8.4531100000000006</c:v>
                </c:pt>
                <c:pt idx="8016" formatCode="General">
                  <c:v>-4.5286</c:v>
                </c:pt>
                <c:pt idx="8017" formatCode="General">
                  <c:v>-0.72485999999999995</c:v>
                </c:pt>
                <c:pt idx="8018" formatCode="General">
                  <c:v>2.9491200000000002</c:v>
                </c:pt>
                <c:pt idx="8019" formatCode="General">
                  <c:v>6.4935299999999998</c:v>
                </c:pt>
                <c:pt idx="8020" formatCode="General">
                  <c:v>9.9227399999999992</c:v>
                </c:pt>
                <c:pt idx="8021" formatCode="General">
                  <c:v>13.2562</c:v>
                </c:pt>
                <c:pt idx="8022" formatCode="General">
                  <c:v>16.466999999999999</c:v>
                </c:pt>
                <c:pt idx="8023" formatCode="General">
                  <c:v>19.5473</c:v>
                </c:pt>
                <c:pt idx="8024" formatCode="General">
                  <c:v>22.5806</c:v>
                </c:pt>
                <c:pt idx="8025" formatCode="General">
                  <c:v>25.674600000000002</c:v>
                </c:pt>
                <c:pt idx="8026" formatCode="General">
                  <c:v>28.922699999999999</c:v>
                </c:pt>
                <c:pt idx="8027" formatCode="General">
                  <c:v>32.25</c:v>
                </c:pt>
                <c:pt idx="8028" formatCode="General">
                  <c:v>35.508000000000003</c:v>
                </c:pt>
                <c:pt idx="8029" formatCode="General">
                  <c:v>38.700200000000002</c:v>
                </c:pt>
                <c:pt idx="8030" formatCode="General">
                  <c:v>41.8658</c:v>
                </c:pt>
                <c:pt idx="8031" formatCode="General">
                  <c:v>45.024500000000003</c:v>
                </c:pt>
                <c:pt idx="8032" formatCode="General">
                  <c:v>48.192399999999999</c:v>
                </c:pt>
                <c:pt idx="8033" formatCode="General">
                  <c:v>51.375100000000003</c:v>
                </c:pt>
                <c:pt idx="8034" formatCode="General">
                  <c:v>54.5625</c:v>
                </c:pt>
                <c:pt idx="8035" formatCode="General">
                  <c:v>57.738399999999999</c:v>
                </c:pt>
                <c:pt idx="8036" formatCode="General">
                  <c:v>60.891800000000003</c:v>
                </c:pt>
                <c:pt idx="8037" formatCode="General">
                  <c:v>64.018799999999999</c:v>
                </c:pt>
                <c:pt idx="8038" formatCode="General">
                  <c:v>67.131299999999996</c:v>
                </c:pt>
                <c:pt idx="8039" formatCode="General">
                  <c:v>70.237799999999993</c:v>
                </c:pt>
                <c:pt idx="8040" formatCode="General">
                  <c:v>73.339500000000001</c:v>
                </c:pt>
                <c:pt idx="8041" formatCode="General">
                  <c:v>76.463399999999993</c:v>
                </c:pt>
                <c:pt idx="8042" formatCode="General">
                  <c:v>79.659400000000005</c:v>
                </c:pt>
                <c:pt idx="8043" formatCode="General">
                  <c:v>83.064099999999996</c:v>
                </c:pt>
                <c:pt idx="8044" formatCode="General">
                  <c:v>86.705200000000005</c:v>
                </c:pt>
                <c:pt idx="8045" formatCode="General">
                  <c:v>90.357500000000002</c:v>
                </c:pt>
                <c:pt idx="8046" formatCode="General">
                  <c:v>93.855599999999995</c:v>
                </c:pt>
                <c:pt idx="8047" formatCode="General">
                  <c:v>97.155299999999997</c:v>
                </c:pt>
                <c:pt idx="8048" formatCode="General">
                  <c:v>100.455</c:v>
                </c:pt>
                <c:pt idx="8049" formatCode="General">
                  <c:v>103.968</c:v>
                </c:pt>
                <c:pt idx="8050" formatCode="General">
                  <c:v>107.54900000000001</c:v>
                </c:pt>
                <c:pt idx="8051" formatCode="General">
                  <c:v>111.051</c:v>
                </c:pt>
                <c:pt idx="8052" formatCode="General">
                  <c:v>114.473</c:v>
                </c:pt>
                <c:pt idx="8053" formatCode="General">
                  <c:v>117.81699999999999</c:v>
                </c:pt>
                <c:pt idx="8054" formatCode="General">
                  <c:v>121.08</c:v>
                </c:pt>
                <c:pt idx="8055" formatCode="General">
                  <c:v>124.256</c:v>
                </c:pt>
                <c:pt idx="8056" formatCode="General">
                  <c:v>127.33799999999999</c:v>
                </c:pt>
                <c:pt idx="8057" formatCode="General">
                  <c:v>130.31800000000001</c:v>
                </c:pt>
                <c:pt idx="8058" formatCode="General">
                  <c:v>133.22399999999999</c:v>
                </c:pt>
                <c:pt idx="8059" formatCode="General">
                  <c:v>136.12200000000001</c:v>
                </c:pt>
                <c:pt idx="8060" formatCode="General">
                  <c:v>139.12</c:v>
                </c:pt>
                <c:pt idx="8061" formatCode="General">
                  <c:v>142.322</c:v>
                </c:pt>
                <c:pt idx="8062" formatCode="General">
                  <c:v>145.60400000000001</c:v>
                </c:pt>
                <c:pt idx="8063" formatCode="General">
                  <c:v>148.816</c:v>
                </c:pt>
                <c:pt idx="8064" formatCode="General">
                  <c:v>151.995</c:v>
                </c:pt>
                <c:pt idx="8065" formatCode="General">
                  <c:v>155.17400000000001</c:v>
                </c:pt>
                <c:pt idx="8066" formatCode="General">
                  <c:v>158.34299999999999</c:v>
                </c:pt>
                <c:pt idx="8067" formatCode="General">
                  <c:v>161.47300000000001</c:v>
                </c:pt>
                <c:pt idx="8068" formatCode="General">
                  <c:v>164.52600000000001</c:v>
                </c:pt>
                <c:pt idx="8069" formatCode="General">
                  <c:v>167.48400000000001</c:v>
                </c:pt>
                <c:pt idx="8070" formatCode="General">
                  <c:v>170.33699999999999</c:v>
                </c:pt>
                <c:pt idx="8071" formatCode="General">
                  <c:v>173.08199999999999</c:v>
                </c:pt>
                <c:pt idx="8072" formatCode="General">
                  <c:v>175.71199999999999</c:v>
                </c:pt>
                <c:pt idx="8073" formatCode="General">
                  <c:v>178.221</c:v>
                </c:pt>
                <c:pt idx="8074" formatCode="General">
                  <c:v>180.6</c:v>
                </c:pt>
                <c:pt idx="8075" formatCode="General">
                  <c:v>182.846</c:v>
                </c:pt>
                <c:pt idx="8076" formatCode="General">
                  <c:v>184.958</c:v>
                </c:pt>
                <c:pt idx="8077" formatCode="General">
                  <c:v>186.952</c:v>
                </c:pt>
                <c:pt idx="8078" formatCode="General">
                  <c:v>188.87299999999999</c:v>
                </c:pt>
                <c:pt idx="8079" formatCode="General">
                  <c:v>190.828</c:v>
                </c:pt>
                <c:pt idx="8080" formatCode="General">
                  <c:v>192.94399999999999</c:v>
                </c:pt>
                <c:pt idx="8081" formatCode="General">
                  <c:v>195.172</c:v>
                </c:pt>
                <c:pt idx="8082" formatCode="General">
                  <c:v>197.376</c:v>
                </c:pt>
                <c:pt idx="8083" formatCode="General">
                  <c:v>199.55</c:v>
                </c:pt>
                <c:pt idx="8084" formatCode="General">
                  <c:v>201.7</c:v>
                </c:pt>
                <c:pt idx="8085" formatCode="General">
                  <c:v>203.79400000000001</c:v>
                </c:pt>
                <c:pt idx="8086" formatCode="General">
                  <c:v>205.80699999999999</c:v>
                </c:pt>
                <c:pt idx="8087" formatCode="General">
                  <c:v>207.72800000000001</c:v>
                </c:pt>
                <c:pt idx="8088" formatCode="General">
                  <c:v>209.56</c:v>
                </c:pt>
                <c:pt idx="8089" formatCode="General">
                  <c:v>211.31100000000001</c:v>
                </c:pt>
                <c:pt idx="8090" formatCode="General">
                  <c:v>212.98</c:v>
                </c:pt>
                <c:pt idx="8091" formatCode="General">
                  <c:v>214.57400000000001</c:v>
                </c:pt>
                <c:pt idx="8092" formatCode="General">
                  <c:v>216.113</c:v>
                </c:pt>
                <c:pt idx="8093" formatCode="General">
                  <c:v>217.59700000000001</c:v>
                </c:pt>
                <c:pt idx="8094" formatCode="General">
                  <c:v>219.00700000000001</c:v>
                </c:pt>
                <c:pt idx="8095" formatCode="General">
                  <c:v>220.4</c:v>
                </c:pt>
                <c:pt idx="8096" formatCode="General">
                  <c:v>221.87200000000001</c:v>
                </c:pt>
                <c:pt idx="8097" formatCode="General">
                  <c:v>223.53100000000001</c:v>
                </c:pt>
                <c:pt idx="8098" formatCode="General">
                  <c:v>225.42</c:v>
                </c:pt>
                <c:pt idx="8099" formatCode="General">
                  <c:v>227.428</c:v>
                </c:pt>
                <c:pt idx="8100" formatCode="General">
                  <c:v>229.48599999999999</c:v>
                </c:pt>
                <c:pt idx="8101" formatCode="General">
                  <c:v>231.589</c:v>
                </c:pt>
                <c:pt idx="8102" formatCode="General">
                  <c:v>233.702</c:v>
                </c:pt>
                <c:pt idx="8103" formatCode="General">
                  <c:v>235.78</c:v>
                </c:pt>
                <c:pt idx="8104" formatCode="General">
                  <c:v>237.79400000000001</c:v>
                </c:pt>
                <c:pt idx="8105" formatCode="General">
                  <c:v>239.73400000000001</c:v>
                </c:pt>
                <c:pt idx="8106" formatCode="General">
                  <c:v>241.61600000000001</c:v>
                </c:pt>
                <c:pt idx="8107" formatCode="General">
                  <c:v>243.43600000000001</c:v>
                </c:pt>
                <c:pt idx="8108" formatCode="General">
                  <c:v>245.17500000000001</c:v>
                </c:pt>
                <c:pt idx="8109" formatCode="General">
                  <c:v>246.822</c:v>
                </c:pt>
                <c:pt idx="8110" formatCode="General">
                  <c:v>248.393</c:v>
                </c:pt>
                <c:pt idx="8111" formatCode="General">
                  <c:v>249.958</c:v>
                </c:pt>
                <c:pt idx="8112" formatCode="General">
                  <c:v>251.607</c:v>
                </c:pt>
                <c:pt idx="8113" formatCode="General">
                  <c:v>253.405</c:v>
                </c:pt>
                <c:pt idx="8114" formatCode="General">
                  <c:v>255.28</c:v>
                </c:pt>
                <c:pt idx="8115" formatCode="General">
                  <c:v>257.08499999999998</c:v>
                </c:pt>
                <c:pt idx="8116" formatCode="General">
                  <c:v>258.80200000000002</c:v>
                </c:pt>
                <c:pt idx="8117" formatCode="General">
                  <c:v>260.44200000000001</c:v>
                </c:pt>
                <c:pt idx="8118" formatCode="General">
                  <c:v>261.98899999999998</c:v>
                </c:pt>
                <c:pt idx="8119" formatCode="General">
                  <c:v>263.423</c:v>
                </c:pt>
                <c:pt idx="8120" formatCode="General">
                  <c:v>264.726</c:v>
                </c:pt>
                <c:pt idx="8121" formatCode="General">
                  <c:v>265.89</c:v>
                </c:pt>
                <c:pt idx="8122" formatCode="General">
                  <c:v>266.91000000000003</c:v>
                </c:pt>
                <c:pt idx="8123" formatCode="General">
                  <c:v>267.822</c:v>
                </c:pt>
                <c:pt idx="8124" formatCode="General">
                  <c:v>268.65800000000002</c:v>
                </c:pt>
                <c:pt idx="8125" formatCode="General">
                  <c:v>269.416</c:v>
                </c:pt>
                <c:pt idx="8126" formatCode="General">
                  <c:v>270.12900000000002</c:v>
                </c:pt>
                <c:pt idx="8127" formatCode="General">
                  <c:v>270.86399999999998</c:v>
                </c:pt>
                <c:pt idx="8128" formatCode="General">
                  <c:v>271.74700000000001</c:v>
                </c:pt>
                <c:pt idx="8129" formatCode="General">
                  <c:v>272.887</c:v>
                </c:pt>
                <c:pt idx="8130" formatCode="General">
                  <c:v>274.11599999999999</c:v>
                </c:pt>
                <c:pt idx="8131" formatCode="General">
                  <c:v>275.24299999999999</c:v>
                </c:pt>
                <c:pt idx="8132" formatCode="General">
                  <c:v>276.24599999999998</c:v>
                </c:pt>
                <c:pt idx="8133" formatCode="General">
                  <c:v>277.11799999999999</c:v>
                </c:pt>
                <c:pt idx="8134" formatCode="General">
                  <c:v>277.87099999999998</c:v>
                </c:pt>
                <c:pt idx="8135" formatCode="General">
                  <c:v>278.51499999999999</c:v>
                </c:pt>
                <c:pt idx="8136" formatCode="General">
                  <c:v>279.05700000000002</c:v>
                </c:pt>
                <c:pt idx="8137" formatCode="General">
                  <c:v>279.47899999999998</c:v>
                </c:pt>
                <c:pt idx="8138" formatCode="General">
                  <c:v>279.75400000000002</c:v>
                </c:pt>
                <c:pt idx="8139" formatCode="General">
                  <c:v>279.84899999999999</c:v>
                </c:pt>
                <c:pt idx="8140" formatCode="General">
                  <c:v>279.74099999999999</c:v>
                </c:pt>
                <c:pt idx="8141" formatCode="General">
                  <c:v>279.42200000000003</c:v>
                </c:pt>
                <c:pt idx="8142" formatCode="General">
                  <c:v>278.87299999999999</c:v>
                </c:pt>
                <c:pt idx="8143" formatCode="General">
                  <c:v>278.07900000000001</c:v>
                </c:pt>
                <c:pt idx="8144" formatCode="General">
                  <c:v>277.08</c:v>
                </c:pt>
                <c:pt idx="8145" formatCode="General">
                  <c:v>275.95600000000002</c:v>
                </c:pt>
                <c:pt idx="8146" formatCode="General">
                  <c:v>274.80599999999998</c:v>
                </c:pt>
                <c:pt idx="8147" formatCode="General">
                  <c:v>273.61799999999999</c:v>
                </c:pt>
                <c:pt idx="8148" formatCode="General">
                  <c:v>272.28699999999998</c:v>
                </c:pt>
                <c:pt idx="8149" formatCode="General">
                  <c:v>270.81099999999998</c:v>
                </c:pt>
                <c:pt idx="8150" formatCode="General">
                  <c:v>269.22699999999998</c:v>
                </c:pt>
                <c:pt idx="8151" formatCode="General">
                  <c:v>267.53699999999998</c:v>
                </c:pt>
                <c:pt idx="8152" formatCode="General">
                  <c:v>265.75099999999998</c:v>
                </c:pt>
                <c:pt idx="8153" formatCode="General">
                  <c:v>263.89499999999998</c:v>
                </c:pt>
                <c:pt idx="8154" formatCode="General">
                  <c:v>261.98399999999998</c:v>
                </c:pt>
                <c:pt idx="8155" formatCode="General">
                  <c:v>260.02199999999999</c:v>
                </c:pt>
                <c:pt idx="8156" formatCode="General">
                  <c:v>258.03300000000002</c:v>
                </c:pt>
                <c:pt idx="8157" formatCode="General">
                  <c:v>256.03500000000003</c:v>
                </c:pt>
                <c:pt idx="8158" formatCode="General">
                  <c:v>254.012</c:v>
                </c:pt>
                <c:pt idx="8159" formatCode="General">
                  <c:v>251.98</c:v>
                </c:pt>
                <c:pt idx="8160" formatCode="General">
                  <c:v>250.00700000000001</c:v>
                </c:pt>
                <c:pt idx="8161" formatCode="General">
                  <c:v>248.202</c:v>
                </c:pt>
                <c:pt idx="8162" formatCode="General">
                  <c:v>246.67</c:v>
                </c:pt>
                <c:pt idx="8163" formatCode="General">
                  <c:v>245.249</c:v>
                </c:pt>
                <c:pt idx="8164" formatCode="General">
                  <c:v>243.751</c:v>
                </c:pt>
                <c:pt idx="8165" formatCode="General">
                  <c:v>242.202</c:v>
                </c:pt>
                <c:pt idx="8166" formatCode="General">
                  <c:v>240.59800000000001</c:v>
                </c:pt>
                <c:pt idx="8167" formatCode="General">
                  <c:v>238.87799999999999</c:v>
                </c:pt>
                <c:pt idx="8168" formatCode="General">
                  <c:v>237.01599999999999</c:v>
                </c:pt>
                <c:pt idx="8169" formatCode="General">
                  <c:v>235.01900000000001</c:v>
                </c:pt>
                <c:pt idx="8170" formatCode="General">
                  <c:v>232.88399999999999</c:v>
                </c:pt>
                <c:pt idx="8171" formatCode="General">
                  <c:v>230.61600000000001</c:v>
                </c:pt>
                <c:pt idx="8172" formatCode="General">
                  <c:v>228.233</c:v>
                </c:pt>
                <c:pt idx="8173" formatCode="General">
                  <c:v>225.74600000000001</c:v>
                </c:pt>
                <c:pt idx="8174" formatCode="General">
                  <c:v>223.16</c:v>
                </c:pt>
                <c:pt idx="8175" formatCode="General">
                  <c:v>220.46700000000001</c:v>
                </c:pt>
                <c:pt idx="8176" formatCode="General">
                  <c:v>217.672</c:v>
                </c:pt>
                <c:pt idx="8177" formatCode="General">
                  <c:v>214.90899999999999</c:v>
                </c:pt>
                <c:pt idx="8178" formatCode="General">
                  <c:v>212.25399999999999</c:v>
                </c:pt>
                <c:pt idx="8179" formatCode="General">
                  <c:v>209.54300000000001</c:v>
                </c:pt>
                <c:pt idx="8180" formatCode="General">
                  <c:v>206.67599999999999</c:v>
                </c:pt>
                <c:pt idx="8181" formatCode="General">
                  <c:v>203.68100000000001</c:v>
                </c:pt>
                <c:pt idx="8182" formatCode="General">
                  <c:v>200.58199999999999</c:v>
                </c:pt>
                <c:pt idx="8183" formatCode="General">
                  <c:v>197.398</c:v>
                </c:pt>
                <c:pt idx="8184" formatCode="General">
                  <c:v>194.15</c:v>
                </c:pt>
                <c:pt idx="8185" formatCode="General">
                  <c:v>190.84800000000001</c:v>
                </c:pt>
                <c:pt idx="8186" formatCode="General">
                  <c:v>187.476</c:v>
                </c:pt>
                <c:pt idx="8187" formatCode="General">
                  <c:v>184.054</c:v>
                </c:pt>
                <c:pt idx="8188" formatCode="General">
                  <c:v>180.63200000000001</c:v>
                </c:pt>
                <c:pt idx="8189" formatCode="General">
                  <c:v>177.23599999999999</c:v>
                </c:pt>
                <c:pt idx="8190" formatCode="General">
                  <c:v>173.881</c:v>
                </c:pt>
                <c:pt idx="8191" formatCode="General">
                  <c:v>170.61500000000001</c:v>
                </c:pt>
                <c:pt idx="8192" formatCode="General">
                  <c:v>167.494</c:v>
                </c:pt>
                <c:pt idx="8193" formatCode="General">
                  <c:v>164.55600000000001</c:v>
                </c:pt>
                <c:pt idx="8194" formatCode="General">
                  <c:v>161.90199999999999</c:v>
                </c:pt>
                <c:pt idx="8195" formatCode="General">
                  <c:v>159.65799999999999</c:v>
                </c:pt>
                <c:pt idx="8196" formatCode="General">
                  <c:v>157.66499999999999</c:v>
                </c:pt>
                <c:pt idx="8197" formatCode="General">
                  <c:v>155.70699999999999</c:v>
                </c:pt>
                <c:pt idx="8198" formatCode="General">
                  <c:v>153.81200000000001</c:v>
                </c:pt>
                <c:pt idx="8199" formatCode="General">
                  <c:v>152.01499999999999</c:v>
                </c:pt>
                <c:pt idx="8200" formatCode="General">
                  <c:v>150.28700000000001</c:v>
                </c:pt>
                <c:pt idx="8201" formatCode="General">
                  <c:v>148.60499999999999</c:v>
                </c:pt>
                <c:pt idx="8202" formatCode="General">
                  <c:v>146.952</c:v>
                </c:pt>
                <c:pt idx="8203" formatCode="General">
                  <c:v>145.316</c:v>
                </c:pt>
                <c:pt idx="8204" formatCode="General">
                  <c:v>143.68700000000001</c:v>
                </c:pt>
                <c:pt idx="8205" formatCode="General">
                  <c:v>142.048</c:v>
                </c:pt>
                <c:pt idx="8206" formatCode="General">
                  <c:v>140.363</c:v>
                </c:pt>
                <c:pt idx="8207" formatCode="General">
                  <c:v>138.578</c:v>
                </c:pt>
                <c:pt idx="8208" formatCode="General">
                  <c:v>136.64699999999999</c:v>
                </c:pt>
                <c:pt idx="8209" formatCode="General">
                  <c:v>134.542</c:v>
                </c:pt>
                <c:pt idx="8210" formatCode="General">
                  <c:v>132.30600000000001</c:v>
                </c:pt>
                <c:pt idx="8211" formatCode="General">
                  <c:v>130.023</c:v>
                </c:pt>
                <c:pt idx="8212" formatCode="General">
                  <c:v>127.819</c:v>
                </c:pt>
                <c:pt idx="8213" formatCode="General">
                  <c:v>125.70099999999999</c:v>
                </c:pt>
                <c:pt idx="8214" formatCode="General">
                  <c:v>123.488</c:v>
                </c:pt>
                <c:pt idx="8215" formatCode="General">
                  <c:v>121.10899999999999</c:v>
                </c:pt>
                <c:pt idx="8216" formatCode="General">
                  <c:v>118.589</c:v>
                </c:pt>
                <c:pt idx="8217" formatCode="General">
                  <c:v>115.914</c:v>
                </c:pt>
                <c:pt idx="8218" formatCode="General">
                  <c:v>113.066</c:v>
                </c:pt>
                <c:pt idx="8219" formatCode="General">
                  <c:v>110.05500000000001</c:v>
                </c:pt>
                <c:pt idx="8220" formatCode="General">
                  <c:v>106.881</c:v>
                </c:pt>
                <c:pt idx="8221" formatCode="General">
                  <c:v>103.529</c:v>
                </c:pt>
                <c:pt idx="8222" formatCode="General">
                  <c:v>99.970299999999995</c:v>
                </c:pt>
                <c:pt idx="8223" formatCode="General">
                  <c:v>96.180999999999997</c:v>
                </c:pt>
                <c:pt idx="8224" formatCode="General">
                  <c:v>92.157300000000006</c:v>
                </c:pt>
                <c:pt idx="8225" formatCode="General">
                  <c:v>87.907200000000003</c:v>
                </c:pt>
                <c:pt idx="8226" formatCode="General">
                  <c:v>83.451999999999998</c:v>
                </c:pt>
                <c:pt idx="8227" formatCode="General">
                  <c:v>78.829400000000007</c:v>
                </c:pt>
                <c:pt idx="8228" formatCode="General">
                  <c:v>74.087400000000002</c:v>
                </c:pt>
                <c:pt idx="8229" formatCode="General">
                  <c:v>69.363299999999995</c:v>
                </c:pt>
                <c:pt idx="8230" formatCode="General">
                  <c:v>64.790899999999993</c:v>
                </c:pt>
                <c:pt idx="8231" formatCode="General">
                  <c:v>60.259099999999997</c:v>
                </c:pt>
                <c:pt idx="8232" formatCode="General">
                  <c:v>55.649799999999999</c:v>
                </c:pt>
                <c:pt idx="8233" formatCode="General">
                  <c:v>50.995800000000003</c:v>
                </c:pt>
                <c:pt idx="8234" formatCode="General">
                  <c:v>46.338700000000003</c:v>
                </c:pt>
                <c:pt idx="8235" formatCode="General">
                  <c:v>41.715400000000002</c:v>
                </c:pt>
                <c:pt idx="8236" formatCode="General">
                  <c:v>37.1449</c:v>
                </c:pt>
                <c:pt idx="8237" formatCode="General">
                  <c:v>32.634799999999998</c:v>
                </c:pt>
                <c:pt idx="8238" formatCode="General">
                  <c:v>28.195799999999998</c:v>
                </c:pt>
                <c:pt idx="8239" formatCode="General">
                  <c:v>23.838200000000001</c:v>
                </c:pt>
                <c:pt idx="8240" formatCode="General">
                  <c:v>19.570699999999999</c:v>
                </c:pt>
                <c:pt idx="8241" formatCode="General">
                  <c:v>15.396000000000001</c:v>
                </c:pt>
                <c:pt idx="8242" formatCode="General">
                  <c:v>11.3109</c:v>
                </c:pt>
                <c:pt idx="8243" formatCode="General">
                  <c:v>7.3059700000000003</c:v>
                </c:pt>
                <c:pt idx="8244" formatCode="General">
                  <c:v>3.37141</c:v>
                </c:pt>
                <c:pt idx="8245" formatCode="General">
                  <c:v>-0.49299100000000001</c:v>
                </c:pt>
                <c:pt idx="8246" formatCode="General">
                  <c:v>-4.2242699999999997</c:v>
                </c:pt>
                <c:pt idx="8247" formatCode="General">
                  <c:v>-7.67638</c:v>
                </c:pt>
                <c:pt idx="8248" formatCode="General">
                  <c:v>-10.873200000000001</c:v>
                </c:pt>
                <c:pt idx="8249" formatCode="General">
                  <c:v>-13.979699999999999</c:v>
                </c:pt>
                <c:pt idx="8250" formatCode="General">
                  <c:v>-17.060300000000002</c:v>
                </c:pt>
                <c:pt idx="8251" formatCode="General">
                  <c:v>-20.1387</c:v>
                </c:pt>
                <c:pt idx="8252" formatCode="General">
                  <c:v>-23.258400000000002</c:v>
                </c:pt>
                <c:pt idx="8253" formatCode="General">
                  <c:v>-26.460599999999999</c:v>
                </c:pt>
                <c:pt idx="8254" formatCode="General">
                  <c:v>-29.77</c:v>
                </c:pt>
                <c:pt idx="8255" formatCode="General">
                  <c:v>-33.190800000000003</c:v>
                </c:pt>
                <c:pt idx="8256" formatCode="General">
                  <c:v>-36.713500000000003</c:v>
                </c:pt>
                <c:pt idx="8257" formatCode="General">
                  <c:v>-40.3611</c:v>
                </c:pt>
                <c:pt idx="8258" formatCode="General">
                  <c:v>-44.161499999999997</c:v>
                </c:pt>
                <c:pt idx="8259" formatCode="General">
                  <c:v>-48.122900000000001</c:v>
                </c:pt>
                <c:pt idx="8260" formatCode="General">
                  <c:v>-52.23</c:v>
                </c:pt>
                <c:pt idx="8261" formatCode="General">
                  <c:v>-56.440600000000003</c:v>
                </c:pt>
                <c:pt idx="8262" formatCode="General">
                  <c:v>-60.630899999999997</c:v>
                </c:pt>
                <c:pt idx="8263" formatCode="General">
                  <c:v>-64.661000000000001</c:v>
                </c:pt>
                <c:pt idx="8264" formatCode="General">
                  <c:v>-68.655199999999994</c:v>
                </c:pt>
                <c:pt idx="8265" formatCode="General">
                  <c:v>-72.771299999999997</c:v>
                </c:pt>
                <c:pt idx="8266" formatCode="General">
                  <c:v>-76.986999999999995</c:v>
                </c:pt>
                <c:pt idx="8267" formatCode="General">
                  <c:v>-81.275400000000005</c:v>
                </c:pt>
                <c:pt idx="8268" formatCode="General">
                  <c:v>-85.616399999999999</c:v>
                </c:pt>
                <c:pt idx="8269" formatCode="General">
                  <c:v>-89.974999999999994</c:v>
                </c:pt>
                <c:pt idx="8270" formatCode="General">
                  <c:v>-94.314099999999996</c:v>
                </c:pt>
                <c:pt idx="8271" formatCode="General">
                  <c:v>-98.6</c:v>
                </c:pt>
                <c:pt idx="8272" formatCode="General">
                  <c:v>-102.8</c:v>
                </c:pt>
                <c:pt idx="8273" formatCode="General">
                  <c:v>-106.889</c:v>
                </c:pt>
                <c:pt idx="8274" formatCode="General">
                  <c:v>-110.846</c:v>
                </c:pt>
                <c:pt idx="8275" formatCode="General">
                  <c:v>-114.66800000000001</c:v>
                </c:pt>
                <c:pt idx="8276" formatCode="General">
                  <c:v>-118.366</c:v>
                </c:pt>
                <c:pt idx="8277" formatCode="General">
                  <c:v>-121.95099999999999</c:v>
                </c:pt>
                <c:pt idx="8278" formatCode="General">
                  <c:v>-125.36</c:v>
                </c:pt>
                <c:pt idx="8279" formatCode="General">
                  <c:v>-128.49199999999999</c:v>
                </c:pt>
                <c:pt idx="8280" formatCode="General">
                  <c:v>-131.22999999999999</c:v>
                </c:pt>
                <c:pt idx="8281" formatCode="General">
                  <c:v>-133.607</c:v>
                </c:pt>
                <c:pt idx="8282" formatCode="General">
                  <c:v>-135.80799999999999</c:v>
                </c:pt>
                <c:pt idx="8283" formatCode="General">
                  <c:v>-137.91</c:v>
                </c:pt>
                <c:pt idx="8284" formatCode="General">
                  <c:v>-139.922</c:v>
                </c:pt>
                <c:pt idx="8285" formatCode="General">
                  <c:v>-141.858</c:v>
                </c:pt>
                <c:pt idx="8286" formatCode="General">
                  <c:v>-143.74199999999999</c:v>
                </c:pt>
                <c:pt idx="8287" formatCode="General">
                  <c:v>-145.61099999999999</c:v>
                </c:pt>
                <c:pt idx="8288" formatCode="General">
                  <c:v>-147.50200000000001</c:v>
                </c:pt>
                <c:pt idx="8289" formatCode="General">
                  <c:v>-149.44399999999999</c:v>
                </c:pt>
                <c:pt idx="8290" formatCode="General">
                  <c:v>-151.47</c:v>
                </c:pt>
                <c:pt idx="8291" formatCode="General">
                  <c:v>-153.61199999999999</c:v>
                </c:pt>
                <c:pt idx="8292" formatCode="General">
                  <c:v>-155.89400000000001</c:v>
                </c:pt>
                <c:pt idx="8293" formatCode="General">
                  <c:v>-158.31299999999999</c:v>
                </c:pt>
                <c:pt idx="8294" formatCode="General">
                  <c:v>-160.821</c:v>
                </c:pt>
                <c:pt idx="8295" formatCode="General">
                  <c:v>-163.31299999999999</c:v>
                </c:pt>
                <c:pt idx="8296" formatCode="General">
                  <c:v>-165.66499999999999</c:v>
                </c:pt>
                <c:pt idx="8297" formatCode="General">
                  <c:v>-167.977</c:v>
                </c:pt>
                <c:pt idx="8298" formatCode="General">
                  <c:v>-170.398</c:v>
                </c:pt>
                <c:pt idx="8299" formatCode="General">
                  <c:v>-172.92099999999999</c:v>
                </c:pt>
                <c:pt idx="8300" formatCode="General">
                  <c:v>-175.53899999999999</c:v>
                </c:pt>
                <c:pt idx="8301" formatCode="General">
                  <c:v>-178.255</c:v>
                </c:pt>
                <c:pt idx="8302" formatCode="General">
                  <c:v>-181.065</c:v>
                </c:pt>
                <c:pt idx="8303" formatCode="General">
                  <c:v>-183.95599999999999</c:v>
                </c:pt>
                <c:pt idx="8304" formatCode="General">
                  <c:v>-186.928</c:v>
                </c:pt>
                <c:pt idx="8305" formatCode="General">
                  <c:v>-189.98400000000001</c:v>
                </c:pt>
                <c:pt idx="8306" formatCode="General">
                  <c:v>-193.102</c:v>
                </c:pt>
                <c:pt idx="8307" formatCode="General">
                  <c:v>-196.26900000000001</c:v>
                </c:pt>
                <c:pt idx="8308" formatCode="General">
                  <c:v>-199.483</c:v>
                </c:pt>
                <c:pt idx="8309" formatCode="General">
                  <c:v>-202.691</c:v>
                </c:pt>
                <c:pt idx="8310" formatCode="General">
                  <c:v>-205.815</c:v>
                </c:pt>
                <c:pt idx="8311" formatCode="General">
                  <c:v>-208.726</c:v>
                </c:pt>
                <c:pt idx="8312" formatCode="General">
                  <c:v>-211.352</c:v>
                </c:pt>
                <c:pt idx="8313" formatCode="General">
                  <c:v>-213.839</c:v>
                </c:pt>
                <c:pt idx="8314" formatCode="General">
                  <c:v>-216.29</c:v>
                </c:pt>
                <c:pt idx="8315" formatCode="General">
                  <c:v>-218.69399999999999</c:v>
                </c:pt>
                <c:pt idx="8316" formatCode="General">
                  <c:v>-221.04599999999999</c:v>
                </c:pt>
                <c:pt idx="8317" formatCode="General">
                  <c:v>-223.35300000000001</c:v>
                </c:pt>
                <c:pt idx="8318" formatCode="General">
                  <c:v>-225.59700000000001</c:v>
                </c:pt>
                <c:pt idx="8319" formatCode="General">
                  <c:v>-227.75700000000001</c:v>
                </c:pt>
                <c:pt idx="8320" formatCode="General">
                  <c:v>-229.82400000000001</c:v>
                </c:pt>
                <c:pt idx="8321" formatCode="General">
                  <c:v>-231.80699999999999</c:v>
                </c:pt>
                <c:pt idx="8322" formatCode="General">
                  <c:v>-233.733</c:v>
                </c:pt>
                <c:pt idx="8323" formatCode="General">
                  <c:v>-235.62</c:v>
                </c:pt>
                <c:pt idx="8324" formatCode="General">
                  <c:v>-237.47499999999999</c:v>
                </c:pt>
                <c:pt idx="8325" formatCode="General">
                  <c:v>-239.298</c:v>
                </c:pt>
                <c:pt idx="8326" formatCode="General">
                  <c:v>-241.07499999999999</c:v>
                </c:pt>
                <c:pt idx="8327" formatCode="General">
                  <c:v>-242.75800000000001</c:v>
                </c:pt>
                <c:pt idx="8328" formatCode="General">
                  <c:v>-244.25399999999999</c:v>
                </c:pt>
                <c:pt idx="8329" formatCode="General">
                  <c:v>-245.45599999999999</c:v>
                </c:pt>
                <c:pt idx="8330" formatCode="General">
                  <c:v>-246.44399999999999</c:v>
                </c:pt>
                <c:pt idx="8331" formatCode="General">
                  <c:v>-247.364</c:v>
                </c:pt>
                <c:pt idx="8332" formatCode="General">
                  <c:v>-248.22</c:v>
                </c:pt>
                <c:pt idx="8333" formatCode="General">
                  <c:v>-249.005</c:v>
                </c:pt>
                <c:pt idx="8334" formatCode="General">
                  <c:v>-249.751</c:v>
                </c:pt>
                <c:pt idx="8335" formatCode="General">
                  <c:v>-250.47200000000001</c:v>
                </c:pt>
                <c:pt idx="8336" formatCode="General">
                  <c:v>-251.167</c:v>
                </c:pt>
                <c:pt idx="8337" formatCode="General">
                  <c:v>-251.82400000000001</c:v>
                </c:pt>
                <c:pt idx="8338" formatCode="General">
                  <c:v>-252.435</c:v>
                </c:pt>
                <c:pt idx="8339" formatCode="General">
                  <c:v>-253.00399999999999</c:v>
                </c:pt>
                <c:pt idx="8340" formatCode="General">
                  <c:v>-253.548</c:v>
                </c:pt>
                <c:pt idx="8341" formatCode="General">
                  <c:v>-254.09399999999999</c:v>
                </c:pt>
                <c:pt idx="8342" formatCode="General">
                  <c:v>-254.64099999999999</c:v>
                </c:pt>
                <c:pt idx="8343" formatCode="General">
                  <c:v>-255.15899999999999</c:v>
                </c:pt>
                <c:pt idx="8344" formatCode="General">
                  <c:v>-255.53</c:v>
                </c:pt>
                <c:pt idx="8345" formatCode="General">
                  <c:v>-255.661</c:v>
                </c:pt>
                <c:pt idx="8346" formatCode="General">
                  <c:v>-255.69</c:v>
                </c:pt>
                <c:pt idx="8347" formatCode="General">
                  <c:v>-255.732</c:v>
                </c:pt>
                <c:pt idx="8348" formatCode="General">
                  <c:v>-255.76300000000001</c:v>
                </c:pt>
                <c:pt idx="8349" formatCode="General">
                  <c:v>-255.77500000000001</c:v>
                </c:pt>
                <c:pt idx="8350" formatCode="General">
                  <c:v>-255.77500000000001</c:v>
                </c:pt>
                <c:pt idx="8351" formatCode="General">
                  <c:v>-255.77500000000001</c:v>
                </c:pt>
                <c:pt idx="8352" formatCode="General">
                  <c:v>-255.78399999999999</c:v>
                </c:pt>
                <c:pt idx="8353" formatCode="General">
                  <c:v>-255.82</c:v>
                </c:pt>
                <c:pt idx="8354" formatCode="General">
                  <c:v>-255.88900000000001</c:v>
                </c:pt>
                <c:pt idx="8355" formatCode="General">
                  <c:v>-255.97499999999999</c:v>
                </c:pt>
                <c:pt idx="8356" formatCode="General">
                  <c:v>-256.02999999999997</c:v>
                </c:pt>
                <c:pt idx="8357" formatCode="General">
                  <c:v>-255.99700000000001</c:v>
                </c:pt>
                <c:pt idx="8358" formatCode="General">
                  <c:v>-255.721</c:v>
                </c:pt>
                <c:pt idx="8359" formatCode="General">
                  <c:v>-255.10900000000001</c:v>
                </c:pt>
                <c:pt idx="8360" formatCode="General">
                  <c:v>-254.33799999999999</c:v>
                </c:pt>
                <c:pt idx="8361" formatCode="General">
                  <c:v>-253.52799999999999</c:v>
                </c:pt>
                <c:pt idx="8362" formatCode="General">
                  <c:v>-252.65299999999999</c:v>
                </c:pt>
                <c:pt idx="8363" formatCode="General">
                  <c:v>-251.70699999999999</c:v>
                </c:pt>
                <c:pt idx="8364" formatCode="General">
                  <c:v>-250.709</c:v>
                </c:pt>
                <c:pt idx="8365" formatCode="General">
                  <c:v>-249.68100000000001</c:v>
                </c:pt>
                <c:pt idx="8366" formatCode="General">
                  <c:v>-248.65</c:v>
                </c:pt>
                <c:pt idx="8367" formatCode="General">
                  <c:v>-247.64699999999999</c:v>
                </c:pt>
                <c:pt idx="8368" formatCode="General">
                  <c:v>-246.68700000000001</c:v>
                </c:pt>
                <c:pt idx="8369" formatCode="General">
                  <c:v>-245.761</c:v>
                </c:pt>
                <c:pt idx="8370" formatCode="General">
                  <c:v>-244.83099999999999</c:v>
                </c:pt>
                <c:pt idx="8371" formatCode="General">
                  <c:v>-243.83799999999999</c:v>
                </c:pt>
                <c:pt idx="8372" formatCode="General">
                  <c:v>-242.63200000000001</c:v>
                </c:pt>
                <c:pt idx="8373" formatCode="General">
                  <c:v>-241.142</c:v>
                </c:pt>
                <c:pt idx="8374" formatCode="General">
                  <c:v>-239.55500000000001</c:v>
                </c:pt>
                <c:pt idx="8375" formatCode="General">
                  <c:v>-237.989</c:v>
                </c:pt>
                <c:pt idx="8376" formatCode="General">
                  <c:v>-236.42099999999999</c:v>
                </c:pt>
                <c:pt idx="8377" formatCode="General">
                  <c:v>-234.84800000000001</c:v>
                </c:pt>
                <c:pt idx="8378" formatCode="General">
                  <c:v>-233.28</c:v>
                </c:pt>
                <c:pt idx="8379" formatCode="General">
                  <c:v>-231.73699999999999</c:v>
                </c:pt>
                <c:pt idx="8380" formatCode="General">
                  <c:v>-230.22800000000001</c:v>
                </c:pt>
                <c:pt idx="8381" formatCode="General">
                  <c:v>-228.74199999999999</c:v>
                </c:pt>
                <c:pt idx="8382" formatCode="General">
                  <c:v>-227.251</c:v>
                </c:pt>
                <c:pt idx="8383" formatCode="General">
                  <c:v>-225.72</c:v>
                </c:pt>
                <c:pt idx="8384" formatCode="General">
                  <c:v>-224.16</c:v>
                </c:pt>
                <c:pt idx="8385" formatCode="General">
                  <c:v>-222.59200000000001</c:v>
                </c:pt>
                <c:pt idx="8386" formatCode="General">
                  <c:v>-220.96700000000001</c:v>
                </c:pt>
                <c:pt idx="8387" formatCode="General">
                  <c:v>-219.185</c:v>
                </c:pt>
                <c:pt idx="8388" formatCode="General">
                  <c:v>-217.1</c:v>
                </c:pt>
                <c:pt idx="8389" formatCode="General">
                  <c:v>-214.726</c:v>
                </c:pt>
                <c:pt idx="8390" formatCode="General">
                  <c:v>-212.215</c:v>
                </c:pt>
                <c:pt idx="8391" formatCode="General">
                  <c:v>-209.61500000000001</c:v>
                </c:pt>
                <c:pt idx="8392" formatCode="General">
                  <c:v>-206.929</c:v>
                </c:pt>
                <c:pt idx="8393" formatCode="General">
                  <c:v>-204.19499999999999</c:v>
                </c:pt>
                <c:pt idx="8394" formatCode="General">
                  <c:v>-201.44900000000001</c:v>
                </c:pt>
                <c:pt idx="8395" formatCode="General">
                  <c:v>-198.70099999999999</c:v>
                </c:pt>
                <c:pt idx="8396" formatCode="General">
                  <c:v>-195.96700000000001</c:v>
                </c:pt>
                <c:pt idx="8397" formatCode="General">
                  <c:v>-193.26900000000001</c:v>
                </c:pt>
                <c:pt idx="8398" formatCode="General">
                  <c:v>-190.625</c:v>
                </c:pt>
                <c:pt idx="8399" formatCode="General">
                  <c:v>-188.03700000000001</c:v>
                </c:pt>
                <c:pt idx="8400" formatCode="General">
                  <c:v>-185.44</c:v>
                </c:pt>
                <c:pt idx="8401" formatCode="General">
                  <c:v>-182.72499999999999</c:v>
                </c:pt>
                <c:pt idx="8402" formatCode="General">
                  <c:v>-179.77500000000001</c:v>
                </c:pt>
                <c:pt idx="8403" formatCode="General">
                  <c:v>-176.65600000000001</c:v>
                </c:pt>
                <c:pt idx="8404" formatCode="General">
                  <c:v>-173.548</c:v>
                </c:pt>
                <c:pt idx="8405" formatCode="General">
                  <c:v>-170.47800000000001</c:v>
                </c:pt>
                <c:pt idx="8406" formatCode="General">
                  <c:v>-167.43199999999999</c:v>
                </c:pt>
                <c:pt idx="8407" formatCode="General">
                  <c:v>-164.43899999999999</c:v>
                </c:pt>
                <c:pt idx="8408" formatCode="General">
                  <c:v>-161.53899999999999</c:v>
                </c:pt>
                <c:pt idx="8409" formatCode="General">
                  <c:v>-158.77099999999999</c:v>
                </c:pt>
                <c:pt idx="8410" formatCode="General">
                  <c:v>-156.13900000000001</c:v>
                </c:pt>
                <c:pt idx="8411" formatCode="General">
                  <c:v>-153.62700000000001</c:v>
                </c:pt>
                <c:pt idx="8412" formatCode="General">
                  <c:v>-151.24199999999999</c:v>
                </c:pt>
                <c:pt idx="8413" formatCode="General">
                  <c:v>-148.96199999999999</c:v>
                </c:pt>
                <c:pt idx="8414" formatCode="General">
                  <c:v>-146.67599999999999</c:v>
                </c:pt>
                <c:pt idx="8415" formatCode="General">
                  <c:v>-144.20500000000001</c:v>
                </c:pt>
                <c:pt idx="8416" formatCode="General">
                  <c:v>-141.36099999999999</c:v>
                </c:pt>
                <c:pt idx="8417" formatCode="General">
                  <c:v>-138.22900000000001</c:v>
                </c:pt>
                <c:pt idx="8418" formatCode="General">
                  <c:v>-135.024</c:v>
                </c:pt>
                <c:pt idx="8419" formatCode="General">
                  <c:v>-131.80099999999999</c:v>
                </c:pt>
                <c:pt idx="8420" formatCode="General">
                  <c:v>-128.58500000000001</c:v>
                </c:pt>
                <c:pt idx="8421" formatCode="General">
                  <c:v>-125.413</c:v>
                </c:pt>
                <c:pt idx="8422" formatCode="General">
                  <c:v>-122.3</c:v>
                </c:pt>
                <c:pt idx="8423" formatCode="General">
                  <c:v>-119.23699999999999</c:v>
                </c:pt>
                <c:pt idx="8424" formatCode="General">
                  <c:v>-116.22</c:v>
                </c:pt>
                <c:pt idx="8425" formatCode="General">
                  <c:v>-113.252</c:v>
                </c:pt>
                <c:pt idx="8426" formatCode="General">
                  <c:v>-110.31399999999999</c:v>
                </c:pt>
                <c:pt idx="8427" formatCode="General">
                  <c:v>-107.398</c:v>
                </c:pt>
                <c:pt idx="8428" formatCode="General">
                  <c:v>-104.51900000000001</c:v>
                </c:pt>
                <c:pt idx="8429" formatCode="General">
                  <c:v>-101.67</c:v>
                </c:pt>
                <c:pt idx="8430" formatCode="General">
                  <c:v>-98.816299999999998</c:v>
                </c:pt>
                <c:pt idx="8431" formatCode="General">
                  <c:v>-95.834599999999995</c:v>
                </c:pt>
                <c:pt idx="8432" formatCode="General">
                  <c:v>-92.617599999999996</c:v>
                </c:pt>
                <c:pt idx="8433" formatCode="General">
                  <c:v>-89.293300000000002</c:v>
                </c:pt>
                <c:pt idx="8434" formatCode="General">
                  <c:v>-85.988600000000005</c:v>
                </c:pt>
                <c:pt idx="8435" formatCode="General">
                  <c:v>-82.695400000000006</c:v>
                </c:pt>
                <c:pt idx="8436" formatCode="General">
                  <c:v>-79.407600000000002</c:v>
                </c:pt>
                <c:pt idx="8437" formatCode="General">
                  <c:v>-76.126099999999994</c:v>
                </c:pt>
                <c:pt idx="8438" formatCode="General">
                  <c:v>-72.869100000000003</c:v>
                </c:pt>
                <c:pt idx="8439" formatCode="General">
                  <c:v>-69.653899999999993</c:v>
                </c:pt>
                <c:pt idx="8440" formatCode="General">
                  <c:v>-66.462999999999994</c:v>
                </c:pt>
                <c:pt idx="8441" formatCode="General">
                  <c:v>-63.281199999999998</c:v>
                </c:pt>
                <c:pt idx="8442" formatCode="General">
                  <c:v>-60.112299999999998</c:v>
                </c:pt>
                <c:pt idx="8443" formatCode="General">
                  <c:v>-56.935299999999998</c:v>
                </c:pt>
                <c:pt idx="8444" formatCode="General">
                  <c:v>-53.714700000000001</c:v>
                </c:pt>
                <c:pt idx="8445" formatCode="General">
                  <c:v>-50.466900000000003</c:v>
                </c:pt>
                <c:pt idx="8446" formatCode="General">
                  <c:v>-47.213999999999999</c:v>
                </c:pt>
                <c:pt idx="8447" formatCode="General">
                  <c:v>-43.921900000000001</c:v>
                </c:pt>
                <c:pt idx="8448" formatCode="General">
                  <c:v>-40.494799999999998</c:v>
                </c:pt>
                <c:pt idx="8449" formatCode="General">
                  <c:v>-36.788800000000002</c:v>
                </c:pt>
                <c:pt idx="8450" formatCode="General">
                  <c:v>-32.832000000000001</c:v>
                </c:pt>
                <c:pt idx="8451" formatCode="General">
                  <c:v>-28.772600000000001</c:v>
                </c:pt>
                <c:pt idx="8452" formatCode="General">
                  <c:v>-24.676600000000001</c:v>
                </c:pt>
                <c:pt idx="8453" formatCode="General">
                  <c:v>-20.572299999999998</c:v>
                </c:pt>
                <c:pt idx="8454" formatCode="General">
                  <c:v>-16.463999999999999</c:v>
                </c:pt>
                <c:pt idx="8455" formatCode="General">
                  <c:v>-12.3545</c:v>
                </c:pt>
                <c:pt idx="8456" formatCode="General">
                  <c:v>-8.2512399999999992</c:v>
                </c:pt>
                <c:pt idx="8457" formatCode="General">
                  <c:v>-4.1476300000000004</c:v>
                </c:pt>
                <c:pt idx="8458" formatCode="General">
                  <c:v>-3.31667E-2</c:v>
                </c:pt>
                <c:pt idx="8459" formatCode="General">
                  <c:v>4.0719099999999999</c:v>
                </c:pt>
                <c:pt idx="8460" formatCode="General">
                  <c:v>8.1407799999999995</c:v>
                </c:pt>
                <c:pt idx="8461" formatCode="General">
                  <c:v>12.158799999999999</c:v>
                </c:pt>
                <c:pt idx="8462" formatCode="General">
                  <c:v>16.1035</c:v>
                </c:pt>
                <c:pt idx="8463" formatCode="General">
                  <c:v>19.949200000000001</c:v>
                </c:pt>
                <c:pt idx="8464" formatCode="General">
                  <c:v>23.741199999999999</c:v>
                </c:pt>
                <c:pt idx="8465" formatCode="General">
                  <c:v>27.560600000000001</c:v>
                </c:pt>
                <c:pt idx="8466" formatCode="General">
                  <c:v>31.530100000000001</c:v>
                </c:pt>
                <c:pt idx="8467" formatCode="General">
                  <c:v>35.6999</c:v>
                </c:pt>
                <c:pt idx="8468" formatCode="General">
                  <c:v>39.901800000000001</c:v>
                </c:pt>
                <c:pt idx="8469" formatCode="General">
                  <c:v>44.022799999999997</c:v>
                </c:pt>
                <c:pt idx="8470" formatCode="General">
                  <c:v>48.0749</c:v>
                </c:pt>
                <c:pt idx="8471" formatCode="General">
                  <c:v>52.034700000000001</c:v>
                </c:pt>
                <c:pt idx="8472" formatCode="General">
                  <c:v>55.865400000000001</c:v>
                </c:pt>
                <c:pt idx="8473" formatCode="General">
                  <c:v>59.559100000000001</c:v>
                </c:pt>
                <c:pt idx="8474" formatCode="General">
                  <c:v>63.110300000000002</c:v>
                </c:pt>
                <c:pt idx="8475" formatCode="General">
                  <c:v>66.502799999999993</c:v>
                </c:pt>
                <c:pt idx="8476" formatCode="General">
                  <c:v>69.716300000000004</c:v>
                </c:pt>
                <c:pt idx="8477" formatCode="General">
                  <c:v>72.733900000000006</c:v>
                </c:pt>
                <c:pt idx="8478" formatCode="General">
                  <c:v>75.559399999999997</c:v>
                </c:pt>
                <c:pt idx="8479" formatCode="General">
                  <c:v>78.203400000000002</c:v>
                </c:pt>
                <c:pt idx="8480" formatCode="General">
                  <c:v>80.643199999999993</c:v>
                </c:pt>
                <c:pt idx="8481" formatCode="General">
                  <c:v>82.882099999999994</c:v>
                </c:pt>
                <c:pt idx="8482" formatCode="General">
                  <c:v>84.989599999999996</c:v>
                </c:pt>
                <c:pt idx="8483" formatCode="General">
                  <c:v>87.112200000000001</c:v>
                </c:pt>
                <c:pt idx="8484" formatCode="General">
                  <c:v>89.421700000000001</c:v>
                </c:pt>
                <c:pt idx="8485" formatCode="General">
                  <c:v>91.859800000000007</c:v>
                </c:pt>
                <c:pt idx="8486" formatCode="General">
                  <c:v>94.296099999999996</c:v>
                </c:pt>
                <c:pt idx="8487" formatCode="General">
                  <c:v>96.750799999999998</c:v>
                </c:pt>
                <c:pt idx="8488" formatCode="General">
                  <c:v>99.249200000000002</c:v>
                </c:pt>
                <c:pt idx="8489" formatCode="General">
                  <c:v>101.789</c:v>
                </c:pt>
                <c:pt idx="8490" formatCode="General">
                  <c:v>104.363</c:v>
                </c:pt>
                <c:pt idx="8491" formatCode="General">
                  <c:v>106.967</c:v>
                </c:pt>
                <c:pt idx="8492" formatCode="General">
                  <c:v>109.61</c:v>
                </c:pt>
                <c:pt idx="8493" formatCode="General">
                  <c:v>112.309</c:v>
                </c:pt>
                <c:pt idx="8494" formatCode="General">
                  <c:v>115.081</c:v>
                </c:pt>
                <c:pt idx="8495" formatCode="General">
                  <c:v>117.93600000000001</c:v>
                </c:pt>
                <c:pt idx="8496" formatCode="General">
                  <c:v>120.86799999999999</c:v>
                </c:pt>
                <c:pt idx="8497" formatCode="General">
                  <c:v>123.86499999999999</c:v>
                </c:pt>
                <c:pt idx="8498" formatCode="General">
                  <c:v>126.91200000000001</c:v>
                </c:pt>
                <c:pt idx="8499" formatCode="General">
                  <c:v>130.01599999999999</c:v>
                </c:pt>
                <c:pt idx="8500" formatCode="General">
                  <c:v>133.22</c:v>
                </c:pt>
                <c:pt idx="8501" formatCode="General">
                  <c:v>136.64699999999999</c:v>
                </c:pt>
                <c:pt idx="8502" formatCode="General">
                  <c:v>140.31399999999999</c:v>
                </c:pt>
                <c:pt idx="8503" formatCode="General">
                  <c:v>144.048</c:v>
                </c:pt>
                <c:pt idx="8504" formatCode="General">
                  <c:v>147.761</c:v>
                </c:pt>
                <c:pt idx="8505" formatCode="General">
                  <c:v>151.44800000000001</c:v>
                </c:pt>
                <c:pt idx="8506" formatCode="General">
                  <c:v>155.08199999999999</c:v>
                </c:pt>
                <c:pt idx="8507" formatCode="General">
                  <c:v>158.62899999999999</c:v>
                </c:pt>
                <c:pt idx="8508" formatCode="General">
                  <c:v>162.03899999999999</c:v>
                </c:pt>
                <c:pt idx="8509" formatCode="General">
                  <c:v>165.285</c:v>
                </c:pt>
                <c:pt idx="8510" formatCode="General">
                  <c:v>168.38399999999999</c:v>
                </c:pt>
                <c:pt idx="8511" formatCode="General">
                  <c:v>171.34100000000001</c:v>
                </c:pt>
                <c:pt idx="8512" formatCode="General">
                  <c:v>174.154</c:v>
                </c:pt>
                <c:pt idx="8513" formatCode="General">
                  <c:v>176.81800000000001</c:v>
                </c:pt>
                <c:pt idx="8514" formatCode="General">
                  <c:v>179.33099999999999</c:v>
                </c:pt>
                <c:pt idx="8515" formatCode="General">
                  <c:v>181.697</c:v>
                </c:pt>
                <c:pt idx="8516" formatCode="General">
                  <c:v>183.93700000000001</c:v>
                </c:pt>
                <c:pt idx="8517" formatCode="General">
                  <c:v>186.09</c:v>
                </c:pt>
                <c:pt idx="8518" formatCode="General">
                  <c:v>188.249</c:v>
                </c:pt>
                <c:pt idx="8519" formatCode="General">
                  <c:v>190.499</c:v>
                </c:pt>
                <c:pt idx="8520" formatCode="General">
                  <c:v>192.75</c:v>
                </c:pt>
                <c:pt idx="8521" formatCode="General">
                  <c:v>194.898</c:v>
                </c:pt>
                <c:pt idx="8522" formatCode="General">
                  <c:v>196.946</c:v>
                </c:pt>
                <c:pt idx="8523" formatCode="General">
                  <c:v>198.904</c:v>
                </c:pt>
                <c:pt idx="8524" formatCode="General">
                  <c:v>200.78800000000001</c:v>
                </c:pt>
                <c:pt idx="8525" formatCode="General">
                  <c:v>202.601</c:v>
                </c:pt>
                <c:pt idx="8526" formatCode="General">
                  <c:v>204.34200000000001</c:v>
                </c:pt>
                <c:pt idx="8527" formatCode="General">
                  <c:v>206</c:v>
                </c:pt>
                <c:pt idx="8528" formatCode="General">
                  <c:v>207.56399999999999</c:v>
                </c:pt>
                <c:pt idx="8529" formatCode="General">
                  <c:v>209.029</c:v>
                </c:pt>
                <c:pt idx="8530" formatCode="General">
                  <c:v>210.381</c:v>
                </c:pt>
                <c:pt idx="8531" formatCode="General">
                  <c:v>211.60499999999999</c:v>
                </c:pt>
                <c:pt idx="8532" formatCode="General">
                  <c:v>212.72200000000001</c:v>
                </c:pt>
                <c:pt idx="8533" formatCode="General">
                  <c:v>213.77099999999999</c:v>
                </c:pt>
                <c:pt idx="8534" formatCode="General">
                  <c:v>214.79499999999999</c:v>
                </c:pt>
                <c:pt idx="8535" formatCode="General">
                  <c:v>215.881</c:v>
                </c:pt>
                <c:pt idx="8536" formatCode="General">
                  <c:v>217.15700000000001</c:v>
                </c:pt>
                <c:pt idx="8537" formatCode="General">
                  <c:v>218.584</c:v>
                </c:pt>
                <c:pt idx="8538" formatCode="General">
                  <c:v>219.99100000000001</c:v>
                </c:pt>
                <c:pt idx="8539" formatCode="General">
                  <c:v>221.33</c:v>
                </c:pt>
                <c:pt idx="8540" formatCode="General">
                  <c:v>222.613</c:v>
                </c:pt>
                <c:pt idx="8541" formatCode="General">
                  <c:v>223.84200000000001</c:v>
                </c:pt>
                <c:pt idx="8542" formatCode="General">
                  <c:v>225.01900000000001</c:v>
                </c:pt>
                <c:pt idx="8543" formatCode="General">
                  <c:v>226.13399999999999</c:v>
                </c:pt>
                <c:pt idx="8544" formatCode="General">
                  <c:v>227.179</c:v>
                </c:pt>
                <c:pt idx="8545" formatCode="General">
                  <c:v>228.143</c:v>
                </c:pt>
                <c:pt idx="8546" formatCode="General">
                  <c:v>229.02799999999999</c:v>
                </c:pt>
                <c:pt idx="8547" formatCode="General">
                  <c:v>229.84200000000001</c:v>
                </c:pt>
                <c:pt idx="8548" formatCode="General">
                  <c:v>230.58199999999999</c:v>
                </c:pt>
                <c:pt idx="8549" formatCode="General">
                  <c:v>231.24</c:v>
                </c:pt>
                <c:pt idx="8550" formatCode="General">
                  <c:v>231.80099999999999</c:v>
                </c:pt>
                <c:pt idx="8551" formatCode="General">
                  <c:v>232.292</c:v>
                </c:pt>
                <c:pt idx="8552" formatCode="General">
                  <c:v>232.76599999999999</c:v>
                </c:pt>
                <c:pt idx="8553" formatCode="General">
                  <c:v>233.333</c:v>
                </c:pt>
                <c:pt idx="8554" formatCode="General">
                  <c:v>234.06100000000001</c:v>
                </c:pt>
                <c:pt idx="8555" formatCode="General">
                  <c:v>234.81800000000001</c:v>
                </c:pt>
                <c:pt idx="8556" formatCode="General">
                  <c:v>235.51400000000001</c:v>
                </c:pt>
                <c:pt idx="8557" formatCode="General">
                  <c:v>236.166</c:v>
                </c:pt>
                <c:pt idx="8558" formatCode="General">
                  <c:v>236.77099999999999</c:v>
                </c:pt>
                <c:pt idx="8559" formatCode="General">
                  <c:v>237.31399999999999</c:v>
                </c:pt>
                <c:pt idx="8560" formatCode="General">
                  <c:v>237.77199999999999</c:v>
                </c:pt>
                <c:pt idx="8561" formatCode="General">
                  <c:v>238.13300000000001</c:v>
                </c:pt>
                <c:pt idx="8562" formatCode="General">
                  <c:v>238.399</c:v>
                </c:pt>
                <c:pt idx="8563" formatCode="General">
                  <c:v>238.57300000000001</c:v>
                </c:pt>
                <c:pt idx="8564" formatCode="General">
                  <c:v>238.64699999999999</c:v>
                </c:pt>
                <c:pt idx="8565" formatCode="General">
                  <c:v>238.61699999999999</c:v>
                </c:pt>
                <c:pt idx="8566" formatCode="General">
                  <c:v>238.48</c:v>
                </c:pt>
                <c:pt idx="8567" formatCode="General">
                  <c:v>238.221</c:v>
                </c:pt>
                <c:pt idx="8568" formatCode="General">
                  <c:v>237.83799999999999</c:v>
                </c:pt>
                <c:pt idx="8569" formatCode="General">
                  <c:v>237.36699999999999</c:v>
                </c:pt>
                <c:pt idx="8570" formatCode="General">
                  <c:v>236.91200000000001</c:v>
                </c:pt>
                <c:pt idx="8571" formatCode="General">
                  <c:v>236.61799999999999</c:v>
                </c:pt>
                <c:pt idx="8572" formatCode="General">
                  <c:v>236.34399999999999</c:v>
                </c:pt>
                <c:pt idx="8573" formatCode="General">
                  <c:v>235.84700000000001</c:v>
                </c:pt>
                <c:pt idx="8574" formatCode="General">
                  <c:v>235.065</c:v>
                </c:pt>
                <c:pt idx="8575" formatCode="General">
                  <c:v>234.07300000000001</c:v>
                </c:pt>
                <c:pt idx="8576" formatCode="General">
                  <c:v>233.148</c:v>
                </c:pt>
                <c:pt idx="8577" formatCode="General">
                  <c:v>232.35300000000001</c:v>
                </c:pt>
                <c:pt idx="8578" formatCode="General">
                  <c:v>231.50399999999999</c:v>
                </c:pt>
                <c:pt idx="8579" formatCode="General">
                  <c:v>230.54599999999999</c:v>
                </c:pt>
                <c:pt idx="8580" formatCode="General">
                  <c:v>229.501</c:v>
                </c:pt>
                <c:pt idx="8581" formatCode="General">
                  <c:v>228.41900000000001</c:v>
                </c:pt>
                <c:pt idx="8582" formatCode="General">
                  <c:v>227.34</c:v>
                </c:pt>
                <c:pt idx="8583" formatCode="General">
                  <c:v>226.26</c:v>
                </c:pt>
                <c:pt idx="8584" formatCode="General">
                  <c:v>225.179</c:v>
                </c:pt>
                <c:pt idx="8585" formatCode="General">
                  <c:v>224.10499999999999</c:v>
                </c:pt>
                <c:pt idx="8586" formatCode="General">
                  <c:v>223.071</c:v>
                </c:pt>
                <c:pt idx="8587" formatCode="General">
                  <c:v>222.142</c:v>
                </c:pt>
                <c:pt idx="8588" formatCode="General">
                  <c:v>221.459</c:v>
                </c:pt>
                <c:pt idx="8589" formatCode="General">
                  <c:v>221.05600000000001</c:v>
                </c:pt>
                <c:pt idx="8590" formatCode="General">
                  <c:v>220.75200000000001</c:v>
                </c:pt>
                <c:pt idx="8591" formatCode="General">
                  <c:v>220.45400000000001</c:v>
                </c:pt>
                <c:pt idx="8592" formatCode="General">
                  <c:v>220.17699999999999</c:v>
                </c:pt>
                <c:pt idx="8593" formatCode="General">
                  <c:v>219.89500000000001</c:v>
                </c:pt>
                <c:pt idx="8594" formatCode="General">
                  <c:v>219.56899999999999</c:v>
                </c:pt>
                <c:pt idx="8595" formatCode="General">
                  <c:v>219.173</c:v>
                </c:pt>
                <c:pt idx="8596" formatCode="General">
                  <c:v>218.68600000000001</c:v>
                </c:pt>
                <c:pt idx="8597" formatCode="General">
                  <c:v>218.09100000000001</c:v>
                </c:pt>
                <c:pt idx="8598" formatCode="General">
                  <c:v>217.4</c:v>
                </c:pt>
                <c:pt idx="8599" formatCode="General">
                  <c:v>216.63300000000001</c:v>
                </c:pt>
                <c:pt idx="8600" formatCode="General">
                  <c:v>215.78</c:v>
                </c:pt>
                <c:pt idx="8601" formatCode="General">
                  <c:v>214.81200000000001</c:v>
                </c:pt>
                <c:pt idx="8602" formatCode="General">
                  <c:v>213.69300000000001</c:v>
                </c:pt>
                <c:pt idx="8603" formatCode="General">
                  <c:v>212.423</c:v>
                </c:pt>
                <c:pt idx="8604" formatCode="General">
                  <c:v>211.05600000000001</c:v>
                </c:pt>
                <c:pt idx="8605" formatCode="General">
                  <c:v>209.70500000000001</c:v>
                </c:pt>
                <c:pt idx="8606" formatCode="General">
                  <c:v>208.477</c:v>
                </c:pt>
                <c:pt idx="8607" formatCode="General">
                  <c:v>207.244</c:v>
                </c:pt>
                <c:pt idx="8608" formatCode="General">
                  <c:v>205.85400000000001</c:v>
                </c:pt>
                <c:pt idx="8609" formatCode="General">
                  <c:v>204.31200000000001</c:v>
                </c:pt>
                <c:pt idx="8610" formatCode="General">
                  <c:v>202.61799999999999</c:v>
                </c:pt>
                <c:pt idx="8611" formatCode="General">
                  <c:v>200.755</c:v>
                </c:pt>
                <c:pt idx="8612" formatCode="General">
                  <c:v>198.71199999999999</c:v>
                </c:pt>
                <c:pt idx="8613" formatCode="General">
                  <c:v>196.477</c:v>
                </c:pt>
                <c:pt idx="8614" formatCode="General">
                  <c:v>194.04599999999999</c:v>
                </c:pt>
                <c:pt idx="8615" formatCode="General">
                  <c:v>191.41900000000001</c:v>
                </c:pt>
                <c:pt idx="8616" formatCode="General">
                  <c:v>188.61799999999999</c:v>
                </c:pt>
                <c:pt idx="8617" formatCode="General">
                  <c:v>185.66300000000001</c:v>
                </c:pt>
                <c:pt idx="8618" formatCode="General">
                  <c:v>182.565</c:v>
                </c:pt>
                <c:pt idx="8619" formatCode="General">
                  <c:v>179.34299999999999</c:v>
                </c:pt>
                <c:pt idx="8620" formatCode="General">
                  <c:v>176.02099999999999</c:v>
                </c:pt>
                <c:pt idx="8621" formatCode="General">
                  <c:v>172.66499999999999</c:v>
                </c:pt>
                <c:pt idx="8622" formatCode="General">
                  <c:v>169.381</c:v>
                </c:pt>
                <c:pt idx="8623" formatCode="General">
                  <c:v>166.30199999999999</c:v>
                </c:pt>
                <c:pt idx="8624" formatCode="General">
                  <c:v>163.43199999999999</c:v>
                </c:pt>
                <c:pt idx="8625" formatCode="General">
                  <c:v>160.63900000000001</c:v>
                </c:pt>
                <c:pt idx="8626" formatCode="General">
                  <c:v>157.875</c:v>
                </c:pt>
                <c:pt idx="8627" formatCode="General">
                  <c:v>155.13499999999999</c:v>
                </c:pt>
                <c:pt idx="8628" formatCode="General">
                  <c:v>152.386</c:v>
                </c:pt>
                <c:pt idx="8629" formatCode="General">
                  <c:v>149.589</c:v>
                </c:pt>
                <c:pt idx="8630" formatCode="General">
                  <c:v>146.71199999999999</c:v>
                </c:pt>
                <c:pt idx="8631" formatCode="General">
                  <c:v>143.76499999999999</c:v>
                </c:pt>
                <c:pt idx="8632" formatCode="General">
                  <c:v>140.79</c:v>
                </c:pt>
                <c:pt idx="8633" formatCode="General">
                  <c:v>137.81399999999999</c:v>
                </c:pt>
                <c:pt idx="8634" formatCode="General">
                  <c:v>134.85900000000001</c:v>
                </c:pt>
                <c:pt idx="8635" formatCode="General">
                  <c:v>131.97800000000001</c:v>
                </c:pt>
                <c:pt idx="8636" formatCode="General">
                  <c:v>129.267</c:v>
                </c:pt>
                <c:pt idx="8637" formatCode="General">
                  <c:v>126.845</c:v>
                </c:pt>
                <c:pt idx="8638" formatCode="General">
                  <c:v>124.65600000000001</c:v>
                </c:pt>
                <c:pt idx="8639" formatCode="General">
                  <c:v>122.512</c:v>
                </c:pt>
                <c:pt idx="8640" formatCode="General">
                  <c:v>120.371</c:v>
                </c:pt>
                <c:pt idx="8641" formatCode="General">
                  <c:v>118.244</c:v>
                </c:pt>
                <c:pt idx="8642" formatCode="General">
                  <c:v>116.10899999999999</c:v>
                </c:pt>
                <c:pt idx="8643" formatCode="General">
                  <c:v>113.941</c:v>
                </c:pt>
                <c:pt idx="8644" formatCode="General">
                  <c:v>111.717</c:v>
                </c:pt>
                <c:pt idx="8645" formatCode="General">
                  <c:v>109.428</c:v>
                </c:pt>
                <c:pt idx="8646" formatCode="General">
                  <c:v>107.06699999999999</c:v>
                </c:pt>
                <c:pt idx="8647" formatCode="General">
                  <c:v>104.611</c:v>
                </c:pt>
                <c:pt idx="8648" formatCode="General">
                  <c:v>102.03400000000001</c:v>
                </c:pt>
                <c:pt idx="8649" formatCode="General">
                  <c:v>99.323800000000006</c:v>
                </c:pt>
                <c:pt idx="8650" formatCode="General">
                  <c:v>96.487499999999997</c:v>
                </c:pt>
                <c:pt idx="8651" formatCode="General">
                  <c:v>93.556299999999993</c:v>
                </c:pt>
                <c:pt idx="8652" formatCode="General">
                  <c:v>90.613200000000006</c:v>
                </c:pt>
                <c:pt idx="8653" formatCode="General">
                  <c:v>87.746099999999998</c:v>
                </c:pt>
                <c:pt idx="8654" formatCode="General">
                  <c:v>84.839399999999998</c:v>
                </c:pt>
                <c:pt idx="8655" formatCode="General">
                  <c:v>81.769400000000005</c:v>
                </c:pt>
                <c:pt idx="8656" formatCode="General">
                  <c:v>78.589799999999997</c:v>
                </c:pt>
                <c:pt idx="8657" formatCode="General">
                  <c:v>75.343900000000005</c:v>
                </c:pt>
                <c:pt idx="8658" formatCode="General">
                  <c:v>72.036799999999999</c:v>
                </c:pt>
                <c:pt idx="8659" formatCode="General">
                  <c:v>68.653499999999994</c:v>
                </c:pt>
                <c:pt idx="8660" formatCode="General">
                  <c:v>65.173199999999994</c:v>
                </c:pt>
                <c:pt idx="8661" formatCode="General">
                  <c:v>61.591700000000003</c:v>
                </c:pt>
                <c:pt idx="8662" formatCode="General">
                  <c:v>57.911999999999999</c:v>
                </c:pt>
                <c:pt idx="8663" formatCode="General">
                  <c:v>54.145400000000002</c:v>
                </c:pt>
                <c:pt idx="8664" formatCode="General">
                  <c:v>50.318399999999997</c:v>
                </c:pt>
                <c:pt idx="8665" formatCode="General">
                  <c:v>46.468000000000004</c:v>
                </c:pt>
                <c:pt idx="8666" formatCode="General">
                  <c:v>42.661099999999998</c:v>
                </c:pt>
                <c:pt idx="8667" formatCode="General">
                  <c:v>38.953299999999999</c:v>
                </c:pt>
                <c:pt idx="8668" formatCode="General">
                  <c:v>35.261699999999998</c:v>
                </c:pt>
                <c:pt idx="8669" formatCode="General">
                  <c:v>31.522200000000002</c:v>
                </c:pt>
                <c:pt idx="8670" formatCode="General">
                  <c:v>27.804500000000001</c:v>
                </c:pt>
                <c:pt idx="8671" formatCode="General">
                  <c:v>24.148399999999999</c:v>
                </c:pt>
                <c:pt idx="8672" formatCode="General">
                  <c:v>20.544599999999999</c:v>
                </c:pt>
                <c:pt idx="8673" formatCode="General">
                  <c:v>16.990400000000001</c:v>
                </c:pt>
                <c:pt idx="8674" formatCode="General">
                  <c:v>13.487299999999999</c:v>
                </c:pt>
                <c:pt idx="8675" formatCode="General">
                  <c:v>10.0397</c:v>
                </c:pt>
                <c:pt idx="8676" formatCode="General">
                  <c:v>6.6479900000000001</c:v>
                </c:pt>
                <c:pt idx="8677" formatCode="General">
                  <c:v>3.3041299999999998</c:v>
                </c:pt>
                <c:pt idx="8678" formatCode="General">
                  <c:v>-2.1412400000000002E-2</c:v>
                </c:pt>
                <c:pt idx="8679" formatCode="General">
                  <c:v>-3.36843</c:v>
                </c:pt>
                <c:pt idx="8680" formatCode="General">
                  <c:v>-6.7372899999999998</c:v>
                </c:pt>
                <c:pt idx="8681" formatCode="General">
                  <c:v>-10.092599999999999</c:v>
                </c:pt>
                <c:pt idx="8682" formatCode="General">
                  <c:v>-13.318899999999999</c:v>
                </c:pt>
                <c:pt idx="8683" formatCode="General">
                  <c:v>-16.368400000000001</c:v>
                </c:pt>
                <c:pt idx="8684" formatCode="General">
                  <c:v>-19.355</c:v>
                </c:pt>
                <c:pt idx="8685" formatCode="General">
                  <c:v>-22.339300000000001</c:v>
                </c:pt>
                <c:pt idx="8686" formatCode="General">
                  <c:v>-25.314699999999998</c:v>
                </c:pt>
                <c:pt idx="8687" formatCode="General">
                  <c:v>-28.2807</c:v>
                </c:pt>
                <c:pt idx="8688" formatCode="General">
                  <c:v>-31.2486</c:v>
                </c:pt>
                <c:pt idx="8689" formatCode="General">
                  <c:v>-34.260300000000001</c:v>
                </c:pt>
                <c:pt idx="8690" formatCode="General">
                  <c:v>-37.360599999999998</c:v>
                </c:pt>
                <c:pt idx="8691" formatCode="General">
                  <c:v>-40.576300000000003</c:v>
                </c:pt>
                <c:pt idx="8692" formatCode="General">
                  <c:v>-43.908999999999999</c:v>
                </c:pt>
                <c:pt idx="8693" formatCode="General">
                  <c:v>-47.3414</c:v>
                </c:pt>
                <c:pt idx="8694" formatCode="General">
                  <c:v>-50.862299999999998</c:v>
                </c:pt>
                <c:pt idx="8695" formatCode="General">
                  <c:v>-54.4557</c:v>
                </c:pt>
                <c:pt idx="8696" formatCode="General">
                  <c:v>-58.084200000000003</c:v>
                </c:pt>
                <c:pt idx="8697" formatCode="General">
                  <c:v>-61.660600000000002</c:v>
                </c:pt>
                <c:pt idx="8698" formatCode="General">
                  <c:v>-65.061000000000007</c:v>
                </c:pt>
                <c:pt idx="8699" formatCode="General">
                  <c:v>-68.326099999999997</c:v>
                </c:pt>
                <c:pt idx="8700" formatCode="General">
                  <c:v>-71.593699999999998</c:v>
                </c:pt>
                <c:pt idx="8701" formatCode="General">
                  <c:v>-74.895700000000005</c:v>
                </c:pt>
                <c:pt idx="8702" formatCode="General">
                  <c:v>-78.233699999999999</c:v>
                </c:pt>
                <c:pt idx="8703" formatCode="General">
                  <c:v>-81.617800000000003</c:v>
                </c:pt>
                <c:pt idx="8704" formatCode="General">
                  <c:v>-85.044799999999995</c:v>
                </c:pt>
                <c:pt idx="8705" formatCode="General">
                  <c:v>-88.494600000000005</c:v>
                </c:pt>
                <c:pt idx="8706" formatCode="General">
                  <c:v>-91.939499999999995</c:v>
                </c:pt>
                <c:pt idx="8707" formatCode="General">
                  <c:v>-95.355800000000002</c:v>
                </c:pt>
                <c:pt idx="8708" formatCode="General">
                  <c:v>-98.747200000000007</c:v>
                </c:pt>
                <c:pt idx="8709" formatCode="General">
                  <c:v>-102.117</c:v>
                </c:pt>
                <c:pt idx="8710" formatCode="General">
                  <c:v>-105.447</c:v>
                </c:pt>
                <c:pt idx="8711" formatCode="General">
                  <c:v>-108.67100000000001</c:v>
                </c:pt>
                <c:pt idx="8712" formatCode="General">
                  <c:v>-111.69499999999999</c:v>
                </c:pt>
                <c:pt idx="8713" formatCode="General">
                  <c:v>-114.60299999999999</c:v>
                </c:pt>
                <c:pt idx="8714" formatCode="General">
                  <c:v>-117.547</c:v>
                </c:pt>
                <c:pt idx="8715" formatCode="General">
                  <c:v>-120.509</c:v>
                </c:pt>
                <c:pt idx="8716" formatCode="General">
                  <c:v>-123.449</c:v>
                </c:pt>
                <c:pt idx="8717" formatCode="General">
                  <c:v>-126.36799999999999</c:v>
                </c:pt>
                <c:pt idx="8718" formatCode="General">
                  <c:v>-129.273</c:v>
                </c:pt>
                <c:pt idx="8719" formatCode="General">
                  <c:v>-132.16999999999999</c:v>
                </c:pt>
                <c:pt idx="8720" formatCode="General">
                  <c:v>-135.05500000000001</c:v>
                </c:pt>
                <c:pt idx="8721" formatCode="General">
                  <c:v>-137.922</c:v>
                </c:pt>
                <c:pt idx="8722" formatCode="General">
                  <c:v>-140.749</c:v>
                </c:pt>
                <c:pt idx="8723" formatCode="General">
                  <c:v>-143.50800000000001</c:v>
                </c:pt>
                <c:pt idx="8724" formatCode="General">
                  <c:v>-146.173</c:v>
                </c:pt>
                <c:pt idx="8725" formatCode="General">
                  <c:v>-148.65100000000001</c:v>
                </c:pt>
                <c:pt idx="8726" formatCode="General">
                  <c:v>-150.81800000000001</c:v>
                </c:pt>
                <c:pt idx="8727" formatCode="General">
                  <c:v>-152.792</c:v>
                </c:pt>
                <c:pt idx="8728" formatCode="General">
                  <c:v>-154.76</c:v>
                </c:pt>
                <c:pt idx="8729" formatCode="General">
                  <c:v>-156.72200000000001</c:v>
                </c:pt>
                <c:pt idx="8730" formatCode="General">
                  <c:v>-158.67400000000001</c:v>
                </c:pt>
                <c:pt idx="8731" formatCode="General">
                  <c:v>-160.65299999999999</c:v>
                </c:pt>
                <c:pt idx="8732" formatCode="General">
                  <c:v>-162.679</c:v>
                </c:pt>
                <c:pt idx="8733" formatCode="General">
                  <c:v>-164.74600000000001</c:v>
                </c:pt>
                <c:pt idx="8734" formatCode="General">
                  <c:v>-166.864</c:v>
                </c:pt>
                <c:pt idx="8735" formatCode="General">
                  <c:v>-169.041</c:v>
                </c:pt>
                <c:pt idx="8736" formatCode="General">
                  <c:v>-171.255</c:v>
                </c:pt>
                <c:pt idx="8737" formatCode="General">
                  <c:v>-173.49299999999999</c:v>
                </c:pt>
                <c:pt idx="8738" formatCode="General">
                  <c:v>-175.768</c:v>
                </c:pt>
                <c:pt idx="8739" formatCode="General">
                  <c:v>-178.08600000000001</c:v>
                </c:pt>
                <c:pt idx="8740" formatCode="General">
                  <c:v>-180.44</c:v>
                </c:pt>
                <c:pt idx="8741" formatCode="General">
                  <c:v>-182.792</c:v>
                </c:pt>
                <c:pt idx="8742" formatCode="General">
                  <c:v>-185.066</c:v>
                </c:pt>
                <c:pt idx="8743" formatCode="General">
                  <c:v>-187.114</c:v>
                </c:pt>
                <c:pt idx="8744" formatCode="General">
                  <c:v>-188.91200000000001</c:v>
                </c:pt>
                <c:pt idx="8745" formatCode="General">
                  <c:v>-190.63900000000001</c:v>
                </c:pt>
                <c:pt idx="8746" formatCode="General">
                  <c:v>-192.36</c:v>
                </c:pt>
                <c:pt idx="8747" formatCode="General">
                  <c:v>-194.04300000000001</c:v>
                </c:pt>
                <c:pt idx="8748" formatCode="General">
                  <c:v>-195.69200000000001</c:v>
                </c:pt>
                <c:pt idx="8749" formatCode="General">
                  <c:v>-197.33099999999999</c:v>
                </c:pt>
                <c:pt idx="8750" formatCode="General">
                  <c:v>-198.994</c:v>
                </c:pt>
                <c:pt idx="8751" formatCode="General">
                  <c:v>-200.71700000000001</c:v>
                </c:pt>
                <c:pt idx="8752" formatCode="General">
                  <c:v>-202.53299999999999</c:v>
                </c:pt>
                <c:pt idx="8753" formatCode="General">
                  <c:v>-204.428</c:v>
                </c:pt>
                <c:pt idx="8754" formatCode="General">
                  <c:v>-206.369</c:v>
                </c:pt>
                <c:pt idx="8755" formatCode="General">
                  <c:v>-208.33799999999999</c:v>
                </c:pt>
                <c:pt idx="8756" formatCode="General">
                  <c:v>-210.31</c:v>
                </c:pt>
                <c:pt idx="8757" formatCode="General">
                  <c:v>-212.24100000000001</c:v>
                </c:pt>
                <c:pt idx="8758" formatCode="General">
                  <c:v>-214.017</c:v>
                </c:pt>
                <c:pt idx="8759" formatCode="General">
                  <c:v>-215.488</c:v>
                </c:pt>
                <c:pt idx="8760" formatCode="General">
                  <c:v>-216.71700000000001</c:v>
                </c:pt>
                <c:pt idx="8761" formatCode="General">
                  <c:v>-217.86099999999999</c:v>
                </c:pt>
                <c:pt idx="8762" formatCode="General">
                  <c:v>-218.929</c:v>
                </c:pt>
                <c:pt idx="8763" formatCode="General">
                  <c:v>-219.91</c:v>
                </c:pt>
                <c:pt idx="8764" formatCode="General">
                  <c:v>-220.83699999999999</c:v>
                </c:pt>
                <c:pt idx="8765" formatCode="General">
                  <c:v>-221.74100000000001</c:v>
                </c:pt>
                <c:pt idx="8766" formatCode="General">
                  <c:v>-222.643</c:v>
                </c:pt>
                <c:pt idx="8767" formatCode="General">
                  <c:v>-223.55500000000001</c:v>
                </c:pt>
                <c:pt idx="8768" formatCode="General">
                  <c:v>-224.48500000000001</c:v>
                </c:pt>
                <c:pt idx="8769" formatCode="General">
                  <c:v>-225.43299999999999</c:v>
                </c:pt>
                <c:pt idx="8770" formatCode="General">
                  <c:v>-226.399</c:v>
                </c:pt>
                <c:pt idx="8771" formatCode="General">
                  <c:v>-227.387</c:v>
                </c:pt>
                <c:pt idx="8772" formatCode="General">
                  <c:v>-228.37299999999999</c:v>
                </c:pt>
                <c:pt idx="8773" formatCode="General">
                  <c:v>-229.31800000000001</c:v>
                </c:pt>
                <c:pt idx="8774" formatCode="General">
                  <c:v>-230.095</c:v>
                </c:pt>
                <c:pt idx="8775" formatCode="General">
                  <c:v>-230.596</c:v>
                </c:pt>
                <c:pt idx="8776" formatCode="General">
                  <c:v>-230.95</c:v>
                </c:pt>
                <c:pt idx="8777" formatCode="General">
                  <c:v>-231.297</c:v>
                </c:pt>
                <c:pt idx="8778" formatCode="General">
                  <c:v>-231.67500000000001</c:v>
                </c:pt>
                <c:pt idx="8779" formatCode="General">
                  <c:v>-232.10300000000001</c:v>
                </c:pt>
                <c:pt idx="8780" formatCode="General">
                  <c:v>-232.58199999999999</c:v>
                </c:pt>
                <c:pt idx="8781" formatCode="General">
                  <c:v>-233.11500000000001</c:v>
                </c:pt>
                <c:pt idx="8782" formatCode="General">
                  <c:v>-233.70400000000001</c:v>
                </c:pt>
                <c:pt idx="8783" formatCode="General">
                  <c:v>-234.33199999999999</c:v>
                </c:pt>
                <c:pt idx="8784" formatCode="General">
                  <c:v>-234.97300000000001</c:v>
                </c:pt>
                <c:pt idx="8785" formatCode="General">
                  <c:v>-235.59899999999999</c:v>
                </c:pt>
                <c:pt idx="8786" formatCode="General">
                  <c:v>-236.161</c:v>
                </c:pt>
                <c:pt idx="8787" formatCode="General">
                  <c:v>-236.601</c:v>
                </c:pt>
                <c:pt idx="8788" formatCode="General">
                  <c:v>-236.79</c:v>
                </c:pt>
                <c:pt idx="8789" formatCode="General">
                  <c:v>-236.649</c:v>
                </c:pt>
                <c:pt idx="8790" formatCode="General">
                  <c:v>-236.34800000000001</c:v>
                </c:pt>
                <c:pt idx="8791" formatCode="General">
                  <c:v>-236.011</c:v>
                </c:pt>
                <c:pt idx="8792" formatCode="General">
                  <c:v>-235.602</c:v>
                </c:pt>
                <c:pt idx="8793" formatCode="General">
                  <c:v>-235.119</c:v>
                </c:pt>
                <c:pt idx="8794" formatCode="General">
                  <c:v>-234.584</c:v>
                </c:pt>
                <c:pt idx="8795" formatCode="General">
                  <c:v>-234.03800000000001</c:v>
                </c:pt>
                <c:pt idx="8796" formatCode="General">
                  <c:v>-233.51499999999999</c:v>
                </c:pt>
                <c:pt idx="8797" formatCode="General">
                  <c:v>-233.00899999999999</c:v>
                </c:pt>
                <c:pt idx="8798" formatCode="General">
                  <c:v>-232.50399999999999</c:v>
                </c:pt>
                <c:pt idx="8799" formatCode="General">
                  <c:v>-231.982</c:v>
                </c:pt>
                <c:pt idx="8800" formatCode="General">
                  <c:v>-231.453</c:v>
                </c:pt>
                <c:pt idx="8801" formatCode="General">
                  <c:v>-230.94499999999999</c:v>
                </c:pt>
                <c:pt idx="8802" formatCode="General">
                  <c:v>-230.423</c:v>
                </c:pt>
                <c:pt idx="8803" formatCode="General">
                  <c:v>-229.809</c:v>
                </c:pt>
                <c:pt idx="8804" formatCode="General">
                  <c:v>-228.971</c:v>
                </c:pt>
                <c:pt idx="8805" formatCode="General">
                  <c:v>-227.90899999999999</c:v>
                </c:pt>
                <c:pt idx="8806" formatCode="General">
                  <c:v>-226.78899999999999</c:v>
                </c:pt>
                <c:pt idx="8807" formatCode="General">
                  <c:v>-225.68799999999999</c:v>
                </c:pt>
                <c:pt idx="8808" formatCode="General">
                  <c:v>-224.60599999999999</c:v>
                </c:pt>
                <c:pt idx="8809" formatCode="General">
                  <c:v>-223.535</c:v>
                </c:pt>
                <c:pt idx="8810" formatCode="General">
                  <c:v>-222.45699999999999</c:v>
                </c:pt>
                <c:pt idx="8811" formatCode="General">
                  <c:v>-221.35499999999999</c:v>
                </c:pt>
                <c:pt idx="8812" formatCode="General">
                  <c:v>-220.22</c:v>
                </c:pt>
                <c:pt idx="8813" formatCode="General">
                  <c:v>-219.06399999999999</c:v>
                </c:pt>
                <c:pt idx="8814" formatCode="General">
                  <c:v>-217.917</c:v>
                </c:pt>
                <c:pt idx="8815" formatCode="General">
                  <c:v>-216.80699999999999</c:v>
                </c:pt>
                <c:pt idx="8816" formatCode="General">
                  <c:v>-215.68600000000001</c:v>
                </c:pt>
                <c:pt idx="8817" formatCode="General">
                  <c:v>-214.45699999999999</c:v>
                </c:pt>
                <c:pt idx="8818" formatCode="General">
                  <c:v>-212.988</c:v>
                </c:pt>
                <c:pt idx="8819" formatCode="General">
                  <c:v>-211.297</c:v>
                </c:pt>
                <c:pt idx="8820" formatCode="General">
                  <c:v>-209.55099999999999</c:v>
                </c:pt>
                <c:pt idx="8821" formatCode="General">
                  <c:v>-207.797</c:v>
                </c:pt>
                <c:pt idx="8822" formatCode="General">
                  <c:v>-206.02</c:v>
                </c:pt>
                <c:pt idx="8823" formatCode="General">
                  <c:v>-204.238</c:v>
                </c:pt>
                <c:pt idx="8824" formatCode="General">
                  <c:v>-202.46899999999999</c:v>
                </c:pt>
                <c:pt idx="8825" formatCode="General">
                  <c:v>-200.71299999999999</c:v>
                </c:pt>
                <c:pt idx="8826" formatCode="General">
                  <c:v>-198.959</c:v>
                </c:pt>
                <c:pt idx="8827" formatCode="General">
                  <c:v>-197.197</c:v>
                </c:pt>
                <c:pt idx="8828" formatCode="General">
                  <c:v>-195.42099999999999</c:v>
                </c:pt>
                <c:pt idx="8829" formatCode="General">
                  <c:v>-193.636</c:v>
                </c:pt>
                <c:pt idx="8830" formatCode="General">
                  <c:v>-191.84899999999999</c:v>
                </c:pt>
                <c:pt idx="8831" formatCode="General">
                  <c:v>-190.06800000000001</c:v>
                </c:pt>
                <c:pt idx="8832" formatCode="General">
                  <c:v>-188.30600000000001</c:v>
                </c:pt>
                <c:pt idx="8833" formatCode="General">
                  <c:v>-186.53100000000001</c:v>
                </c:pt>
                <c:pt idx="8834" formatCode="General">
                  <c:v>-184.685</c:v>
                </c:pt>
                <c:pt idx="8835" formatCode="General">
                  <c:v>-182.63200000000001</c:v>
                </c:pt>
                <c:pt idx="8836" formatCode="General">
                  <c:v>-180.27799999999999</c:v>
                </c:pt>
                <c:pt idx="8837" formatCode="General">
                  <c:v>-177.755</c:v>
                </c:pt>
                <c:pt idx="8838" formatCode="General">
                  <c:v>-175.18199999999999</c:v>
                </c:pt>
                <c:pt idx="8839" formatCode="General">
                  <c:v>-172.57599999999999</c:v>
                </c:pt>
                <c:pt idx="8840" formatCode="General">
                  <c:v>-169.95099999999999</c:v>
                </c:pt>
                <c:pt idx="8841" formatCode="General">
                  <c:v>-167.32</c:v>
                </c:pt>
                <c:pt idx="8842" formatCode="General">
                  <c:v>-164.68100000000001</c:v>
                </c:pt>
                <c:pt idx="8843" formatCode="General">
                  <c:v>-162.03299999999999</c:v>
                </c:pt>
                <c:pt idx="8844" formatCode="General">
                  <c:v>-159.399</c:v>
                </c:pt>
                <c:pt idx="8845" formatCode="General">
                  <c:v>-156.786</c:v>
                </c:pt>
                <c:pt idx="8846" formatCode="General">
                  <c:v>-154.172</c:v>
                </c:pt>
                <c:pt idx="8847" formatCode="General">
                  <c:v>-151.44399999999999</c:v>
                </c:pt>
                <c:pt idx="8848" formatCode="General">
                  <c:v>-148.47</c:v>
                </c:pt>
                <c:pt idx="8849" formatCode="General">
                  <c:v>-145.38800000000001</c:v>
                </c:pt>
                <c:pt idx="8850" formatCode="General">
                  <c:v>-142.36500000000001</c:v>
                </c:pt>
                <c:pt idx="8851" formatCode="General">
                  <c:v>-139.38900000000001</c:v>
                </c:pt>
                <c:pt idx="8852" formatCode="General">
                  <c:v>-136.44499999999999</c:v>
                </c:pt>
                <c:pt idx="8853" formatCode="General">
                  <c:v>-133.52799999999999</c:v>
                </c:pt>
                <c:pt idx="8854" formatCode="General">
                  <c:v>-130.631</c:v>
                </c:pt>
                <c:pt idx="8855" formatCode="General">
                  <c:v>-127.75</c:v>
                </c:pt>
                <c:pt idx="8856" formatCode="General">
                  <c:v>-124.895</c:v>
                </c:pt>
                <c:pt idx="8857" formatCode="General">
                  <c:v>-122.07599999999999</c:v>
                </c:pt>
                <c:pt idx="8858" formatCode="General">
                  <c:v>-119.297</c:v>
                </c:pt>
                <c:pt idx="8859" formatCode="General">
                  <c:v>-116.563</c:v>
                </c:pt>
                <c:pt idx="8860" formatCode="General">
                  <c:v>-113.874</c:v>
                </c:pt>
                <c:pt idx="8861" formatCode="General">
                  <c:v>-111.24299999999999</c:v>
                </c:pt>
                <c:pt idx="8862" formatCode="General">
                  <c:v>-108.681</c:v>
                </c:pt>
                <c:pt idx="8863" formatCode="General">
                  <c:v>-106.11799999999999</c:v>
                </c:pt>
                <c:pt idx="8864" formatCode="General">
                  <c:v>-103.44799999999999</c:v>
                </c:pt>
                <c:pt idx="8865" formatCode="General">
                  <c:v>-100.554</c:v>
                </c:pt>
                <c:pt idx="8866" formatCode="General">
                  <c:v>-97.463899999999995</c:v>
                </c:pt>
                <c:pt idx="8867" formatCode="General">
                  <c:v>-94.344300000000004</c:v>
                </c:pt>
                <c:pt idx="8868" formatCode="General">
                  <c:v>-91.243399999999994</c:v>
                </c:pt>
                <c:pt idx="8869" formatCode="General">
                  <c:v>-88.143199999999993</c:v>
                </c:pt>
                <c:pt idx="8870" formatCode="General">
                  <c:v>-85.048199999999994</c:v>
                </c:pt>
                <c:pt idx="8871" formatCode="General">
                  <c:v>-81.966300000000004</c:v>
                </c:pt>
                <c:pt idx="8872" formatCode="General">
                  <c:v>-78.904200000000003</c:v>
                </c:pt>
                <c:pt idx="8873" formatCode="General">
                  <c:v>-75.857699999999994</c:v>
                </c:pt>
                <c:pt idx="8874" formatCode="General">
                  <c:v>-72.814800000000005</c:v>
                </c:pt>
                <c:pt idx="8875" formatCode="General">
                  <c:v>-69.778700000000001</c:v>
                </c:pt>
                <c:pt idx="8876" formatCode="General">
                  <c:v>-66.761200000000002</c:v>
                </c:pt>
                <c:pt idx="8877" formatCode="General">
                  <c:v>-63.782299999999999</c:v>
                </c:pt>
                <c:pt idx="8878" formatCode="General">
                  <c:v>-60.8416</c:v>
                </c:pt>
                <c:pt idx="8879" formatCode="General">
                  <c:v>-57.899700000000003</c:v>
                </c:pt>
                <c:pt idx="8880" formatCode="General">
                  <c:v>-54.855800000000002</c:v>
                </c:pt>
                <c:pt idx="8881" formatCode="General">
                  <c:v>-51.591900000000003</c:v>
                </c:pt>
                <c:pt idx="8882" formatCode="General">
                  <c:v>-48.202500000000001</c:v>
                </c:pt>
                <c:pt idx="8883" formatCode="General">
                  <c:v>-44.833799999999997</c:v>
                </c:pt>
                <c:pt idx="8884" formatCode="General">
                  <c:v>-41.4983</c:v>
                </c:pt>
                <c:pt idx="8885" formatCode="General">
                  <c:v>-38.200600000000001</c:v>
                </c:pt>
                <c:pt idx="8886" formatCode="General">
                  <c:v>-34.9465</c:v>
                </c:pt>
                <c:pt idx="8887" formatCode="General">
                  <c:v>-31.732199999999999</c:v>
                </c:pt>
                <c:pt idx="8888" formatCode="General">
                  <c:v>-28.55</c:v>
                </c:pt>
                <c:pt idx="8889" formatCode="General">
                  <c:v>-25.415800000000001</c:v>
                </c:pt>
                <c:pt idx="8890" formatCode="General">
                  <c:v>-22.346800000000002</c:v>
                </c:pt>
                <c:pt idx="8891" formatCode="General">
                  <c:v>-19.337299999999999</c:v>
                </c:pt>
                <c:pt idx="8892" formatCode="General">
                  <c:v>-16.3827</c:v>
                </c:pt>
                <c:pt idx="8893" formatCode="General">
                  <c:v>-13.483599999999999</c:v>
                </c:pt>
                <c:pt idx="8894" formatCode="General">
                  <c:v>-10.586499999999999</c:v>
                </c:pt>
                <c:pt idx="8895" formatCode="General">
                  <c:v>-7.6142500000000002</c:v>
                </c:pt>
                <c:pt idx="8896" formatCode="General">
                  <c:v>-4.44848</c:v>
                </c:pt>
                <c:pt idx="8897" formatCode="General">
                  <c:v>-1.0301400000000001</c:v>
                </c:pt>
                <c:pt idx="8898" formatCode="General">
                  <c:v>2.4959500000000001</c:v>
                </c:pt>
                <c:pt idx="8899" formatCode="General">
                  <c:v>6.0218699999999998</c:v>
                </c:pt>
                <c:pt idx="8900" formatCode="General">
                  <c:v>9.5510000000000002</c:v>
                </c:pt>
                <c:pt idx="8901" formatCode="General">
                  <c:v>13.0768</c:v>
                </c:pt>
                <c:pt idx="8902" formatCode="General">
                  <c:v>16.586600000000001</c:v>
                </c:pt>
                <c:pt idx="8903" formatCode="General">
                  <c:v>20.084399999999999</c:v>
                </c:pt>
                <c:pt idx="8904" formatCode="General">
                  <c:v>23.579699999999999</c:v>
                </c:pt>
                <c:pt idx="8905" formatCode="General">
                  <c:v>27.078099999999999</c:v>
                </c:pt>
                <c:pt idx="8906" formatCode="General">
                  <c:v>30.5854</c:v>
                </c:pt>
                <c:pt idx="8907" formatCode="General">
                  <c:v>34.102400000000003</c:v>
                </c:pt>
                <c:pt idx="8908" formatCode="General">
                  <c:v>37.611199999999997</c:v>
                </c:pt>
                <c:pt idx="8909" formatCode="General">
                  <c:v>41.093800000000002</c:v>
                </c:pt>
                <c:pt idx="8910" formatCode="General">
                  <c:v>44.604599999999998</c:v>
                </c:pt>
                <c:pt idx="8911" formatCode="General">
                  <c:v>48.234699999999997</c:v>
                </c:pt>
                <c:pt idx="8912" formatCode="General">
                  <c:v>52.085000000000001</c:v>
                </c:pt>
                <c:pt idx="8913" formatCode="General">
                  <c:v>56.116100000000003</c:v>
                </c:pt>
                <c:pt idx="8914" formatCode="General">
                  <c:v>60.1496</c:v>
                </c:pt>
                <c:pt idx="8915" formatCode="General">
                  <c:v>64.132499999999993</c:v>
                </c:pt>
                <c:pt idx="8916" formatCode="General">
                  <c:v>68.079499999999996</c:v>
                </c:pt>
                <c:pt idx="8917" formatCode="General">
                  <c:v>71.951599999999999</c:v>
                </c:pt>
                <c:pt idx="8918" formatCode="General">
                  <c:v>75.716800000000006</c:v>
                </c:pt>
                <c:pt idx="8919" formatCode="General">
                  <c:v>79.381699999999995</c:v>
                </c:pt>
                <c:pt idx="8920" formatCode="General">
                  <c:v>82.947400000000002</c:v>
                </c:pt>
                <c:pt idx="8921" formatCode="General">
                  <c:v>86.405500000000004</c:v>
                </c:pt>
                <c:pt idx="8922" formatCode="General">
                  <c:v>89.747799999999998</c:v>
                </c:pt>
                <c:pt idx="8923" formatCode="General">
                  <c:v>92.966300000000004</c:v>
                </c:pt>
                <c:pt idx="8924" formatCode="General">
                  <c:v>96.046700000000001</c:v>
                </c:pt>
                <c:pt idx="8925" formatCode="General">
                  <c:v>99.003399999999999</c:v>
                </c:pt>
                <c:pt idx="8926" formatCode="General">
                  <c:v>101.9</c:v>
                </c:pt>
                <c:pt idx="8927" formatCode="General">
                  <c:v>104.848</c:v>
                </c:pt>
                <c:pt idx="8928" formatCode="General">
                  <c:v>107.96599999999999</c:v>
                </c:pt>
                <c:pt idx="8929" formatCode="General">
                  <c:v>111.148</c:v>
                </c:pt>
                <c:pt idx="8930" formatCode="General">
                  <c:v>114.247</c:v>
                </c:pt>
                <c:pt idx="8931" formatCode="General">
                  <c:v>117.291</c:v>
                </c:pt>
                <c:pt idx="8932" formatCode="General">
                  <c:v>120.304</c:v>
                </c:pt>
                <c:pt idx="8933" formatCode="General">
                  <c:v>123.267</c:v>
                </c:pt>
                <c:pt idx="8934" formatCode="General">
                  <c:v>126.149</c:v>
                </c:pt>
                <c:pt idx="8935" formatCode="General">
                  <c:v>128.922</c:v>
                </c:pt>
                <c:pt idx="8936" formatCode="General">
                  <c:v>131.578</c:v>
                </c:pt>
                <c:pt idx="8937" formatCode="General">
                  <c:v>134.125</c:v>
                </c:pt>
                <c:pt idx="8938" formatCode="General">
                  <c:v>136.56899999999999</c:v>
                </c:pt>
                <c:pt idx="8939" formatCode="General">
                  <c:v>138.935</c:v>
                </c:pt>
                <c:pt idx="8940" formatCode="General">
                  <c:v>141.26499999999999</c:v>
                </c:pt>
                <c:pt idx="8941" formatCode="General">
                  <c:v>143.554</c:v>
                </c:pt>
                <c:pt idx="8942" formatCode="General">
                  <c:v>145.76900000000001</c:v>
                </c:pt>
                <c:pt idx="8943" formatCode="General">
                  <c:v>147.97499999999999</c:v>
                </c:pt>
                <c:pt idx="8944" formatCode="General">
                  <c:v>150.26599999999999</c:v>
                </c:pt>
                <c:pt idx="8945" formatCode="General">
                  <c:v>152.71700000000001</c:v>
                </c:pt>
                <c:pt idx="8946" formatCode="General">
                  <c:v>155.31</c:v>
                </c:pt>
                <c:pt idx="8947" formatCode="General">
                  <c:v>157.917</c:v>
                </c:pt>
                <c:pt idx="8948" formatCode="General">
                  <c:v>160.50399999999999</c:v>
                </c:pt>
                <c:pt idx="8949" formatCode="General">
                  <c:v>163.107</c:v>
                </c:pt>
                <c:pt idx="8950" formatCode="General">
                  <c:v>165.67599999999999</c:v>
                </c:pt>
                <c:pt idx="8951" formatCode="General">
                  <c:v>168.15299999999999</c:v>
                </c:pt>
                <c:pt idx="8952" formatCode="General">
                  <c:v>170.52</c:v>
                </c:pt>
                <c:pt idx="8953" formatCode="General">
                  <c:v>172.756</c:v>
                </c:pt>
                <c:pt idx="8954" formatCode="General">
                  <c:v>174.84800000000001</c:v>
                </c:pt>
                <c:pt idx="8955" formatCode="General">
                  <c:v>176.78899999999999</c:v>
                </c:pt>
                <c:pt idx="8956" formatCode="General">
                  <c:v>178.58099999999999</c:v>
                </c:pt>
                <c:pt idx="8957" formatCode="General">
                  <c:v>180.215</c:v>
                </c:pt>
                <c:pt idx="8958" formatCode="General">
                  <c:v>181.71899999999999</c:v>
                </c:pt>
                <c:pt idx="8959" formatCode="General">
                  <c:v>183.19399999999999</c:v>
                </c:pt>
                <c:pt idx="8960" formatCode="General">
                  <c:v>184.75299999999999</c:v>
                </c:pt>
                <c:pt idx="8961" formatCode="General">
                  <c:v>186.47399999999999</c:v>
                </c:pt>
                <c:pt idx="8962" formatCode="General">
                  <c:v>188.26599999999999</c:v>
                </c:pt>
                <c:pt idx="8963" formatCode="General">
                  <c:v>189.98400000000001</c:v>
                </c:pt>
                <c:pt idx="8964" formatCode="General">
                  <c:v>191.61699999999999</c:v>
                </c:pt>
                <c:pt idx="8965" formatCode="General">
                  <c:v>193.16800000000001</c:v>
                </c:pt>
                <c:pt idx="8966" formatCode="General">
                  <c:v>194.63</c:v>
                </c:pt>
                <c:pt idx="8967" formatCode="General">
                  <c:v>196.00700000000001</c:v>
                </c:pt>
                <c:pt idx="8968" formatCode="General">
                  <c:v>197.31700000000001</c:v>
                </c:pt>
                <c:pt idx="8969" formatCode="General">
                  <c:v>198.584</c:v>
                </c:pt>
                <c:pt idx="8970" formatCode="General">
                  <c:v>199.82400000000001</c:v>
                </c:pt>
                <c:pt idx="8971" formatCode="General">
                  <c:v>201.017</c:v>
                </c:pt>
                <c:pt idx="8972" formatCode="General">
                  <c:v>202.18199999999999</c:v>
                </c:pt>
                <c:pt idx="8973" formatCode="General">
                  <c:v>203.422</c:v>
                </c:pt>
                <c:pt idx="8974" formatCode="General">
                  <c:v>204.851</c:v>
                </c:pt>
                <c:pt idx="8975" formatCode="General">
                  <c:v>206.55199999999999</c:v>
                </c:pt>
                <c:pt idx="8976" formatCode="General">
                  <c:v>208.416</c:v>
                </c:pt>
                <c:pt idx="8977" formatCode="General">
                  <c:v>210.292</c:v>
                </c:pt>
                <c:pt idx="8978" formatCode="General">
                  <c:v>212.17</c:v>
                </c:pt>
                <c:pt idx="8979" formatCode="General">
                  <c:v>214.03899999999999</c:v>
                </c:pt>
                <c:pt idx="8980" formatCode="General">
                  <c:v>215.857</c:v>
                </c:pt>
                <c:pt idx="8981" formatCode="General">
                  <c:v>217.58099999999999</c:v>
                </c:pt>
                <c:pt idx="8982" formatCode="General">
                  <c:v>219.17599999999999</c:v>
                </c:pt>
                <c:pt idx="8983" formatCode="General">
                  <c:v>220.65899999999999</c:v>
                </c:pt>
                <c:pt idx="8984" formatCode="General">
                  <c:v>222.04900000000001</c:v>
                </c:pt>
                <c:pt idx="8985" formatCode="General">
                  <c:v>223.315</c:v>
                </c:pt>
                <c:pt idx="8986" formatCode="General">
                  <c:v>224.46299999999999</c:v>
                </c:pt>
                <c:pt idx="8987" formatCode="General">
                  <c:v>225.559</c:v>
                </c:pt>
                <c:pt idx="8988" formatCode="General">
                  <c:v>226.66800000000001</c:v>
                </c:pt>
                <c:pt idx="8989" formatCode="General">
                  <c:v>227.833</c:v>
                </c:pt>
                <c:pt idx="8990" formatCode="General">
                  <c:v>228.952</c:v>
                </c:pt>
                <c:pt idx="8991" formatCode="General">
                  <c:v>229.91200000000001</c:v>
                </c:pt>
                <c:pt idx="8992" formatCode="General">
                  <c:v>230.73400000000001</c:v>
                </c:pt>
                <c:pt idx="8993" formatCode="General">
                  <c:v>231.422</c:v>
                </c:pt>
                <c:pt idx="8994" formatCode="General">
                  <c:v>231.94900000000001</c:v>
                </c:pt>
                <c:pt idx="8995" formatCode="General">
                  <c:v>232.31</c:v>
                </c:pt>
                <c:pt idx="8996" formatCode="General">
                  <c:v>232.517</c:v>
                </c:pt>
                <c:pt idx="8997" formatCode="General">
                  <c:v>232.613</c:v>
                </c:pt>
                <c:pt idx="8998" formatCode="General">
                  <c:v>232.63399999999999</c:v>
                </c:pt>
                <c:pt idx="8999" formatCode="General">
                  <c:v>232.56299999999999</c:v>
                </c:pt>
                <c:pt idx="9000" formatCode="General">
                  <c:v>232.44200000000001</c:v>
                </c:pt>
                <c:pt idx="9001" formatCode="General">
                  <c:v>232.37899999999999</c:v>
                </c:pt>
                <c:pt idx="9002" formatCode="General">
                  <c:v>232.46100000000001</c:v>
                </c:pt>
                <c:pt idx="9003" formatCode="General">
                  <c:v>232.72900000000001</c:v>
                </c:pt>
                <c:pt idx="9004" formatCode="General">
                  <c:v>233.05099999999999</c:v>
                </c:pt>
                <c:pt idx="9005" formatCode="General">
                  <c:v>233.297</c:v>
                </c:pt>
                <c:pt idx="9006" formatCode="General">
                  <c:v>233.494</c:v>
                </c:pt>
                <c:pt idx="9007" formatCode="General">
                  <c:v>233.64699999999999</c:v>
                </c:pt>
                <c:pt idx="9008" formatCode="General">
                  <c:v>233.73599999999999</c:v>
                </c:pt>
                <c:pt idx="9009" formatCode="General">
                  <c:v>233.73400000000001</c:v>
                </c:pt>
                <c:pt idx="9010" formatCode="General">
                  <c:v>233.62</c:v>
                </c:pt>
                <c:pt idx="9011" formatCode="General">
                  <c:v>233.38499999999999</c:v>
                </c:pt>
                <c:pt idx="9012" formatCode="General">
                  <c:v>233.02699999999999</c:v>
                </c:pt>
                <c:pt idx="9013" formatCode="General">
                  <c:v>232.547</c:v>
                </c:pt>
                <c:pt idx="9014" formatCode="General">
                  <c:v>231.928</c:v>
                </c:pt>
                <c:pt idx="9015" formatCode="General">
                  <c:v>231.13399999999999</c:v>
                </c:pt>
                <c:pt idx="9016" formatCode="General">
                  <c:v>230.255</c:v>
                </c:pt>
                <c:pt idx="9017" formatCode="General">
                  <c:v>229.42500000000001</c:v>
                </c:pt>
                <c:pt idx="9018" formatCode="General">
                  <c:v>228.73</c:v>
                </c:pt>
                <c:pt idx="9019" formatCode="General">
                  <c:v>228.17599999999999</c:v>
                </c:pt>
                <c:pt idx="9020" formatCode="General">
                  <c:v>227.61699999999999</c:v>
                </c:pt>
                <c:pt idx="9021" formatCode="General">
                  <c:v>226.96700000000001</c:v>
                </c:pt>
                <c:pt idx="9022" formatCode="General">
                  <c:v>226.233</c:v>
                </c:pt>
                <c:pt idx="9023" formatCode="General">
                  <c:v>225.41300000000001</c:v>
                </c:pt>
                <c:pt idx="9024" formatCode="General">
                  <c:v>224.50800000000001</c:v>
                </c:pt>
                <c:pt idx="9025" formatCode="General">
                  <c:v>223.53800000000001</c:v>
                </c:pt>
                <c:pt idx="9026" formatCode="General">
                  <c:v>222.52799999999999</c:v>
                </c:pt>
                <c:pt idx="9027" formatCode="General">
                  <c:v>221.505</c:v>
                </c:pt>
                <c:pt idx="9028" formatCode="General">
                  <c:v>220.477</c:v>
                </c:pt>
                <c:pt idx="9029" formatCode="General">
                  <c:v>219.43799999999999</c:v>
                </c:pt>
                <c:pt idx="9030" formatCode="General">
                  <c:v>218.346</c:v>
                </c:pt>
                <c:pt idx="9031" formatCode="General">
                  <c:v>217.17099999999999</c:v>
                </c:pt>
                <c:pt idx="9032" formatCode="General">
                  <c:v>215.97300000000001</c:v>
                </c:pt>
                <c:pt idx="9033" formatCode="General">
                  <c:v>214.82400000000001</c:v>
                </c:pt>
                <c:pt idx="9034" formatCode="General">
                  <c:v>213.767</c:v>
                </c:pt>
                <c:pt idx="9035" formatCode="General">
                  <c:v>212.74799999999999</c:v>
                </c:pt>
                <c:pt idx="9036" formatCode="General">
                  <c:v>211.65199999999999</c:v>
                </c:pt>
                <c:pt idx="9037" formatCode="General">
                  <c:v>210.47499999999999</c:v>
                </c:pt>
                <c:pt idx="9038" formatCode="General">
                  <c:v>209.24100000000001</c:v>
                </c:pt>
                <c:pt idx="9039" formatCode="General">
                  <c:v>207.934</c:v>
                </c:pt>
                <c:pt idx="9040" formatCode="General">
                  <c:v>206.541</c:v>
                </c:pt>
                <c:pt idx="9041" formatCode="General">
                  <c:v>205.04900000000001</c:v>
                </c:pt>
                <c:pt idx="9042" formatCode="General">
                  <c:v>203.459</c:v>
                </c:pt>
                <c:pt idx="9043" formatCode="General">
                  <c:v>201.78399999999999</c:v>
                </c:pt>
                <c:pt idx="9044" formatCode="General">
                  <c:v>200.03299999999999</c:v>
                </c:pt>
                <c:pt idx="9045" formatCode="General">
                  <c:v>198.20400000000001</c:v>
                </c:pt>
                <c:pt idx="9046" formatCode="General">
                  <c:v>196.26400000000001</c:v>
                </c:pt>
                <c:pt idx="9047" formatCode="General">
                  <c:v>194.23699999999999</c:v>
                </c:pt>
                <c:pt idx="9048" formatCode="General">
                  <c:v>192.215</c:v>
                </c:pt>
                <c:pt idx="9049" formatCode="General">
                  <c:v>190.28399999999999</c:v>
                </c:pt>
                <c:pt idx="9050" formatCode="General">
                  <c:v>188.49700000000001</c:v>
                </c:pt>
                <c:pt idx="9051" formatCode="General">
                  <c:v>186.71700000000001</c:v>
                </c:pt>
                <c:pt idx="9052" formatCode="General">
                  <c:v>184.80699999999999</c:v>
                </c:pt>
                <c:pt idx="9053" formatCode="General">
                  <c:v>182.78899999999999</c:v>
                </c:pt>
                <c:pt idx="9054" formatCode="General">
                  <c:v>180.67099999999999</c:v>
                </c:pt>
                <c:pt idx="9055" formatCode="General">
                  <c:v>178.434</c:v>
                </c:pt>
                <c:pt idx="9056" formatCode="General">
                  <c:v>176.07400000000001</c:v>
                </c:pt>
                <c:pt idx="9057" formatCode="General">
                  <c:v>173.59200000000001</c:v>
                </c:pt>
                <c:pt idx="9058" formatCode="General">
                  <c:v>171.012</c:v>
                </c:pt>
                <c:pt idx="9059" formatCode="General">
                  <c:v>168.35900000000001</c:v>
                </c:pt>
                <c:pt idx="9060" formatCode="General">
                  <c:v>165.642</c:v>
                </c:pt>
                <c:pt idx="9061" formatCode="General">
                  <c:v>162.834</c:v>
                </c:pt>
                <c:pt idx="9062" formatCode="General">
                  <c:v>159.88200000000001</c:v>
                </c:pt>
                <c:pt idx="9063" formatCode="General">
                  <c:v>156.85300000000001</c:v>
                </c:pt>
                <c:pt idx="9064" formatCode="General">
                  <c:v>153.863</c:v>
                </c:pt>
                <c:pt idx="9065" formatCode="General">
                  <c:v>150.99700000000001</c:v>
                </c:pt>
                <c:pt idx="9066" formatCode="General">
                  <c:v>148.25399999999999</c:v>
                </c:pt>
                <c:pt idx="9067" formatCode="General">
                  <c:v>145.482</c:v>
                </c:pt>
                <c:pt idx="9068" formatCode="General">
                  <c:v>142.6</c:v>
                </c:pt>
                <c:pt idx="9069" formatCode="General">
                  <c:v>139.63</c:v>
                </c:pt>
                <c:pt idx="9070" formatCode="General">
                  <c:v>136.57599999999999</c:v>
                </c:pt>
                <c:pt idx="9071" formatCode="General">
                  <c:v>133.435</c:v>
                </c:pt>
                <c:pt idx="9072" formatCode="General">
                  <c:v>130.208</c:v>
                </c:pt>
                <c:pt idx="9073" formatCode="General">
                  <c:v>126.89700000000001</c:v>
                </c:pt>
                <c:pt idx="9074" formatCode="General">
                  <c:v>123.51</c:v>
                </c:pt>
                <c:pt idx="9075" formatCode="General">
                  <c:v>120.069</c:v>
                </c:pt>
                <c:pt idx="9076" formatCode="General">
                  <c:v>116.602</c:v>
                </c:pt>
                <c:pt idx="9077" formatCode="General">
                  <c:v>113.102</c:v>
                </c:pt>
                <c:pt idx="9078" formatCode="General">
                  <c:v>109.56699999999999</c:v>
                </c:pt>
                <c:pt idx="9079" formatCode="General">
                  <c:v>106.068</c:v>
                </c:pt>
                <c:pt idx="9080" formatCode="General">
                  <c:v>102.682</c:v>
                </c:pt>
                <c:pt idx="9081" formatCode="General">
                  <c:v>99.455100000000002</c:v>
                </c:pt>
                <c:pt idx="9082" formatCode="General">
                  <c:v>96.320099999999996</c:v>
                </c:pt>
                <c:pt idx="9083" formatCode="General">
                  <c:v>93.148600000000002</c:v>
                </c:pt>
                <c:pt idx="9084" formatCode="General">
                  <c:v>89.937600000000003</c:v>
                </c:pt>
                <c:pt idx="9085" formatCode="General">
                  <c:v>86.720200000000006</c:v>
                </c:pt>
                <c:pt idx="9086" formatCode="General">
                  <c:v>83.489800000000002</c:v>
                </c:pt>
                <c:pt idx="9087" formatCode="General">
                  <c:v>80.239699999999999</c:v>
                </c:pt>
                <c:pt idx="9088" formatCode="General">
                  <c:v>76.963399999999993</c:v>
                </c:pt>
                <c:pt idx="9089" formatCode="General">
                  <c:v>73.651200000000003</c:v>
                </c:pt>
                <c:pt idx="9090" formatCode="General">
                  <c:v>70.293499999999995</c:v>
                </c:pt>
                <c:pt idx="9091" formatCode="General">
                  <c:v>66.888300000000001</c:v>
                </c:pt>
                <c:pt idx="9092" formatCode="General">
                  <c:v>63.440600000000003</c:v>
                </c:pt>
                <c:pt idx="9093" formatCode="General">
                  <c:v>59.965200000000003</c:v>
                </c:pt>
                <c:pt idx="9094" formatCode="General">
                  <c:v>56.464599999999997</c:v>
                </c:pt>
                <c:pt idx="9095" formatCode="General">
                  <c:v>52.923499999999997</c:v>
                </c:pt>
                <c:pt idx="9096" formatCode="General">
                  <c:v>49.392299999999999</c:v>
                </c:pt>
                <c:pt idx="9097" formatCode="General">
                  <c:v>45.949300000000001</c:v>
                </c:pt>
                <c:pt idx="9098" formatCode="General">
                  <c:v>42.661900000000003</c:v>
                </c:pt>
                <c:pt idx="9099" formatCode="General">
                  <c:v>39.529699999999998</c:v>
                </c:pt>
                <c:pt idx="9100" formatCode="General">
                  <c:v>36.395699999999998</c:v>
                </c:pt>
                <c:pt idx="9101" formatCode="General">
                  <c:v>33.154299999999999</c:v>
                </c:pt>
                <c:pt idx="9102" formatCode="General">
                  <c:v>29.8111</c:v>
                </c:pt>
                <c:pt idx="9103" formatCode="General">
                  <c:v>26.3796</c:v>
                </c:pt>
                <c:pt idx="9104" formatCode="General">
                  <c:v>22.873699999999999</c:v>
                </c:pt>
                <c:pt idx="9105" formatCode="General">
                  <c:v>19.314399999999999</c:v>
                </c:pt>
                <c:pt idx="9106" formatCode="General">
                  <c:v>15.723699999999999</c:v>
                </c:pt>
                <c:pt idx="9107" formatCode="General">
                  <c:v>12.1134</c:v>
                </c:pt>
                <c:pt idx="9108" formatCode="General">
                  <c:v>8.4716699999999996</c:v>
                </c:pt>
                <c:pt idx="9109" formatCode="General">
                  <c:v>4.7682000000000002</c:v>
                </c:pt>
                <c:pt idx="9110" formatCode="General">
                  <c:v>1.0540400000000001</c:v>
                </c:pt>
                <c:pt idx="9111" formatCode="General">
                  <c:v>-2.58535</c:v>
                </c:pt>
                <c:pt idx="9112" formatCode="General">
                  <c:v>-6.0703199999999997</c:v>
                </c:pt>
                <c:pt idx="9113" formatCode="General">
                  <c:v>-9.4037199999999999</c:v>
                </c:pt>
                <c:pt idx="9114" formatCode="General">
                  <c:v>-12.7425</c:v>
                </c:pt>
                <c:pt idx="9115" formatCode="General">
                  <c:v>-16.1614</c:v>
                </c:pt>
                <c:pt idx="9116" formatCode="General">
                  <c:v>-19.625900000000001</c:v>
                </c:pt>
                <c:pt idx="9117" formatCode="General">
                  <c:v>-23.127400000000002</c:v>
                </c:pt>
                <c:pt idx="9118" formatCode="General">
                  <c:v>-26.672999999999998</c:v>
                </c:pt>
                <c:pt idx="9119" formatCode="General">
                  <c:v>-30.28</c:v>
                </c:pt>
                <c:pt idx="9120" formatCode="General">
                  <c:v>-33.964100000000002</c:v>
                </c:pt>
                <c:pt idx="9121" formatCode="General">
                  <c:v>-37.728700000000003</c:v>
                </c:pt>
                <c:pt idx="9122" formatCode="General">
                  <c:v>-41.564399999999999</c:v>
                </c:pt>
                <c:pt idx="9123" formatCode="General">
                  <c:v>-45.453000000000003</c:v>
                </c:pt>
                <c:pt idx="9124" formatCode="General">
                  <c:v>-49.411299999999997</c:v>
                </c:pt>
                <c:pt idx="9125" formatCode="General">
                  <c:v>-53.446599999999997</c:v>
                </c:pt>
                <c:pt idx="9126" formatCode="General">
                  <c:v>-57.482199999999999</c:v>
                </c:pt>
                <c:pt idx="9127" formatCode="General">
                  <c:v>-61.4</c:v>
                </c:pt>
                <c:pt idx="9128" formatCode="General">
                  <c:v>-65.075800000000001</c:v>
                </c:pt>
                <c:pt idx="9129" formatCode="General">
                  <c:v>-68.547399999999996</c:v>
                </c:pt>
                <c:pt idx="9130" formatCode="General">
                  <c:v>-71.961100000000002</c:v>
                </c:pt>
                <c:pt idx="9131" formatCode="General">
                  <c:v>-75.345100000000002</c:v>
                </c:pt>
                <c:pt idx="9132" formatCode="General">
                  <c:v>-78.691100000000006</c:v>
                </c:pt>
                <c:pt idx="9133" formatCode="General">
                  <c:v>-82.017799999999994</c:v>
                </c:pt>
                <c:pt idx="9134" formatCode="General">
                  <c:v>-85.339799999999997</c:v>
                </c:pt>
                <c:pt idx="9135" formatCode="General">
                  <c:v>-88.658900000000003</c:v>
                </c:pt>
                <c:pt idx="9136" formatCode="General">
                  <c:v>-91.980800000000002</c:v>
                </c:pt>
                <c:pt idx="9137" formatCode="General">
                  <c:v>-95.312600000000003</c:v>
                </c:pt>
                <c:pt idx="9138" formatCode="General">
                  <c:v>-98.647599999999997</c:v>
                </c:pt>
                <c:pt idx="9139" formatCode="General">
                  <c:v>-101.979</c:v>
                </c:pt>
                <c:pt idx="9140" formatCode="General">
                  <c:v>-105.31100000000001</c:v>
                </c:pt>
                <c:pt idx="9141" formatCode="General">
                  <c:v>-108.619</c:v>
                </c:pt>
                <c:pt idx="9142" formatCode="General">
                  <c:v>-111.845</c:v>
                </c:pt>
                <c:pt idx="9143" formatCode="General">
                  <c:v>-114.89400000000001</c:v>
                </c:pt>
                <c:pt idx="9144" formatCode="General">
                  <c:v>-117.68600000000001</c:v>
                </c:pt>
                <c:pt idx="9145" formatCode="General">
                  <c:v>-120.343</c:v>
                </c:pt>
                <c:pt idx="9146" formatCode="General">
                  <c:v>-123.005</c:v>
                </c:pt>
                <c:pt idx="9147" formatCode="General">
                  <c:v>-125.672</c:v>
                </c:pt>
                <c:pt idx="9148" formatCode="General">
                  <c:v>-128.36600000000001</c:v>
                </c:pt>
                <c:pt idx="9149" formatCode="General">
                  <c:v>-131.13300000000001</c:v>
                </c:pt>
                <c:pt idx="9150" formatCode="General">
                  <c:v>-134.001</c:v>
                </c:pt>
                <c:pt idx="9151" formatCode="General">
                  <c:v>-136.97800000000001</c:v>
                </c:pt>
                <c:pt idx="9152" formatCode="General">
                  <c:v>-140.072</c:v>
                </c:pt>
                <c:pt idx="9153" formatCode="General">
                  <c:v>-143.28399999999999</c:v>
                </c:pt>
                <c:pt idx="9154" formatCode="General">
                  <c:v>-146.602</c:v>
                </c:pt>
                <c:pt idx="9155" formatCode="General">
                  <c:v>-150.01599999999999</c:v>
                </c:pt>
                <c:pt idx="9156" formatCode="General">
                  <c:v>-153.51900000000001</c:v>
                </c:pt>
                <c:pt idx="9157" formatCode="General">
                  <c:v>-157.08000000000001</c:v>
                </c:pt>
                <c:pt idx="9158" formatCode="General">
                  <c:v>-160.65299999999999</c:v>
                </c:pt>
                <c:pt idx="9159" formatCode="General">
                  <c:v>-164.16399999999999</c:v>
                </c:pt>
                <c:pt idx="9160" formatCode="General">
                  <c:v>-167.59399999999999</c:v>
                </c:pt>
                <c:pt idx="9161" formatCode="General">
                  <c:v>-171.04599999999999</c:v>
                </c:pt>
                <c:pt idx="9162" formatCode="General">
                  <c:v>-174.56299999999999</c:v>
                </c:pt>
                <c:pt idx="9163" formatCode="General">
                  <c:v>-178.10300000000001</c:v>
                </c:pt>
                <c:pt idx="9164" formatCode="General">
                  <c:v>-181.649</c:v>
                </c:pt>
                <c:pt idx="9165" formatCode="General">
                  <c:v>-185.19</c:v>
                </c:pt>
                <c:pt idx="9166" formatCode="General">
                  <c:v>-188.68199999999999</c:v>
                </c:pt>
                <c:pt idx="9167" formatCode="General">
                  <c:v>-192.09399999999999</c:v>
                </c:pt>
                <c:pt idx="9168" formatCode="General">
                  <c:v>-195.43700000000001</c:v>
                </c:pt>
                <c:pt idx="9169" formatCode="General">
                  <c:v>-198.751</c:v>
                </c:pt>
                <c:pt idx="9170" formatCode="General">
                  <c:v>-202.078</c:v>
                </c:pt>
                <c:pt idx="9171" formatCode="General">
                  <c:v>-205.39400000000001</c:v>
                </c:pt>
                <c:pt idx="9172" formatCode="General">
                  <c:v>-208.626</c:v>
                </c:pt>
                <c:pt idx="9173" formatCode="General">
                  <c:v>-211.636</c:v>
                </c:pt>
                <c:pt idx="9174" formatCode="General">
                  <c:v>-214.37700000000001</c:v>
                </c:pt>
                <c:pt idx="9175" formatCode="General">
                  <c:v>-216.98599999999999</c:v>
                </c:pt>
                <c:pt idx="9176" formatCode="General">
                  <c:v>-219.53299999999999</c:v>
                </c:pt>
                <c:pt idx="9177" formatCode="General">
                  <c:v>-222.006</c:v>
                </c:pt>
                <c:pt idx="9178" formatCode="General">
                  <c:v>-224.43299999999999</c:v>
                </c:pt>
                <c:pt idx="9179" formatCode="General">
                  <c:v>-226.834</c:v>
                </c:pt>
                <c:pt idx="9180" formatCode="General">
                  <c:v>-229.16499999999999</c:v>
                </c:pt>
                <c:pt idx="9181" formatCode="General">
                  <c:v>-231.39099999999999</c:v>
                </c:pt>
                <c:pt idx="9182" formatCode="General">
                  <c:v>-233.52199999999999</c:v>
                </c:pt>
                <c:pt idx="9183" formatCode="General">
                  <c:v>-235.577</c:v>
                </c:pt>
                <c:pt idx="9184" formatCode="General">
                  <c:v>-237.58</c:v>
                </c:pt>
                <c:pt idx="9185" formatCode="General">
                  <c:v>-239.53200000000001</c:v>
                </c:pt>
                <c:pt idx="9186" formatCode="General">
                  <c:v>-241.40899999999999</c:v>
                </c:pt>
                <c:pt idx="9187" formatCode="General">
                  <c:v>-243.13399999999999</c:v>
                </c:pt>
                <c:pt idx="9188" formatCode="General">
                  <c:v>-244.59800000000001</c:v>
                </c:pt>
                <c:pt idx="9189" formatCode="General">
                  <c:v>-245.703</c:v>
                </c:pt>
                <c:pt idx="9190" formatCode="General">
                  <c:v>-246.53200000000001</c:v>
                </c:pt>
                <c:pt idx="9191" formatCode="General">
                  <c:v>-247.261</c:v>
                </c:pt>
                <c:pt idx="9192" formatCode="General">
                  <c:v>-247.93299999999999</c:v>
                </c:pt>
                <c:pt idx="9193" formatCode="General">
                  <c:v>-248.559</c:v>
                </c:pt>
                <c:pt idx="9194" formatCode="General">
                  <c:v>-249.15799999999999</c:v>
                </c:pt>
                <c:pt idx="9195" formatCode="General">
                  <c:v>-249.76400000000001</c:v>
                </c:pt>
                <c:pt idx="9196" formatCode="General">
                  <c:v>-250.41499999999999</c:v>
                </c:pt>
                <c:pt idx="9197" formatCode="General">
                  <c:v>-251.15199999999999</c:v>
                </c:pt>
                <c:pt idx="9198" formatCode="General">
                  <c:v>-252.00299999999999</c:v>
                </c:pt>
                <c:pt idx="9199" formatCode="General">
                  <c:v>-252.988</c:v>
                </c:pt>
                <c:pt idx="9200" formatCode="General">
                  <c:v>-254.11699999999999</c:v>
                </c:pt>
                <c:pt idx="9201" formatCode="General">
                  <c:v>-255.38900000000001</c:v>
                </c:pt>
                <c:pt idx="9202" formatCode="General">
                  <c:v>-256.79399999999998</c:v>
                </c:pt>
                <c:pt idx="9203" formatCode="General">
                  <c:v>-258.31400000000002</c:v>
                </c:pt>
                <c:pt idx="9204" formatCode="General">
                  <c:v>-259.85000000000002</c:v>
                </c:pt>
                <c:pt idx="9205" formatCode="General">
                  <c:v>-261.3</c:v>
                </c:pt>
                <c:pt idx="9206" formatCode="General">
                  <c:v>-262.75</c:v>
                </c:pt>
                <c:pt idx="9207" formatCode="General">
                  <c:v>-264.27800000000002</c:v>
                </c:pt>
                <c:pt idx="9208" formatCode="General">
                  <c:v>-265.839</c:v>
                </c:pt>
                <c:pt idx="9209" formatCode="General">
                  <c:v>-267.40600000000001</c:v>
                </c:pt>
                <c:pt idx="9210" formatCode="General">
                  <c:v>-268.97800000000001</c:v>
                </c:pt>
                <c:pt idx="9211" formatCode="General">
                  <c:v>-270.53699999999998</c:v>
                </c:pt>
                <c:pt idx="9212" formatCode="General">
                  <c:v>-272.06099999999998</c:v>
                </c:pt>
                <c:pt idx="9213" formatCode="General">
                  <c:v>-273.55200000000002</c:v>
                </c:pt>
                <c:pt idx="9214" formatCode="General">
                  <c:v>-275.024</c:v>
                </c:pt>
                <c:pt idx="9215" formatCode="General">
                  <c:v>-276.5</c:v>
                </c:pt>
                <c:pt idx="9216" formatCode="General">
                  <c:v>-277.98899999999998</c:v>
                </c:pt>
                <c:pt idx="9217" formatCode="General">
                  <c:v>-279.47500000000002</c:v>
                </c:pt>
                <c:pt idx="9218" formatCode="General">
                  <c:v>-280.89400000000001</c:v>
                </c:pt>
                <c:pt idx="9219" formatCode="General">
                  <c:v>-282.17099999999999</c:v>
                </c:pt>
                <c:pt idx="9220" formatCode="General">
                  <c:v>-283.24799999999999</c:v>
                </c:pt>
                <c:pt idx="9221" formatCode="General">
                  <c:v>-284.03699999999998</c:v>
                </c:pt>
                <c:pt idx="9222" formatCode="General">
                  <c:v>-284.43299999999999</c:v>
                </c:pt>
                <c:pt idx="9223" formatCode="General">
                  <c:v>-284.51900000000001</c:v>
                </c:pt>
                <c:pt idx="9224" formatCode="General">
                  <c:v>-284.49799999999999</c:v>
                </c:pt>
                <c:pt idx="9225" formatCode="General">
                  <c:v>-284.44600000000003</c:v>
                </c:pt>
                <c:pt idx="9226" formatCode="General">
                  <c:v>-284.37599999999998</c:v>
                </c:pt>
                <c:pt idx="9227" formatCode="General">
                  <c:v>-284.27999999999997</c:v>
                </c:pt>
                <c:pt idx="9228" formatCode="General">
                  <c:v>-284.13900000000001</c:v>
                </c:pt>
                <c:pt idx="9229" formatCode="General">
                  <c:v>-283.93799999999999</c:v>
                </c:pt>
                <c:pt idx="9230" formatCode="General">
                  <c:v>-283.673</c:v>
                </c:pt>
                <c:pt idx="9231" formatCode="General">
                  <c:v>-283.35300000000001</c:v>
                </c:pt>
                <c:pt idx="9232" formatCode="General">
                  <c:v>-282.94200000000001</c:v>
                </c:pt>
                <c:pt idx="9233" formatCode="General">
                  <c:v>-282.40499999999997</c:v>
                </c:pt>
                <c:pt idx="9234" formatCode="General">
                  <c:v>-281.75400000000002</c:v>
                </c:pt>
                <c:pt idx="9235" formatCode="General">
                  <c:v>-280.99700000000001</c:v>
                </c:pt>
                <c:pt idx="9236" formatCode="General">
                  <c:v>-280.13200000000001</c:v>
                </c:pt>
                <c:pt idx="9237" formatCode="General">
                  <c:v>-279.10199999999998</c:v>
                </c:pt>
                <c:pt idx="9238" formatCode="General">
                  <c:v>-277.834</c:v>
                </c:pt>
                <c:pt idx="9239" formatCode="General">
                  <c:v>-276.416</c:v>
                </c:pt>
                <c:pt idx="9240" formatCode="General">
                  <c:v>-274.94400000000002</c:v>
                </c:pt>
                <c:pt idx="9241" formatCode="General">
                  <c:v>-273.39400000000001</c:v>
                </c:pt>
                <c:pt idx="9242" formatCode="General">
                  <c:v>-271.77</c:v>
                </c:pt>
                <c:pt idx="9243" formatCode="General">
                  <c:v>-270.12400000000002</c:v>
                </c:pt>
                <c:pt idx="9244" formatCode="General">
                  <c:v>-268.495</c:v>
                </c:pt>
                <c:pt idx="9245" formatCode="General">
                  <c:v>-266.90800000000002</c:v>
                </c:pt>
                <c:pt idx="9246" formatCode="General">
                  <c:v>-265.37900000000002</c:v>
                </c:pt>
                <c:pt idx="9247" formatCode="General">
                  <c:v>-263.911</c:v>
                </c:pt>
                <c:pt idx="9248" formatCode="General">
                  <c:v>-262.48700000000002</c:v>
                </c:pt>
                <c:pt idx="9249" formatCode="General">
                  <c:v>-261.11</c:v>
                </c:pt>
                <c:pt idx="9250" formatCode="General">
                  <c:v>-259.80399999999997</c:v>
                </c:pt>
                <c:pt idx="9251" formatCode="General">
                  <c:v>-258.52999999999997</c:v>
                </c:pt>
                <c:pt idx="9252" formatCode="General">
                  <c:v>-257.20600000000002</c:v>
                </c:pt>
                <c:pt idx="9253" formatCode="General">
                  <c:v>-255.691</c:v>
                </c:pt>
                <c:pt idx="9254" formatCode="General">
                  <c:v>-253.91</c:v>
                </c:pt>
                <c:pt idx="9255" formatCode="General">
                  <c:v>-251.98599999999999</c:v>
                </c:pt>
                <c:pt idx="9256" formatCode="General">
                  <c:v>-250.01</c:v>
                </c:pt>
                <c:pt idx="9257" formatCode="General">
                  <c:v>-248.00200000000001</c:v>
                </c:pt>
                <c:pt idx="9258" formatCode="General">
                  <c:v>-245.99600000000001</c:v>
                </c:pt>
                <c:pt idx="9259" formatCode="General">
                  <c:v>-244.03100000000001</c:v>
                </c:pt>
                <c:pt idx="9260" formatCode="General">
                  <c:v>-242.13800000000001</c:v>
                </c:pt>
                <c:pt idx="9261" formatCode="General">
                  <c:v>-240.34</c:v>
                </c:pt>
                <c:pt idx="9262" formatCode="General">
                  <c:v>-238.64</c:v>
                </c:pt>
                <c:pt idx="9263" formatCode="General">
                  <c:v>-237.029</c:v>
                </c:pt>
                <c:pt idx="9264" formatCode="General">
                  <c:v>-235.49299999999999</c:v>
                </c:pt>
                <c:pt idx="9265" formatCode="General">
                  <c:v>-234.005</c:v>
                </c:pt>
                <c:pt idx="9266" formatCode="General">
                  <c:v>-232.53299999999999</c:v>
                </c:pt>
                <c:pt idx="9267" formatCode="General">
                  <c:v>-231.042</c:v>
                </c:pt>
                <c:pt idx="9268" formatCode="General">
                  <c:v>-229.43899999999999</c:v>
                </c:pt>
                <c:pt idx="9269" formatCode="General">
                  <c:v>-227.583</c:v>
                </c:pt>
                <c:pt idx="9270" formatCode="General">
                  <c:v>-225.5</c:v>
                </c:pt>
                <c:pt idx="9271" formatCode="General">
                  <c:v>-223.34899999999999</c:v>
                </c:pt>
                <c:pt idx="9272" formatCode="General">
                  <c:v>-221.126</c:v>
                </c:pt>
                <c:pt idx="9273" formatCode="General">
                  <c:v>-218.779</c:v>
                </c:pt>
                <c:pt idx="9274" formatCode="General">
                  <c:v>-216.33699999999999</c:v>
                </c:pt>
                <c:pt idx="9275" formatCode="General">
                  <c:v>-213.828</c:v>
                </c:pt>
                <c:pt idx="9276" formatCode="General">
                  <c:v>-211.25700000000001</c:v>
                </c:pt>
                <c:pt idx="9277" formatCode="General">
                  <c:v>-208.63900000000001</c:v>
                </c:pt>
                <c:pt idx="9278" formatCode="General">
                  <c:v>-205.99299999999999</c:v>
                </c:pt>
                <c:pt idx="9279" formatCode="General">
                  <c:v>-203.30600000000001</c:v>
                </c:pt>
                <c:pt idx="9280" formatCode="General">
                  <c:v>-200.56700000000001</c:v>
                </c:pt>
                <c:pt idx="9281" formatCode="General">
                  <c:v>-197.809</c:v>
                </c:pt>
                <c:pt idx="9282" formatCode="General">
                  <c:v>-195.04499999999999</c:v>
                </c:pt>
                <c:pt idx="9283" formatCode="General">
                  <c:v>-192.244</c:v>
                </c:pt>
                <c:pt idx="9284" formatCode="General">
                  <c:v>-189.298</c:v>
                </c:pt>
                <c:pt idx="9285" formatCode="General">
                  <c:v>-186.08500000000001</c:v>
                </c:pt>
                <c:pt idx="9286" formatCode="General">
                  <c:v>-182.73599999999999</c:v>
                </c:pt>
                <c:pt idx="9287" formatCode="General">
                  <c:v>-179.40899999999999</c:v>
                </c:pt>
                <c:pt idx="9288" formatCode="General">
                  <c:v>-176.08799999999999</c:v>
                </c:pt>
                <c:pt idx="9289" formatCode="General">
                  <c:v>-172.77799999999999</c:v>
                </c:pt>
                <c:pt idx="9290" formatCode="General">
                  <c:v>-169.51599999999999</c:v>
                </c:pt>
                <c:pt idx="9291" formatCode="General">
                  <c:v>-166.35599999999999</c:v>
                </c:pt>
                <c:pt idx="9292" formatCode="General">
                  <c:v>-163.33699999999999</c:v>
                </c:pt>
                <c:pt idx="9293" formatCode="General">
                  <c:v>-160.41</c:v>
                </c:pt>
                <c:pt idx="9294" formatCode="General">
                  <c:v>-157.52500000000001</c:v>
                </c:pt>
                <c:pt idx="9295" formatCode="General">
                  <c:v>-154.70400000000001</c:v>
                </c:pt>
                <c:pt idx="9296" formatCode="General">
                  <c:v>-151.95500000000001</c:v>
                </c:pt>
                <c:pt idx="9297" formatCode="General">
                  <c:v>-149.26599999999999</c:v>
                </c:pt>
                <c:pt idx="9298" formatCode="General">
                  <c:v>-146.62</c:v>
                </c:pt>
                <c:pt idx="9299" formatCode="General">
                  <c:v>-143.99199999999999</c:v>
                </c:pt>
                <c:pt idx="9300" formatCode="General">
                  <c:v>-141.267</c:v>
                </c:pt>
                <c:pt idx="9301" formatCode="General">
                  <c:v>-138.38200000000001</c:v>
                </c:pt>
                <c:pt idx="9302" formatCode="General">
                  <c:v>-135.43600000000001</c:v>
                </c:pt>
                <c:pt idx="9303" formatCode="General">
                  <c:v>-132.50899999999999</c:v>
                </c:pt>
                <c:pt idx="9304" formatCode="General">
                  <c:v>-129.61799999999999</c:v>
                </c:pt>
                <c:pt idx="9305" formatCode="General">
                  <c:v>-126.72799999999999</c:v>
                </c:pt>
                <c:pt idx="9306" formatCode="General">
                  <c:v>-123.785</c:v>
                </c:pt>
                <c:pt idx="9307" formatCode="General">
                  <c:v>-120.764</c:v>
                </c:pt>
                <c:pt idx="9308" formatCode="General">
                  <c:v>-117.646</c:v>
                </c:pt>
                <c:pt idx="9309" formatCode="General">
                  <c:v>-114.41800000000001</c:v>
                </c:pt>
                <c:pt idx="9310" formatCode="General">
                  <c:v>-111.08199999999999</c:v>
                </c:pt>
                <c:pt idx="9311" formatCode="General">
                  <c:v>-107.651</c:v>
                </c:pt>
                <c:pt idx="9312" formatCode="General">
                  <c:v>-104.14100000000001</c:v>
                </c:pt>
                <c:pt idx="9313" formatCode="General">
                  <c:v>-100.54300000000001</c:v>
                </c:pt>
                <c:pt idx="9314" formatCode="General">
                  <c:v>-96.763199999999998</c:v>
                </c:pt>
                <c:pt idx="9315" formatCode="General">
                  <c:v>-92.778000000000006</c:v>
                </c:pt>
                <c:pt idx="9316" formatCode="General">
                  <c:v>-88.715500000000006</c:v>
                </c:pt>
                <c:pt idx="9317" formatCode="General">
                  <c:v>-84.655799999999999</c:v>
                </c:pt>
                <c:pt idx="9318" formatCode="General">
                  <c:v>-80.610100000000003</c:v>
                </c:pt>
                <c:pt idx="9319" formatCode="General">
                  <c:v>-76.639799999999994</c:v>
                </c:pt>
                <c:pt idx="9320" formatCode="General">
                  <c:v>-72.806100000000001</c:v>
                </c:pt>
                <c:pt idx="9321" formatCode="General">
                  <c:v>-69.100200000000001</c:v>
                </c:pt>
                <c:pt idx="9322" formatCode="General">
                  <c:v>-65.488500000000002</c:v>
                </c:pt>
                <c:pt idx="9323" formatCode="General">
                  <c:v>-61.926400000000001</c:v>
                </c:pt>
                <c:pt idx="9324" formatCode="General">
                  <c:v>-58.386400000000002</c:v>
                </c:pt>
                <c:pt idx="9325" formatCode="General">
                  <c:v>-54.864199999999997</c:v>
                </c:pt>
                <c:pt idx="9326" formatCode="General">
                  <c:v>-51.342799999999997</c:v>
                </c:pt>
                <c:pt idx="9327" formatCode="General">
                  <c:v>-47.7761</c:v>
                </c:pt>
                <c:pt idx="9328" formatCode="General">
                  <c:v>-44.042999999999999</c:v>
                </c:pt>
                <c:pt idx="9329" formatCode="General">
                  <c:v>-40.116700000000002</c:v>
                </c:pt>
                <c:pt idx="9330" formatCode="General">
                  <c:v>-36.127099999999999</c:v>
                </c:pt>
                <c:pt idx="9331" formatCode="General">
                  <c:v>-32.1584</c:v>
                </c:pt>
                <c:pt idx="9332" formatCode="General">
                  <c:v>-28.237200000000001</c:v>
                </c:pt>
                <c:pt idx="9333" formatCode="General">
                  <c:v>-24.406400000000001</c:v>
                </c:pt>
                <c:pt idx="9334" formatCode="General">
                  <c:v>-20.693999999999999</c:v>
                </c:pt>
                <c:pt idx="9335" formatCode="General">
                  <c:v>-17.072700000000001</c:v>
                </c:pt>
                <c:pt idx="9336" formatCode="General">
                  <c:v>-13.5215</c:v>
                </c:pt>
                <c:pt idx="9337" formatCode="General">
                  <c:v>-10.041700000000001</c:v>
                </c:pt>
                <c:pt idx="9338" formatCode="General">
                  <c:v>-6.6349</c:v>
                </c:pt>
                <c:pt idx="9339" formatCode="General">
                  <c:v>-3.29921</c:v>
                </c:pt>
                <c:pt idx="9340">
                  <c:v>-1.50552E-3</c:v>
                </c:pt>
                <c:pt idx="9341" formatCode="General">
                  <c:v>3.32748</c:v>
                </c:pt>
                <c:pt idx="9342" formatCode="General">
                  <c:v>6.8045099999999996</c:v>
                </c:pt>
                <c:pt idx="9343" formatCode="General">
                  <c:v>10.4185</c:v>
                </c:pt>
                <c:pt idx="9344" formatCode="General">
                  <c:v>14.0078</c:v>
                </c:pt>
                <c:pt idx="9345" formatCode="General">
                  <c:v>17.505099999999999</c:v>
                </c:pt>
                <c:pt idx="9346" formatCode="General">
                  <c:v>20.916599999999999</c:v>
                </c:pt>
                <c:pt idx="9347" formatCode="General">
                  <c:v>24.256599999999999</c:v>
                </c:pt>
                <c:pt idx="9348" formatCode="General">
                  <c:v>27.525700000000001</c:v>
                </c:pt>
                <c:pt idx="9349" formatCode="General">
                  <c:v>30.687100000000001</c:v>
                </c:pt>
                <c:pt idx="9350" formatCode="General">
                  <c:v>33.705100000000002</c:v>
                </c:pt>
                <c:pt idx="9351" formatCode="General">
                  <c:v>36.560600000000001</c:v>
                </c:pt>
                <c:pt idx="9352" formatCode="General">
                  <c:v>39.274299999999997</c:v>
                </c:pt>
                <c:pt idx="9353" formatCode="General">
                  <c:v>41.884900000000002</c:v>
                </c:pt>
                <c:pt idx="9354" formatCode="General">
                  <c:v>44.428400000000003</c:v>
                </c:pt>
                <c:pt idx="9355" formatCode="General">
                  <c:v>46.9465</c:v>
                </c:pt>
                <c:pt idx="9356" formatCode="General">
                  <c:v>49.479900000000001</c:v>
                </c:pt>
                <c:pt idx="9357" formatCode="General">
                  <c:v>52.161099999999998</c:v>
                </c:pt>
                <c:pt idx="9358" formatCode="General">
                  <c:v>55.164999999999999</c:v>
                </c:pt>
                <c:pt idx="9359" formatCode="General">
                  <c:v>58.4251</c:v>
                </c:pt>
                <c:pt idx="9360" formatCode="General">
                  <c:v>61.797699999999999</c:v>
                </c:pt>
                <c:pt idx="9361" formatCode="General">
                  <c:v>65.287499999999994</c:v>
                </c:pt>
                <c:pt idx="9362" formatCode="General">
                  <c:v>68.908799999999999</c:v>
                </c:pt>
                <c:pt idx="9363" formatCode="General">
                  <c:v>72.6584</c:v>
                </c:pt>
                <c:pt idx="9364" formatCode="General">
                  <c:v>76.536799999999999</c:v>
                </c:pt>
                <c:pt idx="9365" formatCode="General">
                  <c:v>80.543400000000005</c:v>
                </c:pt>
                <c:pt idx="9366" formatCode="General">
                  <c:v>84.638599999999997</c:v>
                </c:pt>
                <c:pt idx="9367" formatCode="General">
                  <c:v>88.772999999999996</c:v>
                </c:pt>
                <c:pt idx="9368" formatCode="General">
                  <c:v>92.921999999999997</c:v>
                </c:pt>
                <c:pt idx="9369" formatCode="General">
                  <c:v>97.069599999999994</c:v>
                </c:pt>
                <c:pt idx="9370" formatCode="General">
                  <c:v>101.211</c:v>
                </c:pt>
                <c:pt idx="9371" formatCode="General">
                  <c:v>105.41200000000001</c:v>
                </c:pt>
                <c:pt idx="9372" formatCode="General">
                  <c:v>109.764</c:v>
                </c:pt>
                <c:pt idx="9373" formatCode="General">
                  <c:v>114.163</c:v>
                </c:pt>
                <c:pt idx="9374" formatCode="General">
                  <c:v>118.468</c:v>
                </c:pt>
                <c:pt idx="9375" formatCode="General">
                  <c:v>122.658</c:v>
                </c:pt>
                <c:pt idx="9376" formatCode="General">
                  <c:v>126.71599999999999</c:v>
                </c:pt>
                <c:pt idx="9377" formatCode="General">
                  <c:v>130.619</c:v>
                </c:pt>
                <c:pt idx="9378" formatCode="General">
                  <c:v>134.37100000000001</c:v>
                </c:pt>
                <c:pt idx="9379" formatCode="General">
                  <c:v>137.99299999999999</c:v>
                </c:pt>
                <c:pt idx="9380" formatCode="General">
                  <c:v>141.48400000000001</c:v>
                </c:pt>
                <c:pt idx="9381" formatCode="General">
                  <c:v>144.834</c:v>
                </c:pt>
                <c:pt idx="9382" formatCode="General">
                  <c:v>148.03299999999999</c:v>
                </c:pt>
                <c:pt idx="9383" formatCode="General">
                  <c:v>151.065</c:v>
                </c:pt>
                <c:pt idx="9384" formatCode="General">
                  <c:v>153.923</c:v>
                </c:pt>
                <c:pt idx="9385" formatCode="General">
                  <c:v>156.637</c:v>
                </c:pt>
                <c:pt idx="9386" formatCode="General">
                  <c:v>159.25700000000001</c:v>
                </c:pt>
                <c:pt idx="9387" formatCode="General">
                  <c:v>161.91399999999999</c:v>
                </c:pt>
                <c:pt idx="9388" formatCode="General">
                  <c:v>164.684</c:v>
                </c:pt>
                <c:pt idx="9389" formatCode="General">
                  <c:v>167.43299999999999</c:v>
                </c:pt>
                <c:pt idx="9390" formatCode="General">
                  <c:v>170.06</c:v>
                </c:pt>
                <c:pt idx="9391" formatCode="General">
                  <c:v>172.55600000000001</c:v>
                </c:pt>
                <c:pt idx="9392" formatCode="General">
                  <c:v>174.89699999999999</c:v>
                </c:pt>
                <c:pt idx="9393" formatCode="General">
                  <c:v>177.06399999999999</c:v>
                </c:pt>
                <c:pt idx="9394" formatCode="General">
                  <c:v>179.11199999999999</c:v>
                </c:pt>
                <c:pt idx="9395" formatCode="General">
                  <c:v>181.09899999999999</c:v>
                </c:pt>
                <c:pt idx="9396" formatCode="General">
                  <c:v>183.03</c:v>
                </c:pt>
                <c:pt idx="9397" formatCode="General">
                  <c:v>184.90700000000001</c:v>
                </c:pt>
                <c:pt idx="9398" formatCode="General">
                  <c:v>186.733</c:v>
                </c:pt>
                <c:pt idx="9399" formatCode="General">
                  <c:v>188.49199999999999</c:v>
                </c:pt>
                <c:pt idx="9400" formatCode="General">
                  <c:v>190.16800000000001</c:v>
                </c:pt>
                <c:pt idx="9401" formatCode="General">
                  <c:v>191.774</c:v>
                </c:pt>
                <c:pt idx="9402" formatCode="General">
                  <c:v>193.36699999999999</c:v>
                </c:pt>
                <c:pt idx="9403" formatCode="General">
                  <c:v>195.06100000000001</c:v>
                </c:pt>
                <c:pt idx="9404" formatCode="General">
                  <c:v>196.83699999999999</c:v>
                </c:pt>
                <c:pt idx="9405" formatCode="General">
                  <c:v>198.553</c:v>
                </c:pt>
                <c:pt idx="9406" formatCode="General">
                  <c:v>200.15700000000001</c:v>
                </c:pt>
                <c:pt idx="9407" formatCode="General">
                  <c:v>201.648</c:v>
                </c:pt>
                <c:pt idx="9408" formatCode="General">
                  <c:v>203.04900000000001</c:v>
                </c:pt>
                <c:pt idx="9409" formatCode="General">
                  <c:v>204.387</c:v>
                </c:pt>
                <c:pt idx="9410" formatCode="General">
                  <c:v>205.685</c:v>
                </c:pt>
                <c:pt idx="9411" formatCode="General">
                  <c:v>206.958</c:v>
                </c:pt>
                <c:pt idx="9412" formatCode="General">
                  <c:v>208.21199999999999</c:v>
                </c:pt>
                <c:pt idx="9413" formatCode="General">
                  <c:v>209.44300000000001</c:v>
                </c:pt>
                <c:pt idx="9414" formatCode="General">
                  <c:v>210.648</c:v>
                </c:pt>
                <c:pt idx="9415" formatCode="General">
                  <c:v>211.84299999999999</c:v>
                </c:pt>
                <c:pt idx="9416" formatCode="General">
                  <c:v>213.08699999999999</c:v>
                </c:pt>
                <c:pt idx="9417" formatCode="General">
                  <c:v>214.47300000000001</c:v>
                </c:pt>
                <c:pt idx="9418" formatCode="General">
                  <c:v>215.97800000000001</c:v>
                </c:pt>
                <c:pt idx="9419" formatCode="General">
                  <c:v>217.49299999999999</c:v>
                </c:pt>
                <c:pt idx="9420" formatCode="General">
                  <c:v>218.99600000000001</c:v>
                </c:pt>
                <c:pt idx="9421" formatCode="General">
                  <c:v>220.48500000000001</c:v>
                </c:pt>
                <c:pt idx="9422" formatCode="General">
                  <c:v>221.92699999999999</c:v>
                </c:pt>
                <c:pt idx="9423" formatCode="General">
                  <c:v>223.30099999999999</c:v>
                </c:pt>
                <c:pt idx="9424" formatCode="General">
                  <c:v>224.613</c:v>
                </c:pt>
                <c:pt idx="9425" formatCode="General">
                  <c:v>225.857</c:v>
                </c:pt>
                <c:pt idx="9426" formatCode="General">
                  <c:v>227.01900000000001</c:v>
                </c:pt>
                <c:pt idx="9427" formatCode="General">
                  <c:v>228.09899999999999</c:v>
                </c:pt>
                <c:pt idx="9428" formatCode="General">
                  <c:v>229.09800000000001</c:v>
                </c:pt>
                <c:pt idx="9429" formatCode="General">
                  <c:v>229.999</c:v>
                </c:pt>
                <c:pt idx="9430" formatCode="General">
                  <c:v>230.80099999999999</c:v>
                </c:pt>
                <c:pt idx="9431" formatCode="General">
                  <c:v>231.53299999999999</c:v>
                </c:pt>
                <c:pt idx="9432" formatCode="General">
                  <c:v>232.28299999999999</c:v>
                </c:pt>
                <c:pt idx="9433" formatCode="General">
                  <c:v>233.14699999999999</c:v>
                </c:pt>
                <c:pt idx="9434" formatCode="General">
                  <c:v>234.02600000000001</c:v>
                </c:pt>
                <c:pt idx="9435" formatCode="General">
                  <c:v>234.79599999999999</c:v>
                </c:pt>
                <c:pt idx="9436" formatCode="General">
                  <c:v>235.44399999999999</c:v>
                </c:pt>
                <c:pt idx="9437" formatCode="General">
                  <c:v>235.959</c:v>
                </c:pt>
                <c:pt idx="9438" formatCode="General">
                  <c:v>236.32499999999999</c:v>
                </c:pt>
                <c:pt idx="9439" formatCode="General">
                  <c:v>236.541</c:v>
                </c:pt>
                <c:pt idx="9440" formatCode="General">
                  <c:v>236.61600000000001</c:v>
                </c:pt>
                <c:pt idx="9441" formatCode="General">
                  <c:v>236.55500000000001</c:v>
                </c:pt>
                <c:pt idx="9442" formatCode="General">
                  <c:v>236.35599999999999</c:v>
                </c:pt>
                <c:pt idx="9443" formatCode="General">
                  <c:v>236.00299999999999</c:v>
                </c:pt>
                <c:pt idx="9444" formatCode="General">
                  <c:v>235.48400000000001</c:v>
                </c:pt>
                <c:pt idx="9445" formatCode="General">
                  <c:v>234.80199999999999</c:v>
                </c:pt>
                <c:pt idx="9446" formatCode="General">
                  <c:v>234.04400000000001</c:v>
                </c:pt>
                <c:pt idx="9447" formatCode="General">
                  <c:v>233.31399999999999</c:v>
                </c:pt>
                <c:pt idx="9448" formatCode="General">
                  <c:v>232.577</c:v>
                </c:pt>
                <c:pt idx="9449" formatCode="General">
                  <c:v>231.79499999999999</c:v>
                </c:pt>
                <c:pt idx="9450" formatCode="General">
                  <c:v>231.00200000000001</c:v>
                </c:pt>
                <c:pt idx="9451" formatCode="General">
                  <c:v>230.19300000000001</c:v>
                </c:pt>
                <c:pt idx="9452" formatCode="General">
                  <c:v>229.33099999999999</c:v>
                </c:pt>
                <c:pt idx="9453" formatCode="General">
                  <c:v>228.417</c:v>
                </c:pt>
                <c:pt idx="9454" formatCode="General">
                  <c:v>227.47300000000001</c:v>
                </c:pt>
                <c:pt idx="9455" formatCode="General">
                  <c:v>226.529</c:v>
                </c:pt>
                <c:pt idx="9456" formatCode="General">
                  <c:v>225.614</c:v>
                </c:pt>
                <c:pt idx="9457" formatCode="General">
                  <c:v>224.738</c:v>
                </c:pt>
                <c:pt idx="9458" formatCode="General">
                  <c:v>223.916</c:v>
                </c:pt>
                <c:pt idx="9459" formatCode="General">
                  <c:v>223.16499999999999</c:v>
                </c:pt>
                <c:pt idx="9460" formatCode="General">
                  <c:v>222.57900000000001</c:v>
                </c:pt>
                <c:pt idx="9461" formatCode="General">
                  <c:v>222.233</c:v>
                </c:pt>
                <c:pt idx="9462" formatCode="General">
                  <c:v>222.024</c:v>
                </c:pt>
                <c:pt idx="9463" formatCode="General">
                  <c:v>221.83500000000001</c:v>
                </c:pt>
                <c:pt idx="9464" formatCode="General">
                  <c:v>221.613</c:v>
                </c:pt>
                <c:pt idx="9465" formatCode="General">
                  <c:v>221.32</c:v>
                </c:pt>
                <c:pt idx="9466" formatCode="General">
                  <c:v>220.93600000000001</c:v>
                </c:pt>
                <c:pt idx="9467" formatCode="General">
                  <c:v>220.43600000000001</c:v>
                </c:pt>
                <c:pt idx="9468" formatCode="General">
                  <c:v>219.798</c:v>
                </c:pt>
                <c:pt idx="9469" formatCode="General">
                  <c:v>219.005</c:v>
                </c:pt>
                <c:pt idx="9470" formatCode="General">
                  <c:v>218.03399999999999</c:v>
                </c:pt>
                <c:pt idx="9471" formatCode="General">
                  <c:v>216.85300000000001</c:v>
                </c:pt>
                <c:pt idx="9472" formatCode="General">
                  <c:v>215.43</c:v>
                </c:pt>
                <c:pt idx="9473" formatCode="General">
                  <c:v>213.751</c:v>
                </c:pt>
                <c:pt idx="9474" formatCode="General">
                  <c:v>211.84700000000001</c:v>
                </c:pt>
                <c:pt idx="9475" formatCode="General">
                  <c:v>209.78100000000001</c:v>
                </c:pt>
                <c:pt idx="9476" formatCode="General">
                  <c:v>207.63</c:v>
                </c:pt>
                <c:pt idx="9477" formatCode="General">
                  <c:v>205.40600000000001</c:v>
                </c:pt>
                <c:pt idx="9478" formatCode="General">
                  <c:v>203.02199999999999</c:v>
                </c:pt>
                <c:pt idx="9479" formatCode="General">
                  <c:v>200.45699999999999</c:v>
                </c:pt>
                <c:pt idx="9480" formatCode="General">
                  <c:v>197.738</c:v>
                </c:pt>
                <c:pt idx="9481" formatCode="General">
                  <c:v>194.84100000000001</c:v>
                </c:pt>
                <c:pt idx="9482" formatCode="General">
                  <c:v>191.74100000000001</c:v>
                </c:pt>
                <c:pt idx="9483" formatCode="General">
                  <c:v>188.46799999999999</c:v>
                </c:pt>
                <c:pt idx="9484" formatCode="General">
                  <c:v>185.06399999999999</c:v>
                </c:pt>
                <c:pt idx="9485" formatCode="General">
                  <c:v>181.578</c:v>
                </c:pt>
                <c:pt idx="9486" formatCode="General">
                  <c:v>178.04</c:v>
                </c:pt>
                <c:pt idx="9487" formatCode="General">
                  <c:v>174.46299999999999</c:v>
                </c:pt>
                <c:pt idx="9488" formatCode="General">
                  <c:v>170.83099999999999</c:v>
                </c:pt>
                <c:pt idx="9489" formatCode="General">
                  <c:v>167.12799999999999</c:v>
                </c:pt>
                <c:pt idx="9490" formatCode="General">
                  <c:v>163.37299999999999</c:v>
                </c:pt>
                <c:pt idx="9491" formatCode="General">
                  <c:v>159.64400000000001</c:v>
                </c:pt>
                <c:pt idx="9492" formatCode="General">
                  <c:v>156.05600000000001</c:v>
                </c:pt>
                <c:pt idx="9493" formatCode="General">
                  <c:v>152.548</c:v>
                </c:pt>
                <c:pt idx="9494" formatCode="General">
                  <c:v>148.98699999999999</c:v>
                </c:pt>
                <c:pt idx="9495" formatCode="General">
                  <c:v>145.37299999999999</c:v>
                </c:pt>
                <c:pt idx="9496" formatCode="General">
                  <c:v>141.726</c:v>
                </c:pt>
                <c:pt idx="9497" formatCode="General">
                  <c:v>138.04900000000001</c:v>
                </c:pt>
                <c:pt idx="9498" formatCode="General">
                  <c:v>134.345</c:v>
                </c:pt>
                <c:pt idx="9499" formatCode="General">
                  <c:v>130.61799999999999</c:v>
                </c:pt>
                <c:pt idx="9500" formatCode="General">
                  <c:v>126.886</c:v>
                </c:pt>
                <c:pt idx="9501" formatCode="General">
                  <c:v>123.166</c:v>
                </c:pt>
                <c:pt idx="9502" formatCode="General">
                  <c:v>119.46599999999999</c:v>
                </c:pt>
                <c:pt idx="9503" formatCode="General">
                  <c:v>115.801</c:v>
                </c:pt>
                <c:pt idx="9504" formatCode="General">
                  <c:v>112.202</c:v>
                </c:pt>
                <c:pt idx="9505" formatCode="General">
                  <c:v>108.749</c:v>
                </c:pt>
                <c:pt idx="9506" formatCode="General">
                  <c:v>105.54</c:v>
                </c:pt>
                <c:pt idx="9507" formatCode="General">
                  <c:v>102.518</c:v>
                </c:pt>
                <c:pt idx="9508" formatCode="General">
                  <c:v>99.580100000000002</c:v>
                </c:pt>
                <c:pt idx="9509" formatCode="General">
                  <c:v>96.724900000000005</c:v>
                </c:pt>
                <c:pt idx="9510" formatCode="General">
                  <c:v>93.9636</c:v>
                </c:pt>
                <c:pt idx="9511" formatCode="General">
                  <c:v>91.296999999999997</c:v>
                </c:pt>
                <c:pt idx="9512" formatCode="General">
                  <c:v>88.714299999999994</c:v>
                </c:pt>
                <c:pt idx="9513" formatCode="General">
                  <c:v>86.194299999999998</c:v>
                </c:pt>
                <c:pt idx="9514" formatCode="General">
                  <c:v>83.683999999999997</c:v>
                </c:pt>
                <c:pt idx="9515" formatCode="General">
                  <c:v>81.131299999999996</c:v>
                </c:pt>
                <c:pt idx="9516" formatCode="General">
                  <c:v>78.527699999999996</c:v>
                </c:pt>
                <c:pt idx="9517" formatCode="General">
                  <c:v>75.865099999999998</c:v>
                </c:pt>
                <c:pt idx="9518" formatCode="General">
                  <c:v>73.127499999999998</c:v>
                </c:pt>
                <c:pt idx="9519" formatCode="General">
                  <c:v>70.328100000000006</c:v>
                </c:pt>
                <c:pt idx="9520" formatCode="General">
                  <c:v>67.494900000000001</c:v>
                </c:pt>
                <c:pt idx="9521" formatCode="General">
                  <c:v>64.720200000000006</c:v>
                </c:pt>
                <c:pt idx="9522" formatCode="General">
                  <c:v>62.067500000000003</c:v>
                </c:pt>
                <c:pt idx="9523" formatCode="General">
                  <c:v>59.442500000000003</c:v>
                </c:pt>
                <c:pt idx="9524" formatCode="General">
                  <c:v>56.781500000000001</c:v>
                </c:pt>
                <c:pt idx="9525" formatCode="General">
                  <c:v>54.105600000000003</c:v>
                </c:pt>
                <c:pt idx="9526" formatCode="General">
                  <c:v>51.432299999999998</c:v>
                </c:pt>
                <c:pt idx="9527" formatCode="General">
                  <c:v>48.769300000000001</c:v>
                </c:pt>
                <c:pt idx="9528" formatCode="General">
                  <c:v>46.095999999999997</c:v>
                </c:pt>
                <c:pt idx="9529" formatCode="General">
                  <c:v>43.379899999999999</c:v>
                </c:pt>
                <c:pt idx="9530" formatCode="General">
                  <c:v>40.5871</c:v>
                </c:pt>
                <c:pt idx="9531" formatCode="General">
                  <c:v>37.692900000000002</c:v>
                </c:pt>
                <c:pt idx="9532" formatCode="General">
                  <c:v>34.695599999999999</c:v>
                </c:pt>
                <c:pt idx="9533" formatCode="General">
                  <c:v>31.591200000000001</c:v>
                </c:pt>
                <c:pt idx="9534" formatCode="General">
                  <c:v>28.378</c:v>
                </c:pt>
                <c:pt idx="9535" formatCode="General">
                  <c:v>25.083100000000002</c:v>
                </c:pt>
                <c:pt idx="9536" formatCode="General">
                  <c:v>21.761800000000001</c:v>
                </c:pt>
                <c:pt idx="9537" formatCode="General">
                  <c:v>18.5046</c:v>
                </c:pt>
                <c:pt idx="9538" formatCode="General">
                  <c:v>15.315200000000001</c:v>
                </c:pt>
                <c:pt idx="9539" formatCode="General">
                  <c:v>12.093299999999999</c:v>
                </c:pt>
                <c:pt idx="9540" formatCode="General">
                  <c:v>8.7976600000000005</c:v>
                </c:pt>
                <c:pt idx="9541" formatCode="General">
                  <c:v>5.4314</c:v>
                </c:pt>
                <c:pt idx="9542" formatCode="General">
                  <c:v>2.0026799999999998</c:v>
                </c:pt>
                <c:pt idx="9543" formatCode="General">
                  <c:v>-1.4837400000000001</c:v>
                </c:pt>
                <c:pt idx="9544" formatCode="General">
                  <c:v>-5.0350599999999996</c:v>
                </c:pt>
                <c:pt idx="9545" formatCode="General">
                  <c:v>-8.6546099999999999</c:v>
                </c:pt>
                <c:pt idx="9546" formatCode="General">
                  <c:v>-12.337899999999999</c:v>
                </c:pt>
                <c:pt idx="9547" formatCode="General">
                  <c:v>-16.038599999999999</c:v>
                </c:pt>
                <c:pt idx="9548" formatCode="General">
                  <c:v>-19.706299999999999</c:v>
                </c:pt>
                <c:pt idx="9549" formatCode="General">
                  <c:v>-23.3642</c:v>
                </c:pt>
                <c:pt idx="9550" formatCode="General">
                  <c:v>-27.0229</c:v>
                </c:pt>
                <c:pt idx="9551" formatCode="General">
                  <c:v>-30.636500000000002</c:v>
                </c:pt>
                <c:pt idx="9552" formatCode="General">
                  <c:v>-34.127299999999998</c:v>
                </c:pt>
                <c:pt idx="9553" formatCode="General">
                  <c:v>-37.413699999999999</c:v>
                </c:pt>
                <c:pt idx="9554" formatCode="General">
                  <c:v>-40.632399999999997</c:v>
                </c:pt>
                <c:pt idx="9555" formatCode="General">
                  <c:v>-43.932099999999998</c:v>
                </c:pt>
                <c:pt idx="9556" formatCode="General">
                  <c:v>-47.107100000000003</c:v>
                </c:pt>
                <c:pt idx="9557" formatCode="General">
                  <c:v>-50.003599999999999</c:v>
                </c:pt>
                <c:pt idx="9558" formatCode="General">
                  <c:v>-52.707999999999998</c:v>
                </c:pt>
                <c:pt idx="9559" formatCode="General">
                  <c:v>-55.297199999999997</c:v>
                </c:pt>
                <c:pt idx="9560" formatCode="General">
                  <c:v>-57.809600000000003</c:v>
                </c:pt>
                <c:pt idx="9561" formatCode="General">
                  <c:v>-60.259500000000003</c:v>
                </c:pt>
                <c:pt idx="9562" formatCode="General">
                  <c:v>-62.655000000000001</c:v>
                </c:pt>
                <c:pt idx="9563" formatCode="General">
                  <c:v>-65.019599999999997</c:v>
                </c:pt>
                <c:pt idx="9564" formatCode="General">
                  <c:v>-67.354399999999998</c:v>
                </c:pt>
                <c:pt idx="9565" formatCode="General">
                  <c:v>-69.626400000000004</c:v>
                </c:pt>
                <c:pt idx="9566" formatCode="General">
                  <c:v>-71.715500000000006</c:v>
                </c:pt>
                <c:pt idx="9567" formatCode="General">
                  <c:v>-73.479200000000006</c:v>
                </c:pt>
                <c:pt idx="9568" formatCode="General">
                  <c:v>-75.048299999999998</c:v>
                </c:pt>
                <c:pt idx="9569" formatCode="General">
                  <c:v>-76.600099999999998</c:v>
                </c:pt>
                <c:pt idx="9570" formatCode="General">
                  <c:v>-78.123099999999994</c:v>
                </c:pt>
                <c:pt idx="9571" formatCode="General">
                  <c:v>-79.624399999999994</c:v>
                </c:pt>
                <c:pt idx="9572" formatCode="General">
                  <c:v>-81.150300000000001</c:v>
                </c:pt>
                <c:pt idx="9573" formatCode="General">
                  <c:v>-82.735799999999998</c:v>
                </c:pt>
                <c:pt idx="9574" formatCode="General">
                  <c:v>-84.400499999999994</c:v>
                </c:pt>
                <c:pt idx="9575" formatCode="General">
                  <c:v>-86.139300000000006</c:v>
                </c:pt>
                <c:pt idx="9576" formatCode="General">
                  <c:v>-87.938699999999997</c:v>
                </c:pt>
                <c:pt idx="9577" formatCode="General">
                  <c:v>-89.789900000000003</c:v>
                </c:pt>
                <c:pt idx="9578" formatCode="General">
                  <c:v>-91.7029</c:v>
                </c:pt>
                <c:pt idx="9579" formatCode="General">
                  <c:v>-93.711200000000005</c:v>
                </c:pt>
                <c:pt idx="9580" formatCode="General">
                  <c:v>-95.793400000000005</c:v>
                </c:pt>
                <c:pt idx="9581" formatCode="General">
                  <c:v>-97.8947</c:v>
                </c:pt>
                <c:pt idx="9582" formatCode="General">
                  <c:v>-99.905699999999996</c:v>
                </c:pt>
                <c:pt idx="9583" formatCode="General">
                  <c:v>-101.77</c:v>
                </c:pt>
                <c:pt idx="9584" formatCode="General">
                  <c:v>-103.614</c:v>
                </c:pt>
                <c:pt idx="9585" formatCode="General">
                  <c:v>-105.512</c:v>
                </c:pt>
                <c:pt idx="9586" formatCode="General">
                  <c:v>-107.434</c:v>
                </c:pt>
                <c:pt idx="9587" formatCode="General">
                  <c:v>-109.37</c:v>
                </c:pt>
                <c:pt idx="9588" formatCode="General">
                  <c:v>-111.324</c:v>
                </c:pt>
                <c:pt idx="9589" formatCode="General">
                  <c:v>-113.318</c:v>
                </c:pt>
                <c:pt idx="9590" formatCode="General">
                  <c:v>-115.372</c:v>
                </c:pt>
                <c:pt idx="9591" formatCode="General">
                  <c:v>-117.48399999999999</c:v>
                </c:pt>
                <c:pt idx="9592" formatCode="General">
                  <c:v>-119.649</c:v>
                </c:pt>
                <c:pt idx="9593" formatCode="General">
                  <c:v>-121.85899999999999</c:v>
                </c:pt>
                <c:pt idx="9594" formatCode="General">
                  <c:v>-124.07299999999999</c:v>
                </c:pt>
                <c:pt idx="9595" formatCode="General">
                  <c:v>-126.246</c:v>
                </c:pt>
                <c:pt idx="9596" formatCode="General">
                  <c:v>-128.374</c:v>
                </c:pt>
                <c:pt idx="9597" formatCode="General">
                  <c:v>-130.423</c:v>
                </c:pt>
                <c:pt idx="9598" formatCode="General">
                  <c:v>-132.30000000000001</c:v>
                </c:pt>
                <c:pt idx="9599" formatCode="General">
                  <c:v>-134.023</c:v>
                </c:pt>
                <c:pt idx="9600" formatCode="General">
                  <c:v>-135.71299999999999</c:v>
                </c:pt>
                <c:pt idx="9601" formatCode="General">
                  <c:v>-137.43600000000001</c:v>
                </c:pt>
                <c:pt idx="9602" formatCode="General">
                  <c:v>-139.21</c:v>
                </c:pt>
                <c:pt idx="9603" formatCode="General">
                  <c:v>-141.01400000000001</c:v>
                </c:pt>
                <c:pt idx="9604" formatCode="General">
                  <c:v>-142.83500000000001</c:v>
                </c:pt>
                <c:pt idx="9605" formatCode="General">
                  <c:v>-144.69900000000001</c:v>
                </c:pt>
                <c:pt idx="9606" formatCode="General">
                  <c:v>-146.63200000000001</c:v>
                </c:pt>
                <c:pt idx="9607" formatCode="General">
                  <c:v>-148.64699999999999</c:v>
                </c:pt>
                <c:pt idx="9608" formatCode="General">
                  <c:v>-150.71899999999999</c:v>
                </c:pt>
                <c:pt idx="9609" formatCode="General">
                  <c:v>-152.82300000000001</c:v>
                </c:pt>
                <c:pt idx="9610" formatCode="General">
                  <c:v>-155.00800000000001</c:v>
                </c:pt>
                <c:pt idx="9611" formatCode="General">
                  <c:v>-157.28700000000001</c:v>
                </c:pt>
                <c:pt idx="9612" formatCode="General">
                  <c:v>-159.59</c:v>
                </c:pt>
                <c:pt idx="9613" formatCode="General">
                  <c:v>-161.82900000000001</c:v>
                </c:pt>
                <c:pt idx="9614" formatCode="General">
                  <c:v>-163.93</c:v>
                </c:pt>
                <c:pt idx="9615" formatCode="General">
                  <c:v>-165.964</c:v>
                </c:pt>
                <c:pt idx="9616" formatCode="General">
                  <c:v>-168.02099999999999</c:v>
                </c:pt>
                <c:pt idx="9617" formatCode="General">
                  <c:v>-170.07499999999999</c:v>
                </c:pt>
                <c:pt idx="9618" formatCode="General">
                  <c:v>-172.10599999999999</c:v>
                </c:pt>
                <c:pt idx="9619" formatCode="General">
                  <c:v>-174.12100000000001</c:v>
                </c:pt>
                <c:pt idx="9620" formatCode="General">
                  <c:v>-176.13800000000001</c:v>
                </c:pt>
                <c:pt idx="9621" formatCode="General">
                  <c:v>-178.179</c:v>
                </c:pt>
                <c:pt idx="9622" formatCode="General">
                  <c:v>-180.239</c:v>
                </c:pt>
                <c:pt idx="9623" formatCode="General">
                  <c:v>-182.298</c:v>
                </c:pt>
                <c:pt idx="9624" formatCode="General">
                  <c:v>-184.33</c:v>
                </c:pt>
                <c:pt idx="9625" formatCode="General">
                  <c:v>-186.31800000000001</c:v>
                </c:pt>
                <c:pt idx="9626" formatCode="General">
                  <c:v>-188.273</c:v>
                </c:pt>
                <c:pt idx="9627" formatCode="General">
                  <c:v>-190.196</c:v>
                </c:pt>
                <c:pt idx="9628" formatCode="General">
                  <c:v>-192.06800000000001</c:v>
                </c:pt>
                <c:pt idx="9629" formatCode="General">
                  <c:v>-193.75</c:v>
                </c:pt>
                <c:pt idx="9630" formatCode="General">
                  <c:v>-195.13499999999999</c:v>
                </c:pt>
                <c:pt idx="9631" formatCode="General">
                  <c:v>-196.32900000000001</c:v>
                </c:pt>
                <c:pt idx="9632" formatCode="General">
                  <c:v>-197.41</c:v>
                </c:pt>
                <c:pt idx="9633" formatCode="General">
                  <c:v>-198.38300000000001</c:v>
                </c:pt>
                <c:pt idx="9634" formatCode="General">
                  <c:v>-199.28399999999999</c:v>
                </c:pt>
                <c:pt idx="9635" formatCode="General">
                  <c:v>-200.15700000000001</c:v>
                </c:pt>
                <c:pt idx="9636" formatCode="General">
                  <c:v>-201.00399999999999</c:v>
                </c:pt>
                <c:pt idx="9637" formatCode="General">
                  <c:v>-201.81100000000001</c:v>
                </c:pt>
                <c:pt idx="9638" formatCode="General">
                  <c:v>-202.571</c:v>
                </c:pt>
                <c:pt idx="9639" formatCode="General">
                  <c:v>-203.279</c:v>
                </c:pt>
                <c:pt idx="9640" formatCode="General">
                  <c:v>-203.94</c:v>
                </c:pt>
                <c:pt idx="9641" formatCode="General">
                  <c:v>-204.559</c:v>
                </c:pt>
                <c:pt idx="9642" formatCode="General">
                  <c:v>-205.136</c:v>
                </c:pt>
                <c:pt idx="9643" formatCode="General">
                  <c:v>-205.64699999999999</c:v>
                </c:pt>
                <c:pt idx="9644" formatCode="General">
                  <c:v>-206.01400000000001</c:v>
                </c:pt>
                <c:pt idx="9645" formatCode="General">
                  <c:v>-206.089</c:v>
                </c:pt>
                <c:pt idx="9646" formatCode="General">
                  <c:v>-205.887</c:v>
                </c:pt>
                <c:pt idx="9647" formatCode="General">
                  <c:v>-205.58099999999999</c:v>
                </c:pt>
                <c:pt idx="9648" formatCode="General">
                  <c:v>-205.35599999999999</c:v>
                </c:pt>
                <c:pt idx="9649" formatCode="General">
                  <c:v>-205.30199999999999</c:v>
                </c:pt>
                <c:pt idx="9650" formatCode="General">
                  <c:v>-205.16900000000001</c:v>
                </c:pt>
                <c:pt idx="9651" formatCode="General">
                  <c:v>-204.78200000000001</c:v>
                </c:pt>
                <c:pt idx="9652" formatCode="General">
                  <c:v>-204.28399999999999</c:v>
                </c:pt>
                <c:pt idx="9653" formatCode="General">
                  <c:v>-203.792</c:v>
                </c:pt>
                <c:pt idx="9654" formatCode="General">
                  <c:v>-203.35599999999999</c:v>
                </c:pt>
                <c:pt idx="9655" formatCode="General">
                  <c:v>-203.02699999999999</c:v>
                </c:pt>
                <c:pt idx="9656" formatCode="General">
                  <c:v>-202.845</c:v>
                </c:pt>
                <c:pt idx="9657" formatCode="General">
                  <c:v>-202.84700000000001</c:v>
                </c:pt>
                <c:pt idx="9658" formatCode="General">
                  <c:v>-203.048</c:v>
                </c:pt>
                <c:pt idx="9659" formatCode="General">
                  <c:v>-203.43199999999999</c:v>
                </c:pt>
                <c:pt idx="9660" formatCode="General">
                  <c:v>-203.904</c:v>
                </c:pt>
                <c:pt idx="9661" formatCode="General">
                  <c:v>-204.33500000000001</c:v>
                </c:pt>
                <c:pt idx="9662" formatCode="General">
                  <c:v>-204.774</c:v>
                </c:pt>
                <c:pt idx="9663" formatCode="General">
                  <c:v>-205.31</c:v>
                </c:pt>
                <c:pt idx="9664" formatCode="General">
                  <c:v>-205.92699999999999</c:v>
                </c:pt>
                <c:pt idx="9665" formatCode="General">
                  <c:v>-206.61699999999999</c:v>
                </c:pt>
                <c:pt idx="9666" formatCode="General">
                  <c:v>-207.39400000000001</c:v>
                </c:pt>
                <c:pt idx="9667" formatCode="General">
                  <c:v>-208.262</c:v>
                </c:pt>
                <c:pt idx="9668" formatCode="General">
                  <c:v>-209.22</c:v>
                </c:pt>
                <c:pt idx="9669" formatCode="General">
                  <c:v>-210.261</c:v>
                </c:pt>
                <c:pt idx="9670" formatCode="General">
                  <c:v>-211.374</c:v>
                </c:pt>
                <c:pt idx="9671" formatCode="General">
                  <c:v>-212.52799999999999</c:v>
                </c:pt>
                <c:pt idx="9672" formatCode="General">
                  <c:v>-213.67599999999999</c:v>
                </c:pt>
                <c:pt idx="9673" formatCode="General">
                  <c:v>-214.76599999999999</c:v>
                </c:pt>
                <c:pt idx="9674" formatCode="General">
                  <c:v>-215.756</c:v>
                </c:pt>
                <c:pt idx="9675" formatCode="General">
                  <c:v>-216.61799999999999</c:v>
                </c:pt>
                <c:pt idx="9676" formatCode="General">
                  <c:v>-217.351</c:v>
                </c:pt>
                <c:pt idx="9677" formatCode="General">
                  <c:v>-217.929</c:v>
                </c:pt>
                <c:pt idx="9678" formatCode="General">
                  <c:v>-218.25200000000001</c:v>
                </c:pt>
                <c:pt idx="9679" formatCode="General">
                  <c:v>-218.31299999999999</c:v>
                </c:pt>
                <c:pt idx="9680" formatCode="General">
                  <c:v>-218.22200000000001</c:v>
                </c:pt>
                <c:pt idx="9681" formatCode="General">
                  <c:v>-218.048</c:v>
                </c:pt>
                <c:pt idx="9682" formatCode="General">
                  <c:v>-217.81899999999999</c:v>
                </c:pt>
                <c:pt idx="9683" formatCode="General">
                  <c:v>-217.57499999999999</c:v>
                </c:pt>
                <c:pt idx="9684" formatCode="General">
                  <c:v>-217.352</c:v>
                </c:pt>
                <c:pt idx="9685" formatCode="General">
                  <c:v>-217.154</c:v>
                </c:pt>
                <c:pt idx="9686" formatCode="General">
                  <c:v>-216.983</c:v>
                </c:pt>
                <c:pt idx="9687" formatCode="General">
                  <c:v>-216.846</c:v>
                </c:pt>
                <c:pt idx="9688" formatCode="General">
                  <c:v>-216.77600000000001</c:v>
                </c:pt>
                <c:pt idx="9689" formatCode="General">
                  <c:v>-216.81399999999999</c:v>
                </c:pt>
                <c:pt idx="9690" formatCode="General">
                  <c:v>-216.971</c:v>
                </c:pt>
                <c:pt idx="9691" formatCode="General">
                  <c:v>-217.226</c:v>
                </c:pt>
                <c:pt idx="9692" formatCode="General">
                  <c:v>-217.5</c:v>
                </c:pt>
                <c:pt idx="9693" formatCode="General">
                  <c:v>-217.73400000000001</c:v>
                </c:pt>
                <c:pt idx="9694" formatCode="General">
                  <c:v>-217.90700000000001</c:v>
                </c:pt>
                <c:pt idx="9695" formatCode="General">
                  <c:v>-218.13800000000001</c:v>
                </c:pt>
                <c:pt idx="9696" formatCode="General">
                  <c:v>-218.571</c:v>
                </c:pt>
                <c:pt idx="9697" formatCode="General">
                  <c:v>-219.22300000000001</c:v>
                </c:pt>
                <c:pt idx="9698" formatCode="General">
                  <c:v>-220.09800000000001</c:v>
                </c:pt>
                <c:pt idx="9699" formatCode="General">
                  <c:v>-221.203</c:v>
                </c:pt>
                <c:pt idx="9700" formatCode="General">
                  <c:v>-222.53899999999999</c:v>
                </c:pt>
                <c:pt idx="9701" formatCode="General">
                  <c:v>-224.09299999999999</c:v>
                </c:pt>
                <c:pt idx="9702" formatCode="General">
                  <c:v>-225.85300000000001</c:v>
                </c:pt>
                <c:pt idx="9703" formatCode="General">
                  <c:v>-227.80799999999999</c:v>
                </c:pt>
                <c:pt idx="9704" formatCode="General">
                  <c:v>-229.958</c:v>
                </c:pt>
                <c:pt idx="9705" formatCode="General">
                  <c:v>-232.26599999999999</c:v>
                </c:pt>
                <c:pt idx="9706" formatCode="General">
                  <c:v>-234.625</c:v>
                </c:pt>
                <c:pt idx="9707" formatCode="General">
                  <c:v>-236.95500000000001</c:v>
                </c:pt>
                <c:pt idx="9708" formatCode="General">
                  <c:v>-239.21100000000001</c:v>
                </c:pt>
                <c:pt idx="9709" formatCode="General">
                  <c:v>-241.39400000000001</c:v>
                </c:pt>
                <c:pt idx="9710" formatCode="General">
                  <c:v>-243.53800000000001</c:v>
                </c:pt>
                <c:pt idx="9711" formatCode="General">
                  <c:v>-245.71600000000001</c:v>
                </c:pt>
                <c:pt idx="9712" formatCode="General">
                  <c:v>-247.97499999999999</c:v>
                </c:pt>
                <c:pt idx="9713" formatCode="General">
                  <c:v>-250.27799999999999</c:v>
                </c:pt>
                <c:pt idx="9714" formatCode="General">
                  <c:v>-252.57499999999999</c:v>
                </c:pt>
                <c:pt idx="9715" formatCode="General">
                  <c:v>-254.816</c:v>
                </c:pt>
                <c:pt idx="9716" formatCode="General">
                  <c:v>-256.99599999999998</c:v>
                </c:pt>
                <c:pt idx="9717" formatCode="General">
                  <c:v>-259.13400000000001</c:v>
                </c:pt>
                <c:pt idx="9718" formatCode="General">
                  <c:v>-261.26100000000002</c:v>
                </c:pt>
                <c:pt idx="9719" formatCode="General">
                  <c:v>-263.43</c:v>
                </c:pt>
                <c:pt idx="9720" formatCode="General">
                  <c:v>-265.68599999999998</c:v>
                </c:pt>
                <c:pt idx="9721" formatCode="General">
                  <c:v>-268.04899999999998</c:v>
                </c:pt>
                <c:pt idx="9722" formatCode="General">
                  <c:v>-270.51299999999998</c:v>
                </c:pt>
                <c:pt idx="9723" formatCode="General">
                  <c:v>-273.11599999999999</c:v>
                </c:pt>
                <c:pt idx="9724" formatCode="General">
                  <c:v>-275.90899999999999</c:v>
                </c:pt>
                <c:pt idx="9725" formatCode="General">
                  <c:v>-278.923</c:v>
                </c:pt>
                <c:pt idx="9726" formatCode="General">
                  <c:v>-282.19200000000001</c:v>
                </c:pt>
                <c:pt idx="9727" formatCode="General">
                  <c:v>-285.738</c:v>
                </c:pt>
                <c:pt idx="9728" formatCode="General">
                  <c:v>-289.55500000000001</c:v>
                </c:pt>
                <c:pt idx="9729" formatCode="General">
                  <c:v>-293.62299999999999</c:v>
                </c:pt>
                <c:pt idx="9730" formatCode="General">
                  <c:v>-298.00900000000001</c:v>
                </c:pt>
                <c:pt idx="9731" formatCode="General">
                  <c:v>-302.78399999999999</c:v>
                </c:pt>
                <c:pt idx="9732" formatCode="General">
                  <c:v>-307.952</c:v>
                </c:pt>
                <c:pt idx="9733" formatCode="General">
                  <c:v>-313.541</c:v>
                </c:pt>
                <c:pt idx="9734" formatCode="General">
                  <c:v>-319.584</c:v>
                </c:pt>
                <c:pt idx="9735" formatCode="General">
                  <c:v>-325.99599999999998</c:v>
                </c:pt>
                <c:pt idx="9736" formatCode="General">
                  <c:v>-332.64</c:v>
                </c:pt>
                <c:pt idx="9737" formatCode="General">
                  <c:v>-339.45600000000002</c:v>
                </c:pt>
                <c:pt idx="9738" formatCode="General">
                  <c:v>-346.45499999999998</c:v>
                </c:pt>
                <c:pt idx="9739" formatCode="General">
                  <c:v>-353.75400000000002</c:v>
                </c:pt>
                <c:pt idx="9740" formatCode="General">
                  <c:v>-361.40899999999999</c:v>
                </c:pt>
                <c:pt idx="9741" formatCode="General">
                  <c:v>-369.37099999999998</c:v>
                </c:pt>
                <c:pt idx="9742" formatCode="General">
                  <c:v>-377.613</c:v>
                </c:pt>
                <c:pt idx="9743" formatCode="General">
                  <c:v>-386.08499999999998</c:v>
                </c:pt>
                <c:pt idx="9744" formatCode="General">
                  <c:v>-394.57799999999997</c:v>
                </c:pt>
                <c:pt idx="9745" formatCode="General">
                  <c:v>-402.74400000000003</c:v>
                </c:pt>
                <c:pt idx="9746" formatCode="General">
                  <c:v>-410.149</c:v>
                </c:pt>
                <c:pt idx="9747" formatCode="General">
                  <c:v>-416.24599999999998</c:v>
                </c:pt>
                <c:pt idx="9748" formatCode="General">
                  <c:v>-420.56900000000002</c:v>
                </c:pt>
                <c:pt idx="9749" formatCode="General">
                  <c:v>-422.46800000000002</c:v>
                </c:pt>
                <c:pt idx="9750" formatCode="General">
                  <c:v>-421.42700000000002</c:v>
                </c:pt>
                <c:pt idx="9751" formatCode="General">
                  <c:v>-417.60199999999998</c:v>
                </c:pt>
                <c:pt idx="9752" formatCode="General">
                  <c:v>-411.34199999999998</c:v>
                </c:pt>
                <c:pt idx="9753" formatCode="General">
                  <c:v>-403.02699999999999</c:v>
                </c:pt>
                <c:pt idx="9754" formatCode="General">
                  <c:v>-393.13400000000001</c:v>
                </c:pt>
                <c:pt idx="9755" formatCode="General">
                  <c:v>-382.09500000000003</c:v>
                </c:pt>
                <c:pt idx="9756" formatCode="General">
                  <c:v>-370.42700000000002</c:v>
                </c:pt>
                <c:pt idx="9757" formatCode="General">
                  <c:v>-358.56400000000002</c:v>
                </c:pt>
                <c:pt idx="9758" formatCode="General">
                  <c:v>-346.58600000000001</c:v>
                </c:pt>
                <c:pt idx="9759" formatCode="General">
                  <c:v>-334.55099999999999</c:v>
                </c:pt>
                <c:pt idx="9760" formatCode="General">
                  <c:v>-322.625</c:v>
                </c:pt>
                <c:pt idx="9761" formatCode="General">
                  <c:v>-310.976</c:v>
                </c:pt>
                <c:pt idx="9762" formatCode="General">
                  <c:v>-299.77100000000002</c:v>
                </c:pt>
                <c:pt idx="9763" formatCode="General">
                  <c:v>-289.11700000000002</c:v>
                </c:pt>
                <c:pt idx="9764" formatCode="General">
                  <c:v>-279.09500000000003</c:v>
                </c:pt>
                <c:pt idx="9765" formatCode="General">
                  <c:v>-269.798</c:v>
                </c:pt>
                <c:pt idx="9766" formatCode="General">
                  <c:v>-261.21499999999997</c:v>
                </c:pt>
                <c:pt idx="9767" formatCode="General">
                  <c:v>-253.21799999999999</c:v>
                </c:pt>
                <c:pt idx="9768" formatCode="General">
                  <c:v>-245.69399999999999</c:v>
                </c:pt>
                <c:pt idx="9769" formatCode="General">
                  <c:v>-238.57300000000001</c:v>
                </c:pt>
                <c:pt idx="9770" formatCode="General">
                  <c:v>-231.97800000000001</c:v>
                </c:pt>
                <c:pt idx="9771" formatCode="General">
                  <c:v>-226.03200000000001</c:v>
                </c:pt>
                <c:pt idx="9772" formatCode="General">
                  <c:v>-220.68799999999999</c:v>
                </c:pt>
                <c:pt idx="9773" formatCode="General">
                  <c:v>-215.87100000000001</c:v>
                </c:pt>
                <c:pt idx="9774" formatCode="General">
                  <c:v>-211.49600000000001</c:v>
                </c:pt>
                <c:pt idx="9775" formatCode="General">
                  <c:v>-207.45699999999999</c:v>
                </c:pt>
                <c:pt idx="9776" formatCode="General">
                  <c:v>-203.64699999999999</c:v>
                </c:pt>
                <c:pt idx="9777" formatCode="General">
                  <c:v>-199.97800000000001</c:v>
                </c:pt>
                <c:pt idx="9778" formatCode="General">
                  <c:v>-196.38200000000001</c:v>
                </c:pt>
                <c:pt idx="9779" formatCode="General">
                  <c:v>-192.83500000000001</c:v>
                </c:pt>
                <c:pt idx="9780" formatCode="General">
                  <c:v>-189.274</c:v>
                </c:pt>
                <c:pt idx="9781" formatCode="General">
                  <c:v>-185.59299999999999</c:v>
                </c:pt>
                <c:pt idx="9782" formatCode="General">
                  <c:v>-181.61699999999999</c:v>
                </c:pt>
                <c:pt idx="9783" formatCode="General">
                  <c:v>-177.15600000000001</c:v>
                </c:pt>
                <c:pt idx="9784" formatCode="General">
                  <c:v>-171.96799999999999</c:v>
                </c:pt>
                <c:pt idx="9785" formatCode="General">
                  <c:v>-165.89</c:v>
                </c:pt>
                <c:pt idx="9786" formatCode="General">
                  <c:v>-158.99700000000001</c:v>
                </c:pt>
                <c:pt idx="9787" formatCode="General">
                  <c:v>-151.352</c:v>
                </c:pt>
                <c:pt idx="9788" formatCode="General">
                  <c:v>-142.96799999999999</c:v>
                </c:pt>
                <c:pt idx="9789" formatCode="General">
                  <c:v>-134.00299999999999</c:v>
                </c:pt>
                <c:pt idx="9790" formatCode="General">
                  <c:v>-124.66200000000001</c:v>
                </c:pt>
                <c:pt idx="9791" formatCode="General">
                  <c:v>-115.057</c:v>
                </c:pt>
                <c:pt idx="9792" formatCode="General">
                  <c:v>-105.245</c:v>
                </c:pt>
                <c:pt idx="9793" formatCode="General">
                  <c:v>-95.198700000000002</c:v>
                </c:pt>
                <c:pt idx="9794" formatCode="General">
                  <c:v>-84.910200000000003</c:v>
                </c:pt>
                <c:pt idx="9795" formatCode="General">
                  <c:v>-74.417199999999994</c:v>
                </c:pt>
                <c:pt idx="9796" formatCode="General">
                  <c:v>-63.638800000000003</c:v>
                </c:pt>
                <c:pt idx="9797" formatCode="General">
                  <c:v>-52.451300000000003</c:v>
                </c:pt>
                <c:pt idx="9798" formatCode="General">
                  <c:v>-40.709000000000003</c:v>
                </c:pt>
                <c:pt idx="9799" formatCode="General">
                  <c:v>-28.338799999999999</c:v>
                </c:pt>
                <c:pt idx="9800" formatCode="General">
                  <c:v>-15.4613</c:v>
                </c:pt>
                <c:pt idx="9801" formatCode="General">
                  <c:v>-2.3306</c:v>
                </c:pt>
                <c:pt idx="9802" formatCode="General">
                  <c:v>10.762600000000001</c:v>
                </c:pt>
                <c:pt idx="9803" formatCode="General">
                  <c:v>23.653300000000002</c:v>
                </c:pt>
                <c:pt idx="9804" formatCode="General">
                  <c:v>36.2378</c:v>
                </c:pt>
                <c:pt idx="9805" formatCode="General">
                  <c:v>48.403599999999997</c:v>
                </c:pt>
                <c:pt idx="9806" formatCode="General">
                  <c:v>60.063099999999999</c:v>
                </c:pt>
                <c:pt idx="9807" formatCode="General">
                  <c:v>71.1815</c:v>
                </c:pt>
                <c:pt idx="9808" formatCode="General">
                  <c:v>81.752899999999997</c:v>
                </c:pt>
                <c:pt idx="9809" formatCode="General">
                  <c:v>91.7881</c:v>
                </c:pt>
                <c:pt idx="9810" formatCode="General">
                  <c:v>101.35899999999999</c:v>
                </c:pt>
                <c:pt idx="9811" formatCode="General">
                  <c:v>110.59099999999999</c:v>
                </c:pt>
                <c:pt idx="9812" formatCode="General">
                  <c:v>119.70099999999999</c:v>
                </c:pt>
                <c:pt idx="9813" formatCode="General">
                  <c:v>128.84399999999999</c:v>
                </c:pt>
                <c:pt idx="9814" formatCode="General">
                  <c:v>138.01400000000001</c:v>
                </c:pt>
                <c:pt idx="9815" formatCode="General">
                  <c:v>147.12299999999999</c:v>
                </c:pt>
                <c:pt idx="9816" formatCode="General">
                  <c:v>156.06399999999999</c:v>
                </c:pt>
                <c:pt idx="9817" formatCode="General">
                  <c:v>164.84899999999999</c:v>
                </c:pt>
                <c:pt idx="9818" formatCode="General">
                  <c:v>173.49600000000001</c:v>
                </c:pt>
                <c:pt idx="9819" formatCode="General">
                  <c:v>181.91900000000001</c:v>
                </c:pt>
                <c:pt idx="9820" formatCode="General">
                  <c:v>190.08</c:v>
                </c:pt>
                <c:pt idx="9821" formatCode="General">
                  <c:v>198.03399999999999</c:v>
                </c:pt>
                <c:pt idx="9822" formatCode="General">
                  <c:v>205.88399999999999</c:v>
                </c:pt>
                <c:pt idx="9823" formatCode="General">
                  <c:v>213.739</c:v>
                </c:pt>
                <c:pt idx="9824" formatCode="General">
                  <c:v>221.608</c:v>
                </c:pt>
                <c:pt idx="9825" formatCode="General">
                  <c:v>229.44</c:v>
                </c:pt>
                <c:pt idx="9826" formatCode="General">
                  <c:v>237.11699999999999</c:v>
                </c:pt>
                <c:pt idx="9827" formatCode="General">
                  <c:v>244.64099999999999</c:v>
                </c:pt>
                <c:pt idx="9828" formatCode="General">
                  <c:v>252.16900000000001</c:v>
                </c:pt>
                <c:pt idx="9829" formatCode="General">
                  <c:v>259.78500000000003</c:v>
                </c:pt>
                <c:pt idx="9830" formatCode="General">
                  <c:v>267.49299999999999</c:v>
                </c:pt>
                <c:pt idx="9831" formatCode="General">
                  <c:v>275.113</c:v>
                </c:pt>
                <c:pt idx="9832" formatCode="General">
                  <c:v>282.48899999999998</c:v>
                </c:pt>
                <c:pt idx="9833" formatCode="General">
                  <c:v>289.69200000000001</c:v>
                </c:pt>
                <c:pt idx="9834" formatCode="General">
                  <c:v>296.88499999999999</c:v>
                </c:pt>
                <c:pt idx="9835" formatCode="General">
                  <c:v>304.27199999999999</c:v>
                </c:pt>
                <c:pt idx="9836" formatCode="General">
                  <c:v>311.92099999999999</c:v>
                </c:pt>
                <c:pt idx="9837" formatCode="General">
                  <c:v>319.8</c:v>
                </c:pt>
                <c:pt idx="9838" formatCode="General">
                  <c:v>327.80900000000003</c:v>
                </c:pt>
                <c:pt idx="9839" formatCode="General">
                  <c:v>335.84500000000003</c:v>
                </c:pt>
                <c:pt idx="9840" formatCode="General">
                  <c:v>343.87599999999998</c:v>
                </c:pt>
                <c:pt idx="9841" formatCode="General">
                  <c:v>351.81799999999998</c:v>
                </c:pt>
                <c:pt idx="9842" formatCode="General">
                  <c:v>359.56299999999999</c:v>
                </c:pt>
                <c:pt idx="9843" formatCode="General">
                  <c:v>367.149</c:v>
                </c:pt>
                <c:pt idx="9844" formatCode="General">
                  <c:v>374.64699999999999</c:v>
                </c:pt>
                <c:pt idx="9845" formatCode="General">
                  <c:v>381.95</c:v>
                </c:pt>
                <c:pt idx="9846" formatCode="General">
                  <c:v>388.88400000000001</c:v>
                </c:pt>
                <c:pt idx="9847" formatCode="General">
                  <c:v>395.26499999999999</c:v>
                </c:pt>
                <c:pt idx="9848" formatCode="General">
                  <c:v>401.03399999999999</c:v>
                </c:pt>
                <c:pt idx="9849" formatCode="General">
                  <c:v>406.26</c:v>
                </c:pt>
                <c:pt idx="9850" formatCode="General">
                  <c:v>411.02800000000002</c:v>
                </c:pt>
                <c:pt idx="9851" formatCode="General">
                  <c:v>415.42200000000003</c:v>
                </c:pt>
                <c:pt idx="9852" formatCode="General">
                  <c:v>419.52</c:v>
                </c:pt>
                <c:pt idx="9853" formatCode="General">
                  <c:v>423.40499999999997</c:v>
                </c:pt>
                <c:pt idx="9854" formatCode="General">
                  <c:v>427.14800000000002</c:v>
                </c:pt>
                <c:pt idx="9855" formatCode="General">
                  <c:v>430.82</c:v>
                </c:pt>
                <c:pt idx="9856" formatCode="General">
                  <c:v>434.48099999999999</c:v>
                </c:pt>
                <c:pt idx="9857" formatCode="General">
                  <c:v>438.05</c:v>
                </c:pt>
                <c:pt idx="9858" formatCode="General">
                  <c:v>441.46600000000001</c:v>
                </c:pt>
                <c:pt idx="9859" formatCode="General">
                  <c:v>444.923</c:v>
                </c:pt>
                <c:pt idx="9860" formatCode="General">
                  <c:v>448.51400000000001</c:v>
                </c:pt>
                <c:pt idx="9861" formatCode="General">
                  <c:v>452.12</c:v>
                </c:pt>
                <c:pt idx="9862" formatCode="General">
                  <c:v>455.76</c:v>
                </c:pt>
                <c:pt idx="9863" formatCode="General">
                  <c:v>459.548</c:v>
                </c:pt>
                <c:pt idx="9864" formatCode="General">
                  <c:v>463.41500000000002</c:v>
                </c:pt>
                <c:pt idx="9865" formatCode="General">
                  <c:v>467.20800000000003</c:v>
                </c:pt>
                <c:pt idx="9866" formatCode="General">
                  <c:v>470.75700000000001</c:v>
                </c:pt>
                <c:pt idx="9867" formatCode="General">
                  <c:v>473.90300000000002</c:v>
                </c:pt>
                <c:pt idx="9868" formatCode="General">
                  <c:v>476.58600000000001</c:v>
                </c:pt>
                <c:pt idx="9869" formatCode="General">
                  <c:v>478.83800000000002</c:v>
                </c:pt>
                <c:pt idx="9870" formatCode="General">
                  <c:v>480.738</c:v>
                </c:pt>
                <c:pt idx="9871" formatCode="General">
                  <c:v>482.28899999999999</c:v>
                </c:pt>
                <c:pt idx="9872" formatCode="General">
                  <c:v>483.51499999999999</c:v>
                </c:pt>
                <c:pt idx="9873" formatCode="General">
                  <c:v>484.55399999999997</c:v>
                </c:pt>
                <c:pt idx="9874" formatCode="General">
                  <c:v>485.48700000000002</c:v>
                </c:pt>
                <c:pt idx="9875" formatCode="General">
                  <c:v>486.28899999999999</c:v>
                </c:pt>
                <c:pt idx="9876" formatCode="General">
                  <c:v>486.87799999999999</c:v>
                </c:pt>
                <c:pt idx="9877" formatCode="General">
                  <c:v>487.185</c:v>
                </c:pt>
                <c:pt idx="9878" formatCode="General">
                  <c:v>487.43799999999999</c:v>
                </c:pt>
                <c:pt idx="9879" formatCode="General">
                  <c:v>487.82799999999997</c:v>
                </c:pt>
                <c:pt idx="9880" formatCode="General">
                  <c:v>488.24099999999999</c:v>
                </c:pt>
                <c:pt idx="9881" formatCode="General">
                  <c:v>488.65199999999999</c:v>
                </c:pt>
                <c:pt idx="9882" formatCode="General">
                  <c:v>489.16399999999999</c:v>
                </c:pt>
                <c:pt idx="9883" formatCode="General">
                  <c:v>489.887</c:v>
                </c:pt>
                <c:pt idx="9884" formatCode="General">
                  <c:v>490.88499999999999</c:v>
                </c:pt>
                <c:pt idx="9885" formatCode="General">
                  <c:v>492.00900000000001</c:v>
                </c:pt>
                <c:pt idx="9886" formatCode="General">
                  <c:v>493.05099999999999</c:v>
                </c:pt>
                <c:pt idx="9887" formatCode="General">
                  <c:v>493.85700000000003</c:v>
                </c:pt>
                <c:pt idx="9888" formatCode="General">
                  <c:v>494.39299999999997</c:v>
                </c:pt>
                <c:pt idx="9889" formatCode="General">
                  <c:v>494.76299999999998</c:v>
                </c:pt>
                <c:pt idx="9890" formatCode="General">
                  <c:v>495.1</c:v>
                </c:pt>
                <c:pt idx="9891" formatCode="General">
                  <c:v>495.51100000000002</c:v>
                </c:pt>
                <c:pt idx="9892" formatCode="General">
                  <c:v>495.97399999999999</c:v>
                </c:pt>
                <c:pt idx="9893" formatCode="General">
                  <c:v>496.46100000000001</c:v>
                </c:pt>
                <c:pt idx="9894" formatCode="General">
                  <c:v>496.98700000000002</c:v>
                </c:pt>
                <c:pt idx="9895" formatCode="General">
                  <c:v>497.45100000000002</c:v>
                </c:pt>
                <c:pt idx="9896" formatCode="General">
                  <c:v>497.68400000000003</c:v>
                </c:pt>
                <c:pt idx="9897" formatCode="General">
                  <c:v>497.64100000000002</c:v>
                </c:pt>
                <c:pt idx="9898" formatCode="General">
                  <c:v>497.34300000000002</c:v>
                </c:pt>
                <c:pt idx="9899" formatCode="General">
                  <c:v>496.83499999999998</c:v>
                </c:pt>
                <c:pt idx="9900" formatCode="General">
                  <c:v>496.19799999999998</c:v>
                </c:pt>
                <c:pt idx="9901" formatCode="General">
                  <c:v>495.52699999999999</c:v>
                </c:pt>
                <c:pt idx="9902" formatCode="General">
                  <c:v>494.86500000000001</c:v>
                </c:pt>
                <c:pt idx="9903" formatCode="General">
                  <c:v>494.19900000000001</c:v>
                </c:pt>
                <c:pt idx="9904" formatCode="General">
                  <c:v>493.58699999999999</c:v>
                </c:pt>
                <c:pt idx="9905" formatCode="General">
                  <c:v>493.08199999999999</c:v>
                </c:pt>
                <c:pt idx="9906" formatCode="General">
                  <c:v>492.61399999999998</c:v>
                </c:pt>
                <c:pt idx="9907" formatCode="General">
                  <c:v>492.16</c:v>
                </c:pt>
                <c:pt idx="9908" formatCode="General">
                  <c:v>491.78699999999998</c:v>
                </c:pt>
                <c:pt idx="9909" formatCode="General">
                  <c:v>491.64</c:v>
                </c:pt>
                <c:pt idx="9910" formatCode="General">
                  <c:v>491.86700000000002</c:v>
                </c:pt>
                <c:pt idx="9911" formatCode="General">
                  <c:v>492.40100000000001</c:v>
                </c:pt>
                <c:pt idx="9912" formatCode="General">
                  <c:v>493.08699999999999</c:v>
                </c:pt>
                <c:pt idx="9913" formatCode="General">
                  <c:v>493.745</c:v>
                </c:pt>
                <c:pt idx="9914" formatCode="General">
                  <c:v>494.19799999999998</c:v>
                </c:pt>
                <c:pt idx="9915" formatCode="General">
                  <c:v>494.35500000000002</c:v>
                </c:pt>
                <c:pt idx="9916" formatCode="General">
                  <c:v>494.12299999999999</c:v>
                </c:pt>
                <c:pt idx="9917" formatCode="General">
                  <c:v>493.43200000000002</c:v>
                </c:pt>
                <c:pt idx="9918" formatCode="General">
                  <c:v>492.334</c:v>
                </c:pt>
                <c:pt idx="9919" formatCode="General">
                  <c:v>490.97199999999998</c:v>
                </c:pt>
                <c:pt idx="9920" formatCode="General">
                  <c:v>489.58800000000002</c:v>
                </c:pt>
                <c:pt idx="9921" formatCode="General">
                  <c:v>488.35599999999999</c:v>
                </c:pt>
                <c:pt idx="9922" formatCode="General">
                  <c:v>487.27600000000001</c:v>
                </c:pt>
                <c:pt idx="9923" formatCode="General">
                  <c:v>486.34800000000001</c:v>
                </c:pt>
                <c:pt idx="9924" formatCode="General">
                  <c:v>485.572</c:v>
                </c:pt>
                <c:pt idx="9925" formatCode="General">
                  <c:v>484.916</c:v>
                </c:pt>
                <c:pt idx="9926" formatCode="General">
                  <c:v>484.26499999999999</c:v>
                </c:pt>
                <c:pt idx="9927" formatCode="General">
                  <c:v>483.35899999999998</c:v>
                </c:pt>
                <c:pt idx="9928" formatCode="General">
                  <c:v>482.06799999999998</c:v>
                </c:pt>
                <c:pt idx="9929" formatCode="General">
                  <c:v>480.476</c:v>
                </c:pt>
                <c:pt idx="9930" formatCode="General">
                  <c:v>478.62200000000001</c:v>
                </c:pt>
                <c:pt idx="9931" formatCode="General">
                  <c:v>476.51499999999999</c:v>
                </c:pt>
                <c:pt idx="9932" formatCode="General">
                  <c:v>474.15199999999999</c:v>
                </c:pt>
                <c:pt idx="9933" formatCode="General">
                  <c:v>471.54300000000001</c:v>
                </c:pt>
                <c:pt idx="9934" formatCode="General">
                  <c:v>468.73500000000001</c:v>
                </c:pt>
                <c:pt idx="9935" formatCode="General">
                  <c:v>465.78500000000003</c:v>
                </c:pt>
                <c:pt idx="9936" formatCode="General">
                  <c:v>462.74900000000002</c:v>
                </c:pt>
                <c:pt idx="9937" formatCode="General">
                  <c:v>459.62099999999998</c:v>
                </c:pt>
                <c:pt idx="9938" formatCode="General">
                  <c:v>456.38600000000002</c:v>
                </c:pt>
                <c:pt idx="9939" formatCode="General">
                  <c:v>453.11200000000002</c:v>
                </c:pt>
                <c:pt idx="9940" formatCode="General">
                  <c:v>449.82499999999999</c:v>
                </c:pt>
                <c:pt idx="9941" formatCode="General">
                  <c:v>446.447</c:v>
                </c:pt>
                <c:pt idx="9942" formatCode="General">
                  <c:v>442.94299999999998</c:v>
                </c:pt>
                <c:pt idx="9943" formatCode="General">
                  <c:v>439.339</c:v>
                </c:pt>
                <c:pt idx="9944" formatCode="General">
                  <c:v>435.75099999999998</c:v>
                </c:pt>
                <c:pt idx="9945" formatCode="General">
                  <c:v>432.31299999999999</c:v>
                </c:pt>
                <c:pt idx="9946" formatCode="General">
                  <c:v>429.12900000000002</c:v>
                </c:pt>
                <c:pt idx="9947" formatCode="General">
                  <c:v>426.24200000000002</c:v>
                </c:pt>
                <c:pt idx="9948" formatCode="General">
                  <c:v>423.572</c:v>
                </c:pt>
                <c:pt idx="9949" formatCode="General">
                  <c:v>421.00700000000001</c:v>
                </c:pt>
                <c:pt idx="9950" formatCode="General">
                  <c:v>418.44900000000001</c:v>
                </c:pt>
                <c:pt idx="9951" formatCode="General">
                  <c:v>415.78899999999999</c:v>
                </c:pt>
                <c:pt idx="9952" formatCode="General">
                  <c:v>412.964</c:v>
                </c:pt>
                <c:pt idx="9953" formatCode="General">
                  <c:v>410.065</c:v>
                </c:pt>
                <c:pt idx="9954" formatCode="General">
                  <c:v>407.20499999999998</c:v>
                </c:pt>
                <c:pt idx="9955" formatCode="General">
                  <c:v>404.45499999999998</c:v>
                </c:pt>
                <c:pt idx="9956" formatCode="General">
                  <c:v>401.86099999999999</c:v>
                </c:pt>
                <c:pt idx="9957" formatCode="General">
                  <c:v>399.428</c:v>
                </c:pt>
                <c:pt idx="9958" formatCode="General">
                  <c:v>397.05399999999997</c:v>
                </c:pt>
                <c:pt idx="9959" formatCode="General">
                  <c:v>394.60599999999999</c:v>
                </c:pt>
                <c:pt idx="9960" formatCode="General">
                  <c:v>391.97399999999999</c:v>
                </c:pt>
                <c:pt idx="9961" formatCode="General">
                  <c:v>389.07499999999999</c:v>
                </c:pt>
                <c:pt idx="9962" formatCode="General">
                  <c:v>385.89100000000002</c:v>
                </c:pt>
                <c:pt idx="9963" formatCode="General">
                  <c:v>382.387</c:v>
                </c:pt>
                <c:pt idx="9964" formatCode="General">
                  <c:v>378.53300000000002</c:v>
                </c:pt>
                <c:pt idx="9965" formatCode="General">
                  <c:v>374.45499999999998</c:v>
                </c:pt>
                <c:pt idx="9966" formatCode="General">
                  <c:v>370.26799999999997</c:v>
                </c:pt>
                <c:pt idx="9967" formatCode="General">
                  <c:v>365.91699999999997</c:v>
                </c:pt>
                <c:pt idx="9968" formatCode="General">
                  <c:v>361.303</c:v>
                </c:pt>
                <c:pt idx="9969" formatCode="General">
                  <c:v>356.327</c:v>
                </c:pt>
                <c:pt idx="9970" formatCode="General">
                  <c:v>351</c:v>
                </c:pt>
                <c:pt idx="9971" formatCode="General">
                  <c:v>345.411</c:v>
                </c:pt>
                <c:pt idx="9972" formatCode="General">
                  <c:v>339.79</c:v>
                </c:pt>
                <c:pt idx="9973" formatCode="General">
                  <c:v>334.363</c:v>
                </c:pt>
                <c:pt idx="9974" formatCode="General">
                  <c:v>329.18900000000002</c:v>
                </c:pt>
                <c:pt idx="9975" formatCode="General">
                  <c:v>324.274</c:v>
                </c:pt>
                <c:pt idx="9976" formatCode="General">
                  <c:v>319.57299999999998</c:v>
                </c:pt>
                <c:pt idx="9977" formatCode="General">
                  <c:v>314.96600000000001</c:v>
                </c:pt>
                <c:pt idx="9978" formatCode="General">
                  <c:v>310.31799999999998</c:v>
                </c:pt>
                <c:pt idx="9979" formatCode="General">
                  <c:v>305.49200000000002</c:v>
                </c:pt>
                <c:pt idx="9980" formatCode="General">
                  <c:v>300.42399999999998</c:v>
                </c:pt>
                <c:pt idx="9981" formatCode="General">
                  <c:v>295.23500000000001</c:v>
                </c:pt>
                <c:pt idx="9982" formatCode="General">
                  <c:v>289.94299999999998</c:v>
                </c:pt>
                <c:pt idx="9983" formatCode="General">
                  <c:v>284.43700000000001</c:v>
                </c:pt>
                <c:pt idx="9984" formatCode="General">
                  <c:v>278.70999999999998</c:v>
                </c:pt>
                <c:pt idx="9985" formatCode="General">
                  <c:v>272.81099999999998</c:v>
                </c:pt>
                <c:pt idx="9986" formatCode="General">
                  <c:v>266.75200000000001</c:v>
                </c:pt>
                <c:pt idx="9987" formatCode="General">
                  <c:v>260.51400000000001</c:v>
                </c:pt>
                <c:pt idx="9988" formatCode="General">
                  <c:v>254.03800000000001</c:v>
                </c:pt>
                <c:pt idx="9989" formatCode="General">
                  <c:v>247.34399999999999</c:v>
                </c:pt>
                <c:pt idx="9990" formatCode="General">
                  <c:v>240.523</c:v>
                </c:pt>
                <c:pt idx="9991" formatCode="General">
                  <c:v>233.72</c:v>
                </c:pt>
                <c:pt idx="9992" formatCode="General">
                  <c:v>227.06100000000001</c:v>
                </c:pt>
                <c:pt idx="9993" formatCode="General">
                  <c:v>220.51599999999999</c:v>
                </c:pt>
                <c:pt idx="9994" formatCode="General">
                  <c:v>213.99600000000001</c:v>
                </c:pt>
                <c:pt idx="9995" formatCode="General">
                  <c:v>207.38900000000001</c:v>
                </c:pt>
                <c:pt idx="9996" formatCode="General">
                  <c:v>200.56</c:v>
                </c:pt>
                <c:pt idx="9997" formatCode="General">
                  <c:v>193.405</c:v>
                </c:pt>
                <c:pt idx="9998" formatCode="General">
                  <c:v>186.078</c:v>
                </c:pt>
                <c:pt idx="9999" formatCode="General">
                  <c:v>178.76599999999999</c:v>
                </c:pt>
                <c:pt idx="10000" formatCode="General">
                  <c:v>171.43299999999999</c:v>
                </c:pt>
                <c:pt idx="10001" formatCode="General">
                  <c:v>164.04599999999999</c:v>
                </c:pt>
                <c:pt idx="10002" formatCode="General">
                  <c:v>156.63200000000001</c:v>
                </c:pt>
                <c:pt idx="10003" formatCode="General">
                  <c:v>149.22900000000001</c:v>
                </c:pt>
                <c:pt idx="10004" formatCode="General">
                  <c:v>141.87299999999999</c:v>
                </c:pt>
                <c:pt idx="10005" formatCode="General">
                  <c:v>134.524</c:v>
                </c:pt>
                <c:pt idx="10006" formatCode="General">
                  <c:v>127.102</c:v>
                </c:pt>
                <c:pt idx="10007" formatCode="General">
                  <c:v>119.497</c:v>
                </c:pt>
                <c:pt idx="10008" formatCode="General">
                  <c:v>111.56699999999999</c:v>
                </c:pt>
                <c:pt idx="10009" formatCode="General">
                  <c:v>103.202</c:v>
                </c:pt>
                <c:pt idx="10010" formatCode="General">
                  <c:v>94.430999999999997</c:v>
                </c:pt>
                <c:pt idx="10011" formatCode="General">
                  <c:v>85.378900000000002</c:v>
                </c:pt>
                <c:pt idx="10012" formatCode="General">
                  <c:v>76.1143</c:v>
                </c:pt>
                <c:pt idx="10013" formatCode="General">
                  <c:v>66.694699999999997</c:v>
                </c:pt>
                <c:pt idx="10014" formatCode="General">
                  <c:v>57.183</c:v>
                </c:pt>
                <c:pt idx="10015" formatCode="General">
                  <c:v>47.526400000000002</c:v>
                </c:pt>
                <c:pt idx="10016" formatCode="General">
                  <c:v>37.549100000000003</c:v>
                </c:pt>
                <c:pt idx="10017" formatCode="General">
                  <c:v>27.226099999999999</c:v>
                </c:pt>
                <c:pt idx="10018" formatCode="General">
                  <c:v>16.649899999999999</c:v>
                </c:pt>
                <c:pt idx="10019" formatCode="General">
                  <c:v>6.0100100000000003</c:v>
                </c:pt>
                <c:pt idx="10020" formatCode="General">
                  <c:v>-4.5074300000000003</c:v>
                </c:pt>
                <c:pt idx="10021" formatCode="General">
                  <c:v>-14.840299999999999</c:v>
                </c:pt>
                <c:pt idx="10022" formatCode="General">
                  <c:v>-24.966899999999999</c:v>
                </c:pt>
                <c:pt idx="10023" formatCode="General">
                  <c:v>-34.905799999999999</c:v>
                </c:pt>
                <c:pt idx="10024" formatCode="General">
                  <c:v>-44.700800000000001</c:v>
                </c:pt>
                <c:pt idx="10025" formatCode="General">
                  <c:v>-54.371400000000001</c:v>
                </c:pt>
                <c:pt idx="10026" formatCode="General">
                  <c:v>-63.6999</c:v>
                </c:pt>
                <c:pt idx="10027" formatCode="General">
                  <c:v>-72.492699999999999</c:v>
                </c:pt>
                <c:pt idx="10028" formatCode="General">
                  <c:v>-80.794399999999996</c:v>
                </c:pt>
                <c:pt idx="10029" formatCode="General">
                  <c:v>-88.612799999999993</c:v>
                </c:pt>
                <c:pt idx="10030" formatCode="General">
                  <c:v>-95.906300000000002</c:v>
                </c:pt>
                <c:pt idx="10031" formatCode="General">
                  <c:v>-102.64400000000001</c:v>
                </c:pt>
                <c:pt idx="10032" formatCode="General">
                  <c:v>-108.81699999999999</c:v>
                </c:pt>
                <c:pt idx="10033" formatCode="General">
                  <c:v>-114.452</c:v>
                </c:pt>
                <c:pt idx="10034" formatCode="General">
                  <c:v>-119.61799999999999</c:v>
                </c:pt>
                <c:pt idx="10035" formatCode="General">
                  <c:v>-124.428</c:v>
                </c:pt>
                <c:pt idx="10036" formatCode="General">
                  <c:v>-128.94499999999999</c:v>
                </c:pt>
                <c:pt idx="10037" formatCode="General">
                  <c:v>-133.16999999999999</c:v>
                </c:pt>
                <c:pt idx="10038" formatCode="General">
                  <c:v>-137.12899999999999</c:v>
                </c:pt>
                <c:pt idx="10039" formatCode="General">
                  <c:v>-140.88</c:v>
                </c:pt>
                <c:pt idx="10040" formatCode="General">
                  <c:v>-144.55500000000001</c:v>
                </c:pt>
                <c:pt idx="10041" formatCode="General">
                  <c:v>-148.26</c:v>
                </c:pt>
                <c:pt idx="10042" formatCode="General">
                  <c:v>-152.00299999999999</c:v>
                </c:pt>
                <c:pt idx="10043" formatCode="General">
                  <c:v>-155.61699999999999</c:v>
                </c:pt>
                <c:pt idx="10044" formatCode="General">
                  <c:v>-158.85499999999999</c:v>
                </c:pt>
                <c:pt idx="10045" formatCode="General">
                  <c:v>-161.85900000000001</c:v>
                </c:pt>
                <c:pt idx="10046" formatCode="General">
                  <c:v>-164.91499999999999</c:v>
                </c:pt>
                <c:pt idx="10047" formatCode="General">
                  <c:v>-168.2</c:v>
                </c:pt>
                <c:pt idx="10048" formatCode="General">
                  <c:v>-171.83199999999999</c:v>
                </c:pt>
                <c:pt idx="10049" formatCode="General">
                  <c:v>-175.80600000000001</c:v>
                </c:pt>
                <c:pt idx="10050" formatCode="General">
                  <c:v>-180.078</c:v>
                </c:pt>
                <c:pt idx="10051" formatCode="General">
                  <c:v>-184.60400000000001</c:v>
                </c:pt>
                <c:pt idx="10052" formatCode="General">
                  <c:v>-189.31</c:v>
                </c:pt>
                <c:pt idx="10053" formatCode="General">
                  <c:v>-194.155</c:v>
                </c:pt>
                <c:pt idx="10054" formatCode="General">
                  <c:v>-199.22200000000001</c:v>
                </c:pt>
                <c:pt idx="10055" formatCode="General">
                  <c:v>-204.595</c:v>
                </c:pt>
                <c:pt idx="10056" formatCode="General">
                  <c:v>-210.29400000000001</c:v>
                </c:pt>
                <c:pt idx="10057" formatCode="General">
                  <c:v>-216.28800000000001</c:v>
                </c:pt>
                <c:pt idx="10058" formatCode="General">
                  <c:v>-222.51400000000001</c:v>
                </c:pt>
                <c:pt idx="10059" formatCode="General">
                  <c:v>-228.821</c:v>
                </c:pt>
                <c:pt idx="10060" formatCode="General">
                  <c:v>-235.09200000000001</c:v>
                </c:pt>
                <c:pt idx="10061" formatCode="General">
                  <c:v>-241.386</c:v>
                </c:pt>
                <c:pt idx="10062" formatCode="General">
                  <c:v>-247.8</c:v>
                </c:pt>
                <c:pt idx="10063" formatCode="General">
                  <c:v>-254.41</c:v>
                </c:pt>
                <c:pt idx="10064" formatCode="General">
                  <c:v>-261.24599999999998</c:v>
                </c:pt>
                <c:pt idx="10065" formatCode="General">
                  <c:v>-268.29300000000001</c:v>
                </c:pt>
                <c:pt idx="10066" formatCode="General">
                  <c:v>-275.51299999999998</c:v>
                </c:pt>
                <c:pt idx="10067" formatCode="General">
                  <c:v>-282.80799999999999</c:v>
                </c:pt>
                <c:pt idx="10068" formatCode="General">
                  <c:v>-289.97399999999999</c:v>
                </c:pt>
                <c:pt idx="10069" formatCode="General">
                  <c:v>-296.86099999999999</c:v>
                </c:pt>
                <c:pt idx="10070" formatCode="General">
                  <c:v>-303.44499999999999</c:v>
                </c:pt>
                <c:pt idx="10071" formatCode="General">
                  <c:v>-309.75799999999998</c:v>
                </c:pt>
                <c:pt idx="10072" formatCode="General">
                  <c:v>-315.83699999999999</c:v>
                </c:pt>
                <c:pt idx="10073" formatCode="General">
                  <c:v>-321.54000000000002</c:v>
                </c:pt>
                <c:pt idx="10074" formatCode="General">
                  <c:v>-326.71699999999998</c:v>
                </c:pt>
                <c:pt idx="10075" formatCode="General">
                  <c:v>-331.33600000000001</c:v>
                </c:pt>
                <c:pt idx="10076" formatCode="General">
                  <c:v>-335.27300000000002</c:v>
                </c:pt>
                <c:pt idx="10077" formatCode="General">
                  <c:v>-338.34300000000002</c:v>
                </c:pt>
                <c:pt idx="10078" formatCode="General">
                  <c:v>-340.64400000000001</c:v>
                </c:pt>
                <c:pt idx="10079" formatCode="General">
                  <c:v>-342.41199999999998</c:v>
                </c:pt>
                <c:pt idx="10080" formatCode="General">
                  <c:v>-343.83</c:v>
                </c:pt>
                <c:pt idx="10081" formatCode="General">
                  <c:v>-345.04199999999997</c:v>
                </c:pt>
                <c:pt idx="10082" formatCode="General">
                  <c:v>-346.09399999999999</c:v>
                </c:pt>
                <c:pt idx="10083" formatCode="General">
                  <c:v>-347.06900000000002</c:v>
                </c:pt>
                <c:pt idx="10084" formatCode="General">
                  <c:v>-348.084</c:v>
                </c:pt>
                <c:pt idx="10085" formatCode="General">
                  <c:v>-349.14400000000001</c:v>
                </c:pt>
                <c:pt idx="10086" formatCode="General">
                  <c:v>-350.21199999999999</c:v>
                </c:pt>
                <c:pt idx="10087" formatCode="General">
                  <c:v>-351.29199999999997</c:v>
                </c:pt>
                <c:pt idx="10088" formatCode="General">
                  <c:v>-352.43599999999998</c:v>
                </c:pt>
                <c:pt idx="10089" formatCode="General">
                  <c:v>-353.76100000000002</c:v>
                </c:pt>
                <c:pt idx="10090" formatCode="General">
                  <c:v>-355.33499999999998</c:v>
                </c:pt>
                <c:pt idx="10091" formatCode="General">
                  <c:v>-357.15699999999998</c:v>
                </c:pt>
                <c:pt idx="10092" formatCode="General">
                  <c:v>-359.26799999999997</c:v>
                </c:pt>
                <c:pt idx="10093" formatCode="General">
                  <c:v>-361.702</c:v>
                </c:pt>
                <c:pt idx="10094" formatCode="General">
                  <c:v>-364.40600000000001</c:v>
                </c:pt>
                <c:pt idx="10095" formatCode="General">
                  <c:v>-367.31400000000002</c:v>
                </c:pt>
                <c:pt idx="10096" formatCode="General">
                  <c:v>-370.37099999999998</c:v>
                </c:pt>
                <c:pt idx="10097" formatCode="General">
                  <c:v>-373.505</c:v>
                </c:pt>
                <c:pt idx="10098" formatCode="General">
                  <c:v>-376.64600000000002</c:v>
                </c:pt>
                <c:pt idx="10099" formatCode="General">
                  <c:v>-379.80599999999998</c:v>
                </c:pt>
                <c:pt idx="10100" formatCode="General">
                  <c:v>-383.036</c:v>
                </c:pt>
                <c:pt idx="10101" formatCode="General">
                  <c:v>-386.40899999999999</c:v>
                </c:pt>
                <c:pt idx="10102" formatCode="General">
                  <c:v>-390.029</c:v>
                </c:pt>
                <c:pt idx="10103" formatCode="General">
                  <c:v>-393.98500000000001</c:v>
                </c:pt>
                <c:pt idx="10104" formatCode="General">
                  <c:v>-398.108</c:v>
                </c:pt>
                <c:pt idx="10105" formatCode="General">
                  <c:v>-402.09</c:v>
                </c:pt>
                <c:pt idx="10106" formatCode="General">
                  <c:v>-405.858</c:v>
                </c:pt>
                <c:pt idx="10107" formatCode="General">
                  <c:v>-409.43599999999998</c:v>
                </c:pt>
                <c:pt idx="10108" formatCode="General">
                  <c:v>-412.89100000000002</c:v>
                </c:pt>
                <c:pt idx="10109" formatCode="General">
                  <c:v>-416.238</c:v>
                </c:pt>
                <c:pt idx="10110" formatCode="General">
                  <c:v>-419.399</c:v>
                </c:pt>
                <c:pt idx="10111" formatCode="General">
                  <c:v>-422.23500000000001</c:v>
                </c:pt>
                <c:pt idx="10112" formatCode="General">
                  <c:v>-424.60899999999998</c:v>
                </c:pt>
                <c:pt idx="10113" formatCode="General">
                  <c:v>-426.46600000000001</c:v>
                </c:pt>
                <c:pt idx="10114" formatCode="General">
                  <c:v>-427.83100000000002</c:v>
                </c:pt>
                <c:pt idx="10115" formatCode="General">
                  <c:v>-428.86399999999998</c:v>
                </c:pt>
                <c:pt idx="10116" formatCode="General">
                  <c:v>-429.71300000000002</c:v>
                </c:pt>
                <c:pt idx="10117" formatCode="General">
                  <c:v>-430.44200000000001</c:v>
                </c:pt>
                <c:pt idx="10118" formatCode="General">
                  <c:v>-431.10399999999998</c:v>
                </c:pt>
                <c:pt idx="10119" formatCode="General">
                  <c:v>-431.72399999999999</c:v>
                </c:pt>
                <c:pt idx="10120" formatCode="General">
                  <c:v>-432.20299999999997</c:v>
                </c:pt>
                <c:pt idx="10121" formatCode="General">
                  <c:v>-432.47</c:v>
                </c:pt>
                <c:pt idx="10122" formatCode="General">
                  <c:v>-432.625</c:v>
                </c:pt>
                <c:pt idx="10123" formatCode="General">
                  <c:v>-432.767</c:v>
                </c:pt>
                <c:pt idx="10124" formatCode="General">
                  <c:v>-432.94799999999998</c:v>
                </c:pt>
                <c:pt idx="10125" formatCode="General">
                  <c:v>-433.12700000000001</c:v>
                </c:pt>
                <c:pt idx="10126" formatCode="General">
                  <c:v>-433.23599999999999</c:v>
                </c:pt>
                <c:pt idx="10127" formatCode="General">
                  <c:v>-433.38499999999999</c:v>
                </c:pt>
                <c:pt idx="10128" formatCode="General">
                  <c:v>-433.709</c:v>
                </c:pt>
                <c:pt idx="10129" formatCode="General">
                  <c:v>-434.28199999999998</c:v>
                </c:pt>
                <c:pt idx="10130" formatCode="General">
                  <c:v>-435.13400000000001</c:v>
                </c:pt>
                <c:pt idx="10131" formatCode="General">
                  <c:v>-436.23500000000001</c:v>
                </c:pt>
                <c:pt idx="10132" formatCode="General">
                  <c:v>-437.57499999999999</c:v>
                </c:pt>
                <c:pt idx="10133" formatCode="General">
                  <c:v>-439.149</c:v>
                </c:pt>
                <c:pt idx="10134" formatCode="General">
                  <c:v>-440.964</c:v>
                </c:pt>
                <c:pt idx="10135" formatCode="General">
                  <c:v>-442.95499999999998</c:v>
                </c:pt>
                <c:pt idx="10136" formatCode="General">
                  <c:v>-444.94400000000002</c:v>
                </c:pt>
                <c:pt idx="10137" formatCode="General">
                  <c:v>-446.80900000000003</c:v>
                </c:pt>
                <c:pt idx="10138" formatCode="General">
                  <c:v>-448.52</c:v>
                </c:pt>
                <c:pt idx="10139" formatCode="General">
                  <c:v>-450.19499999999999</c:v>
                </c:pt>
                <c:pt idx="10140" formatCode="General">
                  <c:v>-451.98200000000003</c:v>
                </c:pt>
                <c:pt idx="10141" formatCode="General">
                  <c:v>-453.92399999999998</c:v>
                </c:pt>
                <c:pt idx="10142" formatCode="General">
                  <c:v>-456.03199999999998</c:v>
                </c:pt>
                <c:pt idx="10143" formatCode="General">
                  <c:v>-458.279</c:v>
                </c:pt>
                <c:pt idx="10144" formatCode="General">
                  <c:v>-460.46</c:v>
                </c:pt>
                <c:pt idx="10145" formatCode="General">
                  <c:v>-462.29199999999997</c:v>
                </c:pt>
                <c:pt idx="10146" formatCode="General">
                  <c:v>-463.57600000000002</c:v>
                </c:pt>
                <c:pt idx="10147" formatCode="General">
                  <c:v>-464.21</c:v>
                </c:pt>
                <c:pt idx="10148" formatCode="General">
                  <c:v>-464.30700000000002</c:v>
                </c:pt>
                <c:pt idx="10149" formatCode="General">
                  <c:v>-463.99</c:v>
                </c:pt>
                <c:pt idx="10150" formatCode="General">
                  <c:v>-463.30399999999997</c:v>
                </c:pt>
                <c:pt idx="10151" formatCode="General">
                  <c:v>-462.13</c:v>
                </c:pt>
                <c:pt idx="10152" formatCode="General">
                  <c:v>-460.27</c:v>
                </c:pt>
                <c:pt idx="10153" formatCode="General">
                  <c:v>-457.55</c:v>
                </c:pt>
                <c:pt idx="10154" formatCode="General">
                  <c:v>-453.92500000000001</c:v>
                </c:pt>
                <c:pt idx="10155" formatCode="General">
                  <c:v>-449.69200000000001</c:v>
                </c:pt>
                <c:pt idx="10156" formatCode="General">
                  <c:v>-445.06900000000002</c:v>
                </c:pt>
                <c:pt idx="10157" formatCode="General">
                  <c:v>-440.04599999999999</c:v>
                </c:pt>
                <c:pt idx="10158" formatCode="General">
                  <c:v>-434.495</c:v>
                </c:pt>
                <c:pt idx="10159" formatCode="General">
                  <c:v>-428.26900000000001</c:v>
                </c:pt>
                <c:pt idx="10160" formatCode="General">
                  <c:v>-421.471</c:v>
                </c:pt>
                <c:pt idx="10161" formatCode="General">
                  <c:v>-414.30599999999998</c:v>
                </c:pt>
                <c:pt idx="10162" formatCode="General">
                  <c:v>-407.01900000000001</c:v>
                </c:pt>
                <c:pt idx="10163" formatCode="General">
                  <c:v>-399.83300000000003</c:v>
                </c:pt>
                <c:pt idx="10164" formatCode="General">
                  <c:v>-392.87200000000001</c:v>
                </c:pt>
                <c:pt idx="10165" formatCode="General">
                  <c:v>-386.27300000000002</c:v>
                </c:pt>
                <c:pt idx="10166" formatCode="General">
                  <c:v>-380.14400000000001</c:v>
                </c:pt>
                <c:pt idx="10167" formatCode="General">
                  <c:v>-374.39499999999998</c:v>
                </c:pt>
                <c:pt idx="10168" formatCode="General">
                  <c:v>-368.86799999999999</c:v>
                </c:pt>
                <c:pt idx="10169" formatCode="General">
                  <c:v>-363.42500000000001</c:v>
                </c:pt>
                <c:pt idx="10170" formatCode="General">
                  <c:v>-358.084</c:v>
                </c:pt>
                <c:pt idx="10171" formatCode="General">
                  <c:v>-353.04399999999998</c:v>
                </c:pt>
                <c:pt idx="10172" formatCode="General">
                  <c:v>-348.31400000000002</c:v>
                </c:pt>
                <c:pt idx="10173" formatCode="General">
                  <c:v>-343.79300000000001</c:v>
                </c:pt>
                <c:pt idx="10174" formatCode="General">
                  <c:v>-339.44900000000001</c:v>
                </c:pt>
                <c:pt idx="10175" formatCode="General">
                  <c:v>-335.25</c:v>
                </c:pt>
                <c:pt idx="10176" formatCode="General">
                  <c:v>-331.13400000000001</c:v>
                </c:pt>
                <c:pt idx="10177" formatCode="General">
                  <c:v>-327.05500000000001</c:v>
                </c:pt>
                <c:pt idx="10178" formatCode="General">
                  <c:v>-322.98899999999998</c:v>
                </c:pt>
                <c:pt idx="10179" formatCode="General">
                  <c:v>-319.01</c:v>
                </c:pt>
                <c:pt idx="10180" formatCode="General">
                  <c:v>-315.226</c:v>
                </c:pt>
                <c:pt idx="10181" formatCode="General">
                  <c:v>-311.74</c:v>
                </c:pt>
                <c:pt idx="10182" formatCode="General">
                  <c:v>-308.64800000000002</c:v>
                </c:pt>
                <c:pt idx="10183" formatCode="General">
                  <c:v>-305.988</c:v>
                </c:pt>
                <c:pt idx="10184" formatCode="General">
                  <c:v>-303.64699999999999</c:v>
                </c:pt>
                <c:pt idx="10185" formatCode="General">
                  <c:v>-301.404</c:v>
                </c:pt>
                <c:pt idx="10186" formatCode="General">
                  <c:v>-299.21499999999997</c:v>
                </c:pt>
                <c:pt idx="10187" formatCode="General">
                  <c:v>-297.10300000000001</c:v>
                </c:pt>
                <c:pt idx="10188" formatCode="General">
                  <c:v>-295.01299999999998</c:v>
                </c:pt>
                <c:pt idx="10189" formatCode="General">
                  <c:v>-292.90100000000001</c:v>
                </c:pt>
                <c:pt idx="10190" formatCode="General">
                  <c:v>-290.75400000000002</c:v>
                </c:pt>
                <c:pt idx="10191" formatCode="General">
                  <c:v>-288.54199999999997</c:v>
                </c:pt>
                <c:pt idx="10192" formatCode="General">
                  <c:v>-286.21899999999999</c:v>
                </c:pt>
                <c:pt idx="10193" formatCode="General">
                  <c:v>-283.80399999999997</c:v>
                </c:pt>
                <c:pt idx="10194" formatCode="General">
                  <c:v>-281.346</c:v>
                </c:pt>
                <c:pt idx="10195" formatCode="General">
                  <c:v>-278.90199999999999</c:v>
                </c:pt>
                <c:pt idx="10196" formatCode="General">
                  <c:v>-276.44400000000002</c:v>
                </c:pt>
                <c:pt idx="10197" formatCode="General">
                  <c:v>-273.80200000000002</c:v>
                </c:pt>
                <c:pt idx="10198" formatCode="General">
                  <c:v>-270.70499999999998</c:v>
                </c:pt>
                <c:pt idx="10199" formatCode="General">
                  <c:v>-266.89299999999997</c:v>
                </c:pt>
                <c:pt idx="10200" formatCode="General">
                  <c:v>-262.45499999999998</c:v>
                </c:pt>
                <c:pt idx="10201" formatCode="General">
                  <c:v>-257.58800000000002</c:v>
                </c:pt>
                <c:pt idx="10202" formatCode="General">
                  <c:v>-252.411</c:v>
                </c:pt>
                <c:pt idx="10203" formatCode="General">
                  <c:v>-247.01900000000001</c:v>
                </c:pt>
                <c:pt idx="10204" formatCode="General">
                  <c:v>-241.428</c:v>
                </c:pt>
                <c:pt idx="10205" formatCode="General">
                  <c:v>-235.643</c:v>
                </c:pt>
                <c:pt idx="10206" formatCode="General">
                  <c:v>-229.672</c:v>
                </c:pt>
                <c:pt idx="10207" formatCode="General">
                  <c:v>-223.571</c:v>
                </c:pt>
                <c:pt idx="10208" formatCode="General">
                  <c:v>-217.43600000000001</c:v>
                </c:pt>
                <c:pt idx="10209" formatCode="General">
                  <c:v>-211.40199999999999</c:v>
                </c:pt>
                <c:pt idx="10210" formatCode="General">
                  <c:v>-205.50399999999999</c:v>
                </c:pt>
                <c:pt idx="10211" formatCode="General">
                  <c:v>-199.62899999999999</c:v>
                </c:pt>
                <c:pt idx="10212" formatCode="General">
                  <c:v>-193.78899999999999</c:v>
                </c:pt>
                <c:pt idx="10213" formatCode="General">
                  <c:v>-188.07499999999999</c:v>
                </c:pt>
                <c:pt idx="10214" formatCode="General">
                  <c:v>-182.62899999999999</c:v>
                </c:pt>
                <c:pt idx="10215" formatCode="General">
                  <c:v>-177.499</c:v>
                </c:pt>
                <c:pt idx="10216" formatCode="General">
                  <c:v>-172.45599999999999</c:v>
                </c:pt>
                <c:pt idx="10217" formatCode="General">
                  <c:v>-167.357</c:v>
                </c:pt>
                <c:pt idx="10218" formatCode="General">
                  <c:v>-162.24100000000001</c:v>
                </c:pt>
                <c:pt idx="10219" formatCode="General">
                  <c:v>-157.15700000000001</c:v>
                </c:pt>
                <c:pt idx="10220" formatCode="General">
                  <c:v>-152.143</c:v>
                </c:pt>
                <c:pt idx="10221" formatCode="General">
                  <c:v>-147.19399999999999</c:v>
                </c:pt>
                <c:pt idx="10222" formatCode="General">
                  <c:v>-142.33699999999999</c:v>
                </c:pt>
                <c:pt idx="10223" formatCode="General">
                  <c:v>-137.673</c:v>
                </c:pt>
                <c:pt idx="10224" formatCode="General">
                  <c:v>-133.291</c:v>
                </c:pt>
                <c:pt idx="10225" formatCode="General">
                  <c:v>-129.22900000000001</c:v>
                </c:pt>
                <c:pt idx="10226" formatCode="General">
                  <c:v>-125.476</c:v>
                </c:pt>
                <c:pt idx="10227" formatCode="General">
                  <c:v>-121.998</c:v>
                </c:pt>
                <c:pt idx="10228" formatCode="General">
                  <c:v>-118.771</c:v>
                </c:pt>
                <c:pt idx="10229" formatCode="General">
                  <c:v>-115.78100000000001</c:v>
                </c:pt>
                <c:pt idx="10230" formatCode="General">
                  <c:v>-113.02500000000001</c:v>
                </c:pt>
                <c:pt idx="10231" formatCode="General">
                  <c:v>-110.473</c:v>
                </c:pt>
                <c:pt idx="10232" formatCode="General">
                  <c:v>-108.075</c:v>
                </c:pt>
                <c:pt idx="10233" formatCode="General">
                  <c:v>-105.848</c:v>
                </c:pt>
                <c:pt idx="10234" formatCode="General">
                  <c:v>-103.839</c:v>
                </c:pt>
                <c:pt idx="10235" formatCode="General">
                  <c:v>-102.099</c:v>
                </c:pt>
                <c:pt idx="10236" formatCode="General">
                  <c:v>-100.652</c:v>
                </c:pt>
                <c:pt idx="10237" formatCode="General">
                  <c:v>-99.439899999999994</c:v>
                </c:pt>
                <c:pt idx="10238" formatCode="General">
                  <c:v>-98.397499999999994</c:v>
                </c:pt>
                <c:pt idx="10239" formatCode="General">
                  <c:v>-97.465500000000006</c:v>
                </c:pt>
                <c:pt idx="10240" formatCode="General">
                  <c:v>-96.563100000000006</c:v>
                </c:pt>
                <c:pt idx="10241" formatCode="General">
                  <c:v>-95.593699999999998</c:v>
                </c:pt>
                <c:pt idx="10242" formatCode="General">
                  <c:v>-94.420100000000005</c:v>
                </c:pt>
                <c:pt idx="10243" formatCode="General">
                  <c:v>-92.932299999999998</c:v>
                </c:pt>
                <c:pt idx="10244" formatCode="General">
                  <c:v>-91.106700000000004</c:v>
                </c:pt>
                <c:pt idx="10245" formatCode="General">
                  <c:v>-88.969399999999993</c:v>
                </c:pt>
                <c:pt idx="10246" formatCode="General">
                  <c:v>-86.569900000000004</c:v>
                </c:pt>
                <c:pt idx="10247" formatCode="General">
                  <c:v>-83.908600000000007</c:v>
                </c:pt>
                <c:pt idx="10248" formatCode="General">
                  <c:v>-80.970600000000005</c:v>
                </c:pt>
                <c:pt idx="10249" formatCode="General">
                  <c:v>-77.748800000000003</c:v>
                </c:pt>
                <c:pt idx="10250" formatCode="General">
                  <c:v>-74.259799999999998</c:v>
                </c:pt>
                <c:pt idx="10251" formatCode="General">
                  <c:v>-70.552199999999999</c:v>
                </c:pt>
                <c:pt idx="10252" formatCode="General">
                  <c:v>-66.709100000000007</c:v>
                </c:pt>
                <c:pt idx="10253" formatCode="General">
                  <c:v>-62.818199999999997</c:v>
                </c:pt>
                <c:pt idx="10254" formatCode="General">
                  <c:v>-58.968600000000002</c:v>
                </c:pt>
                <c:pt idx="10255" formatCode="General">
                  <c:v>-55.2393</c:v>
                </c:pt>
                <c:pt idx="10256" formatCode="General">
                  <c:v>-51.676200000000001</c:v>
                </c:pt>
                <c:pt idx="10257" formatCode="General">
                  <c:v>-48.295400000000001</c:v>
                </c:pt>
                <c:pt idx="10258" formatCode="General">
                  <c:v>-45.077399999999997</c:v>
                </c:pt>
                <c:pt idx="10259" formatCode="General">
                  <c:v>-41.97</c:v>
                </c:pt>
                <c:pt idx="10260" formatCode="General">
                  <c:v>-38.921700000000001</c:v>
                </c:pt>
                <c:pt idx="10261" formatCode="General">
                  <c:v>-35.963299999999997</c:v>
                </c:pt>
                <c:pt idx="10262" formatCode="General">
                  <c:v>-33.161900000000003</c:v>
                </c:pt>
                <c:pt idx="10263" formatCode="General">
                  <c:v>-30.6006</c:v>
                </c:pt>
                <c:pt idx="10264" formatCode="General">
                  <c:v>-28.273399999999999</c:v>
                </c:pt>
                <c:pt idx="10265" formatCode="General">
                  <c:v>-26.062000000000001</c:v>
                </c:pt>
                <c:pt idx="10266" formatCode="General">
                  <c:v>-23.7714</c:v>
                </c:pt>
                <c:pt idx="10267" formatCode="General">
                  <c:v>-21.224699999999999</c:v>
                </c:pt>
                <c:pt idx="10268" formatCode="General">
                  <c:v>-18.437200000000001</c:v>
                </c:pt>
                <c:pt idx="10269" formatCode="General">
                  <c:v>-15.452199999999999</c:v>
                </c:pt>
                <c:pt idx="10270" formatCode="General">
                  <c:v>-12.2506</c:v>
                </c:pt>
                <c:pt idx="10271" formatCode="General">
                  <c:v>-8.8242600000000007</c:v>
                </c:pt>
                <c:pt idx="10272" formatCode="General">
                  <c:v>-5.1780200000000001</c:v>
                </c:pt>
                <c:pt idx="10273" formatCode="General">
                  <c:v>-1.3592599999999999</c:v>
                </c:pt>
                <c:pt idx="10274" formatCode="General">
                  <c:v>2.5761599999999998</c:v>
                </c:pt>
                <c:pt idx="10275" formatCode="General">
                  <c:v>6.6265499999999999</c:v>
                </c:pt>
                <c:pt idx="10276" formatCode="General">
                  <c:v>10.793900000000001</c:v>
                </c:pt>
                <c:pt idx="10277" formatCode="General">
                  <c:v>15.0608</c:v>
                </c:pt>
                <c:pt idx="10278" formatCode="General">
                  <c:v>19.465399999999999</c:v>
                </c:pt>
                <c:pt idx="10279" formatCode="General">
                  <c:v>24.080300000000001</c:v>
                </c:pt>
                <c:pt idx="10280" formatCode="General">
                  <c:v>29.011099999999999</c:v>
                </c:pt>
                <c:pt idx="10281" formatCode="General">
                  <c:v>34.334299999999999</c:v>
                </c:pt>
                <c:pt idx="10282" formatCode="General">
                  <c:v>39.988100000000003</c:v>
                </c:pt>
                <c:pt idx="10283" formatCode="General">
                  <c:v>45.913600000000002</c:v>
                </c:pt>
                <c:pt idx="10284" formatCode="General">
                  <c:v>52.113799999999998</c:v>
                </c:pt>
                <c:pt idx="10285" formatCode="General">
                  <c:v>58.563099999999999</c:v>
                </c:pt>
                <c:pt idx="10286" formatCode="General">
                  <c:v>65.207999999999998</c:v>
                </c:pt>
                <c:pt idx="10287" formatCode="General">
                  <c:v>72.058199999999999</c:v>
                </c:pt>
                <c:pt idx="10288" formatCode="General">
                  <c:v>79.126499999999993</c:v>
                </c:pt>
                <c:pt idx="10289" formatCode="General">
                  <c:v>86.339200000000005</c:v>
                </c:pt>
                <c:pt idx="10290" formatCode="General">
                  <c:v>93.678700000000006</c:v>
                </c:pt>
                <c:pt idx="10291" formatCode="General">
                  <c:v>101.23</c:v>
                </c:pt>
                <c:pt idx="10292" formatCode="General">
                  <c:v>109.074</c:v>
                </c:pt>
                <c:pt idx="10293" formatCode="General">
                  <c:v>117.244</c:v>
                </c:pt>
                <c:pt idx="10294" formatCode="General">
                  <c:v>125.566</c:v>
                </c:pt>
                <c:pt idx="10295" formatCode="General">
                  <c:v>133.84800000000001</c:v>
                </c:pt>
                <c:pt idx="10296" formatCode="General">
                  <c:v>142.113</c:v>
                </c:pt>
                <c:pt idx="10297" formatCode="General">
                  <c:v>150.38800000000001</c:v>
                </c:pt>
                <c:pt idx="10298" formatCode="General">
                  <c:v>158.66</c:v>
                </c:pt>
                <c:pt idx="10299" formatCode="General">
                  <c:v>166.87100000000001</c:v>
                </c:pt>
                <c:pt idx="10300" formatCode="General">
                  <c:v>174.94</c:v>
                </c:pt>
                <c:pt idx="10301" formatCode="General">
                  <c:v>182.84399999999999</c:v>
                </c:pt>
                <c:pt idx="10302" formatCode="General">
                  <c:v>190.578</c:v>
                </c:pt>
                <c:pt idx="10303" formatCode="General">
                  <c:v>198.12799999999999</c:v>
                </c:pt>
                <c:pt idx="10304" formatCode="General">
                  <c:v>205.48400000000001</c:v>
                </c:pt>
                <c:pt idx="10305" formatCode="General">
                  <c:v>212.63399999999999</c:v>
                </c:pt>
                <c:pt idx="10306" formatCode="General">
                  <c:v>219.47399999999999</c:v>
                </c:pt>
                <c:pt idx="10307" formatCode="General">
                  <c:v>225.84100000000001</c:v>
                </c:pt>
                <c:pt idx="10308" formatCode="General">
                  <c:v>231.149</c:v>
                </c:pt>
                <c:pt idx="10309" formatCode="General">
                  <c:v>234.124</c:v>
                </c:pt>
                <c:pt idx="10310" formatCode="General">
                  <c:v>232.27099999999999</c:v>
                </c:pt>
                <c:pt idx="10311" formatCode="General">
                  <c:v>224.04499999999999</c:v>
                </c:pt>
                <c:pt idx="10312" formatCode="General">
                  <c:v>209.874</c:v>
                </c:pt>
                <c:pt idx="10313" formatCode="General">
                  <c:v>192.12</c:v>
                </c:pt>
                <c:pt idx="10314" formatCode="General">
                  <c:v>173.69300000000001</c:v>
                </c:pt>
                <c:pt idx="10315" formatCode="General">
                  <c:v>156.83000000000001</c:v>
                </c:pt>
                <c:pt idx="10316" formatCode="General">
                  <c:v>142.88999999999999</c:v>
                </c:pt>
                <c:pt idx="10317" formatCode="General">
                  <c:v>131.19900000000001</c:v>
                </c:pt>
                <c:pt idx="10318" formatCode="General">
                  <c:v>121.334</c:v>
                </c:pt>
                <c:pt idx="10319" formatCode="General">
                  <c:v>113.55500000000001</c:v>
                </c:pt>
                <c:pt idx="10320" formatCode="General">
                  <c:v>108.276</c:v>
                </c:pt>
                <c:pt idx="10321" formatCode="General">
                  <c:v>105.86199999999999</c:v>
                </c:pt>
                <c:pt idx="10322" formatCode="General">
                  <c:v>106.143</c:v>
                </c:pt>
                <c:pt idx="10323" formatCode="General">
                  <c:v>108.66200000000001</c:v>
                </c:pt>
                <c:pt idx="10324" formatCode="General">
                  <c:v>112.78100000000001</c:v>
                </c:pt>
                <c:pt idx="10325" formatCode="General">
                  <c:v>117.952</c:v>
                </c:pt>
                <c:pt idx="10326" formatCode="General">
                  <c:v>123.899</c:v>
                </c:pt>
                <c:pt idx="10327" formatCode="General">
                  <c:v>130.441</c:v>
                </c:pt>
                <c:pt idx="10328" formatCode="General">
                  <c:v>137.43100000000001</c:v>
                </c:pt>
                <c:pt idx="10329" formatCode="General">
                  <c:v>144.63200000000001</c:v>
                </c:pt>
                <c:pt idx="10330" formatCode="General">
                  <c:v>151.797</c:v>
                </c:pt>
                <c:pt idx="10331" formatCode="General">
                  <c:v>158.70099999999999</c:v>
                </c:pt>
                <c:pt idx="10332" formatCode="General">
                  <c:v>165.12799999999999</c:v>
                </c:pt>
                <c:pt idx="10333" formatCode="General">
                  <c:v>170.90199999999999</c:v>
                </c:pt>
                <c:pt idx="10334" formatCode="General">
                  <c:v>175.953</c:v>
                </c:pt>
                <c:pt idx="10335" formatCode="General">
                  <c:v>180.285</c:v>
                </c:pt>
                <c:pt idx="10336" formatCode="General">
                  <c:v>183.994</c:v>
                </c:pt>
                <c:pt idx="10337" formatCode="General">
                  <c:v>187.14099999999999</c:v>
                </c:pt>
                <c:pt idx="10338" formatCode="General">
                  <c:v>189.64</c:v>
                </c:pt>
                <c:pt idx="10339" formatCode="General">
                  <c:v>191.542</c:v>
                </c:pt>
                <c:pt idx="10340" formatCode="General">
                  <c:v>192.99199999999999</c:v>
                </c:pt>
                <c:pt idx="10341" formatCode="General">
                  <c:v>193.78</c:v>
                </c:pt>
                <c:pt idx="10342" formatCode="General">
                  <c:v>193.59299999999999</c:v>
                </c:pt>
                <c:pt idx="10343" formatCode="General">
                  <c:v>192.23</c:v>
                </c:pt>
                <c:pt idx="10344" formatCode="General">
                  <c:v>189.858</c:v>
                </c:pt>
                <c:pt idx="10345" formatCode="General">
                  <c:v>187.16</c:v>
                </c:pt>
                <c:pt idx="10346" formatCode="General">
                  <c:v>184.964</c:v>
                </c:pt>
                <c:pt idx="10347" formatCode="General">
                  <c:v>183.95099999999999</c:v>
                </c:pt>
                <c:pt idx="10348" formatCode="General">
                  <c:v>184.37</c:v>
                </c:pt>
                <c:pt idx="10349" formatCode="General">
                  <c:v>186.19</c:v>
                </c:pt>
                <c:pt idx="10350" formatCode="General">
                  <c:v>189.095</c:v>
                </c:pt>
                <c:pt idx="10351" formatCode="General">
                  <c:v>189.982</c:v>
                </c:pt>
                <c:pt idx="10352" formatCode="General">
                  <c:v>183.15600000000001</c:v>
                </c:pt>
                <c:pt idx="10353" formatCode="General">
                  <c:v>169.38</c:v>
                </c:pt>
                <c:pt idx="10354" formatCode="General">
                  <c:v>153.63300000000001</c:v>
                </c:pt>
                <c:pt idx="10355" formatCode="General">
                  <c:v>143.21700000000001</c:v>
                </c:pt>
                <c:pt idx="10356" formatCode="General">
                  <c:v>143.06</c:v>
                </c:pt>
                <c:pt idx="10357" formatCode="General">
                  <c:v>148.78</c:v>
                </c:pt>
                <c:pt idx="10358" formatCode="General">
                  <c:v>155.84200000000001</c:v>
                </c:pt>
                <c:pt idx="10359" formatCode="General">
                  <c:v>162.02600000000001</c:v>
                </c:pt>
                <c:pt idx="10360" formatCode="General">
                  <c:v>166.71299999999999</c:v>
                </c:pt>
                <c:pt idx="10361" formatCode="General">
                  <c:v>170.43100000000001</c:v>
                </c:pt>
                <c:pt idx="10362" formatCode="General">
                  <c:v>173.922</c:v>
                </c:pt>
                <c:pt idx="10363" formatCode="General">
                  <c:v>177.87799999999999</c:v>
                </c:pt>
                <c:pt idx="10364" formatCode="General">
                  <c:v>182.43600000000001</c:v>
                </c:pt>
                <c:pt idx="10365" formatCode="General">
                  <c:v>187.68700000000001</c:v>
                </c:pt>
                <c:pt idx="10366" formatCode="General">
                  <c:v>193.59800000000001</c:v>
                </c:pt>
                <c:pt idx="10367" formatCode="General">
                  <c:v>200.054</c:v>
                </c:pt>
                <c:pt idx="10368" formatCode="General">
                  <c:v>206.92</c:v>
                </c:pt>
                <c:pt idx="10369" formatCode="General">
                  <c:v>214.17099999999999</c:v>
                </c:pt>
                <c:pt idx="10370" formatCode="General">
                  <c:v>221.73099999999999</c:v>
                </c:pt>
                <c:pt idx="10371" formatCode="General">
                  <c:v>229.35900000000001</c:v>
                </c:pt>
                <c:pt idx="10372" formatCode="General">
                  <c:v>236.739</c:v>
                </c:pt>
                <c:pt idx="10373" formatCode="General">
                  <c:v>243.57499999999999</c:v>
                </c:pt>
                <c:pt idx="10374" formatCode="General">
                  <c:v>249.67099999999999</c:v>
                </c:pt>
                <c:pt idx="10375" formatCode="General">
                  <c:v>254.90799999999999</c:v>
                </c:pt>
                <c:pt idx="10376" formatCode="General">
                  <c:v>259.14699999999999</c:v>
                </c:pt>
                <c:pt idx="10377" formatCode="General">
                  <c:v>262.30799999999999</c:v>
                </c:pt>
                <c:pt idx="10378" formatCode="General">
                  <c:v>264.44099999999997</c:v>
                </c:pt>
                <c:pt idx="10379" formatCode="General">
                  <c:v>265.69900000000001</c:v>
                </c:pt>
                <c:pt idx="10380" formatCode="General">
                  <c:v>266.28300000000002</c:v>
                </c:pt>
                <c:pt idx="10381" formatCode="General">
                  <c:v>266.13900000000001</c:v>
                </c:pt>
                <c:pt idx="10382" formatCode="General">
                  <c:v>265.16000000000003</c:v>
                </c:pt>
                <c:pt idx="10383" formatCode="General">
                  <c:v>263.47899999999998</c:v>
                </c:pt>
                <c:pt idx="10384" formatCode="General">
                  <c:v>261.226</c:v>
                </c:pt>
                <c:pt idx="10385" formatCode="General">
                  <c:v>258.452</c:v>
                </c:pt>
                <c:pt idx="10386" formatCode="General">
                  <c:v>255.262</c:v>
                </c:pt>
                <c:pt idx="10387" formatCode="General">
                  <c:v>251.80099999999999</c:v>
                </c:pt>
                <c:pt idx="10388" formatCode="General">
                  <c:v>248.268</c:v>
                </c:pt>
                <c:pt idx="10389" formatCode="General">
                  <c:v>244.83799999999999</c:v>
                </c:pt>
                <c:pt idx="10390" formatCode="General">
                  <c:v>241.55500000000001</c:v>
                </c:pt>
                <c:pt idx="10391" formatCode="General">
                  <c:v>238.41499999999999</c:v>
                </c:pt>
                <c:pt idx="10392" formatCode="General">
                  <c:v>235.39599999999999</c:v>
                </c:pt>
                <c:pt idx="10393" formatCode="General">
                  <c:v>232.53700000000001</c:v>
                </c:pt>
                <c:pt idx="10394" formatCode="General">
                  <c:v>229.92400000000001</c:v>
                </c:pt>
                <c:pt idx="10395" formatCode="General">
                  <c:v>227.67500000000001</c:v>
                </c:pt>
                <c:pt idx="10396" formatCode="General">
                  <c:v>225.85300000000001</c:v>
                </c:pt>
                <c:pt idx="10397" formatCode="General">
                  <c:v>224.333</c:v>
                </c:pt>
                <c:pt idx="10398" formatCode="General">
                  <c:v>223.047</c:v>
                </c:pt>
                <c:pt idx="10399" formatCode="General">
                  <c:v>222.06</c:v>
                </c:pt>
                <c:pt idx="10400" formatCode="General">
                  <c:v>221.428</c:v>
                </c:pt>
                <c:pt idx="10401" formatCode="General">
                  <c:v>221.179</c:v>
                </c:pt>
                <c:pt idx="10402" formatCode="General">
                  <c:v>221.43700000000001</c:v>
                </c:pt>
                <c:pt idx="10403" formatCode="General">
                  <c:v>222.297</c:v>
                </c:pt>
                <c:pt idx="10404" formatCode="General">
                  <c:v>223.68100000000001</c:v>
                </c:pt>
                <c:pt idx="10405" formatCode="General">
                  <c:v>225.464</c:v>
                </c:pt>
                <c:pt idx="10406" formatCode="General">
                  <c:v>227.505</c:v>
                </c:pt>
                <c:pt idx="10407" formatCode="General">
                  <c:v>229.65600000000001</c:v>
                </c:pt>
                <c:pt idx="10408" formatCode="General">
                  <c:v>231.80500000000001</c:v>
                </c:pt>
                <c:pt idx="10409" formatCode="General">
                  <c:v>234.04</c:v>
                </c:pt>
                <c:pt idx="10410" formatCode="General">
                  <c:v>236.44</c:v>
                </c:pt>
                <c:pt idx="10411" formatCode="General">
                  <c:v>238.89</c:v>
                </c:pt>
                <c:pt idx="10412" formatCode="General">
                  <c:v>241.28299999999999</c:v>
                </c:pt>
                <c:pt idx="10413" formatCode="General">
                  <c:v>243.55799999999999</c:v>
                </c:pt>
                <c:pt idx="10414" formatCode="General">
                  <c:v>245.61500000000001</c:v>
                </c:pt>
                <c:pt idx="10415" formatCode="General">
                  <c:v>247.357</c:v>
                </c:pt>
                <c:pt idx="10416" formatCode="General">
                  <c:v>248.73099999999999</c:v>
                </c:pt>
                <c:pt idx="10417" formatCode="General">
                  <c:v>249.702</c:v>
                </c:pt>
                <c:pt idx="10418" formatCode="General">
                  <c:v>250.249</c:v>
                </c:pt>
                <c:pt idx="10419" formatCode="General">
                  <c:v>250.32400000000001</c:v>
                </c:pt>
                <c:pt idx="10420" formatCode="General">
                  <c:v>249.863</c:v>
                </c:pt>
                <c:pt idx="10421" formatCode="General">
                  <c:v>248.822</c:v>
                </c:pt>
                <c:pt idx="10422" formatCode="General">
                  <c:v>247.21799999999999</c:v>
                </c:pt>
                <c:pt idx="10423" formatCode="General">
                  <c:v>245.28200000000001</c:v>
                </c:pt>
                <c:pt idx="10424" formatCode="General">
                  <c:v>243.18100000000001</c:v>
                </c:pt>
                <c:pt idx="10425" formatCode="General">
                  <c:v>240.81</c:v>
                </c:pt>
                <c:pt idx="10426" formatCode="General">
                  <c:v>238.08</c:v>
                </c:pt>
                <c:pt idx="10427" formatCode="General">
                  <c:v>234.97800000000001</c:v>
                </c:pt>
                <c:pt idx="10428" formatCode="General">
                  <c:v>231.571</c:v>
                </c:pt>
                <c:pt idx="10429" formatCode="General">
                  <c:v>227.946</c:v>
                </c:pt>
                <c:pt idx="10430" formatCode="General">
                  <c:v>224.09899999999999</c:v>
                </c:pt>
                <c:pt idx="10431" formatCode="General">
                  <c:v>219.97499999999999</c:v>
                </c:pt>
                <c:pt idx="10432" formatCode="General">
                  <c:v>215.48599999999999</c:v>
                </c:pt>
                <c:pt idx="10433" formatCode="General">
                  <c:v>210.63300000000001</c:v>
                </c:pt>
                <c:pt idx="10434" formatCode="General">
                  <c:v>205.505</c:v>
                </c:pt>
                <c:pt idx="10435" formatCode="General">
                  <c:v>200.25700000000001</c:v>
                </c:pt>
                <c:pt idx="10436" formatCode="General">
                  <c:v>195.03899999999999</c:v>
                </c:pt>
                <c:pt idx="10437" formatCode="General">
                  <c:v>189.911</c:v>
                </c:pt>
                <c:pt idx="10438" formatCode="General">
                  <c:v>184.93600000000001</c:v>
                </c:pt>
                <c:pt idx="10439" formatCode="General">
                  <c:v>180.18299999999999</c:v>
                </c:pt>
                <c:pt idx="10440" formatCode="General">
                  <c:v>175.77699999999999</c:v>
                </c:pt>
                <c:pt idx="10441" formatCode="General">
                  <c:v>171.852</c:v>
                </c:pt>
                <c:pt idx="10442" formatCode="General">
                  <c:v>168.52799999999999</c:v>
                </c:pt>
                <c:pt idx="10443" formatCode="General">
                  <c:v>165.893</c:v>
                </c:pt>
                <c:pt idx="10444" formatCode="General">
                  <c:v>163.953</c:v>
                </c:pt>
                <c:pt idx="10445" formatCode="General">
                  <c:v>162.69900000000001</c:v>
                </c:pt>
                <c:pt idx="10446" formatCode="General">
                  <c:v>162.108</c:v>
                </c:pt>
                <c:pt idx="10447" formatCode="General">
                  <c:v>162.22</c:v>
                </c:pt>
                <c:pt idx="10448" formatCode="General">
                  <c:v>163.08500000000001</c:v>
                </c:pt>
                <c:pt idx="10449" formatCode="General">
                  <c:v>164.524</c:v>
                </c:pt>
                <c:pt idx="10450" formatCode="General">
                  <c:v>166.31899999999999</c:v>
                </c:pt>
                <c:pt idx="10451" formatCode="General">
                  <c:v>168.38300000000001</c:v>
                </c:pt>
                <c:pt idx="10452" formatCode="General">
                  <c:v>170.60400000000001</c:v>
                </c:pt>
                <c:pt idx="10453" formatCode="General">
                  <c:v>172.85300000000001</c:v>
                </c:pt>
                <c:pt idx="10454" formatCode="General">
                  <c:v>175.04</c:v>
                </c:pt>
                <c:pt idx="10455" formatCode="General">
                  <c:v>177.11099999999999</c:v>
                </c:pt>
                <c:pt idx="10456" formatCode="General">
                  <c:v>179.06299999999999</c:v>
                </c:pt>
                <c:pt idx="10457" formatCode="General">
                  <c:v>180.88</c:v>
                </c:pt>
                <c:pt idx="10458" formatCode="General">
                  <c:v>182.464</c:v>
                </c:pt>
                <c:pt idx="10459" formatCode="General">
                  <c:v>183.744</c:v>
                </c:pt>
                <c:pt idx="10460" formatCode="General">
                  <c:v>184.69499999999999</c:v>
                </c:pt>
                <c:pt idx="10461" formatCode="General">
                  <c:v>185.35</c:v>
                </c:pt>
                <c:pt idx="10462" formatCode="General">
                  <c:v>185.749</c:v>
                </c:pt>
                <c:pt idx="10463" formatCode="General">
                  <c:v>185.779</c:v>
                </c:pt>
                <c:pt idx="10464" formatCode="General">
                  <c:v>185.33799999999999</c:v>
                </c:pt>
                <c:pt idx="10465" formatCode="General">
                  <c:v>184.45699999999999</c:v>
                </c:pt>
                <c:pt idx="10466" formatCode="General">
                  <c:v>183.14400000000001</c:v>
                </c:pt>
                <c:pt idx="10467" formatCode="General">
                  <c:v>181.38</c:v>
                </c:pt>
                <c:pt idx="10468" formatCode="General">
                  <c:v>179.101</c:v>
                </c:pt>
                <c:pt idx="10469" formatCode="General">
                  <c:v>176.23599999999999</c:v>
                </c:pt>
                <c:pt idx="10470" formatCode="General">
                  <c:v>172.72900000000001</c:v>
                </c:pt>
                <c:pt idx="10471" formatCode="General">
                  <c:v>168.60499999999999</c:v>
                </c:pt>
                <c:pt idx="10472" formatCode="General">
                  <c:v>164.05099999999999</c:v>
                </c:pt>
                <c:pt idx="10473" formatCode="General">
                  <c:v>159.321</c:v>
                </c:pt>
                <c:pt idx="10474" formatCode="General">
                  <c:v>154.654</c:v>
                </c:pt>
                <c:pt idx="10475" formatCode="General">
                  <c:v>150.04599999999999</c:v>
                </c:pt>
                <c:pt idx="10476" formatCode="General">
                  <c:v>145.39400000000001</c:v>
                </c:pt>
                <c:pt idx="10477" formatCode="General">
                  <c:v>140.67500000000001</c:v>
                </c:pt>
                <c:pt idx="10478" formatCode="General">
                  <c:v>135.88999999999999</c:v>
                </c:pt>
                <c:pt idx="10479" formatCode="General">
                  <c:v>131.09899999999999</c:v>
                </c:pt>
                <c:pt idx="10480" formatCode="General">
                  <c:v>126.357</c:v>
                </c:pt>
                <c:pt idx="10481" formatCode="General">
                  <c:v>121.714</c:v>
                </c:pt>
                <c:pt idx="10482" formatCode="General">
                  <c:v>117.238</c:v>
                </c:pt>
                <c:pt idx="10483" formatCode="General">
                  <c:v>113.036</c:v>
                </c:pt>
                <c:pt idx="10484" formatCode="General">
                  <c:v>109.33799999999999</c:v>
                </c:pt>
                <c:pt idx="10485" formatCode="General">
                  <c:v>106.336</c:v>
                </c:pt>
                <c:pt idx="10486" formatCode="General">
                  <c:v>104.062</c:v>
                </c:pt>
                <c:pt idx="10487" formatCode="General">
                  <c:v>102.43899999999999</c:v>
                </c:pt>
                <c:pt idx="10488" formatCode="General">
                  <c:v>101.32599999999999</c:v>
                </c:pt>
                <c:pt idx="10489" formatCode="General">
                  <c:v>100.64</c:v>
                </c:pt>
                <c:pt idx="10490" formatCode="General">
                  <c:v>100.31</c:v>
                </c:pt>
                <c:pt idx="10491" formatCode="General">
                  <c:v>100.25</c:v>
                </c:pt>
                <c:pt idx="10492" formatCode="General">
                  <c:v>100.36</c:v>
                </c:pt>
                <c:pt idx="10493" formatCode="General">
                  <c:v>100.542</c:v>
                </c:pt>
                <c:pt idx="10494" formatCode="General">
                  <c:v>100.684</c:v>
                </c:pt>
                <c:pt idx="10495" formatCode="General">
                  <c:v>100.68600000000001</c:v>
                </c:pt>
                <c:pt idx="10496" formatCode="General">
                  <c:v>100.587</c:v>
                </c:pt>
                <c:pt idx="10497" formatCode="General">
                  <c:v>100.46599999999999</c:v>
                </c:pt>
                <c:pt idx="10498" formatCode="General">
                  <c:v>100.373</c:v>
                </c:pt>
                <c:pt idx="10499" formatCode="General">
                  <c:v>100.355</c:v>
                </c:pt>
                <c:pt idx="10500" formatCode="General">
                  <c:v>100.426</c:v>
                </c:pt>
                <c:pt idx="10501" formatCode="General">
                  <c:v>100.557</c:v>
                </c:pt>
                <c:pt idx="10502" formatCode="General">
                  <c:v>100.706</c:v>
                </c:pt>
                <c:pt idx="10503" formatCode="General">
                  <c:v>101.017</c:v>
                </c:pt>
                <c:pt idx="10504" formatCode="General">
                  <c:v>101.61199999999999</c:v>
                </c:pt>
                <c:pt idx="10505" formatCode="General">
                  <c:v>102.4</c:v>
                </c:pt>
                <c:pt idx="10506" formatCode="General">
                  <c:v>103.21</c:v>
                </c:pt>
                <c:pt idx="10507" formatCode="General">
                  <c:v>103.85</c:v>
                </c:pt>
                <c:pt idx="10508" formatCode="General">
                  <c:v>104.151</c:v>
                </c:pt>
                <c:pt idx="10509" formatCode="General">
                  <c:v>104.02200000000001</c:v>
                </c:pt>
                <c:pt idx="10510" formatCode="General">
                  <c:v>103.675</c:v>
                </c:pt>
                <c:pt idx="10511" formatCode="General">
                  <c:v>103.34699999999999</c:v>
                </c:pt>
                <c:pt idx="10512" formatCode="General">
                  <c:v>103.08499999999999</c:v>
                </c:pt>
                <c:pt idx="10513" formatCode="General">
                  <c:v>102.96</c:v>
                </c:pt>
                <c:pt idx="10514" formatCode="General">
                  <c:v>103.048</c:v>
                </c:pt>
                <c:pt idx="10515" formatCode="General">
                  <c:v>103.40300000000001</c:v>
                </c:pt>
                <c:pt idx="10516" formatCode="General">
                  <c:v>104.035</c:v>
                </c:pt>
                <c:pt idx="10517" formatCode="General">
                  <c:v>104.81100000000001</c:v>
                </c:pt>
                <c:pt idx="10518" formatCode="General">
                  <c:v>105.61</c:v>
                </c:pt>
                <c:pt idx="10519" formatCode="General">
                  <c:v>106.444</c:v>
                </c:pt>
                <c:pt idx="10520" formatCode="General">
                  <c:v>107.31</c:v>
                </c:pt>
                <c:pt idx="10521" formatCode="General">
                  <c:v>108.17700000000001</c:v>
                </c:pt>
                <c:pt idx="10522" formatCode="General">
                  <c:v>109.09</c:v>
                </c:pt>
                <c:pt idx="10523" formatCode="General">
                  <c:v>110.07899999999999</c:v>
                </c:pt>
                <c:pt idx="10524" formatCode="General">
                  <c:v>110.965</c:v>
                </c:pt>
                <c:pt idx="10525" formatCode="General">
                  <c:v>111.535</c:v>
                </c:pt>
                <c:pt idx="10526" formatCode="General">
                  <c:v>111.663</c:v>
                </c:pt>
                <c:pt idx="10527" formatCode="General">
                  <c:v>111.282</c:v>
                </c:pt>
                <c:pt idx="10528" formatCode="General">
                  <c:v>110.395</c:v>
                </c:pt>
                <c:pt idx="10529" formatCode="General">
                  <c:v>109.15300000000001</c:v>
                </c:pt>
                <c:pt idx="10530" formatCode="General">
                  <c:v>107.712</c:v>
                </c:pt>
                <c:pt idx="10531" formatCode="General">
                  <c:v>106.018</c:v>
                </c:pt>
                <c:pt idx="10532" formatCode="General">
                  <c:v>104.08799999999999</c:v>
                </c:pt>
                <c:pt idx="10533" formatCode="General">
                  <c:v>102.104</c:v>
                </c:pt>
                <c:pt idx="10534" formatCode="General">
                  <c:v>100.202</c:v>
                </c:pt>
                <c:pt idx="10535" formatCode="General">
                  <c:v>98.448099999999997</c:v>
                </c:pt>
                <c:pt idx="10536" formatCode="General">
                  <c:v>96.701300000000003</c:v>
                </c:pt>
                <c:pt idx="10537" formatCode="General">
                  <c:v>94.817800000000005</c:v>
                </c:pt>
                <c:pt idx="10538" formatCode="General">
                  <c:v>92.920699999999997</c:v>
                </c:pt>
                <c:pt idx="10539" formatCode="General">
                  <c:v>91.087699999999998</c:v>
                </c:pt>
                <c:pt idx="10540" formatCode="General">
                  <c:v>89.269800000000004</c:v>
                </c:pt>
                <c:pt idx="10541" formatCode="General">
                  <c:v>87.453800000000001</c:v>
                </c:pt>
                <c:pt idx="10542" formatCode="General">
                  <c:v>85.6614</c:v>
                </c:pt>
                <c:pt idx="10543" formatCode="General">
                  <c:v>83.807900000000004</c:v>
                </c:pt>
                <c:pt idx="10544" formatCode="General">
                  <c:v>81.7881</c:v>
                </c:pt>
                <c:pt idx="10545" formatCode="General">
                  <c:v>79.561800000000005</c:v>
                </c:pt>
                <c:pt idx="10546" formatCode="General">
                  <c:v>77.128699999999995</c:v>
                </c:pt>
                <c:pt idx="10547" formatCode="General">
                  <c:v>74.544399999999996</c:v>
                </c:pt>
                <c:pt idx="10548" formatCode="General">
                  <c:v>71.868099999999998</c:v>
                </c:pt>
                <c:pt idx="10549" formatCode="General">
                  <c:v>69.144599999999997</c:v>
                </c:pt>
                <c:pt idx="10550" formatCode="General">
                  <c:v>66.368700000000004</c:v>
                </c:pt>
                <c:pt idx="10551" formatCode="General">
                  <c:v>63.534599999999998</c:v>
                </c:pt>
                <c:pt idx="10552" formatCode="General">
                  <c:v>60.680500000000002</c:v>
                </c:pt>
                <c:pt idx="10553" formatCode="General">
                  <c:v>57.895499999999998</c:v>
                </c:pt>
                <c:pt idx="10554" formatCode="General">
                  <c:v>55.297899999999998</c:v>
                </c:pt>
                <c:pt idx="10555" formatCode="General">
                  <c:v>53.097099999999998</c:v>
                </c:pt>
                <c:pt idx="10556" formatCode="General">
                  <c:v>51.457900000000002</c:v>
                </c:pt>
                <c:pt idx="10557" formatCode="General">
                  <c:v>49.919800000000002</c:v>
                </c:pt>
                <c:pt idx="10558" formatCode="General">
                  <c:v>48.012799999999999</c:v>
                </c:pt>
                <c:pt idx="10559" formatCode="General">
                  <c:v>45.771099999999997</c:v>
                </c:pt>
                <c:pt idx="10560" formatCode="General">
                  <c:v>43.305300000000003</c:v>
                </c:pt>
                <c:pt idx="10561" formatCode="General">
                  <c:v>40.749099999999999</c:v>
                </c:pt>
                <c:pt idx="10562" formatCode="General">
                  <c:v>38.127499999999998</c:v>
                </c:pt>
                <c:pt idx="10563" formatCode="General">
                  <c:v>35.398200000000003</c:v>
                </c:pt>
                <c:pt idx="10564" formatCode="General">
                  <c:v>32.516599999999997</c:v>
                </c:pt>
                <c:pt idx="10565" formatCode="General">
                  <c:v>29.4819</c:v>
                </c:pt>
                <c:pt idx="10566" formatCode="General">
                  <c:v>26.389900000000001</c:v>
                </c:pt>
                <c:pt idx="10567" formatCode="General">
                  <c:v>23.367599999999999</c:v>
                </c:pt>
                <c:pt idx="10568" formatCode="General">
                  <c:v>20.525600000000001</c:v>
                </c:pt>
                <c:pt idx="10569" formatCode="General">
                  <c:v>18.005500000000001</c:v>
                </c:pt>
                <c:pt idx="10570" formatCode="General">
                  <c:v>15.926399999999999</c:v>
                </c:pt>
                <c:pt idx="10571" formatCode="General">
                  <c:v>14.3186</c:v>
                </c:pt>
                <c:pt idx="10572" formatCode="General">
                  <c:v>13.112299999999999</c:v>
                </c:pt>
                <c:pt idx="10573" formatCode="General">
                  <c:v>12.105399999999999</c:v>
                </c:pt>
                <c:pt idx="10574" formatCode="General">
                  <c:v>11.1585</c:v>
                </c:pt>
                <c:pt idx="10575" formatCode="General">
                  <c:v>10.2418</c:v>
                </c:pt>
                <c:pt idx="10576" formatCode="General">
                  <c:v>9.36876</c:v>
                </c:pt>
                <c:pt idx="10577" formatCode="General">
                  <c:v>8.5443700000000007</c:v>
                </c:pt>
                <c:pt idx="10578" formatCode="General">
                  <c:v>7.6641199999999996</c:v>
                </c:pt>
                <c:pt idx="10579" formatCode="General">
                  <c:v>6.5695100000000002</c:v>
                </c:pt>
                <c:pt idx="10580" formatCode="General">
                  <c:v>5.0861099999999997</c:v>
                </c:pt>
                <c:pt idx="10581" formatCode="General">
                  <c:v>3.0398200000000002</c:v>
                </c:pt>
                <c:pt idx="10582" formatCode="General">
                  <c:v>0.31423299999999998</c:v>
                </c:pt>
                <c:pt idx="10583" formatCode="General">
                  <c:v>-3.0891099999999998</c:v>
                </c:pt>
                <c:pt idx="10584" formatCode="General">
                  <c:v>-7.0663200000000002</c:v>
                </c:pt>
                <c:pt idx="10585" formatCode="General">
                  <c:v>-11.3316</c:v>
                </c:pt>
                <c:pt idx="10586" formatCode="General">
                  <c:v>-15.5663</c:v>
                </c:pt>
                <c:pt idx="10587" formatCode="General">
                  <c:v>-19.571300000000001</c:v>
                </c:pt>
                <c:pt idx="10588" formatCode="General">
                  <c:v>-23.3675</c:v>
                </c:pt>
                <c:pt idx="10589" formatCode="General">
                  <c:v>-27.119299999999999</c:v>
                </c:pt>
                <c:pt idx="10590" formatCode="General">
                  <c:v>-30.894300000000001</c:v>
                </c:pt>
                <c:pt idx="10591" formatCode="General">
                  <c:v>-34.711399999999998</c:v>
                </c:pt>
                <c:pt idx="10592" formatCode="General">
                  <c:v>-38.553899999999999</c:v>
                </c:pt>
                <c:pt idx="10593" formatCode="General">
                  <c:v>-42.402099999999997</c:v>
                </c:pt>
                <c:pt idx="10594" formatCode="General">
                  <c:v>-46.234499999999997</c:v>
                </c:pt>
                <c:pt idx="10595" formatCode="General">
                  <c:v>-50.067399999999999</c:v>
                </c:pt>
                <c:pt idx="10596" formatCode="General">
                  <c:v>-53.933100000000003</c:v>
                </c:pt>
                <c:pt idx="10597" formatCode="General">
                  <c:v>-57.835999999999999</c:v>
                </c:pt>
                <c:pt idx="10598" formatCode="General">
                  <c:v>-61.777900000000002</c:v>
                </c:pt>
                <c:pt idx="10599" formatCode="General">
                  <c:v>-65.775000000000006</c:v>
                </c:pt>
                <c:pt idx="10600" formatCode="General">
                  <c:v>-69.729299999999995</c:v>
                </c:pt>
                <c:pt idx="10601" formatCode="General">
                  <c:v>-73.428799999999995</c:v>
                </c:pt>
                <c:pt idx="10602" formatCode="General">
                  <c:v>-76.763499999999993</c:v>
                </c:pt>
                <c:pt idx="10603" formatCode="General">
                  <c:v>-79.726500000000001</c:v>
                </c:pt>
                <c:pt idx="10604" formatCode="General">
                  <c:v>-82.429400000000001</c:v>
                </c:pt>
                <c:pt idx="10605" formatCode="General">
                  <c:v>-84.972099999999998</c:v>
                </c:pt>
                <c:pt idx="10606" formatCode="General">
                  <c:v>-87.316699999999997</c:v>
                </c:pt>
                <c:pt idx="10607" formatCode="General">
                  <c:v>-89.407899999999998</c:v>
                </c:pt>
                <c:pt idx="10608" formatCode="General">
                  <c:v>-91.203199999999995</c:v>
                </c:pt>
                <c:pt idx="10609" formatCode="General">
                  <c:v>-92.725800000000007</c:v>
                </c:pt>
                <c:pt idx="10610" formatCode="General">
                  <c:v>-94.036900000000003</c:v>
                </c:pt>
                <c:pt idx="10611" formatCode="General">
                  <c:v>-95.206500000000005</c:v>
                </c:pt>
                <c:pt idx="10612" formatCode="General">
                  <c:v>-96.267200000000003</c:v>
                </c:pt>
                <c:pt idx="10613" formatCode="General">
                  <c:v>-97.1584</c:v>
                </c:pt>
                <c:pt idx="10614" formatCode="General">
                  <c:v>-97.775400000000005</c:v>
                </c:pt>
                <c:pt idx="10615" formatCode="General">
                  <c:v>-98.0214</c:v>
                </c:pt>
                <c:pt idx="10616" formatCode="General">
                  <c:v>-97.861199999999997</c:v>
                </c:pt>
                <c:pt idx="10617" formatCode="General">
                  <c:v>-97.300399999999996</c:v>
                </c:pt>
                <c:pt idx="10618" formatCode="General">
                  <c:v>-96.336500000000001</c:v>
                </c:pt>
                <c:pt idx="10619" formatCode="General">
                  <c:v>-95.054299999999998</c:v>
                </c:pt>
                <c:pt idx="10620" formatCode="General">
                  <c:v>-93.683099999999996</c:v>
                </c:pt>
                <c:pt idx="10621" formatCode="General">
                  <c:v>-92.427499999999995</c:v>
                </c:pt>
                <c:pt idx="10622" formatCode="General">
                  <c:v>-91.403000000000006</c:v>
                </c:pt>
                <c:pt idx="10623" formatCode="General">
                  <c:v>-90.649600000000007</c:v>
                </c:pt>
                <c:pt idx="10624" formatCode="General">
                  <c:v>-90.179100000000005</c:v>
                </c:pt>
                <c:pt idx="10625" formatCode="General">
                  <c:v>-90.054599999999994</c:v>
                </c:pt>
                <c:pt idx="10626" formatCode="General">
                  <c:v>-90.319500000000005</c:v>
                </c:pt>
                <c:pt idx="10627" formatCode="General">
                  <c:v>-90.965800000000002</c:v>
                </c:pt>
                <c:pt idx="10628" formatCode="General">
                  <c:v>-92.017700000000005</c:v>
                </c:pt>
                <c:pt idx="10629" formatCode="General">
                  <c:v>-93.5184</c:v>
                </c:pt>
                <c:pt idx="10630" formatCode="General">
                  <c:v>-95.310100000000006</c:v>
                </c:pt>
                <c:pt idx="10631" formatCode="General">
                  <c:v>-97.185400000000001</c:v>
                </c:pt>
                <c:pt idx="10632" formatCode="General">
                  <c:v>-99.052000000000007</c:v>
                </c:pt>
                <c:pt idx="10633" formatCode="General">
                  <c:v>-100.815</c:v>
                </c:pt>
                <c:pt idx="10634" formatCode="General">
                  <c:v>-102.38800000000001</c:v>
                </c:pt>
                <c:pt idx="10635" formatCode="General">
                  <c:v>-103.81399999999999</c:v>
                </c:pt>
                <c:pt idx="10636" formatCode="General">
                  <c:v>-105.205</c:v>
                </c:pt>
                <c:pt idx="10637" formatCode="General">
                  <c:v>-106.541</c:v>
                </c:pt>
                <c:pt idx="10638" formatCode="General">
                  <c:v>-107.745</c:v>
                </c:pt>
                <c:pt idx="10639" formatCode="General">
                  <c:v>-108.718</c:v>
                </c:pt>
                <c:pt idx="10640" formatCode="General">
                  <c:v>-109.42</c:v>
                </c:pt>
                <c:pt idx="10641" formatCode="General">
                  <c:v>-109.911</c:v>
                </c:pt>
                <c:pt idx="10642" formatCode="General">
                  <c:v>-110.244</c:v>
                </c:pt>
                <c:pt idx="10643" formatCode="General">
                  <c:v>-110.453</c:v>
                </c:pt>
                <c:pt idx="10644" formatCode="General">
                  <c:v>-110.685</c:v>
                </c:pt>
                <c:pt idx="10645" formatCode="General">
                  <c:v>-111.10299999999999</c:v>
                </c:pt>
                <c:pt idx="10646" formatCode="General">
                  <c:v>-111.78700000000001</c:v>
                </c:pt>
                <c:pt idx="10647" formatCode="General">
                  <c:v>-112.72199999999999</c:v>
                </c:pt>
                <c:pt idx="10648" formatCode="General">
                  <c:v>-113.77800000000001</c:v>
                </c:pt>
                <c:pt idx="10649" formatCode="General">
                  <c:v>-114.94</c:v>
                </c:pt>
                <c:pt idx="10650" formatCode="General">
                  <c:v>-116.262</c:v>
                </c:pt>
                <c:pt idx="10651" formatCode="General">
                  <c:v>-117.726</c:v>
                </c:pt>
                <c:pt idx="10652" formatCode="General">
                  <c:v>-119.19799999999999</c:v>
                </c:pt>
                <c:pt idx="10653" formatCode="General">
                  <c:v>-120.354</c:v>
                </c:pt>
                <c:pt idx="10654" formatCode="General">
                  <c:v>-121.081</c:v>
                </c:pt>
                <c:pt idx="10655" formatCode="General">
                  <c:v>-121.565</c:v>
                </c:pt>
                <c:pt idx="10656" formatCode="General">
                  <c:v>-121.854</c:v>
                </c:pt>
                <c:pt idx="10657" formatCode="General">
                  <c:v>-121.913</c:v>
                </c:pt>
                <c:pt idx="10658" formatCode="General">
                  <c:v>-121.812</c:v>
                </c:pt>
                <c:pt idx="10659" formatCode="General">
                  <c:v>-121.70699999999999</c:v>
                </c:pt>
                <c:pt idx="10660" formatCode="General">
                  <c:v>-121.828</c:v>
                </c:pt>
                <c:pt idx="10661" formatCode="General">
                  <c:v>-122.334</c:v>
                </c:pt>
                <c:pt idx="10662" formatCode="General">
                  <c:v>-123.242</c:v>
                </c:pt>
                <c:pt idx="10663" formatCode="General">
                  <c:v>-124.49299999999999</c:v>
                </c:pt>
                <c:pt idx="10664" formatCode="General">
                  <c:v>-125.979</c:v>
                </c:pt>
                <c:pt idx="10665" formatCode="General">
                  <c:v>-127.44799999999999</c:v>
                </c:pt>
                <c:pt idx="10666" formatCode="General">
                  <c:v>-128.69800000000001</c:v>
                </c:pt>
                <c:pt idx="10667" formatCode="General">
                  <c:v>-129.75</c:v>
                </c:pt>
                <c:pt idx="10668" formatCode="General">
                  <c:v>-130.56100000000001</c:v>
                </c:pt>
                <c:pt idx="10669" formatCode="General">
                  <c:v>-131.02699999999999</c:v>
                </c:pt>
                <c:pt idx="10670" formatCode="General">
                  <c:v>-131.31299999999999</c:v>
                </c:pt>
                <c:pt idx="10671" formatCode="General">
                  <c:v>-131.654</c:v>
                </c:pt>
                <c:pt idx="10672" formatCode="General">
                  <c:v>-132.083</c:v>
                </c:pt>
                <c:pt idx="10673" formatCode="General">
                  <c:v>-132.542</c:v>
                </c:pt>
                <c:pt idx="10674" formatCode="General">
                  <c:v>-132.876</c:v>
                </c:pt>
                <c:pt idx="10675" formatCode="General">
                  <c:v>-133.04</c:v>
                </c:pt>
                <c:pt idx="10676" formatCode="General">
                  <c:v>-133.09800000000001</c:v>
                </c:pt>
                <c:pt idx="10677" formatCode="General">
                  <c:v>-133.167</c:v>
                </c:pt>
                <c:pt idx="10678" formatCode="General">
                  <c:v>-133.31800000000001</c:v>
                </c:pt>
                <c:pt idx="10679" formatCode="General">
                  <c:v>-133.38200000000001</c:v>
                </c:pt>
                <c:pt idx="10680" formatCode="General">
                  <c:v>-133.196</c:v>
                </c:pt>
                <c:pt idx="10681" formatCode="General">
                  <c:v>-132.72399999999999</c:v>
                </c:pt>
                <c:pt idx="10682" formatCode="General">
                  <c:v>-131.96899999999999</c:v>
                </c:pt>
                <c:pt idx="10683" formatCode="General">
                  <c:v>-130.96299999999999</c:v>
                </c:pt>
                <c:pt idx="10684" formatCode="General">
                  <c:v>-129.81899999999999</c:v>
                </c:pt>
                <c:pt idx="10685" formatCode="General">
                  <c:v>-128.71199999999999</c:v>
                </c:pt>
                <c:pt idx="10686" formatCode="General">
                  <c:v>-127.895</c:v>
                </c:pt>
                <c:pt idx="10687" formatCode="General">
                  <c:v>-127.646</c:v>
                </c:pt>
                <c:pt idx="10688" formatCode="General">
                  <c:v>-128.15100000000001</c:v>
                </c:pt>
                <c:pt idx="10689" formatCode="General">
                  <c:v>-129.38800000000001</c:v>
                </c:pt>
                <c:pt idx="10690" formatCode="General">
                  <c:v>-131.19499999999999</c:v>
                </c:pt>
                <c:pt idx="10691" formatCode="General">
                  <c:v>-133.46</c:v>
                </c:pt>
                <c:pt idx="10692" formatCode="General">
                  <c:v>-136.04300000000001</c:v>
                </c:pt>
                <c:pt idx="10693" formatCode="General">
                  <c:v>-138.71799999999999</c:v>
                </c:pt>
                <c:pt idx="10694" formatCode="General">
                  <c:v>-141.25899999999999</c:v>
                </c:pt>
                <c:pt idx="10695" formatCode="General">
                  <c:v>-143.53299999999999</c:v>
                </c:pt>
                <c:pt idx="10696" formatCode="General">
                  <c:v>-145.5</c:v>
                </c:pt>
                <c:pt idx="10697" formatCode="General">
                  <c:v>-147.19200000000001</c:v>
                </c:pt>
                <c:pt idx="10698" formatCode="General">
                  <c:v>-148.71700000000001</c:v>
                </c:pt>
                <c:pt idx="10699" formatCode="General">
                  <c:v>-150.179</c:v>
                </c:pt>
                <c:pt idx="10700" formatCode="General">
                  <c:v>-151.577</c:v>
                </c:pt>
                <c:pt idx="10701" formatCode="General">
                  <c:v>-152.857</c:v>
                </c:pt>
                <c:pt idx="10702" formatCode="General">
                  <c:v>-153.92699999999999</c:v>
                </c:pt>
                <c:pt idx="10703" formatCode="General">
                  <c:v>-154.67699999999999</c:v>
                </c:pt>
                <c:pt idx="10704" formatCode="General">
                  <c:v>-155.01900000000001</c:v>
                </c:pt>
                <c:pt idx="10705" formatCode="General">
                  <c:v>-154.911</c:v>
                </c:pt>
                <c:pt idx="10706" formatCode="General">
                  <c:v>-154.40199999999999</c:v>
                </c:pt>
                <c:pt idx="10707" formatCode="General">
                  <c:v>-153.69300000000001</c:v>
                </c:pt>
                <c:pt idx="10708" formatCode="General">
                  <c:v>-152.95400000000001</c:v>
                </c:pt>
                <c:pt idx="10709" formatCode="General">
                  <c:v>-152.24700000000001</c:v>
                </c:pt>
                <c:pt idx="10710" formatCode="General">
                  <c:v>-151.62100000000001</c:v>
                </c:pt>
                <c:pt idx="10711" formatCode="General">
                  <c:v>-151.12200000000001</c:v>
                </c:pt>
                <c:pt idx="10712" formatCode="General">
                  <c:v>-150.82</c:v>
                </c:pt>
                <c:pt idx="10713" formatCode="General">
                  <c:v>-150.78399999999999</c:v>
                </c:pt>
                <c:pt idx="10714" formatCode="General">
                  <c:v>-151.05500000000001</c:v>
                </c:pt>
                <c:pt idx="10715" formatCode="General">
                  <c:v>-151.63300000000001</c:v>
                </c:pt>
                <c:pt idx="10716" formatCode="General">
                  <c:v>-152.47900000000001</c:v>
                </c:pt>
                <c:pt idx="10717" formatCode="General">
                  <c:v>-153.51599999999999</c:v>
                </c:pt>
                <c:pt idx="10718" formatCode="General">
                  <c:v>-154.66499999999999</c:v>
                </c:pt>
                <c:pt idx="10719" formatCode="General">
                  <c:v>-155.911</c:v>
                </c:pt>
                <c:pt idx="10720" formatCode="General">
                  <c:v>-157.24600000000001</c:v>
                </c:pt>
                <c:pt idx="10721" formatCode="General">
                  <c:v>-158.661</c:v>
                </c:pt>
                <c:pt idx="10722" formatCode="General">
                  <c:v>-159.94900000000001</c:v>
                </c:pt>
                <c:pt idx="10723" formatCode="General">
                  <c:v>-160.791</c:v>
                </c:pt>
                <c:pt idx="10724" formatCode="General">
                  <c:v>-161.16900000000001</c:v>
                </c:pt>
                <c:pt idx="10725" formatCode="General">
                  <c:v>-161.19399999999999</c:v>
                </c:pt>
                <c:pt idx="10726" formatCode="General">
                  <c:v>-160.93199999999999</c:v>
                </c:pt>
                <c:pt idx="10727" formatCode="General">
                  <c:v>-160.49600000000001</c:v>
                </c:pt>
                <c:pt idx="10728" formatCode="General">
                  <c:v>-160.03100000000001</c:v>
                </c:pt>
                <c:pt idx="10729" formatCode="General">
                  <c:v>-159.59800000000001</c:v>
                </c:pt>
                <c:pt idx="10730" formatCode="General">
                  <c:v>-159.17599999999999</c:v>
                </c:pt>
                <c:pt idx="10731" formatCode="General">
                  <c:v>-158.685</c:v>
                </c:pt>
                <c:pt idx="10732" formatCode="General">
                  <c:v>-158.048</c:v>
                </c:pt>
                <c:pt idx="10733" formatCode="General">
                  <c:v>-157.26</c:v>
                </c:pt>
                <c:pt idx="10734" formatCode="General">
                  <c:v>-156.31800000000001</c:v>
                </c:pt>
                <c:pt idx="10735" formatCode="General">
                  <c:v>-155.221</c:v>
                </c:pt>
                <c:pt idx="10736" formatCode="General">
                  <c:v>-153.995</c:v>
                </c:pt>
                <c:pt idx="10737" formatCode="General">
                  <c:v>-152.68199999999999</c:v>
                </c:pt>
                <c:pt idx="10738" formatCode="General">
                  <c:v>-151.35400000000001</c:v>
                </c:pt>
                <c:pt idx="10739" formatCode="General">
                  <c:v>-150.05199999999999</c:v>
                </c:pt>
                <c:pt idx="10740" formatCode="General">
                  <c:v>-148.691</c:v>
                </c:pt>
                <c:pt idx="10741" formatCode="General">
                  <c:v>-147.251</c:v>
                </c:pt>
                <c:pt idx="10742" formatCode="General">
                  <c:v>-145.83000000000001</c:v>
                </c:pt>
                <c:pt idx="10743" formatCode="General">
                  <c:v>-144.434</c:v>
                </c:pt>
                <c:pt idx="10744" formatCode="General">
                  <c:v>-143.00800000000001</c:v>
                </c:pt>
                <c:pt idx="10745" formatCode="General">
                  <c:v>-141.53899999999999</c:v>
                </c:pt>
                <c:pt idx="10746" formatCode="General">
                  <c:v>-140.018</c:v>
                </c:pt>
                <c:pt idx="10747" formatCode="General">
                  <c:v>-138.41</c:v>
                </c:pt>
                <c:pt idx="10748" formatCode="General">
                  <c:v>-136.73400000000001</c:v>
                </c:pt>
                <c:pt idx="10749" formatCode="General">
                  <c:v>-135.07400000000001</c:v>
                </c:pt>
                <c:pt idx="10750" formatCode="General">
                  <c:v>-133.58000000000001</c:v>
                </c:pt>
                <c:pt idx="10751" formatCode="General">
                  <c:v>-132.38900000000001</c:v>
                </c:pt>
                <c:pt idx="10752" formatCode="General">
                  <c:v>-131.422</c:v>
                </c:pt>
                <c:pt idx="10753" formatCode="General">
                  <c:v>-130.53700000000001</c:v>
                </c:pt>
                <c:pt idx="10754" formatCode="General">
                  <c:v>-129.62299999999999</c:v>
                </c:pt>
                <c:pt idx="10755" formatCode="General">
                  <c:v>-128.45400000000001</c:v>
                </c:pt>
                <c:pt idx="10756" formatCode="General">
                  <c:v>-126.767</c:v>
                </c:pt>
                <c:pt idx="10757" formatCode="General">
                  <c:v>-124.64100000000001</c:v>
                </c:pt>
                <c:pt idx="10758" formatCode="General">
                  <c:v>-122.32299999999999</c:v>
                </c:pt>
                <c:pt idx="10759" formatCode="General">
                  <c:v>-120.042</c:v>
                </c:pt>
                <c:pt idx="10760" formatCode="General">
                  <c:v>-117.98099999999999</c:v>
                </c:pt>
                <c:pt idx="10761" formatCode="General">
                  <c:v>-116.166</c:v>
                </c:pt>
                <c:pt idx="10762" formatCode="General">
                  <c:v>-114.602</c:v>
                </c:pt>
                <c:pt idx="10763" formatCode="General">
                  <c:v>-113.285</c:v>
                </c:pt>
                <c:pt idx="10764" formatCode="General">
                  <c:v>-112.256</c:v>
                </c:pt>
                <c:pt idx="10765" formatCode="General">
                  <c:v>-111.553</c:v>
                </c:pt>
                <c:pt idx="10766" formatCode="General">
                  <c:v>-111.099</c:v>
                </c:pt>
                <c:pt idx="10767" formatCode="General">
                  <c:v>-110.777</c:v>
                </c:pt>
                <c:pt idx="10768" formatCode="General">
                  <c:v>-110.468</c:v>
                </c:pt>
                <c:pt idx="10769" formatCode="General">
                  <c:v>-109.937</c:v>
                </c:pt>
                <c:pt idx="10770" formatCode="General">
                  <c:v>-108.914</c:v>
                </c:pt>
                <c:pt idx="10771" formatCode="General">
                  <c:v>-107.316</c:v>
                </c:pt>
                <c:pt idx="10772" formatCode="General">
                  <c:v>-105.033</c:v>
                </c:pt>
                <c:pt idx="10773" formatCode="General">
                  <c:v>-101.378</c:v>
                </c:pt>
                <c:pt idx="10774" formatCode="General">
                  <c:v>-95.912899999999993</c:v>
                </c:pt>
                <c:pt idx="10775" formatCode="General">
                  <c:v>-88.936000000000007</c:v>
                </c:pt>
                <c:pt idx="10776" formatCode="General">
                  <c:v>-80.990200000000002</c:v>
                </c:pt>
                <c:pt idx="10777" formatCode="General">
                  <c:v>-72.639799999999994</c:v>
                </c:pt>
                <c:pt idx="10778" formatCode="General">
                  <c:v>-64.260400000000004</c:v>
                </c:pt>
                <c:pt idx="10779" formatCode="General">
                  <c:v>-56.113199999999999</c:v>
                </c:pt>
                <c:pt idx="10780" formatCode="General">
                  <c:v>-48.398800000000001</c:v>
                </c:pt>
                <c:pt idx="10781" formatCode="General">
                  <c:v>-41.356000000000002</c:v>
                </c:pt>
                <c:pt idx="10782" formatCode="General">
                  <c:v>-35.238700000000001</c:v>
                </c:pt>
                <c:pt idx="10783" formatCode="General">
                  <c:v>-30.247399999999999</c:v>
                </c:pt>
                <c:pt idx="10784" formatCode="General">
                  <c:v>-26.494900000000001</c:v>
                </c:pt>
                <c:pt idx="10785" formatCode="General">
                  <c:v>-23.886199999999999</c:v>
                </c:pt>
                <c:pt idx="10786" formatCode="General">
                  <c:v>-22.279199999999999</c:v>
                </c:pt>
                <c:pt idx="10787" formatCode="General">
                  <c:v>-21.656099999999999</c:v>
                </c:pt>
                <c:pt idx="10788" formatCode="General">
                  <c:v>-21.965599999999998</c:v>
                </c:pt>
                <c:pt idx="10789" formatCode="General">
                  <c:v>-23.119299999999999</c:v>
                </c:pt>
                <c:pt idx="10790" formatCode="General">
                  <c:v>-24.970700000000001</c:v>
                </c:pt>
                <c:pt idx="10791" formatCode="General">
                  <c:v>-27.352499999999999</c:v>
                </c:pt>
                <c:pt idx="10792" formatCode="General">
                  <c:v>-30.133199999999999</c:v>
                </c:pt>
                <c:pt idx="10793" formatCode="General">
                  <c:v>-33.225099999999998</c:v>
                </c:pt>
                <c:pt idx="10794" formatCode="General">
                  <c:v>-36.626199999999997</c:v>
                </c:pt>
                <c:pt idx="10795" formatCode="General">
                  <c:v>-40.340899999999998</c:v>
                </c:pt>
                <c:pt idx="10796" formatCode="General">
                  <c:v>-44.331499999999998</c:v>
                </c:pt>
                <c:pt idx="10797" formatCode="General">
                  <c:v>-48.502699999999997</c:v>
                </c:pt>
                <c:pt idx="10798" formatCode="General">
                  <c:v>-52.726700000000001</c:v>
                </c:pt>
                <c:pt idx="10799" formatCode="General">
                  <c:v>-56.868899999999996</c:v>
                </c:pt>
                <c:pt idx="10800" formatCode="General">
                  <c:v>-60.804000000000002</c:v>
                </c:pt>
                <c:pt idx="10801" formatCode="General">
                  <c:v>-64.444400000000002</c:v>
                </c:pt>
                <c:pt idx="10802" formatCode="General">
                  <c:v>-67.714600000000004</c:v>
                </c:pt>
                <c:pt idx="10803" formatCode="General">
                  <c:v>-70.559399999999997</c:v>
                </c:pt>
                <c:pt idx="10804" formatCode="General">
                  <c:v>-72.937700000000007</c:v>
                </c:pt>
                <c:pt idx="10805" formatCode="General">
                  <c:v>-74.822500000000005</c:v>
                </c:pt>
                <c:pt idx="10806" formatCode="General">
                  <c:v>-76.193299999999994</c:v>
                </c:pt>
                <c:pt idx="10807" formatCode="General">
                  <c:v>-77.047300000000007</c:v>
                </c:pt>
                <c:pt idx="10808" formatCode="General">
                  <c:v>-77.408900000000003</c:v>
                </c:pt>
                <c:pt idx="10809" formatCode="General">
                  <c:v>-77.325400000000002</c:v>
                </c:pt>
                <c:pt idx="10810" formatCode="General">
                  <c:v>-76.855599999999995</c:v>
                </c:pt>
                <c:pt idx="10811" formatCode="General">
                  <c:v>-76.026499999999999</c:v>
                </c:pt>
                <c:pt idx="10812" formatCode="General">
                  <c:v>-74.845100000000002</c:v>
                </c:pt>
                <c:pt idx="10813" formatCode="General">
                  <c:v>-73.287199999999999</c:v>
                </c:pt>
                <c:pt idx="10814" formatCode="General">
                  <c:v>-71.329700000000003</c:v>
                </c:pt>
                <c:pt idx="10815" formatCode="General">
                  <c:v>-68.989099999999993</c:v>
                </c:pt>
                <c:pt idx="10816" formatCode="General">
                  <c:v>-66.292100000000005</c:v>
                </c:pt>
                <c:pt idx="10817" formatCode="General">
                  <c:v>-63.281700000000001</c:v>
                </c:pt>
                <c:pt idx="10818" formatCode="General">
                  <c:v>-59.960799999999999</c:v>
                </c:pt>
                <c:pt idx="10819" formatCode="General">
                  <c:v>-56.324800000000003</c:v>
                </c:pt>
                <c:pt idx="10820" formatCode="General">
                  <c:v>-52.399099999999997</c:v>
                </c:pt>
                <c:pt idx="10821" formatCode="General">
                  <c:v>-48.190800000000003</c:v>
                </c:pt>
                <c:pt idx="10822" formatCode="General">
                  <c:v>-43.684600000000003</c:v>
                </c:pt>
                <c:pt idx="10823" formatCode="General">
                  <c:v>-38.888300000000001</c:v>
                </c:pt>
                <c:pt idx="10824" formatCode="General">
                  <c:v>-33.8431</c:v>
                </c:pt>
                <c:pt idx="10825" formatCode="General">
                  <c:v>-28.6189</c:v>
                </c:pt>
                <c:pt idx="10826" formatCode="General">
                  <c:v>-23.2881</c:v>
                </c:pt>
                <c:pt idx="10827" formatCode="General">
                  <c:v>-17.8916</c:v>
                </c:pt>
                <c:pt idx="10828" formatCode="General">
                  <c:v>-12.4869</c:v>
                </c:pt>
                <c:pt idx="10829" formatCode="General">
                  <c:v>-7.1539200000000003</c:v>
                </c:pt>
                <c:pt idx="10830" formatCode="General">
                  <c:v>-1.90022</c:v>
                </c:pt>
                <c:pt idx="10831" formatCode="General">
                  <c:v>3.3132299999999999</c:v>
                </c:pt>
                <c:pt idx="10832" formatCode="General">
                  <c:v>8.5200099999999992</c:v>
                </c:pt>
                <c:pt idx="10833" formatCode="General">
                  <c:v>13.736800000000001</c:v>
                </c:pt>
                <c:pt idx="10834" formatCode="General">
                  <c:v>18.934000000000001</c:v>
                </c:pt>
                <c:pt idx="10835" formatCode="General">
                  <c:v>24.054500000000001</c:v>
                </c:pt>
                <c:pt idx="10836" formatCode="General">
                  <c:v>29.0229</c:v>
                </c:pt>
                <c:pt idx="10837" formatCode="General">
                  <c:v>33.860399999999998</c:v>
                </c:pt>
                <c:pt idx="10838" formatCode="General">
                  <c:v>38.645400000000002</c:v>
                </c:pt>
                <c:pt idx="10839" formatCode="General">
                  <c:v>43.461100000000002</c:v>
                </c:pt>
                <c:pt idx="10840" formatCode="General">
                  <c:v>48.318100000000001</c:v>
                </c:pt>
                <c:pt idx="10841" formatCode="General">
                  <c:v>53.025100000000002</c:v>
                </c:pt>
                <c:pt idx="10842" formatCode="General">
                  <c:v>57.419199999999996</c:v>
                </c:pt>
                <c:pt idx="10843" formatCode="General">
                  <c:v>61.458799999999997</c:v>
                </c:pt>
                <c:pt idx="10844" formatCode="General">
                  <c:v>65.108199999999997</c:v>
                </c:pt>
                <c:pt idx="10845" formatCode="General">
                  <c:v>68.342600000000004</c:v>
                </c:pt>
                <c:pt idx="10846" formatCode="General">
                  <c:v>71.094200000000001</c:v>
                </c:pt>
                <c:pt idx="10847" formatCode="General">
                  <c:v>73.277100000000004</c:v>
                </c:pt>
                <c:pt idx="10848" formatCode="General">
                  <c:v>74.812399999999997</c:v>
                </c:pt>
                <c:pt idx="10849" formatCode="General">
                  <c:v>75.669799999999995</c:v>
                </c:pt>
                <c:pt idx="10850" formatCode="General">
                  <c:v>75.899199999999993</c:v>
                </c:pt>
                <c:pt idx="10851" formatCode="General">
                  <c:v>75.596199999999996</c:v>
                </c:pt>
                <c:pt idx="10852" formatCode="General">
                  <c:v>74.883899999999997</c:v>
                </c:pt>
                <c:pt idx="10853" formatCode="General">
                  <c:v>73.979100000000003</c:v>
                </c:pt>
                <c:pt idx="10854" formatCode="General">
                  <c:v>73.142799999999994</c:v>
                </c:pt>
                <c:pt idx="10855" formatCode="General">
                  <c:v>72.616500000000002</c:v>
                </c:pt>
                <c:pt idx="10856" formatCode="General">
                  <c:v>72.548500000000004</c:v>
                </c:pt>
                <c:pt idx="10857" formatCode="General">
                  <c:v>72.9499</c:v>
                </c:pt>
                <c:pt idx="10858" formatCode="General">
                  <c:v>73.921999999999997</c:v>
                </c:pt>
                <c:pt idx="10859" formatCode="General">
                  <c:v>75.590299999999999</c:v>
                </c:pt>
                <c:pt idx="10860" formatCode="General">
                  <c:v>78.018900000000002</c:v>
                </c:pt>
                <c:pt idx="10861" formatCode="General">
                  <c:v>81.263900000000007</c:v>
                </c:pt>
                <c:pt idx="10862" formatCode="General">
                  <c:v>85.375799999999998</c:v>
                </c:pt>
                <c:pt idx="10863" formatCode="General">
                  <c:v>90.309299999999993</c:v>
                </c:pt>
                <c:pt idx="10864" formatCode="General">
                  <c:v>95.936000000000007</c:v>
                </c:pt>
                <c:pt idx="10865" formatCode="General">
                  <c:v>102.09099999999999</c:v>
                </c:pt>
                <c:pt idx="10866" formatCode="General">
                  <c:v>108.628</c:v>
                </c:pt>
                <c:pt idx="10867" formatCode="General">
                  <c:v>115.51600000000001</c:v>
                </c:pt>
                <c:pt idx="10868" formatCode="General">
                  <c:v>122.768</c:v>
                </c:pt>
                <c:pt idx="10869" formatCode="General">
                  <c:v>130.411</c:v>
                </c:pt>
                <c:pt idx="10870" formatCode="General">
                  <c:v>138.30000000000001</c:v>
                </c:pt>
                <c:pt idx="10871" formatCode="General">
                  <c:v>146.16399999999999</c:v>
                </c:pt>
                <c:pt idx="10872" formatCode="General">
                  <c:v>153.84899999999999</c:v>
                </c:pt>
                <c:pt idx="10873" formatCode="General">
                  <c:v>161.24799999999999</c:v>
                </c:pt>
                <c:pt idx="10874" formatCode="General">
                  <c:v>168.2</c:v>
                </c:pt>
                <c:pt idx="10875" formatCode="General">
                  <c:v>174.51900000000001</c:v>
                </c:pt>
                <c:pt idx="10876" formatCode="General">
                  <c:v>180.035</c:v>
                </c:pt>
                <c:pt idx="10877" formatCode="General">
                  <c:v>184.58500000000001</c:v>
                </c:pt>
                <c:pt idx="10878" formatCode="General">
                  <c:v>188.05799999999999</c:v>
                </c:pt>
                <c:pt idx="10879" formatCode="General">
                  <c:v>190.393</c:v>
                </c:pt>
                <c:pt idx="10880" formatCode="General">
                  <c:v>191.565</c:v>
                </c:pt>
                <c:pt idx="10881" formatCode="General">
                  <c:v>191.577</c:v>
                </c:pt>
                <c:pt idx="10882" formatCode="General">
                  <c:v>190.453</c:v>
                </c:pt>
                <c:pt idx="10883" formatCode="General">
                  <c:v>188.256</c:v>
                </c:pt>
                <c:pt idx="10884" formatCode="General">
                  <c:v>185.26300000000001</c:v>
                </c:pt>
                <c:pt idx="10885" formatCode="General">
                  <c:v>181.85300000000001</c:v>
                </c:pt>
                <c:pt idx="10886" formatCode="General">
                  <c:v>178.381</c:v>
                </c:pt>
                <c:pt idx="10887" formatCode="General">
                  <c:v>175.14400000000001</c:v>
                </c:pt>
                <c:pt idx="10888" formatCode="General">
                  <c:v>172.279</c:v>
                </c:pt>
                <c:pt idx="10889" formatCode="General">
                  <c:v>169.87799999999999</c:v>
                </c:pt>
                <c:pt idx="10890" formatCode="General">
                  <c:v>167.982</c:v>
                </c:pt>
                <c:pt idx="10891" formatCode="General">
                  <c:v>166.529</c:v>
                </c:pt>
                <c:pt idx="10892" formatCode="General">
                  <c:v>165.423</c:v>
                </c:pt>
                <c:pt idx="10893" formatCode="General">
                  <c:v>164.65600000000001</c:v>
                </c:pt>
                <c:pt idx="10894" formatCode="General">
                  <c:v>164.191</c:v>
                </c:pt>
                <c:pt idx="10895" formatCode="General">
                  <c:v>163.886</c:v>
                </c:pt>
                <c:pt idx="10896" formatCode="General">
                  <c:v>163.63200000000001</c:v>
                </c:pt>
                <c:pt idx="10897" formatCode="General">
                  <c:v>163.40600000000001</c:v>
                </c:pt>
                <c:pt idx="10898" formatCode="General">
                  <c:v>163.226</c:v>
                </c:pt>
                <c:pt idx="10899" formatCode="General">
                  <c:v>163.13200000000001</c:v>
                </c:pt>
                <c:pt idx="10900" formatCode="General">
                  <c:v>163.245</c:v>
                </c:pt>
                <c:pt idx="10901" formatCode="General">
                  <c:v>163.70099999999999</c:v>
                </c:pt>
                <c:pt idx="10902" formatCode="General">
                  <c:v>164.57499999999999</c:v>
                </c:pt>
                <c:pt idx="10903" formatCode="General">
                  <c:v>165.92099999999999</c:v>
                </c:pt>
                <c:pt idx="10904" formatCode="General">
                  <c:v>167.745</c:v>
                </c:pt>
                <c:pt idx="10905" formatCode="General">
                  <c:v>170.011</c:v>
                </c:pt>
                <c:pt idx="10906" formatCode="General">
                  <c:v>172.68</c:v>
                </c:pt>
                <c:pt idx="10907" formatCode="General">
                  <c:v>175.84899999999999</c:v>
                </c:pt>
                <c:pt idx="10908" formatCode="General">
                  <c:v>179.54400000000001</c:v>
                </c:pt>
                <c:pt idx="10909" formatCode="General">
                  <c:v>183.571</c:v>
                </c:pt>
                <c:pt idx="10910" formatCode="General">
                  <c:v>187.74199999999999</c:v>
                </c:pt>
                <c:pt idx="10911" formatCode="General">
                  <c:v>191.935</c:v>
                </c:pt>
                <c:pt idx="10912" formatCode="General">
                  <c:v>196.06100000000001</c:v>
                </c:pt>
                <c:pt idx="10913" formatCode="General">
                  <c:v>200.059</c:v>
                </c:pt>
                <c:pt idx="10914" formatCode="General">
                  <c:v>203.89</c:v>
                </c:pt>
                <c:pt idx="10915" formatCode="General">
                  <c:v>207.50800000000001</c:v>
                </c:pt>
                <c:pt idx="10916" formatCode="General">
                  <c:v>210.84399999999999</c:v>
                </c:pt>
                <c:pt idx="10917" formatCode="General">
                  <c:v>213.84100000000001</c:v>
                </c:pt>
                <c:pt idx="10918" formatCode="General">
                  <c:v>216.465</c:v>
                </c:pt>
                <c:pt idx="10919" formatCode="General">
                  <c:v>218.74199999999999</c:v>
                </c:pt>
                <c:pt idx="10920" formatCode="General">
                  <c:v>220.69</c:v>
                </c:pt>
                <c:pt idx="10921" formatCode="General">
                  <c:v>222.197</c:v>
                </c:pt>
                <c:pt idx="10922" formatCode="General">
                  <c:v>223.18</c:v>
                </c:pt>
                <c:pt idx="10923" formatCode="General">
                  <c:v>223.661</c:v>
                </c:pt>
                <c:pt idx="10924" formatCode="General">
                  <c:v>223.64599999999999</c:v>
                </c:pt>
                <c:pt idx="10925" formatCode="General">
                  <c:v>223.12200000000001</c:v>
                </c:pt>
                <c:pt idx="10926" formatCode="General">
                  <c:v>222.113</c:v>
                </c:pt>
                <c:pt idx="10927" formatCode="General">
                  <c:v>220.643</c:v>
                </c:pt>
                <c:pt idx="10928" formatCode="General">
                  <c:v>218.70099999999999</c:v>
                </c:pt>
                <c:pt idx="10929" formatCode="General">
                  <c:v>216.22499999999999</c:v>
                </c:pt>
                <c:pt idx="10930" formatCode="General">
                  <c:v>213.12799999999999</c:v>
                </c:pt>
                <c:pt idx="10931" formatCode="General">
                  <c:v>209.47300000000001</c:v>
                </c:pt>
                <c:pt idx="10932" formatCode="General">
                  <c:v>205.43</c:v>
                </c:pt>
                <c:pt idx="10933" formatCode="General">
                  <c:v>201.07499999999999</c:v>
                </c:pt>
                <c:pt idx="10934" formatCode="General">
                  <c:v>196.453</c:v>
                </c:pt>
                <c:pt idx="10935" formatCode="General">
                  <c:v>191.62299999999999</c:v>
                </c:pt>
                <c:pt idx="10936" formatCode="General">
                  <c:v>186.69399999999999</c:v>
                </c:pt>
                <c:pt idx="10937" formatCode="General">
                  <c:v>181.828</c:v>
                </c:pt>
                <c:pt idx="10938" formatCode="General">
                  <c:v>177.191</c:v>
                </c:pt>
                <c:pt idx="10939" formatCode="General">
                  <c:v>172.916</c:v>
                </c:pt>
                <c:pt idx="10940" formatCode="General">
                  <c:v>169.14400000000001</c:v>
                </c:pt>
                <c:pt idx="10941" formatCode="General">
                  <c:v>165.96899999999999</c:v>
                </c:pt>
                <c:pt idx="10942" formatCode="General">
                  <c:v>163.35300000000001</c:v>
                </c:pt>
                <c:pt idx="10943" formatCode="General">
                  <c:v>161.22499999999999</c:v>
                </c:pt>
                <c:pt idx="10944" formatCode="General">
                  <c:v>159.52000000000001</c:v>
                </c:pt>
                <c:pt idx="10945" formatCode="General">
                  <c:v>158.21899999999999</c:v>
                </c:pt>
                <c:pt idx="10946" formatCode="General">
                  <c:v>157.31100000000001</c:v>
                </c:pt>
                <c:pt idx="10947" formatCode="General">
                  <c:v>156.60900000000001</c:v>
                </c:pt>
                <c:pt idx="10948" formatCode="General">
                  <c:v>155.91900000000001</c:v>
                </c:pt>
                <c:pt idx="10949" formatCode="General">
                  <c:v>155.191</c:v>
                </c:pt>
                <c:pt idx="10950" formatCode="General">
                  <c:v>154.38800000000001</c:v>
                </c:pt>
                <c:pt idx="10951" formatCode="General">
                  <c:v>153.48500000000001</c:v>
                </c:pt>
                <c:pt idx="10952" formatCode="General">
                  <c:v>152.42500000000001</c:v>
                </c:pt>
                <c:pt idx="10953" formatCode="General">
                  <c:v>151.15</c:v>
                </c:pt>
                <c:pt idx="10954" formatCode="General">
                  <c:v>149.64400000000001</c:v>
                </c:pt>
                <c:pt idx="10955" formatCode="General">
                  <c:v>147.89599999999999</c:v>
                </c:pt>
                <c:pt idx="10956" formatCode="General">
                  <c:v>145.875</c:v>
                </c:pt>
                <c:pt idx="10957" formatCode="General">
                  <c:v>143.596</c:v>
                </c:pt>
                <c:pt idx="10958" formatCode="General">
                  <c:v>141.108</c:v>
                </c:pt>
                <c:pt idx="10959" formatCode="General">
                  <c:v>138.524</c:v>
                </c:pt>
                <c:pt idx="10960" formatCode="General">
                  <c:v>135.96199999999999</c:v>
                </c:pt>
                <c:pt idx="10961" formatCode="General">
                  <c:v>133.501</c:v>
                </c:pt>
                <c:pt idx="10962" formatCode="General">
                  <c:v>131.166</c:v>
                </c:pt>
                <c:pt idx="10963" formatCode="General">
                  <c:v>128.89099999999999</c:v>
                </c:pt>
                <c:pt idx="10964" formatCode="General">
                  <c:v>126.608</c:v>
                </c:pt>
                <c:pt idx="10965" formatCode="General">
                  <c:v>124.28100000000001</c:v>
                </c:pt>
                <c:pt idx="10966" formatCode="General">
                  <c:v>121.831</c:v>
                </c:pt>
                <c:pt idx="10967" formatCode="General">
                  <c:v>119.167</c:v>
                </c:pt>
                <c:pt idx="10968" formatCode="General">
                  <c:v>116.18600000000001</c:v>
                </c:pt>
                <c:pt idx="10969" formatCode="General">
                  <c:v>112.86499999999999</c:v>
                </c:pt>
                <c:pt idx="10970" formatCode="General">
                  <c:v>109.333</c:v>
                </c:pt>
                <c:pt idx="10971" formatCode="General">
                  <c:v>105.74</c:v>
                </c:pt>
                <c:pt idx="10972" formatCode="General">
                  <c:v>102.203</c:v>
                </c:pt>
                <c:pt idx="10973" formatCode="General">
                  <c:v>98.8446</c:v>
                </c:pt>
                <c:pt idx="10974" formatCode="General">
                  <c:v>95.7684</c:v>
                </c:pt>
                <c:pt idx="10975" formatCode="General">
                  <c:v>93.028999999999996</c:v>
                </c:pt>
                <c:pt idx="10976" formatCode="General">
                  <c:v>90.632000000000005</c:v>
                </c:pt>
                <c:pt idx="10977" formatCode="General">
                  <c:v>88.520700000000005</c:v>
                </c:pt>
                <c:pt idx="10978" formatCode="General">
                  <c:v>86.652699999999996</c:v>
                </c:pt>
                <c:pt idx="10979" formatCode="General">
                  <c:v>85.008499999999998</c:v>
                </c:pt>
                <c:pt idx="10980" formatCode="General">
                  <c:v>83.582300000000004</c:v>
                </c:pt>
                <c:pt idx="10981" formatCode="General">
                  <c:v>82.385199999999998</c:v>
                </c:pt>
                <c:pt idx="10982" formatCode="General">
                  <c:v>81.464500000000001</c:v>
                </c:pt>
                <c:pt idx="10983" formatCode="General">
                  <c:v>80.994799999999998</c:v>
                </c:pt>
                <c:pt idx="10984" formatCode="General">
                  <c:v>81.239199999999997</c:v>
                </c:pt>
                <c:pt idx="10985" formatCode="General">
                  <c:v>82.303700000000006</c:v>
                </c:pt>
                <c:pt idx="10986" formatCode="General">
                  <c:v>84.144000000000005</c:v>
                </c:pt>
                <c:pt idx="10987" formatCode="General">
                  <c:v>86.606499999999997</c:v>
                </c:pt>
                <c:pt idx="10988" formatCode="General">
                  <c:v>89.533199999999994</c:v>
                </c:pt>
                <c:pt idx="10989" formatCode="General">
                  <c:v>92.88</c:v>
                </c:pt>
                <c:pt idx="10990" formatCode="General">
                  <c:v>96.506900000000002</c:v>
                </c:pt>
                <c:pt idx="10991" formatCode="General">
                  <c:v>100.182</c:v>
                </c:pt>
                <c:pt idx="10992" formatCode="General">
                  <c:v>103.65900000000001</c:v>
                </c:pt>
                <c:pt idx="10993" formatCode="General">
                  <c:v>106.74</c:v>
                </c:pt>
                <c:pt idx="10994" formatCode="General">
                  <c:v>109.297</c:v>
                </c:pt>
                <c:pt idx="10995" formatCode="General">
                  <c:v>111.236</c:v>
                </c:pt>
                <c:pt idx="10996" formatCode="General">
                  <c:v>112.497</c:v>
                </c:pt>
                <c:pt idx="10997" formatCode="General">
                  <c:v>113.09099999999999</c:v>
                </c:pt>
                <c:pt idx="10998" formatCode="General">
                  <c:v>113.09399999999999</c:v>
                </c:pt>
                <c:pt idx="10999" formatCode="General">
                  <c:v>112.637</c:v>
                </c:pt>
                <c:pt idx="11000" formatCode="General">
                  <c:v>111.848</c:v>
                </c:pt>
                <c:pt idx="11001" formatCode="General">
                  <c:v>110.742</c:v>
                </c:pt>
                <c:pt idx="11002" formatCode="General">
                  <c:v>109.331</c:v>
                </c:pt>
                <c:pt idx="11003" formatCode="General">
                  <c:v>107.678</c:v>
                </c:pt>
                <c:pt idx="11004" formatCode="General">
                  <c:v>105.828</c:v>
                </c:pt>
                <c:pt idx="11005" formatCode="General">
                  <c:v>103.806</c:v>
                </c:pt>
                <c:pt idx="11006" formatCode="General">
                  <c:v>101.617</c:v>
                </c:pt>
                <c:pt idx="11007" formatCode="General">
                  <c:v>99.251000000000005</c:v>
                </c:pt>
                <c:pt idx="11008" formatCode="General">
                  <c:v>96.629900000000006</c:v>
                </c:pt>
                <c:pt idx="11009" formatCode="General">
                  <c:v>93.693399999999997</c:v>
                </c:pt>
                <c:pt idx="11010" formatCode="General">
                  <c:v>90.476799999999997</c:v>
                </c:pt>
                <c:pt idx="11011" formatCode="General">
                  <c:v>87.005899999999997</c:v>
                </c:pt>
                <c:pt idx="11012" formatCode="General">
                  <c:v>83.298100000000005</c:v>
                </c:pt>
                <c:pt idx="11013" formatCode="General">
                  <c:v>79.277600000000007</c:v>
                </c:pt>
                <c:pt idx="11014" formatCode="General">
                  <c:v>74.894000000000005</c:v>
                </c:pt>
                <c:pt idx="11015" formatCode="General">
                  <c:v>70.348299999999995</c:v>
                </c:pt>
                <c:pt idx="11016" formatCode="General">
                  <c:v>65.844499999999996</c:v>
                </c:pt>
                <c:pt idx="11017" formatCode="General">
                  <c:v>61.461100000000002</c:v>
                </c:pt>
                <c:pt idx="11018" formatCode="General">
                  <c:v>57.211599999999997</c:v>
                </c:pt>
                <c:pt idx="11019" formatCode="General">
                  <c:v>53.063600000000001</c:v>
                </c:pt>
                <c:pt idx="11020" formatCode="General">
                  <c:v>49.004600000000003</c:v>
                </c:pt>
                <c:pt idx="11021" formatCode="General">
                  <c:v>45.040500000000002</c:v>
                </c:pt>
                <c:pt idx="11022" formatCode="General">
                  <c:v>41.208799999999997</c:v>
                </c:pt>
                <c:pt idx="11023" formatCode="General">
                  <c:v>37.580500000000001</c:v>
                </c:pt>
                <c:pt idx="11024" formatCode="General">
                  <c:v>34.250799999999998</c:v>
                </c:pt>
                <c:pt idx="11025" formatCode="General">
                  <c:v>31.291499999999999</c:v>
                </c:pt>
                <c:pt idx="11026" formatCode="General">
                  <c:v>28.732099999999999</c:v>
                </c:pt>
                <c:pt idx="11027" formatCode="General">
                  <c:v>26.397400000000001</c:v>
                </c:pt>
                <c:pt idx="11028" formatCode="General">
                  <c:v>24.116599999999998</c:v>
                </c:pt>
                <c:pt idx="11029" formatCode="General">
                  <c:v>21.978000000000002</c:v>
                </c:pt>
                <c:pt idx="11030" formatCode="General">
                  <c:v>20.053100000000001</c:v>
                </c:pt>
                <c:pt idx="11031" formatCode="General">
                  <c:v>18.332899999999999</c:v>
                </c:pt>
                <c:pt idx="11032" formatCode="General">
                  <c:v>16.8261</c:v>
                </c:pt>
                <c:pt idx="11033" formatCode="General">
                  <c:v>15.5404</c:v>
                </c:pt>
                <c:pt idx="11034" formatCode="General">
                  <c:v>14.3893</c:v>
                </c:pt>
                <c:pt idx="11035" formatCode="General">
                  <c:v>13.303599999999999</c:v>
                </c:pt>
                <c:pt idx="11036" formatCode="General">
                  <c:v>12.350899999999999</c:v>
                </c:pt>
                <c:pt idx="11037" formatCode="General">
                  <c:v>11.6008</c:v>
                </c:pt>
                <c:pt idx="11038" formatCode="General">
                  <c:v>11.077400000000001</c:v>
                </c:pt>
                <c:pt idx="11039" formatCode="General">
                  <c:v>10.603999999999999</c:v>
                </c:pt>
                <c:pt idx="11040" formatCode="General">
                  <c:v>9.9271499999999993</c:v>
                </c:pt>
                <c:pt idx="11041" formatCode="General">
                  <c:v>8.9267199999999995</c:v>
                </c:pt>
                <c:pt idx="11042" formatCode="General">
                  <c:v>7.5449000000000002</c:v>
                </c:pt>
                <c:pt idx="11043" formatCode="General">
                  <c:v>5.79237</c:v>
                </c:pt>
                <c:pt idx="11044" formatCode="General">
                  <c:v>3.7024699999999999</c:v>
                </c:pt>
                <c:pt idx="11045" formatCode="General">
                  <c:v>1.3095600000000001</c:v>
                </c:pt>
                <c:pt idx="11046" formatCode="General">
                  <c:v>-1.37052</c:v>
                </c:pt>
                <c:pt idx="11047" formatCode="General">
                  <c:v>-4.3260800000000001</c:v>
                </c:pt>
                <c:pt idx="11048" formatCode="General">
                  <c:v>-7.4822300000000004</c:v>
                </c:pt>
                <c:pt idx="11049" formatCode="General">
                  <c:v>-10.7235</c:v>
                </c:pt>
                <c:pt idx="11050" formatCode="General">
                  <c:v>-13.914300000000001</c:v>
                </c:pt>
                <c:pt idx="11051" formatCode="General">
                  <c:v>-17.059100000000001</c:v>
                </c:pt>
                <c:pt idx="11052" formatCode="General">
                  <c:v>-20.300899999999999</c:v>
                </c:pt>
                <c:pt idx="11053" formatCode="General">
                  <c:v>-23.665099999999999</c:v>
                </c:pt>
                <c:pt idx="11054" formatCode="General">
                  <c:v>-27.121200000000002</c:v>
                </c:pt>
                <c:pt idx="11055" formatCode="General">
                  <c:v>-30.741299999999999</c:v>
                </c:pt>
                <c:pt idx="11056" formatCode="General">
                  <c:v>-34.610300000000002</c:v>
                </c:pt>
                <c:pt idx="11057" formatCode="General">
                  <c:v>-38.762700000000002</c:v>
                </c:pt>
                <c:pt idx="11058" formatCode="General">
                  <c:v>-43.184800000000003</c:v>
                </c:pt>
                <c:pt idx="11059" formatCode="General">
                  <c:v>-47.816800000000001</c:v>
                </c:pt>
                <c:pt idx="11060" formatCode="General">
                  <c:v>-52.6676</c:v>
                </c:pt>
                <c:pt idx="11061" formatCode="General">
                  <c:v>-57.760800000000003</c:v>
                </c:pt>
                <c:pt idx="11062" formatCode="General">
                  <c:v>-63.060899999999997</c:v>
                </c:pt>
                <c:pt idx="11063" formatCode="General">
                  <c:v>-68.430499999999995</c:v>
                </c:pt>
                <c:pt idx="11064" formatCode="General">
                  <c:v>-73.608699999999999</c:v>
                </c:pt>
                <c:pt idx="11065" formatCode="General">
                  <c:v>-78.488900000000001</c:v>
                </c:pt>
                <c:pt idx="11066" formatCode="General">
                  <c:v>-83.128799999999998</c:v>
                </c:pt>
                <c:pt idx="11067" formatCode="General">
                  <c:v>-87.514499999999998</c:v>
                </c:pt>
                <c:pt idx="11068" formatCode="General">
                  <c:v>-91.611800000000002</c:v>
                </c:pt>
                <c:pt idx="11069" formatCode="General">
                  <c:v>-95.421599999999998</c:v>
                </c:pt>
                <c:pt idx="11070" formatCode="General">
                  <c:v>-98.941500000000005</c:v>
                </c:pt>
                <c:pt idx="11071" formatCode="General">
                  <c:v>-102.154</c:v>
                </c:pt>
                <c:pt idx="11072" formatCode="General">
                  <c:v>-105.092</c:v>
                </c:pt>
                <c:pt idx="11073" formatCode="General">
                  <c:v>-107.82299999999999</c:v>
                </c:pt>
                <c:pt idx="11074" formatCode="General">
                  <c:v>-110.36199999999999</c:v>
                </c:pt>
                <c:pt idx="11075" formatCode="General">
                  <c:v>-112.7</c:v>
                </c:pt>
                <c:pt idx="11076" formatCode="General">
                  <c:v>-114.8</c:v>
                </c:pt>
                <c:pt idx="11077" formatCode="General">
                  <c:v>-116.679</c:v>
                </c:pt>
                <c:pt idx="11078" formatCode="General">
                  <c:v>-118.435</c:v>
                </c:pt>
                <c:pt idx="11079" formatCode="General">
                  <c:v>-120.06699999999999</c:v>
                </c:pt>
                <c:pt idx="11080" formatCode="General">
                  <c:v>-121.508</c:v>
                </c:pt>
                <c:pt idx="11081" formatCode="General">
                  <c:v>-122.654</c:v>
                </c:pt>
                <c:pt idx="11082" formatCode="General">
                  <c:v>-123.405</c:v>
                </c:pt>
                <c:pt idx="11083" formatCode="General">
                  <c:v>-123.71899999999999</c:v>
                </c:pt>
                <c:pt idx="11084" formatCode="General">
                  <c:v>-123.571</c:v>
                </c:pt>
                <c:pt idx="11085" formatCode="General">
                  <c:v>-122.977</c:v>
                </c:pt>
                <c:pt idx="11086" formatCode="General">
                  <c:v>-122.017</c:v>
                </c:pt>
                <c:pt idx="11087" formatCode="General">
                  <c:v>-120.79300000000001</c:v>
                </c:pt>
                <c:pt idx="11088" formatCode="General">
                  <c:v>-119.298</c:v>
                </c:pt>
                <c:pt idx="11089" formatCode="General">
                  <c:v>-117.56399999999999</c:v>
                </c:pt>
                <c:pt idx="11090" formatCode="General">
                  <c:v>-115.794</c:v>
                </c:pt>
                <c:pt idx="11091" formatCode="General">
                  <c:v>-114.15</c:v>
                </c:pt>
                <c:pt idx="11092" formatCode="General">
                  <c:v>-112.685</c:v>
                </c:pt>
                <c:pt idx="11093" formatCode="General">
                  <c:v>-111.43899999999999</c:v>
                </c:pt>
                <c:pt idx="11094" formatCode="General">
                  <c:v>-110.443</c:v>
                </c:pt>
                <c:pt idx="11095" formatCode="General">
                  <c:v>-109.768</c:v>
                </c:pt>
                <c:pt idx="11096" formatCode="General">
                  <c:v>-109.47499999999999</c:v>
                </c:pt>
                <c:pt idx="11097" formatCode="General">
                  <c:v>-109.574</c:v>
                </c:pt>
                <c:pt idx="11098" formatCode="General">
                  <c:v>-110.05800000000001</c:v>
                </c:pt>
                <c:pt idx="11099" formatCode="General">
                  <c:v>-110.916</c:v>
                </c:pt>
                <c:pt idx="11100" formatCode="General">
                  <c:v>-111.999</c:v>
                </c:pt>
                <c:pt idx="11101" formatCode="General">
                  <c:v>-113.15300000000001</c:v>
                </c:pt>
                <c:pt idx="11102" formatCode="General">
                  <c:v>-114.508</c:v>
                </c:pt>
                <c:pt idx="11103" formatCode="General">
                  <c:v>-116.21899999999999</c:v>
                </c:pt>
                <c:pt idx="11104" formatCode="General">
                  <c:v>-118.316</c:v>
                </c:pt>
                <c:pt idx="11105" formatCode="General">
                  <c:v>-120.852</c:v>
                </c:pt>
                <c:pt idx="11106" formatCode="General">
                  <c:v>-123.871</c:v>
                </c:pt>
                <c:pt idx="11107" formatCode="General">
                  <c:v>-127.402</c:v>
                </c:pt>
                <c:pt idx="11108" formatCode="General">
                  <c:v>-131.429</c:v>
                </c:pt>
                <c:pt idx="11109" formatCode="General">
                  <c:v>-135.82599999999999</c:v>
                </c:pt>
                <c:pt idx="11110" formatCode="General">
                  <c:v>-140.44399999999999</c:v>
                </c:pt>
                <c:pt idx="11111" formatCode="General">
                  <c:v>-145.172</c:v>
                </c:pt>
                <c:pt idx="11112" formatCode="General">
                  <c:v>-149.79400000000001</c:v>
                </c:pt>
                <c:pt idx="11113" formatCode="General">
                  <c:v>-154.06100000000001</c:v>
                </c:pt>
                <c:pt idx="11114" formatCode="General">
                  <c:v>-157.685</c:v>
                </c:pt>
                <c:pt idx="11115" formatCode="General">
                  <c:v>-160.46799999999999</c:v>
                </c:pt>
                <c:pt idx="11116" formatCode="General">
                  <c:v>-162.52000000000001</c:v>
                </c:pt>
                <c:pt idx="11117" formatCode="General">
                  <c:v>-163.95500000000001</c:v>
                </c:pt>
                <c:pt idx="11118" formatCode="General">
                  <c:v>-164.77699999999999</c:v>
                </c:pt>
                <c:pt idx="11119" formatCode="General">
                  <c:v>-165.08799999999999</c:v>
                </c:pt>
                <c:pt idx="11120" formatCode="General">
                  <c:v>-165.04400000000001</c:v>
                </c:pt>
                <c:pt idx="11121" formatCode="General">
                  <c:v>-164.91900000000001</c:v>
                </c:pt>
                <c:pt idx="11122" formatCode="General">
                  <c:v>-164.97</c:v>
                </c:pt>
                <c:pt idx="11123" formatCode="General">
                  <c:v>-165.24</c:v>
                </c:pt>
                <c:pt idx="11124" formatCode="General">
                  <c:v>-165.714</c:v>
                </c:pt>
                <c:pt idx="11125" formatCode="General">
                  <c:v>-166.32599999999999</c:v>
                </c:pt>
                <c:pt idx="11126" formatCode="General">
                  <c:v>-167.17599999999999</c:v>
                </c:pt>
                <c:pt idx="11127" formatCode="General">
                  <c:v>-168.447</c:v>
                </c:pt>
                <c:pt idx="11128" formatCode="General">
                  <c:v>-169.983</c:v>
                </c:pt>
                <c:pt idx="11129" formatCode="General">
                  <c:v>-171.59399999999999</c:v>
                </c:pt>
                <c:pt idx="11130" formatCode="General">
                  <c:v>-173.36799999999999</c:v>
                </c:pt>
                <c:pt idx="11131" formatCode="General">
                  <c:v>-175.376</c:v>
                </c:pt>
                <c:pt idx="11132" formatCode="General">
                  <c:v>-177.619</c:v>
                </c:pt>
                <c:pt idx="11133" formatCode="General">
                  <c:v>-180.04300000000001</c:v>
                </c:pt>
                <c:pt idx="11134" formatCode="General">
                  <c:v>-182.57400000000001</c:v>
                </c:pt>
                <c:pt idx="11135" formatCode="General">
                  <c:v>-185.18</c:v>
                </c:pt>
                <c:pt idx="11136" formatCode="General">
                  <c:v>-187.833</c:v>
                </c:pt>
                <c:pt idx="11137" formatCode="General">
                  <c:v>-190.47</c:v>
                </c:pt>
                <c:pt idx="11138" formatCode="General">
                  <c:v>-192.989</c:v>
                </c:pt>
                <c:pt idx="11139" formatCode="General">
                  <c:v>-195.26900000000001</c:v>
                </c:pt>
                <c:pt idx="11140" formatCode="General">
                  <c:v>-197.227</c:v>
                </c:pt>
                <c:pt idx="11141" formatCode="General">
                  <c:v>-198.834</c:v>
                </c:pt>
                <c:pt idx="11142" formatCode="General">
                  <c:v>-200.191</c:v>
                </c:pt>
                <c:pt idx="11143" formatCode="General">
                  <c:v>-201.42500000000001</c:v>
                </c:pt>
                <c:pt idx="11144" formatCode="General">
                  <c:v>-202.59299999999999</c:v>
                </c:pt>
                <c:pt idx="11145" formatCode="General">
                  <c:v>-203.72399999999999</c:v>
                </c:pt>
                <c:pt idx="11146" formatCode="General">
                  <c:v>-204.809</c:v>
                </c:pt>
                <c:pt idx="11147" formatCode="General">
                  <c:v>-205.79900000000001</c:v>
                </c:pt>
                <c:pt idx="11148" formatCode="General">
                  <c:v>-206.64500000000001</c:v>
                </c:pt>
                <c:pt idx="11149" formatCode="General">
                  <c:v>-207.358</c:v>
                </c:pt>
                <c:pt idx="11150" formatCode="General">
                  <c:v>-207.94900000000001</c:v>
                </c:pt>
                <c:pt idx="11151" formatCode="General">
                  <c:v>-208.40199999999999</c:v>
                </c:pt>
                <c:pt idx="11152" formatCode="General">
                  <c:v>-208.70599999999999</c:v>
                </c:pt>
                <c:pt idx="11153" formatCode="General">
                  <c:v>-208.869</c:v>
                </c:pt>
                <c:pt idx="11154" formatCode="General">
                  <c:v>-208.81100000000001</c:v>
                </c:pt>
                <c:pt idx="11155" formatCode="General">
                  <c:v>-208.46199999999999</c:v>
                </c:pt>
                <c:pt idx="11156" formatCode="General">
                  <c:v>-207.96100000000001</c:v>
                </c:pt>
                <c:pt idx="11157" formatCode="General">
                  <c:v>-207.46700000000001</c:v>
                </c:pt>
                <c:pt idx="11158" formatCode="General">
                  <c:v>-207.04599999999999</c:v>
                </c:pt>
                <c:pt idx="11159" formatCode="General">
                  <c:v>-206.791</c:v>
                </c:pt>
                <c:pt idx="11160" formatCode="General">
                  <c:v>-206.792</c:v>
                </c:pt>
                <c:pt idx="11161" formatCode="General">
                  <c:v>-207.06100000000001</c:v>
                </c:pt>
                <c:pt idx="11162" formatCode="General">
                  <c:v>-207.57300000000001</c:v>
                </c:pt>
                <c:pt idx="11163" formatCode="General">
                  <c:v>-208.29400000000001</c:v>
                </c:pt>
                <c:pt idx="11164" formatCode="General">
                  <c:v>-209.203</c:v>
                </c:pt>
                <c:pt idx="11165" formatCode="General">
                  <c:v>-210.31</c:v>
                </c:pt>
                <c:pt idx="11166" formatCode="General">
                  <c:v>-211.608</c:v>
                </c:pt>
                <c:pt idx="11167" formatCode="General">
                  <c:v>-213.07499999999999</c:v>
                </c:pt>
                <c:pt idx="11168" formatCode="General">
                  <c:v>-214.565</c:v>
                </c:pt>
                <c:pt idx="11169" formatCode="General">
                  <c:v>-215.93600000000001</c:v>
                </c:pt>
                <c:pt idx="11170" formatCode="General">
                  <c:v>-217.19499999999999</c:v>
                </c:pt>
                <c:pt idx="11171" formatCode="General">
                  <c:v>-218.32400000000001</c:v>
                </c:pt>
                <c:pt idx="11172" formatCode="General">
                  <c:v>-219.24199999999999</c:v>
                </c:pt>
                <c:pt idx="11173" formatCode="General">
                  <c:v>-219.892</c:v>
                </c:pt>
                <c:pt idx="11174" formatCode="General">
                  <c:v>-220.244</c:v>
                </c:pt>
                <c:pt idx="11175" formatCode="General">
                  <c:v>-220.29300000000001</c:v>
                </c:pt>
                <c:pt idx="11176" formatCode="General">
                  <c:v>-220.041</c:v>
                </c:pt>
                <c:pt idx="11177" formatCode="General">
                  <c:v>-219.49799999999999</c:v>
                </c:pt>
                <c:pt idx="11178" formatCode="General">
                  <c:v>-218.715</c:v>
                </c:pt>
                <c:pt idx="11179" formatCode="General">
                  <c:v>-217.78</c:v>
                </c:pt>
                <c:pt idx="11180" formatCode="General">
                  <c:v>-216.72399999999999</c:v>
                </c:pt>
                <c:pt idx="11181" formatCode="General">
                  <c:v>-215.536</c:v>
                </c:pt>
                <c:pt idx="11182" formatCode="General">
                  <c:v>-214.14400000000001</c:v>
                </c:pt>
                <c:pt idx="11183" formatCode="General">
                  <c:v>-212.51</c:v>
                </c:pt>
                <c:pt idx="11184" formatCode="General">
                  <c:v>-210.73599999999999</c:v>
                </c:pt>
                <c:pt idx="11185" formatCode="General">
                  <c:v>-208.874</c:v>
                </c:pt>
                <c:pt idx="11186" formatCode="General">
                  <c:v>-206.89099999999999</c:v>
                </c:pt>
                <c:pt idx="11187" formatCode="General">
                  <c:v>-204.79300000000001</c:v>
                </c:pt>
                <c:pt idx="11188" formatCode="General">
                  <c:v>-202.61199999999999</c:v>
                </c:pt>
                <c:pt idx="11189" formatCode="General">
                  <c:v>-200.36099999999999</c:v>
                </c:pt>
                <c:pt idx="11190" formatCode="General">
                  <c:v>-198.053</c:v>
                </c:pt>
                <c:pt idx="11191" formatCode="General">
                  <c:v>-195.71199999999999</c:v>
                </c:pt>
                <c:pt idx="11192" formatCode="General">
                  <c:v>-193.33699999999999</c:v>
                </c:pt>
                <c:pt idx="11193" formatCode="General">
                  <c:v>-190.90700000000001</c:v>
                </c:pt>
                <c:pt idx="11194" formatCode="General">
                  <c:v>-188.51599999999999</c:v>
                </c:pt>
                <c:pt idx="11195" formatCode="General">
                  <c:v>-186.28200000000001</c:v>
                </c:pt>
                <c:pt idx="11196" formatCode="General">
                  <c:v>-184.14</c:v>
                </c:pt>
                <c:pt idx="11197" formatCode="General">
                  <c:v>-182.02600000000001</c:v>
                </c:pt>
                <c:pt idx="11198" formatCode="General">
                  <c:v>-179.97800000000001</c:v>
                </c:pt>
                <c:pt idx="11199" formatCode="General">
                  <c:v>-178.04599999999999</c:v>
                </c:pt>
                <c:pt idx="11200" formatCode="General">
                  <c:v>-176.27099999999999</c:v>
                </c:pt>
                <c:pt idx="11201" formatCode="General">
                  <c:v>-174.72900000000001</c:v>
                </c:pt>
                <c:pt idx="11202" formatCode="General">
                  <c:v>-173.48400000000001</c:v>
                </c:pt>
                <c:pt idx="11203" formatCode="General">
                  <c:v>-172.53399999999999</c:v>
                </c:pt>
                <c:pt idx="11204" formatCode="General">
                  <c:v>-171.881</c:v>
                </c:pt>
                <c:pt idx="11205" formatCode="General">
                  <c:v>-171.55199999999999</c:v>
                </c:pt>
                <c:pt idx="11206" formatCode="General">
                  <c:v>-171.58099999999999</c:v>
                </c:pt>
                <c:pt idx="11207" formatCode="General">
                  <c:v>-171.99</c:v>
                </c:pt>
                <c:pt idx="11208" formatCode="General">
                  <c:v>-172.773</c:v>
                </c:pt>
                <c:pt idx="11209" formatCode="General">
                  <c:v>-173.85599999999999</c:v>
                </c:pt>
                <c:pt idx="11210" formatCode="General">
                  <c:v>-174.96299999999999</c:v>
                </c:pt>
                <c:pt idx="11211" formatCode="General">
                  <c:v>-175.923</c:v>
                </c:pt>
                <c:pt idx="11212" formatCode="General">
                  <c:v>-176.85900000000001</c:v>
                </c:pt>
                <c:pt idx="11213" formatCode="General">
                  <c:v>-177.636</c:v>
                </c:pt>
                <c:pt idx="11214" formatCode="General">
                  <c:v>-177.935</c:v>
                </c:pt>
                <c:pt idx="11215" formatCode="General">
                  <c:v>-177.667</c:v>
                </c:pt>
                <c:pt idx="11216" formatCode="General">
                  <c:v>-176.81399999999999</c:v>
                </c:pt>
                <c:pt idx="11217" formatCode="General">
                  <c:v>-175.24299999999999</c:v>
                </c:pt>
                <c:pt idx="11218" formatCode="General">
                  <c:v>-172.84700000000001</c:v>
                </c:pt>
                <c:pt idx="11219" formatCode="General">
                  <c:v>-169.608</c:v>
                </c:pt>
                <c:pt idx="11220" formatCode="General">
                  <c:v>-165.672</c:v>
                </c:pt>
                <c:pt idx="11221" formatCode="General">
                  <c:v>-161.267</c:v>
                </c:pt>
                <c:pt idx="11222" formatCode="General">
                  <c:v>-156.541</c:v>
                </c:pt>
                <c:pt idx="11223" formatCode="General">
                  <c:v>-151.58199999999999</c:v>
                </c:pt>
                <c:pt idx="11224" formatCode="General">
                  <c:v>-146.37700000000001</c:v>
                </c:pt>
                <c:pt idx="11225" formatCode="General">
                  <c:v>-140.96299999999999</c:v>
                </c:pt>
                <c:pt idx="11226" formatCode="General">
                  <c:v>-135.47300000000001</c:v>
                </c:pt>
                <c:pt idx="11227" formatCode="General">
                  <c:v>-129.97200000000001</c:v>
                </c:pt>
                <c:pt idx="11228" formatCode="General">
                  <c:v>-124.47199999999999</c:v>
                </c:pt>
                <c:pt idx="11229" formatCode="General">
                  <c:v>-119.02200000000001</c:v>
                </c:pt>
                <c:pt idx="11230" formatCode="General">
                  <c:v>-113.68300000000001</c:v>
                </c:pt>
                <c:pt idx="11231" formatCode="General">
                  <c:v>-108.53400000000001</c:v>
                </c:pt>
                <c:pt idx="11232" formatCode="General">
                  <c:v>-103.646</c:v>
                </c:pt>
                <c:pt idx="11233" formatCode="General">
                  <c:v>-99.062399999999997</c:v>
                </c:pt>
                <c:pt idx="11234" formatCode="General">
                  <c:v>-94.770600000000002</c:v>
                </c:pt>
                <c:pt idx="11235" formatCode="General">
                  <c:v>-90.726500000000001</c:v>
                </c:pt>
                <c:pt idx="11236" formatCode="General">
                  <c:v>-86.867999999999995</c:v>
                </c:pt>
                <c:pt idx="11237" formatCode="General">
                  <c:v>-83.090299999999999</c:v>
                </c:pt>
                <c:pt idx="11238" formatCode="General">
                  <c:v>-79.237200000000001</c:v>
                </c:pt>
                <c:pt idx="11239" formatCode="General">
                  <c:v>-75.287599999999998</c:v>
                </c:pt>
                <c:pt idx="11240" formatCode="General">
                  <c:v>-71.384600000000006</c:v>
                </c:pt>
                <c:pt idx="11241" formatCode="General">
                  <c:v>-67.718199999999996</c:v>
                </c:pt>
                <c:pt idx="11242" formatCode="General">
                  <c:v>-64.444199999999995</c:v>
                </c:pt>
                <c:pt idx="11243" formatCode="General">
                  <c:v>-61.593600000000002</c:v>
                </c:pt>
                <c:pt idx="11244" formatCode="General">
                  <c:v>-59.193600000000004</c:v>
                </c:pt>
                <c:pt idx="11245" formatCode="General">
                  <c:v>-57.3093</c:v>
                </c:pt>
                <c:pt idx="11246" formatCode="General">
                  <c:v>-55.942900000000002</c:v>
                </c:pt>
                <c:pt idx="11247" formatCode="General">
                  <c:v>-55.022199999999998</c:v>
                </c:pt>
                <c:pt idx="11248" formatCode="General">
                  <c:v>-54.507100000000001</c:v>
                </c:pt>
                <c:pt idx="11249" formatCode="General">
                  <c:v>-54.3459</c:v>
                </c:pt>
                <c:pt idx="11250" formatCode="General">
                  <c:v>-54.322400000000002</c:v>
                </c:pt>
                <c:pt idx="11251" formatCode="General">
                  <c:v>-54.254600000000003</c:v>
                </c:pt>
                <c:pt idx="11252" formatCode="General">
                  <c:v>-54.1404</c:v>
                </c:pt>
                <c:pt idx="11253" formatCode="General">
                  <c:v>-53.954999999999998</c:v>
                </c:pt>
                <c:pt idx="11254" formatCode="General">
                  <c:v>-53.639299999999999</c:v>
                </c:pt>
                <c:pt idx="11255" formatCode="General">
                  <c:v>-53.080500000000001</c:v>
                </c:pt>
                <c:pt idx="11256" formatCode="General">
                  <c:v>-52.167999999999999</c:v>
                </c:pt>
                <c:pt idx="11257" formatCode="General">
                  <c:v>-50.867800000000003</c:v>
                </c:pt>
                <c:pt idx="11258" formatCode="General">
                  <c:v>-49.204900000000002</c:v>
                </c:pt>
                <c:pt idx="11259" formatCode="General">
                  <c:v>-47.269599999999997</c:v>
                </c:pt>
                <c:pt idx="11260" formatCode="General">
                  <c:v>-45.135399999999997</c:v>
                </c:pt>
                <c:pt idx="11261" formatCode="General">
                  <c:v>-42.835500000000003</c:v>
                </c:pt>
                <c:pt idx="11262" formatCode="General">
                  <c:v>-40.340699999999998</c:v>
                </c:pt>
                <c:pt idx="11263" formatCode="General">
                  <c:v>-37.607199999999999</c:v>
                </c:pt>
                <c:pt idx="11264" formatCode="General">
                  <c:v>-34.6233</c:v>
                </c:pt>
                <c:pt idx="11265" formatCode="General">
                  <c:v>-31.317299999999999</c:v>
                </c:pt>
                <c:pt idx="11266" formatCode="General">
                  <c:v>-27.558199999999999</c:v>
                </c:pt>
                <c:pt idx="11267" formatCode="General">
                  <c:v>-23.427199999999999</c:v>
                </c:pt>
                <c:pt idx="11268" formatCode="General">
                  <c:v>-19.1462</c:v>
                </c:pt>
                <c:pt idx="11269" formatCode="General">
                  <c:v>-14.8782</c:v>
                </c:pt>
                <c:pt idx="11270" formatCode="General">
                  <c:v>-10.7788</c:v>
                </c:pt>
                <c:pt idx="11271" formatCode="General">
                  <c:v>-7.0399599999999998</c:v>
                </c:pt>
                <c:pt idx="11272" formatCode="General">
                  <c:v>-3.8569599999999999</c:v>
                </c:pt>
                <c:pt idx="11273" formatCode="General">
                  <c:v>-1.3558300000000001</c:v>
                </c:pt>
                <c:pt idx="11274" formatCode="General">
                  <c:v>0.38412099999999999</c:v>
                </c:pt>
                <c:pt idx="11275" formatCode="General">
                  <c:v>1.33745</c:v>
                </c:pt>
                <c:pt idx="11276" formatCode="General">
                  <c:v>1.5237099999999999</c:v>
                </c:pt>
                <c:pt idx="11277" formatCode="General">
                  <c:v>0.97652099999999997</c:v>
                </c:pt>
                <c:pt idx="11278" formatCode="General">
                  <c:v>-0.29048200000000002</c:v>
                </c:pt>
                <c:pt idx="11279" formatCode="General">
                  <c:v>-2.1293799999999998</c:v>
                </c:pt>
                <c:pt idx="11280" formatCode="General">
                  <c:v>-4.2664799999999996</c:v>
                </c:pt>
                <c:pt idx="11281" formatCode="General">
                  <c:v>-6.4943900000000001</c:v>
                </c:pt>
                <c:pt idx="11282" formatCode="General">
                  <c:v>-8.6878299999999999</c:v>
                </c:pt>
                <c:pt idx="11283" formatCode="General">
                  <c:v>-10.7806</c:v>
                </c:pt>
                <c:pt idx="11284" formatCode="General">
                  <c:v>-12.7431</c:v>
                </c:pt>
                <c:pt idx="11285" formatCode="General">
                  <c:v>-14.5783</c:v>
                </c:pt>
                <c:pt idx="11286" formatCode="General">
                  <c:v>-16.3367</c:v>
                </c:pt>
                <c:pt idx="11287" formatCode="General">
                  <c:v>-18.078399999999998</c:v>
                </c:pt>
                <c:pt idx="11288" formatCode="General">
                  <c:v>-19.706800000000001</c:v>
                </c:pt>
                <c:pt idx="11289" formatCode="General">
                  <c:v>-21.055299999999999</c:v>
                </c:pt>
                <c:pt idx="11290" formatCode="General">
                  <c:v>-22.008400000000002</c:v>
                </c:pt>
                <c:pt idx="11291" formatCode="General">
                  <c:v>-22.447199999999999</c:v>
                </c:pt>
                <c:pt idx="11292" formatCode="General">
                  <c:v>-22.252099999999999</c:v>
                </c:pt>
                <c:pt idx="11293" formatCode="General">
                  <c:v>-21.429400000000001</c:v>
                </c:pt>
                <c:pt idx="11294" formatCode="General">
                  <c:v>-20.1157</c:v>
                </c:pt>
                <c:pt idx="11295" formatCode="General">
                  <c:v>-18.325800000000001</c:v>
                </c:pt>
                <c:pt idx="11296" formatCode="General">
                  <c:v>-16.031199999999998</c:v>
                </c:pt>
                <c:pt idx="11297" formatCode="General">
                  <c:v>-13.3309</c:v>
                </c:pt>
                <c:pt idx="11298" formatCode="General">
                  <c:v>-10.3264</c:v>
                </c:pt>
                <c:pt idx="11299" formatCode="General">
                  <c:v>-7.0526799999999996</c:v>
                </c:pt>
                <c:pt idx="11300" formatCode="General">
                  <c:v>-3.5824099999999999</c:v>
                </c:pt>
                <c:pt idx="11301" formatCode="General">
                  <c:v>-1.7300599999999999E-2</c:v>
                </c:pt>
                <c:pt idx="11302" formatCode="General">
                  <c:v>3.4673400000000001</c:v>
                </c:pt>
                <c:pt idx="11303" formatCode="General">
                  <c:v>6.7040699999999998</c:v>
                </c:pt>
                <c:pt idx="11304" formatCode="General">
                  <c:v>9.6500299999999992</c:v>
                </c:pt>
                <c:pt idx="11305" formatCode="General">
                  <c:v>12.2752</c:v>
                </c:pt>
                <c:pt idx="11306" formatCode="General">
                  <c:v>14.533799999999999</c:v>
                </c:pt>
                <c:pt idx="11307" formatCode="General">
                  <c:v>16.424800000000001</c:v>
                </c:pt>
                <c:pt idx="11308" formatCode="General">
                  <c:v>17.9785</c:v>
                </c:pt>
                <c:pt idx="11309" formatCode="General">
                  <c:v>19.258299999999998</c:v>
                </c:pt>
                <c:pt idx="11310" formatCode="General">
                  <c:v>20.331800000000001</c:v>
                </c:pt>
                <c:pt idx="11311" formatCode="General">
                  <c:v>21.235399999999998</c:v>
                </c:pt>
                <c:pt idx="11312" formatCode="General">
                  <c:v>21.9847</c:v>
                </c:pt>
                <c:pt idx="11313" formatCode="General">
                  <c:v>22.562200000000001</c:v>
                </c:pt>
                <c:pt idx="11314" formatCode="General">
                  <c:v>22.949200000000001</c:v>
                </c:pt>
                <c:pt idx="11315" formatCode="General">
                  <c:v>23.141400000000001</c:v>
                </c:pt>
                <c:pt idx="11316" formatCode="General">
                  <c:v>23.189800000000002</c:v>
                </c:pt>
                <c:pt idx="11317" formatCode="General">
                  <c:v>23.162500000000001</c:v>
                </c:pt>
                <c:pt idx="11318" formatCode="General">
                  <c:v>23.111699999999999</c:v>
                </c:pt>
                <c:pt idx="11319" formatCode="General">
                  <c:v>23.100899999999999</c:v>
                </c:pt>
                <c:pt idx="11320" formatCode="General">
                  <c:v>23.191800000000001</c:v>
                </c:pt>
                <c:pt idx="11321" formatCode="General">
                  <c:v>23.5078</c:v>
                </c:pt>
                <c:pt idx="11322" formatCode="General">
                  <c:v>24.181100000000001</c:v>
                </c:pt>
                <c:pt idx="11323" formatCode="General">
                  <c:v>25.198899999999998</c:v>
                </c:pt>
                <c:pt idx="11324" formatCode="General">
                  <c:v>26.532800000000002</c:v>
                </c:pt>
                <c:pt idx="11325" formatCode="General">
                  <c:v>28.262599999999999</c:v>
                </c:pt>
                <c:pt idx="11326" formatCode="General">
                  <c:v>30.440799999999999</c:v>
                </c:pt>
                <c:pt idx="11327" formatCode="General">
                  <c:v>33.056899999999999</c:v>
                </c:pt>
                <c:pt idx="11328" formatCode="General">
                  <c:v>36.124699999999997</c:v>
                </c:pt>
                <c:pt idx="11329" formatCode="General">
                  <c:v>39.661499999999997</c:v>
                </c:pt>
                <c:pt idx="11330" formatCode="General">
                  <c:v>43.649500000000003</c:v>
                </c:pt>
                <c:pt idx="11331" formatCode="General">
                  <c:v>48.036499999999997</c:v>
                </c:pt>
                <c:pt idx="11332" formatCode="General">
                  <c:v>52.717599999999997</c:v>
                </c:pt>
                <c:pt idx="11333" formatCode="General">
                  <c:v>57.552500000000002</c:v>
                </c:pt>
                <c:pt idx="11334" formatCode="General">
                  <c:v>62.400500000000001</c:v>
                </c:pt>
                <c:pt idx="11335" formatCode="General">
                  <c:v>67.176900000000003</c:v>
                </c:pt>
                <c:pt idx="11336" formatCode="General">
                  <c:v>71.844300000000004</c:v>
                </c:pt>
                <c:pt idx="11337" formatCode="General">
                  <c:v>76.412300000000002</c:v>
                </c:pt>
                <c:pt idx="11338" formatCode="General">
                  <c:v>80.856499999999997</c:v>
                </c:pt>
                <c:pt idx="11339" formatCode="General">
                  <c:v>85.039400000000001</c:v>
                </c:pt>
                <c:pt idx="11340" formatCode="General">
                  <c:v>88.844899999999996</c:v>
                </c:pt>
                <c:pt idx="11341" formatCode="General">
                  <c:v>92.219499999999996</c:v>
                </c:pt>
                <c:pt idx="11342" formatCode="General">
                  <c:v>95.114199999999997</c:v>
                </c:pt>
                <c:pt idx="11343" formatCode="General">
                  <c:v>97.497299999999996</c:v>
                </c:pt>
                <c:pt idx="11344" formatCode="General">
                  <c:v>99.379599999999996</c:v>
                </c:pt>
                <c:pt idx="11345" formatCode="General">
                  <c:v>100.79600000000001</c:v>
                </c:pt>
                <c:pt idx="11346" formatCode="General">
                  <c:v>101.797</c:v>
                </c:pt>
                <c:pt idx="11347" formatCode="General">
                  <c:v>102.401</c:v>
                </c:pt>
                <c:pt idx="11348" formatCode="General">
                  <c:v>102.589</c:v>
                </c:pt>
                <c:pt idx="11349" formatCode="General">
                  <c:v>102.39</c:v>
                </c:pt>
                <c:pt idx="11350" formatCode="General">
                  <c:v>101.84399999999999</c:v>
                </c:pt>
                <c:pt idx="11351" formatCode="General">
                  <c:v>100.932</c:v>
                </c:pt>
                <c:pt idx="11352" formatCode="General">
                  <c:v>99.657600000000002</c:v>
                </c:pt>
                <c:pt idx="11353" formatCode="General">
                  <c:v>98.110500000000002</c:v>
                </c:pt>
                <c:pt idx="11354" formatCode="General">
                  <c:v>96.389899999999997</c:v>
                </c:pt>
                <c:pt idx="11355" formatCode="General">
                  <c:v>94.586299999999994</c:v>
                </c:pt>
                <c:pt idx="11356" formatCode="General">
                  <c:v>92.697400000000002</c:v>
                </c:pt>
                <c:pt idx="11357" formatCode="General">
                  <c:v>90.686000000000007</c:v>
                </c:pt>
                <c:pt idx="11358" formatCode="General">
                  <c:v>88.529200000000003</c:v>
                </c:pt>
                <c:pt idx="11359" formatCode="General">
                  <c:v>86.259</c:v>
                </c:pt>
                <c:pt idx="11360" formatCode="General">
                  <c:v>84.004999999999995</c:v>
                </c:pt>
                <c:pt idx="11361" formatCode="General">
                  <c:v>81.908199999999994</c:v>
                </c:pt>
                <c:pt idx="11362" formatCode="General">
                  <c:v>80.078699999999998</c:v>
                </c:pt>
                <c:pt idx="11363" formatCode="General">
                  <c:v>78.609300000000005</c:v>
                </c:pt>
                <c:pt idx="11364" formatCode="General">
                  <c:v>77.561499999999995</c:v>
                </c:pt>
                <c:pt idx="11365" formatCode="General">
                  <c:v>76.928600000000003</c:v>
                </c:pt>
                <c:pt idx="11366" formatCode="General">
                  <c:v>76.736900000000006</c:v>
                </c:pt>
                <c:pt idx="11367" formatCode="General">
                  <c:v>77.067700000000002</c:v>
                </c:pt>
                <c:pt idx="11368" formatCode="General">
                  <c:v>77.968900000000005</c:v>
                </c:pt>
                <c:pt idx="11369" formatCode="General">
                  <c:v>79.441900000000004</c:v>
                </c:pt>
                <c:pt idx="11370" formatCode="General">
                  <c:v>81.413300000000007</c:v>
                </c:pt>
                <c:pt idx="11371" formatCode="General">
                  <c:v>83.8108</c:v>
                </c:pt>
                <c:pt idx="11372" formatCode="General">
                  <c:v>86.654300000000006</c:v>
                </c:pt>
                <c:pt idx="11373" formatCode="General">
                  <c:v>89.952799999999996</c:v>
                </c:pt>
                <c:pt idx="11374" formatCode="General">
                  <c:v>93.672799999999995</c:v>
                </c:pt>
                <c:pt idx="11375" formatCode="General">
                  <c:v>97.792400000000001</c:v>
                </c:pt>
                <c:pt idx="11376" formatCode="General">
                  <c:v>102.283</c:v>
                </c:pt>
                <c:pt idx="11377" formatCode="General">
                  <c:v>107.026</c:v>
                </c:pt>
                <c:pt idx="11378" formatCode="General">
                  <c:v>111.872</c:v>
                </c:pt>
                <c:pt idx="11379" formatCode="General">
                  <c:v>116.68600000000001</c:v>
                </c:pt>
                <c:pt idx="11380" formatCode="General">
                  <c:v>121.32899999999999</c:v>
                </c:pt>
                <c:pt idx="11381" formatCode="General">
                  <c:v>125.69199999999999</c:v>
                </c:pt>
                <c:pt idx="11382" formatCode="General">
                  <c:v>129.696</c:v>
                </c:pt>
                <c:pt idx="11383" formatCode="General">
                  <c:v>133.29499999999999</c:v>
                </c:pt>
                <c:pt idx="11384" formatCode="General">
                  <c:v>136.48500000000001</c:v>
                </c:pt>
                <c:pt idx="11385" formatCode="General">
                  <c:v>139.26900000000001</c:v>
                </c:pt>
                <c:pt idx="11386" formatCode="General">
                  <c:v>141.61600000000001</c:v>
                </c:pt>
                <c:pt idx="11387" formatCode="General">
                  <c:v>143.536</c:v>
                </c:pt>
                <c:pt idx="11388" formatCode="General">
                  <c:v>145.078</c:v>
                </c:pt>
                <c:pt idx="11389" formatCode="General">
                  <c:v>146.34</c:v>
                </c:pt>
                <c:pt idx="11390" formatCode="General">
                  <c:v>147.43100000000001</c:v>
                </c:pt>
                <c:pt idx="11391" formatCode="General">
                  <c:v>148.44800000000001</c:v>
                </c:pt>
                <c:pt idx="11392" formatCode="General">
                  <c:v>149.46600000000001</c:v>
                </c:pt>
                <c:pt idx="11393" formatCode="General">
                  <c:v>150.50200000000001</c:v>
                </c:pt>
                <c:pt idx="11394" formatCode="General">
                  <c:v>151.55199999999999</c:v>
                </c:pt>
                <c:pt idx="11395" formatCode="General">
                  <c:v>152.607</c:v>
                </c:pt>
                <c:pt idx="11396" formatCode="General">
                  <c:v>153.673</c:v>
                </c:pt>
                <c:pt idx="11397" formatCode="General">
                  <c:v>154.77699999999999</c:v>
                </c:pt>
                <c:pt idx="11398" formatCode="General">
                  <c:v>156.00200000000001</c:v>
                </c:pt>
                <c:pt idx="11399" formatCode="General">
                  <c:v>157.476</c:v>
                </c:pt>
                <c:pt idx="11400" formatCode="General">
                  <c:v>159.357</c:v>
                </c:pt>
                <c:pt idx="11401" formatCode="General">
                  <c:v>161.672</c:v>
                </c:pt>
                <c:pt idx="11402" formatCode="General">
                  <c:v>164.32499999999999</c:v>
                </c:pt>
                <c:pt idx="11403" formatCode="General">
                  <c:v>167.19300000000001</c:v>
                </c:pt>
                <c:pt idx="11404" formatCode="General">
                  <c:v>170.16499999999999</c:v>
                </c:pt>
                <c:pt idx="11405" formatCode="General">
                  <c:v>173.19800000000001</c:v>
                </c:pt>
                <c:pt idx="11406" formatCode="General">
                  <c:v>176.22800000000001</c:v>
                </c:pt>
                <c:pt idx="11407" formatCode="General">
                  <c:v>179.167</c:v>
                </c:pt>
                <c:pt idx="11408" formatCode="General">
                  <c:v>181.95099999999999</c:v>
                </c:pt>
                <c:pt idx="11409" formatCode="General">
                  <c:v>184.553</c:v>
                </c:pt>
                <c:pt idx="11410" formatCode="General">
                  <c:v>186.92599999999999</c:v>
                </c:pt>
                <c:pt idx="11411" formatCode="General">
                  <c:v>189.02799999999999</c:v>
                </c:pt>
                <c:pt idx="11412" formatCode="General">
                  <c:v>190.84200000000001</c:v>
                </c:pt>
                <c:pt idx="11413" formatCode="General">
                  <c:v>192.38300000000001</c:v>
                </c:pt>
                <c:pt idx="11414" formatCode="General">
                  <c:v>193.697</c:v>
                </c:pt>
                <c:pt idx="11415" formatCode="General">
                  <c:v>194.96</c:v>
                </c:pt>
                <c:pt idx="11416" formatCode="General">
                  <c:v>196.387</c:v>
                </c:pt>
                <c:pt idx="11417" formatCode="General">
                  <c:v>198.00700000000001</c:v>
                </c:pt>
                <c:pt idx="11418" formatCode="General">
                  <c:v>199.78800000000001</c:v>
                </c:pt>
                <c:pt idx="11419" formatCode="General">
                  <c:v>201.72499999999999</c:v>
                </c:pt>
                <c:pt idx="11420" formatCode="General">
                  <c:v>203.77799999999999</c:v>
                </c:pt>
                <c:pt idx="11421" formatCode="General">
                  <c:v>205.88399999999999</c:v>
                </c:pt>
                <c:pt idx="11422" formatCode="General">
                  <c:v>207.95500000000001</c:v>
                </c:pt>
                <c:pt idx="11423" formatCode="General">
                  <c:v>209.911</c:v>
                </c:pt>
                <c:pt idx="11424" formatCode="General">
                  <c:v>211.7</c:v>
                </c:pt>
                <c:pt idx="11425" formatCode="General">
                  <c:v>213.31700000000001</c:v>
                </c:pt>
                <c:pt idx="11426" formatCode="General">
                  <c:v>214.839</c:v>
                </c:pt>
                <c:pt idx="11427" formatCode="General">
                  <c:v>216.33699999999999</c:v>
                </c:pt>
                <c:pt idx="11428" formatCode="General">
                  <c:v>217.83699999999999</c:v>
                </c:pt>
                <c:pt idx="11429" formatCode="General">
                  <c:v>219.35</c:v>
                </c:pt>
                <c:pt idx="11430" formatCode="General">
                  <c:v>220.88200000000001</c:v>
                </c:pt>
                <c:pt idx="11431" formatCode="General">
                  <c:v>222.52500000000001</c:v>
                </c:pt>
                <c:pt idx="11432" formatCode="General">
                  <c:v>224.34899999999999</c:v>
                </c:pt>
                <c:pt idx="11433" formatCode="General">
                  <c:v>226.29</c:v>
                </c:pt>
                <c:pt idx="11434" formatCode="General">
                  <c:v>228.22399999999999</c:v>
                </c:pt>
                <c:pt idx="11435" formatCode="General">
                  <c:v>230.011</c:v>
                </c:pt>
                <c:pt idx="11436" formatCode="General">
                  <c:v>231.52699999999999</c:v>
                </c:pt>
                <c:pt idx="11437" formatCode="General">
                  <c:v>232.68700000000001</c:v>
                </c:pt>
                <c:pt idx="11438" formatCode="General">
                  <c:v>233.51300000000001</c:v>
                </c:pt>
                <c:pt idx="11439" formatCode="General">
                  <c:v>234.035</c:v>
                </c:pt>
                <c:pt idx="11440" formatCode="General">
                  <c:v>234.24</c:v>
                </c:pt>
                <c:pt idx="11441" formatCode="General">
                  <c:v>234.107</c:v>
                </c:pt>
                <c:pt idx="11442" formatCode="General">
                  <c:v>233.62</c:v>
                </c:pt>
                <c:pt idx="11443" formatCode="General">
                  <c:v>232.77500000000001</c:v>
                </c:pt>
                <c:pt idx="11444" formatCode="General">
                  <c:v>231.58</c:v>
                </c:pt>
                <c:pt idx="11445" formatCode="General">
                  <c:v>230.048</c:v>
                </c:pt>
                <c:pt idx="11446" formatCode="General">
                  <c:v>228.196</c:v>
                </c:pt>
                <c:pt idx="11447" formatCode="General">
                  <c:v>226.05</c:v>
                </c:pt>
                <c:pt idx="11448" formatCode="General">
                  <c:v>223.68100000000001</c:v>
                </c:pt>
                <c:pt idx="11449" formatCode="General">
                  <c:v>221.19200000000001</c:v>
                </c:pt>
                <c:pt idx="11450" formatCode="General">
                  <c:v>218.49100000000001</c:v>
                </c:pt>
                <c:pt idx="11451" formatCode="General">
                  <c:v>215.42400000000001</c:v>
                </c:pt>
                <c:pt idx="11452" formatCode="General">
                  <c:v>211.874</c:v>
                </c:pt>
                <c:pt idx="11453" formatCode="General">
                  <c:v>207.72800000000001</c:v>
                </c:pt>
                <c:pt idx="11454" formatCode="General">
                  <c:v>202.93799999999999</c:v>
                </c:pt>
                <c:pt idx="11455" formatCode="General">
                  <c:v>197.55799999999999</c:v>
                </c:pt>
                <c:pt idx="11456" formatCode="General">
                  <c:v>191.71600000000001</c:v>
                </c:pt>
                <c:pt idx="11457" formatCode="General">
                  <c:v>185.58199999999999</c:v>
                </c:pt>
                <c:pt idx="11458" formatCode="General">
                  <c:v>179.32499999999999</c:v>
                </c:pt>
                <c:pt idx="11459" formatCode="General">
                  <c:v>173.07599999999999</c:v>
                </c:pt>
                <c:pt idx="11460" formatCode="General">
                  <c:v>166.93600000000001</c:v>
                </c:pt>
                <c:pt idx="11461" formatCode="General">
                  <c:v>160.94</c:v>
                </c:pt>
                <c:pt idx="11462" formatCode="General">
                  <c:v>155.17699999999999</c:v>
                </c:pt>
                <c:pt idx="11463" formatCode="General">
                  <c:v>149.76499999999999</c:v>
                </c:pt>
                <c:pt idx="11464" formatCode="General">
                  <c:v>144.82400000000001</c:v>
                </c:pt>
                <c:pt idx="11465" formatCode="General">
                  <c:v>140.429</c:v>
                </c:pt>
                <c:pt idx="11466" formatCode="General">
                  <c:v>136.53700000000001</c:v>
                </c:pt>
                <c:pt idx="11467" formatCode="General">
                  <c:v>133.12899999999999</c:v>
                </c:pt>
                <c:pt idx="11468" formatCode="General">
                  <c:v>130.25200000000001</c:v>
                </c:pt>
                <c:pt idx="11469" formatCode="General">
                  <c:v>127.95399999999999</c:v>
                </c:pt>
                <c:pt idx="11470" formatCode="General">
                  <c:v>126.261</c:v>
                </c:pt>
                <c:pt idx="11471" formatCode="General">
                  <c:v>125.113</c:v>
                </c:pt>
                <c:pt idx="11472" formatCode="General">
                  <c:v>124.434</c:v>
                </c:pt>
                <c:pt idx="11473" formatCode="General">
                  <c:v>124.193</c:v>
                </c:pt>
                <c:pt idx="11474" formatCode="General">
                  <c:v>124.352</c:v>
                </c:pt>
                <c:pt idx="11475" formatCode="General">
                  <c:v>124.85299999999999</c:v>
                </c:pt>
                <c:pt idx="11476" formatCode="General">
                  <c:v>125.598</c:v>
                </c:pt>
                <c:pt idx="11477" formatCode="General">
                  <c:v>126.468</c:v>
                </c:pt>
                <c:pt idx="11478" formatCode="General">
                  <c:v>127.342</c:v>
                </c:pt>
                <c:pt idx="11479" formatCode="General">
                  <c:v>128.14400000000001</c:v>
                </c:pt>
                <c:pt idx="11480" formatCode="General">
                  <c:v>128.905</c:v>
                </c:pt>
                <c:pt idx="11481" formatCode="General">
                  <c:v>129.73500000000001</c:v>
                </c:pt>
                <c:pt idx="11482" formatCode="General">
                  <c:v>130.76499999999999</c:v>
                </c:pt>
                <c:pt idx="11483" formatCode="General">
                  <c:v>131.83600000000001</c:v>
                </c:pt>
                <c:pt idx="11484" formatCode="General">
                  <c:v>132.684</c:v>
                </c:pt>
                <c:pt idx="11485" formatCode="General">
                  <c:v>133.29</c:v>
                </c:pt>
                <c:pt idx="11486" formatCode="General">
                  <c:v>133.70400000000001</c:v>
                </c:pt>
                <c:pt idx="11487" formatCode="General">
                  <c:v>133.96899999999999</c:v>
                </c:pt>
                <c:pt idx="11488" formatCode="General">
                  <c:v>134.126</c:v>
                </c:pt>
                <c:pt idx="11489" formatCode="General">
                  <c:v>134.185</c:v>
                </c:pt>
                <c:pt idx="11490" formatCode="General">
                  <c:v>134.13800000000001</c:v>
                </c:pt>
                <c:pt idx="11491" formatCode="General">
                  <c:v>133.97300000000001</c:v>
                </c:pt>
                <c:pt idx="11492" formatCode="General">
                  <c:v>133.69900000000001</c:v>
                </c:pt>
                <c:pt idx="11493" formatCode="General">
                  <c:v>133.28700000000001</c:v>
                </c:pt>
                <c:pt idx="11494" formatCode="General">
                  <c:v>132.624</c:v>
                </c:pt>
                <c:pt idx="11495" formatCode="General">
                  <c:v>131.65799999999999</c:v>
                </c:pt>
                <c:pt idx="11496" formatCode="General">
                  <c:v>130.41900000000001</c:v>
                </c:pt>
                <c:pt idx="11497" formatCode="General">
                  <c:v>128.95599999999999</c:v>
                </c:pt>
                <c:pt idx="11498" formatCode="General">
                  <c:v>127.28400000000001</c:v>
                </c:pt>
                <c:pt idx="11499" formatCode="General">
                  <c:v>125.26</c:v>
                </c:pt>
                <c:pt idx="11500" formatCode="General">
                  <c:v>122.785</c:v>
                </c:pt>
                <c:pt idx="11501" formatCode="General">
                  <c:v>119.934</c:v>
                </c:pt>
                <c:pt idx="11502" formatCode="General">
                  <c:v>116.893</c:v>
                </c:pt>
                <c:pt idx="11503" formatCode="General">
                  <c:v>113.887</c:v>
                </c:pt>
                <c:pt idx="11504" formatCode="General">
                  <c:v>111.128</c:v>
                </c:pt>
                <c:pt idx="11505" formatCode="General">
                  <c:v>108.75</c:v>
                </c:pt>
                <c:pt idx="11506" formatCode="General">
                  <c:v>106.661</c:v>
                </c:pt>
                <c:pt idx="11507" formatCode="General">
                  <c:v>104.761</c:v>
                </c:pt>
                <c:pt idx="11508" formatCode="General">
                  <c:v>103.03400000000001</c:v>
                </c:pt>
                <c:pt idx="11509" formatCode="General">
                  <c:v>101.474</c:v>
                </c:pt>
                <c:pt idx="11510" formatCode="General">
                  <c:v>100.08499999999999</c:v>
                </c:pt>
                <c:pt idx="11511" formatCode="General">
                  <c:v>98.822299999999998</c:v>
                </c:pt>
                <c:pt idx="11512" formatCode="General">
                  <c:v>97.606499999999997</c:v>
                </c:pt>
                <c:pt idx="11513" formatCode="General">
                  <c:v>96.313900000000004</c:v>
                </c:pt>
                <c:pt idx="11514" formatCode="General">
                  <c:v>94.783900000000003</c:v>
                </c:pt>
                <c:pt idx="11515" formatCode="General">
                  <c:v>92.872</c:v>
                </c:pt>
                <c:pt idx="11516" formatCode="General">
                  <c:v>90.4602</c:v>
                </c:pt>
                <c:pt idx="11517" formatCode="General">
                  <c:v>87.4833</c:v>
                </c:pt>
                <c:pt idx="11518" formatCode="General">
                  <c:v>83.932599999999994</c:v>
                </c:pt>
                <c:pt idx="11519" formatCode="General">
                  <c:v>79.809200000000004</c:v>
                </c:pt>
                <c:pt idx="11520" formatCode="General">
                  <c:v>75.079300000000003</c:v>
                </c:pt>
                <c:pt idx="11521" formatCode="General">
                  <c:v>69.769199999999998</c:v>
                </c:pt>
                <c:pt idx="11522" formatCode="General">
                  <c:v>63.983199999999997</c:v>
                </c:pt>
                <c:pt idx="11523" formatCode="General">
                  <c:v>57.778500000000001</c:v>
                </c:pt>
                <c:pt idx="11524" formatCode="General">
                  <c:v>51.179200000000002</c:v>
                </c:pt>
                <c:pt idx="11525" formatCode="General">
                  <c:v>44.224499999999999</c:v>
                </c:pt>
                <c:pt idx="11526" formatCode="General">
                  <c:v>36.970799999999997</c:v>
                </c:pt>
                <c:pt idx="11527" formatCode="General">
                  <c:v>29.505800000000001</c:v>
                </c:pt>
                <c:pt idx="11528" formatCode="General">
                  <c:v>21.936299999999999</c:v>
                </c:pt>
                <c:pt idx="11529" formatCode="General">
                  <c:v>14.369</c:v>
                </c:pt>
                <c:pt idx="11530" formatCode="General">
                  <c:v>6.8448000000000002</c:v>
                </c:pt>
                <c:pt idx="11531" formatCode="General">
                  <c:v>-0.63963099999999995</c:v>
                </c:pt>
                <c:pt idx="11532" formatCode="General">
                  <c:v>-8.1496600000000008</c:v>
                </c:pt>
                <c:pt idx="11533" formatCode="General">
                  <c:v>-15.767799999999999</c:v>
                </c:pt>
                <c:pt idx="11534" formatCode="General">
                  <c:v>-23.539000000000001</c:v>
                </c:pt>
                <c:pt idx="11535" formatCode="General">
                  <c:v>-31.507999999999999</c:v>
                </c:pt>
                <c:pt idx="11536" formatCode="General">
                  <c:v>-39.690199999999997</c:v>
                </c:pt>
                <c:pt idx="11537" formatCode="General">
                  <c:v>-47.898800000000001</c:v>
                </c:pt>
                <c:pt idx="11538" formatCode="General">
                  <c:v>-55.879800000000003</c:v>
                </c:pt>
                <c:pt idx="11539" formatCode="General">
                  <c:v>-63.439700000000002</c:v>
                </c:pt>
                <c:pt idx="11540" formatCode="General">
                  <c:v>-70.406400000000005</c:v>
                </c:pt>
                <c:pt idx="11541" formatCode="General">
                  <c:v>-76.692899999999995</c:v>
                </c:pt>
                <c:pt idx="11542" formatCode="General">
                  <c:v>-82.217100000000002</c:v>
                </c:pt>
                <c:pt idx="11543" formatCode="General">
                  <c:v>-86.924700000000001</c:v>
                </c:pt>
                <c:pt idx="11544" formatCode="General">
                  <c:v>-90.854699999999994</c:v>
                </c:pt>
                <c:pt idx="11545" formatCode="General">
                  <c:v>-94.075800000000001</c:v>
                </c:pt>
                <c:pt idx="11546" formatCode="General">
                  <c:v>-96.577299999999994</c:v>
                </c:pt>
                <c:pt idx="11547" formatCode="General">
                  <c:v>-98.426699999999997</c:v>
                </c:pt>
                <c:pt idx="11548" formatCode="General">
                  <c:v>-99.838700000000003</c:v>
                </c:pt>
                <c:pt idx="11549" formatCode="General">
                  <c:v>-100.97799999999999</c:v>
                </c:pt>
                <c:pt idx="11550" formatCode="General">
                  <c:v>-101.92700000000001</c:v>
                </c:pt>
                <c:pt idx="11551" formatCode="General">
                  <c:v>-102.755</c:v>
                </c:pt>
                <c:pt idx="11552" formatCode="General">
                  <c:v>-103.536</c:v>
                </c:pt>
                <c:pt idx="11553" formatCode="General">
                  <c:v>-104.37</c:v>
                </c:pt>
                <c:pt idx="11554" formatCode="General">
                  <c:v>-105.333</c:v>
                </c:pt>
                <c:pt idx="11555" formatCode="General">
                  <c:v>-106.45399999999999</c:v>
                </c:pt>
                <c:pt idx="11556" formatCode="General">
                  <c:v>-107.75</c:v>
                </c:pt>
                <c:pt idx="11557" formatCode="General">
                  <c:v>-109.23699999999999</c:v>
                </c:pt>
                <c:pt idx="11558" formatCode="General">
                  <c:v>-111</c:v>
                </c:pt>
                <c:pt idx="11559" formatCode="General">
                  <c:v>-113.16500000000001</c:v>
                </c:pt>
                <c:pt idx="11560" formatCode="General">
                  <c:v>-115.92700000000001</c:v>
                </c:pt>
                <c:pt idx="11561" formatCode="General">
                  <c:v>-119.363</c:v>
                </c:pt>
                <c:pt idx="11562" formatCode="General">
                  <c:v>-123.334</c:v>
                </c:pt>
                <c:pt idx="11563" formatCode="General">
                  <c:v>-127.57899999999999</c:v>
                </c:pt>
                <c:pt idx="11564" formatCode="General">
                  <c:v>-131.83000000000001</c:v>
                </c:pt>
                <c:pt idx="11565" formatCode="General">
                  <c:v>-136.08600000000001</c:v>
                </c:pt>
                <c:pt idx="11566" formatCode="General">
                  <c:v>-140.41399999999999</c:v>
                </c:pt>
                <c:pt idx="11567" formatCode="General">
                  <c:v>-144.80699999999999</c:v>
                </c:pt>
                <c:pt idx="11568" formatCode="General">
                  <c:v>-149.184</c:v>
                </c:pt>
                <c:pt idx="11569" formatCode="General">
                  <c:v>-153.381</c:v>
                </c:pt>
                <c:pt idx="11570" formatCode="General">
                  <c:v>-157.32</c:v>
                </c:pt>
                <c:pt idx="11571" formatCode="General">
                  <c:v>-160.99299999999999</c:v>
                </c:pt>
                <c:pt idx="11572" formatCode="General">
                  <c:v>-164.38900000000001</c:v>
                </c:pt>
                <c:pt idx="11573" formatCode="General">
                  <c:v>-167.499</c:v>
                </c:pt>
                <c:pt idx="11574" formatCode="General">
                  <c:v>-170.31200000000001</c:v>
                </c:pt>
                <c:pt idx="11575" formatCode="General">
                  <c:v>-172.78100000000001</c:v>
                </c:pt>
                <c:pt idx="11576" formatCode="General">
                  <c:v>-174.834</c:v>
                </c:pt>
                <c:pt idx="11577" formatCode="General">
                  <c:v>-176.464</c:v>
                </c:pt>
                <c:pt idx="11578" formatCode="General">
                  <c:v>-177.702</c:v>
                </c:pt>
                <c:pt idx="11579" formatCode="General">
                  <c:v>-178.51400000000001</c:v>
                </c:pt>
                <c:pt idx="11580" formatCode="General">
                  <c:v>-178.81800000000001</c:v>
                </c:pt>
                <c:pt idx="11581" formatCode="General">
                  <c:v>-178.49</c:v>
                </c:pt>
                <c:pt idx="11582" formatCode="General">
                  <c:v>-177.57499999999999</c:v>
                </c:pt>
                <c:pt idx="11583" formatCode="General">
                  <c:v>-176.297</c:v>
                </c:pt>
                <c:pt idx="11584" formatCode="General">
                  <c:v>-174.827</c:v>
                </c:pt>
                <c:pt idx="11585" formatCode="General">
                  <c:v>-173.26499999999999</c:v>
                </c:pt>
                <c:pt idx="11586" formatCode="General">
                  <c:v>-171.62</c:v>
                </c:pt>
                <c:pt idx="11587" formatCode="General">
                  <c:v>-169.85300000000001</c:v>
                </c:pt>
                <c:pt idx="11588" formatCode="General">
                  <c:v>-167.90299999999999</c:v>
                </c:pt>
                <c:pt idx="11589" formatCode="General">
                  <c:v>-165.733</c:v>
                </c:pt>
                <c:pt idx="11590" formatCode="General">
                  <c:v>-163.369</c:v>
                </c:pt>
                <c:pt idx="11591" formatCode="General">
                  <c:v>-160.78100000000001</c:v>
                </c:pt>
                <c:pt idx="11592" formatCode="General">
                  <c:v>-157.94800000000001</c:v>
                </c:pt>
                <c:pt idx="11593" formatCode="General">
                  <c:v>-154.977</c:v>
                </c:pt>
                <c:pt idx="11594" formatCode="General">
                  <c:v>-152.00800000000001</c:v>
                </c:pt>
                <c:pt idx="11595" formatCode="General">
                  <c:v>-149.14599999999999</c:v>
                </c:pt>
                <c:pt idx="11596" formatCode="General">
                  <c:v>-146.41200000000001</c:v>
                </c:pt>
                <c:pt idx="11597" formatCode="General">
                  <c:v>-143.749</c:v>
                </c:pt>
                <c:pt idx="11598" formatCode="General">
                  <c:v>-141.08600000000001</c:v>
                </c:pt>
                <c:pt idx="11599" formatCode="General">
                  <c:v>-138.398</c:v>
                </c:pt>
                <c:pt idx="11600" formatCode="General">
                  <c:v>-135.839</c:v>
                </c:pt>
                <c:pt idx="11601" formatCode="General">
                  <c:v>-133.56700000000001</c:v>
                </c:pt>
                <c:pt idx="11602" formatCode="General">
                  <c:v>-131.63900000000001</c:v>
                </c:pt>
                <c:pt idx="11603" formatCode="General">
                  <c:v>-130.011</c:v>
                </c:pt>
                <c:pt idx="11604" formatCode="General">
                  <c:v>-128.56899999999999</c:v>
                </c:pt>
                <c:pt idx="11605" formatCode="General">
                  <c:v>-127.258</c:v>
                </c:pt>
                <c:pt idx="11606" formatCode="General">
                  <c:v>-126.071</c:v>
                </c:pt>
                <c:pt idx="11607" formatCode="General">
                  <c:v>-125.09699999999999</c:v>
                </c:pt>
                <c:pt idx="11608" formatCode="General">
                  <c:v>-124.431</c:v>
                </c:pt>
                <c:pt idx="11609" formatCode="General">
                  <c:v>-124.113</c:v>
                </c:pt>
                <c:pt idx="11610" formatCode="General">
                  <c:v>-124.215</c:v>
                </c:pt>
                <c:pt idx="11611" formatCode="General">
                  <c:v>-124.80500000000001</c:v>
                </c:pt>
                <c:pt idx="11612" formatCode="General">
                  <c:v>-125.961</c:v>
                </c:pt>
                <c:pt idx="11613" formatCode="General">
                  <c:v>-127.71599999999999</c:v>
                </c:pt>
                <c:pt idx="11614" formatCode="General">
                  <c:v>-129.953</c:v>
                </c:pt>
                <c:pt idx="11615" formatCode="General">
                  <c:v>-132.49100000000001</c:v>
                </c:pt>
                <c:pt idx="11616" formatCode="General">
                  <c:v>-135.136</c:v>
                </c:pt>
                <c:pt idx="11617" formatCode="General">
                  <c:v>-137.80099999999999</c:v>
                </c:pt>
                <c:pt idx="11618" formatCode="General">
                  <c:v>-140.476</c:v>
                </c:pt>
                <c:pt idx="11619" formatCode="General">
                  <c:v>-143.07499999999999</c:v>
                </c:pt>
                <c:pt idx="11620" formatCode="General">
                  <c:v>-145.50800000000001</c:v>
                </c:pt>
                <c:pt idx="11621" formatCode="General">
                  <c:v>-147.72200000000001</c:v>
                </c:pt>
                <c:pt idx="11622" formatCode="General">
                  <c:v>-149.68700000000001</c:v>
                </c:pt>
                <c:pt idx="11623" formatCode="General">
                  <c:v>-151.38499999999999</c:v>
                </c:pt>
                <c:pt idx="11624" formatCode="General">
                  <c:v>-152.83500000000001</c:v>
                </c:pt>
                <c:pt idx="11625" formatCode="General">
                  <c:v>-154.07300000000001</c:v>
                </c:pt>
                <c:pt idx="11626" formatCode="General">
                  <c:v>-155.14400000000001</c:v>
                </c:pt>
                <c:pt idx="11627" formatCode="General">
                  <c:v>-156.077</c:v>
                </c:pt>
                <c:pt idx="11628" formatCode="General">
                  <c:v>-156.83799999999999</c:v>
                </c:pt>
                <c:pt idx="11629" formatCode="General">
                  <c:v>-157.40700000000001</c:v>
                </c:pt>
                <c:pt idx="11630" formatCode="General">
                  <c:v>-157.792</c:v>
                </c:pt>
                <c:pt idx="11631" formatCode="General">
                  <c:v>-157.96700000000001</c:v>
                </c:pt>
                <c:pt idx="11632" formatCode="General">
                  <c:v>-157.893</c:v>
                </c:pt>
                <c:pt idx="11633" formatCode="General">
                  <c:v>-157.53</c:v>
                </c:pt>
                <c:pt idx="11634" formatCode="General">
                  <c:v>-156.892</c:v>
                </c:pt>
                <c:pt idx="11635" formatCode="General">
                  <c:v>-156.11000000000001</c:v>
                </c:pt>
                <c:pt idx="11636" formatCode="General">
                  <c:v>-155.29300000000001</c:v>
                </c:pt>
                <c:pt idx="11637" formatCode="General">
                  <c:v>-154.48400000000001</c:v>
                </c:pt>
                <c:pt idx="11638" formatCode="General">
                  <c:v>-153.708</c:v>
                </c:pt>
                <c:pt idx="11639" formatCode="General">
                  <c:v>-152.964</c:v>
                </c:pt>
                <c:pt idx="11640" formatCode="General">
                  <c:v>-152.19</c:v>
                </c:pt>
                <c:pt idx="11641" formatCode="General">
                  <c:v>-151.297</c:v>
                </c:pt>
                <c:pt idx="11642" formatCode="General">
                  <c:v>-150.21100000000001</c:v>
                </c:pt>
                <c:pt idx="11643" formatCode="General">
                  <c:v>-148.87299999999999</c:v>
                </c:pt>
                <c:pt idx="11644" formatCode="General">
                  <c:v>-147.261</c:v>
                </c:pt>
                <c:pt idx="11645" formatCode="General">
                  <c:v>-145.452</c:v>
                </c:pt>
                <c:pt idx="11646" formatCode="General">
                  <c:v>-143.53800000000001</c:v>
                </c:pt>
                <c:pt idx="11647" formatCode="General">
                  <c:v>-141.517</c:v>
                </c:pt>
                <c:pt idx="11648" formatCode="General">
                  <c:v>-139.33099999999999</c:v>
                </c:pt>
                <c:pt idx="11649" formatCode="General">
                  <c:v>-136.88300000000001</c:v>
                </c:pt>
                <c:pt idx="11650" formatCode="General">
                  <c:v>-134.15299999999999</c:v>
                </c:pt>
                <c:pt idx="11651" formatCode="General">
                  <c:v>-131.20699999999999</c:v>
                </c:pt>
                <c:pt idx="11652" formatCode="General">
                  <c:v>-128.024</c:v>
                </c:pt>
                <c:pt idx="11653" formatCode="General">
                  <c:v>-124.57</c:v>
                </c:pt>
                <c:pt idx="11654" formatCode="General">
                  <c:v>-120.88</c:v>
                </c:pt>
                <c:pt idx="11655" formatCode="General">
                  <c:v>-116.985</c:v>
                </c:pt>
                <c:pt idx="11656" formatCode="General">
                  <c:v>-112.89700000000001</c:v>
                </c:pt>
                <c:pt idx="11657" formatCode="General">
                  <c:v>-108.651</c:v>
                </c:pt>
                <c:pt idx="11658" formatCode="General">
                  <c:v>-104.295</c:v>
                </c:pt>
                <c:pt idx="11659" formatCode="General">
                  <c:v>-99.905500000000004</c:v>
                </c:pt>
                <c:pt idx="11660" formatCode="General">
                  <c:v>-95.540999999999997</c:v>
                </c:pt>
                <c:pt idx="11661" formatCode="General">
                  <c:v>-91.177800000000005</c:v>
                </c:pt>
                <c:pt idx="11662" formatCode="General">
                  <c:v>-86.804000000000002</c:v>
                </c:pt>
                <c:pt idx="11663" formatCode="General">
                  <c:v>-82.447599999999994</c:v>
                </c:pt>
                <c:pt idx="11664" formatCode="General">
                  <c:v>-78.128100000000003</c:v>
                </c:pt>
                <c:pt idx="11665" formatCode="General">
                  <c:v>-73.857600000000005</c:v>
                </c:pt>
                <c:pt idx="11666" formatCode="General">
                  <c:v>-69.665400000000005</c:v>
                </c:pt>
                <c:pt idx="11667" formatCode="General">
                  <c:v>-65.623800000000003</c:v>
                </c:pt>
                <c:pt idx="11668" formatCode="General">
                  <c:v>-61.893500000000003</c:v>
                </c:pt>
                <c:pt idx="11669" formatCode="General">
                  <c:v>-58.610799999999998</c:v>
                </c:pt>
                <c:pt idx="11670" formatCode="General">
                  <c:v>-55.818800000000003</c:v>
                </c:pt>
                <c:pt idx="11671" formatCode="General">
                  <c:v>-53.498699999999999</c:v>
                </c:pt>
                <c:pt idx="11672" formatCode="General">
                  <c:v>-51.595700000000001</c:v>
                </c:pt>
                <c:pt idx="11673" formatCode="General">
                  <c:v>-50.044499999999999</c:v>
                </c:pt>
                <c:pt idx="11674" formatCode="General">
                  <c:v>-48.775500000000001</c:v>
                </c:pt>
                <c:pt idx="11675" formatCode="General">
                  <c:v>-47.734999999999999</c:v>
                </c:pt>
                <c:pt idx="11676" formatCode="General">
                  <c:v>-46.838200000000001</c:v>
                </c:pt>
                <c:pt idx="11677" formatCode="General">
                  <c:v>-45.984900000000003</c:v>
                </c:pt>
                <c:pt idx="11678" formatCode="General">
                  <c:v>-45.133499999999998</c:v>
                </c:pt>
                <c:pt idx="11679" formatCode="General">
                  <c:v>-44.259500000000003</c:v>
                </c:pt>
                <c:pt idx="11680" formatCode="General">
                  <c:v>-43.203899999999997</c:v>
                </c:pt>
                <c:pt idx="11681" formatCode="General">
                  <c:v>-41.767099999999999</c:v>
                </c:pt>
                <c:pt idx="11682" formatCode="General">
                  <c:v>-39.779000000000003</c:v>
                </c:pt>
                <c:pt idx="11683" formatCode="General">
                  <c:v>-37.268999999999998</c:v>
                </c:pt>
                <c:pt idx="11684" formatCode="General">
                  <c:v>-34.456600000000002</c:v>
                </c:pt>
                <c:pt idx="11685" formatCode="General">
                  <c:v>-31.4527</c:v>
                </c:pt>
                <c:pt idx="11686" formatCode="General">
                  <c:v>-28.298999999999999</c:v>
                </c:pt>
                <c:pt idx="11687" formatCode="General">
                  <c:v>-25.061299999999999</c:v>
                </c:pt>
                <c:pt idx="11688" formatCode="General">
                  <c:v>-21.833500000000001</c:v>
                </c:pt>
                <c:pt idx="11689" formatCode="General">
                  <c:v>-18.7257</c:v>
                </c:pt>
                <c:pt idx="11690" formatCode="General">
                  <c:v>-15.8337</c:v>
                </c:pt>
                <c:pt idx="11691" formatCode="General">
                  <c:v>-13.212999999999999</c:v>
                </c:pt>
                <c:pt idx="11692" formatCode="General">
                  <c:v>-10.9224</c:v>
                </c:pt>
                <c:pt idx="11693" formatCode="General">
                  <c:v>-9.0107300000000006</c:v>
                </c:pt>
                <c:pt idx="11694" formatCode="General">
                  <c:v>-7.5073400000000001</c:v>
                </c:pt>
                <c:pt idx="11695" formatCode="General">
                  <c:v>-6.3418400000000004</c:v>
                </c:pt>
                <c:pt idx="11696" formatCode="General">
                  <c:v>-5.3053900000000001</c:v>
                </c:pt>
                <c:pt idx="11697" formatCode="General">
                  <c:v>-4.1898499999999999</c:v>
                </c:pt>
                <c:pt idx="11698" formatCode="General">
                  <c:v>-2.85907</c:v>
                </c:pt>
                <c:pt idx="11699" formatCode="General">
                  <c:v>-1.4243300000000001</c:v>
                </c:pt>
                <c:pt idx="11700" formatCode="General">
                  <c:v>-4.1806599999999999E-2</c:v>
                </c:pt>
                <c:pt idx="11701" formatCode="General">
                  <c:v>1.33388</c:v>
                </c:pt>
                <c:pt idx="11702" formatCode="General">
                  <c:v>2.7364099999999998</c:v>
                </c:pt>
                <c:pt idx="11703" formatCode="General">
                  <c:v>4.1484899999999998</c:v>
                </c:pt>
                <c:pt idx="11704" formatCode="General">
                  <c:v>5.5666799999999999</c:v>
                </c:pt>
                <c:pt idx="11705" formatCode="General">
                  <c:v>7.0019900000000002</c:v>
                </c:pt>
                <c:pt idx="11706" formatCode="General">
                  <c:v>8.4274500000000003</c:v>
                </c:pt>
                <c:pt idx="11707" formatCode="General">
                  <c:v>9.8309700000000007</c:v>
                </c:pt>
                <c:pt idx="11708" formatCode="General">
                  <c:v>11.292400000000001</c:v>
                </c:pt>
                <c:pt idx="11709" formatCode="General">
                  <c:v>12.932</c:v>
                </c:pt>
                <c:pt idx="11710" formatCode="General">
                  <c:v>14.866899999999999</c:v>
                </c:pt>
                <c:pt idx="11711" formatCode="General">
                  <c:v>17.167899999999999</c:v>
                </c:pt>
                <c:pt idx="11712" formatCode="General">
                  <c:v>19.8445</c:v>
                </c:pt>
                <c:pt idx="11713" formatCode="General">
                  <c:v>22.662099999999999</c:v>
                </c:pt>
                <c:pt idx="11714" formatCode="General">
                  <c:v>25.404599999999999</c:v>
                </c:pt>
                <c:pt idx="11715" formatCode="General">
                  <c:v>28.162299999999998</c:v>
                </c:pt>
                <c:pt idx="11716" formatCode="General">
                  <c:v>30.9879</c:v>
                </c:pt>
                <c:pt idx="11717" formatCode="General">
                  <c:v>33.837699999999998</c:v>
                </c:pt>
                <c:pt idx="11718" formatCode="General">
                  <c:v>36.700200000000002</c:v>
                </c:pt>
                <c:pt idx="11719" formatCode="General">
                  <c:v>39.586799999999997</c:v>
                </c:pt>
                <c:pt idx="11720" formatCode="General">
                  <c:v>42.561199999999999</c:v>
                </c:pt>
                <c:pt idx="11721" formatCode="General">
                  <c:v>45.669499999999999</c:v>
                </c:pt>
                <c:pt idx="11722" formatCode="General">
                  <c:v>48.8643</c:v>
                </c:pt>
                <c:pt idx="11723" formatCode="General">
                  <c:v>52.040100000000002</c:v>
                </c:pt>
                <c:pt idx="11724" formatCode="General">
                  <c:v>55.063200000000002</c:v>
                </c:pt>
                <c:pt idx="11725" formatCode="General">
                  <c:v>57.890799999999999</c:v>
                </c:pt>
                <c:pt idx="11726" formatCode="General">
                  <c:v>60.538800000000002</c:v>
                </c:pt>
                <c:pt idx="11727" formatCode="General">
                  <c:v>63.007100000000001</c:v>
                </c:pt>
                <c:pt idx="11728" formatCode="General">
                  <c:v>65.258399999999995</c:v>
                </c:pt>
                <c:pt idx="11729" formatCode="General">
                  <c:v>67.187700000000007</c:v>
                </c:pt>
                <c:pt idx="11730" formatCode="General">
                  <c:v>68.728899999999996</c:v>
                </c:pt>
                <c:pt idx="11731" formatCode="General">
                  <c:v>69.885999999999996</c:v>
                </c:pt>
                <c:pt idx="11732" formatCode="General">
                  <c:v>70.758200000000002</c:v>
                </c:pt>
                <c:pt idx="11733" formatCode="General">
                  <c:v>71.473299999999995</c:v>
                </c:pt>
                <c:pt idx="11734" formatCode="General">
                  <c:v>72.110900000000001</c:v>
                </c:pt>
                <c:pt idx="11735" formatCode="General">
                  <c:v>72.741299999999995</c:v>
                </c:pt>
                <c:pt idx="11736" formatCode="General">
                  <c:v>73.413499999999999</c:v>
                </c:pt>
                <c:pt idx="11737" formatCode="General">
                  <c:v>74.195300000000003</c:v>
                </c:pt>
                <c:pt idx="11738" formatCode="General">
                  <c:v>75.157200000000003</c:v>
                </c:pt>
                <c:pt idx="11739" formatCode="General">
                  <c:v>76.360399999999998</c:v>
                </c:pt>
                <c:pt idx="11740" formatCode="General">
                  <c:v>77.882599999999996</c:v>
                </c:pt>
                <c:pt idx="11741" formatCode="General">
                  <c:v>79.9315</c:v>
                </c:pt>
                <c:pt idx="11742" formatCode="General">
                  <c:v>82.603300000000004</c:v>
                </c:pt>
                <c:pt idx="11743" formatCode="General">
                  <c:v>85.719499999999996</c:v>
                </c:pt>
                <c:pt idx="11744" formatCode="General">
                  <c:v>89.202600000000004</c:v>
                </c:pt>
                <c:pt idx="11745" formatCode="General">
                  <c:v>93.093599999999995</c:v>
                </c:pt>
                <c:pt idx="11746" formatCode="General">
                  <c:v>97.343999999999994</c:v>
                </c:pt>
                <c:pt idx="11747" formatCode="General">
                  <c:v>101.861</c:v>
                </c:pt>
                <c:pt idx="11748" formatCode="General">
                  <c:v>106.53100000000001</c:v>
                </c:pt>
                <c:pt idx="11749" formatCode="General">
                  <c:v>111.227</c:v>
                </c:pt>
                <c:pt idx="11750" formatCode="General">
                  <c:v>115.84</c:v>
                </c:pt>
                <c:pt idx="11751" formatCode="General">
                  <c:v>120.28</c:v>
                </c:pt>
                <c:pt idx="11752" formatCode="General">
                  <c:v>124.483</c:v>
                </c:pt>
                <c:pt idx="11753" formatCode="General">
                  <c:v>128.31200000000001</c:v>
                </c:pt>
                <c:pt idx="11754" formatCode="General">
                  <c:v>131.65799999999999</c:v>
                </c:pt>
                <c:pt idx="11755" formatCode="General">
                  <c:v>134.59399999999999</c:v>
                </c:pt>
                <c:pt idx="11756" formatCode="General">
                  <c:v>137.119</c:v>
                </c:pt>
                <c:pt idx="11757" formatCode="General">
                  <c:v>139.089</c:v>
                </c:pt>
                <c:pt idx="11758" formatCode="General">
                  <c:v>140.41499999999999</c:v>
                </c:pt>
                <c:pt idx="11759" formatCode="General">
                  <c:v>141.077</c:v>
                </c:pt>
                <c:pt idx="11760" formatCode="General">
                  <c:v>140.99700000000001</c:v>
                </c:pt>
                <c:pt idx="11761" formatCode="General">
                  <c:v>140.10499999999999</c:v>
                </c:pt>
                <c:pt idx="11762" formatCode="General">
                  <c:v>138.387</c:v>
                </c:pt>
                <c:pt idx="11763" formatCode="General">
                  <c:v>135.96700000000001</c:v>
                </c:pt>
                <c:pt idx="11764" formatCode="General">
                  <c:v>133.11199999999999</c:v>
                </c:pt>
                <c:pt idx="11765" formatCode="General">
                  <c:v>130.01400000000001</c:v>
                </c:pt>
                <c:pt idx="11766" formatCode="General">
                  <c:v>126.774</c:v>
                </c:pt>
                <c:pt idx="11767" formatCode="General">
                  <c:v>123.49</c:v>
                </c:pt>
                <c:pt idx="11768" formatCode="General">
                  <c:v>120.22799999999999</c:v>
                </c:pt>
                <c:pt idx="11769" formatCode="General">
                  <c:v>116.98399999999999</c:v>
                </c:pt>
                <c:pt idx="11770" formatCode="General">
                  <c:v>113.83</c:v>
                </c:pt>
                <c:pt idx="11771" formatCode="General">
                  <c:v>110.92400000000001</c:v>
                </c:pt>
                <c:pt idx="11772" formatCode="General">
                  <c:v>108.19799999999999</c:v>
                </c:pt>
                <c:pt idx="11773" formatCode="General">
                  <c:v>105.485</c:v>
                </c:pt>
                <c:pt idx="11774" formatCode="General">
                  <c:v>102.774</c:v>
                </c:pt>
                <c:pt idx="11775" formatCode="General">
                  <c:v>100.09399999999999</c:v>
                </c:pt>
                <c:pt idx="11776" formatCode="General">
                  <c:v>97.494299999999996</c:v>
                </c:pt>
                <c:pt idx="11777" formatCode="General">
                  <c:v>95.053799999999995</c:v>
                </c:pt>
                <c:pt idx="11778" formatCode="General">
                  <c:v>92.856999999999999</c:v>
                </c:pt>
                <c:pt idx="11779" formatCode="General">
                  <c:v>90.999300000000005</c:v>
                </c:pt>
                <c:pt idx="11780" formatCode="General">
                  <c:v>89.564300000000003</c:v>
                </c:pt>
                <c:pt idx="11781" formatCode="General">
                  <c:v>88.647000000000006</c:v>
                </c:pt>
                <c:pt idx="11782" formatCode="General">
                  <c:v>88.370199999999997</c:v>
                </c:pt>
                <c:pt idx="11783" formatCode="General">
                  <c:v>88.859700000000004</c:v>
                </c:pt>
                <c:pt idx="11784" formatCode="General">
                  <c:v>90.114199999999997</c:v>
                </c:pt>
                <c:pt idx="11785" formatCode="General">
                  <c:v>91.998999999999995</c:v>
                </c:pt>
                <c:pt idx="11786" formatCode="General">
                  <c:v>94.426599999999993</c:v>
                </c:pt>
                <c:pt idx="11787" formatCode="General">
                  <c:v>97.331199999999995</c:v>
                </c:pt>
                <c:pt idx="11788" formatCode="General">
                  <c:v>100.611</c:v>
                </c:pt>
                <c:pt idx="11789" formatCode="General">
                  <c:v>104.16200000000001</c:v>
                </c:pt>
                <c:pt idx="11790" formatCode="General">
                  <c:v>107.905</c:v>
                </c:pt>
                <c:pt idx="11791" formatCode="General">
                  <c:v>111.84099999999999</c:v>
                </c:pt>
                <c:pt idx="11792" formatCode="General">
                  <c:v>116.015</c:v>
                </c:pt>
                <c:pt idx="11793" formatCode="General">
                  <c:v>120.447</c:v>
                </c:pt>
                <c:pt idx="11794" formatCode="General">
                  <c:v>125.13500000000001</c:v>
                </c:pt>
                <c:pt idx="11795" formatCode="General">
                  <c:v>130.04499999999999</c:v>
                </c:pt>
                <c:pt idx="11796" formatCode="General">
                  <c:v>135.08600000000001</c:v>
                </c:pt>
                <c:pt idx="11797" formatCode="General">
                  <c:v>140.08699999999999</c:v>
                </c:pt>
                <c:pt idx="11798" formatCode="General">
                  <c:v>144.99799999999999</c:v>
                </c:pt>
                <c:pt idx="11799" formatCode="General">
                  <c:v>149.86699999999999</c:v>
                </c:pt>
                <c:pt idx="11800" formatCode="General">
                  <c:v>154.476</c:v>
                </c:pt>
                <c:pt idx="11801" formatCode="General">
                  <c:v>158.57300000000001</c:v>
                </c:pt>
                <c:pt idx="11802" formatCode="General">
                  <c:v>162.142</c:v>
                </c:pt>
                <c:pt idx="11803" formatCode="General">
                  <c:v>165.197</c:v>
                </c:pt>
                <c:pt idx="11804" formatCode="General">
                  <c:v>167.75</c:v>
                </c:pt>
                <c:pt idx="11805" formatCode="General">
                  <c:v>169.88300000000001</c:v>
                </c:pt>
                <c:pt idx="11806" formatCode="General">
                  <c:v>171.703</c:v>
                </c:pt>
                <c:pt idx="11807" formatCode="General">
                  <c:v>173.166</c:v>
                </c:pt>
                <c:pt idx="11808" formatCode="General">
                  <c:v>174.191</c:v>
                </c:pt>
                <c:pt idx="11809" formatCode="General">
                  <c:v>174.75299999999999</c:v>
                </c:pt>
                <c:pt idx="11810" formatCode="General">
                  <c:v>174.92</c:v>
                </c:pt>
                <c:pt idx="11811" formatCode="General">
                  <c:v>174.869</c:v>
                </c:pt>
                <c:pt idx="11812" formatCode="General">
                  <c:v>174.667</c:v>
                </c:pt>
                <c:pt idx="11813" formatCode="General">
                  <c:v>174.304</c:v>
                </c:pt>
                <c:pt idx="11814" formatCode="General">
                  <c:v>173.83699999999999</c:v>
                </c:pt>
                <c:pt idx="11815" formatCode="General">
                  <c:v>173.33199999999999</c:v>
                </c:pt>
                <c:pt idx="11816" formatCode="General">
                  <c:v>172.822</c:v>
                </c:pt>
                <c:pt idx="11817" formatCode="General">
                  <c:v>172.28100000000001</c:v>
                </c:pt>
                <c:pt idx="11818" formatCode="General">
                  <c:v>171.63300000000001</c:v>
                </c:pt>
                <c:pt idx="11819" formatCode="General">
                  <c:v>170.85499999999999</c:v>
                </c:pt>
                <c:pt idx="11820" formatCode="General">
                  <c:v>169.96</c:v>
                </c:pt>
                <c:pt idx="11821" formatCode="General">
                  <c:v>168.92599999999999</c:v>
                </c:pt>
                <c:pt idx="11822" formatCode="General">
                  <c:v>167.69800000000001</c:v>
                </c:pt>
                <c:pt idx="11823" formatCode="General">
                  <c:v>166.20400000000001</c:v>
                </c:pt>
                <c:pt idx="11824" formatCode="General">
                  <c:v>164.46299999999999</c:v>
                </c:pt>
                <c:pt idx="11825" formatCode="General">
                  <c:v>162.60599999999999</c:v>
                </c:pt>
                <c:pt idx="11826" formatCode="General">
                  <c:v>160.715</c:v>
                </c:pt>
                <c:pt idx="11827" formatCode="General">
                  <c:v>158.822</c:v>
                </c:pt>
                <c:pt idx="11828" formatCode="General">
                  <c:v>156.88800000000001</c:v>
                </c:pt>
                <c:pt idx="11829" formatCode="General">
                  <c:v>154.85900000000001</c:v>
                </c:pt>
                <c:pt idx="11830" formatCode="General">
                  <c:v>152.71199999999999</c:v>
                </c:pt>
                <c:pt idx="11831" formatCode="General">
                  <c:v>150.41200000000001</c:v>
                </c:pt>
                <c:pt idx="11832" formatCode="General">
                  <c:v>147.934</c:v>
                </c:pt>
                <c:pt idx="11833" formatCode="General">
                  <c:v>145.25700000000001</c:v>
                </c:pt>
                <c:pt idx="11834" formatCode="General">
                  <c:v>142.363</c:v>
                </c:pt>
                <c:pt idx="11835" formatCode="General">
                  <c:v>139.238</c:v>
                </c:pt>
                <c:pt idx="11836" formatCode="General">
                  <c:v>135.84800000000001</c:v>
                </c:pt>
                <c:pt idx="11837" formatCode="General">
                  <c:v>132.148</c:v>
                </c:pt>
                <c:pt idx="11838" formatCode="General">
                  <c:v>128.114</c:v>
                </c:pt>
                <c:pt idx="11839" formatCode="General">
                  <c:v>123.759</c:v>
                </c:pt>
                <c:pt idx="11840" formatCode="General">
                  <c:v>119.139</c:v>
                </c:pt>
                <c:pt idx="11841" formatCode="General">
                  <c:v>114.33</c:v>
                </c:pt>
                <c:pt idx="11842" formatCode="General">
                  <c:v>109.43</c:v>
                </c:pt>
                <c:pt idx="11843" formatCode="General">
                  <c:v>104.538</c:v>
                </c:pt>
                <c:pt idx="11844" formatCode="General">
                  <c:v>99.714200000000005</c:v>
                </c:pt>
                <c:pt idx="11845" formatCode="General">
                  <c:v>95.057900000000004</c:v>
                </c:pt>
                <c:pt idx="11846" formatCode="General">
                  <c:v>90.675799999999995</c:v>
                </c:pt>
                <c:pt idx="11847" formatCode="General">
                  <c:v>86.644000000000005</c:v>
                </c:pt>
                <c:pt idx="11848" formatCode="General">
                  <c:v>83.006200000000007</c:v>
                </c:pt>
                <c:pt idx="11849" formatCode="General">
                  <c:v>79.758600000000001</c:v>
                </c:pt>
                <c:pt idx="11850" formatCode="General">
                  <c:v>76.871899999999997</c:v>
                </c:pt>
                <c:pt idx="11851" formatCode="General">
                  <c:v>74.302300000000002</c:v>
                </c:pt>
                <c:pt idx="11852" formatCode="General">
                  <c:v>72.089100000000002</c:v>
                </c:pt>
                <c:pt idx="11853" formatCode="General">
                  <c:v>70.314300000000003</c:v>
                </c:pt>
                <c:pt idx="11854" formatCode="General">
                  <c:v>68.9161</c:v>
                </c:pt>
                <c:pt idx="11855" formatCode="General">
                  <c:v>67.780900000000003</c:v>
                </c:pt>
                <c:pt idx="11856" formatCode="General">
                  <c:v>66.808599999999998</c:v>
                </c:pt>
                <c:pt idx="11857" formatCode="General">
                  <c:v>65.913700000000006</c:v>
                </c:pt>
                <c:pt idx="11858" formatCode="General">
                  <c:v>65.056299999999993</c:v>
                </c:pt>
                <c:pt idx="11859" formatCode="General">
                  <c:v>64.181399999999996</c:v>
                </c:pt>
                <c:pt idx="11860" formatCode="General">
                  <c:v>63.230800000000002</c:v>
                </c:pt>
                <c:pt idx="11861" formatCode="General">
                  <c:v>62.208599999999997</c:v>
                </c:pt>
                <c:pt idx="11862" formatCode="General">
                  <c:v>61.108899999999998</c:v>
                </c:pt>
                <c:pt idx="11863" formatCode="General">
                  <c:v>59.841700000000003</c:v>
                </c:pt>
                <c:pt idx="11864" formatCode="General">
                  <c:v>58.320900000000002</c:v>
                </c:pt>
                <c:pt idx="11865" formatCode="General">
                  <c:v>56.496899999999997</c:v>
                </c:pt>
                <c:pt idx="11866" formatCode="General">
                  <c:v>54.373800000000003</c:v>
                </c:pt>
                <c:pt idx="11867" formatCode="General">
                  <c:v>51.983899999999998</c:v>
                </c:pt>
                <c:pt idx="11868" formatCode="General">
                  <c:v>49.329099999999997</c:v>
                </c:pt>
                <c:pt idx="11869" formatCode="General">
                  <c:v>46.407299999999999</c:v>
                </c:pt>
                <c:pt idx="11870" formatCode="General">
                  <c:v>43.223500000000001</c:v>
                </c:pt>
                <c:pt idx="11871" formatCode="General">
                  <c:v>39.763599999999997</c:v>
                </c:pt>
                <c:pt idx="11872" formatCode="General">
                  <c:v>36.003799999999998</c:v>
                </c:pt>
                <c:pt idx="11873" formatCode="General">
                  <c:v>31.914200000000001</c:v>
                </c:pt>
                <c:pt idx="11874" formatCode="General">
                  <c:v>27.479199999999999</c:v>
                </c:pt>
                <c:pt idx="11875" formatCode="General">
                  <c:v>22.722200000000001</c:v>
                </c:pt>
                <c:pt idx="11876" formatCode="General">
                  <c:v>17.689399999999999</c:v>
                </c:pt>
                <c:pt idx="11877" formatCode="General">
                  <c:v>12.448399999999999</c:v>
                </c:pt>
                <c:pt idx="11878" formatCode="General">
                  <c:v>7.1488899999999997</c:v>
                </c:pt>
                <c:pt idx="11879" formatCode="General">
                  <c:v>1.98058</c:v>
                </c:pt>
                <c:pt idx="11880" formatCode="General">
                  <c:v>-2.9064899999999998</c:v>
                </c:pt>
                <c:pt idx="11881" formatCode="General">
                  <c:v>-7.4148699999999996</c:v>
                </c:pt>
                <c:pt idx="11882" formatCode="General">
                  <c:v>-11.510400000000001</c:v>
                </c:pt>
                <c:pt idx="11883" formatCode="General">
                  <c:v>-15.165800000000001</c:v>
                </c:pt>
                <c:pt idx="11884" formatCode="General">
                  <c:v>-18.3399</c:v>
                </c:pt>
                <c:pt idx="11885" formatCode="General">
                  <c:v>-21.035499999999999</c:v>
                </c:pt>
                <c:pt idx="11886" formatCode="General">
                  <c:v>-23.293399999999998</c:v>
                </c:pt>
                <c:pt idx="11887" formatCode="General">
                  <c:v>-25.146899999999999</c:v>
                </c:pt>
                <c:pt idx="11888" formatCode="General">
                  <c:v>-26.625699999999998</c:v>
                </c:pt>
                <c:pt idx="11889" formatCode="General">
                  <c:v>-27.758800000000001</c:v>
                </c:pt>
                <c:pt idx="11890" formatCode="General">
                  <c:v>-28.566600000000001</c:v>
                </c:pt>
                <c:pt idx="11891" formatCode="General">
                  <c:v>-29.057099999999998</c:v>
                </c:pt>
                <c:pt idx="11892" formatCode="General">
                  <c:v>-29.235499999999998</c:v>
                </c:pt>
                <c:pt idx="11893" formatCode="General">
                  <c:v>-29.117100000000001</c:v>
                </c:pt>
                <c:pt idx="11894" formatCode="General">
                  <c:v>-28.7379</c:v>
                </c:pt>
                <c:pt idx="11895" formatCode="General">
                  <c:v>-28.168600000000001</c:v>
                </c:pt>
                <c:pt idx="11896" formatCode="General">
                  <c:v>-27.5745</c:v>
                </c:pt>
                <c:pt idx="11897" formatCode="General">
                  <c:v>-27.099299999999999</c:v>
                </c:pt>
                <c:pt idx="11898" formatCode="General">
                  <c:v>-26.7913</c:v>
                </c:pt>
                <c:pt idx="11899" formatCode="General">
                  <c:v>-26.766999999999999</c:v>
                </c:pt>
                <c:pt idx="11900" formatCode="General">
                  <c:v>-27.168500000000002</c:v>
                </c:pt>
                <c:pt idx="11901" formatCode="General">
                  <c:v>-28.117100000000001</c:v>
                </c:pt>
                <c:pt idx="11902" formatCode="General">
                  <c:v>-29.6845</c:v>
                </c:pt>
                <c:pt idx="11903" formatCode="General">
                  <c:v>-31.8292</c:v>
                </c:pt>
                <c:pt idx="11904" formatCode="General">
                  <c:v>-34.454700000000003</c:v>
                </c:pt>
                <c:pt idx="11905" formatCode="General">
                  <c:v>-37.442599999999999</c:v>
                </c:pt>
                <c:pt idx="11906" formatCode="General">
                  <c:v>-40.619</c:v>
                </c:pt>
                <c:pt idx="11907" formatCode="General">
                  <c:v>-43.813000000000002</c:v>
                </c:pt>
                <c:pt idx="11908" formatCode="General">
                  <c:v>-46.834299999999999</c:v>
                </c:pt>
                <c:pt idx="11909" formatCode="General">
                  <c:v>-49.566000000000003</c:v>
                </c:pt>
                <c:pt idx="11910" formatCode="General">
                  <c:v>-52.109299999999998</c:v>
                </c:pt>
                <c:pt idx="11911" formatCode="General">
                  <c:v>-54.5685</c:v>
                </c:pt>
                <c:pt idx="11912" formatCode="General">
                  <c:v>-56.977600000000002</c:v>
                </c:pt>
                <c:pt idx="11913" formatCode="General">
                  <c:v>-59.388300000000001</c:v>
                </c:pt>
                <c:pt idx="11914" formatCode="General">
                  <c:v>-61.837800000000001</c:v>
                </c:pt>
                <c:pt idx="11915" formatCode="General">
                  <c:v>-64.228899999999996</c:v>
                </c:pt>
                <c:pt idx="11916" formatCode="General">
                  <c:v>-66.455799999999996</c:v>
                </c:pt>
                <c:pt idx="11917" formatCode="General">
                  <c:v>-68.507499999999993</c:v>
                </c:pt>
                <c:pt idx="11918" formatCode="General">
                  <c:v>-70.388999999999996</c:v>
                </c:pt>
                <c:pt idx="11919" formatCode="General">
                  <c:v>-72.117400000000004</c:v>
                </c:pt>
                <c:pt idx="11920" formatCode="General">
                  <c:v>-73.714699999999993</c:v>
                </c:pt>
                <c:pt idx="11921" formatCode="General">
                  <c:v>-75.206900000000005</c:v>
                </c:pt>
                <c:pt idx="11922" formatCode="General">
                  <c:v>-76.657700000000006</c:v>
                </c:pt>
                <c:pt idx="11923" formatCode="General">
                  <c:v>-78.150400000000005</c:v>
                </c:pt>
                <c:pt idx="11924" formatCode="General">
                  <c:v>-79.767099999999999</c:v>
                </c:pt>
                <c:pt idx="11925" formatCode="General">
                  <c:v>-81.628500000000003</c:v>
                </c:pt>
                <c:pt idx="11926" formatCode="General">
                  <c:v>-83.851799999999997</c:v>
                </c:pt>
                <c:pt idx="11927" formatCode="General">
                  <c:v>-86.492699999999999</c:v>
                </c:pt>
                <c:pt idx="11928" formatCode="General">
                  <c:v>-89.542000000000002</c:v>
                </c:pt>
                <c:pt idx="11929" formatCode="General">
                  <c:v>-92.849900000000005</c:v>
                </c:pt>
                <c:pt idx="11930" formatCode="General">
                  <c:v>-96.265699999999995</c:v>
                </c:pt>
                <c:pt idx="11931" formatCode="General">
                  <c:v>-99.751499999999993</c:v>
                </c:pt>
                <c:pt idx="11932" formatCode="General">
                  <c:v>-103.27500000000001</c:v>
                </c:pt>
                <c:pt idx="11933" formatCode="General">
                  <c:v>-106.81</c:v>
                </c:pt>
                <c:pt idx="11934" formatCode="General">
                  <c:v>-110.149</c:v>
                </c:pt>
                <c:pt idx="11935" formatCode="General">
                  <c:v>-113.08</c:v>
                </c:pt>
                <c:pt idx="11936" formatCode="General">
                  <c:v>-115.69199999999999</c:v>
                </c:pt>
                <c:pt idx="11937" formatCode="General">
                  <c:v>-118.08499999999999</c:v>
                </c:pt>
                <c:pt idx="11938" formatCode="General">
                  <c:v>-120.256</c:v>
                </c:pt>
                <c:pt idx="11939" formatCode="General">
                  <c:v>-122.27</c:v>
                </c:pt>
                <c:pt idx="11940" formatCode="General">
                  <c:v>-124.226</c:v>
                </c:pt>
                <c:pt idx="11941" formatCode="General">
                  <c:v>-126.161</c:v>
                </c:pt>
                <c:pt idx="11942" formatCode="General">
                  <c:v>-128.072</c:v>
                </c:pt>
                <c:pt idx="11943" formatCode="General">
                  <c:v>-129.917</c:v>
                </c:pt>
                <c:pt idx="11944" formatCode="General">
                  <c:v>-131.65199999999999</c:v>
                </c:pt>
                <c:pt idx="11945" formatCode="General">
                  <c:v>-133.251</c:v>
                </c:pt>
                <c:pt idx="11946" formatCode="General">
                  <c:v>-134.69999999999999</c:v>
                </c:pt>
                <c:pt idx="11947" formatCode="General">
                  <c:v>-136.001</c:v>
                </c:pt>
                <c:pt idx="11948" formatCode="General">
                  <c:v>-137.113</c:v>
                </c:pt>
                <c:pt idx="11949" formatCode="General">
                  <c:v>-138.03299999999999</c:v>
                </c:pt>
                <c:pt idx="11950" formatCode="General">
                  <c:v>-138.911</c:v>
                </c:pt>
                <c:pt idx="11951" formatCode="General">
                  <c:v>-139.87799999999999</c:v>
                </c:pt>
                <c:pt idx="11952" formatCode="General">
                  <c:v>-140.964</c:v>
                </c:pt>
                <c:pt idx="11953" formatCode="General">
                  <c:v>-142.178</c:v>
                </c:pt>
                <c:pt idx="11954" formatCode="General">
                  <c:v>-143.512</c:v>
                </c:pt>
                <c:pt idx="11955" formatCode="General">
                  <c:v>-144.94399999999999</c:v>
                </c:pt>
                <c:pt idx="11956" formatCode="General">
                  <c:v>-146.43100000000001</c:v>
                </c:pt>
                <c:pt idx="11957" formatCode="General">
                  <c:v>-147.88900000000001</c:v>
                </c:pt>
                <c:pt idx="11958" formatCode="General">
                  <c:v>-149.25200000000001</c:v>
                </c:pt>
                <c:pt idx="11959" formatCode="General">
                  <c:v>-150.50399999999999</c:v>
                </c:pt>
                <c:pt idx="11960" formatCode="General">
                  <c:v>-151.58000000000001</c:v>
                </c:pt>
                <c:pt idx="11961" formatCode="General">
                  <c:v>-152.39500000000001</c:v>
                </c:pt>
                <c:pt idx="11962" formatCode="General">
                  <c:v>-152.80799999999999</c:v>
                </c:pt>
                <c:pt idx="11963" formatCode="General">
                  <c:v>-152.75399999999999</c:v>
                </c:pt>
                <c:pt idx="11964" formatCode="General">
                  <c:v>-152.40100000000001</c:v>
                </c:pt>
                <c:pt idx="11965" formatCode="General">
                  <c:v>-151.904</c:v>
                </c:pt>
                <c:pt idx="11966" formatCode="General">
                  <c:v>-151.31800000000001</c:v>
                </c:pt>
                <c:pt idx="11967" formatCode="General">
                  <c:v>-150.703</c:v>
                </c:pt>
                <c:pt idx="11968" formatCode="General">
                  <c:v>-150.113</c:v>
                </c:pt>
                <c:pt idx="11969" formatCode="General">
                  <c:v>-149.56800000000001</c:v>
                </c:pt>
                <c:pt idx="11970" formatCode="General">
                  <c:v>-149.07499999999999</c:v>
                </c:pt>
                <c:pt idx="11971" formatCode="General">
                  <c:v>-148.63300000000001</c:v>
                </c:pt>
                <c:pt idx="11972" formatCode="General">
                  <c:v>-148.21600000000001</c:v>
                </c:pt>
                <c:pt idx="11973" formatCode="General">
                  <c:v>-147.786</c:v>
                </c:pt>
                <c:pt idx="11974" formatCode="General">
                  <c:v>-147.37200000000001</c:v>
                </c:pt>
                <c:pt idx="11975" formatCode="General">
                  <c:v>-147.024</c:v>
                </c:pt>
                <c:pt idx="11976" formatCode="General">
                  <c:v>-146.74100000000001</c:v>
                </c:pt>
                <c:pt idx="11977" formatCode="General">
                  <c:v>-146.56100000000001</c:v>
                </c:pt>
                <c:pt idx="11978" formatCode="General">
                  <c:v>-146.61199999999999</c:v>
                </c:pt>
                <c:pt idx="11979" formatCode="General">
                  <c:v>-146.99600000000001</c:v>
                </c:pt>
                <c:pt idx="11980" formatCode="General">
                  <c:v>-147.74600000000001</c:v>
                </c:pt>
                <c:pt idx="11981" formatCode="General">
                  <c:v>-148.88399999999999</c:v>
                </c:pt>
                <c:pt idx="11982" formatCode="General">
                  <c:v>-150.40100000000001</c:v>
                </c:pt>
                <c:pt idx="11983" formatCode="General">
                  <c:v>-152.191</c:v>
                </c:pt>
                <c:pt idx="11984" formatCode="General">
                  <c:v>-154.142</c:v>
                </c:pt>
                <c:pt idx="11985" formatCode="General">
                  <c:v>-156.19399999999999</c:v>
                </c:pt>
                <c:pt idx="11986" formatCode="General">
                  <c:v>-158.32300000000001</c:v>
                </c:pt>
                <c:pt idx="11987" formatCode="General">
                  <c:v>-160.52600000000001</c:v>
                </c:pt>
                <c:pt idx="11988" formatCode="General">
                  <c:v>-162.84</c:v>
                </c:pt>
                <c:pt idx="11989" formatCode="General">
                  <c:v>-165.27500000000001</c:v>
                </c:pt>
                <c:pt idx="11990" formatCode="General">
                  <c:v>-167.709</c:v>
                </c:pt>
                <c:pt idx="11991" formatCode="General">
                  <c:v>-170.01300000000001</c:v>
                </c:pt>
                <c:pt idx="11992" formatCode="General">
                  <c:v>-172.113</c:v>
                </c:pt>
                <c:pt idx="11993" formatCode="General">
                  <c:v>-174.012</c:v>
                </c:pt>
                <c:pt idx="11994" formatCode="General">
                  <c:v>-175.762</c:v>
                </c:pt>
                <c:pt idx="11995" formatCode="General">
                  <c:v>-177.40700000000001</c:v>
                </c:pt>
                <c:pt idx="11996" formatCode="General">
                  <c:v>-178.96799999999999</c:v>
                </c:pt>
                <c:pt idx="11997" formatCode="General">
                  <c:v>-180.393</c:v>
                </c:pt>
                <c:pt idx="11998" formatCode="General">
                  <c:v>-181.62100000000001</c:v>
                </c:pt>
                <c:pt idx="11999" formatCode="General">
                  <c:v>-182.607</c:v>
                </c:pt>
                <c:pt idx="12000" formatCode="General">
                  <c:v>-183.334</c:v>
                </c:pt>
                <c:pt idx="12001" formatCode="General">
                  <c:v>-183.81100000000001</c:v>
                </c:pt>
                <c:pt idx="12002" formatCode="General">
                  <c:v>-184.02699999999999</c:v>
                </c:pt>
                <c:pt idx="12003" formatCode="General">
                  <c:v>-183.947</c:v>
                </c:pt>
                <c:pt idx="12004" formatCode="General">
                  <c:v>-183.495</c:v>
                </c:pt>
                <c:pt idx="12005" formatCode="General">
                  <c:v>-182.73599999999999</c:v>
                </c:pt>
                <c:pt idx="12006" formatCode="General">
                  <c:v>-181.905</c:v>
                </c:pt>
                <c:pt idx="12007" formatCode="General">
                  <c:v>-180.97300000000001</c:v>
                </c:pt>
                <c:pt idx="12008" formatCode="General">
                  <c:v>-179.76</c:v>
                </c:pt>
                <c:pt idx="12009" formatCode="General">
                  <c:v>-178.37</c:v>
                </c:pt>
                <c:pt idx="12010" formatCode="General">
                  <c:v>-176.923</c:v>
                </c:pt>
                <c:pt idx="12011" formatCode="General">
                  <c:v>-175.35900000000001</c:v>
                </c:pt>
                <c:pt idx="12012" formatCode="General">
                  <c:v>-173.62299999999999</c:v>
                </c:pt>
                <c:pt idx="12013" formatCode="General">
                  <c:v>-171.708</c:v>
                </c:pt>
                <c:pt idx="12014" formatCode="General">
                  <c:v>-169.64699999999999</c:v>
                </c:pt>
                <c:pt idx="12015" formatCode="General">
                  <c:v>-167.49700000000001</c:v>
                </c:pt>
                <c:pt idx="12016" formatCode="General">
                  <c:v>-165.333</c:v>
                </c:pt>
                <c:pt idx="12017" formatCode="General">
                  <c:v>-163.184</c:v>
                </c:pt>
                <c:pt idx="12018" formatCode="General">
                  <c:v>-160.959</c:v>
                </c:pt>
                <c:pt idx="12019" formatCode="General">
                  <c:v>-158.666</c:v>
                </c:pt>
                <c:pt idx="12020" formatCode="General">
                  <c:v>-156.43899999999999</c:v>
                </c:pt>
                <c:pt idx="12021" formatCode="General">
                  <c:v>-154.33199999999999</c:v>
                </c:pt>
                <c:pt idx="12022" formatCode="General">
                  <c:v>-152.352</c:v>
                </c:pt>
                <c:pt idx="12023" formatCode="General">
                  <c:v>-150.554</c:v>
                </c:pt>
                <c:pt idx="12024" formatCode="General">
                  <c:v>-148.994</c:v>
                </c:pt>
                <c:pt idx="12025" formatCode="General">
                  <c:v>-147.67599999999999</c:v>
                </c:pt>
                <c:pt idx="12026" formatCode="General">
                  <c:v>-146.55000000000001</c:v>
                </c:pt>
                <c:pt idx="12027" formatCode="General">
                  <c:v>-145.52500000000001</c:v>
                </c:pt>
                <c:pt idx="12028" formatCode="General">
                  <c:v>-144.53100000000001</c:v>
                </c:pt>
                <c:pt idx="12029" formatCode="General">
                  <c:v>-143.52600000000001</c:v>
                </c:pt>
                <c:pt idx="12030" formatCode="General">
                  <c:v>-142.52000000000001</c:v>
                </c:pt>
                <c:pt idx="12031" formatCode="General">
                  <c:v>-141.459</c:v>
                </c:pt>
                <c:pt idx="12032" formatCode="General">
                  <c:v>-140.178</c:v>
                </c:pt>
                <c:pt idx="12033" formatCode="General">
                  <c:v>-138.70599999999999</c:v>
                </c:pt>
                <c:pt idx="12034" formatCode="General">
                  <c:v>-137.23699999999999</c:v>
                </c:pt>
                <c:pt idx="12035" formatCode="General">
                  <c:v>-135.87799999999999</c:v>
                </c:pt>
                <c:pt idx="12036" formatCode="General">
                  <c:v>-134.68100000000001</c:v>
                </c:pt>
                <c:pt idx="12037" formatCode="General">
                  <c:v>-133.71299999999999</c:v>
                </c:pt>
                <c:pt idx="12038" formatCode="General">
                  <c:v>-133.053</c:v>
                </c:pt>
                <c:pt idx="12039" formatCode="General">
                  <c:v>-132.77500000000001</c:v>
                </c:pt>
                <c:pt idx="12040" formatCode="General">
                  <c:v>-132.893</c:v>
                </c:pt>
                <c:pt idx="12041" formatCode="General">
                  <c:v>-133.369</c:v>
                </c:pt>
                <c:pt idx="12042" formatCode="General">
                  <c:v>-134.05699999999999</c:v>
                </c:pt>
                <c:pt idx="12043" formatCode="General">
                  <c:v>-134.81399999999999</c:v>
                </c:pt>
                <c:pt idx="12044" formatCode="General">
                  <c:v>-135.642</c:v>
                </c:pt>
                <c:pt idx="12045" formatCode="General">
                  <c:v>-136.566</c:v>
                </c:pt>
                <c:pt idx="12046" formatCode="General">
                  <c:v>-137.60599999999999</c:v>
                </c:pt>
                <c:pt idx="12047" formatCode="General">
                  <c:v>-138.84299999999999</c:v>
                </c:pt>
                <c:pt idx="12048" formatCode="General">
                  <c:v>-140.36099999999999</c:v>
                </c:pt>
                <c:pt idx="12049" formatCode="General">
                  <c:v>-142.17099999999999</c:v>
                </c:pt>
                <c:pt idx="12050" formatCode="General">
                  <c:v>-144.23400000000001</c:v>
                </c:pt>
                <c:pt idx="12051" formatCode="General">
                  <c:v>-146.46199999999999</c:v>
                </c:pt>
                <c:pt idx="12052" formatCode="General">
                  <c:v>-148.72200000000001</c:v>
                </c:pt>
                <c:pt idx="12053" formatCode="General">
                  <c:v>-150.876</c:v>
                </c:pt>
                <c:pt idx="12054" formatCode="General">
                  <c:v>-152.792</c:v>
                </c:pt>
                <c:pt idx="12055" formatCode="General">
                  <c:v>-154.37899999999999</c:v>
                </c:pt>
                <c:pt idx="12056" formatCode="General">
                  <c:v>-155.571</c:v>
                </c:pt>
                <c:pt idx="12057" formatCode="General">
                  <c:v>-156.297</c:v>
                </c:pt>
                <c:pt idx="12058" formatCode="General">
                  <c:v>-156.44300000000001</c:v>
                </c:pt>
                <c:pt idx="12059" formatCode="General">
                  <c:v>-156.01499999999999</c:v>
                </c:pt>
                <c:pt idx="12060" formatCode="General">
                  <c:v>-155.15799999999999</c:v>
                </c:pt>
                <c:pt idx="12061" formatCode="General">
                  <c:v>-154.02500000000001</c:v>
                </c:pt>
                <c:pt idx="12062" formatCode="General">
                  <c:v>-152.73400000000001</c:v>
                </c:pt>
                <c:pt idx="12063" formatCode="General">
                  <c:v>-151.36699999999999</c:v>
                </c:pt>
                <c:pt idx="12064" formatCode="General">
                  <c:v>-149.96799999999999</c:v>
                </c:pt>
                <c:pt idx="12065" formatCode="General">
                  <c:v>-148.5</c:v>
                </c:pt>
                <c:pt idx="12066" formatCode="General">
                  <c:v>-146.911</c:v>
                </c:pt>
                <c:pt idx="12067" formatCode="General">
                  <c:v>-145.167</c:v>
                </c:pt>
                <c:pt idx="12068" formatCode="General">
                  <c:v>-143.20099999999999</c:v>
                </c:pt>
                <c:pt idx="12069" formatCode="General">
                  <c:v>-140.952</c:v>
                </c:pt>
                <c:pt idx="12070" formatCode="General">
                  <c:v>-138.404</c:v>
                </c:pt>
                <c:pt idx="12071" formatCode="General">
                  <c:v>-135.524</c:v>
                </c:pt>
                <c:pt idx="12072" formatCode="General">
                  <c:v>-132.23699999999999</c:v>
                </c:pt>
                <c:pt idx="12073" formatCode="General">
                  <c:v>-128.61799999999999</c:v>
                </c:pt>
                <c:pt idx="12074" formatCode="General">
                  <c:v>-124.871</c:v>
                </c:pt>
                <c:pt idx="12075" formatCode="General">
                  <c:v>-121.069</c:v>
                </c:pt>
                <c:pt idx="12076" formatCode="General">
                  <c:v>-117.212</c:v>
                </c:pt>
                <c:pt idx="12077" formatCode="General">
                  <c:v>-113.34699999999999</c:v>
                </c:pt>
                <c:pt idx="12078" formatCode="General">
                  <c:v>-109.51600000000001</c:v>
                </c:pt>
                <c:pt idx="12079" formatCode="General">
                  <c:v>-105.73099999999999</c:v>
                </c:pt>
                <c:pt idx="12080" formatCode="General">
                  <c:v>-101.996</c:v>
                </c:pt>
                <c:pt idx="12081" formatCode="General">
                  <c:v>-98.313900000000004</c:v>
                </c:pt>
                <c:pt idx="12082" formatCode="General">
                  <c:v>-94.623400000000004</c:v>
                </c:pt>
                <c:pt idx="12083" formatCode="General">
                  <c:v>-90.826899999999995</c:v>
                </c:pt>
                <c:pt idx="12084" formatCode="General">
                  <c:v>-86.754800000000003</c:v>
                </c:pt>
                <c:pt idx="12085" formatCode="General">
                  <c:v>-82.320700000000002</c:v>
                </c:pt>
                <c:pt idx="12086" formatCode="General">
                  <c:v>-77.643500000000003</c:v>
                </c:pt>
                <c:pt idx="12087" formatCode="General">
                  <c:v>-72.7988</c:v>
                </c:pt>
                <c:pt idx="12088" formatCode="General">
                  <c:v>-67.800799999999995</c:v>
                </c:pt>
                <c:pt idx="12089" formatCode="General">
                  <c:v>-62.652700000000003</c:v>
                </c:pt>
                <c:pt idx="12090" formatCode="General">
                  <c:v>-57.362200000000001</c:v>
                </c:pt>
                <c:pt idx="12091" formatCode="General">
                  <c:v>-51.964199999999998</c:v>
                </c:pt>
                <c:pt idx="12092" formatCode="General">
                  <c:v>-46.5364</c:v>
                </c:pt>
                <c:pt idx="12093" formatCode="General">
                  <c:v>-41.194099999999999</c:v>
                </c:pt>
                <c:pt idx="12094" formatCode="General">
                  <c:v>-36.030999999999999</c:v>
                </c:pt>
                <c:pt idx="12095" formatCode="General">
                  <c:v>-31.099399999999999</c:v>
                </c:pt>
                <c:pt idx="12096" formatCode="General">
                  <c:v>-26.450399999999998</c:v>
                </c:pt>
                <c:pt idx="12097" formatCode="General">
                  <c:v>-22.116599999999998</c:v>
                </c:pt>
                <c:pt idx="12098" formatCode="General">
                  <c:v>-18.079599999999999</c:v>
                </c:pt>
                <c:pt idx="12099" formatCode="General">
                  <c:v>-14.420199999999999</c:v>
                </c:pt>
                <c:pt idx="12100" formatCode="General">
                  <c:v>-11.335599999999999</c:v>
                </c:pt>
                <c:pt idx="12101" formatCode="General">
                  <c:v>-8.9088499999999993</c:v>
                </c:pt>
                <c:pt idx="12102" formatCode="General">
                  <c:v>-7.1126300000000002</c:v>
                </c:pt>
                <c:pt idx="12103" formatCode="General">
                  <c:v>-5.91751</c:v>
                </c:pt>
                <c:pt idx="12104" formatCode="General">
                  <c:v>-5.2745800000000003</c:v>
                </c:pt>
                <c:pt idx="12105" formatCode="General">
                  <c:v>-5.0982399999999997</c:v>
                </c:pt>
                <c:pt idx="12106" formatCode="General">
                  <c:v>-5.2478400000000001</c:v>
                </c:pt>
                <c:pt idx="12107" formatCode="General">
                  <c:v>-5.5572600000000003</c:v>
                </c:pt>
                <c:pt idx="12108" formatCode="General">
                  <c:v>-5.7735200000000004</c:v>
                </c:pt>
                <c:pt idx="12109" formatCode="General">
                  <c:v>-5.6458599999999999</c:v>
                </c:pt>
                <c:pt idx="12110" formatCode="General">
                  <c:v>-5.02163</c:v>
                </c:pt>
                <c:pt idx="12111" formatCode="General">
                  <c:v>-3.74756</c:v>
                </c:pt>
                <c:pt idx="12112" formatCode="General">
                  <c:v>-1.6219399999999999</c:v>
                </c:pt>
                <c:pt idx="12113" formatCode="General">
                  <c:v>1.4315800000000001</c:v>
                </c:pt>
                <c:pt idx="12114" formatCode="General">
                  <c:v>5.3228400000000002</c:v>
                </c:pt>
                <c:pt idx="12115" formatCode="General">
                  <c:v>9.9827399999999997</c:v>
                </c:pt>
                <c:pt idx="12116" formatCode="General">
                  <c:v>15.3546</c:v>
                </c:pt>
                <c:pt idx="12117" formatCode="General">
                  <c:v>21.297799999999999</c:v>
                </c:pt>
                <c:pt idx="12118" formatCode="General">
                  <c:v>27.613099999999999</c:v>
                </c:pt>
                <c:pt idx="12119" formatCode="General">
                  <c:v>34.081699999999998</c:v>
                </c:pt>
                <c:pt idx="12120" formatCode="General">
                  <c:v>40.429299999999998</c:v>
                </c:pt>
                <c:pt idx="12121" formatCode="General">
                  <c:v>46.404899999999998</c:v>
                </c:pt>
                <c:pt idx="12122" formatCode="General">
                  <c:v>51.864699999999999</c:v>
                </c:pt>
                <c:pt idx="12123" formatCode="General">
                  <c:v>56.739699999999999</c:v>
                </c:pt>
                <c:pt idx="12124" formatCode="General">
                  <c:v>60.968699999999998</c:v>
                </c:pt>
                <c:pt idx="12125" formatCode="General">
                  <c:v>64.498999999999995</c:v>
                </c:pt>
                <c:pt idx="12126" formatCode="General">
                  <c:v>67.284899999999993</c:v>
                </c:pt>
                <c:pt idx="12127" formatCode="General">
                  <c:v>69.319599999999994</c:v>
                </c:pt>
                <c:pt idx="12128" formatCode="General">
                  <c:v>70.634</c:v>
                </c:pt>
                <c:pt idx="12129" formatCode="General">
                  <c:v>71.369200000000006</c:v>
                </c:pt>
                <c:pt idx="12130" formatCode="General">
                  <c:v>71.691599999999994</c:v>
                </c:pt>
                <c:pt idx="12131" formatCode="General">
                  <c:v>71.688400000000001</c:v>
                </c:pt>
                <c:pt idx="12132" formatCode="General">
                  <c:v>71.364599999999996</c:v>
                </c:pt>
                <c:pt idx="12133" formatCode="General">
                  <c:v>70.611599999999996</c:v>
                </c:pt>
                <c:pt idx="12134" formatCode="General">
                  <c:v>69.37</c:v>
                </c:pt>
                <c:pt idx="12135" formatCode="General">
                  <c:v>67.667500000000004</c:v>
                </c:pt>
                <c:pt idx="12136" formatCode="General">
                  <c:v>65.642300000000006</c:v>
                </c:pt>
                <c:pt idx="12137" formatCode="General">
                  <c:v>63.458799999999997</c:v>
                </c:pt>
                <c:pt idx="12138" formatCode="General">
                  <c:v>61.215499999999999</c:v>
                </c:pt>
                <c:pt idx="12139" formatCode="General">
                  <c:v>59.110199999999999</c:v>
                </c:pt>
                <c:pt idx="12140" formatCode="General">
                  <c:v>57.444800000000001</c:v>
                </c:pt>
                <c:pt idx="12141" formatCode="General">
                  <c:v>56.3215</c:v>
                </c:pt>
                <c:pt idx="12142" formatCode="General">
                  <c:v>55.672499999999999</c:v>
                </c:pt>
                <c:pt idx="12143" formatCode="General">
                  <c:v>55.5428</c:v>
                </c:pt>
                <c:pt idx="12144" formatCode="General">
                  <c:v>56.002699999999997</c:v>
                </c:pt>
                <c:pt idx="12145" formatCode="General">
                  <c:v>57.077399999999997</c:v>
                </c:pt>
                <c:pt idx="12146" formatCode="General">
                  <c:v>58.759099999999997</c:v>
                </c:pt>
                <c:pt idx="12147" formatCode="General">
                  <c:v>60.9998</c:v>
                </c:pt>
                <c:pt idx="12148" formatCode="General">
                  <c:v>63.759900000000002</c:v>
                </c:pt>
                <c:pt idx="12149" formatCode="General">
                  <c:v>67.006299999999996</c:v>
                </c:pt>
                <c:pt idx="12150" formatCode="General">
                  <c:v>70.658100000000005</c:v>
                </c:pt>
                <c:pt idx="12151" formatCode="General">
                  <c:v>74.638800000000003</c:v>
                </c:pt>
                <c:pt idx="12152" formatCode="General">
                  <c:v>78.933899999999994</c:v>
                </c:pt>
                <c:pt idx="12153" formatCode="General">
                  <c:v>83.576400000000007</c:v>
                </c:pt>
                <c:pt idx="12154" formatCode="General">
                  <c:v>88.622200000000007</c:v>
                </c:pt>
                <c:pt idx="12155" formatCode="General">
                  <c:v>93.947999999999993</c:v>
                </c:pt>
                <c:pt idx="12156" formatCode="General">
                  <c:v>99.341800000000006</c:v>
                </c:pt>
                <c:pt idx="12157" formatCode="General">
                  <c:v>104.696</c:v>
                </c:pt>
                <c:pt idx="12158" formatCode="General">
                  <c:v>109.922</c:v>
                </c:pt>
                <c:pt idx="12159" formatCode="General">
                  <c:v>114.91800000000001</c:v>
                </c:pt>
                <c:pt idx="12160" formatCode="General">
                  <c:v>119.64</c:v>
                </c:pt>
                <c:pt idx="12161" formatCode="General">
                  <c:v>124.11199999999999</c:v>
                </c:pt>
                <c:pt idx="12162" formatCode="General">
                  <c:v>128.31899999999999</c:v>
                </c:pt>
                <c:pt idx="12163" formatCode="General">
                  <c:v>132.227</c:v>
                </c:pt>
                <c:pt idx="12164" formatCode="General">
                  <c:v>135.80500000000001</c:v>
                </c:pt>
                <c:pt idx="12165" formatCode="General">
                  <c:v>139.04</c:v>
                </c:pt>
                <c:pt idx="12166" formatCode="General">
                  <c:v>141.94399999999999</c:v>
                </c:pt>
                <c:pt idx="12167" formatCode="General">
                  <c:v>144.626</c:v>
                </c:pt>
                <c:pt idx="12168" formatCode="General">
                  <c:v>147.255</c:v>
                </c:pt>
                <c:pt idx="12169" formatCode="General">
                  <c:v>149.881</c:v>
                </c:pt>
                <c:pt idx="12170" formatCode="General">
                  <c:v>152.483</c:v>
                </c:pt>
                <c:pt idx="12171" formatCode="General">
                  <c:v>155.00800000000001</c:v>
                </c:pt>
                <c:pt idx="12172" formatCode="General">
                  <c:v>157.411</c:v>
                </c:pt>
                <c:pt idx="12173" formatCode="General">
                  <c:v>159.702</c:v>
                </c:pt>
                <c:pt idx="12174" formatCode="General">
                  <c:v>161.863</c:v>
                </c:pt>
                <c:pt idx="12175" formatCode="General">
                  <c:v>163.85499999999999</c:v>
                </c:pt>
                <c:pt idx="12176" formatCode="General">
                  <c:v>165.77799999999999</c:v>
                </c:pt>
                <c:pt idx="12177" formatCode="General">
                  <c:v>167.75399999999999</c:v>
                </c:pt>
                <c:pt idx="12178" formatCode="General">
                  <c:v>169.78100000000001</c:v>
                </c:pt>
                <c:pt idx="12179" formatCode="General">
                  <c:v>171.84700000000001</c:v>
                </c:pt>
                <c:pt idx="12180" formatCode="General">
                  <c:v>173.971</c:v>
                </c:pt>
                <c:pt idx="12181" formatCode="General">
                  <c:v>176.191</c:v>
                </c:pt>
                <c:pt idx="12182" formatCode="General">
                  <c:v>178.55099999999999</c:v>
                </c:pt>
                <c:pt idx="12183" formatCode="General">
                  <c:v>180.928</c:v>
                </c:pt>
                <c:pt idx="12184" formatCode="General">
                  <c:v>183.16800000000001</c:v>
                </c:pt>
                <c:pt idx="12185" formatCode="General">
                  <c:v>185.24600000000001</c:v>
                </c:pt>
                <c:pt idx="12186" formatCode="General">
                  <c:v>187.15799999999999</c:v>
                </c:pt>
                <c:pt idx="12187" formatCode="General">
                  <c:v>188.90600000000001</c:v>
                </c:pt>
                <c:pt idx="12188" formatCode="General">
                  <c:v>190.48099999999999</c:v>
                </c:pt>
                <c:pt idx="12189" formatCode="General">
                  <c:v>191.869</c:v>
                </c:pt>
                <c:pt idx="12190" formatCode="General">
                  <c:v>192.94300000000001</c:v>
                </c:pt>
                <c:pt idx="12191" formatCode="General">
                  <c:v>193.571</c:v>
                </c:pt>
                <c:pt idx="12192" formatCode="General">
                  <c:v>193.71899999999999</c:v>
                </c:pt>
                <c:pt idx="12193" formatCode="General">
                  <c:v>193.38</c:v>
                </c:pt>
                <c:pt idx="12194" formatCode="General">
                  <c:v>192.58699999999999</c:v>
                </c:pt>
                <c:pt idx="12195" formatCode="General">
                  <c:v>191.411</c:v>
                </c:pt>
                <c:pt idx="12196" formatCode="General">
                  <c:v>189.929</c:v>
                </c:pt>
                <c:pt idx="12197" formatCode="General">
                  <c:v>188.14400000000001</c:v>
                </c:pt>
                <c:pt idx="12198" formatCode="General">
                  <c:v>186.06800000000001</c:v>
                </c:pt>
                <c:pt idx="12199" formatCode="General">
                  <c:v>183.798</c:v>
                </c:pt>
                <c:pt idx="12200" formatCode="General">
                  <c:v>181.42500000000001</c:v>
                </c:pt>
                <c:pt idx="12201" formatCode="General">
                  <c:v>178.999</c:v>
                </c:pt>
                <c:pt idx="12202" formatCode="General">
                  <c:v>176.51300000000001</c:v>
                </c:pt>
                <c:pt idx="12203" formatCode="General">
                  <c:v>173.94300000000001</c:v>
                </c:pt>
                <c:pt idx="12204" formatCode="General">
                  <c:v>171.33199999999999</c:v>
                </c:pt>
                <c:pt idx="12205" formatCode="General">
                  <c:v>168.76900000000001</c:v>
                </c:pt>
                <c:pt idx="12206" formatCode="General">
                  <c:v>166.398</c:v>
                </c:pt>
                <c:pt idx="12207" formatCode="General">
                  <c:v>164.35499999999999</c:v>
                </c:pt>
                <c:pt idx="12208" formatCode="General">
                  <c:v>162.71799999999999</c:v>
                </c:pt>
                <c:pt idx="12209" formatCode="General">
                  <c:v>161.565</c:v>
                </c:pt>
                <c:pt idx="12210" formatCode="General">
                  <c:v>160.94200000000001</c:v>
                </c:pt>
                <c:pt idx="12211" formatCode="General">
                  <c:v>160.774</c:v>
                </c:pt>
                <c:pt idx="12212" formatCode="General">
                  <c:v>160.95400000000001</c:v>
                </c:pt>
                <c:pt idx="12213" formatCode="General">
                  <c:v>161.40799999999999</c:v>
                </c:pt>
                <c:pt idx="12214" formatCode="General">
                  <c:v>161.97399999999999</c:v>
                </c:pt>
                <c:pt idx="12215" formatCode="General">
                  <c:v>162.446</c:v>
                </c:pt>
                <c:pt idx="12216" formatCode="General">
                  <c:v>162.624</c:v>
                </c:pt>
                <c:pt idx="12217" formatCode="General">
                  <c:v>162.34899999999999</c:v>
                </c:pt>
                <c:pt idx="12218" formatCode="General">
                  <c:v>161.46899999999999</c:v>
                </c:pt>
                <c:pt idx="12219" formatCode="General">
                  <c:v>159.892</c:v>
                </c:pt>
                <c:pt idx="12220" formatCode="General">
                  <c:v>157.66499999999999</c:v>
                </c:pt>
                <c:pt idx="12221" formatCode="General">
                  <c:v>154.95099999999999</c:v>
                </c:pt>
                <c:pt idx="12222" formatCode="General">
                  <c:v>151.952</c:v>
                </c:pt>
                <c:pt idx="12223" formatCode="General">
                  <c:v>148.83799999999999</c:v>
                </c:pt>
                <c:pt idx="12224" formatCode="General">
                  <c:v>145.74</c:v>
                </c:pt>
                <c:pt idx="12225" formatCode="General">
                  <c:v>142.756</c:v>
                </c:pt>
                <c:pt idx="12226" formatCode="General">
                  <c:v>139.964</c:v>
                </c:pt>
                <c:pt idx="12227" formatCode="General">
                  <c:v>137.39599999999999</c:v>
                </c:pt>
                <c:pt idx="12228" formatCode="General">
                  <c:v>135.09800000000001</c:v>
                </c:pt>
                <c:pt idx="12229" formatCode="General">
                  <c:v>133.126</c:v>
                </c:pt>
                <c:pt idx="12230" formatCode="General">
                  <c:v>131.56800000000001</c:v>
                </c:pt>
                <c:pt idx="12231" formatCode="General">
                  <c:v>130.482</c:v>
                </c:pt>
                <c:pt idx="12232" formatCode="General">
                  <c:v>129.77000000000001</c:v>
                </c:pt>
                <c:pt idx="12233" formatCode="General">
                  <c:v>129.346</c:v>
                </c:pt>
                <c:pt idx="12234" formatCode="General">
                  <c:v>129.21600000000001</c:v>
                </c:pt>
                <c:pt idx="12235" formatCode="General">
                  <c:v>129.40700000000001</c:v>
                </c:pt>
                <c:pt idx="12236" formatCode="General">
                  <c:v>129.947</c:v>
                </c:pt>
                <c:pt idx="12237" formatCode="General">
                  <c:v>130.84100000000001</c:v>
                </c:pt>
                <c:pt idx="12238" formatCode="General">
                  <c:v>132.08699999999999</c:v>
                </c:pt>
                <c:pt idx="12239" formatCode="General">
                  <c:v>133.709</c:v>
                </c:pt>
                <c:pt idx="12240" formatCode="General">
                  <c:v>135.72499999999999</c:v>
                </c:pt>
                <c:pt idx="12241" formatCode="General">
                  <c:v>138.12100000000001</c:v>
                </c:pt>
                <c:pt idx="12242" formatCode="General">
                  <c:v>140.81399999999999</c:v>
                </c:pt>
                <c:pt idx="12243" formatCode="General">
                  <c:v>143.67599999999999</c:v>
                </c:pt>
                <c:pt idx="12244" formatCode="General">
                  <c:v>146.62</c:v>
                </c:pt>
                <c:pt idx="12245" formatCode="General">
                  <c:v>149.58199999999999</c:v>
                </c:pt>
                <c:pt idx="12246" formatCode="General">
                  <c:v>152.54400000000001</c:v>
                </c:pt>
                <c:pt idx="12247" formatCode="General">
                  <c:v>155.39400000000001</c:v>
                </c:pt>
                <c:pt idx="12248" formatCode="General">
                  <c:v>157.917</c:v>
                </c:pt>
                <c:pt idx="12249" formatCode="General">
                  <c:v>159.96700000000001</c:v>
                </c:pt>
                <c:pt idx="12250" formatCode="General">
                  <c:v>161.483</c:v>
                </c:pt>
                <c:pt idx="12251" formatCode="General">
                  <c:v>162.411</c:v>
                </c:pt>
                <c:pt idx="12252" formatCode="General">
                  <c:v>162.72900000000001</c:v>
                </c:pt>
                <c:pt idx="12253" formatCode="General">
                  <c:v>162.46199999999999</c:v>
                </c:pt>
                <c:pt idx="12254" formatCode="General">
                  <c:v>161.66200000000001</c:v>
                </c:pt>
                <c:pt idx="12255" formatCode="General">
                  <c:v>160.38800000000001</c:v>
                </c:pt>
                <c:pt idx="12256" formatCode="General">
                  <c:v>158.68700000000001</c:v>
                </c:pt>
                <c:pt idx="12257" formatCode="General">
                  <c:v>156.58699999999999</c:v>
                </c:pt>
                <c:pt idx="12258" formatCode="General">
                  <c:v>154.07</c:v>
                </c:pt>
                <c:pt idx="12259" formatCode="General">
                  <c:v>151.16200000000001</c:v>
                </c:pt>
                <c:pt idx="12260" formatCode="General">
                  <c:v>148.01900000000001</c:v>
                </c:pt>
                <c:pt idx="12261" formatCode="General">
                  <c:v>144.834</c:v>
                </c:pt>
                <c:pt idx="12262" formatCode="General">
                  <c:v>141.76900000000001</c:v>
                </c:pt>
                <c:pt idx="12263" formatCode="General">
                  <c:v>138.81200000000001</c:v>
                </c:pt>
                <c:pt idx="12264" formatCode="General">
                  <c:v>135.88200000000001</c:v>
                </c:pt>
                <c:pt idx="12265" formatCode="General">
                  <c:v>132.994</c:v>
                </c:pt>
                <c:pt idx="12266" formatCode="General">
                  <c:v>130.19300000000001</c:v>
                </c:pt>
                <c:pt idx="12267" formatCode="General">
                  <c:v>127.54</c:v>
                </c:pt>
                <c:pt idx="12268" formatCode="General">
                  <c:v>125.065</c:v>
                </c:pt>
                <c:pt idx="12269" formatCode="General">
                  <c:v>122.759</c:v>
                </c:pt>
                <c:pt idx="12270" formatCode="General">
                  <c:v>120.569</c:v>
                </c:pt>
                <c:pt idx="12271" formatCode="General">
                  <c:v>118.428</c:v>
                </c:pt>
                <c:pt idx="12272" formatCode="General">
                  <c:v>116.246</c:v>
                </c:pt>
                <c:pt idx="12273" formatCode="General">
                  <c:v>113.913</c:v>
                </c:pt>
                <c:pt idx="12274" formatCode="General">
                  <c:v>111.33</c:v>
                </c:pt>
                <c:pt idx="12275" formatCode="General">
                  <c:v>108.458</c:v>
                </c:pt>
                <c:pt idx="12276" formatCode="General">
                  <c:v>105.32299999999999</c:v>
                </c:pt>
                <c:pt idx="12277" formatCode="General">
                  <c:v>102.07899999999999</c:v>
                </c:pt>
                <c:pt idx="12278" formatCode="General">
                  <c:v>98.895300000000006</c:v>
                </c:pt>
                <c:pt idx="12279" formatCode="General">
                  <c:v>95.828800000000001</c:v>
                </c:pt>
                <c:pt idx="12280" formatCode="General">
                  <c:v>92.880200000000002</c:v>
                </c:pt>
                <c:pt idx="12281" formatCode="General">
                  <c:v>89.979799999999997</c:v>
                </c:pt>
                <c:pt idx="12282" formatCode="General">
                  <c:v>87.169700000000006</c:v>
                </c:pt>
                <c:pt idx="12283" formatCode="General">
                  <c:v>84.573300000000003</c:v>
                </c:pt>
                <c:pt idx="12284" formatCode="General">
                  <c:v>82.245000000000005</c:v>
                </c:pt>
                <c:pt idx="12285" formatCode="General">
                  <c:v>80.177700000000002</c:v>
                </c:pt>
                <c:pt idx="12286" formatCode="General">
                  <c:v>78.261099999999999</c:v>
                </c:pt>
                <c:pt idx="12287" formatCode="General">
                  <c:v>76.423900000000003</c:v>
                </c:pt>
                <c:pt idx="12288" formatCode="General">
                  <c:v>74.703500000000005</c:v>
                </c:pt>
                <c:pt idx="12289" formatCode="General">
                  <c:v>73.188100000000006</c:v>
                </c:pt>
                <c:pt idx="12290" formatCode="General">
                  <c:v>71.966499999999996</c:v>
                </c:pt>
                <c:pt idx="12291" formatCode="General">
                  <c:v>70.999799999999993</c:v>
                </c:pt>
                <c:pt idx="12292" formatCode="General">
                  <c:v>70.236199999999997</c:v>
                </c:pt>
                <c:pt idx="12293" formatCode="General">
                  <c:v>69.728800000000007</c:v>
                </c:pt>
                <c:pt idx="12294" formatCode="General">
                  <c:v>69.532399999999996</c:v>
                </c:pt>
                <c:pt idx="12295" formatCode="General">
                  <c:v>69.665300000000002</c:v>
                </c:pt>
                <c:pt idx="12296" formatCode="General">
                  <c:v>69.947400000000002</c:v>
                </c:pt>
                <c:pt idx="12297" formatCode="General">
                  <c:v>70.114999999999995</c:v>
                </c:pt>
                <c:pt idx="12298" formatCode="General">
                  <c:v>70.090800000000002</c:v>
                </c:pt>
                <c:pt idx="12299" formatCode="General">
                  <c:v>69.863600000000005</c:v>
                </c:pt>
                <c:pt idx="12300" formatCode="General">
                  <c:v>69.433999999999997</c:v>
                </c:pt>
                <c:pt idx="12301" formatCode="General">
                  <c:v>68.850899999999996</c:v>
                </c:pt>
                <c:pt idx="12302" formatCode="General">
                  <c:v>68.189300000000003</c:v>
                </c:pt>
                <c:pt idx="12303" formatCode="General">
                  <c:v>67.523700000000005</c:v>
                </c:pt>
                <c:pt idx="12304" formatCode="General">
                  <c:v>66.902600000000007</c:v>
                </c:pt>
                <c:pt idx="12305" formatCode="General">
                  <c:v>66.309100000000001</c:v>
                </c:pt>
                <c:pt idx="12306" formatCode="General">
                  <c:v>65.688299999999998</c:v>
                </c:pt>
                <c:pt idx="12307" formatCode="General">
                  <c:v>64.951499999999996</c:v>
                </c:pt>
                <c:pt idx="12308" formatCode="General">
                  <c:v>63.990200000000002</c:v>
                </c:pt>
                <c:pt idx="12309" formatCode="General">
                  <c:v>62.717799999999997</c:v>
                </c:pt>
                <c:pt idx="12310" formatCode="General">
                  <c:v>61.120699999999999</c:v>
                </c:pt>
                <c:pt idx="12311" formatCode="General">
                  <c:v>59.220700000000001</c:v>
                </c:pt>
                <c:pt idx="12312" formatCode="General">
                  <c:v>56.955300000000001</c:v>
                </c:pt>
                <c:pt idx="12313" formatCode="General">
                  <c:v>54.209800000000001</c:v>
                </c:pt>
                <c:pt idx="12314" formatCode="General">
                  <c:v>50.838299999999997</c:v>
                </c:pt>
                <c:pt idx="12315" formatCode="General">
                  <c:v>46.8673</c:v>
                </c:pt>
                <c:pt idx="12316" formatCode="General">
                  <c:v>42.499000000000002</c:v>
                </c:pt>
                <c:pt idx="12317" formatCode="General">
                  <c:v>37.958399999999997</c:v>
                </c:pt>
                <c:pt idx="12318" formatCode="General">
                  <c:v>33.436399999999999</c:v>
                </c:pt>
                <c:pt idx="12319" formatCode="General">
                  <c:v>29.021999999999998</c:v>
                </c:pt>
                <c:pt idx="12320" formatCode="General">
                  <c:v>24.7592</c:v>
                </c:pt>
                <c:pt idx="12321" formatCode="General">
                  <c:v>20.641100000000002</c:v>
                </c:pt>
                <c:pt idx="12322" formatCode="General">
                  <c:v>16.6843</c:v>
                </c:pt>
                <c:pt idx="12323" formatCode="General">
                  <c:v>12.9376</c:v>
                </c:pt>
                <c:pt idx="12324" formatCode="General">
                  <c:v>9.4569200000000002</c:v>
                </c:pt>
                <c:pt idx="12325" formatCode="General">
                  <c:v>6.2758399999999996</c:v>
                </c:pt>
                <c:pt idx="12326" formatCode="General">
                  <c:v>3.3357100000000002</c:v>
                </c:pt>
                <c:pt idx="12327" formatCode="General">
                  <c:v>0.61442600000000003</c:v>
                </c:pt>
                <c:pt idx="12328" formatCode="General">
                  <c:v>-1.80979</c:v>
                </c:pt>
                <c:pt idx="12329" formatCode="General">
                  <c:v>-3.8784999999999998</c:v>
                </c:pt>
                <c:pt idx="12330" formatCode="General">
                  <c:v>-5.5744999999999996</c:v>
                </c:pt>
                <c:pt idx="12331" formatCode="General">
                  <c:v>-6.9980399999999996</c:v>
                </c:pt>
                <c:pt idx="12332" formatCode="General">
                  <c:v>-8.2723999999999993</c:v>
                </c:pt>
                <c:pt idx="12333" formatCode="General">
                  <c:v>-9.4338899999999999</c:v>
                </c:pt>
                <c:pt idx="12334" formatCode="General">
                  <c:v>-10.5184</c:v>
                </c:pt>
                <c:pt idx="12335" formatCode="General">
                  <c:v>-11.5656</c:v>
                </c:pt>
                <c:pt idx="12336" formatCode="General">
                  <c:v>-12.5572</c:v>
                </c:pt>
                <c:pt idx="12337" formatCode="General">
                  <c:v>-13.445499999999999</c:v>
                </c:pt>
                <c:pt idx="12338" formatCode="General">
                  <c:v>-14.186299999999999</c:v>
                </c:pt>
                <c:pt idx="12339" formatCode="General">
                  <c:v>-14.751300000000001</c:v>
                </c:pt>
                <c:pt idx="12340" formatCode="General">
                  <c:v>-15.1549</c:v>
                </c:pt>
                <c:pt idx="12341" formatCode="General">
                  <c:v>-15.4458</c:v>
                </c:pt>
                <c:pt idx="12342" formatCode="General">
                  <c:v>-15.707000000000001</c:v>
                </c:pt>
                <c:pt idx="12343" formatCode="General">
                  <c:v>-15.935600000000001</c:v>
                </c:pt>
                <c:pt idx="12344" formatCode="General">
                  <c:v>-16.074400000000001</c:v>
                </c:pt>
                <c:pt idx="12345" formatCode="General">
                  <c:v>-16.0169</c:v>
                </c:pt>
                <c:pt idx="12346" formatCode="General">
                  <c:v>-15.7174</c:v>
                </c:pt>
                <c:pt idx="12347" formatCode="General">
                  <c:v>-15.3492</c:v>
                </c:pt>
                <c:pt idx="12348" formatCode="General">
                  <c:v>-15.0444</c:v>
                </c:pt>
                <c:pt idx="12349" formatCode="General">
                  <c:v>-14.8165</c:v>
                </c:pt>
                <c:pt idx="12350" formatCode="General">
                  <c:v>-14.6158</c:v>
                </c:pt>
                <c:pt idx="12351" formatCode="General">
                  <c:v>-14.3782</c:v>
                </c:pt>
                <c:pt idx="12352" formatCode="General">
                  <c:v>-14.1319</c:v>
                </c:pt>
                <c:pt idx="12353" formatCode="General">
                  <c:v>-13.904500000000001</c:v>
                </c:pt>
                <c:pt idx="12354" formatCode="General">
                  <c:v>-13.658200000000001</c:v>
                </c:pt>
                <c:pt idx="12355" formatCode="General">
                  <c:v>-13.442299999999999</c:v>
                </c:pt>
                <c:pt idx="12356" formatCode="General">
                  <c:v>-13.3942</c:v>
                </c:pt>
                <c:pt idx="12357" formatCode="General">
                  <c:v>-13.583399999999999</c:v>
                </c:pt>
                <c:pt idx="12358" formatCode="General">
                  <c:v>-14.017099999999999</c:v>
                </c:pt>
                <c:pt idx="12359" formatCode="General">
                  <c:v>-14.6302</c:v>
                </c:pt>
                <c:pt idx="12360" formatCode="General">
                  <c:v>-15.3291</c:v>
                </c:pt>
                <c:pt idx="12361" formatCode="General">
                  <c:v>-16.031700000000001</c:v>
                </c:pt>
                <c:pt idx="12362" formatCode="General">
                  <c:v>-16.6861</c:v>
                </c:pt>
                <c:pt idx="12363" formatCode="General">
                  <c:v>-17.289000000000001</c:v>
                </c:pt>
                <c:pt idx="12364" formatCode="General">
                  <c:v>-17.853200000000001</c:v>
                </c:pt>
                <c:pt idx="12365" formatCode="General">
                  <c:v>-18.380500000000001</c:v>
                </c:pt>
                <c:pt idx="12366" formatCode="General">
                  <c:v>-18.773900000000001</c:v>
                </c:pt>
                <c:pt idx="12367" formatCode="General">
                  <c:v>-18.947099999999999</c:v>
                </c:pt>
                <c:pt idx="12368" formatCode="General">
                  <c:v>-18.901499999999999</c:v>
                </c:pt>
                <c:pt idx="12369" formatCode="General">
                  <c:v>-18.650400000000001</c:v>
                </c:pt>
                <c:pt idx="12370" formatCode="General">
                  <c:v>-18.210899999999999</c:v>
                </c:pt>
                <c:pt idx="12371" formatCode="General">
                  <c:v>-17.625499999999999</c:v>
                </c:pt>
                <c:pt idx="12372" formatCode="General">
                  <c:v>-16.950500000000002</c:v>
                </c:pt>
                <c:pt idx="12373" formatCode="General">
                  <c:v>-16.266500000000001</c:v>
                </c:pt>
                <c:pt idx="12374" formatCode="General">
                  <c:v>-15.661199999999999</c:v>
                </c:pt>
                <c:pt idx="12375" formatCode="General">
                  <c:v>-15.196300000000001</c:v>
                </c:pt>
                <c:pt idx="12376" formatCode="General">
                  <c:v>-14.9693</c:v>
                </c:pt>
                <c:pt idx="12377" formatCode="General">
                  <c:v>-15.078799999999999</c:v>
                </c:pt>
                <c:pt idx="12378" formatCode="General">
                  <c:v>-15.494</c:v>
                </c:pt>
                <c:pt idx="12379" formatCode="General">
                  <c:v>-16.128799999999998</c:v>
                </c:pt>
                <c:pt idx="12380" formatCode="General">
                  <c:v>-16.8993</c:v>
                </c:pt>
                <c:pt idx="12381" formatCode="General">
                  <c:v>-17.769500000000001</c:v>
                </c:pt>
                <c:pt idx="12382" formatCode="General">
                  <c:v>-18.802299999999999</c:v>
                </c:pt>
                <c:pt idx="12383" formatCode="General">
                  <c:v>-20.0382</c:v>
                </c:pt>
                <c:pt idx="12384" formatCode="General">
                  <c:v>-21.479700000000001</c:v>
                </c:pt>
                <c:pt idx="12385" formatCode="General">
                  <c:v>-23.1754</c:v>
                </c:pt>
                <c:pt idx="12386" formatCode="General">
                  <c:v>-25.173100000000002</c:v>
                </c:pt>
                <c:pt idx="12387" formatCode="General">
                  <c:v>-27.466699999999999</c:v>
                </c:pt>
                <c:pt idx="12388" formatCode="General">
                  <c:v>-30.042899999999999</c:v>
                </c:pt>
                <c:pt idx="12389" formatCode="General">
                  <c:v>-32.878999999999998</c:v>
                </c:pt>
                <c:pt idx="12390" formatCode="General">
                  <c:v>-35.9604</c:v>
                </c:pt>
                <c:pt idx="12391" formatCode="General">
                  <c:v>-39.273400000000002</c:v>
                </c:pt>
                <c:pt idx="12392" formatCode="General">
                  <c:v>-42.802</c:v>
                </c:pt>
                <c:pt idx="12393" formatCode="General">
                  <c:v>-46.513300000000001</c:v>
                </c:pt>
                <c:pt idx="12394" formatCode="General">
                  <c:v>-50.332999999999998</c:v>
                </c:pt>
                <c:pt idx="12395" formatCode="General">
                  <c:v>-54.184800000000003</c:v>
                </c:pt>
                <c:pt idx="12396" formatCode="General">
                  <c:v>-58.012599999999999</c:v>
                </c:pt>
                <c:pt idx="12397" formatCode="General">
                  <c:v>-61.813699999999997</c:v>
                </c:pt>
                <c:pt idx="12398" formatCode="General">
                  <c:v>-65.610399999999998</c:v>
                </c:pt>
                <c:pt idx="12399" formatCode="General">
                  <c:v>-69.409400000000005</c:v>
                </c:pt>
                <c:pt idx="12400" formatCode="General">
                  <c:v>-73.231999999999999</c:v>
                </c:pt>
                <c:pt idx="12401" formatCode="General">
                  <c:v>-77.129400000000004</c:v>
                </c:pt>
                <c:pt idx="12402" formatCode="General">
                  <c:v>-81.129800000000003</c:v>
                </c:pt>
                <c:pt idx="12403" formatCode="General">
                  <c:v>-85.213200000000001</c:v>
                </c:pt>
                <c:pt idx="12404" formatCode="General">
                  <c:v>-89.323899999999995</c:v>
                </c:pt>
                <c:pt idx="12405" formatCode="General">
                  <c:v>-93.397800000000004</c:v>
                </c:pt>
                <c:pt idx="12406" formatCode="General">
                  <c:v>-97.392499999999998</c:v>
                </c:pt>
                <c:pt idx="12407" formatCode="General">
                  <c:v>-101.274</c:v>
                </c:pt>
                <c:pt idx="12408" formatCode="General">
                  <c:v>-105.021</c:v>
                </c:pt>
                <c:pt idx="12409" formatCode="General">
                  <c:v>-108.65300000000001</c:v>
                </c:pt>
                <c:pt idx="12410" formatCode="General">
                  <c:v>-112.215</c:v>
                </c:pt>
                <c:pt idx="12411" formatCode="General">
                  <c:v>-115.697</c:v>
                </c:pt>
                <c:pt idx="12412" formatCode="General">
                  <c:v>-119.057</c:v>
                </c:pt>
                <c:pt idx="12413" formatCode="General">
                  <c:v>-122.262</c:v>
                </c:pt>
                <c:pt idx="12414" formatCode="General">
                  <c:v>-125.29300000000001</c:v>
                </c:pt>
                <c:pt idx="12415" formatCode="General">
                  <c:v>-128.166</c:v>
                </c:pt>
                <c:pt idx="12416" formatCode="General">
                  <c:v>-130.904</c:v>
                </c:pt>
                <c:pt idx="12417" formatCode="General">
                  <c:v>-133.53100000000001</c:v>
                </c:pt>
                <c:pt idx="12418" formatCode="General">
                  <c:v>-136.11699999999999</c:v>
                </c:pt>
                <c:pt idx="12419" formatCode="General">
                  <c:v>-138.744</c:v>
                </c:pt>
                <c:pt idx="12420" formatCode="General">
                  <c:v>-141.465</c:v>
                </c:pt>
                <c:pt idx="12421" formatCode="General">
                  <c:v>-144.30699999999999</c:v>
                </c:pt>
                <c:pt idx="12422" formatCode="General">
                  <c:v>-147.249</c:v>
                </c:pt>
                <c:pt idx="12423" formatCode="General">
                  <c:v>-150.273</c:v>
                </c:pt>
                <c:pt idx="12424" formatCode="General">
                  <c:v>-153.37200000000001</c:v>
                </c:pt>
                <c:pt idx="12425" formatCode="General">
                  <c:v>-156.47900000000001</c:v>
                </c:pt>
                <c:pt idx="12426" formatCode="General">
                  <c:v>-159.50399999999999</c:v>
                </c:pt>
                <c:pt idx="12427" formatCode="General">
                  <c:v>-162.35</c:v>
                </c:pt>
                <c:pt idx="12428" formatCode="General">
                  <c:v>-164.94800000000001</c:v>
                </c:pt>
                <c:pt idx="12429" formatCode="General">
                  <c:v>-167.31299999999999</c:v>
                </c:pt>
                <c:pt idx="12430" formatCode="General">
                  <c:v>-169.464</c:v>
                </c:pt>
                <c:pt idx="12431" formatCode="General">
                  <c:v>-171.40899999999999</c:v>
                </c:pt>
                <c:pt idx="12432" formatCode="General">
                  <c:v>-173.12799999999999</c:v>
                </c:pt>
                <c:pt idx="12433" formatCode="General">
                  <c:v>-174.59700000000001</c:v>
                </c:pt>
                <c:pt idx="12434" formatCode="General">
                  <c:v>-175.816</c:v>
                </c:pt>
                <c:pt idx="12435" formatCode="General">
                  <c:v>-176.80500000000001</c:v>
                </c:pt>
                <c:pt idx="12436" formatCode="General">
                  <c:v>-177.602</c:v>
                </c:pt>
                <c:pt idx="12437" formatCode="General">
                  <c:v>-178.274</c:v>
                </c:pt>
                <c:pt idx="12438" formatCode="General">
                  <c:v>-178.89</c:v>
                </c:pt>
                <c:pt idx="12439" formatCode="General">
                  <c:v>-179.399</c:v>
                </c:pt>
                <c:pt idx="12440" formatCode="General">
                  <c:v>-179.70599999999999</c:v>
                </c:pt>
                <c:pt idx="12441" formatCode="General">
                  <c:v>-179.72900000000001</c:v>
                </c:pt>
                <c:pt idx="12442" formatCode="General">
                  <c:v>-179.43299999999999</c:v>
                </c:pt>
                <c:pt idx="12443" formatCode="General">
                  <c:v>-178.87200000000001</c:v>
                </c:pt>
                <c:pt idx="12444" formatCode="General">
                  <c:v>-178.07400000000001</c:v>
                </c:pt>
                <c:pt idx="12445" formatCode="General">
                  <c:v>-177.04599999999999</c:v>
                </c:pt>
                <c:pt idx="12446" formatCode="General">
                  <c:v>-175.82400000000001</c:v>
                </c:pt>
                <c:pt idx="12447" formatCode="General">
                  <c:v>-174.45599999999999</c:v>
                </c:pt>
                <c:pt idx="12448" formatCode="General">
                  <c:v>-172.98500000000001</c:v>
                </c:pt>
                <c:pt idx="12449" formatCode="General">
                  <c:v>-171.458</c:v>
                </c:pt>
                <c:pt idx="12450" formatCode="General">
                  <c:v>-169.91800000000001</c:v>
                </c:pt>
                <c:pt idx="12451" formatCode="General">
                  <c:v>-168.41499999999999</c:v>
                </c:pt>
                <c:pt idx="12452" formatCode="General">
                  <c:v>-166.99299999999999</c:v>
                </c:pt>
                <c:pt idx="12453" formatCode="General">
                  <c:v>-165.60900000000001</c:v>
                </c:pt>
                <c:pt idx="12454" formatCode="General">
                  <c:v>-164.21600000000001</c:v>
                </c:pt>
                <c:pt idx="12455" formatCode="General">
                  <c:v>-162.82300000000001</c:v>
                </c:pt>
                <c:pt idx="12456" formatCode="General">
                  <c:v>-161.36500000000001</c:v>
                </c:pt>
                <c:pt idx="12457" formatCode="General">
                  <c:v>-159.72200000000001</c:v>
                </c:pt>
                <c:pt idx="12458" formatCode="General">
                  <c:v>-157.833</c:v>
                </c:pt>
                <c:pt idx="12459" formatCode="General">
                  <c:v>-155.70699999999999</c:v>
                </c:pt>
                <c:pt idx="12460" formatCode="General">
                  <c:v>-153.53200000000001</c:v>
                </c:pt>
                <c:pt idx="12461" formatCode="General">
                  <c:v>-151.45699999999999</c:v>
                </c:pt>
                <c:pt idx="12462" formatCode="General">
                  <c:v>-149.43199999999999</c:v>
                </c:pt>
                <c:pt idx="12463" formatCode="General">
                  <c:v>-147.399</c:v>
                </c:pt>
                <c:pt idx="12464" formatCode="General">
                  <c:v>-145.32900000000001</c:v>
                </c:pt>
                <c:pt idx="12465" formatCode="General">
                  <c:v>-143.21600000000001</c:v>
                </c:pt>
                <c:pt idx="12466" formatCode="General">
                  <c:v>-141.077</c:v>
                </c:pt>
                <c:pt idx="12467" formatCode="General">
                  <c:v>-138.96799999999999</c:v>
                </c:pt>
                <c:pt idx="12468" formatCode="General">
                  <c:v>-136.95599999999999</c:v>
                </c:pt>
                <c:pt idx="12469" formatCode="General">
                  <c:v>-135.095</c:v>
                </c:pt>
                <c:pt idx="12470" formatCode="General">
                  <c:v>-133.39099999999999</c:v>
                </c:pt>
                <c:pt idx="12471" formatCode="General">
                  <c:v>-131.80500000000001</c:v>
                </c:pt>
                <c:pt idx="12472" formatCode="General">
                  <c:v>-130.321</c:v>
                </c:pt>
                <c:pt idx="12473" formatCode="General">
                  <c:v>-128.93799999999999</c:v>
                </c:pt>
                <c:pt idx="12474" formatCode="General">
                  <c:v>-127.66800000000001</c:v>
                </c:pt>
                <c:pt idx="12475" formatCode="General">
                  <c:v>-126.539</c:v>
                </c:pt>
                <c:pt idx="12476" formatCode="General">
                  <c:v>-125.57899999999999</c:v>
                </c:pt>
                <c:pt idx="12477" formatCode="General">
                  <c:v>-124.855</c:v>
                </c:pt>
                <c:pt idx="12478" formatCode="General">
                  <c:v>-124.44</c:v>
                </c:pt>
                <c:pt idx="12479" formatCode="General">
                  <c:v>-124.307</c:v>
                </c:pt>
                <c:pt idx="12480" formatCode="General">
                  <c:v>-124.39</c:v>
                </c:pt>
                <c:pt idx="12481" formatCode="General">
                  <c:v>-124.637</c:v>
                </c:pt>
                <c:pt idx="12482" formatCode="General">
                  <c:v>-124.992</c:v>
                </c:pt>
                <c:pt idx="12483" formatCode="General">
                  <c:v>-125.41500000000001</c:v>
                </c:pt>
                <c:pt idx="12484" formatCode="General">
                  <c:v>-125.86199999999999</c:v>
                </c:pt>
                <c:pt idx="12485" formatCode="General">
                  <c:v>-126.295</c:v>
                </c:pt>
                <c:pt idx="12486" formatCode="General">
                  <c:v>-126.703</c:v>
                </c:pt>
                <c:pt idx="12487" formatCode="General">
                  <c:v>-127.08499999999999</c:v>
                </c:pt>
                <c:pt idx="12488" formatCode="General">
                  <c:v>-127.431</c:v>
                </c:pt>
                <c:pt idx="12489" formatCode="General">
                  <c:v>-127.736</c:v>
                </c:pt>
                <c:pt idx="12490" formatCode="General">
                  <c:v>-128</c:v>
                </c:pt>
                <c:pt idx="12491" formatCode="General">
                  <c:v>-128.13800000000001</c:v>
                </c:pt>
                <c:pt idx="12492" formatCode="General">
                  <c:v>-128.03299999999999</c:v>
                </c:pt>
                <c:pt idx="12493" formatCode="General">
                  <c:v>-127.623</c:v>
                </c:pt>
                <c:pt idx="12494" formatCode="General">
                  <c:v>-126.907</c:v>
                </c:pt>
                <c:pt idx="12495" formatCode="General">
                  <c:v>-126.005</c:v>
                </c:pt>
                <c:pt idx="12496" formatCode="General">
                  <c:v>-125.036</c:v>
                </c:pt>
                <c:pt idx="12497" formatCode="General">
                  <c:v>-124.062</c:v>
                </c:pt>
                <c:pt idx="12498" formatCode="General">
                  <c:v>-123.179</c:v>
                </c:pt>
                <c:pt idx="12499" formatCode="General">
                  <c:v>-122.476</c:v>
                </c:pt>
                <c:pt idx="12500" formatCode="General">
                  <c:v>-121.937</c:v>
                </c:pt>
                <c:pt idx="12501" formatCode="General">
                  <c:v>-121.517</c:v>
                </c:pt>
                <c:pt idx="12502" formatCode="General">
                  <c:v>-121.191</c:v>
                </c:pt>
                <c:pt idx="12503" formatCode="General">
                  <c:v>-120.94499999999999</c:v>
                </c:pt>
                <c:pt idx="12504" formatCode="General">
                  <c:v>-120.785</c:v>
                </c:pt>
                <c:pt idx="12505" formatCode="General">
                  <c:v>-120.669</c:v>
                </c:pt>
                <c:pt idx="12506" formatCode="General">
                  <c:v>-120.538</c:v>
                </c:pt>
                <c:pt idx="12507" formatCode="General">
                  <c:v>-120.346</c:v>
                </c:pt>
                <c:pt idx="12508" formatCode="General">
                  <c:v>-120.02500000000001</c:v>
                </c:pt>
                <c:pt idx="12509" formatCode="General">
                  <c:v>-119.474</c:v>
                </c:pt>
                <c:pt idx="12510" formatCode="General">
                  <c:v>-118.602</c:v>
                </c:pt>
                <c:pt idx="12511" formatCode="General">
                  <c:v>-117.36199999999999</c:v>
                </c:pt>
                <c:pt idx="12512" formatCode="General">
                  <c:v>-115.806</c:v>
                </c:pt>
                <c:pt idx="12513" formatCode="General">
                  <c:v>-114.011</c:v>
                </c:pt>
                <c:pt idx="12514" formatCode="General">
                  <c:v>-111.97799999999999</c:v>
                </c:pt>
                <c:pt idx="12515" formatCode="General">
                  <c:v>-109.693</c:v>
                </c:pt>
                <c:pt idx="12516" formatCode="General">
                  <c:v>-107.139</c:v>
                </c:pt>
                <c:pt idx="12517" formatCode="General">
                  <c:v>-104.27200000000001</c:v>
                </c:pt>
                <c:pt idx="12518" formatCode="General">
                  <c:v>-101.04600000000001</c:v>
                </c:pt>
                <c:pt idx="12519" formatCode="General">
                  <c:v>-97.492000000000004</c:v>
                </c:pt>
                <c:pt idx="12520" formatCode="General">
                  <c:v>-93.678399999999996</c:v>
                </c:pt>
                <c:pt idx="12521" formatCode="General">
                  <c:v>-89.695300000000003</c:v>
                </c:pt>
                <c:pt idx="12522" formatCode="General">
                  <c:v>-85.597399999999993</c:v>
                </c:pt>
                <c:pt idx="12523" formatCode="General">
                  <c:v>-81.357500000000002</c:v>
                </c:pt>
                <c:pt idx="12524" formatCode="General">
                  <c:v>-76.946100000000001</c:v>
                </c:pt>
                <c:pt idx="12525" formatCode="General">
                  <c:v>-72.355099999999993</c:v>
                </c:pt>
                <c:pt idx="12526" formatCode="General">
                  <c:v>-67.535700000000006</c:v>
                </c:pt>
                <c:pt idx="12527" formatCode="General">
                  <c:v>-62.447000000000003</c:v>
                </c:pt>
                <c:pt idx="12528" formatCode="General">
                  <c:v>-57.122399999999999</c:v>
                </c:pt>
                <c:pt idx="12529" formatCode="General">
                  <c:v>-51.702800000000003</c:v>
                </c:pt>
                <c:pt idx="12530" formatCode="General">
                  <c:v>-46.441699999999997</c:v>
                </c:pt>
                <c:pt idx="12531" formatCode="General">
                  <c:v>-41.4741</c:v>
                </c:pt>
                <c:pt idx="12532" formatCode="General">
                  <c:v>-36.807400000000001</c:v>
                </c:pt>
                <c:pt idx="12533" formatCode="General">
                  <c:v>-32.428400000000003</c:v>
                </c:pt>
                <c:pt idx="12534" formatCode="General">
                  <c:v>-28.331800000000001</c:v>
                </c:pt>
                <c:pt idx="12535" formatCode="General">
                  <c:v>-24.569400000000002</c:v>
                </c:pt>
                <c:pt idx="12536" formatCode="General">
                  <c:v>-21.200600000000001</c:v>
                </c:pt>
                <c:pt idx="12537" formatCode="General">
                  <c:v>-18.2683</c:v>
                </c:pt>
                <c:pt idx="12538" formatCode="General">
                  <c:v>-15.7326</c:v>
                </c:pt>
                <c:pt idx="12539" formatCode="General">
                  <c:v>-13.5047</c:v>
                </c:pt>
                <c:pt idx="12540" formatCode="General">
                  <c:v>-11.5029</c:v>
                </c:pt>
                <c:pt idx="12541" formatCode="General">
                  <c:v>-9.6546000000000003</c:v>
                </c:pt>
                <c:pt idx="12542" formatCode="General">
                  <c:v>-7.9147999999999996</c:v>
                </c:pt>
                <c:pt idx="12543" formatCode="General">
                  <c:v>-6.2181199999999999</c:v>
                </c:pt>
                <c:pt idx="12544" formatCode="General">
                  <c:v>-4.4853100000000001</c:v>
                </c:pt>
                <c:pt idx="12545" formatCode="General">
                  <c:v>-2.7446199999999998</c:v>
                </c:pt>
                <c:pt idx="12546" formatCode="General">
                  <c:v>-1.0745899999999999</c:v>
                </c:pt>
                <c:pt idx="12547" formatCode="General">
                  <c:v>0.49291200000000002</c:v>
                </c:pt>
                <c:pt idx="12548" formatCode="General">
                  <c:v>1.93726</c:v>
                </c:pt>
                <c:pt idx="12549" formatCode="General">
                  <c:v>3.2482500000000001</c:v>
                </c:pt>
                <c:pt idx="12550" formatCode="General">
                  <c:v>4.4243899999999998</c:v>
                </c:pt>
                <c:pt idx="12551" formatCode="General">
                  <c:v>5.4812700000000003</c:v>
                </c:pt>
                <c:pt idx="12552" formatCode="General">
                  <c:v>6.4568599999999998</c:v>
                </c:pt>
                <c:pt idx="12553" formatCode="General">
                  <c:v>7.3897199999999996</c:v>
                </c:pt>
                <c:pt idx="12554" formatCode="General">
                  <c:v>8.2526499999999992</c:v>
                </c:pt>
                <c:pt idx="12555" formatCode="General">
                  <c:v>9.0598799999999997</c:v>
                </c:pt>
                <c:pt idx="12556" formatCode="General">
                  <c:v>9.9473900000000004</c:v>
                </c:pt>
                <c:pt idx="12557" formatCode="General">
                  <c:v>11.073700000000001</c:v>
                </c:pt>
                <c:pt idx="12558" formatCode="General">
                  <c:v>12.5624</c:v>
                </c:pt>
                <c:pt idx="12559" formatCode="General">
                  <c:v>14.3179</c:v>
                </c:pt>
                <c:pt idx="12560" formatCode="General">
                  <c:v>16.1648</c:v>
                </c:pt>
                <c:pt idx="12561" formatCode="General">
                  <c:v>18.050999999999998</c:v>
                </c:pt>
                <c:pt idx="12562" formatCode="General">
                  <c:v>19.933399999999999</c:v>
                </c:pt>
                <c:pt idx="12563" formatCode="General">
                  <c:v>21.765799999999999</c:v>
                </c:pt>
                <c:pt idx="12564" formatCode="General">
                  <c:v>23.5107</c:v>
                </c:pt>
                <c:pt idx="12565" formatCode="General">
                  <c:v>25.1477</c:v>
                </c:pt>
                <c:pt idx="12566" formatCode="General">
                  <c:v>26.660399999999999</c:v>
                </c:pt>
                <c:pt idx="12567" formatCode="General">
                  <c:v>28.0337</c:v>
                </c:pt>
                <c:pt idx="12568" formatCode="General">
                  <c:v>29.245000000000001</c:v>
                </c:pt>
                <c:pt idx="12569" formatCode="General">
                  <c:v>30.236699999999999</c:v>
                </c:pt>
                <c:pt idx="12570" formatCode="General">
                  <c:v>30.911100000000001</c:v>
                </c:pt>
                <c:pt idx="12571" formatCode="General">
                  <c:v>31.258500000000002</c:v>
                </c:pt>
                <c:pt idx="12572" formatCode="General">
                  <c:v>31.351800000000001</c:v>
                </c:pt>
                <c:pt idx="12573" formatCode="General">
                  <c:v>31.321300000000001</c:v>
                </c:pt>
                <c:pt idx="12574" formatCode="General">
                  <c:v>31.253299999999999</c:v>
                </c:pt>
                <c:pt idx="12575" formatCode="General">
                  <c:v>30.999300000000002</c:v>
                </c:pt>
                <c:pt idx="12576" formatCode="General">
                  <c:v>30.4511</c:v>
                </c:pt>
                <c:pt idx="12577" formatCode="General">
                  <c:v>29.6599</c:v>
                </c:pt>
                <c:pt idx="12578" formatCode="General">
                  <c:v>28.692499999999999</c:v>
                </c:pt>
                <c:pt idx="12579" formatCode="General">
                  <c:v>27.612100000000002</c:v>
                </c:pt>
                <c:pt idx="12580" formatCode="General">
                  <c:v>26.4787</c:v>
                </c:pt>
                <c:pt idx="12581" formatCode="General">
                  <c:v>25.3551</c:v>
                </c:pt>
                <c:pt idx="12582" formatCode="General">
                  <c:v>24.316400000000002</c:v>
                </c:pt>
                <c:pt idx="12583" formatCode="General">
                  <c:v>23.4375</c:v>
                </c:pt>
                <c:pt idx="12584" formatCode="General">
                  <c:v>22.768699999999999</c:v>
                </c:pt>
                <c:pt idx="12585" formatCode="General">
                  <c:v>22.367599999999999</c:v>
                </c:pt>
                <c:pt idx="12586" formatCode="General">
                  <c:v>22.283100000000001</c:v>
                </c:pt>
                <c:pt idx="12587" formatCode="General">
                  <c:v>22.574300000000001</c:v>
                </c:pt>
                <c:pt idx="12588" formatCode="General">
                  <c:v>23.251899999999999</c:v>
                </c:pt>
                <c:pt idx="12589" formatCode="General">
                  <c:v>24.1905</c:v>
                </c:pt>
                <c:pt idx="12590" formatCode="General">
                  <c:v>25.3064</c:v>
                </c:pt>
                <c:pt idx="12591" formatCode="General">
                  <c:v>26.614100000000001</c:v>
                </c:pt>
                <c:pt idx="12592" formatCode="General">
                  <c:v>28.051200000000001</c:v>
                </c:pt>
                <c:pt idx="12593" formatCode="General">
                  <c:v>29.514600000000002</c:v>
                </c:pt>
                <c:pt idx="12594" formatCode="General">
                  <c:v>30.896599999999999</c:v>
                </c:pt>
                <c:pt idx="12595" formatCode="General">
                  <c:v>32.1355</c:v>
                </c:pt>
                <c:pt idx="12596" formatCode="General">
                  <c:v>33.292900000000003</c:v>
                </c:pt>
                <c:pt idx="12597" formatCode="General">
                  <c:v>34.426499999999997</c:v>
                </c:pt>
                <c:pt idx="12598" formatCode="General">
                  <c:v>35.548400000000001</c:v>
                </c:pt>
                <c:pt idx="12599" formatCode="General">
                  <c:v>36.609900000000003</c:v>
                </c:pt>
                <c:pt idx="12600" formatCode="General">
                  <c:v>37.542400000000001</c:v>
                </c:pt>
                <c:pt idx="12601" formatCode="General">
                  <c:v>38.339199999999998</c:v>
                </c:pt>
                <c:pt idx="12602" formatCode="General">
                  <c:v>38.999400000000001</c:v>
                </c:pt>
                <c:pt idx="12603" formatCode="General">
                  <c:v>39.499699999999997</c:v>
                </c:pt>
                <c:pt idx="12604" formatCode="General">
                  <c:v>39.756100000000004</c:v>
                </c:pt>
                <c:pt idx="12605" formatCode="General">
                  <c:v>39.6524</c:v>
                </c:pt>
                <c:pt idx="12606" formatCode="General">
                  <c:v>39.204599999999999</c:v>
                </c:pt>
                <c:pt idx="12607" formatCode="General">
                  <c:v>38.504199999999997</c:v>
                </c:pt>
                <c:pt idx="12608" formatCode="General">
                  <c:v>37.680399999999999</c:v>
                </c:pt>
                <c:pt idx="12609" formatCode="General">
                  <c:v>36.822200000000002</c:v>
                </c:pt>
                <c:pt idx="12610" formatCode="General">
                  <c:v>35.886800000000001</c:v>
                </c:pt>
                <c:pt idx="12611" formatCode="General">
                  <c:v>34.7819</c:v>
                </c:pt>
                <c:pt idx="12612" formatCode="General">
                  <c:v>33.411799999999999</c:v>
                </c:pt>
                <c:pt idx="12613" formatCode="General">
                  <c:v>31.759399999999999</c:v>
                </c:pt>
                <c:pt idx="12614" formatCode="General">
                  <c:v>29.8826</c:v>
                </c:pt>
                <c:pt idx="12615" formatCode="General">
                  <c:v>28.002400000000002</c:v>
                </c:pt>
                <c:pt idx="12616" formatCode="General">
                  <c:v>26.358899999999998</c:v>
                </c:pt>
                <c:pt idx="12617" formatCode="General">
                  <c:v>25.084900000000001</c:v>
                </c:pt>
                <c:pt idx="12618" formatCode="General">
                  <c:v>24.1708</c:v>
                </c:pt>
                <c:pt idx="12619" formatCode="General">
                  <c:v>23.497199999999999</c:v>
                </c:pt>
                <c:pt idx="12620" formatCode="General">
                  <c:v>23.0532</c:v>
                </c:pt>
                <c:pt idx="12621" formatCode="General">
                  <c:v>22.87</c:v>
                </c:pt>
                <c:pt idx="12622" formatCode="General">
                  <c:v>22.959</c:v>
                </c:pt>
                <c:pt idx="12623" formatCode="General">
                  <c:v>23.334099999999999</c:v>
                </c:pt>
                <c:pt idx="12624" formatCode="General">
                  <c:v>24.008700000000001</c:v>
                </c:pt>
                <c:pt idx="12625" formatCode="General">
                  <c:v>24.991399999999999</c:v>
                </c:pt>
                <c:pt idx="12626" formatCode="General">
                  <c:v>26.278099999999998</c:v>
                </c:pt>
                <c:pt idx="12627" formatCode="General">
                  <c:v>27.8551</c:v>
                </c:pt>
                <c:pt idx="12628" formatCode="General">
                  <c:v>29.699200000000001</c:v>
                </c:pt>
                <c:pt idx="12629" formatCode="General">
                  <c:v>31.772500000000001</c:v>
                </c:pt>
                <c:pt idx="12630" formatCode="General">
                  <c:v>34.07</c:v>
                </c:pt>
                <c:pt idx="12631" formatCode="General">
                  <c:v>36.627200000000002</c:v>
                </c:pt>
                <c:pt idx="12632" formatCode="General">
                  <c:v>39.5124</c:v>
                </c:pt>
                <c:pt idx="12633" formatCode="General">
                  <c:v>42.781399999999998</c:v>
                </c:pt>
                <c:pt idx="12634" formatCode="General">
                  <c:v>46.285699999999999</c:v>
                </c:pt>
                <c:pt idx="12635" formatCode="General">
                  <c:v>49.837200000000003</c:v>
                </c:pt>
                <c:pt idx="12636" formatCode="General">
                  <c:v>53.356000000000002</c:v>
                </c:pt>
                <c:pt idx="12637" formatCode="General">
                  <c:v>56.727899999999998</c:v>
                </c:pt>
                <c:pt idx="12638" formatCode="General">
                  <c:v>59.823</c:v>
                </c:pt>
                <c:pt idx="12639" formatCode="General">
                  <c:v>62.567799999999998</c:v>
                </c:pt>
                <c:pt idx="12640" formatCode="General">
                  <c:v>64.935599999999994</c:v>
                </c:pt>
                <c:pt idx="12641" formatCode="General">
                  <c:v>66.866100000000003</c:v>
                </c:pt>
                <c:pt idx="12642" formatCode="General">
                  <c:v>68.308700000000002</c:v>
                </c:pt>
                <c:pt idx="12643" formatCode="General">
                  <c:v>69.262600000000006</c:v>
                </c:pt>
                <c:pt idx="12644" formatCode="General">
                  <c:v>69.778800000000004</c:v>
                </c:pt>
                <c:pt idx="12645" formatCode="General">
                  <c:v>69.949299999999994</c:v>
                </c:pt>
                <c:pt idx="12646" formatCode="General">
                  <c:v>69.890500000000003</c:v>
                </c:pt>
                <c:pt idx="12647" formatCode="General">
                  <c:v>69.705299999999994</c:v>
                </c:pt>
                <c:pt idx="12648" formatCode="General">
                  <c:v>69.428100000000001</c:v>
                </c:pt>
                <c:pt idx="12649" formatCode="General">
                  <c:v>69.002200000000002</c:v>
                </c:pt>
                <c:pt idx="12650" formatCode="General">
                  <c:v>68.231200000000001</c:v>
                </c:pt>
                <c:pt idx="12651" formatCode="General">
                  <c:v>66.986199999999997</c:v>
                </c:pt>
                <c:pt idx="12652" formatCode="General">
                  <c:v>65.284099999999995</c:v>
                </c:pt>
                <c:pt idx="12653" formatCode="General">
                  <c:v>63.208100000000002</c:v>
                </c:pt>
                <c:pt idx="12654" formatCode="General">
                  <c:v>60.8566</c:v>
                </c:pt>
                <c:pt idx="12655" formatCode="General">
                  <c:v>58.244199999999999</c:v>
                </c:pt>
                <c:pt idx="12656" formatCode="General">
                  <c:v>55.372999999999998</c:v>
                </c:pt>
                <c:pt idx="12657" formatCode="General">
                  <c:v>52.264099999999999</c:v>
                </c:pt>
                <c:pt idx="12658" formatCode="General">
                  <c:v>48.945799999999998</c:v>
                </c:pt>
                <c:pt idx="12659" formatCode="General">
                  <c:v>45.4587</c:v>
                </c:pt>
                <c:pt idx="12660" formatCode="General">
                  <c:v>41.901000000000003</c:v>
                </c:pt>
                <c:pt idx="12661" formatCode="General">
                  <c:v>38.356200000000001</c:v>
                </c:pt>
                <c:pt idx="12662" formatCode="General">
                  <c:v>34.722999999999999</c:v>
                </c:pt>
                <c:pt idx="12663" formatCode="General">
                  <c:v>30.890799999999999</c:v>
                </c:pt>
                <c:pt idx="12664" formatCode="General">
                  <c:v>26.848099999999999</c:v>
                </c:pt>
                <c:pt idx="12665" formatCode="General">
                  <c:v>22.679400000000001</c:v>
                </c:pt>
                <c:pt idx="12666" formatCode="General">
                  <c:v>18.533000000000001</c:v>
                </c:pt>
                <c:pt idx="12667" formatCode="General">
                  <c:v>14.568300000000001</c:v>
                </c:pt>
                <c:pt idx="12668" formatCode="General">
                  <c:v>10.903499999999999</c:v>
                </c:pt>
                <c:pt idx="12669" formatCode="General">
                  <c:v>7.5239099999999999</c:v>
                </c:pt>
                <c:pt idx="12670" formatCode="General">
                  <c:v>4.4061500000000002</c:v>
                </c:pt>
                <c:pt idx="12671" formatCode="General">
                  <c:v>1.5587200000000001</c:v>
                </c:pt>
                <c:pt idx="12672" formatCode="General">
                  <c:v>-1.02298</c:v>
                </c:pt>
                <c:pt idx="12673" formatCode="General">
                  <c:v>-3.3517700000000001</c:v>
                </c:pt>
                <c:pt idx="12674" formatCode="General">
                  <c:v>-5.4495699999999996</c:v>
                </c:pt>
                <c:pt idx="12675" formatCode="General">
                  <c:v>-7.3581200000000004</c:v>
                </c:pt>
                <c:pt idx="12676" formatCode="General">
                  <c:v>-9.1680899999999994</c:v>
                </c:pt>
                <c:pt idx="12677" formatCode="General">
                  <c:v>-10.9932</c:v>
                </c:pt>
                <c:pt idx="12678" formatCode="General">
                  <c:v>-12.9344</c:v>
                </c:pt>
                <c:pt idx="12679" formatCode="General">
                  <c:v>-14.974500000000001</c:v>
                </c:pt>
                <c:pt idx="12680" formatCode="General">
                  <c:v>-17.023700000000002</c:v>
                </c:pt>
                <c:pt idx="12681" formatCode="General">
                  <c:v>-19.090199999999999</c:v>
                </c:pt>
                <c:pt idx="12682" formatCode="General">
                  <c:v>-21.213799999999999</c:v>
                </c:pt>
                <c:pt idx="12683" formatCode="General">
                  <c:v>-23.427399999999999</c:v>
                </c:pt>
                <c:pt idx="12684" formatCode="General">
                  <c:v>-25.650500000000001</c:v>
                </c:pt>
                <c:pt idx="12685" formatCode="General">
                  <c:v>-27.679300000000001</c:v>
                </c:pt>
                <c:pt idx="12686" formatCode="General">
                  <c:v>-29.313199999999998</c:v>
                </c:pt>
                <c:pt idx="12687" formatCode="General">
                  <c:v>-30.422699999999999</c:v>
                </c:pt>
                <c:pt idx="12688" formatCode="General">
                  <c:v>-31.037600000000001</c:v>
                </c:pt>
                <c:pt idx="12689" formatCode="General">
                  <c:v>-31.223800000000001</c:v>
                </c:pt>
                <c:pt idx="12690" formatCode="General">
                  <c:v>-30.995999999999999</c:v>
                </c:pt>
                <c:pt idx="12691" formatCode="General">
                  <c:v>-30.36</c:v>
                </c:pt>
                <c:pt idx="12692" formatCode="General">
                  <c:v>-29.314800000000002</c:v>
                </c:pt>
                <c:pt idx="12693" formatCode="General">
                  <c:v>-27.9117</c:v>
                </c:pt>
                <c:pt idx="12694" formatCode="General">
                  <c:v>-26.2255</c:v>
                </c:pt>
                <c:pt idx="12695" formatCode="General">
                  <c:v>-24.273399999999999</c:v>
                </c:pt>
                <c:pt idx="12696" formatCode="General">
                  <c:v>-22.070900000000002</c:v>
                </c:pt>
                <c:pt idx="12697" formatCode="General">
                  <c:v>-19.670500000000001</c:v>
                </c:pt>
                <c:pt idx="12698" formatCode="General">
                  <c:v>-17.1357</c:v>
                </c:pt>
                <c:pt idx="12699" formatCode="General">
                  <c:v>-14.5336</c:v>
                </c:pt>
                <c:pt idx="12700" formatCode="General">
                  <c:v>-11.9899</c:v>
                </c:pt>
                <c:pt idx="12701" formatCode="General">
                  <c:v>-9.6252800000000001</c:v>
                </c:pt>
                <c:pt idx="12702" formatCode="General">
                  <c:v>-7.4136499999999996</c:v>
                </c:pt>
                <c:pt idx="12703" formatCode="General">
                  <c:v>-5.2883800000000001</c:v>
                </c:pt>
                <c:pt idx="12704" formatCode="General">
                  <c:v>-3.2018300000000002</c:v>
                </c:pt>
                <c:pt idx="12705" formatCode="General">
                  <c:v>-0.97729999999999995</c:v>
                </c:pt>
                <c:pt idx="12706" formatCode="General">
                  <c:v>1.62079</c:v>
                </c:pt>
                <c:pt idx="12707" formatCode="General">
                  <c:v>4.4392800000000001</c:v>
                </c:pt>
                <c:pt idx="12708" formatCode="General">
                  <c:v>7.1696900000000001</c:v>
                </c:pt>
                <c:pt idx="12709" formatCode="General">
                  <c:v>9.6220800000000004</c:v>
                </c:pt>
                <c:pt idx="12710" formatCode="General">
                  <c:v>11.618399999999999</c:v>
                </c:pt>
                <c:pt idx="12711" formatCode="General">
                  <c:v>13.047599999999999</c:v>
                </c:pt>
                <c:pt idx="12712" formatCode="General">
                  <c:v>13.902200000000001</c:v>
                </c:pt>
                <c:pt idx="12713" formatCode="General">
                  <c:v>14.2668</c:v>
                </c:pt>
                <c:pt idx="12714" formatCode="General">
                  <c:v>14.199199999999999</c:v>
                </c:pt>
                <c:pt idx="12715" formatCode="General">
                  <c:v>13.746600000000001</c:v>
                </c:pt>
                <c:pt idx="12716" formatCode="General">
                  <c:v>12.968999999999999</c:v>
                </c:pt>
                <c:pt idx="12717" formatCode="General">
                  <c:v>11.9618</c:v>
                </c:pt>
                <c:pt idx="12718" formatCode="General">
                  <c:v>10.850099999999999</c:v>
                </c:pt>
                <c:pt idx="12719" formatCode="General">
                  <c:v>9.7521500000000003</c:v>
                </c:pt>
                <c:pt idx="12720" formatCode="General">
                  <c:v>8.7519799999999996</c:v>
                </c:pt>
                <c:pt idx="12721" formatCode="General">
                  <c:v>7.9504599999999996</c:v>
                </c:pt>
                <c:pt idx="12722" formatCode="General">
                  <c:v>7.4105100000000004</c:v>
                </c:pt>
                <c:pt idx="12723" formatCode="General">
                  <c:v>7.0541700000000001</c:v>
                </c:pt>
                <c:pt idx="12724" formatCode="General">
                  <c:v>6.8098200000000002</c:v>
                </c:pt>
                <c:pt idx="12725" formatCode="General">
                  <c:v>6.6820500000000003</c:v>
                </c:pt>
                <c:pt idx="12726" formatCode="General">
                  <c:v>6.7094199999999997</c:v>
                </c:pt>
                <c:pt idx="12727" formatCode="General">
                  <c:v>6.94421</c:v>
                </c:pt>
                <c:pt idx="12728" formatCode="General">
                  <c:v>7.40055</c:v>
                </c:pt>
                <c:pt idx="12729" formatCode="General">
                  <c:v>8.0673700000000004</c:v>
                </c:pt>
                <c:pt idx="12730" formatCode="General">
                  <c:v>8.9050200000000004</c:v>
                </c:pt>
                <c:pt idx="12731" formatCode="General">
                  <c:v>9.8416899999999998</c:v>
                </c:pt>
                <c:pt idx="12732" formatCode="General">
                  <c:v>10.792299999999999</c:v>
                </c:pt>
                <c:pt idx="12733" formatCode="General">
                  <c:v>11.6595</c:v>
                </c:pt>
                <c:pt idx="12734" formatCode="General">
                  <c:v>12.3666</c:v>
                </c:pt>
                <c:pt idx="12735" formatCode="General">
                  <c:v>12.9514</c:v>
                </c:pt>
                <c:pt idx="12736" formatCode="General">
                  <c:v>13.4826</c:v>
                </c:pt>
                <c:pt idx="12737" formatCode="General">
                  <c:v>13.995699999999999</c:v>
                </c:pt>
                <c:pt idx="12738" formatCode="General">
                  <c:v>14.530200000000001</c:v>
                </c:pt>
                <c:pt idx="12739" formatCode="General">
                  <c:v>15.110300000000001</c:v>
                </c:pt>
                <c:pt idx="12740" formatCode="General">
                  <c:v>15.851900000000001</c:v>
                </c:pt>
                <c:pt idx="12741" formatCode="General">
                  <c:v>16.9529</c:v>
                </c:pt>
                <c:pt idx="12742" formatCode="General">
                  <c:v>19.401199999999999</c:v>
                </c:pt>
                <c:pt idx="12743" formatCode="General">
                  <c:v>23.9528</c:v>
                </c:pt>
                <c:pt idx="12744" formatCode="General">
                  <c:v>30.089300000000001</c:v>
                </c:pt>
                <c:pt idx="12745" formatCode="General">
                  <c:v>35.171599999999998</c:v>
                </c:pt>
                <c:pt idx="12746" formatCode="General">
                  <c:v>35.264600000000002</c:v>
                </c:pt>
                <c:pt idx="12747" formatCode="General">
                  <c:v>27.286899999999999</c:v>
                </c:pt>
                <c:pt idx="12748" formatCode="General">
                  <c:v>9.9512499999999999</c:v>
                </c:pt>
                <c:pt idx="12749" formatCode="General">
                  <c:v>-12.545500000000001</c:v>
                </c:pt>
                <c:pt idx="12750" formatCode="General">
                  <c:v>-35.461199999999998</c:v>
                </c:pt>
                <c:pt idx="12751" formatCode="General">
                  <c:v>-57.197200000000002</c:v>
                </c:pt>
                <c:pt idx="12752" formatCode="General">
                  <c:v>-74.912000000000006</c:v>
                </c:pt>
                <c:pt idx="12753" formatCode="General">
                  <c:v>-85.400800000000004</c:v>
                </c:pt>
                <c:pt idx="12754" formatCode="General">
                  <c:v>-90.335499999999996</c:v>
                </c:pt>
                <c:pt idx="12755" formatCode="General">
                  <c:v>-93.359200000000001</c:v>
                </c:pt>
                <c:pt idx="12756" formatCode="General">
                  <c:v>-96.4315</c:v>
                </c:pt>
                <c:pt idx="12757" formatCode="General">
                  <c:v>-100.79600000000001</c:v>
                </c:pt>
                <c:pt idx="12758" formatCode="General">
                  <c:v>-106.236</c:v>
                </c:pt>
                <c:pt idx="12759" formatCode="General">
                  <c:v>-112.09</c:v>
                </c:pt>
                <c:pt idx="12760" formatCode="General">
                  <c:v>-117.599</c:v>
                </c:pt>
                <c:pt idx="12761" formatCode="General">
                  <c:v>-122.217</c:v>
                </c:pt>
                <c:pt idx="12762" formatCode="General">
                  <c:v>-125.633</c:v>
                </c:pt>
                <c:pt idx="12763" formatCode="General">
                  <c:v>-127.815</c:v>
                </c:pt>
                <c:pt idx="12764" formatCode="General">
                  <c:v>-128.78100000000001</c:v>
                </c:pt>
                <c:pt idx="12765" formatCode="General">
                  <c:v>-128.577</c:v>
                </c:pt>
                <c:pt idx="12766" formatCode="General">
                  <c:v>-127.27</c:v>
                </c:pt>
                <c:pt idx="12767" formatCode="General">
                  <c:v>-124.937</c:v>
                </c:pt>
                <c:pt idx="12768" formatCode="General">
                  <c:v>-121.554</c:v>
                </c:pt>
                <c:pt idx="12769" formatCode="General">
                  <c:v>-117.142</c:v>
                </c:pt>
                <c:pt idx="12770" formatCode="General">
                  <c:v>-111.999</c:v>
                </c:pt>
                <c:pt idx="12771" formatCode="General">
                  <c:v>-106.437</c:v>
                </c:pt>
                <c:pt idx="12772" formatCode="General">
                  <c:v>-100.664</c:v>
                </c:pt>
                <c:pt idx="12773" formatCode="General">
                  <c:v>-94.807000000000002</c:v>
                </c:pt>
                <c:pt idx="12774" formatCode="General">
                  <c:v>-88.927800000000005</c:v>
                </c:pt>
                <c:pt idx="12775" formatCode="General">
                  <c:v>-83.196899999999999</c:v>
                </c:pt>
                <c:pt idx="12776" formatCode="General">
                  <c:v>-77.804500000000004</c:v>
                </c:pt>
                <c:pt idx="12777" formatCode="General">
                  <c:v>-72.887299999999996</c:v>
                </c:pt>
                <c:pt idx="12778" formatCode="General">
                  <c:v>-68.573999999999998</c:v>
                </c:pt>
                <c:pt idx="12779" formatCode="General">
                  <c:v>-64.965100000000007</c:v>
                </c:pt>
                <c:pt idx="12780" formatCode="General">
                  <c:v>-62.138599999999997</c:v>
                </c:pt>
                <c:pt idx="12781" formatCode="General">
                  <c:v>-60.138100000000001</c:v>
                </c:pt>
                <c:pt idx="12782" formatCode="General">
                  <c:v>-58.9024</c:v>
                </c:pt>
                <c:pt idx="12783" formatCode="General">
                  <c:v>-58.3416</c:v>
                </c:pt>
                <c:pt idx="12784" formatCode="General">
                  <c:v>-58.407299999999999</c:v>
                </c:pt>
                <c:pt idx="12785" formatCode="General">
                  <c:v>-59.015799999999999</c:v>
                </c:pt>
                <c:pt idx="12786" formatCode="General">
                  <c:v>-60.060299999999998</c:v>
                </c:pt>
                <c:pt idx="12787" formatCode="General">
                  <c:v>-61.419899999999998</c:v>
                </c:pt>
                <c:pt idx="12788" formatCode="General">
                  <c:v>-62.980600000000003</c:v>
                </c:pt>
                <c:pt idx="12789" formatCode="General">
                  <c:v>-64.642899999999997</c:v>
                </c:pt>
                <c:pt idx="12790" formatCode="General">
                  <c:v>-66.323499999999996</c:v>
                </c:pt>
                <c:pt idx="12791" formatCode="General">
                  <c:v>-67.970200000000006</c:v>
                </c:pt>
                <c:pt idx="12792" formatCode="General">
                  <c:v>-69.571299999999994</c:v>
                </c:pt>
                <c:pt idx="12793" formatCode="General">
                  <c:v>-71.141000000000005</c:v>
                </c:pt>
                <c:pt idx="12794" formatCode="General">
                  <c:v>-72.650999999999996</c:v>
                </c:pt>
                <c:pt idx="12795" formatCode="General">
                  <c:v>-74.050299999999993</c:v>
                </c:pt>
                <c:pt idx="12796" formatCode="General">
                  <c:v>-75.328900000000004</c:v>
                </c:pt>
                <c:pt idx="12797" formatCode="General">
                  <c:v>-76.406700000000001</c:v>
                </c:pt>
                <c:pt idx="12798" formatCode="General">
                  <c:v>-77.046400000000006</c:v>
                </c:pt>
                <c:pt idx="12799" formatCode="General">
                  <c:v>-77.116100000000003</c:v>
                </c:pt>
                <c:pt idx="12800" formatCode="General">
                  <c:v>-76.647099999999995</c:v>
                </c:pt>
                <c:pt idx="12801" formatCode="General">
                  <c:v>-75.639200000000002</c:v>
                </c:pt>
                <c:pt idx="12802" formatCode="General">
                  <c:v>-74.062799999999996</c:v>
                </c:pt>
                <c:pt idx="12803" formatCode="General">
                  <c:v>-71.807900000000004</c:v>
                </c:pt>
                <c:pt idx="12804" formatCode="General">
                  <c:v>-68.819100000000006</c:v>
                </c:pt>
                <c:pt idx="12805" formatCode="General">
                  <c:v>-65.201300000000003</c:v>
                </c:pt>
                <c:pt idx="12806" formatCode="General">
                  <c:v>-61.029499999999999</c:v>
                </c:pt>
                <c:pt idx="12807" formatCode="General">
                  <c:v>-56.332900000000002</c:v>
                </c:pt>
                <c:pt idx="12808" formatCode="General">
                  <c:v>-51.025700000000001</c:v>
                </c:pt>
                <c:pt idx="12809" formatCode="General">
                  <c:v>-45.023200000000003</c:v>
                </c:pt>
                <c:pt idx="12810" formatCode="General">
                  <c:v>-38.424700000000001</c:v>
                </c:pt>
                <c:pt idx="12811" formatCode="General">
                  <c:v>-31.3231</c:v>
                </c:pt>
                <c:pt idx="12812" formatCode="General">
                  <c:v>-23.739899999999999</c:v>
                </c:pt>
                <c:pt idx="12813" formatCode="General">
                  <c:v>-15.8607</c:v>
                </c:pt>
                <c:pt idx="12814" formatCode="General">
                  <c:v>-7.97485</c:v>
                </c:pt>
                <c:pt idx="12815" formatCode="General">
                  <c:v>-0.20818999999999999</c:v>
                </c:pt>
                <c:pt idx="12816" formatCode="General">
                  <c:v>7.3998999999999997</c:v>
                </c:pt>
                <c:pt idx="12817" formatCode="General">
                  <c:v>14.8452</c:v>
                </c:pt>
                <c:pt idx="12818" formatCode="General">
                  <c:v>22.1022</c:v>
                </c:pt>
                <c:pt idx="12819" formatCode="General">
                  <c:v>29.0809</c:v>
                </c:pt>
                <c:pt idx="12820" formatCode="General">
                  <c:v>35.612200000000001</c:v>
                </c:pt>
                <c:pt idx="12821" formatCode="General">
                  <c:v>41.510599999999997</c:v>
                </c:pt>
                <c:pt idx="12822" formatCode="General">
                  <c:v>46.684800000000003</c:v>
                </c:pt>
                <c:pt idx="12823" formatCode="General">
                  <c:v>51.092100000000002</c:v>
                </c:pt>
                <c:pt idx="12824" formatCode="General">
                  <c:v>54.703899999999997</c:v>
                </c:pt>
                <c:pt idx="12825" formatCode="General">
                  <c:v>57.619900000000001</c:v>
                </c:pt>
                <c:pt idx="12826" formatCode="General">
                  <c:v>60.0854</c:v>
                </c:pt>
                <c:pt idx="12827" formatCode="General">
                  <c:v>62.203000000000003</c:v>
                </c:pt>
                <c:pt idx="12828" formatCode="General">
                  <c:v>63.957500000000003</c:v>
                </c:pt>
                <c:pt idx="12829" formatCode="General">
                  <c:v>65.358400000000003</c:v>
                </c:pt>
                <c:pt idx="12830" formatCode="General">
                  <c:v>66.415499999999994</c:v>
                </c:pt>
                <c:pt idx="12831" formatCode="General">
                  <c:v>67.125299999999996</c:v>
                </c:pt>
                <c:pt idx="12832" formatCode="General">
                  <c:v>67.454999999999998</c:v>
                </c:pt>
                <c:pt idx="12833" formatCode="General">
                  <c:v>67.372</c:v>
                </c:pt>
                <c:pt idx="12834" formatCode="General">
                  <c:v>66.879800000000003</c:v>
                </c:pt>
                <c:pt idx="12835" formatCode="General">
                  <c:v>66.019099999999995</c:v>
                </c:pt>
                <c:pt idx="12836" formatCode="General">
                  <c:v>64.831000000000003</c:v>
                </c:pt>
                <c:pt idx="12837" formatCode="General">
                  <c:v>63.389299999999999</c:v>
                </c:pt>
                <c:pt idx="12838" formatCode="General">
                  <c:v>61.844000000000001</c:v>
                </c:pt>
                <c:pt idx="12839" formatCode="General">
                  <c:v>60.403199999999998</c:v>
                </c:pt>
                <c:pt idx="12840" formatCode="General">
                  <c:v>59.275599999999997</c:v>
                </c:pt>
                <c:pt idx="12841" formatCode="General">
                  <c:v>58.411799999999999</c:v>
                </c:pt>
                <c:pt idx="12842" formatCode="General">
                  <c:v>57.632899999999999</c:v>
                </c:pt>
                <c:pt idx="12843" formatCode="General">
                  <c:v>56.783900000000003</c:v>
                </c:pt>
                <c:pt idx="12844" formatCode="General">
                  <c:v>55.780799999999999</c:v>
                </c:pt>
                <c:pt idx="12845" formatCode="General">
                  <c:v>54.730899999999998</c:v>
                </c:pt>
                <c:pt idx="12846" formatCode="General">
                  <c:v>53.738799999999998</c:v>
                </c:pt>
                <c:pt idx="12847" formatCode="General">
                  <c:v>52.860999999999997</c:v>
                </c:pt>
                <c:pt idx="12848" formatCode="General">
                  <c:v>52.177900000000001</c:v>
                </c:pt>
                <c:pt idx="12849" formatCode="General">
                  <c:v>51.764899999999997</c:v>
                </c:pt>
                <c:pt idx="12850" formatCode="General">
                  <c:v>51.666699999999999</c:v>
                </c:pt>
                <c:pt idx="12851" formatCode="General">
                  <c:v>51.875700000000002</c:v>
                </c:pt>
                <c:pt idx="12852" formatCode="General">
                  <c:v>52.3</c:v>
                </c:pt>
                <c:pt idx="12853" formatCode="General">
                  <c:v>52.6892</c:v>
                </c:pt>
                <c:pt idx="12854" formatCode="General">
                  <c:v>52.7288</c:v>
                </c:pt>
                <c:pt idx="12855" formatCode="General">
                  <c:v>52.448999999999998</c:v>
                </c:pt>
                <c:pt idx="12856" formatCode="General">
                  <c:v>52.037500000000001</c:v>
                </c:pt>
                <c:pt idx="12857" formatCode="General">
                  <c:v>51.644500000000001</c:v>
                </c:pt>
                <c:pt idx="12858" formatCode="General">
                  <c:v>51.378799999999998</c:v>
                </c:pt>
                <c:pt idx="12859" formatCode="General">
                  <c:v>51.217399999999998</c:v>
                </c:pt>
                <c:pt idx="12860" formatCode="General">
                  <c:v>51.123600000000003</c:v>
                </c:pt>
                <c:pt idx="12861" formatCode="General">
                  <c:v>51.064599999999999</c:v>
                </c:pt>
                <c:pt idx="12862" formatCode="General">
                  <c:v>51.012599999999999</c:v>
                </c:pt>
                <c:pt idx="12863" formatCode="General">
                  <c:v>50.9542</c:v>
                </c:pt>
                <c:pt idx="12864" formatCode="General">
                  <c:v>50.917200000000001</c:v>
                </c:pt>
                <c:pt idx="12865" formatCode="General">
                  <c:v>50.945700000000002</c:v>
                </c:pt>
                <c:pt idx="12866" formatCode="General">
                  <c:v>51.083300000000001</c:v>
                </c:pt>
                <c:pt idx="12867" formatCode="General">
                  <c:v>51.428600000000003</c:v>
                </c:pt>
                <c:pt idx="12868" formatCode="General">
                  <c:v>52.088700000000003</c:v>
                </c:pt>
                <c:pt idx="12869" formatCode="General">
                  <c:v>53.047699999999999</c:v>
                </c:pt>
                <c:pt idx="12870" formatCode="General">
                  <c:v>54.2532</c:v>
                </c:pt>
                <c:pt idx="12871" formatCode="General">
                  <c:v>55.700699999999998</c:v>
                </c:pt>
                <c:pt idx="12872" formatCode="General">
                  <c:v>57.373699999999999</c:v>
                </c:pt>
                <c:pt idx="12873" formatCode="General">
                  <c:v>59.237099999999998</c:v>
                </c:pt>
                <c:pt idx="12874" formatCode="General">
                  <c:v>61.289299999999997</c:v>
                </c:pt>
                <c:pt idx="12875" formatCode="General">
                  <c:v>63.5443</c:v>
                </c:pt>
                <c:pt idx="12876" formatCode="General">
                  <c:v>65.936000000000007</c:v>
                </c:pt>
                <c:pt idx="12877" formatCode="General">
                  <c:v>68.383399999999995</c:v>
                </c:pt>
                <c:pt idx="12878" formatCode="General">
                  <c:v>70.850700000000003</c:v>
                </c:pt>
                <c:pt idx="12879" formatCode="General">
                  <c:v>73.305700000000002</c:v>
                </c:pt>
                <c:pt idx="12880" formatCode="General">
                  <c:v>75.722200000000001</c:v>
                </c:pt>
                <c:pt idx="12881" formatCode="General">
                  <c:v>78.052400000000006</c:v>
                </c:pt>
                <c:pt idx="12882" formatCode="General">
                  <c:v>80.248699999999999</c:v>
                </c:pt>
                <c:pt idx="12883" formatCode="General">
                  <c:v>82.416200000000003</c:v>
                </c:pt>
                <c:pt idx="12884" formatCode="General">
                  <c:v>84.637699999999995</c:v>
                </c:pt>
                <c:pt idx="12885" formatCode="General">
                  <c:v>86.801299999999998</c:v>
                </c:pt>
                <c:pt idx="12886" formatCode="General">
                  <c:v>88.852900000000005</c:v>
                </c:pt>
                <c:pt idx="12887" formatCode="General">
                  <c:v>90.837199999999996</c:v>
                </c:pt>
                <c:pt idx="12888" formatCode="General">
                  <c:v>92.764200000000002</c:v>
                </c:pt>
                <c:pt idx="12889" formatCode="General">
                  <c:v>94.621600000000001</c:v>
                </c:pt>
                <c:pt idx="12890" formatCode="General">
                  <c:v>96.422799999999995</c:v>
                </c:pt>
                <c:pt idx="12891" formatCode="General">
                  <c:v>98.170699999999997</c:v>
                </c:pt>
                <c:pt idx="12892" formatCode="General">
                  <c:v>99.827299999999994</c:v>
                </c:pt>
                <c:pt idx="12893" formatCode="General">
                  <c:v>101.342</c:v>
                </c:pt>
                <c:pt idx="12894" formatCode="General">
                  <c:v>102.67</c:v>
                </c:pt>
                <c:pt idx="12895" formatCode="General">
                  <c:v>103.827</c:v>
                </c:pt>
                <c:pt idx="12896" formatCode="General">
                  <c:v>104.846</c:v>
                </c:pt>
                <c:pt idx="12897" formatCode="General">
                  <c:v>105.706</c:v>
                </c:pt>
                <c:pt idx="12898" formatCode="General">
                  <c:v>106.407</c:v>
                </c:pt>
                <c:pt idx="12899" formatCode="General">
                  <c:v>107.009</c:v>
                </c:pt>
                <c:pt idx="12900" formatCode="General">
                  <c:v>107.476</c:v>
                </c:pt>
                <c:pt idx="12901" formatCode="General">
                  <c:v>107.68899999999999</c:v>
                </c:pt>
                <c:pt idx="12902" formatCode="General">
                  <c:v>107.712</c:v>
                </c:pt>
                <c:pt idx="12903" formatCode="General">
                  <c:v>107.672</c:v>
                </c:pt>
                <c:pt idx="12904" formatCode="General">
                  <c:v>107.562</c:v>
                </c:pt>
                <c:pt idx="12905" formatCode="General">
                  <c:v>107.375</c:v>
                </c:pt>
                <c:pt idx="12906" formatCode="General">
                  <c:v>107.15</c:v>
                </c:pt>
                <c:pt idx="12907" formatCode="General">
                  <c:v>106.905</c:v>
                </c:pt>
                <c:pt idx="12908" formatCode="General">
                  <c:v>106.63200000000001</c:v>
                </c:pt>
                <c:pt idx="12909" formatCode="General">
                  <c:v>106.264</c:v>
                </c:pt>
                <c:pt idx="12910" formatCode="General">
                  <c:v>105.74</c:v>
                </c:pt>
                <c:pt idx="12911" formatCode="General">
                  <c:v>105.111</c:v>
                </c:pt>
                <c:pt idx="12912" formatCode="General">
                  <c:v>104.379</c:v>
                </c:pt>
                <c:pt idx="12913" formatCode="General">
                  <c:v>103.449</c:v>
                </c:pt>
                <c:pt idx="12914" formatCode="General">
                  <c:v>102.242</c:v>
                </c:pt>
                <c:pt idx="12915" formatCode="General">
                  <c:v>100.71599999999999</c:v>
                </c:pt>
                <c:pt idx="12916" formatCode="General">
                  <c:v>98.831699999999998</c:v>
                </c:pt>
                <c:pt idx="12917" formatCode="General">
                  <c:v>96.576700000000002</c:v>
                </c:pt>
                <c:pt idx="12918" formatCode="General">
                  <c:v>94.034099999999995</c:v>
                </c:pt>
                <c:pt idx="12919" formatCode="General">
                  <c:v>91.283699999999996</c:v>
                </c:pt>
                <c:pt idx="12920" formatCode="General">
                  <c:v>88.357600000000005</c:v>
                </c:pt>
                <c:pt idx="12921" formatCode="General">
                  <c:v>85.328900000000004</c:v>
                </c:pt>
                <c:pt idx="12922" formatCode="General">
                  <c:v>82.287099999999995</c:v>
                </c:pt>
                <c:pt idx="12923" formatCode="General">
                  <c:v>79.2911</c:v>
                </c:pt>
                <c:pt idx="12924" formatCode="General">
                  <c:v>76.418099999999995</c:v>
                </c:pt>
                <c:pt idx="12925" formatCode="General">
                  <c:v>73.828199999999995</c:v>
                </c:pt>
                <c:pt idx="12926" formatCode="General">
                  <c:v>71.659400000000005</c:v>
                </c:pt>
                <c:pt idx="12927" formatCode="General">
                  <c:v>69.963300000000004</c:v>
                </c:pt>
                <c:pt idx="12928" formatCode="General">
                  <c:v>68.742099999999994</c:v>
                </c:pt>
                <c:pt idx="12929" formatCode="General">
                  <c:v>67.967600000000004</c:v>
                </c:pt>
                <c:pt idx="12930" formatCode="General">
                  <c:v>67.662099999999995</c:v>
                </c:pt>
                <c:pt idx="12931" formatCode="General">
                  <c:v>67.848100000000002</c:v>
                </c:pt>
                <c:pt idx="12932" formatCode="General">
                  <c:v>68.508300000000006</c:v>
                </c:pt>
                <c:pt idx="12933" formatCode="General">
                  <c:v>69.601200000000006</c:v>
                </c:pt>
                <c:pt idx="12934" formatCode="General">
                  <c:v>71.063199999999995</c:v>
                </c:pt>
                <c:pt idx="12935" formatCode="General">
                  <c:v>72.797399999999996</c:v>
                </c:pt>
                <c:pt idx="12936" formatCode="General">
                  <c:v>74.706900000000005</c:v>
                </c:pt>
                <c:pt idx="12937" formatCode="General">
                  <c:v>76.789100000000005</c:v>
                </c:pt>
                <c:pt idx="12938" formatCode="General">
                  <c:v>79.078500000000005</c:v>
                </c:pt>
                <c:pt idx="12939" formatCode="General">
                  <c:v>81.614800000000002</c:v>
                </c:pt>
                <c:pt idx="12940" formatCode="General">
                  <c:v>84.370999999999995</c:v>
                </c:pt>
                <c:pt idx="12941" formatCode="General">
                  <c:v>87.233400000000003</c:v>
                </c:pt>
                <c:pt idx="12942" formatCode="General">
                  <c:v>90.101100000000002</c:v>
                </c:pt>
                <c:pt idx="12943" formatCode="General">
                  <c:v>92.904399999999995</c:v>
                </c:pt>
                <c:pt idx="12944" formatCode="General">
                  <c:v>95.654899999999998</c:v>
                </c:pt>
                <c:pt idx="12945" formatCode="General">
                  <c:v>98.320400000000006</c:v>
                </c:pt>
                <c:pt idx="12946" formatCode="General">
                  <c:v>100.73699999999999</c:v>
                </c:pt>
                <c:pt idx="12947" formatCode="General">
                  <c:v>102.815</c:v>
                </c:pt>
                <c:pt idx="12948" formatCode="General">
                  <c:v>104.57</c:v>
                </c:pt>
                <c:pt idx="12949" formatCode="General">
                  <c:v>105.96599999999999</c:v>
                </c:pt>
                <c:pt idx="12950" formatCode="General">
                  <c:v>106.953</c:v>
                </c:pt>
                <c:pt idx="12951" formatCode="General">
                  <c:v>107.498</c:v>
                </c:pt>
                <c:pt idx="12952" formatCode="General">
                  <c:v>107.58199999999999</c:v>
                </c:pt>
                <c:pt idx="12953" formatCode="General">
                  <c:v>107.208</c:v>
                </c:pt>
                <c:pt idx="12954" formatCode="General">
                  <c:v>106.41200000000001</c:v>
                </c:pt>
                <c:pt idx="12955" formatCode="General">
                  <c:v>105.248</c:v>
                </c:pt>
                <c:pt idx="12956" formatCode="General">
                  <c:v>103.849</c:v>
                </c:pt>
                <c:pt idx="12957" formatCode="General">
                  <c:v>102.343</c:v>
                </c:pt>
                <c:pt idx="12958" formatCode="General">
                  <c:v>100.74</c:v>
                </c:pt>
                <c:pt idx="12959" formatCode="General">
                  <c:v>99.057500000000005</c:v>
                </c:pt>
                <c:pt idx="12960" formatCode="General">
                  <c:v>97.361599999999996</c:v>
                </c:pt>
                <c:pt idx="12961" formatCode="General">
                  <c:v>95.736099999999993</c:v>
                </c:pt>
                <c:pt idx="12962" formatCode="General">
                  <c:v>94.260400000000004</c:v>
                </c:pt>
                <c:pt idx="12963" formatCode="General">
                  <c:v>93.003</c:v>
                </c:pt>
                <c:pt idx="12964" formatCode="General">
                  <c:v>92.028499999999994</c:v>
                </c:pt>
                <c:pt idx="12965" formatCode="General">
                  <c:v>91.419399999999996</c:v>
                </c:pt>
                <c:pt idx="12966" formatCode="General">
                  <c:v>91.302999999999997</c:v>
                </c:pt>
                <c:pt idx="12967" formatCode="General">
                  <c:v>91.826499999999996</c:v>
                </c:pt>
                <c:pt idx="12968" formatCode="General">
                  <c:v>92.843800000000002</c:v>
                </c:pt>
                <c:pt idx="12969" formatCode="General">
                  <c:v>94.034400000000005</c:v>
                </c:pt>
                <c:pt idx="12970" formatCode="General">
                  <c:v>95.134799999999998</c:v>
                </c:pt>
                <c:pt idx="12971" formatCode="General">
                  <c:v>95.941000000000003</c:v>
                </c:pt>
                <c:pt idx="12972" formatCode="General">
                  <c:v>96.361599999999996</c:v>
                </c:pt>
                <c:pt idx="12973" formatCode="General">
                  <c:v>96.326400000000007</c:v>
                </c:pt>
                <c:pt idx="12974" formatCode="General">
                  <c:v>95.803799999999995</c:v>
                </c:pt>
                <c:pt idx="12975" formatCode="General">
                  <c:v>94.767099999999999</c:v>
                </c:pt>
                <c:pt idx="12976" formatCode="General">
                  <c:v>93.197900000000004</c:v>
                </c:pt>
                <c:pt idx="12977" formatCode="General">
                  <c:v>91.096800000000002</c:v>
                </c:pt>
                <c:pt idx="12978" formatCode="General">
                  <c:v>88.497399999999999</c:v>
                </c:pt>
                <c:pt idx="12979" formatCode="General">
                  <c:v>85.4893</c:v>
                </c:pt>
                <c:pt idx="12980" formatCode="General">
                  <c:v>82.195300000000003</c:v>
                </c:pt>
                <c:pt idx="12981" formatCode="General">
                  <c:v>78.735900000000001</c:v>
                </c:pt>
                <c:pt idx="12982" formatCode="General">
                  <c:v>75.218900000000005</c:v>
                </c:pt>
                <c:pt idx="12983" formatCode="General">
                  <c:v>71.722200000000001</c:v>
                </c:pt>
                <c:pt idx="12984" formatCode="General">
                  <c:v>68.257099999999994</c:v>
                </c:pt>
                <c:pt idx="12985" formatCode="General">
                  <c:v>64.802700000000002</c:v>
                </c:pt>
                <c:pt idx="12986" formatCode="General">
                  <c:v>61.325600000000001</c:v>
                </c:pt>
                <c:pt idx="12987" formatCode="General">
                  <c:v>57.803400000000003</c:v>
                </c:pt>
                <c:pt idx="12988" formatCode="General">
                  <c:v>54.251199999999997</c:v>
                </c:pt>
                <c:pt idx="12989" formatCode="General">
                  <c:v>50.814300000000003</c:v>
                </c:pt>
                <c:pt idx="12990" formatCode="General">
                  <c:v>47.697000000000003</c:v>
                </c:pt>
                <c:pt idx="12991" formatCode="General">
                  <c:v>45.187199999999997</c:v>
                </c:pt>
                <c:pt idx="12992" formatCode="General">
                  <c:v>43.504399999999997</c:v>
                </c:pt>
                <c:pt idx="12993" formatCode="General">
                  <c:v>42.613399999999999</c:v>
                </c:pt>
                <c:pt idx="12994" formatCode="General">
                  <c:v>42.424900000000001</c:v>
                </c:pt>
                <c:pt idx="12995" formatCode="General">
                  <c:v>42.8367</c:v>
                </c:pt>
                <c:pt idx="12996" formatCode="General">
                  <c:v>43.608800000000002</c:v>
                </c:pt>
                <c:pt idx="12997" formatCode="General">
                  <c:v>44.456899999999997</c:v>
                </c:pt>
                <c:pt idx="12998" formatCode="General">
                  <c:v>45.074399999999997</c:v>
                </c:pt>
                <c:pt idx="12999" formatCode="General">
                  <c:v>45.158799999999999</c:v>
                </c:pt>
                <c:pt idx="13000" formatCode="General">
                  <c:v>44.521599999999999</c:v>
                </c:pt>
                <c:pt idx="13001" formatCode="General">
                  <c:v>43.133400000000002</c:v>
                </c:pt>
                <c:pt idx="13002" formatCode="General">
                  <c:v>41.108800000000002</c:v>
                </c:pt>
                <c:pt idx="13003" formatCode="General">
                  <c:v>38.627400000000002</c:v>
                </c:pt>
                <c:pt idx="13004" formatCode="General">
                  <c:v>35.877699999999997</c:v>
                </c:pt>
                <c:pt idx="13005" formatCode="General">
                  <c:v>33.045099999999998</c:v>
                </c:pt>
                <c:pt idx="13006" formatCode="General">
                  <c:v>30.319400000000002</c:v>
                </c:pt>
                <c:pt idx="13007" formatCode="General">
                  <c:v>27.816700000000001</c:v>
                </c:pt>
                <c:pt idx="13008" formatCode="General">
                  <c:v>25.703600000000002</c:v>
                </c:pt>
                <c:pt idx="13009" formatCode="General">
                  <c:v>24.145499999999998</c:v>
                </c:pt>
                <c:pt idx="13010" formatCode="General">
                  <c:v>23.1114</c:v>
                </c:pt>
                <c:pt idx="13011" formatCode="General">
                  <c:v>22.521999999999998</c:v>
                </c:pt>
                <c:pt idx="13012" formatCode="General">
                  <c:v>22.443000000000001</c:v>
                </c:pt>
                <c:pt idx="13013" formatCode="General">
                  <c:v>23.001200000000001</c:v>
                </c:pt>
                <c:pt idx="13014" formatCode="General">
                  <c:v>24.349599999999999</c:v>
                </c:pt>
                <c:pt idx="13015" formatCode="General">
                  <c:v>26.543299999999999</c:v>
                </c:pt>
                <c:pt idx="13016" formatCode="General">
                  <c:v>29.532699999999998</c:v>
                </c:pt>
                <c:pt idx="13017" formatCode="General">
                  <c:v>33.0959</c:v>
                </c:pt>
                <c:pt idx="13018" formatCode="General">
                  <c:v>36.945700000000002</c:v>
                </c:pt>
                <c:pt idx="13019" formatCode="General">
                  <c:v>40.817900000000002</c:v>
                </c:pt>
                <c:pt idx="13020" formatCode="General">
                  <c:v>44.453800000000001</c:v>
                </c:pt>
                <c:pt idx="13021" formatCode="General">
                  <c:v>47.692700000000002</c:v>
                </c:pt>
                <c:pt idx="13022" formatCode="General">
                  <c:v>50.534799999999997</c:v>
                </c:pt>
                <c:pt idx="13023" formatCode="General">
                  <c:v>53.073999999999998</c:v>
                </c:pt>
                <c:pt idx="13024" formatCode="General">
                  <c:v>55.393599999999999</c:v>
                </c:pt>
                <c:pt idx="13025" formatCode="General">
                  <c:v>57.498100000000001</c:v>
                </c:pt>
                <c:pt idx="13026" formatCode="General">
                  <c:v>59.170099999999998</c:v>
                </c:pt>
                <c:pt idx="13027" formatCode="General">
                  <c:v>60.215400000000002</c:v>
                </c:pt>
                <c:pt idx="13028" formatCode="General">
                  <c:v>60.565100000000001</c:v>
                </c:pt>
                <c:pt idx="13029" formatCode="General">
                  <c:v>60.217799999999997</c:v>
                </c:pt>
                <c:pt idx="13030" formatCode="General">
                  <c:v>59.225900000000003</c:v>
                </c:pt>
                <c:pt idx="13031" formatCode="General">
                  <c:v>57.743099999999998</c:v>
                </c:pt>
                <c:pt idx="13032" formatCode="General">
                  <c:v>55.935899999999997</c:v>
                </c:pt>
                <c:pt idx="13033" formatCode="General">
                  <c:v>53.889000000000003</c:v>
                </c:pt>
                <c:pt idx="13034" formatCode="General">
                  <c:v>51.626300000000001</c:v>
                </c:pt>
                <c:pt idx="13035" formatCode="General">
                  <c:v>49.109200000000001</c:v>
                </c:pt>
                <c:pt idx="13036" formatCode="General">
                  <c:v>46.395000000000003</c:v>
                </c:pt>
                <c:pt idx="13037" formatCode="General">
                  <c:v>43.600499999999997</c:v>
                </c:pt>
                <c:pt idx="13038" formatCode="General">
                  <c:v>40.896000000000001</c:v>
                </c:pt>
                <c:pt idx="13039" formatCode="General">
                  <c:v>38.425899999999999</c:v>
                </c:pt>
                <c:pt idx="13040" formatCode="General">
                  <c:v>36.216700000000003</c:v>
                </c:pt>
                <c:pt idx="13041" formatCode="General">
                  <c:v>34.328400000000002</c:v>
                </c:pt>
                <c:pt idx="13042" formatCode="General">
                  <c:v>32.853700000000003</c:v>
                </c:pt>
                <c:pt idx="13043" formatCode="General">
                  <c:v>31.893899999999999</c:v>
                </c:pt>
                <c:pt idx="13044" formatCode="General">
                  <c:v>31.5336</c:v>
                </c:pt>
                <c:pt idx="13045" formatCode="General">
                  <c:v>31.839600000000001</c:v>
                </c:pt>
                <c:pt idx="13046" formatCode="General">
                  <c:v>32.845799999999997</c:v>
                </c:pt>
                <c:pt idx="13047" formatCode="General">
                  <c:v>34.516599999999997</c:v>
                </c:pt>
                <c:pt idx="13048" formatCode="General">
                  <c:v>36.780500000000004</c:v>
                </c:pt>
                <c:pt idx="13049" formatCode="General">
                  <c:v>39.548699999999997</c:v>
                </c:pt>
                <c:pt idx="13050" formatCode="General">
                  <c:v>42.686900000000001</c:v>
                </c:pt>
                <c:pt idx="13051" formatCode="General">
                  <c:v>46.052900000000001</c:v>
                </c:pt>
                <c:pt idx="13052" formatCode="General">
                  <c:v>49.532299999999999</c:v>
                </c:pt>
                <c:pt idx="13053" formatCode="General">
                  <c:v>52.9878</c:v>
                </c:pt>
                <c:pt idx="13054" formatCode="General">
                  <c:v>56.263399999999997</c:v>
                </c:pt>
                <c:pt idx="13055" formatCode="General">
                  <c:v>59.2151</c:v>
                </c:pt>
                <c:pt idx="13056" formatCode="General">
                  <c:v>61.742800000000003</c:v>
                </c:pt>
                <c:pt idx="13057" formatCode="General">
                  <c:v>64.109700000000004</c:v>
                </c:pt>
                <c:pt idx="13058" formatCode="General">
                  <c:v>66.670199999999994</c:v>
                </c:pt>
                <c:pt idx="13059" formatCode="General">
                  <c:v>69.572400000000002</c:v>
                </c:pt>
                <c:pt idx="13060" formatCode="General">
                  <c:v>72.747100000000003</c:v>
                </c:pt>
                <c:pt idx="13061" formatCode="General">
                  <c:v>75.821600000000004</c:v>
                </c:pt>
                <c:pt idx="13062" formatCode="General">
                  <c:v>78.481499999999997</c:v>
                </c:pt>
                <c:pt idx="13063" formatCode="General">
                  <c:v>80.562399999999997</c:v>
                </c:pt>
                <c:pt idx="13064" formatCode="General">
                  <c:v>81.969099999999997</c:v>
                </c:pt>
                <c:pt idx="13065" formatCode="General">
                  <c:v>82.649500000000003</c:v>
                </c:pt>
                <c:pt idx="13066" formatCode="General">
                  <c:v>82.581800000000001</c:v>
                </c:pt>
                <c:pt idx="13067" formatCode="General">
                  <c:v>81.794700000000006</c:v>
                </c:pt>
                <c:pt idx="13068" formatCode="General">
                  <c:v>80.374499999999998</c:v>
                </c:pt>
                <c:pt idx="13069" formatCode="General">
                  <c:v>78.448499999999996</c:v>
                </c:pt>
                <c:pt idx="13070" formatCode="General">
                  <c:v>76.1447</c:v>
                </c:pt>
                <c:pt idx="13071" formatCode="General">
                  <c:v>73.514700000000005</c:v>
                </c:pt>
                <c:pt idx="13072" formatCode="General">
                  <c:v>70.570999999999998</c:v>
                </c:pt>
                <c:pt idx="13073" formatCode="General">
                  <c:v>67.298100000000005</c:v>
                </c:pt>
                <c:pt idx="13074" formatCode="General">
                  <c:v>63.762500000000003</c:v>
                </c:pt>
                <c:pt idx="13075" formatCode="General">
                  <c:v>60.144599999999997</c:v>
                </c:pt>
                <c:pt idx="13076" formatCode="General">
                  <c:v>56.668300000000002</c:v>
                </c:pt>
                <c:pt idx="13077" formatCode="General">
                  <c:v>53.5276</c:v>
                </c:pt>
                <c:pt idx="13078" formatCode="General">
                  <c:v>50.756</c:v>
                </c:pt>
                <c:pt idx="13079" formatCode="General">
                  <c:v>48.3504</c:v>
                </c:pt>
                <c:pt idx="13080" formatCode="General">
                  <c:v>46.3551</c:v>
                </c:pt>
                <c:pt idx="13081" formatCode="General">
                  <c:v>44.805399999999999</c:v>
                </c:pt>
                <c:pt idx="13082" formatCode="General">
                  <c:v>43.723300000000002</c:v>
                </c:pt>
                <c:pt idx="13083" formatCode="General">
                  <c:v>43.076099999999997</c:v>
                </c:pt>
                <c:pt idx="13084" formatCode="General">
                  <c:v>42.805799999999998</c:v>
                </c:pt>
                <c:pt idx="13085" formatCode="General">
                  <c:v>42.878900000000002</c:v>
                </c:pt>
                <c:pt idx="13086" formatCode="General">
                  <c:v>43.255499999999998</c:v>
                </c:pt>
                <c:pt idx="13087" formatCode="General">
                  <c:v>43.877899999999997</c:v>
                </c:pt>
                <c:pt idx="13088" formatCode="General">
                  <c:v>44.682099999999998</c:v>
                </c:pt>
                <c:pt idx="13089" formatCode="General">
                  <c:v>45.610500000000002</c:v>
                </c:pt>
                <c:pt idx="13090" formatCode="General">
                  <c:v>46.656100000000002</c:v>
                </c:pt>
                <c:pt idx="13091" formatCode="General">
                  <c:v>47.843299999999999</c:v>
                </c:pt>
                <c:pt idx="13092" formatCode="General">
                  <c:v>49.261499999999998</c:v>
                </c:pt>
                <c:pt idx="13093" formatCode="General">
                  <c:v>50.974699999999999</c:v>
                </c:pt>
                <c:pt idx="13094" formatCode="General">
                  <c:v>52.930300000000003</c:v>
                </c:pt>
                <c:pt idx="13095" formatCode="General">
                  <c:v>55.004800000000003</c:v>
                </c:pt>
                <c:pt idx="13096" formatCode="General">
                  <c:v>57.0413</c:v>
                </c:pt>
                <c:pt idx="13097" formatCode="General">
                  <c:v>58.937100000000001</c:v>
                </c:pt>
                <c:pt idx="13098" formatCode="General">
                  <c:v>60.633200000000002</c:v>
                </c:pt>
                <c:pt idx="13099" formatCode="General">
                  <c:v>62.102400000000003</c:v>
                </c:pt>
                <c:pt idx="13100" formatCode="General">
                  <c:v>63.321800000000003</c:v>
                </c:pt>
                <c:pt idx="13101" formatCode="General">
                  <c:v>64.261499999999998</c:v>
                </c:pt>
                <c:pt idx="13102" formatCode="General">
                  <c:v>64.885999999999996</c:v>
                </c:pt>
                <c:pt idx="13103" formatCode="General">
                  <c:v>65.162899999999993</c:v>
                </c:pt>
                <c:pt idx="13104" formatCode="General">
                  <c:v>65.102699999999999</c:v>
                </c:pt>
                <c:pt idx="13105" formatCode="General">
                  <c:v>64.739400000000003</c:v>
                </c:pt>
                <c:pt idx="13106" formatCode="General">
                  <c:v>64.118099999999998</c:v>
                </c:pt>
                <c:pt idx="13107" formatCode="General">
                  <c:v>63.284300000000002</c:v>
                </c:pt>
                <c:pt idx="13108" formatCode="General">
                  <c:v>62.267099999999999</c:v>
                </c:pt>
                <c:pt idx="13109" formatCode="General">
                  <c:v>61.1845</c:v>
                </c:pt>
                <c:pt idx="13110" formatCode="General">
                  <c:v>60.1935</c:v>
                </c:pt>
                <c:pt idx="13111" formatCode="General">
                  <c:v>59.352699999999999</c:v>
                </c:pt>
                <c:pt idx="13112" formatCode="General">
                  <c:v>58.667499999999997</c:v>
                </c:pt>
                <c:pt idx="13113" formatCode="General">
                  <c:v>58.106299999999997</c:v>
                </c:pt>
                <c:pt idx="13114" formatCode="General">
                  <c:v>57.638399999999997</c:v>
                </c:pt>
                <c:pt idx="13115" formatCode="General">
                  <c:v>57.265300000000003</c:v>
                </c:pt>
                <c:pt idx="13116" formatCode="General">
                  <c:v>56.951599999999999</c:v>
                </c:pt>
                <c:pt idx="13117" formatCode="General">
                  <c:v>56.648400000000002</c:v>
                </c:pt>
                <c:pt idx="13118" formatCode="General">
                  <c:v>56.392299999999999</c:v>
                </c:pt>
                <c:pt idx="13119" formatCode="General">
                  <c:v>56.227200000000003</c:v>
                </c:pt>
                <c:pt idx="13120" formatCode="General">
                  <c:v>56.126899999999999</c:v>
                </c:pt>
                <c:pt idx="13121" formatCode="General">
                  <c:v>56.028500000000001</c:v>
                </c:pt>
                <c:pt idx="13122" formatCode="General">
                  <c:v>55.847900000000003</c:v>
                </c:pt>
                <c:pt idx="13123" formatCode="General">
                  <c:v>55.468000000000004</c:v>
                </c:pt>
                <c:pt idx="13124" formatCode="General">
                  <c:v>54.780200000000001</c:v>
                </c:pt>
                <c:pt idx="13125" formatCode="General">
                  <c:v>53.672899999999998</c:v>
                </c:pt>
                <c:pt idx="13126" formatCode="General">
                  <c:v>52.0901</c:v>
                </c:pt>
                <c:pt idx="13127" formatCode="General">
                  <c:v>50.127400000000002</c:v>
                </c:pt>
                <c:pt idx="13128" formatCode="General">
                  <c:v>47.930399999999999</c:v>
                </c:pt>
                <c:pt idx="13129" formatCode="General">
                  <c:v>45.637</c:v>
                </c:pt>
                <c:pt idx="13130" formatCode="General">
                  <c:v>43.337899999999998</c:v>
                </c:pt>
                <c:pt idx="13131" formatCode="General">
                  <c:v>41.0762</c:v>
                </c:pt>
                <c:pt idx="13132" formatCode="General">
                  <c:v>38.8705</c:v>
                </c:pt>
                <c:pt idx="13133" formatCode="General">
                  <c:v>36.712499999999999</c:v>
                </c:pt>
                <c:pt idx="13134" formatCode="General">
                  <c:v>34.559699999999999</c:v>
                </c:pt>
                <c:pt idx="13135" formatCode="General">
                  <c:v>32.381</c:v>
                </c:pt>
                <c:pt idx="13136" formatCode="General">
                  <c:v>30.181000000000001</c:v>
                </c:pt>
                <c:pt idx="13137" formatCode="General">
                  <c:v>28.0001</c:v>
                </c:pt>
                <c:pt idx="13138" formatCode="General">
                  <c:v>25.891300000000001</c:v>
                </c:pt>
                <c:pt idx="13139" formatCode="General">
                  <c:v>23.901700000000002</c:v>
                </c:pt>
                <c:pt idx="13140" formatCode="General">
                  <c:v>22.042899999999999</c:v>
                </c:pt>
                <c:pt idx="13141" formatCode="General">
                  <c:v>20.252500000000001</c:v>
                </c:pt>
                <c:pt idx="13142" formatCode="General">
                  <c:v>18.521699999999999</c:v>
                </c:pt>
                <c:pt idx="13143" formatCode="General">
                  <c:v>16.903500000000001</c:v>
                </c:pt>
                <c:pt idx="13144" formatCode="General">
                  <c:v>15.416499999999999</c:v>
                </c:pt>
                <c:pt idx="13145" formatCode="General">
                  <c:v>14.054</c:v>
                </c:pt>
                <c:pt idx="13146" formatCode="General">
                  <c:v>12.786300000000001</c:v>
                </c:pt>
                <c:pt idx="13147" formatCode="General">
                  <c:v>11.6007</c:v>
                </c:pt>
                <c:pt idx="13148" formatCode="General">
                  <c:v>10.529400000000001</c:v>
                </c:pt>
                <c:pt idx="13149" formatCode="General">
                  <c:v>9.5640099999999997</c:v>
                </c:pt>
                <c:pt idx="13150" formatCode="General">
                  <c:v>8.6564499999999995</c:v>
                </c:pt>
                <c:pt idx="13151" formatCode="General">
                  <c:v>7.75474</c:v>
                </c:pt>
                <c:pt idx="13152" formatCode="General">
                  <c:v>6.8074300000000001</c:v>
                </c:pt>
                <c:pt idx="13153" formatCode="General">
                  <c:v>5.7560200000000004</c:v>
                </c:pt>
                <c:pt idx="13154" formatCode="General">
                  <c:v>4.5626199999999999</c:v>
                </c:pt>
                <c:pt idx="13155" formatCode="General">
                  <c:v>3.2373799999999999</c:v>
                </c:pt>
                <c:pt idx="13156" formatCode="General">
                  <c:v>1.7882899999999999</c:v>
                </c:pt>
                <c:pt idx="13157" formatCode="General">
                  <c:v>0.21602299999999999</c:v>
                </c:pt>
                <c:pt idx="13158" formatCode="General">
                  <c:v>-1.5184500000000001</c:v>
                </c:pt>
                <c:pt idx="13159" formatCode="General">
                  <c:v>-3.4552399999999999</c:v>
                </c:pt>
                <c:pt idx="13160" formatCode="General">
                  <c:v>-5.5887900000000004</c:v>
                </c:pt>
                <c:pt idx="13161" formatCode="General">
                  <c:v>-7.9056699999999998</c:v>
                </c:pt>
                <c:pt idx="13162" formatCode="General">
                  <c:v>-10.389200000000001</c:v>
                </c:pt>
                <c:pt idx="13163" formatCode="General">
                  <c:v>-13.089399999999999</c:v>
                </c:pt>
                <c:pt idx="13164" formatCode="General">
                  <c:v>-16.083600000000001</c:v>
                </c:pt>
                <c:pt idx="13165" formatCode="General">
                  <c:v>-19.425000000000001</c:v>
                </c:pt>
                <c:pt idx="13166" formatCode="General">
                  <c:v>-23.136099999999999</c:v>
                </c:pt>
                <c:pt idx="13167" formatCode="General">
                  <c:v>-27.175000000000001</c:v>
                </c:pt>
                <c:pt idx="13168" formatCode="General">
                  <c:v>-31.486999999999998</c:v>
                </c:pt>
                <c:pt idx="13169" formatCode="General">
                  <c:v>-36.020499999999998</c:v>
                </c:pt>
                <c:pt idx="13170" formatCode="General">
                  <c:v>-40.706400000000002</c:v>
                </c:pt>
                <c:pt idx="13171" formatCode="General">
                  <c:v>-45.473599999999998</c:v>
                </c:pt>
                <c:pt idx="13172" formatCode="General">
                  <c:v>-50.222999999999999</c:v>
                </c:pt>
                <c:pt idx="13173" formatCode="General">
                  <c:v>-54.847799999999999</c:v>
                </c:pt>
                <c:pt idx="13174" formatCode="General">
                  <c:v>-59.258800000000001</c:v>
                </c:pt>
                <c:pt idx="13175" formatCode="General">
                  <c:v>-63.342300000000002</c:v>
                </c:pt>
                <c:pt idx="13176" formatCode="General">
                  <c:v>-66.988699999999994</c:v>
                </c:pt>
                <c:pt idx="13177" formatCode="General">
                  <c:v>-70.157600000000002</c:v>
                </c:pt>
                <c:pt idx="13178" formatCode="General">
                  <c:v>-72.865200000000002</c:v>
                </c:pt>
                <c:pt idx="13179" formatCode="General">
                  <c:v>-75.214500000000001</c:v>
                </c:pt>
                <c:pt idx="13180" formatCode="General">
                  <c:v>-77.307900000000004</c:v>
                </c:pt>
                <c:pt idx="13181" formatCode="General">
                  <c:v>-79.156000000000006</c:v>
                </c:pt>
                <c:pt idx="13182" formatCode="General">
                  <c:v>-80.718199999999996</c:v>
                </c:pt>
                <c:pt idx="13183" formatCode="General">
                  <c:v>-81.922600000000003</c:v>
                </c:pt>
                <c:pt idx="13184" formatCode="General">
                  <c:v>-82.729600000000005</c:v>
                </c:pt>
                <c:pt idx="13185" formatCode="General">
                  <c:v>-83.145899999999997</c:v>
                </c:pt>
                <c:pt idx="13186" formatCode="General">
                  <c:v>-83.283299999999997</c:v>
                </c:pt>
                <c:pt idx="13187" formatCode="General">
                  <c:v>-83.272800000000004</c:v>
                </c:pt>
                <c:pt idx="13188" formatCode="General">
                  <c:v>-83.197900000000004</c:v>
                </c:pt>
                <c:pt idx="13189" formatCode="General">
                  <c:v>-83.118399999999994</c:v>
                </c:pt>
                <c:pt idx="13190" formatCode="General">
                  <c:v>-83.061800000000005</c:v>
                </c:pt>
                <c:pt idx="13191" formatCode="General">
                  <c:v>-83.016999999999996</c:v>
                </c:pt>
                <c:pt idx="13192" formatCode="General">
                  <c:v>-82.950999999999993</c:v>
                </c:pt>
                <c:pt idx="13193" formatCode="General">
                  <c:v>-82.777199999999993</c:v>
                </c:pt>
                <c:pt idx="13194" formatCode="General">
                  <c:v>-82.412700000000001</c:v>
                </c:pt>
                <c:pt idx="13195" formatCode="General">
                  <c:v>-81.848600000000005</c:v>
                </c:pt>
                <c:pt idx="13196" formatCode="General">
                  <c:v>-81.123900000000006</c:v>
                </c:pt>
                <c:pt idx="13197" formatCode="General">
                  <c:v>-80.313400000000001</c:v>
                </c:pt>
                <c:pt idx="13198" formatCode="General">
                  <c:v>-79.4358</c:v>
                </c:pt>
                <c:pt idx="13199" formatCode="General">
                  <c:v>-78.496600000000001</c:v>
                </c:pt>
                <c:pt idx="13200" formatCode="General">
                  <c:v>-77.563400000000001</c:v>
                </c:pt>
                <c:pt idx="13201" formatCode="General">
                  <c:v>-76.692099999999996</c:v>
                </c:pt>
                <c:pt idx="13202" formatCode="General">
                  <c:v>-75.887699999999995</c:v>
                </c:pt>
                <c:pt idx="13203" formatCode="General">
                  <c:v>-75.171999999999997</c:v>
                </c:pt>
                <c:pt idx="13204" formatCode="General">
                  <c:v>-74.578800000000001</c:v>
                </c:pt>
                <c:pt idx="13205" formatCode="General">
                  <c:v>-74.155199999999994</c:v>
                </c:pt>
                <c:pt idx="13206" formatCode="General">
                  <c:v>-73.947100000000006</c:v>
                </c:pt>
                <c:pt idx="13207" formatCode="General">
                  <c:v>-73.986000000000004</c:v>
                </c:pt>
                <c:pt idx="13208" formatCode="General">
                  <c:v>-74.275800000000004</c:v>
                </c:pt>
                <c:pt idx="13209" formatCode="General">
                  <c:v>-74.776899999999998</c:v>
                </c:pt>
                <c:pt idx="13210" formatCode="General">
                  <c:v>-75.426100000000005</c:v>
                </c:pt>
                <c:pt idx="13211" formatCode="General">
                  <c:v>-76.161000000000001</c:v>
                </c:pt>
                <c:pt idx="13212" formatCode="General">
                  <c:v>-76.991500000000002</c:v>
                </c:pt>
                <c:pt idx="13213" formatCode="General">
                  <c:v>-77.940200000000004</c:v>
                </c:pt>
                <c:pt idx="13214" formatCode="General">
                  <c:v>-78.984800000000007</c:v>
                </c:pt>
                <c:pt idx="13215" formatCode="General">
                  <c:v>-80.129599999999996</c:v>
                </c:pt>
                <c:pt idx="13216" formatCode="General">
                  <c:v>-81.409099999999995</c:v>
                </c:pt>
                <c:pt idx="13217" formatCode="General">
                  <c:v>-82.824100000000001</c:v>
                </c:pt>
                <c:pt idx="13218" formatCode="General">
                  <c:v>-84.345600000000005</c:v>
                </c:pt>
                <c:pt idx="13219" formatCode="General">
                  <c:v>-85.932400000000001</c:v>
                </c:pt>
                <c:pt idx="13220" formatCode="General">
                  <c:v>-87.546999999999997</c:v>
                </c:pt>
                <c:pt idx="13221" formatCode="General">
                  <c:v>-89.175200000000004</c:v>
                </c:pt>
                <c:pt idx="13222" formatCode="General">
                  <c:v>-90.807199999999995</c:v>
                </c:pt>
                <c:pt idx="13223" formatCode="General">
                  <c:v>-92.433999999999997</c:v>
                </c:pt>
                <c:pt idx="13224" formatCode="General">
                  <c:v>-94.055700000000002</c:v>
                </c:pt>
                <c:pt idx="13225" formatCode="General">
                  <c:v>-95.669200000000004</c:v>
                </c:pt>
                <c:pt idx="13226" formatCode="General">
                  <c:v>-97.198800000000006</c:v>
                </c:pt>
                <c:pt idx="13227" formatCode="General">
                  <c:v>-98.566299999999998</c:v>
                </c:pt>
                <c:pt idx="13228" formatCode="General">
                  <c:v>-99.752399999999994</c:v>
                </c:pt>
                <c:pt idx="13229" formatCode="General">
                  <c:v>-100.791</c:v>
                </c:pt>
                <c:pt idx="13230" formatCode="General">
                  <c:v>-101.762</c:v>
                </c:pt>
                <c:pt idx="13231" formatCode="General">
                  <c:v>-102.654</c:v>
                </c:pt>
                <c:pt idx="13232" formatCode="General">
                  <c:v>-103.408</c:v>
                </c:pt>
                <c:pt idx="13233" formatCode="General">
                  <c:v>-103.96899999999999</c:v>
                </c:pt>
                <c:pt idx="13234" formatCode="General">
                  <c:v>-104.30500000000001</c:v>
                </c:pt>
                <c:pt idx="13235" formatCode="General">
                  <c:v>-104.444</c:v>
                </c:pt>
                <c:pt idx="13236" formatCode="General">
                  <c:v>-104.428</c:v>
                </c:pt>
                <c:pt idx="13237" formatCode="General">
                  <c:v>-104.298</c:v>
                </c:pt>
                <c:pt idx="13238" formatCode="General">
                  <c:v>-104.104</c:v>
                </c:pt>
                <c:pt idx="13239" formatCode="General">
                  <c:v>-103.89700000000001</c:v>
                </c:pt>
                <c:pt idx="13240" formatCode="General">
                  <c:v>-103.73699999999999</c:v>
                </c:pt>
                <c:pt idx="13241" formatCode="General">
                  <c:v>-103.73</c:v>
                </c:pt>
                <c:pt idx="13242" formatCode="General">
                  <c:v>-104.03700000000001</c:v>
                </c:pt>
                <c:pt idx="13243" formatCode="General">
                  <c:v>-104.78100000000001</c:v>
                </c:pt>
                <c:pt idx="13244" formatCode="General">
                  <c:v>-106.006</c:v>
                </c:pt>
                <c:pt idx="13245" formatCode="General">
                  <c:v>-107.571</c:v>
                </c:pt>
                <c:pt idx="13246" formatCode="General">
                  <c:v>-109.292</c:v>
                </c:pt>
                <c:pt idx="13247" formatCode="General">
                  <c:v>-111.14700000000001</c:v>
                </c:pt>
                <c:pt idx="13248" formatCode="General">
                  <c:v>-113.161</c:v>
                </c:pt>
                <c:pt idx="13249" formatCode="General">
                  <c:v>-115.4</c:v>
                </c:pt>
                <c:pt idx="13250" formatCode="General">
                  <c:v>-117.94199999999999</c:v>
                </c:pt>
                <c:pt idx="13251" formatCode="General">
                  <c:v>-120.84099999999999</c:v>
                </c:pt>
                <c:pt idx="13252" formatCode="General">
                  <c:v>-124.06100000000001</c:v>
                </c:pt>
                <c:pt idx="13253" formatCode="General">
                  <c:v>-127.53100000000001</c:v>
                </c:pt>
                <c:pt idx="13254" formatCode="General">
                  <c:v>-131.215</c:v>
                </c:pt>
                <c:pt idx="13255" formatCode="General">
                  <c:v>-135.08099999999999</c:v>
                </c:pt>
                <c:pt idx="13256" formatCode="General">
                  <c:v>-139.11699999999999</c:v>
                </c:pt>
                <c:pt idx="13257" formatCode="General">
                  <c:v>-143.191</c:v>
                </c:pt>
                <c:pt idx="13258" formatCode="General">
                  <c:v>-147.114</c:v>
                </c:pt>
                <c:pt idx="13259" formatCode="General">
                  <c:v>-150.679</c:v>
                </c:pt>
                <c:pt idx="13260" formatCode="General">
                  <c:v>-153.73599999999999</c:v>
                </c:pt>
                <c:pt idx="13261" formatCode="General">
                  <c:v>-156.327</c:v>
                </c:pt>
                <c:pt idx="13262" formatCode="General">
                  <c:v>-158.51</c:v>
                </c:pt>
                <c:pt idx="13263" formatCode="General">
                  <c:v>-160.315</c:v>
                </c:pt>
                <c:pt idx="13264" formatCode="General">
                  <c:v>-161.78399999999999</c:v>
                </c:pt>
                <c:pt idx="13265" formatCode="General">
                  <c:v>-162.958</c:v>
                </c:pt>
                <c:pt idx="13266" formatCode="General">
                  <c:v>-163.88200000000001</c:v>
                </c:pt>
                <c:pt idx="13267" formatCode="General">
                  <c:v>-164.60300000000001</c:v>
                </c:pt>
                <c:pt idx="13268" formatCode="General">
                  <c:v>-165.16800000000001</c:v>
                </c:pt>
                <c:pt idx="13269" formatCode="General">
                  <c:v>-165.62299999999999</c:v>
                </c:pt>
                <c:pt idx="13270" formatCode="General">
                  <c:v>-166.00700000000001</c:v>
                </c:pt>
                <c:pt idx="13271" formatCode="General">
                  <c:v>-166.422</c:v>
                </c:pt>
                <c:pt idx="13272" formatCode="General">
                  <c:v>-166.98099999999999</c:v>
                </c:pt>
                <c:pt idx="13273" formatCode="General">
                  <c:v>-167.70400000000001</c:v>
                </c:pt>
                <c:pt idx="13274" formatCode="General">
                  <c:v>-168.53800000000001</c:v>
                </c:pt>
                <c:pt idx="13275" formatCode="General">
                  <c:v>-169.346</c:v>
                </c:pt>
                <c:pt idx="13276" formatCode="General">
                  <c:v>-170.05699999999999</c:v>
                </c:pt>
                <c:pt idx="13277" formatCode="General">
                  <c:v>-170.72499999999999</c:v>
                </c:pt>
                <c:pt idx="13278" formatCode="General">
                  <c:v>-171.33600000000001</c:v>
                </c:pt>
                <c:pt idx="13279" formatCode="General">
                  <c:v>-171.839</c:v>
                </c:pt>
                <c:pt idx="13280" formatCode="General">
                  <c:v>-172.19200000000001</c:v>
                </c:pt>
                <c:pt idx="13281" formatCode="General">
                  <c:v>-172.36</c:v>
                </c:pt>
                <c:pt idx="13282" formatCode="General">
                  <c:v>-172.327</c:v>
                </c:pt>
                <c:pt idx="13283" formatCode="General">
                  <c:v>-172.089</c:v>
                </c:pt>
                <c:pt idx="13284" formatCode="General">
                  <c:v>-171.65700000000001</c:v>
                </c:pt>
                <c:pt idx="13285" formatCode="General">
                  <c:v>-171.02799999999999</c:v>
                </c:pt>
                <c:pt idx="13286" formatCode="General">
                  <c:v>-170.191</c:v>
                </c:pt>
                <c:pt idx="13287" formatCode="General">
                  <c:v>-169.14599999999999</c:v>
                </c:pt>
                <c:pt idx="13288" formatCode="General">
                  <c:v>-167.857</c:v>
                </c:pt>
                <c:pt idx="13289" formatCode="General">
                  <c:v>-166.227</c:v>
                </c:pt>
                <c:pt idx="13290" formatCode="General">
                  <c:v>-164.203</c:v>
                </c:pt>
                <c:pt idx="13291" formatCode="General">
                  <c:v>-161.79900000000001</c:v>
                </c:pt>
                <c:pt idx="13292" formatCode="General">
                  <c:v>-159.143</c:v>
                </c:pt>
                <c:pt idx="13293" formatCode="General">
                  <c:v>-156.38</c:v>
                </c:pt>
                <c:pt idx="13294" formatCode="General">
                  <c:v>-153.55000000000001</c:v>
                </c:pt>
                <c:pt idx="13295" formatCode="General">
                  <c:v>-150.68100000000001</c:v>
                </c:pt>
                <c:pt idx="13296" formatCode="General">
                  <c:v>-147.81200000000001</c:v>
                </c:pt>
                <c:pt idx="13297" formatCode="General">
                  <c:v>-144.96199999999999</c:v>
                </c:pt>
                <c:pt idx="13298" formatCode="General">
                  <c:v>-142.13800000000001</c:v>
                </c:pt>
                <c:pt idx="13299" formatCode="General">
                  <c:v>-139.40600000000001</c:v>
                </c:pt>
                <c:pt idx="13300" formatCode="General">
                  <c:v>-136.846</c:v>
                </c:pt>
                <c:pt idx="13301" formatCode="General">
                  <c:v>-134.51</c:v>
                </c:pt>
                <c:pt idx="13302" formatCode="General">
                  <c:v>-132.41399999999999</c:v>
                </c:pt>
                <c:pt idx="13303" formatCode="General">
                  <c:v>-130.524</c:v>
                </c:pt>
                <c:pt idx="13304" formatCode="General">
                  <c:v>-128.77500000000001</c:v>
                </c:pt>
                <c:pt idx="13305" formatCode="General">
                  <c:v>-127.10299999999999</c:v>
                </c:pt>
                <c:pt idx="13306" formatCode="General">
                  <c:v>-125.379</c:v>
                </c:pt>
                <c:pt idx="13307" formatCode="General">
                  <c:v>-123.523</c:v>
                </c:pt>
                <c:pt idx="13308" formatCode="General">
                  <c:v>-121.66800000000001</c:v>
                </c:pt>
                <c:pt idx="13309" formatCode="General">
                  <c:v>-119.93600000000001</c:v>
                </c:pt>
                <c:pt idx="13310" formatCode="General">
                  <c:v>-118.34099999999999</c:v>
                </c:pt>
                <c:pt idx="13311" formatCode="General">
                  <c:v>-117.09</c:v>
                </c:pt>
                <c:pt idx="13312" formatCode="General">
                  <c:v>-116.46</c:v>
                </c:pt>
                <c:pt idx="13313" formatCode="General">
                  <c:v>-116.584</c:v>
                </c:pt>
                <c:pt idx="13314" formatCode="General">
                  <c:v>-117.492</c:v>
                </c:pt>
                <c:pt idx="13315" formatCode="General">
                  <c:v>-119.077</c:v>
                </c:pt>
                <c:pt idx="13316" formatCode="General">
                  <c:v>-121.167</c:v>
                </c:pt>
                <c:pt idx="13317" formatCode="General">
                  <c:v>-123.57599999999999</c:v>
                </c:pt>
                <c:pt idx="13318" formatCode="General">
                  <c:v>-126.14</c:v>
                </c:pt>
                <c:pt idx="13319" formatCode="General">
                  <c:v>-128.74299999999999</c:v>
                </c:pt>
                <c:pt idx="13320" formatCode="General">
                  <c:v>-131.21100000000001</c:v>
                </c:pt>
                <c:pt idx="13321" formatCode="General">
                  <c:v>-133.358</c:v>
                </c:pt>
                <c:pt idx="13322" formatCode="General">
                  <c:v>-135.03800000000001</c:v>
                </c:pt>
                <c:pt idx="13323" formatCode="General">
                  <c:v>-136.226</c:v>
                </c:pt>
                <c:pt idx="13324" formatCode="General">
                  <c:v>-137.04300000000001</c:v>
                </c:pt>
                <c:pt idx="13325" formatCode="General">
                  <c:v>-137.566</c:v>
                </c:pt>
                <c:pt idx="13326" formatCode="General">
                  <c:v>-137.822</c:v>
                </c:pt>
                <c:pt idx="13327" formatCode="General">
                  <c:v>-137.864</c:v>
                </c:pt>
                <c:pt idx="13328" formatCode="General">
                  <c:v>-137.77699999999999</c:v>
                </c:pt>
                <c:pt idx="13329" formatCode="General">
                  <c:v>-137.679</c:v>
                </c:pt>
                <c:pt idx="13330" formatCode="General">
                  <c:v>-137.62200000000001</c:v>
                </c:pt>
                <c:pt idx="13331" formatCode="General">
                  <c:v>-137.559</c:v>
                </c:pt>
                <c:pt idx="13332" formatCode="General">
                  <c:v>-137.458</c:v>
                </c:pt>
                <c:pt idx="13333" formatCode="General">
                  <c:v>-137.31200000000001</c:v>
                </c:pt>
                <c:pt idx="13334" formatCode="General">
                  <c:v>-137.15100000000001</c:v>
                </c:pt>
                <c:pt idx="13335" formatCode="General">
                  <c:v>-137.01499999999999</c:v>
                </c:pt>
                <c:pt idx="13336" formatCode="General">
                  <c:v>-136.93799999999999</c:v>
                </c:pt>
                <c:pt idx="13337" formatCode="General">
                  <c:v>-136.87200000000001</c:v>
                </c:pt>
                <c:pt idx="13338" formatCode="General">
                  <c:v>-136.708</c:v>
                </c:pt>
                <c:pt idx="13339" formatCode="General">
                  <c:v>-136.40600000000001</c:v>
                </c:pt>
                <c:pt idx="13340" formatCode="General">
                  <c:v>-135.96199999999999</c:v>
                </c:pt>
                <c:pt idx="13341" formatCode="General">
                  <c:v>-135.35300000000001</c:v>
                </c:pt>
                <c:pt idx="13342" formatCode="General">
                  <c:v>-134.578</c:v>
                </c:pt>
                <c:pt idx="13343" formatCode="General">
                  <c:v>-133.691</c:v>
                </c:pt>
                <c:pt idx="13344" formatCode="General">
                  <c:v>-132.74299999999999</c:v>
                </c:pt>
                <c:pt idx="13345" formatCode="General">
                  <c:v>-131.768</c:v>
                </c:pt>
                <c:pt idx="13346" formatCode="General">
                  <c:v>-130.70400000000001</c:v>
                </c:pt>
                <c:pt idx="13347" formatCode="General">
                  <c:v>-129.48400000000001</c:v>
                </c:pt>
                <c:pt idx="13348" formatCode="General">
                  <c:v>-128.19999999999999</c:v>
                </c:pt>
                <c:pt idx="13349" formatCode="General">
                  <c:v>-126.919</c:v>
                </c:pt>
                <c:pt idx="13350" formatCode="General">
                  <c:v>-125.61799999999999</c:v>
                </c:pt>
                <c:pt idx="13351" formatCode="General">
                  <c:v>-124.15</c:v>
                </c:pt>
                <c:pt idx="13352" formatCode="General">
                  <c:v>-122.33</c:v>
                </c:pt>
                <c:pt idx="13353" formatCode="General">
                  <c:v>-120.178</c:v>
                </c:pt>
                <c:pt idx="13354" formatCode="General">
                  <c:v>-117.806</c:v>
                </c:pt>
                <c:pt idx="13355" formatCode="General">
                  <c:v>-115.337</c:v>
                </c:pt>
                <c:pt idx="13356" formatCode="General">
                  <c:v>-112.816</c:v>
                </c:pt>
                <c:pt idx="13357" formatCode="General">
                  <c:v>-110.137</c:v>
                </c:pt>
                <c:pt idx="13358" formatCode="General">
                  <c:v>-107.252</c:v>
                </c:pt>
                <c:pt idx="13359" formatCode="General">
                  <c:v>-104.176</c:v>
                </c:pt>
                <c:pt idx="13360" formatCode="General">
                  <c:v>-100.97799999999999</c:v>
                </c:pt>
                <c:pt idx="13361" formatCode="General">
                  <c:v>-97.760800000000003</c:v>
                </c:pt>
                <c:pt idx="13362" formatCode="General">
                  <c:v>-94.665700000000001</c:v>
                </c:pt>
                <c:pt idx="13363" formatCode="General">
                  <c:v>-91.738299999999995</c:v>
                </c:pt>
                <c:pt idx="13364" formatCode="General">
                  <c:v>-88.873099999999994</c:v>
                </c:pt>
                <c:pt idx="13365" formatCode="General">
                  <c:v>-85.998800000000003</c:v>
                </c:pt>
                <c:pt idx="13366" formatCode="General">
                  <c:v>-83.091200000000001</c:v>
                </c:pt>
                <c:pt idx="13367" formatCode="General">
                  <c:v>-80.128500000000003</c:v>
                </c:pt>
                <c:pt idx="13368" formatCode="General">
                  <c:v>-77.137100000000004</c:v>
                </c:pt>
                <c:pt idx="13369" formatCode="General">
                  <c:v>-74.266000000000005</c:v>
                </c:pt>
                <c:pt idx="13370" formatCode="General">
                  <c:v>-71.745500000000007</c:v>
                </c:pt>
                <c:pt idx="13371" formatCode="General">
                  <c:v>-69.803899999999999</c:v>
                </c:pt>
                <c:pt idx="13372" formatCode="General">
                  <c:v>-68.583799999999997</c:v>
                </c:pt>
                <c:pt idx="13373" formatCode="General">
                  <c:v>-68.121399999999994</c:v>
                </c:pt>
                <c:pt idx="13374" formatCode="General">
                  <c:v>-68.230400000000003</c:v>
                </c:pt>
                <c:pt idx="13375" formatCode="General">
                  <c:v>-68.687899999999999</c:v>
                </c:pt>
                <c:pt idx="13376" formatCode="General">
                  <c:v>-69.396500000000003</c:v>
                </c:pt>
                <c:pt idx="13377" formatCode="General">
                  <c:v>-70.306899999999999</c:v>
                </c:pt>
                <c:pt idx="13378" formatCode="General">
                  <c:v>-71.427599999999998</c:v>
                </c:pt>
                <c:pt idx="13379" formatCode="General">
                  <c:v>-72.729699999999994</c:v>
                </c:pt>
                <c:pt idx="13380" formatCode="General">
                  <c:v>-74.167500000000004</c:v>
                </c:pt>
                <c:pt idx="13381" formatCode="General">
                  <c:v>-75.769599999999997</c:v>
                </c:pt>
                <c:pt idx="13382" formatCode="General">
                  <c:v>-77.517200000000003</c:v>
                </c:pt>
                <c:pt idx="13383" formatCode="General">
                  <c:v>-79.245699999999999</c:v>
                </c:pt>
                <c:pt idx="13384" formatCode="General">
                  <c:v>-80.797200000000004</c:v>
                </c:pt>
                <c:pt idx="13385" formatCode="General">
                  <c:v>-82.071700000000007</c:v>
                </c:pt>
                <c:pt idx="13386" formatCode="General">
                  <c:v>-83.098100000000002</c:v>
                </c:pt>
                <c:pt idx="13387" formatCode="General">
                  <c:v>-83.951899999999995</c:v>
                </c:pt>
                <c:pt idx="13388" formatCode="General">
                  <c:v>-84.640600000000006</c:v>
                </c:pt>
                <c:pt idx="13389" formatCode="General">
                  <c:v>-85.125200000000007</c:v>
                </c:pt>
                <c:pt idx="13390" formatCode="General">
                  <c:v>-85.301100000000005</c:v>
                </c:pt>
                <c:pt idx="13391" formatCode="General">
                  <c:v>-85.084599999999995</c:v>
                </c:pt>
                <c:pt idx="13392" formatCode="General">
                  <c:v>-84.444800000000001</c:v>
                </c:pt>
                <c:pt idx="13393" formatCode="General">
                  <c:v>-83.385800000000003</c:v>
                </c:pt>
                <c:pt idx="13394" formatCode="General">
                  <c:v>-81.914699999999996</c:v>
                </c:pt>
                <c:pt idx="13395" formatCode="General">
                  <c:v>-79.964299999999994</c:v>
                </c:pt>
                <c:pt idx="13396" formatCode="General">
                  <c:v>-77.468999999999994</c:v>
                </c:pt>
                <c:pt idx="13397" formatCode="General">
                  <c:v>-74.416799999999995</c:v>
                </c:pt>
                <c:pt idx="13398" formatCode="General">
                  <c:v>-70.854500000000002</c:v>
                </c:pt>
                <c:pt idx="13399" formatCode="General">
                  <c:v>-66.873099999999994</c:v>
                </c:pt>
                <c:pt idx="13400" formatCode="General">
                  <c:v>-62.579799999999999</c:v>
                </c:pt>
                <c:pt idx="13401" formatCode="General">
                  <c:v>-58.067100000000003</c:v>
                </c:pt>
                <c:pt idx="13402" formatCode="General">
                  <c:v>-53.360599999999998</c:v>
                </c:pt>
                <c:pt idx="13403" formatCode="General">
                  <c:v>-48.4863</c:v>
                </c:pt>
                <c:pt idx="13404" formatCode="General">
                  <c:v>-43.491999999999997</c:v>
                </c:pt>
                <c:pt idx="13405" formatCode="General">
                  <c:v>-38.441699999999997</c:v>
                </c:pt>
                <c:pt idx="13406" formatCode="General">
                  <c:v>-33.406500000000001</c:v>
                </c:pt>
                <c:pt idx="13407" formatCode="General">
                  <c:v>-28.432099999999998</c:v>
                </c:pt>
                <c:pt idx="13408" formatCode="General">
                  <c:v>-23.5578</c:v>
                </c:pt>
                <c:pt idx="13409" formatCode="General">
                  <c:v>-18.837399999999999</c:v>
                </c:pt>
                <c:pt idx="13410" formatCode="General">
                  <c:v>-14.276199999999999</c:v>
                </c:pt>
                <c:pt idx="13411" formatCode="General">
                  <c:v>-9.8205899999999993</c:v>
                </c:pt>
                <c:pt idx="13412" formatCode="General">
                  <c:v>-5.5357700000000003</c:v>
                </c:pt>
                <c:pt idx="13413" formatCode="General">
                  <c:v>-1.54847</c:v>
                </c:pt>
                <c:pt idx="13414" formatCode="General">
                  <c:v>2.1500599999999999</c:v>
                </c:pt>
                <c:pt idx="13415" formatCode="General">
                  <c:v>5.61557</c:v>
                </c:pt>
                <c:pt idx="13416" formatCode="General">
                  <c:v>8.8985900000000004</c:v>
                </c:pt>
                <c:pt idx="13417" formatCode="General">
                  <c:v>12.043200000000001</c:v>
                </c:pt>
                <c:pt idx="13418" formatCode="General">
                  <c:v>15.065899999999999</c:v>
                </c:pt>
                <c:pt idx="13419" formatCode="General">
                  <c:v>17.984400000000001</c:v>
                </c:pt>
                <c:pt idx="13420" formatCode="General">
                  <c:v>20.816500000000001</c:v>
                </c:pt>
                <c:pt idx="13421" formatCode="General">
                  <c:v>23.5733</c:v>
                </c:pt>
                <c:pt idx="13422" formatCode="General">
                  <c:v>26.2651</c:v>
                </c:pt>
                <c:pt idx="13423" formatCode="General">
                  <c:v>28.9068</c:v>
                </c:pt>
                <c:pt idx="13424" formatCode="General">
                  <c:v>31.4971</c:v>
                </c:pt>
                <c:pt idx="13425" formatCode="General">
                  <c:v>34.022500000000001</c:v>
                </c:pt>
                <c:pt idx="13426" formatCode="General">
                  <c:v>36.5105</c:v>
                </c:pt>
                <c:pt idx="13427" formatCode="General">
                  <c:v>38.979199999999999</c:v>
                </c:pt>
                <c:pt idx="13428" formatCode="General">
                  <c:v>41.198599999999999</c:v>
                </c:pt>
                <c:pt idx="13429" formatCode="General">
                  <c:v>42.929600000000001</c:v>
                </c:pt>
                <c:pt idx="13430" formatCode="General">
                  <c:v>44.12</c:v>
                </c:pt>
                <c:pt idx="13431" formatCode="General">
                  <c:v>44.793700000000001</c:v>
                </c:pt>
                <c:pt idx="13432" formatCode="General">
                  <c:v>45.045999999999999</c:v>
                </c:pt>
                <c:pt idx="13433" formatCode="General">
                  <c:v>45.035200000000003</c:v>
                </c:pt>
                <c:pt idx="13434" formatCode="General">
                  <c:v>44.923900000000003</c:v>
                </c:pt>
                <c:pt idx="13435" formatCode="General">
                  <c:v>44.839399999999998</c:v>
                </c:pt>
                <c:pt idx="13436" formatCode="General">
                  <c:v>44.927700000000002</c:v>
                </c:pt>
                <c:pt idx="13437" formatCode="General">
                  <c:v>45.335000000000001</c:v>
                </c:pt>
                <c:pt idx="13438" formatCode="General">
                  <c:v>46.183999999999997</c:v>
                </c:pt>
                <c:pt idx="13439" formatCode="General">
                  <c:v>47.542200000000001</c:v>
                </c:pt>
                <c:pt idx="13440" formatCode="General">
                  <c:v>49.507899999999999</c:v>
                </c:pt>
                <c:pt idx="13441" formatCode="General">
                  <c:v>52.1389</c:v>
                </c:pt>
                <c:pt idx="13442" formatCode="General">
                  <c:v>55.289499999999997</c:v>
                </c:pt>
                <c:pt idx="13443" formatCode="General">
                  <c:v>58.798200000000001</c:v>
                </c:pt>
                <c:pt idx="13444" formatCode="General">
                  <c:v>62.599800000000002</c:v>
                </c:pt>
                <c:pt idx="13445" formatCode="General">
                  <c:v>66.611999999999995</c:v>
                </c:pt>
                <c:pt idx="13446" formatCode="General">
                  <c:v>70.753399999999999</c:v>
                </c:pt>
                <c:pt idx="13447" formatCode="General">
                  <c:v>74.948700000000002</c:v>
                </c:pt>
                <c:pt idx="13448" formatCode="General">
                  <c:v>79.1267</c:v>
                </c:pt>
                <c:pt idx="13449" formatCode="General">
                  <c:v>83.215400000000002</c:v>
                </c:pt>
                <c:pt idx="13450" formatCode="General">
                  <c:v>87.156599999999997</c:v>
                </c:pt>
                <c:pt idx="13451" formatCode="General">
                  <c:v>90.9208</c:v>
                </c:pt>
                <c:pt idx="13452" formatCode="General">
                  <c:v>94.518799999999999</c:v>
                </c:pt>
                <c:pt idx="13453" formatCode="General">
                  <c:v>97.979500000000002</c:v>
                </c:pt>
                <c:pt idx="13454" formatCode="General">
                  <c:v>101.34699999999999</c:v>
                </c:pt>
                <c:pt idx="13455" formatCode="General">
                  <c:v>104.651</c:v>
                </c:pt>
                <c:pt idx="13456" formatCode="General">
                  <c:v>107.851</c:v>
                </c:pt>
                <c:pt idx="13457" formatCode="General">
                  <c:v>110.93899999999999</c:v>
                </c:pt>
                <c:pt idx="13458" formatCode="General">
                  <c:v>113.958</c:v>
                </c:pt>
                <c:pt idx="13459" formatCode="General">
                  <c:v>116.85299999999999</c:v>
                </c:pt>
                <c:pt idx="13460" formatCode="General">
                  <c:v>119.515</c:v>
                </c:pt>
                <c:pt idx="13461" formatCode="General">
                  <c:v>121.91</c:v>
                </c:pt>
                <c:pt idx="13462" formatCode="General">
                  <c:v>124.011</c:v>
                </c:pt>
                <c:pt idx="13463" formatCode="General">
                  <c:v>125.751</c:v>
                </c:pt>
                <c:pt idx="13464" formatCode="General">
                  <c:v>127.07899999999999</c:v>
                </c:pt>
                <c:pt idx="13465" formatCode="General">
                  <c:v>127.991</c:v>
                </c:pt>
                <c:pt idx="13466" formatCode="General">
                  <c:v>128.61099999999999</c:v>
                </c:pt>
                <c:pt idx="13467" formatCode="General">
                  <c:v>129.11500000000001</c:v>
                </c:pt>
                <c:pt idx="13468" formatCode="General">
                  <c:v>129.667</c:v>
                </c:pt>
                <c:pt idx="13469" formatCode="General">
                  <c:v>130.446</c:v>
                </c:pt>
                <c:pt idx="13470" formatCode="General">
                  <c:v>131.61199999999999</c:v>
                </c:pt>
                <c:pt idx="13471" formatCode="General">
                  <c:v>133.21199999999999</c:v>
                </c:pt>
                <c:pt idx="13472" formatCode="General">
                  <c:v>135.143</c:v>
                </c:pt>
                <c:pt idx="13473" formatCode="General">
                  <c:v>137.327</c:v>
                </c:pt>
                <c:pt idx="13474" formatCode="General">
                  <c:v>139.72499999999999</c:v>
                </c:pt>
                <c:pt idx="13475" formatCode="General">
                  <c:v>142.346</c:v>
                </c:pt>
                <c:pt idx="13476" formatCode="General">
                  <c:v>145.19300000000001</c:v>
                </c:pt>
                <c:pt idx="13477" formatCode="General">
                  <c:v>148.23500000000001</c:v>
                </c:pt>
                <c:pt idx="13478" formatCode="General">
                  <c:v>151.36000000000001</c:v>
                </c:pt>
                <c:pt idx="13479" formatCode="General">
                  <c:v>154.41200000000001</c:v>
                </c:pt>
                <c:pt idx="13480" formatCode="General">
                  <c:v>157.369</c:v>
                </c:pt>
                <c:pt idx="13481" formatCode="General">
                  <c:v>160.28399999999999</c:v>
                </c:pt>
                <c:pt idx="13482" formatCode="General">
                  <c:v>163.18799999999999</c:v>
                </c:pt>
                <c:pt idx="13483" formatCode="General">
                  <c:v>166.16900000000001</c:v>
                </c:pt>
                <c:pt idx="13484" formatCode="General">
                  <c:v>169.37899999999999</c:v>
                </c:pt>
                <c:pt idx="13485" formatCode="General">
                  <c:v>172.74799999999999</c:v>
                </c:pt>
                <c:pt idx="13486" formatCode="General">
                  <c:v>175.99799999999999</c:v>
                </c:pt>
                <c:pt idx="13487" formatCode="General">
                  <c:v>179.001</c:v>
                </c:pt>
                <c:pt idx="13488" formatCode="General">
                  <c:v>181.684</c:v>
                </c:pt>
                <c:pt idx="13489" formatCode="General">
                  <c:v>183.81299999999999</c:v>
                </c:pt>
                <c:pt idx="13490" formatCode="General">
                  <c:v>185.184</c:v>
                </c:pt>
                <c:pt idx="13491" formatCode="General">
                  <c:v>185.774</c:v>
                </c:pt>
                <c:pt idx="13492" formatCode="General">
                  <c:v>185.636</c:v>
                </c:pt>
                <c:pt idx="13493" formatCode="General">
                  <c:v>184.86699999999999</c:v>
                </c:pt>
                <c:pt idx="13494" formatCode="General">
                  <c:v>183.542</c:v>
                </c:pt>
                <c:pt idx="13495" formatCode="General">
                  <c:v>181.749</c:v>
                </c:pt>
                <c:pt idx="13496" formatCode="General">
                  <c:v>179.68100000000001</c:v>
                </c:pt>
                <c:pt idx="13497" formatCode="General">
                  <c:v>177.59200000000001</c:v>
                </c:pt>
                <c:pt idx="13498" formatCode="General">
                  <c:v>175.727</c:v>
                </c:pt>
                <c:pt idx="13499" formatCode="General">
                  <c:v>174.155</c:v>
                </c:pt>
                <c:pt idx="13500" formatCode="General">
                  <c:v>172.79599999999999</c:v>
                </c:pt>
                <c:pt idx="13501" formatCode="General">
                  <c:v>171.64099999999999</c:v>
                </c:pt>
                <c:pt idx="13502" formatCode="General">
                  <c:v>170.70500000000001</c:v>
                </c:pt>
                <c:pt idx="13503" formatCode="General">
                  <c:v>169.999</c:v>
                </c:pt>
                <c:pt idx="13504" formatCode="General">
                  <c:v>169.547</c:v>
                </c:pt>
                <c:pt idx="13505" formatCode="General">
                  <c:v>169.38900000000001</c:v>
                </c:pt>
                <c:pt idx="13506" formatCode="General">
                  <c:v>169.566</c:v>
                </c:pt>
                <c:pt idx="13507" formatCode="General">
                  <c:v>170.10499999999999</c:v>
                </c:pt>
                <c:pt idx="13508" formatCode="General">
                  <c:v>170.98</c:v>
                </c:pt>
                <c:pt idx="13509" formatCode="General">
                  <c:v>172.13800000000001</c:v>
                </c:pt>
                <c:pt idx="13510" formatCode="General">
                  <c:v>173.51900000000001</c:v>
                </c:pt>
                <c:pt idx="13511" formatCode="General">
                  <c:v>175.05699999999999</c:v>
                </c:pt>
                <c:pt idx="13512" formatCode="General">
                  <c:v>176.69300000000001</c:v>
                </c:pt>
                <c:pt idx="13513" formatCode="General">
                  <c:v>178.43</c:v>
                </c:pt>
                <c:pt idx="13514" formatCode="General">
                  <c:v>180.29</c:v>
                </c:pt>
                <c:pt idx="13515" formatCode="General">
                  <c:v>182.17400000000001</c:v>
                </c:pt>
                <c:pt idx="13516" formatCode="General">
                  <c:v>183.977</c:v>
                </c:pt>
                <c:pt idx="13517" formatCode="General">
                  <c:v>185.68899999999999</c:v>
                </c:pt>
                <c:pt idx="13518" formatCode="General">
                  <c:v>187.339</c:v>
                </c:pt>
                <c:pt idx="13519" formatCode="General">
                  <c:v>188.97</c:v>
                </c:pt>
                <c:pt idx="13520" formatCode="General">
                  <c:v>190.631</c:v>
                </c:pt>
                <c:pt idx="13521" formatCode="General">
                  <c:v>192.352</c:v>
                </c:pt>
                <c:pt idx="13522" formatCode="General">
                  <c:v>194.054</c:v>
                </c:pt>
                <c:pt idx="13523" formatCode="General">
                  <c:v>195.64099999999999</c:v>
                </c:pt>
                <c:pt idx="13524" formatCode="General">
                  <c:v>197.06100000000001</c:v>
                </c:pt>
                <c:pt idx="13525" formatCode="General">
                  <c:v>198.31</c:v>
                </c:pt>
                <c:pt idx="13526" formatCode="General">
                  <c:v>199.43799999999999</c:v>
                </c:pt>
                <c:pt idx="13527" formatCode="General">
                  <c:v>200.34299999999999</c:v>
                </c:pt>
                <c:pt idx="13528" formatCode="General">
                  <c:v>200.87799999999999</c:v>
                </c:pt>
                <c:pt idx="13529" formatCode="General">
                  <c:v>201.02600000000001</c:v>
                </c:pt>
                <c:pt idx="13530" formatCode="General">
                  <c:v>200.803</c:v>
                </c:pt>
                <c:pt idx="13531" formatCode="General">
                  <c:v>200.24100000000001</c:v>
                </c:pt>
                <c:pt idx="13532" formatCode="General">
                  <c:v>199.411</c:v>
                </c:pt>
                <c:pt idx="13533" formatCode="General">
                  <c:v>198.40299999999999</c:v>
                </c:pt>
                <c:pt idx="13534" formatCode="General">
                  <c:v>197.33500000000001</c:v>
                </c:pt>
                <c:pt idx="13535" formatCode="General">
                  <c:v>196.309</c:v>
                </c:pt>
                <c:pt idx="13536" formatCode="General">
                  <c:v>195.34800000000001</c:v>
                </c:pt>
                <c:pt idx="13537" formatCode="General">
                  <c:v>194.43700000000001</c:v>
                </c:pt>
                <c:pt idx="13538" formatCode="General">
                  <c:v>193.53100000000001</c:v>
                </c:pt>
                <c:pt idx="13539" formatCode="General">
                  <c:v>192.59899999999999</c:v>
                </c:pt>
                <c:pt idx="13540" formatCode="General">
                  <c:v>191.64</c:v>
                </c:pt>
                <c:pt idx="13541" formatCode="General">
                  <c:v>190.779</c:v>
                </c:pt>
                <c:pt idx="13542" formatCode="General">
                  <c:v>190.15</c:v>
                </c:pt>
                <c:pt idx="13543" formatCode="General">
                  <c:v>189.73099999999999</c:v>
                </c:pt>
                <c:pt idx="13544" formatCode="General">
                  <c:v>189.49</c:v>
                </c:pt>
                <c:pt idx="13545" formatCode="General">
                  <c:v>189.41900000000001</c:v>
                </c:pt>
                <c:pt idx="13546" formatCode="General">
                  <c:v>189.517</c:v>
                </c:pt>
                <c:pt idx="13547" formatCode="General">
                  <c:v>189.78200000000001</c:v>
                </c:pt>
                <c:pt idx="13548" formatCode="General">
                  <c:v>190.23500000000001</c:v>
                </c:pt>
                <c:pt idx="13549" formatCode="General">
                  <c:v>190.87200000000001</c:v>
                </c:pt>
                <c:pt idx="13550" formatCode="General">
                  <c:v>191.601</c:v>
                </c:pt>
                <c:pt idx="13551" formatCode="General">
                  <c:v>192.304</c:v>
                </c:pt>
                <c:pt idx="13552" formatCode="General">
                  <c:v>192.87700000000001</c:v>
                </c:pt>
                <c:pt idx="13553" formatCode="General">
                  <c:v>193.24299999999999</c:v>
                </c:pt>
                <c:pt idx="13554" formatCode="General">
                  <c:v>193.35599999999999</c:v>
                </c:pt>
                <c:pt idx="13555" formatCode="General">
                  <c:v>193.20699999999999</c:v>
                </c:pt>
                <c:pt idx="13556" formatCode="General">
                  <c:v>192.80199999999999</c:v>
                </c:pt>
                <c:pt idx="13557" formatCode="General">
                  <c:v>192.16</c:v>
                </c:pt>
                <c:pt idx="13558" formatCode="General">
                  <c:v>191.31800000000001</c:v>
                </c:pt>
                <c:pt idx="13559" formatCode="General">
                  <c:v>190.32400000000001</c:v>
                </c:pt>
                <c:pt idx="13560" formatCode="General">
                  <c:v>189.24199999999999</c:v>
                </c:pt>
                <c:pt idx="13561" formatCode="General">
                  <c:v>188.126</c:v>
                </c:pt>
                <c:pt idx="13562" formatCode="General">
                  <c:v>187</c:v>
                </c:pt>
                <c:pt idx="13563" formatCode="General">
                  <c:v>185.84800000000001</c:v>
                </c:pt>
                <c:pt idx="13564" formatCode="General">
                  <c:v>184.58799999999999</c:v>
                </c:pt>
                <c:pt idx="13565" formatCode="General">
                  <c:v>183.06899999999999</c:v>
                </c:pt>
                <c:pt idx="13566" formatCode="General">
                  <c:v>181.131</c:v>
                </c:pt>
                <c:pt idx="13567" formatCode="General">
                  <c:v>178.62299999999999</c:v>
                </c:pt>
                <c:pt idx="13568" formatCode="General">
                  <c:v>175.453</c:v>
                </c:pt>
                <c:pt idx="13569" formatCode="General">
                  <c:v>171.667</c:v>
                </c:pt>
                <c:pt idx="13570" formatCode="General">
                  <c:v>167.309</c:v>
                </c:pt>
                <c:pt idx="13571" formatCode="General">
                  <c:v>162.34</c:v>
                </c:pt>
                <c:pt idx="13572" formatCode="General">
                  <c:v>156.85900000000001</c:v>
                </c:pt>
                <c:pt idx="13573" formatCode="General">
                  <c:v>151.09899999999999</c:v>
                </c:pt>
                <c:pt idx="13574" formatCode="General">
                  <c:v>145.255</c:v>
                </c:pt>
                <c:pt idx="13575" formatCode="General">
                  <c:v>139.47499999999999</c:v>
                </c:pt>
                <c:pt idx="13576" formatCode="General">
                  <c:v>133.90100000000001</c:v>
                </c:pt>
                <c:pt idx="13577" formatCode="General">
                  <c:v>128.67099999999999</c:v>
                </c:pt>
                <c:pt idx="13578" formatCode="General">
                  <c:v>123.877</c:v>
                </c:pt>
                <c:pt idx="13579" formatCode="General">
                  <c:v>119.655</c:v>
                </c:pt>
                <c:pt idx="13580" formatCode="General">
                  <c:v>116.15</c:v>
                </c:pt>
                <c:pt idx="13581" formatCode="General">
                  <c:v>113.453</c:v>
                </c:pt>
                <c:pt idx="13582" formatCode="General">
                  <c:v>111.605</c:v>
                </c:pt>
                <c:pt idx="13583" formatCode="General">
                  <c:v>110.566</c:v>
                </c:pt>
                <c:pt idx="13584" formatCode="General">
                  <c:v>110.259</c:v>
                </c:pt>
                <c:pt idx="13585" formatCode="General">
                  <c:v>110.58799999999999</c:v>
                </c:pt>
                <c:pt idx="13586" formatCode="General">
                  <c:v>111.496</c:v>
                </c:pt>
                <c:pt idx="13587" formatCode="General">
                  <c:v>112.96599999999999</c:v>
                </c:pt>
                <c:pt idx="13588" formatCode="General">
                  <c:v>114.86199999999999</c:v>
                </c:pt>
                <c:pt idx="13589" formatCode="General">
                  <c:v>116.996</c:v>
                </c:pt>
                <c:pt idx="13590" formatCode="General">
                  <c:v>119.173</c:v>
                </c:pt>
                <c:pt idx="13591" formatCode="General">
                  <c:v>121.209</c:v>
                </c:pt>
                <c:pt idx="13592" formatCode="General">
                  <c:v>122.985</c:v>
                </c:pt>
                <c:pt idx="13593" formatCode="General">
                  <c:v>124.31100000000001</c:v>
                </c:pt>
                <c:pt idx="13594" formatCode="General">
                  <c:v>124.97499999999999</c:v>
                </c:pt>
                <c:pt idx="13595" formatCode="General">
                  <c:v>124.892</c:v>
                </c:pt>
                <c:pt idx="13596" formatCode="General">
                  <c:v>124.066</c:v>
                </c:pt>
                <c:pt idx="13597" formatCode="General">
                  <c:v>122.575</c:v>
                </c:pt>
                <c:pt idx="13598" formatCode="General">
                  <c:v>120.54900000000001</c:v>
                </c:pt>
                <c:pt idx="13599" formatCode="General">
                  <c:v>118.11499999999999</c:v>
                </c:pt>
                <c:pt idx="13600" formatCode="General">
                  <c:v>115.387</c:v>
                </c:pt>
                <c:pt idx="13601" formatCode="General">
                  <c:v>112.44799999999999</c:v>
                </c:pt>
                <c:pt idx="13602" formatCode="General">
                  <c:v>109.398</c:v>
                </c:pt>
                <c:pt idx="13603" formatCode="General">
                  <c:v>106.31399999999999</c:v>
                </c:pt>
                <c:pt idx="13604" formatCode="General">
                  <c:v>103.155</c:v>
                </c:pt>
                <c:pt idx="13605" formatCode="General">
                  <c:v>99.913399999999996</c:v>
                </c:pt>
                <c:pt idx="13606" formatCode="General">
                  <c:v>96.660499999999999</c:v>
                </c:pt>
                <c:pt idx="13607" formatCode="General">
                  <c:v>93.432000000000002</c:v>
                </c:pt>
                <c:pt idx="13608" formatCode="General">
                  <c:v>90.237200000000001</c:v>
                </c:pt>
                <c:pt idx="13609" formatCode="General">
                  <c:v>87.0565</c:v>
                </c:pt>
                <c:pt idx="13610" formatCode="General">
                  <c:v>83.863100000000003</c:v>
                </c:pt>
                <c:pt idx="13611" formatCode="General">
                  <c:v>80.647499999999994</c:v>
                </c:pt>
                <c:pt idx="13612" formatCode="General">
                  <c:v>77.409599999999998</c:v>
                </c:pt>
                <c:pt idx="13613" formatCode="General">
                  <c:v>74.169200000000004</c:v>
                </c:pt>
                <c:pt idx="13614" formatCode="General">
                  <c:v>70.950800000000001</c:v>
                </c:pt>
                <c:pt idx="13615" formatCode="General">
                  <c:v>67.778000000000006</c:v>
                </c:pt>
                <c:pt idx="13616" formatCode="General">
                  <c:v>64.679500000000004</c:v>
                </c:pt>
                <c:pt idx="13617" formatCode="General">
                  <c:v>61.735100000000003</c:v>
                </c:pt>
                <c:pt idx="13618" formatCode="General">
                  <c:v>59.119199999999999</c:v>
                </c:pt>
                <c:pt idx="13619" formatCode="General">
                  <c:v>56.895299999999999</c:v>
                </c:pt>
                <c:pt idx="13620" formatCode="General">
                  <c:v>54.969099999999997</c:v>
                </c:pt>
                <c:pt idx="13621" formatCode="General">
                  <c:v>53.289700000000003</c:v>
                </c:pt>
                <c:pt idx="13622" formatCode="General">
                  <c:v>51.839300000000001</c:v>
                </c:pt>
                <c:pt idx="13623" formatCode="General">
                  <c:v>50.595100000000002</c:v>
                </c:pt>
                <c:pt idx="13624" formatCode="General">
                  <c:v>49.514000000000003</c:v>
                </c:pt>
                <c:pt idx="13625" formatCode="General">
                  <c:v>48.521799999999999</c:v>
                </c:pt>
                <c:pt idx="13626" formatCode="General">
                  <c:v>47.551299999999998</c:v>
                </c:pt>
                <c:pt idx="13627" formatCode="General">
                  <c:v>46.56</c:v>
                </c:pt>
                <c:pt idx="13628" formatCode="General">
                  <c:v>45.435699999999997</c:v>
                </c:pt>
                <c:pt idx="13629" formatCode="General">
                  <c:v>44.059699999999999</c:v>
                </c:pt>
                <c:pt idx="13630" formatCode="General">
                  <c:v>42.399299999999997</c:v>
                </c:pt>
                <c:pt idx="13631" formatCode="General">
                  <c:v>40.405500000000004</c:v>
                </c:pt>
                <c:pt idx="13632" formatCode="General">
                  <c:v>37.977200000000003</c:v>
                </c:pt>
                <c:pt idx="13633" formatCode="General">
                  <c:v>35.037100000000002</c:v>
                </c:pt>
                <c:pt idx="13634" formatCode="General">
                  <c:v>31.557600000000001</c:v>
                </c:pt>
                <c:pt idx="13635" formatCode="General">
                  <c:v>27.496700000000001</c:v>
                </c:pt>
                <c:pt idx="13636" formatCode="General">
                  <c:v>22.821000000000002</c:v>
                </c:pt>
                <c:pt idx="13637" formatCode="General">
                  <c:v>17.531700000000001</c:v>
                </c:pt>
                <c:pt idx="13638" formatCode="General">
                  <c:v>11.613099999999999</c:v>
                </c:pt>
                <c:pt idx="13639" formatCode="General">
                  <c:v>5.0250199999999996</c:v>
                </c:pt>
                <c:pt idx="13640" formatCode="General">
                  <c:v>-2.2625299999999999</c:v>
                </c:pt>
                <c:pt idx="13641" formatCode="General">
                  <c:v>-10.2409</c:v>
                </c:pt>
                <c:pt idx="13642" formatCode="General">
                  <c:v>-18.883700000000001</c:v>
                </c:pt>
                <c:pt idx="13643" formatCode="General">
                  <c:v>-28.129100000000001</c:v>
                </c:pt>
                <c:pt idx="13644" formatCode="General">
                  <c:v>-37.828499999999998</c:v>
                </c:pt>
                <c:pt idx="13645" formatCode="General">
                  <c:v>-47.782299999999999</c:v>
                </c:pt>
                <c:pt idx="13646" formatCode="General">
                  <c:v>-57.780799999999999</c:v>
                </c:pt>
                <c:pt idx="13647" formatCode="General">
                  <c:v>-67.653199999999998</c:v>
                </c:pt>
                <c:pt idx="13648" formatCode="General">
                  <c:v>-77.291300000000007</c:v>
                </c:pt>
                <c:pt idx="13649" formatCode="General">
                  <c:v>-86.4953</c:v>
                </c:pt>
                <c:pt idx="13650" formatCode="General">
                  <c:v>-95.075800000000001</c:v>
                </c:pt>
                <c:pt idx="13651" formatCode="General">
                  <c:v>-102.96899999999999</c:v>
                </c:pt>
                <c:pt idx="13652" formatCode="General">
                  <c:v>-110.124</c:v>
                </c:pt>
                <c:pt idx="13653" formatCode="General">
                  <c:v>-116.497</c:v>
                </c:pt>
                <c:pt idx="13654" formatCode="General">
                  <c:v>-122.108</c:v>
                </c:pt>
                <c:pt idx="13655" formatCode="General">
                  <c:v>-127.01600000000001</c:v>
                </c:pt>
                <c:pt idx="13656" formatCode="General">
                  <c:v>-131.26300000000001</c:v>
                </c:pt>
                <c:pt idx="13657" formatCode="General">
                  <c:v>-134.88</c:v>
                </c:pt>
                <c:pt idx="13658" formatCode="General">
                  <c:v>-137.87299999999999</c:v>
                </c:pt>
                <c:pt idx="13659" formatCode="General">
                  <c:v>-140.24700000000001</c:v>
                </c:pt>
                <c:pt idx="13660" formatCode="General">
                  <c:v>-142.029</c:v>
                </c:pt>
                <c:pt idx="13661" formatCode="General">
                  <c:v>-143.261</c:v>
                </c:pt>
                <c:pt idx="13662" formatCode="General">
                  <c:v>-144.001</c:v>
                </c:pt>
                <c:pt idx="13663" formatCode="General">
                  <c:v>-144.28800000000001</c:v>
                </c:pt>
                <c:pt idx="13664" formatCode="General">
                  <c:v>-144.13900000000001</c:v>
                </c:pt>
                <c:pt idx="13665" formatCode="General">
                  <c:v>-143.54900000000001</c:v>
                </c:pt>
                <c:pt idx="13666" formatCode="General">
                  <c:v>-142.59800000000001</c:v>
                </c:pt>
                <c:pt idx="13667" formatCode="General">
                  <c:v>-141.465</c:v>
                </c:pt>
                <c:pt idx="13668" formatCode="General">
                  <c:v>-140.30500000000001</c:v>
                </c:pt>
                <c:pt idx="13669" formatCode="General">
                  <c:v>-139.23699999999999</c:v>
                </c:pt>
                <c:pt idx="13670" formatCode="General">
                  <c:v>-138.37299999999999</c:v>
                </c:pt>
                <c:pt idx="13671" formatCode="General">
                  <c:v>-137.756</c:v>
                </c:pt>
                <c:pt idx="13672" formatCode="General">
                  <c:v>-137.28899999999999</c:v>
                </c:pt>
                <c:pt idx="13673" formatCode="General">
                  <c:v>-136.84</c:v>
                </c:pt>
                <c:pt idx="13674" formatCode="General">
                  <c:v>-136.31200000000001</c:v>
                </c:pt>
                <c:pt idx="13675" formatCode="General">
                  <c:v>-135.732</c:v>
                </c:pt>
                <c:pt idx="13676" formatCode="General">
                  <c:v>-135.191</c:v>
                </c:pt>
                <c:pt idx="13677" formatCode="General">
                  <c:v>-134.77099999999999</c:v>
                </c:pt>
                <c:pt idx="13678" formatCode="General">
                  <c:v>-134.57300000000001</c:v>
                </c:pt>
                <c:pt idx="13679" formatCode="General">
                  <c:v>-134.70500000000001</c:v>
                </c:pt>
                <c:pt idx="13680" formatCode="General">
                  <c:v>-135.22800000000001</c:v>
                </c:pt>
                <c:pt idx="13681" formatCode="General">
                  <c:v>-136.13</c:v>
                </c:pt>
                <c:pt idx="13682" formatCode="General">
                  <c:v>-137.441</c:v>
                </c:pt>
                <c:pt idx="13683" formatCode="General">
                  <c:v>-139.18100000000001</c:v>
                </c:pt>
                <c:pt idx="13684" formatCode="General">
                  <c:v>-141.29499999999999</c:v>
                </c:pt>
                <c:pt idx="13685" formatCode="General">
                  <c:v>-143.69200000000001</c:v>
                </c:pt>
                <c:pt idx="13686" formatCode="General">
                  <c:v>-146.28100000000001</c:v>
                </c:pt>
                <c:pt idx="13687" formatCode="General">
                  <c:v>-148.99</c:v>
                </c:pt>
                <c:pt idx="13688" formatCode="General">
                  <c:v>-151.77500000000001</c:v>
                </c:pt>
                <c:pt idx="13689" formatCode="General">
                  <c:v>-154.572</c:v>
                </c:pt>
                <c:pt idx="13690" formatCode="General">
                  <c:v>-157.30799999999999</c:v>
                </c:pt>
                <c:pt idx="13691" formatCode="General">
                  <c:v>-159.88499999999999</c:v>
                </c:pt>
                <c:pt idx="13692" formatCode="General">
                  <c:v>-162.22300000000001</c:v>
                </c:pt>
                <c:pt idx="13693" formatCode="General">
                  <c:v>-164.29499999999999</c:v>
                </c:pt>
                <c:pt idx="13694" formatCode="General">
                  <c:v>-166.08</c:v>
                </c:pt>
                <c:pt idx="13695" formatCode="General">
                  <c:v>-167.55799999999999</c:v>
                </c:pt>
                <c:pt idx="13696" formatCode="General">
                  <c:v>-168.70699999999999</c:v>
                </c:pt>
                <c:pt idx="13697" formatCode="General">
                  <c:v>-169.51</c:v>
                </c:pt>
                <c:pt idx="13698" formatCode="General">
                  <c:v>-169.964</c:v>
                </c:pt>
                <c:pt idx="13699" formatCode="General">
                  <c:v>-170.125</c:v>
                </c:pt>
                <c:pt idx="13700" formatCode="General">
                  <c:v>-170.11</c:v>
                </c:pt>
                <c:pt idx="13701" formatCode="General">
                  <c:v>-170.01400000000001</c:v>
                </c:pt>
                <c:pt idx="13702" formatCode="General">
                  <c:v>-169.89400000000001</c:v>
                </c:pt>
                <c:pt idx="13703" formatCode="General">
                  <c:v>-169.75399999999999</c:v>
                </c:pt>
                <c:pt idx="13704" formatCode="General">
                  <c:v>-169.58699999999999</c:v>
                </c:pt>
                <c:pt idx="13705" formatCode="General">
                  <c:v>-169.41900000000001</c:v>
                </c:pt>
                <c:pt idx="13706" formatCode="General">
                  <c:v>-169.31200000000001</c:v>
                </c:pt>
                <c:pt idx="13707" formatCode="General">
                  <c:v>-169.357</c:v>
                </c:pt>
                <c:pt idx="13708" formatCode="General">
                  <c:v>-169.60400000000001</c:v>
                </c:pt>
                <c:pt idx="13709" formatCode="General">
                  <c:v>-170.05600000000001</c:v>
                </c:pt>
                <c:pt idx="13710" formatCode="General">
                  <c:v>-170.649</c:v>
                </c:pt>
                <c:pt idx="13711" formatCode="General">
                  <c:v>-171.30199999999999</c:v>
                </c:pt>
                <c:pt idx="13712" formatCode="General">
                  <c:v>-171.97499999999999</c:v>
                </c:pt>
                <c:pt idx="13713" formatCode="General">
                  <c:v>-172.578</c:v>
                </c:pt>
                <c:pt idx="13714" formatCode="General">
                  <c:v>-172.99299999999999</c:v>
                </c:pt>
                <c:pt idx="13715" formatCode="General">
                  <c:v>-173.25399999999999</c:v>
                </c:pt>
                <c:pt idx="13716" formatCode="General">
                  <c:v>-173.471</c:v>
                </c:pt>
                <c:pt idx="13717" formatCode="General">
                  <c:v>-173.69200000000001</c:v>
                </c:pt>
                <c:pt idx="13718" formatCode="General">
                  <c:v>-173.96100000000001</c:v>
                </c:pt>
                <c:pt idx="13719" formatCode="General">
                  <c:v>-174.333</c:v>
                </c:pt>
                <c:pt idx="13720" formatCode="General">
                  <c:v>-174.852</c:v>
                </c:pt>
                <c:pt idx="13721" formatCode="General">
                  <c:v>-175.53800000000001</c:v>
                </c:pt>
                <c:pt idx="13722" formatCode="General">
                  <c:v>-176.404</c:v>
                </c:pt>
                <c:pt idx="13723" formatCode="General">
                  <c:v>-177.45099999999999</c:v>
                </c:pt>
                <c:pt idx="13724" formatCode="General">
                  <c:v>-178.65799999999999</c:v>
                </c:pt>
                <c:pt idx="13725" formatCode="General">
                  <c:v>-180.02199999999999</c:v>
                </c:pt>
                <c:pt idx="13726" formatCode="General">
                  <c:v>-181.59299999999999</c:v>
                </c:pt>
                <c:pt idx="13727" formatCode="General">
                  <c:v>-183.429</c:v>
                </c:pt>
                <c:pt idx="13728" formatCode="General">
                  <c:v>-185.565</c:v>
                </c:pt>
                <c:pt idx="13729" formatCode="General">
                  <c:v>-187.96299999999999</c:v>
                </c:pt>
                <c:pt idx="13730" formatCode="General">
                  <c:v>-190.559</c:v>
                </c:pt>
                <c:pt idx="13731" formatCode="General">
                  <c:v>-193.35300000000001</c:v>
                </c:pt>
                <c:pt idx="13732" formatCode="General">
                  <c:v>-196.33600000000001</c:v>
                </c:pt>
                <c:pt idx="13733" formatCode="General">
                  <c:v>-199.452</c:v>
                </c:pt>
                <c:pt idx="13734" formatCode="General">
                  <c:v>-202.595</c:v>
                </c:pt>
                <c:pt idx="13735" formatCode="General">
                  <c:v>-205.63499999999999</c:v>
                </c:pt>
                <c:pt idx="13736" formatCode="General">
                  <c:v>-208.61</c:v>
                </c:pt>
                <c:pt idx="13737" formatCode="General">
                  <c:v>-211.59800000000001</c:v>
                </c:pt>
                <c:pt idx="13738" formatCode="General">
                  <c:v>-214.55799999999999</c:v>
                </c:pt>
                <c:pt idx="13739" formatCode="General">
                  <c:v>-217.46700000000001</c:v>
                </c:pt>
                <c:pt idx="13740" formatCode="General">
                  <c:v>-220.34800000000001</c:v>
                </c:pt>
                <c:pt idx="13741" formatCode="General">
                  <c:v>-223.21899999999999</c:v>
                </c:pt>
                <c:pt idx="13742" formatCode="General">
                  <c:v>-226.083</c:v>
                </c:pt>
                <c:pt idx="13743" formatCode="General">
                  <c:v>-228.892</c:v>
                </c:pt>
                <c:pt idx="13744" formatCode="General">
                  <c:v>-231.58699999999999</c:v>
                </c:pt>
                <c:pt idx="13745" formatCode="General">
                  <c:v>-234.137</c:v>
                </c:pt>
                <c:pt idx="13746" formatCode="General">
                  <c:v>-236.49299999999999</c:v>
                </c:pt>
                <c:pt idx="13747" formatCode="General">
                  <c:v>-238.59700000000001</c:v>
                </c:pt>
                <c:pt idx="13748" formatCode="General">
                  <c:v>-240.41300000000001</c:v>
                </c:pt>
                <c:pt idx="13749" formatCode="General">
                  <c:v>-241.93899999999999</c:v>
                </c:pt>
                <c:pt idx="13750" formatCode="General">
                  <c:v>-243.16</c:v>
                </c:pt>
                <c:pt idx="13751" formatCode="General">
                  <c:v>-244.041</c:v>
                </c:pt>
                <c:pt idx="13752" formatCode="General">
                  <c:v>-244.494</c:v>
                </c:pt>
                <c:pt idx="13753" formatCode="General">
                  <c:v>-244.49799999999999</c:v>
                </c:pt>
                <c:pt idx="13754" formatCode="General">
                  <c:v>-244.14599999999999</c:v>
                </c:pt>
                <c:pt idx="13755" formatCode="General">
                  <c:v>-243.52799999999999</c:v>
                </c:pt>
                <c:pt idx="13756" formatCode="General">
                  <c:v>-242.71299999999999</c:v>
                </c:pt>
                <c:pt idx="13757" formatCode="General">
                  <c:v>-241.733</c:v>
                </c:pt>
                <c:pt idx="13758" formatCode="General">
                  <c:v>-240.60400000000001</c:v>
                </c:pt>
                <c:pt idx="13759" formatCode="General">
                  <c:v>-239.32599999999999</c:v>
                </c:pt>
                <c:pt idx="13760" formatCode="General">
                  <c:v>-237.89699999999999</c:v>
                </c:pt>
                <c:pt idx="13761" formatCode="General">
                  <c:v>-236.328</c:v>
                </c:pt>
                <c:pt idx="13762" formatCode="General">
                  <c:v>-234.601</c:v>
                </c:pt>
                <c:pt idx="13763" formatCode="General">
                  <c:v>-232.70099999999999</c:v>
                </c:pt>
                <c:pt idx="13764" formatCode="General">
                  <c:v>-230.65199999999999</c:v>
                </c:pt>
                <c:pt idx="13765" formatCode="General">
                  <c:v>-228.495</c:v>
                </c:pt>
                <c:pt idx="13766" formatCode="General">
                  <c:v>-226.28299999999999</c:v>
                </c:pt>
                <c:pt idx="13767" formatCode="General">
                  <c:v>-224.04499999999999</c:v>
                </c:pt>
                <c:pt idx="13768" formatCode="General">
                  <c:v>-221.77699999999999</c:v>
                </c:pt>
                <c:pt idx="13769" formatCode="General">
                  <c:v>-219.44200000000001</c:v>
                </c:pt>
                <c:pt idx="13770" formatCode="General">
                  <c:v>-216.97300000000001</c:v>
                </c:pt>
                <c:pt idx="13771" formatCode="General">
                  <c:v>-214.15899999999999</c:v>
                </c:pt>
                <c:pt idx="13772" formatCode="General">
                  <c:v>-210.88</c:v>
                </c:pt>
                <c:pt idx="13773" formatCode="General">
                  <c:v>-207.32400000000001</c:v>
                </c:pt>
                <c:pt idx="13774" formatCode="General">
                  <c:v>-203.673</c:v>
                </c:pt>
                <c:pt idx="13775" formatCode="General">
                  <c:v>-200.02600000000001</c:v>
                </c:pt>
                <c:pt idx="13776" formatCode="General">
                  <c:v>-196.47399999999999</c:v>
                </c:pt>
                <c:pt idx="13777" formatCode="General">
                  <c:v>-193.08199999999999</c:v>
                </c:pt>
                <c:pt idx="13778" formatCode="General">
                  <c:v>-189.898</c:v>
                </c:pt>
                <c:pt idx="13779" formatCode="General">
                  <c:v>-186.971</c:v>
                </c:pt>
                <c:pt idx="13780" formatCode="General">
                  <c:v>-184.357</c:v>
                </c:pt>
                <c:pt idx="13781" formatCode="General">
                  <c:v>-182.14599999999999</c:v>
                </c:pt>
                <c:pt idx="13782" formatCode="General">
                  <c:v>-180.43299999999999</c:v>
                </c:pt>
                <c:pt idx="13783" formatCode="General">
                  <c:v>-179.22900000000001</c:v>
                </c:pt>
                <c:pt idx="13784" formatCode="General">
                  <c:v>-178.49299999999999</c:v>
                </c:pt>
                <c:pt idx="13785" formatCode="General">
                  <c:v>-178.14400000000001</c:v>
                </c:pt>
                <c:pt idx="13786" formatCode="General">
                  <c:v>-178.05799999999999</c:v>
                </c:pt>
                <c:pt idx="13787" formatCode="General">
                  <c:v>-178.09200000000001</c:v>
                </c:pt>
                <c:pt idx="13788" formatCode="General">
                  <c:v>-177.99100000000001</c:v>
                </c:pt>
                <c:pt idx="13789" formatCode="General">
                  <c:v>-177.48599999999999</c:v>
                </c:pt>
                <c:pt idx="13790" formatCode="General">
                  <c:v>-176.499</c:v>
                </c:pt>
                <c:pt idx="13791" formatCode="General">
                  <c:v>-175.04900000000001</c:v>
                </c:pt>
                <c:pt idx="13792" formatCode="General">
                  <c:v>-173.202</c:v>
                </c:pt>
                <c:pt idx="13793" formatCode="General">
                  <c:v>-171.054</c:v>
                </c:pt>
                <c:pt idx="13794" formatCode="General">
                  <c:v>-168.67699999999999</c:v>
                </c:pt>
                <c:pt idx="13795" formatCode="General">
                  <c:v>-166.12799999999999</c:v>
                </c:pt>
                <c:pt idx="13796" formatCode="General">
                  <c:v>-163.435</c:v>
                </c:pt>
                <c:pt idx="13797" formatCode="General">
                  <c:v>-160.53399999999999</c:v>
                </c:pt>
                <c:pt idx="13798" formatCode="General">
                  <c:v>-157.327</c:v>
                </c:pt>
                <c:pt idx="13799" formatCode="General">
                  <c:v>-153.73400000000001</c:v>
                </c:pt>
                <c:pt idx="13800" formatCode="General">
                  <c:v>-149.721</c:v>
                </c:pt>
                <c:pt idx="13801" formatCode="General">
                  <c:v>-145.35499999999999</c:v>
                </c:pt>
                <c:pt idx="13802" formatCode="General">
                  <c:v>-140.67400000000001</c:v>
                </c:pt>
                <c:pt idx="13803" formatCode="General">
                  <c:v>-135.70099999999999</c:v>
                </c:pt>
                <c:pt idx="13804" formatCode="General">
                  <c:v>-130.518</c:v>
                </c:pt>
                <c:pt idx="13805" formatCode="General">
                  <c:v>-125.25</c:v>
                </c:pt>
                <c:pt idx="13806" formatCode="General">
                  <c:v>-120.044</c:v>
                </c:pt>
                <c:pt idx="13807" formatCode="General">
                  <c:v>-115.047</c:v>
                </c:pt>
                <c:pt idx="13808" formatCode="General">
                  <c:v>-110.35599999999999</c:v>
                </c:pt>
                <c:pt idx="13809" formatCode="General">
                  <c:v>-106.09099999999999</c:v>
                </c:pt>
                <c:pt idx="13810" formatCode="General">
                  <c:v>-102.358</c:v>
                </c:pt>
                <c:pt idx="13811" formatCode="General">
                  <c:v>-99.212699999999998</c:v>
                </c:pt>
                <c:pt idx="13812" formatCode="General">
                  <c:v>-96.684899999999999</c:v>
                </c:pt>
                <c:pt idx="13813" formatCode="General">
                  <c:v>-94.777699999999996</c:v>
                </c:pt>
                <c:pt idx="13814" formatCode="General">
                  <c:v>-93.441100000000006</c:v>
                </c:pt>
                <c:pt idx="13815" formatCode="General">
                  <c:v>-92.580100000000002</c:v>
                </c:pt>
                <c:pt idx="13816" formatCode="General">
                  <c:v>-92.062700000000007</c:v>
                </c:pt>
                <c:pt idx="13817" formatCode="General">
                  <c:v>-91.756100000000004</c:v>
                </c:pt>
                <c:pt idx="13818" formatCode="General">
                  <c:v>-91.541499999999999</c:v>
                </c:pt>
                <c:pt idx="13819" formatCode="General">
                  <c:v>-91.314800000000005</c:v>
                </c:pt>
                <c:pt idx="13820" formatCode="General">
                  <c:v>-91.015199999999993</c:v>
                </c:pt>
                <c:pt idx="13821" formatCode="General">
                  <c:v>-90.5886</c:v>
                </c:pt>
                <c:pt idx="13822" formatCode="General">
                  <c:v>-89.987499999999997</c:v>
                </c:pt>
                <c:pt idx="13823" formatCode="General">
                  <c:v>-89.200299999999999</c:v>
                </c:pt>
                <c:pt idx="13824" formatCode="General">
                  <c:v>-88.229600000000005</c:v>
                </c:pt>
                <c:pt idx="13825" formatCode="General">
                  <c:v>-87.063699999999997</c:v>
                </c:pt>
                <c:pt idx="13826" formatCode="General">
                  <c:v>-85.7119</c:v>
                </c:pt>
                <c:pt idx="13827" formatCode="General">
                  <c:v>-84.211500000000001</c:v>
                </c:pt>
                <c:pt idx="13828" formatCode="General">
                  <c:v>-82.649900000000002</c:v>
                </c:pt>
                <c:pt idx="13829" formatCode="General">
                  <c:v>-81.127399999999994</c:v>
                </c:pt>
                <c:pt idx="13830" formatCode="General">
                  <c:v>-79.616</c:v>
                </c:pt>
                <c:pt idx="13831" formatCode="General">
                  <c:v>-78.043099999999995</c:v>
                </c:pt>
                <c:pt idx="13832" formatCode="General">
                  <c:v>-76.389200000000002</c:v>
                </c:pt>
                <c:pt idx="13833" formatCode="General">
                  <c:v>-74.606300000000005</c:v>
                </c:pt>
                <c:pt idx="13834" formatCode="General">
                  <c:v>-72.612099999999998</c:v>
                </c:pt>
                <c:pt idx="13835" formatCode="General">
                  <c:v>-70.352400000000003</c:v>
                </c:pt>
                <c:pt idx="13836" formatCode="General">
                  <c:v>-67.817099999999996</c:v>
                </c:pt>
                <c:pt idx="13837" formatCode="General">
                  <c:v>-64.934700000000007</c:v>
                </c:pt>
                <c:pt idx="13838" formatCode="General">
                  <c:v>-61.631500000000003</c:v>
                </c:pt>
                <c:pt idx="13839" formatCode="General">
                  <c:v>-57.898400000000002</c:v>
                </c:pt>
                <c:pt idx="13840" formatCode="General">
                  <c:v>-53.756599999999999</c:v>
                </c:pt>
                <c:pt idx="13841" formatCode="General">
                  <c:v>-49.262999999999998</c:v>
                </c:pt>
                <c:pt idx="13842" formatCode="General">
                  <c:v>-44.526499999999999</c:v>
                </c:pt>
                <c:pt idx="13843" formatCode="General">
                  <c:v>-39.667900000000003</c:v>
                </c:pt>
                <c:pt idx="13844" formatCode="General">
                  <c:v>-34.755000000000003</c:v>
                </c:pt>
                <c:pt idx="13845" formatCode="General">
                  <c:v>-29.822700000000001</c:v>
                </c:pt>
                <c:pt idx="13846" formatCode="General">
                  <c:v>-24.868500000000001</c:v>
                </c:pt>
                <c:pt idx="13847" formatCode="General">
                  <c:v>-19.9453</c:v>
                </c:pt>
                <c:pt idx="13848" formatCode="General">
                  <c:v>-15.186500000000001</c:v>
                </c:pt>
                <c:pt idx="13849" formatCode="General">
                  <c:v>-10.6851</c:v>
                </c:pt>
                <c:pt idx="13850" formatCode="General">
                  <c:v>-6.4828400000000004</c:v>
                </c:pt>
                <c:pt idx="13851" formatCode="General">
                  <c:v>-2.5981399999999999</c:v>
                </c:pt>
                <c:pt idx="13852" formatCode="General">
                  <c:v>0.95433500000000004</c:v>
                </c:pt>
                <c:pt idx="13853" formatCode="General">
                  <c:v>4.14194</c:v>
                </c:pt>
                <c:pt idx="13854" formatCode="General">
                  <c:v>6.9325700000000001</c:v>
                </c:pt>
                <c:pt idx="13855" formatCode="General">
                  <c:v>9.3079800000000006</c:v>
                </c:pt>
                <c:pt idx="13856" formatCode="General">
                  <c:v>11.2347</c:v>
                </c:pt>
                <c:pt idx="13857" formatCode="General">
                  <c:v>12.6861</c:v>
                </c:pt>
                <c:pt idx="13858" formatCode="General">
                  <c:v>13.6647</c:v>
                </c:pt>
                <c:pt idx="13859" formatCode="General">
                  <c:v>14.207599999999999</c:v>
                </c:pt>
                <c:pt idx="13860" formatCode="General">
                  <c:v>14.4094</c:v>
                </c:pt>
                <c:pt idx="13861" formatCode="General">
                  <c:v>14.3818</c:v>
                </c:pt>
                <c:pt idx="13862" formatCode="General">
                  <c:v>14.2232</c:v>
                </c:pt>
                <c:pt idx="13863" formatCode="General">
                  <c:v>14.049200000000001</c:v>
                </c:pt>
                <c:pt idx="13864" formatCode="General">
                  <c:v>13.979799999999999</c:v>
                </c:pt>
                <c:pt idx="13865" formatCode="General">
                  <c:v>14.225899999999999</c:v>
                </c:pt>
                <c:pt idx="13866" formatCode="General">
                  <c:v>14.9452</c:v>
                </c:pt>
                <c:pt idx="13867" formatCode="General">
                  <c:v>16.098199999999999</c:v>
                </c:pt>
                <c:pt idx="13868" formatCode="General">
                  <c:v>17.633400000000002</c:v>
                </c:pt>
                <c:pt idx="13869" formatCode="General">
                  <c:v>19.524000000000001</c:v>
                </c:pt>
                <c:pt idx="13870" formatCode="General">
                  <c:v>21.714300000000001</c:v>
                </c:pt>
                <c:pt idx="13871" formatCode="General">
                  <c:v>24.1509</c:v>
                </c:pt>
                <c:pt idx="13872" formatCode="General">
                  <c:v>26.8431</c:v>
                </c:pt>
                <c:pt idx="13873" formatCode="General">
                  <c:v>29.798500000000001</c:v>
                </c:pt>
                <c:pt idx="13874" formatCode="General">
                  <c:v>32.991399999999999</c:v>
                </c:pt>
                <c:pt idx="13875" formatCode="General">
                  <c:v>36.370399999999997</c:v>
                </c:pt>
                <c:pt idx="13876" formatCode="General">
                  <c:v>39.869399999999999</c:v>
                </c:pt>
                <c:pt idx="13877" formatCode="General">
                  <c:v>43.366799999999998</c:v>
                </c:pt>
                <c:pt idx="13878" formatCode="General">
                  <c:v>46.735999999999997</c:v>
                </c:pt>
                <c:pt idx="13879" formatCode="General">
                  <c:v>49.902200000000001</c:v>
                </c:pt>
                <c:pt idx="13880" formatCode="General">
                  <c:v>52.8264</c:v>
                </c:pt>
                <c:pt idx="13881" formatCode="General">
                  <c:v>55.525500000000001</c:v>
                </c:pt>
                <c:pt idx="13882" formatCode="General">
                  <c:v>58.066899999999997</c:v>
                </c:pt>
                <c:pt idx="13883" formatCode="General">
                  <c:v>60.529499999999999</c:v>
                </c:pt>
                <c:pt idx="13884" formatCode="General">
                  <c:v>62.894500000000001</c:v>
                </c:pt>
                <c:pt idx="13885" formatCode="General">
                  <c:v>65.114500000000007</c:v>
                </c:pt>
                <c:pt idx="13886" formatCode="General">
                  <c:v>67.193200000000004</c:v>
                </c:pt>
                <c:pt idx="13887" formatCode="General">
                  <c:v>69.079499999999996</c:v>
                </c:pt>
                <c:pt idx="13888" formatCode="General">
                  <c:v>70.651200000000003</c:v>
                </c:pt>
                <c:pt idx="13889" formatCode="General">
                  <c:v>71.795400000000001</c:v>
                </c:pt>
                <c:pt idx="13890" formatCode="General">
                  <c:v>72.447800000000001</c:v>
                </c:pt>
                <c:pt idx="13891" formatCode="General">
                  <c:v>72.571899999999999</c:v>
                </c:pt>
                <c:pt idx="13892" formatCode="General">
                  <c:v>72.150199999999998</c:v>
                </c:pt>
                <c:pt idx="13893" formatCode="General">
                  <c:v>71.176599999999993</c:v>
                </c:pt>
                <c:pt idx="13894" formatCode="General">
                  <c:v>69.691699999999997</c:v>
                </c:pt>
                <c:pt idx="13895" formatCode="General">
                  <c:v>67.795100000000005</c:v>
                </c:pt>
                <c:pt idx="13896" formatCode="General">
                  <c:v>65.6267</c:v>
                </c:pt>
                <c:pt idx="13897" formatCode="General">
                  <c:v>63.326900000000002</c:v>
                </c:pt>
                <c:pt idx="13898" formatCode="General">
                  <c:v>61.073099999999997</c:v>
                </c:pt>
                <c:pt idx="13899" formatCode="General">
                  <c:v>59.031399999999998</c:v>
                </c:pt>
                <c:pt idx="13900" formatCode="General">
                  <c:v>57.291200000000003</c:v>
                </c:pt>
                <c:pt idx="13901" formatCode="General">
                  <c:v>55.959000000000003</c:v>
                </c:pt>
                <c:pt idx="13902" formatCode="General">
                  <c:v>55.144100000000002</c:v>
                </c:pt>
                <c:pt idx="13903" formatCode="General">
                  <c:v>54.903500000000001</c:v>
                </c:pt>
                <c:pt idx="13904" formatCode="General">
                  <c:v>55.249699999999997</c:v>
                </c:pt>
                <c:pt idx="13905" formatCode="General">
                  <c:v>56.1952</c:v>
                </c:pt>
                <c:pt idx="13906" formatCode="General">
                  <c:v>57.733199999999997</c:v>
                </c:pt>
                <c:pt idx="13907" formatCode="General">
                  <c:v>59.819400000000002</c:v>
                </c:pt>
                <c:pt idx="13908" formatCode="General">
                  <c:v>62.400599999999997</c:v>
                </c:pt>
                <c:pt idx="13909" formatCode="General">
                  <c:v>65.426900000000003</c:v>
                </c:pt>
                <c:pt idx="13910" formatCode="General">
                  <c:v>68.850800000000007</c:v>
                </c:pt>
                <c:pt idx="13911" formatCode="General">
                  <c:v>72.634200000000007</c:v>
                </c:pt>
                <c:pt idx="13912" formatCode="General">
                  <c:v>76.816299999999998</c:v>
                </c:pt>
                <c:pt idx="13913" formatCode="General">
                  <c:v>81.418400000000005</c:v>
                </c:pt>
                <c:pt idx="13914" formatCode="General">
                  <c:v>86.357799999999997</c:v>
                </c:pt>
                <c:pt idx="13915" formatCode="General">
                  <c:v>91.589100000000002</c:v>
                </c:pt>
                <c:pt idx="13916" formatCode="General">
                  <c:v>97.107500000000002</c:v>
                </c:pt>
                <c:pt idx="13917" formatCode="General">
                  <c:v>102.782</c:v>
                </c:pt>
                <c:pt idx="13918" formatCode="General">
                  <c:v>108.43899999999999</c:v>
                </c:pt>
                <c:pt idx="13919" formatCode="General">
                  <c:v>113.98</c:v>
                </c:pt>
                <c:pt idx="13920" formatCode="General">
                  <c:v>119.345</c:v>
                </c:pt>
                <c:pt idx="13921" formatCode="General">
                  <c:v>124.52200000000001</c:v>
                </c:pt>
                <c:pt idx="13922" formatCode="General">
                  <c:v>129.47900000000001</c:v>
                </c:pt>
                <c:pt idx="13923" formatCode="General">
                  <c:v>134.16</c:v>
                </c:pt>
                <c:pt idx="13924" formatCode="General">
                  <c:v>138.47200000000001</c:v>
                </c:pt>
                <c:pt idx="13925" formatCode="General">
                  <c:v>142.33000000000001</c:v>
                </c:pt>
                <c:pt idx="13926" formatCode="General">
                  <c:v>145.72200000000001</c:v>
                </c:pt>
                <c:pt idx="13927" formatCode="General">
                  <c:v>148.649</c:v>
                </c:pt>
                <c:pt idx="13928" formatCode="General">
                  <c:v>151.11199999999999</c:v>
                </c:pt>
                <c:pt idx="13929" formatCode="General">
                  <c:v>153.10599999999999</c:v>
                </c:pt>
                <c:pt idx="13930" formatCode="General">
                  <c:v>154.63200000000001</c:v>
                </c:pt>
                <c:pt idx="13931" formatCode="General">
                  <c:v>155.77799999999999</c:v>
                </c:pt>
                <c:pt idx="13932" formatCode="General">
                  <c:v>156.65100000000001</c:v>
                </c:pt>
                <c:pt idx="13933" formatCode="General">
                  <c:v>157.28899999999999</c:v>
                </c:pt>
                <c:pt idx="13934" formatCode="General">
                  <c:v>157.74700000000001</c:v>
                </c:pt>
                <c:pt idx="13935" formatCode="General">
                  <c:v>158.10400000000001</c:v>
                </c:pt>
                <c:pt idx="13936" formatCode="General">
                  <c:v>158.46199999999999</c:v>
                </c:pt>
                <c:pt idx="13937" formatCode="General">
                  <c:v>158.91399999999999</c:v>
                </c:pt>
                <c:pt idx="13938" formatCode="General">
                  <c:v>159.54</c:v>
                </c:pt>
                <c:pt idx="13939" formatCode="General">
                  <c:v>160.404</c:v>
                </c:pt>
                <c:pt idx="13940" formatCode="General">
                  <c:v>161.54599999999999</c:v>
                </c:pt>
                <c:pt idx="13941" formatCode="General">
                  <c:v>162.994</c:v>
                </c:pt>
                <c:pt idx="13942" formatCode="General">
                  <c:v>164.76</c:v>
                </c:pt>
                <c:pt idx="13943" formatCode="General">
                  <c:v>166.79</c:v>
                </c:pt>
                <c:pt idx="13944" formatCode="General">
                  <c:v>168.99600000000001</c:v>
                </c:pt>
                <c:pt idx="13945" formatCode="General">
                  <c:v>171.25899999999999</c:v>
                </c:pt>
                <c:pt idx="13946" formatCode="General">
                  <c:v>173.482</c:v>
                </c:pt>
                <c:pt idx="13947" formatCode="General">
                  <c:v>175.67699999999999</c:v>
                </c:pt>
                <c:pt idx="13948" formatCode="General">
                  <c:v>177.83600000000001</c:v>
                </c:pt>
                <c:pt idx="13949" formatCode="General">
                  <c:v>179.91399999999999</c:v>
                </c:pt>
                <c:pt idx="13950" formatCode="General">
                  <c:v>181.89699999999999</c:v>
                </c:pt>
                <c:pt idx="13951" formatCode="General">
                  <c:v>183.79</c:v>
                </c:pt>
                <c:pt idx="13952" formatCode="General">
                  <c:v>185.53100000000001</c:v>
                </c:pt>
                <c:pt idx="13953" formatCode="General">
                  <c:v>187.03100000000001</c:v>
                </c:pt>
                <c:pt idx="13954" formatCode="General">
                  <c:v>188.19800000000001</c:v>
                </c:pt>
                <c:pt idx="13955" formatCode="General">
                  <c:v>189.006</c:v>
                </c:pt>
                <c:pt idx="13956" formatCode="General">
                  <c:v>189.518</c:v>
                </c:pt>
                <c:pt idx="13957" formatCode="General">
                  <c:v>189.803</c:v>
                </c:pt>
                <c:pt idx="13958" formatCode="General">
                  <c:v>189.91900000000001</c:v>
                </c:pt>
                <c:pt idx="13959" formatCode="General">
                  <c:v>189.93199999999999</c:v>
                </c:pt>
                <c:pt idx="13960" formatCode="General">
                  <c:v>189.92500000000001</c:v>
                </c:pt>
                <c:pt idx="13961" formatCode="General">
                  <c:v>189.98500000000001</c:v>
                </c:pt>
                <c:pt idx="13962" formatCode="General">
                  <c:v>190.21799999999999</c:v>
                </c:pt>
                <c:pt idx="13963" formatCode="General">
                  <c:v>190.72200000000001</c:v>
                </c:pt>
                <c:pt idx="13964" formatCode="General">
                  <c:v>191.50899999999999</c:v>
                </c:pt>
                <c:pt idx="13965" formatCode="General">
                  <c:v>192.55</c:v>
                </c:pt>
                <c:pt idx="13966" formatCode="General">
                  <c:v>193.84700000000001</c:v>
                </c:pt>
                <c:pt idx="13967" formatCode="General">
                  <c:v>195.43299999999999</c:v>
                </c:pt>
                <c:pt idx="13968" formatCode="General">
                  <c:v>197.376</c:v>
                </c:pt>
                <c:pt idx="13969" formatCode="General">
                  <c:v>199.71</c:v>
                </c:pt>
                <c:pt idx="13970" formatCode="General">
                  <c:v>202.422</c:v>
                </c:pt>
                <c:pt idx="13971" formatCode="General">
                  <c:v>205.41</c:v>
                </c:pt>
                <c:pt idx="13972" formatCode="General">
                  <c:v>208.55600000000001</c:v>
                </c:pt>
                <c:pt idx="13973" formatCode="General">
                  <c:v>211.82</c:v>
                </c:pt>
                <c:pt idx="13974" formatCode="General">
                  <c:v>215.17</c:v>
                </c:pt>
                <c:pt idx="13975" formatCode="General">
                  <c:v>218.56</c:v>
                </c:pt>
                <c:pt idx="13976" formatCode="General">
                  <c:v>221.917</c:v>
                </c:pt>
                <c:pt idx="13977" formatCode="General">
                  <c:v>225.15600000000001</c:v>
                </c:pt>
                <c:pt idx="13978" formatCode="General">
                  <c:v>228.26300000000001</c:v>
                </c:pt>
                <c:pt idx="13979" formatCode="General">
                  <c:v>231.239</c:v>
                </c:pt>
                <c:pt idx="13980" formatCode="General">
                  <c:v>234.024</c:v>
                </c:pt>
                <c:pt idx="13981" formatCode="General">
                  <c:v>236.54599999999999</c:v>
                </c:pt>
                <c:pt idx="13982" formatCode="General">
                  <c:v>238.74</c:v>
                </c:pt>
                <c:pt idx="13983" formatCode="General">
                  <c:v>240.57400000000001</c:v>
                </c:pt>
                <c:pt idx="13984" formatCode="General">
                  <c:v>242.048</c:v>
                </c:pt>
                <c:pt idx="13985" formatCode="General">
                  <c:v>243.01599999999999</c:v>
                </c:pt>
                <c:pt idx="13986" formatCode="General">
                  <c:v>243.30199999999999</c:v>
                </c:pt>
                <c:pt idx="13987" formatCode="General">
                  <c:v>242.803</c:v>
                </c:pt>
                <c:pt idx="13988" formatCode="General">
                  <c:v>241.43899999999999</c:v>
                </c:pt>
                <c:pt idx="13989" formatCode="General">
                  <c:v>239.20699999999999</c:v>
                </c:pt>
                <c:pt idx="13990" formatCode="General">
                  <c:v>236.21100000000001</c:v>
                </c:pt>
                <c:pt idx="13991" formatCode="General">
                  <c:v>232.61500000000001</c:v>
                </c:pt>
                <c:pt idx="13992" formatCode="General">
                  <c:v>228.595</c:v>
                </c:pt>
                <c:pt idx="13993" formatCode="General">
                  <c:v>224.30500000000001</c:v>
                </c:pt>
                <c:pt idx="13994" formatCode="General">
                  <c:v>219.80600000000001</c:v>
                </c:pt>
                <c:pt idx="13995" formatCode="General">
                  <c:v>215.11699999999999</c:v>
                </c:pt>
                <c:pt idx="13996" formatCode="General">
                  <c:v>210.22200000000001</c:v>
                </c:pt>
                <c:pt idx="13997" formatCode="General">
                  <c:v>205.10300000000001</c:v>
                </c:pt>
                <c:pt idx="13998" formatCode="General">
                  <c:v>199.767</c:v>
                </c:pt>
                <c:pt idx="13999" formatCode="General">
                  <c:v>194.31800000000001</c:v>
                </c:pt>
                <c:pt idx="14000" formatCode="General">
                  <c:v>188.86099999999999</c:v>
                </c:pt>
                <c:pt idx="14001" formatCode="General">
                  <c:v>183.43100000000001</c:v>
                </c:pt>
                <c:pt idx="14002" formatCode="General">
                  <c:v>178.1</c:v>
                </c:pt>
                <c:pt idx="14003" formatCode="General">
                  <c:v>172.97800000000001</c:v>
                </c:pt>
                <c:pt idx="14004" formatCode="General">
                  <c:v>168.15</c:v>
                </c:pt>
                <c:pt idx="14005" formatCode="General">
                  <c:v>163.66999999999999</c:v>
                </c:pt>
                <c:pt idx="14006" formatCode="General">
                  <c:v>159.58000000000001</c:v>
                </c:pt>
                <c:pt idx="14007" formatCode="General">
                  <c:v>155.893</c:v>
                </c:pt>
                <c:pt idx="14008" formatCode="General">
                  <c:v>152.56800000000001</c:v>
                </c:pt>
                <c:pt idx="14009" formatCode="General">
                  <c:v>149.548</c:v>
                </c:pt>
                <c:pt idx="14010" formatCode="General">
                  <c:v>146.78700000000001</c:v>
                </c:pt>
                <c:pt idx="14011" formatCode="General">
                  <c:v>144.22800000000001</c:v>
                </c:pt>
                <c:pt idx="14012" formatCode="General">
                  <c:v>141.821</c:v>
                </c:pt>
                <c:pt idx="14013" formatCode="General">
                  <c:v>139.542</c:v>
                </c:pt>
                <c:pt idx="14014" formatCode="General">
                  <c:v>137.45599999999999</c:v>
                </c:pt>
                <c:pt idx="14015" formatCode="General">
                  <c:v>135.768</c:v>
                </c:pt>
                <c:pt idx="14016" formatCode="General">
                  <c:v>134.66</c:v>
                </c:pt>
                <c:pt idx="14017" formatCode="General">
                  <c:v>134.20099999999999</c:v>
                </c:pt>
                <c:pt idx="14018" formatCode="General">
                  <c:v>134.417</c:v>
                </c:pt>
                <c:pt idx="14019" formatCode="General">
                  <c:v>135.298</c:v>
                </c:pt>
                <c:pt idx="14020" formatCode="General">
                  <c:v>136.79900000000001</c:v>
                </c:pt>
                <c:pt idx="14021" formatCode="General">
                  <c:v>138.82</c:v>
                </c:pt>
                <c:pt idx="14022" formatCode="General">
                  <c:v>141.18600000000001</c:v>
                </c:pt>
                <c:pt idx="14023" formatCode="General">
                  <c:v>143.77199999999999</c:v>
                </c:pt>
                <c:pt idx="14024" formatCode="General">
                  <c:v>146.523</c:v>
                </c:pt>
                <c:pt idx="14025" formatCode="General">
                  <c:v>149.41300000000001</c:v>
                </c:pt>
                <c:pt idx="14026" formatCode="General">
                  <c:v>152.43899999999999</c:v>
                </c:pt>
                <c:pt idx="14027" formatCode="General">
                  <c:v>155.63800000000001</c:v>
                </c:pt>
                <c:pt idx="14028" formatCode="General">
                  <c:v>159.047</c:v>
                </c:pt>
                <c:pt idx="14029" formatCode="General">
                  <c:v>162.64699999999999</c:v>
                </c:pt>
                <c:pt idx="14030" formatCode="General">
                  <c:v>166.38499999999999</c:v>
                </c:pt>
                <c:pt idx="14031" formatCode="General">
                  <c:v>170.18199999999999</c:v>
                </c:pt>
                <c:pt idx="14032" formatCode="General">
                  <c:v>173.685</c:v>
                </c:pt>
                <c:pt idx="14033" formatCode="General">
                  <c:v>176.46</c:v>
                </c:pt>
                <c:pt idx="14034" formatCode="General">
                  <c:v>178.136</c:v>
                </c:pt>
                <c:pt idx="14035" formatCode="General">
                  <c:v>178.298</c:v>
                </c:pt>
                <c:pt idx="14036" formatCode="General">
                  <c:v>176.60900000000001</c:v>
                </c:pt>
                <c:pt idx="14037" formatCode="General">
                  <c:v>173.14500000000001</c:v>
                </c:pt>
                <c:pt idx="14038" formatCode="General">
                  <c:v>168.267</c:v>
                </c:pt>
                <c:pt idx="14039" formatCode="General">
                  <c:v>162.37299999999999</c:v>
                </c:pt>
                <c:pt idx="14040" formatCode="General">
                  <c:v>155.82599999999999</c:v>
                </c:pt>
                <c:pt idx="14041" formatCode="General">
                  <c:v>148.82400000000001</c:v>
                </c:pt>
                <c:pt idx="14042" formatCode="General">
                  <c:v>141.54499999999999</c:v>
                </c:pt>
                <c:pt idx="14043" formatCode="General">
                  <c:v>134.124</c:v>
                </c:pt>
                <c:pt idx="14044" formatCode="General">
                  <c:v>126.628</c:v>
                </c:pt>
                <c:pt idx="14045" formatCode="General">
                  <c:v>119.10299999999999</c:v>
                </c:pt>
                <c:pt idx="14046" formatCode="General">
                  <c:v>111.66</c:v>
                </c:pt>
                <c:pt idx="14047" formatCode="General">
                  <c:v>104.429</c:v>
                </c:pt>
                <c:pt idx="14048" formatCode="General">
                  <c:v>97.518100000000004</c:v>
                </c:pt>
                <c:pt idx="14049" formatCode="General">
                  <c:v>90.9953</c:v>
                </c:pt>
                <c:pt idx="14050" formatCode="General">
                  <c:v>84.8767</c:v>
                </c:pt>
                <c:pt idx="14051" formatCode="General">
                  <c:v>79.234200000000001</c:v>
                </c:pt>
                <c:pt idx="14052" formatCode="General">
                  <c:v>74.161199999999994</c:v>
                </c:pt>
                <c:pt idx="14053" formatCode="General">
                  <c:v>69.733900000000006</c:v>
                </c:pt>
                <c:pt idx="14054" formatCode="General">
                  <c:v>66.002099999999999</c:v>
                </c:pt>
                <c:pt idx="14055" formatCode="General">
                  <c:v>62.958599999999997</c:v>
                </c:pt>
                <c:pt idx="14056" formatCode="General">
                  <c:v>60.603400000000001</c:v>
                </c:pt>
                <c:pt idx="14057" formatCode="General">
                  <c:v>58.941600000000001</c:v>
                </c:pt>
                <c:pt idx="14058" formatCode="General">
                  <c:v>58.0488</c:v>
                </c:pt>
                <c:pt idx="14059" formatCode="General">
                  <c:v>57.981000000000002</c:v>
                </c:pt>
                <c:pt idx="14060" formatCode="General">
                  <c:v>58.538600000000002</c:v>
                </c:pt>
                <c:pt idx="14061" formatCode="General">
                  <c:v>59.513500000000001</c:v>
                </c:pt>
                <c:pt idx="14062" formatCode="General">
                  <c:v>60.853700000000003</c:v>
                </c:pt>
                <c:pt idx="14063" formatCode="General">
                  <c:v>62.504899999999999</c:v>
                </c:pt>
                <c:pt idx="14064" formatCode="General">
                  <c:v>64.397800000000004</c:v>
                </c:pt>
                <c:pt idx="14065" formatCode="General">
                  <c:v>66.480099999999993</c:v>
                </c:pt>
                <c:pt idx="14066" formatCode="General">
                  <c:v>68.701400000000007</c:v>
                </c:pt>
                <c:pt idx="14067" formatCode="General">
                  <c:v>70.990799999999993</c:v>
                </c:pt>
                <c:pt idx="14068" formatCode="General">
                  <c:v>73.273200000000003</c:v>
                </c:pt>
                <c:pt idx="14069" formatCode="General">
                  <c:v>75.471699999999998</c:v>
                </c:pt>
                <c:pt idx="14070" formatCode="General">
                  <c:v>77.507199999999997</c:v>
                </c:pt>
                <c:pt idx="14071" formatCode="General">
                  <c:v>79.308499999999995</c:v>
                </c:pt>
                <c:pt idx="14072" formatCode="General">
                  <c:v>80.785600000000002</c:v>
                </c:pt>
                <c:pt idx="14073" formatCode="General">
                  <c:v>81.870500000000007</c:v>
                </c:pt>
                <c:pt idx="14074" formatCode="General">
                  <c:v>82.6006</c:v>
                </c:pt>
                <c:pt idx="14075" formatCode="General">
                  <c:v>82.970299999999995</c:v>
                </c:pt>
                <c:pt idx="14076" formatCode="General">
                  <c:v>82.864000000000004</c:v>
                </c:pt>
                <c:pt idx="14077" formatCode="General">
                  <c:v>82.188199999999995</c:v>
                </c:pt>
                <c:pt idx="14078" formatCode="General">
                  <c:v>80.903499999999994</c:v>
                </c:pt>
                <c:pt idx="14079" formatCode="General">
                  <c:v>78.922799999999995</c:v>
                </c:pt>
                <c:pt idx="14080" formatCode="General">
                  <c:v>76.1785</c:v>
                </c:pt>
                <c:pt idx="14081" formatCode="General">
                  <c:v>72.714799999999997</c:v>
                </c:pt>
                <c:pt idx="14082" formatCode="General">
                  <c:v>68.640100000000004</c:v>
                </c:pt>
                <c:pt idx="14083" formatCode="General">
                  <c:v>64.115899999999996</c:v>
                </c:pt>
                <c:pt idx="14084" formatCode="General">
                  <c:v>59.298400000000001</c:v>
                </c:pt>
                <c:pt idx="14085" formatCode="General">
                  <c:v>54.305700000000002</c:v>
                </c:pt>
                <c:pt idx="14086" formatCode="General">
                  <c:v>49.183799999999998</c:v>
                </c:pt>
                <c:pt idx="14087" formatCode="General">
                  <c:v>43.954700000000003</c:v>
                </c:pt>
                <c:pt idx="14088" formatCode="General">
                  <c:v>38.6584</c:v>
                </c:pt>
                <c:pt idx="14089" formatCode="General">
                  <c:v>33.3277</c:v>
                </c:pt>
                <c:pt idx="14090" formatCode="General">
                  <c:v>27.9985</c:v>
                </c:pt>
                <c:pt idx="14091" formatCode="General">
                  <c:v>22.745699999999999</c:v>
                </c:pt>
                <c:pt idx="14092" formatCode="General">
                  <c:v>17.662299999999998</c:v>
                </c:pt>
                <c:pt idx="14093" formatCode="General">
                  <c:v>12.9034</c:v>
                </c:pt>
                <c:pt idx="14094" formatCode="General">
                  <c:v>8.61205</c:v>
                </c:pt>
                <c:pt idx="14095" formatCode="General">
                  <c:v>4.8286600000000002</c:v>
                </c:pt>
                <c:pt idx="14096" formatCode="General">
                  <c:v>1.5812299999999999</c:v>
                </c:pt>
                <c:pt idx="14097" formatCode="General">
                  <c:v>-1.11673</c:v>
                </c:pt>
                <c:pt idx="14098" formatCode="General">
                  <c:v>-3.31778</c:v>
                </c:pt>
                <c:pt idx="14099" formatCode="General">
                  <c:v>-5.1026199999999999</c:v>
                </c:pt>
                <c:pt idx="14100" formatCode="General">
                  <c:v>-6.4919399999999996</c:v>
                </c:pt>
                <c:pt idx="14101" formatCode="General">
                  <c:v>-7.4886100000000004</c:v>
                </c:pt>
                <c:pt idx="14102" formatCode="General">
                  <c:v>-8.0942399999999992</c:v>
                </c:pt>
                <c:pt idx="14103" formatCode="General">
                  <c:v>-8.3643900000000002</c:v>
                </c:pt>
                <c:pt idx="14104" formatCode="General">
                  <c:v>-8.4136000000000006</c:v>
                </c:pt>
                <c:pt idx="14105" formatCode="General">
                  <c:v>-8.3044200000000004</c:v>
                </c:pt>
                <c:pt idx="14106" formatCode="General">
                  <c:v>-8.0540299999999991</c:v>
                </c:pt>
                <c:pt idx="14107" formatCode="General">
                  <c:v>-7.5769299999999999</c:v>
                </c:pt>
                <c:pt idx="14108" formatCode="General">
                  <c:v>-6.8366300000000004</c:v>
                </c:pt>
                <c:pt idx="14109" formatCode="General">
                  <c:v>-5.9846399999999997</c:v>
                </c:pt>
                <c:pt idx="14110" formatCode="General">
                  <c:v>-5.1053699999999997</c:v>
                </c:pt>
                <c:pt idx="14111" formatCode="General">
                  <c:v>-4.1873100000000001</c:v>
                </c:pt>
                <c:pt idx="14112" formatCode="General">
                  <c:v>-3.2980900000000002</c:v>
                </c:pt>
                <c:pt idx="14113" formatCode="General">
                  <c:v>-2.5463399999999998</c:v>
                </c:pt>
                <c:pt idx="14114" formatCode="General">
                  <c:v>-2.0775399999999999</c:v>
                </c:pt>
                <c:pt idx="14115" formatCode="General">
                  <c:v>-2.0264700000000002</c:v>
                </c:pt>
                <c:pt idx="14116" formatCode="General">
                  <c:v>-2.4495800000000001</c:v>
                </c:pt>
                <c:pt idx="14117" formatCode="General">
                  <c:v>-3.4376000000000002</c:v>
                </c:pt>
                <c:pt idx="14118" formatCode="General">
                  <c:v>-5.08908</c:v>
                </c:pt>
                <c:pt idx="14119" formatCode="General">
                  <c:v>-7.4552100000000001</c:v>
                </c:pt>
                <c:pt idx="14120" formatCode="General">
                  <c:v>-10.5344</c:v>
                </c:pt>
                <c:pt idx="14121" formatCode="General">
                  <c:v>-14.240399999999999</c:v>
                </c:pt>
                <c:pt idx="14122" formatCode="General">
                  <c:v>-18.478100000000001</c:v>
                </c:pt>
                <c:pt idx="14123" formatCode="General">
                  <c:v>-23.192299999999999</c:v>
                </c:pt>
                <c:pt idx="14124" formatCode="General">
                  <c:v>-28.328399999999998</c:v>
                </c:pt>
                <c:pt idx="14125" formatCode="General">
                  <c:v>-33.831099999999999</c:v>
                </c:pt>
                <c:pt idx="14126" formatCode="General">
                  <c:v>-39.654699999999998</c:v>
                </c:pt>
                <c:pt idx="14127" formatCode="General">
                  <c:v>-45.751300000000001</c:v>
                </c:pt>
                <c:pt idx="14128" formatCode="General">
                  <c:v>-52.055199999999999</c:v>
                </c:pt>
                <c:pt idx="14129" formatCode="General">
                  <c:v>-58.492800000000003</c:v>
                </c:pt>
                <c:pt idx="14130" formatCode="General">
                  <c:v>-64.9863</c:v>
                </c:pt>
                <c:pt idx="14131" formatCode="General">
                  <c:v>-71.485299999999995</c:v>
                </c:pt>
                <c:pt idx="14132" formatCode="General">
                  <c:v>-77.959400000000002</c:v>
                </c:pt>
                <c:pt idx="14133" formatCode="General">
                  <c:v>-84.338800000000006</c:v>
                </c:pt>
                <c:pt idx="14134" formatCode="General">
                  <c:v>-90.542500000000004</c:v>
                </c:pt>
                <c:pt idx="14135" formatCode="General">
                  <c:v>-96.496899999999997</c:v>
                </c:pt>
                <c:pt idx="14136" formatCode="General">
                  <c:v>-102.116</c:v>
                </c:pt>
                <c:pt idx="14137" formatCode="General">
                  <c:v>-107.318</c:v>
                </c:pt>
                <c:pt idx="14138" formatCode="General">
                  <c:v>-112.01900000000001</c:v>
                </c:pt>
                <c:pt idx="14139" formatCode="General">
                  <c:v>-116.16</c:v>
                </c:pt>
                <c:pt idx="14140" formatCode="General">
                  <c:v>-119.74299999999999</c:v>
                </c:pt>
                <c:pt idx="14141" formatCode="General">
                  <c:v>-122.76300000000001</c:v>
                </c:pt>
                <c:pt idx="14142" formatCode="General">
                  <c:v>-125.139</c:v>
                </c:pt>
                <c:pt idx="14143" formatCode="General">
                  <c:v>-126.821</c:v>
                </c:pt>
                <c:pt idx="14144" formatCode="General">
                  <c:v>-127.83799999999999</c:v>
                </c:pt>
                <c:pt idx="14145" formatCode="General">
                  <c:v>-128.215</c:v>
                </c:pt>
                <c:pt idx="14146" formatCode="General">
                  <c:v>-127.979</c:v>
                </c:pt>
                <c:pt idx="14147" formatCode="General">
                  <c:v>-127.145</c:v>
                </c:pt>
                <c:pt idx="14148" formatCode="General">
                  <c:v>-125.73</c:v>
                </c:pt>
                <c:pt idx="14149" formatCode="General">
                  <c:v>-123.768</c:v>
                </c:pt>
                <c:pt idx="14150" formatCode="General">
                  <c:v>-121.346</c:v>
                </c:pt>
                <c:pt idx="14151" formatCode="General">
                  <c:v>-118.608</c:v>
                </c:pt>
                <c:pt idx="14152" formatCode="General">
                  <c:v>-115.696</c:v>
                </c:pt>
                <c:pt idx="14153" formatCode="General">
                  <c:v>-112.70699999999999</c:v>
                </c:pt>
                <c:pt idx="14154" formatCode="General">
                  <c:v>-109.52800000000001</c:v>
                </c:pt>
                <c:pt idx="14155" formatCode="General">
                  <c:v>-106.105</c:v>
                </c:pt>
                <c:pt idx="14156" formatCode="General">
                  <c:v>-102.68600000000001</c:v>
                </c:pt>
                <c:pt idx="14157" formatCode="General">
                  <c:v>-99.429699999999997</c:v>
                </c:pt>
                <c:pt idx="14158" formatCode="General">
                  <c:v>-96.336500000000001</c:v>
                </c:pt>
                <c:pt idx="14159" formatCode="General">
                  <c:v>-93.429900000000004</c:v>
                </c:pt>
                <c:pt idx="14160" formatCode="General">
                  <c:v>-90.736800000000002</c:v>
                </c:pt>
                <c:pt idx="14161" formatCode="General">
                  <c:v>-88.215199999999996</c:v>
                </c:pt>
                <c:pt idx="14162" formatCode="General">
                  <c:v>-85.8309</c:v>
                </c:pt>
                <c:pt idx="14163" formatCode="General">
                  <c:v>-83.619799999999998</c:v>
                </c:pt>
                <c:pt idx="14164" formatCode="General">
                  <c:v>-81.545900000000003</c:v>
                </c:pt>
                <c:pt idx="14165" formatCode="General">
                  <c:v>-79.515299999999996</c:v>
                </c:pt>
                <c:pt idx="14166" formatCode="General">
                  <c:v>-77.523399999999995</c:v>
                </c:pt>
                <c:pt idx="14167" formatCode="General">
                  <c:v>-75.607500000000002</c:v>
                </c:pt>
                <c:pt idx="14168" formatCode="General">
                  <c:v>-73.795599999999993</c:v>
                </c:pt>
                <c:pt idx="14169" formatCode="General">
                  <c:v>-72.101699999999994</c:v>
                </c:pt>
                <c:pt idx="14170" formatCode="General">
                  <c:v>-70.503900000000002</c:v>
                </c:pt>
                <c:pt idx="14171" formatCode="General">
                  <c:v>-69.134</c:v>
                </c:pt>
                <c:pt idx="14172" formatCode="General">
                  <c:v>-68.213300000000004</c:v>
                </c:pt>
                <c:pt idx="14173" formatCode="General">
                  <c:v>-67.973100000000002</c:v>
                </c:pt>
                <c:pt idx="14174" formatCode="General">
                  <c:v>-68.569999999999993</c:v>
                </c:pt>
                <c:pt idx="14175" formatCode="General">
                  <c:v>-69.937899999999999</c:v>
                </c:pt>
                <c:pt idx="14176" formatCode="General">
                  <c:v>-72.030600000000007</c:v>
                </c:pt>
                <c:pt idx="14177" formatCode="General">
                  <c:v>-74.8947</c:v>
                </c:pt>
                <c:pt idx="14178" formatCode="General">
                  <c:v>-78.4756</c:v>
                </c:pt>
                <c:pt idx="14179" formatCode="General">
                  <c:v>-82.637900000000002</c:v>
                </c:pt>
                <c:pt idx="14180" formatCode="General">
                  <c:v>-87.291200000000003</c:v>
                </c:pt>
                <c:pt idx="14181" formatCode="General">
                  <c:v>-92.348500000000001</c:v>
                </c:pt>
                <c:pt idx="14182" formatCode="General">
                  <c:v>-97.678200000000004</c:v>
                </c:pt>
                <c:pt idx="14183" formatCode="General">
                  <c:v>-103.15600000000001</c:v>
                </c:pt>
                <c:pt idx="14184" formatCode="General">
                  <c:v>-108.69799999999999</c:v>
                </c:pt>
                <c:pt idx="14185" formatCode="General">
                  <c:v>-114.194</c:v>
                </c:pt>
                <c:pt idx="14186" formatCode="General">
                  <c:v>-119.52800000000001</c:v>
                </c:pt>
                <c:pt idx="14187" formatCode="General">
                  <c:v>-124.68300000000001</c:v>
                </c:pt>
                <c:pt idx="14188" formatCode="General">
                  <c:v>-129.65799999999999</c:v>
                </c:pt>
                <c:pt idx="14189" formatCode="General">
                  <c:v>-134.40100000000001</c:v>
                </c:pt>
                <c:pt idx="14190" formatCode="General">
                  <c:v>-138.80099999999999</c:v>
                </c:pt>
                <c:pt idx="14191" formatCode="General">
                  <c:v>-142.703</c:v>
                </c:pt>
                <c:pt idx="14192" formatCode="General">
                  <c:v>-145.95699999999999</c:v>
                </c:pt>
                <c:pt idx="14193" formatCode="General">
                  <c:v>-148.44900000000001</c:v>
                </c:pt>
                <c:pt idx="14194" formatCode="General">
                  <c:v>-149.983</c:v>
                </c:pt>
                <c:pt idx="14195" formatCode="General">
                  <c:v>-150.40700000000001</c:v>
                </c:pt>
                <c:pt idx="14196" formatCode="General">
                  <c:v>-149.78700000000001</c:v>
                </c:pt>
                <c:pt idx="14197" formatCode="General">
                  <c:v>-148.279</c:v>
                </c:pt>
                <c:pt idx="14198" formatCode="General">
                  <c:v>-146.09399999999999</c:v>
                </c:pt>
                <c:pt idx="14199" formatCode="General">
                  <c:v>-143.381</c:v>
                </c:pt>
                <c:pt idx="14200" formatCode="General">
                  <c:v>-140.238</c:v>
                </c:pt>
                <c:pt idx="14201" formatCode="General">
                  <c:v>-136.749</c:v>
                </c:pt>
                <c:pt idx="14202" formatCode="General">
                  <c:v>-133.04599999999999</c:v>
                </c:pt>
                <c:pt idx="14203" formatCode="General">
                  <c:v>-129.36799999999999</c:v>
                </c:pt>
                <c:pt idx="14204" formatCode="General">
                  <c:v>-125.91800000000001</c:v>
                </c:pt>
                <c:pt idx="14205" formatCode="General">
                  <c:v>-122.8</c:v>
                </c:pt>
                <c:pt idx="14206" formatCode="General">
                  <c:v>-120.04</c:v>
                </c:pt>
                <c:pt idx="14207" formatCode="General">
                  <c:v>-117.619</c:v>
                </c:pt>
                <c:pt idx="14208" formatCode="General">
                  <c:v>-115.496</c:v>
                </c:pt>
                <c:pt idx="14209" formatCode="General">
                  <c:v>-113.628</c:v>
                </c:pt>
                <c:pt idx="14210" formatCode="General">
                  <c:v>-112.015</c:v>
                </c:pt>
                <c:pt idx="14211" formatCode="General">
                  <c:v>-110.63500000000001</c:v>
                </c:pt>
                <c:pt idx="14212" formatCode="General">
                  <c:v>-109.449</c:v>
                </c:pt>
                <c:pt idx="14213" formatCode="General">
                  <c:v>-108.408</c:v>
                </c:pt>
                <c:pt idx="14214" formatCode="General">
                  <c:v>-107.45099999999999</c:v>
                </c:pt>
                <c:pt idx="14215" formatCode="General">
                  <c:v>-106.44499999999999</c:v>
                </c:pt>
                <c:pt idx="14216" formatCode="General">
                  <c:v>-105.203</c:v>
                </c:pt>
                <c:pt idx="14217" formatCode="General">
                  <c:v>-103.518</c:v>
                </c:pt>
                <c:pt idx="14218" formatCode="General">
                  <c:v>-101.413</c:v>
                </c:pt>
                <c:pt idx="14219" formatCode="General">
                  <c:v>-99.100200000000001</c:v>
                </c:pt>
                <c:pt idx="14220" formatCode="General">
                  <c:v>-96.753100000000003</c:v>
                </c:pt>
                <c:pt idx="14221" formatCode="General">
                  <c:v>-94.482799999999997</c:v>
                </c:pt>
                <c:pt idx="14222" formatCode="General">
                  <c:v>-92.286900000000003</c:v>
                </c:pt>
                <c:pt idx="14223" formatCode="General">
                  <c:v>-90.145200000000003</c:v>
                </c:pt>
                <c:pt idx="14224" formatCode="General">
                  <c:v>-88.0458</c:v>
                </c:pt>
                <c:pt idx="14225" formatCode="General">
                  <c:v>-85.841800000000006</c:v>
                </c:pt>
                <c:pt idx="14226" formatCode="General">
                  <c:v>-83.328299999999999</c:v>
                </c:pt>
                <c:pt idx="14227" formatCode="General">
                  <c:v>-80.424700000000001</c:v>
                </c:pt>
                <c:pt idx="14228" formatCode="General">
                  <c:v>-77.141099999999994</c:v>
                </c:pt>
                <c:pt idx="14229" formatCode="General">
                  <c:v>-73.603399999999993</c:v>
                </c:pt>
                <c:pt idx="14230" formatCode="General">
                  <c:v>-69.932400000000001</c:v>
                </c:pt>
                <c:pt idx="14231" formatCode="General">
                  <c:v>-66.166399999999996</c:v>
                </c:pt>
                <c:pt idx="14232" formatCode="General">
                  <c:v>-62.3874</c:v>
                </c:pt>
                <c:pt idx="14233" formatCode="General">
                  <c:v>-58.692399999999999</c:v>
                </c:pt>
                <c:pt idx="14234" formatCode="General">
                  <c:v>-55.396700000000003</c:v>
                </c:pt>
                <c:pt idx="14235" formatCode="General">
                  <c:v>-52.837699999999998</c:v>
                </c:pt>
                <c:pt idx="14236" formatCode="General">
                  <c:v>-51.165999999999997</c:v>
                </c:pt>
                <c:pt idx="14237" formatCode="General">
                  <c:v>-50.395600000000002</c:v>
                </c:pt>
                <c:pt idx="14238" formatCode="General">
                  <c:v>-50.353200000000001</c:v>
                </c:pt>
                <c:pt idx="14239" formatCode="General">
                  <c:v>-50.870100000000001</c:v>
                </c:pt>
                <c:pt idx="14240" formatCode="General">
                  <c:v>-51.826500000000003</c:v>
                </c:pt>
                <c:pt idx="14241" formatCode="General">
                  <c:v>-53.144100000000002</c:v>
                </c:pt>
                <c:pt idx="14242" formatCode="General">
                  <c:v>-54.767899999999997</c:v>
                </c:pt>
                <c:pt idx="14243" formatCode="General">
                  <c:v>-56.6753</c:v>
                </c:pt>
                <c:pt idx="14244" formatCode="General">
                  <c:v>-58.837400000000002</c:v>
                </c:pt>
                <c:pt idx="14245" formatCode="General">
                  <c:v>-61.201900000000002</c:v>
                </c:pt>
                <c:pt idx="14246" formatCode="General">
                  <c:v>-63.729599999999998</c:v>
                </c:pt>
                <c:pt idx="14247" formatCode="General">
                  <c:v>-66.387600000000006</c:v>
                </c:pt>
                <c:pt idx="14248" formatCode="General">
                  <c:v>-69.171300000000002</c:v>
                </c:pt>
                <c:pt idx="14249" formatCode="General">
                  <c:v>-72.055400000000006</c:v>
                </c:pt>
                <c:pt idx="14250" formatCode="General">
                  <c:v>-74.938800000000001</c:v>
                </c:pt>
                <c:pt idx="14251" formatCode="General">
                  <c:v>-77.770899999999997</c:v>
                </c:pt>
                <c:pt idx="14252" formatCode="General">
                  <c:v>-80.566100000000006</c:v>
                </c:pt>
                <c:pt idx="14253" formatCode="General">
                  <c:v>-83.410300000000007</c:v>
                </c:pt>
                <c:pt idx="14254" formatCode="General">
                  <c:v>-86.400899999999993</c:v>
                </c:pt>
                <c:pt idx="14255" formatCode="General">
                  <c:v>-89.588700000000003</c:v>
                </c:pt>
                <c:pt idx="14256" formatCode="General">
                  <c:v>-93.022999999999996</c:v>
                </c:pt>
                <c:pt idx="14257" formatCode="General">
                  <c:v>-96.746399999999994</c:v>
                </c:pt>
                <c:pt idx="14258" formatCode="General">
                  <c:v>-100.70099999999999</c:v>
                </c:pt>
                <c:pt idx="14259" formatCode="General">
                  <c:v>-104.739</c:v>
                </c:pt>
                <c:pt idx="14260" formatCode="General">
                  <c:v>-108.70699999999999</c:v>
                </c:pt>
                <c:pt idx="14261" formatCode="General">
                  <c:v>-112.47799999999999</c:v>
                </c:pt>
                <c:pt idx="14262" formatCode="General">
                  <c:v>-115.94199999999999</c:v>
                </c:pt>
                <c:pt idx="14263" formatCode="General">
                  <c:v>-119.001</c:v>
                </c:pt>
                <c:pt idx="14264" formatCode="General">
                  <c:v>-121.595</c:v>
                </c:pt>
                <c:pt idx="14265" formatCode="General">
                  <c:v>-123.52</c:v>
                </c:pt>
                <c:pt idx="14266" formatCode="General">
                  <c:v>-124.501</c:v>
                </c:pt>
                <c:pt idx="14267" formatCode="General">
                  <c:v>-124.60599999999999</c:v>
                </c:pt>
                <c:pt idx="14268" formatCode="General">
                  <c:v>-124.038</c:v>
                </c:pt>
                <c:pt idx="14269" formatCode="General">
                  <c:v>-122.872</c:v>
                </c:pt>
                <c:pt idx="14270" formatCode="General">
                  <c:v>-121.19499999999999</c:v>
                </c:pt>
                <c:pt idx="14271" formatCode="General">
                  <c:v>-119.11199999999999</c:v>
                </c:pt>
                <c:pt idx="14272" formatCode="General">
                  <c:v>-116.738</c:v>
                </c:pt>
                <c:pt idx="14273" formatCode="General">
                  <c:v>-114.178</c:v>
                </c:pt>
                <c:pt idx="14274" formatCode="General">
                  <c:v>-111.408</c:v>
                </c:pt>
                <c:pt idx="14275" formatCode="General">
                  <c:v>-108.372</c:v>
                </c:pt>
                <c:pt idx="14276" formatCode="General">
                  <c:v>-105.071</c:v>
                </c:pt>
                <c:pt idx="14277" formatCode="General">
                  <c:v>-101.526</c:v>
                </c:pt>
                <c:pt idx="14278" formatCode="General">
                  <c:v>-97.792500000000004</c:v>
                </c:pt>
                <c:pt idx="14279" formatCode="General">
                  <c:v>-93.953299999999999</c:v>
                </c:pt>
                <c:pt idx="14280" formatCode="General">
                  <c:v>-90.098699999999994</c:v>
                </c:pt>
                <c:pt idx="14281" formatCode="General">
                  <c:v>-86.293199999999999</c:v>
                </c:pt>
                <c:pt idx="14282" formatCode="General">
                  <c:v>-82.573499999999996</c:v>
                </c:pt>
                <c:pt idx="14283" formatCode="General">
                  <c:v>-78.926400000000001</c:v>
                </c:pt>
                <c:pt idx="14284" formatCode="General">
                  <c:v>-75.312700000000007</c:v>
                </c:pt>
                <c:pt idx="14285" formatCode="General">
                  <c:v>-71.695400000000006</c:v>
                </c:pt>
                <c:pt idx="14286" formatCode="General">
                  <c:v>-68.038499999999999</c:v>
                </c:pt>
                <c:pt idx="14287" formatCode="General">
                  <c:v>-64.326999999999998</c:v>
                </c:pt>
                <c:pt idx="14288" formatCode="General">
                  <c:v>-60.687899999999999</c:v>
                </c:pt>
                <c:pt idx="14289" formatCode="General">
                  <c:v>-57.270299999999999</c:v>
                </c:pt>
                <c:pt idx="14290" formatCode="General">
                  <c:v>-54.134900000000002</c:v>
                </c:pt>
                <c:pt idx="14291" formatCode="General">
                  <c:v>-51.295699999999997</c:v>
                </c:pt>
                <c:pt idx="14292" formatCode="General">
                  <c:v>-48.704500000000003</c:v>
                </c:pt>
                <c:pt idx="14293" formatCode="General">
                  <c:v>-46.383200000000002</c:v>
                </c:pt>
                <c:pt idx="14294" formatCode="General">
                  <c:v>-44.389800000000001</c:v>
                </c:pt>
                <c:pt idx="14295" formatCode="General">
                  <c:v>-42.773499999999999</c:v>
                </c:pt>
                <c:pt idx="14296" formatCode="General">
                  <c:v>-41.548099999999998</c:v>
                </c:pt>
                <c:pt idx="14297" formatCode="General">
                  <c:v>-40.642299999999999</c:v>
                </c:pt>
                <c:pt idx="14298" formatCode="General">
                  <c:v>-39.943800000000003</c:v>
                </c:pt>
                <c:pt idx="14299" formatCode="General">
                  <c:v>-39.332299999999996</c:v>
                </c:pt>
                <c:pt idx="14300" formatCode="General">
                  <c:v>-38.823799999999999</c:v>
                </c:pt>
                <c:pt idx="14301" formatCode="General">
                  <c:v>-38.499899999999997</c:v>
                </c:pt>
                <c:pt idx="14302" formatCode="General">
                  <c:v>-38.423000000000002</c:v>
                </c:pt>
                <c:pt idx="14303" formatCode="General">
                  <c:v>-38.664999999999999</c:v>
                </c:pt>
                <c:pt idx="14304" formatCode="General">
                  <c:v>-39.285899999999998</c:v>
                </c:pt>
                <c:pt idx="14305" formatCode="General">
                  <c:v>-40.2971</c:v>
                </c:pt>
                <c:pt idx="14306" formatCode="General">
                  <c:v>-41.642200000000003</c:v>
                </c:pt>
                <c:pt idx="14307" formatCode="General">
                  <c:v>-43.190300000000001</c:v>
                </c:pt>
                <c:pt idx="14308" formatCode="General">
                  <c:v>-44.785800000000002</c:v>
                </c:pt>
                <c:pt idx="14309" formatCode="General">
                  <c:v>-46.270899999999997</c:v>
                </c:pt>
                <c:pt idx="14310" formatCode="General">
                  <c:v>-47.512799999999999</c:v>
                </c:pt>
                <c:pt idx="14311" formatCode="General">
                  <c:v>-48.465800000000002</c:v>
                </c:pt>
                <c:pt idx="14312" formatCode="General">
                  <c:v>-49.129100000000001</c:v>
                </c:pt>
                <c:pt idx="14313" formatCode="General">
                  <c:v>-49.5306</c:v>
                </c:pt>
                <c:pt idx="14314" formatCode="General">
                  <c:v>-49.685299999999998</c:v>
                </c:pt>
                <c:pt idx="14315" formatCode="General">
                  <c:v>-49.625300000000003</c:v>
                </c:pt>
                <c:pt idx="14316" formatCode="General">
                  <c:v>-49.500500000000002</c:v>
                </c:pt>
                <c:pt idx="14317" formatCode="General">
                  <c:v>-49.429499999999997</c:v>
                </c:pt>
                <c:pt idx="14318" formatCode="General">
                  <c:v>-49.392400000000002</c:v>
                </c:pt>
                <c:pt idx="14319" formatCode="General">
                  <c:v>-49.343699999999998</c:v>
                </c:pt>
                <c:pt idx="14320" formatCode="General">
                  <c:v>-49.237699999999997</c:v>
                </c:pt>
                <c:pt idx="14321" formatCode="General">
                  <c:v>-49.0396</c:v>
                </c:pt>
                <c:pt idx="14322" formatCode="General">
                  <c:v>-48.726500000000001</c:v>
                </c:pt>
                <c:pt idx="14323" formatCode="General">
                  <c:v>-48.290799999999997</c:v>
                </c:pt>
                <c:pt idx="14324" formatCode="General">
                  <c:v>-47.719099999999997</c:v>
                </c:pt>
                <c:pt idx="14325" formatCode="General">
                  <c:v>-46.994900000000001</c:v>
                </c:pt>
                <c:pt idx="14326" formatCode="General">
                  <c:v>-46.165700000000001</c:v>
                </c:pt>
                <c:pt idx="14327" formatCode="General">
                  <c:v>-45.316499999999998</c:v>
                </c:pt>
                <c:pt idx="14328" formatCode="General">
                  <c:v>-44.474499999999999</c:v>
                </c:pt>
                <c:pt idx="14329" formatCode="General">
                  <c:v>-43.6374</c:v>
                </c:pt>
                <c:pt idx="14330" formatCode="General">
                  <c:v>-42.787199999999999</c:v>
                </c:pt>
                <c:pt idx="14331" formatCode="General">
                  <c:v>-41.842199999999998</c:v>
                </c:pt>
                <c:pt idx="14332" formatCode="General">
                  <c:v>-40.668399999999998</c:v>
                </c:pt>
                <c:pt idx="14333" formatCode="General">
                  <c:v>-39.256999999999998</c:v>
                </c:pt>
                <c:pt idx="14334" formatCode="General">
                  <c:v>-37.693800000000003</c:v>
                </c:pt>
                <c:pt idx="14335" formatCode="General">
                  <c:v>-36.148099999999999</c:v>
                </c:pt>
                <c:pt idx="14336" formatCode="General">
                  <c:v>-34.808599999999998</c:v>
                </c:pt>
                <c:pt idx="14337" formatCode="General">
                  <c:v>-33.808799999999998</c:v>
                </c:pt>
                <c:pt idx="14338" formatCode="General">
                  <c:v>-33.281100000000002</c:v>
                </c:pt>
                <c:pt idx="14339" formatCode="General">
                  <c:v>-33.306800000000003</c:v>
                </c:pt>
                <c:pt idx="14340" formatCode="General">
                  <c:v>-33.863900000000001</c:v>
                </c:pt>
                <c:pt idx="14341" formatCode="General">
                  <c:v>-34.862099999999998</c:v>
                </c:pt>
                <c:pt idx="14342" formatCode="General">
                  <c:v>-36.121299999999998</c:v>
                </c:pt>
                <c:pt idx="14343" formatCode="General">
                  <c:v>-37.463000000000001</c:v>
                </c:pt>
                <c:pt idx="14344" formatCode="General">
                  <c:v>-38.822000000000003</c:v>
                </c:pt>
                <c:pt idx="14345" formatCode="General">
                  <c:v>-40.121699999999997</c:v>
                </c:pt>
                <c:pt idx="14346" formatCode="General">
                  <c:v>-41.287300000000002</c:v>
                </c:pt>
                <c:pt idx="14347" formatCode="General">
                  <c:v>-42.162999999999997</c:v>
                </c:pt>
                <c:pt idx="14348" formatCode="General">
                  <c:v>-42.599699999999999</c:v>
                </c:pt>
                <c:pt idx="14349" formatCode="General">
                  <c:v>-42.701300000000003</c:v>
                </c:pt>
                <c:pt idx="14350" formatCode="General">
                  <c:v>-42.621299999999998</c:v>
                </c:pt>
                <c:pt idx="14351" formatCode="General">
                  <c:v>-42.424100000000003</c:v>
                </c:pt>
                <c:pt idx="14352" formatCode="General">
                  <c:v>-42.217700000000001</c:v>
                </c:pt>
                <c:pt idx="14353" formatCode="General">
                  <c:v>-42.115900000000003</c:v>
                </c:pt>
                <c:pt idx="14354" formatCode="General">
                  <c:v>-42.258499999999998</c:v>
                </c:pt>
                <c:pt idx="14355" formatCode="General">
                  <c:v>-42.761099999999999</c:v>
                </c:pt>
                <c:pt idx="14356" formatCode="General">
                  <c:v>-43.653300000000002</c:v>
                </c:pt>
                <c:pt idx="14357" formatCode="General">
                  <c:v>-44.960900000000002</c:v>
                </c:pt>
                <c:pt idx="14358" formatCode="General">
                  <c:v>-46.731900000000003</c:v>
                </c:pt>
                <c:pt idx="14359" formatCode="General">
                  <c:v>-48.9499</c:v>
                </c:pt>
                <c:pt idx="14360" formatCode="General">
                  <c:v>-51.5381</c:v>
                </c:pt>
                <c:pt idx="14361" formatCode="General">
                  <c:v>-54.430100000000003</c:v>
                </c:pt>
                <c:pt idx="14362" formatCode="General">
                  <c:v>-57.5383</c:v>
                </c:pt>
                <c:pt idx="14363" formatCode="General">
                  <c:v>-60.624600000000001</c:v>
                </c:pt>
                <c:pt idx="14364" formatCode="General">
                  <c:v>-63.4099</c:v>
                </c:pt>
                <c:pt idx="14365" formatCode="General">
                  <c:v>-65.683300000000003</c:v>
                </c:pt>
                <c:pt idx="14366" formatCode="General">
                  <c:v>-67.322400000000002</c:v>
                </c:pt>
                <c:pt idx="14367" formatCode="General">
                  <c:v>-68.314300000000003</c:v>
                </c:pt>
                <c:pt idx="14368" formatCode="General">
                  <c:v>-68.685900000000004</c:v>
                </c:pt>
                <c:pt idx="14369" formatCode="General">
                  <c:v>-68.446399999999997</c:v>
                </c:pt>
                <c:pt idx="14370" formatCode="General">
                  <c:v>-67.459400000000002</c:v>
                </c:pt>
                <c:pt idx="14371" formatCode="General">
                  <c:v>-65.709100000000007</c:v>
                </c:pt>
                <c:pt idx="14372" formatCode="General">
                  <c:v>-63.419600000000003</c:v>
                </c:pt>
                <c:pt idx="14373" formatCode="General">
                  <c:v>-60.739199999999997</c:v>
                </c:pt>
                <c:pt idx="14374" formatCode="General">
                  <c:v>-57.714799999999997</c:v>
                </c:pt>
                <c:pt idx="14375" formatCode="General">
                  <c:v>-54.430599999999998</c:v>
                </c:pt>
                <c:pt idx="14376" formatCode="General">
                  <c:v>-50.973799999999997</c:v>
                </c:pt>
                <c:pt idx="14377" formatCode="General">
                  <c:v>-47.392899999999997</c:v>
                </c:pt>
                <c:pt idx="14378" formatCode="General">
                  <c:v>-43.744900000000001</c:v>
                </c:pt>
                <c:pt idx="14379" formatCode="General">
                  <c:v>-40.105699999999999</c:v>
                </c:pt>
                <c:pt idx="14380" formatCode="General">
                  <c:v>-36.576099999999997</c:v>
                </c:pt>
                <c:pt idx="14381" formatCode="General">
                  <c:v>-33.2577</c:v>
                </c:pt>
                <c:pt idx="14382" formatCode="General">
                  <c:v>-30.249099999999999</c:v>
                </c:pt>
                <c:pt idx="14383" formatCode="General">
                  <c:v>-27.638100000000001</c:v>
                </c:pt>
                <c:pt idx="14384" formatCode="General">
                  <c:v>-25.489799999999999</c:v>
                </c:pt>
                <c:pt idx="14385" formatCode="General">
                  <c:v>-23.8462</c:v>
                </c:pt>
                <c:pt idx="14386" formatCode="General">
                  <c:v>-22.711099999999998</c:v>
                </c:pt>
                <c:pt idx="14387" formatCode="General">
                  <c:v>-22.121400000000001</c:v>
                </c:pt>
                <c:pt idx="14388" formatCode="General">
                  <c:v>-22.123699999999999</c:v>
                </c:pt>
                <c:pt idx="14389" formatCode="General">
                  <c:v>-22.810400000000001</c:v>
                </c:pt>
                <c:pt idx="14390" formatCode="General">
                  <c:v>-24.243600000000001</c:v>
                </c:pt>
                <c:pt idx="14391" formatCode="General">
                  <c:v>-26.360199999999999</c:v>
                </c:pt>
                <c:pt idx="14392" formatCode="General">
                  <c:v>-29.060700000000001</c:v>
                </c:pt>
                <c:pt idx="14393" formatCode="General">
                  <c:v>-32.230200000000004</c:v>
                </c:pt>
                <c:pt idx="14394" formatCode="General">
                  <c:v>-35.805799999999998</c:v>
                </c:pt>
                <c:pt idx="14395" formatCode="General">
                  <c:v>-39.743099999999998</c:v>
                </c:pt>
                <c:pt idx="14396" formatCode="General">
                  <c:v>-43.846299999999999</c:v>
                </c:pt>
                <c:pt idx="14397" formatCode="General">
                  <c:v>-47.855499999999999</c:v>
                </c:pt>
                <c:pt idx="14398" formatCode="General">
                  <c:v>-51.511299999999999</c:v>
                </c:pt>
                <c:pt idx="14399" formatCode="General">
                  <c:v>-54.623600000000003</c:v>
                </c:pt>
                <c:pt idx="14400" formatCode="General">
                  <c:v>-57.132399999999997</c:v>
                </c:pt>
                <c:pt idx="14401" formatCode="General">
                  <c:v>-58.893900000000002</c:v>
                </c:pt>
                <c:pt idx="14402" formatCode="General">
                  <c:v>-59.757300000000001</c:v>
                </c:pt>
                <c:pt idx="14403" formatCode="General">
                  <c:v>-59.691899999999997</c:v>
                </c:pt>
                <c:pt idx="14404" formatCode="General">
                  <c:v>-58.718000000000004</c:v>
                </c:pt>
                <c:pt idx="14405" formatCode="General">
                  <c:v>-56.892000000000003</c:v>
                </c:pt>
                <c:pt idx="14406" formatCode="General">
                  <c:v>-54.337299999999999</c:v>
                </c:pt>
                <c:pt idx="14407" formatCode="General">
                  <c:v>-51.205500000000001</c:v>
                </c:pt>
                <c:pt idx="14408" formatCode="General">
                  <c:v>-47.6068</c:v>
                </c:pt>
                <c:pt idx="14409" formatCode="General">
                  <c:v>-43.624099999999999</c:v>
                </c:pt>
                <c:pt idx="14410" formatCode="General">
                  <c:v>-39.337299999999999</c:v>
                </c:pt>
                <c:pt idx="14411" formatCode="General">
                  <c:v>-34.795499999999997</c:v>
                </c:pt>
                <c:pt idx="14412" formatCode="General">
                  <c:v>-30.003499999999999</c:v>
                </c:pt>
                <c:pt idx="14413" formatCode="General">
                  <c:v>-24.915400000000002</c:v>
                </c:pt>
                <c:pt idx="14414" formatCode="General">
                  <c:v>-19.481200000000001</c:v>
                </c:pt>
                <c:pt idx="14415" formatCode="General">
                  <c:v>-13.7972</c:v>
                </c:pt>
                <c:pt idx="14416" formatCode="General">
                  <c:v>-8.0277399999999997</c:v>
                </c:pt>
                <c:pt idx="14417" formatCode="General">
                  <c:v>-2.3612000000000002</c:v>
                </c:pt>
                <c:pt idx="14418" formatCode="General">
                  <c:v>3.0242200000000001</c:v>
                </c:pt>
                <c:pt idx="14419" formatCode="General">
                  <c:v>8.0316700000000001</c:v>
                </c:pt>
                <c:pt idx="14420" formatCode="General">
                  <c:v>12.562200000000001</c:v>
                </c:pt>
                <c:pt idx="14421" formatCode="General">
                  <c:v>16.534500000000001</c:v>
                </c:pt>
                <c:pt idx="14422" formatCode="General">
                  <c:v>19.965499999999999</c:v>
                </c:pt>
                <c:pt idx="14423" formatCode="General">
                  <c:v>22.917300000000001</c:v>
                </c:pt>
                <c:pt idx="14424" formatCode="General">
                  <c:v>25.458600000000001</c:v>
                </c:pt>
                <c:pt idx="14425" formatCode="General">
                  <c:v>27.649000000000001</c:v>
                </c:pt>
                <c:pt idx="14426" formatCode="General">
                  <c:v>29.503499999999999</c:v>
                </c:pt>
                <c:pt idx="14427" formatCode="General">
                  <c:v>31.075700000000001</c:v>
                </c:pt>
                <c:pt idx="14428" formatCode="General">
                  <c:v>32.4407</c:v>
                </c:pt>
                <c:pt idx="14429" formatCode="General">
                  <c:v>33.872</c:v>
                </c:pt>
                <c:pt idx="14430" formatCode="General">
                  <c:v>35.6036</c:v>
                </c:pt>
                <c:pt idx="14431" formatCode="General">
                  <c:v>37.526800000000001</c:v>
                </c:pt>
                <c:pt idx="14432" formatCode="General">
                  <c:v>39.462600000000002</c:v>
                </c:pt>
                <c:pt idx="14433" formatCode="General">
                  <c:v>41.253599999999999</c:v>
                </c:pt>
                <c:pt idx="14434" formatCode="General">
                  <c:v>42.899900000000002</c:v>
                </c:pt>
                <c:pt idx="14435" formatCode="General">
                  <c:v>44.505299999999998</c:v>
                </c:pt>
                <c:pt idx="14436" formatCode="General">
                  <c:v>46.067300000000003</c:v>
                </c:pt>
                <c:pt idx="14437" formatCode="General">
                  <c:v>47.570300000000003</c:v>
                </c:pt>
                <c:pt idx="14438" formatCode="General">
                  <c:v>49.052399999999999</c:v>
                </c:pt>
                <c:pt idx="14439" formatCode="General">
                  <c:v>50.551900000000003</c:v>
                </c:pt>
                <c:pt idx="14440" formatCode="General">
                  <c:v>52.0931</c:v>
                </c:pt>
                <c:pt idx="14441" formatCode="General">
                  <c:v>53.665700000000001</c:v>
                </c:pt>
                <c:pt idx="14442" formatCode="General">
                  <c:v>55.242800000000003</c:v>
                </c:pt>
                <c:pt idx="14443" formatCode="General">
                  <c:v>56.803600000000003</c:v>
                </c:pt>
                <c:pt idx="14444" formatCode="General">
                  <c:v>58.303100000000001</c:v>
                </c:pt>
                <c:pt idx="14445" formatCode="General">
                  <c:v>59.654499999999999</c:v>
                </c:pt>
                <c:pt idx="14446" formatCode="General">
                  <c:v>60.7791</c:v>
                </c:pt>
                <c:pt idx="14447" formatCode="General">
                  <c:v>61.641199999999998</c:v>
                </c:pt>
                <c:pt idx="14448" formatCode="General">
                  <c:v>62.349800000000002</c:v>
                </c:pt>
                <c:pt idx="14449" formatCode="General">
                  <c:v>63.0565</c:v>
                </c:pt>
                <c:pt idx="14450" formatCode="General">
                  <c:v>63.775700000000001</c:v>
                </c:pt>
                <c:pt idx="14451" formatCode="General">
                  <c:v>64.525000000000006</c:v>
                </c:pt>
                <c:pt idx="14452" formatCode="General">
                  <c:v>65.381900000000002</c:v>
                </c:pt>
                <c:pt idx="14453" formatCode="General">
                  <c:v>66.350800000000007</c:v>
                </c:pt>
                <c:pt idx="14454" formatCode="General">
                  <c:v>67.361199999999997</c:v>
                </c:pt>
                <c:pt idx="14455" formatCode="General">
                  <c:v>68.4238</c:v>
                </c:pt>
                <c:pt idx="14456" formatCode="General">
                  <c:v>69.578500000000005</c:v>
                </c:pt>
                <c:pt idx="14457" formatCode="General">
                  <c:v>70.796499999999995</c:v>
                </c:pt>
                <c:pt idx="14458" formatCode="General">
                  <c:v>72.034599999999998</c:v>
                </c:pt>
                <c:pt idx="14459" formatCode="General">
                  <c:v>73.260099999999994</c:v>
                </c:pt>
                <c:pt idx="14460" formatCode="General">
                  <c:v>74.420400000000001</c:v>
                </c:pt>
                <c:pt idx="14461" formatCode="General">
                  <c:v>75.462199999999996</c:v>
                </c:pt>
                <c:pt idx="14462" formatCode="General">
                  <c:v>76.4405</c:v>
                </c:pt>
                <c:pt idx="14463" formatCode="General">
                  <c:v>77.441100000000006</c:v>
                </c:pt>
                <c:pt idx="14464" formatCode="General">
                  <c:v>78.484999999999999</c:v>
                </c:pt>
                <c:pt idx="14465" formatCode="General">
                  <c:v>79.559799999999996</c:v>
                </c:pt>
                <c:pt idx="14466" formatCode="General">
                  <c:v>80.609700000000004</c:v>
                </c:pt>
                <c:pt idx="14467" formatCode="General">
                  <c:v>81.729200000000006</c:v>
                </c:pt>
                <c:pt idx="14468" formatCode="General">
                  <c:v>83.107200000000006</c:v>
                </c:pt>
                <c:pt idx="14469" formatCode="General">
                  <c:v>84.613900000000001</c:v>
                </c:pt>
                <c:pt idx="14470" formatCode="General">
                  <c:v>86.051599999999993</c:v>
                </c:pt>
                <c:pt idx="14471" formatCode="General">
                  <c:v>87.442599999999999</c:v>
                </c:pt>
                <c:pt idx="14472" formatCode="General">
                  <c:v>88.824100000000001</c:v>
                </c:pt>
                <c:pt idx="14473" formatCode="General">
                  <c:v>90.215900000000005</c:v>
                </c:pt>
                <c:pt idx="14474" formatCode="General">
                  <c:v>91.625399999999999</c:v>
                </c:pt>
                <c:pt idx="14475" formatCode="General">
                  <c:v>93.0458</c:v>
                </c:pt>
                <c:pt idx="14476" formatCode="General">
                  <c:v>94.436499999999995</c:v>
                </c:pt>
                <c:pt idx="14477" formatCode="General">
                  <c:v>95.757999999999996</c:v>
                </c:pt>
                <c:pt idx="14478" formatCode="General">
                  <c:v>97.014300000000006</c:v>
                </c:pt>
                <c:pt idx="14479" formatCode="General">
                  <c:v>98.282399999999996</c:v>
                </c:pt>
                <c:pt idx="14480" formatCode="General">
                  <c:v>99.705799999999996</c:v>
                </c:pt>
                <c:pt idx="14481" formatCode="General">
                  <c:v>101.31</c:v>
                </c:pt>
                <c:pt idx="14482" formatCode="General">
                  <c:v>103.03</c:v>
                </c:pt>
                <c:pt idx="14483" formatCode="General">
                  <c:v>104.81399999999999</c:v>
                </c:pt>
                <c:pt idx="14484" formatCode="General">
                  <c:v>106.602</c:v>
                </c:pt>
                <c:pt idx="14485" formatCode="General">
                  <c:v>108.331</c:v>
                </c:pt>
                <c:pt idx="14486" formatCode="General">
                  <c:v>109.883</c:v>
                </c:pt>
                <c:pt idx="14487" formatCode="General">
                  <c:v>111.105</c:v>
                </c:pt>
                <c:pt idx="14488" formatCode="General">
                  <c:v>111.902</c:v>
                </c:pt>
                <c:pt idx="14489" formatCode="General">
                  <c:v>112.23399999999999</c:v>
                </c:pt>
                <c:pt idx="14490" formatCode="General">
                  <c:v>112.087</c:v>
                </c:pt>
                <c:pt idx="14491" formatCode="General">
                  <c:v>111.477</c:v>
                </c:pt>
                <c:pt idx="14492" formatCode="General">
                  <c:v>110.471</c:v>
                </c:pt>
                <c:pt idx="14493" formatCode="General">
                  <c:v>109.15900000000001</c:v>
                </c:pt>
                <c:pt idx="14494" formatCode="General">
                  <c:v>107.625</c:v>
                </c:pt>
                <c:pt idx="14495" formatCode="General">
                  <c:v>106.08</c:v>
                </c:pt>
                <c:pt idx="14496" formatCode="General">
                  <c:v>104.756</c:v>
                </c:pt>
                <c:pt idx="14497" formatCode="General">
                  <c:v>103.759</c:v>
                </c:pt>
                <c:pt idx="14498" formatCode="General">
                  <c:v>103.164</c:v>
                </c:pt>
                <c:pt idx="14499" formatCode="General">
                  <c:v>103.03</c:v>
                </c:pt>
                <c:pt idx="14500" formatCode="General">
                  <c:v>103.39</c:v>
                </c:pt>
                <c:pt idx="14501" formatCode="General">
                  <c:v>104.246</c:v>
                </c:pt>
                <c:pt idx="14502" formatCode="General">
                  <c:v>105.488</c:v>
                </c:pt>
                <c:pt idx="14503" formatCode="General">
                  <c:v>106.97199999999999</c:v>
                </c:pt>
                <c:pt idx="14504" formatCode="General">
                  <c:v>108.64400000000001</c:v>
                </c:pt>
                <c:pt idx="14505" formatCode="General">
                  <c:v>110.459</c:v>
                </c:pt>
                <c:pt idx="14506" formatCode="General">
                  <c:v>112.387</c:v>
                </c:pt>
                <c:pt idx="14507" formatCode="General">
                  <c:v>114.44499999999999</c:v>
                </c:pt>
                <c:pt idx="14508" formatCode="General">
                  <c:v>116.681</c:v>
                </c:pt>
                <c:pt idx="14509" formatCode="General">
                  <c:v>119.068</c:v>
                </c:pt>
                <c:pt idx="14510" formatCode="General">
                  <c:v>121.554</c:v>
                </c:pt>
                <c:pt idx="14511" formatCode="General">
                  <c:v>124.136</c:v>
                </c:pt>
                <c:pt idx="14512" formatCode="General">
                  <c:v>126.819</c:v>
                </c:pt>
                <c:pt idx="14513" formatCode="General">
                  <c:v>129.58699999999999</c:v>
                </c:pt>
                <c:pt idx="14514" formatCode="General">
                  <c:v>132.351</c:v>
                </c:pt>
                <c:pt idx="14515" formatCode="General">
                  <c:v>134.976</c:v>
                </c:pt>
                <c:pt idx="14516" formatCode="General">
                  <c:v>137.42599999999999</c:v>
                </c:pt>
                <c:pt idx="14517" formatCode="General">
                  <c:v>139.70500000000001</c:v>
                </c:pt>
                <c:pt idx="14518" formatCode="General">
                  <c:v>141.79</c:v>
                </c:pt>
                <c:pt idx="14519" formatCode="General">
                  <c:v>143.66399999999999</c:v>
                </c:pt>
                <c:pt idx="14520" formatCode="General">
                  <c:v>145.31200000000001</c:v>
                </c:pt>
                <c:pt idx="14521" formatCode="General">
                  <c:v>146.68600000000001</c:v>
                </c:pt>
                <c:pt idx="14522" formatCode="General">
                  <c:v>147.72200000000001</c:v>
                </c:pt>
                <c:pt idx="14523" formatCode="General">
                  <c:v>148.392</c:v>
                </c:pt>
                <c:pt idx="14524" formatCode="General">
                  <c:v>148.69300000000001</c:v>
                </c:pt>
                <c:pt idx="14525" formatCode="General">
                  <c:v>148.65</c:v>
                </c:pt>
                <c:pt idx="14526" formatCode="General">
                  <c:v>148.297</c:v>
                </c:pt>
                <c:pt idx="14527" formatCode="General">
                  <c:v>147.67099999999999</c:v>
                </c:pt>
                <c:pt idx="14528" formatCode="General">
                  <c:v>146.85499999999999</c:v>
                </c:pt>
                <c:pt idx="14529" formatCode="General">
                  <c:v>145.953</c:v>
                </c:pt>
                <c:pt idx="14530" formatCode="General">
                  <c:v>145.00800000000001</c:v>
                </c:pt>
                <c:pt idx="14531" formatCode="General">
                  <c:v>144.005</c:v>
                </c:pt>
                <c:pt idx="14532" formatCode="General">
                  <c:v>142.81200000000001</c:v>
                </c:pt>
                <c:pt idx="14533" formatCode="General">
                  <c:v>141.29900000000001</c:v>
                </c:pt>
                <c:pt idx="14534" formatCode="General">
                  <c:v>139.42099999999999</c:v>
                </c:pt>
                <c:pt idx="14535" formatCode="General">
                  <c:v>137.197</c:v>
                </c:pt>
                <c:pt idx="14536" formatCode="General">
                  <c:v>134.68299999999999</c:v>
                </c:pt>
                <c:pt idx="14537" formatCode="General">
                  <c:v>131.84800000000001</c:v>
                </c:pt>
                <c:pt idx="14538" formatCode="General">
                  <c:v>128.67500000000001</c:v>
                </c:pt>
                <c:pt idx="14539" formatCode="General">
                  <c:v>125.25</c:v>
                </c:pt>
                <c:pt idx="14540" formatCode="General">
                  <c:v>121.67700000000001</c:v>
                </c:pt>
                <c:pt idx="14541" formatCode="General">
                  <c:v>118.045</c:v>
                </c:pt>
                <c:pt idx="14542" formatCode="General">
                  <c:v>114.426</c:v>
                </c:pt>
                <c:pt idx="14543" formatCode="General">
                  <c:v>110.878</c:v>
                </c:pt>
                <c:pt idx="14544" formatCode="General">
                  <c:v>107.48099999999999</c:v>
                </c:pt>
                <c:pt idx="14545" formatCode="General">
                  <c:v>104.321</c:v>
                </c:pt>
                <c:pt idx="14546" formatCode="General">
                  <c:v>101.464</c:v>
                </c:pt>
                <c:pt idx="14547" formatCode="General">
                  <c:v>99.109300000000005</c:v>
                </c:pt>
                <c:pt idx="14548" formatCode="General">
                  <c:v>97.532300000000006</c:v>
                </c:pt>
                <c:pt idx="14549" formatCode="General">
                  <c:v>96.862899999999996</c:v>
                </c:pt>
                <c:pt idx="14550" formatCode="General">
                  <c:v>97.129499999999993</c:v>
                </c:pt>
                <c:pt idx="14551" formatCode="General">
                  <c:v>98.391199999999998</c:v>
                </c:pt>
                <c:pt idx="14552" formatCode="General">
                  <c:v>100.664</c:v>
                </c:pt>
                <c:pt idx="14553" formatCode="General">
                  <c:v>103.864</c:v>
                </c:pt>
                <c:pt idx="14554" formatCode="General">
                  <c:v>107.816</c:v>
                </c:pt>
                <c:pt idx="14555" formatCode="General">
                  <c:v>112.3</c:v>
                </c:pt>
                <c:pt idx="14556" formatCode="General">
                  <c:v>117.096</c:v>
                </c:pt>
                <c:pt idx="14557" formatCode="General">
                  <c:v>122.01600000000001</c:v>
                </c:pt>
                <c:pt idx="14558" formatCode="General">
                  <c:v>126.964</c:v>
                </c:pt>
                <c:pt idx="14559" formatCode="General">
                  <c:v>131.815</c:v>
                </c:pt>
                <c:pt idx="14560" formatCode="General">
                  <c:v>136.381</c:v>
                </c:pt>
                <c:pt idx="14561" formatCode="General">
                  <c:v>140.505</c:v>
                </c:pt>
                <c:pt idx="14562" formatCode="General">
                  <c:v>144.089</c:v>
                </c:pt>
                <c:pt idx="14563" formatCode="General">
                  <c:v>147.09</c:v>
                </c:pt>
                <c:pt idx="14564" formatCode="General">
                  <c:v>149.47800000000001</c:v>
                </c:pt>
                <c:pt idx="14565" formatCode="General">
                  <c:v>151.16900000000001</c:v>
                </c:pt>
                <c:pt idx="14566" formatCode="General">
                  <c:v>152.089</c:v>
                </c:pt>
                <c:pt idx="14567" formatCode="General">
                  <c:v>152.215</c:v>
                </c:pt>
                <c:pt idx="14568" formatCode="General">
                  <c:v>151.511</c:v>
                </c:pt>
                <c:pt idx="14569" formatCode="General">
                  <c:v>149.952</c:v>
                </c:pt>
                <c:pt idx="14570" formatCode="General">
                  <c:v>147.50899999999999</c:v>
                </c:pt>
                <c:pt idx="14571" formatCode="General">
                  <c:v>144.20699999999999</c:v>
                </c:pt>
                <c:pt idx="14572" formatCode="General">
                  <c:v>140.22200000000001</c:v>
                </c:pt>
                <c:pt idx="14573" formatCode="General">
                  <c:v>135.74600000000001</c:v>
                </c:pt>
                <c:pt idx="14574" formatCode="General">
                  <c:v>130.91200000000001</c:v>
                </c:pt>
                <c:pt idx="14575" formatCode="General">
                  <c:v>125.88800000000001</c:v>
                </c:pt>
                <c:pt idx="14576" formatCode="General">
                  <c:v>120.84</c:v>
                </c:pt>
                <c:pt idx="14577" formatCode="General">
                  <c:v>115.91</c:v>
                </c:pt>
                <c:pt idx="14578" formatCode="General">
                  <c:v>111.20699999999999</c:v>
                </c:pt>
                <c:pt idx="14579" formatCode="General">
                  <c:v>106.764</c:v>
                </c:pt>
                <c:pt idx="14580" formatCode="General">
                  <c:v>102.599</c:v>
                </c:pt>
                <c:pt idx="14581" formatCode="General">
                  <c:v>98.731999999999999</c:v>
                </c:pt>
                <c:pt idx="14582" formatCode="General">
                  <c:v>95.155199999999994</c:v>
                </c:pt>
                <c:pt idx="14583" formatCode="General">
                  <c:v>91.8506</c:v>
                </c:pt>
                <c:pt idx="14584" formatCode="General">
                  <c:v>88.834299999999999</c:v>
                </c:pt>
                <c:pt idx="14585" formatCode="General">
                  <c:v>86.125299999999996</c:v>
                </c:pt>
                <c:pt idx="14586" formatCode="General">
                  <c:v>83.727500000000006</c:v>
                </c:pt>
                <c:pt idx="14587" formatCode="General">
                  <c:v>81.602099999999993</c:v>
                </c:pt>
                <c:pt idx="14588" formatCode="General">
                  <c:v>79.673100000000005</c:v>
                </c:pt>
                <c:pt idx="14589" formatCode="General">
                  <c:v>77.942300000000003</c:v>
                </c:pt>
                <c:pt idx="14590" formatCode="General">
                  <c:v>76.448300000000003</c:v>
                </c:pt>
                <c:pt idx="14591" formatCode="General">
                  <c:v>75.185500000000005</c:v>
                </c:pt>
                <c:pt idx="14592" formatCode="General">
                  <c:v>74.140199999999993</c:v>
                </c:pt>
                <c:pt idx="14593" formatCode="General">
                  <c:v>73.302999999999997</c:v>
                </c:pt>
                <c:pt idx="14594" formatCode="General">
                  <c:v>72.719399999999993</c:v>
                </c:pt>
                <c:pt idx="14595" formatCode="General">
                  <c:v>72.466399999999993</c:v>
                </c:pt>
                <c:pt idx="14596" formatCode="General">
                  <c:v>72.449600000000004</c:v>
                </c:pt>
                <c:pt idx="14597" formatCode="General">
                  <c:v>72.524000000000001</c:v>
                </c:pt>
                <c:pt idx="14598" formatCode="General">
                  <c:v>72.762900000000002</c:v>
                </c:pt>
                <c:pt idx="14599" formatCode="General">
                  <c:v>73.2029</c:v>
                </c:pt>
                <c:pt idx="14600" formatCode="General">
                  <c:v>73.696100000000001</c:v>
                </c:pt>
                <c:pt idx="14601" formatCode="General">
                  <c:v>74.138599999999997</c:v>
                </c:pt>
                <c:pt idx="14602" formatCode="General">
                  <c:v>74.501900000000006</c:v>
                </c:pt>
                <c:pt idx="14603" formatCode="General">
                  <c:v>74.797399999999996</c:v>
                </c:pt>
                <c:pt idx="14604" formatCode="General">
                  <c:v>75.030100000000004</c:v>
                </c:pt>
                <c:pt idx="14605" formatCode="General">
                  <c:v>75.088499999999996</c:v>
                </c:pt>
                <c:pt idx="14606" formatCode="General">
                  <c:v>74.845799999999997</c:v>
                </c:pt>
                <c:pt idx="14607" formatCode="General">
                  <c:v>74.223200000000006</c:v>
                </c:pt>
                <c:pt idx="14608" formatCode="General">
                  <c:v>73.134900000000002</c:v>
                </c:pt>
                <c:pt idx="14609" formatCode="General">
                  <c:v>71.516499999999994</c:v>
                </c:pt>
                <c:pt idx="14610" formatCode="General">
                  <c:v>69.385300000000001</c:v>
                </c:pt>
                <c:pt idx="14611" formatCode="General">
                  <c:v>66.811199999999999</c:v>
                </c:pt>
                <c:pt idx="14612" formatCode="General">
                  <c:v>63.9206</c:v>
                </c:pt>
                <c:pt idx="14613" formatCode="General">
                  <c:v>60.852899999999998</c:v>
                </c:pt>
                <c:pt idx="14614" formatCode="General">
                  <c:v>57.702599999999997</c:v>
                </c:pt>
                <c:pt idx="14615" formatCode="General">
                  <c:v>54.5015</c:v>
                </c:pt>
                <c:pt idx="14616" formatCode="General">
                  <c:v>51.232700000000001</c:v>
                </c:pt>
                <c:pt idx="14617" formatCode="General">
                  <c:v>47.968000000000004</c:v>
                </c:pt>
                <c:pt idx="14618" formatCode="General">
                  <c:v>44.784300000000002</c:v>
                </c:pt>
                <c:pt idx="14619" formatCode="General">
                  <c:v>41.658900000000003</c:v>
                </c:pt>
                <c:pt idx="14620" formatCode="General">
                  <c:v>38.580599999999997</c:v>
                </c:pt>
                <c:pt idx="14621" formatCode="General">
                  <c:v>35.585999999999999</c:v>
                </c:pt>
                <c:pt idx="14622" formatCode="General">
                  <c:v>32.701999999999998</c:v>
                </c:pt>
                <c:pt idx="14623" formatCode="General">
                  <c:v>29.945699999999999</c:v>
                </c:pt>
                <c:pt idx="14624" formatCode="General">
                  <c:v>27.426100000000002</c:v>
                </c:pt>
                <c:pt idx="14625" formatCode="General">
                  <c:v>25.2316</c:v>
                </c:pt>
                <c:pt idx="14626" formatCode="General">
                  <c:v>23.292200000000001</c:v>
                </c:pt>
                <c:pt idx="14627" formatCode="General">
                  <c:v>21.5303</c:v>
                </c:pt>
                <c:pt idx="14628" formatCode="General">
                  <c:v>19.905000000000001</c:v>
                </c:pt>
                <c:pt idx="14629" formatCode="General">
                  <c:v>18.295000000000002</c:v>
                </c:pt>
                <c:pt idx="14630" formatCode="General">
                  <c:v>16.550699999999999</c:v>
                </c:pt>
                <c:pt idx="14631" formatCode="General">
                  <c:v>14.4231</c:v>
                </c:pt>
                <c:pt idx="14632" formatCode="General">
                  <c:v>11.706200000000001</c:v>
                </c:pt>
                <c:pt idx="14633" formatCode="General">
                  <c:v>8.4151000000000007</c:v>
                </c:pt>
                <c:pt idx="14634" formatCode="General">
                  <c:v>4.6097799999999998</c:v>
                </c:pt>
                <c:pt idx="14635" formatCode="General">
                  <c:v>0.366427</c:v>
                </c:pt>
                <c:pt idx="14636" formatCode="General">
                  <c:v>-4.1445800000000004</c:v>
                </c:pt>
                <c:pt idx="14637" formatCode="General">
                  <c:v>-8.7327899999999996</c:v>
                </c:pt>
                <c:pt idx="14638" formatCode="General">
                  <c:v>-13.191000000000001</c:v>
                </c:pt>
                <c:pt idx="14639" formatCode="General">
                  <c:v>-17.3294</c:v>
                </c:pt>
                <c:pt idx="14640" formatCode="General">
                  <c:v>-21.060199999999998</c:v>
                </c:pt>
                <c:pt idx="14641" formatCode="General">
                  <c:v>-24.372599999999998</c:v>
                </c:pt>
                <c:pt idx="14642" formatCode="General">
                  <c:v>-27.328399999999998</c:v>
                </c:pt>
                <c:pt idx="14643" formatCode="General">
                  <c:v>-29.9998</c:v>
                </c:pt>
                <c:pt idx="14644" formatCode="General">
                  <c:v>-32.469000000000001</c:v>
                </c:pt>
                <c:pt idx="14645" formatCode="General">
                  <c:v>-34.949800000000003</c:v>
                </c:pt>
                <c:pt idx="14646" formatCode="General">
                  <c:v>-37.673400000000001</c:v>
                </c:pt>
                <c:pt idx="14647" formatCode="General">
                  <c:v>-40.767899999999997</c:v>
                </c:pt>
                <c:pt idx="14648" formatCode="General">
                  <c:v>-44.268799999999999</c:v>
                </c:pt>
                <c:pt idx="14649" formatCode="General">
                  <c:v>-48.112000000000002</c:v>
                </c:pt>
                <c:pt idx="14650" formatCode="General">
                  <c:v>-52.200299999999999</c:v>
                </c:pt>
                <c:pt idx="14651" formatCode="General">
                  <c:v>-56.436500000000002</c:v>
                </c:pt>
                <c:pt idx="14652" formatCode="General">
                  <c:v>-60.7438</c:v>
                </c:pt>
                <c:pt idx="14653" formatCode="General">
                  <c:v>-65.009</c:v>
                </c:pt>
                <c:pt idx="14654" formatCode="General">
                  <c:v>-69.088099999999997</c:v>
                </c:pt>
                <c:pt idx="14655" formatCode="General">
                  <c:v>-72.939599999999999</c:v>
                </c:pt>
                <c:pt idx="14656" formatCode="General">
                  <c:v>-76.623599999999996</c:v>
                </c:pt>
                <c:pt idx="14657" formatCode="General">
                  <c:v>-80.215199999999996</c:v>
                </c:pt>
                <c:pt idx="14658" formatCode="General">
                  <c:v>-83.772400000000005</c:v>
                </c:pt>
                <c:pt idx="14659" formatCode="General">
                  <c:v>-87.289900000000003</c:v>
                </c:pt>
                <c:pt idx="14660" formatCode="General">
                  <c:v>-90.729399999999998</c:v>
                </c:pt>
                <c:pt idx="14661" formatCode="General">
                  <c:v>-94.023600000000002</c:v>
                </c:pt>
                <c:pt idx="14662" formatCode="General">
                  <c:v>-97.043400000000005</c:v>
                </c:pt>
                <c:pt idx="14663" formatCode="General">
                  <c:v>-99.653499999999994</c:v>
                </c:pt>
                <c:pt idx="14664" formatCode="General">
                  <c:v>-101.80800000000001</c:v>
                </c:pt>
                <c:pt idx="14665" formatCode="General">
                  <c:v>-103.514</c:v>
                </c:pt>
                <c:pt idx="14666" formatCode="General">
                  <c:v>-104.82299999999999</c:v>
                </c:pt>
                <c:pt idx="14667" formatCode="General">
                  <c:v>-105.809</c:v>
                </c:pt>
                <c:pt idx="14668" formatCode="General">
                  <c:v>-106.55</c:v>
                </c:pt>
                <c:pt idx="14669" formatCode="General">
                  <c:v>-107.13200000000001</c:v>
                </c:pt>
                <c:pt idx="14670" formatCode="General">
                  <c:v>-107.633</c:v>
                </c:pt>
                <c:pt idx="14671" formatCode="General">
                  <c:v>-108.092</c:v>
                </c:pt>
                <c:pt idx="14672" formatCode="General">
                  <c:v>-108.538</c:v>
                </c:pt>
                <c:pt idx="14673" formatCode="General">
                  <c:v>-109.001</c:v>
                </c:pt>
                <c:pt idx="14674" formatCode="General">
                  <c:v>-109.495</c:v>
                </c:pt>
                <c:pt idx="14675" formatCode="General">
                  <c:v>-110.015</c:v>
                </c:pt>
                <c:pt idx="14676" formatCode="General">
                  <c:v>-110.616</c:v>
                </c:pt>
                <c:pt idx="14677" formatCode="General">
                  <c:v>-111.378</c:v>
                </c:pt>
                <c:pt idx="14678" formatCode="General">
                  <c:v>-112.34699999999999</c:v>
                </c:pt>
                <c:pt idx="14679" formatCode="General">
                  <c:v>-113.527</c:v>
                </c:pt>
                <c:pt idx="14680" formatCode="General">
                  <c:v>-114.85899999999999</c:v>
                </c:pt>
                <c:pt idx="14681" formatCode="General">
                  <c:v>-116.301</c:v>
                </c:pt>
                <c:pt idx="14682" formatCode="General">
                  <c:v>-117.866</c:v>
                </c:pt>
                <c:pt idx="14683" formatCode="General">
                  <c:v>-119.465</c:v>
                </c:pt>
                <c:pt idx="14684" formatCode="General">
                  <c:v>-120.967</c:v>
                </c:pt>
                <c:pt idx="14685" formatCode="General">
                  <c:v>-122.319</c:v>
                </c:pt>
                <c:pt idx="14686" formatCode="General">
                  <c:v>-123.52200000000001</c:v>
                </c:pt>
                <c:pt idx="14687" formatCode="General">
                  <c:v>-124.664</c:v>
                </c:pt>
                <c:pt idx="14688" formatCode="General">
                  <c:v>-125.866</c:v>
                </c:pt>
                <c:pt idx="14689" formatCode="General">
                  <c:v>-127.227</c:v>
                </c:pt>
                <c:pt idx="14690" formatCode="General">
                  <c:v>-128.833</c:v>
                </c:pt>
                <c:pt idx="14691" formatCode="General">
                  <c:v>-130.74199999999999</c:v>
                </c:pt>
                <c:pt idx="14692" formatCode="General">
                  <c:v>-132.982</c:v>
                </c:pt>
                <c:pt idx="14693" formatCode="General">
                  <c:v>-135.52500000000001</c:v>
                </c:pt>
                <c:pt idx="14694" formatCode="General">
                  <c:v>-138.251</c:v>
                </c:pt>
                <c:pt idx="14695" formatCode="General">
                  <c:v>-141.05199999999999</c:v>
                </c:pt>
                <c:pt idx="14696" formatCode="General">
                  <c:v>-143.87200000000001</c:v>
                </c:pt>
                <c:pt idx="14697" formatCode="General">
                  <c:v>-146.642</c:v>
                </c:pt>
                <c:pt idx="14698" formatCode="General">
                  <c:v>-149.298</c:v>
                </c:pt>
                <c:pt idx="14699" formatCode="General">
                  <c:v>-151.77099999999999</c:v>
                </c:pt>
                <c:pt idx="14700" formatCode="General">
                  <c:v>-154.01499999999999</c:v>
                </c:pt>
                <c:pt idx="14701" formatCode="General">
                  <c:v>-156.03700000000001</c:v>
                </c:pt>
                <c:pt idx="14702" formatCode="General">
                  <c:v>-157.821</c:v>
                </c:pt>
                <c:pt idx="14703" formatCode="General">
                  <c:v>-159.32400000000001</c:v>
                </c:pt>
                <c:pt idx="14704" formatCode="General">
                  <c:v>-160.54400000000001</c:v>
                </c:pt>
                <c:pt idx="14705" formatCode="General">
                  <c:v>-161.47800000000001</c:v>
                </c:pt>
                <c:pt idx="14706" formatCode="General">
                  <c:v>-162.04400000000001</c:v>
                </c:pt>
                <c:pt idx="14707" formatCode="General">
                  <c:v>-162.15299999999999</c:v>
                </c:pt>
                <c:pt idx="14708" formatCode="General">
                  <c:v>-161.75299999999999</c:v>
                </c:pt>
                <c:pt idx="14709" formatCode="General">
                  <c:v>-160.876</c:v>
                </c:pt>
                <c:pt idx="14710" formatCode="General">
                  <c:v>-159.614</c:v>
                </c:pt>
                <c:pt idx="14711" formatCode="General">
                  <c:v>-157.97900000000001</c:v>
                </c:pt>
                <c:pt idx="14712" formatCode="General">
                  <c:v>-155.93700000000001</c:v>
                </c:pt>
                <c:pt idx="14713" formatCode="General">
                  <c:v>-153.417</c:v>
                </c:pt>
                <c:pt idx="14714" formatCode="General">
                  <c:v>-150.30699999999999</c:v>
                </c:pt>
                <c:pt idx="14715" formatCode="General">
                  <c:v>-146.50800000000001</c:v>
                </c:pt>
                <c:pt idx="14716" formatCode="General">
                  <c:v>-142.279</c:v>
                </c:pt>
                <c:pt idx="14717" formatCode="General">
                  <c:v>-138.07900000000001</c:v>
                </c:pt>
                <c:pt idx="14718" formatCode="General">
                  <c:v>-134.08699999999999</c:v>
                </c:pt>
                <c:pt idx="14719" formatCode="General">
                  <c:v>-130.37200000000001</c:v>
                </c:pt>
                <c:pt idx="14720" formatCode="General">
                  <c:v>-127.012</c:v>
                </c:pt>
                <c:pt idx="14721" formatCode="General">
                  <c:v>-124.059</c:v>
                </c:pt>
                <c:pt idx="14722" formatCode="General">
                  <c:v>-121.536</c:v>
                </c:pt>
                <c:pt idx="14723" formatCode="General">
                  <c:v>-119.53100000000001</c:v>
                </c:pt>
                <c:pt idx="14724" formatCode="General">
                  <c:v>-118.155</c:v>
                </c:pt>
                <c:pt idx="14725" formatCode="General">
                  <c:v>-117.39</c:v>
                </c:pt>
                <c:pt idx="14726" formatCode="General">
                  <c:v>-117.197</c:v>
                </c:pt>
                <c:pt idx="14727" formatCode="General">
                  <c:v>-117.61799999999999</c:v>
                </c:pt>
                <c:pt idx="14728" formatCode="General">
                  <c:v>-118.7</c:v>
                </c:pt>
                <c:pt idx="14729" formatCode="General">
                  <c:v>-120.461</c:v>
                </c:pt>
                <c:pt idx="14730" formatCode="General">
                  <c:v>-122.85299999999999</c:v>
                </c:pt>
                <c:pt idx="14731" formatCode="General">
                  <c:v>-125.789</c:v>
                </c:pt>
                <c:pt idx="14732" formatCode="General">
                  <c:v>-129.29</c:v>
                </c:pt>
                <c:pt idx="14733" formatCode="General">
                  <c:v>-133.46799999999999</c:v>
                </c:pt>
                <c:pt idx="14734" formatCode="General">
                  <c:v>-138.553</c:v>
                </c:pt>
                <c:pt idx="14735" formatCode="General">
                  <c:v>-144.55799999999999</c:v>
                </c:pt>
                <c:pt idx="14736" formatCode="General">
                  <c:v>-151.20400000000001</c:v>
                </c:pt>
                <c:pt idx="14737" formatCode="General">
                  <c:v>-158.203</c:v>
                </c:pt>
                <c:pt idx="14738" formatCode="General">
                  <c:v>-165.30500000000001</c:v>
                </c:pt>
                <c:pt idx="14739" formatCode="General">
                  <c:v>-172.24799999999999</c:v>
                </c:pt>
                <c:pt idx="14740" formatCode="General">
                  <c:v>-178.82</c:v>
                </c:pt>
                <c:pt idx="14741" formatCode="General">
                  <c:v>-184.95</c:v>
                </c:pt>
                <c:pt idx="14742" formatCode="General">
                  <c:v>-190.57300000000001</c:v>
                </c:pt>
                <c:pt idx="14743" formatCode="General">
                  <c:v>-195.61600000000001</c:v>
                </c:pt>
                <c:pt idx="14744" formatCode="General">
                  <c:v>-200.136</c:v>
                </c:pt>
                <c:pt idx="14745" formatCode="General">
                  <c:v>-204.233</c:v>
                </c:pt>
                <c:pt idx="14746" formatCode="General">
                  <c:v>-207.95</c:v>
                </c:pt>
                <c:pt idx="14747" formatCode="General">
                  <c:v>-211.34200000000001</c:v>
                </c:pt>
                <c:pt idx="14748" formatCode="General">
                  <c:v>-214.48500000000001</c:v>
                </c:pt>
                <c:pt idx="14749" formatCode="General">
                  <c:v>-217.398</c:v>
                </c:pt>
                <c:pt idx="14750" formatCode="General">
                  <c:v>-220.04599999999999</c:v>
                </c:pt>
                <c:pt idx="14751" formatCode="General">
                  <c:v>-222.363</c:v>
                </c:pt>
                <c:pt idx="14752" formatCode="General">
                  <c:v>-224.30500000000001</c:v>
                </c:pt>
                <c:pt idx="14753" formatCode="General">
                  <c:v>-225.916</c:v>
                </c:pt>
                <c:pt idx="14754" formatCode="General">
                  <c:v>-227.26</c:v>
                </c:pt>
                <c:pt idx="14755" formatCode="General">
                  <c:v>-228.38900000000001</c:v>
                </c:pt>
                <c:pt idx="14756" formatCode="General">
                  <c:v>-229.29400000000001</c:v>
                </c:pt>
                <c:pt idx="14757" formatCode="General">
                  <c:v>-229.92500000000001</c:v>
                </c:pt>
                <c:pt idx="14758" formatCode="General">
                  <c:v>-230.36</c:v>
                </c:pt>
                <c:pt idx="14759" formatCode="General">
                  <c:v>-230.702</c:v>
                </c:pt>
                <c:pt idx="14760" formatCode="General">
                  <c:v>-230.92500000000001</c:v>
                </c:pt>
                <c:pt idx="14761" formatCode="General">
                  <c:v>-230.96799999999999</c:v>
                </c:pt>
                <c:pt idx="14762" formatCode="General">
                  <c:v>-230.77799999999999</c:v>
                </c:pt>
                <c:pt idx="14763" formatCode="General">
                  <c:v>-230.316</c:v>
                </c:pt>
                <c:pt idx="14764" formatCode="General">
                  <c:v>-229.57499999999999</c:v>
                </c:pt>
                <c:pt idx="14765" formatCode="General">
                  <c:v>-228.60599999999999</c:v>
                </c:pt>
                <c:pt idx="14766" formatCode="General">
                  <c:v>-227.48099999999999</c:v>
                </c:pt>
                <c:pt idx="14767" formatCode="General">
                  <c:v>-226.28299999999999</c:v>
                </c:pt>
                <c:pt idx="14768" formatCode="General">
                  <c:v>-225.05199999999999</c:v>
                </c:pt>
                <c:pt idx="14769" formatCode="General">
                  <c:v>-223.744</c:v>
                </c:pt>
                <c:pt idx="14770" formatCode="General">
                  <c:v>-222.16200000000001</c:v>
                </c:pt>
                <c:pt idx="14771" formatCode="General">
                  <c:v>-220.07300000000001</c:v>
                </c:pt>
                <c:pt idx="14772" formatCode="General">
                  <c:v>-217.46899999999999</c:v>
                </c:pt>
                <c:pt idx="14773" formatCode="General">
                  <c:v>-214.44200000000001</c:v>
                </c:pt>
                <c:pt idx="14774" formatCode="General">
                  <c:v>-211.124</c:v>
                </c:pt>
                <c:pt idx="14775" formatCode="General">
                  <c:v>-207.63300000000001</c:v>
                </c:pt>
                <c:pt idx="14776" formatCode="General">
                  <c:v>-204.02</c:v>
                </c:pt>
                <c:pt idx="14777" formatCode="General">
                  <c:v>-200.27699999999999</c:v>
                </c:pt>
                <c:pt idx="14778" formatCode="General">
                  <c:v>-196.37200000000001</c:v>
                </c:pt>
                <c:pt idx="14779" formatCode="General">
                  <c:v>-192.31</c:v>
                </c:pt>
                <c:pt idx="14780" formatCode="General">
                  <c:v>-188.13499999999999</c:v>
                </c:pt>
                <c:pt idx="14781" formatCode="General">
                  <c:v>-183.95699999999999</c:v>
                </c:pt>
                <c:pt idx="14782" formatCode="General">
                  <c:v>-179.88800000000001</c:v>
                </c:pt>
                <c:pt idx="14783" formatCode="General">
                  <c:v>-176</c:v>
                </c:pt>
                <c:pt idx="14784" formatCode="General">
                  <c:v>-172.33500000000001</c:v>
                </c:pt>
                <c:pt idx="14785" formatCode="General">
                  <c:v>-168.91200000000001</c:v>
                </c:pt>
                <c:pt idx="14786" formatCode="General">
                  <c:v>-165.732</c:v>
                </c:pt>
                <c:pt idx="14787" formatCode="General">
                  <c:v>-162.809</c:v>
                </c:pt>
                <c:pt idx="14788" formatCode="General">
                  <c:v>-160.20599999999999</c:v>
                </c:pt>
                <c:pt idx="14789" formatCode="General">
                  <c:v>-158.006</c:v>
                </c:pt>
                <c:pt idx="14790" formatCode="General">
                  <c:v>-156.286</c:v>
                </c:pt>
                <c:pt idx="14791" formatCode="General">
                  <c:v>-155.05500000000001</c:v>
                </c:pt>
                <c:pt idx="14792" formatCode="General">
                  <c:v>-154.28700000000001</c:v>
                </c:pt>
                <c:pt idx="14793" formatCode="General">
                  <c:v>-153.99799999999999</c:v>
                </c:pt>
                <c:pt idx="14794" formatCode="General">
                  <c:v>-154.16200000000001</c:v>
                </c:pt>
                <c:pt idx="14795" formatCode="General">
                  <c:v>-154.65799999999999</c:v>
                </c:pt>
                <c:pt idx="14796" formatCode="General">
                  <c:v>-155.328</c:v>
                </c:pt>
                <c:pt idx="14797" formatCode="General">
                  <c:v>-156.02600000000001</c:v>
                </c:pt>
                <c:pt idx="14798" formatCode="General">
                  <c:v>-156.529</c:v>
                </c:pt>
                <c:pt idx="14799" formatCode="General">
                  <c:v>-156.62200000000001</c:v>
                </c:pt>
                <c:pt idx="14800" formatCode="General">
                  <c:v>-156.21899999999999</c:v>
                </c:pt>
                <c:pt idx="14801" formatCode="General">
                  <c:v>-155.226</c:v>
                </c:pt>
                <c:pt idx="14802" formatCode="General">
                  <c:v>-153.51900000000001</c:v>
                </c:pt>
                <c:pt idx="14803" formatCode="General">
                  <c:v>-151.02799999999999</c:v>
                </c:pt>
                <c:pt idx="14804" formatCode="General">
                  <c:v>-147.749</c:v>
                </c:pt>
                <c:pt idx="14805" formatCode="General">
                  <c:v>-143.72399999999999</c:v>
                </c:pt>
                <c:pt idx="14806" formatCode="General">
                  <c:v>-139.024</c:v>
                </c:pt>
                <c:pt idx="14807" formatCode="General">
                  <c:v>-133.75299999999999</c:v>
                </c:pt>
                <c:pt idx="14808" formatCode="General">
                  <c:v>-128.023</c:v>
                </c:pt>
                <c:pt idx="14809" formatCode="General">
                  <c:v>-121.908</c:v>
                </c:pt>
                <c:pt idx="14810" formatCode="General">
                  <c:v>-115.458</c:v>
                </c:pt>
                <c:pt idx="14811" formatCode="General">
                  <c:v>-108.70399999999999</c:v>
                </c:pt>
                <c:pt idx="14812" formatCode="General">
                  <c:v>-101.654</c:v>
                </c:pt>
                <c:pt idx="14813" formatCode="General">
                  <c:v>-94.326300000000003</c:v>
                </c:pt>
                <c:pt idx="14814" formatCode="General">
                  <c:v>-86.795100000000005</c:v>
                </c:pt>
                <c:pt idx="14815" formatCode="General">
                  <c:v>-79.148799999999994</c:v>
                </c:pt>
                <c:pt idx="14816" formatCode="General">
                  <c:v>-71.479500000000002</c:v>
                </c:pt>
                <c:pt idx="14817" formatCode="General">
                  <c:v>-63.911000000000001</c:v>
                </c:pt>
                <c:pt idx="14818" formatCode="General">
                  <c:v>-56.565399999999997</c:v>
                </c:pt>
                <c:pt idx="14819" formatCode="General">
                  <c:v>-49.561399999999999</c:v>
                </c:pt>
                <c:pt idx="14820" formatCode="General">
                  <c:v>-43.011299999999999</c:v>
                </c:pt>
                <c:pt idx="14821" formatCode="General">
                  <c:v>-37.011400000000002</c:v>
                </c:pt>
                <c:pt idx="14822" formatCode="General">
                  <c:v>-31.581900000000001</c:v>
                </c:pt>
                <c:pt idx="14823" formatCode="General">
                  <c:v>-26.641100000000002</c:v>
                </c:pt>
                <c:pt idx="14824" formatCode="General">
                  <c:v>-22.237500000000001</c:v>
                </c:pt>
                <c:pt idx="14825" formatCode="General">
                  <c:v>-18.485700000000001</c:v>
                </c:pt>
                <c:pt idx="14826" formatCode="General">
                  <c:v>-15.438000000000001</c:v>
                </c:pt>
                <c:pt idx="14827" formatCode="General">
                  <c:v>-13.1435</c:v>
                </c:pt>
                <c:pt idx="14828" formatCode="General">
                  <c:v>-11.6767</c:v>
                </c:pt>
                <c:pt idx="14829" formatCode="General">
                  <c:v>-11.055</c:v>
                </c:pt>
                <c:pt idx="14830" formatCode="General">
                  <c:v>-11.1996</c:v>
                </c:pt>
                <c:pt idx="14831" formatCode="General">
                  <c:v>-12.039300000000001</c:v>
                </c:pt>
                <c:pt idx="14832" formatCode="General">
                  <c:v>-13.5068</c:v>
                </c:pt>
                <c:pt idx="14833" formatCode="General">
                  <c:v>-15.531700000000001</c:v>
                </c:pt>
                <c:pt idx="14834" formatCode="General">
                  <c:v>-18.001799999999999</c:v>
                </c:pt>
                <c:pt idx="14835" formatCode="General">
                  <c:v>-20.722200000000001</c:v>
                </c:pt>
                <c:pt idx="14836" formatCode="General">
                  <c:v>-23.5501</c:v>
                </c:pt>
                <c:pt idx="14837" formatCode="General">
                  <c:v>-26.429200000000002</c:v>
                </c:pt>
                <c:pt idx="14838" formatCode="General">
                  <c:v>-29.379899999999999</c:v>
                </c:pt>
                <c:pt idx="14839" formatCode="General">
                  <c:v>-32.430599999999998</c:v>
                </c:pt>
                <c:pt idx="14840" formatCode="General">
                  <c:v>-35.486699999999999</c:v>
                </c:pt>
                <c:pt idx="14841" formatCode="General">
                  <c:v>-38.393500000000003</c:v>
                </c:pt>
                <c:pt idx="14842" formatCode="General">
                  <c:v>-40.9557</c:v>
                </c:pt>
                <c:pt idx="14843" formatCode="General">
                  <c:v>-43.043700000000001</c:v>
                </c:pt>
                <c:pt idx="14844" formatCode="General">
                  <c:v>-44.628500000000003</c:v>
                </c:pt>
                <c:pt idx="14845" formatCode="General">
                  <c:v>-45.659500000000001</c:v>
                </c:pt>
                <c:pt idx="14846" formatCode="General">
                  <c:v>-46.084699999999998</c:v>
                </c:pt>
                <c:pt idx="14847" formatCode="General">
                  <c:v>-45.868899999999996</c:v>
                </c:pt>
                <c:pt idx="14848" formatCode="General">
                  <c:v>-44.985399999999998</c:v>
                </c:pt>
                <c:pt idx="14849" formatCode="General">
                  <c:v>-43.4251</c:v>
                </c:pt>
                <c:pt idx="14850" formatCode="General">
                  <c:v>-41.223799999999997</c:v>
                </c:pt>
                <c:pt idx="14851" formatCode="General">
                  <c:v>-38.454900000000002</c:v>
                </c:pt>
                <c:pt idx="14852" formatCode="General">
                  <c:v>-35.226700000000001</c:v>
                </c:pt>
                <c:pt idx="14853" formatCode="General">
                  <c:v>-31.6569</c:v>
                </c:pt>
                <c:pt idx="14854" formatCode="General">
                  <c:v>-27.853999999999999</c:v>
                </c:pt>
                <c:pt idx="14855" formatCode="General">
                  <c:v>-23.911000000000001</c:v>
                </c:pt>
                <c:pt idx="14856" formatCode="General">
                  <c:v>-19.881399999999999</c:v>
                </c:pt>
                <c:pt idx="14857" formatCode="General">
                  <c:v>-15.822100000000001</c:v>
                </c:pt>
                <c:pt idx="14858" formatCode="General">
                  <c:v>-11.794</c:v>
                </c:pt>
                <c:pt idx="14859" formatCode="General">
                  <c:v>-7.9627699999999999</c:v>
                </c:pt>
                <c:pt idx="14860" formatCode="General">
                  <c:v>-4.5305999999999997</c:v>
                </c:pt>
                <c:pt idx="14861" formatCode="General">
                  <c:v>-1.6950400000000001</c:v>
                </c:pt>
                <c:pt idx="14862" formatCode="General">
                  <c:v>0.44826100000000002</c:v>
                </c:pt>
                <c:pt idx="14863" formatCode="General">
                  <c:v>1.9870300000000001</c:v>
                </c:pt>
                <c:pt idx="14864" formatCode="General">
                  <c:v>2.9956999999999998</c:v>
                </c:pt>
                <c:pt idx="14865" formatCode="General">
                  <c:v>3.5142799999999998</c:v>
                </c:pt>
                <c:pt idx="14866" formatCode="General">
                  <c:v>3.65482</c:v>
                </c:pt>
                <c:pt idx="14867" formatCode="General">
                  <c:v>3.5110600000000001</c:v>
                </c:pt>
                <c:pt idx="14868" formatCode="General">
                  <c:v>3.0342799999999999</c:v>
                </c:pt>
                <c:pt idx="14869" formatCode="General">
                  <c:v>2.1270500000000001</c:v>
                </c:pt>
                <c:pt idx="14870" formatCode="General">
                  <c:v>0.69426100000000002</c:v>
                </c:pt>
                <c:pt idx="14871" formatCode="General">
                  <c:v>-1.24865</c:v>
                </c:pt>
                <c:pt idx="14872" formatCode="General">
                  <c:v>-3.6059800000000002</c:v>
                </c:pt>
                <c:pt idx="14873" formatCode="General">
                  <c:v>-6.3369</c:v>
                </c:pt>
                <c:pt idx="14874" formatCode="General">
                  <c:v>-9.42319</c:v>
                </c:pt>
                <c:pt idx="14875" formatCode="General">
                  <c:v>-12.8565</c:v>
                </c:pt>
                <c:pt idx="14876" formatCode="General">
                  <c:v>-16.608899999999998</c:v>
                </c:pt>
                <c:pt idx="14877" formatCode="General">
                  <c:v>-20.6172</c:v>
                </c:pt>
                <c:pt idx="14878" formatCode="General">
                  <c:v>-24.746500000000001</c:v>
                </c:pt>
                <c:pt idx="14879" formatCode="General">
                  <c:v>-28.847899999999999</c:v>
                </c:pt>
                <c:pt idx="14880" formatCode="General">
                  <c:v>-32.894399999999997</c:v>
                </c:pt>
                <c:pt idx="14881" formatCode="General">
                  <c:v>-36.892200000000003</c:v>
                </c:pt>
                <c:pt idx="14882" formatCode="General">
                  <c:v>-40.832900000000002</c:v>
                </c:pt>
                <c:pt idx="14883" formatCode="General">
                  <c:v>-44.620699999999999</c:v>
                </c:pt>
                <c:pt idx="14884" formatCode="General">
                  <c:v>-48.079799999999999</c:v>
                </c:pt>
                <c:pt idx="14885" formatCode="General">
                  <c:v>-51.215200000000003</c:v>
                </c:pt>
                <c:pt idx="14886" formatCode="General">
                  <c:v>-54.130600000000001</c:v>
                </c:pt>
                <c:pt idx="14887" formatCode="General">
                  <c:v>-56.923099999999998</c:v>
                </c:pt>
                <c:pt idx="14888" formatCode="General">
                  <c:v>-59.661900000000003</c:v>
                </c:pt>
                <c:pt idx="14889" formatCode="General">
                  <c:v>-62.325800000000001</c:v>
                </c:pt>
                <c:pt idx="14890" formatCode="General">
                  <c:v>-64.862200000000001</c:v>
                </c:pt>
                <c:pt idx="14891" formatCode="General">
                  <c:v>-67.212100000000007</c:v>
                </c:pt>
                <c:pt idx="14892" formatCode="General">
                  <c:v>-69.342699999999994</c:v>
                </c:pt>
                <c:pt idx="14893" formatCode="General">
                  <c:v>-71.273799999999994</c:v>
                </c:pt>
                <c:pt idx="14894" formatCode="General">
                  <c:v>-73.210999999999999</c:v>
                </c:pt>
                <c:pt idx="14895" formatCode="General">
                  <c:v>-75.270899999999997</c:v>
                </c:pt>
                <c:pt idx="14896" formatCode="General">
                  <c:v>-77.288499999999999</c:v>
                </c:pt>
                <c:pt idx="14897" formatCode="General">
                  <c:v>-79.151899999999998</c:v>
                </c:pt>
                <c:pt idx="14898" formatCode="General">
                  <c:v>-80.854100000000003</c:v>
                </c:pt>
                <c:pt idx="14899" formatCode="General">
                  <c:v>-82.335800000000006</c:v>
                </c:pt>
                <c:pt idx="14900" formatCode="General">
                  <c:v>-83.530199999999994</c:v>
                </c:pt>
                <c:pt idx="14901" formatCode="General">
                  <c:v>-84.41</c:v>
                </c:pt>
                <c:pt idx="14902" formatCode="General">
                  <c:v>-84.991</c:v>
                </c:pt>
                <c:pt idx="14903" formatCode="General">
                  <c:v>-85.353800000000007</c:v>
                </c:pt>
                <c:pt idx="14904" formatCode="General">
                  <c:v>-85.604399999999998</c:v>
                </c:pt>
                <c:pt idx="14905" formatCode="General">
                  <c:v>-85.8386</c:v>
                </c:pt>
                <c:pt idx="14906" formatCode="General">
                  <c:v>-85.975899999999996</c:v>
                </c:pt>
                <c:pt idx="14907" formatCode="General">
                  <c:v>-85.886799999999994</c:v>
                </c:pt>
                <c:pt idx="14908" formatCode="General">
                  <c:v>-85.514099999999999</c:v>
                </c:pt>
                <c:pt idx="14909" formatCode="General">
                  <c:v>-84.765600000000006</c:v>
                </c:pt>
                <c:pt idx="14910" formatCode="General">
                  <c:v>-83.539299999999997</c:v>
                </c:pt>
                <c:pt idx="14911" formatCode="General">
                  <c:v>-81.825999999999993</c:v>
                </c:pt>
                <c:pt idx="14912" formatCode="General">
                  <c:v>-79.696399999999997</c:v>
                </c:pt>
                <c:pt idx="14913" formatCode="General">
                  <c:v>-77.232799999999997</c:v>
                </c:pt>
                <c:pt idx="14914" formatCode="General">
                  <c:v>-74.528199999999998</c:v>
                </c:pt>
                <c:pt idx="14915" formatCode="General">
                  <c:v>-71.686099999999996</c:v>
                </c:pt>
                <c:pt idx="14916" formatCode="General">
                  <c:v>-68.8596</c:v>
                </c:pt>
                <c:pt idx="14917" formatCode="General">
                  <c:v>-66.221400000000003</c:v>
                </c:pt>
                <c:pt idx="14918" formatCode="General">
                  <c:v>-63.938499999999998</c:v>
                </c:pt>
                <c:pt idx="14919" formatCode="General">
                  <c:v>-62.128900000000002</c:v>
                </c:pt>
                <c:pt idx="14920" formatCode="General">
                  <c:v>-60.743200000000002</c:v>
                </c:pt>
                <c:pt idx="14921" formatCode="General">
                  <c:v>-59.645000000000003</c:v>
                </c:pt>
                <c:pt idx="14922" formatCode="General">
                  <c:v>-58.650300000000001</c:v>
                </c:pt>
                <c:pt idx="14923" formatCode="General">
                  <c:v>-57.563099999999999</c:v>
                </c:pt>
                <c:pt idx="14924" formatCode="General">
                  <c:v>-56.268500000000003</c:v>
                </c:pt>
                <c:pt idx="14925" formatCode="General">
                  <c:v>-54.5871</c:v>
                </c:pt>
                <c:pt idx="14926" formatCode="General">
                  <c:v>-52.355699999999999</c:v>
                </c:pt>
                <c:pt idx="14927" formatCode="General">
                  <c:v>-49.624299999999998</c:v>
                </c:pt>
                <c:pt idx="14928" formatCode="General">
                  <c:v>-46.5075</c:v>
                </c:pt>
                <c:pt idx="14929" formatCode="General">
                  <c:v>-43.093899999999998</c:v>
                </c:pt>
                <c:pt idx="14930" formatCode="General">
                  <c:v>-39.556100000000001</c:v>
                </c:pt>
                <c:pt idx="14931" formatCode="General">
                  <c:v>-36.094799999999999</c:v>
                </c:pt>
                <c:pt idx="14932" formatCode="General">
                  <c:v>-32.730800000000002</c:v>
                </c:pt>
                <c:pt idx="14933" formatCode="General">
                  <c:v>-29.3797</c:v>
                </c:pt>
                <c:pt idx="14934" formatCode="General">
                  <c:v>-25.926400000000001</c:v>
                </c:pt>
                <c:pt idx="14935" formatCode="General">
                  <c:v>-22.264800000000001</c:v>
                </c:pt>
                <c:pt idx="14936" formatCode="General">
                  <c:v>-18.378499999999999</c:v>
                </c:pt>
                <c:pt idx="14937" formatCode="General">
                  <c:v>-14.260400000000001</c:v>
                </c:pt>
                <c:pt idx="14938" formatCode="General">
                  <c:v>-9.9188500000000008</c:v>
                </c:pt>
                <c:pt idx="14939" formatCode="General">
                  <c:v>-5.4578800000000003</c:v>
                </c:pt>
                <c:pt idx="14940" formatCode="General">
                  <c:v>-1.0069999999999999</c:v>
                </c:pt>
                <c:pt idx="14941" formatCode="General">
                  <c:v>3.36287</c:v>
                </c:pt>
                <c:pt idx="14942" formatCode="General">
                  <c:v>7.6322900000000002</c:v>
                </c:pt>
                <c:pt idx="14943" formatCode="General">
                  <c:v>11.864699999999999</c:v>
                </c:pt>
                <c:pt idx="14944" formatCode="General">
                  <c:v>16.079899999999999</c:v>
                </c:pt>
                <c:pt idx="14945" formatCode="General">
                  <c:v>20.240300000000001</c:v>
                </c:pt>
                <c:pt idx="14946" formatCode="General">
                  <c:v>24.3522</c:v>
                </c:pt>
                <c:pt idx="14947" formatCode="General">
                  <c:v>28.444800000000001</c:v>
                </c:pt>
                <c:pt idx="14948" formatCode="General">
                  <c:v>32.558999999999997</c:v>
                </c:pt>
                <c:pt idx="14949" formatCode="General">
                  <c:v>36.740499999999997</c:v>
                </c:pt>
                <c:pt idx="14950" formatCode="General">
                  <c:v>41.018000000000001</c:v>
                </c:pt>
                <c:pt idx="14951" formatCode="General">
                  <c:v>45.381900000000002</c:v>
                </c:pt>
                <c:pt idx="14952" formatCode="General">
                  <c:v>49.7926</c:v>
                </c:pt>
                <c:pt idx="14953" formatCode="General">
                  <c:v>54.292000000000002</c:v>
                </c:pt>
                <c:pt idx="14954" formatCode="General">
                  <c:v>58.945099999999996</c:v>
                </c:pt>
                <c:pt idx="14955" formatCode="General">
                  <c:v>63.782400000000003</c:v>
                </c:pt>
                <c:pt idx="14956" formatCode="General">
                  <c:v>68.822400000000002</c:v>
                </c:pt>
                <c:pt idx="14957" formatCode="General">
                  <c:v>74.058000000000007</c:v>
                </c:pt>
                <c:pt idx="14958" formatCode="General">
                  <c:v>79.511399999999995</c:v>
                </c:pt>
                <c:pt idx="14959" formatCode="General">
                  <c:v>85.215900000000005</c:v>
                </c:pt>
                <c:pt idx="14960" formatCode="General">
                  <c:v>91.286000000000001</c:v>
                </c:pt>
                <c:pt idx="14961" formatCode="General">
                  <c:v>97.815200000000004</c:v>
                </c:pt>
                <c:pt idx="14962" formatCode="General">
                  <c:v>104.74</c:v>
                </c:pt>
                <c:pt idx="14963" formatCode="General">
                  <c:v>111.944</c:v>
                </c:pt>
                <c:pt idx="14964" formatCode="General">
                  <c:v>119.288</c:v>
                </c:pt>
                <c:pt idx="14965" formatCode="General">
                  <c:v>126.631</c:v>
                </c:pt>
                <c:pt idx="14966" formatCode="General">
                  <c:v>133.86500000000001</c:v>
                </c:pt>
                <c:pt idx="14967" formatCode="General">
                  <c:v>140.87100000000001</c:v>
                </c:pt>
                <c:pt idx="14968" formatCode="General">
                  <c:v>147.57300000000001</c:v>
                </c:pt>
                <c:pt idx="14969" formatCode="General">
                  <c:v>154.01400000000001</c:v>
                </c:pt>
                <c:pt idx="14970" formatCode="General">
                  <c:v>160.215</c:v>
                </c:pt>
                <c:pt idx="14971" formatCode="General">
                  <c:v>166.13800000000001</c:v>
                </c:pt>
                <c:pt idx="14972" formatCode="General">
                  <c:v>171.74299999999999</c:v>
                </c:pt>
                <c:pt idx="14973" formatCode="General">
                  <c:v>176.995</c:v>
                </c:pt>
                <c:pt idx="14974" formatCode="General">
                  <c:v>181.84700000000001</c:v>
                </c:pt>
                <c:pt idx="14975" formatCode="General">
                  <c:v>186.255</c:v>
                </c:pt>
                <c:pt idx="14976" formatCode="General">
                  <c:v>190.21199999999999</c:v>
                </c:pt>
                <c:pt idx="14977" formatCode="General">
                  <c:v>193.74600000000001</c:v>
                </c:pt>
                <c:pt idx="14978" formatCode="General">
                  <c:v>196.922</c:v>
                </c:pt>
                <c:pt idx="14979" formatCode="General">
                  <c:v>199.74100000000001</c:v>
                </c:pt>
                <c:pt idx="14980" formatCode="General">
                  <c:v>202.172</c:v>
                </c:pt>
                <c:pt idx="14981" formatCode="General">
                  <c:v>204.22200000000001</c:v>
                </c:pt>
                <c:pt idx="14982" formatCode="General">
                  <c:v>205.88</c:v>
                </c:pt>
                <c:pt idx="14983" formatCode="General">
                  <c:v>207.08199999999999</c:v>
                </c:pt>
                <c:pt idx="14984" formatCode="General">
                  <c:v>207.73599999999999</c:v>
                </c:pt>
                <c:pt idx="14985" formatCode="General">
                  <c:v>207.77799999999999</c:v>
                </c:pt>
                <c:pt idx="14986" formatCode="General">
                  <c:v>207.34399999999999</c:v>
                </c:pt>
                <c:pt idx="14987" formatCode="General">
                  <c:v>206.649</c:v>
                </c:pt>
                <c:pt idx="14988" formatCode="General">
                  <c:v>205.82599999999999</c:v>
                </c:pt>
                <c:pt idx="14989" formatCode="General">
                  <c:v>204.99199999999999</c:v>
                </c:pt>
                <c:pt idx="14990" formatCode="General">
                  <c:v>204.23400000000001</c:v>
                </c:pt>
                <c:pt idx="14991" formatCode="General">
                  <c:v>203.613</c:v>
                </c:pt>
                <c:pt idx="14992" formatCode="General">
                  <c:v>203.16399999999999</c:v>
                </c:pt>
                <c:pt idx="14993" formatCode="General">
                  <c:v>203.04599999999999</c:v>
                </c:pt>
                <c:pt idx="14994" formatCode="General">
                  <c:v>203.41800000000001</c:v>
                </c:pt>
                <c:pt idx="14995" formatCode="General">
                  <c:v>204.22900000000001</c:v>
                </c:pt>
                <c:pt idx="14996" formatCode="General">
                  <c:v>205.422</c:v>
                </c:pt>
                <c:pt idx="14997" formatCode="General">
                  <c:v>207.02</c:v>
                </c:pt>
                <c:pt idx="14998" formatCode="General">
                  <c:v>209.01300000000001</c:v>
                </c:pt>
                <c:pt idx="14999" formatCode="General">
                  <c:v>211.358</c:v>
                </c:pt>
                <c:pt idx="15000" formatCode="General">
                  <c:v>213.983</c:v>
                </c:pt>
                <c:pt idx="15001" formatCode="General">
                  <c:v>216.81800000000001</c:v>
                </c:pt>
                <c:pt idx="15002" formatCode="General">
                  <c:v>219.821</c:v>
                </c:pt>
                <c:pt idx="15003" formatCode="General">
                  <c:v>222.94499999999999</c:v>
                </c:pt>
                <c:pt idx="15004" formatCode="General">
                  <c:v>226.13399999999999</c:v>
                </c:pt>
                <c:pt idx="15005" formatCode="General">
                  <c:v>229.31800000000001</c:v>
                </c:pt>
                <c:pt idx="15006" formatCode="General">
                  <c:v>232.43199999999999</c:v>
                </c:pt>
                <c:pt idx="15007" formatCode="General">
                  <c:v>235.52</c:v>
                </c:pt>
                <c:pt idx="15008" formatCode="General">
                  <c:v>238.67400000000001</c:v>
                </c:pt>
                <c:pt idx="15009" formatCode="General">
                  <c:v>241.98099999999999</c:v>
                </c:pt>
                <c:pt idx="15010" formatCode="General">
                  <c:v>245.49299999999999</c:v>
                </c:pt>
                <c:pt idx="15011" formatCode="General">
                  <c:v>249.16200000000001</c:v>
                </c:pt>
                <c:pt idx="15012" formatCode="General">
                  <c:v>252.83</c:v>
                </c:pt>
                <c:pt idx="15013" formatCode="General">
                  <c:v>256.303</c:v>
                </c:pt>
                <c:pt idx="15014" formatCode="General">
                  <c:v>259.49299999999999</c:v>
                </c:pt>
                <c:pt idx="15015" formatCode="General">
                  <c:v>262.36599999999999</c:v>
                </c:pt>
                <c:pt idx="15016" formatCode="General">
                  <c:v>264.94</c:v>
                </c:pt>
                <c:pt idx="15017" formatCode="General">
                  <c:v>267.23899999999998</c:v>
                </c:pt>
                <c:pt idx="15018" formatCode="General">
                  <c:v>269.26400000000001</c:v>
                </c:pt>
                <c:pt idx="15019" formatCode="General">
                  <c:v>271.01900000000001</c:v>
                </c:pt>
                <c:pt idx="15020" formatCode="General">
                  <c:v>272.505</c:v>
                </c:pt>
                <c:pt idx="15021" formatCode="General">
                  <c:v>273.67500000000001</c:v>
                </c:pt>
                <c:pt idx="15022" formatCode="General">
                  <c:v>274.48200000000003</c:v>
                </c:pt>
                <c:pt idx="15023" formatCode="General">
                  <c:v>274.93799999999999</c:v>
                </c:pt>
                <c:pt idx="15024" formatCode="General">
                  <c:v>275.07</c:v>
                </c:pt>
                <c:pt idx="15025" formatCode="General">
                  <c:v>274.91000000000003</c:v>
                </c:pt>
                <c:pt idx="15026" formatCode="General">
                  <c:v>274.53100000000001</c:v>
                </c:pt>
                <c:pt idx="15027" formatCode="General">
                  <c:v>274.029</c:v>
                </c:pt>
                <c:pt idx="15028" formatCode="General">
                  <c:v>273.68599999999998</c:v>
                </c:pt>
                <c:pt idx="15029" formatCode="General">
                  <c:v>273.70100000000002</c:v>
                </c:pt>
                <c:pt idx="15030" formatCode="General">
                  <c:v>273.93200000000002</c:v>
                </c:pt>
                <c:pt idx="15031" formatCode="General">
                  <c:v>274.23</c:v>
                </c:pt>
                <c:pt idx="15032" formatCode="General">
                  <c:v>274.51499999999999</c:v>
                </c:pt>
                <c:pt idx="15033" formatCode="General">
                  <c:v>274.92099999999999</c:v>
                </c:pt>
                <c:pt idx="15034" formatCode="General">
                  <c:v>275.65199999999999</c:v>
                </c:pt>
                <c:pt idx="15035" formatCode="General">
                  <c:v>276.76400000000001</c:v>
                </c:pt>
                <c:pt idx="15036" formatCode="General">
                  <c:v>278.24200000000002</c:v>
                </c:pt>
                <c:pt idx="15037" formatCode="General">
                  <c:v>279.99099999999999</c:v>
                </c:pt>
                <c:pt idx="15038" formatCode="General">
                  <c:v>281.89499999999998</c:v>
                </c:pt>
                <c:pt idx="15039" formatCode="General">
                  <c:v>283.86599999999999</c:v>
                </c:pt>
                <c:pt idx="15040" formatCode="General">
                  <c:v>285.78800000000001</c:v>
                </c:pt>
                <c:pt idx="15041" formatCode="General">
                  <c:v>287.55700000000002</c:v>
                </c:pt>
                <c:pt idx="15042" formatCode="General">
                  <c:v>289.137</c:v>
                </c:pt>
                <c:pt idx="15043" formatCode="General">
                  <c:v>290.48700000000002</c:v>
                </c:pt>
                <c:pt idx="15044" formatCode="General">
                  <c:v>291.54300000000001</c:v>
                </c:pt>
                <c:pt idx="15045" formatCode="General">
                  <c:v>292.286</c:v>
                </c:pt>
                <c:pt idx="15046" formatCode="General">
                  <c:v>292.74400000000003</c:v>
                </c:pt>
                <c:pt idx="15047" formatCode="General">
                  <c:v>293.08800000000002</c:v>
                </c:pt>
                <c:pt idx="15048" formatCode="General">
                  <c:v>293.52</c:v>
                </c:pt>
                <c:pt idx="15049" formatCode="General">
                  <c:v>294.13600000000002</c:v>
                </c:pt>
                <c:pt idx="15050" formatCode="General">
                  <c:v>294.964</c:v>
                </c:pt>
                <c:pt idx="15051" formatCode="General">
                  <c:v>295.92</c:v>
                </c:pt>
                <c:pt idx="15052" formatCode="General">
                  <c:v>296.87099999999998</c:v>
                </c:pt>
                <c:pt idx="15053" formatCode="General">
                  <c:v>297.685</c:v>
                </c:pt>
                <c:pt idx="15054" formatCode="General">
                  <c:v>298.14299999999997</c:v>
                </c:pt>
                <c:pt idx="15055" formatCode="General">
                  <c:v>298.01400000000001</c:v>
                </c:pt>
                <c:pt idx="15056" formatCode="General">
                  <c:v>297.12099999999998</c:v>
                </c:pt>
                <c:pt idx="15057" formatCode="General">
                  <c:v>295.34500000000003</c:v>
                </c:pt>
                <c:pt idx="15058" formatCode="General">
                  <c:v>292.70299999999997</c:v>
                </c:pt>
                <c:pt idx="15059" formatCode="General">
                  <c:v>289.363</c:v>
                </c:pt>
                <c:pt idx="15060" formatCode="General">
                  <c:v>285.55599999999998</c:v>
                </c:pt>
                <c:pt idx="15061" formatCode="General">
                  <c:v>281.56400000000002</c:v>
                </c:pt>
                <c:pt idx="15062" formatCode="General">
                  <c:v>277.613</c:v>
                </c:pt>
                <c:pt idx="15063" formatCode="General">
                  <c:v>273.68900000000002</c:v>
                </c:pt>
                <c:pt idx="15064" formatCode="General">
                  <c:v>269.80399999999997</c:v>
                </c:pt>
                <c:pt idx="15065" formatCode="General">
                  <c:v>266.04000000000002</c:v>
                </c:pt>
                <c:pt idx="15066" formatCode="General">
                  <c:v>262.52300000000002</c:v>
                </c:pt>
                <c:pt idx="15067" formatCode="General">
                  <c:v>259.37900000000002</c:v>
                </c:pt>
                <c:pt idx="15068" formatCode="General">
                  <c:v>256.60700000000003</c:v>
                </c:pt>
                <c:pt idx="15069" formatCode="General">
                  <c:v>254.14699999999999</c:v>
                </c:pt>
                <c:pt idx="15070" formatCode="General">
                  <c:v>251.92599999999999</c:v>
                </c:pt>
                <c:pt idx="15071" formatCode="General">
                  <c:v>249.85900000000001</c:v>
                </c:pt>
                <c:pt idx="15072" formatCode="General">
                  <c:v>247.893</c:v>
                </c:pt>
                <c:pt idx="15073" formatCode="General">
                  <c:v>245.976</c:v>
                </c:pt>
                <c:pt idx="15074" formatCode="General">
                  <c:v>244.06</c:v>
                </c:pt>
                <c:pt idx="15075" formatCode="General">
                  <c:v>242.04900000000001</c:v>
                </c:pt>
                <c:pt idx="15076" formatCode="General">
                  <c:v>239.88499999999999</c:v>
                </c:pt>
                <c:pt idx="15077" formatCode="General">
                  <c:v>237.637</c:v>
                </c:pt>
                <c:pt idx="15078" formatCode="General">
                  <c:v>235.327</c:v>
                </c:pt>
                <c:pt idx="15079" formatCode="General">
                  <c:v>232.899</c:v>
                </c:pt>
                <c:pt idx="15080" formatCode="General">
                  <c:v>230.32400000000001</c:v>
                </c:pt>
                <c:pt idx="15081" formatCode="General">
                  <c:v>227.595</c:v>
                </c:pt>
                <c:pt idx="15082" formatCode="General">
                  <c:v>224.73500000000001</c:v>
                </c:pt>
                <c:pt idx="15083" formatCode="General">
                  <c:v>221.768</c:v>
                </c:pt>
                <c:pt idx="15084" formatCode="General">
                  <c:v>218.68199999999999</c:v>
                </c:pt>
                <c:pt idx="15085" formatCode="General">
                  <c:v>215.411</c:v>
                </c:pt>
                <c:pt idx="15086" formatCode="General">
                  <c:v>211.84899999999999</c:v>
                </c:pt>
                <c:pt idx="15087" formatCode="General">
                  <c:v>208.06800000000001</c:v>
                </c:pt>
                <c:pt idx="15088" formatCode="General">
                  <c:v>204.20500000000001</c:v>
                </c:pt>
                <c:pt idx="15089" formatCode="General">
                  <c:v>200.34299999999999</c:v>
                </c:pt>
                <c:pt idx="15090" formatCode="General">
                  <c:v>196.55</c:v>
                </c:pt>
                <c:pt idx="15091" formatCode="General">
                  <c:v>192.85400000000001</c:v>
                </c:pt>
                <c:pt idx="15092" formatCode="General">
                  <c:v>189.291</c:v>
                </c:pt>
                <c:pt idx="15093" formatCode="General">
                  <c:v>185.89599999999999</c:v>
                </c:pt>
                <c:pt idx="15094" formatCode="General">
                  <c:v>182.78</c:v>
                </c:pt>
                <c:pt idx="15095" formatCode="General">
                  <c:v>180.05099999999999</c:v>
                </c:pt>
                <c:pt idx="15096" formatCode="General">
                  <c:v>177.679</c:v>
                </c:pt>
                <c:pt idx="15097" formatCode="General">
                  <c:v>175.62700000000001</c:v>
                </c:pt>
                <c:pt idx="15098" formatCode="General">
                  <c:v>173.88399999999999</c:v>
                </c:pt>
                <c:pt idx="15099" formatCode="General">
                  <c:v>172.44900000000001</c:v>
                </c:pt>
                <c:pt idx="15100" formatCode="General">
                  <c:v>171.322</c:v>
                </c:pt>
                <c:pt idx="15101" formatCode="General">
                  <c:v>170.464</c:v>
                </c:pt>
                <c:pt idx="15102" formatCode="General">
                  <c:v>169.81</c:v>
                </c:pt>
                <c:pt idx="15103" formatCode="General">
                  <c:v>169.24799999999999</c:v>
                </c:pt>
                <c:pt idx="15104" formatCode="General">
                  <c:v>168.642</c:v>
                </c:pt>
                <c:pt idx="15105" formatCode="General">
                  <c:v>167.874</c:v>
                </c:pt>
                <c:pt idx="15106" formatCode="General">
                  <c:v>166.89400000000001</c:v>
                </c:pt>
                <c:pt idx="15107" formatCode="General">
                  <c:v>165.70699999999999</c:v>
                </c:pt>
                <c:pt idx="15108" formatCode="General">
                  <c:v>164.42</c:v>
                </c:pt>
                <c:pt idx="15109" formatCode="General">
                  <c:v>163.149</c:v>
                </c:pt>
                <c:pt idx="15110" formatCode="General">
                  <c:v>161.929</c:v>
                </c:pt>
                <c:pt idx="15111" formatCode="General">
                  <c:v>160.72800000000001</c:v>
                </c:pt>
                <c:pt idx="15112" formatCode="General">
                  <c:v>159.422</c:v>
                </c:pt>
                <c:pt idx="15113" formatCode="General">
                  <c:v>157.95500000000001</c:v>
                </c:pt>
                <c:pt idx="15114" formatCode="General">
                  <c:v>156.32400000000001</c:v>
                </c:pt>
                <c:pt idx="15115" formatCode="General">
                  <c:v>154.48699999999999</c:v>
                </c:pt>
                <c:pt idx="15116" formatCode="General">
                  <c:v>152.42099999999999</c:v>
                </c:pt>
                <c:pt idx="15117" formatCode="General">
                  <c:v>150.18600000000001</c:v>
                </c:pt>
                <c:pt idx="15118" formatCode="General">
                  <c:v>147.863</c:v>
                </c:pt>
                <c:pt idx="15119" formatCode="General">
                  <c:v>145.52099999999999</c:v>
                </c:pt>
                <c:pt idx="15120" formatCode="General">
                  <c:v>143.196</c:v>
                </c:pt>
                <c:pt idx="15121" formatCode="General">
                  <c:v>140.89500000000001</c:v>
                </c:pt>
                <c:pt idx="15122" formatCode="General">
                  <c:v>138.595</c:v>
                </c:pt>
                <c:pt idx="15123" formatCode="General">
                  <c:v>136.251</c:v>
                </c:pt>
                <c:pt idx="15124" formatCode="General">
                  <c:v>133.80000000000001</c:v>
                </c:pt>
                <c:pt idx="15125" formatCode="General">
                  <c:v>131.23699999999999</c:v>
                </c:pt>
                <c:pt idx="15126" formatCode="General">
                  <c:v>128.62299999999999</c:v>
                </c:pt>
                <c:pt idx="15127" formatCode="General">
                  <c:v>126.07599999999999</c:v>
                </c:pt>
                <c:pt idx="15128" formatCode="General">
                  <c:v>123.703</c:v>
                </c:pt>
                <c:pt idx="15129" formatCode="General">
                  <c:v>121.511</c:v>
                </c:pt>
                <c:pt idx="15130" formatCode="General">
                  <c:v>119.46</c:v>
                </c:pt>
                <c:pt idx="15131" formatCode="General">
                  <c:v>117.476</c:v>
                </c:pt>
                <c:pt idx="15132" formatCode="General">
                  <c:v>115.52200000000001</c:v>
                </c:pt>
                <c:pt idx="15133" formatCode="General">
                  <c:v>113.62</c:v>
                </c:pt>
                <c:pt idx="15134" formatCode="General">
                  <c:v>111.749</c:v>
                </c:pt>
                <c:pt idx="15135" formatCode="General">
                  <c:v>109.877</c:v>
                </c:pt>
                <c:pt idx="15136" formatCode="General">
                  <c:v>108.026</c:v>
                </c:pt>
                <c:pt idx="15137" formatCode="General">
                  <c:v>106.18600000000001</c:v>
                </c:pt>
                <c:pt idx="15138" formatCode="General">
                  <c:v>104.265</c:v>
                </c:pt>
                <c:pt idx="15139" formatCode="General">
                  <c:v>102.134</c:v>
                </c:pt>
                <c:pt idx="15140" formatCode="General">
                  <c:v>99.673000000000002</c:v>
                </c:pt>
                <c:pt idx="15141" formatCode="General">
                  <c:v>96.856300000000005</c:v>
                </c:pt>
                <c:pt idx="15142" formatCode="General">
                  <c:v>93.728999999999999</c:v>
                </c:pt>
                <c:pt idx="15143" formatCode="General">
                  <c:v>90.438999999999993</c:v>
                </c:pt>
                <c:pt idx="15144" formatCode="General">
                  <c:v>87.079800000000006</c:v>
                </c:pt>
                <c:pt idx="15145" formatCode="General">
                  <c:v>83.580699999999993</c:v>
                </c:pt>
                <c:pt idx="15146" formatCode="General">
                  <c:v>79.873199999999997</c:v>
                </c:pt>
                <c:pt idx="15147" formatCode="General">
                  <c:v>75.922300000000007</c:v>
                </c:pt>
                <c:pt idx="15148" formatCode="General">
                  <c:v>71.728399999999993</c:v>
                </c:pt>
                <c:pt idx="15149" formatCode="General">
                  <c:v>67.313999999999993</c:v>
                </c:pt>
                <c:pt idx="15150" formatCode="General">
                  <c:v>62.720799999999997</c:v>
                </c:pt>
                <c:pt idx="15151" formatCode="General">
                  <c:v>57.966200000000001</c:v>
                </c:pt>
                <c:pt idx="15152" formatCode="General">
                  <c:v>53.024900000000002</c:v>
                </c:pt>
                <c:pt idx="15153" formatCode="General">
                  <c:v>47.895099999999999</c:v>
                </c:pt>
                <c:pt idx="15154" formatCode="General">
                  <c:v>42.602499999999999</c:v>
                </c:pt>
                <c:pt idx="15155" formatCode="General">
                  <c:v>37.1798</c:v>
                </c:pt>
                <c:pt idx="15156" formatCode="General">
                  <c:v>31.666899999999998</c:v>
                </c:pt>
                <c:pt idx="15157" formatCode="General">
                  <c:v>26.116199999999999</c:v>
                </c:pt>
                <c:pt idx="15158" formatCode="General">
                  <c:v>20.5991</c:v>
                </c:pt>
                <c:pt idx="15159" formatCode="General">
                  <c:v>15.1922</c:v>
                </c:pt>
                <c:pt idx="15160" formatCode="General">
                  <c:v>10.163399999999999</c:v>
                </c:pt>
                <c:pt idx="15161" formatCode="General">
                  <c:v>5.8270499999999998</c:v>
                </c:pt>
                <c:pt idx="15162" formatCode="General">
                  <c:v>2.1446299999999998</c:v>
                </c:pt>
                <c:pt idx="15163" formatCode="General">
                  <c:v>-1.0101500000000001</c:v>
                </c:pt>
                <c:pt idx="15164" formatCode="General">
                  <c:v>-3.6528900000000002</c:v>
                </c:pt>
                <c:pt idx="15165" formatCode="General">
                  <c:v>-5.7762000000000002</c:v>
                </c:pt>
                <c:pt idx="15166" formatCode="General">
                  <c:v>-7.3478599999999998</c:v>
                </c:pt>
                <c:pt idx="15167" formatCode="General">
                  <c:v>-8.4172799999999999</c:v>
                </c:pt>
                <c:pt idx="15168" formatCode="General">
                  <c:v>-9.0850000000000009</c:v>
                </c:pt>
                <c:pt idx="15169" formatCode="General">
                  <c:v>-9.4701000000000004</c:v>
                </c:pt>
                <c:pt idx="15170" formatCode="General">
                  <c:v>-9.6718100000000007</c:v>
                </c:pt>
                <c:pt idx="15171" formatCode="General">
                  <c:v>-9.7116100000000003</c:v>
                </c:pt>
                <c:pt idx="15172" formatCode="General">
                  <c:v>-9.6228300000000004</c:v>
                </c:pt>
                <c:pt idx="15173" formatCode="General">
                  <c:v>-9.4647799999999993</c:v>
                </c:pt>
                <c:pt idx="15174" formatCode="General">
                  <c:v>-9.2191200000000002</c:v>
                </c:pt>
                <c:pt idx="15175" formatCode="General">
                  <c:v>-8.8502299999999998</c:v>
                </c:pt>
                <c:pt idx="15176" formatCode="General">
                  <c:v>-8.4551400000000001</c:v>
                </c:pt>
                <c:pt idx="15177" formatCode="General">
                  <c:v>-8.1517800000000005</c:v>
                </c:pt>
                <c:pt idx="15178" formatCode="General">
                  <c:v>-8.01037</c:v>
                </c:pt>
                <c:pt idx="15179" formatCode="General">
                  <c:v>-8.0322399999999998</c:v>
                </c:pt>
                <c:pt idx="15180" formatCode="General">
                  <c:v>-8.1566700000000001</c:v>
                </c:pt>
                <c:pt idx="15181" formatCode="General">
                  <c:v>-8.4538399999999996</c:v>
                </c:pt>
                <c:pt idx="15182" formatCode="General">
                  <c:v>-9.0403300000000009</c:v>
                </c:pt>
                <c:pt idx="15183" formatCode="General">
                  <c:v>-9.9524000000000008</c:v>
                </c:pt>
                <c:pt idx="15184" formatCode="General">
                  <c:v>-11.202500000000001</c:v>
                </c:pt>
                <c:pt idx="15185" formatCode="General">
                  <c:v>-12.7807</c:v>
                </c:pt>
                <c:pt idx="15186" formatCode="General">
                  <c:v>-14.704700000000001</c:v>
                </c:pt>
                <c:pt idx="15187" formatCode="General">
                  <c:v>-17.011299999999999</c:v>
                </c:pt>
                <c:pt idx="15188" formatCode="General">
                  <c:v>-19.724399999999999</c:v>
                </c:pt>
                <c:pt idx="15189" formatCode="General">
                  <c:v>-22.838699999999999</c:v>
                </c:pt>
                <c:pt idx="15190" formatCode="General">
                  <c:v>-26.274899999999999</c:v>
                </c:pt>
                <c:pt idx="15191" formatCode="General">
                  <c:v>-29.981200000000001</c:v>
                </c:pt>
                <c:pt idx="15192" formatCode="General">
                  <c:v>-33.985999999999997</c:v>
                </c:pt>
                <c:pt idx="15193" formatCode="General">
                  <c:v>-38.296900000000001</c:v>
                </c:pt>
                <c:pt idx="15194" formatCode="General">
                  <c:v>-42.8857</c:v>
                </c:pt>
                <c:pt idx="15195" formatCode="General">
                  <c:v>-47.765999999999998</c:v>
                </c:pt>
                <c:pt idx="15196" formatCode="General">
                  <c:v>-52.951700000000002</c:v>
                </c:pt>
                <c:pt idx="15197" formatCode="General">
                  <c:v>-58.402000000000001</c:v>
                </c:pt>
                <c:pt idx="15198" formatCode="General">
                  <c:v>-64.080600000000004</c:v>
                </c:pt>
                <c:pt idx="15199" formatCode="General">
                  <c:v>-69.968000000000004</c:v>
                </c:pt>
                <c:pt idx="15200" formatCode="General">
                  <c:v>-75.969399999999993</c:v>
                </c:pt>
                <c:pt idx="15201" formatCode="General">
                  <c:v>-81.948999999999998</c:v>
                </c:pt>
                <c:pt idx="15202" formatCode="General">
                  <c:v>-87.860699999999994</c:v>
                </c:pt>
                <c:pt idx="15203" formatCode="General">
                  <c:v>-93.697999999999993</c:v>
                </c:pt>
                <c:pt idx="15204" formatCode="General">
                  <c:v>-99.463200000000001</c:v>
                </c:pt>
                <c:pt idx="15205" formatCode="General">
                  <c:v>-105.18</c:v>
                </c:pt>
                <c:pt idx="15206" formatCode="General">
                  <c:v>-110.872</c:v>
                </c:pt>
                <c:pt idx="15207" formatCode="General">
                  <c:v>-116.624</c:v>
                </c:pt>
                <c:pt idx="15208" formatCode="General">
                  <c:v>-122.529</c:v>
                </c:pt>
                <c:pt idx="15209" formatCode="General">
                  <c:v>-128.63900000000001</c:v>
                </c:pt>
                <c:pt idx="15210" formatCode="General">
                  <c:v>-134.96799999999999</c:v>
                </c:pt>
                <c:pt idx="15211" formatCode="General">
                  <c:v>-141.45099999999999</c:v>
                </c:pt>
                <c:pt idx="15212" formatCode="General">
                  <c:v>-148.01300000000001</c:v>
                </c:pt>
                <c:pt idx="15213" formatCode="General">
                  <c:v>-154.596</c:v>
                </c:pt>
                <c:pt idx="15214" formatCode="General">
                  <c:v>-161.10300000000001</c:v>
                </c:pt>
                <c:pt idx="15215" formatCode="General">
                  <c:v>-167.434</c:v>
                </c:pt>
                <c:pt idx="15216" formatCode="General">
                  <c:v>-173.55699999999999</c:v>
                </c:pt>
                <c:pt idx="15217" formatCode="General">
                  <c:v>-179.458</c:v>
                </c:pt>
                <c:pt idx="15218" formatCode="General">
                  <c:v>-185.13300000000001</c:v>
                </c:pt>
                <c:pt idx="15219" formatCode="General">
                  <c:v>-190.565</c:v>
                </c:pt>
                <c:pt idx="15220" formatCode="General">
                  <c:v>-195.73400000000001</c:v>
                </c:pt>
                <c:pt idx="15221" formatCode="General">
                  <c:v>-200.64699999999999</c:v>
                </c:pt>
                <c:pt idx="15222" formatCode="General">
                  <c:v>-205.32499999999999</c:v>
                </c:pt>
                <c:pt idx="15223" formatCode="General">
                  <c:v>-209.703</c:v>
                </c:pt>
                <c:pt idx="15224" formatCode="General">
                  <c:v>-213.73500000000001</c:v>
                </c:pt>
                <c:pt idx="15225" formatCode="General">
                  <c:v>-217.47200000000001</c:v>
                </c:pt>
                <c:pt idx="15226" formatCode="General">
                  <c:v>-220.958</c:v>
                </c:pt>
                <c:pt idx="15227" formatCode="General">
                  <c:v>-224.21</c:v>
                </c:pt>
                <c:pt idx="15228" formatCode="General">
                  <c:v>-227.31</c:v>
                </c:pt>
                <c:pt idx="15229" formatCode="General">
                  <c:v>-230.34200000000001</c:v>
                </c:pt>
                <c:pt idx="15230" formatCode="General">
                  <c:v>-233.267</c:v>
                </c:pt>
                <c:pt idx="15231" formatCode="General">
                  <c:v>-236.023</c:v>
                </c:pt>
                <c:pt idx="15232" formatCode="General">
                  <c:v>-238.589</c:v>
                </c:pt>
                <c:pt idx="15233" formatCode="General">
                  <c:v>-240.91399999999999</c:v>
                </c:pt>
                <c:pt idx="15234" formatCode="General">
                  <c:v>-242.947</c:v>
                </c:pt>
                <c:pt idx="15235" formatCode="General">
                  <c:v>-244.65799999999999</c:v>
                </c:pt>
                <c:pt idx="15236" formatCode="General">
                  <c:v>-246.03800000000001</c:v>
                </c:pt>
                <c:pt idx="15237" formatCode="General">
                  <c:v>-247.06200000000001</c:v>
                </c:pt>
                <c:pt idx="15238" formatCode="General">
                  <c:v>-247.65899999999999</c:v>
                </c:pt>
                <c:pt idx="15239" formatCode="General">
                  <c:v>-247.71</c:v>
                </c:pt>
                <c:pt idx="15240" formatCode="General">
                  <c:v>-247.12700000000001</c:v>
                </c:pt>
                <c:pt idx="15241" formatCode="General">
                  <c:v>-245.88900000000001</c:v>
                </c:pt>
                <c:pt idx="15242" formatCode="General">
                  <c:v>-243.999</c:v>
                </c:pt>
                <c:pt idx="15243" formatCode="General">
                  <c:v>-241.506</c:v>
                </c:pt>
                <c:pt idx="15244" formatCode="General">
                  <c:v>-238.59800000000001</c:v>
                </c:pt>
                <c:pt idx="15245" formatCode="General">
                  <c:v>-235.52600000000001</c:v>
                </c:pt>
                <c:pt idx="15246" formatCode="General">
                  <c:v>-232.53200000000001</c:v>
                </c:pt>
                <c:pt idx="15247" formatCode="General">
                  <c:v>-229.82400000000001</c:v>
                </c:pt>
                <c:pt idx="15248" formatCode="General">
                  <c:v>-227.53100000000001</c:v>
                </c:pt>
                <c:pt idx="15249" formatCode="General">
                  <c:v>-225.66300000000001</c:v>
                </c:pt>
                <c:pt idx="15250" formatCode="General">
                  <c:v>-224.16499999999999</c:v>
                </c:pt>
                <c:pt idx="15251" formatCode="General">
                  <c:v>-222.94800000000001</c:v>
                </c:pt>
                <c:pt idx="15252" formatCode="General">
                  <c:v>-221.97399999999999</c:v>
                </c:pt>
                <c:pt idx="15253" formatCode="General">
                  <c:v>-221.328</c:v>
                </c:pt>
                <c:pt idx="15254" formatCode="General">
                  <c:v>-220.982</c:v>
                </c:pt>
                <c:pt idx="15255" formatCode="General">
                  <c:v>-220.83099999999999</c:v>
                </c:pt>
                <c:pt idx="15256" formatCode="General">
                  <c:v>-220.82499999999999</c:v>
                </c:pt>
                <c:pt idx="15257" formatCode="General">
                  <c:v>-220.95500000000001</c:v>
                </c:pt>
                <c:pt idx="15258" formatCode="General">
                  <c:v>-221.273</c:v>
                </c:pt>
                <c:pt idx="15259" formatCode="General">
                  <c:v>-221.83600000000001</c:v>
                </c:pt>
                <c:pt idx="15260" formatCode="General">
                  <c:v>-222.661</c:v>
                </c:pt>
                <c:pt idx="15261" formatCode="General">
                  <c:v>-223.797</c:v>
                </c:pt>
                <c:pt idx="15262" formatCode="General">
                  <c:v>-225.286</c:v>
                </c:pt>
                <c:pt idx="15263" formatCode="General">
                  <c:v>-227.148</c:v>
                </c:pt>
                <c:pt idx="15264" formatCode="General">
                  <c:v>-229.39</c:v>
                </c:pt>
                <c:pt idx="15265" formatCode="General">
                  <c:v>-232.005</c:v>
                </c:pt>
                <c:pt idx="15266" formatCode="General">
                  <c:v>-234.96600000000001</c:v>
                </c:pt>
                <c:pt idx="15267" formatCode="General">
                  <c:v>-238.22300000000001</c:v>
                </c:pt>
                <c:pt idx="15268" formatCode="General">
                  <c:v>-241.67400000000001</c:v>
                </c:pt>
                <c:pt idx="15269" formatCode="General">
                  <c:v>-245.19399999999999</c:v>
                </c:pt>
                <c:pt idx="15270" formatCode="General">
                  <c:v>-248.583</c:v>
                </c:pt>
                <c:pt idx="15271" formatCode="General">
                  <c:v>-251.684</c:v>
                </c:pt>
                <c:pt idx="15272" formatCode="General">
                  <c:v>-254.51400000000001</c:v>
                </c:pt>
                <c:pt idx="15273" formatCode="General">
                  <c:v>-257.01299999999998</c:v>
                </c:pt>
                <c:pt idx="15274" formatCode="General">
                  <c:v>-259.036</c:v>
                </c:pt>
                <c:pt idx="15275" formatCode="General">
                  <c:v>-260.63200000000001</c:v>
                </c:pt>
                <c:pt idx="15276" formatCode="General">
                  <c:v>-261.93</c:v>
                </c:pt>
                <c:pt idx="15277" formatCode="General">
                  <c:v>-262.916</c:v>
                </c:pt>
                <c:pt idx="15278" formatCode="General">
                  <c:v>-263.541</c:v>
                </c:pt>
                <c:pt idx="15279" formatCode="General">
                  <c:v>-263.73599999999999</c:v>
                </c:pt>
                <c:pt idx="15280" formatCode="General">
                  <c:v>-263.47000000000003</c:v>
                </c:pt>
                <c:pt idx="15281" formatCode="General">
                  <c:v>-262.767</c:v>
                </c:pt>
                <c:pt idx="15282" formatCode="General">
                  <c:v>-261.64699999999999</c:v>
                </c:pt>
                <c:pt idx="15283" formatCode="General">
                  <c:v>-260.13099999999997</c:v>
                </c:pt>
                <c:pt idx="15284" formatCode="General">
                  <c:v>-258.262</c:v>
                </c:pt>
                <c:pt idx="15285" formatCode="General">
                  <c:v>-256.04300000000001</c:v>
                </c:pt>
                <c:pt idx="15286" formatCode="General">
                  <c:v>-253.41800000000001</c:v>
                </c:pt>
                <c:pt idx="15287" formatCode="General">
                  <c:v>-250.39400000000001</c:v>
                </c:pt>
                <c:pt idx="15288" formatCode="General">
                  <c:v>-247.05</c:v>
                </c:pt>
                <c:pt idx="15289" formatCode="General">
                  <c:v>-243.35900000000001</c:v>
                </c:pt>
                <c:pt idx="15290" formatCode="General">
                  <c:v>-239.26499999999999</c:v>
                </c:pt>
                <c:pt idx="15291" formatCode="General">
                  <c:v>-234.78700000000001</c:v>
                </c:pt>
                <c:pt idx="15292" formatCode="General">
                  <c:v>-230.01499999999999</c:v>
                </c:pt>
                <c:pt idx="15293" formatCode="General">
                  <c:v>-225.14099999999999</c:v>
                </c:pt>
                <c:pt idx="15294" formatCode="General">
                  <c:v>-220.30699999999999</c:v>
                </c:pt>
                <c:pt idx="15295" formatCode="General">
                  <c:v>-215.58</c:v>
                </c:pt>
                <c:pt idx="15296" formatCode="General">
                  <c:v>-211.05699999999999</c:v>
                </c:pt>
                <c:pt idx="15297" formatCode="General">
                  <c:v>-206.84</c:v>
                </c:pt>
                <c:pt idx="15298" formatCode="General">
                  <c:v>-203.012</c:v>
                </c:pt>
                <c:pt idx="15299" formatCode="General">
                  <c:v>-199.61799999999999</c:v>
                </c:pt>
                <c:pt idx="15300" formatCode="General">
                  <c:v>-196.64</c:v>
                </c:pt>
                <c:pt idx="15301" formatCode="General">
                  <c:v>-194.05799999999999</c:v>
                </c:pt>
                <c:pt idx="15302" formatCode="General">
                  <c:v>-191.85499999999999</c:v>
                </c:pt>
                <c:pt idx="15303" formatCode="General">
                  <c:v>-190.09899999999999</c:v>
                </c:pt>
                <c:pt idx="15304" formatCode="General">
                  <c:v>-188.852</c:v>
                </c:pt>
                <c:pt idx="15305" formatCode="General">
                  <c:v>-188.08600000000001</c:v>
                </c:pt>
                <c:pt idx="15306" formatCode="General">
                  <c:v>-187.69300000000001</c:v>
                </c:pt>
                <c:pt idx="15307" formatCode="General">
                  <c:v>-187.48400000000001</c:v>
                </c:pt>
                <c:pt idx="15308" formatCode="General">
                  <c:v>-187.28399999999999</c:v>
                </c:pt>
                <c:pt idx="15309" formatCode="General">
                  <c:v>-186.96700000000001</c:v>
                </c:pt>
                <c:pt idx="15310" formatCode="General">
                  <c:v>-186.453</c:v>
                </c:pt>
                <c:pt idx="15311" formatCode="General">
                  <c:v>-185.65899999999999</c:v>
                </c:pt>
                <c:pt idx="15312" formatCode="General">
                  <c:v>-184.46799999999999</c:v>
                </c:pt>
                <c:pt idx="15313" formatCode="General">
                  <c:v>-182.79300000000001</c:v>
                </c:pt>
                <c:pt idx="15314" formatCode="General">
                  <c:v>-180.61099999999999</c:v>
                </c:pt>
                <c:pt idx="15315" formatCode="General">
                  <c:v>-177.905</c:v>
                </c:pt>
                <c:pt idx="15316" formatCode="General">
                  <c:v>-174.66800000000001</c:v>
                </c:pt>
                <c:pt idx="15317" formatCode="General">
                  <c:v>-170.91900000000001</c:v>
                </c:pt>
                <c:pt idx="15318" formatCode="General">
                  <c:v>-166.70400000000001</c:v>
                </c:pt>
                <c:pt idx="15319" formatCode="General">
                  <c:v>-162.101</c:v>
                </c:pt>
                <c:pt idx="15320" formatCode="General">
                  <c:v>-157.161</c:v>
                </c:pt>
                <c:pt idx="15321" formatCode="General">
                  <c:v>-151.893</c:v>
                </c:pt>
                <c:pt idx="15322" formatCode="General">
                  <c:v>-146.35499999999999</c:v>
                </c:pt>
                <c:pt idx="15323" formatCode="General">
                  <c:v>-140.62700000000001</c:v>
                </c:pt>
                <c:pt idx="15324" formatCode="General">
                  <c:v>-134.779</c:v>
                </c:pt>
                <c:pt idx="15325" formatCode="General">
                  <c:v>-128.87899999999999</c:v>
                </c:pt>
                <c:pt idx="15326" formatCode="General">
                  <c:v>-122.982</c:v>
                </c:pt>
                <c:pt idx="15327" formatCode="General">
                  <c:v>-117.11499999999999</c:v>
                </c:pt>
                <c:pt idx="15328" formatCode="General">
                  <c:v>-111.276</c:v>
                </c:pt>
                <c:pt idx="15329" formatCode="General">
                  <c:v>-105.548</c:v>
                </c:pt>
                <c:pt idx="15330" formatCode="General">
                  <c:v>-100.047</c:v>
                </c:pt>
                <c:pt idx="15331" formatCode="General">
                  <c:v>-94.905600000000007</c:v>
                </c:pt>
                <c:pt idx="15332" formatCode="General">
                  <c:v>-90.234300000000005</c:v>
                </c:pt>
                <c:pt idx="15333" formatCode="General">
                  <c:v>-86.063400000000001</c:v>
                </c:pt>
                <c:pt idx="15334" formatCode="General">
                  <c:v>-82.368099999999998</c:v>
                </c:pt>
                <c:pt idx="15335" formatCode="General">
                  <c:v>-79.084100000000007</c:v>
                </c:pt>
                <c:pt idx="15336" formatCode="General">
                  <c:v>-76.120400000000004</c:v>
                </c:pt>
                <c:pt idx="15337" formatCode="General">
                  <c:v>-73.384299999999996</c:v>
                </c:pt>
                <c:pt idx="15338" formatCode="General">
                  <c:v>-70.796700000000001</c:v>
                </c:pt>
                <c:pt idx="15339" formatCode="General">
                  <c:v>-68.304900000000004</c:v>
                </c:pt>
                <c:pt idx="15340" formatCode="General">
                  <c:v>-65.911100000000005</c:v>
                </c:pt>
                <c:pt idx="15341" formatCode="General">
                  <c:v>-63.6327</c:v>
                </c:pt>
                <c:pt idx="15342" formatCode="General">
                  <c:v>-61.4803</c:v>
                </c:pt>
                <c:pt idx="15343" formatCode="General">
                  <c:v>-59.490699999999997</c:v>
                </c:pt>
                <c:pt idx="15344" formatCode="General">
                  <c:v>-57.695799999999998</c:v>
                </c:pt>
                <c:pt idx="15345" formatCode="General">
                  <c:v>-56.080100000000002</c:v>
                </c:pt>
                <c:pt idx="15346" formatCode="General">
                  <c:v>-54.6248</c:v>
                </c:pt>
                <c:pt idx="15347" formatCode="General">
                  <c:v>-53.3095</c:v>
                </c:pt>
                <c:pt idx="15348" formatCode="General">
                  <c:v>-52.159700000000001</c:v>
                </c:pt>
                <c:pt idx="15349" formatCode="General">
                  <c:v>-51.218299999999999</c:v>
                </c:pt>
                <c:pt idx="15350" formatCode="General">
                  <c:v>-50.481999999999999</c:v>
                </c:pt>
                <c:pt idx="15351" formatCode="General">
                  <c:v>-49.915300000000002</c:v>
                </c:pt>
                <c:pt idx="15352" formatCode="General">
                  <c:v>-49.441800000000001</c:v>
                </c:pt>
                <c:pt idx="15353" formatCode="General">
                  <c:v>-49.001300000000001</c:v>
                </c:pt>
                <c:pt idx="15354" formatCode="General">
                  <c:v>-48.578400000000002</c:v>
                </c:pt>
                <c:pt idx="15355" formatCode="General">
                  <c:v>-48.0503</c:v>
                </c:pt>
                <c:pt idx="15356" formatCode="General">
                  <c:v>-47.2545</c:v>
                </c:pt>
                <c:pt idx="15357" formatCode="General">
                  <c:v>-46.204300000000003</c:v>
                </c:pt>
                <c:pt idx="15358" formatCode="General">
                  <c:v>-44.928100000000001</c:v>
                </c:pt>
                <c:pt idx="15359" formatCode="General">
                  <c:v>-43.326799999999999</c:v>
                </c:pt>
                <c:pt idx="15360" formatCode="General">
                  <c:v>-41.261200000000002</c:v>
                </c:pt>
                <c:pt idx="15361" formatCode="General">
                  <c:v>-38.601399999999998</c:v>
                </c:pt>
                <c:pt idx="15362" formatCode="General">
                  <c:v>-35.2363</c:v>
                </c:pt>
                <c:pt idx="15363" formatCode="General">
                  <c:v>-31.102</c:v>
                </c:pt>
                <c:pt idx="15364" formatCode="General">
                  <c:v>-26.190100000000001</c:v>
                </c:pt>
                <c:pt idx="15365" formatCode="General">
                  <c:v>-20.5274</c:v>
                </c:pt>
                <c:pt idx="15366" formatCode="General">
                  <c:v>-14.1777</c:v>
                </c:pt>
                <c:pt idx="15367" formatCode="General">
                  <c:v>-7.2668499999999998</c:v>
                </c:pt>
                <c:pt idx="15368" formatCode="General">
                  <c:v>4.1256399999999999E-2</c:v>
                </c:pt>
                <c:pt idx="15369" formatCode="General">
                  <c:v>7.6344900000000004</c:v>
                </c:pt>
                <c:pt idx="15370" formatCode="General">
                  <c:v>15.4528</c:v>
                </c:pt>
                <c:pt idx="15371" formatCode="General">
                  <c:v>23.551100000000002</c:v>
                </c:pt>
                <c:pt idx="15372" formatCode="General">
                  <c:v>31.932300000000001</c:v>
                </c:pt>
                <c:pt idx="15373" formatCode="General">
                  <c:v>40.4</c:v>
                </c:pt>
                <c:pt idx="15374" formatCode="General">
                  <c:v>48.751100000000001</c:v>
                </c:pt>
                <c:pt idx="15375" formatCode="General">
                  <c:v>56.836799999999997</c:v>
                </c:pt>
                <c:pt idx="15376" formatCode="General">
                  <c:v>64.524799999999999</c:v>
                </c:pt>
                <c:pt idx="15377" formatCode="General">
                  <c:v>71.705399999999997</c:v>
                </c:pt>
                <c:pt idx="15378" formatCode="General">
                  <c:v>78.268199999999993</c:v>
                </c:pt>
                <c:pt idx="15379" formatCode="General">
                  <c:v>84.122100000000003</c:v>
                </c:pt>
                <c:pt idx="15380" formatCode="General">
                  <c:v>89.229600000000005</c:v>
                </c:pt>
                <c:pt idx="15381" formatCode="General">
                  <c:v>93.581400000000002</c:v>
                </c:pt>
                <c:pt idx="15382" formatCode="General">
                  <c:v>97.196299999999994</c:v>
                </c:pt>
                <c:pt idx="15383" formatCode="General">
                  <c:v>100.152</c:v>
                </c:pt>
                <c:pt idx="15384" formatCode="General">
                  <c:v>102.562</c:v>
                </c:pt>
                <c:pt idx="15385" formatCode="General">
                  <c:v>104.59399999999999</c:v>
                </c:pt>
                <c:pt idx="15386" formatCode="General">
                  <c:v>106.45699999999999</c:v>
                </c:pt>
                <c:pt idx="15387" formatCode="General">
                  <c:v>108.346</c:v>
                </c:pt>
                <c:pt idx="15388" formatCode="General">
                  <c:v>110.523</c:v>
                </c:pt>
                <c:pt idx="15389" formatCode="General">
                  <c:v>113.239</c:v>
                </c:pt>
                <c:pt idx="15390" formatCode="General">
                  <c:v>116.59</c:v>
                </c:pt>
                <c:pt idx="15391" formatCode="General">
                  <c:v>120.586</c:v>
                </c:pt>
                <c:pt idx="15392" formatCode="General">
                  <c:v>125.18899999999999</c:v>
                </c:pt>
                <c:pt idx="15393" formatCode="General">
                  <c:v>130.31299999999999</c:v>
                </c:pt>
                <c:pt idx="15394" formatCode="General">
                  <c:v>135.85599999999999</c:v>
                </c:pt>
                <c:pt idx="15395" formatCode="General">
                  <c:v>141.70699999999999</c:v>
                </c:pt>
                <c:pt idx="15396" formatCode="General">
                  <c:v>147.779</c:v>
                </c:pt>
                <c:pt idx="15397" formatCode="General">
                  <c:v>154.018</c:v>
                </c:pt>
                <c:pt idx="15398" formatCode="General">
                  <c:v>160.39099999999999</c:v>
                </c:pt>
                <c:pt idx="15399" formatCode="General">
                  <c:v>166.875</c:v>
                </c:pt>
                <c:pt idx="15400" formatCode="General">
                  <c:v>173.39500000000001</c:v>
                </c:pt>
                <c:pt idx="15401" formatCode="General">
                  <c:v>179.81100000000001</c:v>
                </c:pt>
                <c:pt idx="15402" formatCode="General">
                  <c:v>186.08099999999999</c:v>
                </c:pt>
                <c:pt idx="15403" formatCode="General">
                  <c:v>192.23699999999999</c:v>
                </c:pt>
                <c:pt idx="15404" formatCode="General">
                  <c:v>198.381</c:v>
                </c:pt>
                <c:pt idx="15405" formatCode="General">
                  <c:v>204.54900000000001</c:v>
                </c:pt>
                <c:pt idx="15406" formatCode="General">
                  <c:v>210.517</c:v>
                </c:pt>
                <c:pt idx="15407" formatCode="General">
                  <c:v>216.15899999999999</c:v>
                </c:pt>
                <c:pt idx="15408" formatCode="General">
                  <c:v>221.548</c:v>
                </c:pt>
                <c:pt idx="15409" formatCode="General">
                  <c:v>226.733</c:v>
                </c:pt>
                <c:pt idx="15410" formatCode="General">
                  <c:v>231.727</c:v>
                </c:pt>
                <c:pt idx="15411" formatCode="General">
                  <c:v>236.542</c:v>
                </c:pt>
                <c:pt idx="15412" formatCode="General">
                  <c:v>241.18</c:v>
                </c:pt>
                <c:pt idx="15413" formatCode="General">
                  <c:v>245.624</c:v>
                </c:pt>
                <c:pt idx="15414" formatCode="General">
                  <c:v>249.857</c:v>
                </c:pt>
                <c:pt idx="15415" formatCode="General">
                  <c:v>253.87299999999999</c:v>
                </c:pt>
                <c:pt idx="15416" formatCode="General">
                  <c:v>257.68099999999998</c:v>
                </c:pt>
                <c:pt idx="15417" formatCode="General">
                  <c:v>261.29599999999999</c:v>
                </c:pt>
                <c:pt idx="15418" formatCode="General">
                  <c:v>264.654</c:v>
                </c:pt>
                <c:pt idx="15419" formatCode="General">
                  <c:v>267.64600000000002</c:v>
                </c:pt>
                <c:pt idx="15420" formatCode="General">
                  <c:v>270.13799999999998</c:v>
                </c:pt>
                <c:pt idx="15421" formatCode="General">
                  <c:v>272.048</c:v>
                </c:pt>
                <c:pt idx="15422" formatCode="General">
                  <c:v>273.39400000000001</c:v>
                </c:pt>
                <c:pt idx="15423" formatCode="General">
                  <c:v>274.22699999999998</c:v>
                </c:pt>
                <c:pt idx="15424" formatCode="General">
                  <c:v>274.61700000000002</c:v>
                </c:pt>
                <c:pt idx="15425" formatCode="General">
                  <c:v>274.66000000000003</c:v>
                </c:pt>
                <c:pt idx="15426" formatCode="General">
                  <c:v>274.464</c:v>
                </c:pt>
                <c:pt idx="15427" formatCode="General">
                  <c:v>274.12200000000001</c:v>
                </c:pt>
                <c:pt idx="15428" formatCode="General">
                  <c:v>273.67899999999997</c:v>
                </c:pt>
                <c:pt idx="15429" formatCode="General">
                  <c:v>273.12900000000002</c:v>
                </c:pt>
                <c:pt idx="15430" formatCode="General">
                  <c:v>272.43299999999999</c:v>
                </c:pt>
                <c:pt idx="15431" formatCode="General">
                  <c:v>271.55</c:v>
                </c:pt>
                <c:pt idx="15432" formatCode="General">
                  <c:v>270.44099999999997</c:v>
                </c:pt>
                <c:pt idx="15433" formatCode="General">
                  <c:v>269.09100000000001</c:v>
                </c:pt>
                <c:pt idx="15434" formatCode="General">
                  <c:v>267.54599999999999</c:v>
                </c:pt>
                <c:pt idx="15435" formatCode="General">
                  <c:v>265.79300000000001</c:v>
                </c:pt>
                <c:pt idx="15436" formatCode="General">
                  <c:v>263.78399999999999</c:v>
                </c:pt>
                <c:pt idx="15437" formatCode="General">
                  <c:v>261.45299999999997</c:v>
                </c:pt>
                <c:pt idx="15438" formatCode="General">
                  <c:v>258.74700000000001</c:v>
                </c:pt>
                <c:pt idx="15439" formatCode="General">
                  <c:v>255.66499999999999</c:v>
                </c:pt>
                <c:pt idx="15440" formatCode="General">
                  <c:v>252.16</c:v>
                </c:pt>
                <c:pt idx="15441" formatCode="General">
                  <c:v>248.131</c:v>
                </c:pt>
                <c:pt idx="15442" formatCode="General">
                  <c:v>243.57499999999999</c:v>
                </c:pt>
                <c:pt idx="15443" formatCode="General">
                  <c:v>238.58099999999999</c:v>
                </c:pt>
                <c:pt idx="15444" formatCode="General">
                  <c:v>233.285</c:v>
                </c:pt>
                <c:pt idx="15445" formatCode="General">
                  <c:v>227.81200000000001</c:v>
                </c:pt>
                <c:pt idx="15446" formatCode="General">
                  <c:v>222.191</c:v>
                </c:pt>
                <c:pt idx="15447" formatCode="General">
                  <c:v>216.50200000000001</c:v>
                </c:pt>
                <c:pt idx="15448" formatCode="General">
                  <c:v>210.90299999999999</c:v>
                </c:pt>
                <c:pt idx="15449" formatCode="General">
                  <c:v>205.547</c:v>
                </c:pt>
                <c:pt idx="15450" formatCode="General">
                  <c:v>200.55199999999999</c:v>
                </c:pt>
                <c:pt idx="15451" formatCode="General">
                  <c:v>196.02099999999999</c:v>
                </c:pt>
                <c:pt idx="15452" formatCode="General">
                  <c:v>192.036</c:v>
                </c:pt>
                <c:pt idx="15453" formatCode="General">
                  <c:v>188.66200000000001</c:v>
                </c:pt>
                <c:pt idx="15454" formatCode="General">
                  <c:v>185.93899999999999</c:v>
                </c:pt>
                <c:pt idx="15455" formatCode="General">
                  <c:v>183.86699999999999</c:v>
                </c:pt>
                <c:pt idx="15456" formatCode="General">
                  <c:v>182.39099999999999</c:v>
                </c:pt>
                <c:pt idx="15457" formatCode="General">
                  <c:v>181.428</c:v>
                </c:pt>
                <c:pt idx="15458" formatCode="General">
                  <c:v>180.92099999999999</c:v>
                </c:pt>
                <c:pt idx="15459" formatCode="General">
                  <c:v>180.81399999999999</c:v>
                </c:pt>
                <c:pt idx="15460" formatCode="General">
                  <c:v>181.05500000000001</c:v>
                </c:pt>
                <c:pt idx="15461" formatCode="General">
                  <c:v>181.584</c:v>
                </c:pt>
                <c:pt idx="15462" formatCode="General">
                  <c:v>182.33199999999999</c:v>
                </c:pt>
                <c:pt idx="15463" formatCode="General">
                  <c:v>183.25200000000001</c:v>
                </c:pt>
                <c:pt idx="15464" formatCode="General">
                  <c:v>184.304</c:v>
                </c:pt>
                <c:pt idx="15465" formatCode="General">
                  <c:v>185.428</c:v>
                </c:pt>
                <c:pt idx="15466" formatCode="General">
                  <c:v>186.58099999999999</c:v>
                </c:pt>
                <c:pt idx="15467" formatCode="General">
                  <c:v>187.761</c:v>
                </c:pt>
                <c:pt idx="15468" formatCode="General">
                  <c:v>188.958</c:v>
                </c:pt>
                <c:pt idx="15469" formatCode="General">
                  <c:v>190.13399999999999</c:v>
                </c:pt>
                <c:pt idx="15470" formatCode="General">
                  <c:v>191.221</c:v>
                </c:pt>
                <c:pt idx="15471" formatCode="General">
                  <c:v>192.13300000000001</c:v>
                </c:pt>
                <c:pt idx="15472" formatCode="General">
                  <c:v>192.74</c:v>
                </c:pt>
                <c:pt idx="15473" formatCode="General">
                  <c:v>192.922</c:v>
                </c:pt>
                <c:pt idx="15474" formatCode="General">
                  <c:v>192.62700000000001</c:v>
                </c:pt>
                <c:pt idx="15475" formatCode="General">
                  <c:v>191.86099999999999</c:v>
                </c:pt>
                <c:pt idx="15476" formatCode="General">
                  <c:v>190.67699999999999</c:v>
                </c:pt>
                <c:pt idx="15477" formatCode="General">
                  <c:v>189.11</c:v>
                </c:pt>
                <c:pt idx="15478" formatCode="General">
                  <c:v>187.17699999999999</c:v>
                </c:pt>
                <c:pt idx="15479" formatCode="General">
                  <c:v>184.863</c:v>
                </c:pt>
                <c:pt idx="15480" formatCode="General">
                  <c:v>182.19499999999999</c:v>
                </c:pt>
                <c:pt idx="15481" formatCode="General">
                  <c:v>179.285</c:v>
                </c:pt>
                <c:pt idx="15482" formatCode="General">
                  <c:v>176.316</c:v>
                </c:pt>
                <c:pt idx="15483" formatCode="General">
                  <c:v>173.48099999999999</c:v>
                </c:pt>
                <c:pt idx="15484" formatCode="General">
                  <c:v>170.922</c:v>
                </c:pt>
                <c:pt idx="15485" formatCode="General">
                  <c:v>168.71899999999999</c:v>
                </c:pt>
                <c:pt idx="15486" formatCode="General">
                  <c:v>166.85900000000001</c:v>
                </c:pt>
                <c:pt idx="15487" formatCode="General">
                  <c:v>165.285</c:v>
                </c:pt>
                <c:pt idx="15488" formatCode="General">
                  <c:v>163.92500000000001</c:v>
                </c:pt>
                <c:pt idx="15489" formatCode="General">
                  <c:v>162.72900000000001</c:v>
                </c:pt>
                <c:pt idx="15490" formatCode="General">
                  <c:v>161.67699999999999</c:v>
                </c:pt>
                <c:pt idx="15491" formatCode="General">
                  <c:v>160.77000000000001</c:v>
                </c:pt>
                <c:pt idx="15492" formatCode="General">
                  <c:v>160.001</c:v>
                </c:pt>
                <c:pt idx="15493" formatCode="General">
                  <c:v>159.29599999999999</c:v>
                </c:pt>
                <c:pt idx="15494" formatCode="General">
                  <c:v>158.55699999999999</c:v>
                </c:pt>
                <c:pt idx="15495" formatCode="General">
                  <c:v>157.68700000000001</c:v>
                </c:pt>
                <c:pt idx="15496" formatCode="General">
                  <c:v>156.55799999999999</c:v>
                </c:pt>
                <c:pt idx="15497" formatCode="General">
                  <c:v>155.054</c:v>
                </c:pt>
                <c:pt idx="15498" formatCode="General">
                  <c:v>153.12700000000001</c:v>
                </c:pt>
                <c:pt idx="15499" formatCode="General">
                  <c:v>150.76400000000001</c:v>
                </c:pt>
                <c:pt idx="15500" formatCode="General">
                  <c:v>147.976</c:v>
                </c:pt>
                <c:pt idx="15501" formatCode="General">
                  <c:v>144.75899999999999</c:v>
                </c:pt>
                <c:pt idx="15502" formatCode="General">
                  <c:v>141.084</c:v>
                </c:pt>
                <c:pt idx="15503" formatCode="General">
                  <c:v>136.96799999999999</c:v>
                </c:pt>
                <c:pt idx="15504" formatCode="General">
                  <c:v>132.46299999999999</c:v>
                </c:pt>
                <c:pt idx="15505" formatCode="General">
                  <c:v>127.617</c:v>
                </c:pt>
                <c:pt idx="15506" formatCode="General">
                  <c:v>122.482</c:v>
                </c:pt>
                <c:pt idx="15507" formatCode="General">
                  <c:v>117.11799999999999</c:v>
                </c:pt>
                <c:pt idx="15508" formatCode="General">
                  <c:v>111.56100000000001</c:v>
                </c:pt>
                <c:pt idx="15509" formatCode="General">
                  <c:v>105.819</c:v>
                </c:pt>
                <c:pt idx="15510" formatCode="General">
                  <c:v>99.957400000000007</c:v>
                </c:pt>
                <c:pt idx="15511" formatCode="General">
                  <c:v>94.070599999999999</c:v>
                </c:pt>
                <c:pt idx="15512" formatCode="General">
                  <c:v>88.231499999999997</c:v>
                </c:pt>
                <c:pt idx="15513" formatCode="General">
                  <c:v>82.530100000000004</c:v>
                </c:pt>
                <c:pt idx="15514" formatCode="General">
                  <c:v>77.094499999999996</c:v>
                </c:pt>
                <c:pt idx="15515" formatCode="General">
                  <c:v>72.026899999999998</c:v>
                </c:pt>
                <c:pt idx="15516" formatCode="General">
                  <c:v>67.366799999999998</c:v>
                </c:pt>
                <c:pt idx="15517" formatCode="General">
                  <c:v>63.142200000000003</c:v>
                </c:pt>
                <c:pt idx="15518" formatCode="General">
                  <c:v>59.372100000000003</c:v>
                </c:pt>
                <c:pt idx="15519" formatCode="General">
                  <c:v>56.098599999999998</c:v>
                </c:pt>
                <c:pt idx="15520" formatCode="General">
                  <c:v>53.356900000000003</c:v>
                </c:pt>
                <c:pt idx="15521" formatCode="General">
                  <c:v>51.147500000000001</c:v>
                </c:pt>
                <c:pt idx="15522" formatCode="General">
                  <c:v>49.463799999999999</c:v>
                </c:pt>
                <c:pt idx="15523" formatCode="General">
                  <c:v>48.285200000000003</c:v>
                </c:pt>
                <c:pt idx="15524" formatCode="General">
                  <c:v>47.5139</c:v>
                </c:pt>
                <c:pt idx="15525" formatCode="General">
                  <c:v>47.0261</c:v>
                </c:pt>
                <c:pt idx="15526" formatCode="General">
                  <c:v>46.734499999999997</c:v>
                </c:pt>
                <c:pt idx="15527" formatCode="General">
                  <c:v>46.5899</c:v>
                </c:pt>
                <c:pt idx="15528" formatCode="General">
                  <c:v>46.605200000000004</c:v>
                </c:pt>
                <c:pt idx="15529" formatCode="General">
                  <c:v>46.807400000000001</c:v>
                </c:pt>
                <c:pt idx="15530" formatCode="General">
                  <c:v>47.204099999999997</c:v>
                </c:pt>
                <c:pt idx="15531" formatCode="General">
                  <c:v>47.771299999999997</c:v>
                </c:pt>
                <c:pt idx="15532" formatCode="General">
                  <c:v>48.4544</c:v>
                </c:pt>
                <c:pt idx="15533" formatCode="General">
                  <c:v>49.136099999999999</c:v>
                </c:pt>
                <c:pt idx="15534" formatCode="General">
                  <c:v>49.6997</c:v>
                </c:pt>
                <c:pt idx="15535" formatCode="General">
                  <c:v>50.076700000000002</c:v>
                </c:pt>
                <c:pt idx="15536" formatCode="General">
                  <c:v>50.2363</c:v>
                </c:pt>
                <c:pt idx="15537" formatCode="General">
                  <c:v>50.177999999999997</c:v>
                </c:pt>
                <c:pt idx="15538" formatCode="General">
                  <c:v>49.901200000000003</c:v>
                </c:pt>
                <c:pt idx="15539" formatCode="General">
                  <c:v>49.406799999999997</c:v>
                </c:pt>
                <c:pt idx="15540" formatCode="General">
                  <c:v>48.6999</c:v>
                </c:pt>
                <c:pt idx="15541" formatCode="General">
                  <c:v>47.871299999999998</c:v>
                </c:pt>
                <c:pt idx="15542" formatCode="General">
                  <c:v>47.1008</c:v>
                </c:pt>
                <c:pt idx="15543" formatCode="General">
                  <c:v>46.361699999999999</c:v>
                </c:pt>
                <c:pt idx="15544" formatCode="General">
                  <c:v>45.483699999999999</c:v>
                </c:pt>
                <c:pt idx="15545" formatCode="General">
                  <c:v>44.445700000000002</c:v>
                </c:pt>
                <c:pt idx="15546" formatCode="General">
                  <c:v>43.257800000000003</c:v>
                </c:pt>
                <c:pt idx="15547" formatCode="General">
                  <c:v>41.851500000000001</c:v>
                </c:pt>
                <c:pt idx="15548" formatCode="General">
                  <c:v>40.1599</c:v>
                </c:pt>
                <c:pt idx="15549" formatCode="General">
                  <c:v>38.157800000000002</c:v>
                </c:pt>
                <c:pt idx="15550" formatCode="General">
                  <c:v>35.877899999999997</c:v>
                </c:pt>
                <c:pt idx="15551" formatCode="General">
                  <c:v>33.384999999999998</c:v>
                </c:pt>
                <c:pt idx="15552" formatCode="General">
                  <c:v>30.726900000000001</c:v>
                </c:pt>
                <c:pt idx="15553" formatCode="General">
                  <c:v>27.9481</c:v>
                </c:pt>
                <c:pt idx="15554" formatCode="General">
                  <c:v>25.0914</c:v>
                </c:pt>
                <c:pt idx="15555" formatCode="General">
                  <c:v>22.251799999999999</c:v>
                </c:pt>
                <c:pt idx="15556" formatCode="General">
                  <c:v>19.5625</c:v>
                </c:pt>
                <c:pt idx="15557" formatCode="General">
                  <c:v>17.254999999999999</c:v>
                </c:pt>
                <c:pt idx="15558" formatCode="General">
                  <c:v>15.5405</c:v>
                </c:pt>
                <c:pt idx="15559" formatCode="General">
                  <c:v>14.280099999999999</c:v>
                </c:pt>
                <c:pt idx="15560" formatCode="General">
                  <c:v>13.285500000000001</c:v>
                </c:pt>
                <c:pt idx="15561" formatCode="General">
                  <c:v>12.5441</c:v>
                </c:pt>
                <c:pt idx="15562" formatCode="General">
                  <c:v>12.0228</c:v>
                </c:pt>
                <c:pt idx="15563" formatCode="General">
                  <c:v>11.6722</c:v>
                </c:pt>
                <c:pt idx="15564" formatCode="General">
                  <c:v>11.461499999999999</c:v>
                </c:pt>
                <c:pt idx="15565" formatCode="General">
                  <c:v>11.3657</c:v>
                </c:pt>
                <c:pt idx="15566" formatCode="General">
                  <c:v>11.319800000000001</c:v>
                </c:pt>
                <c:pt idx="15567" formatCode="General">
                  <c:v>11.2765</c:v>
                </c:pt>
                <c:pt idx="15568" formatCode="General">
                  <c:v>11.253299999999999</c:v>
                </c:pt>
                <c:pt idx="15569" formatCode="General">
                  <c:v>11.2502</c:v>
                </c:pt>
                <c:pt idx="15570" formatCode="General">
                  <c:v>11.2369</c:v>
                </c:pt>
                <c:pt idx="15571" formatCode="General">
                  <c:v>11.2004</c:v>
                </c:pt>
                <c:pt idx="15572" formatCode="General">
                  <c:v>11.147600000000001</c:v>
                </c:pt>
                <c:pt idx="15573" formatCode="General">
                  <c:v>11.153</c:v>
                </c:pt>
                <c:pt idx="15574" formatCode="General">
                  <c:v>11.217599999999999</c:v>
                </c:pt>
                <c:pt idx="15575" formatCode="General">
                  <c:v>11.1706</c:v>
                </c:pt>
                <c:pt idx="15576" formatCode="General">
                  <c:v>10.941800000000001</c:v>
                </c:pt>
                <c:pt idx="15577" formatCode="General">
                  <c:v>10.581799999999999</c:v>
                </c:pt>
                <c:pt idx="15578" formatCode="General">
                  <c:v>10.1684</c:v>
                </c:pt>
                <c:pt idx="15579" formatCode="General">
                  <c:v>9.7820800000000006</c:v>
                </c:pt>
                <c:pt idx="15580" formatCode="General">
                  <c:v>9.5036500000000004</c:v>
                </c:pt>
                <c:pt idx="15581" formatCode="General">
                  <c:v>9.3431899999999999</c:v>
                </c:pt>
                <c:pt idx="15582" formatCode="General">
                  <c:v>9.1778099999999991</c:v>
                </c:pt>
                <c:pt idx="15583" formatCode="General">
                  <c:v>8.9321400000000004</c:v>
                </c:pt>
                <c:pt idx="15584" formatCode="General">
                  <c:v>8.6007400000000001</c:v>
                </c:pt>
                <c:pt idx="15585" formatCode="General">
                  <c:v>8.2401</c:v>
                </c:pt>
                <c:pt idx="15586" formatCode="General">
                  <c:v>7.9347700000000003</c:v>
                </c:pt>
                <c:pt idx="15587" formatCode="General">
                  <c:v>7.7834700000000003</c:v>
                </c:pt>
                <c:pt idx="15588" formatCode="General">
                  <c:v>7.9547600000000003</c:v>
                </c:pt>
                <c:pt idx="15589" formatCode="General">
                  <c:v>8.6535299999999999</c:v>
                </c:pt>
                <c:pt idx="15590" formatCode="General">
                  <c:v>9.9187999999999992</c:v>
                </c:pt>
                <c:pt idx="15591" formatCode="General">
                  <c:v>11.648300000000001</c:v>
                </c:pt>
                <c:pt idx="15592" formatCode="General">
                  <c:v>13.8322</c:v>
                </c:pt>
                <c:pt idx="15593" formatCode="General">
                  <c:v>16.447600000000001</c:v>
                </c:pt>
                <c:pt idx="15594" formatCode="General">
                  <c:v>19.331499999999998</c:v>
                </c:pt>
                <c:pt idx="15595" formatCode="General">
                  <c:v>22.2394</c:v>
                </c:pt>
                <c:pt idx="15596" formatCode="General">
                  <c:v>24.9193</c:v>
                </c:pt>
                <c:pt idx="15597" formatCode="General">
                  <c:v>27.157499999999999</c:v>
                </c:pt>
                <c:pt idx="15598" formatCode="General">
                  <c:v>28.822800000000001</c:v>
                </c:pt>
                <c:pt idx="15599" formatCode="General">
                  <c:v>29.9435</c:v>
                </c:pt>
                <c:pt idx="15600" formatCode="General">
                  <c:v>30.6114</c:v>
                </c:pt>
                <c:pt idx="15601" formatCode="General">
                  <c:v>30.917000000000002</c:v>
                </c:pt>
                <c:pt idx="15602" formatCode="General">
                  <c:v>30.9252</c:v>
                </c:pt>
                <c:pt idx="15603" formatCode="General">
                  <c:v>30.628799999999998</c:v>
                </c:pt>
                <c:pt idx="15604" formatCode="General">
                  <c:v>30.164200000000001</c:v>
                </c:pt>
                <c:pt idx="15605" formatCode="General">
                  <c:v>29.7103</c:v>
                </c:pt>
                <c:pt idx="15606" formatCode="General">
                  <c:v>29.139600000000002</c:v>
                </c:pt>
                <c:pt idx="15607" formatCode="General">
                  <c:v>28.278400000000001</c:v>
                </c:pt>
                <c:pt idx="15608" formatCode="General">
                  <c:v>27.106200000000001</c:v>
                </c:pt>
                <c:pt idx="15609" formatCode="General">
                  <c:v>25.607900000000001</c:v>
                </c:pt>
                <c:pt idx="15610" formatCode="General">
                  <c:v>23.788699999999999</c:v>
                </c:pt>
                <c:pt idx="15611" formatCode="General">
                  <c:v>21.689399999999999</c:v>
                </c:pt>
                <c:pt idx="15612" formatCode="General">
                  <c:v>19.367999999999999</c:v>
                </c:pt>
                <c:pt idx="15613" formatCode="General">
                  <c:v>16.883700000000001</c:v>
                </c:pt>
                <c:pt idx="15614" formatCode="General">
                  <c:v>14.282999999999999</c:v>
                </c:pt>
                <c:pt idx="15615" formatCode="General">
                  <c:v>11.576599999999999</c:v>
                </c:pt>
                <c:pt idx="15616" formatCode="General">
                  <c:v>8.7898599999999991</c:v>
                </c:pt>
                <c:pt idx="15617" formatCode="General">
                  <c:v>5.9682000000000004</c:v>
                </c:pt>
                <c:pt idx="15618" formatCode="General">
                  <c:v>3.1321699999999999</c:v>
                </c:pt>
                <c:pt idx="15619" formatCode="General">
                  <c:v>0.28576400000000002</c:v>
                </c:pt>
                <c:pt idx="15620" formatCode="General">
                  <c:v>-2.5895999999999999</c:v>
                </c:pt>
                <c:pt idx="15621" formatCode="General">
                  <c:v>-5.4369899999999998</c:v>
                </c:pt>
                <c:pt idx="15622" formatCode="General">
                  <c:v>-8.0507899999999992</c:v>
                </c:pt>
                <c:pt idx="15623" formatCode="General">
                  <c:v>-10.2926</c:v>
                </c:pt>
                <c:pt idx="15624" formatCode="General">
                  <c:v>-12.139699999999999</c:v>
                </c:pt>
                <c:pt idx="15625" formatCode="General">
                  <c:v>-13.648300000000001</c:v>
                </c:pt>
                <c:pt idx="15626" formatCode="General">
                  <c:v>-14.899699999999999</c:v>
                </c:pt>
                <c:pt idx="15627" formatCode="General">
                  <c:v>-15.938000000000001</c:v>
                </c:pt>
                <c:pt idx="15628" formatCode="General">
                  <c:v>-16.790800000000001</c:v>
                </c:pt>
                <c:pt idx="15629" formatCode="General">
                  <c:v>-17.453399999999998</c:v>
                </c:pt>
                <c:pt idx="15630" formatCode="General">
                  <c:v>-17.921199999999999</c:v>
                </c:pt>
                <c:pt idx="15631" formatCode="General">
                  <c:v>-18.200700000000001</c:v>
                </c:pt>
                <c:pt idx="15632" formatCode="General">
                  <c:v>-18.1967</c:v>
                </c:pt>
                <c:pt idx="15633" formatCode="General">
                  <c:v>-17.795000000000002</c:v>
                </c:pt>
                <c:pt idx="15634" formatCode="General">
                  <c:v>-16.938199999999998</c:v>
                </c:pt>
                <c:pt idx="15635" formatCode="General">
                  <c:v>-15.610300000000001</c:v>
                </c:pt>
                <c:pt idx="15636" formatCode="General">
                  <c:v>-13.873799999999999</c:v>
                </c:pt>
                <c:pt idx="15637" formatCode="General">
                  <c:v>-11.7746</c:v>
                </c:pt>
                <c:pt idx="15638" formatCode="General">
                  <c:v>-9.3402100000000008</c:v>
                </c:pt>
                <c:pt idx="15639" formatCode="General">
                  <c:v>-6.7460300000000002</c:v>
                </c:pt>
                <c:pt idx="15640" formatCode="General">
                  <c:v>-4.1757299999999997</c:v>
                </c:pt>
                <c:pt idx="15641" formatCode="General">
                  <c:v>-1.6543600000000001</c:v>
                </c:pt>
                <c:pt idx="15642" formatCode="General">
                  <c:v>0.78176100000000004</c:v>
                </c:pt>
                <c:pt idx="15643" formatCode="General">
                  <c:v>3.0622799999999999</c:v>
                </c:pt>
                <c:pt idx="15644" formatCode="General">
                  <c:v>5.0589899999999997</c:v>
                </c:pt>
                <c:pt idx="15645" formatCode="General">
                  <c:v>6.6348500000000001</c:v>
                </c:pt>
                <c:pt idx="15646" formatCode="General">
                  <c:v>7.7090199999999998</c:v>
                </c:pt>
                <c:pt idx="15647" formatCode="General">
                  <c:v>8.2435799999999997</c:v>
                </c:pt>
                <c:pt idx="15648" formatCode="General">
                  <c:v>8.2616499999999995</c:v>
                </c:pt>
                <c:pt idx="15649" formatCode="General">
                  <c:v>7.8066199999999997</c:v>
                </c:pt>
                <c:pt idx="15650" formatCode="General">
                  <c:v>6.9237200000000003</c:v>
                </c:pt>
                <c:pt idx="15651" formatCode="General">
                  <c:v>5.6266400000000001</c:v>
                </c:pt>
                <c:pt idx="15652" formatCode="General">
                  <c:v>3.91404</c:v>
                </c:pt>
                <c:pt idx="15653" formatCode="General">
                  <c:v>1.8121499999999999</c:v>
                </c:pt>
                <c:pt idx="15654" formatCode="General">
                  <c:v>-0.66351899999999997</c:v>
                </c:pt>
                <c:pt idx="15655" formatCode="General">
                  <c:v>-3.5410499999999998</c:v>
                </c:pt>
                <c:pt idx="15656" formatCode="General">
                  <c:v>-6.7703199999999999</c:v>
                </c:pt>
                <c:pt idx="15657" formatCode="General">
                  <c:v>-10.2059</c:v>
                </c:pt>
                <c:pt idx="15658" formatCode="General">
                  <c:v>-13.5741</c:v>
                </c:pt>
                <c:pt idx="15659" formatCode="General">
                  <c:v>-16.594000000000001</c:v>
                </c:pt>
                <c:pt idx="15660" formatCode="General">
                  <c:v>-19.160599999999999</c:v>
                </c:pt>
                <c:pt idx="15661" formatCode="General">
                  <c:v>-21.277699999999999</c:v>
                </c:pt>
                <c:pt idx="15662" formatCode="General">
                  <c:v>-23.079899999999999</c:v>
                </c:pt>
                <c:pt idx="15663" formatCode="General">
                  <c:v>-24.606400000000001</c:v>
                </c:pt>
                <c:pt idx="15664" formatCode="General">
                  <c:v>-25.754799999999999</c:v>
                </c:pt>
                <c:pt idx="15665" formatCode="General">
                  <c:v>-26.5001</c:v>
                </c:pt>
                <c:pt idx="15666" formatCode="General">
                  <c:v>-26.874500000000001</c:v>
                </c:pt>
                <c:pt idx="15667" formatCode="General">
                  <c:v>-26.965</c:v>
                </c:pt>
                <c:pt idx="15668" formatCode="General">
                  <c:v>-26.8123</c:v>
                </c:pt>
                <c:pt idx="15669" formatCode="General">
                  <c:v>-26.3277</c:v>
                </c:pt>
                <c:pt idx="15670" formatCode="General">
                  <c:v>-25.4267</c:v>
                </c:pt>
                <c:pt idx="15671" formatCode="General">
                  <c:v>-24.074000000000002</c:v>
                </c:pt>
                <c:pt idx="15672" formatCode="General">
                  <c:v>-22.261600000000001</c:v>
                </c:pt>
                <c:pt idx="15673" formatCode="General">
                  <c:v>-20.026800000000001</c:v>
                </c:pt>
                <c:pt idx="15674" formatCode="General">
                  <c:v>-17.539899999999999</c:v>
                </c:pt>
                <c:pt idx="15675" formatCode="General">
                  <c:v>-15.014200000000001</c:v>
                </c:pt>
                <c:pt idx="15676" formatCode="General">
                  <c:v>-12.6258</c:v>
                </c:pt>
                <c:pt idx="15677" formatCode="General">
                  <c:v>-10.514200000000001</c:v>
                </c:pt>
                <c:pt idx="15678" formatCode="General">
                  <c:v>-8.7519200000000001</c:v>
                </c:pt>
                <c:pt idx="15679" formatCode="General">
                  <c:v>-7.3943700000000003</c:v>
                </c:pt>
                <c:pt idx="15680" formatCode="General">
                  <c:v>-6.4693199999999997</c:v>
                </c:pt>
                <c:pt idx="15681" formatCode="General">
                  <c:v>-5.9426399999999999</c:v>
                </c:pt>
                <c:pt idx="15682" formatCode="General">
                  <c:v>-5.7198000000000002</c:v>
                </c:pt>
                <c:pt idx="15683" formatCode="General">
                  <c:v>-5.66737</c:v>
                </c:pt>
                <c:pt idx="15684" formatCode="General">
                  <c:v>-5.5116100000000001</c:v>
                </c:pt>
                <c:pt idx="15685" formatCode="General">
                  <c:v>-4.9582800000000002</c:v>
                </c:pt>
                <c:pt idx="15686" formatCode="General">
                  <c:v>-4.0992499999999996</c:v>
                </c:pt>
                <c:pt idx="15687" formatCode="General">
                  <c:v>-3.1279300000000001</c:v>
                </c:pt>
                <c:pt idx="15688" formatCode="General">
                  <c:v>-2.04949</c:v>
                </c:pt>
                <c:pt idx="15689" formatCode="General">
                  <c:v>-0.86034600000000006</c:v>
                </c:pt>
                <c:pt idx="15690" formatCode="General">
                  <c:v>0.446851</c:v>
                </c:pt>
                <c:pt idx="15691" formatCode="General">
                  <c:v>1.82698</c:v>
                </c:pt>
                <c:pt idx="15692" formatCode="General">
                  <c:v>3.2081599999999999</c:v>
                </c:pt>
                <c:pt idx="15693" formatCode="General">
                  <c:v>4.4447999999999999</c:v>
                </c:pt>
                <c:pt idx="15694" formatCode="General">
                  <c:v>5.4147600000000002</c:v>
                </c:pt>
                <c:pt idx="15695" formatCode="General">
                  <c:v>6.1467799999999997</c:v>
                </c:pt>
                <c:pt idx="15696" formatCode="General">
                  <c:v>6.6330600000000004</c:v>
                </c:pt>
                <c:pt idx="15697" formatCode="General">
                  <c:v>6.8049600000000003</c:v>
                </c:pt>
                <c:pt idx="15698" formatCode="General">
                  <c:v>6.7248700000000001</c:v>
                </c:pt>
                <c:pt idx="15699" formatCode="General">
                  <c:v>6.5223300000000002</c:v>
                </c:pt>
                <c:pt idx="15700" formatCode="General">
                  <c:v>6.2303600000000001</c:v>
                </c:pt>
                <c:pt idx="15701" formatCode="General">
                  <c:v>5.7973100000000004</c:v>
                </c:pt>
                <c:pt idx="15702" formatCode="General">
                  <c:v>5.0493300000000003</c:v>
                </c:pt>
                <c:pt idx="15703" formatCode="General">
                  <c:v>3.8258700000000001</c:v>
                </c:pt>
                <c:pt idx="15704" formatCode="General">
                  <c:v>2.0651299999999999</c:v>
                </c:pt>
                <c:pt idx="15705" formatCode="General">
                  <c:v>-0.234712</c:v>
                </c:pt>
                <c:pt idx="15706" formatCode="General">
                  <c:v>-3.03959</c:v>
                </c:pt>
                <c:pt idx="15707" formatCode="General">
                  <c:v>-6.3919199999999998</c:v>
                </c:pt>
                <c:pt idx="15708" formatCode="General">
                  <c:v>-10.3139</c:v>
                </c:pt>
                <c:pt idx="15709" formatCode="General">
                  <c:v>-14.725899999999999</c:v>
                </c:pt>
                <c:pt idx="15710" formatCode="General">
                  <c:v>-19.486999999999998</c:v>
                </c:pt>
                <c:pt idx="15711" formatCode="General">
                  <c:v>-24.428899999999999</c:v>
                </c:pt>
                <c:pt idx="15712" formatCode="General">
                  <c:v>-29.496500000000001</c:v>
                </c:pt>
                <c:pt idx="15713" formatCode="General">
                  <c:v>-34.685699999999997</c:v>
                </c:pt>
                <c:pt idx="15714" formatCode="General">
                  <c:v>-39.896500000000003</c:v>
                </c:pt>
                <c:pt idx="15715" formatCode="General">
                  <c:v>-44.999299999999998</c:v>
                </c:pt>
                <c:pt idx="15716" formatCode="General">
                  <c:v>-49.866</c:v>
                </c:pt>
                <c:pt idx="15717" formatCode="General">
                  <c:v>-54.280900000000003</c:v>
                </c:pt>
                <c:pt idx="15718" formatCode="General">
                  <c:v>-58.006999999999998</c:v>
                </c:pt>
                <c:pt idx="15719" formatCode="General">
                  <c:v>-60.9328</c:v>
                </c:pt>
                <c:pt idx="15720" formatCode="General">
                  <c:v>-63.073500000000003</c:v>
                </c:pt>
                <c:pt idx="15721" formatCode="General">
                  <c:v>-64.701599999999999</c:v>
                </c:pt>
                <c:pt idx="15722" formatCode="General">
                  <c:v>-66.309799999999996</c:v>
                </c:pt>
                <c:pt idx="15723" formatCode="General">
                  <c:v>-68.525999999999996</c:v>
                </c:pt>
                <c:pt idx="15724" formatCode="General">
                  <c:v>-71.338399999999993</c:v>
                </c:pt>
                <c:pt idx="15725" formatCode="General">
                  <c:v>-74.153400000000005</c:v>
                </c:pt>
                <c:pt idx="15726" formatCode="General">
                  <c:v>-76.684399999999997</c:v>
                </c:pt>
                <c:pt idx="15727" formatCode="General">
                  <c:v>-78.948300000000003</c:v>
                </c:pt>
                <c:pt idx="15728" formatCode="General">
                  <c:v>-81.529600000000002</c:v>
                </c:pt>
                <c:pt idx="15729" formatCode="General">
                  <c:v>-85.329599999999999</c:v>
                </c:pt>
                <c:pt idx="15730" formatCode="General">
                  <c:v>-91.268100000000004</c:v>
                </c:pt>
                <c:pt idx="15731" formatCode="General">
                  <c:v>-99.331100000000006</c:v>
                </c:pt>
                <c:pt idx="15732" formatCode="General">
                  <c:v>-108.739</c:v>
                </c:pt>
                <c:pt idx="15733" formatCode="General">
                  <c:v>-119.92</c:v>
                </c:pt>
                <c:pt idx="15734" formatCode="General">
                  <c:v>-133.41</c:v>
                </c:pt>
                <c:pt idx="15735" formatCode="General">
                  <c:v>-148.41499999999999</c:v>
                </c:pt>
                <c:pt idx="15736" formatCode="General">
                  <c:v>-163.94399999999999</c:v>
                </c:pt>
                <c:pt idx="15737" formatCode="General">
                  <c:v>-179.27199999999999</c:v>
                </c:pt>
                <c:pt idx="15738" formatCode="General">
                  <c:v>-193.78200000000001</c:v>
                </c:pt>
                <c:pt idx="15739" formatCode="General">
                  <c:v>-207.08500000000001</c:v>
                </c:pt>
                <c:pt idx="15740" formatCode="General">
                  <c:v>-218.965</c:v>
                </c:pt>
                <c:pt idx="15741" formatCode="General">
                  <c:v>-229.31299999999999</c:v>
                </c:pt>
                <c:pt idx="15742" formatCode="General">
                  <c:v>-238.11500000000001</c:v>
                </c:pt>
                <c:pt idx="15743" formatCode="General">
                  <c:v>-245.49799999999999</c:v>
                </c:pt>
                <c:pt idx="15744" formatCode="General">
                  <c:v>-251.68299999999999</c:v>
                </c:pt>
                <c:pt idx="15745" formatCode="General">
                  <c:v>-256.95100000000002</c:v>
                </c:pt>
                <c:pt idx="15746" formatCode="General">
                  <c:v>-261.53399999999999</c:v>
                </c:pt>
                <c:pt idx="15747" formatCode="General">
                  <c:v>-265.37900000000002</c:v>
                </c:pt>
                <c:pt idx="15748" formatCode="General">
                  <c:v>-268.358</c:v>
                </c:pt>
                <c:pt idx="15749" formatCode="General">
                  <c:v>-270.39499999999998</c:v>
                </c:pt>
                <c:pt idx="15750" formatCode="General">
                  <c:v>-271.41899999999998</c:v>
                </c:pt>
                <c:pt idx="15751" formatCode="General">
                  <c:v>-271.435</c:v>
                </c:pt>
                <c:pt idx="15752" formatCode="General">
                  <c:v>-270.61200000000002</c:v>
                </c:pt>
                <c:pt idx="15753" formatCode="General">
                  <c:v>-269.19099999999997</c:v>
                </c:pt>
                <c:pt idx="15754" formatCode="General">
                  <c:v>-267.28500000000003</c:v>
                </c:pt>
                <c:pt idx="15755" formatCode="General">
                  <c:v>-264.95999999999998</c:v>
                </c:pt>
                <c:pt idx="15756" formatCode="General">
                  <c:v>-262.25900000000001</c:v>
                </c:pt>
                <c:pt idx="15757" formatCode="General">
                  <c:v>-259.30799999999999</c:v>
                </c:pt>
                <c:pt idx="15758" formatCode="General">
                  <c:v>-256.32799999999997</c:v>
                </c:pt>
                <c:pt idx="15759" formatCode="General">
                  <c:v>-253.52799999999999</c:v>
                </c:pt>
                <c:pt idx="15760" formatCode="General">
                  <c:v>-251.07599999999999</c:v>
                </c:pt>
                <c:pt idx="15761" formatCode="General">
                  <c:v>-249.06200000000001</c:v>
                </c:pt>
                <c:pt idx="15762" formatCode="General">
                  <c:v>-247.51900000000001</c:v>
                </c:pt>
                <c:pt idx="15763" formatCode="General">
                  <c:v>-246.42</c:v>
                </c:pt>
                <c:pt idx="15764" formatCode="General">
                  <c:v>-245.69800000000001</c:v>
                </c:pt>
                <c:pt idx="15765" formatCode="General">
                  <c:v>-245.28700000000001</c:v>
                </c:pt>
                <c:pt idx="15766" formatCode="General">
                  <c:v>-245.23</c:v>
                </c:pt>
                <c:pt idx="15767" formatCode="General">
                  <c:v>-245.60300000000001</c:v>
                </c:pt>
                <c:pt idx="15768" formatCode="General">
                  <c:v>-246.351</c:v>
                </c:pt>
                <c:pt idx="15769" formatCode="General">
                  <c:v>-247.404</c:v>
                </c:pt>
                <c:pt idx="15770" formatCode="General">
                  <c:v>-248.72300000000001</c:v>
                </c:pt>
                <c:pt idx="15771" formatCode="General">
                  <c:v>-250.3</c:v>
                </c:pt>
                <c:pt idx="15772" formatCode="General">
                  <c:v>-252.149</c:v>
                </c:pt>
                <c:pt idx="15773" formatCode="General">
                  <c:v>-254.30500000000001</c:v>
                </c:pt>
                <c:pt idx="15774" formatCode="General">
                  <c:v>-256.762</c:v>
                </c:pt>
                <c:pt idx="15775" formatCode="General">
                  <c:v>-259.33100000000002</c:v>
                </c:pt>
                <c:pt idx="15776" formatCode="General">
                  <c:v>-261.822</c:v>
                </c:pt>
                <c:pt idx="15777" formatCode="General">
                  <c:v>-264.15499999999997</c:v>
                </c:pt>
                <c:pt idx="15778" formatCode="General">
                  <c:v>-266.26299999999998</c:v>
                </c:pt>
                <c:pt idx="15779" formatCode="General">
                  <c:v>-268.10399999999998</c:v>
                </c:pt>
                <c:pt idx="15780" formatCode="General">
                  <c:v>-269.72500000000002</c:v>
                </c:pt>
                <c:pt idx="15781" formatCode="General">
                  <c:v>-271.18200000000002</c:v>
                </c:pt>
                <c:pt idx="15782" formatCode="General">
                  <c:v>-272.41699999999997</c:v>
                </c:pt>
                <c:pt idx="15783" formatCode="General">
                  <c:v>-273.30599999999998</c:v>
                </c:pt>
                <c:pt idx="15784" formatCode="General">
                  <c:v>-273.67500000000001</c:v>
                </c:pt>
                <c:pt idx="15785" formatCode="General">
                  <c:v>-273.49099999999999</c:v>
                </c:pt>
                <c:pt idx="15786" formatCode="General">
                  <c:v>-272.84100000000001</c:v>
                </c:pt>
                <c:pt idx="15787" formatCode="General">
                  <c:v>-271.82499999999999</c:v>
                </c:pt>
                <c:pt idx="15788" formatCode="General">
                  <c:v>-270.55</c:v>
                </c:pt>
                <c:pt idx="15789" formatCode="General">
                  <c:v>-269.12700000000001</c:v>
                </c:pt>
                <c:pt idx="15790" formatCode="General">
                  <c:v>-267.70299999999997</c:v>
                </c:pt>
                <c:pt idx="15791" formatCode="General">
                  <c:v>-266.42700000000002</c:v>
                </c:pt>
                <c:pt idx="15792" formatCode="General">
                  <c:v>-265.315</c:v>
                </c:pt>
                <c:pt idx="15793" formatCode="General">
                  <c:v>-264.29500000000002</c:v>
                </c:pt>
                <c:pt idx="15794" formatCode="General">
                  <c:v>-263.20699999999999</c:v>
                </c:pt>
                <c:pt idx="15795" formatCode="General">
                  <c:v>-261.90199999999999</c:v>
                </c:pt>
                <c:pt idx="15796" formatCode="General">
                  <c:v>-260.36099999999999</c:v>
                </c:pt>
                <c:pt idx="15797" formatCode="General">
                  <c:v>-258.60000000000002</c:v>
                </c:pt>
                <c:pt idx="15798" formatCode="General">
                  <c:v>-256.66800000000001</c:v>
                </c:pt>
                <c:pt idx="15799" formatCode="General">
                  <c:v>-254.624</c:v>
                </c:pt>
                <c:pt idx="15800" formatCode="General">
                  <c:v>-252.51900000000001</c:v>
                </c:pt>
                <c:pt idx="15801" formatCode="General">
                  <c:v>-250.46</c:v>
                </c:pt>
                <c:pt idx="15802" formatCode="General">
                  <c:v>-248.57900000000001</c:v>
                </c:pt>
                <c:pt idx="15803" formatCode="General">
                  <c:v>-247.00399999999999</c:v>
                </c:pt>
                <c:pt idx="15804" formatCode="General">
                  <c:v>-245.81700000000001</c:v>
                </c:pt>
                <c:pt idx="15805" formatCode="General">
                  <c:v>-245.017</c:v>
                </c:pt>
                <c:pt idx="15806" formatCode="General">
                  <c:v>-244.626</c:v>
                </c:pt>
                <c:pt idx="15807" formatCode="General">
                  <c:v>-244.66900000000001</c:v>
                </c:pt>
                <c:pt idx="15808" formatCode="General">
                  <c:v>-245.18700000000001</c:v>
                </c:pt>
                <c:pt idx="15809" formatCode="General">
                  <c:v>-246.19300000000001</c:v>
                </c:pt>
                <c:pt idx="15810" formatCode="General">
                  <c:v>-247.637</c:v>
                </c:pt>
                <c:pt idx="15811" formatCode="General">
                  <c:v>-249.39500000000001</c:v>
                </c:pt>
                <c:pt idx="15812" formatCode="General">
                  <c:v>-251.30099999999999</c:v>
                </c:pt>
                <c:pt idx="15813" formatCode="General">
                  <c:v>-253.26</c:v>
                </c:pt>
                <c:pt idx="15814" formatCode="General">
                  <c:v>-255.245</c:v>
                </c:pt>
                <c:pt idx="15815" formatCode="General">
                  <c:v>-257.37200000000001</c:v>
                </c:pt>
                <c:pt idx="15816" formatCode="General">
                  <c:v>-259.73599999999999</c:v>
                </c:pt>
                <c:pt idx="15817" formatCode="General">
                  <c:v>-262.26900000000001</c:v>
                </c:pt>
                <c:pt idx="15818" formatCode="General">
                  <c:v>-264.93</c:v>
                </c:pt>
                <c:pt idx="15819" formatCode="General">
                  <c:v>-267.71199999999999</c:v>
                </c:pt>
                <c:pt idx="15820" formatCode="General">
                  <c:v>-270.60700000000003</c:v>
                </c:pt>
                <c:pt idx="15821" formatCode="General">
                  <c:v>-273.58999999999997</c:v>
                </c:pt>
                <c:pt idx="15822" formatCode="General">
                  <c:v>-276.55200000000002</c:v>
                </c:pt>
                <c:pt idx="15823" formatCode="General">
                  <c:v>-279.37099999999998</c:v>
                </c:pt>
                <c:pt idx="15824" formatCode="General">
                  <c:v>-281.95400000000001</c:v>
                </c:pt>
                <c:pt idx="15825" formatCode="General">
                  <c:v>-284.3</c:v>
                </c:pt>
                <c:pt idx="15826" formatCode="General">
                  <c:v>-286.48200000000003</c:v>
                </c:pt>
                <c:pt idx="15827" formatCode="General">
                  <c:v>-288.53300000000002</c:v>
                </c:pt>
                <c:pt idx="15828" formatCode="General">
                  <c:v>-290.45600000000002</c:v>
                </c:pt>
                <c:pt idx="15829" formatCode="General">
                  <c:v>-292.24200000000002</c:v>
                </c:pt>
                <c:pt idx="15830" formatCode="General">
                  <c:v>-293.79399999999998</c:v>
                </c:pt>
                <c:pt idx="15831" formatCode="General">
                  <c:v>-294.916</c:v>
                </c:pt>
                <c:pt idx="15832" formatCode="General">
                  <c:v>-295.47300000000001</c:v>
                </c:pt>
                <c:pt idx="15833" formatCode="General">
                  <c:v>-295.423</c:v>
                </c:pt>
                <c:pt idx="15834" formatCode="General">
                  <c:v>-294.75900000000001</c:v>
                </c:pt>
                <c:pt idx="15835" formatCode="General">
                  <c:v>-293.53500000000003</c:v>
                </c:pt>
                <c:pt idx="15836" formatCode="General">
                  <c:v>-291.93900000000002</c:v>
                </c:pt>
                <c:pt idx="15837" formatCode="General">
                  <c:v>-290.14100000000002</c:v>
                </c:pt>
                <c:pt idx="15838" formatCode="General">
                  <c:v>-288.20699999999999</c:v>
                </c:pt>
                <c:pt idx="15839" formatCode="General">
                  <c:v>-286.18099999999998</c:v>
                </c:pt>
                <c:pt idx="15840" formatCode="General">
                  <c:v>-284.089</c:v>
                </c:pt>
                <c:pt idx="15841" formatCode="General">
                  <c:v>-281.88400000000001</c:v>
                </c:pt>
                <c:pt idx="15842" formatCode="General">
                  <c:v>-279.495</c:v>
                </c:pt>
                <c:pt idx="15843" formatCode="General">
                  <c:v>-276.87799999999999</c:v>
                </c:pt>
                <c:pt idx="15844" formatCode="General">
                  <c:v>-274.053</c:v>
                </c:pt>
                <c:pt idx="15845" formatCode="General">
                  <c:v>-271.13400000000001</c:v>
                </c:pt>
                <c:pt idx="15846" formatCode="General">
                  <c:v>-268.19299999999998</c:v>
                </c:pt>
                <c:pt idx="15847" formatCode="General">
                  <c:v>-265.24799999999999</c:v>
                </c:pt>
                <c:pt idx="15848" formatCode="General">
                  <c:v>-262.15699999999998</c:v>
                </c:pt>
                <c:pt idx="15849" formatCode="General">
                  <c:v>-258.75200000000001</c:v>
                </c:pt>
                <c:pt idx="15850" formatCode="General">
                  <c:v>-254.959</c:v>
                </c:pt>
                <c:pt idx="15851" formatCode="General">
                  <c:v>-250.81299999999999</c:v>
                </c:pt>
                <c:pt idx="15852" formatCode="General">
                  <c:v>-246.46899999999999</c:v>
                </c:pt>
                <c:pt idx="15853" formatCode="General">
                  <c:v>-242.06200000000001</c:v>
                </c:pt>
                <c:pt idx="15854" formatCode="General">
                  <c:v>-237.685</c:v>
                </c:pt>
                <c:pt idx="15855" formatCode="General">
                  <c:v>-233.381</c:v>
                </c:pt>
                <c:pt idx="15856" formatCode="General">
                  <c:v>-229.197</c:v>
                </c:pt>
                <c:pt idx="15857" formatCode="General">
                  <c:v>-225.197</c:v>
                </c:pt>
                <c:pt idx="15858" formatCode="General">
                  <c:v>-221.41</c:v>
                </c:pt>
                <c:pt idx="15859" formatCode="General">
                  <c:v>-217.821</c:v>
                </c:pt>
                <c:pt idx="15860" formatCode="General">
                  <c:v>-214.339</c:v>
                </c:pt>
                <c:pt idx="15861" formatCode="General">
                  <c:v>-210.85300000000001</c:v>
                </c:pt>
                <c:pt idx="15862" formatCode="General">
                  <c:v>-207.28700000000001</c:v>
                </c:pt>
                <c:pt idx="15863" formatCode="General">
                  <c:v>-203.566</c:v>
                </c:pt>
                <c:pt idx="15864" formatCode="General">
                  <c:v>-199.63499999999999</c:v>
                </c:pt>
                <c:pt idx="15865" formatCode="General">
                  <c:v>-195.49199999999999</c:v>
                </c:pt>
                <c:pt idx="15866" formatCode="General">
                  <c:v>-191.179</c:v>
                </c:pt>
                <c:pt idx="15867" formatCode="General">
                  <c:v>-186.648</c:v>
                </c:pt>
                <c:pt idx="15868" formatCode="General">
                  <c:v>-181.83199999999999</c:v>
                </c:pt>
                <c:pt idx="15869" formatCode="General">
                  <c:v>-176.78399999999999</c:v>
                </c:pt>
                <c:pt idx="15870" formatCode="General">
                  <c:v>-171.57</c:v>
                </c:pt>
                <c:pt idx="15871" formatCode="General">
                  <c:v>-166.226</c:v>
                </c:pt>
                <c:pt idx="15872" formatCode="General">
                  <c:v>-160.881</c:v>
                </c:pt>
                <c:pt idx="15873" formatCode="General">
                  <c:v>-155.70400000000001</c:v>
                </c:pt>
                <c:pt idx="15874" formatCode="General">
                  <c:v>-150.77099999999999</c:v>
                </c:pt>
                <c:pt idx="15875" formatCode="General">
                  <c:v>-146.107</c:v>
                </c:pt>
                <c:pt idx="15876" formatCode="General">
                  <c:v>-141.749</c:v>
                </c:pt>
                <c:pt idx="15877" formatCode="General">
                  <c:v>-137.65899999999999</c:v>
                </c:pt>
                <c:pt idx="15878" formatCode="General">
                  <c:v>-133.703</c:v>
                </c:pt>
                <c:pt idx="15879" formatCode="General">
                  <c:v>-129.81200000000001</c:v>
                </c:pt>
                <c:pt idx="15880" formatCode="General">
                  <c:v>-125.99</c:v>
                </c:pt>
                <c:pt idx="15881" formatCode="General">
                  <c:v>-122.32299999999999</c:v>
                </c:pt>
                <c:pt idx="15882" formatCode="General">
                  <c:v>-118.884</c:v>
                </c:pt>
                <c:pt idx="15883" formatCode="General">
                  <c:v>-115.592</c:v>
                </c:pt>
                <c:pt idx="15884" formatCode="General">
                  <c:v>-112.325</c:v>
                </c:pt>
                <c:pt idx="15885" formatCode="General">
                  <c:v>-108.95699999999999</c:v>
                </c:pt>
                <c:pt idx="15886" formatCode="General">
                  <c:v>-105.503</c:v>
                </c:pt>
                <c:pt idx="15887" formatCode="General">
                  <c:v>-102.06399999999999</c:v>
                </c:pt>
                <c:pt idx="15888" formatCode="General">
                  <c:v>-98.591099999999997</c:v>
                </c:pt>
                <c:pt idx="15889" formatCode="General">
                  <c:v>-94.964799999999997</c:v>
                </c:pt>
                <c:pt idx="15890" formatCode="General">
                  <c:v>-91.034700000000001</c:v>
                </c:pt>
                <c:pt idx="15891" formatCode="General">
                  <c:v>-86.696200000000005</c:v>
                </c:pt>
                <c:pt idx="15892" formatCode="General">
                  <c:v>-81.954899999999995</c:v>
                </c:pt>
                <c:pt idx="15893" formatCode="General">
                  <c:v>-76.887299999999996</c:v>
                </c:pt>
                <c:pt idx="15894" formatCode="General">
                  <c:v>-71.588200000000001</c:v>
                </c:pt>
                <c:pt idx="15895" formatCode="General">
                  <c:v>-66.016599999999997</c:v>
                </c:pt>
                <c:pt idx="15896" formatCode="General">
                  <c:v>-60.109099999999998</c:v>
                </c:pt>
                <c:pt idx="15897" formatCode="General">
                  <c:v>-53.862699999999997</c:v>
                </c:pt>
                <c:pt idx="15898" formatCode="General">
                  <c:v>-47.350700000000003</c:v>
                </c:pt>
                <c:pt idx="15899" formatCode="General">
                  <c:v>-40.716900000000003</c:v>
                </c:pt>
                <c:pt idx="15900" formatCode="General">
                  <c:v>-34.037799999999997</c:v>
                </c:pt>
                <c:pt idx="15901" formatCode="General">
                  <c:v>-27.351900000000001</c:v>
                </c:pt>
                <c:pt idx="15902" formatCode="General">
                  <c:v>-20.825199999999999</c:v>
                </c:pt>
                <c:pt idx="15903" formatCode="General">
                  <c:v>-14.553800000000001</c:v>
                </c:pt>
                <c:pt idx="15904" formatCode="General">
                  <c:v>-8.3850800000000003</c:v>
                </c:pt>
                <c:pt idx="15905" formatCode="General">
                  <c:v>-2.1661600000000001</c:v>
                </c:pt>
                <c:pt idx="15906" formatCode="General">
                  <c:v>4.1733500000000001</c:v>
                </c:pt>
                <c:pt idx="15907" formatCode="General">
                  <c:v>10.6462</c:v>
                </c:pt>
                <c:pt idx="15908" formatCode="General">
                  <c:v>17.222899999999999</c:v>
                </c:pt>
                <c:pt idx="15909" formatCode="General">
                  <c:v>23.823699999999999</c:v>
                </c:pt>
                <c:pt idx="15910" formatCode="General">
                  <c:v>30.3795</c:v>
                </c:pt>
                <c:pt idx="15911" formatCode="General">
                  <c:v>36.8902</c:v>
                </c:pt>
                <c:pt idx="15912" formatCode="General">
                  <c:v>43.341500000000003</c:v>
                </c:pt>
                <c:pt idx="15913" formatCode="General">
                  <c:v>49.7057</c:v>
                </c:pt>
                <c:pt idx="15914" formatCode="General">
                  <c:v>56.161799999999999</c:v>
                </c:pt>
                <c:pt idx="15915" formatCode="General">
                  <c:v>62.9146</c:v>
                </c:pt>
                <c:pt idx="15916" formatCode="General">
                  <c:v>69.896000000000001</c:v>
                </c:pt>
                <c:pt idx="15917" formatCode="General">
                  <c:v>76.997799999999998</c:v>
                </c:pt>
                <c:pt idx="15918" formatCode="General">
                  <c:v>84.156499999999994</c:v>
                </c:pt>
                <c:pt idx="15919" formatCode="General">
                  <c:v>91.274799999999999</c:v>
                </c:pt>
                <c:pt idx="15920" formatCode="General">
                  <c:v>98.255200000000002</c:v>
                </c:pt>
                <c:pt idx="15921" formatCode="General">
                  <c:v>105.024</c:v>
                </c:pt>
                <c:pt idx="15922" formatCode="General">
                  <c:v>111.54900000000001</c:v>
                </c:pt>
                <c:pt idx="15923" formatCode="General">
                  <c:v>117.887</c:v>
                </c:pt>
                <c:pt idx="15924" formatCode="General">
                  <c:v>124.122</c:v>
                </c:pt>
                <c:pt idx="15925" formatCode="General">
                  <c:v>130.31899999999999</c:v>
                </c:pt>
                <c:pt idx="15926" formatCode="General">
                  <c:v>136.471</c:v>
                </c:pt>
                <c:pt idx="15927" formatCode="General">
                  <c:v>142.517</c:v>
                </c:pt>
                <c:pt idx="15928" formatCode="General">
                  <c:v>148.36699999999999</c:v>
                </c:pt>
                <c:pt idx="15929" formatCode="General">
                  <c:v>153.97900000000001</c:v>
                </c:pt>
                <c:pt idx="15930" formatCode="General">
                  <c:v>159.495</c:v>
                </c:pt>
                <c:pt idx="15931" formatCode="General">
                  <c:v>165.12799999999999</c:v>
                </c:pt>
                <c:pt idx="15932" formatCode="General">
                  <c:v>171.08099999999999</c:v>
                </c:pt>
                <c:pt idx="15933" formatCode="General">
                  <c:v>177.29400000000001</c:v>
                </c:pt>
                <c:pt idx="15934" formatCode="General">
                  <c:v>183.53200000000001</c:v>
                </c:pt>
                <c:pt idx="15935" formatCode="General">
                  <c:v>189.60499999999999</c:v>
                </c:pt>
                <c:pt idx="15936" formatCode="General">
                  <c:v>195.4</c:v>
                </c:pt>
                <c:pt idx="15937" formatCode="General">
                  <c:v>200.99299999999999</c:v>
                </c:pt>
                <c:pt idx="15938" formatCode="General">
                  <c:v>206.495</c:v>
                </c:pt>
                <c:pt idx="15939" formatCode="General">
                  <c:v>211.999</c:v>
                </c:pt>
                <c:pt idx="15940" formatCode="General">
                  <c:v>217.548</c:v>
                </c:pt>
                <c:pt idx="15941" formatCode="General">
                  <c:v>223.14</c:v>
                </c:pt>
                <c:pt idx="15942" formatCode="General">
                  <c:v>228.74600000000001</c:v>
                </c:pt>
                <c:pt idx="15943" formatCode="General">
                  <c:v>234.33</c:v>
                </c:pt>
                <c:pt idx="15944" formatCode="General">
                  <c:v>239.85900000000001</c:v>
                </c:pt>
                <c:pt idx="15945" formatCode="General">
                  <c:v>245.33</c:v>
                </c:pt>
                <c:pt idx="15946" formatCode="General">
                  <c:v>250.77099999999999</c:v>
                </c:pt>
                <c:pt idx="15947" formatCode="General">
                  <c:v>256.25200000000001</c:v>
                </c:pt>
                <c:pt idx="15948" formatCode="General">
                  <c:v>261.84699999999998</c:v>
                </c:pt>
                <c:pt idx="15949" formatCode="General">
                  <c:v>267.63099999999997</c:v>
                </c:pt>
                <c:pt idx="15950" formatCode="General">
                  <c:v>273.59300000000002</c:v>
                </c:pt>
                <c:pt idx="15951" formatCode="General">
                  <c:v>279.53199999999998</c:v>
                </c:pt>
                <c:pt idx="15952" formatCode="General">
                  <c:v>285.32799999999997</c:v>
                </c:pt>
                <c:pt idx="15953" formatCode="General">
                  <c:v>291.00799999999998</c:v>
                </c:pt>
                <c:pt idx="15954" formatCode="General">
                  <c:v>296.58800000000002</c:v>
                </c:pt>
                <c:pt idx="15955" formatCode="General">
                  <c:v>302.06799999999998</c:v>
                </c:pt>
                <c:pt idx="15956" formatCode="General">
                  <c:v>307.41399999999999</c:v>
                </c:pt>
                <c:pt idx="15957" formatCode="General">
                  <c:v>312.60599999999999</c:v>
                </c:pt>
                <c:pt idx="15958" formatCode="General">
                  <c:v>317.67500000000001</c:v>
                </c:pt>
                <c:pt idx="15959" formatCode="General">
                  <c:v>322.721</c:v>
                </c:pt>
                <c:pt idx="15960" formatCode="General">
                  <c:v>327.87200000000001</c:v>
                </c:pt>
                <c:pt idx="15961" formatCode="General">
                  <c:v>333.18400000000003</c:v>
                </c:pt>
                <c:pt idx="15962" formatCode="General">
                  <c:v>338.65100000000001</c:v>
                </c:pt>
                <c:pt idx="15963" formatCode="General">
                  <c:v>344.18299999999999</c:v>
                </c:pt>
                <c:pt idx="15964" formatCode="General">
                  <c:v>349.68200000000002</c:v>
                </c:pt>
                <c:pt idx="15965" formatCode="General">
                  <c:v>355.10599999999999</c:v>
                </c:pt>
                <c:pt idx="15966" formatCode="General">
                  <c:v>360.351</c:v>
                </c:pt>
                <c:pt idx="15967" formatCode="General">
                  <c:v>365.29300000000001</c:v>
                </c:pt>
                <c:pt idx="15968" formatCode="General">
                  <c:v>369.78899999999999</c:v>
                </c:pt>
                <c:pt idx="15969" formatCode="General">
                  <c:v>373.71600000000001</c:v>
                </c:pt>
                <c:pt idx="15970" formatCode="General">
                  <c:v>377.00900000000001</c:v>
                </c:pt>
                <c:pt idx="15971" formatCode="General">
                  <c:v>379.63400000000001</c:v>
                </c:pt>
                <c:pt idx="15972" formatCode="General">
                  <c:v>381.60199999999998</c:v>
                </c:pt>
                <c:pt idx="15973" formatCode="General">
                  <c:v>382.93599999999998</c:v>
                </c:pt>
                <c:pt idx="15974" formatCode="General">
                  <c:v>383.67099999999999</c:v>
                </c:pt>
                <c:pt idx="15975" formatCode="General">
                  <c:v>383.85700000000003</c:v>
                </c:pt>
                <c:pt idx="15976" formatCode="General">
                  <c:v>383.55</c:v>
                </c:pt>
                <c:pt idx="15977" formatCode="General">
                  <c:v>382.80399999999997</c:v>
                </c:pt>
                <c:pt idx="15978" formatCode="General">
                  <c:v>381.72300000000001</c:v>
                </c:pt>
                <c:pt idx="15979" formatCode="General">
                  <c:v>380.46300000000002</c:v>
                </c:pt>
                <c:pt idx="15980" formatCode="General">
                  <c:v>379.19099999999997</c:v>
                </c:pt>
                <c:pt idx="15981" formatCode="General">
                  <c:v>378.03699999999998</c:v>
                </c:pt>
                <c:pt idx="15982" formatCode="General">
                  <c:v>377.15199999999999</c:v>
                </c:pt>
                <c:pt idx="15983" formatCode="General">
                  <c:v>376.67200000000003</c:v>
                </c:pt>
                <c:pt idx="15984" formatCode="General">
                  <c:v>376.673</c:v>
                </c:pt>
                <c:pt idx="15985" formatCode="General">
                  <c:v>377.15100000000001</c:v>
                </c:pt>
                <c:pt idx="15986" formatCode="General">
                  <c:v>378.00400000000002</c:v>
                </c:pt>
                <c:pt idx="15987" formatCode="General">
                  <c:v>379.14699999999999</c:v>
                </c:pt>
                <c:pt idx="15988" formatCode="General">
                  <c:v>380.536</c:v>
                </c:pt>
                <c:pt idx="15989" formatCode="General">
                  <c:v>382.13900000000001</c:v>
                </c:pt>
                <c:pt idx="15990" formatCode="General">
                  <c:v>383.92099999999999</c:v>
                </c:pt>
                <c:pt idx="15991" formatCode="General">
                  <c:v>385.827</c:v>
                </c:pt>
                <c:pt idx="15992" formatCode="General">
                  <c:v>387.78</c:v>
                </c:pt>
                <c:pt idx="15993" formatCode="General">
                  <c:v>389.69200000000001</c:v>
                </c:pt>
                <c:pt idx="15994" formatCode="General">
                  <c:v>391.54</c:v>
                </c:pt>
                <c:pt idx="15995" formatCode="General">
                  <c:v>393.34</c:v>
                </c:pt>
                <c:pt idx="15996" formatCode="General">
                  <c:v>395.12599999999998</c:v>
                </c:pt>
                <c:pt idx="15997" formatCode="General">
                  <c:v>396.94</c:v>
                </c:pt>
                <c:pt idx="15998" formatCode="General">
                  <c:v>398.81799999999998</c:v>
                </c:pt>
                <c:pt idx="15999" formatCode="General">
                  <c:v>400.80500000000001</c:v>
                </c:pt>
                <c:pt idx="16000" formatCode="General">
                  <c:v>402.928</c:v>
                </c:pt>
                <c:pt idx="16001" formatCode="General">
                  <c:v>405.09500000000003</c:v>
                </c:pt>
                <c:pt idx="16002" formatCode="General">
                  <c:v>407.16399999999999</c:v>
                </c:pt>
                <c:pt idx="16003" formatCode="General">
                  <c:v>409.03800000000001</c:v>
                </c:pt>
                <c:pt idx="16004" formatCode="General">
                  <c:v>410.64400000000001</c:v>
                </c:pt>
                <c:pt idx="16005" formatCode="General">
                  <c:v>411.96800000000002</c:v>
                </c:pt>
                <c:pt idx="16006" formatCode="General">
                  <c:v>413.03300000000002</c:v>
                </c:pt>
                <c:pt idx="16007" formatCode="General">
                  <c:v>413.89100000000002</c:v>
                </c:pt>
                <c:pt idx="16008" formatCode="General">
                  <c:v>414.62</c:v>
                </c:pt>
                <c:pt idx="16009" formatCode="General">
                  <c:v>415.28100000000001</c:v>
                </c:pt>
                <c:pt idx="16010" formatCode="General">
                  <c:v>415.81400000000002</c:v>
                </c:pt>
                <c:pt idx="16011" formatCode="General">
                  <c:v>416.13</c:v>
                </c:pt>
                <c:pt idx="16012" formatCode="General">
                  <c:v>416.15199999999999</c:v>
                </c:pt>
                <c:pt idx="16013" formatCode="General">
                  <c:v>415.84300000000002</c:v>
                </c:pt>
                <c:pt idx="16014" formatCode="General">
                  <c:v>415.21499999999997</c:v>
                </c:pt>
                <c:pt idx="16015" formatCode="General">
                  <c:v>414.411</c:v>
                </c:pt>
                <c:pt idx="16016" formatCode="General">
                  <c:v>413.60899999999998</c:v>
                </c:pt>
                <c:pt idx="16017" formatCode="General">
                  <c:v>412.91300000000001</c:v>
                </c:pt>
                <c:pt idx="16018" formatCode="General">
                  <c:v>412.36</c:v>
                </c:pt>
                <c:pt idx="16019" formatCode="General">
                  <c:v>411.86500000000001</c:v>
                </c:pt>
                <c:pt idx="16020" formatCode="General">
                  <c:v>411.39400000000001</c:v>
                </c:pt>
                <c:pt idx="16021" formatCode="General">
                  <c:v>410.97899999999998</c:v>
                </c:pt>
                <c:pt idx="16022" formatCode="General">
                  <c:v>410.53699999999998</c:v>
                </c:pt>
                <c:pt idx="16023" formatCode="General">
                  <c:v>409.96</c:v>
                </c:pt>
                <c:pt idx="16024" formatCode="General">
                  <c:v>409.19</c:v>
                </c:pt>
                <c:pt idx="16025" formatCode="General">
                  <c:v>408.19200000000001</c:v>
                </c:pt>
                <c:pt idx="16026" formatCode="General">
                  <c:v>406.976</c:v>
                </c:pt>
                <c:pt idx="16027" formatCode="General">
                  <c:v>405.53</c:v>
                </c:pt>
                <c:pt idx="16028" formatCode="General">
                  <c:v>403.82799999999997</c:v>
                </c:pt>
                <c:pt idx="16029" formatCode="General">
                  <c:v>401.827</c:v>
                </c:pt>
                <c:pt idx="16030" formatCode="General">
                  <c:v>399.50400000000002</c:v>
                </c:pt>
                <c:pt idx="16031" formatCode="General">
                  <c:v>396.90899999999999</c:v>
                </c:pt>
                <c:pt idx="16032" formatCode="General">
                  <c:v>394.15</c:v>
                </c:pt>
                <c:pt idx="16033" formatCode="General">
                  <c:v>391.37200000000001</c:v>
                </c:pt>
                <c:pt idx="16034" formatCode="General">
                  <c:v>388.71600000000001</c:v>
                </c:pt>
                <c:pt idx="16035" formatCode="General">
                  <c:v>386.28100000000001</c:v>
                </c:pt>
                <c:pt idx="16036" formatCode="General">
                  <c:v>384.05500000000001</c:v>
                </c:pt>
                <c:pt idx="16037" formatCode="General">
                  <c:v>381.98500000000001</c:v>
                </c:pt>
                <c:pt idx="16038" formatCode="General">
                  <c:v>380.02199999999999</c:v>
                </c:pt>
                <c:pt idx="16039" formatCode="General">
                  <c:v>378.06799999999998</c:v>
                </c:pt>
                <c:pt idx="16040" formatCode="General">
                  <c:v>376.00400000000002</c:v>
                </c:pt>
                <c:pt idx="16041" formatCode="General">
                  <c:v>373.70699999999999</c:v>
                </c:pt>
                <c:pt idx="16042" formatCode="General">
                  <c:v>371.08699999999999</c:v>
                </c:pt>
                <c:pt idx="16043" formatCode="General">
                  <c:v>368.14100000000002</c:v>
                </c:pt>
                <c:pt idx="16044" formatCode="General">
                  <c:v>364.90899999999999</c:v>
                </c:pt>
                <c:pt idx="16045" formatCode="General">
                  <c:v>361.459</c:v>
                </c:pt>
                <c:pt idx="16046" formatCode="General">
                  <c:v>357.82499999999999</c:v>
                </c:pt>
                <c:pt idx="16047" formatCode="General">
                  <c:v>353.983</c:v>
                </c:pt>
                <c:pt idx="16048" formatCode="General">
                  <c:v>349.89699999999999</c:v>
                </c:pt>
                <c:pt idx="16049" formatCode="General">
                  <c:v>345.54</c:v>
                </c:pt>
                <c:pt idx="16050" formatCode="General">
                  <c:v>340.95400000000001</c:v>
                </c:pt>
                <c:pt idx="16051" formatCode="General">
                  <c:v>336.22800000000001</c:v>
                </c:pt>
                <c:pt idx="16052" formatCode="General">
                  <c:v>331.49900000000002</c:v>
                </c:pt>
                <c:pt idx="16053" formatCode="General">
                  <c:v>326.86</c:v>
                </c:pt>
                <c:pt idx="16054" formatCode="General">
                  <c:v>322.32400000000001</c:v>
                </c:pt>
                <c:pt idx="16055" formatCode="General">
                  <c:v>317.858</c:v>
                </c:pt>
                <c:pt idx="16056" formatCode="General">
                  <c:v>313.40199999999999</c:v>
                </c:pt>
                <c:pt idx="16057" formatCode="General">
                  <c:v>308.85000000000002</c:v>
                </c:pt>
                <c:pt idx="16058" formatCode="General">
                  <c:v>304.10599999999999</c:v>
                </c:pt>
                <c:pt idx="16059" formatCode="General">
                  <c:v>299.14699999999999</c:v>
                </c:pt>
                <c:pt idx="16060" formatCode="General">
                  <c:v>293.995</c:v>
                </c:pt>
                <c:pt idx="16061" formatCode="General">
                  <c:v>288.70400000000001</c:v>
                </c:pt>
                <c:pt idx="16062" formatCode="General">
                  <c:v>283.36399999999998</c:v>
                </c:pt>
                <c:pt idx="16063" formatCode="General">
                  <c:v>278.06799999999998</c:v>
                </c:pt>
                <c:pt idx="16064" formatCode="General">
                  <c:v>272.88299999999998</c:v>
                </c:pt>
                <c:pt idx="16065" formatCode="General">
                  <c:v>267.89600000000002</c:v>
                </c:pt>
                <c:pt idx="16066" formatCode="General">
                  <c:v>263.19600000000003</c:v>
                </c:pt>
                <c:pt idx="16067" formatCode="General">
                  <c:v>258.80500000000001</c:v>
                </c:pt>
                <c:pt idx="16068" formatCode="General">
                  <c:v>254.67699999999999</c:v>
                </c:pt>
                <c:pt idx="16069" formatCode="General">
                  <c:v>250.70500000000001</c:v>
                </c:pt>
                <c:pt idx="16070" formatCode="General">
                  <c:v>246.821</c:v>
                </c:pt>
                <c:pt idx="16071" formatCode="General">
                  <c:v>243.203</c:v>
                </c:pt>
                <c:pt idx="16072" formatCode="General">
                  <c:v>240.041</c:v>
                </c:pt>
                <c:pt idx="16073" formatCode="General">
                  <c:v>237.411</c:v>
                </c:pt>
                <c:pt idx="16074" formatCode="General">
                  <c:v>235.28</c:v>
                </c:pt>
                <c:pt idx="16075" formatCode="General">
                  <c:v>233.535</c:v>
                </c:pt>
                <c:pt idx="16076" formatCode="General">
                  <c:v>232.184</c:v>
                </c:pt>
                <c:pt idx="16077" formatCode="General">
                  <c:v>231.239</c:v>
                </c:pt>
                <c:pt idx="16078" formatCode="General">
                  <c:v>230.565</c:v>
                </c:pt>
                <c:pt idx="16079" formatCode="General">
                  <c:v>229.98599999999999</c:v>
                </c:pt>
                <c:pt idx="16080" formatCode="General">
                  <c:v>229.32900000000001</c:v>
                </c:pt>
                <c:pt idx="16081" formatCode="General">
                  <c:v>228.55699999999999</c:v>
                </c:pt>
                <c:pt idx="16082" formatCode="General">
                  <c:v>227.72399999999999</c:v>
                </c:pt>
                <c:pt idx="16083" formatCode="General">
                  <c:v>226.761</c:v>
                </c:pt>
                <c:pt idx="16084" formatCode="General">
                  <c:v>225.53700000000001</c:v>
                </c:pt>
                <c:pt idx="16085" formatCode="General">
                  <c:v>223.875</c:v>
                </c:pt>
                <c:pt idx="16086" formatCode="General">
                  <c:v>221.63900000000001</c:v>
                </c:pt>
                <c:pt idx="16087" formatCode="General">
                  <c:v>218.798</c:v>
                </c:pt>
                <c:pt idx="16088" formatCode="General">
                  <c:v>215.464</c:v>
                </c:pt>
                <c:pt idx="16089" formatCode="General">
                  <c:v>211.8</c:v>
                </c:pt>
                <c:pt idx="16090" formatCode="General">
                  <c:v>207.88399999999999</c:v>
                </c:pt>
                <c:pt idx="16091" formatCode="General">
                  <c:v>203.732</c:v>
                </c:pt>
                <c:pt idx="16092" formatCode="General">
                  <c:v>199.267</c:v>
                </c:pt>
                <c:pt idx="16093" formatCode="General">
                  <c:v>194.44900000000001</c:v>
                </c:pt>
                <c:pt idx="16094" formatCode="General">
                  <c:v>189.322</c:v>
                </c:pt>
                <c:pt idx="16095" formatCode="General">
                  <c:v>183.95400000000001</c:v>
                </c:pt>
                <c:pt idx="16096" formatCode="General">
                  <c:v>178.41</c:v>
                </c:pt>
                <c:pt idx="16097" formatCode="General">
                  <c:v>172.696</c:v>
                </c:pt>
                <c:pt idx="16098" formatCode="General">
                  <c:v>166.83799999999999</c:v>
                </c:pt>
                <c:pt idx="16099" formatCode="General">
                  <c:v>160.935</c:v>
                </c:pt>
                <c:pt idx="16100" formatCode="General">
                  <c:v>155.08500000000001</c:v>
                </c:pt>
                <c:pt idx="16101" formatCode="General">
                  <c:v>149.351</c:v>
                </c:pt>
                <c:pt idx="16102" formatCode="General">
                  <c:v>143.58199999999999</c:v>
                </c:pt>
                <c:pt idx="16103" formatCode="General">
                  <c:v>137.56</c:v>
                </c:pt>
                <c:pt idx="16104" formatCode="General">
                  <c:v>131.18899999999999</c:v>
                </c:pt>
                <c:pt idx="16105" formatCode="General">
                  <c:v>124.43</c:v>
                </c:pt>
                <c:pt idx="16106" formatCode="General">
                  <c:v>117.348</c:v>
                </c:pt>
                <c:pt idx="16107" formatCode="General">
                  <c:v>110.006</c:v>
                </c:pt>
                <c:pt idx="16108" formatCode="General">
                  <c:v>102.444</c:v>
                </c:pt>
                <c:pt idx="16109" formatCode="General">
                  <c:v>94.715999999999994</c:v>
                </c:pt>
                <c:pt idx="16110" formatCode="General">
                  <c:v>86.8934</c:v>
                </c:pt>
                <c:pt idx="16111" formatCode="General">
                  <c:v>79.108199999999997</c:v>
                </c:pt>
                <c:pt idx="16112" formatCode="General">
                  <c:v>71.554400000000001</c:v>
                </c:pt>
                <c:pt idx="16113" formatCode="General">
                  <c:v>64.457999999999998</c:v>
                </c:pt>
                <c:pt idx="16114" formatCode="General">
                  <c:v>57.970300000000002</c:v>
                </c:pt>
                <c:pt idx="16115" formatCode="General">
                  <c:v>52.129100000000001</c:v>
                </c:pt>
                <c:pt idx="16116" formatCode="General">
                  <c:v>46.825400000000002</c:v>
                </c:pt>
                <c:pt idx="16117" formatCode="General">
                  <c:v>41.916200000000003</c:v>
                </c:pt>
                <c:pt idx="16118" formatCode="General">
                  <c:v>37.369599999999998</c:v>
                </c:pt>
                <c:pt idx="16119" formatCode="General">
                  <c:v>33.165599999999998</c:v>
                </c:pt>
                <c:pt idx="16120" formatCode="General">
                  <c:v>29.289300000000001</c:v>
                </c:pt>
                <c:pt idx="16121" formatCode="General">
                  <c:v>25.601400000000002</c:v>
                </c:pt>
                <c:pt idx="16122" formatCode="General">
                  <c:v>21.895600000000002</c:v>
                </c:pt>
                <c:pt idx="16123" formatCode="General">
                  <c:v>18.226600000000001</c:v>
                </c:pt>
                <c:pt idx="16124" formatCode="General">
                  <c:v>14.723100000000001</c:v>
                </c:pt>
                <c:pt idx="16125" formatCode="General">
                  <c:v>11.4163</c:v>
                </c:pt>
                <c:pt idx="16126" formatCode="General">
                  <c:v>8.2289999999999992</c:v>
                </c:pt>
                <c:pt idx="16127" formatCode="General">
                  <c:v>4.9383699999999999</c:v>
                </c:pt>
                <c:pt idx="16128" formatCode="General">
                  <c:v>1.3451299999999999</c:v>
                </c:pt>
                <c:pt idx="16129" formatCode="General">
                  <c:v>-2.6776900000000001</c:v>
                </c:pt>
                <c:pt idx="16130" formatCode="General">
                  <c:v>-7.2512999999999996</c:v>
                </c:pt>
                <c:pt idx="16131" formatCode="General">
                  <c:v>-12.430400000000001</c:v>
                </c:pt>
                <c:pt idx="16132" formatCode="General">
                  <c:v>-18.0989</c:v>
                </c:pt>
                <c:pt idx="16133" formatCode="General">
                  <c:v>-24.091699999999999</c:v>
                </c:pt>
                <c:pt idx="16134" formatCode="General">
                  <c:v>-30.2638</c:v>
                </c:pt>
                <c:pt idx="16135" formatCode="General">
                  <c:v>-36.464500000000001</c:v>
                </c:pt>
                <c:pt idx="16136" formatCode="General">
                  <c:v>-42.5792</c:v>
                </c:pt>
                <c:pt idx="16137" formatCode="General">
                  <c:v>-48.572099999999999</c:v>
                </c:pt>
                <c:pt idx="16138" formatCode="General">
                  <c:v>-54.443899999999999</c:v>
                </c:pt>
                <c:pt idx="16139" formatCode="General">
                  <c:v>-60.215600000000002</c:v>
                </c:pt>
                <c:pt idx="16140" formatCode="General">
                  <c:v>-65.909199999999998</c:v>
                </c:pt>
                <c:pt idx="16141" formatCode="General">
                  <c:v>-71.523499999999999</c:v>
                </c:pt>
                <c:pt idx="16142" formatCode="General">
                  <c:v>-77.085499999999996</c:v>
                </c:pt>
                <c:pt idx="16143" formatCode="General">
                  <c:v>-82.631799999999998</c:v>
                </c:pt>
                <c:pt idx="16144" formatCode="General">
                  <c:v>-88.212800000000001</c:v>
                </c:pt>
                <c:pt idx="16145" formatCode="General">
                  <c:v>-93.894300000000001</c:v>
                </c:pt>
                <c:pt idx="16146" formatCode="General">
                  <c:v>-99.7483</c:v>
                </c:pt>
                <c:pt idx="16147" formatCode="General">
                  <c:v>-105.846</c:v>
                </c:pt>
                <c:pt idx="16148" formatCode="General">
                  <c:v>-112.226</c:v>
                </c:pt>
                <c:pt idx="16149" formatCode="General">
                  <c:v>-118.84699999999999</c:v>
                </c:pt>
                <c:pt idx="16150" formatCode="General">
                  <c:v>-125.63200000000001</c:v>
                </c:pt>
                <c:pt idx="16151" formatCode="General">
                  <c:v>-132.518</c:v>
                </c:pt>
                <c:pt idx="16152" formatCode="General">
                  <c:v>-139.39400000000001</c:v>
                </c:pt>
                <c:pt idx="16153" formatCode="General">
                  <c:v>-146.08600000000001</c:v>
                </c:pt>
                <c:pt idx="16154" formatCode="General">
                  <c:v>-152.45699999999999</c:v>
                </c:pt>
                <c:pt idx="16155" formatCode="General">
                  <c:v>-158.46199999999999</c:v>
                </c:pt>
                <c:pt idx="16156" formatCode="General">
                  <c:v>-164.31899999999999</c:v>
                </c:pt>
                <c:pt idx="16157" formatCode="General">
                  <c:v>-170.30099999999999</c:v>
                </c:pt>
                <c:pt idx="16158" formatCode="General">
                  <c:v>-176.46199999999999</c:v>
                </c:pt>
                <c:pt idx="16159" formatCode="General">
                  <c:v>-182.80500000000001</c:v>
                </c:pt>
                <c:pt idx="16160" formatCode="General">
                  <c:v>-189.29499999999999</c:v>
                </c:pt>
                <c:pt idx="16161" formatCode="General">
                  <c:v>-195.87200000000001</c:v>
                </c:pt>
                <c:pt idx="16162" formatCode="General">
                  <c:v>-202.483</c:v>
                </c:pt>
                <c:pt idx="16163" formatCode="General">
                  <c:v>-209.05099999999999</c:v>
                </c:pt>
                <c:pt idx="16164" formatCode="General">
                  <c:v>-215.505</c:v>
                </c:pt>
                <c:pt idx="16165" formatCode="General">
                  <c:v>-221.82900000000001</c:v>
                </c:pt>
                <c:pt idx="16166" formatCode="General">
                  <c:v>-228.01</c:v>
                </c:pt>
                <c:pt idx="16167" formatCode="General">
                  <c:v>-234.02600000000001</c:v>
                </c:pt>
                <c:pt idx="16168" formatCode="General">
                  <c:v>-239.84800000000001</c:v>
                </c:pt>
                <c:pt idx="16169" formatCode="General">
                  <c:v>-245.45</c:v>
                </c:pt>
                <c:pt idx="16170" formatCode="General">
                  <c:v>-250.73099999999999</c:v>
                </c:pt>
                <c:pt idx="16171" formatCode="General">
                  <c:v>-255.56899999999999</c:v>
                </c:pt>
                <c:pt idx="16172" formatCode="General">
                  <c:v>-259.85000000000002</c:v>
                </c:pt>
                <c:pt idx="16173" formatCode="General">
                  <c:v>-263.52999999999997</c:v>
                </c:pt>
                <c:pt idx="16174" formatCode="General">
                  <c:v>-266.70400000000001</c:v>
                </c:pt>
                <c:pt idx="16175" formatCode="General">
                  <c:v>-269.45499999999998</c:v>
                </c:pt>
                <c:pt idx="16176" formatCode="General">
                  <c:v>-271.839</c:v>
                </c:pt>
                <c:pt idx="16177" formatCode="General">
                  <c:v>-273.95800000000003</c:v>
                </c:pt>
                <c:pt idx="16178" formatCode="General">
                  <c:v>-275.92599999999999</c:v>
                </c:pt>
                <c:pt idx="16179" formatCode="General">
                  <c:v>-277.81099999999998</c:v>
                </c:pt>
                <c:pt idx="16180" formatCode="General">
                  <c:v>-279.67</c:v>
                </c:pt>
                <c:pt idx="16181" formatCode="General">
                  <c:v>-281.53100000000001</c:v>
                </c:pt>
                <c:pt idx="16182" formatCode="General">
                  <c:v>-283.41199999999998</c:v>
                </c:pt>
                <c:pt idx="16183" formatCode="General">
                  <c:v>-285.32799999999997</c:v>
                </c:pt>
                <c:pt idx="16184" formatCode="General">
                  <c:v>-287.27999999999997</c:v>
                </c:pt>
                <c:pt idx="16185" formatCode="General">
                  <c:v>-289.25</c:v>
                </c:pt>
                <c:pt idx="16186" formatCode="General">
                  <c:v>-291.20299999999997</c:v>
                </c:pt>
                <c:pt idx="16187" formatCode="General">
                  <c:v>-293.12900000000002</c:v>
                </c:pt>
                <c:pt idx="16188" formatCode="General">
                  <c:v>-295.06900000000002</c:v>
                </c:pt>
                <c:pt idx="16189" formatCode="General">
                  <c:v>-297.07299999999998</c:v>
                </c:pt>
                <c:pt idx="16190" formatCode="General">
                  <c:v>-299.173</c:v>
                </c:pt>
                <c:pt idx="16191" formatCode="General">
                  <c:v>-301.30099999999999</c:v>
                </c:pt>
                <c:pt idx="16192" formatCode="General">
                  <c:v>-303.387</c:v>
                </c:pt>
                <c:pt idx="16193" formatCode="General">
                  <c:v>-305.44099999999997</c:v>
                </c:pt>
                <c:pt idx="16194" formatCode="General">
                  <c:v>-307.45999999999998</c:v>
                </c:pt>
                <c:pt idx="16195" formatCode="General">
                  <c:v>-309.41699999999997</c:v>
                </c:pt>
                <c:pt idx="16196" formatCode="General">
                  <c:v>-311.36900000000003</c:v>
                </c:pt>
                <c:pt idx="16197" formatCode="General">
                  <c:v>-313.39699999999999</c:v>
                </c:pt>
                <c:pt idx="16198" formatCode="General">
                  <c:v>-315.565</c:v>
                </c:pt>
                <c:pt idx="16199" formatCode="General">
                  <c:v>-317.93200000000002</c:v>
                </c:pt>
                <c:pt idx="16200" formatCode="General">
                  <c:v>-320.53399999999999</c:v>
                </c:pt>
                <c:pt idx="16201" formatCode="General">
                  <c:v>-323.387</c:v>
                </c:pt>
                <c:pt idx="16202" formatCode="General">
                  <c:v>-326.47699999999998</c:v>
                </c:pt>
                <c:pt idx="16203" formatCode="General">
                  <c:v>-329.76100000000002</c:v>
                </c:pt>
                <c:pt idx="16204" formatCode="General">
                  <c:v>-333.19900000000001</c:v>
                </c:pt>
                <c:pt idx="16205" formatCode="General">
                  <c:v>-336.82100000000003</c:v>
                </c:pt>
                <c:pt idx="16206" formatCode="General">
                  <c:v>-340.65499999999997</c:v>
                </c:pt>
                <c:pt idx="16207" formatCode="General">
                  <c:v>-344.68200000000002</c:v>
                </c:pt>
                <c:pt idx="16208" formatCode="General">
                  <c:v>-348.90499999999997</c:v>
                </c:pt>
                <c:pt idx="16209" formatCode="General">
                  <c:v>-353.339</c:v>
                </c:pt>
                <c:pt idx="16210" formatCode="General">
                  <c:v>-357.923</c:v>
                </c:pt>
                <c:pt idx="16211" formatCode="General">
                  <c:v>-362.56799999999998</c:v>
                </c:pt>
                <c:pt idx="16212" formatCode="General">
                  <c:v>-367.21199999999999</c:v>
                </c:pt>
                <c:pt idx="16213" formatCode="General">
                  <c:v>-371.83199999999999</c:v>
                </c:pt>
                <c:pt idx="16214" formatCode="General">
                  <c:v>-376.46</c:v>
                </c:pt>
                <c:pt idx="16215" formatCode="General">
                  <c:v>-381.07400000000001</c:v>
                </c:pt>
                <c:pt idx="16216" formatCode="General">
                  <c:v>-385.596</c:v>
                </c:pt>
                <c:pt idx="16217" formatCode="General">
                  <c:v>-389.92700000000002</c:v>
                </c:pt>
                <c:pt idx="16218" formatCode="General">
                  <c:v>-393.95299999999997</c:v>
                </c:pt>
                <c:pt idx="16219" formatCode="General">
                  <c:v>-397.53500000000003</c:v>
                </c:pt>
                <c:pt idx="16220" formatCode="General">
                  <c:v>-400.565</c:v>
                </c:pt>
                <c:pt idx="16221" formatCode="General">
                  <c:v>-403.03699999999998</c:v>
                </c:pt>
                <c:pt idx="16222" formatCode="General">
                  <c:v>-405.03</c:v>
                </c:pt>
                <c:pt idx="16223" formatCode="General">
                  <c:v>-406.66800000000001</c:v>
                </c:pt>
                <c:pt idx="16224" formatCode="General">
                  <c:v>-407.976</c:v>
                </c:pt>
                <c:pt idx="16225" formatCode="General">
                  <c:v>-408.93299999999999</c:v>
                </c:pt>
                <c:pt idx="16226" formatCode="General">
                  <c:v>-409.49599999999998</c:v>
                </c:pt>
                <c:pt idx="16227" formatCode="General">
                  <c:v>-409.64100000000002</c:v>
                </c:pt>
                <c:pt idx="16228" formatCode="General">
                  <c:v>-409.40300000000002</c:v>
                </c:pt>
                <c:pt idx="16229" formatCode="General">
                  <c:v>-408.834</c:v>
                </c:pt>
                <c:pt idx="16230" formatCode="General">
                  <c:v>-407.99299999999999</c:v>
                </c:pt>
                <c:pt idx="16231" formatCode="General">
                  <c:v>-406.99200000000002</c:v>
                </c:pt>
                <c:pt idx="16232" formatCode="General">
                  <c:v>-405.95600000000002</c:v>
                </c:pt>
                <c:pt idx="16233" formatCode="General">
                  <c:v>-404.97899999999998</c:v>
                </c:pt>
                <c:pt idx="16234" formatCode="General">
                  <c:v>-404.10599999999999</c:v>
                </c:pt>
                <c:pt idx="16235" formatCode="General">
                  <c:v>-403.31299999999999</c:v>
                </c:pt>
                <c:pt idx="16236" formatCode="General">
                  <c:v>-402.58300000000003</c:v>
                </c:pt>
                <c:pt idx="16237" formatCode="General">
                  <c:v>-401.91500000000002</c:v>
                </c:pt>
                <c:pt idx="16238" formatCode="General">
                  <c:v>-401.327</c:v>
                </c:pt>
                <c:pt idx="16239" formatCode="General">
                  <c:v>-400.88499999999999</c:v>
                </c:pt>
                <c:pt idx="16240" formatCode="General">
                  <c:v>-400.74599999999998</c:v>
                </c:pt>
                <c:pt idx="16241" formatCode="General">
                  <c:v>-401.01499999999999</c:v>
                </c:pt>
                <c:pt idx="16242" formatCode="General">
                  <c:v>-401.68599999999998</c:v>
                </c:pt>
                <c:pt idx="16243" formatCode="General">
                  <c:v>-402.66300000000001</c:v>
                </c:pt>
                <c:pt idx="16244" formatCode="General">
                  <c:v>-403.82400000000001</c:v>
                </c:pt>
                <c:pt idx="16245" formatCode="General">
                  <c:v>-405.18400000000003</c:v>
                </c:pt>
                <c:pt idx="16246" formatCode="General">
                  <c:v>-406.77499999999998</c:v>
                </c:pt>
                <c:pt idx="16247" formatCode="General">
                  <c:v>-408.59100000000001</c:v>
                </c:pt>
                <c:pt idx="16248" formatCode="General">
                  <c:v>-410.59300000000002</c:v>
                </c:pt>
                <c:pt idx="16249" formatCode="General">
                  <c:v>-412.70600000000002</c:v>
                </c:pt>
                <c:pt idx="16250" formatCode="General">
                  <c:v>-414.77600000000001</c:v>
                </c:pt>
                <c:pt idx="16251" formatCode="General">
                  <c:v>-416.64600000000002</c:v>
                </c:pt>
                <c:pt idx="16252" formatCode="General">
                  <c:v>-418.26799999999997</c:v>
                </c:pt>
                <c:pt idx="16253" formatCode="General">
                  <c:v>-419.62900000000002</c:v>
                </c:pt>
                <c:pt idx="16254" formatCode="General">
                  <c:v>-420.73500000000001</c:v>
                </c:pt>
                <c:pt idx="16255" formatCode="General">
                  <c:v>-421.63499999999999</c:v>
                </c:pt>
                <c:pt idx="16256" formatCode="General">
                  <c:v>-422.39600000000002</c:v>
                </c:pt>
                <c:pt idx="16257" formatCode="General">
                  <c:v>-422.99900000000002</c:v>
                </c:pt>
                <c:pt idx="16258" formatCode="General">
                  <c:v>-423.428</c:v>
                </c:pt>
                <c:pt idx="16259" formatCode="General">
                  <c:v>-423.84100000000001</c:v>
                </c:pt>
                <c:pt idx="16260" formatCode="General">
                  <c:v>-424.36500000000001</c:v>
                </c:pt>
                <c:pt idx="16261" formatCode="General">
                  <c:v>-424.98099999999999</c:v>
                </c:pt>
                <c:pt idx="16262" formatCode="General">
                  <c:v>-425.52199999999999</c:v>
                </c:pt>
                <c:pt idx="16263" formatCode="General">
                  <c:v>-425.75799999999998</c:v>
                </c:pt>
                <c:pt idx="16264" formatCode="General">
                  <c:v>-425.58699999999999</c:v>
                </c:pt>
                <c:pt idx="16265" formatCode="General">
                  <c:v>-424.971</c:v>
                </c:pt>
                <c:pt idx="16266" formatCode="General">
                  <c:v>-423.90600000000001</c:v>
                </c:pt>
                <c:pt idx="16267" formatCode="General">
                  <c:v>-422.42200000000003</c:v>
                </c:pt>
                <c:pt idx="16268" formatCode="General">
                  <c:v>-420.59100000000001</c:v>
                </c:pt>
                <c:pt idx="16269" formatCode="General">
                  <c:v>-418.49200000000002</c:v>
                </c:pt>
                <c:pt idx="16270" formatCode="General">
                  <c:v>-416.18599999999998</c:v>
                </c:pt>
                <c:pt idx="16271" formatCode="General">
                  <c:v>-413.77699999999999</c:v>
                </c:pt>
                <c:pt idx="16272" formatCode="General">
                  <c:v>-411.36700000000002</c:v>
                </c:pt>
                <c:pt idx="16273" formatCode="General">
                  <c:v>-408.98200000000003</c:v>
                </c:pt>
                <c:pt idx="16274" formatCode="General">
                  <c:v>-406.649</c:v>
                </c:pt>
                <c:pt idx="16275" formatCode="General">
                  <c:v>-404.4</c:v>
                </c:pt>
                <c:pt idx="16276" formatCode="General">
                  <c:v>-402.18299999999999</c:v>
                </c:pt>
                <c:pt idx="16277" formatCode="General">
                  <c:v>-399.90699999999998</c:v>
                </c:pt>
                <c:pt idx="16278" formatCode="General">
                  <c:v>-397.553</c:v>
                </c:pt>
                <c:pt idx="16279" formatCode="General">
                  <c:v>-395.15199999999999</c:v>
                </c:pt>
                <c:pt idx="16280" formatCode="General">
                  <c:v>-392.81099999999998</c:v>
                </c:pt>
                <c:pt idx="16281" formatCode="General">
                  <c:v>-390.63299999999998</c:v>
                </c:pt>
                <c:pt idx="16282" formatCode="General">
                  <c:v>-388.67099999999999</c:v>
                </c:pt>
                <c:pt idx="16283" formatCode="General">
                  <c:v>-386.79199999999997</c:v>
                </c:pt>
                <c:pt idx="16284" formatCode="General">
                  <c:v>-384.79300000000001</c:v>
                </c:pt>
                <c:pt idx="16285" formatCode="General">
                  <c:v>-382.61799999999999</c:v>
                </c:pt>
                <c:pt idx="16286" formatCode="General">
                  <c:v>-380.233</c:v>
                </c:pt>
                <c:pt idx="16287" formatCode="General">
                  <c:v>-377.56200000000001</c:v>
                </c:pt>
                <c:pt idx="16288" formatCode="General">
                  <c:v>-374.59699999999998</c:v>
                </c:pt>
                <c:pt idx="16289" formatCode="General">
                  <c:v>-371.41199999999998</c:v>
                </c:pt>
                <c:pt idx="16290" formatCode="General">
                  <c:v>-368.16500000000002</c:v>
                </c:pt>
                <c:pt idx="16291" formatCode="General">
                  <c:v>-365.01400000000001</c:v>
                </c:pt>
                <c:pt idx="16292" formatCode="General">
                  <c:v>-362.01</c:v>
                </c:pt>
                <c:pt idx="16293" formatCode="General">
                  <c:v>-359.09699999999998</c:v>
                </c:pt>
                <c:pt idx="16294" formatCode="General">
                  <c:v>-356.06700000000001</c:v>
                </c:pt>
                <c:pt idx="16295" formatCode="General">
                  <c:v>-352.79199999999997</c:v>
                </c:pt>
                <c:pt idx="16296" formatCode="General">
                  <c:v>-349.29700000000003</c:v>
                </c:pt>
                <c:pt idx="16297" formatCode="General">
                  <c:v>-345.57499999999999</c:v>
                </c:pt>
                <c:pt idx="16298" formatCode="General">
                  <c:v>-341.61900000000003</c:v>
                </c:pt>
                <c:pt idx="16299" formatCode="General">
                  <c:v>-337.54</c:v>
                </c:pt>
                <c:pt idx="16300" formatCode="General">
                  <c:v>-333.49700000000001</c:v>
                </c:pt>
                <c:pt idx="16301" formatCode="General">
                  <c:v>-329.625</c:v>
                </c:pt>
                <c:pt idx="16302" formatCode="General">
                  <c:v>-325.94499999999999</c:v>
                </c:pt>
                <c:pt idx="16303" formatCode="General">
                  <c:v>-322.34899999999999</c:v>
                </c:pt>
                <c:pt idx="16304" formatCode="General">
                  <c:v>-318.887</c:v>
                </c:pt>
                <c:pt idx="16305" formatCode="General">
                  <c:v>-315.63799999999998</c:v>
                </c:pt>
                <c:pt idx="16306" formatCode="General">
                  <c:v>-312.50299999999999</c:v>
                </c:pt>
                <c:pt idx="16307" formatCode="General">
                  <c:v>-309.31700000000001</c:v>
                </c:pt>
                <c:pt idx="16308" formatCode="General">
                  <c:v>-305.92500000000001</c:v>
                </c:pt>
                <c:pt idx="16309" formatCode="General">
                  <c:v>-302.09100000000001</c:v>
                </c:pt>
                <c:pt idx="16310" formatCode="General">
                  <c:v>-297.58800000000002</c:v>
                </c:pt>
                <c:pt idx="16311" formatCode="General">
                  <c:v>-292.42399999999998</c:v>
                </c:pt>
                <c:pt idx="16312" formatCode="General">
                  <c:v>-286.71300000000002</c:v>
                </c:pt>
                <c:pt idx="16313" formatCode="General">
                  <c:v>-280.53899999999999</c:v>
                </c:pt>
                <c:pt idx="16314" formatCode="General">
                  <c:v>-274.06700000000001</c:v>
                </c:pt>
                <c:pt idx="16315" formatCode="General">
                  <c:v>-267.52300000000002</c:v>
                </c:pt>
                <c:pt idx="16316" formatCode="General">
                  <c:v>-261.07100000000003</c:v>
                </c:pt>
                <c:pt idx="16317" formatCode="General">
                  <c:v>-254.785</c:v>
                </c:pt>
                <c:pt idx="16318" formatCode="General">
                  <c:v>-248.602</c:v>
                </c:pt>
                <c:pt idx="16319" formatCode="General">
                  <c:v>-242.41900000000001</c:v>
                </c:pt>
                <c:pt idx="16320" formatCode="General">
                  <c:v>-236.178</c:v>
                </c:pt>
                <c:pt idx="16321" formatCode="General">
                  <c:v>-229.84200000000001</c:v>
                </c:pt>
                <c:pt idx="16322" formatCode="General">
                  <c:v>-223.43199999999999</c:v>
                </c:pt>
                <c:pt idx="16323" formatCode="General">
                  <c:v>-216.982</c:v>
                </c:pt>
                <c:pt idx="16324" formatCode="General">
                  <c:v>-210.524</c:v>
                </c:pt>
                <c:pt idx="16325" formatCode="General">
                  <c:v>-204.05600000000001</c:v>
                </c:pt>
                <c:pt idx="16326" formatCode="General">
                  <c:v>-197.58099999999999</c:v>
                </c:pt>
                <c:pt idx="16327" formatCode="General">
                  <c:v>-191.15700000000001</c:v>
                </c:pt>
                <c:pt idx="16328" formatCode="General">
                  <c:v>-184.852</c:v>
                </c:pt>
                <c:pt idx="16329" formatCode="General">
                  <c:v>-178.721</c:v>
                </c:pt>
                <c:pt idx="16330" formatCode="General">
                  <c:v>-172.71199999999999</c:v>
                </c:pt>
                <c:pt idx="16331" formatCode="General">
                  <c:v>-166.71700000000001</c:v>
                </c:pt>
                <c:pt idx="16332" formatCode="General">
                  <c:v>-160.738</c:v>
                </c:pt>
                <c:pt idx="16333" formatCode="General">
                  <c:v>-154.81800000000001</c:v>
                </c:pt>
                <c:pt idx="16334" formatCode="General">
                  <c:v>-149.02600000000001</c:v>
                </c:pt>
                <c:pt idx="16335" formatCode="General">
                  <c:v>-143.41300000000001</c:v>
                </c:pt>
                <c:pt idx="16336" formatCode="General">
                  <c:v>-137.98400000000001</c:v>
                </c:pt>
                <c:pt idx="16337" formatCode="General">
                  <c:v>-132.71600000000001</c:v>
                </c:pt>
                <c:pt idx="16338" formatCode="General">
                  <c:v>-127.57599999999999</c:v>
                </c:pt>
                <c:pt idx="16339" formatCode="General">
                  <c:v>-122.56</c:v>
                </c:pt>
                <c:pt idx="16340" formatCode="General">
                  <c:v>-117.64400000000001</c:v>
                </c:pt>
                <c:pt idx="16341" formatCode="General">
                  <c:v>-112.746</c:v>
                </c:pt>
                <c:pt idx="16342" formatCode="General">
                  <c:v>-107.756</c:v>
                </c:pt>
                <c:pt idx="16343" formatCode="General">
                  <c:v>-102.571</c:v>
                </c:pt>
                <c:pt idx="16344" formatCode="General">
                  <c:v>-97.1648</c:v>
                </c:pt>
                <c:pt idx="16345" formatCode="General">
                  <c:v>-91.546400000000006</c:v>
                </c:pt>
                <c:pt idx="16346" formatCode="General">
                  <c:v>-85.6738</c:v>
                </c:pt>
                <c:pt idx="16347" formatCode="General">
                  <c:v>-79.564599999999999</c:v>
                </c:pt>
                <c:pt idx="16348" formatCode="General">
                  <c:v>-73.365499999999997</c:v>
                </c:pt>
                <c:pt idx="16349" formatCode="General">
                  <c:v>-67.182000000000002</c:v>
                </c:pt>
                <c:pt idx="16350" formatCode="General">
                  <c:v>-61.035200000000003</c:v>
                </c:pt>
                <c:pt idx="16351" formatCode="General">
                  <c:v>-54.898299999999999</c:v>
                </c:pt>
                <c:pt idx="16352" formatCode="General">
                  <c:v>-48.737400000000001</c:v>
                </c:pt>
                <c:pt idx="16353" formatCode="General">
                  <c:v>-42.578699999999998</c:v>
                </c:pt>
                <c:pt idx="16354" formatCode="General">
                  <c:v>-36.467500000000001</c:v>
                </c:pt>
                <c:pt idx="16355" formatCode="General">
                  <c:v>-30.4556</c:v>
                </c:pt>
                <c:pt idx="16356" formatCode="General">
                  <c:v>-24.523099999999999</c:v>
                </c:pt>
                <c:pt idx="16357" formatCode="General">
                  <c:v>-18.5943</c:v>
                </c:pt>
                <c:pt idx="16358" formatCode="General">
                  <c:v>-12.607900000000001</c:v>
                </c:pt>
                <c:pt idx="16359" formatCode="General">
                  <c:v>-6.54467</c:v>
                </c:pt>
                <c:pt idx="16360" formatCode="General">
                  <c:v>-0.51315</c:v>
                </c:pt>
                <c:pt idx="16361" formatCode="General">
                  <c:v>5.4108700000000001</c:v>
                </c:pt>
                <c:pt idx="16362" formatCode="General">
                  <c:v>11.268700000000001</c:v>
                </c:pt>
                <c:pt idx="16363" formatCode="General">
                  <c:v>16.959</c:v>
                </c:pt>
                <c:pt idx="16364" formatCode="General">
                  <c:v>22.296299999999999</c:v>
                </c:pt>
                <c:pt idx="16365" formatCode="General">
                  <c:v>27.186699999999998</c:v>
                </c:pt>
                <c:pt idx="16366" formatCode="General">
                  <c:v>31.643999999999998</c:v>
                </c:pt>
                <c:pt idx="16367" formatCode="General">
                  <c:v>35.905900000000003</c:v>
                </c:pt>
                <c:pt idx="16368" formatCode="General">
                  <c:v>40.179099999999998</c:v>
                </c:pt>
                <c:pt idx="16369" formatCode="General">
                  <c:v>44.498399999999997</c:v>
                </c:pt>
                <c:pt idx="16370" formatCode="General">
                  <c:v>48.834200000000003</c:v>
                </c:pt>
                <c:pt idx="16371" formatCode="General">
                  <c:v>53.1282</c:v>
                </c:pt>
                <c:pt idx="16372" formatCode="General">
                  <c:v>57.367400000000004</c:v>
                </c:pt>
                <c:pt idx="16373" formatCode="General">
                  <c:v>61.550600000000003</c:v>
                </c:pt>
                <c:pt idx="16374" formatCode="General">
                  <c:v>65.662700000000001</c:v>
                </c:pt>
                <c:pt idx="16375" formatCode="General">
                  <c:v>69.753600000000006</c:v>
                </c:pt>
                <c:pt idx="16376" formatCode="General">
                  <c:v>73.950599999999994</c:v>
                </c:pt>
                <c:pt idx="16377" formatCode="General">
                  <c:v>78.322100000000006</c:v>
                </c:pt>
                <c:pt idx="16378" formatCode="General">
                  <c:v>82.878699999999995</c:v>
                </c:pt>
                <c:pt idx="16379" formatCode="General">
                  <c:v>87.6387</c:v>
                </c:pt>
                <c:pt idx="16380" formatCode="General">
                  <c:v>92.603700000000003</c:v>
                </c:pt>
                <c:pt idx="16381" formatCode="General">
                  <c:v>97.732500000000002</c:v>
                </c:pt>
                <c:pt idx="16382" formatCode="General">
                  <c:v>102.998</c:v>
                </c:pt>
                <c:pt idx="16383" formatCode="General">
                  <c:v>108.405</c:v>
                </c:pt>
                <c:pt idx="16384" formatCode="General">
                  <c:v>113.92</c:v>
                </c:pt>
                <c:pt idx="16385" formatCode="General">
                  <c:v>119.497</c:v>
                </c:pt>
                <c:pt idx="16386" formatCode="General">
                  <c:v>125.15900000000001</c:v>
                </c:pt>
                <c:pt idx="16387" formatCode="General">
                  <c:v>130.93600000000001</c:v>
                </c:pt>
                <c:pt idx="16388" formatCode="General">
                  <c:v>136.82599999999999</c:v>
                </c:pt>
                <c:pt idx="16389" formatCode="General">
                  <c:v>142.71899999999999</c:v>
                </c:pt>
                <c:pt idx="16390" formatCode="General">
                  <c:v>148.41999999999999</c:v>
                </c:pt>
                <c:pt idx="16391" formatCode="General">
                  <c:v>153.864</c:v>
                </c:pt>
                <c:pt idx="16392" formatCode="General">
                  <c:v>159.07400000000001</c:v>
                </c:pt>
                <c:pt idx="16393" formatCode="General">
                  <c:v>164.09200000000001</c:v>
                </c:pt>
                <c:pt idx="16394" formatCode="General">
                  <c:v>168.94</c:v>
                </c:pt>
                <c:pt idx="16395" formatCode="General">
                  <c:v>173.577</c:v>
                </c:pt>
                <c:pt idx="16396" formatCode="General">
                  <c:v>178.01400000000001</c:v>
                </c:pt>
                <c:pt idx="16397" formatCode="General">
                  <c:v>182.322</c:v>
                </c:pt>
                <c:pt idx="16398" formatCode="General">
                  <c:v>186.589</c:v>
                </c:pt>
                <c:pt idx="16399" formatCode="General">
                  <c:v>190.92699999999999</c:v>
                </c:pt>
                <c:pt idx="16400" formatCode="General">
                  <c:v>195.56100000000001</c:v>
                </c:pt>
                <c:pt idx="16401" formatCode="General">
                  <c:v>200.67699999999999</c:v>
                </c:pt>
                <c:pt idx="16402" formatCode="General">
                  <c:v>206.27799999999999</c:v>
                </c:pt>
                <c:pt idx="16403" formatCode="General">
                  <c:v>212.22399999999999</c:v>
                </c:pt>
                <c:pt idx="16404" formatCode="General">
                  <c:v>218.30500000000001</c:v>
                </c:pt>
                <c:pt idx="16405" formatCode="General">
                  <c:v>224.28299999999999</c:v>
                </c:pt>
                <c:pt idx="16406" formatCode="General">
                  <c:v>229.964</c:v>
                </c:pt>
                <c:pt idx="16407" formatCode="General">
                  <c:v>235.28299999999999</c:v>
                </c:pt>
                <c:pt idx="16408" formatCode="General">
                  <c:v>240.27</c:v>
                </c:pt>
                <c:pt idx="16409" formatCode="General">
                  <c:v>245.06700000000001</c:v>
                </c:pt>
                <c:pt idx="16410" formatCode="General">
                  <c:v>249.72900000000001</c:v>
                </c:pt>
                <c:pt idx="16411" formatCode="General">
                  <c:v>254.21299999999999</c:v>
                </c:pt>
                <c:pt idx="16412" formatCode="General">
                  <c:v>258.488</c:v>
                </c:pt>
                <c:pt idx="16413" formatCode="General">
                  <c:v>262.54899999999998</c:v>
                </c:pt>
                <c:pt idx="16414" formatCode="General">
                  <c:v>266.447</c:v>
                </c:pt>
                <c:pt idx="16415" formatCode="General">
                  <c:v>270.28199999999998</c:v>
                </c:pt>
                <c:pt idx="16416" formatCode="General">
                  <c:v>274.19</c:v>
                </c:pt>
                <c:pt idx="16417" formatCode="General">
                  <c:v>278.214</c:v>
                </c:pt>
                <c:pt idx="16418" formatCode="General">
                  <c:v>282.31799999999998</c:v>
                </c:pt>
                <c:pt idx="16419" formatCode="General">
                  <c:v>286.35300000000001</c:v>
                </c:pt>
                <c:pt idx="16420" formatCode="General">
                  <c:v>290.137</c:v>
                </c:pt>
                <c:pt idx="16421" formatCode="General">
                  <c:v>293.53500000000003</c:v>
                </c:pt>
                <c:pt idx="16422" formatCode="General">
                  <c:v>296.49400000000003</c:v>
                </c:pt>
                <c:pt idx="16423" formatCode="General">
                  <c:v>299.09899999999999</c:v>
                </c:pt>
                <c:pt idx="16424" formatCode="General">
                  <c:v>301.49700000000001</c:v>
                </c:pt>
                <c:pt idx="16425" formatCode="General">
                  <c:v>303.83199999999999</c:v>
                </c:pt>
                <c:pt idx="16426" formatCode="General">
                  <c:v>306.18700000000001</c:v>
                </c:pt>
                <c:pt idx="16427" formatCode="General">
                  <c:v>308.625</c:v>
                </c:pt>
                <c:pt idx="16428" formatCode="General">
                  <c:v>311.20499999999998</c:v>
                </c:pt>
                <c:pt idx="16429" formatCode="General">
                  <c:v>313.92599999999999</c:v>
                </c:pt>
                <c:pt idx="16430" formatCode="General">
                  <c:v>316.71600000000001</c:v>
                </c:pt>
                <c:pt idx="16431" formatCode="General">
                  <c:v>319.40199999999999</c:v>
                </c:pt>
                <c:pt idx="16432" formatCode="General">
                  <c:v>321.82100000000003</c:v>
                </c:pt>
                <c:pt idx="16433" formatCode="General">
                  <c:v>324.149</c:v>
                </c:pt>
                <c:pt idx="16434" formatCode="General">
                  <c:v>326.61200000000002</c:v>
                </c:pt>
                <c:pt idx="16435" formatCode="General">
                  <c:v>329.26900000000001</c:v>
                </c:pt>
                <c:pt idx="16436" formatCode="General">
                  <c:v>332.072</c:v>
                </c:pt>
                <c:pt idx="16437" formatCode="General">
                  <c:v>334.86799999999999</c:v>
                </c:pt>
                <c:pt idx="16438" formatCode="General">
                  <c:v>337.45800000000003</c:v>
                </c:pt>
                <c:pt idx="16439" formatCode="General">
                  <c:v>339.69799999999998</c:v>
                </c:pt>
                <c:pt idx="16440" formatCode="General">
                  <c:v>341.75900000000001</c:v>
                </c:pt>
                <c:pt idx="16441" formatCode="General">
                  <c:v>343.83800000000002</c:v>
                </c:pt>
                <c:pt idx="16442" formatCode="General">
                  <c:v>345.96499999999997</c:v>
                </c:pt>
                <c:pt idx="16443" formatCode="General">
                  <c:v>348.12</c:v>
                </c:pt>
                <c:pt idx="16444" formatCode="General">
                  <c:v>350.238</c:v>
                </c:pt>
                <c:pt idx="16445" formatCode="General">
                  <c:v>352.32799999999997</c:v>
                </c:pt>
                <c:pt idx="16446" formatCode="General">
                  <c:v>354.42599999999999</c:v>
                </c:pt>
                <c:pt idx="16447" formatCode="General">
                  <c:v>356.52699999999999</c:v>
                </c:pt>
                <c:pt idx="16448" formatCode="General">
                  <c:v>358.56299999999999</c:v>
                </c:pt>
                <c:pt idx="16449" formatCode="General">
                  <c:v>360.37799999999999</c:v>
                </c:pt>
                <c:pt idx="16450" formatCode="General">
                  <c:v>361.90300000000002</c:v>
                </c:pt>
                <c:pt idx="16451" formatCode="General">
                  <c:v>363.17899999999997</c:v>
                </c:pt>
                <c:pt idx="16452" formatCode="General">
                  <c:v>364.36900000000003</c:v>
                </c:pt>
                <c:pt idx="16453" formatCode="General">
                  <c:v>365.66199999999998</c:v>
                </c:pt>
                <c:pt idx="16454" formatCode="General">
                  <c:v>367.17200000000003</c:v>
                </c:pt>
                <c:pt idx="16455" formatCode="General">
                  <c:v>369.00200000000001</c:v>
                </c:pt>
                <c:pt idx="16456" formatCode="General">
                  <c:v>371.20400000000001</c:v>
                </c:pt>
                <c:pt idx="16457" formatCode="General">
                  <c:v>373.779</c:v>
                </c:pt>
                <c:pt idx="16458" formatCode="General">
                  <c:v>376.68299999999999</c:v>
                </c:pt>
                <c:pt idx="16459" formatCode="General">
                  <c:v>379.76400000000001</c:v>
                </c:pt>
                <c:pt idx="16460" formatCode="General">
                  <c:v>382.85199999999998</c:v>
                </c:pt>
                <c:pt idx="16461" formatCode="General">
                  <c:v>385.87799999999999</c:v>
                </c:pt>
                <c:pt idx="16462" formatCode="General">
                  <c:v>388.815</c:v>
                </c:pt>
                <c:pt idx="16463" formatCode="General">
                  <c:v>391.70299999999997</c:v>
                </c:pt>
                <c:pt idx="16464" formatCode="General">
                  <c:v>394.53300000000002</c:v>
                </c:pt>
                <c:pt idx="16465" formatCode="General">
                  <c:v>397.25900000000001</c:v>
                </c:pt>
                <c:pt idx="16466" formatCode="General">
                  <c:v>399.87400000000002</c:v>
                </c:pt>
                <c:pt idx="16467" formatCode="General">
                  <c:v>402.38600000000002</c:v>
                </c:pt>
                <c:pt idx="16468" formatCode="General">
                  <c:v>404.798</c:v>
                </c:pt>
                <c:pt idx="16469" formatCode="General">
                  <c:v>407.12</c:v>
                </c:pt>
                <c:pt idx="16470" formatCode="General">
                  <c:v>409.35899999999998</c:v>
                </c:pt>
                <c:pt idx="16471" formatCode="General">
                  <c:v>411.52800000000002</c:v>
                </c:pt>
                <c:pt idx="16472" formatCode="General">
                  <c:v>413.63799999999998</c:v>
                </c:pt>
                <c:pt idx="16473" formatCode="General">
                  <c:v>415.67099999999999</c:v>
                </c:pt>
                <c:pt idx="16474" formatCode="General">
                  <c:v>417.58199999999999</c:v>
                </c:pt>
                <c:pt idx="16475" formatCode="General">
                  <c:v>419.27199999999999</c:v>
                </c:pt>
                <c:pt idx="16476" formatCode="General">
                  <c:v>420.65300000000002</c:v>
                </c:pt>
                <c:pt idx="16477" formatCode="General">
                  <c:v>421.68799999999999</c:v>
                </c:pt>
                <c:pt idx="16478" formatCode="General">
                  <c:v>422.32499999999999</c:v>
                </c:pt>
                <c:pt idx="16479" formatCode="General">
                  <c:v>422.53100000000001</c:v>
                </c:pt>
                <c:pt idx="16480" formatCode="General">
                  <c:v>422.42899999999997</c:v>
                </c:pt>
                <c:pt idx="16481" formatCode="General">
                  <c:v>422.16500000000002</c:v>
                </c:pt>
                <c:pt idx="16482" formatCode="General">
                  <c:v>421.79399999999998</c:v>
                </c:pt>
                <c:pt idx="16483" formatCode="General">
                  <c:v>421.41699999999997</c:v>
                </c:pt>
                <c:pt idx="16484" formatCode="General">
                  <c:v>421.16</c:v>
                </c:pt>
                <c:pt idx="16485" formatCode="General">
                  <c:v>420.99799999999999</c:v>
                </c:pt>
                <c:pt idx="16486" formatCode="General">
                  <c:v>420.834</c:v>
                </c:pt>
                <c:pt idx="16487" formatCode="General">
                  <c:v>420.62599999999998</c:v>
                </c:pt>
                <c:pt idx="16488" formatCode="General">
                  <c:v>420.35700000000003</c:v>
                </c:pt>
                <c:pt idx="16489" formatCode="General">
                  <c:v>420.06099999999998</c:v>
                </c:pt>
                <c:pt idx="16490" formatCode="General">
                  <c:v>419.77100000000002</c:v>
                </c:pt>
                <c:pt idx="16491" formatCode="General">
                  <c:v>419.50400000000002</c:v>
                </c:pt>
                <c:pt idx="16492" formatCode="General">
                  <c:v>419.26</c:v>
                </c:pt>
                <c:pt idx="16493" formatCode="General">
                  <c:v>419.03</c:v>
                </c:pt>
                <c:pt idx="16494" formatCode="General">
                  <c:v>418.83699999999999</c:v>
                </c:pt>
                <c:pt idx="16495" formatCode="General">
                  <c:v>418.69099999999997</c:v>
                </c:pt>
                <c:pt idx="16496" formatCode="General">
                  <c:v>418.56599999999997</c:v>
                </c:pt>
                <c:pt idx="16497" formatCode="General">
                  <c:v>418.41199999999998</c:v>
                </c:pt>
                <c:pt idx="16498" formatCode="General">
                  <c:v>418.17</c:v>
                </c:pt>
                <c:pt idx="16499" formatCode="General">
                  <c:v>417.81200000000001</c:v>
                </c:pt>
                <c:pt idx="16500" formatCode="General">
                  <c:v>417.31900000000002</c:v>
                </c:pt>
                <c:pt idx="16501" formatCode="General">
                  <c:v>416.60599999999999</c:v>
                </c:pt>
                <c:pt idx="16502" formatCode="General">
                  <c:v>415.61099999999999</c:v>
                </c:pt>
                <c:pt idx="16503" formatCode="General">
                  <c:v>414.35399999999998</c:v>
                </c:pt>
                <c:pt idx="16504" formatCode="General">
                  <c:v>412.815</c:v>
                </c:pt>
                <c:pt idx="16505" formatCode="General">
                  <c:v>410.94099999999997</c:v>
                </c:pt>
                <c:pt idx="16506" formatCode="General">
                  <c:v>408.72300000000001</c:v>
                </c:pt>
                <c:pt idx="16507" formatCode="General">
                  <c:v>406.15899999999999</c:v>
                </c:pt>
                <c:pt idx="16508" formatCode="General">
                  <c:v>403.18299999999999</c:v>
                </c:pt>
                <c:pt idx="16509" formatCode="General">
                  <c:v>399.76900000000001</c:v>
                </c:pt>
                <c:pt idx="16510" formatCode="General">
                  <c:v>395.97300000000001</c:v>
                </c:pt>
                <c:pt idx="16511" formatCode="General">
                  <c:v>391.9</c:v>
                </c:pt>
                <c:pt idx="16512" formatCode="General">
                  <c:v>387.66</c:v>
                </c:pt>
                <c:pt idx="16513" formatCode="General">
                  <c:v>383.27300000000002</c:v>
                </c:pt>
                <c:pt idx="16514" formatCode="General">
                  <c:v>378.714</c:v>
                </c:pt>
                <c:pt idx="16515" formatCode="General">
                  <c:v>373.95600000000002</c:v>
                </c:pt>
                <c:pt idx="16516" formatCode="General">
                  <c:v>368.99</c:v>
                </c:pt>
                <c:pt idx="16517" formatCode="General">
                  <c:v>363.86200000000002</c:v>
                </c:pt>
                <c:pt idx="16518" formatCode="General">
                  <c:v>358.69299999999998</c:v>
                </c:pt>
                <c:pt idx="16519" formatCode="General">
                  <c:v>353.63299999999998</c:v>
                </c:pt>
                <c:pt idx="16520" formatCode="General">
                  <c:v>348.78399999999999</c:v>
                </c:pt>
                <c:pt idx="16521" formatCode="General">
                  <c:v>344.18900000000002</c:v>
                </c:pt>
                <c:pt idx="16522" formatCode="General">
                  <c:v>339.755</c:v>
                </c:pt>
                <c:pt idx="16523" formatCode="General">
                  <c:v>335.39400000000001</c:v>
                </c:pt>
                <c:pt idx="16524" formatCode="General">
                  <c:v>331.07900000000001</c:v>
                </c:pt>
                <c:pt idx="16525" formatCode="General">
                  <c:v>326.8</c:v>
                </c:pt>
                <c:pt idx="16526" formatCode="General">
                  <c:v>322.55599999999998</c:v>
                </c:pt>
                <c:pt idx="16527" formatCode="General">
                  <c:v>318.37299999999999</c:v>
                </c:pt>
                <c:pt idx="16528" formatCode="General">
                  <c:v>314.27100000000002</c:v>
                </c:pt>
                <c:pt idx="16529" formatCode="General">
                  <c:v>310.238</c:v>
                </c:pt>
                <c:pt idx="16530" formatCode="General">
                  <c:v>306.197</c:v>
                </c:pt>
                <c:pt idx="16531" formatCode="General">
                  <c:v>302.02300000000002</c:v>
                </c:pt>
                <c:pt idx="16532" formatCode="General">
                  <c:v>297.61</c:v>
                </c:pt>
                <c:pt idx="16533" formatCode="General">
                  <c:v>292.89600000000002</c:v>
                </c:pt>
                <c:pt idx="16534" formatCode="General">
                  <c:v>287.935</c:v>
                </c:pt>
                <c:pt idx="16535" formatCode="General">
                  <c:v>282.84699999999998</c:v>
                </c:pt>
                <c:pt idx="16536" formatCode="General">
                  <c:v>277.79300000000001</c:v>
                </c:pt>
                <c:pt idx="16537" formatCode="General">
                  <c:v>272.83100000000002</c:v>
                </c:pt>
                <c:pt idx="16538" formatCode="General">
                  <c:v>267.87299999999999</c:v>
                </c:pt>
                <c:pt idx="16539" formatCode="General">
                  <c:v>262.887</c:v>
                </c:pt>
                <c:pt idx="16540" formatCode="General">
                  <c:v>257.87799999999999</c:v>
                </c:pt>
                <c:pt idx="16541" formatCode="General">
                  <c:v>252.845</c:v>
                </c:pt>
                <c:pt idx="16542" formatCode="General">
                  <c:v>247.78299999999999</c:v>
                </c:pt>
                <c:pt idx="16543" formatCode="General">
                  <c:v>242.68199999999999</c:v>
                </c:pt>
                <c:pt idx="16544" formatCode="General">
                  <c:v>237.52</c:v>
                </c:pt>
                <c:pt idx="16545" formatCode="General">
                  <c:v>232.267</c:v>
                </c:pt>
                <c:pt idx="16546" formatCode="General">
                  <c:v>226.864</c:v>
                </c:pt>
                <c:pt idx="16547" formatCode="General">
                  <c:v>221.24700000000001</c:v>
                </c:pt>
                <c:pt idx="16548" formatCode="General">
                  <c:v>215.35900000000001</c:v>
                </c:pt>
                <c:pt idx="16549" formatCode="General">
                  <c:v>209.179</c:v>
                </c:pt>
                <c:pt idx="16550" formatCode="General">
                  <c:v>202.76</c:v>
                </c:pt>
                <c:pt idx="16551" formatCode="General">
                  <c:v>196.2</c:v>
                </c:pt>
                <c:pt idx="16552" formatCode="General">
                  <c:v>189.60300000000001</c:v>
                </c:pt>
                <c:pt idx="16553" formatCode="General">
                  <c:v>182.97900000000001</c:v>
                </c:pt>
                <c:pt idx="16554" formatCode="General">
                  <c:v>176.31299999999999</c:v>
                </c:pt>
                <c:pt idx="16555" formatCode="General">
                  <c:v>169.65600000000001</c:v>
                </c:pt>
                <c:pt idx="16556" formatCode="General">
                  <c:v>163.06800000000001</c:v>
                </c:pt>
                <c:pt idx="16557" formatCode="General">
                  <c:v>156.595</c:v>
                </c:pt>
                <c:pt idx="16558" formatCode="General">
                  <c:v>150.22399999999999</c:v>
                </c:pt>
                <c:pt idx="16559" formatCode="General">
                  <c:v>143.90100000000001</c:v>
                </c:pt>
                <c:pt idx="16560" formatCode="General">
                  <c:v>137.51499999999999</c:v>
                </c:pt>
                <c:pt idx="16561" formatCode="General">
                  <c:v>130.95099999999999</c:v>
                </c:pt>
                <c:pt idx="16562" formatCode="General">
                  <c:v>124.15900000000001</c:v>
                </c:pt>
                <c:pt idx="16563" formatCode="General">
                  <c:v>117.111</c:v>
                </c:pt>
                <c:pt idx="16564" formatCode="General">
                  <c:v>109.82</c:v>
                </c:pt>
                <c:pt idx="16565" formatCode="General">
                  <c:v>102.375</c:v>
                </c:pt>
                <c:pt idx="16566" formatCode="General">
                  <c:v>94.882499999999993</c:v>
                </c:pt>
                <c:pt idx="16567" formatCode="General">
                  <c:v>87.420599999999993</c:v>
                </c:pt>
                <c:pt idx="16568" formatCode="General">
                  <c:v>80.060100000000006</c:v>
                </c:pt>
                <c:pt idx="16569" formatCode="General">
                  <c:v>72.884600000000006</c:v>
                </c:pt>
                <c:pt idx="16570" formatCode="General">
                  <c:v>65.934200000000004</c:v>
                </c:pt>
                <c:pt idx="16571" formatCode="General">
                  <c:v>59.174999999999997</c:v>
                </c:pt>
                <c:pt idx="16572" formatCode="General">
                  <c:v>52.650300000000001</c:v>
                </c:pt>
                <c:pt idx="16573" formatCode="General">
                  <c:v>46.447400000000002</c:v>
                </c:pt>
                <c:pt idx="16574" formatCode="General">
                  <c:v>40.705300000000001</c:v>
                </c:pt>
                <c:pt idx="16575" formatCode="General">
                  <c:v>35.508800000000001</c:v>
                </c:pt>
                <c:pt idx="16576" formatCode="General">
                  <c:v>30.7502</c:v>
                </c:pt>
                <c:pt idx="16577" formatCode="General">
                  <c:v>26.363399999999999</c:v>
                </c:pt>
                <c:pt idx="16578" formatCode="General">
                  <c:v>22.367899999999999</c:v>
                </c:pt>
                <c:pt idx="16579" formatCode="General">
                  <c:v>18.765499999999999</c:v>
                </c:pt>
                <c:pt idx="16580" formatCode="General">
                  <c:v>15.5244</c:v>
                </c:pt>
                <c:pt idx="16581" formatCode="General">
                  <c:v>12.472</c:v>
                </c:pt>
                <c:pt idx="16582" formatCode="General">
                  <c:v>9.4536999999999995</c:v>
                </c:pt>
                <c:pt idx="16583" formatCode="General">
                  <c:v>6.4782500000000001</c:v>
                </c:pt>
                <c:pt idx="16584" formatCode="General">
                  <c:v>3.5606100000000001</c:v>
                </c:pt>
                <c:pt idx="16585" formatCode="General">
                  <c:v>0.69268700000000005</c:v>
                </c:pt>
                <c:pt idx="16586" formatCode="General">
                  <c:v>-2.1326700000000001</c:v>
                </c:pt>
                <c:pt idx="16587" formatCode="General">
                  <c:v>-4.9444400000000002</c:v>
                </c:pt>
                <c:pt idx="16588" formatCode="General">
                  <c:v>-7.9054099999999998</c:v>
                </c:pt>
                <c:pt idx="16589" formatCode="General">
                  <c:v>-11.2075</c:v>
                </c:pt>
                <c:pt idx="16590" formatCode="General">
                  <c:v>-14.984</c:v>
                </c:pt>
                <c:pt idx="16591" formatCode="General">
                  <c:v>-19.298200000000001</c:v>
                </c:pt>
                <c:pt idx="16592" formatCode="General">
                  <c:v>-24.125499999999999</c:v>
                </c:pt>
                <c:pt idx="16593" formatCode="General">
                  <c:v>-29.434100000000001</c:v>
                </c:pt>
                <c:pt idx="16594" formatCode="General">
                  <c:v>-35.188099999999999</c:v>
                </c:pt>
                <c:pt idx="16595" formatCode="General">
                  <c:v>-41.330599999999997</c:v>
                </c:pt>
                <c:pt idx="16596" formatCode="General">
                  <c:v>-47.754600000000003</c:v>
                </c:pt>
                <c:pt idx="16597" formatCode="General">
                  <c:v>-54.304299999999998</c:v>
                </c:pt>
                <c:pt idx="16598" formatCode="General">
                  <c:v>-60.936500000000002</c:v>
                </c:pt>
                <c:pt idx="16599" formatCode="General">
                  <c:v>-67.713999999999999</c:v>
                </c:pt>
                <c:pt idx="16600" formatCode="General">
                  <c:v>-74.639300000000006</c:v>
                </c:pt>
                <c:pt idx="16601" formatCode="General">
                  <c:v>-81.693100000000001</c:v>
                </c:pt>
                <c:pt idx="16602" formatCode="General">
                  <c:v>-88.897000000000006</c:v>
                </c:pt>
                <c:pt idx="16603" formatCode="General">
                  <c:v>-96.258700000000005</c:v>
                </c:pt>
                <c:pt idx="16604" formatCode="General">
                  <c:v>-103.73399999999999</c:v>
                </c:pt>
                <c:pt idx="16605" formatCode="General">
                  <c:v>-111.325</c:v>
                </c:pt>
                <c:pt idx="16606" formatCode="General">
                  <c:v>-119.057</c:v>
                </c:pt>
                <c:pt idx="16607" formatCode="General">
                  <c:v>-126.878</c:v>
                </c:pt>
                <c:pt idx="16608" formatCode="General">
                  <c:v>-134.69800000000001</c:v>
                </c:pt>
                <c:pt idx="16609" formatCode="General">
                  <c:v>-142.417</c:v>
                </c:pt>
                <c:pt idx="16610" formatCode="General">
                  <c:v>-149.91900000000001</c:v>
                </c:pt>
                <c:pt idx="16611" formatCode="General">
                  <c:v>-157.10599999999999</c:v>
                </c:pt>
                <c:pt idx="16612" formatCode="General">
                  <c:v>-163.89099999999999</c:v>
                </c:pt>
                <c:pt idx="16613" formatCode="General">
                  <c:v>-170.21700000000001</c:v>
                </c:pt>
                <c:pt idx="16614" formatCode="General">
                  <c:v>-176.04499999999999</c:v>
                </c:pt>
                <c:pt idx="16615" formatCode="General">
                  <c:v>-181.35599999999999</c:v>
                </c:pt>
                <c:pt idx="16616" formatCode="General">
                  <c:v>-186.15899999999999</c:v>
                </c:pt>
                <c:pt idx="16617" formatCode="General">
                  <c:v>-190.483</c:v>
                </c:pt>
                <c:pt idx="16618" formatCode="General">
                  <c:v>-194.36799999999999</c:v>
                </c:pt>
                <c:pt idx="16619" formatCode="General">
                  <c:v>-197.839</c:v>
                </c:pt>
                <c:pt idx="16620" formatCode="General">
                  <c:v>-200.91200000000001</c:v>
                </c:pt>
                <c:pt idx="16621" formatCode="General">
                  <c:v>-203.52699999999999</c:v>
                </c:pt>
                <c:pt idx="16622" formatCode="General">
                  <c:v>-205.65</c:v>
                </c:pt>
                <c:pt idx="16623" formatCode="General">
                  <c:v>-207.37799999999999</c:v>
                </c:pt>
                <c:pt idx="16624" formatCode="General">
                  <c:v>-208.78</c:v>
                </c:pt>
                <c:pt idx="16625" formatCode="General">
                  <c:v>-209.86799999999999</c:v>
                </c:pt>
                <c:pt idx="16626" formatCode="General">
                  <c:v>-210.66</c:v>
                </c:pt>
                <c:pt idx="16627" formatCode="General">
                  <c:v>-211.17599999999999</c:v>
                </c:pt>
                <c:pt idx="16628" formatCode="General">
                  <c:v>-211.34</c:v>
                </c:pt>
                <c:pt idx="16629" formatCode="General">
                  <c:v>-211.06899999999999</c:v>
                </c:pt>
                <c:pt idx="16630" formatCode="General">
                  <c:v>-210.364</c:v>
                </c:pt>
                <c:pt idx="16631" formatCode="General">
                  <c:v>-209.256</c:v>
                </c:pt>
                <c:pt idx="16632" formatCode="General">
                  <c:v>-207.80799999999999</c:v>
                </c:pt>
                <c:pt idx="16633" formatCode="General">
                  <c:v>-206.053</c:v>
                </c:pt>
                <c:pt idx="16634" formatCode="General">
                  <c:v>-204.03700000000001</c:v>
                </c:pt>
                <c:pt idx="16635" formatCode="General">
                  <c:v>-202.005</c:v>
                </c:pt>
                <c:pt idx="16636" formatCode="General">
                  <c:v>-200.202</c:v>
                </c:pt>
                <c:pt idx="16637" formatCode="General">
                  <c:v>-198.709</c:v>
                </c:pt>
                <c:pt idx="16638" formatCode="General">
                  <c:v>-197.57</c:v>
                </c:pt>
                <c:pt idx="16639" formatCode="General">
                  <c:v>-196.78899999999999</c:v>
                </c:pt>
                <c:pt idx="16640" formatCode="General">
                  <c:v>-196.44</c:v>
                </c:pt>
                <c:pt idx="16641" formatCode="General">
                  <c:v>-196.626</c:v>
                </c:pt>
                <c:pt idx="16642" formatCode="General">
                  <c:v>-197.46299999999999</c:v>
                </c:pt>
                <c:pt idx="16643" formatCode="General">
                  <c:v>-199.072</c:v>
                </c:pt>
                <c:pt idx="16644" formatCode="General">
                  <c:v>-201.53299999999999</c:v>
                </c:pt>
                <c:pt idx="16645" formatCode="General">
                  <c:v>-204.92400000000001</c:v>
                </c:pt>
                <c:pt idx="16646" formatCode="General">
                  <c:v>-209.285</c:v>
                </c:pt>
                <c:pt idx="16647" formatCode="General">
                  <c:v>-214.554</c:v>
                </c:pt>
                <c:pt idx="16648" formatCode="General">
                  <c:v>-220.60900000000001</c:v>
                </c:pt>
                <c:pt idx="16649" formatCode="General">
                  <c:v>-227.298</c:v>
                </c:pt>
                <c:pt idx="16650" formatCode="General">
                  <c:v>-234.47300000000001</c:v>
                </c:pt>
                <c:pt idx="16651" formatCode="General">
                  <c:v>-242.041</c:v>
                </c:pt>
                <c:pt idx="16652" formatCode="General">
                  <c:v>-249.97300000000001</c:v>
                </c:pt>
                <c:pt idx="16653" formatCode="General">
                  <c:v>-258.27100000000002</c:v>
                </c:pt>
                <c:pt idx="16654" formatCode="General">
                  <c:v>-266.90499999999997</c:v>
                </c:pt>
                <c:pt idx="16655" formatCode="General">
                  <c:v>-275.84500000000003</c:v>
                </c:pt>
                <c:pt idx="16656" formatCode="General">
                  <c:v>-285.101</c:v>
                </c:pt>
                <c:pt idx="16657" formatCode="General">
                  <c:v>-294.70999999999998</c:v>
                </c:pt>
                <c:pt idx="16658" formatCode="General">
                  <c:v>-304.69</c:v>
                </c:pt>
                <c:pt idx="16659" formatCode="General">
                  <c:v>-314.96800000000002</c:v>
                </c:pt>
                <c:pt idx="16660" formatCode="General">
                  <c:v>-325.40499999999997</c:v>
                </c:pt>
                <c:pt idx="16661" formatCode="General">
                  <c:v>-335.82</c:v>
                </c:pt>
                <c:pt idx="16662" formatCode="General">
                  <c:v>-346.041</c:v>
                </c:pt>
                <c:pt idx="16663" formatCode="General">
                  <c:v>-355.98</c:v>
                </c:pt>
                <c:pt idx="16664" formatCode="General">
                  <c:v>-365.51900000000001</c:v>
                </c:pt>
                <c:pt idx="16665" formatCode="General">
                  <c:v>-374.50900000000001</c:v>
                </c:pt>
                <c:pt idx="16666" formatCode="General">
                  <c:v>-382.77100000000002</c:v>
                </c:pt>
                <c:pt idx="16667" formatCode="General">
                  <c:v>-390.15100000000001</c:v>
                </c:pt>
                <c:pt idx="16668" formatCode="General">
                  <c:v>-396.625</c:v>
                </c:pt>
                <c:pt idx="16669" formatCode="General">
                  <c:v>-402.226</c:v>
                </c:pt>
                <c:pt idx="16670" formatCode="General">
                  <c:v>-407.01900000000001</c:v>
                </c:pt>
                <c:pt idx="16671" formatCode="General">
                  <c:v>-411.10300000000001</c:v>
                </c:pt>
                <c:pt idx="16672" formatCode="General">
                  <c:v>-414.57600000000002</c:v>
                </c:pt>
                <c:pt idx="16673" formatCode="General">
                  <c:v>-417.642</c:v>
                </c:pt>
                <c:pt idx="16674" formatCode="General">
                  <c:v>-420.524</c:v>
                </c:pt>
                <c:pt idx="16675" formatCode="General">
                  <c:v>-423.34399999999999</c:v>
                </c:pt>
                <c:pt idx="16676" formatCode="General">
                  <c:v>-426.13400000000001</c:v>
                </c:pt>
                <c:pt idx="16677" formatCode="General">
                  <c:v>-428.78100000000001</c:v>
                </c:pt>
                <c:pt idx="16678" formatCode="General">
                  <c:v>-431.166</c:v>
                </c:pt>
                <c:pt idx="16679" formatCode="General">
                  <c:v>-433.25</c:v>
                </c:pt>
                <c:pt idx="16680" formatCode="General">
                  <c:v>-434.91399999999999</c:v>
                </c:pt>
                <c:pt idx="16681" formatCode="General">
                  <c:v>-436.05099999999999</c:v>
                </c:pt>
                <c:pt idx="16682" formatCode="General">
                  <c:v>-436.72199999999998</c:v>
                </c:pt>
                <c:pt idx="16683" formatCode="General">
                  <c:v>-437.06900000000002</c:v>
                </c:pt>
                <c:pt idx="16684" formatCode="General">
                  <c:v>-437.28</c:v>
                </c:pt>
                <c:pt idx="16685" formatCode="General">
                  <c:v>-437.49099999999999</c:v>
                </c:pt>
                <c:pt idx="16686" formatCode="General">
                  <c:v>-437.73599999999999</c:v>
                </c:pt>
                <c:pt idx="16687" formatCode="General">
                  <c:v>-437.98500000000001</c:v>
                </c:pt>
                <c:pt idx="16688" formatCode="General">
                  <c:v>-438.18799999999999</c:v>
                </c:pt>
                <c:pt idx="16689" formatCode="General">
                  <c:v>-438.31599999999997</c:v>
                </c:pt>
                <c:pt idx="16690" formatCode="General">
                  <c:v>-438.37099999999998</c:v>
                </c:pt>
                <c:pt idx="16691" formatCode="General">
                  <c:v>-438.42399999999998</c:v>
                </c:pt>
                <c:pt idx="16692" formatCode="General">
                  <c:v>-438.51600000000002</c:v>
                </c:pt>
                <c:pt idx="16693" formatCode="General">
                  <c:v>-438.64600000000002</c:v>
                </c:pt>
                <c:pt idx="16694" formatCode="General">
                  <c:v>-438.80599999999998</c:v>
                </c:pt>
                <c:pt idx="16695" formatCode="General">
                  <c:v>-438.98899999999998</c:v>
                </c:pt>
                <c:pt idx="16696" formatCode="General">
                  <c:v>-439.20499999999998</c:v>
                </c:pt>
                <c:pt idx="16697" formatCode="General">
                  <c:v>-439.423</c:v>
                </c:pt>
                <c:pt idx="16698" formatCode="General">
                  <c:v>-439.54199999999997</c:v>
                </c:pt>
                <c:pt idx="16699" formatCode="General">
                  <c:v>-439.49900000000002</c:v>
                </c:pt>
                <c:pt idx="16700" formatCode="General">
                  <c:v>-439.279</c:v>
                </c:pt>
                <c:pt idx="16701" formatCode="General">
                  <c:v>-438.95</c:v>
                </c:pt>
                <c:pt idx="16702" formatCode="General">
                  <c:v>-438.60199999999998</c:v>
                </c:pt>
                <c:pt idx="16703" formatCode="General">
                  <c:v>-438.28899999999999</c:v>
                </c:pt>
                <c:pt idx="16704" formatCode="General">
                  <c:v>-438.03199999999998</c:v>
                </c:pt>
                <c:pt idx="16705" formatCode="General">
                  <c:v>-437.79399999999998</c:v>
                </c:pt>
                <c:pt idx="16706" formatCode="General">
                  <c:v>-437.40699999999998</c:v>
                </c:pt>
                <c:pt idx="16707" formatCode="General">
                  <c:v>-436.65699999999998</c:v>
                </c:pt>
                <c:pt idx="16708" formatCode="General">
                  <c:v>-435.55099999999999</c:v>
                </c:pt>
                <c:pt idx="16709" formatCode="General">
                  <c:v>-434.18</c:v>
                </c:pt>
                <c:pt idx="16710" formatCode="General">
                  <c:v>-432.60899999999998</c:v>
                </c:pt>
                <c:pt idx="16711" formatCode="General">
                  <c:v>-430.91</c:v>
                </c:pt>
                <c:pt idx="16712" formatCode="General">
                  <c:v>-429.12099999999998</c:v>
                </c:pt>
                <c:pt idx="16713" formatCode="General">
                  <c:v>-427.298</c:v>
                </c:pt>
                <c:pt idx="16714" formatCode="General">
                  <c:v>-425.50200000000001</c:v>
                </c:pt>
                <c:pt idx="16715" formatCode="General">
                  <c:v>-423.79700000000003</c:v>
                </c:pt>
                <c:pt idx="16716" formatCode="General">
                  <c:v>-422.23899999999998</c:v>
                </c:pt>
                <c:pt idx="16717" formatCode="General">
                  <c:v>-420.84399999999999</c:v>
                </c:pt>
                <c:pt idx="16718" formatCode="General">
                  <c:v>-419.58100000000002</c:v>
                </c:pt>
                <c:pt idx="16719" formatCode="General">
                  <c:v>-418.37799999999999</c:v>
                </c:pt>
                <c:pt idx="16720" formatCode="General">
                  <c:v>-417.101</c:v>
                </c:pt>
                <c:pt idx="16721" formatCode="General">
                  <c:v>-415.62200000000001</c:v>
                </c:pt>
                <c:pt idx="16722" formatCode="General">
                  <c:v>-413.91699999999997</c:v>
                </c:pt>
                <c:pt idx="16723" formatCode="General">
                  <c:v>-412.00900000000001</c:v>
                </c:pt>
                <c:pt idx="16724" formatCode="General">
                  <c:v>-409.95100000000002</c:v>
                </c:pt>
                <c:pt idx="16725" formatCode="General">
                  <c:v>-407.81200000000001</c:v>
                </c:pt>
                <c:pt idx="16726" formatCode="General">
                  <c:v>-405.63900000000001</c:v>
                </c:pt>
                <c:pt idx="16727" formatCode="General">
                  <c:v>-403.48899999999998</c:v>
                </c:pt>
                <c:pt idx="16728" formatCode="General">
                  <c:v>-401.41500000000002</c:v>
                </c:pt>
                <c:pt idx="16729" formatCode="General">
                  <c:v>-399.53399999999999</c:v>
                </c:pt>
                <c:pt idx="16730" formatCode="General">
                  <c:v>-397.93</c:v>
                </c:pt>
                <c:pt idx="16731" formatCode="General">
                  <c:v>-396.56099999999998</c:v>
                </c:pt>
                <c:pt idx="16732" formatCode="General">
                  <c:v>-395.33699999999999</c:v>
                </c:pt>
                <c:pt idx="16733" formatCode="General">
                  <c:v>-394.149</c:v>
                </c:pt>
                <c:pt idx="16734" formatCode="General">
                  <c:v>-392.87200000000001</c:v>
                </c:pt>
                <c:pt idx="16735" formatCode="General">
                  <c:v>-391.39699999999999</c:v>
                </c:pt>
                <c:pt idx="16736" formatCode="General">
                  <c:v>-389.678</c:v>
                </c:pt>
                <c:pt idx="16737" formatCode="General">
                  <c:v>-387.67200000000003</c:v>
                </c:pt>
                <c:pt idx="16738" formatCode="General">
                  <c:v>-385.31700000000001</c:v>
                </c:pt>
                <c:pt idx="16739" formatCode="General">
                  <c:v>-382.66500000000002</c:v>
                </c:pt>
                <c:pt idx="16740" formatCode="General">
                  <c:v>-379.86</c:v>
                </c:pt>
                <c:pt idx="16741" formatCode="General">
                  <c:v>-376.928</c:v>
                </c:pt>
                <c:pt idx="16742" formatCode="General">
                  <c:v>-373.83800000000002</c:v>
                </c:pt>
                <c:pt idx="16743" formatCode="General">
                  <c:v>-370.54</c:v>
                </c:pt>
                <c:pt idx="16744" formatCode="General">
                  <c:v>-367</c:v>
                </c:pt>
                <c:pt idx="16745" formatCode="General">
                  <c:v>-363.24</c:v>
                </c:pt>
                <c:pt idx="16746" formatCode="General">
                  <c:v>-359.32400000000001</c:v>
                </c:pt>
                <c:pt idx="16747" formatCode="General">
                  <c:v>-355.339</c:v>
                </c:pt>
                <c:pt idx="16748" formatCode="General">
                  <c:v>-351.29300000000001</c:v>
                </c:pt>
                <c:pt idx="16749" formatCode="General">
                  <c:v>-347.166</c:v>
                </c:pt>
                <c:pt idx="16750" formatCode="General">
                  <c:v>-342.96499999999997</c:v>
                </c:pt>
                <c:pt idx="16751" formatCode="General">
                  <c:v>-338.71699999999998</c:v>
                </c:pt>
                <c:pt idx="16752" formatCode="General">
                  <c:v>-334.47199999999998</c:v>
                </c:pt>
                <c:pt idx="16753" formatCode="General">
                  <c:v>-330.233</c:v>
                </c:pt>
                <c:pt idx="16754" formatCode="General">
                  <c:v>-325.971</c:v>
                </c:pt>
                <c:pt idx="16755" formatCode="General">
                  <c:v>-321.71699999999998</c:v>
                </c:pt>
                <c:pt idx="16756" formatCode="General">
                  <c:v>-317.50799999999998</c:v>
                </c:pt>
                <c:pt idx="16757" formatCode="General">
                  <c:v>-313.30799999999999</c:v>
                </c:pt>
                <c:pt idx="16758" formatCode="General">
                  <c:v>-309.10599999999999</c:v>
                </c:pt>
                <c:pt idx="16759" formatCode="General">
                  <c:v>-304.94</c:v>
                </c:pt>
                <c:pt idx="16760" formatCode="General">
                  <c:v>-300.79899999999998</c:v>
                </c:pt>
                <c:pt idx="16761" formatCode="General">
                  <c:v>-296.64299999999997</c:v>
                </c:pt>
                <c:pt idx="16762" formatCode="General">
                  <c:v>-292.52999999999997</c:v>
                </c:pt>
                <c:pt idx="16763" formatCode="General">
                  <c:v>-288.53199999999998</c:v>
                </c:pt>
                <c:pt idx="16764" formatCode="General">
                  <c:v>-284.65600000000001</c:v>
                </c:pt>
                <c:pt idx="16765" formatCode="General">
                  <c:v>-280.91500000000002</c:v>
                </c:pt>
                <c:pt idx="16766" formatCode="General">
                  <c:v>-277.32600000000002</c:v>
                </c:pt>
                <c:pt idx="16767" formatCode="General">
                  <c:v>-273.86599999999999</c:v>
                </c:pt>
                <c:pt idx="16768" formatCode="General">
                  <c:v>-270.49200000000002</c:v>
                </c:pt>
                <c:pt idx="16769" formatCode="General">
                  <c:v>-267.22899999999998</c:v>
                </c:pt>
                <c:pt idx="16770" formatCode="General">
                  <c:v>-264.13200000000001</c:v>
                </c:pt>
                <c:pt idx="16771" formatCode="General">
                  <c:v>-261.27300000000002</c:v>
                </c:pt>
                <c:pt idx="16772" formatCode="General">
                  <c:v>-258.63299999999998</c:v>
                </c:pt>
                <c:pt idx="16773" formatCode="General">
                  <c:v>-256.08100000000002</c:v>
                </c:pt>
                <c:pt idx="16774" formatCode="General">
                  <c:v>-253.45500000000001</c:v>
                </c:pt>
                <c:pt idx="16775" formatCode="General">
                  <c:v>-250.61799999999999</c:v>
                </c:pt>
                <c:pt idx="16776" formatCode="General">
                  <c:v>-247.51</c:v>
                </c:pt>
                <c:pt idx="16777" formatCode="General">
                  <c:v>-244.102</c:v>
                </c:pt>
                <c:pt idx="16778" formatCode="General">
                  <c:v>-240.38300000000001</c:v>
                </c:pt>
                <c:pt idx="16779" formatCode="General">
                  <c:v>-236.339</c:v>
                </c:pt>
                <c:pt idx="16780" formatCode="General">
                  <c:v>-231.94499999999999</c:v>
                </c:pt>
                <c:pt idx="16781" formatCode="General">
                  <c:v>-227.233</c:v>
                </c:pt>
                <c:pt idx="16782" formatCode="General">
                  <c:v>-222.26300000000001</c:v>
                </c:pt>
                <c:pt idx="16783" formatCode="General">
                  <c:v>-217.107</c:v>
                </c:pt>
                <c:pt idx="16784" formatCode="General">
                  <c:v>-211.82400000000001</c:v>
                </c:pt>
                <c:pt idx="16785" formatCode="General">
                  <c:v>-206.41399999999999</c:v>
                </c:pt>
                <c:pt idx="16786" formatCode="General">
                  <c:v>-200.86600000000001</c:v>
                </c:pt>
                <c:pt idx="16787" formatCode="General">
                  <c:v>-195.17599999999999</c:v>
                </c:pt>
                <c:pt idx="16788" formatCode="General">
                  <c:v>-189.32599999999999</c:v>
                </c:pt>
                <c:pt idx="16789" formatCode="General">
                  <c:v>-183.30199999999999</c:v>
                </c:pt>
                <c:pt idx="16790" formatCode="General">
                  <c:v>-177.11600000000001</c:v>
                </c:pt>
                <c:pt idx="16791" formatCode="General">
                  <c:v>-170.762</c:v>
                </c:pt>
                <c:pt idx="16792" formatCode="General">
                  <c:v>-164.209</c:v>
                </c:pt>
                <c:pt idx="16793" formatCode="General">
                  <c:v>-157.43100000000001</c:v>
                </c:pt>
                <c:pt idx="16794" formatCode="General">
                  <c:v>-150.422</c:v>
                </c:pt>
                <c:pt idx="16795" formatCode="General">
                  <c:v>-143.16499999999999</c:v>
                </c:pt>
                <c:pt idx="16796" formatCode="General">
                  <c:v>-135.672</c:v>
                </c:pt>
                <c:pt idx="16797" formatCode="General">
                  <c:v>-128.10900000000001</c:v>
                </c:pt>
                <c:pt idx="16798" formatCode="General">
                  <c:v>-120.619</c:v>
                </c:pt>
                <c:pt idx="16799" formatCode="General">
                  <c:v>-113.224</c:v>
                </c:pt>
                <c:pt idx="16800" formatCode="General">
                  <c:v>-105.959</c:v>
                </c:pt>
                <c:pt idx="16801" formatCode="General">
                  <c:v>-98.869100000000003</c:v>
                </c:pt>
                <c:pt idx="16802" formatCode="General">
                  <c:v>-92.003900000000002</c:v>
                </c:pt>
                <c:pt idx="16803" formatCode="General">
                  <c:v>-85.408600000000007</c:v>
                </c:pt>
                <c:pt idx="16804" formatCode="General">
                  <c:v>-79.118700000000004</c:v>
                </c:pt>
                <c:pt idx="16805" formatCode="General">
                  <c:v>-73.135300000000001</c:v>
                </c:pt>
                <c:pt idx="16806" formatCode="General">
                  <c:v>-67.4101</c:v>
                </c:pt>
                <c:pt idx="16807" formatCode="General">
                  <c:v>-61.8628</c:v>
                </c:pt>
                <c:pt idx="16808" formatCode="General">
                  <c:v>-56.413499999999999</c:v>
                </c:pt>
                <c:pt idx="16809" formatCode="General">
                  <c:v>-51.070500000000003</c:v>
                </c:pt>
                <c:pt idx="16810" formatCode="General">
                  <c:v>-45.839399999999998</c:v>
                </c:pt>
                <c:pt idx="16811" formatCode="General">
                  <c:v>-40.626199999999997</c:v>
                </c:pt>
                <c:pt idx="16812" formatCode="General">
                  <c:v>-35.331400000000002</c:v>
                </c:pt>
                <c:pt idx="16813" formatCode="General">
                  <c:v>-29.887499999999999</c:v>
                </c:pt>
                <c:pt idx="16814" formatCode="General">
                  <c:v>-24.354399999999998</c:v>
                </c:pt>
                <c:pt idx="16815" formatCode="General">
                  <c:v>-18.8537</c:v>
                </c:pt>
                <c:pt idx="16816" formatCode="General">
                  <c:v>-13.4823</c:v>
                </c:pt>
                <c:pt idx="16817" formatCode="General">
                  <c:v>-8.3434200000000001</c:v>
                </c:pt>
                <c:pt idx="16818" formatCode="General">
                  <c:v>-3.54942</c:v>
                </c:pt>
                <c:pt idx="16819" formatCode="General">
                  <c:v>0.75326199999999999</c:v>
                </c:pt>
                <c:pt idx="16820" formatCode="General">
                  <c:v>4.4422100000000002</c:v>
                </c:pt>
                <c:pt idx="16821" formatCode="General">
                  <c:v>7.5996600000000001</c:v>
                </c:pt>
                <c:pt idx="16822" formatCode="General">
                  <c:v>10.4085</c:v>
                </c:pt>
                <c:pt idx="16823" formatCode="General">
                  <c:v>12.948700000000001</c:v>
                </c:pt>
                <c:pt idx="16824" formatCode="General">
                  <c:v>15.262700000000001</c:v>
                </c:pt>
                <c:pt idx="16825" formatCode="General">
                  <c:v>17.357500000000002</c:v>
                </c:pt>
                <c:pt idx="16826" formatCode="General">
                  <c:v>19.305</c:v>
                </c:pt>
                <c:pt idx="16827" formatCode="General">
                  <c:v>21.241900000000001</c:v>
                </c:pt>
                <c:pt idx="16828" formatCode="General">
                  <c:v>23.247800000000002</c:v>
                </c:pt>
                <c:pt idx="16829" formatCode="General">
                  <c:v>25.356100000000001</c:v>
                </c:pt>
                <c:pt idx="16830" formatCode="General">
                  <c:v>27.559699999999999</c:v>
                </c:pt>
                <c:pt idx="16831" formatCode="General">
                  <c:v>29.834</c:v>
                </c:pt>
                <c:pt idx="16832" formatCode="General">
                  <c:v>32.158700000000003</c:v>
                </c:pt>
                <c:pt idx="16833" formatCode="General">
                  <c:v>34.585999999999999</c:v>
                </c:pt>
                <c:pt idx="16834" formatCode="General">
                  <c:v>37.230400000000003</c:v>
                </c:pt>
                <c:pt idx="16835" formatCode="General">
                  <c:v>40.193399999999997</c:v>
                </c:pt>
                <c:pt idx="16836" formatCode="General">
                  <c:v>43.544499999999999</c:v>
                </c:pt>
                <c:pt idx="16837" formatCode="General">
                  <c:v>47.305700000000002</c:v>
                </c:pt>
                <c:pt idx="16838" formatCode="General">
                  <c:v>51.4758</c:v>
                </c:pt>
                <c:pt idx="16839" formatCode="General">
                  <c:v>56.026499999999999</c:v>
                </c:pt>
                <c:pt idx="16840" formatCode="General">
                  <c:v>60.854199999999999</c:v>
                </c:pt>
                <c:pt idx="16841" formatCode="General">
                  <c:v>65.816400000000002</c:v>
                </c:pt>
                <c:pt idx="16842" formatCode="General">
                  <c:v>70.742500000000007</c:v>
                </c:pt>
                <c:pt idx="16843" formatCode="General">
                  <c:v>75.501999999999995</c:v>
                </c:pt>
                <c:pt idx="16844" formatCode="General">
                  <c:v>80.128500000000003</c:v>
                </c:pt>
                <c:pt idx="16845" formatCode="General">
                  <c:v>84.732399999999998</c:v>
                </c:pt>
                <c:pt idx="16846" formatCode="General">
                  <c:v>89.461299999999994</c:v>
                </c:pt>
                <c:pt idx="16847" formatCode="General">
                  <c:v>94.399600000000007</c:v>
                </c:pt>
                <c:pt idx="16848" formatCode="General">
                  <c:v>99.539699999999996</c:v>
                </c:pt>
                <c:pt idx="16849" formatCode="General">
                  <c:v>104.78</c:v>
                </c:pt>
                <c:pt idx="16850" formatCode="General">
                  <c:v>110.01300000000001</c:v>
                </c:pt>
                <c:pt idx="16851" formatCode="General">
                  <c:v>115.24299999999999</c:v>
                </c:pt>
                <c:pt idx="16852" formatCode="General">
                  <c:v>120.514</c:v>
                </c:pt>
                <c:pt idx="16853" formatCode="General">
                  <c:v>125.89100000000001</c:v>
                </c:pt>
                <c:pt idx="16854" formatCode="General">
                  <c:v>131.39400000000001</c:v>
                </c:pt>
                <c:pt idx="16855" formatCode="General">
                  <c:v>136.99799999999999</c:v>
                </c:pt>
                <c:pt idx="16856" formatCode="General">
                  <c:v>142.62100000000001</c:v>
                </c:pt>
                <c:pt idx="16857" formatCode="General">
                  <c:v>148.18299999999999</c:v>
                </c:pt>
                <c:pt idx="16858" formatCode="General">
                  <c:v>153.66499999999999</c:v>
                </c:pt>
                <c:pt idx="16859" formatCode="General">
                  <c:v>159.071</c:v>
                </c:pt>
                <c:pt idx="16860" formatCode="General">
                  <c:v>164.43</c:v>
                </c:pt>
                <c:pt idx="16861" formatCode="General">
                  <c:v>169.74700000000001</c:v>
                </c:pt>
                <c:pt idx="16862" formatCode="General">
                  <c:v>175.00700000000001</c:v>
                </c:pt>
                <c:pt idx="16863" formatCode="General">
                  <c:v>180.12299999999999</c:v>
                </c:pt>
                <c:pt idx="16864" formatCode="General">
                  <c:v>185.00299999999999</c:v>
                </c:pt>
                <c:pt idx="16865" formatCode="General">
                  <c:v>189.6</c:v>
                </c:pt>
                <c:pt idx="16866" formatCode="General">
                  <c:v>193.91399999999999</c:v>
                </c:pt>
                <c:pt idx="16867" formatCode="General">
                  <c:v>198</c:v>
                </c:pt>
                <c:pt idx="16868" formatCode="General">
                  <c:v>201.91499999999999</c:v>
                </c:pt>
                <c:pt idx="16869" formatCode="General">
                  <c:v>205.708</c:v>
                </c:pt>
                <c:pt idx="16870" formatCode="General">
                  <c:v>209.422</c:v>
                </c:pt>
                <c:pt idx="16871" formatCode="General">
                  <c:v>213.07900000000001</c:v>
                </c:pt>
                <c:pt idx="16872" formatCode="General">
                  <c:v>216.655</c:v>
                </c:pt>
                <c:pt idx="16873" formatCode="General">
                  <c:v>220.11099999999999</c:v>
                </c:pt>
                <c:pt idx="16874" formatCode="General">
                  <c:v>223.417</c:v>
                </c:pt>
                <c:pt idx="16875" formatCode="General">
                  <c:v>226.596</c:v>
                </c:pt>
                <c:pt idx="16876" formatCode="General">
                  <c:v>229.70599999999999</c:v>
                </c:pt>
                <c:pt idx="16877" formatCode="General">
                  <c:v>232.83600000000001</c:v>
                </c:pt>
                <c:pt idx="16878" formatCode="General">
                  <c:v>236.05</c:v>
                </c:pt>
                <c:pt idx="16879" formatCode="General">
                  <c:v>239.33600000000001</c:v>
                </c:pt>
                <c:pt idx="16880" formatCode="General">
                  <c:v>242.732</c:v>
                </c:pt>
                <c:pt idx="16881" formatCode="General">
                  <c:v>246.32300000000001</c:v>
                </c:pt>
                <c:pt idx="16882" formatCode="General">
                  <c:v>250.19</c:v>
                </c:pt>
                <c:pt idx="16883" formatCode="General">
                  <c:v>254.39599999999999</c:v>
                </c:pt>
                <c:pt idx="16884" formatCode="General">
                  <c:v>258.98</c:v>
                </c:pt>
                <c:pt idx="16885" formatCode="General">
                  <c:v>263.91399999999999</c:v>
                </c:pt>
                <c:pt idx="16886" formatCode="General">
                  <c:v>269.048</c:v>
                </c:pt>
                <c:pt idx="16887" formatCode="General">
                  <c:v>274.21300000000002</c:v>
                </c:pt>
                <c:pt idx="16888" formatCode="General">
                  <c:v>279.27800000000002</c:v>
                </c:pt>
                <c:pt idx="16889" formatCode="General">
                  <c:v>284.11</c:v>
                </c:pt>
                <c:pt idx="16890" formatCode="General">
                  <c:v>288.625</c:v>
                </c:pt>
                <c:pt idx="16891" formatCode="General">
                  <c:v>292.91800000000001</c:v>
                </c:pt>
                <c:pt idx="16892" formatCode="General">
                  <c:v>297.11700000000002</c:v>
                </c:pt>
                <c:pt idx="16893" formatCode="General">
                  <c:v>301.29700000000003</c:v>
                </c:pt>
                <c:pt idx="16894" formatCode="General">
                  <c:v>305.46199999999999</c:v>
                </c:pt>
                <c:pt idx="16895" formatCode="General">
                  <c:v>309.55</c:v>
                </c:pt>
                <c:pt idx="16896" formatCode="General">
                  <c:v>313.38799999999998</c:v>
                </c:pt>
                <c:pt idx="16897" formatCode="General">
                  <c:v>316.82499999999999</c:v>
                </c:pt>
                <c:pt idx="16898" formatCode="General">
                  <c:v>319.91500000000002</c:v>
                </c:pt>
                <c:pt idx="16899" formatCode="General">
                  <c:v>322.72199999999998</c:v>
                </c:pt>
                <c:pt idx="16900" formatCode="General">
                  <c:v>325.25799999999998</c:v>
                </c:pt>
                <c:pt idx="16901" formatCode="General">
                  <c:v>327.51400000000001</c:v>
                </c:pt>
                <c:pt idx="16902" formatCode="General">
                  <c:v>329.47</c:v>
                </c:pt>
                <c:pt idx="16903" formatCode="General">
                  <c:v>331.29500000000002</c:v>
                </c:pt>
                <c:pt idx="16904" formatCode="General">
                  <c:v>333.20299999999997</c:v>
                </c:pt>
                <c:pt idx="16905" formatCode="General">
                  <c:v>335.31900000000002</c:v>
                </c:pt>
                <c:pt idx="16906" formatCode="General">
                  <c:v>337.661</c:v>
                </c:pt>
                <c:pt idx="16907" formatCode="General">
                  <c:v>340.09100000000001</c:v>
                </c:pt>
                <c:pt idx="16908" formatCode="General">
                  <c:v>342.53800000000001</c:v>
                </c:pt>
                <c:pt idx="16909" formatCode="General">
                  <c:v>345.00799999999998</c:v>
                </c:pt>
                <c:pt idx="16910" formatCode="General">
                  <c:v>347.49</c:v>
                </c:pt>
                <c:pt idx="16911" formatCode="General">
                  <c:v>349.98500000000001</c:v>
                </c:pt>
                <c:pt idx="16912" formatCode="General">
                  <c:v>352.53699999999998</c:v>
                </c:pt>
                <c:pt idx="16913" formatCode="General">
                  <c:v>355.17</c:v>
                </c:pt>
                <c:pt idx="16914" formatCode="General">
                  <c:v>357.86200000000002</c:v>
                </c:pt>
                <c:pt idx="16915" formatCode="General">
                  <c:v>360.54</c:v>
                </c:pt>
                <c:pt idx="16916" formatCode="General">
                  <c:v>363.10500000000002</c:v>
                </c:pt>
                <c:pt idx="16917" formatCode="General">
                  <c:v>365.452</c:v>
                </c:pt>
                <c:pt idx="16918" formatCode="General">
                  <c:v>367.483</c:v>
                </c:pt>
                <c:pt idx="16919" formatCode="General">
                  <c:v>369.14800000000002</c:v>
                </c:pt>
                <c:pt idx="16920" formatCode="General">
                  <c:v>370.45100000000002</c:v>
                </c:pt>
                <c:pt idx="16921" formatCode="General">
                  <c:v>371.45699999999999</c:v>
                </c:pt>
                <c:pt idx="16922" formatCode="General">
                  <c:v>372.26</c:v>
                </c:pt>
                <c:pt idx="16923" formatCode="General">
                  <c:v>372.94499999999999</c:v>
                </c:pt>
                <c:pt idx="16924" formatCode="General">
                  <c:v>373.54500000000002</c:v>
                </c:pt>
                <c:pt idx="16925" formatCode="General">
                  <c:v>374.06200000000001</c:v>
                </c:pt>
                <c:pt idx="16926" formatCode="General">
                  <c:v>374.452</c:v>
                </c:pt>
                <c:pt idx="16927" formatCode="General">
                  <c:v>374.63600000000002</c:v>
                </c:pt>
                <c:pt idx="16928" formatCode="General">
                  <c:v>374.53500000000003</c:v>
                </c:pt>
                <c:pt idx="16929" formatCode="General">
                  <c:v>374.08</c:v>
                </c:pt>
                <c:pt idx="16930" formatCode="General">
                  <c:v>373.24700000000001</c:v>
                </c:pt>
                <c:pt idx="16931" formatCode="General">
                  <c:v>372.18299999999999</c:v>
                </c:pt>
                <c:pt idx="16932" formatCode="General">
                  <c:v>371.07799999999997</c:v>
                </c:pt>
                <c:pt idx="16933" formatCode="General">
                  <c:v>370.077</c:v>
                </c:pt>
                <c:pt idx="16934" formatCode="General">
                  <c:v>369.315</c:v>
                </c:pt>
                <c:pt idx="16935" formatCode="General">
                  <c:v>368.87200000000001</c:v>
                </c:pt>
                <c:pt idx="16936" formatCode="General">
                  <c:v>368.7</c:v>
                </c:pt>
                <c:pt idx="16937" formatCode="General">
                  <c:v>368.70400000000001</c:v>
                </c:pt>
                <c:pt idx="16938" formatCode="General">
                  <c:v>368.84699999999998</c:v>
                </c:pt>
                <c:pt idx="16939" formatCode="General">
                  <c:v>369.09300000000002</c:v>
                </c:pt>
                <c:pt idx="16940" formatCode="General">
                  <c:v>369.42700000000002</c:v>
                </c:pt>
                <c:pt idx="16941" formatCode="General">
                  <c:v>369.81099999999998</c:v>
                </c:pt>
                <c:pt idx="16942" formatCode="General">
                  <c:v>370.202</c:v>
                </c:pt>
                <c:pt idx="16943" formatCode="General">
                  <c:v>370.55099999999999</c:v>
                </c:pt>
                <c:pt idx="16944" formatCode="General">
                  <c:v>370.81</c:v>
                </c:pt>
                <c:pt idx="16945" formatCode="General">
                  <c:v>370.92500000000001</c:v>
                </c:pt>
                <c:pt idx="16946" formatCode="General">
                  <c:v>370.86599999999999</c:v>
                </c:pt>
                <c:pt idx="16947" formatCode="General">
                  <c:v>370.64800000000002</c:v>
                </c:pt>
                <c:pt idx="16948" formatCode="General">
                  <c:v>370.26600000000002</c:v>
                </c:pt>
                <c:pt idx="16949" formatCode="General">
                  <c:v>369.69900000000001</c:v>
                </c:pt>
                <c:pt idx="16950" formatCode="General">
                  <c:v>368.90600000000001</c:v>
                </c:pt>
                <c:pt idx="16951" formatCode="General">
                  <c:v>367.858</c:v>
                </c:pt>
                <c:pt idx="16952" formatCode="General">
                  <c:v>366.577</c:v>
                </c:pt>
                <c:pt idx="16953" formatCode="General">
                  <c:v>365.09899999999999</c:v>
                </c:pt>
                <c:pt idx="16954" formatCode="General">
                  <c:v>363.45299999999997</c:v>
                </c:pt>
                <c:pt idx="16955" formatCode="General">
                  <c:v>361.64600000000002</c:v>
                </c:pt>
                <c:pt idx="16956" formatCode="General">
                  <c:v>359.66899999999998</c:v>
                </c:pt>
                <c:pt idx="16957" formatCode="General">
                  <c:v>357.49599999999998</c:v>
                </c:pt>
                <c:pt idx="16958" formatCode="General">
                  <c:v>355.11</c:v>
                </c:pt>
                <c:pt idx="16959" formatCode="General">
                  <c:v>352.53899999999999</c:v>
                </c:pt>
                <c:pt idx="16960" formatCode="General">
                  <c:v>349.87</c:v>
                </c:pt>
                <c:pt idx="16961" formatCode="General">
                  <c:v>347.23500000000001</c:v>
                </c:pt>
                <c:pt idx="16962" formatCode="General">
                  <c:v>344.74299999999999</c:v>
                </c:pt>
                <c:pt idx="16963" formatCode="General">
                  <c:v>342.45800000000003</c:v>
                </c:pt>
                <c:pt idx="16964" formatCode="General">
                  <c:v>340.43700000000001</c:v>
                </c:pt>
                <c:pt idx="16965" formatCode="General">
                  <c:v>338.71100000000001</c:v>
                </c:pt>
                <c:pt idx="16966" formatCode="General">
                  <c:v>337.24</c:v>
                </c:pt>
                <c:pt idx="16967" formatCode="General">
                  <c:v>335.964</c:v>
                </c:pt>
                <c:pt idx="16968" formatCode="General">
                  <c:v>334.82</c:v>
                </c:pt>
                <c:pt idx="16969" formatCode="General">
                  <c:v>333.75700000000001</c:v>
                </c:pt>
                <c:pt idx="16970" formatCode="General">
                  <c:v>332.74200000000002</c:v>
                </c:pt>
                <c:pt idx="16971" formatCode="General">
                  <c:v>331.791</c:v>
                </c:pt>
                <c:pt idx="16972" formatCode="General">
                  <c:v>330.94799999999998</c:v>
                </c:pt>
                <c:pt idx="16973" formatCode="General">
                  <c:v>330.26799999999997</c:v>
                </c:pt>
                <c:pt idx="16974" formatCode="General">
                  <c:v>329.77300000000002</c:v>
                </c:pt>
                <c:pt idx="16975" formatCode="General">
                  <c:v>329.43099999999998</c:v>
                </c:pt>
                <c:pt idx="16976" formatCode="General">
                  <c:v>329.09699999999998</c:v>
                </c:pt>
                <c:pt idx="16977" formatCode="General">
                  <c:v>328.60700000000003</c:v>
                </c:pt>
                <c:pt idx="16978" formatCode="General">
                  <c:v>327.92</c:v>
                </c:pt>
                <c:pt idx="16979" formatCode="General">
                  <c:v>327.03899999999999</c:v>
                </c:pt>
                <c:pt idx="16980" formatCode="General">
                  <c:v>325.99700000000001</c:v>
                </c:pt>
                <c:pt idx="16981" formatCode="General">
                  <c:v>324.90699999999998</c:v>
                </c:pt>
                <c:pt idx="16982" formatCode="General">
                  <c:v>323.904</c:v>
                </c:pt>
                <c:pt idx="16983" formatCode="General">
                  <c:v>322.99200000000002</c:v>
                </c:pt>
                <c:pt idx="16984" formatCode="General">
                  <c:v>322.11399999999998</c:v>
                </c:pt>
                <c:pt idx="16985" formatCode="General">
                  <c:v>321.25</c:v>
                </c:pt>
                <c:pt idx="16986" formatCode="General">
                  <c:v>320.32499999999999</c:v>
                </c:pt>
                <c:pt idx="16987" formatCode="General">
                  <c:v>319.18700000000001</c:v>
                </c:pt>
                <c:pt idx="16988" formatCode="General">
                  <c:v>317.66300000000001</c:v>
                </c:pt>
                <c:pt idx="16989" formatCode="General">
                  <c:v>315.62200000000001</c:v>
                </c:pt>
                <c:pt idx="16990" formatCode="General">
                  <c:v>313.012</c:v>
                </c:pt>
                <c:pt idx="16991" formatCode="General">
                  <c:v>309.83199999999999</c:v>
                </c:pt>
                <c:pt idx="16992" formatCode="General">
                  <c:v>306.10300000000001</c:v>
                </c:pt>
                <c:pt idx="16993" formatCode="General">
                  <c:v>301.91899999999998</c:v>
                </c:pt>
                <c:pt idx="16994" formatCode="General">
                  <c:v>297.44799999999998</c:v>
                </c:pt>
                <c:pt idx="16995" formatCode="General">
                  <c:v>292.87799999999999</c:v>
                </c:pt>
                <c:pt idx="16996" formatCode="General">
                  <c:v>288.35399999999998</c:v>
                </c:pt>
                <c:pt idx="16997" formatCode="General">
                  <c:v>283.858</c:v>
                </c:pt>
                <c:pt idx="16998" formatCode="General">
                  <c:v>279.358</c:v>
                </c:pt>
                <c:pt idx="16999" formatCode="General">
                  <c:v>274.99400000000003</c:v>
                </c:pt>
                <c:pt idx="17000" formatCode="General">
                  <c:v>270.86500000000001</c:v>
                </c:pt>
                <c:pt idx="17001" formatCode="General">
                  <c:v>266.95999999999998</c:v>
                </c:pt>
                <c:pt idx="17002" formatCode="General">
                  <c:v>263.173</c:v>
                </c:pt>
                <c:pt idx="17003" formatCode="General">
                  <c:v>259.36599999999999</c:v>
                </c:pt>
                <c:pt idx="17004" formatCode="General">
                  <c:v>255.447</c:v>
                </c:pt>
                <c:pt idx="17005" formatCode="General">
                  <c:v>251.35900000000001</c:v>
                </c:pt>
                <c:pt idx="17006" formatCode="General">
                  <c:v>247.11</c:v>
                </c:pt>
                <c:pt idx="17007" formatCode="General">
                  <c:v>242.75299999999999</c:v>
                </c:pt>
                <c:pt idx="17008" formatCode="General">
                  <c:v>238.36500000000001</c:v>
                </c:pt>
                <c:pt idx="17009" formatCode="General">
                  <c:v>234.03299999999999</c:v>
                </c:pt>
                <c:pt idx="17010" formatCode="General">
                  <c:v>229.83099999999999</c:v>
                </c:pt>
                <c:pt idx="17011" formatCode="General">
                  <c:v>225.89599999999999</c:v>
                </c:pt>
                <c:pt idx="17012" formatCode="General">
                  <c:v>222.32</c:v>
                </c:pt>
                <c:pt idx="17013" formatCode="General">
                  <c:v>218.99299999999999</c:v>
                </c:pt>
                <c:pt idx="17014" formatCode="General">
                  <c:v>215.81200000000001</c:v>
                </c:pt>
                <c:pt idx="17015" formatCode="General">
                  <c:v>212.739</c:v>
                </c:pt>
                <c:pt idx="17016" formatCode="General">
                  <c:v>209.68</c:v>
                </c:pt>
                <c:pt idx="17017" formatCode="General">
                  <c:v>206.52799999999999</c:v>
                </c:pt>
                <c:pt idx="17018" formatCode="General">
                  <c:v>203.16499999999999</c:v>
                </c:pt>
                <c:pt idx="17019" formatCode="General">
                  <c:v>199.46</c:v>
                </c:pt>
                <c:pt idx="17020" formatCode="General">
                  <c:v>195.28399999999999</c:v>
                </c:pt>
                <c:pt idx="17021" formatCode="General">
                  <c:v>190.66300000000001</c:v>
                </c:pt>
                <c:pt idx="17022" formatCode="General">
                  <c:v>185.78100000000001</c:v>
                </c:pt>
                <c:pt idx="17023" formatCode="General">
                  <c:v>180.83699999999999</c:v>
                </c:pt>
                <c:pt idx="17024" formatCode="General">
                  <c:v>175.982</c:v>
                </c:pt>
                <c:pt idx="17025" formatCode="General">
                  <c:v>171.208</c:v>
                </c:pt>
                <c:pt idx="17026" formatCode="General">
                  <c:v>166.46199999999999</c:v>
                </c:pt>
                <c:pt idx="17027" formatCode="General">
                  <c:v>161.69499999999999</c:v>
                </c:pt>
                <c:pt idx="17028" formatCode="General">
                  <c:v>156.84</c:v>
                </c:pt>
                <c:pt idx="17029" formatCode="General">
                  <c:v>151.846</c:v>
                </c:pt>
                <c:pt idx="17030" formatCode="General">
                  <c:v>146.702</c:v>
                </c:pt>
                <c:pt idx="17031" formatCode="General">
                  <c:v>141.411</c:v>
                </c:pt>
                <c:pt idx="17032" formatCode="General">
                  <c:v>135.94900000000001</c:v>
                </c:pt>
                <c:pt idx="17033" formatCode="General">
                  <c:v>130.33099999999999</c:v>
                </c:pt>
                <c:pt idx="17034" formatCode="General">
                  <c:v>124.639</c:v>
                </c:pt>
                <c:pt idx="17035" formatCode="General">
                  <c:v>118.977</c:v>
                </c:pt>
                <c:pt idx="17036" formatCode="General">
                  <c:v>113.431</c:v>
                </c:pt>
                <c:pt idx="17037" formatCode="General">
                  <c:v>108.179</c:v>
                </c:pt>
                <c:pt idx="17038" formatCode="General">
                  <c:v>103.376</c:v>
                </c:pt>
                <c:pt idx="17039" formatCode="General">
                  <c:v>98.960599999999999</c:v>
                </c:pt>
                <c:pt idx="17040" formatCode="General">
                  <c:v>94.823300000000003</c:v>
                </c:pt>
                <c:pt idx="17041" formatCode="General">
                  <c:v>90.875500000000002</c:v>
                </c:pt>
                <c:pt idx="17042" formatCode="General">
                  <c:v>87.043300000000002</c:v>
                </c:pt>
                <c:pt idx="17043" formatCode="General">
                  <c:v>83.285600000000002</c:v>
                </c:pt>
                <c:pt idx="17044" formatCode="General">
                  <c:v>79.466800000000006</c:v>
                </c:pt>
                <c:pt idx="17045" formatCode="General">
                  <c:v>75.462800000000001</c:v>
                </c:pt>
                <c:pt idx="17046" formatCode="General">
                  <c:v>71.308599999999998</c:v>
                </c:pt>
                <c:pt idx="17047" formatCode="General">
                  <c:v>67.043400000000005</c:v>
                </c:pt>
                <c:pt idx="17048" formatCode="General">
                  <c:v>62.663899999999998</c:v>
                </c:pt>
                <c:pt idx="17049" formatCode="General">
                  <c:v>58.183199999999999</c:v>
                </c:pt>
                <c:pt idx="17050" formatCode="General">
                  <c:v>53.6205</c:v>
                </c:pt>
                <c:pt idx="17051" formatCode="General">
                  <c:v>49.072600000000001</c:v>
                </c:pt>
                <c:pt idx="17052" formatCode="General">
                  <c:v>44.641500000000001</c:v>
                </c:pt>
                <c:pt idx="17053" formatCode="General">
                  <c:v>40.354100000000003</c:v>
                </c:pt>
                <c:pt idx="17054" formatCode="General">
                  <c:v>36.2149</c:v>
                </c:pt>
                <c:pt idx="17055" formatCode="General">
                  <c:v>32.199599999999997</c:v>
                </c:pt>
                <c:pt idx="17056" formatCode="General">
                  <c:v>28.3141</c:v>
                </c:pt>
                <c:pt idx="17057" formatCode="General">
                  <c:v>24.581299999999999</c:v>
                </c:pt>
                <c:pt idx="17058" formatCode="General">
                  <c:v>20.9758</c:v>
                </c:pt>
                <c:pt idx="17059" formatCode="General">
                  <c:v>17.424299999999999</c:v>
                </c:pt>
                <c:pt idx="17060" formatCode="General">
                  <c:v>13.7813</c:v>
                </c:pt>
                <c:pt idx="17061" formatCode="General">
                  <c:v>9.90991</c:v>
                </c:pt>
                <c:pt idx="17062" formatCode="General">
                  <c:v>5.7442500000000001</c:v>
                </c:pt>
                <c:pt idx="17063" formatCode="General">
                  <c:v>1.2455400000000001</c:v>
                </c:pt>
                <c:pt idx="17064" formatCode="General">
                  <c:v>-3.5980599999999998</c:v>
                </c:pt>
                <c:pt idx="17065" formatCode="General">
                  <c:v>-8.7746300000000002</c:v>
                </c:pt>
                <c:pt idx="17066" formatCode="General">
                  <c:v>-14.242599999999999</c:v>
                </c:pt>
                <c:pt idx="17067" formatCode="General">
                  <c:v>-19.9207</c:v>
                </c:pt>
                <c:pt idx="17068" formatCode="General">
                  <c:v>-25.7652</c:v>
                </c:pt>
                <c:pt idx="17069" formatCode="General">
                  <c:v>-31.791399999999999</c:v>
                </c:pt>
                <c:pt idx="17070" formatCode="General">
                  <c:v>-37.977699999999999</c:v>
                </c:pt>
                <c:pt idx="17071" formatCode="General">
                  <c:v>-44.285800000000002</c:v>
                </c:pt>
                <c:pt idx="17072" formatCode="General">
                  <c:v>-50.727899999999998</c:v>
                </c:pt>
                <c:pt idx="17073" formatCode="General">
                  <c:v>-57.317999999999998</c:v>
                </c:pt>
                <c:pt idx="17074" formatCode="General">
                  <c:v>-64.037800000000004</c:v>
                </c:pt>
                <c:pt idx="17075" formatCode="General">
                  <c:v>-70.883600000000001</c:v>
                </c:pt>
                <c:pt idx="17076" formatCode="General">
                  <c:v>-77.859499999999997</c:v>
                </c:pt>
                <c:pt idx="17077" formatCode="General">
                  <c:v>-84.979399999999998</c:v>
                </c:pt>
                <c:pt idx="17078" formatCode="General">
                  <c:v>-92.247900000000001</c:v>
                </c:pt>
                <c:pt idx="17079" formatCode="General">
                  <c:v>-99.624600000000001</c:v>
                </c:pt>
                <c:pt idx="17080" formatCode="General">
                  <c:v>-107.02800000000001</c:v>
                </c:pt>
                <c:pt idx="17081" formatCode="General">
                  <c:v>-114.334</c:v>
                </c:pt>
                <c:pt idx="17082" formatCode="General">
                  <c:v>-121.407</c:v>
                </c:pt>
                <c:pt idx="17083" formatCode="General">
                  <c:v>-128.13499999999999</c:v>
                </c:pt>
                <c:pt idx="17084" formatCode="General">
                  <c:v>-134.48400000000001</c:v>
                </c:pt>
                <c:pt idx="17085" formatCode="General">
                  <c:v>-140.45699999999999</c:v>
                </c:pt>
                <c:pt idx="17086" formatCode="General">
                  <c:v>-146.066</c:v>
                </c:pt>
                <c:pt idx="17087" formatCode="General">
                  <c:v>-151.31</c:v>
                </c:pt>
                <c:pt idx="17088" formatCode="General">
                  <c:v>-156.16399999999999</c:v>
                </c:pt>
                <c:pt idx="17089" formatCode="General">
                  <c:v>-160.61199999999999</c:v>
                </c:pt>
                <c:pt idx="17090" formatCode="General">
                  <c:v>-164.65899999999999</c:v>
                </c:pt>
                <c:pt idx="17091" formatCode="General">
                  <c:v>-168.291</c:v>
                </c:pt>
                <c:pt idx="17092" formatCode="General">
                  <c:v>-171.52500000000001</c:v>
                </c:pt>
                <c:pt idx="17093" formatCode="General">
                  <c:v>-174.49700000000001</c:v>
                </c:pt>
                <c:pt idx="17094" formatCode="General">
                  <c:v>-177.34200000000001</c:v>
                </c:pt>
                <c:pt idx="17095" formatCode="General">
                  <c:v>-180.126</c:v>
                </c:pt>
                <c:pt idx="17096" formatCode="General">
                  <c:v>-182.87899999999999</c:v>
                </c:pt>
                <c:pt idx="17097" formatCode="General">
                  <c:v>-185.61099999999999</c:v>
                </c:pt>
                <c:pt idx="17098" formatCode="General">
                  <c:v>-188.26</c:v>
                </c:pt>
                <c:pt idx="17099" formatCode="General">
                  <c:v>-190.76900000000001</c:v>
                </c:pt>
                <c:pt idx="17100" formatCode="General">
                  <c:v>-193.167</c:v>
                </c:pt>
                <c:pt idx="17101" formatCode="General">
                  <c:v>-195.482</c:v>
                </c:pt>
                <c:pt idx="17102" formatCode="General">
                  <c:v>-197.72300000000001</c:v>
                </c:pt>
                <c:pt idx="17103" formatCode="General">
                  <c:v>-199.87299999999999</c:v>
                </c:pt>
                <c:pt idx="17104" formatCode="General">
                  <c:v>-201.91</c:v>
                </c:pt>
                <c:pt idx="17105" formatCode="General">
                  <c:v>-203.95400000000001</c:v>
                </c:pt>
                <c:pt idx="17106" formatCode="General">
                  <c:v>-206.136</c:v>
                </c:pt>
                <c:pt idx="17107" formatCode="General">
                  <c:v>-208.47200000000001</c:v>
                </c:pt>
                <c:pt idx="17108" formatCode="General">
                  <c:v>-210.94800000000001</c:v>
                </c:pt>
                <c:pt idx="17109" formatCode="General">
                  <c:v>-213.52600000000001</c:v>
                </c:pt>
                <c:pt idx="17110" formatCode="General">
                  <c:v>-216.27199999999999</c:v>
                </c:pt>
                <c:pt idx="17111" formatCode="General">
                  <c:v>-219.291</c:v>
                </c:pt>
                <c:pt idx="17112" formatCode="General">
                  <c:v>-222.49799999999999</c:v>
                </c:pt>
                <c:pt idx="17113" formatCode="General">
                  <c:v>-225.678</c:v>
                </c:pt>
                <c:pt idx="17114" formatCode="General">
                  <c:v>-228.49</c:v>
                </c:pt>
                <c:pt idx="17115" formatCode="General">
                  <c:v>-230.761</c:v>
                </c:pt>
                <c:pt idx="17116" formatCode="General">
                  <c:v>-232.59899999999999</c:v>
                </c:pt>
                <c:pt idx="17117" formatCode="General">
                  <c:v>-234.16399999999999</c:v>
                </c:pt>
                <c:pt idx="17118" formatCode="General">
                  <c:v>-235.6</c:v>
                </c:pt>
                <c:pt idx="17119" formatCode="General">
                  <c:v>-236.971</c:v>
                </c:pt>
                <c:pt idx="17120" formatCode="General">
                  <c:v>-238.334</c:v>
                </c:pt>
                <c:pt idx="17121" formatCode="General">
                  <c:v>-239.738</c:v>
                </c:pt>
                <c:pt idx="17122" formatCode="General">
                  <c:v>-241.25299999999999</c:v>
                </c:pt>
                <c:pt idx="17123" formatCode="General">
                  <c:v>-242.946</c:v>
                </c:pt>
                <c:pt idx="17124" formatCode="General">
                  <c:v>-244.77</c:v>
                </c:pt>
                <c:pt idx="17125" formatCode="General">
                  <c:v>-246.631</c:v>
                </c:pt>
                <c:pt idx="17126" formatCode="General">
                  <c:v>-248.49</c:v>
                </c:pt>
                <c:pt idx="17127" formatCode="General">
                  <c:v>-250.32400000000001</c:v>
                </c:pt>
                <c:pt idx="17128" formatCode="General">
                  <c:v>-252.12799999999999</c:v>
                </c:pt>
                <c:pt idx="17129" formatCode="General">
                  <c:v>-253.83799999999999</c:v>
                </c:pt>
                <c:pt idx="17130" formatCode="General">
                  <c:v>-255.352</c:v>
                </c:pt>
                <c:pt idx="17131" formatCode="General">
                  <c:v>-256.71899999999999</c:v>
                </c:pt>
                <c:pt idx="17132" formatCode="General">
                  <c:v>-258.04500000000002</c:v>
                </c:pt>
                <c:pt idx="17133" formatCode="General">
                  <c:v>-259.38099999999997</c:v>
                </c:pt>
                <c:pt idx="17134" formatCode="General">
                  <c:v>-260.73399999999998</c:v>
                </c:pt>
                <c:pt idx="17135" formatCode="General">
                  <c:v>-262.029</c:v>
                </c:pt>
                <c:pt idx="17136" formatCode="General">
                  <c:v>-263.15199999999999</c:v>
                </c:pt>
                <c:pt idx="17137" formatCode="General">
                  <c:v>-263.99400000000003</c:v>
                </c:pt>
                <c:pt idx="17138" formatCode="General">
                  <c:v>-264.64600000000002</c:v>
                </c:pt>
                <c:pt idx="17139" formatCode="General">
                  <c:v>-265.24400000000003</c:v>
                </c:pt>
                <c:pt idx="17140" formatCode="General">
                  <c:v>-265.77199999999999</c:v>
                </c:pt>
                <c:pt idx="17141" formatCode="General">
                  <c:v>-266.22699999999998</c:v>
                </c:pt>
                <c:pt idx="17142" formatCode="General">
                  <c:v>-266.64400000000001</c:v>
                </c:pt>
                <c:pt idx="17143" formatCode="General">
                  <c:v>-267.06900000000002</c:v>
                </c:pt>
                <c:pt idx="17144" formatCode="General">
                  <c:v>-267.53500000000003</c:v>
                </c:pt>
                <c:pt idx="17145" formatCode="General">
                  <c:v>-268.13600000000002</c:v>
                </c:pt>
                <c:pt idx="17146" formatCode="General">
                  <c:v>-268.98</c:v>
                </c:pt>
                <c:pt idx="17147" formatCode="General">
                  <c:v>-270.15899999999999</c:v>
                </c:pt>
                <c:pt idx="17148" formatCode="General">
                  <c:v>-271.75099999999998</c:v>
                </c:pt>
                <c:pt idx="17149" formatCode="General">
                  <c:v>-273.77300000000002</c:v>
                </c:pt>
                <c:pt idx="17150" formatCode="General">
                  <c:v>-276.13299999999998</c:v>
                </c:pt>
                <c:pt idx="17151" formatCode="General">
                  <c:v>-278.68</c:v>
                </c:pt>
                <c:pt idx="17152" formatCode="General">
                  <c:v>-281.29199999999997</c:v>
                </c:pt>
                <c:pt idx="17153" formatCode="General">
                  <c:v>-283.88600000000002</c:v>
                </c:pt>
                <c:pt idx="17154" formatCode="General">
                  <c:v>-286.46499999999997</c:v>
                </c:pt>
                <c:pt idx="17155" formatCode="General">
                  <c:v>-289.06400000000002</c:v>
                </c:pt>
                <c:pt idx="17156" formatCode="General">
                  <c:v>-291.72399999999999</c:v>
                </c:pt>
                <c:pt idx="17157" formatCode="General">
                  <c:v>-294.42700000000002</c:v>
                </c:pt>
                <c:pt idx="17158" formatCode="General">
                  <c:v>-297.11599999999999</c:v>
                </c:pt>
                <c:pt idx="17159" formatCode="General">
                  <c:v>-299.702</c:v>
                </c:pt>
                <c:pt idx="17160" formatCode="General">
                  <c:v>-302.09399999999999</c:v>
                </c:pt>
                <c:pt idx="17161" formatCode="General">
                  <c:v>-304.238</c:v>
                </c:pt>
                <c:pt idx="17162" formatCode="General">
                  <c:v>-306.13</c:v>
                </c:pt>
                <c:pt idx="17163" formatCode="General">
                  <c:v>-307.82499999999999</c:v>
                </c:pt>
                <c:pt idx="17164" formatCode="General">
                  <c:v>-309.39</c:v>
                </c:pt>
                <c:pt idx="17165" formatCode="General">
                  <c:v>-310.87299999999999</c:v>
                </c:pt>
                <c:pt idx="17166" formatCode="General">
                  <c:v>-312.25299999999999</c:v>
                </c:pt>
                <c:pt idx="17167" formatCode="General">
                  <c:v>-313.48</c:v>
                </c:pt>
                <c:pt idx="17168" formatCode="General">
                  <c:v>-314.495</c:v>
                </c:pt>
                <c:pt idx="17169" formatCode="General">
                  <c:v>-315.20800000000003</c:v>
                </c:pt>
                <c:pt idx="17170" formatCode="General">
                  <c:v>-315.53300000000002</c:v>
                </c:pt>
                <c:pt idx="17171" formatCode="General">
                  <c:v>-315.38299999999998</c:v>
                </c:pt>
                <c:pt idx="17172" formatCode="General">
                  <c:v>-314.70299999999997</c:v>
                </c:pt>
                <c:pt idx="17173" formatCode="General">
                  <c:v>-313.536</c:v>
                </c:pt>
                <c:pt idx="17174" formatCode="General">
                  <c:v>-311.97500000000002</c:v>
                </c:pt>
                <c:pt idx="17175" formatCode="General">
                  <c:v>-310.14100000000002</c:v>
                </c:pt>
                <c:pt idx="17176" formatCode="General">
                  <c:v>-308.17700000000002</c:v>
                </c:pt>
                <c:pt idx="17177" formatCode="General">
                  <c:v>-306.20800000000003</c:v>
                </c:pt>
                <c:pt idx="17178" formatCode="General">
                  <c:v>-304.30500000000001</c:v>
                </c:pt>
                <c:pt idx="17179" formatCode="General">
                  <c:v>-302.50400000000002</c:v>
                </c:pt>
                <c:pt idx="17180" formatCode="General">
                  <c:v>-300.80799999999999</c:v>
                </c:pt>
                <c:pt idx="17181" formatCode="General">
                  <c:v>-299.16800000000001</c:v>
                </c:pt>
                <c:pt idx="17182" formatCode="General">
                  <c:v>-297.48</c:v>
                </c:pt>
                <c:pt idx="17183" formatCode="General">
                  <c:v>-295.73</c:v>
                </c:pt>
                <c:pt idx="17184" formatCode="General">
                  <c:v>-293.995</c:v>
                </c:pt>
                <c:pt idx="17185" formatCode="General">
                  <c:v>-292.32900000000001</c:v>
                </c:pt>
                <c:pt idx="17186" formatCode="General">
                  <c:v>-290.76499999999999</c:v>
                </c:pt>
                <c:pt idx="17187" formatCode="General">
                  <c:v>-289.3</c:v>
                </c:pt>
                <c:pt idx="17188" formatCode="General">
                  <c:v>-287.91300000000001</c:v>
                </c:pt>
                <c:pt idx="17189" formatCode="General">
                  <c:v>-286.56599999999997</c:v>
                </c:pt>
                <c:pt idx="17190" formatCode="General">
                  <c:v>-285.25</c:v>
                </c:pt>
                <c:pt idx="17191" formatCode="General">
                  <c:v>-283.97399999999999</c:v>
                </c:pt>
                <c:pt idx="17192" formatCode="General">
                  <c:v>-282.79199999999997</c:v>
                </c:pt>
                <c:pt idx="17193" formatCode="General">
                  <c:v>-281.77199999999999</c:v>
                </c:pt>
                <c:pt idx="17194" formatCode="General">
                  <c:v>-280.97699999999998</c:v>
                </c:pt>
                <c:pt idx="17195" formatCode="General">
                  <c:v>-280.47000000000003</c:v>
                </c:pt>
                <c:pt idx="17196" formatCode="General">
                  <c:v>-280.279</c:v>
                </c:pt>
                <c:pt idx="17197" formatCode="General">
                  <c:v>-280.35399999999998</c:v>
                </c:pt>
                <c:pt idx="17198" formatCode="General">
                  <c:v>-280.59699999999998</c:v>
                </c:pt>
                <c:pt idx="17199" formatCode="General">
                  <c:v>-280.89699999999999</c:v>
                </c:pt>
                <c:pt idx="17200" formatCode="General">
                  <c:v>-281.14800000000002</c:v>
                </c:pt>
                <c:pt idx="17201" formatCode="General">
                  <c:v>-281.29199999999997</c:v>
                </c:pt>
                <c:pt idx="17202" formatCode="General">
                  <c:v>-281.32400000000001</c:v>
                </c:pt>
                <c:pt idx="17203" formatCode="General">
                  <c:v>-281.29899999999998</c:v>
                </c:pt>
                <c:pt idx="17204" formatCode="General">
                  <c:v>-281.3</c:v>
                </c:pt>
                <c:pt idx="17205" formatCode="General">
                  <c:v>-281.39100000000002</c:v>
                </c:pt>
                <c:pt idx="17206" formatCode="General">
                  <c:v>-281.589</c:v>
                </c:pt>
                <c:pt idx="17207" formatCode="General">
                  <c:v>-281.88799999999998</c:v>
                </c:pt>
                <c:pt idx="17208" formatCode="General">
                  <c:v>-282.26299999999998</c:v>
                </c:pt>
                <c:pt idx="17209" formatCode="General">
                  <c:v>-282.642</c:v>
                </c:pt>
                <c:pt idx="17210" formatCode="General">
                  <c:v>-282.91699999999997</c:v>
                </c:pt>
                <c:pt idx="17211" formatCode="General">
                  <c:v>-282.94799999999998</c:v>
                </c:pt>
                <c:pt idx="17212" formatCode="General">
                  <c:v>-282.596</c:v>
                </c:pt>
                <c:pt idx="17213" formatCode="General">
                  <c:v>-281.58699999999999</c:v>
                </c:pt>
                <c:pt idx="17214" formatCode="General">
                  <c:v>-279.77699999999999</c:v>
                </c:pt>
                <c:pt idx="17215" formatCode="General">
                  <c:v>-277.44</c:v>
                </c:pt>
                <c:pt idx="17216" formatCode="General">
                  <c:v>-274.81700000000001</c:v>
                </c:pt>
                <c:pt idx="17217" formatCode="General">
                  <c:v>-271.995</c:v>
                </c:pt>
                <c:pt idx="17218" formatCode="General">
                  <c:v>-269.00799999999998</c:v>
                </c:pt>
                <c:pt idx="17219" formatCode="General">
                  <c:v>-265.84699999999998</c:v>
                </c:pt>
                <c:pt idx="17220" formatCode="General">
                  <c:v>-262.38900000000001</c:v>
                </c:pt>
                <c:pt idx="17221" formatCode="General">
                  <c:v>-258.54300000000001</c:v>
                </c:pt>
                <c:pt idx="17222" formatCode="General">
                  <c:v>-254.37700000000001</c:v>
                </c:pt>
                <c:pt idx="17223" formatCode="General">
                  <c:v>-250.001</c:v>
                </c:pt>
                <c:pt idx="17224" formatCode="General">
                  <c:v>-245.52600000000001</c:v>
                </c:pt>
                <c:pt idx="17225" formatCode="General">
                  <c:v>-240.965</c:v>
                </c:pt>
                <c:pt idx="17226" formatCode="General">
                  <c:v>-236.27600000000001</c:v>
                </c:pt>
                <c:pt idx="17227" formatCode="General">
                  <c:v>-231.405</c:v>
                </c:pt>
                <c:pt idx="17228" formatCode="General">
                  <c:v>-226.33500000000001</c:v>
                </c:pt>
                <c:pt idx="17229" formatCode="General">
                  <c:v>-221.14500000000001</c:v>
                </c:pt>
                <c:pt idx="17230" formatCode="General">
                  <c:v>-215.92</c:v>
                </c:pt>
                <c:pt idx="17231" formatCode="General">
                  <c:v>-210.71700000000001</c:v>
                </c:pt>
                <c:pt idx="17232" formatCode="General">
                  <c:v>-205.636</c:v>
                </c:pt>
                <c:pt idx="17233" formatCode="General">
                  <c:v>-200.77600000000001</c:v>
                </c:pt>
                <c:pt idx="17234" formatCode="General">
                  <c:v>-196.20099999999999</c:v>
                </c:pt>
                <c:pt idx="17235" formatCode="General">
                  <c:v>-192.01300000000001</c:v>
                </c:pt>
                <c:pt idx="17236" formatCode="General">
                  <c:v>-188.34299999999999</c:v>
                </c:pt>
                <c:pt idx="17237" formatCode="General">
                  <c:v>-185.274</c:v>
                </c:pt>
                <c:pt idx="17238" formatCode="General">
                  <c:v>-182.821</c:v>
                </c:pt>
                <c:pt idx="17239" formatCode="General">
                  <c:v>-180.97900000000001</c:v>
                </c:pt>
                <c:pt idx="17240" formatCode="General">
                  <c:v>-179.72399999999999</c:v>
                </c:pt>
                <c:pt idx="17241" formatCode="General">
                  <c:v>-178.989</c:v>
                </c:pt>
                <c:pt idx="17242" formatCode="General">
                  <c:v>-178.65199999999999</c:v>
                </c:pt>
                <c:pt idx="17243" formatCode="General">
                  <c:v>-178.54300000000001</c:v>
                </c:pt>
                <c:pt idx="17244" formatCode="General">
                  <c:v>-178.50299999999999</c:v>
                </c:pt>
                <c:pt idx="17245" formatCode="General">
                  <c:v>-178.42</c:v>
                </c:pt>
                <c:pt idx="17246" formatCode="General">
                  <c:v>-178.095</c:v>
                </c:pt>
                <c:pt idx="17247" formatCode="General">
                  <c:v>-177.32900000000001</c:v>
                </c:pt>
                <c:pt idx="17248" formatCode="General">
                  <c:v>-176.00200000000001</c:v>
                </c:pt>
                <c:pt idx="17249" formatCode="General">
                  <c:v>-174.071</c:v>
                </c:pt>
                <c:pt idx="17250" formatCode="General">
                  <c:v>-171.59100000000001</c:v>
                </c:pt>
                <c:pt idx="17251" formatCode="General">
                  <c:v>-168.59399999999999</c:v>
                </c:pt>
                <c:pt idx="17252" formatCode="General">
                  <c:v>-165.09800000000001</c:v>
                </c:pt>
                <c:pt idx="17253" formatCode="General">
                  <c:v>-161.26499999999999</c:v>
                </c:pt>
                <c:pt idx="17254" formatCode="General">
                  <c:v>-157.268</c:v>
                </c:pt>
                <c:pt idx="17255" formatCode="General">
                  <c:v>-153.16499999999999</c:v>
                </c:pt>
                <c:pt idx="17256" formatCode="General">
                  <c:v>-149.01</c:v>
                </c:pt>
                <c:pt idx="17257" formatCode="General">
                  <c:v>-144.852</c:v>
                </c:pt>
                <c:pt idx="17258" formatCode="General">
                  <c:v>-140.72399999999999</c:v>
                </c:pt>
                <c:pt idx="17259" formatCode="General">
                  <c:v>-136.654</c:v>
                </c:pt>
                <c:pt idx="17260" formatCode="General">
                  <c:v>-132.68600000000001</c:v>
                </c:pt>
                <c:pt idx="17261" formatCode="General">
                  <c:v>-128.85900000000001</c:v>
                </c:pt>
                <c:pt idx="17262" formatCode="General">
                  <c:v>-125.187</c:v>
                </c:pt>
                <c:pt idx="17263" formatCode="General">
                  <c:v>-121.614</c:v>
                </c:pt>
                <c:pt idx="17264" formatCode="General">
                  <c:v>-118.029</c:v>
                </c:pt>
                <c:pt idx="17265" formatCode="General">
                  <c:v>-114.339</c:v>
                </c:pt>
                <c:pt idx="17266" formatCode="General">
                  <c:v>-110.479</c:v>
                </c:pt>
                <c:pt idx="17267" formatCode="General">
                  <c:v>-106.363</c:v>
                </c:pt>
                <c:pt idx="17268" formatCode="General">
                  <c:v>-101.92400000000001</c:v>
                </c:pt>
                <c:pt idx="17269" formatCode="General">
                  <c:v>-97.154899999999998</c:v>
                </c:pt>
                <c:pt idx="17270" formatCode="General">
                  <c:v>-92.071399999999997</c:v>
                </c:pt>
                <c:pt idx="17271" formatCode="General">
                  <c:v>-86.701499999999996</c:v>
                </c:pt>
                <c:pt idx="17272" formatCode="General">
                  <c:v>-81.038300000000007</c:v>
                </c:pt>
                <c:pt idx="17273" formatCode="General">
                  <c:v>-75.069999999999993</c:v>
                </c:pt>
                <c:pt idx="17274" formatCode="General">
                  <c:v>-68.838999999999999</c:v>
                </c:pt>
                <c:pt idx="17275" formatCode="General">
                  <c:v>-62.396099999999997</c:v>
                </c:pt>
                <c:pt idx="17276" formatCode="General">
                  <c:v>-55.777700000000003</c:v>
                </c:pt>
                <c:pt idx="17277" formatCode="General">
                  <c:v>-49.042299999999997</c:v>
                </c:pt>
                <c:pt idx="17278" formatCode="General">
                  <c:v>-42.258000000000003</c:v>
                </c:pt>
                <c:pt idx="17279" formatCode="General">
                  <c:v>-35.483199999999997</c:v>
                </c:pt>
                <c:pt idx="17280" formatCode="General">
                  <c:v>-28.760999999999999</c:v>
                </c:pt>
                <c:pt idx="17281" formatCode="General">
                  <c:v>-22.101900000000001</c:v>
                </c:pt>
                <c:pt idx="17282" formatCode="General">
                  <c:v>-15.556100000000001</c:v>
                </c:pt>
                <c:pt idx="17283" formatCode="General">
                  <c:v>-9.2444100000000002</c:v>
                </c:pt>
                <c:pt idx="17284" formatCode="General">
                  <c:v>-3.2394799999999999</c:v>
                </c:pt>
                <c:pt idx="17285" formatCode="General">
                  <c:v>2.4493499999999999</c:v>
                </c:pt>
                <c:pt idx="17286" formatCode="General">
                  <c:v>7.7884599999999997</c:v>
                </c:pt>
                <c:pt idx="17287" formatCode="General">
                  <c:v>12.7346</c:v>
                </c:pt>
                <c:pt idx="17288" formatCode="General">
                  <c:v>17.232500000000002</c:v>
                </c:pt>
                <c:pt idx="17289" formatCode="General">
                  <c:v>21.293099999999999</c:v>
                </c:pt>
                <c:pt idx="17290" formatCode="General">
                  <c:v>25.0321</c:v>
                </c:pt>
                <c:pt idx="17291" formatCode="General">
                  <c:v>28.5837</c:v>
                </c:pt>
                <c:pt idx="17292" formatCode="General">
                  <c:v>32.058799999999998</c:v>
                </c:pt>
                <c:pt idx="17293" formatCode="General">
                  <c:v>35.536200000000001</c:v>
                </c:pt>
                <c:pt idx="17294" formatCode="General">
                  <c:v>39.064500000000002</c:v>
                </c:pt>
                <c:pt idx="17295" formatCode="General">
                  <c:v>42.6464</c:v>
                </c:pt>
                <c:pt idx="17296" formatCode="General">
                  <c:v>46.219000000000001</c:v>
                </c:pt>
                <c:pt idx="17297" formatCode="General">
                  <c:v>49.670299999999997</c:v>
                </c:pt>
                <c:pt idx="17298" formatCode="General">
                  <c:v>52.892299999999999</c:v>
                </c:pt>
                <c:pt idx="17299" formatCode="General">
                  <c:v>55.822000000000003</c:v>
                </c:pt>
                <c:pt idx="17300" formatCode="General">
                  <c:v>58.521500000000003</c:v>
                </c:pt>
                <c:pt idx="17301" formatCode="General">
                  <c:v>61.080100000000002</c:v>
                </c:pt>
                <c:pt idx="17302" formatCode="General">
                  <c:v>63.534199999999998</c:v>
                </c:pt>
                <c:pt idx="17303" formatCode="General">
                  <c:v>65.912300000000002</c:v>
                </c:pt>
                <c:pt idx="17304" formatCode="General">
                  <c:v>68.228300000000004</c:v>
                </c:pt>
                <c:pt idx="17305" formatCode="General">
                  <c:v>70.464100000000002</c:v>
                </c:pt>
                <c:pt idx="17306" formatCode="General">
                  <c:v>72.5839</c:v>
                </c:pt>
                <c:pt idx="17307" formatCode="General">
                  <c:v>74.454300000000003</c:v>
                </c:pt>
                <c:pt idx="17308" formatCode="General">
                  <c:v>75.909000000000006</c:v>
                </c:pt>
                <c:pt idx="17309" formatCode="General">
                  <c:v>76.8142</c:v>
                </c:pt>
                <c:pt idx="17310" formatCode="General">
                  <c:v>77.099400000000003</c:v>
                </c:pt>
                <c:pt idx="17311" formatCode="General">
                  <c:v>76.804100000000005</c:v>
                </c:pt>
                <c:pt idx="17312" formatCode="General">
                  <c:v>76.159800000000004</c:v>
                </c:pt>
                <c:pt idx="17313" formatCode="General">
                  <c:v>75.443399999999997</c:v>
                </c:pt>
                <c:pt idx="17314" formatCode="General">
                  <c:v>74.729799999999997</c:v>
                </c:pt>
                <c:pt idx="17315" formatCode="General">
                  <c:v>73.956800000000001</c:v>
                </c:pt>
                <c:pt idx="17316" formatCode="General">
                  <c:v>72.891800000000003</c:v>
                </c:pt>
                <c:pt idx="17317" formatCode="General">
                  <c:v>71.540099999999995</c:v>
                </c:pt>
                <c:pt idx="17318" formatCode="General">
                  <c:v>70.185699999999997</c:v>
                </c:pt>
                <c:pt idx="17319" formatCode="General">
                  <c:v>68.960599999999999</c:v>
                </c:pt>
                <c:pt idx="17320" formatCode="General">
                  <c:v>67.896500000000003</c:v>
                </c:pt>
                <c:pt idx="17321" formatCode="General">
                  <c:v>67.013099999999994</c:v>
                </c:pt>
                <c:pt idx="17322" formatCode="General">
                  <c:v>66.341800000000006</c:v>
                </c:pt>
                <c:pt idx="17323" formatCode="General">
                  <c:v>65.9452</c:v>
                </c:pt>
                <c:pt idx="17324" formatCode="General">
                  <c:v>65.821399999999997</c:v>
                </c:pt>
                <c:pt idx="17325" formatCode="General">
                  <c:v>65.910799999999995</c:v>
                </c:pt>
                <c:pt idx="17326" formatCode="General">
                  <c:v>66.2119</c:v>
                </c:pt>
                <c:pt idx="17327" formatCode="General">
                  <c:v>66.741500000000002</c:v>
                </c:pt>
                <c:pt idx="17328" formatCode="General">
                  <c:v>67.471900000000005</c:v>
                </c:pt>
                <c:pt idx="17329" formatCode="General">
                  <c:v>68.3506</c:v>
                </c:pt>
                <c:pt idx="17330" formatCode="General">
                  <c:v>69.308700000000002</c:v>
                </c:pt>
                <c:pt idx="17331" formatCode="General">
                  <c:v>70.346699999999998</c:v>
                </c:pt>
                <c:pt idx="17332" formatCode="General">
                  <c:v>71.5167</c:v>
                </c:pt>
                <c:pt idx="17333" formatCode="General">
                  <c:v>72.735200000000006</c:v>
                </c:pt>
                <c:pt idx="17334" formatCode="General">
                  <c:v>73.893900000000002</c:v>
                </c:pt>
                <c:pt idx="17335" formatCode="General">
                  <c:v>74.997699999999995</c:v>
                </c:pt>
                <c:pt idx="17336" formatCode="General">
                  <c:v>76.0792</c:v>
                </c:pt>
                <c:pt idx="17337" formatCode="General">
                  <c:v>77.177400000000006</c:v>
                </c:pt>
                <c:pt idx="17338" formatCode="General">
                  <c:v>78.312399999999997</c:v>
                </c:pt>
                <c:pt idx="17339" formatCode="General">
                  <c:v>79.477400000000003</c:v>
                </c:pt>
                <c:pt idx="17340" formatCode="General">
                  <c:v>80.689099999999996</c:v>
                </c:pt>
                <c:pt idx="17341" formatCode="General">
                  <c:v>82.001900000000006</c:v>
                </c:pt>
                <c:pt idx="17342" formatCode="General">
                  <c:v>83.559299999999993</c:v>
                </c:pt>
                <c:pt idx="17343" formatCode="General">
                  <c:v>85.416200000000003</c:v>
                </c:pt>
                <c:pt idx="17344" formatCode="General">
                  <c:v>87.457499999999996</c:v>
                </c:pt>
                <c:pt idx="17345" formatCode="General">
                  <c:v>89.543899999999994</c:v>
                </c:pt>
                <c:pt idx="17346" formatCode="General">
                  <c:v>91.559399999999997</c:v>
                </c:pt>
                <c:pt idx="17347" formatCode="General">
                  <c:v>93.424300000000002</c:v>
                </c:pt>
                <c:pt idx="17348" formatCode="General">
                  <c:v>95.111000000000004</c:v>
                </c:pt>
                <c:pt idx="17349" formatCode="General">
                  <c:v>96.702699999999993</c:v>
                </c:pt>
                <c:pt idx="17350" formatCode="General">
                  <c:v>98.305700000000002</c:v>
                </c:pt>
                <c:pt idx="17351" formatCode="General">
                  <c:v>99.994299999999996</c:v>
                </c:pt>
                <c:pt idx="17352" formatCode="General">
                  <c:v>101.89100000000001</c:v>
                </c:pt>
                <c:pt idx="17353" formatCode="General">
                  <c:v>104.114</c:v>
                </c:pt>
                <c:pt idx="17354" formatCode="General">
                  <c:v>106.744</c:v>
                </c:pt>
                <c:pt idx="17355" formatCode="General">
                  <c:v>109.815</c:v>
                </c:pt>
                <c:pt idx="17356" formatCode="General">
                  <c:v>113.276</c:v>
                </c:pt>
                <c:pt idx="17357" formatCode="General">
                  <c:v>117.01900000000001</c:v>
                </c:pt>
                <c:pt idx="17358" formatCode="General">
                  <c:v>120.91800000000001</c:v>
                </c:pt>
                <c:pt idx="17359" formatCode="General">
                  <c:v>124.76900000000001</c:v>
                </c:pt>
                <c:pt idx="17360" formatCode="General">
                  <c:v>128.38800000000001</c:v>
                </c:pt>
                <c:pt idx="17361" formatCode="General">
                  <c:v>131.77000000000001</c:v>
                </c:pt>
                <c:pt idx="17362" formatCode="General">
                  <c:v>134.93100000000001</c:v>
                </c:pt>
                <c:pt idx="17363" formatCode="General">
                  <c:v>137.81100000000001</c:v>
                </c:pt>
                <c:pt idx="17364" formatCode="General">
                  <c:v>140.36699999999999</c:v>
                </c:pt>
                <c:pt idx="17365" formatCode="General">
                  <c:v>142.583</c:v>
                </c:pt>
                <c:pt idx="17366" formatCode="General">
                  <c:v>144.386</c:v>
                </c:pt>
                <c:pt idx="17367" formatCode="General">
                  <c:v>145.71199999999999</c:v>
                </c:pt>
                <c:pt idx="17368" formatCode="General">
                  <c:v>146.66</c:v>
                </c:pt>
                <c:pt idx="17369" formatCode="General">
                  <c:v>147.376</c:v>
                </c:pt>
                <c:pt idx="17370" formatCode="General">
                  <c:v>147.97800000000001</c:v>
                </c:pt>
                <c:pt idx="17371" formatCode="General">
                  <c:v>148.54</c:v>
                </c:pt>
                <c:pt idx="17372" formatCode="General">
                  <c:v>149.07499999999999</c:v>
                </c:pt>
                <c:pt idx="17373" formatCode="General">
                  <c:v>149.58500000000001</c:v>
                </c:pt>
                <c:pt idx="17374" formatCode="General">
                  <c:v>150.08000000000001</c:v>
                </c:pt>
                <c:pt idx="17375" formatCode="General">
                  <c:v>150.64099999999999</c:v>
                </c:pt>
                <c:pt idx="17376" formatCode="General">
                  <c:v>151.35599999999999</c:v>
                </c:pt>
                <c:pt idx="17377" formatCode="General">
                  <c:v>152.29</c:v>
                </c:pt>
                <c:pt idx="17378" formatCode="General">
                  <c:v>153.49700000000001</c:v>
                </c:pt>
                <c:pt idx="17379" formatCode="General">
                  <c:v>155.00899999999999</c:v>
                </c:pt>
                <c:pt idx="17380" formatCode="General">
                  <c:v>156.86000000000001</c:v>
                </c:pt>
                <c:pt idx="17381" formatCode="General">
                  <c:v>159.048</c:v>
                </c:pt>
                <c:pt idx="17382" formatCode="General">
                  <c:v>161.43799999999999</c:v>
                </c:pt>
                <c:pt idx="17383" formatCode="General">
                  <c:v>163.94800000000001</c:v>
                </c:pt>
                <c:pt idx="17384" formatCode="General">
                  <c:v>166.649</c:v>
                </c:pt>
                <c:pt idx="17385" formatCode="General">
                  <c:v>169.62</c:v>
                </c:pt>
                <c:pt idx="17386" formatCode="General">
                  <c:v>172.905</c:v>
                </c:pt>
                <c:pt idx="17387" formatCode="General">
                  <c:v>176.488</c:v>
                </c:pt>
                <c:pt idx="17388" formatCode="General">
                  <c:v>180.29499999999999</c:v>
                </c:pt>
                <c:pt idx="17389" formatCode="General">
                  <c:v>184.17</c:v>
                </c:pt>
                <c:pt idx="17390" formatCode="General">
                  <c:v>187.95699999999999</c:v>
                </c:pt>
                <c:pt idx="17391" formatCode="General">
                  <c:v>191.56899999999999</c:v>
                </c:pt>
                <c:pt idx="17392" formatCode="General">
                  <c:v>194.959</c:v>
                </c:pt>
                <c:pt idx="17393" formatCode="General">
                  <c:v>198.11600000000001</c:v>
                </c:pt>
                <c:pt idx="17394" formatCode="General">
                  <c:v>201.00800000000001</c:v>
                </c:pt>
                <c:pt idx="17395" formatCode="General">
                  <c:v>203.61799999999999</c:v>
                </c:pt>
                <c:pt idx="17396" formatCode="General">
                  <c:v>205.97399999999999</c:v>
                </c:pt>
                <c:pt idx="17397" formatCode="General">
                  <c:v>208.14500000000001</c:v>
                </c:pt>
                <c:pt idx="17398" formatCode="General">
                  <c:v>210.21700000000001</c:v>
                </c:pt>
                <c:pt idx="17399" formatCode="General">
                  <c:v>212.22900000000001</c:v>
                </c:pt>
                <c:pt idx="17400" formatCode="General">
                  <c:v>214.17699999999999</c:v>
                </c:pt>
                <c:pt idx="17401" formatCode="General">
                  <c:v>216.078</c:v>
                </c:pt>
                <c:pt idx="17402" formatCode="General">
                  <c:v>217.89099999999999</c:v>
                </c:pt>
                <c:pt idx="17403" formatCode="General">
                  <c:v>219.43299999999999</c:v>
                </c:pt>
                <c:pt idx="17404" formatCode="General">
                  <c:v>220.595</c:v>
                </c:pt>
                <c:pt idx="17405" formatCode="General">
                  <c:v>221.41499999999999</c:v>
                </c:pt>
                <c:pt idx="17406" formatCode="General">
                  <c:v>221.989</c:v>
                </c:pt>
                <c:pt idx="17407" formatCode="General">
                  <c:v>222.41800000000001</c:v>
                </c:pt>
                <c:pt idx="17408" formatCode="General">
                  <c:v>222.68299999999999</c:v>
                </c:pt>
                <c:pt idx="17409" formatCode="General">
                  <c:v>222.75299999999999</c:v>
                </c:pt>
                <c:pt idx="17410" formatCode="General">
                  <c:v>222.64500000000001</c:v>
                </c:pt>
                <c:pt idx="17411" formatCode="General">
                  <c:v>222.28800000000001</c:v>
                </c:pt>
                <c:pt idx="17412" formatCode="General">
                  <c:v>221.54900000000001</c:v>
                </c:pt>
                <c:pt idx="17413" formatCode="General">
                  <c:v>220.53299999999999</c:v>
                </c:pt>
                <c:pt idx="17414" formatCode="General">
                  <c:v>219.441</c:v>
                </c:pt>
                <c:pt idx="17415" formatCode="General">
                  <c:v>218.387</c:v>
                </c:pt>
                <c:pt idx="17416" formatCode="General">
                  <c:v>217.43600000000001</c:v>
                </c:pt>
                <c:pt idx="17417" formatCode="General">
                  <c:v>216.572</c:v>
                </c:pt>
                <c:pt idx="17418" formatCode="General">
                  <c:v>215.76400000000001</c:v>
                </c:pt>
                <c:pt idx="17419" formatCode="General">
                  <c:v>214.98400000000001</c:v>
                </c:pt>
                <c:pt idx="17420" formatCode="General">
                  <c:v>214.274</c:v>
                </c:pt>
                <c:pt idx="17421" formatCode="General">
                  <c:v>213.70699999999999</c:v>
                </c:pt>
                <c:pt idx="17422" formatCode="General">
                  <c:v>213.39599999999999</c:v>
                </c:pt>
                <c:pt idx="17423" formatCode="General">
                  <c:v>213.45599999999999</c:v>
                </c:pt>
                <c:pt idx="17424" formatCode="General">
                  <c:v>213.946</c:v>
                </c:pt>
                <c:pt idx="17425" formatCode="General">
                  <c:v>214.94300000000001</c:v>
                </c:pt>
                <c:pt idx="17426" formatCode="General">
                  <c:v>216.506</c:v>
                </c:pt>
                <c:pt idx="17427" formatCode="General">
                  <c:v>218.59200000000001</c:v>
                </c:pt>
                <c:pt idx="17428" formatCode="General">
                  <c:v>221.108</c:v>
                </c:pt>
                <c:pt idx="17429" formatCode="General">
                  <c:v>223.95500000000001</c:v>
                </c:pt>
                <c:pt idx="17430" formatCode="General">
                  <c:v>227.04599999999999</c:v>
                </c:pt>
                <c:pt idx="17431" formatCode="General">
                  <c:v>230.345</c:v>
                </c:pt>
                <c:pt idx="17432" formatCode="General">
                  <c:v>233.82</c:v>
                </c:pt>
                <c:pt idx="17433" formatCode="General">
                  <c:v>237.43100000000001</c:v>
                </c:pt>
                <c:pt idx="17434" formatCode="General">
                  <c:v>241.029</c:v>
                </c:pt>
                <c:pt idx="17435" formatCode="General">
                  <c:v>244.441</c:v>
                </c:pt>
                <c:pt idx="17436" formatCode="General">
                  <c:v>247.55500000000001</c:v>
                </c:pt>
                <c:pt idx="17437" formatCode="General">
                  <c:v>250.28299999999999</c:v>
                </c:pt>
                <c:pt idx="17438" formatCode="General">
                  <c:v>252.58099999999999</c:v>
                </c:pt>
                <c:pt idx="17439" formatCode="General">
                  <c:v>254.44800000000001</c:v>
                </c:pt>
                <c:pt idx="17440" formatCode="General">
                  <c:v>255.905</c:v>
                </c:pt>
                <c:pt idx="17441" formatCode="General">
                  <c:v>256.94600000000003</c:v>
                </c:pt>
                <c:pt idx="17442" formatCode="General">
                  <c:v>257.57600000000002</c:v>
                </c:pt>
                <c:pt idx="17443" formatCode="General">
                  <c:v>257.83699999999999</c:v>
                </c:pt>
                <c:pt idx="17444" formatCode="General">
                  <c:v>257.86399999999998</c:v>
                </c:pt>
                <c:pt idx="17445" formatCode="General">
                  <c:v>257.85000000000002</c:v>
                </c:pt>
                <c:pt idx="17446" formatCode="General">
                  <c:v>257.91699999999997</c:v>
                </c:pt>
                <c:pt idx="17447" formatCode="General">
                  <c:v>258.101</c:v>
                </c:pt>
                <c:pt idx="17448" formatCode="General">
                  <c:v>258.27499999999998</c:v>
                </c:pt>
                <c:pt idx="17449" formatCode="General">
                  <c:v>258.33199999999999</c:v>
                </c:pt>
                <c:pt idx="17450" formatCode="General">
                  <c:v>258.37099999999998</c:v>
                </c:pt>
                <c:pt idx="17451" formatCode="General">
                  <c:v>258.44799999999998</c:v>
                </c:pt>
                <c:pt idx="17452" formatCode="General">
                  <c:v>258.541</c:v>
                </c:pt>
                <c:pt idx="17453" formatCode="General">
                  <c:v>258.55599999999998</c:v>
                </c:pt>
                <c:pt idx="17454" formatCode="General">
                  <c:v>258.38900000000001</c:v>
                </c:pt>
                <c:pt idx="17455" formatCode="General">
                  <c:v>258.04300000000001</c:v>
                </c:pt>
                <c:pt idx="17456" formatCode="General">
                  <c:v>257.57299999999998</c:v>
                </c:pt>
                <c:pt idx="17457" formatCode="General">
                  <c:v>257.06900000000002</c:v>
                </c:pt>
                <c:pt idx="17458" formatCode="General">
                  <c:v>256.54000000000002</c:v>
                </c:pt>
                <c:pt idx="17459" formatCode="General">
                  <c:v>255.893</c:v>
                </c:pt>
                <c:pt idx="17460" formatCode="General">
                  <c:v>254.97499999999999</c:v>
                </c:pt>
                <c:pt idx="17461" formatCode="General">
                  <c:v>253.631</c:v>
                </c:pt>
                <c:pt idx="17462" formatCode="General">
                  <c:v>251.70500000000001</c:v>
                </c:pt>
                <c:pt idx="17463" formatCode="General">
                  <c:v>249.09700000000001</c:v>
                </c:pt>
                <c:pt idx="17464" formatCode="General">
                  <c:v>245.86199999999999</c:v>
                </c:pt>
                <c:pt idx="17465" formatCode="General">
                  <c:v>242.08099999999999</c:v>
                </c:pt>
                <c:pt idx="17466" formatCode="General">
                  <c:v>237.833</c:v>
                </c:pt>
                <c:pt idx="17467" formatCode="General">
                  <c:v>233.196</c:v>
                </c:pt>
                <c:pt idx="17468" formatCode="General">
                  <c:v>228.24799999999999</c:v>
                </c:pt>
                <c:pt idx="17469" formatCode="General">
                  <c:v>223.09800000000001</c:v>
                </c:pt>
                <c:pt idx="17470" formatCode="General">
                  <c:v>217.90899999999999</c:v>
                </c:pt>
                <c:pt idx="17471" formatCode="General">
                  <c:v>212.898</c:v>
                </c:pt>
                <c:pt idx="17472" formatCode="General">
                  <c:v>208.18700000000001</c:v>
                </c:pt>
                <c:pt idx="17473" formatCode="General">
                  <c:v>203.78700000000001</c:v>
                </c:pt>
                <c:pt idx="17474" formatCode="General">
                  <c:v>199.69</c:v>
                </c:pt>
                <c:pt idx="17475" formatCode="General">
                  <c:v>195.88900000000001</c:v>
                </c:pt>
                <c:pt idx="17476" formatCode="General">
                  <c:v>192.429</c:v>
                </c:pt>
                <c:pt idx="17477" formatCode="General">
                  <c:v>189.333</c:v>
                </c:pt>
                <c:pt idx="17478" formatCode="General">
                  <c:v>186.56700000000001</c:v>
                </c:pt>
                <c:pt idx="17479" formatCode="General">
                  <c:v>183.97300000000001</c:v>
                </c:pt>
                <c:pt idx="17480" formatCode="General">
                  <c:v>181.33500000000001</c:v>
                </c:pt>
                <c:pt idx="17481" formatCode="General">
                  <c:v>178.553</c:v>
                </c:pt>
                <c:pt idx="17482" formatCode="General">
                  <c:v>175.60900000000001</c:v>
                </c:pt>
                <c:pt idx="17483" formatCode="General">
                  <c:v>172.56399999999999</c:v>
                </c:pt>
                <c:pt idx="17484" formatCode="General">
                  <c:v>169.51900000000001</c:v>
                </c:pt>
                <c:pt idx="17485" formatCode="General">
                  <c:v>166.57300000000001</c:v>
                </c:pt>
                <c:pt idx="17486" formatCode="General">
                  <c:v>163.845</c:v>
                </c:pt>
                <c:pt idx="17487" formatCode="General">
                  <c:v>161.429</c:v>
                </c:pt>
                <c:pt idx="17488" formatCode="General">
                  <c:v>159.43199999999999</c:v>
                </c:pt>
                <c:pt idx="17489" formatCode="General">
                  <c:v>157.92400000000001</c:v>
                </c:pt>
                <c:pt idx="17490" formatCode="General">
                  <c:v>156.851</c:v>
                </c:pt>
                <c:pt idx="17491" formatCode="General">
                  <c:v>156.05799999999999</c:v>
                </c:pt>
                <c:pt idx="17492" formatCode="General">
                  <c:v>155.31899999999999</c:v>
                </c:pt>
                <c:pt idx="17493" formatCode="General">
                  <c:v>154.52799999999999</c:v>
                </c:pt>
                <c:pt idx="17494" formatCode="General">
                  <c:v>153.69800000000001</c:v>
                </c:pt>
                <c:pt idx="17495" formatCode="General">
                  <c:v>152.97</c:v>
                </c:pt>
                <c:pt idx="17496" formatCode="General">
                  <c:v>152.511</c:v>
                </c:pt>
                <c:pt idx="17497" formatCode="General">
                  <c:v>152.392</c:v>
                </c:pt>
                <c:pt idx="17498" formatCode="General">
                  <c:v>152.63300000000001</c:v>
                </c:pt>
                <c:pt idx="17499" formatCode="General">
                  <c:v>153.166</c:v>
                </c:pt>
                <c:pt idx="17500" formatCode="General">
                  <c:v>154.006</c:v>
                </c:pt>
                <c:pt idx="17501" formatCode="General">
                  <c:v>155.19999999999999</c:v>
                </c:pt>
                <c:pt idx="17502" formatCode="General">
                  <c:v>156.702</c:v>
                </c:pt>
                <c:pt idx="17503" formatCode="General">
                  <c:v>158.423</c:v>
                </c:pt>
                <c:pt idx="17504" formatCode="General">
                  <c:v>160.25299999999999</c:v>
                </c:pt>
                <c:pt idx="17505" formatCode="General">
                  <c:v>162.08799999999999</c:v>
                </c:pt>
                <c:pt idx="17506" formatCode="General">
                  <c:v>163.86600000000001</c:v>
                </c:pt>
                <c:pt idx="17507" formatCode="General">
                  <c:v>165.548</c:v>
                </c:pt>
                <c:pt idx="17508" formatCode="General">
                  <c:v>167.10400000000001</c:v>
                </c:pt>
                <c:pt idx="17509" formatCode="General">
                  <c:v>168.48400000000001</c:v>
                </c:pt>
                <c:pt idx="17510" formatCode="General">
                  <c:v>169.672</c:v>
                </c:pt>
                <c:pt idx="17511" formatCode="General">
                  <c:v>170.73699999999999</c:v>
                </c:pt>
                <c:pt idx="17512" formatCode="General">
                  <c:v>171.715</c:v>
                </c:pt>
                <c:pt idx="17513" formatCode="General">
                  <c:v>172.58500000000001</c:v>
                </c:pt>
                <c:pt idx="17514" formatCode="General">
                  <c:v>173.22800000000001</c:v>
                </c:pt>
                <c:pt idx="17515" formatCode="General">
                  <c:v>173.505</c:v>
                </c:pt>
                <c:pt idx="17516" formatCode="General">
                  <c:v>173.35400000000001</c:v>
                </c:pt>
                <c:pt idx="17517" formatCode="General">
                  <c:v>172.738</c:v>
                </c:pt>
                <c:pt idx="17518" formatCode="General">
                  <c:v>171.667</c:v>
                </c:pt>
                <c:pt idx="17519" formatCode="General">
                  <c:v>170.14500000000001</c:v>
                </c:pt>
                <c:pt idx="17520" formatCode="General">
                  <c:v>168.172</c:v>
                </c:pt>
                <c:pt idx="17521" formatCode="General">
                  <c:v>165.827</c:v>
                </c:pt>
                <c:pt idx="17522" formatCode="General">
                  <c:v>163.22900000000001</c:v>
                </c:pt>
                <c:pt idx="17523" formatCode="General">
                  <c:v>160.51900000000001</c:v>
                </c:pt>
                <c:pt idx="17524" formatCode="General">
                  <c:v>157.77600000000001</c:v>
                </c:pt>
                <c:pt idx="17525" formatCode="General">
                  <c:v>154.93</c:v>
                </c:pt>
                <c:pt idx="17526" formatCode="General">
                  <c:v>151.94999999999999</c:v>
                </c:pt>
                <c:pt idx="17527" formatCode="General">
                  <c:v>148.86600000000001</c:v>
                </c:pt>
                <c:pt idx="17528" formatCode="General">
                  <c:v>145.71600000000001</c:v>
                </c:pt>
                <c:pt idx="17529" formatCode="General">
                  <c:v>142.52000000000001</c:v>
                </c:pt>
                <c:pt idx="17530" formatCode="General">
                  <c:v>139.22300000000001</c:v>
                </c:pt>
                <c:pt idx="17531" formatCode="General">
                  <c:v>135.77600000000001</c:v>
                </c:pt>
                <c:pt idx="17532" formatCode="General">
                  <c:v>132.19</c:v>
                </c:pt>
                <c:pt idx="17533" formatCode="General">
                  <c:v>128.52000000000001</c:v>
                </c:pt>
                <c:pt idx="17534" formatCode="General">
                  <c:v>124.84099999999999</c:v>
                </c:pt>
                <c:pt idx="17535" formatCode="General">
                  <c:v>121.286</c:v>
                </c:pt>
                <c:pt idx="17536" formatCode="General">
                  <c:v>117.962</c:v>
                </c:pt>
                <c:pt idx="17537" formatCode="General">
                  <c:v>114.82899999999999</c:v>
                </c:pt>
                <c:pt idx="17538" formatCode="General">
                  <c:v>111.85899999999999</c:v>
                </c:pt>
                <c:pt idx="17539" formatCode="General">
                  <c:v>109.083</c:v>
                </c:pt>
                <c:pt idx="17540" formatCode="General">
                  <c:v>106.518</c:v>
                </c:pt>
                <c:pt idx="17541" formatCode="General">
                  <c:v>104.166</c:v>
                </c:pt>
                <c:pt idx="17542" formatCode="General">
                  <c:v>101.916</c:v>
                </c:pt>
                <c:pt idx="17543" formatCode="General">
                  <c:v>99.634</c:v>
                </c:pt>
                <c:pt idx="17544" formatCode="General">
                  <c:v>97.261399999999995</c:v>
                </c:pt>
                <c:pt idx="17545" formatCode="General">
                  <c:v>94.754099999999994</c:v>
                </c:pt>
                <c:pt idx="17546" formatCode="General">
                  <c:v>92.101200000000006</c:v>
                </c:pt>
                <c:pt idx="17547" formatCode="General">
                  <c:v>89.318399999999997</c:v>
                </c:pt>
                <c:pt idx="17548" formatCode="General">
                  <c:v>86.429900000000004</c:v>
                </c:pt>
                <c:pt idx="17549" formatCode="General">
                  <c:v>83.450900000000004</c:v>
                </c:pt>
                <c:pt idx="17550" formatCode="General">
                  <c:v>80.385599999999997</c:v>
                </c:pt>
                <c:pt idx="17551" formatCode="General">
                  <c:v>77.212900000000005</c:v>
                </c:pt>
                <c:pt idx="17552" formatCode="General">
                  <c:v>73.9392</c:v>
                </c:pt>
                <c:pt idx="17553" formatCode="General">
                  <c:v>70.602400000000003</c:v>
                </c:pt>
                <c:pt idx="17554" formatCode="General">
                  <c:v>67.211699999999993</c:v>
                </c:pt>
                <c:pt idx="17555" formatCode="General">
                  <c:v>63.752699999999997</c:v>
                </c:pt>
                <c:pt idx="17556" formatCode="General">
                  <c:v>60.155299999999997</c:v>
                </c:pt>
                <c:pt idx="17557" formatCode="General">
                  <c:v>56.345199999999998</c:v>
                </c:pt>
                <c:pt idx="17558" formatCode="General">
                  <c:v>52.294800000000002</c:v>
                </c:pt>
                <c:pt idx="17559" formatCode="General">
                  <c:v>48.000599999999999</c:v>
                </c:pt>
                <c:pt idx="17560" formatCode="General">
                  <c:v>43.489400000000003</c:v>
                </c:pt>
                <c:pt idx="17561" formatCode="General">
                  <c:v>38.791800000000002</c:v>
                </c:pt>
                <c:pt idx="17562" formatCode="General">
                  <c:v>33.932400000000001</c:v>
                </c:pt>
                <c:pt idx="17563" formatCode="General">
                  <c:v>28.8995</c:v>
                </c:pt>
                <c:pt idx="17564" formatCode="General">
                  <c:v>23.680700000000002</c:v>
                </c:pt>
                <c:pt idx="17565" formatCode="General">
                  <c:v>18.2882</c:v>
                </c:pt>
                <c:pt idx="17566" formatCode="General">
                  <c:v>12.741899999999999</c:v>
                </c:pt>
                <c:pt idx="17567" formatCode="General">
                  <c:v>7.06921</c:v>
                </c:pt>
                <c:pt idx="17568" formatCode="General">
                  <c:v>1.3731199999999999</c:v>
                </c:pt>
                <c:pt idx="17569" formatCode="General">
                  <c:v>-4.2233900000000002</c:v>
                </c:pt>
                <c:pt idx="17570" formatCode="General">
                  <c:v>-9.6249000000000002</c:v>
                </c:pt>
                <c:pt idx="17571" formatCode="General">
                  <c:v>-14.7334</c:v>
                </c:pt>
                <c:pt idx="17572" formatCode="General">
                  <c:v>-19.473500000000001</c:v>
                </c:pt>
                <c:pt idx="17573" formatCode="General">
                  <c:v>-23.802</c:v>
                </c:pt>
                <c:pt idx="17574" formatCode="General">
                  <c:v>-27.7135</c:v>
                </c:pt>
                <c:pt idx="17575" formatCode="General">
                  <c:v>-31.303599999999999</c:v>
                </c:pt>
                <c:pt idx="17576" formatCode="General">
                  <c:v>-34.6965</c:v>
                </c:pt>
                <c:pt idx="17577" formatCode="General">
                  <c:v>-37.972499999999997</c:v>
                </c:pt>
                <c:pt idx="17578" formatCode="General">
                  <c:v>-41.204700000000003</c:v>
                </c:pt>
                <c:pt idx="17579" formatCode="General">
                  <c:v>-44.4328</c:v>
                </c:pt>
                <c:pt idx="17580" formatCode="General">
                  <c:v>-47.7012</c:v>
                </c:pt>
                <c:pt idx="17581" formatCode="General">
                  <c:v>-51.051200000000001</c:v>
                </c:pt>
                <c:pt idx="17582" formatCode="General">
                  <c:v>-54.494300000000003</c:v>
                </c:pt>
                <c:pt idx="17583" formatCode="General">
                  <c:v>-58.032899999999998</c:v>
                </c:pt>
                <c:pt idx="17584" formatCode="General">
                  <c:v>-61.682200000000002</c:v>
                </c:pt>
                <c:pt idx="17585" formatCode="General">
                  <c:v>-65.468500000000006</c:v>
                </c:pt>
                <c:pt idx="17586" formatCode="General">
                  <c:v>-69.428100000000001</c:v>
                </c:pt>
                <c:pt idx="17587" formatCode="General">
                  <c:v>-73.611999999999995</c:v>
                </c:pt>
                <c:pt idx="17588" formatCode="General">
                  <c:v>-78.062200000000004</c:v>
                </c:pt>
                <c:pt idx="17589" formatCode="General">
                  <c:v>-82.687899999999999</c:v>
                </c:pt>
                <c:pt idx="17590" formatCode="General">
                  <c:v>-87.366100000000003</c:v>
                </c:pt>
                <c:pt idx="17591" formatCode="General">
                  <c:v>-92.028899999999993</c:v>
                </c:pt>
                <c:pt idx="17592" formatCode="General">
                  <c:v>-96.697299999999998</c:v>
                </c:pt>
                <c:pt idx="17593" formatCode="General">
                  <c:v>-101.498</c:v>
                </c:pt>
                <c:pt idx="17594" formatCode="General">
                  <c:v>-106.539</c:v>
                </c:pt>
                <c:pt idx="17595" formatCode="General">
                  <c:v>-111.88</c:v>
                </c:pt>
                <c:pt idx="17596" formatCode="General">
                  <c:v>-117.503</c:v>
                </c:pt>
                <c:pt idx="17597" formatCode="General">
                  <c:v>-123.334</c:v>
                </c:pt>
                <c:pt idx="17598" formatCode="General">
                  <c:v>-129.23599999999999</c:v>
                </c:pt>
                <c:pt idx="17599" formatCode="General">
                  <c:v>-135.029</c:v>
                </c:pt>
                <c:pt idx="17600" formatCode="General">
                  <c:v>-140.54900000000001</c:v>
                </c:pt>
                <c:pt idx="17601" formatCode="General">
                  <c:v>-145.71100000000001</c:v>
                </c:pt>
                <c:pt idx="17602" formatCode="General">
                  <c:v>-150.48599999999999</c:v>
                </c:pt>
                <c:pt idx="17603" formatCode="General">
                  <c:v>-154.833</c:v>
                </c:pt>
                <c:pt idx="17604" formatCode="General">
                  <c:v>-158.68799999999999</c:v>
                </c:pt>
                <c:pt idx="17605" formatCode="General">
                  <c:v>-161.94900000000001</c:v>
                </c:pt>
                <c:pt idx="17606" formatCode="General">
                  <c:v>-164.524</c:v>
                </c:pt>
                <c:pt idx="17607" formatCode="General">
                  <c:v>-166.363</c:v>
                </c:pt>
                <c:pt idx="17608" formatCode="General">
                  <c:v>-167.50700000000001</c:v>
                </c:pt>
                <c:pt idx="17609" formatCode="General">
                  <c:v>-168.05699999999999</c:v>
                </c:pt>
                <c:pt idx="17610" formatCode="General">
                  <c:v>-168.21</c:v>
                </c:pt>
                <c:pt idx="17611" formatCode="General">
                  <c:v>-168.20500000000001</c:v>
                </c:pt>
                <c:pt idx="17612" formatCode="General">
                  <c:v>-168.249</c:v>
                </c:pt>
                <c:pt idx="17613" formatCode="General">
                  <c:v>-168.51900000000001</c:v>
                </c:pt>
                <c:pt idx="17614" formatCode="General">
                  <c:v>-169.11799999999999</c:v>
                </c:pt>
                <c:pt idx="17615" formatCode="General">
                  <c:v>-170.06800000000001</c:v>
                </c:pt>
                <c:pt idx="17616" formatCode="General">
                  <c:v>-171.34100000000001</c:v>
                </c:pt>
                <c:pt idx="17617" formatCode="General">
                  <c:v>-172.863</c:v>
                </c:pt>
                <c:pt idx="17618" formatCode="General">
                  <c:v>-174.542</c:v>
                </c:pt>
                <c:pt idx="17619" formatCode="General">
                  <c:v>-176.32</c:v>
                </c:pt>
                <c:pt idx="17620" formatCode="General">
                  <c:v>-178.137</c:v>
                </c:pt>
                <c:pt idx="17621" formatCode="General">
                  <c:v>-179.95</c:v>
                </c:pt>
                <c:pt idx="17622" formatCode="General">
                  <c:v>-181.80099999999999</c:v>
                </c:pt>
                <c:pt idx="17623" formatCode="General">
                  <c:v>-183.76499999999999</c:v>
                </c:pt>
                <c:pt idx="17624" formatCode="General">
                  <c:v>-185.91900000000001</c:v>
                </c:pt>
                <c:pt idx="17625" formatCode="General">
                  <c:v>-188.262</c:v>
                </c:pt>
                <c:pt idx="17626" formatCode="General">
                  <c:v>-190.65799999999999</c:v>
                </c:pt>
                <c:pt idx="17627" formatCode="General">
                  <c:v>-192.99</c:v>
                </c:pt>
                <c:pt idx="17628" formatCode="General">
                  <c:v>-195.19399999999999</c:v>
                </c:pt>
                <c:pt idx="17629" formatCode="General">
                  <c:v>-197.21899999999999</c:v>
                </c:pt>
                <c:pt idx="17630" formatCode="General">
                  <c:v>-199.06700000000001</c:v>
                </c:pt>
                <c:pt idx="17631" formatCode="General">
                  <c:v>-200.89400000000001</c:v>
                </c:pt>
                <c:pt idx="17632" formatCode="General">
                  <c:v>-202.81</c:v>
                </c:pt>
                <c:pt idx="17633" formatCode="General">
                  <c:v>-204.78100000000001</c:v>
                </c:pt>
                <c:pt idx="17634" formatCode="General">
                  <c:v>-206.66200000000001</c:v>
                </c:pt>
                <c:pt idx="17635" formatCode="General">
                  <c:v>-208.27799999999999</c:v>
                </c:pt>
                <c:pt idx="17636" formatCode="General">
                  <c:v>-209.46100000000001</c:v>
                </c:pt>
                <c:pt idx="17637" formatCode="General">
                  <c:v>-210.10900000000001</c:v>
                </c:pt>
                <c:pt idx="17638" formatCode="General">
                  <c:v>-210.31</c:v>
                </c:pt>
                <c:pt idx="17639" formatCode="General">
                  <c:v>-210.143</c:v>
                </c:pt>
                <c:pt idx="17640" formatCode="General">
                  <c:v>-209.61</c:v>
                </c:pt>
                <c:pt idx="17641" formatCode="General">
                  <c:v>-208.71700000000001</c:v>
                </c:pt>
                <c:pt idx="17642" formatCode="General">
                  <c:v>-207.482</c:v>
                </c:pt>
                <c:pt idx="17643" formatCode="General">
                  <c:v>-206.09700000000001</c:v>
                </c:pt>
                <c:pt idx="17644" formatCode="General">
                  <c:v>-204.792</c:v>
                </c:pt>
                <c:pt idx="17645" formatCode="General">
                  <c:v>-203.71899999999999</c:v>
                </c:pt>
                <c:pt idx="17646" formatCode="General">
                  <c:v>-203.04599999999999</c:v>
                </c:pt>
                <c:pt idx="17647" formatCode="General">
                  <c:v>-202.911</c:v>
                </c:pt>
                <c:pt idx="17648" formatCode="General">
                  <c:v>-203.303</c:v>
                </c:pt>
                <c:pt idx="17649" formatCode="General">
                  <c:v>-204.126</c:v>
                </c:pt>
                <c:pt idx="17650" formatCode="General">
                  <c:v>-205.26499999999999</c:v>
                </c:pt>
                <c:pt idx="17651" formatCode="General">
                  <c:v>-206.571</c:v>
                </c:pt>
                <c:pt idx="17652" formatCode="General">
                  <c:v>-207.874</c:v>
                </c:pt>
                <c:pt idx="17653" formatCode="General">
                  <c:v>-209.042</c:v>
                </c:pt>
                <c:pt idx="17654" formatCode="General">
                  <c:v>-210.02699999999999</c:v>
                </c:pt>
                <c:pt idx="17655" formatCode="General">
                  <c:v>-210.839</c:v>
                </c:pt>
                <c:pt idx="17656" formatCode="General">
                  <c:v>-211.499</c:v>
                </c:pt>
                <c:pt idx="17657" formatCode="General">
                  <c:v>-211.99199999999999</c:v>
                </c:pt>
                <c:pt idx="17658" formatCode="General">
                  <c:v>-212.291</c:v>
                </c:pt>
                <c:pt idx="17659" formatCode="General">
                  <c:v>-212.376</c:v>
                </c:pt>
                <c:pt idx="17660" formatCode="General">
                  <c:v>-212.26400000000001</c:v>
                </c:pt>
                <c:pt idx="17661" formatCode="General">
                  <c:v>-212.006</c:v>
                </c:pt>
                <c:pt idx="17662" formatCode="General">
                  <c:v>-211.66900000000001</c:v>
                </c:pt>
                <c:pt idx="17663" formatCode="General">
                  <c:v>-211.321</c:v>
                </c:pt>
                <c:pt idx="17664" formatCode="General">
                  <c:v>-211.01</c:v>
                </c:pt>
                <c:pt idx="17665" formatCode="General">
                  <c:v>-210.76499999999999</c:v>
                </c:pt>
                <c:pt idx="17666" formatCode="General">
                  <c:v>-210.56200000000001</c:v>
                </c:pt>
                <c:pt idx="17667" formatCode="General">
                  <c:v>-210.465</c:v>
                </c:pt>
                <c:pt idx="17668" formatCode="General">
                  <c:v>-210.589</c:v>
                </c:pt>
                <c:pt idx="17669" formatCode="General">
                  <c:v>-210.98500000000001</c:v>
                </c:pt>
                <c:pt idx="17670" formatCode="General">
                  <c:v>-211.654</c:v>
                </c:pt>
                <c:pt idx="17671" formatCode="General">
                  <c:v>-212.54300000000001</c:v>
                </c:pt>
                <c:pt idx="17672" formatCode="General">
                  <c:v>-213.56399999999999</c:v>
                </c:pt>
                <c:pt idx="17673" formatCode="General">
                  <c:v>-214.62100000000001</c:v>
                </c:pt>
                <c:pt idx="17674" formatCode="General">
                  <c:v>-215.60300000000001</c:v>
                </c:pt>
                <c:pt idx="17675" formatCode="General">
                  <c:v>-216.42</c:v>
                </c:pt>
                <c:pt idx="17676" formatCode="General">
                  <c:v>-217.053</c:v>
                </c:pt>
                <c:pt idx="17677" formatCode="General">
                  <c:v>-217.52600000000001</c:v>
                </c:pt>
                <c:pt idx="17678" formatCode="General">
                  <c:v>-217.9</c:v>
                </c:pt>
                <c:pt idx="17679" formatCode="General">
                  <c:v>-218.25</c:v>
                </c:pt>
                <c:pt idx="17680" formatCode="General">
                  <c:v>-218.625</c:v>
                </c:pt>
                <c:pt idx="17681" formatCode="General">
                  <c:v>-218.99799999999999</c:v>
                </c:pt>
                <c:pt idx="17682" formatCode="General">
                  <c:v>-219.298</c:v>
                </c:pt>
                <c:pt idx="17683" formatCode="General">
                  <c:v>-219.46600000000001</c:v>
                </c:pt>
                <c:pt idx="17684" formatCode="General">
                  <c:v>-219.44900000000001</c:v>
                </c:pt>
                <c:pt idx="17685" formatCode="General">
                  <c:v>-219.215</c:v>
                </c:pt>
                <c:pt idx="17686" formatCode="General">
                  <c:v>-218.73599999999999</c:v>
                </c:pt>
                <c:pt idx="17687" formatCode="General">
                  <c:v>-218.00399999999999</c:v>
                </c:pt>
                <c:pt idx="17688" formatCode="General">
                  <c:v>-217.01499999999999</c:v>
                </c:pt>
                <c:pt idx="17689" formatCode="General">
                  <c:v>-215.77199999999999</c:v>
                </c:pt>
                <c:pt idx="17690" formatCode="General">
                  <c:v>-214.27</c:v>
                </c:pt>
                <c:pt idx="17691" formatCode="General">
                  <c:v>-212.494</c:v>
                </c:pt>
                <c:pt idx="17692" formatCode="General">
                  <c:v>-210.428</c:v>
                </c:pt>
                <c:pt idx="17693" formatCode="General">
                  <c:v>-208.05</c:v>
                </c:pt>
                <c:pt idx="17694" formatCode="General">
                  <c:v>-205.34800000000001</c:v>
                </c:pt>
                <c:pt idx="17695" formatCode="General">
                  <c:v>-202.25899999999999</c:v>
                </c:pt>
                <c:pt idx="17696" formatCode="General">
                  <c:v>-198.73099999999999</c:v>
                </c:pt>
                <c:pt idx="17697" formatCode="General">
                  <c:v>-194.91499999999999</c:v>
                </c:pt>
                <c:pt idx="17698" formatCode="General">
                  <c:v>-191.001</c:v>
                </c:pt>
                <c:pt idx="17699" formatCode="General">
                  <c:v>-187.1</c:v>
                </c:pt>
                <c:pt idx="17700" formatCode="General">
                  <c:v>-183.292</c:v>
                </c:pt>
                <c:pt idx="17701" formatCode="General">
                  <c:v>-179.60900000000001</c:v>
                </c:pt>
                <c:pt idx="17702" formatCode="General">
                  <c:v>-176.05500000000001</c:v>
                </c:pt>
                <c:pt idx="17703" formatCode="General">
                  <c:v>-172.63499999999999</c:v>
                </c:pt>
                <c:pt idx="17704" formatCode="General">
                  <c:v>-169.46299999999999</c:v>
                </c:pt>
                <c:pt idx="17705" formatCode="General">
                  <c:v>-166.709</c:v>
                </c:pt>
                <c:pt idx="17706" formatCode="General">
                  <c:v>-164.59399999999999</c:v>
                </c:pt>
                <c:pt idx="17707" formatCode="General">
                  <c:v>-163.23400000000001</c:v>
                </c:pt>
                <c:pt idx="17708" formatCode="General">
                  <c:v>-162.578</c:v>
                </c:pt>
                <c:pt idx="17709" formatCode="General">
                  <c:v>-162.48599999999999</c:v>
                </c:pt>
                <c:pt idx="17710" formatCode="General">
                  <c:v>-162.78200000000001</c:v>
                </c:pt>
                <c:pt idx="17711" formatCode="General">
                  <c:v>-163.24100000000001</c:v>
                </c:pt>
                <c:pt idx="17712" formatCode="General">
                  <c:v>-163.673</c:v>
                </c:pt>
                <c:pt idx="17713" formatCode="General">
                  <c:v>-164.041</c:v>
                </c:pt>
                <c:pt idx="17714" formatCode="General">
                  <c:v>-164.35</c:v>
                </c:pt>
                <c:pt idx="17715" formatCode="General">
                  <c:v>-164.625</c:v>
                </c:pt>
                <c:pt idx="17716" formatCode="General">
                  <c:v>-164.84399999999999</c:v>
                </c:pt>
                <c:pt idx="17717" formatCode="General">
                  <c:v>-164.971</c:v>
                </c:pt>
                <c:pt idx="17718" formatCode="General">
                  <c:v>-165.01300000000001</c:v>
                </c:pt>
                <c:pt idx="17719" formatCode="General">
                  <c:v>-164.898</c:v>
                </c:pt>
                <c:pt idx="17720" formatCode="General">
                  <c:v>-164.447</c:v>
                </c:pt>
                <c:pt idx="17721" formatCode="General">
                  <c:v>-163.541</c:v>
                </c:pt>
                <c:pt idx="17722" formatCode="General">
                  <c:v>-162.137</c:v>
                </c:pt>
                <c:pt idx="17723" formatCode="General">
                  <c:v>-160.22999999999999</c:v>
                </c:pt>
                <c:pt idx="17724" formatCode="General">
                  <c:v>-157.82900000000001</c:v>
                </c:pt>
                <c:pt idx="17725" formatCode="General">
                  <c:v>-154.928</c:v>
                </c:pt>
                <c:pt idx="17726" formatCode="General">
                  <c:v>-151.529</c:v>
                </c:pt>
                <c:pt idx="17727" formatCode="General">
                  <c:v>-147.661</c:v>
                </c:pt>
                <c:pt idx="17728" formatCode="General">
                  <c:v>-143.38900000000001</c:v>
                </c:pt>
                <c:pt idx="17729" formatCode="General">
                  <c:v>-138.80699999999999</c:v>
                </c:pt>
                <c:pt idx="17730" formatCode="General">
                  <c:v>-134</c:v>
                </c:pt>
                <c:pt idx="17731" formatCode="General">
                  <c:v>-129.04599999999999</c:v>
                </c:pt>
                <c:pt idx="17732" formatCode="General">
                  <c:v>-124.03400000000001</c:v>
                </c:pt>
                <c:pt idx="17733" formatCode="General">
                  <c:v>-119.089</c:v>
                </c:pt>
                <c:pt idx="17734" formatCode="General">
                  <c:v>-114.355</c:v>
                </c:pt>
                <c:pt idx="17735" formatCode="General">
                  <c:v>-109.8</c:v>
                </c:pt>
                <c:pt idx="17736" formatCode="General">
                  <c:v>-105.288</c:v>
                </c:pt>
                <c:pt idx="17737" formatCode="General">
                  <c:v>-100.813</c:v>
                </c:pt>
                <c:pt idx="17738" formatCode="General">
                  <c:v>-96.390100000000004</c:v>
                </c:pt>
                <c:pt idx="17739" formatCode="General">
                  <c:v>-91.959599999999995</c:v>
                </c:pt>
                <c:pt idx="17740" formatCode="General">
                  <c:v>-87.3917</c:v>
                </c:pt>
                <c:pt idx="17741" formatCode="General">
                  <c:v>-82.555300000000003</c:v>
                </c:pt>
                <c:pt idx="17742" formatCode="General">
                  <c:v>-77.166499999999999</c:v>
                </c:pt>
                <c:pt idx="17743" formatCode="General">
                  <c:v>-70.952399999999997</c:v>
                </c:pt>
                <c:pt idx="17744" formatCode="General">
                  <c:v>-63.996400000000001</c:v>
                </c:pt>
                <c:pt idx="17745" formatCode="General">
                  <c:v>-56.4801</c:v>
                </c:pt>
                <c:pt idx="17746" formatCode="General">
                  <c:v>-48.577599999999997</c:v>
                </c:pt>
                <c:pt idx="17747" formatCode="General">
                  <c:v>-40.4756</c:v>
                </c:pt>
                <c:pt idx="17748" formatCode="General">
                  <c:v>-32.3065</c:v>
                </c:pt>
                <c:pt idx="17749" formatCode="General">
                  <c:v>-24.158999999999999</c:v>
                </c:pt>
                <c:pt idx="17750" formatCode="General">
                  <c:v>-16.102799999999998</c:v>
                </c:pt>
                <c:pt idx="17751" formatCode="General">
                  <c:v>-8.2858300000000007</c:v>
                </c:pt>
                <c:pt idx="17752" formatCode="General">
                  <c:v>-0.82565900000000003</c:v>
                </c:pt>
                <c:pt idx="17753" formatCode="General">
                  <c:v>6.2623199999999999</c:v>
                </c:pt>
                <c:pt idx="17754" formatCode="General">
                  <c:v>12.976100000000001</c:v>
                </c:pt>
                <c:pt idx="17755" formatCode="General">
                  <c:v>19.3154</c:v>
                </c:pt>
                <c:pt idx="17756" formatCode="General">
                  <c:v>25.1937</c:v>
                </c:pt>
                <c:pt idx="17757" formatCode="General">
                  <c:v>30.511099999999999</c:v>
                </c:pt>
                <c:pt idx="17758" formatCode="General">
                  <c:v>35.262700000000002</c:v>
                </c:pt>
                <c:pt idx="17759" formatCode="General">
                  <c:v>39.444800000000001</c:v>
                </c:pt>
                <c:pt idx="17760" formatCode="General">
                  <c:v>43.017600000000002</c:v>
                </c:pt>
                <c:pt idx="17761" formatCode="General">
                  <c:v>45.908499999999997</c:v>
                </c:pt>
                <c:pt idx="17762" formatCode="General">
                  <c:v>48.044199999999996</c:v>
                </c:pt>
                <c:pt idx="17763" formatCode="General">
                  <c:v>49.396700000000003</c:v>
                </c:pt>
                <c:pt idx="17764" formatCode="General">
                  <c:v>49.984999999999999</c:v>
                </c:pt>
                <c:pt idx="17765" formatCode="General">
                  <c:v>49.84</c:v>
                </c:pt>
                <c:pt idx="17766" formatCode="General">
                  <c:v>48.98</c:v>
                </c:pt>
                <c:pt idx="17767" formatCode="General">
                  <c:v>47.413699999999999</c:v>
                </c:pt>
                <c:pt idx="17768" formatCode="General">
                  <c:v>45.093400000000003</c:v>
                </c:pt>
                <c:pt idx="17769" formatCode="General">
                  <c:v>41.962699999999998</c:v>
                </c:pt>
                <c:pt idx="17770" formatCode="General">
                  <c:v>38.046900000000001</c:v>
                </c:pt>
                <c:pt idx="17771" formatCode="General">
                  <c:v>33.420299999999997</c:v>
                </c:pt>
                <c:pt idx="17772" formatCode="General">
                  <c:v>28.175799999999999</c:v>
                </c:pt>
                <c:pt idx="17773" formatCode="General">
                  <c:v>22.398199999999999</c:v>
                </c:pt>
                <c:pt idx="17774" formatCode="General">
                  <c:v>16.1571</c:v>
                </c:pt>
                <c:pt idx="17775" formatCode="General">
                  <c:v>9.4570100000000004</c:v>
                </c:pt>
                <c:pt idx="17776" formatCode="General">
                  <c:v>2.2873600000000001</c:v>
                </c:pt>
                <c:pt idx="17777" formatCode="General">
                  <c:v>-5.28165</c:v>
                </c:pt>
                <c:pt idx="17778" formatCode="General">
                  <c:v>-13.193199999999999</c:v>
                </c:pt>
                <c:pt idx="17779" formatCode="General">
                  <c:v>-21.516100000000002</c:v>
                </c:pt>
                <c:pt idx="17780" formatCode="General">
                  <c:v>-30.101700000000001</c:v>
                </c:pt>
                <c:pt idx="17781" formatCode="General">
                  <c:v>-38.464599999999997</c:v>
                </c:pt>
                <c:pt idx="17782" formatCode="General">
                  <c:v>-45.986400000000003</c:v>
                </c:pt>
                <c:pt idx="17783" formatCode="General">
                  <c:v>-52.106900000000003</c:v>
                </c:pt>
                <c:pt idx="17784" formatCode="General">
                  <c:v>-56.4816</c:v>
                </c:pt>
                <c:pt idx="17785" formatCode="General">
                  <c:v>-58.917200000000001</c:v>
                </c:pt>
                <c:pt idx="17786" formatCode="General">
                  <c:v>-59.320500000000003</c:v>
                </c:pt>
                <c:pt idx="17787" formatCode="General">
                  <c:v>-57.8125</c:v>
                </c:pt>
                <c:pt idx="17788" formatCode="General">
                  <c:v>-54.711300000000001</c:v>
                </c:pt>
                <c:pt idx="17789" formatCode="General">
                  <c:v>-50.488300000000002</c:v>
                </c:pt>
                <c:pt idx="17790" formatCode="General">
                  <c:v>-45.615900000000003</c:v>
                </c:pt>
                <c:pt idx="17791" formatCode="General">
                  <c:v>-40.561999999999998</c:v>
                </c:pt>
                <c:pt idx="17792" formatCode="General">
                  <c:v>-35.724800000000002</c:v>
                </c:pt>
                <c:pt idx="17793" formatCode="General">
                  <c:v>-31.2409</c:v>
                </c:pt>
                <c:pt idx="17794" formatCode="General">
                  <c:v>-27.195699999999999</c:v>
                </c:pt>
                <c:pt idx="17795" formatCode="General">
                  <c:v>-23.643699999999999</c:v>
                </c:pt>
                <c:pt idx="17796" formatCode="General">
                  <c:v>-20.528600000000001</c:v>
                </c:pt>
                <c:pt idx="17797" formatCode="General">
                  <c:v>-17.774899999999999</c:v>
                </c:pt>
                <c:pt idx="17798" formatCode="General">
                  <c:v>-15.3165</c:v>
                </c:pt>
                <c:pt idx="17799" formatCode="General">
                  <c:v>-13.0351</c:v>
                </c:pt>
                <c:pt idx="17800" formatCode="General">
                  <c:v>-10.7773</c:v>
                </c:pt>
                <c:pt idx="17801" formatCode="General">
                  <c:v>-8.3968500000000006</c:v>
                </c:pt>
                <c:pt idx="17802" formatCode="General">
                  <c:v>-5.8159700000000001</c:v>
                </c:pt>
                <c:pt idx="17803" formatCode="General">
                  <c:v>-2.9725299999999999</c:v>
                </c:pt>
                <c:pt idx="17804" formatCode="General">
                  <c:v>0.17994399999999999</c:v>
                </c:pt>
                <c:pt idx="17805" formatCode="General">
                  <c:v>3.77888</c:v>
                </c:pt>
                <c:pt idx="17806" formatCode="General">
                  <c:v>7.9816500000000001</c:v>
                </c:pt>
                <c:pt idx="17807" formatCode="General">
                  <c:v>12.863</c:v>
                </c:pt>
                <c:pt idx="17808" formatCode="General">
                  <c:v>18.329599999999999</c:v>
                </c:pt>
                <c:pt idx="17809" formatCode="General">
                  <c:v>24.1769</c:v>
                </c:pt>
                <c:pt idx="17810" formatCode="General">
                  <c:v>30.232199999999999</c:v>
                </c:pt>
                <c:pt idx="17811" formatCode="General">
                  <c:v>36.347200000000001</c:v>
                </c:pt>
                <c:pt idx="17812" formatCode="General">
                  <c:v>42.378100000000003</c:v>
                </c:pt>
                <c:pt idx="17813" formatCode="General">
                  <c:v>48.129800000000003</c:v>
                </c:pt>
                <c:pt idx="17814" formatCode="General">
                  <c:v>53.363799999999998</c:v>
                </c:pt>
                <c:pt idx="17815" formatCode="General">
                  <c:v>57.863300000000002</c:v>
                </c:pt>
                <c:pt idx="17816" formatCode="General">
                  <c:v>61.496299999999998</c:v>
                </c:pt>
                <c:pt idx="17817" formatCode="General">
                  <c:v>64.243799999999993</c:v>
                </c:pt>
                <c:pt idx="17818" formatCode="General">
                  <c:v>66.141900000000007</c:v>
                </c:pt>
                <c:pt idx="17819" formatCode="General">
                  <c:v>67.184799999999996</c:v>
                </c:pt>
                <c:pt idx="17820" formatCode="General">
                  <c:v>67.369100000000003</c:v>
                </c:pt>
                <c:pt idx="17821" formatCode="General">
                  <c:v>66.709199999999996</c:v>
                </c:pt>
                <c:pt idx="17822" formatCode="General">
                  <c:v>65.309799999999996</c:v>
                </c:pt>
                <c:pt idx="17823" formatCode="General">
                  <c:v>63.329500000000003</c:v>
                </c:pt>
                <c:pt idx="17824" formatCode="General">
                  <c:v>60.835500000000003</c:v>
                </c:pt>
                <c:pt idx="17825" formatCode="General">
                  <c:v>57.853400000000001</c:v>
                </c:pt>
                <c:pt idx="17826" formatCode="General">
                  <c:v>54.369199999999999</c:v>
                </c:pt>
                <c:pt idx="17827" formatCode="General">
                  <c:v>50.448099999999997</c:v>
                </c:pt>
                <c:pt idx="17828" formatCode="General">
                  <c:v>46.322299999999998</c:v>
                </c:pt>
                <c:pt idx="17829" formatCode="General">
                  <c:v>42.294499999999999</c:v>
                </c:pt>
                <c:pt idx="17830" formatCode="General">
                  <c:v>38.615900000000003</c:v>
                </c:pt>
                <c:pt idx="17831" formatCode="General">
                  <c:v>35.448700000000002</c:v>
                </c:pt>
                <c:pt idx="17832" formatCode="General">
                  <c:v>32.905999999999999</c:v>
                </c:pt>
                <c:pt idx="17833" formatCode="General">
                  <c:v>31.027899999999999</c:v>
                </c:pt>
                <c:pt idx="17834" formatCode="General">
                  <c:v>29.675599999999999</c:v>
                </c:pt>
                <c:pt idx="17835" formatCode="General">
                  <c:v>28.545999999999999</c:v>
                </c:pt>
                <c:pt idx="17836" formatCode="General">
                  <c:v>27.512799999999999</c:v>
                </c:pt>
                <c:pt idx="17837" formatCode="General">
                  <c:v>26.607299999999999</c:v>
                </c:pt>
                <c:pt idx="17838" formatCode="General">
                  <c:v>26.0138</c:v>
                </c:pt>
                <c:pt idx="17839" formatCode="General">
                  <c:v>25.9269</c:v>
                </c:pt>
                <c:pt idx="17840" formatCode="General">
                  <c:v>26.369199999999999</c:v>
                </c:pt>
                <c:pt idx="17841" formatCode="General">
                  <c:v>27.3233</c:v>
                </c:pt>
                <c:pt idx="17842" formatCode="General">
                  <c:v>28.735800000000001</c:v>
                </c:pt>
                <c:pt idx="17843" formatCode="General">
                  <c:v>30.524899999999999</c:v>
                </c:pt>
                <c:pt idx="17844" formatCode="General">
                  <c:v>32.604399999999998</c:v>
                </c:pt>
                <c:pt idx="17845" formatCode="General">
                  <c:v>34.920400000000001</c:v>
                </c:pt>
                <c:pt idx="17846" formatCode="General">
                  <c:v>37.433999999999997</c:v>
                </c:pt>
                <c:pt idx="17847" formatCode="General">
                  <c:v>40.128999999999998</c:v>
                </c:pt>
                <c:pt idx="17848" formatCode="General">
                  <c:v>42.953800000000001</c:v>
                </c:pt>
                <c:pt idx="17849" formatCode="General">
                  <c:v>45.811799999999998</c:v>
                </c:pt>
                <c:pt idx="17850" formatCode="General">
                  <c:v>48.5916</c:v>
                </c:pt>
                <c:pt idx="17851" formatCode="General">
                  <c:v>51.199100000000001</c:v>
                </c:pt>
                <c:pt idx="17852" formatCode="General">
                  <c:v>53.610100000000003</c:v>
                </c:pt>
                <c:pt idx="17853" formatCode="General">
                  <c:v>55.809699999999999</c:v>
                </c:pt>
                <c:pt idx="17854" formatCode="General">
                  <c:v>57.758099999999999</c:v>
                </c:pt>
                <c:pt idx="17855" formatCode="General">
                  <c:v>59.414999999999999</c:v>
                </c:pt>
                <c:pt idx="17856" formatCode="General">
                  <c:v>60.7468</c:v>
                </c:pt>
                <c:pt idx="17857" formatCode="General">
                  <c:v>61.764000000000003</c:v>
                </c:pt>
                <c:pt idx="17858" formatCode="General">
                  <c:v>62.496699999999997</c:v>
                </c:pt>
                <c:pt idx="17859" formatCode="General">
                  <c:v>62.964500000000001</c:v>
                </c:pt>
                <c:pt idx="17860" formatCode="General">
                  <c:v>63.185299999999998</c:v>
                </c:pt>
                <c:pt idx="17861" formatCode="General">
                  <c:v>63.1691</c:v>
                </c:pt>
                <c:pt idx="17862" formatCode="General">
                  <c:v>62.896500000000003</c:v>
                </c:pt>
                <c:pt idx="17863" formatCode="General">
                  <c:v>62.341999999999999</c:v>
                </c:pt>
                <c:pt idx="17864" formatCode="General">
                  <c:v>61.519100000000002</c:v>
                </c:pt>
                <c:pt idx="17865" formatCode="General">
                  <c:v>60.461799999999997</c:v>
                </c:pt>
                <c:pt idx="17866" formatCode="General">
                  <c:v>59.2241</c:v>
                </c:pt>
                <c:pt idx="17867" formatCode="General">
                  <c:v>57.8536</c:v>
                </c:pt>
                <c:pt idx="17868" formatCode="General">
                  <c:v>56.3718</c:v>
                </c:pt>
                <c:pt idx="17869" formatCode="General">
                  <c:v>54.796199999999999</c:v>
                </c:pt>
                <c:pt idx="17870" formatCode="General">
                  <c:v>53.144799999999996</c:v>
                </c:pt>
                <c:pt idx="17871" formatCode="General">
                  <c:v>51.421199999999999</c:v>
                </c:pt>
                <c:pt idx="17872" formatCode="General">
                  <c:v>49.6188</c:v>
                </c:pt>
                <c:pt idx="17873" formatCode="General">
                  <c:v>47.730499999999999</c:v>
                </c:pt>
                <c:pt idx="17874" formatCode="General">
                  <c:v>45.755400000000002</c:v>
                </c:pt>
                <c:pt idx="17875" formatCode="General">
                  <c:v>43.707500000000003</c:v>
                </c:pt>
                <c:pt idx="17876" formatCode="General">
                  <c:v>41.647599999999997</c:v>
                </c:pt>
                <c:pt idx="17877" formatCode="General">
                  <c:v>39.653799999999997</c:v>
                </c:pt>
                <c:pt idx="17878" formatCode="General">
                  <c:v>37.814900000000002</c:v>
                </c:pt>
                <c:pt idx="17879" formatCode="General">
                  <c:v>36.213999999999999</c:v>
                </c:pt>
                <c:pt idx="17880" formatCode="General">
                  <c:v>34.901499999999999</c:v>
                </c:pt>
                <c:pt idx="17881" formatCode="General">
                  <c:v>33.876300000000001</c:v>
                </c:pt>
                <c:pt idx="17882" formatCode="General">
                  <c:v>33.060200000000002</c:v>
                </c:pt>
                <c:pt idx="17883" formatCode="General">
                  <c:v>32.4131</c:v>
                </c:pt>
                <c:pt idx="17884" formatCode="General">
                  <c:v>31.939699999999998</c:v>
                </c:pt>
                <c:pt idx="17885" formatCode="General">
                  <c:v>31.643000000000001</c:v>
                </c:pt>
                <c:pt idx="17886" formatCode="General">
                  <c:v>31.5016</c:v>
                </c:pt>
                <c:pt idx="17887" formatCode="General">
                  <c:v>31.4481</c:v>
                </c:pt>
                <c:pt idx="17888" formatCode="General">
                  <c:v>31.500299999999999</c:v>
                </c:pt>
                <c:pt idx="17889" formatCode="General">
                  <c:v>31.768599999999999</c:v>
                </c:pt>
                <c:pt idx="17890" formatCode="General">
                  <c:v>32.301400000000001</c:v>
                </c:pt>
                <c:pt idx="17891" formatCode="General">
                  <c:v>33.0931</c:v>
                </c:pt>
                <c:pt idx="17892" formatCode="General">
                  <c:v>34.133899999999997</c:v>
                </c:pt>
                <c:pt idx="17893" formatCode="General">
                  <c:v>35.411700000000003</c:v>
                </c:pt>
                <c:pt idx="17894" formatCode="General">
                  <c:v>36.9131</c:v>
                </c:pt>
                <c:pt idx="17895" formatCode="General">
                  <c:v>38.593800000000002</c:v>
                </c:pt>
                <c:pt idx="17896" formatCode="General">
                  <c:v>40.386400000000002</c:v>
                </c:pt>
                <c:pt idx="17897" formatCode="General">
                  <c:v>42.229900000000001</c:v>
                </c:pt>
                <c:pt idx="17898" formatCode="General">
                  <c:v>44.062100000000001</c:v>
                </c:pt>
                <c:pt idx="17899" formatCode="General">
                  <c:v>45.765900000000002</c:v>
                </c:pt>
                <c:pt idx="17900" formatCode="General">
                  <c:v>47.196800000000003</c:v>
                </c:pt>
                <c:pt idx="17901" formatCode="General">
                  <c:v>48.214100000000002</c:v>
                </c:pt>
                <c:pt idx="17902" formatCode="General">
                  <c:v>48.7637</c:v>
                </c:pt>
                <c:pt idx="17903" formatCode="General">
                  <c:v>48.900399999999998</c:v>
                </c:pt>
                <c:pt idx="17904" formatCode="General">
                  <c:v>48.781999999999996</c:v>
                </c:pt>
                <c:pt idx="17905" formatCode="General">
                  <c:v>48.581800000000001</c:v>
                </c:pt>
                <c:pt idx="17906" formatCode="General">
                  <c:v>48.3523</c:v>
                </c:pt>
                <c:pt idx="17907" formatCode="General">
                  <c:v>48.094799999999999</c:v>
                </c:pt>
                <c:pt idx="17908" formatCode="General">
                  <c:v>47.781599999999997</c:v>
                </c:pt>
                <c:pt idx="17909" formatCode="General">
                  <c:v>47.320700000000002</c:v>
                </c:pt>
                <c:pt idx="17910" formatCode="General">
                  <c:v>46.604300000000002</c:v>
                </c:pt>
                <c:pt idx="17911" formatCode="General">
                  <c:v>45.5381</c:v>
                </c:pt>
                <c:pt idx="17912" formatCode="General">
                  <c:v>44.045900000000003</c:v>
                </c:pt>
                <c:pt idx="17913" formatCode="General">
                  <c:v>42.053100000000001</c:v>
                </c:pt>
                <c:pt idx="17914" formatCode="General">
                  <c:v>39.505099999999999</c:v>
                </c:pt>
                <c:pt idx="17915" formatCode="General">
                  <c:v>36.4148</c:v>
                </c:pt>
                <c:pt idx="17916" formatCode="General">
                  <c:v>32.916499999999999</c:v>
                </c:pt>
                <c:pt idx="17917" formatCode="General">
                  <c:v>29.231000000000002</c:v>
                </c:pt>
                <c:pt idx="17918" formatCode="General">
                  <c:v>25.532</c:v>
                </c:pt>
                <c:pt idx="17919" formatCode="General">
                  <c:v>21.916399999999999</c:v>
                </c:pt>
                <c:pt idx="17920" formatCode="General">
                  <c:v>18.3916</c:v>
                </c:pt>
                <c:pt idx="17921" formatCode="General">
                  <c:v>14.931699999999999</c:v>
                </c:pt>
                <c:pt idx="17922" formatCode="General">
                  <c:v>11.5006</c:v>
                </c:pt>
                <c:pt idx="17923" formatCode="General">
                  <c:v>8.1426499999999997</c:v>
                </c:pt>
                <c:pt idx="17924" formatCode="General">
                  <c:v>4.9573</c:v>
                </c:pt>
                <c:pt idx="17925" formatCode="General">
                  <c:v>2.0042</c:v>
                </c:pt>
                <c:pt idx="17926" formatCode="General">
                  <c:v>-0.71429799999999999</c:v>
                </c:pt>
                <c:pt idx="17927" formatCode="General">
                  <c:v>-3.3648199999999999</c:v>
                </c:pt>
                <c:pt idx="17928" formatCode="General">
                  <c:v>-6.0889300000000004</c:v>
                </c:pt>
                <c:pt idx="17929" formatCode="General">
                  <c:v>-8.8836399999999998</c:v>
                </c:pt>
                <c:pt idx="17930" formatCode="General">
                  <c:v>-11.694900000000001</c:v>
                </c:pt>
                <c:pt idx="17931" formatCode="General">
                  <c:v>-14.454800000000001</c:v>
                </c:pt>
                <c:pt idx="17932" formatCode="General">
                  <c:v>-17.116599999999998</c:v>
                </c:pt>
                <c:pt idx="17933" formatCode="General">
                  <c:v>-19.602799999999998</c:v>
                </c:pt>
                <c:pt idx="17934" formatCode="General">
                  <c:v>-21.757400000000001</c:v>
                </c:pt>
                <c:pt idx="17935" formatCode="General">
                  <c:v>-23.435500000000001</c:v>
                </c:pt>
                <c:pt idx="17936" formatCode="General">
                  <c:v>-24.575099999999999</c:v>
                </c:pt>
                <c:pt idx="17937" formatCode="General">
                  <c:v>-25.153099999999998</c:v>
                </c:pt>
                <c:pt idx="17938" formatCode="General">
                  <c:v>-25.205400000000001</c:v>
                </c:pt>
                <c:pt idx="17939" formatCode="General">
                  <c:v>-24.895499999999998</c:v>
                </c:pt>
                <c:pt idx="17940" formatCode="General">
                  <c:v>-24.389900000000001</c:v>
                </c:pt>
                <c:pt idx="17941" formatCode="General">
                  <c:v>-23.7607</c:v>
                </c:pt>
                <c:pt idx="17942" formatCode="General">
                  <c:v>-23.004999999999999</c:v>
                </c:pt>
                <c:pt idx="17943" formatCode="General">
                  <c:v>-22.059000000000001</c:v>
                </c:pt>
                <c:pt idx="17944" formatCode="General">
                  <c:v>-20.8994</c:v>
                </c:pt>
                <c:pt idx="17945" formatCode="General">
                  <c:v>-19.533300000000001</c:v>
                </c:pt>
                <c:pt idx="17946" formatCode="General">
                  <c:v>-17.9377</c:v>
                </c:pt>
                <c:pt idx="17947" formatCode="General">
                  <c:v>-16.110700000000001</c:v>
                </c:pt>
                <c:pt idx="17948" formatCode="General">
                  <c:v>-14.1343</c:v>
                </c:pt>
                <c:pt idx="17949" formatCode="General">
                  <c:v>-12.2462</c:v>
                </c:pt>
                <c:pt idx="17950" formatCode="General">
                  <c:v>-10.801600000000001</c:v>
                </c:pt>
                <c:pt idx="17951" formatCode="General">
                  <c:v>-9.9508200000000002</c:v>
                </c:pt>
                <c:pt idx="17952" formatCode="General">
                  <c:v>-9.6843199999999996</c:v>
                </c:pt>
                <c:pt idx="17953" formatCode="General">
                  <c:v>-9.9973399999999994</c:v>
                </c:pt>
                <c:pt idx="17954" formatCode="General">
                  <c:v>-10.9008</c:v>
                </c:pt>
                <c:pt idx="17955" formatCode="General">
                  <c:v>-12.453099999999999</c:v>
                </c:pt>
                <c:pt idx="17956" formatCode="General">
                  <c:v>-14.57</c:v>
                </c:pt>
                <c:pt idx="17957" formatCode="General">
                  <c:v>-17.052800000000001</c:v>
                </c:pt>
                <c:pt idx="17958" formatCode="General">
                  <c:v>-19.656700000000001</c:v>
                </c:pt>
                <c:pt idx="17959" formatCode="General">
                  <c:v>-22.158100000000001</c:v>
                </c:pt>
                <c:pt idx="17960" formatCode="General">
                  <c:v>-24.4284</c:v>
                </c:pt>
                <c:pt idx="17961" formatCode="General">
                  <c:v>-26.3735</c:v>
                </c:pt>
                <c:pt idx="17962" formatCode="General">
                  <c:v>-27.948</c:v>
                </c:pt>
                <c:pt idx="17963" formatCode="General">
                  <c:v>-29.0946</c:v>
                </c:pt>
                <c:pt idx="17964" formatCode="General">
                  <c:v>-29.756</c:v>
                </c:pt>
                <c:pt idx="17965" formatCode="General">
                  <c:v>-29.874600000000001</c:v>
                </c:pt>
                <c:pt idx="17966" formatCode="General">
                  <c:v>-29.402899999999999</c:v>
                </c:pt>
                <c:pt idx="17967" formatCode="General">
                  <c:v>-28.309799999999999</c:v>
                </c:pt>
                <c:pt idx="17968" formatCode="General">
                  <c:v>-26.668800000000001</c:v>
                </c:pt>
                <c:pt idx="17969" formatCode="General">
                  <c:v>-24.706099999999999</c:v>
                </c:pt>
                <c:pt idx="17970" formatCode="General">
                  <c:v>-22.732099999999999</c:v>
                </c:pt>
                <c:pt idx="17971" formatCode="General">
                  <c:v>-21.032599999999999</c:v>
                </c:pt>
                <c:pt idx="17972" formatCode="General">
                  <c:v>-19.687899999999999</c:v>
                </c:pt>
                <c:pt idx="17973" formatCode="General">
                  <c:v>-18.663799999999998</c:v>
                </c:pt>
                <c:pt idx="17974" formatCode="General">
                  <c:v>-17.895499999999998</c:v>
                </c:pt>
                <c:pt idx="17975" formatCode="General">
                  <c:v>-17.358000000000001</c:v>
                </c:pt>
                <c:pt idx="17976" formatCode="General">
                  <c:v>-17.110499999999998</c:v>
                </c:pt>
                <c:pt idx="17977" formatCode="General">
                  <c:v>-17.1784</c:v>
                </c:pt>
                <c:pt idx="17978" formatCode="General">
                  <c:v>-17.557600000000001</c:v>
                </c:pt>
                <c:pt idx="17979" formatCode="General">
                  <c:v>-18.1175</c:v>
                </c:pt>
                <c:pt idx="17980" formatCode="General">
                  <c:v>-18.678999999999998</c:v>
                </c:pt>
                <c:pt idx="17981" formatCode="General">
                  <c:v>-19.057400000000001</c:v>
                </c:pt>
                <c:pt idx="17982" formatCode="General">
                  <c:v>-19.056899999999999</c:v>
                </c:pt>
                <c:pt idx="17983" formatCode="General">
                  <c:v>-18.552</c:v>
                </c:pt>
                <c:pt idx="17984" formatCode="General">
                  <c:v>-17.596299999999999</c:v>
                </c:pt>
                <c:pt idx="17985" formatCode="General">
                  <c:v>-16.337800000000001</c:v>
                </c:pt>
                <c:pt idx="17986" formatCode="General">
                  <c:v>-14.889699999999999</c:v>
                </c:pt>
                <c:pt idx="17987" formatCode="General">
                  <c:v>-13.4008</c:v>
                </c:pt>
                <c:pt idx="17988" formatCode="General">
                  <c:v>-12.056900000000001</c:v>
                </c:pt>
                <c:pt idx="17989" formatCode="General">
                  <c:v>-10.9542</c:v>
                </c:pt>
                <c:pt idx="17990" formatCode="General">
                  <c:v>-10.0471</c:v>
                </c:pt>
                <c:pt idx="17991" formatCode="General">
                  <c:v>-9.2737800000000004</c:v>
                </c:pt>
                <c:pt idx="17992" formatCode="General">
                  <c:v>-8.5850399999999993</c:v>
                </c:pt>
                <c:pt idx="17993" formatCode="General">
                  <c:v>-8.0278700000000001</c:v>
                </c:pt>
                <c:pt idx="17994" formatCode="General">
                  <c:v>-7.6578499999999998</c:v>
                </c:pt>
                <c:pt idx="17995" formatCode="General">
                  <c:v>-7.4711400000000001</c:v>
                </c:pt>
                <c:pt idx="17996" formatCode="General">
                  <c:v>-7.45045</c:v>
                </c:pt>
                <c:pt idx="17997" formatCode="General">
                  <c:v>-7.5715399999999997</c:v>
                </c:pt>
                <c:pt idx="17998" formatCode="General">
                  <c:v>-7.8191199999999998</c:v>
                </c:pt>
                <c:pt idx="17999" formatCode="General">
                  <c:v>-8.1938899999999997</c:v>
                </c:pt>
                <c:pt idx="18000" formatCode="General">
                  <c:v>-8.7777600000000007</c:v>
                </c:pt>
                <c:pt idx="18001" formatCode="General">
                  <c:v>-9.6178000000000008</c:v>
                </c:pt>
                <c:pt idx="18002" formatCode="General">
                  <c:v>-10.63</c:v>
                </c:pt>
                <c:pt idx="18003" formatCode="General">
                  <c:v>-11.6873</c:v>
                </c:pt>
                <c:pt idx="18004" formatCode="General">
                  <c:v>-12.6602</c:v>
                </c:pt>
                <c:pt idx="18005" formatCode="General">
                  <c:v>-13.481199999999999</c:v>
                </c:pt>
                <c:pt idx="18006" formatCode="General">
                  <c:v>-14.109400000000001</c:v>
                </c:pt>
                <c:pt idx="18007" formatCode="General">
                  <c:v>-14.442299999999999</c:v>
                </c:pt>
                <c:pt idx="18008" formatCode="General">
                  <c:v>-14.323700000000001</c:v>
                </c:pt>
                <c:pt idx="18009" formatCode="General">
                  <c:v>-13.5726</c:v>
                </c:pt>
                <c:pt idx="18010" formatCode="General">
                  <c:v>-12.1973</c:v>
                </c:pt>
                <c:pt idx="18011" formatCode="General">
                  <c:v>-10.3605</c:v>
                </c:pt>
                <c:pt idx="18012" formatCode="General">
                  <c:v>-8.19937</c:v>
                </c:pt>
                <c:pt idx="18013" formatCode="General">
                  <c:v>-5.8223399999999996</c:v>
                </c:pt>
                <c:pt idx="18014" formatCode="General">
                  <c:v>-3.2894800000000002</c:v>
                </c:pt>
                <c:pt idx="18015" formatCode="General">
                  <c:v>-0.63192999999999999</c:v>
                </c:pt>
                <c:pt idx="18016" formatCode="General">
                  <c:v>2.1671200000000002</c:v>
                </c:pt>
                <c:pt idx="18017" formatCode="General">
                  <c:v>5.0970599999999999</c:v>
                </c:pt>
                <c:pt idx="18018" formatCode="General">
                  <c:v>8.1101799999999997</c:v>
                </c:pt>
                <c:pt idx="18019" formatCode="General">
                  <c:v>11.1625</c:v>
                </c:pt>
                <c:pt idx="18020" formatCode="General">
                  <c:v>14.2173</c:v>
                </c:pt>
                <c:pt idx="18021" formatCode="General">
                  <c:v>17.256599999999999</c:v>
                </c:pt>
                <c:pt idx="18022" formatCode="General">
                  <c:v>20.236999999999998</c:v>
                </c:pt>
                <c:pt idx="18023" formatCode="General">
                  <c:v>23.079699999999999</c:v>
                </c:pt>
                <c:pt idx="18024" formatCode="General">
                  <c:v>25.725000000000001</c:v>
                </c:pt>
                <c:pt idx="18025" formatCode="General">
                  <c:v>28.140799999999999</c:v>
                </c:pt>
                <c:pt idx="18026" formatCode="General">
                  <c:v>30.342500000000001</c:v>
                </c:pt>
                <c:pt idx="18027" formatCode="General">
                  <c:v>32.3566</c:v>
                </c:pt>
                <c:pt idx="18028" formatCode="General">
                  <c:v>34.179000000000002</c:v>
                </c:pt>
                <c:pt idx="18029" formatCode="General">
                  <c:v>35.801000000000002</c:v>
                </c:pt>
                <c:pt idx="18030" formatCode="General">
                  <c:v>37.214199999999998</c:v>
                </c:pt>
                <c:pt idx="18031" formatCode="General">
                  <c:v>38.481699999999996</c:v>
                </c:pt>
                <c:pt idx="18032" formatCode="General">
                  <c:v>39.695900000000002</c:v>
                </c:pt>
                <c:pt idx="18033" formatCode="General">
                  <c:v>40.945300000000003</c:v>
                </c:pt>
                <c:pt idx="18034" formatCode="General">
                  <c:v>42.292700000000004</c:v>
                </c:pt>
                <c:pt idx="18035" formatCode="General">
                  <c:v>43.715800000000002</c:v>
                </c:pt>
                <c:pt idx="18036" formatCode="General">
                  <c:v>45.246699999999997</c:v>
                </c:pt>
                <c:pt idx="18037" formatCode="General">
                  <c:v>46.994799999999998</c:v>
                </c:pt>
                <c:pt idx="18038" formatCode="General">
                  <c:v>48.972200000000001</c:v>
                </c:pt>
                <c:pt idx="18039" formatCode="General">
                  <c:v>51.104199999999999</c:v>
                </c:pt>
                <c:pt idx="18040" formatCode="General">
                  <c:v>53.261400000000002</c:v>
                </c:pt>
                <c:pt idx="18041" formatCode="General">
                  <c:v>55.328800000000001</c:v>
                </c:pt>
                <c:pt idx="18042" formatCode="General">
                  <c:v>57.264899999999997</c:v>
                </c:pt>
                <c:pt idx="18043" formatCode="General">
                  <c:v>59.048699999999997</c:v>
                </c:pt>
                <c:pt idx="18044" formatCode="General">
                  <c:v>60.682899999999997</c:v>
                </c:pt>
                <c:pt idx="18045" formatCode="General">
                  <c:v>62.166600000000003</c:v>
                </c:pt>
                <c:pt idx="18046" formatCode="General">
                  <c:v>63.497300000000003</c:v>
                </c:pt>
                <c:pt idx="18047" formatCode="General">
                  <c:v>64.683300000000003</c:v>
                </c:pt>
                <c:pt idx="18048" formatCode="General">
                  <c:v>65.735399999999998</c:v>
                </c:pt>
                <c:pt idx="18049" formatCode="General">
                  <c:v>66.659300000000002</c:v>
                </c:pt>
                <c:pt idx="18050" formatCode="General">
                  <c:v>67.496099999999998</c:v>
                </c:pt>
                <c:pt idx="18051" formatCode="General">
                  <c:v>68.304500000000004</c:v>
                </c:pt>
                <c:pt idx="18052" formatCode="General">
                  <c:v>69.121499999999997</c:v>
                </c:pt>
                <c:pt idx="18053" formatCode="General">
                  <c:v>69.9773</c:v>
                </c:pt>
                <c:pt idx="18054" formatCode="General">
                  <c:v>70.921499999999995</c:v>
                </c:pt>
                <c:pt idx="18055" formatCode="General">
                  <c:v>71.954800000000006</c:v>
                </c:pt>
                <c:pt idx="18056" formatCode="General">
                  <c:v>72.983699999999999</c:v>
                </c:pt>
                <c:pt idx="18057" formatCode="General">
                  <c:v>73.843199999999996</c:v>
                </c:pt>
                <c:pt idx="18058" formatCode="General">
                  <c:v>74.359899999999996</c:v>
                </c:pt>
                <c:pt idx="18059" formatCode="General">
                  <c:v>74.4863</c:v>
                </c:pt>
                <c:pt idx="18060" formatCode="General">
                  <c:v>74.232900000000001</c:v>
                </c:pt>
                <c:pt idx="18061" formatCode="General">
                  <c:v>73.561899999999994</c:v>
                </c:pt>
                <c:pt idx="18062" formatCode="General">
                  <c:v>72.494399999999999</c:v>
                </c:pt>
                <c:pt idx="18063" formatCode="General">
                  <c:v>71.135400000000004</c:v>
                </c:pt>
                <c:pt idx="18064" formatCode="General">
                  <c:v>69.640799999999999</c:v>
                </c:pt>
                <c:pt idx="18065" formatCode="General">
                  <c:v>68.163700000000006</c:v>
                </c:pt>
                <c:pt idx="18066" formatCode="General">
                  <c:v>66.869799999999998</c:v>
                </c:pt>
                <c:pt idx="18067" formatCode="General">
                  <c:v>65.884699999999995</c:v>
                </c:pt>
                <c:pt idx="18068" formatCode="General">
                  <c:v>65.176900000000003</c:v>
                </c:pt>
                <c:pt idx="18069" formatCode="General">
                  <c:v>64.689700000000002</c:v>
                </c:pt>
                <c:pt idx="18070" formatCode="General">
                  <c:v>64.384600000000006</c:v>
                </c:pt>
                <c:pt idx="18071" formatCode="General">
                  <c:v>64.234200000000001</c:v>
                </c:pt>
                <c:pt idx="18072" formatCode="General">
                  <c:v>64.238299999999995</c:v>
                </c:pt>
                <c:pt idx="18073" formatCode="General">
                  <c:v>64.462000000000003</c:v>
                </c:pt>
                <c:pt idx="18074" formatCode="General">
                  <c:v>64.984999999999999</c:v>
                </c:pt>
                <c:pt idx="18075" formatCode="General">
                  <c:v>65.861999999999995</c:v>
                </c:pt>
                <c:pt idx="18076" formatCode="General">
                  <c:v>67.1233</c:v>
                </c:pt>
                <c:pt idx="18077" formatCode="General">
                  <c:v>68.750200000000007</c:v>
                </c:pt>
                <c:pt idx="18078" formatCode="General">
                  <c:v>70.7029</c:v>
                </c:pt>
                <c:pt idx="18079" formatCode="General">
                  <c:v>72.931600000000003</c:v>
                </c:pt>
                <c:pt idx="18080" formatCode="General">
                  <c:v>75.284800000000004</c:v>
                </c:pt>
                <c:pt idx="18081" formatCode="General">
                  <c:v>77.591099999999997</c:v>
                </c:pt>
                <c:pt idx="18082" formatCode="General">
                  <c:v>79.736699999999999</c:v>
                </c:pt>
                <c:pt idx="18083" formatCode="General">
                  <c:v>81.499399999999994</c:v>
                </c:pt>
                <c:pt idx="18084" formatCode="General">
                  <c:v>82.632300000000001</c:v>
                </c:pt>
                <c:pt idx="18085" formatCode="General">
                  <c:v>83.173599999999993</c:v>
                </c:pt>
                <c:pt idx="18086" formatCode="General">
                  <c:v>83.296999999999997</c:v>
                </c:pt>
                <c:pt idx="18087" formatCode="General">
                  <c:v>83.191299999999998</c:v>
                </c:pt>
                <c:pt idx="18088" formatCode="General">
                  <c:v>83.017300000000006</c:v>
                </c:pt>
                <c:pt idx="18089" formatCode="General">
                  <c:v>82.783699999999996</c:v>
                </c:pt>
                <c:pt idx="18090" formatCode="General">
                  <c:v>82.562799999999996</c:v>
                </c:pt>
                <c:pt idx="18091" formatCode="General">
                  <c:v>82.489900000000006</c:v>
                </c:pt>
                <c:pt idx="18092" formatCode="General">
                  <c:v>82.6995</c:v>
                </c:pt>
                <c:pt idx="18093" formatCode="General">
                  <c:v>83.250100000000003</c:v>
                </c:pt>
                <c:pt idx="18094" formatCode="General">
                  <c:v>83.963399999999993</c:v>
                </c:pt>
                <c:pt idx="18095" formatCode="General">
                  <c:v>84.65</c:v>
                </c:pt>
                <c:pt idx="18096" formatCode="General">
                  <c:v>85.255700000000004</c:v>
                </c:pt>
                <c:pt idx="18097" formatCode="General">
                  <c:v>85.726699999999994</c:v>
                </c:pt>
                <c:pt idx="18098" formatCode="General">
                  <c:v>86.024100000000004</c:v>
                </c:pt>
                <c:pt idx="18099" formatCode="General">
                  <c:v>86.171499999999995</c:v>
                </c:pt>
                <c:pt idx="18100" formatCode="General">
                  <c:v>86.214600000000004</c:v>
                </c:pt>
                <c:pt idx="18101" formatCode="General">
                  <c:v>86.174099999999996</c:v>
                </c:pt>
                <c:pt idx="18102" formatCode="General">
                  <c:v>86.043599999999998</c:v>
                </c:pt>
                <c:pt idx="18103" formatCode="General">
                  <c:v>85.762200000000007</c:v>
                </c:pt>
                <c:pt idx="18104" formatCode="General">
                  <c:v>85.305300000000003</c:v>
                </c:pt>
                <c:pt idx="18105" formatCode="General">
                  <c:v>84.702399999999997</c:v>
                </c:pt>
                <c:pt idx="18106" formatCode="General">
                  <c:v>84.157600000000002</c:v>
                </c:pt>
                <c:pt idx="18107" formatCode="General">
                  <c:v>83.859800000000007</c:v>
                </c:pt>
                <c:pt idx="18108" formatCode="General">
                  <c:v>83.751900000000006</c:v>
                </c:pt>
                <c:pt idx="18109" formatCode="General">
                  <c:v>83.741799999999998</c:v>
                </c:pt>
                <c:pt idx="18110" formatCode="General">
                  <c:v>83.744399999999999</c:v>
                </c:pt>
                <c:pt idx="18111" formatCode="General">
                  <c:v>83.667199999999994</c:v>
                </c:pt>
                <c:pt idx="18112" formatCode="General">
                  <c:v>83.441900000000004</c:v>
                </c:pt>
                <c:pt idx="18113" formatCode="General">
                  <c:v>83.003200000000007</c:v>
                </c:pt>
                <c:pt idx="18114" formatCode="General">
                  <c:v>82.306399999999996</c:v>
                </c:pt>
                <c:pt idx="18115" formatCode="General">
                  <c:v>81.374300000000005</c:v>
                </c:pt>
                <c:pt idx="18116" formatCode="General">
                  <c:v>80.258099999999999</c:v>
                </c:pt>
                <c:pt idx="18117" formatCode="General">
                  <c:v>79.005700000000004</c:v>
                </c:pt>
                <c:pt idx="18118" formatCode="General">
                  <c:v>77.670699999999997</c:v>
                </c:pt>
                <c:pt idx="18119" formatCode="General">
                  <c:v>76.298299999999998</c:v>
                </c:pt>
                <c:pt idx="18120" formatCode="General">
                  <c:v>74.875699999999995</c:v>
                </c:pt>
                <c:pt idx="18121" formatCode="General">
                  <c:v>73.403999999999996</c:v>
                </c:pt>
                <c:pt idx="18122" formatCode="General">
                  <c:v>71.987499999999997</c:v>
                </c:pt>
                <c:pt idx="18123" formatCode="General">
                  <c:v>70.709999999999994</c:v>
                </c:pt>
                <c:pt idx="18124" formatCode="General">
                  <c:v>69.584299999999999</c:v>
                </c:pt>
                <c:pt idx="18125" formatCode="General">
                  <c:v>68.617900000000006</c:v>
                </c:pt>
                <c:pt idx="18126" formatCode="General">
                  <c:v>67.826099999999997</c:v>
                </c:pt>
                <c:pt idx="18127" formatCode="General">
                  <c:v>67.306799999999996</c:v>
                </c:pt>
                <c:pt idx="18128" formatCode="General">
                  <c:v>67.102000000000004</c:v>
                </c:pt>
                <c:pt idx="18129" formatCode="General">
                  <c:v>67.078400000000002</c:v>
                </c:pt>
                <c:pt idx="18130" formatCode="General">
                  <c:v>67.130899999999997</c:v>
                </c:pt>
                <c:pt idx="18131" formatCode="General">
                  <c:v>67.230999999999995</c:v>
                </c:pt>
                <c:pt idx="18132" formatCode="General">
                  <c:v>67.406099999999995</c:v>
                </c:pt>
                <c:pt idx="18133" formatCode="General">
                  <c:v>67.702399999999997</c:v>
                </c:pt>
                <c:pt idx="18134" formatCode="General">
                  <c:v>68.129300000000001</c:v>
                </c:pt>
                <c:pt idx="18135" formatCode="General">
                  <c:v>68.669300000000007</c:v>
                </c:pt>
                <c:pt idx="18136" formatCode="General">
                  <c:v>69.254000000000005</c:v>
                </c:pt>
                <c:pt idx="18137" formatCode="General">
                  <c:v>69.780299999999997</c:v>
                </c:pt>
                <c:pt idx="18138" formatCode="General">
                  <c:v>70.134200000000007</c:v>
                </c:pt>
                <c:pt idx="18139" formatCode="General">
                  <c:v>70.204499999999996</c:v>
                </c:pt>
                <c:pt idx="18140" formatCode="General">
                  <c:v>69.928200000000004</c:v>
                </c:pt>
                <c:pt idx="18141" formatCode="General">
                  <c:v>69.329599999999999</c:v>
                </c:pt>
                <c:pt idx="18142" formatCode="General">
                  <c:v>68.489099999999993</c:v>
                </c:pt>
                <c:pt idx="18143" formatCode="General">
                  <c:v>67.536600000000007</c:v>
                </c:pt>
                <c:pt idx="18144" formatCode="General">
                  <c:v>66.632099999999994</c:v>
                </c:pt>
                <c:pt idx="18145" formatCode="General">
                  <c:v>65.909199999999998</c:v>
                </c:pt>
                <c:pt idx="18146" formatCode="General">
                  <c:v>65.433499999999995</c:v>
                </c:pt>
                <c:pt idx="18147" formatCode="General">
                  <c:v>65.224299999999999</c:v>
                </c:pt>
                <c:pt idx="18148" formatCode="General">
                  <c:v>65.311800000000005</c:v>
                </c:pt>
                <c:pt idx="18149" formatCode="General">
                  <c:v>65.736999999999995</c:v>
                </c:pt>
                <c:pt idx="18150" formatCode="General">
                  <c:v>66.541399999999996</c:v>
                </c:pt>
                <c:pt idx="18151" formatCode="General">
                  <c:v>67.686499999999995</c:v>
                </c:pt>
                <c:pt idx="18152" formatCode="General">
                  <c:v>69.0809</c:v>
                </c:pt>
                <c:pt idx="18153" formatCode="General">
                  <c:v>70.530799999999999</c:v>
                </c:pt>
                <c:pt idx="18154" formatCode="General">
                  <c:v>71.837699999999998</c:v>
                </c:pt>
                <c:pt idx="18155" formatCode="General">
                  <c:v>72.921000000000006</c:v>
                </c:pt>
                <c:pt idx="18156" formatCode="General">
                  <c:v>73.722700000000003</c:v>
                </c:pt>
                <c:pt idx="18157" formatCode="General">
                  <c:v>74.218900000000005</c:v>
                </c:pt>
                <c:pt idx="18158" formatCode="General">
                  <c:v>74.4602</c:v>
                </c:pt>
                <c:pt idx="18159" formatCode="General">
                  <c:v>74.542900000000003</c:v>
                </c:pt>
                <c:pt idx="18160" formatCode="General">
                  <c:v>74.484099999999998</c:v>
                </c:pt>
                <c:pt idx="18161" formatCode="General">
                  <c:v>74.280900000000003</c:v>
                </c:pt>
                <c:pt idx="18162" formatCode="General">
                  <c:v>73.995000000000005</c:v>
                </c:pt>
                <c:pt idx="18163" formatCode="General">
                  <c:v>73.703000000000003</c:v>
                </c:pt>
                <c:pt idx="18164" formatCode="General">
                  <c:v>73.470500000000001</c:v>
                </c:pt>
                <c:pt idx="18165" formatCode="General">
                  <c:v>73.373699999999999</c:v>
                </c:pt>
                <c:pt idx="18166" formatCode="General">
                  <c:v>73.477199999999996</c:v>
                </c:pt>
                <c:pt idx="18167" formatCode="General">
                  <c:v>73.754099999999994</c:v>
                </c:pt>
                <c:pt idx="18168" formatCode="General">
                  <c:v>74.126199999999997</c:v>
                </c:pt>
                <c:pt idx="18169" formatCode="General">
                  <c:v>74.447500000000005</c:v>
                </c:pt>
                <c:pt idx="18170" formatCode="General">
                  <c:v>74.61</c:v>
                </c:pt>
                <c:pt idx="18171" formatCode="General">
                  <c:v>74.641300000000001</c:v>
                </c:pt>
                <c:pt idx="18172" formatCode="General">
                  <c:v>74.491</c:v>
                </c:pt>
                <c:pt idx="18173" formatCode="General">
                  <c:v>74.071700000000007</c:v>
                </c:pt>
                <c:pt idx="18174" formatCode="General">
                  <c:v>73.364900000000006</c:v>
                </c:pt>
                <c:pt idx="18175" formatCode="General">
                  <c:v>72.3733</c:v>
                </c:pt>
                <c:pt idx="18176" formatCode="General">
                  <c:v>71.107500000000002</c:v>
                </c:pt>
                <c:pt idx="18177" formatCode="General">
                  <c:v>69.626900000000006</c:v>
                </c:pt>
                <c:pt idx="18178" formatCode="General">
                  <c:v>68.032700000000006</c:v>
                </c:pt>
                <c:pt idx="18179" formatCode="General">
                  <c:v>66.385300000000001</c:v>
                </c:pt>
                <c:pt idx="18180" formatCode="General">
                  <c:v>64.705600000000004</c:v>
                </c:pt>
                <c:pt idx="18181" formatCode="General">
                  <c:v>63.181800000000003</c:v>
                </c:pt>
                <c:pt idx="18182" formatCode="General">
                  <c:v>62.041200000000003</c:v>
                </c:pt>
                <c:pt idx="18183" formatCode="General">
                  <c:v>61.394199999999998</c:v>
                </c:pt>
                <c:pt idx="18184" formatCode="General">
                  <c:v>61.1905</c:v>
                </c:pt>
                <c:pt idx="18185" formatCode="General">
                  <c:v>61.246600000000001</c:v>
                </c:pt>
                <c:pt idx="18186" formatCode="General">
                  <c:v>61.4223</c:v>
                </c:pt>
                <c:pt idx="18187" formatCode="General">
                  <c:v>61.625500000000002</c:v>
                </c:pt>
                <c:pt idx="18188" formatCode="General">
                  <c:v>61.805799999999998</c:v>
                </c:pt>
                <c:pt idx="18189" formatCode="General">
                  <c:v>61.932699999999997</c:v>
                </c:pt>
                <c:pt idx="18190" formatCode="General">
                  <c:v>62.008499999999998</c:v>
                </c:pt>
                <c:pt idx="18191" formatCode="General">
                  <c:v>62.052399999999999</c:v>
                </c:pt>
                <c:pt idx="18192" formatCode="General">
                  <c:v>62.086500000000001</c:v>
                </c:pt>
                <c:pt idx="18193" formatCode="General">
                  <c:v>62.14</c:v>
                </c:pt>
                <c:pt idx="18194" formatCode="General">
                  <c:v>62.2376</c:v>
                </c:pt>
                <c:pt idx="18195" formatCode="General">
                  <c:v>62.417299999999997</c:v>
                </c:pt>
                <c:pt idx="18196" formatCode="General">
                  <c:v>62.651699999999998</c:v>
                </c:pt>
                <c:pt idx="18197" formatCode="General">
                  <c:v>62.7986</c:v>
                </c:pt>
                <c:pt idx="18198" formatCode="General">
                  <c:v>62.750999999999998</c:v>
                </c:pt>
                <c:pt idx="18199" formatCode="General">
                  <c:v>62.470799999999997</c:v>
                </c:pt>
                <c:pt idx="18200" formatCode="General">
                  <c:v>62.0077</c:v>
                </c:pt>
                <c:pt idx="18201" formatCode="General">
                  <c:v>61.436700000000002</c:v>
                </c:pt>
                <c:pt idx="18202" formatCode="General">
                  <c:v>60.764400000000002</c:v>
                </c:pt>
                <c:pt idx="18203" formatCode="General">
                  <c:v>59.987699999999997</c:v>
                </c:pt>
                <c:pt idx="18204" formatCode="General">
                  <c:v>59.1036</c:v>
                </c:pt>
                <c:pt idx="18205" formatCode="General">
                  <c:v>58.087899999999998</c:v>
                </c:pt>
                <c:pt idx="18206" formatCode="General">
                  <c:v>56.914000000000001</c:v>
                </c:pt>
                <c:pt idx="18207" formatCode="General">
                  <c:v>55.5306</c:v>
                </c:pt>
                <c:pt idx="18208" formatCode="General">
                  <c:v>53.896299999999997</c:v>
                </c:pt>
                <c:pt idx="18209" formatCode="General">
                  <c:v>52.034199999999998</c:v>
                </c:pt>
                <c:pt idx="18210" formatCode="General">
                  <c:v>49.973100000000002</c:v>
                </c:pt>
                <c:pt idx="18211" formatCode="General">
                  <c:v>47.737200000000001</c:v>
                </c:pt>
                <c:pt idx="18212" formatCode="General">
                  <c:v>45.432400000000001</c:v>
                </c:pt>
                <c:pt idx="18213" formatCode="General">
                  <c:v>43.2057</c:v>
                </c:pt>
                <c:pt idx="18214" formatCode="General">
                  <c:v>41.194499999999998</c:v>
                </c:pt>
                <c:pt idx="18215" formatCode="General">
                  <c:v>39.471499999999999</c:v>
                </c:pt>
                <c:pt idx="18216" formatCode="General">
                  <c:v>37.9651</c:v>
                </c:pt>
                <c:pt idx="18217" formatCode="General">
                  <c:v>36.591299999999997</c:v>
                </c:pt>
                <c:pt idx="18218" formatCode="General">
                  <c:v>35.305700000000002</c:v>
                </c:pt>
                <c:pt idx="18219" formatCode="General">
                  <c:v>34.094000000000001</c:v>
                </c:pt>
                <c:pt idx="18220" formatCode="General">
                  <c:v>32.9621</c:v>
                </c:pt>
                <c:pt idx="18221" formatCode="General">
                  <c:v>31.8523</c:v>
                </c:pt>
                <c:pt idx="18222" formatCode="General">
                  <c:v>30.6922</c:v>
                </c:pt>
                <c:pt idx="18223" formatCode="General">
                  <c:v>29.430800000000001</c:v>
                </c:pt>
                <c:pt idx="18224" formatCode="General">
                  <c:v>28.044599999999999</c:v>
                </c:pt>
                <c:pt idx="18225" formatCode="General">
                  <c:v>26.559699999999999</c:v>
                </c:pt>
                <c:pt idx="18226" formatCode="General">
                  <c:v>25.073599999999999</c:v>
                </c:pt>
                <c:pt idx="18227" formatCode="General">
                  <c:v>23.6767</c:v>
                </c:pt>
                <c:pt idx="18228" formatCode="General">
                  <c:v>22.330100000000002</c:v>
                </c:pt>
                <c:pt idx="18229" formatCode="General">
                  <c:v>21.001899999999999</c:v>
                </c:pt>
                <c:pt idx="18230" formatCode="General">
                  <c:v>19.738900000000001</c:v>
                </c:pt>
                <c:pt idx="18231" formatCode="General">
                  <c:v>18.579799999999999</c:v>
                </c:pt>
                <c:pt idx="18232" formatCode="General">
                  <c:v>17.536999999999999</c:v>
                </c:pt>
                <c:pt idx="18233" formatCode="General">
                  <c:v>16.6281</c:v>
                </c:pt>
                <c:pt idx="18234" formatCode="General">
                  <c:v>15.869300000000001</c:v>
                </c:pt>
                <c:pt idx="18235" formatCode="General">
                  <c:v>15.2988</c:v>
                </c:pt>
                <c:pt idx="18236" formatCode="General">
                  <c:v>14.9255</c:v>
                </c:pt>
                <c:pt idx="18237" formatCode="General">
                  <c:v>14.654999999999999</c:v>
                </c:pt>
                <c:pt idx="18238" formatCode="General">
                  <c:v>14.380699999999999</c:v>
                </c:pt>
                <c:pt idx="18239" formatCode="General">
                  <c:v>14.041399999999999</c:v>
                </c:pt>
                <c:pt idx="18240" formatCode="General">
                  <c:v>13.5738</c:v>
                </c:pt>
                <c:pt idx="18241" formatCode="General">
                  <c:v>12.9215</c:v>
                </c:pt>
                <c:pt idx="18242" formatCode="General">
                  <c:v>12.036799999999999</c:v>
                </c:pt>
                <c:pt idx="18243" formatCode="General">
                  <c:v>10.857100000000001</c:v>
                </c:pt>
                <c:pt idx="18244" formatCode="General">
                  <c:v>9.3036399999999997</c:v>
                </c:pt>
                <c:pt idx="18245" formatCode="General">
                  <c:v>7.3094400000000004</c:v>
                </c:pt>
                <c:pt idx="18246" formatCode="General">
                  <c:v>4.8441400000000003</c:v>
                </c:pt>
                <c:pt idx="18247" formatCode="General">
                  <c:v>2.0085199999999999</c:v>
                </c:pt>
                <c:pt idx="18248" formatCode="General">
                  <c:v>-1.0128299999999999</c:v>
                </c:pt>
                <c:pt idx="18249" formatCode="General">
                  <c:v>-4.01363</c:v>
                </c:pt>
                <c:pt idx="18250" formatCode="General">
                  <c:v>-6.8659299999999996</c:v>
                </c:pt>
                <c:pt idx="18251" formatCode="General">
                  <c:v>-9.5889699999999998</c:v>
                </c:pt>
                <c:pt idx="18252" formatCode="General">
                  <c:v>-12.242599999999999</c:v>
                </c:pt>
                <c:pt idx="18253" formatCode="General">
                  <c:v>-14.889099999999999</c:v>
                </c:pt>
                <c:pt idx="18254" formatCode="General">
                  <c:v>-17.523900000000001</c:v>
                </c:pt>
                <c:pt idx="18255" formatCode="General">
                  <c:v>-20.121600000000001</c:v>
                </c:pt>
                <c:pt idx="18256" formatCode="General">
                  <c:v>-22.687799999999999</c:v>
                </c:pt>
                <c:pt idx="18257" formatCode="General">
                  <c:v>-25.1875</c:v>
                </c:pt>
                <c:pt idx="18258" formatCode="General">
                  <c:v>-27.507899999999999</c:v>
                </c:pt>
                <c:pt idx="18259" formatCode="General">
                  <c:v>-29.5381</c:v>
                </c:pt>
                <c:pt idx="18260" formatCode="General">
                  <c:v>-31.2117</c:v>
                </c:pt>
                <c:pt idx="18261" formatCode="General">
                  <c:v>-32.5899</c:v>
                </c:pt>
                <c:pt idx="18262" formatCode="General">
                  <c:v>-33.7712</c:v>
                </c:pt>
                <c:pt idx="18263" formatCode="General">
                  <c:v>-34.797199999999997</c:v>
                </c:pt>
                <c:pt idx="18264" formatCode="General">
                  <c:v>-35.67</c:v>
                </c:pt>
                <c:pt idx="18265" formatCode="General">
                  <c:v>-36.336599999999997</c:v>
                </c:pt>
                <c:pt idx="18266" formatCode="General">
                  <c:v>-36.795999999999999</c:v>
                </c:pt>
                <c:pt idx="18267" formatCode="General">
                  <c:v>-37.091999999999999</c:v>
                </c:pt>
                <c:pt idx="18268" formatCode="General">
                  <c:v>-37.313299999999998</c:v>
                </c:pt>
                <c:pt idx="18269" formatCode="General">
                  <c:v>-37.5443</c:v>
                </c:pt>
                <c:pt idx="18270" formatCode="General">
                  <c:v>-37.793399999999998</c:v>
                </c:pt>
                <c:pt idx="18271" formatCode="General">
                  <c:v>-38.018599999999999</c:v>
                </c:pt>
                <c:pt idx="18272" formatCode="General">
                  <c:v>-38.157800000000002</c:v>
                </c:pt>
                <c:pt idx="18273" formatCode="General">
                  <c:v>-38.235900000000001</c:v>
                </c:pt>
                <c:pt idx="18274" formatCode="General">
                  <c:v>-38.320500000000003</c:v>
                </c:pt>
                <c:pt idx="18275" formatCode="General">
                  <c:v>-38.444800000000001</c:v>
                </c:pt>
                <c:pt idx="18276" formatCode="General">
                  <c:v>-38.628100000000003</c:v>
                </c:pt>
                <c:pt idx="18277" formatCode="General">
                  <c:v>-38.872199999999999</c:v>
                </c:pt>
                <c:pt idx="18278" formatCode="General">
                  <c:v>-39.208100000000002</c:v>
                </c:pt>
                <c:pt idx="18279" formatCode="General">
                  <c:v>-39.700600000000001</c:v>
                </c:pt>
                <c:pt idx="18280" formatCode="General">
                  <c:v>-40.372900000000001</c:v>
                </c:pt>
                <c:pt idx="18281" formatCode="General">
                  <c:v>-41.206200000000003</c:v>
                </c:pt>
                <c:pt idx="18282" formatCode="General">
                  <c:v>-42.147500000000001</c:v>
                </c:pt>
                <c:pt idx="18283" formatCode="General">
                  <c:v>-43.133899999999997</c:v>
                </c:pt>
                <c:pt idx="18284" formatCode="General">
                  <c:v>-44.113799999999998</c:v>
                </c:pt>
                <c:pt idx="18285" formatCode="General">
                  <c:v>-45.046199999999999</c:v>
                </c:pt>
                <c:pt idx="18286" formatCode="General">
                  <c:v>-45.911700000000003</c:v>
                </c:pt>
                <c:pt idx="18287" formatCode="General">
                  <c:v>-46.7151</c:v>
                </c:pt>
                <c:pt idx="18288" formatCode="General">
                  <c:v>-47.466999999999999</c:v>
                </c:pt>
                <c:pt idx="18289" formatCode="General">
                  <c:v>-48.135300000000001</c:v>
                </c:pt>
                <c:pt idx="18290" formatCode="General">
                  <c:v>-48.669400000000003</c:v>
                </c:pt>
                <c:pt idx="18291" formatCode="General">
                  <c:v>-49.006599999999999</c:v>
                </c:pt>
                <c:pt idx="18292" formatCode="General">
                  <c:v>-49.097999999999999</c:v>
                </c:pt>
                <c:pt idx="18293" formatCode="General">
                  <c:v>-48.930500000000002</c:v>
                </c:pt>
                <c:pt idx="18294" formatCode="General">
                  <c:v>-48.619</c:v>
                </c:pt>
                <c:pt idx="18295" formatCode="General">
                  <c:v>-48.309399999999997</c:v>
                </c:pt>
                <c:pt idx="18296" formatCode="General">
                  <c:v>-48.0792</c:v>
                </c:pt>
                <c:pt idx="18297" formatCode="General">
                  <c:v>-47.991700000000002</c:v>
                </c:pt>
                <c:pt idx="18298" formatCode="General">
                  <c:v>-48.067700000000002</c:v>
                </c:pt>
                <c:pt idx="18299" formatCode="General">
                  <c:v>-48.314999999999998</c:v>
                </c:pt>
                <c:pt idx="18300" formatCode="General">
                  <c:v>-48.732500000000002</c:v>
                </c:pt>
                <c:pt idx="18301" formatCode="General">
                  <c:v>-49.29</c:v>
                </c:pt>
                <c:pt idx="18302" formatCode="General">
                  <c:v>-49.962200000000003</c:v>
                </c:pt>
                <c:pt idx="18303" formatCode="General">
                  <c:v>-50.835799999999999</c:v>
                </c:pt>
                <c:pt idx="18304" formatCode="General">
                  <c:v>-51.999400000000001</c:v>
                </c:pt>
                <c:pt idx="18305" formatCode="General">
                  <c:v>-53.462899999999998</c:v>
                </c:pt>
                <c:pt idx="18306" formatCode="General">
                  <c:v>-55.196399999999997</c:v>
                </c:pt>
                <c:pt idx="18307" formatCode="General">
                  <c:v>-57.147799999999997</c:v>
                </c:pt>
                <c:pt idx="18308" formatCode="General">
                  <c:v>-59.299599999999998</c:v>
                </c:pt>
                <c:pt idx="18309" formatCode="General">
                  <c:v>-61.625900000000001</c:v>
                </c:pt>
                <c:pt idx="18310" formatCode="General">
                  <c:v>-64.029300000000006</c:v>
                </c:pt>
                <c:pt idx="18311" formatCode="General">
                  <c:v>-66.4208</c:v>
                </c:pt>
                <c:pt idx="18312" formatCode="General">
                  <c:v>-68.763000000000005</c:v>
                </c:pt>
                <c:pt idx="18313" formatCode="General">
                  <c:v>-70.944199999999995</c:v>
                </c:pt>
                <c:pt idx="18314" formatCode="General">
                  <c:v>-72.826700000000002</c:v>
                </c:pt>
                <c:pt idx="18315" formatCode="General">
                  <c:v>-74.458299999999994</c:v>
                </c:pt>
                <c:pt idx="18316" formatCode="General">
                  <c:v>-75.936099999999996</c:v>
                </c:pt>
                <c:pt idx="18317" formatCode="General">
                  <c:v>-77.281099999999995</c:v>
                </c:pt>
                <c:pt idx="18318" formatCode="General">
                  <c:v>-78.474500000000006</c:v>
                </c:pt>
                <c:pt idx="18319" formatCode="General">
                  <c:v>-79.452100000000002</c:v>
                </c:pt>
                <c:pt idx="18320" formatCode="General">
                  <c:v>-80.1571</c:v>
                </c:pt>
                <c:pt idx="18321" formatCode="General">
                  <c:v>-80.556700000000006</c:v>
                </c:pt>
                <c:pt idx="18322" formatCode="General">
                  <c:v>-80.719899999999996</c:v>
                </c:pt>
                <c:pt idx="18323" formatCode="General">
                  <c:v>-80.729699999999994</c:v>
                </c:pt>
                <c:pt idx="18324" formatCode="General">
                  <c:v>-80.5989</c:v>
                </c:pt>
                <c:pt idx="18325" formatCode="General">
                  <c:v>-80.3566</c:v>
                </c:pt>
                <c:pt idx="18326" formatCode="General">
                  <c:v>-80.0548</c:v>
                </c:pt>
                <c:pt idx="18327" formatCode="General">
                  <c:v>-79.715500000000006</c:v>
                </c:pt>
                <c:pt idx="18328" formatCode="General">
                  <c:v>-79.349999999999994</c:v>
                </c:pt>
                <c:pt idx="18329" formatCode="General">
                  <c:v>-79.054100000000005</c:v>
                </c:pt>
                <c:pt idx="18330" formatCode="General">
                  <c:v>-78.880300000000005</c:v>
                </c:pt>
                <c:pt idx="18331" formatCode="General">
                  <c:v>-78.733800000000002</c:v>
                </c:pt>
                <c:pt idx="18332" formatCode="General">
                  <c:v>-78.535499999999999</c:v>
                </c:pt>
                <c:pt idx="18333" formatCode="General">
                  <c:v>-78.265900000000002</c:v>
                </c:pt>
                <c:pt idx="18334" formatCode="General">
                  <c:v>-77.956800000000001</c:v>
                </c:pt>
                <c:pt idx="18335" formatCode="General">
                  <c:v>-77.665000000000006</c:v>
                </c:pt>
                <c:pt idx="18336" formatCode="General">
                  <c:v>-77.498599999999996</c:v>
                </c:pt>
                <c:pt idx="18337" formatCode="General">
                  <c:v>-77.548000000000002</c:v>
                </c:pt>
                <c:pt idx="18338" formatCode="General">
                  <c:v>-77.804199999999994</c:v>
                </c:pt>
                <c:pt idx="18339" formatCode="General">
                  <c:v>-78.271500000000003</c:v>
                </c:pt>
                <c:pt idx="18340" formatCode="General">
                  <c:v>-78.966200000000001</c:v>
                </c:pt>
                <c:pt idx="18341" formatCode="General">
                  <c:v>-79.896600000000007</c:v>
                </c:pt>
                <c:pt idx="18342" formatCode="General">
                  <c:v>-81.060900000000004</c:v>
                </c:pt>
                <c:pt idx="18343" formatCode="General">
                  <c:v>-82.439599999999999</c:v>
                </c:pt>
                <c:pt idx="18344" formatCode="General">
                  <c:v>-84.018000000000001</c:v>
                </c:pt>
                <c:pt idx="18345" formatCode="General">
                  <c:v>-85.799599999999998</c:v>
                </c:pt>
                <c:pt idx="18346" formatCode="General">
                  <c:v>-87.712500000000006</c:v>
                </c:pt>
                <c:pt idx="18347" formatCode="General">
                  <c:v>-89.621200000000002</c:v>
                </c:pt>
                <c:pt idx="18348" formatCode="General">
                  <c:v>-91.525199999999998</c:v>
                </c:pt>
                <c:pt idx="18349" formatCode="General">
                  <c:v>-93.479699999999994</c:v>
                </c:pt>
                <c:pt idx="18350" formatCode="General">
                  <c:v>-95.495599999999996</c:v>
                </c:pt>
                <c:pt idx="18351" formatCode="General">
                  <c:v>-97.59</c:v>
                </c:pt>
                <c:pt idx="18352" formatCode="General">
                  <c:v>-99.770799999999994</c:v>
                </c:pt>
                <c:pt idx="18353" formatCode="General">
                  <c:v>-102.06399999999999</c:v>
                </c:pt>
                <c:pt idx="18354" formatCode="General">
                  <c:v>-104.498</c:v>
                </c:pt>
                <c:pt idx="18355" formatCode="General">
                  <c:v>-107.01900000000001</c:v>
                </c:pt>
                <c:pt idx="18356" formatCode="General">
                  <c:v>-109.554</c:v>
                </c:pt>
                <c:pt idx="18357" formatCode="General">
                  <c:v>-112.078</c:v>
                </c:pt>
                <c:pt idx="18358" formatCode="General">
                  <c:v>-114.58</c:v>
                </c:pt>
                <c:pt idx="18359" formatCode="General">
                  <c:v>-117.068</c:v>
                </c:pt>
                <c:pt idx="18360" formatCode="General">
                  <c:v>-119.505</c:v>
                </c:pt>
                <c:pt idx="18361" formatCode="General">
                  <c:v>-121.825</c:v>
                </c:pt>
                <c:pt idx="18362" formatCode="General">
                  <c:v>-123.979</c:v>
                </c:pt>
                <c:pt idx="18363" formatCode="General">
                  <c:v>-125.92400000000001</c:v>
                </c:pt>
                <c:pt idx="18364" formatCode="General">
                  <c:v>-127.63200000000001</c:v>
                </c:pt>
                <c:pt idx="18365" formatCode="General">
                  <c:v>-129.072</c:v>
                </c:pt>
                <c:pt idx="18366" formatCode="General">
                  <c:v>-130.215</c:v>
                </c:pt>
                <c:pt idx="18367" formatCode="General">
                  <c:v>-131.04400000000001</c:v>
                </c:pt>
                <c:pt idx="18368" formatCode="General">
                  <c:v>-131.55600000000001</c:v>
                </c:pt>
                <c:pt idx="18369" formatCode="General">
                  <c:v>-131.71199999999999</c:v>
                </c:pt>
                <c:pt idx="18370" formatCode="General">
                  <c:v>-131.488</c:v>
                </c:pt>
                <c:pt idx="18371" formatCode="General">
                  <c:v>-130.92699999999999</c:v>
                </c:pt>
                <c:pt idx="18372" formatCode="General">
                  <c:v>-130.08799999999999</c:v>
                </c:pt>
                <c:pt idx="18373" formatCode="General">
                  <c:v>-129.03200000000001</c:v>
                </c:pt>
                <c:pt idx="18374" formatCode="General">
                  <c:v>-127.861</c:v>
                </c:pt>
                <c:pt idx="18375" formatCode="General">
                  <c:v>-126.679</c:v>
                </c:pt>
                <c:pt idx="18376" formatCode="General">
                  <c:v>-125.52800000000001</c:v>
                </c:pt>
                <c:pt idx="18377" formatCode="General">
                  <c:v>-124.47</c:v>
                </c:pt>
                <c:pt idx="18378" formatCode="General">
                  <c:v>-123.67</c:v>
                </c:pt>
                <c:pt idx="18379" formatCode="General">
                  <c:v>-123.211</c:v>
                </c:pt>
                <c:pt idx="18380" formatCode="General">
                  <c:v>-123.039</c:v>
                </c:pt>
                <c:pt idx="18381" formatCode="General">
                  <c:v>-123.02800000000001</c:v>
                </c:pt>
                <c:pt idx="18382" formatCode="General">
                  <c:v>-123.074</c:v>
                </c:pt>
                <c:pt idx="18383" formatCode="General">
                  <c:v>-123.18300000000001</c:v>
                </c:pt>
                <c:pt idx="18384" formatCode="General">
                  <c:v>-123.378</c:v>
                </c:pt>
                <c:pt idx="18385" formatCode="General">
                  <c:v>-123.684</c:v>
                </c:pt>
                <c:pt idx="18386" formatCode="General">
                  <c:v>-124.07899999999999</c:v>
                </c:pt>
                <c:pt idx="18387" formatCode="General">
                  <c:v>-124.492</c:v>
                </c:pt>
                <c:pt idx="18388" formatCode="General">
                  <c:v>-124.789</c:v>
                </c:pt>
                <c:pt idx="18389" formatCode="General">
                  <c:v>-124.827</c:v>
                </c:pt>
                <c:pt idx="18390" formatCode="General">
                  <c:v>-124.523</c:v>
                </c:pt>
                <c:pt idx="18391" formatCode="General">
                  <c:v>-123.819</c:v>
                </c:pt>
                <c:pt idx="18392" formatCode="General">
                  <c:v>-122.705</c:v>
                </c:pt>
                <c:pt idx="18393" formatCode="General">
                  <c:v>-121.227</c:v>
                </c:pt>
                <c:pt idx="18394" formatCode="General">
                  <c:v>-119.462</c:v>
                </c:pt>
                <c:pt idx="18395" formatCode="General">
                  <c:v>-117.49</c:v>
                </c:pt>
                <c:pt idx="18396" formatCode="General">
                  <c:v>-115.381</c:v>
                </c:pt>
                <c:pt idx="18397" formatCode="General">
                  <c:v>-113.173</c:v>
                </c:pt>
                <c:pt idx="18398" formatCode="General">
                  <c:v>-110.916</c:v>
                </c:pt>
                <c:pt idx="18399" formatCode="General">
                  <c:v>-108.67700000000001</c:v>
                </c:pt>
                <c:pt idx="18400" formatCode="General">
                  <c:v>-106.462</c:v>
                </c:pt>
                <c:pt idx="18401" formatCode="General">
                  <c:v>-104.221</c:v>
                </c:pt>
                <c:pt idx="18402" formatCode="General">
                  <c:v>-101.986</c:v>
                </c:pt>
                <c:pt idx="18403" formatCode="General">
                  <c:v>-99.820899999999995</c:v>
                </c:pt>
                <c:pt idx="18404" formatCode="General">
                  <c:v>-97.752799999999993</c:v>
                </c:pt>
                <c:pt idx="18405" formatCode="General">
                  <c:v>-95.875600000000006</c:v>
                </c:pt>
                <c:pt idx="18406" formatCode="General">
                  <c:v>-94.350700000000003</c:v>
                </c:pt>
                <c:pt idx="18407" formatCode="General">
                  <c:v>-93.204599999999999</c:v>
                </c:pt>
                <c:pt idx="18408" formatCode="General">
                  <c:v>-92.363799999999998</c:v>
                </c:pt>
                <c:pt idx="18409" formatCode="General">
                  <c:v>-91.766800000000003</c:v>
                </c:pt>
                <c:pt idx="18410" formatCode="General">
                  <c:v>-91.350499999999997</c:v>
                </c:pt>
                <c:pt idx="18411" formatCode="General">
                  <c:v>-91.0364</c:v>
                </c:pt>
                <c:pt idx="18412" formatCode="General">
                  <c:v>-90.754599999999996</c:v>
                </c:pt>
                <c:pt idx="18413" formatCode="General">
                  <c:v>-90.477099999999993</c:v>
                </c:pt>
                <c:pt idx="18414" formatCode="General">
                  <c:v>-90.116299999999995</c:v>
                </c:pt>
                <c:pt idx="18415" formatCode="General">
                  <c:v>-89.572800000000001</c:v>
                </c:pt>
                <c:pt idx="18416" formatCode="General">
                  <c:v>-88.822000000000003</c:v>
                </c:pt>
                <c:pt idx="18417" formatCode="General">
                  <c:v>-87.866799999999998</c:v>
                </c:pt>
                <c:pt idx="18418" formatCode="General">
                  <c:v>-86.729600000000005</c:v>
                </c:pt>
                <c:pt idx="18419" formatCode="General">
                  <c:v>-85.441800000000001</c:v>
                </c:pt>
                <c:pt idx="18420" formatCode="General">
                  <c:v>-84.027100000000004</c:v>
                </c:pt>
                <c:pt idx="18421" formatCode="General">
                  <c:v>-82.508200000000002</c:v>
                </c:pt>
                <c:pt idx="18422" formatCode="General">
                  <c:v>-80.902000000000001</c:v>
                </c:pt>
                <c:pt idx="18423" formatCode="General">
                  <c:v>-79.170100000000005</c:v>
                </c:pt>
                <c:pt idx="18424" formatCode="General">
                  <c:v>-77.297399999999996</c:v>
                </c:pt>
                <c:pt idx="18425" formatCode="General">
                  <c:v>-75.405500000000004</c:v>
                </c:pt>
                <c:pt idx="18426" formatCode="General">
                  <c:v>-73.665899999999993</c:v>
                </c:pt>
                <c:pt idx="18427" formatCode="General">
                  <c:v>-72.208100000000002</c:v>
                </c:pt>
                <c:pt idx="18428" formatCode="General">
                  <c:v>-71.0398</c:v>
                </c:pt>
                <c:pt idx="18429" formatCode="General">
                  <c:v>-70.106300000000005</c:v>
                </c:pt>
                <c:pt idx="18430" formatCode="General">
                  <c:v>-69.331699999999998</c:v>
                </c:pt>
                <c:pt idx="18431" formatCode="General">
                  <c:v>-68.631799999999998</c:v>
                </c:pt>
                <c:pt idx="18432" formatCode="General">
                  <c:v>-67.952200000000005</c:v>
                </c:pt>
                <c:pt idx="18433" formatCode="General">
                  <c:v>-67.324600000000004</c:v>
                </c:pt>
                <c:pt idx="18434" formatCode="General">
                  <c:v>-66.867999999999995</c:v>
                </c:pt>
                <c:pt idx="18435" formatCode="General">
                  <c:v>-66.652900000000002</c:v>
                </c:pt>
                <c:pt idx="18436" formatCode="General">
                  <c:v>-66.674499999999995</c:v>
                </c:pt>
                <c:pt idx="18437" formatCode="General">
                  <c:v>-66.811999999999998</c:v>
                </c:pt>
                <c:pt idx="18438" formatCode="General">
                  <c:v>-66.953900000000004</c:v>
                </c:pt>
                <c:pt idx="18439" formatCode="General">
                  <c:v>-67.075500000000005</c:v>
                </c:pt>
                <c:pt idx="18440" formatCode="General">
                  <c:v>-67.209400000000002</c:v>
                </c:pt>
                <c:pt idx="18441" formatCode="General">
                  <c:v>-67.420199999999994</c:v>
                </c:pt>
                <c:pt idx="18442" formatCode="General">
                  <c:v>-67.692300000000003</c:v>
                </c:pt>
                <c:pt idx="18443" formatCode="General">
                  <c:v>-67.972499999999997</c:v>
                </c:pt>
                <c:pt idx="18444" formatCode="General">
                  <c:v>-68.200199999999995</c:v>
                </c:pt>
                <c:pt idx="18445" formatCode="General">
                  <c:v>-68.319400000000002</c:v>
                </c:pt>
                <c:pt idx="18446" formatCode="General">
                  <c:v>-68.307699999999997</c:v>
                </c:pt>
                <c:pt idx="18447" formatCode="General">
                  <c:v>-68.278499999999994</c:v>
                </c:pt>
                <c:pt idx="18448" formatCode="General">
                  <c:v>-68.398600000000002</c:v>
                </c:pt>
                <c:pt idx="18449" formatCode="General">
                  <c:v>-68.596299999999999</c:v>
                </c:pt>
                <c:pt idx="18450" formatCode="General">
                  <c:v>-68.714299999999994</c:v>
                </c:pt>
                <c:pt idx="18451" formatCode="General">
                  <c:v>-68.576499999999996</c:v>
                </c:pt>
                <c:pt idx="18452" formatCode="General">
                  <c:v>-68.000100000000003</c:v>
                </c:pt>
                <c:pt idx="18453" formatCode="General">
                  <c:v>-66.881500000000003</c:v>
                </c:pt>
                <c:pt idx="18454" formatCode="General">
                  <c:v>-65.229699999999994</c:v>
                </c:pt>
                <c:pt idx="18455" formatCode="General">
                  <c:v>-63.141599999999997</c:v>
                </c:pt>
                <c:pt idx="18456" formatCode="General">
                  <c:v>-60.853099999999998</c:v>
                </c:pt>
                <c:pt idx="18457" formatCode="General">
                  <c:v>-58.605800000000002</c:v>
                </c:pt>
                <c:pt idx="18458" formatCode="General">
                  <c:v>-56.462899999999998</c:v>
                </c:pt>
                <c:pt idx="18459" formatCode="General">
                  <c:v>-54.382300000000001</c:v>
                </c:pt>
                <c:pt idx="18460" formatCode="General">
                  <c:v>-52.2455</c:v>
                </c:pt>
                <c:pt idx="18461" formatCode="General">
                  <c:v>-50.078600000000002</c:v>
                </c:pt>
                <c:pt idx="18462" formatCode="General">
                  <c:v>-47.994100000000003</c:v>
                </c:pt>
                <c:pt idx="18463" formatCode="General">
                  <c:v>-46.1387</c:v>
                </c:pt>
                <c:pt idx="18464" formatCode="General">
                  <c:v>-44.628</c:v>
                </c:pt>
                <c:pt idx="18465" formatCode="General">
                  <c:v>-43.436300000000003</c:v>
                </c:pt>
                <c:pt idx="18466" formatCode="General">
                  <c:v>-42.525399999999998</c:v>
                </c:pt>
                <c:pt idx="18467" formatCode="General">
                  <c:v>-41.8705</c:v>
                </c:pt>
                <c:pt idx="18468" formatCode="General">
                  <c:v>-41.443100000000001</c:v>
                </c:pt>
                <c:pt idx="18469" formatCode="General">
                  <c:v>-41.216000000000001</c:v>
                </c:pt>
                <c:pt idx="18470" formatCode="General">
                  <c:v>-41.156999999999996</c:v>
                </c:pt>
                <c:pt idx="18471" formatCode="General">
                  <c:v>-41.217700000000001</c:v>
                </c:pt>
                <c:pt idx="18472" formatCode="General">
                  <c:v>-41.325499999999998</c:v>
                </c:pt>
                <c:pt idx="18473" formatCode="General">
                  <c:v>-41.3474</c:v>
                </c:pt>
                <c:pt idx="18474" formatCode="General">
                  <c:v>-41.1248</c:v>
                </c:pt>
                <c:pt idx="18475" formatCode="General">
                  <c:v>-40.596800000000002</c:v>
                </c:pt>
                <c:pt idx="18476" formatCode="General">
                  <c:v>-39.764899999999997</c:v>
                </c:pt>
                <c:pt idx="18477" formatCode="General">
                  <c:v>-38.605200000000004</c:v>
                </c:pt>
                <c:pt idx="18478" formatCode="General">
                  <c:v>-37.119199999999999</c:v>
                </c:pt>
                <c:pt idx="18479" formatCode="General">
                  <c:v>-35.385100000000001</c:v>
                </c:pt>
                <c:pt idx="18480" formatCode="General">
                  <c:v>-33.523899999999998</c:v>
                </c:pt>
                <c:pt idx="18481" formatCode="General">
                  <c:v>-31.6616</c:v>
                </c:pt>
                <c:pt idx="18482" formatCode="General">
                  <c:v>-30.004000000000001</c:v>
                </c:pt>
                <c:pt idx="18483" formatCode="General">
                  <c:v>-28.725100000000001</c:v>
                </c:pt>
                <c:pt idx="18484" formatCode="General">
                  <c:v>-27.8718</c:v>
                </c:pt>
                <c:pt idx="18485" formatCode="General">
                  <c:v>-27.4132</c:v>
                </c:pt>
                <c:pt idx="18486" formatCode="General">
                  <c:v>-27.216100000000001</c:v>
                </c:pt>
                <c:pt idx="18487" formatCode="General">
                  <c:v>-27.069299999999998</c:v>
                </c:pt>
                <c:pt idx="18488" formatCode="General">
                  <c:v>-26.7622</c:v>
                </c:pt>
                <c:pt idx="18489" formatCode="General">
                  <c:v>-26.1312</c:v>
                </c:pt>
                <c:pt idx="18490" formatCode="General">
                  <c:v>-25.075600000000001</c:v>
                </c:pt>
                <c:pt idx="18491" formatCode="General">
                  <c:v>-23.596599999999999</c:v>
                </c:pt>
                <c:pt idx="18492" formatCode="General">
                  <c:v>-21.7346</c:v>
                </c:pt>
                <c:pt idx="18493" formatCode="General">
                  <c:v>-19.523399999999999</c:v>
                </c:pt>
                <c:pt idx="18494" formatCode="General">
                  <c:v>-16.8674</c:v>
                </c:pt>
                <c:pt idx="18495" formatCode="General">
                  <c:v>-13.6058</c:v>
                </c:pt>
                <c:pt idx="18496" formatCode="General">
                  <c:v>-9.7582699999999996</c:v>
                </c:pt>
                <c:pt idx="18497" formatCode="General">
                  <c:v>-5.4330600000000002</c:v>
                </c:pt>
                <c:pt idx="18498" formatCode="General">
                  <c:v>-0.80529600000000001</c:v>
                </c:pt>
                <c:pt idx="18499" formatCode="General">
                  <c:v>3.9564900000000001</c:v>
                </c:pt>
                <c:pt idx="18500" formatCode="General">
                  <c:v>8.7781300000000009</c:v>
                </c:pt>
                <c:pt idx="18501" formatCode="General">
                  <c:v>13.594799999999999</c:v>
                </c:pt>
                <c:pt idx="18502" formatCode="General">
                  <c:v>18.354700000000001</c:v>
                </c:pt>
                <c:pt idx="18503" formatCode="General">
                  <c:v>23.016300000000001</c:v>
                </c:pt>
                <c:pt idx="18504" formatCode="General">
                  <c:v>27.5457</c:v>
                </c:pt>
                <c:pt idx="18505" formatCode="General">
                  <c:v>31.9162</c:v>
                </c:pt>
                <c:pt idx="18506" formatCode="General">
                  <c:v>36.086199999999998</c:v>
                </c:pt>
                <c:pt idx="18507" formatCode="General">
                  <c:v>39.994399999999999</c:v>
                </c:pt>
                <c:pt idx="18508" formatCode="General">
                  <c:v>43.5261</c:v>
                </c:pt>
                <c:pt idx="18509" formatCode="General">
                  <c:v>46.5595</c:v>
                </c:pt>
                <c:pt idx="18510" formatCode="General">
                  <c:v>49.088299999999997</c:v>
                </c:pt>
                <c:pt idx="18511" formatCode="General">
                  <c:v>51.165999999999997</c:v>
                </c:pt>
                <c:pt idx="18512" formatCode="General">
                  <c:v>52.904899999999998</c:v>
                </c:pt>
                <c:pt idx="18513" formatCode="General">
                  <c:v>54.426600000000001</c:v>
                </c:pt>
                <c:pt idx="18514" formatCode="General">
                  <c:v>55.805999999999997</c:v>
                </c:pt>
                <c:pt idx="18515" formatCode="General">
                  <c:v>56.994999999999997</c:v>
                </c:pt>
                <c:pt idx="18516" formatCode="General">
                  <c:v>57.895699999999998</c:v>
                </c:pt>
                <c:pt idx="18517" formatCode="General">
                  <c:v>58.490600000000001</c:v>
                </c:pt>
                <c:pt idx="18518" formatCode="General">
                  <c:v>58.813699999999997</c:v>
                </c:pt>
                <c:pt idx="18519" formatCode="General">
                  <c:v>58.990499999999997</c:v>
                </c:pt>
                <c:pt idx="18520" formatCode="General">
                  <c:v>59.145000000000003</c:v>
                </c:pt>
                <c:pt idx="18521" formatCode="General">
                  <c:v>59.356499999999997</c:v>
                </c:pt>
                <c:pt idx="18522" formatCode="General">
                  <c:v>59.547199999999997</c:v>
                </c:pt>
                <c:pt idx="18523" formatCode="General">
                  <c:v>59.569600000000001</c:v>
                </c:pt>
                <c:pt idx="18524" formatCode="General">
                  <c:v>59.307200000000002</c:v>
                </c:pt>
                <c:pt idx="18525" formatCode="General">
                  <c:v>58.729700000000001</c:v>
                </c:pt>
                <c:pt idx="18526" formatCode="General">
                  <c:v>57.973100000000002</c:v>
                </c:pt>
                <c:pt idx="18527" formatCode="General">
                  <c:v>57.164900000000003</c:v>
                </c:pt>
                <c:pt idx="18528" formatCode="General">
                  <c:v>56.383499999999998</c:v>
                </c:pt>
                <c:pt idx="18529" formatCode="General">
                  <c:v>55.71</c:v>
                </c:pt>
                <c:pt idx="18530" formatCode="General">
                  <c:v>55.211500000000001</c:v>
                </c:pt>
                <c:pt idx="18531" formatCode="General">
                  <c:v>54.909700000000001</c:v>
                </c:pt>
                <c:pt idx="18532" formatCode="General">
                  <c:v>54.82</c:v>
                </c:pt>
                <c:pt idx="18533" formatCode="General">
                  <c:v>54.967799999999997</c:v>
                </c:pt>
                <c:pt idx="18534" formatCode="General">
                  <c:v>55.395899999999997</c:v>
                </c:pt>
                <c:pt idx="18535" formatCode="General">
                  <c:v>56.155700000000003</c:v>
                </c:pt>
                <c:pt idx="18536" formatCode="General">
                  <c:v>57.235100000000003</c:v>
                </c:pt>
                <c:pt idx="18537" formatCode="General">
                  <c:v>58.5717</c:v>
                </c:pt>
                <c:pt idx="18538" formatCode="General">
                  <c:v>60.045099999999998</c:v>
                </c:pt>
                <c:pt idx="18539" formatCode="General">
                  <c:v>61.551099999999998</c:v>
                </c:pt>
                <c:pt idx="18540" formatCode="General">
                  <c:v>63.067599999999999</c:v>
                </c:pt>
                <c:pt idx="18541" formatCode="General">
                  <c:v>64.625699999999995</c:v>
                </c:pt>
                <c:pt idx="18542" formatCode="General">
                  <c:v>66.284199999999998</c:v>
                </c:pt>
                <c:pt idx="18543" formatCode="General">
                  <c:v>68.0702</c:v>
                </c:pt>
                <c:pt idx="18544" formatCode="General">
                  <c:v>69.982399999999998</c:v>
                </c:pt>
                <c:pt idx="18545" formatCode="General">
                  <c:v>71.965999999999994</c:v>
                </c:pt>
                <c:pt idx="18546" formatCode="General">
                  <c:v>73.932000000000002</c:v>
                </c:pt>
                <c:pt idx="18547" formatCode="General">
                  <c:v>75.7624</c:v>
                </c:pt>
                <c:pt idx="18548" formatCode="General">
                  <c:v>77.390799999999999</c:v>
                </c:pt>
                <c:pt idx="18549" formatCode="General">
                  <c:v>78.820499999999996</c:v>
                </c:pt>
                <c:pt idx="18550" formatCode="General">
                  <c:v>80.162899999999993</c:v>
                </c:pt>
                <c:pt idx="18551" formatCode="General">
                  <c:v>81.539299999999997</c:v>
                </c:pt>
                <c:pt idx="18552" formatCode="General">
                  <c:v>82.968999999999994</c:v>
                </c:pt>
                <c:pt idx="18553" formatCode="General">
                  <c:v>84.4191</c:v>
                </c:pt>
                <c:pt idx="18554" formatCode="General">
                  <c:v>85.786600000000007</c:v>
                </c:pt>
                <c:pt idx="18555" formatCode="General">
                  <c:v>86.964799999999997</c:v>
                </c:pt>
                <c:pt idx="18556" formatCode="General">
                  <c:v>87.879199999999997</c:v>
                </c:pt>
                <c:pt idx="18557" formatCode="General">
                  <c:v>88.593800000000002</c:v>
                </c:pt>
                <c:pt idx="18558" formatCode="General">
                  <c:v>89.254300000000001</c:v>
                </c:pt>
                <c:pt idx="18559" formatCode="General">
                  <c:v>90.014300000000006</c:v>
                </c:pt>
                <c:pt idx="18560" formatCode="General">
                  <c:v>90.978499999999997</c:v>
                </c:pt>
                <c:pt idx="18561" formatCode="General">
                  <c:v>92.159499999999994</c:v>
                </c:pt>
                <c:pt idx="18562" formatCode="General">
                  <c:v>93.481800000000007</c:v>
                </c:pt>
                <c:pt idx="18563" formatCode="General">
                  <c:v>94.838099999999997</c:v>
                </c:pt>
                <c:pt idx="18564" formatCode="General">
                  <c:v>96.139600000000002</c:v>
                </c:pt>
                <c:pt idx="18565" formatCode="General">
                  <c:v>97.346000000000004</c:v>
                </c:pt>
                <c:pt idx="18566" formatCode="General">
                  <c:v>98.561400000000006</c:v>
                </c:pt>
                <c:pt idx="18567" formatCode="General">
                  <c:v>99.910300000000007</c:v>
                </c:pt>
                <c:pt idx="18568" formatCode="General">
                  <c:v>101.48099999999999</c:v>
                </c:pt>
                <c:pt idx="18569" formatCode="General">
                  <c:v>103.274</c:v>
                </c:pt>
                <c:pt idx="18570" formatCode="General">
                  <c:v>105.221</c:v>
                </c:pt>
                <c:pt idx="18571" formatCode="General">
                  <c:v>107.205</c:v>
                </c:pt>
                <c:pt idx="18572" formatCode="General">
                  <c:v>109.11499999999999</c:v>
                </c:pt>
                <c:pt idx="18573" formatCode="General">
                  <c:v>110.908</c:v>
                </c:pt>
                <c:pt idx="18574" formatCode="General">
                  <c:v>112.57</c:v>
                </c:pt>
                <c:pt idx="18575" formatCode="General">
                  <c:v>114.11</c:v>
                </c:pt>
                <c:pt idx="18576" formatCode="General">
                  <c:v>115.53</c:v>
                </c:pt>
                <c:pt idx="18577" formatCode="General">
                  <c:v>116.828</c:v>
                </c:pt>
                <c:pt idx="18578" formatCode="General">
                  <c:v>118.05</c:v>
                </c:pt>
                <c:pt idx="18579" formatCode="General">
                  <c:v>119.233</c:v>
                </c:pt>
                <c:pt idx="18580" formatCode="General">
                  <c:v>120.34</c:v>
                </c:pt>
                <c:pt idx="18581" formatCode="General">
                  <c:v>121.239</c:v>
                </c:pt>
                <c:pt idx="18582" formatCode="General">
                  <c:v>121.77200000000001</c:v>
                </c:pt>
                <c:pt idx="18583" formatCode="General">
                  <c:v>121.86199999999999</c:v>
                </c:pt>
                <c:pt idx="18584" formatCode="General">
                  <c:v>121.495</c:v>
                </c:pt>
                <c:pt idx="18585" formatCode="General">
                  <c:v>120.77200000000001</c:v>
                </c:pt>
                <c:pt idx="18586" formatCode="General">
                  <c:v>119.81399999999999</c:v>
                </c:pt>
                <c:pt idx="18587" formatCode="General">
                  <c:v>118.697</c:v>
                </c:pt>
                <c:pt idx="18588" formatCode="General">
                  <c:v>117.48399999999999</c:v>
                </c:pt>
                <c:pt idx="18589" formatCode="General">
                  <c:v>116.21299999999999</c:v>
                </c:pt>
                <c:pt idx="18590" formatCode="General">
                  <c:v>114.938</c:v>
                </c:pt>
                <c:pt idx="18591" formatCode="General">
                  <c:v>113.723</c:v>
                </c:pt>
                <c:pt idx="18592" formatCode="General">
                  <c:v>112.66200000000001</c:v>
                </c:pt>
                <c:pt idx="18593" formatCode="General">
                  <c:v>111.81</c:v>
                </c:pt>
                <c:pt idx="18594" formatCode="General">
                  <c:v>111.16200000000001</c:v>
                </c:pt>
                <c:pt idx="18595" formatCode="General">
                  <c:v>110.65300000000001</c:v>
                </c:pt>
                <c:pt idx="18596" formatCode="General">
                  <c:v>110.199</c:v>
                </c:pt>
                <c:pt idx="18597" formatCode="General">
                  <c:v>109.756</c:v>
                </c:pt>
                <c:pt idx="18598" formatCode="General">
                  <c:v>109.30200000000001</c:v>
                </c:pt>
                <c:pt idx="18599" formatCode="General">
                  <c:v>108.846</c:v>
                </c:pt>
                <c:pt idx="18600" formatCode="General">
                  <c:v>108.383</c:v>
                </c:pt>
                <c:pt idx="18601" formatCode="General">
                  <c:v>107.871</c:v>
                </c:pt>
                <c:pt idx="18602" formatCode="General">
                  <c:v>107.248</c:v>
                </c:pt>
                <c:pt idx="18603" formatCode="General">
                  <c:v>106.459</c:v>
                </c:pt>
                <c:pt idx="18604" formatCode="General">
                  <c:v>105.459</c:v>
                </c:pt>
                <c:pt idx="18605" formatCode="General">
                  <c:v>104.242</c:v>
                </c:pt>
                <c:pt idx="18606" formatCode="General">
                  <c:v>102.907</c:v>
                </c:pt>
                <c:pt idx="18607" formatCode="General">
                  <c:v>101.575</c:v>
                </c:pt>
                <c:pt idx="18608" formatCode="General">
                  <c:v>100.339</c:v>
                </c:pt>
                <c:pt idx="18609" formatCode="General">
                  <c:v>99.225399999999993</c:v>
                </c:pt>
                <c:pt idx="18610" formatCode="General">
                  <c:v>98.205799999999996</c:v>
                </c:pt>
                <c:pt idx="18611" formatCode="General">
                  <c:v>97.162300000000002</c:v>
                </c:pt>
                <c:pt idx="18612" formatCode="General">
                  <c:v>95.984800000000007</c:v>
                </c:pt>
                <c:pt idx="18613" formatCode="General">
                  <c:v>94.715000000000003</c:v>
                </c:pt>
                <c:pt idx="18614" formatCode="General">
                  <c:v>93.429699999999997</c:v>
                </c:pt>
                <c:pt idx="18615" formatCode="General">
                  <c:v>92.191900000000004</c:v>
                </c:pt>
                <c:pt idx="18616" formatCode="General">
                  <c:v>90.99</c:v>
                </c:pt>
                <c:pt idx="18617" formatCode="General">
                  <c:v>89.779300000000006</c:v>
                </c:pt>
                <c:pt idx="18618" formatCode="General">
                  <c:v>88.557400000000001</c:v>
                </c:pt>
                <c:pt idx="18619" formatCode="General">
                  <c:v>87.303799999999995</c:v>
                </c:pt>
                <c:pt idx="18620" formatCode="General">
                  <c:v>85.935199999999995</c:v>
                </c:pt>
                <c:pt idx="18621" formatCode="General">
                  <c:v>84.372299999999996</c:v>
                </c:pt>
                <c:pt idx="18622" formatCode="General">
                  <c:v>82.5762</c:v>
                </c:pt>
                <c:pt idx="18623" formatCode="General">
                  <c:v>80.638400000000004</c:v>
                </c:pt>
                <c:pt idx="18624" formatCode="General">
                  <c:v>78.692800000000005</c:v>
                </c:pt>
                <c:pt idx="18625" formatCode="General">
                  <c:v>76.6952</c:v>
                </c:pt>
                <c:pt idx="18626" formatCode="General">
                  <c:v>74.531499999999994</c:v>
                </c:pt>
                <c:pt idx="18627" formatCode="General">
                  <c:v>72.087400000000002</c:v>
                </c:pt>
                <c:pt idx="18628" formatCode="General">
                  <c:v>69.391900000000007</c:v>
                </c:pt>
                <c:pt idx="18629" formatCode="General">
                  <c:v>66.607299999999995</c:v>
                </c:pt>
                <c:pt idx="18630" formatCode="General">
                  <c:v>63.884599999999999</c:v>
                </c:pt>
                <c:pt idx="18631" formatCode="General">
                  <c:v>61.356000000000002</c:v>
                </c:pt>
                <c:pt idx="18632" formatCode="General">
                  <c:v>59.248199999999997</c:v>
                </c:pt>
                <c:pt idx="18633" formatCode="General">
                  <c:v>57.747100000000003</c:v>
                </c:pt>
                <c:pt idx="18634" formatCode="General">
                  <c:v>56.837899999999998</c:v>
                </c:pt>
                <c:pt idx="18635" formatCode="General">
                  <c:v>56.332099999999997</c:v>
                </c:pt>
                <c:pt idx="18636" formatCode="General">
                  <c:v>55.985599999999998</c:v>
                </c:pt>
                <c:pt idx="18637" formatCode="General">
                  <c:v>55.632399999999997</c:v>
                </c:pt>
                <c:pt idx="18638" formatCode="General">
                  <c:v>55.176099999999998</c:v>
                </c:pt>
                <c:pt idx="18639" formatCode="General">
                  <c:v>54.670200000000001</c:v>
                </c:pt>
                <c:pt idx="18640" formatCode="General">
                  <c:v>54.157800000000002</c:v>
                </c:pt>
                <c:pt idx="18641" formatCode="General">
                  <c:v>53.606200000000001</c:v>
                </c:pt>
                <c:pt idx="18642" formatCode="General">
                  <c:v>52.9467</c:v>
                </c:pt>
                <c:pt idx="18643" formatCode="General">
                  <c:v>52.095100000000002</c:v>
                </c:pt>
                <c:pt idx="18644" formatCode="General">
                  <c:v>51.033000000000001</c:v>
                </c:pt>
                <c:pt idx="18645" formatCode="General">
                  <c:v>49.786999999999999</c:v>
                </c:pt>
                <c:pt idx="18646" formatCode="General">
                  <c:v>48.467700000000001</c:v>
                </c:pt>
                <c:pt idx="18647" formatCode="General">
                  <c:v>47.2027</c:v>
                </c:pt>
                <c:pt idx="18648" formatCode="General">
                  <c:v>46.047600000000003</c:v>
                </c:pt>
                <c:pt idx="18649" formatCode="General">
                  <c:v>45.058300000000003</c:v>
                </c:pt>
                <c:pt idx="18650" formatCode="General">
                  <c:v>44.277500000000003</c:v>
                </c:pt>
                <c:pt idx="18651" formatCode="General">
                  <c:v>43.661299999999997</c:v>
                </c:pt>
                <c:pt idx="18652" formatCode="General">
                  <c:v>43.138599999999997</c:v>
                </c:pt>
                <c:pt idx="18653" formatCode="General">
                  <c:v>42.652500000000003</c:v>
                </c:pt>
                <c:pt idx="18654" formatCode="General">
                  <c:v>42.135899999999999</c:v>
                </c:pt>
                <c:pt idx="18655" formatCode="General">
                  <c:v>41.536499999999997</c:v>
                </c:pt>
                <c:pt idx="18656" formatCode="General">
                  <c:v>40.752600000000001</c:v>
                </c:pt>
                <c:pt idx="18657" formatCode="General">
                  <c:v>39.671599999999998</c:v>
                </c:pt>
                <c:pt idx="18658" formatCode="General">
                  <c:v>38.2575</c:v>
                </c:pt>
                <c:pt idx="18659" formatCode="General">
                  <c:v>36.523099999999999</c:v>
                </c:pt>
                <c:pt idx="18660" formatCode="General">
                  <c:v>34.509399999999999</c:v>
                </c:pt>
                <c:pt idx="18661" formatCode="General">
                  <c:v>32.302</c:v>
                </c:pt>
                <c:pt idx="18662" formatCode="General">
                  <c:v>30.0062</c:v>
                </c:pt>
                <c:pt idx="18663" formatCode="General">
                  <c:v>27.770700000000001</c:v>
                </c:pt>
                <c:pt idx="18664" formatCode="General">
                  <c:v>25.734100000000002</c:v>
                </c:pt>
                <c:pt idx="18665" formatCode="General">
                  <c:v>23.910799999999998</c:v>
                </c:pt>
                <c:pt idx="18666" formatCode="General">
                  <c:v>22.268000000000001</c:v>
                </c:pt>
                <c:pt idx="18667" formatCode="General">
                  <c:v>20.751799999999999</c:v>
                </c:pt>
                <c:pt idx="18668" formatCode="General">
                  <c:v>19.261299999999999</c:v>
                </c:pt>
                <c:pt idx="18669" formatCode="General">
                  <c:v>17.7087</c:v>
                </c:pt>
                <c:pt idx="18670" formatCode="General">
                  <c:v>16.0151</c:v>
                </c:pt>
                <c:pt idx="18671" formatCode="General">
                  <c:v>14.1234</c:v>
                </c:pt>
                <c:pt idx="18672" formatCode="General">
                  <c:v>12.0189</c:v>
                </c:pt>
                <c:pt idx="18673" formatCode="General">
                  <c:v>9.7075600000000009</c:v>
                </c:pt>
                <c:pt idx="18674" formatCode="General">
                  <c:v>7.2199600000000004</c:v>
                </c:pt>
                <c:pt idx="18675" formatCode="General">
                  <c:v>4.5737800000000002</c:v>
                </c:pt>
                <c:pt idx="18676" formatCode="General">
                  <c:v>1.7647299999999999</c:v>
                </c:pt>
                <c:pt idx="18677" formatCode="General">
                  <c:v>-1.1960299999999999</c:v>
                </c:pt>
                <c:pt idx="18678" formatCode="General">
                  <c:v>-4.2885</c:v>
                </c:pt>
                <c:pt idx="18679" formatCode="General">
                  <c:v>-7.5147700000000004</c:v>
                </c:pt>
                <c:pt idx="18680" formatCode="General">
                  <c:v>-10.881500000000001</c:v>
                </c:pt>
                <c:pt idx="18681" formatCode="General">
                  <c:v>-14.382199999999999</c:v>
                </c:pt>
                <c:pt idx="18682" formatCode="General">
                  <c:v>-17.9209</c:v>
                </c:pt>
                <c:pt idx="18683" formatCode="General">
                  <c:v>-21.351900000000001</c:v>
                </c:pt>
                <c:pt idx="18684" formatCode="General">
                  <c:v>-24.6524</c:v>
                </c:pt>
                <c:pt idx="18685" formatCode="General">
                  <c:v>-27.851199999999999</c:v>
                </c:pt>
                <c:pt idx="18686" formatCode="General">
                  <c:v>-30.959700000000002</c:v>
                </c:pt>
                <c:pt idx="18687" formatCode="General">
                  <c:v>-33.952800000000003</c:v>
                </c:pt>
                <c:pt idx="18688" formatCode="General">
                  <c:v>-36.7318</c:v>
                </c:pt>
                <c:pt idx="18689" formatCode="General">
                  <c:v>-39.195700000000002</c:v>
                </c:pt>
                <c:pt idx="18690" formatCode="General">
                  <c:v>-41.276899999999998</c:v>
                </c:pt>
                <c:pt idx="18691" formatCode="General">
                  <c:v>-42.949300000000001</c:v>
                </c:pt>
                <c:pt idx="18692" formatCode="General">
                  <c:v>-44.225499999999997</c:v>
                </c:pt>
                <c:pt idx="18693" formatCode="General">
                  <c:v>-45.153700000000001</c:v>
                </c:pt>
                <c:pt idx="18694" formatCode="General">
                  <c:v>-45.8324</c:v>
                </c:pt>
                <c:pt idx="18695" formatCode="General">
                  <c:v>-46.395200000000003</c:v>
                </c:pt>
                <c:pt idx="18696" formatCode="General">
                  <c:v>-46.941200000000002</c:v>
                </c:pt>
                <c:pt idx="18697" formatCode="General">
                  <c:v>-47.5212</c:v>
                </c:pt>
                <c:pt idx="18698" formatCode="General">
                  <c:v>-48.099699999999999</c:v>
                </c:pt>
                <c:pt idx="18699" formatCode="General">
                  <c:v>-48.626399999999997</c:v>
                </c:pt>
                <c:pt idx="18700" formatCode="General">
                  <c:v>-49.125700000000002</c:v>
                </c:pt>
                <c:pt idx="18701" formatCode="General">
                  <c:v>-49.637599999999999</c:v>
                </c:pt>
                <c:pt idx="18702" formatCode="General">
                  <c:v>-50.215299999999999</c:v>
                </c:pt>
                <c:pt idx="18703" formatCode="General">
                  <c:v>-50.886099999999999</c:v>
                </c:pt>
                <c:pt idx="18704" formatCode="General">
                  <c:v>-51.651299999999999</c:v>
                </c:pt>
                <c:pt idx="18705" formatCode="General">
                  <c:v>-52.508600000000001</c:v>
                </c:pt>
                <c:pt idx="18706" formatCode="General">
                  <c:v>-53.4452</c:v>
                </c:pt>
                <c:pt idx="18707" formatCode="General">
                  <c:v>-54.430799999999998</c:v>
                </c:pt>
                <c:pt idx="18708" formatCode="General">
                  <c:v>-55.432600000000001</c:v>
                </c:pt>
                <c:pt idx="18709" formatCode="General">
                  <c:v>-56.432000000000002</c:v>
                </c:pt>
                <c:pt idx="18710" formatCode="General">
                  <c:v>-57.442100000000003</c:v>
                </c:pt>
                <c:pt idx="18711" formatCode="General">
                  <c:v>-58.493499999999997</c:v>
                </c:pt>
                <c:pt idx="18712" formatCode="General">
                  <c:v>-59.630200000000002</c:v>
                </c:pt>
                <c:pt idx="18713" formatCode="General">
                  <c:v>-60.904000000000003</c:v>
                </c:pt>
                <c:pt idx="18714" formatCode="General">
                  <c:v>-62.3538</c:v>
                </c:pt>
                <c:pt idx="18715" formatCode="General">
                  <c:v>-64.015100000000004</c:v>
                </c:pt>
                <c:pt idx="18716" formatCode="General">
                  <c:v>-65.907300000000006</c:v>
                </c:pt>
                <c:pt idx="18717" formatCode="General">
                  <c:v>-68.0227</c:v>
                </c:pt>
                <c:pt idx="18718" formatCode="General">
                  <c:v>-70.335099999999997</c:v>
                </c:pt>
                <c:pt idx="18719" formatCode="General">
                  <c:v>-72.788899999999998</c:v>
                </c:pt>
                <c:pt idx="18720" formatCode="General">
                  <c:v>-75.310900000000004</c:v>
                </c:pt>
                <c:pt idx="18721" formatCode="General">
                  <c:v>-77.819199999999995</c:v>
                </c:pt>
                <c:pt idx="18722" formatCode="General">
                  <c:v>-80.233199999999997</c:v>
                </c:pt>
                <c:pt idx="18723" formatCode="General">
                  <c:v>-82.499600000000001</c:v>
                </c:pt>
                <c:pt idx="18724" formatCode="General">
                  <c:v>-84.698800000000006</c:v>
                </c:pt>
                <c:pt idx="18725" formatCode="General">
                  <c:v>-86.944800000000001</c:v>
                </c:pt>
                <c:pt idx="18726" formatCode="General">
                  <c:v>-89.257300000000001</c:v>
                </c:pt>
                <c:pt idx="18727" formatCode="General">
                  <c:v>-91.645700000000005</c:v>
                </c:pt>
                <c:pt idx="18728" formatCode="General">
                  <c:v>-94.104399999999998</c:v>
                </c:pt>
                <c:pt idx="18729" formatCode="General">
                  <c:v>-96.618799999999993</c:v>
                </c:pt>
                <c:pt idx="18730" formatCode="General">
                  <c:v>-99.168400000000005</c:v>
                </c:pt>
                <c:pt idx="18731" formatCode="General">
                  <c:v>-101.756</c:v>
                </c:pt>
                <c:pt idx="18732" formatCode="General">
                  <c:v>-104.39700000000001</c:v>
                </c:pt>
                <c:pt idx="18733" formatCode="General">
                  <c:v>-107.127</c:v>
                </c:pt>
                <c:pt idx="18734" formatCode="General">
                  <c:v>-110.01300000000001</c:v>
                </c:pt>
                <c:pt idx="18735" formatCode="General">
                  <c:v>-113.158</c:v>
                </c:pt>
                <c:pt idx="18736" formatCode="General">
                  <c:v>-116.53</c:v>
                </c:pt>
                <c:pt idx="18737" formatCode="General">
                  <c:v>-119.977</c:v>
                </c:pt>
                <c:pt idx="18738" formatCode="General">
                  <c:v>-123.31100000000001</c:v>
                </c:pt>
                <c:pt idx="18739" formatCode="General">
                  <c:v>-126.357</c:v>
                </c:pt>
                <c:pt idx="18740" formatCode="General">
                  <c:v>-129.001</c:v>
                </c:pt>
                <c:pt idx="18741" formatCode="General">
                  <c:v>-131.161</c:v>
                </c:pt>
                <c:pt idx="18742" formatCode="General">
                  <c:v>-132.82900000000001</c:v>
                </c:pt>
                <c:pt idx="18743" formatCode="General">
                  <c:v>-134.03</c:v>
                </c:pt>
                <c:pt idx="18744" formatCode="General">
                  <c:v>-134.809</c:v>
                </c:pt>
                <c:pt idx="18745" formatCode="General">
                  <c:v>-135.232</c:v>
                </c:pt>
                <c:pt idx="18746" formatCode="General">
                  <c:v>-135.369</c:v>
                </c:pt>
                <c:pt idx="18747" formatCode="General">
                  <c:v>-135.262</c:v>
                </c:pt>
                <c:pt idx="18748" formatCode="General">
                  <c:v>-134.904</c:v>
                </c:pt>
                <c:pt idx="18749" formatCode="General">
                  <c:v>-134.23599999999999</c:v>
                </c:pt>
                <c:pt idx="18750" formatCode="General">
                  <c:v>-133.238</c:v>
                </c:pt>
                <c:pt idx="18751" formatCode="General">
                  <c:v>-131.929</c:v>
                </c:pt>
                <c:pt idx="18752" formatCode="General">
                  <c:v>-130.43899999999999</c:v>
                </c:pt>
                <c:pt idx="18753" formatCode="General">
                  <c:v>-128.93</c:v>
                </c:pt>
                <c:pt idx="18754" formatCode="General">
                  <c:v>-127.545</c:v>
                </c:pt>
                <c:pt idx="18755" formatCode="General">
                  <c:v>-126.458</c:v>
                </c:pt>
                <c:pt idx="18756" formatCode="General">
                  <c:v>-125.828</c:v>
                </c:pt>
                <c:pt idx="18757" formatCode="General">
                  <c:v>-125.78400000000001</c:v>
                </c:pt>
                <c:pt idx="18758" formatCode="General">
                  <c:v>-126.389</c:v>
                </c:pt>
                <c:pt idx="18759" formatCode="General">
                  <c:v>-127.634</c:v>
                </c:pt>
                <c:pt idx="18760" formatCode="General">
                  <c:v>-129.482</c:v>
                </c:pt>
                <c:pt idx="18761" formatCode="General">
                  <c:v>-131.88</c:v>
                </c:pt>
                <c:pt idx="18762" formatCode="General">
                  <c:v>-134.74600000000001</c:v>
                </c:pt>
                <c:pt idx="18763" formatCode="General">
                  <c:v>-137.977</c:v>
                </c:pt>
                <c:pt idx="18764" formatCode="General">
                  <c:v>-141.38900000000001</c:v>
                </c:pt>
                <c:pt idx="18765" formatCode="General">
                  <c:v>-144.779</c:v>
                </c:pt>
                <c:pt idx="18766" formatCode="General">
                  <c:v>-147.96799999999999</c:v>
                </c:pt>
                <c:pt idx="18767" formatCode="General">
                  <c:v>-150.81299999999999</c:v>
                </c:pt>
                <c:pt idx="18768" formatCode="General">
                  <c:v>-153.273</c:v>
                </c:pt>
                <c:pt idx="18769" formatCode="General">
                  <c:v>-155.321</c:v>
                </c:pt>
                <c:pt idx="18770" formatCode="General">
                  <c:v>-156.93600000000001</c:v>
                </c:pt>
                <c:pt idx="18771" formatCode="General">
                  <c:v>-158.07400000000001</c:v>
                </c:pt>
                <c:pt idx="18772" formatCode="General">
                  <c:v>-158.69800000000001</c:v>
                </c:pt>
                <c:pt idx="18773" formatCode="General">
                  <c:v>-158.83099999999999</c:v>
                </c:pt>
                <c:pt idx="18774" formatCode="General">
                  <c:v>-158.50200000000001</c:v>
                </c:pt>
                <c:pt idx="18775" formatCode="General">
                  <c:v>-157.71100000000001</c:v>
                </c:pt>
                <c:pt idx="18776" formatCode="General">
                  <c:v>-156.428</c:v>
                </c:pt>
                <c:pt idx="18777" formatCode="General">
                  <c:v>-154.61000000000001</c:v>
                </c:pt>
                <c:pt idx="18778" formatCode="General">
                  <c:v>-152.29599999999999</c:v>
                </c:pt>
                <c:pt idx="18779" formatCode="General">
                  <c:v>-149.59800000000001</c:v>
                </c:pt>
                <c:pt idx="18780" formatCode="General">
                  <c:v>-146.68100000000001</c:v>
                </c:pt>
                <c:pt idx="18781" formatCode="General">
                  <c:v>-143.69399999999999</c:v>
                </c:pt>
                <c:pt idx="18782" formatCode="General">
                  <c:v>-140.71</c:v>
                </c:pt>
                <c:pt idx="18783" formatCode="General">
                  <c:v>-137.77600000000001</c:v>
                </c:pt>
                <c:pt idx="18784" formatCode="General">
                  <c:v>-134.91499999999999</c:v>
                </c:pt>
                <c:pt idx="18785" formatCode="General">
                  <c:v>-132.15100000000001</c:v>
                </c:pt>
                <c:pt idx="18786" formatCode="General">
                  <c:v>-129.506</c:v>
                </c:pt>
                <c:pt idx="18787" formatCode="General">
                  <c:v>-127.004</c:v>
                </c:pt>
                <c:pt idx="18788" formatCode="General">
                  <c:v>-124.67700000000001</c:v>
                </c:pt>
                <c:pt idx="18789" formatCode="General">
                  <c:v>-122.57599999999999</c:v>
                </c:pt>
                <c:pt idx="18790" formatCode="General">
                  <c:v>-120.771</c:v>
                </c:pt>
                <c:pt idx="18791" formatCode="General">
                  <c:v>-119.319</c:v>
                </c:pt>
                <c:pt idx="18792" formatCode="General">
                  <c:v>-118.34699999999999</c:v>
                </c:pt>
                <c:pt idx="18793" formatCode="General">
                  <c:v>-117.992</c:v>
                </c:pt>
                <c:pt idx="18794" formatCode="General">
                  <c:v>-118.33</c:v>
                </c:pt>
                <c:pt idx="18795" formatCode="General">
                  <c:v>-119.36799999999999</c:v>
                </c:pt>
                <c:pt idx="18796" formatCode="General">
                  <c:v>-120.998</c:v>
                </c:pt>
                <c:pt idx="18797" formatCode="General">
                  <c:v>-123.108</c:v>
                </c:pt>
                <c:pt idx="18798" formatCode="General">
                  <c:v>-125.60599999999999</c:v>
                </c:pt>
                <c:pt idx="18799" formatCode="General">
                  <c:v>-128.39400000000001</c:v>
                </c:pt>
                <c:pt idx="18800" formatCode="General">
                  <c:v>-131.381</c:v>
                </c:pt>
                <c:pt idx="18801" formatCode="General">
                  <c:v>-134.506</c:v>
                </c:pt>
                <c:pt idx="18802" formatCode="General">
                  <c:v>-137.68700000000001</c:v>
                </c:pt>
                <c:pt idx="18803" formatCode="General">
                  <c:v>-140.81700000000001</c:v>
                </c:pt>
                <c:pt idx="18804" formatCode="General">
                  <c:v>-143.761</c:v>
                </c:pt>
                <c:pt idx="18805" formatCode="General">
                  <c:v>-146.38499999999999</c:v>
                </c:pt>
                <c:pt idx="18806" formatCode="General">
                  <c:v>-148.54499999999999</c:v>
                </c:pt>
                <c:pt idx="18807" formatCode="General">
                  <c:v>-150.11000000000001</c:v>
                </c:pt>
                <c:pt idx="18808" formatCode="General">
                  <c:v>-151.006</c:v>
                </c:pt>
                <c:pt idx="18809" formatCode="General">
                  <c:v>-151.155</c:v>
                </c:pt>
                <c:pt idx="18810" formatCode="General">
                  <c:v>-150.49</c:v>
                </c:pt>
                <c:pt idx="18811" formatCode="General">
                  <c:v>-148.96</c:v>
                </c:pt>
                <c:pt idx="18812" formatCode="General">
                  <c:v>-146.559</c:v>
                </c:pt>
                <c:pt idx="18813" formatCode="General">
                  <c:v>-143.375</c:v>
                </c:pt>
                <c:pt idx="18814" formatCode="General">
                  <c:v>-139.51499999999999</c:v>
                </c:pt>
                <c:pt idx="18815" formatCode="General">
                  <c:v>-135.04</c:v>
                </c:pt>
                <c:pt idx="18816" formatCode="General">
                  <c:v>-129.99700000000001</c:v>
                </c:pt>
                <c:pt idx="18817" formatCode="General">
                  <c:v>-124.42</c:v>
                </c:pt>
                <c:pt idx="18818" formatCode="General">
                  <c:v>-118.36799999999999</c:v>
                </c:pt>
                <c:pt idx="18819" formatCode="General">
                  <c:v>-111.922</c:v>
                </c:pt>
                <c:pt idx="18820" formatCode="General">
                  <c:v>-105.21299999999999</c:v>
                </c:pt>
                <c:pt idx="18821" formatCode="General">
                  <c:v>-98.389899999999997</c:v>
                </c:pt>
                <c:pt idx="18822" formatCode="General">
                  <c:v>-91.600899999999996</c:v>
                </c:pt>
                <c:pt idx="18823" formatCode="General">
                  <c:v>-84.911500000000004</c:v>
                </c:pt>
                <c:pt idx="18824" formatCode="General">
                  <c:v>-78.3065</c:v>
                </c:pt>
                <c:pt idx="18825" formatCode="General">
                  <c:v>-71.8155</c:v>
                </c:pt>
                <c:pt idx="18826" formatCode="General">
                  <c:v>-65.499099999999999</c:v>
                </c:pt>
                <c:pt idx="18827" formatCode="General">
                  <c:v>-59.4893</c:v>
                </c:pt>
                <c:pt idx="18828" formatCode="General">
                  <c:v>-53.884399999999999</c:v>
                </c:pt>
                <c:pt idx="18829" formatCode="General">
                  <c:v>-48.676000000000002</c:v>
                </c:pt>
                <c:pt idx="18830" formatCode="General">
                  <c:v>-43.808799999999998</c:v>
                </c:pt>
                <c:pt idx="18831" formatCode="General">
                  <c:v>-39.207999999999998</c:v>
                </c:pt>
                <c:pt idx="18832" formatCode="General">
                  <c:v>-34.921700000000001</c:v>
                </c:pt>
                <c:pt idx="18833" formatCode="General">
                  <c:v>-31.046700000000001</c:v>
                </c:pt>
                <c:pt idx="18834" formatCode="General">
                  <c:v>-27.667300000000001</c:v>
                </c:pt>
                <c:pt idx="18835" formatCode="General">
                  <c:v>-24.781500000000001</c:v>
                </c:pt>
                <c:pt idx="18836" formatCode="General">
                  <c:v>-22.243300000000001</c:v>
                </c:pt>
                <c:pt idx="18837" formatCode="General">
                  <c:v>-19.923200000000001</c:v>
                </c:pt>
                <c:pt idx="18838" formatCode="General">
                  <c:v>-17.734100000000002</c:v>
                </c:pt>
                <c:pt idx="18839" formatCode="General">
                  <c:v>-15.662599999999999</c:v>
                </c:pt>
                <c:pt idx="18840" formatCode="General">
                  <c:v>-13.7249</c:v>
                </c:pt>
                <c:pt idx="18841" formatCode="General">
                  <c:v>-11.9475</c:v>
                </c:pt>
                <c:pt idx="18842" formatCode="General">
                  <c:v>-10.3812</c:v>
                </c:pt>
                <c:pt idx="18843" formatCode="General">
                  <c:v>-9.0757899999999996</c:v>
                </c:pt>
                <c:pt idx="18844" formatCode="General">
                  <c:v>-8.0632300000000008</c:v>
                </c:pt>
                <c:pt idx="18845" formatCode="General">
                  <c:v>-7.3347899999999999</c:v>
                </c:pt>
                <c:pt idx="18846" formatCode="General">
                  <c:v>-6.8339600000000003</c:v>
                </c:pt>
                <c:pt idx="18847" formatCode="General">
                  <c:v>-6.5013399999999999</c:v>
                </c:pt>
                <c:pt idx="18848" formatCode="General">
                  <c:v>-6.3223399999999996</c:v>
                </c:pt>
                <c:pt idx="18849" formatCode="General">
                  <c:v>-6.3388400000000003</c:v>
                </c:pt>
                <c:pt idx="18850" formatCode="General">
                  <c:v>-6.6383000000000001</c:v>
                </c:pt>
                <c:pt idx="18851" formatCode="General">
                  <c:v>-7.28057</c:v>
                </c:pt>
                <c:pt idx="18852" formatCode="General">
                  <c:v>-8.2802299999999995</c:v>
                </c:pt>
                <c:pt idx="18853" formatCode="General">
                  <c:v>-9.4910899999999998</c:v>
                </c:pt>
                <c:pt idx="18854" formatCode="General">
                  <c:v>-10.756399999999999</c:v>
                </c:pt>
                <c:pt idx="18855" formatCode="General">
                  <c:v>-12.0863</c:v>
                </c:pt>
                <c:pt idx="18856" formatCode="General">
                  <c:v>-13.4703</c:v>
                </c:pt>
                <c:pt idx="18857" formatCode="General">
                  <c:v>-14.847799999999999</c:v>
                </c:pt>
                <c:pt idx="18858" formatCode="General">
                  <c:v>-16.212199999999999</c:v>
                </c:pt>
                <c:pt idx="18859" formatCode="General">
                  <c:v>-17.580300000000001</c:v>
                </c:pt>
                <c:pt idx="18860" formatCode="General">
                  <c:v>-18.968399999999999</c:v>
                </c:pt>
                <c:pt idx="18861" formatCode="General">
                  <c:v>-20.419599999999999</c:v>
                </c:pt>
                <c:pt idx="18862" formatCode="General">
                  <c:v>-22.017900000000001</c:v>
                </c:pt>
                <c:pt idx="18863" formatCode="General">
                  <c:v>-23.793099999999999</c:v>
                </c:pt>
                <c:pt idx="18864" formatCode="General">
                  <c:v>-25.6858</c:v>
                </c:pt>
                <c:pt idx="18865" formatCode="General">
                  <c:v>-27.6372</c:v>
                </c:pt>
                <c:pt idx="18866" formatCode="General">
                  <c:v>-29.599900000000002</c:v>
                </c:pt>
                <c:pt idx="18867" formatCode="General">
                  <c:v>-31.5076</c:v>
                </c:pt>
                <c:pt idx="18868" formatCode="General">
                  <c:v>-33.307600000000001</c:v>
                </c:pt>
                <c:pt idx="18869" formatCode="General">
                  <c:v>-35</c:v>
                </c:pt>
                <c:pt idx="18870" formatCode="General">
                  <c:v>-36.593499999999999</c:v>
                </c:pt>
                <c:pt idx="18871" formatCode="General">
                  <c:v>-38.095999999999997</c:v>
                </c:pt>
                <c:pt idx="18872" formatCode="General">
                  <c:v>-39.414700000000003</c:v>
                </c:pt>
                <c:pt idx="18873" formatCode="General">
                  <c:v>-40.421799999999998</c:v>
                </c:pt>
                <c:pt idx="18874" formatCode="General">
                  <c:v>-40.974699999999999</c:v>
                </c:pt>
                <c:pt idx="18875" formatCode="General">
                  <c:v>-40.980899999999998</c:v>
                </c:pt>
                <c:pt idx="18876" formatCode="General">
                  <c:v>-40.505699999999997</c:v>
                </c:pt>
                <c:pt idx="18877" formatCode="General">
                  <c:v>-39.612000000000002</c:v>
                </c:pt>
                <c:pt idx="18878" formatCode="General">
                  <c:v>-38.333100000000002</c:v>
                </c:pt>
                <c:pt idx="18879" formatCode="General">
                  <c:v>-36.798400000000001</c:v>
                </c:pt>
                <c:pt idx="18880" formatCode="General">
                  <c:v>-35.149900000000002</c:v>
                </c:pt>
                <c:pt idx="18881" formatCode="General">
                  <c:v>-33.461799999999997</c:v>
                </c:pt>
                <c:pt idx="18882" formatCode="General">
                  <c:v>-31.776599999999998</c:v>
                </c:pt>
                <c:pt idx="18883" formatCode="General">
                  <c:v>-30.084299999999999</c:v>
                </c:pt>
                <c:pt idx="18884" formatCode="General">
                  <c:v>-28.337599999999998</c:v>
                </c:pt>
                <c:pt idx="18885" formatCode="General">
                  <c:v>-26.484400000000001</c:v>
                </c:pt>
                <c:pt idx="18886" formatCode="General">
                  <c:v>-24.517700000000001</c:v>
                </c:pt>
                <c:pt idx="18887" formatCode="General">
                  <c:v>-22.448599999999999</c:v>
                </c:pt>
                <c:pt idx="18888" formatCode="General">
                  <c:v>-20.257000000000001</c:v>
                </c:pt>
                <c:pt idx="18889" formatCode="General">
                  <c:v>-17.845500000000001</c:v>
                </c:pt>
                <c:pt idx="18890" formatCode="General">
                  <c:v>-15.077299999999999</c:v>
                </c:pt>
                <c:pt idx="18891" formatCode="General">
                  <c:v>-11.949</c:v>
                </c:pt>
                <c:pt idx="18892" formatCode="General">
                  <c:v>-8.5465999999999998</c:v>
                </c:pt>
                <c:pt idx="18893" formatCode="General">
                  <c:v>-4.9889200000000002</c:v>
                </c:pt>
                <c:pt idx="18894" formatCode="General">
                  <c:v>-1.3744400000000001</c:v>
                </c:pt>
                <c:pt idx="18895" formatCode="General">
                  <c:v>2.31257</c:v>
                </c:pt>
                <c:pt idx="18896" formatCode="General">
                  <c:v>6.1065699999999996</c:v>
                </c:pt>
                <c:pt idx="18897" formatCode="General">
                  <c:v>10.036899999999999</c:v>
                </c:pt>
                <c:pt idx="18898" formatCode="General">
                  <c:v>14.014799999999999</c:v>
                </c:pt>
                <c:pt idx="18899" formatCode="General">
                  <c:v>17.878</c:v>
                </c:pt>
                <c:pt idx="18900" formatCode="General">
                  <c:v>21.5059</c:v>
                </c:pt>
                <c:pt idx="18901" formatCode="General">
                  <c:v>24.83</c:v>
                </c:pt>
                <c:pt idx="18902" formatCode="General">
                  <c:v>27.863499999999998</c:v>
                </c:pt>
                <c:pt idx="18903" formatCode="General">
                  <c:v>30.635999999999999</c:v>
                </c:pt>
                <c:pt idx="18904" formatCode="General">
                  <c:v>33.171599999999998</c:v>
                </c:pt>
                <c:pt idx="18905" formatCode="General">
                  <c:v>35.462699999999998</c:v>
                </c:pt>
                <c:pt idx="18906" formatCode="General">
                  <c:v>37.487200000000001</c:v>
                </c:pt>
                <c:pt idx="18907" formatCode="General">
                  <c:v>39.229100000000003</c:v>
                </c:pt>
                <c:pt idx="18908" formatCode="General">
                  <c:v>40.6813</c:v>
                </c:pt>
                <c:pt idx="18909" formatCode="General">
                  <c:v>41.857100000000003</c:v>
                </c:pt>
                <c:pt idx="18910" formatCode="General">
                  <c:v>42.782499999999999</c:v>
                </c:pt>
                <c:pt idx="18911" formatCode="General">
                  <c:v>43.496899999999997</c:v>
                </c:pt>
                <c:pt idx="18912" formatCode="General">
                  <c:v>44.062800000000003</c:v>
                </c:pt>
                <c:pt idx="18913" formatCode="General">
                  <c:v>44.5501</c:v>
                </c:pt>
                <c:pt idx="18914" formatCode="General">
                  <c:v>45.051400000000001</c:v>
                </c:pt>
                <c:pt idx="18915" formatCode="General">
                  <c:v>45.655700000000003</c:v>
                </c:pt>
                <c:pt idx="18916" formatCode="General">
                  <c:v>46.413400000000003</c:v>
                </c:pt>
                <c:pt idx="18917" formatCode="General">
                  <c:v>47.324300000000001</c:v>
                </c:pt>
                <c:pt idx="18918" formatCode="General">
                  <c:v>48.344799999999999</c:v>
                </c:pt>
                <c:pt idx="18919" formatCode="General">
                  <c:v>49.366900000000001</c:v>
                </c:pt>
                <c:pt idx="18920" formatCode="General">
                  <c:v>50.280700000000003</c:v>
                </c:pt>
                <c:pt idx="18921" formatCode="General">
                  <c:v>51.093800000000002</c:v>
                </c:pt>
                <c:pt idx="18922" formatCode="General">
                  <c:v>51.837699999999998</c:v>
                </c:pt>
                <c:pt idx="18923" formatCode="General">
                  <c:v>52.527099999999997</c:v>
                </c:pt>
                <c:pt idx="18924" formatCode="General">
                  <c:v>53.248899999999999</c:v>
                </c:pt>
                <c:pt idx="18925" formatCode="General">
                  <c:v>54.117699999999999</c:v>
                </c:pt>
                <c:pt idx="18926" formatCode="General">
                  <c:v>55.19</c:v>
                </c:pt>
                <c:pt idx="18927" formatCode="General">
                  <c:v>56.470300000000002</c:v>
                </c:pt>
                <c:pt idx="18928" formatCode="General">
                  <c:v>57.850999999999999</c:v>
                </c:pt>
                <c:pt idx="18929" formatCode="General">
                  <c:v>59.224899999999998</c:v>
                </c:pt>
                <c:pt idx="18930" formatCode="General">
                  <c:v>60.563600000000001</c:v>
                </c:pt>
                <c:pt idx="18931" formatCode="General">
                  <c:v>61.838999999999999</c:v>
                </c:pt>
                <c:pt idx="18932" formatCode="General">
                  <c:v>63.029400000000003</c:v>
                </c:pt>
                <c:pt idx="18933" formatCode="General">
                  <c:v>64.159000000000006</c:v>
                </c:pt>
                <c:pt idx="18934" formatCode="General">
                  <c:v>65.292299999999997</c:v>
                </c:pt>
                <c:pt idx="18935" formatCode="General">
                  <c:v>66.5321</c:v>
                </c:pt>
                <c:pt idx="18936" formatCode="General">
                  <c:v>67.985900000000001</c:v>
                </c:pt>
                <c:pt idx="18937" formatCode="General">
                  <c:v>69.7239</c:v>
                </c:pt>
                <c:pt idx="18938" formatCode="General">
                  <c:v>71.7607</c:v>
                </c:pt>
                <c:pt idx="18939" formatCode="General">
                  <c:v>74.064499999999995</c:v>
                </c:pt>
                <c:pt idx="18940" formatCode="General">
                  <c:v>76.642399999999995</c:v>
                </c:pt>
                <c:pt idx="18941" formatCode="General">
                  <c:v>79.490200000000002</c:v>
                </c:pt>
                <c:pt idx="18942" formatCode="General">
                  <c:v>82.504800000000003</c:v>
                </c:pt>
                <c:pt idx="18943" formatCode="General">
                  <c:v>85.537800000000004</c:v>
                </c:pt>
                <c:pt idx="18944" formatCode="General">
                  <c:v>88.4328</c:v>
                </c:pt>
                <c:pt idx="18945" formatCode="General">
                  <c:v>90.817400000000006</c:v>
                </c:pt>
                <c:pt idx="18946" formatCode="General">
                  <c:v>92.3322</c:v>
                </c:pt>
                <c:pt idx="18947" formatCode="General">
                  <c:v>93.048299999999998</c:v>
                </c:pt>
                <c:pt idx="18948" formatCode="General">
                  <c:v>93.176199999999994</c:v>
                </c:pt>
                <c:pt idx="18949" formatCode="General">
                  <c:v>92.947299999999998</c:v>
                </c:pt>
                <c:pt idx="18950" formatCode="General">
                  <c:v>92.609700000000004</c:v>
                </c:pt>
                <c:pt idx="18951" formatCode="General">
                  <c:v>92.322999999999993</c:v>
                </c:pt>
                <c:pt idx="18952" formatCode="General">
                  <c:v>92.200400000000002</c:v>
                </c:pt>
                <c:pt idx="18953" formatCode="General">
                  <c:v>92.302599999999998</c:v>
                </c:pt>
                <c:pt idx="18954" formatCode="General">
                  <c:v>92.713399999999993</c:v>
                </c:pt>
                <c:pt idx="18955" formatCode="General">
                  <c:v>93.526700000000005</c:v>
                </c:pt>
                <c:pt idx="18956" formatCode="General">
                  <c:v>94.857600000000005</c:v>
                </c:pt>
                <c:pt idx="18957" formatCode="General">
                  <c:v>96.743200000000002</c:v>
                </c:pt>
                <c:pt idx="18958" formatCode="General">
                  <c:v>99.109499999999997</c:v>
                </c:pt>
                <c:pt idx="18959" formatCode="General">
                  <c:v>101.827</c:v>
                </c:pt>
                <c:pt idx="18960" formatCode="General">
                  <c:v>104.748</c:v>
                </c:pt>
                <c:pt idx="18961" formatCode="General">
                  <c:v>107.64</c:v>
                </c:pt>
                <c:pt idx="18962" formatCode="General">
                  <c:v>110.301</c:v>
                </c:pt>
                <c:pt idx="18963" formatCode="General">
                  <c:v>112.724</c:v>
                </c:pt>
                <c:pt idx="18964" formatCode="General">
                  <c:v>114.91500000000001</c:v>
                </c:pt>
                <c:pt idx="18965" formatCode="General">
                  <c:v>116.876</c:v>
                </c:pt>
                <c:pt idx="18966" formatCode="General">
                  <c:v>118.452</c:v>
                </c:pt>
                <c:pt idx="18967" formatCode="General">
                  <c:v>119.46599999999999</c:v>
                </c:pt>
                <c:pt idx="18968" formatCode="General">
                  <c:v>120.03400000000001</c:v>
                </c:pt>
                <c:pt idx="18969" formatCode="General">
                  <c:v>120.348</c:v>
                </c:pt>
                <c:pt idx="18970" formatCode="General">
                  <c:v>120.53400000000001</c:v>
                </c:pt>
                <c:pt idx="18971" formatCode="General">
                  <c:v>120.752</c:v>
                </c:pt>
                <c:pt idx="18972" formatCode="General">
                  <c:v>121.14400000000001</c:v>
                </c:pt>
                <c:pt idx="18973" formatCode="General">
                  <c:v>121.74299999999999</c:v>
                </c:pt>
                <c:pt idx="18974" formatCode="General">
                  <c:v>122.52500000000001</c:v>
                </c:pt>
                <c:pt idx="18975" formatCode="General">
                  <c:v>123.44499999999999</c:v>
                </c:pt>
                <c:pt idx="18976" formatCode="General">
                  <c:v>124.46</c:v>
                </c:pt>
                <c:pt idx="18977" formatCode="General">
                  <c:v>125.56399999999999</c:v>
                </c:pt>
                <c:pt idx="18978" formatCode="General">
                  <c:v>126.699</c:v>
                </c:pt>
                <c:pt idx="18979" formatCode="General">
                  <c:v>127.79300000000001</c:v>
                </c:pt>
                <c:pt idx="18980" formatCode="General">
                  <c:v>128.858</c:v>
                </c:pt>
                <c:pt idx="18981" formatCode="General">
                  <c:v>129.92500000000001</c:v>
                </c:pt>
                <c:pt idx="18982" formatCode="General">
                  <c:v>130.97900000000001</c:v>
                </c:pt>
                <c:pt idx="18983" formatCode="General">
                  <c:v>132.001</c:v>
                </c:pt>
                <c:pt idx="18984" formatCode="General">
                  <c:v>132.965</c:v>
                </c:pt>
                <c:pt idx="18985" formatCode="General">
                  <c:v>133.82400000000001</c:v>
                </c:pt>
                <c:pt idx="18986" formatCode="General">
                  <c:v>134.52199999999999</c:v>
                </c:pt>
                <c:pt idx="18987" formatCode="General">
                  <c:v>135.06299999999999</c:v>
                </c:pt>
                <c:pt idx="18988" formatCode="General">
                  <c:v>135.47399999999999</c:v>
                </c:pt>
                <c:pt idx="18989" formatCode="General">
                  <c:v>135.73099999999999</c:v>
                </c:pt>
                <c:pt idx="18990" formatCode="General">
                  <c:v>135.82599999999999</c:v>
                </c:pt>
                <c:pt idx="18991" formatCode="General">
                  <c:v>135.77799999999999</c:v>
                </c:pt>
                <c:pt idx="18992" formatCode="General">
                  <c:v>135.614</c:v>
                </c:pt>
                <c:pt idx="18993" formatCode="General">
                  <c:v>135.35900000000001</c:v>
                </c:pt>
                <c:pt idx="18994" formatCode="General">
                  <c:v>134.95500000000001</c:v>
                </c:pt>
                <c:pt idx="18995" formatCode="General">
                  <c:v>134.33699999999999</c:v>
                </c:pt>
                <c:pt idx="18996" formatCode="General">
                  <c:v>133.512</c:v>
                </c:pt>
                <c:pt idx="18997" formatCode="General">
                  <c:v>132.494</c:v>
                </c:pt>
                <c:pt idx="18998" formatCode="General">
                  <c:v>131.30099999999999</c:v>
                </c:pt>
                <c:pt idx="18999" formatCode="General">
                  <c:v>129.99700000000001</c:v>
                </c:pt>
                <c:pt idx="19000" formatCode="General">
                  <c:v>128.66800000000001</c:v>
                </c:pt>
                <c:pt idx="19001" formatCode="General">
                  <c:v>127.435</c:v>
                </c:pt>
                <c:pt idx="19002" formatCode="General">
                  <c:v>126.404</c:v>
                </c:pt>
                <c:pt idx="19003" formatCode="General">
                  <c:v>125.63200000000001</c:v>
                </c:pt>
                <c:pt idx="19004" formatCode="General">
                  <c:v>125.08</c:v>
                </c:pt>
                <c:pt idx="19005" formatCode="General">
                  <c:v>124.61799999999999</c:v>
                </c:pt>
                <c:pt idx="19006" formatCode="General">
                  <c:v>124.139</c:v>
                </c:pt>
                <c:pt idx="19007" formatCode="General">
                  <c:v>123.574</c:v>
                </c:pt>
                <c:pt idx="19008" formatCode="General">
                  <c:v>122.878</c:v>
                </c:pt>
                <c:pt idx="19009" formatCode="General">
                  <c:v>122.01300000000001</c:v>
                </c:pt>
                <c:pt idx="19010" formatCode="General">
                  <c:v>120.932</c:v>
                </c:pt>
                <c:pt idx="19011" formatCode="General">
                  <c:v>119.673</c:v>
                </c:pt>
                <c:pt idx="19012" formatCode="General">
                  <c:v>118.34399999999999</c:v>
                </c:pt>
                <c:pt idx="19013" formatCode="General">
                  <c:v>117.069</c:v>
                </c:pt>
                <c:pt idx="19014" formatCode="General">
                  <c:v>115.94499999999999</c:v>
                </c:pt>
                <c:pt idx="19015" formatCode="General">
                  <c:v>114.974</c:v>
                </c:pt>
                <c:pt idx="19016" formatCode="General">
                  <c:v>114.16200000000001</c:v>
                </c:pt>
                <c:pt idx="19017" formatCode="General">
                  <c:v>113.556</c:v>
                </c:pt>
                <c:pt idx="19018" formatCode="General">
                  <c:v>113.21599999999999</c:v>
                </c:pt>
                <c:pt idx="19019" formatCode="General">
                  <c:v>113.19199999999999</c:v>
                </c:pt>
                <c:pt idx="19020" formatCode="General">
                  <c:v>113.56399999999999</c:v>
                </c:pt>
                <c:pt idx="19021" formatCode="General">
                  <c:v>114.4</c:v>
                </c:pt>
                <c:pt idx="19022" formatCode="General">
                  <c:v>115.711</c:v>
                </c:pt>
                <c:pt idx="19023" formatCode="General">
                  <c:v>117.46299999999999</c:v>
                </c:pt>
                <c:pt idx="19024" formatCode="General">
                  <c:v>119.58499999999999</c:v>
                </c:pt>
                <c:pt idx="19025" formatCode="General">
                  <c:v>122.004</c:v>
                </c:pt>
                <c:pt idx="19026" formatCode="General">
                  <c:v>124.66200000000001</c:v>
                </c:pt>
                <c:pt idx="19027" formatCode="General">
                  <c:v>127.515</c:v>
                </c:pt>
                <c:pt idx="19028" formatCode="General">
                  <c:v>130.50399999999999</c:v>
                </c:pt>
                <c:pt idx="19029" formatCode="General">
                  <c:v>133.477</c:v>
                </c:pt>
                <c:pt idx="19030" formatCode="General">
                  <c:v>136.29</c:v>
                </c:pt>
                <c:pt idx="19031" formatCode="General">
                  <c:v>138.88300000000001</c:v>
                </c:pt>
                <c:pt idx="19032" formatCode="General">
                  <c:v>141.18700000000001</c:v>
                </c:pt>
                <c:pt idx="19033" formatCode="General">
                  <c:v>143.136</c:v>
                </c:pt>
                <c:pt idx="19034" formatCode="General">
                  <c:v>144.73400000000001</c:v>
                </c:pt>
                <c:pt idx="19035" formatCode="General">
                  <c:v>145.99299999999999</c:v>
                </c:pt>
                <c:pt idx="19036" formatCode="General">
                  <c:v>146.857</c:v>
                </c:pt>
                <c:pt idx="19037" formatCode="General">
                  <c:v>147.29499999999999</c:v>
                </c:pt>
                <c:pt idx="19038" formatCode="General">
                  <c:v>147.32599999999999</c:v>
                </c:pt>
                <c:pt idx="19039" formatCode="General">
                  <c:v>147.00700000000001</c:v>
                </c:pt>
                <c:pt idx="19040" formatCode="General">
                  <c:v>146.40899999999999</c:v>
                </c:pt>
                <c:pt idx="19041" formatCode="General">
                  <c:v>145.61099999999999</c:v>
                </c:pt>
                <c:pt idx="19042" formatCode="General">
                  <c:v>144.69</c:v>
                </c:pt>
                <c:pt idx="19043" formatCode="General">
                  <c:v>143.69300000000001</c:v>
                </c:pt>
                <c:pt idx="19044" formatCode="General">
                  <c:v>142.661</c:v>
                </c:pt>
                <c:pt idx="19045" formatCode="General">
                  <c:v>141.63</c:v>
                </c:pt>
                <c:pt idx="19046" formatCode="General">
                  <c:v>140.53899999999999</c:v>
                </c:pt>
                <c:pt idx="19047" formatCode="General">
                  <c:v>139.29499999999999</c:v>
                </c:pt>
                <c:pt idx="19048" formatCode="General">
                  <c:v>137.86699999999999</c:v>
                </c:pt>
                <c:pt idx="19049" formatCode="General">
                  <c:v>136.24199999999999</c:v>
                </c:pt>
                <c:pt idx="19050" formatCode="General">
                  <c:v>134.423</c:v>
                </c:pt>
                <c:pt idx="19051" formatCode="General">
                  <c:v>132.40299999999999</c:v>
                </c:pt>
                <c:pt idx="19052" formatCode="General">
                  <c:v>130.16399999999999</c:v>
                </c:pt>
                <c:pt idx="19053" formatCode="General">
                  <c:v>127.614</c:v>
                </c:pt>
                <c:pt idx="19054" formatCode="General">
                  <c:v>124.643</c:v>
                </c:pt>
                <c:pt idx="19055" formatCode="General">
                  <c:v>121.33499999999999</c:v>
                </c:pt>
                <c:pt idx="19056" formatCode="General">
                  <c:v>117.9</c:v>
                </c:pt>
                <c:pt idx="19057" formatCode="General">
                  <c:v>114.59099999999999</c:v>
                </c:pt>
                <c:pt idx="19058" formatCode="General">
                  <c:v>111.68899999999999</c:v>
                </c:pt>
                <c:pt idx="19059" formatCode="General">
                  <c:v>109.413</c:v>
                </c:pt>
                <c:pt idx="19060" formatCode="General">
                  <c:v>107.789</c:v>
                </c:pt>
                <c:pt idx="19061" formatCode="General">
                  <c:v>106.73399999999999</c:v>
                </c:pt>
                <c:pt idx="19062" formatCode="General">
                  <c:v>106.127</c:v>
                </c:pt>
                <c:pt idx="19063" formatCode="General">
                  <c:v>105.82599999999999</c:v>
                </c:pt>
                <c:pt idx="19064" formatCode="General">
                  <c:v>105.727</c:v>
                </c:pt>
                <c:pt idx="19065" formatCode="General">
                  <c:v>105.70699999999999</c:v>
                </c:pt>
                <c:pt idx="19066" formatCode="General">
                  <c:v>105.66</c:v>
                </c:pt>
                <c:pt idx="19067" formatCode="General">
                  <c:v>105.56</c:v>
                </c:pt>
                <c:pt idx="19068" formatCode="General">
                  <c:v>105.41200000000001</c:v>
                </c:pt>
                <c:pt idx="19069" formatCode="General">
                  <c:v>105.16200000000001</c:v>
                </c:pt>
                <c:pt idx="19070" formatCode="General">
                  <c:v>104.759</c:v>
                </c:pt>
                <c:pt idx="19071" formatCode="General">
                  <c:v>104.182</c:v>
                </c:pt>
                <c:pt idx="19072" formatCode="General">
                  <c:v>103.31399999999999</c:v>
                </c:pt>
                <c:pt idx="19073" formatCode="General">
                  <c:v>101.989</c:v>
                </c:pt>
                <c:pt idx="19074" formatCode="General">
                  <c:v>100.233</c:v>
                </c:pt>
                <c:pt idx="19075" formatCode="General">
                  <c:v>98.163700000000006</c:v>
                </c:pt>
                <c:pt idx="19076" formatCode="General">
                  <c:v>95.881799999999998</c:v>
                </c:pt>
                <c:pt idx="19077" formatCode="General">
                  <c:v>93.566800000000001</c:v>
                </c:pt>
                <c:pt idx="19078" formatCode="General">
                  <c:v>91.424800000000005</c:v>
                </c:pt>
                <c:pt idx="19079" formatCode="General">
                  <c:v>89.549099999999996</c:v>
                </c:pt>
                <c:pt idx="19080" formatCode="General">
                  <c:v>87.933700000000002</c:v>
                </c:pt>
                <c:pt idx="19081" formatCode="General">
                  <c:v>86.563100000000006</c:v>
                </c:pt>
                <c:pt idx="19082" formatCode="General">
                  <c:v>85.430300000000003</c:v>
                </c:pt>
                <c:pt idx="19083" formatCode="General">
                  <c:v>84.582899999999995</c:v>
                </c:pt>
                <c:pt idx="19084" formatCode="General">
                  <c:v>84.008300000000006</c:v>
                </c:pt>
                <c:pt idx="19085" formatCode="General">
                  <c:v>83.590900000000005</c:v>
                </c:pt>
                <c:pt idx="19086" formatCode="General">
                  <c:v>83.236099999999993</c:v>
                </c:pt>
                <c:pt idx="19087" formatCode="General">
                  <c:v>82.897099999999995</c:v>
                </c:pt>
                <c:pt idx="19088" formatCode="General">
                  <c:v>82.564400000000006</c:v>
                </c:pt>
                <c:pt idx="19089" formatCode="General">
                  <c:v>82.237300000000005</c:v>
                </c:pt>
                <c:pt idx="19090" formatCode="General">
                  <c:v>81.8874</c:v>
                </c:pt>
                <c:pt idx="19091" formatCode="General">
                  <c:v>81.422499999999999</c:v>
                </c:pt>
                <c:pt idx="19092" formatCode="General">
                  <c:v>80.700100000000006</c:v>
                </c:pt>
                <c:pt idx="19093" formatCode="General">
                  <c:v>79.647800000000004</c:v>
                </c:pt>
                <c:pt idx="19094" formatCode="General">
                  <c:v>78.255799999999994</c:v>
                </c:pt>
                <c:pt idx="19095" formatCode="General">
                  <c:v>76.525999999999996</c:v>
                </c:pt>
                <c:pt idx="19096" formatCode="General">
                  <c:v>74.464299999999994</c:v>
                </c:pt>
                <c:pt idx="19097" formatCode="General">
                  <c:v>72.065299999999993</c:v>
                </c:pt>
                <c:pt idx="19098" formatCode="General">
                  <c:v>69.272800000000004</c:v>
                </c:pt>
                <c:pt idx="19099" formatCode="General">
                  <c:v>65.971500000000006</c:v>
                </c:pt>
                <c:pt idx="19100" formatCode="General">
                  <c:v>62.136600000000001</c:v>
                </c:pt>
                <c:pt idx="19101" formatCode="General">
                  <c:v>57.833300000000001</c:v>
                </c:pt>
                <c:pt idx="19102" formatCode="General">
                  <c:v>53.189599999999999</c:v>
                </c:pt>
                <c:pt idx="19103" formatCode="General">
                  <c:v>48.327800000000003</c:v>
                </c:pt>
                <c:pt idx="19104" formatCode="General">
                  <c:v>43.285499999999999</c:v>
                </c:pt>
                <c:pt idx="19105" formatCode="General">
                  <c:v>38.133899999999997</c:v>
                </c:pt>
                <c:pt idx="19106" formatCode="General">
                  <c:v>32.975999999999999</c:v>
                </c:pt>
                <c:pt idx="19107" formatCode="General">
                  <c:v>27.8935</c:v>
                </c:pt>
                <c:pt idx="19108" formatCode="General">
                  <c:v>22.9452</c:v>
                </c:pt>
                <c:pt idx="19109" formatCode="General">
                  <c:v>18.213100000000001</c:v>
                </c:pt>
                <c:pt idx="19110" formatCode="General">
                  <c:v>13.7583</c:v>
                </c:pt>
                <c:pt idx="19111" formatCode="General">
                  <c:v>9.5810300000000002</c:v>
                </c:pt>
                <c:pt idx="19112" formatCode="General">
                  <c:v>5.6428000000000003</c:v>
                </c:pt>
                <c:pt idx="19113" formatCode="General">
                  <c:v>1.8900399999999999</c:v>
                </c:pt>
                <c:pt idx="19114" formatCode="General">
                  <c:v>-1.68625</c:v>
                </c:pt>
                <c:pt idx="19115" formatCode="General">
                  <c:v>-5.0799500000000002</c:v>
                </c:pt>
                <c:pt idx="19116" formatCode="General">
                  <c:v>-8.3169900000000005</c:v>
                </c:pt>
                <c:pt idx="19117" formatCode="General">
                  <c:v>-11.3919</c:v>
                </c:pt>
                <c:pt idx="19118" formatCode="General">
                  <c:v>-14.222899999999999</c:v>
                </c:pt>
                <c:pt idx="19119" formatCode="General">
                  <c:v>-16.683399999999999</c:v>
                </c:pt>
                <c:pt idx="19120" formatCode="General">
                  <c:v>-18.651599999999998</c:v>
                </c:pt>
                <c:pt idx="19121" formatCode="General">
                  <c:v>-19.863800000000001</c:v>
                </c:pt>
                <c:pt idx="19122" formatCode="General">
                  <c:v>-20.098700000000001</c:v>
                </c:pt>
                <c:pt idx="19123" formatCode="General">
                  <c:v>-19.495100000000001</c:v>
                </c:pt>
                <c:pt idx="19124" formatCode="General">
                  <c:v>-18.322199999999999</c:v>
                </c:pt>
                <c:pt idx="19125" formatCode="General">
                  <c:v>-16.851199999999999</c:v>
                </c:pt>
                <c:pt idx="19126" formatCode="General">
                  <c:v>-15.3575</c:v>
                </c:pt>
                <c:pt idx="19127" formatCode="General">
                  <c:v>-14.0502</c:v>
                </c:pt>
                <c:pt idx="19128" formatCode="General">
                  <c:v>-13.027799999999999</c:v>
                </c:pt>
                <c:pt idx="19129" formatCode="General">
                  <c:v>-12.3292</c:v>
                </c:pt>
                <c:pt idx="19130" formatCode="General">
                  <c:v>-11.9573</c:v>
                </c:pt>
                <c:pt idx="19131" formatCode="General">
                  <c:v>-11.8736</c:v>
                </c:pt>
                <c:pt idx="19132" formatCode="General">
                  <c:v>-12.012600000000001</c:v>
                </c:pt>
                <c:pt idx="19133" formatCode="General">
                  <c:v>-12.323700000000001</c:v>
                </c:pt>
                <c:pt idx="19134" formatCode="General">
                  <c:v>-12.803599999999999</c:v>
                </c:pt>
                <c:pt idx="19135" formatCode="General">
                  <c:v>-13.544600000000001</c:v>
                </c:pt>
                <c:pt idx="19136" formatCode="General">
                  <c:v>-14.6424</c:v>
                </c:pt>
                <c:pt idx="19137" formatCode="General">
                  <c:v>-16.102900000000002</c:v>
                </c:pt>
                <c:pt idx="19138" formatCode="General">
                  <c:v>-17.908300000000001</c:v>
                </c:pt>
                <c:pt idx="19139" formatCode="General">
                  <c:v>-20.013000000000002</c:v>
                </c:pt>
                <c:pt idx="19140" formatCode="General">
                  <c:v>-22.3352</c:v>
                </c:pt>
                <c:pt idx="19141" formatCode="General">
                  <c:v>-24.784099999999999</c:v>
                </c:pt>
                <c:pt idx="19142" formatCode="General">
                  <c:v>-27.257400000000001</c:v>
                </c:pt>
                <c:pt idx="19143" formatCode="General">
                  <c:v>-29.673300000000001</c:v>
                </c:pt>
                <c:pt idx="19144" formatCode="General">
                  <c:v>-32.041400000000003</c:v>
                </c:pt>
                <c:pt idx="19145" formatCode="General">
                  <c:v>-34.412300000000002</c:v>
                </c:pt>
                <c:pt idx="19146" formatCode="General">
                  <c:v>-36.832000000000001</c:v>
                </c:pt>
                <c:pt idx="19147" formatCode="General">
                  <c:v>-39.366700000000002</c:v>
                </c:pt>
                <c:pt idx="19148" formatCode="General">
                  <c:v>-42.069699999999997</c:v>
                </c:pt>
                <c:pt idx="19149" formatCode="General">
                  <c:v>-44.899900000000002</c:v>
                </c:pt>
                <c:pt idx="19150" formatCode="General">
                  <c:v>-47.794800000000002</c:v>
                </c:pt>
                <c:pt idx="19151" formatCode="General">
                  <c:v>-50.711799999999997</c:v>
                </c:pt>
                <c:pt idx="19152" formatCode="General">
                  <c:v>-53.618499999999997</c:v>
                </c:pt>
                <c:pt idx="19153" formatCode="General">
                  <c:v>-56.505499999999998</c:v>
                </c:pt>
                <c:pt idx="19154" formatCode="General">
                  <c:v>-59.4572</c:v>
                </c:pt>
                <c:pt idx="19155" formatCode="General">
                  <c:v>-62.571899999999999</c:v>
                </c:pt>
                <c:pt idx="19156" formatCode="General">
                  <c:v>-65.734999999999999</c:v>
                </c:pt>
                <c:pt idx="19157" formatCode="General">
                  <c:v>-68.818100000000001</c:v>
                </c:pt>
                <c:pt idx="19158" formatCode="General">
                  <c:v>-71.819500000000005</c:v>
                </c:pt>
                <c:pt idx="19159" formatCode="General">
                  <c:v>-74.680999999999997</c:v>
                </c:pt>
                <c:pt idx="19160" formatCode="General">
                  <c:v>-77.299800000000005</c:v>
                </c:pt>
                <c:pt idx="19161" formatCode="General">
                  <c:v>-79.599199999999996</c:v>
                </c:pt>
                <c:pt idx="19162" formatCode="General">
                  <c:v>-81.544200000000004</c:v>
                </c:pt>
                <c:pt idx="19163" formatCode="General">
                  <c:v>-83.245999999999995</c:v>
                </c:pt>
                <c:pt idx="19164" formatCode="General">
                  <c:v>-84.826999999999998</c:v>
                </c:pt>
                <c:pt idx="19165" formatCode="General">
                  <c:v>-86.309200000000004</c:v>
                </c:pt>
                <c:pt idx="19166" formatCode="General">
                  <c:v>-87.694599999999994</c:v>
                </c:pt>
                <c:pt idx="19167" formatCode="General">
                  <c:v>-88.974199999999996</c:v>
                </c:pt>
                <c:pt idx="19168" formatCode="General">
                  <c:v>-90.014600000000002</c:v>
                </c:pt>
                <c:pt idx="19169" formatCode="General">
                  <c:v>-90.688800000000001</c:v>
                </c:pt>
                <c:pt idx="19170" formatCode="General">
                  <c:v>-91.078400000000002</c:v>
                </c:pt>
                <c:pt idx="19171" formatCode="General">
                  <c:v>-91.3245</c:v>
                </c:pt>
                <c:pt idx="19172" formatCode="General">
                  <c:v>-91.588899999999995</c:v>
                </c:pt>
                <c:pt idx="19173" formatCode="General">
                  <c:v>-92.0137</c:v>
                </c:pt>
                <c:pt idx="19174" formatCode="General">
                  <c:v>-92.679699999999997</c:v>
                </c:pt>
                <c:pt idx="19175" formatCode="General">
                  <c:v>-93.568200000000004</c:v>
                </c:pt>
                <c:pt idx="19176" formatCode="General">
                  <c:v>-94.603200000000001</c:v>
                </c:pt>
                <c:pt idx="19177" formatCode="General">
                  <c:v>-95.586600000000004</c:v>
                </c:pt>
                <c:pt idx="19178" formatCode="General">
                  <c:v>-96.287499999999994</c:v>
                </c:pt>
                <c:pt idx="19179" formatCode="General">
                  <c:v>-96.594300000000004</c:v>
                </c:pt>
                <c:pt idx="19180" formatCode="General">
                  <c:v>-96.491799999999998</c:v>
                </c:pt>
                <c:pt idx="19181" formatCode="General">
                  <c:v>-96.036100000000005</c:v>
                </c:pt>
                <c:pt idx="19182" formatCode="General">
                  <c:v>-95.274799999999999</c:v>
                </c:pt>
                <c:pt idx="19183" formatCode="General">
                  <c:v>-94.235799999999998</c:v>
                </c:pt>
                <c:pt idx="19184" formatCode="General">
                  <c:v>-92.873800000000003</c:v>
                </c:pt>
                <c:pt idx="19185" formatCode="General">
                  <c:v>-91.176900000000003</c:v>
                </c:pt>
                <c:pt idx="19186" formatCode="General">
                  <c:v>-89.214200000000005</c:v>
                </c:pt>
                <c:pt idx="19187" formatCode="General">
                  <c:v>-86.979799999999997</c:v>
                </c:pt>
                <c:pt idx="19188" formatCode="General">
                  <c:v>-84.402100000000004</c:v>
                </c:pt>
                <c:pt idx="19189" formatCode="General">
                  <c:v>-81.364599999999996</c:v>
                </c:pt>
                <c:pt idx="19190" formatCode="General">
                  <c:v>-77.841300000000004</c:v>
                </c:pt>
                <c:pt idx="19191" formatCode="General">
                  <c:v>-74.037999999999997</c:v>
                </c:pt>
                <c:pt idx="19192" formatCode="General">
                  <c:v>-70.222399999999993</c:v>
                </c:pt>
                <c:pt idx="19193" formatCode="General">
                  <c:v>-66.637699999999995</c:v>
                </c:pt>
                <c:pt idx="19194" formatCode="General">
                  <c:v>-63.4422</c:v>
                </c:pt>
                <c:pt idx="19195" formatCode="General">
                  <c:v>-60.705800000000004</c:v>
                </c:pt>
                <c:pt idx="19196" formatCode="General">
                  <c:v>-58.462699999999998</c:v>
                </c:pt>
                <c:pt idx="19197" formatCode="General">
                  <c:v>-56.712899999999998</c:v>
                </c:pt>
                <c:pt idx="19198" formatCode="General">
                  <c:v>-55.399099999999997</c:v>
                </c:pt>
                <c:pt idx="19199" formatCode="General">
                  <c:v>-54.4193</c:v>
                </c:pt>
                <c:pt idx="19200" formatCode="General">
                  <c:v>-53.685899999999997</c:v>
                </c:pt>
                <c:pt idx="19201" formatCode="General">
                  <c:v>-53.173400000000001</c:v>
                </c:pt>
                <c:pt idx="19202" formatCode="General">
                  <c:v>-52.891300000000001</c:v>
                </c:pt>
                <c:pt idx="19203" formatCode="General">
                  <c:v>-52.896599999999999</c:v>
                </c:pt>
                <c:pt idx="19204" formatCode="General">
                  <c:v>-53.242100000000001</c:v>
                </c:pt>
                <c:pt idx="19205" formatCode="General">
                  <c:v>-53.918700000000001</c:v>
                </c:pt>
                <c:pt idx="19206" formatCode="General">
                  <c:v>-54.960799999999999</c:v>
                </c:pt>
                <c:pt idx="19207" formatCode="General">
                  <c:v>-56.432699999999997</c:v>
                </c:pt>
                <c:pt idx="19208" formatCode="General">
                  <c:v>-58.361899999999999</c:v>
                </c:pt>
                <c:pt idx="19209" formatCode="General">
                  <c:v>-60.734099999999998</c:v>
                </c:pt>
                <c:pt idx="19210" formatCode="General">
                  <c:v>-63.479500000000002</c:v>
                </c:pt>
                <c:pt idx="19211" formatCode="General">
                  <c:v>-66.529799999999994</c:v>
                </c:pt>
                <c:pt idx="19212" formatCode="General">
                  <c:v>-69.862799999999993</c:v>
                </c:pt>
                <c:pt idx="19213" formatCode="General">
                  <c:v>-73.498099999999994</c:v>
                </c:pt>
                <c:pt idx="19214" formatCode="General">
                  <c:v>-77.468500000000006</c:v>
                </c:pt>
                <c:pt idx="19215" formatCode="General">
                  <c:v>-81.873699999999999</c:v>
                </c:pt>
                <c:pt idx="19216" formatCode="General">
                  <c:v>-86.8172</c:v>
                </c:pt>
                <c:pt idx="19217" formatCode="General">
                  <c:v>-92.366900000000001</c:v>
                </c:pt>
                <c:pt idx="19218" formatCode="General">
                  <c:v>-98.522499999999994</c:v>
                </c:pt>
                <c:pt idx="19219" formatCode="General">
                  <c:v>-105.124</c:v>
                </c:pt>
                <c:pt idx="19220" formatCode="General">
                  <c:v>-111.932</c:v>
                </c:pt>
                <c:pt idx="19221" formatCode="General">
                  <c:v>-118.691</c:v>
                </c:pt>
                <c:pt idx="19222" formatCode="General">
                  <c:v>-125.232</c:v>
                </c:pt>
                <c:pt idx="19223" formatCode="General">
                  <c:v>-131.46799999999999</c:v>
                </c:pt>
                <c:pt idx="19224" formatCode="General">
                  <c:v>-137.35300000000001</c:v>
                </c:pt>
                <c:pt idx="19225" formatCode="General">
                  <c:v>-142.83500000000001</c:v>
                </c:pt>
                <c:pt idx="19226" formatCode="General">
                  <c:v>-147.83500000000001</c:v>
                </c:pt>
                <c:pt idx="19227" formatCode="General">
                  <c:v>-152.268</c:v>
                </c:pt>
                <c:pt idx="19228" formatCode="General">
                  <c:v>-156.059</c:v>
                </c:pt>
                <c:pt idx="19229" formatCode="General">
                  <c:v>-159.113</c:v>
                </c:pt>
                <c:pt idx="19230" formatCode="General">
                  <c:v>-161.34800000000001</c:v>
                </c:pt>
                <c:pt idx="19231" formatCode="General">
                  <c:v>-162.73500000000001</c:v>
                </c:pt>
                <c:pt idx="19232" formatCode="General">
                  <c:v>-163.32599999999999</c:v>
                </c:pt>
                <c:pt idx="19233" formatCode="General">
                  <c:v>-163.251</c:v>
                </c:pt>
                <c:pt idx="19234" formatCode="General">
                  <c:v>-162.607</c:v>
                </c:pt>
                <c:pt idx="19235" formatCode="General">
                  <c:v>-161.458</c:v>
                </c:pt>
                <c:pt idx="19236" formatCode="General">
                  <c:v>-159.88300000000001</c:v>
                </c:pt>
                <c:pt idx="19237" formatCode="General">
                  <c:v>-157.94399999999999</c:v>
                </c:pt>
                <c:pt idx="19238" formatCode="General">
                  <c:v>-155.63499999999999</c:v>
                </c:pt>
                <c:pt idx="19239" formatCode="General">
                  <c:v>-152.97999999999999</c:v>
                </c:pt>
                <c:pt idx="19240" formatCode="General">
                  <c:v>-150.07599999999999</c:v>
                </c:pt>
                <c:pt idx="19241" formatCode="General">
                  <c:v>-147.018</c:v>
                </c:pt>
                <c:pt idx="19242" formatCode="General">
                  <c:v>-143.89099999999999</c:v>
                </c:pt>
                <c:pt idx="19243" formatCode="General">
                  <c:v>-140.751</c:v>
                </c:pt>
                <c:pt idx="19244" formatCode="General">
                  <c:v>-137.58600000000001</c:v>
                </c:pt>
                <c:pt idx="19245" formatCode="General">
                  <c:v>-134.285</c:v>
                </c:pt>
                <c:pt idx="19246" formatCode="General">
                  <c:v>-130.83000000000001</c:v>
                </c:pt>
                <c:pt idx="19247" formatCode="General">
                  <c:v>-127.33799999999999</c:v>
                </c:pt>
                <c:pt idx="19248" formatCode="General">
                  <c:v>-123.892</c:v>
                </c:pt>
                <c:pt idx="19249" formatCode="General">
                  <c:v>-120.54300000000001</c:v>
                </c:pt>
                <c:pt idx="19250" formatCode="General">
                  <c:v>-117.313</c:v>
                </c:pt>
                <c:pt idx="19251" formatCode="General">
                  <c:v>-114.233</c:v>
                </c:pt>
                <c:pt idx="19252" formatCode="General">
                  <c:v>-111.36499999999999</c:v>
                </c:pt>
                <c:pt idx="19253" formatCode="General">
                  <c:v>-108.776</c:v>
                </c:pt>
                <c:pt idx="19254" formatCode="General">
                  <c:v>-106.505</c:v>
                </c:pt>
                <c:pt idx="19255" formatCode="General">
                  <c:v>-104.586</c:v>
                </c:pt>
                <c:pt idx="19256" formatCode="General">
                  <c:v>-103.038</c:v>
                </c:pt>
                <c:pt idx="19257" formatCode="General">
                  <c:v>-101.911</c:v>
                </c:pt>
                <c:pt idx="19258" formatCode="General">
                  <c:v>-101.26</c:v>
                </c:pt>
                <c:pt idx="19259" formatCode="General">
                  <c:v>-101.111</c:v>
                </c:pt>
                <c:pt idx="19260" formatCode="General">
                  <c:v>-101.485</c:v>
                </c:pt>
                <c:pt idx="19261" formatCode="General">
                  <c:v>-102.377</c:v>
                </c:pt>
                <c:pt idx="19262" formatCode="General">
                  <c:v>-103.73</c:v>
                </c:pt>
                <c:pt idx="19263" formatCode="General">
                  <c:v>-105.45</c:v>
                </c:pt>
                <c:pt idx="19264" formatCode="General">
                  <c:v>-107.354</c:v>
                </c:pt>
                <c:pt idx="19265" formatCode="General">
                  <c:v>-109.215</c:v>
                </c:pt>
                <c:pt idx="19266" formatCode="General">
                  <c:v>-110.86199999999999</c:v>
                </c:pt>
                <c:pt idx="19267" formatCode="General">
                  <c:v>-112.163</c:v>
                </c:pt>
                <c:pt idx="19268" formatCode="General">
                  <c:v>-113.03700000000001</c:v>
                </c:pt>
                <c:pt idx="19269" formatCode="General">
                  <c:v>-113.533</c:v>
                </c:pt>
                <c:pt idx="19270" formatCode="General">
                  <c:v>-113.739</c:v>
                </c:pt>
                <c:pt idx="19271" formatCode="General">
                  <c:v>-113.705</c:v>
                </c:pt>
                <c:pt idx="19272" formatCode="General">
                  <c:v>-113.47199999999999</c:v>
                </c:pt>
                <c:pt idx="19273" formatCode="General">
                  <c:v>-113.042</c:v>
                </c:pt>
                <c:pt idx="19274" formatCode="General">
                  <c:v>-112.476</c:v>
                </c:pt>
                <c:pt idx="19275" formatCode="General">
                  <c:v>-111.873</c:v>
                </c:pt>
                <c:pt idx="19276" formatCode="General">
                  <c:v>-111.372</c:v>
                </c:pt>
                <c:pt idx="19277" formatCode="General">
                  <c:v>-111.08</c:v>
                </c:pt>
                <c:pt idx="19278" formatCode="General">
                  <c:v>-110.98399999999999</c:v>
                </c:pt>
                <c:pt idx="19279" formatCode="General">
                  <c:v>-111.014</c:v>
                </c:pt>
                <c:pt idx="19280" formatCode="General">
                  <c:v>-111.077</c:v>
                </c:pt>
                <c:pt idx="19281" formatCode="General">
                  <c:v>-111.08</c:v>
                </c:pt>
                <c:pt idx="19282" formatCode="General">
                  <c:v>-110.964</c:v>
                </c:pt>
                <c:pt idx="19283" formatCode="General">
                  <c:v>-110.68899999999999</c:v>
                </c:pt>
                <c:pt idx="19284" formatCode="General">
                  <c:v>-110.236</c:v>
                </c:pt>
                <c:pt idx="19285" formatCode="General">
                  <c:v>-109.601</c:v>
                </c:pt>
                <c:pt idx="19286" formatCode="General">
                  <c:v>-108.785</c:v>
                </c:pt>
                <c:pt idx="19287" formatCode="General">
                  <c:v>-107.783</c:v>
                </c:pt>
                <c:pt idx="19288" formatCode="General">
                  <c:v>-106.559</c:v>
                </c:pt>
                <c:pt idx="19289" formatCode="General">
                  <c:v>-105.077</c:v>
                </c:pt>
                <c:pt idx="19290" formatCode="General">
                  <c:v>-103.40900000000001</c:v>
                </c:pt>
                <c:pt idx="19291" formatCode="General">
                  <c:v>-101.64100000000001</c:v>
                </c:pt>
                <c:pt idx="19292" formatCode="General">
                  <c:v>-99.802899999999994</c:v>
                </c:pt>
                <c:pt idx="19293" formatCode="General">
                  <c:v>-97.954999999999998</c:v>
                </c:pt>
                <c:pt idx="19294" formatCode="General">
                  <c:v>-96.184299999999993</c:v>
                </c:pt>
                <c:pt idx="19295" formatCode="General">
                  <c:v>-94.514499999999998</c:v>
                </c:pt>
                <c:pt idx="19296" formatCode="General">
                  <c:v>-92.925799999999995</c:v>
                </c:pt>
                <c:pt idx="19297" formatCode="General">
                  <c:v>-91.447999999999993</c:v>
                </c:pt>
                <c:pt idx="19298" formatCode="General">
                  <c:v>-90.122</c:v>
                </c:pt>
                <c:pt idx="19299" formatCode="General">
                  <c:v>-88.966700000000003</c:v>
                </c:pt>
                <c:pt idx="19300" formatCode="General">
                  <c:v>-87.992999999999995</c:v>
                </c:pt>
                <c:pt idx="19301" formatCode="General">
                  <c:v>-87.202200000000005</c:v>
                </c:pt>
                <c:pt idx="19302" formatCode="General">
                  <c:v>-86.5535</c:v>
                </c:pt>
                <c:pt idx="19303" formatCode="General">
                  <c:v>-85.988200000000006</c:v>
                </c:pt>
                <c:pt idx="19304" formatCode="General">
                  <c:v>-85.427700000000002</c:v>
                </c:pt>
                <c:pt idx="19305" formatCode="General">
                  <c:v>-84.7774</c:v>
                </c:pt>
                <c:pt idx="19306" formatCode="General">
                  <c:v>-83.945400000000006</c:v>
                </c:pt>
                <c:pt idx="19307" formatCode="General">
                  <c:v>-82.858199999999997</c:v>
                </c:pt>
                <c:pt idx="19308" formatCode="General">
                  <c:v>-81.488299999999995</c:v>
                </c:pt>
                <c:pt idx="19309" formatCode="General">
                  <c:v>-79.859700000000004</c:v>
                </c:pt>
                <c:pt idx="19310" formatCode="General">
                  <c:v>-78.035300000000007</c:v>
                </c:pt>
                <c:pt idx="19311" formatCode="General">
                  <c:v>-76.109800000000007</c:v>
                </c:pt>
                <c:pt idx="19312" formatCode="General">
                  <c:v>-74.1387</c:v>
                </c:pt>
                <c:pt idx="19313" formatCode="General">
                  <c:v>-72.088200000000001</c:v>
                </c:pt>
                <c:pt idx="19314" formatCode="General">
                  <c:v>-69.9559</c:v>
                </c:pt>
                <c:pt idx="19315" formatCode="General">
                  <c:v>-67.775199999999998</c:v>
                </c:pt>
                <c:pt idx="19316" formatCode="General">
                  <c:v>-65.544200000000004</c:v>
                </c:pt>
                <c:pt idx="19317" formatCode="General">
                  <c:v>-63.253999999999998</c:v>
                </c:pt>
                <c:pt idx="19318" formatCode="General">
                  <c:v>-60.949199999999998</c:v>
                </c:pt>
                <c:pt idx="19319" formatCode="General">
                  <c:v>-58.695099999999996</c:v>
                </c:pt>
                <c:pt idx="19320" formatCode="General">
                  <c:v>-56.565199999999997</c:v>
                </c:pt>
                <c:pt idx="19321" formatCode="General">
                  <c:v>-54.606999999999999</c:v>
                </c:pt>
                <c:pt idx="19322" formatCode="General">
                  <c:v>-52.8262</c:v>
                </c:pt>
                <c:pt idx="19323" formatCode="General">
                  <c:v>-51.195700000000002</c:v>
                </c:pt>
                <c:pt idx="19324" formatCode="General">
                  <c:v>-49.682600000000001</c:v>
                </c:pt>
                <c:pt idx="19325" formatCode="General">
                  <c:v>-48.279600000000002</c:v>
                </c:pt>
                <c:pt idx="19326" formatCode="General">
                  <c:v>-46.9651</c:v>
                </c:pt>
                <c:pt idx="19327" formatCode="General">
                  <c:v>-45.7012</c:v>
                </c:pt>
                <c:pt idx="19328" formatCode="General">
                  <c:v>-44.527999999999999</c:v>
                </c:pt>
                <c:pt idx="19329" formatCode="General">
                  <c:v>-43.5349</c:v>
                </c:pt>
                <c:pt idx="19330" formatCode="General">
                  <c:v>-42.746200000000002</c:v>
                </c:pt>
                <c:pt idx="19331" formatCode="General">
                  <c:v>-42.117800000000003</c:v>
                </c:pt>
                <c:pt idx="19332" formatCode="General">
                  <c:v>-41.5291</c:v>
                </c:pt>
                <c:pt idx="19333" formatCode="General">
                  <c:v>-40.849899999999998</c:v>
                </c:pt>
                <c:pt idx="19334" formatCode="General">
                  <c:v>-39.988799999999998</c:v>
                </c:pt>
                <c:pt idx="19335" formatCode="General">
                  <c:v>-38.898899999999998</c:v>
                </c:pt>
                <c:pt idx="19336" formatCode="General">
                  <c:v>-37.568800000000003</c:v>
                </c:pt>
                <c:pt idx="19337" formatCode="General">
                  <c:v>-35.9651</c:v>
                </c:pt>
                <c:pt idx="19338" formatCode="General">
                  <c:v>-34.080300000000001</c:v>
                </c:pt>
                <c:pt idx="19339" formatCode="General">
                  <c:v>-32.001199999999997</c:v>
                </c:pt>
                <c:pt idx="19340" formatCode="General">
                  <c:v>-29.805499999999999</c:v>
                </c:pt>
                <c:pt idx="19341" formatCode="General">
                  <c:v>-27.512899999999998</c:v>
                </c:pt>
                <c:pt idx="19342" formatCode="General">
                  <c:v>-25.1342</c:v>
                </c:pt>
                <c:pt idx="19343" formatCode="General">
                  <c:v>-22.6706</c:v>
                </c:pt>
                <c:pt idx="19344" formatCode="General">
                  <c:v>-20.099299999999999</c:v>
                </c:pt>
                <c:pt idx="19345" formatCode="General">
                  <c:v>-17.376799999999999</c:v>
                </c:pt>
                <c:pt idx="19346" formatCode="General">
                  <c:v>-14.4405</c:v>
                </c:pt>
                <c:pt idx="19347" formatCode="General">
                  <c:v>-11.271100000000001</c:v>
                </c:pt>
                <c:pt idx="19348" formatCode="General">
                  <c:v>-7.9142400000000004</c:v>
                </c:pt>
                <c:pt idx="19349" formatCode="General">
                  <c:v>-4.3940900000000003</c:v>
                </c:pt>
                <c:pt idx="19350" formatCode="General">
                  <c:v>-0.72501499999999997</c:v>
                </c:pt>
                <c:pt idx="19351" formatCode="General">
                  <c:v>3.00515</c:v>
                </c:pt>
                <c:pt idx="19352" formatCode="General">
                  <c:v>6.7017800000000003</c:v>
                </c:pt>
                <c:pt idx="19353" formatCode="General">
                  <c:v>10.3249</c:v>
                </c:pt>
                <c:pt idx="19354" formatCode="General">
                  <c:v>13.895</c:v>
                </c:pt>
                <c:pt idx="19355" formatCode="General">
                  <c:v>17.472200000000001</c:v>
                </c:pt>
                <c:pt idx="19356" formatCode="General">
                  <c:v>21.081199999999999</c:v>
                </c:pt>
                <c:pt idx="19357" formatCode="General">
                  <c:v>24.716699999999999</c:v>
                </c:pt>
                <c:pt idx="19358" formatCode="General">
                  <c:v>28.312799999999999</c:v>
                </c:pt>
                <c:pt idx="19359" formatCode="General">
                  <c:v>31.805299999999999</c:v>
                </c:pt>
                <c:pt idx="19360" formatCode="General">
                  <c:v>35.176499999999997</c:v>
                </c:pt>
                <c:pt idx="19361" formatCode="General">
                  <c:v>38.402700000000003</c:v>
                </c:pt>
                <c:pt idx="19362" formatCode="General">
                  <c:v>41.458500000000001</c:v>
                </c:pt>
                <c:pt idx="19363" formatCode="General">
                  <c:v>44.301900000000003</c:v>
                </c:pt>
                <c:pt idx="19364" formatCode="General">
                  <c:v>46.891599999999997</c:v>
                </c:pt>
                <c:pt idx="19365" formatCode="General">
                  <c:v>49.186199999999999</c:v>
                </c:pt>
                <c:pt idx="19366" formatCode="General">
                  <c:v>51.160800000000002</c:v>
                </c:pt>
                <c:pt idx="19367" formatCode="General">
                  <c:v>52.832299999999996</c:v>
                </c:pt>
                <c:pt idx="19368" formatCode="General">
                  <c:v>54.266800000000003</c:v>
                </c:pt>
                <c:pt idx="19369" formatCode="General">
                  <c:v>55.553199999999997</c:v>
                </c:pt>
                <c:pt idx="19370" formatCode="General">
                  <c:v>56.730899999999998</c:v>
                </c:pt>
                <c:pt idx="19371" formatCode="General">
                  <c:v>57.817599999999999</c:v>
                </c:pt>
                <c:pt idx="19372" formatCode="General">
                  <c:v>58.825800000000001</c:v>
                </c:pt>
                <c:pt idx="19373" formatCode="General">
                  <c:v>59.768900000000002</c:v>
                </c:pt>
                <c:pt idx="19374" formatCode="General">
                  <c:v>60.668999999999997</c:v>
                </c:pt>
                <c:pt idx="19375" formatCode="General">
                  <c:v>61.564700000000002</c:v>
                </c:pt>
                <c:pt idx="19376" formatCode="General">
                  <c:v>62.5032</c:v>
                </c:pt>
                <c:pt idx="19377" formatCode="General">
                  <c:v>63.485399999999998</c:v>
                </c:pt>
                <c:pt idx="19378" formatCode="General">
                  <c:v>64.497699999999995</c:v>
                </c:pt>
                <c:pt idx="19379" formatCode="General">
                  <c:v>65.545100000000005</c:v>
                </c:pt>
                <c:pt idx="19380" formatCode="General">
                  <c:v>66.599999999999994</c:v>
                </c:pt>
                <c:pt idx="19381" formatCode="General">
                  <c:v>67.602900000000005</c:v>
                </c:pt>
                <c:pt idx="19382" formatCode="General">
                  <c:v>68.44</c:v>
                </c:pt>
                <c:pt idx="19383" formatCode="General">
                  <c:v>68.993399999999994</c:v>
                </c:pt>
                <c:pt idx="19384" formatCode="General">
                  <c:v>69.152500000000003</c:v>
                </c:pt>
                <c:pt idx="19385" formatCode="General">
                  <c:v>68.855699999999999</c:v>
                </c:pt>
                <c:pt idx="19386" formatCode="General">
                  <c:v>68.207300000000004</c:v>
                </c:pt>
                <c:pt idx="19387" formatCode="General">
                  <c:v>67.451300000000003</c:v>
                </c:pt>
                <c:pt idx="19388" formatCode="General">
                  <c:v>66.856499999999997</c:v>
                </c:pt>
                <c:pt idx="19389" formatCode="General">
                  <c:v>66.543300000000002</c:v>
                </c:pt>
                <c:pt idx="19390" formatCode="General">
                  <c:v>66.529399999999995</c:v>
                </c:pt>
                <c:pt idx="19391" formatCode="General">
                  <c:v>66.816800000000001</c:v>
                </c:pt>
                <c:pt idx="19392" formatCode="General">
                  <c:v>67.378500000000003</c:v>
                </c:pt>
                <c:pt idx="19393" formatCode="General">
                  <c:v>68.145799999999994</c:v>
                </c:pt>
                <c:pt idx="19394" formatCode="General">
                  <c:v>69.069199999999995</c:v>
                </c:pt>
                <c:pt idx="19395" formatCode="General">
                  <c:v>70.151600000000002</c:v>
                </c:pt>
                <c:pt idx="19396" formatCode="General">
                  <c:v>71.400499999999994</c:v>
                </c:pt>
                <c:pt idx="19397" formatCode="General">
                  <c:v>72.819900000000004</c:v>
                </c:pt>
                <c:pt idx="19398" formatCode="General">
                  <c:v>74.448599999999999</c:v>
                </c:pt>
                <c:pt idx="19399" formatCode="General">
                  <c:v>76.312799999999996</c:v>
                </c:pt>
                <c:pt idx="19400" formatCode="General">
                  <c:v>78.373099999999994</c:v>
                </c:pt>
                <c:pt idx="19401" formatCode="General">
                  <c:v>80.548900000000003</c:v>
                </c:pt>
                <c:pt idx="19402" formatCode="General">
                  <c:v>82.741500000000002</c:v>
                </c:pt>
                <c:pt idx="19403" formatCode="General">
                  <c:v>84.876400000000004</c:v>
                </c:pt>
                <c:pt idx="19404" formatCode="General">
                  <c:v>86.908000000000001</c:v>
                </c:pt>
                <c:pt idx="19405" formatCode="General">
                  <c:v>88.856899999999996</c:v>
                </c:pt>
                <c:pt idx="19406" formatCode="General">
                  <c:v>90.780500000000004</c:v>
                </c:pt>
                <c:pt idx="19407" formatCode="General">
                  <c:v>92.7624</c:v>
                </c:pt>
                <c:pt idx="19408" formatCode="General">
                  <c:v>94.880600000000001</c:v>
                </c:pt>
                <c:pt idx="19409" formatCode="General">
                  <c:v>97.166899999999998</c:v>
                </c:pt>
                <c:pt idx="19410" formatCode="General">
                  <c:v>99.643299999999996</c:v>
                </c:pt>
                <c:pt idx="19411" formatCode="General">
                  <c:v>102.31399999999999</c:v>
                </c:pt>
                <c:pt idx="19412" formatCode="General">
                  <c:v>105.17400000000001</c:v>
                </c:pt>
                <c:pt idx="19413" formatCode="General">
                  <c:v>108.184</c:v>
                </c:pt>
                <c:pt idx="19414" formatCode="General">
                  <c:v>111.265</c:v>
                </c:pt>
                <c:pt idx="19415" formatCode="General">
                  <c:v>114.336</c:v>
                </c:pt>
                <c:pt idx="19416" formatCode="General">
                  <c:v>117.337</c:v>
                </c:pt>
                <c:pt idx="19417" formatCode="General">
                  <c:v>120.273</c:v>
                </c:pt>
                <c:pt idx="19418" formatCode="General">
                  <c:v>123.17700000000001</c:v>
                </c:pt>
                <c:pt idx="19419" formatCode="General">
                  <c:v>126.051</c:v>
                </c:pt>
                <c:pt idx="19420" formatCode="General">
                  <c:v>128.87799999999999</c:v>
                </c:pt>
                <c:pt idx="19421" formatCode="General">
                  <c:v>131.619</c:v>
                </c:pt>
                <c:pt idx="19422" formatCode="General">
                  <c:v>134.24600000000001</c:v>
                </c:pt>
                <c:pt idx="19423" formatCode="General">
                  <c:v>136.74700000000001</c:v>
                </c:pt>
                <c:pt idx="19424" formatCode="General">
                  <c:v>139.06399999999999</c:v>
                </c:pt>
                <c:pt idx="19425" formatCode="General">
                  <c:v>141.14699999999999</c:v>
                </c:pt>
                <c:pt idx="19426" formatCode="General">
                  <c:v>143.00899999999999</c:v>
                </c:pt>
                <c:pt idx="19427" formatCode="General">
                  <c:v>144.68299999999999</c:v>
                </c:pt>
                <c:pt idx="19428" formatCode="General">
                  <c:v>146.215</c:v>
                </c:pt>
                <c:pt idx="19429" formatCode="General">
                  <c:v>147.67500000000001</c:v>
                </c:pt>
                <c:pt idx="19430" formatCode="General">
                  <c:v>149.13499999999999</c:v>
                </c:pt>
                <c:pt idx="19431" formatCode="General">
                  <c:v>150.70400000000001</c:v>
                </c:pt>
                <c:pt idx="19432" formatCode="General">
                  <c:v>152.48400000000001</c:v>
                </c:pt>
                <c:pt idx="19433" formatCode="General">
                  <c:v>154.495</c:v>
                </c:pt>
                <c:pt idx="19434" formatCode="General">
                  <c:v>156.70500000000001</c:v>
                </c:pt>
                <c:pt idx="19435" formatCode="General">
                  <c:v>159.05000000000001</c:v>
                </c:pt>
                <c:pt idx="19436" formatCode="General">
                  <c:v>161.4</c:v>
                </c:pt>
                <c:pt idx="19437" formatCode="General">
                  <c:v>163.61799999999999</c:v>
                </c:pt>
                <c:pt idx="19438" formatCode="General">
                  <c:v>165.60400000000001</c:v>
                </c:pt>
                <c:pt idx="19439" formatCode="General">
                  <c:v>167.28899999999999</c:v>
                </c:pt>
                <c:pt idx="19440" formatCode="General">
                  <c:v>168.67500000000001</c:v>
                </c:pt>
                <c:pt idx="19441" formatCode="General">
                  <c:v>169.749</c:v>
                </c:pt>
                <c:pt idx="19442" formatCode="General">
                  <c:v>170.47</c:v>
                </c:pt>
                <c:pt idx="19443" formatCode="General">
                  <c:v>170.79499999999999</c:v>
                </c:pt>
                <c:pt idx="19444" formatCode="General">
                  <c:v>170.71700000000001</c:v>
                </c:pt>
                <c:pt idx="19445" formatCode="General">
                  <c:v>170.297</c:v>
                </c:pt>
                <c:pt idx="19446" formatCode="General">
                  <c:v>169.59899999999999</c:v>
                </c:pt>
                <c:pt idx="19447" formatCode="General">
                  <c:v>168.62700000000001</c:v>
                </c:pt>
                <c:pt idx="19448" formatCode="General">
                  <c:v>167.41499999999999</c:v>
                </c:pt>
                <c:pt idx="19449" formatCode="General">
                  <c:v>166.03399999999999</c:v>
                </c:pt>
                <c:pt idx="19450" formatCode="General">
                  <c:v>164.583</c:v>
                </c:pt>
                <c:pt idx="19451" formatCode="General">
                  <c:v>163.161</c:v>
                </c:pt>
                <c:pt idx="19452" formatCode="General">
                  <c:v>161.816</c:v>
                </c:pt>
                <c:pt idx="19453" formatCode="General">
                  <c:v>160.59299999999999</c:v>
                </c:pt>
                <c:pt idx="19454" formatCode="General">
                  <c:v>159.55000000000001</c:v>
                </c:pt>
                <c:pt idx="19455" formatCode="General">
                  <c:v>158.69900000000001</c:v>
                </c:pt>
                <c:pt idx="19456" formatCode="General">
                  <c:v>158.01400000000001</c:v>
                </c:pt>
                <c:pt idx="19457" formatCode="General">
                  <c:v>157.499</c:v>
                </c:pt>
                <c:pt idx="19458" formatCode="General">
                  <c:v>157.16900000000001</c:v>
                </c:pt>
                <c:pt idx="19459" formatCode="General">
                  <c:v>157.02000000000001</c:v>
                </c:pt>
                <c:pt idx="19460" formatCode="General">
                  <c:v>157.05199999999999</c:v>
                </c:pt>
                <c:pt idx="19461" formatCode="General">
                  <c:v>157.27099999999999</c:v>
                </c:pt>
                <c:pt idx="19462" formatCode="General">
                  <c:v>157.69800000000001</c:v>
                </c:pt>
                <c:pt idx="19463" formatCode="General">
                  <c:v>158.35900000000001</c:v>
                </c:pt>
                <c:pt idx="19464" formatCode="General">
                  <c:v>159.14599999999999</c:v>
                </c:pt>
                <c:pt idx="19465" formatCode="General">
                  <c:v>159.88399999999999</c:v>
                </c:pt>
                <c:pt idx="19466" formatCode="General">
                  <c:v>160.42500000000001</c:v>
                </c:pt>
                <c:pt idx="19467" formatCode="General">
                  <c:v>160.68899999999999</c:v>
                </c:pt>
                <c:pt idx="19468" formatCode="General">
                  <c:v>160.69200000000001</c:v>
                </c:pt>
                <c:pt idx="19469" formatCode="General">
                  <c:v>160.55500000000001</c:v>
                </c:pt>
                <c:pt idx="19470" formatCode="General">
                  <c:v>160.43899999999999</c:v>
                </c:pt>
                <c:pt idx="19471" formatCode="General">
                  <c:v>160.50899999999999</c:v>
                </c:pt>
                <c:pt idx="19472" formatCode="General">
                  <c:v>160.9</c:v>
                </c:pt>
                <c:pt idx="19473" formatCode="General">
                  <c:v>161.649</c:v>
                </c:pt>
                <c:pt idx="19474" formatCode="General">
                  <c:v>162.77699999999999</c:v>
                </c:pt>
                <c:pt idx="19475" formatCode="General">
                  <c:v>164.285</c:v>
                </c:pt>
                <c:pt idx="19476" formatCode="General">
                  <c:v>166.04900000000001</c:v>
                </c:pt>
                <c:pt idx="19477" formatCode="General">
                  <c:v>167.89699999999999</c:v>
                </c:pt>
                <c:pt idx="19478" formatCode="General">
                  <c:v>169.69800000000001</c:v>
                </c:pt>
                <c:pt idx="19479" formatCode="General">
                  <c:v>171.364</c:v>
                </c:pt>
                <c:pt idx="19480" formatCode="General">
                  <c:v>172.90299999999999</c:v>
                </c:pt>
                <c:pt idx="19481" formatCode="General">
                  <c:v>174.26900000000001</c:v>
                </c:pt>
                <c:pt idx="19482" formatCode="General">
                  <c:v>175.33</c:v>
                </c:pt>
                <c:pt idx="19483" formatCode="General">
                  <c:v>175.98599999999999</c:v>
                </c:pt>
                <c:pt idx="19484" formatCode="General">
                  <c:v>176.18299999999999</c:v>
                </c:pt>
                <c:pt idx="19485" formatCode="General">
                  <c:v>175.99299999999999</c:v>
                </c:pt>
                <c:pt idx="19486" formatCode="General">
                  <c:v>175.536</c:v>
                </c:pt>
                <c:pt idx="19487" formatCode="General">
                  <c:v>174.88800000000001</c:v>
                </c:pt>
                <c:pt idx="19488" formatCode="General">
                  <c:v>174.096</c:v>
                </c:pt>
                <c:pt idx="19489" formatCode="General">
                  <c:v>173.16300000000001</c:v>
                </c:pt>
                <c:pt idx="19490" formatCode="General">
                  <c:v>172.02699999999999</c:v>
                </c:pt>
                <c:pt idx="19491" formatCode="General">
                  <c:v>170.61600000000001</c:v>
                </c:pt>
                <c:pt idx="19492" formatCode="General">
                  <c:v>168.971</c:v>
                </c:pt>
                <c:pt idx="19493" formatCode="General">
                  <c:v>167.14099999999999</c:v>
                </c:pt>
                <c:pt idx="19494" formatCode="General">
                  <c:v>165.108</c:v>
                </c:pt>
                <c:pt idx="19495" formatCode="General">
                  <c:v>162.85300000000001</c:v>
                </c:pt>
                <c:pt idx="19496" formatCode="General">
                  <c:v>160.376</c:v>
                </c:pt>
                <c:pt idx="19497" formatCode="General">
                  <c:v>157.66800000000001</c:v>
                </c:pt>
                <c:pt idx="19498" formatCode="General">
                  <c:v>154.73400000000001</c:v>
                </c:pt>
                <c:pt idx="19499" formatCode="General">
                  <c:v>151.625</c:v>
                </c:pt>
                <c:pt idx="19500" formatCode="General">
                  <c:v>148.41399999999999</c:v>
                </c:pt>
                <c:pt idx="19501" formatCode="General">
                  <c:v>145.17099999999999</c:v>
                </c:pt>
                <c:pt idx="19502" formatCode="General">
                  <c:v>141.983</c:v>
                </c:pt>
                <c:pt idx="19503" formatCode="General">
                  <c:v>138.93600000000001</c:v>
                </c:pt>
                <c:pt idx="19504" formatCode="General">
                  <c:v>136.04</c:v>
                </c:pt>
                <c:pt idx="19505" formatCode="General">
                  <c:v>133.267</c:v>
                </c:pt>
                <c:pt idx="19506" formatCode="General">
                  <c:v>130.55799999999999</c:v>
                </c:pt>
                <c:pt idx="19507" formatCode="General">
                  <c:v>127.851</c:v>
                </c:pt>
                <c:pt idx="19508" formatCode="General">
                  <c:v>125.137</c:v>
                </c:pt>
                <c:pt idx="19509" formatCode="General">
                  <c:v>122.527</c:v>
                </c:pt>
                <c:pt idx="19510" formatCode="General">
                  <c:v>120.18899999999999</c:v>
                </c:pt>
                <c:pt idx="19511" formatCode="General">
                  <c:v>118.187</c:v>
                </c:pt>
                <c:pt idx="19512" formatCode="General">
                  <c:v>116.538</c:v>
                </c:pt>
                <c:pt idx="19513" formatCode="General">
                  <c:v>115.254</c:v>
                </c:pt>
                <c:pt idx="19514" formatCode="General">
                  <c:v>114.333</c:v>
                </c:pt>
                <c:pt idx="19515" formatCode="General">
                  <c:v>113.754</c:v>
                </c:pt>
                <c:pt idx="19516" formatCode="General">
                  <c:v>113.453</c:v>
                </c:pt>
                <c:pt idx="19517" formatCode="General">
                  <c:v>113.337</c:v>
                </c:pt>
                <c:pt idx="19518" formatCode="General">
                  <c:v>113.29900000000001</c:v>
                </c:pt>
                <c:pt idx="19519" formatCode="General">
                  <c:v>113.253</c:v>
                </c:pt>
                <c:pt idx="19520" formatCode="General">
                  <c:v>113.191</c:v>
                </c:pt>
                <c:pt idx="19521" formatCode="General">
                  <c:v>113.099</c:v>
                </c:pt>
                <c:pt idx="19522" formatCode="General">
                  <c:v>112.928</c:v>
                </c:pt>
                <c:pt idx="19523" formatCode="General">
                  <c:v>112.658</c:v>
                </c:pt>
                <c:pt idx="19524" formatCode="General">
                  <c:v>112.282</c:v>
                </c:pt>
                <c:pt idx="19525" formatCode="General">
                  <c:v>111.738</c:v>
                </c:pt>
                <c:pt idx="19526" formatCode="General">
                  <c:v>110.985</c:v>
                </c:pt>
                <c:pt idx="19527" formatCode="General">
                  <c:v>110.126</c:v>
                </c:pt>
                <c:pt idx="19528" formatCode="General">
                  <c:v>109.21299999999999</c:v>
                </c:pt>
                <c:pt idx="19529" formatCode="General">
                  <c:v>108.16500000000001</c:v>
                </c:pt>
                <c:pt idx="19530" formatCode="General">
                  <c:v>106.94499999999999</c:v>
                </c:pt>
                <c:pt idx="19531" formatCode="General">
                  <c:v>105.55200000000001</c:v>
                </c:pt>
                <c:pt idx="19532" formatCode="General">
                  <c:v>103.896</c:v>
                </c:pt>
                <c:pt idx="19533" formatCode="General">
                  <c:v>101.913</c:v>
                </c:pt>
                <c:pt idx="19534" formatCode="General">
                  <c:v>99.688599999999994</c:v>
                </c:pt>
                <c:pt idx="19535" formatCode="General">
                  <c:v>97.330500000000001</c:v>
                </c:pt>
                <c:pt idx="19536" formatCode="General">
                  <c:v>94.930099999999996</c:v>
                </c:pt>
                <c:pt idx="19537" formatCode="General">
                  <c:v>92.488600000000005</c:v>
                </c:pt>
                <c:pt idx="19538" formatCode="General">
                  <c:v>89.956199999999995</c:v>
                </c:pt>
                <c:pt idx="19539" formatCode="General">
                  <c:v>87.310199999999995</c:v>
                </c:pt>
                <c:pt idx="19540" formatCode="General">
                  <c:v>84.5625</c:v>
                </c:pt>
                <c:pt idx="19541" formatCode="General">
                  <c:v>81.814999999999998</c:v>
                </c:pt>
                <c:pt idx="19542" formatCode="General">
                  <c:v>79.165599999999998</c:v>
                </c:pt>
                <c:pt idx="19543" formatCode="General">
                  <c:v>76.655600000000007</c:v>
                </c:pt>
                <c:pt idx="19544" formatCode="General">
                  <c:v>74.234200000000001</c:v>
                </c:pt>
                <c:pt idx="19545" formatCode="General">
                  <c:v>71.818899999999999</c:v>
                </c:pt>
                <c:pt idx="19546" formatCode="General">
                  <c:v>69.349999999999994</c:v>
                </c:pt>
                <c:pt idx="19547" formatCode="General">
                  <c:v>66.782499999999999</c:v>
                </c:pt>
                <c:pt idx="19548" formatCode="General">
                  <c:v>64.120599999999996</c:v>
                </c:pt>
                <c:pt idx="19549" formatCode="General">
                  <c:v>61.340499999999999</c:v>
                </c:pt>
                <c:pt idx="19550" formatCode="General">
                  <c:v>58.392400000000002</c:v>
                </c:pt>
                <c:pt idx="19551" formatCode="General">
                  <c:v>55.279400000000003</c:v>
                </c:pt>
                <c:pt idx="19552" formatCode="General">
                  <c:v>52.042000000000002</c:v>
                </c:pt>
                <c:pt idx="19553" formatCode="General">
                  <c:v>48.723799999999997</c:v>
                </c:pt>
                <c:pt idx="19554" formatCode="General">
                  <c:v>45.374600000000001</c:v>
                </c:pt>
                <c:pt idx="19555" formatCode="General">
                  <c:v>42.042400000000001</c:v>
                </c:pt>
                <c:pt idx="19556" formatCode="General">
                  <c:v>38.742600000000003</c:v>
                </c:pt>
                <c:pt idx="19557" formatCode="General">
                  <c:v>35.460500000000003</c:v>
                </c:pt>
                <c:pt idx="19558" formatCode="General">
                  <c:v>32.155099999999997</c:v>
                </c:pt>
                <c:pt idx="19559" formatCode="General">
                  <c:v>28.7745</c:v>
                </c:pt>
                <c:pt idx="19560" formatCode="General">
                  <c:v>25.2363</c:v>
                </c:pt>
                <c:pt idx="19561" formatCode="General">
                  <c:v>21.449200000000001</c:v>
                </c:pt>
                <c:pt idx="19562" formatCode="General">
                  <c:v>17.353200000000001</c:v>
                </c:pt>
                <c:pt idx="19563" formatCode="General">
                  <c:v>12.8621</c:v>
                </c:pt>
                <c:pt idx="19564" formatCode="General">
                  <c:v>7.8953600000000002</c:v>
                </c:pt>
                <c:pt idx="19565" formatCode="General">
                  <c:v>2.62</c:v>
                </c:pt>
                <c:pt idx="19566" formatCode="General">
                  <c:v>-2.7141199999999999</c:v>
                </c:pt>
                <c:pt idx="19567" formatCode="General">
                  <c:v>-7.9325999999999999</c:v>
                </c:pt>
                <c:pt idx="19568" formatCode="General">
                  <c:v>-12.8599</c:v>
                </c:pt>
                <c:pt idx="19569" formatCode="General">
                  <c:v>-17.3889</c:v>
                </c:pt>
                <c:pt idx="19570" formatCode="General">
                  <c:v>-21.482199999999999</c:v>
                </c:pt>
                <c:pt idx="19571" formatCode="General">
                  <c:v>-25.160699999999999</c:v>
                </c:pt>
                <c:pt idx="19572" formatCode="General">
                  <c:v>-28.443000000000001</c:v>
                </c:pt>
                <c:pt idx="19573" formatCode="General">
                  <c:v>-31.3446</c:v>
                </c:pt>
                <c:pt idx="19574" formatCode="General">
                  <c:v>-33.863199999999999</c:v>
                </c:pt>
                <c:pt idx="19575" formatCode="General">
                  <c:v>-36.095199999999998</c:v>
                </c:pt>
                <c:pt idx="19576" formatCode="General">
                  <c:v>-38.226999999999997</c:v>
                </c:pt>
                <c:pt idx="19577" formatCode="General">
                  <c:v>-40.449800000000003</c:v>
                </c:pt>
                <c:pt idx="19578" formatCode="General">
                  <c:v>-42.914200000000001</c:v>
                </c:pt>
                <c:pt idx="19579" formatCode="General">
                  <c:v>-45.6877</c:v>
                </c:pt>
                <c:pt idx="19580" formatCode="General">
                  <c:v>-48.836100000000002</c:v>
                </c:pt>
                <c:pt idx="19581" formatCode="General">
                  <c:v>-52.492899999999999</c:v>
                </c:pt>
                <c:pt idx="19582" formatCode="General">
                  <c:v>-56.702300000000001</c:v>
                </c:pt>
                <c:pt idx="19583" formatCode="General">
                  <c:v>-61.363</c:v>
                </c:pt>
                <c:pt idx="19584" formatCode="General">
                  <c:v>-66.404600000000002</c:v>
                </c:pt>
                <c:pt idx="19585" formatCode="General">
                  <c:v>-71.798400000000001</c:v>
                </c:pt>
                <c:pt idx="19586" formatCode="General">
                  <c:v>-77.623099999999994</c:v>
                </c:pt>
                <c:pt idx="19587" formatCode="General">
                  <c:v>-83.921499999999995</c:v>
                </c:pt>
                <c:pt idx="19588" formatCode="General">
                  <c:v>-90.5488</c:v>
                </c:pt>
                <c:pt idx="19589" formatCode="General">
                  <c:v>-97.335599999999999</c:v>
                </c:pt>
                <c:pt idx="19590" formatCode="General">
                  <c:v>-104.14400000000001</c:v>
                </c:pt>
                <c:pt idx="19591" formatCode="General">
                  <c:v>-110.94</c:v>
                </c:pt>
                <c:pt idx="19592" formatCode="General">
                  <c:v>-117.742</c:v>
                </c:pt>
                <c:pt idx="19593" formatCode="General">
                  <c:v>-124.61199999999999</c:v>
                </c:pt>
                <c:pt idx="19594" formatCode="General">
                  <c:v>-131.59</c:v>
                </c:pt>
                <c:pt idx="19595" formatCode="General">
                  <c:v>-138.60499999999999</c:v>
                </c:pt>
                <c:pt idx="19596" formatCode="General">
                  <c:v>-145.57300000000001</c:v>
                </c:pt>
                <c:pt idx="19597" formatCode="General">
                  <c:v>-152.411</c:v>
                </c:pt>
                <c:pt idx="19598" formatCode="General">
                  <c:v>-159.09700000000001</c:v>
                </c:pt>
                <c:pt idx="19599" formatCode="General">
                  <c:v>-165.64099999999999</c:v>
                </c:pt>
                <c:pt idx="19600" formatCode="General">
                  <c:v>-172.04599999999999</c:v>
                </c:pt>
                <c:pt idx="19601" formatCode="General">
                  <c:v>-178.285</c:v>
                </c:pt>
                <c:pt idx="19602" formatCode="General">
                  <c:v>-184.279</c:v>
                </c:pt>
                <c:pt idx="19603" formatCode="General">
                  <c:v>-190.023</c:v>
                </c:pt>
                <c:pt idx="19604" formatCode="General">
                  <c:v>-195.59299999999999</c:v>
                </c:pt>
                <c:pt idx="19605" formatCode="General">
                  <c:v>-200.96700000000001</c:v>
                </c:pt>
                <c:pt idx="19606" formatCode="General">
                  <c:v>-206.07599999999999</c:v>
                </c:pt>
                <c:pt idx="19607" formatCode="General">
                  <c:v>-210.85499999999999</c:v>
                </c:pt>
                <c:pt idx="19608" formatCode="General">
                  <c:v>-215.23699999999999</c:v>
                </c:pt>
                <c:pt idx="19609" formatCode="General">
                  <c:v>-219.18700000000001</c:v>
                </c:pt>
                <c:pt idx="19610" formatCode="General">
                  <c:v>-222.745</c:v>
                </c:pt>
                <c:pt idx="19611" formatCode="General">
                  <c:v>-225.99299999999999</c:v>
                </c:pt>
                <c:pt idx="19612" formatCode="General">
                  <c:v>-229.04</c:v>
                </c:pt>
                <c:pt idx="19613" formatCode="General">
                  <c:v>-232.01</c:v>
                </c:pt>
                <c:pt idx="19614" formatCode="General">
                  <c:v>-235.05500000000001</c:v>
                </c:pt>
                <c:pt idx="19615" formatCode="General">
                  <c:v>-238.33600000000001</c:v>
                </c:pt>
                <c:pt idx="19616" formatCode="General">
                  <c:v>-241.95500000000001</c:v>
                </c:pt>
                <c:pt idx="19617" formatCode="General">
                  <c:v>-245.81399999999999</c:v>
                </c:pt>
                <c:pt idx="19618" formatCode="General">
                  <c:v>-249.66900000000001</c:v>
                </c:pt>
                <c:pt idx="19619" formatCode="General">
                  <c:v>-253.26300000000001</c:v>
                </c:pt>
                <c:pt idx="19620" formatCode="General">
                  <c:v>-256.39600000000002</c:v>
                </c:pt>
                <c:pt idx="19621" formatCode="General">
                  <c:v>-259.04199999999997</c:v>
                </c:pt>
                <c:pt idx="19622" formatCode="General">
                  <c:v>-261.279</c:v>
                </c:pt>
                <c:pt idx="19623" formatCode="General">
                  <c:v>-263.26</c:v>
                </c:pt>
                <c:pt idx="19624" formatCode="General">
                  <c:v>-265.14600000000002</c:v>
                </c:pt>
                <c:pt idx="19625" formatCode="General">
                  <c:v>-267.05900000000003</c:v>
                </c:pt>
                <c:pt idx="19626" formatCode="General">
                  <c:v>-269.12</c:v>
                </c:pt>
                <c:pt idx="19627" formatCode="General">
                  <c:v>-271.41699999999997</c:v>
                </c:pt>
                <c:pt idx="19628" formatCode="General">
                  <c:v>-273.95299999999997</c:v>
                </c:pt>
                <c:pt idx="19629" formatCode="General">
                  <c:v>-276.69299999999998</c:v>
                </c:pt>
                <c:pt idx="19630" formatCode="General">
                  <c:v>-279.57600000000002</c:v>
                </c:pt>
                <c:pt idx="19631" formatCode="General">
                  <c:v>-282.53899999999999</c:v>
                </c:pt>
                <c:pt idx="19632" formatCode="General">
                  <c:v>-285.54399999999998</c:v>
                </c:pt>
                <c:pt idx="19633" formatCode="General">
                  <c:v>-288.541</c:v>
                </c:pt>
                <c:pt idx="19634" formatCode="General">
                  <c:v>-291.49200000000002</c:v>
                </c:pt>
                <c:pt idx="19635" formatCode="General">
                  <c:v>-294.39699999999999</c:v>
                </c:pt>
                <c:pt idx="19636" formatCode="General">
                  <c:v>-297.26499999999999</c:v>
                </c:pt>
                <c:pt idx="19637" formatCode="General">
                  <c:v>-300.10599999999999</c:v>
                </c:pt>
                <c:pt idx="19638" formatCode="General">
                  <c:v>-302.92700000000002</c:v>
                </c:pt>
                <c:pt idx="19639" formatCode="General">
                  <c:v>-305.73</c:v>
                </c:pt>
                <c:pt idx="19640" formatCode="General">
                  <c:v>-308.44600000000003</c:v>
                </c:pt>
                <c:pt idx="19641" formatCode="General">
                  <c:v>-310.98500000000001</c:v>
                </c:pt>
                <c:pt idx="19642" formatCode="General">
                  <c:v>-313.30399999999997</c:v>
                </c:pt>
                <c:pt idx="19643" formatCode="General">
                  <c:v>-315.33199999999999</c:v>
                </c:pt>
                <c:pt idx="19644" formatCode="General">
                  <c:v>-316.99400000000003</c:v>
                </c:pt>
                <c:pt idx="19645" formatCode="General">
                  <c:v>-318.24700000000001</c:v>
                </c:pt>
                <c:pt idx="19646" formatCode="General">
                  <c:v>-319.077</c:v>
                </c:pt>
                <c:pt idx="19647" formatCode="General">
                  <c:v>-319.51799999999997</c:v>
                </c:pt>
                <c:pt idx="19648" formatCode="General">
                  <c:v>-319.65699999999998</c:v>
                </c:pt>
                <c:pt idx="19649" formatCode="General">
                  <c:v>-319.64999999999998</c:v>
                </c:pt>
                <c:pt idx="19650" formatCode="General">
                  <c:v>-319.601</c:v>
                </c:pt>
                <c:pt idx="19651" formatCode="General">
                  <c:v>-319.51400000000001</c:v>
                </c:pt>
                <c:pt idx="19652" formatCode="General">
                  <c:v>-319.35300000000001</c:v>
                </c:pt>
                <c:pt idx="19653" formatCode="General">
                  <c:v>-319.06599999999997</c:v>
                </c:pt>
                <c:pt idx="19654" formatCode="General">
                  <c:v>-318.61200000000002</c:v>
                </c:pt>
                <c:pt idx="19655" formatCode="General">
                  <c:v>-317.96499999999997</c:v>
                </c:pt>
                <c:pt idx="19656" formatCode="General">
                  <c:v>-317.12599999999998</c:v>
                </c:pt>
                <c:pt idx="19657" formatCode="General">
                  <c:v>-316.08699999999999</c:v>
                </c:pt>
                <c:pt idx="19658" formatCode="General">
                  <c:v>-314.83999999999997</c:v>
                </c:pt>
                <c:pt idx="19659" formatCode="General">
                  <c:v>-313.41399999999999</c:v>
                </c:pt>
                <c:pt idx="19660" formatCode="General">
                  <c:v>-311.84500000000003</c:v>
                </c:pt>
                <c:pt idx="19661" formatCode="General">
                  <c:v>-310.12799999999999</c:v>
                </c:pt>
                <c:pt idx="19662" formatCode="General">
                  <c:v>-308.31599999999997</c:v>
                </c:pt>
                <c:pt idx="19663" formatCode="General">
                  <c:v>-306.58100000000002</c:v>
                </c:pt>
                <c:pt idx="19664" formatCode="General">
                  <c:v>-305.12099999999998</c:v>
                </c:pt>
                <c:pt idx="19665" formatCode="General">
                  <c:v>-304.06400000000002</c:v>
                </c:pt>
                <c:pt idx="19666" formatCode="General">
                  <c:v>-303.27699999999999</c:v>
                </c:pt>
                <c:pt idx="19667" formatCode="General">
                  <c:v>-302.56700000000001</c:v>
                </c:pt>
                <c:pt idx="19668" formatCode="General">
                  <c:v>-301.83</c:v>
                </c:pt>
                <c:pt idx="19669" formatCode="General">
                  <c:v>-300.99299999999999</c:v>
                </c:pt>
                <c:pt idx="19670" formatCode="General">
                  <c:v>-300.06900000000002</c:v>
                </c:pt>
                <c:pt idx="19671" formatCode="General">
                  <c:v>-299.11900000000003</c:v>
                </c:pt>
                <c:pt idx="19672" formatCode="General">
                  <c:v>-298.214</c:v>
                </c:pt>
                <c:pt idx="19673" formatCode="General">
                  <c:v>-297.34899999999999</c:v>
                </c:pt>
                <c:pt idx="19674" formatCode="General">
                  <c:v>-296.50299999999999</c:v>
                </c:pt>
                <c:pt idx="19675" formatCode="General">
                  <c:v>-295.70800000000003</c:v>
                </c:pt>
                <c:pt idx="19676" formatCode="General">
                  <c:v>-294.96100000000001</c:v>
                </c:pt>
                <c:pt idx="19677" formatCode="General">
                  <c:v>-294.21699999999998</c:v>
                </c:pt>
                <c:pt idx="19678" formatCode="General">
                  <c:v>-293.41699999999997</c:v>
                </c:pt>
                <c:pt idx="19679" formatCode="General">
                  <c:v>-292.51400000000001</c:v>
                </c:pt>
                <c:pt idx="19680" formatCode="General">
                  <c:v>-291.55399999999997</c:v>
                </c:pt>
                <c:pt idx="19681" formatCode="General">
                  <c:v>-290.58</c:v>
                </c:pt>
                <c:pt idx="19682" formatCode="General">
                  <c:v>-289.51799999999997</c:v>
                </c:pt>
                <c:pt idx="19683" formatCode="General">
                  <c:v>-288.33600000000001</c:v>
                </c:pt>
                <c:pt idx="19684" formatCode="General">
                  <c:v>-287.08199999999999</c:v>
                </c:pt>
                <c:pt idx="19685" formatCode="General">
                  <c:v>-285.73099999999999</c:v>
                </c:pt>
                <c:pt idx="19686" formatCode="General">
                  <c:v>-284.20299999999997</c:v>
                </c:pt>
                <c:pt idx="19687" formatCode="General">
                  <c:v>-282.46100000000001</c:v>
                </c:pt>
                <c:pt idx="19688" formatCode="General">
                  <c:v>-280.5</c:v>
                </c:pt>
                <c:pt idx="19689" formatCode="General">
                  <c:v>-278.35599999999999</c:v>
                </c:pt>
                <c:pt idx="19690" formatCode="General">
                  <c:v>-276.04899999999998</c:v>
                </c:pt>
                <c:pt idx="19691" formatCode="General">
                  <c:v>-273.57</c:v>
                </c:pt>
                <c:pt idx="19692" formatCode="General">
                  <c:v>-270.95100000000002</c:v>
                </c:pt>
                <c:pt idx="19693" formatCode="General">
                  <c:v>-268.23700000000002</c:v>
                </c:pt>
                <c:pt idx="19694" formatCode="General">
                  <c:v>-265.49599999999998</c:v>
                </c:pt>
                <c:pt idx="19695" formatCode="General">
                  <c:v>-262.78100000000001</c:v>
                </c:pt>
                <c:pt idx="19696" formatCode="General">
                  <c:v>-260.084</c:v>
                </c:pt>
                <c:pt idx="19697" formatCode="General">
                  <c:v>-257.35199999999998</c:v>
                </c:pt>
                <c:pt idx="19698" formatCode="General">
                  <c:v>-254.52600000000001</c:v>
                </c:pt>
                <c:pt idx="19699" formatCode="General">
                  <c:v>-251.536</c:v>
                </c:pt>
                <c:pt idx="19700" formatCode="General">
                  <c:v>-248.327</c:v>
                </c:pt>
                <c:pt idx="19701" formatCode="General">
                  <c:v>-244.874</c:v>
                </c:pt>
                <c:pt idx="19702" formatCode="General">
                  <c:v>-241.17599999999999</c:v>
                </c:pt>
                <c:pt idx="19703" formatCode="General">
                  <c:v>-237.27600000000001</c:v>
                </c:pt>
                <c:pt idx="19704" formatCode="General">
                  <c:v>-233.417</c:v>
                </c:pt>
                <c:pt idx="19705" formatCode="General">
                  <c:v>-229.96899999999999</c:v>
                </c:pt>
                <c:pt idx="19706" formatCode="General">
                  <c:v>-226.98099999999999</c:v>
                </c:pt>
                <c:pt idx="19707" formatCode="General">
                  <c:v>-224.29499999999999</c:v>
                </c:pt>
                <c:pt idx="19708" formatCode="General">
                  <c:v>-221.72499999999999</c:v>
                </c:pt>
                <c:pt idx="19709" formatCode="General">
                  <c:v>-219.11099999999999</c:v>
                </c:pt>
                <c:pt idx="19710" formatCode="General">
                  <c:v>-216.386</c:v>
                </c:pt>
                <c:pt idx="19711" formatCode="General">
                  <c:v>-213.41499999999999</c:v>
                </c:pt>
                <c:pt idx="19712" formatCode="General">
                  <c:v>-210.04400000000001</c:v>
                </c:pt>
                <c:pt idx="19713" formatCode="General">
                  <c:v>-206.285</c:v>
                </c:pt>
                <c:pt idx="19714" formatCode="General">
                  <c:v>-202.20400000000001</c:v>
                </c:pt>
                <c:pt idx="19715" formatCode="General">
                  <c:v>-197.839</c:v>
                </c:pt>
                <c:pt idx="19716" formatCode="General">
                  <c:v>-193.22399999999999</c:v>
                </c:pt>
                <c:pt idx="19717" formatCode="General">
                  <c:v>-188.374</c:v>
                </c:pt>
                <c:pt idx="19718" formatCode="General">
                  <c:v>-183.309</c:v>
                </c:pt>
                <c:pt idx="19719" formatCode="General">
                  <c:v>-178.05500000000001</c:v>
                </c:pt>
                <c:pt idx="19720" formatCode="General">
                  <c:v>-172.68100000000001</c:v>
                </c:pt>
                <c:pt idx="19721" formatCode="General">
                  <c:v>-167.25700000000001</c:v>
                </c:pt>
                <c:pt idx="19722" formatCode="General">
                  <c:v>-161.816</c:v>
                </c:pt>
                <c:pt idx="19723" formatCode="General">
                  <c:v>-156.374</c:v>
                </c:pt>
                <c:pt idx="19724" formatCode="General">
                  <c:v>-150.91800000000001</c:v>
                </c:pt>
                <c:pt idx="19725" formatCode="General">
                  <c:v>-145.40799999999999</c:v>
                </c:pt>
                <c:pt idx="19726" formatCode="General">
                  <c:v>-139.80099999999999</c:v>
                </c:pt>
                <c:pt idx="19727" formatCode="General">
                  <c:v>-134.13200000000001</c:v>
                </c:pt>
                <c:pt idx="19728" formatCode="General">
                  <c:v>-128.45099999999999</c:v>
                </c:pt>
                <c:pt idx="19729" formatCode="General">
                  <c:v>-122.77</c:v>
                </c:pt>
                <c:pt idx="19730" formatCode="General">
                  <c:v>-117.101</c:v>
                </c:pt>
                <c:pt idx="19731" formatCode="General">
                  <c:v>-111.461</c:v>
                </c:pt>
                <c:pt idx="19732" formatCode="General">
                  <c:v>-105.82299999999999</c:v>
                </c:pt>
                <c:pt idx="19733" formatCode="General">
                  <c:v>-100.151</c:v>
                </c:pt>
                <c:pt idx="19734" formatCode="General">
                  <c:v>-94.5</c:v>
                </c:pt>
                <c:pt idx="19735" formatCode="General">
                  <c:v>-88.941199999999995</c:v>
                </c:pt>
                <c:pt idx="19736" formatCode="General">
                  <c:v>-83.511499999999998</c:v>
                </c:pt>
                <c:pt idx="19737" formatCode="General">
                  <c:v>-78.233199999999997</c:v>
                </c:pt>
                <c:pt idx="19738" formatCode="General">
                  <c:v>-73.102000000000004</c:v>
                </c:pt>
                <c:pt idx="19739" formatCode="General">
                  <c:v>-68.063000000000002</c:v>
                </c:pt>
                <c:pt idx="19740" formatCode="General">
                  <c:v>-63.055900000000001</c:v>
                </c:pt>
                <c:pt idx="19741" formatCode="General">
                  <c:v>-58.122199999999999</c:v>
                </c:pt>
                <c:pt idx="19742" formatCode="General">
                  <c:v>-53.333300000000001</c:v>
                </c:pt>
                <c:pt idx="19743" formatCode="General">
                  <c:v>-48.742600000000003</c:v>
                </c:pt>
                <c:pt idx="19744" formatCode="General">
                  <c:v>-44.343000000000004</c:v>
                </c:pt>
                <c:pt idx="19745" formatCode="General">
                  <c:v>-40.068199999999997</c:v>
                </c:pt>
                <c:pt idx="19746" formatCode="General">
                  <c:v>-35.8964</c:v>
                </c:pt>
                <c:pt idx="19747" formatCode="General">
                  <c:v>-31.8291</c:v>
                </c:pt>
                <c:pt idx="19748" formatCode="General">
                  <c:v>-27.869</c:v>
                </c:pt>
                <c:pt idx="19749" formatCode="General">
                  <c:v>-24.014500000000002</c:v>
                </c:pt>
                <c:pt idx="19750" formatCode="General">
                  <c:v>-20.248000000000001</c:v>
                </c:pt>
                <c:pt idx="19751" formatCode="General">
                  <c:v>-16.5</c:v>
                </c:pt>
                <c:pt idx="19752" formatCode="General">
                  <c:v>-12.6599</c:v>
                </c:pt>
                <c:pt idx="19753" formatCode="General">
                  <c:v>-8.5667899999999992</c:v>
                </c:pt>
                <c:pt idx="19754" formatCode="General">
                  <c:v>-4.09755</c:v>
                </c:pt>
                <c:pt idx="19755" formatCode="General">
                  <c:v>0.752085</c:v>
                </c:pt>
                <c:pt idx="19756" formatCode="General">
                  <c:v>5.9123700000000001</c:v>
                </c:pt>
                <c:pt idx="19757" formatCode="General">
                  <c:v>11.234400000000001</c:v>
                </c:pt>
                <c:pt idx="19758" formatCode="General">
                  <c:v>16.607299999999999</c:v>
                </c:pt>
                <c:pt idx="19759" formatCode="General">
                  <c:v>21.990300000000001</c:v>
                </c:pt>
                <c:pt idx="19760" formatCode="General">
                  <c:v>27.339200000000002</c:v>
                </c:pt>
                <c:pt idx="19761" formatCode="General">
                  <c:v>32.619100000000003</c:v>
                </c:pt>
                <c:pt idx="19762" formatCode="General">
                  <c:v>37.843699999999998</c:v>
                </c:pt>
                <c:pt idx="19763" formatCode="General">
                  <c:v>42.960799999999999</c:v>
                </c:pt>
                <c:pt idx="19764" formatCode="General">
                  <c:v>47.828099999999999</c:v>
                </c:pt>
                <c:pt idx="19765" formatCode="General">
                  <c:v>52.4099</c:v>
                </c:pt>
                <c:pt idx="19766" formatCode="General">
                  <c:v>56.748100000000001</c:v>
                </c:pt>
                <c:pt idx="19767" formatCode="General">
                  <c:v>60.959899999999998</c:v>
                </c:pt>
                <c:pt idx="19768" formatCode="General">
                  <c:v>65.177300000000002</c:v>
                </c:pt>
                <c:pt idx="19769" formatCode="General">
                  <c:v>69.480800000000002</c:v>
                </c:pt>
                <c:pt idx="19770" formatCode="General">
                  <c:v>73.867500000000007</c:v>
                </c:pt>
                <c:pt idx="19771" formatCode="General">
                  <c:v>78.198800000000006</c:v>
                </c:pt>
                <c:pt idx="19772" formatCode="General">
                  <c:v>82.294200000000004</c:v>
                </c:pt>
                <c:pt idx="19773" formatCode="General">
                  <c:v>86.003500000000003</c:v>
                </c:pt>
                <c:pt idx="19774" formatCode="General">
                  <c:v>89.296700000000001</c:v>
                </c:pt>
                <c:pt idx="19775" formatCode="General">
                  <c:v>92.242400000000004</c:v>
                </c:pt>
                <c:pt idx="19776" formatCode="General">
                  <c:v>94.999200000000002</c:v>
                </c:pt>
                <c:pt idx="19777" formatCode="General">
                  <c:v>97.722700000000003</c:v>
                </c:pt>
                <c:pt idx="19778" formatCode="General">
                  <c:v>100.502</c:v>
                </c:pt>
                <c:pt idx="19779" formatCode="General">
                  <c:v>103.38800000000001</c:v>
                </c:pt>
                <c:pt idx="19780" formatCode="General">
                  <c:v>106.398</c:v>
                </c:pt>
                <c:pt idx="19781" formatCode="General">
                  <c:v>109.535</c:v>
                </c:pt>
                <c:pt idx="19782" formatCode="General">
                  <c:v>112.786</c:v>
                </c:pt>
                <c:pt idx="19783" formatCode="General">
                  <c:v>116.128</c:v>
                </c:pt>
                <c:pt idx="19784" formatCode="General">
                  <c:v>119.511</c:v>
                </c:pt>
                <c:pt idx="19785" formatCode="General">
                  <c:v>122.873</c:v>
                </c:pt>
                <c:pt idx="19786" formatCode="General">
                  <c:v>126.205</c:v>
                </c:pt>
                <c:pt idx="19787" formatCode="General">
                  <c:v>129.54400000000001</c:v>
                </c:pt>
                <c:pt idx="19788" formatCode="General">
                  <c:v>132.959</c:v>
                </c:pt>
                <c:pt idx="19789" formatCode="General">
                  <c:v>136.53800000000001</c:v>
                </c:pt>
                <c:pt idx="19790" formatCode="General">
                  <c:v>140.36099999999999</c:v>
                </c:pt>
                <c:pt idx="19791" formatCode="General">
                  <c:v>144.47399999999999</c:v>
                </c:pt>
                <c:pt idx="19792" formatCode="General">
                  <c:v>148.864</c:v>
                </c:pt>
                <c:pt idx="19793" formatCode="General">
                  <c:v>153.47300000000001</c:v>
                </c:pt>
                <c:pt idx="19794" formatCode="General">
                  <c:v>158.23400000000001</c:v>
                </c:pt>
                <c:pt idx="19795" formatCode="General">
                  <c:v>163.196</c:v>
                </c:pt>
                <c:pt idx="19796" formatCode="General">
                  <c:v>168.41900000000001</c:v>
                </c:pt>
                <c:pt idx="19797" formatCode="General">
                  <c:v>173.886</c:v>
                </c:pt>
                <c:pt idx="19798" formatCode="General">
                  <c:v>179.53700000000001</c:v>
                </c:pt>
                <c:pt idx="19799" formatCode="General">
                  <c:v>185.28800000000001</c:v>
                </c:pt>
                <c:pt idx="19800" formatCode="General">
                  <c:v>191.124</c:v>
                </c:pt>
                <c:pt idx="19801" formatCode="General">
                  <c:v>197.04900000000001</c:v>
                </c:pt>
                <c:pt idx="19802" formatCode="General">
                  <c:v>203.047</c:v>
                </c:pt>
                <c:pt idx="19803" formatCode="General">
                  <c:v>209.08199999999999</c:v>
                </c:pt>
                <c:pt idx="19804" formatCode="General">
                  <c:v>215.096</c:v>
                </c:pt>
                <c:pt idx="19805" formatCode="General">
                  <c:v>221.00399999999999</c:v>
                </c:pt>
                <c:pt idx="19806" formatCode="General">
                  <c:v>226.721</c:v>
                </c:pt>
                <c:pt idx="19807" formatCode="General">
                  <c:v>232.15899999999999</c:v>
                </c:pt>
                <c:pt idx="19808" formatCode="General">
                  <c:v>237.24199999999999</c:v>
                </c:pt>
                <c:pt idx="19809" formatCode="General">
                  <c:v>241.917</c:v>
                </c:pt>
                <c:pt idx="19810" formatCode="General">
                  <c:v>246.17400000000001</c:v>
                </c:pt>
                <c:pt idx="19811" formatCode="General">
                  <c:v>250.06399999999999</c:v>
                </c:pt>
                <c:pt idx="19812" formatCode="General">
                  <c:v>253.70400000000001</c:v>
                </c:pt>
                <c:pt idx="19813" formatCode="General">
                  <c:v>257.22899999999998</c:v>
                </c:pt>
                <c:pt idx="19814" formatCode="General">
                  <c:v>260.66199999999998</c:v>
                </c:pt>
                <c:pt idx="19815" formatCode="General">
                  <c:v>263.96600000000001</c:v>
                </c:pt>
                <c:pt idx="19816" formatCode="General">
                  <c:v>267.05099999999999</c:v>
                </c:pt>
                <c:pt idx="19817" formatCode="General">
                  <c:v>269.82400000000001</c:v>
                </c:pt>
                <c:pt idx="19818" formatCode="General">
                  <c:v>272.25200000000001</c:v>
                </c:pt>
                <c:pt idx="19819" formatCode="General">
                  <c:v>274.26</c:v>
                </c:pt>
                <c:pt idx="19820" formatCode="General">
                  <c:v>275.77100000000002</c:v>
                </c:pt>
                <c:pt idx="19821" formatCode="General">
                  <c:v>276.63799999999998</c:v>
                </c:pt>
                <c:pt idx="19822" formatCode="General">
                  <c:v>276.762</c:v>
                </c:pt>
                <c:pt idx="19823" formatCode="General">
                  <c:v>276.26600000000002</c:v>
                </c:pt>
                <c:pt idx="19824" formatCode="General">
                  <c:v>275.286</c:v>
                </c:pt>
                <c:pt idx="19825" formatCode="General">
                  <c:v>273.91300000000001</c:v>
                </c:pt>
                <c:pt idx="19826" formatCode="General">
                  <c:v>272.233</c:v>
                </c:pt>
                <c:pt idx="19827" formatCode="General">
                  <c:v>270.31900000000002</c:v>
                </c:pt>
                <c:pt idx="19828" formatCode="General">
                  <c:v>268.21600000000001</c:v>
                </c:pt>
                <c:pt idx="19829" formatCode="General">
                  <c:v>265.98599999999999</c:v>
                </c:pt>
                <c:pt idx="19830" formatCode="General">
                  <c:v>263.74900000000002</c:v>
                </c:pt>
                <c:pt idx="19831" formatCode="General">
                  <c:v>261.62200000000001</c:v>
                </c:pt>
                <c:pt idx="19832" formatCode="General">
                  <c:v>259.69499999999999</c:v>
                </c:pt>
                <c:pt idx="19833" formatCode="General">
                  <c:v>257.99599999999998</c:v>
                </c:pt>
                <c:pt idx="19834" formatCode="General">
                  <c:v>256.51400000000001</c:v>
                </c:pt>
                <c:pt idx="19835" formatCode="General">
                  <c:v>255.15199999999999</c:v>
                </c:pt>
                <c:pt idx="19836" formatCode="General">
                  <c:v>253.83099999999999</c:v>
                </c:pt>
                <c:pt idx="19837" formatCode="General">
                  <c:v>252.59399999999999</c:v>
                </c:pt>
                <c:pt idx="19838" formatCode="General">
                  <c:v>251.48599999999999</c:v>
                </c:pt>
                <c:pt idx="19839" formatCode="General">
                  <c:v>250.523</c:v>
                </c:pt>
                <c:pt idx="19840" formatCode="General">
                  <c:v>249.74199999999999</c:v>
                </c:pt>
                <c:pt idx="19841" formatCode="General">
                  <c:v>249.17500000000001</c:v>
                </c:pt>
                <c:pt idx="19842" formatCode="General">
                  <c:v>248.791</c:v>
                </c:pt>
                <c:pt idx="19843" formatCode="General">
                  <c:v>248.57</c:v>
                </c:pt>
                <c:pt idx="19844" formatCode="General">
                  <c:v>248.541</c:v>
                </c:pt>
                <c:pt idx="19845" formatCode="General">
                  <c:v>248.749</c:v>
                </c:pt>
                <c:pt idx="19846" formatCode="General">
                  <c:v>249.23400000000001</c:v>
                </c:pt>
                <c:pt idx="19847" formatCode="General">
                  <c:v>250.065</c:v>
                </c:pt>
                <c:pt idx="19848" formatCode="General">
                  <c:v>251.29900000000001</c:v>
                </c:pt>
                <c:pt idx="19849" formatCode="General">
                  <c:v>252.91900000000001</c:v>
                </c:pt>
                <c:pt idx="19850" formatCode="General">
                  <c:v>254.88499999999999</c:v>
                </c:pt>
                <c:pt idx="19851" formatCode="General">
                  <c:v>257.14999999999998</c:v>
                </c:pt>
                <c:pt idx="19852" formatCode="General">
                  <c:v>259.65499999999997</c:v>
                </c:pt>
                <c:pt idx="19853" formatCode="General">
                  <c:v>262.33999999999997</c:v>
                </c:pt>
                <c:pt idx="19854" formatCode="General">
                  <c:v>265.13400000000001</c:v>
                </c:pt>
                <c:pt idx="19855" formatCode="General">
                  <c:v>267.971</c:v>
                </c:pt>
                <c:pt idx="19856" formatCode="General">
                  <c:v>270.82799999999997</c:v>
                </c:pt>
                <c:pt idx="19857" formatCode="General">
                  <c:v>273.65899999999999</c:v>
                </c:pt>
                <c:pt idx="19858" formatCode="General">
                  <c:v>276.37599999999998</c:v>
                </c:pt>
                <c:pt idx="19859" formatCode="General">
                  <c:v>278.89400000000001</c:v>
                </c:pt>
                <c:pt idx="19860" formatCode="General">
                  <c:v>281.15699999999998</c:v>
                </c:pt>
                <c:pt idx="19861" formatCode="General">
                  <c:v>283.17200000000003</c:v>
                </c:pt>
                <c:pt idx="19862" formatCode="General">
                  <c:v>284.988</c:v>
                </c:pt>
                <c:pt idx="19863" formatCode="General">
                  <c:v>286.65300000000002</c:v>
                </c:pt>
                <c:pt idx="19864" formatCode="General">
                  <c:v>288.25200000000001</c:v>
                </c:pt>
                <c:pt idx="19865" formatCode="General">
                  <c:v>289.87700000000001</c:v>
                </c:pt>
                <c:pt idx="19866" formatCode="General">
                  <c:v>291.53899999999999</c:v>
                </c:pt>
                <c:pt idx="19867" formatCode="General">
                  <c:v>293.18900000000002</c:v>
                </c:pt>
                <c:pt idx="19868" formatCode="General">
                  <c:v>294.89</c:v>
                </c:pt>
                <c:pt idx="19869" formatCode="General">
                  <c:v>296.71499999999997</c:v>
                </c:pt>
                <c:pt idx="19870" formatCode="General">
                  <c:v>298.637</c:v>
                </c:pt>
                <c:pt idx="19871" formatCode="General">
                  <c:v>300.61799999999999</c:v>
                </c:pt>
                <c:pt idx="19872" formatCode="General">
                  <c:v>302.62400000000002</c:v>
                </c:pt>
                <c:pt idx="19873" formatCode="General">
                  <c:v>304.601</c:v>
                </c:pt>
                <c:pt idx="19874" formatCode="General">
                  <c:v>306.488</c:v>
                </c:pt>
                <c:pt idx="19875" formatCode="General">
                  <c:v>308.2</c:v>
                </c:pt>
                <c:pt idx="19876" formatCode="General">
                  <c:v>309.66500000000002</c:v>
                </c:pt>
                <c:pt idx="19877" formatCode="General">
                  <c:v>310.85000000000002</c:v>
                </c:pt>
                <c:pt idx="19878" formatCode="General">
                  <c:v>311.84199999999998</c:v>
                </c:pt>
                <c:pt idx="19879" formatCode="General">
                  <c:v>312.83699999999999</c:v>
                </c:pt>
                <c:pt idx="19880" formatCode="General">
                  <c:v>313.89600000000002</c:v>
                </c:pt>
                <c:pt idx="19881" formatCode="General">
                  <c:v>314.98</c:v>
                </c:pt>
                <c:pt idx="19882" formatCode="General">
                  <c:v>316.01900000000001</c:v>
                </c:pt>
                <c:pt idx="19883" formatCode="General">
                  <c:v>316.93299999999999</c:v>
                </c:pt>
                <c:pt idx="19884" formatCode="General">
                  <c:v>317.661</c:v>
                </c:pt>
                <c:pt idx="19885" formatCode="General">
                  <c:v>318.07100000000003</c:v>
                </c:pt>
                <c:pt idx="19886" formatCode="General">
                  <c:v>318.02699999999999</c:v>
                </c:pt>
                <c:pt idx="19887" formatCode="General">
                  <c:v>317.40300000000002</c:v>
                </c:pt>
                <c:pt idx="19888" formatCode="General">
                  <c:v>316.12200000000001</c:v>
                </c:pt>
                <c:pt idx="19889" formatCode="General">
                  <c:v>314.29000000000002</c:v>
                </c:pt>
                <c:pt idx="19890" formatCode="General">
                  <c:v>312.07600000000002</c:v>
                </c:pt>
                <c:pt idx="19891" formatCode="General">
                  <c:v>309.66000000000003</c:v>
                </c:pt>
                <c:pt idx="19892" formatCode="General">
                  <c:v>307.12299999999999</c:v>
                </c:pt>
                <c:pt idx="19893" formatCode="General">
                  <c:v>304.41399999999999</c:v>
                </c:pt>
                <c:pt idx="19894" formatCode="General">
                  <c:v>301.53800000000001</c:v>
                </c:pt>
                <c:pt idx="19895" formatCode="General">
                  <c:v>298.55599999999998</c:v>
                </c:pt>
                <c:pt idx="19896" formatCode="General">
                  <c:v>295.57299999999998</c:v>
                </c:pt>
                <c:pt idx="19897" formatCode="General">
                  <c:v>292.68200000000002</c:v>
                </c:pt>
                <c:pt idx="19898" formatCode="General">
                  <c:v>289.93299999999999</c:v>
                </c:pt>
                <c:pt idx="19899" formatCode="General">
                  <c:v>287.30700000000002</c:v>
                </c:pt>
                <c:pt idx="19900" formatCode="General">
                  <c:v>284.75200000000001</c:v>
                </c:pt>
                <c:pt idx="19901" formatCode="General">
                  <c:v>282.262</c:v>
                </c:pt>
                <c:pt idx="19902" formatCode="General">
                  <c:v>279.88</c:v>
                </c:pt>
                <c:pt idx="19903" formatCode="General">
                  <c:v>277.78699999999998</c:v>
                </c:pt>
                <c:pt idx="19904" formatCode="General">
                  <c:v>276.17899999999997</c:v>
                </c:pt>
                <c:pt idx="19905" formatCode="General">
                  <c:v>275.16899999999998</c:v>
                </c:pt>
                <c:pt idx="19906" formatCode="General">
                  <c:v>274.82100000000003</c:v>
                </c:pt>
                <c:pt idx="19907" formatCode="General">
                  <c:v>275.13</c:v>
                </c:pt>
                <c:pt idx="19908" formatCode="General">
                  <c:v>275.90100000000001</c:v>
                </c:pt>
                <c:pt idx="19909" formatCode="General">
                  <c:v>276.89299999999997</c:v>
                </c:pt>
                <c:pt idx="19910" formatCode="General">
                  <c:v>277.91800000000001</c:v>
                </c:pt>
                <c:pt idx="19911" formatCode="General">
                  <c:v>278.822</c:v>
                </c:pt>
                <c:pt idx="19912" formatCode="General">
                  <c:v>279.54500000000002</c:v>
                </c:pt>
                <c:pt idx="19913" formatCode="General">
                  <c:v>279.97500000000002</c:v>
                </c:pt>
                <c:pt idx="19914" formatCode="General">
                  <c:v>279.97399999999999</c:v>
                </c:pt>
                <c:pt idx="19915" formatCode="General">
                  <c:v>279.51100000000002</c:v>
                </c:pt>
                <c:pt idx="19916" formatCode="General">
                  <c:v>278.59300000000002</c:v>
                </c:pt>
                <c:pt idx="19917" formatCode="General">
                  <c:v>277.15600000000001</c:v>
                </c:pt>
                <c:pt idx="19918" formatCode="General">
                  <c:v>275.20400000000001</c:v>
                </c:pt>
                <c:pt idx="19919" formatCode="General">
                  <c:v>272.82499999999999</c:v>
                </c:pt>
                <c:pt idx="19920" formatCode="General">
                  <c:v>270.04399999999998</c:v>
                </c:pt>
                <c:pt idx="19921" formatCode="General">
                  <c:v>266.85399999999998</c:v>
                </c:pt>
                <c:pt idx="19922" formatCode="General">
                  <c:v>263.33600000000001</c:v>
                </c:pt>
                <c:pt idx="19923" formatCode="General">
                  <c:v>259.572</c:v>
                </c:pt>
                <c:pt idx="19924" formatCode="General">
                  <c:v>255.57</c:v>
                </c:pt>
                <c:pt idx="19925" formatCode="General">
                  <c:v>251.36099999999999</c:v>
                </c:pt>
                <c:pt idx="19926" formatCode="General">
                  <c:v>247.01499999999999</c:v>
                </c:pt>
                <c:pt idx="19927" formatCode="General">
                  <c:v>242.798</c:v>
                </c:pt>
                <c:pt idx="19928" formatCode="General">
                  <c:v>239.03399999999999</c:v>
                </c:pt>
                <c:pt idx="19929" formatCode="General">
                  <c:v>235.77199999999999</c:v>
                </c:pt>
                <c:pt idx="19930" formatCode="General">
                  <c:v>232.92500000000001</c:v>
                </c:pt>
                <c:pt idx="19931" formatCode="General">
                  <c:v>230.36099999999999</c:v>
                </c:pt>
                <c:pt idx="19932" formatCode="General">
                  <c:v>228.042</c:v>
                </c:pt>
                <c:pt idx="19933" formatCode="General">
                  <c:v>226.04499999999999</c:v>
                </c:pt>
                <c:pt idx="19934" formatCode="General">
                  <c:v>224.32400000000001</c:v>
                </c:pt>
                <c:pt idx="19935" formatCode="General">
                  <c:v>222.76599999999999</c:v>
                </c:pt>
                <c:pt idx="19936" formatCode="General">
                  <c:v>221.214</c:v>
                </c:pt>
                <c:pt idx="19937" formatCode="General">
                  <c:v>219.542</c:v>
                </c:pt>
                <c:pt idx="19938" formatCode="General">
                  <c:v>217.762</c:v>
                </c:pt>
                <c:pt idx="19939" formatCode="General">
                  <c:v>215.87299999999999</c:v>
                </c:pt>
                <c:pt idx="19940" formatCode="General">
                  <c:v>213.84</c:v>
                </c:pt>
                <c:pt idx="19941" formatCode="General">
                  <c:v>211.631</c:v>
                </c:pt>
                <c:pt idx="19942" formatCode="General">
                  <c:v>209.21299999999999</c:v>
                </c:pt>
                <c:pt idx="19943" formatCode="General">
                  <c:v>206.51900000000001</c:v>
                </c:pt>
                <c:pt idx="19944" formatCode="General">
                  <c:v>203.50899999999999</c:v>
                </c:pt>
                <c:pt idx="19945" formatCode="General">
                  <c:v>200.21899999999999</c:v>
                </c:pt>
                <c:pt idx="19946" formatCode="General">
                  <c:v>196.67400000000001</c:v>
                </c:pt>
                <c:pt idx="19947" formatCode="General">
                  <c:v>192.88399999999999</c:v>
                </c:pt>
                <c:pt idx="19948" formatCode="General">
                  <c:v>188.86600000000001</c:v>
                </c:pt>
                <c:pt idx="19949" formatCode="General">
                  <c:v>184.631</c:v>
                </c:pt>
                <c:pt idx="19950" formatCode="General">
                  <c:v>180.09800000000001</c:v>
                </c:pt>
                <c:pt idx="19951" formatCode="General">
                  <c:v>175.155</c:v>
                </c:pt>
                <c:pt idx="19952" formatCode="General">
                  <c:v>169.744</c:v>
                </c:pt>
                <c:pt idx="19953" formatCode="General">
                  <c:v>163.91</c:v>
                </c:pt>
                <c:pt idx="19954" formatCode="General">
                  <c:v>157.76400000000001</c:v>
                </c:pt>
                <c:pt idx="19955" formatCode="General">
                  <c:v>151.489</c:v>
                </c:pt>
                <c:pt idx="19956" formatCode="General">
                  <c:v>145.25299999999999</c:v>
                </c:pt>
                <c:pt idx="19957" formatCode="General">
                  <c:v>139.06</c:v>
                </c:pt>
                <c:pt idx="19958" formatCode="General">
                  <c:v>132.887</c:v>
                </c:pt>
                <c:pt idx="19959" formatCode="General">
                  <c:v>126.706</c:v>
                </c:pt>
                <c:pt idx="19960" formatCode="General">
                  <c:v>120.499</c:v>
                </c:pt>
                <c:pt idx="19961" formatCode="General">
                  <c:v>114.26900000000001</c:v>
                </c:pt>
                <c:pt idx="19962" formatCode="General">
                  <c:v>108.06399999999999</c:v>
                </c:pt>
                <c:pt idx="19963" formatCode="General">
                  <c:v>101.90900000000001</c:v>
                </c:pt>
                <c:pt idx="19964" formatCode="General">
                  <c:v>95.734800000000007</c:v>
                </c:pt>
                <c:pt idx="19965" formatCode="General">
                  <c:v>89.448400000000007</c:v>
                </c:pt>
                <c:pt idx="19966" formatCode="General">
                  <c:v>82.971199999999996</c:v>
                </c:pt>
                <c:pt idx="19967" formatCode="General">
                  <c:v>76.351699999999994</c:v>
                </c:pt>
                <c:pt idx="19968" formatCode="General">
                  <c:v>69.709999999999994</c:v>
                </c:pt>
                <c:pt idx="19969" formatCode="General">
                  <c:v>63.127899999999997</c:v>
                </c:pt>
                <c:pt idx="19970" formatCode="General">
                  <c:v>56.689</c:v>
                </c:pt>
                <c:pt idx="19971" formatCode="General">
                  <c:v>50.527500000000003</c:v>
                </c:pt>
                <c:pt idx="19972" formatCode="General">
                  <c:v>44.8003</c:v>
                </c:pt>
                <c:pt idx="19973" formatCode="General">
                  <c:v>39.631900000000002</c:v>
                </c:pt>
                <c:pt idx="19974" formatCode="General">
                  <c:v>34.9739</c:v>
                </c:pt>
                <c:pt idx="19975" formatCode="General">
                  <c:v>30.681699999999999</c:v>
                </c:pt>
                <c:pt idx="19976" formatCode="General">
                  <c:v>26.686599999999999</c:v>
                </c:pt>
                <c:pt idx="19977" formatCode="General">
                  <c:v>22.947600000000001</c:v>
                </c:pt>
                <c:pt idx="19978" formatCode="General">
                  <c:v>19.474599999999999</c:v>
                </c:pt>
                <c:pt idx="19979" formatCode="General">
                  <c:v>16.246700000000001</c:v>
                </c:pt>
                <c:pt idx="19980" formatCode="General">
                  <c:v>13.198499999999999</c:v>
                </c:pt>
                <c:pt idx="19981" formatCode="General">
                  <c:v>10.2919</c:v>
                </c:pt>
                <c:pt idx="19982" formatCode="General">
                  <c:v>7.5053299999999998</c:v>
                </c:pt>
                <c:pt idx="19983" formatCode="General">
                  <c:v>4.72173</c:v>
                </c:pt>
                <c:pt idx="19984" formatCode="General">
                  <c:v>1.8434299999999999</c:v>
                </c:pt>
                <c:pt idx="19985" formatCode="General">
                  <c:v>-1.10989</c:v>
                </c:pt>
                <c:pt idx="19986" formatCode="General">
                  <c:v>-4.1462899999999996</c:v>
                </c:pt>
                <c:pt idx="19987" formatCode="General">
                  <c:v>-7.30823</c:v>
                </c:pt>
                <c:pt idx="19988" formatCode="General">
                  <c:v>-10.536</c:v>
                </c:pt>
                <c:pt idx="19989" formatCode="General">
                  <c:v>-13.746499999999999</c:v>
                </c:pt>
                <c:pt idx="19990" formatCode="General">
                  <c:v>-16.963999999999999</c:v>
                </c:pt>
                <c:pt idx="19991" formatCode="General">
                  <c:v>-20.23</c:v>
                </c:pt>
                <c:pt idx="19992" formatCode="General">
                  <c:v>-23.575199999999999</c:v>
                </c:pt>
                <c:pt idx="19993" formatCode="General">
                  <c:v>-27.033000000000001</c:v>
                </c:pt>
                <c:pt idx="19994" formatCode="General">
                  <c:v>-30.6282</c:v>
                </c:pt>
                <c:pt idx="19995" formatCode="General">
                  <c:v>-34.346400000000003</c:v>
                </c:pt>
                <c:pt idx="19996" formatCode="General">
                  <c:v>-38.165700000000001</c:v>
                </c:pt>
                <c:pt idx="19997" formatCode="General">
                  <c:v>-42.104900000000001</c:v>
                </c:pt>
                <c:pt idx="19998" formatCode="General">
                  <c:v>-46.193800000000003</c:v>
                </c:pt>
                <c:pt idx="19999" formatCode="General">
                  <c:v>-50.462000000000003</c:v>
                </c:pt>
                <c:pt idx="20000" formatCode="General">
                  <c:v>-54.910800000000002</c:v>
                </c:pt>
                <c:pt idx="20001" formatCode="General">
                  <c:v>-59.513800000000003</c:v>
                </c:pt>
                <c:pt idx="20002" formatCode="General">
                  <c:v>-64.244399999999999</c:v>
                </c:pt>
                <c:pt idx="20003" formatCode="General">
                  <c:v>-69.070800000000006</c:v>
                </c:pt>
                <c:pt idx="20004" formatCode="General">
                  <c:v>-73.922499999999999</c:v>
                </c:pt>
                <c:pt idx="20005" formatCode="General">
                  <c:v>-78.706400000000002</c:v>
                </c:pt>
                <c:pt idx="20006" formatCode="General">
                  <c:v>-83.3245</c:v>
                </c:pt>
                <c:pt idx="20007" formatCode="General">
                  <c:v>-87.704700000000003</c:v>
                </c:pt>
                <c:pt idx="20008" formatCode="General">
                  <c:v>-91.825699999999998</c:v>
                </c:pt>
                <c:pt idx="20009" formatCode="General">
                  <c:v>-95.865700000000004</c:v>
                </c:pt>
                <c:pt idx="20010" formatCode="General">
                  <c:v>-100.029</c:v>
                </c:pt>
                <c:pt idx="20011" formatCode="General">
                  <c:v>-104.369</c:v>
                </c:pt>
                <c:pt idx="20012" formatCode="General">
                  <c:v>-108.849</c:v>
                </c:pt>
                <c:pt idx="20013" formatCode="General">
                  <c:v>-113.304</c:v>
                </c:pt>
                <c:pt idx="20014" formatCode="General">
                  <c:v>-117.648</c:v>
                </c:pt>
                <c:pt idx="20015" formatCode="General">
                  <c:v>-121.881</c:v>
                </c:pt>
                <c:pt idx="20016" formatCode="General">
                  <c:v>-126.05800000000001</c:v>
                </c:pt>
                <c:pt idx="20017" formatCode="General">
                  <c:v>-130.233</c:v>
                </c:pt>
                <c:pt idx="20018" formatCode="General">
                  <c:v>-134.38499999999999</c:v>
                </c:pt>
                <c:pt idx="20019" formatCode="General">
                  <c:v>-138.43</c:v>
                </c:pt>
                <c:pt idx="20020" formatCode="General">
                  <c:v>-142.249</c:v>
                </c:pt>
                <c:pt idx="20021" formatCode="General">
                  <c:v>-145.79900000000001</c:v>
                </c:pt>
                <c:pt idx="20022" formatCode="General">
                  <c:v>-149.09399999999999</c:v>
                </c:pt>
                <c:pt idx="20023" formatCode="General">
                  <c:v>-152.268</c:v>
                </c:pt>
                <c:pt idx="20024" formatCode="General">
                  <c:v>-155.46600000000001</c:v>
                </c:pt>
                <c:pt idx="20025" formatCode="General">
                  <c:v>-158.74</c:v>
                </c:pt>
                <c:pt idx="20026" formatCode="General">
                  <c:v>-162.107</c:v>
                </c:pt>
                <c:pt idx="20027" formatCode="General">
                  <c:v>-165.53100000000001</c:v>
                </c:pt>
                <c:pt idx="20028" formatCode="General">
                  <c:v>-168.96700000000001</c:v>
                </c:pt>
                <c:pt idx="20029" formatCode="General">
                  <c:v>-172.387</c:v>
                </c:pt>
                <c:pt idx="20030" formatCode="General">
                  <c:v>-175.828</c:v>
                </c:pt>
                <c:pt idx="20031" formatCode="General">
                  <c:v>-179.369</c:v>
                </c:pt>
                <c:pt idx="20032" formatCode="General">
                  <c:v>-183.11199999999999</c:v>
                </c:pt>
                <c:pt idx="20033" formatCode="General">
                  <c:v>-187.148</c:v>
                </c:pt>
                <c:pt idx="20034" formatCode="General">
                  <c:v>-191.52</c:v>
                </c:pt>
                <c:pt idx="20035" formatCode="General">
                  <c:v>-196.16499999999999</c:v>
                </c:pt>
                <c:pt idx="20036" formatCode="General">
                  <c:v>-200.97800000000001</c:v>
                </c:pt>
                <c:pt idx="20037" formatCode="General">
                  <c:v>-205.917</c:v>
                </c:pt>
                <c:pt idx="20038" formatCode="General">
                  <c:v>-210.947</c:v>
                </c:pt>
                <c:pt idx="20039" formatCode="General">
                  <c:v>-216.011</c:v>
                </c:pt>
                <c:pt idx="20040" formatCode="General">
                  <c:v>-221.04900000000001</c:v>
                </c:pt>
                <c:pt idx="20041" formatCode="General">
                  <c:v>-226.02</c:v>
                </c:pt>
                <c:pt idx="20042" formatCode="General">
                  <c:v>-230.85900000000001</c:v>
                </c:pt>
                <c:pt idx="20043" formatCode="General">
                  <c:v>-235.49799999999999</c:v>
                </c:pt>
                <c:pt idx="20044" formatCode="General">
                  <c:v>-239.898</c:v>
                </c:pt>
                <c:pt idx="20045" formatCode="General">
                  <c:v>-244.03299999999999</c:v>
                </c:pt>
                <c:pt idx="20046" formatCode="General">
                  <c:v>-247.90799999999999</c:v>
                </c:pt>
                <c:pt idx="20047" formatCode="General">
                  <c:v>-251.52</c:v>
                </c:pt>
                <c:pt idx="20048" formatCode="General">
                  <c:v>-254.85499999999999</c:v>
                </c:pt>
                <c:pt idx="20049" formatCode="General">
                  <c:v>-257.88900000000001</c:v>
                </c:pt>
                <c:pt idx="20050" formatCode="General">
                  <c:v>-260.57100000000003</c:v>
                </c:pt>
                <c:pt idx="20051" formatCode="General">
                  <c:v>-262.77699999999999</c:v>
                </c:pt>
                <c:pt idx="20052" formatCode="General">
                  <c:v>-264.43799999999999</c:v>
                </c:pt>
                <c:pt idx="20053" formatCode="General">
                  <c:v>-265.59500000000003</c:v>
                </c:pt>
                <c:pt idx="20054" formatCode="General">
                  <c:v>-266.358</c:v>
                </c:pt>
                <c:pt idx="20055" formatCode="General">
                  <c:v>-266.86099999999999</c:v>
                </c:pt>
                <c:pt idx="20056" formatCode="General">
                  <c:v>-267.28500000000003</c:v>
                </c:pt>
                <c:pt idx="20057" formatCode="General">
                  <c:v>-267.78100000000001</c:v>
                </c:pt>
                <c:pt idx="20058" formatCode="General">
                  <c:v>-268.33</c:v>
                </c:pt>
                <c:pt idx="20059" formatCode="General">
                  <c:v>-268.92899999999997</c:v>
                </c:pt>
                <c:pt idx="20060" formatCode="General">
                  <c:v>-269.65100000000001</c:v>
                </c:pt>
                <c:pt idx="20061" formatCode="General">
                  <c:v>-270.55099999999999</c:v>
                </c:pt>
                <c:pt idx="20062" formatCode="General">
                  <c:v>-271.65800000000002</c:v>
                </c:pt>
                <c:pt idx="20063" formatCode="General">
                  <c:v>-272.93299999999999</c:v>
                </c:pt>
                <c:pt idx="20064" formatCode="General">
                  <c:v>-274.28399999999999</c:v>
                </c:pt>
                <c:pt idx="20065" formatCode="General">
                  <c:v>-275.553</c:v>
                </c:pt>
                <c:pt idx="20066" formatCode="General">
                  <c:v>-276.58699999999999</c:v>
                </c:pt>
                <c:pt idx="20067" formatCode="General">
                  <c:v>-277.30599999999998</c:v>
                </c:pt>
                <c:pt idx="20068" formatCode="General">
                  <c:v>-277.66199999999998</c:v>
                </c:pt>
                <c:pt idx="20069" formatCode="General">
                  <c:v>-277.63799999999998</c:v>
                </c:pt>
                <c:pt idx="20070" formatCode="General">
                  <c:v>-277.31700000000001</c:v>
                </c:pt>
                <c:pt idx="20071" formatCode="General">
                  <c:v>-276.815</c:v>
                </c:pt>
                <c:pt idx="20072" formatCode="General">
                  <c:v>-276.233</c:v>
                </c:pt>
                <c:pt idx="20073" formatCode="General">
                  <c:v>-275.70499999999998</c:v>
                </c:pt>
                <c:pt idx="20074" formatCode="General">
                  <c:v>-275.33300000000003</c:v>
                </c:pt>
                <c:pt idx="20075" formatCode="General">
                  <c:v>-275.18299999999999</c:v>
                </c:pt>
                <c:pt idx="20076" formatCode="General">
                  <c:v>-275.28100000000001</c:v>
                </c:pt>
                <c:pt idx="20077" formatCode="General">
                  <c:v>-275.56</c:v>
                </c:pt>
                <c:pt idx="20078" formatCode="General">
                  <c:v>-275.92</c:v>
                </c:pt>
                <c:pt idx="20079" formatCode="General">
                  <c:v>-276.26900000000001</c:v>
                </c:pt>
                <c:pt idx="20080" formatCode="General">
                  <c:v>-276.577</c:v>
                </c:pt>
                <c:pt idx="20081" formatCode="General">
                  <c:v>-276.90800000000002</c:v>
                </c:pt>
                <c:pt idx="20082" formatCode="General">
                  <c:v>-277.24099999999999</c:v>
                </c:pt>
                <c:pt idx="20083" formatCode="General">
                  <c:v>-277.52</c:v>
                </c:pt>
                <c:pt idx="20084" formatCode="General">
                  <c:v>-277.791</c:v>
                </c:pt>
                <c:pt idx="20085" formatCode="General">
                  <c:v>-278.11500000000001</c:v>
                </c:pt>
                <c:pt idx="20086" formatCode="General">
                  <c:v>-278.51100000000002</c:v>
                </c:pt>
                <c:pt idx="20087" formatCode="General">
                  <c:v>-279.024</c:v>
                </c:pt>
                <c:pt idx="20088" formatCode="General">
                  <c:v>-279.70499999999998</c:v>
                </c:pt>
                <c:pt idx="20089" formatCode="General">
                  <c:v>-280.51499999999999</c:v>
                </c:pt>
                <c:pt idx="20090" formatCode="General">
                  <c:v>-281.38299999999998</c:v>
                </c:pt>
                <c:pt idx="20091" formatCode="General">
                  <c:v>-282.33</c:v>
                </c:pt>
                <c:pt idx="20092" formatCode="General">
                  <c:v>-283.39699999999999</c:v>
                </c:pt>
                <c:pt idx="20093" formatCode="General">
                  <c:v>-284.61799999999999</c:v>
                </c:pt>
                <c:pt idx="20094" formatCode="General">
                  <c:v>-286.04399999999998</c:v>
                </c:pt>
                <c:pt idx="20095" formatCode="General">
                  <c:v>-287.726</c:v>
                </c:pt>
                <c:pt idx="20096" formatCode="General">
                  <c:v>-289.53199999999998</c:v>
                </c:pt>
                <c:pt idx="20097" formatCode="General">
                  <c:v>-291.27999999999997</c:v>
                </c:pt>
                <c:pt idx="20098" formatCode="General">
                  <c:v>-292.87599999999998</c:v>
                </c:pt>
                <c:pt idx="20099" formatCode="General">
                  <c:v>-294.24200000000002</c:v>
                </c:pt>
                <c:pt idx="20100" formatCode="General">
                  <c:v>-295.34800000000001</c:v>
                </c:pt>
                <c:pt idx="20101" formatCode="General">
                  <c:v>-296.20299999999997</c:v>
                </c:pt>
                <c:pt idx="20102" formatCode="General">
                  <c:v>-296.834</c:v>
                </c:pt>
                <c:pt idx="20103" formatCode="General">
                  <c:v>-297.26299999999998</c:v>
                </c:pt>
                <c:pt idx="20104" formatCode="General">
                  <c:v>-297.5</c:v>
                </c:pt>
                <c:pt idx="20105" formatCode="General">
                  <c:v>-297.50099999999998</c:v>
                </c:pt>
                <c:pt idx="20106" formatCode="General">
                  <c:v>-297.298</c:v>
                </c:pt>
                <c:pt idx="20107" formatCode="General">
                  <c:v>-297.02100000000002</c:v>
                </c:pt>
                <c:pt idx="20108" formatCode="General">
                  <c:v>-296.73500000000001</c:v>
                </c:pt>
                <c:pt idx="20109" formatCode="General">
                  <c:v>-296.44200000000001</c:v>
                </c:pt>
                <c:pt idx="20110" formatCode="General">
                  <c:v>-296.08100000000002</c:v>
                </c:pt>
                <c:pt idx="20111" formatCode="General">
                  <c:v>-295.589</c:v>
                </c:pt>
                <c:pt idx="20112" formatCode="General">
                  <c:v>-294.995</c:v>
                </c:pt>
                <c:pt idx="20113" formatCode="General">
                  <c:v>-294.32</c:v>
                </c:pt>
                <c:pt idx="20114" formatCode="General">
                  <c:v>-293.565</c:v>
                </c:pt>
                <c:pt idx="20115" formatCode="General">
                  <c:v>-292.76</c:v>
                </c:pt>
                <c:pt idx="20116" formatCode="General">
                  <c:v>-291.93700000000001</c:v>
                </c:pt>
                <c:pt idx="20117" formatCode="General">
                  <c:v>-291.02</c:v>
                </c:pt>
                <c:pt idx="20118" formatCode="General">
                  <c:v>-289.93799999999999</c:v>
                </c:pt>
                <c:pt idx="20119" formatCode="General">
                  <c:v>-288.72199999999998</c:v>
                </c:pt>
                <c:pt idx="20120" formatCode="General">
                  <c:v>-287.37900000000002</c:v>
                </c:pt>
                <c:pt idx="20121" formatCode="General">
                  <c:v>-285.87700000000001</c:v>
                </c:pt>
                <c:pt idx="20122" formatCode="General">
                  <c:v>-284.21499999999997</c:v>
                </c:pt>
                <c:pt idx="20123" formatCode="General">
                  <c:v>-282.40800000000002</c:v>
                </c:pt>
                <c:pt idx="20124" formatCode="General">
                  <c:v>-280.50400000000002</c:v>
                </c:pt>
                <c:pt idx="20125" formatCode="General">
                  <c:v>-278.53300000000002</c:v>
                </c:pt>
                <c:pt idx="20126" formatCode="General">
                  <c:v>-276.447</c:v>
                </c:pt>
                <c:pt idx="20127" formatCode="General">
                  <c:v>-274.142</c:v>
                </c:pt>
                <c:pt idx="20128" formatCode="General">
                  <c:v>-271.48200000000003</c:v>
                </c:pt>
                <c:pt idx="20129" formatCode="General">
                  <c:v>-268.46499999999997</c:v>
                </c:pt>
                <c:pt idx="20130" formatCode="General">
                  <c:v>-265.2</c:v>
                </c:pt>
                <c:pt idx="20131" formatCode="General">
                  <c:v>-261.91699999999997</c:v>
                </c:pt>
                <c:pt idx="20132" formatCode="General">
                  <c:v>-258.82</c:v>
                </c:pt>
                <c:pt idx="20133" formatCode="General">
                  <c:v>-255.935</c:v>
                </c:pt>
                <c:pt idx="20134" formatCode="General">
                  <c:v>-253.23400000000001</c:v>
                </c:pt>
                <c:pt idx="20135" formatCode="General">
                  <c:v>-250.654</c:v>
                </c:pt>
                <c:pt idx="20136" formatCode="General">
                  <c:v>-248.14500000000001</c:v>
                </c:pt>
                <c:pt idx="20137" formatCode="General">
                  <c:v>-245.68100000000001</c:v>
                </c:pt>
                <c:pt idx="20138" formatCode="General">
                  <c:v>-243.22900000000001</c:v>
                </c:pt>
                <c:pt idx="20139" formatCode="General">
                  <c:v>-240.75200000000001</c:v>
                </c:pt>
                <c:pt idx="20140" formatCode="General">
                  <c:v>-238.22200000000001</c:v>
                </c:pt>
                <c:pt idx="20141" formatCode="General">
                  <c:v>-235.60400000000001</c:v>
                </c:pt>
                <c:pt idx="20142" formatCode="General">
                  <c:v>-232.86500000000001</c:v>
                </c:pt>
                <c:pt idx="20143" formatCode="General">
                  <c:v>-230.01499999999999</c:v>
                </c:pt>
                <c:pt idx="20144" formatCode="General">
                  <c:v>-227.08500000000001</c:v>
                </c:pt>
                <c:pt idx="20145" formatCode="General">
                  <c:v>-224.14599999999999</c:v>
                </c:pt>
                <c:pt idx="20146" formatCode="General">
                  <c:v>-221.26</c:v>
                </c:pt>
                <c:pt idx="20147" formatCode="General">
                  <c:v>-218.434</c:v>
                </c:pt>
                <c:pt idx="20148" formatCode="General">
                  <c:v>-215.66300000000001</c:v>
                </c:pt>
                <c:pt idx="20149" formatCode="General">
                  <c:v>-212.93199999999999</c:v>
                </c:pt>
                <c:pt idx="20150" formatCode="General">
                  <c:v>-210.19900000000001</c:v>
                </c:pt>
                <c:pt idx="20151" formatCode="General">
                  <c:v>-207.40199999999999</c:v>
                </c:pt>
                <c:pt idx="20152" formatCode="General">
                  <c:v>-204.435</c:v>
                </c:pt>
                <c:pt idx="20153" formatCode="General">
                  <c:v>-201.21899999999999</c:v>
                </c:pt>
                <c:pt idx="20154" formatCode="General">
                  <c:v>-197.749</c:v>
                </c:pt>
                <c:pt idx="20155" formatCode="General">
                  <c:v>-194.101</c:v>
                </c:pt>
                <c:pt idx="20156" formatCode="General">
                  <c:v>-190.39099999999999</c:v>
                </c:pt>
                <c:pt idx="20157" formatCode="General">
                  <c:v>-186.73599999999999</c:v>
                </c:pt>
                <c:pt idx="20158" formatCode="General">
                  <c:v>-183.22399999999999</c:v>
                </c:pt>
                <c:pt idx="20159" formatCode="General">
                  <c:v>-179.84899999999999</c:v>
                </c:pt>
                <c:pt idx="20160" formatCode="General">
                  <c:v>-176.56800000000001</c:v>
                </c:pt>
                <c:pt idx="20161" formatCode="General">
                  <c:v>-173.315</c:v>
                </c:pt>
                <c:pt idx="20162" formatCode="General">
                  <c:v>-170.07599999999999</c:v>
                </c:pt>
                <c:pt idx="20163" formatCode="General">
                  <c:v>-166.88900000000001</c:v>
                </c:pt>
                <c:pt idx="20164" formatCode="General">
                  <c:v>-163.81</c:v>
                </c:pt>
                <c:pt idx="20165" formatCode="General">
                  <c:v>-160.89699999999999</c:v>
                </c:pt>
                <c:pt idx="20166" formatCode="General">
                  <c:v>-158.16499999999999</c:v>
                </c:pt>
                <c:pt idx="20167" formatCode="General">
                  <c:v>-155.63300000000001</c:v>
                </c:pt>
                <c:pt idx="20168" formatCode="General">
                  <c:v>-153.31800000000001</c:v>
                </c:pt>
                <c:pt idx="20169" formatCode="General">
                  <c:v>-151.18899999999999</c:v>
                </c:pt>
                <c:pt idx="20170" formatCode="General">
                  <c:v>-149.19399999999999</c:v>
                </c:pt>
                <c:pt idx="20171" formatCode="General">
                  <c:v>-147.25</c:v>
                </c:pt>
                <c:pt idx="20172" formatCode="General">
                  <c:v>-145.25399999999999</c:v>
                </c:pt>
                <c:pt idx="20173" formatCode="General">
                  <c:v>-143.11199999999999</c:v>
                </c:pt>
                <c:pt idx="20174" formatCode="General">
                  <c:v>-140.714</c:v>
                </c:pt>
                <c:pt idx="20175" formatCode="General">
                  <c:v>-137.964</c:v>
                </c:pt>
                <c:pt idx="20176" formatCode="General">
                  <c:v>-134.851</c:v>
                </c:pt>
                <c:pt idx="20177" formatCode="General">
                  <c:v>-131.40899999999999</c:v>
                </c:pt>
                <c:pt idx="20178" formatCode="General">
                  <c:v>-127.718</c:v>
                </c:pt>
                <c:pt idx="20179" formatCode="General">
                  <c:v>-123.866</c:v>
                </c:pt>
                <c:pt idx="20180" formatCode="General">
                  <c:v>-119.88500000000001</c:v>
                </c:pt>
                <c:pt idx="20181" formatCode="General">
                  <c:v>-115.83199999999999</c:v>
                </c:pt>
                <c:pt idx="20182" formatCode="General">
                  <c:v>-111.777</c:v>
                </c:pt>
                <c:pt idx="20183" formatCode="General">
                  <c:v>-107.767</c:v>
                </c:pt>
                <c:pt idx="20184" formatCode="General">
                  <c:v>-103.8</c:v>
                </c:pt>
                <c:pt idx="20185" formatCode="General">
                  <c:v>-99.772099999999995</c:v>
                </c:pt>
                <c:pt idx="20186" formatCode="General">
                  <c:v>-95.590299999999999</c:v>
                </c:pt>
                <c:pt idx="20187" formatCode="General">
                  <c:v>-91.257499999999993</c:v>
                </c:pt>
                <c:pt idx="20188" formatCode="General">
                  <c:v>-86.768000000000001</c:v>
                </c:pt>
                <c:pt idx="20189" formatCode="General">
                  <c:v>-82.111199999999997</c:v>
                </c:pt>
                <c:pt idx="20190" formatCode="General">
                  <c:v>-77.304100000000005</c:v>
                </c:pt>
                <c:pt idx="20191" formatCode="General">
                  <c:v>-72.376599999999996</c:v>
                </c:pt>
                <c:pt idx="20192" formatCode="General">
                  <c:v>-67.360399999999998</c:v>
                </c:pt>
                <c:pt idx="20193" formatCode="General">
                  <c:v>-62.309399999999997</c:v>
                </c:pt>
                <c:pt idx="20194" formatCode="General">
                  <c:v>-57.310600000000001</c:v>
                </c:pt>
                <c:pt idx="20195" formatCode="General">
                  <c:v>-52.503799999999998</c:v>
                </c:pt>
                <c:pt idx="20196" formatCode="General">
                  <c:v>-48.011200000000002</c:v>
                </c:pt>
                <c:pt idx="20197" formatCode="General">
                  <c:v>-43.903599999999997</c:v>
                </c:pt>
                <c:pt idx="20198" formatCode="General">
                  <c:v>-40.214799999999997</c:v>
                </c:pt>
                <c:pt idx="20199" formatCode="General">
                  <c:v>-36.924599999999998</c:v>
                </c:pt>
                <c:pt idx="20200" formatCode="General">
                  <c:v>-33.941499999999998</c:v>
                </c:pt>
                <c:pt idx="20201" formatCode="General">
                  <c:v>-31.101900000000001</c:v>
                </c:pt>
                <c:pt idx="20202" formatCode="General">
                  <c:v>-28.235499999999998</c:v>
                </c:pt>
                <c:pt idx="20203" formatCode="General">
                  <c:v>-25.217300000000002</c:v>
                </c:pt>
                <c:pt idx="20204" formatCode="General">
                  <c:v>-22.0398</c:v>
                </c:pt>
                <c:pt idx="20205" formatCode="General">
                  <c:v>-18.772600000000001</c:v>
                </c:pt>
                <c:pt idx="20206" formatCode="General">
                  <c:v>-15.5105</c:v>
                </c:pt>
                <c:pt idx="20207" formatCode="General">
                  <c:v>-12.347899999999999</c:v>
                </c:pt>
                <c:pt idx="20208" formatCode="General">
                  <c:v>-9.33704</c:v>
                </c:pt>
                <c:pt idx="20209" formatCode="General">
                  <c:v>-6.4385199999999996</c:v>
                </c:pt>
                <c:pt idx="20210" formatCode="General">
                  <c:v>-3.56488</c:v>
                </c:pt>
                <c:pt idx="20211" formatCode="General">
                  <c:v>-0.68195700000000004</c:v>
                </c:pt>
                <c:pt idx="20212" formatCode="General">
                  <c:v>2.22715</c:v>
                </c:pt>
                <c:pt idx="20213" formatCode="General">
                  <c:v>5.1760000000000002</c:v>
                </c:pt>
                <c:pt idx="20214" formatCode="General">
                  <c:v>8.1788600000000002</c:v>
                </c:pt>
                <c:pt idx="20215" formatCode="General">
                  <c:v>11.2499</c:v>
                </c:pt>
                <c:pt idx="20216" formatCode="General">
                  <c:v>14.421200000000001</c:v>
                </c:pt>
                <c:pt idx="20217" formatCode="General">
                  <c:v>17.7287</c:v>
                </c:pt>
                <c:pt idx="20218" formatCode="General">
                  <c:v>21.222300000000001</c:v>
                </c:pt>
                <c:pt idx="20219" formatCode="General">
                  <c:v>24.908799999999999</c:v>
                </c:pt>
                <c:pt idx="20220" formatCode="General">
                  <c:v>28.6861</c:v>
                </c:pt>
                <c:pt idx="20221" formatCode="General">
                  <c:v>32.429900000000004</c:v>
                </c:pt>
                <c:pt idx="20222" formatCode="General">
                  <c:v>36.040599999999998</c:v>
                </c:pt>
                <c:pt idx="20223" formatCode="General">
                  <c:v>39.447499999999998</c:v>
                </c:pt>
                <c:pt idx="20224" formatCode="General">
                  <c:v>42.615400000000001</c:v>
                </c:pt>
                <c:pt idx="20225" formatCode="General">
                  <c:v>45.603700000000003</c:v>
                </c:pt>
                <c:pt idx="20226" formatCode="General">
                  <c:v>48.508000000000003</c:v>
                </c:pt>
                <c:pt idx="20227" formatCode="General">
                  <c:v>51.425600000000003</c:v>
                </c:pt>
                <c:pt idx="20228" formatCode="General">
                  <c:v>54.434399999999997</c:v>
                </c:pt>
                <c:pt idx="20229" formatCode="General">
                  <c:v>57.546300000000002</c:v>
                </c:pt>
                <c:pt idx="20230" formatCode="General">
                  <c:v>60.784100000000002</c:v>
                </c:pt>
                <c:pt idx="20231" formatCode="General">
                  <c:v>64.178399999999996</c:v>
                </c:pt>
                <c:pt idx="20232" formatCode="General">
                  <c:v>67.798000000000002</c:v>
                </c:pt>
                <c:pt idx="20233" formatCode="General">
                  <c:v>71.731099999999998</c:v>
                </c:pt>
                <c:pt idx="20234" formatCode="General">
                  <c:v>76.062799999999996</c:v>
                </c:pt>
                <c:pt idx="20235" formatCode="General">
                  <c:v>80.817800000000005</c:v>
                </c:pt>
                <c:pt idx="20236" formatCode="General">
                  <c:v>85.942899999999995</c:v>
                </c:pt>
                <c:pt idx="20237" formatCode="General">
                  <c:v>91.327399999999997</c:v>
                </c:pt>
                <c:pt idx="20238" formatCode="General">
                  <c:v>96.811999999999998</c:v>
                </c:pt>
                <c:pt idx="20239" formatCode="General">
                  <c:v>102.172</c:v>
                </c:pt>
                <c:pt idx="20240" formatCode="General">
                  <c:v>107.23099999999999</c:v>
                </c:pt>
                <c:pt idx="20241" formatCode="General">
                  <c:v>111.946</c:v>
                </c:pt>
                <c:pt idx="20242" formatCode="General">
                  <c:v>116.351</c:v>
                </c:pt>
                <c:pt idx="20243" formatCode="General">
                  <c:v>120.521</c:v>
                </c:pt>
                <c:pt idx="20244" formatCode="General">
                  <c:v>124.407</c:v>
                </c:pt>
                <c:pt idx="20245" formatCode="General">
                  <c:v>127.94</c:v>
                </c:pt>
                <c:pt idx="20246" formatCode="General">
                  <c:v>131.17099999999999</c:v>
                </c:pt>
                <c:pt idx="20247" formatCode="General">
                  <c:v>134.184</c:v>
                </c:pt>
                <c:pt idx="20248" formatCode="General">
                  <c:v>137.05500000000001</c:v>
                </c:pt>
                <c:pt idx="20249" formatCode="General">
                  <c:v>139.833</c:v>
                </c:pt>
                <c:pt idx="20250" formatCode="General">
                  <c:v>142.52799999999999</c:v>
                </c:pt>
                <c:pt idx="20251" formatCode="General">
                  <c:v>145.18899999999999</c:v>
                </c:pt>
                <c:pt idx="20252" formatCode="General">
                  <c:v>147.87100000000001</c:v>
                </c:pt>
                <c:pt idx="20253" formatCode="General">
                  <c:v>150.595</c:v>
                </c:pt>
                <c:pt idx="20254" formatCode="General">
                  <c:v>153.37899999999999</c:v>
                </c:pt>
                <c:pt idx="20255" formatCode="General">
                  <c:v>156.24</c:v>
                </c:pt>
                <c:pt idx="20256" formatCode="General">
                  <c:v>159.17699999999999</c:v>
                </c:pt>
                <c:pt idx="20257" formatCode="General">
                  <c:v>162.17699999999999</c:v>
                </c:pt>
                <c:pt idx="20258" formatCode="General">
                  <c:v>165.24799999999999</c:v>
                </c:pt>
                <c:pt idx="20259" formatCode="General">
                  <c:v>168.40600000000001</c:v>
                </c:pt>
                <c:pt idx="20260" formatCode="General">
                  <c:v>171.67500000000001</c:v>
                </c:pt>
                <c:pt idx="20261" formatCode="General">
                  <c:v>175.05</c:v>
                </c:pt>
                <c:pt idx="20262" formatCode="General">
                  <c:v>178.489</c:v>
                </c:pt>
                <c:pt idx="20263" formatCode="General">
                  <c:v>181.96700000000001</c:v>
                </c:pt>
                <c:pt idx="20264" formatCode="General">
                  <c:v>185.46700000000001</c:v>
                </c:pt>
                <c:pt idx="20265" formatCode="General">
                  <c:v>188.89599999999999</c:v>
                </c:pt>
                <c:pt idx="20266" formatCode="General">
                  <c:v>192.124</c:v>
                </c:pt>
                <c:pt idx="20267" formatCode="General">
                  <c:v>194.98599999999999</c:v>
                </c:pt>
                <c:pt idx="20268" formatCode="General">
                  <c:v>197.41499999999999</c:v>
                </c:pt>
                <c:pt idx="20269" formatCode="General">
                  <c:v>199.50299999999999</c:v>
                </c:pt>
                <c:pt idx="20270" formatCode="General">
                  <c:v>201.40700000000001</c:v>
                </c:pt>
                <c:pt idx="20271" formatCode="General">
                  <c:v>203.28</c:v>
                </c:pt>
                <c:pt idx="20272" formatCode="General">
                  <c:v>205.16300000000001</c:v>
                </c:pt>
                <c:pt idx="20273" formatCode="General">
                  <c:v>207.065</c:v>
                </c:pt>
                <c:pt idx="20274" formatCode="General">
                  <c:v>209.00200000000001</c:v>
                </c:pt>
                <c:pt idx="20275" formatCode="General">
                  <c:v>211.00299999999999</c:v>
                </c:pt>
                <c:pt idx="20276" formatCode="General">
                  <c:v>213.102</c:v>
                </c:pt>
                <c:pt idx="20277" formatCode="General">
                  <c:v>215.35499999999999</c:v>
                </c:pt>
                <c:pt idx="20278" formatCode="General">
                  <c:v>217.81200000000001</c:v>
                </c:pt>
                <c:pt idx="20279" formatCode="General">
                  <c:v>220.48</c:v>
                </c:pt>
                <c:pt idx="20280" formatCode="General">
                  <c:v>223.32400000000001</c:v>
                </c:pt>
                <c:pt idx="20281" formatCode="General">
                  <c:v>226.24299999999999</c:v>
                </c:pt>
                <c:pt idx="20282" formatCode="General">
                  <c:v>229.101</c:v>
                </c:pt>
                <c:pt idx="20283" formatCode="General">
                  <c:v>231.77500000000001</c:v>
                </c:pt>
                <c:pt idx="20284" formatCode="General">
                  <c:v>234.09700000000001</c:v>
                </c:pt>
                <c:pt idx="20285" formatCode="General">
                  <c:v>235.97499999999999</c:v>
                </c:pt>
                <c:pt idx="20286" formatCode="General">
                  <c:v>237.571</c:v>
                </c:pt>
                <c:pt idx="20287" formatCode="General">
                  <c:v>239.07</c:v>
                </c:pt>
                <c:pt idx="20288" formatCode="General">
                  <c:v>240.56</c:v>
                </c:pt>
                <c:pt idx="20289" formatCode="General">
                  <c:v>242.09899999999999</c:v>
                </c:pt>
                <c:pt idx="20290" formatCode="General">
                  <c:v>243.69800000000001</c:v>
                </c:pt>
                <c:pt idx="20291" formatCode="General">
                  <c:v>245.33099999999999</c:v>
                </c:pt>
                <c:pt idx="20292" formatCode="General">
                  <c:v>246.96299999999999</c:v>
                </c:pt>
                <c:pt idx="20293" formatCode="General">
                  <c:v>248.56</c:v>
                </c:pt>
                <c:pt idx="20294" formatCode="General">
                  <c:v>250.095</c:v>
                </c:pt>
                <c:pt idx="20295" formatCode="General">
                  <c:v>251.56700000000001</c:v>
                </c:pt>
                <c:pt idx="20296" formatCode="General">
                  <c:v>252.971</c:v>
                </c:pt>
                <c:pt idx="20297" formatCode="General">
                  <c:v>254.29900000000001</c:v>
                </c:pt>
                <c:pt idx="20298" formatCode="General">
                  <c:v>255.60599999999999</c:v>
                </c:pt>
                <c:pt idx="20299" formatCode="General">
                  <c:v>256.94799999999998</c:v>
                </c:pt>
                <c:pt idx="20300" formatCode="General">
                  <c:v>258.32299999999998</c:v>
                </c:pt>
                <c:pt idx="20301" formatCode="General">
                  <c:v>259.67700000000002</c:v>
                </c:pt>
                <c:pt idx="20302" formatCode="General">
                  <c:v>260.89499999999998</c:v>
                </c:pt>
                <c:pt idx="20303" formatCode="General">
                  <c:v>261.90300000000002</c:v>
                </c:pt>
                <c:pt idx="20304" formatCode="General">
                  <c:v>262.678</c:v>
                </c:pt>
                <c:pt idx="20305" formatCode="General">
                  <c:v>263.16899999999998</c:v>
                </c:pt>
                <c:pt idx="20306" formatCode="General">
                  <c:v>263.31900000000002</c:v>
                </c:pt>
                <c:pt idx="20307" formatCode="General">
                  <c:v>263.08800000000002</c:v>
                </c:pt>
                <c:pt idx="20308" formatCode="General">
                  <c:v>262.44900000000001</c:v>
                </c:pt>
                <c:pt idx="20309" formatCode="General">
                  <c:v>261.40699999999998</c:v>
                </c:pt>
                <c:pt idx="20310" formatCode="General">
                  <c:v>259.911</c:v>
                </c:pt>
                <c:pt idx="20311" formatCode="General">
                  <c:v>257.89999999999998</c:v>
                </c:pt>
                <c:pt idx="20312" formatCode="General">
                  <c:v>255.50399999999999</c:v>
                </c:pt>
                <c:pt idx="20313" formatCode="General">
                  <c:v>252.88800000000001</c:v>
                </c:pt>
                <c:pt idx="20314" formatCode="General">
                  <c:v>250.12</c:v>
                </c:pt>
                <c:pt idx="20315" formatCode="General">
                  <c:v>247.26900000000001</c:v>
                </c:pt>
                <c:pt idx="20316" formatCode="General">
                  <c:v>244.398</c:v>
                </c:pt>
                <c:pt idx="20317" formatCode="General">
                  <c:v>241.64699999999999</c:v>
                </c:pt>
                <c:pt idx="20318" formatCode="General">
                  <c:v>239.15</c:v>
                </c:pt>
                <c:pt idx="20319" formatCode="General">
                  <c:v>236.84299999999999</c:v>
                </c:pt>
                <c:pt idx="20320" formatCode="General">
                  <c:v>234.63300000000001</c:v>
                </c:pt>
                <c:pt idx="20321" formatCode="General">
                  <c:v>232.50200000000001</c:v>
                </c:pt>
                <c:pt idx="20322" formatCode="General">
                  <c:v>230.51499999999999</c:v>
                </c:pt>
                <c:pt idx="20323" formatCode="General">
                  <c:v>228.81200000000001</c:v>
                </c:pt>
                <c:pt idx="20324" formatCode="General">
                  <c:v>227.52600000000001</c:v>
                </c:pt>
                <c:pt idx="20325" formatCode="General">
                  <c:v>226.744</c:v>
                </c:pt>
                <c:pt idx="20326" formatCode="General">
                  <c:v>226.41800000000001</c:v>
                </c:pt>
                <c:pt idx="20327" formatCode="General">
                  <c:v>226.465</c:v>
                </c:pt>
                <c:pt idx="20328" formatCode="General">
                  <c:v>226.857</c:v>
                </c:pt>
                <c:pt idx="20329" formatCode="General">
                  <c:v>227.5</c:v>
                </c:pt>
                <c:pt idx="20330" formatCode="General">
                  <c:v>228.26300000000001</c:v>
                </c:pt>
                <c:pt idx="20331" formatCode="General">
                  <c:v>229.15899999999999</c:v>
                </c:pt>
                <c:pt idx="20332" formatCode="General">
                  <c:v>230.24799999999999</c:v>
                </c:pt>
                <c:pt idx="20333" formatCode="General">
                  <c:v>231.51400000000001</c:v>
                </c:pt>
                <c:pt idx="20334" formatCode="General">
                  <c:v>232.91300000000001</c:v>
                </c:pt>
                <c:pt idx="20335" formatCode="General">
                  <c:v>234.36099999999999</c:v>
                </c:pt>
                <c:pt idx="20336" formatCode="General">
                  <c:v>235.685</c:v>
                </c:pt>
                <c:pt idx="20337" formatCode="General">
                  <c:v>236.667</c:v>
                </c:pt>
                <c:pt idx="20338" formatCode="General">
                  <c:v>237.21700000000001</c:v>
                </c:pt>
                <c:pt idx="20339" formatCode="General">
                  <c:v>237.30500000000001</c:v>
                </c:pt>
                <c:pt idx="20340" formatCode="General">
                  <c:v>236.822</c:v>
                </c:pt>
                <c:pt idx="20341" formatCode="General">
                  <c:v>235.72300000000001</c:v>
                </c:pt>
                <c:pt idx="20342" formatCode="General">
                  <c:v>234.084</c:v>
                </c:pt>
                <c:pt idx="20343" formatCode="General">
                  <c:v>232.02199999999999</c:v>
                </c:pt>
                <c:pt idx="20344" formatCode="General">
                  <c:v>229.65100000000001</c:v>
                </c:pt>
                <c:pt idx="20345" formatCode="General">
                  <c:v>227.089</c:v>
                </c:pt>
                <c:pt idx="20346" formatCode="General">
                  <c:v>224.43199999999999</c:v>
                </c:pt>
                <c:pt idx="20347" formatCode="General">
                  <c:v>221.69900000000001</c:v>
                </c:pt>
                <c:pt idx="20348" formatCode="General">
                  <c:v>218.904</c:v>
                </c:pt>
                <c:pt idx="20349" formatCode="General">
                  <c:v>216.09100000000001</c:v>
                </c:pt>
                <c:pt idx="20350" formatCode="General">
                  <c:v>213.297</c:v>
                </c:pt>
                <c:pt idx="20351" formatCode="General">
                  <c:v>210.55199999999999</c:v>
                </c:pt>
                <c:pt idx="20352" formatCode="General">
                  <c:v>207.88</c:v>
                </c:pt>
                <c:pt idx="20353" formatCode="General">
                  <c:v>205.29900000000001</c:v>
                </c:pt>
                <c:pt idx="20354" formatCode="General">
                  <c:v>202.80699999999999</c:v>
                </c:pt>
                <c:pt idx="20355" formatCode="General">
                  <c:v>200.42400000000001</c:v>
                </c:pt>
                <c:pt idx="20356" formatCode="General">
                  <c:v>198.19499999999999</c:v>
                </c:pt>
                <c:pt idx="20357" formatCode="General">
                  <c:v>196.179</c:v>
                </c:pt>
                <c:pt idx="20358" formatCode="General">
                  <c:v>194.41900000000001</c:v>
                </c:pt>
                <c:pt idx="20359" formatCode="General">
                  <c:v>192.994</c:v>
                </c:pt>
                <c:pt idx="20360" formatCode="General">
                  <c:v>191.95599999999999</c:v>
                </c:pt>
                <c:pt idx="20361" formatCode="General">
                  <c:v>191.256</c:v>
                </c:pt>
                <c:pt idx="20362" formatCode="General">
                  <c:v>190.816</c:v>
                </c:pt>
                <c:pt idx="20363" formatCode="General">
                  <c:v>190.55199999999999</c:v>
                </c:pt>
                <c:pt idx="20364" formatCode="General">
                  <c:v>190.417</c:v>
                </c:pt>
                <c:pt idx="20365" formatCode="General">
                  <c:v>190.387</c:v>
                </c:pt>
                <c:pt idx="20366" formatCode="General">
                  <c:v>190.47499999999999</c:v>
                </c:pt>
                <c:pt idx="20367" formatCode="General">
                  <c:v>190.65299999999999</c:v>
                </c:pt>
                <c:pt idx="20368" formatCode="General">
                  <c:v>190.755</c:v>
                </c:pt>
                <c:pt idx="20369" formatCode="General">
                  <c:v>190.60599999999999</c:v>
                </c:pt>
                <c:pt idx="20370" formatCode="General">
                  <c:v>190.08099999999999</c:v>
                </c:pt>
                <c:pt idx="20371" formatCode="General">
                  <c:v>189.18100000000001</c:v>
                </c:pt>
                <c:pt idx="20372" formatCode="General">
                  <c:v>187.98400000000001</c:v>
                </c:pt>
                <c:pt idx="20373" formatCode="General">
                  <c:v>186.61500000000001</c:v>
                </c:pt>
                <c:pt idx="20374" formatCode="General">
                  <c:v>185.22200000000001</c:v>
                </c:pt>
                <c:pt idx="20375" formatCode="General">
                  <c:v>183.91</c:v>
                </c:pt>
                <c:pt idx="20376" formatCode="General">
                  <c:v>182.65799999999999</c:v>
                </c:pt>
                <c:pt idx="20377" formatCode="General">
                  <c:v>181.31899999999999</c:v>
                </c:pt>
                <c:pt idx="20378" formatCode="General">
                  <c:v>179.79599999999999</c:v>
                </c:pt>
                <c:pt idx="20379" formatCode="General">
                  <c:v>178.03800000000001</c:v>
                </c:pt>
                <c:pt idx="20380" formatCode="General">
                  <c:v>175.98599999999999</c:v>
                </c:pt>
                <c:pt idx="20381" formatCode="General">
                  <c:v>173.57900000000001</c:v>
                </c:pt>
                <c:pt idx="20382" formatCode="General">
                  <c:v>170.78399999999999</c:v>
                </c:pt>
                <c:pt idx="20383" formatCode="General">
                  <c:v>167.59200000000001</c:v>
                </c:pt>
                <c:pt idx="20384" formatCode="General">
                  <c:v>164.03100000000001</c:v>
                </c:pt>
                <c:pt idx="20385" formatCode="General">
                  <c:v>160.15799999999999</c:v>
                </c:pt>
                <c:pt idx="20386" formatCode="General">
                  <c:v>156.041</c:v>
                </c:pt>
                <c:pt idx="20387" formatCode="General">
                  <c:v>151.755</c:v>
                </c:pt>
                <c:pt idx="20388" formatCode="General">
                  <c:v>147.37700000000001</c:v>
                </c:pt>
                <c:pt idx="20389" formatCode="General">
                  <c:v>142.97200000000001</c:v>
                </c:pt>
                <c:pt idx="20390" formatCode="General">
                  <c:v>138.61199999999999</c:v>
                </c:pt>
                <c:pt idx="20391" formatCode="General">
                  <c:v>134.36199999999999</c:v>
                </c:pt>
                <c:pt idx="20392" formatCode="General">
                  <c:v>130.33000000000001</c:v>
                </c:pt>
                <c:pt idx="20393" formatCode="General">
                  <c:v>126.634</c:v>
                </c:pt>
                <c:pt idx="20394" formatCode="General">
                  <c:v>123.375</c:v>
                </c:pt>
                <c:pt idx="20395" formatCode="General">
                  <c:v>120.56699999999999</c:v>
                </c:pt>
                <c:pt idx="20396" formatCode="General">
                  <c:v>118.113</c:v>
                </c:pt>
                <c:pt idx="20397" formatCode="General">
                  <c:v>115.958</c:v>
                </c:pt>
                <c:pt idx="20398" formatCode="General">
                  <c:v>114.087</c:v>
                </c:pt>
                <c:pt idx="20399" formatCode="General">
                  <c:v>112.411</c:v>
                </c:pt>
                <c:pt idx="20400" formatCode="General">
                  <c:v>110.81699999999999</c:v>
                </c:pt>
                <c:pt idx="20401" formatCode="General">
                  <c:v>109.199</c:v>
                </c:pt>
                <c:pt idx="20402" formatCode="General">
                  <c:v>107.44</c:v>
                </c:pt>
                <c:pt idx="20403" formatCode="General">
                  <c:v>105.45</c:v>
                </c:pt>
                <c:pt idx="20404" formatCode="General">
                  <c:v>103.236</c:v>
                </c:pt>
                <c:pt idx="20405" formatCode="General">
                  <c:v>100.86199999999999</c:v>
                </c:pt>
                <c:pt idx="20406" formatCode="General">
                  <c:v>98.371499999999997</c:v>
                </c:pt>
                <c:pt idx="20407" formatCode="General">
                  <c:v>95.800899999999999</c:v>
                </c:pt>
                <c:pt idx="20408" formatCode="General">
                  <c:v>93.152600000000007</c:v>
                </c:pt>
                <c:pt idx="20409" formatCode="General">
                  <c:v>90.458399999999997</c:v>
                </c:pt>
                <c:pt idx="20410" formatCode="General">
                  <c:v>87.777000000000001</c:v>
                </c:pt>
                <c:pt idx="20411" formatCode="General">
                  <c:v>85.103399999999993</c:v>
                </c:pt>
                <c:pt idx="20412" formatCode="General">
                  <c:v>82.394199999999998</c:v>
                </c:pt>
                <c:pt idx="20413" formatCode="General">
                  <c:v>79.611900000000006</c:v>
                </c:pt>
                <c:pt idx="20414" formatCode="General">
                  <c:v>76.745000000000005</c:v>
                </c:pt>
                <c:pt idx="20415" formatCode="General">
                  <c:v>73.864500000000007</c:v>
                </c:pt>
                <c:pt idx="20416" formatCode="General">
                  <c:v>71.062600000000003</c:v>
                </c:pt>
                <c:pt idx="20417" formatCode="General">
                  <c:v>68.399500000000003</c:v>
                </c:pt>
                <c:pt idx="20418" formatCode="General">
                  <c:v>65.862899999999996</c:v>
                </c:pt>
                <c:pt idx="20419" formatCode="General">
                  <c:v>63.404000000000003</c:v>
                </c:pt>
                <c:pt idx="20420" formatCode="General">
                  <c:v>60.946100000000001</c:v>
                </c:pt>
                <c:pt idx="20421" formatCode="General">
                  <c:v>58.366300000000003</c:v>
                </c:pt>
                <c:pt idx="20422" formatCode="General">
                  <c:v>55.489800000000002</c:v>
                </c:pt>
                <c:pt idx="20423" formatCode="General">
                  <c:v>52.158700000000003</c:v>
                </c:pt>
                <c:pt idx="20424" formatCode="General">
                  <c:v>48.297499999999999</c:v>
                </c:pt>
                <c:pt idx="20425" formatCode="General">
                  <c:v>43.989899999999999</c:v>
                </c:pt>
                <c:pt idx="20426" formatCode="General">
                  <c:v>39.389600000000002</c:v>
                </c:pt>
                <c:pt idx="20427" formatCode="General">
                  <c:v>34.534100000000002</c:v>
                </c:pt>
                <c:pt idx="20428" formatCode="General">
                  <c:v>29.433700000000002</c:v>
                </c:pt>
                <c:pt idx="20429" formatCode="General">
                  <c:v>24.109000000000002</c:v>
                </c:pt>
                <c:pt idx="20430" formatCode="General">
                  <c:v>18.636099999999999</c:v>
                </c:pt>
                <c:pt idx="20431" formatCode="General">
                  <c:v>13.1264</c:v>
                </c:pt>
                <c:pt idx="20432" formatCode="General">
                  <c:v>7.6732199999999997</c:v>
                </c:pt>
                <c:pt idx="20433" formatCode="General">
                  <c:v>2.34429</c:v>
                </c:pt>
                <c:pt idx="20434" formatCode="General">
                  <c:v>-2.8482400000000001</c:v>
                </c:pt>
                <c:pt idx="20435" formatCode="General">
                  <c:v>-7.8717100000000002</c:v>
                </c:pt>
                <c:pt idx="20436" formatCode="General">
                  <c:v>-12.6241</c:v>
                </c:pt>
                <c:pt idx="20437" formatCode="General">
                  <c:v>-17.0703</c:v>
                </c:pt>
                <c:pt idx="20438" formatCode="General">
                  <c:v>-21.244</c:v>
                </c:pt>
                <c:pt idx="20439" formatCode="General">
                  <c:v>-25.178899999999999</c:v>
                </c:pt>
                <c:pt idx="20440" formatCode="General">
                  <c:v>-28.8965</c:v>
                </c:pt>
                <c:pt idx="20441" formatCode="General">
                  <c:v>-32.367199999999997</c:v>
                </c:pt>
                <c:pt idx="20442" formatCode="General">
                  <c:v>-35.555799999999998</c:v>
                </c:pt>
                <c:pt idx="20443" formatCode="General">
                  <c:v>-38.439799999999998</c:v>
                </c:pt>
                <c:pt idx="20444" formatCode="General">
                  <c:v>-41.002499999999998</c:v>
                </c:pt>
                <c:pt idx="20445" formatCode="General">
                  <c:v>-43.243299999999998</c:v>
                </c:pt>
                <c:pt idx="20446" formatCode="General">
                  <c:v>-45.219799999999999</c:v>
                </c:pt>
                <c:pt idx="20447" formatCode="General">
                  <c:v>-47.020899999999997</c:v>
                </c:pt>
                <c:pt idx="20448" formatCode="General">
                  <c:v>-48.785600000000002</c:v>
                </c:pt>
                <c:pt idx="20449" formatCode="General">
                  <c:v>-50.6111</c:v>
                </c:pt>
                <c:pt idx="20450" formatCode="General">
                  <c:v>-52.485300000000002</c:v>
                </c:pt>
                <c:pt idx="20451" formatCode="General">
                  <c:v>-54.281199999999998</c:v>
                </c:pt>
                <c:pt idx="20452" formatCode="General">
                  <c:v>-55.845700000000001</c:v>
                </c:pt>
                <c:pt idx="20453" formatCode="General">
                  <c:v>-57.201799999999999</c:v>
                </c:pt>
                <c:pt idx="20454" formatCode="General">
                  <c:v>-58.425400000000003</c:v>
                </c:pt>
                <c:pt idx="20455" formatCode="General">
                  <c:v>-59.585900000000002</c:v>
                </c:pt>
                <c:pt idx="20456" formatCode="General">
                  <c:v>-60.760399999999997</c:v>
                </c:pt>
                <c:pt idx="20457" formatCode="General">
                  <c:v>-62.0075</c:v>
                </c:pt>
                <c:pt idx="20458" formatCode="General">
                  <c:v>-63.388800000000003</c:v>
                </c:pt>
                <c:pt idx="20459" formatCode="General">
                  <c:v>-64.962500000000006</c:v>
                </c:pt>
                <c:pt idx="20460" formatCode="General">
                  <c:v>-66.816699999999997</c:v>
                </c:pt>
                <c:pt idx="20461" formatCode="General">
                  <c:v>-69.051000000000002</c:v>
                </c:pt>
                <c:pt idx="20462" formatCode="General">
                  <c:v>-71.762299999999996</c:v>
                </c:pt>
                <c:pt idx="20463" formatCode="General">
                  <c:v>-74.964699999999993</c:v>
                </c:pt>
                <c:pt idx="20464" formatCode="General">
                  <c:v>-78.572999999999993</c:v>
                </c:pt>
                <c:pt idx="20465" formatCode="General">
                  <c:v>-82.488200000000006</c:v>
                </c:pt>
                <c:pt idx="20466" formatCode="General">
                  <c:v>-86.623400000000004</c:v>
                </c:pt>
                <c:pt idx="20467" formatCode="General">
                  <c:v>-90.954099999999997</c:v>
                </c:pt>
                <c:pt idx="20468" formatCode="General">
                  <c:v>-95.457499999999996</c:v>
                </c:pt>
                <c:pt idx="20469" formatCode="General">
                  <c:v>-100.068</c:v>
                </c:pt>
                <c:pt idx="20470" formatCode="General">
                  <c:v>-104.679</c:v>
                </c:pt>
                <c:pt idx="20471" formatCode="General">
                  <c:v>-109.15600000000001</c:v>
                </c:pt>
                <c:pt idx="20472" formatCode="General">
                  <c:v>-113.271</c:v>
                </c:pt>
                <c:pt idx="20473" formatCode="General">
                  <c:v>-116.84699999999999</c:v>
                </c:pt>
                <c:pt idx="20474" formatCode="General">
                  <c:v>-119.985</c:v>
                </c:pt>
                <c:pt idx="20475" formatCode="General">
                  <c:v>-122.84099999999999</c:v>
                </c:pt>
                <c:pt idx="20476" formatCode="General">
                  <c:v>-125.538</c:v>
                </c:pt>
                <c:pt idx="20477" formatCode="General">
                  <c:v>-128.16200000000001</c:v>
                </c:pt>
                <c:pt idx="20478" formatCode="General">
                  <c:v>-130.72300000000001</c:v>
                </c:pt>
                <c:pt idx="20479" formatCode="General">
                  <c:v>-133.15299999999999</c:v>
                </c:pt>
                <c:pt idx="20480" formatCode="General">
                  <c:v>-135.358</c:v>
                </c:pt>
                <c:pt idx="20481" formatCode="General">
                  <c:v>-137.24</c:v>
                </c:pt>
                <c:pt idx="20482" formatCode="General">
                  <c:v>-138.749</c:v>
                </c:pt>
                <c:pt idx="20483" formatCode="General">
                  <c:v>-139.94399999999999</c:v>
                </c:pt>
                <c:pt idx="20484" formatCode="General">
                  <c:v>-140.928</c:v>
                </c:pt>
                <c:pt idx="20485" formatCode="General">
                  <c:v>-141.809</c:v>
                </c:pt>
                <c:pt idx="20486" formatCode="General">
                  <c:v>-142.55199999999999</c:v>
                </c:pt>
                <c:pt idx="20487" formatCode="General">
                  <c:v>-143.09299999999999</c:v>
                </c:pt>
                <c:pt idx="20488" formatCode="General">
                  <c:v>-143.45699999999999</c:v>
                </c:pt>
                <c:pt idx="20489" formatCode="General">
                  <c:v>-143.67599999999999</c:v>
                </c:pt>
                <c:pt idx="20490" formatCode="General">
                  <c:v>-143.774</c:v>
                </c:pt>
                <c:pt idx="20491" formatCode="General">
                  <c:v>-143.66999999999999</c:v>
                </c:pt>
                <c:pt idx="20492" formatCode="General">
                  <c:v>-143.215</c:v>
                </c:pt>
                <c:pt idx="20493" formatCode="General">
                  <c:v>-142.34299999999999</c:v>
                </c:pt>
                <c:pt idx="20494" formatCode="General">
                  <c:v>-141.09800000000001</c:v>
                </c:pt>
                <c:pt idx="20495" formatCode="General">
                  <c:v>-139.65700000000001</c:v>
                </c:pt>
                <c:pt idx="20496" formatCode="General">
                  <c:v>-138.24299999999999</c:v>
                </c:pt>
                <c:pt idx="20497" formatCode="General">
                  <c:v>-137.04900000000001</c:v>
                </c:pt>
                <c:pt idx="20498" formatCode="General">
                  <c:v>-136.18899999999999</c:v>
                </c:pt>
                <c:pt idx="20499" formatCode="General">
                  <c:v>-135.69800000000001</c:v>
                </c:pt>
                <c:pt idx="20500" formatCode="General">
                  <c:v>-135.572</c:v>
                </c:pt>
                <c:pt idx="20501" formatCode="General">
                  <c:v>-135.767</c:v>
                </c:pt>
                <c:pt idx="20502" formatCode="General">
                  <c:v>-136.13800000000001</c:v>
                </c:pt>
                <c:pt idx="20503" formatCode="General">
                  <c:v>-136.55099999999999</c:v>
                </c:pt>
                <c:pt idx="20504" formatCode="General">
                  <c:v>-136.965</c:v>
                </c:pt>
                <c:pt idx="20505" formatCode="General">
                  <c:v>-137.434</c:v>
                </c:pt>
                <c:pt idx="20506" formatCode="General">
                  <c:v>-138.04400000000001</c:v>
                </c:pt>
                <c:pt idx="20507" formatCode="General">
                  <c:v>-138.75899999999999</c:v>
                </c:pt>
                <c:pt idx="20508" formatCode="General">
                  <c:v>-139.52699999999999</c:v>
                </c:pt>
                <c:pt idx="20509" formatCode="General">
                  <c:v>-140.333</c:v>
                </c:pt>
                <c:pt idx="20510" formatCode="General">
                  <c:v>-141.167</c:v>
                </c:pt>
                <c:pt idx="20511" formatCode="General">
                  <c:v>-142.02199999999999</c:v>
                </c:pt>
                <c:pt idx="20512" formatCode="General">
                  <c:v>-142.79400000000001</c:v>
                </c:pt>
                <c:pt idx="20513" formatCode="General">
                  <c:v>-143.34399999999999</c:v>
                </c:pt>
                <c:pt idx="20514" formatCode="General">
                  <c:v>-143.61500000000001</c:v>
                </c:pt>
                <c:pt idx="20515" formatCode="General">
                  <c:v>-143.601</c:v>
                </c:pt>
                <c:pt idx="20516" formatCode="General">
                  <c:v>-143.33500000000001</c:v>
                </c:pt>
                <c:pt idx="20517" formatCode="General">
                  <c:v>-142.88900000000001</c:v>
                </c:pt>
                <c:pt idx="20518" formatCode="General">
                  <c:v>-142.34399999999999</c:v>
                </c:pt>
                <c:pt idx="20519" formatCode="General">
                  <c:v>-141.733</c:v>
                </c:pt>
                <c:pt idx="20520" formatCode="General">
                  <c:v>-141.06800000000001</c:v>
                </c:pt>
                <c:pt idx="20521" formatCode="General">
                  <c:v>-140.37700000000001</c:v>
                </c:pt>
                <c:pt idx="20522" formatCode="General">
                  <c:v>-139.71799999999999</c:v>
                </c:pt>
                <c:pt idx="20523" formatCode="General">
                  <c:v>-139.20400000000001</c:v>
                </c:pt>
                <c:pt idx="20524" formatCode="General">
                  <c:v>-138.88300000000001</c:v>
                </c:pt>
                <c:pt idx="20525" formatCode="General">
                  <c:v>-138.71199999999999</c:v>
                </c:pt>
                <c:pt idx="20526" formatCode="General">
                  <c:v>-138.578</c:v>
                </c:pt>
                <c:pt idx="20527" formatCode="General">
                  <c:v>-138.392</c:v>
                </c:pt>
                <c:pt idx="20528" formatCode="General">
                  <c:v>-138.19399999999999</c:v>
                </c:pt>
                <c:pt idx="20529" formatCode="General">
                  <c:v>-138.04</c:v>
                </c:pt>
                <c:pt idx="20530" formatCode="General">
                  <c:v>-137.97499999999999</c:v>
                </c:pt>
                <c:pt idx="20531" formatCode="General">
                  <c:v>-138.00700000000001</c:v>
                </c:pt>
                <c:pt idx="20532" formatCode="General">
                  <c:v>-138.11000000000001</c:v>
                </c:pt>
                <c:pt idx="20533" formatCode="General">
                  <c:v>-138.202</c:v>
                </c:pt>
                <c:pt idx="20534" formatCode="General">
                  <c:v>-138.18299999999999</c:v>
                </c:pt>
                <c:pt idx="20535" formatCode="General">
                  <c:v>-137.90100000000001</c:v>
                </c:pt>
                <c:pt idx="20536" formatCode="General">
                  <c:v>-137.25</c:v>
                </c:pt>
                <c:pt idx="20537" formatCode="General">
                  <c:v>-136.29400000000001</c:v>
                </c:pt>
                <c:pt idx="20538" formatCode="General">
                  <c:v>-135.23500000000001</c:v>
                </c:pt>
                <c:pt idx="20539" formatCode="General">
                  <c:v>-134.28899999999999</c:v>
                </c:pt>
                <c:pt idx="20540" formatCode="General">
                  <c:v>-133.60400000000001</c:v>
                </c:pt>
                <c:pt idx="20541" formatCode="General">
                  <c:v>-133.268</c:v>
                </c:pt>
                <c:pt idx="20542" formatCode="General">
                  <c:v>-133.24100000000001</c:v>
                </c:pt>
                <c:pt idx="20543" formatCode="General">
                  <c:v>-133.417</c:v>
                </c:pt>
                <c:pt idx="20544" formatCode="General">
                  <c:v>-133.63999999999999</c:v>
                </c:pt>
                <c:pt idx="20545" formatCode="General">
                  <c:v>-133.798</c:v>
                </c:pt>
                <c:pt idx="20546" formatCode="General">
                  <c:v>-133.852</c:v>
                </c:pt>
                <c:pt idx="20547" formatCode="General">
                  <c:v>-133.941</c:v>
                </c:pt>
                <c:pt idx="20548" formatCode="General">
                  <c:v>-134.24299999999999</c:v>
                </c:pt>
                <c:pt idx="20549" formatCode="General">
                  <c:v>-134.77799999999999</c:v>
                </c:pt>
                <c:pt idx="20550" formatCode="General">
                  <c:v>-135.506</c:v>
                </c:pt>
                <c:pt idx="20551" formatCode="General">
                  <c:v>-136.34399999999999</c:v>
                </c:pt>
                <c:pt idx="20552" formatCode="General">
                  <c:v>-137.16900000000001</c:v>
                </c:pt>
                <c:pt idx="20553" formatCode="General">
                  <c:v>-137.86699999999999</c:v>
                </c:pt>
                <c:pt idx="20554" formatCode="General">
                  <c:v>-138.38900000000001</c:v>
                </c:pt>
                <c:pt idx="20555" formatCode="General">
                  <c:v>-138.70500000000001</c:v>
                </c:pt>
                <c:pt idx="20556" formatCode="General">
                  <c:v>-138.78200000000001</c:v>
                </c:pt>
                <c:pt idx="20557" formatCode="General">
                  <c:v>-138.608</c:v>
                </c:pt>
                <c:pt idx="20558" formatCode="General">
                  <c:v>-138.196</c:v>
                </c:pt>
                <c:pt idx="20559" formatCode="General">
                  <c:v>-137.649</c:v>
                </c:pt>
                <c:pt idx="20560" formatCode="General">
                  <c:v>-137.08500000000001</c:v>
                </c:pt>
                <c:pt idx="20561" formatCode="General">
                  <c:v>-136.58199999999999</c:v>
                </c:pt>
                <c:pt idx="20562" formatCode="General">
                  <c:v>-136.20500000000001</c:v>
                </c:pt>
                <c:pt idx="20563" formatCode="General">
                  <c:v>-135.98400000000001</c:v>
                </c:pt>
                <c:pt idx="20564" formatCode="General">
                  <c:v>-135.94300000000001</c:v>
                </c:pt>
                <c:pt idx="20565" formatCode="General">
                  <c:v>-136.09800000000001</c:v>
                </c:pt>
                <c:pt idx="20566" formatCode="General">
                  <c:v>-136.435</c:v>
                </c:pt>
                <c:pt idx="20567" formatCode="General">
                  <c:v>-136.92599999999999</c:v>
                </c:pt>
                <c:pt idx="20568" formatCode="General">
                  <c:v>-137.56</c:v>
                </c:pt>
                <c:pt idx="20569" formatCode="General">
                  <c:v>-138.279</c:v>
                </c:pt>
                <c:pt idx="20570" formatCode="General">
                  <c:v>-138.90700000000001</c:v>
                </c:pt>
                <c:pt idx="20571" formatCode="General">
                  <c:v>-139.298</c:v>
                </c:pt>
                <c:pt idx="20572" formatCode="General">
                  <c:v>-139.41900000000001</c:v>
                </c:pt>
                <c:pt idx="20573" formatCode="General">
                  <c:v>-139.32</c:v>
                </c:pt>
                <c:pt idx="20574" formatCode="General">
                  <c:v>-139.08500000000001</c:v>
                </c:pt>
                <c:pt idx="20575" formatCode="General">
                  <c:v>-138.804</c:v>
                </c:pt>
                <c:pt idx="20576" formatCode="General">
                  <c:v>-138.50700000000001</c:v>
                </c:pt>
                <c:pt idx="20577" formatCode="General">
                  <c:v>-138.078</c:v>
                </c:pt>
                <c:pt idx="20578" formatCode="General">
                  <c:v>-137.36000000000001</c:v>
                </c:pt>
                <c:pt idx="20579" formatCode="General">
                  <c:v>-136.21199999999999</c:v>
                </c:pt>
                <c:pt idx="20580" formatCode="General">
                  <c:v>-134.559</c:v>
                </c:pt>
                <c:pt idx="20581" formatCode="General">
                  <c:v>-132.386</c:v>
                </c:pt>
                <c:pt idx="20582" formatCode="General">
                  <c:v>-129.71899999999999</c:v>
                </c:pt>
                <c:pt idx="20583" formatCode="General">
                  <c:v>-126.639</c:v>
                </c:pt>
                <c:pt idx="20584" formatCode="General">
                  <c:v>-123.26600000000001</c:v>
                </c:pt>
                <c:pt idx="20585" formatCode="General">
                  <c:v>-119.631</c:v>
                </c:pt>
                <c:pt idx="20586" formatCode="General">
                  <c:v>-115.69799999999999</c:v>
                </c:pt>
                <c:pt idx="20587" formatCode="General">
                  <c:v>-111.33799999999999</c:v>
                </c:pt>
                <c:pt idx="20588" formatCode="General">
                  <c:v>-106.458</c:v>
                </c:pt>
                <c:pt idx="20589" formatCode="General">
                  <c:v>-101.241</c:v>
                </c:pt>
                <c:pt idx="20590" formatCode="General">
                  <c:v>-95.930400000000006</c:v>
                </c:pt>
                <c:pt idx="20591" formatCode="General">
                  <c:v>-90.736900000000006</c:v>
                </c:pt>
                <c:pt idx="20592" formatCode="General">
                  <c:v>-85.886700000000005</c:v>
                </c:pt>
                <c:pt idx="20593" formatCode="General">
                  <c:v>-81.531800000000004</c:v>
                </c:pt>
                <c:pt idx="20594" formatCode="General">
                  <c:v>-77.700500000000005</c:v>
                </c:pt>
                <c:pt idx="20595" formatCode="General">
                  <c:v>-74.367500000000007</c:v>
                </c:pt>
                <c:pt idx="20596" formatCode="General">
                  <c:v>-71.477000000000004</c:v>
                </c:pt>
                <c:pt idx="20597" formatCode="General">
                  <c:v>-68.988299999999995</c:v>
                </c:pt>
                <c:pt idx="20598" formatCode="General">
                  <c:v>-66.914100000000005</c:v>
                </c:pt>
                <c:pt idx="20599" formatCode="General">
                  <c:v>-65.035600000000002</c:v>
                </c:pt>
                <c:pt idx="20600" formatCode="General">
                  <c:v>-63.025500000000001</c:v>
                </c:pt>
                <c:pt idx="20601" formatCode="General">
                  <c:v>-60.866599999999998</c:v>
                </c:pt>
                <c:pt idx="20602" formatCode="General">
                  <c:v>-58.679400000000001</c:v>
                </c:pt>
                <c:pt idx="20603" formatCode="General">
                  <c:v>-56.6738</c:v>
                </c:pt>
                <c:pt idx="20604" formatCode="General">
                  <c:v>-55.037199999999999</c:v>
                </c:pt>
                <c:pt idx="20605" formatCode="General">
                  <c:v>-53.7849</c:v>
                </c:pt>
                <c:pt idx="20606" formatCode="General">
                  <c:v>-52.8889</c:v>
                </c:pt>
                <c:pt idx="20607" formatCode="General">
                  <c:v>-52.290900000000001</c:v>
                </c:pt>
                <c:pt idx="20608" formatCode="General">
                  <c:v>-51.811900000000001</c:v>
                </c:pt>
                <c:pt idx="20609" formatCode="General">
                  <c:v>-51.255099999999999</c:v>
                </c:pt>
                <c:pt idx="20610" formatCode="General">
                  <c:v>-50.508200000000002</c:v>
                </c:pt>
                <c:pt idx="20611" formatCode="General">
                  <c:v>-49.497199999999999</c:v>
                </c:pt>
                <c:pt idx="20612" formatCode="General">
                  <c:v>-48.215899999999998</c:v>
                </c:pt>
                <c:pt idx="20613" formatCode="General">
                  <c:v>-46.765099999999997</c:v>
                </c:pt>
                <c:pt idx="20614" formatCode="General">
                  <c:v>-45.262700000000002</c:v>
                </c:pt>
                <c:pt idx="20615" formatCode="General">
                  <c:v>-43.625</c:v>
                </c:pt>
                <c:pt idx="20616" formatCode="General">
                  <c:v>-41.760100000000001</c:v>
                </c:pt>
                <c:pt idx="20617" formatCode="General">
                  <c:v>-39.690600000000003</c:v>
                </c:pt>
                <c:pt idx="20618" formatCode="General">
                  <c:v>-37.435400000000001</c:v>
                </c:pt>
                <c:pt idx="20619" formatCode="General">
                  <c:v>-35.001600000000003</c:v>
                </c:pt>
                <c:pt idx="20620" formatCode="General">
                  <c:v>-32.342300000000002</c:v>
                </c:pt>
                <c:pt idx="20621" formatCode="General">
                  <c:v>-29.409099999999999</c:v>
                </c:pt>
                <c:pt idx="20622" formatCode="General">
                  <c:v>-26.297000000000001</c:v>
                </c:pt>
                <c:pt idx="20623" formatCode="General">
                  <c:v>-23.1372</c:v>
                </c:pt>
                <c:pt idx="20624" formatCode="General">
                  <c:v>-20.037500000000001</c:v>
                </c:pt>
                <c:pt idx="20625" formatCode="General">
                  <c:v>-17.179600000000001</c:v>
                </c:pt>
                <c:pt idx="20626" formatCode="General">
                  <c:v>-14.7316</c:v>
                </c:pt>
                <c:pt idx="20627" formatCode="General">
                  <c:v>-12.6701</c:v>
                </c:pt>
                <c:pt idx="20628" formatCode="General">
                  <c:v>-10.908300000000001</c:v>
                </c:pt>
                <c:pt idx="20629" formatCode="General">
                  <c:v>-9.4035200000000003</c:v>
                </c:pt>
                <c:pt idx="20630" formatCode="General">
                  <c:v>-8.0967400000000005</c:v>
                </c:pt>
                <c:pt idx="20631" formatCode="General">
                  <c:v>-6.9292199999999999</c:v>
                </c:pt>
                <c:pt idx="20632" formatCode="General">
                  <c:v>-5.9017499999999998</c:v>
                </c:pt>
                <c:pt idx="20633" formatCode="General">
                  <c:v>-5.0650199999999996</c:v>
                </c:pt>
                <c:pt idx="20634" formatCode="General">
                  <c:v>-4.4783400000000002</c:v>
                </c:pt>
                <c:pt idx="20635" formatCode="General">
                  <c:v>-4.18222</c:v>
                </c:pt>
                <c:pt idx="20636" formatCode="General">
                  <c:v>-4.1401399999999997</c:v>
                </c:pt>
                <c:pt idx="20637" formatCode="General">
                  <c:v>-4.26877</c:v>
                </c:pt>
                <c:pt idx="20638" formatCode="General">
                  <c:v>-4.4688600000000003</c:v>
                </c:pt>
                <c:pt idx="20639" formatCode="General">
                  <c:v>-4.6591899999999997</c:v>
                </c:pt>
                <c:pt idx="20640" formatCode="General">
                  <c:v>-4.7865500000000001</c:v>
                </c:pt>
                <c:pt idx="20641" formatCode="General">
                  <c:v>-4.7716700000000003</c:v>
                </c:pt>
                <c:pt idx="20642" formatCode="General">
                  <c:v>-4.5288599999999999</c:v>
                </c:pt>
                <c:pt idx="20643" formatCode="General">
                  <c:v>-3.9753699999999998</c:v>
                </c:pt>
                <c:pt idx="20644" formatCode="General">
                  <c:v>-3.0579100000000001</c:v>
                </c:pt>
                <c:pt idx="20645" formatCode="General">
                  <c:v>-1.7880100000000001</c:v>
                </c:pt>
                <c:pt idx="20646" formatCode="General">
                  <c:v>-0.17743</c:v>
                </c:pt>
                <c:pt idx="20647" formatCode="General">
                  <c:v>1.7596000000000001</c:v>
                </c:pt>
                <c:pt idx="20648" formatCode="General">
                  <c:v>3.9258000000000002</c:v>
                </c:pt>
                <c:pt idx="20649" formatCode="General">
                  <c:v>6.2230400000000001</c:v>
                </c:pt>
                <c:pt idx="20650" formatCode="General">
                  <c:v>8.6275099999999991</c:v>
                </c:pt>
                <c:pt idx="20651" formatCode="General">
                  <c:v>11.0718</c:v>
                </c:pt>
                <c:pt idx="20652" formatCode="General">
                  <c:v>13.4481</c:v>
                </c:pt>
                <c:pt idx="20653" formatCode="General">
                  <c:v>15.6974</c:v>
                </c:pt>
                <c:pt idx="20654" formatCode="General">
                  <c:v>17.800599999999999</c:v>
                </c:pt>
                <c:pt idx="20655" formatCode="General">
                  <c:v>19.753499999999999</c:v>
                </c:pt>
                <c:pt idx="20656" formatCode="General">
                  <c:v>21.549600000000002</c:v>
                </c:pt>
                <c:pt idx="20657" formatCode="General">
                  <c:v>23.154</c:v>
                </c:pt>
                <c:pt idx="20658" formatCode="General">
                  <c:v>24.615400000000001</c:v>
                </c:pt>
                <c:pt idx="20659" formatCode="General">
                  <c:v>26.048500000000001</c:v>
                </c:pt>
                <c:pt idx="20660" formatCode="General">
                  <c:v>27.3978</c:v>
                </c:pt>
                <c:pt idx="20661" formatCode="General">
                  <c:v>28.5487</c:v>
                </c:pt>
                <c:pt idx="20662" formatCode="General">
                  <c:v>29.479399999999998</c:v>
                </c:pt>
                <c:pt idx="20663" formatCode="General">
                  <c:v>30.195799999999998</c:v>
                </c:pt>
                <c:pt idx="20664" formatCode="General">
                  <c:v>30.7347</c:v>
                </c:pt>
                <c:pt idx="20665" formatCode="General">
                  <c:v>31.1769</c:v>
                </c:pt>
                <c:pt idx="20666" formatCode="General">
                  <c:v>31.625599999999999</c:v>
                </c:pt>
                <c:pt idx="20667" formatCode="General">
                  <c:v>32.094099999999997</c:v>
                </c:pt>
                <c:pt idx="20668" formatCode="General">
                  <c:v>32.541699999999999</c:v>
                </c:pt>
                <c:pt idx="20669" formatCode="General">
                  <c:v>32.8628</c:v>
                </c:pt>
                <c:pt idx="20670" formatCode="General">
                  <c:v>32.965299999999999</c:v>
                </c:pt>
                <c:pt idx="20671" formatCode="General">
                  <c:v>32.865400000000001</c:v>
                </c:pt>
                <c:pt idx="20672" formatCode="General">
                  <c:v>32.639800000000001</c:v>
                </c:pt>
                <c:pt idx="20673" formatCode="General">
                  <c:v>32.394100000000002</c:v>
                </c:pt>
                <c:pt idx="20674" formatCode="General">
                  <c:v>32.252299999999998</c:v>
                </c:pt>
                <c:pt idx="20675" formatCode="General">
                  <c:v>32.325600000000001</c:v>
                </c:pt>
                <c:pt idx="20676" formatCode="General">
                  <c:v>32.6815</c:v>
                </c:pt>
                <c:pt idx="20677" formatCode="General">
                  <c:v>33.385100000000001</c:v>
                </c:pt>
                <c:pt idx="20678" formatCode="General">
                  <c:v>34.492699999999999</c:v>
                </c:pt>
                <c:pt idx="20679" formatCode="General">
                  <c:v>36.0045</c:v>
                </c:pt>
                <c:pt idx="20680" formatCode="General">
                  <c:v>37.861600000000003</c:v>
                </c:pt>
                <c:pt idx="20681" formatCode="General">
                  <c:v>39.906300000000002</c:v>
                </c:pt>
                <c:pt idx="20682" formatCode="General">
                  <c:v>41.977400000000003</c:v>
                </c:pt>
                <c:pt idx="20683" formatCode="General">
                  <c:v>43.990200000000002</c:v>
                </c:pt>
                <c:pt idx="20684" formatCode="General">
                  <c:v>45.876100000000001</c:v>
                </c:pt>
                <c:pt idx="20685" formatCode="General">
                  <c:v>47.609299999999998</c:v>
                </c:pt>
                <c:pt idx="20686" formatCode="General">
                  <c:v>49.1905</c:v>
                </c:pt>
                <c:pt idx="20687" formatCode="General">
                  <c:v>50.6327</c:v>
                </c:pt>
                <c:pt idx="20688" formatCode="General">
                  <c:v>51.9895</c:v>
                </c:pt>
                <c:pt idx="20689" formatCode="General">
                  <c:v>53.316699999999997</c:v>
                </c:pt>
                <c:pt idx="20690" formatCode="General">
                  <c:v>54.618000000000002</c:v>
                </c:pt>
                <c:pt idx="20691" formatCode="General">
                  <c:v>55.905999999999999</c:v>
                </c:pt>
                <c:pt idx="20692" formatCode="General">
                  <c:v>57.213999999999999</c:v>
                </c:pt>
                <c:pt idx="20693" formatCode="General">
                  <c:v>58.5364</c:v>
                </c:pt>
                <c:pt idx="20694" formatCode="General">
                  <c:v>59.843400000000003</c:v>
                </c:pt>
                <c:pt idx="20695" formatCode="General">
                  <c:v>61.2072</c:v>
                </c:pt>
                <c:pt idx="20696" formatCode="General">
                  <c:v>62.697000000000003</c:v>
                </c:pt>
                <c:pt idx="20697" formatCode="General">
                  <c:v>64.277000000000001</c:v>
                </c:pt>
                <c:pt idx="20698" formatCode="General">
                  <c:v>65.885999999999996</c:v>
                </c:pt>
                <c:pt idx="20699" formatCode="General">
                  <c:v>67.457999999999998</c:v>
                </c:pt>
                <c:pt idx="20700" formatCode="General">
                  <c:v>68.942700000000002</c:v>
                </c:pt>
                <c:pt idx="20701" formatCode="General">
                  <c:v>70.315200000000004</c:v>
                </c:pt>
                <c:pt idx="20702" formatCode="General">
                  <c:v>71.627899999999997</c:v>
                </c:pt>
                <c:pt idx="20703" formatCode="General">
                  <c:v>72.922799999999995</c:v>
                </c:pt>
                <c:pt idx="20704" formatCode="General">
                  <c:v>74.140199999999993</c:v>
                </c:pt>
                <c:pt idx="20705" formatCode="General">
                  <c:v>75.233599999999996</c:v>
                </c:pt>
                <c:pt idx="20706" formatCode="General">
                  <c:v>76.193600000000004</c:v>
                </c:pt>
                <c:pt idx="20707" formatCode="General">
                  <c:v>77.021900000000002</c:v>
                </c:pt>
                <c:pt idx="20708" formatCode="General">
                  <c:v>77.727199999999996</c:v>
                </c:pt>
                <c:pt idx="20709" formatCode="General">
                  <c:v>78.321100000000001</c:v>
                </c:pt>
                <c:pt idx="20710" formatCode="General">
                  <c:v>78.831500000000005</c:v>
                </c:pt>
                <c:pt idx="20711" formatCode="General">
                  <c:v>79.319500000000005</c:v>
                </c:pt>
                <c:pt idx="20712" formatCode="General">
                  <c:v>79.808800000000005</c:v>
                </c:pt>
                <c:pt idx="20713" formatCode="General">
                  <c:v>80.263199999999998</c:v>
                </c:pt>
                <c:pt idx="20714" formatCode="General">
                  <c:v>80.564300000000003</c:v>
                </c:pt>
                <c:pt idx="20715" formatCode="General">
                  <c:v>80.588300000000004</c:v>
                </c:pt>
                <c:pt idx="20716" formatCode="General">
                  <c:v>80.242900000000006</c:v>
                </c:pt>
                <c:pt idx="20717" formatCode="General">
                  <c:v>79.503200000000007</c:v>
                </c:pt>
                <c:pt idx="20718" formatCode="General">
                  <c:v>78.488299999999995</c:v>
                </c:pt>
                <c:pt idx="20719" formatCode="General">
                  <c:v>77.413600000000002</c:v>
                </c:pt>
                <c:pt idx="20720" formatCode="General">
                  <c:v>76.516400000000004</c:v>
                </c:pt>
                <c:pt idx="20721" formatCode="General">
                  <c:v>75.892499999999998</c:v>
                </c:pt>
                <c:pt idx="20722" formatCode="General">
                  <c:v>75.544700000000006</c:v>
                </c:pt>
                <c:pt idx="20723" formatCode="General">
                  <c:v>75.406800000000004</c:v>
                </c:pt>
                <c:pt idx="20724" formatCode="General">
                  <c:v>75.402799999999999</c:v>
                </c:pt>
                <c:pt idx="20725" formatCode="General">
                  <c:v>75.511399999999995</c:v>
                </c:pt>
                <c:pt idx="20726" formatCode="General">
                  <c:v>75.737399999999994</c:v>
                </c:pt>
                <c:pt idx="20727" formatCode="General">
                  <c:v>76.107100000000003</c:v>
                </c:pt>
                <c:pt idx="20728" formatCode="General">
                  <c:v>76.684200000000004</c:v>
                </c:pt>
                <c:pt idx="20729" formatCode="General">
                  <c:v>77.519599999999997</c:v>
                </c:pt>
                <c:pt idx="20730" formatCode="General">
                  <c:v>78.565299999999993</c:v>
                </c:pt>
                <c:pt idx="20731" formatCode="General">
                  <c:v>79.734399999999994</c:v>
                </c:pt>
                <c:pt idx="20732" formatCode="General">
                  <c:v>80.916399999999996</c:v>
                </c:pt>
                <c:pt idx="20733" formatCode="General">
                  <c:v>82.042100000000005</c:v>
                </c:pt>
                <c:pt idx="20734" formatCode="General">
                  <c:v>83.098500000000001</c:v>
                </c:pt>
                <c:pt idx="20735" formatCode="General">
                  <c:v>84.11</c:v>
                </c:pt>
                <c:pt idx="20736" formatCode="General">
                  <c:v>85.096400000000003</c:v>
                </c:pt>
                <c:pt idx="20737" formatCode="General">
                  <c:v>86.009299999999996</c:v>
                </c:pt>
                <c:pt idx="20738" formatCode="General">
                  <c:v>86.790400000000005</c:v>
                </c:pt>
                <c:pt idx="20739" formatCode="General">
                  <c:v>87.395600000000002</c:v>
                </c:pt>
                <c:pt idx="20740" formatCode="General">
                  <c:v>87.813000000000002</c:v>
                </c:pt>
                <c:pt idx="20741" formatCode="General">
                  <c:v>88.054500000000004</c:v>
                </c:pt>
                <c:pt idx="20742" formatCode="General">
                  <c:v>88.090299999999999</c:v>
                </c:pt>
                <c:pt idx="20743" formatCode="General">
                  <c:v>87.878900000000002</c:v>
                </c:pt>
                <c:pt idx="20744" formatCode="General">
                  <c:v>87.382800000000003</c:v>
                </c:pt>
                <c:pt idx="20745" formatCode="General">
                  <c:v>86.596699999999998</c:v>
                </c:pt>
                <c:pt idx="20746" formatCode="General">
                  <c:v>85.575900000000004</c:v>
                </c:pt>
                <c:pt idx="20747" formatCode="General">
                  <c:v>84.389399999999995</c:v>
                </c:pt>
                <c:pt idx="20748" formatCode="General">
                  <c:v>83.092699999999994</c:v>
                </c:pt>
                <c:pt idx="20749" formatCode="General">
                  <c:v>81.736000000000004</c:v>
                </c:pt>
                <c:pt idx="20750" formatCode="General">
                  <c:v>80.369799999999998</c:v>
                </c:pt>
                <c:pt idx="20751" formatCode="General">
                  <c:v>79.039100000000005</c:v>
                </c:pt>
                <c:pt idx="20752" formatCode="General">
                  <c:v>77.777100000000004</c:v>
                </c:pt>
                <c:pt idx="20753" formatCode="General">
                  <c:v>76.598399999999998</c:v>
                </c:pt>
                <c:pt idx="20754" formatCode="General">
                  <c:v>75.487200000000001</c:v>
                </c:pt>
                <c:pt idx="20755" formatCode="General">
                  <c:v>74.416899999999998</c:v>
                </c:pt>
                <c:pt idx="20756" formatCode="General">
                  <c:v>73.356399999999994</c:v>
                </c:pt>
                <c:pt idx="20757" formatCode="General">
                  <c:v>72.268299999999996</c:v>
                </c:pt>
                <c:pt idx="20758" formatCode="General">
                  <c:v>71.105900000000005</c:v>
                </c:pt>
                <c:pt idx="20759" formatCode="General">
                  <c:v>69.850300000000004</c:v>
                </c:pt>
                <c:pt idx="20760" formatCode="General">
                  <c:v>68.527299999999997</c:v>
                </c:pt>
                <c:pt idx="20761" formatCode="General">
                  <c:v>67.274100000000004</c:v>
                </c:pt>
                <c:pt idx="20762" formatCode="General">
                  <c:v>66.248900000000006</c:v>
                </c:pt>
                <c:pt idx="20763" formatCode="General">
                  <c:v>65.525899999999993</c:v>
                </c:pt>
                <c:pt idx="20764" formatCode="General">
                  <c:v>65.128699999999995</c:v>
                </c:pt>
                <c:pt idx="20765" formatCode="General">
                  <c:v>64.988600000000005</c:v>
                </c:pt>
                <c:pt idx="20766" formatCode="General">
                  <c:v>64.997600000000006</c:v>
                </c:pt>
                <c:pt idx="20767" formatCode="General">
                  <c:v>65.046199999999999</c:v>
                </c:pt>
                <c:pt idx="20768" formatCode="General">
                  <c:v>65.045400000000001</c:v>
                </c:pt>
                <c:pt idx="20769" formatCode="General">
                  <c:v>64.946299999999994</c:v>
                </c:pt>
                <c:pt idx="20770" formatCode="General">
                  <c:v>64.763800000000003</c:v>
                </c:pt>
                <c:pt idx="20771" formatCode="General">
                  <c:v>64.503900000000002</c:v>
                </c:pt>
                <c:pt idx="20772" formatCode="General">
                  <c:v>64.126400000000004</c:v>
                </c:pt>
                <c:pt idx="20773" formatCode="General">
                  <c:v>63.616900000000001</c:v>
                </c:pt>
                <c:pt idx="20774" formatCode="General">
                  <c:v>62.985700000000001</c:v>
                </c:pt>
                <c:pt idx="20775" formatCode="General">
                  <c:v>62.288899999999998</c:v>
                </c:pt>
                <c:pt idx="20776" formatCode="General">
                  <c:v>61.589500000000001</c:v>
                </c:pt>
                <c:pt idx="20777" formatCode="General">
                  <c:v>60.907699999999998</c:v>
                </c:pt>
                <c:pt idx="20778" formatCode="General">
                  <c:v>60.217399999999998</c:v>
                </c:pt>
                <c:pt idx="20779" formatCode="General">
                  <c:v>59.414700000000003</c:v>
                </c:pt>
                <c:pt idx="20780" formatCode="General">
                  <c:v>58.375999999999998</c:v>
                </c:pt>
                <c:pt idx="20781" formatCode="General">
                  <c:v>57.026699999999998</c:v>
                </c:pt>
                <c:pt idx="20782" formatCode="General">
                  <c:v>55.4375</c:v>
                </c:pt>
                <c:pt idx="20783" formatCode="General">
                  <c:v>53.720799999999997</c:v>
                </c:pt>
                <c:pt idx="20784" formatCode="General">
                  <c:v>51.956800000000001</c:v>
                </c:pt>
                <c:pt idx="20785" formatCode="General">
                  <c:v>50.237000000000002</c:v>
                </c:pt>
                <c:pt idx="20786" formatCode="General">
                  <c:v>48.631399999999999</c:v>
                </c:pt>
                <c:pt idx="20787" formatCode="General">
                  <c:v>47.157400000000003</c:v>
                </c:pt>
                <c:pt idx="20788" formatCode="General">
                  <c:v>45.788899999999998</c:v>
                </c:pt>
                <c:pt idx="20789" formatCode="General">
                  <c:v>44.493299999999998</c:v>
                </c:pt>
                <c:pt idx="20790" formatCode="General">
                  <c:v>43.220199999999998</c:v>
                </c:pt>
                <c:pt idx="20791" formatCode="General">
                  <c:v>41.831099999999999</c:v>
                </c:pt>
                <c:pt idx="20792" formatCode="General">
                  <c:v>40.271700000000003</c:v>
                </c:pt>
                <c:pt idx="20793" formatCode="General">
                  <c:v>38.6526</c:v>
                </c:pt>
                <c:pt idx="20794" formatCode="General">
                  <c:v>37.099299999999999</c:v>
                </c:pt>
                <c:pt idx="20795" formatCode="General">
                  <c:v>35.711199999999998</c:v>
                </c:pt>
                <c:pt idx="20796" formatCode="General">
                  <c:v>34.482300000000002</c:v>
                </c:pt>
                <c:pt idx="20797" formatCode="General">
                  <c:v>33.378399999999999</c:v>
                </c:pt>
                <c:pt idx="20798" formatCode="General">
                  <c:v>32.379300000000001</c:v>
                </c:pt>
                <c:pt idx="20799" formatCode="General">
                  <c:v>31.502300000000002</c:v>
                </c:pt>
                <c:pt idx="20800" formatCode="General">
                  <c:v>30.816500000000001</c:v>
                </c:pt>
                <c:pt idx="20801" formatCode="General">
                  <c:v>30.386600000000001</c:v>
                </c:pt>
                <c:pt idx="20802" formatCode="General">
                  <c:v>30.2376</c:v>
                </c:pt>
                <c:pt idx="20803" formatCode="General">
                  <c:v>30.269100000000002</c:v>
                </c:pt>
                <c:pt idx="20804" formatCode="General">
                  <c:v>30.351600000000001</c:v>
                </c:pt>
                <c:pt idx="20805" formatCode="General">
                  <c:v>30.4009</c:v>
                </c:pt>
                <c:pt idx="20806" formatCode="General">
                  <c:v>30.331299999999999</c:v>
                </c:pt>
                <c:pt idx="20807" formatCode="General">
                  <c:v>30.0794</c:v>
                </c:pt>
                <c:pt idx="20808" formatCode="General">
                  <c:v>29.666799999999999</c:v>
                </c:pt>
                <c:pt idx="20809" formatCode="General">
                  <c:v>29.1553</c:v>
                </c:pt>
                <c:pt idx="20810" formatCode="General">
                  <c:v>28.621200000000002</c:v>
                </c:pt>
                <c:pt idx="20811" formatCode="General">
                  <c:v>28.151700000000002</c:v>
                </c:pt>
                <c:pt idx="20812" formatCode="General">
                  <c:v>27.821400000000001</c:v>
                </c:pt>
                <c:pt idx="20813" formatCode="General">
                  <c:v>27.652000000000001</c:v>
                </c:pt>
                <c:pt idx="20814" formatCode="General">
                  <c:v>27.5989</c:v>
                </c:pt>
                <c:pt idx="20815" formatCode="General">
                  <c:v>27.465699999999998</c:v>
                </c:pt>
                <c:pt idx="20816" formatCode="General">
                  <c:v>27.0366</c:v>
                </c:pt>
                <c:pt idx="20817" formatCode="General">
                  <c:v>26.2334</c:v>
                </c:pt>
                <c:pt idx="20818" formatCode="General">
                  <c:v>25.092199999999998</c:v>
                </c:pt>
                <c:pt idx="20819" formatCode="General">
                  <c:v>23.834199999999999</c:v>
                </c:pt>
                <c:pt idx="20820" formatCode="General">
                  <c:v>22.586400000000001</c:v>
                </c:pt>
                <c:pt idx="20821" formatCode="General">
                  <c:v>21.328700000000001</c:v>
                </c:pt>
                <c:pt idx="20822" formatCode="General">
                  <c:v>20.0261</c:v>
                </c:pt>
                <c:pt idx="20823" formatCode="General">
                  <c:v>18.643699999999999</c:v>
                </c:pt>
                <c:pt idx="20824" formatCode="General">
                  <c:v>17.129300000000001</c:v>
                </c:pt>
                <c:pt idx="20825" formatCode="General">
                  <c:v>15.399100000000001</c:v>
                </c:pt>
                <c:pt idx="20826" formatCode="General">
                  <c:v>13.375400000000001</c:v>
                </c:pt>
                <c:pt idx="20827" formatCode="General">
                  <c:v>11.055</c:v>
                </c:pt>
                <c:pt idx="20828" formatCode="General">
                  <c:v>8.4948899999999998</c:v>
                </c:pt>
                <c:pt idx="20829" formatCode="General">
                  <c:v>5.8450300000000004</c:v>
                </c:pt>
                <c:pt idx="20830" formatCode="General">
                  <c:v>3.2706300000000001</c:v>
                </c:pt>
                <c:pt idx="20831" formatCode="General">
                  <c:v>0.87421800000000005</c:v>
                </c:pt>
                <c:pt idx="20832" formatCode="General">
                  <c:v>-1.2550699999999999</c:v>
                </c:pt>
                <c:pt idx="20833" formatCode="General">
                  <c:v>-3.0750899999999999</c:v>
                </c:pt>
                <c:pt idx="20834" formatCode="General">
                  <c:v>-4.61449</c:v>
                </c:pt>
                <c:pt idx="20835" formatCode="General">
                  <c:v>-5.9550099999999997</c:v>
                </c:pt>
                <c:pt idx="20836" formatCode="General">
                  <c:v>-7.1814499999999999</c:v>
                </c:pt>
                <c:pt idx="20837" formatCode="General">
                  <c:v>-8.3302600000000009</c:v>
                </c:pt>
                <c:pt idx="20838" formatCode="General">
                  <c:v>-9.3351299999999995</c:v>
                </c:pt>
                <c:pt idx="20839" formatCode="General">
                  <c:v>-10.1</c:v>
                </c:pt>
                <c:pt idx="20840" formatCode="General">
                  <c:v>-10.5367</c:v>
                </c:pt>
                <c:pt idx="20841" formatCode="General">
                  <c:v>-10.565200000000001</c:v>
                </c:pt>
                <c:pt idx="20842" formatCode="General">
                  <c:v>-10.138500000000001</c:v>
                </c:pt>
                <c:pt idx="20843" formatCode="General">
                  <c:v>-9.3403700000000001</c:v>
                </c:pt>
                <c:pt idx="20844" formatCode="General">
                  <c:v>-8.2942400000000003</c:v>
                </c:pt>
                <c:pt idx="20845" formatCode="General">
                  <c:v>-7.09307</c:v>
                </c:pt>
                <c:pt idx="20846" formatCode="General">
                  <c:v>-5.8625100000000003</c:v>
                </c:pt>
                <c:pt idx="20847" formatCode="General">
                  <c:v>-4.7136300000000002</c:v>
                </c:pt>
                <c:pt idx="20848" formatCode="General">
                  <c:v>-3.8048700000000002</c:v>
                </c:pt>
                <c:pt idx="20849" formatCode="General">
                  <c:v>-3.2831199999999998</c:v>
                </c:pt>
                <c:pt idx="20850" formatCode="General">
                  <c:v>-3.1744599999999998</c:v>
                </c:pt>
                <c:pt idx="20851" formatCode="General">
                  <c:v>-3.45017</c:v>
                </c:pt>
                <c:pt idx="20852" formatCode="General">
                  <c:v>-4.0321499999999997</c:v>
                </c:pt>
                <c:pt idx="20853" formatCode="General">
                  <c:v>-4.82822</c:v>
                </c:pt>
                <c:pt idx="20854" formatCode="General">
                  <c:v>-5.7745199999999999</c:v>
                </c:pt>
                <c:pt idx="20855" formatCode="General">
                  <c:v>-6.78904</c:v>
                </c:pt>
                <c:pt idx="20856" formatCode="General">
                  <c:v>-7.7967199999999997</c:v>
                </c:pt>
                <c:pt idx="20857" formatCode="General">
                  <c:v>-8.83779</c:v>
                </c:pt>
                <c:pt idx="20858" formatCode="General">
                  <c:v>-9.9902899999999999</c:v>
                </c:pt>
                <c:pt idx="20859" formatCode="General">
                  <c:v>-11.289400000000001</c:v>
                </c:pt>
                <c:pt idx="20860" formatCode="General">
                  <c:v>-12.6967</c:v>
                </c:pt>
                <c:pt idx="20861" formatCode="General">
                  <c:v>-14.111000000000001</c:v>
                </c:pt>
                <c:pt idx="20862" formatCode="General">
                  <c:v>-15.495799999999999</c:v>
                </c:pt>
                <c:pt idx="20863" formatCode="General">
                  <c:v>-16.845300000000002</c:v>
                </c:pt>
                <c:pt idx="20864" formatCode="General">
                  <c:v>-18.1206</c:v>
                </c:pt>
                <c:pt idx="20865" formatCode="General">
                  <c:v>-19.282900000000001</c:v>
                </c:pt>
                <c:pt idx="20866" formatCode="General">
                  <c:v>-20.314800000000002</c:v>
                </c:pt>
                <c:pt idx="20867" formatCode="General">
                  <c:v>-21.240100000000002</c:v>
                </c:pt>
                <c:pt idx="20868" formatCode="General">
                  <c:v>-22.118300000000001</c:v>
                </c:pt>
                <c:pt idx="20869" formatCode="General">
                  <c:v>-22.999300000000002</c:v>
                </c:pt>
                <c:pt idx="20870" formatCode="General">
                  <c:v>-23.896899999999999</c:v>
                </c:pt>
                <c:pt idx="20871" formatCode="General">
                  <c:v>-24.756799999999998</c:v>
                </c:pt>
                <c:pt idx="20872" formatCode="General">
                  <c:v>-25.5501</c:v>
                </c:pt>
                <c:pt idx="20873" formatCode="General">
                  <c:v>-26.317799999999998</c:v>
                </c:pt>
                <c:pt idx="20874" formatCode="General">
                  <c:v>-27.142099999999999</c:v>
                </c:pt>
                <c:pt idx="20875" formatCode="General">
                  <c:v>-28.114100000000001</c:v>
                </c:pt>
                <c:pt idx="20876" formatCode="General">
                  <c:v>-29.169599999999999</c:v>
                </c:pt>
                <c:pt idx="20877" formatCode="General">
                  <c:v>-30.193899999999999</c:v>
                </c:pt>
                <c:pt idx="20878" formatCode="General">
                  <c:v>-31.142800000000001</c:v>
                </c:pt>
                <c:pt idx="20879" formatCode="General">
                  <c:v>-32.005600000000001</c:v>
                </c:pt>
                <c:pt idx="20880" formatCode="General">
                  <c:v>-32.812399999999997</c:v>
                </c:pt>
                <c:pt idx="20881" formatCode="General">
                  <c:v>-33.6526</c:v>
                </c:pt>
                <c:pt idx="20882" formatCode="General">
                  <c:v>-34.627699999999997</c:v>
                </c:pt>
                <c:pt idx="20883" formatCode="General">
                  <c:v>-35.7057</c:v>
                </c:pt>
                <c:pt idx="20884" formatCode="General">
                  <c:v>-36.818600000000004</c:v>
                </c:pt>
                <c:pt idx="20885" formatCode="General">
                  <c:v>-37.930799999999998</c:v>
                </c:pt>
                <c:pt idx="20886" formatCode="General">
                  <c:v>-39.0107</c:v>
                </c:pt>
                <c:pt idx="20887" formatCode="General">
                  <c:v>-40.048699999999997</c:v>
                </c:pt>
                <c:pt idx="20888" formatCode="General">
                  <c:v>-41.066099999999999</c:v>
                </c:pt>
                <c:pt idx="20889" formatCode="General">
                  <c:v>-42.101100000000002</c:v>
                </c:pt>
                <c:pt idx="20890" formatCode="General">
                  <c:v>-43.246699999999997</c:v>
                </c:pt>
                <c:pt idx="20891" formatCode="General">
                  <c:v>-44.596299999999999</c:v>
                </c:pt>
                <c:pt idx="20892" formatCode="General">
                  <c:v>-46.168999999999997</c:v>
                </c:pt>
                <c:pt idx="20893" formatCode="General">
                  <c:v>-47.9163</c:v>
                </c:pt>
                <c:pt idx="20894" formatCode="General">
                  <c:v>-49.735399999999998</c:v>
                </c:pt>
                <c:pt idx="20895" formatCode="General">
                  <c:v>-51.571399999999997</c:v>
                </c:pt>
                <c:pt idx="20896" formatCode="General">
                  <c:v>-53.411999999999999</c:v>
                </c:pt>
                <c:pt idx="20897" formatCode="General">
                  <c:v>-55.332099999999997</c:v>
                </c:pt>
                <c:pt idx="20898" formatCode="General">
                  <c:v>-57.3934</c:v>
                </c:pt>
                <c:pt idx="20899" formatCode="General">
                  <c:v>-59.524299999999997</c:v>
                </c:pt>
                <c:pt idx="20900" formatCode="General">
                  <c:v>-61.630499999999998</c:v>
                </c:pt>
                <c:pt idx="20901" formatCode="General">
                  <c:v>-63.6267</c:v>
                </c:pt>
                <c:pt idx="20902" formatCode="General">
                  <c:v>-65.425299999999993</c:v>
                </c:pt>
                <c:pt idx="20903" formatCode="General">
                  <c:v>-66.981499999999997</c:v>
                </c:pt>
                <c:pt idx="20904" formatCode="General">
                  <c:v>-68.368700000000004</c:v>
                </c:pt>
                <c:pt idx="20905" formatCode="General">
                  <c:v>-69.695800000000006</c:v>
                </c:pt>
                <c:pt idx="20906" formatCode="General">
                  <c:v>-71.058599999999998</c:v>
                </c:pt>
                <c:pt idx="20907" formatCode="General">
                  <c:v>-72.494299999999996</c:v>
                </c:pt>
                <c:pt idx="20908" formatCode="General">
                  <c:v>-73.960300000000004</c:v>
                </c:pt>
                <c:pt idx="20909" formatCode="General">
                  <c:v>-75.345699999999994</c:v>
                </c:pt>
                <c:pt idx="20910" formatCode="General">
                  <c:v>-76.530100000000004</c:v>
                </c:pt>
                <c:pt idx="20911" formatCode="General">
                  <c:v>-77.442099999999996</c:v>
                </c:pt>
                <c:pt idx="20912" formatCode="General">
                  <c:v>-78.021000000000001</c:v>
                </c:pt>
                <c:pt idx="20913" formatCode="General">
                  <c:v>-78.216399999999993</c:v>
                </c:pt>
                <c:pt idx="20914" formatCode="General">
                  <c:v>-78.028099999999995</c:v>
                </c:pt>
                <c:pt idx="20915" formatCode="General">
                  <c:v>-77.510800000000003</c:v>
                </c:pt>
                <c:pt idx="20916" formatCode="General">
                  <c:v>-76.715199999999996</c:v>
                </c:pt>
                <c:pt idx="20917" formatCode="General">
                  <c:v>-75.684399999999997</c:v>
                </c:pt>
                <c:pt idx="20918" formatCode="General">
                  <c:v>-74.439499999999995</c:v>
                </c:pt>
                <c:pt idx="20919" formatCode="General">
                  <c:v>-73.024500000000003</c:v>
                </c:pt>
                <c:pt idx="20920" formatCode="General">
                  <c:v>-71.5274</c:v>
                </c:pt>
                <c:pt idx="20921" formatCode="General">
                  <c:v>-70.045500000000004</c:v>
                </c:pt>
                <c:pt idx="20922" formatCode="General">
                  <c:v>-68.659899999999993</c:v>
                </c:pt>
                <c:pt idx="20923" formatCode="General">
                  <c:v>-67.442099999999996</c:v>
                </c:pt>
                <c:pt idx="20924" formatCode="General">
                  <c:v>-66.438599999999994</c:v>
                </c:pt>
                <c:pt idx="20925" formatCode="General">
                  <c:v>-65.646100000000004</c:v>
                </c:pt>
                <c:pt idx="20926" formatCode="General">
                  <c:v>-65.036299999999997</c:v>
                </c:pt>
                <c:pt idx="20927" formatCode="General">
                  <c:v>-64.573800000000006</c:v>
                </c:pt>
                <c:pt idx="20928" formatCode="General">
                  <c:v>-64.252300000000005</c:v>
                </c:pt>
                <c:pt idx="20929" formatCode="General">
                  <c:v>-64.090199999999996</c:v>
                </c:pt>
                <c:pt idx="20930" formatCode="General">
                  <c:v>-64.159099999999995</c:v>
                </c:pt>
                <c:pt idx="20931" formatCode="General">
                  <c:v>-64.536799999999999</c:v>
                </c:pt>
                <c:pt idx="20932" formatCode="General">
                  <c:v>-65.262500000000003</c:v>
                </c:pt>
                <c:pt idx="20933" formatCode="General">
                  <c:v>-66.352099999999993</c:v>
                </c:pt>
                <c:pt idx="20934" formatCode="General">
                  <c:v>-67.772999999999996</c:v>
                </c:pt>
                <c:pt idx="20935" formatCode="General">
                  <c:v>-69.471599999999995</c:v>
                </c:pt>
                <c:pt idx="20936" formatCode="General">
                  <c:v>-71.384</c:v>
                </c:pt>
                <c:pt idx="20937" formatCode="General">
                  <c:v>-73.287300000000002</c:v>
                </c:pt>
                <c:pt idx="20938" formatCode="General">
                  <c:v>-74.9375</c:v>
                </c:pt>
                <c:pt idx="20939" formatCode="General">
                  <c:v>-76.202500000000001</c:v>
                </c:pt>
                <c:pt idx="20940" formatCode="General">
                  <c:v>-76.973299999999995</c:v>
                </c:pt>
                <c:pt idx="20941" formatCode="General">
                  <c:v>-77.200800000000001</c:v>
                </c:pt>
                <c:pt idx="20942" formatCode="General">
                  <c:v>-76.926500000000004</c:v>
                </c:pt>
                <c:pt idx="20943" formatCode="General">
                  <c:v>-76.238900000000001</c:v>
                </c:pt>
                <c:pt idx="20944" formatCode="General">
                  <c:v>-75.270799999999994</c:v>
                </c:pt>
                <c:pt idx="20945" formatCode="General">
                  <c:v>-74.154300000000006</c:v>
                </c:pt>
                <c:pt idx="20946" formatCode="General">
                  <c:v>-72.9572</c:v>
                </c:pt>
                <c:pt idx="20947" formatCode="General">
                  <c:v>-71.709299999999999</c:v>
                </c:pt>
                <c:pt idx="20948" formatCode="General">
                  <c:v>-70.394999999999996</c:v>
                </c:pt>
                <c:pt idx="20949" formatCode="General">
                  <c:v>-69.027100000000004</c:v>
                </c:pt>
                <c:pt idx="20950" formatCode="General">
                  <c:v>-67.638499999999993</c:v>
                </c:pt>
                <c:pt idx="20951" formatCode="General">
                  <c:v>-66.291700000000006</c:v>
                </c:pt>
                <c:pt idx="20952" formatCode="General">
                  <c:v>-65.062100000000001</c:v>
                </c:pt>
                <c:pt idx="20953" formatCode="General">
                  <c:v>-64.026300000000006</c:v>
                </c:pt>
                <c:pt idx="20954" formatCode="General">
                  <c:v>-63.189300000000003</c:v>
                </c:pt>
                <c:pt idx="20955" formatCode="General">
                  <c:v>-62.467100000000002</c:v>
                </c:pt>
                <c:pt idx="20956" formatCode="General">
                  <c:v>-61.761800000000001</c:v>
                </c:pt>
                <c:pt idx="20957" formatCode="General">
                  <c:v>-60.999000000000002</c:v>
                </c:pt>
                <c:pt idx="20958" formatCode="General">
                  <c:v>-60.172800000000002</c:v>
                </c:pt>
                <c:pt idx="20959" formatCode="General">
                  <c:v>-59.3245</c:v>
                </c:pt>
                <c:pt idx="20960" formatCode="General">
                  <c:v>-58.528300000000002</c:v>
                </c:pt>
                <c:pt idx="20961" formatCode="General">
                  <c:v>-57.828899999999997</c:v>
                </c:pt>
                <c:pt idx="20962" formatCode="General">
                  <c:v>-57.2241</c:v>
                </c:pt>
                <c:pt idx="20963" formatCode="General">
                  <c:v>-56.688000000000002</c:v>
                </c:pt>
                <c:pt idx="20964" formatCode="General">
                  <c:v>-56.1892</c:v>
                </c:pt>
                <c:pt idx="20965" formatCode="General">
                  <c:v>-55.7224</c:v>
                </c:pt>
                <c:pt idx="20966" formatCode="General">
                  <c:v>-55.2819</c:v>
                </c:pt>
                <c:pt idx="20967" formatCode="General">
                  <c:v>-54.851199999999999</c:v>
                </c:pt>
                <c:pt idx="20968" formatCode="General">
                  <c:v>-54.420299999999997</c:v>
                </c:pt>
                <c:pt idx="20969" formatCode="General">
                  <c:v>-53.986600000000003</c:v>
                </c:pt>
                <c:pt idx="20970" formatCode="General">
                  <c:v>-53.545099999999998</c:v>
                </c:pt>
                <c:pt idx="20971" formatCode="General">
                  <c:v>-53.077599999999997</c:v>
                </c:pt>
                <c:pt idx="20972" formatCode="General">
                  <c:v>-52.518000000000001</c:v>
                </c:pt>
                <c:pt idx="20973" formatCode="General">
                  <c:v>-51.814100000000003</c:v>
                </c:pt>
                <c:pt idx="20974" formatCode="General">
                  <c:v>-50.966500000000003</c:v>
                </c:pt>
                <c:pt idx="20975" formatCode="General">
                  <c:v>-50.046199999999999</c:v>
                </c:pt>
                <c:pt idx="20976" formatCode="General">
                  <c:v>-49.161799999999999</c:v>
                </c:pt>
                <c:pt idx="20977" formatCode="General">
                  <c:v>-48.4923</c:v>
                </c:pt>
                <c:pt idx="20978" formatCode="General">
                  <c:v>-48.205399999999997</c:v>
                </c:pt>
                <c:pt idx="20979" formatCode="General">
                  <c:v>-48.337899999999998</c:v>
                </c:pt>
                <c:pt idx="20980" formatCode="General">
                  <c:v>-48.783999999999999</c:v>
                </c:pt>
                <c:pt idx="20981" formatCode="General">
                  <c:v>-49.318899999999999</c:v>
                </c:pt>
                <c:pt idx="20982" formatCode="General">
                  <c:v>-49.786000000000001</c:v>
                </c:pt>
                <c:pt idx="20983" formatCode="General">
                  <c:v>-50.113599999999998</c:v>
                </c:pt>
                <c:pt idx="20984" formatCode="General">
                  <c:v>-50.303600000000003</c:v>
                </c:pt>
                <c:pt idx="20985" formatCode="General">
                  <c:v>-50.392600000000002</c:v>
                </c:pt>
                <c:pt idx="20986" formatCode="General">
                  <c:v>-50.443800000000003</c:v>
                </c:pt>
                <c:pt idx="20987" formatCode="General">
                  <c:v>-50.517299999999999</c:v>
                </c:pt>
                <c:pt idx="20988" formatCode="General">
                  <c:v>-50.626399999999997</c:v>
                </c:pt>
                <c:pt idx="20989" formatCode="General">
                  <c:v>-50.729300000000002</c:v>
                </c:pt>
                <c:pt idx="20990" formatCode="General">
                  <c:v>-50.750999999999998</c:v>
                </c:pt>
                <c:pt idx="20991" formatCode="General">
                  <c:v>-50.659100000000002</c:v>
                </c:pt>
                <c:pt idx="20992" formatCode="General">
                  <c:v>-50.401299999999999</c:v>
                </c:pt>
                <c:pt idx="20993" formatCode="General">
                  <c:v>-49.8416</c:v>
                </c:pt>
                <c:pt idx="20994" formatCode="General">
                  <c:v>-48.810600000000001</c:v>
                </c:pt>
                <c:pt idx="20995" formatCode="General">
                  <c:v>-47.1661</c:v>
                </c:pt>
                <c:pt idx="20996" formatCode="General">
                  <c:v>-44.998100000000001</c:v>
                </c:pt>
                <c:pt idx="20997" formatCode="General">
                  <c:v>-42.514499999999998</c:v>
                </c:pt>
                <c:pt idx="20998" formatCode="General">
                  <c:v>-39.814900000000002</c:v>
                </c:pt>
                <c:pt idx="20999" formatCode="General">
                  <c:v>-36.974400000000003</c:v>
                </c:pt>
                <c:pt idx="21000" formatCode="General">
                  <c:v>-34.070500000000003</c:v>
                </c:pt>
                <c:pt idx="21001" formatCode="General">
                  <c:v>-31.220400000000001</c:v>
                </c:pt>
                <c:pt idx="21002" formatCode="General">
                  <c:v>-28.540199999999999</c:v>
                </c:pt>
                <c:pt idx="21003" formatCode="General">
                  <c:v>-26.118600000000001</c:v>
                </c:pt>
                <c:pt idx="21004" formatCode="General">
                  <c:v>-24.0123</c:v>
                </c:pt>
                <c:pt idx="21005" formatCode="General">
                  <c:v>-22.2118</c:v>
                </c:pt>
                <c:pt idx="21006" formatCode="General">
                  <c:v>-20.683</c:v>
                </c:pt>
                <c:pt idx="21007" formatCode="General">
                  <c:v>-19.388200000000001</c:v>
                </c:pt>
                <c:pt idx="21008" formatCode="General">
                  <c:v>-18.249700000000001</c:v>
                </c:pt>
                <c:pt idx="21009" formatCode="General">
                  <c:v>-17.175000000000001</c:v>
                </c:pt>
                <c:pt idx="21010" formatCode="General">
                  <c:v>-16.038699999999999</c:v>
                </c:pt>
                <c:pt idx="21011" formatCode="General">
                  <c:v>-14.7232</c:v>
                </c:pt>
                <c:pt idx="21012" formatCode="General">
                  <c:v>-13.1312</c:v>
                </c:pt>
                <c:pt idx="21013" formatCode="General">
                  <c:v>-11.2097</c:v>
                </c:pt>
                <c:pt idx="21014" formatCode="General">
                  <c:v>-8.9904899999999994</c:v>
                </c:pt>
                <c:pt idx="21015" formatCode="General">
                  <c:v>-6.54758</c:v>
                </c:pt>
                <c:pt idx="21016" formatCode="General">
                  <c:v>-3.9641099999999998</c:v>
                </c:pt>
                <c:pt idx="21017" formatCode="General">
                  <c:v>-1.37419</c:v>
                </c:pt>
                <c:pt idx="21018" formatCode="General">
                  <c:v>1.0886800000000001</c:v>
                </c:pt>
                <c:pt idx="21019" formatCode="General">
                  <c:v>3.3477299999999999</c:v>
                </c:pt>
                <c:pt idx="21020" formatCode="General">
                  <c:v>5.3656300000000003</c:v>
                </c:pt>
                <c:pt idx="21021" formatCode="General">
                  <c:v>7.1814400000000003</c:v>
                </c:pt>
                <c:pt idx="21022" formatCode="General">
                  <c:v>8.8243799999999997</c:v>
                </c:pt>
                <c:pt idx="21023" formatCode="General">
                  <c:v>10.2963</c:v>
                </c:pt>
                <c:pt idx="21024" formatCode="General">
                  <c:v>11.6029</c:v>
                </c:pt>
                <c:pt idx="21025" formatCode="General">
                  <c:v>12.752700000000001</c:v>
                </c:pt>
                <c:pt idx="21026" formatCode="General">
                  <c:v>13.7582</c:v>
                </c:pt>
                <c:pt idx="21027" formatCode="General">
                  <c:v>14.627000000000001</c:v>
                </c:pt>
                <c:pt idx="21028" formatCode="General">
                  <c:v>15.359299999999999</c:v>
                </c:pt>
                <c:pt idx="21029" formatCode="General">
                  <c:v>16.010899999999999</c:v>
                </c:pt>
                <c:pt idx="21030" formatCode="General">
                  <c:v>16.6677</c:v>
                </c:pt>
                <c:pt idx="21031" formatCode="General">
                  <c:v>17.325800000000001</c:v>
                </c:pt>
                <c:pt idx="21032" formatCode="General">
                  <c:v>17.954999999999998</c:v>
                </c:pt>
                <c:pt idx="21033" formatCode="General">
                  <c:v>18.562899999999999</c:v>
                </c:pt>
                <c:pt idx="21034" formatCode="General">
                  <c:v>19.160699999999999</c:v>
                </c:pt>
                <c:pt idx="21035" formatCode="General">
                  <c:v>19.762499999999999</c:v>
                </c:pt>
                <c:pt idx="21036" formatCode="General">
                  <c:v>20.366299999999999</c:v>
                </c:pt>
                <c:pt idx="21037" formatCode="General">
                  <c:v>20.963200000000001</c:v>
                </c:pt>
                <c:pt idx="21038" formatCode="General">
                  <c:v>21.5441</c:v>
                </c:pt>
                <c:pt idx="21039" formatCode="General">
                  <c:v>22.083200000000001</c:v>
                </c:pt>
                <c:pt idx="21040" formatCode="General">
                  <c:v>22.516100000000002</c:v>
                </c:pt>
                <c:pt idx="21041" formatCode="General">
                  <c:v>22.796099999999999</c:v>
                </c:pt>
                <c:pt idx="21042" formatCode="General">
                  <c:v>22.9268</c:v>
                </c:pt>
                <c:pt idx="21043" formatCode="General">
                  <c:v>22.9024</c:v>
                </c:pt>
                <c:pt idx="21044" formatCode="General">
                  <c:v>22.7134</c:v>
                </c:pt>
                <c:pt idx="21045" formatCode="General">
                  <c:v>22.431999999999999</c:v>
                </c:pt>
                <c:pt idx="21046" formatCode="General">
                  <c:v>22.2041</c:v>
                </c:pt>
                <c:pt idx="21047" formatCode="General">
                  <c:v>22.215499999999999</c:v>
                </c:pt>
                <c:pt idx="21048" formatCode="General">
                  <c:v>22.6068</c:v>
                </c:pt>
                <c:pt idx="21049" formatCode="General">
                  <c:v>23.4253</c:v>
                </c:pt>
                <c:pt idx="21050" formatCode="General">
                  <c:v>24.579699999999999</c:v>
                </c:pt>
                <c:pt idx="21051" formatCode="General">
                  <c:v>25.927800000000001</c:v>
                </c:pt>
                <c:pt idx="21052" formatCode="General">
                  <c:v>27.3779</c:v>
                </c:pt>
                <c:pt idx="21053" formatCode="General">
                  <c:v>28.828800000000001</c:v>
                </c:pt>
                <c:pt idx="21054" formatCode="General">
                  <c:v>30.159600000000001</c:v>
                </c:pt>
                <c:pt idx="21055" formatCode="General">
                  <c:v>31.259499999999999</c:v>
                </c:pt>
                <c:pt idx="21056" formatCode="General">
                  <c:v>32.068399999999997</c:v>
                </c:pt>
                <c:pt idx="21057" formatCode="General">
                  <c:v>32.627299999999998</c:v>
                </c:pt>
                <c:pt idx="21058" formatCode="General">
                  <c:v>33.014600000000002</c:v>
                </c:pt>
                <c:pt idx="21059" formatCode="General">
                  <c:v>33.2714</c:v>
                </c:pt>
                <c:pt idx="21060" formatCode="General">
                  <c:v>33.466000000000001</c:v>
                </c:pt>
                <c:pt idx="21061" formatCode="General">
                  <c:v>33.689500000000002</c:v>
                </c:pt>
                <c:pt idx="21062" formatCode="General">
                  <c:v>34.038899999999998</c:v>
                </c:pt>
                <c:pt idx="21063" formatCode="General">
                  <c:v>34.585299999999997</c:v>
                </c:pt>
                <c:pt idx="21064" formatCode="General">
                  <c:v>35.360799999999998</c:v>
                </c:pt>
                <c:pt idx="21065" formatCode="General">
                  <c:v>36.371400000000001</c:v>
                </c:pt>
                <c:pt idx="21066" formatCode="General">
                  <c:v>37.606499999999997</c:v>
                </c:pt>
                <c:pt idx="21067" formatCode="General">
                  <c:v>39.036499999999997</c:v>
                </c:pt>
                <c:pt idx="21068" formatCode="General">
                  <c:v>40.625999999999998</c:v>
                </c:pt>
                <c:pt idx="21069" formatCode="General">
                  <c:v>42.2455</c:v>
                </c:pt>
                <c:pt idx="21070" formatCode="General">
                  <c:v>43.7331</c:v>
                </c:pt>
                <c:pt idx="21071" formatCode="General">
                  <c:v>44.976300000000002</c:v>
                </c:pt>
                <c:pt idx="21072" formatCode="General">
                  <c:v>45.935499999999998</c:v>
                </c:pt>
                <c:pt idx="21073" formatCode="General">
                  <c:v>46.775199999999998</c:v>
                </c:pt>
                <c:pt idx="21074" formatCode="General">
                  <c:v>47.662100000000002</c:v>
                </c:pt>
                <c:pt idx="21075" formatCode="General">
                  <c:v>48.6509</c:v>
                </c:pt>
                <c:pt idx="21076" formatCode="General">
                  <c:v>49.758099999999999</c:v>
                </c:pt>
                <c:pt idx="21077" formatCode="General">
                  <c:v>50.962499999999999</c:v>
                </c:pt>
                <c:pt idx="21078" formatCode="General">
                  <c:v>52.171599999999998</c:v>
                </c:pt>
                <c:pt idx="21079" formatCode="General">
                  <c:v>53.261499999999998</c:v>
                </c:pt>
                <c:pt idx="21080" formatCode="General">
                  <c:v>54.133899999999997</c:v>
                </c:pt>
                <c:pt idx="21081" formatCode="General">
                  <c:v>54.723799999999997</c:v>
                </c:pt>
                <c:pt idx="21082" formatCode="General">
                  <c:v>55.022799999999997</c:v>
                </c:pt>
                <c:pt idx="21083" formatCode="General">
                  <c:v>55.093800000000002</c:v>
                </c:pt>
                <c:pt idx="21084" formatCode="General">
                  <c:v>55.028799999999997</c:v>
                </c:pt>
                <c:pt idx="21085" formatCode="General">
                  <c:v>54.918199999999999</c:v>
                </c:pt>
                <c:pt idx="21086" formatCode="General">
                  <c:v>54.844700000000003</c:v>
                </c:pt>
                <c:pt idx="21087" formatCode="General">
                  <c:v>54.860199999999999</c:v>
                </c:pt>
                <c:pt idx="21088" formatCode="General">
                  <c:v>54.971800000000002</c:v>
                </c:pt>
                <c:pt idx="21089" formatCode="General">
                  <c:v>55.116199999999999</c:v>
                </c:pt>
                <c:pt idx="21090" formatCode="General">
                  <c:v>55.253599999999999</c:v>
                </c:pt>
                <c:pt idx="21091" formatCode="General">
                  <c:v>55.386200000000002</c:v>
                </c:pt>
                <c:pt idx="21092" formatCode="General">
                  <c:v>55.561100000000003</c:v>
                </c:pt>
                <c:pt idx="21093" formatCode="General">
                  <c:v>55.825099999999999</c:v>
                </c:pt>
                <c:pt idx="21094" formatCode="General">
                  <c:v>56.189</c:v>
                </c:pt>
                <c:pt idx="21095" formatCode="General">
                  <c:v>56.620399999999997</c:v>
                </c:pt>
                <c:pt idx="21096" formatCode="General">
                  <c:v>57.048200000000001</c:v>
                </c:pt>
                <c:pt idx="21097" formatCode="General">
                  <c:v>57.374600000000001</c:v>
                </c:pt>
                <c:pt idx="21098" formatCode="General">
                  <c:v>57.512</c:v>
                </c:pt>
                <c:pt idx="21099" formatCode="General">
                  <c:v>57.451700000000002</c:v>
                </c:pt>
                <c:pt idx="21100" formatCode="General">
                  <c:v>57.248600000000003</c:v>
                </c:pt>
                <c:pt idx="21101" formatCode="General">
                  <c:v>57.002499999999998</c:v>
                </c:pt>
                <c:pt idx="21102" formatCode="General">
                  <c:v>56.7866</c:v>
                </c:pt>
                <c:pt idx="21103" formatCode="General">
                  <c:v>56.624899999999997</c:v>
                </c:pt>
                <c:pt idx="21104" formatCode="General">
                  <c:v>56.471400000000003</c:v>
                </c:pt>
                <c:pt idx="21105" formatCode="General">
                  <c:v>56.258800000000001</c:v>
                </c:pt>
                <c:pt idx="21106" formatCode="General">
                  <c:v>55.947600000000001</c:v>
                </c:pt>
                <c:pt idx="21107" formatCode="General">
                  <c:v>55.501600000000003</c:v>
                </c:pt>
                <c:pt idx="21108" formatCode="General">
                  <c:v>54.900700000000001</c:v>
                </c:pt>
                <c:pt idx="21109" formatCode="General">
                  <c:v>54.146599999999999</c:v>
                </c:pt>
                <c:pt idx="21110" formatCode="General">
                  <c:v>53.265599999999999</c:v>
                </c:pt>
                <c:pt idx="21111" formatCode="General">
                  <c:v>52.342399999999998</c:v>
                </c:pt>
                <c:pt idx="21112" formatCode="General">
                  <c:v>51.485300000000002</c:v>
                </c:pt>
                <c:pt idx="21113" formatCode="General">
                  <c:v>50.780700000000003</c:v>
                </c:pt>
                <c:pt idx="21114" formatCode="General">
                  <c:v>50.271299999999997</c:v>
                </c:pt>
                <c:pt idx="21115" formatCode="General">
                  <c:v>49.9358</c:v>
                </c:pt>
                <c:pt idx="21116" formatCode="General">
                  <c:v>49.741799999999998</c:v>
                </c:pt>
                <c:pt idx="21117" formatCode="General">
                  <c:v>49.660200000000003</c:v>
                </c:pt>
                <c:pt idx="21118" formatCode="General">
                  <c:v>49.659199999999998</c:v>
                </c:pt>
                <c:pt idx="21119" formatCode="General">
                  <c:v>49.709499999999998</c:v>
                </c:pt>
                <c:pt idx="21120" formatCode="General">
                  <c:v>49.790700000000001</c:v>
                </c:pt>
                <c:pt idx="21121" formatCode="General">
                  <c:v>49.882800000000003</c:v>
                </c:pt>
                <c:pt idx="21122" formatCode="General">
                  <c:v>49.969099999999997</c:v>
                </c:pt>
                <c:pt idx="21123" formatCode="General">
                  <c:v>50.065899999999999</c:v>
                </c:pt>
                <c:pt idx="21124" formatCode="General">
                  <c:v>50.203600000000002</c:v>
                </c:pt>
                <c:pt idx="21125" formatCode="General">
                  <c:v>50.418999999999997</c:v>
                </c:pt>
                <c:pt idx="21126" formatCode="General">
                  <c:v>50.732399999999998</c:v>
                </c:pt>
                <c:pt idx="21127" formatCode="General">
                  <c:v>51.101900000000001</c:v>
                </c:pt>
                <c:pt idx="21128" formatCode="General">
                  <c:v>51.469499999999996</c:v>
                </c:pt>
                <c:pt idx="21129" formatCode="General">
                  <c:v>51.778799999999997</c:v>
                </c:pt>
                <c:pt idx="21130" formatCode="General">
                  <c:v>52.005899999999997</c:v>
                </c:pt>
                <c:pt idx="21131" formatCode="General">
                  <c:v>52.156700000000001</c:v>
                </c:pt>
                <c:pt idx="21132" formatCode="General">
                  <c:v>52.307000000000002</c:v>
                </c:pt>
                <c:pt idx="21133" formatCode="General">
                  <c:v>52.547400000000003</c:v>
                </c:pt>
                <c:pt idx="21134" formatCode="General">
                  <c:v>52.932200000000002</c:v>
                </c:pt>
                <c:pt idx="21135" formatCode="General">
                  <c:v>53.466299999999997</c:v>
                </c:pt>
                <c:pt idx="21136" formatCode="General">
                  <c:v>54.0871</c:v>
                </c:pt>
                <c:pt idx="21137" formatCode="General">
                  <c:v>54.685600000000001</c:v>
                </c:pt>
                <c:pt idx="21138" formatCode="General">
                  <c:v>55.155000000000001</c:v>
                </c:pt>
                <c:pt idx="21139" formatCode="General">
                  <c:v>55.48</c:v>
                </c:pt>
                <c:pt idx="21140" formatCode="General">
                  <c:v>55.688099999999999</c:v>
                </c:pt>
                <c:pt idx="21141" formatCode="General">
                  <c:v>55.851399999999998</c:v>
                </c:pt>
                <c:pt idx="21142" formatCode="General">
                  <c:v>56.036999999999999</c:v>
                </c:pt>
                <c:pt idx="21143" formatCode="General">
                  <c:v>56.268900000000002</c:v>
                </c:pt>
                <c:pt idx="21144" formatCode="General">
                  <c:v>56.528100000000002</c:v>
                </c:pt>
                <c:pt idx="21145" formatCode="General">
                  <c:v>56.771900000000002</c:v>
                </c:pt>
                <c:pt idx="21146" formatCode="General">
                  <c:v>56.9895</c:v>
                </c:pt>
                <c:pt idx="21147" formatCode="General">
                  <c:v>57.1815</c:v>
                </c:pt>
                <c:pt idx="21148" formatCode="General">
                  <c:v>57.3474</c:v>
                </c:pt>
                <c:pt idx="21149" formatCode="General">
                  <c:v>57.5017</c:v>
                </c:pt>
                <c:pt idx="21150" formatCode="General">
                  <c:v>57.669499999999999</c:v>
                </c:pt>
                <c:pt idx="21151" formatCode="General">
                  <c:v>57.798499999999997</c:v>
                </c:pt>
                <c:pt idx="21152" formatCode="General">
                  <c:v>57.810499999999998</c:v>
                </c:pt>
                <c:pt idx="21153" formatCode="General">
                  <c:v>57.691000000000003</c:v>
                </c:pt>
                <c:pt idx="21154" formatCode="General">
                  <c:v>57.423000000000002</c:v>
                </c:pt>
                <c:pt idx="21155" formatCode="General">
                  <c:v>56.9497</c:v>
                </c:pt>
                <c:pt idx="21156" formatCode="General">
                  <c:v>56.191699999999997</c:v>
                </c:pt>
                <c:pt idx="21157" formatCode="General">
                  <c:v>55.091900000000003</c:v>
                </c:pt>
                <c:pt idx="21158" formatCode="General">
                  <c:v>53.642600000000002</c:v>
                </c:pt>
                <c:pt idx="21159" formatCode="General">
                  <c:v>51.884</c:v>
                </c:pt>
                <c:pt idx="21160" formatCode="General">
                  <c:v>49.978000000000002</c:v>
                </c:pt>
                <c:pt idx="21161" formatCode="General">
                  <c:v>48.094799999999999</c:v>
                </c:pt>
                <c:pt idx="21162" formatCode="General">
                  <c:v>46.321100000000001</c:v>
                </c:pt>
                <c:pt idx="21163" formatCode="General">
                  <c:v>44.729300000000002</c:v>
                </c:pt>
                <c:pt idx="21164" formatCode="General">
                  <c:v>43.362400000000001</c:v>
                </c:pt>
                <c:pt idx="21165" formatCode="General">
                  <c:v>42.201599999999999</c:v>
                </c:pt>
                <c:pt idx="21166" formatCode="General">
                  <c:v>41.200400000000002</c:v>
                </c:pt>
                <c:pt idx="21167" formatCode="General">
                  <c:v>40.3005</c:v>
                </c:pt>
                <c:pt idx="21168" formatCode="General">
                  <c:v>39.411999999999999</c:v>
                </c:pt>
                <c:pt idx="21169" formatCode="General">
                  <c:v>38.4529</c:v>
                </c:pt>
                <c:pt idx="21170" formatCode="General">
                  <c:v>37.339500000000001</c:v>
                </c:pt>
                <c:pt idx="21171" formatCode="General">
                  <c:v>36.010199999999998</c:v>
                </c:pt>
                <c:pt idx="21172" formatCode="General">
                  <c:v>34.547499999999999</c:v>
                </c:pt>
                <c:pt idx="21173" formatCode="General">
                  <c:v>33.077100000000002</c:v>
                </c:pt>
                <c:pt idx="21174" formatCode="General">
                  <c:v>31.690200000000001</c:v>
                </c:pt>
                <c:pt idx="21175" formatCode="General">
                  <c:v>30.4375</c:v>
                </c:pt>
                <c:pt idx="21176" formatCode="General">
                  <c:v>29.271999999999998</c:v>
                </c:pt>
                <c:pt idx="21177" formatCode="General">
                  <c:v>28.125399999999999</c:v>
                </c:pt>
                <c:pt idx="21178" formatCode="General">
                  <c:v>26.938199999999998</c:v>
                </c:pt>
                <c:pt idx="21179" formatCode="General">
                  <c:v>25.712</c:v>
                </c:pt>
                <c:pt idx="21180" formatCode="General">
                  <c:v>24.478899999999999</c:v>
                </c:pt>
                <c:pt idx="21181" formatCode="General">
                  <c:v>23.272600000000001</c:v>
                </c:pt>
                <c:pt idx="21182" formatCode="General">
                  <c:v>22.124099999999999</c:v>
                </c:pt>
                <c:pt idx="21183" formatCode="General">
                  <c:v>21.045400000000001</c:v>
                </c:pt>
                <c:pt idx="21184" formatCode="General">
                  <c:v>20.057099999999998</c:v>
                </c:pt>
                <c:pt idx="21185" formatCode="General">
                  <c:v>19.179200000000002</c:v>
                </c:pt>
                <c:pt idx="21186" formatCode="General">
                  <c:v>18.399000000000001</c:v>
                </c:pt>
                <c:pt idx="21187" formatCode="General">
                  <c:v>17.6934</c:v>
                </c:pt>
                <c:pt idx="21188" formatCode="General">
                  <c:v>17.044599999999999</c:v>
                </c:pt>
                <c:pt idx="21189" formatCode="General">
                  <c:v>16.433800000000002</c:v>
                </c:pt>
                <c:pt idx="21190" formatCode="General">
                  <c:v>15.8489</c:v>
                </c:pt>
                <c:pt idx="21191" formatCode="General">
                  <c:v>15.3149</c:v>
                </c:pt>
                <c:pt idx="21192" formatCode="General">
                  <c:v>14.864699999999999</c:v>
                </c:pt>
                <c:pt idx="21193" formatCode="General">
                  <c:v>14.487299999999999</c:v>
                </c:pt>
                <c:pt idx="21194" formatCode="General">
                  <c:v>14.1736</c:v>
                </c:pt>
                <c:pt idx="21195" formatCode="General">
                  <c:v>13.9413</c:v>
                </c:pt>
                <c:pt idx="21196" formatCode="General">
                  <c:v>13.792400000000001</c:v>
                </c:pt>
                <c:pt idx="21197" formatCode="General">
                  <c:v>13.704800000000001</c:v>
                </c:pt>
                <c:pt idx="21198" formatCode="General">
                  <c:v>13.705500000000001</c:v>
                </c:pt>
                <c:pt idx="21199" formatCode="General">
                  <c:v>13.841900000000001</c:v>
                </c:pt>
                <c:pt idx="21200" formatCode="General">
                  <c:v>14.113</c:v>
                </c:pt>
                <c:pt idx="21201" formatCode="General">
                  <c:v>14.492000000000001</c:v>
                </c:pt>
                <c:pt idx="21202" formatCode="General">
                  <c:v>14.939299999999999</c:v>
                </c:pt>
                <c:pt idx="21203" formatCode="General">
                  <c:v>15.3497</c:v>
                </c:pt>
                <c:pt idx="21204" formatCode="General">
                  <c:v>15.589399999999999</c:v>
                </c:pt>
                <c:pt idx="21205" formatCode="General">
                  <c:v>15.522600000000001</c:v>
                </c:pt>
                <c:pt idx="21206" formatCode="General">
                  <c:v>15.0625</c:v>
                </c:pt>
                <c:pt idx="21207" formatCode="General">
                  <c:v>14.349299999999999</c:v>
                </c:pt>
                <c:pt idx="21208" formatCode="General">
                  <c:v>13.5381</c:v>
                </c:pt>
                <c:pt idx="21209" formatCode="General">
                  <c:v>12.6608</c:v>
                </c:pt>
                <c:pt idx="21210" formatCode="General">
                  <c:v>11.743399999999999</c:v>
                </c:pt>
                <c:pt idx="21211" formatCode="General">
                  <c:v>10.8005</c:v>
                </c:pt>
                <c:pt idx="21212" formatCode="General">
                  <c:v>9.7918599999999998</c:v>
                </c:pt>
                <c:pt idx="21213" formatCode="General">
                  <c:v>8.6516500000000001</c:v>
                </c:pt>
                <c:pt idx="21214" formatCode="General">
                  <c:v>7.2885200000000001</c:v>
                </c:pt>
                <c:pt idx="21215" formatCode="General">
                  <c:v>5.6506400000000001</c:v>
                </c:pt>
                <c:pt idx="21216" formatCode="General">
                  <c:v>3.7888899999999999</c:v>
                </c:pt>
                <c:pt idx="21217" formatCode="General">
                  <c:v>1.7754300000000001</c:v>
                </c:pt>
                <c:pt idx="21218" formatCode="General">
                  <c:v>-0.319934</c:v>
                </c:pt>
                <c:pt idx="21219" formatCode="General">
                  <c:v>-2.4143300000000001</c:v>
                </c:pt>
                <c:pt idx="21220" formatCode="General">
                  <c:v>-4.4303900000000001</c:v>
                </c:pt>
                <c:pt idx="21221" formatCode="General">
                  <c:v>-6.3131700000000004</c:v>
                </c:pt>
                <c:pt idx="21222" formatCode="General">
                  <c:v>-7.9796100000000001</c:v>
                </c:pt>
                <c:pt idx="21223" formatCode="General">
                  <c:v>-9.3373899999999992</c:v>
                </c:pt>
                <c:pt idx="21224" formatCode="General">
                  <c:v>-10.347799999999999</c:v>
                </c:pt>
                <c:pt idx="21225" formatCode="General">
                  <c:v>-11.0146</c:v>
                </c:pt>
                <c:pt idx="21226" formatCode="General">
                  <c:v>-11.3735</c:v>
                </c:pt>
                <c:pt idx="21227" formatCode="General">
                  <c:v>-11.4801</c:v>
                </c:pt>
                <c:pt idx="21228" formatCode="General">
                  <c:v>-11.4064</c:v>
                </c:pt>
                <c:pt idx="21229" formatCode="General">
                  <c:v>-11.200799999999999</c:v>
                </c:pt>
                <c:pt idx="21230" formatCode="General">
                  <c:v>-10.8527</c:v>
                </c:pt>
                <c:pt idx="21231" formatCode="General">
                  <c:v>-10.386200000000001</c:v>
                </c:pt>
                <c:pt idx="21232" formatCode="General">
                  <c:v>-9.8526500000000006</c:v>
                </c:pt>
                <c:pt idx="21233" formatCode="General">
                  <c:v>-9.2460000000000004</c:v>
                </c:pt>
                <c:pt idx="21234" formatCode="General">
                  <c:v>-8.5602499999999999</c:v>
                </c:pt>
                <c:pt idx="21235" formatCode="General">
                  <c:v>-7.85215</c:v>
                </c:pt>
                <c:pt idx="21236" formatCode="General">
                  <c:v>-7.15022</c:v>
                </c:pt>
                <c:pt idx="21237" formatCode="General">
                  <c:v>-6.4422699999999997</c:v>
                </c:pt>
                <c:pt idx="21238" formatCode="General">
                  <c:v>-5.7185199999999998</c:v>
                </c:pt>
                <c:pt idx="21239" formatCode="General">
                  <c:v>-4.9804399999999998</c:v>
                </c:pt>
                <c:pt idx="21240" formatCode="General">
                  <c:v>-4.31684</c:v>
                </c:pt>
                <c:pt idx="21241" formatCode="General">
                  <c:v>-3.84565</c:v>
                </c:pt>
                <c:pt idx="21242" formatCode="General">
                  <c:v>-3.67991</c:v>
                </c:pt>
                <c:pt idx="21243" formatCode="General">
                  <c:v>-3.8576199999999998</c:v>
                </c:pt>
                <c:pt idx="21244" formatCode="General">
                  <c:v>-4.2923099999999996</c:v>
                </c:pt>
                <c:pt idx="21245" formatCode="General">
                  <c:v>-4.8855500000000003</c:v>
                </c:pt>
                <c:pt idx="21246" formatCode="General">
                  <c:v>-5.5734599999999999</c:v>
                </c:pt>
                <c:pt idx="21247" formatCode="General">
                  <c:v>-6.34328</c:v>
                </c:pt>
                <c:pt idx="21248" formatCode="General">
                  <c:v>-7.1840999999999999</c:v>
                </c:pt>
                <c:pt idx="21249" formatCode="General">
                  <c:v>-8.0734899999999996</c:v>
                </c:pt>
                <c:pt idx="21250" formatCode="General">
                  <c:v>-8.9413099999999996</c:v>
                </c:pt>
                <c:pt idx="21251" formatCode="General">
                  <c:v>-9.6851000000000003</c:v>
                </c:pt>
                <c:pt idx="21252" formatCode="General">
                  <c:v>-10.294499999999999</c:v>
                </c:pt>
                <c:pt idx="21253" formatCode="General">
                  <c:v>-10.812200000000001</c:v>
                </c:pt>
                <c:pt idx="21254" formatCode="General">
                  <c:v>-11.327400000000001</c:v>
                </c:pt>
                <c:pt idx="21255" formatCode="General">
                  <c:v>-11.930899999999999</c:v>
                </c:pt>
                <c:pt idx="21256" formatCode="General">
                  <c:v>-12.643800000000001</c:v>
                </c:pt>
                <c:pt idx="21257" formatCode="General">
                  <c:v>-13.4414</c:v>
                </c:pt>
                <c:pt idx="21258" formatCode="General">
                  <c:v>-14.2704</c:v>
                </c:pt>
                <c:pt idx="21259" formatCode="General">
                  <c:v>-15.108700000000001</c:v>
                </c:pt>
                <c:pt idx="21260" formatCode="General">
                  <c:v>-15.950799999999999</c:v>
                </c:pt>
                <c:pt idx="21261" formatCode="General">
                  <c:v>-16.804400000000001</c:v>
                </c:pt>
                <c:pt idx="21262" formatCode="General">
                  <c:v>-17.706800000000001</c:v>
                </c:pt>
                <c:pt idx="21263" formatCode="General">
                  <c:v>-18.732500000000002</c:v>
                </c:pt>
                <c:pt idx="21264" formatCode="General">
                  <c:v>-19.886600000000001</c:v>
                </c:pt>
                <c:pt idx="21265" formatCode="General">
                  <c:v>-21.1004</c:v>
                </c:pt>
                <c:pt idx="21266" formatCode="General">
                  <c:v>-22.340399999999999</c:v>
                </c:pt>
                <c:pt idx="21267" formatCode="General">
                  <c:v>-23.580200000000001</c:v>
                </c:pt>
                <c:pt idx="21268" formatCode="General">
                  <c:v>-24.748699999999999</c:v>
                </c:pt>
                <c:pt idx="21269" formatCode="General">
                  <c:v>-25.779900000000001</c:v>
                </c:pt>
                <c:pt idx="21270" formatCode="General">
                  <c:v>-26.642900000000001</c:v>
                </c:pt>
                <c:pt idx="21271" formatCode="General">
                  <c:v>-27.312999999999999</c:v>
                </c:pt>
                <c:pt idx="21272" formatCode="General">
                  <c:v>-27.775500000000001</c:v>
                </c:pt>
                <c:pt idx="21273" formatCode="General">
                  <c:v>-28.0839</c:v>
                </c:pt>
                <c:pt idx="21274" formatCode="General">
                  <c:v>-28.313800000000001</c:v>
                </c:pt>
                <c:pt idx="21275" formatCode="General">
                  <c:v>-28.529</c:v>
                </c:pt>
                <c:pt idx="21276" formatCode="General">
                  <c:v>-28.7102</c:v>
                </c:pt>
                <c:pt idx="21277" formatCode="General">
                  <c:v>-28.692299999999999</c:v>
                </c:pt>
                <c:pt idx="21278" formatCode="General">
                  <c:v>-28.396599999999999</c:v>
                </c:pt>
                <c:pt idx="21279" formatCode="General">
                  <c:v>-27.851800000000001</c:v>
                </c:pt>
                <c:pt idx="21280" formatCode="General">
                  <c:v>-27.100100000000001</c:v>
                </c:pt>
                <c:pt idx="21281" formatCode="General">
                  <c:v>-26.194600000000001</c:v>
                </c:pt>
                <c:pt idx="21282" formatCode="General">
                  <c:v>-25.1919</c:v>
                </c:pt>
                <c:pt idx="21283" formatCode="General">
                  <c:v>-24.156300000000002</c:v>
                </c:pt>
                <c:pt idx="21284" formatCode="General">
                  <c:v>-23.141400000000001</c:v>
                </c:pt>
                <c:pt idx="21285" formatCode="General">
                  <c:v>-22.1858</c:v>
                </c:pt>
                <c:pt idx="21286" formatCode="General">
                  <c:v>-21.3123</c:v>
                </c:pt>
                <c:pt idx="21287" formatCode="General">
                  <c:v>-20.574000000000002</c:v>
                </c:pt>
                <c:pt idx="21288" formatCode="General">
                  <c:v>-20.022099999999998</c:v>
                </c:pt>
                <c:pt idx="21289" formatCode="General">
                  <c:v>-19.669499999999999</c:v>
                </c:pt>
                <c:pt idx="21290" formatCode="General">
                  <c:v>-19.5351</c:v>
                </c:pt>
                <c:pt idx="21291" formatCode="General">
                  <c:v>-19.640599999999999</c:v>
                </c:pt>
                <c:pt idx="21292" formatCode="General">
                  <c:v>-19.970199999999998</c:v>
                </c:pt>
                <c:pt idx="21293" formatCode="General">
                  <c:v>-20.4984</c:v>
                </c:pt>
                <c:pt idx="21294" formatCode="General">
                  <c:v>-21.283999999999999</c:v>
                </c:pt>
                <c:pt idx="21295" formatCode="General">
                  <c:v>-22.3978</c:v>
                </c:pt>
                <c:pt idx="21296" formatCode="General">
                  <c:v>-23.873799999999999</c:v>
                </c:pt>
                <c:pt idx="21297" formatCode="General">
                  <c:v>-25.747800000000002</c:v>
                </c:pt>
                <c:pt idx="21298" formatCode="General">
                  <c:v>-28.038699999999999</c:v>
                </c:pt>
                <c:pt idx="21299" formatCode="General">
                  <c:v>-30.754100000000001</c:v>
                </c:pt>
                <c:pt idx="21300" formatCode="General">
                  <c:v>-33.871400000000001</c:v>
                </c:pt>
                <c:pt idx="21301" formatCode="General">
                  <c:v>-37.294199999999996</c:v>
                </c:pt>
                <c:pt idx="21302" formatCode="General">
                  <c:v>-40.896099999999997</c:v>
                </c:pt>
                <c:pt idx="21303" formatCode="General">
                  <c:v>-44.555900000000001</c:v>
                </c:pt>
                <c:pt idx="21304" formatCode="General">
                  <c:v>-48.197200000000002</c:v>
                </c:pt>
                <c:pt idx="21305" formatCode="General">
                  <c:v>-51.796799999999998</c:v>
                </c:pt>
                <c:pt idx="21306" formatCode="General">
                  <c:v>-55.339300000000001</c:v>
                </c:pt>
                <c:pt idx="21307" formatCode="General">
                  <c:v>-58.807200000000002</c:v>
                </c:pt>
                <c:pt idx="21308" formatCode="General">
                  <c:v>-62.1584</c:v>
                </c:pt>
                <c:pt idx="21309" formatCode="General">
                  <c:v>-65.4011</c:v>
                </c:pt>
                <c:pt idx="21310" formatCode="General">
                  <c:v>-68.652100000000004</c:v>
                </c:pt>
                <c:pt idx="21311" formatCode="General">
                  <c:v>-71.971000000000004</c:v>
                </c:pt>
                <c:pt idx="21312" formatCode="General">
                  <c:v>-75.325100000000006</c:v>
                </c:pt>
                <c:pt idx="21313" formatCode="General">
                  <c:v>-78.609800000000007</c:v>
                </c:pt>
                <c:pt idx="21314" formatCode="General">
                  <c:v>-81.7</c:v>
                </c:pt>
                <c:pt idx="21315" formatCode="General">
                  <c:v>-84.485299999999995</c:v>
                </c:pt>
                <c:pt idx="21316" formatCode="General">
                  <c:v>-86.819699999999997</c:v>
                </c:pt>
                <c:pt idx="21317" formatCode="General">
                  <c:v>-88.558300000000003</c:v>
                </c:pt>
                <c:pt idx="21318" formatCode="General">
                  <c:v>-89.658299999999997</c:v>
                </c:pt>
                <c:pt idx="21319" formatCode="General">
                  <c:v>-90.178700000000006</c:v>
                </c:pt>
                <c:pt idx="21320" formatCode="General">
                  <c:v>-90.214600000000004</c:v>
                </c:pt>
                <c:pt idx="21321" formatCode="General">
                  <c:v>-89.859499999999997</c:v>
                </c:pt>
                <c:pt idx="21322" formatCode="General">
                  <c:v>-89.150099999999995</c:v>
                </c:pt>
                <c:pt idx="21323" formatCode="General">
                  <c:v>-88.118099999999998</c:v>
                </c:pt>
                <c:pt idx="21324" formatCode="General">
                  <c:v>-86.8</c:v>
                </c:pt>
                <c:pt idx="21325" formatCode="General">
                  <c:v>-85.229600000000005</c:v>
                </c:pt>
                <c:pt idx="21326" formatCode="General">
                  <c:v>-83.444000000000003</c:v>
                </c:pt>
                <c:pt idx="21327" formatCode="General">
                  <c:v>-81.520899999999997</c:v>
                </c:pt>
                <c:pt idx="21328" formatCode="General">
                  <c:v>-79.563599999999994</c:v>
                </c:pt>
                <c:pt idx="21329" formatCode="General">
                  <c:v>-77.712599999999995</c:v>
                </c:pt>
                <c:pt idx="21330" formatCode="General">
                  <c:v>-76.078000000000003</c:v>
                </c:pt>
                <c:pt idx="21331" formatCode="General">
                  <c:v>-74.688100000000006</c:v>
                </c:pt>
                <c:pt idx="21332" formatCode="General">
                  <c:v>-73.480400000000003</c:v>
                </c:pt>
                <c:pt idx="21333" formatCode="General">
                  <c:v>-72.353800000000007</c:v>
                </c:pt>
                <c:pt idx="21334" formatCode="General">
                  <c:v>-71.313699999999997</c:v>
                </c:pt>
                <c:pt idx="21335" formatCode="General">
                  <c:v>-70.403000000000006</c:v>
                </c:pt>
                <c:pt idx="21336" formatCode="General">
                  <c:v>-69.645300000000006</c:v>
                </c:pt>
                <c:pt idx="21337" formatCode="General">
                  <c:v>-69.066699999999997</c:v>
                </c:pt>
                <c:pt idx="21338" formatCode="General">
                  <c:v>-68.686099999999996</c:v>
                </c:pt>
                <c:pt idx="21339" formatCode="General">
                  <c:v>-68.490899999999996</c:v>
                </c:pt>
                <c:pt idx="21340" formatCode="General">
                  <c:v>-68.4512</c:v>
                </c:pt>
                <c:pt idx="21341" formatCode="General">
                  <c:v>-68.553100000000001</c:v>
                </c:pt>
                <c:pt idx="21342" formatCode="General">
                  <c:v>-68.788799999999995</c:v>
                </c:pt>
                <c:pt idx="21343" formatCode="General">
                  <c:v>-69.156599999999997</c:v>
                </c:pt>
                <c:pt idx="21344" formatCode="General">
                  <c:v>-69.644099999999995</c:v>
                </c:pt>
                <c:pt idx="21345" formatCode="General">
                  <c:v>-70.223200000000006</c:v>
                </c:pt>
                <c:pt idx="21346" formatCode="General">
                  <c:v>-70.819400000000002</c:v>
                </c:pt>
                <c:pt idx="21347" formatCode="General">
                  <c:v>-71.348799999999997</c:v>
                </c:pt>
                <c:pt idx="21348" formatCode="General">
                  <c:v>-71.754300000000001</c:v>
                </c:pt>
                <c:pt idx="21349" formatCode="General">
                  <c:v>-71.986400000000003</c:v>
                </c:pt>
                <c:pt idx="21350" formatCode="General">
                  <c:v>-72.014799999999994</c:v>
                </c:pt>
                <c:pt idx="21351" formatCode="General">
                  <c:v>-71.763800000000003</c:v>
                </c:pt>
                <c:pt idx="21352" formatCode="General">
                  <c:v>-71.128900000000002</c:v>
                </c:pt>
                <c:pt idx="21353" formatCode="General">
                  <c:v>-70.104900000000001</c:v>
                </c:pt>
                <c:pt idx="21354" formatCode="General">
                  <c:v>-68.7483</c:v>
                </c:pt>
                <c:pt idx="21355" formatCode="General">
                  <c:v>-67.186199999999999</c:v>
                </c:pt>
                <c:pt idx="21356" formatCode="General">
                  <c:v>-65.572699999999998</c:v>
                </c:pt>
                <c:pt idx="21357" formatCode="General">
                  <c:v>-64.002300000000005</c:v>
                </c:pt>
                <c:pt idx="21358" formatCode="General">
                  <c:v>-62.559399999999997</c:v>
                </c:pt>
                <c:pt idx="21359" formatCode="General">
                  <c:v>-61.302399999999999</c:v>
                </c:pt>
                <c:pt idx="21360" formatCode="General">
                  <c:v>-60.198599999999999</c:v>
                </c:pt>
                <c:pt idx="21361" formatCode="General">
                  <c:v>-59.186500000000002</c:v>
                </c:pt>
                <c:pt idx="21362" formatCode="General">
                  <c:v>-58.234099999999998</c:v>
                </c:pt>
                <c:pt idx="21363" formatCode="General">
                  <c:v>-57.335999999999999</c:v>
                </c:pt>
                <c:pt idx="21364" formatCode="General">
                  <c:v>-56.545200000000001</c:v>
                </c:pt>
                <c:pt idx="21365" formatCode="General">
                  <c:v>-55.902999999999999</c:v>
                </c:pt>
                <c:pt idx="21366" formatCode="General">
                  <c:v>-55.421799999999998</c:v>
                </c:pt>
                <c:pt idx="21367" formatCode="General">
                  <c:v>-55.0871</c:v>
                </c:pt>
                <c:pt idx="21368" formatCode="General">
                  <c:v>-54.907800000000002</c:v>
                </c:pt>
                <c:pt idx="21369" formatCode="General">
                  <c:v>-54.995100000000001</c:v>
                </c:pt>
                <c:pt idx="21370" formatCode="General">
                  <c:v>-55.427900000000001</c:v>
                </c:pt>
                <c:pt idx="21371" formatCode="General">
                  <c:v>-56.193199999999997</c:v>
                </c:pt>
                <c:pt idx="21372" formatCode="General">
                  <c:v>-57.148099999999999</c:v>
                </c:pt>
                <c:pt idx="21373" formatCode="General">
                  <c:v>-58.091700000000003</c:v>
                </c:pt>
                <c:pt idx="21374" formatCode="General">
                  <c:v>-58.9039</c:v>
                </c:pt>
                <c:pt idx="21375" formatCode="General">
                  <c:v>-59.522100000000002</c:v>
                </c:pt>
                <c:pt idx="21376" formatCode="General">
                  <c:v>-59.9773</c:v>
                </c:pt>
                <c:pt idx="21377" formatCode="General">
                  <c:v>-60.347799999999999</c:v>
                </c:pt>
                <c:pt idx="21378" formatCode="General">
                  <c:v>-60.7012</c:v>
                </c:pt>
                <c:pt idx="21379" formatCode="General">
                  <c:v>-61.038600000000002</c:v>
                </c:pt>
                <c:pt idx="21380" formatCode="General">
                  <c:v>-61.325099999999999</c:v>
                </c:pt>
                <c:pt idx="21381" formatCode="General">
                  <c:v>-61.559699999999999</c:v>
                </c:pt>
                <c:pt idx="21382" formatCode="General">
                  <c:v>-61.743299999999998</c:v>
                </c:pt>
                <c:pt idx="21383" formatCode="General">
                  <c:v>-61.857900000000001</c:v>
                </c:pt>
                <c:pt idx="21384" formatCode="General">
                  <c:v>-61.857199999999999</c:v>
                </c:pt>
                <c:pt idx="21385" formatCode="General">
                  <c:v>-61.674199999999999</c:v>
                </c:pt>
                <c:pt idx="21386" formatCode="General">
                  <c:v>-61.1661</c:v>
                </c:pt>
                <c:pt idx="21387" formatCode="General">
                  <c:v>-60.180199999999999</c:v>
                </c:pt>
                <c:pt idx="21388" formatCode="General">
                  <c:v>-58.527200000000001</c:v>
                </c:pt>
                <c:pt idx="21389" formatCode="General">
                  <c:v>-56.090899999999998</c:v>
                </c:pt>
                <c:pt idx="21390" formatCode="General">
                  <c:v>-52.970100000000002</c:v>
                </c:pt>
                <c:pt idx="21391" formatCode="General">
                  <c:v>-49.309100000000001</c:v>
                </c:pt>
                <c:pt idx="21392" formatCode="General">
                  <c:v>-45.246299999999998</c:v>
                </c:pt>
                <c:pt idx="21393" formatCode="General">
                  <c:v>-40.947200000000002</c:v>
                </c:pt>
                <c:pt idx="21394" formatCode="General">
                  <c:v>-36.568199999999997</c:v>
                </c:pt>
                <c:pt idx="21395" formatCode="General">
                  <c:v>-32.257899999999999</c:v>
                </c:pt>
                <c:pt idx="21396" formatCode="General">
                  <c:v>-28.164200000000001</c:v>
                </c:pt>
                <c:pt idx="21397" formatCode="General">
                  <c:v>-24.408200000000001</c:v>
                </c:pt>
                <c:pt idx="21398" formatCode="General">
                  <c:v>-21.0642</c:v>
                </c:pt>
                <c:pt idx="21399" formatCode="General">
                  <c:v>-18.138200000000001</c:v>
                </c:pt>
                <c:pt idx="21400" formatCode="General">
                  <c:v>-15.5367</c:v>
                </c:pt>
                <c:pt idx="21401" formatCode="General">
                  <c:v>-13.151300000000001</c:v>
                </c:pt>
                <c:pt idx="21402" formatCode="General">
                  <c:v>-10.928000000000001</c:v>
                </c:pt>
                <c:pt idx="21403" formatCode="General">
                  <c:v>-8.8263800000000003</c:v>
                </c:pt>
                <c:pt idx="21404" formatCode="General">
                  <c:v>-6.84781</c:v>
                </c:pt>
                <c:pt idx="21405" formatCode="General">
                  <c:v>-4.97553</c:v>
                </c:pt>
                <c:pt idx="21406" formatCode="General">
                  <c:v>-3.1756899999999999</c:v>
                </c:pt>
                <c:pt idx="21407" formatCode="General">
                  <c:v>-1.4741899999999999</c:v>
                </c:pt>
                <c:pt idx="21408" formatCode="General">
                  <c:v>8.4171499999999996E-2</c:v>
                </c:pt>
                <c:pt idx="21409" formatCode="General">
                  <c:v>1.4791000000000001</c:v>
                </c:pt>
                <c:pt idx="21410" formatCode="General">
                  <c:v>2.6981999999999999</c:v>
                </c:pt>
                <c:pt idx="21411" formatCode="General">
                  <c:v>3.7514599999999998</c:v>
                </c:pt>
                <c:pt idx="21412" formatCode="General">
                  <c:v>4.6451200000000004</c:v>
                </c:pt>
                <c:pt idx="21413" formatCode="General">
                  <c:v>5.3855000000000004</c:v>
                </c:pt>
                <c:pt idx="21414" formatCode="General">
                  <c:v>6.0495099999999997</c:v>
                </c:pt>
                <c:pt idx="21415" formatCode="General">
                  <c:v>6.7177300000000004</c:v>
                </c:pt>
                <c:pt idx="21416" formatCode="General">
                  <c:v>7.3924599999999998</c:v>
                </c:pt>
                <c:pt idx="21417" formatCode="General">
                  <c:v>8.0510199999999994</c:v>
                </c:pt>
                <c:pt idx="21418" formatCode="General">
                  <c:v>8.6534099999999992</c:v>
                </c:pt>
                <c:pt idx="21419" formatCode="General">
                  <c:v>9.16371</c:v>
                </c:pt>
                <c:pt idx="21420" formatCode="General">
                  <c:v>9.56677</c:v>
                </c:pt>
                <c:pt idx="21421" formatCode="General">
                  <c:v>9.8407699999999991</c:v>
                </c:pt>
                <c:pt idx="21422" formatCode="General">
                  <c:v>9.9661500000000007</c:v>
                </c:pt>
                <c:pt idx="21423" formatCode="General">
                  <c:v>9.9396799999999992</c:v>
                </c:pt>
                <c:pt idx="21424" formatCode="General">
                  <c:v>9.8039100000000001</c:v>
                </c:pt>
                <c:pt idx="21425" formatCode="General">
                  <c:v>9.6444899999999993</c:v>
                </c:pt>
                <c:pt idx="21426" formatCode="General">
                  <c:v>9.5733700000000006</c:v>
                </c:pt>
                <c:pt idx="21427" formatCode="General">
                  <c:v>9.6911500000000004</c:v>
                </c:pt>
                <c:pt idx="21428" formatCode="General">
                  <c:v>10.0014</c:v>
                </c:pt>
                <c:pt idx="21429" formatCode="General">
                  <c:v>10.483499999999999</c:v>
                </c:pt>
                <c:pt idx="21430" formatCode="General">
                  <c:v>11.149800000000001</c:v>
                </c:pt>
                <c:pt idx="21431" formatCode="General">
                  <c:v>12.0383</c:v>
                </c:pt>
                <c:pt idx="21432" formatCode="General">
                  <c:v>13.2181</c:v>
                </c:pt>
                <c:pt idx="21433" formatCode="General">
                  <c:v>14.683299999999999</c:v>
                </c:pt>
                <c:pt idx="21434" formatCode="General">
                  <c:v>16.373200000000001</c:v>
                </c:pt>
                <c:pt idx="21435" formatCode="General">
                  <c:v>18.207799999999999</c:v>
                </c:pt>
                <c:pt idx="21436" formatCode="General">
                  <c:v>20.091000000000001</c:v>
                </c:pt>
                <c:pt idx="21437" formatCode="General">
                  <c:v>21.931899999999999</c:v>
                </c:pt>
                <c:pt idx="21438" formatCode="General">
                  <c:v>23.6066</c:v>
                </c:pt>
                <c:pt idx="21439" formatCode="General">
                  <c:v>24.9909</c:v>
                </c:pt>
                <c:pt idx="21440" formatCode="General">
                  <c:v>25.987500000000001</c:v>
                </c:pt>
                <c:pt idx="21441" formatCode="General">
                  <c:v>26.540900000000001</c:v>
                </c:pt>
                <c:pt idx="21442" formatCode="General">
                  <c:v>26.748100000000001</c:v>
                </c:pt>
                <c:pt idx="21443" formatCode="General">
                  <c:v>26.822900000000001</c:v>
                </c:pt>
                <c:pt idx="21444" formatCode="General">
                  <c:v>27.005500000000001</c:v>
                </c:pt>
                <c:pt idx="21445" formatCode="General">
                  <c:v>27.491800000000001</c:v>
                </c:pt>
                <c:pt idx="21446" formatCode="General">
                  <c:v>28.378399999999999</c:v>
                </c:pt>
                <c:pt idx="21447" formatCode="General">
                  <c:v>29.6601</c:v>
                </c:pt>
                <c:pt idx="21448" formatCode="General">
                  <c:v>31.283000000000001</c:v>
                </c:pt>
                <c:pt idx="21449" formatCode="General">
                  <c:v>33.173200000000001</c:v>
                </c:pt>
                <c:pt idx="21450" formatCode="General">
                  <c:v>35.263800000000003</c:v>
                </c:pt>
                <c:pt idx="21451" formatCode="General">
                  <c:v>37.548000000000002</c:v>
                </c:pt>
                <c:pt idx="21452" formatCode="General">
                  <c:v>40.032499999999999</c:v>
                </c:pt>
                <c:pt idx="21453" formatCode="General">
                  <c:v>42.728999999999999</c:v>
                </c:pt>
                <c:pt idx="21454" formatCode="General">
                  <c:v>45.616700000000002</c:v>
                </c:pt>
                <c:pt idx="21455" formatCode="General">
                  <c:v>48.648099999999999</c:v>
                </c:pt>
                <c:pt idx="21456" formatCode="General">
                  <c:v>51.758899999999997</c:v>
                </c:pt>
                <c:pt idx="21457" formatCode="General">
                  <c:v>54.882800000000003</c:v>
                </c:pt>
                <c:pt idx="21458" formatCode="General">
                  <c:v>57.9696</c:v>
                </c:pt>
                <c:pt idx="21459" formatCode="General">
                  <c:v>60.961799999999997</c:v>
                </c:pt>
                <c:pt idx="21460" formatCode="General">
                  <c:v>63.806399999999996</c:v>
                </c:pt>
                <c:pt idx="21461" formatCode="General">
                  <c:v>66.447599999999994</c:v>
                </c:pt>
                <c:pt idx="21462" formatCode="General">
                  <c:v>68.836600000000004</c:v>
                </c:pt>
                <c:pt idx="21463" formatCode="General">
                  <c:v>70.941599999999994</c:v>
                </c:pt>
                <c:pt idx="21464" formatCode="General">
                  <c:v>72.761499999999998</c:v>
                </c:pt>
                <c:pt idx="21465" formatCode="General">
                  <c:v>74.345699999999994</c:v>
                </c:pt>
                <c:pt idx="21466" formatCode="General">
                  <c:v>75.692099999999996</c:v>
                </c:pt>
                <c:pt idx="21467" formatCode="General">
                  <c:v>76.759699999999995</c:v>
                </c:pt>
                <c:pt idx="21468" formatCode="General">
                  <c:v>77.532799999999995</c:v>
                </c:pt>
                <c:pt idx="21469" formatCode="General">
                  <c:v>78.009900000000002</c:v>
                </c:pt>
                <c:pt idx="21470" formatCode="General">
                  <c:v>78.209100000000007</c:v>
                </c:pt>
                <c:pt idx="21471" formatCode="General">
                  <c:v>78.178600000000003</c:v>
                </c:pt>
                <c:pt idx="21472" formatCode="General">
                  <c:v>77.997900000000001</c:v>
                </c:pt>
                <c:pt idx="21473" formatCode="General">
                  <c:v>77.739800000000002</c:v>
                </c:pt>
                <c:pt idx="21474" formatCode="General">
                  <c:v>77.457899999999995</c:v>
                </c:pt>
                <c:pt idx="21475" formatCode="General">
                  <c:v>77.198400000000007</c:v>
                </c:pt>
                <c:pt idx="21476" formatCode="General">
                  <c:v>76.996200000000002</c:v>
                </c:pt>
                <c:pt idx="21477" formatCode="General">
                  <c:v>76.866299999999995</c:v>
                </c:pt>
                <c:pt idx="21478" formatCode="General">
                  <c:v>76.825000000000003</c:v>
                </c:pt>
                <c:pt idx="21479" formatCode="General">
                  <c:v>76.893100000000004</c:v>
                </c:pt>
                <c:pt idx="21480" formatCode="General">
                  <c:v>77.0899</c:v>
                </c:pt>
                <c:pt idx="21481" formatCode="General">
                  <c:v>77.429299999999998</c:v>
                </c:pt>
                <c:pt idx="21482" formatCode="General">
                  <c:v>77.901399999999995</c:v>
                </c:pt>
                <c:pt idx="21483" formatCode="General">
                  <c:v>78.490399999999994</c:v>
                </c:pt>
                <c:pt idx="21484" formatCode="General">
                  <c:v>79.190799999999996</c:v>
                </c:pt>
                <c:pt idx="21485" formatCode="General">
                  <c:v>79.964100000000002</c:v>
                </c:pt>
                <c:pt idx="21486" formatCode="General">
                  <c:v>80.740700000000004</c:v>
                </c:pt>
                <c:pt idx="21487" formatCode="General">
                  <c:v>81.490499999999997</c:v>
                </c:pt>
                <c:pt idx="21488" formatCode="General">
                  <c:v>82.2316</c:v>
                </c:pt>
                <c:pt idx="21489" formatCode="General">
                  <c:v>83.0535</c:v>
                </c:pt>
                <c:pt idx="21490" formatCode="General">
                  <c:v>84.031300000000002</c:v>
                </c:pt>
                <c:pt idx="21491" formatCode="General">
                  <c:v>85.159599999999998</c:v>
                </c:pt>
                <c:pt idx="21492" formatCode="General">
                  <c:v>86.400400000000005</c:v>
                </c:pt>
                <c:pt idx="21493" formatCode="General">
                  <c:v>87.694699999999997</c:v>
                </c:pt>
                <c:pt idx="21494" formatCode="General">
                  <c:v>88.9375</c:v>
                </c:pt>
                <c:pt idx="21495" formatCode="General">
                  <c:v>90.0167</c:v>
                </c:pt>
                <c:pt idx="21496" formatCode="General">
                  <c:v>90.805999999999997</c:v>
                </c:pt>
                <c:pt idx="21497" formatCode="General">
                  <c:v>91.221900000000005</c:v>
                </c:pt>
                <c:pt idx="21498" formatCode="General">
                  <c:v>91.321799999999996</c:v>
                </c:pt>
                <c:pt idx="21499" formatCode="General">
                  <c:v>91.266000000000005</c:v>
                </c:pt>
                <c:pt idx="21500" formatCode="General">
                  <c:v>91.223100000000002</c:v>
                </c:pt>
                <c:pt idx="21501" formatCode="General">
                  <c:v>91.269199999999998</c:v>
                </c:pt>
                <c:pt idx="21502" formatCode="General">
                  <c:v>91.418499999999995</c:v>
                </c:pt>
                <c:pt idx="21503" formatCode="General">
                  <c:v>91.589500000000001</c:v>
                </c:pt>
                <c:pt idx="21504" formatCode="General">
                  <c:v>91.6828</c:v>
                </c:pt>
                <c:pt idx="21505" formatCode="General">
                  <c:v>91.638499999999993</c:v>
                </c:pt>
                <c:pt idx="21506" formatCode="General">
                  <c:v>91.412199999999999</c:v>
                </c:pt>
                <c:pt idx="21507" formatCode="General">
                  <c:v>90.990799999999993</c:v>
                </c:pt>
                <c:pt idx="21508" formatCode="General">
                  <c:v>90.470100000000002</c:v>
                </c:pt>
                <c:pt idx="21509" formatCode="General">
                  <c:v>90.002300000000005</c:v>
                </c:pt>
                <c:pt idx="21510" formatCode="General">
                  <c:v>89.722700000000003</c:v>
                </c:pt>
                <c:pt idx="21511" formatCode="General">
                  <c:v>89.726500000000001</c:v>
                </c:pt>
                <c:pt idx="21512" formatCode="General">
                  <c:v>90.033600000000007</c:v>
                </c:pt>
                <c:pt idx="21513" formatCode="General">
                  <c:v>90.588200000000001</c:v>
                </c:pt>
                <c:pt idx="21514" formatCode="General">
                  <c:v>91.299700000000001</c:v>
                </c:pt>
                <c:pt idx="21515" formatCode="General">
                  <c:v>92.032200000000003</c:v>
                </c:pt>
                <c:pt idx="21516" formatCode="General">
                  <c:v>92.661699999999996</c:v>
                </c:pt>
                <c:pt idx="21517" formatCode="General">
                  <c:v>93.165099999999995</c:v>
                </c:pt>
                <c:pt idx="21518" formatCode="General">
                  <c:v>93.551599999999993</c:v>
                </c:pt>
                <c:pt idx="21519" formatCode="General">
                  <c:v>93.866500000000002</c:v>
                </c:pt>
                <c:pt idx="21520" formatCode="General">
                  <c:v>94.251199999999997</c:v>
                </c:pt>
                <c:pt idx="21521" formatCode="General">
                  <c:v>94.881399999999999</c:v>
                </c:pt>
                <c:pt idx="21522" formatCode="General">
                  <c:v>95.822199999999995</c:v>
                </c:pt>
                <c:pt idx="21523" formatCode="General">
                  <c:v>97.046400000000006</c:v>
                </c:pt>
                <c:pt idx="21524" formatCode="General">
                  <c:v>98.449700000000007</c:v>
                </c:pt>
                <c:pt idx="21525" formatCode="General">
                  <c:v>99.926199999999994</c:v>
                </c:pt>
                <c:pt idx="21526" formatCode="General">
                  <c:v>101.41500000000001</c:v>
                </c:pt>
                <c:pt idx="21527" formatCode="General">
                  <c:v>102.84399999999999</c:v>
                </c:pt>
                <c:pt idx="21528" formatCode="General">
                  <c:v>104.14400000000001</c:v>
                </c:pt>
                <c:pt idx="21529" formatCode="General">
                  <c:v>105.301</c:v>
                </c:pt>
                <c:pt idx="21530" formatCode="General">
                  <c:v>106.31699999999999</c:v>
                </c:pt>
                <c:pt idx="21531" formatCode="General">
                  <c:v>107.191</c:v>
                </c:pt>
                <c:pt idx="21532" formatCode="General">
                  <c:v>107.91800000000001</c:v>
                </c:pt>
                <c:pt idx="21533" formatCode="General">
                  <c:v>108.486</c:v>
                </c:pt>
                <c:pt idx="21534" formatCode="General">
                  <c:v>108.876</c:v>
                </c:pt>
                <c:pt idx="21535" formatCode="General">
                  <c:v>109.069</c:v>
                </c:pt>
                <c:pt idx="21536" formatCode="General">
                  <c:v>109.06100000000001</c:v>
                </c:pt>
                <c:pt idx="21537" formatCode="General">
                  <c:v>108.901</c:v>
                </c:pt>
                <c:pt idx="21538" formatCode="General">
                  <c:v>108.756</c:v>
                </c:pt>
                <c:pt idx="21539" formatCode="General">
                  <c:v>108.768</c:v>
                </c:pt>
                <c:pt idx="21540" formatCode="General">
                  <c:v>108.99</c:v>
                </c:pt>
                <c:pt idx="21541" formatCode="General">
                  <c:v>109.392</c:v>
                </c:pt>
                <c:pt idx="21542" formatCode="General">
                  <c:v>109.881</c:v>
                </c:pt>
                <c:pt idx="21543" formatCode="General">
                  <c:v>110.348</c:v>
                </c:pt>
                <c:pt idx="21544" formatCode="General">
                  <c:v>110.691</c:v>
                </c:pt>
                <c:pt idx="21545" formatCode="General">
                  <c:v>110.864</c:v>
                </c:pt>
                <c:pt idx="21546" formatCode="General">
                  <c:v>110.848</c:v>
                </c:pt>
                <c:pt idx="21547" formatCode="General">
                  <c:v>110.661</c:v>
                </c:pt>
                <c:pt idx="21548" formatCode="General">
                  <c:v>110.373</c:v>
                </c:pt>
                <c:pt idx="21549" formatCode="General">
                  <c:v>110.072</c:v>
                </c:pt>
                <c:pt idx="21550" formatCode="General">
                  <c:v>109.825</c:v>
                </c:pt>
                <c:pt idx="21551" formatCode="General">
                  <c:v>109.702</c:v>
                </c:pt>
                <c:pt idx="21552" formatCode="General">
                  <c:v>109.746</c:v>
                </c:pt>
                <c:pt idx="21553" formatCode="General">
                  <c:v>109.955</c:v>
                </c:pt>
                <c:pt idx="21554" formatCode="General">
                  <c:v>110.279</c:v>
                </c:pt>
                <c:pt idx="21555" formatCode="General">
                  <c:v>110.60899999999999</c:v>
                </c:pt>
                <c:pt idx="21556" formatCode="General">
                  <c:v>110.873</c:v>
                </c:pt>
                <c:pt idx="21557" formatCode="General">
                  <c:v>111.173</c:v>
                </c:pt>
                <c:pt idx="21558" formatCode="General">
                  <c:v>111.607</c:v>
                </c:pt>
                <c:pt idx="21559" formatCode="General">
                  <c:v>112.21599999999999</c:v>
                </c:pt>
                <c:pt idx="21560" formatCode="General">
                  <c:v>112.997</c:v>
                </c:pt>
                <c:pt idx="21561" formatCode="General">
                  <c:v>113.90900000000001</c:v>
                </c:pt>
                <c:pt idx="21562" formatCode="General">
                  <c:v>114.90600000000001</c:v>
                </c:pt>
                <c:pt idx="21563" formatCode="General">
                  <c:v>115.956</c:v>
                </c:pt>
                <c:pt idx="21564" formatCode="General">
                  <c:v>117.086</c:v>
                </c:pt>
                <c:pt idx="21565" formatCode="General">
                  <c:v>118.333</c:v>
                </c:pt>
                <c:pt idx="21566" formatCode="General">
                  <c:v>119.699</c:v>
                </c:pt>
                <c:pt idx="21567" formatCode="General">
                  <c:v>121.274</c:v>
                </c:pt>
                <c:pt idx="21568" formatCode="General">
                  <c:v>123.167</c:v>
                </c:pt>
                <c:pt idx="21569" formatCode="General">
                  <c:v>125.35</c:v>
                </c:pt>
                <c:pt idx="21570" formatCode="General">
                  <c:v>127.729</c:v>
                </c:pt>
                <c:pt idx="21571" formatCode="General">
                  <c:v>130.13999999999999</c:v>
                </c:pt>
                <c:pt idx="21572" formatCode="General">
                  <c:v>132.346</c:v>
                </c:pt>
                <c:pt idx="21573" formatCode="General">
                  <c:v>134.09800000000001</c:v>
                </c:pt>
                <c:pt idx="21574" formatCode="General">
                  <c:v>135.20500000000001</c:v>
                </c:pt>
                <c:pt idx="21575" formatCode="General">
                  <c:v>135.57300000000001</c:v>
                </c:pt>
                <c:pt idx="21576" formatCode="General">
                  <c:v>135.251</c:v>
                </c:pt>
                <c:pt idx="21577" formatCode="General">
                  <c:v>134.33500000000001</c:v>
                </c:pt>
                <c:pt idx="21578" formatCode="General">
                  <c:v>132.852</c:v>
                </c:pt>
                <c:pt idx="21579" formatCode="General">
                  <c:v>130.84899999999999</c:v>
                </c:pt>
                <c:pt idx="21580" formatCode="General">
                  <c:v>128.392</c:v>
                </c:pt>
                <c:pt idx="21581" formatCode="General">
                  <c:v>125.499</c:v>
                </c:pt>
                <c:pt idx="21582" formatCode="General">
                  <c:v>122.169</c:v>
                </c:pt>
                <c:pt idx="21583" formatCode="General">
                  <c:v>118.43300000000001</c:v>
                </c:pt>
                <c:pt idx="21584" formatCode="General">
                  <c:v>114.324</c:v>
                </c:pt>
                <c:pt idx="21585" formatCode="General">
                  <c:v>109.849</c:v>
                </c:pt>
                <c:pt idx="21586" formatCode="General">
                  <c:v>105.053</c:v>
                </c:pt>
                <c:pt idx="21587" formatCode="General">
                  <c:v>100.045</c:v>
                </c:pt>
                <c:pt idx="21588" formatCode="General">
                  <c:v>94.948099999999997</c:v>
                </c:pt>
                <c:pt idx="21589" formatCode="General">
                  <c:v>89.876300000000001</c:v>
                </c:pt>
                <c:pt idx="21590" formatCode="General">
                  <c:v>84.956299999999999</c:v>
                </c:pt>
                <c:pt idx="21591" formatCode="General">
                  <c:v>80.286699999999996</c:v>
                </c:pt>
                <c:pt idx="21592" formatCode="General">
                  <c:v>75.887</c:v>
                </c:pt>
                <c:pt idx="21593" formatCode="General">
                  <c:v>71.764499999999998</c:v>
                </c:pt>
                <c:pt idx="21594" formatCode="General">
                  <c:v>67.926400000000001</c:v>
                </c:pt>
                <c:pt idx="21595" formatCode="General">
                  <c:v>64.465100000000007</c:v>
                </c:pt>
                <c:pt idx="21596" formatCode="General">
                  <c:v>61.502899999999997</c:v>
                </c:pt>
                <c:pt idx="21597" formatCode="General">
                  <c:v>59.204900000000002</c:v>
                </c:pt>
                <c:pt idx="21598" formatCode="General">
                  <c:v>57.691000000000003</c:v>
                </c:pt>
                <c:pt idx="21599" formatCode="General">
                  <c:v>56.928600000000003</c:v>
                </c:pt>
                <c:pt idx="21600" formatCode="General">
                  <c:v>56.827100000000002</c:v>
                </c:pt>
                <c:pt idx="21601" formatCode="General">
                  <c:v>57.270800000000001</c:v>
                </c:pt>
                <c:pt idx="21602" formatCode="General">
                  <c:v>58.126300000000001</c:v>
                </c:pt>
                <c:pt idx="21603" formatCode="General">
                  <c:v>59.268500000000003</c:v>
                </c:pt>
                <c:pt idx="21604" formatCode="General">
                  <c:v>60.630899999999997</c:v>
                </c:pt>
                <c:pt idx="21605" formatCode="General">
                  <c:v>62.137999999999998</c:v>
                </c:pt>
                <c:pt idx="21606" formatCode="General">
                  <c:v>63.694099999999999</c:v>
                </c:pt>
                <c:pt idx="21607" formatCode="General">
                  <c:v>65.27</c:v>
                </c:pt>
                <c:pt idx="21608" formatCode="General">
                  <c:v>66.890900000000002</c:v>
                </c:pt>
                <c:pt idx="21609" formatCode="General">
                  <c:v>68.6066</c:v>
                </c:pt>
                <c:pt idx="21610" formatCode="General">
                  <c:v>70.442099999999996</c:v>
                </c:pt>
                <c:pt idx="21611" formatCode="General">
                  <c:v>72.326400000000007</c:v>
                </c:pt>
                <c:pt idx="21612" formatCode="General">
                  <c:v>74.174599999999998</c:v>
                </c:pt>
                <c:pt idx="21613" formatCode="General">
                  <c:v>75.920599999999993</c:v>
                </c:pt>
                <c:pt idx="21614" formatCode="General">
                  <c:v>77.474199999999996</c:v>
                </c:pt>
                <c:pt idx="21615" formatCode="General">
                  <c:v>78.746099999999998</c:v>
                </c:pt>
                <c:pt idx="21616" formatCode="General">
                  <c:v>79.666899999999998</c:v>
                </c:pt>
                <c:pt idx="21617" formatCode="General">
                  <c:v>80.235299999999995</c:v>
                </c:pt>
                <c:pt idx="21618" formatCode="General">
                  <c:v>80.674700000000001</c:v>
                </c:pt>
                <c:pt idx="21619" formatCode="General">
                  <c:v>81.205200000000005</c:v>
                </c:pt>
                <c:pt idx="21620" formatCode="General">
                  <c:v>81.901399999999995</c:v>
                </c:pt>
                <c:pt idx="21621" formatCode="General">
                  <c:v>82.760099999999994</c:v>
                </c:pt>
                <c:pt idx="21622" formatCode="General">
                  <c:v>83.730900000000005</c:v>
                </c:pt>
                <c:pt idx="21623" formatCode="General">
                  <c:v>84.790800000000004</c:v>
                </c:pt>
                <c:pt idx="21624" formatCode="General">
                  <c:v>85.932500000000005</c:v>
                </c:pt>
                <c:pt idx="21625" formatCode="General">
                  <c:v>87.184799999999996</c:v>
                </c:pt>
                <c:pt idx="21626" formatCode="General">
                  <c:v>88.625</c:v>
                </c:pt>
                <c:pt idx="21627" formatCode="General">
                  <c:v>90.361699999999999</c:v>
                </c:pt>
                <c:pt idx="21628" formatCode="General">
                  <c:v>92.371099999999998</c:v>
                </c:pt>
                <c:pt idx="21629" formatCode="General">
                  <c:v>94.5471</c:v>
                </c:pt>
                <c:pt idx="21630" formatCode="General">
                  <c:v>96.778999999999996</c:v>
                </c:pt>
                <c:pt idx="21631" formatCode="General">
                  <c:v>98.949799999999996</c:v>
                </c:pt>
                <c:pt idx="21632" formatCode="General">
                  <c:v>100.977</c:v>
                </c:pt>
                <c:pt idx="21633" formatCode="General">
                  <c:v>102.741</c:v>
                </c:pt>
                <c:pt idx="21634" formatCode="General">
                  <c:v>104.117</c:v>
                </c:pt>
                <c:pt idx="21635" formatCode="General">
                  <c:v>104.953</c:v>
                </c:pt>
                <c:pt idx="21636" formatCode="General">
                  <c:v>105.11799999999999</c:v>
                </c:pt>
                <c:pt idx="21637" formatCode="General">
                  <c:v>104.57899999999999</c:v>
                </c:pt>
                <c:pt idx="21638" formatCode="General">
                  <c:v>103.346</c:v>
                </c:pt>
                <c:pt idx="21639" formatCode="General">
                  <c:v>101.477</c:v>
                </c:pt>
                <c:pt idx="21640" formatCode="General">
                  <c:v>99.127399999999994</c:v>
                </c:pt>
                <c:pt idx="21641" formatCode="General">
                  <c:v>96.510499999999993</c:v>
                </c:pt>
                <c:pt idx="21642" formatCode="General">
                  <c:v>93.844300000000004</c:v>
                </c:pt>
                <c:pt idx="21643" formatCode="General">
                  <c:v>91.276499999999999</c:v>
                </c:pt>
                <c:pt idx="21644" formatCode="General">
                  <c:v>88.767600000000002</c:v>
                </c:pt>
                <c:pt idx="21645" formatCode="General">
                  <c:v>86.247299999999996</c:v>
                </c:pt>
                <c:pt idx="21646" formatCode="General">
                  <c:v>83.708299999999994</c:v>
                </c:pt>
                <c:pt idx="21647" formatCode="General">
                  <c:v>81.141800000000003</c:v>
                </c:pt>
                <c:pt idx="21648" formatCode="General">
                  <c:v>78.551400000000001</c:v>
                </c:pt>
                <c:pt idx="21649" formatCode="General">
                  <c:v>75.915400000000005</c:v>
                </c:pt>
                <c:pt idx="21650" formatCode="General">
                  <c:v>73.211500000000001</c:v>
                </c:pt>
                <c:pt idx="21651" formatCode="General">
                  <c:v>70.457099999999997</c:v>
                </c:pt>
                <c:pt idx="21652" formatCode="General">
                  <c:v>67.690399999999997</c:v>
                </c:pt>
                <c:pt idx="21653" formatCode="General">
                  <c:v>64.974699999999999</c:v>
                </c:pt>
                <c:pt idx="21654" formatCode="General">
                  <c:v>62.3461</c:v>
                </c:pt>
                <c:pt idx="21655" formatCode="General">
                  <c:v>59.804200000000002</c:v>
                </c:pt>
                <c:pt idx="21656" formatCode="General">
                  <c:v>57.331600000000002</c:v>
                </c:pt>
                <c:pt idx="21657" formatCode="General">
                  <c:v>54.8934</c:v>
                </c:pt>
                <c:pt idx="21658" formatCode="General">
                  <c:v>52.421100000000003</c:v>
                </c:pt>
                <c:pt idx="21659" formatCode="General">
                  <c:v>49.787999999999997</c:v>
                </c:pt>
                <c:pt idx="21660" formatCode="General">
                  <c:v>46.8339</c:v>
                </c:pt>
                <c:pt idx="21661" formatCode="General">
                  <c:v>43.737000000000002</c:v>
                </c:pt>
                <c:pt idx="21662" formatCode="General">
                  <c:v>40.901200000000003</c:v>
                </c:pt>
                <c:pt idx="21663" formatCode="General">
                  <c:v>38.792499999999997</c:v>
                </c:pt>
                <c:pt idx="21664" formatCode="General">
                  <c:v>37.925199999999997</c:v>
                </c:pt>
                <c:pt idx="21665" formatCode="General">
                  <c:v>38.772100000000002</c:v>
                </c:pt>
                <c:pt idx="21666" formatCode="General">
                  <c:v>39.268999999999998</c:v>
                </c:pt>
                <c:pt idx="21667" formatCode="General">
                  <c:v>35.0505</c:v>
                </c:pt>
                <c:pt idx="21668" formatCode="General">
                  <c:v>20.405200000000001</c:v>
                </c:pt>
                <c:pt idx="21669" formatCode="General">
                  <c:v>-9.5269700000000004</c:v>
                </c:pt>
                <c:pt idx="21670" formatCode="General">
                  <c:v>-51.7547</c:v>
                </c:pt>
                <c:pt idx="21671" formatCode="General">
                  <c:v>-100.703</c:v>
                </c:pt>
                <c:pt idx="21672" formatCode="General">
                  <c:v>-151.14400000000001</c:v>
                </c:pt>
                <c:pt idx="21673" formatCode="General">
                  <c:v>-196.709</c:v>
                </c:pt>
                <c:pt idx="21674" formatCode="General">
                  <c:v>-232.11099999999999</c:v>
                </c:pt>
                <c:pt idx="21675" formatCode="General">
                  <c:v>-254.78100000000001</c:v>
                </c:pt>
                <c:pt idx="21676" formatCode="General">
                  <c:v>-265.46899999999999</c:v>
                </c:pt>
                <c:pt idx="21677" formatCode="General">
                  <c:v>-269.47199999999998</c:v>
                </c:pt>
                <c:pt idx="21678" formatCode="General">
                  <c:v>-271.59399999999999</c:v>
                </c:pt>
                <c:pt idx="21679" formatCode="General">
                  <c:v>-271.87299999999999</c:v>
                </c:pt>
                <c:pt idx="21680" formatCode="General">
                  <c:v>-270.14100000000002</c:v>
                </c:pt>
                <c:pt idx="21681" formatCode="General">
                  <c:v>-266.26799999999997</c:v>
                </c:pt>
                <c:pt idx="21682" formatCode="General">
                  <c:v>-260.209</c:v>
                </c:pt>
                <c:pt idx="21683" formatCode="General">
                  <c:v>-252.08699999999999</c:v>
                </c:pt>
                <c:pt idx="21684" formatCode="General">
                  <c:v>-242.28700000000001</c:v>
                </c:pt>
                <c:pt idx="21685" formatCode="General">
                  <c:v>-231.29</c:v>
                </c:pt>
                <c:pt idx="21686" formatCode="General">
                  <c:v>-219.648</c:v>
                </c:pt>
                <c:pt idx="21687" formatCode="General">
                  <c:v>-207.93</c:v>
                </c:pt>
                <c:pt idx="21688" formatCode="General">
                  <c:v>-196.607</c:v>
                </c:pt>
                <c:pt idx="21689" formatCode="General">
                  <c:v>-186.07499999999999</c:v>
                </c:pt>
                <c:pt idx="21690" formatCode="General">
                  <c:v>-176.66800000000001</c:v>
                </c:pt>
                <c:pt idx="21691" formatCode="General">
                  <c:v>-168.68600000000001</c:v>
                </c:pt>
                <c:pt idx="21692" formatCode="General">
                  <c:v>-162.37700000000001</c:v>
                </c:pt>
                <c:pt idx="21693" formatCode="General">
                  <c:v>-157.90299999999999</c:v>
                </c:pt>
                <c:pt idx="21694" formatCode="General">
                  <c:v>-155.37299999999999</c:v>
                </c:pt>
                <c:pt idx="21695" formatCode="General">
                  <c:v>-154.84200000000001</c:v>
                </c:pt>
                <c:pt idx="21696" formatCode="General">
                  <c:v>-156.32499999999999</c:v>
                </c:pt>
                <c:pt idx="21697" formatCode="General">
                  <c:v>-159.77099999999999</c:v>
                </c:pt>
                <c:pt idx="21698" formatCode="General">
                  <c:v>-164.98699999999999</c:v>
                </c:pt>
                <c:pt idx="21699" formatCode="General">
                  <c:v>-171.77699999999999</c:v>
                </c:pt>
                <c:pt idx="21700" formatCode="General">
                  <c:v>-180.01499999999999</c:v>
                </c:pt>
                <c:pt idx="21701" formatCode="General">
                  <c:v>-189.566</c:v>
                </c:pt>
                <c:pt idx="21702" formatCode="General">
                  <c:v>-200.28</c:v>
                </c:pt>
                <c:pt idx="21703" formatCode="General">
                  <c:v>-211.995</c:v>
                </c:pt>
                <c:pt idx="21704" formatCode="General">
                  <c:v>-224.54900000000001</c:v>
                </c:pt>
                <c:pt idx="21705" formatCode="General">
                  <c:v>-237.79499999999999</c:v>
                </c:pt>
                <c:pt idx="21706" formatCode="General">
                  <c:v>-251.667</c:v>
                </c:pt>
                <c:pt idx="21707" formatCode="General">
                  <c:v>-266.20400000000001</c:v>
                </c:pt>
                <c:pt idx="21708" formatCode="General">
                  <c:v>-281.303</c:v>
                </c:pt>
                <c:pt idx="21709" formatCode="General">
                  <c:v>-296.69200000000001</c:v>
                </c:pt>
                <c:pt idx="21710" formatCode="General">
                  <c:v>-312.10700000000003</c:v>
                </c:pt>
                <c:pt idx="21711" formatCode="General">
                  <c:v>-327.30900000000003</c:v>
                </c:pt>
                <c:pt idx="21712" formatCode="General">
                  <c:v>-342.07100000000003</c:v>
                </c:pt>
                <c:pt idx="21713" formatCode="General">
                  <c:v>-356.18900000000002</c:v>
                </c:pt>
                <c:pt idx="21714" formatCode="General">
                  <c:v>-369.52199999999999</c:v>
                </c:pt>
                <c:pt idx="21715" formatCode="General">
                  <c:v>-381.959</c:v>
                </c:pt>
                <c:pt idx="21716" formatCode="General">
                  <c:v>-393.41800000000001</c:v>
                </c:pt>
                <c:pt idx="21717" formatCode="General">
                  <c:v>-403.97899999999998</c:v>
                </c:pt>
                <c:pt idx="21718" formatCode="General">
                  <c:v>-413.73700000000002</c:v>
                </c:pt>
                <c:pt idx="21719" formatCode="General">
                  <c:v>-422.61200000000002</c:v>
                </c:pt>
                <c:pt idx="21720" formatCode="General">
                  <c:v>-430.40899999999999</c:v>
                </c:pt>
                <c:pt idx="21721" formatCode="General">
                  <c:v>-436.92899999999997</c:v>
                </c:pt>
                <c:pt idx="21722" formatCode="General">
                  <c:v>-442.185</c:v>
                </c:pt>
                <c:pt idx="21723" formatCode="General">
                  <c:v>-446.32600000000002</c:v>
                </c:pt>
                <c:pt idx="21724" formatCode="General">
                  <c:v>-449.63099999999997</c:v>
                </c:pt>
                <c:pt idx="21725" formatCode="General">
                  <c:v>-452.37099999999998</c:v>
                </c:pt>
                <c:pt idx="21726" formatCode="General">
                  <c:v>-454.62799999999999</c:v>
                </c:pt>
                <c:pt idx="21727" formatCode="General">
                  <c:v>-456.48599999999999</c:v>
                </c:pt>
                <c:pt idx="21728" formatCode="General">
                  <c:v>-458.04700000000003</c:v>
                </c:pt>
                <c:pt idx="21729" formatCode="General">
                  <c:v>-459.375</c:v>
                </c:pt>
                <c:pt idx="21730" formatCode="General">
                  <c:v>-460.48700000000002</c:v>
                </c:pt>
                <c:pt idx="21731" formatCode="General">
                  <c:v>-461.29399999999998</c:v>
                </c:pt>
                <c:pt idx="21732" formatCode="General">
                  <c:v>-461.69499999999999</c:v>
                </c:pt>
                <c:pt idx="21733" formatCode="General">
                  <c:v>-461.65699999999998</c:v>
                </c:pt>
                <c:pt idx="21734" formatCode="General">
                  <c:v>-461.15499999999997</c:v>
                </c:pt>
                <c:pt idx="21735" formatCode="General">
                  <c:v>-460.20100000000002</c:v>
                </c:pt>
                <c:pt idx="21736" formatCode="General">
                  <c:v>-458.84199999999998</c:v>
                </c:pt>
                <c:pt idx="21737" formatCode="General">
                  <c:v>-457.14100000000002</c:v>
                </c:pt>
                <c:pt idx="21738" formatCode="General">
                  <c:v>-455.19299999999998</c:v>
                </c:pt>
                <c:pt idx="21739" formatCode="General">
                  <c:v>-453.07900000000001</c:v>
                </c:pt>
                <c:pt idx="21740" formatCode="General">
                  <c:v>-450.82100000000003</c:v>
                </c:pt>
                <c:pt idx="21741" formatCode="General">
                  <c:v>-448.452</c:v>
                </c:pt>
                <c:pt idx="21742" formatCode="General">
                  <c:v>-446.029</c:v>
                </c:pt>
                <c:pt idx="21743" formatCode="General">
                  <c:v>-443.57600000000002</c:v>
                </c:pt>
                <c:pt idx="21744" formatCode="General">
                  <c:v>-441.13400000000001</c:v>
                </c:pt>
                <c:pt idx="21745" formatCode="General">
                  <c:v>-438.85599999999999</c:v>
                </c:pt>
                <c:pt idx="21746" formatCode="General">
                  <c:v>-436.93200000000002</c:v>
                </c:pt>
                <c:pt idx="21747" formatCode="General">
                  <c:v>-435.52300000000002</c:v>
                </c:pt>
                <c:pt idx="21748" formatCode="General">
                  <c:v>-434.74</c:v>
                </c:pt>
                <c:pt idx="21749" formatCode="General">
                  <c:v>-434.61099999999999</c:v>
                </c:pt>
                <c:pt idx="21750" formatCode="General">
                  <c:v>-435.14699999999999</c:v>
                </c:pt>
                <c:pt idx="21751" formatCode="General">
                  <c:v>-436.33600000000001</c:v>
                </c:pt>
                <c:pt idx="21752" formatCode="General">
                  <c:v>-438.11700000000002</c:v>
                </c:pt>
                <c:pt idx="21753" formatCode="General">
                  <c:v>-440.387</c:v>
                </c:pt>
                <c:pt idx="21754" formatCode="General">
                  <c:v>-443.04199999999997</c:v>
                </c:pt>
                <c:pt idx="21755" formatCode="General">
                  <c:v>-445.89800000000002</c:v>
                </c:pt>
                <c:pt idx="21756" formatCode="General">
                  <c:v>-448.76</c:v>
                </c:pt>
                <c:pt idx="21757" formatCode="General">
                  <c:v>-451.43099999999998</c:v>
                </c:pt>
                <c:pt idx="21758" formatCode="General">
                  <c:v>-453.72800000000001</c:v>
                </c:pt>
                <c:pt idx="21759" formatCode="General">
                  <c:v>-455.50299999999999</c:v>
                </c:pt>
                <c:pt idx="21760" formatCode="General">
                  <c:v>-456.61599999999999</c:v>
                </c:pt>
                <c:pt idx="21761" formatCode="General">
                  <c:v>-456.96499999999997</c:v>
                </c:pt>
                <c:pt idx="21762" formatCode="General">
                  <c:v>-456.46100000000001</c:v>
                </c:pt>
                <c:pt idx="21763" formatCode="General">
                  <c:v>-455.05599999999998</c:v>
                </c:pt>
                <c:pt idx="21764" formatCode="General">
                  <c:v>-452.85899999999998</c:v>
                </c:pt>
                <c:pt idx="21765" formatCode="General">
                  <c:v>-450.03899999999999</c:v>
                </c:pt>
                <c:pt idx="21766" formatCode="General">
                  <c:v>-446.74099999999999</c:v>
                </c:pt>
                <c:pt idx="21767" formatCode="General">
                  <c:v>-443.12700000000001</c:v>
                </c:pt>
                <c:pt idx="21768" formatCode="General">
                  <c:v>-439.327</c:v>
                </c:pt>
                <c:pt idx="21769" formatCode="General">
                  <c:v>-435.35500000000002</c:v>
                </c:pt>
                <c:pt idx="21770" formatCode="General">
                  <c:v>-431.16399999999999</c:v>
                </c:pt>
                <c:pt idx="21771" formatCode="General">
                  <c:v>-426.67899999999997</c:v>
                </c:pt>
                <c:pt idx="21772" formatCode="General">
                  <c:v>-421.83199999999999</c:v>
                </c:pt>
                <c:pt idx="21773" formatCode="General">
                  <c:v>-416.63799999999998</c:v>
                </c:pt>
                <c:pt idx="21774" formatCode="General">
                  <c:v>-411.12900000000002</c:v>
                </c:pt>
                <c:pt idx="21775" formatCode="General">
                  <c:v>-405.36700000000002</c:v>
                </c:pt>
                <c:pt idx="21776" formatCode="General">
                  <c:v>-399.416</c:v>
                </c:pt>
                <c:pt idx="21777" formatCode="General">
                  <c:v>-393.32900000000001</c:v>
                </c:pt>
                <c:pt idx="21778" formatCode="General">
                  <c:v>-387.108</c:v>
                </c:pt>
                <c:pt idx="21779" formatCode="General">
                  <c:v>-380.71300000000002</c:v>
                </c:pt>
                <c:pt idx="21780" formatCode="General">
                  <c:v>-374.06200000000001</c:v>
                </c:pt>
                <c:pt idx="21781" formatCode="General">
                  <c:v>-367.09800000000001</c:v>
                </c:pt>
                <c:pt idx="21782" formatCode="General">
                  <c:v>-359.827</c:v>
                </c:pt>
                <c:pt idx="21783" formatCode="General">
                  <c:v>-352.34100000000001</c:v>
                </c:pt>
                <c:pt idx="21784" formatCode="General">
                  <c:v>-344.76900000000001</c:v>
                </c:pt>
                <c:pt idx="21785" formatCode="General">
                  <c:v>-337.274</c:v>
                </c:pt>
                <c:pt idx="21786" formatCode="General">
                  <c:v>-330.01</c:v>
                </c:pt>
                <c:pt idx="21787" formatCode="General">
                  <c:v>-323.03500000000003</c:v>
                </c:pt>
                <c:pt idx="21788" formatCode="General">
                  <c:v>-316.47699999999998</c:v>
                </c:pt>
                <c:pt idx="21789" formatCode="General">
                  <c:v>-310.48399999999998</c:v>
                </c:pt>
                <c:pt idx="21790" formatCode="General">
                  <c:v>-305.24299999999999</c:v>
                </c:pt>
                <c:pt idx="21791" formatCode="General">
                  <c:v>-300.92500000000001</c:v>
                </c:pt>
                <c:pt idx="21792" formatCode="General">
                  <c:v>-297.68900000000002</c:v>
                </c:pt>
                <c:pt idx="21793" formatCode="General">
                  <c:v>-295.53800000000001</c:v>
                </c:pt>
                <c:pt idx="21794" formatCode="General">
                  <c:v>-294.14999999999998</c:v>
                </c:pt>
                <c:pt idx="21795" formatCode="General">
                  <c:v>-293.25799999999998</c:v>
                </c:pt>
                <c:pt idx="21796" formatCode="General">
                  <c:v>-292.75099999999998</c:v>
                </c:pt>
                <c:pt idx="21797" formatCode="General">
                  <c:v>-292.55099999999999</c:v>
                </c:pt>
                <c:pt idx="21798" formatCode="General">
                  <c:v>-292.60700000000003</c:v>
                </c:pt>
                <c:pt idx="21799" formatCode="General">
                  <c:v>-292.88299999999998</c:v>
                </c:pt>
                <c:pt idx="21800" formatCode="General">
                  <c:v>-293.34399999999999</c:v>
                </c:pt>
                <c:pt idx="21801" formatCode="General">
                  <c:v>-293.95</c:v>
                </c:pt>
                <c:pt idx="21802" formatCode="General">
                  <c:v>-294.58600000000001</c:v>
                </c:pt>
                <c:pt idx="21803" formatCode="General">
                  <c:v>-295.096</c:v>
                </c:pt>
                <c:pt idx="21804" formatCode="General">
                  <c:v>-295.40600000000001</c:v>
                </c:pt>
                <c:pt idx="21805" formatCode="General">
                  <c:v>-295.47199999999998</c:v>
                </c:pt>
                <c:pt idx="21806" formatCode="General">
                  <c:v>-295.21899999999999</c:v>
                </c:pt>
                <c:pt idx="21807" formatCode="General">
                  <c:v>-294.57299999999998</c:v>
                </c:pt>
                <c:pt idx="21808" formatCode="General">
                  <c:v>-293.48</c:v>
                </c:pt>
                <c:pt idx="21809" formatCode="General">
                  <c:v>-291.80500000000001</c:v>
                </c:pt>
                <c:pt idx="21810" formatCode="General">
                  <c:v>-289.40100000000001</c:v>
                </c:pt>
                <c:pt idx="21811" formatCode="General">
                  <c:v>-286.11599999999999</c:v>
                </c:pt>
                <c:pt idx="21812" formatCode="General">
                  <c:v>-281.83600000000001</c:v>
                </c:pt>
                <c:pt idx="21813" formatCode="General">
                  <c:v>-276.56299999999999</c:v>
                </c:pt>
                <c:pt idx="21814" formatCode="General">
                  <c:v>-270.33199999999999</c:v>
                </c:pt>
                <c:pt idx="21815" formatCode="General">
                  <c:v>-263.209</c:v>
                </c:pt>
                <c:pt idx="21816" formatCode="General">
                  <c:v>-255.33099999999999</c:v>
                </c:pt>
                <c:pt idx="21817" formatCode="General">
                  <c:v>-246.86799999999999</c:v>
                </c:pt>
                <c:pt idx="21818" formatCode="General">
                  <c:v>-238.00299999999999</c:v>
                </c:pt>
                <c:pt idx="21819" formatCode="General">
                  <c:v>-228.87299999999999</c:v>
                </c:pt>
                <c:pt idx="21820" formatCode="General">
                  <c:v>-219.47499999999999</c:v>
                </c:pt>
                <c:pt idx="21821" formatCode="General">
                  <c:v>-209.84100000000001</c:v>
                </c:pt>
                <c:pt idx="21822" formatCode="General">
                  <c:v>-200.06200000000001</c:v>
                </c:pt>
                <c:pt idx="21823" formatCode="General">
                  <c:v>-190.267</c:v>
                </c:pt>
                <c:pt idx="21824" formatCode="General">
                  <c:v>-180.58600000000001</c:v>
                </c:pt>
                <c:pt idx="21825" formatCode="General">
                  <c:v>-171.08799999999999</c:v>
                </c:pt>
                <c:pt idx="21826" formatCode="General">
                  <c:v>-161.82499999999999</c:v>
                </c:pt>
                <c:pt idx="21827" formatCode="General">
                  <c:v>-152.84100000000001</c:v>
                </c:pt>
                <c:pt idx="21828" formatCode="General">
                  <c:v>-144.16900000000001</c:v>
                </c:pt>
                <c:pt idx="21829" formatCode="General">
                  <c:v>-135.827</c:v>
                </c:pt>
                <c:pt idx="21830" formatCode="General">
                  <c:v>-127.822</c:v>
                </c:pt>
                <c:pt idx="21831" formatCode="General">
                  <c:v>-120.13800000000001</c:v>
                </c:pt>
                <c:pt idx="21832" formatCode="General">
                  <c:v>-112.696</c:v>
                </c:pt>
                <c:pt idx="21833" formatCode="General">
                  <c:v>-105.374</c:v>
                </c:pt>
                <c:pt idx="21834" formatCode="General">
                  <c:v>-98.035399999999996</c:v>
                </c:pt>
                <c:pt idx="21835" formatCode="General">
                  <c:v>-90.571600000000004</c:v>
                </c:pt>
                <c:pt idx="21836" formatCode="General">
                  <c:v>-82.936099999999996</c:v>
                </c:pt>
                <c:pt idx="21837" formatCode="General">
                  <c:v>-75.169799999999995</c:v>
                </c:pt>
                <c:pt idx="21838" formatCode="General">
                  <c:v>-67.343900000000005</c:v>
                </c:pt>
                <c:pt idx="21839" formatCode="General">
                  <c:v>-59.489699999999999</c:v>
                </c:pt>
                <c:pt idx="21840" formatCode="General">
                  <c:v>-51.619599999999998</c:v>
                </c:pt>
                <c:pt idx="21841" formatCode="General">
                  <c:v>-43.704599999999999</c:v>
                </c:pt>
                <c:pt idx="21842" formatCode="General">
                  <c:v>-35.653700000000001</c:v>
                </c:pt>
                <c:pt idx="21843" formatCode="General">
                  <c:v>-27.364599999999999</c:v>
                </c:pt>
                <c:pt idx="21844" formatCode="General">
                  <c:v>-18.8125</c:v>
                </c:pt>
                <c:pt idx="21845" formatCode="General">
                  <c:v>-10.023300000000001</c:v>
                </c:pt>
                <c:pt idx="21846" formatCode="General">
                  <c:v>-1.10548</c:v>
                </c:pt>
                <c:pt idx="21847" formatCode="General">
                  <c:v>7.7962999999999996</c:v>
                </c:pt>
                <c:pt idx="21848" formatCode="General">
                  <c:v>16.5504</c:v>
                </c:pt>
                <c:pt idx="21849" formatCode="General">
                  <c:v>25.0809</c:v>
                </c:pt>
                <c:pt idx="21850" formatCode="General">
                  <c:v>33.383800000000001</c:v>
                </c:pt>
                <c:pt idx="21851" formatCode="General">
                  <c:v>41.364100000000001</c:v>
                </c:pt>
                <c:pt idx="21852" formatCode="General">
                  <c:v>48.933599999999998</c:v>
                </c:pt>
                <c:pt idx="21853" formatCode="General">
                  <c:v>56.147300000000001</c:v>
                </c:pt>
                <c:pt idx="21854" formatCode="General">
                  <c:v>63.131799999999998</c:v>
                </c:pt>
                <c:pt idx="21855" formatCode="General">
                  <c:v>70.035499999999999</c:v>
                </c:pt>
                <c:pt idx="21856" formatCode="General">
                  <c:v>76.992699999999999</c:v>
                </c:pt>
                <c:pt idx="21857" formatCode="General">
                  <c:v>84.094099999999997</c:v>
                </c:pt>
                <c:pt idx="21858" formatCode="General">
                  <c:v>91.352699999999999</c:v>
                </c:pt>
                <c:pt idx="21859" formatCode="General">
                  <c:v>98.748800000000003</c:v>
                </c:pt>
                <c:pt idx="21860" formatCode="General">
                  <c:v>106.248</c:v>
                </c:pt>
                <c:pt idx="21861" formatCode="General">
                  <c:v>113.779</c:v>
                </c:pt>
                <c:pt idx="21862" formatCode="General">
                  <c:v>121.246</c:v>
                </c:pt>
                <c:pt idx="21863" formatCode="General">
                  <c:v>128.56800000000001</c:v>
                </c:pt>
                <c:pt idx="21864" formatCode="General">
                  <c:v>135.685</c:v>
                </c:pt>
                <c:pt idx="21865" formatCode="General">
                  <c:v>142.47900000000001</c:v>
                </c:pt>
                <c:pt idx="21866" formatCode="General">
                  <c:v>148.86199999999999</c:v>
                </c:pt>
                <c:pt idx="21867" formatCode="General">
                  <c:v>154.86699999999999</c:v>
                </c:pt>
                <c:pt idx="21868" formatCode="General">
                  <c:v>160.614</c:v>
                </c:pt>
                <c:pt idx="21869" formatCode="General">
                  <c:v>166.28899999999999</c:v>
                </c:pt>
                <c:pt idx="21870" formatCode="General">
                  <c:v>171.93</c:v>
                </c:pt>
                <c:pt idx="21871" formatCode="General">
                  <c:v>177.477</c:v>
                </c:pt>
                <c:pt idx="21872" formatCode="General">
                  <c:v>182.89699999999999</c:v>
                </c:pt>
                <c:pt idx="21873" formatCode="General">
                  <c:v>188.15</c:v>
                </c:pt>
                <c:pt idx="21874" formatCode="General">
                  <c:v>193.173</c:v>
                </c:pt>
                <c:pt idx="21875" formatCode="General">
                  <c:v>197.96799999999999</c:v>
                </c:pt>
                <c:pt idx="21876" formatCode="General">
                  <c:v>202.61799999999999</c:v>
                </c:pt>
                <c:pt idx="21877" formatCode="General">
                  <c:v>207.221</c:v>
                </c:pt>
                <c:pt idx="21878" formatCode="General">
                  <c:v>211.87</c:v>
                </c:pt>
                <c:pt idx="21879" formatCode="General">
                  <c:v>216.68100000000001</c:v>
                </c:pt>
                <c:pt idx="21880" formatCode="General">
                  <c:v>221.75899999999999</c:v>
                </c:pt>
                <c:pt idx="21881" formatCode="General">
                  <c:v>227.13900000000001</c:v>
                </c:pt>
                <c:pt idx="21882" formatCode="General">
                  <c:v>232.8</c:v>
                </c:pt>
                <c:pt idx="21883" formatCode="General">
                  <c:v>238.66300000000001</c:v>
                </c:pt>
                <c:pt idx="21884" formatCode="General">
                  <c:v>244.68899999999999</c:v>
                </c:pt>
                <c:pt idx="21885" formatCode="General">
                  <c:v>250.87700000000001</c:v>
                </c:pt>
                <c:pt idx="21886" formatCode="General">
                  <c:v>257.23399999999998</c:v>
                </c:pt>
                <c:pt idx="21887" formatCode="General">
                  <c:v>263.74299999999999</c:v>
                </c:pt>
                <c:pt idx="21888" formatCode="General">
                  <c:v>270.34100000000001</c:v>
                </c:pt>
                <c:pt idx="21889" formatCode="General">
                  <c:v>276.94499999999999</c:v>
                </c:pt>
                <c:pt idx="21890" formatCode="General">
                  <c:v>283.48</c:v>
                </c:pt>
                <c:pt idx="21891" formatCode="General">
                  <c:v>289.791</c:v>
                </c:pt>
                <c:pt idx="21892" formatCode="General">
                  <c:v>295.74200000000002</c:v>
                </c:pt>
                <c:pt idx="21893" formatCode="General">
                  <c:v>301.39800000000002</c:v>
                </c:pt>
                <c:pt idx="21894" formatCode="General">
                  <c:v>306.86700000000002</c:v>
                </c:pt>
                <c:pt idx="21895" formatCode="General">
                  <c:v>312.226</c:v>
                </c:pt>
                <c:pt idx="21896" formatCode="General">
                  <c:v>317.53300000000002</c:v>
                </c:pt>
                <c:pt idx="21897" formatCode="General">
                  <c:v>322.8</c:v>
                </c:pt>
                <c:pt idx="21898" formatCode="General">
                  <c:v>328.07499999999999</c:v>
                </c:pt>
                <c:pt idx="21899" formatCode="General">
                  <c:v>333.42599999999999</c:v>
                </c:pt>
                <c:pt idx="21900" formatCode="General">
                  <c:v>338.94900000000001</c:v>
                </c:pt>
                <c:pt idx="21901" formatCode="General">
                  <c:v>344.68200000000002</c:v>
                </c:pt>
                <c:pt idx="21902" formatCode="General">
                  <c:v>350.55200000000002</c:v>
                </c:pt>
                <c:pt idx="21903" formatCode="General">
                  <c:v>356.42899999999997</c:v>
                </c:pt>
                <c:pt idx="21904" formatCode="General">
                  <c:v>362.18099999999998</c:v>
                </c:pt>
                <c:pt idx="21905" formatCode="General">
                  <c:v>367.72500000000002</c:v>
                </c:pt>
                <c:pt idx="21906" formatCode="General">
                  <c:v>373.02699999999999</c:v>
                </c:pt>
                <c:pt idx="21907" formatCode="General">
                  <c:v>378.137</c:v>
                </c:pt>
                <c:pt idx="21908" formatCode="General">
                  <c:v>383.09100000000001</c:v>
                </c:pt>
                <c:pt idx="21909" formatCode="General">
                  <c:v>387.863</c:v>
                </c:pt>
                <c:pt idx="21910" formatCode="General">
                  <c:v>392.44200000000001</c:v>
                </c:pt>
                <c:pt idx="21911" formatCode="General">
                  <c:v>396.83100000000002</c:v>
                </c:pt>
                <c:pt idx="21912" formatCode="General">
                  <c:v>401.01499999999999</c:v>
                </c:pt>
                <c:pt idx="21913" formatCode="General">
                  <c:v>404.99099999999999</c:v>
                </c:pt>
                <c:pt idx="21914" formatCode="General">
                  <c:v>408.80599999999998</c:v>
                </c:pt>
                <c:pt idx="21915" formatCode="General">
                  <c:v>412.55900000000003</c:v>
                </c:pt>
                <c:pt idx="21916" formatCode="General">
                  <c:v>416.38200000000001</c:v>
                </c:pt>
                <c:pt idx="21917" formatCode="General">
                  <c:v>420.33800000000002</c:v>
                </c:pt>
                <c:pt idx="21918" formatCode="General">
                  <c:v>424.41500000000002</c:v>
                </c:pt>
                <c:pt idx="21919" formatCode="General">
                  <c:v>428.53399999999999</c:v>
                </c:pt>
                <c:pt idx="21920" formatCode="General">
                  <c:v>432.60300000000001</c:v>
                </c:pt>
                <c:pt idx="21921" formatCode="General">
                  <c:v>436.56</c:v>
                </c:pt>
                <c:pt idx="21922" formatCode="General">
                  <c:v>440.31</c:v>
                </c:pt>
                <c:pt idx="21923" formatCode="General">
                  <c:v>443.762</c:v>
                </c:pt>
                <c:pt idx="21924" formatCode="General">
                  <c:v>446.83600000000001</c:v>
                </c:pt>
                <c:pt idx="21925" formatCode="General">
                  <c:v>449.48200000000003</c:v>
                </c:pt>
                <c:pt idx="21926" formatCode="General">
                  <c:v>451.73200000000003</c:v>
                </c:pt>
                <c:pt idx="21927" formatCode="General">
                  <c:v>453.69200000000001</c:v>
                </c:pt>
                <c:pt idx="21928" formatCode="General">
                  <c:v>455.56700000000001</c:v>
                </c:pt>
                <c:pt idx="21929" formatCode="General">
                  <c:v>457.63799999999998</c:v>
                </c:pt>
                <c:pt idx="21930" formatCode="General">
                  <c:v>460.16800000000001</c:v>
                </c:pt>
                <c:pt idx="21931" formatCode="General">
                  <c:v>463.12</c:v>
                </c:pt>
                <c:pt idx="21932" formatCode="General">
                  <c:v>466.298</c:v>
                </c:pt>
                <c:pt idx="21933" formatCode="General">
                  <c:v>469.56099999999998</c:v>
                </c:pt>
                <c:pt idx="21934" formatCode="General">
                  <c:v>472.77800000000002</c:v>
                </c:pt>
                <c:pt idx="21935" formatCode="General">
                  <c:v>475.90100000000001</c:v>
                </c:pt>
                <c:pt idx="21936" formatCode="General">
                  <c:v>478.98399999999998</c:v>
                </c:pt>
                <c:pt idx="21937" formatCode="General">
                  <c:v>482.15800000000002</c:v>
                </c:pt>
                <c:pt idx="21938" formatCode="General">
                  <c:v>485.471</c:v>
                </c:pt>
                <c:pt idx="21939" formatCode="General">
                  <c:v>488.899</c:v>
                </c:pt>
                <c:pt idx="21940" formatCode="General">
                  <c:v>492.27300000000002</c:v>
                </c:pt>
                <c:pt idx="21941" formatCode="General">
                  <c:v>495.44499999999999</c:v>
                </c:pt>
                <c:pt idx="21942" formatCode="General">
                  <c:v>498.42</c:v>
                </c:pt>
                <c:pt idx="21943" formatCode="General">
                  <c:v>501.19299999999998</c:v>
                </c:pt>
                <c:pt idx="21944" formatCode="General">
                  <c:v>503.74599999999998</c:v>
                </c:pt>
                <c:pt idx="21945" formatCode="General">
                  <c:v>506.09300000000002</c:v>
                </c:pt>
                <c:pt idx="21946" formatCode="General">
                  <c:v>508.25099999999998</c:v>
                </c:pt>
                <c:pt idx="21947" formatCode="General">
                  <c:v>510.18799999999999</c:v>
                </c:pt>
                <c:pt idx="21948" formatCode="General">
                  <c:v>511.85300000000001</c:v>
                </c:pt>
                <c:pt idx="21949" formatCode="General">
                  <c:v>513.19200000000001</c:v>
                </c:pt>
                <c:pt idx="21950" formatCode="General">
                  <c:v>514.16999999999996</c:v>
                </c:pt>
                <c:pt idx="21951" formatCode="General">
                  <c:v>514.78399999999999</c:v>
                </c:pt>
                <c:pt idx="21952" formatCode="General">
                  <c:v>515.029</c:v>
                </c:pt>
                <c:pt idx="21953" formatCode="General">
                  <c:v>514.89599999999996</c:v>
                </c:pt>
                <c:pt idx="21954" formatCode="General">
                  <c:v>514.37199999999996</c:v>
                </c:pt>
                <c:pt idx="21955" formatCode="General">
                  <c:v>513.46699999999998</c:v>
                </c:pt>
                <c:pt idx="21956" formatCode="General">
                  <c:v>512.22699999999998</c:v>
                </c:pt>
                <c:pt idx="21957" formatCode="General">
                  <c:v>510.72500000000002</c:v>
                </c:pt>
                <c:pt idx="21958" formatCode="General">
                  <c:v>509.03800000000001</c:v>
                </c:pt>
                <c:pt idx="21959" formatCode="General">
                  <c:v>507.37900000000002</c:v>
                </c:pt>
                <c:pt idx="21960" formatCode="General">
                  <c:v>505.971</c:v>
                </c:pt>
                <c:pt idx="21961" formatCode="General">
                  <c:v>504.89499999999998</c:v>
                </c:pt>
                <c:pt idx="21962" formatCode="General">
                  <c:v>504.17899999999997</c:v>
                </c:pt>
                <c:pt idx="21963" formatCode="General">
                  <c:v>503.76799999999997</c:v>
                </c:pt>
                <c:pt idx="21964" formatCode="General">
                  <c:v>503.58800000000002</c:v>
                </c:pt>
                <c:pt idx="21965" formatCode="General">
                  <c:v>503.58</c:v>
                </c:pt>
                <c:pt idx="21966" formatCode="General">
                  <c:v>503.66699999999997</c:v>
                </c:pt>
                <c:pt idx="21967" formatCode="General">
                  <c:v>503.80099999999999</c:v>
                </c:pt>
                <c:pt idx="21968" formatCode="General">
                  <c:v>504.024</c:v>
                </c:pt>
                <c:pt idx="21969" formatCode="General">
                  <c:v>504.38900000000001</c:v>
                </c:pt>
                <c:pt idx="21970" formatCode="General">
                  <c:v>504.91899999999998</c:v>
                </c:pt>
                <c:pt idx="21971" formatCode="General">
                  <c:v>505.49299999999999</c:v>
                </c:pt>
                <c:pt idx="21972" formatCode="General">
                  <c:v>505.92399999999998</c:v>
                </c:pt>
                <c:pt idx="21973" formatCode="General">
                  <c:v>506.14100000000002</c:v>
                </c:pt>
                <c:pt idx="21974" formatCode="General">
                  <c:v>506.21100000000001</c:v>
                </c:pt>
                <c:pt idx="21975" formatCode="General">
                  <c:v>506.35500000000002</c:v>
                </c:pt>
                <c:pt idx="21976" formatCode="General">
                  <c:v>506.69400000000002</c:v>
                </c:pt>
                <c:pt idx="21977" formatCode="General">
                  <c:v>507.20499999999998</c:v>
                </c:pt>
                <c:pt idx="21978" formatCode="General">
                  <c:v>507.78500000000003</c:v>
                </c:pt>
                <c:pt idx="21979" formatCode="General">
                  <c:v>508.31200000000001</c:v>
                </c:pt>
                <c:pt idx="21980" formatCode="General">
                  <c:v>508.71699999999998</c:v>
                </c:pt>
                <c:pt idx="21981" formatCode="General">
                  <c:v>508.91399999999999</c:v>
                </c:pt>
                <c:pt idx="21982" formatCode="General">
                  <c:v>508.78899999999999</c:v>
                </c:pt>
                <c:pt idx="21983" formatCode="General">
                  <c:v>508.28899999999999</c:v>
                </c:pt>
                <c:pt idx="21984" formatCode="General">
                  <c:v>507.447</c:v>
                </c:pt>
                <c:pt idx="21985" formatCode="General">
                  <c:v>506.38400000000001</c:v>
                </c:pt>
                <c:pt idx="21986" formatCode="General">
                  <c:v>505.21300000000002</c:v>
                </c:pt>
                <c:pt idx="21987" formatCode="General">
                  <c:v>503.95100000000002</c:v>
                </c:pt>
                <c:pt idx="21988" formatCode="General">
                  <c:v>502.55799999999999</c:v>
                </c:pt>
                <c:pt idx="21989" formatCode="General">
                  <c:v>500.92</c:v>
                </c:pt>
                <c:pt idx="21990" formatCode="General">
                  <c:v>498.93900000000002</c:v>
                </c:pt>
                <c:pt idx="21991" formatCode="General">
                  <c:v>496.565</c:v>
                </c:pt>
                <c:pt idx="21992" formatCode="General">
                  <c:v>493.822</c:v>
                </c:pt>
                <c:pt idx="21993" formatCode="General">
                  <c:v>490.75200000000001</c:v>
                </c:pt>
                <c:pt idx="21994" formatCode="General">
                  <c:v>487.31200000000001</c:v>
                </c:pt>
                <c:pt idx="21995" formatCode="General">
                  <c:v>483.464</c:v>
                </c:pt>
                <c:pt idx="21996" formatCode="General">
                  <c:v>479.23500000000001</c:v>
                </c:pt>
                <c:pt idx="21997" formatCode="General">
                  <c:v>474.65199999999999</c:v>
                </c:pt>
                <c:pt idx="21998" formatCode="General">
                  <c:v>469.74599999999998</c:v>
                </c:pt>
                <c:pt idx="21999" formatCode="General">
                  <c:v>464.60899999999998</c:v>
                </c:pt>
                <c:pt idx="22000" formatCode="General">
                  <c:v>459.33499999999998</c:v>
                </c:pt>
                <c:pt idx="22001" formatCode="General">
                  <c:v>453.92399999999998</c:v>
                </c:pt>
                <c:pt idx="22002" formatCode="General">
                  <c:v>448.351</c:v>
                </c:pt>
                <c:pt idx="22003" formatCode="General">
                  <c:v>442.57499999999999</c:v>
                </c:pt>
                <c:pt idx="22004" formatCode="General">
                  <c:v>436.59399999999999</c:v>
                </c:pt>
                <c:pt idx="22005" formatCode="General">
                  <c:v>430.44200000000001</c:v>
                </c:pt>
                <c:pt idx="22006" formatCode="General">
                  <c:v>424.22500000000002</c:v>
                </c:pt>
                <c:pt idx="22007" formatCode="General">
                  <c:v>418.11099999999999</c:v>
                </c:pt>
                <c:pt idx="22008" formatCode="General">
                  <c:v>412.30599999999998</c:v>
                </c:pt>
                <c:pt idx="22009" formatCode="General">
                  <c:v>406.89400000000001</c:v>
                </c:pt>
                <c:pt idx="22010" formatCode="General">
                  <c:v>401.786</c:v>
                </c:pt>
                <c:pt idx="22011" formatCode="General">
                  <c:v>396.89800000000002</c:v>
                </c:pt>
                <c:pt idx="22012" formatCode="General">
                  <c:v>392.173</c:v>
                </c:pt>
                <c:pt idx="22013" formatCode="General">
                  <c:v>387.714</c:v>
                </c:pt>
                <c:pt idx="22014" formatCode="General">
                  <c:v>383.64299999999997</c:v>
                </c:pt>
                <c:pt idx="22015" formatCode="General">
                  <c:v>379.96899999999999</c:v>
                </c:pt>
                <c:pt idx="22016" formatCode="General">
                  <c:v>376.654</c:v>
                </c:pt>
                <c:pt idx="22017" formatCode="General">
                  <c:v>373.6</c:v>
                </c:pt>
                <c:pt idx="22018" formatCode="General">
                  <c:v>370.75599999999997</c:v>
                </c:pt>
                <c:pt idx="22019" formatCode="General">
                  <c:v>368.10599999999999</c:v>
                </c:pt>
                <c:pt idx="22020" formatCode="General">
                  <c:v>365.57499999999999</c:v>
                </c:pt>
                <c:pt idx="22021" formatCode="General">
                  <c:v>363.072</c:v>
                </c:pt>
                <c:pt idx="22022" formatCode="General">
                  <c:v>360.51799999999997</c:v>
                </c:pt>
                <c:pt idx="22023" formatCode="General">
                  <c:v>357.88200000000001</c:v>
                </c:pt>
                <c:pt idx="22024" formatCode="General">
                  <c:v>355.173</c:v>
                </c:pt>
                <c:pt idx="22025" formatCode="General">
                  <c:v>352.41500000000002</c:v>
                </c:pt>
                <c:pt idx="22026" formatCode="General">
                  <c:v>349.62200000000001</c:v>
                </c:pt>
                <c:pt idx="22027" formatCode="General">
                  <c:v>346.71800000000002</c:v>
                </c:pt>
                <c:pt idx="22028" formatCode="General">
                  <c:v>343.61399999999998</c:v>
                </c:pt>
                <c:pt idx="22029" formatCode="General">
                  <c:v>340.25799999999998</c:v>
                </c:pt>
                <c:pt idx="22030" formatCode="General">
                  <c:v>336.60199999999998</c:v>
                </c:pt>
                <c:pt idx="22031" formatCode="General">
                  <c:v>332.62200000000001</c:v>
                </c:pt>
                <c:pt idx="22032" formatCode="General">
                  <c:v>328.28500000000003</c:v>
                </c:pt>
                <c:pt idx="22033" formatCode="General">
                  <c:v>323.58100000000002</c:v>
                </c:pt>
                <c:pt idx="22034" formatCode="General">
                  <c:v>318.58800000000002</c:v>
                </c:pt>
                <c:pt idx="22035" formatCode="General">
                  <c:v>313.38299999999998</c:v>
                </c:pt>
                <c:pt idx="22036" formatCode="General">
                  <c:v>307.98899999999998</c:v>
                </c:pt>
                <c:pt idx="22037" formatCode="General">
                  <c:v>302.35500000000002</c:v>
                </c:pt>
                <c:pt idx="22038" formatCode="General">
                  <c:v>296.38499999999999</c:v>
                </c:pt>
                <c:pt idx="22039" formatCode="General">
                  <c:v>290.02300000000002</c:v>
                </c:pt>
                <c:pt idx="22040" formatCode="General">
                  <c:v>283.26299999999998</c:v>
                </c:pt>
                <c:pt idx="22041" formatCode="General">
                  <c:v>276.161</c:v>
                </c:pt>
                <c:pt idx="22042" formatCode="General">
                  <c:v>268.80200000000002</c:v>
                </c:pt>
                <c:pt idx="22043" formatCode="General">
                  <c:v>261.26799999999997</c:v>
                </c:pt>
                <c:pt idx="22044" formatCode="General">
                  <c:v>253.738</c:v>
                </c:pt>
                <c:pt idx="22045" formatCode="General">
                  <c:v>246.416</c:v>
                </c:pt>
                <c:pt idx="22046" formatCode="General">
                  <c:v>239.398</c:v>
                </c:pt>
                <c:pt idx="22047" formatCode="General">
                  <c:v>232.68799999999999</c:v>
                </c:pt>
                <c:pt idx="22048" formatCode="General">
                  <c:v>226.08</c:v>
                </c:pt>
                <c:pt idx="22049" formatCode="General">
                  <c:v>219.358</c:v>
                </c:pt>
                <c:pt idx="22050" formatCode="General">
                  <c:v>212.44300000000001</c:v>
                </c:pt>
                <c:pt idx="22051" formatCode="General">
                  <c:v>205.34</c:v>
                </c:pt>
                <c:pt idx="22052" formatCode="General">
                  <c:v>198.13</c:v>
                </c:pt>
                <c:pt idx="22053" formatCode="General">
                  <c:v>190.857</c:v>
                </c:pt>
                <c:pt idx="22054" formatCode="General">
                  <c:v>183.52</c:v>
                </c:pt>
                <c:pt idx="22055" formatCode="General">
                  <c:v>176.06700000000001</c:v>
                </c:pt>
                <c:pt idx="22056" formatCode="General">
                  <c:v>168.488</c:v>
                </c:pt>
                <c:pt idx="22057" formatCode="General">
                  <c:v>160.83600000000001</c:v>
                </c:pt>
                <c:pt idx="22058" formatCode="General">
                  <c:v>153.13300000000001</c:v>
                </c:pt>
                <c:pt idx="22059" formatCode="General">
                  <c:v>145.375</c:v>
                </c:pt>
                <c:pt idx="22060" formatCode="General">
                  <c:v>137.55699999999999</c:v>
                </c:pt>
                <c:pt idx="22061" formatCode="General">
                  <c:v>129.68299999999999</c:v>
                </c:pt>
                <c:pt idx="22062" formatCode="General">
                  <c:v>121.79</c:v>
                </c:pt>
                <c:pt idx="22063" formatCode="General">
                  <c:v>113.95699999999999</c:v>
                </c:pt>
                <c:pt idx="22064" formatCode="General">
                  <c:v>106.27500000000001</c:v>
                </c:pt>
                <c:pt idx="22065" formatCode="General">
                  <c:v>98.738900000000001</c:v>
                </c:pt>
                <c:pt idx="22066" formatCode="General">
                  <c:v>91.300299999999993</c:v>
                </c:pt>
                <c:pt idx="22067" formatCode="General">
                  <c:v>83.981200000000001</c:v>
                </c:pt>
                <c:pt idx="22068" formatCode="General">
                  <c:v>76.800200000000004</c:v>
                </c:pt>
                <c:pt idx="22069" formatCode="General">
                  <c:v>69.729200000000006</c:v>
                </c:pt>
                <c:pt idx="22070" formatCode="General">
                  <c:v>62.724899999999998</c:v>
                </c:pt>
                <c:pt idx="22071" formatCode="General">
                  <c:v>55.7423</c:v>
                </c:pt>
                <c:pt idx="22072" formatCode="General">
                  <c:v>48.775199999999998</c:v>
                </c:pt>
                <c:pt idx="22073" formatCode="General">
                  <c:v>41.845199999999998</c:v>
                </c:pt>
                <c:pt idx="22074" formatCode="General">
                  <c:v>34.972200000000001</c:v>
                </c:pt>
                <c:pt idx="22075" formatCode="General">
                  <c:v>28.1404</c:v>
                </c:pt>
                <c:pt idx="22076" formatCode="General">
                  <c:v>21.276900000000001</c:v>
                </c:pt>
                <c:pt idx="22077" formatCode="General">
                  <c:v>14.240399999999999</c:v>
                </c:pt>
                <c:pt idx="22078" formatCode="General">
                  <c:v>6.8713100000000003</c:v>
                </c:pt>
                <c:pt idx="22079" formatCode="General">
                  <c:v>-0.86803399999999997</c:v>
                </c:pt>
                <c:pt idx="22080" formatCode="General">
                  <c:v>-8.9457799999999992</c:v>
                </c:pt>
                <c:pt idx="22081" formatCode="General">
                  <c:v>-17.300799999999999</c:v>
                </c:pt>
                <c:pt idx="22082" formatCode="General">
                  <c:v>-25.8703</c:v>
                </c:pt>
                <c:pt idx="22083" formatCode="General">
                  <c:v>-34.631300000000003</c:v>
                </c:pt>
                <c:pt idx="22084" formatCode="General">
                  <c:v>-43.585799999999999</c:v>
                </c:pt>
                <c:pt idx="22085" formatCode="General">
                  <c:v>-52.757599999999996</c:v>
                </c:pt>
                <c:pt idx="22086" formatCode="General">
                  <c:v>-62.194000000000003</c:v>
                </c:pt>
                <c:pt idx="22087" formatCode="General">
                  <c:v>-71.9054</c:v>
                </c:pt>
                <c:pt idx="22088" formatCode="General">
                  <c:v>-81.777000000000001</c:v>
                </c:pt>
                <c:pt idx="22089" formatCode="General">
                  <c:v>-91.713999999999999</c:v>
                </c:pt>
                <c:pt idx="22090" formatCode="General">
                  <c:v>-101.705</c:v>
                </c:pt>
                <c:pt idx="22091" formatCode="General">
                  <c:v>-111.682</c:v>
                </c:pt>
                <c:pt idx="22092" formatCode="General">
                  <c:v>-121.53400000000001</c:v>
                </c:pt>
                <c:pt idx="22093" formatCode="General">
                  <c:v>-131.18</c:v>
                </c:pt>
                <c:pt idx="22094" formatCode="General">
                  <c:v>-140.56700000000001</c:v>
                </c:pt>
                <c:pt idx="22095" formatCode="General">
                  <c:v>-149.703</c:v>
                </c:pt>
                <c:pt idx="22096" formatCode="General">
                  <c:v>-158.59700000000001</c:v>
                </c:pt>
                <c:pt idx="22097" formatCode="General">
                  <c:v>-167.23400000000001</c:v>
                </c:pt>
                <c:pt idx="22098" formatCode="General">
                  <c:v>-175.613</c:v>
                </c:pt>
                <c:pt idx="22099" formatCode="General">
                  <c:v>-183.74600000000001</c:v>
                </c:pt>
                <c:pt idx="22100" formatCode="General">
                  <c:v>-191.62700000000001</c:v>
                </c:pt>
                <c:pt idx="22101" formatCode="General">
                  <c:v>-199.27799999999999</c:v>
                </c:pt>
                <c:pt idx="22102" formatCode="General">
                  <c:v>-206.809</c:v>
                </c:pt>
                <c:pt idx="22103" formatCode="General">
                  <c:v>-214.32499999999999</c:v>
                </c:pt>
                <c:pt idx="22104" formatCode="General">
                  <c:v>-221.86500000000001</c:v>
                </c:pt>
                <c:pt idx="22105" formatCode="General">
                  <c:v>-229.46799999999999</c:v>
                </c:pt>
                <c:pt idx="22106" formatCode="General">
                  <c:v>-237.16</c:v>
                </c:pt>
                <c:pt idx="22107" formatCode="General">
                  <c:v>-244.93199999999999</c:v>
                </c:pt>
                <c:pt idx="22108" formatCode="General">
                  <c:v>-252.76300000000001</c:v>
                </c:pt>
                <c:pt idx="22109" formatCode="General">
                  <c:v>-260.64499999999998</c:v>
                </c:pt>
                <c:pt idx="22110" formatCode="General">
                  <c:v>-268.56700000000001</c:v>
                </c:pt>
                <c:pt idx="22111" formatCode="General">
                  <c:v>-276.52</c:v>
                </c:pt>
                <c:pt idx="22112" formatCode="General">
                  <c:v>-284.44200000000001</c:v>
                </c:pt>
                <c:pt idx="22113" formatCode="General">
                  <c:v>-292.25400000000002</c:v>
                </c:pt>
                <c:pt idx="22114" formatCode="General">
                  <c:v>-299.90899999999999</c:v>
                </c:pt>
                <c:pt idx="22115" formatCode="General">
                  <c:v>-307.40899999999999</c:v>
                </c:pt>
                <c:pt idx="22116" formatCode="General">
                  <c:v>-314.86200000000002</c:v>
                </c:pt>
                <c:pt idx="22117" formatCode="General">
                  <c:v>-322.42899999999997</c:v>
                </c:pt>
                <c:pt idx="22118" formatCode="General">
                  <c:v>-330.267</c:v>
                </c:pt>
                <c:pt idx="22119" formatCode="General">
                  <c:v>-338.40800000000002</c:v>
                </c:pt>
                <c:pt idx="22120" formatCode="General">
                  <c:v>-346.78100000000001</c:v>
                </c:pt>
                <c:pt idx="22121" formatCode="General">
                  <c:v>-355.25799999999998</c:v>
                </c:pt>
                <c:pt idx="22122" formatCode="General">
                  <c:v>-363.66699999999997</c:v>
                </c:pt>
                <c:pt idx="22123" formatCode="General">
                  <c:v>-371.834</c:v>
                </c:pt>
                <c:pt idx="22124" formatCode="General">
                  <c:v>-379.63799999999998</c:v>
                </c:pt>
                <c:pt idx="22125" formatCode="General">
                  <c:v>-387.05599999999998</c:v>
                </c:pt>
                <c:pt idx="22126" formatCode="General">
                  <c:v>-394.125</c:v>
                </c:pt>
                <c:pt idx="22127" formatCode="General">
                  <c:v>-400.90600000000001</c:v>
                </c:pt>
                <c:pt idx="22128" formatCode="General">
                  <c:v>-407.53</c:v>
                </c:pt>
                <c:pt idx="22129" formatCode="General">
                  <c:v>-414.142</c:v>
                </c:pt>
                <c:pt idx="22130" formatCode="General">
                  <c:v>-420.80700000000002</c:v>
                </c:pt>
                <c:pt idx="22131" formatCode="General">
                  <c:v>-427.50599999999997</c:v>
                </c:pt>
                <c:pt idx="22132" formatCode="General">
                  <c:v>-434.161</c:v>
                </c:pt>
                <c:pt idx="22133" formatCode="General">
                  <c:v>-440.74400000000003</c:v>
                </c:pt>
                <c:pt idx="22134" formatCode="General">
                  <c:v>-447.24599999999998</c:v>
                </c:pt>
                <c:pt idx="22135" formatCode="General">
                  <c:v>-453.65499999999997</c:v>
                </c:pt>
                <c:pt idx="22136" formatCode="General">
                  <c:v>-459.97899999999998</c:v>
                </c:pt>
                <c:pt idx="22137" formatCode="General">
                  <c:v>-466.26600000000002</c:v>
                </c:pt>
                <c:pt idx="22138" formatCode="General">
                  <c:v>-472.49299999999999</c:v>
                </c:pt>
                <c:pt idx="22139" formatCode="General">
                  <c:v>-478.56900000000002</c:v>
                </c:pt>
                <c:pt idx="22140" formatCode="General">
                  <c:v>-484.447</c:v>
                </c:pt>
                <c:pt idx="22141" formatCode="General">
                  <c:v>-490.11099999999999</c:v>
                </c:pt>
                <c:pt idx="22142" formatCode="General">
                  <c:v>-495.54700000000003</c:v>
                </c:pt>
                <c:pt idx="22143" formatCode="General">
                  <c:v>-500.74799999999999</c:v>
                </c:pt>
                <c:pt idx="22144" formatCode="General">
                  <c:v>-505.721</c:v>
                </c:pt>
                <c:pt idx="22145" formatCode="General">
                  <c:v>-510.48700000000002</c:v>
                </c:pt>
                <c:pt idx="22146" formatCode="General">
                  <c:v>-515.072</c:v>
                </c:pt>
                <c:pt idx="22147" formatCode="General">
                  <c:v>-519.54600000000005</c:v>
                </c:pt>
                <c:pt idx="22148" formatCode="General">
                  <c:v>-523.96600000000001</c:v>
                </c:pt>
                <c:pt idx="22149" formatCode="General">
                  <c:v>-528.25900000000001</c:v>
                </c:pt>
                <c:pt idx="22150" formatCode="General">
                  <c:v>-532.35500000000002</c:v>
                </c:pt>
                <c:pt idx="22151" formatCode="General">
                  <c:v>-536.25099999999998</c:v>
                </c:pt>
                <c:pt idx="22152" formatCode="General">
                  <c:v>-539.93299999999999</c:v>
                </c:pt>
                <c:pt idx="22153" formatCode="General">
                  <c:v>-543.39200000000005</c:v>
                </c:pt>
                <c:pt idx="22154" formatCode="General">
                  <c:v>-546.67700000000002</c:v>
                </c:pt>
                <c:pt idx="22155" formatCode="General">
                  <c:v>-549.84799999999996</c:v>
                </c:pt>
                <c:pt idx="22156" formatCode="General">
                  <c:v>-552.92100000000005</c:v>
                </c:pt>
                <c:pt idx="22157" formatCode="General">
                  <c:v>-555.89700000000005</c:v>
                </c:pt>
                <c:pt idx="22158" formatCode="General">
                  <c:v>-558.75400000000002</c:v>
                </c:pt>
                <c:pt idx="22159" formatCode="General">
                  <c:v>-561.52499999999998</c:v>
                </c:pt>
                <c:pt idx="22160" formatCode="General">
                  <c:v>-564.27300000000002</c:v>
                </c:pt>
                <c:pt idx="22161" formatCode="General">
                  <c:v>-566.99300000000005</c:v>
                </c:pt>
                <c:pt idx="22162" formatCode="General">
                  <c:v>-569.64300000000003</c:v>
                </c:pt>
                <c:pt idx="22163" formatCode="General">
                  <c:v>-572.16899999999998</c:v>
                </c:pt>
                <c:pt idx="22164" formatCode="General">
                  <c:v>-574.54</c:v>
                </c:pt>
                <c:pt idx="22165" formatCode="General">
                  <c:v>-576.75900000000001</c:v>
                </c:pt>
                <c:pt idx="22166" formatCode="General">
                  <c:v>-578.89200000000005</c:v>
                </c:pt>
                <c:pt idx="22167" formatCode="General">
                  <c:v>-581.01900000000001</c:v>
                </c:pt>
                <c:pt idx="22168" formatCode="General">
                  <c:v>-583.12900000000002</c:v>
                </c:pt>
                <c:pt idx="22169" formatCode="General">
                  <c:v>-585.16399999999999</c:v>
                </c:pt>
                <c:pt idx="22170" formatCode="General">
                  <c:v>-587.01700000000005</c:v>
                </c:pt>
                <c:pt idx="22171" formatCode="General">
                  <c:v>-588.51800000000003</c:v>
                </c:pt>
                <c:pt idx="22172" formatCode="General">
                  <c:v>-589.476</c:v>
                </c:pt>
                <c:pt idx="22173" formatCode="General">
                  <c:v>-589.83799999999997</c:v>
                </c:pt>
                <c:pt idx="22174" formatCode="General">
                  <c:v>-589.65599999999995</c:v>
                </c:pt>
                <c:pt idx="22175" formatCode="General">
                  <c:v>-589.04300000000001</c:v>
                </c:pt>
                <c:pt idx="22176" formatCode="General">
                  <c:v>-588.09799999999996</c:v>
                </c:pt>
                <c:pt idx="22177" formatCode="General">
                  <c:v>-586.83799999999997</c:v>
                </c:pt>
                <c:pt idx="22178" formatCode="General">
                  <c:v>-585.279</c:v>
                </c:pt>
                <c:pt idx="22179" formatCode="General">
                  <c:v>-583.44000000000005</c:v>
                </c:pt>
                <c:pt idx="22180" formatCode="General">
                  <c:v>-581.34199999999998</c:v>
                </c:pt>
                <c:pt idx="22181" formatCode="General">
                  <c:v>-579.01199999999994</c:v>
                </c:pt>
                <c:pt idx="22182" formatCode="General">
                  <c:v>-576.54399999999998</c:v>
                </c:pt>
                <c:pt idx="22183" formatCode="General">
                  <c:v>-574.11699999999996</c:v>
                </c:pt>
                <c:pt idx="22184" formatCode="General">
                  <c:v>-572.024</c:v>
                </c:pt>
                <c:pt idx="22185" formatCode="General">
                  <c:v>-570.48</c:v>
                </c:pt>
                <c:pt idx="22186" formatCode="General">
                  <c:v>-569.52300000000002</c:v>
                </c:pt>
                <c:pt idx="22187" formatCode="General">
                  <c:v>-569.029</c:v>
                </c:pt>
                <c:pt idx="22188" formatCode="General">
                  <c:v>-568.83699999999999</c:v>
                </c:pt>
                <c:pt idx="22189" formatCode="General">
                  <c:v>-568.88099999999997</c:v>
                </c:pt>
                <c:pt idx="22190" formatCode="General">
                  <c:v>-569.10599999999999</c:v>
                </c:pt>
                <c:pt idx="22191" formatCode="General">
                  <c:v>-569.49599999999998</c:v>
                </c:pt>
                <c:pt idx="22192" formatCode="General">
                  <c:v>-569.96699999999998</c:v>
                </c:pt>
                <c:pt idx="22193" formatCode="General">
                  <c:v>-570.39</c:v>
                </c:pt>
                <c:pt idx="22194" formatCode="General">
                  <c:v>-570.596</c:v>
                </c:pt>
                <c:pt idx="22195" formatCode="General">
                  <c:v>-570.45299999999997</c:v>
                </c:pt>
                <c:pt idx="22196" formatCode="General">
                  <c:v>-569.971</c:v>
                </c:pt>
                <c:pt idx="22197" formatCode="General">
                  <c:v>-569.178</c:v>
                </c:pt>
                <c:pt idx="22198" formatCode="General">
                  <c:v>-568.08199999999999</c:v>
                </c:pt>
                <c:pt idx="22199" formatCode="General">
                  <c:v>-566.76300000000003</c:v>
                </c:pt>
                <c:pt idx="22200" formatCode="General">
                  <c:v>-565.327</c:v>
                </c:pt>
                <c:pt idx="22201" formatCode="General">
                  <c:v>-563.82899999999995</c:v>
                </c:pt>
                <c:pt idx="22202" formatCode="General">
                  <c:v>-562.29700000000003</c:v>
                </c:pt>
                <c:pt idx="22203" formatCode="General">
                  <c:v>-560.70399999999995</c:v>
                </c:pt>
                <c:pt idx="22204" formatCode="General">
                  <c:v>-559.00199999999995</c:v>
                </c:pt>
                <c:pt idx="22205" formatCode="General">
                  <c:v>-557.14</c:v>
                </c:pt>
                <c:pt idx="22206" formatCode="General">
                  <c:v>-555.13900000000001</c:v>
                </c:pt>
                <c:pt idx="22207" formatCode="General">
                  <c:v>-553.06100000000004</c:v>
                </c:pt>
                <c:pt idx="22208" formatCode="General">
                  <c:v>-550.94100000000003</c:v>
                </c:pt>
                <c:pt idx="22209" formatCode="General">
                  <c:v>-548.803</c:v>
                </c:pt>
                <c:pt idx="22210" formatCode="General">
                  <c:v>-546.63300000000004</c:v>
                </c:pt>
                <c:pt idx="22211" formatCode="General">
                  <c:v>-544.49199999999996</c:v>
                </c:pt>
                <c:pt idx="22212" formatCode="General">
                  <c:v>-542.51199999999994</c:v>
                </c:pt>
                <c:pt idx="22213" formatCode="General">
                  <c:v>-540.79999999999995</c:v>
                </c:pt>
                <c:pt idx="22214" formatCode="General">
                  <c:v>-539.41800000000001</c:v>
                </c:pt>
                <c:pt idx="22215" formatCode="General">
                  <c:v>-538.28399999999999</c:v>
                </c:pt>
                <c:pt idx="22216" formatCode="General">
                  <c:v>-537.28399999999999</c:v>
                </c:pt>
                <c:pt idx="22217" formatCode="General">
                  <c:v>-536.35699999999997</c:v>
                </c:pt>
                <c:pt idx="22218" formatCode="General">
                  <c:v>-535.44799999999998</c:v>
                </c:pt>
                <c:pt idx="22219" formatCode="General">
                  <c:v>-534.53300000000002</c:v>
                </c:pt>
                <c:pt idx="22220" formatCode="General">
                  <c:v>-533.50099999999998</c:v>
                </c:pt>
                <c:pt idx="22221" formatCode="General">
                  <c:v>-532.21699999999998</c:v>
                </c:pt>
                <c:pt idx="22222" formatCode="General">
                  <c:v>-530.54700000000003</c:v>
                </c:pt>
                <c:pt idx="22223" formatCode="General">
                  <c:v>-528.37599999999998</c:v>
                </c:pt>
                <c:pt idx="22224" formatCode="General">
                  <c:v>-525.678</c:v>
                </c:pt>
                <c:pt idx="22225" formatCode="General">
                  <c:v>-522.44500000000005</c:v>
                </c:pt>
                <c:pt idx="22226" formatCode="General">
                  <c:v>-518.68499999999995</c:v>
                </c:pt>
                <c:pt idx="22227" formatCode="General">
                  <c:v>-514.47299999999996</c:v>
                </c:pt>
                <c:pt idx="22228" formatCode="General">
                  <c:v>-509.899</c:v>
                </c:pt>
                <c:pt idx="22229" formatCode="General">
                  <c:v>-504.97199999999998</c:v>
                </c:pt>
                <c:pt idx="22230" formatCode="General">
                  <c:v>-499.67899999999997</c:v>
                </c:pt>
                <c:pt idx="22231" formatCode="General">
                  <c:v>-494.00700000000001</c:v>
                </c:pt>
                <c:pt idx="22232" formatCode="General">
                  <c:v>-487.89499999999998</c:v>
                </c:pt>
                <c:pt idx="22233" formatCode="General">
                  <c:v>-481.26900000000001</c:v>
                </c:pt>
                <c:pt idx="22234" formatCode="General">
                  <c:v>-474.12200000000001</c:v>
                </c:pt>
                <c:pt idx="22235" formatCode="General">
                  <c:v>-466.483</c:v>
                </c:pt>
                <c:pt idx="22236" formatCode="General">
                  <c:v>-458.42899999999997</c:v>
                </c:pt>
                <c:pt idx="22237" formatCode="General">
                  <c:v>-450.02499999999998</c:v>
                </c:pt>
                <c:pt idx="22238" formatCode="General">
                  <c:v>-441.286</c:v>
                </c:pt>
                <c:pt idx="22239" formatCode="General">
                  <c:v>-432.19900000000001</c:v>
                </c:pt>
                <c:pt idx="22240" formatCode="General">
                  <c:v>-422.74700000000001</c:v>
                </c:pt>
                <c:pt idx="22241" formatCode="General">
                  <c:v>-413.09300000000002</c:v>
                </c:pt>
                <c:pt idx="22242" formatCode="General">
                  <c:v>-403.44499999999999</c:v>
                </c:pt>
                <c:pt idx="22243" formatCode="General">
                  <c:v>-393.91399999999999</c:v>
                </c:pt>
                <c:pt idx="22244" formatCode="General">
                  <c:v>-384.63299999999998</c:v>
                </c:pt>
                <c:pt idx="22245" formatCode="General">
                  <c:v>-375.738</c:v>
                </c:pt>
                <c:pt idx="22246" formatCode="General">
                  <c:v>-367.327</c:v>
                </c:pt>
                <c:pt idx="22247" formatCode="General">
                  <c:v>-359.44499999999999</c:v>
                </c:pt>
                <c:pt idx="22248" formatCode="General">
                  <c:v>-352.06099999999998</c:v>
                </c:pt>
                <c:pt idx="22249" formatCode="General">
                  <c:v>-345.08600000000001</c:v>
                </c:pt>
                <c:pt idx="22250" formatCode="General">
                  <c:v>-338.31099999999998</c:v>
                </c:pt>
                <c:pt idx="22251" formatCode="General">
                  <c:v>-331.517</c:v>
                </c:pt>
                <c:pt idx="22252" formatCode="General">
                  <c:v>-324.61200000000002</c:v>
                </c:pt>
                <c:pt idx="22253" formatCode="General">
                  <c:v>-317.661</c:v>
                </c:pt>
                <c:pt idx="22254" formatCode="General">
                  <c:v>-310.78800000000001</c:v>
                </c:pt>
                <c:pt idx="22255" formatCode="General">
                  <c:v>-303.99599999999998</c:v>
                </c:pt>
                <c:pt idx="22256" formatCode="General">
                  <c:v>-297.23899999999998</c:v>
                </c:pt>
                <c:pt idx="22257" formatCode="General">
                  <c:v>-290.41199999999998</c:v>
                </c:pt>
                <c:pt idx="22258" formatCode="General">
                  <c:v>-283.41800000000001</c:v>
                </c:pt>
                <c:pt idx="22259" formatCode="General">
                  <c:v>-276.20299999999997</c:v>
                </c:pt>
                <c:pt idx="22260" formatCode="General">
                  <c:v>-268.745</c:v>
                </c:pt>
                <c:pt idx="22261" formatCode="General">
                  <c:v>-261.05799999999999</c:v>
                </c:pt>
                <c:pt idx="22262" formatCode="General">
                  <c:v>-253.21</c:v>
                </c:pt>
                <c:pt idx="22263" formatCode="General">
                  <c:v>-245.285</c:v>
                </c:pt>
                <c:pt idx="22264" formatCode="General">
                  <c:v>-237.34100000000001</c:v>
                </c:pt>
                <c:pt idx="22265" formatCode="General">
                  <c:v>-229.38499999999999</c:v>
                </c:pt>
                <c:pt idx="22266" formatCode="General">
                  <c:v>-221.36799999999999</c:v>
                </c:pt>
                <c:pt idx="22267" formatCode="General">
                  <c:v>-213.14400000000001</c:v>
                </c:pt>
                <c:pt idx="22268" formatCode="General">
                  <c:v>-204.54900000000001</c:v>
                </c:pt>
                <c:pt idx="22269" formatCode="General">
                  <c:v>-195.452</c:v>
                </c:pt>
                <c:pt idx="22270" formatCode="General">
                  <c:v>-185.76400000000001</c:v>
                </c:pt>
                <c:pt idx="22271" formatCode="General">
                  <c:v>-175.52</c:v>
                </c:pt>
                <c:pt idx="22272" formatCode="General">
                  <c:v>-164.81700000000001</c:v>
                </c:pt>
                <c:pt idx="22273" formatCode="General">
                  <c:v>-153.804</c:v>
                </c:pt>
                <c:pt idx="22274" formatCode="General">
                  <c:v>-142.53700000000001</c:v>
                </c:pt>
                <c:pt idx="22275" formatCode="General">
                  <c:v>-131.02199999999999</c:v>
                </c:pt>
                <c:pt idx="22276" formatCode="General">
                  <c:v>-119.292</c:v>
                </c:pt>
                <c:pt idx="22277" formatCode="General">
                  <c:v>-107.45</c:v>
                </c:pt>
                <c:pt idx="22278" formatCode="General">
                  <c:v>-95.705200000000005</c:v>
                </c:pt>
                <c:pt idx="22279" formatCode="General">
                  <c:v>-84.213999999999999</c:v>
                </c:pt>
                <c:pt idx="22280" formatCode="General">
                  <c:v>-73.037499999999994</c:v>
                </c:pt>
                <c:pt idx="22281" formatCode="General">
                  <c:v>-62.175800000000002</c:v>
                </c:pt>
                <c:pt idx="22282" formatCode="General">
                  <c:v>-51.5976</c:v>
                </c:pt>
                <c:pt idx="22283" formatCode="General">
                  <c:v>-41.232100000000003</c:v>
                </c:pt>
                <c:pt idx="22284" formatCode="General">
                  <c:v>-30.941500000000001</c:v>
                </c:pt>
                <c:pt idx="22285" formatCode="General">
                  <c:v>-20.580200000000001</c:v>
                </c:pt>
                <c:pt idx="22286" formatCode="General">
                  <c:v>-10.0266</c:v>
                </c:pt>
                <c:pt idx="22287" formatCode="General">
                  <c:v>0.78994900000000001</c:v>
                </c:pt>
                <c:pt idx="22288" formatCode="General">
                  <c:v>11.763999999999999</c:v>
                </c:pt>
                <c:pt idx="22289" formatCode="General">
                  <c:v>22.7424</c:v>
                </c:pt>
                <c:pt idx="22290" formatCode="General">
                  <c:v>33.635100000000001</c:v>
                </c:pt>
                <c:pt idx="22291" formatCode="General">
                  <c:v>44.3628</c:v>
                </c:pt>
                <c:pt idx="22292" formatCode="General">
                  <c:v>54.900500000000001</c:v>
                </c:pt>
                <c:pt idx="22293" formatCode="General">
                  <c:v>65.206400000000002</c:v>
                </c:pt>
                <c:pt idx="22294" formatCode="General">
                  <c:v>75.230999999999995</c:v>
                </c:pt>
                <c:pt idx="22295" formatCode="General">
                  <c:v>84.902000000000001</c:v>
                </c:pt>
                <c:pt idx="22296" formatCode="General">
                  <c:v>94.174300000000002</c:v>
                </c:pt>
                <c:pt idx="22297" formatCode="General">
                  <c:v>103.078</c:v>
                </c:pt>
                <c:pt idx="22298" formatCode="General">
                  <c:v>111.643</c:v>
                </c:pt>
                <c:pt idx="22299" formatCode="General">
                  <c:v>119.89</c:v>
                </c:pt>
                <c:pt idx="22300" formatCode="General">
                  <c:v>127.843</c:v>
                </c:pt>
                <c:pt idx="22301" formatCode="General">
                  <c:v>135.53399999999999</c:v>
                </c:pt>
                <c:pt idx="22302" formatCode="General">
                  <c:v>143.00299999999999</c:v>
                </c:pt>
                <c:pt idx="22303" formatCode="General">
                  <c:v>150.30600000000001</c:v>
                </c:pt>
                <c:pt idx="22304" formatCode="General">
                  <c:v>157.54</c:v>
                </c:pt>
                <c:pt idx="22305" formatCode="General">
                  <c:v>164.79</c:v>
                </c:pt>
                <c:pt idx="22306" formatCode="General">
                  <c:v>172.09899999999999</c:v>
                </c:pt>
                <c:pt idx="22307" formatCode="General">
                  <c:v>179.483</c:v>
                </c:pt>
                <c:pt idx="22308" formatCode="General">
                  <c:v>186.946</c:v>
                </c:pt>
                <c:pt idx="22309" formatCode="General">
                  <c:v>194.465</c:v>
                </c:pt>
                <c:pt idx="22310" formatCode="General">
                  <c:v>202.03399999999999</c:v>
                </c:pt>
                <c:pt idx="22311" formatCode="General">
                  <c:v>209.708</c:v>
                </c:pt>
                <c:pt idx="22312" formatCode="General">
                  <c:v>217.476</c:v>
                </c:pt>
                <c:pt idx="22313" formatCode="General">
                  <c:v>225.24700000000001</c:v>
                </c:pt>
                <c:pt idx="22314" formatCode="General">
                  <c:v>232.89400000000001</c:v>
                </c:pt>
                <c:pt idx="22315" formatCode="General">
                  <c:v>240.303</c:v>
                </c:pt>
                <c:pt idx="22316" formatCode="General">
                  <c:v>247.517</c:v>
                </c:pt>
                <c:pt idx="22317" formatCode="General">
                  <c:v>254.63900000000001</c:v>
                </c:pt>
                <c:pt idx="22318" formatCode="General">
                  <c:v>261.74400000000003</c:v>
                </c:pt>
                <c:pt idx="22319" formatCode="General">
                  <c:v>268.89600000000002</c:v>
                </c:pt>
                <c:pt idx="22320" formatCode="General">
                  <c:v>276.12599999999998</c:v>
                </c:pt>
                <c:pt idx="22321" formatCode="General">
                  <c:v>283.423</c:v>
                </c:pt>
                <c:pt idx="22322" formatCode="General">
                  <c:v>290.75099999999998</c:v>
                </c:pt>
                <c:pt idx="22323" formatCode="General">
                  <c:v>298.05700000000002</c:v>
                </c:pt>
                <c:pt idx="22324" formatCode="General">
                  <c:v>305.27300000000002</c:v>
                </c:pt>
                <c:pt idx="22325" formatCode="General">
                  <c:v>312.327</c:v>
                </c:pt>
                <c:pt idx="22326" formatCode="General">
                  <c:v>319.19099999999997</c:v>
                </c:pt>
                <c:pt idx="22327" formatCode="General">
                  <c:v>325.88499999999999</c:v>
                </c:pt>
                <c:pt idx="22328" formatCode="General">
                  <c:v>332.43200000000002</c:v>
                </c:pt>
                <c:pt idx="22329" formatCode="General">
                  <c:v>338.80700000000002</c:v>
                </c:pt>
                <c:pt idx="22330" formatCode="General">
                  <c:v>344.846</c:v>
                </c:pt>
                <c:pt idx="22331" formatCode="General">
                  <c:v>350.40499999999997</c:v>
                </c:pt>
                <c:pt idx="22332" formatCode="General">
                  <c:v>355.464</c:v>
                </c:pt>
                <c:pt idx="22333" formatCode="General">
                  <c:v>360.02699999999999</c:v>
                </c:pt>
                <c:pt idx="22334" formatCode="General">
                  <c:v>364.12</c:v>
                </c:pt>
                <c:pt idx="22335" formatCode="General">
                  <c:v>367.83199999999999</c:v>
                </c:pt>
                <c:pt idx="22336" formatCode="General">
                  <c:v>371.274</c:v>
                </c:pt>
                <c:pt idx="22337" formatCode="General">
                  <c:v>374.54899999999998</c:v>
                </c:pt>
                <c:pt idx="22338" formatCode="General">
                  <c:v>377.786</c:v>
                </c:pt>
                <c:pt idx="22339" formatCode="General">
                  <c:v>381.12599999999998</c:v>
                </c:pt>
                <c:pt idx="22340" formatCode="General">
                  <c:v>384.66199999999998</c:v>
                </c:pt>
                <c:pt idx="22341" formatCode="General">
                  <c:v>388.42599999999999</c:v>
                </c:pt>
                <c:pt idx="22342" formatCode="General">
                  <c:v>392.40800000000002</c:v>
                </c:pt>
                <c:pt idx="22343" formatCode="General">
                  <c:v>396.57799999999997</c:v>
                </c:pt>
                <c:pt idx="22344" formatCode="General">
                  <c:v>400.90199999999999</c:v>
                </c:pt>
                <c:pt idx="22345" formatCode="General">
                  <c:v>405.35</c:v>
                </c:pt>
                <c:pt idx="22346" formatCode="General">
                  <c:v>409.923</c:v>
                </c:pt>
                <c:pt idx="22347" formatCode="General">
                  <c:v>414.60500000000002</c:v>
                </c:pt>
                <c:pt idx="22348" formatCode="General">
                  <c:v>419.36900000000003</c:v>
                </c:pt>
                <c:pt idx="22349" formatCode="General">
                  <c:v>424.166</c:v>
                </c:pt>
                <c:pt idx="22350" formatCode="General">
                  <c:v>428.96300000000002</c:v>
                </c:pt>
                <c:pt idx="22351" formatCode="General">
                  <c:v>433.77600000000001</c:v>
                </c:pt>
                <c:pt idx="22352" formatCode="General">
                  <c:v>438.649</c:v>
                </c:pt>
                <c:pt idx="22353" formatCode="General">
                  <c:v>443.62799999999999</c:v>
                </c:pt>
                <c:pt idx="22354" formatCode="General">
                  <c:v>448.81</c:v>
                </c:pt>
                <c:pt idx="22355" formatCode="General">
                  <c:v>454.279</c:v>
                </c:pt>
                <c:pt idx="22356" formatCode="General">
                  <c:v>459.95499999999998</c:v>
                </c:pt>
                <c:pt idx="22357" formatCode="General">
                  <c:v>465.71600000000001</c:v>
                </c:pt>
                <c:pt idx="22358" formatCode="General">
                  <c:v>471.47300000000001</c:v>
                </c:pt>
                <c:pt idx="22359" formatCode="General">
                  <c:v>477.161</c:v>
                </c:pt>
                <c:pt idx="22360" formatCode="General">
                  <c:v>482.76299999999998</c:v>
                </c:pt>
                <c:pt idx="22361" formatCode="General">
                  <c:v>488.279</c:v>
                </c:pt>
                <c:pt idx="22362" formatCode="General">
                  <c:v>493.71699999999998</c:v>
                </c:pt>
                <c:pt idx="22363" formatCode="General">
                  <c:v>499.12700000000001</c:v>
                </c:pt>
                <c:pt idx="22364" formatCode="General">
                  <c:v>504.55200000000002</c:v>
                </c:pt>
                <c:pt idx="22365" formatCode="General">
                  <c:v>509.97699999999998</c:v>
                </c:pt>
                <c:pt idx="22366" formatCode="General">
                  <c:v>515.38699999999994</c:v>
                </c:pt>
                <c:pt idx="22367" formatCode="General">
                  <c:v>520.76700000000005</c:v>
                </c:pt>
                <c:pt idx="22368" formatCode="General">
                  <c:v>526.12400000000002</c:v>
                </c:pt>
                <c:pt idx="22369" formatCode="General">
                  <c:v>531.49</c:v>
                </c:pt>
                <c:pt idx="22370" formatCode="General">
                  <c:v>537.07399999999996</c:v>
                </c:pt>
                <c:pt idx="22371" formatCode="General">
                  <c:v>543.08500000000004</c:v>
                </c:pt>
                <c:pt idx="22372" formatCode="General">
                  <c:v>549.56500000000005</c:v>
                </c:pt>
                <c:pt idx="22373" formatCode="General">
                  <c:v>556.38800000000003</c:v>
                </c:pt>
                <c:pt idx="22374" formatCode="General">
                  <c:v>563.32500000000005</c:v>
                </c:pt>
                <c:pt idx="22375" formatCode="General">
                  <c:v>570.22699999999998</c:v>
                </c:pt>
                <c:pt idx="22376" formatCode="General">
                  <c:v>576.98199999999997</c:v>
                </c:pt>
                <c:pt idx="22377" formatCode="General">
                  <c:v>583.44899999999996</c:v>
                </c:pt>
                <c:pt idx="22378" formatCode="General">
                  <c:v>589.46900000000005</c:v>
                </c:pt>
                <c:pt idx="22379" formatCode="General">
                  <c:v>594.90499999999997</c:v>
                </c:pt>
                <c:pt idx="22380" formatCode="General">
                  <c:v>599.63400000000001</c:v>
                </c:pt>
                <c:pt idx="22381" formatCode="General">
                  <c:v>603.58000000000004</c:v>
                </c:pt>
                <c:pt idx="22382" formatCode="General">
                  <c:v>606.79100000000005</c:v>
                </c:pt>
                <c:pt idx="22383" formatCode="General">
                  <c:v>609.35500000000002</c:v>
                </c:pt>
                <c:pt idx="22384" formatCode="General">
                  <c:v>611.26400000000001</c:v>
                </c:pt>
                <c:pt idx="22385" formatCode="General">
                  <c:v>612.53</c:v>
                </c:pt>
                <c:pt idx="22386" formatCode="General">
                  <c:v>613.21299999999997</c:v>
                </c:pt>
                <c:pt idx="22387" formatCode="General">
                  <c:v>613.41600000000005</c:v>
                </c:pt>
                <c:pt idx="22388" formatCode="General">
                  <c:v>613.255</c:v>
                </c:pt>
                <c:pt idx="22389" formatCode="General">
                  <c:v>612.67100000000005</c:v>
                </c:pt>
                <c:pt idx="22390" formatCode="General">
                  <c:v>611.56899999999996</c:v>
                </c:pt>
                <c:pt idx="22391" formatCode="General">
                  <c:v>609.94899999999996</c:v>
                </c:pt>
                <c:pt idx="22392" formatCode="General">
                  <c:v>607.87199999999996</c:v>
                </c:pt>
                <c:pt idx="22393" formatCode="General">
                  <c:v>605.49800000000005</c:v>
                </c:pt>
                <c:pt idx="22394" formatCode="General">
                  <c:v>602.95699999999999</c:v>
                </c:pt>
                <c:pt idx="22395" formatCode="General">
                  <c:v>600.31799999999998</c:v>
                </c:pt>
                <c:pt idx="22396" formatCode="General">
                  <c:v>597.59400000000005</c:v>
                </c:pt>
                <c:pt idx="22397" formatCode="General">
                  <c:v>594.80999999999995</c:v>
                </c:pt>
                <c:pt idx="22398" formatCode="General">
                  <c:v>592.07799999999997</c:v>
                </c:pt>
                <c:pt idx="22399" formatCode="General">
                  <c:v>589.52</c:v>
                </c:pt>
                <c:pt idx="22400" formatCode="General">
                  <c:v>587.23599999999999</c:v>
                </c:pt>
                <c:pt idx="22401" formatCode="General">
                  <c:v>585.29600000000005</c:v>
                </c:pt>
                <c:pt idx="22402" formatCode="General">
                  <c:v>583.73099999999999</c:v>
                </c:pt>
                <c:pt idx="22403" formatCode="General">
                  <c:v>582.55700000000002</c:v>
                </c:pt>
                <c:pt idx="22404" formatCode="General">
                  <c:v>581.77300000000002</c:v>
                </c:pt>
                <c:pt idx="22405" formatCode="General">
                  <c:v>581.35900000000004</c:v>
                </c:pt>
                <c:pt idx="22406" formatCode="General">
                  <c:v>581.28200000000004</c:v>
                </c:pt>
                <c:pt idx="22407" formatCode="General">
                  <c:v>581.50099999999998</c:v>
                </c:pt>
                <c:pt idx="22408" formatCode="General">
                  <c:v>581.79399999999998</c:v>
                </c:pt>
                <c:pt idx="22409" formatCode="General">
                  <c:v>581.88900000000001</c:v>
                </c:pt>
                <c:pt idx="22410" formatCode="General">
                  <c:v>581.63599999999997</c:v>
                </c:pt>
                <c:pt idx="22411" formatCode="General">
                  <c:v>580.96799999999996</c:v>
                </c:pt>
                <c:pt idx="22412" formatCode="General">
                  <c:v>579.97500000000002</c:v>
                </c:pt>
                <c:pt idx="22413" formatCode="General">
                  <c:v>578.70500000000004</c:v>
                </c:pt>
                <c:pt idx="22414" formatCode="General">
                  <c:v>577.10699999999997</c:v>
                </c:pt>
                <c:pt idx="22415" formatCode="General">
                  <c:v>575.20500000000004</c:v>
                </c:pt>
                <c:pt idx="22416" formatCode="General">
                  <c:v>573.08000000000004</c:v>
                </c:pt>
                <c:pt idx="22417" formatCode="General">
                  <c:v>570.85199999999998</c:v>
                </c:pt>
                <c:pt idx="22418" formatCode="General">
                  <c:v>568.62599999999998</c:v>
                </c:pt>
                <c:pt idx="22419" formatCode="General">
                  <c:v>566.45600000000002</c:v>
                </c:pt>
                <c:pt idx="22420" formatCode="General">
                  <c:v>564.37</c:v>
                </c:pt>
                <c:pt idx="22421" formatCode="General">
                  <c:v>562.37099999999998</c:v>
                </c:pt>
                <c:pt idx="22422" formatCode="General">
                  <c:v>560.42200000000003</c:v>
                </c:pt>
                <c:pt idx="22423" formatCode="General">
                  <c:v>558.47299999999996</c:v>
                </c:pt>
                <c:pt idx="22424" formatCode="General">
                  <c:v>556.44500000000005</c:v>
                </c:pt>
                <c:pt idx="22425" formatCode="General">
                  <c:v>554.22699999999998</c:v>
                </c:pt>
                <c:pt idx="22426" formatCode="General">
                  <c:v>551.68600000000004</c:v>
                </c:pt>
                <c:pt idx="22427" formatCode="General">
                  <c:v>548.66399999999999</c:v>
                </c:pt>
                <c:pt idx="22428" formatCode="General">
                  <c:v>545.05700000000002</c:v>
                </c:pt>
                <c:pt idx="22429" formatCode="General">
                  <c:v>540.94299999999998</c:v>
                </c:pt>
                <c:pt idx="22430" formatCode="General">
                  <c:v>536.46400000000006</c:v>
                </c:pt>
                <c:pt idx="22431" formatCode="General">
                  <c:v>531.75</c:v>
                </c:pt>
                <c:pt idx="22432" formatCode="General">
                  <c:v>526.91999999999996</c:v>
                </c:pt>
                <c:pt idx="22433" formatCode="General">
                  <c:v>522.00800000000004</c:v>
                </c:pt>
                <c:pt idx="22434" formatCode="General">
                  <c:v>517.05499999999995</c:v>
                </c:pt>
                <c:pt idx="22435" formatCode="General">
                  <c:v>512.10599999999999</c:v>
                </c:pt>
                <c:pt idx="22436" formatCode="General">
                  <c:v>507.19600000000003</c:v>
                </c:pt>
                <c:pt idx="22437" formatCode="General">
                  <c:v>502.346</c:v>
                </c:pt>
                <c:pt idx="22438" formatCode="General">
                  <c:v>497.53300000000002</c:v>
                </c:pt>
                <c:pt idx="22439" formatCode="General">
                  <c:v>492.68299999999999</c:v>
                </c:pt>
                <c:pt idx="22440" formatCode="General">
                  <c:v>487.71199999999999</c:v>
                </c:pt>
                <c:pt idx="22441" formatCode="General">
                  <c:v>482.47199999999998</c:v>
                </c:pt>
                <c:pt idx="22442" formatCode="General">
                  <c:v>476.815</c:v>
                </c:pt>
                <c:pt idx="22443" formatCode="General">
                  <c:v>470.8</c:v>
                </c:pt>
                <c:pt idx="22444" formatCode="General">
                  <c:v>464.55599999999998</c:v>
                </c:pt>
                <c:pt idx="22445" formatCode="General">
                  <c:v>458.21100000000001</c:v>
                </c:pt>
                <c:pt idx="22446" formatCode="General">
                  <c:v>451.87200000000001</c:v>
                </c:pt>
                <c:pt idx="22447" formatCode="General">
                  <c:v>445.54899999999998</c:v>
                </c:pt>
                <c:pt idx="22448" formatCode="General">
                  <c:v>439.31400000000002</c:v>
                </c:pt>
                <c:pt idx="22449" formatCode="General">
                  <c:v>433.27499999999998</c:v>
                </c:pt>
                <c:pt idx="22450" formatCode="General">
                  <c:v>427.49200000000002</c:v>
                </c:pt>
                <c:pt idx="22451" formatCode="General">
                  <c:v>421.95699999999999</c:v>
                </c:pt>
                <c:pt idx="22452" formatCode="General">
                  <c:v>416.55700000000002</c:v>
                </c:pt>
                <c:pt idx="22453" formatCode="General">
                  <c:v>411.12400000000002</c:v>
                </c:pt>
                <c:pt idx="22454" formatCode="General">
                  <c:v>405.48399999999998</c:v>
                </c:pt>
                <c:pt idx="22455" formatCode="General">
                  <c:v>399.35199999999998</c:v>
                </c:pt>
                <c:pt idx="22456" formatCode="General">
                  <c:v>392.45400000000001</c:v>
                </c:pt>
                <c:pt idx="22457" formatCode="General">
                  <c:v>384.73599999999999</c:v>
                </c:pt>
                <c:pt idx="22458" formatCode="General">
                  <c:v>376.27499999999998</c:v>
                </c:pt>
                <c:pt idx="22459" formatCode="General">
                  <c:v>367.32499999999999</c:v>
                </c:pt>
                <c:pt idx="22460" formatCode="General">
                  <c:v>358.19299999999998</c:v>
                </c:pt>
                <c:pt idx="22461" formatCode="General">
                  <c:v>349.113</c:v>
                </c:pt>
                <c:pt idx="22462" formatCode="General">
                  <c:v>340.27100000000002</c:v>
                </c:pt>
                <c:pt idx="22463" formatCode="General">
                  <c:v>331.767</c:v>
                </c:pt>
                <c:pt idx="22464" formatCode="General">
                  <c:v>323.64</c:v>
                </c:pt>
                <c:pt idx="22465" formatCode="General">
                  <c:v>315.85500000000002</c:v>
                </c:pt>
                <c:pt idx="22466" formatCode="General">
                  <c:v>308.27999999999997</c:v>
                </c:pt>
                <c:pt idx="22467" formatCode="General">
                  <c:v>300.74400000000003</c:v>
                </c:pt>
                <c:pt idx="22468" formatCode="General">
                  <c:v>293.10500000000002</c:v>
                </c:pt>
                <c:pt idx="22469" formatCode="General">
                  <c:v>285.36399999999998</c:v>
                </c:pt>
                <c:pt idx="22470" formatCode="General">
                  <c:v>277.59399999999999</c:v>
                </c:pt>
                <c:pt idx="22471" formatCode="General">
                  <c:v>269.80500000000001</c:v>
                </c:pt>
                <c:pt idx="22472" formatCode="General">
                  <c:v>262.00799999999998</c:v>
                </c:pt>
                <c:pt idx="22473" formatCode="General">
                  <c:v>254.22399999999999</c:v>
                </c:pt>
                <c:pt idx="22474" formatCode="General">
                  <c:v>246.43299999999999</c:v>
                </c:pt>
                <c:pt idx="22475" formatCode="General">
                  <c:v>238.59</c:v>
                </c:pt>
                <c:pt idx="22476" formatCode="General">
                  <c:v>230.64699999999999</c:v>
                </c:pt>
                <c:pt idx="22477" formatCode="General">
                  <c:v>222.56800000000001</c:v>
                </c:pt>
                <c:pt idx="22478" formatCode="General">
                  <c:v>214.351</c:v>
                </c:pt>
                <c:pt idx="22479" formatCode="General">
                  <c:v>206.02199999999999</c:v>
                </c:pt>
                <c:pt idx="22480" formatCode="General">
                  <c:v>197.64400000000001</c:v>
                </c:pt>
                <c:pt idx="22481" formatCode="General">
                  <c:v>189.352</c:v>
                </c:pt>
                <c:pt idx="22482" formatCode="General">
                  <c:v>181.30199999999999</c:v>
                </c:pt>
                <c:pt idx="22483" formatCode="General">
                  <c:v>173.50700000000001</c:v>
                </c:pt>
                <c:pt idx="22484" formatCode="General">
                  <c:v>165.90799999999999</c:v>
                </c:pt>
                <c:pt idx="22485" formatCode="General">
                  <c:v>158.44900000000001</c:v>
                </c:pt>
                <c:pt idx="22486" formatCode="General">
                  <c:v>151.08699999999999</c:v>
                </c:pt>
                <c:pt idx="22487" formatCode="General">
                  <c:v>143.82900000000001</c:v>
                </c:pt>
                <c:pt idx="22488" formatCode="General">
                  <c:v>136.685</c:v>
                </c:pt>
                <c:pt idx="22489" formatCode="General">
                  <c:v>129.66800000000001</c:v>
                </c:pt>
                <c:pt idx="22490" formatCode="General">
                  <c:v>122.71899999999999</c:v>
                </c:pt>
                <c:pt idx="22491" formatCode="General">
                  <c:v>115.786</c:v>
                </c:pt>
                <c:pt idx="22492" formatCode="General">
                  <c:v>108.935</c:v>
                </c:pt>
                <c:pt idx="22493" formatCode="General">
                  <c:v>102.285</c:v>
                </c:pt>
                <c:pt idx="22494" formatCode="General">
                  <c:v>95.965800000000002</c:v>
                </c:pt>
                <c:pt idx="22495" formatCode="General">
                  <c:v>89.933300000000003</c:v>
                </c:pt>
                <c:pt idx="22496" formatCode="General">
                  <c:v>84.022900000000007</c:v>
                </c:pt>
                <c:pt idx="22497" formatCode="General">
                  <c:v>78.075500000000005</c:v>
                </c:pt>
                <c:pt idx="22498" formatCode="General">
                  <c:v>71.933999999999997</c:v>
                </c:pt>
                <c:pt idx="22499" formatCode="General">
                  <c:v>65.490700000000004</c:v>
                </c:pt>
                <c:pt idx="22500" formatCode="General">
                  <c:v>58.669699999999999</c:v>
                </c:pt>
                <c:pt idx="22501" formatCode="General">
                  <c:v>51.457999999999998</c:v>
                </c:pt>
                <c:pt idx="22502" formatCode="General">
                  <c:v>43.931399999999996</c:v>
                </c:pt>
                <c:pt idx="22503" formatCode="General">
                  <c:v>36.201599999999999</c:v>
                </c:pt>
                <c:pt idx="22504" formatCode="General">
                  <c:v>28.417100000000001</c:v>
                </c:pt>
                <c:pt idx="22505" formatCode="General">
                  <c:v>20.709199999999999</c:v>
                </c:pt>
                <c:pt idx="22506" formatCode="General">
                  <c:v>13.1028</c:v>
                </c:pt>
                <c:pt idx="22507" formatCode="General">
                  <c:v>5.6236499999999996</c:v>
                </c:pt>
                <c:pt idx="22508" formatCode="General">
                  <c:v>-1.7003600000000001</c:v>
                </c:pt>
                <c:pt idx="22509" formatCode="General">
                  <c:v>-8.8637599999999992</c:v>
                </c:pt>
                <c:pt idx="22510" formatCode="General">
                  <c:v>-15.8789</c:v>
                </c:pt>
                <c:pt idx="22511" formatCode="General">
                  <c:v>-22.824200000000001</c:v>
                </c:pt>
                <c:pt idx="22512" formatCode="General">
                  <c:v>-29.785399999999999</c:v>
                </c:pt>
                <c:pt idx="22513" formatCode="General">
                  <c:v>-36.796500000000002</c:v>
                </c:pt>
                <c:pt idx="22514" formatCode="General">
                  <c:v>-43.864600000000003</c:v>
                </c:pt>
                <c:pt idx="22515" formatCode="General">
                  <c:v>-50.961599999999997</c:v>
                </c:pt>
                <c:pt idx="22516" formatCode="General">
                  <c:v>-58.118000000000002</c:v>
                </c:pt>
                <c:pt idx="22517" formatCode="General">
                  <c:v>-65.4041</c:v>
                </c:pt>
                <c:pt idx="22518" formatCode="General">
                  <c:v>-72.940700000000007</c:v>
                </c:pt>
                <c:pt idx="22519" formatCode="General">
                  <c:v>-80.813599999999994</c:v>
                </c:pt>
                <c:pt idx="22520" formatCode="General">
                  <c:v>-88.994100000000003</c:v>
                </c:pt>
                <c:pt idx="22521" formatCode="General">
                  <c:v>-97.411199999999994</c:v>
                </c:pt>
                <c:pt idx="22522" formatCode="General">
                  <c:v>-105.97799999999999</c:v>
                </c:pt>
                <c:pt idx="22523" formatCode="General">
                  <c:v>-114.613</c:v>
                </c:pt>
                <c:pt idx="22524" formatCode="General">
                  <c:v>-123.229</c:v>
                </c:pt>
                <c:pt idx="22525" formatCode="General">
                  <c:v>-131.60599999999999</c:v>
                </c:pt>
                <c:pt idx="22526" formatCode="General">
                  <c:v>-139.52799999999999</c:v>
                </c:pt>
                <c:pt idx="22527" formatCode="General">
                  <c:v>-146.91</c:v>
                </c:pt>
                <c:pt idx="22528" formatCode="General">
                  <c:v>-153.88</c:v>
                </c:pt>
                <c:pt idx="22529" formatCode="General">
                  <c:v>-160.68199999999999</c:v>
                </c:pt>
                <c:pt idx="22530" formatCode="General">
                  <c:v>-167.46700000000001</c:v>
                </c:pt>
                <c:pt idx="22531" formatCode="General">
                  <c:v>-174.34200000000001</c:v>
                </c:pt>
                <c:pt idx="22532" formatCode="General">
                  <c:v>-181.36</c:v>
                </c:pt>
                <c:pt idx="22533" formatCode="General">
                  <c:v>-188.559</c:v>
                </c:pt>
                <c:pt idx="22534" formatCode="General">
                  <c:v>-195.947</c:v>
                </c:pt>
                <c:pt idx="22535" formatCode="General">
                  <c:v>-203.49799999999999</c:v>
                </c:pt>
                <c:pt idx="22536" formatCode="General">
                  <c:v>-211.16800000000001</c:v>
                </c:pt>
                <c:pt idx="22537" formatCode="General">
                  <c:v>-219.03399999999999</c:v>
                </c:pt>
                <c:pt idx="22538" formatCode="General">
                  <c:v>-227.221</c:v>
                </c:pt>
                <c:pt idx="22539" formatCode="General">
                  <c:v>-235.81100000000001</c:v>
                </c:pt>
                <c:pt idx="22540" formatCode="General">
                  <c:v>-244.809</c:v>
                </c:pt>
                <c:pt idx="22541" formatCode="General">
                  <c:v>-254.131</c:v>
                </c:pt>
                <c:pt idx="22542" formatCode="General">
                  <c:v>-263.834</c:v>
                </c:pt>
                <c:pt idx="22543" formatCode="General">
                  <c:v>-274.03899999999999</c:v>
                </c:pt>
                <c:pt idx="22544" formatCode="General">
                  <c:v>-284.786</c:v>
                </c:pt>
                <c:pt idx="22545" formatCode="General">
                  <c:v>-295.99900000000002</c:v>
                </c:pt>
                <c:pt idx="22546" formatCode="General">
                  <c:v>-307.327</c:v>
                </c:pt>
                <c:pt idx="22547" formatCode="General">
                  <c:v>-318.44299999999998</c:v>
                </c:pt>
                <c:pt idx="22548" formatCode="General">
                  <c:v>-329.22399999999999</c:v>
                </c:pt>
                <c:pt idx="22549" formatCode="General">
                  <c:v>-339.59399999999999</c:v>
                </c:pt>
                <c:pt idx="22550" formatCode="General">
                  <c:v>-349.52199999999999</c:v>
                </c:pt>
                <c:pt idx="22551" formatCode="General">
                  <c:v>-358.97300000000001</c:v>
                </c:pt>
                <c:pt idx="22552" formatCode="General">
                  <c:v>-367.94</c:v>
                </c:pt>
                <c:pt idx="22553" formatCode="General">
                  <c:v>-376.464</c:v>
                </c:pt>
                <c:pt idx="22554" formatCode="General">
                  <c:v>-384.60599999999999</c:v>
                </c:pt>
                <c:pt idx="22555" formatCode="General">
                  <c:v>-392.42099999999999</c:v>
                </c:pt>
                <c:pt idx="22556" formatCode="General">
                  <c:v>-399.9</c:v>
                </c:pt>
                <c:pt idx="22557" formatCode="General">
                  <c:v>-407.00400000000002</c:v>
                </c:pt>
                <c:pt idx="22558" formatCode="General">
                  <c:v>-413.71</c:v>
                </c:pt>
                <c:pt idx="22559" formatCode="General">
                  <c:v>-420.02300000000002</c:v>
                </c:pt>
                <c:pt idx="22560" formatCode="General">
                  <c:v>-426.02699999999999</c:v>
                </c:pt>
                <c:pt idx="22561" formatCode="General">
                  <c:v>-431.791</c:v>
                </c:pt>
                <c:pt idx="22562" formatCode="General">
                  <c:v>-437.34699999999998</c:v>
                </c:pt>
                <c:pt idx="22563" formatCode="General">
                  <c:v>-442.69099999999997</c:v>
                </c:pt>
                <c:pt idx="22564" formatCode="General">
                  <c:v>-447.81599999999997</c:v>
                </c:pt>
                <c:pt idx="22565" formatCode="General">
                  <c:v>-452.74</c:v>
                </c:pt>
                <c:pt idx="22566" formatCode="General">
                  <c:v>-457.50400000000002</c:v>
                </c:pt>
                <c:pt idx="22567" formatCode="General">
                  <c:v>-462.185</c:v>
                </c:pt>
                <c:pt idx="22568" formatCode="General">
                  <c:v>-466.79899999999998</c:v>
                </c:pt>
                <c:pt idx="22569" formatCode="General">
                  <c:v>-471.298</c:v>
                </c:pt>
                <c:pt idx="22570" formatCode="General">
                  <c:v>-475.60599999999999</c:v>
                </c:pt>
                <c:pt idx="22571" formatCode="General">
                  <c:v>-479.661</c:v>
                </c:pt>
                <c:pt idx="22572" formatCode="General">
                  <c:v>-483.47399999999999</c:v>
                </c:pt>
                <c:pt idx="22573" formatCode="General">
                  <c:v>-487.09399999999999</c:v>
                </c:pt>
                <c:pt idx="22574" formatCode="General">
                  <c:v>-490.59399999999999</c:v>
                </c:pt>
                <c:pt idx="22575" formatCode="General">
                  <c:v>-494.04</c:v>
                </c:pt>
                <c:pt idx="22576" formatCode="General">
                  <c:v>-497.476</c:v>
                </c:pt>
                <c:pt idx="22577" formatCode="General">
                  <c:v>-500.90600000000001</c:v>
                </c:pt>
                <c:pt idx="22578" formatCode="General">
                  <c:v>-504.33</c:v>
                </c:pt>
                <c:pt idx="22579" formatCode="General">
                  <c:v>-507.79599999999999</c:v>
                </c:pt>
                <c:pt idx="22580" formatCode="General">
                  <c:v>-511.33499999999998</c:v>
                </c:pt>
                <c:pt idx="22581" formatCode="General">
                  <c:v>-514.93299999999999</c:v>
                </c:pt>
                <c:pt idx="22582" formatCode="General">
                  <c:v>-518.58900000000006</c:v>
                </c:pt>
                <c:pt idx="22583" formatCode="General">
                  <c:v>-522.31600000000003</c:v>
                </c:pt>
                <c:pt idx="22584" formatCode="General">
                  <c:v>-526.23400000000004</c:v>
                </c:pt>
                <c:pt idx="22585" formatCode="General">
                  <c:v>-530.43100000000004</c:v>
                </c:pt>
                <c:pt idx="22586" formatCode="General">
                  <c:v>-534.79499999999996</c:v>
                </c:pt>
                <c:pt idx="22587" formatCode="General">
                  <c:v>-539.21100000000001</c:v>
                </c:pt>
                <c:pt idx="22588" formatCode="General">
                  <c:v>-543.61900000000003</c:v>
                </c:pt>
                <c:pt idx="22589" formatCode="General">
                  <c:v>-548.00699999999995</c:v>
                </c:pt>
                <c:pt idx="22590" formatCode="General">
                  <c:v>-552.39499999999998</c:v>
                </c:pt>
                <c:pt idx="22591" formatCode="General">
                  <c:v>-556.73599999999999</c:v>
                </c:pt>
                <c:pt idx="22592" formatCode="General">
                  <c:v>-560.95899999999995</c:v>
                </c:pt>
                <c:pt idx="22593" formatCode="General">
                  <c:v>-564.99800000000005</c:v>
                </c:pt>
                <c:pt idx="22594" formatCode="General">
                  <c:v>-568.822</c:v>
                </c:pt>
                <c:pt idx="22595" formatCode="General">
                  <c:v>-572.45100000000002</c:v>
                </c:pt>
                <c:pt idx="22596" formatCode="General">
                  <c:v>-575.91899999999998</c:v>
                </c:pt>
                <c:pt idx="22597" formatCode="General">
                  <c:v>-579.25599999999997</c:v>
                </c:pt>
                <c:pt idx="22598" formatCode="General">
                  <c:v>-582.41600000000005</c:v>
                </c:pt>
                <c:pt idx="22599" formatCode="General">
                  <c:v>-585.32299999999998</c:v>
                </c:pt>
                <c:pt idx="22600" formatCode="General">
                  <c:v>-587.88800000000003</c:v>
                </c:pt>
                <c:pt idx="22601" formatCode="General">
                  <c:v>-590.024</c:v>
                </c:pt>
                <c:pt idx="22602" formatCode="General">
                  <c:v>-591.67499999999995</c:v>
                </c:pt>
                <c:pt idx="22603" formatCode="General">
                  <c:v>-592.86800000000005</c:v>
                </c:pt>
                <c:pt idx="22604" formatCode="General">
                  <c:v>-593.69100000000003</c:v>
                </c:pt>
                <c:pt idx="22605" formatCode="General">
                  <c:v>-594.27599999999995</c:v>
                </c:pt>
                <c:pt idx="22606" formatCode="General">
                  <c:v>-594.726</c:v>
                </c:pt>
                <c:pt idx="22607" formatCode="General">
                  <c:v>-595.05700000000002</c:v>
                </c:pt>
                <c:pt idx="22608" formatCode="General">
                  <c:v>-595.24199999999996</c:v>
                </c:pt>
                <c:pt idx="22609" formatCode="General">
                  <c:v>-595.22299999999996</c:v>
                </c:pt>
                <c:pt idx="22610" formatCode="General">
                  <c:v>-595.01700000000005</c:v>
                </c:pt>
                <c:pt idx="22611" formatCode="General">
                  <c:v>-594.67700000000002</c:v>
                </c:pt>
                <c:pt idx="22612" formatCode="General">
                  <c:v>-594.25800000000004</c:v>
                </c:pt>
                <c:pt idx="22613" formatCode="General">
                  <c:v>-593.80600000000004</c:v>
                </c:pt>
                <c:pt idx="22614" formatCode="General">
                  <c:v>-593.32899999999995</c:v>
                </c:pt>
                <c:pt idx="22615" formatCode="General">
                  <c:v>-592.79</c:v>
                </c:pt>
                <c:pt idx="22616" formatCode="General">
                  <c:v>-592.12900000000002</c:v>
                </c:pt>
                <c:pt idx="22617" formatCode="General">
                  <c:v>-591.32100000000003</c:v>
                </c:pt>
                <c:pt idx="22618" formatCode="General">
                  <c:v>-590.36099999999999</c:v>
                </c:pt>
                <c:pt idx="22619" formatCode="General">
                  <c:v>-589.26499999999999</c:v>
                </c:pt>
                <c:pt idx="22620" formatCode="General">
                  <c:v>-588.06799999999998</c:v>
                </c:pt>
                <c:pt idx="22621" formatCode="General">
                  <c:v>-586.822</c:v>
                </c:pt>
                <c:pt idx="22622" formatCode="General">
                  <c:v>-585.55899999999997</c:v>
                </c:pt>
                <c:pt idx="22623" formatCode="General">
                  <c:v>-584.28200000000004</c:v>
                </c:pt>
                <c:pt idx="22624" formatCode="General">
                  <c:v>-583.05399999999997</c:v>
                </c:pt>
                <c:pt idx="22625" formatCode="General">
                  <c:v>-581.97199999999998</c:v>
                </c:pt>
                <c:pt idx="22626" formatCode="General">
                  <c:v>-581.274</c:v>
                </c:pt>
                <c:pt idx="22627" formatCode="General">
                  <c:v>-581.14400000000001</c:v>
                </c:pt>
                <c:pt idx="22628" formatCode="General">
                  <c:v>-581.53</c:v>
                </c:pt>
                <c:pt idx="22629" formatCode="General">
                  <c:v>-582.25</c:v>
                </c:pt>
                <c:pt idx="22630" formatCode="General">
                  <c:v>-583.08100000000002</c:v>
                </c:pt>
                <c:pt idx="22631" formatCode="General">
                  <c:v>-583.88099999999997</c:v>
                </c:pt>
                <c:pt idx="22632" formatCode="General">
                  <c:v>-584.56899999999996</c:v>
                </c:pt>
                <c:pt idx="22633" formatCode="General">
                  <c:v>-585.18799999999999</c:v>
                </c:pt>
                <c:pt idx="22634" formatCode="General">
                  <c:v>-585.827</c:v>
                </c:pt>
                <c:pt idx="22635" formatCode="General">
                  <c:v>-586.57399999999996</c:v>
                </c:pt>
                <c:pt idx="22636" formatCode="General">
                  <c:v>-587.36</c:v>
                </c:pt>
                <c:pt idx="22637" formatCode="General">
                  <c:v>-587.99</c:v>
                </c:pt>
                <c:pt idx="22638" formatCode="General">
                  <c:v>-588.39300000000003</c:v>
                </c:pt>
                <c:pt idx="22639" formatCode="General">
                  <c:v>-588.55499999999995</c:v>
                </c:pt>
                <c:pt idx="22640" formatCode="General">
                  <c:v>-588.44600000000003</c:v>
                </c:pt>
                <c:pt idx="22641" formatCode="General">
                  <c:v>-588.01499999999999</c:v>
                </c:pt>
                <c:pt idx="22642" formatCode="General">
                  <c:v>-587.19399999999996</c:v>
                </c:pt>
                <c:pt idx="22643" formatCode="General">
                  <c:v>-585.94299999999998</c:v>
                </c:pt>
                <c:pt idx="22644" formatCode="General">
                  <c:v>-584.24699999999996</c:v>
                </c:pt>
                <c:pt idx="22645" formatCode="General">
                  <c:v>-582.09699999999998</c:v>
                </c:pt>
                <c:pt idx="22646" formatCode="General">
                  <c:v>-579.49400000000003</c:v>
                </c:pt>
                <c:pt idx="22647" formatCode="General">
                  <c:v>-576.47500000000002</c:v>
                </c:pt>
                <c:pt idx="22648" formatCode="General">
                  <c:v>-573.07100000000003</c:v>
                </c:pt>
                <c:pt idx="22649" formatCode="General">
                  <c:v>-569.29399999999998</c:v>
                </c:pt>
                <c:pt idx="22650" formatCode="General">
                  <c:v>-565.17700000000002</c:v>
                </c:pt>
                <c:pt idx="22651" formatCode="General">
                  <c:v>-560.75599999999997</c:v>
                </c:pt>
                <c:pt idx="22652" formatCode="General">
                  <c:v>-556.029</c:v>
                </c:pt>
                <c:pt idx="22653" formatCode="General">
                  <c:v>-551.00300000000004</c:v>
                </c:pt>
                <c:pt idx="22654" formatCode="General">
                  <c:v>-545.73599999999999</c:v>
                </c:pt>
                <c:pt idx="22655" formatCode="General">
                  <c:v>-540.26900000000001</c:v>
                </c:pt>
                <c:pt idx="22656" formatCode="General">
                  <c:v>-534.61599999999999</c:v>
                </c:pt>
                <c:pt idx="22657" formatCode="General">
                  <c:v>-528.79</c:v>
                </c:pt>
                <c:pt idx="22658" formatCode="General">
                  <c:v>-522.80999999999995</c:v>
                </c:pt>
                <c:pt idx="22659" formatCode="General">
                  <c:v>-516.755</c:v>
                </c:pt>
                <c:pt idx="22660" formatCode="General">
                  <c:v>-510.74599999999998</c:v>
                </c:pt>
                <c:pt idx="22661" formatCode="General">
                  <c:v>-504.916</c:v>
                </c:pt>
                <c:pt idx="22662" formatCode="General">
                  <c:v>-499.36599999999999</c:v>
                </c:pt>
                <c:pt idx="22663" formatCode="General">
                  <c:v>-494.15100000000001</c:v>
                </c:pt>
                <c:pt idx="22664" formatCode="General">
                  <c:v>-489.19499999999999</c:v>
                </c:pt>
                <c:pt idx="22665" formatCode="General">
                  <c:v>-484.37200000000001</c:v>
                </c:pt>
                <c:pt idx="22666" formatCode="General">
                  <c:v>-479.53899999999999</c:v>
                </c:pt>
                <c:pt idx="22667" formatCode="General">
                  <c:v>-474.565</c:v>
                </c:pt>
                <c:pt idx="22668" formatCode="General">
                  <c:v>-469.40699999999998</c:v>
                </c:pt>
                <c:pt idx="22669" formatCode="General">
                  <c:v>-464.06799999999998</c:v>
                </c:pt>
                <c:pt idx="22670" formatCode="General">
                  <c:v>-458.59</c:v>
                </c:pt>
                <c:pt idx="22671" formatCode="General">
                  <c:v>-453.125</c:v>
                </c:pt>
                <c:pt idx="22672" formatCode="General">
                  <c:v>-447.80799999999999</c:v>
                </c:pt>
                <c:pt idx="22673" formatCode="General">
                  <c:v>-442.642</c:v>
                </c:pt>
                <c:pt idx="22674" formatCode="General">
                  <c:v>-437.57600000000002</c:v>
                </c:pt>
                <c:pt idx="22675" formatCode="General">
                  <c:v>-432.49400000000003</c:v>
                </c:pt>
                <c:pt idx="22676" formatCode="General">
                  <c:v>-427.322</c:v>
                </c:pt>
                <c:pt idx="22677" formatCode="General">
                  <c:v>-422.03899999999999</c:v>
                </c:pt>
                <c:pt idx="22678" formatCode="General">
                  <c:v>-416.63499999999999</c:v>
                </c:pt>
                <c:pt idx="22679" formatCode="General">
                  <c:v>-411.09800000000001</c:v>
                </c:pt>
                <c:pt idx="22680" formatCode="General">
                  <c:v>-405.40499999999997</c:v>
                </c:pt>
                <c:pt idx="22681" formatCode="General">
                  <c:v>-399.53100000000001</c:v>
                </c:pt>
                <c:pt idx="22682" formatCode="General">
                  <c:v>-393.471</c:v>
                </c:pt>
                <c:pt idx="22683" formatCode="General">
                  <c:v>-387.30200000000002</c:v>
                </c:pt>
                <c:pt idx="22684" formatCode="General">
                  <c:v>-381.13099999999997</c:v>
                </c:pt>
                <c:pt idx="22685" formatCode="General">
                  <c:v>-374.99099999999999</c:v>
                </c:pt>
                <c:pt idx="22686" formatCode="General">
                  <c:v>-368.86799999999999</c:v>
                </c:pt>
                <c:pt idx="22687" formatCode="General">
                  <c:v>-362.67500000000001</c:v>
                </c:pt>
                <c:pt idx="22688" formatCode="General">
                  <c:v>-356.363</c:v>
                </c:pt>
                <c:pt idx="22689" formatCode="General">
                  <c:v>-349.976</c:v>
                </c:pt>
                <c:pt idx="22690" formatCode="General">
                  <c:v>-343.51499999999999</c:v>
                </c:pt>
                <c:pt idx="22691" formatCode="General">
                  <c:v>-336.95</c:v>
                </c:pt>
                <c:pt idx="22692" formatCode="General">
                  <c:v>-330.274</c:v>
                </c:pt>
                <c:pt idx="22693" formatCode="General">
                  <c:v>-323.52699999999999</c:v>
                </c:pt>
                <c:pt idx="22694" formatCode="General">
                  <c:v>-316.80500000000001</c:v>
                </c:pt>
                <c:pt idx="22695" formatCode="General">
                  <c:v>-310.19099999999997</c:v>
                </c:pt>
                <c:pt idx="22696" formatCode="General">
                  <c:v>-303.72399999999999</c:v>
                </c:pt>
                <c:pt idx="22697" formatCode="General">
                  <c:v>-297.39999999999998</c:v>
                </c:pt>
                <c:pt idx="22698" formatCode="General">
                  <c:v>-291.18900000000002</c:v>
                </c:pt>
                <c:pt idx="22699" formatCode="General">
                  <c:v>-285.005</c:v>
                </c:pt>
                <c:pt idx="22700" formatCode="General">
                  <c:v>-278.75</c:v>
                </c:pt>
                <c:pt idx="22701" formatCode="General">
                  <c:v>-272.36599999999999</c:v>
                </c:pt>
                <c:pt idx="22702" formatCode="General">
                  <c:v>-265.80700000000002</c:v>
                </c:pt>
                <c:pt idx="22703" formatCode="General">
                  <c:v>-259.06200000000001</c:v>
                </c:pt>
                <c:pt idx="22704" formatCode="General">
                  <c:v>-252.10400000000001</c:v>
                </c:pt>
                <c:pt idx="22705" formatCode="General">
                  <c:v>-244.89099999999999</c:v>
                </c:pt>
                <c:pt idx="22706" formatCode="General">
                  <c:v>-237.34800000000001</c:v>
                </c:pt>
                <c:pt idx="22707" formatCode="General">
                  <c:v>-229.43100000000001</c:v>
                </c:pt>
                <c:pt idx="22708" formatCode="General">
                  <c:v>-221.18199999999999</c:v>
                </c:pt>
                <c:pt idx="22709" formatCode="General">
                  <c:v>-212.661</c:v>
                </c:pt>
                <c:pt idx="22710" formatCode="General">
                  <c:v>-203.92</c:v>
                </c:pt>
                <c:pt idx="22711" formatCode="General">
                  <c:v>-194.98099999999999</c:v>
                </c:pt>
                <c:pt idx="22712" formatCode="General">
                  <c:v>-185.851</c:v>
                </c:pt>
                <c:pt idx="22713" formatCode="General">
                  <c:v>-176.548</c:v>
                </c:pt>
                <c:pt idx="22714" formatCode="General">
                  <c:v>-167.09899999999999</c:v>
                </c:pt>
                <c:pt idx="22715" formatCode="General">
                  <c:v>-157.547</c:v>
                </c:pt>
                <c:pt idx="22716" formatCode="General">
                  <c:v>-148</c:v>
                </c:pt>
                <c:pt idx="22717" formatCode="General">
                  <c:v>-138.584</c:v>
                </c:pt>
                <c:pt idx="22718" formatCode="General">
                  <c:v>-129.26400000000001</c:v>
                </c:pt>
                <c:pt idx="22719" formatCode="General">
                  <c:v>-119.956</c:v>
                </c:pt>
                <c:pt idx="22720" formatCode="General">
                  <c:v>-110.619</c:v>
                </c:pt>
                <c:pt idx="22721" formatCode="General">
                  <c:v>-101.21599999999999</c:v>
                </c:pt>
                <c:pt idx="22722" formatCode="General">
                  <c:v>-91.747799999999998</c:v>
                </c:pt>
                <c:pt idx="22723" formatCode="General">
                  <c:v>-82.217600000000004</c:v>
                </c:pt>
                <c:pt idx="22724" formatCode="General">
                  <c:v>-72.631600000000006</c:v>
                </c:pt>
                <c:pt idx="22725" formatCode="General">
                  <c:v>-63.026699999999998</c:v>
                </c:pt>
                <c:pt idx="22726" formatCode="General">
                  <c:v>-53.461399999999998</c:v>
                </c:pt>
                <c:pt idx="22727" formatCode="General">
                  <c:v>-44.005800000000001</c:v>
                </c:pt>
                <c:pt idx="22728" formatCode="General">
                  <c:v>-34.706000000000003</c:v>
                </c:pt>
                <c:pt idx="22729" formatCode="General">
                  <c:v>-25.561800000000002</c:v>
                </c:pt>
                <c:pt idx="22730" formatCode="General">
                  <c:v>-16.596599999999999</c:v>
                </c:pt>
                <c:pt idx="22731" formatCode="General">
                  <c:v>-7.8445400000000003</c:v>
                </c:pt>
                <c:pt idx="22732" formatCode="General">
                  <c:v>0.65056499999999995</c:v>
                </c:pt>
                <c:pt idx="22733" formatCode="General">
                  <c:v>8.8671399999999991</c:v>
                </c:pt>
                <c:pt idx="22734" formatCode="General">
                  <c:v>16.8736</c:v>
                </c:pt>
                <c:pt idx="22735" formatCode="General">
                  <c:v>24.747800000000002</c:v>
                </c:pt>
                <c:pt idx="22736" formatCode="General">
                  <c:v>32.538800000000002</c:v>
                </c:pt>
                <c:pt idx="22737" formatCode="General">
                  <c:v>40.139499999999998</c:v>
                </c:pt>
                <c:pt idx="22738" formatCode="General">
                  <c:v>47.388800000000003</c:v>
                </c:pt>
                <c:pt idx="22739" formatCode="General">
                  <c:v>54.234099999999998</c:v>
                </c:pt>
                <c:pt idx="22740" formatCode="General">
                  <c:v>60.6843</c:v>
                </c:pt>
                <c:pt idx="22741" formatCode="General">
                  <c:v>66.8506</c:v>
                </c:pt>
                <c:pt idx="22742" formatCode="General">
                  <c:v>72.877200000000002</c:v>
                </c:pt>
                <c:pt idx="22743" formatCode="General">
                  <c:v>78.895799999999994</c:v>
                </c:pt>
                <c:pt idx="22744" formatCode="General">
                  <c:v>85.032499999999999</c:v>
                </c:pt>
                <c:pt idx="22745" formatCode="General">
                  <c:v>91.383300000000006</c:v>
                </c:pt>
                <c:pt idx="22746" formatCode="General">
                  <c:v>98.002700000000004</c:v>
                </c:pt>
                <c:pt idx="22747" formatCode="General">
                  <c:v>104.91500000000001</c:v>
                </c:pt>
                <c:pt idx="22748" formatCode="General">
                  <c:v>112.09699999999999</c:v>
                </c:pt>
                <c:pt idx="22749" formatCode="General">
                  <c:v>119.526</c:v>
                </c:pt>
                <c:pt idx="22750" formatCode="General">
                  <c:v>127.203</c:v>
                </c:pt>
                <c:pt idx="22751" formatCode="General">
                  <c:v>135.12200000000001</c:v>
                </c:pt>
                <c:pt idx="22752" formatCode="General">
                  <c:v>143.27199999999999</c:v>
                </c:pt>
                <c:pt idx="22753" formatCode="General">
                  <c:v>151.64599999999999</c:v>
                </c:pt>
                <c:pt idx="22754" formatCode="General">
                  <c:v>160.21100000000001</c:v>
                </c:pt>
                <c:pt idx="22755" formatCode="General">
                  <c:v>168.887</c:v>
                </c:pt>
                <c:pt idx="22756" formatCode="General">
                  <c:v>177.63399999999999</c:v>
                </c:pt>
                <c:pt idx="22757" formatCode="General">
                  <c:v>186.46899999999999</c:v>
                </c:pt>
                <c:pt idx="22758" formatCode="General">
                  <c:v>195.346</c:v>
                </c:pt>
                <c:pt idx="22759" formatCode="General">
                  <c:v>204.179</c:v>
                </c:pt>
                <c:pt idx="22760" formatCode="General">
                  <c:v>212.88200000000001</c:v>
                </c:pt>
                <c:pt idx="22761" formatCode="General">
                  <c:v>221.363</c:v>
                </c:pt>
                <c:pt idx="22762" formatCode="General">
                  <c:v>229.53</c:v>
                </c:pt>
                <c:pt idx="22763" formatCode="General">
                  <c:v>237.38399999999999</c:v>
                </c:pt>
                <c:pt idx="22764" formatCode="General">
                  <c:v>245.00399999999999</c:v>
                </c:pt>
                <c:pt idx="22765" formatCode="General">
                  <c:v>252.447</c:v>
                </c:pt>
                <c:pt idx="22766" formatCode="General">
                  <c:v>259.755</c:v>
                </c:pt>
                <c:pt idx="22767" formatCode="General">
                  <c:v>266.94799999999998</c:v>
                </c:pt>
                <c:pt idx="22768" formatCode="General">
                  <c:v>274.04000000000002</c:v>
                </c:pt>
                <c:pt idx="22769" formatCode="General">
                  <c:v>281.03699999999998</c:v>
                </c:pt>
                <c:pt idx="22770" formatCode="General">
                  <c:v>287.96800000000002</c:v>
                </c:pt>
                <c:pt idx="22771" formatCode="General">
                  <c:v>294.87799999999999</c:v>
                </c:pt>
                <c:pt idx="22772" formatCode="General">
                  <c:v>301.83999999999997</c:v>
                </c:pt>
                <c:pt idx="22773" formatCode="General">
                  <c:v>308.887</c:v>
                </c:pt>
                <c:pt idx="22774" formatCode="General">
                  <c:v>315.88400000000001</c:v>
                </c:pt>
                <c:pt idx="22775" formatCode="General">
                  <c:v>322.69400000000002</c:v>
                </c:pt>
                <c:pt idx="22776" formatCode="General">
                  <c:v>329.26</c:v>
                </c:pt>
                <c:pt idx="22777" formatCode="General">
                  <c:v>335.55</c:v>
                </c:pt>
                <c:pt idx="22778" formatCode="General">
                  <c:v>341.565</c:v>
                </c:pt>
                <c:pt idx="22779" formatCode="General">
                  <c:v>347.38200000000001</c:v>
                </c:pt>
                <c:pt idx="22780" formatCode="General">
                  <c:v>353.09300000000002</c:v>
                </c:pt>
                <c:pt idx="22781" formatCode="General">
                  <c:v>358.73899999999998</c:v>
                </c:pt>
                <c:pt idx="22782" formatCode="General">
                  <c:v>364.351</c:v>
                </c:pt>
                <c:pt idx="22783" formatCode="General">
                  <c:v>369.952</c:v>
                </c:pt>
                <c:pt idx="22784" formatCode="General">
                  <c:v>375.54599999999999</c:v>
                </c:pt>
                <c:pt idx="22785" formatCode="General">
                  <c:v>381.12700000000001</c:v>
                </c:pt>
                <c:pt idx="22786" formatCode="General">
                  <c:v>386.63400000000001</c:v>
                </c:pt>
                <c:pt idx="22787" formatCode="General">
                  <c:v>391.99799999999999</c:v>
                </c:pt>
                <c:pt idx="22788" formatCode="General">
                  <c:v>397.20100000000002</c:v>
                </c:pt>
                <c:pt idx="22789" formatCode="General">
                  <c:v>402.26</c:v>
                </c:pt>
                <c:pt idx="22790" formatCode="General">
                  <c:v>407.24099999999999</c:v>
                </c:pt>
                <c:pt idx="22791" formatCode="General">
                  <c:v>412.25299999999999</c:v>
                </c:pt>
                <c:pt idx="22792" formatCode="General">
                  <c:v>417.40100000000001</c:v>
                </c:pt>
                <c:pt idx="22793" formatCode="General">
                  <c:v>422.685</c:v>
                </c:pt>
                <c:pt idx="22794" formatCode="General">
                  <c:v>428.07</c:v>
                </c:pt>
                <c:pt idx="22795" formatCode="General">
                  <c:v>433.52800000000002</c:v>
                </c:pt>
                <c:pt idx="22796" formatCode="General">
                  <c:v>439.048</c:v>
                </c:pt>
                <c:pt idx="22797" formatCode="General">
                  <c:v>444.63200000000001</c:v>
                </c:pt>
                <c:pt idx="22798" formatCode="General">
                  <c:v>450.29399999999998</c:v>
                </c:pt>
                <c:pt idx="22799" formatCode="General">
                  <c:v>456.036</c:v>
                </c:pt>
                <c:pt idx="22800" formatCode="General">
                  <c:v>461.77100000000002</c:v>
                </c:pt>
                <c:pt idx="22801" formatCode="General">
                  <c:v>467.41899999999998</c:v>
                </c:pt>
                <c:pt idx="22802" formatCode="General">
                  <c:v>473.01</c:v>
                </c:pt>
                <c:pt idx="22803" formatCode="General">
                  <c:v>478.55900000000003</c:v>
                </c:pt>
                <c:pt idx="22804" formatCode="General">
                  <c:v>484.03899999999999</c:v>
                </c:pt>
                <c:pt idx="22805" formatCode="General">
                  <c:v>489.43299999999999</c:v>
                </c:pt>
                <c:pt idx="22806" formatCode="General">
                  <c:v>494.72500000000002</c:v>
                </c:pt>
                <c:pt idx="22807" formatCode="General">
                  <c:v>499.88299999999998</c:v>
                </c:pt>
                <c:pt idx="22808" formatCode="General">
                  <c:v>504.84399999999999</c:v>
                </c:pt>
                <c:pt idx="22809" formatCode="General">
                  <c:v>509.51100000000002</c:v>
                </c:pt>
                <c:pt idx="22810" formatCode="General">
                  <c:v>513.75599999999997</c:v>
                </c:pt>
                <c:pt idx="22811" formatCode="General">
                  <c:v>517.47</c:v>
                </c:pt>
                <c:pt idx="22812" formatCode="General">
                  <c:v>520.63499999999999</c:v>
                </c:pt>
                <c:pt idx="22813" formatCode="General">
                  <c:v>523.28800000000001</c:v>
                </c:pt>
                <c:pt idx="22814" formatCode="General">
                  <c:v>525.48400000000004</c:v>
                </c:pt>
                <c:pt idx="22815" formatCode="General">
                  <c:v>527.30399999999997</c:v>
                </c:pt>
                <c:pt idx="22816" formatCode="General">
                  <c:v>528.82899999999995</c:v>
                </c:pt>
                <c:pt idx="22817" formatCode="General">
                  <c:v>530.15</c:v>
                </c:pt>
                <c:pt idx="22818" formatCode="General">
                  <c:v>531.34699999999998</c:v>
                </c:pt>
                <c:pt idx="22819" formatCode="General">
                  <c:v>532.53899999999999</c:v>
                </c:pt>
                <c:pt idx="22820" formatCode="General">
                  <c:v>533.84699999999998</c:v>
                </c:pt>
                <c:pt idx="22821" formatCode="General">
                  <c:v>535.36599999999999</c:v>
                </c:pt>
                <c:pt idx="22822" formatCode="General">
                  <c:v>537.14700000000005</c:v>
                </c:pt>
                <c:pt idx="22823" formatCode="General">
                  <c:v>539.16099999999994</c:v>
                </c:pt>
                <c:pt idx="22824" formatCode="General">
                  <c:v>541.38900000000001</c:v>
                </c:pt>
                <c:pt idx="22825" formatCode="General">
                  <c:v>543.84299999999996</c:v>
                </c:pt>
                <c:pt idx="22826" formatCode="General">
                  <c:v>546.54899999999998</c:v>
                </c:pt>
                <c:pt idx="22827" formatCode="General">
                  <c:v>549.51</c:v>
                </c:pt>
                <c:pt idx="22828" formatCode="General">
                  <c:v>552.64300000000003</c:v>
                </c:pt>
                <c:pt idx="22829" formatCode="General">
                  <c:v>555.90099999999995</c:v>
                </c:pt>
                <c:pt idx="22830" formatCode="General">
                  <c:v>559.29600000000005</c:v>
                </c:pt>
                <c:pt idx="22831" formatCode="General">
                  <c:v>562.78499999999997</c:v>
                </c:pt>
                <c:pt idx="22832" formatCode="General">
                  <c:v>566.28800000000001</c:v>
                </c:pt>
                <c:pt idx="22833" formatCode="General">
                  <c:v>569.67999999999995</c:v>
                </c:pt>
                <c:pt idx="22834" formatCode="General">
                  <c:v>572.84900000000005</c:v>
                </c:pt>
                <c:pt idx="22835" formatCode="General">
                  <c:v>575.76400000000001</c:v>
                </c:pt>
                <c:pt idx="22836" formatCode="General">
                  <c:v>578.428</c:v>
                </c:pt>
                <c:pt idx="22837" formatCode="General">
                  <c:v>580.85599999999999</c:v>
                </c:pt>
                <c:pt idx="22838" formatCode="General">
                  <c:v>583.09799999999996</c:v>
                </c:pt>
                <c:pt idx="22839" formatCode="General">
                  <c:v>585.21500000000003</c:v>
                </c:pt>
                <c:pt idx="22840" formatCode="General">
                  <c:v>587.29300000000001</c:v>
                </c:pt>
                <c:pt idx="22841" formatCode="General">
                  <c:v>589.38099999999997</c:v>
                </c:pt>
                <c:pt idx="22842" formatCode="General">
                  <c:v>591.38800000000003</c:v>
                </c:pt>
                <c:pt idx="22843" formatCode="General">
                  <c:v>593.20299999999997</c:v>
                </c:pt>
                <c:pt idx="22844" formatCode="General">
                  <c:v>594.74699999999996</c:v>
                </c:pt>
                <c:pt idx="22845" formatCode="General">
                  <c:v>595.94799999999998</c:v>
                </c:pt>
                <c:pt idx="22846" formatCode="General">
                  <c:v>596.76300000000003</c:v>
                </c:pt>
                <c:pt idx="22847" formatCode="General">
                  <c:v>597.245</c:v>
                </c:pt>
                <c:pt idx="22848" formatCode="General">
                  <c:v>597.48699999999997</c:v>
                </c:pt>
                <c:pt idx="22849" formatCode="General">
                  <c:v>597.55399999999997</c:v>
                </c:pt>
                <c:pt idx="22850" formatCode="General">
                  <c:v>597.529</c:v>
                </c:pt>
                <c:pt idx="22851" formatCode="General">
                  <c:v>597.48299999999995</c:v>
                </c:pt>
                <c:pt idx="22852" formatCode="General">
                  <c:v>597.38499999999999</c:v>
                </c:pt>
                <c:pt idx="22853" formatCode="General">
                  <c:v>597.149</c:v>
                </c:pt>
                <c:pt idx="22854" formatCode="General">
                  <c:v>596.56299999999999</c:v>
                </c:pt>
                <c:pt idx="22855" formatCode="General">
                  <c:v>595.452</c:v>
                </c:pt>
                <c:pt idx="22856" formatCode="General">
                  <c:v>593.85199999999998</c:v>
                </c:pt>
                <c:pt idx="22857" formatCode="General">
                  <c:v>591.827</c:v>
                </c:pt>
                <c:pt idx="22858" formatCode="General">
                  <c:v>589.44399999999996</c:v>
                </c:pt>
                <c:pt idx="22859" formatCode="General">
                  <c:v>586.79300000000001</c:v>
                </c:pt>
                <c:pt idx="22860" formatCode="General">
                  <c:v>583.95600000000002</c:v>
                </c:pt>
                <c:pt idx="22861" formatCode="General">
                  <c:v>581.00599999999997</c:v>
                </c:pt>
                <c:pt idx="22862" formatCode="General">
                  <c:v>577.99300000000005</c:v>
                </c:pt>
                <c:pt idx="22863" formatCode="General">
                  <c:v>574.90599999999995</c:v>
                </c:pt>
                <c:pt idx="22864" formatCode="General">
                  <c:v>571.73400000000004</c:v>
                </c:pt>
                <c:pt idx="22865" formatCode="General">
                  <c:v>568.47400000000005</c:v>
                </c:pt>
                <c:pt idx="22866" formatCode="General">
                  <c:v>565.13900000000001</c:v>
                </c:pt>
                <c:pt idx="22867" formatCode="General">
                  <c:v>561.75</c:v>
                </c:pt>
                <c:pt idx="22868" formatCode="General">
                  <c:v>558.36800000000005</c:v>
                </c:pt>
                <c:pt idx="22869" formatCode="General">
                  <c:v>555.072</c:v>
                </c:pt>
                <c:pt idx="22870" formatCode="General">
                  <c:v>551.92499999999995</c:v>
                </c:pt>
                <c:pt idx="22871" formatCode="General">
                  <c:v>548.91200000000003</c:v>
                </c:pt>
                <c:pt idx="22872" formatCode="General">
                  <c:v>545.976</c:v>
                </c:pt>
                <c:pt idx="22873" formatCode="General">
                  <c:v>543.11500000000001</c:v>
                </c:pt>
                <c:pt idx="22874" formatCode="General">
                  <c:v>540.33600000000001</c:v>
                </c:pt>
                <c:pt idx="22875" formatCode="General">
                  <c:v>537.61</c:v>
                </c:pt>
                <c:pt idx="22876" formatCode="General">
                  <c:v>534.92200000000003</c:v>
                </c:pt>
                <c:pt idx="22877" formatCode="General">
                  <c:v>532.28499999999997</c:v>
                </c:pt>
                <c:pt idx="22878" formatCode="General">
                  <c:v>529.72699999999998</c:v>
                </c:pt>
                <c:pt idx="22879" formatCode="General">
                  <c:v>527.27599999999995</c:v>
                </c:pt>
                <c:pt idx="22880" formatCode="General">
                  <c:v>524.98900000000003</c:v>
                </c:pt>
                <c:pt idx="22881" formatCode="General">
                  <c:v>522.91200000000003</c:v>
                </c:pt>
                <c:pt idx="22882" formatCode="General">
                  <c:v>521.02</c:v>
                </c:pt>
                <c:pt idx="22883" formatCode="General">
                  <c:v>519.28899999999999</c:v>
                </c:pt>
                <c:pt idx="22884" formatCode="General">
                  <c:v>517.70699999999999</c:v>
                </c:pt>
                <c:pt idx="22885" formatCode="General">
                  <c:v>516.26300000000003</c:v>
                </c:pt>
                <c:pt idx="22886" formatCode="General">
                  <c:v>514.94000000000005</c:v>
                </c:pt>
                <c:pt idx="22887" formatCode="General">
                  <c:v>513.68700000000001</c:v>
                </c:pt>
                <c:pt idx="22888" formatCode="General">
                  <c:v>512.44100000000003</c:v>
                </c:pt>
                <c:pt idx="22889" formatCode="General">
                  <c:v>511.11700000000002</c:v>
                </c:pt>
                <c:pt idx="22890" formatCode="General">
                  <c:v>509.61099999999999</c:v>
                </c:pt>
                <c:pt idx="22891" formatCode="General">
                  <c:v>507.81299999999999</c:v>
                </c:pt>
                <c:pt idx="22892" formatCode="General">
                  <c:v>505.56599999999997</c:v>
                </c:pt>
                <c:pt idx="22893" formatCode="General">
                  <c:v>502.74299999999999</c:v>
                </c:pt>
                <c:pt idx="22894" formatCode="General">
                  <c:v>499.32</c:v>
                </c:pt>
                <c:pt idx="22895" formatCode="General">
                  <c:v>495.315</c:v>
                </c:pt>
                <c:pt idx="22896" formatCode="General">
                  <c:v>490.78199999999998</c:v>
                </c:pt>
                <c:pt idx="22897" formatCode="General">
                  <c:v>485.80900000000003</c:v>
                </c:pt>
                <c:pt idx="22898" formatCode="General">
                  <c:v>480.483</c:v>
                </c:pt>
                <c:pt idx="22899" formatCode="General">
                  <c:v>474.95299999999997</c:v>
                </c:pt>
                <c:pt idx="22900" formatCode="General">
                  <c:v>469.36599999999999</c:v>
                </c:pt>
                <c:pt idx="22901" formatCode="General">
                  <c:v>463.82499999999999</c:v>
                </c:pt>
                <c:pt idx="22902" formatCode="General">
                  <c:v>458.36</c:v>
                </c:pt>
                <c:pt idx="22903" formatCode="General">
                  <c:v>452.846</c:v>
                </c:pt>
                <c:pt idx="22904" formatCode="General">
                  <c:v>447.28</c:v>
                </c:pt>
                <c:pt idx="22905" formatCode="General">
                  <c:v>441.81799999999998</c:v>
                </c:pt>
                <c:pt idx="22906" formatCode="General">
                  <c:v>436.47899999999998</c:v>
                </c:pt>
                <c:pt idx="22907" formatCode="General">
                  <c:v>431.221</c:v>
                </c:pt>
                <c:pt idx="22908" formatCode="General">
                  <c:v>426.02100000000002</c:v>
                </c:pt>
                <c:pt idx="22909" formatCode="General">
                  <c:v>420.81700000000001</c:v>
                </c:pt>
                <c:pt idx="22910" formatCode="General">
                  <c:v>415.49700000000001</c:v>
                </c:pt>
                <c:pt idx="22911" formatCode="General">
                  <c:v>410.01499999999999</c:v>
                </c:pt>
                <c:pt idx="22912" formatCode="General">
                  <c:v>404.41399999999999</c:v>
                </c:pt>
                <c:pt idx="22913" formatCode="General">
                  <c:v>398.75</c:v>
                </c:pt>
                <c:pt idx="22914" formatCode="General">
                  <c:v>393.10500000000002</c:v>
                </c:pt>
                <c:pt idx="22915" formatCode="General">
                  <c:v>387.61900000000003</c:v>
                </c:pt>
                <c:pt idx="22916" formatCode="General">
                  <c:v>382.42099999999999</c:v>
                </c:pt>
                <c:pt idx="22917" formatCode="General">
                  <c:v>377.55900000000003</c:v>
                </c:pt>
                <c:pt idx="22918" formatCode="General">
                  <c:v>373.03699999999998</c:v>
                </c:pt>
                <c:pt idx="22919" formatCode="General">
                  <c:v>368.81799999999998</c:v>
                </c:pt>
                <c:pt idx="22920" formatCode="General">
                  <c:v>364.87700000000001</c:v>
                </c:pt>
                <c:pt idx="22921" formatCode="General">
                  <c:v>361.17099999999999</c:v>
                </c:pt>
                <c:pt idx="22922" formatCode="General">
                  <c:v>357.56400000000002</c:v>
                </c:pt>
                <c:pt idx="22923" formatCode="General">
                  <c:v>353.90300000000002</c:v>
                </c:pt>
                <c:pt idx="22924" formatCode="General">
                  <c:v>350.077</c:v>
                </c:pt>
                <c:pt idx="22925" formatCode="General">
                  <c:v>346.01100000000002</c:v>
                </c:pt>
                <c:pt idx="22926" formatCode="General">
                  <c:v>341.67099999999999</c:v>
                </c:pt>
                <c:pt idx="22927" formatCode="General">
                  <c:v>336.96600000000001</c:v>
                </c:pt>
                <c:pt idx="22928" formatCode="General">
                  <c:v>331.80799999999999</c:v>
                </c:pt>
                <c:pt idx="22929" formatCode="General">
                  <c:v>326.18900000000002</c:v>
                </c:pt>
                <c:pt idx="22930" formatCode="General">
                  <c:v>320.036</c:v>
                </c:pt>
                <c:pt idx="22931" formatCode="General">
                  <c:v>313.202</c:v>
                </c:pt>
                <c:pt idx="22932" formatCode="General">
                  <c:v>305.59899999999999</c:v>
                </c:pt>
                <c:pt idx="22933" formatCode="General">
                  <c:v>297.21300000000002</c:v>
                </c:pt>
                <c:pt idx="22934" formatCode="General">
                  <c:v>288.17599999999999</c:v>
                </c:pt>
                <c:pt idx="22935" formatCode="General">
                  <c:v>278.65899999999999</c:v>
                </c:pt>
                <c:pt idx="22936" formatCode="General">
                  <c:v>268.77300000000002</c:v>
                </c:pt>
                <c:pt idx="22937" formatCode="General">
                  <c:v>258.69099999999997</c:v>
                </c:pt>
                <c:pt idx="22938" formatCode="General">
                  <c:v>248.601</c:v>
                </c:pt>
                <c:pt idx="22939" formatCode="General">
                  <c:v>238.708</c:v>
                </c:pt>
                <c:pt idx="22940" formatCode="General">
                  <c:v>229.19300000000001</c:v>
                </c:pt>
                <c:pt idx="22941" formatCode="General">
                  <c:v>220.17</c:v>
                </c:pt>
                <c:pt idx="22942" formatCode="General">
                  <c:v>211.70500000000001</c:v>
                </c:pt>
                <c:pt idx="22943" formatCode="General">
                  <c:v>203.77500000000001</c:v>
                </c:pt>
                <c:pt idx="22944" formatCode="General">
                  <c:v>196.35599999999999</c:v>
                </c:pt>
                <c:pt idx="22945" formatCode="General">
                  <c:v>189.453</c:v>
                </c:pt>
                <c:pt idx="22946" formatCode="General">
                  <c:v>182.982</c:v>
                </c:pt>
                <c:pt idx="22947" formatCode="General">
                  <c:v>176.82300000000001</c:v>
                </c:pt>
                <c:pt idx="22948" formatCode="General">
                  <c:v>170.952</c:v>
                </c:pt>
                <c:pt idx="22949" formatCode="General">
                  <c:v>165.322</c:v>
                </c:pt>
                <c:pt idx="22950" formatCode="General">
                  <c:v>159.803</c:v>
                </c:pt>
                <c:pt idx="22951" formatCode="General">
                  <c:v>154.179</c:v>
                </c:pt>
                <c:pt idx="22952" formatCode="General">
                  <c:v>148.21</c:v>
                </c:pt>
                <c:pt idx="22953" formatCode="General">
                  <c:v>141.846</c:v>
                </c:pt>
                <c:pt idx="22954" formatCode="General">
                  <c:v>135.13499999999999</c:v>
                </c:pt>
                <c:pt idx="22955" formatCode="General">
                  <c:v>128.16</c:v>
                </c:pt>
                <c:pt idx="22956" formatCode="General">
                  <c:v>121.044</c:v>
                </c:pt>
                <c:pt idx="22957" formatCode="General">
                  <c:v>113.934</c:v>
                </c:pt>
                <c:pt idx="22958" formatCode="General">
                  <c:v>106.879</c:v>
                </c:pt>
                <c:pt idx="22959" formatCode="General">
                  <c:v>99.813100000000006</c:v>
                </c:pt>
                <c:pt idx="22960" formatCode="General">
                  <c:v>92.567599999999999</c:v>
                </c:pt>
                <c:pt idx="22961" formatCode="General">
                  <c:v>84.972499999999997</c:v>
                </c:pt>
                <c:pt idx="22962" formatCode="General">
                  <c:v>76.972999999999999</c:v>
                </c:pt>
                <c:pt idx="22963" formatCode="General">
                  <c:v>68.524900000000002</c:v>
                </c:pt>
                <c:pt idx="22964" formatCode="General">
                  <c:v>59.609400000000001</c:v>
                </c:pt>
                <c:pt idx="22965" formatCode="General">
                  <c:v>50.192900000000002</c:v>
                </c:pt>
                <c:pt idx="22966" formatCode="General">
                  <c:v>40.243699999999997</c:v>
                </c:pt>
                <c:pt idx="22967" formatCode="General">
                  <c:v>29.7743</c:v>
                </c:pt>
                <c:pt idx="22968" formatCode="General">
                  <c:v>18.828199999999999</c:v>
                </c:pt>
                <c:pt idx="22969" formatCode="General">
                  <c:v>7.4979800000000001</c:v>
                </c:pt>
                <c:pt idx="22970" formatCode="General">
                  <c:v>-4.09056</c:v>
                </c:pt>
                <c:pt idx="22971" formatCode="General">
                  <c:v>-15.823399999999999</c:v>
                </c:pt>
                <c:pt idx="22972" formatCode="General">
                  <c:v>-27.632899999999999</c:v>
                </c:pt>
                <c:pt idx="22973" formatCode="General">
                  <c:v>-39.487099999999998</c:v>
                </c:pt>
                <c:pt idx="22974" formatCode="General">
                  <c:v>-51.370199999999997</c:v>
                </c:pt>
                <c:pt idx="22975" formatCode="General">
                  <c:v>-63.2729</c:v>
                </c:pt>
                <c:pt idx="22976" formatCode="General">
                  <c:v>-75.181799999999996</c:v>
                </c:pt>
                <c:pt idx="22977" formatCode="General">
                  <c:v>-87.004199999999997</c:v>
                </c:pt>
                <c:pt idx="22978" formatCode="General">
                  <c:v>-98.532300000000006</c:v>
                </c:pt>
                <c:pt idx="22979" formatCode="General">
                  <c:v>-109.688</c:v>
                </c:pt>
                <c:pt idx="22980" formatCode="General">
                  <c:v>-120.529</c:v>
                </c:pt>
                <c:pt idx="22981" formatCode="General">
                  <c:v>-131.126</c:v>
                </c:pt>
                <c:pt idx="22982" formatCode="General">
                  <c:v>-141.53899999999999</c:v>
                </c:pt>
                <c:pt idx="22983" formatCode="General">
                  <c:v>-151.791</c:v>
                </c:pt>
                <c:pt idx="22984" formatCode="General">
                  <c:v>-161.87100000000001</c:v>
                </c:pt>
                <c:pt idx="22985" formatCode="General">
                  <c:v>-171.72200000000001</c:v>
                </c:pt>
                <c:pt idx="22986" formatCode="General">
                  <c:v>-181.22800000000001</c:v>
                </c:pt>
                <c:pt idx="22987" formatCode="General">
                  <c:v>-190.268</c:v>
                </c:pt>
                <c:pt idx="22988" formatCode="General">
                  <c:v>-198.91399999999999</c:v>
                </c:pt>
                <c:pt idx="22989" formatCode="General">
                  <c:v>-207.286</c:v>
                </c:pt>
                <c:pt idx="22990" formatCode="General">
                  <c:v>-215.45500000000001</c:v>
                </c:pt>
                <c:pt idx="22991" formatCode="General">
                  <c:v>-223.51900000000001</c:v>
                </c:pt>
                <c:pt idx="22992" formatCode="General">
                  <c:v>-231.56800000000001</c:v>
                </c:pt>
                <c:pt idx="22993" formatCode="General">
                  <c:v>-239.61799999999999</c:v>
                </c:pt>
                <c:pt idx="22994" formatCode="General">
                  <c:v>-247.65100000000001</c:v>
                </c:pt>
                <c:pt idx="22995" formatCode="General">
                  <c:v>-255.67400000000001</c:v>
                </c:pt>
                <c:pt idx="22996" formatCode="General">
                  <c:v>-263.68599999999998</c:v>
                </c:pt>
                <c:pt idx="22997" formatCode="General">
                  <c:v>-271.68700000000001</c:v>
                </c:pt>
                <c:pt idx="22998" formatCode="General">
                  <c:v>-279.685</c:v>
                </c:pt>
                <c:pt idx="22999" formatCode="General">
                  <c:v>-287.7</c:v>
                </c:pt>
                <c:pt idx="23000" formatCode="General">
                  <c:v>-295.75900000000001</c:v>
                </c:pt>
                <c:pt idx="23001" formatCode="General">
                  <c:v>-303.87700000000001</c:v>
                </c:pt>
                <c:pt idx="23002" formatCode="General">
                  <c:v>-311.98700000000002</c:v>
                </c:pt>
                <c:pt idx="23003" formatCode="General">
                  <c:v>-320.05099999999999</c:v>
                </c:pt>
                <c:pt idx="23004" formatCode="General">
                  <c:v>-328.14</c:v>
                </c:pt>
                <c:pt idx="23005" formatCode="General">
                  <c:v>-336.25099999999998</c:v>
                </c:pt>
                <c:pt idx="23006" formatCode="General">
                  <c:v>-344.31799999999998</c:v>
                </c:pt>
                <c:pt idx="23007" formatCode="General">
                  <c:v>-352.38600000000002</c:v>
                </c:pt>
                <c:pt idx="23008" formatCode="General">
                  <c:v>-360.51799999999997</c:v>
                </c:pt>
                <c:pt idx="23009" formatCode="General">
                  <c:v>-368.66199999999998</c:v>
                </c:pt>
                <c:pt idx="23010" formatCode="General">
                  <c:v>-376.77300000000002</c:v>
                </c:pt>
                <c:pt idx="23011" formatCode="General">
                  <c:v>-384.88499999999999</c:v>
                </c:pt>
                <c:pt idx="23012" formatCode="General">
                  <c:v>-393.00599999999997</c:v>
                </c:pt>
                <c:pt idx="23013" formatCode="General">
                  <c:v>-401.10899999999998</c:v>
                </c:pt>
                <c:pt idx="23014" formatCode="General">
                  <c:v>-409.14600000000002</c:v>
                </c:pt>
                <c:pt idx="23015" formatCode="General">
                  <c:v>-417.08100000000002</c:v>
                </c:pt>
                <c:pt idx="23016" formatCode="General">
                  <c:v>-424.96100000000001</c:v>
                </c:pt>
                <c:pt idx="23017" formatCode="General">
                  <c:v>-432.82299999999998</c:v>
                </c:pt>
                <c:pt idx="23018" formatCode="General">
                  <c:v>-440.67500000000001</c:v>
                </c:pt>
                <c:pt idx="23019" formatCode="General">
                  <c:v>-448.44299999999998</c:v>
                </c:pt>
                <c:pt idx="23020" formatCode="General">
                  <c:v>-456.017</c:v>
                </c:pt>
                <c:pt idx="23021" formatCode="General">
                  <c:v>-463.24799999999999</c:v>
                </c:pt>
                <c:pt idx="23022" formatCode="General">
                  <c:v>-470.02499999999998</c:v>
                </c:pt>
                <c:pt idx="23023" formatCode="General">
                  <c:v>-476.42700000000002</c:v>
                </c:pt>
                <c:pt idx="23024" formatCode="General">
                  <c:v>-482.68299999999999</c:v>
                </c:pt>
                <c:pt idx="23025" formatCode="General">
                  <c:v>-489.06099999999998</c:v>
                </c:pt>
                <c:pt idx="23026" formatCode="General">
                  <c:v>-495.59100000000001</c:v>
                </c:pt>
                <c:pt idx="23027" formatCode="General">
                  <c:v>-502.154</c:v>
                </c:pt>
                <c:pt idx="23028" formatCode="General">
                  <c:v>-508.59</c:v>
                </c:pt>
                <c:pt idx="23029" formatCode="General">
                  <c:v>-514.73199999999997</c:v>
                </c:pt>
                <c:pt idx="23030" formatCode="General">
                  <c:v>-520.48800000000006</c:v>
                </c:pt>
                <c:pt idx="23031" formatCode="General">
                  <c:v>-525.79499999999996</c:v>
                </c:pt>
                <c:pt idx="23032" formatCode="General">
                  <c:v>-530.66800000000001</c:v>
                </c:pt>
                <c:pt idx="23033" formatCode="General">
                  <c:v>-535.01599999999996</c:v>
                </c:pt>
                <c:pt idx="23034" formatCode="General">
                  <c:v>-538.702</c:v>
                </c:pt>
                <c:pt idx="23035" formatCode="General">
                  <c:v>-541.57299999999998</c:v>
                </c:pt>
                <c:pt idx="23036" formatCode="General">
                  <c:v>-543.59400000000005</c:v>
                </c:pt>
                <c:pt idx="23037" formatCode="General">
                  <c:v>-545.00900000000001</c:v>
                </c:pt>
                <c:pt idx="23038" formatCode="General">
                  <c:v>-546.06799999999998</c:v>
                </c:pt>
                <c:pt idx="23039" formatCode="General">
                  <c:v>-546.93200000000002</c:v>
                </c:pt>
                <c:pt idx="23040" formatCode="General">
                  <c:v>-547.70799999999997</c:v>
                </c:pt>
                <c:pt idx="23041" formatCode="General">
                  <c:v>-548.46100000000001</c:v>
                </c:pt>
                <c:pt idx="23042" formatCode="General">
                  <c:v>-549.24099999999999</c:v>
                </c:pt>
                <c:pt idx="23043" formatCode="General">
                  <c:v>-550.096</c:v>
                </c:pt>
                <c:pt idx="23044" formatCode="General">
                  <c:v>-551.08900000000006</c:v>
                </c:pt>
                <c:pt idx="23045" formatCode="General">
                  <c:v>-552.30899999999997</c:v>
                </c:pt>
                <c:pt idx="23046" formatCode="General">
                  <c:v>-553.85799999999995</c:v>
                </c:pt>
                <c:pt idx="23047" formatCode="General">
                  <c:v>-555.74900000000002</c:v>
                </c:pt>
                <c:pt idx="23048" formatCode="General">
                  <c:v>-557.952</c:v>
                </c:pt>
                <c:pt idx="23049" formatCode="General">
                  <c:v>-560.48900000000003</c:v>
                </c:pt>
                <c:pt idx="23050" formatCode="General">
                  <c:v>-563.30700000000002</c:v>
                </c:pt>
                <c:pt idx="23051" formatCode="General">
                  <c:v>-566.22900000000004</c:v>
                </c:pt>
                <c:pt idx="23052" formatCode="General">
                  <c:v>-569.03399999999999</c:v>
                </c:pt>
                <c:pt idx="23053" formatCode="General">
                  <c:v>-571.53</c:v>
                </c:pt>
                <c:pt idx="23054" formatCode="General">
                  <c:v>-573.66399999999999</c:v>
                </c:pt>
                <c:pt idx="23055" formatCode="General">
                  <c:v>-575.44899999999996</c:v>
                </c:pt>
                <c:pt idx="23056" formatCode="General">
                  <c:v>-576.83199999999999</c:v>
                </c:pt>
                <c:pt idx="23057" formatCode="General">
                  <c:v>-577.82299999999998</c:v>
                </c:pt>
                <c:pt idx="23058" formatCode="General">
                  <c:v>-578.52800000000002</c:v>
                </c:pt>
                <c:pt idx="23059" formatCode="General">
                  <c:v>-579.029</c:v>
                </c:pt>
                <c:pt idx="23060" formatCode="General">
                  <c:v>-579.36900000000003</c:v>
                </c:pt>
                <c:pt idx="23061" formatCode="General">
                  <c:v>-579.48099999999999</c:v>
                </c:pt>
                <c:pt idx="23062" formatCode="General">
                  <c:v>-579.27300000000002</c:v>
                </c:pt>
                <c:pt idx="23063" formatCode="General">
                  <c:v>-578.69299999999998</c:v>
                </c:pt>
                <c:pt idx="23064" formatCode="General">
                  <c:v>-577.76400000000001</c:v>
                </c:pt>
                <c:pt idx="23065" formatCode="General">
                  <c:v>-576.64300000000003</c:v>
                </c:pt>
                <c:pt idx="23066" formatCode="General">
                  <c:v>-575.44299999999998</c:v>
                </c:pt>
                <c:pt idx="23067" formatCode="General">
                  <c:v>-574.20299999999997</c:v>
                </c:pt>
                <c:pt idx="23068" formatCode="General">
                  <c:v>-572.94000000000005</c:v>
                </c:pt>
                <c:pt idx="23069" formatCode="General">
                  <c:v>-571.64</c:v>
                </c:pt>
                <c:pt idx="23070" formatCode="General">
                  <c:v>-570.24</c:v>
                </c:pt>
                <c:pt idx="23071" formatCode="General">
                  <c:v>-568.72400000000005</c:v>
                </c:pt>
                <c:pt idx="23072" formatCode="General">
                  <c:v>-567.15</c:v>
                </c:pt>
                <c:pt idx="23073" formatCode="General">
                  <c:v>-565.56500000000005</c:v>
                </c:pt>
                <c:pt idx="23074" formatCode="General">
                  <c:v>-563.99</c:v>
                </c:pt>
                <c:pt idx="23075" formatCode="General">
                  <c:v>-562.44799999999998</c:v>
                </c:pt>
                <c:pt idx="23076" formatCode="General">
                  <c:v>-560.97900000000004</c:v>
                </c:pt>
                <c:pt idx="23077" formatCode="General">
                  <c:v>-559.68399999999997</c:v>
                </c:pt>
                <c:pt idx="23078" formatCode="General">
                  <c:v>-558.62400000000002</c:v>
                </c:pt>
                <c:pt idx="23079" formatCode="General">
                  <c:v>-557.75599999999997</c:v>
                </c:pt>
                <c:pt idx="23080" formatCode="General">
                  <c:v>-557.18499999999995</c:v>
                </c:pt>
                <c:pt idx="23081" formatCode="General">
                  <c:v>-557.06200000000001</c:v>
                </c:pt>
                <c:pt idx="23082" formatCode="General">
                  <c:v>-557.30799999999999</c:v>
                </c:pt>
                <c:pt idx="23083" formatCode="General">
                  <c:v>-557.755</c:v>
                </c:pt>
                <c:pt idx="23084" formatCode="General">
                  <c:v>-558.178</c:v>
                </c:pt>
                <c:pt idx="23085" formatCode="General">
                  <c:v>-558.35900000000004</c:v>
                </c:pt>
                <c:pt idx="23086" formatCode="General">
                  <c:v>-558.16600000000005</c:v>
                </c:pt>
                <c:pt idx="23087" formatCode="General">
                  <c:v>-557.57500000000005</c:v>
                </c:pt>
                <c:pt idx="23088" formatCode="General">
                  <c:v>-556.63199999999995</c:v>
                </c:pt>
                <c:pt idx="23089" formatCode="General">
                  <c:v>-555.38499999999999</c:v>
                </c:pt>
                <c:pt idx="23090" formatCode="General">
                  <c:v>-553.90300000000002</c:v>
                </c:pt>
                <c:pt idx="23091" formatCode="General">
                  <c:v>-552.23699999999997</c:v>
                </c:pt>
                <c:pt idx="23092" formatCode="General">
                  <c:v>-550.41800000000001</c:v>
                </c:pt>
                <c:pt idx="23093" formatCode="General">
                  <c:v>-548.44600000000003</c:v>
                </c:pt>
                <c:pt idx="23094" formatCode="General">
                  <c:v>-546.29600000000005</c:v>
                </c:pt>
                <c:pt idx="23095" formatCode="General">
                  <c:v>-543.92399999999998</c:v>
                </c:pt>
                <c:pt idx="23096" formatCode="General">
                  <c:v>-541.21</c:v>
                </c:pt>
                <c:pt idx="23097" formatCode="General">
                  <c:v>-538.06299999999999</c:v>
                </c:pt>
                <c:pt idx="23098" formatCode="General">
                  <c:v>-534.53399999999999</c:v>
                </c:pt>
                <c:pt idx="23099" formatCode="General">
                  <c:v>-530.68700000000001</c:v>
                </c:pt>
                <c:pt idx="23100" formatCode="General">
                  <c:v>-526.57799999999997</c:v>
                </c:pt>
                <c:pt idx="23101" formatCode="General">
                  <c:v>-522.21900000000005</c:v>
                </c:pt>
                <c:pt idx="23102" formatCode="General">
                  <c:v>-517.60500000000002</c:v>
                </c:pt>
                <c:pt idx="23103" formatCode="General">
                  <c:v>-512.76099999999997</c:v>
                </c:pt>
                <c:pt idx="23104" formatCode="General">
                  <c:v>-507.72699999999998</c:v>
                </c:pt>
                <c:pt idx="23105" formatCode="General">
                  <c:v>-502.55099999999999</c:v>
                </c:pt>
                <c:pt idx="23106" formatCode="General">
                  <c:v>-497.36599999999999</c:v>
                </c:pt>
                <c:pt idx="23107" formatCode="General">
                  <c:v>-492.34199999999998</c:v>
                </c:pt>
                <c:pt idx="23108" formatCode="General">
                  <c:v>-487.64100000000002</c:v>
                </c:pt>
                <c:pt idx="23109" formatCode="General">
                  <c:v>-483.37299999999999</c:v>
                </c:pt>
                <c:pt idx="23110" formatCode="General">
                  <c:v>-479.452</c:v>
                </c:pt>
                <c:pt idx="23111" formatCode="General">
                  <c:v>-475.74900000000002</c:v>
                </c:pt>
                <c:pt idx="23112" formatCode="General">
                  <c:v>-472.16300000000001</c:v>
                </c:pt>
                <c:pt idx="23113" formatCode="General">
                  <c:v>-468.63200000000001</c:v>
                </c:pt>
                <c:pt idx="23114" formatCode="General">
                  <c:v>-465.15499999999997</c:v>
                </c:pt>
                <c:pt idx="23115" formatCode="General">
                  <c:v>-461.71899999999999</c:v>
                </c:pt>
                <c:pt idx="23116" formatCode="General">
                  <c:v>-458.30099999999999</c:v>
                </c:pt>
                <c:pt idx="23117" formatCode="General">
                  <c:v>-454.84</c:v>
                </c:pt>
                <c:pt idx="23118" formatCode="General">
                  <c:v>-451.30200000000002</c:v>
                </c:pt>
                <c:pt idx="23119" formatCode="General">
                  <c:v>-447.69799999999998</c:v>
                </c:pt>
                <c:pt idx="23120" formatCode="General">
                  <c:v>-444.03800000000001</c:v>
                </c:pt>
                <c:pt idx="23121" formatCode="General">
                  <c:v>-440.32299999999998</c:v>
                </c:pt>
                <c:pt idx="23122" formatCode="General">
                  <c:v>-436.52199999999999</c:v>
                </c:pt>
                <c:pt idx="23123" formatCode="General">
                  <c:v>-432.589</c:v>
                </c:pt>
                <c:pt idx="23124" formatCode="General">
                  <c:v>-428.45600000000002</c:v>
                </c:pt>
                <c:pt idx="23125" formatCode="General">
                  <c:v>-424.08199999999999</c:v>
                </c:pt>
                <c:pt idx="23126" formatCode="General">
                  <c:v>-419.48200000000003</c:v>
                </c:pt>
                <c:pt idx="23127" formatCode="General">
                  <c:v>-414.709</c:v>
                </c:pt>
                <c:pt idx="23128" formatCode="General">
                  <c:v>-409.82400000000001</c:v>
                </c:pt>
                <c:pt idx="23129" formatCode="General">
                  <c:v>-404.84500000000003</c:v>
                </c:pt>
                <c:pt idx="23130" formatCode="General">
                  <c:v>-399.76799999999997</c:v>
                </c:pt>
                <c:pt idx="23131" formatCode="General">
                  <c:v>-394.56</c:v>
                </c:pt>
                <c:pt idx="23132" formatCode="General">
                  <c:v>-389.14699999999999</c:v>
                </c:pt>
                <c:pt idx="23133" formatCode="General">
                  <c:v>-383.42700000000002</c:v>
                </c:pt>
                <c:pt idx="23134" formatCode="General">
                  <c:v>-377.34800000000001</c:v>
                </c:pt>
                <c:pt idx="23135" formatCode="General">
                  <c:v>-370.91800000000001</c:v>
                </c:pt>
                <c:pt idx="23136" formatCode="General">
                  <c:v>-364.21</c:v>
                </c:pt>
                <c:pt idx="23137" formatCode="General">
                  <c:v>-357.31099999999998</c:v>
                </c:pt>
                <c:pt idx="23138" formatCode="General">
                  <c:v>-350.28199999999998</c:v>
                </c:pt>
                <c:pt idx="23139" formatCode="General">
                  <c:v>-343.16899999999998</c:v>
                </c:pt>
                <c:pt idx="23140" formatCode="General">
                  <c:v>-335.988</c:v>
                </c:pt>
                <c:pt idx="23141" formatCode="General">
                  <c:v>-328.70400000000001</c:v>
                </c:pt>
                <c:pt idx="23142" formatCode="General">
                  <c:v>-321.26400000000001</c:v>
                </c:pt>
                <c:pt idx="23143" formatCode="General">
                  <c:v>-313.58499999999998</c:v>
                </c:pt>
                <c:pt idx="23144" formatCode="General">
                  <c:v>-305.57799999999997</c:v>
                </c:pt>
                <c:pt idx="23145" formatCode="General">
                  <c:v>-297.19200000000001</c:v>
                </c:pt>
                <c:pt idx="23146" formatCode="General">
                  <c:v>-288.51799999999997</c:v>
                </c:pt>
                <c:pt idx="23147" formatCode="General">
                  <c:v>-279.75299999999999</c:v>
                </c:pt>
                <c:pt idx="23148" formatCode="General">
                  <c:v>-271.02999999999997</c:v>
                </c:pt>
                <c:pt idx="23149" formatCode="General">
                  <c:v>-262.42700000000002</c:v>
                </c:pt>
                <c:pt idx="23150" formatCode="General">
                  <c:v>-253.94800000000001</c:v>
                </c:pt>
                <c:pt idx="23151" formatCode="General">
                  <c:v>-245.584</c:v>
                </c:pt>
                <c:pt idx="23152" formatCode="General">
                  <c:v>-237.34200000000001</c:v>
                </c:pt>
                <c:pt idx="23153" formatCode="General">
                  <c:v>-229.24600000000001</c:v>
                </c:pt>
                <c:pt idx="23154" formatCode="General">
                  <c:v>-221.33600000000001</c:v>
                </c:pt>
                <c:pt idx="23155" formatCode="General">
                  <c:v>-213.63499999999999</c:v>
                </c:pt>
                <c:pt idx="23156" formatCode="General">
                  <c:v>-206.149</c:v>
                </c:pt>
                <c:pt idx="23157" formatCode="General">
                  <c:v>-198.90700000000001</c:v>
                </c:pt>
                <c:pt idx="23158" formatCode="General">
                  <c:v>-191.92599999999999</c:v>
                </c:pt>
                <c:pt idx="23159" formatCode="General">
                  <c:v>-185.19200000000001</c:v>
                </c:pt>
                <c:pt idx="23160" formatCode="General">
                  <c:v>-178.69900000000001</c:v>
                </c:pt>
                <c:pt idx="23161" formatCode="General">
                  <c:v>-172.44</c:v>
                </c:pt>
                <c:pt idx="23162" formatCode="General">
                  <c:v>-166.37799999999999</c:v>
                </c:pt>
                <c:pt idx="23163" formatCode="General">
                  <c:v>-160.45500000000001</c:v>
                </c:pt>
                <c:pt idx="23164" formatCode="General">
                  <c:v>-154.58500000000001</c:v>
                </c:pt>
                <c:pt idx="23165" formatCode="General">
                  <c:v>-148.69</c:v>
                </c:pt>
                <c:pt idx="23166" formatCode="General">
                  <c:v>-142.72900000000001</c:v>
                </c:pt>
                <c:pt idx="23167" formatCode="General">
                  <c:v>-136.75700000000001</c:v>
                </c:pt>
                <c:pt idx="23168" formatCode="General">
                  <c:v>-130.892</c:v>
                </c:pt>
                <c:pt idx="23169" formatCode="General">
                  <c:v>-125.206</c:v>
                </c:pt>
                <c:pt idx="23170" formatCode="General">
                  <c:v>-119.685</c:v>
                </c:pt>
                <c:pt idx="23171" formatCode="General">
                  <c:v>-114.184</c:v>
                </c:pt>
                <c:pt idx="23172" formatCode="General">
                  <c:v>-108.581</c:v>
                </c:pt>
                <c:pt idx="23173" formatCode="General">
                  <c:v>-102.831</c:v>
                </c:pt>
                <c:pt idx="23174" formatCode="General">
                  <c:v>-96.861500000000007</c:v>
                </c:pt>
                <c:pt idx="23175" formatCode="General">
                  <c:v>-90.597099999999998</c:v>
                </c:pt>
                <c:pt idx="23176" formatCode="General">
                  <c:v>-84.142300000000006</c:v>
                </c:pt>
                <c:pt idx="23177" formatCode="General">
                  <c:v>-77.640500000000003</c:v>
                </c:pt>
                <c:pt idx="23178" formatCode="General">
                  <c:v>-71.136700000000005</c:v>
                </c:pt>
                <c:pt idx="23179" formatCode="General">
                  <c:v>-64.657799999999995</c:v>
                </c:pt>
                <c:pt idx="23180" formatCode="General">
                  <c:v>-58.198700000000002</c:v>
                </c:pt>
                <c:pt idx="23181" formatCode="General">
                  <c:v>-51.751399999999997</c:v>
                </c:pt>
                <c:pt idx="23182" formatCode="General">
                  <c:v>-45.324100000000001</c:v>
                </c:pt>
                <c:pt idx="23183" formatCode="General">
                  <c:v>-39.0867</c:v>
                </c:pt>
                <c:pt idx="23184" formatCode="General">
                  <c:v>-33.14</c:v>
                </c:pt>
                <c:pt idx="23185" formatCode="General">
                  <c:v>-27.290700000000001</c:v>
                </c:pt>
                <c:pt idx="23186" formatCode="General">
                  <c:v>-21.369</c:v>
                </c:pt>
                <c:pt idx="23187" formatCode="General">
                  <c:v>-15.3172</c:v>
                </c:pt>
                <c:pt idx="23188" formatCode="General">
                  <c:v>-9.0439000000000007</c:v>
                </c:pt>
                <c:pt idx="23189" formatCode="General">
                  <c:v>-2.4590800000000002</c:v>
                </c:pt>
                <c:pt idx="23190" formatCode="General">
                  <c:v>4.5089699999999997</c:v>
                </c:pt>
                <c:pt idx="23191" formatCode="General">
                  <c:v>11.8992</c:v>
                </c:pt>
                <c:pt idx="23192" formatCode="General">
                  <c:v>19.6876</c:v>
                </c:pt>
                <c:pt idx="23193" formatCode="General">
                  <c:v>27.727900000000002</c:v>
                </c:pt>
                <c:pt idx="23194" formatCode="General">
                  <c:v>35.8063</c:v>
                </c:pt>
                <c:pt idx="23195" formatCode="General">
                  <c:v>43.773499999999999</c:v>
                </c:pt>
                <c:pt idx="23196" formatCode="General">
                  <c:v>51.549300000000002</c:v>
                </c:pt>
                <c:pt idx="23197" formatCode="General">
                  <c:v>59.203400000000002</c:v>
                </c:pt>
                <c:pt idx="23198" formatCode="General">
                  <c:v>66.795500000000004</c:v>
                </c:pt>
                <c:pt idx="23199" formatCode="General">
                  <c:v>74.259699999999995</c:v>
                </c:pt>
                <c:pt idx="23200" formatCode="General">
                  <c:v>81.584800000000001</c:v>
                </c:pt>
                <c:pt idx="23201" formatCode="General">
                  <c:v>88.825599999999994</c:v>
                </c:pt>
                <c:pt idx="23202" formatCode="General">
                  <c:v>96.053100000000001</c:v>
                </c:pt>
                <c:pt idx="23203" formatCode="General">
                  <c:v>103.307</c:v>
                </c:pt>
                <c:pt idx="23204" formatCode="General">
                  <c:v>110.548</c:v>
                </c:pt>
                <c:pt idx="23205" formatCode="General">
                  <c:v>117.654</c:v>
                </c:pt>
                <c:pt idx="23206" formatCode="General">
                  <c:v>124.431</c:v>
                </c:pt>
                <c:pt idx="23207" formatCode="General">
                  <c:v>130.88399999999999</c:v>
                </c:pt>
                <c:pt idx="23208" formatCode="General">
                  <c:v>137.19200000000001</c:v>
                </c:pt>
                <c:pt idx="23209" formatCode="General">
                  <c:v>143.453</c:v>
                </c:pt>
                <c:pt idx="23210" formatCode="General">
                  <c:v>149.727</c:v>
                </c:pt>
                <c:pt idx="23211" formatCode="General">
                  <c:v>156.12700000000001</c:v>
                </c:pt>
                <c:pt idx="23212" formatCode="General">
                  <c:v>162.71299999999999</c:v>
                </c:pt>
                <c:pt idx="23213" formatCode="General">
                  <c:v>169.43</c:v>
                </c:pt>
                <c:pt idx="23214" formatCode="General">
                  <c:v>176.25899999999999</c:v>
                </c:pt>
                <c:pt idx="23215" formatCode="General">
                  <c:v>183.209</c:v>
                </c:pt>
                <c:pt idx="23216" formatCode="General">
                  <c:v>190.19300000000001</c:v>
                </c:pt>
                <c:pt idx="23217" formatCode="General">
                  <c:v>197.12</c:v>
                </c:pt>
                <c:pt idx="23218" formatCode="General">
                  <c:v>204.001</c:v>
                </c:pt>
                <c:pt idx="23219" formatCode="General">
                  <c:v>210.84399999999999</c:v>
                </c:pt>
                <c:pt idx="23220" formatCode="General">
                  <c:v>217.64099999999999</c:v>
                </c:pt>
                <c:pt idx="23221" formatCode="General">
                  <c:v>224.31399999999999</c:v>
                </c:pt>
                <c:pt idx="23222" formatCode="General">
                  <c:v>230.75299999999999</c:v>
                </c:pt>
                <c:pt idx="23223" formatCode="General">
                  <c:v>237.101</c:v>
                </c:pt>
                <c:pt idx="23224" formatCode="General">
                  <c:v>243.602</c:v>
                </c:pt>
                <c:pt idx="23225" formatCode="General">
                  <c:v>250.41300000000001</c:v>
                </c:pt>
                <c:pt idx="23226" formatCode="General">
                  <c:v>257.60899999999998</c:v>
                </c:pt>
                <c:pt idx="23227" formatCode="General">
                  <c:v>265.15499999999997</c:v>
                </c:pt>
                <c:pt idx="23228" formatCode="General">
                  <c:v>272.90499999999997</c:v>
                </c:pt>
                <c:pt idx="23229" formatCode="General">
                  <c:v>280.68299999999999</c:v>
                </c:pt>
                <c:pt idx="23230" formatCode="General">
                  <c:v>288.40100000000001</c:v>
                </c:pt>
                <c:pt idx="23231" formatCode="General">
                  <c:v>295.99099999999999</c:v>
                </c:pt>
                <c:pt idx="23232" formatCode="General">
                  <c:v>303.37599999999998</c:v>
                </c:pt>
                <c:pt idx="23233" formatCode="General">
                  <c:v>310.517</c:v>
                </c:pt>
                <c:pt idx="23234" formatCode="General">
                  <c:v>317.43</c:v>
                </c:pt>
                <c:pt idx="23235" formatCode="General">
                  <c:v>324.08999999999997</c:v>
                </c:pt>
                <c:pt idx="23236" formatCode="General">
                  <c:v>330.46</c:v>
                </c:pt>
                <c:pt idx="23237" formatCode="General">
                  <c:v>336.57400000000001</c:v>
                </c:pt>
                <c:pt idx="23238" formatCode="General">
                  <c:v>342.49900000000002</c:v>
                </c:pt>
                <c:pt idx="23239" formatCode="General">
                  <c:v>348.32299999999998</c:v>
                </c:pt>
                <c:pt idx="23240" formatCode="General">
                  <c:v>354.07</c:v>
                </c:pt>
                <c:pt idx="23241" formatCode="General">
                  <c:v>359.69499999999999</c:v>
                </c:pt>
                <c:pt idx="23242" formatCode="General">
                  <c:v>365.12400000000002</c:v>
                </c:pt>
                <c:pt idx="23243" formatCode="General">
                  <c:v>370.298</c:v>
                </c:pt>
                <c:pt idx="23244" formatCode="General">
                  <c:v>375.26299999999998</c:v>
                </c:pt>
                <c:pt idx="23245" formatCode="General">
                  <c:v>380.089</c:v>
                </c:pt>
                <c:pt idx="23246" formatCode="General">
                  <c:v>384.81599999999997</c:v>
                </c:pt>
                <c:pt idx="23247" formatCode="General">
                  <c:v>389.5</c:v>
                </c:pt>
                <c:pt idx="23248" formatCode="General">
                  <c:v>394.19600000000003</c:v>
                </c:pt>
                <c:pt idx="23249" formatCode="General">
                  <c:v>399.04399999999998</c:v>
                </c:pt>
                <c:pt idx="23250" formatCode="General">
                  <c:v>404.19099999999997</c:v>
                </c:pt>
                <c:pt idx="23251" formatCode="General">
                  <c:v>409.68200000000002</c:v>
                </c:pt>
                <c:pt idx="23252" formatCode="General">
                  <c:v>415.51299999999998</c:v>
                </c:pt>
                <c:pt idx="23253" formatCode="General">
                  <c:v>421.61</c:v>
                </c:pt>
                <c:pt idx="23254" formatCode="General">
                  <c:v>427.90800000000002</c:v>
                </c:pt>
                <c:pt idx="23255" formatCode="General">
                  <c:v>434.38</c:v>
                </c:pt>
                <c:pt idx="23256" formatCode="General">
                  <c:v>440.94400000000002</c:v>
                </c:pt>
                <c:pt idx="23257" formatCode="General">
                  <c:v>447.495</c:v>
                </c:pt>
                <c:pt idx="23258" formatCode="General">
                  <c:v>453.93200000000002</c:v>
                </c:pt>
                <c:pt idx="23259" formatCode="General">
                  <c:v>460.14100000000002</c:v>
                </c:pt>
                <c:pt idx="23260" formatCode="General">
                  <c:v>466.00700000000001</c:v>
                </c:pt>
                <c:pt idx="23261" formatCode="General">
                  <c:v>471.45100000000002</c:v>
                </c:pt>
                <c:pt idx="23262" formatCode="General">
                  <c:v>476.43799999999999</c:v>
                </c:pt>
                <c:pt idx="23263" formatCode="General">
                  <c:v>480.83100000000002</c:v>
                </c:pt>
                <c:pt idx="23264" formatCode="General">
                  <c:v>484.51600000000002</c:v>
                </c:pt>
                <c:pt idx="23265" formatCode="General">
                  <c:v>487.59199999999998</c:v>
                </c:pt>
                <c:pt idx="23266" formatCode="General">
                  <c:v>490.202</c:v>
                </c:pt>
                <c:pt idx="23267" formatCode="General">
                  <c:v>492.471</c:v>
                </c:pt>
                <c:pt idx="23268" formatCode="General">
                  <c:v>494.52199999999999</c:v>
                </c:pt>
                <c:pt idx="23269" formatCode="General">
                  <c:v>496.43200000000002</c:v>
                </c:pt>
                <c:pt idx="23270" formatCode="General">
                  <c:v>498.25400000000002</c:v>
                </c:pt>
                <c:pt idx="23271" formatCode="General">
                  <c:v>500.02100000000002</c:v>
                </c:pt>
                <c:pt idx="23272" formatCode="General">
                  <c:v>501.73700000000002</c:v>
                </c:pt>
                <c:pt idx="23273" formatCode="General">
                  <c:v>503.375</c:v>
                </c:pt>
                <c:pt idx="23274" formatCode="General">
                  <c:v>504.89499999999998</c:v>
                </c:pt>
                <c:pt idx="23275" formatCode="General">
                  <c:v>506.29199999999997</c:v>
                </c:pt>
                <c:pt idx="23276" formatCode="General">
                  <c:v>507.58800000000002</c:v>
                </c:pt>
                <c:pt idx="23277" formatCode="General">
                  <c:v>508.858</c:v>
                </c:pt>
                <c:pt idx="23278" formatCode="General">
                  <c:v>510.16300000000001</c:v>
                </c:pt>
                <c:pt idx="23279" formatCode="General">
                  <c:v>511.47699999999998</c:v>
                </c:pt>
                <c:pt idx="23280" formatCode="General">
                  <c:v>512.74699999999996</c:v>
                </c:pt>
                <c:pt idx="23281" formatCode="General">
                  <c:v>513.91099999999994</c:v>
                </c:pt>
                <c:pt idx="23282" formatCode="General">
                  <c:v>514.95000000000005</c:v>
                </c:pt>
                <c:pt idx="23283" formatCode="General">
                  <c:v>515.86500000000001</c:v>
                </c:pt>
                <c:pt idx="23284" formatCode="General">
                  <c:v>516.64400000000001</c:v>
                </c:pt>
                <c:pt idx="23285" formatCode="General">
                  <c:v>517.28</c:v>
                </c:pt>
                <c:pt idx="23286" formatCode="General">
                  <c:v>517.798</c:v>
                </c:pt>
                <c:pt idx="23287" formatCode="General">
                  <c:v>518.22</c:v>
                </c:pt>
                <c:pt idx="23288" formatCode="General">
                  <c:v>518.55600000000004</c:v>
                </c:pt>
                <c:pt idx="23289" formatCode="General">
                  <c:v>518.81200000000001</c:v>
                </c:pt>
                <c:pt idx="23290" formatCode="General">
                  <c:v>518.98299999999995</c:v>
                </c:pt>
                <c:pt idx="23291" formatCode="General">
                  <c:v>519.06500000000005</c:v>
                </c:pt>
                <c:pt idx="23292" formatCode="General">
                  <c:v>519.01900000000001</c:v>
                </c:pt>
                <c:pt idx="23293" formatCode="General">
                  <c:v>518.77</c:v>
                </c:pt>
                <c:pt idx="23294" formatCode="General">
                  <c:v>518.24400000000003</c:v>
                </c:pt>
                <c:pt idx="23295" formatCode="General">
                  <c:v>517.40300000000002</c:v>
                </c:pt>
                <c:pt idx="23296" formatCode="General">
                  <c:v>516.30700000000002</c:v>
                </c:pt>
                <c:pt idx="23297" formatCode="General">
                  <c:v>515.03700000000003</c:v>
                </c:pt>
                <c:pt idx="23298" formatCode="General">
                  <c:v>513.51199999999994</c:v>
                </c:pt>
                <c:pt idx="23299" formatCode="General">
                  <c:v>511.67399999999998</c:v>
                </c:pt>
                <c:pt idx="23300" formatCode="General">
                  <c:v>509.61399999999998</c:v>
                </c:pt>
                <c:pt idx="23301" formatCode="General">
                  <c:v>507.488</c:v>
                </c:pt>
                <c:pt idx="23302" formatCode="General">
                  <c:v>505.43900000000002</c:v>
                </c:pt>
                <c:pt idx="23303" formatCode="General">
                  <c:v>503.44499999999999</c:v>
                </c:pt>
                <c:pt idx="23304" formatCode="General">
                  <c:v>501.44299999999998</c:v>
                </c:pt>
                <c:pt idx="23305" formatCode="General">
                  <c:v>499.41699999999997</c:v>
                </c:pt>
                <c:pt idx="23306" formatCode="General">
                  <c:v>497.38400000000001</c:v>
                </c:pt>
                <c:pt idx="23307" formatCode="General">
                  <c:v>495.41199999999998</c:v>
                </c:pt>
                <c:pt idx="23308" formatCode="General">
                  <c:v>493.56400000000002</c:v>
                </c:pt>
                <c:pt idx="23309" formatCode="General">
                  <c:v>491.875</c:v>
                </c:pt>
                <c:pt idx="23310" formatCode="General">
                  <c:v>490.29700000000003</c:v>
                </c:pt>
                <c:pt idx="23311" formatCode="General">
                  <c:v>488.73599999999999</c:v>
                </c:pt>
                <c:pt idx="23312" formatCode="General">
                  <c:v>487.10599999999999</c:v>
                </c:pt>
                <c:pt idx="23313" formatCode="General">
                  <c:v>485.36599999999999</c:v>
                </c:pt>
                <c:pt idx="23314" formatCode="General">
                  <c:v>483.52600000000001</c:v>
                </c:pt>
                <c:pt idx="23315" formatCode="General">
                  <c:v>481.64</c:v>
                </c:pt>
                <c:pt idx="23316" formatCode="General">
                  <c:v>479.767</c:v>
                </c:pt>
                <c:pt idx="23317" formatCode="General">
                  <c:v>477.947</c:v>
                </c:pt>
                <c:pt idx="23318" formatCode="General">
                  <c:v>476.19499999999999</c:v>
                </c:pt>
                <c:pt idx="23319" formatCode="General">
                  <c:v>474.46800000000002</c:v>
                </c:pt>
                <c:pt idx="23320" formatCode="General">
                  <c:v>472.68900000000002</c:v>
                </c:pt>
                <c:pt idx="23321" formatCode="General">
                  <c:v>470.76499999999999</c:v>
                </c:pt>
                <c:pt idx="23322" formatCode="General">
                  <c:v>468.69099999999997</c:v>
                </c:pt>
                <c:pt idx="23323" formatCode="General">
                  <c:v>466.529</c:v>
                </c:pt>
                <c:pt idx="23324" formatCode="General">
                  <c:v>464.26299999999998</c:v>
                </c:pt>
                <c:pt idx="23325" formatCode="General">
                  <c:v>461.846</c:v>
                </c:pt>
                <c:pt idx="23326" formatCode="General">
                  <c:v>459.22800000000001</c:v>
                </c:pt>
                <c:pt idx="23327" formatCode="General">
                  <c:v>456.44400000000002</c:v>
                </c:pt>
                <c:pt idx="23328" formatCode="General">
                  <c:v>453.61399999999998</c:v>
                </c:pt>
                <c:pt idx="23329" formatCode="General">
                  <c:v>450.86900000000003</c:v>
                </c:pt>
                <c:pt idx="23330" formatCode="General">
                  <c:v>448.31099999999998</c:v>
                </c:pt>
                <c:pt idx="23331" formatCode="General">
                  <c:v>445.947</c:v>
                </c:pt>
                <c:pt idx="23332" formatCode="General">
                  <c:v>443.71600000000001</c:v>
                </c:pt>
                <c:pt idx="23333" formatCode="General">
                  <c:v>441.43200000000002</c:v>
                </c:pt>
                <c:pt idx="23334" formatCode="General">
                  <c:v>438.935</c:v>
                </c:pt>
                <c:pt idx="23335" formatCode="General">
                  <c:v>436.18299999999999</c:v>
                </c:pt>
                <c:pt idx="23336" formatCode="General">
                  <c:v>433.15499999999997</c:v>
                </c:pt>
                <c:pt idx="23337" formatCode="General">
                  <c:v>429.85500000000002</c:v>
                </c:pt>
                <c:pt idx="23338" formatCode="General">
                  <c:v>426.36599999999999</c:v>
                </c:pt>
                <c:pt idx="23339" formatCode="General">
                  <c:v>422.77699999999999</c:v>
                </c:pt>
                <c:pt idx="23340" formatCode="General">
                  <c:v>419.11500000000001</c:v>
                </c:pt>
                <c:pt idx="23341" formatCode="General">
                  <c:v>415.399</c:v>
                </c:pt>
                <c:pt idx="23342" formatCode="General">
                  <c:v>411.63400000000001</c:v>
                </c:pt>
                <c:pt idx="23343" formatCode="General">
                  <c:v>407.84100000000001</c:v>
                </c:pt>
                <c:pt idx="23344" formatCode="General">
                  <c:v>404.04199999999997</c:v>
                </c:pt>
                <c:pt idx="23345" formatCode="General">
                  <c:v>400.209</c:v>
                </c:pt>
                <c:pt idx="23346" formatCode="General">
                  <c:v>396.279</c:v>
                </c:pt>
                <c:pt idx="23347" formatCode="General">
                  <c:v>392.18700000000001</c:v>
                </c:pt>
                <c:pt idx="23348" formatCode="General">
                  <c:v>387.89499999999998</c:v>
                </c:pt>
                <c:pt idx="23349" formatCode="General">
                  <c:v>383.40499999999997</c:v>
                </c:pt>
                <c:pt idx="23350" formatCode="General">
                  <c:v>378.73599999999999</c:v>
                </c:pt>
                <c:pt idx="23351" formatCode="General">
                  <c:v>373.90100000000001</c:v>
                </c:pt>
                <c:pt idx="23352" formatCode="General">
                  <c:v>368.84300000000002</c:v>
                </c:pt>
                <c:pt idx="23353" formatCode="General">
                  <c:v>363.50599999999997</c:v>
                </c:pt>
                <c:pt idx="23354" formatCode="General">
                  <c:v>357.87</c:v>
                </c:pt>
                <c:pt idx="23355" formatCode="General">
                  <c:v>351.93799999999999</c:v>
                </c:pt>
                <c:pt idx="23356" formatCode="General">
                  <c:v>345.74</c:v>
                </c:pt>
                <c:pt idx="23357" formatCode="General">
                  <c:v>339.39499999999998</c:v>
                </c:pt>
                <c:pt idx="23358" formatCode="General">
                  <c:v>333.00200000000001</c:v>
                </c:pt>
                <c:pt idx="23359" formatCode="General">
                  <c:v>326.50299999999999</c:v>
                </c:pt>
                <c:pt idx="23360" formatCode="General">
                  <c:v>319.863</c:v>
                </c:pt>
                <c:pt idx="23361" formatCode="General">
                  <c:v>313.108</c:v>
                </c:pt>
                <c:pt idx="23362" formatCode="General">
                  <c:v>306.24900000000002</c:v>
                </c:pt>
                <c:pt idx="23363" formatCode="General">
                  <c:v>299.279</c:v>
                </c:pt>
                <c:pt idx="23364" formatCode="General">
                  <c:v>292.24400000000003</c:v>
                </c:pt>
                <c:pt idx="23365" formatCode="General">
                  <c:v>285.22500000000002</c:v>
                </c:pt>
                <c:pt idx="23366" formatCode="General">
                  <c:v>278.38099999999997</c:v>
                </c:pt>
                <c:pt idx="23367" formatCode="General">
                  <c:v>271.88200000000001</c:v>
                </c:pt>
                <c:pt idx="23368" formatCode="General">
                  <c:v>265.80799999999999</c:v>
                </c:pt>
                <c:pt idx="23369" formatCode="General">
                  <c:v>260.12599999999998</c:v>
                </c:pt>
                <c:pt idx="23370" formatCode="General">
                  <c:v>254.73699999999999</c:v>
                </c:pt>
                <c:pt idx="23371" formatCode="General">
                  <c:v>249.476</c:v>
                </c:pt>
                <c:pt idx="23372" formatCode="General">
                  <c:v>244.179</c:v>
                </c:pt>
                <c:pt idx="23373" formatCode="General">
                  <c:v>238.79900000000001</c:v>
                </c:pt>
                <c:pt idx="23374" formatCode="General">
                  <c:v>233.33500000000001</c:v>
                </c:pt>
                <c:pt idx="23375" formatCode="General">
                  <c:v>227.83799999999999</c:v>
                </c:pt>
                <c:pt idx="23376" formatCode="General">
                  <c:v>222.333</c:v>
                </c:pt>
                <c:pt idx="23377" formatCode="General">
                  <c:v>216.81200000000001</c:v>
                </c:pt>
                <c:pt idx="23378" formatCode="General">
                  <c:v>211.26900000000001</c:v>
                </c:pt>
                <c:pt idx="23379" formatCode="General">
                  <c:v>205.68</c:v>
                </c:pt>
                <c:pt idx="23380" formatCode="General">
                  <c:v>199.99</c:v>
                </c:pt>
                <c:pt idx="23381" formatCode="General">
                  <c:v>194.15</c:v>
                </c:pt>
                <c:pt idx="23382" formatCode="General">
                  <c:v>188.13399999999999</c:v>
                </c:pt>
                <c:pt idx="23383" formatCode="General">
                  <c:v>181.94399999999999</c:v>
                </c:pt>
                <c:pt idx="23384" formatCode="General">
                  <c:v>175.61099999999999</c:v>
                </c:pt>
                <c:pt idx="23385" formatCode="General">
                  <c:v>169.364</c:v>
                </c:pt>
                <c:pt idx="23386" formatCode="General">
                  <c:v>163.423</c:v>
                </c:pt>
                <c:pt idx="23387" formatCode="General">
                  <c:v>157.81399999999999</c:v>
                </c:pt>
                <c:pt idx="23388" formatCode="General">
                  <c:v>152.48099999999999</c:v>
                </c:pt>
                <c:pt idx="23389" formatCode="General">
                  <c:v>147.292</c:v>
                </c:pt>
                <c:pt idx="23390" formatCode="General">
                  <c:v>142.15600000000001</c:v>
                </c:pt>
                <c:pt idx="23391" formatCode="General">
                  <c:v>137.02799999999999</c:v>
                </c:pt>
                <c:pt idx="23392" formatCode="General">
                  <c:v>131.85</c:v>
                </c:pt>
                <c:pt idx="23393" formatCode="General">
                  <c:v>126.57</c:v>
                </c:pt>
                <c:pt idx="23394" formatCode="General">
                  <c:v>121.16</c:v>
                </c:pt>
                <c:pt idx="23395" formatCode="General">
                  <c:v>115.489</c:v>
                </c:pt>
                <c:pt idx="23396" formatCode="General">
                  <c:v>109.373</c:v>
                </c:pt>
                <c:pt idx="23397" formatCode="General">
                  <c:v>102.776</c:v>
                </c:pt>
                <c:pt idx="23398" formatCode="General">
                  <c:v>95.743700000000004</c:v>
                </c:pt>
                <c:pt idx="23399" formatCode="General">
                  <c:v>88.308599999999998</c:v>
                </c:pt>
                <c:pt idx="23400" formatCode="General">
                  <c:v>80.5154</c:v>
                </c:pt>
                <c:pt idx="23401" formatCode="General">
                  <c:v>72.403899999999993</c:v>
                </c:pt>
                <c:pt idx="23402" formatCode="General">
                  <c:v>64.023499999999999</c:v>
                </c:pt>
                <c:pt idx="23403" formatCode="General">
                  <c:v>55.424700000000001</c:v>
                </c:pt>
                <c:pt idx="23404" formatCode="General">
                  <c:v>46.6252</c:v>
                </c:pt>
                <c:pt idx="23405" formatCode="General">
                  <c:v>37.632800000000003</c:v>
                </c:pt>
                <c:pt idx="23406" formatCode="General">
                  <c:v>28.460999999999999</c:v>
                </c:pt>
                <c:pt idx="23407" formatCode="General">
                  <c:v>19.084599999999998</c:v>
                </c:pt>
                <c:pt idx="23408" formatCode="General">
                  <c:v>9.4358599999999999</c:v>
                </c:pt>
                <c:pt idx="23409" formatCode="General">
                  <c:v>-0.50172899999999998</c:v>
                </c:pt>
                <c:pt idx="23410" formatCode="General">
                  <c:v>-10.6816</c:v>
                </c:pt>
                <c:pt idx="23411" formatCode="General">
                  <c:v>-20.9971</c:v>
                </c:pt>
                <c:pt idx="23412" formatCode="General">
                  <c:v>-31.308</c:v>
                </c:pt>
                <c:pt idx="23413" formatCode="General">
                  <c:v>-41.479599999999998</c:v>
                </c:pt>
                <c:pt idx="23414" formatCode="General">
                  <c:v>-51.4026</c:v>
                </c:pt>
                <c:pt idx="23415" formatCode="General">
                  <c:v>-61.023299999999999</c:v>
                </c:pt>
                <c:pt idx="23416" formatCode="General">
                  <c:v>-70.302999999999997</c:v>
                </c:pt>
                <c:pt idx="23417" formatCode="General">
                  <c:v>-79.218100000000007</c:v>
                </c:pt>
                <c:pt idx="23418" formatCode="General">
                  <c:v>-87.759100000000004</c:v>
                </c:pt>
                <c:pt idx="23419" formatCode="General">
                  <c:v>-95.9131</c:v>
                </c:pt>
                <c:pt idx="23420" formatCode="General">
                  <c:v>-103.629</c:v>
                </c:pt>
                <c:pt idx="23421" formatCode="General">
                  <c:v>-110.864</c:v>
                </c:pt>
                <c:pt idx="23422" formatCode="General">
                  <c:v>-117.61199999999999</c:v>
                </c:pt>
                <c:pt idx="23423" formatCode="General">
                  <c:v>-123.878</c:v>
                </c:pt>
                <c:pt idx="23424" formatCode="General">
                  <c:v>-129.68199999999999</c:v>
                </c:pt>
                <c:pt idx="23425" formatCode="General">
                  <c:v>-135.054</c:v>
                </c:pt>
                <c:pt idx="23426" formatCode="General">
                  <c:v>-140.04900000000001</c:v>
                </c:pt>
                <c:pt idx="23427" formatCode="General">
                  <c:v>-144.785</c:v>
                </c:pt>
                <c:pt idx="23428" formatCode="General">
                  <c:v>-149.37100000000001</c:v>
                </c:pt>
                <c:pt idx="23429" formatCode="General">
                  <c:v>-153.88300000000001</c:v>
                </c:pt>
                <c:pt idx="23430" formatCode="General">
                  <c:v>-158.42400000000001</c:v>
                </c:pt>
                <c:pt idx="23431" formatCode="General">
                  <c:v>-163.09299999999999</c:v>
                </c:pt>
                <c:pt idx="23432" formatCode="General">
                  <c:v>-167.91499999999999</c:v>
                </c:pt>
                <c:pt idx="23433" formatCode="General">
                  <c:v>-172.875</c:v>
                </c:pt>
                <c:pt idx="23434" formatCode="General">
                  <c:v>-177.952</c:v>
                </c:pt>
                <c:pt idx="23435" formatCode="General">
                  <c:v>-183.10599999999999</c:v>
                </c:pt>
                <c:pt idx="23436" formatCode="General">
                  <c:v>-188.3</c:v>
                </c:pt>
                <c:pt idx="23437" formatCode="General">
                  <c:v>-193.55500000000001</c:v>
                </c:pt>
                <c:pt idx="23438" formatCode="General">
                  <c:v>-198.917</c:v>
                </c:pt>
                <c:pt idx="23439" formatCode="General">
                  <c:v>-204.44200000000001</c:v>
                </c:pt>
                <c:pt idx="23440" formatCode="General">
                  <c:v>-210.15299999999999</c:v>
                </c:pt>
                <c:pt idx="23441" formatCode="General">
                  <c:v>-215.96899999999999</c:v>
                </c:pt>
                <c:pt idx="23442" formatCode="General">
                  <c:v>-221.81100000000001</c:v>
                </c:pt>
                <c:pt idx="23443" formatCode="General">
                  <c:v>-227.62799999999999</c:v>
                </c:pt>
                <c:pt idx="23444" formatCode="General">
                  <c:v>-233.27099999999999</c:v>
                </c:pt>
                <c:pt idx="23445" formatCode="General">
                  <c:v>-238.56899999999999</c:v>
                </c:pt>
                <c:pt idx="23446" formatCode="General">
                  <c:v>-243.429</c:v>
                </c:pt>
                <c:pt idx="23447" formatCode="General">
                  <c:v>-247.86099999999999</c:v>
                </c:pt>
                <c:pt idx="23448" formatCode="General">
                  <c:v>-251.98500000000001</c:v>
                </c:pt>
                <c:pt idx="23449" formatCode="General">
                  <c:v>-255.91499999999999</c:v>
                </c:pt>
                <c:pt idx="23450" formatCode="General">
                  <c:v>-259.714</c:v>
                </c:pt>
                <c:pt idx="23451" formatCode="General">
                  <c:v>-263.45800000000003</c:v>
                </c:pt>
                <c:pt idx="23452" formatCode="General">
                  <c:v>-267.20800000000003</c:v>
                </c:pt>
                <c:pt idx="23453" formatCode="General">
                  <c:v>-270.96100000000001</c:v>
                </c:pt>
                <c:pt idx="23454" formatCode="General">
                  <c:v>-274.71100000000001</c:v>
                </c:pt>
                <c:pt idx="23455" formatCode="General">
                  <c:v>-278.46899999999999</c:v>
                </c:pt>
                <c:pt idx="23456" formatCode="General">
                  <c:v>-282.27100000000002</c:v>
                </c:pt>
                <c:pt idx="23457" formatCode="General">
                  <c:v>-286.15800000000002</c:v>
                </c:pt>
                <c:pt idx="23458" formatCode="General">
                  <c:v>-290.13</c:v>
                </c:pt>
                <c:pt idx="23459" formatCode="General">
                  <c:v>-294.161</c:v>
                </c:pt>
                <c:pt idx="23460" formatCode="General">
                  <c:v>-298.18400000000003</c:v>
                </c:pt>
                <c:pt idx="23461" formatCode="General">
                  <c:v>-302.11599999999999</c:v>
                </c:pt>
                <c:pt idx="23462" formatCode="General">
                  <c:v>-305.88400000000001</c:v>
                </c:pt>
                <c:pt idx="23463" formatCode="General">
                  <c:v>-309.505</c:v>
                </c:pt>
                <c:pt idx="23464" formatCode="General">
                  <c:v>-313.05900000000003</c:v>
                </c:pt>
                <c:pt idx="23465" formatCode="General">
                  <c:v>-316.64100000000002</c:v>
                </c:pt>
                <c:pt idx="23466" formatCode="General">
                  <c:v>-320.33999999999997</c:v>
                </c:pt>
                <c:pt idx="23467" formatCode="General">
                  <c:v>-324.202</c:v>
                </c:pt>
                <c:pt idx="23468" formatCode="General">
                  <c:v>-328.25700000000001</c:v>
                </c:pt>
                <c:pt idx="23469" formatCode="General">
                  <c:v>-332.51600000000002</c:v>
                </c:pt>
                <c:pt idx="23470" formatCode="General">
                  <c:v>-336.964</c:v>
                </c:pt>
                <c:pt idx="23471" formatCode="General">
                  <c:v>-341.57499999999999</c:v>
                </c:pt>
                <c:pt idx="23472" formatCode="General">
                  <c:v>-346.32100000000003</c:v>
                </c:pt>
                <c:pt idx="23473" formatCode="General">
                  <c:v>-351.18</c:v>
                </c:pt>
                <c:pt idx="23474" formatCode="General">
                  <c:v>-356.13499999999999</c:v>
                </c:pt>
                <c:pt idx="23475" formatCode="General">
                  <c:v>-361.16500000000002</c:v>
                </c:pt>
                <c:pt idx="23476" formatCode="General">
                  <c:v>-366.233</c:v>
                </c:pt>
                <c:pt idx="23477" formatCode="General">
                  <c:v>-371.27100000000002</c:v>
                </c:pt>
                <c:pt idx="23478" formatCode="General">
                  <c:v>-376.20400000000001</c:v>
                </c:pt>
                <c:pt idx="23479" formatCode="General">
                  <c:v>-381.01400000000001</c:v>
                </c:pt>
                <c:pt idx="23480" formatCode="General">
                  <c:v>-385.673</c:v>
                </c:pt>
                <c:pt idx="23481" formatCode="General">
                  <c:v>-390.09399999999999</c:v>
                </c:pt>
                <c:pt idx="23482" formatCode="General">
                  <c:v>-394.21499999999997</c:v>
                </c:pt>
                <c:pt idx="23483" formatCode="General">
                  <c:v>-398.01600000000002</c:v>
                </c:pt>
                <c:pt idx="23484" formatCode="General">
                  <c:v>-401.47699999999998</c:v>
                </c:pt>
                <c:pt idx="23485" formatCode="General">
                  <c:v>-404.58100000000002</c:v>
                </c:pt>
                <c:pt idx="23486" formatCode="General">
                  <c:v>-407.38099999999997</c:v>
                </c:pt>
                <c:pt idx="23487" formatCode="General">
                  <c:v>-409.93</c:v>
                </c:pt>
                <c:pt idx="23488" formatCode="General">
                  <c:v>-412.21499999999997</c:v>
                </c:pt>
                <c:pt idx="23489" formatCode="General">
                  <c:v>-414.24799999999999</c:v>
                </c:pt>
                <c:pt idx="23490" formatCode="General">
                  <c:v>-416.06700000000001</c:v>
                </c:pt>
                <c:pt idx="23491" formatCode="General">
                  <c:v>-417.755</c:v>
                </c:pt>
                <c:pt idx="23492" formatCode="General">
                  <c:v>-419.40600000000001</c:v>
                </c:pt>
                <c:pt idx="23493" formatCode="General">
                  <c:v>-421.09</c:v>
                </c:pt>
                <c:pt idx="23494" formatCode="General">
                  <c:v>-422.86099999999999</c:v>
                </c:pt>
                <c:pt idx="23495" formatCode="General">
                  <c:v>-424.72699999999998</c:v>
                </c:pt>
                <c:pt idx="23496" formatCode="General">
                  <c:v>-426.70299999999997</c:v>
                </c:pt>
                <c:pt idx="23497" formatCode="General">
                  <c:v>-428.81400000000002</c:v>
                </c:pt>
                <c:pt idx="23498" formatCode="General">
                  <c:v>-431.05200000000002</c:v>
                </c:pt>
                <c:pt idx="23499" formatCode="General">
                  <c:v>-433.38299999999998</c:v>
                </c:pt>
                <c:pt idx="23500" formatCode="General">
                  <c:v>-435.76600000000002</c:v>
                </c:pt>
                <c:pt idx="23501" formatCode="General">
                  <c:v>-438.10899999999998</c:v>
                </c:pt>
                <c:pt idx="23502" formatCode="General">
                  <c:v>-440.28800000000001</c:v>
                </c:pt>
                <c:pt idx="23503" formatCode="General">
                  <c:v>-442.15199999999999</c:v>
                </c:pt>
                <c:pt idx="23504" formatCode="General">
                  <c:v>-443.57600000000002</c:v>
                </c:pt>
                <c:pt idx="23505" formatCode="General">
                  <c:v>-444.61200000000002</c:v>
                </c:pt>
                <c:pt idx="23506" formatCode="General">
                  <c:v>-445.37799999999999</c:v>
                </c:pt>
                <c:pt idx="23507" formatCode="General">
                  <c:v>-445.98200000000003</c:v>
                </c:pt>
                <c:pt idx="23508" formatCode="General">
                  <c:v>-446.5</c:v>
                </c:pt>
                <c:pt idx="23509" formatCode="General">
                  <c:v>-446.90699999999998</c:v>
                </c:pt>
                <c:pt idx="23510" formatCode="General">
                  <c:v>-447.17099999999999</c:v>
                </c:pt>
                <c:pt idx="23511" formatCode="General">
                  <c:v>-447.27100000000002</c:v>
                </c:pt>
                <c:pt idx="23512" formatCode="General">
                  <c:v>-447.23200000000003</c:v>
                </c:pt>
                <c:pt idx="23513" formatCode="General">
                  <c:v>-447.089</c:v>
                </c:pt>
                <c:pt idx="23514" formatCode="General">
                  <c:v>-446.851</c:v>
                </c:pt>
                <c:pt idx="23515" formatCode="General">
                  <c:v>-446.54</c:v>
                </c:pt>
                <c:pt idx="23516" formatCode="General">
                  <c:v>-446.19200000000001</c:v>
                </c:pt>
                <c:pt idx="23517" formatCode="General">
                  <c:v>-445.774</c:v>
                </c:pt>
                <c:pt idx="23518" formatCode="General">
                  <c:v>-445.22199999999998</c:v>
                </c:pt>
                <c:pt idx="23519" formatCode="General">
                  <c:v>-444.44499999999999</c:v>
                </c:pt>
                <c:pt idx="23520" formatCode="General">
                  <c:v>-443.35899999999998</c:v>
                </c:pt>
                <c:pt idx="23521" formatCode="General">
                  <c:v>-441.94600000000003</c:v>
                </c:pt>
                <c:pt idx="23522" formatCode="General">
                  <c:v>-440.24599999999998</c:v>
                </c:pt>
                <c:pt idx="23523" formatCode="General">
                  <c:v>-438.34800000000001</c:v>
                </c:pt>
                <c:pt idx="23524" formatCode="General">
                  <c:v>-436.38200000000001</c:v>
                </c:pt>
                <c:pt idx="23525" formatCode="General">
                  <c:v>-434.47300000000001</c:v>
                </c:pt>
                <c:pt idx="23526" formatCode="General">
                  <c:v>-432.65899999999999</c:v>
                </c:pt>
                <c:pt idx="23527" formatCode="General">
                  <c:v>-430.94099999999997</c:v>
                </c:pt>
                <c:pt idx="23528" formatCode="General">
                  <c:v>-429.28300000000002</c:v>
                </c:pt>
                <c:pt idx="23529" formatCode="General">
                  <c:v>-427.601</c:v>
                </c:pt>
                <c:pt idx="23530" formatCode="General">
                  <c:v>-425.80099999999999</c:v>
                </c:pt>
                <c:pt idx="23531" formatCode="General">
                  <c:v>-423.81400000000002</c:v>
                </c:pt>
                <c:pt idx="23532" formatCode="General">
                  <c:v>-421.62599999999998</c:v>
                </c:pt>
                <c:pt idx="23533" formatCode="General">
                  <c:v>-419.32100000000003</c:v>
                </c:pt>
                <c:pt idx="23534" formatCode="General">
                  <c:v>-417.017</c:v>
                </c:pt>
                <c:pt idx="23535" formatCode="General">
                  <c:v>-414.81400000000002</c:v>
                </c:pt>
                <c:pt idx="23536" formatCode="General">
                  <c:v>-412.786</c:v>
                </c:pt>
                <c:pt idx="23537" formatCode="General">
                  <c:v>-410.95400000000001</c:v>
                </c:pt>
                <c:pt idx="23538" formatCode="General">
                  <c:v>-409.35500000000002</c:v>
                </c:pt>
                <c:pt idx="23539" formatCode="General">
                  <c:v>-408.017</c:v>
                </c:pt>
                <c:pt idx="23540" formatCode="General">
                  <c:v>-406.90300000000002</c:v>
                </c:pt>
                <c:pt idx="23541" formatCode="General">
                  <c:v>-405.916</c:v>
                </c:pt>
                <c:pt idx="23542" formatCode="General">
                  <c:v>-404.89100000000002</c:v>
                </c:pt>
                <c:pt idx="23543" formatCode="General">
                  <c:v>-403.721</c:v>
                </c:pt>
                <c:pt idx="23544" formatCode="General">
                  <c:v>-402.39800000000002</c:v>
                </c:pt>
                <c:pt idx="23545" formatCode="General">
                  <c:v>-400.87700000000001</c:v>
                </c:pt>
                <c:pt idx="23546" formatCode="General">
                  <c:v>-399.11399999999998</c:v>
                </c:pt>
                <c:pt idx="23547" formatCode="General">
                  <c:v>-397.125</c:v>
                </c:pt>
                <c:pt idx="23548" formatCode="General">
                  <c:v>-394.99</c:v>
                </c:pt>
                <c:pt idx="23549" formatCode="General">
                  <c:v>-392.84100000000001</c:v>
                </c:pt>
                <c:pt idx="23550" formatCode="General">
                  <c:v>-390.68599999999998</c:v>
                </c:pt>
                <c:pt idx="23551" formatCode="General">
                  <c:v>-388.41699999999997</c:v>
                </c:pt>
                <c:pt idx="23552" formatCode="General">
                  <c:v>-385.88</c:v>
                </c:pt>
                <c:pt idx="23553" formatCode="General">
                  <c:v>-382.94499999999999</c:v>
                </c:pt>
                <c:pt idx="23554" formatCode="General">
                  <c:v>-379.63499999999999</c:v>
                </c:pt>
                <c:pt idx="23555" formatCode="General">
                  <c:v>-376.05099999999999</c:v>
                </c:pt>
                <c:pt idx="23556" formatCode="General">
                  <c:v>-372.31</c:v>
                </c:pt>
                <c:pt idx="23557" formatCode="General">
                  <c:v>-368.45299999999997</c:v>
                </c:pt>
                <c:pt idx="23558" formatCode="General">
                  <c:v>-364.46499999999997</c:v>
                </c:pt>
                <c:pt idx="23559" formatCode="General">
                  <c:v>-360.28899999999999</c:v>
                </c:pt>
                <c:pt idx="23560" formatCode="General">
                  <c:v>-355.90800000000002</c:v>
                </c:pt>
                <c:pt idx="23561" formatCode="General">
                  <c:v>-351.48</c:v>
                </c:pt>
                <c:pt idx="23562" formatCode="General">
                  <c:v>-347.17399999999998</c:v>
                </c:pt>
                <c:pt idx="23563" formatCode="General">
                  <c:v>-343.10199999999998</c:v>
                </c:pt>
                <c:pt idx="23564" formatCode="General">
                  <c:v>-339.291</c:v>
                </c:pt>
                <c:pt idx="23565" formatCode="General">
                  <c:v>-335.70800000000003</c:v>
                </c:pt>
                <c:pt idx="23566" formatCode="General">
                  <c:v>-332.33100000000002</c:v>
                </c:pt>
                <c:pt idx="23567" formatCode="General">
                  <c:v>-329.142</c:v>
                </c:pt>
                <c:pt idx="23568" formatCode="General">
                  <c:v>-326.10899999999998</c:v>
                </c:pt>
                <c:pt idx="23569" formatCode="General">
                  <c:v>-323.22199999999998</c:v>
                </c:pt>
                <c:pt idx="23570" formatCode="General">
                  <c:v>-320.49400000000003</c:v>
                </c:pt>
                <c:pt idx="23571" formatCode="General">
                  <c:v>-317.94099999999997</c:v>
                </c:pt>
                <c:pt idx="23572" formatCode="General">
                  <c:v>-315.56700000000001</c:v>
                </c:pt>
                <c:pt idx="23573" formatCode="General">
                  <c:v>-313.29500000000002</c:v>
                </c:pt>
                <c:pt idx="23574" formatCode="General">
                  <c:v>-311.03100000000001</c:v>
                </c:pt>
                <c:pt idx="23575" formatCode="General">
                  <c:v>-308.71800000000002</c:v>
                </c:pt>
                <c:pt idx="23576" formatCode="General">
                  <c:v>-306.26799999999997</c:v>
                </c:pt>
                <c:pt idx="23577" formatCode="General">
                  <c:v>-303.57900000000001</c:v>
                </c:pt>
                <c:pt idx="23578" formatCode="General">
                  <c:v>-300.577</c:v>
                </c:pt>
                <c:pt idx="23579" formatCode="General">
                  <c:v>-297.233</c:v>
                </c:pt>
                <c:pt idx="23580" formatCode="General">
                  <c:v>-293.565</c:v>
                </c:pt>
                <c:pt idx="23581" formatCode="General">
                  <c:v>-289.596</c:v>
                </c:pt>
                <c:pt idx="23582" formatCode="General">
                  <c:v>-285.33300000000003</c:v>
                </c:pt>
                <c:pt idx="23583" formatCode="General">
                  <c:v>-280.685</c:v>
                </c:pt>
                <c:pt idx="23584" formatCode="General">
                  <c:v>-275.49299999999999</c:v>
                </c:pt>
                <c:pt idx="23585" formatCode="General">
                  <c:v>-269.61399999999998</c:v>
                </c:pt>
                <c:pt idx="23586" formatCode="General">
                  <c:v>-262.96100000000001</c:v>
                </c:pt>
                <c:pt idx="23587" formatCode="General">
                  <c:v>-255.613</c:v>
                </c:pt>
                <c:pt idx="23588" formatCode="General">
                  <c:v>-247.679</c:v>
                </c:pt>
                <c:pt idx="23589" formatCode="General">
                  <c:v>-239.19900000000001</c:v>
                </c:pt>
                <c:pt idx="23590" formatCode="General">
                  <c:v>-230.28299999999999</c:v>
                </c:pt>
                <c:pt idx="23591" formatCode="General">
                  <c:v>-221.07300000000001</c:v>
                </c:pt>
                <c:pt idx="23592" formatCode="General">
                  <c:v>-211.72</c:v>
                </c:pt>
                <c:pt idx="23593" formatCode="General">
                  <c:v>-202.357</c:v>
                </c:pt>
                <c:pt idx="23594" formatCode="General">
                  <c:v>-193.08199999999999</c:v>
                </c:pt>
                <c:pt idx="23595" formatCode="General">
                  <c:v>-183.989</c:v>
                </c:pt>
                <c:pt idx="23596" formatCode="General">
                  <c:v>-175.17</c:v>
                </c:pt>
                <c:pt idx="23597" formatCode="General">
                  <c:v>-166.702</c:v>
                </c:pt>
                <c:pt idx="23598" formatCode="General">
                  <c:v>-158.642</c:v>
                </c:pt>
                <c:pt idx="23599" formatCode="General">
                  <c:v>-151</c:v>
                </c:pt>
                <c:pt idx="23600" formatCode="General">
                  <c:v>-143.75800000000001</c:v>
                </c:pt>
                <c:pt idx="23601" formatCode="General">
                  <c:v>-136.88900000000001</c:v>
                </c:pt>
                <c:pt idx="23602" formatCode="General">
                  <c:v>-130.405</c:v>
                </c:pt>
                <c:pt idx="23603" formatCode="General">
                  <c:v>-124.366</c:v>
                </c:pt>
                <c:pt idx="23604" formatCode="General">
                  <c:v>-118.839</c:v>
                </c:pt>
                <c:pt idx="23605" formatCode="General">
                  <c:v>-113.864</c:v>
                </c:pt>
                <c:pt idx="23606" formatCode="General">
                  <c:v>-109.36199999999999</c:v>
                </c:pt>
                <c:pt idx="23607" formatCode="General">
                  <c:v>-105.21599999999999</c:v>
                </c:pt>
                <c:pt idx="23608" formatCode="General">
                  <c:v>-101.321</c:v>
                </c:pt>
                <c:pt idx="23609" formatCode="General">
                  <c:v>-97.5351</c:v>
                </c:pt>
                <c:pt idx="23610" formatCode="General">
                  <c:v>-93.694599999999994</c:v>
                </c:pt>
                <c:pt idx="23611" formatCode="General">
                  <c:v>-89.650499999999994</c:v>
                </c:pt>
                <c:pt idx="23612" formatCode="General">
                  <c:v>-85.315100000000001</c:v>
                </c:pt>
                <c:pt idx="23613" formatCode="General">
                  <c:v>-80.727199999999996</c:v>
                </c:pt>
                <c:pt idx="23614" formatCode="General">
                  <c:v>-75.952799999999996</c:v>
                </c:pt>
                <c:pt idx="23615" formatCode="General">
                  <c:v>-71.008300000000006</c:v>
                </c:pt>
                <c:pt idx="23616" formatCode="General">
                  <c:v>-65.900899999999993</c:v>
                </c:pt>
                <c:pt idx="23617" formatCode="General">
                  <c:v>-60.612299999999998</c:v>
                </c:pt>
                <c:pt idx="23618" formatCode="General">
                  <c:v>-55.151800000000001</c:v>
                </c:pt>
                <c:pt idx="23619" formatCode="General">
                  <c:v>-49.544899999999998</c:v>
                </c:pt>
                <c:pt idx="23620" formatCode="General">
                  <c:v>-43.812899999999999</c:v>
                </c:pt>
                <c:pt idx="23621" formatCode="General">
                  <c:v>-37.976399999999998</c:v>
                </c:pt>
                <c:pt idx="23622" formatCode="General">
                  <c:v>-32.052300000000002</c:v>
                </c:pt>
                <c:pt idx="23623" formatCode="General">
                  <c:v>-26.0593</c:v>
                </c:pt>
                <c:pt idx="23624" formatCode="General">
                  <c:v>-20.015499999999999</c:v>
                </c:pt>
                <c:pt idx="23625" formatCode="General">
                  <c:v>-13.9373</c:v>
                </c:pt>
                <c:pt idx="23626" formatCode="General">
                  <c:v>-7.8362600000000002</c:v>
                </c:pt>
                <c:pt idx="23627" formatCode="General">
                  <c:v>-1.68869</c:v>
                </c:pt>
                <c:pt idx="23628" formatCode="General">
                  <c:v>4.5453099999999997</c:v>
                </c:pt>
                <c:pt idx="23629" formatCode="General">
                  <c:v>10.9091</c:v>
                </c:pt>
                <c:pt idx="23630" formatCode="General">
                  <c:v>17.434899999999999</c:v>
                </c:pt>
                <c:pt idx="23631" formatCode="General">
                  <c:v>24.123699999999999</c:v>
                </c:pt>
                <c:pt idx="23632" formatCode="General">
                  <c:v>30.871200000000002</c:v>
                </c:pt>
                <c:pt idx="23633" formatCode="General">
                  <c:v>37.528399999999998</c:v>
                </c:pt>
                <c:pt idx="23634" formatCode="General">
                  <c:v>44.0154</c:v>
                </c:pt>
                <c:pt idx="23635" formatCode="General">
                  <c:v>50.278399999999998</c:v>
                </c:pt>
                <c:pt idx="23636" formatCode="General">
                  <c:v>56.281100000000002</c:v>
                </c:pt>
                <c:pt idx="23637" formatCode="General">
                  <c:v>62.022199999999998</c:v>
                </c:pt>
                <c:pt idx="23638" formatCode="General">
                  <c:v>67.528700000000001</c:v>
                </c:pt>
                <c:pt idx="23639" formatCode="General">
                  <c:v>72.882900000000006</c:v>
                </c:pt>
                <c:pt idx="23640" formatCode="General">
                  <c:v>78.1738</c:v>
                </c:pt>
                <c:pt idx="23641" formatCode="General">
                  <c:v>83.428899999999999</c:v>
                </c:pt>
                <c:pt idx="23642" formatCode="General">
                  <c:v>88.677700000000002</c:v>
                </c:pt>
                <c:pt idx="23643" formatCode="General">
                  <c:v>93.968299999999999</c:v>
                </c:pt>
                <c:pt idx="23644" formatCode="General">
                  <c:v>99.322699999999998</c:v>
                </c:pt>
                <c:pt idx="23645" formatCode="General">
                  <c:v>104.73399999999999</c:v>
                </c:pt>
                <c:pt idx="23646" formatCode="General">
                  <c:v>110.176</c:v>
                </c:pt>
                <c:pt idx="23647" formatCode="General">
                  <c:v>115.608</c:v>
                </c:pt>
                <c:pt idx="23648" formatCode="General">
                  <c:v>120.97</c:v>
                </c:pt>
                <c:pt idx="23649" formatCode="General">
                  <c:v>126.206</c:v>
                </c:pt>
                <c:pt idx="23650" formatCode="General">
                  <c:v>131.29</c:v>
                </c:pt>
                <c:pt idx="23651" formatCode="General">
                  <c:v>136.233</c:v>
                </c:pt>
                <c:pt idx="23652" formatCode="General">
                  <c:v>141.06899999999999</c:v>
                </c:pt>
                <c:pt idx="23653" formatCode="General">
                  <c:v>145.953</c:v>
                </c:pt>
                <c:pt idx="23654" formatCode="General">
                  <c:v>151.06100000000001</c:v>
                </c:pt>
                <c:pt idx="23655" formatCode="General">
                  <c:v>156.46199999999999</c:v>
                </c:pt>
                <c:pt idx="23656" formatCode="General">
                  <c:v>162.14099999999999</c:v>
                </c:pt>
                <c:pt idx="23657" formatCode="General">
                  <c:v>168.00399999999999</c:v>
                </c:pt>
                <c:pt idx="23658" formatCode="General">
                  <c:v>174.07</c:v>
                </c:pt>
                <c:pt idx="23659" formatCode="General">
                  <c:v>180.422</c:v>
                </c:pt>
                <c:pt idx="23660" formatCode="General">
                  <c:v>187.072</c:v>
                </c:pt>
                <c:pt idx="23661" formatCode="General">
                  <c:v>193.97800000000001</c:v>
                </c:pt>
                <c:pt idx="23662" formatCode="General">
                  <c:v>200.98500000000001</c:v>
                </c:pt>
                <c:pt idx="23663" formatCode="General">
                  <c:v>207.94399999999999</c:v>
                </c:pt>
                <c:pt idx="23664" formatCode="General">
                  <c:v>214.78299999999999</c:v>
                </c:pt>
                <c:pt idx="23665" formatCode="General">
                  <c:v>221.43299999999999</c:v>
                </c:pt>
                <c:pt idx="23666" formatCode="General">
                  <c:v>227.84299999999999</c:v>
                </c:pt>
                <c:pt idx="23667" formatCode="General">
                  <c:v>233.96899999999999</c:v>
                </c:pt>
                <c:pt idx="23668" formatCode="General">
                  <c:v>239.77500000000001</c:v>
                </c:pt>
                <c:pt idx="23669" formatCode="General">
                  <c:v>245.22499999999999</c:v>
                </c:pt>
                <c:pt idx="23670" formatCode="General">
                  <c:v>250.26900000000001</c:v>
                </c:pt>
                <c:pt idx="23671" formatCode="General">
                  <c:v>254.84800000000001</c:v>
                </c:pt>
                <c:pt idx="23672" formatCode="General">
                  <c:v>258.96199999999999</c:v>
                </c:pt>
                <c:pt idx="23673" formatCode="General">
                  <c:v>262.649</c:v>
                </c:pt>
                <c:pt idx="23674" formatCode="General">
                  <c:v>265.95999999999998</c:v>
                </c:pt>
                <c:pt idx="23675" formatCode="General">
                  <c:v>268.93700000000001</c:v>
                </c:pt>
                <c:pt idx="23676" formatCode="General">
                  <c:v>271.58</c:v>
                </c:pt>
                <c:pt idx="23677" formatCode="General">
                  <c:v>273.89299999999997</c:v>
                </c:pt>
                <c:pt idx="23678" formatCode="General">
                  <c:v>275.90199999999999</c:v>
                </c:pt>
                <c:pt idx="23679" formatCode="General">
                  <c:v>277.68299999999999</c:v>
                </c:pt>
                <c:pt idx="23680" formatCode="General">
                  <c:v>279.32100000000003</c:v>
                </c:pt>
                <c:pt idx="23681" formatCode="General">
                  <c:v>280.85399999999998</c:v>
                </c:pt>
                <c:pt idx="23682" formatCode="General">
                  <c:v>282.32100000000003</c:v>
                </c:pt>
                <c:pt idx="23683" formatCode="General">
                  <c:v>283.78100000000001</c:v>
                </c:pt>
                <c:pt idx="23684" formatCode="General">
                  <c:v>285.29000000000002</c:v>
                </c:pt>
                <c:pt idx="23685" formatCode="General">
                  <c:v>286.88400000000001</c:v>
                </c:pt>
                <c:pt idx="23686" formatCode="General">
                  <c:v>288.61399999999998</c:v>
                </c:pt>
                <c:pt idx="23687" formatCode="General">
                  <c:v>290.529</c:v>
                </c:pt>
                <c:pt idx="23688" formatCode="General">
                  <c:v>292.67200000000003</c:v>
                </c:pt>
                <c:pt idx="23689" formatCode="General">
                  <c:v>295.10399999999998</c:v>
                </c:pt>
                <c:pt idx="23690" formatCode="General">
                  <c:v>297.90699999999998</c:v>
                </c:pt>
                <c:pt idx="23691" formatCode="General">
                  <c:v>301.09899999999999</c:v>
                </c:pt>
                <c:pt idx="23692" formatCode="General">
                  <c:v>304.63900000000001</c:v>
                </c:pt>
                <c:pt idx="23693" formatCode="General">
                  <c:v>308.42399999999998</c:v>
                </c:pt>
                <c:pt idx="23694" formatCode="General">
                  <c:v>312.33800000000002</c:v>
                </c:pt>
                <c:pt idx="23695" formatCode="General">
                  <c:v>316.31799999999998</c:v>
                </c:pt>
                <c:pt idx="23696" formatCode="General">
                  <c:v>320.32600000000002</c:v>
                </c:pt>
                <c:pt idx="23697" formatCode="General">
                  <c:v>324.375</c:v>
                </c:pt>
                <c:pt idx="23698" formatCode="General">
                  <c:v>328.47699999999998</c:v>
                </c:pt>
                <c:pt idx="23699" formatCode="General">
                  <c:v>332.62799999999999</c:v>
                </c:pt>
                <c:pt idx="23700" formatCode="General">
                  <c:v>336.73099999999999</c:v>
                </c:pt>
                <c:pt idx="23701" formatCode="General">
                  <c:v>340.642</c:v>
                </c:pt>
                <c:pt idx="23702" formatCode="General">
                  <c:v>344.17599999999999</c:v>
                </c:pt>
                <c:pt idx="23703" formatCode="General">
                  <c:v>347.19499999999999</c:v>
                </c:pt>
                <c:pt idx="23704" formatCode="General">
                  <c:v>349.68299999999999</c:v>
                </c:pt>
                <c:pt idx="23705" formatCode="General">
                  <c:v>351.63900000000001</c:v>
                </c:pt>
                <c:pt idx="23706" formatCode="General">
                  <c:v>353.07499999999999</c:v>
                </c:pt>
                <c:pt idx="23707" formatCode="General">
                  <c:v>353.98700000000002</c:v>
                </c:pt>
                <c:pt idx="23708" formatCode="General">
                  <c:v>354.375</c:v>
                </c:pt>
                <c:pt idx="23709" formatCode="General">
                  <c:v>354.25799999999998</c:v>
                </c:pt>
                <c:pt idx="23710" formatCode="General">
                  <c:v>353.642</c:v>
                </c:pt>
                <c:pt idx="23711" formatCode="General">
                  <c:v>352.524</c:v>
                </c:pt>
                <c:pt idx="23712" formatCode="General">
                  <c:v>350.91899999999998</c:v>
                </c:pt>
                <c:pt idx="23713" formatCode="General">
                  <c:v>348.86500000000001</c:v>
                </c:pt>
                <c:pt idx="23714" formatCode="General">
                  <c:v>346.45100000000002</c:v>
                </c:pt>
                <c:pt idx="23715" formatCode="General">
                  <c:v>343.774</c:v>
                </c:pt>
                <c:pt idx="23716" formatCode="General">
                  <c:v>340.89</c:v>
                </c:pt>
                <c:pt idx="23717" formatCode="General">
                  <c:v>337.79899999999998</c:v>
                </c:pt>
                <c:pt idx="23718" formatCode="General">
                  <c:v>334.44499999999999</c:v>
                </c:pt>
                <c:pt idx="23719" formatCode="General">
                  <c:v>330.834</c:v>
                </c:pt>
                <c:pt idx="23720" formatCode="General">
                  <c:v>327.04199999999997</c:v>
                </c:pt>
                <c:pt idx="23721" formatCode="General">
                  <c:v>323.25400000000002</c:v>
                </c:pt>
                <c:pt idx="23722" formatCode="General">
                  <c:v>319.66199999999998</c:v>
                </c:pt>
                <c:pt idx="23723" formatCode="General">
                  <c:v>316.39800000000002</c:v>
                </c:pt>
                <c:pt idx="23724" formatCode="General">
                  <c:v>313.60899999999998</c:v>
                </c:pt>
                <c:pt idx="23725" formatCode="General">
                  <c:v>311.41500000000002</c:v>
                </c:pt>
                <c:pt idx="23726" formatCode="General">
                  <c:v>310.08100000000002</c:v>
                </c:pt>
                <c:pt idx="23727" formatCode="General">
                  <c:v>309.88200000000001</c:v>
                </c:pt>
                <c:pt idx="23728" formatCode="General">
                  <c:v>310.964</c:v>
                </c:pt>
                <c:pt idx="23729" formatCode="General">
                  <c:v>313.42599999999999</c:v>
                </c:pt>
                <c:pt idx="23730" formatCode="General">
                  <c:v>317.30099999999999</c:v>
                </c:pt>
                <c:pt idx="23731" formatCode="General">
                  <c:v>322.52699999999999</c:v>
                </c:pt>
                <c:pt idx="23732" formatCode="General">
                  <c:v>328.94400000000002</c:v>
                </c:pt>
                <c:pt idx="23733" formatCode="General">
                  <c:v>336.11599999999999</c:v>
                </c:pt>
                <c:pt idx="23734" formatCode="General">
                  <c:v>343.58699999999999</c:v>
                </c:pt>
                <c:pt idx="23735" formatCode="General">
                  <c:v>351.13400000000001</c:v>
                </c:pt>
                <c:pt idx="23736" formatCode="General">
                  <c:v>358.55700000000002</c:v>
                </c:pt>
                <c:pt idx="23737" formatCode="General">
                  <c:v>365.70800000000003</c:v>
                </c:pt>
                <c:pt idx="23738" formatCode="General">
                  <c:v>372.48399999999998</c:v>
                </c:pt>
                <c:pt idx="23739" formatCode="General">
                  <c:v>378.82299999999998</c:v>
                </c:pt>
                <c:pt idx="23740" formatCode="General">
                  <c:v>384.65600000000001</c:v>
                </c:pt>
                <c:pt idx="23741" formatCode="General">
                  <c:v>389.91699999999997</c:v>
                </c:pt>
                <c:pt idx="23742" formatCode="General">
                  <c:v>394.55099999999999</c:v>
                </c:pt>
                <c:pt idx="23743" formatCode="General">
                  <c:v>398.51400000000001</c:v>
                </c:pt>
                <c:pt idx="23744" formatCode="General">
                  <c:v>401.77800000000002</c:v>
                </c:pt>
                <c:pt idx="23745" formatCode="General">
                  <c:v>404.32799999999997</c:v>
                </c:pt>
                <c:pt idx="23746" formatCode="General">
                  <c:v>406.16199999999998</c:v>
                </c:pt>
                <c:pt idx="23747" formatCode="General">
                  <c:v>407.26499999999999</c:v>
                </c:pt>
                <c:pt idx="23748" formatCode="General">
                  <c:v>407.62400000000002</c:v>
                </c:pt>
                <c:pt idx="23749" formatCode="General">
                  <c:v>407.24099999999999</c:v>
                </c:pt>
                <c:pt idx="23750" formatCode="General">
                  <c:v>406.09800000000001</c:v>
                </c:pt>
                <c:pt idx="23751" formatCode="General">
                  <c:v>404.15699999999998</c:v>
                </c:pt>
                <c:pt idx="23752" formatCode="General">
                  <c:v>401.34899999999999</c:v>
                </c:pt>
                <c:pt idx="23753" formatCode="General">
                  <c:v>397.62299999999999</c:v>
                </c:pt>
                <c:pt idx="23754" formatCode="General">
                  <c:v>393.08800000000002</c:v>
                </c:pt>
                <c:pt idx="23755" formatCode="General">
                  <c:v>387.91</c:v>
                </c:pt>
                <c:pt idx="23756" formatCode="General">
                  <c:v>382.22800000000001</c:v>
                </c:pt>
                <c:pt idx="23757" formatCode="General">
                  <c:v>376.17</c:v>
                </c:pt>
                <c:pt idx="23758" formatCode="General">
                  <c:v>369.82900000000001</c:v>
                </c:pt>
                <c:pt idx="23759" formatCode="General">
                  <c:v>363.27300000000002</c:v>
                </c:pt>
                <c:pt idx="23760" formatCode="General">
                  <c:v>356.55799999999999</c:v>
                </c:pt>
                <c:pt idx="23761" formatCode="General">
                  <c:v>349.78399999999999</c:v>
                </c:pt>
                <c:pt idx="23762" formatCode="General">
                  <c:v>343.08</c:v>
                </c:pt>
                <c:pt idx="23763" formatCode="General">
                  <c:v>336.63099999999997</c:v>
                </c:pt>
                <c:pt idx="23764" formatCode="General">
                  <c:v>330.56299999999999</c:v>
                </c:pt>
                <c:pt idx="23765" formatCode="General">
                  <c:v>324.87400000000002</c:v>
                </c:pt>
                <c:pt idx="23766" formatCode="General">
                  <c:v>319.45800000000003</c:v>
                </c:pt>
                <c:pt idx="23767" formatCode="General">
                  <c:v>314.20800000000003</c:v>
                </c:pt>
                <c:pt idx="23768" formatCode="General">
                  <c:v>309.16800000000001</c:v>
                </c:pt>
                <c:pt idx="23769" formatCode="General">
                  <c:v>304.41300000000001</c:v>
                </c:pt>
                <c:pt idx="23770" formatCode="General">
                  <c:v>300.00599999999997</c:v>
                </c:pt>
                <c:pt idx="23771" formatCode="General">
                  <c:v>296.01400000000001</c:v>
                </c:pt>
                <c:pt idx="23772" formatCode="General">
                  <c:v>292.48599999999999</c:v>
                </c:pt>
                <c:pt idx="23773" formatCode="General">
                  <c:v>289.51900000000001</c:v>
                </c:pt>
                <c:pt idx="23774" formatCode="General">
                  <c:v>287.20800000000003</c:v>
                </c:pt>
                <c:pt idx="23775" formatCode="General">
                  <c:v>285.53399999999999</c:v>
                </c:pt>
                <c:pt idx="23776" formatCode="General">
                  <c:v>284.44499999999999</c:v>
                </c:pt>
                <c:pt idx="23777" formatCode="General">
                  <c:v>283.89299999999997</c:v>
                </c:pt>
                <c:pt idx="23778" formatCode="General">
                  <c:v>283.82600000000002</c:v>
                </c:pt>
                <c:pt idx="23779" formatCode="General">
                  <c:v>284.19099999999997</c:v>
                </c:pt>
                <c:pt idx="23780" formatCode="General">
                  <c:v>284.88</c:v>
                </c:pt>
                <c:pt idx="23781" formatCode="General">
                  <c:v>285.75900000000001</c:v>
                </c:pt>
                <c:pt idx="23782" formatCode="General">
                  <c:v>286.64699999999999</c:v>
                </c:pt>
                <c:pt idx="23783" formatCode="General">
                  <c:v>287.35000000000002</c:v>
                </c:pt>
                <c:pt idx="23784" formatCode="General">
                  <c:v>287.72300000000001</c:v>
                </c:pt>
                <c:pt idx="23785" formatCode="General">
                  <c:v>287.66699999999997</c:v>
                </c:pt>
                <c:pt idx="23786" formatCode="General">
                  <c:v>287.14499999999998</c:v>
                </c:pt>
                <c:pt idx="23787" formatCode="General">
                  <c:v>286.12099999999998</c:v>
                </c:pt>
                <c:pt idx="23788" formatCode="General">
                  <c:v>284.55099999999999</c:v>
                </c:pt>
                <c:pt idx="23789" formatCode="General">
                  <c:v>282.36099999999999</c:v>
                </c:pt>
                <c:pt idx="23790" formatCode="General">
                  <c:v>279.505</c:v>
                </c:pt>
                <c:pt idx="23791" formatCode="General">
                  <c:v>275.995</c:v>
                </c:pt>
                <c:pt idx="23792" formatCode="General">
                  <c:v>271.86200000000002</c:v>
                </c:pt>
                <c:pt idx="23793" formatCode="General">
                  <c:v>267.14699999999999</c:v>
                </c:pt>
                <c:pt idx="23794" formatCode="General">
                  <c:v>261.92599999999999</c:v>
                </c:pt>
                <c:pt idx="23795" formatCode="General">
                  <c:v>256.291</c:v>
                </c:pt>
                <c:pt idx="23796" formatCode="General">
                  <c:v>250.34100000000001</c:v>
                </c:pt>
                <c:pt idx="23797" formatCode="General">
                  <c:v>244.17599999999999</c:v>
                </c:pt>
                <c:pt idx="23798" formatCode="General">
                  <c:v>237.85900000000001</c:v>
                </c:pt>
                <c:pt idx="23799" formatCode="General">
                  <c:v>231.42400000000001</c:v>
                </c:pt>
                <c:pt idx="23800" formatCode="General">
                  <c:v>224.89099999999999</c:v>
                </c:pt>
                <c:pt idx="23801" formatCode="General">
                  <c:v>218.334</c:v>
                </c:pt>
                <c:pt idx="23802" formatCode="General">
                  <c:v>211.83500000000001</c:v>
                </c:pt>
                <c:pt idx="23803" formatCode="General">
                  <c:v>205.45500000000001</c:v>
                </c:pt>
                <c:pt idx="23804" formatCode="General">
                  <c:v>199.26300000000001</c:v>
                </c:pt>
                <c:pt idx="23805" formatCode="General">
                  <c:v>193.32</c:v>
                </c:pt>
                <c:pt idx="23806" formatCode="General">
                  <c:v>187.66800000000001</c:v>
                </c:pt>
                <c:pt idx="23807" formatCode="General">
                  <c:v>182.32499999999999</c:v>
                </c:pt>
                <c:pt idx="23808" formatCode="General">
                  <c:v>177.19900000000001</c:v>
                </c:pt>
                <c:pt idx="23809" formatCode="General">
                  <c:v>172.18100000000001</c:v>
                </c:pt>
                <c:pt idx="23810" formatCode="General">
                  <c:v>167.255</c:v>
                </c:pt>
                <c:pt idx="23811" formatCode="General">
                  <c:v>162.42099999999999</c:v>
                </c:pt>
                <c:pt idx="23812" formatCode="General">
                  <c:v>157.685</c:v>
                </c:pt>
                <c:pt idx="23813" formatCode="General">
                  <c:v>153.143</c:v>
                </c:pt>
                <c:pt idx="23814" formatCode="General">
                  <c:v>148.91300000000001</c:v>
                </c:pt>
                <c:pt idx="23815" formatCode="General">
                  <c:v>145.113</c:v>
                </c:pt>
                <c:pt idx="23816" formatCode="General">
                  <c:v>141.82</c:v>
                </c:pt>
                <c:pt idx="23817" formatCode="General">
                  <c:v>138.976</c:v>
                </c:pt>
                <c:pt idx="23818" formatCode="General">
                  <c:v>136.488</c:v>
                </c:pt>
                <c:pt idx="23819" formatCode="General">
                  <c:v>134.24799999999999</c:v>
                </c:pt>
                <c:pt idx="23820" formatCode="General">
                  <c:v>132.05699999999999</c:v>
                </c:pt>
                <c:pt idx="23821" formatCode="General">
                  <c:v>129.67599999999999</c:v>
                </c:pt>
                <c:pt idx="23822" formatCode="General">
                  <c:v>126.86799999999999</c:v>
                </c:pt>
                <c:pt idx="23823" formatCode="General">
                  <c:v>123.55800000000001</c:v>
                </c:pt>
                <c:pt idx="23824" formatCode="General">
                  <c:v>119.952</c:v>
                </c:pt>
                <c:pt idx="23825" formatCode="General">
                  <c:v>116.14700000000001</c:v>
                </c:pt>
                <c:pt idx="23826" formatCode="General">
                  <c:v>112.075</c:v>
                </c:pt>
                <c:pt idx="23827" formatCode="General">
                  <c:v>107.602</c:v>
                </c:pt>
                <c:pt idx="23828" formatCode="General">
                  <c:v>102.605</c:v>
                </c:pt>
                <c:pt idx="23829" formatCode="General">
                  <c:v>97.0852</c:v>
                </c:pt>
                <c:pt idx="23830" formatCode="General">
                  <c:v>91.128299999999996</c:v>
                </c:pt>
                <c:pt idx="23831" formatCode="General">
                  <c:v>84.933899999999994</c:v>
                </c:pt>
                <c:pt idx="23832" formatCode="General">
                  <c:v>78.7149</c:v>
                </c:pt>
                <c:pt idx="23833" formatCode="General">
                  <c:v>72.593599999999995</c:v>
                </c:pt>
                <c:pt idx="23834" formatCode="General">
                  <c:v>66.612099999999998</c:v>
                </c:pt>
                <c:pt idx="23835" formatCode="General">
                  <c:v>60.764000000000003</c:v>
                </c:pt>
                <c:pt idx="23836" formatCode="General">
                  <c:v>54.976599999999998</c:v>
                </c:pt>
                <c:pt idx="23837" formatCode="General">
                  <c:v>49.122700000000002</c:v>
                </c:pt>
                <c:pt idx="23838" formatCode="General">
                  <c:v>43.059699999999999</c:v>
                </c:pt>
                <c:pt idx="23839" formatCode="General">
                  <c:v>36.696100000000001</c:v>
                </c:pt>
                <c:pt idx="23840" formatCode="General">
                  <c:v>30.025200000000002</c:v>
                </c:pt>
                <c:pt idx="23841" formatCode="General">
                  <c:v>23.200500000000002</c:v>
                </c:pt>
                <c:pt idx="23842" formatCode="General">
                  <c:v>16.435700000000001</c:v>
                </c:pt>
                <c:pt idx="23843" formatCode="General">
                  <c:v>9.8633600000000001</c:v>
                </c:pt>
                <c:pt idx="23844" formatCode="General">
                  <c:v>3.5330699999999999</c:v>
                </c:pt>
                <c:pt idx="23845" formatCode="General">
                  <c:v>-2.6063399999999999</c:v>
                </c:pt>
                <c:pt idx="23846" formatCode="General">
                  <c:v>-8.6543899999999994</c:v>
                </c:pt>
                <c:pt idx="23847" formatCode="General">
                  <c:v>-14.710800000000001</c:v>
                </c:pt>
                <c:pt idx="23848" formatCode="General">
                  <c:v>-20.797000000000001</c:v>
                </c:pt>
                <c:pt idx="23849" formatCode="General">
                  <c:v>-26.880099999999999</c:v>
                </c:pt>
                <c:pt idx="23850" formatCode="General">
                  <c:v>-32.828400000000002</c:v>
                </c:pt>
                <c:pt idx="23851" formatCode="General">
                  <c:v>-38.493899999999996</c:v>
                </c:pt>
                <c:pt idx="23852" formatCode="General">
                  <c:v>-43.782299999999999</c:v>
                </c:pt>
                <c:pt idx="23853" formatCode="General">
                  <c:v>-48.689599999999999</c:v>
                </c:pt>
                <c:pt idx="23854" formatCode="General">
                  <c:v>-53.300199999999997</c:v>
                </c:pt>
                <c:pt idx="23855" formatCode="General">
                  <c:v>-57.755099999999999</c:v>
                </c:pt>
                <c:pt idx="23856" formatCode="General">
                  <c:v>-62.204700000000003</c:v>
                </c:pt>
                <c:pt idx="23857" formatCode="General">
                  <c:v>-66.777000000000001</c:v>
                </c:pt>
                <c:pt idx="23858" formatCode="General">
                  <c:v>-71.533299999999997</c:v>
                </c:pt>
                <c:pt idx="23859" formatCode="General">
                  <c:v>-76.431100000000001</c:v>
                </c:pt>
                <c:pt idx="23860" formatCode="General">
                  <c:v>-81.424800000000005</c:v>
                </c:pt>
                <c:pt idx="23861" formatCode="General">
                  <c:v>-86.483800000000002</c:v>
                </c:pt>
                <c:pt idx="23862" formatCode="General">
                  <c:v>-91.611400000000003</c:v>
                </c:pt>
                <c:pt idx="23863" formatCode="General">
                  <c:v>-96.799099999999996</c:v>
                </c:pt>
                <c:pt idx="23864" formatCode="General">
                  <c:v>-101.964</c:v>
                </c:pt>
                <c:pt idx="23865" formatCode="General">
                  <c:v>-107.027</c:v>
                </c:pt>
                <c:pt idx="23866" formatCode="General">
                  <c:v>-111.958</c:v>
                </c:pt>
                <c:pt idx="23867" formatCode="General">
                  <c:v>-116.669</c:v>
                </c:pt>
                <c:pt idx="23868" formatCode="General">
                  <c:v>-121.066</c:v>
                </c:pt>
                <c:pt idx="23869" formatCode="General">
                  <c:v>-125.104</c:v>
                </c:pt>
                <c:pt idx="23870" formatCode="General">
                  <c:v>-128.76400000000001</c:v>
                </c:pt>
                <c:pt idx="23871" formatCode="General">
                  <c:v>-132.06200000000001</c:v>
                </c:pt>
                <c:pt idx="23872" formatCode="General">
                  <c:v>-135.04499999999999</c:v>
                </c:pt>
                <c:pt idx="23873" formatCode="General">
                  <c:v>-137.78100000000001</c:v>
                </c:pt>
                <c:pt idx="23874" formatCode="General">
                  <c:v>-140.36600000000001</c:v>
                </c:pt>
                <c:pt idx="23875" formatCode="General">
                  <c:v>-142.92599999999999</c:v>
                </c:pt>
                <c:pt idx="23876" formatCode="General">
                  <c:v>-145.643</c:v>
                </c:pt>
                <c:pt idx="23877" formatCode="General">
                  <c:v>-148.67400000000001</c:v>
                </c:pt>
                <c:pt idx="23878" formatCode="General">
                  <c:v>-152.08099999999999</c:v>
                </c:pt>
                <c:pt idx="23879" formatCode="General">
                  <c:v>-155.827</c:v>
                </c:pt>
                <c:pt idx="23880" formatCode="General">
                  <c:v>-159.80600000000001</c:v>
                </c:pt>
                <c:pt idx="23881" formatCode="General">
                  <c:v>-163.964</c:v>
                </c:pt>
                <c:pt idx="23882" formatCode="General">
                  <c:v>-168.25899999999999</c:v>
                </c:pt>
                <c:pt idx="23883" formatCode="General">
                  <c:v>-172.58199999999999</c:v>
                </c:pt>
                <c:pt idx="23884" formatCode="General">
                  <c:v>-176.81200000000001</c:v>
                </c:pt>
                <c:pt idx="23885" formatCode="General">
                  <c:v>-180.87200000000001</c:v>
                </c:pt>
                <c:pt idx="23886" formatCode="General">
                  <c:v>-184.80500000000001</c:v>
                </c:pt>
                <c:pt idx="23887" formatCode="General">
                  <c:v>-188.76900000000001</c:v>
                </c:pt>
                <c:pt idx="23888" formatCode="General">
                  <c:v>-192.78399999999999</c:v>
                </c:pt>
                <c:pt idx="23889" formatCode="General">
                  <c:v>-196.81100000000001</c:v>
                </c:pt>
                <c:pt idx="23890" formatCode="General">
                  <c:v>-200.876</c:v>
                </c:pt>
                <c:pt idx="23891" formatCode="General">
                  <c:v>-205.017</c:v>
                </c:pt>
                <c:pt idx="23892" formatCode="General">
                  <c:v>-209.274</c:v>
                </c:pt>
                <c:pt idx="23893" formatCode="General">
                  <c:v>-213.63300000000001</c:v>
                </c:pt>
                <c:pt idx="23894" formatCode="General">
                  <c:v>-218.03700000000001</c:v>
                </c:pt>
                <c:pt idx="23895" formatCode="General">
                  <c:v>-222.43700000000001</c:v>
                </c:pt>
                <c:pt idx="23896" formatCode="General">
                  <c:v>-226.774</c:v>
                </c:pt>
                <c:pt idx="23897" formatCode="General">
                  <c:v>-230.935</c:v>
                </c:pt>
                <c:pt idx="23898" formatCode="General">
                  <c:v>-234.83099999999999</c:v>
                </c:pt>
                <c:pt idx="23899" formatCode="General">
                  <c:v>-238.459</c:v>
                </c:pt>
                <c:pt idx="23900" formatCode="General">
                  <c:v>-241.702</c:v>
                </c:pt>
                <c:pt idx="23901" formatCode="General">
                  <c:v>-244.40799999999999</c:v>
                </c:pt>
                <c:pt idx="23902" formatCode="General">
                  <c:v>-246.66200000000001</c:v>
                </c:pt>
                <c:pt idx="23903" formatCode="General">
                  <c:v>-248.60900000000001</c:v>
                </c:pt>
                <c:pt idx="23904" formatCode="General">
                  <c:v>-250.34100000000001</c:v>
                </c:pt>
                <c:pt idx="23905" formatCode="General">
                  <c:v>-251.953</c:v>
                </c:pt>
                <c:pt idx="23906" formatCode="General">
                  <c:v>-253.51</c:v>
                </c:pt>
                <c:pt idx="23907" formatCode="General">
                  <c:v>-255.196</c:v>
                </c:pt>
                <c:pt idx="23908" formatCode="General">
                  <c:v>-257.23599999999999</c:v>
                </c:pt>
                <c:pt idx="23909" formatCode="General">
                  <c:v>-259.70600000000002</c:v>
                </c:pt>
                <c:pt idx="23910" formatCode="General">
                  <c:v>-262.59199999999998</c:v>
                </c:pt>
                <c:pt idx="23911" formatCode="General">
                  <c:v>-265.82600000000002</c:v>
                </c:pt>
                <c:pt idx="23912" formatCode="General">
                  <c:v>-269.32900000000001</c:v>
                </c:pt>
                <c:pt idx="23913" formatCode="General">
                  <c:v>-273.04300000000001</c:v>
                </c:pt>
                <c:pt idx="23914" formatCode="General">
                  <c:v>-276.81599999999997</c:v>
                </c:pt>
                <c:pt idx="23915" formatCode="General">
                  <c:v>-280.48200000000003</c:v>
                </c:pt>
                <c:pt idx="23916" formatCode="General">
                  <c:v>-284.03500000000003</c:v>
                </c:pt>
                <c:pt idx="23917" formatCode="General">
                  <c:v>-287.49900000000002</c:v>
                </c:pt>
                <c:pt idx="23918" formatCode="General">
                  <c:v>-290.86</c:v>
                </c:pt>
                <c:pt idx="23919" formatCode="General">
                  <c:v>-294.13</c:v>
                </c:pt>
                <c:pt idx="23920" formatCode="General">
                  <c:v>-297.34300000000002</c:v>
                </c:pt>
                <c:pt idx="23921" formatCode="General">
                  <c:v>-300.59100000000001</c:v>
                </c:pt>
                <c:pt idx="23922" formatCode="General">
                  <c:v>-303.95299999999997</c:v>
                </c:pt>
                <c:pt idx="23923" formatCode="General">
                  <c:v>-307.42500000000001</c:v>
                </c:pt>
                <c:pt idx="23924" formatCode="General">
                  <c:v>-310.94400000000002</c:v>
                </c:pt>
                <c:pt idx="23925" formatCode="General">
                  <c:v>-314.37</c:v>
                </c:pt>
                <c:pt idx="23926" formatCode="General">
                  <c:v>-317.57900000000001</c:v>
                </c:pt>
                <c:pt idx="23927" formatCode="General">
                  <c:v>-320.505</c:v>
                </c:pt>
                <c:pt idx="23928" formatCode="General">
                  <c:v>-323.11</c:v>
                </c:pt>
                <c:pt idx="23929" formatCode="General">
                  <c:v>-325.37299999999999</c:v>
                </c:pt>
                <c:pt idx="23930" formatCode="General">
                  <c:v>-327.291</c:v>
                </c:pt>
                <c:pt idx="23931" formatCode="General">
                  <c:v>-328.86599999999999</c:v>
                </c:pt>
                <c:pt idx="23932" formatCode="General">
                  <c:v>-330.101</c:v>
                </c:pt>
                <c:pt idx="23933" formatCode="General">
                  <c:v>-331.053</c:v>
                </c:pt>
                <c:pt idx="23934" formatCode="General">
                  <c:v>-331.80799999999999</c:v>
                </c:pt>
                <c:pt idx="23935" formatCode="General">
                  <c:v>-332.41</c:v>
                </c:pt>
                <c:pt idx="23936" formatCode="General">
                  <c:v>-332.89800000000002</c:v>
                </c:pt>
                <c:pt idx="23937" formatCode="General">
                  <c:v>-333.38600000000002</c:v>
                </c:pt>
                <c:pt idx="23938" formatCode="General">
                  <c:v>-333.93799999999999</c:v>
                </c:pt>
                <c:pt idx="23939" formatCode="General">
                  <c:v>-334.49200000000002</c:v>
                </c:pt>
                <c:pt idx="23940" formatCode="General">
                  <c:v>-335.02100000000002</c:v>
                </c:pt>
                <c:pt idx="23941" formatCode="General">
                  <c:v>-335.55099999999999</c:v>
                </c:pt>
                <c:pt idx="23942" formatCode="General">
                  <c:v>-336.02300000000002</c:v>
                </c:pt>
                <c:pt idx="23943" formatCode="General">
                  <c:v>-336.37</c:v>
                </c:pt>
                <c:pt idx="23944" formatCode="General">
                  <c:v>-336.58600000000001</c:v>
                </c:pt>
                <c:pt idx="23945" formatCode="General">
                  <c:v>-336.62299999999999</c:v>
                </c:pt>
                <c:pt idx="23946" formatCode="General">
                  <c:v>-336.39600000000002</c:v>
                </c:pt>
                <c:pt idx="23947" formatCode="General">
                  <c:v>-335.88200000000001</c:v>
                </c:pt>
                <c:pt idx="23948" formatCode="General">
                  <c:v>-335.113</c:v>
                </c:pt>
                <c:pt idx="23949" formatCode="General">
                  <c:v>-334.11799999999999</c:v>
                </c:pt>
                <c:pt idx="23950" formatCode="General">
                  <c:v>-332.96</c:v>
                </c:pt>
                <c:pt idx="23951" formatCode="General">
                  <c:v>-331.83100000000002</c:v>
                </c:pt>
                <c:pt idx="23952" formatCode="General">
                  <c:v>-330.87200000000001</c:v>
                </c:pt>
                <c:pt idx="23953" formatCode="General">
                  <c:v>-330.04500000000002</c:v>
                </c:pt>
                <c:pt idx="23954" formatCode="General">
                  <c:v>-329.38799999999998</c:v>
                </c:pt>
                <c:pt idx="23955" formatCode="General">
                  <c:v>-328.988</c:v>
                </c:pt>
                <c:pt idx="23956" formatCode="General">
                  <c:v>-328.95100000000002</c:v>
                </c:pt>
                <c:pt idx="23957" formatCode="General">
                  <c:v>-329.31900000000002</c:v>
                </c:pt>
                <c:pt idx="23958" formatCode="General">
                  <c:v>-329.95100000000002</c:v>
                </c:pt>
                <c:pt idx="23959" formatCode="General">
                  <c:v>-330.71800000000002</c:v>
                </c:pt>
                <c:pt idx="23960" formatCode="General">
                  <c:v>-331.57799999999997</c:v>
                </c:pt>
                <c:pt idx="23961" formatCode="General">
                  <c:v>-332.53100000000001</c:v>
                </c:pt>
                <c:pt idx="23962" formatCode="General">
                  <c:v>-333.59399999999999</c:v>
                </c:pt>
                <c:pt idx="23963" formatCode="General">
                  <c:v>-334.65300000000002</c:v>
                </c:pt>
                <c:pt idx="23964" formatCode="General">
                  <c:v>-335.54</c:v>
                </c:pt>
                <c:pt idx="23965" formatCode="General">
                  <c:v>-336.13</c:v>
                </c:pt>
                <c:pt idx="23966" formatCode="General">
                  <c:v>-336.38900000000001</c:v>
                </c:pt>
                <c:pt idx="23967" formatCode="General">
                  <c:v>-336.37200000000001</c:v>
                </c:pt>
                <c:pt idx="23968" formatCode="General">
                  <c:v>-336.077</c:v>
                </c:pt>
                <c:pt idx="23969" formatCode="General">
                  <c:v>-335.47500000000002</c:v>
                </c:pt>
                <c:pt idx="23970" formatCode="General">
                  <c:v>-334.55200000000002</c:v>
                </c:pt>
                <c:pt idx="23971" formatCode="General">
                  <c:v>-333.31599999999997</c:v>
                </c:pt>
                <c:pt idx="23972" formatCode="General">
                  <c:v>-331.82</c:v>
                </c:pt>
                <c:pt idx="23973" formatCode="General">
                  <c:v>-330.09399999999999</c:v>
                </c:pt>
                <c:pt idx="23974" formatCode="General">
                  <c:v>-328.13400000000001</c:v>
                </c:pt>
                <c:pt idx="23975" formatCode="General">
                  <c:v>-325.97000000000003</c:v>
                </c:pt>
                <c:pt idx="23976" formatCode="General">
                  <c:v>-323.642</c:v>
                </c:pt>
                <c:pt idx="23977" formatCode="General">
                  <c:v>-321.16300000000001</c:v>
                </c:pt>
                <c:pt idx="23978" formatCode="General">
                  <c:v>-318.553</c:v>
                </c:pt>
                <c:pt idx="23979" formatCode="General">
                  <c:v>-315.84399999999999</c:v>
                </c:pt>
                <c:pt idx="23980" formatCode="General">
                  <c:v>-313.05799999999999</c:v>
                </c:pt>
                <c:pt idx="23981" formatCode="General">
                  <c:v>-310.20499999999998</c:v>
                </c:pt>
                <c:pt idx="23982" formatCode="General">
                  <c:v>-307.23899999999998</c:v>
                </c:pt>
                <c:pt idx="23983" formatCode="General">
                  <c:v>-304.11</c:v>
                </c:pt>
                <c:pt idx="23984" formatCode="General">
                  <c:v>-300.87299999999999</c:v>
                </c:pt>
                <c:pt idx="23985" formatCode="General">
                  <c:v>-297.61</c:v>
                </c:pt>
                <c:pt idx="23986" formatCode="General">
                  <c:v>-294.41000000000003</c:v>
                </c:pt>
                <c:pt idx="23987" formatCode="General">
                  <c:v>-291.32299999999998</c:v>
                </c:pt>
                <c:pt idx="23988" formatCode="General">
                  <c:v>-288.35199999999998</c:v>
                </c:pt>
                <c:pt idx="23989" formatCode="General">
                  <c:v>-285.44400000000002</c:v>
                </c:pt>
                <c:pt idx="23990" formatCode="General">
                  <c:v>-282.55200000000002</c:v>
                </c:pt>
                <c:pt idx="23991" formatCode="General">
                  <c:v>-279.71199999999999</c:v>
                </c:pt>
                <c:pt idx="23992" formatCode="General">
                  <c:v>-276.98599999999999</c:v>
                </c:pt>
                <c:pt idx="23993" formatCode="General">
                  <c:v>-274.44299999999998</c:v>
                </c:pt>
                <c:pt idx="23994" formatCode="General">
                  <c:v>-272.14400000000001</c:v>
                </c:pt>
                <c:pt idx="23995" formatCode="General">
                  <c:v>-270.11799999999999</c:v>
                </c:pt>
                <c:pt idx="23996" formatCode="General">
                  <c:v>-268.21199999999999</c:v>
                </c:pt>
                <c:pt idx="23997" formatCode="General">
                  <c:v>-266.24400000000003</c:v>
                </c:pt>
                <c:pt idx="23998" formatCode="General">
                  <c:v>-264.17599999999999</c:v>
                </c:pt>
                <c:pt idx="23999" formatCode="General">
                  <c:v>-261.94099999999997</c:v>
                </c:pt>
                <c:pt idx="24000" formatCode="General">
                  <c:v>-259.43099999999998</c:v>
                </c:pt>
                <c:pt idx="24001" formatCode="General">
                  <c:v>-256.53699999999998</c:v>
                </c:pt>
                <c:pt idx="24002" formatCode="General">
                  <c:v>-253.18199999999999</c:v>
                </c:pt>
                <c:pt idx="24003" formatCode="General">
                  <c:v>-249.50299999999999</c:v>
                </c:pt>
                <c:pt idx="24004" formatCode="General">
                  <c:v>-245.7</c:v>
                </c:pt>
                <c:pt idx="24005" formatCode="General">
                  <c:v>-241.916</c:v>
                </c:pt>
                <c:pt idx="24006" formatCode="General">
                  <c:v>-238.23699999999999</c:v>
                </c:pt>
                <c:pt idx="24007" formatCode="General">
                  <c:v>-234.61699999999999</c:v>
                </c:pt>
                <c:pt idx="24008" formatCode="General">
                  <c:v>-231.04499999999999</c:v>
                </c:pt>
                <c:pt idx="24009" formatCode="General">
                  <c:v>-227.541</c:v>
                </c:pt>
                <c:pt idx="24010" formatCode="General">
                  <c:v>-224.09800000000001</c:v>
                </c:pt>
                <c:pt idx="24011" formatCode="General">
                  <c:v>-220.691</c:v>
                </c:pt>
                <c:pt idx="24012" formatCode="General">
                  <c:v>-217.279</c:v>
                </c:pt>
                <c:pt idx="24013" formatCode="General">
                  <c:v>-213.803</c:v>
                </c:pt>
                <c:pt idx="24014" formatCode="General">
                  <c:v>-210.20500000000001</c:v>
                </c:pt>
                <c:pt idx="24015" formatCode="General">
                  <c:v>-206.44200000000001</c:v>
                </c:pt>
                <c:pt idx="24016" formatCode="General">
                  <c:v>-202.50399999999999</c:v>
                </c:pt>
                <c:pt idx="24017" formatCode="General">
                  <c:v>-198.55699999999999</c:v>
                </c:pt>
                <c:pt idx="24018" formatCode="General">
                  <c:v>-194.76300000000001</c:v>
                </c:pt>
                <c:pt idx="24019" formatCode="General">
                  <c:v>-191.09299999999999</c:v>
                </c:pt>
                <c:pt idx="24020" formatCode="General">
                  <c:v>-187.517</c:v>
                </c:pt>
                <c:pt idx="24021" formatCode="General">
                  <c:v>-184.02799999999999</c:v>
                </c:pt>
                <c:pt idx="24022" formatCode="General">
                  <c:v>-180.59200000000001</c:v>
                </c:pt>
                <c:pt idx="24023" formatCode="General">
                  <c:v>-177.173</c:v>
                </c:pt>
                <c:pt idx="24024" formatCode="General">
                  <c:v>-173.75700000000001</c:v>
                </c:pt>
                <c:pt idx="24025" formatCode="General">
                  <c:v>-170.30600000000001</c:v>
                </c:pt>
                <c:pt idx="24026" formatCode="General">
                  <c:v>-166.732</c:v>
                </c:pt>
                <c:pt idx="24027" formatCode="General">
                  <c:v>-162.94800000000001</c:v>
                </c:pt>
                <c:pt idx="24028" formatCode="General">
                  <c:v>-158.89400000000001</c:v>
                </c:pt>
                <c:pt idx="24029" formatCode="General">
                  <c:v>-154.67599999999999</c:v>
                </c:pt>
                <c:pt idx="24030" formatCode="General">
                  <c:v>-150.45400000000001</c:v>
                </c:pt>
                <c:pt idx="24031" formatCode="General">
                  <c:v>-146.26400000000001</c:v>
                </c:pt>
                <c:pt idx="24032" formatCode="General">
                  <c:v>-142.07900000000001</c:v>
                </c:pt>
                <c:pt idx="24033" formatCode="General">
                  <c:v>-137.828</c:v>
                </c:pt>
                <c:pt idx="24034" formatCode="General">
                  <c:v>-133.44</c:v>
                </c:pt>
                <c:pt idx="24035" formatCode="General">
                  <c:v>-128.86699999999999</c:v>
                </c:pt>
                <c:pt idx="24036" formatCode="General">
                  <c:v>-124.268</c:v>
                </c:pt>
                <c:pt idx="24037" formatCode="General">
                  <c:v>-119.82899999999999</c:v>
                </c:pt>
                <c:pt idx="24038" formatCode="General">
                  <c:v>-115.52</c:v>
                </c:pt>
                <c:pt idx="24039" formatCode="General">
                  <c:v>-111.291</c:v>
                </c:pt>
                <c:pt idx="24040" formatCode="General">
                  <c:v>-107.111</c:v>
                </c:pt>
                <c:pt idx="24041" formatCode="General">
                  <c:v>-102.941</c:v>
                </c:pt>
                <c:pt idx="24042" formatCode="General">
                  <c:v>-98.747399999999999</c:v>
                </c:pt>
                <c:pt idx="24043" formatCode="General">
                  <c:v>-94.555300000000003</c:v>
                </c:pt>
                <c:pt idx="24044" formatCode="General">
                  <c:v>-90.404700000000005</c:v>
                </c:pt>
                <c:pt idx="24045" formatCode="General">
                  <c:v>-86.316800000000001</c:v>
                </c:pt>
                <c:pt idx="24046" formatCode="General">
                  <c:v>-82.290999999999997</c:v>
                </c:pt>
                <c:pt idx="24047" formatCode="General">
                  <c:v>-78.293899999999994</c:v>
                </c:pt>
                <c:pt idx="24048" formatCode="General">
                  <c:v>-74.3142</c:v>
                </c:pt>
                <c:pt idx="24049" formatCode="General">
                  <c:v>-70.358400000000003</c:v>
                </c:pt>
                <c:pt idx="24050" formatCode="General">
                  <c:v>-66.392099999999999</c:v>
                </c:pt>
                <c:pt idx="24051" formatCode="General">
                  <c:v>-62.3825</c:v>
                </c:pt>
                <c:pt idx="24052" formatCode="General">
                  <c:v>-58.358499999999999</c:v>
                </c:pt>
                <c:pt idx="24053" formatCode="General">
                  <c:v>-54.339300000000001</c:v>
                </c:pt>
                <c:pt idx="24054" formatCode="General">
                  <c:v>-50.312600000000003</c:v>
                </c:pt>
                <c:pt idx="24055" formatCode="General">
                  <c:v>-46.347000000000001</c:v>
                </c:pt>
                <c:pt idx="24056" formatCode="General">
                  <c:v>-42.528599999999997</c:v>
                </c:pt>
                <c:pt idx="24057" formatCode="General">
                  <c:v>-38.798900000000003</c:v>
                </c:pt>
                <c:pt idx="24058" formatCode="General">
                  <c:v>-35.0747</c:v>
                </c:pt>
                <c:pt idx="24059" formatCode="General">
                  <c:v>-31.319299999999998</c:v>
                </c:pt>
                <c:pt idx="24060" formatCode="General">
                  <c:v>-27.527200000000001</c:v>
                </c:pt>
                <c:pt idx="24061" formatCode="General">
                  <c:v>-23.734999999999999</c:v>
                </c:pt>
                <c:pt idx="24062" formatCode="General">
                  <c:v>-19.9816</c:v>
                </c:pt>
                <c:pt idx="24063" formatCode="General">
                  <c:v>-16.2883</c:v>
                </c:pt>
                <c:pt idx="24064" formatCode="General">
                  <c:v>-12.626099999999999</c:v>
                </c:pt>
                <c:pt idx="24065" formatCode="General">
                  <c:v>-8.9723000000000006</c:v>
                </c:pt>
                <c:pt idx="24066" formatCode="General">
                  <c:v>-5.3464499999999999</c:v>
                </c:pt>
                <c:pt idx="24067" formatCode="General">
                  <c:v>-1.7860100000000001</c:v>
                </c:pt>
                <c:pt idx="24068" formatCode="General">
                  <c:v>1.66906</c:v>
                </c:pt>
                <c:pt idx="24069" formatCode="General">
                  <c:v>4.9898699999999998</c:v>
                </c:pt>
                <c:pt idx="24070" formatCode="General">
                  <c:v>8.1674299999999995</c:v>
                </c:pt>
                <c:pt idx="24071" formatCode="General">
                  <c:v>11.268599999999999</c:v>
                </c:pt>
                <c:pt idx="24072" formatCode="General">
                  <c:v>14.3725</c:v>
                </c:pt>
                <c:pt idx="24073" formatCode="General">
                  <c:v>17.5229</c:v>
                </c:pt>
                <c:pt idx="24074" formatCode="General">
                  <c:v>20.703700000000001</c:v>
                </c:pt>
                <c:pt idx="24075" formatCode="General">
                  <c:v>23.8352</c:v>
                </c:pt>
                <c:pt idx="24076" formatCode="General">
                  <c:v>26.8184</c:v>
                </c:pt>
                <c:pt idx="24077" formatCode="General">
                  <c:v>29.630800000000001</c:v>
                </c:pt>
                <c:pt idx="24078" formatCode="General">
                  <c:v>32.489100000000001</c:v>
                </c:pt>
                <c:pt idx="24079" formatCode="General">
                  <c:v>35.584800000000001</c:v>
                </c:pt>
                <c:pt idx="24080" formatCode="General">
                  <c:v>38.940300000000001</c:v>
                </c:pt>
                <c:pt idx="24081" formatCode="General">
                  <c:v>42.513500000000001</c:v>
                </c:pt>
                <c:pt idx="24082" formatCode="General">
                  <c:v>46.223100000000002</c:v>
                </c:pt>
                <c:pt idx="24083" formatCode="General">
                  <c:v>49.969299999999997</c:v>
                </c:pt>
                <c:pt idx="24084" formatCode="General">
                  <c:v>53.674700000000001</c:v>
                </c:pt>
                <c:pt idx="24085" formatCode="General">
                  <c:v>57.387900000000002</c:v>
                </c:pt>
                <c:pt idx="24086" formatCode="General">
                  <c:v>61.137500000000003</c:v>
                </c:pt>
                <c:pt idx="24087" formatCode="General">
                  <c:v>64.868300000000005</c:v>
                </c:pt>
                <c:pt idx="24088" formatCode="General">
                  <c:v>68.583299999999994</c:v>
                </c:pt>
                <c:pt idx="24089" formatCode="General">
                  <c:v>72.321399999999997</c:v>
                </c:pt>
                <c:pt idx="24090" formatCode="General">
                  <c:v>76.160600000000002</c:v>
                </c:pt>
                <c:pt idx="24091" formatCode="General">
                  <c:v>80.174099999999996</c:v>
                </c:pt>
                <c:pt idx="24092" formatCode="General">
                  <c:v>84.369799999999998</c:v>
                </c:pt>
                <c:pt idx="24093" formatCode="General">
                  <c:v>88.749799999999993</c:v>
                </c:pt>
                <c:pt idx="24094" formatCode="General">
                  <c:v>93.307699999999997</c:v>
                </c:pt>
                <c:pt idx="24095" formatCode="General">
                  <c:v>98.002899999999997</c:v>
                </c:pt>
                <c:pt idx="24096" formatCode="General">
                  <c:v>102.77200000000001</c:v>
                </c:pt>
                <c:pt idx="24097" formatCode="General">
                  <c:v>107.538</c:v>
                </c:pt>
                <c:pt idx="24098" formatCode="General">
                  <c:v>112.259</c:v>
                </c:pt>
                <c:pt idx="24099" formatCode="General">
                  <c:v>116.967</c:v>
                </c:pt>
                <c:pt idx="24100" formatCode="General">
                  <c:v>121.678</c:v>
                </c:pt>
                <c:pt idx="24101" formatCode="General">
                  <c:v>126.374</c:v>
                </c:pt>
                <c:pt idx="24102" formatCode="General">
                  <c:v>131.06299999999999</c:v>
                </c:pt>
                <c:pt idx="24103" formatCode="General">
                  <c:v>135.76499999999999</c:v>
                </c:pt>
                <c:pt idx="24104" formatCode="General">
                  <c:v>140.44300000000001</c:v>
                </c:pt>
                <c:pt idx="24105" formatCode="General">
                  <c:v>145.06100000000001</c:v>
                </c:pt>
                <c:pt idx="24106" formatCode="General">
                  <c:v>149.63300000000001</c:v>
                </c:pt>
                <c:pt idx="24107" formatCode="General">
                  <c:v>154.15</c:v>
                </c:pt>
                <c:pt idx="24108" formatCode="General">
                  <c:v>158.559</c:v>
                </c:pt>
                <c:pt idx="24109" formatCode="General">
                  <c:v>162.84100000000001</c:v>
                </c:pt>
                <c:pt idx="24110" formatCode="General">
                  <c:v>167.012</c:v>
                </c:pt>
                <c:pt idx="24111" formatCode="General">
                  <c:v>171.12799999999999</c:v>
                </c:pt>
                <c:pt idx="24112" formatCode="General">
                  <c:v>175.24799999999999</c:v>
                </c:pt>
                <c:pt idx="24113" formatCode="General">
                  <c:v>179.39400000000001</c:v>
                </c:pt>
                <c:pt idx="24114" formatCode="General">
                  <c:v>183.52799999999999</c:v>
                </c:pt>
                <c:pt idx="24115" formatCode="General">
                  <c:v>187.554</c:v>
                </c:pt>
                <c:pt idx="24116" formatCode="General">
                  <c:v>191.37899999999999</c:v>
                </c:pt>
                <c:pt idx="24117" formatCode="General">
                  <c:v>194.93799999999999</c:v>
                </c:pt>
                <c:pt idx="24118" formatCode="General">
                  <c:v>198.28399999999999</c:v>
                </c:pt>
                <c:pt idx="24119" formatCode="General">
                  <c:v>201.47300000000001</c:v>
                </c:pt>
                <c:pt idx="24120" formatCode="General">
                  <c:v>204.48</c:v>
                </c:pt>
                <c:pt idx="24121" formatCode="General">
                  <c:v>207.34299999999999</c:v>
                </c:pt>
                <c:pt idx="24122" formatCode="General">
                  <c:v>210.143</c:v>
                </c:pt>
                <c:pt idx="24123" formatCode="General">
                  <c:v>213.00700000000001</c:v>
                </c:pt>
                <c:pt idx="24124" formatCode="General">
                  <c:v>216.048</c:v>
                </c:pt>
                <c:pt idx="24125" formatCode="General">
                  <c:v>219.27099999999999</c:v>
                </c:pt>
                <c:pt idx="24126" formatCode="General">
                  <c:v>222.648</c:v>
                </c:pt>
                <c:pt idx="24127" formatCode="General">
                  <c:v>226.14099999999999</c:v>
                </c:pt>
                <c:pt idx="24128" formatCode="General">
                  <c:v>229.70599999999999</c:v>
                </c:pt>
                <c:pt idx="24129" formatCode="General">
                  <c:v>233.31100000000001</c:v>
                </c:pt>
                <c:pt idx="24130" formatCode="General">
                  <c:v>236.92400000000001</c:v>
                </c:pt>
                <c:pt idx="24131" formatCode="General">
                  <c:v>240.51499999999999</c:v>
                </c:pt>
                <c:pt idx="24132" formatCode="General">
                  <c:v>244.05600000000001</c:v>
                </c:pt>
                <c:pt idx="24133" formatCode="General">
                  <c:v>247.53100000000001</c:v>
                </c:pt>
                <c:pt idx="24134" formatCode="General">
                  <c:v>250.93700000000001</c:v>
                </c:pt>
                <c:pt idx="24135" formatCode="General">
                  <c:v>254.21700000000001</c:v>
                </c:pt>
                <c:pt idx="24136" formatCode="General">
                  <c:v>257.286</c:v>
                </c:pt>
                <c:pt idx="24137" formatCode="General">
                  <c:v>260.01499999999999</c:v>
                </c:pt>
                <c:pt idx="24138" formatCode="General">
                  <c:v>262.31</c:v>
                </c:pt>
                <c:pt idx="24139" formatCode="General">
                  <c:v>264.24</c:v>
                </c:pt>
                <c:pt idx="24140" formatCode="General">
                  <c:v>265.90899999999999</c:v>
                </c:pt>
                <c:pt idx="24141" formatCode="General">
                  <c:v>267.39499999999998</c:v>
                </c:pt>
                <c:pt idx="24142" formatCode="General">
                  <c:v>268.79599999999999</c:v>
                </c:pt>
                <c:pt idx="24143" formatCode="General">
                  <c:v>270.19099999999997</c:v>
                </c:pt>
                <c:pt idx="24144" formatCode="General">
                  <c:v>271.68099999999998</c:v>
                </c:pt>
                <c:pt idx="24145" formatCode="General">
                  <c:v>273.37700000000001</c:v>
                </c:pt>
                <c:pt idx="24146" formatCode="General">
                  <c:v>275.37599999999998</c:v>
                </c:pt>
                <c:pt idx="24147" formatCode="General">
                  <c:v>277.75099999999998</c:v>
                </c:pt>
                <c:pt idx="24148" formatCode="General">
                  <c:v>280.51</c:v>
                </c:pt>
                <c:pt idx="24149" formatCode="General">
                  <c:v>283.584</c:v>
                </c:pt>
                <c:pt idx="24150" formatCode="General">
                  <c:v>286.86599999999999</c:v>
                </c:pt>
                <c:pt idx="24151" formatCode="General">
                  <c:v>290.28100000000001</c:v>
                </c:pt>
                <c:pt idx="24152" formatCode="General">
                  <c:v>293.78800000000001</c:v>
                </c:pt>
                <c:pt idx="24153" formatCode="General">
                  <c:v>297.39699999999999</c:v>
                </c:pt>
                <c:pt idx="24154" formatCode="General">
                  <c:v>301.08</c:v>
                </c:pt>
                <c:pt idx="24155" formatCode="General">
                  <c:v>304.76499999999999</c:v>
                </c:pt>
                <c:pt idx="24156" formatCode="General">
                  <c:v>308.274</c:v>
                </c:pt>
                <c:pt idx="24157" formatCode="General">
                  <c:v>311.40899999999999</c:v>
                </c:pt>
                <c:pt idx="24158" formatCode="General">
                  <c:v>314.02100000000002</c:v>
                </c:pt>
                <c:pt idx="24159" formatCode="General">
                  <c:v>316.02300000000002</c:v>
                </c:pt>
                <c:pt idx="24160" formatCode="General">
                  <c:v>317.46699999999998</c:v>
                </c:pt>
                <c:pt idx="24161" formatCode="General">
                  <c:v>318.43299999999999</c:v>
                </c:pt>
                <c:pt idx="24162" formatCode="General">
                  <c:v>318.99599999999998</c:v>
                </c:pt>
                <c:pt idx="24163" formatCode="General">
                  <c:v>319.18200000000002</c:v>
                </c:pt>
                <c:pt idx="24164" formatCode="General">
                  <c:v>319.00599999999997</c:v>
                </c:pt>
                <c:pt idx="24165" formatCode="General">
                  <c:v>318.57799999999997</c:v>
                </c:pt>
                <c:pt idx="24166" formatCode="General">
                  <c:v>318.03199999999998</c:v>
                </c:pt>
                <c:pt idx="24167" formatCode="General">
                  <c:v>317.47399999999999</c:v>
                </c:pt>
                <c:pt idx="24168" formatCode="General">
                  <c:v>316.92099999999999</c:v>
                </c:pt>
                <c:pt idx="24169" formatCode="General">
                  <c:v>316.30700000000002</c:v>
                </c:pt>
                <c:pt idx="24170" formatCode="General">
                  <c:v>315.58100000000002</c:v>
                </c:pt>
                <c:pt idx="24171" formatCode="General">
                  <c:v>314.72500000000002</c:v>
                </c:pt>
                <c:pt idx="24172" formatCode="General">
                  <c:v>313.798</c:v>
                </c:pt>
                <c:pt idx="24173" formatCode="General">
                  <c:v>312.86399999999998</c:v>
                </c:pt>
                <c:pt idx="24174" formatCode="General">
                  <c:v>311.94099999999997</c:v>
                </c:pt>
                <c:pt idx="24175" formatCode="General">
                  <c:v>310.99599999999998</c:v>
                </c:pt>
                <c:pt idx="24176" formatCode="General">
                  <c:v>309.97000000000003</c:v>
                </c:pt>
                <c:pt idx="24177" formatCode="General">
                  <c:v>308.85399999999998</c:v>
                </c:pt>
                <c:pt idx="24178" formatCode="General">
                  <c:v>307.67500000000001</c:v>
                </c:pt>
                <c:pt idx="24179" formatCode="General">
                  <c:v>306.529</c:v>
                </c:pt>
                <c:pt idx="24180" formatCode="General">
                  <c:v>305.54000000000002</c:v>
                </c:pt>
                <c:pt idx="24181" formatCode="General">
                  <c:v>304.8</c:v>
                </c:pt>
                <c:pt idx="24182" formatCode="General">
                  <c:v>304.39400000000001</c:v>
                </c:pt>
                <c:pt idx="24183" formatCode="General">
                  <c:v>304.36500000000001</c:v>
                </c:pt>
                <c:pt idx="24184" formatCode="General">
                  <c:v>304.66000000000003</c:v>
                </c:pt>
                <c:pt idx="24185" formatCode="General">
                  <c:v>305.16199999999998</c:v>
                </c:pt>
                <c:pt idx="24186" formatCode="General">
                  <c:v>305.72399999999999</c:v>
                </c:pt>
                <c:pt idx="24187" formatCode="General">
                  <c:v>306.2</c:v>
                </c:pt>
                <c:pt idx="24188" formatCode="General">
                  <c:v>306.48599999999999</c:v>
                </c:pt>
                <c:pt idx="24189" formatCode="General">
                  <c:v>306.50799999999998</c:v>
                </c:pt>
                <c:pt idx="24190" formatCode="General">
                  <c:v>306.22899999999998</c:v>
                </c:pt>
                <c:pt idx="24191" formatCode="General">
                  <c:v>305.72199999999998</c:v>
                </c:pt>
                <c:pt idx="24192" formatCode="General">
                  <c:v>305.08800000000002</c:v>
                </c:pt>
                <c:pt idx="24193" formatCode="General">
                  <c:v>304.37400000000002</c:v>
                </c:pt>
                <c:pt idx="24194" formatCode="General">
                  <c:v>303.61799999999999</c:v>
                </c:pt>
                <c:pt idx="24195" formatCode="General">
                  <c:v>302.81900000000002</c:v>
                </c:pt>
                <c:pt idx="24196" formatCode="General">
                  <c:v>301.97500000000002</c:v>
                </c:pt>
                <c:pt idx="24197" formatCode="General">
                  <c:v>301.08699999999999</c:v>
                </c:pt>
                <c:pt idx="24198" formatCode="General">
                  <c:v>300.13200000000001</c:v>
                </c:pt>
                <c:pt idx="24199" formatCode="General">
                  <c:v>299.07900000000001</c:v>
                </c:pt>
                <c:pt idx="24200" formatCode="General">
                  <c:v>297.90100000000001</c:v>
                </c:pt>
                <c:pt idx="24201" formatCode="General">
                  <c:v>296.55700000000002</c:v>
                </c:pt>
                <c:pt idx="24202" formatCode="General">
                  <c:v>295.00799999999998</c:v>
                </c:pt>
                <c:pt idx="24203" formatCode="General">
                  <c:v>293.24099999999999</c:v>
                </c:pt>
                <c:pt idx="24204" formatCode="General">
                  <c:v>291.26100000000002</c:v>
                </c:pt>
                <c:pt idx="24205" formatCode="General">
                  <c:v>289.12400000000002</c:v>
                </c:pt>
                <c:pt idx="24206" formatCode="General">
                  <c:v>286.89800000000002</c:v>
                </c:pt>
                <c:pt idx="24207" formatCode="General">
                  <c:v>284.62599999999998</c:v>
                </c:pt>
                <c:pt idx="24208" formatCode="General">
                  <c:v>282.428</c:v>
                </c:pt>
                <c:pt idx="24209" formatCode="General">
                  <c:v>280.44900000000001</c:v>
                </c:pt>
                <c:pt idx="24210" formatCode="General">
                  <c:v>278.72399999999999</c:v>
                </c:pt>
                <c:pt idx="24211" formatCode="General">
                  <c:v>277.21899999999999</c:v>
                </c:pt>
                <c:pt idx="24212" formatCode="General">
                  <c:v>275.82299999999998</c:v>
                </c:pt>
                <c:pt idx="24213" formatCode="General">
                  <c:v>274.41699999999997</c:v>
                </c:pt>
                <c:pt idx="24214" formatCode="General">
                  <c:v>272.95400000000001</c:v>
                </c:pt>
                <c:pt idx="24215" formatCode="General">
                  <c:v>271.36799999999999</c:v>
                </c:pt>
                <c:pt idx="24216" formatCode="General">
                  <c:v>269.58199999999999</c:v>
                </c:pt>
                <c:pt idx="24217" formatCode="General">
                  <c:v>267.56200000000001</c:v>
                </c:pt>
                <c:pt idx="24218" formatCode="General">
                  <c:v>265.31</c:v>
                </c:pt>
                <c:pt idx="24219" formatCode="General">
                  <c:v>262.83699999999999</c:v>
                </c:pt>
                <c:pt idx="24220" formatCode="General">
                  <c:v>260.178</c:v>
                </c:pt>
                <c:pt idx="24221" formatCode="General">
                  <c:v>257.387</c:v>
                </c:pt>
                <c:pt idx="24222" formatCode="General">
                  <c:v>254.524</c:v>
                </c:pt>
                <c:pt idx="24223" formatCode="General">
                  <c:v>251.636</c:v>
                </c:pt>
                <c:pt idx="24224" formatCode="General">
                  <c:v>248.702</c:v>
                </c:pt>
                <c:pt idx="24225" formatCode="General">
                  <c:v>245.68600000000001</c:v>
                </c:pt>
                <c:pt idx="24226" formatCode="General">
                  <c:v>242.60400000000001</c:v>
                </c:pt>
                <c:pt idx="24227" formatCode="General">
                  <c:v>239.48599999999999</c:v>
                </c:pt>
                <c:pt idx="24228" formatCode="General">
                  <c:v>236.38</c:v>
                </c:pt>
                <c:pt idx="24229" formatCode="General">
                  <c:v>233.309</c:v>
                </c:pt>
                <c:pt idx="24230" formatCode="General">
                  <c:v>230.27</c:v>
                </c:pt>
                <c:pt idx="24231" formatCode="General">
                  <c:v>227.185</c:v>
                </c:pt>
                <c:pt idx="24232" formatCode="General">
                  <c:v>223.95500000000001</c:v>
                </c:pt>
                <c:pt idx="24233" formatCode="General">
                  <c:v>220.51300000000001</c:v>
                </c:pt>
                <c:pt idx="24234" formatCode="General">
                  <c:v>216.828</c:v>
                </c:pt>
                <c:pt idx="24235" formatCode="General">
                  <c:v>212.94300000000001</c:v>
                </c:pt>
                <c:pt idx="24236" formatCode="General">
                  <c:v>208.94200000000001</c:v>
                </c:pt>
                <c:pt idx="24237" formatCode="General">
                  <c:v>204.91900000000001</c:v>
                </c:pt>
                <c:pt idx="24238" formatCode="General">
                  <c:v>200.922</c:v>
                </c:pt>
                <c:pt idx="24239" formatCode="General">
                  <c:v>196.976</c:v>
                </c:pt>
                <c:pt idx="24240" formatCode="General">
                  <c:v>193.07</c:v>
                </c:pt>
                <c:pt idx="24241" formatCode="General">
                  <c:v>189.197</c:v>
                </c:pt>
                <c:pt idx="24242" formatCode="General">
                  <c:v>185.36799999999999</c:v>
                </c:pt>
                <c:pt idx="24243" formatCode="General">
                  <c:v>181.65199999999999</c:v>
                </c:pt>
                <c:pt idx="24244" formatCode="General">
                  <c:v>178.12899999999999</c:v>
                </c:pt>
                <c:pt idx="24245" formatCode="General">
                  <c:v>174.85599999999999</c:v>
                </c:pt>
                <c:pt idx="24246" formatCode="General">
                  <c:v>171.87</c:v>
                </c:pt>
                <c:pt idx="24247" formatCode="General">
                  <c:v>169.15600000000001</c:v>
                </c:pt>
                <c:pt idx="24248" formatCode="General">
                  <c:v>166.68</c:v>
                </c:pt>
                <c:pt idx="24249" formatCode="General">
                  <c:v>164.40100000000001</c:v>
                </c:pt>
                <c:pt idx="24250" formatCode="General">
                  <c:v>162.27000000000001</c:v>
                </c:pt>
                <c:pt idx="24251" formatCode="General">
                  <c:v>160.233</c:v>
                </c:pt>
                <c:pt idx="24252" formatCode="General">
                  <c:v>158.22200000000001</c:v>
                </c:pt>
                <c:pt idx="24253" formatCode="General">
                  <c:v>156.167</c:v>
                </c:pt>
                <c:pt idx="24254" formatCode="General">
                  <c:v>154.00899999999999</c:v>
                </c:pt>
                <c:pt idx="24255" formatCode="General">
                  <c:v>151.727</c:v>
                </c:pt>
                <c:pt idx="24256" formatCode="General">
                  <c:v>149.33600000000001</c:v>
                </c:pt>
                <c:pt idx="24257" formatCode="General">
                  <c:v>146.828</c:v>
                </c:pt>
                <c:pt idx="24258" formatCode="General">
                  <c:v>144.18</c:v>
                </c:pt>
                <c:pt idx="24259" formatCode="General">
                  <c:v>141.37</c:v>
                </c:pt>
                <c:pt idx="24260" formatCode="General">
                  <c:v>138.393</c:v>
                </c:pt>
                <c:pt idx="24261" formatCode="General">
                  <c:v>135.285</c:v>
                </c:pt>
                <c:pt idx="24262" formatCode="General">
                  <c:v>132.08600000000001</c:v>
                </c:pt>
                <c:pt idx="24263" formatCode="General">
                  <c:v>128.822</c:v>
                </c:pt>
                <c:pt idx="24264" formatCode="General">
                  <c:v>125.533</c:v>
                </c:pt>
                <c:pt idx="24265" formatCode="General">
                  <c:v>122.251</c:v>
                </c:pt>
                <c:pt idx="24266" formatCode="General">
                  <c:v>118.956</c:v>
                </c:pt>
                <c:pt idx="24267" formatCode="General">
                  <c:v>115.6</c:v>
                </c:pt>
                <c:pt idx="24268" formatCode="General">
                  <c:v>112.121</c:v>
                </c:pt>
                <c:pt idx="24269" formatCode="General">
                  <c:v>108.492</c:v>
                </c:pt>
                <c:pt idx="24270" formatCode="General">
                  <c:v>104.736</c:v>
                </c:pt>
                <c:pt idx="24271" formatCode="General">
                  <c:v>100.834</c:v>
                </c:pt>
                <c:pt idx="24272" formatCode="General">
                  <c:v>96.757999999999996</c:v>
                </c:pt>
                <c:pt idx="24273" formatCode="General">
                  <c:v>92.604799999999997</c:v>
                </c:pt>
                <c:pt idx="24274" formatCode="General">
                  <c:v>88.471400000000003</c:v>
                </c:pt>
                <c:pt idx="24275" formatCode="General">
                  <c:v>84.370699999999999</c:v>
                </c:pt>
                <c:pt idx="24276" formatCode="General">
                  <c:v>80.333100000000002</c:v>
                </c:pt>
                <c:pt idx="24277" formatCode="General">
                  <c:v>76.396799999999999</c:v>
                </c:pt>
                <c:pt idx="24278" formatCode="General">
                  <c:v>72.621200000000002</c:v>
                </c:pt>
                <c:pt idx="24279" formatCode="General">
                  <c:v>69.045100000000005</c:v>
                </c:pt>
                <c:pt idx="24280" formatCode="General">
                  <c:v>65.602199999999996</c:v>
                </c:pt>
                <c:pt idx="24281" formatCode="General">
                  <c:v>62.234099999999998</c:v>
                </c:pt>
                <c:pt idx="24282" formatCode="General">
                  <c:v>58.945</c:v>
                </c:pt>
                <c:pt idx="24283" formatCode="General">
                  <c:v>55.790599999999998</c:v>
                </c:pt>
                <c:pt idx="24284" formatCode="General">
                  <c:v>52.848199999999999</c:v>
                </c:pt>
                <c:pt idx="24285" formatCode="General">
                  <c:v>50.080199999999998</c:v>
                </c:pt>
                <c:pt idx="24286" formatCode="General">
                  <c:v>47.402500000000003</c:v>
                </c:pt>
                <c:pt idx="24287" formatCode="General">
                  <c:v>44.750999999999998</c:v>
                </c:pt>
                <c:pt idx="24288" formatCode="General">
                  <c:v>42.065300000000001</c:v>
                </c:pt>
                <c:pt idx="24289" formatCode="General">
                  <c:v>39.311300000000003</c:v>
                </c:pt>
                <c:pt idx="24290" formatCode="General">
                  <c:v>36.404600000000002</c:v>
                </c:pt>
                <c:pt idx="24291" formatCode="General">
                  <c:v>33.247399999999999</c:v>
                </c:pt>
                <c:pt idx="24292" formatCode="General">
                  <c:v>29.684000000000001</c:v>
                </c:pt>
                <c:pt idx="24293" formatCode="General">
                  <c:v>25.613199999999999</c:v>
                </c:pt>
                <c:pt idx="24294" formatCode="General">
                  <c:v>21.191500000000001</c:v>
                </c:pt>
                <c:pt idx="24295" formatCode="General">
                  <c:v>16.589300000000001</c:v>
                </c:pt>
                <c:pt idx="24296" formatCode="General">
                  <c:v>11.8916</c:v>
                </c:pt>
                <c:pt idx="24297" formatCode="General">
                  <c:v>7.0724</c:v>
                </c:pt>
                <c:pt idx="24298" formatCode="General">
                  <c:v>2.0523699999999998</c:v>
                </c:pt>
                <c:pt idx="24299" formatCode="General">
                  <c:v>-3.1811400000000001</c:v>
                </c:pt>
                <c:pt idx="24300" formatCode="General">
                  <c:v>-8.6222399999999997</c:v>
                </c:pt>
                <c:pt idx="24301" formatCode="General">
                  <c:v>-14.244</c:v>
                </c:pt>
                <c:pt idx="24302" formatCode="General">
                  <c:v>-19.996200000000002</c:v>
                </c:pt>
                <c:pt idx="24303" formatCode="General">
                  <c:v>-25.8111</c:v>
                </c:pt>
                <c:pt idx="24304" formatCode="General">
                  <c:v>-31.609200000000001</c:v>
                </c:pt>
                <c:pt idx="24305" formatCode="General">
                  <c:v>-37.319200000000002</c:v>
                </c:pt>
                <c:pt idx="24306" formatCode="General">
                  <c:v>-42.904699999999998</c:v>
                </c:pt>
                <c:pt idx="24307" formatCode="General">
                  <c:v>-48.330599999999997</c:v>
                </c:pt>
                <c:pt idx="24308" formatCode="General">
                  <c:v>-53.548200000000001</c:v>
                </c:pt>
                <c:pt idx="24309" formatCode="General">
                  <c:v>-58.489800000000002</c:v>
                </c:pt>
                <c:pt idx="24310" formatCode="General">
                  <c:v>-63.0886</c:v>
                </c:pt>
                <c:pt idx="24311" formatCode="General">
                  <c:v>-67.168800000000005</c:v>
                </c:pt>
                <c:pt idx="24312" formatCode="General">
                  <c:v>-70.555000000000007</c:v>
                </c:pt>
                <c:pt idx="24313" formatCode="General">
                  <c:v>-73.253399999999999</c:v>
                </c:pt>
                <c:pt idx="24314" formatCode="General">
                  <c:v>-75.359399999999994</c:v>
                </c:pt>
                <c:pt idx="24315" formatCode="General">
                  <c:v>-77.064700000000002</c:v>
                </c:pt>
                <c:pt idx="24316" formatCode="General">
                  <c:v>-78.516599999999997</c:v>
                </c:pt>
                <c:pt idx="24317" formatCode="General">
                  <c:v>-79.757400000000004</c:v>
                </c:pt>
                <c:pt idx="24318" formatCode="General">
                  <c:v>-80.896699999999996</c:v>
                </c:pt>
                <c:pt idx="24319" formatCode="General">
                  <c:v>-82.052800000000005</c:v>
                </c:pt>
                <c:pt idx="24320" formatCode="General">
                  <c:v>-83.281499999999994</c:v>
                </c:pt>
                <c:pt idx="24321" formatCode="General">
                  <c:v>-84.612899999999996</c:v>
                </c:pt>
                <c:pt idx="24322" formatCode="General">
                  <c:v>-86.046700000000001</c:v>
                </c:pt>
                <c:pt idx="24323" formatCode="General">
                  <c:v>-87.538799999999995</c:v>
                </c:pt>
                <c:pt idx="24324" formatCode="General">
                  <c:v>-89.032499999999999</c:v>
                </c:pt>
                <c:pt idx="24325" formatCode="General">
                  <c:v>-90.462000000000003</c:v>
                </c:pt>
                <c:pt idx="24326" formatCode="General">
                  <c:v>-91.782799999999995</c:v>
                </c:pt>
                <c:pt idx="24327" formatCode="General">
                  <c:v>-93.049499999999995</c:v>
                </c:pt>
                <c:pt idx="24328" formatCode="General">
                  <c:v>-94.346999999999994</c:v>
                </c:pt>
                <c:pt idx="24329" formatCode="General">
                  <c:v>-95.763000000000005</c:v>
                </c:pt>
                <c:pt idx="24330" formatCode="General">
                  <c:v>-97.376300000000001</c:v>
                </c:pt>
                <c:pt idx="24331" formatCode="General">
                  <c:v>-99.222099999999998</c:v>
                </c:pt>
                <c:pt idx="24332" formatCode="General">
                  <c:v>-101.295</c:v>
                </c:pt>
                <c:pt idx="24333" formatCode="General">
                  <c:v>-103.58499999999999</c:v>
                </c:pt>
                <c:pt idx="24334" formatCode="General">
                  <c:v>-106.122</c:v>
                </c:pt>
                <c:pt idx="24335" formatCode="General">
                  <c:v>-108.93</c:v>
                </c:pt>
                <c:pt idx="24336" formatCode="General">
                  <c:v>-112.008</c:v>
                </c:pt>
                <c:pt idx="24337" formatCode="General">
                  <c:v>-115.428</c:v>
                </c:pt>
                <c:pt idx="24338" formatCode="General">
                  <c:v>-119.289</c:v>
                </c:pt>
                <c:pt idx="24339" formatCode="General">
                  <c:v>-123.741</c:v>
                </c:pt>
                <c:pt idx="24340" formatCode="General">
                  <c:v>-128.87700000000001</c:v>
                </c:pt>
                <c:pt idx="24341" formatCode="General">
                  <c:v>-134.589</c:v>
                </c:pt>
                <c:pt idx="24342" formatCode="General">
                  <c:v>-140.685</c:v>
                </c:pt>
                <c:pt idx="24343" formatCode="General">
                  <c:v>-146.953</c:v>
                </c:pt>
                <c:pt idx="24344" formatCode="General">
                  <c:v>-153.172</c:v>
                </c:pt>
                <c:pt idx="24345" formatCode="General">
                  <c:v>-159.16200000000001</c:v>
                </c:pt>
                <c:pt idx="24346" formatCode="General">
                  <c:v>-164.84</c:v>
                </c:pt>
                <c:pt idx="24347" formatCode="General">
                  <c:v>-170.17400000000001</c:v>
                </c:pt>
                <c:pt idx="24348" formatCode="General">
                  <c:v>-175.18700000000001</c:v>
                </c:pt>
                <c:pt idx="24349" formatCode="General">
                  <c:v>-179.91</c:v>
                </c:pt>
                <c:pt idx="24350" formatCode="General">
                  <c:v>-184.34399999999999</c:v>
                </c:pt>
                <c:pt idx="24351" formatCode="General">
                  <c:v>-188.465</c:v>
                </c:pt>
                <c:pt idx="24352" formatCode="General">
                  <c:v>-192.23099999999999</c:v>
                </c:pt>
                <c:pt idx="24353" formatCode="General">
                  <c:v>-195.589</c:v>
                </c:pt>
                <c:pt idx="24354" formatCode="General">
                  <c:v>-198.50399999999999</c:v>
                </c:pt>
                <c:pt idx="24355" formatCode="General">
                  <c:v>-201.012</c:v>
                </c:pt>
                <c:pt idx="24356" formatCode="General">
                  <c:v>-203.18100000000001</c:v>
                </c:pt>
                <c:pt idx="24357" formatCode="General">
                  <c:v>-205.09800000000001</c:v>
                </c:pt>
                <c:pt idx="24358" formatCode="General">
                  <c:v>-206.84899999999999</c:v>
                </c:pt>
                <c:pt idx="24359" formatCode="General">
                  <c:v>-208.50399999999999</c:v>
                </c:pt>
                <c:pt idx="24360" formatCode="General">
                  <c:v>-210.095</c:v>
                </c:pt>
                <c:pt idx="24361" formatCode="General">
                  <c:v>-211.61799999999999</c:v>
                </c:pt>
                <c:pt idx="24362" formatCode="General">
                  <c:v>-212.999</c:v>
                </c:pt>
                <c:pt idx="24363" formatCode="General">
                  <c:v>-214.18899999999999</c:v>
                </c:pt>
                <c:pt idx="24364" formatCode="General">
                  <c:v>-215.202</c:v>
                </c:pt>
                <c:pt idx="24365" formatCode="General">
                  <c:v>-216.06899999999999</c:v>
                </c:pt>
                <c:pt idx="24366" formatCode="General">
                  <c:v>-216.81899999999999</c:v>
                </c:pt>
                <c:pt idx="24367" formatCode="General">
                  <c:v>-217.447</c:v>
                </c:pt>
                <c:pt idx="24368" formatCode="General">
                  <c:v>-217.96600000000001</c:v>
                </c:pt>
                <c:pt idx="24369" formatCode="General">
                  <c:v>-218.434</c:v>
                </c:pt>
                <c:pt idx="24370" formatCode="General">
                  <c:v>-218.977</c:v>
                </c:pt>
                <c:pt idx="24371" formatCode="General">
                  <c:v>-219.745</c:v>
                </c:pt>
                <c:pt idx="24372" formatCode="General">
                  <c:v>-220.79499999999999</c:v>
                </c:pt>
                <c:pt idx="24373" formatCode="General">
                  <c:v>-222.137</c:v>
                </c:pt>
                <c:pt idx="24374" formatCode="General">
                  <c:v>-223.81200000000001</c:v>
                </c:pt>
                <c:pt idx="24375" formatCode="General">
                  <c:v>-225.83799999999999</c:v>
                </c:pt>
                <c:pt idx="24376" formatCode="General">
                  <c:v>-228.19</c:v>
                </c:pt>
                <c:pt idx="24377" formatCode="General">
                  <c:v>-230.81700000000001</c:v>
                </c:pt>
                <c:pt idx="24378" formatCode="General">
                  <c:v>-233.66200000000001</c:v>
                </c:pt>
                <c:pt idx="24379" formatCode="General">
                  <c:v>-236.60400000000001</c:v>
                </c:pt>
                <c:pt idx="24380" formatCode="General">
                  <c:v>-239.501</c:v>
                </c:pt>
                <c:pt idx="24381" formatCode="General">
                  <c:v>-242.22399999999999</c:v>
                </c:pt>
                <c:pt idx="24382" formatCode="General">
                  <c:v>-244.62799999999999</c:v>
                </c:pt>
                <c:pt idx="24383" formatCode="General">
                  <c:v>-246.589</c:v>
                </c:pt>
                <c:pt idx="24384" formatCode="General">
                  <c:v>-248.15700000000001</c:v>
                </c:pt>
                <c:pt idx="24385" formatCode="General">
                  <c:v>-249.47399999999999</c:v>
                </c:pt>
                <c:pt idx="24386" formatCode="General">
                  <c:v>-250.648</c:v>
                </c:pt>
                <c:pt idx="24387" formatCode="General">
                  <c:v>-251.74199999999999</c:v>
                </c:pt>
                <c:pt idx="24388" formatCode="General">
                  <c:v>-252.691</c:v>
                </c:pt>
                <c:pt idx="24389" formatCode="General">
                  <c:v>-253.43799999999999</c:v>
                </c:pt>
                <c:pt idx="24390" formatCode="General">
                  <c:v>-253.96899999999999</c:v>
                </c:pt>
                <c:pt idx="24391" formatCode="General">
                  <c:v>-254.30500000000001</c:v>
                </c:pt>
                <c:pt idx="24392" formatCode="General">
                  <c:v>-254.49600000000001</c:v>
                </c:pt>
                <c:pt idx="24393" formatCode="General">
                  <c:v>-254.672</c:v>
                </c:pt>
                <c:pt idx="24394" formatCode="General">
                  <c:v>-254.96700000000001</c:v>
                </c:pt>
                <c:pt idx="24395" formatCode="General">
                  <c:v>-255.40299999999999</c:v>
                </c:pt>
                <c:pt idx="24396" formatCode="General">
                  <c:v>-255.988</c:v>
                </c:pt>
                <c:pt idx="24397" formatCode="General">
                  <c:v>-256.72000000000003</c:v>
                </c:pt>
                <c:pt idx="24398" formatCode="General">
                  <c:v>-257.59800000000001</c:v>
                </c:pt>
                <c:pt idx="24399" formatCode="General">
                  <c:v>-258.61799999999999</c:v>
                </c:pt>
                <c:pt idx="24400" formatCode="General">
                  <c:v>-259.71499999999997</c:v>
                </c:pt>
                <c:pt idx="24401" formatCode="General">
                  <c:v>-260.78300000000002</c:v>
                </c:pt>
                <c:pt idx="24402" formatCode="General">
                  <c:v>-261.673</c:v>
                </c:pt>
                <c:pt idx="24403" formatCode="General">
                  <c:v>-262.29000000000002</c:v>
                </c:pt>
                <c:pt idx="24404" formatCode="General">
                  <c:v>-262.63499999999999</c:v>
                </c:pt>
                <c:pt idx="24405" formatCode="General">
                  <c:v>-262.75700000000001</c:v>
                </c:pt>
                <c:pt idx="24406" formatCode="General">
                  <c:v>-262.72199999999998</c:v>
                </c:pt>
                <c:pt idx="24407" formatCode="General">
                  <c:v>-262.56700000000001</c:v>
                </c:pt>
                <c:pt idx="24408" formatCode="General">
                  <c:v>-262.32</c:v>
                </c:pt>
                <c:pt idx="24409" formatCode="General">
                  <c:v>-262.00299999999999</c:v>
                </c:pt>
                <c:pt idx="24410" formatCode="General">
                  <c:v>-261.661</c:v>
                </c:pt>
                <c:pt idx="24411" formatCode="General">
                  <c:v>-261.351</c:v>
                </c:pt>
                <c:pt idx="24412" formatCode="General">
                  <c:v>-261.06700000000001</c:v>
                </c:pt>
                <c:pt idx="24413" formatCode="General">
                  <c:v>-260.77800000000002</c:v>
                </c:pt>
                <c:pt idx="24414" formatCode="General">
                  <c:v>-260.44799999999998</c:v>
                </c:pt>
                <c:pt idx="24415" formatCode="General">
                  <c:v>-260.04399999999998</c:v>
                </c:pt>
                <c:pt idx="24416" formatCode="General">
                  <c:v>-259.53899999999999</c:v>
                </c:pt>
                <c:pt idx="24417" formatCode="General">
                  <c:v>-258.95800000000003</c:v>
                </c:pt>
                <c:pt idx="24418" formatCode="General">
                  <c:v>-258.35500000000002</c:v>
                </c:pt>
                <c:pt idx="24419" formatCode="General">
                  <c:v>-257.79899999999998</c:v>
                </c:pt>
                <c:pt idx="24420" formatCode="General">
                  <c:v>-257.34800000000001</c:v>
                </c:pt>
                <c:pt idx="24421" formatCode="General">
                  <c:v>-256.99599999999998</c:v>
                </c:pt>
                <c:pt idx="24422" formatCode="General">
                  <c:v>-256.73</c:v>
                </c:pt>
                <c:pt idx="24423" formatCode="General">
                  <c:v>-256.53899999999999</c:v>
                </c:pt>
                <c:pt idx="24424" formatCode="General">
                  <c:v>-256.34800000000001</c:v>
                </c:pt>
                <c:pt idx="24425" formatCode="General">
                  <c:v>-256.05200000000002</c:v>
                </c:pt>
                <c:pt idx="24426" formatCode="General">
                  <c:v>-255.51499999999999</c:v>
                </c:pt>
                <c:pt idx="24427" formatCode="General">
                  <c:v>-254.61699999999999</c:v>
                </c:pt>
                <c:pt idx="24428" formatCode="General">
                  <c:v>-253.30799999999999</c:v>
                </c:pt>
                <c:pt idx="24429" formatCode="General">
                  <c:v>-251.60900000000001</c:v>
                </c:pt>
                <c:pt idx="24430" formatCode="General">
                  <c:v>-249.607</c:v>
                </c:pt>
                <c:pt idx="24431" formatCode="General">
                  <c:v>-247.39699999999999</c:v>
                </c:pt>
                <c:pt idx="24432" formatCode="General">
                  <c:v>-245.054</c:v>
                </c:pt>
                <c:pt idx="24433" formatCode="General">
                  <c:v>-242.63</c:v>
                </c:pt>
                <c:pt idx="24434" formatCode="General">
                  <c:v>-240.148</c:v>
                </c:pt>
                <c:pt idx="24435" formatCode="General">
                  <c:v>-237.57</c:v>
                </c:pt>
                <c:pt idx="24436" formatCode="General">
                  <c:v>-234.83799999999999</c:v>
                </c:pt>
                <c:pt idx="24437" formatCode="General">
                  <c:v>-231.91</c:v>
                </c:pt>
                <c:pt idx="24438" formatCode="General">
                  <c:v>-228.803</c:v>
                </c:pt>
                <c:pt idx="24439" formatCode="General">
                  <c:v>-225.59</c:v>
                </c:pt>
                <c:pt idx="24440" formatCode="General">
                  <c:v>-222.36</c:v>
                </c:pt>
                <c:pt idx="24441" formatCode="General">
                  <c:v>-219.203</c:v>
                </c:pt>
                <c:pt idx="24442" formatCode="General">
                  <c:v>-216.19200000000001</c:v>
                </c:pt>
                <c:pt idx="24443" formatCode="General">
                  <c:v>-213.375</c:v>
                </c:pt>
                <c:pt idx="24444" formatCode="General">
                  <c:v>-210.75800000000001</c:v>
                </c:pt>
                <c:pt idx="24445" formatCode="General">
                  <c:v>-208.30699999999999</c:v>
                </c:pt>
                <c:pt idx="24446" formatCode="General">
                  <c:v>-205.97399999999999</c:v>
                </c:pt>
                <c:pt idx="24447" formatCode="General">
                  <c:v>-203.762</c:v>
                </c:pt>
                <c:pt idx="24448" formatCode="General">
                  <c:v>-201.69399999999999</c:v>
                </c:pt>
                <c:pt idx="24449" formatCode="General">
                  <c:v>-199.79499999999999</c:v>
                </c:pt>
                <c:pt idx="24450" formatCode="General">
                  <c:v>-198.059</c:v>
                </c:pt>
                <c:pt idx="24451" formatCode="General">
                  <c:v>-196.42699999999999</c:v>
                </c:pt>
                <c:pt idx="24452" formatCode="General">
                  <c:v>-194.773</c:v>
                </c:pt>
                <c:pt idx="24453" formatCode="General">
                  <c:v>-192.989</c:v>
                </c:pt>
                <c:pt idx="24454" formatCode="General">
                  <c:v>-191.089</c:v>
                </c:pt>
                <c:pt idx="24455" formatCode="General">
                  <c:v>-189.12200000000001</c:v>
                </c:pt>
                <c:pt idx="24456" formatCode="General">
                  <c:v>-187.14</c:v>
                </c:pt>
                <c:pt idx="24457" formatCode="General">
                  <c:v>-185.143</c:v>
                </c:pt>
                <c:pt idx="24458" formatCode="General">
                  <c:v>-183.06700000000001</c:v>
                </c:pt>
                <c:pt idx="24459" formatCode="General">
                  <c:v>-180.851</c:v>
                </c:pt>
                <c:pt idx="24460" formatCode="General">
                  <c:v>-178.44800000000001</c:v>
                </c:pt>
                <c:pt idx="24461" formatCode="General">
                  <c:v>-175.84899999999999</c:v>
                </c:pt>
                <c:pt idx="24462" formatCode="General">
                  <c:v>-173.08500000000001</c:v>
                </c:pt>
                <c:pt idx="24463" formatCode="General">
                  <c:v>-170.21199999999999</c:v>
                </c:pt>
                <c:pt idx="24464" formatCode="General">
                  <c:v>-167.26599999999999</c:v>
                </c:pt>
                <c:pt idx="24465" formatCode="General">
                  <c:v>-164.256</c:v>
                </c:pt>
                <c:pt idx="24466" formatCode="General">
                  <c:v>-161.11600000000001</c:v>
                </c:pt>
                <c:pt idx="24467" formatCode="General">
                  <c:v>-157.773</c:v>
                </c:pt>
                <c:pt idx="24468" formatCode="General">
                  <c:v>-154.23400000000001</c:v>
                </c:pt>
                <c:pt idx="24469" formatCode="General">
                  <c:v>-150.52600000000001</c:v>
                </c:pt>
                <c:pt idx="24470" formatCode="General">
                  <c:v>-146.68700000000001</c:v>
                </c:pt>
                <c:pt idx="24471" formatCode="General">
                  <c:v>-142.67099999999999</c:v>
                </c:pt>
                <c:pt idx="24472" formatCode="General">
                  <c:v>-138.37100000000001</c:v>
                </c:pt>
                <c:pt idx="24473" formatCode="General">
                  <c:v>-133.75700000000001</c:v>
                </c:pt>
                <c:pt idx="24474" formatCode="General">
                  <c:v>-128.85499999999999</c:v>
                </c:pt>
                <c:pt idx="24475" formatCode="General">
                  <c:v>-123.693</c:v>
                </c:pt>
                <c:pt idx="24476" formatCode="General">
                  <c:v>-118.327</c:v>
                </c:pt>
                <c:pt idx="24477" formatCode="General">
                  <c:v>-112.83499999999999</c:v>
                </c:pt>
                <c:pt idx="24478" formatCode="General">
                  <c:v>-107.343</c:v>
                </c:pt>
                <c:pt idx="24479" formatCode="General">
                  <c:v>-101.98</c:v>
                </c:pt>
                <c:pt idx="24480" formatCode="General">
                  <c:v>-96.8172</c:v>
                </c:pt>
                <c:pt idx="24481" formatCode="General">
                  <c:v>-91.886899999999997</c:v>
                </c:pt>
                <c:pt idx="24482" formatCode="General">
                  <c:v>-87.181200000000004</c:v>
                </c:pt>
                <c:pt idx="24483" formatCode="General">
                  <c:v>-82.6511</c:v>
                </c:pt>
                <c:pt idx="24484" formatCode="General">
                  <c:v>-78.212199999999996</c:v>
                </c:pt>
                <c:pt idx="24485" formatCode="General">
                  <c:v>-73.804199999999994</c:v>
                </c:pt>
                <c:pt idx="24486" formatCode="General">
                  <c:v>-69.409899999999993</c:v>
                </c:pt>
                <c:pt idx="24487" formatCode="General">
                  <c:v>-64.972899999999996</c:v>
                </c:pt>
                <c:pt idx="24488" formatCode="General">
                  <c:v>-60.451799999999999</c:v>
                </c:pt>
                <c:pt idx="24489" formatCode="General">
                  <c:v>-55.882800000000003</c:v>
                </c:pt>
                <c:pt idx="24490" formatCode="General">
                  <c:v>-51.348999999999997</c:v>
                </c:pt>
                <c:pt idx="24491" formatCode="General">
                  <c:v>-46.957299999999996</c:v>
                </c:pt>
                <c:pt idx="24492" formatCode="General">
                  <c:v>-42.760100000000001</c:v>
                </c:pt>
                <c:pt idx="24493" formatCode="General">
                  <c:v>-38.7562</c:v>
                </c:pt>
                <c:pt idx="24494" formatCode="General">
                  <c:v>-34.893900000000002</c:v>
                </c:pt>
                <c:pt idx="24495" formatCode="General">
                  <c:v>-31.136099999999999</c:v>
                </c:pt>
                <c:pt idx="24496" formatCode="General">
                  <c:v>-27.5259</c:v>
                </c:pt>
                <c:pt idx="24497" formatCode="General">
                  <c:v>-24.1203</c:v>
                </c:pt>
                <c:pt idx="24498" formatCode="General">
                  <c:v>-20.964300000000001</c:v>
                </c:pt>
                <c:pt idx="24499" formatCode="General">
                  <c:v>-18.014600000000002</c:v>
                </c:pt>
                <c:pt idx="24500" formatCode="General">
                  <c:v>-15.189399999999999</c:v>
                </c:pt>
                <c:pt idx="24501" formatCode="General">
                  <c:v>-12.4369</c:v>
                </c:pt>
                <c:pt idx="24502" formatCode="General">
                  <c:v>-9.7070900000000009</c:v>
                </c:pt>
                <c:pt idx="24503" formatCode="General">
                  <c:v>-6.9528699999999999</c:v>
                </c:pt>
                <c:pt idx="24504" formatCode="General">
                  <c:v>-4.1192799999999998</c:v>
                </c:pt>
                <c:pt idx="24505" formatCode="General">
                  <c:v>-1.15509</c:v>
                </c:pt>
                <c:pt idx="24506" formatCode="General">
                  <c:v>1.8724799999999999</c:v>
                </c:pt>
                <c:pt idx="24507" formatCode="General">
                  <c:v>4.8608900000000004</c:v>
                </c:pt>
                <c:pt idx="24508" formatCode="General">
                  <c:v>7.7674899999999996</c:v>
                </c:pt>
                <c:pt idx="24509" formatCode="General">
                  <c:v>10.5588</c:v>
                </c:pt>
                <c:pt idx="24510" formatCode="General">
                  <c:v>13.230700000000001</c:v>
                </c:pt>
                <c:pt idx="24511" formatCode="General">
                  <c:v>15.74</c:v>
                </c:pt>
                <c:pt idx="24512" formatCode="General">
                  <c:v>18.020399999999999</c:v>
                </c:pt>
                <c:pt idx="24513" formatCode="General">
                  <c:v>20.061399999999999</c:v>
                </c:pt>
                <c:pt idx="24514" formatCode="General">
                  <c:v>21.885100000000001</c:v>
                </c:pt>
                <c:pt idx="24515" formatCode="General">
                  <c:v>23.526900000000001</c:v>
                </c:pt>
                <c:pt idx="24516" formatCode="General">
                  <c:v>25.029699999999998</c:v>
                </c:pt>
                <c:pt idx="24517" formatCode="General">
                  <c:v>26.432300000000001</c:v>
                </c:pt>
                <c:pt idx="24518" formatCode="General">
                  <c:v>27.7943</c:v>
                </c:pt>
                <c:pt idx="24519" formatCode="General">
                  <c:v>29.172899999999998</c:v>
                </c:pt>
                <c:pt idx="24520" formatCode="General">
                  <c:v>30.663499999999999</c:v>
                </c:pt>
                <c:pt idx="24521" formatCode="General">
                  <c:v>32.355800000000002</c:v>
                </c:pt>
                <c:pt idx="24522" formatCode="General">
                  <c:v>34.275799999999997</c:v>
                </c:pt>
                <c:pt idx="24523" formatCode="General">
                  <c:v>36.420200000000001</c:v>
                </c:pt>
                <c:pt idx="24524" formatCode="General">
                  <c:v>38.751199999999997</c:v>
                </c:pt>
                <c:pt idx="24525" formatCode="General">
                  <c:v>41.254399999999997</c:v>
                </c:pt>
                <c:pt idx="24526" formatCode="General">
                  <c:v>43.942700000000002</c:v>
                </c:pt>
                <c:pt idx="24527" formatCode="General">
                  <c:v>46.762099999999997</c:v>
                </c:pt>
                <c:pt idx="24528" formatCode="General">
                  <c:v>49.621600000000001</c:v>
                </c:pt>
                <c:pt idx="24529" formatCode="General">
                  <c:v>52.434100000000001</c:v>
                </c:pt>
                <c:pt idx="24530" formatCode="General">
                  <c:v>55.157800000000002</c:v>
                </c:pt>
                <c:pt idx="24531" formatCode="General">
                  <c:v>57.815199999999997</c:v>
                </c:pt>
                <c:pt idx="24532" formatCode="General">
                  <c:v>60.427199999999999</c:v>
                </c:pt>
                <c:pt idx="24533" formatCode="General">
                  <c:v>63.004899999999999</c:v>
                </c:pt>
                <c:pt idx="24534" formatCode="General">
                  <c:v>65.651700000000005</c:v>
                </c:pt>
                <c:pt idx="24535" formatCode="General">
                  <c:v>68.484700000000004</c:v>
                </c:pt>
                <c:pt idx="24536" formatCode="General">
                  <c:v>71.555800000000005</c:v>
                </c:pt>
                <c:pt idx="24537" formatCode="General">
                  <c:v>74.857799999999997</c:v>
                </c:pt>
                <c:pt idx="24538" formatCode="General">
                  <c:v>78.289699999999996</c:v>
                </c:pt>
                <c:pt idx="24539" formatCode="General">
                  <c:v>81.741799999999998</c:v>
                </c:pt>
                <c:pt idx="24540" formatCode="General">
                  <c:v>85.1327</c:v>
                </c:pt>
                <c:pt idx="24541" formatCode="General">
                  <c:v>88.332700000000003</c:v>
                </c:pt>
                <c:pt idx="24542" formatCode="General">
                  <c:v>91.2547</c:v>
                </c:pt>
                <c:pt idx="24543" formatCode="General">
                  <c:v>93.960499999999996</c:v>
                </c:pt>
                <c:pt idx="24544" formatCode="General">
                  <c:v>96.508700000000005</c:v>
                </c:pt>
                <c:pt idx="24545" formatCode="General">
                  <c:v>98.918999999999997</c:v>
                </c:pt>
                <c:pt idx="24546" formatCode="General">
                  <c:v>101.254</c:v>
                </c:pt>
                <c:pt idx="24547" formatCode="General">
                  <c:v>103.586</c:v>
                </c:pt>
                <c:pt idx="24548" formatCode="General">
                  <c:v>105.93600000000001</c:v>
                </c:pt>
                <c:pt idx="24549" formatCode="General">
                  <c:v>108.316</c:v>
                </c:pt>
                <c:pt idx="24550" formatCode="General">
                  <c:v>110.744</c:v>
                </c:pt>
                <c:pt idx="24551" formatCode="General">
                  <c:v>113.242</c:v>
                </c:pt>
                <c:pt idx="24552" formatCode="General">
                  <c:v>115.822</c:v>
                </c:pt>
                <c:pt idx="24553" formatCode="General">
                  <c:v>118.477</c:v>
                </c:pt>
                <c:pt idx="24554" formatCode="General">
                  <c:v>121.18899999999999</c:v>
                </c:pt>
                <c:pt idx="24555" formatCode="General">
                  <c:v>123.947</c:v>
                </c:pt>
                <c:pt idx="24556" formatCode="General">
                  <c:v>126.749</c:v>
                </c:pt>
                <c:pt idx="24557" formatCode="General">
                  <c:v>129.614</c:v>
                </c:pt>
                <c:pt idx="24558" formatCode="General">
                  <c:v>132.55699999999999</c:v>
                </c:pt>
                <c:pt idx="24559" formatCode="General">
                  <c:v>135.57900000000001</c:v>
                </c:pt>
                <c:pt idx="24560" formatCode="General">
                  <c:v>138.56899999999999</c:v>
                </c:pt>
                <c:pt idx="24561" formatCode="General">
                  <c:v>141.392</c:v>
                </c:pt>
                <c:pt idx="24562" formatCode="General">
                  <c:v>144.05600000000001</c:v>
                </c:pt>
                <c:pt idx="24563" formatCode="General">
                  <c:v>146.589</c:v>
                </c:pt>
                <c:pt idx="24564" formatCode="General">
                  <c:v>148.99299999999999</c:v>
                </c:pt>
                <c:pt idx="24565" formatCode="General">
                  <c:v>151.28899999999999</c:v>
                </c:pt>
                <c:pt idx="24566" formatCode="General">
                  <c:v>153.511</c:v>
                </c:pt>
                <c:pt idx="24567" formatCode="General">
                  <c:v>155.685</c:v>
                </c:pt>
                <c:pt idx="24568" formatCode="General">
                  <c:v>157.84</c:v>
                </c:pt>
                <c:pt idx="24569" formatCode="General">
                  <c:v>160.03399999999999</c:v>
                </c:pt>
                <c:pt idx="24570" formatCode="General">
                  <c:v>162.303</c:v>
                </c:pt>
                <c:pt idx="24571" formatCode="General">
                  <c:v>164.62200000000001</c:v>
                </c:pt>
                <c:pt idx="24572" formatCode="General">
                  <c:v>166.92</c:v>
                </c:pt>
                <c:pt idx="24573" formatCode="General">
                  <c:v>169.125</c:v>
                </c:pt>
                <c:pt idx="24574" formatCode="General">
                  <c:v>171.17699999999999</c:v>
                </c:pt>
                <c:pt idx="24575" formatCode="General">
                  <c:v>172.98699999999999</c:v>
                </c:pt>
                <c:pt idx="24576" formatCode="General">
                  <c:v>174.375</c:v>
                </c:pt>
                <c:pt idx="24577" formatCode="General">
                  <c:v>175.261</c:v>
                </c:pt>
                <c:pt idx="24578" formatCode="General">
                  <c:v>175.75899999999999</c:v>
                </c:pt>
                <c:pt idx="24579" formatCode="General">
                  <c:v>175.98</c:v>
                </c:pt>
                <c:pt idx="24580" formatCode="General">
                  <c:v>176.00700000000001</c:v>
                </c:pt>
                <c:pt idx="24581" formatCode="General">
                  <c:v>175.88499999999999</c:v>
                </c:pt>
                <c:pt idx="24582" formatCode="General">
                  <c:v>175.65700000000001</c:v>
                </c:pt>
                <c:pt idx="24583" formatCode="General">
                  <c:v>175.405</c:v>
                </c:pt>
                <c:pt idx="24584" formatCode="General">
                  <c:v>175.21</c:v>
                </c:pt>
                <c:pt idx="24585" formatCode="General">
                  <c:v>175.108</c:v>
                </c:pt>
                <c:pt idx="24586" formatCode="General">
                  <c:v>175.154</c:v>
                </c:pt>
                <c:pt idx="24587" formatCode="General">
                  <c:v>175.404</c:v>
                </c:pt>
                <c:pt idx="24588" formatCode="General">
                  <c:v>175.952</c:v>
                </c:pt>
                <c:pt idx="24589" formatCode="General">
                  <c:v>176.85300000000001</c:v>
                </c:pt>
                <c:pt idx="24590" formatCode="General">
                  <c:v>178.012</c:v>
                </c:pt>
                <c:pt idx="24591" formatCode="General">
                  <c:v>179.339</c:v>
                </c:pt>
                <c:pt idx="24592" formatCode="General">
                  <c:v>180.80600000000001</c:v>
                </c:pt>
                <c:pt idx="24593" formatCode="General">
                  <c:v>182.36099999999999</c:v>
                </c:pt>
                <c:pt idx="24594" formatCode="General">
                  <c:v>183.947</c:v>
                </c:pt>
                <c:pt idx="24595" formatCode="General">
                  <c:v>185.512</c:v>
                </c:pt>
                <c:pt idx="24596" formatCode="General">
                  <c:v>187.06899999999999</c:v>
                </c:pt>
                <c:pt idx="24597" formatCode="General">
                  <c:v>188.721</c:v>
                </c:pt>
                <c:pt idx="24598" formatCode="General">
                  <c:v>190.52500000000001</c:v>
                </c:pt>
                <c:pt idx="24599" formatCode="General">
                  <c:v>192.44900000000001</c:v>
                </c:pt>
                <c:pt idx="24600" formatCode="General">
                  <c:v>194.38499999999999</c:v>
                </c:pt>
                <c:pt idx="24601" formatCode="General">
                  <c:v>196.202</c:v>
                </c:pt>
                <c:pt idx="24602" formatCode="General">
                  <c:v>197.74100000000001</c:v>
                </c:pt>
                <c:pt idx="24603" formatCode="General">
                  <c:v>198.87899999999999</c:v>
                </c:pt>
                <c:pt idx="24604" formatCode="General">
                  <c:v>199.63200000000001</c:v>
                </c:pt>
                <c:pt idx="24605" formatCode="General">
                  <c:v>200.09700000000001</c:v>
                </c:pt>
                <c:pt idx="24606" formatCode="General">
                  <c:v>200.387</c:v>
                </c:pt>
                <c:pt idx="24607" formatCode="General">
                  <c:v>200.584</c:v>
                </c:pt>
                <c:pt idx="24608" formatCode="General">
                  <c:v>200.744</c:v>
                </c:pt>
                <c:pt idx="24609" formatCode="General">
                  <c:v>200.887</c:v>
                </c:pt>
                <c:pt idx="24610" formatCode="General">
                  <c:v>201.02600000000001</c:v>
                </c:pt>
                <c:pt idx="24611" formatCode="General">
                  <c:v>201.17099999999999</c:v>
                </c:pt>
                <c:pt idx="24612" formatCode="General">
                  <c:v>201.31</c:v>
                </c:pt>
                <c:pt idx="24613" formatCode="General">
                  <c:v>201.417</c:v>
                </c:pt>
                <c:pt idx="24614" formatCode="General">
                  <c:v>201.471</c:v>
                </c:pt>
                <c:pt idx="24615" formatCode="General">
                  <c:v>201.45599999999999</c:v>
                </c:pt>
                <c:pt idx="24616" formatCode="General">
                  <c:v>201.32400000000001</c:v>
                </c:pt>
                <c:pt idx="24617" formatCode="General">
                  <c:v>200.94399999999999</c:v>
                </c:pt>
                <c:pt idx="24618" formatCode="General">
                  <c:v>200.13300000000001</c:v>
                </c:pt>
                <c:pt idx="24619" formatCode="General">
                  <c:v>198.85900000000001</c:v>
                </c:pt>
                <c:pt idx="24620" formatCode="General">
                  <c:v>197.208</c:v>
                </c:pt>
                <c:pt idx="24621" formatCode="General">
                  <c:v>195.34899999999999</c:v>
                </c:pt>
                <c:pt idx="24622" formatCode="General">
                  <c:v>193.43899999999999</c:v>
                </c:pt>
                <c:pt idx="24623" formatCode="General">
                  <c:v>191.47200000000001</c:v>
                </c:pt>
                <c:pt idx="24624" formatCode="General">
                  <c:v>189.39500000000001</c:v>
                </c:pt>
                <c:pt idx="24625" formatCode="General">
                  <c:v>187.126</c:v>
                </c:pt>
                <c:pt idx="24626" formatCode="General">
                  <c:v>184.63900000000001</c:v>
                </c:pt>
                <c:pt idx="24627" formatCode="General">
                  <c:v>181.982</c:v>
                </c:pt>
                <c:pt idx="24628" formatCode="General">
                  <c:v>179.38499999999999</c:v>
                </c:pt>
                <c:pt idx="24629" formatCode="General">
                  <c:v>177.09800000000001</c:v>
                </c:pt>
                <c:pt idx="24630" formatCode="General">
                  <c:v>175.245</c:v>
                </c:pt>
                <c:pt idx="24631" formatCode="General">
                  <c:v>173.87799999999999</c:v>
                </c:pt>
                <c:pt idx="24632" formatCode="General">
                  <c:v>172.94399999999999</c:v>
                </c:pt>
                <c:pt idx="24633" formatCode="General">
                  <c:v>172.24299999999999</c:v>
                </c:pt>
                <c:pt idx="24634" formatCode="General">
                  <c:v>171.53899999999999</c:v>
                </c:pt>
                <c:pt idx="24635" formatCode="General">
                  <c:v>170.69499999999999</c:v>
                </c:pt>
                <c:pt idx="24636" formatCode="General">
                  <c:v>169.63</c:v>
                </c:pt>
                <c:pt idx="24637" formatCode="General">
                  <c:v>168.35499999999999</c:v>
                </c:pt>
                <c:pt idx="24638" formatCode="General">
                  <c:v>166.851</c:v>
                </c:pt>
                <c:pt idx="24639" formatCode="General">
                  <c:v>165.05600000000001</c:v>
                </c:pt>
                <c:pt idx="24640" formatCode="General">
                  <c:v>163.023</c:v>
                </c:pt>
                <c:pt idx="24641" formatCode="General">
                  <c:v>160.85400000000001</c:v>
                </c:pt>
                <c:pt idx="24642" formatCode="General">
                  <c:v>158.62299999999999</c:v>
                </c:pt>
                <c:pt idx="24643" formatCode="General">
                  <c:v>156.38399999999999</c:v>
                </c:pt>
                <c:pt idx="24644" formatCode="General">
                  <c:v>154.13399999999999</c:v>
                </c:pt>
                <c:pt idx="24645" formatCode="General">
                  <c:v>151.90100000000001</c:v>
                </c:pt>
                <c:pt idx="24646" formatCode="General">
                  <c:v>149.74700000000001</c:v>
                </c:pt>
                <c:pt idx="24647" formatCode="General">
                  <c:v>147.67500000000001</c:v>
                </c:pt>
                <c:pt idx="24648" formatCode="General">
                  <c:v>145.65</c:v>
                </c:pt>
                <c:pt idx="24649" formatCode="General">
                  <c:v>143.649</c:v>
                </c:pt>
                <c:pt idx="24650" formatCode="General">
                  <c:v>141.696</c:v>
                </c:pt>
                <c:pt idx="24651" formatCode="General">
                  <c:v>139.88800000000001</c:v>
                </c:pt>
                <c:pt idx="24652" formatCode="General">
                  <c:v>138.31</c:v>
                </c:pt>
                <c:pt idx="24653" formatCode="General">
                  <c:v>137.011</c:v>
                </c:pt>
                <c:pt idx="24654" formatCode="General">
                  <c:v>135.834</c:v>
                </c:pt>
                <c:pt idx="24655" formatCode="General">
                  <c:v>134.55699999999999</c:v>
                </c:pt>
                <c:pt idx="24656" formatCode="General">
                  <c:v>133.04499999999999</c:v>
                </c:pt>
                <c:pt idx="24657" formatCode="General">
                  <c:v>131.24600000000001</c:v>
                </c:pt>
                <c:pt idx="24658" formatCode="General">
                  <c:v>129.298</c:v>
                </c:pt>
                <c:pt idx="24659" formatCode="General">
                  <c:v>127.331</c:v>
                </c:pt>
                <c:pt idx="24660" formatCode="General">
                  <c:v>125.407</c:v>
                </c:pt>
                <c:pt idx="24661" formatCode="General">
                  <c:v>123.453</c:v>
                </c:pt>
                <c:pt idx="24662" formatCode="General">
                  <c:v>121.35599999999999</c:v>
                </c:pt>
                <c:pt idx="24663" formatCode="General">
                  <c:v>119.08799999999999</c:v>
                </c:pt>
                <c:pt idx="24664" formatCode="General">
                  <c:v>116.658</c:v>
                </c:pt>
                <c:pt idx="24665" formatCode="General">
                  <c:v>114.13500000000001</c:v>
                </c:pt>
                <c:pt idx="24666" formatCode="General">
                  <c:v>111.563</c:v>
                </c:pt>
                <c:pt idx="24667" formatCode="General">
                  <c:v>108.94799999999999</c:v>
                </c:pt>
                <c:pt idx="24668" formatCode="General">
                  <c:v>106.34099999999999</c:v>
                </c:pt>
                <c:pt idx="24669" formatCode="General">
                  <c:v>103.78700000000001</c:v>
                </c:pt>
                <c:pt idx="24670" formatCode="General">
                  <c:v>101.238</c:v>
                </c:pt>
                <c:pt idx="24671" formatCode="General">
                  <c:v>98.593599999999995</c:v>
                </c:pt>
                <c:pt idx="24672" formatCode="General">
                  <c:v>95.720799999999997</c:v>
                </c:pt>
                <c:pt idx="24673" formatCode="General">
                  <c:v>92.612499999999997</c:v>
                </c:pt>
                <c:pt idx="24674" formatCode="General">
                  <c:v>89.370199999999997</c:v>
                </c:pt>
                <c:pt idx="24675" formatCode="General">
                  <c:v>86.044899999999998</c:v>
                </c:pt>
                <c:pt idx="24676" formatCode="General">
                  <c:v>82.649199999999993</c:v>
                </c:pt>
                <c:pt idx="24677" formatCode="General">
                  <c:v>79.117400000000004</c:v>
                </c:pt>
                <c:pt idx="24678" formatCode="General">
                  <c:v>75.431600000000003</c:v>
                </c:pt>
                <c:pt idx="24679" formatCode="General">
                  <c:v>71.668199999999999</c:v>
                </c:pt>
                <c:pt idx="24680" formatCode="General">
                  <c:v>67.887699999999995</c:v>
                </c:pt>
                <c:pt idx="24681" formatCode="General">
                  <c:v>64.122799999999998</c:v>
                </c:pt>
                <c:pt idx="24682" formatCode="General">
                  <c:v>60.4208</c:v>
                </c:pt>
                <c:pt idx="24683" formatCode="General">
                  <c:v>56.803400000000003</c:v>
                </c:pt>
                <c:pt idx="24684" formatCode="General">
                  <c:v>53.223799999999997</c:v>
                </c:pt>
                <c:pt idx="24685" formatCode="General">
                  <c:v>49.614800000000002</c:v>
                </c:pt>
                <c:pt idx="24686" formatCode="General">
                  <c:v>45.920299999999997</c:v>
                </c:pt>
                <c:pt idx="24687" formatCode="General">
                  <c:v>42.205100000000002</c:v>
                </c:pt>
                <c:pt idx="24688" formatCode="General">
                  <c:v>38.583500000000001</c:v>
                </c:pt>
                <c:pt idx="24689" formatCode="General">
                  <c:v>35.062399999999997</c:v>
                </c:pt>
                <c:pt idx="24690" formatCode="General">
                  <c:v>31.622800000000002</c:v>
                </c:pt>
                <c:pt idx="24691" formatCode="General">
                  <c:v>28.255400000000002</c:v>
                </c:pt>
                <c:pt idx="24692" formatCode="General">
                  <c:v>24.961099999999998</c:v>
                </c:pt>
                <c:pt idx="24693" formatCode="General">
                  <c:v>21.757400000000001</c:v>
                </c:pt>
                <c:pt idx="24694" formatCode="General">
                  <c:v>18.6341</c:v>
                </c:pt>
                <c:pt idx="24695" formatCode="General">
                  <c:v>15.5685</c:v>
                </c:pt>
                <c:pt idx="24696" formatCode="General">
                  <c:v>12.5557</c:v>
                </c:pt>
                <c:pt idx="24697" formatCode="General">
                  <c:v>9.5978899999999996</c:v>
                </c:pt>
                <c:pt idx="24698" formatCode="General">
                  <c:v>6.7051600000000002</c:v>
                </c:pt>
                <c:pt idx="24699" formatCode="General">
                  <c:v>3.8687</c:v>
                </c:pt>
                <c:pt idx="24700" formatCode="General">
                  <c:v>1.06002</c:v>
                </c:pt>
                <c:pt idx="24701" formatCode="General">
                  <c:v>-1.7238</c:v>
                </c:pt>
                <c:pt idx="24702" formatCode="General">
                  <c:v>-4.4735899999999997</c:v>
                </c:pt>
                <c:pt idx="24703" formatCode="General">
                  <c:v>-7.1903699999999997</c:v>
                </c:pt>
                <c:pt idx="24704" formatCode="General">
                  <c:v>-9.8976500000000005</c:v>
                </c:pt>
                <c:pt idx="24705" formatCode="General">
                  <c:v>-12.6683</c:v>
                </c:pt>
                <c:pt idx="24706" formatCode="General">
                  <c:v>-15.5</c:v>
                </c:pt>
                <c:pt idx="24707" formatCode="General">
                  <c:v>-18.317900000000002</c:v>
                </c:pt>
                <c:pt idx="24708" formatCode="General">
                  <c:v>-21.130199999999999</c:v>
                </c:pt>
                <c:pt idx="24709" formatCode="General">
                  <c:v>-23.9817</c:v>
                </c:pt>
                <c:pt idx="24710" formatCode="General">
                  <c:v>-26.934999999999999</c:v>
                </c:pt>
                <c:pt idx="24711" formatCode="General">
                  <c:v>-30.019600000000001</c:v>
                </c:pt>
                <c:pt idx="24712" formatCode="General">
                  <c:v>-33.180799999999998</c:v>
                </c:pt>
                <c:pt idx="24713" formatCode="General">
                  <c:v>-36.346699999999998</c:v>
                </c:pt>
                <c:pt idx="24714" formatCode="General">
                  <c:v>-39.4544</c:v>
                </c:pt>
                <c:pt idx="24715" formatCode="General">
                  <c:v>-42.459499999999998</c:v>
                </c:pt>
                <c:pt idx="24716" formatCode="General">
                  <c:v>-45.335700000000003</c:v>
                </c:pt>
                <c:pt idx="24717" formatCode="General">
                  <c:v>-48.072000000000003</c:v>
                </c:pt>
                <c:pt idx="24718" formatCode="General">
                  <c:v>-50.703000000000003</c:v>
                </c:pt>
                <c:pt idx="24719" formatCode="General">
                  <c:v>-53.309199999999997</c:v>
                </c:pt>
                <c:pt idx="24720" formatCode="General">
                  <c:v>-56.015300000000003</c:v>
                </c:pt>
                <c:pt idx="24721" formatCode="General">
                  <c:v>-58.941800000000001</c:v>
                </c:pt>
                <c:pt idx="24722" formatCode="General">
                  <c:v>-62.128700000000002</c:v>
                </c:pt>
                <c:pt idx="24723" formatCode="General">
                  <c:v>-65.564899999999994</c:v>
                </c:pt>
                <c:pt idx="24724" formatCode="General">
                  <c:v>-69.165199999999999</c:v>
                </c:pt>
                <c:pt idx="24725" formatCode="General">
                  <c:v>-72.828599999999994</c:v>
                </c:pt>
                <c:pt idx="24726" formatCode="General">
                  <c:v>-76.486500000000007</c:v>
                </c:pt>
                <c:pt idx="24727" formatCode="General">
                  <c:v>-80.078800000000001</c:v>
                </c:pt>
                <c:pt idx="24728" formatCode="General">
                  <c:v>-83.571700000000007</c:v>
                </c:pt>
                <c:pt idx="24729" formatCode="General">
                  <c:v>-86.951800000000006</c:v>
                </c:pt>
                <c:pt idx="24730" formatCode="General">
                  <c:v>-90.207800000000006</c:v>
                </c:pt>
                <c:pt idx="24731" formatCode="General">
                  <c:v>-93.316900000000004</c:v>
                </c:pt>
                <c:pt idx="24732" formatCode="General">
                  <c:v>-96.277900000000002</c:v>
                </c:pt>
                <c:pt idx="24733" formatCode="General">
                  <c:v>-99.114900000000006</c:v>
                </c:pt>
                <c:pt idx="24734" formatCode="General">
                  <c:v>-101.876</c:v>
                </c:pt>
                <c:pt idx="24735" formatCode="General">
                  <c:v>-104.61</c:v>
                </c:pt>
                <c:pt idx="24736" formatCode="General">
                  <c:v>-107.366</c:v>
                </c:pt>
                <c:pt idx="24737" formatCode="General">
                  <c:v>-110.181</c:v>
                </c:pt>
                <c:pt idx="24738" formatCode="General">
                  <c:v>-113.062</c:v>
                </c:pt>
                <c:pt idx="24739" formatCode="General">
                  <c:v>-115.99299999999999</c:v>
                </c:pt>
                <c:pt idx="24740" formatCode="General">
                  <c:v>-118.946</c:v>
                </c:pt>
                <c:pt idx="24741" formatCode="General">
                  <c:v>-121.946</c:v>
                </c:pt>
                <c:pt idx="24742" formatCode="General">
                  <c:v>-125.041</c:v>
                </c:pt>
                <c:pt idx="24743" formatCode="General">
                  <c:v>-128.274</c:v>
                </c:pt>
                <c:pt idx="24744" formatCode="General">
                  <c:v>-131.63399999999999</c:v>
                </c:pt>
                <c:pt idx="24745" formatCode="General">
                  <c:v>-134.99799999999999</c:v>
                </c:pt>
                <c:pt idx="24746" formatCode="General">
                  <c:v>-138.28399999999999</c:v>
                </c:pt>
                <c:pt idx="24747" formatCode="General">
                  <c:v>-141.50200000000001</c:v>
                </c:pt>
                <c:pt idx="24748" formatCode="General">
                  <c:v>-144.75800000000001</c:v>
                </c:pt>
                <c:pt idx="24749" formatCode="General">
                  <c:v>-148.15</c:v>
                </c:pt>
                <c:pt idx="24750" formatCode="General">
                  <c:v>-151.547</c:v>
                </c:pt>
                <c:pt idx="24751" formatCode="General">
                  <c:v>-154.77199999999999</c:v>
                </c:pt>
                <c:pt idx="24752" formatCode="General">
                  <c:v>-157.72399999999999</c:v>
                </c:pt>
                <c:pt idx="24753" formatCode="General">
                  <c:v>-160.35499999999999</c:v>
                </c:pt>
                <c:pt idx="24754" formatCode="General">
                  <c:v>-162.679</c:v>
                </c:pt>
                <c:pt idx="24755" formatCode="General">
                  <c:v>-164.69800000000001</c:v>
                </c:pt>
                <c:pt idx="24756" formatCode="General">
                  <c:v>-166.41499999999999</c:v>
                </c:pt>
                <c:pt idx="24757" formatCode="General">
                  <c:v>-167.851</c:v>
                </c:pt>
                <c:pt idx="24758" formatCode="General">
                  <c:v>-169.059</c:v>
                </c:pt>
                <c:pt idx="24759" formatCode="General">
                  <c:v>-170.13300000000001</c:v>
                </c:pt>
                <c:pt idx="24760" formatCode="General">
                  <c:v>-171.20500000000001</c:v>
                </c:pt>
                <c:pt idx="24761" formatCode="General">
                  <c:v>-172.38</c:v>
                </c:pt>
                <c:pt idx="24762" formatCode="General">
                  <c:v>-173.749</c:v>
                </c:pt>
                <c:pt idx="24763" formatCode="General">
                  <c:v>-175.36099999999999</c:v>
                </c:pt>
                <c:pt idx="24764" formatCode="General">
                  <c:v>-177.15199999999999</c:v>
                </c:pt>
                <c:pt idx="24765" formatCode="General">
                  <c:v>-179.03200000000001</c:v>
                </c:pt>
                <c:pt idx="24766" formatCode="General">
                  <c:v>-180.934</c:v>
                </c:pt>
                <c:pt idx="24767" formatCode="General">
                  <c:v>-182.87</c:v>
                </c:pt>
                <c:pt idx="24768" formatCode="General">
                  <c:v>-184.92</c:v>
                </c:pt>
                <c:pt idx="24769" formatCode="General">
                  <c:v>-187.15700000000001</c:v>
                </c:pt>
                <c:pt idx="24770" formatCode="General">
                  <c:v>-189.62200000000001</c:v>
                </c:pt>
                <c:pt idx="24771" formatCode="General">
                  <c:v>-192.226</c:v>
                </c:pt>
                <c:pt idx="24772" formatCode="General">
                  <c:v>-194.833</c:v>
                </c:pt>
                <c:pt idx="24773" formatCode="General">
                  <c:v>-197.33</c:v>
                </c:pt>
                <c:pt idx="24774" formatCode="General">
                  <c:v>-199.666</c:v>
                </c:pt>
                <c:pt idx="24775" formatCode="General">
                  <c:v>-201.83199999999999</c:v>
                </c:pt>
                <c:pt idx="24776" formatCode="General">
                  <c:v>-203.874</c:v>
                </c:pt>
                <c:pt idx="24777" formatCode="General">
                  <c:v>-205.857</c:v>
                </c:pt>
                <c:pt idx="24778" formatCode="General">
                  <c:v>-207.833</c:v>
                </c:pt>
                <c:pt idx="24779" formatCode="General">
                  <c:v>-209.80099999999999</c:v>
                </c:pt>
                <c:pt idx="24780" formatCode="General">
                  <c:v>-211.68</c:v>
                </c:pt>
                <c:pt idx="24781" formatCode="General">
                  <c:v>-213.511</c:v>
                </c:pt>
                <c:pt idx="24782" formatCode="General">
                  <c:v>-215.423</c:v>
                </c:pt>
                <c:pt idx="24783" formatCode="General">
                  <c:v>-217.458</c:v>
                </c:pt>
                <c:pt idx="24784" formatCode="General">
                  <c:v>-219.57900000000001</c:v>
                </c:pt>
                <c:pt idx="24785" formatCode="General">
                  <c:v>-221.65700000000001</c:v>
                </c:pt>
                <c:pt idx="24786" formatCode="General">
                  <c:v>-223.595</c:v>
                </c:pt>
                <c:pt idx="24787" formatCode="General">
                  <c:v>-225.37299999999999</c:v>
                </c:pt>
                <c:pt idx="24788" formatCode="General">
                  <c:v>-226.93799999999999</c:v>
                </c:pt>
                <c:pt idx="24789" formatCode="General">
                  <c:v>-228.226</c:v>
                </c:pt>
                <c:pt idx="24790" formatCode="General">
                  <c:v>-229.21700000000001</c:v>
                </c:pt>
                <c:pt idx="24791" formatCode="General">
                  <c:v>-229.923</c:v>
                </c:pt>
                <c:pt idx="24792" formatCode="General">
                  <c:v>-230.422</c:v>
                </c:pt>
                <c:pt idx="24793" formatCode="General">
                  <c:v>-230.797</c:v>
                </c:pt>
                <c:pt idx="24794" formatCode="General">
                  <c:v>-231.09</c:v>
                </c:pt>
                <c:pt idx="24795" formatCode="General">
                  <c:v>-231.29</c:v>
                </c:pt>
                <c:pt idx="24796" formatCode="General">
                  <c:v>-231.369</c:v>
                </c:pt>
                <c:pt idx="24797" formatCode="General">
                  <c:v>-231.31800000000001</c:v>
                </c:pt>
                <c:pt idx="24798" formatCode="General">
                  <c:v>-231.11799999999999</c:v>
                </c:pt>
                <c:pt idx="24799" formatCode="General">
                  <c:v>-230.74100000000001</c:v>
                </c:pt>
                <c:pt idx="24800" formatCode="General">
                  <c:v>-230.14699999999999</c:v>
                </c:pt>
                <c:pt idx="24801" formatCode="General">
                  <c:v>-229.30500000000001</c:v>
                </c:pt>
                <c:pt idx="24802" formatCode="General">
                  <c:v>-228.303</c:v>
                </c:pt>
                <c:pt idx="24803" formatCode="General">
                  <c:v>-227.267</c:v>
                </c:pt>
                <c:pt idx="24804" formatCode="General">
                  <c:v>-226.21</c:v>
                </c:pt>
                <c:pt idx="24805" formatCode="General">
                  <c:v>-225.08199999999999</c:v>
                </c:pt>
                <c:pt idx="24806" formatCode="General">
                  <c:v>-223.822</c:v>
                </c:pt>
                <c:pt idx="24807" formatCode="General">
                  <c:v>-222.41200000000001</c:v>
                </c:pt>
                <c:pt idx="24808" formatCode="General">
                  <c:v>-220.88300000000001</c:v>
                </c:pt>
                <c:pt idx="24809" formatCode="General">
                  <c:v>-219.24100000000001</c:v>
                </c:pt>
                <c:pt idx="24810" formatCode="General">
                  <c:v>-217.48</c:v>
                </c:pt>
                <c:pt idx="24811" formatCode="General">
                  <c:v>-215.56899999999999</c:v>
                </c:pt>
                <c:pt idx="24812" formatCode="General">
                  <c:v>-213.48699999999999</c:v>
                </c:pt>
                <c:pt idx="24813" formatCode="General">
                  <c:v>-211.24100000000001</c:v>
                </c:pt>
                <c:pt idx="24814" formatCode="General">
                  <c:v>-208.875</c:v>
                </c:pt>
                <c:pt idx="24815" formatCode="General">
                  <c:v>-206.45500000000001</c:v>
                </c:pt>
                <c:pt idx="24816" formatCode="General">
                  <c:v>-204.04599999999999</c:v>
                </c:pt>
                <c:pt idx="24817" formatCode="General">
                  <c:v>-201.7</c:v>
                </c:pt>
                <c:pt idx="24818" formatCode="General">
                  <c:v>-199.46199999999999</c:v>
                </c:pt>
                <c:pt idx="24819" formatCode="General">
                  <c:v>-197.39500000000001</c:v>
                </c:pt>
                <c:pt idx="24820" formatCode="General">
                  <c:v>-195.56700000000001</c:v>
                </c:pt>
                <c:pt idx="24821" formatCode="General">
                  <c:v>-193.96899999999999</c:v>
                </c:pt>
                <c:pt idx="24822" formatCode="General">
                  <c:v>-192.53700000000001</c:v>
                </c:pt>
                <c:pt idx="24823" formatCode="General">
                  <c:v>-191.22499999999999</c:v>
                </c:pt>
                <c:pt idx="24824" formatCode="General">
                  <c:v>-190.00299999999999</c:v>
                </c:pt>
                <c:pt idx="24825" formatCode="General">
                  <c:v>-188.86799999999999</c:v>
                </c:pt>
                <c:pt idx="24826" formatCode="General">
                  <c:v>-187.815</c:v>
                </c:pt>
                <c:pt idx="24827" formatCode="General">
                  <c:v>-186.83199999999999</c:v>
                </c:pt>
                <c:pt idx="24828" formatCode="General">
                  <c:v>-185.94</c:v>
                </c:pt>
                <c:pt idx="24829" formatCode="General">
                  <c:v>-185.16900000000001</c:v>
                </c:pt>
                <c:pt idx="24830" formatCode="General">
                  <c:v>-184.482</c:v>
                </c:pt>
                <c:pt idx="24831" formatCode="General">
                  <c:v>-183.828</c:v>
                </c:pt>
                <c:pt idx="24832" formatCode="General">
                  <c:v>-183.185</c:v>
                </c:pt>
                <c:pt idx="24833" formatCode="General">
                  <c:v>-182.50800000000001</c:v>
                </c:pt>
                <c:pt idx="24834" formatCode="General">
                  <c:v>-181.74199999999999</c:v>
                </c:pt>
                <c:pt idx="24835" formatCode="General">
                  <c:v>-180.84200000000001</c:v>
                </c:pt>
                <c:pt idx="24836" formatCode="General">
                  <c:v>-179.78100000000001</c:v>
                </c:pt>
                <c:pt idx="24837" formatCode="General">
                  <c:v>-178.523</c:v>
                </c:pt>
                <c:pt idx="24838" formatCode="General">
                  <c:v>-176.96799999999999</c:v>
                </c:pt>
                <c:pt idx="24839" formatCode="General">
                  <c:v>-174.941</c:v>
                </c:pt>
                <c:pt idx="24840" formatCode="General">
                  <c:v>-172.358</c:v>
                </c:pt>
                <c:pt idx="24841" formatCode="General">
                  <c:v>-169.26400000000001</c:v>
                </c:pt>
                <c:pt idx="24842" formatCode="General">
                  <c:v>-165.851</c:v>
                </c:pt>
                <c:pt idx="24843" formatCode="General">
                  <c:v>-162.339</c:v>
                </c:pt>
                <c:pt idx="24844" formatCode="General">
                  <c:v>-158.76300000000001</c:v>
                </c:pt>
                <c:pt idx="24845" formatCode="General">
                  <c:v>-155.15</c:v>
                </c:pt>
                <c:pt idx="24846" formatCode="General">
                  <c:v>-151.584</c:v>
                </c:pt>
                <c:pt idx="24847" formatCode="General">
                  <c:v>-148.14599999999999</c:v>
                </c:pt>
                <c:pt idx="24848" formatCode="General">
                  <c:v>-144.89699999999999</c:v>
                </c:pt>
                <c:pt idx="24849" formatCode="General">
                  <c:v>-141.839</c:v>
                </c:pt>
                <c:pt idx="24850" formatCode="General">
                  <c:v>-138.989</c:v>
                </c:pt>
                <c:pt idx="24851" formatCode="General">
                  <c:v>-136.53800000000001</c:v>
                </c:pt>
                <c:pt idx="24852" formatCode="General">
                  <c:v>-134.55699999999999</c:v>
                </c:pt>
                <c:pt idx="24853" formatCode="General">
                  <c:v>-132.84299999999999</c:v>
                </c:pt>
                <c:pt idx="24854" formatCode="General">
                  <c:v>-131.21299999999999</c:v>
                </c:pt>
                <c:pt idx="24855" formatCode="General">
                  <c:v>-129.565</c:v>
                </c:pt>
                <c:pt idx="24856" formatCode="General">
                  <c:v>-127.91200000000001</c:v>
                </c:pt>
                <c:pt idx="24857" formatCode="General">
                  <c:v>-126.32599999999999</c:v>
                </c:pt>
                <c:pt idx="24858" formatCode="General">
                  <c:v>-124.958</c:v>
                </c:pt>
                <c:pt idx="24859" formatCode="General">
                  <c:v>-123.89100000000001</c:v>
                </c:pt>
                <c:pt idx="24860" formatCode="General">
                  <c:v>-123.017</c:v>
                </c:pt>
                <c:pt idx="24861" formatCode="General">
                  <c:v>-122.248</c:v>
                </c:pt>
                <c:pt idx="24862" formatCode="General">
                  <c:v>-121.529</c:v>
                </c:pt>
                <c:pt idx="24863" formatCode="General">
                  <c:v>-120.81699999999999</c:v>
                </c:pt>
                <c:pt idx="24864" formatCode="General">
                  <c:v>-120.084</c:v>
                </c:pt>
                <c:pt idx="24865" formatCode="General">
                  <c:v>-119.33199999999999</c:v>
                </c:pt>
                <c:pt idx="24866" formatCode="General">
                  <c:v>-118.56</c:v>
                </c:pt>
                <c:pt idx="24867" formatCode="General">
                  <c:v>-117.75</c:v>
                </c:pt>
                <c:pt idx="24868" formatCode="General">
                  <c:v>-116.735</c:v>
                </c:pt>
                <c:pt idx="24869" formatCode="General">
                  <c:v>-115.276</c:v>
                </c:pt>
                <c:pt idx="24870" formatCode="General">
                  <c:v>-113.38200000000001</c:v>
                </c:pt>
                <c:pt idx="24871" formatCode="General">
                  <c:v>-111.19199999999999</c:v>
                </c:pt>
                <c:pt idx="24872" formatCode="General">
                  <c:v>-108.821</c:v>
                </c:pt>
                <c:pt idx="24873" formatCode="General">
                  <c:v>-106.357</c:v>
                </c:pt>
                <c:pt idx="24874" formatCode="General">
                  <c:v>-103.83499999999999</c:v>
                </c:pt>
                <c:pt idx="24875" formatCode="General">
                  <c:v>-101.24299999999999</c:v>
                </c:pt>
                <c:pt idx="24876" formatCode="General">
                  <c:v>-98.551900000000003</c:v>
                </c:pt>
                <c:pt idx="24877" formatCode="General">
                  <c:v>-95.741399999999999</c:v>
                </c:pt>
                <c:pt idx="24878" formatCode="General">
                  <c:v>-92.803399999999996</c:v>
                </c:pt>
                <c:pt idx="24879" formatCode="General">
                  <c:v>-89.767099999999999</c:v>
                </c:pt>
                <c:pt idx="24880" formatCode="General">
                  <c:v>-86.717399999999998</c:v>
                </c:pt>
                <c:pt idx="24881" formatCode="General">
                  <c:v>-83.795299999999997</c:v>
                </c:pt>
                <c:pt idx="24882" formatCode="General">
                  <c:v>-81.067700000000002</c:v>
                </c:pt>
                <c:pt idx="24883" formatCode="General">
                  <c:v>-78.528499999999994</c:v>
                </c:pt>
                <c:pt idx="24884" formatCode="General">
                  <c:v>-76.156899999999993</c:v>
                </c:pt>
                <c:pt idx="24885" formatCode="General">
                  <c:v>-73.939599999999999</c:v>
                </c:pt>
                <c:pt idx="24886" formatCode="General">
                  <c:v>-71.901799999999994</c:v>
                </c:pt>
                <c:pt idx="24887" formatCode="General">
                  <c:v>-70.0732</c:v>
                </c:pt>
                <c:pt idx="24888" formatCode="General">
                  <c:v>-68.475899999999996</c:v>
                </c:pt>
                <c:pt idx="24889" formatCode="General">
                  <c:v>-67.113399999999999</c:v>
                </c:pt>
                <c:pt idx="24890" formatCode="General">
                  <c:v>-65.968400000000003</c:v>
                </c:pt>
                <c:pt idx="24891" formatCode="General">
                  <c:v>-64.862099999999998</c:v>
                </c:pt>
                <c:pt idx="24892" formatCode="General">
                  <c:v>-63.609299999999998</c:v>
                </c:pt>
                <c:pt idx="24893" formatCode="General">
                  <c:v>-62.1751</c:v>
                </c:pt>
                <c:pt idx="24894" formatCode="General">
                  <c:v>-60.576000000000001</c:v>
                </c:pt>
                <c:pt idx="24895" formatCode="General">
                  <c:v>-58.857999999999997</c:v>
                </c:pt>
                <c:pt idx="24896" formatCode="General">
                  <c:v>-57.068800000000003</c:v>
                </c:pt>
                <c:pt idx="24897" formatCode="General">
                  <c:v>-55.250999999999998</c:v>
                </c:pt>
                <c:pt idx="24898" formatCode="General">
                  <c:v>-53.445300000000003</c:v>
                </c:pt>
                <c:pt idx="24899" formatCode="General">
                  <c:v>-51.672400000000003</c:v>
                </c:pt>
                <c:pt idx="24900" formatCode="General">
                  <c:v>-49.897300000000001</c:v>
                </c:pt>
                <c:pt idx="24901" formatCode="General">
                  <c:v>-48.067700000000002</c:v>
                </c:pt>
                <c:pt idx="24902" formatCode="General">
                  <c:v>-46.133000000000003</c:v>
                </c:pt>
                <c:pt idx="24903" formatCode="General">
                  <c:v>-44.020600000000002</c:v>
                </c:pt>
                <c:pt idx="24904" formatCode="General">
                  <c:v>-41.640599999999999</c:v>
                </c:pt>
                <c:pt idx="24905" formatCode="General">
                  <c:v>-38.875599999999999</c:v>
                </c:pt>
                <c:pt idx="24906" formatCode="General">
                  <c:v>-35.6571</c:v>
                </c:pt>
                <c:pt idx="24907" formatCode="General">
                  <c:v>-32.014699999999998</c:v>
                </c:pt>
                <c:pt idx="24908" formatCode="General">
                  <c:v>-28.049600000000002</c:v>
                </c:pt>
                <c:pt idx="24909" formatCode="General">
                  <c:v>-23.891500000000001</c:v>
                </c:pt>
                <c:pt idx="24910" formatCode="General">
                  <c:v>-19.641500000000001</c:v>
                </c:pt>
                <c:pt idx="24911" formatCode="General">
                  <c:v>-15.382400000000001</c:v>
                </c:pt>
                <c:pt idx="24912" formatCode="General">
                  <c:v>-11.195600000000001</c:v>
                </c:pt>
                <c:pt idx="24913" formatCode="General">
                  <c:v>-7.1098600000000003</c:v>
                </c:pt>
                <c:pt idx="24914" formatCode="General">
                  <c:v>-3.05044</c:v>
                </c:pt>
                <c:pt idx="24915" formatCode="General">
                  <c:v>0.98332399999999998</c:v>
                </c:pt>
                <c:pt idx="24916" formatCode="General">
                  <c:v>4.9215999999999998</c:v>
                </c:pt>
                <c:pt idx="24917" formatCode="General">
                  <c:v>8.7517800000000001</c:v>
                </c:pt>
                <c:pt idx="24918" formatCode="General">
                  <c:v>12.508599999999999</c:v>
                </c:pt>
                <c:pt idx="24919" formatCode="General">
                  <c:v>16.309799999999999</c:v>
                </c:pt>
                <c:pt idx="24920" formatCode="General">
                  <c:v>20.3003</c:v>
                </c:pt>
                <c:pt idx="24921" formatCode="General">
                  <c:v>24.5929</c:v>
                </c:pt>
                <c:pt idx="24922" formatCode="General">
                  <c:v>29.112500000000001</c:v>
                </c:pt>
                <c:pt idx="24923" formatCode="General">
                  <c:v>33.668700000000001</c:v>
                </c:pt>
                <c:pt idx="24924" formatCode="General">
                  <c:v>38.154800000000002</c:v>
                </c:pt>
                <c:pt idx="24925" formatCode="General">
                  <c:v>42.502499999999998</c:v>
                </c:pt>
                <c:pt idx="24926" formatCode="General">
                  <c:v>46.655000000000001</c:v>
                </c:pt>
                <c:pt idx="24927" formatCode="General">
                  <c:v>50.595399999999998</c:v>
                </c:pt>
                <c:pt idx="24928" formatCode="General">
                  <c:v>54.359400000000001</c:v>
                </c:pt>
                <c:pt idx="24929" formatCode="General">
                  <c:v>57.977499999999999</c:v>
                </c:pt>
                <c:pt idx="24930" formatCode="General">
                  <c:v>61.4724</c:v>
                </c:pt>
                <c:pt idx="24931" formatCode="General">
                  <c:v>64.888199999999998</c:v>
                </c:pt>
                <c:pt idx="24932" formatCode="General">
                  <c:v>68.2423</c:v>
                </c:pt>
                <c:pt idx="24933" formatCode="General">
                  <c:v>71.457899999999995</c:v>
                </c:pt>
                <c:pt idx="24934" formatCode="General">
                  <c:v>74.434200000000004</c:v>
                </c:pt>
                <c:pt idx="24935" formatCode="General">
                  <c:v>77.087299999999999</c:v>
                </c:pt>
                <c:pt idx="24936" formatCode="General">
                  <c:v>79.505899999999997</c:v>
                </c:pt>
                <c:pt idx="24937" formatCode="General">
                  <c:v>81.881500000000003</c:v>
                </c:pt>
                <c:pt idx="24938" formatCode="General">
                  <c:v>84.336200000000005</c:v>
                </c:pt>
                <c:pt idx="24939" formatCode="General">
                  <c:v>86.924000000000007</c:v>
                </c:pt>
                <c:pt idx="24940" formatCode="General">
                  <c:v>89.617900000000006</c:v>
                </c:pt>
                <c:pt idx="24941" formatCode="General">
                  <c:v>92.4221</c:v>
                </c:pt>
                <c:pt idx="24942" formatCode="General">
                  <c:v>95.379800000000003</c:v>
                </c:pt>
                <c:pt idx="24943" formatCode="General">
                  <c:v>98.526700000000005</c:v>
                </c:pt>
                <c:pt idx="24944" formatCode="General">
                  <c:v>101.88200000000001</c:v>
                </c:pt>
                <c:pt idx="24945" formatCode="General">
                  <c:v>105.41</c:v>
                </c:pt>
                <c:pt idx="24946" formatCode="General">
                  <c:v>109.056</c:v>
                </c:pt>
                <c:pt idx="24947" formatCode="General">
                  <c:v>112.76900000000001</c:v>
                </c:pt>
                <c:pt idx="24948" formatCode="General">
                  <c:v>116.503</c:v>
                </c:pt>
                <c:pt idx="24949" formatCode="General">
                  <c:v>120.235</c:v>
                </c:pt>
                <c:pt idx="24950" formatCode="General">
                  <c:v>123.88</c:v>
                </c:pt>
                <c:pt idx="24951" formatCode="General">
                  <c:v>127.35</c:v>
                </c:pt>
                <c:pt idx="24952" formatCode="General">
                  <c:v>130.60400000000001</c:v>
                </c:pt>
                <c:pt idx="24953" formatCode="General">
                  <c:v>133.62</c:v>
                </c:pt>
                <c:pt idx="24954" formatCode="General">
                  <c:v>136.393</c:v>
                </c:pt>
                <c:pt idx="24955" formatCode="General">
                  <c:v>138.95099999999999</c:v>
                </c:pt>
                <c:pt idx="24956" formatCode="General">
                  <c:v>141.334</c:v>
                </c:pt>
                <c:pt idx="24957" formatCode="General">
                  <c:v>143.60400000000001</c:v>
                </c:pt>
                <c:pt idx="24958" formatCode="General">
                  <c:v>145.83199999999999</c:v>
                </c:pt>
                <c:pt idx="24959" formatCode="General">
                  <c:v>148.15299999999999</c:v>
                </c:pt>
                <c:pt idx="24960" formatCode="General">
                  <c:v>150.64699999999999</c:v>
                </c:pt>
                <c:pt idx="24961" formatCode="General">
                  <c:v>153.25399999999999</c:v>
                </c:pt>
                <c:pt idx="24962" formatCode="General">
                  <c:v>155.84800000000001</c:v>
                </c:pt>
                <c:pt idx="24963" formatCode="General">
                  <c:v>158.30199999999999</c:v>
                </c:pt>
                <c:pt idx="24964" formatCode="General">
                  <c:v>160.52799999999999</c:v>
                </c:pt>
                <c:pt idx="24965" formatCode="General">
                  <c:v>162.47800000000001</c:v>
                </c:pt>
                <c:pt idx="24966" formatCode="General">
                  <c:v>164.20500000000001</c:v>
                </c:pt>
                <c:pt idx="24967" formatCode="General">
                  <c:v>165.792</c:v>
                </c:pt>
                <c:pt idx="24968" formatCode="General">
                  <c:v>167.333</c:v>
                </c:pt>
                <c:pt idx="24969" formatCode="General">
                  <c:v>168.90799999999999</c:v>
                </c:pt>
                <c:pt idx="24970" formatCode="General">
                  <c:v>170.56100000000001</c:v>
                </c:pt>
                <c:pt idx="24971" formatCode="General">
                  <c:v>172.26499999999999</c:v>
                </c:pt>
                <c:pt idx="24972" formatCode="General">
                  <c:v>173.98400000000001</c:v>
                </c:pt>
                <c:pt idx="24973" formatCode="General">
                  <c:v>175.721</c:v>
                </c:pt>
                <c:pt idx="24974" formatCode="General">
                  <c:v>177.495</c:v>
                </c:pt>
                <c:pt idx="24975" formatCode="General">
                  <c:v>179.33500000000001</c:v>
                </c:pt>
                <c:pt idx="24976" formatCode="General">
                  <c:v>181.25399999999999</c:v>
                </c:pt>
                <c:pt idx="24977" formatCode="General">
                  <c:v>183.25399999999999</c:v>
                </c:pt>
                <c:pt idx="24978" formatCode="General">
                  <c:v>185.304</c:v>
                </c:pt>
                <c:pt idx="24979" formatCode="General">
                  <c:v>187.36500000000001</c:v>
                </c:pt>
                <c:pt idx="24980" formatCode="General">
                  <c:v>189.41</c:v>
                </c:pt>
                <c:pt idx="24981" formatCode="General">
                  <c:v>191.43899999999999</c:v>
                </c:pt>
                <c:pt idx="24982" formatCode="General">
                  <c:v>193.48</c:v>
                </c:pt>
                <c:pt idx="24983" formatCode="General">
                  <c:v>195.47499999999999</c:v>
                </c:pt>
                <c:pt idx="24984" formatCode="General">
                  <c:v>197.31899999999999</c:v>
                </c:pt>
                <c:pt idx="24985" formatCode="General">
                  <c:v>198.839</c:v>
                </c:pt>
                <c:pt idx="24986" formatCode="General">
                  <c:v>199.86600000000001</c:v>
                </c:pt>
                <c:pt idx="24987" formatCode="General">
                  <c:v>200.34100000000001</c:v>
                </c:pt>
                <c:pt idx="24988" formatCode="General">
                  <c:v>200.36799999999999</c:v>
                </c:pt>
                <c:pt idx="24989" formatCode="General">
                  <c:v>200.20099999999999</c:v>
                </c:pt>
                <c:pt idx="24990" formatCode="General">
                  <c:v>200.14400000000001</c:v>
                </c:pt>
                <c:pt idx="24991" formatCode="General">
                  <c:v>200.44900000000001</c:v>
                </c:pt>
                <c:pt idx="24992" formatCode="General">
                  <c:v>201.22900000000001</c:v>
                </c:pt>
                <c:pt idx="24993" formatCode="General">
                  <c:v>202.458</c:v>
                </c:pt>
                <c:pt idx="24994" formatCode="General">
                  <c:v>203.95599999999999</c:v>
                </c:pt>
                <c:pt idx="24995" formatCode="General">
                  <c:v>205.57900000000001</c:v>
                </c:pt>
                <c:pt idx="24996" formatCode="General">
                  <c:v>207.26499999999999</c:v>
                </c:pt>
                <c:pt idx="24997" formatCode="General">
                  <c:v>209.02</c:v>
                </c:pt>
                <c:pt idx="24998" formatCode="General">
                  <c:v>210.87299999999999</c:v>
                </c:pt>
                <c:pt idx="24999" formatCode="General">
                  <c:v>212.80500000000001</c:v>
                </c:pt>
                <c:pt idx="25000" formatCode="General">
                  <c:v>214.768</c:v>
                </c:pt>
                <c:pt idx="25001" formatCode="General">
                  <c:v>216.66</c:v>
                </c:pt>
                <c:pt idx="25002" formatCode="General">
                  <c:v>218.40799999999999</c:v>
                </c:pt>
                <c:pt idx="25003" formatCode="General">
                  <c:v>219.99100000000001</c:v>
                </c:pt>
                <c:pt idx="25004" formatCode="General">
                  <c:v>221.44499999999999</c:v>
                </c:pt>
                <c:pt idx="25005" formatCode="General">
                  <c:v>222.84</c:v>
                </c:pt>
                <c:pt idx="25006" formatCode="General">
                  <c:v>224.262</c:v>
                </c:pt>
                <c:pt idx="25007" formatCode="General">
                  <c:v>225.791</c:v>
                </c:pt>
                <c:pt idx="25008" formatCode="General">
                  <c:v>227.446</c:v>
                </c:pt>
                <c:pt idx="25009" formatCode="General">
                  <c:v>229.15899999999999</c:v>
                </c:pt>
                <c:pt idx="25010" formatCode="General">
                  <c:v>230.809</c:v>
                </c:pt>
                <c:pt idx="25011" formatCode="General">
                  <c:v>232.39500000000001</c:v>
                </c:pt>
                <c:pt idx="25012" formatCode="General">
                  <c:v>233.964</c:v>
                </c:pt>
                <c:pt idx="25013" formatCode="General">
                  <c:v>235.583</c:v>
                </c:pt>
                <c:pt idx="25014" formatCode="General">
                  <c:v>237.232</c:v>
                </c:pt>
                <c:pt idx="25015" formatCode="General">
                  <c:v>238.78</c:v>
                </c:pt>
                <c:pt idx="25016" formatCode="General">
                  <c:v>240.113</c:v>
                </c:pt>
                <c:pt idx="25017" formatCode="General">
                  <c:v>241.15600000000001</c:v>
                </c:pt>
                <c:pt idx="25018" formatCode="General">
                  <c:v>241.88200000000001</c:v>
                </c:pt>
                <c:pt idx="25019" formatCode="General">
                  <c:v>242.27500000000001</c:v>
                </c:pt>
                <c:pt idx="25020" formatCode="General">
                  <c:v>242.304</c:v>
                </c:pt>
                <c:pt idx="25021" formatCode="General">
                  <c:v>241.916</c:v>
                </c:pt>
                <c:pt idx="25022" formatCode="General">
                  <c:v>241.04499999999999</c:v>
                </c:pt>
                <c:pt idx="25023" formatCode="General">
                  <c:v>239.684</c:v>
                </c:pt>
                <c:pt idx="25024" formatCode="General">
                  <c:v>237.88</c:v>
                </c:pt>
                <c:pt idx="25025" formatCode="General">
                  <c:v>235.74</c:v>
                </c:pt>
                <c:pt idx="25026" formatCode="General">
                  <c:v>233.38300000000001</c:v>
                </c:pt>
                <c:pt idx="25027" formatCode="General">
                  <c:v>230.86699999999999</c:v>
                </c:pt>
                <c:pt idx="25028" formatCode="General">
                  <c:v>228.23099999999999</c:v>
                </c:pt>
                <c:pt idx="25029" formatCode="General">
                  <c:v>225.494</c:v>
                </c:pt>
                <c:pt idx="25030" formatCode="General">
                  <c:v>222.69399999999999</c:v>
                </c:pt>
                <c:pt idx="25031" formatCode="General">
                  <c:v>219.87899999999999</c:v>
                </c:pt>
                <c:pt idx="25032" formatCode="General">
                  <c:v>216.982</c:v>
                </c:pt>
                <c:pt idx="25033" formatCode="General">
                  <c:v>213.935</c:v>
                </c:pt>
                <c:pt idx="25034" formatCode="General">
                  <c:v>210.773</c:v>
                </c:pt>
                <c:pt idx="25035" formatCode="General">
                  <c:v>207.631</c:v>
                </c:pt>
                <c:pt idx="25036" formatCode="General">
                  <c:v>204.74199999999999</c:v>
                </c:pt>
                <c:pt idx="25037" formatCode="General">
                  <c:v>202.22900000000001</c:v>
                </c:pt>
                <c:pt idx="25038" formatCode="General">
                  <c:v>200.09100000000001</c:v>
                </c:pt>
                <c:pt idx="25039" formatCode="General">
                  <c:v>198.24</c:v>
                </c:pt>
                <c:pt idx="25040" formatCode="General">
                  <c:v>196.59700000000001</c:v>
                </c:pt>
                <c:pt idx="25041" formatCode="General">
                  <c:v>195.18</c:v>
                </c:pt>
                <c:pt idx="25042" formatCode="General">
                  <c:v>193.982</c:v>
                </c:pt>
                <c:pt idx="25043" formatCode="General">
                  <c:v>192.97200000000001</c:v>
                </c:pt>
                <c:pt idx="25044" formatCode="General">
                  <c:v>192.05799999999999</c:v>
                </c:pt>
                <c:pt idx="25045" formatCode="General">
                  <c:v>191.13</c:v>
                </c:pt>
                <c:pt idx="25046" formatCode="General">
                  <c:v>190.06899999999999</c:v>
                </c:pt>
                <c:pt idx="25047" formatCode="General">
                  <c:v>188.816</c:v>
                </c:pt>
                <c:pt idx="25048" formatCode="General">
                  <c:v>187.428</c:v>
                </c:pt>
                <c:pt idx="25049" formatCode="General">
                  <c:v>185.97200000000001</c:v>
                </c:pt>
                <c:pt idx="25050" formatCode="General">
                  <c:v>184.49299999999999</c:v>
                </c:pt>
                <c:pt idx="25051" formatCode="General">
                  <c:v>183.047</c:v>
                </c:pt>
                <c:pt idx="25052" formatCode="General">
                  <c:v>181.67</c:v>
                </c:pt>
                <c:pt idx="25053" formatCode="General">
                  <c:v>180.29</c:v>
                </c:pt>
                <c:pt idx="25054" formatCode="General">
                  <c:v>178.828</c:v>
                </c:pt>
                <c:pt idx="25055" formatCode="General">
                  <c:v>177.24600000000001</c:v>
                </c:pt>
                <c:pt idx="25056" formatCode="General">
                  <c:v>175.523</c:v>
                </c:pt>
                <c:pt idx="25057" formatCode="General">
                  <c:v>173.65600000000001</c:v>
                </c:pt>
                <c:pt idx="25058" formatCode="General">
                  <c:v>171.709</c:v>
                </c:pt>
                <c:pt idx="25059" formatCode="General">
                  <c:v>169.762</c:v>
                </c:pt>
                <c:pt idx="25060" formatCode="General">
                  <c:v>167.84100000000001</c:v>
                </c:pt>
                <c:pt idx="25061" formatCode="General">
                  <c:v>165.97499999999999</c:v>
                </c:pt>
                <c:pt idx="25062" formatCode="General">
                  <c:v>164.208</c:v>
                </c:pt>
                <c:pt idx="25063" formatCode="General">
                  <c:v>162.57300000000001</c:v>
                </c:pt>
                <c:pt idx="25064" formatCode="General">
                  <c:v>161.09</c:v>
                </c:pt>
                <c:pt idx="25065" formatCode="General">
                  <c:v>159.762</c:v>
                </c:pt>
                <c:pt idx="25066" formatCode="General">
                  <c:v>158.566</c:v>
                </c:pt>
                <c:pt idx="25067" formatCode="General">
                  <c:v>157.41300000000001</c:v>
                </c:pt>
                <c:pt idx="25068" formatCode="General">
                  <c:v>156.208</c:v>
                </c:pt>
                <c:pt idx="25069" formatCode="General">
                  <c:v>154.89599999999999</c:v>
                </c:pt>
                <c:pt idx="25070" formatCode="General">
                  <c:v>153.44999999999999</c:v>
                </c:pt>
                <c:pt idx="25071" formatCode="General">
                  <c:v>151.86099999999999</c:v>
                </c:pt>
                <c:pt idx="25072" formatCode="General">
                  <c:v>150.09899999999999</c:v>
                </c:pt>
                <c:pt idx="25073" formatCode="General">
                  <c:v>148.11199999999999</c:v>
                </c:pt>
                <c:pt idx="25074" formatCode="General">
                  <c:v>145.81899999999999</c:v>
                </c:pt>
                <c:pt idx="25075" formatCode="General">
                  <c:v>143.18700000000001</c:v>
                </c:pt>
                <c:pt idx="25076" formatCode="General">
                  <c:v>140.262</c:v>
                </c:pt>
                <c:pt idx="25077" formatCode="General">
                  <c:v>137.096</c:v>
                </c:pt>
                <c:pt idx="25078" formatCode="General">
                  <c:v>133.733</c:v>
                </c:pt>
                <c:pt idx="25079" formatCode="General">
                  <c:v>130.16200000000001</c:v>
                </c:pt>
                <c:pt idx="25080" formatCode="General">
                  <c:v>126.375</c:v>
                </c:pt>
                <c:pt idx="25081" formatCode="General">
                  <c:v>122.417</c:v>
                </c:pt>
                <c:pt idx="25082" formatCode="General">
                  <c:v>118.33</c:v>
                </c:pt>
                <c:pt idx="25083" formatCode="General">
                  <c:v>114.14400000000001</c:v>
                </c:pt>
                <c:pt idx="25084" formatCode="General">
                  <c:v>109.881</c:v>
                </c:pt>
                <c:pt idx="25085" formatCode="General">
                  <c:v>105.565</c:v>
                </c:pt>
                <c:pt idx="25086" formatCode="General">
                  <c:v>101.26600000000001</c:v>
                </c:pt>
                <c:pt idx="25087" formatCode="General">
                  <c:v>97.058599999999998</c:v>
                </c:pt>
                <c:pt idx="25088" formatCode="General">
                  <c:v>92.993300000000005</c:v>
                </c:pt>
                <c:pt idx="25089" formatCode="General">
                  <c:v>89.131600000000006</c:v>
                </c:pt>
                <c:pt idx="25090" formatCode="General">
                  <c:v>85.532499999999999</c:v>
                </c:pt>
                <c:pt idx="25091" formatCode="General">
                  <c:v>82.003399999999999</c:v>
                </c:pt>
                <c:pt idx="25092" formatCode="General">
                  <c:v>78.309299999999993</c:v>
                </c:pt>
                <c:pt idx="25093" formatCode="General">
                  <c:v>74.618899999999996</c:v>
                </c:pt>
                <c:pt idx="25094" formatCode="General">
                  <c:v>71.1233</c:v>
                </c:pt>
                <c:pt idx="25095" formatCode="General">
                  <c:v>67.831299999999999</c:v>
                </c:pt>
                <c:pt idx="25096" formatCode="General">
                  <c:v>64.7761</c:v>
                </c:pt>
                <c:pt idx="25097" formatCode="General">
                  <c:v>62.002400000000002</c:v>
                </c:pt>
                <c:pt idx="25098" formatCode="General">
                  <c:v>59.508699999999997</c:v>
                </c:pt>
                <c:pt idx="25099" formatCode="General">
                  <c:v>57.260399999999997</c:v>
                </c:pt>
                <c:pt idx="25100" formatCode="General">
                  <c:v>55.155900000000003</c:v>
                </c:pt>
                <c:pt idx="25101" formatCode="General">
                  <c:v>53.125700000000002</c:v>
                </c:pt>
                <c:pt idx="25102" formatCode="General">
                  <c:v>51.219000000000001</c:v>
                </c:pt>
                <c:pt idx="25103" formatCode="General">
                  <c:v>49.461399999999998</c:v>
                </c:pt>
                <c:pt idx="25104" formatCode="General">
                  <c:v>47.830300000000001</c:v>
                </c:pt>
                <c:pt idx="25105" formatCode="General">
                  <c:v>46.284599999999998</c:v>
                </c:pt>
                <c:pt idx="25106" formatCode="General">
                  <c:v>44.756300000000003</c:v>
                </c:pt>
                <c:pt idx="25107" formatCode="General">
                  <c:v>43.109900000000003</c:v>
                </c:pt>
                <c:pt idx="25108" formatCode="General">
                  <c:v>41.143599999999999</c:v>
                </c:pt>
                <c:pt idx="25109" formatCode="General">
                  <c:v>38.634700000000002</c:v>
                </c:pt>
                <c:pt idx="25110" formatCode="General">
                  <c:v>35.598100000000002</c:v>
                </c:pt>
                <c:pt idx="25111" formatCode="General">
                  <c:v>32.233499999999999</c:v>
                </c:pt>
                <c:pt idx="25112" formatCode="General">
                  <c:v>28.6266</c:v>
                </c:pt>
                <c:pt idx="25113" formatCode="General">
                  <c:v>24.8108</c:v>
                </c:pt>
                <c:pt idx="25114" formatCode="General">
                  <c:v>20.819800000000001</c:v>
                </c:pt>
                <c:pt idx="25115" formatCode="General">
                  <c:v>16.694500000000001</c:v>
                </c:pt>
                <c:pt idx="25116" formatCode="General">
                  <c:v>12.474399999999999</c:v>
                </c:pt>
                <c:pt idx="25117" formatCode="General">
                  <c:v>8.1575100000000003</c:v>
                </c:pt>
                <c:pt idx="25118" formatCode="General">
                  <c:v>3.7256399999999998</c:v>
                </c:pt>
                <c:pt idx="25119" formatCode="General">
                  <c:v>-0.77388199999999996</c:v>
                </c:pt>
                <c:pt idx="25120" formatCode="General">
                  <c:v>-5.2720099999999999</c:v>
                </c:pt>
                <c:pt idx="25121" formatCode="General">
                  <c:v>-9.6971299999999996</c:v>
                </c:pt>
                <c:pt idx="25122" formatCode="General">
                  <c:v>-13.9894</c:v>
                </c:pt>
                <c:pt idx="25123" formatCode="General">
                  <c:v>-18.124700000000001</c:v>
                </c:pt>
                <c:pt idx="25124" formatCode="General">
                  <c:v>-22.135000000000002</c:v>
                </c:pt>
                <c:pt idx="25125" formatCode="General">
                  <c:v>-26.081499999999998</c:v>
                </c:pt>
                <c:pt idx="25126" formatCode="General">
                  <c:v>-29.9953</c:v>
                </c:pt>
                <c:pt idx="25127" formatCode="General">
                  <c:v>-33.851399999999998</c:v>
                </c:pt>
                <c:pt idx="25128" formatCode="General">
                  <c:v>-37.544800000000002</c:v>
                </c:pt>
                <c:pt idx="25129" formatCode="General">
                  <c:v>-40.997900000000001</c:v>
                </c:pt>
                <c:pt idx="25130" formatCode="General">
                  <c:v>-44.196800000000003</c:v>
                </c:pt>
                <c:pt idx="25131" formatCode="General">
                  <c:v>-47.173699999999997</c:v>
                </c:pt>
                <c:pt idx="25132" formatCode="General">
                  <c:v>-49.986400000000003</c:v>
                </c:pt>
                <c:pt idx="25133" formatCode="General">
                  <c:v>-52.773899999999998</c:v>
                </c:pt>
                <c:pt idx="25134" formatCode="General">
                  <c:v>-55.657899999999998</c:v>
                </c:pt>
                <c:pt idx="25135" formatCode="General">
                  <c:v>-58.621400000000001</c:v>
                </c:pt>
                <c:pt idx="25136" formatCode="General">
                  <c:v>-61.630800000000001</c:v>
                </c:pt>
                <c:pt idx="25137" formatCode="General">
                  <c:v>-64.667699999999996</c:v>
                </c:pt>
                <c:pt idx="25138" formatCode="General">
                  <c:v>-67.646000000000001</c:v>
                </c:pt>
                <c:pt idx="25139" formatCode="General">
                  <c:v>-70.489599999999996</c:v>
                </c:pt>
                <c:pt idx="25140" formatCode="General">
                  <c:v>-73.284400000000005</c:v>
                </c:pt>
                <c:pt idx="25141" formatCode="General">
                  <c:v>-76.165700000000001</c:v>
                </c:pt>
                <c:pt idx="25142" formatCode="General">
                  <c:v>-79.272800000000004</c:v>
                </c:pt>
                <c:pt idx="25143" formatCode="General">
                  <c:v>-82.680599999999998</c:v>
                </c:pt>
                <c:pt idx="25144" formatCode="General">
                  <c:v>-86.370400000000004</c:v>
                </c:pt>
                <c:pt idx="25145" formatCode="General">
                  <c:v>-90.282899999999998</c:v>
                </c:pt>
                <c:pt idx="25146" formatCode="General">
                  <c:v>-94.345500000000001</c:v>
                </c:pt>
                <c:pt idx="25147" formatCode="General">
                  <c:v>-98.466999999999999</c:v>
                </c:pt>
                <c:pt idx="25148" formatCode="General">
                  <c:v>-102.58199999999999</c:v>
                </c:pt>
                <c:pt idx="25149" formatCode="General">
                  <c:v>-106.702</c:v>
                </c:pt>
                <c:pt idx="25150" formatCode="General">
                  <c:v>-110.742</c:v>
                </c:pt>
                <c:pt idx="25151" formatCode="General">
                  <c:v>-114.565</c:v>
                </c:pt>
                <c:pt idx="25152" formatCode="General">
                  <c:v>-118.223</c:v>
                </c:pt>
                <c:pt idx="25153" formatCode="General">
                  <c:v>-121.819</c:v>
                </c:pt>
                <c:pt idx="25154" formatCode="General">
                  <c:v>-125.36</c:v>
                </c:pt>
                <c:pt idx="25155" formatCode="General">
                  <c:v>-128.876</c:v>
                </c:pt>
                <c:pt idx="25156" formatCode="General">
                  <c:v>-132.435</c:v>
                </c:pt>
                <c:pt idx="25157" formatCode="General">
                  <c:v>-136.08000000000001</c:v>
                </c:pt>
                <c:pt idx="25158" formatCode="General">
                  <c:v>-139.80099999999999</c:v>
                </c:pt>
                <c:pt idx="25159" formatCode="General">
                  <c:v>-143.40600000000001</c:v>
                </c:pt>
                <c:pt idx="25160" formatCode="General">
                  <c:v>-146.703</c:v>
                </c:pt>
                <c:pt idx="25161" formatCode="General">
                  <c:v>-149.672</c:v>
                </c:pt>
                <c:pt idx="25162" formatCode="General">
                  <c:v>-152.333</c:v>
                </c:pt>
                <c:pt idx="25163" formatCode="General">
                  <c:v>-154.74700000000001</c:v>
                </c:pt>
                <c:pt idx="25164" formatCode="General">
                  <c:v>-157</c:v>
                </c:pt>
                <c:pt idx="25165" formatCode="General">
                  <c:v>-159.17400000000001</c:v>
                </c:pt>
                <c:pt idx="25166" formatCode="General">
                  <c:v>-161.358</c:v>
                </c:pt>
                <c:pt idx="25167" formatCode="General">
                  <c:v>-163.625</c:v>
                </c:pt>
                <c:pt idx="25168" formatCode="General">
                  <c:v>-165.97499999999999</c:v>
                </c:pt>
                <c:pt idx="25169" formatCode="General">
                  <c:v>-168.339</c:v>
                </c:pt>
                <c:pt idx="25170" formatCode="General">
                  <c:v>-170.62200000000001</c:v>
                </c:pt>
                <c:pt idx="25171" formatCode="General">
                  <c:v>-172.88499999999999</c:v>
                </c:pt>
                <c:pt idx="25172" formatCode="General">
                  <c:v>-175.261</c:v>
                </c:pt>
                <c:pt idx="25173" formatCode="General">
                  <c:v>-177.90100000000001</c:v>
                </c:pt>
                <c:pt idx="25174" formatCode="General">
                  <c:v>-180.87100000000001</c:v>
                </c:pt>
                <c:pt idx="25175" formatCode="General">
                  <c:v>-183.99100000000001</c:v>
                </c:pt>
                <c:pt idx="25176" formatCode="General">
                  <c:v>-187.06200000000001</c:v>
                </c:pt>
                <c:pt idx="25177" formatCode="General">
                  <c:v>-189.95400000000001</c:v>
                </c:pt>
                <c:pt idx="25178" formatCode="General">
                  <c:v>-192.613</c:v>
                </c:pt>
                <c:pt idx="25179" formatCode="General">
                  <c:v>-195.048</c:v>
                </c:pt>
                <c:pt idx="25180" formatCode="General">
                  <c:v>-197.262</c:v>
                </c:pt>
                <c:pt idx="25181" formatCode="General">
                  <c:v>-199.32400000000001</c:v>
                </c:pt>
                <c:pt idx="25182" formatCode="General">
                  <c:v>-201.393</c:v>
                </c:pt>
                <c:pt idx="25183" formatCode="General">
                  <c:v>-203.51400000000001</c:v>
                </c:pt>
                <c:pt idx="25184" formatCode="General">
                  <c:v>-205.60599999999999</c:v>
                </c:pt>
                <c:pt idx="25185" formatCode="General">
                  <c:v>-207.56299999999999</c:v>
                </c:pt>
                <c:pt idx="25186" formatCode="General">
                  <c:v>-209.29</c:v>
                </c:pt>
                <c:pt idx="25187" formatCode="General">
                  <c:v>-210.73099999999999</c:v>
                </c:pt>
                <c:pt idx="25188" formatCode="General">
                  <c:v>-211.88499999999999</c:v>
                </c:pt>
                <c:pt idx="25189" formatCode="General">
                  <c:v>-212.86699999999999</c:v>
                </c:pt>
                <c:pt idx="25190" formatCode="General">
                  <c:v>-213.761</c:v>
                </c:pt>
                <c:pt idx="25191" formatCode="General">
                  <c:v>-214.57900000000001</c:v>
                </c:pt>
                <c:pt idx="25192" formatCode="General">
                  <c:v>-215.334</c:v>
                </c:pt>
                <c:pt idx="25193" formatCode="General">
                  <c:v>-216.03299999999999</c:v>
                </c:pt>
                <c:pt idx="25194" formatCode="General">
                  <c:v>-216.684</c:v>
                </c:pt>
                <c:pt idx="25195" formatCode="General">
                  <c:v>-217.29499999999999</c:v>
                </c:pt>
                <c:pt idx="25196" formatCode="General">
                  <c:v>-217.887</c:v>
                </c:pt>
                <c:pt idx="25197" formatCode="General">
                  <c:v>-218.44399999999999</c:v>
                </c:pt>
                <c:pt idx="25198" formatCode="General">
                  <c:v>-218.928</c:v>
                </c:pt>
                <c:pt idx="25199" formatCode="General">
                  <c:v>-219.18700000000001</c:v>
                </c:pt>
                <c:pt idx="25200" formatCode="General">
                  <c:v>-219.08099999999999</c:v>
                </c:pt>
                <c:pt idx="25201" formatCode="General">
                  <c:v>-218.761</c:v>
                </c:pt>
                <c:pt idx="25202" formatCode="General">
                  <c:v>-218.43600000000001</c:v>
                </c:pt>
                <c:pt idx="25203" formatCode="General">
                  <c:v>-218.22499999999999</c:v>
                </c:pt>
                <c:pt idx="25204" formatCode="General">
                  <c:v>-218.25399999999999</c:v>
                </c:pt>
                <c:pt idx="25205" formatCode="General">
                  <c:v>-218.626</c:v>
                </c:pt>
                <c:pt idx="25206" formatCode="General">
                  <c:v>-219.21700000000001</c:v>
                </c:pt>
                <c:pt idx="25207" formatCode="General">
                  <c:v>-219.86099999999999</c:v>
                </c:pt>
                <c:pt idx="25208" formatCode="General">
                  <c:v>-220.52799999999999</c:v>
                </c:pt>
                <c:pt idx="25209" formatCode="General">
                  <c:v>-221.191</c:v>
                </c:pt>
                <c:pt idx="25210" formatCode="General">
                  <c:v>-221.846</c:v>
                </c:pt>
                <c:pt idx="25211" formatCode="General">
                  <c:v>-222.40299999999999</c:v>
                </c:pt>
                <c:pt idx="25212" formatCode="General">
                  <c:v>-222.72300000000001</c:v>
                </c:pt>
                <c:pt idx="25213" formatCode="General">
                  <c:v>-222.82400000000001</c:v>
                </c:pt>
                <c:pt idx="25214" formatCode="General">
                  <c:v>-222.78200000000001</c:v>
                </c:pt>
                <c:pt idx="25215" formatCode="General">
                  <c:v>-222.62100000000001</c:v>
                </c:pt>
                <c:pt idx="25216" formatCode="General">
                  <c:v>-222.33500000000001</c:v>
                </c:pt>
                <c:pt idx="25217" formatCode="General">
                  <c:v>-221.88499999999999</c:v>
                </c:pt>
                <c:pt idx="25218" formatCode="General">
                  <c:v>-221.32</c:v>
                </c:pt>
                <c:pt idx="25219" formatCode="General">
                  <c:v>-220.733</c:v>
                </c:pt>
                <c:pt idx="25220" formatCode="General">
                  <c:v>-220.35</c:v>
                </c:pt>
                <c:pt idx="25221" formatCode="General">
                  <c:v>-220.34899999999999</c:v>
                </c:pt>
                <c:pt idx="25222" formatCode="General">
                  <c:v>-220.61799999999999</c:v>
                </c:pt>
                <c:pt idx="25223" formatCode="General">
                  <c:v>-221.041</c:v>
                </c:pt>
                <c:pt idx="25224" formatCode="General">
                  <c:v>-221.565</c:v>
                </c:pt>
                <c:pt idx="25225" formatCode="General">
                  <c:v>-222.18700000000001</c:v>
                </c:pt>
                <c:pt idx="25226" formatCode="General">
                  <c:v>-222.93899999999999</c:v>
                </c:pt>
                <c:pt idx="25227" formatCode="General">
                  <c:v>-223.875</c:v>
                </c:pt>
                <c:pt idx="25228" formatCode="General">
                  <c:v>-224.99600000000001</c:v>
                </c:pt>
                <c:pt idx="25229" formatCode="General">
                  <c:v>-226.161</c:v>
                </c:pt>
                <c:pt idx="25230" formatCode="General">
                  <c:v>-227.232</c:v>
                </c:pt>
                <c:pt idx="25231" formatCode="General">
                  <c:v>-228.125</c:v>
                </c:pt>
                <c:pt idx="25232" formatCode="General">
                  <c:v>-228.78200000000001</c:v>
                </c:pt>
                <c:pt idx="25233" formatCode="General">
                  <c:v>-229.166</c:v>
                </c:pt>
                <c:pt idx="25234" formatCode="General">
                  <c:v>-229.24700000000001</c:v>
                </c:pt>
                <c:pt idx="25235" formatCode="General">
                  <c:v>-229.05</c:v>
                </c:pt>
                <c:pt idx="25236" formatCode="General">
                  <c:v>-228.67099999999999</c:v>
                </c:pt>
                <c:pt idx="25237" formatCode="General">
                  <c:v>-228.245</c:v>
                </c:pt>
                <c:pt idx="25238" formatCode="General">
                  <c:v>-227.893</c:v>
                </c:pt>
                <c:pt idx="25239" formatCode="General">
                  <c:v>-227.536</c:v>
                </c:pt>
                <c:pt idx="25240" formatCode="General">
                  <c:v>-227.042</c:v>
                </c:pt>
                <c:pt idx="25241" formatCode="General">
                  <c:v>-226.43199999999999</c:v>
                </c:pt>
                <c:pt idx="25242" formatCode="General">
                  <c:v>-225.73099999999999</c:v>
                </c:pt>
                <c:pt idx="25243" formatCode="General">
                  <c:v>-224.934</c:v>
                </c:pt>
                <c:pt idx="25244" formatCode="General">
                  <c:v>-224.02</c:v>
                </c:pt>
                <c:pt idx="25245" formatCode="General">
                  <c:v>-222.97</c:v>
                </c:pt>
                <c:pt idx="25246" formatCode="General">
                  <c:v>-221.75200000000001</c:v>
                </c:pt>
                <c:pt idx="25247" formatCode="General">
                  <c:v>-220.346</c:v>
                </c:pt>
                <c:pt idx="25248" formatCode="General">
                  <c:v>-218.76400000000001</c:v>
                </c:pt>
                <c:pt idx="25249" formatCode="General">
                  <c:v>-216.994</c:v>
                </c:pt>
                <c:pt idx="25250" formatCode="General">
                  <c:v>-214.988</c:v>
                </c:pt>
                <c:pt idx="25251" formatCode="General">
                  <c:v>-212.749</c:v>
                </c:pt>
                <c:pt idx="25252" formatCode="General">
                  <c:v>-210.327</c:v>
                </c:pt>
                <c:pt idx="25253" formatCode="General">
                  <c:v>-207.83500000000001</c:v>
                </c:pt>
                <c:pt idx="25254" formatCode="General">
                  <c:v>-205.38800000000001</c:v>
                </c:pt>
                <c:pt idx="25255" formatCode="General">
                  <c:v>-203.00800000000001</c:v>
                </c:pt>
                <c:pt idx="25256" formatCode="General">
                  <c:v>-200.69399999999999</c:v>
                </c:pt>
                <c:pt idx="25257" formatCode="General">
                  <c:v>-198.428</c:v>
                </c:pt>
                <c:pt idx="25258" formatCode="General">
                  <c:v>-196.19499999999999</c:v>
                </c:pt>
                <c:pt idx="25259" formatCode="General">
                  <c:v>-193.99600000000001</c:v>
                </c:pt>
                <c:pt idx="25260" formatCode="General">
                  <c:v>-191.852</c:v>
                </c:pt>
                <c:pt idx="25261" formatCode="General">
                  <c:v>-189.75700000000001</c:v>
                </c:pt>
                <c:pt idx="25262" formatCode="General">
                  <c:v>-187.62799999999999</c:v>
                </c:pt>
                <c:pt idx="25263" formatCode="General">
                  <c:v>-185.363</c:v>
                </c:pt>
                <c:pt idx="25264" formatCode="General">
                  <c:v>-182.87799999999999</c:v>
                </c:pt>
                <c:pt idx="25265" formatCode="General">
                  <c:v>-180.14400000000001</c:v>
                </c:pt>
                <c:pt idx="25266" formatCode="General">
                  <c:v>-177.173</c:v>
                </c:pt>
                <c:pt idx="25267" formatCode="General">
                  <c:v>-173.99100000000001</c:v>
                </c:pt>
                <c:pt idx="25268" formatCode="General">
                  <c:v>-170.63800000000001</c:v>
                </c:pt>
                <c:pt idx="25269" formatCode="General">
                  <c:v>-167.16399999999999</c:v>
                </c:pt>
                <c:pt idx="25270" formatCode="General">
                  <c:v>-163.59800000000001</c:v>
                </c:pt>
                <c:pt idx="25271" formatCode="General">
                  <c:v>-159.94399999999999</c:v>
                </c:pt>
                <c:pt idx="25272" formatCode="General">
                  <c:v>-156.26</c:v>
                </c:pt>
                <c:pt idx="25273" formatCode="General">
                  <c:v>-152.62799999999999</c:v>
                </c:pt>
                <c:pt idx="25274" formatCode="General">
                  <c:v>-149.13499999999999</c:v>
                </c:pt>
                <c:pt idx="25275" formatCode="General">
                  <c:v>-145.86199999999999</c:v>
                </c:pt>
                <c:pt idx="25276" formatCode="General">
                  <c:v>-142.84800000000001</c:v>
                </c:pt>
                <c:pt idx="25277" formatCode="General">
                  <c:v>-140.107</c:v>
                </c:pt>
                <c:pt idx="25278" formatCode="General">
                  <c:v>-137.62100000000001</c:v>
                </c:pt>
                <c:pt idx="25279" formatCode="General">
                  <c:v>-135.316</c:v>
                </c:pt>
                <c:pt idx="25280" formatCode="General">
                  <c:v>-133.09800000000001</c:v>
                </c:pt>
                <c:pt idx="25281" formatCode="General">
                  <c:v>-130.911</c:v>
                </c:pt>
                <c:pt idx="25282" formatCode="General">
                  <c:v>-128.727</c:v>
                </c:pt>
                <c:pt idx="25283" formatCode="General">
                  <c:v>-126.533</c:v>
                </c:pt>
                <c:pt idx="25284" formatCode="General">
                  <c:v>-124.325</c:v>
                </c:pt>
                <c:pt idx="25285" formatCode="General">
                  <c:v>-122.102</c:v>
                </c:pt>
                <c:pt idx="25286" formatCode="General">
                  <c:v>-119.87</c:v>
                </c:pt>
                <c:pt idx="25287" formatCode="General">
                  <c:v>-117.628</c:v>
                </c:pt>
                <c:pt idx="25288" formatCode="General">
                  <c:v>-115.30500000000001</c:v>
                </c:pt>
                <c:pt idx="25289" formatCode="General">
                  <c:v>-112.807</c:v>
                </c:pt>
                <c:pt idx="25290" formatCode="General">
                  <c:v>-110.04</c:v>
                </c:pt>
                <c:pt idx="25291" formatCode="General">
                  <c:v>-107.074</c:v>
                </c:pt>
                <c:pt idx="25292" formatCode="General">
                  <c:v>-104.09399999999999</c:v>
                </c:pt>
                <c:pt idx="25293" formatCode="General">
                  <c:v>-101.155</c:v>
                </c:pt>
                <c:pt idx="25294" formatCode="General">
                  <c:v>-98.252600000000001</c:v>
                </c:pt>
                <c:pt idx="25295" formatCode="General">
                  <c:v>-95.360900000000001</c:v>
                </c:pt>
                <c:pt idx="25296" formatCode="General">
                  <c:v>-92.451700000000002</c:v>
                </c:pt>
                <c:pt idx="25297" formatCode="General">
                  <c:v>-89.519199999999998</c:v>
                </c:pt>
                <c:pt idx="25298" formatCode="General">
                  <c:v>-86.531000000000006</c:v>
                </c:pt>
                <c:pt idx="25299" formatCode="General">
                  <c:v>-83.442300000000003</c:v>
                </c:pt>
                <c:pt idx="25300" formatCode="General">
                  <c:v>-80.2089</c:v>
                </c:pt>
                <c:pt idx="25301" formatCode="General">
                  <c:v>-76.796099999999996</c:v>
                </c:pt>
                <c:pt idx="25302" formatCode="General">
                  <c:v>-73.1935</c:v>
                </c:pt>
                <c:pt idx="25303" formatCode="General">
                  <c:v>-69.438299999999998</c:v>
                </c:pt>
                <c:pt idx="25304" formatCode="General">
                  <c:v>-65.612700000000004</c:v>
                </c:pt>
                <c:pt idx="25305" formatCode="General">
                  <c:v>-61.7562</c:v>
                </c:pt>
                <c:pt idx="25306" formatCode="General">
                  <c:v>-57.871299999999998</c:v>
                </c:pt>
                <c:pt idx="25307" formatCode="General">
                  <c:v>-53.942599999999999</c:v>
                </c:pt>
                <c:pt idx="25308" formatCode="General">
                  <c:v>-49.9495</c:v>
                </c:pt>
                <c:pt idx="25309" formatCode="General">
                  <c:v>-45.878</c:v>
                </c:pt>
                <c:pt idx="25310" formatCode="General">
                  <c:v>-41.718200000000003</c:v>
                </c:pt>
                <c:pt idx="25311" formatCode="General">
                  <c:v>-37.477600000000002</c:v>
                </c:pt>
                <c:pt idx="25312" formatCode="General">
                  <c:v>-33.174199999999999</c:v>
                </c:pt>
                <c:pt idx="25313" formatCode="General">
                  <c:v>-28.834</c:v>
                </c:pt>
                <c:pt idx="25314" formatCode="General">
                  <c:v>-24.5</c:v>
                </c:pt>
                <c:pt idx="25315" formatCode="General">
                  <c:v>-20.1813</c:v>
                </c:pt>
                <c:pt idx="25316" formatCode="General">
                  <c:v>-15.803100000000001</c:v>
                </c:pt>
                <c:pt idx="25317" formatCode="General">
                  <c:v>-11.332599999999999</c:v>
                </c:pt>
                <c:pt idx="25318" formatCode="General">
                  <c:v>-6.80959</c:v>
                </c:pt>
                <c:pt idx="25319" formatCode="General">
                  <c:v>-2.2021199999999999</c:v>
                </c:pt>
                <c:pt idx="25320" formatCode="General">
                  <c:v>2.5565199999999999</c:v>
                </c:pt>
                <c:pt idx="25321" formatCode="General">
                  <c:v>7.5594400000000004</c:v>
                </c:pt>
                <c:pt idx="25322" formatCode="General">
                  <c:v>12.8909</c:v>
                </c:pt>
                <c:pt idx="25323" formatCode="General">
                  <c:v>18.570499999999999</c:v>
                </c:pt>
                <c:pt idx="25324" formatCode="General">
                  <c:v>24.4999</c:v>
                </c:pt>
                <c:pt idx="25325" formatCode="General">
                  <c:v>30.497800000000002</c:v>
                </c:pt>
                <c:pt idx="25326" formatCode="General">
                  <c:v>36.374600000000001</c:v>
                </c:pt>
                <c:pt idx="25327" formatCode="General">
                  <c:v>41.971400000000003</c:v>
                </c:pt>
                <c:pt idx="25328" formatCode="General">
                  <c:v>47.201900000000002</c:v>
                </c:pt>
                <c:pt idx="25329" formatCode="General">
                  <c:v>52.008600000000001</c:v>
                </c:pt>
                <c:pt idx="25330" formatCode="General">
                  <c:v>56.381900000000002</c:v>
                </c:pt>
                <c:pt idx="25331" formatCode="General">
                  <c:v>60.334299999999999</c:v>
                </c:pt>
                <c:pt idx="25332" formatCode="General">
                  <c:v>63.8917</c:v>
                </c:pt>
                <c:pt idx="25333" formatCode="General">
                  <c:v>67.164900000000003</c:v>
                </c:pt>
                <c:pt idx="25334" formatCode="General">
                  <c:v>70.289000000000001</c:v>
                </c:pt>
                <c:pt idx="25335" formatCode="General">
                  <c:v>73.345299999999995</c:v>
                </c:pt>
                <c:pt idx="25336" formatCode="General">
                  <c:v>76.382999999999996</c:v>
                </c:pt>
                <c:pt idx="25337" formatCode="General">
                  <c:v>79.407799999999995</c:v>
                </c:pt>
                <c:pt idx="25338" formatCode="General">
                  <c:v>82.453800000000001</c:v>
                </c:pt>
                <c:pt idx="25339" formatCode="General">
                  <c:v>85.576899999999995</c:v>
                </c:pt>
                <c:pt idx="25340" formatCode="General">
                  <c:v>88.818700000000007</c:v>
                </c:pt>
                <c:pt idx="25341" formatCode="General">
                  <c:v>92.1952</c:v>
                </c:pt>
                <c:pt idx="25342" formatCode="General">
                  <c:v>95.632099999999994</c:v>
                </c:pt>
                <c:pt idx="25343" formatCode="General">
                  <c:v>99.060100000000006</c:v>
                </c:pt>
                <c:pt idx="25344" formatCode="General">
                  <c:v>102.485</c:v>
                </c:pt>
                <c:pt idx="25345" formatCode="General">
                  <c:v>105.952</c:v>
                </c:pt>
                <c:pt idx="25346" formatCode="General">
                  <c:v>109.532</c:v>
                </c:pt>
                <c:pt idx="25347" formatCode="General">
                  <c:v>113.247</c:v>
                </c:pt>
                <c:pt idx="25348" formatCode="General">
                  <c:v>117.07599999999999</c:v>
                </c:pt>
                <c:pt idx="25349" formatCode="General">
                  <c:v>120.961</c:v>
                </c:pt>
                <c:pt idx="25350" formatCode="General">
                  <c:v>124.851</c:v>
                </c:pt>
                <c:pt idx="25351" formatCode="General">
                  <c:v>128.72900000000001</c:v>
                </c:pt>
                <c:pt idx="25352" formatCode="General">
                  <c:v>132.666</c:v>
                </c:pt>
                <c:pt idx="25353" formatCode="General">
                  <c:v>136.77500000000001</c:v>
                </c:pt>
                <c:pt idx="25354" formatCode="General">
                  <c:v>141.18600000000001</c:v>
                </c:pt>
                <c:pt idx="25355" formatCode="General">
                  <c:v>145.98099999999999</c:v>
                </c:pt>
                <c:pt idx="25356" formatCode="General">
                  <c:v>151.02799999999999</c:v>
                </c:pt>
                <c:pt idx="25357" formatCode="General">
                  <c:v>156.13499999999999</c:v>
                </c:pt>
                <c:pt idx="25358" formatCode="General">
                  <c:v>161.16200000000001</c:v>
                </c:pt>
                <c:pt idx="25359" formatCode="General">
                  <c:v>166.06299999999999</c:v>
                </c:pt>
                <c:pt idx="25360" formatCode="General">
                  <c:v>170.852</c:v>
                </c:pt>
                <c:pt idx="25361" formatCode="General">
                  <c:v>175.49600000000001</c:v>
                </c:pt>
                <c:pt idx="25362" formatCode="General">
                  <c:v>179.96299999999999</c:v>
                </c:pt>
                <c:pt idx="25363" formatCode="General">
                  <c:v>184.25899999999999</c:v>
                </c:pt>
                <c:pt idx="25364" formatCode="General">
                  <c:v>188.387</c:v>
                </c:pt>
                <c:pt idx="25365" formatCode="General">
                  <c:v>192.32900000000001</c:v>
                </c:pt>
                <c:pt idx="25366" formatCode="General">
                  <c:v>196.095</c:v>
                </c:pt>
                <c:pt idx="25367" formatCode="General">
                  <c:v>199.70500000000001</c:v>
                </c:pt>
                <c:pt idx="25368" formatCode="General">
                  <c:v>203.24299999999999</c:v>
                </c:pt>
                <c:pt idx="25369" formatCode="General">
                  <c:v>206.785</c:v>
                </c:pt>
                <c:pt idx="25370" formatCode="General">
                  <c:v>210.303</c:v>
                </c:pt>
                <c:pt idx="25371" formatCode="General">
                  <c:v>213.75299999999999</c:v>
                </c:pt>
                <c:pt idx="25372" formatCode="General">
                  <c:v>217.09899999999999</c:v>
                </c:pt>
                <c:pt idx="25373" formatCode="General">
                  <c:v>220.31299999999999</c:v>
                </c:pt>
                <c:pt idx="25374" formatCode="General">
                  <c:v>223.381</c:v>
                </c:pt>
                <c:pt idx="25375" formatCode="General">
                  <c:v>226.28100000000001</c:v>
                </c:pt>
                <c:pt idx="25376" formatCode="General">
                  <c:v>229.00399999999999</c:v>
                </c:pt>
                <c:pt idx="25377" formatCode="General">
                  <c:v>231.58699999999999</c:v>
                </c:pt>
                <c:pt idx="25378" formatCode="General">
                  <c:v>234.08099999999999</c:v>
                </c:pt>
                <c:pt idx="25379" formatCode="General">
                  <c:v>236.53899999999999</c:v>
                </c:pt>
                <c:pt idx="25380" formatCode="General">
                  <c:v>239.018</c:v>
                </c:pt>
                <c:pt idx="25381" formatCode="General">
                  <c:v>241.55699999999999</c:v>
                </c:pt>
                <c:pt idx="25382" formatCode="General">
                  <c:v>244.16900000000001</c:v>
                </c:pt>
                <c:pt idx="25383" formatCode="General">
                  <c:v>246.845</c:v>
                </c:pt>
                <c:pt idx="25384" formatCode="General">
                  <c:v>249.54900000000001</c:v>
                </c:pt>
                <c:pt idx="25385" formatCode="General">
                  <c:v>252.27799999999999</c:v>
                </c:pt>
                <c:pt idx="25386" formatCode="General">
                  <c:v>255.06299999999999</c:v>
                </c:pt>
                <c:pt idx="25387" formatCode="General">
                  <c:v>257.904</c:v>
                </c:pt>
                <c:pt idx="25388" formatCode="General">
                  <c:v>260.786</c:v>
                </c:pt>
                <c:pt idx="25389" formatCode="General">
                  <c:v>263.70699999999999</c:v>
                </c:pt>
                <c:pt idx="25390" formatCode="General">
                  <c:v>266.67500000000001</c:v>
                </c:pt>
                <c:pt idx="25391" formatCode="General">
                  <c:v>269.702</c:v>
                </c:pt>
                <c:pt idx="25392" formatCode="General">
                  <c:v>272.76600000000002</c:v>
                </c:pt>
                <c:pt idx="25393" formatCode="General">
                  <c:v>275.822</c:v>
                </c:pt>
                <c:pt idx="25394" formatCode="General">
                  <c:v>278.822</c:v>
                </c:pt>
                <c:pt idx="25395" formatCode="General">
                  <c:v>281.73399999999998</c:v>
                </c:pt>
                <c:pt idx="25396" formatCode="General">
                  <c:v>284.59800000000001</c:v>
                </c:pt>
                <c:pt idx="25397" formatCode="General">
                  <c:v>287.44799999999998</c:v>
                </c:pt>
                <c:pt idx="25398" formatCode="General">
                  <c:v>290.28100000000001</c:v>
                </c:pt>
                <c:pt idx="25399" formatCode="General">
                  <c:v>293.03100000000001</c:v>
                </c:pt>
                <c:pt idx="25400" formatCode="General">
                  <c:v>295.59899999999999</c:v>
                </c:pt>
                <c:pt idx="25401" formatCode="General">
                  <c:v>297.94499999999999</c:v>
                </c:pt>
                <c:pt idx="25402" formatCode="General">
                  <c:v>300.09300000000002</c:v>
                </c:pt>
                <c:pt idx="25403" formatCode="General">
                  <c:v>302.13099999999997</c:v>
                </c:pt>
                <c:pt idx="25404" formatCode="General">
                  <c:v>304.10700000000003</c:v>
                </c:pt>
                <c:pt idx="25405" formatCode="General">
                  <c:v>305.98399999999998</c:v>
                </c:pt>
                <c:pt idx="25406" formatCode="General">
                  <c:v>307.62799999999999</c:v>
                </c:pt>
                <c:pt idx="25407" formatCode="General">
                  <c:v>308.887</c:v>
                </c:pt>
                <c:pt idx="25408" formatCode="General">
                  <c:v>309.73500000000001</c:v>
                </c:pt>
                <c:pt idx="25409" formatCode="General">
                  <c:v>310.23</c:v>
                </c:pt>
                <c:pt idx="25410" formatCode="General">
                  <c:v>310.56200000000001</c:v>
                </c:pt>
                <c:pt idx="25411" formatCode="General">
                  <c:v>310.89999999999998</c:v>
                </c:pt>
                <c:pt idx="25412" formatCode="General">
                  <c:v>311.29000000000002</c:v>
                </c:pt>
                <c:pt idx="25413" formatCode="General">
                  <c:v>311.64600000000002</c:v>
                </c:pt>
                <c:pt idx="25414" formatCode="General">
                  <c:v>311.85000000000002</c:v>
                </c:pt>
                <c:pt idx="25415" formatCode="General">
                  <c:v>311.93299999999999</c:v>
                </c:pt>
                <c:pt idx="25416" formatCode="General">
                  <c:v>311.95100000000002</c:v>
                </c:pt>
                <c:pt idx="25417" formatCode="General">
                  <c:v>311.92599999999999</c:v>
                </c:pt>
                <c:pt idx="25418" formatCode="General">
                  <c:v>311.851</c:v>
                </c:pt>
                <c:pt idx="25419" formatCode="General">
                  <c:v>311.685</c:v>
                </c:pt>
                <c:pt idx="25420" formatCode="General">
                  <c:v>311.38400000000001</c:v>
                </c:pt>
                <c:pt idx="25421" formatCode="General">
                  <c:v>310.91899999999998</c:v>
                </c:pt>
                <c:pt idx="25422" formatCode="General">
                  <c:v>310.38400000000001</c:v>
                </c:pt>
                <c:pt idx="25423" formatCode="General">
                  <c:v>309.89800000000002</c:v>
                </c:pt>
                <c:pt idx="25424" formatCode="General">
                  <c:v>309.51299999999998</c:v>
                </c:pt>
                <c:pt idx="25425" formatCode="General">
                  <c:v>309.21899999999999</c:v>
                </c:pt>
                <c:pt idx="25426" formatCode="General">
                  <c:v>308.95100000000002</c:v>
                </c:pt>
                <c:pt idx="25427" formatCode="General">
                  <c:v>308.66399999999999</c:v>
                </c:pt>
                <c:pt idx="25428" formatCode="General">
                  <c:v>308.327</c:v>
                </c:pt>
                <c:pt idx="25429" formatCode="General">
                  <c:v>307.92399999999998</c:v>
                </c:pt>
                <c:pt idx="25430" formatCode="General">
                  <c:v>307.46100000000001</c:v>
                </c:pt>
                <c:pt idx="25431" formatCode="General">
                  <c:v>306.97399999999999</c:v>
                </c:pt>
                <c:pt idx="25432" formatCode="General">
                  <c:v>306.60599999999999</c:v>
                </c:pt>
                <c:pt idx="25433" formatCode="General">
                  <c:v>306.56799999999998</c:v>
                </c:pt>
                <c:pt idx="25434" formatCode="General">
                  <c:v>306.99400000000003</c:v>
                </c:pt>
                <c:pt idx="25435" formatCode="General">
                  <c:v>307.88200000000001</c:v>
                </c:pt>
                <c:pt idx="25436" formatCode="General">
                  <c:v>308.96899999999999</c:v>
                </c:pt>
                <c:pt idx="25437" formatCode="General">
                  <c:v>309.94099999999997</c:v>
                </c:pt>
                <c:pt idx="25438" formatCode="General">
                  <c:v>310.58800000000002</c:v>
                </c:pt>
                <c:pt idx="25439" formatCode="General">
                  <c:v>310.78199999999998</c:v>
                </c:pt>
                <c:pt idx="25440" formatCode="General">
                  <c:v>310.49900000000002</c:v>
                </c:pt>
                <c:pt idx="25441" formatCode="General">
                  <c:v>309.87299999999999</c:v>
                </c:pt>
                <c:pt idx="25442" formatCode="General">
                  <c:v>309.06900000000002</c:v>
                </c:pt>
                <c:pt idx="25443" formatCode="General">
                  <c:v>308.096</c:v>
                </c:pt>
                <c:pt idx="25444" formatCode="General">
                  <c:v>306.94200000000001</c:v>
                </c:pt>
                <c:pt idx="25445" formatCode="General">
                  <c:v>305.59199999999998</c:v>
                </c:pt>
                <c:pt idx="25446" formatCode="General">
                  <c:v>304.053</c:v>
                </c:pt>
                <c:pt idx="25447" formatCode="General">
                  <c:v>302.35500000000002</c:v>
                </c:pt>
                <c:pt idx="25448" formatCode="General">
                  <c:v>300.44400000000002</c:v>
                </c:pt>
                <c:pt idx="25449" formatCode="General">
                  <c:v>298.25400000000002</c:v>
                </c:pt>
                <c:pt idx="25450" formatCode="General">
                  <c:v>295.78199999999998</c:v>
                </c:pt>
                <c:pt idx="25451" formatCode="General">
                  <c:v>293.01299999999998</c:v>
                </c:pt>
                <c:pt idx="25452" formatCode="General">
                  <c:v>289.93</c:v>
                </c:pt>
                <c:pt idx="25453" formatCode="General">
                  <c:v>286.52600000000001</c:v>
                </c:pt>
                <c:pt idx="25454" formatCode="General">
                  <c:v>282.81400000000002</c:v>
                </c:pt>
                <c:pt idx="25455" formatCode="General">
                  <c:v>278.99</c:v>
                </c:pt>
                <c:pt idx="25456" formatCode="General">
                  <c:v>275.3</c:v>
                </c:pt>
                <c:pt idx="25457" formatCode="General">
                  <c:v>271.86900000000003</c:v>
                </c:pt>
                <c:pt idx="25458" formatCode="General">
                  <c:v>268.81400000000002</c:v>
                </c:pt>
                <c:pt idx="25459" formatCode="General">
                  <c:v>266.22199999999998</c:v>
                </c:pt>
                <c:pt idx="25460" formatCode="General">
                  <c:v>264.06200000000001</c:v>
                </c:pt>
                <c:pt idx="25461" formatCode="General">
                  <c:v>262.23200000000003</c:v>
                </c:pt>
                <c:pt idx="25462" formatCode="General">
                  <c:v>260.55900000000003</c:v>
                </c:pt>
                <c:pt idx="25463" formatCode="General">
                  <c:v>258.88799999999998</c:v>
                </c:pt>
                <c:pt idx="25464" formatCode="General">
                  <c:v>257.22800000000001</c:v>
                </c:pt>
                <c:pt idx="25465" formatCode="General">
                  <c:v>255.61799999999999</c:v>
                </c:pt>
                <c:pt idx="25466" formatCode="General">
                  <c:v>254.10499999999999</c:v>
                </c:pt>
                <c:pt idx="25467" formatCode="General">
                  <c:v>252.80099999999999</c:v>
                </c:pt>
                <c:pt idx="25468" formatCode="General">
                  <c:v>251.82599999999999</c:v>
                </c:pt>
                <c:pt idx="25469" formatCode="General">
                  <c:v>251.22200000000001</c:v>
                </c:pt>
                <c:pt idx="25470" formatCode="General">
                  <c:v>251.012</c:v>
                </c:pt>
                <c:pt idx="25471" formatCode="General">
                  <c:v>251.24199999999999</c:v>
                </c:pt>
                <c:pt idx="25472" formatCode="General">
                  <c:v>251.83799999999999</c:v>
                </c:pt>
                <c:pt idx="25473" formatCode="General">
                  <c:v>252.61500000000001</c:v>
                </c:pt>
                <c:pt idx="25474" formatCode="General">
                  <c:v>253.37100000000001</c:v>
                </c:pt>
                <c:pt idx="25475" formatCode="General">
                  <c:v>253.934</c:v>
                </c:pt>
                <c:pt idx="25476" formatCode="General">
                  <c:v>254.191</c:v>
                </c:pt>
                <c:pt idx="25477" formatCode="General">
                  <c:v>254.041</c:v>
                </c:pt>
                <c:pt idx="25478" formatCode="General">
                  <c:v>253.38399999999999</c:v>
                </c:pt>
                <c:pt idx="25479" formatCode="General">
                  <c:v>252.166</c:v>
                </c:pt>
                <c:pt idx="25480" formatCode="General">
                  <c:v>250.39699999999999</c:v>
                </c:pt>
                <c:pt idx="25481" formatCode="General">
                  <c:v>248.096</c:v>
                </c:pt>
                <c:pt idx="25482" formatCode="General">
                  <c:v>245.31200000000001</c:v>
                </c:pt>
                <c:pt idx="25483" formatCode="General">
                  <c:v>242.20400000000001</c:v>
                </c:pt>
                <c:pt idx="25484" formatCode="General">
                  <c:v>239</c:v>
                </c:pt>
                <c:pt idx="25485" formatCode="General">
                  <c:v>235.93299999999999</c:v>
                </c:pt>
                <c:pt idx="25486" formatCode="General">
                  <c:v>233.113</c:v>
                </c:pt>
                <c:pt idx="25487" formatCode="General">
                  <c:v>230.49199999999999</c:v>
                </c:pt>
                <c:pt idx="25488" formatCode="General">
                  <c:v>228.155</c:v>
                </c:pt>
                <c:pt idx="25489" formatCode="General">
                  <c:v>226.24299999999999</c:v>
                </c:pt>
                <c:pt idx="25490" formatCode="General">
                  <c:v>224.845</c:v>
                </c:pt>
                <c:pt idx="25491" formatCode="General">
                  <c:v>224.01300000000001</c:v>
                </c:pt>
                <c:pt idx="25492" formatCode="General">
                  <c:v>223.74799999999999</c:v>
                </c:pt>
                <c:pt idx="25493" formatCode="General">
                  <c:v>224.005</c:v>
                </c:pt>
                <c:pt idx="25494" formatCode="General">
                  <c:v>224.714</c:v>
                </c:pt>
                <c:pt idx="25495" formatCode="General">
                  <c:v>225.81899999999999</c:v>
                </c:pt>
                <c:pt idx="25496" formatCode="General">
                  <c:v>227.26400000000001</c:v>
                </c:pt>
                <c:pt idx="25497" formatCode="General">
                  <c:v>228.95500000000001</c:v>
                </c:pt>
                <c:pt idx="25498" formatCode="General">
                  <c:v>230.74</c:v>
                </c:pt>
                <c:pt idx="25499" formatCode="General">
                  <c:v>232.41</c:v>
                </c:pt>
                <c:pt idx="25500" formatCode="General">
                  <c:v>233.81100000000001</c:v>
                </c:pt>
                <c:pt idx="25501" formatCode="General">
                  <c:v>234.874</c:v>
                </c:pt>
                <c:pt idx="25502" formatCode="General">
                  <c:v>235.47200000000001</c:v>
                </c:pt>
                <c:pt idx="25503" formatCode="General">
                  <c:v>235.518</c:v>
                </c:pt>
                <c:pt idx="25504" formatCode="General">
                  <c:v>235.077</c:v>
                </c:pt>
                <c:pt idx="25505" formatCode="General">
                  <c:v>234.16300000000001</c:v>
                </c:pt>
                <c:pt idx="25506" formatCode="General">
                  <c:v>232.697</c:v>
                </c:pt>
                <c:pt idx="25507" formatCode="General">
                  <c:v>230.535</c:v>
                </c:pt>
                <c:pt idx="25508" formatCode="General">
                  <c:v>227.535</c:v>
                </c:pt>
                <c:pt idx="25509" formatCode="General">
                  <c:v>223.76400000000001</c:v>
                </c:pt>
                <c:pt idx="25510" formatCode="General">
                  <c:v>219.32499999999999</c:v>
                </c:pt>
                <c:pt idx="25511" formatCode="General">
                  <c:v>214.167</c:v>
                </c:pt>
                <c:pt idx="25512" formatCode="General">
                  <c:v>208.29</c:v>
                </c:pt>
                <c:pt idx="25513" formatCode="General">
                  <c:v>201.78899999999999</c:v>
                </c:pt>
                <c:pt idx="25514" formatCode="General">
                  <c:v>194.727</c:v>
                </c:pt>
                <c:pt idx="25515" formatCode="General">
                  <c:v>187.154</c:v>
                </c:pt>
                <c:pt idx="25516" formatCode="General">
                  <c:v>179.19</c:v>
                </c:pt>
                <c:pt idx="25517" formatCode="General">
                  <c:v>170.95599999999999</c:v>
                </c:pt>
                <c:pt idx="25518" formatCode="General">
                  <c:v>162.52799999999999</c:v>
                </c:pt>
                <c:pt idx="25519" formatCode="General">
                  <c:v>154.02699999999999</c:v>
                </c:pt>
                <c:pt idx="25520" formatCode="General">
                  <c:v>145.61799999999999</c:v>
                </c:pt>
                <c:pt idx="25521" formatCode="General">
                  <c:v>137.48699999999999</c:v>
                </c:pt>
                <c:pt idx="25522" formatCode="General">
                  <c:v>129.79</c:v>
                </c:pt>
                <c:pt idx="25523" formatCode="General">
                  <c:v>122.583</c:v>
                </c:pt>
                <c:pt idx="25524" formatCode="General">
                  <c:v>115.84099999999999</c:v>
                </c:pt>
                <c:pt idx="25525" formatCode="General">
                  <c:v>109.46299999999999</c:v>
                </c:pt>
                <c:pt idx="25526" formatCode="General">
                  <c:v>103.386</c:v>
                </c:pt>
                <c:pt idx="25527" formatCode="General">
                  <c:v>97.611800000000002</c:v>
                </c:pt>
                <c:pt idx="25528" formatCode="General">
                  <c:v>92.040700000000001</c:v>
                </c:pt>
                <c:pt idx="25529" formatCode="General">
                  <c:v>86.546300000000002</c:v>
                </c:pt>
                <c:pt idx="25530" formatCode="General">
                  <c:v>81.072500000000005</c:v>
                </c:pt>
                <c:pt idx="25531" formatCode="General">
                  <c:v>75.575900000000004</c:v>
                </c:pt>
                <c:pt idx="25532" formatCode="General">
                  <c:v>70.025599999999997</c:v>
                </c:pt>
                <c:pt idx="25533" formatCode="General">
                  <c:v>64.409199999999998</c:v>
                </c:pt>
                <c:pt idx="25534" formatCode="General">
                  <c:v>58.730200000000004</c:v>
                </c:pt>
                <c:pt idx="25535" formatCode="General">
                  <c:v>52.967399999999998</c:v>
                </c:pt>
                <c:pt idx="25536" formatCode="General">
                  <c:v>47.062899999999999</c:v>
                </c:pt>
                <c:pt idx="25537" formatCode="General">
                  <c:v>40.869799999999998</c:v>
                </c:pt>
                <c:pt idx="25538" formatCode="General">
                  <c:v>34.250599999999999</c:v>
                </c:pt>
                <c:pt idx="25539" formatCode="General">
                  <c:v>27.151700000000002</c:v>
                </c:pt>
                <c:pt idx="25540" formatCode="General">
                  <c:v>19.6099</c:v>
                </c:pt>
                <c:pt idx="25541" formatCode="General">
                  <c:v>11.7271</c:v>
                </c:pt>
                <c:pt idx="25542" formatCode="General">
                  <c:v>3.6063200000000002</c:v>
                </c:pt>
                <c:pt idx="25543" formatCode="General">
                  <c:v>-4.6753999999999998</c:v>
                </c:pt>
                <c:pt idx="25544" formatCode="General">
                  <c:v>-13.152799999999999</c:v>
                </c:pt>
                <c:pt idx="25545" formatCode="General">
                  <c:v>-21.892900000000001</c:v>
                </c:pt>
                <c:pt idx="25546" formatCode="General">
                  <c:v>-30.9299</c:v>
                </c:pt>
                <c:pt idx="25547" formatCode="General">
                  <c:v>-40.329799999999999</c:v>
                </c:pt>
                <c:pt idx="25548" formatCode="General">
                  <c:v>-50.1494</c:v>
                </c:pt>
                <c:pt idx="25549" formatCode="General">
                  <c:v>-60.262900000000002</c:v>
                </c:pt>
                <c:pt idx="25550" formatCode="General">
                  <c:v>-70.566599999999994</c:v>
                </c:pt>
                <c:pt idx="25551" formatCode="General">
                  <c:v>-81.230599999999995</c:v>
                </c:pt>
                <c:pt idx="25552" formatCode="General">
                  <c:v>-92.349599999999995</c:v>
                </c:pt>
                <c:pt idx="25553" formatCode="General">
                  <c:v>-103.81699999999999</c:v>
                </c:pt>
                <c:pt idx="25554" formatCode="General">
                  <c:v>-115.364</c:v>
                </c:pt>
                <c:pt idx="25555" formatCode="General">
                  <c:v>-126.663</c:v>
                </c:pt>
                <c:pt idx="25556" formatCode="General">
                  <c:v>-137.137</c:v>
                </c:pt>
                <c:pt idx="25557" formatCode="General">
                  <c:v>-146.21299999999999</c:v>
                </c:pt>
                <c:pt idx="25558" formatCode="General">
                  <c:v>-153.697</c:v>
                </c:pt>
                <c:pt idx="25559" formatCode="General">
                  <c:v>-159.631</c:v>
                </c:pt>
                <c:pt idx="25560" formatCode="General">
                  <c:v>-164.256</c:v>
                </c:pt>
                <c:pt idx="25561" formatCode="General">
                  <c:v>-167.857</c:v>
                </c:pt>
                <c:pt idx="25562" formatCode="General">
                  <c:v>-170.684</c:v>
                </c:pt>
                <c:pt idx="25563" formatCode="General">
                  <c:v>-173.001</c:v>
                </c:pt>
                <c:pt idx="25564" formatCode="General">
                  <c:v>-175.04400000000001</c:v>
                </c:pt>
                <c:pt idx="25565" formatCode="General">
                  <c:v>-176.92</c:v>
                </c:pt>
                <c:pt idx="25566" formatCode="General">
                  <c:v>-178.69499999999999</c:v>
                </c:pt>
                <c:pt idx="25567" formatCode="General">
                  <c:v>-180.40199999999999</c:v>
                </c:pt>
                <c:pt idx="25568" formatCode="General">
                  <c:v>-182.137</c:v>
                </c:pt>
                <c:pt idx="25569" formatCode="General">
                  <c:v>-184.04300000000001</c:v>
                </c:pt>
                <c:pt idx="25570" formatCode="General">
                  <c:v>-186.32300000000001</c:v>
                </c:pt>
                <c:pt idx="25571" formatCode="General">
                  <c:v>-189.15</c:v>
                </c:pt>
                <c:pt idx="25572" formatCode="General">
                  <c:v>-192.566</c:v>
                </c:pt>
                <c:pt idx="25573" formatCode="General">
                  <c:v>-196.572</c:v>
                </c:pt>
                <c:pt idx="25574" formatCode="General">
                  <c:v>-201.14400000000001</c:v>
                </c:pt>
                <c:pt idx="25575" formatCode="General">
                  <c:v>-206.24600000000001</c:v>
                </c:pt>
                <c:pt idx="25576" formatCode="General">
                  <c:v>-211.852</c:v>
                </c:pt>
                <c:pt idx="25577" formatCode="General">
                  <c:v>-218.02500000000001</c:v>
                </c:pt>
                <c:pt idx="25578" formatCode="General">
                  <c:v>-224.78</c:v>
                </c:pt>
                <c:pt idx="25579" formatCode="General">
                  <c:v>-231.98699999999999</c:v>
                </c:pt>
                <c:pt idx="25580" formatCode="General">
                  <c:v>-239.52699999999999</c:v>
                </c:pt>
                <c:pt idx="25581" formatCode="General">
                  <c:v>-247.31</c:v>
                </c:pt>
                <c:pt idx="25582" formatCode="General">
                  <c:v>-255.36500000000001</c:v>
                </c:pt>
                <c:pt idx="25583" formatCode="General">
                  <c:v>-263.745</c:v>
                </c:pt>
                <c:pt idx="25584" formatCode="General">
                  <c:v>-272.39</c:v>
                </c:pt>
                <c:pt idx="25585" formatCode="General">
                  <c:v>-281.238</c:v>
                </c:pt>
                <c:pt idx="25586" formatCode="General">
                  <c:v>-290.23700000000002</c:v>
                </c:pt>
                <c:pt idx="25587" formatCode="General">
                  <c:v>-299.34300000000002</c:v>
                </c:pt>
                <c:pt idx="25588" formatCode="General">
                  <c:v>-308.52100000000002</c:v>
                </c:pt>
                <c:pt idx="25589" formatCode="General">
                  <c:v>-317.755</c:v>
                </c:pt>
                <c:pt idx="25590" formatCode="General">
                  <c:v>-327.04300000000001</c:v>
                </c:pt>
                <c:pt idx="25591" formatCode="General">
                  <c:v>-336.36099999999999</c:v>
                </c:pt>
                <c:pt idx="25592" formatCode="General">
                  <c:v>-345.67599999999999</c:v>
                </c:pt>
                <c:pt idx="25593" formatCode="General">
                  <c:v>-354.93900000000002</c:v>
                </c:pt>
                <c:pt idx="25594" formatCode="General">
                  <c:v>-364.10500000000002</c:v>
                </c:pt>
                <c:pt idx="25595" formatCode="General">
                  <c:v>-373.13</c:v>
                </c:pt>
                <c:pt idx="25596" formatCode="General">
                  <c:v>-381.928</c:v>
                </c:pt>
                <c:pt idx="25597" formatCode="General">
                  <c:v>-390.39499999999998</c:v>
                </c:pt>
                <c:pt idx="25598" formatCode="General">
                  <c:v>-398.42200000000003</c:v>
                </c:pt>
                <c:pt idx="25599" formatCode="General">
                  <c:v>-405.947</c:v>
                </c:pt>
                <c:pt idx="25600" formatCode="General">
                  <c:v>-413.005</c:v>
                </c:pt>
                <c:pt idx="25601" formatCode="General">
                  <c:v>-419.738</c:v>
                </c:pt>
                <c:pt idx="25602" formatCode="General">
                  <c:v>-426.29599999999999</c:v>
                </c:pt>
                <c:pt idx="25603" formatCode="General">
                  <c:v>-432.709</c:v>
                </c:pt>
                <c:pt idx="25604" formatCode="General">
                  <c:v>-438.93700000000001</c:v>
                </c:pt>
                <c:pt idx="25605" formatCode="General">
                  <c:v>-444.83699999999999</c:v>
                </c:pt>
                <c:pt idx="25606" formatCode="General">
                  <c:v>-450.31400000000002</c:v>
                </c:pt>
                <c:pt idx="25607" formatCode="General">
                  <c:v>-455.39600000000002</c:v>
                </c:pt>
                <c:pt idx="25608" formatCode="General">
                  <c:v>-460.02199999999999</c:v>
                </c:pt>
                <c:pt idx="25609" formatCode="General">
                  <c:v>-464.096</c:v>
                </c:pt>
                <c:pt idx="25610" formatCode="General">
                  <c:v>-467.59199999999998</c:v>
                </c:pt>
                <c:pt idx="25611" formatCode="General">
                  <c:v>-470.51499999999999</c:v>
                </c:pt>
                <c:pt idx="25612" formatCode="General">
                  <c:v>-472.88600000000002</c:v>
                </c:pt>
                <c:pt idx="25613" formatCode="General">
                  <c:v>-474.81599999999997</c:v>
                </c:pt>
                <c:pt idx="25614" formatCode="General">
                  <c:v>-476.48700000000002</c:v>
                </c:pt>
                <c:pt idx="25615" formatCode="General">
                  <c:v>-477.995</c:v>
                </c:pt>
                <c:pt idx="25616" formatCode="General">
                  <c:v>-479.37200000000001</c:v>
                </c:pt>
                <c:pt idx="25617" formatCode="General">
                  <c:v>-480.55799999999999</c:v>
                </c:pt>
                <c:pt idx="25618" formatCode="General">
                  <c:v>-481.52499999999998</c:v>
                </c:pt>
                <c:pt idx="25619" formatCode="General">
                  <c:v>-482.39800000000002</c:v>
                </c:pt>
                <c:pt idx="25620" formatCode="General">
                  <c:v>-483.35199999999998</c:v>
                </c:pt>
                <c:pt idx="25621" formatCode="General">
                  <c:v>-484.56200000000001</c:v>
                </c:pt>
                <c:pt idx="25622" formatCode="General">
                  <c:v>-486.12700000000001</c:v>
                </c:pt>
                <c:pt idx="25623" formatCode="General">
                  <c:v>-488.04599999999999</c:v>
                </c:pt>
                <c:pt idx="25624" formatCode="General">
                  <c:v>-490.18400000000003</c:v>
                </c:pt>
                <c:pt idx="25625" formatCode="General">
                  <c:v>-492.38799999999998</c:v>
                </c:pt>
                <c:pt idx="25626" formatCode="General">
                  <c:v>-494.58</c:v>
                </c:pt>
                <c:pt idx="25627" formatCode="General">
                  <c:v>-496.68700000000001</c:v>
                </c:pt>
                <c:pt idx="25628" formatCode="General">
                  <c:v>-498.66699999999997</c:v>
                </c:pt>
                <c:pt idx="25629" formatCode="General">
                  <c:v>-500.35500000000002</c:v>
                </c:pt>
                <c:pt idx="25630" formatCode="General">
                  <c:v>-501.56900000000002</c:v>
                </c:pt>
                <c:pt idx="25631" formatCode="General">
                  <c:v>-502.25900000000001</c:v>
                </c:pt>
                <c:pt idx="25632" formatCode="General">
                  <c:v>-502.41899999999998</c:v>
                </c:pt>
                <c:pt idx="25633" formatCode="General">
                  <c:v>-502.096</c:v>
                </c:pt>
                <c:pt idx="25634" formatCode="General">
                  <c:v>-501.35</c:v>
                </c:pt>
                <c:pt idx="25635" formatCode="General">
                  <c:v>-500.22199999999998</c:v>
                </c:pt>
                <c:pt idx="25636" formatCode="General">
                  <c:v>-498.67399999999998</c:v>
                </c:pt>
                <c:pt idx="25637" formatCode="General">
                  <c:v>-496.63400000000001</c:v>
                </c:pt>
                <c:pt idx="25638" formatCode="General">
                  <c:v>-494.02499999999998</c:v>
                </c:pt>
                <c:pt idx="25639" formatCode="General">
                  <c:v>-490.77</c:v>
                </c:pt>
                <c:pt idx="25640" formatCode="General">
                  <c:v>-486.858</c:v>
                </c:pt>
                <c:pt idx="25641" formatCode="General">
                  <c:v>-482.33699999999999</c:v>
                </c:pt>
                <c:pt idx="25642" formatCode="General">
                  <c:v>-477.30599999999998</c:v>
                </c:pt>
                <c:pt idx="25643" formatCode="General">
                  <c:v>-471.97800000000001</c:v>
                </c:pt>
                <c:pt idx="25644" formatCode="General">
                  <c:v>-466.60399999999998</c:v>
                </c:pt>
                <c:pt idx="25645" formatCode="General">
                  <c:v>-461.36200000000002</c:v>
                </c:pt>
                <c:pt idx="25646" formatCode="General">
                  <c:v>-456.36700000000002</c:v>
                </c:pt>
                <c:pt idx="25647" formatCode="General">
                  <c:v>-451.64499999999998</c:v>
                </c:pt>
                <c:pt idx="25648" formatCode="General">
                  <c:v>-447.23099999999999</c:v>
                </c:pt>
                <c:pt idx="25649" formatCode="General">
                  <c:v>-443.16300000000001</c:v>
                </c:pt>
                <c:pt idx="25650" formatCode="General">
                  <c:v>-439.471</c:v>
                </c:pt>
                <c:pt idx="25651" formatCode="General">
                  <c:v>-436.17099999999999</c:v>
                </c:pt>
                <c:pt idx="25652" formatCode="General">
                  <c:v>-433.24900000000002</c:v>
                </c:pt>
                <c:pt idx="25653" formatCode="General">
                  <c:v>-430.65600000000001</c:v>
                </c:pt>
                <c:pt idx="25654" formatCode="General">
                  <c:v>-428.31</c:v>
                </c:pt>
                <c:pt idx="25655" formatCode="General">
                  <c:v>-426.17599999999999</c:v>
                </c:pt>
                <c:pt idx="25656" formatCode="General">
                  <c:v>-424.25299999999999</c:v>
                </c:pt>
                <c:pt idx="25657" formatCode="General">
                  <c:v>-422.49200000000002</c:v>
                </c:pt>
                <c:pt idx="25658" formatCode="General">
                  <c:v>-420.83600000000001</c:v>
                </c:pt>
                <c:pt idx="25659" formatCode="General">
                  <c:v>-419.25400000000002</c:v>
                </c:pt>
                <c:pt idx="25660" formatCode="General">
                  <c:v>-417.72500000000002</c:v>
                </c:pt>
                <c:pt idx="25661" formatCode="General">
                  <c:v>-416.23599999999999</c:v>
                </c:pt>
                <c:pt idx="25662" formatCode="General">
                  <c:v>-414.82299999999998</c:v>
                </c:pt>
                <c:pt idx="25663" formatCode="General">
                  <c:v>-413.52699999999999</c:v>
                </c:pt>
                <c:pt idx="25664" formatCode="General">
                  <c:v>-412.363</c:v>
                </c:pt>
                <c:pt idx="25665" formatCode="General">
                  <c:v>-411.30099999999999</c:v>
                </c:pt>
                <c:pt idx="25666" formatCode="General">
                  <c:v>-410.21</c:v>
                </c:pt>
                <c:pt idx="25667" formatCode="General">
                  <c:v>-409.005</c:v>
                </c:pt>
                <c:pt idx="25668" formatCode="General">
                  <c:v>-407.697</c:v>
                </c:pt>
                <c:pt idx="25669" formatCode="General">
                  <c:v>-406.27300000000002</c:v>
                </c:pt>
                <c:pt idx="25670" formatCode="General">
                  <c:v>-404.73399999999998</c:v>
                </c:pt>
                <c:pt idx="25671" formatCode="General">
                  <c:v>-403.22</c:v>
                </c:pt>
                <c:pt idx="25672" formatCode="General">
                  <c:v>-401.84399999999999</c:v>
                </c:pt>
                <c:pt idx="25673" formatCode="General">
                  <c:v>-400.553</c:v>
                </c:pt>
                <c:pt idx="25674" formatCode="General">
                  <c:v>-399.26900000000001</c:v>
                </c:pt>
                <c:pt idx="25675" formatCode="General">
                  <c:v>-397.91500000000002</c:v>
                </c:pt>
                <c:pt idx="25676" formatCode="General">
                  <c:v>-396.51100000000002</c:v>
                </c:pt>
                <c:pt idx="25677" formatCode="General">
                  <c:v>-395.12700000000001</c:v>
                </c:pt>
                <c:pt idx="25678" formatCode="General">
                  <c:v>-393.78399999999999</c:v>
                </c:pt>
                <c:pt idx="25679" formatCode="General">
                  <c:v>-392.54</c:v>
                </c:pt>
                <c:pt idx="25680" formatCode="General">
                  <c:v>-391.50200000000001</c:v>
                </c:pt>
                <c:pt idx="25681" formatCode="General">
                  <c:v>-390.73500000000001</c:v>
                </c:pt>
                <c:pt idx="25682" formatCode="General">
                  <c:v>-390.24099999999999</c:v>
                </c:pt>
                <c:pt idx="25683" formatCode="General">
                  <c:v>-389.90899999999999</c:v>
                </c:pt>
                <c:pt idx="25684" formatCode="General">
                  <c:v>-389.59300000000002</c:v>
                </c:pt>
                <c:pt idx="25685" formatCode="General">
                  <c:v>-389.178</c:v>
                </c:pt>
                <c:pt idx="25686" formatCode="General">
                  <c:v>-388.60899999999998</c:v>
                </c:pt>
                <c:pt idx="25687" formatCode="General">
                  <c:v>-387.96199999999999</c:v>
                </c:pt>
                <c:pt idx="25688" formatCode="General">
                  <c:v>-387.44400000000002</c:v>
                </c:pt>
                <c:pt idx="25689" formatCode="General">
                  <c:v>-387.30099999999999</c:v>
                </c:pt>
                <c:pt idx="25690" formatCode="General">
                  <c:v>-387.39299999999997</c:v>
                </c:pt>
                <c:pt idx="25691" formatCode="General">
                  <c:v>-387.452</c:v>
                </c:pt>
                <c:pt idx="25692" formatCode="General">
                  <c:v>-387.38400000000001</c:v>
                </c:pt>
                <c:pt idx="25693" formatCode="General">
                  <c:v>-387.137</c:v>
                </c:pt>
                <c:pt idx="25694" formatCode="General">
                  <c:v>-386.73700000000002</c:v>
                </c:pt>
                <c:pt idx="25695" formatCode="General">
                  <c:v>-386.23899999999998</c:v>
                </c:pt>
                <c:pt idx="25696" formatCode="General">
                  <c:v>-385.70400000000001</c:v>
                </c:pt>
                <c:pt idx="25697" formatCode="General">
                  <c:v>-385.17599999999999</c:v>
                </c:pt>
                <c:pt idx="25698" formatCode="General">
                  <c:v>-384.67399999999998</c:v>
                </c:pt>
                <c:pt idx="25699" formatCode="General">
                  <c:v>-384.125</c:v>
                </c:pt>
                <c:pt idx="25700" formatCode="General">
                  <c:v>-383.42599999999999</c:v>
                </c:pt>
                <c:pt idx="25701" formatCode="General">
                  <c:v>-382.49900000000002</c:v>
                </c:pt>
                <c:pt idx="25702" formatCode="General">
                  <c:v>-381.404</c:v>
                </c:pt>
                <c:pt idx="25703" formatCode="General">
                  <c:v>-380.25</c:v>
                </c:pt>
                <c:pt idx="25704" formatCode="General">
                  <c:v>-378.94600000000003</c:v>
                </c:pt>
                <c:pt idx="25705" formatCode="General">
                  <c:v>-377.35300000000001</c:v>
                </c:pt>
                <c:pt idx="25706" formatCode="General">
                  <c:v>-375.375</c:v>
                </c:pt>
                <c:pt idx="25707" formatCode="General">
                  <c:v>-373.04</c:v>
                </c:pt>
                <c:pt idx="25708" formatCode="General">
                  <c:v>-370.54500000000002</c:v>
                </c:pt>
                <c:pt idx="25709" formatCode="General">
                  <c:v>-367.85300000000001</c:v>
                </c:pt>
                <c:pt idx="25710" formatCode="General">
                  <c:v>-364.77300000000002</c:v>
                </c:pt>
                <c:pt idx="25711" formatCode="General">
                  <c:v>-361.24</c:v>
                </c:pt>
                <c:pt idx="25712" formatCode="General">
                  <c:v>-357.28699999999998</c:v>
                </c:pt>
                <c:pt idx="25713" formatCode="General">
                  <c:v>-353.03399999999999</c:v>
                </c:pt>
                <c:pt idx="25714" formatCode="General">
                  <c:v>-348.60899999999998</c:v>
                </c:pt>
                <c:pt idx="25715" formatCode="General">
                  <c:v>-344.108</c:v>
                </c:pt>
                <c:pt idx="25716" formatCode="General">
                  <c:v>-339.49700000000001</c:v>
                </c:pt>
                <c:pt idx="25717" formatCode="General">
                  <c:v>-334.69900000000001</c:v>
                </c:pt>
                <c:pt idx="25718" formatCode="General">
                  <c:v>-329.82299999999998</c:v>
                </c:pt>
                <c:pt idx="25719" formatCode="General">
                  <c:v>-324.98399999999998</c:v>
                </c:pt>
                <c:pt idx="25720" formatCode="General">
                  <c:v>-320.19200000000001</c:v>
                </c:pt>
                <c:pt idx="25721" formatCode="General">
                  <c:v>-315.38099999999997</c:v>
                </c:pt>
                <c:pt idx="25722" formatCode="General">
                  <c:v>-310.42700000000002</c:v>
                </c:pt>
                <c:pt idx="25723" formatCode="General">
                  <c:v>-305.24599999999998</c:v>
                </c:pt>
                <c:pt idx="25724" formatCode="General">
                  <c:v>-299.803</c:v>
                </c:pt>
                <c:pt idx="25725" formatCode="General">
                  <c:v>-294.05799999999999</c:v>
                </c:pt>
                <c:pt idx="25726" formatCode="General">
                  <c:v>-287.96499999999997</c:v>
                </c:pt>
                <c:pt idx="25727" formatCode="General">
                  <c:v>-281.49799999999999</c:v>
                </c:pt>
                <c:pt idx="25728" formatCode="General">
                  <c:v>-274.61799999999999</c:v>
                </c:pt>
                <c:pt idx="25729" formatCode="General">
                  <c:v>-267.298</c:v>
                </c:pt>
                <c:pt idx="25730" formatCode="General">
                  <c:v>-259.65300000000002</c:v>
                </c:pt>
                <c:pt idx="25731" formatCode="General">
                  <c:v>-251.85</c:v>
                </c:pt>
                <c:pt idx="25732" formatCode="General">
                  <c:v>-244.04</c:v>
                </c:pt>
                <c:pt idx="25733" formatCode="General">
                  <c:v>-236.422</c:v>
                </c:pt>
                <c:pt idx="25734" formatCode="General">
                  <c:v>-229.18899999999999</c:v>
                </c:pt>
                <c:pt idx="25735" formatCode="General">
                  <c:v>-222.29900000000001</c:v>
                </c:pt>
                <c:pt idx="25736" formatCode="General">
                  <c:v>-215.566</c:v>
                </c:pt>
                <c:pt idx="25737" formatCode="General">
                  <c:v>-208.816</c:v>
                </c:pt>
                <c:pt idx="25738" formatCode="General">
                  <c:v>-201.898</c:v>
                </c:pt>
                <c:pt idx="25739" formatCode="General">
                  <c:v>-194.72499999999999</c:v>
                </c:pt>
                <c:pt idx="25740" formatCode="General">
                  <c:v>-187.18799999999999</c:v>
                </c:pt>
                <c:pt idx="25741" formatCode="General">
                  <c:v>-179.18100000000001</c:v>
                </c:pt>
                <c:pt idx="25742" formatCode="General">
                  <c:v>-170.42400000000001</c:v>
                </c:pt>
                <c:pt idx="25743" formatCode="General">
                  <c:v>-160.58000000000001</c:v>
                </c:pt>
                <c:pt idx="25744" formatCode="General">
                  <c:v>-149.60900000000001</c:v>
                </c:pt>
                <c:pt idx="25745" formatCode="General">
                  <c:v>-137.58799999999999</c:v>
                </c:pt>
                <c:pt idx="25746" formatCode="General">
                  <c:v>-124.518</c:v>
                </c:pt>
                <c:pt idx="25747" formatCode="General">
                  <c:v>-110.455</c:v>
                </c:pt>
                <c:pt idx="25748" formatCode="General">
                  <c:v>-95.515199999999993</c:v>
                </c:pt>
                <c:pt idx="25749" formatCode="General">
                  <c:v>-79.962599999999995</c:v>
                </c:pt>
                <c:pt idx="25750" formatCode="General">
                  <c:v>-64.106899999999996</c:v>
                </c:pt>
                <c:pt idx="25751" formatCode="General">
                  <c:v>-48.185600000000001</c:v>
                </c:pt>
                <c:pt idx="25752" formatCode="General">
                  <c:v>-32.398000000000003</c:v>
                </c:pt>
                <c:pt idx="25753" formatCode="General">
                  <c:v>-16.891400000000001</c:v>
                </c:pt>
                <c:pt idx="25754" formatCode="General">
                  <c:v>-1.8453200000000001</c:v>
                </c:pt>
                <c:pt idx="25755" formatCode="General">
                  <c:v>12.534700000000001</c:v>
                </c:pt>
                <c:pt idx="25756" formatCode="General">
                  <c:v>26.1235</c:v>
                </c:pt>
                <c:pt idx="25757" formatCode="General">
                  <c:v>38.878100000000003</c:v>
                </c:pt>
                <c:pt idx="25758" formatCode="General">
                  <c:v>50.759500000000003</c:v>
                </c:pt>
                <c:pt idx="25759" formatCode="General">
                  <c:v>61.743299999999998</c:v>
                </c:pt>
                <c:pt idx="25760" formatCode="General">
                  <c:v>71.8202</c:v>
                </c:pt>
                <c:pt idx="25761" formatCode="General">
                  <c:v>81.0304</c:v>
                </c:pt>
                <c:pt idx="25762" formatCode="General">
                  <c:v>89.4619</c:v>
                </c:pt>
                <c:pt idx="25763" formatCode="General">
                  <c:v>97.274299999999997</c:v>
                </c:pt>
                <c:pt idx="25764" formatCode="General">
                  <c:v>104.64700000000001</c:v>
                </c:pt>
                <c:pt idx="25765" formatCode="General">
                  <c:v>111.798</c:v>
                </c:pt>
                <c:pt idx="25766" formatCode="General">
                  <c:v>118.904</c:v>
                </c:pt>
                <c:pt idx="25767" formatCode="General">
                  <c:v>125.999</c:v>
                </c:pt>
                <c:pt idx="25768" formatCode="General">
                  <c:v>133.06800000000001</c:v>
                </c:pt>
                <c:pt idx="25769" formatCode="General">
                  <c:v>140.08600000000001</c:v>
                </c:pt>
                <c:pt idx="25770" formatCode="General">
                  <c:v>146.994</c:v>
                </c:pt>
                <c:pt idx="25771" formatCode="General">
                  <c:v>153.733</c:v>
                </c:pt>
                <c:pt idx="25772" formatCode="General">
                  <c:v>160.21700000000001</c:v>
                </c:pt>
                <c:pt idx="25773" formatCode="General">
                  <c:v>166.43100000000001</c:v>
                </c:pt>
                <c:pt idx="25774" formatCode="General">
                  <c:v>172.56100000000001</c:v>
                </c:pt>
                <c:pt idx="25775" formatCode="General">
                  <c:v>178.685</c:v>
                </c:pt>
                <c:pt idx="25776" formatCode="General">
                  <c:v>184.74600000000001</c:v>
                </c:pt>
                <c:pt idx="25777" formatCode="General">
                  <c:v>190.77099999999999</c:v>
                </c:pt>
                <c:pt idx="25778" formatCode="General">
                  <c:v>196.846</c:v>
                </c:pt>
                <c:pt idx="25779" formatCode="General">
                  <c:v>203.06299999999999</c:v>
                </c:pt>
                <c:pt idx="25780" formatCode="General">
                  <c:v>209.501</c:v>
                </c:pt>
                <c:pt idx="25781" formatCode="General">
                  <c:v>216.20699999999999</c:v>
                </c:pt>
                <c:pt idx="25782" formatCode="General">
                  <c:v>223.22499999999999</c:v>
                </c:pt>
                <c:pt idx="25783" formatCode="General">
                  <c:v>230.58699999999999</c:v>
                </c:pt>
                <c:pt idx="25784" formatCode="General">
                  <c:v>238.24600000000001</c:v>
                </c:pt>
                <c:pt idx="25785" formatCode="General">
                  <c:v>246.126</c:v>
                </c:pt>
                <c:pt idx="25786" formatCode="General">
                  <c:v>254.15799999999999</c:v>
                </c:pt>
                <c:pt idx="25787" formatCode="General">
                  <c:v>262.3</c:v>
                </c:pt>
                <c:pt idx="25788" formatCode="General">
                  <c:v>270.589</c:v>
                </c:pt>
                <c:pt idx="25789" formatCode="General">
                  <c:v>279.06599999999997</c:v>
                </c:pt>
                <c:pt idx="25790" formatCode="General">
                  <c:v>287.74400000000003</c:v>
                </c:pt>
                <c:pt idx="25791" formatCode="General">
                  <c:v>296.53899999999999</c:v>
                </c:pt>
                <c:pt idx="25792" formatCode="General">
                  <c:v>305.34100000000001</c:v>
                </c:pt>
                <c:pt idx="25793" formatCode="General">
                  <c:v>314.04300000000001</c:v>
                </c:pt>
                <c:pt idx="25794" formatCode="General">
                  <c:v>322.57299999999998</c:v>
                </c:pt>
                <c:pt idx="25795" formatCode="General">
                  <c:v>330.92700000000002</c:v>
                </c:pt>
                <c:pt idx="25796" formatCode="General">
                  <c:v>339.07100000000003</c:v>
                </c:pt>
                <c:pt idx="25797" formatCode="General">
                  <c:v>346.952</c:v>
                </c:pt>
                <c:pt idx="25798" formatCode="General">
                  <c:v>354.517</c:v>
                </c:pt>
                <c:pt idx="25799" formatCode="General">
                  <c:v>361.68700000000001</c:v>
                </c:pt>
                <c:pt idx="25800" formatCode="General">
                  <c:v>368.346</c:v>
                </c:pt>
                <c:pt idx="25801" formatCode="General">
                  <c:v>374.36500000000001</c:v>
                </c:pt>
                <c:pt idx="25802" formatCode="General">
                  <c:v>379.654</c:v>
                </c:pt>
                <c:pt idx="25803" formatCode="General">
                  <c:v>384.2</c:v>
                </c:pt>
                <c:pt idx="25804" formatCode="General">
                  <c:v>388.04899999999998</c:v>
                </c:pt>
                <c:pt idx="25805" formatCode="General">
                  <c:v>391.33</c:v>
                </c:pt>
                <c:pt idx="25806" formatCode="General">
                  <c:v>394.17099999999999</c:v>
                </c:pt>
                <c:pt idx="25807" formatCode="General">
                  <c:v>396.60399999999998</c:v>
                </c:pt>
                <c:pt idx="25808" formatCode="General">
                  <c:v>398.64</c:v>
                </c:pt>
                <c:pt idx="25809" formatCode="General">
                  <c:v>400.28399999999999</c:v>
                </c:pt>
                <c:pt idx="25810" formatCode="General">
                  <c:v>401.57799999999997</c:v>
                </c:pt>
                <c:pt idx="25811" formatCode="General">
                  <c:v>402.58199999999999</c:v>
                </c:pt>
                <c:pt idx="25812" formatCode="General">
                  <c:v>403.286</c:v>
                </c:pt>
                <c:pt idx="25813" formatCode="General">
                  <c:v>403.67599999999999</c:v>
                </c:pt>
                <c:pt idx="25814" formatCode="General">
                  <c:v>403.78899999999999</c:v>
                </c:pt>
                <c:pt idx="25815" formatCode="General">
                  <c:v>403.69</c:v>
                </c:pt>
                <c:pt idx="25816" formatCode="General">
                  <c:v>403.46699999999998</c:v>
                </c:pt>
                <c:pt idx="25817" formatCode="General">
                  <c:v>403.15499999999997</c:v>
                </c:pt>
                <c:pt idx="25818" formatCode="General">
                  <c:v>402.77100000000002</c:v>
                </c:pt>
                <c:pt idx="25819" formatCode="General">
                  <c:v>402.44799999999998</c:v>
                </c:pt>
                <c:pt idx="25820" formatCode="General">
                  <c:v>402.32900000000001</c:v>
                </c:pt>
                <c:pt idx="25821" formatCode="General">
                  <c:v>402.48899999999998</c:v>
                </c:pt>
                <c:pt idx="25822" formatCode="General">
                  <c:v>403.017</c:v>
                </c:pt>
                <c:pt idx="25823" formatCode="General">
                  <c:v>403.97500000000002</c:v>
                </c:pt>
                <c:pt idx="25824" formatCode="General">
                  <c:v>405.46800000000002</c:v>
                </c:pt>
                <c:pt idx="25825" formatCode="General">
                  <c:v>407.57900000000001</c:v>
                </c:pt>
                <c:pt idx="25826" formatCode="General">
                  <c:v>410.25200000000001</c:v>
                </c:pt>
                <c:pt idx="25827" formatCode="General">
                  <c:v>413.39400000000001</c:v>
                </c:pt>
                <c:pt idx="25828" formatCode="General">
                  <c:v>416.911</c:v>
                </c:pt>
                <c:pt idx="25829" formatCode="General">
                  <c:v>420.75299999999999</c:v>
                </c:pt>
                <c:pt idx="25830" formatCode="General">
                  <c:v>424.916</c:v>
                </c:pt>
                <c:pt idx="25831" formatCode="General">
                  <c:v>429.40600000000001</c:v>
                </c:pt>
                <c:pt idx="25832" formatCode="General">
                  <c:v>434.20600000000002</c:v>
                </c:pt>
                <c:pt idx="25833" formatCode="General">
                  <c:v>439.20100000000002</c:v>
                </c:pt>
                <c:pt idx="25834" formatCode="General">
                  <c:v>444.22300000000001</c:v>
                </c:pt>
                <c:pt idx="25835" formatCode="General">
                  <c:v>449.08100000000002</c:v>
                </c:pt>
                <c:pt idx="25836" formatCode="General">
                  <c:v>453.74400000000003</c:v>
                </c:pt>
                <c:pt idx="25837" formatCode="General">
                  <c:v>458.28800000000001</c:v>
                </c:pt>
                <c:pt idx="25838" formatCode="General">
                  <c:v>462.745</c:v>
                </c:pt>
                <c:pt idx="25839" formatCode="General">
                  <c:v>467.11399999999998</c:v>
                </c:pt>
                <c:pt idx="25840" formatCode="General">
                  <c:v>471.31299999999999</c:v>
                </c:pt>
                <c:pt idx="25841" formatCode="General">
                  <c:v>475.30200000000002</c:v>
                </c:pt>
                <c:pt idx="25842" formatCode="General">
                  <c:v>479.13</c:v>
                </c:pt>
                <c:pt idx="25843" formatCode="General">
                  <c:v>482.86399999999998</c:v>
                </c:pt>
                <c:pt idx="25844" formatCode="General">
                  <c:v>486.55200000000002</c:v>
                </c:pt>
                <c:pt idx="25845" formatCode="General">
                  <c:v>490.08800000000002</c:v>
                </c:pt>
                <c:pt idx="25846" formatCode="General">
                  <c:v>493.32</c:v>
                </c:pt>
                <c:pt idx="25847" formatCode="General">
                  <c:v>496.137</c:v>
                </c:pt>
                <c:pt idx="25848" formatCode="General">
                  <c:v>498.45699999999999</c:v>
                </c:pt>
                <c:pt idx="25849" formatCode="General">
                  <c:v>500.25900000000001</c:v>
                </c:pt>
                <c:pt idx="25850" formatCode="General">
                  <c:v>501.58</c:v>
                </c:pt>
                <c:pt idx="25851" formatCode="General">
                  <c:v>502.48</c:v>
                </c:pt>
                <c:pt idx="25852" formatCode="General">
                  <c:v>503.12799999999999</c:v>
                </c:pt>
                <c:pt idx="25853" formatCode="General">
                  <c:v>503.70800000000003</c:v>
                </c:pt>
                <c:pt idx="25854" formatCode="General">
                  <c:v>504.315</c:v>
                </c:pt>
                <c:pt idx="25855" formatCode="General">
                  <c:v>504.89299999999997</c:v>
                </c:pt>
                <c:pt idx="25856" formatCode="General">
                  <c:v>505.255</c:v>
                </c:pt>
                <c:pt idx="25857" formatCode="General">
                  <c:v>505.33600000000001</c:v>
                </c:pt>
                <c:pt idx="25858" formatCode="General">
                  <c:v>505.14800000000002</c:v>
                </c:pt>
                <c:pt idx="25859" formatCode="General">
                  <c:v>504.73200000000003</c:v>
                </c:pt>
                <c:pt idx="25860" formatCode="General">
                  <c:v>504.14499999999998</c:v>
                </c:pt>
                <c:pt idx="25861" formatCode="General">
                  <c:v>503.45800000000003</c:v>
                </c:pt>
                <c:pt idx="25862" formatCode="General">
                  <c:v>502.74400000000003</c:v>
                </c:pt>
                <c:pt idx="25863" formatCode="General">
                  <c:v>502.05799999999999</c:v>
                </c:pt>
                <c:pt idx="25864" formatCode="General">
                  <c:v>501.524</c:v>
                </c:pt>
                <c:pt idx="25865" formatCode="General">
                  <c:v>501.267</c:v>
                </c:pt>
                <c:pt idx="25866" formatCode="General">
                  <c:v>501.291</c:v>
                </c:pt>
                <c:pt idx="25867" formatCode="General">
                  <c:v>501.53199999999998</c:v>
                </c:pt>
                <c:pt idx="25868" formatCode="General">
                  <c:v>501.88900000000001</c:v>
                </c:pt>
                <c:pt idx="25869" formatCode="General">
                  <c:v>502.28500000000003</c:v>
                </c:pt>
                <c:pt idx="25870" formatCode="General">
                  <c:v>502.69</c:v>
                </c:pt>
                <c:pt idx="25871" formatCode="General">
                  <c:v>503.09100000000001</c:v>
                </c:pt>
                <c:pt idx="25872" formatCode="General">
                  <c:v>503.48200000000003</c:v>
                </c:pt>
                <c:pt idx="25873" formatCode="General">
                  <c:v>503.846</c:v>
                </c:pt>
                <c:pt idx="25874" formatCode="General">
                  <c:v>504.15</c:v>
                </c:pt>
                <c:pt idx="25875" formatCode="General">
                  <c:v>504.33</c:v>
                </c:pt>
                <c:pt idx="25876" formatCode="General">
                  <c:v>504.339</c:v>
                </c:pt>
                <c:pt idx="25877" formatCode="General">
                  <c:v>504.16</c:v>
                </c:pt>
                <c:pt idx="25878" formatCode="General">
                  <c:v>503.78500000000003</c:v>
                </c:pt>
                <c:pt idx="25879" formatCode="General">
                  <c:v>503.23899999999998</c:v>
                </c:pt>
                <c:pt idx="25880" formatCode="General">
                  <c:v>502.637</c:v>
                </c:pt>
                <c:pt idx="25881" formatCode="General">
                  <c:v>502.06700000000001</c:v>
                </c:pt>
                <c:pt idx="25882" formatCode="General">
                  <c:v>501.51299999999998</c:v>
                </c:pt>
                <c:pt idx="25883" formatCode="General">
                  <c:v>500.94200000000001</c:v>
                </c:pt>
                <c:pt idx="25884" formatCode="General">
                  <c:v>500.31700000000001</c:v>
                </c:pt>
                <c:pt idx="25885" formatCode="General">
                  <c:v>499.54399999999998</c:v>
                </c:pt>
                <c:pt idx="25886" formatCode="General">
                  <c:v>498.52199999999999</c:v>
                </c:pt>
                <c:pt idx="25887" formatCode="General">
                  <c:v>497.19400000000002</c:v>
                </c:pt>
                <c:pt idx="25888" formatCode="General">
                  <c:v>495.56799999999998</c:v>
                </c:pt>
                <c:pt idx="25889" formatCode="General">
                  <c:v>493.73899999999998</c:v>
                </c:pt>
                <c:pt idx="25890" formatCode="General">
                  <c:v>491.77100000000002</c:v>
                </c:pt>
                <c:pt idx="25891" formatCode="General">
                  <c:v>489.7</c:v>
                </c:pt>
                <c:pt idx="25892" formatCode="General">
                  <c:v>487.55399999999997</c:v>
                </c:pt>
                <c:pt idx="25893" formatCode="General">
                  <c:v>485.346</c:v>
                </c:pt>
                <c:pt idx="25894" formatCode="General">
                  <c:v>483.03500000000003</c:v>
                </c:pt>
                <c:pt idx="25895" formatCode="General">
                  <c:v>480.56700000000001</c:v>
                </c:pt>
                <c:pt idx="25896" formatCode="General">
                  <c:v>477.90699999999998</c:v>
                </c:pt>
                <c:pt idx="25897" formatCode="General">
                  <c:v>475.04599999999999</c:v>
                </c:pt>
                <c:pt idx="25898" formatCode="General">
                  <c:v>472.01</c:v>
                </c:pt>
                <c:pt idx="25899" formatCode="General">
                  <c:v>468.86399999999998</c:v>
                </c:pt>
                <c:pt idx="25900" formatCode="General">
                  <c:v>465.63499999999999</c:v>
                </c:pt>
                <c:pt idx="25901" formatCode="General">
                  <c:v>462.26</c:v>
                </c:pt>
                <c:pt idx="25902" formatCode="General">
                  <c:v>458.70800000000003</c:v>
                </c:pt>
                <c:pt idx="25903" formatCode="General">
                  <c:v>455.00900000000001</c:v>
                </c:pt>
                <c:pt idx="25904" formatCode="General">
                  <c:v>451.07799999999997</c:v>
                </c:pt>
                <c:pt idx="25905" formatCode="General">
                  <c:v>446.79399999999998</c:v>
                </c:pt>
                <c:pt idx="25906" formatCode="General">
                  <c:v>442.15600000000001</c:v>
                </c:pt>
                <c:pt idx="25907" formatCode="General">
                  <c:v>437.22399999999999</c:v>
                </c:pt>
                <c:pt idx="25908" formatCode="General">
                  <c:v>432.13600000000002</c:v>
                </c:pt>
                <c:pt idx="25909" formatCode="General">
                  <c:v>426.97800000000001</c:v>
                </c:pt>
                <c:pt idx="25910" formatCode="General">
                  <c:v>421.72399999999999</c:v>
                </c:pt>
                <c:pt idx="25911" formatCode="General">
                  <c:v>416.38900000000001</c:v>
                </c:pt>
                <c:pt idx="25912" formatCode="General">
                  <c:v>411.00299999999999</c:v>
                </c:pt>
                <c:pt idx="25913" formatCode="General">
                  <c:v>405.50099999999998</c:v>
                </c:pt>
                <c:pt idx="25914" formatCode="General">
                  <c:v>399.82900000000001</c:v>
                </c:pt>
                <c:pt idx="25915" formatCode="General">
                  <c:v>394.01900000000001</c:v>
                </c:pt>
                <c:pt idx="25916" formatCode="General">
                  <c:v>388.10399999999998</c:v>
                </c:pt>
                <c:pt idx="25917" formatCode="General">
                  <c:v>382.10700000000003</c:v>
                </c:pt>
                <c:pt idx="25918" formatCode="General">
                  <c:v>376.06200000000001</c:v>
                </c:pt>
                <c:pt idx="25919" formatCode="General">
                  <c:v>369.99900000000002</c:v>
                </c:pt>
                <c:pt idx="25920" formatCode="General">
                  <c:v>363.86500000000001</c:v>
                </c:pt>
                <c:pt idx="25921" formatCode="General">
                  <c:v>357.59</c:v>
                </c:pt>
                <c:pt idx="25922" formatCode="General">
                  <c:v>351.15</c:v>
                </c:pt>
                <c:pt idx="25923" formatCode="General">
                  <c:v>344.59199999999998</c:v>
                </c:pt>
                <c:pt idx="25924" formatCode="General">
                  <c:v>338.00799999999998</c:v>
                </c:pt>
                <c:pt idx="25925" formatCode="General">
                  <c:v>331.49900000000002</c:v>
                </c:pt>
                <c:pt idx="25926" formatCode="General">
                  <c:v>325.13499999999999</c:v>
                </c:pt>
                <c:pt idx="25927" formatCode="General">
                  <c:v>318.86599999999999</c:v>
                </c:pt>
                <c:pt idx="25928" formatCode="General">
                  <c:v>312.61799999999999</c:v>
                </c:pt>
                <c:pt idx="25929" formatCode="General">
                  <c:v>306.33600000000001</c:v>
                </c:pt>
                <c:pt idx="25930" formatCode="General">
                  <c:v>299.99799999999999</c:v>
                </c:pt>
                <c:pt idx="25931" formatCode="General">
                  <c:v>293.63099999999997</c:v>
                </c:pt>
                <c:pt idx="25932" formatCode="General">
                  <c:v>287.322</c:v>
                </c:pt>
                <c:pt idx="25933" formatCode="General">
                  <c:v>281.149</c:v>
                </c:pt>
                <c:pt idx="25934" formatCode="General">
                  <c:v>275.10700000000003</c:v>
                </c:pt>
                <c:pt idx="25935" formatCode="General">
                  <c:v>269.14400000000001</c:v>
                </c:pt>
                <c:pt idx="25936" formatCode="General">
                  <c:v>263.16199999999998</c:v>
                </c:pt>
                <c:pt idx="25937" formatCode="General">
                  <c:v>257.12599999999998</c:v>
                </c:pt>
                <c:pt idx="25938" formatCode="General">
                  <c:v>251.05500000000001</c:v>
                </c:pt>
                <c:pt idx="25939" formatCode="General">
                  <c:v>244.965</c:v>
                </c:pt>
                <c:pt idx="25940" formatCode="General">
                  <c:v>238.87899999999999</c:v>
                </c:pt>
                <c:pt idx="25941" formatCode="General">
                  <c:v>232.85499999999999</c:v>
                </c:pt>
                <c:pt idx="25942" formatCode="General">
                  <c:v>226.982</c:v>
                </c:pt>
                <c:pt idx="25943" formatCode="General">
                  <c:v>221.34100000000001</c:v>
                </c:pt>
                <c:pt idx="25944" formatCode="General">
                  <c:v>215.98099999999999</c:v>
                </c:pt>
                <c:pt idx="25945" formatCode="General">
                  <c:v>210.905</c:v>
                </c:pt>
                <c:pt idx="25946" formatCode="General">
                  <c:v>206.22499999999999</c:v>
                </c:pt>
                <c:pt idx="25947" formatCode="General">
                  <c:v>202.01</c:v>
                </c:pt>
                <c:pt idx="25948" formatCode="General">
                  <c:v>198.13900000000001</c:v>
                </c:pt>
                <c:pt idx="25949" formatCode="General">
                  <c:v>194.45099999999999</c:v>
                </c:pt>
                <c:pt idx="25950" formatCode="General">
                  <c:v>190.80099999999999</c:v>
                </c:pt>
                <c:pt idx="25951" formatCode="General">
                  <c:v>187.17699999999999</c:v>
                </c:pt>
                <c:pt idx="25952" formatCode="General">
                  <c:v>183.654</c:v>
                </c:pt>
                <c:pt idx="25953" formatCode="General">
                  <c:v>180.167</c:v>
                </c:pt>
                <c:pt idx="25954" formatCode="General">
                  <c:v>176.61099999999999</c:v>
                </c:pt>
                <c:pt idx="25955" formatCode="General">
                  <c:v>172.911</c:v>
                </c:pt>
                <c:pt idx="25956" formatCode="General">
                  <c:v>169.001</c:v>
                </c:pt>
                <c:pt idx="25957" formatCode="General">
                  <c:v>164.83600000000001</c:v>
                </c:pt>
                <c:pt idx="25958" formatCode="General">
                  <c:v>160.35599999999999</c:v>
                </c:pt>
                <c:pt idx="25959" formatCode="General">
                  <c:v>155.51300000000001</c:v>
                </c:pt>
                <c:pt idx="25960" formatCode="General">
                  <c:v>150.322</c:v>
                </c:pt>
                <c:pt idx="25961" formatCode="General">
                  <c:v>144.82400000000001</c:v>
                </c:pt>
                <c:pt idx="25962" formatCode="General">
                  <c:v>139.07</c:v>
                </c:pt>
                <c:pt idx="25963" formatCode="General">
                  <c:v>133.13300000000001</c:v>
                </c:pt>
                <c:pt idx="25964" formatCode="General">
                  <c:v>127.08799999999999</c:v>
                </c:pt>
                <c:pt idx="25965" formatCode="General">
                  <c:v>120.861</c:v>
                </c:pt>
                <c:pt idx="25966" formatCode="General">
                  <c:v>114.324</c:v>
                </c:pt>
                <c:pt idx="25967" formatCode="General">
                  <c:v>107.414</c:v>
                </c:pt>
                <c:pt idx="25968" formatCode="General">
                  <c:v>100.09699999999999</c:v>
                </c:pt>
                <c:pt idx="25969" formatCode="General">
                  <c:v>92.4255</c:v>
                </c:pt>
                <c:pt idx="25970" formatCode="General">
                  <c:v>84.492900000000006</c:v>
                </c:pt>
                <c:pt idx="25971" formatCode="General">
                  <c:v>76.406700000000001</c:v>
                </c:pt>
                <c:pt idx="25972" formatCode="General">
                  <c:v>68.198700000000002</c:v>
                </c:pt>
                <c:pt idx="25973" formatCode="General">
                  <c:v>59.860900000000001</c:v>
                </c:pt>
                <c:pt idx="25974" formatCode="General">
                  <c:v>51.346800000000002</c:v>
                </c:pt>
                <c:pt idx="25975" formatCode="General">
                  <c:v>42.640300000000003</c:v>
                </c:pt>
                <c:pt idx="25976" formatCode="General">
                  <c:v>33.832999999999998</c:v>
                </c:pt>
                <c:pt idx="25977" formatCode="General">
                  <c:v>25.0379</c:v>
                </c:pt>
                <c:pt idx="25978" formatCode="General">
                  <c:v>16.342199999999998</c:v>
                </c:pt>
                <c:pt idx="25979" formatCode="General">
                  <c:v>7.9000899999999996</c:v>
                </c:pt>
                <c:pt idx="25980" formatCode="General">
                  <c:v>-0.137014</c:v>
                </c:pt>
                <c:pt idx="25981" formatCode="General">
                  <c:v>-7.7017199999999999</c:v>
                </c:pt>
                <c:pt idx="25982" formatCode="General">
                  <c:v>-14.805300000000001</c:v>
                </c:pt>
                <c:pt idx="25983" formatCode="General">
                  <c:v>-21.571300000000001</c:v>
                </c:pt>
                <c:pt idx="25984" formatCode="General">
                  <c:v>-28.122599999999998</c:v>
                </c:pt>
                <c:pt idx="25985" formatCode="General">
                  <c:v>-34.541400000000003</c:v>
                </c:pt>
                <c:pt idx="25986" formatCode="General">
                  <c:v>-40.858400000000003</c:v>
                </c:pt>
                <c:pt idx="25987" formatCode="General">
                  <c:v>-47.032800000000002</c:v>
                </c:pt>
                <c:pt idx="25988" formatCode="General">
                  <c:v>-52.929099999999998</c:v>
                </c:pt>
                <c:pt idx="25989" formatCode="General">
                  <c:v>-58.4146</c:v>
                </c:pt>
                <c:pt idx="25990" formatCode="General">
                  <c:v>-63.425600000000003</c:v>
                </c:pt>
                <c:pt idx="25991" formatCode="General">
                  <c:v>-68.036100000000005</c:v>
                </c:pt>
                <c:pt idx="25992" formatCode="General">
                  <c:v>-72.3917</c:v>
                </c:pt>
                <c:pt idx="25993" formatCode="General">
                  <c:v>-76.612399999999994</c:v>
                </c:pt>
                <c:pt idx="25994" formatCode="General">
                  <c:v>-80.807199999999995</c:v>
                </c:pt>
                <c:pt idx="25995" formatCode="General">
                  <c:v>-85.059399999999997</c:v>
                </c:pt>
                <c:pt idx="25996" formatCode="General">
                  <c:v>-89.4739</c:v>
                </c:pt>
                <c:pt idx="25997" formatCode="General">
                  <c:v>-94.160799999999995</c:v>
                </c:pt>
                <c:pt idx="25998" formatCode="General">
                  <c:v>-99.232299999999995</c:v>
                </c:pt>
                <c:pt idx="25999" formatCode="General">
                  <c:v>-104.776</c:v>
                </c:pt>
                <c:pt idx="26000" formatCode="General">
                  <c:v>-110.843</c:v>
                </c:pt>
                <c:pt idx="26001" formatCode="General">
                  <c:v>-117.43899999999999</c:v>
                </c:pt>
                <c:pt idx="26002" formatCode="General">
                  <c:v>-124.515</c:v>
                </c:pt>
                <c:pt idx="26003" formatCode="General">
                  <c:v>-132.03100000000001</c:v>
                </c:pt>
                <c:pt idx="26004" formatCode="General">
                  <c:v>-139.97200000000001</c:v>
                </c:pt>
                <c:pt idx="26005" formatCode="General">
                  <c:v>-148.35300000000001</c:v>
                </c:pt>
                <c:pt idx="26006" formatCode="General">
                  <c:v>-157.19399999999999</c:v>
                </c:pt>
                <c:pt idx="26007" formatCode="General">
                  <c:v>-166.44800000000001</c:v>
                </c:pt>
                <c:pt idx="26008" formatCode="General">
                  <c:v>-176.053</c:v>
                </c:pt>
                <c:pt idx="26009" formatCode="General">
                  <c:v>-185.97300000000001</c:v>
                </c:pt>
                <c:pt idx="26010" formatCode="General">
                  <c:v>-196.126</c:v>
                </c:pt>
                <c:pt idx="26011" formatCode="General">
                  <c:v>-206.39500000000001</c:v>
                </c:pt>
                <c:pt idx="26012" formatCode="General">
                  <c:v>-216.608</c:v>
                </c:pt>
                <c:pt idx="26013" formatCode="General">
                  <c:v>-226.60300000000001</c:v>
                </c:pt>
                <c:pt idx="26014" formatCode="General">
                  <c:v>-236.34700000000001</c:v>
                </c:pt>
                <c:pt idx="26015" formatCode="General">
                  <c:v>-245.84899999999999</c:v>
                </c:pt>
                <c:pt idx="26016" formatCode="General">
                  <c:v>-255.14599999999999</c:v>
                </c:pt>
                <c:pt idx="26017" formatCode="General">
                  <c:v>-264.21600000000001</c:v>
                </c:pt>
                <c:pt idx="26018" formatCode="General">
                  <c:v>-272.96499999999997</c:v>
                </c:pt>
                <c:pt idx="26019" formatCode="General">
                  <c:v>-281.291</c:v>
                </c:pt>
                <c:pt idx="26020" formatCode="General">
                  <c:v>-289.09800000000001</c:v>
                </c:pt>
                <c:pt idx="26021" formatCode="General">
                  <c:v>-296.31200000000001</c:v>
                </c:pt>
                <c:pt idx="26022" formatCode="General">
                  <c:v>-302.88400000000001</c:v>
                </c:pt>
                <c:pt idx="26023" formatCode="General">
                  <c:v>-308.80799999999999</c:v>
                </c:pt>
                <c:pt idx="26024" formatCode="General">
                  <c:v>-314.10599999999999</c:v>
                </c:pt>
                <c:pt idx="26025" formatCode="General">
                  <c:v>-318.827</c:v>
                </c:pt>
                <c:pt idx="26026" formatCode="General">
                  <c:v>-323.00599999999997</c:v>
                </c:pt>
                <c:pt idx="26027" formatCode="General">
                  <c:v>-326.69400000000002</c:v>
                </c:pt>
                <c:pt idx="26028" formatCode="General">
                  <c:v>-330.041</c:v>
                </c:pt>
                <c:pt idx="26029" formatCode="General">
                  <c:v>-333.18599999999998</c:v>
                </c:pt>
                <c:pt idx="26030" formatCode="General">
                  <c:v>-336.19400000000002</c:v>
                </c:pt>
                <c:pt idx="26031" formatCode="General">
                  <c:v>-339.137</c:v>
                </c:pt>
                <c:pt idx="26032" formatCode="General">
                  <c:v>-342.1</c:v>
                </c:pt>
                <c:pt idx="26033" formatCode="General">
                  <c:v>-345.22</c:v>
                </c:pt>
                <c:pt idx="26034" formatCode="General">
                  <c:v>-348.63499999999999</c:v>
                </c:pt>
                <c:pt idx="26035" formatCode="General">
                  <c:v>-352.435</c:v>
                </c:pt>
                <c:pt idx="26036" formatCode="General">
                  <c:v>-356.673</c:v>
                </c:pt>
                <c:pt idx="26037" formatCode="General">
                  <c:v>-361.33699999999999</c:v>
                </c:pt>
                <c:pt idx="26038" formatCode="General">
                  <c:v>-366.31900000000002</c:v>
                </c:pt>
                <c:pt idx="26039" formatCode="General">
                  <c:v>-371.46899999999999</c:v>
                </c:pt>
                <c:pt idx="26040" formatCode="General">
                  <c:v>-376.74</c:v>
                </c:pt>
                <c:pt idx="26041" formatCode="General">
                  <c:v>-382.12799999999999</c:v>
                </c:pt>
                <c:pt idx="26042" formatCode="General">
                  <c:v>-387.65</c:v>
                </c:pt>
                <c:pt idx="26043" formatCode="General">
                  <c:v>-393.26299999999998</c:v>
                </c:pt>
                <c:pt idx="26044" formatCode="General">
                  <c:v>-398.84399999999999</c:v>
                </c:pt>
                <c:pt idx="26045" formatCode="General">
                  <c:v>-404.22699999999998</c:v>
                </c:pt>
                <c:pt idx="26046" formatCode="General">
                  <c:v>-409.25700000000001</c:v>
                </c:pt>
                <c:pt idx="26047" formatCode="General">
                  <c:v>-413.90199999999999</c:v>
                </c:pt>
                <c:pt idx="26048" formatCode="General">
                  <c:v>-418.19600000000003</c:v>
                </c:pt>
                <c:pt idx="26049" formatCode="General">
                  <c:v>-422.26100000000002</c:v>
                </c:pt>
                <c:pt idx="26050" formatCode="General">
                  <c:v>-426.202</c:v>
                </c:pt>
                <c:pt idx="26051" formatCode="General">
                  <c:v>-430.04899999999998</c:v>
                </c:pt>
                <c:pt idx="26052" formatCode="General">
                  <c:v>-433.76600000000002</c:v>
                </c:pt>
                <c:pt idx="26053" formatCode="General">
                  <c:v>-437.286</c:v>
                </c:pt>
                <c:pt idx="26054" formatCode="General">
                  <c:v>-440.58300000000003</c:v>
                </c:pt>
                <c:pt idx="26055" formatCode="General">
                  <c:v>-443.685</c:v>
                </c:pt>
                <c:pt idx="26056" formatCode="General">
                  <c:v>-446.702</c:v>
                </c:pt>
                <c:pt idx="26057" formatCode="General">
                  <c:v>-449.745</c:v>
                </c:pt>
                <c:pt idx="26058" formatCode="General">
                  <c:v>-452.887</c:v>
                </c:pt>
                <c:pt idx="26059" formatCode="General">
                  <c:v>-456.08100000000002</c:v>
                </c:pt>
                <c:pt idx="26060" formatCode="General">
                  <c:v>-459.233</c:v>
                </c:pt>
                <c:pt idx="26061" formatCode="General">
                  <c:v>-462.291</c:v>
                </c:pt>
                <c:pt idx="26062" formatCode="General">
                  <c:v>-465.214</c:v>
                </c:pt>
                <c:pt idx="26063" formatCode="General">
                  <c:v>-467.976</c:v>
                </c:pt>
                <c:pt idx="26064" formatCode="General">
                  <c:v>-470.55200000000002</c:v>
                </c:pt>
                <c:pt idx="26065" formatCode="General">
                  <c:v>-472.93200000000002</c:v>
                </c:pt>
                <c:pt idx="26066" formatCode="General">
                  <c:v>-475.11099999999999</c:v>
                </c:pt>
                <c:pt idx="26067" formatCode="General">
                  <c:v>-477.09399999999999</c:v>
                </c:pt>
                <c:pt idx="26068" formatCode="General">
                  <c:v>-478.90899999999999</c:v>
                </c:pt>
                <c:pt idx="26069" formatCode="General">
                  <c:v>-480.60199999999998</c:v>
                </c:pt>
                <c:pt idx="26070" formatCode="General">
                  <c:v>-482.238</c:v>
                </c:pt>
                <c:pt idx="26071" formatCode="General">
                  <c:v>-483.87900000000002</c:v>
                </c:pt>
                <c:pt idx="26072" formatCode="General">
                  <c:v>-485.56700000000001</c:v>
                </c:pt>
                <c:pt idx="26073" formatCode="General">
                  <c:v>-487.31700000000001</c:v>
                </c:pt>
                <c:pt idx="26074" formatCode="General">
                  <c:v>-489.13299999999998</c:v>
                </c:pt>
                <c:pt idx="26075" formatCode="General">
                  <c:v>-491.05799999999999</c:v>
                </c:pt>
                <c:pt idx="26076" formatCode="General">
                  <c:v>-493.154</c:v>
                </c:pt>
                <c:pt idx="26077" formatCode="General">
                  <c:v>-495.47800000000001</c:v>
                </c:pt>
                <c:pt idx="26078" formatCode="General">
                  <c:v>-498.05700000000002</c:v>
                </c:pt>
                <c:pt idx="26079" formatCode="General">
                  <c:v>-500.89400000000001</c:v>
                </c:pt>
                <c:pt idx="26080" formatCode="General">
                  <c:v>-503.89699999999999</c:v>
                </c:pt>
                <c:pt idx="26081" formatCode="General">
                  <c:v>-506.96899999999999</c:v>
                </c:pt>
                <c:pt idx="26082" formatCode="General">
                  <c:v>-510.11200000000002</c:v>
                </c:pt>
                <c:pt idx="26083" formatCode="General">
                  <c:v>-513.33600000000001</c:v>
                </c:pt>
                <c:pt idx="26084" formatCode="General">
                  <c:v>-516.65099999999995</c:v>
                </c:pt>
                <c:pt idx="26085" formatCode="General">
                  <c:v>-520.00699999999995</c:v>
                </c:pt>
                <c:pt idx="26086" formatCode="General">
                  <c:v>-523.31600000000003</c:v>
                </c:pt>
                <c:pt idx="26087" formatCode="General">
                  <c:v>-526.55100000000004</c:v>
                </c:pt>
                <c:pt idx="26088" formatCode="General">
                  <c:v>-529.73099999999999</c:v>
                </c:pt>
                <c:pt idx="26089" formatCode="General">
                  <c:v>-532.928</c:v>
                </c:pt>
                <c:pt idx="26090" formatCode="General">
                  <c:v>-536.17899999999997</c:v>
                </c:pt>
                <c:pt idx="26091" formatCode="General">
                  <c:v>-539.45799999999997</c:v>
                </c:pt>
                <c:pt idx="26092" formatCode="General">
                  <c:v>-542.66499999999996</c:v>
                </c:pt>
                <c:pt idx="26093" formatCode="General">
                  <c:v>-545.67100000000005</c:v>
                </c:pt>
                <c:pt idx="26094" formatCode="General">
                  <c:v>-548.40899999999999</c:v>
                </c:pt>
                <c:pt idx="26095" formatCode="General">
                  <c:v>-550.82600000000002</c:v>
                </c:pt>
                <c:pt idx="26096" formatCode="General">
                  <c:v>-552.87099999999998</c:v>
                </c:pt>
                <c:pt idx="26097" formatCode="General">
                  <c:v>-554.49699999999996</c:v>
                </c:pt>
                <c:pt idx="26098" formatCode="General">
                  <c:v>-555.66600000000005</c:v>
                </c:pt>
                <c:pt idx="26099" formatCode="General">
                  <c:v>-556.38499999999999</c:v>
                </c:pt>
                <c:pt idx="26100" formatCode="General">
                  <c:v>-556.69100000000003</c:v>
                </c:pt>
                <c:pt idx="26101" formatCode="General">
                  <c:v>-556.62</c:v>
                </c:pt>
                <c:pt idx="26102" formatCode="General">
                  <c:v>-556.18799999999999</c:v>
                </c:pt>
                <c:pt idx="26103" formatCode="General">
                  <c:v>-555.35900000000004</c:v>
                </c:pt>
                <c:pt idx="26104" formatCode="General">
                  <c:v>-554.07899999999995</c:v>
                </c:pt>
                <c:pt idx="26105" formatCode="General">
                  <c:v>-552.30100000000004</c:v>
                </c:pt>
                <c:pt idx="26106" formatCode="General">
                  <c:v>-549.99699999999996</c:v>
                </c:pt>
                <c:pt idx="26107" formatCode="General">
                  <c:v>-547.16600000000005</c:v>
                </c:pt>
                <c:pt idx="26108" formatCode="General">
                  <c:v>-543.85199999999998</c:v>
                </c:pt>
                <c:pt idx="26109" formatCode="General">
                  <c:v>-540.125</c:v>
                </c:pt>
                <c:pt idx="26110" formatCode="General">
                  <c:v>-536.04600000000005</c:v>
                </c:pt>
                <c:pt idx="26111" formatCode="General">
                  <c:v>-531.66899999999998</c:v>
                </c:pt>
                <c:pt idx="26112" formatCode="General">
                  <c:v>-527.02800000000002</c:v>
                </c:pt>
                <c:pt idx="26113" formatCode="General">
                  <c:v>-522.24</c:v>
                </c:pt>
                <c:pt idx="26114" formatCode="General">
                  <c:v>-517.43200000000002</c:v>
                </c:pt>
                <c:pt idx="26115" formatCode="General">
                  <c:v>-512.64400000000001</c:v>
                </c:pt>
                <c:pt idx="26116" formatCode="General">
                  <c:v>-507.87</c:v>
                </c:pt>
                <c:pt idx="26117" formatCode="General">
                  <c:v>-503.05500000000001</c:v>
                </c:pt>
                <c:pt idx="26118" formatCode="General">
                  <c:v>-498.14400000000001</c:v>
                </c:pt>
                <c:pt idx="26119" formatCode="General">
                  <c:v>-493.10899999999998</c:v>
                </c:pt>
                <c:pt idx="26120" formatCode="General">
                  <c:v>-488.03</c:v>
                </c:pt>
                <c:pt idx="26121" formatCode="General">
                  <c:v>-482.99700000000001</c:v>
                </c:pt>
                <c:pt idx="26122" formatCode="General">
                  <c:v>-478.01100000000002</c:v>
                </c:pt>
                <c:pt idx="26123" formatCode="General">
                  <c:v>-473.09500000000003</c:v>
                </c:pt>
                <c:pt idx="26124" formatCode="General">
                  <c:v>-468.31</c:v>
                </c:pt>
                <c:pt idx="26125" formatCode="General">
                  <c:v>-463.66300000000001</c:v>
                </c:pt>
                <c:pt idx="26126" formatCode="General">
                  <c:v>-459.11700000000002</c:v>
                </c:pt>
                <c:pt idx="26127" formatCode="General">
                  <c:v>-454.68599999999998</c:v>
                </c:pt>
                <c:pt idx="26128" formatCode="General">
                  <c:v>-450.39</c:v>
                </c:pt>
                <c:pt idx="26129" formatCode="General">
                  <c:v>-446.20400000000001</c:v>
                </c:pt>
                <c:pt idx="26130" formatCode="General">
                  <c:v>-442.108</c:v>
                </c:pt>
                <c:pt idx="26131" formatCode="General">
                  <c:v>-438.10500000000002</c:v>
                </c:pt>
                <c:pt idx="26132" formatCode="General">
                  <c:v>-434.19299999999998</c:v>
                </c:pt>
                <c:pt idx="26133" formatCode="General">
                  <c:v>-430.36</c:v>
                </c:pt>
                <c:pt idx="26134" formatCode="General">
                  <c:v>-426.64499999999998</c:v>
                </c:pt>
                <c:pt idx="26135" formatCode="General">
                  <c:v>-423.10599999999999</c:v>
                </c:pt>
                <c:pt idx="26136" formatCode="General">
                  <c:v>-419.79500000000002</c:v>
                </c:pt>
                <c:pt idx="26137" formatCode="General">
                  <c:v>-416.69299999999998</c:v>
                </c:pt>
                <c:pt idx="26138" formatCode="General">
                  <c:v>-413.66699999999997</c:v>
                </c:pt>
                <c:pt idx="26139" formatCode="General">
                  <c:v>-410.58</c:v>
                </c:pt>
                <c:pt idx="26140" formatCode="General">
                  <c:v>-407.33</c:v>
                </c:pt>
                <c:pt idx="26141" formatCode="General">
                  <c:v>-403.80900000000003</c:v>
                </c:pt>
                <c:pt idx="26142" formatCode="General">
                  <c:v>-399.98200000000003</c:v>
                </c:pt>
                <c:pt idx="26143" formatCode="General">
                  <c:v>-395.95100000000002</c:v>
                </c:pt>
                <c:pt idx="26144" formatCode="General">
                  <c:v>-391.755</c:v>
                </c:pt>
                <c:pt idx="26145" formatCode="General">
                  <c:v>-387.33</c:v>
                </c:pt>
                <c:pt idx="26146" formatCode="General">
                  <c:v>-382.65699999999998</c:v>
                </c:pt>
                <c:pt idx="26147" formatCode="General">
                  <c:v>-377.73700000000002</c:v>
                </c:pt>
                <c:pt idx="26148" formatCode="General">
                  <c:v>-372.52100000000002</c:v>
                </c:pt>
                <c:pt idx="26149" formatCode="General">
                  <c:v>-366.96699999999998</c:v>
                </c:pt>
                <c:pt idx="26150" formatCode="General">
                  <c:v>-361.09300000000002</c:v>
                </c:pt>
                <c:pt idx="26151" formatCode="General">
                  <c:v>-354.96600000000001</c:v>
                </c:pt>
                <c:pt idx="26152" formatCode="General">
                  <c:v>-348.68900000000002</c:v>
                </c:pt>
                <c:pt idx="26153" formatCode="General">
                  <c:v>-342.27499999999998</c:v>
                </c:pt>
                <c:pt idx="26154" formatCode="General">
                  <c:v>-335.69900000000001</c:v>
                </c:pt>
                <c:pt idx="26155" formatCode="General">
                  <c:v>-329.03899999999999</c:v>
                </c:pt>
                <c:pt idx="26156" formatCode="General">
                  <c:v>-322.37900000000002</c:v>
                </c:pt>
                <c:pt idx="26157" formatCode="General">
                  <c:v>-315.77300000000002</c:v>
                </c:pt>
                <c:pt idx="26158" formatCode="General">
                  <c:v>-309.166</c:v>
                </c:pt>
                <c:pt idx="26159" formatCode="General">
                  <c:v>-302.41399999999999</c:v>
                </c:pt>
                <c:pt idx="26160" formatCode="General">
                  <c:v>-295.51100000000002</c:v>
                </c:pt>
                <c:pt idx="26161" formatCode="General">
                  <c:v>-288.51900000000001</c:v>
                </c:pt>
                <c:pt idx="26162" formatCode="General">
                  <c:v>-281.488</c:v>
                </c:pt>
                <c:pt idx="26163" formatCode="General">
                  <c:v>-274.49299999999999</c:v>
                </c:pt>
                <c:pt idx="26164" formatCode="General">
                  <c:v>-267.65600000000001</c:v>
                </c:pt>
                <c:pt idx="26165" formatCode="General">
                  <c:v>-261.05599999999998</c:v>
                </c:pt>
                <c:pt idx="26166" formatCode="General">
                  <c:v>-254.69399999999999</c:v>
                </c:pt>
                <c:pt idx="26167" formatCode="General">
                  <c:v>-248.58799999999999</c:v>
                </c:pt>
                <c:pt idx="26168" formatCode="General">
                  <c:v>-242.733</c:v>
                </c:pt>
                <c:pt idx="26169" formatCode="General">
                  <c:v>-236.988</c:v>
                </c:pt>
                <c:pt idx="26170" formatCode="General">
                  <c:v>-231.24600000000001</c:v>
                </c:pt>
                <c:pt idx="26171" formatCode="General">
                  <c:v>-225.53100000000001</c:v>
                </c:pt>
                <c:pt idx="26172" formatCode="General">
                  <c:v>-219.83</c:v>
                </c:pt>
                <c:pt idx="26173" formatCode="General">
                  <c:v>-214.08799999999999</c:v>
                </c:pt>
                <c:pt idx="26174" formatCode="General">
                  <c:v>-208.315</c:v>
                </c:pt>
                <c:pt idx="26175" formatCode="General">
                  <c:v>-202.517</c:v>
                </c:pt>
                <c:pt idx="26176" formatCode="General">
                  <c:v>-196.60400000000001</c:v>
                </c:pt>
                <c:pt idx="26177" formatCode="General">
                  <c:v>-190.50700000000001</c:v>
                </c:pt>
                <c:pt idx="26178" formatCode="General">
                  <c:v>-184.21899999999999</c:v>
                </c:pt>
                <c:pt idx="26179" formatCode="General">
                  <c:v>-177.767</c:v>
                </c:pt>
                <c:pt idx="26180" formatCode="General">
                  <c:v>-171.196</c:v>
                </c:pt>
                <c:pt idx="26181" formatCode="General">
                  <c:v>-164.50299999999999</c:v>
                </c:pt>
                <c:pt idx="26182" formatCode="General">
                  <c:v>-157.68899999999999</c:v>
                </c:pt>
                <c:pt idx="26183" formatCode="General">
                  <c:v>-150.822</c:v>
                </c:pt>
                <c:pt idx="26184" formatCode="General">
                  <c:v>-143.97300000000001</c:v>
                </c:pt>
                <c:pt idx="26185" formatCode="General">
                  <c:v>-137.17699999999999</c:v>
                </c:pt>
                <c:pt idx="26186" formatCode="General">
                  <c:v>-130.346</c:v>
                </c:pt>
                <c:pt idx="26187" formatCode="General">
                  <c:v>-123.349</c:v>
                </c:pt>
                <c:pt idx="26188" formatCode="General">
                  <c:v>-116.16200000000001</c:v>
                </c:pt>
                <c:pt idx="26189" formatCode="General">
                  <c:v>-108.81</c:v>
                </c:pt>
                <c:pt idx="26190" formatCode="General">
                  <c:v>-101.393</c:v>
                </c:pt>
                <c:pt idx="26191" formatCode="General">
                  <c:v>-93.986500000000007</c:v>
                </c:pt>
                <c:pt idx="26192" formatCode="General">
                  <c:v>-86.6006</c:v>
                </c:pt>
                <c:pt idx="26193" formatCode="General">
                  <c:v>-79.237399999999994</c:v>
                </c:pt>
                <c:pt idx="26194" formatCode="General">
                  <c:v>-71.896600000000007</c:v>
                </c:pt>
                <c:pt idx="26195" formatCode="General">
                  <c:v>-64.699600000000004</c:v>
                </c:pt>
                <c:pt idx="26196" formatCode="General">
                  <c:v>-57.742800000000003</c:v>
                </c:pt>
                <c:pt idx="26197" formatCode="General">
                  <c:v>-50.907499999999999</c:v>
                </c:pt>
                <c:pt idx="26198" formatCode="General">
                  <c:v>-44.038200000000003</c:v>
                </c:pt>
                <c:pt idx="26199" formatCode="General">
                  <c:v>-37.039000000000001</c:v>
                </c:pt>
                <c:pt idx="26200" formatCode="General">
                  <c:v>-29.870100000000001</c:v>
                </c:pt>
                <c:pt idx="26201" formatCode="General">
                  <c:v>-22.528099999999998</c:v>
                </c:pt>
                <c:pt idx="26202" formatCode="General">
                  <c:v>-15.036099999999999</c:v>
                </c:pt>
                <c:pt idx="26203" formatCode="General">
                  <c:v>-7.43743</c:v>
                </c:pt>
                <c:pt idx="26204" formatCode="General">
                  <c:v>0.21113999999999999</c:v>
                </c:pt>
                <c:pt idx="26205" formatCode="General">
                  <c:v>7.8658099999999997</c:v>
                </c:pt>
                <c:pt idx="26206" formatCode="General">
                  <c:v>15.514799999999999</c:v>
                </c:pt>
                <c:pt idx="26207" formatCode="General">
                  <c:v>22.9407</c:v>
                </c:pt>
                <c:pt idx="26208" formatCode="General">
                  <c:v>29.879300000000001</c:v>
                </c:pt>
                <c:pt idx="26209" formatCode="General">
                  <c:v>36.321399999999997</c:v>
                </c:pt>
                <c:pt idx="26210" formatCode="General">
                  <c:v>42.319000000000003</c:v>
                </c:pt>
                <c:pt idx="26211" formatCode="General">
                  <c:v>47.897100000000002</c:v>
                </c:pt>
                <c:pt idx="26212" formatCode="General">
                  <c:v>53.153500000000001</c:v>
                </c:pt>
                <c:pt idx="26213" formatCode="General">
                  <c:v>58.220300000000002</c:v>
                </c:pt>
                <c:pt idx="26214" formatCode="General">
                  <c:v>63.203800000000001</c:v>
                </c:pt>
                <c:pt idx="26215" formatCode="General">
                  <c:v>68.178600000000003</c:v>
                </c:pt>
                <c:pt idx="26216" formatCode="General">
                  <c:v>73.156000000000006</c:v>
                </c:pt>
                <c:pt idx="26217" formatCode="General">
                  <c:v>78.097899999999996</c:v>
                </c:pt>
                <c:pt idx="26218" formatCode="General">
                  <c:v>82.910799999999995</c:v>
                </c:pt>
                <c:pt idx="26219" formatCode="General">
                  <c:v>87.569599999999994</c:v>
                </c:pt>
                <c:pt idx="26220" formatCode="General">
                  <c:v>92.145600000000002</c:v>
                </c:pt>
                <c:pt idx="26221" formatCode="General">
                  <c:v>96.785600000000002</c:v>
                </c:pt>
                <c:pt idx="26222" formatCode="General">
                  <c:v>101.617</c:v>
                </c:pt>
                <c:pt idx="26223" formatCode="General">
                  <c:v>106.655</c:v>
                </c:pt>
                <c:pt idx="26224" formatCode="General">
                  <c:v>111.91800000000001</c:v>
                </c:pt>
                <c:pt idx="26225" formatCode="General">
                  <c:v>117.44</c:v>
                </c:pt>
                <c:pt idx="26226" formatCode="General">
                  <c:v>123.244</c:v>
                </c:pt>
                <c:pt idx="26227" formatCode="General">
                  <c:v>129.34399999999999</c:v>
                </c:pt>
                <c:pt idx="26228" formatCode="General">
                  <c:v>135.70699999999999</c:v>
                </c:pt>
                <c:pt idx="26229" formatCode="General">
                  <c:v>142.25200000000001</c:v>
                </c:pt>
                <c:pt idx="26230" formatCode="General">
                  <c:v>148.751</c:v>
                </c:pt>
                <c:pt idx="26231" formatCode="General">
                  <c:v>155.054</c:v>
                </c:pt>
                <c:pt idx="26232" formatCode="General">
                  <c:v>161.22499999999999</c:v>
                </c:pt>
                <c:pt idx="26233" formatCode="General">
                  <c:v>167.21799999999999</c:v>
                </c:pt>
                <c:pt idx="26234" formatCode="General">
                  <c:v>172.93299999999999</c:v>
                </c:pt>
                <c:pt idx="26235" formatCode="General">
                  <c:v>178.41900000000001</c:v>
                </c:pt>
                <c:pt idx="26236" formatCode="General">
                  <c:v>183.761</c:v>
                </c:pt>
                <c:pt idx="26237" formatCode="General">
                  <c:v>188.999</c:v>
                </c:pt>
                <c:pt idx="26238" formatCode="General">
                  <c:v>194.20599999999999</c:v>
                </c:pt>
                <c:pt idx="26239" formatCode="General">
                  <c:v>199.46799999999999</c:v>
                </c:pt>
                <c:pt idx="26240" formatCode="General">
                  <c:v>204.869</c:v>
                </c:pt>
                <c:pt idx="26241" formatCode="General">
                  <c:v>210.47900000000001</c:v>
                </c:pt>
                <c:pt idx="26242" formatCode="General">
                  <c:v>216.392</c:v>
                </c:pt>
                <c:pt idx="26243" formatCode="General">
                  <c:v>222.72499999999999</c:v>
                </c:pt>
                <c:pt idx="26244" formatCode="General">
                  <c:v>229.60400000000001</c:v>
                </c:pt>
                <c:pt idx="26245" formatCode="General">
                  <c:v>237.11</c:v>
                </c:pt>
                <c:pt idx="26246" formatCode="General">
                  <c:v>245.24</c:v>
                </c:pt>
                <c:pt idx="26247" formatCode="General">
                  <c:v>253.923</c:v>
                </c:pt>
                <c:pt idx="26248" formatCode="General">
                  <c:v>263.05799999999999</c:v>
                </c:pt>
                <c:pt idx="26249" formatCode="General">
                  <c:v>272.51299999999998</c:v>
                </c:pt>
                <c:pt idx="26250" formatCode="General">
                  <c:v>282.11700000000002</c:v>
                </c:pt>
                <c:pt idx="26251" formatCode="General">
                  <c:v>291.64600000000002</c:v>
                </c:pt>
                <c:pt idx="26252" formatCode="General">
                  <c:v>300.89699999999999</c:v>
                </c:pt>
                <c:pt idx="26253" formatCode="General">
                  <c:v>309.76400000000001</c:v>
                </c:pt>
                <c:pt idx="26254" formatCode="General">
                  <c:v>318.18700000000001</c:v>
                </c:pt>
                <c:pt idx="26255" formatCode="General">
                  <c:v>326.14400000000001</c:v>
                </c:pt>
                <c:pt idx="26256" formatCode="General">
                  <c:v>333.62599999999998</c:v>
                </c:pt>
                <c:pt idx="26257" formatCode="General">
                  <c:v>340.654</c:v>
                </c:pt>
                <c:pt idx="26258" formatCode="General">
                  <c:v>347.27699999999999</c:v>
                </c:pt>
                <c:pt idx="26259" formatCode="General">
                  <c:v>353.55</c:v>
                </c:pt>
                <c:pt idx="26260" formatCode="General">
                  <c:v>359.512</c:v>
                </c:pt>
                <c:pt idx="26261" formatCode="General">
                  <c:v>365.22800000000001</c:v>
                </c:pt>
                <c:pt idx="26262" formatCode="General">
                  <c:v>370.76400000000001</c:v>
                </c:pt>
                <c:pt idx="26263" formatCode="General">
                  <c:v>376.15100000000001</c:v>
                </c:pt>
                <c:pt idx="26264" formatCode="General">
                  <c:v>381.39699999999999</c:v>
                </c:pt>
                <c:pt idx="26265" formatCode="General">
                  <c:v>386.5</c:v>
                </c:pt>
                <c:pt idx="26266" formatCode="General">
                  <c:v>391.44099999999997</c:v>
                </c:pt>
                <c:pt idx="26267" formatCode="General">
                  <c:v>396.20800000000003</c:v>
                </c:pt>
                <c:pt idx="26268" formatCode="General">
                  <c:v>400.72300000000001</c:v>
                </c:pt>
                <c:pt idx="26269" formatCode="General">
                  <c:v>404.92</c:v>
                </c:pt>
                <c:pt idx="26270" formatCode="General">
                  <c:v>408.84800000000001</c:v>
                </c:pt>
                <c:pt idx="26271" formatCode="General">
                  <c:v>412.56200000000001</c:v>
                </c:pt>
                <c:pt idx="26272" formatCode="General">
                  <c:v>416.08499999999998</c:v>
                </c:pt>
                <c:pt idx="26273" formatCode="General">
                  <c:v>419.50200000000001</c:v>
                </c:pt>
                <c:pt idx="26274" formatCode="General">
                  <c:v>422.94</c:v>
                </c:pt>
                <c:pt idx="26275" formatCode="General">
                  <c:v>426.50099999999998</c:v>
                </c:pt>
                <c:pt idx="26276" formatCode="General">
                  <c:v>430.24</c:v>
                </c:pt>
                <c:pt idx="26277" formatCode="General">
                  <c:v>434.161</c:v>
                </c:pt>
                <c:pt idx="26278" formatCode="General">
                  <c:v>438.26600000000002</c:v>
                </c:pt>
                <c:pt idx="26279" formatCode="General">
                  <c:v>442.56200000000001</c:v>
                </c:pt>
                <c:pt idx="26280" formatCode="General">
                  <c:v>446.95</c:v>
                </c:pt>
                <c:pt idx="26281" formatCode="General">
                  <c:v>451.28199999999998</c:v>
                </c:pt>
                <c:pt idx="26282" formatCode="General">
                  <c:v>455.51299999999998</c:v>
                </c:pt>
                <c:pt idx="26283" formatCode="General">
                  <c:v>459.654</c:v>
                </c:pt>
                <c:pt idx="26284" formatCode="General">
                  <c:v>463.79</c:v>
                </c:pt>
                <c:pt idx="26285" formatCode="General">
                  <c:v>467.99200000000002</c:v>
                </c:pt>
                <c:pt idx="26286" formatCode="General">
                  <c:v>472.25799999999998</c:v>
                </c:pt>
                <c:pt idx="26287" formatCode="General">
                  <c:v>476.53699999999998</c:v>
                </c:pt>
                <c:pt idx="26288" formatCode="General">
                  <c:v>480.76499999999999</c:v>
                </c:pt>
                <c:pt idx="26289" formatCode="General">
                  <c:v>484.93799999999999</c:v>
                </c:pt>
                <c:pt idx="26290" formatCode="General">
                  <c:v>489.04599999999999</c:v>
                </c:pt>
                <c:pt idx="26291" formatCode="General">
                  <c:v>493.036</c:v>
                </c:pt>
                <c:pt idx="26292" formatCode="General">
                  <c:v>496.79</c:v>
                </c:pt>
                <c:pt idx="26293" formatCode="General">
                  <c:v>500.14499999999998</c:v>
                </c:pt>
                <c:pt idx="26294" formatCode="General">
                  <c:v>503.14800000000002</c:v>
                </c:pt>
                <c:pt idx="26295" formatCode="General">
                  <c:v>505.964</c:v>
                </c:pt>
                <c:pt idx="26296" formatCode="General">
                  <c:v>508.65300000000002</c:v>
                </c:pt>
                <c:pt idx="26297" formatCode="General">
                  <c:v>511.22399999999999</c:v>
                </c:pt>
                <c:pt idx="26298" formatCode="General">
                  <c:v>513.65</c:v>
                </c:pt>
                <c:pt idx="26299" formatCode="General">
                  <c:v>515.87699999999995</c:v>
                </c:pt>
                <c:pt idx="26300" formatCode="General">
                  <c:v>517.84699999999998</c:v>
                </c:pt>
                <c:pt idx="26301" formatCode="General">
                  <c:v>519.57000000000005</c:v>
                </c:pt>
                <c:pt idx="26302" formatCode="General">
                  <c:v>521.08299999999997</c:v>
                </c:pt>
                <c:pt idx="26303" formatCode="General">
                  <c:v>522.36699999999996</c:v>
                </c:pt>
                <c:pt idx="26304" formatCode="General">
                  <c:v>523.36800000000005</c:v>
                </c:pt>
                <c:pt idx="26305" formatCode="General">
                  <c:v>523.99800000000005</c:v>
                </c:pt>
                <c:pt idx="26306" formatCode="General">
                  <c:v>524.27700000000004</c:v>
                </c:pt>
                <c:pt idx="26307" formatCode="General">
                  <c:v>524.35699999999997</c:v>
                </c:pt>
                <c:pt idx="26308" formatCode="General">
                  <c:v>524.44100000000003</c:v>
                </c:pt>
                <c:pt idx="26309" formatCode="General">
                  <c:v>524.68899999999996</c:v>
                </c:pt>
                <c:pt idx="26310" formatCode="General">
                  <c:v>525.17499999999995</c:v>
                </c:pt>
                <c:pt idx="26311" formatCode="General">
                  <c:v>525.92600000000004</c:v>
                </c:pt>
                <c:pt idx="26312" formatCode="General">
                  <c:v>526.89200000000005</c:v>
                </c:pt>
                <c:pt idx="26313" formatCode="General">
                  <c:v>528.02200000000005</c:v>
                </c:pt>
                <c:pt idx="26314" formatCode="General">
                  <c:v>529.28700000000003</c:v>
                </c:pt>
                <c:pt idx="26315" formatCode="General">
                  <c:v>530.68799999999999</c:v>
                </c:pt>
                <c:pt idx="26316" formatCode="General">
                  <c:v>532.24</c:v>
                </c:pt>
                <c:pt idx="26317" formatCode="General">
                  <c:v>533.99199999999996</c:v>
                </c:pt>
                <c:pt idx="26318" formatCode="General">
                  <c:v>535.87599999999998</c:v>
                </c:pt>
                <c:pt idx="26319" formatCode="General">
                  <c:v>537.577</c:v>
                </c:pt>
                <c:pt idx="26320" formatCode="General">
                  <c:v>538.92700000000002</c:v>
                </c:pt>
                <c:pt idx="26321" formatCode="General">
                  <c:v>539.95799999999997</c:v>
                </c:pt>
                <c:pt idx="26322" formatCode="General">
                  <c:v>540.63800000000003</c:v>
                </c:pt>
                <c:pt idx="26323" formatCode="General">
                  <c:v>540.92899999999997</c:v>
                </c:pt>
                <c:pt idx="26324" formatCode="General">
                  <c:v>540.82399999999996</c:v>
                </c:pt>
                <c:pt idx="26325" formatCode="General">
                  <c:v>540.35799999999995</c:v>
                </c:pt>
                <c:pt idx="26326" formatCode="General">
                  <c:v>539.59900000000005</c:v>
                </c:pt>
                <c:pt idx="26327" formatCode="General">
                  <c:v>538.59299999999996</c:v>
                </c:pt>
                <c:pt idx="26328" formatCode="General">
                  <c:v>537.35900000000004</c:v>
                </c:pt>
                <c:pt idx="26329" formatCode="General">
                  <c:v>535.93600000000004</c:v>
                </c:pt>
                <c:pt idx="26330" formatCode="General">
                  <c:v>534.31799999999998</c:v>
                </c:pt>
                <c:pt idx="26331" formatCode="General">
                  <c:v>532.36900000000003</c:v>
                </c:pt>
                <c:pt idx="26332" formatCode="General">
                  <c:v>530.02499999999998</c:v>
                </c:pt>
                <c:pt idx="26333" formatCode="General">
                  <c:v>527.346</c:v>
                </c:pt>
                <c:pt idx="26334" formatCode="General">
                  <c:v>524.37400000000002</c:v>
                </c:pt>
                <c:pt idx="26335" formatCode="General">
                  <c:v>521.13599999999997</c:v>
                </c:pt>
                <c:pt idx="26336" formatCode="General">
                  <c:v>517.74699999999996</c:v>
                </c:pt>
                <c:pt idx="26337" formatCode="General">
                  <c:v>514.351</c:v>
                </c:pt>
                <c:pt idx="26338" formatCode="General">
                  <c:v>511.08100000000002</c:v>
                </c:pt>
                <c:pt idx="26339" formatCode="General">
                  <c:v>508.089</c:v>
                </c:pt>
                <c:pt idx="26340" formatCode="General">
                  <c:v>505.495</c:v>
                </c:pt>
                <c:pt idx="26341" formatCode="General">
                  <c:v>503.23599999999999</c:v>
                </c:pt>
                <c:pt idx="26342" formatCode="General">
                  <c:v>501.16399999999999</c:v>
                </c:pt>
                <c:pt idx="26343" formatCode="General">
                  <c:v>499.23899999999998</c:v>
                </c:pt>
                <c:pt idx="26344" formatCode="General">
                  <c:v>497.42399999999998</c:v>
                </c:pt>
                <c:pt idx="26345" formatCode="General">
                  <c:v>495.67899999999997</c:v>
                </c:pt>
                <c:pt idx="26346" formatCode="General">
                  <c:v>493.98500000000001</c:v>
                </c:pt>
                <c:pt idx="26347" formatCode="General">
                  <c:v>492.33800000000002</c:v>
                </c:pt>
                <c:pt idx="26348" formatCode="General">
                  <c:v>490.71</c:v>
                </c:pt>
                <c:pt idx="26349" formatCode="General">
                  <c:v>489.06299999999999</c:v>
                </c:pt>
                <c:pt idx="26350" formatCode="General">
                  <c:v>487.44099999999997</c:v>
                </c:pt>
                <c:pt idx="26351" formatCode="General">
                  <c:v>485.92899999999997</c:v>
                </c:pt>
                <c:pt idx="26352" formatCode="General">
                  <c:v>484.625</c:v>
                </c:pt>
                <c:pt idx="26353" formatCode="General">
                  <c:v>483.54700000000003</c:v>
                </c:pt>
                <c:pt idx="26354" formatCode="General">
                  <c:v>482.60399999999998</c:v>
                </c:pt>
                <c:pt idx="26355" formatCode="General">
                  <c:v>481.62400000000002</c:v>
                </c:pt>
                <c:pt idx="26356" formatCode="General">
                  <c:v>480.45</c:v>
                </c:pt>
                <c:pt idx="26357" formatCode="General">
                  <c:v>479.12200000000001</c:v>
                </c:pt>
                <c:pt idx="26358" formatCode="General">
                  <c:v>477.69400000000002</c:v>
                </c:pt>
                <c:pt idx="26359" formatCode="General">
                  <c:v>476.15699999999998</c:v>
                </c:pt>
                <c:pt idx="26360" formatCode="General">
                  <c:v>474.48399999999998</c:v>
                </c:pt>
                <c:pt idx="26361" formatCode="General">
                  <c:v>472.62799999999999</c:v>
                </c:pt>
                <c:pt idx="26362" formatCode="General">
                  <c:v>470.51900000000001</c:v>
                </c:pt>
                <c:pt idx="26363" formatCode="General">
                  <c:v>468.11399999999998</c:v>
                </c:pt>
                <c:pt idx="26364" formatCode="General">
                  <c:v>465.47899999999998</c:v>
                </c:pt>
                <c:pt idx="26365" formatCode="General">
                  <c:v>462.68299999999999</c:v>
                </c:pt>
                <c:pt idx="26366" formatCode="General">
                  <c:v>459.74099999999999</c:v>
                </c:pt>
                <c:pt idx="26367" formatCode="General">
                  <c:v>456.69099999999997</c:v>
                </c:pt>
                <c:pt idx="26368" formatCode="General">
                  <c:v>453.57299999999998</c:v>
                </c:pt>
                <c:pt idx="26369" formatCode="General">
                  <c:v>450.37200000000001</c:v>
                </c:pt>
                <c:pt idx="26370" formatCode="General">
                  <c:v>447.04599999999999</c:v>
                </c:pt>
                <c:pt idx="26371" formatCode="General">
                  <c:v>443.53100000000001</c:v>
                </c:pt>
                <c:pt idx="26372" formatCode="General">
                  <c:v>439.774</c:v>
                </c:pt>
                <c:pt idx="26373" formatCode="General">
                  <c:v>435.78</c:v>
                </c:pt>
                <c:pt idx="26374" formatCode="General">
                  <c:v>431.53399999999999</c:v>
                </c:pt>
                <c:pt idx="26375" formatCode="General">
                  <c:v>427.02699999999999</c:v>
                </c:pt>
                <c:pt idx="26376" formatCode="General">
                  <c:v>422.35700000000003</c:v>
                </c:pt>
                <c:pt idx="26377" formatCode="General">
                  <c:v>417.61399999999998</c:v>
                </c:pt>
                <c:pt idx="26378" formatCode="General">
                  <c:v>412.74599999999998</c:v>
                </c:pt>
                <c:pt idx="26379" formatCode="General">
                  <c:v>407.76499999999999</c:v>
                </c:pt>
                <c:pt idx="26380" formatCode="General">
                  <c:v>402.779</c:v>
                </c:pt>
                <c:pt idx="26381" formatCode="General">
                  <c:v>397.85</c:v>
                </c:pt>
                <c:pt idx="26382" formatCode="General">
                  <c:v>392.98899999999998</c:v>
                </c:pt>
                <c:pt idx="26383" formatCode="General">
                  <c:v>388.041</c:v>
                </c:pt>
                <c:pt idx="26384" formatCode="General">
                  <c:v>382.83100000000002</c:v>
                </c:pt>
                <c:pt idx="26385" formatCode="General">
                  <c:v>377.31799999999998</c:v>
                </c:pt>
                <c:pt idx="26386" formatCode="General">
                  <c:v>371.51400000000001</c:v>
                </c:pt>
                <c:pt idx="26387" formatCode="General">
                  <c:v>365.48099999999999</c:v>
                </c:pt>
                <c:pt idx="26388" formatCode="General">
                  <c:v>359.30399999999997</c:v>
                </c:pt>
                <c:pt idx="26389" formatCode="General">
                  <c:v>353.065</c:v>
                </c:pt>
                <c:pt idx="26390" formatCode="General">
                  <c:v>346.81</c:v>
                </c:pt>
                <c:pt idx="26391" formatCode="General">
                  <c:v>340.57600000000002</c:v>
                </c:pt>
                <c:pt idx="26392" formatCode="General">
                  <c:v>334.39699999999999</c:v>
                </c:pt>
                <c:pt idx="26393" formatCode="General">
                  <c:v>328.30900000000003</c:v>
                </c:pt>
                <c:pt idx="26394" formatCode="General">
                  <c:v>322.33999999999997</c:v>
                </c:pt>
                <c:pt idx="26395" formatCode="General">
                  <c:v>316.50799999999998</c:v>
                </c:pt>
                <c:pt idx="26396" formatCode="General">
                  <c:v>310.8</c:v>
                </c:pt>
                <c:pt idx="26397" formatCode="General">
                  <c:v>305.09699999999998</c:v>
                </c:pt>
                <c:pt idx="26398" formatCode="General">
                  <c:v>299.24700000000001</c:v>
                </c:pt>
                <c:pt idx="26399" formatCode="General">
                  <c:v>293.12599999999998</c:v>
                </c:pt>
                <c:pt idx="26400" formatCode="General">
                  <c:v>286.72399999999999</c:v>
                </c:pt>
                <c:pt idx="26401" formatCode="General">
                  <c:v>280.13900000000001</c:v>
                </c:pt>
                <c:pt idx="26402" formatCode="General">
                  <c:v>273.423</c:v>
                </c:pt>
                <c:pt idx="26403" formatCode="General">
                  <c:v>266.60700000000003</c:v>
                </c:pt>
                <c:pt idx="26404" formatCode="General">
                  <c:v>259.79000000000002</c:v>
                </c:pt>
                <c:pt idx="26405" formatCode="General">
                  <c:v>253.05099999999999</c:v>
                </c:pt>
                <c:pt idx="26406" formatCode="General">
                  <c:v>246.375</c:v>
                </c:pt>
                <c:pt idx="26407" formatCode="General">
                  <c:v>239.73</c:v>
                </c:pt>
                <c:pt idx="26408" formatCode="General">
                  <c:v>233.09700000000001</c:v>
                </c:pt>
                <c:pt idx="26409" formatCode="General">
                  <c:v>226.48599999999999</c:v>
                </c:pt>
                <c:pt idx="26410" formatCode="General">
                  <c:v>219.904</c:v>
                </c:pt>
                <c:pt idx="26411" formatCode="General">
                  <c:v>213.32</c:v>
                </c:pt>
                <c:pt idx="26412" formatCode="General">
                  <c:v>206.702</c:v>
                </c:pt>
                <c:pt idx="26413" formatCode="General">
                  <c:v>200.04499999999999</c:v>
                </c:pt>
                <c:pt idx="26414" formatCode="General">
                  <c:v>193.334</c:v>
                </c:pt>
                <c:pt idx="26415" formatCode="General">
                  <c:v>186.548</c:v>
                </c:pt>
                <c:pt idx="26416" formatCode="General">
                  <c:v>179.75899999999999</c:v>
                </c:pt>
                <c:pt idx="26417" formatCode="General">
                  <c:v>173.06</c:v>
                </c:pt>
                <c:pt idx="26418" formatCode="General">
                  <c:v>166.47</c:v>
                </c:pt>
                <c:pt idx="26419" formatCode="General">
                  <c:v>159.857</c:v>
                </c:pt>
                <c:pt idx="26420" formatCode="General">
                  <c:v>152.95599999999999</c:v>
                </c:pt>
                <c:pt idx="26421" formatCode="General">
                  <c:v>145.58500000000001</c:v>
                </c:pt>
                <c:pt idx="26422" formatCode="General">
                  <c:v>137.66399999999999</c:v>
                </c:pt>
                <c:pt idx="26423" formatCode="General">
                  <c:v>129.358</c:v>
                </c:pt>
                <c:pt idx="26424" formatCode="General">
                  <c:v>120.908</c:v>
                </c:pt>
                <c:pt idx="26425" formatCode="General">
                  <c:v>112.529</c:v>
                </c:pt>
                <c:pt idx="26426" formatCode="General">
                  <c:v>104.349</c:v>
                </c:pt>
                <c:pt idx="26427" formatCode="General">
                  <c:v>96.293099999999995</c:v>
                </c:pt>
                <c:pt idx="26428" formatCode="General">
                  <c:v>88.344700000000003</c:v>
                </c:pt>
                <c:pt idx="26429" formatCode="General">
                  <c:v>80.555899999999994</c:v>
                </c:pt>
                <c:pt idx="26430" formatCode="General">
                  <c:v>72.970500000000001</c:v>
                </c:pt>
                <c:pt idx="26431" formatCode="General">
                  <c:v>65.608599999999996</c:v>
                </c:pt>
                <c:pt idx="26432" formatCode="General">
                  <c:v>58.45</c:v>
                </c:pt>
                <c:pt idx="26433" formatCode="General">
                  <c:v>51.448900000000002</c:v>
                </c:pt>
                <c:pt idx="26434" formatCode="General">
                  <c:v>44.548099999999998</c:v>
                </c:pt>
                <c:pt idx="26435" formatCode="General">
                  <c:v>37.667499999999997</c:v>
                </c:pt>
                <c:pt idx="26436" formatCode="General">
                  <c:v>30.730599999999999</c:v>
                </c:pt>
                <c:pt idx="26437" formatCode="General">
                  <c:v>23.6767</c:v>
                </c:pt>
                <c:pt idx="26438" formatCode="General">
                  <c:v>16.4755</c:v>
                </c:pt>
                <c:pt idx="26439" formatCode="General">
                  <c:v>9.1774199999999997</c:v>
                </c:pt>
                <c:pt idx="26440" formatCode="General">
                  <c:v>1.8325199999999999</c:v>
                </c:pt>
                <c:pt idx="26441" formatCode="General">
                  <c:v>-5.5439800000000004</c:v>
                </c:pt>
                <c:pt idx="26442" formatCode="General">
                  <c:v>-12.995900000000001</c:v>
                </c:pt>
                <c:pt idx="26443" formatCode="General">
                  <c:v>-20.580300000000001</c:v>
                </c:pt>
                <c:pt idx="26444" formatCode="General">
                  <c:v>-28.279</c:v>
                </c:pt>
                <c:pt idx="26445" formatCode="General">
                  <c:v>-36.063800000000001</c:v>
                </c:pt>
                <c:pt idx="26446" formatCode="General">
                  <c:v>-43.921700000000001</c:v>
                </c:pt>
                <c:pt idx="26447" formatCode="General">
                  <c:v>-51.834099999999999</c:v>
                </c:pt>
                <c:pt idx="26448" formatCode="General">
                  <c:v>-59.780700000000003</c:v>
                </c:pt>
                <c:pt idx="26449" formatCode="General">
                  <c:v>-67.7286</c:v>
                </c:pt>
                <c:pt idx="26450" formatCode="General">
                  <c:v>-75.646299999999997</c:v>
                </c:pt>
                <c:pt idx="26451" formatCode="General">
                  <c:v>-83.564400000000006</c:v>
                </c:pt>
                <c:pt idx="26452" formatCode="General">
                  <c:v>-91.510999999999996</c:v>
                </c:pt>
                <c:pt idx="26453" formatCode="General">
                  <c:v>-99.461799999999997</c:v>
                </c:pt>
                <c:pt idx="26454" formatCode="General">
                  <c:v>-107.401</c:v>
                </c:pt>
                <c:pt idx="26455" formatCode="General">
                  <c:v>-115.32299999999999</c:v>
                </c:pt>
                <c:pt idx="26456" formatCode="General">
                  <c:v>-123.242</c:v>
                </c:pt>
                <c:pt idx="26457" formatCode="General">
                  <c:v>-131.172</c:v>
                </c:pt>
                <c:pt idx="26458" formatCode="General">
                  <c:v>-139.095</c:v>
                </c:pt>
                <c:pt idx="26459" formatCode="General">
                  <c:v>-147</c:v>
                </c:pt>
                <c:pt idx="26460" formatCode="General">
                  <c:v>-154.904</c:v>
                </c:pt>
                <c:pt idx="26461" formatCode="General">
                  <c:v>-162.81</c:v>
                </c:pt>
                <c:pt idx="26462" formatCode="General">
                  <c:v>-170.71</c:v>
                </c:pt>
                <c:pt idx="26463" formatCode="General">
                  <c:v>-178.79900000000001</c:v>
                </c:pt>
                <c:pt idx="26464" formatCode="General">
                  <c:v>-187.267</c:v>
                </c:pt>
                <c:pt idx="26465" formatCode="General">
                  <c:v>-196.084</c:v>
                </c:pt>
                <c:pt idx="26466" formatCode="General">
                  <c:v>-205.18299999999999</c:v>
                </c:pt>
                <c:pt idx="26467" formatCode="General">
                  <c:v>-214.48099999999999</c:v>
                </c:pt>
                <c:pt idx="26468" formatCode="General">
                  <c:v>-223.851</c:v>
                </c:pt>
                <c:pt idx="26469" formatCode="General">
                  <c:v>-233.16900000000001</c:v>
                </c:pt>
                <c:pt idx="26470" formatCode="General">
                  <c:v>-242.25</c:v>
                </c:pt>
                <c:pt idx="26471" formatCode="General">
                  <c:v>-250.92</c:v>
                </c:pt>
                <c:pt idx="26472" formatCode="General">
                  <c:v>-259.09899999999999</c:v>
                </c:pt>
                <c:pt idx="26473" formatCode="General">
                  <c:v>-266.721</c:v>
                </c:pt>
                <c:pt idx="26474" formatCode="General">
                  <c:v>-273.73700000000002</c:v>
                </c:pt>
                <c:pt idx="26475" formatCode="General">
                  <c:v>-280.19299999999998</c:v>
                </c:pt>
                <c:pt idx="26476" formatCode="General">
                  <c:v>-286.18299999999999</c:v>
                </c:pt>
                <c:pt idx="26477" formatCode="General">
                  <c:v>-291.822</c:v>
                </c:pt>
                <c:pt idx="26478" formatCode="General">
                  <c:v>-297.22300000000001</c:v>
                </c:pt>
                <c:pt idx="26479" formatCode="General">
                  <c:v>-302.45100000000002</c:v>
                </c:pt>
                <c:pt idx="26480" formatCode="General">
                  <c:v>-307.54599999999999</c:v>
                </c:pt>
                <c:pt idx="26481" formatCode="General">
                  <c:v>-312.51900000000001</c:v>
                </c:pt>
                <c:pt idx="26482" formatCode="General">
                  <c:v>-317.29000000000002</c:v>
                </c:pt>
                <c:pt idx="26483" formatCode="General">
                  <c:v>-321.74599999999998</c:v>
                </c:pt>
                <c:pt idx="26484" formatCode="General">
                  <c:v>-325.851</c:v>
                </c:pt>
                <c:pt idx="26485" formatCode="General">
                  <c:v>-329.63099999999997</c:v>
                </c:pt>
                <c:pt idx="26486" formatCode="General">
                  <c:v>-333.17899999999997</c:v>
                </c:pt>
                <c:pt idx="26487" formatCode="General">
                  <c:v>-336.55</c:v>
                </c:pt>
                <c:pt idx="26488" formatCode="General">
                  <c:v>-339.745</c:v>
                </c:pt>
                <c:pt idx="26489" formatCode="General">
                  <c:v>-342.84899999999999</c:v>
                </c:pt>
                <c:pt idx="26490" formatCode="General">
                  <c:v>-345.96899999999999</c:v>
                </c:pt>
                <c:pt idx="26491" formatCode="General">
                  <c:v>-349.1</c:v>
                </c:pt>
                <c:pt idx="26492" formatCode="General">
                  <c:v>-352.21699999999998</c:v>
                </c:pt>
                <c:pt idx="26493" formatCode="General">
                  <c:v>-355.33499999999998</c:v>
                </c:pt>
                <c:pt idx="26494" formatCode="General">
                  <c:v>-358.45499999999998</c:v>
                </c:pt>
                <c:pt idx="26495" formatCode="General">
                  <c:v>-361.57299999999998</c:v>
                </c:pt>
                <c:pt idx="26496" formatCode="General">
                  <c:v>-364.697</c:v>
                </c:pt>
                <c:pt idx="26497" formatCode="General">
                  <c:v>-367.863</c:v>
                </c:pt>
                <c:pt idx="26498" formatCode="General">
                  <c:v>-371.19900000000001</c:v>
                </c:pt>
                <c:pt idx="26499" formatCode="General">
                  <c:v>-374.84300000000002</c:v>
                </c:pt>
                <c:pt idx="26500" formatCode="General">
                  <c:v>-378.87299999999999</c:v>
                </c:pt>
                <c:pt idx="26501" formatCode="General">
                  <c:v>-383.30500000000001</c:v>
                </c:pt>
                <c:pt idx="26502" formatCode="General">
                  <c:v>-388.08600000000001</c:v>
                </c:pt>
                <c:pt idx="26503" formatCode="General">
                  <c:v>-393.15600000000001</c:v>
                </c:pt>
                <c:pt idx="26504" formatCode="General">
                  <c:v>-398.44200000000001</c:v>
                </c:pt>
                <c:pt idx="26505" formatCode="General">
                  <c:v>-403.71199999999999</c:v>
                </c:pt>
                <c:pt idx="26506" formatCode="General">
                  <c:v>-408.75799999999998</c:v>
                </c:pt>
                <c:pt idx="26507" formatCode="General">
                  <c:v>-413.572</c:v>
                </c:pt>
                <c:pt idx="26508" formatCode="General">
                  <c:v>-418.233</c:v>
                </c:pt>
                <c:pt idx="26509" formatCode="General">
                  <c:v>-422.834</c:v>
                </c:pt>
                <c:pt idx="26510" formatCode="General">
                  <c:v>-427.33699999999999</c:v>
                </c:pt>
                <c:pt idx="26511" formatCode="General">
                  <c:v>-431.66399999999999</c:v>
                </c:pt>
                <c:pt idx="26512" formatCode="General">
                  <c:v>-435.798</c:v>
                </c:pt>
                <c:pt idx="26513" formatCode="General">
                  <c:v>-439.75200000000001</c:v>
                </c:pt>
                <c:pt idx="26514" formatCode="General">
                  <c:v>-443.58</c:v>
                </c:pt>
                <c:pt idx="26515" formatCode="General">
                  <c:v>-447.27699999999999</c:v>
                </c:pt>
                <c:pt idx="26516" formatCode="General">
                  <c:v>-450.78300000000002</c:v>
                </c:pt>
                <c:pt idx="26517" formatCode="General">
                  <c:v>-454.06700000000001</c:v>
                </c:pt>
                <c:pt idx="26518" formatCode="General">
                  <c:v>-457.12599999999998</c:v>
                </c:pt>
                <c:pt idx="26519" formatCode="General">
                  <c:v>-459.98099999999999</c:v>
                </c:pt>
                <c:pt idx="26520" formatCode="General">
                  <c:v>-462.62400000000002</c:v>
                </c:pt>
                <c:pt idx="26521" formatCode="General">
                  <c:v>-465.00400000000002</c:v>
                </c:pt>
                <c:pt idx="26522" formatCode="General">
                  <c:v>-467.18299999999999</c:v>
                </c:pt>
                <c:pt idx="26523" formatCode="General">
                  <c:v>-469.28399999999999</c:v>
                </c:pt>
                <c:pt idx="26524" formatCode="General">
                  <c:v>-471.298</c:v>
                </c:pt>
                <c:pt idx="26525" formatCode="General">
                  <c:v>-473.16500000000002</c:v>
                </c:pt>
                <c:pt idx="26526" formatCode="General">
                  <c:v>-474.83100000000002</c:v>
                </c:pt>
                <c:pt idx="26527" formatCode="General">
                  <c:v>-476.28800000000001</c:v>
                </c:pt>
                <c:pt idx="26528" formatCode="General">
                  <c:v>-477.62400000000002</c:v>
                </c:pt>
                <c:pt idx="26529" formatCode="General">
                  <c:v>-478.84100000000001</c:v>
                </c:pt>
                <c:pt idx="26530" formatCode="General">
                  <c:v>-479.87599999999998</c:v>
                </c:pt>
                <c:pt idx="26531" formatCode="General">
                  <c:v>-480.66199999999998</c:v>
                </c:pt>
                <c:pt idx="26532" formatCode="General">
                  <c:v>-481.14499999999998</c:v>
                </c:pt>
                <c:pt idx="26533" formatCode="General">
                  <c:v>-481.34399999999999</c:v>
                </c:pt>
                <c:pt idx="26534" formatCode="General">
                  <c:v>-481.29700000000003</c:v>
                </c:pt>
                <c:pt idx="26535" formatCode="General">
                  <c:v>-481.05799999999999</c:v>
                </c:pt>
                <c:pt idx="26536" formatCode="General">
                  <c:v>-480.67899999999997</c:v>
                </c:pt>
                <c:pt idx="26537" formatCode="General">
                  <c:v>-480.20499999999998</c:v>
                </c:pt>
                <c:pt idx="26538" formatCode="General">
                  <c:v>-479.7</c:v>
                </c:pt>
                <c:pt idx="26539" formatCode="General">
                  <c:v>-479.22699999999998</c:v>
                </c:pt>
                <c:pt idx="26540" formatCode="General">
                  <c:v>-478.80700000000002</c:v>
                </c:pt>
                <c:pt idx="26541" formatCode="General">
                  <c:v>-478.5</c:v>
                </c:pt>
                <c:pt idx="26542" formatCode="General">
                  <c:v>-478.392</c:v>
                </c:pt>
                <c:pt idx="26543" formatCode="General">
                  <c:v>-478.505</c:v>
                </c:pt>
                <c:pt idx="26544" formatCode="General">
                  <c:v>-478.827</c:v>
                </c:pt>
                <c:pt idx="26545" formatCode="General">
                  <c:v>-479.30599999999998</c:v>
                </c:pt>
                <c:pt idx="26546" formatCode="General">
                  <c:v>-479.858</c:v>
                </c:pt>
                <c:pt idx="26547" formatCode="General">
                  <c:v>-480.37200000000001</c:v>
                </c:pt>
                <c:pt idx="26548" formatCode="General">
                  <c:v>-480.78</c:v>
                </c:pt>
                <c:pt idx="26549" formatCode="General">
                  <c:v>-481.089</c:v>
                </c:pt>
                <c:pt idx="26550" formatCode="General">
                  <c:v>-481.29700000000003</c:v>
                </c:pt>
                <c:pt idx="26551" formatCode="General">
                  <c:v>-481.40899999999999</c:v>
                </c:pt>
                <c:pt idx="26552" formatCode="General">
                  <c:v>-481.49799999999999</c:v>
                </c:pt>
                <c:pt idx="26553" formatCode="General">
                  <c:v>-481.625</c:v>
                </c:pt>
                <c:pt idx="26554" formatCode="General">
                  <c:v>-481.78</c:v>
                </c:pt>
                <c:pt idx="26555" formatCode="General">
                  <c:v>-481.94799999999998</c:v>
                </c:pt>
                <c:pt idx="26556" formatCode="General">
                  <c:v>-482.11099999999999</c:v>
                </c:pt>
                <c:pt idx="26557" formatCode="General">
                  <c:v>-482.233</c:v>
                </c:pt>
                <c:pt idx="26558" formatCode="General">
                  <c:v>-482.27199999999999</c:v>
                </c:pt>
                <c:pt idx="26559" formatCode="General">
                  <c:v>-482.19</c:v>
                </c:pt>
                <c:pt idx="26560" formatCode="General">
                  <c:v>-481.92099999999999</c:v>
                </c:pt>
                <c:pt idx="26561" formatCode="General">
                  <c:v>-481.35500000000002</c:v>
                </c:pt>
                <c:pt idx="26562" formatCode="General">
                  <c:v>-480.46800000000002</c:v>
                </c:pt>
                <c:pt idx="26563" formatCode="General">
                  <c:v>-479.31599999999997</c:v>
                </c:pt>
                <c:pt idx="26564" formatCode="General">
                  <c:v>-477.87400000000002</c:v>
                </c:pt>
                <c:pt idx="26565" formatCode="General">
                  <c:v>-476.12299999999999</c:v>
                </c:pt>
                <c:pt idx="26566" formatCode="General">
                  <c:v>-474.13200000000001</c:v>
                </c:pt>
                <c:pt idx="26567" formatCode="General">
                  <c:v>-472.00599999999997</c:v>
                </c:pt>
                <c:pt idx="26568" formatCode="General">
                  <c:v>-469.85899999999998</c:v>
                </c:pt>
                <c:pt idx="26569" formatCode="General">
                  <c:v>-467.786</c:v>
                </c:pt>
                <c:pt idx="26570" formatCode="General">
                  <c:v>-465.84699999999998</c:v>
                </c:pt>
                <c:pt idx="26571" formatCode="General">
                  <c:v>-464.02499999999998</c:v>
                </c:pt>
                <c:pt idx="26572" formatCode="General">
                  <c:v>-462.27199999999999</c:v>
                </c:pt>
                <c:pt idx="26573" formatCode="General">
                  <c:v>-460.53399999999999</c:v>
                </c:pt>
                <c:pt idx="26574" formatCode="General">
                  <c:v>-458.74700000000001</c:v>
                </c:pt>
                <c:pt idx="26575" formatCode="General">
                  <c:v>-456.87900000000002</c:v>
                </c:pt>
                <c:pt idx="26576" formatCode="General">
                  <c:v>-454.95400000000001</c:v>
                </c:pt>
                <c:pt idx="26577" formatCode="General">
                  <c:v>-453.01400000000001</c:v>
                </c:pt>
                <c:pt idx="26578" formatCode="General">
                  <c:v>-451.06799999999998</c:v>
                </c:pt>
                <c:pt idx="26579" formatCode="General">
                  <c:v>-449.10899999999998</c:v>
                </c:pt>
                <c:pt idx="26580" formatCode="General">
                  <c:v>-447.11700000000002</c:v>
                </c:pt>
                <c:pt idx="26581" formatCode="General">
                  <c:v>-445.06599999999997</c:v>
                </c:pt>
                <c:pt idx="26582" formatCode="General">
                  <c:v>-442.923</c:v>
                </c:pt>
                <c:pt idx="26583" formatCode="General">
                  <c:v>-440.54300000000001</c:v>
                </c:pt>
                <c:pt idx="26584" formatCode="General">
                  <c:v>-437.74700000000001</c:v>
                </c:pt>
                <c:pt idx="26585" formatCode="General">
                  <c:v>-434.54</c:v>
                </c:pt>
                <c:pt idx="26586" formatCode="General">
                  <c:v>-430.99700000000001</c:v>
                </c:pt>
                <c:pt idx="26587" formatCode="General">
                  <c:v>-427.17700000000002</c:v>
                </c:pt>
                <c:pt idx="26588" formatCode="General">
                  <c:v>-423.10599999999999</c:v>
                </c:pt>
                <c:pt idx="26589" formatCode="General">
                  <c:v>-418.76900000000001</c:v>
                </c:pt>
                <c:pt idx="26590" formatCode="General">
                  <c:v>-414.23</c:v>
                </c:pt>
                <c:pt idx="26591" formatCode="General">
                  <c:v>-409.58499999999998</c:v>
                </c:pt>
                <c:pt idx="26592" formatCode="General">
                  <c:v>-404.916</c:v>
                </c:pt>
                <c:pt idx="26593" formatCode="General">
                  <c:v>-400.28699999999998</c:v>
                </c:pt>
                <c:pt idx="26594" formatCode="General">
                  <c:v>-395.70699999999999</c:v>
                </c:pt>
                <c:pt idx="26595" formatCode="General">
                  <c:v>-391.19</c:v>
                </c:pt>
                <c:pt idx="26596" formatCode="General">
                  <c:v>-386.75799999999998</c:v>
                </c:pt>
                <c:pt idx="26597" formatCode="General">
                  <c:v>-382.45299999999997</c:v>
                </c:pt>
                <c:pt idx="26598" formatCode="General">
                  <c:v>-378.303</c:v>
                </c:pt>
                <c:pt idx="26599" formatCode="General">
                  <c:v>-374.26799999999997</c:v>
                </c:pt>
                <c:pt idx="26600" formatCode="General">
                  <c:v>-370.226</c:v>
                </c:pt>
                <c:pt idx="26601" formatCode="General">
                  <c:v>-365.976</c:v>
                </c:pt>
                <c:pt idx="26602" formatCode="General">
                  <c:v>-361.42500000000001</c:v>
                </c:pt>
                <c:pt idx="26603" formatCode="General">
                  <c:v>-356.62</c:v>
                </c:pt>
                <c:pt idx="26604" formatCode="General">
                  <c:v>-351.66199999999998</c:v>
                </c:pt>
                <c:pt idx="26605" formatCode="General">
                  <c:v>-346.65300000000002</c:v>
                </c:pt>
                <c:pt idx="26606" formatCode="General">
                  <c:v>-341.65499999999997</c:v>
                </c:pt>
                <c:pt idx="26607" formatCode="General">
                  <c:v>-336.71600000000001</c:v>
                </c:pt>
                <c:pt idx="26608" formatCode="General">
                  <c:v>-331.858</c:v>
                </c:pt>
                <c:pt idx="26609" formatCode="General">
                  <c:v>-326.98899999999998</c:v>
                </c:pt>
                <c:pt idx="26610" formatCode="General">
                  <c:v>-321.96800000000002</c:v>
                </c:pt>
                <c:pt idx="26611" formatCode="General">
                  <c:v>-316.71199999999999</c:v>
                </c:pt>
                <c:pt idx="26612" formatCode="General">
                  <c:v>-311.19600000000003</c:v>
                </c:pt>
                <c:pt idx="26613" formatCode="General">
                  <c:v>-305.51900000000001</c:v>
                </c:pt>
                <c:pt idx="26614" formatCode="General">
                  <c:v>-299.77699999999999</c:v>
                </c:pt>
                <c:pt idx="26615" formatCode="General">
                  <c:v>-293.98599999999999</c:v>
                </c:pt>
                <c:pt idx="26616" formatCode="General">
                  <c:v>-288.06700000000001</c:v>
                </c:pt>
                <c:pt idx="26617" formatCode="General">
                  <c:v>-281.87799999999999</c:v>
                </c:pt>
                <c:pt idx="26618" formatCode="General">
                  <c:v>-275.28300000000002</c:v>
                </c:pt>
                <c:pt idx="26619" formatCode="General">
                  <c:v>-268.23899999999998</c:v>
                </c:pt>
                <c:pt idx="26620" formatCode="General">
                  <c:v>-260.87599999999998</c:v>
                </c:pt>
                <c:pt idx="26621" formatCode="General">
                  <c:v>-253.33099999999999</c:v>
                </c:pt>
                <c:pt idx="26622" formatCode="General">
                  <c:v>-245.678</c:v>
                </c:pt>
                <c:pt idx="26623" formatCode="General">
                  <c:v>-238.005</c:v>
                </c:pt>
                <c:pt idx="26624" formatCode="General">
                  <c:v>-230.39</c:v>
                </c:pt>
                <c:pt idx="26625" formatCode="General">
                  <c:v>-222.9</c:v>
                </c:pt>
                <c:pt idx="26626" formatCode="General">
                  <c:v>-215.58699999999999</c:v>
                </c:pt>
                <c:pt idx="26627" formatCode="General">
                  <c:v>-208.45</c:v>
                </c:pt>
                <c:pt idx="26628" formatCode="General">
                  <c:v>-201.48599999999999</c:v>
                </c:pt>
                <c:pt idx="26629" formatCode="General">
                  <c:v>-194.70400000000001</c:v>
                </c:pt>
                <c:pt idx="26630" formatCode="General">
                  <c:v>-188.148</c:v>
                </c:pt>
                <c:pt idx="26631" formatCode="General">
                  <c:v>-181.86799999999999</c:v>
                </c:pt>
                <c:pt idx="26632" formatCode="General">
                  <c:v>-175.87299999999999</c:v>
                </c:pt>
                <c:pt idx="26633" formatCode="General">
                  <c:v>-170.148</c:v>
                </c:pt>
                <c:pt idx="26634" formatCode="General">
                  <c:v>-164.64500000000001</c:v>
                </c:pt>
                <c:pt idx="26635" formatCode="General">
                  <c:v>-159.304</c:v>
                </c:pt>
                <c:pt idx="26636" formatCode="General">
                  <c:v>-154.065</c:v>
                </c:pt>
                <c:pt idx="26637" formatCode="General">
                  <c:v>-148.88800000000001</c:v>
                </c:pt>
                <c:pt idx="26638" formatCode="General">
                  <c:v>-143.74799999999999</c:v>
                </c:pt>
                <c:pt idx="26639" formatCode="General">
                  <c:v>-138.64699999999999</c:v>
                </c:pt>
                <c:pt idx="26640" formatCode="General">
                  <c:v>-133.59</c:v>
                </c:pt>
                <c:pt idx="26641" formatCode="General">
                  <c:v>-128.56200000000001</c:v>
                </c:pt>
                <c:pt idx="26642" formatCode="General">
                  <c:v>-123.518</c:v>
                </c:pt>
                <c:pt idx="26643" formatCode="General">
                  <c:v>-118.395</c:v>
                </c:pt>
                <c:pt idx="26644" formatCode="General">
                  <c:v>-113.10899999999999</c:v>
                </c:pt>
                <c:pt idx="26645" formatCode="General">
                  <c:v>-107.589</c:v>
                </c:pt>
                <c:pt idx="26646" formatCode="General">
                  <c:v>-101.85599999999999</c:v>
                </c:pt>
                <c:pt idx="26647" formatCode="General">
                  <c:v>-95.963300000000004</c:v>
                </c:pt>
                <c:pt idx="26648" formatCode="General">
                  <c:v>-89.970699999999994</c:v>
                </c:pt>
                <c:pt idx="26649" formatCode="General">
                  <c:v>-83.978099999999998</c:v>
                </c:pt>
                <c:pt idx="26650" formatCode="General">
                  <c:v>-78.0916</c:v>
                </c:pt>
                <c:pt idx="26651" formatCode="General">
                  <c:v>-72.405900000000003</c:v>
                </c:pt>
                <c:pt idx="26652" formatCode="General">
                  <c:v>-66.954099999999997</c:v>
                </c:pt>
                <c:pt idx="26653" formatCode="General">
                  <c:v>-61.643099999999997</c:v>
                </c:pt>
                <c:pt idx="26654" formatCode="General">
                  <c:v>-56.3459</c:v>
                </c:pt>
                <c:pt idx="26655" formatCode="General">
                  <c:v>-50.953699999999998</c:v>
                </c:pt>
                <c:pt idx="26656" formatCode="General">
                  <c:v>-45.383699999999997</c:v>
                </c:pt>
                <c:pt idx="26657" formatCode="General">
                  <c:v>-39.599400000000003</c:v>
                </c:pt>
                <c:pt idx="26658" formatCode="General">
                  <c:v>-33.576099999999997</c:v>
                </c:pt>
                <c:pt idx="26659" formatCode="General">
                  <c:v>-27.305499999999999</c:v>
                </c:pt>
                <c:pt idx="26660" formatCode="General">
                  <c:v>-20.827200000000001</c:v>
                </c:pt>
                <c:pt idx="26661" formatCode="General">
                  <c:v>-14.2052</c:v>
                </c:pt>
                <c:pt idx="26662" formatCode="General">
                  <c:v>-7.5115600000000002</c:v>
                </c:pt>
                <c:pt idx="26663" formatCode="General">
                  <c:v>-0.77551899999999996</c:v>
                </c:pt>
                <c:pt idx="26664" formatCode="General">
                  <c:v>6.0170300000000001</c:v>
                </c:pt>
                <c:pt idx="26665" formatCode="General">
                  <c:v>12.8527</c:v>
                </c:pt>
                <c:pt idx="26666" formatCode="General">
                  <c:v>19.718499999999999</c:v>
                </c:pt>
                <c:pt idx="26667" formatCode="General">
                  <c:v>26.628299999999999</c:v>
                </c:pt>
                <c:pt idx="26668" formatCode="General">
                  <c:v>33.600200000000001</c:v>
                </c:pt>
                <c:pt idx="26669" formatCode="General">
                  <c:v>40.6419</c:v>
                </c:pt>
                <c:pt idx="26670" formatCode="General">
                  <c:v>47.763399999999997</c:v>
                </c:pt>
                <c:pt idx="26671" formatCode="General">
                  <c:v>54.970199999999998</c:v>
                </c:pt>
                <c:pt idx="26672" formatCode="General">
                  <c:v>62.3874</c:v>
                </c:pt>
                <c:pt idx="26673" formatCode="General">
                  <c:v>70.119299999999996</c:v>
                </c:pt>
                <c:pt idx="26674" formatCode="General">
                  <c:v>78.08</c:v>
                </c:pt>
                <c:pt idx="26675" formatCode="General">
                  <c:v>86.164400000000001</c:v>
                </c:pt>
                <c:pt idx="26676" formatCode="General">
                  <c:v>94.295900000000003</c:v>
                </c:pt>
                <c:pt idx="26677" formatCode="General">
                  <c:v>102.414</c:v>
                </c:pt>
                <c:pt idx="26678" formatCode="General">
                  <c:v>110.47799999999999</c:v>
                </c:pt>
                <c:pt idx="26679" formatCode="General">
                  <c:v>118.426</c:v>
                </c:pt>
                <c:pt idx="26680" formatCode="General">
                  <c:v>126.19</c:v>
                </c:pt>
                <c:pt idx="26681" formatCode="General">
                  <c:v>133.68799999999999</c:v>
                </c:pt>
                <c:pt idx="26682" formatCode="General">
                  <c:v>140.864</c:v>
                </c:pt>
                <c:pt idx="26683" formatCode="General">
                  <c:v>147.70699999999999</c:v>
                </c:pt>
                <c:pt idx="26684" formatCode="General">
                  <c:v>154.24299999999999</c:v>
                </c:pt>
                <c:pt idx="26685" formatCode="General">
                  <c:v>160.495</c:v>
                </c:pt>
                <c:pt idx="26686" formatCode="General">
                  <c:v>166.43799999999999</c:v>
                </c:pt>
                <c:pt idx="26687" formatCode="General">
                  <c:v>172.065</c:v>
                </c:pt>
                <c:pt idx="26688" formatCode="General">
                  <c:v>177.43799999999999</c:v>
                </c:pt>
                <c:pt idx="26689" formatCode="General">
                  <c:v>182.63499999999999</c:v>
                </c:pt>
                <c:pt idx="26690" formatCode="General">
                  <c:v>187.732</c:v>
                </c:pt>
                <c:pt idx="26691" formatCode="General">
                  <c:v>192.756</c:v>
                </c:pt>
                <c:pt idx="26692" formatCode="General">
                  <c:v>197.70599999999999</c:v>
                </c:pt>
                <c:pt idx="26693" formatCode="General">
                  <c:v>202.59200000000001</c:v>
                </c:pt>
                <c:pt idx="26694" formatCode="General">
                  <c:v>207.411</c:v>
                </c:pt>
                <c:pt idx="26695" formatCode="General">
                  <c:v>212.12700000000001</c:v>
                </c:pt>
                <c:pt idx="26696" formatCode="General">
                  <c:v>216.72200000000001</c:v>
                </c:pt>
                <c:pt idx="26697" formatCode="General">
                  <c:v>221.21100000000001</c:v>
                </c:pt>
                <c:pt idx="26698" formatCode="General">
                  <c:v>225.47800000000001</c:v>
                </c:pt>
                <c:pt idx="26699" formatCode="General">
                  <c:v>229.38200000000001</c:v>
                </c:pt>
                <c:pt idx="26700" formatCode="General">
                  <c:v>232.87700000000001</c:v>
                </c:pt>
                <c:pt idx="26701" formatCode="General">
                  <c:v>236.01900000000001</c:v>
                </c:pt>
                <c:pt idx="26702" formatCode="General">
                  <c:v>239.03800000000001</c:v>
                </c:pt>
                <c:pt idx="26703" formatCode="General">
                  <c:v>242.072</c:v>
                </c:pt>
                <c:pt idx="26704" formatCode="General">
                  <c:v>245.126</c:v>
                </c:pt>
                <c:pt idx="26705" formatCode="General">
                  <c:v>248.18100000000001</c:v>
                </c:pt>
                <c:pt idx="26706" formatCode="General">
                  <c:v>251.23099999999999</c:v>
                </c:pt>
                <c:pt idx="26707" formatCode="General">
                  <c:v>254.33199999999999</c:v>
                </c:pt>
                <c:pt idx="26708" formatCode="General">
                  <c:v>257.57499999999999</c:v>
                </c:pt>
                <c:pt idx="26709" formatCode="General">
                  <c:v>261.06099999999998</c:v>
                </c:pt>
                <c:pt idx="26710" formatCode="General">
                  <c:v>264.82600000000002</c:v>
                </c:pt>
                <c:pt idx="26711" formatCode="General">
                  <c:v>268.85000000000002</c:v>
                </c:pt>
                <c:pt idx="26712" formatCode="General">
                  <c:v>273.06400000000002</c:v>
                </c:pt>
                <c:pt idx="26713" formatCode="General">
                  <c:v>277.40300000000002</c:v>
                </c:pt>
                <c:pt idx="26714" formatCode="General">
                  <c:v>281.89499999999998</c:v>
                </c:pt>
                <c:pt idx="26715" formatCode="General">
                  <c:v>286.55200000000002</c:v>
                </c:pt>
                <c:pt idx="26716" formatCode="General">
                  <c:v>291.322</c:v>
                </c:pt>
                <c:pt idx="26717" formatCode="General">
                  <c:v>296.14699999999999</c:v>
                </c:pt>
                <c:pt idx="26718" formatCode="General">
                  <c:v>300.98099999999999</c:v>
                </c:pt>
                <c:pt idx="26719" formatCode="General">
                  <c:v>305.803</c:v>
                </c:pt>
                <c:pt idx="26720" formatCode="General">
                  <c:v>310.577</c:v>
                </c:pt>
                <c:pt idx="26721" formatCode="General">
                  <c:v>315.21199999999999</c:v>
                </c:pt>
                <c:pt idx="26722" formatCode="General">
                  <c:v>319.62400000000002</c:v>
                </c:pt>
                <c:pt idx="26723" formatCode="General">
                  <c:v>323.76499999999999</c:v>
                </c:pt>
                <c:pt idx="26724" formatCode="General">
                  <c:v>327.68700000000001</c:v>
                </c:pt>
                <c:pt idx="26725" formatCode="General">
                  <c:v>331.48700000000002</c:v>
                </c:pt>
                <c:pt idx="26726" formatCode="General">
                  <c:v>335.15800000000002</c:v>
                </c:pt>
                <c:pt idx="26727" formatCode="General">
                  <c:v>338.64600000000002</c:v>
                </c:pt>
                <c:pt idx="26728" formatCode="General">
                  <c:v>341.85500000000002</c:v>
                </c:pt>
                <c:pt idx="26729" formatCode="General">
                  <c:v>344.71699999999998</c:v>
                </c:pt>
                <c:pt idx="26730" formatCode="General">
                  <c:v>347.24099999999999</c:v>
                </c:pt>
                <c:pt idx="26731" formatCode="General">
                  <c:v>349.54199999999997</c:v>
                </c:pt>
                <c:pt idx="26732" formatCode="General">
                  <c:v>351.75799999999998</c:v>
                </c:pt>
                <c:pt idx="26733" formatCode="General">
                  <c:v>353.90199999999999</c:v>
                </c:pt>
                <c:pt idx="26734" formatCode="General">
                  <c:v>355.959</c:v>
                </c:pt>
                <c:pt idx="26735" formatCode="General">
                  <c:v>357.91199999999998</c:v>
                </c:pt>
                <c:pt idx="26736" formatCode="General">
                  <c:v>359.78199999999998</c:v>
                </c:pt>
                <c:pt idx="26737" formatCode="General">
                  <c:v>361.64400000000001</c:v>
                </c:pt>
                <c:pt idx="26738" formatCode="General">
                  <c:v>363.517</c:v>
                </c:pt>
                <c:pt idx="26739" formatCode="General">
                  <c:v>365.387</c:v>
                </c:pt>
                <c:pt idx="26740" formatCode="General">
                  <c:v>367.26799999999997</c:v>
                </c:pt>
                <c:pt idx="26741" formatCode="General">
                  <c:v>369.17099999999999</c:v>
                </c:pt>
                <c:pt idx="26742" formatCode="General">
                  <c:v>371.09100000000001</c:v>
                </c:pt>
                <c:pt idx="26743" formatCode="General">
                  <c:v>373.048</c:v>
                </c:pt>
                <c:pt idx="26744" formatCode="General">
                  <c:v>375.077</c:v>
                </c:pt>
                <c:pt idx="26745" formatCode="General">
                  <c:v>377.21800000000002</c:v>
                </c:pt>
                <c:pt idx="26746" formatCode="General">
                  <c:v>379.49200000000002</c:v>
                </c:pt>
                <c:pt idx="26747" formatCode="General">
                  <c:v>381.82600000000002</c:v>
                </c:pt>
                <c:pt idx="26748" formatCode="General">
                  <c:v>384.15199999999999</c:v>
                </c:pt>
                <c:pt idx="26749" formatCode="General">
                  <c:v>386.47</c:v>
                </c:pt>
                <c:pt idx="26750" formatCode="General">
                  <c:v>388.78100000000001</c:v>
                </c:pt>
                <c:pt idx="26751" formatCode="General">
                  <c:v>391.07900000000001</c:v>
                </c:pt>
                <c:pt idx="26752" formatCode="General">
                  <c:v>393.358</c:v>
                </c:pt>
                <c:pt idx="26753" formatCode="General">
                  <c:v>395.6</c:v>
                </c:pt>
                <c:pt idx="26754" formatCode="General">
                  <c:v>397.75200000000001</c:v>
                </c:pt>
                <c:pt idx="26755" formatCode="General">
                  <c:v>399.791</c:v>
                </c:pt>
                <c:pt idx="26756" formatCode="General">
                  <c:v>401.74900000000002</c:v>
                </c:pt>
                <c:pt idx="26757" formatCode="General">
                  <c:v>403.63799999999998</c:v>
                </c:pt>
                <c:pt idx="26758" formatCode="General">
                  <c:v>405.44499999999999</c:v>
                </c:pt>
                <c:pt idx="26759" formatCode="General">
                  <c:v>407.18400000000003</c:v>
                </c:pt>
                <c:pt idx="26760" formatCode="General">
                  <c:v>408.88299999999998</c:v>
                </c:pt>
                <c:pt idx="26761" formatCode="General">
                  <c:v>410.56299999999999</c:v>
                </c:pt>
                <c:pt idx="26762" formatCode="General">
                  <c:v>412.29700000000003</c:v>
                </c:pt>
                <c:pt idx="26763" formatCode="General">
                  <c:v>414.19499999999999</c:v>
                </c:pt>
                <c:pt idx="26764" formatCode="General">
                  <c:v>416.30099999999999</c:v>
                </c:pt>
                <c:pt idx="26765" formatCode="General">
                  <c:v>418.601</c:v>
                </c:pt>
                <c:pt idx="26766" formatCode="General">
                  <c:v>420.97699999999998</c:v>
                </c:pt>
                <c:pt idx="26767" formatCode="General">
                  <c:v>423.29899999999998</c:v>
                </c:pt>
                <c:pt idx="26768" formatCode="General">
                  <c:v>425.53199999999998</c:v>
                </c:pt>
                <c:pt idx="26769" formatCode="General">
                  <c:v>427.67399999999998</c:v>
                </c:pt>
                <c:pt idx="26770" formatCode="General">
                  <c:v>429.76600000000002</c:v>
                </c:pt>
                <c:pt idx="26771" formatCode="General">
                  <c:v>431.87</c:v>
                </c:pt>
                <c:pt idx="26772" formatCode="General">
                  <c:v>434.01799999999997</c:v>
                </c:pt>
                <c:pt idx="26773" formatCode="General">
                  <c:v>435.983</c:v>
                </c:pt>
                <c:pt idx="26774" formatCode="General">
                  <c:v>437.46800000000002</c:v>
                </c:pt>
                <c:pt idx="26775" formatCode="General">
                  <c:v>438.26400000000001</c:v>
                </c:pt>
                <c:pt idx="26776" formatCode="General">
                  <c:v>438.36399999999998</c:v>
                </c:pt>
                <c:pt idx="26777" formatCode="General">
                  <c:v>437.99200000000002</c:v>
                </c:pt>
                <c:pt idx="26778" formatCode="General">
                  <c:v>437.21300000000002</c:v>
                </c:pt>
                <c:pt idx="26779" formatCode="General">
                  <c:v>435.97699999999998</c:v>
                </c:pt>
                <c:pt idx="26780" formatCode="General">
                  <c:v>434.21300000000002</c:v>
                </c:pt>
                <c:pt idx="26781" formatCode="General">
                  <c:v>431.85199999999998</c:v>
                </c:pt>
                <c:pt idx="26782" formatCode="General">
                  <c:v>428.86500000000001</c:v>
                </c:pt>
                <c:pt idx="26783" formatCode="General">
                  <c:v>425.33300000000003</c:v>
                </c:pt>
                <c:pt idx="26784" formatCode="General">
                  <c:v>421.43200000000002</c:v>
                </c:pt>
                <c:pt idx="26785" formatCode="General">
                  <c:v>417.06</c:v>
                </c:pt>
                <c:pt idx="26786" formatCode="General">
                  <c:v>412.053</c:v>
                </c:pt>
                <c:pt idx="26787" formatCode="General">
                  <c:v>406.47300000000001</c:v>
                </c:pt>
                <c:pt idx="26788" formatCode="General">
                  <c:v>400.45600000000002</c:v>
                </c:pt>
                <c:pt idx="26789" formatCode="General">
                  <c:v>394.197</c:v>
                </c:pt>
                <c:pt idx="26790" formatCode="General">
                  <c:v>387.815</c:v>
                </c:pt>
                <c:pt idx="26791" formatCode="General">
                  <c:v>381.31400000000002</c:v>
                </c:pt>
                <c:pt idx="26792" formatCode="General">
                  <c:v>374.69400000000002</c:v>
                </c:pt>
                <c:pt idx="26793" formatCode="General">
                  <c:v>367.96800000000002</c:v>
                </c:pt>
                <c:pt idx="26794" formatCode="General">
                  <c:v>361.16300000000001</c:v>
                </c:pt>
                <c:pt idx="26795" formatCode="General">
                  <c:v>354.36500000000001</c:v>
                </c:pt>
                <c:pt idx="26796" formatCode="General">
                  <c:v>347.726</c:v>
                </c:pt>
                <c:pt idx="26797" formatCode="General">
                  <c:v>341.39600000000002</c:v>
                </c:pt>
                <c:pt idx="26798" formatCode="General">
                  <c:v>335.49</c:v>
                </c:pt>
                <c:pt idx="26799" formatCode="General">
                  <c:v>329.99799999999999</c:v>
                </c:pt>
                <c:pt idx="26800" formatCode="General">
                  <c:v>324.87799999999999</c:v>
                </c:pt>
                <c:pt idx="26801" formatCode="General">
                  <c:v>320.19</c:v>
                </c:pt>
                <c:pt idx="26802" formatCode="General">
                  <c:v>316.02600000000001</c:v>
                </c:pt>
                <c:pt idx="26803" formatCode="General">
                  <c:v>312.48099999999999</c:v>
                </c:pt>
                <c:pt idx="26804" formatCode="General">
                  <c:v>309.49200000000002</c:v>
                </c:pt>
                <c:pt idx="26805" formatCode="General">
                  <c:v>306.84500000000003</c:v>
                </c:pt>
                <c:pt idx="26806" formatCode="General">
                  <c:v>304.32100000000003</c:v>
                </c:pt>
                <c:pt idx="26807" formatCode="General">
                  <c:v>301.774</c:v>
                </c:pt>
                <c:pt idx="26808" formatCode="General">
                  <c:v>299.2</c:v>
                </c:pt>
                <c:pt idx="26809" formatCode="General">
                  <c:v>296.61799999999999</c:v>
                </c:pt>
                <c:pt idx="26810" formatCode="General">
                  <c:v>294.03699999999998</c:v>
                </c:pt>
                <c:pt idx="26811" formatCode="General">
                  <c:v>291.55599999999998</c:v>
                </c:pt>
                <c:pt idx="26812" formatCode="General">
                  <c:v>289.30200000000002</c:v>
                </c:pt>
                <c:pt idx="26813" formatCode="General">
                  <c:v>287.339</c:v>
                </c:pt>
                <c:pt idx="26814" formatCode="General">
                  <c:v>285.68700000000001</c:v>
                </c:pt>
                <c:pt idx="26815" formatCode="General">
                  <c:v>284.30200000000002</c:v>
                </c:pt>
                <c:pt idx="26816" formatCode="General">
                  <c:v>283.089</c:v>
                </c:pt>
                <c:pt idx="26817" formatCode="General">
                  <c:v>281.93599999999998</c:v>
                </c:pt>
                <c:pt idx="26818" formatCode="General">
                  <c:v>280.75099999999998</c:v>
                </c:pt>
                <c:pt idx="26819" formatCode="General">
                  <c:v>279.47300000000001</c:v>
                </c:pt>
                <c:pt idx="26820" formatCode="General">
                  <c:v>278.09300000000002</c:v>
                </c:pt>
                <c:pt idx="26821" formatCode="General">
                  <c:v>276.62200000000001</c:v>
                </c:pt>
                <c:pt idx="26822" formatCode="General">
                  <c:v>275.07</c:v>
                </c:pt>
                <c:pt idx="26823" formatCode="General">
                  <c:v>273.46300000000002</c:v>
                </c:pt>
                <c:pt idx="26824" formatCode="General">
                  <c:v>271.822</c:v>
                </c:pt>
                <c:pt idx="26825" formatCode="General">
                  <c:v>270.15100000000001</c:v>
                </c:pt>
                <c:pt idx="26826" formatCode="General">
                  <c:v>268.43400000000003</c:v>
                </c:pt>
                <c:pt idx="26827" formatCode="General">
                  <c:v>266.596</c:v>
                </c:pt>
                <c:pt idx="26828" formatCode="General">
                  <c:v>264.55599999999998</c:v>
                </c:pt>
                <c:pt idx="26829" formatCode="General">
                  <c:v>262.29899999999998</c:v>
                </c:pt>
                <c:pt idx="26830" formatCode="General">
                  <c:v>259.827</c:v>
                </c:pt>
                <c:pt idx="26831" formatCode="General">
                  <c:v>257.15800000000002</c:v>
                </c:pt>
                <c:pt idx="26832" formatCode="General">
                  <c:v>254.30199999999999</c:v>
                </c:pt>
                <c:pt idx="26833" formatCode="General">
                  <c:v>251.26599999999999</c:v>
                </c:pt>
                <c:pt idx="26834" formatCode="General">
                  <c:v>248.06</c:v>
                </c:pt>
                <c:pt idx="26835" formatCode="General">
                  <c:v>244.65299999999999</c:v>
                </c:pt>
                <c:pt idx="26836" formatCode="General">
                  <c:v>240.917</c:v>
                </c:pt>
                <c:pt idx="26837" formatCode="General">
                  <c:v>236.68100000000001</c:v>
                </c:pt>
                <c:pt idx="26838" formatCode="General">
                  <c:v>231.791</c:v>
                </c:pt>
                <c:pt idx="26839" formatCode="General">
                  <c:v>226.227</c:v>
                </c:pt>
                <c:pt idx="26840" formatCode="General">
                  <c:v>220.06800000000001</c:v>
                </c:pt>
                <c:pt idx="26841" formatCode="General">
                  <c:v>213.43799999999999</c:v>
                </c:pt>
                <c:pt idx="26842" formatCode="General">
                  <c:v>206.44300000000001</c:v>
                </c:pt>
                <c:pt idx="26843" formatCode="General">
                  <c:v>199.107</c:v>
                </c:pt>
                <c:pt idx="26844" formatCode="General">
                  <c:v>191.45099999999999</c:v>
                </c:pt>
                <c:pt idx="26845" formatCode="General">
                  <c:v>183.50399999999999</c:v>
                </c:pt>
                <c:pt idx="26846" formatCode="General">
                  <c:v>175.37</c:v>
                </c:pt>
                <c:pt idx="26847" formatCode="General">
                  <c:v>167.16300000000001</c:v>
                </c:pt>
                <c:pt idx="26848" formatCode="General">
                  <c:v>158.89099999999999</c:v>
                </c:pt>
                <c:pt idx="26849" formatCode="General">
                  <c:v>150.602</c:v>
                </c:pt>
                <c:pt idx="26850" formatCode="General">
                  <c:v>142.43100000000001</c:v>
                </c:pt>
                <c:pt idx="26851" formatCode="General">
                  <c:v>134.58199999999999</c:v>
                </c:pt>
                <c:pt idx="26852" formatCode="General">
                  <c:v>127.251</c:v>
                </c:pt>
                <c:pt idx="26853" formatCode="General">
                  <c:v>120.52800000000001</c:v>
                </c:pt>
                <c:pt idx="26854" formatCode="General">
                  <c:v>114.455</c:v>
                </c:pt>
                <c:pt idx="26855" formatCode="General">
                  <c:v>109.071</c:v>
                </c:pt>
                <c:pt idx="26856" formatCode="General">
                  <c:v>104.396</c:v>
                </c:pt>
                <c:pt idx="26857" formatCode="General">
                  <c:v>100.41800000000001</c:v>
                </c:pt>
                <c:pt idx="26858" formatCode="General">
                  <c:v>97.082899999999995</c:v>
                </c:pt>
                <c:pt idx="26859" formatCode="General">
                  <c:v>94.302099999999996</c:v>
                </c:pt>
                <c:pt idx="26860" formatCode="General">
                  <c:v>91.854399999999998</c:v>
                </c:pt>
                <c:pt idx="26861" formatCode="General">
                  <c:v>89.4542</c:v>
                </c:pt>
                <c:pt idx="26862" formatCode="General">
                  <c:v>86.854299999999995</c:v>
                </c:pt>
                <c:pt idx="26863" formatCode="General">
                  <c:v>83.928700000000006</c:v>
                </c:pt>
                <c:pt idx="26864" formatCode="General">
                  <c:v>80.7149</c:v>
                </c:pt>
                <c:pt idx="26865" formatCode="General">
                  <c:v>77.317300000000003</c:v>
                </c:pt>
                <c:pt idx="26866" formatCode="General">
                  <c:v>73.840999999999994</c:v>
                </c:pt>
                <c:pt idx="26867" formatCode="General">
                  <c:v>70.2928</c:v>
                </c:pt>
                <c:pt idx="26868" formatCode="General">
                  <c:v>66.662000000000006</c:v>
                </c:pt>
                <c:pt idx="26869" formatCode="General">
                  <c:v>62.978299999999997</c:v>
                </c:pt>
                <c:pt idx="26870" formatCode="General">
                  <c:v>59.276499999999999</c:v>
                </c:pt>
                <c:pt idx="26871" formatCode="General">
                  <c:v>55.5764</c:v>
                </c:pt>
                <c:pt idx="26872" formatCode="General">
                  <c:v>51.826000000000001</c:v>
                </c:pt>
                <c:pt idx="26873" formatCode="General">
                  <c:v>47.942300000000003</c:v>
                </c:pt>
                <c:pt idx="26874" formatCode="General">
                  <c:v>43.841999999999999</c:v>
                </c:pt>
                <c:pt idx="26875" formatCode="General">
                  <c:v>39.463900000000002</c:v>
                </c:pt>
                <c:pt idx="26876" formatCode="General">
                  <c:v>34.824399999999997</c:v>
                </c:pt>
                <c:pt idx="26877" formatCode="General">
                  <c:v>29.936900000000001</c:v>
                </c:pt>
                <c:pt idx="26878" formatCode="General">
                  <c:v>24.8035</c:v>
                </c:pt>
                <c:pt idx="26879" formatCode="General">
                  <c:v>19.481999999999999</c:v>
                </c:pt>
                <c:pt idx="26880" formatCode="General">
                  <c:v>14.0518</c:v>
                </c:pt>
                <c:pt idx="26881" formatCode="General">
                  <c:v>8.5535899999999998</c:v>
                </c:pt>
                <c:pt idx="26882" formatCode="General">
                  <c:v>3.0132099999999999</c:v>
                </c:pt>
                <c:pt idx="26883" formatCode="General">
                  <c:v>-2.5570499999999998</c:v>
                </c:pt>
                <c:pt idx="26884" formatCode="General">
                  <c:v>-8.1845499999999998</c:v>
                </c:pt>
                <c:pt idx="26885" formatCode="General">
                  <c:v>-13.9122</c:v>
                </c:pt>
                <c:pt idx="26886" formatCode="General">
                  <c:v>-19.740500000000001</c:v>
                </c:pt>
                <c:pt idx="26887" formatCode="General">
                  <c:v>-25.639500000000002</c:v>
                </c:pt>
                <c:pt idx="26888" formatCode="General">
                  <c:v>-31.520600000000002</c:v>
                </c:pt>
                <c:pt idx="26889" formatCode="General">
                  <c:v>-37.290799999999997</c:v>
                </c:pt>
                <c:pt idx="26890" formatCode="General">
                  <c:v>-42.900100000000002</c:v>
                </c:pt>
                <c:pt idx="26891" formatCode="General">
                  <c:v>-48.312100000000001</c:v>
                </c:pt>
                <c:pt idx="26892" formatCode="General">
                  <c:v>-53.512799999999999</c:v>
                </c:pt>
                <c:pt idx="26893" formatCode="General">
                  <c:v>-58.568300000000001</c:v>
                </c:pt>
                <c:pt idx="26894" formatCode="General">
                  <c:v>-63.564300000000003</c:v>
                </c:pt>
                <c:pt idx="26895" formatCode="General">
                  <c:v>-68.500299999999996</c:v>
                </c:pt>
                <c:pt idx="26896" formatCode="General">
                  <c:v>-73.350700000000003</c:v>
                </c:pt>
                <c:pt idx="26897" formatCode="General">
                  <c:v>-78.090500000000006</c:v>
                </c:pt>
                <c:pt idx="26898" formatCode="General">
                  <c:v>-82.718500000000006</c:v>
                </c:pt>
                <c:pt idx="26899" formatCode="General">
                  <c:v>-87.255399999999995</c:v>
                </c:pt>
                <c:pt idx="26900" formatCode="General">
                  <c:v>-91.788700000000006</c:v>
                </c:pt>
                <c:pt idx="26901" formatCode="General">
                  <c:v>-96.415199999999999</c:v>
                </c:pt>
                <c:pt idx="26902" formatCode="General">
                  <c:v>-101.173</c:v>
                </c:pt>
                <c:pt idx="26903" formatCode="General">
                  <c:v>-106.081</c:v>
                </c:pt>
                <c:pt idx="26904" formatCode="General">
                  <c:v>-111.133</c:v>
                </c:pt>
                <c:pt idx="26905" formatCode="General">
                  <c:v>-116.36499999999999</c:v>
                </c:pt>
                <c:pt idx="26906" formatCode="General">
                  <c:v>-121.837</c:v>
                </c:pt>
                <c:pt idx="26907" formatCode="General">
                  <c:v>-127.673</c:v>
                </c:pt>
                <c:pt idx="26908" formatCode="General">
                  <c:v>-133.953</c:v>
                </c:pt>
                <c:pt idx="26909" formatCode="General">
                  <c:v>-140.54</c:v>
                </c:pt>
                <c:pt idx="26910" formatCode="General">
                  <c:v>-147.232</c:v>
                </c:pt>
                <c:pt idx="26911" formatCode="General">
                  <c:v>-153.81800000000001</c:v>
                </c:pt>
                <c:pt idx="26912" formatCode="General">
                  <c:v>-160.09700000000001</c:v>
                </c:pt>
                <c:pt idx="26913" formatCode="General">
                  <c:v>-165.928</c:v>
                </c:pt>
                <c:pt idx="26914" formatCode="General">
                  <c:v>-171.27199999999999</c:v>
                </c:pt>
                <c:pt idx="26915" formatCode="General">
                  <c:v>-176.143</c:v>
                </c:pt>
                <c:pt idx="26916" formatCode="General">
                  <c:v>-180.58500000000001</c:v>
                </c:pt>
                <c:pt idx="26917" formatCode="General">
                  <c:v>-184.68199999999999</c:v>
                </c:pt>
                <c:pt idx="26918" formatCode="General">
                  <c:v>-188.51599999999999</c:v>
                </c:pt>
                <c:pt idx="26919" formatCode="General">
                  <c:v>-192.126</c:v>
                </c:pt>
                <c:pt idx="26920" formatCode="General">
                  <c:v>-195.52099999999999</c:v>
                </c:pt>
                <c:pt idx="26921" formatCode="General">
                  <c:v>-198.666</c:v>
                </c:pt>
                <c:pt idx="26922" formatCode="General">
                  <c:v>-201.52099999999999</c:v>
                </c:pt>
                <c:pt idx="26923" formatCode="General">
                  <c:v>-204.072</c:v>
                </c:pt>
                <c:pt idx="26924" formatCode="General">
                  <c:v>-206.33699999999999</c:v>
                </c:pt>
                <c:pt idx="26925" formatCode="General">
                  <c:v>-208.37200000000001</c:v>
                </c:pt>
                <c:pt idx="26926" formatCode="General">
                  <c:v>-210.249</c:v>
                </c:pt>
                <c:pt idx="26927" formatCode="General">
                  <c:v>-212.03700000000001</c:v>
                </c:pt>
                <c:pt idx="26928" formatCode="General">
                  <c:v>-213.78399999999999</c:v>
                </c:pt>
                <c:pt idx="26929" formatCode="General">
                  <c:v>-215.52199999999999</c:v>
                </c:pt>
                <c:pt idx="26930" formatCode="General">
                  <c:v>-217.26400000000001</c:v>
                </c:pt>
                <c:pt idx="26931" formatCode="General">
                  <c:v>-219.06399999999999</c:v>
                </c:pt>
                <c:pt idx="26932" formatCode="General">
                  <c:v>-221</c:v>
                </c:pt>
                <c:pt idx="26933" formatCode="General">
                  <c:v>-223.108</c:v>
                </c:pt>
                <c:pt idx="26934" formatCode="General">
                  <c:v>-225.398</c:v>
                </c:pt>
                <c:pt idx="26935" formatCode="General">
                  <c:v>-227.887</c:v>
                </c:pt>
                <c:pt idx="26936" formatCode="General">
                  <c:v>-230.54400000000001</c:v>
                </c:pt>
                <c:pt idx="26937" formatCode="General">
                  <c:v>-233.232</c:v>
                </c:pt>
                <c:pt idx="26938" formatCode="General">
                  <c:v>-235.87899999999999</c:v>
                </c:pt>
                <c:pt idx="26939" formatCode="General">
                  <c:v>-238.517</c:v>
                </c:pt>
                <c:pt idx="26940" formatCode="General">
                  <c:v>-241.12200000000001</c:v>
                </c:pt>
                <c:pt idx="26941" formatCode="General">
                  <c:v>-243.66499999999999</c:v>
                </c:pt>
                <c:pt idx="26942" formatCode="General">
                  <c:v>-246.166</c:v>
                </c:pt>
                <c:pt idx="26943" formatCode="General">
                  <c:v>-248.614</c:v>
                </c:pt>
                <c:pt idx="26944" formatCode="General">
                  <c:v>-250.92500000000001</c:v>
                </c:pt>
                <c:pt idx="26945" formatCode="General">
                  <c:v>-253.04</c:v>
                </c:pt>
                <c:pt idx="26946" formatCode="General">
                  <c:v>-254.93700000000001</c:v>
                </c:pt>
                <c:pt idx="26947" formatCode="General">
                  <c:v>-256.68099999999998</c:v>
                </c:pt>
                <c:pt idx="26948" formatCode="General">
                  <c:v>-258.36</c:v>
                </c:pt>
                <c:pt idx="26949" formatCode="General">
                  <c:v>-260.02999999999997</c:v>
                </c:pt>
                <c:pt idx="26950" formatCode="General">
                  <c:v>-261.73599999999999</c:v>
                </c:pt>
                <c:pt idx="26951" formatCode="General">
                  <c:v>-263.495</c:v>
                </c:pt>
                <c:pt idx="26952" formatCode="General">
                  <c:v>-265.30599999999998</c:v>
                </c:pt>
                <c:pt idx="26953" formatCode="General">
                  <c:v>-267.16199999999998</c:v>
                </c:pt>
                <c:pt idx="26954" formatCode="General">
                  <c:v>-269.02199999999999</c:v>
                </c:pt>
                <c:pt idx="26955" formatCode="General">
                  <c:v>-270.82600000000002</c:v>
                </c:pt>
                <c:pt idx="26956" formatCode="General">
                  <c:v>-272.483</c:v>
                </c:pt>
                <c:pt idx="26957" formatCode="General">
                  <c:v>-273.95299999999997</c:v>
                </c:pt>
                <c:pt idx="26958" formatCode="General">
                  <c:v>-275.30599999999998</c:v>
                </c:pt>
                <c:pt idx="26959" formatCode="General">
                  <c:v>-276.59199999999998</c:v>
                </c:pt>
                <c:pt idx="26960" formatCode="General">
                  <c:v>-277.827</c:v>
                </c:pt>
                <c:pt idx="26961" formatCode="General">
                  <c:v>-279.005</c:v>
                </c:pt>
                <c:pt idx="26962" formatCode="General">
                  <c:v>-280.09300000000002</c:v>
                </c:pt>
                <c:pt idx="26963" formatCode="General">
                  <c:v>-281.00299999999999</c:v>
                </c:pt>
                <c:pt idx="26964" formatCode="General">
                  <c:v>-281.68400000000003</c:v>
                </c:pt>
                <c:pt idx="26965" formatCode="General">
                  <c:v>-282.15899999999999</c:v>
                </c:pt>
                <c:pt idx="26966" formatCode="General">
                  <c:v>-282.476</c:v>
                </c:pt>
                <c:pt idx="26967" formatCode="General">
                  <c:v>-282.685</c:v>
                </c:pt>
                <c:pt idx="26968" formatCode="General">
                  <c:v>-282.85199999999998</c:v>
                </c:pt>
                <c:pt idx="26969" formatCode="General">
                  <c:v>-283.012</c:v>
                </c:pt>
                <c:pt idx="26970" formatCode="General">
                  <c:v>-283.09100000000001</c:v>
                </c:pt>
                <c:pt idx="26971" formatCode="General">
                  <c:v>-282.988</c:v>
                </c:pt>
                <c:pt idx="26972" formatCode="General">
                  <c:v>-282.637</c:v>
                </c:pt>
                <c:pt idx="26973" formatCode="General">
                  <c:v>-282.14600000000002</c:v>
                </c:pt>
                <c:pt idx="26974" formatCode="General">
                  <c:v>-281.68400000000003</c:v>
                </c:pt>
                <c:pt idx="26975" formatCode="General">
                  <c:v>-281.37099999999998</c:v>
                </c:pt>
                <c:pt idx="26976" formatCode="General">
                  <c:v>-281.27</c:v>
                </c:pt>
                <c:pt idx="26977" formatCode="General">
                  <c:v>-281.30900000000003</c:v>
                </c:pt>
                <c:pt idx="26978" formatCode="General">
                  <c:v>-281.387</c:v>
                </c:pt>
                <c:pt idx="26979" formatCode="General">
                  <c:v>-281.41699999999997</c:v>
                </c:pt>
                <c:pt idx="26980" formatCode="General">
                  <c:v>-281.404</c:v>
                </c:pt>
                <c:pt idx="26981" formatCode="General">
                  <c:v>-281.41000000000003</c:v>
                </c:pt>
                <c:pt idx="26982" formatCode="General">
                  <c:v>-281.488</c:v>
                </c:pt>
                <c:pt idx="26983" formatCode="General">
                  <c:v>-281.66800000000001</c:v>
                </c:pt>
                <c:pt idx="26984" formatCode="General">
                  <c:v>-281.92599999999999</c:v>
                </c:pt>
                <c:pt idx="26985" formatCode="General">
                  <c:v>-282.24299999999999</c:v>
                </c:pt>
                <c:pt idx="26986" formatCode="General">
                  <c:v>-282.61099999999999</c:v>
                </c:pt>
                <c:pt idx="26987" formatCode="General">
                  <c:v>-283.07</c:v>
                </c:pt>
                <c:pt idx="26988" formatCode="General">
                  <c:v>-283.66500000000002</c:v>
                </c:pt>
                <c:pt idx="26989" formatCode="General">
                  <c:v>-284.39999999999998</c:v>
                </c:pt>
                <c:pt idx="26990" formatCode="General">
                  <c:v>-285.27</c:v>
                </c:pt>
                <c:pt idx="26991" formatCode="General">
                  <c:v>-286.267</c:v>
                </c:pt>
                <c:pt idx="26992" formatCode="General">
                  <c:v>-287.37400000000002</c:v>
                </c:pt>
                <c:pt idx="26993" formatCode="General">
                  <c:v>-288.56</c:v>
                </c:pt>
                <c:pt idx="26994" formatCode="General">
                  <c:v>-289.76299999999998</c:v>
                </c:pt>
                <c:pt idx="26995" formatCode="General">
                  <c:v>-290.89</c:v>
                </c:pt>
                <c:pt idx="26996" formatCode="General">
                  <c:v>-291.77499999999998</c:v>
                </c:pt>
                <c:pt idx="26997" formatCode="General">
                  <c:v>-292.22399999999999</c:v>
                </c:pt>
                <c:pt idx="26998" formatCode="General">
                  <c:v>-292.09100000000001</c:v>
                </c:pt>
                <c:pt idx="26999" formatCode="General">
                  <c:v>-291.351</c:v>
                </c:pt>
                <c:pt idx="27000" formatCode="General">
                  <c:v>-290.08</c:v>
                </c:pt>
                <c:pt idx="27001" formatCode="General">
                  <c:v>-288.46899999999999</c:v>
                </c:pt>
                <c:pt idx="27002" formatCode="General">
                  <c:v>-286.721</c:v>
                </c:pt>
                <c:pt idx="27003" formatCode="General">
                  <c:v>-284.93799999999999</c:v>
                </c:pt>
                <c:pt idx="27004" formatCode="General">
                  <c:v>-283.19400000000002</c:v>
                </c:pt>
                <c:pt idx="27005" formatCode="General">
                  <c:v>-281.51499999999999</c:v>
                </c:pt>
                <c:pt idx="27006" formatCode="General">
                  <c:v>-279.89100000000002</c:v>
                </c:pt>
                <c:pt idx="27007" formatCode="General">
                  <c:v>-278.29899999999998</c:v>
                </c:pt>
                <c:pt idx="27008" formatCode="General">
                  <c:v>-276.73599999999999</c:v>
                </c:pt>
                <c:pt idx="27009" formatCode="General">
                  <c:v>-275.22300000000001</c:v>
                </c:pt>
                <c:pt idx="27010" formatCode="General">
                  <c:v>-273.85500000000002</c:v>
                </c:pt>
                <c:pt idx="27011" formatCode="General">
                  <c:v>-272.72699999999998</c:v>
                </c:pt>
                <c:pt idx="27012" formatCode="General">
                  <c:v>-271.89400000000001</c:v>
                </c:pt>
                <c:pt idx="27013" formatCode="General">
                  <c:v>-271.358</c:v>
                </c:pt>
                <c:pt idx="27014" formatCode="General">
                  <c:v>-271.077</c:v>
                </c:pt>
                <c:pt idx="27015" formatCode="General">
                  <c:v>-271.024</c:v>
                </c:pt>
                <c:pt idx="27016" formatCode="General">
                  <c:v>-271.17</c:v>
                </c:pt>
                <c:pt idx="27017" formatCode="General">
                  <c:v>-271.48399999999998</c:v>
                </c:pt>
                <c:pt idx="27018" formatCode="General">
                  <c:v>-271.90699999999998</c:v>
                </c:pt>
                <c:pt idx="27019" formatCode="General">
                  <c:v>-272.36500000000001</c:v>
                </c:pt>
                <c:pt idx="27020" formatCode="General">
                  <c:v>-272.74599999999998</c:v>
                </c:pt>
                <c:pt idx="27021" formatCode="General">
                  <c:v>-272.93799999999999</c:v>
                </c:pt>
                <c:pt idx="27022" formatCode="General">
                  <c:v>-272.90699999999998</c:v>
                </c:pt>
                <c:pt idx="27023" formatCode="General">
                  <c:v>-272.66399999999999</c:v>
                </c:pt>
                <c:pt idx="27024" formatCode="General">
                  <c:v>-272.27300000000002</c:v>
                </c:pt>
                <c:pt idx="27025" formatCode="General">
                  <c:v>-271.834</c:v>
                </c:pt>
                <c:pt idx="27026" formatCode="General">
                  <c:v>-271.44499999999999</c:v>
                </c:pt>
                <c:pt idx="27027" formatCode="General">
                  <c:v>-271.14100000000002</c:v>
                </c:pt>
                <c:pt idx="27028" formatCode="General">
                  <c:v>-270.89400000000001</c:v>
                </c:pt>
                <c:pt idx="27029" formatCode="General">
                  <c:v>-270.62700000000001</c:v>
                </c:pt>
                <c:pt idx="27030" formatCode="General">
                  <c:v>-270.25799999999998</c:v>
                </c:pt>
                <c:pt idx="27031" formatCode="General">
                  <c:v>-269.75599999999997</c:v>
                </c:pt>
                <c:pt idx="27032" formatCode="General">
                  <c:v>-269.089</c:v>
                </c:pt>
                <c:pt idx="27033" formatCode="General">
                  <c:v>-268.23500000000001</c:v>
                </c:pt>
                <c:pt idx="27034" formatCode="General">
                  <c:v>-267.22699999999998</c:v>
                </c:pt>
                <c:pt idx="27035" formatCode="General">
                  <c:v>-266.12</c:v>
                </c:pt>
                <c:pt idx="27036" formatCode="General">
                  <c:v>-264.95999999999998</c:v>
                </c:pt>
                <c:pt idx="27037" formatCode="General">
                  <c:v>-263.76600000000002</c:v>
                </c:pt>
                <c:pt idx="27038" formatCode="General">
                  <c:v>-262.50599999999997</c:v>
                </c:pt>
                <c:pt idx="27039" formatCode="General">
                  <c:v>-261.15499999999997</c:v>
                </c:pt>
                <c:pt idx="27040" formatCode="General">
                  <c:v>-259.70600000000002</c:v>
                </c:pt>
                <c:pt idx="27041" formatCode="General">
                  <c:v>-258.23200000000003</c:v>
                </c:pt>
                <c:pt idx="27042" formatCode="General">
                  <c:v>-256.81900000000002</c:v>
                </c:pt>
                <c:pt idx="27043" formatCode="General">
                  <c:v>-255.46299999999999</c:v>
                </c:pt>
                <c:pt idx="27044" formatCode="General">
                  <c:v>-254.126</c:v>
                </c:pt>
                <c:pt idx="27045" formatCode="General">
                  <c:v>-252.73</c:v>
                </c:pt>
                <c:pt idx="27046" formatCode="General">
                  <c:v>-251.21700000000001</c:v>
                </c:pt>
                <c:pt idx="27047" formatCode="General">
                  <c:v>-249.56800000000001</c:v>
                </c:pt>
                <c:pt idx="27048" formatCode="General">
                  <c:v>-247.84200000000001</c:v>
                </c:pt>
                <c:pt idx="27049" formatCode="General">
                  <c:v>-246.119</c:v>
                </c:pt>
                <c:pt idx="27050" formatCode="General">
                  <c:v>-244.40799999999999</c:v>
                </c:pt>
                <c:pt idx="27051" formatCode="General">
                  <c:v>-242.672</c:v>
                </c:pt>
                <c:pt idx="27052" formatCode="General">
                  <c:v>-240.834</c:v>
                </c:pt>
                <c:pt idx="27053" formatCode="General">
                  <c:v>-238.80799999999999</c:v>
                </c:pt>
                <c:pt idx="27054" formatCode="General">
                  <c:v>-236.529</c:v>
                </c:pt>
                <c:pt idx="27055" formatCode="General">
                  <c:v>-234.10599999999999</c:v>
                </c:pt>
                <c:pt idx="27056" formatCode="General">
                  <c:v>-231.69800000000001</c:v>
                </c:pt>
                <c:pt idx="27057" formatCode="General">
                  <c:v>-229.40799999999999</c:v>
                </c:pt>
                <c:pt idx="27058" formatCode="General">
                  <c:v>-227.25299999999999</c:v>
                </c:pt>
                <c:pt idx="27059" formatCode="General">
                  <c:v>-225.084</c:v>
                </c:pt>
                <c:pt idx="27060" formatCode="General">
                  <c:v>-222.83</c:v>
                </c:pt>
                <c:pt idx="27061" formatCode="General">
                  <c:v>-220.511</c:v>
                </c:pt>
                <c:pt idx="27062" formatCode="General">
                  <c:v>-218.184</c:v>
                </c:pt>
                <c:pt idx="27063" formatCode="General">
                  <c:v>-215.88900000000001</c:v>
                </c:pt>
                <c:pt idx="27064" formatCode="General">
                  <c:v>-213.58600000000001</c:v>
                </c:pt>
                <c:pt idx="27065" formatCode="General">
                  <c:v>-211.20099999999999</c:v>
                </c:pt>
                <c:pt idx="27066" formatCode="General">
                  <c:v>-208.63900000000001</c:v>
                </c:pt>
                <c:pt idx="27067" formatCode="General">
                  <c:v>-205.83699999999999</c:v>
                </c:pt>
                <c:pt idx="27068" formatCode="General">
                  <c:v>-202.77</c:v>
                </c:pt>
                <c:pt idx="27069" formatCode="General">
                  <c:v>-199.47200000000001</c:v>
                </c:pt>
                <c:pt idx="27070" formatCode="General">
                  <c:v>-195.99799999999999</c:v>
                </c:pt>
                <c:pt idx="27071" formatCode="General">
                  <c:v>-192.37899999999999</c:v>
                </c:pt>
                <c:pt idx="27072" formatCode="General">
                  <c:v>-188.63800000000001</c:v>
                </c:pt>
                <c:pt idx="27073" formatCode="General">
                  <c:v>-184.78700000000001</c:v>
                </c:pt>
                <c:pt idx="27074" formatCode="General">
                  <c:v>-180.827</c:v>
                </c:pt>
                <c:pt idx="27075" formatCode="General">
                  <c:v>-176.75399999999999</c:v>
                </c:pt>
                <c:pt idx="27076" formatCode="General">
                  <c:v>-172.52600000000001</c:v>
                </c:pt>
                <c:pt idx="27077" formatCode="General">
                  <c:v>-168.10599999999999</c:v>
                </c:pt>
                <c:pt idx="27078" formatCode="General">
                  <c:v>-163.5</c:v>
                </c:pt>
                <c:pt idx="27079" formatCode="General">
                  <c:v>-158.733</c:v>
                </c:pt>
                <c:pt idx="27080" formatCode="General">
                  <c:v>-153.845</c:v>
                </c:pt>
                <c:pt idx="27081" formatCode="General">
                  <c:v>-148.96</c:v>
                </c:pt>
                <c:pt idx="27082" formatCode="General">
                  <c:v>-144.227</c:v>
                </c:pt>
                <c:pt idx="27083" formatCode="General">
                  <c:v>-139.71199999999999</c:v>
                </c:pt>
                <c:pt idx="27084" formatCode="General">
                  <c:v>-135.428</c:v>
                </c:pt>
                <c:pt idx="27085" formatCode="General">
                  <c:v>-131.33099999999999</c:v>
                </c:pt>
                <c:pt idx="27086" formatCode="General">
                  <c:v>-127.414</c:v>
                </c:pt>
                <c:pt idx="27087" formatCode="General">
                  <c:v>-123.70699999999999</c:v>
                </c:pt>
                <c:pt idx="27088" formatCode="General">
                  <c:v>-120.19</c:v>
                </c:pt>
                <c:pt idx="27089" formatCode="General">
                  <c:v>-116.822</c:v>
                </c:pt>
                <c:pt idx="27090" formatCode="General">
                  <c:v>-113.545</c:v>
                </c:pt>
                <c:pt idx="27091" formatCode="General">
                  <c:v>-110.288</c:v>
                </c:pt>
                <c:pt idx="27092" formatCode="General">
                  <c:v>-106.98399999999999</c:v>
                </c:pt>
                <c:pt idx="27093" formatCode="General">
                  <c:v>-103.542</c:v>
                </c:pt>
                <c:pt idx="27094" formatCode="General">
                  <c:v>-99.892700000000005</c:v>
                </c:pt>
                <c:pt idx="27095" formatCode="General">
                  <c:v>-95.966999999999999</c:v>
                </c:pt>
                <c:pt idx="27096" formatCode="General">
                  <c:v>-91.693799999999996</c:v>
                </c:pt>
                <c:pt idx="27097" formatCode="General">
                  <c:v>-86.973399999999998</c:v>
                </c:pt>
                <c:pt idx="27098" formatCode="General">
                  <c:v>-81.770600000000002</c:v>
                </c:pt>
                <c:pt idx="27099" formatCode="General">
                  <c:v>-76.1738</c:v>
                </c:pt>
                <c:pt idx="27100" formatCode="General">
                  <c:v>-70.311999999999998</c:v>
                </c:pt>
                <c:pt idx="27101" formatCode="General">
                  <c:v>-64.308899999999994</c:v>
                </c:pt>
                <c:pt idx="27102" formatCode="General">
                  <c:v>-58.2624</c:v>
                </c:pt>
                <c:pt idx="27103" formatCode="General">
                  <c:v>-52.2468</c:v>
                </c:pt>
                <c:pt idx="27104" formatCode="General">
                  <c:v>-46.310400000000001</c:v>
                </c:pt>
                <c:pt idx="27105" formatCode="General">
                  <c:v>-40.4818</c:v>
                </c:pt>
                <c:pt idx="27106" formatCode="General">
                  <c:v>-34.768900000000002</c:v>
                </c:pt>
                <c:pt idx="27107" formatCode="General">
                  <c:v>-29.136399999999998</c:v>
                </c:pt>
                <c:pt idx="27108" formatCode="General">
                  <c:v>-23.5367</c:v>
                </c:pt>
                <c:pt idx="27109" formatCode="General">
                  <c:v>-17.933199999999999</c:v>
                </c:pt>
                <c:pt idx="27110" formatCode="General">
                  <c:v>-12.315099999999999</c:v>
                </c:pt>
                <c:pt idx="27111" formatCode="General">
                  <c:v>-6.7517800000000001</c:v>
                </c:pt>
                <c:pt idx="27112" formatCode="General">
                  <c:v>-1.26566</c:v>
                </c:pt>
                <c:pt idx="27113" formatCode="General">
                  <c:v>4.2083000000000004</c:v>
                </c:pt>
                <c:pt idx="27114" formatCode="General">
                  <c:v>9.7206299999999999</c:v>
                </c:pt>
                <c:pt idx="27115" formatCode="General">
                  <c:v>15.282500000000001</c:v>
                </c:pt>
                <c:pt idx="27116" formatCode="General">
                  <c:v>20.8108</c:v>
                </c:pt>
                <c:pt idx="27117" formatCode="General">
                  <c:v>26.207000000000001</c:v>
                </c:pt>
                <c:pt idx="27118" formatCode="General">
                  <c:v>31.4209</c:v>
                </c:pt>
                <c:pt idx="27119" formatCode="General">
                  <c:v>36.394399999999997</c:v>
                </c:pt>
                <c:pt idx="27120" formatCode="General">
                  <c:v>41.0807</c:v>
                </c:pt>
                <c:pt idx="27121" formatCode="General">
                  <c:v>45.475200000000001</c:v>
                </c:pt>
                <c:pt idx="27122" formatCode="General">
                  <c:v>49.601700000000001</c:v>
                </c:pt>
                <c:pt idx="27123" formatCode="General">
                  <c:v>53.513800000000003</c:v>
                </c:pt>
                <c:pt idx="27124" formatCode="General">
                  <c:v>57.296399999999998</c:v>
                </c:pt>
                <c:pt idx="27125" formatCode="General">
                  <c:v>61.0794</c:v>
                </c:pt>
                <c:pt idx="27126" formatCode="General">
                  <c:v>64.853499999999997</c:v>
                </c:pt>
                <c:pt idx="27127" formatCode="General">
                  <c:v>68.472800000000007</c:v>
                </c:pt>
                <c:pt idx="27128" formatCode="General">
                  <c:v>71.864000000000004</c:v>
                </c:pt>
                <c:pt idx="27129" formatCode="General">
                  <c:v>74.996499999999997</c:v>
                </c:pt>
                <c:pt idx="27130" formatCode="General">
                  <c:v>77.845799999999997</c:v>
                </c:pt>
                <c:pt idx="27131" formatCode="General">
                  <c:v>80.467299999999994</c:v>
                </c:pt>
                <c:pt idx="27132" formatCode="General">
                  <c:v>83.065100000000001</c:v>
                </c:pt>
                <c:pt idx="27133" formatCode="General">
                  <c:v>85.840699999999998</c:v>
                </c:pt>
                <c:pt idx="27134" formatCode="General">
                  <c:v>88.921400000000006</c:v>
                </c:pt>
                <c:pt idx="27135" formatCode="General">
                  <c:v>92.307699999999997</c:v>
                </c:pt>
                <c:pt idx="27136" formatCode="General">
                  <c:v>95.934899999999999</c:v>
                </c:pt>
                <c:pt idx="27137" formatCode="General">
                  <c:v>99.7346</c:v>
                </c:pt>
                <c:pt idx="27138" formatCode="General">
                  <c:v>103.631</c:v>
                </c:pt>
                <c:pt idx="27139" formatCode="General">
                  <c:v>107.586</c:v>
                </c:pt>
                <c:pt idx="27140" formatCode="General">
                  <c:v>111.581</c:v>
                </c:pt>
                <c:pt idx="27141" formatCode="General">
                  <c:v>115.614</c:v>
                </c:pt>
                <c:pt idx="27142" formatCode="General">
                  <c:v>119.71</c:v>
                </c:pt>
                <c:pt idx="27143" formatCode="General">
                  <c:v>123.88800000000001</c:v>
                </c:pt>
                <c:pt idx="27144" formatCode="General">
                  <c:v>128.11500000000001</c:v>
                </c:pt>
                <c:pt idx="27145" formatCode="General">
                  <c:v>132.35499999999999</c:v>
                </c:pt>
                <c:pt idx="27146" formatCode="General">
                  <c:v>136.595</c:v>
                </c:pt>
                <c:pt idx="27147" formatCode="General">
                  <c:v>140.82499999999999</c:v>
                </c:pt>
                <c:pt idx="27148" formatCode="General">
                  <c:v>145.04599999999999</c:v>
                </c:pt>
                <c:pt idx="27149" formatCode="General">
                  <c:v>149.327</c:v>
                </c:pt>
                <c:pt idx="27150" formatCode="General">
                  <c:v>153.70699999999999</c:v>
                </c:pt>
                <c:pt idx="27151" formatCode="General">
                  <c:v>158.065</c:v>
                </c:pt>
                <c:pt idx="27152" formatCode="General">
                  <c:v>162.29900000000001</c:v>
                </c:pt>
                <c:pt idx="27153" formatCode="General">
                  <c:v>166.38200000000001</c:v>
                </c:pt>
                <c:pt idx="27154" formatCode="General">
                  <c:v>170.34200000000001</c:v>
                </c:pt>
                <c:pt idx="27155" formatCode="General">
                  <c:v>174.23500000000001</c:v>
                </c:pt>
                <c:pt idx="27156" formatCode="General">
                  <c:v>178.08</c:v>
                </c:pt>
                <c:pt idx="27157" formatCode="General">
                  <c:v>181.87100000000001</c:v>
                </c:pt>
                <c:pt idx="27158" formatCode="General">
                  <c:v>185.54900000000001</c:v>
                </c:pt>
                <c:pt idx="27159" formatCode="General">
                  <c:v>189.08699999999999</c:v>
                </c:pt>
                <c:pt idx="27160" formatCode="General">
                  <c:v>192.51900000000001</c:v>
                </c:pt>
                <c:pt idx="27161" formatCode="General">
                  <c:v>195.886</c:v>
                </c:pt>
                <c:pt idx="27162" formatCode="General">
                  <c:v>199.21600000000001</c:v>
                </c:pt>
                <c:pt idx="27163" formatCode="General">
                  <c:v>202.41</c:v>
                </c:pt>
                <c:pt idx="27164" formatCode="General">
                  <c:v>205.36</c:v>
                </c:pt>
                <c:pt idx="27165" formatCode="General">
                  <c:v>208.053</c:v>
                </c:pt>
                <c:pt idx="27166" formatCode="General">
                  <c:v>210.50899999999999</c:v>
                </c:pt>
                <c:pt idx="27167" formatCode="General">
                  <c:v>212.79</c:v>
                </c:pt>
                <c:pt idx="27168" formatCode="General">
                  <c:v>214.94200000000001</c:v>
                </c:pt>
                <c:pt idx="27169" formatCode="General">
                  <c:v>216.99100000000001</c:v>
                </c:pt>
                <c:pt idx="27170" formatCode="General">
                  <c:v>218.892</c:v>
                </c:pt>
                <c:pt idx="27171" formatCode="General">
                  <c:v>220.61099999999999</c:v>
                </c:pt>
                <c:pt idx="27172" formatCode="General">
                  <c:v>222.20599999999999</c:v>
                </c:pt>
                <c:pt idx="27173" formatCode="General">
                  <c:v>223.69399999999999</c:v>
                </c:pt>
                <c:pt idx="27174" formatCode="General">
                  <c:v>225.05099999999999</c:v>
                </c:pt>
                <c:pt idx="27175" formatCode="General">
                  <c:v>226.32599999999999</c:v>
                </c:pt>
                <c:pt idx="27176" formatCode="General">
                  <c:v>227.59700000000001</c:v>
                </c:pt>
                <c:pt idx="27177" formatCode="General">
                  <c:v>228.93299999999999</c:v>
                </c:pt>
                <c:pt idx="27178" formatCode="General">
                  <c:v>230.398</c:v>
                </c:pt>
                <c:pt idx="27179" formatCode="General">
                  <c:v>232.03100000000001</c:v>
                </c:pt>
                <c:pt idx="27180" formatCode="General">
                  <c:v>233.81700000000001</c:v>
                </c:pt>
                <c:pt idx="27181" formatCode="General">
                  <c:v>235.691</c:v>
                </c:pt>
                <c:pt idx="27182" formatCode="General">
                  <c:v>237.52199999999999</c:v>
                </c:pt>
                <c:pt idx="27183" formatCode="General">
                  <c:v>239.21600000000001</c:v>
                </c:pt>
                <c:pt idx="27184" formatCode="General">
                  <c:v>240.851</c:v>
                </c:pt>
                <c:pt idx="27185" formatCode="General">
                  <c:v>242.511</c:v>
                </c:pt>
                <c:pt idx="27186" formatCode="General">
                  <c:v>244.22</c:v>
                </c:pt>
                <c:pt idx="27187" formatCode="General">
                  <c:v>245.93899999999999</c:v>
                </c:pt>
                <c:pt idx="27188" formatCode="General">
                  <c:v>247.58699999999999</c:v>
                </c:pt>
                <c:pt idx="27189" formatCode="General">
                  <c:v>248.952</c:v>
                </c:pt>
                <c:pt idx="27190" formatCode="General">
                  <c:v>249.82900000000001</c:v>
                </c:pt>
                <c:pt idx="27191" formatCode="General">
                  <c:v>250.28700000000001</c:v>
                </c:pt>
                <c:pt idx="27192" formatCode="General">
                  <c:v>250.411</c:v>
                </c:pt>
                <c:pt idx="27193" formatCode="General">
                  <c:v>250.19499999999999</c:v>
                </c:pt>
                <c:pt idx="27194" formatCode="General">
                  <c:v>249.65100000000001</c:v>
                </c:pt>
                <c:pt idx="27195" formatCode="General">
                  <c:v>248.80199999999999</c:v>
                </c:pt>
                <c:pt idx="27196" formatCode="General">
                  <c:v>247.739</c:v>
                </c:pt>
                <c:pt idx="27197" formatCode="General">
                  <c:v>246.565</c:v>
                </c:pt>
                <c:pt idx="27198" formatCode="General">
                  <c:v>245.333</c:v>
                </c:pt>
                <c:pt idx="27199" formatCode="General">
                  <c:v>244.11600000000001</c:v>
                </c:pt>
                <c:pt idx="27200" formatCode="General">
                  <c:v>243.006</c:v>
                </c:pt>
                <c:pt idx="27201" formatCode="General">
                  <c:v>242.12299999999999</c:v>
                </c:pt>
                <c:pt idx="27202" formatCode="General">
                  <c:v>241.584</c:v>
                </c:pt>
                <c:pt idx="27203" formatCode="General">
                  <c:v>241.42400000000001</c:v>
                </c:pt>
                <c:pt idx="27204" formatCode="General">
                  <c:v>241.637</c:v>
                </c:pt>
                <c:pt idx="27205" formatCode="General">
                  <c:v>242.21799999999999</c:v>
                </c:pt>
                <c:pt idx="27206" formatCode="General">
                  <c:v>243.166</c:v>
                </c:pt>
                <c:pt idx="27207" formatCode="General">
                  <c:v>244.48599999999999</c:v>
                </c:pt>
                <c:pt idx="27208" formatCode="General">
                  <c:v>246.048</c:v>
                </c:pt>
                <c:pt idx="27209" formatCode="General">
                  <c:v>247.66499999999999</c:v>
                </c:pt>
                <c:pt idx="27210" formatCode="General">
                  <c:v>249.21</c:v>
                </c:pt>
                <c:pt idx="27211" formatCode="General">
                  <c:v>250.62899999999999</c:v>
                </c:pt>
                <c:pt idx="27212" formatCode="General">
                  <c:v>252.04</c:v>
                </c:pt>
                <c:pt idx="27213" formatCode="General">
                  <c:v>253.53899999999999</c:v>
                </c:pt>
                <c:pt idx="27214" formatCode="General">
                  <c:v>255.11199999999999</c:v>
                </c:pt>
                <c:pt idx="27215" formatCode="General">
                  <c:v>256.73099999999999</c:v>
                </c:pt>
                <c:pt idx="27216" formatCode="General">
                  <c:v>258.35300000000001</c:v>
                </c:pt>
                <c:pt idx="27217" formatCode="General">
                  <c:v>259.911</c:v>
                </c:pt>
                <c:pt idx="27218" formatCode="General">
                  <c:v>261.37200000000001</c:v>
                </c:pt>
                <c:pt idx="27219" formatCode="General">
                  <c:v>262.791</c:v>
                </c:pt>
                <c:pt idx="27220" formatCode="General">
                  <c:v>264.22399999999999</c:v>
                </c:pt>
                <c:pt idx="27221" formatCode="General">
                  <c:v>265.69400000000002</c:v>
                </c:pt>
                <c:pt idx="27222" formatCode="General">
                  <c:v>267.20100000000002</c:v>
                </c:pt>
                <c:pt idx="27223" formatCode="General">
                  <c:v>268.71800000000002</c:v>
                </c:pt>
                <c:pt idx="27224" formatCode="General">
                  <c:v>270.05399999999997</c:v>
                </c:pt>
                <c:pt idx="27225" formatCode="General">
                  <c:v>271.02</c:v>
                </c:pt>
                <c:pt idx="27226" formatCode="General">
                  <c:v>271.60300000000001</c:v>
                </c:pt>
                <c:pt idx="27227" formatCode="General">
                  <c:v>271.90300000000002</c:v>
                </c:pt>
                <c:pt idx="27228" formatCode="General">
                  <c:v>272.07499999999999</c:v>
                </c:pt>
                <c:pt idx="27229" formatCode="General">
                  <c:v>272.26900000000001</c:v>
                </c:pt>
                <c:pt idx="27230" formatCode="General">
                  <c:v>272.59899999999999</c:v>
                </c:pt>
                <c:pt idx="27231" formatCode="General">
                  <c:v>273.08100000000002</c:v>
                </c:pt>
                <c:pt idx="27232" formatCode="General">
                  <c:v>273.67599999999999</c:v>
                </c:pt>
                <c:pt idx="27233" formatCode="General">
                  <c:v>274.29700000000003</c:v>
                </c:pt>
                <c:pt idx="27234" formatCode="General">
                  <c:v>274.90199999999999</c:v>
                </c:pt>
                <c:pt idx="27235" formatCode="General">
                  <c:v>275.52199999999999</c:v>
                </c:pt>
                <c:pt idx="27236" formatCode="General">
                  <c:v>276.26100000000002</c:v>
                </c:pt>
                <c:pt idx="27237" formatCode="General">
                  <c:v>277.22800000000001</c:v>
                </c:pt>
                <c:pt idx="27238" formatCode="General">
                  <c:v>278.41699999999997</c:v>
                </c:pt>
                <c:pt idx="27239" formatCode="General">
                  <c:v>279.75400000000002</c:v>
                </c:pt>
                <c:pt idx="27240" formatCode="General">
                  <c:v>281.11500000000001</c:v>
                </c:pt>
                <c:pt idx="27241" formatCode="General">
                  <c:v>282.46199999999999</c:v>
                </c:pt>
                <c:pt idx="27242" formatCode="General">
                  <c:v>283.82600000000002</c:v>
                </c:pt>
                <c:pt idx="27243" formatCode="General">
                  <c:v>285.084</c:v>
                </c:pt>
                <c:pt idx="27244" formatCode="General">
                  <c:v>286.06900000000002</c:v>
                </c:pt>
                <c:pt idx="27245" formatCode="General">
                  <c:v>286.673</c:v>
                </c:pt>
                <c:pt idx="27246" formatCode="General">
                  <c:v>286.84100000000001</c:v>
                </c:pt>
                <c:pt idx="27247" formatCode="General">
                  <c:v>286.63400000000001</c:v>
                </c:pt>
                <c:pt idx="27248" formatCode="General">
                  <c:v>286.12700000000001</c:v>
                </c:pt>
                <c:pt idx="27249" formatCode="General">
                  <c:v>285.37099999999998</c:v>
                </c:pt>
                <c:pt idx="27250" formatCode="General">
                  <c:v>284.45600000000002</c:v>
                </c:pt>
                <c:pt idx="27251" formatCode="General">
                  <c:v>283.46199999999999</c:v>
                </c:pt>
                <c:pt idx="27252" formatCode="General">
                  <c:v>282.38600000000002</c:v>
                </c:pt>
                <c:pt idx="27253" formatCode="General">
                  <c:v>281.15899999999999</c:v>
                </c:pt>
                <c:pt idx="27254" formatCode="General">
                  <c:v>279.65800000000002</c:v>
                </c:pt>
                <c:pt idx="27255" formatCode="General">
                  <c:v>277.78199999999998</c:v>
                </c:pt>
                <c:pt idx="27256" formatCode="General">
                  <c:v>275.47899999999998</c:v>
                </c:pt>
                <c:pt idx="27257" formatCode="General">
                  <c:v>272.83300000000003</c:v>
                </c:pt>
                <c:pt idx="27258" formatCode="General">
                  <c:v>269.988</c:v>
                </c:pt>
                <c:pt idx="27259" formatCode="General">
                  <c:v>267.06299999999999</c:v>
                </c:pt>
                <c:pt idx="27260" formatCode="General">
                  <c:v>264.101</c:v>
                </c:pt>
                <c:pt idx="27261" formatCode="General">
                  <c:v>261.06200000000001</c:v>
                </c:pt>
                <c:pt idx="27262" formatCode="General">
                  <c:v>257.858</c:v>
                </c:pt>
                <c:pt idx="27263" formatCode="General">
                  <c:v>254.404</c:v>
                </c:pt>
                <c:pt idx="27264" formatCode="General">
                  <c:v>250.68899999999999</c:v>
                </c:pt>
                <c:pt idx="27265" formatCode="General">
                  <c:v>246.72300000000001</c:v>
                </c:pt>
                <c:pt idx="27266" formatCode="General">
                  <c:v>242.53399999999999</c:v>
                </c:pt>
                <c:pt idx="27267" formatCode="General">
                  <c:v>238.14400000000001</c:v>
                </c:pt>
                <c:pt idx="27268" formatCode="General">
                  <c:v>233.559</c:v>
                </c:pt>
                <c:pt idx="27269" formatCode="General">
                  <c:v>228.77699999999999</c:v>
                </c:pt>
                <c:pt idx="27270" formatCode="General">
                  <c:v>223.797</c:v>
                </c:pt>
                <c:pt idx="27271" formatCode="General">
                  <c:v>218.62799999999999</c:v>
                </c:pt>
                <c:pt idx="27272" formatCode="General">
                  <c:v>213.322</c:v>
                </c:pt>
                <c:pt idx="27273" formatCode="General">
                  <c:v>208.00299999999999</c:v>
                </c:pt>
                <c:pt idx="27274" formatCode="General">
                  <c:v>202.78200000000001</c:v>
                </c:pt>
                <c:pt idx="27275" formatCode="General">
                  <c:v>197.726</c:v>
                </c:pt>
                <c:pt idx="27276" formatCode="General">
                  <c:v>192.83600000000001</c:v>
                </c:pt>
                <c:pt idx="27277" formatCode="General">
                  <c:v>188.09</c:v>
                </c:pt>
                <c:pt idx="27278" formatCode="General">
                  <c:v>183.529</c:v>
                </c:pt>
                <c:pt idx="27279" formatCode="General">
                  <c:v>179.202</c:v>
                </c:pt>
                <c:pt idx="27280" formatCode="General">
                  <c:v>175.14099999999999</c:v>
                </c:pt>
                <c:pt idx="27281" formatCode="General">
                  <c:v>171.297</c:v>
                </c:pt>
                <c:pt idx="27282" formatCode="General">
                  <c:v>167.56200000000001</c:v>
                </c:pt>
                <c:pt idx="27283" formatCode="General">
                  <c:v>163.95500000000001</c:v>
                </c:pt>
                <c:pt idx="27284" formatCode="General">
                  <c:v>160.54499999999999</c:v>
                </c:pt>
                <c:pt idx="27285" formatCode="General">
                  <c:v>157.40799999999999</c:v>
                </c:pt>
                <c:pt idx="27286" formatCode="General">
                  <c:v>154.59299999999999</c:v>
                </c:pt>
                <c:pt idx="27287" formatCode="General">
                  <c:v>152.06</c:v>
                </c:pt>
                <c:pt idx="27288" formatCode="General">
                  <c:v>149.70099999999999</c:v>
                </c:pt>
                <c:pt idx="27289" formatCode="General">
                  <c:v>147.37799999999999</c:v>
                </c:pt>
                <c:pt idx="27290" formatCode="General">
                  <c:v>144.85</c:v>
                </c:pt>
                <c:pt idx="27291" formatCode="General">
                  <c:v>141.88</c:v>
                </c:pt>
                <c:pt idx="27292" formatCode="General">
                  <c:v>138.38999999999999</c:v>
                </c:pt>
                <c:pt idx="27293" formatCode="General">
                  <c:v>134.29599999999999</c:v>
                </c:pt>
                <c:pt idx="27294" formatCode="General">
                  <c:v>129.48699999999999</c:v>
                </c:pt>
                <c:pt idx="27295" formatCode="General">
                  <c:v>123.971</c:v>
                </c:pt>
                <c:pt idx="27296" formatCode="General">
                  <c:v>117.831</c:v>
                </c:pt>
                <c:pt idx="27297" formatCode="General">
                  <c:v>111.267</c:v>
                </c:pt>
                <c:pt idx="27298" formatCode="General">
                  <c:v>104.49299999999999</c:v>
                </c:pt>
                <c:pt idx="27299" formatCode="General">
                  <c:v>97.625399999999999</c:v>
                </c:pt>
                <c:pt idx="27300" formatCode="General">
                  <c:v>90.771100000000004</c:v>
                </c:pt>
                <c:pt idx="27301" formatCode="General">
                  <c:v>83.991200000000006</c:v>
                </c:pt>
                <c:pt idx="27302" formatCode="General">
                  <c:v>77.361500000000007</c:v>
                </c:pt>
                <c:pt idx="27303" formatCode="General">
                  <c:v>70.942899999999995</c:v>
                </c:pt>
                <c:pt idx="27304" formatCode="General">
                  <c:v>64.579300000000003</c:v>
                </c:pt>
                <c:pt idx="27305" formatCode="General">
                  <c:v>58.109299999999998</c:v>
                </c:pt>
                <c:pt idx="27306" formatCode="General">
                  <c:v>51.56</c:v>
                </c:pt>
                <c:pt idx="27307" formatCode="General">
                  <c:v>45.013800000000003</c:v>
                </c:pt>
                <c:pt idx="27308" formatCode="General">
                  <c:v>38.591700000000003</c:v>
                </c:pt>
                <c:pt idx="27309" formatCode="General">
                  <c:v>32.260399999999997</c:v>
                </c:pt>
                <c:pt idx="27310" formatCode="General">
                  <c:v>25.9008</c:v>
                </c:pt>
                <c:pt idx="27311" formatCode="General">
                  <c:v>19.356000000000002</c:v>
                </c:pt>
                <c:pt idx="27312" formatCode="General">
                  <c:v>12.5092</c:v>
                </c:pt>
                <c:pt idx="27313" formatCode="General">
                  <c:v>5.4294700000000002</c:v>
                </c:pt>
                <c:pt idx="27314" formatCode="General">
                  <c:v>-1.68964</c:v>
                </c:pt>
                <c:pt idx="27315" formatCode="General">
                  <c:v>-8.6281400000000001</c:v>
                </c:pt>
                <c:pt idx="27316" formatCode="General">
                  <c:v>-15.2576</c:v>
                </c:pt>
                <c:pt idx="27317" formatCode="General">
                  <c:v>-21.514900000000001</c:v>
                </c:pt>
                <c:pt idx="27318" formatCode="General">
                  <c:v>-27.359000000000002</c:v>
                </c:pt>
                <c:pt idx="27319" formatCode="General">
                  <c:v>-32.769300000000001</c:v>
                </c:pt>
                <c:pt idx="27320" formatCode="General">
                  <c:v>-37.759599999999999</c:v>
                </c:pt>
                <c:pt idx="27321" formatCode="General">
                  <c:v>-42.331299999999999</c:v>
                </c:pt>
                <c:pt idx="27322" formatCode="General">
                  <c:v>-46.47</c:v>
                </c:pt>
                <c:pt idx="27323" formatCode="General">
                  <c:v>-50.154400000000003</c:v>
                </c:pt>
                <c:pt idx="27324" formatCode="General">
                  <c:v>-53.373699999999999</c:v>
                </c:pt>
                <c:pt idx="27325" formatCode="General">
                  <c:v>-56.156300000000002</c:v>
                </c:pt>
                <c:pt idx="27326" formatCode="General">
                  <c:v>-58.529899999999998</c:v>
                </c:pt>
                <c:pt idx="27327" formatCode="General">
                  <c:v>-60.503500000000003</c:v>
                </c:pt>
                <c:pt idx="27328" formatCode="General">
                  <c:v>-62.123199999999997</c:v>
                </c:pt>
                <c:pt idx="27329" formatCode="General">
                  <c:v>-63.466500000000003</c:v>
                </c:pt>
                <c:pt idx="27330" formatCode="General">
                  <c:v>-64.555899999999994</c:v>
                </c:pt>
                <c:pt idx="27331" formatCode="General">
                  <c:v>-65.407600000000002</c:v>
                </c:pt>
                <c:pt idx="27332" formatCode="General">
                  <c:v>-66.126400000000004</c:v>
                </c:pt>
                <c:pt idx="27333" formatCode="General">
                  <c:v>-66.7761</c:v>
                </c:pt>
                <c:pt idx="27334" formatCode="General">
                  <c:v>-67.298100000000005</c:v>
                </c:pt>
                <c:pt idx="27335" formatCode="General">
                  <c:v>-67.601200000000006</c:v>
                </c:pt>
                <c:pt idx="27336" formatCode="General">
                  <c:v>-67.6126</c:v>
                </c:pt>
                <c:pt idx="27337" formatCode="General">
                  <c:v>-67.433499999999995</c:v>
                </c:pt>
                <c:pt idx="27338" formatCode="General">
                  <c:v>-67.231099999999998</c:v>
                </c:pt>
                <c:pt idx="27339" formatCode="General">
                  <c:v>-67.122399999999999</c:v>
                </c:pt>
                <c:pt idx="27340" formatCode="General">
                  <c:v>-67.194599999999994</c:v>
                </c:pt>
                <c:pt idx="27341" formatCode="General">
                  <c:v>-67.460800000000006</c:v>
                </c:pt>
                <c:pt idx="27342" formatCode="General">
                  <c:v>-67.938500000000005</c:v>
                </c:pt>
                <c:pt idx="27343" formatCode="General">
                  <c:v>-68.651300000000006</c:v>
                </c:pt>
                <c:pt idx="27344" formatCode="General">
                  <c:v>-69.619399999999999</c:v>
                </c:pt>
                <c:pt idx="27345" formatCode="General">
                  <c:v>-70.845799999999997</c:v>
                </c:pt>
                <c:pt idx="27346" formatCode="General">
                  <c:v>-72.272300000000001</c:v>
                </c:pt>
                <c:pt idx="27347" formatCode="General">
                  <c:v>-73.834999999999994</c:v>
                </c:pt>
                <c:pt idx="27348" formatCode="General">
                  <c:v>-75.509100000000004</c:v>
                </c:pt>
                <c:pt idx="27349" formatCode="General">
                  <c:v>-77.277600000000007</c:v>
                </c:pt>
                <c:pt idx="27350" formatCode="General">
                  <c:v>-79.1327</c:v>
                </c:pt>
                <c:pt idx="27351" formatCode="General">
                  <c:v>-81.203400000000002</c:v>
                </c:pt>
                <c:pt idx="27352" formatCode="General">
                  <c:v>-83.623099999999994</c:v>
                </c:pt>
                <c:pt idx="27353" formatCode="General">
                  <c:v>-86.394000000000005</c:v>
                </c:pt>
                <c:pt idx="27354" formatCode="General">
                  <c:v>-89.486199999999997</c:v>
                </c:pt>
                <c:pt idx="27355" formatCode="General">
                  <c:v>-92.833799999999997</c:v>
                </c:pt>
                <c:pt idx="27356" formatCode="General">
                  <c:v>-96.341700000000003</c:v>
                </c:pt>
                <c:pt idx="27357" formatCode="General">
                  <c:v>-99.915199999999999</c:v>
                </c:pt>
                <c:pt idx="27358" formatCode="General">
                  <c:v>-103.422</c:v>
                </c:pt>
                <c:pt idx="27359" formatCode="General">
                  <c:v>-106.75</c:v>
                </c:pt>
                <c:pt idx="27360" formatCode="General">
                  <c:v>-109.874</c:v>
                </c:pt>
                <c:pt idx="27361" formatCode="General">
                  <c:v>-112.79900000000001</c:v>
                </c:pt>
                <c:pt idx="27362" formatCode="General">
                  <c:v>-115.538</c:v>
                </c:pt>
                <c:pt idx="27363" formatCode="General">
                  <c:v>-118.099</c:v>
                </c:pt>
                <c:pt idx="27364" formatCode="General">
                  <c:v>-120.489</c:v>
                </c:pt>
                <c:pt idx="27365" formatCode="General">
                  <c:v>-122.751</c:v>
                </c:pt>
                <c:pt idx="27366" formatCode="General">
                  <c:v>-124.99299999999999</c:v>
                </c:pt>
                <c:pt idx="27367" formatCode="General">
                  <c:v>-127.43</c:v>
                </c:pt>
                <c:pt idx="27368" formatCode="General">
                  <c:v>-130.19200000000001</c:v>
                </c:pt>
                <c:pt idx="27369" formatCode="General">
                  <c:v>-133.23400000000001</c:v>
                </c:pt>
                <c:pt idx="27370" formatCode="General">
                  <c:v>-136.494</c:v>
                </c:pt>
                <c:pt idx="27371" formatCode="General">
                  <c:v>-139.92699999999999</c:v>
                </c:pt>
                <c:pt idx="27372" formatCode="General">
                  <c:v>-143.5</c:v>
                </c:pt>
                <c:pt idx="27373" formatCode="General">
                  <c:v>-147.17400000000001</c:v>
                </c:pt>
                <c:pt idx="27374" formatCode="General">
                  <c:v>-150.90100000000001</c:v>
                </c:pt>
                <c:pt idx="27375" formatCode="General">
                  <c:v>-154.61799999999999</c:v>
                </c:pt>
                <c:pt idx="27376" formatCode="General">
                  <c:v>-158.261</c:v>
                </c:pt>
                <c:pt idx="27377" formatCode="General">
                  <c:v>-161.77500000000001</c:v>
                </c:pt>
                <c:pt idx="27378" formatCode="General">
                  <c:v>-165.12100000000001</c:v>
                </c:pt>
                <c:pt idx="27379" formatCode="General">
                  <c:v>-168.31</c:v>
                </c:pt>
                <c:pt idx="27380" formatCode="General">
                  <c:v>-171.35499999999999</c:v>
                </c:pt>
                <c:pt idx="27381" formatCode="General">
                  <c:v>-174.24</c:v>
                </c:pt>
                <c:pt idx="27382" formatCode="General">
                  <c:v>-176.98699999999999</c:v>
                </c:pt>
                <c:pt idx="27383" formatCode="General">
                  <c:v>-179.63800000000001</c:v>
                </c:pt>
                <c:pt idx="27384" formatCode="General">
                  <c:v>-182.16499999999999</c:v>
                </c:pt>
                <c:pt idx="27385" formatCode="General">
                  <c:v>-184.53299999999999</c:v>
                </c:pt>
                <c:pt idx="27386" formatCode="General">
                  <c:v>-186.768</c:v>
                </c:pt>
                <c:pt idx="27387" formatCode="General">
                  <c:v>-188.84100000000001</c:v>
                </c:pt>
                <c:pt idx="27388" formatCode="General">
                  <c:v>-190.631</c:v>
                </c:pt>
                <c:pt idx="27389" formatCode="General">
                  <c:v>-192.01499999999999</c:v>
                </c:pt>
                <c:pt idx="27390" formatCode="General">
                  <c:v>-192.91900000000001</c:v>
                </c:pt>
                <c:pt idx="27391" formatCode="General">
                  <c:v>-193.435</c:v>
                </c:pt>
                <c:pt idx="27392" formatCode="General">
                  <c:v>-193.73500000000001</c:v>
                </c:pt>
                <c:pt idx="27393" formatCode="General">
                  <c:v>-193.941</c:v>
                </c:pt>
                <c:pt idx="27394" formatCode="General">
                  <c:v>-194.15100000000001</c:v>
                </c:pt>
                <c:pt idx="27395" formatCode="General">
                  <c:v>-194.416</c:v>
                </c:pt>
                <c:pt idx="27396" formatCode="General">
                  <c:v>-194.76599999999999</c:v>
                </c:pt>
                <c:pt idx="27397" formatCode="General">
                  <c:v>-195.21600000000001</c:v>
                </c:pt>
                <c:pt idx="27398" formatCode="General">
                  <c:v>-195.73099999999999</c:v>
                </c:pt>
                <c:pt idx="27399" formatCode="General">
                  <c:v>-196.261</c:v>
                </c:pt>
                <c:pt idx="27400" formatCode="General">
                  <c:v>-196.768</c:v>
                </c:pt>
                <c:pt idx="27401" formatCode="General">
                  <c:v>-197.19399999999999</c:v>
                </c:pt>
                <c:pt idx="27402" formatCode="General">
                  <c:v>-197.48599999999999</c:v>
                </c:pt>
                <c:pt idx="27403" formatCode="General">
                  <c:v>-197.58099999999999</c:v>
                </c:pt>
                <c:pt idx="27404" formatCode="General">
                  <c:v>-197.44800000000001</c:v>
                </c:pt>
                <c:pt idx="27405" formatCode="General">
                  <c:v>-197.15700000000001</c:v>
                </c:pt>
                <c:pt idx="27406" formatCode="General">
                  <c:v>-196.83699999999999</c:v>
                </c:pt>
                <c:pt idx="27407" formatCode="General">
                  <c:v>-196.66399999999999</c:v>
                </c:pt>
                <c:pt idx="27408" formatCode="General">
                  <c:v>-196.74600000000001</c:v>
                </c:pt>
                <c:pt idx="27409" formatCode="General">
                  <c:v>-197.054</c:v>
                </c:pt>
                <c:pt idx="27410" formatCode="General">
                  <c:v>-197.57400000000001</c:v>
                </c:pt>
                <c:pt idx="27411" formatCode="General">
                  <c:v>-198.30500000000001</c:v>
                </c:pt>
                <c:pt idx="27412" formatCode="General">
                  <c:v>-199.17599999999999</c:v>
                </c:pt>
                <c:pt idx="27413" formatCode="General">
                  <c:v>-200.10400000000001</c:v>
                </c:pt>
                <c:pt idx="27414" formatCode="General">
                  <c:v>-201.06299999999999</c:v>
                </c:pt>
                <c:pt idx="27415" formatCode="General">
                  <c:v>-202.03899999999999</c:v>
                </c:pt>
                <c:pt idx="27416" formatCode="General">
                  <c:v>-203.03</c:v>
                </c:pt>
                <c:pt idx="27417" formatCode="General">
                  <c:v>-203.97399999999999</c:v>
                </c:pt>
                <c:pt idx="27418" formatCode="General">
                  <c:v>-204.804</c:v>
                </c:pt>
                <c:pt idx="27419" formatCode="General">
                  <c:v>-205.571</c:v>
                </c:pt>
                <c:pt idx="27420" formatCode="General">
                  <c:v>-206.328</c:v>
                </c:pt>
                <c:pt idx="27421" formatCode="General">
                  <c:v>-207.04300000000001</c:v>
                </c:pt>
                <c:pt idx="27422" formatCode="General">
                  <c:v>-207.637</c:v>
                </c:pt>
                <c:pt idx="27423" formatCode="General">
                  <c:v>-207.999</c:v>
                </c:pt>
                <c:pt idx="27424" formatCode="General">
                  <c:v>-207.92400000000001</c:v>
                </c:pt>
                <c:pt idx="27425" formatCode="General">
                  <c:v>-207.239</c:v>
                </c:pt>
                <c:pt idx="27426" formatCode="General">
                  <c:v>-206.054</c:v>
                </c:pt>
                <c:pt idx="27427" formatCode="General">
                  <c:v>-204.57900000000001</c:v>
                </c:pt>
                <c:pt idx="27428" formatCode="General">
                  <c:v>-203.01400000000001</c:v>
                </c:pt>
                <c:pt idx="27429" formatCode="General">
                  <c:v>-201.47200000000001</c:v>
                </c:pt>
                <c:pt idx="27430" formatCode="General">
                  <c:v>-199.95500000000001</c:v>
                </c:pt>
                <c:pt idx="27431" formatCode="General">
                  <c:v>-198.399</c:v>
                </c:pt>
                <c:pt idx="27432" formatCode="General">
                  <c:v>-196.745</c:v>
                </c:pt>
                <c:pt idx="27433" formatCode="General">
                  <c:v>-195.09100000000001</c:v>
                </c:pt>
                <c:pt idx="27434" formatCode="General">
                  <c:v>-193.536</c:v>
                </c:pt>
                <c:pt idx="27435" formatCode="General">
                  <c:v>-192.10400000000001</c:v>
                </c:pt>
                <c:pt idx="27436" formatCode="General">
                  <c:v>-190.78399999999999</c:v>
                </c:pt>
                <c:pt idx="27437" formatCode="General">
                  <c:v>-189.548</c:v>
                </c:pt>
                <c:pt idx="27438" formatCode="General">
                  <c:v>-188.434</c:v>
                </c:pt>
                <c:pt idx="27439" formatCode="General">
                  <c:v>-187.50399999999999</c:v>
                </c:pt>
                <c:pt idx="27440" formatCode="General">
                  <c:v>-186.81700000000001</c:v>
                </c:pt>
                <c:pt idx="27441" formatCode="General">
                  <c:v>-186.41499999999999</c:v>
                </c:pt>
                <c:pt idx="27442" formatCode="General">
                  <c:v>-186.28899999999999</c:v>
                </c:pt>
                <c:pt idx="27443" formatCode="General">
                  <c:v>-186.28</c:v>
                </c:pt>
                <c:pt idx="27444" formatCode="General">
                  <c:v>-186.15199999999999</c:v>
                </c:pt>
                <c:pt idx="27445" formatCode="General">
                  <c:v>-185.77199999999999</c:v>
                </c:pt>
                <c:pt idx="27446" formatCode="General">
                  <c:v>-185.08099999999999</c:v>
                </c:pt>
                <c:pt idx="27447" formatCode="General">
                  <c:v>-184.09</c:v>
                </c:pt>
                <c:pt idx="27448" formatCode="General">
                  <c:v>-182.86799999999999</c:v>
                </c:pt>
                <c:pt idx="27449" formatCode="General">
                  <c:v>-181.517</c:v>
                </c:pt>
                <c:pt idx="27450" formatCode="General">
                  <c:v>-180.06</c:v>
                </c:pt>
                <c:pt idx="27451" formatCode="General">
                  <c:v>-178.46799999999999</c:v>
                </c:pt>
                <c:pt idx="27452" formatCode="General">
                  <c:v>-176.803</c:v>
                </c:pt>
                <c:pt idx="27453" formatCode="General">
                  <c:v>-175.15299999999999</c:v>
                </c:pt>
                <c:pt idx="27454" formatCode="General">
                  <c:v>-173.59800000000001</c:v>
                </c:pt>
                <c:pt idx="27455" formatCode="General">
                  <c:v>-172.155</c:v>
                </c:pt>
                <c:pt idx="27456" formatCode="General">
                  <c:v>-170.74100000000001</c:v>
                </c:pt>
                <c:pt idx="27457" formatCode="General">
                  <c:v>-169.33099999999999</c:v>
                </c:pt>
                <c:pt idx="27458" formatCode="General">
                  <c:v>-167.95500000000001</c:v>
                </c:pt>
                <c:pt idx="27459" formatCode="General">
                  <c:v>-166.62299999999999</c:v>
                </c:pt>
                <c:pt idx="27460" formatCode="General">
                  <c:v>-165.315</c:v>
                </c:pt>
                <c:pt idx="27461" formatCode="General">
                  <c:v>-163.96899999999999</c:v>
                </c:pt>
                <c:pt idx="27462" formatCode="General">
                  <c:v>-162.54300000000001</c:v>
                </c:pt>
                <c:pt idx="27463" formatCode="General">
                  <c:v>-161.03</c:v>
                </c:pt>
                <c:pt idx="27464" formatCode="General">
                  <c:v>-159.46899999999999</c:v>
                </c:pt>
                <c:pt idx="27465" formatCode="General">
                  <c:v>-157.91300000000001</c:v>
                </c:pt>
                <c:pt idx="27466" formatCode="General">
                  <c:v>-156.36500000000001</c:v>
                </c:pt>
                <c:pt idx="27467" formatCode="General">
                  <c:v>-154.80199999999999</c:v>
                </c:pt>
                <c:pt idx="27468" formatCode="General">
                  <c:v>-153.16300000000001</c:v>
                </c:pt>
                <c:pt idx="27469" formatCode="General">
                  <c:v>-151.41</c:v>
                </c:pt>
                <c:pt idx="27470" formatCode="General">
                  <c:v>-149.55099999999999</c:v>
                </c:pt>
                <c:pt idx="27471" formatCode="General">
                  <c:v>-147.61199999999999</c:v>
                </c:pt>
                <c:pt idx="27472" formatCode="General">
                  <c:v>-145.619</c:v>
                </c:pt>
                <c:pt idx="27473" formatCode="General">
                  <c:v>-143.55699999999999</c:v>
                </c:pt>
                <c:pt idx="27474" formatCode="General">
                  <c:v>-141.46799999999999</c:v>
                </c:pt>
                <c:pt idx="27475" formatCode="General">
                  <c:v>-139.501</c:v>
                </c:pt>
                <c:pt idx="27476" formatCode="General">
                  <c:v>-137.71100000000001</c:v>
                </c:pt>
                <c:pt idx="27477" formatCode="General">
                  <c:v>-136.035</c:v>
                </c:pt>
                <c:pt idx="27478" formatCode="General">
                  <c:v>-134.45400000000001</c:v>
                </c:pt>
                <c:pt idx="27479" formatCode="General">
                  <c:v>-132.96899999999999</c:v>
                </c:pt>
                <c:pt idx="27480" formatCode="General">
                  <c:v>-131.57300000000001</c:v>
                </c:pt>
                <c:pt idx="27481" formatCode="General">
                  <c:v>-130.27799999999999</c:v>
                </c:pt>
                <c:pt idx="27482" formatCode="General">
                  <c:v>-129.13200000000001</c:v>
                </c:pt>
                <c:pt idx="27483" formatCode="General">
                  <c:v>-128.161</c:v>
                </c:pt>
                <c:pt idx="27484" formatCode="General">
                  <c:v>-127.364</c:v>
                </c:pt>
                <c:pt idx="27485" formatCode="General">
                  <c:v>-126.64400000000001</c:v>
                </c:pt>
                <c:pt idx="27486" formatCode="General">
                  <c:v>-125.89100000000001</c:v>
                </c:pt>
                <c:pt idx="27487" formatCode="General">
                  <c:v>-125.075</c:v>
                </c:pt>
                <c:pt idx="27488" formatCode="General">
                  <c:v>-124.152</c:v>
                </c:pt>
                <c:pt idx="27489" formatCode="General">
                  <c:v>-123.04900000000001</c:v>
                </c:pt>
                <c:pt idx="27490" formatCode="General">
                  <c:v>-121.726</c:v>
                </c:pt>
                <c:pt idx="27491" formatCode="General">
                  <c:v>-120.184</c:v>
                </c:pt>
                <c:pt idx="27492" formatCode="General">
                  <c:v>-118.379</c:v>
                </c:pt>
                <c:pt idx="27493" formatCode="General">
                  <c:v>-116.259</c:v>
                </c:pt>
                <c:pt idx="27494" formatCode="General">
                  <c:v>-113.80200000000001</c:v>
                </c:pt>
                <c:pt idx="27495" formatCode="General">
                  <c:v>-111.035</c:v>
                </c:pt>
                <c:pt idx="27496" formatCode="General">
                  <c:v>-108.05</c:v>
                </c:pt>
                <c:pt idx="27497" formatCode="General">
                  <c:v>-104.938</c:v>
                </c:pt>
                <c:pt idx="27498" formatCode="General">
                  <c:v>-101.767</c:v>
                </c:pt>
                <c:pt idx="27499" formatCode="General">
                  <c:v>-98.541899999999998</c:v>
                </c:pt>
                <c:pt idx="27500" formatCode="General">
                  <c:v>-95.254199999999997</c:v>
                </c:pt>
                <c:pt idx="27501" formatCode="General">
                  <c:v>-91.942599999999999</c:v>
                </c:pt>
                <c:pt idx="27502" formatCode="General">
                  <c:v>-88.596900000000005</c:v>
                </c:pt>
                <c:pt idx="27503" formatCode="General">
                  <c:v>-85.160700000000006</c:v>
                </c:pt>
                <c:pt idx="27504" formatCode="General">
                  <c:v>-81.602999999999994</c:v>
                </c:pt>
                <c:pt idx="27505" formatCode="General">
                  <c:v>-77.9178</c:v>
                </c:pt>
                <c:pt idx="27506" formatCode="General">
                  <c:v>-74.134</c:v>
                </c:pt>
                <c:pt idx="27507" formatCode="General">
                  <c:v>-70.2971</c:v>
                </c:pt>
                <c:pt idx="27508" formatCode="General">
                  <c:v>-66.465500000000006</c:v>
                </c:pt>
                <c:pt idx="27509" formatCode="General">
                  <c:v>-62.677399999999999</c:v>
                </c:pt>
                <c:pt idx="27510" formatCode="General">
                  <c:v>-58.932699999999997</c:v>
                </c:pt>
                <c:pt idx="27511" formatCode="General">
                  <c:v>-55.243400000000001</c:v>
                </c:pt>
                <c:pt idx="27512" formatCode="General">
                  <c:v>-51.6235</c:v>
                </c:pt>
                <c:pt idx="27513" formatCode="General">
                  <c:v>-48.056100000000001</c:v>
                </c:pt>
                <c:pt idx="27514" formatCode="General">
                  <c:v>-44.514699999999998</c:v>
                </c:pt>
                <c:pt idx="27515" formatCode="General">
                  <c:v>-40.978999999999999</c:v>
                </c:pt>
                <c:pt idx="27516" formatCode="General">
                  <c:v>-37.399099999999997</c:v>
                </c:pt>
                <c:pt idx="27517" formatCode="General">
                  <c:v>-33.7136</c:v>
                </c:pt>
                <c:pt idx="27518" formatCode="General">
                  <c:v>-29.924299999999999</c:v>
                </c:pt>
                <c:pt idx="27519" formatCode="General">
                  <c:v>-26.0458</c:v>
                </c:pt>
                <c:pt idx="27520" formatCode="General">
                  <c:v>-21.944700000000001</c:v>
                </c:pt>
                <c:pt idx="27521" formatCode="General">
                  <c:v>-17.5075</c:v>
                </c:pt>
                <c:pt idx="27522" formatCode="General">
                  <c:v>-12.7751</c:v>
                </c:pt>
                <c:pt idx="27523" formatCode="General">
                  <c:v>-7.8651400000000002</c:v>
                </c:pt>
                <c:pt idx="27524" formatCode="General">
                  <c:v>-2.93893</c:v>
                </c:pt>
                <c:pt idx="27525" formatCode="General">
                  <c:v>1.8173699999999999</c:v>
                </c:pt>
                <c:pt idx="27526" formatCode="General">
                  <c:v>6.2604100000000003</c:v>
                </c:pt>
                <c:pt idx="27527" formatCode="General">
                  <c:v>10.3062</c:v>
                </c:pt>
                <c:pt idx="27528" formatCode="General">
                  <c:v>13.8888</c:v>
                </c:pt>
                <c:pt idx="27529" formatCode="General">
                  <c:v>16.985399999999998</c:v>
                </c:pt>
                <c:pt idx="27530" formatCode="General">
                  <c:v>19.64</c:v>
                </c:pt>
                <c:pt idx="27531" formatCode="General">
                  <c:v>21.9389</c:v>
                </c:pt>
                <c:pt idx="27532" formatCode="General">
                  <c:v>23.9345</c:v>
                </c:pt>
                <c:pt idx="27533" formatCode="General">
                  <c:v>25.667200000000001</c:v>
                </c:pt>
                <c:pt idx="27534" formatCode="General">
                  <c:v>27.2165</c:v>
                </c:pt>
                <c:pt idx="27535" formatCode="General">
                  <c:v>28.6876</c:v>
                </c:pt>
                <c:pt idx="27536" formatCode="General">
                  <c:v>30.1723</c:v>
                </c:pt>
                <c:pt idx="27537" formatCode="General">
                  <c:v>31.778300000000002</c:v>
                </c:pt>
                <c:pt idx="27538" formatCode="General">
                  <c:v>33.602499999999999</c:v>
                </c:pt>
                <c:pt idx="27539" formatCode="General">
                  <c:v>35.743200000000002</c:v>
                </c:pt>
                <c:pt idx="27540" formatCode="General">
                  <c:v>38.298099999999998</c:v>
                </c:pt>
                <c:pt idx="27541" formatCode="General">
                  <c:v>41.366199999999999</c:v>
                </c:pt>
                <c:pt idx="27542" formatCode="General">
                  <c:v>44.922499999999999</c:v>
                </c:pt>
                <c:pt idx="27543" formatCode="General">
                  <c:v>48.755699999999997</c:v>
                </c:pt>
                <c:pt idx="27544" formatCode="General">
                  <c:v>52.699300000000001</c:v>
                </c:pt>
                <c:pt idx="27545" formatCode="General">
                  <c:v>56.674900000000001</c:v>
                </c:pt>
                <c:pt idx="27546" formatCode="General">
                  <c:v>60.750900000000001</c:v>
                </c:pt>
                <c:pt idx="27547" formatCode="General">
                  <c:v>65.013300000000001</c:v>
                </c:pt>
                <c:pt idx="27548" formatCode="General">
                  <c:v>69.410899999999998</c:v>
                </c:pt>
                <c:pt idx="27549" formatCode="General">
                  <c:v>73.819699999999997</c:v>
                </c:pt>
                <c:pt idx="27550" formatCode="General">
                  <c:v>78.079599999999999</c:v>
                </c:pt>
                <c:pt idx="27551" formatCode="General">
                  <c:v>82.110200000000006</c:v>
                </c:pt>
                <c:pt idx="27552" formatCode="General">
                  <c:v>85.897599999999997</c:v>
                </c:pt>
                <c:pt idx="27553" formatCode="General">
                  <c:v>89.543800000000005</c:v>
                </c:pt>
                <c:pt idx="27554" formatCode="General">
                  <c:v>93.192599999999999</c:v>
                </c:pt>
                <c:pt idx="27555" formatCode="General">
                  <c:v>96.976699999999994</c:v>
                </c:pt>
                <c:pt idx="27556" formatCode="General">
                  <c:v>100.985</c:v>
                </c:pt>
                <c:pt idx="27557" formatCode="General">
                  <c:v>105.194</c:v>
                </c:pt>
                <c:pt idx="27558" formatCode="General">
                  <c:v>109.595</c:v>
                </c:pt>
                <c:pt idx="27559" formatCode="General">
                  <c:v>114.215</c:v>
                </c:pt>
                <c:pt idx="27560" formatCode="General">
                  <c:v>119.184</c:v>
                </c:pt>
                <c:pt idx="27561" formatCode="General">
                  <c:v>124.58199999999999</c:v>
                </c:pt>
                <c:pt idx="27562" formatCode="General">
                  <c:v>130.298</c:v>
                </c:pt>
                <c:pt idx="27563" formatCode="General">
                  <c:v>136.11699999999999</c:v>
                </c:pt>
                <c:pt idx="27564" formatCode="General">
                  <c:v>141.792</c:v>
                </c:pt>
                <c:pt idx="27565" formatCode="General">
                  <c:v>147.084</c:v>
                </c:pt>
                <c:pt idx="27566" formatCode="General">
                  <c:v>151.81200000000001</c:v>
                </c:pt>
                <c:pt idx="27567" formatCode="General">
                  <c:v>155.88200000000001</c:v>
                </c:pt>
                <c:pt idx="27568" formatCode="General">
                  <c:v>159.34200000000001</c:v>
                </c:pt>
                <c:pt idx="27569" formatCode="General">
                  <c:v>162.41300000000001</c:v>
                </c:pt>
                <c:pt idx="27570" formatCode="General">
                  <c:v>165.31299999999999</c:v>
                </c:pt>
                <c:pt idx="27571" formatCode="General">
                  <c:v>168.19</c:v>
                </c:pt>
                <c:pt idx="27572" formatCode="General">
                  <c:v>171.03200000000001</c:v>
                </c:pt>
                <c:pt idx="27573" formatCode="General">
                  <c:v>173.762</c:v>
                </c:pt>
                <c:pt idx="27574" formatCode="General">
                  <c:v>176.327</c:v>
                </c:pt>
                <c:pt idx="27575" formatCode="General">
                  <c:v>178.69300000000001</c:v>
                </c:pt>
                <c:pt idx="27576" formatCode="General">
                  <c:v>180.9</c:v>
                </c:pt>
                <c:pt idx="27577" formatCode="General">
                  <c:v>182.95500000000001</c:v>
                </c:pt>
                <c:pt idx="27578" formatCode="General">
                  <c:v>184.83500000000001</c:v>
                </c:pt>
                <c:pt idx="27579" formatCode="General">
                  <c:v>186.50800000000001</c:v>
                </c:pt>
                <c:pt idx="27580" formatCode="General">
                  <c:v>187.95599999999999</c:v>
                </c:pt>
                <c:pt idx="27581" formatCode="General">
                  <c:v>189.22</c:v>
                </c:pt>
                <c:pt idx="27582" formatCode="General">
                  <c:v>190.322</c:v>
                </c:pt>
                <c:pt idx="27583" formatCode="General">
                  <c:v>191.24700000000001</c:v>
                </c:pt>
                <c:pt idx="27584" formatCode="General">
                  <c:v>191.99700000000001</c:v>
                </c:pt>
                <c:pt idx="27585" formatCode="General">
                  <c:v>192.59299999999999</c:v>
                </c:pt>
                <c:pt idx="27586" formatCode="General">
                  <c:v>193.035</c:v>
                </c:pt>
                <c:pt idx="27587" formatCode="General">
                  <c:v>193.322</c:v>
                </c:pt>
                <c:pt idx="27588" formatCode="General">
                  <c:v>193.46899999999999</c:v>
                </c:pt>
                <c:pt idx="27589" formatCode="General">
                  <c:v>193.48</c:v>
                </c:pt>
                <c:pt idx="27590" formatCode="General">
                  <c:v>193.34</c:v>
                </c:pt>
                <c:pt idx="27591" formatCode="General">
                  <c:v>192.93600000000001</c:v>
                </c:pt>
                <c:pt idx="27592" formatCode="General">
                  <c:v>192.137</c:v>
                </c:pt>
                <c:pt idx="27593" formatCode="General">
                  <c:v>190.928</c:v>
                </c:pt>
                <c:pt idx="27594" formatCode="General">
                  <c:v>189.339</c:v>
                </c:pt>
                <c:pt idx="27595" formatCode="General">
                  <c:v>187.43700000000001</c:v>
                </c:pt>
                <c:pt idx="27596" formatCode="General">
                  <c:v>185.255</c:v>
                </c:pt>
                <c:pt idx="27597" formatCode="General">
                  <c:v>182.76499999999999</c:v>
                </c:pt>
                <c:pt idx="27598" formatCode="General">
                  <c:v>179.929</c:v>
                </c:pt>
                <c:pt idx="27599" formatCode="General">
                  <c:v>176.72900000000001</c:v>
                </c:pt>
                <c:pt idx="27600" formatCode="General">
                  <c:v>173.13200000000001</c:v>
                </c:pt>
                <c:pt idx="27601" formatCode="General">
                  <c:v>169.14500000000001</c:v>
                </c:pt>
                <c:pt idx="27602" formatCode="General">
                  <c:v>164.86799999999999</c:v>
                </c:pt>
                <c:pt idx="27603" formatCode="General">
                  <c:v>160.411</c:v>
                </c:pt>
                <c:pt idx="27604" formatCode="General">
                  <c:v>155.86799999999999</c:v>
                </c:pt>
                <c:pt idx="27605" formatCode="General">
                  <c:v>151.66300000000001</c:v>
                </c:pt>
                <c:pt idx="27606" formatCode="General">
                  <c:v>148.322</c:v>
                </c:pt>
                <c:pt idx="27607" formatCode="General">
                  <c:v>146.41300000000001</c:v>
                </c:pt>
                <c:pt idx="27608" formatCode="General">
                  <c:v>146.655</c:v>
                </c:pt>
                <c:pt idx="27609" formatCode="General">
                  <c:v>149.929</c:v>
                </c:pt>
                <c:pt idx="27610" formatCode="General">
                  <c:v>153.393</c:v>
                </c:pt>
                <c:pt idx="27611" formatCode="General">
                  <c:v>150.41300000000001</c:v>
                </c:pt>
                <c:pt idx="27612" formatCode="General">
                  <c:v>132.35300000000001</c:v>
                </c:pt>
                <c:pt idx="27613" formatCode="General">
                  <c:v>93.113399999999999</c:v>
                </c:pt>
                <c:pt idx="27614" formatCode="General">
                  <c:v>38.239600000000003</c:v>
                </c:pt>
                <c:pt idx="27615" formatCode="General">
                  <c:v>-20.210100000000001</c:v>
                </c:pt>
                <c:pt idx="27616" formatCode="General">
                  <c:v>-67.676299999999998</c:v>
                </c:pt>
                <c:pt idx="27617" formatCode="General">
                  <c:v>-96.033500000000004</c:v>
                </c:pt>
                <c:pt idx="27618" formatCode="General">
                  <c:v>-106.104</c:v>
                </c:pt>
                <c:pt idx="27619" formatCode="General">
                  <c:v>-105.627</c:v>
                </c:pt>
                <c:pt idx="27620" formatCode="General">
                  <c:v>-103.389</c:v>
                </c:pt>
                <c:pt idx="27621" formatCode="General">
                  <c:v>-99.271000000000001</c:v>
                </c:pt>
                <c:pt idx="27622" formatCode="General">
                  <c:v>-92.021600000000007</c:v>
                </c:pt>
                <c:pt idx="27623" formatCode="General">
                  <c:v>-81.892200000000003</c:v>
                </c:pt>
                <c:pt idx="27624" formatCode="General">
                  <c:v>-69.222499999999997</c:v>
                </c:pt>
                <c:pt idx="27625" formatCode="General">
                  <c:v>-54.506900000000002</c:v>
                </c:pt>
                <c:pt idx="27626" formatCode="General">
                  <c:v>-38.279899999999998</c:v>
                </c:pt>
                <c:pt idx="27627" formatCode="General">
                  <c:v>-21.059200000000001</c:v>
                </c:pt>
                <c:pt idx="27628" formatCode="General">
                  <c:v>-3.2564299999999999</c:v>
                </c:pt>
                <c:pt idx="27629" formatCode="General">
                  <c:v>14.627000000000001</c:v>
                </c:pt>
                <c:pt idx="27630" formatCode="General">
                  <c:v>31.928699999999999</c:v>
                </c:pt>
                <c:pt idx="27631" formatCode="General">
                  <c:v>48.000700000000002</c:v>
                </c:pt>
                <c:pt idx="27632" formatCode="General">
                  <c:v>62.313499999999998</c:v>
                </c:pt>
                <c:pt idx="27633" formatCode="General">
                  <c:v>74.473600000000005</c:v>
                </c:pt>
                <c:pt idx="27634" formatCode="General">
                  <c:v>84.197500000000005</c:v>
                </c:pt>
                <c:pt idx="27635" formatCode="General">
                  <c:v>91.284800000000004</c:v>
                </c:pt>
                <c:pt idx="27636" formatCode="General">
                  <c:v>95.700599999999994</c:v>
                </c:pt>
                <c:pt idx="27637" formatCode="General">
                  <c:v>97.573800000000006</c:v>
                </c:pt>
                <c:pt idx="27638" formatCode="General">
                  <c:v>97.090400000000002</c:v>
                </c:pt>
                <c:pt idx="27639" formatCode="General">
                  <c:v>94.445700000000002</c:v>
                </c:pt>
                <c:pt idx="27640" formatCode="General">
                  <c:v>89.871799999999993</c:v>
                </c:pt>
                <c:pt idx="27641" formatCode="General">
                  <c:v>83.630300000000005</c:v>
                </c:pt>
                <c:pt idx="27642" formatCode="General">
                  <c:v>76.002600000000001</c:v>
                </c:pt>
                <c:pt idx="27643" formatCode="General">
                  <c:v>67.292199999999994</c:v>
                </c:pt>
                <c:pt idx="27644" formatCode="General">
                  <c:v>57.781300000000002</c:v>
                </c:pt>
                <c:pt idx="27645" formatCode="General">
                  <c:v>47.639200000000002</c:v>
                </c:pt>
                <c:pt idx="27646" formatCode="General">
                  <c:v>36.962299999999999</c:v>
                </c:pt>
                <c:pt idx="27647" formatCode="General">
                  <c:v>25.966699999999999</c:v>
                </c:pt>
                <c:pt idx="27648" formatCode="General">
                  <c:v>14.9488</c:v>
                </c:pt>
                <c:pt idx="27649" formatCode="General">
                  <c:v>4.2614200000000002</c:v>
                </c:pt>
                <c:pt idx="27650" formatCode="General">
                  <c:v>-5.7886199999999999</c:v>
                </c:pt>
                <c:pt idx="27651" formatCode="General">
                  <c:v>-15.0085</c:v>
                </c:pt>
                <c:pt idx="27652" formatCode="General">
                  <c:v>-23.2667</c:v>
                </c:pt>
                <c:pt idx="27653" formatCode="General">
                  <c:v>-30.483699999999999</c:v>
                </c:pt>
                <c:pt idx="27654" formatCode="General">
                  <c:v>-36.7395</c:v>
                </c:pt>
                <c:pt idx="27655" formatCode="General">
                  <c:v>-42.142099999999999</c:v>
                </c:pt>
                <c:pt idx="27656" formatCode="General">
                  <c:v>-46.680199999999999</c:v>
                </c:pt>
                <c:pt idx="27657" formatCode="General">
                  <c:v>-50.3504</c:v>
                </c:pt>
                <c:pt idx="27658" formatCode="General">
                  <c:v>-53.165300000000002</c:v>
                </c:pt>
                <c:pt idx="27659" formatCode="General">
                  <c:v>-55.156399999999998</c:v>
                </c:pt>
                <c:pt idx="27660" formatCode="General">
                  <c:v>-56.377400000000002</c:v>
                </c:pt>
                <c:pt idx="27661" formatCode="General">
                  <c:v>-56.929499999999997</c:v>
                </c:pt>
                <c:pt idx="27662" formatCode="General">
                  <c:v>-56.974899999999998</c:v>
                </c:pt>
                <c:pt idx="27663" formatCode="General">
                  <c:v>-56.753700000000002</c:v>
                </c:pt>
                <c:pt idx="27664" formatCode="General">
                  <c:v>-56.374600000000001</c:v>
                </c:pt>
                <c:pt idx="27665" formatCode="General">
                  <c:v>-55.783200000000001</c:v>
                </c:pt>
                <c:pt idx="27666" formatCode="General">
                  <c:v>-54.991</c:v>
                </c:pt>
                <c:pt idx="27667" formatCode="General">
                  <c:v>-54.057600000000001</c:v>
                </c:pt>
                <c:pt idx="27668" formatCode="General">
                  <c:v>-53.028399999999998</c:v>
                </c:pt>
                <c:pt idx="27669" formatCode="General">
                  <c:v>-51.920200000000001</c:v>
                </c:pt>
                <c:pt idx="27670" formatCode="General">
                  <c:v>-50.7256</c:v>
                </c:pt>
                <c:pt idx="27671" formatCode="General">
                  <c:v>-49.494900000000001</c:v>
                </c:pt>
                <c:pt idx="27672" formatCode="General">
                  <c:v>-48.326799999999999</c:v>
                </c:pt>
                <c:pt idx="27673" formatCode="General">
                  <c:v>-47.228200000000001</c:v>
                </c:pt>
                <c:pt idx="27674" formatCode="General">
                  <c:v>-46.182000000000002</c:v>
                </c:pt>
                <c:pt idx="27675" formatCode="General">
                  <c:v>-45.249699999999997</c:v>
                </c:pt>
                <c:pt idx="27676" formatCode="General">
                  <c:v>-44.509500000000003</c:v>
                </c:pt>
                <c:pt idx="27677" formatCode="General">
                  <c:v>-44.034999999999997</c:v>
                </c:pt>
                <c:pt idx="27678" formatCode="General">
                  <c:v>-43.875599999999999</c:v>
                </c:pt>
                <c:pt idx="27679" formatCode="General">
                  <c:v>-44.043100000000003</c:v>
                </c:pt>
                <c:pt idx="27680" formatCode="General">
                  <c:v>-44.583199999999998</c:v>
                </c:pt>
                <c:pt idx="27681" formatCode="General">
                  <c:v>-45.499499999999998</c:v>
                </c:pt>
                <c:pt idx="27682" formatCode="General">
                  <c:v>-46.637500000000003</c:v>
                </c:pt>
                <c:pt idx="27683" formatCode="General">
                  <c:v>-47.822200000000002</c:v>
                </c:pt>
                <c:pt idx="27684" formatCode="General">
                  <c:v>-48.932699999999997</c:v>
                </c:pt>
                <c:pt idx="27685" formatCode="General">
                  <c:v>-49.886299999999999</c:v>
                </c:pt>
                <c:pt idx="27686" formatCode="General">
                  <c:v>-50.646700000000003</c:v>
                </c:pt>
                <c:pt idx="27687" formatCode="General">
                  <c:v>-51.198399999999999</c:v>
                </c:pt>
                <c:pt idx="27688" formatCode="General">
                  <c:v>-51.572499999999998</c:v>
                </c:pt>
                <c:pt idx="27689" formatCode="General">
                  <c:v>-51.972000000000001</c:v>
                </c:pt>
                <c:pt idx="27690" formatCode="General">
                  <c:v>-52.590600000000002</c:v>
                </c:pt>
                <c:pt idx="27691" formatCode="General">
                  <c:v>-53.464300000000001</c:v>
                </c:pt>
                <c:pt idx="27692" formatCode="General">
                  <c:v>-54.581400000000002</c:v>
                </c:pt>
                <c:pt idx="27693" formatCode="General">
                  <c:v>-55.903199999999998</c:v>
                </c:pt>
                <c:pt idx="27694" formatCode="General">
                  <c:v>-57.3277</c:v>
                </c:pt>
                <c:pt idx="27695" formatCode="General">
                  <c:v>-58.762300000000003</c:v>
                </c:pt>
                <c:pt idx="27696" formatCode="General">
                  <c:v>-60.215299999999999</c:v>
                </c:pt>
                <c:pt idx="27697" formatCode="General">
                  <c:v>-61.679699999999997</c:v>
                </c:pt>
                <c:pt idx="27698" formatCode="General">
                  <c:v>-63.118099999999998</c:v>
                </c:pt>
                <c:pt idx="27699" formatCode="General">
                  <c:v>-64.506900000000002</c:v>
                </c:pt>
                <c:pt idx="27700" formatCode="General">
                  <c:v>-65.835999999999999</c:v>
                </c:pt>
                <c:pt idx="27701" formatCode="General">
                  <c:v>-67.101900000000001</c:v>
                </c:pt>
                <c:pt idx="27702" formatCode="General">
                  <c:v>-68.318299999999994</c:v>
                </c:pt>
                <c:pt idx="27703" formatCode="General">
                  <c:v>-69.523300000000006</c:v>
                </c:pt>
                <c:pt idx="27704" formatCode="General">
                  <c:v>-70.709500000000006</c:v>
                </c:pt>
                <c:pt idx="27705" formatCode="General">
                  <c:v>-71.820400000000006</c:v>
                </c:pt>
                <c:pt idx="27706" formatCode="General">
                  <c:v>-72.861599999999996</c:v>
                </c:pt>
                <c:pt idx="27707" formatCode="General">
                  <c:v>-73.871600000000001</c:v>
                </c:pt>
                <c:pt idx="27708" formatCode="General">
                  <c:v>-74.9011</c:v>
                </c:pt>
                <c:pt idx="27709" formatCode="General">
                  <c:v>-75.965999999999994</c:v>
                </c:pt>
                <c:pt idx="27710" formatCode="General">
                  <c:v>-76.975700000000003</c:v>
                </c:pt>
                <c:pt idx="27711" formatCode="General">
                  <c:v>-77.825000000000003</c:v>
                </c:pt>
                <c:pt idx="27712" formatCode="General">
                  <c:v>-78.438800000000001</c:v>
                </c:pt>
                <c:pt idx="27713" formatCode="General">
                  <c:v>-78.834999999999994</c:v>
                </c:pt>
                <c:pt idx="27714" formatCode="General">
                  <c:v>-79.061800000000005</c:v>
                </c:pt>
                <c:pt idx="27715" formatCode="General">
                  <c:v>-79.063100000000006</c:v>
                </c:pt>
                <c:pt idx="27716" formatCode="General">
                  <c:v>-78.802700000000002</c:v>
                </c:pt>
                <c:pt idx="27717" formatCode="General">
                  <c:v>-78.319000000000003</c:v>
                </c:pt>
                <c:pt idx="27718" formatCode="General">
                  <c:v>-77.673299999999998</c:v>
                </c:pt>
                <c:pt idx="27719" formatCode="General">
                  <c:v>-76.930499999999995</c:v>
                </c:pt>
                <c:pt idx="27720" formatCode="General">
                  <c:v>-76.152900000000002</c:v>
                </c:pt>
                <c:pt idx="27721" formatCode="General">
                  <c:v>-75.392700000000005</c:v>
                </c:pt>
                <c:pt idx="27722" formatCode="General">
                  <c:v>-74.690399999999997</c:v>
                </c:pt>
                <c:pt idx="27723" formatCode="General">
                  <c:v>-74.070599999999999</c:v>
                </c:pt>
                <c:pt idx="27724" formatCode="General">
                  <c:v>-73.533900000000003</c:v>
                </c:pt>
                <c:pt idx="27725" formatCode="General">
                  <c:v>-73.083500000000001</c:v>
                </c:pt>
                <c:pt idx="27726" formatCode="General">
                  <c:v>-72.727500000000006</c:v>
                </c:pt>
                <c:pt idx="27727" formatCode="General">
                  <c:v>-72.395300000000006</c:v>
                </c:pt>
                <c:pt idx="27728" formatCode="General">
                  <c:v>-71.994</c:v>
                </c:pt>
                <c:pt idx="27729" formatCode="General">
                  <c:v>-71.449100000000001</c:v>
                </c:pt>
                <c:pt idx="27730" formatCode="General">
                  <c:v>-70.715599999999995</c:v>
                </c:pt>
                <c:pt idx="27731" formatCode="General">
                  <c:v>-69.822599999999994</c:v>
                </c:pt>
                <c:pt idx="27732" formatCode="General">
                  <c:v>-68.819800000000001</c:v>
                </c:pt>
                <c:pt idx="27733" formatCode="General">
                  <c:v>-67.759299999999996</c:v>
                </c:pt>
                <c:pt idx="27734" formatCode="General">
                  <c:v>-66.700199999999995</c:v>
                </c:pt>
                <c:pt idx="27735" formatCode="General">
                  <c:v>-65.683999999999997</c:v>
                </c:pt>
                <c:pt idx="27736" formatCode="General">
                  <c:v>-64.714100000000002</c:v>
                </c:pt>
                <c:pt idx="27737" formatCode="General">
                  <c:v>-63.764899999999997</c:v>
                </c:pt>
                <c:pt idx="27738" formatCode="General">
                  <c:v>-62.788200000000003</c:v>
                </c:pt>
                <c:pt idx="27739" formatCode="General">
                  <c:v>-61.869799999999998</c:v>
                </c:pt>
                <c:pt idx="27740" formatCode="General">
                  <c:v>-61.160800000000002</c:v>
                </c:pt>
                <c:pt idx="27741" formatCode="General">
                  <c:v>-60.671100000000003</c:v>
                </c:pt>
                <c:pt idx="27742" formatCode="General">
                  <c:v>-60.352699999999999</c:v>
                </c:pt>
                <c:pt idx="27743" formatCode="General">
                  <c:v>-60.126899999999999</c:v>
                </c:pt>
                <c:pt idx="27744" formatCode="General">
                  <c:v>-59.926900000000003</c:v>
                </c:pt>
                <c:pt idx="27745" formatCode="General">
                  <c:v>-59.743699999999997</c:v>
                </c:pt>
                <c:pt idx="27746" formatCode="General">
                  <c:v>-59.6081</c:v>
                </c:pt>
                <c:pt idx="27747" formatCode="General">
                  <c:v>-59.557699999999997</c:v>
                </c:pt>
                <c:pt idx="27748" formatCode="General">
                  <c:v>-59.589700000000001</c:v>
                </c:pt>
                <c:pt idx="27749" formatCode="General">
                  <c:v>-59.6755</c:v>
                </c:pt>
                <c:pt idx="27750" formatCode="General">
                  <c:v>-59.747999999999998</c:v>
                </c:pt>
                <c:pt idx="27751" formatCode="General">
                  <c:v>-59.713299999999997</c:v>
                </c:pt>
                <c:pt idx="27752" formatCode="General">
                  <c:v>-59.479599999999998</c:v>
                </c:pt>
                <c:pt idx="27753" formatCode="General">
                  <c:v>-59.063400000000001</c:v>
                </c:pt>
                <c:pt idx="27754" formatCode="General">
                  <c:v>-58.542499999999997</c:v>
                </c:pt>
                <c:pt idx="27755" formatCode="General">
                  <c:v>-58.051099999999998</c:v>
                </c:pt>
                <c:pt idx="27756" formatCode="General">
                  <c:v>-57.701599999999999</c:v>
                </c:pt>
                <c:pt idx="27757" formatCode="General">
                  <c:v>-57.4818</c:v>
                </c:pt>
                <c:pt idx="27758" formatCode="General">
                  <c:v>-57.376800000000003</c:v>
                </c:pt>
                <c:pt idx="27759" formatCode="General">
                  <c:v>-57.377499999999998</c:v>
                </c:pt>
                <c:pt idx="27760" formatCode="General">
                  <c:v>-57.420999999999999</c:v>
                </c:pt>
                <c:pt idx="27761" formatCode="General">
                  <c:v>-57.450299999999999</c:v>
                </c:pt>
                <c:pt idx="27762" formatCode="General">
                  <c:v>-57.578099999999999</c:v>
                </c:pt>
                <c:pt idx="27763" formatCode="General">
                  <c:v>-57.872199999999999</c:v>
                </c:pt>
                <c:pt idx="27764" formatCode="General">
                  <c:v>-58.205100000000002</c:v>
                </c:pt>
                <c:pt idx="27765" formatCode="General">
                  <c:v>-58.523000000000003</c:v>
                </c:pt>
                <c:pt idx="27766" formatCode="General">
                  <c:v>-58.881599999999999</c:v>
                </c:pt>
                <c:pt idx="27767" formatCode="General">
                  <c:v>-59.2791</c:v>
                </c:pt>
                <c:pt idx="27768" formatCode="General">
                  <c:v>-59.6937</c:v>
                </c:pt>
                <c:pt idx="27769" formatCode="General">
                  <c:v>-60.1783</c:v>
                </c:pt>
                <c:pt idx="27770" formatCode="General">
                  <c:v>-60.7211</c:v>
                </c:pt>
                <c:pt idx="27771" formatCode="General">
                  <c:v>-61.185299999999998</c:v>
                </c:pt>
                <c:pt idx="27772" formatCode="General">
                  <c:v>-61.493499999999997</c:v>
                </c:pt>
                <c:pt idx="27773" formatCode="General">
                  <c:v>-61.643099999999997</c:v>
                </c:pt>
                <c:pt idx="27774" formatCode="General">
                  <c:v>-61.567700000000002</c:v>
                </c:pt>
                <c:pt idx="27775" formatCode="General">
                  <c:v>-61.1967</c:v>
                </c:pt>
                <c:pt idx="27776" formatCode="General">
                  <c:v>-60.549700000000001</c:v>
                </c:pt>
                <c:pt idx="27777" formatCode="General">
                  <c:v>-59.671399999999998</c:v>
                </c:pt>
                <c:pt idx="27778" formatCode="General">
                  <c:v>-58.611899999999999</c:v>
                </c:pt>
                <c:pt idx="27779" formatCode="General">
                  <c:v>-57.458100000000002</c:v>
                </c:pt>
                <c:pt idx="27780" formatCode="General">
                  <c:v>-56.289000000000001</c:v>
                </c:pt>
                <c:pt idx="27781" formatCode="General">
                  <c:v>-55.079500000000003</c:v>
                </c:pt>
                <c:pt idx="27782" formatCode="General">
                  <c:v>-53.767000000000003</c:v>
                </c:pt>
                <c:pt idx="27783" formatCode="General">
                  <c:v>-52.279699999999998</c:v>
                </c:pt>
                <c:pt idx="27784" formatCode="General">
                  <c:v>-50.525700000000001</c:v>
                </c:pt>
                <c:pt idx="27785" formatCode="General">
                  <c:v>-48.432400000000001</c:v>
                </c:pt>
                <c:pt idx="27786" formatCode="General">
                  <c:v>-46.015099999999997</c:v>
                </c:pt>
                <c:pt idx="27787" formatCode="General">
                  <c:v>-43.3566</c:v>
                </c:pt>
                <c:pt idx="27788" formatCode="General">
                  <c:v>-40.606499999999997</c:v>
                </c:pt>
                <c:pt idx="27789" formatCode="General">
                  <c:v>-37.939500000000002</c:v>
                </c:pt>
                <c:pt idx="27790" formatCode="General">
                  <c:v>-35.484699999999997</c:v>
                </c:pt>
                <c:pt idx="27791" formatCode="General">
                  <c:v>-33.301299999999998</c:v>
                </c:pt>
                <c:pt idx="27792" formatCode="General">
                  <c:v>-31.362400000000001</c:v>
                </c:pt>
                <c:pt idx="27793" formatCode="General">
                  <c:v>-29.682300000000001</c:v>
                </c:pt>
                <c:pt idx="27794" formatCode="General">
                  <c:v>-28.2942</c:v>
                </c:pt>
                <c:pt idx="27795" formatCode="General">
                  <c:v>-27.163699999999999</c:v>
                </c:pt>
                <c:pt idx="27796" formatCode="General">
                  <c:v>-26.200299999999999</c:v>
                </c:pt>
                <c:pt idx="27797" formatCode="General">
                  <c:v>-25.229500000000002</c:v>
                </c:pt>
                <c:pt idx="27798" formatCode="General">
                  <c:v>-24.118600000000001</c:v>
                </c:pt>
                <c:pt idx="27799" formatCode="General">
                  <c:v>-22.8567</c:v>
                </c:pt>
                <c:pt idx="27800" formatCode="General">
                  <c:v>-21.5031</c:v>
                </c:pt>
                <c:pt idx="27801" formatCode="General">
                  <c:v>-20.143699999999999</c:v>
                </c:pt>
                <c:pt idx="27802" formatCode="General">
                  <c:v>-18.798200000000001</c:v>
                </c:pt>
                <c:pt idx="27803" formatCode="General">
                  <c:v>-17.506</c:v>
                </c:pt>
                <c:pt idx="27804" formatCode="General">
                  <c:v>-16.3841</c:v>
                </c:pt>
                <c:pt idx="27805" formatCode="General">
                  <c:v>-15.463699999999999</c:v>
                </c:pt>
                <c:pt idx="27806" formatCode="General">
                  <c:v>-14.669499999999999</c:v>
                </c:pt>
                <c:pt idx="27807" formatCode="General">
                  <c:v>-13.9397</c:v>
                </c:pt>
                <c:pt idx="27808" formatCode="General">
                  <c:v>-13.231299999999999</c:v>
                </c:pt>
                <c:pt idx="27809" formatCode="General">
                  <c:v>-12.491300000000001</c:v>
                </c:pt>
                <c:pt idx="27810" formatCode="General">
                  <c:v>-11.6884</c:v>
                </c:pt>
                <c:pt idx="27811" formatCode="General">
                  <c:v>-10.8613</c:v>
                </c:pt>
                <c:pt idx="27812" formatCode="General">
                  <c:v>-10.002599999999999</c:v>
                </c:pt>
                <c:pt idx="27813" formatCode="General">
                  <c:v>-9.0542499999999997</c:v>
                </c:pt>
                <c:pt idx="27814" formatCode="General">
                  <c:v>-8.0370899999999992</c:v>
                </c:pt>
                <c:pt idx="27815" formatCode="General">
                  <c:v>-6.9945700000000004</c:v>
                </c:pt>
                <c:pt idx="27816" formatCode="General">
                  <c:v>-5.9316800000000001</c:v>
                </c:pt>
                <c:pt idx="27817" formatCode="General">
                  <c:v>-4.8737399999999997</c:v>
                </c:pt>
                <c:pt idx="27818" formatCode="General">
                  <c:v>-3.8808500000000001</c:v>
                </c:pt>
                <c:pt idx="27819" formatCode="General">
                  <c:v>-3.04</c:v>
                </c:pt>
                <c:pt idx="27820" formatCode="General">
                  <c:v>-2.4344399999999999</c:v>
                </c:pt>
                <c:pt idx="27821" formatCode="General">
                  <c:v>-2.0877699999999999</c:v>
                </c:pt>
                <c:pt idx="27822" formatCode="General">
                  <c:v>-2.01715</c:v>
                </c:pt>
                <c:pt idx="27823" formatCode="General">
                  <c:v>-2.3237800000000002</c:v>
                </c:pt>
                <c:pt idx="27824" formatCode="General">
                  <c:v>-2.96678</c:v>
                </c:pt>
                <c:pt idx="27825" formatCode="General">
                  <c:v>-3.70322</c:v>
                </c:pt>
                <c:pt idx="27826" formatCode="General">
                  <c:v>-4.3480499999999997</c:v>
                </c:pt>
                <c:pt idx="27827" formatCode="General">
                  <c:v>-4.8095699999999999</c:v>
                </c:pt>
                <c:pt idx="27828" formatCode="General">
                  <c:v>-5.01518</c:v>
                </c:pt>
                <c:pt idx="27829" formatCode="General">
                  <c:v>-4.9205100000000002</c:v>
                </c:pt>
                <c:pt idx="27830" formatCode="General">
                  <c:v>-4.5505399999999998</c:v>
                </c:pt>
                <c:pt idx="27831" formatCode="General">
                  <c:v>-3.9414600000000002</c:v>
                </c:pt>
                <c:pt idx="27832" formatCode="General">
                  <c:v>-3.1106699999999998</c:v>
                </c:pt>
                <c:pt idx="27833" formatCode="General">
                  <c:v>-2.1194799999999998</c:v>
                </c:pt>
                <c:pt idx="27834" formatCode="General">
                  <c:v>-1.0470600000000001</c:v>
                </c:pt>
                <c:pt idx="27835" formatCode="General">
                  <c:v>0.10520599999999999</c:v>
                </c:pt>
                <c:pt idx="27836" formatCode="General">
                  <c:v>1.3508500000000001</c:v>
                </c:pt>
                <c:pt idx="27837" formatCode="General">
                  <c:v>2.6491500000000001</c:v>
                </c:pt>
                <c:pt idx="27838" formatCode="General">
                  <c:v>3.9797799999999999</c:v>
                </c:pt>
                <c:pt idx="27839" formatCode="General">
                  <c:v>5.3537800000000004</c:v>
                </c:pt>
                <c:pt idx="27840" formatCode="General">
                  <c:v>6.7993600000000001</c:v>
                </c:pt>
                <c:pt idx="27841" formatCode="General">
                  <c:v>8.3440799999999999</c:v>
                </c:pt>
                <c:pt idx="27842" formatCode="General">
                  <c:v>9.9696999999999996</c:v>
                </c:pt>
                <c:pt idx="27843" formatCode="General">
                  <c:v>11.6028</c:v>
                </c:pt>
                <c:pt idx="27844" formatCode="General">
                  <c:v>13.029199999999999</c:v>
                </c:pt>
                <c:pt idx="27845" formatCode="General">
                  <c:v>14.148199999999999</c:v>
                </c:pt>
                <c:pt idx="27846" formatCode="General">
                  <c:v>15.0627</c:v>
                </c:pt>
                <c:pt idx="27847" formatCode="General">
                  <c:v>15.849600000000001</c:v>
                </c:pt>
                <c:pt idx="27848" formatCode="General">
                  <c:v>16.557200000000002</c:v>
                </c:pt>
                <c:pt idx="27849" formatCode="General">
                  <c:v>17.228100000000001</c:v>
                </c:pt>
                <c:pt idx="27850" formatCode="General">
                  <c:v>17.9069</c:v>
                </c:pt>
                <c:pt idx="27851" formatCode="General">
                  <c:v>18.631399999999999</c:v>
                </c:pt>
                <c:pt idx="27852" formatCode="General">
                  <c:v>19.419899999999998</c:v>
                </c:pt>
                <c:pt idx="27853" formatCode="General">
                  <c:v>20.2624</c:v>
                </c:pt>
                <c:pt idx="27854" formatCode="General">
                  <c:v>21.1815</c:v>
                </c:pt>
                <c:pt idx="27855" formatCode="General">
                  <c:v>22.223299999999998</c:v>
                </c:pt>
                <c:pt idx="27856" formatCode="General">
                  <c:v>23.4435</c:v>
                </c:pt>
                <c:pt idx="27857" formatCode="General">
                  <c:v>24.863800000000001</c:v>
                </c:pt>
                <c:pt idx="27858" formatCode="General">
                  <c:v>26.442799999999998</c:v>
                </c:pt>
                <c:pt idx="27859" formatCode="General">
                  <c:v>28.1112</c:v>
                </c:pt>
                <c:pt idx="27860" formatCode="General">
                  <c:v>29.7973</c:v>
                </c:pt>
                <c:pt idx="27861" formatCode="General">
                  <c:v>31.403300000000002</c:v>
                </c:pt>
                <c:pt idx="27862" formatCode="General">
                  <c:v>32.836500000000001</c:v>
                </c:pt>
                <c:pt idx="27863" formatCode="General">
                  <c:v>34.036200000000001</c:v>
                </c:pt>
                <c:pt idx="27864" formatCode="General">
                  <c:v>34.955199999999998</c:v>
                </c:pt>
                <c:pt idx="27865" formatCode="General">
                  <c:v>35.576000000000001</c:v>
                </c:pt>
                <c:pt idx="27866" formatCode="General">
                  <c:v>36.0124</c:v>
                </c:pt>
                <c:pt idx="27867" formatCode="General">
                  <c:v>36.484699999999997</c:v>
                </c:pt>
                <c:pt idx="27868" formatCode="General">
                  <c:v>37.125599999999999</c:v>
                </c:pt>
                <c:pt idx="27869" formatCode="General">
                  <c:v>37.988199999999999</c:v>
                </c:pt>
                <c:pt idx="27870" formatCode="General">
                  <c:v>39.123699999999999</c:v>
                </c:pt>
                <c:pt idx="27871" formatCode="General">
                  <c:v>40.492600000000003</c:v>
                </c:pt>
                <c:pt idx="27872" formatCode="General">
                  <c:v>41.9253</c:v>
                </c:pt>
                <c:pt idx="27873" formatCode="General">
                  <c:v>43.356499999999997</c:v>
                </c:pt>
                <c:pt idx="27874" formatCode="General">
                  <c:v>44.833399999999997</c:v>
                </c:pt>
                <c:pt idx="27875" formatCode="General">
                  <c:v>46.562399999999997</c:v>
                </c:pt>
                <c:pt idx="27876" formatCode="General">
                  <c:v>48.740200000000002</c:v>
                </c:pt>
                <c:pt idx="27877" formatCode="General">
                  <c:v>51.241799999999998</c:v>
                </c:pt>
                <c:pt idx="27878" formatCode="General">
                  <c:v>53.796399999999998</c:v>
                </c:pt>
                <c:pt idx="27879" formatCode="General">
                  <c:v>56.136600000000001</c:v>
                </c:pt>
                <c:pt idx="27880" formatCode="General">
                  <c:v>58.153100000000002</c:v>
                </c:pt>
                <c:pt idx="27881" formatCode="General">
                  <c:v>59.860799999999998</c:v>
                </c:pt>
                <c:pt idx="27882" formatCode="General">
                  <c:v>61.432699999999997</c:v>
                </c:pt>
                <c:pt idx="27883" formatCode="General">
                  <c:v>63.076000000000001</c:v>
                </c:pt>
                <c:pt idx="27884" formatCode="General">
                  <c:v>64.912599999999998</c:v>
                </c:pt>
                <c:pt idx="27885" formatCode="General">
                  <c:v>67.009500000000003</c:v>
                </c:pt>
                <c:pt idx="27886" formatCode="General">
                  <c:v>69.313800000000001</c:v>
                </c:pt>
                <c:pt idx="27887" formatCode="General">
                  <c:v>71.689499999999995</c:v>
                </c:pt>
                <c:pt idx="27888" formatCode="General">
                  <c:v>73.983699999999999</c:v>
                </c:pt>
                <c:pt idx="27889" formatCode="General">
                  <c:v>76.1751</c:v>
                </c:pt>
                <c:pt idx="27890" formatCode="General">
                  <c:v>78.283100000000005</c:v>
                </c:pt>
                <c:pt idx="27891" formatCode="General">
                  <c:v>80.293400000000005</c:v>
                </c:pt>
                <c:pt idx="27892" formatCode="General">
                  <c:v>82.171199999999999</c:v>
                </c:pt>
                <c:pt idx="27893" formatCode="General">
                  <c:v>83.866699999999994</c:v>
                </c:pt>
                <c:pt idx="27894" formatCode="General">
                  <c:v>85.452299999999994</c:v>
                </c:pt>
                <c:pt idx="27895" formatCode="General">
                  <c:v>87.0548</c:v>
                </c:pt>
                <c:pt idx="27896" formatCode="General">
                  <c:v>88.809600000000003</c:v>
                </c:pt>
                <c:pt idx="27897" formatCode="General">
                  <c:v>90.808599999999998</c:v>
                </c:pt>
                <c:pt idx="27898" formatCode="General">
                  <c:v>92.985100000000003</c:v>
                </c:pt>
                <c:pt idx="27899" formatCode="General">
                  <c:v>95.272300000000001</c:v>
                </c:pt>
                <c:pt idx="27900" formatCode="General">
                  <c:v>97.646100000000004</c:v>
                </c:pt>
                <c:pt idx="27901" formatCode="General">
                  <c:v>100.033</c:v>
                </c:pt>
                <c:pt idx="27902" formatCode="General">
                  <c:v>102.349</c:v>
                </c:pt>
                <c:pt idx="27903" formatCode="General">
                  <c:v>104.506</c:v>
                </c:pt>
                <c:pt idx="27904" formatCode="General">
                  <c:v>106.477</c:v>
                </c:pt>
                <c:pt idx="27905" formatCode="General">
                  <c:v>108.378</c:v>
                </c:pt>
                <c:pt idx="27906" formatCode="General">
                  <c:v>110.288</c:v>
                </c:pt>
                <c:pt idx="27907" formatCode="General">
                  <c:v>112.215</c:v>
                </c:pt>
                <c:pt idx="27908" formatCode="General">
                  <c:v>114.08199999999999</c:v>
                </c:pt>
                <c:pt idx="27909" formatCode="General">
                  <c:v>115.785</c:v>
                </c:pt>
                <c:pt idx="27910" formatCode="General">
                  <c:v>117.27</c:v>
                </c:pt>
                <c:pt idx="27911" formatCode="General">
                  <c:v>118.55</c:v>
                </c:pt>
                <c:pt idx="27912" formatCode="General">
                  <c:v>119.73</c:v>
                </c:pt>
                <c:pt idx="27913" formatCode="General">
                  <c:v>120.85299999999999</c:v>
                </c:pt>
                <c:pt idx="27914" formatCode="General">
                  <c:v>121.898</c:v>
                </c:pt>
                <c:pt idx="27915" formatCode="General">
                  <c:v>122.9</c:v>
                </c:pt>
                <c:pt idx="27916" formatCode="General">
                  <c:v>123.91</c:v>
                </c:pt>
                <c:pt idx="27917" formatCode="General">
                  <c:v>124.977</c:v>
                </c:pt>
                <c:pt idx="27918" formatCode="General">
                  <c:v>126.129</c:v>
                </c:pt>
                <c:pt idx="27919" formatCode="General">
                  <c:v>127.34699999999999</c:v>
                </c:pt>
                <c:pt idx="27920" formatCode="General">
                  <c:v>128.62700000000001</c:v>
                </c:pt>
                <c:pt idx="27921" formatCode="General">
                  <c:v>129.976</c:v>
                </c:pt>
                <c:pt idx="27922" formatCode="General">
                  <c:v>131.27199999999999</c:v>
                </c:pt>
                <c:pt idx="27923" formatCode="General">
                  <c:v>132.37799999999999</c:v>
                </c:pt>
                <c:pt idx="27924" formatCode="General">
                  <c:v>133.244</c:v>
                </c:pt>
                <c:pt idx="27925" formatCode="General">
                  <c:v>133.84299999999999</c:v>
                </c:pt>
                <c:pt idx="27926" formatCode="General">
                  <c:v>134.19800000000001</c:v>
                </c:pt>
                <c:pt idx="27927" formatCode="General">
                  <c:v>134.43600000000001</c:v>
                </c:pt>
                <c:pt idx="27928" formatCode="General">
                  <c:v>134.721</c:v>
                </c:pt>
                <c:pt idx="27929" formatCode="General">
                  <c:v>135.15100000000001</c:v>
                </c:pt>
                <c:pt idx="27930" formatCode="General">
                  <c:v>135.75399999999999</c:v>
                </c:pt>
                <c:pt idx="27931" formatCode="General">
                  <c:v>136.39500000000001</c:v>
                </c:pt>
                <c:pt idx="27932" formatCode="General">
                  <c:v>136.91499999999999</c:v>
                </c:pt>
                <c:pt idx="27933" formatCode="General">
                  <c:v>137.21899999999999</c:v>
                </c:pt>
                <c:pt idx="27934" formatCode="General">
                  <c:v>137.11199999999999</c:v>
                </c:pt>
                <c:pt idx="27935" formatCode="General">
                  <c:v>136.42400000000001</c:v>
                </c:pt>
                <c:pt idx="27936" formatCode="General">
                  <c:v>135.255</c:v>
                </c:pt>
                <c:pt idx="27937" formatCode="General">
                  <c:v>133.762</c:v>
                </c:pt>
                <c:pt idx="27938" formatCode="General">
                  <c:v>132.035</c:v>
                </c:pt>
                <c:pt idx="27939" formatCode="General">
                  <c:v>130.14099999999999</c:v>
                </c:pt>
                <c:pt idx="27940" formatCode="General">
                  <c:v>128.09800000000001</c:v>
                </c:pt>
                <c:pt idx="27941" formatCode="General">
                  <c:v>125.944</c:v>
                </c:pt>
                <c:pt idx="27942" formatCode="General">
                  <c:v>123.727</c:v>
                </c:pt>
                <c:pt idx="27943" formatCode="General">
                  <c:v>121.443</c:v>
                </c:pt>
                <c:pt idx="27944" formatCode="General">
                  <c:v>119.111</c:v>
                </c:pt>
                <c:pt idx="27945" formatCode="General">
                  <c:v>116.839</c:v>
                </c:pt>
                <c:pt idx="27946" formatCode="General">
                  <c:v>114.693</c:v>
                </c:pt>
                <c:pt idx="27947" formatCode="General">
                  <c:v>112.68300000000001</c:v>
                </c:pt>
                <c:pt idx="27948" formatCode="General">
                  <c:v>110.84399999999999</c:v>
                </c:pt>
                <c:pt idx="27949" formatCode="General">
                  <c:v>109.21599999999999</c:v>
                </c:pt>
                <c:pt idx="27950" formatCode="General">
                  <c:v>107.837</c:v>
                </c:pt>
                <c:pt idx="27951" formatCode="General">
                  <c:v>106.773</c:v>
                </c:pt>
                <c:pt idx="27952" formatCode="General">
                  <c:v>106.151</c:v>
                </c:pt>
                <c:pt idx="27953" formatCode="General">
                  <c:v>106.038</c:v>
                </c:pt>
                <c:pt idx="27954" formatCode="General">
                  <c:v>106.395</c:v>
                </c:pt>
                <c:pt idx="27955" formatCode="General">
                  <c:v>107.005</c:v>
                </c:pt>
                <c:pt idx="27956" formatCode="General">
                  <c:v>107.633</c:v>
                </c:pt>
                <c:pt idx="27957" formatCode="General">
                  <c:v>108.166</c:v>
                </c:pt>
                <c:pt idx="27958" formatCode="General">
                  <c:v>108.453</c:v>
                </c:pt>
                <c:pt idx="27959" formatCode="General">
                  <c:v>108.298</c:v>
                </c:pt>
                <c:pt idx="27960" formatCode="General">
                  <c:v>107.68300000000001</c:v>
                </c:pt>
                <c:pt idx="27961" formatCode="General">
                  <c:v>106.747</c:v>
                </c:pt>
                <c:pt idx="27962" formatCode="General">
                  <c:v>105.61799999999999</c:v>
                </c:pt>
                <c:pt idx="27963" formatCode="General">
                  <c:v>104.38800000000001</c:v>
                </c:pt>
                <c:pt idx="27964" formatCode="General">
                  <c:v>103.06699999999999</c:v>
                </c:pt>
                <c:pt idx="27965" formatCode="General">
                  <c:v>101.657</c:v>
                </c:pt>
                <c:pt idx="27966" formatCode="General">
                  <c:v>100.17100000000001</c:v>
                </c:pt>
                <c:pt idx="27967" formatCode="General">
                  <c:v>98.577500000000001</c:v>
                </c:pt>
                <c:pt idx="27968" formatCode="General">
                  <c:v>96.825199999999995</c:v>
                </c:pt>
                <c:pt idx="27969" formatCode="General">
                  <c:v>94.962100000000007</c:v>
                </c:pt>
                <c:pt idx="27970" formatCode="General">
                  <c:v>93.075800000000001</c:v>
                </c:pt>
                <c:pt idx="27971" formatCode="General">
                  <c:v>91.273600000000002</c:v>
                </c:pt>
                <c:pt idx="27972" formatCode="General">
                  <c:v>89.667100000000005</c:v>
                </c:pt>
                <c:pt idx="27973" formatCode="General">
                  <c:v>88.326099999999997</c:v>
                </c:pt>
                <c:pt idx="27974" formatCode="General">
                  <c:v>87.214399999999998</c:v>
                </c:pt>
                <c:pt idx="27975" formatCode="General">
                  <c:v>86.2196</c:v>
                </c:pt>
                <c:pt idx="27976" formatCode="General">
                  <c:v>85.252799999999993</c:v>
                </c:pt>
                <c:pt idx="27977" formatCode="General">
                  <c:v>84.242800000000003</c:v>
                </c:pt>
                <c:pt idx="27978" formatCode="General">
                  <c:v>83.139600000000002</c:v>
                </c:pt>
                <c:pt idx="27979" formatCode="General">
                  <c:v>81.927199999999999</c:v>
                </c:pt>
                <c:pt idx="27980" formatCode="General">
                  <c:v>80.629099999999994</c:v>
                </c:pt>
                <c:pt idx="27981" formatCode="General">
                  <c:v>79.217799999999997</c:v>
                </c:pt>
                <c:pt idx="27982" formatCode="General">
                  <c:v>77.6387</c:v>
                </c:pt>
                <c:pt idx="27983" formatCode="General">
                  <c:v>75.760900000000007</c:v>
                </c:pt>
                <c:pt idx="27984" formatCode="General">
                  <c:v>73.477000000000004</c:v>
                </c:pt>
                <c:pt idx="27985" formatCode="General">
                  <c:v>70.843100000000007</c:v>
                </c:pt>
                <c:pt idx="27986" formatCode="General">
                  <c:v>67.954400000000007</c:v>
                </c:pt>
                <c:pt idx="27987" formatCode="General">
                  <c:v>64.915000000000006</c:v>
                </c:pt>
                <c:pt idx="27988" formatCode="General">
                  <c:v>61.775799999999997</c:v>
                </c:pt>
                <c:pt idx="27989" formatCode="General">
                  <c:v>58.532400000000003</c:v>
                </c:pt>
                <c:pt idx="27990" formatCode="General">
                  <c:v>55.182099999999998</c:v>
                </c:pt>
                <c:pt idx="27991" formatCode="General">
                  <c:v>51.737000000000002</c:v>
                </c:pt>
                <c:pt idx="27992" formatCode="General">
                  <c:v>48.235100000000003</c:v>
                </c:pt>
                <c:pt idx="27993" formatCode="General">
                  <c:v>44.73</c:v>
                </c:pt>
                <c:pt idx="27994" formatCode="General">
                  <c:v>41.280500000000004</c:v>
                </c:pt>
                <c:pt idx="27995" formatCode="General">
                  <c:v>37.897500000000001</c:v>
                </c:pt>
                <c:pt idx="27996" formatCode="General">
                  <c:v>34.566400000000002</c:v>
                </c:pt>
                <c:pt idx="27997" formatCode="General">
                  <c:v>31.313600000000001</c:v>
                </c:pt>
                <c:pt idx="27998" formatCode="General">
                  <c:v>28.201599999999999</c:v>
                </c:pt>
                <c:pt idx="27999" formatCode="General">
                  <c:v>25.360399999999998</c:v>
                </c:pt>
                <c:pt idx="28000" formatCode="General">
                  <c:v>22.917000000000002</c:v>
                </c:pt>
                <c:pt idx="28001" formatCode="General">
                  <c:v>20.923500000000001</c:v>
                </c:pt>
                <c:pt idx="28002" formatCode="General">
                  <c:v>19.354900000000001</c:v>
                </c:pt>
                <c:pt idx="28003" formatCode="General">
                  <c:v>18.155999999999999</c:v>
                </c:pt>
                <c:pt idx="28004" formatCode="General">
                  <c:v>17.2989</c:v>
                </c:pt>
                <c:pt idx="28005" formatCode="General">
                  <c:v>16.726900000000001</c:v>
                </c:pt>
                <c:pt idx="28006" formatCode="General">
                  <c:v>16.335699999999999</c:v>
                </c:pt>
                <c:pt idx="28007" formatCode="General">
                  <c:v>16.0289</c:v>
                </c:pt>
                <c:pt idx="28008" formatCode="General">
                  <c:v>15.7454</c:v>
                </c:pt>
                <c:pt idx="28009" formatCode="General">
                  <c:v>15.558299999999999</c:v>
                </c:pt>
                <c:pt idx="28010" formatCode="General">
                  <c:v>15.605600000000001</c:v>
                </c:pt>
                <c:pt idx="28011" formatCode="General">
                  <c:v>15.9871</c:v>
                </c:pt>
                <c:pt idx="28012" formatCode="General">
                  <c:v>16.746500000000001</c:v>
                </c:pt>
                <c:pt idx="28013" formatCode="General">
                  <c:v>17.8401</c:v>
                </c:pt>
                <c:pt idx="28014" formatCode="General">
                  <c:v>19.217300000000002</c:v>
                </c:pt>
                <c:pt idx="28015" formatCode="General">
                  <c:v>20.829799999999999</c:v>
                </c:pt>
                <c:pt idx="28016" formatCode="General">
                  <c:v>22.533799999999999</c:v>
                </c:pt>
                <c:pt idx="28017" formatCode="General">
                  <c:v>24.157499999999999</c:v>
                </c:pt>
                <c:pt idx="28018" formatCode="General">
                  <c:v>25.539400000000001</c:v>
                </c:pt>
                <c:pt idx="28019" formatCode="General">
                  <c:v>26.6083</c:v>
                </c:pt>
                <c:pt idx="28020" formatCode="General">
                  <c:v>27.491900000000001</c:v>
                </c:pt>
                <c:pt idx="28021" formatCode="General">
                  <c:v>28.369599999999998</c:v>
                </c:pt>
                <c:pt idx="28022" formatCode="General">
                  <c:v>29.390899999999998</c:v>
                </c:pt>
                <c:pt idx="28023" formatCode="General">
                  <c:v>30.4968</c:v>
                </c:pt>
                <c:pt idx="28024" formatCode="General">
                  <c:v>31.558199999999999</c:v>
                </c:pt>
                <c:pt idx="28025" formatCode="General">
                  <c:v>32.536200000000001</c:v>
                </c:pt>
                <c:pt idx="28026" formatCode="General">
                  <c:v>33.443199999999997</c:v>
                </c:pt>
                <c:pt idx="28027" formatCode="General">
                  <c:v>34.362299999999998</c:v>
                </c:pt>
                <c:pt idx="28028" formatCode="General">
                  <c:v>35.276800000000001</c:v>
                </c:pt>
                <c:pt idx="28029" formatCode="General">
                  <c:v>36.099899999999998</c:v>
                </c:pt>
                <c:pt idx="28030" formatCode="General">
                  <c:v>36.657600000000002</c:v>
                </c:pt>
                <c:pt idx="28031" formatCode="General">
                  <c:v>36.790700000000001</c:v>
                </c:pt>
                <c:pt idx="28032" formatCode="General">
                  <c:v>36.507800000000003</c:v>
                </c:pt>
                <c:pt idx="28033" formatCode="General">
                  <c:v>35.867199999999997</c:v>
                </c:pt>
                <c:pt idx="28034" formatCode="General">
                  <c:v>34.939900000000002</c:v>
                </c:pt>
                <c:pt idx="28035" formatCode="General">
                  <c:v>33.648299999999999</c:v>
                </c:pt>
                <c:pt idx="28036" formatCode="General">
                  <c:v>31.8645</c:v>
                </c:pt>
                <c:pt idx="28037" formatCode="General">
                  <c:v>29.623000000000001</c:v>
                </c:pt>
                <c:pt idx="28038" formatCode="General">
                  <c:v>27.050699999999999</c:v>
                </c:pt>
                <c:pt idx="28039" formatCode="General">
                  <c:v>24.391100000000002</c:v>
                </c:pt>
                <c:pt idx="28040" formatCode="General">
                  <c:v>21.8231</c:v>
                </c:pt>
                <c:pt idx="28041" formatCode="General">
                  <c:v>19.3642</c:v>
                </c:pt>
                <c:pt idx="28042" formatCode="General">
                  <c:v>17.014800000000001</c:v>
                </c:pt>
                <c:pt idx="28043" formatCode="General">
                  <c:v>14.779500000000001</c:v>
                </c:pt>
                <c:pt idx="28044" formatCode="General">
                  <c:v>12.7064</c:v>
                </c:pt>
                <c:pt idx="28045" formatCode="General">
                  <c:v>10.811299999999999</c:v>
                </c:pt>
                <c:pt idx="28046" formatCode="General">
                  <c:v>9.0269100000000009</c:v>
                </c:pt>
                <c:pt idx="28047" formatCode="General">
                  <c:v>7.2588900000000001</c:v>
                </c:pt>
                <c:pt idx="28048" formatCode="General">
                  <c:v>5.4256900000000003</c:v>
                </c:pt>
                <c:pt idx="28049" formatCode="General">
                  <c:v>3.4578600000000002</c:v>
                </c:pt>
                <c:pt idx="28050" formatCode="General">
                  <c:v>1.30965</c:v>
                </c:pt>
                <c:pt idx="28051" formatCode="General">
                  <c:v>-1.02122</c:v>
                </c:pt>
                <c:pt idx="28052" formatCode="General">
                  <c:v>-3.5043899999999999</c:v>
                </c:pt>
                <c:pt idx="28053" formatCode="General">
                  <c:v>-6.0632900000000003</c:v>
                </c:pt>
                <c:pt idx="28054" formatCode="General">
                  <c:v>-8.6142000000000003</c:v>
                </c:pt>
                <c:pt idx="28055" formatCode="General">
                  <c:v>-11.099500000000001</c:v>
                </c:pt>
                <c:pt idx="28056" formatCode="General">
                  <c:v>-13.5029</c:v>
                </c:pt>
                <c:pt idx="28057" formatCode="General">
                  <c:v>-15.83</c:v>
                </c:pt>
                <c:pt idx="28058" formatCode="General">
                  <c:v>-18.067399999999999</c:v>
                </c:pt>
                <c:pt idx="28059" formatCode="General">
                  <c:v>-20.202000000000002</c:v>
                </c:pt>
                <c:pt idx="28060" formatCode="General">
                  <c:v>-22.224799999999998</c:v>
                </c:pt>
                <c:pt idx="28061" formatCode="General">
                  <c:v>-24.114100000000001</c:v>
                </c:pt>
                <c:pt idx="28062" formatCode="General">
                  <c:v>-25.843299999999999</c:v>
                </c:pt>
                <c:pt idx="28063" formatCode="General">
                  <c:v>-27.404800000000002</c:v>
                </c:pt>
                <c:pt idx="28064" formatCode="General">
                  <c:v>-28.8125</c:v>
                </c:pt>
                <c:pt idx="28065" formatCode="General">
                  <c:v>-30.1586</c:v>
                </c:pt>
                <c:pt idx="28066" formatCode="General">
                  <c:v>-31.508099999999999</c:v>
                </c:pt>
                <c:pt idx="28067" formatCode="General">
                  <c:v>-32.829300000000003</c:v>
                </c:pt>
                <c:pt idx="28068" formatCode="General">
                  <c:v>-34.094200000000001</c:v>
                </c:pt>
                <c:pt idx="28069" formatCode="General">
                  <c:v>-35.289900000000003</c:v>
                </c:pt>
                <c:pt idx="28070" formatCode="General">
                  <c:v>-36.430199999999999</c:v>
                </c:pt>
                <c:pt idx="28071" formatCode="General">
                  <c:v>-37.567999999999998</c:v>
                </c:pt>
                <c:pt idx="28072" formatCode="General">
                  <c:v>-38.869999999999997</c:v>
                </c:pt>
                <c:pt idx="28073" formatCode="General">
                  <c:v>-40.463000000000001</c:v>
                </c:pt>
                <c:pt idx="28074" formatCode="General">
                  <c:v>-42.333799999999997</c:v>
                </c:pt>
                <c:pt idx="28075" formatCode="General">
                  <c:v>-44.384900000000002</c:v>
                </c:pt>
                <c:pt idx="28076" formatCode="General">
                  <c:v>-46.477499999999999</c:v>
                </c:pt>
                <c:pt idx="28077" formatCode="General">
                  <c:v>-48.509399999999999</c:v>
                </c:pt>
                <c:pt idx="28078" formatCode="General">
                  <c:v>-50.409100000000002</c:v>
                </c:pt>
                <c:pt idx="28079" formatCode="General">
                  <c:v>-52.119900000000001</c:v>
                </c:pt>
                <c:pt idx="28080" formatCode="General">
                  <c:v>-53.575000000000003</c:v>
                </c:pt>
                <c:pt idx="28081" formatCode="General">
                  <c:v>-54.713999999999999</c:v>
                </c:pt>
                <c:pt idx="28082" formatCode="General">
                  <c:v>-55.496499999999997</c:v>
                </c:pt>
                <c:pt idx="28083" formatCode="General">
                  <c:v>-55.906399999999998</c:v>
                </c:pt>
                <c:pt idx="28084" formatCode="General">
                  <c:v>-56.035400000000003</c:v>
                </c:pt>
                <c:pt idx="28085" formatCode="General">
                  <c:v>-55.992800000000003</c:v>
                </c:pt>
                <c:pt idx="28086" formatCode="General">
                  <c:v>-55.814900000000002</c:v>
                </c:pt>
                <c:pt idx="28087" formatCode="General">
                  <c:v>-55.542999999999999</c:v>
                </c:pt>
                <c:pt idx="28088" formatCode="General">
                  <c:v>-55.218899999999998</c:v>
                </c:pt>
                <c:pt idx="28089" formatCode="General">
                  <c:v>-54.846299999999999</c:v>
                </c:pt>
                <c:pt idx="28090" formatCode="General">
                  <c:v>-54.411499999999997</c:v>
                </c:pt>
                <c:pt idx="28091" formatCode="General">
                  <c:v>-53.911200000000001</c:v>
                </c:pt>
                <c:pt idx="28092" formatCode="General">
                  <c:v>-53.366100000000003</c:v>
                </c:pt>
                <c:pt idx="28093" formatCode="General">
                  <c:v>-52.8523</c:v>
                </c:pt>
                <c:pt idx="28094" formatCode="General">
                  <c:v>-52.546300000000002</c:v>
                </c:pt>
                <c:pt idx="28095" formatCode="General">
                  <c:v>-52.6815</c:v>
                </c:pt>
                <c:pt idx="28096" formatCode="General">
                  <c:v>-53.2744</c:v>
                </c:pt>
                <c:pt idx="28097" formatCode="General">
                  <c:v>-54.208599999999997</c:v>
                </c:pt>
                <c:pt idx="28098" formatCode="General">
                  <c:v>-55.36</c:v>
                </c:pt>
                <c:pt idx="28099" formatCode="General">
                  <c:v>-56.659199999999998</c:v>
                </c:pt>
                <c:pt idx="28100" formatCode="General">
                  <c:v>-58.174599999999998</c:v>
                </c:pt>
                <c:pt idx="28101" formatCode="General">
                  <c:v>-59.915799999999997</c:v>
                </c:pt>
                <c:pt idx="28102" formatCode="General">
                  <c:v>-61.827500000000001</c:v>
                </c:pt>
                <c:pt idx="28103" formatCode="General">
                  <c:v>-63.831000000000003</c:v>
                </c:pt>
                <c:pt idx="28104" formatCode="General">
                  <c:v>-65.838399999999993</c:v>
                </c:pt>
                <c:pt idx="28105" formatCode="General">
                  <c:v>-67.727099999999993</c:v>
                </c:pt>
                <c:pt idx="28106" formatCode="General">
                  <c:v>-69.387699999999995</c:v>
                </c:pt>
                <c:pt idx="28107" formatCode="General">
                  <c:v>-70.785600000000002</c:v>
                </c:pt>
                <c:pt idx="28108" formatCode="General">
                  <c:v>-71.9358</c:v>
                </c:pt>
                <c:pt idx="28109" formatCode="General">
                  <c:v>-72.893000000000001</c:v>
                </c:pt>
                <c:pt idx="28110" formatCode="General">
                  <c:v>-73.751099999999994</c:v>
                </c:pt>
                <c:pt idx="28111" formatCode="General">
                  <c:v>-74.587400000000002</c:v>
                </c:pt>
                <c:pt idx="28112" formatCode="General">
                  <c:v>-75.418700000000001</c:v>
                </c:pt>
                <c:pt idx="28113" formatCode="General">
                  <c:v>-76.267700000000005</c:v>
                </c:pt>
                <c:pt idx="28114" formatCode="General">
                  <c:v>-77.162000000000006</c:v>
                </c:pt>
                <c:pt idx="28115" formatCode="General">
                  <c:v>-78.203400000000002</c:v>
                </c:pt>
                <c:pt idx="28116" formatCode="General">
                  <c:v>-79.524699999999996</c:v>
                </c:pt>
                <c:pt idx="28117" formatCode="General">
                  <c:v>-81.114500000000007</c:v>
                </c:pt>
                <c:pt idx="28118" formatCode="General">
                  <c:v>-82.891599999999997</c:v>
                </c:pt>
                <c:pt idx="28119" formatCode="General">
                  <c:v>-84.729100000000003</c:v>
                </c:pt>
                <c:pt idx="28120" formatCode="General">
                  <c:v>-86.486599999999996</c:v>
                </c:pt>
                <c:pt idx="28121" formatCode="General">
                  <c:v>-88.072999999999993</c:v>
                </c:pt>
                <c:pt idx="28122" formatCode="General">
                  <c:v>-89.493799999999993</c:v>
                </c:pt>
                <c:pt idx="28123" formatCode="General">
                  <c:v>-90.82</c:v>
                </c:pt>
                <c:pt idx="28124" formatCode="General">
                  <c:v>-92.0471</c:v>
                </c:pt>
                <c:pt idx="28125" formatCode="General">
                  <c:v>-93.162800000000004</c:v>
                </c:pt>
                <c:pt idx="28126" formatCode="General">
                  <c:v>-94.193700000000007</c:v>
                </c:pt>
                <c:pt idx="28127" formatCode="General">
                  <c:v>-95.153400000000005</c:v>
                </c:pt>
                <c:pt idx="28128" formatCode="General">
                  <c:v>-96.026899999999998</c:v>
                </c:pt>
                <c:pt idx="28129" formatCode="General">
                  <c:v>-96.809399999999997</c:v>
                </c:pt>
                <c:pt idx="28130" formatCode="General">
                  <c:v>-97.506699999999995</c:v>
                </c:pt>
                <c:pt idx="28131" formatCode="General">
                  <c:v>-98.137100000000004</c:v>
                </c:pt>
                <c:pt idx="28132" formatCode="General">
                  <c:v>-98.669899999999998</c:v>
                </c:pt>
                <c:pt idx="28133" formatCode="General">
                  <c:v>-98.9696</c:v>
                </c:pt>
                <c:pt idx="28134" formatCode="General">
                  <c:v>-98.906800000000004</c:v>
                </c:pt>
                <c:pt idx="28135" formatCode="General">
                  <c:v>-98.413700000000006</c:v>
                </c:pt>
                <c:pt idx="28136" formatCode="General">
                  <c:v>-97.564099999999996</c:v>
                </c:pt>
                <c:pt idx="28137" formatCode="General">
                  <c:v>-96.496200000000002</c:v>
                </c:pt>
                <c:pt idx="28138" formatCode="General">
                  <c:v>-95.320300000000003</c:v>
                </c:pt>
                <c:pt idx="28139" formatCode="General">
                  <c:v>-94.120699999999999</c:v>
                </c:pt>
                <c:pt idx="28140" formatCode="General">
                  <c:v>-92.903800000000004</c:v>
                </c:pt>
                <c:pt idx="28141" formatCode="General">
                  <c:v>-91.688100000000006</c:v>
                </c:pt>
                <c:pt idx="28142" formatCode="General">
                  <c:v>-90.516499999999994</c:v>
                </c:pt>
                <c:pt idx="28143" formatCode="General">
                  <c:v>-89.481499999999997</c:v>
                </c:pt>
                <c:pt idx="28144" formatCode="General">
                  <c:v>-88.676900000000003</c:v>
                </c:pt>
                <c:pt idx="28145" formatCode="General">
                  <c:v>-88.156700000000001</c:v>
                </c:pt>
                <c:pt idx="28146" formatCode="General">
                  <c:v>-87.928299999999993</c:v>
                </c:pt>
                <c:pt idx="28147" formatCode="General">
                  <c:v>-87.917100000000005</c:v>
                </c:pt>
                <c:pt idx="28148" formatCode="General">
                  <c:v>-88.015000000000001</c:v>
                </c:pt>
                <c:pt idx="28149" formatCode="General">
                  <c:v>-88.121300000000005</c:v>
                </c:pt>
                <c:pt idx="28150" formatCode="General">
                  <c:v>-88.152699999999996</c:v>
                </c:pt>
                <c:pt idx="28151" formatCode="General">
                  <c:v>-88.057000000000002</c:v>
                </c:pt>
                <c:pt idx="28152" formatCode="General">
                  <c:v>-87.870800000000003</c:v>
                </c:pt>
                <c:pt idx="28153" formatCode="General">
                  <c:v>-87.660200000000003</c:v>
                </c:pt>
                <c:pt idx="28154" formatCode="General">
                  <c:v>-87.488500000000002</c:v>
                </c:pt>
                <c:pt idx="28155" formatCode="General">
                  <c:v>-87.409499999999994</c:v>
                </c:pt>
                <c:pt idx="28156" formatCode="General">
                  <c:v>-87.434200000000004</c:v>
                </c:pt>
                <c:pt idx="28157" formatCode="General">
                  <c:v>-87.574700000000007</c:v>
                </c:pt>
                <c:pt idx="28158" formatCode="General">
                  <c:v>-87.836299999999994</c:v>
                </c:pt>
                <c:pt idx="28159" formatCode="General">
                  <c:v>-88.199200000000005</c:v>
                </c:pt>
                <c:pt idx="28160" formatCode="General">
                  <c:v>-88.611099999999993</c:v>
                </c:pt>
                <c:pt idx="28161" formatCode="General">
                  <c:v>-88.984099999999998</c:v>
                </c:pt>
                <c:pt idx="28162" formatCode="General">
                  <c:v>-89.275199999999998</c:v>
                </c:pt>
                <c:pt idx="28163" formatCode="General">
                  <c:v>-89.497500000000002</c:v>
                </c:pt>
                <c:pt idx="28164" formatCode="General">
                  <c:v>-89.718599999999995</c:v>
                </c:pt>
                <c:pt idx="28165" formatCode="General">
                  <c:v>-90.000100000000003</c:v>
                </c:pt>
                <c:pt idx="28166" formatCode="General">
                  <c:v>-90.307299999999998</c:v>
                </c:pt>
                <c:pt idx="28167" formatCode="General">
                  <c:v>-90.560199999999995</c:v>
                </c:pt>
                <c:pt idx="28168" formatCode="General">
                  <c:v>-90.664199999999994</c:v>
                </c:pt>
                <c:pt idx="28169" formatCode="General">
                  <c:v>-90.593900000000005</c:v>
                </c:pt>
                <c:pt idx="28170" formatCode="General">
                  <c:v>-90.378699999999995</c:v>
                </c:pt>
                <c:pt idx="28171" formatCode="General">
                  <c:v>-90.106899999999996</c:v>
                </c:pt>
                <c:pt idx="28172" formatCode="General">
                  <c:v>-89.88</c:v>
                </c:pt>
                <c:pt idx="28173" formatCode="General">
                  <c:v>-89.773899999999998</c:v>
                </c:pt>
                <c:pt idx="28174" formatCode="General">
                  <c:v>-89.846599999999995</c:v>
                </c:pt>
                <c:pt idx="28175" formatCode="General">
                  <c:v>-90.100300000000004</c:v>
                </c:pt>
                <c:pt idx="28176" formatCode="General">
                  <c:v>-90.471000000000004</c:v>
                </c:pt>
                <c:pt idx="28177" formatCode="General">
                  <c:v>-90.873699999999999</c:v>
                </c:pt>
                <c:pt idx="28178" formatCode="General">
                  <c:v>-91.215599999999995</c:v>
                </c:pt>
                <c:pt idx="28179" formatCode="General">
                  <c:v>-91.407300000000006</c:v>
                </c:pt>
                <c:pt idx="28180" formatCode="General">
                  <c:v>-91.402299999999997</c:v>
                </c:pt>
                <c:pt idx="28181" formatCode="General">
                  <c:v>-91.1892</c:v>
                </c:pt>
                <c:pt idx="28182" formatCode="General">
                  <c:v>-90.802300000000002</c:v>
                </c:pt>
                <c:pt idx="28183" formatCode="General">
                  <c:v>-90.224999999999994</c:v>
                </c:pt>
                <c:pt idx="28184" formatCode="General">
                  <c:v>-89.412700000000001</c:v>
                </c:pt>
                <c:pt idx="28185" formatCode="General">
                  <c:v>-88.3994</c:v>
                </c:pt>
                <c:pt idx="28186" formatCode="General">
                  <c:v>-87.221299999999999</c:v>
                </c:pt>
                <c:pt idx="28187" formatCode="General">
                  <c:v>-85.826899999999995</c:v>
                </c:pt>
                <c:pt idx="28188" formatCode="General">
                  <c:v>-84.129300000000001</c:v>
                </c:pt>
                <c:pt idx="28189" formatCode="General">
                  <c:v>-82.061899999999994</c:v>
                </c:pt>
                <c:pt idx="28190" formatCode="General">
                  <c:v>-79.755399999999995</c:v>
                </c:pt>
                <c:pt idx="28191" formatCode="General">
                  <c:v>-77.400800000000004</c:v>
                </c:pt>
                <c:pt idx="28192" formatCode="General">
                  <c:v>-75.027100000000004</c:v>
                </c:pt>
                <c:pt idx="28193" formatCode="General">
                  <c:v>-72.6173</c:v>
                </c:pt>
                <c:pt idx="28194" formatCode="General">
                  <c:v>-70.126800000000003</c:v>
                </c:pt>
                <c:pt idx="28195" formatCode="General">
                  <c:v>-67.534599999999998</c:v>
                </c:pt>
                <c:pt idx="28196" formatCode="General">
                  <c:v>-64.868700000000004</c:v>
                </c:pt>
                <c:pt idx="28197" formatCode="General">
                  <c:v>-62.1342</c:v>
                </c:pt>
                <c:pt idx="28198" formatCode="General">
                  <c:v>-59.335999999999999</c:v>
                </c:pt>
                <c:pt idx="28199" formatCode="General">
                  <c:v>-56.533499999999997</c:v>
                </c:pt>
                <c:pt idx="28200" formatCode="General">
                  <c:v>-53.767400000000002</c:v>
                </c:pt>
                <c:pt idx="28201" formatCode="General">
                  <c:v>-51.019199999999998</c:v>
                </c:pt>
                <c:pt idx="28202" formatCode="General">
                  <c:v>-48.299100000000003</c:v>
                </c:pt>
                <c:pt idx="28203" formatCode="General">
                  <c:v>-45.644399999999997</c:v>
                </c:pt>
                <c:pt idx="28204" formatCode="General">
                  <c:v>-43.148099999999999</c:v>
                </c:pt>
                <c:pt idx="28205" formatCode="General">
                  <c:v>-40.896999999999998</c:v>
                </c:pt>
                <c:pt idx="28206" formatCode="General">
                  <c:v>-38.847200000000001</c:v>
                </c:pt>
                <c:pt idx="28207" formatCode="General">
                  <c:v>-36.937100000000001</c:v>
                </c:pt>
                <c:pt idx="28208" formatCode="General">
                  <c:v>-35.1402</c:v>
                </c:pt>
                <c:pt idx="28209" formatCode="General">
                  <c:v>-33.482799999999997</c:v>
                </c:pt>
                <c:pt idx="28210" formatCode="General">
                  <c:v>-32.039400000000001</c:v>
                </c:pt>
                <c:pt idx="28211" formatCode="General">
                  <c:v>-30.8672</c:v>
                </c:pt>
                <c:pt idx="28212" formatCode="General">
                  <c:v>-29.981000000000002</c:v>
                </c:pt>
                <c:pt idx="28213" formatCode="General">
                  <c:v>-29.335899999999999</c:v>
                </c:pt>
                <c:pt idx="28214" formatCode="General">
                  <c:v>-28.865600000000001</c:v>
                </c:pt>
                <c:pt idx="28215" formatCode="General">
                  <c:v>-28.499300000000002</c:v>
                </c:pt>
                <c:pt idx="28216" formatCode="General">
                  <c:v>-28.180099999999999</c:v>
                </c:pt>
                <c:pt idx="28217" formatCode="General">
                  <c:v>-27.873699999999999</c:v>
                </c:pt>
                <c:pt idx="28218" formatCode="General">
                  <c:v>-27.546900000000001</c:v>
                </c:pt>
                <c:pt idx="28219" formatCode="General">
                  <c:v>-27.172499999999999</c:v>
                </c:pt>
                <c:pt idx="28220" formatCode="General">
                  <c:v>-26.746600000000001</c:v>
                </c:pt>
                <c:pt idx="28221" formatCode="General">
                  <c:v>-26.231100000000001</c:v>
                </c:pt>
                <c:pt idx="28222" formatCode="General">
                  <c:v>-25.545200000000001</c:v>
                </c:pt>
                <c:pt idx="28223" formatCode="General">
                  <c:v>-24.614599999999999</c:v>
                </c:pt>
                <c:pt idx="28224" formatCode="General">
                  <c:v>-23.3886</c:v>
                </c:pt>
                <c:pt idx="28225" formatCode="General">
                  <c:v>-21.910299999999999</c:v>
                </c:pt>
                <c:pt idx="28226" formatCode="General">
                  <c:v>-20.2575</c:v>
                </c:pt>
                <c:pt idx="28227" formatCode="General">
                  <c:v>-18.509599999999999</c:v>
                </c:pt>
                <c:pt idx="28228" formatCode="General">
                  <c:v>-16.711200000000002</c:v>
                </c:pt>
                <c:pt idx="28229" formatCode="General">
                  <c:v>-14.8324</c:v>
                </c:pt>
                <c:pt idx="28230" formatCode="General">
                  <c:v>-12.81</c:v>
                </c:pt>
                <c:pt idx="28231" formatCode="General">
                  <c:v>-10.587400000000001</c:v>
                </c:pt>
                <c:pt idx="28232" formatCode="General">
                  <c:v>-8.2075200000000006</c:v>
                </c:pt>
                <c:pt idx="28233" formatCode="General">
                  <c:v>-5.7293200000000004</c:v>
                </c:pt>
                <c:pt idx="28234" formatCode="General">
                  <c:v>-3.16134</c:v>
                </c:pt>
                <c:pt idx="28235" formatCode="General">
                  <c:v>-0.49328100000000003</c:v>
                </c:pt>
                <c:pt idx="28236" formatCode="General">
                  <c:v>2.2958500000000002</c:v>
                </c:pt>
                <c:pt idx="28237" formatCode="General">
                  <c:v>5.1414400000000002</c:v>
                </c:pt>
                <c:pt idx="28238" formatCode="General">
                  <c:v>7.9409400000000003</c:v>
                </c:pt>
                <c:pt idx="28239" formatCode="General">
                  <c:v>10.5845</c:v>
                </c:pt>
                <c:pt idx="28240" formatCode="General">
                  <c:v>12.9696</c:v>
                </c:pt>
                <c:pt idx="28241" formatCode="General">
                  <c:v>15.0412</c:v>
                </c:pt>
                <c:pt idx="28242" formatCode="General">
                  <c:v>16.756699999999999</c:v>
                </c:pt>
                <c:pt idx="28243" formatCode="General">
                  <c:v>18.099599999999999</c:v>
                </c:pt>
                <c:pt idx="28244" formatCode="General">
                  <c:v>19.0746</c:v>
                </c:pt>
                <c:pt idx="28245" formatCode="General">
                  <c:v>19.703600000000002</c:v>
                </c:pt>
                <c:pt idx="28246" formatCode="General">
                  <c:v>20.036200000000001</c:v>
                </c:pt>
                <c:pt idx="28247" formatCode="General">
                  <c:v>20.127099999999999</c:v>
                </c:pt>
                <c:pt idx="28248" formatCode="General">
                  <c:v>20.012899999999998</c:v>
                </c:pt>
                <c:pt idx="28249" formatCode="General">
                  <c:v>19.722100000000001</c:v>
                </c:pt>
                <c:pt idx="28250" formatCode="General">
                  <c:v>19.274000000000001</c:v>
                </c:pt>
                <c:pt idx="28251" formatCode="General">
                  <c:v>18.738399999999999</c:v>
                </c:pt>
                <c:pt idx="28252" formatCode="General">
                  <c:v>18.200299999999999</c:v>
                </c:pt>
                <c:pt idx="28253" formatCode="General">
                  <c:v>17.702999999999999</c:v>
                </c:pt>
                <c:pt idx="28254" formatCode="General">
                  <c:v>17.3126</c:v>
                </c:pt>
                <c:pt idx="28255" formatCode="General">
                  <c:v>17.129899999999999</c:v>
                </c:pt>
                <c:pt idx="28256" formatCode="General">
                  <c:v>17.317599999999999</c:v>
                </c:pt>
                <c:pt idx="28257" formatCode="General">
                  <c:v>18.040800000000001</c:v>
                </c:pt>
                <c:pt idx="28258" formatCode="General">
                  <c:v>19.389500000000002</c:v>
                </c:pt>
                <c:pt idx="28259" formatCode="General">
                  <c:v>21.378</c:v>
                </c:pt>
                <c:pt idx="28260" formatCode="General">
                  <c:v>23.851199999999999</c:v>
                </c:pt>
                <c:pt idx="28261" formatCode="General">
                  <c:v>26.6172</c:v>
                </c:pt>
                <c:pt idx="28262" formatCode="General">
                  <c:v>29.5382</c:v>
                </c:pt>
                <c:pt idx="28263" formatCode="General">
                  <c:v>32.470999999999997</c:v>
                </c:pt>
                <c:pt idx="28264" formatCode="General">
                  <c:v>35.302599999999998</c:v>
                </c:pt>
                <c:pt idx="28265" formatCode="General">
                  <c:v>37.918999999999997</c:v>
                </c:pt>
                <c:pt idx="28266" formatCode="General">
                  <c:v>40.218600000000002</c:v>
                </c:pt>
                <c:pt idx="28267" formatCode="General">
                  <c:v>42.108899999999998</c:v>
                </c:pt>
                <c:pt idx="28268" formatCode="General">
                  <c:v>43.559699999999999</c:v>
                </c:pt>
                <c:pt idx="28269" formatCode="General">
                  <c:v>44.627800000000001</c:v>
                </c:pt>
                <c:pt idx="28270" formatCode="General">
                  <c:v>45.3339</c:v>
                </c:pt>
                <c:pt idx="28271" formatCode="General">
                  <c:v>45.6661</c:v>
                </c:pt>
                <c:pt idx="28272" formatCode="General">
                  <c:v>45.687399999999997</c:v>
                </c:pt>
                <c:pt idx="28273" formatCode="General">
                  <c:v>45.466799999999999</c:v>
                </c:pt>
                <c:pt idx="28274" formatCode="General">
                  <c:v>44.987200000000001</c:v>
                </c:pt>
                <c:pt idx="28275" formatCode="General">
                  <c:v>44.279400000000003</c:v>
                </c:pt>
                <c:pt idx="28276" formatCode="General">
                  <c:v>43.469099999999997</c:v>
                </c:pt>
                <c:pt idx="28277" formatCode="General">
                  <c:v>42.658700000000003</c:v>
                </c:pt>
                <c:pt idx="28278" formatCode="General">
                  <c:v>41.8994</c:v>
                </c:pt>
                <c:pt idx="28279" formatCode="General">
                  <c:v>41.210700000000003</c:v>
                </c:pt>
                <c:pt idx="28280" formatCode="General">
                  <c:v>40.578800000000001</c:v>
                </c:pt>
                <c:pt idx="28281" formatCode="General">
                  <c:v>39.938200000000002</c:v>
                </c:pt>
                <c:pt idx="28282" formatCode="General">
                  <c:v>39.241599999999998</c:v>
                </c:pt>
                <c:pt idx="28283" formatCode="General">
                  <c:v>38.498399999999997</c:v>
                </c:pt>
                <c:pt idx="28284" formatCode="General">
                  <c:v>37.789200000000001</c:v>
                </c:pt>
                <c:pt idx="28285" formatCode="General">
                  <c:v>37.220100000000002</c:v>
                </c:pt>
                <c:pt idx="28286" formatCode="General">
                  <c:v>36.986199999999997</c:v>
                </c:pt>
                <c:pt idx="28287" formatCode="General">
                  <c:v>37.317599999999999</c:v>
                </c:pt>
                <c:pt idx="28288" formatCode="General">
                  <c:v>38.366399999999999</c:v>
                </c:pt>
                <c:pt idx="28289" formatCode="General">
                  <c:v>40.106000000000002</c:v>
                </c:pt>
                <c:pt idx="28290" formatCode="General">
                  <c:v>42.345999999999997</c:v>
                </c:pt>
                <c:pt idx="28291" formatCode="General">
                  <c:v>44.884399999999999</c:v>
                </c:pt>
                <c:pt idx="28292" formatCode="General">
                  <c:v>47.559399999999997</c:v>
                </c:pt>
                <c:pt idx="28293" formatCode="General">
                  <c:v>50.369500000000002</c:v>
                </c:pt>
                <c:pt idx="28294" formatCode="General">
                  <c:v>53.320999999999998</c:v>
                </c:pt>
                <c:pt idx="28295" formatCode="General">
                  <c:v>56.346800000000002</c:v>
                </c:pt>
                <c:pt idx="28296" formatCode="General">
                  <c:v>59.317700000000002</c:v>
                </c:pt>
                <c:pt idx="28297" formatCode="General">
                  <c:v>62.062399999999997</c:v>
                </c:pt>
                <c:pt idx="28298" formatCode="General">
                  <c:v>64.532300000000006</c:v>
                </c:pt>
                <c:pt idx="28299" formatCode="General">
                  <c:v>66.757499999999993</c:v>
                </c:pt>
                <c:pt idx="28300" formatCode="General">
                  <c:v>68.776700000000005</c:v>
                </c:pt>
                <c:pt idx="28301" formatCode="General">
                  <c:v>70.6297</c:v>
                </c:pt>
                <c:pt idx="28302" formatCode="General">
                  <c:v>72.319299999999998</c:v>
                </c:pt>
                <c:pt idx="28303" formatCode="General">
                  <c:v>73.771699999999996</c:v>
                </c:pt>
                <c:pt idx="28304" formatCode="General">
                  <c:v>74.867900000000006</c:v>
                </c:pt>
                <c:pt idx="28305" formatCode="General">
                  <c:v>75.6387</c:v>
                </c:pt>
                <c:pt idx="28306" formatCode="General">
                  <c:v>76.177300000000002</c:v>
                </c:pt>
                <c:pt idx="28307" formatCode="General">
                  <c:v>76.539400000000001</c:v>
                </c:pt>
                <c:pt idx="28308" formatCode="General">
                  <c:v>76.787199999999999</c:v>
                </c:pt>
                <c:pt idx="28309" formatCode="General">
                  <c:v>76.985600000000005</c:v>
                </c:pt>
                <c:pt idx="28310" formatCode="General">
                  <c:v>77.163200000000003</c:v>
                </c:pt>
                <c:pt idx="28311" formatCode="General">
                  <c:v>77.313999999999993</c:v>
                </c:pt>
                <c:pt idx="28312" formatCode="General">
                  <c:v>77.420199999999994</c:v>
                </c:pt>
                <c:pt idx="28313" formatCode="General">
                  <c:v>77.454099999999997</c:v>
                </c:pt>
                <c:pt idx="28314" formatCode="General">
                  <c:v>77.372299999999996</c:v>
                </c:pt>
                <c:pt idx="28315" formatCode="General">
                  <c:v>77.166200000000003</c:v>
                </c:pt>
                <c:pt idx="28316" formatCode="General">
                  <c:v>76.900499999999994</c:v>
                </c:pt>
                <c:pt idx="28317" formatCode="General">
                  <c:v>76.626000000000005</c:v>
                </c:pt>
                <c:pt idx="28318" formatCode="General">
                  <c:v>76.367800000000003</c:v>
                </c:pt>
                <c:pt idx="28319" formatCode="General">
                  <c:v>76.0976</c:v>
                </c:pt>
                <c:pt idx="28320" formatCode="General">
                  <c:v>75.757599999999996</c:v>
                </c:pt>
                <c:pt idx="28321" formatCode="General">
                  <c:v>75.294200000000004</c:v>
                </c:pt>
                <c:pt idx="28322" formatCode="General">
                  <c:v>74.680800000000005</c:v>
                </c:pt>
                <c:pt idx="28323" formatCode="General">
                  <c:v>73.933700000000002</c:v>
                </c:pt>
                <c:pt idx="28324" formatCode="General">
                  <c:v>73.088099999999997</c:v>
                </c:pt>
                <c:pt idx="28325" formatCode="General">
                  <c:v>72.185199999999995</c:v>
                </c:pt>
                <c:pt idx="28326" formatCode="General">
                  <c:v>71.337999999999994</c:v>
                </c:pt>
                <c:pt idx="28327" formatCode="General">
                  <c:v>70.6755</c:v>
                </c:pt>
                <c:pt idx="28328" formatCode="General">
                  <c:v>70.290300000000002</c:v>
                </c:pt>
                <c:pt idx="28329" formatCode="General">
                  <c:v>70.318899999999999</c:v>
                </c:pt>
                <c:pt idx="28330" formatCode="General">
                  <c:v>70.912700000000001</c:v>
                </c:pt>
                <c:pt idx="28331" formatCode="General">
                  <c:v>72.125200000000007</c:v>
                </c:pt>
                <c:pt idx="28332" formatCode="General">
                  <c:v>73.923299999999998</c:v>
                </c:pt>
                <c:pt idx="28333" formatCode="General">
                  <c:v>76.275499999999994</c:v>
                </c:pt>
                <c:pt idx="28334" formatCode="General">
                  <c:v>79.109899999999996</c:v>
                </c:pt>
                <c:pt idx="28335" formatCode="General">
                  <c:v>82.294399999999996</c:v>
                </c:pt>
                <c:pt idx="28336" formatCode="General">
                  <c:v>85.570400000000006</c:v>
                </c:pt>
                <c:pt idx="28337" formatCode="General">
                  <c:v>88.62</c:v>
                </c:pt>
                <c:pt idx="28338" formatCode="General">
                  <c:v>91.250100000000003</c:v>
                </c:pt>
                <c:pt idx="28339" formatCode="General">
                  <c:v>93.381200000000007</c:v>
                </c:pt>
                <c:pt idx="28340" formatCode="General">
                  <c:v>95.073400000000007</c:v>
                </c:pt>
                <c:pt idx="28341" formatCode="General">
                  <c:v>96.4285</c:v>
                </c:pt>
                <c:pt idx="28342" formatCode="General">
                  <c:v>97.509900000000002</c:v>
                </c:pt>
                <c:pt idx="28343" formatCode="General">
                  <c:v>98.390500000000003</c:v>
                </c:pt>
                <c:pt idx="28344" formatCode="General">
                  <c:v>99.105800000000002</c:v>
                </c:pt>
                <c:pt idx="28345" formatCode="General">
                  <c:v>99.734899999999996</c:v>
                </c:pt>
                <c:pt idx="28346" formatCode="General">
                  <c:v>100.354</c:v>
                </c:pt>
                <c:pt idx="28347" formatCode="General">
                  <c:v>100.956</c:v>
                </c:pt>
                <c:pt idx="28348" formatCode="General">
                  <c:v>101.53700000000001</c:v>
                </c:pt>
                <c:pt idx="28349" formatCode="General">
                  <c:v>102.136</c:v>
                </c:pt>
                <c:pt idx="28350" formatCode="General">
                  <c:v>102.739</c:v>
                </c:pt>
                <c:pt idx="28351" formatCode="General">
                  <c:v>103.285</c:v>
                </c:pt>
                <c:pt idx="28352" formatCode="General">
                  <c:v>103.755</c:v>
                </c:pt>
                <c:pt idx="28353" formatCode="General">
                  <c:v>104.158</c:v>
                </c:pt>
                <c:pt idx="28354" formatCode="General">
                  <c:v>104.49</c:v>
                </c:pt>
                <c:pt idx="28355" formatCode="General">
                  <c:v>104.717</c:v>
                </c:pt>
                <c:pt idx="28356" formatCode="General">
                  <c:v>104.776</c:v>
                </c:pt>
                <c:pt idx="28357" formatCode="General">
                  <c:v>104.562</c:v>
                </c:pt>
                <c:pt idx="28358" formatCode="General">
                  <c:v>103.979</c:v>
                </c:pt>
                <c:pt idx="28359" formatCode="General">
                  <c:v>103.179</c:v>
                </c:pt>
                <c:pt idx="28360" formatCode="General">
                  <c:v>102.393</c:v>
                </c:pt>
                <c:pt idx="28361" formatCode="General">
                  <c:v>101.78100000000001</c:v>
                </c:pt>
                <c:pt idx="28362" formatCode="General">
                  <c:v>101.45399999999999</c:v>
                </c:pt>
                <c:pt idx="28363" formatCode="General">
                  <c:v>101.39</c:v>
                </c:pt>
                <c:pt idx="28364" formatCode="General">
                  <c:v>101.55800000000001</c:v>
                </c:pt>
                <c:pt idx="28365" formatCode="General">
                  <c:v>101.94</c:v>
                </c:pt>
                <c:pt idx="28366" formatCode="General">
                  <c:v>102.563</c:v>
                </c:pt>
                <c:pt idx="28367" formatCode="General">
                  <c:v>103.443</c:v>
                </c:pt>
                <c:pt idx="28368" formatCode="General">
                  <c:v>104.544</c:v>
                </c:pt>
                <c:pt idx="28369" formatCode="General">
                  <c:v>105.79</c:v>
                </c:pt>
                <c:pt idx="28370" formatCode="General">
                  <c:v>107.08</c:v>
                </c:pt>
                <c:pt idx="28371" formatCode="General">
                  <c:v>108.34699999999999</c:v>
                </c:pt>
                <c:pt idx="28372" formatCode="General">
                  <c:v>109.56699999999999</c:v>
                </c:pt>
                <c:pt idx="28373" formatCode="General">
                  <c:v>110.74299999999999</c:v>
                </c:pt>
                <c:pt idx="28374" formatCode="General">
                  <c:v>111.89</c:v>
                </c:pt>
                <c:pt idx="28375" formatCode="General">
                  <c:v>113.029</c:v>
                </c:pt>
                <c:pt idx="28376" formatCode="General">
                  <c:v>114.185</c:v>
                </c:pt>
                <c:pt idx="28377" formatCode="General">
                  <c:v>115.363</c:v>
                </c:pt>
                <c:pt idx="28378" formatCode="General">
                  <c:v>116.398</c:v>
                </c:pt>
                <c:pt idx="28379" formatCode="General">
                  <c:v>117.078</c:v>
                </c:pt>
                <c:pt idx="28380" formatCode="General">
                  <c:v>117.331</c:v>
                </c:pt>
                <c:pt idx="28381" formatCode="General">
                  <c:v>117.13800000000001</c:v>
                </c:pt>
                <c:pt idx="28382" formatCode="General">
                  <c:v>116.54600000000001</c:v>
                </c:pt>
                <c:pt idx="28383" formatCode="General">
                  <c:v>115.614</c:v>
                </c:pt>
                <c:pt idx="28384" formatCode="General">
                  <c:v>114.384</c:v>
                </c:pt>
                <c:pt idx="28385" formatCode="General">
                  <c:v>112.881</c:v>
                </c:pt>
                <c:pt idx="28386" formatCode="General">
                  <c:v>111.139</c:v>
                </c:pt>
                <c:pt idx="28387" formatCode="General">
                  <c:v>109.294</c:v>
                </c:pt>
                <c:pt idx="28388" formatCode="General">
                  <c:v>107.479</c:v>
                </c:pt>
                <c:pt idx="28389" formatCode="General">
                  <c:v>105.74299999999999</c:v>
                </c:pt>
                <c:pt idx="28390" formatCode="General">
                  <c:v>104.053</c:v>
                </c:pt>
                <c:pt idx="28391" formatCode="General">
                  <c:v>102.316</c:v>
                </c:pt>
                <c:pt idx="28392" formatCode="General">
                  <c:v>100.444</c:v>
                </c:pt>
                <c:pt idx="28393" formatCode="General">
                  <c:v>98.374700000000004</c:v>
                </c:pt>
                <c:pt idx="28394" formatCode="General">
                  <c:v>96.145099999999999</c:v>
                </c:pt>
                <c:pt idx="28395" formatCode="General">
                  <c:v>93.842699999999994</c:v>
                </c:pt>
                <c:pt idx="28396" formatCode="General">
                  <c:v>91.607600000000005</c:v>
                </c:pt>
                <c:pt idx="28397" formatCode="General">
                  <c:v>89.573800000000006</c:v>
                </c:pt>
                <c:pt idx="28398" formatCode="General">
                  <c:v>87.804400000000001</c:v>
                </c:pt>
                <c:pt idx="28399" formatCode="General">
                  <c:v>86.518799999999999</c:v>
                </c:pt>
                <c:pt idx="28400" formatCode="General">
                  <c:v>85.931299999999993</c:v>
                </c:pt>
                <c:pt idx="28401" formatCode="General">
                  <c:v>86.0398</c:v>
                </c:pt>
                <c:pt idx="28402" formatCode="General">
                  <c:v>86.748699999999999</c:v>
                </c:pt>
                <c:pt idx="28403" formatCode="General">
                  <c:v>87.868200000000002</c:v>
                </c:pt>
                <c:pt idx="28404" formatCode="General">
                  <c:v>89.2821</c:v>
                </c:pt>
                <c:pt idx="28405" formatCode="General">
                  <c:v>90.974900000000005</c:v>
                </c:pt>
                <c:pt idx="28406" formatCode="General">
                  <c:v>92.863799999999998</c:v>
                </c:pt>
                <c:pt idx="28407" formatCode="General">
                  <c:v>94.832999999999998</c:v>
                </c:pt>
                <c:pt idx="28408" formatCode="General">
                  <c:v>96.723100000000002</c:v>
                </c:pt>
                <c:pt idx="28409" formatCode="General">
                  <c:v>98.325800000000001</c:v>
                </c:pt>
                <c:pt idx="28410" formatCode="General">
                  <c:v>99.459599999999995</c:v>
                </c:pt>
                <c:pt idx="28411" formatCode="General">
                  <c:v>100.02</c:v>
                </c:pt>
                <c:pt idx="28412" formatCode="General">
                  <c:v>99.976500000000001</c:v>
                </c:pt>
                <c:pt idx="28413" formatCode="General">
                  <c:v>99.373599999999996</c:v>
                </c:pt>
                <c:pt idx="28414" formatCode="General">
                  <c:v>98.274600000000007</c:v>
                </c:pt>
                <c:pt idx="28415" formatCode="General">
                  <c:v>96.688000000000002</c:v>
                </c:pt>
                <c:pt idx="28416" formatCode="General">
                  <c:v>94.653599999999997</c:v>
                </c:pt>
                <c:pt idx="28417" formatCode="General">
                  <c:v>92.249700000000004</c:v>
                </c:pt>
                <c:pt idx="28418" formatCode="General">
                  <c:v>89.6477</c:v>
                </c:pt>
                <c:pt idx="28419" formatCode="General">
                  <c:v>87.057100000000005</c:v>
                </c:pt>
                <c:pt idx="28420" formatCode="General">
                  <c:v>84.634299999999996</c:v>
                </c:pt>
                <c:pt idx="28421" formatCode="General">
                  <c:v>82.473500000000001</c:v>
                </c:pt>
                <c:pt idx="28422" formatCode="General">
                  <c:v>80.600899999999996</c:v>
                </c:pt>
                <c:pt idx="28423" formatCode="General">
                  <c:v>79.006799999999998</c:v>
                </c:pt>
                <c:pt idx="28424" formatCode="General">
                  <c:v>77.660700000000006</c:v>
                </c:pt>
                <c:pt idx="28425" formatCode="General">
                  <c:v>76.524100000000004</c:v>
                </c:pt>
                <c:pt idx="28426" formatCode="General">
                  <c:v>75.566299999999998</c:v>
                </c:pt>
                <c:pt idx="28427" formatCode="General">
                  <c:v>74.780799999999999</c:v>
                </c:pt>
                <c:pt idx="28428" formatCode="General">
                  <c:v>74.151899999999998</c:v>
                </c:pt>
                <c:pt idx="28429" formatCode="General">
                  <c:v>73.617599999999996</c:v>
                </c:pt>
                <c:pt idx="28430" formatCode="General">
                  <c:v>73.103999999999999</c:v>
                </c:pt>
                <c:pt idx="28431" formatCode="General">
                  <c:v>72.5505</c:v>
                </c:pt>
                <c:pt idx="28432" formatCode="General">
                  <c:v>71.861800000000002</c:v>
                </c:pt>
                <c:pt idx="28433" formatCode="General">
                  <c:v>70.948700000000002</c:v>
                </c:pt>
                <c:pt idx="28434" formatCode="General">
                  <c:v>69.730900000000005</c:v>
                </c:pt>
                <c:pt idx="28435" formatCode="General">
                  <c:v>68.162400000000005</c:v>
                </c:pt>
                <c:pt idx="28436" formatCode="General">
                  <c:v>66.281499999999994</c:v>
                </c:pt>
                <c:pt idx="28437" formatCode="General">
                  <c:v>64.176500000000004</c:v>
                </c:pt>
                <c:pt idx="28438" formatCode="General">
                  <c:v>61.9544</c:v>
                </c:pt>
                <c:pt idx="28439" formatCode="General">
                  <c:v>59.454999999999998</c:v>
                </c:pt>
                <c:pt idx="28440" formatCode="General">
                  <c:v>56.408200000000001</c:v>
                </c:pt>
                <c:pt idx="28441" formatCode="General">
                  <c:v>52.592100000000002</c:v>
                </c:pt>
                <c:pt idx="28442" formatCode="General">
                  <c:v>47.989899999999999</c:v>
                </c:pt>
                <c:pt idx="28443" formatCode="General">
                  <c:v>42.942300000000003</c:v>
                </c:pt>
                <c:pt idx="28444" formatCode="General">
                  <c:v>37.705399999999997</c:v>
                </c:pt>
                <c:pt idx="28445" formatCode="General">
                  <c:v>32.3842</c:v>
                </c:pt>
                <c:pt idx="28446" formatCode="General">
                  <c:v>27.104099999999999</c:v>
                </c:pt>
                <c:pt idx="28447" formatCode="General">
                  <c:v>21.993400000000001</c:v>
                </c:pt>
                <c:pt idx="28448" formatCode="General">
                  <c:v>17.204999999999998</c:v>
                </c:pt>
                <c:pt idx="28449" formatCode="General">
                  <c:v>12.8833</c:v>
                </c:pt>
                <c:pt idx="28450" formatCode="General">
                  <c:v>9.1122399999999999</c:v>
                </c:pt>
                <c:pt idx="28451" formatCode="General">
                  <c:v>5.9343700000000004</c:v>
                </c:pt>
                <c:pt idx="28452" formatCode="General">
                  <c:v>3.3450299999999999</c:v>
                </c:pt>
                <c:pt idx="28453" formatCode="General">
                  <c:v>1.31525</c:v>
                </c:pt>
                <c:pt idx="28454" formatCode="General">
                  <c:v>-0.19187799999999999</c:v>
                </c:pt>
                <c:pt idx="28455" formatCode="General">
                  <c:v>-1.2114100000000001</c:v>
                </c:pt>
                <c:pt idx="28456" formatCode="General">
                  <c:v>-1.8017799999999999</c:v>
                </c:pt>
                <c:pt idx="28457" formatCode="General">
                  <c:v>-2.03945</c:v>
                </c:pt>
                <c:pt idx="28458" formatCode="General">
                  <c:v>-1.98729</c:v>
                </c:pt>
                <c:pt idx="28459" formatCode="General">
                  <c:v>-1.6915800000000001</c:v>
                </c:pt>
                <c:pt idx="28460" formatCode="General">
                  <c:v>-1.1246499999999999</c:v>
                </c:pt>
                <c:pt idx="28461" formatCode="General">
                  <c:v>-0.25028</c:v>
                </c:pt>
                <c:pt idx="28462" formatCode="General">
                  <c:v>0.89266800000000002</c:v>
                </c:pt>
                <c:pt idx="28463" formatCode="General">
                  <c:v>2.2082999999999999</c:v>
                </c:pt>
                <c:pt idx="28464" formatCode="General">
                  <c:v>3.5220600000000002</c:v>
                </c:pt>
                <c:pt idx="28465" formatCode="General">
                  <c:v>4.6220600000000003</c:v>
                </c:pt>
                <c:pt idx="28466" formatCode="General">
                  <c:v>5.3513599999999997</c:v>
                </c:pt>
                <c:pt idx="28467" formatCode="General">
                  <c:v>5.7131800000000004</c:v>
                </c:pt>
                <c:pt idx="28468" formatCode="General">
                  <c:v>5.7389400000000004</c:v>
                </c:pt>
                <c:pt idx="28469" formatCode="General">
                  <c:v>5.3871399999999996</c:v>
                </c:pt>
                <c:pt idx="28470" formatCode="General">
                  <c:v>4.6758199999999999</c:v>
                </c:pt>
                <c:pt idx="28471" formatCode="General">
                  <c:v>3.6946400000000001</c:v>
                </c:pt>
                <c:pt idx="28472" formatCode="General">
                  <c:v>2.5974900000000001</c:v>
                </c:pt>
                <c:pt idx="28473" formatCode="General">
                  <c:v>1.54111</c:v>
                </c:pt>
                <c:pt idx="28474" formatCode="General">
                  <c:v>0.62672899999999998</c:v>
                </c:pt>
                <c:pt idx="28475" formatCode="General">
                  <c:v>-0.130579</c:v>
                </c:pt>
                <c:pt idx="28476" formatCode="General">
                  <c:v>-0.84443800000000002</c:v>
                </c:pt>
                <c:pt idx="28477" formatCode="General">
                  <c:v>-1.6513899999999999</c:v>
                </c:pt>
                <c:pt idx="28478" formatCode="General">
                  <c:v>-2.6501399999999999</c:v>
                </c:pt>
                <c:pt idx="28479" formatCode="General">
                  <c:v>-3.8939300000000001</c:v>
                </c:pt>
                <c:pt idx="28480" formatCode="General">
                  <c:v>-5.3976100000000002</c:v>
                </c:pt>
                <c:pt idx="28481" formatCode="General">
                  <c:v>-7.1659800000000002</c:v>
                </c:pt>
                <c:pt idx="28482" formatCode="General">
                  <c:v>-9.2281399999999998</c:v>
                </c:pt>
                <c:pt idx="28483" formatCode="General">
                  <c:v>-11.6812</c:v>
                </c:pt>
                <c:pt idx="28484" formatCode="General">
                  <c:v>-14.5482</c:v>
                </c:pt>
                <c:pt idx="28485" formatCode="General">
                  <c:v>-17.7319</c:v>
                </c:pt>
                <c:pt idx="28486" formatCode="General">
                  <c:v>-21.259699999999999</c:v>
                </c:pt>
                <c:pt idx="28487" formatCode="General">
                  <c:v>-25.200399999999998</c:v>
                </c:pt>
                <c:pt idx="28488" formatCode="General">
                  <c:v>-29.511399999999998</c:v>
                </c:pt>
                <c:pt idx="28489" formatCode="General">
                  <c:v>-34.123399999999997</c:v>
                </c:pt>
                <c:pt idx="28490" formatCode="General">
                  <c:v>-38.953400000000002</c:v>
                </c:pt>
                <c:pt idx="28491" formatCode="General">
                  <c:v>-43.913400000000003</c:v>
                </c:pt>
                <c:pt idx="28492" formatCode="General">
                  <c:v>-48.928899999999999</c:v>
                </c:pt>
                <c:pt idx="28493" formatCode="General">
                  <c:v>-53.945099999999996</c:v>
                </c:pt>
                <c:pt idx="28494" formatCode="General">
                  <c:v>-58.911999999999999</c:v>
                </c:pt>
                <c:pt idx="28495" formatCode="General">
                  <c:v>-63.692</c:v>
                </c:pt>
                <c:pt idx="28496" formatCode="General">
                  <c:v>-68.131600000000006</c:v>
                </c:pt>
                <c:pt idx="28497" formatCode="General">
                  <c:v>-72.117800000000003</c:v>
                </c:pt>
                <c:pt idx="28498" formatCode="General">
                  <c:v>-75.570800000000006</c:v>
                </c:pt>
                <c:pt idx="28499" formatCode="General">
                  <c:v>-78.470699999999994</c:v>
                </c:pt>
                <c:pt idx="28500" formatCode="General">
                  <c:v>-80.839100000000002</c:v>
                </c:pt>
                <c:pt idx="28501" formatCode="General">
                  <c:v>-82.717399999999998</c:v>
                </c:pt>
                <c:pt idx="28502" formatCode="General">
                  <c:v>-84.148799999999994</c:v>
                </c:pt>
                <c:pt idx="28503" formatCode="General">
                  <c:v>-85.176100000000005</c:v>
                </c:pt>
                <c:pt idx="28504" formatCode="General">
                  <c:v>-85.824200000000005</c:v>
                </c:pt>
                <c:pt idx="28505" formatCode="General">
                  <c:v>-86.093100000000007</c:v>
                </c:pt>
                <c:pt idx="28506" formatCode="General">
                  <c:v>-85.972499999999997</c:v>
                </c:pt>
                <c:pt idx="28507" formatCode="General">
                  <c:v>-85.550200000000004</c:v>
                </c:pt>
                <c:pt idx="28508" formatCode="General">
                  <c:v>-84.9221</c:v>
                </c:pt>
                <c:pt idx="28509" formatCode="General">
                  <c:v>-84.063900000000004</c:v>
                </c:pt>
                <c:pt idx="28510" formatCode="General">
                  <c:v>-83.100200000000001</c:v>
                </c:pt>
                <c:pt idx="28511" formatCode="General">
                  <c:v>-82.346199999999996</c:v>
                </c:pt>
                <c:pt idx="28512" formatCode="General">
                  <c:v>-81.965100000000007</c:v>
                </c:pt>
                <c:pt idx="28513" formatCode="General">
                  <c:v>-81.980699999999999</c:v>
                </c:pt>
                <c:pt idx="28514" formatCode="General">
                  <c:v>-82.444299999999998</c:v>
                </c:pt>
                <c:pt idx="28515" formatCode="General">
                  <c:v>-83.388300000000001</c:v>
                </c:pt>
                <c:pt idx="28516" formatCode="General">
                  <c:v>-84.759799999999998</c:v>
                </c:pt>
                <c:pt idx="28517" formatCode="General">
                  <c:v>-86.472399999999993</c:v>
                </c:pt>
                <c:pt idx="28518" formatCode="General">
                  <c:v>-88.440399999999997</c:v>
                </c:pt>
                <c:pt idx="28519" formatCode="General">
                  <c:v>-90.563000000000002</c:v>
                </c:pt>
                <c:pt idx="28520" formatCode="General">
                  <c:v>-92.7667</c:v>
                </c:pt>
                <c:pt idx="28521" formatCode="General">
                  <c:v>-95.031800000000004</c:v>
                </c:pt>
                <c:pt idx="28522" formatCode="General">
                  <c:v>-97.347200000000001</c:v>
                </c:pt>
                <c:pt idx="28523" formatCode="General">
                  <c:v>-99.6892</c:v>
                </c:pt>
                <c:pt idx="28524" formatCode="General">
                  <c:v>-102.13</c:v>
                </c:pt>
                <c:pt idx="28525" formatCode="General">
                  <c:v>-104.824</c:v>
                </c:pt>
                <c:pt idx="28526" formatCode="General">
                  <c:v>-107.815</c:v>
                </c:pt>
                <c:pt idx="28527" formatCode="General">
                  <c:v>-111.057</c:v>
                </c:pt>
                <c:pt idx="28528" formatCode="General">
                  <c:v>-114.41200000000001</c:v>
                </c:pt>
                <c:pt idx="28529" formatCode="General">
                  <c:v>-117.73699999999999</c:v>
                </c:pt>
                <c:pt idx="28530" formatCode="General">
                  <c:v>-120.985</c:v>
                </c:pt>
                <c:pt idx="28531" formatCode="General">
                  <c:v>-124.2</c:v>
                </c:pt>
                <c:pt idx="28532" formatCode="General">
                  <c:v>-127.491</c:v>
                </c:pt>
                <c:pt idx="28533" formatCode="General">
                  <c:v>-130.70500000000001</c:v>
                </c:pt>
                <c:pt idx="28534" formatCode="General">
                  <c:v>-133.614</c:v>
                </c:pt>
                <c:pt idx="28535" formatCode="General">
                  <c:v>-136.19200000000001</c:v>
                </c:pt>
                <c:pt idx="28536" formatCode="General">
                  <c:v>-138.453</c:v>
                </c:pt>
                <c:pt idx="28537" formatCode="General">
                  <c:v>-140.4</c:v>
                </c:pt>
                <c:pt idx="28538" formatCode="General">
                  <c:v>-142.041</c:v>
                </c:pt>
                <c:pt idx="28539" formatCode="General">
                  <c:v>-143.37700000000001</c:v>
                </c:pt>
                <c:pt idx="28540" formatCode="General">
                  <c:v>-144.40299999999999</c:v>
                </c:pt>
                <c:pt idx="28541" formatCode="General">
                  <c:v>-145.12</c:v>
                </c:pt>
                <c:pt idx="28542" formatCode="General">
                  <c:v>-145.583</c:v>
                </c:pt>
                <c:pt idx="28543" formatCode="General">
                  <c:v>-145.87799999999999</c:v>
                </c:pt>
                <c:pt idx="28544" formatCode="General">
                  <c:v>-146.095</c:v>
                </c:pt>
                <c:pt idx="28545" formatCode="General">
                  <c:v>-146.37100000000001</c:v>
                </c:pt>
                <c:pt idx="28546" formatCode="General">
                  <c:v>-146.84299999999999</c:v>
                </c:pt>
                <c:pt idx="28547" formatCode="General">
                  <c:v>-147.499</c:v>
                </c:pt>
                <c:pt idx="28548" formatCode="General">
                  <c:v>-148.27099999999999</c:v>
                </c:pt>
                <c:pt idx="28549" formatCode="General">
                  <c:v>-149.16</c:v>
                </c:pt>
                <c:pt idx="28550" formatCode="General">
                  <c:v>-150.15100000000001</c:v>
                </c:pt>
                <c:pt idx="28551" formatCode="General">
                  <c:v>-151.18799999999999</c:v>
                </c:pt>
                <c:pt idx="28552" formatCode="General">
                  <c:v>-152.172</c:v>
                </c:pt>
                <c:pt idx="28553" formatCode="General">
                  <c:v>-153.01</c:v>
                </c:pt>
                <c:pt idx="28554" formatCode="General">
                  <c:v>-153.714</c:v>
                </c:pt>
                <c:pt idx="28555" formatCode="General">
                  <c:v>-154.31899999999999</c:v>
                </c:pt>
                <c:pt idx="28556" formatCode="General">
                  <c:v>-154.81700000000001</c:v>
                </c:pt>
                <c:pt idx="28557" formatCode="General">
                  <c:v>-155.21100000000001</c:v>
                </c:pt>
                <c:pt idx="28558" formatCode="General">
                  <c:v>-155.51900000000001</c:v>
                </c:pt>
                <c:pt idx="28559" formatCode="General">
                  <c:v>-155.82</c:v>
                </c:pt>
                <c:pt idx="28560" formatCode="General">
                  <c:v>-156.22300000000001</c:v>
                </c:pt>
                <c:pt idx="28561" formatCode="General">
                  <c:v>-156.84800000000001</c:v>
                </c:pt>
                <c:pt idx="28562" formatCode="General">
                  <c:v>-157.78399999999999</c:v>
                </c:pt>
                <c:pt idx="28563" formatCode="General">
                  <c:v>-158.98099999999999</c:v>
                </c:pt>
                <c:pt idx="28564" formatCode="General">
                  <c:v>-160.31399999999999</c:v>
                </c:pt>
                <c:pt idx="28565" formatCode="General">
                  <c:v>-161.648</c:v>
                </c:pt>
                <c:pt idx="28566" formatCode="General">
                  <c:v>-163.02500000000001</c:v>
                </c:pt>
                <c:pt idx="28567" formatCode="General">
                  <c:v>-164.57400000000001</c:v>
                </c:pt>
                <c:pt idx="28568" formatCode="General">
                  <c:v>-166.27</c:v>
                </c:pt>
                <c:pt idx="28569" formatCode="General">
                  <c:v>-168.065</c:v>
                </c:pt>
                <c:pt idx="28570" formatCode="General">
                  <c:v>-169.97900000000001</c:v>
                </c:pt>
                <c:pt idx="28571" formatCode="General">
                  <c:v>-172.03700000000001</c:v>
                </c:pt>
                <c:pt idx="28572" formatCode="General">
                  <c:v>-174.25200000000001</c:v>
                </c:pt>
                <c:pt idx="28573" formatCode="General">
                  <c:v>-176.548</c:v>
                </c:pt>
                <c:pt idx="28574" formatCode="General">
                  <c:v>-178.797</c:v>
                </c:pt>
                <c:pt idx="28575" formatCode="General">
                  <c:v>-180.88300000000001</c:v>
                </c:pt>
                <c:pt idx="28576" formatCode="General">
                  <c:v>-182.74799999999999</c:v>
                </c:pt>
                <c:pt idx="28577" formatCode="General">
                  <c:v>-184.42099999999999</c:v>
                </c:pt>
                <c:pt idx="28578" formatCode="General">
                  <c:v>-185.89</c:v>
                </c:pt>
                <c:pt idx="28579" formatCode="General">
                  <c:v>-187.08699999999999</c:v>
                </c:pt>
                <c:pt idx="28580" formatCode="General">
                  <c:v>-187.953</c:v>
                </c:pt>
                <c:pt idx="28581" formatCode="General">
                  <c:v>-188.45500000000001</c:v>
                </c:pt>
                <c:pt idx="28582" formatCode="General">
                  <c:v>-188.66800000000001</c:v>
                </c:pt>
                <c:pt idx="28583" formatCode="General">
                  <c:v>-188.67</c:v>
                </c:pt>
                <c:pt idx="28584" formatCode="General">
                  <c:v>-188.44499999999999</c:v>
                </c:pt>
                <c:pt idx="28585" formatCode="General">
                  <c:v>-187.94399999999999</c:v>
                </c:pt>
                <c:pt idx="28586" formatCode="General">
                  <c:v>-187.124</c:v>
                </c:pt>
                <c:pt idx="28587" formatCode="General">
                  <c:v>-185.94800000000001</c:v>
                </c:pt>
                <c:pt idx="28588" formatCode="General">
                  <c:v>-184.42599999999999</c:v>
                </c:pt>
                <c:pt idx="28589" formatCode="General">
                  <c:v>-182.733</c:v>
                </c:pt>
                <c:pt idx="28590" formatCode="General">
                  <c:v>-181.00800000000001</c:v>
                </c:pt>
                <c:pt idx="28591" formatCode="General">
                  <c:v>-179.22300000000001</c:v>
                </c:pt>
                <c:pt idx="28592" formatCode="General">
                  <c:v>-177.45099999999999</c:v>
                </c:pt>
                <c:pt idx="28593" formatCode="General">
                  <c:v>-175.852</c:v>
                </c:pt>
                <c:pt idx="28594" formatCode="General">
                  <c:v>-174.60300000000001</c:v>
                </c:pt>
                <c:pt idx="28595" formatCode="General">
                  <c:v>-173.83699999999999</c:v>
                </c:pt>
                <c:pt idx="28596" formatCode="General">
                  <c:v>-173.50399999999999</c:v>
                </c:pt>
                <c:pt idx="28597" formatCode="General">
                  <c:v>-173.45599999999999</c:v>
                </c:pt>
                <c:pt idx="28598" formatCode="General">
                  <c:v>-173.53800000000001</c:v>
                </c:pt>
                <c:pt idx="28599" formatCode="General">
                  <c:v>-173.67</c:v>
                </c:pt>
                <c:pt idx="28600" formatCode="General">
                  <c:v>-173.845</c:v>
                </c:pt>
                <c:pt idx="28601" formatCode="General">
                  <c:v>-174.047</c:v>
                </c:pt>
                <c:pt idx="28602" formatCode="General">
                  <c:v>-174.261</c:v>
                </c:pt>
                <c:pt idx="28603" formatCode="General">
                  <c:v>-174.48400000000001</c:v>
                </c:pt>
                <c:pt idx="28604" formatCode="General">
                  <c:v>-174.77600000000001</c:v>
                </c:pt>
                <c:pt idx="28605" formatCode="General">
                  <c:v>-175.274</c:v>
                </c:pt>
                <c:pt idx="28606" formatCode="General">
                  <c:v>-176.09100000000001</c:v>
                </c:pt>
                <c:pt idx="28607" formatCode="General">
                  <c:v>-177.26499999999999</c:v>
                </c:pt>
                <c:pt idx="28608" formatCode="General">
                  <c:v>-178.66</c:v>
                </c:pt>
                <c:pt idx="28609" formatCode="General">
                  <c:v>-180.10300000000001</c:v>
                </c:pt>
                <c:pt idx="28610" formatCode="General">
                  <c:v>-181.52199999999999</c:v>
                </c:pt>
                <c:pt idx="28611" formatCode="General">
                  <c:v>-182.84299999999999</c:v>
                </c:pt>
                <c:pt idx="28612" formatCode="General">
                  <c:v>-184.017</c:v>
                </c:pt>
                <c:pt idx="28613" formatCode="General">
                  <c:v>-184.94499999999999</c:v>
                </c:pt>
                <c:pt idx="28614" formatCode="General">
                  <c:v>-185.51900000000001</c:v>
                </c:pt>
                <c:pt idx="28615" formatCode="General">
                  <c:v>-185.779</c:v>
                </c:pt>
                <c:pt idx="28616" formatCode="General">
                  <c:v>-185.822</c:v>
                </c:pt>
                <c:pt idx="28617" formatCode="General">
                  <c:v>-185.76499999999999</c:v>
                </c:pt>
                <c:pt idx="28618" formatCode="General">
                  <c:v>-185.74700000000001</c:v>
                </c:pt>
                <c:pt idx="28619" formatCode="General">
                  <c:v>-185.84899999999999</c:v>
                </c:pt>
                <c:pt idx="28620" formatCode="General">
                  <c:v>-186.11600000000001</c:v>
                </c:pt>
                <c:pt idx="28621" formatCode="General">
                  <c:v>-186.56299999999999</c:v>
                </c:pt>
                <c:pt idx="28622" formatCode="General">
                  <c:v>-187.17699999999999</c:v>
                </c:pt>
                <c:pt idx="28623" formatCode="General">
                  <c:v>-187.905</c:v>
                </c:pt>
                <c:pt idx="28624" formatCode="General">
                  <c:v>-188.63399999999999</c:v>
                </c:pt>
                <c:pt idx="28625" formatCode="General">
                  <c:v>-189.239</c:v>
                </c:pt>
                <c:pt idx="28626" formatCode="General">
                  <c:v>-189.63800000000001</c:v>
                </c:pt>
                <c:pt idx="28627" formatCode="General">
                  <c:v>-189.80500000000001</c:v>
                </c:pt>
                <c:pt idx="28628" formatCode="General">
                  <c:v>-189.751</c:v>
                </c:pt>
                <c:pt idx="28629" formatCode="General">
                  <c:v>-189.48699999999999</c:v>
                </c:pt>
                <c:pt idx="28630" formatCode="General">
                  <c:v>-188.977</c:v>
                </c:pt>
                <c:pt idx="28631" formatCode="General">
                  <c:v>-188.11600000000001</c:v>
                </c:pt>
                <c:pt idx="28632" formatCode="General">
                  <c:v>-186.798</c:v>
                </c:pt>
                <c:pt idx="28633" formatCode="General">
                  <c:v>-184.95500000000001</c:v>
                </c:pt>
                <c:pt idx="28634" formatCode="General">
                  <c:v>-182.785</c:v>
                </c:pt>
                <c:pt idx="28635" formatCode="General">
                  <c:v>-180.56399999999999</c:v>
                </c:pt>
                <c:pt idx="28636" formatCode="General">
                  <c:v>-178.40199999999999</c:v>
                </c:pt>
                <c:pt idx="28637" formatCode="General">
                  <c:v>-176.345</c:v>
                </c:pt>
                <c:pt idx="28638" formatCode="General">
                  <c:v>-174.34700000000001</c:v>
                </c:pt>
                <c:pt idx="28639" formatCode="General">
                  <c:v>-172.38200000000001</c:v>
                </c:pt>
                <c:pt idx="28640" formatCode="General">
                  <c:v>-170.47399999999999</c:v>
                </c:pt>
                <c:pt idx="28641" formatCode="General">
                  <c:v>-168.596</c:v>
                </c:pt>
                <c:pt idx="28642" formatCode="General">
                  <c:v>-166.696</c:v>
                </c:pt>
                <c:pt idx="28643" formatCode="General">
                  <c:v>-164.71700000000001</c:v>
                </c:pt>
                <c:pt idx="28644" formatCode="General">
                  <c:v>-162.59399999999999</c:v>
                </c:pt>
                <c:pt idx="28645" formatCode="General">
                  <c:v>-160.28399999999999</c:v>
                </c:pt>
                <c:pt idx="28646" formatCode="General">
                  <c:v>-157.75899999999999</c:v>
                </c:pt>
                <c:pt idx="28647" formatCode="General">
                  <c:v>-155.012</c:v>
                </c:pt>
                <c:pt idx="28648" formatCode="General">
                  <c:v>-152.119</c:v>
                </c:pt>
                <c:pt idx="28649" formatCode="General">
                  <c:v>-149.196</c:v>
                </c:pt>
                <c:pt idx="28650" formatCode="General">
                  <c:v>-146.40799999999999</c:v>
                </c:pt>
                <c:pt idx="28651" formatCode="General">
                  <c:v>-143.892</c:v>
                </c:pt>
                <c:pt idx="28652" formatCode="General">
                  <c:v>-141.636</c:v>
                </c:pt>
                <c:pt idx="28653" formatCode="General">
                  <c:v>-139.52799999999999</c:v>
                </c:pt>
                <c:pt idx="28654" formatCode="General">
                  <c:v>-137.428</c:v>
                </c:pt>
                <c:pt idx="28655" formatCode="General">
                  <c:v>-135.24600000000001</c:v>
                </c:pt>
                <c:pt idx="28656" formatCode="General">
                  <c:v>-132.93299999999999</c:v>
                </c:pt>
                <c:pt idx="28657" formatCode="General">
                  <c:v>-130.51499999999999</c:v>
                </c:pt>
                <c:pt idx="28658" formatCode="General">
                  <c:v>-128.02799999999999</c:v>
                </c:pt>
                <c:pt idx="28659" formatCode="General">
                  <c:v>-125.49299999999999</c:v>
                </c:pt>
                <c:pt idx="28660" formatCode="General">
                  <c:v>-122.919</c:v>
                </c:pt>
                <c:pt idx="28661" formatCode="General">
                  <c:v>-120.30500000000001</c:v>
                </c:pt>
                <c:pt idx="28662" formatCode="General">
                  <c:v>-117.678</c:v>
                </c:pt>
                <c:pt idx="28663" formatCode="General">
                  <c:v>-115.039</c:v>
                </c:pt>
                <c:pt idx="28664" formatCode="General">
                  <c:v>-112.28700000000001</c:v>
                </c:pt>
                <c:pt idx="28665" formatCode="General">
                  <c:v>-109.343</c:v>
                </c:pt>
                <c:pt idx="28666" formatCode="General">
                  <c:v>-106.19</c:v>
                </c:pt>
                <c:pt idx="28667" formatCode="General">
                  <c:v>-102.82899999999999</c:v>
                </c:pt>
                <c:pt idx="28668" formatCode="General">
                  <c:v>-99.275400000000005</c:v>
                </c:pt>
                <c:pt idx="28669" formatCode="General">
                  <c:v>-95.551000000000002</c:v>
                </c:pt>
                <c:pt idx="28670" formatCode="General">
                  <c:v>-91.685500000000005</c:v>
                </c:pt>
                <c:pt idx="28671" formatCode="General">
                  <c:v>-87.719899999999996</c:v>
                </c:pt>
                <c:pt idx="28672" formatCode="General">
                  <c:v>-83.690100000000001</c:v>
                </c:pt>
                <c:pt idx="28673" formatCode="General">
                  <c:v>-79.612200000000001</c:v>
                </c:pt>
                <c:pt idx="28674" formatCode="General">
                  <c:v>-75.541399999999996</c:v>
                </c:pt>
                <c:pt idx="28675" formatCode="General">
                  <c:v>-71.534800000000004</c:v>
                </c:pt>
                <c:pt idx="28676" formatCode="General">
                  <c:v>-67.577699999999993</c:v>
                </c:pt>
                <c:pt idx="28677" formatCode="General">
                  <c:v>-63.663200000000003</c:v>
                </c:pt>
                <c:pt idx="28678" formatCode="General">
                  <c:v>-59.835500000000003</c:v>
                </c:pt>
                <c:pt idx="28679" formatCode="General">
                  <c:v>-56.1494</c:v>
                </c:pt>
                <c:pt idx="28680" formatCode="General">
                  <c:v>-52.652799999999999</c:v>
                </c:pt>
                <c:pt idx="28681" formatCode="General">
                  <c:v>-49.531300000000002</c:v>
                </c:pt>
                <c:pt idx="28682" formatCode="General">
                  <c:v>-46.986899999999999</c:v>
                </c:pt>
                <c:pt idx="28683" formatCode="General">
                  <c:v>-44.927399999999999</c:v>
                </c:pt>
                <c:pt idx="28684" formatCode="General">
                  <c:v>-43.1967</c:v>
                </c:pt>
                <c:pt idx="28685" formatCode="General">
                  <c:v>-41.712899999999998</c:v>
                </c:pt>
                <c:pt idx="28686" formatCode="General">
                  <c:v>-40.413400000000003</c:v>
                </c:pt>
                <c:pt idx="28687" formatCode="General">
                  <c:v>-39.276800000000001</c:v>
                </c:pt>
                <c:pt idx="28688" formatCode="General">
                  <c:v>-38.305500000000002</c:v>
                </c:pt>
                <c:pt idx="28689" formatCode="General">
                  <c:v>-37.491</c:v>
                </c:pt>
                <c:pt idx="28690" formatCode="General">
                  <c:v>-36.732599999999998</c:v>
                </c:pt>
                <c:pt idx="28691" formatCode="General">
                  <c:v>-35.923200000000001</c:v>
                </c:pt>
                <c:pt idx="28692" formatCode="General">
                  <c:v>-34.996699999999997</c:v>
                </c:pt>
                <c:pt idx="28693" formatCode="General">
                  <c:v>-33.900599999999997</c:v>
                </c:pt>
                <c:pt idx="28694" formatCode="General">
                  <c:v>-32.604199999999999</c:v>
                </c:pt>
                <c:pt idx="28695" formatCode="General">
                  <c:v>-31.138400000000001</c:v>
                </c:pt>
                <c:pt idx="28696" formatCode="General">
                  <c:v>-29.596599999999999</c:v>
                </c:pt>
                <c:pt idx="28697" formatCode="General">
                  <c:v>-28.149799999999999</c:v>
                </c:pt>
                <c:pt idx="28698" formatCode="General">
                  <c:v>-26.918099999999999</c:v>
                </c:pt>
                <c:pt idx="28699" formatCode="General">
                  <c:v>-25.8919</c:v>
                </c:pt>
                <c:pt idx="28700" formatCode="General">
                  <c:v>-25.058800000000002</c:v>
                </c:pt>
                <c:pt idx="28701" formatCode="General">
                  <c:v>-24.409199999999998</c:v>
                </c:pt>
                <c:pt idx="28702" formatCode="General">
                  <c:v>-23.844799999999999</c:v>
                </c:pt>
                <c:pt idx="28703" formatCode="General">
                  <c:v>-23.265999999999998</c:v>
                </c:pt>
                <c:pt idx="28704" formatCode="General">
                  <c:v>-22.7028</c:v>
                </c:pt>
                <c:pt idx="28705" formatCode="General">
                  <c:v>-22.136600000000001</c:v>
                </c:pt>
                <c:pt idx="28706" formatCode="General">
                  <c:v>-21.436800000000002</c:v>
                </c:pt>
                <c:pt idx="28707" formatCode="General">
                  <c:v>-20.549600000000002</c:v>
                </c:pt>
                <c:pt idx="28708" formatCode="General">
                  <c:v>-19.500800000000002</c:v>
                </c:pt>
                <c:pt idx="28709" formatCode="General">
                  <c:v>-18.322600000000001</c:v>
                </c:pt>
                <c:pt idx="28710" formatCode="General">
                  <c:v>-17.057099999999998</c:v>
                </c:pt>
                <c:pt idx="28711" formatCode="General">
                  <c:v>-15.7515</c:v>
                </c:pt>
                <c:pt idx="28712" formatCode="General">
                  <c:v>-14.430899999999999</c:v>
                </c:pt>
                <c:pt idx="28713" formatCode="General">
                  <c:v>-13.077500000000001</c:v>
                </c:pt>
                <c:pt idx="28714" formatCode="General">
                  <c:v>-11.756600000000001</c:v>
                </c:pt>
                <c:pt idx="28715" formatCode="General">
                  <c:v>-10.574</c:v>
                </c:pt>
                <c:pt idx="28716" formatCode="General">
                  <c:v>-9.5547699999999995</c:v>
                </c:pt>
                <c:pt idx="28717" formatCode="General">
                  <c:v>-8.6781900000000007</c:v>
                </c:pt>
                <c:pt idx="28718" formatCode="General">
                  <c:v>-7.8654099999999998</c:v>
                </c:pt>
                <c:pt idx="28719" formatCode="General">
                  <c:v>-7.0590099999999998</c:v>
                </c:pt>
                <c:pt idx="28720" formatCode="General">
                  <c:v>-6.2706600000000003</c:v>
                </c:pt>
                <c:pt idx="28721" formatCode="General">
                  <c:v>-5.5089199999999998</c:v>
                </c:pt>
                <c:pt idx="28722" formatCode="General">
                  <c:v>-4.7710999999999997</c:v>
                </c:pt>
                <c:pt idx="28723" formatCode="General">
                  <c:v>-3.9797899999999999</c:v>
                </c:pt>
                <c:pt idx="28724" formatCode="General">
                  <c:v>-3.0637099999999999</c:v>
                </c:pt>
                <c:pt idx="28725" formatCode="General">
                  <c:v>-2.0306799999999998</c:v>
                </c:pt>
                <c:pt idx="28726" formatCode="General">
                  <c:v>-1.0006200000000001</c:v>
                </c:pt>
                <c:pt idx="28727" formatCode="General">
                  <c:v>-0.18656300000000001</c:v>
                </c:pt>
                <c:pt idx="28728" formatCode="General">
                  <c:v>0.49100899999999997</c:v>
                </c:pt>
                <c:pt idx="28729" formatCode="General">
                  <c:v>1.2750699999999999</c:v>
                </c:pt>
                <c:pt idx="28730" formatCode="General">
                  <c:v>2.2314099999999999</c:v>
                </c:pt>
                <c:pt idx="28731" formatCode="General">
                  <c:v>3.34063</c:v>
                </c:pt>
                <c:pt idx="28732" formatCode="General">
                  <c:v>4.5385900000000001</c:v>
                </c:pt>
                <c:pt idx="28733" formatCode="General">
                  <c:v>5.8430400000000002</c:v>
                </c:pt>
                <c:pt idx="28734" formatCode="General">
                  <c:v>7.3466199999999997</c:v>
                </c:pt>
                <c:pt idx="28735" formatCode="General">
                  <c:v>9.0386699999999998</c:v>
                </c:pt>
                <c:pt idx="28736" formatCode="General">
                  <c:v>10.8611</c:v>
                </c:pt>
                <c:pt idx="28737" formatCode="General">
                  <c:v>12.7791</c:v>
                </c:pt>
                <c:pt idx="28738" formatCode="General">
                  <c:v>14.7864</c:v>
                </c:pt>
                <c:pt idx="28739" formatCode="General">
                  <c:v>16.937200000000001</c:v>
                </c:pt>
                <c:pt idx="28740" formatCode="General">
                  <c:v>19.308399999999999</c:v>
                </c:pt>
                <c:pt idx="28741" formatCode="General">
                  <c:v>21.949200000000001</c:v>
                </c:pt>
                <c:pt idx="28742" formatCode="General">
                  <c:v>24.7562</c:v>
                </c:pt>
                <c:pt idx="28743" formatCode="General">
                  <c:v>27.5794</c:v>
                </c:pt>
                <c:pt idx="28744" formatCode="General">
                  <c:v>30.297899999999998</c:v>
                </c:pt>
                <c:pt idx="28745" formatCode="General">
                  <c:v>32.857999999999997</c:v>
                </c:pt>
                <c:pt idx="28746" formatCode="General">
                  <c:v>35.343899999999998</c:v>
                </c:pt>
                <c:pt idx="28747" formatCode="General">
                  <c:v>37.889699999999998</c:v>
                </c:pt>
                <c:pt idx="28748" formatCode="General">
                  <c:v>40.621099999999998</c:v>
                </c:pt>
                <c:pt idx="28749" formatCode="General">
                  <c:v>43.569000000000003</c:v>
                </c:pt>
                <c:pt idx="28750" formatCode="General">
                  <c:v>46.709299999999999</c:v>
                </c:pt>
                <c:pt idx="28751" formatCode="General">
                  <c:v>49.971899999999998</c:v>
                </c:pt>
                <c:pt idx="28752" formatCode="General">
                  <c:v>53.307200000000002</c:v>
                </c:pt>
                <c:pt idx="28753" formatCode="General">
                  <c:v>56.732100000000003</c:v>
                </c:pt>
                <c:pt idx="28754" formatCode="General">
                  <c:v>60.217700000000001</c:v>
                </c:pt>
                <c:pt idx="28755" formatCode="General">
                  <c:v>63.709200000000003</c:v>
                </c:pt>
                <c:pt idx="28756" formatCode="General">
                  <c:v>67.124300000000005</c:v>
                </c:pt>
                <c:pt idx="28757" formatCode="General">
                  <c:v>70.391400000000004</c:v>
                </c:pt>
                <c:pt idx="28758" formatCode="General">
                  <c:v>73.507199999999997</c:v>
                </c:pt>
                <c:pt idx="28759" formatCode="General">
                  <c:v>76.480500000000006</c:v>
                </c:pt>
                <c:pt idx="28760" formatCode="General">
                  <c:v>79.324799999999996</c:v>
                </c:pt>
                <c:pt idx="28761" formatCode="General">
                  <c:v>82.074600000000004</c:v>
                </c:pt>
                <c:pt idx="28762" formatCode="General">
                  <c:v>84.770200000000003</c:v>
                </c:pt>
                <c:pt idx="28763" formatCode="General">
                  <c:v>87.430599999999998</c:v>
                </c:pt>
                <c:pt idx="28764" formatCode="General">
                  <c:v>90.066599999999994</c:v>
                </c:pt>
                <c:pt idx="28765" formatCode="General">
                  <c:v>92.693100000000001</c:v>
                </c:pt>
                <c:pt idx="28766" formatCode="General">
                  <c:v>95.324399999999997</c:v>
                </c:pt>
                <c:pt idx="28767" formatCode="General">
                  <c:v>97.970500000000001</c:v>
                </c:pt>
                <c:pt idx="28768" formatCode="General">
                  <c:v>100.68</c:v>
                </c:pt>
                <c:pt idx="28769" formatCode="General">
                  <c:v>103.514</c:v>
                </c:pt>
                <c:pt idx="28770" formatCode="General">
                  <c:v>106.511</c:v>
                </c:pt>
                <c:pt idx="28771" formatCode="General">
                  <c:v>109.681</c:v>
                </c:pt>
                <c:pt idx="28772" formatCode="General">
                  <c:v>112.96599999999999</c:v>
                </c:pt>
                <c:pt idx="28773" formatCode="General">
                  <c:v>116.264</c:v>
                </c:pt>
                <c:pt idx="28774" formatCode="General">
                  <c:v>119.48399999999999</c:v>
                </c:pt>
                <c:pt idx="28775" formatCode="General">
                  <c:v>122.57</c:v>
                </c:pt>
                <c:pt idx="28776" formatCode="General">
                  <c:v>125.489</c:v>
                </c:pt>
                <c:pt idx="28777" formatCode="General">
                  <c:v>128.245</c:v>
                </c:pt>
                <c:pt idx="28778" formatCode="General">
                  <c:v>130.851</c:v>
                </c:pt>
                <c:pt idx="28779" formatCode="General">
                  <c:v>133.333</c:v>
                </c:pt>
                <c:pt idx="28780" formatCode="General">
                  <c:v>135.72499999999999</c:v>
                </c:pt>
                <c:pt idx="28781" formatCode="General">
                  <c:v>138.06</c:v>
                </c:pt>
                <c:pt idx="28782" formatCode="General">
                  <c:v>140.32900000000001</c:v>
                </c:pt>
                <c:pt idx="28783" formatCode="General">
                  <c:v>142.501</c:v>
                </c:pt>
                <c:pt idx="28784" formatCode="General">
                  <c:v>144.50399999999999</c:v>
                </c:pt>
                <c:pt idx="28785" formatCode="General">
                  <c:v>146.328</c:v>
                </c:pt>
                <c:pt idx="28786" formatCode="General">
                  <c:v>148.10300000000001</c:v>
                </c:pt>
                <c:pt idx="28787" formatCode="General">
                  <c:v>149.89599999999999</c:v>
                </c:pt>
                <c:pt idx="28788" formatCode="General">
                  <c:v>151.70599999999999</c:v>
                </c:pt>
                <c:pt idx="28789" formatCode="General">
                  <c:v>153.517</c:v>
                </c:pt>
                <c:pt idx="28790" formatCode="General">
                  <c:v>155.316</c:v>
                </c:pt>
                <c:pt idx="28791" formatCode="General">
                  <c:v>157.10499999999999</c:v>
                </c:pt>
                <c:pt idx="28792" formatCode="General">
                  <c:v>158.9</c:v>
                </c:pt>
                <c:pt idx="28793" formatCode="General">
                  <c:v>160.732</c:v>
                </c:pt>
                <c:pt idx="28794" formatCode="General">
                  <c:v>162.625</c:v>
                </c:pt>
                <c:pt idx="28795" formatCode="General">
                  <c:v>164.583</c:v>
                </c:pt>
                <c:pt idx="28796" formatCode="General">
                  <c:v>166.39699999999999</c:v>
                </c:pt>
                <c:pt idx="28797" formatCode="General">
                  <c:v>167.87700000000001</c:v>
                </c:pt>
                <c:pt idx="28798" formatCode="General">
                  <c:v>169.12899999999999</c:v>
                </c:pt>
                <c:pt idx="28799" formatCode="General">
                  <c:v>170.256</c:v>
                </c:pt>
                <c:pt idx="28800" formatCode="General">
                  <c:v>171.297</c:v>
                </c:pt>
                <c:pt idx="28801" formatCode="General">
                  <c:v>172.27600000000001</c:v>
                </c:pt>
                <c:pt idx="28802" formatCode="General">
                  <c:v>173.19900000000001</c:v>
                </c:pt>
                <c:pt idx="28803" formatCode="General">
                  <c:v>174.14599999999999</c:v>
                </c:pt>
                <c:pt idx="28804" formatCode="General">
                  <c:v>175.21700000000001</c:v>
                </c:pt>
                <c:pt idx="28805" formatCode="General">
                  <c:v>176.51900000000001</c:v>
                </c:pt>
                <c:pt idx="28806" formatCode="General">
                  <c:v>178.14400000000001</c:v>
                </c:pt>
                <c:pt idx="28807" formatCode="General">
                  <c:v>180.11199999999999</c:v>
                </c:pt>
                <c:pt idx="28808" formatCode="General">
                  <c:v>182.39</c:v>
                </c:pt>
                <c:pt idx="28809" formatCode="General">
                  <c:v>184.916</c:v>
                </c:pt>
                <c:pt idx="28810" formatCode="General">
                  <c:v>187.57599999999999</c:v>
                </c:pt>
                <c:pt idx="28811" formatCode="General">
                  <c:v>190.261</c:v>
                </c:pt>
                <c:pt idx="28812" formatCode="General">
                  <c:v>192.947</c:v>
                </c:pt>
                <c:pt idx="28813" formatCode="General">
                  <c:v>195.608</c:v>
                </c:pt>
                <c:pt idx="28814" formatCode="General">
                  <c:v>198.21799999999999</c:v>
                </c:pt>
                <c:pt idx="28815" formatCode="General">
                  <c:v>200.83099999999999</c:v>
                </c:pt>
                <c:pt idx="28816" formatCode="General">
                  <c:v>203.53800000000001</c:v>
                </c:pt>
                <c:pt idx="28817" formatCode="General">
                  <c:v>206.27699999999999</c:v>
                </c:pt>
                <c:pt idx="28818" formatCode="General">
                  <c:v>208.96100000000001</c:v>
                </c:pt>
                <c:pt idx="28819" formatCode="General">
                  <c:v>211.60599999999999</c:v>
                </c:pt>
                <c:pt idx="28820" formatCode="General">
                  <c:v>214.27600000000001</c:v>
                </c:pt>
                <c:pt idx="28821" formatCode="General">
                  <c:v>217.054</c:v>
                </c:pt>
                <c:pt idx="28822" formatCode="General">
                  <c:v>219.84299999999999</c:v>
                </c:pt>
                <c:pt idx="28823" formatCode="General">
                  <c:v>222.47900000000001</c:v>
                </c:pt>
                <c:pt idx="28824" formatCode="General">
                  <c:v>224.95099999999999</c:v>
                </c:pt>
                <c:pt idx="28825" formatCode="General">
                  <c:v>227.25899999999999</c:v>
                </c:pt>
                <c:pt idx="28826" formatCode="General">
                  <c:v>229.33799999999999</c:v>
                </c:pt>
                <c:pt idx="28827" formatCode="General">
                  <c:v>231.108</c:v>
                </c:pt>
                <c:pt idx="28828" formatCode="General">
                  <c:v>232.499</c:v>
                </c:pt>
                <c:pt idx="28829" formatCode="General">
                  <c:v>233.51599999999999</c:v>
                </c:pt>
                <c:pt idx="28830" formatCode="General">
                  <c:v>234.23099999999999</c:v>
                </c:pt>
                <c:pt idx="28831" formatCode="General">
                  <c:v>234.82300000000001</c:v>
                </c:pt>
                <c:pt idx="28832" formatCode="General">
                  <c:v>235.45</c:v>
                </c:pt>
                <c:pt idx="28833" formatCode="General">
                  <c:v>236.14400000000001</c:v>
                </c:pt>
                <c:pt idx="28834" formatCode="General">
                  <c:v>236.87700000000001</c:v>
                </c:pt>
                <c:pt idx="28835" formatCode="General">
                  <c:v>237.57599999999999</c:v>
                </c:pt>
                <c:pt idx="28836" formatCode="General">
                  <c:v>238.24</c:v>
                </c:pt>
                <c:pt idx="28837" formatCode="General">
                  <c:v>238.90899999999999</c:v>
                </c:pt>
                <c:pt idx="28838" formatCode="General">
                  <c:v>239.69</c:v>
                </c:pt>
                <c:pt idx="28839" formatCode="General">
                  <c:v>240.62299999999999</c:v>
                </c:pt>
                <c:pt idx="28840" formatCode="General">
                  <c:v>241.60400000000001</c:v>
                </c:pt>
                <c:pt idx="28841" formatCode="General">
                  <c:v>242.52799999999999</c:v>
                </c:pt>
                <c:pt idx="28842" formatCode="General">
                  <c:v>243.32300000000001</c:v>
                </c:pt>
                <c:pt idx="28843" formatCode="General">
                  <c:v>243.93799999999999</c:v>
                </c:pt>
                <c:pt idx="28844" formatCode="General">
                  <c:v>244.358</c:v>
                </c:pt>
                <c:pt idx="28845" formatCode="General">
                  <c:v>244.66900000000001</c:v>
                </c:pt>
                <c:pt idx="28846" formatCode="General">
                  <c:v>244.95500000000001</c:v>
                </c:pt>
                <c:pt idx="28847" formatCode="General">
                  <c:v>245.245</c:v>
                </c:pt>
                <c:pt idx="28848" formatCode="General">
                  <c:v>245.47200000000001</c:v>
                </c:pt>
                <c:pt idx="28849" formatCode="General">
                  <c:v>245.50899999999999</c:v>
                </c:pt>
                <c:pt idx="28850" formatCode="General">
                  <c:v>245.39500000000001</c:v>
                </c:pt>
                <c:pt idx="28851" formatCode="General">
                  <c:v>245.24199999999999</c:v>
                </c:pt>
                <c:pt idx="28852" formatCode="General">
                  <c:v>245.102</c:v>
                </c:pt>
                <c:pt idx="28853" formatCode="General">
                  <c:v>244.97300000000001</c:v>
                </c:pt>
                <c:pt idx="28854" formatCode="General">
                  <c:v>244.78899999999999</c:v>
                </c:pt>
                <c:pt idx="28855" formatCode="General">
                  <c:v>244.48400000000001</c:v>
                </c:pt>
                <c:pt idx="28856" formatCode="General">
                  <c:v>244.01300000000001</c:v>
                </c:pt>
                <c:pt idx="28857" formatCode="General">
                  <c:v>243.38800000000001</c:v>
                </c:pt>
                <c:pt idx="28858" formatCode="General">
                  <c:v>242.62100000000001</c:v>
                </c:pt>
                <c:pt idx="28859" formatCode="General">
                  <c:v>241.65199999999999</c:v>
                </c:pt>
                <c:pt idx="28860" formatCode="General">
                  <c:v>240.43600000000001</c:v>
                </c:pt>
                <c:pt idx="28861" formatCode="General">
                  <c:v>238.97</c:v>
                </c:pt>
                <c:pt idx="28862" formatCode="General">
                  <c:v>237.245</c:v>
                </c:pt>
                <c:pt idx="28863" formatCode="General">
                  <c:v>235.27</c:v>
                </c:pt>
                <c:pt idx="28864" formatCode="General">
                  <c:v>233.214</c:v>
                </c:pt>
                <c:pt idx="28865" formatCode="General">
                  <c:v>231.328</c:v>
                </c:pt>
                <c:pt idx="28866" formatCode="General">
                  <c:v>229.892</c:v>
                </c:pt>
                <c:pt idx="28867" formatCode="General">
                  <c:v>229.095</c:v>
                </c:pt>
                <c:pt idx="28868" formatCode="General">
                  <c:v>228.95</c:v>
                </c:pt>
                <c:pt idx="28869" formatCode="General">
                  <c:v>229.298</c:v>
                </c:pt>
                <c:pt idx="28870" formatCode="General">
                  <c:v>229.91800000000001</c:v>
                </c:pt>
                <c:pt idx="28871" formatCode="General">
                  <c:v>230.7</c:v>
                </c:pt>
                <c:pt idx="28872" formatCode="General">
                  <c:v>231.578</c:v>
                </c:pt>
                <c:pt idx="28873" formatCode="General">
                  <c:v>232.53800000000001</c:v>
                </c:pt>
                <c:pt idx="28874" formatCode="General">
                  <c:v>233.57499999999999</c:v>
                </c:pt>
                <c:pt idx="28875" formatCode="General">
                  <c:v>234.667</c:v>
                </c:pt>
                <c:pt idx="28876" formatCode="General">
                  <c:v>235.71899999999999</c:v>
                </c:pt>
                <c:pt idx="28877" formatCode="General">
                  <c:v>236.62100000000001</c:v>
                </c:pt>
                <c:pt idx="28878" formatCode="General">
                  <c:v>237.351</c:v>
                </c:pt>
                <c:pt idx="28879" formatCode="General">
                  <c:v>237.922</c:v>
                </c:pt>
                <c:pt idx="28880" formatCode="General">
                  <c:v>238.38300000000001</c:v>
                </c:pt>
                <c:pt idx="28881" formatCode="General">
                  <c:v>238.72399999999999</c:v>
                </c:pt>
                <c:pt idx="28882" formatCode="General">
                  <c:v>238.86500000000001</c:v>
                </c:pt>
                <c:pt idx="28883" formatCode="General">
                  <c:v>238.733</c:v>
                </c:pt>
                <c:pt idx="28884" formatCode="General">
                  <c:v>238.298</c:v>
                </c:pt>
                <c:pt idx="28885" formatCode="General">
                  <c:v>237.65100000000001</c:v>
                </c:pt>
                <c:pt idx="28886" formatCode="General">
                  <c:v>236.95</c:v>
                </c:pt>
                <c:pt idx="28887" formatCode="General">
                  <c:v>236.374</c:v>
                </c:pt>
                <c:pt idx="28888" formatCode="General">
                  <c:v>235.97499999999999</c:v>
                </c:pt>
                <c:pt idx="28889" formatCode="General">
                  <c:v>235.69200000000001</c:v>
                </c:pt>
                <c:pt idx="28890" formatCode="General">
                  <c:v>235.345</c:v>
                </c:pt>
                <c:pt idx="28891" formatCode="General">
                  <c:v>234.75</c:v>
                </c:pt>
                <c:pt idx="28892" formatCode="General">
                  <c:v>233.88</c:v>
                </c:pt>
                <c:pt idx="28893" formatCode="General">
                  <c:v>232.74199999999999</c:v>
                </c:pt>
                <c:pt idx="28894" formatCode="General">
                  <c:v>231.381</c:v>
                </c:pt>
                <c:pt idx="28895" formatCode="General">
                  <c:v>229.88300000000001</c:v>
                </c:pt>
                <c:pt idx="28896" formatCode="General">
                  <c:v>228.32599999999999</c:v>
                </c:pt>
                <c:pt idx="28897" formatCode="General">
                  <c:v>226.77500000000001</c:v>
                </c:pt>
                <c:pt idx="28898" formatCode="General">
                  <c:v>225.26900000000001</c:v>
                </c:pt>
                <c:pt idx="28899" formatCode="General">
                  <c:v>223.78800000000001</c:v>
                </c:pt>
                <c:pt idx="28900" formatCode="General">
                  <c:v>222.28700000000001</c:v>
                </c:pt>
                <c:pt idx="28901" formatCode="General">
                  <c:v>220.71199999999999</c:v>
                </c:pt>
                <c:pt idx="28902" formatCode="General">
                  <c:v>219.07300000000001</c:v>
                </c:pt>
                <c:pt idx="28903" formatCode="General">
                  <c:v>217.429</c:v>
                </c:pt>
                <c:pt idx="28904" formatCode="General">
                  <c:v>215.71799999999999</c:v>
                </c:pt>
                <c:pt idx="28905" formatCode="General">
                  <c:v>213.851</c:v>
                </c:pt>
                <c:pt idx="28906" formatCode="General">
                  <c:v>211.809</c:v>
                </c:pt>
                <c:pt idx="28907" formatCode="General">
                  <c:v>209.60599999999999</c:v>
                </c:pt>
                <c:pt idx="28908" formatCode="General">
                  <c:v>207.28399999999999</c:v>
                </c:pt>
                <c:pt idx="28909" formatCode="General">
                  <c:v>204.809</c:v>
                </c:pt>
                <c:pt idx="28910" formatCode="General">
                  <c:v>202.11699999999999</c:v>
                </c:pt>
                <c:pt idx="28911" formatCode="General">
                  <c:v>199.20500000000001</c:v>
                </c:pt>
                <c:pt idx="28912" formatCode="General">
                  <c:v>196.089</c:v>
                </c:pt>
                <c:pt idx="28913" formatCode="General">
                  <c:v>192.785</c:v>
                </c:pt>
                <c:pt idx="28914" formatCode="General">
                  <c:v>189.36</c:v>
                </c:pt>
                <c:pt idx="28915" formatCode="General">
                  <c:v>185.93199999999999</c:v>
                </c:pt>
                <c:pt idx="28916" formatCode="General">
                  <c:v>182.63</c:v>
                </c:pt>
                <c:pt idx="28917" formatCode="General">
                  <c:v>179.54300000000001</c:v>
                </c:pt>
                <c:pt idx="28918" formatCode="General">
                  <c:v>176.63300000000001</c:v>
                </c:pt>
                <c:pt idx="28919" formatCode="General">
                  <c:v>173.84299999999999</c:v>
                </c:pt>
                <c:pt idx="28920" formatCode="General">
                  <c:v>171.179</c:v>
                </c:pt>
                <c:pt idx="28921" formatCode="General">
                  <c:v>168.63</c:v>
                </c:pt>
                <c:pt idx="28922" formatCode="General">
                  <c:v>166.166</c:v>
                </c:pt>
                <c:pt idx="28923" formatCode="General">
                  <c:v>163.702</c:v>
                </c:pt>
                <c:pt idx="28924" formatCode="General">
                  <c:v>161.14500000000001</c:v>
                </c:pt>
                <c:pt idx="28925" formatCode="General">
                  <c:v>158.494</c:v>
                </c:pt>
                <c:pt idx="28926" formatCode="General">
                  <c:v>155.78399999999999</c:v>
                </c:pt>
                <c:pt idx="28927" formatCode="General">
                  <c:v>153.071</c:v>
                </c:pt>
                <c:pt idx="28928" formatCode="General">
                  <c:v>150.375</c:v>
                </c:pt>
                <c:pt idx="28929" formatCode="General">
                  <c:v>147.661</c:v>
                </c:pt>
                <c:pt idx="28930" formatCode="General">
                  <c:v>144.92699999999999</c:v>
                </c:pt>
                <c:pt idx="28931" formatCode="General">
                  <c:v>142.19300000000001</c:v>
                </c:pt>
                <c:pt idx="28932" formatCode="General">
                  <c:v>139.53100000000001</c:v>
                </c:pt>
                <c:pt idx="28933" formatCode="General">
                  <c:v>137.01300000000001</c:v>
                </c:pt>
                <c:pt idx="28934" formatCode="General">
                  <c:v>134.67500000000001</c:v>
                </c:pt>
                <c:pt idx="28935" formatCode="General">
                  <c:v>132.48699999999999</c:v>
                </c:pt>
                <c:pt idx="28936" formatCode="General">
                  <c:v>130.364</c:v>
                </c:pt>
                <c:pt idx="28937" formatCode="General">
                  <c:v>128.27600000000001</c:v>
                </c:pt>
                <c:pt idx="28938" formatCode="General">
                  <c:v>126.22199999999999</c:v>
                </c:pt>
                <c:pt idx="28939" formatCode="General">
                  <c:v>124.22499999999999</c:v>
                </c:pt>
                <c:pt idx="28940" formatCode="General">
                  <c:v>122.29600000000001</c:v>
                </c:pt>
                <c:pt idx="28941" formatCode="General">
                  <c:v>120.404</c:v>
                </c:pt>
                <c:pt idx="28942" formatCode="General">
                  <c:v>118.596</c:v>
                </c:pt>
                <c:pt idx="28943" formatCode="General">
                  <c:v>116.949</c:v>
                </c:pt>
                <c:pt idx="28944" formatCode="General">
                  <c:v>115.363</c:v>
                </c:pt>
                <c:pt idx="28945" formatCode="General">
                  <c:v>113.693</c:v>
                </c:pt>
                <c:pt idx="28946" formatCode="General">
                  <c:v>111.879</c:v>
                </c:pt>
                <c:pt idx="28947" formatCode="General">
                  <c:v>109.89</c:v>
                </c:pt>
                <c:pt idx="28948" formatCode="General">
                  <c:v>107.75700000000001</c:v>
                </c:pt>
                <c:pt idx="28949" formatCode="General">
                  <c:v>105.51900000000001</c:v>
                </c:pt>
                <c:pt idx="28950" formatCode="General">
                  <c:v>103.194</c:v>
                </c:pt>
                <c:pt idx="28951" formatCode="General">
                  <c:v>100.70399999999999</c:v>
                </c:pt>
                <c:pt idx="28952" formatCode="General">
                  <c:v>98.001099999999994</c:v>
                </c:pt>
                <c:pt idx="28953" formatCode="General">
                  <c:v>95.222099999999998</c:v>
                </c:pt>
                <c:pt idx="28954" formatCode="General">
                  <c:v>92.469800000000006</c:v>
                </c:pt>
                <c:pt idx="28955" formatCode="General">
                  <c:v>89.753600000000006</c:v>
                </c:pt>
                <c:pt idx="28956" formatCode="General">
                  <c:v>87.057900000000004</c:v>
                </c:pt>
                <c:pt idx="28957" formatCode="General">
                  <c:v>84.357900000000001</c:v>
                </c:pt>
                <c:pt idx="28958" formatCode="General">
                  <c:v>81.589699999999993</c:v>
                </c:pt>
                <c:pt idx="28959" formatCode="General">
                  <c:v>78.685900000000004</c:v>
                </c:pt>
                <c:pt idx="28960" formatCode="General">
                  <c:v>75.616900000000001</c:v>
                </c:pt>
                <c:pt idx="28961" formatCode="General">
                  <c:v>72.412800000000004</c:v>
                </c:pt>
                <c:pt idx="28962" formatCode="General">
                  <c:v>69.159499999999994</c:v>
                </c:pt>
                <c:pt idx="28963" formatCode="General">
                  <c:v>65.856899999999996</c:v>
                </c:pt>
                <c:pt idx="28964" formatCode="General">
                  <c:v>62.467100000000002</c:v>
                </c:pt>
                <c:pt idx="28965" formatCode="General">
                  <c:v>58.988900000000001</c:v>
                </c:pt>
                <c:pt idx="28966" formatCode="General">
                  <c:v>55.442300000000003</c:v>
                </c:pt>
                <c:pt idx="28967" formatCode="General">
                  <c:v>51.880299999999998</c:v>
                </c:pt>
                <c:pt idx="28968" formatCode="General">
                  <c:v>48.3399</c:v>
                </c:pt>
                <c:pt idx="28969" formatCode="General">
                  <c:v>44.826099999999997</c:v>
                </c:pt>
                <c:pt idx="28970" formatCode="General">
                  <c:v>41.377000000000002</c:v>
                </c:pt>
                <c:pt idx="28971" formatCode="General">
                  <c:v>38.042900000000003</c:v>
                </c:pt>
                <c:pt idx="28972" formatCode="General">
                  <c:v>34.846699999999998</c:v>
                </c:pt>
                <c:pt idx="28973" formatCode="General">
                  <c:v>31.815899999999999</c:v>
                </c:pt>
                <c:pt idx="28974" formatCode="General">
                  <c:v>28.991900000000001</c:v>
                </c:pt>
                <c:pt idx="28975" formatCode="General">
                  <c:v>26.375900000000001</c:v>
                </c:pt>
                <c:pt idx="28976" formatCode="General">
                  <c:v>23.9313</c:v>
                </c:pt>
                <c:pt idx="28977" formatCode="General">
                  <c:v>21.613499999999998</c:v>
                </c:pt>
                <c:pt idx="28978" formatCode="General">
                  <c:v>19.369199999999999</c:v>
                </c:pt>
                <c:pt idx="28979" formatCode="General">
                  <c:v>17.0718</c:v>
                </c:pt>
                <c:pt idx="28980" formatCode="General">
                  <c:v>14.650700000000001</c:v>
                </c:pt>
                <c:pt idx="28981" formatCode="General">
                  <c:v>12.2157</c:v>
                </c:pt>
                <c:pt idx="28982" formatCode="General">
                  <c:v>9.85717</c:v>
                </c:pt>
                <c:pt idx="28983" formatCode="General">
                  <c:v>7.5965600000000002</c:v>
                </c:pt>
                <c:pt idx="28984" formatCode="General">
                  <c:v>5.4207700000000001</c:v>
                </c:pt>
                <c:pt idx="28985" formatCode="General">
                  <c:v>3.3041200000000002</c:v>
                </c:pt>
                <c:pt idx="28986" formatCode="General">
                  <c:v>1.23993</c:v>
                </c:pt>
                <c:pt idx="28987" formatCode="General">
                  <c:v>-0.81690399999999996</c:v>
                </c:pt>
                <c:pt idx="28988" formatCode="General">
                  <c:v>-2.9607000000000001</c:v>
                </c:pt>
                <c:pt idx="28989" formatCode="General">
                  <c:v>-5.2160900000000003</c:v>
                </c:pt>
                <c:pt idx="28990" formatCode="General">
                  <c:v>-7.5424100000000003</c:v>
                </c:pt>
                <c:pt idx="28991" formatCode="General">
                  <c:v>-9.9142499999999991</c:v>
                </c:pt>
                <c:pt idx="28992" formatCode="General">
                  <c:v>-12.327299999999999</c:v>
                </c:pt>
                <c:pt idx="28993" formatCode="General">
                  <c:v>-14.846399999999999</c:v>
                </c:pt>
                <c:pt idx="28994" formatCode="General">
                  <c:v>-17.547000000000001</c:v>
                </c:pt>
                <c:pt idx="28995" formatCode="General">
                  <c:v>-20.463000000000001</c:v>
                </c:pt>
                <c:pt idx="28996" formatCode="General">
                  <c:v>-23.5883</c:v>
                </c:pt>
                <c:pt idx="28997" formatCode="General">
                  <c:v>-26.8918</c:v>
                </c:pt>
                <c:pt idx="28998" formatCode="General">
                  <c:v>-30.279800000000002</c:v>
                </c:pt>
                <c:pt idx="28999" formatCode="General">
                  <c:v>-33.629300000000001</c:v>
                </c:pt>
                <c:pt idx="29000" formatCode="General">
                  <c:v>-36.8035</c:v>
                </c:pt>
                <c:pt idx="29001" formatCode="General">
                  <c:v>-39.7286</c:v>
                </c:pt>
                <c:pt idx="29002" formatCode="General">
                  <c:v>-42.4619</c:v>
                </c:pt>
                <c:pt idx="29003" formatCode="General">
                  <c:v>-45.043599999999998</c:v>
                </c:pt>
                <c:pt idx="29004" formatCode="General">
                  <c:v>-47.483199999999997</c:v>
                </c:pt>
                <c:pt idx="29005" formatCode="General">
                  <c:v>-49.815399999999997</c:v>
                </c:pt>
                <c:pt idx="29006" formatCode="General">
                  <c:v>-52.102699999999999</c:v>
                </c:pt>
                <c:pt idx="29007" formatCode="General">
                  <c:v>-54.429499999999997</c:v>
                </c:pt>
                <c:pt idx="29008" formatCode="General">
                  <c:v>-56.831000000000003</c:v>
                </c:pt>
                <c:pt idx="29009" formatCode="General">
                  <c:v>-59.275399999999998</c:v>
                </c:pt>
                <c:pt idx="29010" formatCode="General">
                  <c:v>-61.758499999999998</c:v>
                </c:pt>
                <c:pt idx="29011" formatCode="General">
                  <c:v>-64.287700000000001</c:v>
                </c:pt>
                <c:pt idx="29012" formatCode="General">
                  <c:v>-66.720100000000002</c:v>
                </c:pt>
                <c:pt idx="29013" formatCode="General">
                  <c:v>-68.940299999999993</c:v>
                </c:pt>
                <c:pt idx="29014" formatCode="General">
                  <c:v>-71.061400000000006</c:v>
                </c:pt>
                <c:pt idx="29015" formatCode="General">
                  <c:v>-73.234499999999997</c:v>
                </c:pt>
                <c:pt idx="29016" formatCode="General">
                  <c:v>-75.588399999999993</c:v>
                </c:pt>
                <c:pt idx="29017" formatCode="General">
                  <c:v>-78.050899999999999</c:v>
                </c:pt>
                <c:pt idx="29018" formatCode="General">
                  <c:v>-80.474900000000005</c:v>
                </c:pt>
                <c:pt idx="29019" formatCode="General">
                  <c:v>-82.897400000000005</c:v>
                </c:pt>
                <c:pt idx="29020" formatCode="General">
                  <c:v>-85.387</c:v>
                </c:pt>
                <c:pt idx="29021" formatCode="General">
                  <c:v>-88.002200000000002</c:v>
                </c:pt>
                <c:pt idx="29022" formatCode="General">
                  <c:v>-90.790700000000001</c:v>
                </c:pt>
                <c:pt idx="29023" formatCode="General">
                  <c:v>-93.769800000000004</c:v>
                </c:pt>
                <c:pt idx="29024" formatCode="General">
                  <c:v>-96.886600000000001</c:v>
                </c:pt>
                <c:pt idx="29025" formatCode="General">
                  <c:v>-100.06</c:v>
                </c:pt>
                <c:pt idx="29026" formatCode="General">
                  <c:v>-103.218</c:v>
                </c:pt>
                <c:pt idx="29027" formatCode="General">
                  <c:v>-106.27</c:v>
                </c:pt>
                <c:pt idx="29028" formatCode="General">
                  <c:v>-109.14</c:v>
                </c:pt>
                <c:pt idx="29029" formatCode="General">
                  <c:v>-111.70699999999999</c:v>
                </c:pt>
                <c:pt idx="29030" formatCode="General">
                  <c:v>-113.852</c:v>
                </c:pt>
                <c:pt idx="29031" formatCode="General">
                  <c:v>-115.599</c:v>
                </c:pt>
                <c:pt idx="29032" formatCode="General">
                  <c:v>-117.04900000000001</c:v>
                </c:pt>
                <c:pt idx="29033" formatCode="General">
                  <c:v>-118.381</c:v>
                </c:pt>
                <c:pt idx="29034" formatCode="General">
                  <c:v>-119.765</c:v>
                </c:pt>
                <c:pt idx="29035" formatCode="General">
                  <c:v>-121.255</c:v>
                </c:pt>
                <c:pt idx="29036" formatCode="General">
                  <c:v>-122.871</c:v>
                </c:pt>
                <c:pt idx="29037" formatCode="General">
                  <c:v>-124.611</c:v>
                </c:pt>
                <c:pt idx="29038" formatCode="General">
                  <c:v>-126.358</c:v>
                </c:pt>
                <c:pt idx="29039" formatCode="General">
                  <c:v>-127.991</c:v>
                </c:pt>
                <c:pt idx="29040" formatCode="General">
                  <c:v>-129.529</c:v>
                </c:pt>
                <c:pt idx="29041" formatCode="General">
                  <c:v>-131.01</c:v>
                </c:pt>
                <c:pt idx="29042" formatCode="General">
                  <c:v>-132.447</c:v>
                </c:pt>
                <c:pt idx="29043" formatCode="General">
                  <c:v>-133.999</c:v>
                </c:pt>
                <c:pt idx="29044" formatCode="General">
                  <c:v>-135.88900000000001</c:v>
                </c:pt>
                <c:pt idx="29045" formatCode="General">
                  <c:v>-138.16900000000001</c:v>
                </c:pt>
                <c:pt idx="29046" formatCode="General">
                  <c:v>-140.791</c:v>
                </c:pt>
                <c:pt idx="29047" formatCode="General">
                  <c:v>-143.56100000000001</c:v>
                </c:pt>
                <c:pt idx="29048" formatCode="General">
                  <c:v>-146.279</c:v>
                </c:pt>
                <c:pt idx="29049" formatCode="General">
                  <c:v>-148.85599999999999</c:v>
                </c:pt>
                <c:pt idx="29050" formatCode="General">
                  <c:v>-151.31299999999999</c:v>
                </c:pt>
                <c:pt idx="29051" formatCode="General">
                  <c:v>-153.744</c:v>
                </c:pt>
                <c:pt idx="29052" formatCode="General">
                  <c:v>-156.31</c:v>
                </c:pt>
                <c:pt idx="29053" formatCode="General">
                  <c:v>-159.155</c:v>
                </c:pt>
                <c:pt idx="29054" formatCode="General">
                  <c:v>-162.273</c:v>
                </c:pt>
                <c:pt idx="29055" formatCode="General">
                  <c:v>-165.59399999999999</c:v>
                </c:pt>
                <c:pt idx="29056" formatCode="General">
                  <c:v>-168.99100000000001</c:v>
                </c:pt>
                <c:pt idx="29057" formatCode="General">
                  <c:v>-172.29</c:v>
                </c:pt>
                <c:pt idx="29058" formatCode="General">
                  <c:v>-175.333</c:v>
                </c:pt>
                <c:pt idx="29059" formatCode="General">
                  <c:v>-178.01300000000001</c:v>
                </c:pt>
                <c:pt idx="29060" formatCode="General">
                  <c:v>-180.28100000000001</c:v>
                </c:pt>
                <c:pt idx="29061" formatCode="General">
                  <c:v>-182.18</c:v>
                </c:pt>
                <c:pt idx="29062" formatCode="General">
                  <c:v>-183.773</c:v>
                </c:pt>
                <c:pt idx="29063" formatCode="General">
                  <c:v>-185.12200000000001</c:v>
                </c:pt>
                <c:pt idx="29064" formatCode="General">
                  <c:v>-186.36500000000001</c:v>
                </c:pt>
                <c:pt idx="29065" formatCode="General">
                  <c:v>-187.64400000000001</c:v>
                </c:pt>
                <c:pt idx="29066" formatCode="General">
                  <c:v>-188.93</c:v>
                </c:pt>
                <c:pt idx="29067" formatCode="General">
                  <c:v>-190.126</c:v>
                </c:pt>
                <c:pt idx="29068" formatCode="General">
                  <c:v>-191.09700000000001</c:v>
                </c:pt>
                <c:pt idx="29069" formatCode="General">
                  <c:v>-191.77799999999999</c:v>
                </c:pt>
                <c:pt idx="29070" formatCode="General">
                  <c:v>-192.238</c:v>
                </c:pt>
                <c:pt idx="29071" formatCode="General">
                  <c:v>-192.578</c:v>
                </c:pt>
                <c:pt idx="29072" formatCode="General">
                  <c:v>-192.90600000000001</c:v>
                </c:pt>
                <c:pt idx="29073" formatCode="General">
                  <c:v>-193.29499999999999</c:v>
                </c:pt>
                <c:pt idx="29074" formatCode="General">
                  <c:v>-193.803</c:v>
                </c:pt>
                <c:pt idx="29075" formatCode="General">
                  <c:v>-194.471</c:v>
                </c:pt>
                <c:pt idx="29076" formatCode="General">
                  <c:v>-195.27699999999999</c:v>
                </c:pt>
                <c:pt idx="29077" formatCode="General">
                  <c:v>-196.16300000000001</c:v>
                </c:pt>
                <c:pt idx="29078" formatCode="General">
                  <c:v>-197.04599999999999</c:v>
                </c:pt>
                <c:pt idx="29079" formatCode="General">
                  <c:v>-197.85400000000001</c:v>
                </c:pt>
                <c:pt idx="29080" formatCode="General">
                  <c:v>-198.589</c:v>
                </c:pt>
                <c:pt idx="29081" formatCode="General">
                  <c:v>-199.28299999999999</c:v>
                </c:pt>
                <c:pt idx="29082" formatCode="General">
                  <c:v>-200.005</c:v>
                </c:pt>
                <c:pt idx="29083" formatCode="General">
                  <c:v>-200.80600000000001</c:v>
                </c:pt>
                <c:pt idx="29084" formatCode="General">
                  <c:v>-201.69499999999999</c:v>
                </c:pt>
                <c:pt idx="29085" formatCode="General">
                  <c:v>-202.60599999999999</c:v>
                </c:pt>
                <c:pt idx="29086" formatCode="General">
                  <c:v>-203.47900000000001</c:v>
                </c:pt>
                <c:pt idx="29087" formatCode="General">
                  <c:v>-204.35499999999999</c:v>
                </c:pt>
                <c:pt idx="29088" formatCode="General">
                  <c:v>-205.291</c:v>
                </c:pt>
                <c:pt idx="29089" formatCode="General">
                  <c:v>-206.33099999999999</c:v>
                </c:pt>
                <c:pt idx="29090" formatCode="General">
                  <c:v>-207.58</c:v>
                </c:pt>
                <c:pt idx="29091" formatCode="General">
                  <c:v>-209.16</c:v>
                </c:pt>
                <c:pt idx="29092" formatCode="General">
                  <c:v>-211.12700000000001</c:v>
                </c:pt>
                <c:pt idx="29093" formatCode="General">
                  <c:v>-213.477</c:v>
                </c:pt>
                <c:pt idx="29094" formatCode="General">
                  <c:v>-216.05699999999999</c:v>
                </c:pt>
                <c:pt idx="29095" formatCode="General">
                  <c:v>-218.74199999999999</c:v>
                </c:pt>
                <c:pt idx="29096" formatCode="General">
                  <c:v>-221.54599999999999</c:v>
                </c:pt>
                <c:pt idx="29097" formatCode="General">
                  <c:v>-224.441</c:v>
                </c:pt>
                <c:pt idx="29098" formatCode="General">
                  <c:v>-227.37299999999999</c:v>
                </c:pt>
                <c:pt idx="29099" formatCode="General">
                  <c:v>-230.32</c:v>
                </c:pt>
                <c:pt idx="29100" formatCode="General">
                  <c:v>-233.25299999999999</c:v>
                </c:pt>
                <c:pt idx="29101" formatCode="General">
                  <c:v>-236.09700000000001</c:v>
                </c:pt>
                <c:pt idx="29102" formatCode="General">
                  <c:v>-238.76599999999999</c:v>
                </c:pt>
                <c:pt idx="29103" formatCode="General">
                  <c:v>-241.19499999999999</c:v>
                </c:pt>
                <c:pt idx="29104" formatCode="General">
                  <c:v>-243.30099999999999</c:v>
                </c:pt>
                <c:pt idx="29105" formatCode="General">
                  <c:v>-245.006</c:v>
                </c:pt>
                <c:pt idx="29106" formatCode="General">
                  <c:v>-246.20500000000001</c:v>
                </c:pt>
                <c:pt idx="29107" formatCode="General">
                  <c:v>-246.828</c:v>
                </c:pt>
                <c:pt idx="29108" formatCode="General">
                  <c:v>-246.88399999999999</c:v>
                </c:pt>
                <c:pt idx="29109" formatCode="General">
                  <c:v>-246.50200000000001</c:v>
                </c:pt>
                <c:pt idx="29110" formatCode="General">
                  <c:v>-245.90799999999999</c:v>
                </c:pt>
                <c:pt idx="29111" formatCode="General">
                  <c:v>-245.19800000000001</c:v>
                </c:pt>
                <c:pt idx="29112" formatCode="General">
                  <c:v>-244.37299999999999</c:v>
                </c:pt>
                <c:pt idx="29113" formatCode="General">
                  <c:v>-243.483</c:v>
                </c:pt>
                <c:pt idx="29114" formatCode="General">
                  <c:v>-242.58799999999999</c:v>
                </c:pt>
                <c:pt idx="29115" formatCode="General">
                  <c:v>-241.74799999999999</c:v>
                </c:pt>
                <c:pt idx="29116" formatCode="General">
                  <c:v>-241.06700000000001</c:v>
                </c:pt>
                <c:pt idx="29117" formatCode="General">
                  <c:v>-240.65299999999999</c:v>
                </c:pt>
                <c:pt idx="29118" formatCode="General">
                  <c:v>-240.34200000000001</c:v>
                </c:pt>
                <c:pt idx="29119" formatCode="General">
                  <c:v>-239.89500000000001</c:v>
                </c:pt>
                <c:pt idx="29120" formatCode="General">
                  <c:v>-239.215</c:v>
                </c:pt>
                <c:pt idx="29121" formatCode="General">
                  <c:v>-238.28899999999999</c:v>
                </c:pt>
                <c:pt idx="29122" formatCode="General">
                  <c:v>-237.24100000000001</c:v>
                </c:pt>
                <c:pt idx="29123" formatCode="General">
                  <c:v>-236.166</c:v>
                </c:pt>
                <c:pt idx="29124" formatCode="General">
                  <c:v>-235.07900000000001</c:v>
                </c:pt>
                <c:pt idx="29125" formatCode="General">
                  <c:v>-233.989</c:v>
                </c:pt>
                <c:pt idx="29126" formatCode="General">
                  <c:v>-232.9</c:v>
                </c:pt>
                <c:pt idx="29127" formatCode="General">
                  <c:v>-231.86199999999999</c:v>
                </c:pt>
                <c:pt idx="29128" formatCode="General">
                  <c:v>-230.97900000000001</c:v>
                </c:pt>
                <c:pt idx="29129" formatCode="General">
                  <c:v>-230.37799999999999</c:v>
                </c:pt>
                <c:pt idx="29130" formatCode="General">
                  <c:v>-230.125</c:v>
                </c:pt>
                <c:pt idx="29131" formatCode="General">
                  <c:v>-230.21700000000001</c:v>
                </c:pt>
                <c:pt idx="29132" formatCode="General">
                  <c:v>-230.62700000000001</c:v>
                </c:pt>
                <c:pt idx="29133" formatCode="General">
                  <c:v>-231.309</c:v>
                </c:pt>
                <c:pt idx="29134" formatCode="General">
                  <c:v>-232.178</c:v>
                </c:pt>
                <c:pt idx="29135" formatCode="General">
                  <c:v>-233.15700000000001</c:v>
                </c:pt>
                <c:pt idx="29136" formatCode="General">
                  <c:v>-234.22300000000001</c:v>
                </c:pt>
                <c:pt idx="29137" formatCode="General">
                  <c:v>-235.43199999999999</c:v>
                </c:pt>
                <c:pt idx="29138" formatCode="General">
                  <c:v>-236.88399999999999</c:v>
                </c:pt>
                <c:pt idx="29139" formatCode="General">
                  <c:v>-238.45099999999999</c:v>
                </c:pt>
                <c:pt idx="29140" formatCode="General">
                  <c:v>-239.922</c:v>
                </c:pt>
                <c:pt idx="29141" formatCode="General">
                  <c:v>-241.15299999999999</c:v>
                </c:pt>
                <c:pt idx="29142" formatCode="General">
                  <c:v>-242.05600000000001</c:v>
                </c:pt>
                <c:pt idx="29143" formatCode="General">
                  <c:v>-242.65100000000001</c:v>
                </c:pt>
                <c:pt idx="29144" formatCode="General">
                  <c:v>-242.864</c:v>
                </c:pt>
                <c:pt idx="29145" formatCode="General">
                  <c:v>-242.56800000000001</c:v>
                </c:pt>
                <c:pt idx="29146" formatCode="General">
                  <c:v>-241.68199999999999</c:v>
                </c:pt>
                <c:pt idx="29147" formatCode="General">
                  <c:v>-240.17500000000001</c:v>
                </c:pt>
                <c:pt idx="29148" formatCode="General">
                  <c:v>-238.09800000000001</c:v>
                </c:pt>
                <c:pt idx="29149" formatCode="General">
                  <c:v>-235.57599999999999</c:v>
                </c:pt>
                <c:pt idx="29150" formatCode="General">
                  <c:v>-232.75200000000001</c:v>
                </c:pt>
                <c:pt idx="29151" formatCode="General">
                  <c:v>-229.74799999999999</c:v>
                </c:pt>
                <c:pt idx="29152" formatCode="General">
                  <c:v>-226.65899999999999</c:v>
                </c:pt>
                <c:pt idx="29153" formatCode="General">
                  <c:v>-223.63499999999999</c:v>
                </c:pt>
                <c:pt idx="29154" formatCode="General">
                  <c:v>-220.80099999999999</c:v>
                </c:pt>
                <c:pt idx="29155" formatCode="General">
                  <c:v>-218.16300000000001</c:v>
                </c:pt>
                <c:pt idx="29156" formatCode="General">
                  <c:v>-215.69900000000001</c:v>
                </c:pt>
                <c:pt idx="29157" formatCode="General">
                  <c:v>-213.37299999999999</c:v>
                </c:pt>
                <c:pt idx="29158" formatCode="General">
                  <c:v>-211.26499999999999</c:v>
                </c:pt>
                <c:pt idx="29159" formatCode="General">
                  <c:v>-209.50800000000001</c:v>
                </c:pt>
                <c:pt idx="29160" formatCode="General">
                  <c:v>-208.06899999999999</c:v>
                </c:pt>
                <c:pt idx="29161" formatCode="General">
                  <c:v>-206.83699999999999</c:v>
                </c:pt>
                <c:pt idx="29162" formatCode="General">
                  <c:v>-205.70400000000001</c:v>
                </c:pt>
                <c:pt idx="29163" formatCode="General">
                  <c:v>-204.643</c:v>
                </c:pt>
                <c:pt idx="29164" formatCode="General">
                  <c:v>-203.71199999999999</c:v>
                </c:pt>
                <c:pt idx="29165" formatCode="General">
                  <c:v>-202.84399999999999</c:v>
                </c:pt>
                <c:pt idx="29166" formatCode="General">
                  <c:v>-201.92400000000001</c:v>
                </c:pt>
                <c:pt idx="29167" formatCode="General">
                  <c:v>-200.93700000000001</c:v>
                </c:pt>
                <c:pt idx="29168" formatCode="General">
                  <c:v>-199.874</c:v>
                </c:pt>
                <c:pt idx="29169" formatCode="General">
                  <c:v>-198.67400000000001</c:v>
                </c:pt>
                <c:pt idx="29170" formatCode="General">
                  <c:v>-197.297</c:v>
                </c:pt>
                <c:pt idx="29171" formatCode="General">
                  <c:v>-195.74100000000001</c:v>
                </c:pt>
                <c:pt idx="29172" formatCode="General">
                  <c:v>-194.012</c:v>
                </c:pt>
                <c:pt idx="29173" formatCode="General">
                  <c:v>-192.11</c:v>
                </c:pt>
                <c:pt idx="29174" formatCode="General">
                  <c:v>-190.00700000000001</c:v>
                </c:pt>
                <c:pt idx="29175" formatCode="General">
                  <c:v>-187.66300000000001</c:v>
                </c:pt>
                <c:pt idx="29176" formatCode="General">
                  <c:v>-185.04</c:v>
                </c:pt>
                <c:pt idx="29177" formatCode="General">
                  <c:v>-182.09200000000001</c:v>
                </c:pt>
                <c:pt idx="29178" formatCode="General">
                  <c:v>-178.78100000000001</c:v>
                </c:pt>
                <c:pt idx="29179" formatCode="General">
                  <c:v>-175.22399999999999</c:v>
                </c:pt>
                <c:pt idx="29180" formatCode="General">
                  <c:v>-171.60499999999999</c:v>
                </c:pt>
                <c:pt idx="29181" formatCode="General">
                  <c:v>-168.214</c:v>
                </c:pt>
                <c:pt idx="29182" formatCode="General">
                  <c:v>-165.19200000000001</c:v>
                </c:pt>
                <c:pt idx="29183" formatCode="General">
                  <c:v>-162.34800000000001</c:v>
                </c:pt>
                <c:pt idx="29184" formatCode="General">
                  <c:v>-159.523</c:v>
                </c:pt>
                <c:pt idx="29185" formatCode="General">
                  <c:v>-156.62799999999999</c:v>
                </c:pt>
                <c:pt idx="29186" formatCode="General">
                  <c:v>-153.68100000000001</c:v>
                </c:pt>
                <c:pt idx="29187" formatCode="General">
                  <c:v>-150.71799999999999</c:v>
                </c:pt>
                <c:pt idx="29188" formatCode="General">
                  <c:v>-147.703</c:v>
                </c:pt>
                <c:pt idx="29189" formatCode="General">
                  <c:v>-144.66200000000001</c:v>
                </c:pt>
                <c:pt idx="29190" formatCode="General">
                  <c:v>-141.72800000000001</c:v>
                </c:pt>
                <c:pt idx="29191" formatCode="General">
                  <c:v>-139.01300000000001</c:v>
                </c:pt>
                <c:pt idx="29192" formatCode="General">
                  <c:v>-136.58000000000001</c:v>
                </c:pt>
                <c:pt idx="29193" formatCode="General">
                  <c:v>-134.43199999999999</c:v>
                </c:pt>
                <c:pt idx="29194" formatCode="General">
                  <c:v>-132.536</c:v>
                </c:pt>
                <c:pt idx="29195" formatCode="General">
                  <c:v>-130.84200000000001</c:v>
                </c:pt>
                <c:pt idx="29196" formatCode="General">
                  <c:v>-129.261</c:v>
                </c:pt>
                <c:pt idx="29197" formatCode="General">
                  <c:v>-127.687</c:v>
                </c:pt>
                <c:pt idx="29198" formatCode="General">
                  <c:v>-126.032</c:v>
                </c:pt>
                <c:pt idx="29199" formatCode="General">
                  <c:v>-124.236</c:v>
                </c:pt>
                <c:pt idx="29200" formatCode="General">
                  <c:v>-122.316</c:v>
                </c:pt>
                <c:pt idx="29201" formatCode="General">
                  <c:v>-120.294</c:v>
                </c:pt>
                <c:pt idx="29202" formatCode="General">
                  <c:v>-118.13500000000001</c:v>
                </c:pt>
                <c:pt idx="29203" formatCode="General">
                  <c:v>-115.79900000000001</c:v>
                </c:pt>
                <c:pt idx="29204" formatCode="General">
                  <c:v>-113.253</c:v>
                </c:pt>
                <c:pt idx="29205" formatCode="General">
                  <c:v>-110.486</c:v>
                </c:pt>
                <c:pt idx="29206" formatCode="General">
                  <c:v>-107.502</c:v>
                </c:pt>
                <c:pt idx="29207" formatCode="General">
                  <c:v>-104.28</c:v>
                </c:pt>
                <c:pt idx="29208" formatCode="General">
                  <c:v>-100.825</c:v>
                </c:pt>
                <c:pt idx="29209" formatCode="General">
                  <c:v>-97.197100000000006</c:v>
                </c:pt>
                <c:pt idx="29210" formatCode="General">
                  <c:v>-93.468500000000006</c:v>
                </c:pt>
                <c:pt idx="29211" formatCode="General">
                  <c:v>-89.693799999999996</c:v>
                </c:pt>
                <c:pt idx="29212" formatCode="General">
                  <c:v>-85.913499999999999</c:v>
                </c:pt>
                <c:pt idx="29213" formatCode="General">
                  <c:v>-82.153099999999995</c:v>
                </c:pt>
                <c:pt idx="29214" formatCode="General">
                  <c:v>-78.417000000000002</c:v>
                </c:pt>
                <c:pt idx="29215" formatCode="General">
                  <c:v>-74.718199999999996</c:v>
                </c:pt>
                <c:pt idx="29216" formatCode="General">
                  <c:v>-71.098600000000005</c:v>
                </c:pt>
                <c:pt idx="29217" formatCode="General">
                  <c:v>-67.5702</c:v>
                </c:pt>
                <c:pt idx="29218" formatCode="General">
                  <c:v>-64.117800000000003</c:v>
                </c:pt>
                <c:pt idx="29219" formatCode="General">
                  <c:v>-60.8429</c:v>
                </c:pt>
                <c:pt idx="29220" formatCode="General">
                  <c:v>-57.8827</c:v>
                </c:pt>
                <c:pt idx="29221" formatCode="General">
                  <c:v>-55.352899999999998</c:v>
                </c:pt>
                <c:pt idx="29222" formatCode="General">
                  <c:v>-53.282299999999999</c:v>
                </c:pt>
                <c:pt idx="29223" formatCode="General">
                  <c:v>-51.5045</c:v>
                </c:pt>
                <c:pt idx="29224" formatCode="General">
                  <c:v>-49.865299999999998</c:v>
                </c:pt>
                <c:pt idx="29225" formatCode="General">
                  <c:v>-48.284100000000002</c:v>
                </c:pt>
                <c:pt idx="29226" formatCode="General">
                  <c:v>-46.673900000000003</c:v>
                </c:pt>
                <c:pt idx="29227" formatCode="General">
                  <c:v>-44.946800000000003</c:v>
                </c:pt>
                <c:pt idx="29228" formatCode="General">
                  <c:v>-43.011400000000002</c:v>
                </c:pt>
                <c:pt idx="29229" formatCode="General">
                  <c:v>-40.759500000000003</c:v>
                </c:pt>
                <c:pt idx="29230" formatCode="General">
                  <c:v>-38.080800000000004</c:v>
                </c:pt>
                <c:pt idx="29231" formatCode="General">
                  <c:v>-34.915900000000001</c:v>
                </c:pt>
                <c:pt idx="29232" formatCode="General">
                  <c:v>-31.260999999999999</c:v>
                </c:pt>
                <c:pt idx="29233" formatCode="General">
                  <c:v>-27.1568</c:v>
                </c:pt>
                <c:pt idx="29234" formatCode="General">
                  <c:v>-22.660399999999999</c:v>
                </c:pt>
                <c:pt idx="29235" formatCode="General">
                  <c:v>-17.814</c:v>
                </c:pt>
                <c:pt idx="29236" formatCode="General">
                  <c:v>-12.6912</c:v>
                </c:pt>
                <c:pt idx="29237" formatCode="General">
                  <c:v>-7.4039299999999999</c:v>
                </c:pt>
                <c:pt idx="29238" formatCode="General">
                  <c:v>-2.1003500000000002</c:v>
                </c:pt>
                <c:pt idx="29239" formatCode="General">
                  <c:v>3.0969899999999999</c:v>
                </c:pt>
                <c:pt idx="29240" formatCode="General">
                  <c:v>8.1193299999999997</c:v>
                </c:pt>
                <c:pt idx="29241" formatCode="General">
                  <c:v>12.9039</c:v>
                </c:pt>
                <c:pt idx="29242" formatCode="General">
                  <c:v>17.3584</c:v>
                </c:pt>
                <c:pt idx="29243" formatCode="General">
                  <c:v>21.469799999999999</c:v>
                </c:pt>
                <c:pt idx="29244" formatCode="General">
                  <c:v>25.338200000000001</c:v>
                </c:pt>
                <c:pt idx="29245" formatCode="General">
                  <c:v>29.105</c:v>
                </c:pt>
                <c:pt idx="29246" formatCode="General">
                  <c:v>32.897100000000002</c:v>
                </c:pt>
                <c:pt idx="29247" formatCode="General">
                  <c:v>36.6875</c:v>
                </c:pt>
                <c:pt idx="29248" formatCode="General">
                  <c:v>40.436599999999999</c:v>
                </c:pt>
                <c:pt idx="29249" formatCode="General">
                  <c:v>44.228299999999997</c:v>
                </c:pt>
                <c:pt idx="29250" formatCode="General">
                  <c:v>48.083100000000002</c:v>
                </c:pt>
                <c:pt idx="29251" formatCode="General">
                  <c:v>51.939799999999998</c:v>
                </c:pt>
                <c:pt idx="29252" formatCode="General">
                  <c:v>55.757599999999996</c:v>
                </c:pt>
                <c:pt idx="29253" formatCode="General">
                  <c:v>59.516100000000002</c:v>
                </c:pt>
                <c:pt idx="29254" formatCode="General">
                  <c:v>63.175400000000003</c:v>
                </c:pt>
                <c:pt idx="29255" formatCode="General">
                  <c:v>66.676199999999994</c:v>
                </c:pt>
                <c:pt idx="29256" formatCode="General">
                  <c:v>69.932900000000004</c:v>
                </c:pt>
                <c:pt idx="29257" formatCode="General">
                  <c:v>72.846900000000005</c:v>
                </c:pt>
                <c:pt idx="29258" formatCode="General">
                  <c:v>75.344700000000003</c:v>
                </c:pt>
                <c:pt idx="29259" formatCode="General">
                  <c:v>77.4084</c:v>
                </c:pt>
                <c:pt idx="29260" formatCode="General">
                  <c:v>79.084999999999994</c:v>
                </c:pt>
                <c:pt idx="29261" formatCode="General">
                  <c:v>80.514200000000002</c:v>
                </c:pt>
                <c:pt idx="29262" formatCode="General">
                  <c:v>81.836600000000004</c:v>
                </c:pt>
                <c:pt idx="29263" formatCode="General">
                  <c:v>83.12</c:v>
                </c:pt>
                <c:pt idx="29264" formatCode="General">
                  <c:v>84.4208</c:v>
                </c:pt>
                <c:pt idx="29265" formatCode="General">
                  <c:v>85.775300000000001</c:v>
                </c:pt>
                <c:pt idx="29266" formatCode="General">
                  <c:v>87.222099999999998</c:v>
                </c:pt>
                <c:pt idx="29267" formatCode="General">
                  <c:v>88.795599999999993</c:v>
                </c:pt>
                <c:pt idx="29268" formatCode="General">
                  <c:v>90.511799999999994</c:v>
                </c:pt>
                <c:pt idx="29269" formatCode="General">
                  <c:v>92.382599999999996</c:v>
                </c:pt>
                <c:pt idx="29270" formatCode="General">
                  <c:v>94.427400000000006</c:v>
                </c:pt>
                <c:pt idx="29271" formatCode="General">
                  <c:v>96.635400000000004</c:v>
                </c:pt>
                <c:pt idx="29272" formatCode="General">
                  <c:v>98.975099999999998</c:v>
                </c:pt>
                <c:pt idx="29273" formatCode="General">
                  <c:v>101.462</c:v>
                </c:pt>
                <c:pt idx="29274" formatCode="General">
                  <c:v>104.13</c:v>
                </c:pt>
                <c:pt idx="29275" formatCode="General">
                  <c:v>107.012</c:v>
                </c:pt>
                <c:pt idx="29276" formatCode="General">
                  <c:v>110.11199999999999</c:v>
                </c:pt>
                <c:pt idx="29277" formatCode="General">
                  <c:v>113.361</c:v>
                </c:pt>
                <c:pt idx="29278" formatCode="General">
                  <c:v>116.736</c:v>
                </c:pt>
                <c:pt idx="29279" formatCode="General">
                  <c:v>120.262</c:v>
                </c:pt>
                <c:pt idx="29280" formatCode="General">
                  <c:v>124.003</c:v>
                </c:pt>
                <c:pt idx="29281" formatCode="General">
                  <c:v>127.988</c:v>
                </c:pt>
                <c:pt idx="29282" formatCode="General">
                  <c:v>132.09</c:v>
                </c:pt>
                <c:pt idx="29283" formatCode="General">
                  <c:v>136.172</c:v>
                </c:pt>
                <c:pt idx="29284" formatCode="General">
                  <c:v>140.155</c:v>
                </c:pt>
                <c:pt idx="29285" formatCode="General">
                  <c:v>143.96700000000001</c:v>
                </c:pt>
                <c:pt idx="29286" formatCode="General">
                  <c:v>147.54900000000001</c:v>
                </c:pt>
                <c:pt idx="29287" formatCode="General">
                  <c:v>150.87</c:v>
                </c:pt>
                <c:pt idx="29288" formatCode="General">
                  <c:v>153.905</c:v>
                </c:pt>
                <c:pt idx="29289" formatCode="General">
                  <c:v>156.62</c:v>
                </c:pt>
                <c:pt idx="29290" formatCode="General">
                  <c:v>159.041</c:v>
                </c:pt>
                <c:pt idx="29291" formatCode="General">
                  <c:v>161.29300000000001</c:v>
                </c:pt>
                <c:pt idx="29292" formatCode="General">
                  <c:v>163.39500000000001</c:v>
                </c:pt>
                <c:pt idx="29293" formatCode="General">
                  <c:v>165.268</c:v>
                </c:pt>
                <c:pt idx="29294" formatCode="General">
                  <c:v>166.84399999999999</c:v>
                </c:pt>
                <c:pt idx="29295" formatCode="General">
                  <c:v>168.13800000000001</c:v>
                </c:pt>
                <c:pt idx="29296" formatCode="General">
                  <c:v>169.33</c:v>
                </c:pt>
                <c:pt idx="29297" formatCode="General">
                  <c:v>170.56899999999999</c:v>
                </c:pt>
                <c:pt idx="29298" formatCode="General">
                  <c:v>171.90600000000001</c:v>
                </c:pt>
                <c:pt idx="29299" formatCode="General">
                  <c:v>173.315</c:v>
                </c:pt>
                <c:pt idx="29300" formatCode="General">
                  <c:v>174.73500000000001</c:v>
                </c:pt>
                <c:pt idx="29301" formatCode="General">
                  <c:v>176.17</c:v>
                </c:pt>
                <c:pt idx="29302" formatCode="General">
                  <c:v>177.66900000000001</c:v>
                </c:pt>
                <c:pt idx="29303" formatCode="General">
                  <c:v>179.369</c:v>
                </c:pt>
                <c:pt idx="29304" formatCode="General">
                  <c:v>181.38300000000001</c:v>
                </c:pt>
                <c:pt idx="29305" formatCode="General">
                  <c:v>183.73099999999999</c:v>
                </c:pt>
                <c:pt idx="29306" formatCode="General">
                  <c:v>186.5</c:v>
                </c:pt>
                <c:pt idx="29307" formatCode="General">
                  <c:v>189.774</c:v>
                </c:pt>
                <c:pt idx="29308" formatCode="General">
                  <c:v>193.48400000000001</c:v>
                </c:pt>
                <c:pt idx="29309" formatCode="General">
                  <c:v>197.53200000000001</c:v>
                </c:pt>
                <c:pt idx="29310" formatCode="General">
                  <c:v>201.85599999999999</c:v>
                </c:pt>
                <c:pt idx="29311" formatCode="General">
                  <c:v>206.35499999999999</c:v>
                </c:pt>
                <c:pt idx="29312" formatCode="General">
                  <c:v>210.904</c:v>
                </c:pt>
                <c:pt idx="29313" formatCode="General">
                  <c:v>215.41399999999999</c:v>
                </c:pt>
                <c:pt idx="29314" formatCode="General">
                  <c:v>219.828</c:v>
                </c:pt>
                <c:pt idx="29315" formatCode="General">
                  <c:v>224.08500000000001</c:v>
                </c:pt>
                <c:pt idx="29316" formatCode="General">
                  <c:v>228.13</c:v>
                </c:pt>
                <c:pt idx="29317" formatCode="General">
                  <c:v>231.917</c:v>
                </c:pt>
                <c:pt idx="29318" formatCode="General">
                  <c:v>235.404</c:v>
                </c:pt>
                <c:pt idx="29319" formatCode="General">
                  <c:v>238.55699999999999</c:v>
                </c:pt>
                <c:pt idx="29320" formatCode="General">
                  <c:v>241.399</c:v>
                </c:pt>
                <c:pt idx="29321" formatCode="General">
                  <c:v>243.97300000000001</c:v>
                </c:pt>
                <c:pt idx="29322" formatCode="General">
                  <c:v>246.31299999999999</c:v>
                </c:pt>
                <c:pt idx="29323" formatCode="General">
                  <c:v>248.45699999999999</c:v>
                </c:pt>
                <c:pt idx="29324" formatCode="General">
                  <c:v>250.44</c:v>
                </c:pt>
                <c:pt idx="29325" formatCode="General">
                  <c:v>252.21199999999999</c:v>
                </c:pt>
                <c:pt idx="29326" formatCode="General">
                  <c:v>253.654</c:v>
                </c:pt>
                <c:pt idx="29327" formatCode="General">
                  <c:v>254.756</c:v>
                </c:pt>
                <c:pt idx="29328" formatCode="General">
                  <c:v>255.565</c:v>
                </c:pt>
                <c:pt idx="29329" formatCode="General">
                  <c:v>256.08499999999998</c:v>
                </c:pt>
                <c:pt idx="29330" formatCode="General">
                  <c:v>256.28699999999998</c:v>
                </c:pt>
                <c:pt idx="29331" formatCode="General">
                  <c:v>256.10700000000003</c:v>
                </c:pt>
                <c:pt idx="29332" formatCode="General">
                  <c:v>255.584</c:v>
                </c:pt>
                <c:pt idx="29333" formatCode="General">
                  <c:v>254.833</c:v>
                </c:pt>
                <c:pt idx="29334" formatCode="General">
                  <c:v>254</c:v>
                </c:pt>
                <c:pt idx="29335" formatCode="General">
                  <c:v>253.221</c:v>
                </c:pt>
                <c:pt idx="29336" formatCode="General">
                  <c:v>252.56</c:v>
                </c:pt>
                <c:pt idx="29337" formatCode="General">
                  <c:v>252.07499999999999</c:v>
                </c:pt>
                <c:pt idx="29338" formatCode="General">
                  <c:v>251.82</c:v>
                </c:pt>
                <c:pt idx="29339" formatCode="General">
                  <c:v>251.85499999999999</c:v>
                </c:pt>
                <c:pt idx="29340" formatCode="General">
                  <c:v>252.23599999999999</c:v>
                </c:pt>
                <c:pt idx="29341" formatCode="General">
                  <c:v>252.97800000000001</c:v>
                </c:pt>
                <c:pt idx="29342" formatCode="General">
                  <c:v>254.06800000000001</c:v>
                </c:pt>
                <c:pt idx="29343" formatCode="General">
                  <c:v>255.45</c:v>
                </c:pt>
                <c:pt idx="29344" formatCode="General">
                  <c:v>257.01799999999997</c:v>
                </c:pt>
                <c:pt idx="29345" formatCode="General">
                  <c:v>258.637</c:v>
                </c:pt>
                <c:pt idx="29346" formatCode="General">
                  <c:v>260.26600000000002</c:v>
                </c:pt>
                <c:pt idx="29347" formatCode="General">
                  <c:v>261.93799999999999</c:v>
                </c:pt>
                <c:pt idx="29348" formatCode="General">
                  <c:v>263.66699999999997</c:v>
                </c:pt>
                <c:pt idx="29349" formatCode="General">
                  <c:v>265.45</c:v>
                </c:pt>
                <c:pt idx="29350" formatCode="General">
                  <c:v>267.26499999999999</c:v>
                </c:pt>
                <c:pt idx="29351" formatCode="General">
                  <c:v>269.08199999999999</c:v>
                </c:pt>
                <c:pt idx="29352" formatCode="General">
                  <c:v>270.87</c:v>
                </c:pt>
                <c:pt idx="29353" formatCode="General">
                  <c:v>272.60399999999998</c:v>
                </c:pt>
                <c:pt idx="29354" formatCode="General">
                  <c:v>274.262</c:v>
                </c:pt>
                <c:pt idx="29355" formatCode="General">
                  <c:v>275.786</c:v>
                </c:pt>
                <c:pt idx="29356" formatCode="General">
                  <c:v>277.11099999999999</c:v>
                </c:pt>
                <c:pt idx="29357" formatCode="General">
                  <c:v>278.17700000000002</c:v>
                </c:pt>
                <c:pt idx="29358" formatCode="General">
                  <c:v>278.916</c:v>
                </c:pt>
                <c:pt idx="29359" formatCode="General">
                  <c:v>279.27499999999998</c:v>
                </c:pt>
                <c:pt idx="29360" formatCode="General">
                  <c:v>279.23200000000003</c:v>
                </c:pt>
                <c:pt idx="29361" formatCode="General">
                  <c:v>278.786</c:v>
                </c:pt>
                <c:pt idx="29362" formatCode="General">
                  <c:v>277.89600000000002</c:v>
                </c:pt>
                <c:pt idx="29363" formatCode="General">
                  <c:v>276.58100000000002</c:v>
                </c:pt>
                <c:pt idx="29364" formatCode="General">
                  <c:v>274.98200000000003</c:v>
                </c:pt>
                <c:pt idx="29365" formatCode="General">
                  <c:v>273.21100000000001</c:v>
                </c:pt>
                <c:pt idx="29366" formatCode="General">
                  <c:v>271.30900000000003</c:v>
                </c:pt>
                <c:pt idx="29367" formatCode="General">
                  <c:v>269.29000000000002</c:v>
                </c:pt>
                <c:pt idx="29368" formatCode="General">
                  <c:v>267.16300000000001</c:v>
                </c:pt>
                <c:pt idx="29369" formatCode="General">
                  <c:v>265.00599999999997</c:v>
                </c:pt>
                <c:pt idx="29370" formatCode="General">
                  <c:v>262.90800000000002</c:v>
                </c:pt>
                <c:pt idx="29371" formatCode="General">
                  <c:v>260.92099999999999</c:v>
                </c:pt>
                <c:pt idx="29372" formatCode="General">
                  <c:v>259.065</c:v>
                </c:pt>
                <c:pt idx="29373" formatCode="General">
                  <c:v>257.33199999999999</c:v>
                </c:pt>
                <c:pt idx="29374" formatCode="General">
                  <c:v>255.619</c:v>
                </c:pt>
                <c:pt idx="29375" formatCode="General">
                  <c:v>253.80799999999999</c:v>
                </c:pt>
                <c:pt idx="29376" formatCode="General">
                  <c:v>251.864</c:v>
                </c:pt>
                <c:pt idx="29377" formatCode="General">
                  <c:v>249.77600000000001</c:v>
                </c:pt>
                <c:pt idx="29378" formatCode="General">
                  <c:v>247.57400000000001</c:v>
                </c:pt>
                <c:pt idx="29379" formatCode="General">
                  <c:v>245.339</c:v>
                </c:pt>
                <c:pt idx="29380" formatCode="General">
                  <c:v>243.17</c:v>
                </c:pt>
                <c:pt idx="29381" formatCode="General">
                  <c:v>241.054</c:v>
                </c:pt>
                <c:pt idx="29382" formatCode="General">
                  <c:v>238.94900000000001</c:v>
                </c:pt>
                <c:pt idx="29383" formatCode="General">
                  <c:v>236.90899999999999</c:v>
                </c:pt>
                <c:pt idx="29384" formatCode="General">
                  <c:v>234.98599999999999</c:v>
                </c:pt>
                <c:pt idx="29385" formatCode="General">
                  <c:v>233.185</c:v>
                </c:pt>
                <c:pt idx="29386" formatCode="General">
                  <c:v>231.47499999999999</c:v>
                </c:pt>
                <c:pt idx="29387" formatCode="General">
                  <c:v>229.80799999999999</c:v>
                </c:pt>
                <c:pt idx="29388" formatCode="General">
                  <c:v>228.203</c:v>
                </c:pt>
                <c:pt idx="29389" formatCode="General">
                  <c:v>226.67500000000001</c:v>
                </c:pt>
                <c:pt idx="29390" formatCode="General">
                  <c:v>225.143</c:v>
                </c:pt>
                <c:pt idx="29391" formatCode="General">
                  <c:v>223.54</c:v>
                </c:pt>
                <c:pt idx="29392" formatCode="General">
                  <c:v>221.86199999999999</c:v>
                </c:pt>
                <c:pt idx="29393" formatCode="General">
                  <c:v>220.172</c:v>
                </c:pt>
                <c:pt idx="29394" formatCode="General">
                  <c:v>218.54400000000001</c:v>
                </c:pt>
                <c:pt idx="29395" formatCode="General">
                  <c:v>216.98</c:v>
                </c:pt>
                <c:pt idx="29396" formatCode="General">
                  <c:v>215.48699999999999</c:v>
                </c:pt>
                <c:pt idx="29397" formatCode="General">
                  <c:v>214.11500000000001</c:v>
                </c:pt>
                <c:pt idx="29398" formatCode="General">
                  <c:v>212.83799999999999</c:v>
                </c:pt>
                <c:pt idx="29399" formatCode="General">
                  <c:v>211.53399999999999</c:v>
                </c:pt>
                <c:pt idx="29400" formatCode="General">
                  <c:v>210.13300000000001</c:v>
                </c:pt>
                <c:pt idx="29401" formatCode="General">
                  <c:v>208.61600000000001</c:v>
                </c:pt>
                <c:pt idx="29402" formatCode="General">
                  <c:v>206.89400000000001</c:v>
                </c:pt>
                <c:pt idx="29403" formatCode="General">
                  <c:v>204.874</c:v>
                </c:pt>
                <c:pt idx="29404" formatCode="General">
                  <c:v>202.535</c:v>
                </c:pt>
                <c:pt idx="29405" formatCode="General">
                  <c:v>199.90899999999999</c:v>
                </c:pt>
                <c:pt idx="29406" formatCode="General">
                  <c:v>197.06899999999999</c:v>
                </c:pt>
                <c:pt idx="29407" formatCode="General">
                  <c:v>194.05699999999999</c:v>
                </c:pt>
                <c:pt idx="29408" formatCode="General">
                  <c:v>190.892</c:v>
                </c:pt>
                <c:pt idx="29409" formatCode="General">
                  <c:v>187.57</c:v>
                </c:pt>
                <c:pt idx="29410" formatCode="General">
                  <c:v>184.06399999999999</c:v>
                </c:pt>
                <c:pt idx="29411" formatCode="General">
                  <c:v>180.30699999999999</c:v>
                </c:pt>
                <c:pt idx="29412" formatCode="General">
                  <c:v>176.28700000000001</c:v>
                </c:pt>
                <c:pt idx="29413" formatCode="General">
                  <c:v>172.06299999999999</c:v>
                </c:pt>
                <c:pt idx="29414" formatCode="General">
                  <c:v>167.726</c:v>
                </c:pt>
                <c:pt idx="29415" formatCode="General">
                  <c:v>163.36799999999999</c:v>
                </c:pt>
                <c:pt idx="29416" formatCode="General">
                  <c:v>159.04900000000001</c:v>
                </c:pt>
                <c:pt idx="29417" formatCode="General">
                  <c:v>154.83699999999999</c:v>
                </c:pt>
                <c:pt idx="29418" formatCode="General">
                  <c:v>150.816</c:v>
                </c:pt>
                <c:pt idx="29419" formatCode="General">
                  <c:v>146.964</c:v>
                </c:pt>
                <c:pt idx="29420" formatCode="General">
                  <c:v>143.17400000000001</c:v>
                </c:pt>
                <c:pt idx="29421" formatCode="General">
                  <c:v>139.33099999999999</c:v>
                </c:pt>
                <c:pt idx="29422" formatCode="General">
                  <c:v>135.357</c:v>
                </c:pt>
                <c:pt idx="29423" formatCode="General">
                  <c:v>131.34899999999999</c:v>
                </c:pt>
                <c:pt idx="29424" formatCode="General">
                  <c:v>127.413</c:v>
                </c:pt>
                <c:pt idx="29425" formatCode="General">
                  <c:v>123.569</c:v>
                </c:pt>
                <c:pt idx="29426" formatCode="General">
                  <c:v>119.91800000000001</c:v>
                </c:pt>
                <c:pt idx="29427" formatCode="General">
                  <c:v>116.58</c:v>
                </c:pt>
                <c:pt idx="29428" formatCode="General">
                  <c:v>113.673</c:v>
                </c:pt>
                <c:pt idx="29429" formatCode="General">
                  <c:v>111.253</c:v>
                </c:pt>
                <c:pt idx="29430" formatCode="General">
                  <c:v>109.15900000000001</c:v>
                </c:pt>
                <c:pt idx="29431" formatCode="General">
                  <c:v>107.223</c:v>
                </c:pt>
                <c:pt idx="29432" formatCode="General">
                  <c:v>105.357</c:v>
                </c:pt>
                <c:pt idx="29433" formatCode="General">
                  <c:v>103.41200000000001</c:v>
                </c:pt>
                <c:pt idx="29434" formatCode="General">
                  <c:v>101.224</c:v>
                </c:pt>
                <c:pt idx="29435" formatCode="General">
                  <c:v>98.691400000000002</c:v>
                </c:pt>
                <c:pt idx="29436" formatCode="General">
                  <c:v>95.798400000000001</c:v>
                </c:pt>
                <c:pt idx="29437" formatCode="General">
                  <c:v>92.665000000000006</c:v>
                </c:pt>
                <c:pt idx="29438" formatCode="General">
                  <c:v>89.419600000000003</c:v>
                </c:pt>
                <c:pt idx="29439" formatCode="General">
                  <c:v>86.134399999999999</c:v>
                </c:pt>
                <c:pt idx="29440" formatCode="General">
                  <c:v>82.859499999999997</c:v>
                </c:pt>
                <c:pt idx="29441" formatCode="General">
                  <c:v>79.618799999999993</c:v>
                </c:pt>
                <c:pt idx="29442" formatCode="General">
                  <c:v>76.362300000000005</c:v>
                </c:pt>
                <c:pt idx="29443" formatCode="General">
                  <c:v>73.036699999999996</c:v>
                </c:pt>
                <c:pt idx="29444" formatCode="General">
                  <c:v>69.658900000000003</c:v>
                </c:pt>
                <c:pt idx="29445" formatCode="General">
                  <c:v>66.252099999999999</c:v>
                </c:pt>
                <c:pt idx="29446" formatCode="General">
                  <c:v>62.839399999999998</c:v>
                </c:pt>
                <c:pt idx="29447" formatCode="General">
                  <c:v>59.535299999999999</c:v>
                </c:pt>
                <c:pt idx="29448" formatCode="General">
                  <c:v>56.479799999999997</c:v>
                </c:pt>
                <c:pt idx="29449" formatCode="General">
                  <c:v>53.643500000000003</c:v>
                </c:pt>
                <c:pt idx="29450" formatCode="General">
                  <c:v>50.916400000000003</c:v>
                </c:pt>
                <c:pt idx="29451" formatCode="General">
                  <c:v>48.176000000000002</c:v>
                </c:pt>
                <c:pt idx="29452" formatCode="General">
                  <c:v>45.2911</c:v>
                </c:pt>
                <c:pt idx="29453" formatCode="General">
                  <c:v>42.171300000000002</c:v>
                </c:pt>
                <c:pt idx="29454" formatCode="General">
                  <c:v>38.801699999999997</c:v>
                </c:pt>
                <c:pt idx="29455" formatCode="General">
                  <c:v>35.215299999999999</c:v>
                </c:pt>
                <c:pt idx="29456" formatCode="General">
                  <c:v>31.509799999999998</c:v>
                </c:pt>
                <c:pt idx="29457" formatCode="General">
                  <c:v>27.802499999999998</c:v>
                </c:pt>
                <c:pt idx="29458" formatCode="General">
                  <c:v>24.183700000000002</c:v>
                </c:pt>
                <c:pt idx="29459" formatCode="General">
                  <c:v>20.705400000000001</c:v>
                </c:pt>
                <c:pt idx="29460" formatCode="General">
                  <c:v>17.3553</c:v>
                </c:pt>
                <c:pt idx="29461" formatCode="General">
                  <c:v>14.0929</c:v>
                </c:pt>
                <c:pt idx="29462" formatCode="General">
                  <c:v>10.8735</c:v>
                </c:pt>
                <c:pt idx="29463" formatCode="General">
                  <c:v>7.6704800000000004</c:v>
                </c:pt>
                <c:pt idx="29464" formatCode="General">
                  <c:v>4.4350300000000002</c:v>
                </c:pt>
                <c:pt idx="29465" formatCode="General">
                  <c:v>1.08968</c:v>
                </c:pt>
                <c:pt idx="29466" formatCode="General">
                  <c:v>-2.4252600000000002</c:v>
                </c:pt>
                <c:pt idx="29467" formatCode="General">
                  <c:v>-6.1292900000000001</c:v>
                </c:pt>
                <c:pt idx="29468" formatCode="General">
                  <c:v>-10.0373</c:v>
                </c:pt>
                <c:pt idx="29469" formatCode="General">
                  <c:v>-14.1448</c:v>
                </c:pt>
                <c:pt idx="29470" formatCode="General">
                  <c:v>-18.400500000000001</c:v>
                </c:pt>
                <c:pt idx="29471" formatCode="General">
                  <c:v>-22.755099999999999</c:v>
                </c:pt>
                <c:pt idx="29472" formatCode="General">
                  <c:v>-27.189</c:v>
                </c:pt>
                <c:pt idx="29473" formatCode="General">
                  <c:v>-31.7455</c:v>
                </c:pt>
                <c:pt idx="29474" formatCode="General">
                  <c:v>-36.498600000000003</c:v>
                </c:pt>
                <c:pt idx="29475" formatCode="General">
                  <c:v>-41.357599999999998</c:v>
                </c:pt>
                <c:pt idx="29476" formatCode="General">
                  <c:v>-46.167099999999998</c:v>
                </c:pt>
                <c:pt idx="29477" formatCode="General">
                  <c:v>-50.751800000000003</c:v>
                </c:pt>
                <c:pt idx="29478" formatCode="General">
                  <c:v>-54.9636</c:v>
                </c:pt>
                <c:pt idx="29479" formatCode="General">
                  <c:v>-58.773299999999999</c:v>
                </c:pt>
                <c:pt idx="29480" formatCode="General">
                  <c:v>-62.229700000000001</c:v>
                </c:pt>
                <c:pt idx="29481" formatCode="General">
                  <c:v>-65.436000000000007</c:v>
                </c:pt>
                <c:pt idx="29482" formatCode="General">
                  <c:v>-68.498900000000006</c:v>
                </c:pt>
                <c:pt idx="29483" formatCode="General">
                  <c:v>-71.484800000000007</c:v>
                </c:pt>
                <c:pt idx="29484" formatCode="General">
                  <c:v>-74.382900000000006</c:v>
                </c:pt>
                <c:pt idx="29485" formatCode="General">
                  <c:v>-77.165700000000001</c:v>
                </c:pt>
                <c:pt idx="29486" formatCode="General">
                  <c:v>-79.803100000000001</c:v>
                </c:pt>
                <c:pt idx="29487" formatCode="General">
                  <c:v>-82.287899999999993</c:v>
                </c:pt>
                <c:pt idx="29488" formatCode="General">
                  <c:v>-84.635800000000003</c:v>
                </c:pt>
                <c:pt idx="29489" formatCode="General">
                  <c:v>-86.921499999999995</c:v>
                </c:pt>
                <c:pt idx="29490" formatCode="General">
                  <c:v>-89.22</c:v>
                </c:pt>
                <c:pt idx="29491" formatCode="General">
                  <c:v>-91.5261</c:v>
                </c:pt>
                <c:pt idx="29492" formatCode="General">
                  <c:v>-93.861199999999997</c:v>
                </c:pt>
                <c:pt idx="29493" formatCode="General">
                  <c:v>-96.285899999999998</c:v>
                </c:pt>
                <c:pt idx="29494" formatCode="General">
                  <c:v>-98.829700000000003</c:v>
                </c:pt>
                <c:pt idx="29495" formatCode="General">
                  <c:v>-101.495</c:v>
                </c:pt>
                <c:pt idx="29496" formatCode="General">
                  <c:v>-104.208</c:v>
                </c:pt>
                <c:pt idx="29497" formatCode="General">
                  <c:v>-106.88500000000001</c:v>
                </c:pt>
                <c:pt idx="29498" formatCode="General">
                  <c:v>-109.485</c:v>
                </c:pt>
                <c:pt idx="29499" formatCode="General">
                  <c:v>-112.005</c:v>
                </c:pt>
                <c:pt idx="29500" formatCode="General">
                  <c:v>-114.495</c:v>
                </c:pt>
                <c:pt idx="29501" formatCode="General">
                  <c:v>-116.93899999999999</c:v>
                </c:pt>
                <c:pt idx="29502" formatCode="General">
                  <c:v>-119.28100000000001</c:v>
                </c:pt>
                <c:pt idx="29503" formatCode="General">
                  <c:v>-121.473</c:v>
                </c:pt>
                <c:pt idx="29504" formatCode="General">
                  <c:v>-123.49</c:v>
                </c:pt>
                <c:pt idx="29505" formatCode="General">
                  <c:v>-125.34399999999999</c:v>
                </c:pt>
                <c:pt idx="29506" formatCode="General">
                  <c:v>-127.09099999999999</c:v>
                </c:pt>
                <c:pt idx="29507" formatCode="General">
                  <c:v>-128.81700000000001</c:v>
                </c:pt>
                <c:pt idx="29508" formatCode="General">
                  <c:v>-130.626</c:v>
                </c:pt>
                <c:pt idx="29509" formatCode="General">
                  <c:v>-132.61199999999999</c:v>
                </c:pt>
                <c:pt idx="29510" formatCode="General">
                  <c:v>-134.779</c:v>
                </c:pt>
                <c:pt idx="29511" formatCode="General">
                  <c:v>-137.12200000000001</c:v>
                </c:pt>
                <c:pt idx="29512" formatCode="General">
                  <c:v>-139.65</c:v>
                </c:pt>
                <c:pt idx="29513" formatCode="General">
                  <c:v>-142.34899999999999</c:v>
                </c:pt>
                <c:pt idx="29514" formatCode="General">
                  <c:v>-145.184</c:v>
                </c:pt>
                <c:pt idx="29515" formatCode="General">
                  <c:v>-148.08799999999999</c:v>
                </c:pt>
                <c:pt idx="29516" formatCode="General">
                  <c:v>-150.99100000000001</c:v>
                </c:pt>
                <c:pt idx="29517" formatCode="General">
                  <c:v>-153.81700000000001</c:v>
                </c:pt>
                <c:pt idx="29518" formatCode="General">
                  <c:v>-156.512</c:v>
                </c:pt>
                <c:pt idx="29519" formatCode="General">
                  <c:v>-159.07900000000001</c:v>
                </c:pt>
                <c:pt idx="29520" formatCode="General">
                  <c:v>-161.55699999999999</c:v>
                </c:pt>
                <c:pt idx="29521" formatCode="General">
                  <c:v>-163.994</c:v>
                </c:pt>
                <c:pt idx="29522" formatCode="General">
                  <c:v>-166.41200000000001</c:v>
                </c:pt>
                <c:pt idx="29523" formatCode="General">
                  <c:v>-168.80500000000001</c:v>
                </c:pt>
                <c:pt idx="29524" formatCode="General">
                  <c:v>-171.096</c:v>
                </c:pt>
                <c:pt idx="29525" formatCode="General">
                  <c:v>-173.185</c:v>
                </c:pt>
                <c:pt idx="29526" formatCode="General">
                  <c:v>-175.006</c:v>
                </c:pt>
                <c:pt idx="29527" formatCode="General">
                  <c:v>-176.619</c:v>
                </c:pt>
                <c:pt idx="29528" formatCode="General">
                  <c:v>-178.14400000000001</c:v>
                </c:pt>
                <c:pt idx="29529" formatCode="General">
                  <c:v>-179.78800000000001</c:v>
                </c:pt>
                <c:pt idx="29530" formatCode="General">
                  <c:v>-181.72800000000001</c:v>
                </c:pt>
                <c:pt idx="29531" formatCode="General">
                  <c:v>-183.91900000000001</c:v>
                </c:pt>
                <c:pt idx="29532" formatCode="General">
                  <c:v>-186.255</c:v>
                </c:pt>
                <c:pt idx="29533" formatCode="General">
                  <c:v>-188.59800000000001</c:v>
                </c:pt>
                <c:pt idx="29534" formatCode="General">
                  <c:v>-190.84200000000001</c:v>
                </c:pt>
                <c:pt idx="29535" formatCode="General">
                  <c:v>-192.93600000000001</c:v>
                </c:pt>
                <c:pt idx="29536" formatCode="General">
                  <c:v>-194.86500000000001</c:v>
                </c:pt>
                <c:pt idx="29537" formatCode="General">
                  <c:v>-196.697</c:v>
                </c:pt>
                <c:pt idx="29538" formatCode="General">
                  <c:v>-198.636</c:v>
                </c:pt>
                <c:pt idx="29539" formatCode="General">
                  <c:v>-200.80699999999999</c:v>
                </c:pt>
                <c:pt idx="29540" formatCode="General">
                  <c:v>-203.17699999999999</c:v>
                </c:pt>
                <c:pt idx="29541" formatCode="General">
                  <c:v>-205.65600000000001</c:v>
                </c:pt>
                <c:pt idx="29542" formatCode="General">
                  <c:v>-208.13800000000001</c:v>
                </c:pt>
                <c:pt idx="29543" formatCode="General">
                  <c:v>-210.548</c:v>
                </c:pt>
                <c:pt idx="29544" formatCode="General">
                  <c:v>-212.87299999999999</c:v>
                </c:pt>
                <c:pt idx="29545" formatCode="General">
                  <c:v>-215.27799999999999</c:v>
                </c:pt>
                <c:pt idx="29546" formatCode="General">
                  <c:v>-217.86</c:v>
                </c:pt>
                <c:pt idx="29547" formatCode="General">
                  <c:v>-220.54400000000001</c:v>
                </c:pt>
                <c:pt idx="29548" formatCode="General">
                  <c:v>-223.19300000000001</c:v>
                </c:pt>
                <c:pt idx="29549" formatCode="General">
                  <c:v>-225.697</c:v>
                </c:pt>
                <c:pt idx="29550" formatCode="General">
                  <c:v>-228.078</c:v>
                </c:pt>
                <c:pt idx="29551" formatCode="General">
                  <c:v>-230.40899999999999</c:v>
                </c:pt>
                <c:pt idx="29552" formatCode="General">
                  <c:v>-232.78399999999999</c:v>
                </c:pt>
                <c:pt idx="29553" formatCode="General">
                  <c:v>-235.233</c:v>
                </c:pt>
                <c:pt idx="29554" formatCode="General">
                  <c:v>-237.68899999999999</c:v>
                </c:pt>
                <c:pt idx="29555" formatCode="General">
                  <c:v>-240.02600000000001</c:v>
                </c:pt>
                <c:pt idx="29556" formatCode="General">
                  <c:v>-242.11099999999999</c:v>
                </c:pt>
                <c:pt idx="29557" formatCode="General">
                  <c:v>-243.863</c:v>
                </c:pt>
                <c:pt idx="29558" formatCode="General">
                  <c:v>-245.28200000000001</c:v>
                </c:pt>
                <c:pt idx="29559" formatCode="General">
                  <c:v>-246.47900000000001</c:v>
                </c:pt>
                <c:pt idx="29560" formatCode="General">
                  <c:v>-247.648</c:v>
                </c:pt>
                <c:pt idx="29561" formatCode="General">
                  <c:v>-248.99299999999999</c:v>
                </c:pt>
                <c:pt idx="29562" formatCode="General">
                  <c:v>-250.577</c:v>
                </c:pt>
                <c:pt idx="29563" formatCode="General">
                  <c:v>-252.364</c:v>
                </c:pt>
                <c:pt idx="29564" formatCode="General">
                  <c:v>-254.11699999999999</c:v>
                </c:pt>
                <c:pt idx="29565" formatCode="General">
                  <c:v>-255.58099999999999</c:v>
                </c:pt>
                <c:pt idx="29566" formatCode="General">
                  <c:v>-256.649</c:v>
                </c:pt>
                <c:pt idx="29567" formatCode="General">
                  <c:v>-257.27999999999997</c:v>
                </c:pt>
                <c:pt idx="29568" formatCode="General">
                  <c:v>-257.52</c:v>
                </c:pt>
                <c:pt idx="29569" formatCode="General">
                  <c:v>-257.39400000000001</c:v>
                </c:pt>
                <c:pt idx="29570" formatCode="General">
                  <c:v>-256.88200000000001</c:v>
                </c:pt>
                <c:pt idx="29571" formatCode="General">
                  <c:v>-255.881</c:v>
                </c:pt>
                <c:pt idx="29572" formatCode="General">
                  <c:v>-254.34100000000001</c:v>
                </c:pt>
                <c:pt idx="29573" formatCode="General">
                  <c:v>-252.33</c:v>
                </c:pt>
                <c:pt idx="29574" formatCode="General">
                  <c:v>-249.97499999999999</c:v>
                </c:pt>
                <c:pt idx="29575" formatCode="General">
                  <c:v>-247.41499999999999</c:v>
                </c:pt>
                <c:pt idx="29576" formatCode="General">
                  <c:v>-244.73</c:v>
                </c:pt>
                <c:pt idx="29577" formatCode="General">
                  <c:v>-241.96899999999999</c:v>
                </c:pt>
                <c:pt idx="29578" formatCode="General">
                  <c:v>-239.16200000000001</c:v>
                </c:pt>
                <c:pt idx="29579" formatCode="General">
                  <c:v>-236.32300000000001</c:v>
                </c:pt>
                <c:pt idx="29580" formatCode="General">
                  <c:v>-233.45699999999999</c:v>
                </c:pt>
                <c:pt idx="29581" formatCode="General">
                  <c:v>-230.55</c:v>
                </c:pt>
                <c:pt idx="29582" formatCode="General">
                  <c:v>-227.601</c:v>
                </c:pt>
                <c:pt idx="29583" formatCode="General">
                  <c:v>-224.709</c:v>
                </c:pt>
                <c:pt idx="29584" formatCode="General">
                  <c:v>-221.97900000000001</c:v>
                </c:pt>
                <c:pt idx="29585" formatCode="General">
                  <c:v>-219.44300000000001</c:v>
                </c:pt>
                <c:pt idx="29586" formatCode="General">
                  <c:v>-217.16</c:v>
                </c:pt>
                <c:pt idx="29587" formatCode="General">
                  <c:v>-215.21100000000001</c:v>
                </c:pt>
                <c:pt idx="29588" formatCode="General">
                  <c:v>-213.68100000000001</c:v>
                </c:pt>
                <c:pt idx="29589" formatCode="General">
                  <c:v>-212.631</c:v>
                </c:pt>
                <c:pt idx="29590" formatCode="General">
                  <c:v>-212.23400000000001</c:v>
                </c:pt>
                <c:pt idx="29591" formatCode="General">
                  <c:v>-212.602</c:v>
                </c:pt>
                <c:pt idx="29592" formatCode="General">
                  <c:v>-213.57300000000001</c:v>
                </c:pt>
                <c:pt idx="29593" formatCode="General">
                  <c:v>-214.96700000000001</c:v>
                </c:pt>
                <c:pt idx="29594" formatCode="General">
                  <c:v>-216.65100000000001</c:v>
                </c:pt>
                <c:pt idx="29595" formatCode="General">
                  <c:v>-218.61500000000001</c:v>
                </c:pt>
                <c:pt idx="29596" formatCode="General">
                  <c:v>-220.90199999999999</c:v>
                </c:pt>
                <c:pt idx="29597" formatCode="General">
                  <c:v>-223.50800000000001</c:v>
                </c:pt>
                <c:pt idx="29598" formatCode="General">
                  <c:v>-226.38200000000001</c:v>
                </c:pt>
                <c:pt idx="29599" formatCode="General">
                  <c:v>-229.364</c:v>
                </c:pt>
                <c:pt idx="29600" formatCode="General">
                  <c:v>-232.11199999999999</c:v>
                </c:pt>
                <c:pt idx="29601" formatCode="General">
                  <c:v>-234.16</c:v>
                </c:pt>
                <c:pt idx="29602" formatCode="General">
                  <c:v>-235.36199999999999</c:v>
                </c:pt>
                <c:pt idx="29603" formatCode="General">
                  <c:v>-235.863</c:v>
                </c:pt>
                <c:pt idx="29604" formatCode="General">
                  <c:v>-235.977</c:v>
                </c:pt>
                <c:pt idx="29605" formatCode="General">
                  <c:v>-235.934</c:v>
                </c:pt>
                <c:pt idx="29606" formatCode="General">
                  <c:v>-235.68700000000001</c:v>
                </c:pt>
                <c:pt idx="29607" formatCode="General">
                  <c:v>-235.12799999999999</c:v>
                </c:pt>
                <c:pt idx="29608" formatCode="General">
                  <c:v>-234.13900000000001</c:v>
                </c:pt>
                <c:pt idx="29609" formatCode="General">
                  <c:v>-232.71100000000001</c:v>
                </c:pt>
                <c:pt idx="29610" formatCode="General">
                  <c:v>-230.9</c:v>
                </c:pt>
                <c:pt idx="29611" formatCode="General">
                  <c:v>-228.785</c:v>
                </c:pt>
                <c:pt idx="29612" formatCode="General">
                  <c:v>-226.45500000000001</c:v>
                </c:pt>
                <c:pt idx="29613" formatCode="General">
                  <c:v>-223.97499999999999</c:v>
                </c:pt>
                <c:pt idx="29614" formatCode="General">
                  <c:v>-221.36500000000001</c:v>
                </c:pt>
                <c:pt idx="29615" formatCode="General">
                  <c:v>-218.607</c:v>
                </c:pt>
                <c:pt idx="29616" formatCode="General">
                  <c:v>-215.65600000000001</c:v>
                </c:pt>
                <c:pt idx="29617" formatCode="General">
                  <c:v>-212.46799999999999</c:v>
                </c:pt>
                <c:pt idx="29618" formatCode="General">
                  <c:v>-209.047</c:v>
                </c:pt>
                <c:pt idx="29619" formatCode="General">
                  <c:v>-205.38300000000001</c:v>
                </c:pt>
                <c:pt idx="29620" formatCode="General">
                  <c:v>-201.45400000000001</c:v>
                </c:pt>
                <c:pt idx="29621" formatCode="General">
                  <c:v>-197.28899999999999</c:v>
                </c:pt>
                <c:pt idx="29622" formatCode="General">
                  <c:v>-192.964</c:v>
                </c:pt>
                <c:pt idx="29623" formatCode="General">
                  <c:v>-188.529</c:v>
                </c:pt>
                <c:pt idx="29624" formatCode="General">
                  <c:v>-183.98400000000001</c:v>
                </c:pt>
                <c:pt idx="29625" formatCode="General">
                  <c:v>-179.24799999999999</c:v>
                </c:pt>
                <c:pt idx="29626" formatCode="General">
                  <c:v>-174.29300000000001</c:v>
                </c:pt>
                <c:pt idx="29627" formatCode="General">
                  <c:v>-169.19499999999999</c:v>
                </c:pt>
                <c:pt idx="29628" formatCode="General">
                  <c:v>-164.07</c:v>
                </c:pt>
                <c:pt idx="29629" formatCode="General">
                  <c:v>-159.03399999999999</c:v>
                </c:pt>
                <c:pt idx="29630" formatCode="General">
                  <c:v>-154.17099999999999</c:v>
                </c:pt>
                <c:pt idx="29631" formatCode="General">
                  <c:v>-149.54</c:v>
                </c:pt>
                <c:pt idx="29632" formatCode="General">
                  <c:v>-145.15199999999999</c:v>
                </c:pt>
                <c:pt idx="29633" formatCode="General">
                  <c:v>-141.01</c:v>
                </c:pt>
                <c:pt idx="29634" formatCode="General">
                  <c:v>-137.114</c:v>
                </c:pt>
                <c:pt idx="29635" formatCode="General">
                  <c:v>-133.43600000000001</c:v>
                </c:pt>
                <c:pt idx="29636" formatCode="General">
                  <c:v>-129.94499999999999</c:v>
                </c:pt>
                <c:pt idx="29637" formatCode="General">
                  <c:v>-126.681</c:v>
                </c:pt>
                <c:pt idx="29638" formatCode="General">
                  <c:v>-123.68600000000001</c:v>
                </c:pt>
                <c:pt idx="29639" formatCode="General">
                  <c:v>-120.92400000000001</c:v>
                </c:pt>
                <c:pt idx="29640" formatCode="General">
                  <c:v>-118.44</c:v>
                </c:pt>
                <c:pt idx="29641" formatCode="General">
                  <c:v>-116.35</c:v>
                </c:pt>
                <c:pt idx="29642" formatCode="General">
                  <c:v>-114.723</c:v>
                </c:pt>
                <c:pt idx="29643" formatCode="General">
                  <c:v>-113.57</c:v>
                </c:pt>
                <c:pt idx="29644" formatCode="General">
                  <c:v>-112.72</c:v>
                </c:pt>
                <c:pt idx="29645" formatCode="General">
                  <c:v>-112.006</c:v>
                </c:pt>
                <c:pt idx="29646" formatCode="General">
                  <c:v>-111.47</c:v>
                </c:pt>
                <c:pt idx="29647" formatCode="General">
                  <c:v>-111.104</c:v>
                </c:pt>
                <c:pt idx="29648" formatCode="General">
                  <c:v>-110.816</c:v>
                </c:pt>
                <c:pt idx="29649" formatCode="General">
                  <c:v>-110.652</c:v>
                </c:pt>
                <c:pt idx="29650" formatCode="General">
                  <c:v>-110.7</c:v>
                </c:pt>
                <c:pt idx="29651" formatCode="General">
                  <c:v>-110.937</c:v>
                </c:pt>
                <c:pt idx="29652" formatCode="General">
                  <c:v>-111.28700000000001</c:v>
                </c:pt>
                <c:pt idx="29653" formatCode="General">
                  <c:v>-111.60299999999999</c:v>
                </c:pt>
                <c:pt idx="29654" formatCode="General">
                  <c:v>-111.72</c:v>
                </c:pt>
                <c:pt idx="29655" formatCode="General">
                  <c:v>-111.514</c:v>
                </c:pt>
                <c:pt idx="29656" formatCode="General">
                  <c:v>-110.944</c:v>
                </c:pt>
                <c:pt idx="29657" formatCode="General">
                  <c:v>-110.02800000000001</c:v>
                </c:pt>
                <c:pt idx="29658" formatCode="General">
                  <c:v>-108.75</c:v>
                </c:pt>
                <c:pt idx="29659" formatCode="General">
                  <c:v>-107.111</c:v>
                </c:pt>
                <c:pt idx="29660" formatCode="General">
                  <c:v>-105.14400000000001</c:v>
                </c:pt>
                <c:pt idx="29661" formatCode="General">
                  <c:v>-102.845</c:v>
                </c:pt>
                <c:pt idx="29662" formatCode="General">
                  <c:v>-100.181</c:v>
                </c:pt>
                <c:pt idx="29663" formatCode="General">
                  <c:v>-97.214100000000002</c:v>
                </c:pt>
                <c:pt idx="29664" formatCode="General">
                  <c:v>-94.037899999999993</c:v>
                </c:pt>
                <c:pt idx="29665" formatCode="General">
                  <c:v>-90.7072</c:v>
                </c:pt>
                <c:pt idx="29666" formatCode="General">
                  <c:v>-87.270899999999997</c:v>
                </c:pt>
                <c:pt idx="29667" formatCode="General">
                  <c:v>-83.764700000000005</c:v>
                </c:pt>
                <c:pt idx="29668" formatCode="General">
                  <c:v>-80.196299999999994</c:v>
                </c:pt>
                <c:pt idx="29669" formatCode="General">
                  <c:v>-76.552000000000007</c:v>
                </c:pt>
                <c:pt idx="29670" formatCode="General">
                  <c:v>-72.822599999999994</c:v>
                </c:pt>
                <c:pt idx="29671" formatCode="General">
                  <c:v>-69.021600000000007</c:v>
                </c:pt>
                <c:pt idx="29672" formatCode="General">
                  <c:v>-65.2059</c:v>
                </c:pt>
                <c:pt idx="29673" formatCode="General">
                  <c:v>-61.490200000000002</c:v>
                </c:pt>
                <c:pt idx="29674" formatCode="General">
                  <c:v>-58.0366</c:v>
                </c:pt>
                <c:pt idx="29675" formatCode="General">
                  <c:v>-54.817399999999999</c:v>
                </c:pt>
                <c:pt idx="29676" formatCode="General">
                  <c:v>-51.666400000000003</c:v>
                </c:pt>
                <c:pt idx="29677" formatCode="General">
                  <c:v>-48.378799999999998</c:v>
                </c:pt>
                <c:pt idx="29678" formatCode="General">
                  <c:v>-44.7333</c:v>
                </c:pt>
                <c:pt idx="29679" formatCode="General">
                  <c:v>-40.424300000000002</c:v>
                </c:pt>
                <c:pt idx="29680" formatCode="General">
                  <c:v>-35.168100000000003</c:v>
                </c:pt>
                <c:pt idx="29681" formatCode="General">
                  <c:v>-28.888200000000001</c:v>
                </c:pt>
                <c:pt idx="29682" formatCode="General">
                  <c:v>-21.6769</c:v>
                </c:pt>
                <c:pt idx="29683" formatCode="General">
                  <c:v>-13.715400000000001</c:v>
                </c:pt>
                <c:pt idx="29684" formatCode="General">
                  <c:v>-5.32334</c:v>
                </c:pt>
                <c:pt idx="29685" formatCode="General">
                  <c:v>3.1591300000000002</c:v>
                </c:pt>
                <c:pt idx="29686" formatCode="General">
                  <c:v>11.524900000000001</c:v>
                </c:pt>
                <c:pt idx="29687" formatCode="General">
                  <c:v>19.596</c:v>
                </c:pt>
                <c:pt idx="29688" formatCode="General">
                  <c:v>27.2807</c:v>
                </c:pt>
                <c:pt idx="29689" formatCode="General">
                  <c:v>34.481000000000002</c:v>
                </c:pt>
                <c:pt idx="29690" formatCode="General">
                  <c:v>41.098100000000002</c:v>
                </c:pt>
                <c:pt idx="29691" formatCode="General">
                  <c:v>47.023600000000002</c:v>
                </c:pt>
                <c:pt idx="29692" formatCode="General">
                  <c:v>52.189300000000003</c:v>
                </c:pt>
                <c:pt idx="29693" formatCode="General">
                  <c:v>56.6083</c:v>
                </c:pt>
                <c:pt idx="29694" formatCode="General">
                  <c:v>60.308700000000002</c:v>
                </c:pt>
                <c:pt idx="29695" formatCode="General">
                  <c:v>63.3215</c:v>
                </c:pt>
                <c:pt idx="29696" formatCode="General">
                  <c:v>65.724599999999995</c:v>
                </c:pt>
                <c:pt idx="29697" formatCode="General">
                  <c:v>67.612200000000001</c:v>
                </c:pt>
                <c:pt idx="29698" formatCode="General">
                  <c:v>69.0351</c:v>
                </c:pt>
                <c:pt idx="29699" formatCode="General">
                  <c:v>70.062600000000003</c:v>
                </c:pt>
                <c:pt idx="29700" formatCode="General">
                  <c:v>70.832700000000003</c:v>
                </c:pt>
                <c:pt idx="29701" formatCode="General">
                  <c:v>71.434299999999993</c:v>
                </c:pt>
                <c:pt idx="29702" formatCode="General">
                  <c:v>71.873699999999999</c:v>
                </c:pt>
                <c:pt idx="29703" formatCode="General">
                  <c:v>72.277600000000007</c:v>
                </c:pt>
                <c:pt idx="29704" formatCode="General">
                  <c:v>72.807299999999998</c:v>
                </c:pt>
                <c:pt idx="29705" formatCode="General">
                  <c:v>73.515199999999993</c:v>
                </c:pt>
                <c:pt idx="29706" formatCode="General">
                  <c:v>74.396500000000003</c:v>
                </c:pt>
                <c:pt idx="29707" formatCode="General">
                  <c:v>75.381100000000004</c:v>
                </c:pt>
                <c:pt idx="29708" formatCode="General">
                  <c:v>76.440600000000003</c:v>
                </c:pt>
                <c:pt idx="29709" formatCode="General">
                  <c:v>77.612099999999998</c:v>
                </c:pt>
                <c:pt idx="29710" formatCode="General">
                  <c:v>78.981300000000005</c:v>
                </c:pt>
                <c:pt idx="29711" formatCode="General">
                  <c:v>80.637</c:v>
                </c:pt>
                <c:pt idx="29712" formatCode="General">
                  <c:v>82.601799999999997</c:v>
                </c:pt>
                <c:pt idx="29713" formatCode="General">
                  <c:v>84.838700000000003</c:v>
                </c:pt>
                <c:pt idx="29714" formatCode="General">
                  <c:v>87.258499999999998</c:v>
                </c:pt>
                <c:pt idx="29715" formatCode="General">
                  <c:v>89.812100000000001</c:v>
                </c:pt>
                <c:pt idx="29716" formatCode="General">
                  <c:v>92.491900000000001</c:v>
                </c:pt>
                <c:pt idx="29717" formatCode="General">
                  <c:v>95.341999999999999</c:v>
                </c:pt>
                <c:pt idx="29718" formatCode="General">
                  <c:v>98.410799999999995</c:v>
                </c:pt>
                <c:pt idx="29719" formatCode="General">
                  <c:v>101.697</c:v>
                </c:pt>
                <c:pt idx="29720" formatCode="General">
                  <c:v>105.188</c:v>
                </c:pt>
                <c:pt idx="29721" formatCode="General">
                  <c:v>108.84699999999999</c:v>
                </c:pt>
                <c:pt idx="29722" formatCode="General">
                  <c:v>112.627</c:v>
                </c:pt>
                <c:pt idx="29723" formatCode="General">
                  <c:v>116.47499999999999</c:v>
                </c:pt>
                <c:pt idx="29724" formatCode="General">
                  <c:v>120.376</c:v>
                </c:pt>
                <c:pt idx="29725" formatCode="General">
                  <c:v>124.34399999999999</c:v>
                </c:pt>
                <c:pt idx="29726" formatCode="General">
                  <c:v>128.417</c:v>
                </c:pt>
                <c:pt idx="29727" formatCode="General">
                  <c:v>132.58600000000001</c:v>
                </c:pt>
                <c:pt idx="29728" formatCode="General">
                  <c:v>136.77500000000001</c:v>
                </c:pt>
                <c:pt idx="29729" formatCode="General">
                  <c:v>140.928</c:v>
                </c:pt>
                <c:pt idx="29730" formatCode="General">
                  <c:v>145.011</c:v>
                </c:pt>
                <c:pt idx="29731" formatCode="General">
                  <c:v>149.05099999999999</c:v>
                </c:pt>
                <c:pt idx="29732" formatCode="General">
                  <c:v>153.089</c:v>
                </c:pt>
                <c:pt idx="29733" formatCode="General">
                  <c:v>157.13800000000001</c:v>
                </c:pt>
                <c:pt idx="29734" formatCode="General">
                  <c:v>161.221</c:v>
                </c:pt>
                <c:pt idx="29735" formatCode="General">
                  <c:v>165.36099999999999</c:v>
                </c:pt>
                <c:pt idx="29736" formatCode="General">
                  <c:v>169.52199999999999</c:v>
                </c:pt>
                <c:pt idx="29737" formatCode="General">
                  <c:v>173.63800000000001</c:v>
                </c:pt>
                <c:pt idx="29738" formatCode="General">
                  <c:v>177.66300000000001</c:v>
                </c:pt>
                <c:pt idx="29739" formatCode="General">
                  <c:v>181.523</c:v>
                </c:pt>
                <c:pt idx="29740" formatCode="General">
                  <c:v>185.08099999999999</c:v>
                </c:pt>
                <c:pt idx="29741" formatCode="General">
                  <c:v>188.214</c:v>
                </c:pt>
                <c:pt idx="29742" formatCode="General">
                  <c:v>190.86600000000001</c:v>
                </c:pt>
                <c:pt idx="29743" formatCode="General">
                  <c:v>193.071</c:v>
                </c:pt>
                <c:pt idx="29744" formatCode="General">
                  <c:v>194.917</c:v>
                </c:pt>
                <c:pt idx="29745" formatCode="General">
                  <c:v>196.51</c:v>
                </c:pt>
                <c:pt idx="29746" formatCode="General">
                  <c:v>197.93799999999999</c:v>
                </c:pt>
                <c:pt idx="29747" formatCode="General">
                  <c:v>199.22</c:v>
                </c:pt>
                <c:pt idx="29748" formatCode="General">
                  <c:v>200.40899999999999</c:v>
                </c:pt>
                <c:pt idx="29749" formatCode="General">
                  <c:v>201.58</c:v>
                </c:pt>
                <c:pt idx="29750" formatCode="General">
                  <c:v>202.75399999999999</c:v>
                </c:pt>
                <c:pt idx="29751" formatCode="General">
                  <c:v>203.92699999999999</c:v>
                </c:pt>
                <c:pt idx="29752" formatCode="General">
                  <c:v>205.14099999999999</c:v>
                </c:pt>
                <c:pt idx="29753" formatCode="General">
                  <c:v>206.34899999999999</c:v>
                </c:pt>
                <c:pt idx="29754" formatCode="General">
                  <c:v>207.31299999999999</c:v>
                </c:pt>
                <c:pt idx="29755" formatCode="General">
                  <c:v>207.86</c:v>
                </c:pt>
                <c:pt idx="29756" formatCode="General">
                  <c:v>207.97</c:v>
                </c:pt>
                <c:pt idx="29757" formatCode="General">
                  <c:v>207.791</c:v>
                </c:pt>
                <c:pt idx="29758" formatCode="General">
                  <c:v>207.542</c:v>
                </c:pt>
                <c:pt idx="29759" formatCode="General">
                  <c:v>207.34200000000001</c:v>
                </c:pt>
                <c:pt idx="29760" formatCode="General">
                  <c:v>207.24100000000001</c:v>
                </c:pt>
                <c:pt idx="29761" formatCode="General">
                  <c:v>207.20599999999999</c:v>
                </c:pt>
                <c:pt idx="29762" formatCode="General">
                  <c:v>207.16900000000001</c:v>
                </c:pt>
                <c:pt idx="29763" formatCode="General">
                  <c:v>207.06200000000001</c:v>
                </c:pt>
                <c:pt idx="29764" formatCode="General">
                  <c:v>206.88200000000001</c:v>
                </c:pt>
                <c:pt idx="29765" formatCode="General">
                  <c:v>206.643</c:v>
                </c:pt>
                <c:pt idx="29766" formatCode="General">
                  <c:v>206.29</c:v>
                </c:pt>
                <c:pt idx="29767" formatCode="General">
                  <c:v>205.74799999999999</c:v>
                </c:pt>
                <c:pt idx="29768" formatCode="General">
                  <c:v>204.96600000000001</c:v>
                </c:pt>
                <c:pt idx="29769" formatCode="General">
                  <c:v>203.95400000000001</c:v>
                </c:pt>
                <c:pt idx="29770" formatCode="General">
                  <c:v>202.77500000000001</c:v>
                </c:pt>
                <c:pt idx="29771" formatCode="General">
                  <c:v>201.56700000000001</c:v>
                </c:pt>
                <c:pt idx="29772" formatCode="General">
                  <c:v>200.44499999999999</c:v>
                </c:pt>
                <c:pt idx="29773" formatCode="General">
                  <c:v>199.34700000000001</c:v>
                </c:pt>
                <c:pt idx="29774" formatCode="General">
                  <c:v>198.21899999999999</c:v>
                </c:pt>
                <c:pt idx="29775" formatCode="General">
                  <c:v>197.06700000000001</c:v>
                </c:pt>
                <c:pt idx="29776" formatCode="General">
                  <c:v>195.922</c:v>
                </c:pt>
                <c:pt idx="29777" formatCode="General">
                  <c:v>194.83099999999999</c:v>
                </c:pt>
                <c:pt idx="29778" formatCode="General">
                  <c:v>193.73599999999999</c:v>
                </c:pt>
                <c:pt idx="29779" formatCode="General">
                  <c:v>192.565</c:v>
                </c:pt>
                <c:pt idx="29780" formatCode="General">
                  <c:v>191.33699999999999</c:v>
                </c:pt>
                <c:pt idx="29781" formatCode="General">
                  <c:v>190.053</c:v>
                </c:pt>
                <c:pt idx="29782" formatCode="General">
                  <c:v>188.678</c:v>
                </c:pt>
                <c:pt idx="29783" formatCode="General">
                  <c:v>187.149</c:v>
                </c:pt>
                <c:pt idx="29784" formatCode="General">
                  <c:v>185.4</c:v>
                </c:pt>
                <c:pt idx="29785" formatCode="General">
                  <c:v>183.36</c:v>
                </c:pt>
                <c:pt idx="29786" formatCode="General">
                  <c:v>180.97</c:v>
                </c:pt>
                <c:pt idx="29787" formatCode="General">
                  <c:v>178.245</c:v>
                </c:pt>
                <c:pt idx="29788" formatCode="General">
                  <c:v>175.268</c:v>
                </c:pt>
                <c:pt idx="29789" formatCode="General">
                  <c:v>172.191</c:v>
                </c:pt>
                <c:pt idx="29790" formatCode="General">
                  <c:v>169.06299999999999</c:v>
                </c:pt>
                <c:pt idx="29791" formatCode="General">
                  <c:v>165.84299999999999</c:v>
                </c:pt>
                <c:pt idx="29792" formatCode="General">
                  <c:v>162.48500000000001</c:v>
                </c:pt>
                <c:pt idx="29793" formatCode="General">
                  <c:v>158.97999999999999</c:v>
                </c:pt>
                <c:pt idx="29794" formatCode="General">
                  <c:v>155.381</c:v>
                </c:pt>
                <c:pt idx="29795" formatCode="General">
                  <c:v>151.76599999999999</c:v>
                </c:pt>
                <c:pt idx="29796" formatCode="General">
                  <c:v>148.21</c:v>
                </c:pt>
                <c:pt idx="29797" formatCode="General">
                  <c:v>144.77799999999999</c:v>
                </c:pt>
                <c:pt idx="29798" formatCode="General">
                  <c:v>141.51599999999999</c:v>
                </c:pt>
                <c:pt idx="29799" formatCode="General">
                  <c:v>138.441</c:v>
                </c:pt>
                <c:pt idx="29800" formatCode="General">
                  <c:v>135.566</c:v>
                </c:pt>
                <c:pt idx="29801" formatCode="General">
                  <c:v>132.91499999999999</c:v>
                </c:pt>
                <c:pt idx="29802" formatCode="General">
                  <c:v>130.506</c:v>
                </c:pt>
                <c:pt idx="29803" formatCode="General">
                  <c:v>128.33600000000001</c:v>
                </c:pt>
                <c:pt idx="29804" formatCode="General">
                  <c:v>126.349</c:v>
                </c:pt>
                <c:pt idx="29805" formatCode="General">
                  <c:v>124.48099999999999</c:v>
                </c:pt>
                <c:pt idx="29806" formatCode="General">
                  <c:v>122.768</c:v>
                </c:pt>
                <c:pt idx="29807" formatCode="General">
                  <c:v>121.248</c:v>
                </c:pt>
                <c:pt idx="29808" formatCode="General">
                  <c:v>119.93600000000001</c:v>
                </c:pt>
                <c:pt idx="29809" formatCode="General">
                  <c:v>118.764</c:v>
                </c:pt>
                <c:pt idx="29810" formatCode="General">
                  <c:v>117.607</c:v>
                </c:pt>
                <c:pt idx="29811" formatCode="General">
                  <c:v>116.176</c:v>
                </c:pt>
                <c:pt idx="29812" formatCode="General">
                  <c:v>114.217</c:v>
                </c:pt>
                <c:pt idx="29813" formatCode="General">
                  <c:v>111.815</c:v>
                </c:pt>
                <c:pt idx="29814" formatCode="General">
                  <c:v>109.158</c:v>
                </c:pt>
                <c:pt idx="29815" formatCode="General">
                  <c:v>106.42400000000001</c:v>
                </c:pt>
                <c:pt idx="29816" formatCode="General">
                  <c:v>103.645</c:v>
                </c:pt>
                <c:pt idx="29817" formatCode="General">
                  <c:v>100.73099999999999</c:v>
                </c:pt>
                <c:pt idx="29818" formatCode="General">
                  <c:v>97.731499999999997</c:v>
                </c:pt>
                <c:pt idx="29819" formatCode="General">
                  <c:v>94.743499999999997</c:v>
                </c:pt>
                <c:pt idx="29820" formatCode="General">
                  <c:v>91.857200000000006</c:v>
                </c:pt>
                <c:pt idx="29821" formatCode="General">
                  <c:v>89.118099999999998</c:v>
                </c:pt>
                <c:pt idx="29822" formatCode="General">
                  <c:v>86.471100000000007</c:v>
                </c:pt>
                <c:pt idx="29823" formatCode="General">
                  <c:v>83.811400000000006</c:v>
                </c:pt>
                <c:pt idx="29824" formatCode="General">
                  <c:v>81.027600000000007</c:v>
                </c:pt>
                <c:pt idx="29825" formatCode="General">
                  <c:v>78.053399999999996</c:v>
                </c:pt>
                <c:pt idx="29826" formatCode="General">
                  <c:v>74.843400000000003</c:v>
                </c:pt>
                <c:pt idx="29827" formatCode="General">
                  <c:v>71.329099999999997</c:v>
                </c:pt>
                <c:pt idx="29828" formatCode="General">
                  <c:v>67.541600000000003</c:v>
                </c:pt>
                <c:pt idx="29829" formatCode="General">
                  <c:v>63.638399999999997</c:v>
                </c:pt>
                <c:pt idx="29830" formatCode="General">
                  <c:v>59.796700000000001</c:v>
                </c:pt>
                <c:pt idx="29831" formatCode="General">
                  <c:v>56.158299999999997</c:v>
                </c:pt>
                <c:pt idx="29832" formatCode="General">
                  <c:v>52.727800000000002</c:v>
                </c:pt>
                <c:pt idx="29833" formatCode="General">
                  <c:v>49.476700000000001</c:v>
                </c:pt>
                <c:pt idx="29834" formatCode="General">
                  <c:v>46.441200000000002</c:v>
                </c:pt>
                <c:pt idx="29835" formatCode="General">
                  <c:v>43.619799999999998</c:v>
                </c:pt>
                <c:pt idx="29836" formatCode="General">
                  <c:v>40.966700000000003</c:v>
                </c:pt>
                <c:pt idx="29837" formatCode="General">
                  <c:v>38.369999999999997</c:v>
                </c:pt>
                <c:pt idx="29838" formatCode="General">
                  <c:v>35.717300000000002</c:v>
                </c:pt>
                <c:pt idx="29839" formatCode="General">
                  <c:v>33.052399999999999</c:v>
                </c:pt>
                <c:pt idx="29840" formatCode="General">
                  <c:v>30.469200000000001</c:v>
                </c:pt>
                <c:pt idx="29841" formatCode="General">
                  <c:v>28.0703</c:v>
                </c:pt>
                <c:pt idx="29842" formatCode="General">
                  <c:v>25.910299999999999</c:v>
                </c:pt>
                <c:pt idx="29843" formatCode="General">
                  <c:v>23.9527</c:v>
                </c:pt>
                <c:pt idx="29844" formatCode="General">
                  <c:v>22.145</c:v>
                </c:pt>
                <c:pt idx="29845" formatCode="General">
                  <c:v>20.443999999999999</c:v>
                </c:pt>
                <c:pt idx="29846" formatCode="General">
                  <c:v>18.864799999999999</c:v>
                </c:pt>
                <c:pt idx="29847" formatCode="General">
                  <c:v>17.452500000000001</c:v>
                </c:pt>
                <c:pt idx="29848" formatCode="General">
                  <c:v>16.261600000000001</c:v>
                </c:pt>
                <c:pt idx="29849" formatCode="General">
                  <c:v>15.351599999999999</c:v>
                </c:pt>
                <c:pt idx="29850" formatCode="General">
                  <c:v>14.7598</c:v>
                </c:pt>
                <c:pt idx="29851" formatCode="General">
                  <c:v>14.507300000000001</c:v>
                </c:pt>
                <c:pt idx="29852" formatCode="General">
                  <c:v>14.5922</c:v>
                </c:pt>
                <c:pt idx="29853" formatCode="General">
                  <c:v>14.954700000000001</c:v>
                </c:pt>
                <c:pt idx="29854" formatCode="General">
                  <c:v>15.4819</c:v>
                </c:pt>
                <c:pt idx="29855" formatCode="General">
                  <c:v>15.9954</c:v>
                </c:pt>
                <c:pt idx="29856" formatCode="General">
                  <c:v>16.3065</c:v>
                </c:pt>
                <c:pt idx="29857" formatCode="General">
                  <c:v>16.278199999999998</c:v>
                </c:pt>
                <c:pt idx="29858" formatCode="General">
                  <c:v>15.927</c:v>
                </c:pt>
                <c:pt idx="29859" formatCode="General">
                  <c:v>15.3401</c:v>
                </c:pt>
                <c:pt idx="29860" formatCode="General">
                  <c:v>14.5801</c:v>
                </c:pt>
                <c:pt idx="29861" formatCode="General">
                  <c:v>13.638500000000001</c:v>
                </c:pt>
                <c:pt idx="29862" formatCode="General">
                  <c:v>12.370799999999999</c:v>
                </c:pt>
                <c:pt idx="29863" formatCode="General">
                  <c:v>10.6401</c:v>
                </c:pt>
                <c:pt idx="29864" formatCode="General">
                  <c:v>8.3658699999999993</c:v>
                </c:pt>
                <c:pt idx="29865" formatCode="General">
                  <c:v>5.6223700000000001</c:v>
                </c:pt>
                <c:pt idx="29866" formatCode="General">
                  <c:v>2.5500799999999999</c:v>
                </c:pt>
                <c:pt idx="29867" formatCode="General">
                  <c:v>-0.699627</c:v>
                </c:pt>
                <c:pt idx="29868" formatCode="General">
                  <c:v>-3.9754200000000002</c:v>
                </c:pt>
                <c:pt idx="29869" formatCode="General">
                  <c:v>-7.2012999999999998</c:v>
                </c:pt>
                <c:pt idx="29870" formatCode="General">
                  <c:v>-10.234999999999999</c:v>
                </c:pt>
                <c:pt idx="29871" formatCode="General">
                  <c:v>-12.921799999999999</c:v>
                </c:pt>
                <c:pt idx="29872" formatCode="General">
                  <c:v>-15.2559</c:v>
                </c:pt>
                <c:pt idx="29873" formatCode="General">
                  <c:v>-17.284199999999998</c:v>
                </c:pt>
                <c:pt idx="29874" formatCode="General">
                  <c:v>-19.0519</c:v>
                </c:pt>
                <c:pt idx="29875" formatCode="General">
                  <c:v>-20.673500000000001</c:v>
                </c:pt>
                <c:pt idx="29876" formatCode="General">
                  <c:v>-22.312000000000001</c:v>
                </c:pt>
                <c:pt idx="29877" formatCode="General">
                  <c:v>-24.1111</c:v>
                </c:pt>
                <c:pt idx="29878" formatCode="General">
                  <c:v>-26.1418</c:v>
                </c:pt>
                <c:pt idx="29879" formatCode="General">
                  <c:v>-28.3188</c:v>
                </c:pt>
                <c:pt idx="29880" formatCode="General">
                  <c:v>-30.5244</c:v>
                </c:pt>
                <c:pt idx="29881" formatCode="General">
                  <c:v>-32.713299999999997</c:v>
                </c:pt>
                <c:pt idx="29882" formatCode="General">
                  <c:v>-34.834299999999999</c:v>
                </c:pt>
                <c:pt idx="29883" formatCode="General">
                  <c:v>-36.849499999999999</c:v>
                </c:pt>
                <c:pt idx="29884" formatCode="General">
                  <c:v>-38.751199999999997</c:v>
                </c:pt>
                <c:pt idx="29885" formatCode="General">
                  <c:v>-40.549199999999999</c:v>
                </c:pt>
                <c:pt idx="29886" formatCode="General">
                  <c:v>-42.203099999999999</c:v>
                </c:pt>
                <c:pt idx="29887" formatCode="General">
                  <c:v>-43.652799999999999</c:v>
                </c:pt>
                <c:pt idx="29888" formatCode="General">
                  <c:v>-44.829000000000001</c:v>
                </c:pt>
                <c:pt idx="29889" formatCode="General">
                  <c:v>-45.717500000000001</c:v>
                </c:pt>
                <c:pt idx="29890" formatCode="General">
                  <c:v>-46.397100000000002</c:v>
                </c:pt>
                <c:pt idx="29891" formatCode="General">
                  <c:v>-46.982399999999998</c:v>
                </c:pt>
                <c:pt idx="29892" formatCode="General">
                  <c:v>-47.558999999999997</c:v>
                </c:pt>
                <c:pt idx="29893" formatCode="General">
                  <c:v>-48.112099999999998</c:v>
                </c:pt>
                <c:pt idx="29894" formatCode="General">
                  <c:v>-48.606699999999996</c:v>
                </c:pt>
                <c:pt idx="29895" formatCode="General">
                  <c:v>-49.0197</c:v>
                </c:pt>
                <c:pt idx="29896" formatCode="General">
                  <c:v>-49.336199999999998</c:v>
                </c:pt>
                <c:pt idx="29897" formatCode="General">
                  <c:v>-49.563000000000002</c:v>
                </c:pt>
                <c:pt idx="29898" formatCode="General">
                  <c:v>-49.7042</c:v>
                </c:pt>
                <c:pt idx="29899" formatCode="General">
                  <c:v>-49.768599999999999</c:v>
                </c:pt>
                <c:pt idx="29900" formatCode="General">
                  <c:v>-49.832700000000003</c:v>
                </c:pt>
                <c:pt idx="29901" formatCode="General">
                  <c:v>-49.970300000000002</c:v>
                </c:pt>
                <c:pt idx="29902" formatCode="General">
                  <c:v>-50.19</c:v>
                </c:pt>
                <c:pt idx="29903" formatCode="General">
                  <c:v>-50.457599999999999</c:v>
                </c:pt>
                <c:pt idx="29904" formatCode="General">
                  <c:v>-50.7181</c:v>
                </c:pt>
                <c:pt idx="29905" formatCode="General">
                  <c:v>-50.955199999999998</c:v>
                </c:pt>
                <c:pt idx="29906" formatCode="General">
                  <c:v>-51.178199999999997</c:v>
                </c:pt>
                <c:pt idx="29907" formatCode="General">
                  <c:v>-51.438800000000001</c:v>
                </c:pt>
                <c:pt idx="29908" formatCode="General">
                  <c:v>-51.777999999999999</c:v>
                </c:pt>
                <c:pt idx="29909" formatCode="General">
                  <c:v>-52.186100000000003</c:v>
                </c:pt>
                <c:pt idx="29910" formatCode="General">
                  <c:v>-52.707500000000003</c:v>
                </c:pt>
                <c:pt idx="29911" formatCode="General">
                  <c:v>-53.426400000000001</c:v>
                </c:pt>
                <c:pt idx="29912" formatCode="General">
                  <c:v>-54.336500000000001</c:v>
                </c:pt>
                <c:pt idx="29913" formatCode="General">
                  <c:v>-55.376899999999999</c:v>
                </c:pt>
                <c:pt idx="29914" formatCode="General">
                  <c:v>-56.467799999999997</c:v>
                </c:pt>
                <c:pt idx="29915" formatCode="General">
                  <c:v>-57.4876</c:v>
                </c:pt>
                <c:pt idx="29916" formatCode="General">
                  <c:v>-58.304299999999998</c:v>
                </c:pt>
                <c:pt idx="29917" formatCode="General">
                  <c:v>-58.857300000000002</c:v>
                </c:pt>
                <c:pt idx="29918" formatCode="General">
                  <c:v>-59.155000000000001</c:v>
                </c:pt>
                <c:pt idx="29919" formatCode="General">
                  <c:v>-59.295499999999997</c:v>
                </c:pt>
                <c:pt idx="29920" formatCode="General">
                  <c:v>-59.389000000000003</c:v>
                </c:pt>
                <c:pt idx="29921" formatCode="General">
                  <c:v>-59.461500000000001</c:v>
                </c:pt>
                <c:pt idx="29922" formatCode="General">
                  <c:v>-59.505499999999998</c:v>
                </c:pt>
                <c:pt idx="29923" formatCode="General">
                  <c:v>-59.463999999999999</c:v>
                </c:pt>
                <c:pt idx="29924" formatCode="General">
                  <c:v>-59.347200000000001</c:v>
                </c:pt>
                <c:pt idx="29925" formatCode="General">
                  <c:v>-59.218899999999998</c:v>
                </c:pt>
                <c:pt idx="29926" formatCode="General">
                  <c:v>-59.171599999999998</c:v>
                </c:pt>
                <c:pt idx="29927" formatCode="General">
                  <c:v>-59.307099999999998</c:v>
                </c:pt>
                <c:pt idx="29928" formatCode="General">
                  <c:v>-59.706899999999997</c:v>
                </c:pt>
                <c:pt idx="29929" formatCode="General">
                  <c:v>-60.376100000000001</c:v>
                </c:pt>
                <c:pt idx="29930" formatCode="General">
                  <c:v>-61.212200000000003</c:v>
                </c:pt>
                <c:pt idx="29931" formatCode="General">
                  <c:v>-62.207599999999999</c:v>
                </c:pt>
                <c:pt idx="29932" formatCode="General">
                  <c:v>-63.4221</c:v>
                </c:pt>
                <c:pt idx="29933" formatCode="General">
                  <c:v>-64.781599999999997</c:v>
                </c:pt>
                <c:pt idx="29934" formatCode="General">
                  <c:v>-66.165899999999993</c:v>
                </c:pt>
                <c:pt idx="29935" formatCode="General">
                  <c:v>-67.500200000000007</c:v>
                </c:pt>
                <c:pt idx="29936" formatCode="General">
                  <c:v>-68.810699999999997</c:v>
                </c:pt>
                <c:pt idx="29937" formatCode="General">
                  <c:v>-70.210899999999995</c:v>
                </c:pt>
                <c:pt idx="29938" formatCode="General">
                  <c:v>-71.735600000000005</c:v>
                </c:pt>
                <c:pt idx="29939" formatCode="General">
                  <c:v>-73.3643</c:v>
                </c:pt>
                <c:pt idx="29940" formatCode="General">
                  <c:v>-75.033000000000001</c:v>
                </c:pt>
                <c:pt idx="29941" formatCode="General">
                  <c:v>-76.665199999999999</c:v>
                </c:pt>
                <c:pt idx="29942" formatCode="General">
                  <c:v>-78.202399999999997</c:v>
                </c:pt>
                <c:pt idx="29943" formatCode="General">
                  <c:v>-79.558099999999996</c:v>
                </c:pt>
                <c:pt idx="29944" formatCode="General">
                  <c:v>-80.638599999999997</c:v>
                </c:pt>
                <c:pt idx="29945" formatCode="General">
                  <c:v>-81.436700000000002</c:v>
                </c:pt>
                <c:pt idx="29946" formatCode="General">
                  <c:v>-81.999099999999999</c:v>
                </c:pt>
                <c:pt idx="29947" formatCode="General">
                  <c:v>-82.3797</c:v>
                </c:pt>
                <c:pt idx="29948" formatCode="General">
                  <c:v>-82.715800000000002</c:v>
                </c:pt>
                <c:pt idx="29949" formatCode="General">
                  <c:v>-83.238299999999995</c:v>
                </c:pt>
                <c:pt idx="29950" formatCode="General">
                  <c:v>-84.0137</c:v>
                </c:pt>
                <c:pt idx="29951" formatCode="General">
                  <c:v>-84.9298</c:v>
                </c:pt>
                <c:pt idx="29952" formatCode="General">
                  <c:v>-85.852099999999993</c:v>
                </c:pt>
                <c:pt idx="29953" formatCode="General">
                  <c:v>-86.658000000000001</c:v>
                </c:pt>
                <c:pt idx="29954" formatCode="General">
                  <c:v>-87.216800000000006</c:v>
                </c:pt>
                <c:pt idx="29955" formatCode="General">
                  <c:v>-87.401600000000002</c:v>
                </c:pt>
                <c:pt idx="29956" formatCode="General">
                  <c:v>-87.146500000000003</c:v>
                </c:pt>
                <c:pt idx="29957" formatCode="General">
                  <c:v>-86.451700000000002</c:v>
                </c:pt>
                <c:pt idx="29958" formatCode="General">
                  <c:v>-85.376000000000005</c:v>
                </c:pt>
                <c:pt idx="29959" formatCode="General">
                  <c:v>-84.053700000000006</c:v>
                </c:pt>
                <c:pt idx="29960" formatCode="General">
                  <c:v>-82.641599999999997</c:v>
                </c:pt>
                <c:pt idx="29961" formatCode="General">
                  <c:v>-81.279300000000006</c:v>
                </c:pt>
                <c:pt idx="29962" formatCode="General">
                  <c:v>-80.095799999999997</c:v>
                </c:pt>
                <c:pt idx="29963" formatCode="General">
                  <c:v>-79.153000000000006</c:v>
                </c:pt>
                <c:pt idx="29964" formatCode="General">
                  <c:v>-78.449200000000005</c:v>
                </c:pt>
                <c:pt idx="29965" formatCode="General">
                  <c:v>-77.936000000000007</c:v>
                </c:pt>
                <c:pt idx="29966" formatCode="General">
                  <c:v>-77.414599999999993</c:v>
                </c:pt>
                <c:pt idx="29967" formatCode="General">
                  <c:v>-76.656800000000004</c:v>
                </c:pt>
                <c:pt idx="29968" formatCode="General">
                  <c:v>-75.578000000000003</c:v>
                </c:pt>
                <c:pt idx="29969" formatCode="General">
                  <c:v>-74.171499999999995</c:v>
                </c:pt>
                <c:pt idx="29970" formatCode="General">
                  <c:v>-72.503600000000006</c:v>
                </c:pt>
                <c:pt idx="29971" formatCode="General">
                  <c:v>-70.721100000000007</c:v>
                </c:pt>
                <c:pt idx="29972" formatCode="General">
                  <c:v>-68.982900000000001</c:v>
                </c:pt>
                <c:pt idx="29973" formatCode="General">
                  <c:v>-67.253500000000003</c:v>
                </c:pt>
                <c:pt idx="29974" formatCode="General">
                  <c:v>-65.456500000000005</c:v>
                </c:pt>
                <c:pt idx="29975" formatCode="General">
                  <c:v>-63.5991</c:v>
                </c:pt>
                <c:pt idx="29976" formatCode="General">
                  <c:v>-61.721400000000003</c:v>
                </c:pt>
                <c:pt idx="29977" formatCode="General">
                  <c:v>-59.9041</c:v>
                </c:pt>
                <c:pt idx="29978" formatCode="General">
                  <c:v>-58.185200000000002</c:v>
                </c:pt>
                <c:pt idx="29979" formatCode="General">
                  <c:v>-56.556899999999999</c:v>
                </c:pt>
                <c:pt idx="29980" formatCode="General">
                  <c:v>-55.017000000000003</c:v>
                </c:pt>
                <c:pt idx="29981" formatCode="General">
                  <c:v>-53.561700000000002</c:v>
                </c:pt>
                <c:pt idx="29982" formatCode="General">
                  <c:v>-52.178199999999997</c:v>
                </c:pt>
                <c:pt idx="29983" formatCode="General">
                  <c:v>-50.957999999999998</c:v>
                </c:pt>
                <c:pt idx="29984" formatCode="General">
                  <c:v>-50.086500000000001</c:v>
                </c:pt>
                <c:pt idx="29985" formatCode="General">
                  <c:v>-49.711399999999998</c:v>
                </c:pt>
                <c:pt idx="29986" formatCode="General">
                  <c:v>-49.914099999999998</c:v>
                </c:pt>
                <c:pt idx="29987" formatCode="General">
                  <c:v>-50.6449</c:v>
                </c:pt>
                <c:pt idx="29988" formatCode="General">
                  <c:v>-51.791200000000003</c:v>
                </c:pt>
                <c:pt idx="29989" formatCode="General">
                  <c:v>-53.191299999999998</c:v>
                </c:pt>
                <c:pt idx="29990" formatCode="General">
                  <c:v>-54.665399999999998</c:v>
                </c:pt>
                <c:pt idx="29991" formatCode="General">
                  <c:v>-56.103000000000002</c:v>
                </c:pt>
                <c:pt idx="29992" formatCode="General">
                  <c:v>-57.456499999999998</c:v>
                </c:pt>
                <c:pt idx="29993" formatCode="General">
                  <c:v>-58.693300000000001</c:v>
                </c:pt>
                <c:pt idx="29994" formatCode="General">
                  <c:v>-59.671100000000003</c:v>
                </c:pt>
                <c:pt idx="29995" formatCode="General">
                  <c:v>-60.283099999999997</c:v>
                </c:pt>
                <c:pt idx="29996" formatCode="General">
                  <c:v>-60.564599999999999</c:v>
                </c:pt>
                <c:pt idx="29997" formatCode="General">
                  <c:v>-60.563499999999998</c:v>
                </c:pt>
                <c:pt idx="29998" formatCode="General">
                  <c:v>-60.311599999999999</c:v>
                </c:pt>
                <c:pt idx="29999" formatCode="General">
                  <c:v>-59.885100000000001</c:v>
                </c:pt>
                <c:pt idx="30000" formatCode="General">
                  <c:v>-59.366399999999999</c:v>
                </c:pt>
                <c:pt idx="30001" formatCode="General">
                  <c:v>-58.7851</c:v>
                </c:pt>
                <c:pt idx="30002" formatCode="General">
                  <c:v>-58.1372</c:v>
                </c:pt>
                <c:pt idx="30003" formatCode="General">
                  <c:v>-57.3917</c:v>
                </c:pt>
                <c:pt idx="30004" formatCode="General">
                  <c:v>-56.504199999999997</c:v>
                </c:pt>
                <c:pt idx="30005" formatCode="General">
                  <c:v>-55.438899999999997</c:v>
                </c:pt>
                <c:pt idx="30006" formatCode="General">
                  <c:v>-54.199399999999997</c:v>
                </c:pt>
                <c:pt idx="30007" formatCode="General">
                  <c:v>-52.810200000000002</c:v>
                </c:pt>
                <c:pt idx="30008" formatCode="General">
                  <c:v>-51.31</c:v>
                </c:pt>
                <c:pt idx="30009" formatCode="General">
                  <c:v>-49.747700000000002</c:v>
                </c:pt>
                <c:pt idx="30010" formatCode="General">
                  <c:v>-48.174100000000003</c:v>
                </c:pt>
                <c:pt idx="30011" formatCode="General">
                  <c:v>-46.600700000000003</c:v>
                </c:pt>
                <c:pt idx="30012" formatCode="General">
                  <c:v>-45.001300000000001</c:v>
                </c:pt>
                <c:pt idx="30013" formatCode="General">
                  <c:v>-43.43</c:v>
                </c:pt>
                <c:pt idx="30014" formatCode="General">
                  <c:v>-41.968299999999999</c:v>
                </c:pt>
                <c:pt idx="30015" formatCode="General">
                  <c:v>-40.669699999999999</c:v>
                </c:pt>
                <c:pt idx="30016" formatCode="General">
                  <c:v>-39.555199999999999</c:v>
                </c:pt>
                <c:pt idx="30017" formatCode="General">
                  <c:v>-38.592199999999998</c:v>
                </c:pt>
                <c:pt idx="30018" formatCode="General">
                  <c:v>-37.731400000000001</c:v>
                </c:pt>
                <c:pt idx="30019" formatCode="General">
                  <c:v>-36.927</c:v>
                </c:pt>
                <c:pt idx="30020" formatCode="General">
                  <c:v>-36.190600000000003</c:v>
                </c:pt>
                <c:pt idx="30021" formatCode="General">
                  <c:v>-35.534199999999998</c:v>
                </c:pt>
                <c:pt idx="30022" formatCode="General">
                  <c:v>-34.872999999999998</c:v>
                </c:pt>
                <c:pt idx="30023" formatCode="General">
                  <c:v>-34.098500000000001</c:v>
                </c:pt>
                <c:pt idx="30024" formatCode="General">
                  <c:v>-33.1402</c:v>
                </c:pt>
                <c:pt idx="30025" formatCode="General">
                  <c:v>-31.976500000000001</c:v>
                </c:pt>
                <c:pt idx="30026" formatCode="General">
                  <c:v>-30.6111</c:v>
                </c:pt>
                <c:pt idx="30027" formatCode="General">
                  <c:v>-28.933800000000002</c:v>
                </c:pt>
                <c:pt idx="30028" formatCode="General">
                  <c:v>-26.835699999999999</c:v>
                </c:pt>
                <c:pt idx="30029" formatCode="General">
                  <c:v>-24.315999999999999</c:v>
                </c:pt>
                <c:pt idx="30030" formatCode="General">
                  <c:v>-21.4345</c:v>
                </c:pt>
                <c:pt idx="30031" formatCode="General">
                  <c:v>-18.308499999999999</c:v>
                </c:pt>
                <c:pt idx="30032" formatCode="General">
                  <c:v>-15.0082</c:v>
                </c:pt>
                <c:pt idx="30033" formatCode="General">
                  <c:v>-11.5763</c:v>
                </c:pt>
                <c:pt idx="30034" formatCode="General">
                  <c:v>-8.1787500000000009</c:v>
                </c:pt>
                <c:pt idx="30035" formatCode="General">
                  <c:v>-5.0539899999999998</c:v>
                </c:pt>
                <c:pt idx="30036" formatCode="General">
                  <c:v>-2.4668100000000002</c:v>
                </c:pt>
                <c:pt idx="30037" formatCode="General">
                  <c:v>-0.61087599999999997</c:v>
                </c:pt>
                <c:pt idx="30038" formatCode="General">
                  <c:v>0.45579799999999998</c:v>
                </c:pt>
                <c:pt idx="30039" formatCode="General">
                  <c:v>0.94948900000000003</c:v>
                </c:pt>
                <c:pt idx="30040" formatCode="General">
                  <c:v>1.17425</c:v>
                </c:pt>
                <c:pt idx="30041" formatCode="General">
                  <c:v>1.2415099999999999</c:v>
                </c:pt>
                <c:pt idx="30042" formatCode="General">
                  <c:v>1.2256499999999999</c:v>
                </c:pt>
                <c:pt idx="30043" formatCode="General">
                  <c:v>1.1873800000000001</c:v>
                </c:pt>
                <c:pt idx="30044" formatCode="General">
                  <c:v>1.14324</c:v>
                </c:pt>
                <c:pt idx="30045" formatCode="General">
                  <c:v>1.06141</c:v>
                </c:pt>
                <c:pt idx="30046" formatCode="General">
                  <c:v>0.84043100000000004</c:v>
                </c:pt>
                <c:pt idx="30047" formatCode="General">
                  <c:v>0.39562999999999998</c:v>
                </c:pt>
                <c:pt idx="30048" formatCode="General">
                  <c:v>-0.26069199999999998</c:v>
                </c:pt>
                <c:pt idx="30049" formatCode="General">
                  <c:v>-1.10537</c:v>
                </c:pt>
                <c:pt idx="30050" formatCode="General">
                  <c:v>-2.1116600000000001</c:v>
                </c:pt>
                <c:pt idx="30051" formatCode="General">
                  <c:v>-3.2113999999999998</c:v>
                </c:pt>
                <c:pt idx="30052" formatCode="General">
                  <c:v>-4.3126600000000002</c:v>
                </c:pt>
                <c:pt idx="30053" formatCode="General">
                  <c:v>-5.37296</c:v>
                </c:pt>
                <c:pt idx="30054" formatCode="General">
                  <c:v>-6.3752300000000002</c:v>
                </c:pt>
                <c:pt idx="30055" formatCode="General">
                  <c:v>-7.2770799999999998</c:v>
                </c:pt>
                <c:pt idx="30056" formatCode="General">
                  <c:v>-7.99587</c:v>
                </c:pt>
                <c:pt idx="30057" formatCode="General">
                  <c:v>-8.42624</c:v>
                </c:pt>
                <c:pt idx="30058" formatCode="General">
                  <c:v>-8.4193499999999997</c:v>
                </c:pt>
                <c:pt idx="30059" formatCode="General">
                  <c:v>-7.8373299999999997</c:v>
                </c:pt>
                <c:pt idx="30060" formatCode="General">
                  <c:v>-6.6534700000000004</c:v>
                </c:pt>
                <c:pt idx="30061" formatCode="General">
                  <c:v>-4.8839600000000001</c:v>
                </c:pt>
                <c:pt idx="30062" formatCode="General">
                  <c:v>-2.5327899999999999</c:v>
                </c:pt>
                <c:pt idx="30063" formatCode="General">
                  <c:v>0.35073700000000002</c:v>
                </c:pt>
                <c:pt idx="30064" formatCode="General">
                  <c:v>3.65523</c:v>
                </c:pt>
                <c:pt idx="30065" formatCode="General">
                  <c:v>7.2486699999999997</c:v>
                </c:pt>
                <c:pt idx="30066" formatCode="General">
                  <c:v>11.0123</c:v>
                </c:pt>
                <c:pt idx="30067" formatCode="General">
                  <c:v>14.87</c:v>
                </c:pt>
                <c:pt idx="30068" formatCode="General">
                  <c:v>18.788</c:v>
                </c:pt>
                <c:pt idx="30069" formatCode="General">
                  <c:v>22.7791</c:v>
                </c:pt>
                <c:pt idx="30070" formatCode="General">
                  <c:v>26.846499999999999</c:v>
                </c:pt>
                <c:pt idx="30071" formatCode="General">
                  <c:v>30.955100000000002</c:v>
                </c:pt>
                <c:pt idx="30072" formatCode="General">
                  <c:v>35.166899999999998</c:v>
                </c:pt>
                <c:pt idx="30073" formatCode="General">
                  <c:v>39.5794</c:v>
                </c:pt>
                <c:pt idx="30074" formatCode="General">
                  <c:v>44.019100000000002</c:v>
                </c:pt>
                <c:pt idx="30075" formatCode="General">
                  <c:v>48.240400000000001</c:v>
                </c:pt>
                <c:pt idx="30076" formatCode="General">
                  <c:v>52.072400000000002</c:v>
                </c:pt>
                <c:pt idx="30077" formatCode="General">
                  <c:v>55.337600000000002</c:v>
                </c:pt>
                <c:pt idx="30078" formatCode="General">
                  <c:v>57.917400000000001</c:v>
                </c:pt>
                <c:pt idx="30079" formatCode="General">
                  <c:v>59.762300000000003</c:v>
                </c:pt>
                <c:pt idx="30080" formatCode="General">
                  <c:v>60.890900000000002</c:v>
                </c:pt>
                <c:pt idx="30081" formatCode="General">
                  <c:v>61.364100000000001</c:v>
                </c:pt>
                <c:pt idx="30082" formatCode="General">
                  <c:v>61.244100000000003</c:v>
                </c:pt>
                <c:pt idx="30083" formatCode="General">
                  <c:v>60.543700000000001</c:v>
                </c:pt>
                <c:pt idx="30084" formatCode="General">
                  <c:v>59.327500000000001</c:v>
                </c:pt>
                <c:pt idx="30085" formatCode="General">
                  <c:v>57.714599999999997</c:v>
                </c:pt>
                <c:pt idx="30086" formatCode="General">
                  <c:v>55.753500000000003</c:v>
                </c:pt>
                <c:pt idx="30087" formatCode="General">
                  <c:v>53.454799999999999</c:v>
                </c:pt>
                <c:pt idx="30088" formatCode="General">
                  <c:v>50.926499999999997</c:v>
                </c:pt>
                <c:pt idx="30089" formatCode="General">
                  <c:v>48.309899999999999</c:v>
                </c:pt>
                <c:pt idx="30090" formatCode="General">
                  <c:v>45.718200000000003</c:v>
                </c:pt>
                <c:pt idx="30091" formatCode="General">
                  <c:v>43.238799999999998</c:v>
                </c:pt>
                <c:pt idx="30092" formatCode="General">
                  <c:v>40.925199999999997</c:v>
                </c:pt>
                <c:pt idx="30093" formatCode="General">
                  <c:v>38.821599999999997</c:v>
                </c:pt>
                <c:pt idx="30094" formatCode="General">
                  <c:v>36.978400000000001</c:v>
                </c:pt>
                <c:pt idx="30095" formatCode="General">
                  <c:v>35.539700000000003</c:v>
                </c:pt>
                <c:pt idx="30096" formatCode="General">
                  <c:v>34.632100000000001</c:v>
                </c:pt>
                <c:pt idx="30097" formatCode="General">
                  <c:v>34.2744</c:v>
                </c:pt>
                <c:pt idx="30098" formatCode="General">
                  <c:v>34.416899999999998</c:v>
                </c:pt>
                <c:pt idx="30099" formatCode="General">
                  <c:v>34.957500000000003</c:v>
                </c:pt>
                <c:pt idx="30100" formatCode="General">
                  <c:v>35.829599999999999</c:v>
                </c:pt>
                <c:pt idx="30101" formatCode="General">
                  <c:v>36.981200000000001</c:v>
                </c:pt>
                <c:pt idx="30102" formatCode="General">
                  <c:v>38.305599999999998</c:v>
                </c:pt>
                <c:pt idx="30103" formatCode="General">
                  <c:v>39.695599999999999</c:v>
                </c:pt>
                <c:pt idx="30104" formatCode="General">
                  <c:v>41.083599999999997</c:v>
                </c:pt>
                <c:pt idx="30105" formatCode="General">
                  <c:v>42.422199999999997</c:v>
                </c:pt>
                <c:pt idx="30106" formatCode="General">
                  <c:v>43.683799999999998</c:v>
                </c:pt>
                <c:pt idx="30107" formatCode="General">
                  <c:v>44.896999999999998</c:v>
                </c:pt>
                <c:pt idx="30108" formatCode="General">
                  <c:v>46.099400000000003</c:v>
                </c:pt>
                <c:pt idx="30109" formatCode="General">
                  <c:v>47.267499999999998</c:v>
                </c:pt>
                <c:pt idx="30110" formatCode="General">
                  <c:v>48.369399999999999</c:v>
                </c:pt>
                <c:pt idx="30111" formatCode="General">
                  <c:v>49.373399999999997</c:v>
                </c:pt>
                <c:pt idx="30112" formatCode="General">
                  <c:v>50.326099999999997</c:v>
                </c:pt>
                <c:pt idx="30113" formatCode="General">
                  <c:v>51.309600000000003</c:v>
                </c:pt>
                <c:pt idx="30114" formatCode="General">
                  <c:v>52.322299999999998</c:v>
                </c:pt>
                <c:pt idx="30115" formatCode="General">
                  <c:v>53.322400000000002</c:v>
                </c:pt>
                <c:pt idx="30116" formatCode="General">
                  <c:v>54.2226</c:v>
                </c:pt>
                <c:pt idx="30117" formatCode="General">
                  <c:v>54.952199999999998</c:v>
                </c:pt>
                <c:pt idx="30118" formatCode="General">
                  <c:v>55.502499999999998</c:v>
                </c:pt>
                <c:pt idx="30119" formatCode="General">
                  <c:v>55.912999999999997</c:v>
                </c:pt>
                <c:pt idx="30120" formatCode="General">
                  <c:v>56.247300000000003</c:v>
                </c:pt>
                <c:pt idx="30121" formatCode="General">
                  <c:v>56.729399999999998</c:v>
                </c:pt>
                <c:pt idx="30122" formatCode="General">
                  <c:v>57.588200000000001</c:v>
                </c:pt>
                <c:pt idx="30123" formatCode="General">
                  <c:v>58.856099999999998</c:v>
                </c:pt>
                <c:pt idx="30124" formatCode="General">
                  <c:v>60.462499999999999</c:v>
                </c:pt>
                <c:pt idx="30125" formatCode="General">
                  <c:v>62.266199999999998</c:v>
                </c:pt>
                <c:pt idx="30126" formatCode="General">
                  <c:v>64.1541</c:v>
                </c:pt>
                <c:pt idx="30127" formatCode="General">
                  <c:v>66.056399999999996</c:v>
                </c:pt>
                <c:pt idx="30128" formatCode="General">
                  <c:v>67.973299999999995</c:v>
                </c:pt>
                <c:pt idx="30129" formatCode="General">
                  <c:v>69.898799999999994</c:v>
                </c:pt>
                <c:pt idx="30130" formatCode="General">
                  <c:v>71.750299999999996</c:v>
                </c:pt>
                <c:pt idx="30131" formatCode="General">
                  <c:v>73.437100000000001</c:v>
                </c:pt>
                <c:pt idx="30132" formatCode="General">
                  <c:v>74.890600000000006</c:v>
                </c:pt>
                <c:pt idx="30133" formatCode="General">
                  <c:v>76.166600000000003</c:v>
                </c:pt>
                <c:pt idx="30134" formatCode="General">
                  <c:v>77.343999999999994</c:v>
                </c:pt>
                <c:pt idx="30135" formatCode="General">
                  <c:v>78.296599999999998</c:v>
                </c:pt>
                <c:pt idx="30136" formatCode="General">
                  <c:v>78.892899999999997</c:v>
                </c:pt>
                <c:pt idx="30137" formatCode="General">
                  <c:v>79.098100000000002</c:v>
                </c:pt>
                <c:pt idx="30138" formatCode="General">
                  <c:v>78.876900000000006</c:v>
                </c:pt>
                <c:pt idx="30139" formatCode="General">
                  <c:v>78.205799999999996</c:v>
                </c:pt>
                <c:pt idx="30140" formatCode="General">
                  <c:v>77.097700000000003</c:v>
                </c:pt>
                <c:pt idx="30141" formatCode="General">
                  <c:v>75.589299999999994</c:v>
                </c:pt>
                <c:pt idx="30142" formatCode="General">
                  <c:v>73.756200000000007</c:v>
                </c:pt>
                <c:pt idx="30143" formatCode="General">
                  <c:v>71.698300000000003</c:v>
                </c:pt>
                <c:pt idx="30144" formatCode="General">
                  <c:v>69.531000000000006</c:v>
                </c:pt>
                <c:pt idx="30145" formatCode="General">
                  <c:v>67.384</c:v>
                </c:pt>
                <c:pt idx="30146" formatCode="General">
                  <c:v>65.351900000000001</c:v>
                </c:pt>
                <c:pt idx="30147" formatCode="General">
                  <c:v>63.413800000000002</c:v>
                </c:pt>
                <c:pt idx="30148" formatCode="General">
                  <c:v>61.500300000000003</c:v>
                </c:pt>
                <c:pt idx="30149" formatCode="General">
                  <c:v>59.521799999999999</c:v>
                </c:pt>
                <c:pt idx="30150" formatCode="General">
                  <c:v>57.429699999999997</c:v>
                </c:pt>
                <c:pt idx="30151" formatCode="General">
                  <c:v>55.300400000000003</c:v>
                </c:pt>
                <c:pt idx="30152" formatCode="General">
                  <c:v>53.273499999999999</c:v>
                </c:pt>
                <c:pt idx="30153" formatCode="General">
                  <c:v>51.504199999999997</c:v>
                </c:pt>
                <c:pt idx="30154" formatCode="General">
                  <c:v>50.051400000000001</c:v>
                </c:pt>
                <c:pt idx="30155" formatCode="General">
                  <c:v>48.864400000000003</c:v>
                </c:pt>
                <c:pt idx="30156" formatCode="General">
                  <c:v>47.754800000000003</c:v>
                </c:pt>
                <c:pt idx="30157" formatCode="General">
                  <c:v>46.575800000000001</c:v>
                </c:pt>
                <c:pt idx="30158" formatCode="General">
                  <c:v>45.316600000000001</c:v>
                </c:pt>
                <c:pt idx="30159" formatCode="General">
                  <c:v>43.959499999999998</c:v>
                </c:pt>
                <c:pt idx="30160" formatCode="General">
                  <c:v>42.482999999999997</c:v>
                </c:pt>
                <c:pt idx="30161" formatCode="General">
                  <c:v>40.939900000000002</c:v>
                </c:pt>
                <c:pt idx="30162" formatCode="General">
                  <c:v>39.406700000000001</c:v>
                </c:pt>
                <c:pt idx="30163" formatCode="General">
                  <c:v>37.947899999999997</c:v>
                </c:pt>
                <c:pt idx="30164" formatCode="General">
                  <c:v>36.614199999999997</c:v>
                </c:pt>
                <c:pt idx="30165" formatCode="General">
                  <c:v>35.405099999999997</c:v>
                </c:pt>
                <c:pt idx="30166" formatCode="General">
                  <c:v>34.3352</c:v>
                </c:pt>
                <c:pt idx="30167" formatCode="General">
                  <c:v>33.425199999999997</c:v>
                </c:pt>
                <c:pt idx="30168" formatCode="General">
                  <c:v>32.692999999999998</c:v>
                </c:pt>
                <c:pt idx="30169" formatCode="General">
                  <c:v>32.160200000000003</c:v>
                </c:pt>
                <c:pt idx="30170" formatCode="General">
                  <c:v>31.8553</c:v>
                </c:pt>
                <c:pt idx="30171" formatCode="General">
                  <c:v>31.785299999999999</c:v>
                </c:pt>
                <c:pt idx="30172" formatCode="General">
                  <c:v>31.921500000000002</c:v>
                </c:pt>
                <c:pt idx="30173" formatCode="General">
                  <c:v>32.223599999999998</c:v>
                </c:pt>
                <c:pt idx="30174" formatCode="General">
                  <c:v>32.649900000000002</c:v>
                </c:pt>
                <c:pt idx="30175" formatCode="General">
                  <c:v>33.252400000000002</c:v>
                </c:pt>
                <c:pt idx="30176" formatCode="General">
                  <c:v>34.0976</c:v>
                </c:pt>
                <c:pt idx="30177" formatCode="General">
                  <c:v>35.190899999999999</c:v>
                </c:pt>
                <c:pt idx="30178" formatCode="General">
                  <c:v>36.447400000000002</c:v>
                </c:pt>
                <c:pt idx="30179" formatCode="General">
                  <c:v>37.7102</c:v>
                </c:pt>
                <c:pt idx="30180" formatCode="General">
                  <c:v>38.744199999999999</c:v>
                </c:pt>
                <c:pt idx="30181" formatCode="General">
                  <c:v>39.334600000000002</c:v>
                </c:pt>
                <c:pt idx="30182" formatCode="General">
                  <c:v>39.470100000000002</c:v>
                </c:pt>
                <c:pt idx="30183" formatCode="General">
                  <c:v>39.196300000000001</c:v>
                </c:pt>
                <c:pt idx="30184" formatCode="General">
                  <c:v>38.567700000000002</c:v>
                </c:pt>
                <c:pt idx="30185" formatCode="General">
                  <c:v>37.627400000000002</c:v>
                </c:pt>
                <c:pt idx="30186" formatCode="General">
                  <c:v>36.379600000000003</c:v>
                </c:pt>
                <c:pt idx="30187" formatCode="General">
                  <c:v>35.014499999999998</c:v>
                </c:pt>
                <c:pt idx="30188" formatCode="General">
                  <c:v>33.795900000000003</c:v>
                </c:pt>
                <c:pt idx="30189" formatCode="General">
                  <c:v>32.8476</c:v>
                </c:pt>
                <c:pt idx="30190" formatCode="General">
                  <c:v>32.165900000000001</c:v>
                </c:pt>
                <c:pt idx="30191" formatCode="General">
                  <c:v>31.6144</c:v>
                </c:pt>
                <c:pt idx="30192" formatCode="General">
                  <c:v>31.032800000000002</c:v>
                </c:pt>
                <c:pt idx="30193" formatCode="General">
                  <c:v>30.302399999999999</c:v>
                </c:pt>
                <c:pt idx="30194" formatCode="General">
                  <c:v>29.368200000000002</c:v>
                </c:pt>
                <c:pt idx="30195" formatCode="General">
                  <c:v>28.2287</c:v>
                </c:pt>
                <c:pt idx="30196" formatCode="General">
                  <c:v>26.9954</c:v>
                </c:pt>
                <c:pt idx="30197" formatCode="General">
                  <c:v>25.814</c:v>
                </c:pt>
                <c:pt idx="30198" formatCode="General">
                  <c:v>24.802499999999998</c:v>
                </c:pt>
                <c:pt idx="30199" formatCode="General">
                  <c:v>24.028400000000001</c:v>
                </c:pt>
                <c:pt idx="30200" formatCode="General">
                  <c:v>23.477499999999999</c:v>
                </c:pt>
                <c:pt idx="30201" formatCode="General">
                  <c:v>23.1126</c:v>
                </c:pt>
                <c:pt idx="30202" formatCode="General">
                  <c:v>22.9071</c:v>
                </c:pt>
                <c:pt idx="30203" formatCode="General">
                  <c:v>22.8856</c:v>
                </c:pt>
                <c:pt idx="30204" formatCode="General">
                  <c:v>23.0487</c:v>
                </c:pt>
                <c:pt idx="30205" formatCode="General">
                  <c:v>23.350899999999999</c:v>
                </c:pt>
                <c:pt idx="30206" formatCode="General">
                  <c:v>23.78</c:v>
                </c:pt>
                <c:pt idx="30207" formatCode="General">
                  <c:v>24.3522</c:v>
                </c:pt>
                <c:pt idx="30208" formatCode="General">
                  <c:v>25.088799999999999</c:v>
                </c:pt>
                <c:pt idx="30209" formatCode="General">
                  <c:v>26.000699999999998</c:v>
                </c:pt>
                <c:pt idx="30210" formatCode="General">
                  <c:v>27.054500000000001</c:v>
                </c:pt>
                <c:pt idx="30211" formatCode="General">
                  <c:v>28.224399999999999</c:v>
                </c:pt>
                <c:pt idx="30212" formatCode="General">
                  <c:v>29.51</c:v>
                </c:pt>
                <c:pt idx="30213" formatCode="General">
                  <c:v>30.874099999999999</c:v>
                </c:pt>
                <c:pt idx="30214" formatCode="General">
                  <c:v>32.2607</c:v>
                </c:pt>
                <c:pt idx="30215" formatCode="General">
                  <c:v>33.566499999999998</c:v>
                </c:pt>
                <c:pt idx="30216" formatCode="General">
                  <c:v>34.665799999999997</c:v>
                </c:pt>
                <c:pt idx="30217" formatCode="General">
                  <c:v>35.417299999999997</c:v>
                </c:pt>
                <c:pt idx="30218" formatCode="General">
                  <c:v>35.687600000000003</c:v>
                </c:pt>
                <c:pt idx="30219" formatCode="General">
                  <c:v>35.409300000000002</c:v>
                </c:pt>
                <c:pt idx="30220" formatCode="General">
                  <c:v>34.619700000000002</c:v>
                </c:pt>
                <c:pt idx="30221" formatCode="General">
                  <c:v>33.430199999999999</c:v>
                </c:pt>
                <c:pt idx="30222" formatCode="General">
                  <c:v>31.937799999999999</c:v>
                </c:pt>
                <c:pt idx="30223" formatCode="General">
                  <c:v>30.229500000000002</c:v>
                </c:pt>
                <c:pt idx="30224" formatCode="General">
                  <c:v>28.3843</c:v>
                </c:pt>
                <c:pt idx="30225" formatCode="General">
                  <c:v>26.4861</c:v>
                </c:pt>
                <c:pt idx="30226" formatCode="General">
                  <c:v>24.604500000000002</c:v>
                </c:pt>
                <c:pt idx="30227" formatCode="General">
                  <c:v>22.878399999999999</c:v>
                </c:pt>
                <c:pt idx="30228" formatCode="General">
                  <c:v>21.451499999999999</c:v>
                </c:pt>
                <c:pt idx="30229" formatCode="General">
                  <c:v>20.2559</c:v>
                </c:pt>
                <c:pt idx="30230" formatCode="General">
                  <c:v>19.1677</c:v>
                </c:pt>
                <c:pt idx="30231" formatCode="General">
                  <c:v>18.1069</c:v>
                </c:pt>
                <c:pt idx="30232" formatCode="General">
                  <c:v>17.040500000000002</c:v>
                </c:pt>
                <c:pt idx="30233" formatCode="General">
                  <c:v>16.027000000000001</c:v>
                </c:pt>
                <c:pt idx="30234" formatCode="General">
                  <c:v>15.147600000000001</c:v>
                </c:pt>
                <c:pt idx="30235" formatCode="General">
                  <c:v>14.4552</c:v>
                </c:pt>
                <c:pt idx="30236" formatCode="General">
                  <c:v>13.915699999999999</c:v>
                </c:pt>
                <c:pt idx="30237" formatCode="General">
                  <c:v>13.432600000000001</c:v>
                </c:pt>
                <c:pt idx="30238" formatCode="General">
                  <c:v>12.841799999999999</c:v>
                </c:pt>
                <c:pt idx="30239" formatCode="General">
                  <c:v>12.0511</c:v>
                </c:pt>
                <c:pt idx="30240" formatCode="General">
                  <c:v>11.0793</c:v>
                </c:pt>
                <c:pt idx="30241" formatCode="General">
                  <c:v>9.9763500000000001</c:v>
                </c:pt>
                <c:pt idx="30242" formatCode="General">
                  <c:v>8.7905999999999995</c:v>
                </c:pt>
                <c:pt idx="30243" formatCode="General">
                  <c:v>7.4798200000000001</c:v>
                </c:pt>
                <c:pt idx="30244" formatCode="General">
                  <c:v>5.9289500000000004</c:v>
                </c:pt>
                <c:pt idx="30245" formatCode="General">
                  <c:v>3.9956700000000001</c:v>
                </c:pt>
                <c:pt idx="30246" formatCode="General">
                  <c:v>1.5982499999999999</c:v>
                </c:pt>
                <c:pt idx="30247" formatCode="General">
                  <c:v>-1.26895</c:v>
                </c:pt>
                <c:pt idx="30248" formatCode="General">
                  <c:v>-4.4221700000000004</c:v>
                </c:pt>
                <c:pt idx="30249" formatCode="General">
                  <c:v>-7.6233700000000004</c:v>
                </c:pt>
                <c:pt idx="30250" formatCode="General">
                  <c:v>-10.693199999999999</c:v>
                </c:pt>
                <c:pt idx="30251" formatCode="General">
                  <c:v>-13.477</c:v>
                </c:pt>
                <c:pt idx="30252" formatCode="General">
                  <c:v>-15.919600000000001</c:v>
                </c:pt>
                <c:pt idx="30253" formatCode="General">
                  <c:v>-18.069800000000001</c:v>
                </c:pt>
                <c:pt idx="30254" formatCode="General">
                  <c:v>-20.050899999999999</c:v>
                </c:pt>
                <c:pt idx="30255" formatCode="General">
                  <c:v>-21.916499999999999</c:v>
                </c:pt>
                <c:pt idx="30256" formatCode="General">
                  <c:v>-23.656700000000001</c:v>
                </c:pt>
                <c:pt idx="30257" formatCode="General">
                  <c:v>-25.210999999999999</c:v>
                </c:pt>
                <c:pt idx="30258" formatCode="General">
                  <c:v>-26.5595</c:v>
                </c:pt>
                <c:pt idx="30259" formatCode="General">
                  <c:v>-27.757300000000001</c:v>
                </c:pt>
                <c:pt idx="30260" formatCode="General">
                  <c:v>-28.892099999999999</c:v>
                </c:pt>
                <c:pt idx="30261" formatCode="General">
                  <c:v>-30.052099999999999</c:v>
                </c:pt>
                <c:pt idx="30262" formatCode="General">
                  <c:v>-31.2379</c:v>
                </c:pt>
                <c:pt idx="30263" formatCode="General">
                  <c:v>-32.402799999999999</c:v>
                </c:pt>
                <c:pt idx="30264" formatCode="General">
                  <c:v>-33.438600000000001</c:v>
                </c:pt>
                <c:pt idx="30265" formatCode="General">
                  <c:v>-34.232999999999997</c:v>
                </c:pt>
                <c:pt idx="30266" formatCode="General">
                  <c:v>-34.735300000000002</c:v>
                </c:pt>
                <c:pt idx="30267" formatCode="General">
                  <c:v>-34.927999999999997</c:v>
                </c:pt>
                <c:pt idx="30268" formatCode="General">
                  <c:v>-34.830199999999998</c:v>
                </c:pt>
                <c:pt idx="30269" formatCode="General">
                  <c:v>-34.482500000000002</c:v>
                </c:pt>
                <c:pt idx="30270" formatCode="General">
                  <c:v>-33.946300000000001</c:v>
                </c:pt>
                <c:pt idx="30271" formatCode="General">
                  <c:v>-33.3065</c:v>
                </c:pt>
                <c:pt idx="30272" formatCode="General">
                  <c:v>-32.680500000000002</c:v>
                </c:pt>
                <c:pt idx="30273" formatCode="General">
                  <c:v>-32.188800000000001</c:v>
                </c:pt>
                <c:pt idx="30274" formatCode="General">
                  <c:v>-31.877500000000001</c:v>
                </c:pt>
                <c:pt idx="30275" formatCode="General">
                  <c:v>-31.7363</c:v>
                </c:pt>
                <c:pt idx="30276" formatCode="General">
                  <c:v>-31.699000000000002</c:v>
                </c:pt>
                <c:pt idx="30277" formatCode="General">
                  <c:v>-31.703700000000001</c:v>
                </c:pt>
                <c:pt idx="30278" formatCode="General">
                  <c:v>-31.7668</c:v>
                </c:pt>
                <c:pt idx="30279" formatCode="General">
                  <c:v>-31.873699999999999</c:v>
                </c:pt>
                <c:pt idx="30280" formatCode="General">
                  <c:v>-31.982500000000002</c:v>
                </c:pt>
                <c:pt idx="30281" formatCode="General">
                  <c:v>-32.090600000000002</c:v>
                </c:pt>
                <c:pt idx="30282" formatCode="General">
                  <c:v>-32.222499999999997</c:v>
                </c:pt>
                <c:pt idx="30283" formatCode="General">
                  <c:v>-32.4786</c:v>
                </c:pt>
                <c:pt idx="30284" formatCode="General">
                  <c:v>-32.965600000000002</c:v>
                </c:pt>
                <c:pt idx="30285" formatCode="General">
                  <c:v>-33.728099999999998</c:v>
                </c:pt>
                <c:pt idx="30286" formatCode="General">
                  <c:v>-34.748699999999999</c:v>
                </c:pt>
                <c:pt idx="30287" formatCode="General">
                  <c:v>-35.938499999999998</c:v>
                </c:pt>
                <c:pt idx="30288" formatCode="General">
                  <c:v>-37.146900000000002</c:v>
                </c:pt>
                <c:pt idx="30289" formatCode="General">
                  <c:v>-38.241100000000003</c:v>
                </c:pt>
                <c:pt idx="30290" formatCode="General">
                  <c:v>-39.158499999999997</c:v>
                </c:pt>
                <c:pt idx="30291" formatCode="General">
                  <c:v>-39.876899999999999</c:v>
                </c:pt>
                <c:pt idx="30292" formatCode="General">
                  <c:v>-40.441200000000002</c:v>
                </c:pt>
                <c:pt idx="30293" formatCode="General">
                  <c:v>-40.914099999999998</c:v>
                </c:pt>
                <c:pt idx="30294" formatCode="General">
                  <c:v>-41.348199999999999</c:v>
                </c:pt>
                <c:pt idx="30295" formatCode="General">
                  <c:v>-41.750900000000001</c:v>
                </c:pt>
                <c:pt idx="30296" formatCode="General">
                  <c:v>-42.110300000000002</c:v>
                </c:pt>
                <c:pt idx="30297" formatCode="General">
                  <c:v>-42.437100000000001</c:v>
                </c:pt>
                <c:pt idx="30298" formatCode="General">
                  <c:v>-42.786099999999998</c:v>
                </c:pt>
                <c:pt idx="30299" formatCode="General">
                  <c:v>-43.286099999999998</c:v>
                </c:pt>
                <c:pt idx="30300" formatCode="General">
                  <c:v>-44.078099999999999</c:v>
                </c:pt>
                <c:pt idx="30301" formatCode="General">
                  <c:v>-45.242699999999999</c:v>
                </c:pt>
                <c:pt idx="30302" formatCode="General">
                  <c:v>-46.757599999999996</c:v>
                </c:pt>
                <c:pt idx="30303" formatCode="General">
                  <c:v>-48.552300000000002</c:v>
                </c:pt>
                <c:pt idx="30304" formatCode="General">
                  <c:v>-50.519500000000001</c:v>
                </c:pt>
                <c:pt idx="30305" formatCode="General">
                  <c:v>-52.526299999999999</c:v>
                </c:pt>
                <c:pt idx="30306" formatCode="General">
                  <c:v>-54.4621</c:v>
                </c:pt>
                <c:pt idx="30307" formatCode="General">
                  <c:v>-56.251899999999999</c:v>
                </c:pt>
                <c:pt idx="30308" formatCode="General">
                  <c:v>-57.868000000000002</c:v>
                </c:pt>
                <c:pt idx="30309" formatCode="General">
                  <c:v>-59.252099999999999</c:v>
                </c:pt>
                <c:pt idx="30310" formatCode="General">
                  <c:v>-60.3307</c:v>
                </c:pt>
                <c:pt idx="30311" formatCode="General">
                  <c:v>-61.036099999999998</c:v>
                </c:pt>
                <c:pt idx="30312" formatCode="General">
                  <c:v>-61.351100000000002</c:v>
                </c:pt>
                <c:pt idx="30313" formatCode="General">
                  <c:v>-61.320300000000003</c:v>
                </c:pt>
                <c:pt idx="30314" formatCode="General">
                  <c:v>-61.038600000000002</c:v>
                </c:pt>
                <c:pt idx="30315" formatCode="General">
                  <c:v>-60.609699999999997</c:v>
                </c:pt>
                <c:pt idx="30316" formatCode="General">
                  <c:v>-60.087800000000001</c:v>
                </c:pt>
                <c:pt idx="30317" formatCode="General">
                  <c:v>-59.500700000000002</c:v>
                </c:pt>
                <c:pt idx="30318" formatCode="General">
                  <c:v>-58.838500000000003</c:v>
                </c:pt>
                <c:pt idx="30319" formatCode="General">
                  <c:v>-58.074300000000001</c:v>
                </c:pt>
                <c:pt idx="30320" formatCode="General">
                  <c:v>-57.181100000000001</c:v>
                </c:pt>
                <c:pt idx="30321" formatCode="General">
                  <c:v>-56.118899999999996</c:v>
                </c:pt>
                <c:pt idx="30322" formatCode="General">
                  <c:v>-54.869199999999999</c:v>
                </c:pt>
                <c:pt idx="30323" formatCode="General">
                  <c:v>-53.476399999999998</c:v>
                </c:pt>
                <c:pt idx="30324" formatCode="General">
                  <c:v>-52.033099999999997</c:v>
                </c:pt>
                <c:pt idx="30325" formatCode="General">
                  <c:v>-50.689700000000002</c:v>
                </c:pt>
                <c:pt idx="30326" formatCode="General">
                  <c:v>-49.607900000000001</c:v>
                </c:pt>
                <c:pt idx="30327" formatCode="General">
                  <c:v>-48.904699999999998</c:v>
                </c:pt>
                <c:pt idx="30328" formatCode="General">
                  <c:v>-48.542700000000004</c:v>
                </c:pt>
                <c:pt idx="30329" formatCode="General">
                  <c:v>-48.405700000000003</c:v>
                </c:pt>
                <c:pt idx="30330" formatCode="General">
                  <c:v>-48.390999999999998</c:v>
                </c:pt>
                <c:pt idx="30331" formatCode="General">
                  <c:v>-48.4313</c:v>
                </c:pt>
                <c:pt idx="30332" formatCode="General">
                  <c:v>-48.577399999999997</c:v>
                </c:pt>
                <c:pt idx="30333" formatCode="General">
                  <c:v>-48.8489</c:v>
                </c:pt>
                <c:pt idx="30334" formatCode="General">
                  <c:v>-49.206899999999997</c:v>
                </c:pt>
                <c:pt idx="30335" formatCode="General">
                  <c:v>-49.5914</c:v>
                </c:pt>
                <c:pt idx="30336" formatCode="General">
                  <c:v>-49.936199999999999</c:v>
                </c:pt>
                <c:pt idx="30337" formatCode="General">
                  <c:v>-50.156799999999997</c:v>
                </c:pt>
                <c:pt idx="30338" formatCode="General">
                  <c:v>-50.190600000000003</c:v>
                </c:pt>
                <c:pt idx="30339" formatCode="General">
                  <c:v>-50.048099999999998</c:v>
                </c:pt>
                <c:pt idx="30340" formatCode="General">
                  <c:v>-49.756</c:v>
                </c:pt>
                <c:pt idx="30341" formatCode="General">
                  <c:v>-49.343299999999999</c:v>
                </c:pt>
                <c:pt idx="30342" formatCode="General">
                  <c:v>-48.805700000000002</c:v>
                </c:pt>
                <c:pt idx="30343" formatCode="General">
                  <c:v>-48.129100000000001</c:v>
                </c:pt>
                <c:pt idx="30344" formatCode="General">
                  <c:v>-47.332799999999999</c:v>
                </c:pt>
                <c:pt idx="30345" formatCode="General">
                  <c:v>-46.472299999999997</c:v>
                </c:pt>
                <c:pt idx="30346" formatCode="General">
                  <c:v>-45.630299999999998</c:v>
                </c:pt>
                <c:pt idx="30347" formatCode="General">
                  <c:v>-44.778700000000001</c:v>
                </c:pt>
                <c:pt idx="30348" formatCode="General">
                  <c:v>-43.811199999999999</c:v>
                </c:pt>
                <c:pt idx="30349" formatCode="General">
                  <c:v>-42.633299999999998</c:v>
                </c:pt>
                <c:pt idx="30350" formatCode="General">
                  <c:v>-41.197099999999999</c:v>
                </c:pt>
                <c:pt idx="30351" formatCode="General">
                  <c:v>-39.621200000000002</c:v>
                </c:pt>
                <c:pt idx="30352" formatCode="General">
                  <c:v>-38.001300000000001</c:v>
                </c:pt>
                <c:pt idx="30353" formatCode="General">
                  <c:v>-36.306100000000001</c:v>
                </c:pt>
                <c:pt idx="30354" formatCode="General">
                  <c:v>-34.537799999999997</c:v>
                </c:pt>
                <c:pt idx="30355" formatCode="General">
                  <c:v>-32.735399999999998</c:v>
                </c:pt>
                <c:pt idx="30356" formatCode="General">
                  <c:v>-30.976299999999998</c:v>
                </c:pt>
                <c:pt idx="30357" formatCode="General">
                  <c:v>-29.339300000000001</c:v>
                </c:pt>
                <c:pt idx="30358" formatCode="General">
                  <c:v>-27.862300000000001</c:v>
                </c:pt>
                <c:pt idx="30359" formatCode="General">
                  <c:v>-26.5367</c:v>
                </c:pt>
                <c:pt idx="30360" formatCode="General">
                  <c:v>-25.294599999999999</c:v>
                </c:pt>
                <c:pt idx="30361" formatCode="General">
                  <c:v>-24.072900000000001</c:v>
                </c:pt>
                <c:pt idx="30362" formatCode="General">
                  <c:v>-22.8322</c:v>
                </c:pt>
                <c:pt idx="30363" formatCode="General">
                  <c:v>-21.638300000000001</c:v>
                </c:pt>
                <c:pt idx="30364" formatCode="General">
                  <c:v>-20.583600000000001</c:v>
                </c:pt>
                <c:pt idx="30365" formatCode="General">
                  <c:v>-19.718900000000001</c:v>
                </c:pt>
                <c:pt idx="30366" formatCode="General">
                  <c:v>-19.110800000000001</c:v>
                </c:pt>
                <c:pt idx="30367" formatCode="General">
                  <c:v>-18.809000000000001</c:v>
                </c:pt>
                <c:pt idx="30368" formatCode="General">
                  <c:v>-18.830100000000002</c:v>
                </c:pt>
                <c:pt idx="30369" formatCode="General">
                  <c:v>-19.1648</c:v>
                </c:pt>
                <c:pt idx="30370" formatCode="General">
                  <c:v>-19.773700000000002</c:v>
                </c:pt>
                <c:pt idx="30371" formatCode="General">
                  <c:v>-20.584800000000001</c:v>
                </c:pt>
                <c:pt idx="30372" formatCode="General">
                  <c:v>-21.477799999999998</c:v>
                </c:pt>
                <c:pt idx="30373" formatCode="General">
                  <c:v>-22.381799999999998</c:v>
                </c:pt>
                <c:pt idx="30374" formatCode="General">
                  <c:v>-23.318200000000001</c:v>
                </c:pt>
                <c:pt idx="30375" formatCode="General">
                  <c:v>-24.3401</c:v>
                </c:pt>
                <c:pt idx="30376" formatCode="General">
                  <c:v>-25.497499999999999</c:v>
                </c:pt>
                <c:pt idx="30377" formatCode="General">
                  <c:v>-26.785299999999999</c:v>
                </c:pt>
                <c:pt idx="30378" formatCode="General">
                  <c:v>-28.174600000000002</c:v>
                </c:pt>
                <c:pt idx="30379" formatCode="General">
                  <c:v>-29.630299999999998</c:v>
                </c:pt>
                <c:pt idx="30380" formatCode="General">
                  <c:v>-31.099799999999998</c:v>
                </c:pt>
                <c:pt idx="30381" formatCode="General">
                  <c:v>-32.525500000000001</c:v>
                </c:pt>
                <c:pt idx="30382" formatCode="General">
                  <c:v>-33.8476</c:v>
                </c:pt>
                <c:pt idx="30383" formatCode="General">
                  <c:v>-35.010599999999997</c:v>
                </c:pt>
                <c:pt idx="30384" formatCode="General">
                  <c:v>-35.927700000000002</c:v>
                </c:pt>
                <c:pt idx="30385" formatCode="General">
                  <c:v>-36.5075</c:v>
                </c:pt>
                <c:pt idx="30386" formatCode="General">
                  <c:v>-36.686399999999999</c:v>
                </c:pt>
                <c:pt idx="30387" formatCode="General">
                  <c:v>-36.454999999999998</c:v>
                </c:pt>
                <c:pt idx="30388" formatCode="General">
                  <c:v>-35.858499999999999</c:v>
                </c:pt>
                <c:pt idx="30389" formatCode="General">
                  <c:v>-34.972499999999997</c:v>
                </c:pt>
                <c:pt idx="30390" formatCode="General">
                  <c:v>-33.878399999999999</c:v>
                </c:pt>
                <c:pt idx="30391" formatCode="General">
                  <c:v>-32.636800000000001</c:v>
                </c:pt>
                <c:pt idx="30392" formatCode="General">
                  <c:v>-31.299299999999999</c:v>
                </c:pt>
                <c:pt idx="30393" formatCode="General">
                  <c:v>-29.888500000000001</c:v>
                </c:pt>
                <c:pt idx="30394" formatCode="General">
                  <c:v>-28.377500000000001</c:v>
                </c:pt>
                <c:pt idx="30395" formatCode="General">
                  <c:v>-26.7118</c:v>
                </c:pt>
                <c:pt idx="30396" formatCode="General">
                  <c:v>-24.8752</c:v>
                </c:pt>
                <c:pt idx="30397" formatCode="General">
                  <c:v>-22.883299999999998</c:v>
                </c:pt>
                <c:pt idx="30398" formatCode="General">
                  <c:v>-20.807700000000001</c:v>
                </c:pt>
                <c:pt idx="30399" formatCode="General">
                  <c:v>-18.7136</c:v>
                </c:pt>
                <c:pt idx="30400" formatCode="General">
                  <c:v>-16.615500000000001</c:v>
                </c:pt>
                <c:pt idx="30401" formatCode="General">
                  <c:v>-14.552199999999999</c:v>
                </c:pt>
                <c:pt idx="30402" formatCode="General">
                  <c:v>-12.5738</c:v>
                </c:pt>
                <c:pt idx="30403" formatCode="General">
                  <c:v>-10.695600000000001</c:v>
                </c:pt>
                <c:pt idx="30404" formatCode="General">
                  <c:v>-8.9400499999999994</c:v>
                </c:pt>
                <c:pt idx="30405" formatCode="General">
                  <c:v>-7.4077599999999997</c:v>
                </c:pt>
                <c:pt idx="30406" formatCode="General">
                  <c:v>-6.16411</c:v>
                </c:pt>
                <c:pt idx="30407" formatCode="General">
                  <c:v>-5.1796199999999999</c:v>
                </c:pt>
                <c:pt idx="30408" formatCode="General">
                  <c:v>-4.3386800000000001</c:v>
                </c:pt>
                <c:pt idx="30409" formatCode="General">
                  <c:v>-3.4881700000000002</c:v>
                </c:pt>
                <c:pt idx="30410" formatCode="General">
                  <c:v>-2.5403699999999998</c:v>
                </c:pt>
                <c:pt idx="30411" formatCode="General">
                  <c:v>-1.47784</c:v>
                </c:pt>
                <c:pt idx="30412" formatCode="General">
                  <c:v>-0.36035699999999998</c:v>
                </c:pt>
                <c:pt idx="30413" formatCode="General">
                  <c:v>0.75182599999999999</c:v>
                </c:pt>
                <c:pt idx="30414" formatCode="General">
                  <c:v>1.83273</c:v>
                </c:pt>
                <c:pt idx="30415" formatCode="General">
                  <c:v>2.8855599999999999</c:v>
                </c:pt>
                <c:pt idx="30416" formatCode="General">
                  <c:v>3.93249</c:v>
                </c:pt>
                <c:pt idx="30417" formatCode="General">
                  <c:v>5.0778499999999998</c:v>
                </c:pt>
                <c:pt idx="30418" formatCode="General">
                  <c:v>6.4237200000000003</c:v>
                </c:pt>
                <c:pt idx="30419" formatCode="General">
                  <c:v>7.9693899999999998</c:v>
                </c:pt>
                <c:pt idx="30420" formatCode="General">
                  <c:v>9.6818500000000007</c:v>
                </c:pt>
                <c:pt idx="30421" formatCode="General">
                  <c:v>11.4977</c:v>
                </c:pt>
                <c:pt idx="30422" formatCode="General">
                  <c:v>13.3188</c:v>
                </c:pt>
                <c:pt idx="30423" formatCode="General">
                  <c:v>15.0852</c:v>
                </c:pt>
                <c:pt idx="30424" formatCode="General">
                  <c:v>16.962800000000001</c:v>
                </c:pt>
                <c:pt idx="30425" formatCode="General">
                  <c:v>19.1629</c:v>
                </c:pt>
                <c:pt idx="30426" formatCode="General">
                  <c:v>21.823399999999999</c:v>
                </c:pt>
                <c:pt idx="30427" formatCode="General">
                  <c:v>25.0502</c:v>
                </c:pt>
                <c:pt idx="30428" formatCode="General">
                  <c:v>28.868300000000001</c:v>
                </c:pt>
                <c:pt idx="30429" formatCode="General">
                  <c:v>33.145800000000001</c:v>
                </c:pt>
                <c:pt idx="30430" formatCode="General">
                  <c:v>37.686300000000003</c:v>
                </c:pt>
                <c:pt idx="30431" formatCode="General">
                  <c:v>42.346499999999999</c:v>
                </c:pt>
                <c:pt idx="30432" formatCode="General">
                  <c:v>47.0276</c:v>
                </c:pt>
                <c:pt idx="30433" formatCode="General">
                  <c:v>51.714100000000002</c:v>
                </c:pt>
                <c:pt idx="30434" formatCode="General">
                  <c:v>56.316899999999997</c:v>
                </c:pt>
                <c:pt idx="30435" formatCode="General">
                  <c:v>60.695300000000003</c:v>
                </c:pt>
                <c:pt idx="30436" formatCode="General">
                  <c:v>64.672600000000003</c:v>
                </c:pt>
                <c:pt idx="30437" formatCode="General">
                  <c:v>68.089100000000002</c:v>
                </c:pt>
                <c:pt idx="30438" formatCode="General">
                  <c:v>70.867199999999997</c:v>
                </c:pt>
                <c:pt idx="30439" formatCode="General">
                  <c:v>73.011899999999997</c:v>
                </c:pt>
                <c:pt idx="30440" formatCode="General">
                  <c:v>74.667400000000001</c:v>
                </c:pt>
                <c:pt idx="30441" formatCode="General">
                  <c:v>75.998099999999994</c:v>
                </c:pt>
                <c:pt idx="30442" formatCode="General">
                  <c:v>77.125900000000001</c:v>
                </c:pt>
                <c:pt idx="30443" formatCode="General">
                  <c:v>78.121700000000004</c:v>
                </c:pt>
                <c:pt idx="30444" formatCode="General">
                  <c:v>79.001999999999995</c:v>
                </c:pt>
                <c:pt idx="30445" formatCode="General">
                  <c:v>79.718999999999994</c:v>
                </c:pt>
                <c:pt idx="30446" formatCode="General">
                  <c:v>80.233400000000003</c:v>
                </c:pt>
                <c:pt idx="30447" formatCode="General">
                  <c:v>80.563999999999993</c:v>
                </c:pt>
                <c:pt idx="30448" formatCode="General">
                  <c:v>80.699799999999996</c:v>
                </c:pt>
                <c:pt idx="30449" formatCode="General">
                  <c:v>80.618200000000002</c:v>
                </c:pt>
                <c:pt idx="30450" formatCode="General">
                  <c:v>80.412899999999993</c:v>
                </c:pt>
                <c:pt idx="30451" formatCode="General">
                  <c:v>80.203400000000002</c:v>
                </c:pt>
                <c:pt idx="30452" formatCode="General">
                  <c:v>80.019499999999994</c:v>
                </c:pt>
                <c:pt idx="30453" formatCode="General">
                  <c:v>79.862099999999998</c:v>
                </c:pt>
                <c:pt idx="30454" formatCode="General">
                  <c:v>79.704700000000003</c:v>
                </c:pt>
                <c:pt idx="30455" formatCode="General">
                  <c:v>79.524100000000004</c:v>
                </c:pt>
                <c:pt idx="30456" formatCode="General">
                  <c:v>79.325100000000006</c:v>
                </c:pt>
                <c:pt idx="30457" formatCode="General">
                  <c:v>79.233999999999995</c:v>
                </c:pt>
                <c:pt idx="30458" formatCode="General">
                  <c:v>79.352400000000003</c:v>
                </c:pt>
                <c:pt idx="30459" formatCode="General">
                  <c:v>79.584900000000005</c:v>
                </c:pt>
                <c:pt idx="30460" formatCode="General">
                  <c:v>79.815200000000004</c:v>
                </c:pt>
                <c:pt idx="30461" formatCode="General">
                  <c:v>79.961799999999997</c:v>
                </c:pt>
                <c:pt idx="30462" formatCode="General">
                  <c:v>79.9816</c:v>
                </c:pt>
                <c:pt idx="30463" formatCode="General">
                  <c:v>79.871799999999993</c:v>
                </c:pt>
                <c:pt idx="30464" formatCode="General">
                  <c:v>79.776399999999995</c:v>
                </c:pt>
                <c:pt idx="30465" formatCode="General">
                  <c:v>79.876499999999993</c:v>
                </c:pt>
                <c:pt idx="30466" formatCode="General">
                  <c:v>80.2483</c:v>
                </c:pt>
                <c:pt idx="30467" formatCode="General">
                  <c:v>80.854799999999997</c:v>
                </c:pt>
                <c:pt idx="30468" formatCode="General">
                  <c:v>81.556200000000004</c:v>
                </c:pt>
                <c:pt idx="30469" formatCode="General">
                  <c:v>82.241100000000003</c:v>
                </c:pt>
                <c:pt idx="30470" formatCode="General">
                  <c:v>82.839100000000002</c:v>
                </c:pt>
                <c:pt idx="30471" formatCode="General">
                  <c:v>83.315299999999993</c:v>
                </c:pt>
                <c:pt idx="30472" formatCode="General">
                  <c:v>83.634200000000007</c:v>
                </c:pt>
                <c:pt idx="30473" formatCode="General">
                  <c:v>83.738</c:v>
                </c:pt>
                <c:pt idx="30474" formatCode="General">
                  <c:v>83.528000000000006</c:v>
                </c:pt>
                <c:pt idx="30475" formatCode="General">
                  <c:v>82.884699999999995</c:v>
                </c:pt>
                <c:pt idx="30476" formatCode="General">
                  <c:v>81.878699999999995</c:v>
                </c:pt>
                <c:pt idx="30477" formatCode="General">
                  <c:v>80.670500000000004</c:v>
                </c:pt>
                <c:pt idx="30478" formatCode="General">
                  <c:v>79.366500000000002</c:v>
                </c:pt>
                <c:pt idx="30479" formatCode="General">
                  <c:v>78.114400000000003</c:v>
                </c:pt>
                <c:pt idx="30480" formatCode="General">
                  <c:v>77.093299999999999</c:v>
                </c:pt>
                <c:pt idx="30481" formatCode="General">
                  <c:v>76.425899999999999</c:v>
                </c:pt>
                <c:pt idx="30482" formatCode="General">
                  <c:v>76.139799999999994</c:v>
                </c:pt>
                <c:pt idx="30483" formatCode="General">
                  <c:v>76.216700000000003</c:v>
                </c:pt>
                <c:pt idx="30484" formatCode="General">
                  <c:v>76.619399999999999</c:v>
                </c:pt>
                <c:pt idx="30485" formatCode="General">
                  <c:v>77.327699999999993</c:v>
                </c:pt>
                <c:pt idx="30486" formatCode="General">
                  <c:v>78.320999999999998</c:v>
                </c:pt>
                <c:pt idx="30487" formatCode="General">
                  <c:v>79.581599999999995</c:v>
                </c:pt>
                <c:pt idx="30488" formatCode="General">
                  <c:v>81.149900000000002</c:v>
                </c:pt>
                <c:pt idx="30489" formatCode="General">
                  <c:v>83.090100000000007</c:v>
                </c:pt>
                <c:pt idx="30490" formatCode="General">
                  <c:v>85.299899999999994</c:v>
                </c:pt>
                <c:pt idx="30491" formatCode="General">
                  <c:v>87.618300000000005</c:v>
                </c:pt>
                <c:pt idx="30492" formatCode="General">
                  <c:v>89.898799999999994</c:v>
                </c:pt>
                <c:pt idx="30493" formatCode="General">
                  <c:v>92.010900000000007</c:v>
                </c:pt>
                <c:pt idx="30494" formatCode="General">
                  <c:v>93.900300000000001</c:v>
                </c:pt>
                <c:pt idx="30495" formatCode="General">
                  <c:v>95.604900000000001</c:v>
                </c:pt>
                <c:pt idx="30496" formatCode="General">
                  <c:v>97.224400000000003</c:v>
                </c:pt>
                <c:pt idx="30497" formatCode="General">
                  <c:v>98.858000000000004</c:v>
                </c:pt>
                <c:pt idx="30498" formatCode="General">
                  <c:v>100.54300000000001</c:v>
                </c:pt>
                <c:pt idx="30499" formatCode="General">
                  <c:v>102.16200000000001</c:v>
                </c:pt>
                <c:pt idx="30500" formatCode="General">
                  <c:v>103.614</c:v>
                </c:pt>
                <c:pt idx="30501" formatCode="General">
                  <c:v>104.877</c:v>
                </c:pt>
                <c:pt idx="30502" formatCode="General">
                  <c:v>105.91500000000001</c:v>
                </c:pt>
                <c:pt idx="30503" formatCode="General">
                  <c:v>106.69</c:v>
                </c:pt>
                <c:pt idx="30504" formatCode="General">
                  <c:v>107.217</c:v>
                </c:pt>
                <c:pt idx="30505" formatCode="General">
                  <c:v>107.5</c:v>
                </c:pt>
                <c:pt idx="30506" formatCode="General">
                  <c:v>107.404</c:v>
                </c:pt>
                <c:pt idx="30507" formatCode="General">
                  <c:v>106.798</c:v>
                </c:pt>
                <c:pt idx="30508" formatCode="General">
                  <c:v>105.627</c:v>
                </c:pt>
                <c:pt idx="30509" formatCode="General">
                  <c:v>103.886</c:v>
                </c:pt>
                <c:pt idx="30510" formatCode="General">
                  <c:v>101.62</c:v>
                </c:pt>
                <c:pt idx="30511" formatCode="General">
                  <c:v>98.943200000000004</c:v>
                </c:pt>
                <c:pt idx="30512" formatCode="General">
                  <c:v>96.001000000000005</c:v>
                </c:pt>
                <c:pt idx="30513" formatCode="General">
                  <c:v>92.935299999999998</c:v>
                </c:pt>
                <c:pt idx="30514" formatCode="General">
                  <c:v>89.885000000000005</c:v>
                </c:pt>
                <c:pt idx="30515" formatCode="General">
                  <c:v>86.945499999999996</c:v>
                </c:pt>
                <c:pt idx="30516" formatCode="General">
                  <c:v>84.18</c:v>
                </c:pt>
                <c:pt idx="30517" formatCode="General">
                  <c:v>81.625</c:v>
                </c:pt>
                <c:pt idx="30518" formatCode="General">
                  <c:v>79.322400000000002</c:v>
                </c:pt>
                <c:pt idx="30519" formatCode="General">
                  <c:v>77.290599999999998</c:v>
                </c:pt>
                <c:pt idx="30520" formatCode="General">
                  <c:v>75.472700000000003</c:v>
                </c:pt>
                <c:pt idx="30521" formatCode="General">
                  <c:v>73.801599999999993</c:v>
                </c:pt>
                <c:pt idx="30522" formatCode="General">
                  <c:v>72.249200000000002</c:v>
                </c:pt>
                <c:pt idx="30523" formatCode="General">
                  <c:v>70.823499999999996</c:v>
                </c:pt>
                <c:pt idx="30524" formatCode="General">
                  <c:v>69.556600000000003</c:v>
                </c:pt>
                <c:pt idx="30525" formatCode="General">
                  <c:v>68.571399999999997</c:v>
                </c:pt>
                <c:pt idx="30526" formatCode="General">
                  <c:v>68.006100000000004</c:v>
                </c:pt>
                <c:pt idx="30527" formatCode="General">
                  <c:v>67.941400000000002</c:v>
                </c:pt>
                <c:pt idx="30528" formatCode="General">
                  <c:v>68.378100000000003</c:v>
                </c:pt>
                <c:pt idx="30529" formatCode="General">
                  <c:v>69.216200000000001</c:v>
                </c:pt>
                <c:pt idx="30530" formatCode="General">
                  <c:v>70.279399999999995</c:v>
                </c:pt>
                <c:pt idx="30531" formatCode="General">
                  <c:v>71.375500000000002</c:v>
                </c:pt>
                <c:pt idx="30532" formatCode="General">
                  <c:v>72.376099999999994</c:v>
                </c:pt>
                <c:pt idx="30533" formatCode="General">
                  <c:v>73.183499999999995</c:v>
                </c:pt>
                <c:pt idx="30534" formatCode="General">
                  <c:v>73.731499999999997</c:v>
                </c:pt>
                <c:pt idx="30535" formatCode="General">
                  <c:v>74.0364</c:v>
                </c:pt>
                <c:pt idx="30536" formatCode="General">
                  <c:v>74.170500000000004</c:v>
                </c:pt>
                <c:pt idx="30537" formatCode="General">
                  <c:v>74.215199999999996</c:v>
                </c:pt>
                <c:pt idx="30538" formatCode="General">
                  <c:v>74.235200000000006</c:v>
                </c:pt>
                <c:pt idx="30539" formatCode="General">
                  <c:v>74.233800000000002</c:v>
                </c:pt>
                <c:pt idx="30540" formatCode="General">
                  <c:v>74.172200000000004</c:v>
                </c:pt>
                <c:pt idx="30541" formatCode="General">
                  <c:v>73.951099999999997</c:v>
                </c:pt>
                <c:pt idx="30542" formatCode="General">
                  <c:v>73.548299999999998</c:v>
                </c:pt>
                <c:pt idx="30543" formatCode="General">
                  <c:v>73.021199999999993</c:v>
                </c:pt>
                <c:pt idx="30544" formatCode="General">
                  <c:v>72.373699999999999</c:v>
                </c:pt>
                <c:pt idx="30545" formatCode="General">
                  <c:v>71.581000000000003</c:v>
                </c:pt>
                <c:pt idx="30546" formatCode="General">
                  <c:v>70.576800000000006</c:v>
                </c:pt>
                <c:pt idx="30547" formatCode="General">
                  <c:v>69.310199999999995</c:v>
                </c:pt>
                <c:pt idx="30548" formatCode="General">
                  <c:v>67.787099999999995</c:v>
                </c:pt>
                <c:pt idx="30549" formatCode="General">
                  <c:v>66.012500000000003</c:v>
                </c:pt>
                <c:pt idx="30550" formatCode="General">
                  <c:v>63.993099999999998</c:v>
                </c:pt>
                <c:pt idx="30551" formatCode="General">
                  <c:v>61.811100000000003</c:v>
                </c:pt>
                <c:pt idx="30552" formatCode="General">
                  <c:v>59.563800000000001</c:v>
                </c:pt>
                <c:pt idx="30553" formatCode="General">
                  <c:v>57.285400000000003</c:v>
                </c:pt>
                <c:pt idx="30554" formatCode="General">
                  <c:v>55.018300000000004</c:v>
                </c:pt>
                <c:pt idx="30555" formatCode="General">
                  <c:v>52.8155</c:v>
                </c:pt>
                <c:pt idx="30556" formatCode="General">
                  <c:v>50.776600000000002</c:v>
                </c:pt>
                <c:pt idx="30557" formatCode="General">
                  <c:v>49.005099999999999</c:v>
                </c:pt>
                <c:pt idx="30558" formatCode="General">
                  <c:v>47.508000000000003</c:v>
                </c:pt>
                <c:pt idx="30559" formatCode="General">
                  <c:v>46.225900000000003</c:v>
                </c:pt>
                <c:pt idx="30560" formatCode="General">
                  <c:v>44.999499999999998</c:v>
                </c:pt>
                <c:pt idx="30561" formatCode="General">
                  <c:v>43.680999999999997</c:v>
                </c:pt>
                <c:pt idx="30562" formatCode="General">
                  <c:v>42.2179</c:v>
                </c:pt>
                <c:pt idx="30563" formatCode="General">
                  <c:v>40.5383</c:v>
                </c:pt>
                <c:pt idx="30564" formatCode="General">
                  <c:v>38.567</c:v>
                </c:pt>
                <c:pt idx="30565" formatCode="General">
                  <c:v>36.218400000000003</c:v>
                </c:pt>
                <c:pt idx="30566" formatCode="General">
                  <c:v>33.461599999999997</c:v>
                </c:pt>
                <c:pt idx="30567" formatCode="General">
                  <c:v>30.375399999999999</c:v>
                </c:pt>
                <c:pt idx="30568" formatCode="General">
                  <c:v>27.084199999999999</c:v>
                </c:pt>
                <c:pt idx="30569" formatCode="General">
                  <c:v>23.714600000000001</c:v>
                </c:pt>
                <c:pt idx="30570" formatCode="General">
                  <c:v>20.391300000000001</c:v>
                </c:pt>
                <c:pt idx="30571" formatCode="General">
                  <c:v>17.212</c:v>
                </c:pt>
                <c:pt idx="30572" formatCode="General">
                  <c:v>14.2363</c:v>
                </c:pt>
                <c:pt idx="30573" formatCode="General">
                  <c:v>11.505599999999999</c:v>
                </c:pt>
                <c:pt idx="30574" formatCode="General">
                  <c:v>9.0380000000000003</c:v>
                </c:pt>
                <c:pt idx="30575" formatCode="General">
                  <c:v>6.8089700000000004</c:v>
                </c:pt>
                <c:pt idx="30576" formatCode="General">
                  <c:v>4.7713299999999998</c:v>
                </c:pt>
                <c:pt idx="30577" formatCode="General">
                  <c:v>2.9337800000000001</c:v>
                </c:pt>
                <c:pt idx="30578" formatCode="General">
                  <c:v>1.3048999999999999</c:v>
                </c:pt>
                <c:pt idx="30579" formatCode="General">
                  <c:v>-0.224579</c:v>
                </c:pt>
                <c:pt idx="30580" formatCode="General">
                  <c:v>-1.80829</c:v>
                </c:pt>
                <c:pt idx="30581" formatCode="General">
                  <c:v>-3.5984600000000002</c:v>
                </c:pt>
                <c:pt idx="30582" formatCode="General">
                  <c:v>-5.6302500000000002</c:v>
                </c:pt>
                <c:pt idx="30583" formatCode="General">
                  <c:v>-7.8092300000000003</c:v>
                </c:pt>
                <c:pt idx="30584" formatCode="General">
                  <c:v>-10.030099999999999</c:v>
                </c:pt>
                <c:pt idx="30585" formatCode="General">
                  <c:v>-12.2066</c:v>
                </c:pt>
                <c:pt idx="30586" formatCode="General">
                  <c:v>-14.283799999999999</c:v>
                </c:pt>
                <c:pt idx="30587" formatCode="General">
                  <c:v>-16.228000000000002</c:v>
                </c:pt>
                <c:pt idx="30588" formatCode="General">
                  <c:v>-18.0459</c:v>
                </c:pt>
                <c:pt idx="30589" formatCode="General">
                  <c:v>-19.729900000000001</c:v>
                </c:pt>
                <c:pt idx="30590" formatCode="General">
                  <c:v>-21.262799999999999</c:v>
                </c:pt>
                <c:pt idx="30591" formatCode="General">
                  <c:v>-22.602699999999999</c:v>
                </c:pt>
                <c:pt idx="30592" formatCode="General">
                  <c:v>-23.717099999999999</c:v>
                </c:pt>
                <c:pt idx="30593" formatCode="General">
                  <c:v>-24.6435</c:v>
                </c:pt>
                <c:pt idx="30594" formatCode="General">
                  <c:v>-25.403600000000001</c:v>
                </c:pt>
                <c:pt idx="30595" formatCode="General">
                  <c:v>-25.967300000000002</c:v>
                </c:pt>
                <c:pt idx="30596" formatCode="General">
                  <c:v>-26.303000000000001</c:v>
                </c:pt>
                <c:pt idx="30597" formatCode="General">
                  <c:v>-26.3962</c:v>
                </c:pt>
                <c:pt idx="30598" formatCode="General">
                  <c:v>-26.279299999999999</c:v>
                </c:pt>
                <c:pt idx="30599" formatCode="General">
                  <c:v>-25.999700000000001</c:v>
                </c:pt>
                <c:pt idx="30600" formatCode="General">
                  <c:v>-25.5853</c:v>
                </c:pt>
                <c:pt idx="30601" formatCode="General">
                  <c:v>-25.0808</c:v>
                </c:pt>
                <c:pt idx="30602" formatCode="General">
                  <c:v>-24.545500000000001</c:v>
                </c:pt>
                <c:pt idx="30603" formatCode="General">
                  <c:v>-24.0625</c:v>
                </c:pt>
                <c:pt idx="30604" formatCode="General">
                  <c:v>-23.713899999999999</c:v>
                </c:pt>
                <c:pt idx="30605" formatCode="General">
                  <c:v>-23.575299999999999</c:v>
                </c:pt>
                <c:pt idx="30606" formatCode="General">
                  <c:v>-23.739699999999999</c:v>
                </c:pt>
                <c:pt idx="30607" formatCode="General">
                  <c:v>-24.3933</c:v>
                </c:pt>
                <c:pt idx="30608" formatCode="General">
                  <c:v>-25.631399999999999</c:v>
                </c:pt>
                <c:pt idx="30609" formatCode="General">
                  <c:v>-27.3751</c:v>
                </c:pt>
                <c:pt idx="30610" formatCode="General">
                  <c:v>-29.5976</c:v>
                </c:pt>
                <c:pt idx="30611" formatCode="General">
                  <c:v>-32.2988</c:v>
                </c:pt>
                <c:pt idx="30612" formatCode="General">
                  <c:v>-35.455399999999997</c:v>
                </c:pt>
                <c:pt idx="30613" formatCode="General">
                  <c:v>-39.009700000000002</c:v>
                </c:pt>
                <c:pt idx="30614" formatCode="General">
                  <c:v>-42.843400000000003</c:v>
                </c:pt>
                <c:pt idx="30615" formatCode="General">
                  <c:v>-46.838999999999999</c:v>
                </c:pt>
                <c:pt idx="30616" formatCode="General">
                  <c:v>-50.9161</c:v>
                </c:pt>
                <c:pt idx="30617" formatCode="General">
                  <c:v>-54.979599999999998</c:v>
                </c:pt>
                <c:pt idx="30618" formatCode="General">
                  <c:v>-58.938499999999998</c:v>
                </c:pt>
                <c:pt idx="30619" formatCode="General">
                  <c:v>-62.8386</c:v>
                </c:pt>
                <c:pt idx="30620" formatCode="General">
                  <c:v>-66.744399999999999</c:v>
                </c:pt>
                <c:pt idx="30621" formatCode="General">
                  <c:v>-70.622</c:v>
                </c:pt>
                <c:pt idx="30622" formatCode="General">
                  <c:v>-74.397400000000005</c:v>
                </c:pt>
                <c:pt idx="30623" formatCode="General">
                  <c:v>-77.974999999999994</c:v>
                </c:pt>
                <c:pt idx="30624" formatCode="General">
                  <c:v>-81.279499999999999</c:v>
                </c:pt>
                <c:pt idx="30625" formatCode="General">
                  <c:v>-84.259</c:v>
                </c:pt>
                <c:pt idx="30626" formatCode="General">
                  <c:v>-86.884500000000003</c:v>
                </c:pt>
                <c:pt idx="30627" formatCode="General">
                  <c:v>-89.153000000000006</c:v>
                </c:pt>
                <c:pt idx="30628" formatCode="General">
                  <c:v>-91.108199999999997</c:v>
                </c:pt>
                <c:pt idx="30629" formatCode="General">
                  <c:v>-92.807599999999994</c:v>
                </c:pt>
                <c:pt idx="30630" formatCode="General">
                  <c:v>-94.302000000000007</c:v>
                </c:pt>
                <c:pt idx="30631" formatCode="General">
                  <c:v>-95.703900000000004</c:v>
                </c:pt>
                <c:pt idx="30632" formatCode="General">
                  <c:v>-97.102099999999993</c:v>
                </c:pt>
                <c:pt idx="30633" formatCode="General">
                  <c:v>-98.440399999999997</c:v>
                </c:pt>
                <c:pt idx="30634" formatCode="General">
                  <c:v>-99.668000000000006</c:v>
                </c:pt>
                <c:pt idx="30635" formatCode="General">
                  <c:v>-100.798</c:v>
                </c:pt>
                <c:pt idx="30636" formatCode="General">
                  <c:v>-101.953</c:v>
                </c:pt>
                <c:pt idx="30637" formatCode="General">
                  <c:v>-103.315</c:v>
                </c:pt>
                <c:pt idx="30638" formatCode="General">
                  <c:v>-104.964</c:v>
                </c:pt>
                <c:pt idx="30639" formatCode="General">
                  <c:v>-106.914</c:v>
                </c:pt>
                <c:pt idx="30640" formatCode="General">
                  <c:v>-109.116</c:v>
                </c:pt>
                <c:pt idx="30641" formatCode="General">
                  <c:v>-111.523</c:v>
                </c:pt>
                <c:pt idx="30642" formatCode="General">
                  <c:v>-114.145</c:v>
                </c:pt>
                <c:pt idx="30643" formatCode="General">
                  <c:v>-116.901</c:v>
                </c:pt>
                <c:pt idx="30644" formatCode="General">
                  <c:v>-119.667</c:v>
                </c:pt>
                <c:pt idx="30645" formatCode="General">
                  <c:v>-122.402</c:v>
                </c:pt>
                <c:pt idx="30646" formatCode="General">
                  <c:v>-125.124</c:v>
                </c:pt>
                <c:pt idx="30647" formatCode="General">
                  <c:v>-127.94799999999999</c:v>
                </c:pt>
                <c:pt idx="30648" formatCode="General">
                  <c:v>-130.904</c:v>
                </c:pt>
                <c:pt idx="30649" formatCode="General">
                  <c:v>-133.84700000000001</c:v>
                </c:pt>
                <c:pt idx="30650" formatCode="General">
                  <c:v>-136.65100000000001</c:v>
                </c:pt>
                <c:pt idx="30651" formatCode="General">
                  <c:v>-139.24299999999999</c:v>
                </c:pt>
                <c:pt idx="30652" formatCode="General">
                  <c:v>-141.506</c:v>
                </c:pt>
                <c:pt idx="30653" formatCode="General">
                  <c:v>-143.35599999999999</c:v>
                </c:pt>
                <c:pt idx="30654" formatCode="General">
                  <c:v>-144.85400000000001</c:v>
                </c:pt>
                <c:pt idx="30655" formatCode="General">
                  <c:v>-146.00299999999999</c:v>
                </c:pt>
                <c:pt idx="30656" formatCode="General">
                  <c:v>-146.71100000000001</c:v>
                </c:pt>
                <c:pt idx="30657" formatCode="General">
                  <c:v>-146.98699999999999</c:v>
                </c:pt>
                <c:pt idx="30658" formatCode="General">
                  <c:v>-146.905</c:v>
                </c:pt>
                <c:pt idx="30659" formatCode="General">
                  <c:v>-146.482</c:v>
                </c:pt>
                <c:pt idx="30660" formatCode="General">
                  <c:v>-145.72800000000001</c:v>
                </c:pt>
                <c:pt idx="30661" formatCode="General">
                  <c:v>-144.67599999999999</c:v>
                </c:pt>
                <c:pt idx="30662" formatCode="General">
                  <c:v>-143.34700000000001</c:v>
                </c:pt>
                <c:pt idx="30663" formatCode="General">
                  <c:v>-141.749</c:v>
                </c:pt>
                <c:pt idx="30664" formatCode="General">
                  <c:v>-139.916</c:v>
                </c:pt>
                <c:pt idx="30665" formatCode="General">
                  <c:v>-137.91399999999999</c:v>
                </c:pt>
                <c:pt idx="30666" formatCode="General">
                  <c:v>-135.90700000000001</c:v>
                </c:pt>
                <c:pt idx="30667" formatCode="General">
                  <c:v>-134.101</c:v>
                </c:pt>
                <c:pt idx="30668" formatCode="General">
                  <c:v>-132.685</c:v>
                </c:pt>
                <c:pt idx="30669" formatCode="General">
                  <c:v>-131.71799999999999</c:v>
                </c:pt>
                <c:pt idx="30670" formatCode="General">
                  <c:v>-131.1</c:v>
                </c:pt>
                <c:pt idx="30671" formatCode="General">
                  <c:v>-130.923</c:v>
                </c:pt>
                <c:pt idx="30672" formatCode="General">
                  <c:v>-131.35599999999999</c:v>
                </c:pt>
                <c:pt idx="30673" formatCode="General">
                  <c:v>-132.39599999999999</c:v>
                </c:pt>
                <c:pt idx="30674" formatCode="General">
                  <c:v>-133.93700000000001</c:v>
                </c:pt>
                <c:pt idx="30675" formatCode="General">
                  <c:v>-135.75</c:v>
                </c:pt>
                <c:pt idx="30676" formatCode="General">
                  <c:v>-137.61500000000001</c:v>
                </c:pt>
                <c:pt idx="30677" formatCode="General">
                  <c:v>-139.43600000000001</c:v>
                </c:pt>
                <c:pt idx="30678" formatCode="General">
                  <c:v>-141.20400000000001</c:v>
                </c:pt>
                <c:pt idx="30679" formatCode="General">
                  <c:v>-142.94200000000001</c:v>
                </c:pt>
                <c:pt idx="30680" formatCode="General">
                  <c:v>-144.68100000000001</c:v>
                </c:pt>
                <c:pt idx="30681" formatCode="General">
                  <c:v>-146.49199999999999</c:v>
                </c:pt>
                <c:pt idx="30682" formatCode="General">
                  <c:v>-148.48400000000001</c:v>
                </c:pt>
                <c:pt idx="30683" formatCode="General">
                  <c:v>-150.69300000000001</c:v>
                </c:pt>
                <c:pt idx="30684" formatCode="General">
                  <c:v>-153.04900000000001</c:v>
                </c:pt>
                <c:pt idx="30685" formatCode="General">
                  <c:v>-155.518</c:v>
                </c:pt>
                <c:pt idx="30686" formatCode="General">
                  <c:v>-158.04900000000001</c:v>
                </c:pt>
                <c:pt idx="30687" formatCode="General">
                  <c:v>-160.501</c:v>
                </c:pt>
                <c:pt idx="30688" formatCode="General">
                  <c:v>-162.79</c:v>
                </c:pt>
                <c:pt idx="30689" formatCode="General">
                  <c:v>-164.959</c:v>
                </c:pt>
                <c:pt idx="30690" formatCode="General">
                  <c:v>-167.012</c:v>
                </c:pt>
                <c:pt idx="30691" formatCode="General">
                  <c:v>-168.91300000000001</c:v>
                </c:pt>
                <c:pt idx="30692" formatCode="General">
                  <c:v>-170.48</c:v>
                </c:pt>
                <c:pt idx="30693" formatCode="General">
                  <c:v>-171.523</c:v>
                </c:pt>
                <c:pt idx="30694" formatCode="General">
                  <c:v>-172.012</c:v>
                </c:pt>
                <c:pt idx="30695" formatCode="General">
                  <c:v>-171.94800000000001</c:v>
                </c:pt>
                <c:pt idx="30696" formatCode="General">
                  <c:v>-171.358</c:v>
                </c:pt>
                <c:pt idx="30697" formatCode="General">
                  <c:v>-170.434</c:v>
                </c:pt>
                <c:pt idx="30698" formatCode="General">
                  <c:v>-169.41499999999999</c:v>
                </c:pt>
                <c:pt idx="30699" formatCode="General">
                  <c:v>-168.46</c:v>
                </c:pt>
                <c:pt idx="30700" formatCode="General">
                  <c:v>-167.71100000000001</c:v>
                </c:pt>
                <c:pt idx="30701" formatCode="General">
                  <c:v>-167.28899999999999</c:v>
                </c:pt>
                <c:pt idx="30702" formatCode="General">
                  <c:v>-167.30500000000001</c:v>
                </c:pt>
                <c:pt idx="30703" formatCode="General">
                  <c:v>-167.82400000000001</c:v>
                </c:pt>
                <c:pt idx="30704" formatCode="General">
                  <c:v>-168.77799999999999</c:v>
                </c:pt>
                <c:pt idx="30705" formatCode="General">
                  <c:v>-170.029</c:v>
                </c:pt>
                <c:pt idx="30706" formatCode="General">
                  <c:v>-171.404</c:v>
                </c:pt>
                <c:pt idx="30707" formatCode="General">
                  <c:v>-172.75700000000001</c:v>
                </c:pt>
                <c:pt idx="30708" formatCode="General">
                  <c:v>-174.12</c:v>
                </c:pt>
                <c:pt idx="30709" formatCode="General">
                  <c:v>-175.46199999999999</c:v>
                </c:pt>
                <c:pt idx="30710" formatCode="General">
                  <c:v>-176.65799999999999</c:v>
                </c:pt>
                <c:pt idx="30711" formatCode="General">
                  <c:v>-177.65199999999999</c:v>
                </c:pt>
                <c:pt idx="30712" formatCode="General">
                  <c:v>-178.43799999999999</c:v>
                </c:pt>
                <c:pt idx="30713" formatCode="General">
                  <c:v>-179.066</c:v>
                </c:pt>
                <c:pt idx="30714" formatCode="General">
                  <c:v>-179.565</c:v>
                </c:pt>
                <c:pt idx="30715" formatCode="General">
                  <c:v>-179.852</c:v>
                </c:pt>
                <c:pt idx="30716" formatCode="General">
                  <c:v>-179.88800000000001</c:v>
                </c:pt>
                <c:pt idx="30717" formatCode="General">
                  <c:v>-179.71</c:v>
                </c:pt>
                <c:pt idx="30718" formatCode="General">
                  <c:v>-179.31800000000001</c:v>
                </c:pt>
                <c:pt idx="30719" formatCode="General">
                  <c:v>-178.679</c:v>
                </c:pt>
                <c:pt idx="30720" formatCode="General">
                  <c:v>-177.756</c:v>
                </c:pt>
                <c:pt idx="30721" formatCode="General">
                  <c:v>-176.49100000000001</c:v>
                </c:pt>
                <c:pt idx="30722" formatCode="General">
                  <c:v>-174.80600000000001</c:v>
                </c:pt>
                <c:pt idx="30723" formatCode="General">
                  <c:v>-172.71799999999999</c:v>
                </c:pt>
                <c:pt idx="30724" formatCode="General">
                  <c:v>-170.33799999999999</c:v>
                </c:pt>
                <c:pt idx="30725" formatCode="General">
                  <c:v>-167.858</c:v>
                </c:pt>
                <c:pt idx="30726" formatCode="General">
                  <c:v>-165.476</c:v>
                </c:pt>
                <c:pt idx="30727" formatCode="General">
                  <c:v>-163.33500000000001</c:v>
                </c:pt>
                <c:pt idx="30728" formatCode="General">
                  <c:v>-161.50700000000001</c:v>
                </c:pt>
                <c:pt idx="30729" formatCode="General">
                  <c:v>-159.9</c:v>
                </c:pt>
                <c:pt idx="30730" formatCode="General">
                  <c:v>-158.37299999999999</c:v>
                </c:pt>
                <c:pt idx="30731" formatCode="General">
                  <c:v>-156.828</c:v>
                </c:pt>
                <c:pt idx="30732" formatCode="General">
                  <c:v>-155.46199999999999</c:v>
                </c:pt>
                <c:pt idx="30733" formatCode="General">
                  <c:v>-154.494</c:v>
                </c:pt>
                <c:pt idx="30734" formatCode="General">
                  <c:v>-153.82</c:v>
                </c:pt>
                <c:pt idx="30735" formatCode="General">
                  <c:v>-153.33199999999999</c:v>
                </c:pt>
                <c:pt idx="30736" formatCode="General">
                  <c:v>-153.00399999999999</c:v>
                </c:pt>
                <c:pt idx="30737" formatCode="General">
                  <c:v>-152.761</c:v>
                </c:pt>
                <c:pt idx="30738" formatCode="General">
                  <c:v>-152.501</c:v>
                </c:pt>
                <c:pt idx="30739" formatCode="General">
                  <c:v>-152.22999999999999</c:v>
                </c:pt>
                <c:pt idx="30740" formatCode="General">
                  <c:v>-152.00299999999999</c:v>
                </c:pt>
                <c:pt idx="30741" formatCode="General">
                  <c:v>-151.89699999999999</c:v>
                </c:pt>
                <c:pt idx="30742" formatCode="General">
                  <c:v>-151.941</c:v>
                </c:pt>
                <c:pt idx="30743" formatCode="General">
                  <c:v>-152.06</c:v>
                </c:pt>
                <c:pt idx="30744" formatCode="General">
                  <c:v>-152.17699999999999</c:v>
                </c:pt>
                <c:pt idx="30745" formatCode="General">
                  <c:v>-152.22900000000001</c:v>
                </c:pt>
                <c:pt idx="30746" formatCode="General">
                  <c:v>-152.31200000000001</c:v>
                </c:pt>
                <c:pt idx="30747" formatCode="General">
                  <c:v>-152.529</c:v>
                </c:pt>
                <c:pt idx="30748" formatCode="General">
                  <c:v>-152.81700000000001</c:v>
                </c:pt>
                <c:pt idx="30749" formatCode="General">
                  <c:v>-153.071</c:v>
                </c:pt>
                <c:pt idx="30750" formatCode="General">
                  <c:v>-153.15799999999999</c:v>
                </c:pt>
                <c:pt idx="30751" formatCode="General">
                  <c:v>-152.959</c:v>
                </c:pt>
                <c:pt idx="30752" formatCode="General">
                  <c:v>-152.4</c:v>
                </c:pt>
                <c:pt idx="30753" formatCode="General">
                  <c:v>-151.464</c:v>
                </c:pt>
                <c:pt idx="30754" formatCode="General">
                  <c:v>-150.185</c:v>
                </c:pt>
                <c:pt idx="30755" formatCode="General">
                  <c:v>-148.64099999999999</c:v>
                </c:pt>
                <c:pt idx="30756" formatCode="General">
                  <c:v>-146.874</c:v>
                </c:pt>
                <c:pt idx="30757" formatCode="General">
                  <c:v>-144.857</c:v>
                </c:pt>
                <c:pt idx="30758" formatCode="General">
                  <c:v>-142.648</c:v>
                </c:pt>
                <c:pt idx="30759" formatCode="General">
                  <c:v>-140.35400000000001</c:v>
                </c:pt>
                <c:pt idx="30760" formatCode="General">
                  <c:v>-138.154</c:v>
                </c:pt>
                <c:pt idx="30761" formatCode="General">
                  <c:v>-136.203</c:v>
                </c:pt>
                <c:pt idx="30762" formatCode="General">
                  <c:v>-134.47200000000001</c:v>
                </c:pt>
                <c:pt idx="30763" formatCode="General">
                  <c:v>-132.864</c:v>
                </c:pt>
                <c:pt idx="30764" formatCode="General">
                  <c:v>-131.27600000000001</c:v>
                </c:pt>
                <c:pt idx="30765" formatCode="General">
                  <c:v>-129.62799999999999</c:v>
                </c:pt>
                <c:pt idx="30766" formatCode="General">
                  <c:v>-127.869</c:v>
                </c:pt>
                <c:pt idx="30767" formatCode="General">
                  <c:v>-126.002</c:v>
                </c:pt>
                <c:pt idx="30768" formatCode="General">
                  <c:v>-124.068</c:v>
                </c:pt>
                <c:pt idx="30769" formatCode="General">
                  <c:v>-122.151</c:v>
                </c:pt>
                <c:pt idx="30770" formatCode="General">
                  <c:v>-120.345</c:v>
                </c:pt>
                <c:pt idx="30771" formatCode="General">
                  <c:v>-118.711</c:v>
                </c:pt>
                <c:pt idx="30772" formatCode="General">
                  <c:v>-117.206</c:v>
                </c:pt>
                <c:pt idx="30773" formatCode="General">
                  <c:v>-115.738</c:v>
                </c:pt>
                <c:pt idx="30774" formatCode="General">
                  <c:v>-114.255</c:v>
                </c:pt>
                <c:pt idx="30775" formatCode="General">
                  <c:v>-112.765</c:v>
                </c:pt>
                <c:pt idx="30776" formatCode="General">
                  <c:v>-111.35599999999999</c:v>
                </c:pt>
                <c:pt idx="30777" formatCode="General">
                  <c:v>-110.02</c:v>
                </c:pt>
                <c:pt idx="30778" formatCode="General">
                  <c:v>-108.658</c:v>
                </c:pt>
                <c:pt idx="30779" formatCode="General">
                  <c:v>-107.267</c:v>
                </c:pt>
                <c:pt idx="30780" formatCode="General">
                  <c:v>-105.877</c:v>
                </c:pt>
                <c:pt idx="30781" formatCode="General">
                  <c:v>-104.471</c:v>
                </c:pt>
                <c:pt idx="30782" formatCode="General">
                  <c:v>-103.05200000000001</c:v>
                </c:pt>
                <c:pt idx="30783" formatCode="General">
                  <c:v>-101.667</c:v>
                </c:pt>
                <c:pt idx="30784" formatCode="General">
                  <c:v>-100.337</c:v>
                </c:pt>
                <c:pt idx="30785" formatCode="General">
                  <c:v>-99.035399999999996</c:v>
                </c:pt>
                <c:pt idx="30786" formatCode="General">
                  <c:v>-97.653499999999994</c:v>
                </c:pt>
                <c:pt idx="30787" formatCode="General">
                  <c:v>-96.095200000000006</c:v>
                </c:pt>
                <c:pt idx="30788" formatCode="General">
                  <c:v>-94.386600000000001</c:v>
                </c:pt>
                <c:pt idx="30789" formatCode="General">
                  <c:v>-92.5167</c:v>
                </c:pt>
                <c:pt idx="30790" formatCode="General">
                  <c:v>-90.409199999999998</c:v>
                </c:pt>
                <c:pt idx="30791" formatCode="General">
                  <c:v>-88.055700000000002</c:v>
                </c:pt>
                <c:pt idx="30792" formatCode="General">
                  <c:v>-85.504499999999993</c:v>
                </c:pt>
                <c:pt idx="30793" formatCode="General">
                  <c:v>-82.702200000000005</c:v>
                </c:pt>
                <c:pt idx="30794" formatCode="General">
                  <c:v>-79.589399999999998</c:v>
                </c:pt>
                <c:pt idx="30795" formatCode="General">
                  <c:v>-76.248000000000005</c:v>
                </c:pt>
                <c:pt idx="30796" formatCode="General">
                  <c:v>-72.805999999999997</c:v>
                </c:pt>
                <c:pt idx="30797" formatCode="General">
                  <c:v>-69.368899999999996</c:v>
                </c:pt>
                <c:pt idx="30798" formatCode="General">
                  <c:v>-66.130099999999999</c:v>
                </c:pt>
                <c:pt idx="30799" formatCode="General">
                  <c:v>-63.2776</c:v>
                </c:pt>
                <c:pt idx="30800" formatCode="General">
                  <c:v>-60.649299999999997</c:v>
                </c:pt>
                <c:pt idx="30801" formatCode="General">
                  <c:v>-58.018799999999999</c:v>
                </c:pt>
                <c:pt idx="30802" formatCode="General">
                  <c:v>-55.309399999999997</c:v>
                </c:pt>
                <c:pt idx="30803" formatCode="General">
                  <c:v>-52.451500000000003</c:v>
                </c:pt>
                <c:pt idx="30804" formatCode="General">
                  <c:v>-49.4161</c:v>
                </c:pt>
                <c:pt idx="30805" formatCode="General">
                  <c:v>-46.251399999999997</c:v>
                </c:pt>
                <c:pt idx="30806" formatCode="General">
                  <c:v>-43.045299999999997</c:v>
                </c:pt>
                <c:pt idx="30807" formatCode="General">
                  <c:v>-39.945700000000002</c:v>
                </c:pt>
                <c:pt idx="30808" formatCode="General">
                  <c:v>-37.0503</c:v>
                </c:pt>
                <c:pt idx="30809" formatCode="General">
                  <c:v>-34.276000000000003</c:v>
                </c:pt>
                <c:pt idx="30810" formatCode="General">
                  <c:v>-31.523199999999999</c:v>
                </c:pt>
                <c:pt idx="30811" formatCode="General">
                  <c:v>-28.722799999999999</c:v>
                </c:pt>
                <c:pt idx="30812" formatCode="General">
                  <c:v>-25.847300000000001</c:v>
                </c:pt>
                <c:pt idx="30813" formatCode="General">
                  <c:v>-22.896699999999999</c:v>
                </c:pt>
                <c:pt idx="30814" formatCode="General">
                  <c:v>-19.867699999999999</c:v>
                </c:pt>
                <c:pt idx="30815" formatCode="General">
                  <c:v>-16.7698</c:v>
                </c:pt>
                <c:pt idx="30816" formatCode="General">
                  <c:v>-13.643000000000001</c:v>
                </c:pt>
                <c:pt idx="30817" formatCode="General">
                  <c:v>-10.5428</c:v>
                </c:pt>
                <c:pt idx="30818" formatCode="General">
                  <c:v>-7.5206</c:v>
                </c:pt>
                <c:pt idx="30819" formatCode="General">
                  <c:v>-4.6976599999999999</c:v>
                </c:pt>
                <c:pt idx="30820" formatCode="General">
                  <c:v>-2.1555200000000001</c:v>
                </c:pt>
                <c:pt idx="30821" formatCode="General">
                  <c:v>0.26396900000000001</c:v>
                </c:pt>
                <c:pt idx="30822" formatCode="General">
                  <c:v>2.6844600000000001</c:v>
                </c:pt>
                <c:pt idx="30823" formatCode="General">
                  <c:v>5.0492900000000001</c:v>
                </c:pt>
                <c:pt idx="30824" formatCode="General">
                  <c:v>7.4226599999999996</c:v>
                </c:pt>
                <c:pt idx="30825" formatCode="General">
                  <c:v>9.9732599999999998</c:v>
                </c:pt>
                <c:pt idx="30826" formatCode="General">
                  <c:v>12.7395</c:v>
                </c:pt>
                <c:pt idx="30827" formatCode="General">
                  <c:v>15.6929</c:v>
                </c:pt>
                <c:pt idx="30828" formatCode="General">
                  <c:v>18.857399999999998</c:v>
                </c:pt>
                <c:pt idx="30829" formatCode="General">
                  <c:v>22.2194</c:v>
                </c:pt>
                <c:pt idx="30830" formatCode="General">
                  <c:v>25.7</c:v>
                </c:pt>
                <c:pt idx="30831" formatCode="General">
                  <c:v>29.230699999999999</c:v>
                </c:pt>
                <c:pt idx="30832" formatCode="General">
                  <c:v>32.769300000000001</c:v>
                </c:pt>
                <c:pt idx="30833" formatCode="General">
                  <c:v>36.312100000000001</c:v>
                </c:pt>
                <c:pt idx="30834" formatCode="General">
                  <c:v>39.861199999999997</c:v>
                </c:pt>
                <c:pt idx="30835" formatCode="General">
                  <c:v>43.3797</c:v>
                </c:pt>
                <c:pt idx="30836" formatCode="General">
                  <c:v>46.846600000000002</c:v>
                </c:pt>
                <c:pt idx="30837" formatCode="General">
                  <c:v>50.2789</c:v>
                </c:pt>
                <c:pt idx="30838" formatCode="General">
                  <c:v>53.711300000000001</c:v>
                </c:pt>
                <c:pt idx="30839" formatCode="General">
                  <c:v>57.179200000000002</c:v>
                </c:pt>
                <c:pt idx="30840" formatCode="General">
                  <c:v>60.719000000000001</c:v>
                </c:pt>
                <c:pt idx="30841" formatCode="General">
                  <c:v>64.331599999999995</c:v>
                </c:pt>
                <c:pt idx="30842" formatCode="General">
                  <c:v>67.929199999999994</c:v>
                </c:pt>
                <c:pt idx="30843" formatCode="General">
                  <c:v>71.361500000000007</c:v>
                </c:pt>
                <c:pt idx="30844" formatCode="General">
                  <c:v>74.462199999999996</c:v>
                </c:pt>
                <c:pt idx="30845" formatCode="General">
                  <c:v>77.218999999999994</c:v>
                </c:pt>
                <c:pt idx="30846" formatCode="General">
                  <c:v>79.7256</c:v>
                </c:pt>
                <c:pt idx="30847" formatCode="General">
                  <c:v>81.895899999999997</c:v>
                </c:pt>
                <c:pt idx="30848" formatCode="General">
                  <c:v>83.645700000000005</c:v>
                </c:pt>
                <c:pt idx="30849" formatCode="General">
                  <c:v>85.111900000000006</c:v>
                </c:pt>
                <c:pt idx="30850" formatCode="General">
                  <c:v>86.4816</c:v>
                </c:pt>
                <c:pt idx="30851" formatCode="General">
                  <c:v>87.926000000000002</c:v>
                </c:pt>
                <c:pt idx="30852" formatCode="General">
                  <c:v>89.455500000000001</c:v>
                </c:pt>
                <c:pt idx="30853" formatCode="General">
                  <c:v>90.976600000000005</c:v>
                </c:pt>
                <c:pt idx="30854" formatCode="General">
                  <c:v>92.451999999999998</c:v>
                </c:pt>
                <c:pt idx="30855" formatCode="General">
                  <c:v>93.862499999999997</c:v>
                </c:pt>
                <c:pt idx="30856" formatCode="General">
                  <c:v>95.225899999999996</c:v>
                </c:pt>
                <c:pt idx="30857" formatCode="General">
                  <c:v>96.554699999999997</c:v>
                </c:pt>
                <c:pt idx="30858" formatCode="General">
                  <c:v>97.853099999999998</c:v>
                </c:pt>
                <c:pt idx="30859" formatCode="General">
                  <c:v>99.141300000000001</c:v>
                </c:pt>
                <c:pt idx="30860" formatCode="General">
                  <c:v>100.447</c:v>
                </c:pt>
                <c:pt idx="30861" formatCode="General">
                  <c:v>101.788</c:v>
                </c:pt>
                <c:pt idx="30862" formatCode="General">
                  <c:v>103.18600000000001</c:v>
                </c:pt>
                <c:pt idx="30863" formatCode="General">
                  <c:v>104.666</c:v>
                </c:pt>
                <c:pt idx="30864" formatCode="General">
                  <c:v>106.218</c:v>
                </c:pt>
                <c:pt idx="30865" formatCode="General">
                  <c:v>107.797</c:v>
                </c:pt>
                <c:pt idx="30866" formatCode="General">
                  <c:v>109.306</c:v>
                </c:pt>
                <c:pt idx="30867" formatCode="General">
                  <c:v>110.661</c:v>
                </c:pt>
                <c:pt idx="30868" formatCode="General">
                  <c:v>111.97</c:v>
                </c:pt>
                <c:pt idx="30869" formatCode="General">
                  <c:v>113.32599999999999</c:v>
                </c:pt>
                <c:pt idx="30870" formatCode="General">
                  <c:v>114.679</c:v>
                </c:pt>
                <c:pt idx="30871" formatCode="General">
                  <c:v>115.996</c:v>
                </c:pt>
                <c:pt idx="30872" formatCode="General">
                  <c:v>117.285</c:v>
                </c:pt>
                <c:pt idx="30873" formatCode="General">
                  <c:v>118.52800000000001</c:v>
                </c:pt>
                <c:pt idx="30874" formatCode="General">
                  <c:v>119.703</c:v>
                </c:pt>
                <c:pt idx="30875" formatCode="General">
                  <c:v>120.83199999999999</c:v>
                </c:pt>
                <c:pt idx="30876" formatCode="General">
                  <c:v>121.967</c:v>
                </c:pt>
                <c:pt idx="30877" formatCode="General">
                  <c:v>123.187</c:v>
                </c:pt>
                <c:pt idx="30878" formatCode="General">
                  <c:v>124.553</c:v>
                </c:pt>
                <c:pt idx="30879" formatCode="General">
                  <c:v>126.08799999999999</c:v>
                </c:pt>
                <c:pt idx="30880" formatCode="General">
                  <c:v>127.736</c:v>
                </c:pt>
                <c:pt idx="30881" formatCode="General">
                  <c:v>129.40600000000001</c:v>
                </c:pt>
                <c:pt idx="30882" formatCode="General">
                  <c:v>131.01499999999999</c:v>
                </c:pt>
                <c:pt idx="30883" formatCode="General">
                  <c:v>132.477</c:v>
                </c:pt>
                <c:pt idx="30884" formatCode="General">
                  <c:v>133.74199999999999</c:v>
                </c:pt>
                <c:pt idx="30885" formatCode="General">
                  <c:v>134.86600000000001</c:v>
                </c:pt>
                <c:pt idx="30886" formatCode="General">
                  <c:v>135.96100000000001</c:v>
                </c:pt>
                <c:pt idx="30887" formatCode="General">
                  <c:v>137.149</c:v>
                </c:pt>
                <c:pt idx="30888" formatCode="General">
                  <c:v>138.523</c:v>
                </c:pt>
                <c:pt idx="30889" formatCode="General">
                  <c:v>140.06100000000001</c:v>
                </c:pt>
                <c:pt idx="30890" formatCode="General">
                  <c:v>141.70099999999999</c:v>
                </c:pt>
                <c:pt idx="30891" formatCode="General">
                  <c:v>143.352</c:v>
                </c:pt>
                <c:pt idx="30892" formatCode="General">
                  <c:v>145.001</c:v>
                </c:pt>
                <c:pt idx="30893" formatCode="General">
                  <c:v>146.69200000000001</c:v>
                </c:pt>
                <c:pt idx="30894" formatCode="General">
                  <c:v>148.44900000000001</c:v>
                </c:pt>
                <c:pt idx="30895" formatCode="General">
                  <c:v>150.298</c:v>
                </c:pt>
                <c:pt idx="30896" formatCode="General">
                  <c:v>152.35499999999999</c:v>
                </c:pt>
                <c:pt idx="30897" formatCode="General">
                  <c:v>154.691</c:v>
                </c:pt>
                <c:pt idx="30898" formatCode="General">
                  <c:v>157.249</c:v>
                </c:pt>
                <c:pt idx="30899" formatCode="General">
                  <c:v>159.876</c:v>
                </c:pt>
                <c:pt idx="30900" formatCode="General">
                  <c:v>162.399</c:v>
                </c:pt>
                <c:pt idx="30901" formatCode="General">
                  <c:v>164.75899999999999</c:v>
                </c:pt>
                <c:pt idx="30902" formatCode="General">
                  <c:v>166.94900000000001</c:v>
                </c:pt>
                <c:pt idx="30903" formatCode="General">
                  <c:v>168.999</c:v>
                </c:pt>
                <c:pt idx="30904" formatCode="General">
                  <c:v>170.971</c:v>
                </c:pt>
                <c:pt idx="30905" formatCode="General">
                  <c:v>172.93</c:v>
                </c:pt>
                <c:pt idx="30906" formatCode="General">
                  <c:v>174.893</c:v>
                </c:pt>
                <c:pt idx="30907" formatCode="General">
                  <c:v>176.828</c:v>
                </c:pt>
                <c:pt idx="30908" formatCode="General">
                  <c:v>178.67699999999999</c:v>
                </c:pt>
                <c:pt idx="30909" formatCode="General">
                  <c:v>180.39599999999999</c:v>
                </c:pt>
                <c:pt idx="30910" formatCode="General">
                  <c:v>181.98</c:v>
                </c:pt>
                <c:pt idx="30911" formatCode="General">
                  <c:v>183.441</c:v>
                </c:pt>
                <c:pt idx="30912" formatCode="General">
                  <c:v>184.80099999999999</c:v>
                </c:pt>
                <c:pt idx="30913" formatCode="General">
                  <c:v>186.05799999999999</c:v>
                </c:pt>
                <c:pt idx="30914" formatCode="General">
                  <c:v>187.19499999999999</c:v>
                </c:pt>
                <c:pt idx="30915" formatCode="General">
                  <c:v>188.18</c:v>
                </c:pt>
                <c:pt idx="30916" formatCode="General">
                  <c:v>189.001</c:v>
                </c:pt>
                <c:pt idx="30917" formatCode="General">
                  <c:v>189.71100000000001</c:v>
                </c:pt>
                <c:pt idx="30918" formatCode="General">
                  <c:v>190.31100000000001</c:v>
                </c:pt>
                <c:pt idx="30919" formatCode="General">
                  <c:v>190.749</c:v>
                </c:pt>
                <c:pt idx="30920" formatCode="General">
                  <c:v>190.93799999999999</c:v>
                </c:pt>
                <c:pt idx="30921" formatCode="General">
                  <c:v>190.81200000000001</c:v>
                </c:pt>
                <c:pt idx="30922" formatCode="General">
                  <c:v>190.398</c:v>
                </c:pt>
                <c:pt idx="30923" formatCode="General">
                  <c:v>189.779</c:v>
                </c:pt>
                <c:pt idx="30924" formatCode="General">
                  <c:v>189.08699999999999</c:v>
                </c:pt>
                <c:pt idx="30925" formatCode="General">
                  <c:v>188.459</c:v>
                </c:pt>
                <c:pt idx="30926" formatCode="General">
                  <c:v>187.994</c:v>
                </c:pt>
                <c:pt idx="30927" formatCode="General">
                  <c:v>187.745</c:v>
                </c:pt>
                <c:pt idx="30928" formatCode="General">
                  <c:v>187.72499999999999</c:v>
                </c:pt>
                <c:pt idx="30929" formatCode="General">
                  <c:v>187.85</c:v>
                </c:pt>
                <c:pt idx="30930" formatCode="General">
                  <c:v>188.01300000000001</c:v>
                </c:pt>
                <c:pt idx="30931" formatCode="General">
                  <c:v>188.167</c:v>
                </c:pt>
                <c:pt idx="30932" formatCode="General">
                  <c:v>188.31</c:v>
                </c:pt>
                <c:pt idx="30933" formatCode="General">
                  <c:v>188.47399999999999</c:v>
                </c:pt>
                <c:pt idx="30934" formatCode="General">
                  <c:v>188.66399999999999</c:v>
                </c:pt>
                <c:pt idx="30935" formatCode="General">
                  <c:v>188.881</c:v>
                </c:pt>
                <c:pt idx="30936" formatCode="General">
                  <c:v>189.14099999999999</c:v>
                </c:pt>
                <c:pt idx="30937" formatCode="General">
                  <c:v>189.405</c:v>
                </c:pt>
                <c:pt idx="30938" formatCode="General">
                  <c:v>189.53299999999999</c:v>
                </c:pt>
                <c:pt idx="30939" formatCode="General">
                  <c:v>189.37799999999999</c:v>
                </c:pt>
                <c:pt idx="30940" formatCode="General">
                  <c:v>188.84299999999999</c:v>
                </c:pt>
                <c:pt idx="30941" formatCode="General">
                  <c:v>187.995</c:v>
                </c:pt>
                <c:pt idx="30942" formatCode="General">
                  <c:v>186.952</c:v>
                </c:pt>
                <c:pt idx="30943" formatCode="General">
                  <c:v>185.78100000000001</c:v>
                </c:pt>
                <c:pt idx="30944" formatCode="General">
                  <c:v>184.55699999999999</c:v>
                </c:pt>
                <c:pt idx="30945" formatCode="General">
                  <c:v>183.33199999999999</c:v>
                </c:pt>
                <c:pt idx="30946" formatCode="General">
                  <c:v>182.167</c:v>
                </c:pt>
                <c:pt idx="30947" formatCode="General">
                  <c:v>181.11500000000001</c:v>
                </c:pt>
                <c:pt idx="30948" formatCode="General">
                  <c:v>180.2</c:v>
                </c:pt>
                <c:pt idx="30949" formatCode="General">
                  <c:v>179.42400000000001</c:v>
                </c:pt>
                <c:pt idx="30950" formatCode="General">
                  <c:v>178.76599999999999</c:v>
                </c:pt>
                <c:pt idx="30951" formatCode="General">
                  <c:v>178.209</c:v>
                </c:pt>
                <c:pt idx="30952" formatCode="General">
                  <c:v>177.755</c:v>
                </c:pt>
                <c:pt idx="30953" formatCode="General">
                  <c:v>177.38499999999999</c:v>
                </c:pt>
                <c:pt idx="30954" formatCode="General">
                  <c:v>177.077</c:v>
                </c:pt>
                <c:pt idx="30955" formatCode="General">
                  <c:v>176.82499999999999</c:v>
                </c:pt>
                <c:pt idx="30956" formatCode="General">
                  <c:v>176.61099999999999</c:v>
                </c:pt>
                <c:pt idx="30957" formatCode="General">
                  <c:v>176.37100000000001</c:v>
                </c:pt>
                <c:pt idx="30958" formatCode="General">
                  <c:v>176.06399999999999</c:v>
                </c:pt>
                <c:pt idx="30959" formatCode="General">
                  <c:v>175.69399999999999</c:v>
                </c:pt>
                <c:pt idx="30960" formatCode="General">
                  <c:v>175.25899999999999</c:v>
                </c:pt>
                <c:pt idx="30961" formatCode="General">
                  <c:v>174.75299999999999</c:v>
                </c:pt>
                <c:pt idx="30962" formatCode="General">
                  <c:v>174.09399999999999</c:v>
                </c:pt>
                <c:pt idx="30963" formatCode="General">
                  <c:v>173.239</c:v>
                </c:pt>
                <c:pt idx="30964" formatCode="General">
                  <c:v>172.27699999999999</c:v>
                </c:pt>
                <c:pt idx="30965" formatCode="General">
                  <c:v>171.30199999999999</c:v>
                </c:pt>
                <c:pt idx="30966" formatCode="General">
                  <c:v>170.375</c:v>
                </c:pt>
                <c:pt idx="30967" formatCode="General">
                  <c:v>169.434</c:v>
                </c:pt>
                <c:pt idx="30968" formatCode="General">
                  <c:v>168.374</c:v>
                </c:pt>
                <c:pt idx="30969" formatCode="General">
                  <c:v>167.142</c:v>
                </c:pt>
                <c:pt idx="30970" formatCode="General">
                  <c:v>165.696</c:v>
                </c:pt>
                <c:pt idx="30971" formatCode="General">
                  <c:v>164.03</c:v>
                </c:pt>
                <c:pt idx="30972" formatCode="General">
                  <c:v>162.148</c:v>
                </c:pt>
                <c:pt idx="30973" formatCode="General">
                  <c:v>160.06800000000001</c:v>
                </c:pt>
                <c:pt idx="30974" formatCode="General">
                  <c:v>157.744</c:v>
                </c:pt>
                <c:pt idx="30975" formatCode="General">
                  <c:v>155.12799999999999</c:v>
                </c:pt>
                <c:pt idx="30976" formatCode="General">
                  <c:v>152.233</c:v>
                </c:pt>
                <c:pt idx="30977" formatCode="General">
                  <c:v>149.10599999999999</c:v>
                </c:pt>
                <c:pt idx="30978" formatCode="General">
                  <c:v>145.83500000000001</c:v>
                </c:pt>
                <c:pt idx="30979" formatCode="General">
                  <c:v>142.518</c:v>
                </c:pt>
                <c:pt idx="30980" formatCode="General">
                  <c:v>139.24199999999999</c:v>
                </c:pt>
                <c:pt idx="30981" formatCode="General">
                  <c:v>136.11199999999999</c:v>
                </c:pt>
                <c:pt idx="30982" formatCode="General">
                  <c:v>133.21700000000001</c:v>
                </c:pt>
                <c:pt idx="30983" formatCode="General">
                  <c:v>130.57499999999999</c:v>
                </c:pt>
                <c:pt idx="30984" formatCode="General">
                  <c:v>128.19200000000001</c:v>
                </c:pt>
                <c:pt idx="30985" formatCode="General">
                  <c:v>126.078</c:v>
                </c:pt>
                <c:pt idx="30986" formatCode="General">
                  <c:v>124.218</c:v>
                </c:pt>
                <c:pt idx="30987" formatCode="General">
                  <c:v>122.584</c:v>
                </c:pt>
                <c:pt idx="30988" formatCode="General">
                  <c:v>121.071</c:v>
                </c:pt>
                <c:pt idx="30989" formatCode="General">
                  <c:v>119.584</c:v>
                </c:pt>
                <c:pt idx="30990" formatCode="General">
                  <c:v>118.142</c:v>
                </c:pt>
                <c:pt idx="30991" formatCode="General">
                  <c:v>116.773</c:v>
                </c:pt>
                <c:pt idx="30992" formatCode="General">
                  <c:v>115.489</c:v>
                </c:pt>
                <c:pt idx="30993" formatCode="General">
                  <c:v>114.264</c:v>
                </c:pt>
                <c:pt idx="30994" formatCode="General">
                  <c:v>113.047</c:v>
                </c:pt>
                <c:pt idx="30995" formatCode="General">
                  <c:v>111.685</c:v>
                </c:pt>
                <c:pt idx="30996" formatCode="General">
                  <c:v>110.01300000000001</c:v>
                </c:pt>
                <c:pt idx="30997" formatCode="General">
                  <c:v>107.968</c:v>
                </c:pt>
                <c:pt idx="30998" formatCode="General">
                  <c:v>105.55200000000001</c:v>
                </c:pt>
                <c:pt idx="30999" formatCode="General">
                  <c:v>102.834</c:v>
                </c:pt>
                <c:pt idx="31000" formatCode="General">
                  <c:v>99.879499999999993</c:v>
                </c:pt>
                <c:pt idx="31001" formatCode="General">
                  <c:v>96.744900000000001</c:v>
                </c:pt>
                <c:pt idx="31002" formatCode="General">
                  <c:v>93.549800000000005</c:v>
                </c:pt>
                <c:pt idx="31003" formatCode="General">
                  <c:v>90.452399999999997</c:v>
                </c:pt>
                <c:pt idx="31004" formatCode="General">
                  <c:v>87.643500000000003</c:v>
                </c:pt>
                <c:pt idx="31005" formatCode="General">
                  <c:v>85.250500000000002</c:v>
                </c:pt>
                <c:pt idx="31006" formatCode="General">
                  <c:v>83.255899999999997</c:v>
                </c:pt>
                <c:pt idx="31007" formatCode="General">
                  <c:v>81.544200000000004</c:v>
                </c:pt>
                <c:pt idx="31008" formatCode="General">
                  <c:v>79.991699999999994</c:v>
                </c:pt>
                <c:pt idx="31009" formatCode="General">
                  <c:v>78.550600000000003</c:v>
                </c:pt>
                <c:pt idx="31010" formatCode="General">
                  <c:v>77.186499999999995</c:v>
                </c:pt>
                <c:pt idx="31011" formatCode="General">
                  <c:v>75.887100000000004</c:v>
                </c:pt>
                <c:pt idx="31012" formatCode="General">
                  <c:v>74.626800000000003</c:v>
                </c:pt>
                <c:pt idx="31013" formatCode="General">
                  <c:v>73.366900000000001</c:v>
                </c:pt>
                <c:pt idx="31014" formatCode="General">
                  <c:v>72.039299999999997</c:v>
                </c:pt>
                <c:pt idx="31015" formatCode="General">
                  <c:v>70.575800000000001</c:v>
                </c:pt>
                <c:pt idx="31016" formatCode="General">
                  <c:v>68.985900000000001</c:v>
                </c:pt>
                <c:pt idx="31017" formatCode="General">
                  <c:v>67.233599999999996</c:v>
                </c:pt>
                <c:pt idx="31018" formatCode="General">
                  <c:v>65.183099999999996</c:v>
                </c:pt>
                <c:pt idx="31019" formatCode="General">
                  <c:v>62.797400000000003</c:v>
                </c:pt>
                <c:pt idx="31020" formatCode="General">
                  <c:v>60.131399999999999</c:v>
                </c:pt>
                <c:pt idx="31021" formatCode="General">
                  <c:v>57.327599999999997</c:v>
                </c:pt>
                <c:pt idx="31022" formatCode="General">
                  <c:v>54.507100000000001</c:v>
                </c:pt>
                <c:pt idx="31023" formatCode="General">
                  <c:v>51.543700000000001</c:v>
                </c:pt>
                <c:pt idx="31024" formatCode="General">
                  <c:v>48.322000000000003</c:v>
                </c:pt>
                <c:pt idx="31025" formatCode="General">
                  <c:v>44.862499999999997</c:v>
                </c:pt>
                <c:pt idx="31026" formatCode="General">
                  <c:v>41.220500000000001</c:v>
                </c:pt>
                <c:pt idx="31027" formatCode="General">
                  <c:v>37.470199999999998</c:v>
                </c:pt>
                <c:pt idx="31028" formatCode="General">
                  <c:v>33.672199999999997</c:v>
                </c:pt>
                <c:pt idx="31029" formatCode="General">
                  <c:v>29.893599999999999</c:v>
                </c:pt>
                <c:pt idx="31030" formatCode="General">
                  <c:v>26.2514</c:v>
                </c:pt>
                <c:pt idx="31031" formatCode="General">
                  <c:v>22.845400000000001</c:v>
                </c:pt>
                <c:pt idx="31032" formatCode="General">
                  <c:v>19.715499999999999</c:v>
                </c:pt>
                <c:pt idx="31033" formatCode="General">
                  <c:v>16.843900000000001</c:v>
                </c:pt>
                <c:pt idx="31034" formatCode="General">
                  <c:v>14.178599999999999</c:v>
                </c:pt>
                <c:pt idx="31035" formatCode="General">
                  <c:v>11.621</c:v>
                </c:pt>
                <c:pt idx="31036" formatCode="General">
                  <c:v>9.0854900000000001</c:v>
                </c:pt>
                <c:pt idx="31037" formatCode="General">
                  <c:v>6.6068300000000004</c:v>
                </c:pt>
                <c:pt idx="31038" formatCode="General">
                  <c:v>4.2118700000000002</c:v>
                </c:pt>
                <c:pt idx="31039" formatCode="General">
                  <c:v>1.87679</c:v>
                </c:pt>
                <c:pt idx="31040" formatCode="General">
                  <c:v>-0.42087200000000002</c:v>
                </c:pt>
                <c:pt idx="31041" formatCode="General">
                  <c:v>-2.7075399999999998</c:v>
                </c:pt>
                <c:pt idx="31042" formatCode="General">
                  <c:v>-5.1872999999999996</c:v>
                </c:pt>
                <c:pt idx="31043" formatCode="General">
                  <c:v>-8.05335</c:v>
                </c:pt>
                <c:pt idx="31044" formatCode="General">
                  <c:v>-11.297800000000001</c:v>
                </c:pt>
                <c:pt idx="31045" formatCode="General">
                  <c:v>-14.818099999999999</c:v>
                </c:pt>
                <c:pt idx="31046" formatCode="General">
                  <c:v>-18.434899999999999</c:v>
                </c:pt>
                <c:pt idx="31047" formatCode="General">
                  <c:v>-21.964400000000001</c:v>
                </c:pt>
                <c:pt idx="31048" formatCode="General">
                  <c:v>-25.270800000000001</c:v>
                </c:pt>
                <c:pt idx="31049" formatCode="General">
                  <c:v>-28.411799999999999</c:v>
                </c:pt>
                <c:pt idx="31050" formatCode="General">
                  <c:v>-31.511900000000001</c:v>
                </c:pt>
                <c:pt idx="31051" formatCode="General">
                  <c:v>-34.633800000000001</c:v>
                </c:pt>
                <c:pt idx="31052" formatCode="General">
                  <c:v>-37.7836</c:v>
                </c:pt>
                <c:pt idx="31053" formatCode="General">
                  <c:v>-40.906700000000001</c:v>
                </c:pt>
                <c:pt idx="31054" formatCode="General">
                  <c:v>-43.9285</c:v>
                </c:pt>
                <c:pt idx="31055" formatCode="General">
                  <c:v>-46.7819</c:v>
                </c:pt>
                <c:pt idx="31056" formatCode="General">
                  <c:v>-49.439700000000002</c:v>
                </c:pt>
                <c:pt idx="31057" formatCode="General">
                  <c:v>-51.891300000000001</c:v>
                </c:pt>
                <c:pt idx="31058" formatCode="General">
                  <c:v>-54.1479</c:v>
                </c:pt>
                <c:pt idx="31059" formatCode="General">
                  <c:v>-56.238999999999997</c:v>
                </c:pt>
                <c:pt idx="31060" formatCode="General">
                  <c:v>-58.204799999999999</c:v>
                </c:pt>
                <c:pt idx="31061" formatCode="General">
                  <c:v>-60.081499999999998</c:v>
                </c:pt>
                <c:pt idx="31062" formatCode="General">
                  <c:v>-61.885599999999997</c:v>
                </c:pt>
                <c:pt idx="31063" formatCode="General">
                  <c:v>-63.581699999999998</c:v>
                </c:pt>
                <c:pt idx="31064" formatCode="General">
                  <c:v>-65.1404</c:v>
                </c:pt>
                <c:pt idx="31065" formatCode="General">
                  <c:v>-66.578100000000006</c:v>
                </c:pt>
                <c:pt idx="31066" formatCode="General">
                  <c:v>-67.906700000000001</c:v>
                </c:pt>
                <c:pt idx="31067" formatCode="General">
                  <c:v>-69.134</c:v>
                </c:pt>
                <c:pt idx="31068" formatCode="General">
                  <c:v>-70.348200000000006</c:v>
                </c:pt>
                <c:pt idx="31069" formatCode="General">
                  <c:v>-71.655100000000004</c:v>
                </c:pt>
                <c:pt idx="31070" formatCode="General">
                  <c:v>-73.082700000000003</c:v>
                </c:pt>
                <c:pt idx="31071" formatCode="General">
                  <c:v>-74.626999999999995</c:v>
                </c:pt>
                <c:pt idx="31072" formatCode="General">
                  <c:v>-76.247699999999995</c:v>
                </c:pt>
                <c:pt idx="31073" formatCode="General">
                  <c:v>-77.914100000000005</c:v>
                </c:pt>
                <c:pt idx="31074" formatCode="General">
                  <c:v>-79.625100000000003</c:v>
                </c:pt>
                <c:pt idx="31075" formatCode="General">
                  <c:v>-81.383399999999995</c:v>
                </c:pt>
                <c:pt idx="31076" formatCode="General">
                  <c:v>-83.189800000000005</c:v>
                </c:pt>
                <c:pt idx="31077" formatCode="General">
                  <c:v>-85.037000000000006</c:v>
                </c:pt>
                <c:pt idx="31078" formatCode="General">
                  <c:v>-86.9298</c:v>
                </c:pt>
                <c:pt idx="31079" formatCode="General">
                  <c:v>-88.892700000000005</c:v>
                </c:pt>
                <c:pt idx="31080" formatCode="General">
                  <c:v>-90.980500000000006</c:v>
                </c:pt>
                <c:pt idx="31081" formatCode="General">
                  <c:v>-93.254300000000001</c:v>
                </c:pt>
                <c:pt idx="31082" formatCode="General">
                  <c:v>-95.772599999999997</c:v>
                </c:pt>
                <c:pt idx="31083" formatCode="General">
                  <c:v>-98.572299999999998</c:v>
                </c:pt>
                <c:pt idx="31084" formatCode="General">
                  <c:v>-101.621</c:v>
                </c:pt>
                <c:pt idx="31085" formatCode="General">
                  <c:v>-104.874</c:v>
                </c:pt>
                <c:pt idx="31086" formatCode="General">
                  <c:v>-108.306</c:v>
                </c:pt>
                <c:pt idx="31087" formatCode="General">
                  <c:v>-111.82899999999999</c:v>
                </c:pt>
                <c:pt idx="31088" formatCode="General">
                  <c:v>-115.33</c:v>
                </c:pt>
                <c:pt idx="31089" formatCode="General">
                  <c:v>-118.69</c:v>
                </c:pt>
                <c:pt idx="31090" formatCode="General">
                  <c:v>-121.8</c:v>
                </c:pt>
                <c:pt idx="31091" formatCode="General">
                  <c:v>-124.61</c:v>
                </c:pt>
                <c:pt idx="31092" formatCode="General">
                  <c:v>-127.11499999999999</c:v>
                </c:pt>
                <c:pt idx="31093" formatCode="General">
                  <c:v>-129.376</c:v>
                </c:pt>
                <c:pt idx="31094" formatCode="General">
                  <c:v>-131.43199999999999</c:v>
                </c:pt>
                <c:pt idx="31095" formatCode="General">
                  <c:v>-133.30000000000001</c:v>
                </c:pt>
                <c:pt idx="31096" formatCode="General">
                  <c:v>-135.05000000000001</c:v>
                </c:pt>
                <c:pt idx="31097" formatCode="General">
                  <c:v>-136.739</c:v>
                </c:pt>
                <c:pt idx="31098" formatCode="General">
                  <c:v>-138.351</c:v>
                </c:pt>
                <c:pt idx="31099" formatCode="General">
                  <c:v>-139.81299999999999</c:v>
                </c:pt>
                <c:pt idx="31100" formatCode="General">
                  <c:v>-141.01300000000001</c:v>
                </c:pt>
                <c:pt idx="31101" formatCode="General">
                  <c:v>-141.78399999999999</c:v>
                </c:pt>
                <c:pt idx="31102" formatCode="General">
                  <c:v>-141.97300000000001</c:v>
                </c:pt>
                <c:pt idx="31103" formatCode="General">
                  <c:v>-141.69900000000001</c:v>
                </c:pt>
                <c:pt idx="31104" formatCode="General">
                  <c:v>-141.161</c:v>
                </c:pt>
                <c:pt idx="31105" formatCode="General">
                  <c:v>-140.51900000000001</c:v>
                </c:pt>
                <c:pt idx="31106" formatCode="General">
                  <c:v>-139.904</c:v>
                </c:pt>
                <c:pt idx="31107" formatCode="General">
                  <c:v>-139.35499999999999</c:v>
                </c:pt>
                <c:pt idx="31108" formatCode="General">
                  <c:v>-138.88499999999999</c:v>
                </c:pt>
                <c:pt idx="31109" formatCode="General">
                  <c:v>-138.49700000000001</c:v>
                </c:pt>
                <c:pt idx="31110" formatCode="General">
                  <c:v>-138.17699999999999</c:v>
                </c:pt>
                <c:pt idx="31111" formatCode="General">
                  <c:v>-137.928</c:v>
                </c:pt>
                <c:pt idx="31112" formatCode="General">
                  <c:v>-137.80500000000001</c:v>
                </c:pt>
                <c:pt idx="31113" formatCode="General">
                  <c:v>-137.86000000000001</c:v>
                </c:pt>
                <c:pt idx="31114" formatCode="General">
                  <c:v>-138.119</c:v>
                </c:pt>
                <c:pt idx="31115" formatCode="General">
                  <c:v>-138.541</c:v>
                </c:pt>
                <c:pt idx="31116" formatCode="General">
                  <c:v>-139.048</c:v>
                </c:pt>
                <c:pt idx="31117" formatCode="General">
                  <c:v>-139.53299999999999</c:v>
                </c:pt>
                <c:pt idx="31118" formatCode="General">
                  <c:v>-139.93700000000001</c:v>
                </c:pt>
                <c:pt idx="31119" formatCode="General">
                  <c:v>-140.32400000000001</c:v>
                </c:pt>
                <c:pt idx="31120" formatCode="General">
                  <c:v>-140.74700000000001</c:v>
                </c:pt>
                <c:pt idx="31121" formatCode="General">
                  <c:v>-141.22999999999999</c:v>
                </c:pt>
                <c:pt idx="31122" formatCode="General">
                  <c:v>-141.648</c:v>
                </c:pt>
                <c:pt idx="31123" formatCode="General">
                  <c:v>-141.87299999999999</c:v>
                </c:pt>
                <c:pt idx="31124" formatCode="General">
                  <c:v>-142.01900000000001</c:v>
                </c:pt>
                <c:pt idx="31125" formatCode="General">
                  <c:v>-142.215</c:v>
                </c:pt>
                <c:pt idx="31126" formatCode="General">
                  <c:v>-142.494</c:v>
                </c:pt>
                <c:pt idx="31127" formatCode="General">
                  <c:v>-142.851</c:v>
                </c:pt>
                <c:pt idx="31128" formatCode="General">
                  <c:v>-143.239</c:v>
                </c:pt>
                <c:pt idx="31129" formatCode="General">
                  <c:v>-143.58000000000001</c:v>
                </c:pt>
                <c:pt idx="31130" formatCode="General">
                  <c:v>-143.827</c:v>
                </c:pt>
                <c:pt idx="31131" formatCode="General">
                  <c:v>-144.041</c:v>
                </c:pt>
                <c:pt idx="31132" formatCode="General">
                  <c:v>-144.28</c:v>
                </c:pt>
                <c:pt idx="31133" formatCode="General">
                  <c:v>-144.56100000000001</c:v>
                </c:pt>
                <c:pt idx="31134" formatCode="General">
                  <c:v>-144.887</c:v>
                </c:pt>
                <c:pt idx="31135" formatCode="General">
                  <c:v>-145.24799999999999</c:v>
                </c:pt>
                <c:pt idx="31136" formatCode="General">
                  <c:v>-145.57300000000001</c:v>
                </c:pt>
                <c:pt idx="31137" formatCode="General">
                  <c:v>-145.80099999999999</c:v>
                </c:pt>
                <c:pt idx="31138" formatCode="General">
                  <c:v>-145.99299999999999</c:v>
                </c:pt>
                <c:pt idx="31139" formatCode="General">
                  <c:v>-146.221</c:v>
                </c:pt>
                <c:pt idx="31140" formatCode="General">
                  <c:v>-146.505</c:v>
                </c:pt>
                <c:pt idx="31141" formatCode="General">
                  <c:v>-146.876</c:v>
                </c:pt>
                <c:pt idx="31142" formatCode="General">
                  <c:v>-147.36000000000001</c:v>
                </c:pt>
                <c:pt idx="31143" formatCode="General">
                  <c:v>-147.911</c:v>
                </c:pt>
                <c:pt idx="31144" formatCode="General">
                  <c:v>-148.49700000000001</c:v>
                </c:pt>
                <c:pt idx="31145" formatCode="General">
                  <c:v>-149.196</c:v>
                </c:pt>
                <c:pt idx="31146" formatCode="General">
                  <c:v>-150.078</c:v>
                </c:pt>
                <c:pt idx="31147" formatCode="General">
                  <c:v>-151.16399999999999</c:v>
                </c:pt>
                <c:pt idx="31148" formatCode="General">
                  <c:v>-152.42599999999999</c:v>
                </c:pt>
                <c:pt idx="31149" formatCode="General">
                  <c:v>-153.80099999999999</c:v>
                </c:pt>
                <c:pt idx="31150" formatCode="General">
                  <c:v>-155.19399999999999</c:v>
                </c:pt>
                <c:pt idx="31151" formatCode="General">
                  <c:v>-156.50200000000001</c:v>
                </c:pt>
                <c:pt idx="31152" formatCode="General">
                  <c:v>-157.672</c:v>
                </c:pt>
                <c:pt idx="31153" formatCode="General">
                  <c:v>-158.73599999999999</c:v>
                </c:pt>
                <c:pt idx="31154" formatCode="General">
                  <c:v>-159.80199999999999</c:v>
                </c:pt>
                <c:pt idx="31155" formatCode="General">
                  <c:v>-160.88300000000001</c:v>
                </c:pt>
                <c:pt idx="31156" formatCode="General">
                  <c:v>-161.94</c:v>
                </c:pt>
                <c:pt idx="31157" formatCode="General">
                  <c:v>-162.90799999999999</c:v>
                </c:pt>
                <c:pt idx="31158" formatCode="General">
                  <c:v>-163.70699999999999</c:v>
                </c:pt>
                <c:pt idx="31159" formatCode="General">
                  <c:v>-164.24600000000001</c:v>
                </c:pt>
                <c:pt idx="31160" formatCode="General">
                  <c:v>-164.392</c:v>
                </c:pt>
                <c:pt idx="31161" formatCode="General">
                  <c:v>-164.006</c:v>
                </c:pt>
                <c:pt idx="31162" formatCode="General">
                  <c:v>-163.10300000000001</c:v>
                </c:pt>
                <c:pt idx="31163" formatCode="General">
                  <c:v>-161.78800000000001</c:v>
                </c:pt>
                <c:pt idx="31164" formatCode="General">
                  <c:v>-160.17400000000001</c:v>
                </c:pt>
                <c:pt idx="31165" formatCode="General">
                  <c:v>-158.36000000000001</c:v>
                </c:pt>
                <c:pt idx="31166" formatCode="General">
                  <c:v>-156.37299999999999</c:v>
                </c:pt>
                <c:pt idx="31167" formatCode="General">
                  <c:v>-154.227</c:v>
                </c:pt>
                <c:pt idx="31168" formatCode="General">
                  <c:v>-151.93299999999999</c:v>
                </c:pt>
                <c:pt idx="31169" formatCode="General">
                  <c:v>-149.52000000000001</c:v>
                </c:pt>
                <c:pt idx="31170" formatCode="General">
                  <c:v>-147.03299999999999</c:v>
                </c:pt>
                <c:pt idx="31171" formatCode="General">
                  <c:v>-144.51300000000001</c:v>
                </c:pt>
                <c:pt idx="31172" formatCode="General">
                  <c:v>-142.006</c:v>
                </c:pt>
                <c:pt idx="31173" formatCode="General">
                  <c:v>-139.54599999999999</c:v>
                </c:pt>
                <c:pt idx="31174" formatCode="General">
                  <c:v>-137.166</c:v>
                </c:pt>
                <c:pt idx="31175" formatCode="General">
                  <c:v>-134.89699999999999</c:v>
                </c:pt>
                <c:pt idx="31176" formatCode="General">
                  <c:v>-132.81700000000001</c:v>
                </c:pt>
                <c:pt idx="31177" formatCode="General">
                  <c:v>-131.02199999999999</c:v>
                </c:pt>
                <c:pt idx="31178" formatCode="General">
                  <c:v>-129.595</c:v>
                </c:pt>
                <c:pt idx="31179" formatCode="General">
                  <c:v>-128.56</c:v>
                </c:pt>
                <c:pt idx="31180" formatCode="General">
                  <c:v>-127.824</c:v>
                </c:pt>
                <c:pt idx="31181" formatCode="General">
                  <c:v>-127.259</c:v>
                </c:pt>
                <c:pt idx="31182" formatCode="General">
                  <c:v>-126.749</c:v>
                </c:pt>
                <c:pt idx="31183" formatCode="General">
                  <c:v>-126.22199999999999</c:v>
                </c:pt>
                <c:pt idx="31184" formatCode="General">
                  <c:v>-125.65600000000001</c:v>
                </c:pt>
                <c:pt idx="31185" formatCode="General">
                  <c:v>-125.084</c:v>
                </c:pt>
                <c:pt idx="31186" formatCode="General">
                  <c:v>-124.521</c:v>
                </c:pt>
                <c:pt idx="31187" formatCode="General">
                  <c:v>-123.935</c:v>
                </c:pt>
                <c:pt idx="31188" formatCode="General">
                  <c:v>-123.27200000000001</c:v>
                </c:pt>
                <c:pt idx="31189" formatCode="General">
                  <c:v>-122.473</c:v>
                </c:pt>
                <c:pt idx="31190" formatCode="General">
                  <c:v>-121.477</c:v>
                </c:pt>
                <c:pt idx="31191" formatCode="General">
                  <c:v>-120.23399999999999</c:v>
                </c:pt>
                <c:pt idx="31192" formatCode="General">
                  <c:v>-118.71599999999999</c:v>
                </c:pt>
                <c:pt idx="31193" formatCode="General">
                  <c:v>-116.919</c:v>
                </c:pt>
                <c:pt idx="31194" formatCode="General">
                  <c:v>-114.869</c:v>
                </c:pt>
                <c:pt idx="31195" formatCode="General">
                  <c:v>-112.643</c:v>
                </c:pt>
                <c:pt idx="31196" formatCode="General">
                  <c:v>-110.312</c:v>
                </c:pt>
                <c:pt idx="31197" formatCode="General">
                  <c:v>-107.88500000000001</c:v>
                </c:pt>
                <c:pt idx="31198" formatCode="General">
                  <c:v>-105.366</c:v>
                </c:pt>
                <c:pt idx="31199" formatCode="General">
                  <c:v>-102.785</c:v>
                </c:pt>
                <c:pt idx="31200" formatCode="General">
                  <c:v>-100.182</c:v>
                </c:pt>
                <c:pt idx="31201" formatCode="General">
                  <c:v>-97.597800000000007</c:v>
                </c:pt>
                <c:pt idx="31202" formatCode="General">
                  <c:v>-95.084699999999998</c:v>
                </c:pt>
                <c:pt idx="31203" formatCode="General">
                  <c:v>-92.691000000000003</c:v>
                </c:pt>
                <c:pt idx="31204" formatCode="General">
                  <c:v>-90.398499999999999</c:v>
                </c:pt>
                <c:pt idx="31205" formatCode="General">
                  <c:v>-88.194100000000006</c:v>
                </c:pt>
                <c:pt idx="31206" formatCode="General">
                  <c:v>-86.120999999999995</c:v>
                </c:pt>
                <c:pt idx="31207" formatCode="General">
                  <c:v>-84.1952</c:v>
                </c:pt>
                <c:pt idx="31208" formatCode="General">
                  <c:v>-82.402600000000007</c:v>
                </c:pt>
                <c:pt idx="31209" formatCode="General">
                  <c:v>-80.706299999999999</c:v>
                </c:pt>
                <c:pt idx="31210" formatCode="General">
                  <c:v>-79.075400000000002</c:v>
                </c:pt>
                <c:pt idx="31211" formatCode="General">
                  <c:v>-77.566900000000004</c:v>
                </c:pt>
                <c:pt idx="31212" formatCode="General">
                  <c:v>-76.236999999999995</c:v>
                </c:pt>
                <c:pt idx="31213" formatCode="General">
                  <c:v>-75.083500000000001</c:v>
                </c:pt>
                <c:pt idx="31214" formatCode="General">
                  <c:v>-74.069699999999997</c:v>
                </c:pt>
                <c:pt idx="31215" formatCode="General">
                  <c:v>-73.130899999999997</c:v>
                </c:pt>
                <c:pt idx="31216" formatCode="General">
                  <c:v>-72.186599999999999</c:v>
                </c:pt>
                <c:pt idx="31217" formatCode="General">
                  <c:v>-71.164000000000001</c:v>
                </c:pt>
                <c:pt idx="31218" formatCode="General">
                  <c:v>-70.027299999999997</c:v>
                </c:pt>
                <c:pt idx="31219" formatCode="General">
                  <c:v>-68.758200000000002</c:v>
                </c:pt>
                <c:pt idx="31220" formatCode="General">
                  <c:v>-67.350999999999999</c:v>
                </c:pt>
                <c:pt idx="31221" formatCode="General">
                  <c:v>-65.835899999999995</c:v>
                </c:pt>
                <c:pt idx="31222" formatCode="General">
                  <c:v>-64.260499999999993</c:v>
                </c:pt>
                <c:pt idx="31223" formatCode="General">
                  <c:v>-62.651699999999998</c:v>
                </c:pt>
                <c:pt idx="31224" formatCode="General">
                  <c:v>-61.031100000000002</c:v>
                </c:pt>
                <c:pt idx="31225" formatCode="General">
                  <c:v>-59.452800000000003</c:v>
                </c:pt>
                <c:pt idx="31226" formatCode="General">
                  <c:v>-57.955800000000004</c:v>
                </c:pt>
                <c:pt idx="31227" formatCode="General">
                  <c:v>-56.522399999999998</c:v>
                </c:pt>
                <c:pt idx="31228" formatCode="General">
                  <c:v>-55.075099999999999</c:v>
                </c:pt>
                <c:pt idx="31229" formatCode="General">
                  <c:v>-53.530500000000004</c:v>
                </c:pt>
                <c:pt idx="31230" formatCode="General">
                  <c:v>-51.963700000000003</c:v>
                </c:pt>
                <c:pt idx="31231" formatCode="General">
                  <c:v>-50.457599999999999</c:v>
                </c:pt>
                <c:pt idx="31232" formatCode="General">
                  <c:v>-48.9589</c:v>
                </c:pt>
                <c:pt idx="31233" formatCode="General">
                  <c:v>-47.426499999999997</c:v>
                </c:pt>
                <c:pt idx="31234" formatCode="General">
                  <c:v>-45.863399999999999</c:v>
                </c:pt>
                <c:pt idx="31235" formatCode="General">
                  <c:v>-44.286099999999998</c:v>
                </c:pt>
                <c:pt idx="31236" formatCode="General">
                  <c:v>-42.715699999999998</c:v>
                </c:pt>
                <c:pt idx="31237" formatCode="General">
                  <c:v>-41.138399999999997</c:v>
                </c:pt>
                <c:pt idx="31238" formatCode="General">
                  <c:v>-39.464199999999998</c:v>
                </c:pt>
                <c:pt idx="31239" formatCode="General">
                  <c:v>-37.495100000000001</c:v>
                </c:pt>
                <c:pt idx="31240" formatCode="General">
                  <c:v>-35.127400000000002</c:v>
                </c:pt>
                <c:pt idx="31241" formatCode="General">
                  <c:v>-32.406999999999996</c:v>
                </c:pt>
                <c:pt idx="31242" formatCode="General">
                  <c:v>-29.4816</c:v>
                </c:pt>
                <c:pt idx="31243" formatCode="General">
                  <c:v>-26.518899999999999</c:v>
                </c:pt>
                <c:pt idx="31244" formatCode="General">
                  <c:v>-23.5764</c:v>
                </c:pt>
                <c:pt idx="31245" formatCode="General">
                  <c:v>-20.680599999999998</c:v>
                </c:pt>
                <c:pt idx="31246" formatCode="General">
                  <c:v>-17.8444</c:v>
                </c:pt>
                <c:pt idx="31247" formatCode="General">
                  <c:v>-15.045199999999999</c:v>
                </c:pt>
                <c:pt idx="31248" formatCode="General">
                  <c:v>-12.23</c:v>
                </c:pt>
                <c:pt idx="31249" formatCode="General">
                  <c:v>-9.3609299999999998</c:v>
                </c:pt>
                <c:pt idx="31250" formatCode="General">
                  <c:v>-6.42624</c:v>
                </c:pt>
                <c:pt idx="31251" formatCode="General">
                  <c:v>-3.4306999999999999</c:v>
                </c:pt>
                <c:pt idx="31252" formatCode="General">
                  <c:v>-0.396152</c:v>
                </c:pt>
                <c:pt idx="31253" formatCode="General">
                  <c:v>2.6377299999999999</c:v>
                </c:pt>
                <c:pt idx="31254" formatCode="General">
                  <c:v>5.6081700000000003</c:v>
                </c:pt>
                <c:pt idx="31255" formatCode="General">
                  <c:v>8.4489900000000002</c:v>
                </c:pt>
                <c:pt idx="31256" formatCode="General">
                  <c:v>11.0579</c:v>
                </c:pt>
                <c:pt idx="31257" formatCode="General">
                  <c:v>13.3512</c:v>
                </c:pt>
                <c:pt idx="31258" formatCode="General">
                  <c:v>15.4642</c:v>
                </c:pt>
                <c:pt idx="31259" formatCode="General">
                  <c:v>17.555</c:v>
                </c:pt>
                <c:pt idx="31260" formatCode="General">
                  <c:v>19.6584</c:v>
                </c:pt>
                <c:pt idx="31261" formatCode="General">
                  <c:v>21.758299999999998</c:v>
                </c:pt>
                <c:pt idx="31262" formatCode="General">
                  <c:v>23.804600000000001</c:v>
                </c:pt>
                <c:pt idx="31263" formatCode="General">
                  <c:v>25.795200000000001</c:v>
                </c:pt>
                <c:pt idx="31264" formatCode="General">
                  <c:v>27.756499999999999</c:v>
                </c:pt>
                <c:pt idx="31265" formatCode="General">
                  <c:v>29.755299999999998</c:v>
                </c:pt>
                <c:pt idx="31266" formatCode="General">
                  <c:v>31.872800000000002</c:v>
                </c:pt>
                <c:pt idx="31267" formatCode="General">
                  <c:v>34.176699999999997</c:v>
                </c:pt>
                <c:pt idx="31268" formatCode="General">
                  <c:v>36.661900000000003</c:v>
                </c:pt>
                <c:pt idx="31269" formatCode="General">
                  <c:v>39.256500000000003</c:v>
                </c:pt>
                <c:pt idx="31270" formatCode="General">
                  <c:v>41.908299999999997</c:v>
                </c:pt>
                <c:pt idx="31271" formatCode="General">
                  <c:v>44.578800000000001</c:v>
                </c:pt>
                <c:pt idx="31272" formatCode="General">
                  <c:v>47.230600000000003</c:v>
                </c:pt>
                <c:pt idx="31273" formatCode="General">
                  <c:v>49.837000000000003</c:v>
                </c:pt>
                <c:pt idx="31274" formatCode="General">
                  <c:v>52.390300000000003</c:v>
                </c:pt>
                <c:pt idx="31275" formatCode="General">
                  <c:v>54.865499999999997</c:v>
                </c:pt>
                <c:pt idx="31276" formatCode="General">
                  <c:v>57.2303</c:v>
                </c:pt>
                <c:pt idx="31277" formatCode="General">
                  <c:v>59.466000000000001</c:v>
                </c:pt>
                <c:pt idx="31278" formatCode="General">
                  <c:v>61.561100000000003</c:v>
                </c:pt>
                <c:pt idx="31279" formatCode="General">
                  <c:v>63.5075</c:v>
                </c:pt>
                <c:pt idx="31280" formatCode="General">
                  <c:v>65.2774</c:v>
                </c:pt>
                <c:pt idx="31281" formatCode="General">
                  <c:v>66.816400000000002</c:v>
                </c:pt>
                <c:pt idx="31282" formatCode="General">
                  <c:v>68.136099999999999</c:v>
                </c:pt>
                <c:pt idx="31283" formatCode="General">
                  <c:v>69.305400000000006</c:v>
                </c:pt>
                <c:pt idx="31284" formatCode="General">
                  <c:v>70.357500000000002</c:v>
                </c:pt>
                <c:pt idx="31285" formatCode="General">
                  <c:v>71.289100000000005</c:v>
                </c:pt>
                <c:pt idx="31286" formatCode="General">
                  <c:v>72.056200000000004</c:v>
                </c:pt>
                <c:pt idx="31287" formatCode="General">
                  <c:v>72.661699999999996</c:v>
                </c:pt>
                <c:pt idx="31288" formatCode="General">
                  <c:v>73.179199999999994</c:v>
                </c:pt>
                <c:pt idx="31289" formatCode="General">
                  <c:v>73.700699999999998</c:v>
                </c:pt>
                <c:pt idx="31290" formatCode="General">
                  <c:v>74.308000000000007</c:v>
                </c:pt>
                <c:pt idx="31291" formatCode="General">
                  <c:v>75.017399999999995</c:v>
                </c:pt>
                <c:pt idx="31292" formatCode="General">
                  <c:v>75.817899999999995</c:v>
                </c:pt>
                <c:pt idx="31293" formatCode="General">
                  <c:v>76.685199999999995</c:v>
                </c:pt>
                <c:pt idx="31294" formatCode="General">
                  <c:v>77.644099999999995</c:v>
                </c:pt>
                <c:pt idx="31295" formatCode="General">
                  <c:v>78.773099999999999</c:v>
                </c:pt>
                <c:pt idx="31296" formatCode="General">
                  <c:v>80.136200000000002</c:v>
                </c:pt>
                <c:pt idx="31297" formatCode="General">
                  <c:v>81.773499999999999</c:v>
                </c:pt>
                <c:pt idx="31298" formatCode="General">
                  <c:v>83.687100000000001</c:v>
                </c:pt>
                <c:pt idx="31299" formatCode="General">
                  <c:v>85.866900000000001</c:v>
                </c:pt>
                <c:pt idx="31300" formatCode="General">
                  <c:v>88.298599999999993</c:v>
                </c:pt>
                <c:pt idx="31301" formatCode="General">
                  <c:v>90.990499999999997</c:v>
                </c:pt>
                <c:pt idx="31302" formatCode="General">
                  <c:v>93.971500000000006</c:v>
                </c:pt>
                <c:pt idx="31303" formatCode="General">
                  <c:v>97.173199999999994</c:v>
                </c:pt>
                <c:pt idx="31304" formatCode="General">
                  <c:v>100.477</c:v>
                </c:pt>
                <c:pt idx="31305" formatCode="General">
                  <c:v>103.727</c:v>
                </c:pt>
                <c:pt idx="31306" formatCode="General">
                  <c:v>106.79300000000001</c:v>
                </c:pt>
                <c:pt idx="31307" formatCode="General">
                  <c:v>109.666</c:v>
                </c:pt>
                <c:pt idx="31308" formatCode="General">
                  <c:v>112.324</c:v>
                </c:pt>
                <c:pt idx="31309" formatCode="General">
                  <c:v>114.736</c:v>
                </c:pt>
                <c:pt idx="31310" formatCode="General">
                  <c:v>116.914</c:v>
                </c:pt>
                <c:pt idx="31311" formatCode="General">
                  <c:v>118.89</c:v>
                </c:pt>
                <c:pt idx="31312" formatCode="General">
                  <c:v>120.696</c:v>
                </c:pt>
                <c:pt idx="31313" formatCode="General">
                  <c:v>122.381</c:v>
                </c:pt>
                <c:pt idx="31314" formatCode="General">
                  <c:v>124.012</c:v>
                </c:pt>
                <c:pt idx="31315" formatCode="General">
                  <c:v>125.646</c:v>
                </c:pt>
                <c:pt idx="31316" formatCode="General">
                  <c:v>127.31100000000001</c:v>
                </c:pt>
                <c:pt idx="31317" formatCode="General">
                  <c:v>128.96100000000001</c:v>
                </c:pt>
                <c:pt idx="31318" formatCode="General">
                  <c:v>130.529</c:v>
                </c:pt>
                <c:pt idx="31319" formatCode="General">
                  <c:v>131.97300000000001</c:v>
                </c:pt>
                <c:pt idx="31320" formatCode="General">
                  <c:v>133.25800000000001</c:v>
                </c:pt>
                <c:pt idx="31321" formatCode="General">
                  <c:v>134.381</c:v>
                </c:pt>
                <c:pt idx="31322" formatCode="General">
                  <c:v>135.33699999999999</c:v>
                </c:pt>
                <c:pt idx="31323" formatCode="General">
                  <c:v>136.12700000000001</c:v>
                </c:pt>
                <c:pt idx="31324" formatCode="General">
                  <c:v>136.77199999999999</c:v>
                </c:pt>
                <c:pt idx="31325" formatCode="General">
                  <c:v>137.28800000000001</c:v>
                </c:pt>
                <c:pt idx="31326" formatCode="General">
                  <c:v>137.60400000000001</c:v>
                </c:pt>
                <c:pt idx="31327" formatCode="General">
                  <c:v>137.68899999999999</c:v>
                </c:pt>
                <c:pt idx="31328" formatCode="General">
                  <c:v>137.60599999999999</c:v>
                </c:pt>
                <c:pt idx="31329" formatCode="General">
                  <c:v>137.46100000000001</c:v>
                </c:pt>
                <c:pt idx="31330" formatCode="General">
                  <c:v>137.36000000000001</c:v>
                </c:pt>
                <c:pt idx="31331" formatCode="General">
                  <c:v>137.30799999999999</c:v>
                </c:pt>
                <c:pt idx="31332" formatCode="General">
                  <c:v>137.292</c:v>
                </c:pt>
                <c:pt idx="31333" formatCode="General">
                  <c:v>137.35900000000001</c:v>
                </c:pt>
                <c:pt idx="31334" formatCode="General">
                  <c:v>137.59100000000001</c:v>
                </c:pt>
                <c:pt idx="31335" formatCode="General">
                  <c:v>138.09899999999999</c:v>
                </c:pt>
                <c:pt idx="31336" formatCode="General">
                  <c:v>138.958</c:v>
                </c:pt>
                <c:pt idx="31337" formatCode="General">
                  <c:v>140.19399999999999</c:v>
                </c:pt>
                <c:pt idx="31338" formatCode="General">
                  <c:v>141.72399999999999</c:v>
                </c:pt>
                <c:pt idx="31339" formatCode="General">
                  <c:v>143.42099999999999</c:v>
                </c:pt>
                <c:pt idx="31340" formatCode="General">
                  <c:v>145.19399999999999</c:v>
                </c:pt>
                <c:pt idx="31341" formatCode="General">
                  <c:v>146.97200000000001</c:v>
                </c:pt>
                <c:pt idx="31342" formatCode="General">
                  <c:v>148.72</c:v>
                </c:pt>
                <c:pt idx="31343" formatCode="General">
                  <c:v>150.416</c:v>
                </c:pt>
                <c:pt idx="31344" formatCode="General">
                  <c:v>152.048</c:v>
                </c:pt>
                <c:pt idx="31345" formatCode="General">
                  <c:v>153.58500000000001</c:v>
                </c:pt>
                <c:pt idx="31346" formatCode="General">
                  <c:v>154.99299999999999</c:v>
                </c:pt>
                <c:pt idx="31347" formatCode="General">
                  <c:v>156.23699999999999</c:v>
                </c:pt>
                <c:pt idx="31348" formatCode="General">
                  <c:v>157.32599999999999</c:v>
                </c:pt>
                <c:pt idx="31349" formatCode="General">
                  <c:v>158.327</c:v>
                </c:pt>
                <c:pt idx="31350" formatCode="General">
                  <c:v>159.315</c:v>
                </c:pt>
                <c:pt idx="31351" formatCode="General">
                  <c:v>160.33199999999999</c:v>
                </c:pt>
                <c:pt idx="31352" formatCode="General">
                  <c:v>161.34700000000001</c:v>
                </c:pt>
                <c:pt idx="31353" formatCode="General">
                  <c:v>162.32400000000001</c:v>
                </c:pt>
                <c:pt idx="31354" formatCode="General">
                  <c:v>163.256</c:v>
                </c:pt>
                <c:pt idx="31355" formatCode="General">
                  <c:v>164.131</c:v>
                </c:pt>
                <c:pt idx="31356" formatCode="General">
                  <c:v>164.941</c:v>
                </c:pt>
                <c:pt idx="31357" formatCode="General">
                  <c:v>165.63</c:v>
                </c:pt>
                <c:pt idx="31358" formatCode="General">
                  <c:v>166.136</c:v>
                </c:pt>
                <c:pt idx="31359" formatCode="General">
                  <c:v>166.40700000000001</c:v>
                </c:pt>
                <c:pt idx="31360" formatCode="General">
                  <c:v>166.44300000000001</c:v>
                </c:pt>
                <c:pt idx="31361" formatCode="General">
                  <c:v>166.32400000000001</c:v>
                </c:pt>
                <c:pt idx="31362" formatCode="General">
                  <c:v>166.191</c:v>
                </c:pt>
                <c:pt idx="31363" formatCode="General">
                  <c:v>166.19800000000001</c:v>
                </c:pt>
                <c:pt idx="31364" formatCode="General">
                  <c:v>166.38</c:v>
                </c:pt>
                <c:pt idx="31365" formatCode="General">
                  <c:v>166.715</c:v>
                </c:pt>
                <c:pt idx="31366" formatCode="General">
                  <c:v>167.143</c:v>
                </c:pt>
                <c:pt idx="31367" formatCode="General">
                  <c:v>167.6</c:v>
                </c:pt>
                <c:pt idx="31368" formatCode="General">
                  <c:v>168.06200000000001</c:v>
                </c:pt>
                <c:pt idx="31369" formatCode="General">
                  <c:v>168.477</c:v>
                </c:pt>
                <c:pt idx="31370" formatCode="General">
                  <c:v>168.77799999999999</c:v>
                </c:pt>
                <c:pt idx="31371" formatCode="General">
                  <c:v>168.95</c:v>
                </c:pt>
                <c:pt idx="31372" formatCode="General">
                  <c:v>168.983</c:v>
                </c:pt>
                <c:pt idx="31373" formatCode="General">
                  <c:v>168.80699999999999</c:v>
                </c:pt>
                <c:pt idx="31374" formatCode="General">
                  <c:v>168.40100000000001</c:v>
                </c:pt>
                <c:pt idx="31375" formatCode="General">
                  <c:v>167.82900000000001</c:v>
                </c:pt>
                <c:pt idx="31376" formatCode="General">
                  <c:v>167.15100000000001</c:v>
                </c:pt>
                <c:pt idx="31377" formatCode="General">
                  <c:v>166.40600000000001</c:v>
                </c:pt>
                <c:pt idx="31378" formatCode="General">
                  <c:v>165.547</c:v>
                </c:pt>
                <c:pt idx="31379" formatCode="General">
                  <c:v>164.52099999999999</c:v>
                </c:pt>
                <c:pt idx="31380" formatCode="General">
                  <c:v>163.38300000000001</c:v>
                </c:pt>
                <c:pt idx="31381" formatCode="General">
                  <c:v>162.21299999999999</c:v>
                </c:pt>
                <c:pt idx="31382" formatCode="General">
                  <c:v>161.08799999999999</c:v>
                </c:pt>
                <c:pt idx="31383" formatCode="General">
                  <c:v>160.017</c:v>
                </c:pt>
                <c:pt idx="31384" formatCode="General">
                  <c:v>158.96100000000001</c:v>
                </c:pt>
                <c:pt idx="31385" formatCode="General">
                  <c:v>157.87299999999999</c:v>
                </c:pt>
                <c:pt idx="31386" formatCode="General">
                  <c:v>156.72</c:v>
                </c:pt>
                <c:pt idx="31387" formatCode="General">
                  <c:v>155.523</c:v>
                </c:pt>
                <c:pt idx="31388" formatCode="General">
                  <c:v>154.315</c:v>
                </c:pt>
                <c:pt idx="31389" formatCode="General">
                  <c:v>153.13</c:v>
                </c:pt>
                <c:pt idx="31390" formatCode="General">
                  <c:v>152.00399999999999</c:v>
                </c:pt>
                <c:pt idx="31391" formatCode="General">
                  <c:v>150.96199999999999</c:v>
                </c:pt>
                <c:pt idx="31392" formatCode="General">
                  <c:v>150.00800000000001</c:v>
                </c:pt>
                <c:pt idx="31393" formatCode="General">
                  <c:v>149.13900000000001</c:v>
                </c:pt>
                <c:pt idx="31394" formatCode="General">
                  <c:v>148.34700000000001</c:v>
                </c:pt>
                <c:pt idx="31395" formatCode="General">
                  <c:v>147.63</c:v>
                </c:pt>
                <c:pt idx="31396" formatCode="General">
                  <c:v>146.98699999999999</c:v>
                </c:pt>
                <c:pt idx="31397" formatCode="General">
                  <c:v>146.42099999999999</c:v>
                </c:pt>
                <c:pt idx="31398" formatCode="General">
                  <c:v>145.93700000000001</c:v>
                </c:pt>
                <c:pt idx="31399" formatCode="General">
                  <c:v>145.58500000000001</c:v>
                </c:pt>
                <c:pt idx="31400" formatCode="General">
                  <c:v>145.416</c:v>
                </c:pt>
                <c:pt idx="31401" formatCode="General">
                  <c:v>145.43100000000001</c:v>
                </c:pt>
                <c:pt idx="31402" formatCode="General">
                  <c:v>145.56800000000001</c:v>
                </c:pt>
                <c:pt idx="31403" formatCode="General">
                  <c:v>145.708</c:v>
                </c:pt>
                <c:pt idx="31404" formatCode="General">
                  <c:v>145.708</c:v>
                </c:pt>
                <c:pt idx="31405" formatCode="General">
                  <c:v>145.44499999999999</c:v>
                </c:pt>
                <c:pt idx="31406" formatCode="General">
                  <c:v>144.88499999999999</c:v>
                </c:pt>
                <c:pt idx="31407" formatCode="General">
                  <c:v>144.03700000000001</c:v>
                </c:pt>
                <c:pt idx="31408" formatCode="General">
                  <c:v>142.94399999999999</c:v>
                </c:pt>
                <c:pt idx="31409" formatCode="General">
                  <c:v>141.696</c:v>
                </c:pt>
                <c:pt idx="31410" formatCode="General">
                  <c:v>140.39400000000001</c:v>
                </c:pt>
                <c:pt idx="31411" formatCode="General">
                  <c:v>139.08199999999999</c:v>
                </c:pt>
                <c:pt idx="31412" formatCode="General">
                  <c:v>137.76499999999999</c:v>
                </c:pt>
                <c:pt idx="31413" formatCode="General">
                  <c:v>136.41200000000001</c:v>
                </c:pt>
                <c:pt idx="31414" formatCode="General">
                  <c:v>134.964</c:v>
                </c:pt>
                <c:pt idx="31415" formatCode="General">
                  <c:v>133.34</c:v>
                </c:pt>
                <c:pt idx="31416" formatCode="General">
                  <c:v>131.464</c:v>
                </c:pt>
                <c:pt idx="31417" formatCode="General">
                  <c:v>129.30500000000001</c:v>
                </c:pt>
                <c:pt idx="31418" formatCode="General">
                  <c:v>126.895</c:v>
                </c:pt>
                <c:pt idx="31419" formatCode="General">
                  <c:v>124.298</c:v>
                </c:pt>
                <c:pt idx="31420" formatCode="General">
                  <c:v>121.59099999999999</c:v>
                </c:pt>
                <c:pt idx="31421" formatCode="General">
                  <c:v>118.827</c:v>
                </c:pt>
                <c:pt idx="31422" formatCode="General">
                  <c:v>115.997</c:v>
                </c:pt>
                <c:pt idx="31423" formatCode="General">
                  <c:v>113.09</c:v>
                </c:pt>
                <c:pt idx="31424" formatCode="General">
                  <c:v>110.10899999999999</c:v>
                </c:pt>
                <c:pt idx="31425" formatCode="General">
                  <c:v>107.075</c:v>
                </c:pt>
                <c:pt idx="31426" formatCode="General">
                  <c:v>104.036</c:v>
                </c:pt>
                <c:pt idx="31427" formatCode="General">
                  <c:v>101.08</c:v>
                </c:pt>
                <c:pt idx="31428" formatCode="General">
                  <c:v>98.257900000000006</c:v>
                </c:pt>
                <c:pt idx="31429" formatCode="General">
                  <c:v>95.556799999999996</c:v>
                </c:pt>
                <c:pt idx="31430" formatCode="General">
                  <c:v>92.941999999999993</c:v>
                </c:pt>
                <c:pt idx="31431" formatCode="General">
                  <c:v>90.377799999999993</c:v>
                </c:pt>
                <c:pt idx="31432" formatCode="General">
                  <c:v>87.883899999999997</c:v>
                </c:pt>
                <c:pt idx="31433" formatCode="General">
                  <c:v>85.473100000000002</c:v>
                </c:pt>
                <c:pt idx="31434" formatCode="General">
                  <c:v>83.082099999999997</c:v>
                </c:pt>
                <c:pt idx="31435" formatCode="General">
                  <c:v>80.662199999999999</c:v>
                </c:pt>
                <c:pt idx="31436" formatCode="General">
                  <c:v>78.214399999999998</c:v>
                </c:pt>
                <c:pt idx="31437" formatCode="General">
                  <c:v>75.717600000000004</c:v>
                </c:pt>
                <c:pt idx="31438" formatCode="General">
                  <c:v>73.144599999999997</c:v>
                </c:pt>
                <c:pt idx="31439" formatCode="General">
                  <c:v>70.541799999999995</c:v>
                </c:pt>
                <c:pt idx="31440" formatCode="General">
                  <c:v>67.978399999999993</c:v>
                </c:pt>
                <c:pt idx="31441" formatCode="General">
                  <c:v>65.506699999999995</c:v>
                </c:pt>
                <c:pt idx="31442" formatCode="General">
                  <c:v>63.177700000000002</c:v>
                </c:pt>
                <c:pt idx="31443" formatCode="General">
                  <c:v>61.021000000000001</c:v>
                </c:pt>
                <c:pt idx="31444" formatCode="General">
                  <c:v>59.013100000000001</c:v>
                </c:pt>
                <c:pt idx="31445" formatCode="General">
                  <c:v>57.107199999999999</c:v>
                </c:pt>
                <c:pt idx="31446" formatCode="General">
                  <c:v>55.3264</c:v>
                </c:pt>
                <c:pt idx="31447" formatCode="General">
                  <c:v>53.701099999999997</c:v>
                </c:pt>
                <c:pt idx="31448" formatCode="General">
                  <c:v>52.221699999999998</c:v>
                </c:pt>
                <c:pt idx="31449" formatCode="General">
                  <c:v>50.902700000000003</c:v>
                </c:pt>
                <c:pt idx="31450" formatCode="General">
                  <c:v>49.771599999999999</c:v>
                </c:pt>
                <c:pt idx="31451" formatCode="General">
                  <c:v>48.907800000000002</c:v>
                </c:pt>
                <c:pt idx="31452" formatCode="General">
                  <c:v>48.3733</c:v>
                </c:pt>
                <c:pt idx="31453" formatCode="General">
                  <c:v>48.062800000000003</c:v>
                </c:pt>
                <c:pt idx="31454" formatCode="General">
                  <c:v>47.830100000000002</c:v>
                </c:pt>
                <c:pt idx="31455" formatCode="General">
                  <c:v>47.546300000000002</c:v>
                </c:pt>
                <c:pt idx="31456" formatCode="General">
                  <c:v>47.110399999999998</c:v>
                </c:pt>
                <c:pt idx="31457" formatCode="General">
                  <c:v>46.479599999999998</c:v>
                </c:pt>
                <c:pt idx="31458" formatCode="General">
                  <c:v>45.618699999999997</c:v>
                </c:pt>
                <c:pt idx="31459" formatCode="General">
                  <c:v>44.513500000000001</c:v>
                </c:pt>
                <c:pt idx="31460" formatCode="General">
                  <c:v>43.197299999999998</c:v>
                </c:pt>
                <c:pt idx="31461" formatCode="General">
                  <c:v>41.7196</c:v>
                </c:pt>
                <c:pt idx="31462" formatCode="General">
                  <c:v>40.121099999999998</c:v>
                </c:pt>
                <c:pt idx="31463" formatCode="General">
                  <c:v>38.438400000000001</c:v>
                </c:pt>
                <c:pt idx="31464" formatCode="General">
                  <c:v>36.695300000000003</c:v>
                </c:pt>
                <c:pt idx="31465" formatCode="General">
                  <c:v>34.840000000000003</c:v>
                </c:pt>
                <c:pt idx="31466" formatCode="General">
                  <c:v>32.802100000000003</c:v>
                </c:pt>
                <c:pt idx="31467" formatCode="General">
                  <c:v>30.5441</c:v>
                </c:pt>
                <c:pt idx="31468" formatCode="General">
                  <c:v>28.0928</c:v>
                </c:pt>
                <c:pt idx="31469" formatCode="General">
                  <c:v>25.5916</c:v>
                </c:pt>
                <c:pt idx="31470" formatCode="General">
                  <c:v>23.1539</c:v>
                </c:pt>
                <c:pt idx="31471" formatCode="General">
                  <c:v>20.821999999999999</c:v>
                </c:pt>
                <c:pt idx="31472" formatCode="General">
                  <c:v>18.5654</c:v>
                </c:pt>
                <c:pt idx="31473" formatCode="General">
                  <c:v>16.347000000000001</c:v>
                </c:pt>
                <c:pt idx="31474" formatCode="General">
                  <c:v>14.1976</c:v>
                </c:pt>
                <c:pt idx="31475" formatCode="General">
                  <c:v>12.124499999999999</c:v>
                </c:pt>
                <c:pt idx="31476" formatCode="General">
                  <c:v>10.099299999999999</c:v>
                </c:pt>
                <c:pt idx="31477" formatCode="General">
                  <c:v>8.1007999999999996</c:v>
                </c:pt>
                <c:pt idx="31478" formatCode="General">
                  <c:v>6.1203599999999998</c:v>
                </c:pt>
                <c:pt idx="31479" formatCode="General">
                  <c:v>4.1179500000000004</c:v>
                </c:pt>
                <c:pt idx="31480" formatCode="General">
                  <c:v>2.0524499999999999</c:v>
                </c:pt>
                <c:pt idx="31481" formatCode="General">
                  <c:v>-7.9777699999999993E-2</c:v>
                </c:pt>
                <c:pt idx="31482" formatCode="General">
                  <c:v>-2.2443499999999998</c:v>
                </c:pt>
                <c:pt idx="31483" formatCode="General">
                  <c:v>-4.3822200000000002</c:v>
                </c:pt>
                <c:pt idx="31484" formatCode="General">
                  <c:v>-6.4893000000000001</c:v>
                </c:pt>
                <c:pt idx="31485" formatCode="General">
                  <c:v>-8.5906699999999994</c:v>
                </c:pt>
                <c:pt idx="31486" formatCode="General">
                  <c:v>-10.6899</c:v>
                </c:pt>
                <c:pt idx="31487" formatCode="General">
                  <c:v>-12.8028</c:v>
                </c:pt>
                <c:pt idx="31488" formatCode="General">
                  <c:v>-14.985099999999999</c:v>
                </c:pt>
                <c:pt idx="31489" formatCode="General">
                  <c:v>-17.360800000000001</c:v>
                </c:pt>
                <c:pt idx="31490" formatCode="General">
                  <c:v>-20.093800000000002</c:v>
                </c:pt>
                <c:pt idx="31491" formatCode="General">
                  <c:v>-23.1799</c:v>
                </c:pt>
                <c:pt idx="31492" formatCode="General">
                  <c:v>-26.4983</c:v>
                </c:pt>
                <c:pt idx="31493" formatCode="General">
                  <c:v>-29.9879</c:v>
                </c:pt>
                <c:pt idx="31494" formatCode="General">
                  <c:v>-33.624699999999997</c:v>
                </c:pt>
                <c:pt idx="31495" formatCode="General">
                  <c:v>-37.4178</c:v>
                </c:pt>
                <c:pt idx="31496" formatCode="General">
                  <c:v>-41.378</c:v>
                </c:pt>
                <c:pt idx="31497" formatCode="General">
                  <c:v>-45.505600000000001</c:v>
                </c:pt>
                <c:pt idx="31498" formatCode="General">
                  <c:v>-49.973300000000002</c:v>
                </c:pt>
                <c:pt idx="31499" formatCode="General">
                  <c:v>-55.013199999999998</c:v>
                </c:pt>
                <c:pt idx="31500" formatCode="General">
                  <c:v>-60.947600000000001</c:v>
                </c:pt>
                <c:pt idx="31501" formatCode="General">
                  <c:v>-67.953999999999994</c:v>
                </c:pt>
                <c:pt idx="31502" formatCode="General">
                  <c:v>-75.732100000000003</c:v>
                </c:pt>
                <c:pt idx="31503" formatCode="General">
                  <c:v>-83.851600000000005</c:v>
                </c:pt>
                <c:pt idx="31504" formatCode="General">
                  <c:v>-91.897499999999994</c:v>
                </c:pt>
                <c:pt idx="31505" formatCode="General">
                  <c:v>-99.563000000000002</c:v>
                </c:pt>
                <c:pt idx="31506" formatCode="General">
                  <c:v>-106.679</c:v>
                </c:pt>
                <c:pt idx="31507" formatCode="General">
                  <c:v>-113.114</c:v>
                </c:pt>
                <c:pt idx="31508" formatCode="General">
                  <c:v>-118.777</c:v>
                </c:pt>
                <c:pt idx="31509" formatCode="General">
                  <c:v>-123.648</c:v>
                </c:pt>
                <c:pt idx="31510" formatCode="General">
                  <c:v>-127.70399999999999</c:v>
                </c:pt>
                <c:pt idx="31511" formatCode="General">
                  <c:v>-130.91399999999999</c:v>
                </c:pt>
                <c:pt idx="31512" formatCode="General">
                  <c:v>-133.30000000000001</c:v>
                </c:pt>
                <c:pt idx="31513" formatCode="General">
                  <c:v>-134.93700000000001</c:v>
                </c:pt>
                <c:pt idx="31514" formatCode="General">
                  <c:v>-136.065</c:v>
                </c:pt>
                <c:pt idx="31515" formatCode="General">
                  <c:v>-136.9</c:v>
                </c:pt>
                <c:pt idx="31516" formatCode="General">
                  <c:v>-137.46899999999999</c:v>
                </c:pt>
                <c:pt idx="31517" formatCode="General">
                  <c:v>-137.87200000000001</c:v>
                </c:pt>
                <c:pt idx="31518" formatCode="General">
                  <c:v>-138.245</c:v>
                </c:pt>
                <c:pt idx="31519" formatCode="General">
                  <c:v>-138.65700000000001</c:v>
                </c:pt>
                <c:pt idx="31520" formatCode="General">
                  <c:v>-139.16</c:v>
                </c:pt>
                <c:pt idx="31521" formatCode="General">
                  <c:v>-139.85599999999999</c:v>
                </c:pt>
                <c:pt idx="31522" formatCode="General">
                  <c:v>-140.822</c:v>
                </c:pt>
                <c:pt idx="31523" formatCode="General">
                  <c:v>-142.08199999999999</c:v>
                </c:pt>
                <c:pt idx="31524" formatCode="General">
                  <c:v>-143.58799999999999</c:v>
                </c:pt>
                <c:pt idx="31525" formatCode="General">
                  <c:v>-145.249</c:v>
                </c:pt>
                <c:pt idx="31526" formatCode="General">
                  <c:v>-147.078</c:v>
                </c:pt>
                <c:pt idx="31527" formatCode="General">
                  <c:v>-149.11500000000001</c:v>
                </c:pt>
                <c:pt idx="31528" formatCode="General">
                  <c:v>-151.34100000000001</c:v>
                </c:pt>
                <c:pt idx="31529" formatCode="General">
                  <c:v>-153.744</c:v>
                </c:pt>
                <c:pt idx="31530" formatCode="General">
                  <c:v>-156.334</c:v>
                </c:pt>
                <c:pt idx="31531" formatCode="General">
                  <c:v>-159.12</c:v>
                </c:pt>
                <c:pt idx="31532" formatCode="General">
                  <c:v>-162.10400000000001</c:v>
                </c:pt>
                <c:pt idx="31533" formatCode="General">
                  <c:v>-165.262</c:v>
                </c:pt>
                <c:pt idx="31534" formatCode="General">
                  <c:v>-168.55500000000001</c:v>
                </c:pt>
                <c:pt idx="31535" formatCode="General">
                  <c:v>-171.93299999999999</c:v>
                </c:pt>
                <c:pt idx="31536" formatCode="General">
                  <c:v>-175.34700000000001</c:v>
                </c:pt>
                <c:pt idx="31537" formatCode="General">
                  <c:v>-178.768</c:v>
                </c:pt>
                <c:pt idx="31538" formatCode="General">
                  <c:v>-182.22</c:v>
                </c:pt>
                <c:pt idx="31539" formatCode="General">
                  <c:v>-185.73</c:v>
                </c:pt>
                <c:pt idx="31540" formatCode="General">
                  <c:v>-189.20599999999999</c:v>
                </c:pt>
                <c:pt idx="31541" formatCode="General">
                  <c:v>-192.51300000000001</c:v>
                </c:pt>
                <c:pt idx="31542" formatCode="General">
                  <c:v>-195.501</c:v>
                </c:pt>
                <c:pt idx="31543" formatCode="General">
                  <c:v>-197.988</c:v>
                </c:pt>
                <c:pt idx="31544" formatCode="General">
                  <c:v>-199.81399999999999</c:v>
                </c:pt>
                <c:pt idx="31545" formatCode="General">
                  <c:v>-201.00399999999999</c:v>
                </c:pt>
                <c:pt idx="31546" formatCode="General">
                  <c:v>-201.68</c:v>
                </c:pt>
                <c:pt idx="31547" formatCode="General">
                  <c:v>-201.88</c:v>
                </c:pt>
                <c:pt idx="31548" formatCode="General">
                  <c:v>-201.60400000000001</c:v>
                </c:pt>
                <c:pt idx="31549" formatCode="General">
                  <c:v>-200.82900000000001</c:v>
                </c:pt>
                <c:pt idx="31550" formatCode="General">
                  <c:v>-199.61600000000001</c:v>
                </c:pt>
                <c:pt idx="31551" formatCode="General">
                  <c:v>-198.09200000000001</c:v>
                </c:pt>
                <c:pt idx="31552" formatCode="General">
                  <c:v>-196.41</c:v>
                </c:pt>
                <c:pt idx="31553" formatCode="General">
                  <c:v>-194.71700000000001</c:v>
                </c:pt>
                <c:pt idx="31554" formatCode="General">
                  <c:v>-193.15100000000001</c:v>
                </c:pt>
                <c:pt idx="31555" formatCode="General">
                  <c:v>-191.79400000000001</c:v>
                </c:pt>
                <c:pt idx="31556" formatCode="General">
                  <c:v>-190.614</c:v>
                </c:pt>
                <c:pt idx="31557" formatCode="General">
                  <c:v>-189.56700000000001</c:v>
                </c:pt>
                <c:pt idx="31558" formatCode="General">
                  <c:v>-188.63399999999999</c:v>
                </c:pt>
                <c:pt idx="31559" formatCode="General">
                  <c:v>-187.85599999999999</c:v>
                </c:pt>
                <c:pt idx="31560" formatCode="General">
                  <c:v>-187.31800000000001</c:v>
                </c:pt>
                <c:pt idx="31561" formatCode="General">
                  <c:v>-187.142</c:v>
                </c:pt>
                <c:pt idx="31562" formatCode="General">
                  <c:v>-187.37200000000001</c:v>
                </c:pt>
                <c:pt idx="31563" formatCode="General">
                  <c:v>-187.92599999999999</c:v>
                </c:pt>
                <c:pt idx="31564" formatCode="General">
                  <c:v>-188.76900000000001</c:v>
                </c:pt>
                <c:pt idx="31565" formatCode="General">
                  <c:v>-189.91200000000001</c:v>
                </c:pt>
                <c:pt idx="31566" formatCode="General">
                  <c:v>-191.39699999999999</c:v>
                </c:pt>
                <c:pt idx="31567" formatCode="General">
                  <c:v>-193.25399999999999</c:v>
                </c:pt>
                <c:pt idx="31568" formatCode="General">
                  <c:v>-195.43</c:v>
                </c:pt>
                <c:pt idx="31569" formatCode="General">
                  <c:v>-197.84399999999999</c:v>
                </c:pt>
                <c:pt idx="31570" formatCode="General">
                  <c:v>-200.40600000000001</c:v>
                </c:pt>
                <c:pt idx="31571" formatCode="General">
                  <c:v>-202.994</c:v>
                </c:pt>
                <c:pt idx="31572" formatCode="General">
                  <c:v>-205.50299999999999</c:v>
                </c:pt>
                <c:pt idx="31573" formatCode="General">
                  <c:v>-207.88</c:v>
                </c:pt>
                <c:pt idx="31574" formatCode="General">
                  <c:v>-210.089</c:v>
                </c:pt>
                <c:pt idx="31575" formatCode="General">
                  <c:v>-212.09800000000001</c:v>
                </c:pt>
                <c:pt idx="31576" formatCode="General">
                  <c:v>-213.86699999999999</c:v>
                </c:pt>
                <c:pt idx="31577" formatCode="General">
                  <c:v>-215.35</c:v>
                </c:pt>
                <c:pt idx="31578" formatCode="General">
                  <c:v>-216.36199999999999</c:v>
                </c:pt>
                <c:pt idx="31579" formatCode="General">
                  <c:v>-216.667</c:v>
                </c:pt>
                <c:pt idx="31580" formatCode="General">
                  <c:v>-216.09200000000001</c:v>
                </c:pt>
                <c:pt idx="31581" formatCode="General">
                  <c:v>-214.607</c:v>
                </c:pt>
                <c:pt idx="31582" formatCode="General">
                  <c:v>-212.429</c:v>
                </c:pt>
                <c:pt idx="31583" formatCode="General">
                  <c:v>-209.82499999999999</c:v>
                </c:pt>
                <c:pt idx="31584" formatCode="General">
                  <c:v>-207.01400000000001</c:v>
                </c:pt>
                <c:pt idx="31585" formatCode="General">
                  <c:v>-204.23699999999999</c:v>
                </c:pt>
                <c:pt idx="31586" formatCode="General">
                  <c:v>-201.69499999999999</c:v>
                </c:pt>
                <c:pt idx="31587" formatCode="General">
                  <c:v>-199.33500000000001</c:v>
                </c:pt>
                <c:pt idx="31588" formatCode="General">
                  <c:v>-197.06800000000001</c:v>
                </c:pt>
                <c:pt idx="31589" formatCode="General">
                  <c:v>-194.916</c:v>
                </c:pt>
                <c:pt idx="31590" formatCode="General">
                  <c:v>-192.87299999999999</c:v>
                </c:pt>
                <c:pt idx="31591" formatCode="General">
                  <c:v>-190.90899999999999</c:v>
                </c:pt>
                <c:pt idx="31592" formatCode="General">
                  <c:v>-188.98500000000001</c:v>
                </c:pt>
                <c:pt idx="31593" formatCode="General">
                  <c:v>-187.071</c:v>
                </c:pt>
                <c:pt idx="31594" formatCode="General">
                  <c:v>-185.15700000000001</c:v>
                </c:pt>
                <c:pt idx="31595" formatCode="General">
                  <c:v>-183.238</c:v>
                </c:pt>
                <c:pt idx="31596" formatCode="General">
                  <c:v>-181.316</c:v>
                </c:pt>
                <c:pt idx="31597" formatCode="General">
                  <c:v>-179.376</c:v>
                </c:pt>
                <c:pt idx="31598" formatCode="General">
                  <c:v>-177.39400000000001</c:v>
                </c:pt>
                <c:pt idx="31599" formatCode="General">
                  <c:v>-175.26900000000001</c:v>
                </c:pt>
                <c:pt idx="31600" formatCode="General">
                  <c:v>-172.893</c:v>
                </c:pt>
                <c:pt idx="31601" formatCode="General">
                  <c:v>-170.262</c:v>
                </c:pt>
                <c:pt idx="31602" formatCode="General">
                  <c:v>-167.446</c:v>
                </c:pt>
                <c:pt idx="31603" formatCode="General">
                  <c:v>-164.61600000000001</c:v>
                </c:pt>
                <c:pt idx="31604" formatCode="General">
                  <c:v>-161.99199999999999</c:v>
                </c:pt>
                <c:pt idx="31605" formatCode="General">
                  <c:v>-159.727</c:v>
                </c:pt>
                <c:pt idx="31606" formatCode="General">
                  <c:v>-157.858</c:v>
                </c:pt>
                <c:pt idx="31607" formatCode="General">
                  <c:v>-156.36500000000001</c:v>
                </c:pt>
                <c:pt idx="31608" formatCode="General">
                  <c:v>-155.18100000000001</c:v>
                </c:pt>
                <c:pt idx="31609" formatCode="General">
                  <c:v>-154.23599999999999</c:v>
                </c:pt>
                <c:pt idx="31610" formatCode="General">
                  <c:v>-153.49799999999999</c:v>
                </c:pt>
                <c:pt idx="31611" formatCode="General">
                  <c:v>-152.916</c:v>
                </c:pt>
                <c:pt idx="31612" formatCode="General">
                  <c:v>-152.42500000000001</c:v>
                </c:pt>
                <c:pt idx="31613" formatCode="General">
                  <c:v>-151.93299999999999</c:v>
                </c:pt>
                <c:pt idx="31614" formatCode="General">
                  <c:v>-151.32599999999999</c:v>
                </c:pt>
                <c:pt idx="31615" formatCode="General">
                  <c:v>-150.47900000000001</c:v>
                </c:pt>
                <c:pt idx="31616" formatCode="General">
                  <c:v>-149.30199999999999</c:v>
                </c:pt>
                <c:pt idx="31617" formatCode="General">
                  <c:v>-147.76900000000001</c:v>
                </c:pt>
                <c:pt idx="31618" formatCode="General">
                  <c:v>-145.90100000000001</c:v>
                </c:pt>
                <c:pt idx="31619" formatCode="General">
                  <c:v>-143.739</c:v>
                </c:pt>
                <c:pt idx="31620" formatCode="General">
                  <c:v>-141.351</c:v>
                </c:pt>
                <c:pt idx="31621" formatCode="General">
                  <c:v>-138.81299999999999</c:v>
                </c:pt>
                <c:pt idx="31622" formatCode="General">
                  <c:v>-136.19200000000001</c:v>
                </c:pt>
                <c:pt idx="31623" formatCode="General">
                  <c:v>-133.578</c:v>
                </c:pt>
                <c:pt idx="31624" formatCode="General">
                  <c:v>-131.06299999999999</c:v>
                </c:pt>
                <c:pt idx="31625" formatCode="General">
                  <c:v>-128.666</c:v>
                </c:pt>
                <c:pt idx="31626" formatCode="General">
                  <c:v>-126.336</c:v>
                </c:pt>
                <c:pt idx="31627" formatCode="General">
                  <c:v>-124</c:v>
                </c:pt>
                <c:pt idx="31628" formatCode="General">
                  <c:v>-121.59699999999999</c:v>
                </c:pt>
                <c:pt idx="31629" formatCode="General">
                  <c:v>-119.104</c:v>
                </c:pt>
                <c:pt idx="31630" formatCode="General">
                  <c:v>-116.566</c:v>
                </c:pt>
                <c:pt idx="31631" formatCode="General">
                  <c:v>-114.099</c:v>
                </c:pt>
                <c:pt idx="31632" formatCode="General">
                  <c:v>-111.88800000000001</c:v>
                </c:pt>
                <c:pt idx="31633" formatCode="General">
                  <c:v>-110.10899999999999</c:v>
                </c:pt>
                <c:pt idx="31634" formatCode="General">
                  <c:v>-108.636</c:v>
                </c:pt>
                <c:pt idx="31635" formatCode="General">
                  <c:v>-107.27200000000001</c:v>
                </c:pt>
                <c:pt idx="31636" formatCode="General">
                  <c:v>-105.932</c:v>
                </c:pt>
                <c:pt idx="31637" formatCode="General">
                  <c:v>-104.477</c:v>
                </c:pt>
                <c:pt idx="31638" formatCode="General">
                  <c:v>-102.777</c:v>
                </c:pt>
                <c:pt idx="31639" formatCode="General">
                  <c:v>-100.76300000000001</c:v>
                </c:pt>
                <c:pt idx="31640" formatCode="General">
                  <c:v>-98.410899999999998</c:v>
                </c:pt>
                <c:pt idx="31641" formatCode="General">
                  <c:v>-95.747799999999998</c:v>
                </c:pt>
                <c:pt idx="31642" formatCode="General">
                  <c:v>-92.821600000000004</c:v>
                </c:pt>
                <c:pt idx="31643" formatCode="General">
                  <c:v>-89.675799999999995</c:v>
                </c:pt>
                <c:pt idx="31644" formatCode="General">
                  <c:v>-86.307699999999997</c:v>
                </c:pt>
                <c:pt idx="31645" formatCode="General">
                  <c:v>-82.660799999999995</c:v>
                </c:pt>
                <c:pt idx="31646" formatCode="General">
                  <c:v>-78.739900000000006</c:v>
                </c:pt>
                <c:pt idx="31647" formatCode="General">
                  <c:v>-74.605400000000003</c:v>
                </c:pt>
                <c:pt idx="31648" formatCode="General">
                  <c:v>-70.362300000000005</c:v>
                </c:pt>
                <c:pt idx="31649" formatCode="General">
                  <c:v>-66.125699999999995</c:v>
                </c:pt>
                <c:pt idx="31650" formatCode="General">
                  <c:v>-61.985199999999999</c:v>
                </c:pt>
                <c:pt idx="31651" formatCode="General">
                  <c:v>-58.001800000000003</c:v>
                </c:pt>
                <c:pt idx="31652" formatCode="General">
                  <c:v>-54.200299999999999</c:v>
                </c:pt>
                <c:pt idx="31653" formatCode="General">
                  <c:v>-50.540500000000002</c:v>
                </c:pt>
                <c:pt idx="31654" formatCode="General">
                  <c:v>-46.970700000000001</c:v>
                </c:pt>
                <c:pt idx="31655" formatCode="General">
                  <c:v>-43.519300000000001</c:v>
                </c:pt>
                <c:pt idx="31656" formatCode="General">
                  <c:v>-40.184600000000003</c:v>
                </c:pt>
                <c:pt idx="31657" formatCode="General">
                  <c:v>-36.880400000000002</c:v>
                </c:pt>
                <c:pt idx="31658" formatCode="General">
                  <c:v>-33.462400000000002</c:v>
                </c:pt>
                <c:pt idx="31659" formatCode="General">
                  <c:v>-29.777999999999999</c:v>
                </c:pt>
                <c:pt idx="31660" formatCode="General">
                  <c:v>-25.848800000000001</c:v>
                </c:pt>
                <c:pt idx="31661" formatCode="General">
                  <c:v>-21.790900000000001</c:v>
                </c:pt>
                <c:pt idx="31662" formatCode="General">
                  <c:v>-17.733000000000001</c:v>
                </c:pt>
                <c:pt idx="31663" formatCode="General">
                  <c:v>-13.808400000000001</c:v>
                </c:pt>
                <c:pt idx="31664" formatCode="General">
                  <c:v>-10.0891</c:v>
                </c:pt>
                <c:pt idx="31665" formatCode="General">
                  <c:v>-6.6028799999999999</c:v>
                </c:pt>
                <c:pt idx="31666" formatCode="General">
                  <c:v>-3.3360099999999999</c:v>
                </c:pt>
                <c:pt idx="31667" formatCode="General">
                  <c:v>-0.27554299999999998</c:v>
                </c:pt>
                <c:pt idx="31668" formatCode="General">
                  <c:v>2.5756600000000001</c:v>
                </c:pt>
                <c:pt idx="31669" formatCode="General">
                  <c:v>5.1306500000000002</c:v>
                </c:pt>
                <c:pt idx="31670" formatCode="General">
                  <c:v>7.2327700000000004</c:v>
                </c:pt>
                <c:pt idx="31671" formatCode="General">
                  <c:v>8.73691</c:v>
                </c:pt>
                <c:pt idx="31672" formatCode="General">
                  <c:v>9.6171299999999995</c:v>
                </c:pt>
                <c:pt idx="31673" formatCode="General">
                  <c:v>9.9342100000000002</c:v>
                </c:pt>
                <c:pt idx="31674" formatCode="General">
                  <c:v>9.8570499999999992</c:v>
                </c:pt>
                <c:pt idx="31675" formatCode="General">
                  <c:v>9.5905699999999996</c:v>
                </c:pt>
                <c:pt idx="31676" formatCode="General">
                  <c:v>9.3112899999999996</c:v>
                </c:pt>
                <c:pt idx="31677" formatCode="General">
                  <c:v>9.1952099999999994</c:v>
                </c:pt>
                <c:pt idx="31678" formatCode="General">
                  <c:v>9.3579600000000003</c:v>
                </c:pt>
                <c:pt idx="31679" formatCode="General">
                  <c:v>9.9453200000000006</c:v>
                </c:pt>
                <c:pt idx="31680" formatCode="General">
                  <c:v>11.0937</c:v>
                </c:pt>
                <c:pt idx="31681" formatCode="General">
                  <c:v>12.863799999999999</c:v>
                </c:pt>
                <c:pt idx="31682" formatCode="General">
                  <c:v>15.28</c:v>
                </c:pt>
                <c:pt idx="31683" formatCode="General">
                  <c:v>18.357600000000001</c:v>
                </c:pt>
                <c:pt idx="31684" formatCode="General">
                  <c:v>22.0687</c:v>
                </c:pt>
                <c:pt idx="31685" formatCode="General">
                  <c:v>26.348500000000001</c:v>
                </c:pt>
                <c:pt idx="31686" formatCode="General">
                  <c:v>31.060400000000001</c:v>
                </c:pt>
                <c:pt idx="31687" formatCode="General">
                  <c:v>36.052300000000002</c:v>
                </c:pt>
                <c:pt idx="31688" formatCode="General">
                  <c:v>41.2288</c:v>
                </c:pt>
                <c:pt idx="31689" formatCode="General">
                  <c:v>46.511099999999999</c:v>
                </c:pt>
                <c:pt idx="31690" formatCode="General">
                  <c:v>51.837699999999998</c:v>
                </c:pt>
                <c:pt idx="31691" formatCode="General">
                  <c:v>57.119300000000003</c:v>
                </c:pt>
                <c:pt idx="31692" formatCode="General">
                  <c:v>62.2408</c:v>
                </c:pt>
                <c:pt idx="31693" formatCode="General">
                  <c:v>67.093599999999995</c:v>
                </c:pt>
                <c:pt idx="31694" formatCode="General">
                  <c:v>71.596400000000003</c:v>
                </c:pt>
                <c:pt idx="31695" formatCode="General">
                  <c:v>75.676699999999997</c:v>
                </c:pt>
                <c:pt idx="31696" formatCode="General">
                  <c:v>79.286000000000001</c:v>
                </c:pt>
                <c:pt idx="31697" formatCode="General">
                  <c:v>82.424599999999998</c:v>
                </c:pt>
                <c:pt idx="31698" formatCode="General">
                  <c:v>85.154799999999994</c:v>
                </c:pt>
                <c:pt idx="31699" formatCode="General">
                  <c:v>87.5762</c:v>
                </c:pt>
                <c:pt idx="31700" formatCode="General">
                  <c:v>89.857699999999994</c:v>
                </c:pt>
                <c:pt idx="31701" formatCode="General">
                  <c:v>92.169899999999998</c:v>
                </c:pt>
                <c:pt idx="31702" formatCode="General">
                  <c:v>94.622200000000007</c:v>
                </c:pt>
                <c:pt idx="31703" formatCode="General">
                  <c:v>97.245400000000004</c:v>
                </c:pt>
                <c:pt idx="31704" formatCode="General">
                  <c:v>99.962299999999999</c:v>
                </c:pt>
                <c:pt idx="31705" formatCode="General">
                  <c:v>102.786</c:v>
                </c:pt>
                <c:pt idx="31706" formatCode="General">
                  <c:v>105.80200000000001</c:v>
                </c:pt>
                <c:pt idx="31707" formatCode="General">
                  <c:v>108.964</c:v>
                </c:pt>
                <c:pt idx="31708" formatCode="General">
                  <c:v>112.17</c:v>
                </c:pt>
                <c:pt idx="31709" formatCode="General">
                  <c:v>115.295</c:v>
                </c:pt>
                <c:pt idx="31710" formatCode="General">
                  <c:v>118.226</c:v>
                </c:pt>
                <c:pt idx="31711" formatCode="General">
                  <c:v>120.937</c:v>
                </c:pt>
                <c:pt idx="31712" formatCode="General">
                  <c:v>123.435</c:v>
                </c:pt>
                <c:pt idx="31713" formatCode="General">
                  <c:v>125.76300000000001</c:v>
                </c:pt>
                <c:pt idx="31714" formatCode="General">
                  <c:v>128.05600000000001</c:v>
                </c:pt>
                <c:pt idx="31715" formatCode="General">
                  <c:v>130.42500000000001</c:v>
                </c:pt>
                <c:pt idx="31716" formatCode="General">
                  <c:v>132.84299999999999</c:v>
                </c:pt>
                <c:pt idx="31717" formatCode="General">
                  <c:v>135.27000000000001</c:v>
                </c:pt>
                <c:pt idx="31718" formatCode="General">
                  <c:v>137.67400000000001</c:v>
                </c:pt>
                <c:pt idx="31719" formatCode="General">
                  <c:v>140.07</c:v>
                </c:pt>
                <c:pt idx="31720" formatCode="General">
                  <c:v>142.501</c:v>
                </c:pt>
                <c:pt idx="31721" formatCode="General">
                  <c:v>144.93299999999999</c:v>
                </c:pt>
                <c:pt idx="31722" formatCode="General">
                  <c:v>147.31899999999999</c:v>
                </c:pt>
                <c:pt idx="31723" formatCode="General">
                  <c:v>149.66800000000001</c:v>
                </c:pt>
                <c:pt idx="31724" formatCode="General">
                  <c:v>151.96100000000001</c:v>
                </c:pt>
                <c:pt idx="31725" formatCode="General">
                  <c:v>154.13300000000001</c:v>
                </c:pt>
                <c:pt idx="31726" formatCode="General">
                  <c:v>156.202</c:v>
                </c:pt>
                <c:pt idx="31727" formatCode="General">
                  <c:v>158.22499999999999</c:v>
                </c:pt>
                <c:pt idx="31728" formatCode="General">
                  <c:v>160.12799999999999</c:v>
                </c:pt>
                <c:pt idx="31729" formatCode="General">
                  <c:v>161.83199999999999</c:v>
                </c:pt>
                <c:pt idx="31730" formatCode="General">
                  <c:v>163.35</c:v>
                </c:pt>
                <c:pt idx="31731" formatCode="General">
                  <c:v>164.73099999999999</c:v>
                </c:pt>
                <c:pt idx="31732" formatCode="General">
                  <c:v>166.05500000000001</c:v>
                </c:pt>
                <c:pt idx="31733" formatCode="General">
                  <c:v>167.364</c:v>
                </c:pt>
                <c:pt idx="31734" formatCode="General">
                  <c:v>168.667</c:v>
                </c:pt>
                <c:pt idx="31735" formatCode="General">
                  <c:v>169.98500000000001</c:v>
                </c:pt>
                <c:pt idx="31736" formatCode="General">
                  <c:v>171.33099999999999</c:v>
                </c:pt>
                <c:pt idx="31737" formatCode="General">
                  <c:v>172.68199999999999</c:v>
                </c:pt>
                <c:pt idx="31738" formatCode="General">
                  <c:v>174.02500000000001</c:v>
                </c:pt>
                <c:pt idx="31739" formatCode="General">
                  <c:v>175.35499999999999</c:v>
                </c:pt>
                <c:pt idx="31740" formatCode="General">
                  <c:v>176.72900000000001</c:v>
                </c:pt>
                <c:pt idx="31741" formatCode="General">
                  <c:v>178.214</c:v>
                </c:pt>
                <c:pt idx="31742" formatCode="General">
                  <c:v>179.83199999999999</c:v>
                </c:pt>
                <c:pt idx="31743" formatCode="General">
                  <c:v>181.58099999999999</c:v>
                </c:pt>
                <c:pt idx="31744" formatCode="General">
                  <c:v>183.42</c:v>
                </c:pt>
                <c:pt idx="31745" formatCode="General">
                  <c:v>185.351</c:v>
                </c:pt>
                <c:pt idx="31746" formatCode="General">
                  <c:v>187.42</c:v>
                </c:pt>
                <c:pt idx="31747" formatCode="General">
                  <c:v>189.727</c:v>
                </c:pt>
                <c:pt idx="31748" formatCode="General">
                  <c:v>192.34299999999999</c:v>
                </c:pt>
                <c:pt idx="31749" formatCode="General">
                  <c:v>195.14400000000001</c:v>
                </c:pt>
                <c:pt idx="31750" formatCode="General">
                  <c:v>197.95</c:v>
                </c:pt>
                <c:pt idx="31751" formatCode="General">
                  <c:v>200.60900000000001</c:v>
                </c:pt>
                <c:pt idx="31752" formatCode="General">
                  <c:v>203.006</c:v>
                </c:pt>
                <c:pt idx="31753" formatCode="General">
                  <c:v>205.089</c:v>
                </c:pt>
                <c:pt idx="31754" formatCode="General">
                  <c:v>206.89599999999999</c:v>
                </c:pt>
                <c:pt idx="31755" formatCode="General">
                  <c:v>208.49799999999999</c:v>
                </c:pt>
                <c:pt idx="31756" formatCode="General">
                  <c:v>209.952</c:v>
                </c:pt>
                <c:pt idx="31757" formatCode="General">
                  <c:v>211.30500000000001</c:v>
                </c:pt>
                <c:pt idx="31758" formatCode="General">
                  <c:v>212.559</c:v>
                </c:pt>
                <c:pt idx="31759" formatCode="General">
                  <c:v>213.703</c:v>
                </c:pt>
                <c:pt idx="31760" formatCode="General">
                  <c:v>214.72300000000001</c:v>
                </c:pt>
                <c:pt idx="31761" formatCode="General">
                  <c:v>215.54499999999999</c:v>
                </c:pt>
                <c:pt idx="31762" formatCode="General">
                  <c:v>216.102</c:v>
                </c:pt>
                <c:pt idx="31763" formatCode="General">
                  <c:v>216.43899999999999</c:v>
                </c:pt>
                <c:pt idx="31764" formatCode="General">
                  <c:v>216.63</c:v>
                </c:pt>
                <c:pt idx="31765" formatCode="General">
                  <c:v>216.761</c:v>
                </c:pt>
                <c:pt idx="31766" formatCode="General">
                  <c:v>216.905</c:v>
                </c:pt>
                <c:pt idx="31767" formatCode="General">
                  <c:v>217.10300000000001</c:v>
                </c:pt>
                <c:pt idx="31768" formatCode="General">
                  <c:v>217.364</c:v>
                </c:pt>
                <c:pt idx="31769" formatCode="General">
                  <c:v>217.68899999999999</c:v>
                </c:pt>
                <c:pt idx="31770" formatCode="General">
                  <c:v>218.10300000000001</c:v>
                </c:pt>
                <c:pt idx="31771" formatCode="General">
                  <c:v>218.59200000000001</c:v>
                </c:pt>
                <c:pt idx="31772" formatCode="General">
                  <c:v>219.1</c:v>
                </c:pt>
                <c:pt idx="31773" formatCode="General">
                  <c:v>219.54599999999999</c:v>
                </c:pt>
                <c:pt idx="31774" formatCode="General">
                  <c:v>219.85900000000001</c:v>
                </c:pt>
                <c:pt idx="31775" formatCode="General">
                  <c:v>220.03299999999999</c:v>
                </c:pt>
                <c:pt idx="31776" formatCode="General">
                  <c:v>220.053</c:v>
                </c:pt>
                <c:pt idx="31777" formatCode="General">
                  <c:v>219.798</c:v>
                </c:pt>
                <c:pt idx="31778" formatCode="General">
                  <c:v>219.24299999999999</c:v>
                </c:pt>
                <c:pt idx="31779" formatCode="General">
                  <c:v>218.52500000000001</c:v>
                </c:pt>
                <c:pt idx="31780" formatCode="General">
                  <c:v>217.785</c:v>
                </c:pt>
                <c:pt idx="31781" formatCode="General">
                  <c:v>217.137</c:v>
                </c:pt>
                <c:pt idx="31782" formatCode="General">
                  <c:v>216.696</c:v>
                </c:pt>
                <c:pt idx="31783" formatCode="General">
                  <c:v>216.52799999999999</c:v>
                </c:pt>
                <c:pt idx="31784" formatCode="General">
                  <c:v>216.59299999999999</c:v>
                </c:pt>
                <c:pt idx="31785" formatCode="General">
                  <c:v>216.833</c:v>
                </c:pt>
                <c:pt idx="31786" formatCode="General">
                  <c:v>217.19200000000001</c:v>
                </c:pt>
                <c:pt idx="31787" formatCode="General">
                  <c:v>217.685</c:v>
                </c:pt>
                <c:pt idx="31788" formatCode="General">
                  <c:v>218.34899999999999</c:v>
                </c:pt>
                <c:pt idx="31789" formatCode="General">
                  <c:v>218.98599999999999</c:v>
                </c:pt>
                <c:pt idx="31790" formatCode="General">
                  <c:v>219.369</c:v>
                </c:pt>
                <c:pt idx="31791" formatCode="General">
                  <c:v>219.40899999999999</c:v>
                </c:pt>
                <c:pt idx="31792" formatCode="General">
                  <c:v>218.96199999999999</c:v>
                </c:pt>
                <c:pt idx="31793" formatCode="General">
                  <c:v>217.892</c:v>
                </c:pt>
                <c:pt idx="31794" formatCode="General">
                  <c:v>216.27500000000001</c:v>
                </c:pt>
                <c:pt idx="31795" formatCode="General">
                  <c:v>214.27</c:v>
                </c:pt>
                <c:pt idx="31796" formatCode="General">
                  <c:v>212.024</c:v>
                </c:pt>
                <c:pt idx="31797" formatCode="General">
                  <c:v>209.679</c:v>
                </c:pt>
                <c:pt idx="31798" formatCode="General">
                  <c:v>207.30600000000001</c:v>
                </c:pt>
                <c:pt idx="31799" formatCode="General">
                  <c:v>204.94200000000001</c:v>
                </c:pt>
                <c:pt idx="31800" formatCode="General">
                  <c:v>202.58199999999999</c:v>
                </c:pt>
                <c:pt idx="31801" formatCode="General">
                  <c:v>200.26900000000001</c:v>
                </c:pt>
                <c:pt idx="31802" formatCode="General">
                  <c:v>198.04599999999999</c:v>
                </c:pt>
                <c:pt idx="31803" formatCode="General">
                  <c:v>195.87100000000001</c:v>
                </c:pt>
                <c:pt idx="31804" formatCode="General">
                  <c:v>193.726</c:v>
                </c:pt>
                <c:pt idx="31805" formatCode="General">
                  <c:v>191.65700000000001</c:v>
                </c:pt>
                <c:pt idx="31806" formatCode="General">
                  <c:v>189.75</c:v>
                </c:pt>
                <c:pt idx="31807" formatCode="General">
                  <c:v>188.10300000000001</c:v>
                </c:pt>
                <c:pt idx="31808" formatCode="General">
                  <c:v>186.71</c:v>
                </c:pt>
                <c:pt idx="31809" formatCode="General">
                  <c:v>185.51499999999999</c:v>
                </c:pt>
                <c:pt idx="31810" formatCode="General">
                  <c:v>184.404</c:v>
                </c:pt>
                <c:pt idx="31811" formatCode="General">
                  <c:v>183.215</c:v>
                </c:pt>
                <c:pt idx="31812" formatCode="General">
                  <c:v>181.791</c:v>
                </c:pt>
                <c:pt idx="31813" formatCode="General">
                  <c:v>179.994</c:v>
                </c:pt>
                <c:pt idx="31814" formatCode="General">
                  <c:v>177.755</c:v>
                </c:pt>
                <c:pt idx="31815" formatCode="General">
                  <c:v>175.18</c:v>
                </c:pt>
                <c:pt idx="31816" formatCode="General">
                  <c:v>172.41300000000001</c:v>
                </c:pt>
                <c:pt idx="31817" formatCode="General">
                  <c:v>169.50200000000001</c:v>
                </c:pt>
                <c:pt idx="31818" formatCode="General">
                  <c:v>166.49199999999999</c:v>
                </c:pt>
                <c:pt idx="31819" formatCode="General">
                  <c:v>163.41200000000001</c:v>
                </c:pt>
                <c:pt idx="31820" formatCode="General">
                  <c:v>160.32599999999999</c:v>
                </c:pt>
                <c:pt idx="31821" formatCode="General">
                  <c:v>157.30799999999999</c:v>
                </c:pt>
                <c:pt idx="31822" formatCode="General">
                  <c:v>154.399</c:v>
                </c:pt>
                <c:pt idx="31823" formatCode="General">
                  <c:v>151.63999999999999</c:v>
                </c:pt>
                <c:pt idx="31824" formatCode="General">
                  <c:v>149.136</c:v>
                </c:pt>
                <c:pt idx="31825" formatCode="General">
                  <c:v>146.928</c:v>
                </c:pt>
                <c:pt idx="31826" formatCode="General">
                  <c:v>144.952</c:v>
                </c:pt>
                <c:pt idx="31827" formatCode="General">
                  <c:v>143.191</c:v>
                </c:pt>
                <c:pt idx="31828" formatCode="General">
                  <c:v>141.649</c:v>
                </c:pt>
                <c:pt idx="31829" formatCode="General">
                  <c:v>140.30099999999999</c:v>
                </c:pt>
                <c:pt idx="31830" formatCode="General">
                  <c:v>139.09800000000001</c:v>
                </c:pt>
                <c:pt idx="31831" formatCode="General">
                  <c:v>137.96899999999999</c:v>
                </c:pt>
                <c:pt idx="31832" formatCode="General">
                  <c:v>136.83000000000001</c:v>
                </c:pt>
                <c:pt idx="31833" formatCode="General">
                  <c:v>135.60900000000001</c:v>
                </c:pt>
                <c:pt idx="31834" formatCode="General">
                  <c:v>134.346</c:v>
                </c:pt>
                <c:pt idx="31835" formatCode="General">
                  <c:v>133.11000000000001</c:v>
                </c:pt>
                <c:pt idx="31836" formatCode="General">
                  <c:v>131.78399999999999</c:v>
                </c:pt>
                <c:pt idx="31837" formatCode="General">
                  <c:v>130.261</c:v>
                </c:pt>
                <c:pt idx="31838" formatCode="General">
                  <c:v>128.566</c:v>
                </c:pt>
                <c:pt idx="31839" formatCode="General">
                  <c:v>126.732</c:v>
                </c:pt>
                <c:pt idx="31840" formatCode="General">
                  <c:v>124.776</c:v>
                </c:pt>
                <c:pt idx="31841" formatCode="General">
                  <c:v>122.706</c:v>
                </c:pt>
                <c:pt idx="31842" formatCode="General">
                  <c:v>120.52500000000001</c:v>
                </c:pt>
                <c:pt idx="31843" formatCode="General">
                  <c:v>118.24</c:v>
                </c:pt>
                <c:pt idx="31844" formatCode="General">
                  <c:v>115.851</c:v>
                </c:pt>
                <c:pt idx="31845" formatCode="General">
                  <c:v>113.34099999999999</c:v>
                </c:pt>
                <c:pt idx="31846" formatCode="General">
                  <c:v>110.694</c:v>
                </c:pt>
                <c:pt idx="31847" formatCode="General">
                  <c:v>107.905</c:v>
                </c:pt>
                <c:pt idx="31848" formatCode="General">
                  <c:v>105.006</c:v>
                </c:pt>
                <c:pt idx="31849" formatCode="General">
                  <c:v>102.041</c:v>
                </c:pt>
                <c:pt idx="31850" formatCode="General">
                  <c:v>99.043099999999995</c:v>
                </c:pt>
                <c:pt idx="31851" formatCode="General">
                  <c:v>96.049099999999996</c:v>
                </c:pt>
                <c:pt idx="31852" formatCode="General">
                  <c:v>93.086799999999997</c:v>
                </c:pt>
                <c:pt idx="31853" formatCode="General">
                  <c:v>90.101699999999994</c:v>
                </c:pt>
                <c:pt idx="31854" formatCode="General">
                  <c:v>86.986999999999995</c:v>
                </c:pt>
                <c:pt idx="31855" formatCode="General">
                  <c:v>83.753799999999998</c:v>
                </c:pt>
                <c:pt idx="31856" formatCode="General">
                  <c:v>80.460499999999996</c:v>
                </c:pt>
                <c:pt idx="31857" formatCode="General">
                  <c:v>77.118600000000001</c:v>
                </c:pt>
                <c:pt idx="31858" formatCode="General">
                  <c:v>73.719399999999993</c:v>
                </c:pt>
                <c:pt idx="31859" formatCode="General">
                  <c:v>70.241799999999998</c:v>
                </c:pt>
                <c:pt idx="31860" formatCode="General">
                  <c:v>66.773499999999999</c:v>
                </c:pt>
                <c:pt idx="31861" formatCode="General">
                  <c:v>63.450299999999999</c:v>
                </c:pt>
                <c:pt idx="31862" formatCode="General">
                  <c:v>60.247799999999998</c:v>
                </c:pt>
                <c:pt idx="31863" formatCode="General">
                  <c:v>57.107199999999999</c:v>
                </c:pt>
                <c:pt idx="31864" formatCode="General">
                  <c:v>54.043500000000002</c:v>
                </c:pt>
                <c:pt idx="31865" formatCode="General">
                  <c:v>51.0946</c:v>
                </c:pt>
                <c:pt idx="31866" formatCode="General">
                  <c:v>48.319899999999997</c:v>
                </c:pt>
                <c:pt idx="31867" formatCode="General">
                  <c:v>45.708399999999997</c:v>
                </c:pt>
                <c:pt idx="31868" formatCode="General">
                  <c:v>43.191400000000002</c:v>
                </c:pt>
                <c:pt idx="31869" formatCode="General">
                  <c:v>40.725900000000003</c:v>
                </c:pt>
                <c:pt idx="31870" formatCode="General">
                  <c:v>38.278100000000002</c:v>
                </c:pt>
                <c:pt idx="31871" formatCode="General">
                  <c:v>35.807000000000002</c:v>
                </c:pt>
                <c:pt idx="31872" formatCode="General">
                  <c:v>33.247700000000002</c:v>
                </c:pt>
                <c:pt idx="31873" formatCode="General">
                  <c:v>30.526599999999998</c:v>
                </c:pt>
                <c:pt idx="31874" formatCode="General">
                  <c:v>27.552199999999999</c:v>
                </c:pt>
                <c:pt idx="31875" formatCode="General">
                  <c:v>24.245200000000001</c:v>
                </c:pt>
                <c:pt idx="31876" formatCode="General">
                  <c:v>20.5901</c:v>
                </c:pt>
                <c:pt idx="31877" formatCode="General">
                  <c:v>16.629100000000001</c:v>
                </c:pt>
                <c:pt idx="31878" formatCode="General">
                  <c:v>12.5115</c:v>
                </c:pt>
                <c:pt idx="31879" formatCode="General">
                  <c:v>8.3789099999999994</c:v>
                </c:pt>
                <c:pt idx="31880" formatCode="General">
                  <c:v>4.2888999999999999</c:v>
                </c:pt>
                <c:pt idx="31881" formatCode="General">
                  <c:v>0.14225099999999999</c:v>
                </c:pt>
                <c:pt idx="31882" formatCode="General">
                  <c:v>-4.18309</c:v>
                </c:pt>
                <c:pt idx="31883" formatCode="General">
                  <c:v>-8.5311699999999995</c:v>
                </c:pt>
                <c:pt idx="31884" formatCode="General">
                  <c:v>-12.694599999999999</c:v>
                </c:pt>
                <c:pt idx="31885" formatCode="General">
                  <c:v>-16.523599999999998</c:v>
                </c:pt>
                <c:pt idx="31886" formatCode="General">
                  <c:v>-19.9239</c:v>
                </c:pt>
                <c:pt idx="31887" formatCode="General">
                  <c:v>-22.893599999999999</c:v>
                </c:pt>
                <c:pt idx="31888" formatCode="General">
                  <c:v>-25.516500000000001</c:v>
                </c:pt>
                <c:pt idx="31889" formatCode="General">
                  <c:v>-27.9</c:v>
                </c:pt>
                <c:pt idx="31890" formatCode="General">
                  <c:v>-30.030999999999999</c:v>
                </c:pt>
                <c:pt idx="31891" formatCode="General">
                  <c:v>-31.889800000000001</c:v>
                </c:pt>
                <c:pt idx="31892" formatCode="General">
                  <c:v>-33.515900000000002</c:v>
                </c:pt>
                <c:pt idx="31893" formatCode="General">
                  <c:v>-34.953600000000002</c:v>
                </c:pt>
                <c:pt idx="31894" formatCode="General">
                  <c:v>-36.244799999999998</c:v>
                </c:pt>
                <c:pt idx="31895" formatCode="General">
                  <c:v>-37.425699999999999</c:v>
                </c:pt>
                <c:pt idx="31896" formatCode="General">
                  <c:v>-38.529000000000003</c:v>
                </c:pt>
                <c:pt idx="31897" formatCode="General">
                  <c:v>-39.583500000000001</c:v>
                </c:pt>
                <c:pt idx="31898" formatCode="General">
                  <c:v>-40.604799999999997</c:v>
                </c:pt>
                <c:pt idx="31899" formatCode="General">
                  <c:v>-41.588900000000002</c:v>
                </c:pt>
                <c:pt idx="31900" formatCode="General">
                  <c:v>-42.543300000000002</c:v>
                </c:pt>
                <c:pt idx="31901" formatCode="General">
                  <c:v>-43.495100000000001</c:v>
                </c:pt>
                <c:pt idx="31902" formatCode="General">
                  <c:v>-44.486600000000003</c:v>
                </c:pt>
                <c:pt idx="31903" formatCode="General">
                  <c:v>-45.570399999999999</c:v>
                </c:pt>
                <c:pt idx="31904" formatCode="General">
                  <c:v>-46.820900000000002</c:v>
                </c:pt>
                <c:pt idx="31905" formatCode="General">
                  <c:v>-48.332500000000003</c:v>
                </c:pt>
                <c:pt idx="31906" formatCode="General">
                  <c:v>-50.193600000000004</c:v>
                </c:pt>
                <c:pt idx="31907" formatCode="General">
                  <c:v>-52.447600000000001</c:v>
                </c:pt>
                <c:pt idx="31908" formatCode="General">
                  <c:v>-55.090299999999999</c:v>
                </c:pt>
                <c:pt idx="31909" formatCode="General">
                  <c:v>-57.964599999999997</c:v>
                </c:pt>
                <c:pt idx="31910" formatCode="General">
                  <c:v>-60.886899999999997</c:v>
                </c:pt>
                <c:pt idx="31911" formatCode="General">
                  <c:v>-63.795200000000001</c:v>
                </c:pt>
                <c:pt idx="31912" formatCode="General">
                  <c:v>-66.670299999999997</c:v>
                </c:pt>
                <c:pt idx="31913" formatCode="General">
                  <c:v>-69.556100000000001</c:v>
                </c:pt>
                <c:pt idx="31914" formatCode="General">
                  <c:v>-72.512299999999996</c:v>
                </c:pt>
                <c:pt idx="31915" formatCode="General">
                  <c:v>-75.5715</c:v>
                </c:pt>
                <c:pt idx="31916" formatCode="General">
                  <c:v>-78.765500000000003</c:v>
                </c:pt>
                <c:pt idx="31917" formatCode="General">
                  <c:v>-82.122799999999998</c:v>
                </c:pt>
                <c:pt idx="31918" formatCode="General">
                  <c:v>-85.653499999999994</c:v>
                </c:pt>
                <c:pt idx="31919" formatCode="General">
                  <c:v>-89.371499999999997</c:v>
                </c:pt>
                <c:pt idx="31920" formatCode="General">
                  <c:v>-93.285899999999998</c:v>
                </c:pt>
                <c:pt idx="31921" formatCode="General">
                  <c:v>-97.344800000000006</c:v>
                </c:pt>
                <c:pt idx="31922" formatCode="General">
                  <c:v>-101.46299999999999</c:v>
                </c:pt>
                <c:pt idx="31923" formatCode="General">
                  <c:v>-105.52</c:v>
                </c:pt>
                <c:pt idx="31924" formatCode="General">
                  <c:v>-109.404</c:v>
                </c:pt>
                <c:pt idx="31925" formatCode="General">
                  <c:v>-113.06699999999999</c:v>
                </c:pt>
                <c:pt idx="31926" formatCode="General">
                  <c:v>-116.51900000000001</c:v>
                </c:pt>
                <c:pt idx="31927" formatCode="General">
                  <c:v>-119.809</c:v>
                </c:pt>
                <c:pt idx="31928" formatCode="General">
                  <c:v>-123.012</c:v>
                </c:pt>
                <c:pt idx="31929" formatCode="General">
                  <c:v>-126.19499999999999</c:v>
                </c:pt>
                <c:pt idx="31930" formatCode="General">
                  <c:v>-129.41</c:v>
                </c:pt>
                <c:pt idx="31931" formatCode="General">
                  <c:v>-132.703</c:v>
                </c:pt>
                <c:pt idx="31932" formatCode="General">
                  <c:v>-136.08099999999999</c:v>
                </c:pt>
                <c:pt idx="31933" formatCode="General">
                  <c:v>-139.55699999999999</c:v>
                </c:pt>
                <c:pt idx="31934" formatCode="General">
                  <c:v>-143.143</c:v>
                </c:pt>
                <c:pt idx="31935" formatCode="General">
                  <c:v>-146.79</c:v>
                </c:pt>
                <c:pt idx="31936" formatCode="General">
                  <c:v>-150.42500000000001</c:v>
                </c:pt>
                <c:pt idx="31937" formatCode="General">
                  <c:v>-153.96799999999999</c:v>
                </c:pt>
                <c:pt idx="31938" formatCode="General">
                  <c:v>-157.37100000000001</c:v>
                </c:pt>
                <c:pt idx="31939" formatCode="General">
                  <c:v>-160.65600000000001</c:v>
                </c:pt>
                <c:pt idx="31940" formatCode="General">
                  <c:v>-163.851</c:v>
                </c:pt>
                <c:pt idx="31941" formatCode="General">
                  <c:v>-166.97</c:v>
                </c:pt>
                <c:pt idx="31942" formatCode="General">
                  <c:v>-170.06899999999999</c:v>
                </c:pt>
                <c:pt idx="31943" formatCode="General">
                  <c:v>-173.208</c:v>
                </c:pt>
                <c:pt idx="31944" formatCode="General">
                  <c:v>-176.40700000000001</c:v>
                </c:pt>
                <c:pt idx="31945" formatCode="General">
                  <c:v>-179.64599999999999</c:v>
                </c:pt>
                <c:pt idx="31946" formatCode="General">
                  <c:v>-182.83099999999999</c:v>
                </c:pt>
                <c:pt idx="31947" formatCode="General">
                  <c:v>-185.80699999999999</c:v>
                </c:pt>
                <c:pt idx="31948" formatCode="General">
                  <c:v>-188.441</c:v>
                </c:pt>
                <c:pt idx="31949" formatCode="General">
                  <c:v>-190.61199999999999</c:v>
                </c:pt>
                <c:pt idx="31950" formatCode="General">
                  <c:v>-192.244</c:v>
                </c:pt>
                <c:pt idx="31951" formatCode="General">
                  <c:v>-193.39599999999999</c:v>
                </c:pt>
                <c:pt idx="31952" formatCode="General">
                  <c:v>-194.18700000000001</c:v>
                </c:pt>
                <c:pt idx="31953" formatCode="General">
                  <c:v>-194.756</c:v>
                </c:pt>
                <c:pt idx="31954" formatCode="General">
                  <c:v>-195.191</c:v>
                </c:pt>
                <c:pt idx="31955" formatCode="General">
                  <c:v>-195.50800000000001</c:v>
                </c:pt>
                <c:pt idx="31956" formatCode="General">
                  <c:v>-195.714</c:v>
                </c:pt>
                <c:pt idx="31957" formatCode="General">
                  <c:v>-195.834</c:v>
                </c:pt>
                <c:pt idx="31958" formatCode="General">
                  <c:v>-195.96199999999999</c:v>
                </c:pt>
                <c:pt idx="31959" formatCode="General">
                  <c:v>-196.197</c:v>
                </c:pt>
                <c:pt idx="31960" formatCode="General">
                  <c:v>-196.613</c:v>
                </c:pt>
                <c:pt idx="31961" formatCode="General">
                  <c:v>-197.25800000000001</c:v>
                </c:pt>
                <c:pt idx="31962" formatCode="General">
                  <c:v>-198.15600000000001</c:v>
                </c:pt>
                <c:pt idx="31963" formatCode="General">
                  <c:v>-199.28800000000001</c:v>
                </c:pt>
                <c:pt idx="31964" formatCode="General">
                  <c:v>-200.61799999999999</c:v>
                </c:pt>
                <c:pt idx="31965" formatCode="General">
                  <c:v>-202.1</c:v>
                </c:pt>
                <c:pt idx="31966" formatCode="General">
                  <c:v>-203.666</c:v>
                </c:pt>
                <c:pt idx="31967" formatCode="General">
                  <c:v>-205.24299999999999</c:v>
                </c:pt>
                <c:pt idx="31968" formatCode="General">
                  <c:v>-206.78299999999999</c:v>
                </c:pt>
                <c:pt idx="31969" formatCode="General">
                  <c:v>-208.27</c:v>
                </c:pt>
                <c:pt idx="31970" formatCode="General">
                  <c:v>-209.69</c:v>
                </c:pt>
                <c:pt idx="31971" formatCode="General">
                  <c:v>-211.03200000000001</c:v>
                </c:pt>
                <c:pt idx="31972" formatCode="General">
                  <c:v>-212.279</c:v>
                </c:pt>
                <c:pt idx="31973" formatCode="General">
                  <c:v>-213.41</c:v>
                </c:pt>
                <c:pt idx="31974" formatCode="General">
                  <c:v>-214.40100000000001</c:v>
                </c:pt>
                <c:pt idx="31975" formatCode="General">
                  <c:v>-215.25800000000001</c:v>
                </c:pt>
                <c:pt idx="31976" formatCode="General">
                  <c:v>-216.00700000000001</c:v>
                </c:pt>
                <c:pt idx="31977" formatCode="General">
                  <c:v>-216.62700000000001</c:v>
                </c:pt>
                <c:pt idx="31978" formatCode="General">
                  <c:v>-217.07499999999999</c:v>
                </c:pt>
                <c:pt idx="31979" formatCode="General">
                  <c:v>-217.291</c:v>
                </c:pt>
                <c:pt idx="31980" formatCode="General">
                  <c:v>-217.22900000000001</c:v>
                </c:pt>
                <c:pt idx="31981" formatCode="General">
                  <c:v>-216.89099999999999</c:v>
                </c:pt>
                <c:pt idx="31982" formatCode="General">
                  <c:v>-216.274</c:v>
                </c:pt>
                <c:pt idx="31983" formatCode="General">
                  <c:v>-215.38200000000001</c:v>
                </c:pt>
                <c:pt idx="31984" formatCode="General">
                  <c:v>-214.26300000000001</c:v>
                </c:pt>
                <c:pt idx="31985" formatCode="General">
                  <c:v>-212.95699999999999</c:v>
                </c:pt>
                <c:pt idx="31986" formatCode="General">
                  <c:v>-211.45599999999999</c:v>
                </c:pt>
                <c:pt idx="31987" formatCode="General">
                  <c:v>-209.77600000000001</c:v>
                </c:pt>
                <c:pt idx="31988" formatCode="General">
                  <c:v>-207.964</c:v>
                </c:pt>
                <c:pt idx="31989" formatCode="General">
                  <c:v>-206.119</c:v>
                </c:pt>
                <c:pt idx="31990" formatCode="General">
                  <c:v>-204.352</c:v>
                </c:pt>
                <c:pt idx="31991" formatCode="General">
                  <c:v>-202.74700000000001</c:v>
                </c:pt>
                <c:pt idx="31992" formatCode="General">
                  <c:v>-201.358</c:v>
                </c:pt>
                <c:pt idx="31993" formatCode="General">
                  <c:v>-200.20599999999999</c:v>
                </c:pt>
                <c:pt idx="31994" formatCode="General">
                  <c:v>-199.28700000000001</c:v>
                </c:pt>
                <c:pt idx="31995" formatCode="General">
                  <c:v>-198.58</c:v>
                </c:pt>
                <c:pt idx="31996" formatCode="General">
                  <c:v>-198.095</c:v>
                </c:pt>
                <c:pt idx="31997" formatCode="General">
                  <c:v>-197.863</c:v>
                </c:pt>
                <c:pt idx="31998" formatCode="General">
                  <c:v>-197.95699999999999</c:v>
                </c:pt>
                <c:pt idx="31999" formatCode="General">
                  <c:v>-198.43</c:v>
                </c:pt>
                <c:pt idx="32000" formatCode="General">
                  <c:v>-199.249</c:v>
                </c:pt>
                <c:pt idx="32001" formatCode="General">
                  <c:v>-200.33799999999999</c:v>
                </c:pt>
                <c:pt idx="32002" formatCode="General">
                  <c:v>-201.59100000000001</c:v>
                </c:pt>
                <c:pt idx="32003" formatCode="General">
                  <c:v>-202.90199999999999</c:v>
                </c:pt>
                <c:pt idx="32004" formatCode="General">
                  <c:v>-204.202</c:v>
                </c:pt>
                <c:pt idx="32005" formatCode="General">
                  <c:v>-205.51300000000001</c:v>
                </c:pt>
                <c:pt idx="32006" formatCode="General">
                  <c:v>-206.83699999999999</c:v>
                </c:pt>
                <c:pt idx="32007" formatCode="General">
                  <c:v>-208.124</c:v>
                </c:pt>
                <c:pt idx="32008" formatCode="General">
                  <c:v>-209.268</c:v>
                </c:pt>
                <c:pt idx="32009" formatCode="General">
                  <c:v>-210.14599999999999</c:v>
                </c:pt>
                <c:pt idx="32010" formatCode="General">
                  <c:v>-210.72900000000001</c:v>
                </c:pt>
                <c:pt idx="32011" formatCode="General">
                  <c:v>-211.04</c:v>
                </c:pt>
                <c:pt idx="32012" formatCode="General">
                  <c:v>-211.14500000000001</c:v>
                </c:pt>
                <c:pt idx="32013" formatCode="General">
                  <c:v>-211.17500000000001</c:v>
                </c:pt>
                <c:pt idx="32014" formatCode="General">
                  <c:v>-211.25899999999999</c:v>
                </c:pt>
                <c:pt idx="32015" formatCode="General">
                  <c:v>-211.41399999999999</c:v>
                </c:pt>
                <c:pt idx="32016" formatCode="General">
                  <c:v>-211.59399999999999</c:v>
                </c:pt>
                <c:pt idx="32017" formatCode="General">
                  <c:v>-211.786</c:v>
                </c:pt>
                <c:pt idx="32018" formatCode="General">
                  <c:v>-211.96700000000001</c:v>
                </c:pt>
                <c:pt idx="32019" formatCode="General">
                  <c:v>-212.06399999999999</c:v>
                </c:pt>
                <c:pt idx="32020" formatCode="General">
                  <c:v>-212.04499999999999</c:v>
                </c:pt>
                <c:pt idx="32021" formatCode="General">
                  <c:v>-211.958</c:v>
                </c:pt>
                <c:pt idx="32022" formatCode="General">
                  <c:v>-211.809</c:v>
                </c:pt>
                <c:pt idx="32023" formatCode="General">
                  <c:v>-211.547</c:v>
                </c:pt>
                <c:pt idx="32024" formatCode="General">
                  <c:v>-211.02699999999999</c:v>
                </c:pt>
                <c:pt idx="32025" formatCode="General">
                  <c:v>-210.14699999999999</c:v>
                </c:pt>
                <c:pt idx="32026" formatCode="General">
                  <c:v>-208.95</c:v>
                </c:pt>
                <c:pt idx="32027" formatCode="General">
                  <c:v>-207.464</c:v>
                </c:pt>
                <c:pt idx="32028" formatCode="General">
                  <c:v>-205.68600000000001</c:v>
                </c:pt>
                <c:pt idx="32029" formatCode="General">
                  <c:v>-203.661</c:v>
                </c:pt>
                <c:pt idx="32030" formatCode="General">
                  <c:v>-201.45400000000001</c:v>
                </c:pt>
                <c:pt idx="32031" formatCode="General">
                  <c:v>-199.05699999999999</c:v>
                </c:pt>
                <c:pt idx="32032" formatCode="General">
                  <c:v>-196.46899999999999</c:v>
                </c:pt>
                <c:pt idx="32033" formatCode="General">
                  <c:v>-193.762</c:v>
                </c:pt>
                <c:pt idx="32034" formatCode="General">
                  <c:v>-191.01400000000001</c:v>
                </c:pt>
                <c:pt idx="32035" formatCode="General">
                  <c:v>-188.29</c:v>
                </c:pt>
                <c:pt idx="32036" formatCode="General">
                  <c:v>-185.77</c:v>
                </c:pt>
                <c:pt idx="32037" formatCode="General">
                  <c:v>-183.62700000000001</c:v>
                </c:pt>
                <c:pt idx="32038" formatCode="General">
                  <c:v>-181.88200000000001</c:v>
                </c:pt>
                <c:pt idx="32039" formatCode="General">
                  <c:v>-180.50899999999999</c:v>
                </c:pt>
                <c:pt idx="32040" formatCode="General">
                  <c:v>-179.446</c:v>
                </c:pt>
                <c:pt idx="32041" formatCode="General">
                  <c:v>-178.64400000000001</c:v>
                </c:pt>
                <c:pt idx="32042" formatCode="General">
                  <c:v>-178.09</c:v>
                </c:pt>
                <c:pt idx="32043" formatCode="General">
                  <c:v>-177.73500000000001</c:v>
                </c:pt>
                <c:pt idx="32044" formatCode="General">
                  <c:v>-177.51599999999999</c:v>
                </c:pt>
                <c:pt idx="32045" formatCode="General">
                  <c:v>-177.33500000000001</c:v>
                </c:pt>
                <c:pt idx="32046" formatCode="General">
                  <c:v>-177.089</c:v>
                </c:pt>
                <c:pt idx="32047" formatCode="General">
                  <c:v>-176.72300000000001</c:v>
                </c:pt>
                <c:pt idx="32048" formatCode="General">
                  <c:v>-176.20699999999999</c:v>
                </c:pt>
                <c:pt idx="32049" formatCode="General">
                  <c:v>-175.52799999999999</c:v>
                </c:pt>
                <c:pt idx="32050" formatCode="General">
                  <c:v>-174.66399999999999</c:v>
                </c:pt>
                <c:pt idx="32051" formatCode="General">
                  <c:v>-173.595</c:v>
                </c:pt>
                <c:pt idx="32052" formatCode="General">
                  <c:v>-172.34100000000001</c:v>
                </c:pt>
                <c:pt idx="32053" formatCode="General">
                  <c:v>-170.941</c:v>
                </c:pt>
                <c:pt idx="32054" formatCode="General">
                  <c:v>-169.44</c:v>
                </c:pt>
                <c:pt idx="32055" formatCode="General">
                  <c:v>-167.834</c:v>
                </c:pt>
                <c:pt idx="32056" formatCode="General">
                  <c:v>-166.08500000000001</c:v>
                </c:pt>
                <c:pt idx="32057" formatCode="General">
                  <c:v>-164.29300000000001</c:v>
                </c:pt>
                <c:pt idx="32058" formatCode="General">
                  <c:v>-162.602</c:v>
                </c:pt>
                <c:pt idx="32059" formatCode="General">
                  <c:v>-161.113</c:v>
                </c:pt>
                <c:pt idx="32060" formatCode="General">
                  <c:v>-159.84700000000001</c:v>
                </c:pt>
                <c:pt idx="32061" formatCode="General">
                  <c:v>-158.71600000000001</c:v>
                </c:pt>
                <c:pt idx="32062" formatCode="General">
                  <c:v>-157.61500000000001</c:v>
                </c:pt>
                <c:pt idx="32063" formatCode="General">
                  <c:v>-156.45699999999999</c:v>
                </c:pt>
                <c:pt idx="32064" formatCode="General">
                  <c:v>-155.16</c:v>
                </c:pt>
                <c:pt idx="32065" formatCode="General">
                  <c:v>-153.65600000000001</c:v>
                </c:pt>
                <c:pt idx="32066" formatCode="General">
                  <c:v>-151.92400000000001</c:v>
                </c:pt>
                <c:pt idx="32067" formatCode="General">
                  <c:v>-150.011</c:v>
                </c:pt>
                <c:pt idx="32068" formatCode="General">
                  <c:v>-148.05000000000001</c:v>
                </c:pt>
                <c:pt idx="32069" formatCode="General">
                  <c:v>-146.11699999999999</c:v>
                </c:pt>
                <c:pt idx="32070" formatCode="General">
                  <c:v>-144.208</c:v>
                </c:pt>
                <c:pt idx="32071" formatCode="General">
                  <c:v>-142.22800000000001</c:v>
                </c:pt>
                <c:pt idx="32072" formatCode="General">
                  <c:v>-140.06</c:v>
                </c:pt>
                <c:pt idx="32073" formatCode="General">
                  <c:v>-137.62899999999999</c:v>
                </c:pt>
                <c:pt idx="32074" formatCode="General">
                  <c:v>-134.815</c:v>
                </c:pt>
                <c:pt idx="32075" formatCode="General">
                  <c:v>-131.48699999999999</c:v>
                </c:pt>
                <c:pt idx="32076" formatCode="General">
                  <c:v>-127.70099999999999</c:v>
                </c:pt>
                <c:pt idx="32077" formatCode="General">
                  <c:v>-123.621</c:v>
                </c:pt>
                <c:pt idx="32078" formatCode="General">
                  <c:v>-119.54300000000001</c:v>
                </c:pt>
                <c:pt idx="32079" formatCode="General">
                  <c:v>-115.8</c:v>
                </c:pt>
                <c:pt idx="32080" formatCode="General">
                  <c:v>-112.577</c:v>
                </c:pt>
                <c:pt idx="32081" formatCode="General">
                  <c:v>-110.011</c:v>
                </c:pt>
                <c:pt idx="32082" formatCode="General">
                  <c:v>-108.164</c:v>
                </c:pt>
                <c:pt idx="32083" formatCode="General">
                  <c:v>-106.979</c:v>
                </c:pt>
                <c:pt idx="32084" formatCode="General">
                  <c:v>-106.33199999999999</c:v>
                </c:pt>
                <c:pt idx="32085" formatCode="General">
                  <c:v>-105.991</c:v>
                </c:pt>
                <c:pt idx="32086" formatCode="General">
                  <c:v>-105.72499999999999</c:v>
                </c:pt>
                <c:pt idx="32087" formatCode="General">
                  <c:v>-105.429</c:v>
                </c:pt>
                <c:pt idx="32088" formatCode="General">
                  <c:v>-105.01600000000001</c:v>
                </c:pt>
                <c:pt idx="32089" formatCode="General">
                  <c:v>-104.434</c:v>
                </c:pt>
                <c:pt idx="32090" formatCode="General">
                  <c:v>-103.71</c:v>
                </c:pt>
                <c:pt idx="32091" formatCode="General">
                  <c:v>-102.886</c:v>
                </c:pt>
                <c:pt idx="32092" formatCode="General">
                  <c:v>-101.952</c:v>
                </c:pt>
                <c:pt idx="32093" formatCode="General">
                  <c:v>-100.879</c:v>
                </c:pt>
                <c:pt idx="32094" formatCode="General">
                  <c:v>-99.614699999999999</c:v>
                </c:pt>
                <c:pt idx="32095" formatCode="General">
                  <c:v>-98.167000000000002</c:v>
                </c:pt>
                <c:pt idx="32096" formatCode="General">
                  <c:v>-96.587299999999999</c:v>
                </c:pt>
                <c:pt idx="32097" formatCode="General">
                  <c:v>-95.005799999999994</c:v>
                </c:pt>
                <c:pt idx="32098" formatCode="General">
                  <c:v>-93.532799999999995</c:v>
                </c:pt>
                <c:pt idx="32099" formatCode="General">
                  <c:v>-92.037899999999993</c:v>
                </c:pt>
                <c:pt idx="32100" formatCode="General">
                  <c:v>-90.364999999999995</c:v>
                </c:pt>
                <c:pt idx="32101" formatCode="General">
                  <c:v>-88.444100000000006</c:v>
                </c:pt>
                <c:pt idx="32102" formatCode="General">
                  <c:v>-86.213899999999995</c:v>
                </c:pt>
                <c:pt idx="32103" formatCode="General">
                  <c:v>-83.651600000000002</c:v>
                </c:pt>
                <c:pt idx="32104" formatCode="General">
                  <c:v>-80.794300000000007</c:v>
                </c:pt>
                <c:pt idx="32105" formatCode="General">
                  <c:v>-77.693299999999994</c:v>
                </c:pt>
                <c:pt idx="32106" formatCode="General">
                  <c:v>-74.372100000000003</c:v>
                </c:pt>
                <c:pt idx="32107" formatCode="General">
                  <c:v>-70.856300000000005</c:v>
                </c:pt>
                <c:pt idx="32108" formatCode="General">
                  <c:v>-67.1691</c:v>
                </c:pt>
                <c:pt idx="32109" formatCode="General">
                  <c:v>-63.308999999999997</c:v>
                </c:pt>
                <c:pt idx="32110" formatCode="General">
                  <c:v>-59.262500000000003</c:v>
                </c:pt>
                <c:pt idx="32111" formatCode="General">
                  <c:v>-55.101500000000001</c:v>
                </c:pt>
                <c:pt idx="32112" formatCode="General">
                  <c:v>-50.94</c:v>
                </c:pt>
                <c:pt idx="32113" formatCode="General">
                  <c:v>-46.879600000000003</c:v>
                </c:pt>
                <c:pt idx="32114" formatCode="General">
                  <c:v>-42.956800000000001</c:v>
                </c:pt>
                <c:pt idx="32115" formatCode="General">
                  <c:v>-39.130400000000002</c:v>
                </c:pt>
                <c:pt idx="32116" formatCode="General">
                  <c:v>-35.385899999999999</c:v>
                </c:pt>
                <c:pt idx="32117" formatCode="General">
                  <c:v>-31.729600000000001</c:v>
                </c:pt>
                <c:pt idx="32118" formatCode="General">
                  <c:v>-28.12</c:v>
                </c:pt>
                <c:pt idx="32119" formatCode="General">
                  <c:v>-24.5091</c:v>
                </c:pt>
                <c:pt idx="32120" formatCode="General">
                  <c:v>-20.883199999999999</c:v>
                </c:pt>
                <c:pt idx="32121" formatCode="General">
                  <c:v>-17.226700000000001</c:v>
                </c:pt>
                <c:pt idx="32122" formatCode="General">
                  <c:v>-13.5274</c:v>
                </c:pt>
                <c:pt idx="32123" formatCode="General">
                  <c:v>-9.6738400000000002</c:v>
                </c:pt>
                <c:pt idx="32124" formatCode="General">
                  <c:v>-5.5521099999999999</c:v>
                </c:pt>
                <c:pt idx="32125" formatCode="General">
                  <c:v>-1.2042299999999999</c:v>
                </c:pt>
                <c:pt idx="32126" formatCode="General">
                  <c:v>3.3127900000000001</c:v>
                </c:pt>
                <c:pt idx="32127" formatCode="General">
                  <c:v>7.9830800000000002</c:v>
                </c:pt>
                <c:pt idx="32128" formatCode="General">
                  <c:v>12.7464</c:v>
                </c:pt>
                <c:pt idx="32129" formatCode="General">
                  <c:v>17.512899999999998</c:v>
                </c:pt>
                <c:pt idx="32130" formatCode="General">
                  <c:v>22.238299999999999</c:v>
                </c:pt>
                <c:pt idx="32131" formatCode="General">
                  <c:v>26.908100000000001</c:v>
                </c:pt>
                <c:pt idx="32132" formatCode="General">
                  <c:v>31.479800000000001</c:v>
                </c:pt>
                <c:pt idx="32133" formatCode="General">
                  <c:v>35.926900000000003</c:v>
                </c:pt>
                <c:pt idx="32134" formatCode="General">
                  <c:v>40.284300000000002</c:v>
                </c:pt>
                <c:pt idx="32135" formatCode="General">
                  <c:v>44.6096</c:v>
                </c:pt>
                <c:pt idx="32136" formatCode="General">
                  <c:v>48.945700000000002</c:v>
                </c:pt>
                <c:pt idx="32137" formatCode="General">
                  <c:v>53.334499999999998</c:v>
                </c:pt>
                <c:pt idx="32138" formatCode="General">
                  <c:v>57.794800000000002</c:v>
                </c:pt>
                <c:pt idx="32139" formatCode="General">
                  <c:v>62.249499999999998</c:v>
                </c:pt>
                <c:pt idx="32140" formatCode="General">
                  <c:v>66.601500000000001</c:v>
                </c:pt>
                <c:pt idx="32141" formatCode="General">
                  <c:v>70.780299999999997</c:v>
                </c:pt>
                <c:pt idx="32142" formatCode="General">
                  <c:v>74.732500000000002</c:v>
                </c:pt>
                <c:pt idx="32143" formatCode="General">
                  <c:v>78.439700000000002</c:v>
                </c:pt>
                <c:pt idx="32144" formatCode="General">
                  <c:v>81.778000000000006</c:v>
                </c:pt>
                <c:pt idx="32145" formatCode="General">
                  <c:v>84.537300000000002</c:v>
                </c:pt>
                <c:pt idx="32146" formatCode="General">
                  <c:v>86.430800000000005</c:v>
                </c:pt>
                <c:pt idx="32147" formatCode="General">
                  <c:v>87.385000000000005</c:v>
                </c:pt>
                <c:pt idx="32148" formatCode="General">
                  <c:v>87.661199999999994</c:v>
                </c:pt>
                <c:pt idx="32149" formatCode="General">
                  <c:v>87.527000000000001</c:v>
                </c:pt>
                <c:pt idx="32150" formatCode="General">
                  <c:v>87.181799999999996</c:v>
                </c:pt>
                <c:pt idx="32151" formatCode="General">
                  <c:v>86.770300000000006</c:v>
                </c:pt>
                <c:pt idx="32152" formatCode="General">
                  <c:v>86.404399999999995</c:v>
                </c:pt>
                <c:pt idx="32153" formatCode="General">
                  <c:v>86.168499999999995</c:v>
                </c:pt>
                <c:pt idx="32154" formatCode="General">
                  <c:v>86.139499999999998</c:v>
                </c:pt>
                <c:pt idx="32155" formatCode="General">
                  <c:v>86.381100000000004</c:v>
                </c:pt>
                <c:pt idx="32156" formatCode="General">
                  <c:v>86.979600000000005</c:v>
                </c:pt>
                <c:pt idx="32157" formatCode="General">
                  <c:v>88.018100000000004</c:v>
                </c:pt>
                <c:pt idx="32158" formatCode="General">
                  <c:v>89.584599999999995</c:v>
                </c:pt>
                <c:pt idx="32159" formatCode="General">
                  <c:v>91.724699999999999</c:v>
                </c:pt>
                <c:pt idx="32160" formatCode="General">
                  <c:v>94.365600000000001</c:v>
                </c:pt>
                <c:pt idx="32161" formatCode="General">
                  <c:v>97.342399999999998</c:v>
                </c:pt>
                <c:pt idx="32162" formatCode="General">
                  <c:v>100.43899999999999</c:v>
                </c:pt>
                <c:pt idx="32163" formatCode="General">
                  <c:v>103.423</c:v>
                </c:pt>
                <c:pt idx="32164" formatCode="General">
                  <c:v>106.11</c:v>
                </c:pt>
                <c:pt idx="32165" formatCode="General">
                  <c:v>108.473</c:v>
                </c:pt>
                <c:pt idx="32166" formatCode="General">
                  <c:v>110.57299999999999</c:v>
                </c:pt>
                <c:pt idx="32167" formatCode="General">
                  <c:v>112.583</c:v>
                </c:pt>
                <c:pt idx="32168" formatCode="General">
                  <c:v>114.622</c:v>
                </c:pt>
                <c:pt idx="32169" formatCode="General">
                  <c:v>116.65</c:v>
                </c:pt>
                <c:pt idx="32170" formatCode="General">
                  <c:v>118.624</c:v>
                </c:pt>
                <c:pt idx="32171" formatCode="General">
                  <c:v>120.509</c:v>
                </c:pt>
                <c:pt idx="32172" formatCode="General">
                  <c:v>122.279</c:v>
                </c:pt>
                <c:pt idx="32173" formatCode="General">
                  <c:v>123.889</c:v>
                </c:pt>
                <c:pt idx="32174" formatCode="General">
                  <c:v>125.265</c:v>
                </c:pt>
                <c:pt idx="32175" formatCode="General">
                  <c:v>126.374</c:v>
                </c:pt>
                <c:pt idx="32176" formatCode="General">
                  <c:v>127.25700000000001</c:v>
                </c:pt>
                <c:pt idx="32177" formatCode="General">
                  <c:v>127.997</c:v>
                </c:pt>
                <c:pt idx="32178" formatCode="General">
                  <c:v>128.69499999999999</c:v>
                </c:pt>
                <c:pt idx="32179" formatCode="General">
                  <c:v>129.45400000000001</c:v>
                </c:pt>
                <c:pt idx="32180" formatCode="General">
                  <c:v>130.34399999999999</c:v>
                </c:pt>
                <c:pt idx="32181" formatCode="General">
                  <c:v>131.38</c:v>
                </c:pt>
                <c:pt idx="32182" formatCode="General">
                  <c:v>132.524</c:v>
                </c:pt>
                <c:pt idx="32183" formatCode="General">
                  <c:v>133.708</c:v>
                </c:pt>
                <c:pt idx="32184" formatCode="General">
                  <c:v>134.91</c:v>
                </c:pt>
                <c:pt idx="32185" formatCode="General">
                  <c:v>136.13999999999999</c:v>
                </c:pt>
                <c:pt idx="32186" formatCode="General">
                  <c:v>137.483</c:v>
                </c:pt>
                <c:pt idx="32187" formatCode="General">
                  <c:v>139.04499999999999</c:v>
                </c:pt>
                <c:pt idx="32188" formatCode="General">
                  <c:v>140.9</c:v>
                </c:pt>
                <c:pt idx="32189" formatCode="General">
                  <c:v>143.09800000000001</c:v>
                </c:pt>
                <c:pt idx="32190" formatCode="General">
                  <c:v>145.637</c:v>
                </c:pt>
                <c:pt idx="32191" formatCode="General">
                  <c:v>148.309</c:v>
                </c:pt>
                <c:pt idx="32192" formatCode="General">
                  <c:v>150.851</c:v>
                </c:pt>
                <c:pt idx="32193" formatCode="General">
                  <c:v>153.06</c:v>
                </c:pt>
                <c:pt idx="32194" formatCode="General">
                  <c:v>154.874</c:v>
                </c:pt>
                <c:pt idx="32195" formatCode="General">
                  <c:v>156.495</c:v>
                </c:pt>
                <c:pt idx="32196" formatCode="General">
                  <c:v>158.04499999999999</c:v>
                </c:pt>
                <c:pt idx="32197" formatCode="General">
                  <c:v>159.52600000000001</c:v>
                </c:pt>
                <c:pt idx="32198" formatCode="General">
                  <c:v>160.983</c:v>
                </c:pt>
                <c:pt idx="32199" formatCode="General">
                  <c:v>162.46</c:v>
                </c:pt>
                <c:pt idx="32200" formatCode="General">
                  <c:v>163.94499999999999</c:v>
                </c:pt>
                <c:pt idx="32201" formatCode="General">
                  <c:v>165.35900000000001</c:v>
                </c:pt>
                <c:pt idx="32202" formatCode="General">
                  <c:v>166.58799999999999</c:v>
                </c:pt>
                <c:pt idx="32203" formatCode="General">
                  <c:v>167.5</c:v>
                </c:pt>
                <c:pt idx="32204" formatCode="General">
                  <c:v>167.99</c:v>
                </c:pt>
                <c:pt idx="32205" formatCode="General">
                  <c:v>168.07400000000001</c:v>
                </c:pt>
                <c:pt idx="32206" formatCode="General">
                  <c:v>167.81800000000001</c:v>
                </c:pt>
                <c:pt idx="32207" formatCode="General">
                  <c:v>167.316</c:v>
                </c:pt>
                <c:pt idx="32208" formatCode="General">
                  <c:v>166.72800000000001</c:v>
                </c:pt>
                <c:pt idx="32209" formatCode="General">
                  <c:v>166.24700000000001</c:v>
                </c:pt>
                <c:pt idx="32210" formatCode="General">
                  <c:v>166.017</c:v>
                </c:pt>
                <c:pt idx="32211" formatCode="General">
                  <c:v>166.09299999999999</c:v>
                </c:pt>
                <c:pt idx="32212" formatCode="General">
                  <c:v>166.423</c:v>
                </c:pt>
                <c:pt idx="32213" formatCode="General">
                  <c:v>166.935</c:v>
                </c:pt>
                <c:pt idx="32214" formatCode="General">
                  <c:v>167.613</c:v>
                </c:pt>
                <c:pt idx="32215" formatCode="General">
                  <c:v>168.386</c:v>
                </c:pt>
                <c:pt idx="32216" formatCode="General">
                  <c:v>169.15</c:v>
                </c:pt>
                <c:pt idx="32217" formatCode="General">
                  <c:v>169.78299999999999</c:v>
                </c:pt>
                <c:pt idx="32218" formatCode="General">
                  <c:v>170.18899999999999</c:v>
                </c:pt>
                <c:pt idx="32219" formatCode="General">
                  <c:v>170.48400000000001</c:v>
                </c:pt>
                <c:pt idx="32220" formatCode="General">
                  <c:v>170.828</c:v>
                </c:pt>
                <c:pt idx="32221" formatCode="General">
                  <c:v>171.286</c:v>
                </c:pt>
                <c:pt idx="32222" formatCode="General">
                  <c:v>171.952</c:v>
                </c:pt>
                <c:pt idx="32223" formatCode="General">
                  <c:v>172.91300000000001</c:v>
                </c:pt>
                <c:pt idx="32224" formatCode="General">
                  <c:v>174.21700000000001</c:v>
                </c:pt>
                <c:pt idx="32225" formatCode="General">
                  <c:v>175.87200000000001</c:v>
                </c:pt>
                <c:pt idx="32226" formatCode="General">
                  <c:v>177.91200000000001</c:v>
                </c:pt>
                <c:pt idx="32227" formatCode="General">
                  <c:v>180.327</c:v>
                </c:pt>
                <c:pt idx="32228" formatCode="General">
                  <c:v>183.00299999999999</c:v>
                </c:pt>
                <c:pt idx="32229" formatCode="General">
                  <c:v>185.81100000000001</c:v>
                </c:pt>
                <c:pt idx="32230" formatCode="General">
                  <c:v>188.65</c:v>
                </c:pt>
                <c:pt idx="32231" formatCode="General">
                  <c:v>191.44200000000001</c:v>
                </c:pt>
                <c:pt idx="32232" formatCode="General">
                  <c:v>194.12</c:v>
                </c:pt>
                <c:pt idx="32233" formatCode="General">
                  <c:v>196.517</c:v>
                </c:pt>
                <c:pt idx="32234" formatCode="General">
                  <c:v>198.44800000000001</c:v>
                </c:pt>
                <c:pt idx="32235" formatCode="General">
                  <c:v>199.81700000000001</c:v>
                </c:pt>
                <c:pt idx="32236" formatCode="General">
                  <c:v>200.65</c:v>
                </c:pt>
                <c:pt idx="32237" formatCode="General">
                  <c:v>201.06200000000001</c:v>
                </c:pt>
                <c:pt idx="32238" formatCode="General">
                  <c:v>201.16900000000001</c:v>
                </c:pt>
                <c:pt idx="32239" formatCode="General">
                  <c:v>201.06</c:v>
                </c:pt>
                <c:pt idx="32240" formatCode="General">
                  <c:v>200.727</c:v>
                </c:pt>
                <c:pt idx="32241" formatCode="General">
                  <c:v>200.148</c:v>
                </c:pt>
                <c:pt idx="32242" formatCode="General">
                  <c:v>199.31800000000001</c:v>
                </c:pt>
                <c:pt idx="32243" formatCode="General">
                  <c:v>198.21100000000001</c:v>
                </c:pt>
                <c:pt idx="32244" formatCode="General">
                  <c:v>196.80099999999999</c:v>
                </c:pt>
                <c:pt idx="32245" formatCode="General">
                  <c:v>195.238</c:v>
                </c:pt>
                <c:pt idx="32246" formatCode="General">
                  <c:v>193.72800000000001</c:v>
                </c:pt>
                <c:pt idx="32247" formatCode="General">
                  <c:v>192.42500000000001</c:v>
                </c:pt>
                <c:pt idx="32248" formatCode="General">
                  <c:v>191.46199999999999</c:v>
                </c:pt>
                <c:pt idx="32249" formatCode="General">
                  <c:v>190.89</c:v>
                </c:pt>
                <c:pt idx="32250" formatCode="General">
                  <c:v>190.65299999999999</c:v>
                </c:pt>
                <c:pt idx="32251" formatCode="General">
                  <c:v>190.63200000000001</c:v>
                </c:pt>
                <c:pt idx="32252" formatCode="General">
                  <c:v>190.74100000000001</c:v>
                </c:pt>
                <c:pt idx="32253" formatCode="General">
                  <c:v>190.91300000000001</c:v>
                </c:pt>
                <c:pt idx="32254" formatCode="General">
                  <c:v>191.10499999999999</c:v>
                </c:pt>
                <c:pt idx="32255" formatCode="General">
                  <c:v>191.32499999999999</c:v>
                </c:pt>
                <c:pt idx="32256" formatCode="General">
                  <c:v>191.66800000000001</c:v>
                </c:pt>
                <c:pt idx="32257" formatCode="General">
                  <c:v>192.19200000000001</c:v>
                </c:pt>
                <c:pt idx="32258" formatCode="General">
                  <c:v>192.88499999999999</c:v>
                </c:pt>
                <c:pt idx="32259" formatCode="General">
                  <c:v>193.684</c:v>
                </c:pt>
                <c:pt idx="32260" formatCode="General">
                  <c:v>194.49100000000001</c:v>
                </c:pt>
                <c:pt idx="32261" formatCode="General">
                  <c:v>195.16800000000001</c:v>
                </c:pt>
                <c:pt idx="32262" formatCode="General">
                  <c:v>195.59100000000001</c:v>
                </c:pt>
                <c:pt idx="32263" formatCode="General">
                  <c:v>195.69800000000001</c:v>
                </c:pt>
                <c:pt idx="32264" formatCode="General">
                  <c:v>195.45699999999999</c:v>
                </c:pt>
                <c:pt idx="32265" formatCode="General">
                  <c:v>194.86500000000001</c:v>
                </c:pt>
                <c:pt idx="32266" formatCode="General">
                  <c:v>193.85900000000001</c:v>
                </c:pt>
                <c:pt idx="32267" formatCode="General">
                  <c:v>192.393</c:v>
                </c:pt>
                <c:pt idx="32268" formatCode="General">
                  <c:v>190.51599999999999</c:v>
                </c:pt>
                <c:pt idx="32269" formatCode="General">
                  <c:v>188.33</c:v>
                </c:pt>
                <c:pt idx="32270" formatCode="General">
                  <c:v>185.964</c:v>
                </c:pt>
                <c:pt idx="32271" formatCode="General">
                  <c:v>183.54900000000001</c:v>
                </c:pt>
                <c:pt idx="32272" formatCode="General">
                  <c:v>181.19499999999999</c:v>
                </c:pt>
                <c:pt idx="32273" formatCode="General">
                  <c:v>178.95500000000001</c:v>
                </c:pt>
                <c:pt idx="32274" formatCode="General">
                  <c:v>176.86600000000001</c:v>
                </c:pt>
                <c:pt idx="32275" formatCode="General">
                  <c:v>174.96600000000001</c:v>
                </c:pt>
                <c:pt idx="32276" formatCode="General">
                  <c:v>173.23599999999999</c:v>
                </c:pt>
                <c:pt idx="32277" formatCode="General">
                  <c:v>171.607</c:v>
                </c:pt>
                <c:pt idx="32278" formatCode="General">
                  <c:v>170.08500000000001</c:v>
                </c:pt>
                <c:pt idx="32279" formatCode="General">
                  <c:v>168.70599999999999</c:v>
                </c:pt>
                <c:pt idx="32280" formatCode="General">
                  <c:v>167.44800000000001</c:v>
                </c:pt>
                <c:pt idx="32281" formatCode="General">
                  <c:v>166.267</c:v>
                </c:pt>
                <c:pt idx="32282" formatCode="General">
                  <c:v>165.10599999999999</c:v>
                </c:pt>
                <c:pt idx="32283" formatCode="General">
                  <c:v>163.923</c:v>
                </c:pt>
                <c:pt idx="32284" formatCode="General">
                  <c:v>162.70599999999999</c:v>
                </c:pt>
                <c:pt idx="32285" formatCode="General">
                  <c:v>161.37</c:v>
                </c:pt>
                <c:pt idx="32286" formatCode="General">
                  <c:v>159.827</c:v>
                </c:pt>
                <c:pt idx="32287" formatCode="General">
                  <c:v>158.13900000000001</c:v>
                </c:pt>
                <c:pt idx="32288" formatCode="General">
                  <c:v>156.44300000000001</c:v>
                </c:pt>
                <c:pt idx="32289" formatCode="General">
                  <c:v>154.94399999999999</c:v>
                </c:pt>
                <c:pt idx="32290" formatCode="General">
                  <c:v>153.71899999999999</c:v>
                </c:pt>
                <c:pt idx="32291" formatCode="General">
                  <c:v>152.68799999999999</c:v>
                </c:pt>
                <c:pt idx="32292" formatCode="General">
                  <c:v>151.803</c:v>
                </c:pt>
                <c:pt idx="32293" formatCode="General">
                  <c:v>151.041</c:v>
                </c:pt>
                <c:pt idx="32294" formatCode="General">
                  <c:v>150.44900000000001</c:v>
                </c:pt>
                <c:pt idx="32295" formatCode="General">
                  <c:v>150.02199999999999</c:v>
                </c:pt>
                <c:pt idx="32296" formatCode="General">
                  <c:v>149.654</c:v>
                </c:pt>
                <c:pt idx="32297" formatCode="General">
                  <c:v>149.23699999999999</c:v>
                </c:pt>
                <c:pt idx="32298" formatCode="General">
                  <c:v>148.69300000000001</c:v>
                </c:pt>
                <c:pt idx="32299" formatCode="General">
                  <c:v>147.99700000000001</c:v>
                </c:pt>
                <c:pt idx="32300" formatCode="General">
                  <c:v>147.16399999999999</c:v>
                </c:pt>
                <c:pt idx="32301" formatCode="General">
                  <c:v>146.24</c:v>
                </c:pt>
                <c:pt idx="32302" formatCode="General">
                  <c:v>145.23599999999999</c:v>
                </c:pt>
                <c:pt idx="32303" formatCode="General">
                  <c:v>144.10499999999999</c:v>
                </c:pt>
                <c:pt idx="32304" formatCode="General">
                  <c:v>142.79300000000001</c:v>
                </c:pt>
                <c:pt idx="32305" formatCode="General">
                  <c:v>141.26300000000001</c:v>
                </c:pt>
                <c:pt idx="32306" formatCode="General">
                  <c:v>139.554</c:v>
                </c:pt>
                <c:pt idx="32307" formatCode="General">
                  <c:v>137.749</c:v>
                </c:pt>
                <c:pt idx="32308" formatCode="General">
                  <c:v>135.965</c:v>
                </c:pt>
                <c:pt idx="32309" formatCode="General">
                  <c:v>134.28200000000001</c:v>
                </c:pt>
                <c:pt idx="32310" formatCode="General">
                  <c:v>132.68700000000001</c:v>
                </c:pt>
                <c:pt idx="32311" formatCode="General">
                  <c:v>131.14099999999999</c:v>
                </c:pt>
                <c:pt idx="32312" formatCode="General">
                  <c:v>129.61600000000001</c:v>
                </c:pt>
                <c:pt idx="32313" formatCode="General">
                  <c:v>128.17099999999999</c:v>
                </c:pt>
                <c:pt idx="32314" formatCode="General">
                  <c:v>126.873</c:v>
                </c:pt>
                <c:pt idx="32315" formatCode="General">
                  <c:v>125.73699999999999</c:v>
                </c:pt>
                <c:pt idx="32316" formatCode="General">
                  <c:v>124.777</c:v>
                </c:pt>
                <c:pt idx="32317" formatCode="General">
                  <c:v>124.004</c:v>
                </c:pt>
                <c:pt idx="32318" formatCode="General">
                  <c:v>123.352</c:v>
                </c:pt>
                <c:pt idx="32319" formatCode="General">
                  <c:v>122.72799999999999</c:v>
                </c:pt>
                <c:pt idx="32320" formatCode="General">
                  <c:v>122.001</c:v>
                </c:pt>
                <c:pt idx="32321" formatCode="General">
                  <c:v>121.057</c:v>
                </c:pt>
                <c:pt idx="32322" formatCode="General">
                  <c:v>119.89400000000001</c:v>
                </c:pt>
                <c:pt idx="32323" formatCode="General">
                  <c:v>118.59399999999999</c:v>
                </c:pt>
                <c:pt idx="32324" formatCode="General">
                  <c:v>117.27200000000001</c:v>
                </c:pt>
                <c:pt idx="32325" formatCode="General">
                  <c:v>115.879</c:v>
                </c:pt>
                <c:pt idx="32326" formatCode="General">
                  <c:v>114.30500000000001</c:v>
                </c:pt>
                <c:pt idx="32327" formatCode="General">
                  <c:v>112.489</c:v>
                </c:pt>
                <c:pt idx="32328" formatCode="General">
                  <c:v>110.373</c:v>
                </c:pt>
                <c:pt idx="32329" formatCode="General">
                  <c:v>107.929</c:v>
                </c:pt>
                <c:pt idx="32330" formatCode="General">
                  <c:v>105.17100000000001</c:v>
                </c:pt>
                <c:pt idx="32331" formatCode="General">
                  <c:v>102.157</c:v>
                </c:pt>
                <c:pt idx="32332" formatCode="General">
                  <c:v>98.947000000000003</c:v>
                </c:pt>
                <c:pt idx="32333" formatCode="General">
                  <c:v>95.607299999999995</c:v>
                </c:pt>
                <c:pt idx="32334" formatCode="General">
                  <c:v>92.252700000000004</c:v>
                </c:pt>
                <c:pt idx="32335" formatCode="General">
                  <c:v>89.023099999999999</c:v>
                </c:pt>
                <c:pt idx="32336" formatCode="General">
                  <c:v>86.049099999999996</c:v>
                </c:pt>
                <c:pt idx="32337" formatCode="General">
                  <c:v>83.35</c:v>
                </c:pt>
                <c:pt idx="32338" formatCode="General">
                  <c:v>80.854200000000006</c:v>
                </c:pt>
                <c:pt idx="32339" formatCode="General">
                  <c:v>78.450599999999994</c:v>
                </c:pt>
                <c:pt idx="32340" formatCode="General">
                  <c:v>76.03</c:v>
                </c:pt>
                <c:pt idx="32341" formatCode="General">
                  <c:v>73.529499999999999</c:v>
                </c:pt>
                <c:pt idx="32342" formatCode="General">
                  <c:v>70.900400000000005</c:v>
                </c:pt>
                <c:pt idx="32343" formatCode="General">
                  <c:v>68.135300000000001</c:v>
                </c:pt>
                <c:pt idx="32344" formatCode="General">
                  <c:v>65.212599999999995</c:v>
                </c:pt>
                <c:pt idx="32345" formatCode="General">
                  <c:v>62.108600000000003</c:v>
                </c:pt>
                <c:pt idx="32346" formatCode="General">
                  <c:v>58.905200000000001</c:v>
                </c:pt>
                <c:pt idx="32347" formatCode="General">
                  <c:v>55.709000000000003</c:v>
                </c:pt>
                <c:pt idx="32348" formatCode="General">
                  <c:v>52.587400000000002</c:v>
                </c:pt>
                <c:pt idx="32349" formatCode="General">
                  <c:v>49.596899999999998</c:v>
                </c:pt>
                <c:pt idx="32350" formatCode="General">
                  <c:v>46.756500000000003</c:v>
                </c:pt>
                <c:pt idx="32351" formatCode="General">
                  <c:v>44.084899999999998</c:v>
                </c:pt>
                <c:pt idx="32352" formatCode="General">
                  <c:v>41.597700000000003</c:v>
                </c:pt>
                <c:pt idx="32353" formatCode="General">
                  <c:v>39.240400000000001</c:v>
                </c:pt>
                <c:pt idx="32354" formatCode="General">
                  <c:v>36.921399999999998</c:v>
                </c:pt>
                <c:pt idx="32355" formatCode="General">
                  <c:v>34.493499999999997</c:v>
                </c:pt>
                <c:pt idx="32356" formatCode="General">
                  <c:v>31.8005</c:v>
                </c:pt>
                <c:pt idx="32357" formatCode="General">
                  <c:v>28.770099999999999</c:v>
                </c:pt>
                <c:pt idx="32358" formatCode="General">
                  <c:v>25.366199999999999</c:v>
                </c:pt>
                <c:pt idx="32359" formatCode="General">
                  <c:v>21.5762</c:v>
                </c:pt>
                <c:pt idx="32360" formatCode="General">
                  <c:v>17.298300000000001</c:v>
                </c:pt>
                <c:pt idx="32361" formatCode="General">
                  <c:v>12.4975</c:v>
                </c:pt>
                <c:pt idx="32362" formatCode="General">
                  <c:v>7.3921200000000002</c:v>
                </c:pt>
                <c:pt idx="32363" formatCode="General">
                  <c:v>2.2631899999999998</c:v>
                </c:pt>
                <c:pt idx="32364" formatCode="General">
                  <c:v>-2.6465100000000001</c:v>
                </c:pt>
                <c:pt idx="32365" formatCode="General">
                  <c:v>-7.1923399999999997</c:v>
                </c:pt>
                <c:pt idx="32366" formatCode="General">
                  <c:v>-11.3507</c:v>
                </c:pt>
                <c:pt idx="32367" formatCode="General">
                  <c:v>-15.219900000000001</c:v>
                </c:pt>
                <c:pt idx="32368" formatCode="General">
                  <c:v>-18.885100000000001</c:v>
                </c:pt>
                <c:pt idx="32369" formatCode="General">
                  <c:v>-22.3142</c:v>
                </c:pt>
                <c:pt idx="32370" formatCode="General">
                  <c:v>-25.4693</c:v>
                </c:pt>
                <c:pt idx="32371" formatCode="General">
                  <c:v>-28.320599999999999</c:v>
                </c:pt>
                <c:pt idx="32372" formatCode="General">
                  <c:v>-30.825700000000001</c:v>
                </c:pt>
                <c:pt idx="32373" formatCode="General">
                  <c:v>-32.945799999999998</c:v>
                </c:pt>
                <c:pt idx="32374" formatCode="General">
                  <c:v>-34.618000000000002</c:v>
                </c:pt>
                <c:pt idx="32375" formatCode="General">
                  <c:v>-35.786200000000001</c:v>
                </c:pt>
                <c:pt idx="32376" formatCode="General">
                  <c:v>-36.444299999999998</c:v>
                </c:pt>
                <c:pt idx="32377" formatCode="General">
                  <c:v>-36.660899999999998</c:v>
                </c:pt>
                <c:pt idx="32378" formatCode="General">
                  <c:v>-36.555300000000003</c:v>
                </c:pt>
                <c:pt idx="32379" formatCode="General">
                  <c:v>-36.104199999999999</c:v>
                </c:pt>
                <c:pt idx="32380" formatCode="General">
                  <c:v>-35.261200000000002</c:v>
                </c:pt>
                <c:pt idx="32381" formatCode="General">
                  <c:v>-34.109099999999998</c:v>
                </c:pt>
                <c:pt idx="32382" formatCode="General">
                  <c:v>-32.807200000000002</c:v>
                </c:pt>
                <c:pt idx="32383" formatCode="General">
                  <c:v>-31.5899</c:v>
                </c:pt>
                <c:pt idx="32384" formatCode="General">
                  <c:v>-30.711400000000001</c:v>
                </c:pt>
                <c:pt idx="32385" formatCode="General">
                  <c:v>-30.371400000000001</c:v>
                </c:pt>
                <c:pt idx="32386" formatCode="General">
                  <c:v>-30.7119</c:v>
                </c:pt>
                <c:pt idx="32387" formatCode="General">
                  <c:v>-31.810300000000002</c:v>
                </c:pt>
                <c:pt idx="32388" formatCode="General">
                  <c:v>-33.614199999999997</c:v>
                </c:pt>
                <c:pt idx="32389" formatCode="General">
                  <c:v>-36.011800000000001</c:v>
                </c:pt>
                <c:pt idx="32390" formatCode="General">
                  <c:v>-38.909399999999998</c:v>
                </c:pt>
                <c:pt idx="32391" formatCode="General">
                  <c:v>-42.215499999999999</c:v>
                </c:pt>
                <c:pt idx="32392" formatCode="General">
                  <c:v>-45.857100000000003</c:v>
                </c:pt>
                <c:pt idx="32393" formatCode="General">
                  <c:v>-49.659199999999998</c:v>
                </c:pt>
                <c:pt idx="32394" formatCode="General">
                  <c:v>-53.432299999999998</c:v>
                </c:pt>
                <c:pt idx="32395" formatCode="General">
                  <c:v>-57.064999999999998</c:v>
                </c:pt>
                <c:pt idx="32396" formatCode="General">
                  <c:v>-60.4955</c:v>
                </c:pt>
                <c:pt idx="32397" formatCode="General">
                  <c:v>-63.7483</c:v>
                </c:pt>
                <c:pt idx="32398" formatCode="General">
                  <c:v>-66.890600000000006</c:v>
                </c:pt>
                <c:pt idx="32399" formatCode="General">
                  <c:v>-69.997100000000003</c:v>
                </c:pt>
                <c:pt idx="32400" formatCode="General">
                  <c:v>-73.163700000000006</c:v>
                </c:pt>
                <c:pt idx="32401" formatCode="General">
                  <c:v>-76.4726</c:v>
                </c:pt>
                <c:pt idx="32402" formatCode="General">
                  <c:v>-79.971599999999995</c:v>
                </c:pt>
                <c:pt idx="32403" formatCode="General">
                  <c:v>-83.593299999999999</c:v>
                </c:pt>
                <c:pt idx="32404" formatCode="General">
                  <c:v>-87.142099999999999</c:v>
                </c:pt>
                <c:pt idx="32405" formatCode="General">
                  <c:v>-90.522499999999994</c:v>
                </c:pt>
                <c:pt idx="32406" formatCode="General">
                  <c:v>-93.728200000000001</c:v>
                </c:pt>
                <c:pt idx="32407" formatCode="General">
                  <c:v>-96.802999999999997</c:v>
                </c:pt>
                <c:pt idx="32408" formatCode="General">
                  <c:v>-99.810699999999997</c:v>
                </c:pt>
                <c:pt idx="32409" formatCode="General">
                  <c:v>-102.81699999999999</c:v>
                </c:pt>
                <c:pt idx="32410" formatCode="General">
                  <c:v>-105.842</c:v>
                </c:pt>
                <c:pt idx="32411" formatCode="General">
                  <c:v>-108.81100000000001</c:v>
                </c:pt>
                <c:pt idx="32412" formatCode="General">
                  <c:v>-111.71299999999999</c:v>
                </c:pt>
                <c:pt idx="32413" formatCode="General">
                  <c:v>-114.571</c:v>
                </c:pt>
                <c:pt idx="32414" formatCode="General">
                  <c:v>-117.259</c:v>
                </c:pt>
                <c:pt idx="32415" formatCode="General">
                  <c:v>-119.634</c:v>
                </c:pt>
                <c:pt idx="32416" formatCode="General">
                  <c:v>-121.62</c:v>
                </c:pt>
                <c:pt idx="32417" formatCode="General">
                  <c:v>-123.19499999999999</c:v>
                </c:pt>
                <c:pt idx="32418" formatCode="General">
                  <c:v>-124.41500000000001</c:v>
                </c:pt>
                <c:pt idx="32419" formatCode="General">
                  <c:v>-125.199</c:v>
                </c:pt>
                <c:pt idx="32420" formatCode="General">
                  <c:v>-125.40900000000001</c:v>
                </c:pt>
                <c:pt idx="32421" formatCode="General">
                  <c:v>-124.967</c:v>
                </c:pt>
                <c:pt idx="32422" formatCode="General">
                  <c:v>-123.873</c:v>
                </c:pt>
                <c:pt idx="32423" formatCode="General">
                  <c:v>-122.245</c:v>
                </c:pt>
                <c:pt idx="32424" formatCode="General">
                  <c:v>-120.21599999999999</c:v>
                </c:pt>
                <c:pt idx="32425" formatCode="General">
                  <c:v>-117.9</c:v>
                </c:pt>
                <c:pt idx="32426" formatCode="General">
                  <c:v>-115.423</c:v>
                </c:pt>
                <c:pt idx="32427" formatCode="General">
                  <c:v>-112.89400000000001</c:v>
                </c:pt>
                <c:pt idx="32428" formatCode="General">
                  <c:v>-110.31100000000001</c:v>
                </c:pt>
                <c:pt idx="32429" formatCode="General">
                  <c:v>-107.71</c:v>
                </c:pt>
                <c:pt idx="32430" formatCode="General">
                  <c:v>-105.255</c:v>
                </c:pt>
                <c:pt idx="32431" formatCode="General">
                  <c:v>-103.104</c:v>
                </c:pt>
                <c:pt idx="32432" formatCode="General">
                  <c:v>-101.36</c:v>
                </c:pt>
                <c:pt idx="32433" formatCode="General">
                  <c:v>-100.038</c:v>
                </c:pt>
                <c:pt idx="32434" formatCode="General">
                  <c:v>-99.096800000000002</c:v>
                </c:pt>
                <c:pt idx="32435" formatCode="General">
                  <c:v>-98.463800000000006</c:v>
                </c:pt>
                <c:pt idx="32436" formatCode="General">
                  <c:v>-98.063599999999994</c:v>
                </c:pt>
                <c:pt idx="32437" formatCode="General">
                  <c:v>-97.863900000000001</c:v>
                </c:pt>
                <c:pt idx="32438" formatCode="General">
                  <c:v>-97.928299999999993</c:v>
                </c:pt>
                <c:pt idx="32439" formatCode="General">
                  <c:v>-98.374099999999999</c:v>
                </c:pt>
                <c:pt idx="32440" formatCode="General">
                  <c:v>-99.291300000000007</c:v>
                </c:pt>
                <c:pt idx="32441" formatCode="General">
                  <c:v>-100.71599999999999</c:v>
                </c:pt>
                <c:pt idx="32442" formatCode="General">
                  <c:v>-102.526</c:v>
                </c:pt>
                <c:pt idx="32443" formatCode="General">
                  <c:v>-104.544</c:v>
                </c:pt>
                <c:pt idx="32444" formatCode="General">
                  <c:v>-106.595</c:v>
                </c:pt>
                <c:pt idx="32445" formatCode="General">
                  <c:v>-108.339</c:v>
                </c:pt>
                <c:pt idx="32446" formatCode="General">
                  <c:v>-109.458</c:v>
                </c:pt>
                <c:pt idx="32447" formatCode="General">
                  <c:v>-110.018</c:v>
                </c:pt>
                <c:pt idx="32448" formatCode="General">
                  <c:v>-110.224</c:v>
                </c:pt>
                <c:pt idx="32449" formatCode="General">
                  <c:v>-110.28700000000001</c:v>
                </c:pt>
                <c:pt idx="32450" formatCode="General">
                  <c:v>-110.377</c:v>
                </c:pt>
                <c:pt idx="32451" formatCode="General">
                  <c:v>-110.499</c:v>
                </c:pt>
                <c:pt idx="32452" formatCode="General">
                  <c:v>-110.664</c:v>
                </c:pt>
                <c:pt idx="32453" formatCode="General">
                  <c:v>-110.884</c:v>
                </c:pt>
                <c:pt idx="32454" formatCode="General">
                  <c:v>-111.038</c:v>
                </c:pt>
                <c:pt idx="32455" formatCode="General">
                  <c:v>-111.023</c:v>
                </c:pt>
                <c:pt idx="32456" formatCode="General">
                  <c:v>-110.917</c:v>
                </c:pt>
                <c:pt idx="32457" formatCode="General">
                  <c:v>-110.824</c:v>
                </c:pt>
                <c:pt idx="32458" formatCode="General">
                  <c:v>-110.822</c:v>
                </c:pt>
                <c:pt idx="32459" formatCode="General">
                  <c:v>-110.911</c:v>
                </c:pt>
                <c:pt idx="32460" formatCode="General">
                  <c:v>-111.04300000000001</c:v>
                </c:pt>
                <c:pt idx="32461" formatCode="General">
                  <c:v>-111.032</c:v>
                </c:pt>
                <c:pt idx="32462" formatCode="General">
                  <c:v>-110.729</c:v>
                </c:pt>
                <c:pt idx="32463" formatCode="General">
                  <c:v>-110.23399999999999</c:v>
                </c:pt>
                <c:pt idx="32464" formatCode="General">
                  <c:v>-109.65</c:v>
                </c:pt>
                <c:pt idx="32465" formatCode="General">
                  <c:v>-109.01900000000001</c:v>
                </c:pt>
                <c:pt idx="32466" formatCode="General">
                  <c:v>-108.31100000000001</c:v>
                </c:pt>
                <c:pt idx="32467" formatCode="General">
                  <c:v>-107.477</c:v>
                </c:pt>
                <c:pt idx="32468" formatCode="General">
                  <c:v>-106.577</c:v>
                </c:pt>
                <c:pt idx="32469" formatCode="General">
                  <c:v>-105.648</c:v>
                </c:pt>
                <c:pt idx="32470" formatCode="General">
                  <c:v>-104.63800000000001</c:v>
                </c:pt>
                <c:pt idx="32471" formatCode="General">
                  <c:v>-103.53400000000001</c:v>
                </c:pt>
                <c:pt idx="32472" formatCode="General">
                  <c:v>-102.372</c:v>
                </c:pt>
                <c:pt idx="32473" formatCode="General">
                  <c:v>-101.134</c:v>
                </c:pt>
                <c:pt idx="32474" formatCode="General">
                  <c:v>-99.789000000000001</c:v>
                </c:pt>
                <c:pt idx="32475" formatCode="General">
                  <c:v>-98.380399999999995</c:v>
                </c:pt>
                <c:pt idx="32476" formatCode="General">
                  <c:v>-96.943200000000004</c:v>
                </c:pt>
                <c:pt idx="32477" formatCode="General">
                  <c:v>-95.429400000000001</c:v>
                </c:pt>
                <c:pt idx="32478" formatCode="General">
                  <c:v>-93.841800000000006</c:v>
                </c:pt>
                <c:pt idx="32479" formatCode="General">
                  <c:v>-92.238799999999998</c:v>
                </c:pt>
                <c:pt idx="32480" formatCode="General">
                  <c:v>-90.697999999999993</c:v>
                </c:pt>
                <c:pt idx="32481" formatCode="General">
                  <c:v>-89.285600000000002</c:v>
                </c:pt>
                <c:pt idx="32482" formatCode="General">
                  <c:v>-88.005399999999995</c:v>
                </c:pt>
                <c:pt idx="32483" formatCode="General">
                  <c:v>-86.878900000000002</c:v>
                </c:pt>
                <c:pt idx="32484" formatCode="General">
                  <c:v>-85.969499999999996</c:v>
                </c:pt>
                <c:pt idx="32485" formatCode="General">
                  <c:v>-85.265199999999993</c:v>
                </c:pt>
                <c:pt idx="32486" formatCode="General">
                  <c:v>-84.683800000000005</c:v>
                </c:pt>
                <c:pt idx="32487" formatCode="General">
                  <c:v>-84.002200000000002</c:v>
                </c:pt>
                <c:pt idx="32488" formatCode="General">
                  <c:v>-83.011200000000002</c:v>
                </c:pt>
                <c:pt idx="32489" formatCode="General">
                  <c:v>-81.747299999999996</c:v>
                </c:pt>
                <c:pt idx="32490" formatCode="General">
                  <c:v>-80.277199999999993</c:v>
                </c:pt>
                <c:pt idx="32491" formatCode="General">
                  <c:v>-78.624499999999998</c:v>
                </c:pt>
                <c:pt idx="32492" formatCode="General">
                  <c:v>-76.890699999999995</c:v>
                </c:pt>
                <c:pt idx="32493" formatCode="General">
                  <c:v>-75.203000000000003</c:v>
                </c:pt>
                <c:pt idx="32494" formatCode="General">
                  <c:v>-73.610699999999994</c:v>
                </c:pt>
                <c:pt idx="32495" formatCode="General">
                  <c:v>-72.136300000000006</c:v>
                </c:pt>
                <c:pt idx="32496" formatCode="General">
                  <c:v>-70.817700000000002</c:v>
                </c:pt>
                <c:pt idx="32497" formatCode="General">
                  <c:v>-69.655900000000003</c:v>
                </c:pt>
                <c:pt idx="32498" formatCode="General">
                  <c:v>-68.589500000000001</c:v>
                </c:pt>
                <c:pt idx="32499" formatCode="General">
                  <c:v>-67.513300000000001</c:v>
                </c:pt>
                <c:pt idx="32500" formatCode="General">
                  <c:v>-66.349299999999999</c:v>
                </c:pt>
                <c:pt idx="32501" formatCode="General">
                  <c:v>-65.194800000000001</c:v>
                </c:pt>
                <c:pt idx="32502" formatCode="General">
                  <c:v>-64.173299999999998</c:v>
                </c:pt>
                <c:pt idx="32503" formatCode="General">
                  <c:v>-63.329799999999999</c:v>
                </c:pt>
                <c:pt idx="32504" formatCode="General">
                  <c:v>-62.685099999999998</c:v>
                </c:pt>
                <c:pt idx="32505" formatCode="General">
                  <c:v>-62.217599999999997</c:v>
                </c:pt>
                <c:pt idx="32506" formatCode="General">
                  <c:v>-61.887700000000002</c:v>
                </c:pt>
                <c:pt idx="32507" formatCode="General">
                  <c:v>-61.652799999999999</c:v>
                </c:pt>
                <c:pt idx="32508" formatCode="General">
                  <c:v>-61.474899999999998</c:v>
                </c:pt>
                <c:pt idx="32509" formatCode="General">
                  <c:v>-61.318399999999997</c:v>
                </c:pt>
                <c:pt idx="32510" formatCode="General">
                  <c:v>-61.153100000000002</c:v>
                </c:pt>
                <c:pt idx="32511" formatCode="General">
                  <c:v>-60.957999999999998</c:v>
                </c:pt>
                <c:pt idx="32512" formatCode="General">
                  <c:v>-60.726300000000002</c:v>
                </c:pt>
                <c:pt idx="32513" formatCode="General">
                  <c:v>-60.485100000000003</c:v>
                </c:pt>
                <c:pt idx="32514" formatCode="General">
                  <c:v>-60.281399999999998</c:v>
                </c:pt>
                <c:pt idx="32515" formatCode="General">
                  <c:v>-60.250100000000003</c:v>
                </c:pt>
                <c:pt idx="32516" formatCode="General">
                  <c:v>-60.436999999999998</c:v>
                </c:pt>
                <c:pt idx="32517" formatCode="General">
                  <c:v>-60.604799999999997</c:v>
                </c:pt>
                <c:pt idx="32518" formatCode="General">
                  <c:v>-60.580100000000002</c:v>
                </c:pt>
                <c:pt idx="32519" formatCode="General">
                  <c:v>-60.3474</c:v>
                </c:pt>
                <c:pt idx="32520" formatCode="General">
                  <c:v>-59.890099999999997</c:v>
                </c:pt>
                <c:pt idx="32521" formatCode="General">
                  <c:v>-59.207000000000001</c:v>
                </c:pt>
                <c:pt idx="32522" formatCode="General">
                  <c:v>-58.365699999999997</c:v>
                </c:pt>
                <c:pt idx="32523" formatCode="General">
                  <c:v>-57.371899999999997</c:v>
                </c:pt>
                <c:pt idx="32524" formatCode="General">
                  <c:v>-56.097900000000003</c:v>
                </c:pt>
                <c:pt idx="32525" formatCode="General">
                  <c:v>-54.521599999999999</c:v>
                </c:pt>
                <c:pt idx="32526" formatCode="General">
                  <c:v>-52.729300000000002</c:v>
                </c:pt>
                <c:pt idx="32527" formatCode="General">
                  <c:v>-50.832700000000003</c:v>
                </c:pt>
                <c:pt idx="32528" formatCode="General">
                  <c:v>-48.936300000000003</c:v>
                </c:pt>
                <c:pt idx="32529" formatCode="General">
                  <c:v>-47.106299999999997</c:v>
                </c:pt>
                <c:pt idx="32530" formatCode="General">
                  <c:v>-45.367199999999997</c:v>
                </c:pt>
                <c:pt idx="32531" formatCode="General">
                  <c:v>-43.661900000000003</c:v>
                </c:pt>
                <c:pt idx="32532" formatCode="General">
                  <c:v>-41.9407</c:v>
                </c:pt>
                <c:pt idx="32533" formatCode="General">
                  <c:v>-40.1965</c:v>
                </c:pt>
                <c:pt idx="32534" formatCode="General">
                  <c:v>-38.403799999999997</c:v>
                </c:pt>
                <c:pt idx="32535" formatCode="General">
                  <c:v>-36.547699999999999</c:v>
                </c:pt>
                <c:pt idx="32536" formatCode="General">
                  <c:v>-34.6753</c:v>
                </c:pt>
                <c:pt idx="32537" formatCode="General">
                  <c:v>-32.8553</c:v>
                </c:pt>
                <c:pt idx="32538" formatCode="General">
                  <c:v>-31.159300000000002</c:v>
                </c:pt>
                <c:pt idx="32539" formatCode="General">
                  <c:v>-29.678699999999999</c:v>
                </c:pt>
                <c:pt idx="32540" formatCode="General">
                  <c:v>-28.493600000000001</c:v>
                </c:pt>
                <c:pt idx="32541" formatCode="General">
                  <c:v>-27.568899999999999</c:v>
                </c:pt>
                <c:pt idx="32542" formatCode="General">
                  <c:v>-26.840199999999999</c:v>
                </c:pt>
                <c:pt idx="32543" formatCode="General">
                  <c:v>-26.3474</c:v>
                </c:pt>
                <c:pt idx="32544" formatCode="General">
                  <c:v>-26.041699999999999</c:v>
                </c:pt>
                <c:pt idx="32545" formatCode="General">
                  <c:v>-25.751100000000001</c:v>
                </c:pt>
                <c:pt idx="32546" formatCode="General">
                  <c:v>-25.5639</c:v>
                </c:pt>
                <c:pt idx="32547" formatCode="General">
                  <c:v>-25.6935</c:v>
                </c:pt>
                <c:pt idx="32548" formatCode="General">
                  <c:v>-25.971</c:v>
                </c:pt>
                <c:pt idx="32549" formatCode="General">
                  <c:v>-26.154900000000001</c:v>
                </c:pt>
                <c:pt idx="32550" formatCode="General">
                  <c:v>-26.168700000000001</c:v>
                </c:pt>
                <c:pt idx="32551" formatCode="General">
                  <c:v>-25.916699999999999</c:v>
                </c:pt>
                <c:pt idx="32552" formatCode="General">
                  <c:v>-25.302499999999998</c:v>
                </c:pt>
                <c:pt idx="32553" formatCode="General">
                  <c:v>-24.360600000000002</c:v>
                </c:pt>
                <c:pt idx="32554" formatCode="General">
                  <c:v>-23.2105</c:v>
                </c:pt>
                <c:pt idx="32555" formatCode="General">
                  <c:v>-21.884899999999998</c:v>
                </c:pt>
                <c:pt idx="32556" formatCode="General">
                  <c:v>-20.3703</c:v>
                </c:pt>
                <c:pt idx="32557" formatCode="General">
                  <c:v>-18.636399999999998</c:v>
                </c:pt>
                <c:pt idx="32558" formatCode="General">
                  <c:v>-16.732900000000001</c:v>
                </c:pt>
                <c:pt idx="32559" formatCode="General">
                  <c:v>-14.789400000000001</c:v>
                </c:pt>
                <c:pt idx="32560" formatCode="General">
                  <c:v>-12.8645</c:v>
                </c:pt>
                <c:pt idx="32561" formatCode="General">
                  <c:v>-10.969799999999999</c:v>
                </c:pt>
                <c:pt idx="32562" formatCode="General">
                  <c:v>-9.1904800000000009</c:v>
                </c:pt>
                <c:pt idx="32563" formatCode="General">
                  <c:v>-7.6235099999999996</c:v>
                </c:pt>
                <c:pt idx="32564" formatCode="General">
                  <c:v>-6.3296400000000004</c:v>
                </c:pt>
                <c:pt idx="32565" formatCode="General">
                  <c:v>-5.3221100000000003</c:v>
                </c:pt>
                <c:pt idx="32566" formatCode="General">
                  <c:v>-4.5637800000000004</c:v>
                </c:pt>
                <c:pt idx="32567" formatCode="General">
                  <c:v>-4.0549600000000003</c:v>
                </c:pt>
                <c:pt idx="32568" formatCode="General">
                  <c:v>-3.8047</c:v>
                </c:pt>
                <c:pt idx="32569" formatCode="General">
                  <c:v>-3.7891599999999999</c:v>
                </c:pt>
                <c:pt idx="32570" formatCode="General">
                  <c:v>-3.9469099999999999</c:v>
                </c:pt>
                <c:pt idx="32571" formatCode="General">
                  <c:v>-4.1692499999999999</c:v>
                </c:pt>
                <c:pt idx="32572" formatCode="General">
                  <c:v>-4.3243799999999997</c:v>
                </c:pt>
                <c:pt idx="32573" formatCode="General">
                  <c:v>-4.2982699999999996</c:v>
                </c:pt>
                <c:pt idx="32574" formatCode="General">
                  <c:v>-4.0518400000000003</c:v>
                </c:pt>
                <c:pt idx="32575" formatCode="General">
                  <c:v>-3.5914199999999998</c:v>
                </c:pt>
                <c:pt idx="32576" formatCode="General">
                  <c:v>-2.9282599999999999</c:v>
                </c:pt>
                <c:pt idx="32577" formatCode="General">
                  <c:v>-2.08474</c:v>
                </c:pt>
                <c:pt idx="32578" formatCode="General">
                  <c:v>-1.07928</c:v>
                </c:pt>
                <c:pt idx="32579" formatCode="General">
                  <c:v>0.150061</c:v>
                </c:pt>
                <c:pt idx="32580" formatCode="General">
                  <c:v>1.7076</c:v>
                </c:pt>
                <c:pt idx="32581" formatCode="General">
                  <c:v>3.5026299999999999</c:v>
                </c:pt>
                <c:pt idx="32582" formatCode="General">
                  <c:v>5.3769400000000003</c:v>
                </c:pt>
                <c:pt idx="32583" formatCode="General">
                  <c:v>7.2040100000000002</c:v>
                </c:pt>
                <c:pt idx="32584" formatCode="General">
                  <c:v>8.8725799999999992</c:v>
                </c:pt>
                <c:pt idx="32585" formatCode="General">
                  <c:v>10.342700000000001</c:v>
                </c:pt>
                <c:pt idx="32586" formatCode="General">
                  <c:v>11.654999999999999</c:v>
                </c:pt>
                <c:pt idx="32587" formatCode="General">
                  <c:v>12.9041</c:v>
                </c:pt>
                <c:pt idx="32588" formatCode="General">
                  <c:v>14.057499999999999</c:v>
                </c:pt>
                <c:pt idx="32589" formatCode="General">
                  <c:v>15.0457</c:v>
                </c:pt>
                <c:pt idx="32590" formatCode="General">
                  <c:v>15.868399999999999</c:v>
                </c:pt>
                <c:pt idx="32591" formatCode="General">
                  <c:v>16.558700000000002</c:v>
                </c:pt>
                <c:pt idx="32592" formatCode="General">
                  <c:v>17.181699999999999</c:v>
                </c:pt>
                <c:pt idx="32593" formatCode="General">
                  <c:v>17.762</c:v>
                </c:pt>
                <c:pt idx="32594" formatCode="General">
                  <c:v>18.2897</c:v>
                </c:pt>
                <c:pt idx="32595" formatCode="General">
                  <c:v>18.801500000000001</c:v>
                </c:pt>
                <c:pt idx="32596" formatCode="General">
                  <c:v>19.349399999999999</c:v>
                </c:pt>
                <c:pt idx="32597" formatCode="General">
                  <c:v>19.982500000000002</c:v>
                </c:pt>
                <c:pt idx="32598" formatCode="General">
                  <c:v>20.696999999999999</c:v>
                </c:pt>
                <c:pt idx="32599" formatCode="General">
                  <c:v>21.427600000000002</c:v>
                </c:pt>
                <c:pt idx="32600" formatCode="General">
                  <c:v>22.102</c:v>
                </c:pt>
                <c:pt idx="32601" formatCode="General">
                  <c:v>22.6691</c:v>
                </c:pt>
                <c:pt idx="32602" formatCode="General">
                  <c:v>23.2013</c:v>
                </c:pt>
                <c:pt idx="32603" formatCode="General">
                  <c:v>23.8202</c:v>
                </c:pt>
                <c:pt idx="32604" formatCode="General">
                  <c:v>24.666599999999999</c:v>
                </c:pt>
                <c:pt idx="32605" formatCode="General">
                  <c:v>25.845500000000001</c:v>
                </c:pt>
                <c:pt idx="32606" formatCode="General">
                  <c:v>27.369299999999999</c:v>
                </c:pt>
                <c:pt idx="32607" formatCode="General">
                  <c:v>29.189399999999999</c:v>
                </c:pt>
                <c:pt idx="32608" formatCode="General">
                  <c:v>31.2302</c:v>
                </c:pt>
                <c:pt idx="32609" formatCode="General">
                  <c:v>33.450400000000002</c:v>
                </c:pt>
                <c:pt idx="32610" formatCode="General">
                  <c:v>35.7502</c:v>
                </c:pt>
                <c:pt idx="32611" formatCode="General">
                  <c:v>37.925899999999999</c:v>
                </c:pt>
                <c:pt idx="32612" formatCode="General">
                  <c:v>39.8887</c:v>
                </c:pt>
                <c:pt idx="32613" formatCode="General">
                  <c:v>41.6907</c:v>
                </c:pt>
                <c:pt idx="32614" formatCode="General">
                  <c:v>43.390999999999998</c:v>
                </c:pt>
                <c:pt idx="32615" formatCode="General">
                  <c:v>45.038400000000003</c:v>
                </c:pt>
                <c:pt idx="32616" formatCode="General">
                  <c:v>46.677599999999998</c:v>
                </c:pt>
                <c:pt idx="32617" formatCode="General">
                  <c:v>48.313099999999999</c:v>
                </c:pt>
                <c:pt idx="32618" formatCode="General">
                  <c:v>49.842399999999998</c:v>
                </c:pt>
                <c:pt idx="32619" formatCode="General">
                  <c:v>51.175400000000003</c:v>
                </c:pt>
                <c:pt idx="32620" formatCode="General">
                  <c:v>52.276400000000002</c:v>
                </c:pt>
                <c:pt idx="32621" formatCode="General">
                  <c:v>53.055599999999998</c:v>
                </c:pt>
                <c:pt idx="32622" formatCode="General">
                  <c:v>53.443600000000004</c:v>
                </c:pt>
                <c:pt idx="32623" formatCode="General">
                  <c:v>53.494999999999997</c:v>
                </c:pt>
                <c:pt idx="32624" formatCode="General">
                  <c:v>53.270299999999999</c:v>
                </c:pt>
                <c:pt idx="32625" formatCode="General">
                  <c:v>52.794600000000003</c:v>
                </c:pt>
                <c:pt idx="32626" formatCode="General">
                  <c:v>52.155700000000003</c:v>
                </c:pt>
                <c:pt idx="32627" formatCode="General">
                  <c:v>51.476999999999997</c:v>
                </c:pt>
                <c:pt idx="32628" formatCode="General">
                  <c:v>50.772399999999998</c:v>
                </c:pt>
                <c:pt idx="32629" formatCode="General">
                  <c:v>50.007100000000001</c:v>
                </c:pt>
                <c:pt idx="32630" formatCode="General">
                  <c:v>49.154499999999999</c:v>
                </c:pt>
                <c:pt idx="32631" formatCode="General">
                  <c:v>48.207099999999997</c:v>
                </c:pt>
                <c:pt idx="32632" formatCode="General">
                  <c:v>47.215299999999999</c:v>
                </c:pt>
                <c:pt idx="32633" formatCode="General">
                  <c:v>46.380699999999997</c:v>
                </c:pt>
                <c:pt idx="32634" formatCode="General">
                  <c:v>45.944600000000001</c:v>
                </c:pt>
                <c:pt idx="32635" formatCode="General">
                  <c:v>46.041499999999999</c:v>
                </c:pt>
                <c:pt idx="32636" formatCode="General">
                  <c:v>46.703000000000003</c:v>
                </c:pt>
                <c:pt idx="32637" formatCode="General">
                  <c:v>47.738999999999997</c:v>
                </c:pt>
                <c:pt idx="32638" formatCode="General">
                  <c:v>48.951000000000001</c:v>
                </c:pt>
                <c:pt idx="32639" formatCode="General">
                  <c:v>50.250500000000002</c:v>
                </c:pt>
                <c:pt idx="32640" formatCode="General">
                  <c:v>51.5869</c:v>
                </c:pt>
                <c:pt idx="32641" formatCode="General">
                  <c:v>52.9495</c:v>
                </c:pt>
                <c:pt idx="32642" formatCode="General">
                  <c:v>54.365600000000001</c:v>
                </c:pt>
                <c:pt idx="32643" formatCode="General">
                  <c:v>55.888100000000001</c:v>
                </c:pt>
                <c:pt idx="32644" formatCode="General">
                  <c:v>57.573099999999997</c:v>
                </c:pt>
                <c:pt idx="32645" formatCode="General">
                  <c:v>59.468899999999998</c:v>
                </c:pt>
                <c:pt idx="32646" formatCode="General">
                  <c:v>61.590899999999998</c:v>
                </c:pt>
                <c:pt idx="32647" formatCode="General">
                  <c:v>63.899500000000003</c:v>
                </c:pt>
                <c:pt idx="32648" formatCode="General">
                  <c:v>66.3245</c:v>
                </c:pt>
                <c:pt idx="32649" formatCode="General">
                  <c:v>68.724299999999999</c:v>
                </c:pt>
                <c:pt idx="32650" formatCode="General">
                  <c:v>70.9619</c:v>
                </c:pt>
                <c:pt idx="32651" formatCode="General">
                  <c:v>73.000500000000002</c:v>
                </c:pt>
                <c:pt idx="32652" formatCode="General">
                  <c:v>74.813599999999994</c:v>
                </c:pt>
                <c:pt idx="32653" formatCode="General">
                  <c:v>76.385400000000004</c:v>
                </c:pt>
                <c:pt idx="32654" formatCode="General">
                  <c:v>77.742599999999996</c:v>
                </c:pt>
                <c:pt idx="32655" formatCode="General">
                  <c:v>78.927899999999994</c:v>
                </c:pt>
                <c:pt idx="32656" formatCode="General">
                  <c:v>79.991299999999995</c:v>
                </c:pt>
                <c:pt idx="32657" formatCode="General">
                  <c:v>80.965900000000005</c:v>
                </c:pt>
                <c:pt idx="32658" formatCode="General">
                  <c:v>81.824799999999996</c:v>
                </c:pt>
                <c:pt idx="32659" formatCode="General">
                  <c:v>82.520799999999994</c:v>
                </c:pt>
                <c:pt idx="32660" formatCode="General">
                  <c:v>83.006100000000004</c:v>
                </c:pt>
                <c:pt idx="32661" formatCode="General">
                  <c:v>83.245199999999997</c:v>
                </c:pt>
                <c:pt idx="32662" formatCode="General">
                  <c:v>83.219499999999996</c:v>
                </c:pt>
                <c:pt idx="32663" formatCode="General">
                  <c:v>82.862200000000001</c:v>
                </c:pt>
                <c:pt idx="32664" formatCode="General">
                  <c:v>82.124300000000005</c:v>
                </c:pt>
                <c:pt idx="32665" formatCode="General">
                  <c:v>81.056700000000006</c:v>
                </c:pt>
                <c:pt idx="32666" formatCode="General">
                  <c:v>79.755200000000002</c:v>
                </c:pt>
                <c:pt idx="32667" formatCode="General">
                  <c:v>78.318200000000004</c:v>
                </c:pt>
                <c:pt idx="32668" formatCode="General">
                  <c:v>76.808000000000007</c:v>
                </c:pt>
                <c:pt idx="32669" formatCode="General">
                  <c:v>75.263499999999993</c:v>
                </c:pt>
                <c:pt idx="32670" formatCode="General">
                  <c:v>73.7042</c:v>
                </c:pt>
                <c:pt idx="32671" formatCode="General">
                  <c:v>72.171700000000001</c:v>
                </c:pt>
                <c:pt idx="32672" formatCode="General">
                  <c:v>70.760199999999998</c:v>
                </c:pt>
                <c:pt idx="32673" formatCode="General">
                  <c:v>69.612899999999996</c:v>
                </c:pt>
                <c:pt idx="32674" formatCode="General">
                  <c:v>68.881</c:v>
                </c:pt>
                <c:pt idx="32675" formatCode="General">
                  <c:v>68.462299999999999</c:v>
                </c:pt>
                <c:pt idx="32676" formatCode="General">
                  <c:v>68.127099999999999</c:v>
                </c:pt>
                <c:pt idx="32677" formatCode="General">
                  <c:v>67.726600000000005</c:v>
                </c:pt>
                <c:pt idx="32678" formatCode="General">
                  <c:v>67.205500000000001</c:v>
                </c:pt>
                <c:pt idx="32679" formatCode="General">
                  <c:v>66.631500000000003</c:v>
                </c:pt>
                <c:pt idx="32680" formatCode="General">
                  <c:v>66.156700000000001</c:v>
                </c:pt>
                <c:pt idx="32681" formatCode="General">
                  <c:v>65.946799999999996</c:v>
                </c:pt>
                <c:pt idx="32682" formatCode="General">
                  <c:v>66.122</c:v>
                </c:pt>
                <c:pt idx="32683" formatCode="General">
                  <c:v>66.7346</c:v>
                </c:pt>
                <c:pt idx="32684" formatCode="General">
                  <c:v>67.6524</c:v>
                </c:pt>
                <c:pt idx="32685" formatCode="General">
                  <c:v>68.708500000000001</c:v>
                </c:pt>
                <c:pt idx="32686" formatCode="General">
                  <c:v>69.782399999999996</c:v>
                </c:pt>
                <c:pt idx="32687" formatCode="General">
                  <c:v>70.748000000000005</c:v>
                </c:pt>
                <c:pt idx="32688" formatCode="General">
                  <c:v>71.522300000000001</c:v>
                </c:pt>
                <c:pt idx="32689" formatCode="General">
                  <c:v>72.094099999999997</c:v>
                </c:pt>
                <c:pt idx="32690" formatCode="General">
                  <c:v>72.498000000000005</c:v>
                </c:pt>
                <c:pt idx="32691" formatCode="General">
                  <c:v>72.828500000000005</c:v>
                </c:pt>
                <c:pt idx="32692" formatCode="General">
                  <c:v>73.099800000000002</c:v>
                </c:pt>
                <c:pt idx="32693" formatCode="General">
                  <c:v>73.185100000000006</c:v>
                </c:pt>
                <c:pt idx="32694" formatCode="General">
                  <c:v>73.011899999999997</c:v>
                </c:pt>
                <c:pt idx="32695" formatCode="General">
                  <c:v>72.5702</c:v>
                </c:pt>
                <c:pt idx="32696" formatCode="General">
                  <c:v>71.836799999999997</c:v>
                </c:pt>
                <c:pt idx="32697" formatCode="General">
                  <c:v>70.811499999999995</c:v>
                </c:pt>
                <c:pt idx="32698" formatCode="General">
                  <c:v>69.598600000000005</c:v>
                </c:pt>
                <c:pt idx="32699" formatCode="General">
                  <c:v>68.303299999999993</c:v>
                </c:pt>
                <c:pt idx="32700" formatCode="General">
                  <c:v>66.964600000000004</c:v>
                </c:pt>
                <c:pt idx="32701" formatCode="General">
                  <c:v>65.652900000000002</c:v>
                </c:pt>
                <c:pt idx="32702" formatCode="General">
                  <c:v>64.436800000000005</c:v>
                </c:pt>
                <c:pt idx="32703" formatCode="General">
                  <c:v>63.265000000000001</c:v>
                </c:pt>
                <c:pt idx="32704" formatCode="General">
                  <c:v>62.065399999999997</c:v>
                </c:pt>
                <c:pt idx="32705" formatCode="General">
                  <c:v>60.816299999999998</c:v>
                </c:pt>
                <c:pt idx="32706" formatCode="General">
                  <c:v>59.497700000000002</c:v>
                </c:pt>
                <c:pt idx="32707" formatCode="General">
                  <c:v>58.103999999999999</c:v>
                </c:pt>
                <c:pt idx="32708" formatCode="General">
                  <c:v>56.735500000000002</c:v>
                </c:pt>
                <c:pt idx="32709" formatCode="General">
                  <c:v>55.546399999999998</c:v>
                </c:pt>
                <c:pt idx="32710" formatCode="General">
                  <c:v>54.649099999999997</c:v>
                </c:pt>
                <c:pt idx="32711" formatCode="General">
                  <c:v>54.101300000000002</c:v>
                </c:pt>
                <c:pt idx="32712" formatCode="General">
                  <c:v>53.884399999999999</c:v>
                </c:pt>
                <c:pt idx="32713" formatCode="General">
                  <c:v>53.906399999999998</c:v>
                </c:pt>
                <c:pt idx="32714" formatCode="General">
                  <c:v>54.035600000000002</c:v>
                </c:pt>
                <c:pt idx="32715" formatCode="General">
                  <c:v>54.127899999999997</c:v>
                </c:pt>
                <c:pt idx="32716" formatCode="General">
                  <c:v>54.056100000000001</c:v>
                </c:pt>
                <c:pt idx="32717" formatCode="General">
                  <c:v>53.695799999999998</c:v>
                </c:pt>
                <c:pt idx="32718" formatCode="General">
                  <c:v>52.970300000000002</c:v>
                </c:pt>
                <c:pt idx="32719" formatCode="General">
                  <c:v>51.938099999999999</c:v>
                </c:pt>
                <c:pt idx="32720" formatCode="General">
                  <c:v>50.705500000000001</c:v>
                </c:pt>
                <c:pt idx="32721" formatCode="General">
                  <c:v>49.358600000000003</c:v>
                </c:pt>
                <c:pt idx="32722" formatCode="General">
                  <c:v>47.982100000000003</c:v>
                </c:pt>
                <c:pt idx="32723" formatCode="General">
                  <c:v>46.646799999999999</c:v>
                </c:pt>
                <c:pt idx="32724" formatCode="General">
                  <c:v>45.379800000000003</c:v>
                </c:pt>
                <c:pt idx="32725" formatCode="General">
                  <c:v>44.182099999999998</c:v>
                </c:pt>
                <c:pt idx="32726" formatCode="General">
                  <c:v>43.019300000000001</c:v>
                </c:pt>
                <c:pt idx="32727" formatCode="General">
                  <c:v>41.808399999999999</c:v>
                </c:pt>
                <c:pt idx="32728" formatCode="General">
                  <c:v>40.453299999999999</c:v>
                </c:pt>
                <c:pt idx="32729" formatCode="General">
                  <c:v>38.957900000000002</c:v>
                </c:pt>
                <c:pt idx="32730" formatCode="General">
                  <c:v>37.363900000000001</c:v>
                </c:pt>
                <c:pt idx="32731" formatCode="General">
                  <c:v>35.636899999999997</c:v>
                </c:pt>
                <c:pt idx="32732" formatCode="General">
                  <c:v>33.825699999999998</c:v>
                </c:pt>
                <c:pt idx="32733" formatCode="General">
                  <c:v>32.100900000000003</c:v>
                </c:pt>
                <c:pt idx="32734" formatCode="General">
                  <c:v>30.5718</c:v>
                </c:pt>
                <c:pt idx="32735" formatCode="General">
                  <c:v>29.2761</c:v>
                </c:pt>
                <c:pt idx="32736" formatCode="General">
                  <c:v>28.117599999999999</c:v>
                </c:pt>
                <c:pt idx="32737" formatCode="General">
                  <c:v>26.992899999999999</c:v>
                </c:pt>
                <c:pt idx="32738" formatCode="General">
                  <c:v>25.949300000000001</c:v>
                </c:pt>
                <c:pt idx="32739" formatCode="General">
                  <c:v>24.998000000000001</c:v>
                </c:pt>
                <c:pt idx="32740" formatCode="General">
                  <c:v>24.07</c:v>
                </c:pt>
                <c:pt idx="32741" formatCode="General">
                  <c:v>23.1662</c:v>
                </c:pt>
                <c:pt idx="32742" formatCode="General">
                  <c:v>22.3399</c:v>
                </c:pt>
                <c:pt idx="32743" formatCode="General">
                  <c:v>21.524000000000001</c:v>
                </c:pt>
                <c:pt idx="32744" formatCode="General">
                  <c:v>20.641300000000001</c:v>
                </c:pt>
                <c:pt idx="32745" formatCode="General">
                  <c:v>19.709499999999998</c:v>
                </c:pt>
                <c:pt idx="32746" formatCode="General">
                  <c:v>18.7072</c:v>
                </c:pt>
                <c:pt idx="32747" formatCode="General">
                  <c:v>17.565000000000001</c:v>
                </c:pt>
                <c:pt idx="32748" formatCode="General">
                  <c:v>16.253599999999999</c:v>
                </c:pt>
                <c:pt idx="32749" formatCode="General">
                  <c:v>14.7774</c:v>
                </c:pt>
                <c:pt idx="32750" formatCode="General">
                  <c:v>13.2074</c:v>
                </c:pt>
                <c:pt idx="32751" formatCode="General">
                  <c:v>11.627599999999999</c:v>
                </c:pt>
                <c:pt idx="32752" formatCode="General">
                  <c:v>10.0809</c:v>
                </c:pt>
                <c:pt idx="32753" formatCode="General">
                  <c:v>8.5360099999999992</c:v>
                </c:pt>
                <c:pt idx="32754" formatCode="General">
                  <c:v>6.8969800000000001</c:v>
                </c:pt>
                <c:pt idx="32755" formatCode="General">
                  <c:v>5.1884699999999997</c:v>
                </c:pt>
                <c:pt idx="32756" formatCode="General">
                  <c:v>3.4774099999999999</c:v>
                </c:pt>
                <c:pt idx="32757" formatCode="General">
                  <c:v>1.7288600000000001</c:v>
                </c:pt>
                <c:pt idx="32758" formatCode="General">
                  <c:v>-7.3177199999999998E-2</c:v>
                </c:pt>
                <c:pt idx="32759" formatCode="General">
                  <c:v>-1.8514999999999999</c:v>
                </c:pt>
                <c:pt idx="32760" formatCode="General">
                  <c:v>-3.5573999999999999</c:v>
                </c:pt>
                <c:pt idx="32761" formatCode="General">
                  <c:v>-5.1954900000000004</c:v>
                </c:pt>
                <c:pt idx="32762" formatCode="General">
                  <c:v>-6.7438599999999997</c:v>
                </c:pt>
                <c:pt idx="32763" formatCode="General">
                  <c:v>-8.1703100000000006</c:v>
                </c:pt>
                <c:pt idx="32764" formatCode="General">
                  <c:v>-9.4702099999999998</c:v>
                </c:pt>
                <c:pt idx="32765" formatCode="General">
                  <c:v>-10.651199999999999</c:v>
                </c:pt>
                <c:pt idx="32766" formatCode="General">
                  <c:v>-11.7242</c:v>
                </c:pt>
                <c:pt idx="32767" formatCode="General">
                  <c:v>-12.6853</c:v>
                </c:pt>
                <c:pt idx="32768" formatCode="General">
                  <c:v>-13.5206</c:v>
                </c:pt>
                <c:pt idx="32769" formatCode="General">
                  <c:v>-14.252599999999999</c:v>
                </c:pt>
                <c:pt idx="32770" formatCode="General">
                  <c:v>-14.910500000000001</c:v>
                </c:pt>
                <c:pt idx="32771" formatCode="General">
                  <c:v>-15.472799999999999</c:v>
                </c:pt>
                <c:pt idx="32772" formatCode="General">
                  <c:v>-15.9238</c:v>
                </c:pt>
                <c:pt idx="32773" formatCode="General">
                  <c:v>-16.287500000000001</c:v>
                </c:pt>
                <c:pt idx="32774" formatCode="General">
                  <c:v>-16.611599999999999</c:v>
                </c:pt>
                <c:pt idx="32775" formatCode="General">
                  <c:v>-16.9574</c:v>
                </c:pt>
                <c:pt idx="32776" formatCode="General">
                  <c:v>-17.592500000000001</c:v>
                </c:pt>
                <c:pt idx="32777" formatCode="General">
                  <c:v>-18.733000000000001</c:v>
                </c:pt>
                <c:pt idx="32778" formatCode="General">
                  <c:v>-20.223099999999999</c:v>
                </c:pt>
                <c:pt idx="32779" formatCode="General">
                  <c:v>-21.9438</c:v>
                </c:pt>
                <c:pt idx="32780" formatCode="General">
                  <c:v>-23.924299999999999</c:v>
                </c:pt>
                <c:pt idx="32781" formatCode="General">
                  <c:v>-26.187799999999999</c:v>
                </c:pt>
                <c:pt idx="32782" formatCode="General">
                  <c:v>-28.740300000000001</c:v>
                </c:pt>
                <c:pt idx="32783" formatCode="General">
                  <c:v>-31.475000000000001</c:v>
                </c:pt>
                <c:pt idx="32784" formatCode="General">
                  <c:v>-34.264800000000001</c:v>
                </c:pt>
                <c:pt idx="32785" formatCode="General">
                  <c:v>-37.083799999999997</c:v>
                </c:pt>
                <c:pt idx="32786" formatCode="General">
                  <c:v>-39.886099999999999</c:v>
                </c:pt>
                <c:pt idx="32787" formatCode="General">
                  <c:v>-42.593299999999999</c:v>
                </c:pt>
                <c:pt idx="32788" formatCode="General">
                  <c:v>-45.1676</c:v>
                </c:pt>
                <c:pt idx="32789" formatCode="General">
                  <c:v>-47.598599999999998</c:v>
                </c:pt>
                <c:pt idx="32790" formatCode="General">
                  <c:v>-49.850299999999997</c:v>
                </c:pt>
                <c:pt idx="32791" formatCode="General">
                  <c:v>-51.880600000000001</c:v>
                </c:pt>
                <c:pt idx="32792" formatCode="General">
                  <c:v>-53.648699999999998</c:v>
                </c:pt>
                <c:pt idx="32793" formatCode="General">
                  <c:v>-55.174399999999999</c:v>
                </c:pt>
                <c:pt idx="32794" formatCode="General">
                  <c:v>-56.556800000000003</c:v>
                </c:pt>
                <c:pt idx="32795" formatCode="General">
                  <c:v>-57.830800000000004</c:v>
                </c:pt>
                <c:pt idx="32796" formatCode="General">
                  <c:v>-58.974600000000002</c:v>
                </c:pt>
                <c:pt idx="32797" formatCode="General">
                  <c:v>-60.080599999999997</c:v>
                </c:pt>
                <c:pt idx="32798" formatCode="General">
                  <c:v>-61.188000000000002</c:v>
                </c:pt>
                <c:pt idx="32799" formatCode="General">
                  <c:v>-62.119300000000003</c:v>
                </c:pt>
                <c:pt idx="32800" formatCode="General">
                  <c:v>-62.773400000000002</c:v>
                </c:pt>
                <c:pt idx="32801" formatCode="General">
                  <c:v>-63.186700000000002</c:v>
                </c:pt>
                <c:pt idx="32802" formatCode="General">
                  <c:v>-63.430399999999999</c:v>
                </c:pt>
                <c:pt idx="32803" formatCode="General">
                  <c:v>-63.580599999999997</c:v>
                </c:pt>
                <c:pt idx="32804" formatCode="General">
                  <c:v>-63.694800000000001</c:v>
                </c:pt>
                <c:pt idx="32805" formatCode="General">
                  <c:v>-63.821899999999999</c:v>
                </c:pt>
                <c:pt idx="32806" formatCode="General">
                  <c:v>-63.989600000000003</c:v>
                </c:pt>
                <c:pt idx="32807" formatCode="General">
                  <c:v>-64.288600000000002</c:v>
                </c:pt>
                <c:pt idx="32808" formatCode="General">
                  <c:v>-64.869699999999995</c:v>
                </c:pt>
                <c:pt idx="32809" formatCode="General">
                  <c:v>-65.795599999999993</c:v>
                </c:pt>
                <c:pt idx="32810" formatCode="General">
                  <c:v>-67.036900000000003</c:v>
                </c:pt>
                <c:pt idx="32811" formatCode="General">
                  <c:v>-68.4572</c:v>
                </c:pt>
                <c:pt idx="32812" formatCode="General">
                  <c:v>-69.927300000000002</c:v>
                </c:pt>
                <c:pt idx="32813" formatCode="General">
                  <c:v>-71.425700000000006</c:v>
                </c:pt>
                <c:pt idx="32814" formatCode="General">
                  <c:v>-73.009399999999999</c:v>
                </c:pt>
                <c:pt idx="32815" formatCode="General">
                  <c:v>-74.788600000000002</c:v>
                </c:pt>
                <c:pt idx="32816" formatCode="General">
                  <c:v>-76.758600000000001</c:v>
                </c:pt>
                <c:pt idx="32817" formatCode="General">
                  <c:v>-78.844999999999999</c:v>
                </c:pt>
                <c:pt idx="32818" formatCode="General">
                  <c:v>-80.890600000000006</c:v>
                </c:pt>
                <c:pt idx="32819" formatCode="General">
                  <c:v>-82.762500000000003</c:v>
                </c:pt>
                <c:pt idx="32820" formatCode="General">
                  <c:v>-84.459800000000001</c:v>
                </c:pt>
                <c:pt idx="32821" formatCode="General">
                  <c:v>-86.039100000000005</c:v>
                </c:pt>
                <c:pt idx="32822" formatCode="General">
                  <c:v>-87.576499999999996</c:v>
                </c:pt>
                <c:pt idx="32823" formatCode="General">
                  <c:v>-89.060400000000001</c:v>
                </c:pt>
                <c:pt idx="32824" formatCode="General">
                  <c:v>-90.453599999999994</c:v>
                </c:pt>
                <c:pt idx="32825" formatCode="General">
                  <c:v>-91.751199999999997</c:v>
                </c:pt>
                <c:pt idx="32826" formatCode="General">
                  <c:v>-92.9636</c:v>
                </c:pt>
                <c:pt idx="32827" formatCode="General">
                  <c:v>-94.120199999999997</c:v>
                </c:pt>
                <c:pt idx="32828" formatCode="General">
                  <c:v>-95.221599999999995</c:v>
                </c:pt>
                <c:pt idx="32829" formatCode="General">
                  <c:v>-96.240700000000004</c:v>
                </c:pt>
                <c:pt idx="32830" formatCode="General">
                  <c:v>-97.180800000000005</c:v>
                </c:pt>
                <c:pt idx="32831" formatCode="General">
                  <c:v>-98.068299999999994</c:v>
                </c:pt>
                <c:pt idx="32832" formatCode="General">
                  <c:v>-98.944100000000006</c:v>
                </c:pt>
                <c:pt idx="32833" formatCode="General">
                  <c:v>-99.812700000000007</c:v>
                </c:pt>
                <c:pt idx="32834" formatCode="General">
                  <c:v>-100.629</c:v>
                </c:pt>
                <c:pt idx="32835" formatCode="General">
                  <c:v>-101.32899999999999</c:v>
                </c:pt>
                <c:pt idx="32836" formatCode="General">
                  <c:v>-101.85899999999999</c:v>
                </c:pt>
                <c:pt idx="32837" formatCode="General">
                  <c:v>-102.203</c:v>
                </c:pt>
                <c:pt idx="32838" formatCode="General">
                  <c:v>-102.366</c:v>
                </c:pt>
                <c:pt idx="32839" formatCode="General">
                  <c:v>-102.378</c:v>
                </c:pt>
                <c:pt idx="32840" formatCode="General">
                  <c:v>-102.333</c:v>
                </c:pt>
                <c:pt idx="32841" formatCode="General">
                  <c:v>-102.39</c:v>
                </c:pt>
                <c:pt idx="32842" formatCode="General">
                  <c:v>-102.72799999999999</c:v>
                </c:pt>
                <c:pt idx="32843" formatCode="General">
                  <c:v>-103.449</c:v>
                </c:pt>
                <c:pt idx="32844" formatCode="General">
                  <c:v>-104.51</c:v>
                </c:pt>
                <c:pt idx="32845" formatCode="General">
                  <c:v>-105.791</c:v>
                </c:pt>
                <c:pt idx="32846" formatCode="General">
                  <c:v>-107.114</c:v>
                </c:pt>
                <c:pt idx="32847" formatCode="General">
                  <c:v>-108.38</c:v>
                </c:pt>
                <c:pt idx="32848" formatCode="General">
                  <c:v>-109.63500000000001</c:v>
                </c:pt>
                <c:pt idx="32849" formatCode="General">
                  <c:v>-110.923</c:v>
                </c:pt>
                <c:pt idx="32850" formatCode="General">
                  <c:v>-112.26900000000001</c:v>
                </c:pt>
                <c:pt idx="32851" formatCode="General">
                  <c:v>-113.626</c:v>
                </c:pt>
                <c:pt idx="32852" formatCode="General">
                  <c:v>-114.938</c:v>
                </c:pt>
                <c:pt idx="32853" formatCode="General">
                  <c:v>-116.19499999999999</c:v>
                </c:pt>
                <c:pt idx="32854" formatCode="General">
                  <c:v>-117.34099999999999</c:v>
                </c:pt>
                <c:pt idx="32855" formatCode="General">
                  <c:v>-118.286</c:v>
                </c:pt>
                <c:pt idx="32856" formatCode="General">
                  <c:v>-119.023</c:v>
                </c:pt>
                <c:pt idx="32857" formatCode="General">
                  <c:v>-119.59399999999999</c:v>
                </c:pt>
                <c:pt idx="32858" formatCode="General">
                  <c:v>-120.092</c:v>
                </c:pt>
                <c:pt idx="32859" formatCode="General">
                  <c:v>-120.59099999999999</c:v>
                </c:pt>
                <c:pt idx="32860" formatCode="General">
                  <c:v>-121.06100000000001</c:v>
                </c:pt>
                <c:pt idx="32861" formatCode="General">
                  <c:v>-121.438</c:v>
                </c:pt>
                <c:pt idx="32862" formatCode="General">
                  <c:v>-121.655</c:v>
                </c:pt>
                <c:pt idx="32863" formatCode="General">
                  <c:v>-121.655</c:v>
                </c:pt>
                <c:pt idx="32864" formatCode="General">
                  <c:v>-121.414</c:v>
                </c:pt>
                <c:pt idx="32865" formatCode="General">
                  <c:v>-120.96299999999999</c:v>
                </c:pt>
                <c:pt idx="32866" formatCode="General">
                  <c:v>-120.31699999999999</c:v>
                </c:pt>
                <c:pt idx="32867" formatCode="General">
                  <c:v>-119.434</c:v>
                </c:pt>
                <c:pt idx="32868" formatCode="General">
                  <c:v>-118.312</c:v>
                </c:pt>
                <c:pt idx="32869" formatCode="General">
                  <c:v>-116.994</c:v>
                </c:pt>
                <c:pt idx="32870" formatCode="General">
                  <c:v>-115.60899999999999</c:v>
                </c:pt>
                <c:pt idx="32871" formatCode="General">
                  <c:v>-114.312</c:v>
                </c:pt>
                <c:pt idx="32872" formatCode="General">
                  <c:v>-113.236</c:v>
                </c:pt>
                <c:pt idx="32873" formatCode="General">
                  <c:v>-112.45699999999999</c:v>
                </c:pt>
                <c:pt idx="32874" formatCode="General">
                  <c:v>-111.911</c:v>
                </c:pt>
                <c:pt idx="32875" formatCode="General">
                  <c:v>-111.31399999999999</c:v>
                </c:pt>
                <c:pt idx="32876" formatCode="General">
                  <c:v>-110.34399999999999</c:v>
                </c:pt>
                <c:pt idx="32877" formatCode="General">
                  <c:v>-108.86799999999999</c:v>
                </c:pt>
                <c:pt idx="32878" formatCode="General">
                  <c:v>-106.854</c:v>
                </c:pt>
                <c:pt idx="32879" formatCode="General">
                  <c:v>-104.416</c:v>
                </c:pt>
                <c:pt idx="32880" formatCode="General">
                  <c:v>-101.684</c:v>
                </c:pt>
                <c:pt idx="32881" formatCode="General">
                  <c:v>-98.731300000000005</c:v>
                </c:pt>
                <c:pt idx="32882" formatCode="General">
                  <c:v>-95.582800000000006</c:v>
                </c:pt>
                <c:pt idx="32883" formatCode="General">
                  <c:v>-92.219300000000004</c:v>
                </c:pt>
                <c:pt idx="32884" formatCode="General">
                  <c:v>-88.6905</c:v>
                </c:pt>
                <c:pt idx="32885" formatCode="General">
                  <c:v>-85.0762</c:v>
                </c:pt>
                <c:pt idx="32886" formatCode="General">
                  <c:v>-81.469300000000004</c:v>
                </c:pt>
                <c:pt idx="32887" formatCode="General">
                  <c:v>-78.230800000000002</c:v>
                </c:pt>
                <c:pt idx="32888" formatCode="General">
                  <c:v>-75.903000000000006</c:v>
                </c:pt>
                <c:pt idx="32889" formatCode="General">
                  <c:v>-74.694699999999997</c:v>
                </c:pt>
                <c:pt idx="32890" formatCode="General">
                  <c:v>-74.556700000000006</c:v>
                </c:pt>
                <c:pt idx="32891" formatCode="General">
                  <c:v>-75.155000000000001</c:v>
                </c:pt>
                <c:pt idx="32892" formatCode="General">
                  <c:v>-76.165400000000005</c:v>
                </c:pt>
                <c:pt idx="32893" formatCode="General">
                  <c:v>-77.635900000000007</c:v>
                </c:pt>
                <c:pt idx="32894" formatCode="General">
                  <c:v>-79.612099999999998</c:v>
                </c:pt>
                <c:pt idx="32895" formatCode="General">
                  <c:v>-82.085099999999997</c:v>
                </c:pt>
                <c:pt idx="32896" formatCode="General">
                  <c:v>-84.916499999999999</c:v>
                </c:pt>
                <c:pt idx="32897" formatCode="General">
                  <c:v>-87.891800000000003</c:v>
                </c:pt>
                <c:pt idx="32898" formatCode="General">
                  <c:v>-90.883700000000005</c:v>
                </c:pt>
                <c:pt idx="32899" formatCode="General">
                  <c:v>-93.900800000000004</c:v>
                </c:pt>
                <c:pt idx="32900" formatCode="General">
                  <c:v>-97.136799999999994</c:v>
                </c:pt>
                <c:pt idx="32901" formatCode="General">
                  <c:v>-100.65900000000001</c:v>
                </c:pt>
                <c:pt idx="32902" formatCode="General">
                  <c:v>-104.34099999999999</c:v>
                </c:pt>
                <c:pt idx="32903" formatCode="General">
                  <c:v>-108.012</c:v>
                </c:pt>
                <c:pt idx="32904" formatCode="General">
                  <c:v>-111.518</c:v>
                </c:pt>
                <c:pt idx="32905" formatCode="General">
                  <c:v>-114.79</c:v>
                </c:pt>
                <c:pt idx="32906" formatCode="General">
                  <c:v>-117.746</c:v>
                </c:pt>
                <c:pt idx="32907" formatCode="General">
                  <c:v>-120.199</c:v>
                </c:pt>
                <c:pt idx="32908" formatCode="General">
                  <c:v>-122.03400000000001</c:v>
                </c:pt>
                <c:pt idx="32909" formatCode="General">
                  <c:v>-123.259</c:v>
                </c:pt>
                <c:pt idx="32910" formatCode="General">
                  <c:v>-124.053</c:v>
                </c:pt>
                <c:pt idx="32911" formatCode="General">
                  <c:v>-124.61199999999999</c:v>
                </c:pt>
                <c:pt idx="32912" formatCode="General">
                  <c:v>-124.92100000000001</c:v>
                </c:pt>
                <c:pt idx="32913" formatCode="General">
                  <c:v>-124.97199999999999</c:v>
                </c:pt>
                <c:pt idx="32914" formatCode="General">
                  <c:v>-124.833</c:v>
                </c:pt>
                <c:pt idx="32915" formatCode="General">
                  <c:v>-124.515</c:v>
                </c:pt>
                <c:pt idx="32916" formatCode="General">
                  <c:v>-123.98399999999999</c:v>
                </c:pt>
                <c:pt idx="32917" formatCode="General">
                  <c:v>-123.166</c:v>
                </c:pt>
                <c:pt idx="32918" formatCode="General">
                  <c:v>-121.991</c:v>
                </c:pt>
                <c:pt idx="32919" formatCode="General">
                  <c:v>-120.40900000000001</c:v>
                </c:pt>
                <c:pt idx="32920" formatCode="General">
                  <c:v>-118.426</c:v>
                </c:pt>
                <c:pt idx="32921" formatCode="General">
                  <c:v>-116.152</c:v>
                </c:pt>
                <c:pt idx="32922" formatCode="General">
                  <c:v>-113.666</c:v>
                </c:pt>
                <c:pt idx="32923" formatCode="General">
                  <c:v>-111.005</c:v>
                </c:pt>
                <c:pt idx="32924" formatCode="General">
                  <c:v>-108.172</c:v>
                </c:pt>
                <c:pt idx="32925" formatCode="General">
                  <c:v>-105.17700000000001</c:v>
                </c:pt>
                <c:pt idx="32926" formatCode="General">
                  <c:v>-102.114</c:v>
                </c:pt>
                <c:pt idx="32927" formatCode="General">
                  <c:v>-99.089100000000002</c:v>
                </c:pt>
                <c:pt idx="32928" formatCode="General">
                  <c:v>-96.183899999999994</c:v>
                </c:pt>
                <c:pt idx="32929" formatCode="General">
                  <c:v>-93.480800000000002</c:v>
                </c:pt>
                <c:pt idx="32930" formatCode="General">
                  <c:v>-91.033900000000003</c:v>
                </c:pt>
                <c:pt idx="32931" formatCode="General">
                  <c:v>-88.701899999999995</c:v>
                </c:pt>
                <c:pt idx="32932" formatCode="General">
                  <c:v>-86.368300000000005</c:v>
                </c:pt>
                <c:pt idx="32933" formatCode="General">
                  <c:v>-84.188699999999997</c:v>
                </c:pt>
                <c:pt idx="32934" formatCode="General">
                  <c:v>-82.293999999999997</c:v>
                </c:pt>
                <c:pt idx="32935" formatCode="General">
                  <c:v>-80.713999999999999</c:v>
                </c:pt>
                <c:pt idx="32936" formatCode="General">
                  <c:v>-79.426500000000004</c:v>
                </c:pt>
                <c:pt idx="32937" formatCode="General">
                  <c:v>-78.378399999999999</c:v>
                </c:pt>
                <c:pt idx="32938" formatCode="General">
                  <c:v>-77.446100000000001</c:v>
                </c:pt>
                <c:pt idx="32939" formatCode="General">
                  <c:v>-76.510900000000007</c:v>
                </c:pt>
                <c:pt idx="32940" formatCode="General">
                  <c:v>-75.566100000000006</c:v>
                </c:pt>
                <c:pt idx="32941" formatCode="General">
                  <c:v>-74.6434</c:v>
                </c:pt>
                <c:pt idx="32942" formatCode="General">
                  <c:v>-73.7834</c:v>
                </c:pt>
                <c:pt idx="32943" formatCode="General">
                  <c:v>-72.9529</c:v>
                </c:pt>
                <c:pt idx="32944" formatCode="General">
                  <c:v>-72.088999999999999</c:v>
                </c:pt>
                <c:pt idx="32945" formatCode="General">
                  <c:v>-71.189800000000005</c:v>
                </c:pt>
                <c:pt idx="32946" formatCode="General">
                  <c:v>-70.272199999999998</c:v>
                </c:pt>
                <c:pt idx="32947" formatCode="General">
                  <c:v>-69.358000000000004</c:v>
                </c:pt>
                <c:pt idx="32948" formatCode="General">
                  <c:v>-68.456900000000005</c:v>
                </c:pt>
                <c:pt idx="32949" formatCode="General">
                  <c:v>-67.554100000000005</c:v>
                </c:pt>
                <c:pt idx="32950" formatCode="General">
                  <c:v>-66.606700000000004</c:v>
                </c:pt>
                <c:pt idx="32951" formatCode="General">
                  <c:v>-65.564499999999995</c:v>
                </c:pt>
                <c:pt idx="32952" formatCode="General">
                  <c:v>-64.354299999999995</c:v>
                </c:pt>
                <c:pt idx="32953" formatCode="General">
                  <c:v>-62.918799999999997</c:v>
                </c:pt>
                <c:pt idx="32954" formatCode="General">
                  <c:v>-61.266800000000003</c:v>
                </c:pt>
                <c:pt idx="32955" formatCode="General">
                  <c:v>-59.444499999999998</c:v>
                </c:pt>
                <c:pt idx="32956" formatCode="General">
                  <c:v>-57.516800000000003</c:v>
                </c:pt>
                <c:pt idx="32957" formatCode="General">
                  <c:v>-55.430799999999998</c:v>
                </c:pt>
                <c:pt idx="32958" formatCode="General">
                  <c:v>-53.102800000000002</c:v>
                </c:pt>
                <c:pt idx="32959" formatCode="General">
                  <c:v>-50.586199999999998</c:v>
                </c:pt>
                <c:pt idx="32960" formatCode="General">
                  <c:v>-48.001800000000003</c:v>
                </c:pt>
                <c:pt idx="32961" formatCode="General">
                  <c:v>-45.5319</c:v>
                </c:pt>
                <c:pt idx="32962" formatCode="General">
                  <c:v>-43.369300000000003</c:v>
                </c:pt>
                <c:pt idx="32963" formatCode="General">
                  <c:v>-41.646999999999998</c:v>
                </c:pt>
                <c:pt idx="32964" formatCode="General">
                  <c:v>-40.183</c:v>
                </c:pt>
                <c:pt idx="32965" formatCode="General">
                  <c:v>-38.697899999999997</c:v>
                </c:pt>
                <c:pt idx="32966" formatCode="General">
                  <c:v>-37.057499999999997</c:v>
                </c:pt>
                <c:pt idx="32967" formatCode="General">
                  <c:v>-35.151299999999999</c:v>
                </c:pt>
                <c:pt idx="32968" formatCode="General">
                  <c:v>-32.954599999999999</c:v>
                </c:pt>
                <c:pt idx="32969" formatCode="General">
                  <c:v>-30.521100000000001</c:v>
                </c:pt>
                <c:pt idx="32970" formatCode="General">
                  <c:v>-27.952500000000001</c:v>
                </c:pt>
                <c:pt idx="32971" formatCode="General">
                  <c:v>-25.318899999999999</c:v>
                </c:pt>
                <c:pt idx="32972" formatCode="General">
                  <c:v>-22.667100000000001</c:v>
                </c:pt>
                <c:pt idx="32973" formatCode="General">
                  <c:v>-20.042000000000002</c:v>
                </c:pt>
                <c:pt idx="32974" formatCode="General">
                  <c:v>-17.458100000000002</c:v>
                </c:pt>
                <c:pt idx="32975" formatCode="General">
                  <c:v>-14.884600000000001</c:v>
                </c:pt>
                <c:pt idx="32976" formatCode="General">
                  <c:v>-12.319000000000001</c:v>
                </c:pt>
                <c:pt idx="32977" formatCode="General">
                  <c:v>-9.7810600000000001</c:v>
                </c:pt>
                <c:pt idx="32978" formatCode="General">
                  <c:v>-7.173</c:v>
                </c:pt>
                <c:pt idx="32979" formatCode="General">
                  <c:v>-4.3738000000000001</c:v>
                </c:pt>
                <c:pt idx="32980" formatCode="General">
                  <c:v>-1.32172</c:v>
                </c:pt>
                <c:pt idx="32981" formatCode="General">
                  <c:v>2.0674199999999998</c:v>
                </c:pt>
                <c:pt idx="32982" formatCode="General">
                  <c:v>5.87669</c:v>
                </c:pt>
                <c:pt idx="32983" formatCode="General">
                  <c:v>10.0684</c:v>
                </c:pt>
                <c:pt idx="32984" formatCode="General">
                  <c:v>14.514900000000001</c:v>
                </c:pt>
                <c:pt idx="32985" formatCode="General">
                  <c:v>19.02</c:v>
                </c:pt>
                <c:pt idx="32986" formatCode="General">
                  <c:v>23.379000000000001</c:v>
                </c:pt>
                <c:pt idx="32987" formatCode="General">
                  <c:v>27.475200000000001</c:v>
                </c:pt>
                <c:pt idx="32988" formatCode="General">
                  <c:v>31.2441</c:v>
                </c:pt>
                <c:pt idx="32989" formatCode="General">
                  <c:v>34.683399999999999</c:v>
                </c:pt>
                <c:pt idx="32990" formatCode="General">
                  <c:v>37.780200000000001</c:v>
                </c:pt>
                <c:pt idx="32991" formatCode="General">
                  <c:v>40.517299999999999</c:v>
                </c:pt>
                <c:pt idx="32992" formatCode="General">
                  <c:v>42.940899999999999</c:v>
                </c:pt>
                <c:pt idx="32993" formatCode="General">
                  <c:v>45.133600000000001</c:v>
                </c:pt>
                <c:pt idx="32994" formatCode="General">
                  <c:v>47.211399999999998</c:v>
                </c:pt>
                <c:pt idx="32995" formatCode="General">
                  <c:v>49.299500000000002</c:v>
                </c:pt>
                <c:pt idx="32996" formatCode="General">
                  <c:v>51.4831</c:v>
                </c:pt>
                <c:pt idx="32997" formatCode="General">
                  <c:v>53.682400000000001</c:v>
                </c:pt>
                <c:pt idx="32998" formatCode="General">
                  <c:v>55.755800000000001</c:v>
                </c:pt>
                <c:pt idx="32999" formatCode="General">
                  <c:v>57.650300000000001</c:v>
                </c:pt>
                <c:pt idx="33000" formatCode="General">
                  <c:v>59.323900000000002</c:v>
                </c:pt>
                <c:pt idx="33001" formatCode="General">
                  <c:v>60.755899999999997</c:v>
                </c:pt>
                <c:pt idx="33002" formatCode="General">
                  <c:v>61.946100000000001</c:v>
                </c:pt>
                <c:pt idx="33003" formatCode="General">
                  <c:v>62.920299999999997</c:v>
                </c:pt>
                <c:pt idx="33004" formatCode="General">
                  <c:v>63.750399999999999</c:v>
                </c:pt>
                <c:pt idx="33005" formatCode="General">
                  <c:v>64.518699999999995</c:v>
                </c:pt>
                <c:pt idx="33006" formatCode="General">
                  <c:v>65.242500000000007</c:v>
                </c:pt>
                <c:pt idx="33007" formatCode="General">
                  <c:v>65.899699999999996</c:v>
                </c:pt>
                <c:pt idx="33008" formatCode="General">
                  <c:v>66.449700000000007</c:v>
                </c:pt>
                <c:pt idx="33009" formatCode="General">
                  <c:v>66.873500000000007</c:v>
                </c:pt>
                <c:pt idx="33010" formatCode="General">
                  <c:v>67.181799999999996</c:v>
                </c:pt>
                <c:pt idx="33011" formatCode="General">
                  <c:v>67.413499999999999</c:v>
                </c:pt>
                <c:pt idx="33012" formatCode="General">
                  <c:v>67.616600000000005</c:v>
                </c:pt>
                <c:pt idx="33013" formatCode="General">
                  <c:v>67.835800000000006</c:v>
                </c:pt>
                <c:pt idx="33014" formatCode="General">
                  <c:v>68.136700000000005</c:v>
                </c:pt>
                <c:pt idx="33015" formatCode="General">
                  <c:v>68.606899999999996</c:v>
                </c:pt>
                <c:pt idx="33016" formatCode="General">
                  <c:v>69.214399999999998</c:v>
                </c:pt>
                <c:pt idx="33017" formatCode="General">
                  <c:v>69.816599999999994</c:v>
                </c:pt>
                <c:pt idx="33018" formatCode="General">
                  <c:v>70.179299999999998</c:v>
                </c:pt>
                <c:pt idx="33019" formatCode="General">
                  <c:v>70.13</c:v>
                </c:pt>
                <c:pt idx="33020" formatCode="General">
                  <c:v>69.807000000000002</c:v>
                </c:pt>
                <c:pt idx="33021" formatCode="General">
                  <c:v>69.435900000000004</c:v>
                </c:pt>
                <c:pt idx="33022" formatCode="General">
                  <c:v>69.209500000000006</c:v>
                </c:pt>
                <c:pt idx="33023" formatCode="General">
                  <c:v>69.238900000000001</c:v>
                </c:pt>
                <c:pt idx="33024" formatCode="General">
                  <c:v>69.542500000000004</c:v>
                </c:pt>
                <c:pt idx="33025" formatCode="General">
                  <c:v>70.034000000000006</c:v>
                </c:pt>
                <c:pt idx="33026" formatCode="General">
                  <c:v>70.604100000000003</c:v>
                </c:pt>
                <c:pt idx="33027" formatCode="General">
                  <c:v>71.210700000000003</c:v>
                </c:pt>
                <c:pt idx="33028" formatCode="General">
                  <c:v>71.844999999999999</c:v>
                </c:pt>
                <c:pt idx="33029" formatCode="General">
                  <c:v>72.559299999999993</c:v>
                </c:pt>
                <c:pt idx="33030" formatCode="General">
                  <c:v>73.413600000000002</c:v>
                </c:pt>
                <c:pt idx="33031" formatCode="General">
                  <c:v>74.442999999999998</c:v>
                </c:pt>
                <c:pt idx="33032" formatCode="General">
                  <c:v>75.699299999999994</c:v>
                </c:pt>
                <c:pt idx="33033" formatCode="General">
                  <c:v>77.227099999999993</c:v>
                </c:pt>
                <c:pt idx="33034" formatCode="General">
                  <c:v>79.0291</c:v>
                </c:pt>
                <c:pt idx="33035" formatCode="General">
                  <c:v>81.092699999999994</c:v>
                </c:pt>
                <c:pt idx="33036" formatCode="General">
                  <c:v>83.388199999999998</c:v>
                </c:pt>
                <c:pt idx="33037" formatCode="General">
                  <c:v>85.906300000000002</c:v>
                </c:pt>
                <c:pt idx="33038" formatCode="General">
                  <c:v>88.648099999999999</c:v>
                </c:pt>
                <c:pt idx="33039" formatCode="General">
                  <c:v>91.601399999999998</c:v>
                </c:pt>
                <c:pt idx="33040" formatCode="General">
                  <c:v>94.717699999999994</c:v>
                </c:pt>
                <c:pt idx="33041" formatCode="General">
                  <c:v>97.893100000000004</c:v>
                </c:pt>
                <c:pt idx="33042" formatCode="General">
                  <c:v>101.009</c:v>
                </c:pt>
                <c:pt idx="33043" formatCode="General">
                  <c:v>103.96299999999999</c:v>
                </c:pt>
                <c:pt idx="33044" formatCode="General">
                  <c:v>106.72</c:v>
                </c:pt>
                <c:pt idx="33045" formatCode="General">
                  <c:v>109.279</c:v>
                </c:pt>
                <c:pt idx="33046" formatCode="General">
                  <c:v>111.67700000000001</c:v>
                </c:pt>
                <c:pt idx="33047" formatCode="General">
                  <c:v>113.96299999999999</c:v>
                </c:pt>
                <c:pt idx="33048" formatCode="General">
                  <c:v>116.17100000000001</c:v>
                </c:pt>
                <c:pt idx="33049" formatCode="General">
                  <c:v>118.29900000000001</c:v>
                </c:pt>
                <c:pt idx="33050" formatCode="General">
                  <c:v>120.291</c:v>
                </c:pt>
                <c:pt idx="33051" formatCode="General">
                  <c:v>122.057</c:v>
                </c:pt>
                <c:pt idx="33052" formatCode="General">
                  <c:v>123.515</c:v>
                </c:pt>
                <c:pt idx="33053" formatCode="General">
                  <c:v>124.663</c:v>
                </c:pt>
                <c:pt idx="33054" formatCode="General">
                  <c:v>125.526</c:v>
                </c:pt>
                <c:pt idx="33055" formatCode="General">
                  <c:v>126.119</c:v>
                </c:pt>
                <c:pt idx="33056" formatCode="General">
                  <c:v>126.498</c:v>
                </c:pt>
                <c:pt idx="33057" formatCode="General">
                  <c:v>126.74</c:v>
                </c:pt>
                <c:pt idx="33058" formatCode="General">
                  <c:v>126.895</c:v>
                </c:pt>
                <c:pt idx="33059" formatCode="General">
                  <c:v>126.99</c:v>
                </c:pt>
                <c:pt idx="33060" formatCode="General">
                  <c:v>127.039</c:v>
                </c:pt>
                <c:pt idx="33061" formatCode="General">
                  <c:v>127.038</c:v>
                </c:pt>
                <c:pt idx="33062" formatCode="General">
                  <c:v>126.968</c:v>
                </c:pt>
                <c:pt idx="33063" formatCode="General">
                  <c:v>126.803</c:v>
                </c:pt>
                <c:pt idx="33064" formatCode="General">
                  <c:v>126.532</c:v>
                </c:pt>
                <c:pt idx="33065" formatCode="General">
                  <c:v>126.181</c:v>
                </c:pt>
                <c:pt idx="33066" formatCode="General">
                  <c:v>125.78</c:v>
                </c:pt>
                <c:pt idx="33067" formatCode="General">
                  <c:v>125.312</c:v>
                </c:pt>
                <c:pt idx="33068" formatCode="General">
                  <c:v>124.79300000000001</c:v>
                </c:pt>
                <c:pt idx="33069" formatCode="General">
                  <c:v>124.29600000000001</c:v>
                </c:pt>
                <c:pt idx="33070" formatCode="General">
                  <c:v>123.861</c:v>
                </c:pt>
                <c:pt idx="33071" formatCode="General">
                  <c:v>123.494</c:v>
                </c:pt>
                <c:pt idx="33072" formatCode="General">
                  <c:v>123.205</c:v>
                </c:pt>
                <c:pt idx="33073" formatCode="General">
                  <c:v>123.006</c:v>
                </c:pt>
                <c:pt idx="33074" formatCode="General">
                  <c:v>122.851</c:v>
                </c:pt>
                <c:pt idx="33075" formatCode="General">
                  <c:v>122.705</c:v>
                </c:pt>
                <c:pt idx="33076" formatCode="General">
                  <c:v>122.577</c:v>
                </c:pt>
                <c:pt idx="33077" formatCode="General">
                  <c:v>122.456</c:v>
                </c:pt>
                <c:pt idx="33078" formatCode="General">
                  <c:v>122.32</c:v>
                </c:pt>
                <c:pt idx="33079" formatCode="General">
                  <c:v>122.175</c:v>
                </c:pt>
                <c:pt idx="33080" formatCode="General">
                  <c:v>122.03400000000001</c:v>
                </c:pt>
                <c:pt idx="33081" formatCode="General">
                  <c:v>121.873</c:v>
                </c:pt>
                <c:pt idx="33082" formatCode="General">
                  <c:v>121.654</c:v>
                </c:pt>
                <c:pt idx="33083" formatCode="General">
                  <c:v>121.337</c:v>
                </c:pt>
                <c:pt idx="33084" formatCode="General">
                  <c:v>120.84</c:v>
                </c:pt>
                <c:pt idx="33085" formatCode="General">
                  <c:v>120.084</c:v>
                </c:pt>
                <c:pt idx="33086" formatCode="General">
                  <c:v>119.09</c:v>
                </c:pt>
                <c:pt idx="33087" formatCode="General">
                  <c:v>117.931</c:v>
                </c:pt>
                <c:pt idx="33088" formatCode="General">
                  <c:v>116.684</c:v>
                </c:pt>
                <c:pt idx="33089" formatCode="General">
                  <c:v>115.426</c:v>
                </c:pt>
                <c:pt idx="33090" formatCode="General">
                  <c:v>114.20699999999999</c:v>
                </c:pt>
                <c:pt idx="33091" formatCode="General">
                  <c:v>113.066</c:v>
                </c:pt>
                <c:pt idx="33092" formatCode="General">
                  <c:v>112.027</c:v>
                </c:pt>
                <c:pt idx="33093" formatCode="General">
                  <c:v>111.07299999999999</c:v>
                </c:pt>
                <c:pt idx="33094" formatCode="General">
                  <c:v>110.166</c:v>
                </c:pt>
                <c:pt idx="33095" formatCode="General">
                  <c:v>109.248</c:v>
                </c:pt>
                <c:pt idx="33096" formatCode="General">
                  <c:v>108.34699999999999</c:v>
                </c:pt>
                <c:pt idx="33097" formatCode="General">
                  <c:v>107.57599999999999</c:v>
                </c:pt>
                <c:pt idx="33098" formatCode="General">
                  <c:v>107.06699999999999</c:v>
                </c:pt>
                <c:pt idx="33099" formatCode="General">
                  <c:v>106.911</c:v>
                </c:pt>
                <c:pt idx="33100" formatCode="General">
                  <c:v>106.999</c:v>
                </c:pt>
                <c:pt idx="33101" formatCode="General">
                  <c:v>107.206</c:v>
                </c:pt>
                <c:pt idx="33102" formatCode="General">
                  <c:v>107.491</c:v>
                </c:pt>
                <c:pt idx="33103" formatCode="General">
                  <c:v>107.875</c:v>
                </c:pt>
                <c:pt idx="33104" formatCode="General">
                  <c:v>108.43</c:v>
                </c:pt>
                <c:pt idx="33105" formatCode="General">
                  <c:v>109.136</c:v>
                </c:pt>
                <c:pt idx="33106" formatCode="General">
                  <c:v>109.919</c:v>
                </c:pt>
                <c:pt idx="33107" formatCode="General">
                  <c:v>110.68600000000001</c:v>
                </c:pt>
                <c:pt idx="33108" formatCode="General">
                  <c:v>111.31100000000001</c:v>
                </c:pt>
                <c:pt idx="33109" formatCode="General">
                  <c:v>111.669</c:v>
                </c:pt>
                <c:pt idx="33110" formatCode="General">
                  <c:v>111.684</c:v>
                </c:pt>
                <c:pt idx="33111" formatCode="General">
                  <c:v>111.336</c:v>
                </c:pt>
                <c:pt idx="33112" formatCode="General">
                  <c:v>110.652</c:v>
                </c:pt>
                <c:pt idx="33113" formatCode="General">
                  <c:v>109.682</c:v>
                </c:pt>
                <c:pt idx="33114" formatCode="General">
                  <c:v>108.497</c:v>
                </c:pt>
                <c:pt idx="33115" formatCode="General">
                  <c:v>107.16</c:v>
                </c:pt>
                <c:pt idx="33116" formatCode="General">
                  <c:v>105.672</c:v>
                </c:pt>
                <c:pt idx="33117" formatCode="General">
                  <c:v>104.057</c:v>
                </c:pt>
                <c:pt idx="33118" formatCode="General">
                  <c:v>102.36</c:v>
                </c:pt>
                <c:pt idx="33119" formatCode="General">
                  <c:v>100.66200000000001</c:v>
                </c:pt>
                <c:pt idx="33120" formatCode="General">
                  <c:v>99.016999999999996</c:v>
                </c:pt>
                <c:pt idx="33121" formatCode="General">
                  <c:v>97.385400000000004</c:v>
                </c:pt>
                <c:pt idx="33122" formatCode="General">
                  <c:v>95.686899999999994</c:v>
                </c:pt>
                <c:pt idx="33123" formatCode="General">
                  <c:v>93.830600000000004</c:v>
                </c:pt>
                <c:pt idx="33124" formatCode="General">
                  <c:v>91.8215</c:v>
                </c:pt>
                <c:pt idx="33125" formatCode="General">
                  <c:v>89.740700000000004</c:v>
                </c:pt>
                <c:pt idx="33126" formatCode="General">
                  <c:v>87.7393</c:v>
                </c:pt>
                <c:pt idx="33127" formatCode="General">
                  <c:v>85.959000000000003</c:v>
                </c:pt>
                <c:pt idx="33128" formatCode="General">
                  <c:v>84.4114</c:v>
                </c:pt>
                <c:pt idx="33129" formatCode="General">
                  <c:v>83.084199999999996</c:v>
                </c:pt>
                <c:pt idx="33130" formatCode="General">
                  <c:v>81.963899999999995</c:v>
                </c:pt>
                <c:pt idx="33131" formatCode="General">
                  <c:v>80.879900000000006</c:v>
                </c:pt>
                <c:pt idx="33132" formatCode="General">
                  <c:v>79.619900000000001</c:v>
                </c:pt>
                <c:pt idx="33133" formatCode="General">
                  <c:v>78.165700000000001</c:v>
                </c:pt>
                <c:pt idx="33134" formatCode="General">
                  <c:v>76.561899999999994</c:v>
                </c:pt>
                <c:pt idx="33135" formatCode="General">
                  <c:v>74.874200000000002</c:v>
                </c:pt>
                <c:pt idx="33136" formatCode="General">
                  <c:v>73.174999999999997</c:v>
                </c:pt>
                <c:pt idx="33137" formatCode="General">
                  <c:v>71.507000000000005</c:v>
                </c:pt>
                <c:pt idx="33138" formatCode="General">
                  <c:v>69.947299999999998</c:v>
                </c:pt>
                <c:pt idx="33139" formatCode="General">
                  <c:v>68.576400000000007</c:v>
                </c:pt>
                <c:pt idx="33140" formatCode="General">
                  <c:v>67.364699999999999</c:v>
                </c:pt>
                <c:pt idx="33141" formatCode="General">
                  <c:v>66.249399999999994</c:v>
                </c:pt>
                <c:pt idx="33142" formatCode="General">
                  <c:v>65.209100000000007</c:v>
                </c:pt>
                <c:pt idx="33143" formatCode="General">
                  <c:v>64.184100000000001</c:v>
                </c:pt>
                <c:pt idx="33144" formatCode="General">
                  <c:v>63.0916</c:v>
                </c:pt>
                <c:pt idx="33145" formatCode="General">
                  <c:v>61.9602</c:v>
                </c:pt>
                <c:pt idx="33146" formatCode="General">
                  <c:v>60.862000000000002</c:v>
                </c:pt>
                <c:pt idx="33147" formatCode="General">
                  <c:v>59.760100000000001</c:v>
                </c:pt>
                <c:pt idx="33148" formatCode="General">
                  <c:v>58.6235</c:v>
                </c:pt>
                <c:pt idx="33149" formatCode="General">
                  <c:v>57.508899999999997</c:v>
                </c:pt>
                <c:pt idx="33150" formatCode="General">
                  <c:v>56.480600000000003</c:v>
                </c:pt>
                <c:pt idx="33151" formatCode="General">
                  <c:v>55.5807</c:v>
                </c:pt>
                <c:pt idx="33152" formatCode="General">
                  <c:v>54.835700000000003</c:v>
                </c:pt>
                <c:pt idx="33153" formatCode="General">
                  <c:v>54.253300000000003</c:v>
                </c:pt>
                <c:pt idx="33154" formatCode="General">
                  <c:v>53.839199999999998</c:v>
                </c:pt>
                <c:pt idx="33155" formatCode="General">
                  <c:v>53.5762</c:v>
                </c:pt>
                <c:pt idx="33156" formatCode="General">
                  <c:v>53.4086</c:v>
                </c:pt>
                <c:pt idx="33157" formatCode="General">
                  <c:v>53.284300000000002</c:v>
                </c:pt>
                <c:pt idx="33158" formatCode="General">
                  <c:v>53.169899999999998</c:v>
                </c:pt>
                <c:pt idx="33159" formatCode="General">
                  <c:v>53.036999999999999</c:v>
                </c:pt>
                <c:pt idx="33160" formatCode="General">
                  <c:v>52.860700000000001</c:v>
                </c:pt>
                <c:pt idx="33161" formatCode="General">
                  <c:v>52.605499999999999</c:v>
                </c:pt>
                <c:pt idx="33162" formatCode="General">
                  <c:v>52.2376</c:v>
                </c:pt>
                <c:pt idx="33163" formatCode="General">
                  <c:v>51.74</c:v>
                </c:pt>
                <c:pt idx="33164" formatCode="General">
                  <c:v>51.088200000000001</c:v>
                </c:pt>
                <c:pt idx="33165" formatCode="General">
                  <c:v>50.257800000000003</c:v>
                </c:pt>
                <c:pt idx="33166" formatCode="General">
                  <c:v>49.3857</c:v>
                </c:pt>
                <c:pt idx="33167" formatCode="General">
                  <c:v>48.612400000000001</c:v>
                </c:pt>
                <c:pt idx="33168" formatCode="General">
                  <c:v>47.8626</c:v>
                </c:pt>
                <c:pt idx="33169" formatCode="General">
                  <c:v>47.061799999999998</c:v>
                </c:pt>
                <c:pt idx="33170" formatCode="General">
                  <c:v>46.201099999999997</c:v>
                </c:pt>
                <c:pt idx="33171" formatCode="General">
                  <c:v>45.2485</c:v>
                </c:pt>
                <c:pt idx="33172" formatCode="General">
                  <c:v>44.162399999999998</c:v>
                </c:pt>
                <c:pt idx="33173" formatCode="General">
                  <c:v>43.013599999999997</c:v>
                </c:pt>
                <c:pt idx="33174" formatCode="General">
                  <c:v>41.893500000000003</c:v>
                </c:pt>
                <c:pt idx="33175" formatCode="General">
                  <c:v>40.784999999999997</c:v>
                </c:pt>
                <c:pt idx="33176" formatCode="General">
                  <c:v>39.671999999999997</c:v>
                </c:pt>
                <c:pt idx="33177" formatCode="General">
                  <c:v>38.566200000000002</c:v>
                </c:pt>
                <c:pt idx="33178" formatCode="General">
                  <c:v>37.472999999999999</c:v>
                </c:pt>
                <c:pt idx="33179" formatCode="General">
                  <c:v>36.392800000000001</c:v>
                </c:pt>
                <c:pt idx="33180" formatCode="General">
                  <c:v>35.3127</c:v>
                </c:pt>
                <c:pt idx="33181" formatCode="General">
                  <c:v>34.190300000000001</c:v>
                </c:pt>
                <c:pt idx="33182" formatCode="General">
                  <c:v>32.8977</c:v>
                </c:pt>
                <c:pt idx="33183" formatCode="General">
                  <c:v>31.303699999999999</c:v>
                </c:pt>
                <c:pt idx="33184" formatCode="General">
                  <c:v>29.342099999999999</c:v>
                </c:pt>
                <c:pt idx="33185" formatCode="General">
                  <c:v>26.9922</c:v>
                </c:pt>
                <c:pt idx="33186" formatCode="General">
                  <c:v>24.280999999999999</c:v>
                </c:pt>
                <c:pt idx="33187" formatCode="General">
                  <c:v>21.3078</c:v>
                </c:pt>
                <c:pt idx="33188" formatCode="General">
                  <c:v>18.179099999999998</c:v>
                </c:pt>
                <c:pt idx="33189" formatCode="General">
                  <c:v>14.943300000000001</c:v>
                </c:pt>
                <c:pt idx="33190" formatCode="General">
                  <c:v>11.6531</c:v>
                </c:pt>
                <c:pt idx="33191" formatCode="General">
                  <c:v>8.35745</c:v>
                </c:pt>
                <c:pt idx="33192" formatCode="General">
                  <c:v>5.1454599999999999</c:v>
                </c:pt>
                <c:pt idx="33193" formatCode="General">
                  <c:v>2.1121799999999999</c:v>
                </c:pt>
                <c:pt idx="33194" formatCode="General">
                  <c:v>-0.76461699999999999</c:v>
                </c:pt>
                <c:pt idx="33195" formatCode="General">
                  <c:v>-3.4986000000000002</c:v>
                </c:pt>
                <c:pt idx="33196" formatCode="General">
                  <c:v>-6.0030700000000001</c:v>
                </c:pt>
                <c:pt idx="33197" formatCode="General">
                  <c:v>-8.2050400000000003</c:v>
                </c:pt>
                <c:pt idx="33198" formatCode="General">
                  <c:v>-10.0672</c:v>
                </c:pt>
                <c:pt idx="33199" formatCode="General">
                  <c:v>-11.6005</c:v>
                </c:pt>
                <c:pt idx="33200" formatCode="General">
                  <c:v>-12.8462</c:v>
                </c:pt>
                <c:pt idx="33201" formatCode="General">
                  <c:v>-13.899900000000001</c:v>
                </c:pt>
                <c:pt idx="33202" formatCode="General">
                  <c:v>-14.8706</c:v>
                </c:pt>
                <c:pt idx="33203" formatCode="General">
                  <c:v>-15.8331</c:v>
                </c:pt>
                <c:pt idx="33204" formatCode="General">
                  <c:v>-16.847300000000001</c:v>
                </c:pt>
                <c:pt idx="33205" formatCode="General">
                  <c:v>-17.941500000000001</c:v>
                </c:pt>
                <c:pt idx="33206" formatCode="General">
                  <c:v>-19.064699999999998</c:v>
                </c:pt>
                <c:pt idx="33207" formatCode="General">
                  <c:v>-20.123799999999999</c:v>
                </c:pt>
                <c:pt idx="33208" formatCode="General">
                  <c:v>-21.036100000000001</c:v>
                </c:pt>
                <c:pt idx="33209" formatCode="General">
                  <c:v>-21.7667</c:v>
                </c:pt>
                <c:pt idx="33210" formatCode="General">
                  <c:v>-22.359500000000001</c:v>
                </c:pt>
                <c:pt idx="33211" formatCode="General">
                  <c:v>-22.8919</c:v>
                </c:pt>
                <c:pt idx="33212" formatCode="General">
                  <c:v>-23.446000000000002</c:v>
                </c:pt>
                <c:pt idx="33213" formatCode="General">
                  <c:v>-24.074000000000002</c:v>
                </c:pt>
                <c:pt idx="33214" formatCode="General">
                  <c:v>-24.799399999999999</c:v>
                </c:pt>
                <c:pt idx="33215" formatCode="General">
                  <c:v>-25.585899999999999</c:v>
                </c:pt>
                <c:pt idx="33216" formatCode="General">
                  <c:v>-26.366800000000001</c:v>
                </c:pt>
                <c:pt idx="33217" formatCode="General">
                  <c:v>-27.064399999999999</c:v>
                </c:pt>
                <c:pt idx="33218" formatCode="General">
                  <c:v>-27.678699999999999</c:v>
                </c:pt>
                <c:pt idx="33219" formatCode="General">
                  <c:v>-28.276299999999999</c:v>
                </c:pt>
                <c:pt idx="33220" formatCode="General">
                  <c:v>-28.938600000000001</c:v>
                </c:pt>
                <c:pt idx="33221" formatCode="General">
                  <c:v>-29.723099999999999</c:v>
                </c:pt>
                <c:pt idx="33222" formatCode="General">
                  <c:v>-30.586500000000001</c:v>
                </c:pt>
                <c:pt idx="33223" formatCode="General">
                  <c:v>-31.4741</c:v>
                </c:pt>
                <c:pt idx="33224" formatCode="General">
                  <c:v>-32.346299999999999</c:v>
                </c:pt>
                <c:pt idx="33225" formatCode="General">
                  <c:v>-33.195300000000003</c:v>
                </c:pt>
                <c:pt idx="33226" formatCode="General">
                  <c:v>-34.0398</c:v>
                </c:pt>
                <c:pt idx="33227" formatCode="General">
                  <c:v>-34.881100000000004</c:v>
                </c:pt>
                <c:pt idx="33228" formatCode="General">
                  <c:v>-35.7286</c:v>
                </c:pt>
                <c:pt idx="33229" formatCode="General">
                  <c:v>-36.6252</c:v>
                </c:pt>
                <c:pt idx="33230" formatCode="General">
                  <c:v>-37.573799999999999</c:v>
                </c:pt>
                <c:pt idx="33231" formatCode="General">
                  <c:v>-38.528199999999998</c:v>
                </c:pt>
                <c:pt idx="33232" formatCode="General">
                  <c:v>-39.455300000000001</c:v>
                </c:pt>
                <c:pt idx="33233" formatCode="General">
                  <c:v>-40.3399</c:v>
                </c:pt>
                <c:pt idx="33234" formatCode="General">
                  <c:v>-41.2239</c:v>
                </c:pt>
                <c:pt idx="33235" formatCode="General">
                  <c:v>-42.148800000000001</c:v>
                </c:pt>
                <c:pt idx="33236" formatCode="General">
                  <c:v>-43.099899999999998</c:v>
                </c:pt>
                <c:pt idx="33237" formatCode="General">
                  <c:v>-44.093000000000004</c:v>
                </c:pt>
                <c:pt idx="33238" formatCode="General">
                  <c:v>-45.1845</c:v>
                </c:pt>
                <c:pt idx="33239" formatCode="General">
                  <c:v>-46.363599999999998</c:v>
                </c:pt>
                <c:pt idx="33240" formatCode="General">
                  <c:v>-47.571399999999997</c:v>
                </c:pt>
                <c:pt idx="33241" formatCode="General">
                  <c:v>-48.777999999999999</c:v>
                </c:pt>
                <c:pt idx="33242" formatCode="General">
                  <c:v>-49.9589</c:v>
                </c:pt>
                <c:pt idx="33243" formatCode="General">
                  <c:v>-51.080800000000004</c:v>
                </c:pt>
                <c:pt idx="33244" formatCode="General">
                  <c:v>-52.167700000000004</c:v>
                </c:pt>
                <c:pt idx="33245" formatCode="General">
                  <c:v>-53.294499999999999</c:v>
                </c:pt>
                <c:pt idx="33246" formatCode="General">
                  <c:v>-54.623199999999997</c:v>
                </c:pt>
                <c:pt idx="33247" formatCode="General">
                  <c:v>-56.310200000000002</c:v>
                </c:pt>
                <c:pt idx="33248" formatCode="General">
                  <c:v>-58.273299999999999</c:v>
                </c:pt>
                <c:pt idx="33249" formatCode="General">
                  <c:v>-60.383299999999998</c:v>
                </c:pt>
                <c:pt idx="33250" formatCode="General">
                  <c:v>-62.578400000000002</c:v>
                </c:pt>
                <c:pt idx="33251" formatCode="General">
                  <c:v>-64.7166</c:v>
                </c:pt>
                <c:pt idx="33252" formatCode="General">
                  <c:v>-66.643799999999999</c:v>
                </c:pt>
                <c:pt idx="33253" formatCode="General">
                  <c:v>-68.163700000000006</c:v>
                </c:pt>
                <c:pt idx="33254" formatCode="General">
                  <c:v>-69.133300000000006</c:v>
                </c:pt>
                <c:pt idx="33255" formatCode="General">
                  <c:v>-69.679400000000001</c:v>
                </c:pt>
                <c:pt idx="33256" formatCode="General">
                  <c:v>-69.974000000000004</c:v>
                </c:pt>
                <c:pt idx="33257" formatCode="General">
                  <c:v>-70.133300000000006</c:v>
                </c:pt>
                <c:pt idx="33258" formatCode="General">
                  <c:v>-70.191199999999995</c:v>
                </c:pt>
                <c:pt idx="33259" formatCode="General">
                  <c:v>-70.090800000000002</c:v>
                </c:pt>
                <c:pt idx="33260" formatCode="General">
                  <c:v>-69.794600000000003</c:v>
                </c:pt>
                <c:pt idx="33261" formatCode="General">
                  <c:v>-69.298699999999997</c:v>
                </c:pt>
                <c:pt idx="33262" formatCode="General">
                  <c:v>-68.651700000000005</c:v>
                </c:pt>
                <c:pt idx="33263" formatCode="General">
                  <c:v>-67.931899999999999</c:v>
                </c:pt>
                <c:pt idx="33264" formatCode="General">
                  <c:v>-67.227699999999999</c:v>
                </c:pt>
                <c:pt idx="33265" formatCode="General">
                  <c:v>-66.542599999999993</c:v>
                </c:pt>
                <c:pt idx="33266" formatCode="General">
                  <c:v>-65.823499999999996</c:v>
                </c:pt>
                <c:pt idx="33267" formatCode="General">
                  <c:v>-65.014499999999998</c:v>
                </c:pt>
                <c:pt idx="33268" formatCode="General">
                  <c:v>-64.0779</c:v>
                </c:pt>
                <c:pt idx="33269" formatCode="General">
                  <c:v>-63.045000000000002</c:v>
                </c:pt>
                <c:pt idx="33270" formatCode="General">
                  <c:v>-61.950299999999999</c:v>
                </c:pt>
                <c:pt idx="33271" formatCode="General">
                  <c:v>-60.813099999999999</c:v>
                </c:pt>
                <c:pt idx="33272" formatCode="General">
                  <c:v>-59.645299999999999</c:v>
                </c:pt>
                <c:pt idx="33273" formatCode="General">
                  <c:v>-58.452599999999997</c:v>
                </c:pt>
                <c:pt idx="33274" formatCode="General">
                  <c:v>-57.256799999999998</c:v>
                </c:pt>
                <c:pt idx="33275" formatCode="General">
                  <c:v>-56.082599999999999</c:v>
                </c:pt>
                <c:pt idx="33276" formatCode="General">
                  <c:v>-54.944800000000001</c:v>
                </c:pt>
                <c:pt idx="33277" formatCode="General">
                  <c:v>-53.945700000000002</c:v>
                </c:pt>
                <c:pt idx="33278" formatCode="General">
                  <c:v>-53.27</c:v>
                </c:pt>
                <c:pt idx="33279" formatCode="General">
                  <c:v>-52.942599999999999</c:v>
                </c:pt>
                <c:pt idx="33280" formatCode="General">
                  <c:v>-52.874000000000002</c:v>
                </c:pt>
                <c:pt idx="33281" formatCode="General">
                  <c:v>-52.971299999999999</c:v>
                </c:pt>
                <c:pt idx="33282" formatCode="General">
                  <c:v>-53.1357</c:v>
                </c:pt>
                <c:pt idx="33283" formatCode="General">
                  <c:v>-53.259</c:v>
                </c:pt>
                <c:pt idx="33284" formatCode="General">
                  <c:v>-53.323999999999998</c:v>
                </c:pt>
                <c:pt idx="33285" formatCode="General">
                  <c:v>-53.429200000000002</c:v>
                </c:pt>
                <c:pt idx="33286" formatCode="General">
                  <c:v>-53.586500000000001</c:v>
                </c:pt>
                <c:pt idx="33287" formatCode="General">
                  <c:v>-53.759799999999998</c:v>
                </c:pt>
                <c:pt idx="33288" formatCode="General">
                  <c:v>-53.930999999999997</c:v>
                </c:pt>
                <c:pt idx="33289" formatCode="General">
                  <c:v>-54.093000000000004</c:v>
                </c:pt>
                <c:pt idx="33290" formatCode="General">
                  <c:v>-54.2575</c:v>
                </c:pt>
                <c:pt idx="33291" formatCode="General">
                  <c:v>-54.426699999999997</c:v>
                </c:pt>
                <c:pt idx="33292" formatCode="General">
                  <c:v>-54.584899999999998</c:v>
                </c:pt>
                <c:pt idx="33293" formatCode="General">
                  <c:v>-54.727800000000002</c:v>
                </c:pt>
                <c:pt idx="33294" formatCode="General">
                  <c:v>-54.857399999999998</c:v>
                </c:pt>
                <c:pt idx="33295" formatCode="General">
                  <c:v>-54.954900000000002</c:v>
                </c:pt>
                <c:pt idx="33296" formatCode="General">
                  <c:v>-55.000599999999999</c:v>
                </c:pt>
                <c:pt idx="33297" formatCode="General">
                  <c:v>-54.991100000000003</c:v>
                </c:pt>
                <c:pt idx="33298" formatCode="General">
                  <c:v>-54.958599999999997</c:v>
                </c:pt>
                <c:pt idx="33299" formatCode="General">
                  <c:v>-54.9559</c:v>
                </c:pt>
                <c:pt idx="33300" formatCode="General">
                  <c:v>-55.034100000000002</c:v>
                </c:pt>
                <c:pt idx="33301" formatCode="General">
                  <c:v>-55.225200000000001</c:v>
                </c:pt>
                <c:pt idx="33302" formatCode="General">
                  <c:v>-55.485599999999998</c:v>
                </c:pt>
                <c:pt idx="33303" formatCode="General">
                  <c:v>-55.746200000000002</c:v>
                </c:pt>
                <c:pt idx="33304" formatCode="General">
                  <c:v>-55.938299999999998</c:v>
                </c:pt>
                <c:pt idx="33305" formatCode="General">
                  <c:v>-56.027500000000003</c:v>
                </c:pt>
                <c:pt idx="33306" formatCode="General">
                  <c:v>-56.032200000000003</c:v>
                </c:pt>
                <c:pt idx="33307" formatCode="General">
                  <c:v>-55.888500000000001</c:v>
                </c:pt>
                <c:pt idx="33308" formatCode="General">
                  <c:v>-55.502299999999998</c:v>
                </c:pt>
                <c:pt idx="33309" formatCode="General">
                  <c:v>-54.791600000000003</c:v>
                </c:pt>
                <c:pt idx="33310" formatCode="General">
                  <c:v>-53.7361</c:v>
                </c:pt>
                <c:pt idx="33311" formatCode="General">
                  <c:v>-52.432400000000001</c:v>
                </c:pt>
                <c:pt idx="33312" formatCode="General">
                  <c:v>-50.929000000000002</c:v>
                </c:pt>
                <c:pt idx="33313" formatCode="General">
                  <c:v>-49.2179</c:v>
                </c:pt>
                <c:pt idx="33314" formatCode="General">
                  <c:v>-47.349699999999999</c:v>
                </c:pt>
                <c:pt idx="33315" formatCode="General">
                  <c:v>-45.405900000000003</c:v>
                </c:pt>
                <c:pt idx="33316" formatCode="General">
                  <c:v>-43.517800000000001</c:v>
                </c:pt>
                <c:pt idx="33317" formatCode="General">
                  <c:v>-41.789200000000001</c:v>
                </c:pt>
                <c:pt idx="33318" formatCode="General">
                  <c:v>-40.226599999999998</c:v>
                </c:pt>
                <c:pt idx="33319" formatCode="General">
                  <c:v>-38.776800000000001</c:v>
                </c:pt>
                <c:pt idx="33320" formatCode="General">
                  <c:v>-37.369199999999999</c:v>
                </c:pt>
                <c:pt idx="33321" formatCode="General">
                  <c:v>-35.974899999999998</c:v>
                </c:pt>
                <c:pt idx="33322" formatCode="General">
                  <c:v>-34.613199999999999</c:v>
                </c:pt>
                <c:pt idx="33323" formatCode="General">
                  <c:v>-33.421700000000001</c:v>
                </c:pt>
                <c:pt idx="33324" formatCode="General">
                  <c:v>-32.460500000000003</c:v>
                </c:pt>
                <c:pt idx="33325" formatCode="General">
                  <c:v>-31.6265</c:v>
                </c:pt>
                <c:pt idx="33326" formatCode="General">
                  <c:v>-30.9071</c:v>
                </c:pt>
                <c:pt idx="33327" formatCode="General">
                  <c:v>-30.366399999999999</c:v>
                </c:pt>
                <c:pt idx="33328" formatCode="General">
                  <c:v>-30.0611</c:v>
                </c:pt>
                <c:pt idx="33329" formatCode="General">
                  <c:v>-30.010300000000001</c:v>
                </c:pt>
                <c:pt idx="33330" formatCode="General">
                  <c:v>-30.152899999999999</c:v>
                </c:pt>
                <c:pt idx="33331" formatCode="General">
                  <c:v>-30.3626</c:v>
                </c:pt>
                <c:pt idx="33332" formatCode="General">
                  <c:v>-30.486599999999999</c:v>
                </c:pt>
                <c:pt idx="33333" formatCode="General">
                  <c:v>-30.335899999999999</c:v>
                </c:pt>
                <c:pt idx="33334" formatCode="General">
                  <c:v>-29.751999999999999</c:v>
                </c:pt>
                <c:pt idx="33335" formatCode="General">
                  <c:v>-28.821300000000001</c:v>
                </c:pt>
                <c:pt idx="33336" formatCode="General">
                  <c:v>-27.692499999999999</c:v>
                </c:pt>
                <c:pt idx="33337" formatCode="General">
                  <c:v>-26.453700000000001</c:v>
                </c:pt>
                <c:pt idx="33338" formatCode="General">
                  <c:v>-25.147500000000001</c:v>
                </c:pt>
                <c:pt idx="33339" formatCode="General">
                  <c:v>-23.726199999999999</c:v>
                </c:pt>
                <c:pt idx="33340" formatCode="General">
                  <c:v>-22.221699999999998</c:v>
                </c:pt>
                <c:pt idx="33341" formatCode="General">
                  <c:v>-20.708200000000001</c:v>
                </c:pt>
                <c:pt idx="33342" formatCode="General">
                  <c:v>-19.2225</c:v>
                </c:pt>
                <c:pt idx="33343" formatCode="General">
                  <c:v>-17.796900000000001</c:v>
                </c:pt>
                <c:pt idx="33344" formatCode="General">
                  <c:v>-16.455500000000001</c:v>
                </c:pt>
                <c:pt idx="33345" formatCode="General">
                  <c:v>-15.199199999999999</c:v>
                </c:pt>
                <c:pt idx="33346" formatCode="General">
                  <c:v>-14.0075</c:v>
                </c:pt>
                <c:pt idx="33347" formatCode="General">
                  <c:v>-12.9399</c:v>
                </c:pt>
                <c:pt idx="33348" formatCode="General">
                  <c:v>-12.0906</c:v>
                </c:pt>
                <c:pt idx="33349" formatCode="General">
                  <c:v>-11.6028</c:v>
                </c:pt>
                <c:pt idx="33350" formatCode="General">
                  <c:v>-11.562200000000001</c:v>
                </c:pt>
                <c:pt idx="33351" formatCode="General">
                  <c:v>-11.893000000000001</c:v>
                </c:pt>
                <c:pt idx="33352" formatCode="General">
                  <c:v>-12.5474</c:v>
                </c:pt>
                <c:pt idx="33353" formatCode="General">
                  <c:v>-13.5137</c:v>
                </c:pt>
                <c:pt idx="33354" formatCode="General">
                  <c:v>-14.706</c:v>
                </c:pt>
                <c:pt idx="33355" formatCode="General">
                  <c:v>-16.013000000000002</c:v>
                </c:pt>
                <c:pt idx="33356" formatCode="General">
                  <c:v>-17.3278</c:v>
                </c:pt>
                <c:pt idx="33357" formatCode="General">
                  <c:v>-18.527899999999999</c:v>
                </c:pt>
                <c:pt idx="33358" formatCode="General">
                  <c:v>-19.5014</c:v>
                </c:pt>
                <c:pt idx="33359" formatCode="General">
                  <c:v>-20.219899999999999</c:v>
                </c:pt>
                <c:pt idx="33360" formatCode="General">
                  <c:v>-20.738800000000001</c:v>
                </c:pt>
                <c:pt idx="33361" formatCode="General">
                  <c:v>-21.113</c:v>
                </c:pt>
                <c:pt idx="33362" formatCode="General">
                  <c:v>-21.367899999999999</c:v>
                </c:pt>
                <c:pt idx="33363" formatCode="General">
                  <c:v>-21.4544</c:v>
                </c:pt>
                <c:pt idx="33364" formatCode="General">
                  <c:v>-21.303100000000001</c:v>
                </c:pt>
                <c:pt idx="33365" formatCode="General">
                  <c:v>-20.855</c:v>
                </c:pt>
                <c:pt idx="33366" formatCode="General">
                  <c:v>-19.991800000000001</c:v>
                </c:pt>
                <c:pt idx="33367" formatCode="General">
                  <c:v>-18.588899999999999</c:v>
                </c:pt>
                <c:pt idx="33368" formatCode="General">
                  <c:v>-16.7302</c:v>
                </c:pt>
                <c:pt idx="33369" formatCode="General">
                  <c:v>-14.555400000000001</c:v>
                </c:pt>
                <c:pt idx="33370" formatCode="General">
                  <c:v>-12.104699999999999</c:v>
                </c:pt>
                <c:pt idx="33371" formatCode="General">
                  <c:v>-9.4023000000000003</c:v>
                </c:pt>
                <c:pt idx="33372" formatCode="General">
                  <c:v>-6.4517300000000004</c:v>
                </c:pt>
                <c:pt idx="33373" formatCode="General">
                  <c:v>-3.35141</c:v>
                </c:pt>
                <c:pt idx="33374" formatCode="General">
                  <c:v>-0.240013</c:v>
                </c:pt>
                <c:pt idx="33375" formatCode="General">
                  <c:v>2.8562799999999999</c:v>
                </c:pt>
                <c:pt idx="33376" formatCode="General">
                  <c:v>5.9319100000000002</c:v>
                </c:pt>
                <c:pt idx="33377" formatCode="General">
                  <c:v>8.9527000000000001</c:v>
                </c:pt>
                <c:pt idx="33378" formatCode="General">
                  <c:v>11.8665</c:v>
                </c:pt>
                <c:pt idx="33379" formatCode="General">
                  <c:v>14.6035</c:v>
                </c:pt>
                <c:pt idx="33380" formatCode="General">
                  <c:v>17.197299999999998</c:v>
                </c:pt>
                <c:pt idx="33381" formatCode="General">
                  <c:v>19.736999999999998</c:v>
                </c:pt>
                <c:pt idx="33382" formatCode="General">
                  <c:v>22.410599999999999</c:v>
                </c:pt>
                <c:pt idx="33383" formatCode="General">
                  <c:v>25.340199999999999</c:v>
                </c:pt>
                <c:pt idx="33384" formatCode="General">
                  <c:v>28.397099999999998</c:v>
                </c:pt>
                <c:pt idx="33385" formatCode="General">
                  <c:v>31.475899999999999</c:v>
                </c:pt>
                <c:pt idx="33386" formatCode="General">
                  <c:v>34.540799999999997</c:v>
                </c:pt>
                <c:pt idx="33387" formatCode="General">
                  <c:v>37.563699999999997</c:v>
                </c:pt>
                <c:pt idx="33388" formatCode="General">
                  <c:v>40.520299999999999</c:v>
                </c:pt>
                <c:pt idx="33389" formatCode="General">
                  <c:v>43.340899999999998</c:v>
                </c:pt>
                <c:pt idx="33390" formatCode="General">
                  <c:v>45.958199999999998</c:v>
                </c:pt>
                <c:pt idx="33391" formatCode="General">
                  <c:v>48.353999999999999</c:v>
                </c:pt>
                <c:pt idx="33392" formatCode="General">
                  <c:v>50.5336</c:v>
                </c:pt>
                <c:pt idx="33393" formatCode="General">
                  <c:v>52.526200000000003</c:v>
                </c:pt>
                <c:pt idx="33394" formatCode="General">
                  <c:v>54.300400000000003</c:v>
                </c:pt>
                <c:pt idx="33395" formatCode="General">
                  <c:v>55.7667</c:v>
                </c:pt>
                <c:pt idx="33396" formatCode="General">
                  <c:v>56.752400000000002</c:v>
                </c:pt>
                <c:pt idx="33397" formatCode="General">
                  <c:v>57.137500000000003</c:v>
                </c:pt>
                <c:pt idx="33398" formatCode="General">
                  <c:v>56.955399999999997</c:v>
                </c:pt>
                <c:pt idx="33399" formatCode="General">
                  <c:v>56.283000000000001</c:v>
                </c:pt>
                <c:pt idx="33400" formatCode="General">
                  <c:v>55.215899999999998</c:v>
                </c:pt>
                <c:pt idx="33401" formatCode="General">
                  <c:v>53.886000000000003</c:v>
                </c:pt>
                <c:pt idx="33402" formatCode="General">
                  <c:v>52.423900000000003</c:v>
                </c:pt>
                <c:pt idx="33403" formatCode="General">
                  <c:v>50.927</c:v>
                </c:pt>
                <c:pt idx="33404" formatCode="General">
                  <c:v>49.5032</c:v>
                </c:pt>
                <c:pt idx="33405" formatCode="General">
                  <c:v>48.275500000000001</c:v>
                </c:pt>
                <c:pt idx="33406" formatCode="General">
                  <c:v>47.321100000000001</c:v>
                </c:pt>
                <c:pt idx="33407" formatCode="General">
                  <c:v>46.657499999999999</c:v>
                </c:pt>
                <c:pt idx="33408" formatCode="General">
                  <c:v>46.354199999999999</c:v>
                </c:pt>
                <c:pt idx="33409" formatCode="General">
                  <c:v>46.501100000000001</c:v>
                </c:pt>
                <c:pt idx="33410" formatCode="General">
                  <c:v>47.211599999999997</c:v>
                </c:pt>
                <c:pt idx="33411" formatCode="General">
                  <c:v>48.567399999999999</c:v>
                </c:pt>
                <c:pt idx="33412" formatCode="General">
                  <c:v>50.561599999999999</c:v>
                </c:pt>
                <c:pt idx="33413" formatCode="General">
                  <c:v>53.099699999999999</c:v>
                </c:pt>
                <c:pt idx="33414" formatCode="General">
                  <c:v>56.0366</c:v>
                </c:pt>
                <c:pt idx="33415" formatCode="General">
                  <c:v>59.403399999999998</c:v>
                </c:pt>
                <c:pt idx="33416" formatCode="General">
                  <c:v>63.260800000000003</c:v>
                </c:pt>
                <c:pt idx="33417" formatCode="General">
                  <c:v>67.512900000000002</c:v>
                </c:pt>
                <c:pt idx="33418" formatCode="General">
                  <c:v>71.992900000000006</c:v>
                </c:pt>
                <c:pt idx="33419" formatCode="General">
                  <c:v>76.509299999999996</c:v>
                </c:pt>
                <c:pt idx="33420" formatCode="General">
                  <c:v>80.841899999999995</c:v>
                </c:pt>
                <c:pt idx="33421" formatCode="General">
                  <c:v>84.799700000000001</c:v>
                </c:pt>
                <c:pt idx="33422" formatCode="General">
                  <c:v>88.436899999999994</c:v>
                </c:pt>
                <c:pt idx="33423" formatCode="General">
                  <c:v>91.880700000000004</c:v>
                </c:pt>
                <c:pt idx="33424" formatCode="General">
                  <c:v>95.210800000000006</c:v>
                </c:pt>
                <c:pt idx="33425" formatCode="General">
                  <c:v>98.469700000000003</c:v>
                </c:pt>
                <c:pt idx="33426" formatCode="General">
                  <c:v>101.599</c:v>
                </c:pt>
                <c:pt idx="33427" formatCode="General">
                  <c:v>104.50700000000001</c:v>
                </c:pt>
                <c:pt idx="33428" formatCode="General">
                  <c:v>107.10299999999999</c:v>
                </c:pt>
                <c:pt idx="33429" formatCode="General">
                  <c:v>109.36</c:v>
                </c:pt>
                <c:pt idx="33430" formatCode="General">
                  <c:v>111.283</c:v>
                </c:pt>
                <c:pt idx="33431" formatCode="General">
                  <c:v>112.886</c:v>
                </c:pt>
                <c:pt idx="33432" formatCode="General">
                  <c:v>114.262</c:v>
                </c:pt>
                <c:pt idx="33433" formatCode="General">
                  <c:v>115.559</c:v>
                </c:pt>
                <c:pt idx="33434" formatCode="General">
                  <c:v>116.84699999999999</c:v>
                </c:pt>
                <c:pt idx="33435" formatCode="General">
                  <c:v>118.136</c:v>
                </c:pt>
                <c:pt idx="33436" formatCode="General">
                  <c:v>119.40900000000001</c:v>
                </c:pt>
                <c:pt idx="33437" formatCode="General">
                  <c:v>120.66800000000001</c:v>
                </c:pt>
                <c:pt idx="33438" formatCode="General">
                  <c:v>122</c:v>
                </c:pt>
                <c:pt idx="33439" formatCode="General">
                  <c:v>123.44</c:v>
                </c:pt>
                <c:pt idx="33440" formatCode="General">
                  <c:v>124.94499999999999</c:v>
                </c:pt>
                <c:pt idx="33441" formatCode="General">
                  <c:v>126.41800000000001</c:v>
                </c:pt>
                <c:pt idx="33442" formatCode="General">
                  <c:v>127.756</c:v>
                </c:pt>
                <c:pt idx="33443" formatCode="General">
                  <c:v>128.92500000000001</c:v>
                </c:pt>
                <c:pt idx="33444" formatCode="General">
                  <c:v>129.935</c:v>
                </c:pt>
                <c:pt idx="33445" formatCode="General">
                  <c:v>130.86500000000001</c:v>
                </c:pt>
                <c:pt idx="33446" formatCode="General">
                  <c:v>131.798</c:v>
                </c:pt>
                <c:pt idx="33447" formatCode="General">
                  <c:v>132.78100000000001</c:v>
                </c:pt>
                <c:pt idx="33448" formatCode="General">
                  <c:v>133.79300000000001</c:v>
                </c:pt>
                <c:pt idx="33449" formatCode="General">
                  <c:v>134.78700000000001</c:v>
                </c:pt>
                <c:pt idx="33450" formatCode="General">
                  <c:v>135.79</c:v>
                </c:pt>
                <c:pt idx="33451" formatCode="General">
                  <c:v>136.84700000000001</c:v>
                </c:pt>
                <c:pt idx="33452" formatCode="General">
                  <c:v>137.99</c:v>
                </c:pt>
                <c:pt idx="33453" formatCode="General">
                  <c:v>139.149</c:v>
                </c:pt>
                <c:pt idx="33454" formatCode="General">
                  <c:v>140.18799999999999</c:v>
                </c:pt>
                <c:pt idx="33455" formatCode="General">
                  <c:v>141.089</c:v>
                </c:pt>
                <c:pt idx="33456" formatCode="General">
                  <c:v>141.87</c:v>
                </c:pt>
                <c:pt idx="33457" formatCode="General">
                  <c:v>142.506</c:v>
                </c:pt>
                <c:pt idx="33458" formatCode="General">
                  <c:v>142.965</c:v>
                </c:pt>
                <c:pt idx="33459" formatCode="General">
                  <c:v>143.23400000000001</c:v>
                </c:pt>
                <c:pt idx="33460" formatCode="General">
                  <c:v>143.30699999999999</c:v>
                </c:pt>
                <c:pt idx="33461" formatCode="General">
                  <c:v>143.19800000000001</c:v>
                </c:pt>
                <c:pt idx="33462" formatCode="General">
                  <c:v>143.00800000000001</c:v>
                </c:pt>
                <c:pt idx="33463" formatCode="General">
                  <c:v>142.852</c:v>
                </c:pt>
                <c:pt idx="33464" formatCode="General">
                  <c:v>142.78100000000001</c:v>
                </c:pt>
                <c:pt idx="33465" formatCode="General">
                  <c:v>142.78700000000001</c:v>
                </c:pt>
                <c:pt idx="33466" formatCode="General">
                  <c:v>142.77699999999999</c:v>
                </c:pt>
                <c:pt idx="33467" formatCode="General">
                  <c:v>142.74299999999999</c:v>
                </c:pt>
                <c:pt idx="33468" formatCode="General">
                  <c:v>142.75200000000001</c:v>
                </c:pt>
                <c:pt idx="33469" formatCode="General">
                  <c:v>142.92099999999999</c:v>
                </c:pt>
                <c:pt idx="33470" formatCode="General">
                  <c:v>143.352</c:v>
                </c:pt>
                <c:pt idx="33471" formatCode="General">
                  <c:v>144.04</c:v>
                </c:pt>
                <c:pt idx="33472" formatCode="General">
                  <c:v>144.91499999999999</c:v>
                </c:pt>
                <c:pt idx="33473" formatCode="General">
                  <c:v>145.87799999999999</c:v>
                </c:pt>
                <c:pt idx="33474" formatCode="General">
                  <c:v>146.845</c:v>
                </c:pt>
                <c:pt idx="33475" formatCode="General">
                  <c:v>147.75700000000001</c:v>
                </c:pt>
                <c:pt idx="33476" formatCode="General">
                  <c:v>148.58799999999999</c:v>
                </c:pt>
                <c:pt idx="33477" formatCode="General">
                  <c:v>149.35599999999999</c:v>
                </c:pt>
                <c:pt idx="33478" formatCode="General">
                  <c:v>150.178</c:v>
                </c:pt>
                <c:pt idx="33479" formatCode="General">
                  <c:v>151.13800000000001</c:v>
                </c:pt>
                <c:pt idx="33480" formatCode="General">
                  <c:v>152.226</c:v>
                </c:pt>
                <c:pt idx="33481" formatCode="General">
                  <c:v>153.33699999999999</c:v>
                </c:pt>
                <c:pt idx="33482" formatCode="General">
                  <c:v>154.32</c:v>
                </c:pt>
                <c:pt idx="33483" formatCode="General">
                  <c:v>155.084</c:v>
                </c:pt>
                <c:pt idx="33484" formatCode="General">
                  <c:v>155.59100000000001</c:v>
                </c:pt>
                <c:pt idx="33485" formatCode="General">
                  <c:v>155.85900000000001</c:v>
                </c:pt>
                <c:pt idx="33486" formatCode="General">
                  <c:v>155.90899999999999</c:v>
                </c:pt>
                <c:pt idx="33487" formatCode="General">
                  <c:v>155.75</c:v>
                </c:pt>
                <c:pt idx="33488" formatCode="General">
                  <c:v>155.38999999999999</c:v>
                </c:pt>
                <c:pt idx="33489" formatCode="General">
                  <c:v>154.84200000000001</c:v>
                </c:pt>
                <c:pt idx="33490" formatCode="General">
                  <c:v>154.167</c:v>
                </c:pt>
                <c:pt idx="33491" formatCode="General">
                  <c:v>153.42599999999999</c:v>
                </c:pt>
                <c:pt idx="33492" formatCode="General">
                  <c:v>152.64400000000001</c:v>
                </c:pt>
                <c:pt idx="33493" formatCode="General">
                  <c:v>151.82599999999999</c:v>
                </c:pt>
                <c:pt idx="33494" formatCode="General">
                  <c:v>150.953</c:v>
                </c:pt>
                <c:pt idx="33495" formatCode="General">
                  <c:v>149.994</c:v>
                </c:pt>
                <c:pt idx="33496" formatCode="General">
                  <c:v>148.91499999999999</c:v>
                </c:pt>
                <c:pt idx="33497" formatCode="General">
                  <c:v>147.63900000000001</c:v>
                </c:pt>
                <c:pt idx="33498" formatCode="General">
                  <c:v>146.071</c:v>
                </c:pt>
                <c:pt idx="33499" formatCode="General">
                  <c:v>144.13499999999999</c:v>
                </c:pt>
                <c:pt idx="33500" formatCode="General">
                  <c:v>141.83500000000001</c:v>
                </c:pt>
                <c:pt idx="33501" formatCode="General">
                  <c:v>139.25399999999999</c:v>
                </c:pt>
                <c:pt idx="33502" formatCode="General">
                  <c:v>136.49299999999999</c:v>
                </c:pt>
                <c:pt idx="33503" formatCode="General">
                  <c:v>133.65899999999999</c:v>
                </c:pt>
                <c:pt idx="33504" formatCode="General">
                  <c:v>130.92099999999999</c:v>
                </c:pt>
                <c:pt idx="33505" formatCode="General">
                  <c:v>128.37700000000001</c:v>
                </c:pt>
                <c:pt idx="33506" formatCode="General">
                  <c:v>125.958</c:v>
                </c:pt>
                <c:pt idx="33507" formatCode="General">
                  <c:v>123.593</c:v>
                </c:pt>
                <c:pt idx="33508" formatCode="General">
                  <c:v>121.235</c:v>
                </c:pt>
                <c:pt idx="33509" formatCode="General">
                  <c:v>118.774</c:v>
                </c:pt>
                <c:pt idx="33510" formatCode="General">
                  <c:v>116.136</c:v>
                </c:pt>
                <c:pt idx="33511" formatCode="General">
                  <c:v>113.44499999999999</c:v>
                </c:pt>
                <c:pt idx="33512" formatCode="General">
                  <c:v>110.831</c:v>
                </c:pt>
                <c:pt idx="33513" formatCode="General">
                  <c:v>108.348</c:v>
                </c:pt>
                <c:pt idx="33514" formatCode="General">
                  <c:v>106.047</c:v>
                </c:pt>
                <c:pt idx="33515" formatCode="General">
                  <c:v>103.961</c:v>
                </c:pt>
                <c:pt idx="33516" formatCode="General">
                  <c:v>102.07299999999999</c:v>
                </c:pt>
                <c:pt idx="33517" formatCode="General">
                  <c:v>100.33199999999999</c:v>
                </c:pt>
                <c:pt idx="33518" formatCode="General">
                  <c:v>98.679699999999997</c:v>
                </c:pt>
                <c:pt idx="33519" formatCode="General">
                  <c:v>97.059399999999997</c:v>
                </c:pt>
                <c:pt idx="33520" formatCode="General">
                  <c:v>95.437799999999996</c:v>
                </c:pt>
                <c:pt idx="33521" formatCode="General">
                  <c:v>93.820800000000006</c:v>
                </c:pt>
                <c:pt idx="33522" formatCode="General">
                  <c:v>92.233699999999999</c:v>
                </c:pt>
                <c:pt idx="33523" formatCode="General">
                  <c:v>90.68</c:v>
                </c:pt>
                <c:pt idx="33524" formatCode="General">
                  <c:v>89.158900000000003</c:v>
                </c:pt>
                <c:pt idx="33525" formatCode="General">
                  <c:v>87.677499999999995</c:v>
                </c:pt>
                <c:pt idx="33526" formatCode="General">
                  <c:v>86.243099999999998</c:v>
                </c:pt>
                <c:pt idx="33527" formatCode="General">
                  <c:v>84.856200000000001</c:v>
                </c:pt>
                <c:pt idx="33528" formatCode="General">
                  <c:v>83.484999999999999</c:v>
                </c:pt>
                <c:pt idx="33529" formatCode="General">
                  <c:v>82.091700000000003</c:v>
                </c:pt>
                <c:pt idx="33530" formatCode="General">
                  <c:v>80.708500000000001</c:v>
                </c:pt>
                <c:pt idx="33531" formatCode="General">
                  <c:v>79.3703</c:v>
                </c:pt>
                <c:pt idx="33532" formatCode="General">
                  <c:v>78.071799999999996</c:v>
                </c:pt>
                <c:pt idx="33533" formatCode="General">
                  <c:v>76.834999999999994</c:v>
                </c:pt>
                <c:pt idx="33534" formatCode="General">
                  <c:v>75.704599999999999</c:v>
                </c:pt>
                <c:pt idx="33535" formatCode="General">
                  <c:v>74.620099999999994</c:v>
                </c:pt>
                <c:pt idx="33536" formatCode="General">
                  <c:v>73.471500000000006</c:v>
                </c:pt>
                <c:pt idx="33537" formatCode="General">
                  <c:v>72.133600000000001</c:v>
                </c:pt>
                <c:pt idx="33538" formatCode="General">
                  <c:v>70.464500000000001</c:v>
                </c:pt>
                <c:pt idx="33539" formatCode="General">
                  <c:v>68.360799999999998</c:v>
                </c:pt>
                <c:pt idx="33540" formatCode="General">
                  <c:v>65.697500000000005</c:v>
                </c:pt>
                <c:pt idx="33541" formatCode="General">
                  <c:v>62.368699999999997</c:v>
                </c:pt>
                <c:pt idx="33542" formatCode="General">
                  <c:v>58.344000000000001</c:v>
                </c:pt>
                <c:pt idx="33543" formatCode="General">
                  <c:v>53.631599999999999</c:v>
                </c:pt>
                <c:pt idx="33544" formatCode="General">
                  <c:v>48.208399999999997</c:v>
                </c:pt>
                <c:pt idx="33545" formatCode="General">
                  <c:v>42.102499999999999</c:v>
                </c:pt>
                <c:pt idx="33546" formatCode="General">
                  <c:v>35.4574</c:v>
                </c:pt>
                <c:pt idx="33547" formatCode="General">
                  <c:v>28.406400000000001</c:v>
                </c:pt>
                <c:pt idx="33548" formatCode="General">
                  <c:v>21.0351</c:v>
                </c:pt>
                <c:pt idx="33549" formatCode="General">
                  <c:v>13.4625</c:v>
                </c:pt>
                <c:pt idx="33550" formatCode="General">
                  <c:v>5.9037800000000002</c:v>
                </c:pt>
                <c:pt idx="33551" formatCode="General">
                  <c:v>-1.1566700000000001</c:v>
                </c:pt>
                <c:pt idx="33552" formatCode="General">
                  <c:v>-7.1407699999999998</c:v>
                </c:pt>
                <c:pt idx="33553" formatCode="General">
                  <c:v>-11.558400000000001</c:v>
                </c:pt>
                <c:pt idx="33554" formatCode="General">
                  <c:v>-14.254899999999999</c:v>
                </c:pt>
                <c:pt idx="33555" formatCode="General">
                  <c:v>-15.3865</c:v>
                </c:pt>
                <c:pt idx="33556" formatCode="General">
                  <c:v>-17.855899999999998</c:v>
                </c:pt>
                <c:pt idx="33557" formatCode="General">
                  <c:v>-26.390599999999999</c:v>
                </c:pt>
                <c:pt idx="33558" formatCode="General">
                  <c:v>-50.923999999999999</c:v>
                </c:pt>
                <c:pt idx="33559" formatCode="General">
                  <c:v>-96.640500000000003</c:v>
                </c:pt>
                <c:pt idx="33560" formatCode="General">
                  <c:v>-155.22800000000001</c:v>
                </c:pt>
                <c:pt idx="33561" formatCode="General">
                  <c:v>-212.27600000000001</c:v>
                </c:pt>
                <c:pt idx="33562" formatCode="General">
                  <c:v>-255.65100000000001</c:v>
                </c:pt>
                <c:pt idx="33563" formatCode="General">
                  <c:v>-283.75799999999998</c:v>
                </c:pt>
                <c:pt idx="33564" formatCode="General">
                  <c:v>-299.01</c:v>
                </c:pt>
                <c:pt idx="33565" formatCode="General">
                  <c:v>-305.94</c:v>
                </c:pt>
                <c:pt idx="33566" formatCode="General">
                  <c:v>-308.82</c:v>
                </c:pt>
                <c:pt idx="33567" formatCode="General">
                  <c:v>-308.88099999999997</c:v>
                </c:pt>
                <c:pt idx="33568" formatCode="General">
                  <c:v>-306.553</c:v>
                </c:pt>
                <c:pt idx="33569" formatCode="General">
                  <c:v>-301.64600000000002</c:v>
                </c:pt>
                <c:pt idx="33570" formatCode="General">
                  <c:v>-294.37799999999999</c:v>
                </c:pt>
                <c:pt idx="33571" formatCode="General">
                  <c:v>-285.15699999999998</c:v>
                </c:pt>
                <c:pt idx="33572" formatCode="General">
                  <c:v>-274.459</c:v>
                </c:pt>
                <c:pt idx="33573" formatCode="General">
                  <c:v>-262.791</c:v>
                </c:pt>
                <c:pt idx="33574" formatCode="General">
                  <c:v>-250.667</c:v>
                </c:pt>
                <c:pt idx="33575" formatCode="General">
                  <c:v>-238.499</c:v>
                </c:pt>
                <c:pt idx="33576" formatCode="General">
                  <c:v>-226.63399999999999</c:v>
                </c:pt>
                <c:pt idx="33577" formatCode="General">
                  <c:v>-215.46199999999999</c:v>
                </c:pt>
                <c:pt idx="33578" formatCode="General">
                  <c:v>-205.392</c:v>
                </c:pt>
                <c:pt idx="33579" formatCode="General">
                  <c:v>-196.869</c:v>
                </c:pt>
                <c:pt idx="33580" formatCode="General">
                  <c:v>-190.21799999999999</c:v>
                </c:pt>
                <c:pt idx="33581" formatCode="General">
                  <c:v>-185.56399999999999</c:v>
                </c:pt>
                <c:pt idx="33582" formatCode="General">
                  <c:v>-183.06899999999999</c:v>
                </c:pt>
                <c:pt idx="33583" formatCode="General">
                  <c:v>-182.87100000000001</c:v>
                </c:pt>
                <c:pt idx="33584" formatCode="General">
                  <c:v>-184.87100000000001</c:v>
                </c:pt>
                <c:pt idx="33585" formatCode="General">
                  <c:v>-188.82300000000001</c:v>
                </c:pt>
                <c:pt idx="33586" formatCode="General">
                  <c:v>-194.39</c:v>
                </c:pt>
                <c:pt idx="33587" formatCode="General">
                  <c:v>-201.36099999999999</c:v>
                </c:pt>
                <c:pt idx="33588" formatCode="General">
                  <c:v>-209.69</c:v>
                </c:pt>
                <c:pt idx="33589" formatCode="General">
                  <c:v>-219.31</c:v>
                </c:pt>
                <c:pt idx="33590" formatCode="General">
                  <c:v>-230.10300000000001</c:v>
                </c:pt>
                <c:pt idx="33591" formatCode="General">
                  <c:v>-241.82</c:v>
                </c:pt>
                <c:pt idx="33592" formatCode="General">
                  <c:v>-254.26300000000001</c:v>
                </c:pt>
                <c:pt idx="33593" formatCode="General">
                  <c:v>-267.45400000000001</c:v>
                </c:pt>
                <c:pt idx="33594" formatCode="General">
                  <c:v>-281.34199999999998</c:v>
                </c:pt>
                <c:pt idx="33595" formatCode="General">
                  <c:v>-295.72699999999998</c:v>
                </c:pt>
                <c:pt idx="33596" formatCode="General">
                  <c:v>-310.29000000000002</c:v>
                </c:pt>
                <c:pt idx="33597" formatCode="General">
                  <c:v>-324.714</c:v>
                </c:pt>
                <c:pt idx="33598" formatCode="General">
                  <c:v>-338.85700000000003</c:v>
                </c:pt>
                <c:pt idx="33599" formatCode="General">
                  <c:v>-352.6</c:v>
                </c:pt>
                <c:pt idx="33600" formatCode="General">
                  <c:v>-365.80799999999999</c:v>
                </c:pt>
                <c:pt idx="33601" formatCode="General">
                  <c:v>-378.33100000000002</c:v>
                </c:pt>
                <c:pt idx="33602" formatCode="General">
                  <c:v>-390.01299999999998</c:v>
                </c:pt>
                <c:pt idx="33603" formatCode="General">
                  <c:v>-400.71300000000002</c:v>
                </c:pt>
                <c:pt idx="33604" formatCode="General">
                  <c:v>-410.31700000000001</c:v>
                </c:pt>
                <c:pt idx="33605" formatCode="General">
                  <c:v>-418.75599999999997</c:v>
                </c:pt>
                <c:pt idx="33606" formatCode="General">
                  <c:v>-425.99799999999999</c:v>
                </c:pt>
                <c:pt idx="33607" formatCode="General">
                  <c:v>-432.06299999999999</c:v>
                </c:pt>
                <c:pt idx="33608" formatCode="General">
                  <c:v>-437.05500000000001</c:v>
                </c:pt>
                <c:pt idx="33609" formatCode="General">
                  <c:v>-441.12299999999999</c:v>
                </c:pt>
                <c:pt idx="33610" formatCode="General">
                  <c:v>-444.36399999999998</c:v>
                </c:pt>
                <c:pt idx="33611" formatCode="General">
                  <c:v>-446.81700000000001</c:v>
                </c:pt>
                <c:pt idx="33612" formatCode="General">
                  <c:v>-448.34899999999999</c:v>
                </c:pt>
                <c:pt idx="33613" formatCode="General">
                  <c:v>-448.88499999999999</c:v>
                </c:pt>
                <c:pt idx="33614" formatCode="General">
                  <c:v>-448.54599999999999</c:v>
                </c:pt>
                <c:pt idx="33615" formatCode="General">
                  <c:v>-447.49700000000001</c:v>
                </c:pt>
                <c:pt idx="33616" formatCode="General">
                  <c:v>-445.90600000000001</c:v>
                </c:pt>
                <c:pt idx="33617" formatCode="General">
                  <c:v>-443.81900000000002</c:v>
                </c:pt>
                <c:pt idx="33618" formatCode="General">
                  <c:v>-441.26600000000002</c:v>
                </c:pt>
                <c:pt idx="33619" formatCode="General">
                  <c:v>-438.35500000000002</c:v>
                </c:pt>
                <c:pt idx="33620" formatCode="General">
                  <c:v>-435.298</c:v>
                </c:pt>
                <c:pt idx="33621" formatCode="General">
                  <c:v>-432.39600000000002</c:v>
                </c:pt>
                <c:pt idx="33622" formatCode="General">
                  <c:v>-429.822</c:v>
                </c:pt>
                <c:pt idx="33623" formatCode="General">
                  <c:v>-427.63600000000002</c:v>
                </c:pt>
                <c:pt idx="33624" formatCode="General">
                  <c:v>-425.64499999999998</c:v>
                </c:pt>
                <c:pt idx="33625" formatCode="General">
                  <c:v>-423.61599999999999</c:v>
                </c:pt>
                <c:pt idx="33626" formatCode="General">
                  <c:v>-421.51100000000002</c:v>
                </c:pt>
                <c:pt idx="33627" formatCode="General">
                  <c:v>-419.3</c:v>
                </c:pt>
                <c:pt idx="33628" formatCode="General">
                  <c:v>-416.988</c:v>
                </c:pt>
                <c:pt idx="33629" formatCode="General">
                  <c:v>-414.62700000000001</c:v>
                </c:pt>
                <c:pt idx="33630" formatCode="General">
                  <c:v>-412.28199999999998</c:v>
                </c:pt>
                <c:pt idx="33631" formatCode="General">
                  <c:v>-410.03</c:v>
                </c:pt>
                <c:pt idx="33632" formatCode="General">
                  <c:v>-407.98899999999998</c:v>
                </c:pt>
                <c:pt idx="33633" formatCode="General">
                  <c:v>-406.33199999999999</c:v>
                </c:pt>
                <c:pt idx="33634" formatCode="General">
                  <c:v>-405.27800000000002</c:v>
                </c:pt>
                <c:pt idx="33635" formatCode="General">
                  <c:v>-405.012</c:v>
                </c:pt>
                <c:pt idx="33636" formatCode="General">
                  <c:v>-405.52499999999998</c:v>
                </c:pt>
                <c:pt idx="33637" formatCode="General">
                  <c:v>-406.67</c:v>
                </c:pt>
                <c:pt idx="33638" formatCode="General">
                  <c:v>-408.27699999999999</c:v>
                </c:pt>
                <c:pt idx="33639" formatCode="General">
                  <c:v>-410.16800000000001</c:v>
                </c:pt>
                <c:pt idx="33640" formatCode="General">
                  <c:v>-412.19499999999999</c:v>
                </c:pt>
                <c:pt idx="33641" formatCode="General">
                  <c:v>-414.23500000000001</c:v>
                </c:pt>
                <c:pt idx="33642" formatCode="General">
                  <c:v>-416.21199999999999</c:v>
                </c:pt>
                <c:pt idx="33643" formatCode="General">
                  <c:v>-418.02699999999999</c:v>
                </c:pt>
                <c:pt idx="33644" formatCode="General">
                  <c:v>-419.577</c:v>
                </c:pt>
                <c:pt idx="33645" formatCode="General">
                  <c:v>-420.74400000000003</c:v>
                </c:pt>
                <c:pt idx="33646" formatCode="General">
                  <c:v>-421.41399999999999</c:v>
                </c:pt>
                <c:pt idx="33647" formatCode="General">
                  <c:v>-421.50099999999998</c:v>
                </c:pt>
                <c:pt idx="33648" formatCode="General">
                  <c:v>-420.98099999999999</c:v>
                </c:pt>
                <c:pt idx="33649" formatCode="General">
                  <c:v>-419.89400000000001</c:v>
                </c:pt>
                <c:pt idx="33650" formatCode="General">
                  <c:v>-418.28</c:v>
                </c:pt>
                <c:pt idx="33651" formatCode="General">
                  <c:v>-416.16800000000001</c:v>
                </c:pt>
                <c:pt idx="33652" formatCode="General">
                  <c:v>-413.56099999999998</c:v>
                </c:pt>
                <c:pt idx="33653" formatCode="General">
                  <c:v>-410.50900000000001</c:v>
                </c:pt>
                <c:pt idx="33654" formatCode="General">
                  <c:v>-407.12200000000001</c:v>
                </c:pt>
                <c:pt idx="33655" formatCode="General">
                  <c:v>-403.49099999999999</c:v>
                </c:pt>
                <c:pt idx="33656" formatCode="General">
                  <c:v>-399.66899999999998</c:v>
                </c:pt>
                <c:pt idx="33657" formatCode="General">
                  <c:v>-395.72199999999998</c:v>
                </c:pt>
                <c:pt idx="33658" formatCode="General">
                  <c:v>-391.68799999999999</c:v>
                </c:pt>
                <c:pt idx="33659" formatCode="General">
                  <c:v>-387.423</c:v>
                </c:pt>
                <c:pt idx="33660" formatCode="General">
                  <c:v>-382.834</c:v>
                </c:pt>
                <c:pt idx="33661" formatCode="General">
                  <c:v>-378.00799999999998</c:v>
                </c:pt>
                <c:pt idx="33662" formatCode="General">
                  <c:v>-373.05500000000001</c:v>
                </c:pt>
                <c:pt idx="33663" formatCode="General">
                  <c:v>-368.077</c:v>
                </c:pt>
                <c:pt idx="33664" formatCode="General">
                  <c:v>-363.096</c:v>
                </c:pt>
                <c:pt idx="33665" formatCode="General">
                  <c:v>-358.11099999999999</c:v>
                </c:pt>
                <c:pt idx="33666" formatCode="General">
                  <c:v>-353.11500000000001</c:v>
                </c:pt>
                <c:pt idx="33667" formatCode="General">
                  <c:v>-348.09199999999998</c:v>
                </c:pt>
                <c:pt idx="33668" formatCode="General">
                  <c:v>-343.03399999999999</c:v>
                </c:pt>
                <c:pt idx="33669" formatCode="General">
                  <c:v>-338.03899999999999</c:v>
                </c:pt>
                <c:pt idx="33670" formatCode="General">
                  <c:v>-333.274</c:v>
                </c:pt>
                <c:pt idx="33671" formatCode="General">
                  <c:v>-328.92099999999999</c:v>
                </c:pt>
                <c:pt idx="33672" formatCode="General">
                  <c:v>-325.084</c:v>
                </c:pt>
                <c:pt idx="33673" formatCode="General">
                  <c:v>-321.709</c:v>
                </c:pt>
                <c:pt idx="33674" formatCode="General">
                  <c:v>-318.64800000000002</c:v>
                </c:pt>
                <c:pt idx="33675" formatCode="General">
                  <c:v>-315.70699999999999</c:v>
                </c:pt>
                <c:pt idx="33676" formatCode="General">
                  <c:v>-312.75900000000001</c:v>
                </c:pt>
                <c:pt idx="33677" formatCode="General">
                  <c:v>-309.73599999999999</c:v>
                </c:pt>
                <c:pt idx="33678" formatCode="General">
                  <c:v>-306.57900000000001</c:v>
                </c:pt>
                <c:pt idx="33679" formatCode="General">
                  <c:v>-303.24900000000002</c:v>
                </c:pt>
                <c:pt idx="33680" formatCode="General">
                  <c:v>-299.774</c:v>
                </c:pt>
                <c:pt idx="33681" formatCode="General">
                  <c:v>-296.10500000000002</c:v>
                </c:pt>
                <c:pt idx="33682" formatCode="General">
                  <c:v>-292.084</c:v>
                </c:pt>
                <c:pt idx="33683" formatCode="General">
                  <c:v>-287.56400000000002</c:v>
                </c:pt>
                <c:pt idx="33684" formatCode="General">
                  <c:v>-282.43299999999999</c:v>
                </c:pt>
                <c:pt idx="33685" formatCode="General">
                  <c:v>-276.47899999999998</c:v>
                </c:pt>
                <c:pt idx="33686" formatCode="General">
                  <c:v>-269.56299999999999</c:v>
                </c:pt>
                <c:pt idx="33687" formatCode="General">
                  <c:v>-261.77499999999998</c:v>
                </c:pt>
                <c:pt idx="33688" formatCode="General">
                  <c:v>-253.279</c:v>
                </c:pt>
                <c:pt idx="33689" formatCode="General">
                  <c:v>-244.25399999999999</c:v>
                </c:pt>
                <c:pt idx="33690" formatCode="General">
                  <c:v>-234.83600000000001</c:v>
                </c:pt>
                <c:pt idx="33691" formatCode="General">
                  <c:v>-225.124</c:v>
                </c:pt>
                <c:pt idx="33692" formatCode="General">
                  <c:v>-215.31200000000001</c:v>
                </c:pt>
                <c:pt idx="33693" formatCode="General">
                  <c:v>-205.60900000000001</c:v>
                </c:pt>
                <c:pt idx="33694" formatCode="General">
                  <c:v>-196.14099999999999</c:v>
                </c:pt>
                <c:pt idx="33695" formatCode="General">
                  <c:v>-186.95400000000001</c:v>
                </c:pt>
                <c:pt idx="33696" formatCode="General">
                  <c:v>-178.03299999999999</c:v>
                </c:pt>
                <c:pt idx="33697" formatCode="General">
                  <c:v>-169.40100000000001</c:v>
                </c:pt>
                <c:pt idx="33698" formatCode="General">
                  <c:v>-161.108</c:v>
                </c:pt>
                <c:pt idx="33699" formatCode="General">
                  <c:v>-153.29599999999999</c:v>
                </c:pt>
                <c:pt idx="33700" formatCode="General">
                  <c:v>-146.17400000000001</c:v>
                </c:pt>
                <c:pt idx="33701" formatCode="General">
                  <c:v>-139.98699999999999</c:v>
                </c:pt>
                <c:pt idx="33702" formatCode="General">
                  <c:v>-134.77000000000001</c:v>
                </c:pt>
                <c:pt idx="33703" formatCode="General">
                  <c:v>-130.33099999999999</c:v>
                </c:pt>
                <c:pt idx="33704" formatCode="General">
                  <c:v>-126.43</c:v>
                </c:pt>
                <c:pt idx="33705" formatCode="General">
                  <c:v>-122.849</c:v>
                </c:pt>
                <c:pt idx="33706" formatCode="General">
                  <c:v>-119.434</c:v>
                </c:pt>
                <c:pt idx="33707" formatCode="General">
                  <c:v>-116.051</c:v>
                </c:pt>
                <c:pt idx="33708" formatCode="General">
                  <c:v>-112.626</c:v>
                </c:pt>
                <c:pt idx="33709" formatCode="General">
                  <c:v>-109.15300000000001</c:v>
                </c:pt>
                <c:pt idx="33710" formatCode="General">
                  <c:v>-105.66500000000001</c:v>
                </c:pt>
                <c:pt idx="33711" formatCode="General">
                  <c:v>-102.18300000000001</c:v>
                </c:pt>
                <c:pt idx="33712" formatCode="General">
                  <c:v>-98.698400000000007</c:v>
                </c:pt>
                <c:pt idx="33713" formatCode="General">
                  <c:v>-95.087400000000002</c:v>
                </c:pt>
                <c:pt idx="33714" formatCode="General">
                  <c:v>-91.184799999999996</c:v>
                </c:pt>
                <c:pt idx="33715" formatCode="General">
                  <c:v>-86.822800000000001</c:v>
                </c:pt>
                <c:pt idx="33716" formatCode="General">
                  <c:v>-81.893500000000003</c:v>
                </c:pt>
                <c:pt idx="33717" formatCode="General">
                  <c:v>-76.376999999999995</c:v>
                </c:pt>
                <c:pt idx="33718" formatCode="General">
                  <c:v>-70.326400000000007</c:v>
                </c:pt>
                <c:pt idx="33719" formatCode="General">
                  <c:v>-63.835599999999999</c:v>
                </c:pt>
                <c:pt idx="33720" formatCode="General">
                  <c:v>-57.017499999999998</c:v>
                </c:pt>
                <c:pt idx="33721" formatCode="General">
                  <c:v>-49.972700000000003</c:v>
                </c:pt>
                <c:pt idx="33722" formatCode="General">
                  <c:v>-42.748100000000001</c:v>
                </c:pt>
                <c:pt idx="33723" formatCode="General">
                  <c:v>-35.321899999999999</c:v>
                </c:pt>
                <c:pt idx="33724" formatCode="General">
                  <c:v>-27.645</c:v>
                </c:pt>
                <c:pt idx="33725" formatCode="General">
                  <c:v>-19.6633</c:v>
                </c:pt>
                <c:pt idx="33726" formatCode="General">
                  <c:v>-11.3592</c:v>
                </c:pt>
                <c:pt idx="33727" formatCode="General">
                  <c:v>-2.81047</c:v>
                </c:pt>
                <c:pt idx="33728" formatCode="General">
                  <c:v>5.8604799999999999</c:v>
                </c:pt>
                <c:pt idx="33729" formatCode="General">
                  <c:v>14.52</c:v>
                </c:pt>
                <c:pt idx="33730" formatCode="General">
                  <c:v>23.088799999999999</c:v>
                </c:pt>
                <c:pt idx="33731" formatCode="General">
                  <c:v>31.523399999999999</c:v>
                </c:pt>
                <c:pt idx="33732" formatCode="General">
                  <c:v>39.787100000000002</c:v>
                </c:pt>
                <c:pt idx="33733" formatCode="General">
                  <c:v>47.869700000000002</c:v>
                </c:pt>
                <c:pt idx="33734" formatCode="General">
                  <c:v>55.809399999999997</c:v>
                </c:pt>
                <c:pt idx="33735" formatCode="General">
                  <c:v>63.639099999999999</c:v>
                </c:pt>
                <c:pt idx="33736" formatCode="General">
                  <c:v>71.361500000000007</c:v>
                </c:pt>
                <c:pt idx="33737" formatCode="General">
                  <c:v>78.942400000000006</c:v>
                </c:pt>
                <c:pt idx="33738" formatCode="General">
                  <c:v>86.318399999999997</c:v>
                </c:pt>
                <c:pt idx="33739" formatCode="General">
                  <c:v>93.392799999999994</c:v>
                </c:pt>
                <c:pt idx="33740" formatCode="General">
                  <c:v>100.08</c:v>
                </c:pt>
                <c:pt idx="33741" formatCode="General">
                  <c:v>106.34699999999999</c:v>
                </c:pt>
                <c:pt idx="33742" formatCode="General">
                  <c:v>112.227</c:v>
                </c:pt>
                <c:pt idx="33743" formatCode="General">
                  <c:v>117.81100000000001</c:v>
                </c:pt>
                <c:pt idx="33744" formatCode="General">
                  <c:v>123.182</c:v>
                </c:pt>
                <c:pt idx="33745" formatCode="General">
                  <c:v>128.41300000000001</c:v>
                </c:pt>
                <c:pt idx="33746" formatCode="General">
                  <c:v>133.58600000000001</c:v>
                </c:pt>
                <c:pt idx="33747" formatCode="General">
                  <c:v>138.767</c:v>
                </c:pt>
                <c:pt idx="33748" formatCode="General">
                  <c:v>143.97300000000001</c:v>
                </c:pt>
                <c:pt idx="33749" formatCode="General">
                  <c:v>149.12100000000001</c:v>
                </c:pt>
                <c:pt idx="33750" formatCode="General">
                  <c:v>154.09899999999999</c:v>
                </c:pt>
                <c:pt idx="33751" formatCode="General">
                  <c:v>158.899</c:v>
                </c:pt>
                <c:pt idx="33752" formatCode="General">
                  <c:v>163.565</c:v>
                </c:pt>
                <c:pt idx="33753" formatCode="General">
                  <c:v>168.191</c:v>
                </c:pt>
                <c:pt idx="33754" formatCode="General">
                  <c:v>172.858</c:v>
                </c:pt>
                <c:pt idx="33755" formatCode="General">
                  <c:v>177.59700000000001</c:v>
                </c:pt>
                <c:pt idx="33756" formatCode="General">
                  <c:v>182.38200000000001</c:v>
                </c:pt>
                <c:pt idx="33757" formatCode="General">
                  <c:v>187.155</c:v>
                </c:pt>
                <c:pt idx="33758" formatCode="General">
                  <c:v>191.89599999999999</c:v>
                </c:pt>
                <c:pt idx="33759" formatCode="General">
                  <c:v>196.55199999999999</c:v>
                </c:pt>
                <c:pt idx="33760" formatCode="General">
                  <c:v>200.958</c:v>
                </c:pt>
                <c:pt idx="33761" formatCode="General">
                  <c:v>205.03899999999999</c:v>
                </c:pt>
                <c:pt idx="33762" formatCode="General">
                  <c:v>208.85900000000001</c:v>
                </c:pt>
                <c:pt idx="33763" formatCode="General">
                  <c:v>212.53700000000001</c:v>
                </c:pt>
                <c:pt idx="33764" formatCode="General">
                  <c:v>216.18700000000001</c:v>
                </c:pt>
                <c:pt idx="33765" formatCode="General">
                  <c:v>219.78399999999999</c:v>
                </c:pt>
                <c:pt idx="33766" formatCode="General">
                  <c:v>223.27199999999999</c:v>
                </c:pt>
                <c:pt idx="33767" formatCode="General">
                  <c:v>226.642</c:v>
                </c:pt>
                <c:pt idx="33768" formatCode="General">
                  <c:v>229.95</c:v>
                </c:pt>
                <c:pt idx="33769" formatCode="General">
                  <c:v>233.34299999999999</c:v>
                </c:pt>
                <c:pt idx="33770" formatCode="General">
                  <c:v>236.93600000000001</c:v>
                </c:pt>
                <c:pt idx="33771" formatCode="General">
                  <c:v>240.804</c:v>
                </c:pt>
                <c:pt idx="33772" formatCode="General">
                  <c:v>245.095</c:v>
                </c:pt>
                <c:pt idx="33773" formatCode="General">
                  <c:v>249.904</c:v>
                </c:pt>
                <c:pt idx="33774" formatCode="General">
                  <c:v>255.173</c:v>
                </c:pt>
                <c:pt idx="33775" formatCode="General">
                  <c:v>260.74700000000001</c:v>
                </c:pt>
                <c:pt idx="33776" formatCode="General">
                  <c:v>266.43099999999998</c:v>
                </c:pt>
                <c:pt idx="33777" formatCode="General">
                  <c:v>272.084</c:v>
                </c:pt>
                <c:pt idx="33778" formatCode="General">
                  <c:v>277.63099999999997</c:v>
                </c:pt>
                <c:pt idx="33779" formatCode="General">
                  <c:v>283.07400000000001</c:v>
                </c:pt>
                <c:pt idx="33780" formatCode="General">
                  <c:v>288.43599999999998</c:v>
                </c:pt>
                <c:pt idx="33781" formatCode="General">
                  <c:v>293.70999999999998</c:v>
                </c:pt>
                <c:pt idx="33782" formatCode="General">
                  <c:v>298.90199999999999</c:v>
                </c:pt>
                <c:pt idx="33783" formatCode="General">
                  <c:v>304.01</c:v>
                </c:pt>
                <c:pt idx="33784" formatCode="General">
                  <c:v>309.03800000000001</c:v>
                </c:pt>
                <c:pt idx="33785" formatCode="General">
                  <c:v>313.99299999999999</c:v>
                </c:pt>
                <c:pt idx="33786" formatCode="General">
                  <c:v>318.89400000000001</c:v>
                </c:pt>
                <c:pt idx="33787" formatCode="General">
                  <c:v>323.74900000000002</c:v>
                </c:pt>
                <c:pt idx="33788" formatCode="General">
                  <c:v>328.53100000000001</c:v>
                </c:pt>
                <c:pt idx="33789" formatCode="General">
                  <c:v>333.17599999999999</c:v>
                </c:pt>
                <c:pt idx="33790" formatCode="General">
                  <c:v>337.60700000000003</c:v>
                </c:pt>
                <c:pt idx="33791" formatCode="General">
                  <c:v>341.70499999999998</c:v>
                </c:pt>
                <c:pt idx="33792" formatCode="General">
                  <c:v>345.38400000000001</c:v>
                </c:pt>
                <c:pt idx="33793" formatCode="General">
                  <c:v>348.721</c:v>
                </c:pt>
                <c:pt idx="33794" formatCode="General">
                  <c:v>351.81200000000001</c:v>
                </c:pt>
                <c:pt idx="33795" formatCode="General">
                  <c:v>354.69600000000003</c:v>
                </c:pt>
                <c:pt idx="33796" formatCode="General">
                  <c:v>357.40899999999999</c:v>
                </c:pt>
                <c:pt idx="33797" formatCode="General">
                  <c:v>359.96800000000002</c:v>
                </c:pt>
                <c:pt idx="33798" formatCode="General">
                  <c:v>362.37200000000001</c:v>
                </c:pt>
                <c:pt idx="33799" formatCode="General">
                  <c:v>364.61599999999999</c:v>
                </c:pt>
                <c:pt idx="33800" formatCode="General">
                  <c:v>366.72</c:v>
                </c:pt>
                <c:pt idx="33801" formatCode="General">
                  <c:v>368.721</c:v>
                </c:pt>
                <c:pt idx="33802" formatCode="General">
                  <c:v>370.67700000000002</c:v>
                </c:pt>
                <c:pt idx="33803" formatCode="General">
                  <c:v>372.61399999999998</c:v>
                </c:pt>
                <c:pt idx="33804" formatCode="General">
                  <c:v>374.51100000000002</c:v>
                </c:pt>
                <c:pt idx="33805" formatCode="General">
                  <c:v>376.221</c:v>
                </c:pt>
                <c:pt idx="33806" formatCode="General">
                  <c:v>377.62299999999999</c:v>
                </c:pt>
                <c:pt idx="33807" formatCode="General">
                  <c:v>378.78399999999999</c:v>
                </c:pt>
                <c:pt idx="33808" formatCode="General">
                  <c:v>379.74799999999999</c:v>
                </c:pt>
                <c:pt idx="33809" formatCode="General">
                  <c:v>380.50200000000001</c:v>
                </c:pt>
                <c:pt idx="33810" formatCode="General">
                  <c:v>381.07900000000001</c:v>
                </c:pt>
                <c:pt idx="33811" formatCode="General">
                  <c:v>381.54199999999997</c:v>
                </c:pt>
                <c:pt idx="33812" formatCode="General">
                  <c:v>381.89800000000002</c:v>
                </c:pt>
                <c:pt idx="33813" formatCode="General">
                  <c:v>382.15499999999997</c:v>
                </c:pt>
                <c:pt idx="33814" formatCode="General">
                  <c:v>382.39299999999997</c:v>
                </c:pt>
                <c:pt idx="33815" formatCode="General">
                  <c:v>382.65699999999998</c:v>
                </c:pt>
                <c:pt idx="33816" formatCode="General">
                  <c:v>382.91500000000002</c:v>
                </c:pt>
                <c:pt idx="33817" formatCode="General">
                  <c:v>383.209</c:v>
                </c:pt>
                <c:pt idx="33818" formatCode="General">
                  <c:v>383.61700000000002</c:v>
                </c:pt>
                <c:pt idx="33819" formatCode="General">
                  <c:v>384.24200000000002</c:v>
                </c:pt>
                <c:pt idx="33820" formatCode="General">
                  <c:v>385.14699999999999</c:v>
                </c:pt>
                <c:pt idx="33821" formatCode="General">
                  <c:v>386.23700000000002</c:v>
                </c:pt>
                <c:pt idx="33822" formatCode="General">
                  <c:v>387.42700000000002</c:v>
                </c:pt>
                <c:pt idx="33823" formatCode="General">
                  <c:v>388.68</c:v>
                </c:pt>
                <c:pt idx="33824" formatCode="General">
                  <c:v>389.99700000000001</c:v>
                </c:pt>
                <c:pt idx="33825" formatCode="General">
                  <c:v>391.40300000000002</c:v>
                </c:pt>
                <c:pt idx="33826" formatCode="General">
                  <c:v>392.892</c:v>
                </c:pt>
                <c:pt idx="33827" formatCode="General">
                  <c:v>394.43599999999998</c:v>
                </c:pt>
                <c:pt idx="33828" formatCode="General">
                  <c:v>395.99400000000003</c:v>
                </c:pt>
                <c:pt idx="33829" formatCode="General">
                  <c:v>397.572</c:v>
                </c:pt>
                <c:pt idx="33830" formatCode="General">
                  <c:v>399.21</c:v>
                </c:pt>
                <c:pt idx="33831" formatCode="General">
                  <c:v>400.93400000000003</c:v>
                </c:pt>
                <c:pt idx="33832" formatCode="General">
                  <c:v>402.76100000000002</c:v>
                </c:pt>
                <c:pt idx="33833" formatCode="General">
                  <c:v>404.80099999999999</c:v>
                </c:pt>
                <c:pt idx="33834" formatCode="General">
                  <c:v>407.08300000000003</c:v>
                </c:pt>
                <c:pt idx="33835" formatCode="General">
                  <c:v>409.38400000000001</c:v>
                </c:pt>
                <c:pt idx="33836" formatCode="General">
                  <c:v>411.51900000000001</c:v>
                </c:pt>
                <c:pt idx="33837" formatCode="General">
                  <c:v>413.43099999999998</c:v>
                </c:pt>
                <c:pt idx="33838" formatCode="General">
                  <c:v>415.01100000000002</c:v>
                </c:pt>
                <c:pt idx="33839" formatCode="General">
                  <c:v>416.17200000000003</c:v>
                </c:pt>
                <c:pt idx="33840" formatCode="General">
                  <c:v>416.96800000000002</c:v>
                </c:pt>
                <c:pt idx="33841" formatCode="General">
                  <c:v>417.43400000000003</c:v>
                </c:pt>
                <c:pt idx="33842" formatCode="General">
                  <c:v>417.52699999999999</c:v>
                </c:pt>
                <c:pt idx="33843" formatCode="General">
                  <c:v>417.27800000000002</c:v>
                </c:pt>
                <c:pt idx="33844" formatCode="General">
                  <c:v>416.774</c:v>
                </c:pt>
                <c:pt idx="33845" formatCode="General">
                  <c:v>416.03199999999998</c:v>
                </c:pt>
                <c:pt idx="33846" formatCode="General">
                  <c:v>415.04</c:v>
                </c:pt>
                <c:pt idx="33847" formatCode="General">
                  <c:v>413.83600000000001</c:v>
                </c:pt>
                <c:pt idx="33848" formatCode="General">
                  <c:v>412.43299999999999</c:v>
                </c:pt>
                <c:pt idx="33849" formatCode="General">
                  <c:v>410.80500000000001</c:v>
                </c:pt>
                <c:pt idx="33850" formatCode="General">
                  <c:v>408.92099999999999</c:v>
                </c:pt>
                <c:pt idx="33851" formatCode="General">
                  <c:v>406.76299999999998</c:v>
                </c:pt>
                <c:pt idx="33852" formatCode="General">
                  <c:v>404.34</c:v>
                </c:pt>
                <c:pt idx="33853" formatCode="General">
                  <c:v>401.66199999999998</c:v>
                </c:pt>
                <c:pt idx="33854" formatCode="General">
                  <c:v>398.71300000000002</c:v>
                </c:pt>
                <c:pt idx="33855" formatCode="General">
                  <c:v>395.48</c:v>
                </c:pt>
                <c:pt idx="33856" formatCode="General">
                  <c:v>391.97699999999998</c:v>
                </c:pt>
                <c:pt idx="33857" formatCode="General">
                  <c:v>388.32799999999997</c:v>
                </c:pt>
                <c:pt idx="33858" formatCode="General">
                  <c:v>384.71300000000002</c:v>
                </c:pt>
                <c:pt idx="33859" formatCode="General">
                  <c:v>381.12599999999998</c:v>
                </c:pt>
                <c:pt idx="33860" formatCode="General">
                  <c:v>377.51</c:v>
                </c:pt>
                <c:pt idx="33861" formatCode="General">
                  <c:v>373.88600000000002</c:v>
                </c:pt>
                <c:pt idx="33862" formatCode="General">
                  <c:v>370.26799999999997</c:v>
                </c:pt>
                <c:pt idx="33863" formatCode="General">
                  <c:v>366.66399999999999</c:v>
                </c:pt>
                <c:pt idx="33864" formatCode="General">
                  <c:v>363.142</c:v>
                </c:pt>
                <c:pt idx="33865" formatCode="General">
                  <c:v>359.78899999999999</c:v>
                </c:pt>
                <c:pt idx="33866" formatCode="General">
                  <c:v>356.678</c:v>
                </c:pt>
                <c:pt idx="33867" formatCode="General">
                  <c:v>353.851</c:v>
                </c:pt>
                <c:pt idx="33868" formatCode="General">
                  <c:v>351.26100000000002</c:v>
                </c:pt>
                <c:pt idx="33869" formatCode="General">
                  <c:v>348.86599999999999</c:v>
                </c:pt>
                <c:pt idx="33870" formatCode="General">
                  <c:v>346.66500000000002</c:v>
                </c:pt>
                <c:pt idx="33871" formatCode="General">
                  <c:v>344.642</c:v>
                </c:pt>
                <c:pt idx="33872" formatCode="General">
                  <c:v>342.77199999999999</c:v>
                </c:pt>
                <c:pt idx="33873" formatCode="General">
                  <c:v>341.01600000000002</c:v>
                </c:pt>
                <c:pt idx="33874" formatCode="General">
                  <c:v>339.32799999999997</c:v>
                </c:pt>
                <c:pt idx="33875" formatCode="General">
                  <c:v>337.65600000000001</c:v>
                </c:pt>
                <c:pt idx="33876" formatCode="General">
                  <c:v>335.97699999999998</c:v>
                </c:pt>
                <c:pt idx="33877" formatCode="General">
                  <c:v>334.298</c:v>
                </c:pt>
                <c:pt idx="33878" formatCode="General">
                  <c:v>332.57900000000001</c:v>
                </c:pt>
                <c:pt idx="33879" formatCode="General">
                  <c:v>330.75200000000001</c:v>
                </c:pt>
                <c:pt idx="33880" formatCode="General">
                  <c:v>328.73099999999999</c:v>
                </c:pt>
                <c:pt idx="33881" formatCode="General">
                  <c:v>326.48099999999999</c:v>
                </c:pt>
                <c:pt idx="33882" formatCode="General">
                  <c:v>324.07499999999999</c:v>
                </c:pt>
                <c:pt idx="33883" formatCode="General">
                  <c:v>321.7</c:v>
                </c:pt>
                <c:pt idx="33884" formatCode="General">
                  <c:v>319.57</c:v>
                </c:pt>
                <c:pt idx="33885" formatCode="General">
                  <c:v>317.78500000000003</c:v>
                </c:pt>
                <c:pt idx="33886" formatCode="General">
                  <c:v>316.34199999999998</c:v>
                </c:pt>
                <c:pt idx="33887" formatCode="General">
                  <c:v>315.04700000000003</c:v>
                </c:pt>
                <c:pt idx="33888" formatCode="General">
                  <c:v>313.74799999999999</c:v>
                </c:pt>
                <c:pt idx="33889" formatCode="General">
                  <c:v>312.52699999999999</c:v>
                </c:pt>
                <c:pt idx="33890" formatCode="General">
                  <c:v>311.3</c:v>
                </c:pt>
                <c:pt idx="33891" formatCode="General">
                  <c:v>309.82900000000001</c:v>
                </c:pt>
                <c:pt idx="33892" formatCode="General">
                  <c:v>307.92500000000001</c:v>
                </c:pt>
                <c:pt idx="33893" formatCode="General">
                  <c:v>305.50400000000002</c:v>
                </c:pt>
                <c:pt idx="33894" formatCode="General">
                  <c:v>302.63099999999997</c:v>
                </c:pt>
                <c:pt idx="33895" formatCode="General">
                  <c:v>299.40300000000002</c:v>
                </c:pt>
                <c:pt idx="33896" formatCode="General">
                  <c:v>295.90600000000001</c:v>
                </c:pt>
                <c:pt idx="33897" formatCode="General">
                  <c:v>292.18700000000001</c:v>
                </c:pt>
                <c:pt idx="33898" formatCode="General">
                  <c:v>288.24900000000002</c:v>
                </c:pt>
                <c:pt idx="33899" formatCode="General">
                  <c:v>284.084</c:v>
                </c:pt>
                <c:pt idx="33900" formatCode="General">
                  <c:v>279.69299999999998</c:v>
                </c:pt>
                <c:pt idx="33901" formatCode="General">
                  <c:v>275.12900000000002</c:v>
                </c:pt>
                <c:pt idx="33902" formatCode="General">
                  <c:v>270.43799999999999</c:v>
                </c:pt>
                <c:pt idx="33903" formatCode="General">
                  <c:v>265.64</c:v>
                </c:pt>
                <c:pt idx="33904" formatCode="General">
                  <c:v>260.70699999999999</c:v>
                </c:pt>
                <c:pt idx="33905" formatCode="General">
                  <c:v>255.596</c:v>
                </c:pt>
                <c:pt idx="33906" formatCode="General">
                  <c:v>250.28299999999999</c:v>
                </c:pt>
                <c:pt idx="33907" formatCode="General">
                  <c:v>244.75299999999999</c:v>
                </c:pt>
                <c:pt idx="33908" formatCode="General">
                  <c:v>239.02199999999999</c:v>
                </c:pt>
                <c:pt idx="33909" formatCode="General">
                  <c:v>233.16399999999999</c:v>
                </c:pt>
                <c:pt idx="33910" formatCode="General">
                  <c:v>227.309</c:v>
                </c:pt>
                <c:pt idx="33911" formatCode="General">
                  <c:v>221.52199999999999</c:v>
                </c:pt>
                <c:pt idx="33912" formatCode="General">
                  <c:v>215.80799999999999</c:v>
                </c:pt>
                <c:pt idx="33913" formatCode="General">
                  <c:v>210.137</c:v>
                </c:pt>
                <c:pt idx="33914" formatCode="General">
                  <c:v>204.44900000000001</c:v>
                </c:pt>
                <c:pt idx="33915" formatCode="General">
                  <c:v>198.68100000000001</c:v>
                </c:pt>
                <c:pt idx="33916" formatCode="General">
                  <c:v>192.76</c:v>
                </c:pt>
                <c:pt idx="33917" formatCode="General">
                  <c:v>186.64</c:v>
                </c:pt>
                <c:pt idx="33918" formatCode="General">
                  <c:v>180.268</c:v>
                </c:pt>
                <c:pt idx="33919" formatCode="General">
                  <c:v>173.607</c:v>
                </c:pt>
                <c:pt idx="33920" formatCode="General">
                  <c:v>166.738</c:v>
                </c:pt>
                <c:pt idx="33921" formatCode="General">
                  <c:v>159.756</c:v>
                </c:pt>
                <c:pt idx="33922" formatCode="General">
                  <c:v>152.69499999999999</c:v>
                </c:pt>
                <c:pt idx="33923" formatCode="General">
                  <c:v>145.57599999999999</c:v>
                </c:pt>
                <c:pt idx="33924" formatCode="General">
                  <c:v>138.4</c:v>
                </c:pt>
                <c:pt idx="33925" formatCode="General">
                  <c:v>131.16999999999999</c:v>
                </c:pt>
                <c:pt idx="33926" formatCode="General">
                  <c:v>123.892</c:v>
                </c:pt>
                <c:pt idx="33927" formatCode="General">
                  <c:v>116.571</c:v>
                </c:pt>
                <c:pt idx="33928" formatCode="General">
                  <c:v>109.242</c:v>
                </c:pt>
                <c:pt idx="33929" formatCode="General">
                  <c:v>101.999</c:v>
                </c:pt>
                <c:pt idx="33930" formatCode="General">
                  <c:v>94.909700000000001</c:v>
                </c:pt>
                <c:pt idx="33931" formatCode="General">
                  <c:v>87.992400000000004</c:v>
                </c:pt>
                <c:pt idx="33932" formatCode="General">
                  <c:v>81.195300000000003</c:v>
                </c:pt>
                <c:pt idx="33933" formatCode="General">
                  <c:v>74.446100000000001</c:v>
                </c:pt>
                <c:pt idx="33934" formatCode="General">
                  <c:v>67.720100000000002</c:v>
                </c:pt>
                <c:pt idx="33935" formatCode="General">
                  <c:v>60.986499999999999</c:v>
                </c:pt>
                <c:pt idx="33936" formatCode="General">
                  <c:v>54.189100000000003</c:v>
                </c:pt>
                <c:pt idx="33937" formatCode="General">
                  <c:v>47.350299999999997</c:v>
                </c:pt>
                <c:pt idx="33938" formatCode="General">
                  <c:v>40.554299999999998</c:v>
                </c:pt>
                <c:pt idx="33939" formatCode="General">
                  <c:v>33.843299999999999</c:v>
                </c:pt>
                <c:pt idx="33940" formatCode="General">
                  <c:v>27.230599999999999</c:v>
                </c:pt>
                <c:pt idx="33941" formatCode="General">
                  <c:v>20.6846</c:v>
                </c:pt>
                <c:pt idx="33942" formatCode="General">
                  <c:v>14.054</c:v>
                </c:pt>
                <c:pt idx="33943" formatCode="General">
                  <c:v>7.0385600000000004</c:v>
                </c:pt>
                <c:pt idx="33944" formatCode="General">
                  <c:v>-0.39746199999999998</c:v>
                </c:pt>
                <c:pt idx="33945" formatCode="General">
                  <c:v>-8.0286299999999997</c:v>
                </c:pt>
                <c:pt idx="33946" formatCode="General">
                  <c:v>-15.7105</c:v>
                </c:pt>
                <c:pt idx="33947" formatCode="General">
                  <c:v>-23.3355</c:v>
                </c:pt>
                <c:pt idx="33948" formatCode="General">
                  <c:v>-30.772200000000002</c:v>
                </c:pt>
                <c:pt idx="33949" formatCode="General">
                  <c:v>-37.959099999999999</c:v>
                </c:pt>
                <c:pt idx="33950" formatCode="General">
                  <c:v>-44.943100000000001</c:v>
                </c:pt>
                <c:pt idx="33951" formatCode="General">
                  <c:v>-51.755699999999997</c:v>
                </c:pt>
                <c:pt idx="33952" formatCode="General">
                  <c:v>-58.405200000000001</c:v>
                </c:pt>
                <c:pt idx="33953" formatCode="General">
                  <c:v>-64.952500000000001</c:v>
                </c:pt>
                <c:pt idx="33954" formatCode="General">
                  <c:v>-71.476500000000001</c:v>
                </c:pt>
                <c:pt idx="33955" formatCode="General">
                  <c:v>-78.051000000000002</c:v>
                </c:pt>
                <c:pt idx="33956" formatCode="General">
                  <c:v>-84.694500000000005</c:v>
                </c:pt>
                <c:pt idx="33957" formatCode="General">
                  <c:v>-91.320300000000003</c:v>
                </c:pt>
                <c:pt idx="33958" formatCode="General">
                  <c:v>-97.824200000000005</c:v>
                </c:pt>
                <c:pt idx="33959" formatCode="General">
                  <c:v>-104.126</c:v>
                </c:pt>
                <c:pt idx="33960" formatCode="General">
                  <c:v>-110.22199999999999</c:v>
                </c:pt>
                <c:pt idx="33961" formatCode="General">
                  <c:v>-116.122</c:v>
                </c:pt>
                <c:pt idx="33962" formatCode="General">
                  <c:v>-121.78400000000001</c:v>
                </c:pt>
                <c:pt idx="33963" formatCode="General">
                  <c:v>-127.212</c:v>
                </c:pt>
                <c:pt idx="33964" formatCode="General">
                  <c:v>-132.464</c:v>
                </c:pt>
                <c:pt idx="33965" formatCode="General">
                  <c:v>-137.54400000000001</c:v>
                </c:pt>
                <c:pt idx="33966" formatCode="General">
                  <c:v>-142.42099999999999</c:v>
                </c:pt>
                <c:pt idx="33967" formatCode="General">
                  <c:v>-147.09399999999999</c:v>
                </c:pt>
                <c:pt idx="33968" formatCode="General">
                  <c:v>-151.59299999999999</c:v>
                </c:pt>
                <c:pt idx="33969" formatCode="General">
                  <c:v>-156.047</c:v>
                </c:pt>
                <c:pt idx="33970" formatCode="General">
                  <c:v>-160.56299999999999</c:v>
                </c:pt>
                <c:pt idx="33971" formatCode="General">
                  <c:v>-165.17400000000001</c:v>
                </c:pt>
                <c:pt idx="33972" formatCode="General">
                  <c:v>-169.959</c:v>
                </c:pt>
                <c:pt idx="33973" formatCode="General">
                  <c:v>-174.98500000000001</c:v>
                </c:pt>
                <c:pt idx="33974" formatCode="General">
                  <c:v>-180.07900000000001</c:v>
                </c:pt>
                <c:pt idx="33975" formatCode="General">
                  <c:v>-185.05699999999999</c:v>
                </c:pt>
                <c:pt idx="33976" formatCode="General">
                  <c:v>-189.87700000000001</c:v>
                </c:pt>
                <c:pt idx="33977" formatCode="General">
                  <c:v>-194.518</c:v>
                </c:pt>
                <c:pt idx="33978" formatCode="General">
                  <c:v>-198.989</c:v>
                </c:pt>
                <c:pt idx="33979" formatCode="General">
                  <c:v>-203.297</c:v>
                </c:pt>
                <c:pt idx="33980" formatCode="General">
                  <c:v>-207.482</c:v>
                </c:pt>
                <c:pt idx="33981" formatCode="General">
                  <c:v>-211.72300000000001</c:v>
                </c:pt>
                <c:pt idx="33982" formatCode="General">
                  <c:v>-216.179</c:v>
                </c:pt>
                <c:pt idx="33983" formatCode="General">
                  <c:v>-220.89</c:v>
                </c:pt>
                <c:pt idx="33984" formatCode="General">
                  <c:v>-225.80799999999999</c:v>
                </c:pt>
                <c:pt idx="33985" formatCode="General">
                  <c:v>-230.82599999999999</c:v>
                </c:pt>
                <c:pt idx="33986" formatCode="General">
                  <c:v>-235.803</c:v>
                </c:pt>
                <c:pt idx="33987" formatCode="General">
                  <c:v>-240.624</c:v>
                </c:pt>
                <c:pt idx="33988" formatCode="General">
                  <c:v>-245.374</c:v>
                </c:pt>
                <c:pt idx="33989" formatCode="General">
                  <c:v>-250.154</c:v>
                </c:pt>
                <c:pt idx="33990" formatCode="General">
                  <c:v>-254.99199999999999</c:v>
                </c:pt>
                <c:pt idx="33991" formatCode="General">
                  <c:v>-259.923</c:v>
                </c:pt>
                <c:pt idx="33992" formatCode="General">
                  <c:v>-264.98099999999999</c:v>
                </c:pt>
                <c:pt idx="33993" formatCode="General">
                  <c:v>-270.149</c:v>
                </c:pt>
                <c:pt idx="33994" formatCode="General">
                  <c:v>-275.39100000000002</c:v>
                </c:pt>
                <c:pt idx="33995" formatCode="General">
                  <c:v>-280.69</c:v>
                </c:pt>
                <c:pt idx="33996" formatCode="General">
                  <c:v>-285.99900000000002</c:v>
                </c:pt>
                <c:pt idx="33997" formatCode="General">
                  <c:v>-291.24599999999998</c:v>
                </c:pt>
                <c:pt idx="33998" formatCode="General">
                  <c:v>-296.38600000000002</c:v>
                </c:pt>
                <c:pt idx="33999" formatCode="General">
                  <c:v>-301.40800000000002</c:v>
                </c:pt>
                <c:pt idx="34000" formatCode="General">
                  <c:v>-306.262</c:v>
                </c:pt>
                <c:pt idx="34001" formatCode="General">
                  <c:v>-310.92</c:v>
                </c:pt>
                <c:pt idx="34002" formatCode="General">
                  <c:v>-315.51400000000001</c:v>
                </c:pt>
                <c:pt idx="34003" formatCode="General">
                  <c:v>-320.19099999999997</c:v>
                </c:pt>
                <c:pt idx="34004" formatCode="General">
                  <c:v>-324.99400000000003</c:v>
                </c:pt>
                <c:pt idx="34005" formatCode="General">
                  <c:v>-329.75599999999997</c:v>
                </c:pt>
                <c:pt idx="34006" formatCode="General">
                  <c:v>-334.238</c:v>
                </c:pt>
                <c:pt idx="34007" formatCode="General">
                  <c:v>-338.43099999999998</c:v>
                </c:pt>
                <c:pt idx="34008" formatCode="General">
                  <c:v>-342.36900000000003</c:v>
                </c:pt>
                <c:pt idx="34009" formatCode="General">
                  <c:v>-346.01900000000001</c:v>
                </c:pt>
                <c:pt idx="34010" formatCode="General">
                  <c:v>-349.36900000000003</c:v>
                </c:pt>
                <c:pt idx="34011" formatCode="General">
                  <c:v>-352.452</c:v>
                </c:pt>
                <c:pt idx="34012" formatCode="General">
                  <c:v>-355.24099999999999</c:v>
                </c:pt>
                <c:pt idx="34013" formatCode="General">
                  <c:v>-357.68200000000002</c:v>
                </c:pt>
                <c:pt idx="34014" formatCode="General">
                  <c:v>-359.80399999999997</c:v>
                </c:pt>
                <c:pt idx="34015" formatCode="General">
                  <c:v>-361.60899999999998</c:v>
                </c:pt>
                <c:pt idx="34016" formatCode="General">
                  <c:v>-362.99799999999999</c:v>
                </c:pt>
                <c:pt idx="34017" formatCode="General">
                  <c:v>-363.90800000000002</c:v>
                </c:pt>
                <c:pt idx="34018" formatCode="General">
                  <c:v>-364.34699999999998</c:v>
                </c:pt>
                <c:pt idx="34019" formatCode="General">
                  <c:v>-364.51499999999999</c:v>
                </c:pt>
                <c:pt idx="34020" formatCode="General">
                  <c:v>-364.673</c:v>
                </c:pt>
                <c:pt idx="34021" formatCode="General">
                  <c:v>-364.95</c:v>
                </c:pt>
                <c:pt idx="34022" formatCode="General">
                  <c:v>-365.41899999999998</c:v>
                </c:pt>
                <c:pt idx="34023" formatCode="General">
                  <c:v>-366.07499999999999</c:v>
                </c:pt>
                <c:pt idx="34024" formatCode="General">
                  <c:v>-366.84300000000002</c:v>
                </c:pt>
                <c:pt idx="34025" formatCode="General">
                  <c:v>-367.608</c:v>
                </c:pt>
                <c:pt idx="34026" formatCode="General">
                  <c:v>-368.30700000000002</c:v>
                </c:pt>
                <c:pt idx="34027" formatCode="General">
                  <c:v>-368.94200000000001</c:v>
                </c:pt>
                <c:pt idx="34028" formatCode="General">
                  <c:v>-369.56400000000002</c:v>
                </c:pt>
                <c:pt idx="34029" formatCode="General">
                  <c:v>-370.23</c:v>
                </c:pt>
                <c:pt idx="34030" formatCode="General">
                  <c:v>-370.97899999999998</c:v>
                </c:pt>
                <c:pt idx="34031" formatCode="General">
                  <c:v>-371.83800000000002</c:v>
                </c:pt>
                <c:pt idx="34032" formatCode="General">
                  <c:v>-372.81599999999997</c:v>
                </c:pt>
                <c:pt idx="34033" formatCode="General">
                  <c:v>-373.88299999999998</c:v>
                </c:pt>
                <c:pt idx="34034" formatCode="General">
                  <c:v>-374.99900000000002</c:v>
                </c:pt>
                <c:pt idx="34035" formatCode="General">
                  <c:v>-376.17899999999997</c:v>
                </c:pt>
                <c:pt idx="34036" formatCode="General">
                  <c:v>-377.47199999999998</c:v>
                </c:pt>
                <c:pt idx="34037" formatCode="General">
                  <c:v>-378.93400000000003</c:v>
                </c:pt>
                <c:pt idx="34038" formatCode="General">
                  <c:v>-380.64699999999999</c:v>
                </c:pt>
                <c:pt idx="34039" formatCode="General">
                  <c:v>-382.685</c:v>
                </c:pt>
                <c:pt idx="34040" formatCode="General">
                  <c:v>-385.00400000000002</c:v>
                </c:pt>
                <c:pt idx="34041" formatCode="General">
                  <c:v>-387.49799999999999</c:v>
                </c:pt>
                <c:pt idx="34042" formatCode="General">
                  <c:v>-389.98500000000001</c:v>
                </c:pt>
                <c:pt idx="34043" formatCode="General">
                  <c:v>-392.3</c:v>
                </c:pt>
                <c:pt idx="34044" formatCode="General">
                  <c:v>-394.39499999999998</c:v>
                </c:pt>
                <c:pt idx="34045" formatCode="General">
                  <c:v>-396.238</c:v>
                </c:pt>
                <c:pt idx="34046" formatCode="General">
                  <c:v>-397.815</c:v>
                </c:pt>
                <c:pt idx="34047" formatCode="General">
                  <c:v>-399.19099999999997</c:v>
                </c:pt>
                <c:pt idx="34048" formatCode="General">
                  <c:v>-400.45100000000002</c:v>
                </c:pt>
                <c:pt idx="34049" formatCode="General">
                  <c:v>-401.63799999999998</c:v>
                </c:pt>
                <c:pt idx="34050" formatCode="General">
                  <c:v>-402.78199999999998</c:v>
                </c:pt>
                <c:pt idx="34051" formatCode="General">
                  <c:v>-403.87700000000001</c:v>
                </c:pt>
                <c:pt idx="34052" formatCode="General">
                  <c:v>-404.89400000000001</c:v>
                </c:pt>
                <c:pt idx="34053" formatCode="General">
                  <c:v>-405.798</c:v>
                </c:pt>
                <c:pt idx="34054" formatCode="General">
                  <c:v>-406.524</c:v>
                </c:pt>
                <c:pt idx="34055" formatCode="General">
                  <c:v>-407.00299999999999</c:v>
                </c:pt>
                <c:pt idx="34056" formatCode="General">
                  <c:v>-407.17</c:v>
                </c:pt>
                <c:pt idx="34057" formatCode="General">
                  <c:v>-406.97399999999999</c:v>
                </c:pt>
                <c:pt idx="34058" formatCode="General">
                  <c:v>-406.40600000000001</c:v>
                </c:pt>
                <c:pt idx="34059" formatCode="General">
                  <c:v>-405.5</c:v>
                </c:pt>
                <c:pt idx="34060" formatCode="General">
                  <c:v>-404.31299999999999</c:v>
                </c:pt>
                <c:pt idx="34061" formatCode="General">
                  <c:v>-403.01400000000001</c:v>
                </c:pt>
                <c:pt idx="34062" formatCode="General">
                  <c:v>-401.76799999999997</c:v>
                </c:pt>
                <c:pt idx="34063" formatCode="General">
                  <c:v>-400.61599999999999</c:v>
                </c:pt>
                <c:pt idx="34064" formatCode="General">
                  <c:v>-399.57900000000001</c:v>
                </c:pt>
                <c:pt idx="34065" formatCode="General">
                  <c:v>-398.65300000000002</c:v>
                </c:pt>
                <c:pt idx="34066" formatCode="General">
                  <c:v>-397.78399999999999</c:v>
                </c:pt>
                <c:pt idx="34067" formatCode="General">
                  <c:v>-396.899</c:v>
                </c:pt>
                <c:pt idx="34068" formatCode="General">
                  <c:v>-395.85300000000001</c:v>
                </c:pt>
                <c:pt idx="34069" formatCode="General">
                  <c:v>-394.52499999999998</c:v>
                </c:pt>
                <c:pt idx="34070" formatCode="General">
                  <c:v>-392.92599999999999</c:v>
                </c:pt>
                <c:pt idx="34071" formatCode="General">
                  <c:v>-391.06400000000002</c:v>
                </c:pt>
                <c:pt idx="34072" formatCode="General">
                  <c:v>-388.92899999999997</c:v>
                </c:pt>
                <c:pt idx="34073" formatCode="General">
                  <c:v>-386.54399999999998</c:v>
                </c:pt>
                <c:pt idx="34074" formatCode="General">
                  <c:v>-383.95299999999997</c:v>
                </c:pt>
                <c:pt idx="34075" formatCode="General">
                  <c:v>-381.26</c:v>
                </c:pt>
                <c:pt idx="34076" formatCode="General">
                  <c:v>-378.577</c:v>
                </c:pt>
                <c:pt idx="34077" formatCode="General">
                  <c:v>-375.96100000000001</c:v>
                </c:pt>
                <c:pt idx="34078" formatCode="General">
                  <c:v>-373.51100000000002</c:v>
                </c:pt>
                <c:pt idx="34079" formatCode="General">
                  <c:v>-371.34100000000001</c:v>
                </c:pt>
                <c:pt idx="34080" formatCode="General">
                  <c:v>-369.56299999999999</c:v>
                </c:pt>
                <c:pt idx="34081" formatCode="General">
                  <c:v>-368.22500000000002</c:v>
                </c:pt>
                <c:pt idx="34082" formatCode="General">
                  <c:v>-367.23899999999998</c:v>
                </c:pt>
                <c:pt idx="34083" formatCode="General">
                  <c:v>-366.45299999999997</c:v>
                </c:pt>
                <c:pt idx="34084" formatCode="General">
                  <c:v>-365.69299999999998</c:v>
                </c:pt>
                <c:pt idx="34085" formatCode="General">
                  <c:v>-364.84899999999999</c:v>
                </c:pt>
                <c:pt idx="34086" formatCode="General">
                  <c:v>-363.904</c:v>
                </c:pt>
                <c:pt idx="34087" formatCode="General">
                  <c:v>-362.92599999999999</c:v>
                </c:pt>
                <c:pt idx="34088" formatCode="General">
                  <c:v>-361.99200000000002</c:v>
                </c:pt>
                <c:pt idx="34089" formatCode="General">
                  <c:v>-361.05599999999998</c:v>
                </c:pt>
                <c:pt idx="34090" formatCode="General">
                  <c:v>-360.00400000000002</c:v>
                </c:pt>
                <c:pt idx="34091" formatCode="General">
                  <c:v>-358.64299999999997</c:v>
                </c:pt>
                <c:pt idx="34092" formatCode="General">
                  <c:v>-356.80399999999997</c:v>
                </c:pt>
                <c:pt idx="34093" formatCode="General">
                  <c:v>-354.41300000000001</c:v>
                </c:pt>
                <c:pt idx="34094" formatCode="General">
                  <c:v>-351.608</c:v>
                </c:pt>
                <c:pt idx="34095" formatCode="General">
                  <c:v>-348.55900000000003</c:v>
                </c:pt>
                <c:pt idx="34096" formatCode="General">
                  <c:v>-345.29199999999997</c:v>
                </c:pt>
                <c:pt idx="34097" formatCode="General">
                  <c:v>-341.803</c:v>
                </c:pt>
                <c:pt idx="34098" formatCode="General">
                  <c:v>-338.053</c:v>
                </c:pt>
                <c:pt idx="34099" formatCode="General">
                  <c:v>-334.09699999999998</c:v>
                </c:pt>
                <c:pt idx="34100" formatCode="General">
                  <c:v>-330.06200000000001</c:v>
                </c:pt>
                <c:pt idx="34101" formatCode="General">
                  <c:v>-326.07</c:v>
                </c:pt>
                <c:pt idx="34102" formatCode="General">
                  <c:v>-322.17399999999998</c:v>
                </c:pt>
                <c:pt idx="34103" formatCode="General">
                  <c:v>-318.26799999999997</c:v>
                </c:pt>
                <c:pt idx="34104" formatCode="General">
                  <c:v>-314.26299999999998</c:v>
                </c:pt>
                <c:pt idx="34105" formatCode="General">
                  <c:v>-310.14400000000001</c:v>
                </c:pt>
                <c:pt idx="34106" formatCode="General">
                  <c:v>-306.05099999999999</c:v>
                </c:pt>
                <c:pt idx="34107" formatCode="General">
                  <c:v>-302.173</c:v>
                </c:pt>
                <c:pt idx="34108" formatCode="General">
                  <c:v>-298.59100000000001</c:v>
                </c:pt>
                <c:pt idx="34109" formatCode="General">
                  <c:v>-295.31099999999998</c:v>
                </c:pt>
                <c:pt idx="34110" formatCode="General">
                  <c:v>-292.226</c:v>
                </c:pt>
                <c:pt idx="34111" formatCode="General">
                  <c:v>-289.15800000000002</c:v>
                </c:pt>
                <c:pt idx="34112" formatCode="General">
                  <c:v>-285.91699999999997</c:v>
                </c:pt>
                <c:pt idx="34113" formatCode="General">
                  <c:v>-282.34300000000002</c:v>
                </c:pt>
                <c:pt idx="34114" formatCode="General">
                  <c:v>-278.375</c:v>
                </c:pt>
                <c:pt idx="34115" formatCode="General">
                  <c:v>-274.09199999999998</c:v>
                </c:pt>
                <c:pt idx="34116" formatCode="General">
                  <c:v>-269.61500000000001</c:v>
                </c:pt>
                <c:pt idx="34117" formatCode="General">
                  <c:v>-265.04700000000003</c:v>
                </c:pt>
                <c:pt idx="34118" formatCode="General">
                  <c:v>-260.45400000000001</c:v>
                </c:pt>
                <c:pt idx="34119" formatCode="General">
                  <c:v>-255.84</c:v>
                </c:pt>
                <c:pt idx="34120" formatCode="General">
                  <c:v>-251.08600000000001</c:v>
                </c:pt>
                <c:pt idx="34121" formatCode="General">
                  <c:v>-246.03100000000001</c:v>
                </c:pt>
                <c:pt idx="34122" formatCode="General">
                  <c:v>-240.524</c:v>
                </c:pt>
                <c:pt idx="34123" formatCode="General">
                  <c:v>-234.423</c:v>
                </c:pt>
                <c:pt idx="34124" formatCode="General">
                  <c:v>-227.655</c:v>
                </c:pt>
                <c:pt idx="34125" formatCode="General">
                  <c:v>-220.20099999999999</c:v>
                </c:pt>
                <c:pt idx="34126" formatCode="General">
                  <c:v>-212.11500000000001</c:v>
                </c:pt>
                <c:pt idx="34127" formatCode="General">
                  <c:v>-203.589</c:v>
                </c:pt>
                <c:pt idx="34128" formatCode="General">
                  <c:v>-194.852</c:v>
                </c:pt>
                <c:pt idx="34129" formatCode="General">
                  <c:v>-186.08699999999999</c:v>
                </c:pt>
                <c:pt idx="34130" formatCode="General">
                  <c:v>-177.47</c:v>
                </c:pt>
                <c:pt idx="34131" formatCode="General">
                  <c:v>-169.108</c:v>
                </c:pt>
                <c:pt idx="34132" formatCode="General">
                  <c:v>-161.07300000000001</c:v>
                </c:pt>
                <c:pt idx="34133" formatCode="General">
                  <c:v>-153.39400000000001</c:v>
                </c:pt>
                <c:pt idx="34134" formatCode="General">
                  <c:v>-145.983</c:v>
                </c:pt>
                <c:pt idx="34135" formatCode="General">
                  <c:v>-138.714</c:v>
                </c:pt>
                <c:pt idx="34136" formatCode="General">
                  <c:v>-131.54</c:v>
                </c:pt>
                <c:pt idx="34137" formatCode="General">
                  <c:v>-124.477</c:v>
                </c:pt>
                <c:pt idx="34138" formatCode="General">
                  <c:v>-117.604</c:v>
                </c:pt>
                <c:pt idx="34139" formatCode="General">
                  <c:v>-111.002</c:v>
                </c:pt>
                <c:pt idx="34140" formatCode="General">
                  <c:v>-104.723</c:v>
                </c:pt>
                <c:pt idx="34141" formatCode="General">
                  <c:v>-98.790400000000005</c:v>
                </c:pt>
                <c:pt idx="34142" formatCode="General">
                  <c:v>-93.206699999999998</c:v>
                </c:pt>
                <c:pt idx="34143" formatCode="General">
                  <c:v>-87.9452</c:v>
                </c:pt>
                <c:pt idx="34144" formatCode="General">
                  <c:v>-82.944299999999998</c:v>
                </c:pt>
                <c:pt idx="34145" formatCode="General">
                  <c:v>-78.102500000000006</c:v>
                </c:pt>
                <c:pt idx="34146" formatCode="General">
                  <c:v>-73.379099999999994</c:v>
                </c:pt>
                <c:pt idx="34147" formatCode="General">
                  <c:v>-68.785399999999996</c:v>
                </c:pt>
                <c:pt idx="34148" formatCode="General">
                  <c:v>-64.321399999999997</c:v>
                </c:pt>
                <c:pt idx="34149" formatCode="General">
                  <c:v>-59.941499999999998</c:v>
                </c:pt>
                <c:pt idx="34150" formatCode="General">
                  <c:v>-55.479100000000003</c:v>
                </c:pt>
                <c:pt idx="34151" formatCode="General">
                  <c:v>-50.789000000000001</c:v>
                </c:pt>
                <c:pt idx="34152" formatCode="General">
                  <c:v>-45.8127</c:v>
                </c:pt>
                <c:pt idx="34153" formatCode="General">
                  <c:v>-40.5762</c:v>
                </c:pt>
                <c:pt idx="34154" formatCode="General">
                  <c:v>-35.150500000000001</c:v>
                </c:pt>
                <c:pt idx="34155" formatCode="General">
                  <c:v>-29.6053</c:v>
                </c:pt>
                <c:pt idx="34156" formatCode="General">
                  <c:v>-23.998899999999999</c:v>
                </c:pt>
                <c:pt idx="34157" formatCode="General">
                  <c:v>-18.345700000000001</c:v>
                </c:pt>
                <c:pt idx="34158" formatCode="General">
                  <c:v>-12.639699999999999</c:v>
                </c:pt>
                <c:pt idx="34159" formatCode="General">
                  <c:v>-6.8579299999999996</c:v>
                </c:pt>
                <c:pt idx="34160" formatCode="General">
                  <c:v>-0.97534699999999996</c:v>
                </c:pt>
                <c:pt idx="34161" formatCode="General">
                  <c:v>5.0244</c:v>
                </c:pt>
                <c:pt idx="34162" formatCode="General">
                  <c:v>11.1225</c:v>
                </c:pt>
                <c:pt idx="34163" formatCode="General">
                  <c:v>17.303999999999998</c:v>
                </c:pt>
                <c:pt idx="34164" formatCode="General">
                  <c:v>23.5869</c:v>
                </c:pt>
                <c:pt idx="34165" formatCode="General">
                  <c:v>29.9636</c:v>
                </c:pt>
                <c:pt idx="34166" formatCode="General">
                  <c:v>36.390700000000002</c:v>
                </c:pt>
                <c:pt idx="34167" formatCode="General">
                  <c:v>42.758800000000001</c:v>
                </c:pt>
                <c:pt idx="34168" formatCode="General">
                  <c:v>48.952300000000001</c:v>
                </c:pt>
                <c:pt idx="34169" formatCode="General">
                  <c:v>54.9711</c:v>
                </c:pt>
                <c:pt idx="34170" formatCode="General">
                  <c:v>60.896999999999998</c:v>
                </c:pt>
                <c:pt idx="34171" formatCode="General">
                  <c:v>66.87</c:v>
                </c:pt>
                <c:pt idx="34172" formatCode="General">
                  <c:v>72.994600000000005</c:v>
                </c:pt>
                <c:pt idx="34173" formatCode="General">
                  <c:v>79.301199999999994</c:v>
                </c:pt>
                <c:pt idx="34174" formatCode="General">
                  <c:v>85.670599999999993</c:v>
                </c:pt>
                <c:pt idx="34175" formatCode="General">
                  <c:v>91.950999999999993</c:v>
                </c:pt>
                <c:pt idx="34176" formatCode="General">
                  <c:v>98.178399999999996</c:v>
                </c:pt>
                <c:pt idx="34177" formatCode="General">
                  <c:v>104.39700000000001</c:v>
                </c:pt>
                <c:pt idx="34178" formatCode="General">
                  <c:v>110.574</c:v>
                </c:pt>
                <c:pt idx="34179" formatCode="General">
                  <c:v>116.717</c:v>
                </c:pt>
                <c:pt idx="34180" formatCode="General">
                  <c:v>122.881</c:v>
                </c:pt>
                <c:pt idx="34181" formatCode="General">
                  <c:v>129.10300000000001</c:v>
                </c:pt>
                <c:pt idx="34182" formatCode="General">
                  <c:v>135.37700000000001</c:v>
                </c:pt>
                <c:pt idx="34183" formatCode="General">
                  <c:v>141.62899999999999</c:v>
                </c:pt>
                <c:pt idx="34184" formatCode="General">
                  <c:v>147.78100000000001</c:v>
                </c:pt>
                <c:pt idx="34185" formatCode="General">
                  <c:v>153.798</c:v>
                </c:pt>
                <c:pt idx="34186" formatCode="General">
                  <c:v>159.69399999999999</c:v>
                </c:pt>
                <c:pt idx="34187" formatCode="General">
                  <c:v>165.51499999999999</c:v>
                </c:pt>
                <c:pt idx="34188" formatCode="General">
                  <c:v>171.28</c:v>
                </c:pt>
                <c:pt idx="34189" formatCode="General">
                  <c:v>176.988</c:v>
                </c:pt>
                <c:pt idx="34190" formatCode="General">
                  <c:v>182.613</c:v>
                </c:pt>
                <c:pt idx="34191" formatCode="General">
                  <c:v>188.137</c:v>
                </c:pt>
                <c:pt idx="34192" formatCode="General">
                  <c:v>193.57</c:v>
                </c:pt>
                <c:pt idx="34193" formatCode="General">
                  <c:v>198.905</c:v>
                </c:pt>
                <c:pt idx="34194" formatCode="General">
                  <c:v>204.12299999999999</c:v>
                </c:pt>
                <c:pt idx="34195" formatCode="General">
                  <c:v>209.24799999999999</c:v>
                </c:pt>
                <c:pt idx="34196" formatCode="General">
                  <c:v>214.3</c:v>
                </c:pt>
                <c:pt idx="34197" formatCode="General">
                  <c:v>219.21799999999999</c:v>
                </c:pt>
                <c:pt idx="34198" formatCode="General">
                  <c:v>223.934</c:v>
                </c:pt>
                <c:pt idx="34199" formatCode="General">
                  <c:v>228.40299999999999</c:v>
                </c:pt>
                <c:pt idx="34200" formatCode="General">
                  <c:v>232.697</c:v>
                </c:pt>
                <c:pt idx="34201" formatCode="General">
                  <c:v>236.96199999999999</c:v>
                </c:pt>
                <c:pt idx="34202" formatCode="General">
                  <c:v>241.25700000000001</c:v>
                </c:pt>
                <c:pt idx="34203" formatCode="General">
                  <c:v>245.601</c:v>
                </c:pt>
                <c:pt idx="34204" formatCode="General">
                  <c:v>250.03299999999999</c:v>
                </c:pt>
                <c:pt idx="34205" formatCode="General">
                  <c:v>254.55600000000001</c:v>
                </c:pt>
                <c:pt idx="34206" formatCode="General">
                  <c:v>259.13200000000001</c:v>
                </c:pt>
                <c:pt idx="34207" formatCode="General">
                  <c:v>263.774</c:v>
                </c:pt>
                <c:pt idx="34208" formatCode="General">
                  <c:v>268.51799999999997</c:v>
                </c:pt>
                <c:pt idx="34209" formatCode="General">
                  <c:v>273.26400000000001</c:v>
                </c:pt>
                <c:pt idx="34210" formatCode="General">
                  <c:v>277.88400000000001</c:v>
                </c:pt>
                <c:pt idx="34211" formatCode="General">
                  <c:v>282.29899999999998</c:v>
                </c:pt>
                <c:pt idx="34212" formatCode="General">
                  <c:v>286.50700000000001</c:v>
                </c:pt>
                <c:pt idx="34213" formatCode="General">
                  <c:v>290.62200000000001</c:v>
                </c:pt>
                <c:pt idx="34214" formatCode="General">
                  <c:v>294.79399999999998</c:v>
                </c:pt>
                <c:pt idx="34215" formatCode="General">
                  <c:v>299.12200000000001</c:v>
                </c:pt>
                <c:pt idx="34216" formatCode="General">
                  <c:v>303.60599999999999</c:v>
                </c:pt>
                <c:pt idx="34217" formatCode="General">
                  <c:v>308.22000000000003</c:v>
                </c:pt>
                <c:pt idx="34218" formatCode="General">
                  <c:v>312.94200000000001</c:v>
                </c:pt>
                <c:pt idx="34219" formatCode="General">
                  <c:v>317.762</c:v>
                </c:pt>
                <c:pt idx="34220" formatCode="General">
                  <c:v>322.69400000000002</c:v>
                </c:pt>
                <c:pt idx="34221" formatCode="General">
                  <c:v>327.702</c:v>
                </c:pt>
                <c:pt idx="34222" formatCode="General">
                  <c:v>332.72699999999998</c:v>
                </c:pt>
                <c:pt idx="34223" formatCode="General">
                  <c:v>337.76</c:v>
                </c:pt>
                <c:pt idx="34224" formatCode="General">
                  <c:v>342.79700000000003</c:v>
                </c:pt>
                <c:pt idx="34225" formatCode="General">
                  <c:v>347.80599999999998</c:v>
                </c:pt>
                <c:pt idx="34226" formatCode="General">
                  <c:v>352.70100000000002</c:v>
                </c:pt>
                <c:pt idx="34227" formatCode="General">
                  <c:v>357.37</c:v>
                </c:pt>
                <c:pt idx="34228" formatCode="General">
                  <c:v>361.77</c:v>
                </c:pt>
                <c:pt idx="34229" formatCode="General">
                  <c:v>365.892</c:v>
                </c:pt>
                <c:pt idx="34230" formatCode="General">
                  <c:v>369.74099999999999</c:v>
                </c:pt>
                <c:pt idx="34231" formatCode="General">
                  <c:v>373.35700000000003</c:v>
                </c:pt>
                <c:pt idx="34232" formatCode="General">
                  <c:v>376.82799999999997</c:v>
                </c:pt>
                <c:pt idx="34233" formatCode="General">
                  <c:v>380.25700000000001</c:v>
                </c:pt>
                <c:pt idx="34234" formatCode="General">
                  <c:v>383.72699999999998</c:v>
                </c:pt>
                <c:pt idx="34235" formatCode="General">
                  <c:v>387.26799999999997</c:v>
                </c:pt>
                <c:pt idx="34236" formatCode="General">
                  <c:v>390.87599999999998</c:v>
                </c:pt>
                <c:pt idx="34237" formatCode="General">
                  <c:v>394.53899999999999</c:v>
                </c:pt>
                <c:pt idx="34238" formatCode="General">
                  <c:v>398.24799999999999</c:v>
                </c:pt>
                <c:pt idx="34239" formatCode="General">
                  <c:v>402.01100000000002</c:v>
                </c:pt>
                <c:pt idx="34240" formatCode="General">
                  <c:v>405.80599999999998</c:v>
                </c:pt>
                <c:pt idx="34241" formatCode="General">
                  <c:v>409.596</c:v>
                </c:pt>
                <c:pt idx="34242" formatCode="General">
                  <c:v>413.27600000000001</c:v>
                </c:pt>
                <c:pt idx="34243" formatCode="General">
                  <c:v>416.73099999999999</c:v>
                </c:pt>
                <c:pt idx="34244" formatCode="General">
                  <c:v>419.87900000000002</c:v>
                </c:pt>
                <c:pt idx="34245" formatCode="General">
                  <c:v>422.71899999999999</c:v>
                </c:pt>
                <c:pt idx="34246" formatCode="General">
                  <c:v>425.39699999999999</c:v>
                </c:pt>
                <c:pt idx="34247" formatCode="General">
                  <c:v>428.01499999999999</c:v>
                </c:pt>
                <c:pt idx="34248" formatCode="General">
                  <c:v>430.589</c:v>
                </c:pt>
                <c:pt idx="34249" formatCode="General">
                  <c:v>433.06700000000001</c:v>
                </c:pt>
                <c:pt idx="34250" formatCode="General">
                  <c:v>435.36099999999999</c:v>
                </c:pt>
                <c:pt idx="34251" formatCode="General">
                  <c:v>437.34500000000003</c:v>
                </c:pt>
                <c:pt idx="34252" formatCode="General">
                  <c:v>438.84899999999999</c:v>
                </c:pt>
                <c:pt idx="34253" formatCode="General">
                  <c:v>439.71699999999998</c:v>
                </c:pt>
                <c:pt idx="34254" formatCode="General">
                  <c:v>439.78300000000002</c:v>
                </c:pt>
                <c:pt idx="34255" formatCode="General">
                  <c:v>438.92200000000003</c:v>
                </c:pt>
                <c:pt idx="34256" formatCode="General">
                  <c:v>437.11700000000002</c:v>
                </c:pt>
                <c:pt idx="34257" formatCode="General">
                  <c:v>434.52699999999999</c:v>
                </c:pt>
                <c:pt idx="34258" formatCode="General">
                  <c:v>431.53699999999998</c:v>
                </c:pt>
                <c:pt idx="34259" formatCode="General">
                  <c:v>428.49200000000002</c:v>
                </c:pt>
                <c:pt idx="34260" formatCode="General">
                  <c:v>425.56900000000002</c:v>
                </c:pt>
                <c:pt idx="34261" formatCode="General">
                  <c:v>422.995</c:v>
                </c:pt>
                <c:pt idx="34262" formatCode="General">
                  <c:v>420.96499999999997</c:v>
                </c:pt>
                <c:pt idx="34263" formatCode="General">
                  <c:v>419.43599999999998</c:v>
                </c:pt>
                <c:pt idx="34264" formatCode="General">
                  <c:v>418.31299999999999</c:v>
                </c:pt>
                <c:pt idx="34265" formatCode="General">
                  <c:v>417.55</c:v>
                </c:pt>
                <c:pt idx="34266" formatCode="General">
                  <c:v>417.05200000000002</c:v>
                </c:pt>
                <c:pt idx="34267" formatCode="General">
                  <c:v>416.7</c:v>
                </c:pt>
                <c:pt idx="34268" formatCode="General">
                  <c:v>416.46699999999998</c:v>
                </c:pt>
                <c:pt idx="34269" formatCode="General">
                  <c:v>416.36900000000003</c:v>
                </c:pt>
                <c:pt idx="34270" formatCode="General">
                  <c:v>416.35599999999999</c:v>
                </c:pt>
                <c:pt idx="34271" formatCode="General">
                  <c:v>416.375</c:v>
                </c:pt>
                <c:pt idx="34272" formatCode="General">
                  <c:v>416.38400000000001</c:v>
                </c:pt>
                <c:pt idx="34273" formatCode="General">
                  <c:v>416.36700000000002</c:v>
                </c:pt>
                <c:pt idx="34274" formatCode="General">
                  <c:v>416.32499999999999</c:v>
                </c:pt>
                <c:pt idx="34275" formatCode="General">
                  <c:v>416.24</c:v>
                </c:pt>
                <c:pt idx="34276" formatCode="General">
                  <c:v>416.07600000000002</c:v>
                </c:pt>
                <c:pt idx="34277" formatCode="General">
                  <c:v>415.74099999999999</c:v>
                </c:pt>
                <c:pt idx="34278" formatCode="General">
                  <c:v>415.18099999999998</c:v>
                </c:pt>
                <c:pt idx="34279" formatCode="General">
                  <c:v>414.46600000000001</c:v>
                </c:pt>
                <c:pt idx="34280" formatCode="General">
                  <c:v>413.64299999999997</c:v>
                </c:pt>
                <c:pt idx="34281" formatCode="General">
                  <c:v>412.70299999999997</c:v>
                </c:pt>
                <c:pt idx="34282" formatCode="General">
                  <c:v>411.68799999999999</c:v>
                </c:pt>
                <c:pt idx="34283" formatCode="General">
                  <c:v>410.637</c:v>
                </c:pt>
                <c:pt idx="34284" formatCode="General">
                  <c:v>409.52800000000002</c:v>
                </c:pt>
                <c:pt idx="34285" formatCode="General">
                  <c:v>408.34199999999998</c:v>
                </c:pt>
                <c:pt idx="34286" formatCode="General">
                  <c:v>407.08199999999999</c:v>
                </c:pt>
                <c:pt idx="34287" formatCode="General">
                  <c:v>405.8</c:v>
                </c:pt>
                <c:pt idx="34288" formatCode="General">
                  <c:v>404.56700000000001</c:v>
                </c:pt>
                <c:pt idx="34289" formatCode="General">
                  <c:v>403.33800000000002</c:v>
                </c:pt>
                <c:pt idx="34290" formatCode="General">
                  <c:v>402.03500000000003</c:v>
                </c:pt>
                <c:pt idx="34291" formatCode="General">
                  <c:v>400.66399999999999</c:v>
                </c:pt>
                <c:pt idx="34292" formatCode="General">
                  <c:v>399.21899999999999</c:v>
                </c:pt>
                <c:pt idx="34293" formatCode="General">
                  <c:v>397.66399999999999</c:v>
                </c:pt>
                <c:pt idx="34294" formatCode="General">
                  <c:v>395.96800000000002</c:v>
                </c:pt>
                <c:pt idx="34295" formatCode="General">
                  <c:v>394.11099999999999</c:v>
                </c:pt>
                <c:pt idx="34296" formatCode="General">
                  <c:v>392.14600000000002</c:v>
                </c:pt>
                <c:pt idx="34297" formatCode="General">
                  <c:v>390.14400000000001</c:v>
                </c:pt>
                <c:pt idx="34298" formatCode="General">
                  <c:v>388.17700000000002</c:v>
                </c:pt>
                <c:pt idx="34299" formatCode="General">
                  <c:v>386.37099999999998</c:v>
                </c:pt>
                <c:pt idx="34300" formatCode="General">
                  <c:v>384.892</c:v>
                </c:pt>
                <c:pt idx="34301" formatCode="General">
                  <c:v>383.779</c:v>
                </c:pt>
                <c:pt idx="34302" formatCode="General">
                  <c:v>382.96100000000001</c:v>
                </c:pt>
                <c:pt idx="34303" formatCode="General">
                  <c:v>382.36799999999999</c:v>
                </c:pt>
                <c:pt idx="34304" formatCode="General">
                  <c:v>381.9</c:v>
                </c:pt>
                <c:pt idx="34305" formatCode="General">
                  <c:v>381.42899999999997</c:v>
                </c:pt>
                <c:pt idx="34306" formatCode="General">
                  <c:v>380.80500000000001</c:v>
                </c:pt>
                <c:pt idx="34307" formatCode="General">
                  <c:v>379.90800000000002</c:v>
                </c:pt>
                <c:pt idx="34308" formatCode="General">
                  <c:v>378.66399999999999</c:v>
                </c:pt>
                <c:pt idx="34309" formatCode="General">
                  <c:v>377.04700000000003</c:v>
                </c:pt>
                <c:pt idx="34310" formatCode="General">
                  <c:v>375.15199999999999</c:v>
                </c:pt>
                <c:pt idx="34311" formatCode="General">
                  <c:v>373.06200000000001</c:v>
                </c:pt>
                <c:pt idx="34312" formatCode="General">
                  <c:v>370.68099999999998</c:v>
                </c:pt>
                <c:pt idx="34313" formatCode="General">
                  <c:v>367.90699999999998</c:v>
                </c:pt>
                <c:pt idx="34314" formatCode="General">
                  <c:v>364.69299999999998</c:v>
                </c:pt>
                <c:pt idx="34315" formatCode="General">
                  <c:v>361.07100000000003</c:v>
                </c:pt>
                <c:pt idx="34316" formatCode="General">
                  <c:v>357.11200000000002</c:v>
                </c:pt>
                <c:pt idx="34317" formatCode="General">
                  <c:v>352.90899999999999</c:v>
                </c:pt>
                <c:pt idx="34318" formatCode="General">
                  <c:v>348.54399999999998</c:v>
                </c:pt>
                <c:pt idx="34319" formatCode="General">
                  <c:v>344.03500000000003</c:v>
                </c:pt>
                <c:pt idx="34320" formatCode="General">
                  <c:v>339.40300000000002</c:v>
                </c:pt>
                <c:pt idx="34321" formatCode="General">
                  <c:v>334.678</c:v>
                </c:pt>
                <c:pt idx="34322" formatCode="General">
                  <c:v>329.89699999999999</c:v>
                </c:pt>
                <c:pt idx="34323" formatCode="General">
                  <c:v>325.10599999999999</c:v>
                </c:pt>
                <c:pt idx="34324" formatCode="General">
                  <c:v>320.38400000000001</c:v>
                </c:pt>
                <c:pt idx="34325" formatCode="General">
                  <c:v>315.77600000000001</c:v>
                </c:pt>
                <c:pt idx="34326" formatCode="General">
                  <c:v>311.25</c:v>
                </c:pt>
                <c:pt idx="34327" formatCode="General">
                  <c:v>306.76600000000002</c:v>
                </c:pt>
                <c:pt idx="34328" formatCode="General">
                  <c:v>302.28800000000001</c:v>
                </c:pt>
                <c:pt idx="34329" formatCode="General">
                  <c:v>297.82100000000003</c:v>
                </c:pt>
                <c:pt idx="34330" formatCode="General">
                  <c:v>293.39400000000001</c:v>
                </c:pt>
                <c:pt idx="34331" formatCode="General">
                  <c:v>289.096</c:v>
                </c:pt>
                <c:pt idx="34332" formatCode="General">
                  <c:v>284.98</c:v>
                </c:pt>
                <c:pt idx="34333" formatCode="General">
                  <c:v>280.98700000000002</c:v>
                </c:pt>
                <c:pt idx="34334" formatCode="General">
                  <c:v>276.91899999999998</c:v>
                </c:pt>
                <c:pt idx="34335" formatCode="General">
                  <c:v>272.56799999999998</c:v>
                </c:pt>
                <c:pt idx="34336" formatCode="General">
                  <c:v>267.92</c:v>
                </c:pt>
                <c:pt idx="34337" formatCode="General">
                  <c:v>263.02600000000001</c:v>
                </c:pt>
                <c:pt idx="34338" formatCode="General">
                  <c:v>257.94499999999999</c:v>
                </c:pt>
                <c:pt idx="34339" formatCode="General">
                  <c:v>252.73099999999999</c:v>
                </c:pt>
                <c:pt idx="34340" formatCode="General">
                  <c:v>247.4</c:v>
                </c:pt>
                <c:pt idx="34341" formatCode="General">
                  <c:v>241.916</c:v>
                </c:pt>
                <c:pt idx="34342" formatCode="General">
                  <c:v>236.22</c:v>
                </c:pt>
                <c:pt idx="34343" formatCode="General">
                  <c:v>230.315</c:v>
                </c:pt>
                <c:pt idx="34344" formatCode="General">
                  <c:v>224.23</c:v>
                </c:pt>
                <c:pt idx="34345" formatCode="General">
                  <c:v>217.99799999999999</c:v>
                </c:pt>
                <c:pt idx="34346" formatCode="General">
                  <c:v>211.672</c:v>
                </c:pt>
                <c:pt idx="34347" formatCode="General">
                  <c:v>205.31200000000001</c:v>
                </c:pt>
                <c:pt idx="34348" formatCode="General">
                  <c:v>199.02699999999999</c:v>
                </c:pt>
                <c:pt idx="34349" formatCode="General">
                  <c:v>192.93299999999999</c:v>
                </c:pt>
                <c:pt idx="34350" formatCode="General">
                  <c:v>187.16</c:v>
                </c:pt>
                <c:pt idx="34351" formatCode="General">
                  <c:v>181.80600000000001</c:v>
                </c:pt>
                <c:pt idx="34352" formatCode="General">
                  <c:v>176.852</c:v>
                </c:pt>
                <c:pt idx="34353" formatCode="General">
                  <c:v>172.2</c:v>
                </c:pt>
                <c:pt idx="34354" formatCode="General">
                  <c:v>167.69300000000001</c:v>
                </c:pt>
                <c:pt idx="34355" formatCode="General">
                  <c:v>163.25200000000001</c:v>
                </c:pt>
                <c:pt idx="34356" formatCode="General">
                  <c:v>158.88800000000001</c:v>
                </c:pt>
                <c:pt idx="34357" formatCode="General">
                  <c:v>154.66399999999999</c:v>
                </c:pt>
                <c:pt idx="34358" formatCode="General">
                  <c:v>150.61500000000001</c:v>
                </c:pt>
                <c:pt idx="34359" formatCode="General">
                  <c:v>146.67500000000001</c:v>
                </c:pt>
                <c:pt idx="34360" formatCode="General">
                  <c:v>142.70500000000001</c:v>
                </c:pt>
                <c:pt idx="34361" formatCode="General">
                  <c:v>138.52799999999999</c:v>
                </c:pt>
                <c:pt idx="34362" formatCode="General">
                  <c:v>134.03700000000001</c:v>
                </c:pt>
                <c:pt idx="34363" formatCode="General">
                  <c:v>129.18299999999999</c:v>
                </c:pt>
                <c:pt idx="34364" formatCode="General">
                  <c:v>123.983</c:v>
                </c:pt>
                <c:pt idx="34365" formatCode="General">
                  <c:v>118.461</c:v>
                </c:pt>
                <c:pt idx="34366" formatCode="General">
                  <c:v>112.61</c:v>
                </c:pt>
                <c:pt idx="34367" formatCode="General">
                  <c:v>106.443</c:v>
                </c:pt>
                <c:pt idx="34368" formatCode="General">
                  <c:v>99.990499999999997</c:v>
                </c:pt>
                <c:pt idx="34369" formatCode="General">
                  <c:v>93.309799999999996</c:v>
                </c:pt>
                <c:pt idx="34370" formatCode="General">
                  <c:v>86.468599999999995</c:v>
                </c:pt>
                <c:pt idx="34371" formatCode="General">
                  <c:v>79.533299999999997</c:v>
                </c:pt>
                <c:pt idx="34372" formatCode="General">
                  <c:v>72.574799999999996</c:v>
                </c:pt>
                <c:pt idx="34373" formatCode="General">
                  <c:v>65.650300000000001</c:v>
                </c:pt>
                <c:pt idx="34374" formatCode="General">
                  <c:v>58.8337</c:v>
                </c:pt>
                <c:pt idx="34375" formatCode="General">
                  <c:v>52.199300000000001</c:v>
                </c:pt>
                <c:pt idx="34376" formatCode="General">
                  <c:v>45.803800000000003</c:v>
                </c:pt>
                <c:pt idx="34377" formatCode="General">
                  <c:v>39.665300000000002</c:v>
                </c:pt>
                <c:pt idx="34378" formatCode="General">
                  <c:v>33.593600000000002</c:v>
                </c:pt>
                <c:pt idx="34379" formatCode="General">
                  <c:v>27.3413</c:v>
                </c:pt>
                <c:pt idx="34380" formatCode="General">
                  <c:v>20.776499999999999</c:v>
                </c:pt>
                <c:pt idx="34381" formatCode="General">
                  <c:v>14.0518</c:v>
                </c:pt>
                <c:pt idx="34382" formatCode="General">
                  <c:v>7.4771599999999996</c:v>
                </c:pt>
                <c:pt idx="34383" formatCode="General">
                  <c:v>1.21818</c:v>
                </c:pt>
                <c:pt idx="34384" formatCode="General">
                  <c:v>-4.6343399999999999</c:v>
                </c:pt>
                <c:pt idx="34385" formatCode="General">
                  <c:v>-10.047800000000001</c:v>
                </c:pt>
                <c:pt idx="34386" formatCode="General">
                  <c:v>-15.0458</c:v>
                </c:pt>
                <c:pt idx="34387" formatCode="General">
                  <c:v>-19.7287</c:v>
                </c:pt>
                <c:pt idx="34388" formatCode="General">
                  <c:v>-24.149899999999999</c:v>
                </c:pt>
                <c:pt idx="34389" formatCode="General">
                  <c:v>-28.305900000000001</c:v>
                </c:pt>
                <c:pt idx="34390" formatCode="General">
                  <c:v>-32.239100000000001</c:v>
                </c:pt>
                <c:pt idx="34391" formatCode="General">
                  <c:v>-36.003100000000003</c:v>
                </c:pt>
                <c:pt idx="34392" formatCode="General">
                  <c:v>-39.626800000000003</c:v>
                </c:pt>
                <c:pt idx="34393" formatCode="General">
                  <c:v>-43.166200000000003</c:v>
                </c:pt>
                <c:pt idx="34394" formatCode="General">
                  <c:v>-46.704099999999997</c:v>
                </c:pt>
                <c:pt idx="34395" formatCode="General">
                  <c:v>-50.357100000000003</c:v>
                </c:pt>
                <c:pt idx="34396" formatCode="General">
                  <c:v>-54.237900000000003</c:v>
                </c:pt>
                <c:pt idx="34397" formatCode="General">
                  <c:v>-58.3566</c:v>
                </c:pt>
                <c:pt idx="34398" formatCode="General">
                  <c:v>-62.668500000000002</c:v>
                </c:pt>
                <c:pt idx="34399" formatCode="General">
                  <c:v>-67.070499999999996</c:v>
                </c:pt>
                <c:pt idx="34400" formatCode="General">
                  <c:v>-71.543700000000001</c:v>
                </c:pt>
                <c:pt idx="34401" formatCode="General">
                  <c:v>-76.241</c:v>
                </c:pt>
                <c:pt idx="34402" formatCode="General">
                  <c:v>-81.169899999999998</c:v>
                </c:pt>
                <c:pt idx="34403" formatCode="General">
                  <c:v>-86.248099999999994</c:v>
                </c:pt>
                <c:pt idx="34404" formatCode="General">
                  <c:v>-91.614500000000007</c:v>
                </c:pt>
                <c:pt idx="34405" formatCode="General">
                  <c:v>-97.358599999999996</c:v>
                </c:pt>
                <c:pt idx="34406" formatCode="General">
                  <c:v>-103.30800000000001</c:v>
                </c:pt>
                <c:pt idx="34407" formatCode="General">
                  <c:v>-109.413</c:v>
                </c:pt>
                <c:pt idx="34408" formatCode="General">
                  <c:v>-115.8</c:v>
                </c:pt>
                <c:pt idx="34409" formatCode="General">
                  <c:v>-122.488</c:v>
                </c:pt>
                <c:pt idx="34410" formatCode="General">
                  <c:v>-129.41499999999999</c:v>
                </c:pt>
                <c:pt idx="34411" formatCode="General">
                  <c:v>-136.50200000000001</c:v>
                </c:pt>
                <c:pt idx="34412" formatCode="General">
                  <c:v>-143.61799999999999</c:v>
                </c:pt>
                <c:pt idx="34413" formatCode="General">
                  <c:v>-150.577</c:v>
                </c:pt>
                <c:pt idx="34414" formatCode="General">
                  <c:v>-157.24299999999999</c:v>
                </c:pt>
                <c:pt idx="34415" formatCode="General">
                  <c:v>-163.55799999999999</c:v>
                </c:pt>
                <c:pt idx="34416" formatCode="General">
                  <c:v>-169.529</c:v>
                </c:pt>
                <c:pt idx="34417" formatCode="General">
                  <c:v>-175.19200000000001</c:v>
                </c:pt>
                <c:pt idx="34418" formatCode="General">
                  <c:v>-180.595</c:v>
                </c:pt>
                <c:pt idx="34419" formatCode="General">
                  <c:v>-185.76300000000001</c:v>
                </c:pt>
                <c:pt idx="34420" formatCode="General">
                  <c:v>-190.63</c:v>
                </c:pt>
                <c:pt idx="34421" formatCode="General">
                  <c:v>-195.16399999999999</c:v>
                </c:pt>
                <c:pt idx="34422" formatCode="General">
                  <c:v>-199.381</c:v>
                </c:pt>
                <c:pt idx="34423" formatCode="General">
                  <c:v>-203.22200000000001</c:v>
                </c:pt>
                <c:pt idx="34424" formatCode="General">
                  <c:v>-206.66800000000001</c:v>
                </c:pt>
                <c:pt idx="34425" formatCode="General">
                  <c:v>-209.94200000000001</c:v>
                </c:pt>
                <c:pt idx="34426" formatCode="General">
                  <c:v>-213.20400000000001</c:v>
                </c:pt>
                <c:pt idx="34427" formatCode="General">
                  <c:v>-216.41</c:v>
                </c:pt>
                <c:pt idx="34428" formatCode="General">
                  <c:v>-219.54400000000001</c:v>
                </c:pt>
                <c:pt idx="34429" formatCode="General">
                  <c:v>-222.624</c:v>
                </c:pt>
                <c:pt idx="34430" formatCode="General">
                  <c:v>-225.66399999999999</c:v>
                </c:pt>
                <c:pt idx="34431" formatCode="General">
                  <c:v>-228.68799999999999</c:v>
                </c:pt>
                <c:pt idx="34432" formatCode="General">
                  <c:v>-231.78399999999999</c:v>
                </c:pt>
                <c:pt idx="34433" formatCode="General">
                  <c:v>-235.01300000000001</c:v>
                </c:pt>
                <c:pt idx="34434" formatCode="General">
                  <c:v>-238.33099999999999</c:v>
                </c:pt>
                <c:pt idx="34435" formatCode="General">
                  <c:v>-241.68299999999999</c:v>
                </c:pt>
                <c:pt idx="34436" formatCode="General">
                  <c:v>-245.036</c:v>
                </c:pt>
                <c:pt idx="34437" formatCode="General">
                  <c:v>-248.32599999999999</c:v>
                </c:pt>
                <c:pt idx="34438" formatCode="General">
                  <c:v>-251.535</c:v>
                </c:pt>
                <c:pt idx="34439" formatCode="General">
                  <c:v>-254.82300000000001</c:v>
                </c:pt>
                <c:pt idx="34440" formatCode="General">
                  <c:v>-258.35000000000002</c:v>
                </c:pt>
                <c:pt idx="34441" formatCode="General">
                  <c:v>-262.18099999999998</c:v>
                </c:pt>
                <c:pt idx="34442" formatCode="General">
                  <c:v>-266.26400000000001</c:v>
                </c:pt>
                <c:pt idx="34443" formatCode="General">
                  <c:v>-270.47500000000002</c:v>
                </c:pt>
                <c:pt idx="34444" formatCode="General">
                  <c:v>-274.77800000000002</c:v>
                </c:pt>
                <c:pt idx="34445" formatCode="General">
                  <c:v>-279.18299999999999</c:v>
                </c:pt>
                <c:pt idx="34446" formatCode="General">
                  <c:v>-283.702</c:v>
                </c:pt>
                <c:pt idx="34447" formatCode="General">
                  <c:v>-288.30700000000002</c:v>
                </c:pt>
                <c:pt idx="34448" formatCode="General">
                  <c:v>-292.93099999999998</c:v>
                </c:pt>
                <c:pt idx="34449" formatCode="General">
                  <c:v>-297.45400000000001</c:v>
                </c:pt>
                <c:pt idx="34450" formatCode="General">
                  <c:v>-301.762</c:v>
                </c:pt>
                <c:pt idx="34451" formatCode="General">
                  <c:v>-305.85000000000002</c:v>
                </c:pt>
                <c:pt idx="34452" formatCode="General">
                  <c:v>-309.74799999999999</c:v>
                </c:pt>
                <c:pt idx="34453" formatCode="General">
                  <c:v>-313.46699999999998</c:v>
                </c:pt>
                <c:pt idx="34454" formatCode="General">
                  <c:v>-317.04000000000002</c:v>
                </c:pt>
                <c:pt idx="34455" formatCode="General">
                  <c:v>-320.505</c:v>
                </c:pt>
                <c:pt idx="34456" formatCode="General">
                  <c:v>-323.86599999999999</c:v>
                </c:pt>
                <c:pt idx="34457" formatCode="General">
                  <c:v>-327.12</c:v>
                </c:pt>
                <c:pt idx="34458" formatCode="General">
                  <c:v>-330.37</c:v>
                </c:pt>
                <c:pt idx="34459" formatCode="General">
                  <c:v>-333.69099999999997</c:v>
                </c:pt>
                <c:pt idx="34460" formatCode="General">
                  <c:v>-337.03699999999998</c:v>
                </c:pt>
                <c:pt idx="34461" formatCode="General">
                  <c:v>-340.36200000000002</c:v>
                </c:pt>
                <c:pt idx="34462" formatCode="General">
                  <c:v>-343.64800000000002</c:v>
                </c:pt>
                <c:pt idx="34463" formatCode="General">
                  <c:v>-346.83</c:v>
                </c:pt>
                <c:pt idx="34464" formatCode="General">
                  <c:v>-349.84300000000002</c:v>
                </c:pt>
                <c:pt idx="34465" formatCode="General">
                  <c:v>-352.70600000000002</c:v>
                </c:pt>
                <c:pt idx="34466" formatCode="General">
                  <c:v>-355.471</c:v>
                </c:pt>
                <c:pt idx="34467" formatCode="General">
                  <c:v>-358.20400000000001</c:v>
                </c:pt>
                <c:pt idx="34468" formatCode="General">
                  <c:v>-360.94099999999997</c:v>
                </c:pt>
                <c:pt idx="34469" formatCode="General">
                  <c:v>-363.66399999999999</c:v>
                </c:pt>
                <c:pt idx="34470" formatCode="General">
                  <c:v>-366.286</c:v>
                </c:pt>
                <c:pt idx="34471" formatCode="General">
                  <c:v>-368.71499999999997</c:v>
                </c:pt>
                <c:pt idx="34472" formatCode="General">
                  <c:v>-370.96600000000001</c:v>
                </c:pt>
                <c:pt idx="34473" formatCode="General">
                  <c:v>-373.06200000000001</c:v>
                </c:pt>
                <c:pt idx="34474" formatCode="General">
                  <c:v>-375.02100000000002</c:v>
                </c:pt>
                <c:pt idx="34475" formatCode="General">
                  <c:v>-376.91500000000002</c:v>
                </c:pt>
                <c:pt idx="34476" formatCode="General">
                  <c:v>-378.84300000000002</c:v>
                </c:pt>
                <c:pt idx="34477" formatCode="General">
                  <c:v>-380.87599999999998</c:v>
                </c:pt>
                <c:pt idx="34478" formatCode="General">
                  <c:v>-383.04300000000001</c:v>
                </c:pt>
                <c:pt idx="34479" formatCode="General">
                  <c:v>-385.33100000000002</c:v>
                </c:pt>
                <c:pt idx="34480" formatCode="General">
                  <c:v>-387.71</c:v>
                </c:pt>
                <c:pt idx="34481" formatCode="General">
                  <c:v>-390.14800000000002</c:v>
                </c:pt>
                <c:pt idx="34482" formatCode="General">
                  <c:v>-392.55700000000002</c:v>
                </c:pt>
                <c:pt idx="34483" formatCode="General">
                  <c:v>-394.834</c:v>
                </c:pt>
                <c:pt idx="34484" formatCode="General">
                  <c:v>-397.02699999999999</c:v>
                </c:pt>
                <c:pt idx="34485" formatCode="General">
                  <c:v>-399.22899999999998</c:v>
                </c:pt>
                <c:pt idx="34486" formatCode="General">
                  <c:v>-401.464</c:v>
                </c:pt>
                <c:pt idx="34487" formatCode="General">
                  <c:v>-403.74099999999999</c:v>
                </c:pt>
                <c:pt idx="34488" formatCode="General">
                  <c:v>-406.03199999999998</c:v>
                </c:pt>
                <c:pt idx="34489" formatCode="General">
                  <c:v>-408.42700000000002</c:v>
                </c:pt>
                <c:pt idx="34490" formatCode="General">
                  <c:v>-411.05399999999997</c:v>
                </c:pt>
                <c:pt idx="34491" formatCode="General">
                  <c:v>-413.93599999999998</c:v>
                </c:pt>
                <c:pt idx="34492" formatCode="General">
                  <c:v>-417.029</c:v>
                </c:pt>
                <c:pt idx="34493" formatCode="General">
                  <c:v>-420.19</c:v>
                </c:pt>
                <c:pt idx="34494" formatCode="General">
                  <c:v>-423.23899999999998</c:v>
                </c:pt>
                <c:pt idx="34495" formatCode="General">
                  <c:v>-426.012</c:v>
                </c:pt>
                <c:pt idx="34496" formatCode="General">
                  <c:v>-428.423</c:v>
                </c:pt>
                <c:pt idx="34497" formatCode="General">
                  <c:v>-430.447</c:v>
                </c:pt>
                <c:pt idx="34498" formatCode="General">
                  <c:v>-432.06</c:v>
                </c:pt>
                <c:pt idx="34499" formatCode="General">
                  <c:v>-433.25400000000002</c:v>
                </c:pt>
                <c:pt idx="34500" formatCode="General">
                  <c:v>-434.08199999999999</c:v>
                </c:pt>
                <c:pt idx="34501" formatCode="General">
                  <c:v>-434.67200000000003</c:v>
                </c:pt>
                <c:pt idx="34502" formatCode="General">
                  <c:v>-435.15800000000002</c:v>
                </c:pt>
                <c:pt idx="34503" formatCode="General">
                  <c:v>-435.56</c:v>
                </c:pt>
                <c:pt idx="34504" formatCode="General">
                  <c:v>-435.83300000000003</c:v>
                </c:pt>
                <c:pt idx="34505" formatCode="General">
                  <c:v>-435.94499999999999</c:v>
                </c:pt>
                <c:pt idx="34506" formatCode="General">
                  <c:v>-435.87900000000002</c:v>
                </c:pt>
                <c:pt idx="34507" formatCode="General">
                  <c:v>-435.666</c:v>
                </c:pt>
                <c:pt idx="34508" formatCode="General">
                  <c:v>-435.30799999999999</c:v>
                </c:pt>
                <c:pt idx="34509" formatCode="General">
                  <c:v>-434.78300000000002</c:v>
                </c:pt>
                <c:pt idx="34510" formatCode="General">
                  <c:v>-434</c:v>
                </c:pt>
                <c:pt idx="34511" formatCode="General">
                  <c:v>-432.90100000000001</c:v>
                </c:pt>
                <c:pt idx="34512" formatCode="General">
                  <c:v>-431.67399999999998</c:v>
                </c:pt>
                <c:pt idx="34513" formatCode="General">
                  <c:v>-430.53399999999999</c:v>
                </c:pt>
                <c:pt idx="34514" formatCode="General">
                  <c:v>-429.56900000000002</c:v>
                </c:pt>
                <c:pt idx="34515" formatCode="General">
                  <c:v>-428.745</c:v>
                </c:pt>
                <c:pt idx="34516" formatCode="General">
                  <c:v>-427.93</c:v>
                </c:pt>
                <c:pt idx="34517" formatCode="General">
                  <c:v>-427.07400000000001</c:v>
                </c:pt>
                <c:pt idx="34518" formatCode="General">
                  <c:v>-426.18200000000002</c:v>
                </c:pt>
                <c:pt idx="34519" formatCode="General">
                  <c:v>-425.29899999999998</c:v>
                </c:pt>
                <c:pt idx="34520" formatCode="General">
                  <c:v>-424.45600000000002</c:v>
                </c:pt>
                <c:pt idx="34521" formatCode="General">
                  <c:v>-423.62299999999999</c:v>
                </c:pt>
                <c:pt idx="34522" formatCode="General">
                  <c:v>-422.71800000000002</c:v>
                </c:pt>
                <c:pt idx="34523" formatCode="General">
                  <c:v>-421.65</c:v>
                </c:pt>
                <c:pt idx="34524" formatCode="General">
                  <c:v>-420.37200000000001</c:v>
                </c:pt>
                <c:pt idx="34525" formatCode="General">
                  <c:v>-418.86200000000002</c:v>
                </c:pt>
                <c:pt idx="34526" formatCode="General">
                  <c:v>-417.14</c:v>
                </c:pt>
                <c:pt idx="34527" formatCode="General">
                  <c:v>-415.23700000000002</c:v>
                </c:pt>
                <c:pt idx="34528" formatCode="General">
                  <c:v>-413.17500000000001</c:v>
                </c:pt>
                <c:pt idx="34529" formatCode="General">
                  <c:v>-410.96600000000001</c:v>
                </c:pt>
                <c:pt idx="34530" formatCode="General">
                  <c:v>-408.60899999999998</c:v>
                </c:pt>
                <c:pt idx="34531" formatCode="General">
                  <c:v>-406.04300000000001</c:v>
                </c:pt>
                <c:pt idx="34532" formatCode="General">
                  <c:v>-403.18799999999999</c:v>
                </c:pt>
                <c:pt idx="34533" formatCode="General">
                  <c:v>-399.95800000000003</c:v>
                </c:pt>
                <c:pt idx="34534" formatCode="General">
                  <c:v>-396.39100000000002</c:v>
                </c:pt>
                <c:pt idx="34535" formatCode="General">
                  <c:v>-392.69200000000001</c:v>
                </c:pt>
                <c:pt idx="34536" formatCode="General">
                  <c:v>-389.036</c:v>
                </c:pt>
                <c:pt idx="34537" formatCode="General">
                  <c:v>-385.53399999999999</c:v>
                </c:pt>
                <c:pt idx="34538" formatCode="General">
                  <c:v>-382.096</c:v>
                </c:pt>
                <c:pt idx="34539" formatCode="General">
                  <c:v>-378.58600000000001</c:v>
                </c:pt>
                <c:pt idx="34540" formatCode="General">
                  <c:v>-374.93</c:v>
                </c:pt>
                <c:pt idx="34541" formatCode="General">
                  <c:v>-371.08300000000003</c:v>
                </c:pt>
                <c:pt idx="34542" formatCode="General">
                  <c:v>-367.07</c:v>
                </c:pt>
                <c:pt idx="34543" formatCode="General">
                  <c:v>-362.93200000000002</c:v>
                </c:pt>
                <c:pt idx="34544" formatCode="General">
                  <c:v>-358.71499999999997</c:v>
                </c:pt>
                <c:pt idx="34545" formatCode="General">
                  <c:v>-354.49900000000002</c:v>
                </c:pt>
                <c:pt idx="34546" formatCode="General">
                  <c:v>-350.428</c:v>
                </c:pt>
                <c:pt idx="34547" formatCode="General">
                  <c:v>-346.73500000000001</c:v>
                </c:pt>
                <c:pt idx="34548" formatCode="General">
                  <c:v>-343.649</c:v>
                </c:pt>
                <c:pt idx="34549" formatCode="General">
                  <c:v>-341.30599999999998</c:v>
                </c:pt>
                <c:pt idx="34550" formatCode="General">
                  <c:v>-339.62900000000002</c:v>
                </c:pt>
                <c:pt idx="34551" formatCode="General">
                  <c:v>-338.43099999999998</c:v>
                </c:pt>
                <c:pt idx="34552" formatCode="General">
                  <c:v>-337.36599999999999</c:v>
                </c:pt>
                <c:pt idx="34553" formatCode="General">
                  <c:v>-336.08600000000001</c:v>
                </c:pt>
                <c:pt idx="34554" formatCode="General">
                  <c:v>-334.44499999999999</c:v>
                </c:pt>
                <c:pt idx="34555" formatCode="General">
                  <c:v>-332.37</c:v>
                </c:pt>
                <c:pt idx="34556" formatCode="General">
                  <c:v>-329.88200000000001</c:v>
                </c:pt>
                <c:pt idx="34557" formatCode="General">
                  <c:v>-327.07600000000002</c:v>
                </c:pt>
                <c:pt idx="34558" formatCode="General">
                  <c:v>-324.077</c:v>
                </c:pt>
                <c:pt idx="34559" formatCode="General">
                  <c:v>-321.06299999999999</c:v>
                </c:pt>
                <c:pt idx="34560" formatCode="General">
                  <c:v>-318.18400000000003</c:v>
                </c:pt>
                <c:pt idx="34561" formatCode="General">
                  <c:v>-315.44400000000002</c:v>
                </c:pt>
                <c:pt idx="34562" formatCode="General">
                  <c:v>-312.74799999999999</c:v>
                </c:pt>
                <c:pt idx="34563" formatCode="General">
                  <c:v>-309.93799999999999</c:v>
                </c:pt>
                <c:pt idx="34564" formatCode="General">
                  <c:v>-306.85899999999998</c:v>
                </c:pt>
                <c:pt idx="34565" formatCode="General">
                  <c:v>-303.39400000000001</c:v>
                </c:pt>
                <c:pt idx="34566" formatCode="General">
                  <c:v>-299.52800000000002</c:v>
                </c:pt>
                <c:pt idx="34567" formatCode="General">
                  <c:v>-295.29399999999998</c:v>
                </c:pt>
                <c:pt idx="34568" formatCode="General">
                  <c:v>-290.75299999999999</c:v>
                </c:pt>
                <c:pt idx="34569" formatCode="General">
                  <c:v>-285.96899999999999</c:v>
                </c:pt>
                <c:pt idx="34570" formatCode="General">
                  <c:v>-280.99099999999999</c:v>
                </c:pt>
                <c:pt idx="34571" formatCode="General">
                  <c:v>-275.86099999999999</c:v>
                </c:pt>
                <c:pt idx="34572" formatCode="General">
                  <c:v>-270.61700000000002</c:v>
                </c:pt>
                <c:pt idx="34573" formatCode="General">
                  <c:v>-265.30200000000002</c:v>
                </c:pt>
                <c:pt idx="34574" formatCode="General">
                  <c:v>-259.96199999999999</c:v>
                </c:pt>
                <c:pt idx="34575" formatCode="General">
                  <c:v>-254.64500000000001</c:v>
                </c:pt>
                <c:pt idx="34576" formatCode="General">
                  <c:v>-249.35599999999999</c:v>
                </c:pt>
                <c:pt idx="34577" formatCode="General">
                  <c:v>-244.06700000000001</c:v>
                </c:pt>
                <c:pt idx="34578" formatCode="General">
                  <c:v>-238.91</c:v>
                </c:pt>
                <c:pt idx="34579" formatCode="General">
                  <c:v>-234.041</c:v>
                </c:pt>
                <c:pt idx="34580" formatCode="General">
                  <c:v>-229.495</c:v>
                </c:pt>
                <c:pt idx="34581" formatCode="General">
                  <c:v>-225.22900000000001</c:v>
                </c:pt>
                <c:pt idx="34582" formatCode="General">
                  <c:v>-221.09800000000001</c:v>
                </c:pt>
                <c:pt idx="34583" formatCode="General">
                  <c:v>-216.994</c:v>
                </c:pt>
                <c:pt idx="34584" formatCode="General">
                  <c:v>-212.863</c:v>
                </c:pt>
                <c:pt idx="34585" formatCode="General">
                  <c:v>-208.64599999999999</c:v>
                </c:pt>
                <c:pt idx="34586" formatCode="General">
                  <c:v>-204.285</c:v>
                </c:pt>
                <c:pt idx="34587" formatCode="General">
                  <c:v>-199.73</c:v>
                </c:pt>
                <c:pt idx="34588" formatCode="General">
                  <c:v>-194.96799999999999</c:v>
                </c:pt>
                <c:pt idx="34589" formatCode="General">
                  <c:v>-190.02799999999999</c:v>
                </c:pt>
                <c:pt idx="34590" formatCode="General">
                  <c:v>-184.971</c:v>
                </c:pt>
                <c:pt idx="34591" formatCode="General">
                  <c:v>-179.857</c:v>
                </c:pt>
                <c:pt idx="34592" formatCode="General">
                  <c:v>-174.71600000000001</c:v>
                </c:pt>
                <c:pt idx="34593" formatCode="General">
                  <c:v>-169.547</c:v>
                </c:pt>
                <c:pt idx="34594" formatCode="General">
                  <c:v>-164.27</c:v>
                </c:pt>
                <c:pt idx="34595" formatCode="General">
                  <c:v>-158.79900000000001</c:v>
                </c:pt>
                <c:pt idx="34596" formatCode="General">
                  <c:v>-153.07900000000001</c:v>
                </c:pt>
                <c:pt idx="34597" formatCode="General">
                  <c:v>-147.124</c:v>
                </c:pt>
                <c:pt idx="34598" formatCode="General">
                  <c:v>-140.988</c:v>
                </c:pt>
                <c:pt idx="34599" formatCode="General">
                  <c:v>-134.68299999999999</c:v>
                </c:pt>
                <c:pt idx="34600" formatCode="General">
                  <c:v>-128.196</c:v>
                </c:pt>
                <c:pt idx="34601" formatCode="General">
                  <c:v>-121.51900000000001</c:v>
                </c:pt>
                <c:pt idx="34602" formatCode="General">
                  <c:v>-114.661</c:v>
                </c:pt>
                <c:pt idx="34603" formatCode="General">
                  <c:v>-107.65300000000001</c:v>
                </c:pt>
                <c:pt idx="34604" formatCode="General">
                  <c:v>-100.54600000000001</c:v>
                </c:pt>
                <c:pt idx="34605" formatCode="General">
                  <c:v>-93.405199999999994</c:v>
                </c:pt>
                <c:pt idx="34606" formatCode="General">
                  <c:v>-86.333699999999993</c:v>
                </c:pt>
                <c:pt idx="34607" formatCode="General">
                  <c:v>-79.431899999999999</c:v>
                </c:pt>
                <c:pt idx="34608" formatCode="General">
                  <c:v>-72.741399999999999</c:v>
                </c:pt>
                <c:pt idx="34609" formatCode="General">
                  <c:v>-66.296499999999995</c:v>
                </c:pt>
                <c:pt idx="34610" formatCode="General">
                  <c:v>-60.118200000000002</c:v>
                </c:pt>
                <c:pt idx="34611" formatCode="General">
                  <c:v>-54.125999999999998</c:v>
                </c:pt>
                <c:pt idx="34612" formatCode="General">
                  <c:v>-48.209499999999998</c:v>
                </c:pt>
                <c:pt idx="34613" formatCode="General">
                  <c:v>-42.296100000000003</c:v>
                </c:pt>
                <c:pt idx="34614" formatCode="General">
                  <c:v>-36.429400000000001</c:v>
                </c:pt>
                <c:pt idx="34615" formatCode="General">
                  <c:v>-30.851600000000001</c:v>
                </c:pt>
                <c:pt idx="34616" formatCode="General">
                  <c:v>-25.763999999999999</c:v>
                </c:pt>
                <c:pt idx="34617" formatCode="General">
                  <c:v>-21.252099999999999</c:v>
                </c:pt>
                <c:pt idx="34618" formatCode="General">
                  <c:v>-17.194299999999998</c:v>
                </c:pt>
                <c:pt idx="34619" formatCode="General">
                  <c:v>-13.403600000000001</c:v>
                </c:pt>
                <c:pt idx="34620" formatCode="General">
                  <c:v>-9.8503399999999992</c:v>
                </c:pt>
                <c:pt idx="34621" formatCode="General">
                  <c:v>-6.4814400000000001</c:v>
                </c:pt>
                <c:pt idx="34622" formatCode="General">
                  <c:v>-3.1415299999999999</c:v>
                </c:pt>
                <c:pt idx="34623" formatCode="General">
                  <c:v>0.32536500000000002</c:v>
                </c:pt>
                <c:pt idx="34624" formatCode="General">
                  <c:v>4.0128399999999997</c:v>
                </c:pt>
                <c:pt idx="34625" formatCode="General">
                  <c:v>7.8789499999999997</c:v>
                </c:pt>
                <c:pt idx="34626" formatCode="General">
                  <c:v>11.8323</c:v>
                </c:pt>
                <c:pt idx="34627" formatCode="General">
                  <c:v>15.7834</c:v>
                </c:pt>
                <c:pt idx="34628" formatCode="General">
                  <c:v>19.6568</c:v>
                </c:pt>
                <c:pt idx="34629" formatCode="General">
                  <c:v>23.452100000000002</c:v>
                </c:pt>
                <c:pt idx="34630" formatCode="General">
                  <c:v>27.245899999999999</c:v>
                </c:pt>
                <c:pt idx="34631" formatCode="General">
                  <c:v>31.157699999999998</c:v>
                </c:pt>
                <c:pt idx="34632" formatCode="General">
                  <c:v>35.302999999999997</c:v>
                </c:pt>
                <c:pt idx="34633" formatCode="General">
                  <c:v>39.7669</c:v>
                </c:pt>
                <c:pt idx="34634" formatCode="General">
                  <c:v>44.5595</c:v>
                </c:pt>
                <c:pt idx="34635" formatCode="General">
                  <c:v>49.547800000000002</c:v>
                </c:pt>
                <c:pt idx="34636" formatCode="General">
                  <c:v>54.479100000000003</c:v>
                </c:pt>
                <c:pt idx="34637" formatCode="General">
                  <c:v>59.176699999999997</c:v>
                </c:pt>
                <c:pt idx="34638" formatCode="General">
                  <c:v>63.559100000000001</c:v>
                </c:pt>
                <c:pt idx="34639" formatCode="General">
                  <c:v>67.803399999999996</c:v>
                </c:pt>
                <c:pt idx="34640" formatCode="General">
                  <c:v>72.128399999999999</c:v>
                </c:pt>
                <c:pt idx="34641" formatCode="General">
                  <c:v>76.587199999999996</c:v>
                </c:pt>
                <c:pt idx="34642" formatCode="General">
                  <c:v>81.218299999999999</c:v>
                </c:pt>
                <c:pt idx="34643" formatCode="General">
                  <c:v>86.020300000000006</c:v>
                </c:pt>
                <c:pt idx="34644" formatCode="General">
                  <c:v>90.918999999999997</c:v>
                </c:pt>
                <c:pt idx="34645" formatCode="General">
                  <c:v>95.829800000000006</c:v>
                </c:pt>
                <c:pt idx="34646" formatCode="General">
                  <c:v>100.771</c:v>
                </c:pt>
                <c:pt idx="34647" formatCode="General">
                  <c:v>105.79900000000001</c:v>
                </c:pt>
                <c:pt idx="34648" formatCode="General">
                  <c:v>110.997</c:v>
                </c:pt>
                <c:pt idx="34649" formatCode="General">
                  <c:v>116.363</c:v>
                </c:pt>
                <c:pt idx="34650" formatCode="General">
                  <c:v>121.795</c:v>
                </c:pt>
                <c:pt idx="34651" formatCode="General">
                  <c:v>127.164</c:v>
                </c:pt>
                <c:pt idx="34652" formatCode="General">
                  <c:v>132.36000000000001</c:v>
                </c:pt>
                <c:pt idx="34653" formatCode="General">
                  <c:v>137.44</c:v>
                </c:pt>
                <c:pt idx="34654" formatCode="General">
                  <c:v>142.501</c:v>
                </c:pt>
                <c:pt idx="34655" formatCode="General">
                  <c:v>147.601</c:v>
                </c:pt>
                <c:pt idx="34656" formatCode="General">
                  <c:v>152.82599999999999</c:v>
                </c:pt>
                <c:pt idx="34657" formatCode="General">
                  <c:v>158.23699999999999</c:v>
                </c:pt>
                <c:pt idx="34658" formatCode="General">
                  <c:v>163.839</c:v>
                </c:pt>
                <c:pt idx="34659" formatCode="General">
                  <c:v>169.614</c:v>
                </c:pt>
                <c:pt idx="34660" formatCode="General">
                  <c:v>175.53899999999999</c:v>
                </c:pt>
                <c:pt idx="34661" formatCode="General">
                  <c:v>181.56700000000001</c:v>
                </c:pt>
                <c:pt idx="34662" formatCode="General">
                  <c:v>187.60400000000001</c:v>
                </c:pt>
                <c:pt idx="34663" formatCode="General">
                  <c:v>193.559</c:v>
                </c:pt>
                <c:pt idx="34664" formatCode="General">
                  <c:v>199.374</c:v>
                </c:pt>
                <c:pt idx="34665" formatCode="General">
                  <c:v>205.024</c:v>
                </c:pt>
                <c:pt idx="34666" formatCode="General">
                  <c:v>210.51400000000001</c:v>
                </c:pt>
                <c:pt idx="34667" formatCode="General">
                  <c:v>215.89099999999999</c:v>
                </c:pt>
                <c:pt idx="34668" formatCode="General">
                  <c:v>221.22399999999999</c:v>
                </c:pt>
                <c:pt idx="34669" formatCode="General">
                  <c:v>226.57400000000001</c:v>
                </c:pt>
                <c:pt idx="34670" formatCode="General">
                  <c:v>232</c:v>
                </c:pt>
                <c:pt idx="34671" formatCode="General">
                  <c:v>237.542</c:v>
                </c:pt>
                <c:pt idx="34672" formatCode="General">
                  <c:v>243.13300000000001</c:v>
                </c:pt>
                <c:pt idx="34673" formatCode="General">
                  <c:v>248.67599999999999</c:v>
                </c:pt>
                <c:pt idx="34674" formatCode="General">
                  <c:v>254.137</c:v>
                </c:pt>
                <c:pt idx="34675" formatCode="General">
                  <c:v>259.48599999999999</c:v>
                </c:pt>
                <c:pt idx="34676" formatCode="General">
                  <c:v>264.69400000000002</c:v>
                </c:pt>
                <c:pt idx="34677" formatCode="General">
                  <c:v>269.72899999999998</c:v>
                </c:pt>
                <c:pt idx="34678" formatCode="General">
                  <c:v>274.56799999999998</c:v>
                </c:pt>
                <c:pt idx="34679" formatCode="General">
                  <c:v>279.16399999999999</c:v>
                </c:pt>
                <c:pt idx="34680" formatCode="General">
                  <c:v>283.49400000000003</c:v>
                </c:pt>
                <c:pt idx="34681" formatCode="General">
                  <c:v>287.62900000000002</c:v>
                </c:pt>
                <c:pt idx="34682" formatCode="General">
                  <c:v>291.65499999999997</c:v>
                </c:pt>
                <c:pt idx="34683" formatCode="General">
                  <c:v>295.63099999999997</c:v>
                </c:pt>
                <c:pt idx="34684" formatCode="General">
                  <c:v>299.47500000000002</c:v>
                </c:pt>
                <c:pt idx="34685" formatCode="General">
                  <c:v>303.02499999999998</c:v>
                </c:pt>
                <c:pt idx="34686" formatCode="General">
                  <c:v>306.29300000000001</c:v>
                </c:pt>
                <c:pt idx="34687" formatCode="General">
                  <c:v>309.37099999999998</c:v>
                </c:pt>
                <c:pt idx="34688" formatCode="General">
                  <c:v>312.41199999999998</c:v>
                </c:pt>
                <c:pt idx="34689" formatCode="General">
                  <c:v>315.53800000000001</c:v>
                </c:pt>
                <c:pt idx="34690" formatCode="General">
                  <c:v>318.75099999999998</c:v>
                </c:pt>
                <c:pt idx="34691" formatCode="General">
                  <c:v>321.92500000000001</c:v>
                </c:pt>
                <c:pt idx="34692" formatCode="General">
                  <c:v>324.90300000000002</c:v>
                </c:pt>
                <c:pt idx="34693" formatCode="General">
                  <c:v>327.66300000000001</c:v>
                </c:pt>
                <c:pt idx="34694" formatCode="General">
                  <c:v>330.23099999999999</c:v>
                </c:pt>
                <c:pt idx="34695" formatCode="General">
                  <c:v>332.673</c:v>
                </c:pt>
                <c:pt idx="34696" formatCode="General">
                  <c:v>335.02699999999999</c:v>
                </c:pt>
                <c:pt idx="34697" formatCode="General">
                  <c:v>337.267</c:v>
                </c:pt>
                <c:pt idx="34698" formatCode="General">
                  <c:v>339.37599999999998</c:v>
                </c:pt>
                <c:pt idx="34699" formatCode="General">
                  <c:v>341.35300000000001</c:v>
                </c:pt>
                <c:pt idx="34700" formatCode="General">
                  <c:v>343.185</c:v>
                </c:pt>
                <c:pt idx="34701" formatCode="General">
                  <c:v>344.88900000000001</c:v>
                </c:pt>
                <c:pt idx="34702" formatCode="General">
                  <c:v>346.53800000000001</c:v>
                </c:pt>
                <c:pt idx="34703" formatCode="General">
                  <c:v>348.16</c:v>
                </c:pt>
                <c:pt idx="34704" formatCode="General">
                  <c:v>349.72800000000001</c:v>
                </c:pt>
                <c:pt idx="34705" formatCode="General">
                  <c:v>351.29399999999998</c:v>
                </c:pt>
                <c:pt idx="34706" formatCode="General">
                  <c:v>352.93700000000001</c:v>
                </c:pt>
                <c:pt idx="34707" formatCode="General">
                  <c:v>354.66199999999998</c:v>
                </c:pt>
                <c:pt idx="34708" formatCode="General">
                  <c:v>356.48399999999998</c:v>
                </c:pt>
                <c:pt idx="34709" formatCode="General">
                  <c:v>358.476</c:v>
                </c:pt>
                <c:pt idx="34710" formatCode="General">
                  <c:v>360.59899999999999</c:v>
                </c:pt>
                <c:pt idx="34711" formatCode="General">
                  <c:v>362.72300000000001</c:v>
                </c:pt>
                <c:pt idx="34712" formatCode="General">
                  <c:v>364.81200000000001</c:v>
                </c:pt>
                <c:pt idx="34713" formatCode="General">
                  <c:v>366.85700000000003</c:v>
                </c:pt>
                <c:pt idx="34714" formatCode="General">
                  <c:v>368.82600000000002</c:v>
                </c:pt>
                <c:pt idx="34715" formatCode="General">
                  <c:v>370.68</c:v>
                </c:pt>
                <c:pt idx="34716" formatCode="General">
                  <c:v>372.38600000000002</c:v>
                </c:pt>
                <c:pt idx="34717" formatCode="General">
                  <c:v>374.03800000000001</c:v>
                </c:pt>
                <c:pt idx="34718" formatCode="General">
                  <c:v>375.81299999999999</c:v>
                </c:pt>
                <c:pt idx="34719" formatCode="General">
                  <c:v>377.69900000000001</c:v>
                </c:pt>
                <c:pt idx="34720" formatCode="General">
                  <c:v>379.61599999999999</c:v>
                </c:pt>
                <c:pt idx="34721" formatCode="General">
                  <c:v>381.685</c:v>
                </c:pt>
                <c:pt idx="34722" formatCode="General">
                  <c:v>383.96600000000001</c:v>
                </c:pt>
                <c:pt idx="34723" formatCode="General">
                  <c:v>386.33699999999999</c:v>
                </c:pt>
                <c:pt idx="34724" formatCode="General">
                  <c:v>388.68400000000003</c:v>
                </c:pt>
                <c:pt idx="34725" formatCode="General">
                  <c:v>390.93599999999998</c:v>
                </c:pt>
                <c:pt idx="34726" formatCode="General">
                  <c:v>393.01499999999999</c:v>
                </c:pt>
                <c:pt idx="34727" formatCode="General">
                  <c:v>394.87200000000001</c:v>
                </c:pt>
                <c:pt idx="34728" formatCode="General">
                  <c:v>396.57400000000001</c:v>
                </c:pt>
                <c:pt idx="34729" formatCode="General">
                  <c:v>398.18299999999999</c:v>
                </c:pt>
                <c:pt idx="34730" formatCode="General">
                  <c:v>399.69400000000002</c:v>
                </c:pt>
                <c:pt idx="34731" formatCode="General">
                  <c:v>401.084</c:v>
                </c:pt>
                <c:pt idx="34732" formatCode="General">
                  <c:v>402.31200000000001</c:v>
                </c:pt>
                <c:pt idx="34733" formatCode="General">
                  <c:v>403.26799999999997</c:v>
                </c:pt>
                <c:pt idx="34734" formatCode="General">
                  <c:v>403.86599999999999</c:v>
                </c:pt>
                <c:pt idx="34735" formatCode="General">
                  <c:v>404.13099999999997</c:v>
                </c:pt>
                <c:pt idx="34736" formatCode="General">
                  <c:v>404.13200000000001</c:v>
                </c:pt>
                <c:pt idx="34737" formatCode="General">
                  <c:v>403.96499999999997</c:v>
                </c:pt>
                <c:pt idx="34738" formatCode="General">
                  <c:v>403.65499999999997</c:v>
                </c:pt>
                <c:pt idx="34739" formatCode="General">
                  <c:v>403.17599999999999</c:v>
                </c:pt>
                <c:pt idx="34740" formatCode="General">
                  <c:v>402.488</c:v>
                </c:pt>
                <c:pt idx="34741" formatCode="General">
                  <c:v>401.54399999999998</c:v>
                </c:pt>
                <c:pt idx="34742" formatCode="General">
                  <c:v>400.31099999999998</c:v>
                </c:pt>
                <c:pt idx="34743" formatCode="General">
                  <c:v>398.85</c:v>
                </c:pt>
                <c:pt idx="34744" formatCode="General">
                  <c:v>397.30900000000003</c:v>
                </c:pt>
                <c:pt idx="34745" formatCode="General">
                  <c:v>395.88400000000001</c:v>
                </c:pt>
                <c:pt idx="34746" formatCode="General">
                  <c:v>394.74400000000003</c:v>
                </c:pt>
                <c:pt idx="34747" formatCode="General">
                  <c:v>393.93099999999998</c:v>
                </c:pt>
                <c:pt idx="34748" formatCode="General">
                  <c:v>393.45</c:v>
                </c:pt>
                <c:pt idx="34749" formatCode="General">
                  <c:v>393.27800000000002</c:v>
                </c:pt>
                <c:pt idx="34750" formatCode="General">
                  <c:v>393.34699999999998</c:v>
                </c:pt>
                <c:pt idx="34751" formatCode="General">
                  <c:v>393.56</c:v>
                </c:pt>
                <c:pt idx="34752" formatCode="General">
                  <c:v>393.846</c:v>
                </c:pt>
                <c:pt idx="34753" formatCode="General">
                  <c:v>394.15899999999999</c:v>
                </c:pt>
                <c:pt idx="34754" formatCode="General">
                  <c:v>394.44400000000002</c:v>
                </c:pt>
                <c:pt idx="34755" formatCode="General">
                  <c:v>394.6</c:v>
                </c:pt>
                <c:pt idx="34756" formatCode="General">
                  <c:v>394.46800000000002</c:v>
                </c:pt>
                <c:pt idx="34757" formatCode="General">
                  <c:v>393.93799999999999</c:v>
                </c:pt>
                <c:pt idx="34758" formatCode="General">
                  <c:v>392.96899999999999</c:v>
                </c:pt>
                <c:pt idx="34759" formatCode="General">
                  <c:v>391.67</c:v>
                </c:pt>
                <c:pt idx="34760" formatCode="General">
                  <c:v>390.18700000000001</c:v>
                </c:pt>
                <c:pt idx="34761" formatCode="General">
                  <c:v>388.54899999999998</c:v>
                </c:pt>
                <c:pt idx="34762" formatCode="General">
                  <c:v>386.74</c:v>
                </c:pt>
                <c:pt idx="34763" formatCode="General">
                  <c:v>384.68900000000002</c:v>
                </c:pt>
                <c:pt idx="34764" formatCode="General">
                  <c:v>382.36900000000003</c:v>
                </c:pt>
                <c:pt idx="34765" formatCode="General">
                  <c:v>379.81400000000002</c:v>
                </c:pt>
                <c:pt idx="34766" formatCode="General">
                  <c:v>377.02100000000002</c:v>
                </c:pt>
                <c:pt idx="34767" formatCode="General">
                  <c:v>373.99400000000003</c:v>
                </c:pt>
                <c:pt idx="34768" formatCode="General">
                  <c:v>370.82600000000002</c:v>
                </c:pt>
                <c:pt idx="34769" formatCode="General">
                  <c:v>367.57900000000001</c:v>
                </c:pt>
                <c:pt idx="34770" formatCode="General">
                  <c:v>364.23099999999999</c:v>
                </c:pt>
                <c:pt idx="34771" formatCode="General">
                  <c:v>360.69900000000001</c:v>
                </c:pt>
                <c:pt idx="34772" formatCode="General">
                  <c:v>356.88400000000001</c:v>
                </c:pt>
                <c:pt idx="34773" formatCode="General">
                  <c:v>352.69900000000001</c:v>
                </c:pt>
                <c:pt idx="34774" formatCode="General">
                  <c:v>348.06599999999997</c:v>
                </c:pt>
                <c:pt idx="34775" formatCode="General">
                  <c:v>342.851</c:v>
                </c:pt>
                <c:pt idx="34776" formatCode="General">
                  <c:v>337.05099999999999</c:v>
                </c:pt>
                <c:pt idx="34777" formatCode="General">
                  <c:v>330.86599999999999</c:v>
                </c:pt>
                <c:pt idx="34778" formatCode="General">
                  <c:v>324.65100000000001</c:v>
                </c:pt>
                <c:pt idx="34779" formatCode="General">
                  <c:v>318.774</c:v>
                </c:pt>
                <c:pt idx="34780" formatCode="General">
                  <c:v>313.55799999999999</c:v>
                </c:pt>
                <c:pt idx="34781" formatCode="General">
                  <c:v>309.25700000000001</c:v>
                </c:pt>
                <c:pt idx="34782" formatCode="General">
                  <c:v>305.91300000000001</c:v>
                </c:pt>
                <c:pt idx="34783" formatCode="General">
                  <c:v>303.48899999999998</c:v>
                </c:pt>
                <c:pt idx="34784" formatCode="General">
                  <c:v>301.87599999999998</c:v>
                </c:pt>
                <c:pt idx="34785" formatCode="General">
                  <c:v>300.96300000000002</c:v>
                </c:pt>
                <c:pt idx="34786" formatCode="General">
                  <c:v>300.666</c:v>
                </c:pt>
                <c:pt idx="34787" formatCode="General">
                  <c:v>300.92099999999999</c:v>
                </c:pt>
                <c:pt idx="34788" formatCode="General">
                  <c:v>301.608</c:v>
                </c:pt>
                <c:pt idx="34789" formatCode="General">
                  <c:v>302.48399999999998</c:v>
                </c:pt>
                <c:pt idx="34790" formatCode="General">
                  <c:v>303.38</c:v>
                </c:pt>
                <c:pt idx="34791" formatCode="General">
                  <c:v>304.245</c:v>
                </c:pt>
                <c:pt idx="34792" formatCode="General">
                  <c:v>305.11099999999999</c:v>
                </c:pt>
                <c:pt idx="34793" formatCode="General">
                  <c:v>306.03399999999999</c:v>
                </c:pt>
                <c:pt idx="34794" formatCode="General">
                  <c:v>307.077</c:v>
                </c:pt>
                <c:pt idx="34795" formatCode="General">
                  <c:v>308.21100000000001</c:v>
                </c:pt>
                <c:pt idx="34796" formatCode="General">
                  <c:v>309.12099999999998</c:v>
                </c:pt>
                <c:pt idx="34797" formatCode="General">
                  <c:v>309.435</c:v>
                </c:pt>
                <c:pt idx="34798" formatCode="General">
                  <c:v>308.85500000000002</c:v>
                </c:pt>
                <c:pt idx="34799" formatCode="General">
                  <c:v>307.43599999999998</c:v>
                </c:pt>
                <c:pt idx="34800" formatCode="General">
                  <c:v>305.428</c:v>
                </c:pt>
                <c:pt idx="34801" formatCode="General">
                  <c:v>303.05200000000002</c:v>
                </c:pt>
                <c:pt idx="34802" formatCode="General">
                  <c:v>300.464</c:v>
                </c:pt>
                <c:pt idx="34803" formatCode="General">
                  <c:v>297.60899999999998</c:v>
                </c:pt>
                <c:pt idx="34804" formatCode="General">
                  <c:v>294.38200000000001</c:v>
                </c:pt>
                <c:pt idx="34805" formatCode="General">
                  <c:v>290.68</c:v>
                </c:pt>
                <c:pt idx="34806" formatCode="General">
                  <c:v>286.44499999999999</c:v>
                </c:pt>
                <c:pt idx="34807" formatCode="General">
                  <c:v>281.66300000000001</c:v>
                </c:pt>
                <c:pt idx="34808" formatCode="General">
                  <c:v>276.39400000000001</c:v>
                </c:pt>
                <c:pt idx="34809" formatCode="General">
                  <c:v>270.75299999999999</c:v>
                </c:pt>
                <c:pt idx="34810" formatCode="General">
                  <c:v>264.88499999999999</c:v>
                </c:pt>
                <c:pt idx="34811" formatCode="General">
                  <c:v>259.00099999999998</c:v>
                </c:pt>
                <c:pt idx="34812" formatCode="General">
                  <c:v>253.31299999999999</c:v>
                </c:pt>
                <c:pt idx="34813" formatCode="General">
                  <c:v>247.91399999999999</c:v>
                </c:pt>
                <c:pt idx="34814" formatCode="General">
                  <c:v>242.81200000000001</c:v>
                </c:pt>
                <c:pt idx="34815" formatCode="General">
                  <c:v>237.87299999999999</c:v>
                </c:pt>
                <c:pt idx="34816" formatCode="General">
                  <c:v>232.94300000000001</c:v>
                </c:pt>
                <c:pt idx="34817" formatCode="General">
                  <c:v>227.958</c:v>
                </c:pt>
                <c:pt idx="34818" formatCode="General">
                  <c:v>222.86799999999999</c:v>
                </c:pt>
                <c:pt idx="34819" formatCode="General">
                  <c:v>217.65199999999999</c:v>
                </c:pt>
                <c:pt idx="34820" formatCode="General">
                  <c:v>212.33500000000001</c:v>
                </c:pt>
                <c:pt idx="34821" formatCode="General">
                  <c:v>206.98599999999999</c:v>
                </c:pt>
                <c:pt idx="34822" formatCode="General">
                  <c:v>201.71</c:v>
                </c:pt>
                <c:pt idx="34823" formatCode="General">
                  <c:v>196.649</c:v>
                </c:pt>
                <c:pt idx="34824" formatCode="General">
                  <c:v>191.93799999999999</c:v>
                </c:pt>
                <c:pt idx="34825" formatCode="General">
                  <c:v>187.61099999999999</c:v>
                </c:pt>
                <c:pt idx="34826" formatCode="General">
                  <c:v>183.62299999999999</c:v>
                </c:pt>
                <c:pt idx="34827" formatCode="General">
                  <c:v>179.92500000000001</c:v>
                </c:pt>
                <c:pt idx="34828" formatCode="General">
                  <c:v>176.47499999999999</c:v>
                </c:pt>
                <c:pt idx="34829" formatCode="General">
                  <c:v>173.27799999999999</c:v>
                </c:pt>
                <c:pt idx="34830" formatCode="General">
                  <c:v>170.34299999999999</c:v>
                </c:pt>
                <c:pt idx="34831" formatCode="General">
                  <c:v>167.67099999999999</c:v>
                </c:pt>
                <c:pt idx="34832" formatCode="General">
                  <c:v>165.18899999999999</c:v>
                </c:pt>
                <c:pt idx="34833" formatCode="General">
                  <c:v>162.78200000000001</c:v>
                </c:pt>
                <c:pt idx="34834" formatCode="General">
                  <c:v>160.30699999999999</c:v>
                </c:pt>
                <c:pt idx="34835" formatCode="General">
                  <c:v>157.637</c:v>
                </c:pt>
                <c:pt idx="34836" formatCode="General">
                  <c:v>154.745</c:v>
                </c:pt>
                <c:pt idx="34837" formatCode="General">
                  <c:v>151.595</c:v>
                </c:pt>
                <c:pt idx="34838" formatCode="General">
                  <c:v>148.126</c:v>
                </c:pt>
                <c:pt idx="34839" formatCode="General">
                  <c:v>144.398</c:v>
                </c:pt>
                <c:pt idx="34840" formatCode="General">
                  <c:v>140.52500000000001</c:v>
                </c:pt>
                <c:pt idx="34841" formatCode="General">
                  <c:v>136.52000000000001</c:v>
                </c:pt>
                <c:pt idx="34842" formatCode="General">
                  <c:v>132.36000000000001</c:v>
                </c:pt>
                <c:pt idx="34843" formatCode="General">
                  <c:v>128.011</c:v>
                </c:pt>
                <c:pt idx="34844" formatCode="General">
                  <c:v>123.453</c:v>
                </c:pt>
                <c:pt idx="34845" formatCode="General">
                  <c:v>118.69799999999999</c:v>
                </c:pt>
                <c:pt idx="34846" formatCode="General">
                  <c:v>113.801</c:v>
                </c:pt>
                <c:pt idx="34847" formatCode="General">
                  <c:v>108.84099999999999</c:v>
                </c:pt>
                <c:pt idx="34848" formatCode="General">
                  <c:v>103.952</c:v>
                </c:pt>
                <c:pt idx="34849" formatCode="General">
                  <c:v>99.213899999999995</c:v>
                </c:pt>
                <c:pt idx="34850" formatCode="General">
                  <c:v>94.516499999999994</c:v>
                </c:pt>
                <c:pt idx="34851" formatCode="General">
                  <c:v>89.731800000000007</c:v>
                </c:pt>
                <c:pt idx="34852" formatCode="General">
                  <c:v>84.772199999999998</c:v>
                </c:pt>
                <c:pt idx="34853" formatCode="General">
                  <c:v>79.680300000000003</c:v>
                </c:pt>
                <c:pt idx="34854" formatCode="General">
                  <c:v>74.591499999999996</c:v>
                </c:pt>
                <c:pt idx="34855" formatCode="General">
                  <c:v>69.666499999999999</c:v>
                </c:pt>
                <c:pt idx="34856" formatCode="General">
                  <c:v>64.973699999999994</c:v>
                </c:pt>
                <c:pt idx="34857" formatCode="General">
                  <c:v>60.409300000000002</c:v>
                </c:pt>
                <c:pt idx="34858" formatCode="General">
                  <c:v>55.903399999999998</c:v>
                </c:pt>
                <c:pt idx="34859" formatCode="General">
                  <c:v>51.445500000000003</c:v>
                </c:pt>
                <c:pt idx="34860" formatCode="General">
                  <c:v>47.1126</c:v>
                </c:pt>
                <c:pt idx="34861" formatCode="General">
                  <c:v>42.983499999999999</c:v>
                </c:pt>
                <c:pt idx="34862" formatCode="General">
                  <c:v>38.954900000000002</c:v>
                </c:pt>
                <c:pt idx="34863" formatCode="General">
                  <c:v>34.8887</c:v>
                </c:pt>
                <c:pt idx="34864" formatCode="General">
                  <c:v>30.686599999999999</c:v>
                </c:pt>
                <c:pt idx="34865" formatCode="General">
                  <c:v>26.376200000000001</c:v>
                </c:pt>
                <c:pt idx="34866" formatCode="General">
                  <c:v>22.074999999999999</c:v>
                </c:pt>
                <c:pt idx="34867" formatCode="General">
                  <c:v>17.7895</c:v>
                </c:pt>
                <c:pt idx="34868" formatCode="General">
                  <c:v>13.478899999999999</c:v>
                </c:pt>
                <c:pt idx="34869" formatCode="General">
                  <c:v>9.0634399999999999</c:v>
                </c:pt>
                <c:pt idx="34870" formatCode="General">
                  <c:v>4.5474500000000004</c:v>
                </c:pt>
                <c:pt idx="34871" formatCode="General">
                  <c:v>8.1559000000000006E-2</c:v>
                </c:pt>
                <c:pt idx="34872" formatCode="General">
                  <c:v>-4.2304599999999999</c:v>
                </c:pt>
                <c:pt idx="34873" formatCode="General">
                  <c:v>-8.3591700000000007</c:v>
                </c:pt>
                <c:pt idx="34874" formatCode="General">
                  <c:v>-12.400399999999999</c:v>
                </c:pt>
                <c:pt idx="34875" formatCode="General">
                  <c:v>-16.456</c:v>
                </c:pt>
                <c:pt idx="34876" formatCode="General">
                  <c:v>-20.411000000000001</c:v>
                </c:pt>
                <c:pt idx="34877" formatCode="General">
                  <c:v>-24.135999999999999</c:v>
                </c:pt>
                <c:pt idx="34878" formatCode="General">
                  <c:v>-27.596800000000002</c:v>
                </c:pt>
                <c:pt idx="34879" formatCode="General">
                  <c:v>-30.8645</c:v>
                </c:pt>
                <c:pt idx="34880" formatCode="General">
                  <c:v>-34.057699999999997</c:v>
                </c:pt>
                <c:pt idx="34881" formatCode="General">
                  <c:v>-37.284300000000002</c:v>
                </c:pt>
                <c:pt idx="34882" formatCode="General">
                  <c:v>-40.634500000000003</c:v>
                </c:pt>
                <c:pt idx="34883" formatCode="General">
                  <c:v>-44.1372</c:v>
                </c:pt>
                <c:pt idx="34884" formatCode="General">
                  <c:v>-47.829799999999999</c:v>
                </c:pt>
                <c:pt idx="34885" formatCode="General">
                  <c:v>-51.757800000000003</c:v>
                </c:pt>
                <c:pt idx="34886" formatCode="General">
                  <c:v>-55.7742</c:v>
                </c:pt>
                <c:pt idx="34887" formatCode="General">
                  <c:v>-59.634599999999999</c:v>
                </c:pt>
                <c:pt idx="34888" formatCode="General">
                  <c:v>-63.279299999999999</c:v>
                </c:pt>
                <c:pt idx="34889" formatCode="General">
                  <c:v>-66.771299999999997</c:v>
                </c:pt>
                <c:pt idx="34890" formatCode="General">
                  <c:v>-70.255600000000001</c:v>
                </c:pt>
                <c:pt idx="34891" formatCode="General">
                  <c:v>-73.879900000000006</c:v>
                </c:pt>
                <c:pt idx="34892" formatCode="General">
                  <c:v>-77.732299999999995</c:v>
                </c:pt>
                <c:pt idx="34893" formatCode="General">
                  <c:v>-81.8994</c:v>
                </c:pt>
                <c:pt idx="34894" formatCode="General">
                  <c:v>-86.444500000000005</c:v>
                </c:pt>
                <c:pt idx="34895" formatCode="General">
                  <c:v>-91.388000000000005</c:v>
                </c:pt>
                <c:pt idx="34896" formatCode="General">
                  <c:v>-96.727099999999993</c:v>
                </c:pt>
                <c:pt idx="34897" formatCode="General">
                  <c:v>-102.431</c:v>
                </c:pt>
                <c:pt idx="34898" formatCode="General">
                  <c:v>-108.367</c:v>
                </c:pt>
                <c:pt idx="34899" formatCode="General">
                  <c:v>-114.357</c:v>
                </c:pt>
                <c:pt idx="34900" formatCode="General">
                  <c:v>-120.21299999999999</c:v>
                </c:pt>
                <c:pt idx="34901" formatCode="General">
                  <c:v>-125.771</c:v>
                </c:pt>
                <c:pt idx="34902" formatCode="General">
                  <c:v>-130.92400000000001</c:v>
                </c:pt>
                <c:pt idx="34903" formatCode="General">
                  <c:v>-135.61000000000001</c:v>
                </c:pt>
                <c:pt idx="34904" formatCode="General">
                  <c:v>-139.86099999999999</c:v>
                </c:pt>
                <c:pt idx="34905" formatCode="General">
                  <c:v>-143.77600000000001</c:v>
                </c:pt>
                <c:pt idx="34906" formatCode="General">
                  <c:v>-147.48400000000001</c:v>
                </c:pt>
                <c:pt idx="34907" formatCode="General">
                  <c:v>-151.023</c:v>
                </c:pt>
                <c:pt idx="34908" formatCode="General">
                  <c:v>-154.37100000000001</c:v>
                </c:pt>
                <c:pt idx="34909" formatCode="General">
                  <c:v>-157.393</c:v>
                </c:pt>
                <c:pt idx="34910" formatCode="General">
                  <c:v>-160.01400000000001</c:v>
                </c:pt>
                <c:pt idx="34911" formatCode="General">
                  <c:v>-162.34299999999999</c:v>
                </c:pt>
                <c:pt idx="34912" formatCode="General">
                  <c:v>-164.554</c:v>
                </c:pt>
                <c:pt idx="34913" formatCode="General">
                  <c:v>-166.82300000000001</c:v>
                </c:pt>
                <c:pt idx="34914" formatCode="General">
                  <c:v>-169.25</c:v>
                </c:pt>
                <c:pt idx="34915" formatCode="General">
                  <c:v>-171.85599999999999</c:v>
                </c:pt>
                <c:pt idx="34916" formatCode="General">
                  <c:v>-174.46899999999999</c:v>
                </c:pt>
                <c:pt idx="34917" formatCode="General">
                  <c:v>-176.94</c:v>
                </c:pt>
                <c:pt idx="34918" formatCode="General">
                  <c:v>-179.27699999999999</c:v>
                </c:pt>
                <c:pt idx="34919" formatCode="General">
                  <c:v>-181.60400000000001</c:v>
                </c:pt>
                <c:pt idx="34920" formatCode="General">
                  <c:v>-184.114</c:v>
                </c:pt>
                <c:pt idx="34921" formatCode="General">
                  <c:v>-186.89500000000001</c:v>
                </c:pt>
                <c:pt idx="34922" formatCode="General">
                  <c:v>-189.95</c:v>
                </c:pt>
                <c:pt idx="34923" formatCode="General">
                  <c:v>-193.21899999999999</c:v>
                </c:pt>
                <c:pt idx="34924" formatCode="General">
                  <c:v>-196.655</c:v>
                </c:pt>
                <c:pt idx="34925" formatCode="General">
                  <c:v>-200.24799999999999</c:v>
                </c:pt>
                <c:pt idx="34926" formatCode="General">
                  <c:v>-204.00399999999999</c:v>
                </c:pt>
                <c:pt idx="34927" formatCode="General">
                  <c:v>-207.93100000000001</c:v>
                </c:pt>
                <c:pt idx="34928" formatCode="General">
                  <c:v>-212.029</c:v>
                </c:pt>
                <c:pt idx="34929" formatCode="General">
                  <c:v>-216.27600000000001</c:v>
                </c:pt>
                <c:pt idx="34930" formatCode="General">
                  <c:v>-220.59100000000001</c:v>
                </c:pt>
                <c:pt idx="34931" formatCode="General">
                  <c:v>-224.83600000000001</c:v>
                </c:pt>
                <c:pt idx="34932" formatCode="General">
                  <c:v>-228.874</c:v>
                </c:pt>
                <c:pt idx="34933" formatCode="General">
                  <c:v>-232.57900000000001</c:v>
                </c:pt>
                <c:pt idx="34934" formatCode="General">
                  <c:v>-235.87700000000001</c:v>
                </c:pt>
                <c:pt idx="34935" formatCode="General">
                  <c:v>-238.95500000000001</c:v>
                </c:pt>
                <c:pt idx="34936" formatCode="General">
                  <c:v>-242.001</c:v>
                </c:pt>
                <c:pt idx="34937" formatCode="General">
                  <c:v>-244.971</c:v>
                </c:pt>
                <c:pt idx="34938" formatCode="General">
                  <c:v>-247.822</c:v>
                </c:pt>
                <c:pt idx="34939" formatCode="General">
                  <c:v>-250.53800000000001</c:v>
                </c:pt>
                <c:pt idx="34940" formatCode="General">
                  <c:v>-253.142</c:v>
                </c:pt>
                <c:pt idx="34941" formatCode="General">
                  <c:v>-255.68100000000001</c:v>
                </c:pt>
                <c:pt idx="34942" formatCode="General">
                  <c:v>-258.07499999999999</c:v>
                </c:pt>
                <c:pt idx="34943" formatCode="General">
                  <c:v>-260.26600000000002</c:v>
                </c:pt>
                <c:pt idx="34944" formatCode="General">
                  <c:v>-262.34199999999998</c:v>
                </c:pt>
                <c:pt idx="34945" formatCode="General">
                  <c:v>-264.38499999999999</c:v>
                </c:pt>
                <c:pt idx="34946" formatCode="General">
                  <c:v>-266.44600000000003</c:v>
                </c:pt>
                <c:pt idx="34947" formatCode="General">
                  <c:v>-268.56400000000002</c:v>
                </c:pt>
                <c:pt idx="34948" formatCode="General">
                  <c:v>-270.74700000000001</c:v>
                </c:pt>
                <c:pt idx="34949" formatCode="General">
                  <c:v>-272.84500000000003</c:v>
                </c:pt>
                <c:pt idx="34950" formatCode="General">
                  <c:v>-274.72199999999998</c:v>
                </c:pt>
                <c:pt idx="34951" formatCode="General">
                  <c:v>-276.41199999999998</c:v>
                </c:pt>
                <c:pt idx="34952" formatCode="General">
                  <c:v>-277.99200000000002</c:v>
                </c:pt>
                <c:pt idx="34953" formatCode="General">
                  <c:v>-279.56299999999999</c:v>
                </c:pt>
                <c:pt idx="34954" formatCode="General">
                  <c:v>-281.31799999999998</c:v>
                </c:pt>
                <c:pt idx="34955" formatCode="General">
                  <c:v>-283.37799999999999</c:v>
                </c:pt>
                <c:pt idx="34956" formatCode="General">
                  <c:v>-285.541</c:v>
                </c:pt>
                <c:pt idx="34957" formatCode="General">
                  <c:v>-287.59500000000003</c:v>
                </c:pt>
                <c:pt idx="34958" formatCode="General">
                  <c:v>-289.45999999999998</c:v>
                </c:pt>
                <c:pt idx="34959" formatCode="General">
                  <c:v>-291.11200000000002</c:v>
                </c:pt>
                <c:pt idx="34960" formatCode="General">
                  <c:v>-292.57499999999999</c:v>
                </c:pt>
                <c:pt idx="34961" formatCode="General">
                  <c:v>-293.89299999999997</c:v>
                </c:pt>
                <c:pt idx="34962" formatCode="General">
                  <c:v>-295.11500000000001</c:v>
                </c:pt>
                <c:pt idx="34963" formatCode="General">
                  <c:v>-296.30500000000001</c:v>
                </c:pt>
                <c:pt idx="34964" formatCode="General">
                  <c:v>-297.46600000000001</c:v>
                </c:pt>
                <c:pt idx="34965" formatCode="General">
                  <c:v>-298.48899999999998</c:v>
                </c:pt>
                <c:pt idx="34966" formatCode="General">
                  <c:v>-299.24900000000002</c:v>
                </c:pt>
                <c:pt idx="34967" formatCode="General">
                  <c:v>-299.64699999999999</c:v>
                </c:pt>
                <c:pt idx="34968" formatCode="General">
                  <c:v>-299.73899999999998</c:v>
                </c:pt>
                <c:pt idx="34969" formatCode="General">
                  <c:v>-299.649</c:v>
                </c:pt>
                <c:pt idx="34970" formatCode="General">
                  <c:v>-299.53199999999998</c:v>
                </c:pt>
                <c:pt idx="34971" formatCode="General">
                  <c:v>-299.55599999999998</c:v>
                </c:pt>
                <c:pt idx="34972" formatCode="General">
                  <c:v>-299.82299999999998</c:v>
                </c:pt>
                <c:pt idx="34973" formatCode="General">
                  <c:v>-300.35599999999999</c:v>
                </c:pt>
                <c:pt idx="34974" formatCode="General">
                  <c:v>-301.108</c:v>
                </c:pt>
                <c:pt idx="34975" formatCode="General">
                  <c:v>-301.99400000000003</c:v>
                </c:pt>
                <c:pt idx="34976" formatCode="General">
                  <c:v>-302.89800000000002</c:v>
                </c:pt>
                <c:pt idx="34977" formatCode="General">
                  <c:v>-303.69600000000003</c:v>
                </c:pt>
                <c:pt idx="34978" formatCode="General">
                  <c:v>-304.35300000000001</c:v>
                </c:pt>
                <c:pt idx="34979" formatCode="General">
                  <c:v>-304.94600000000003</c:v>
                </c:pt>
                <c:pt idx="34980" formatCode="General">
                  <c:v>-305.52</c:v>
                </c:pt>
                <c:pt idx="34981" formatCode="General">
                  <c:v>-306.08100000000002</c:v>
                </c:pt>
                <c:pt idx="34982" formatCode="General">
                  <c:v>-306.62599999999998</c:v>
                </c:pt>
                <c:pt idx="34983" formatCode="General">
                  <c:v>-307.14400000000001</c:v>
                </c:pt>
                <c:pt idx="34984" formatCode="General">
                  <c:v>-307.61599999999999</c:v>
                </c:pt>
                <c:pt idx="34985" formatCode="General">
                  <c:v>-307.97000000000003</c:v>
                </c:pt>
                <c:pt idx="34986" formatCode="General">
                  <c:v>-308.08100000000002</c:v>
                </c:pt>
                <c:pt idx="34987" formatCode="General">
                  <c:v>-307.91699999999997</c:v>
                </c:pt>
                <c:pt idx="34988" formatCode="General">
                  <c:v>-307.541</c:v>
                </c:pt>
                <c:pt idx="34989" formatCode="General">
                  <c:v>-307.14999999999998</c:v>
                </c:pt>
                <c:pt idx="34990" formatCode="General">
                  <c:v>-306.93799999999999</c:v>
                </c:pt>
                <c:pt idx="34991" formatCode="General">
                  <c:v>-306.95400000000001</c:v>
                </c:pt>
                <c:pt idx="34992" formatCode="General">
                  <c:v>-307.19600000000003</c:v>
                </c:pt>
                <c:pt idx="34993" formatCode="General">
                  <c:v>-307.60399999999998</c:v>
                </c:pt>
                <c:pt idx="34994" formatCode="General">
                  <c:v>-308.04399999999998</c:v>
                </c:pt>
                <c:pt idx="34995" formatCode="General">
                  <c:v>-308.36799999999999</c:v>
                </c:pt>
                <c:pt idx="34996" formatCode="General">
                  <c:v>-308.483</c:v>
                </c:pt>
                <c:pt idx="34997" formatCode="General">
                  <c:v>-308.363</c:v>
                </c:pt>
                <c:pt idx="34998" formatCode="General">
                  <c:v>-308.08199999999999</c:v>
                </c:pt>
                <c:pt idx="34999" formatCode="General">
                  <c:v>-307.64699999999999</c:v>
                </c:pt>
                <c:pt idx="35000" formatCode="General">
                  <c:v>-306.99700000000001</c:v>
                </c:pt>
                <c:pt idx="35001" formatCode="General">
                  <c:v>-306.12400000000002</c:v>
                </c:pt>
                <c:pt idx="35002" formatCode="General">
                  <c:v>-305.04700000000003</c:v>
                </c:pt>
                <c:pt idx="35003" formatCode="General">
                  <c:v>-303.79300000000001</c:v>
                </c:pt>
                <c:pt idx="35004" formatCode="General">
                  <c:v>-302.40300000000002</c:v>
                </c:pt>
                <c:pt idx="35005" formatCode="General">
                  <c:v>-300.91899999999998</c:v>
                </c:pt>
                <c:pt idx="35006" formatCode="General">
                  <c:v>-299.44900000000001</c:v>
                </c:pt>
                <c:pt idx="35007" formatCode="General">
                  <c:v>-298.13499999999999</c:v>
                </c:pt>
                <c:pt idx="35008" formatCode="General">
                  <c:v>-297.04199999999997</c:v>
                </c:pt>
                <c:pt idx="35009" formatCode="General">
                  <c:v>-296.16399999999999</c:v>
                </c:pt>
                <c:pt idx="35010" formatCode="General">
                  <c:v>-295.42899999999997</c:v>
                </c:pt>
                <c:pt idx="35011" formatCode="General">
                  <c:v>-294.73500000000001</c:v>
                </c:pt>
                <c:pt idx="35012" formatCode="General">
                  <c:v>-293.99700000000001</c:v>
                </c:pt>
                <c:pt idx="35013" formatCode="General">
                  <c:v>-293.10899999999998</c:v>
                </c:pt>
                <c:pt idx="35014" formatCode="General">
                  <c:v>-291.98700000000002</c:v>
                </c:pt>
                <c:pt idx="35015" formatCode="General">
                  <c:v>-290.62</c:v>
                </c:pt>
                <c:pt idx="35016" formatCode="General">
                  <c:v>-289.04000000000002</c:v>
                </c:pt>
                <c:pt idx="35017" formatCode="General">
                  <c:v>-287.32400000000001</c:v>
                </c:pt>
                <c:pt idx="35018" formatCode="General">
                  <c:v>-285.59899999999999</c:v>
                </c:pt>
                <c:pt idx="35019" formatCode="General">
                  <c:v>-284.02499999999998</c:v>
                </c:pt>
                <c:pt idx="35020" formatCode="General">
                  <c:v>-282.65199999999999</c:v>
                </c:pt>
                <c:pt idx="35021" formatCode="General">
                  <c:v>-281.42200000000003</c:v>
                </c:pt>
                <c:pt idx="35022" formatCode="General">
                  <c:v>-280.11799999999999</c:v>
                </c:pt>
                <c:pt idx="35023" formatCode="General">
                  <c:v>-278.536</c:v>
                </c:pt>
                <c:pt idx="35024" formatCode="General">
                  <c:v>-276.66699999999997</c:v>
                </c:pt>
                <c:pt idx="35025" formatCode="General">
                  <c:v>-274.54899999999998</c:v>
                </c:pt>
                <c:pt idx="35026" formatCode="General">
                  <c:v>-272.255</c:v>
                </c:pt>
                <c:pt idx="35027" formatCode="General">
                  <c:v>-269.90800000000002</c:v>
                </c:pt>
                <c:pt idx="35028" formatCode="General">
                  <c:v>-267.62799999999999</c:v>
                </c:pt>
                <c:pt idx="35029" formatCode="General">
                  <c:v>-265.50900000000001</c:v>
                </c:pt>
                <c:pt idx="35030" formatCode="General">
                  <c:v>-263.58300000000003</c:v>
                </c:pt>
                <c:pt idx="35031" formatCode="General">
                  <c:v>-261.76799999999997</c:v>
                </c:pt>
                <c:pt idx="35032" formatCode="General">
                  <c:v>-260.00099999999998</c:v>
                </c:pt>
                <c:pt idx="35033" formatCode="General">
                  <c:v>-258.27499999999998</c:v>
                </c:pt>
                <c:pt idx="35034" formatCode="General">
                  <c:v>-256.61200000000002</c:v>
                </c:pt>
                <c:pt idx="35035" formatCode="General">
                  <c:v>-255.03800000000001</c:v>
                </c:pt>
                <c:pt idx="35036" formatCode="General">
                  <c:v>-253.54300000000001</c:v>
                </c:pt>
                <c:pt idx="35037" formatCode="General">
                  <c:v>-252.09800000000001</c:v>
                </c:pt>
                <c:pt idx="35038" formatCode="General">
                  <c:v>-250.672</c:v>
                </c:pt>
                <c:pt idx="35039" formatCode="General">
                  <c:v>-249.239</c:v>
                </c:pt>
                <c:pt idx="35040" formatCode="General">
                  <c:v>-247.785</c:v>
                </c:pt>
                <c:pt idx="35041" formatCode="General">
                  <c:v>-246.30699999999999</c:v>
                </c:pt>
                <c:pt idx="35042" formatCode="General">
                  <c:v>-244.798</c:v>
                </c:pt>
                <c:pt idx="35043" formatCode="General">
                  <c:v>-243.22399999999999</c:v>
                </c:pt>
                <c:pt idx="35044" formatCode="General">
                  <c:v>-241.541</c:v>
                </c:pt>
                <c:pt idx="35045" formatCode="General">
                  <c:v>-239.70099999999999</c:v>
                </c:pt>
                <c:pt idx="35046" formatCode="General">
                  <c:v>-237.726</c:v>
                </c:pt>
                <c:pt idx="35047" formatCode="General">
                  <c:v>-235.69900000000001</c:v>
                </c:pt>
                <c:pt idx="35048" formatCode="General">
                  <c:v>-233.59</c:v>
                </c:pt>
                <c:pt idx="35049" formatCode="General">
                  <c:v>-231.32599999999999</c:v>
                </c:pt>
                <c:pt idx="35050" formatCode="General">
                  <c:v>-228.86500000000001</c:v>
                </c:pt>
                <c:pt idx="35051" formatCode="General">
                  <c:v>-226.179</c:v>
                </c:pt>
                <c:pt idx="35052" formatCode="General">
                  <c:v>-223.273</c:v>
                </c:pt>
                <c:pt idx="35053" formatCode="General">
                  <c:v>-220.29499999999999</c:v>
                </c:pt>
                <c:pt idx="35054" formatCode="General">
                  <c:v>-217.452</c:v>
                </c:pt>
                <c:pt idx="35055" formatCode="General">
                  <c:v>-214.72800000000001</c:v>
                </c:pt>
                <c:pt idx="35056" formatCode="General">
                  <c:v>-212.01300000000001</c:v>
                </c:pt>
                <c:pt idx="35057" formatCode="General">
                  <c:v>-209.136</c:v>
                </c:pt>
                <c:pt idx="35058" formatCode="General">
                  <c:v>-205.90799999999999</c:v>
                </c:pt>
                <c:pt idx="35059" formatCode="General">
                  <c:v>-202.21100000000001</c:v>
                </c:pt>
                <c:pt idx="35060" formatCode="General">
                  <c:v>-198.04300000000001</c:v>
                </c:pt>
                <c:pt idx="35061" formatCode="General">
                  <c:v>-193.505</c:v>
                </c:pt>
                <c:pt idx="35062" formatCode="General">
                  <c:v>-188.75899999999999</c:v>
                </c:pt>
                <c:pt idx="35063" formatCode="General">
                  <c:v>-183.971</c:v>
                </c:pt>
                <c:pt idx="35064" formatCode="General">
                  <c:v>-179.34200000000001</c:v>
                </c:pt>
                <c:pt idx="35065" formatCode="General">
                  <c:v>-175</c:v>
                </c:pt>
                <c:pt idx="35066" formatCode="General">
                  <c:v>-170.893</c:v>
                </c:pt>
                <c:pt idx="35067" formatCode="General">
                  <c:v>-166.97200000000001</c:v>
                </c:pt>
                <c:pt idx="35068" formatCode="General">
                  <c:v>-163.21100000000001</c:v>
                </c:pt>
                <c:pt idx="35069" formatCode="General">
                  <c:v>-159.494</c:v>
                </c:pt>
                <c:pt idx="35070" formatCode="General">
                  <c:v>-155.70500000000001</c:v>
                </c:pt>
                <c:pt idx="35071" formatCode="General">
                  <c:v>-151.83500000000001</c:v>
                </c:pt>
                <c:pt idx="35072" formatCode="General">
                  <c:v>-147.887</c:v>
                </c:pt>
                <c:pt idx="35073" formatCode="General">
                  <c:v>-143.87299999999999</c:v>
                </c:pt>
                <c:pt idx="35074" formatCode="General">
                  <c:v>-139.85300000000001</c:v>
                </c:pt>
                <c:pt idx="35075" formatCode="General">
                  <c:v>-135.91</c:v>
                </c:pt>
                <c:pt idx="35076" formatCode="General">
                  <c:v>-132.108</c:v>
                </c:pt>
                <c:pt idx="35077" formatCode="General">
                  <c:v>-128.46</c:v>
                </c:pt>
                <c:pt idx="35078" formatCode="General">
                  <c:v>-124.88500000000001</c:v>
                </c:pt>
                <c:pt idx="35079" formatCode="General">
                  <c:v>-121.342</c:v>
                </c:pt>
                <c:pt idx="35080" formatCode="General">
                  <c:v>-117.86</c:v>
                </c:pt>
                <c:pt idx="35081" formatCode="General">
                  <c:v>-114.44199999999999</c:v>
                </c:pt>
                <c:pt idx="35082" formatCode="General">
                  <c:v>-111.072</c:v>
                </c:pt>
                <c:pt idx="35083" formatCode="General">
                  <c:v>-107.708</c:v>
                </c:pt>
                <c:pt idx="35084" formatCode="General">
                  <c:v>-104.303</c:v>
                </c:pt>
                <c:pt idx="35085" formatCode="General">
                  <c:v>-100.81</c:v>
                </c:pt>
                <c:pt idx="35086" formatCode="General">
                  <c:v>-97.164500000000004</c:v>
                </c:pt>
                <c:pt idx="35087" formatCode="General">
                  <c:v>-93.315600000000003</c:v>
                </c:pt>
                <c:pt idx="35088" formatCode="General">
                  <c:v>-89.254300000000001</c:v>
                </c:pt>
                <c:pt idx="35089" formatCode="General">
                  <c:v>-84.996799999999993</c:v>
                </c:pt>
                <c:pt idx="35090" formatCode="General">
                  <c:v>-80.575999999999993</c:v>
                </c:pt>
                <c:pt idx="35091" formatCode="General">
                  <c:v>-76.026499999999999</c:v>
                </c:pt>
                <c:pt idx="35092" formatCode="General">
                  <c:v>-71.361800000000002</c:v>
                </c:pt>
                <c:pt idx="35093" formatCode="General">
                  <c:v>-66.611500000000007</c:v>
                </c:pt>
                <c:pt idx="35094" formatCode="General">
                  <c:v>-61.816200000000002</c:v>
                </c:pt>
                <c:pt idx="35095" formatCode="General">
                  <c:v>-57.011800000000001</c:v>
                </c:pt>
                <c:pt idx="35096" formatCode="General">
                  <c:v>-52.225700000000003</c:v>
                </c:pt>
                <c:pt idx="35097" formatCode="General">
                  <c:v>-47.495800000000003</c:v>
                </c:pt>
                <c:pt idx="35098" formatCode="General">
                  <c:v>-42.86</c:v>
                </c:pt>
                <c:pt idx="35099" formatCode="General">
                  <c:v>-38.340200000000003</c:v>
                </c:pt>
                <c:pt idx="35100" formatCode="General">
                  <c:v>-33.999099999999999</c:v>
                </c:pt>
                <c:pt idx="35101" formatCode="General">
                  <c:v>-29.917000000000002</c:v>
                </c:pt>
                <c:pt idx="35102" formatCode="General">
                  <c:v>-26.258099999999999</c:v>
                </c:pt>
                <c:pt idx="35103" formatCode="General">
                  <c:v>-23.1737</c:v>
                </c:pt>
                <c:pt idx="35104" formatCode="General">
                  <c:v>-20.6419</c:v>
                </c:pt>
                <c:pt idx="35105" formatCode="General">
                  <c:v>-18.5518</c:v>
                </c:pt>
                <c:pt idx="35106" formatCode="General">
                  <c:v>-16.700900000000001</c:v>
                </c:pt>
                <c:pt idx="35107" formatCode="General">
                  <c:v>-14.8772</c:v>
                </c:pt>
                <c:pt idx="35108" formatCode="General">
                  <c:v>-12.931900000000001</c:v>
                </c:pt>
                <c:pt idx="35109" formatCode="General">
                  <c:v>-10.7577</c:v>
                </c:pt>
                <c:pt idx="35110" formatCode="General">
                  <c:v>-8.29819</c:v>
                </c:pt>
                <c:pt idx="35111" formatCode="General">
                  <c:v>-5.5472400000000004</c:v>
                </c:pt>
                <c:pt idx="35112" formatCode="General">
                  <c:v>-2.5173199999999998</c:v>
                </c:pt>
                <c:pt idx="35113" formatCode="General">
                  <c:v>0.77721799999999996</c:v>
                </c:pt>
                <c:pt idx="35114" formatCode="General">
                  <c:v>4.3480299999999996</c:v>
                </c:pt>
                <c:pt idx="35115" formatCode="General">
                  <c:v>8.2255000000000003</c:v>
                </c:pt>
                <c:pt idx="35116" formatCode="General">
                  <c:v>12.3095</c:v>
                </c:pt>
                <c:pt idx="35117" formatCode="General">
                  <c:v>16.432200000000002</c:v>
                </c:pt>
                <c:pt idx="35118" formatCode="General">
                  <c:v>20.3233</c:v>
                </c:pt>
                <c:pt idx="35119" formatCode="General">
                  <c:v>23.776299999999999</c:v>
                </c:pt>
                <c:pt idx="35120" formatCode="General">
                  <c:v>26.801100000000002</c:v>
                </c:pt>
                <c:pt idx="35121" formatCode="General">
                  <c:v>29.621500000000001</c:v>
                </c:pt>
                <c:pt idx="35122" formatCode="General">
                  <c:v>32.522500000000001</c:v>
                </c:pt>
                <c:pt idx="35123" formatCode="General">
                  <c:v>35.619999999999997</c:v>
                </c:pt>
                <c:pt idx="35124" formatCode="General">
                  <c:v>38.981000000000002</c:v>
                </c:pt>
                <c:pt idx="35125" formatCode="General">
                  <c:v>42.648899999999998</c:v>
                </c:pt>
                <c:pt idx="35126" formatCode="General">
                  <c:v>46.603999999999999</c:v>
                </c:pt>
                <c:pt idx="35127" formatCode="General">
                  <c:v>50.748899999999999</c:v>
                </c:pt>
                <c:pt idx="35128" formatCode="General">
                  <c:v>54.979399999999998</c:v>
                </c:pt>
                <c:pt idx="35129" formatCode="General">
                  <c:v>59.216900000000003</c:v>
                </c:pt>
                <c:pt idx="35130" formatCode="General">
                  <c:v>63.463299999999997</c:v>
                </c:pt>
                <c:pt idx="35131" formatCode="General">
                  <c:v>67.752799999999993</c:v>
                </c:pt>
                <c:pt idx="35132" formatCode="General">
                  <c:v>72.100999999999999</c:v>
                </c:pt>
                <c:pt idx="35133" formatCode="General">
                  <c:v>76.493600000000001</c:v>
                </c:pt>
                <c:pt idx="35134" formatCode="General">
                  <c:v>80.885000000000005</c:v>
                </c:pt>
                <c:pt idx="35135" formatCode="General">
                  <c:v>85.266000000000005</c:v>
                </c:pt>
                <c:pt idx="35136" formatCode="General">
                  <c:v>89.647599999999997</c:v>
                </c:pt>
                <c:pt idx="35137" formatCode="General">
                  <c:v>94.046099999999996</c:v>
                </c:pt>
                <c:pt idx="35138" formatCode="General">
                  <c:v>98.451800000000006</c:v>
                </c:pt>
                <c:pt idx="35139" formatCode="General">
                  <c:v>102.777</c:v>
                </c:pt>
                <c:pt idx="35140" formatCode="General">
                  <c:v>106.958</c:v>
                </c:pt>
                <c:pt idx="35141" formatCode="General">
                  <c:v>110.988</c:v>
                </c:pt>
                <c:pt idx="35142" formatCode="General">
                  <c:v>114.842</c:v>
                </c:pt>
                <c:pt idx="35143" formatCode="General">
                  <c:v>118.485</c:v>
                </c:pt>
                <c:pt idx="35144" formatCode="General">
                  <c:v>121.88800000000001</c:v>
                </c:pt>
                <c:pt idx="35145" formatCode="General">
                  <c:v>125.026</c:v>
                </c:pt>
                <c:pt idx="35146" formatCode="General">
                  <c:v>127.893</c:v>
                </c:pt>
                <c:pt idx="35147" formatCode="General">
                  <c:v>130.483</c:v>
                </c:pt>
                <c:pt idx="35148" formatCode="General">
                  <c:v>132.79499999999999</c:v>
                </c:pt>
                <c:pt idx="35149" formatCode="General">
                  <c:v>134.65</c:v>
                </c:pt>
                <c:pt idx="35150" formatCode="General">
                  <c:v>135.851</c:v>
                </c:pt>
                <c:pt idx="35151" formatCode="General">
                  <c:v>136.53700000000001</c:v>
                </c:pt>
                <c:pt idx="35152" formatCode="General">
                  <c:v>136.95400000000001</c:v>
                </c:pt>
                <c:pt idx="35153" formatCode="General">
                  <c:v>137.28200000000001</c:v>
                </c:pt>
                <c:pt idx="35154" formatCode="General">
                  <c:v>137.65700000000001</c:v>
                </c:pt>
                <c:pt idx="35155" formatCode="General">
                  <c:v>138.15</c:v>
                </c:pt>
                <c:pt idx="35156" formatCode="General">
                  <c:v>138.82300000000001</c:v>
                </c:pt>
                <c:pt idx="35157" formatCode="General">
                  <c:v>139.70599999999999</c:v>
                </c:pt>
                <c:pt idx="35158" formatCode="General">
                  <c:v>140.71100000000001</c:v>
                </c:pt>
                <c:pt idx="35159" formatCode="General">
                  <c:v>141.77600000000001</c:v>
                </c:pt>
                <c:pt idx="35160" formatCode="General">
                  <c:v>142.94999999999999</c:v>
                </c:pt>
                <c:pt idx="35161" formatCode="General">
                  <c:v>144.304</c:v>
                </c:pt>
                <c:pt idx="35162" formatCode="General">
                  <c:v>145.90600000000001</c:v>
                </c:pt>
                <c:pt idx="35163" formatCode="General">
                  <c:v>147.80199999999999</c:v>
                </c:pt>
                <c:pt idx="35164" formatCode="General">
                  <c:v>149.96</c:v>
                </c:pt>
                <c:pt idx="35165" formatCode="General">
                  <c:v>152.19200000000001</c:v>
                </c:pt>
                <c:pt idx="35166" formatCode="General">
                  <c:v>154.35599999999999</c:v>
                </c:pt>
                <c:pt idx="35167" formatCode="General">
                  <c:v>156.447</c:v>
                </c:pt>
                <c:pt idx="35168" formatCode="General">
                  <c:v>158.46199999999999</c:v>
                </c:pt>
                <c:pt idx="35169" formatCode="General">
                  <c:v>160.399</c:v>
                </c:pt>
                <c:pt idx="35170" formatCode="General">
                  <c:v>162.285</c:v>
                </c:pt>
                <c:pt idx="35171" formatCode="General">
                  <c:v>164.15600000000001</c:v>
                </c:pt>
                <c:pt idx="35172" formatCode="General">
                  <c:v>166.03700000000001</c:v>
                </c:pt>
                <c:pt idx="35173" formatCode="General">
                  <c:v>167.93700000000001</c:v>
                </c:pt>
                <c:pt idx="35174" formatCode="General">
                  <c:v>169.83199999999999</c:v>
                </c:pt>
                <c:pt idx="35175" formatCode="General">
                  <c:v>171.624</c:v>
                </c:pt>
                <c:pt idx="35176" formatCode="General">
                  <c:v>173.20599999999999</c:v>
                </c:pt>
                <c:pt idx="35177" formatCode="General">
                  <c:v>174.54</c:v>
                </c:pt>
                <c:pt idx="35178" formatCode="General">
                  <c:v>175.64</c:v>
                </c:pt>
                <c:pt idx="35179" formatCode="General">
                  <c:v>176.59700000000001</c:v>
                </c:pt>
                <c:pt idx="35180" formatCode="General">
                  <c:v>177.46199999999999</c:v>
                </c:pt>
                <c:pt idx="35181" formatCode="General">
                  <c:v>178.20400000000001</c:v>
                </c:pt>
                <c:pt idx="35182" formatCode="General">
                  <c:v>178.80699999999999</c:v>
                </c:pt>
                <c:pt idx="35183" formatCode="General">
                  <c:v>179.27099999999999</c:v>
                </c:pt>
                <c:pt idx="35184" formatCode="General">
                  <c:v>179.62799999999999</c:v>
                </c:pt>
                <c:pt idx="35185" formatCode="General">
                  <c:v>179.9</c:v>
                </c:pt>
                <c:pt idx="35186" formatCode="General">
                  <c:v>180.072</c:v>
                </c:pt>
                <c:pt idx="35187" formatCode="General">
                  <c:v>180.167</c:v>
                </c:pt>
                <c:pt idx="35188" formatCode="General">
                  <c:v>180.24799999999999</c:v>
                </c:pt>
                <c:pt idx="35189" formatCode="General">
                  <c:v>180.38</c:v>
                </c:pt>
                <c:pt idx="35190" formatCode="General">
                  <c:v>180.62</c:v>
                </c:pt>
                <c:pt idx="35191" formatCode="General">
                  <c:v>180.99799999999999</c:v>
                </c:pt>
                <c:pt idx="35192" formatCode="General">
                  <c:v>181.55500000000001</c:v>
                </c:pt>
                <c:pt idx="35193" formatCode="General">
                  <c:v>182.36500000000001</c:v>
                </c:pt>
                <c:pt idx="35194" formatCode="General">
                  <c:v>183.501</c:v>
                </c:pt>
                <c:pt idx="35195" formatCode="General">
                  <c:v>185.00800000000001</c:v>
                </c:pt>
                <c:pt idx="35196" formatCode="General">
                  <c:v>186.88499999999999</c:v>
                </c:pt>
                <c:pt idx="35197" formatCode="General">
                  <c:v>189.09800000000001</c:v>
                </c:pt>
                <c:pt idx="35198" formatCode="General">
                  <c:v>191.614</c:v>
                </c:pt>
                <c:pt idx="35199" formatCode="General">
                  <c:v>194.41499999999999</c:v>
                </c:pt>
                <c:pt idx="35200" formatCode="General">
                  <c:v>197.506</c:v>
                </c:pt>
                <c:pt idx="35201" formatCode="General">
                  <c:v>200.84800000000001</c:v>
                </c:pt>
                <c:pt idx="35202" formatCode="General">
                  <c:v>204.36799999999999</c:v>
                </c:pt>
                <c:pt idx="35203" formatCode="General">
                  <c:v>207.953</c:v>
                </c:pt>
                <c:pt idx="35204" formatCode="General">
                  <c:v>211.50299999999999</c:v>
                </c:pt>
                <c:pt idx="35205" formatCode="General">
                  <c:v>215.01900000000001</c:v>
                </c:pt>
                <c:pt idx="35206" formatCode="General">
                  <c:v>218.46600000000001</c:v>
                </c:pt>
                <c:pt idx="35207" formatCode="General">
                  <c:v>221.69</c:v>
                </c:pt>
                <c:pt idx="35208" formatCode="General">
                  <c:v>224.57599999999999</c:v>
                </c:pt>
                <c:pt idx="35209" formatCode="General">
                  <c:v>227.08500000000001</c:v>
                </c:pt>
                <c:pt idx="35210" formatCode="General">
                  <c:v>229.249</c:v>
                </c:pt>
                <c:pt idx="35211" formatCode="General">
                  <c:v>231.11799999999999</c:v>
                </c:pt>
                <c:pt idx="35212" formatCode="General">
                  <c:v>232.69900000000001</c:v>
                </c:pt>
                <c:pt idx="35213" formatCode="General">
                  <c:v>234.05600000000001</c:v>
                </c:pt>
                <c:pt idx="35214" formatCode="General">
                  <c:v>235.30799999999999</c:v>
                </c:pt>
                <c:pt idx="35215" formatCode="General">
                  <c:v>236.54300000000001</c:v>
                </c:pt>
                <c:pt idx="35216" formatCode="General">
                  <c:v>237.79900000000001</c:v>
                </c:pt>
                <c:pt idx="35217" formatCode="General">
                  <c:v>238.99700000000001</c:v>
                </c:pt>
                <c:pt idx="35218" formatCode="General">
                  <c:v>239.971</c:v>
                </c:pt>
                <c:pt idx="35219" formatCode="General">
                  <c:v>240.523</c:v>
                </c:pt>
                <c:pt idx="35220" formatCode="General">
                  <c:v>240.57599999999999</c:v>
                </c:pt>
                <c:pt idx="35221" formatCode="General">
                  <c:v>240.22300000000001</c:v>
                </c:pt>
                <c:pt idx="35222" formatCode="General">
                  <c:v>239.65600000000001</c:v>
                </c:pt>
                <c:pt idx="35223" formatCode="General">
                  <c:v>239.07900000000001</c:v>
                </c:pt>
                <c:pt idx="35224" formatCode="General">
                  <c:v>238.63</c:v>
                </c:pt>
                <c:pt idx="35225" formatCode="General">
                  <c:v>238.40199999999999</c:v>
                </c:pt>
                <c:pt idx="35226" formatCode="General">
                  <c:v>238.4</c:v>
                </c:pt>
                <c:pt idx="35227" formatCode="General">
                  <c:v>238.57400000000001</c:v>
                </c:pt>
                <c:pt idx="35228" formatCode="General">
                  <c:v>238.82599999999999</c:v>
                </c:pt>
                <c:pt idx="35229" formatCode="General">
                  <c:v>239.108</c:v>
                </c:pt>
                <c:pt idx="35230" formatCode="General">
                  <c:v>239.41800000000001</c:v>
                </c:pt>
                <c:pt idx="35231" formatCode="General">
                  <c:v>239.75200000000001</c:v>
                </c:pt>
                <c:pt idx="35232" formatCode="General">
                  <c:v>240.12299999999999</c:v>
                </c:pt>
                <c:pt idx="35233" formatCode="General">
                  <c:v>240.59700000000001</c:v>
                </c:pt>
                <c:pt idx="35234" formatCode="General">
                  <c:v>241.18</c:v>
                </c:pt>
                <c:pt idx="35235" formatCode="General">
                  <c:v>241.81100000000001</c:v>
                </c:pt>
                <c:pt idx="35236" formatCode="General">
                  <c:v>242.363</c:v>
                </c:pt>
                <c:pt idx="35237" formatCode="General">
                  <c:v>242.70500000000001</c:v>
                </c:pt>
                <c:pt idx="35238" formatCode="General">
                  <c:v>242.83500000000001</c:v>
                </c:pt>
                <c:pt idx="35239" formatCode="General">
                  <c:v>242.804</c:v>
                </c:pt>
                <c:pt idx="35240" formatCode="General">
                  <c:v>242.70400000000001</c:v>
                </c:pt>
                <c:pt idx="35241" formatCode="General">
                  <c:v>242.63200000000001</c:v>
                </c:pt>
                <c:pt idx="35242" formatCode="General">
                  <c:v>242.631</c:v>
                </c:pt>
                <c:pt idx="35243" formatCode="General">
                  <c:v>242.71700000000001</c:v>
                </c:pt>
                <c:pt idx="35244" formatCode="General">
                  <c:v>242.88900000000001</c:v>
                </c:pt>
                <c:pt idx="35245" formatCode="General">
                  <c:v>243.1</c:v>
                </c:pt>
                <c:pt idx="35246" formatCode="General">
                  <c:v>243.30099999999999</c:v>
                </c:pt>
                <c:pt idx="35247" formatCode="General">
                  <c:v>243.47200000000001</c:v>
                </c:pt>
                <c:pt idx="35248" formatCode="General">
                  <c:v>243.61600000000001</c:v>
                </c:pt>
                <c:pt idx="35249" formatCode="General">
                  <c:v>243.75700000000001</c:v>
                </c:pt>
                <c:pt idx="35250" formatCode="General">
                  <c:v>243.934</c:v>
                </c:pt>
                <c:pt idx="35251" formatCode="General">
                  <c:v>244.184</c:v>
                </c:pt>
                <c:pt idx="35252" formatCode="General">
                  <c:v>244.50700000000001</c:v>
                </c:pt>
                <c:pt idx="35253" formatCode="General">
                  <c:v>244.84</c:v>
                </c:pt>
                <c:pt idx="35254" formatCode="General">
                  <c:v>245.05699999999999</c:v>
                </c:pt>
                <c:pt idx="35255" formatCode="General">
                  <c:v>245.06899999999999</c:v>
                </c:pt>
                <c:pt idx="35256" formatCode="General">
                  <c:v>244.83600000000001</c:v>
                </c:pt>
                <c:pt idx="35257" formatCode="General">
                  <c:v>244.30199999999999</c:v>
                </c:pt>
                <c:pt idx="35258" formatCode="General">
                  <c:v>243.44300000000001</c:v>
                </c:pt>
                <c:pt idx="35259" formatCode="General">
                  <c:v>242.36500000000001</c:v>
                </c:pt>
                <c:pt idx="35260" formatCode="General">
                  <c:v>241.173</c:v>
                </c:pt>
                <c:pt idx="35261" formatCode="General">
                  <c:v>239.887</c:v>
                </c:pt>
                <c:pt idx="35262" formatCode="General">
                  <c:v>238.49199999999999</c:v>
                </c:pt>
                <c:pt idx="35263" formatCode="General">
                  <c:v>236.947</c:v>
                </c:pt>
                <c:pt idx="35264" formatCode="General">
                  <c:v>235.14599999999999</c:v>
                </c:pt>
                <c:pt idx="35265" formatCode="General">
                  <c:v>233.02500000000001</c:v>
                </c:pt>
                <c:pt idx="35266" formatCode="General">
                  <c:v>230.661</c:v>
                </c:pt>
                <c:pt idx="35267" formatCode="General">
                  <c:v>228.21199999999999</c:v>
                </c:pt>
                <c:pt idx="35268" formatCode="General">
                  <c:v>225.875</c:v>
                </c:pt>
                <c:pt idx="35269" formatCode="General">
                  <c:v>223.81200000000001</c:v>
                </c:pt>
                <c:pt idx="35270" formatCode="General">
                  <c:v>222.11500000000001</c:v>
                </c:pt>
                <c:pt idx="35271" formatCode="General">
                  <c:v>220.74</c:v>
                </c:pt>
                <c:pt idx="35272" formatCode="General">
                  <c:v>219.59399999999999</c:v>
                </c:pt>
                <c:pt idx="35273" formatCode="General">
                  <c:v>218.57</c:v>
                </c:pt>
                <c:pt idx="35274" formatCode="General">
                  <c:v>217.482</c:v>
                </c:pt>
                <c:pt idx="35275" formatCode="General">
                  <c:v>216.16200000000001</c:v>
                </c:pt>
                <c:pt idx="35276" formatCode="General">
                  <c:v>214.51</c:v>
                </c:pt>
                <c:pt idx="35277" formatCode="General">
                  <c:v>212.49799999999999</c:v>
                </c:pt>
                <c:pt idx="35278" formatCode="General">
                  <c:v>210.25299999999999</c:v>
                </c:pt>
                <c:pt idx="35279" formatCode="General">
                  <c:v>207.917</c:v>
                </c:pt>
                <c:pt idx="35280" formatCode="General">
                  <c:v>205.52699999999999</c:v>
                </c:pt>
                <c:pt idx="35281" formatCode="General">
                  <c:v>203.08</c:v>
                </c:pt>
                <c:pt idx="35282" formatCode="General">
                  <c:v>200.53299999999999</c:v>
                </c:pt>
                <c:pt idx="35283" formatCode="General">
                  <c:v>197.87299999999999</c:v>
                </c:pt>
                <c:pt idx="35284" formatCode="General">
                  <c:v>195.114</c:v>
                </c:pt>
                <c:pt idx="35285" formatCode="General">
                  <c:v>192.24100000000001</c:v>
                </c:pt>
                <c:pt idx="35286" formatCode="General">
                  <c:v>189.23</c:v>
                </c:pt>
                <c:pt idx="35287" formatCode="General">
                  <c:v>186.077</c:v>
                </c:pt>
                <c:pt idx="35288" formatCode="General">
                  <c:v>182.86600000000001</c:v>
                </c:pt>
                <c:pt idx="35289" formatCode="General">
                  <c:v>179.73699999999999</c:v>
                </c:pt>
                <c:pt idx="35290" formatCode="General">
                  <c:v>176.70599999999999</c:v>
                </c:pt>
                <c:pt idx="35291" formatCode="General">
                  <c:v>173.726</c:v>
                </c:pt>
                <c:pt idx="35292" formatCode="General">
                  <c:v>170.78700000000001</c:v>
                </c:pt>
                <c:pt idx="35293" formatCode="General">
                  <c:v>167.88</c:v>
                </c:pt>
                <c:pt idx="35294" formatCode="General">
                  <c:v>164.995</c:v>
                </c:pt>
                <c:pt idx="35295" formatCode="General">
                  <c:v>162.14400000000001</c:v>
                </c:pt>
                <c:pt idx="35296" formatCode="General">
                  <c:v>159.36600000000001</c:v>
                </c:pt>
                <c:pt idx="35297" formatCode="General">
                  <c:v>156.661</c:v>
                </c:pt>
                <c:pt idx="35298" formatCode="General">
                  <c:v>154.011</c:v>
                </c:pt>
                <c:pt idx="35299" formatCode="General">
                  <c:v>151.40799999999999</c:v>
                </c:pt>
                <c:pt idx="35300" formatCode="General">
                  <c:v>148.81899999999999</c:v>
                </c:pt>
                <c:pt idx="35301" formatCode="General">
                  <c:v>146.178</c:v>
                </c:pt>
                <c:pt idx="35302" formatCode="General">
                  <c:v>143.374</c:v>
                </c:pt>
                <c:pt idx="35303" formatCode="General">
                  <c:v>140.29</c:v>
                </c:pt>
                <c:pt idx="35304" formatCode="General">
                  <c:v>136.744</c:v>
                </c:pt>
                <c:pt idx="35305" formatCode="General">
                  <c:v>132.578</c:v>
                </c:pt>
                <c:pt idx="35306" formatCode="General">
                  <c:v>127.813</c:v>
                </c:pt>
                <c:pt idx="35307" formatCode="General">
                  <c:v>122.586</c:v>
                </c:pt>
                <c:pt idx="35308" formatCode="General">
                  <c:v>117.086</c:v>
                </c:pt>
                <c:pt idx="35309" formatCode="General">
                  <c:v>111.44799999999999</c:v>
                </c:pt>
                <c:pt idx="35310" formatCode="General">
                  <c:v>105.74</c:v>
                </c:pt>
                <c:pt idx="35311" formatCode="General">
                  <c:v>100.11799999999999</c:v>
                </c:pt>
                <c:pt idx="35312" formatCode="General">
                  <c:v>94.735200000000006</c:v>
                </c:pt>
                <c:pt idx="35313" formatCode="General">
                  <c:v>89.635300000000001</c:v>
                </c:pt>
                <c:pt idx="35314" formatCode="General">
                  <c:v>84.849199999999996</c:v>
                </c:pt>
                <c:pt idx="35315" formatCode="General">
                  <c:v>80.396699999999996</c:v>
                </c:pt>
                <c:pt idx="35316" formatCode="General">
                  <c:v>76.2607</c:v>
                </c:pt>
                <c:pt idx="35317" formatCode="General">
                  <c:v>72.403199999999998</c:v>
                </c:pt>
                <c:pt idx="35318" formatCode="General">
                  <c:v>68.703400000000002</c:v>
                </c:pt>
                <c:pt idx="35319" formatCode="General">
                  <c:v>65.0535</c:v>
                </c:pt>
                <c:pt idx="35320" formatCode="General">
                  <c:v>61.482300000000002</c:v>
                </c:pt>
                <c:pt idx="35321" formatCode="General">
                  <c:v>58.091799999999999</c:v>
                </c:pt>
                <c:pt idx="35322" formatCode="General">
                  <c:v>55.012500000000003</c:v>
                </c:pt>
                <c:pt idx="35323" formatCode="General">
                  <c:v>52.365499999999997</c:v>
                </c:pt>
                <c:pt idx="35324" formatCode="General">
                  <c:v>50.227400000000003</c:v>
                </c:pt>
                <c:pt idx="35325" formatCode="General">
                  <c:v>48.591299999999997</c:v>
                </c:pt>
                <c:pt idx="35326" formatCode="General">
                  <c:v>47.413400000000003</c:v>
                </c:pt>
                <c:pt idx="35327" formatCode="General">
                  <c:v>46.620199999999997</c:v>
                </c:pt>
                <c:pt idx="35328" formatCode="General">
                  <c:v>46.090400000000002</c:v>
                </c:pt>
                <c:pt idx="35329" formatCode="General">
                  <c:v>45.674900000000001</c:v>
                </c:pt>
                <c:pt idx="35330" formatCode="General">
                  <c:v>44.982300000000002</c:v>
                </c:pt>
                <c:pt idx="35331" formatCode="General">
                  <c:v>43.625700000000002</c:v>
                </c:pt>
                <c:pt idx="35332" formatCode="General">
                  <c:v>41.517600000000002</c:v>
                </c:pt>
                <c:pt idx="35333" formatCode="General">
                  <c:v>38.684899999999999</c:v>
                </c:pt>
                <c:pt idx="35334" formatCode="General">
                  <c:v>35.273699999999998</c:v>
                </c:pt>
                <c:pt idx="35335" formatCode="General">
                  <c:v>31.453499999999998</c:v>
                </c:pt>
                <c:pt idx="35336" formatCode="General">
                  <c:v>27.343599999999999</c:v>
                </c:pt>
                <c:pt idx="35337" formatCode="General">
                  <c:v>23.068200000000001</c:v>
                </c:pt>
                <c:pt idx="35338" formatCode="General">
                  <c:v>18.731100000000001</c:v>
                </c:pt>
                <c:pt idx="35339" formatCode="General">
                  <c:v>14.387</c:v>
                </c:pt>
                <c:pt idx="35340" formatCode="General">
                  <c:v>10.077500000000001</c:v>
                </c:pt>
                <c:pt idx="35341" formatCode="General">
                  <c:v>5.8427600000000002</c:v>
                </c:pt>
                <c:pt idx="35342" formatCode="General">
                  <c:v>1.6744699999999999</c:v>
                </c:pt>
                <c:pt idx="35343" formatCode="General">
                  <c:v>-2.46326</c:v>
                </c:pt>
                <c:pt idx="35344" formatCode="General">
                  <c:v>-6.5475399999999997</c:v>
                </c:pt>
                <c:pt idx="35345" formatCode="General">
                  <c:v>-10.5465</c:v>
                </c:pt>
                <c:pt idx="35346" formatCode="General">
                  <c:v>-14.5068</c:v>
                </c:pt>
                <c:pt idx="35347" formatCode="General">
                  <c:v>-18.450700000000001</c:v>
                </c:pt>
                <c:pt idx="35348" formatCode="General">
                  <c:v>-22.312999999999999</c:v>
                </c:pt>
                <c:pt idx="35349" formatCode="General">
                  <c:v>-25.988299999999999</c:v>
                </c:pt>
                <c:pt idx="35350" formatCode="General">
                  <c:v>-29.3674</c:v>
                </c:pt>
                <c:pt idx="35351" formatCode="General">
                  <c:v>-32.339500000000001</c:v>
                </c:pt>
                <c:pt idx="35352" formatCode="General">
                  <c:v>-34.849899999999998</c:v>
                </c:pt>
                <c:pt idx="35353" formatCode="General">
                  <c:v>-36.991399999999999</c:v>
                </c:pt>
                <c:pt idx="35354" formatCode="General">
                  <c:v>-38.900399999999998</c:v>
                </c:pt>
                <c:pt idx="35355" formatCode="General">
                  <c:v>-40.694099999999999</c:v>
                </c:pt>
                <c:pt idx="35356" formatCode="General">
                  <c:v>-42.447800000000001</c:v>
                </c:pt>
                <c:pt idx="35357" formatCode="General">
                  <c:v>-44.189300000000003</c:v>
                </c:pt>
                <c:pt idx="35358" formatCode="General">
                  <c:v>-45.957900000000002</c:v>
                </c:pt>
                <c:pt idx="35359" formatCode="General">
                  <c:v>-47.807699999999997</c:v>
                </c:pt>
                <c:pt idx="35360" formatCode="General">
                  <c:v>-49.849400000000003</c:v>
                </c:pt>
                <c:pt idx="35361" formatCode="General">
                  <c:v>-52.220500000000001</c:v>
                </c:pt>
                <c:pt idx="35362" formatCode="General">
                  <c:v>-55.05</c:v>
                </c:pt>
                <c:pt idx="35363" formatCode="General">
                  <c:v>-58.396500000000003</c:v>
                </c:pt>
                <c:pt idx="35364" formatCode="General">
                  <c:v>-62.231999999999999</c:v>
                </c:pt>
                <c:pt idx="35365" formatCode="General">
                  <c:v>-66.333399999999997</c:v>
                </c:pt>
                <c:pt idx="35366" formatCode="General">
                  <c:v>-70.448999999999998</c:v>
                </c:pt>
                <c:pt idx="35367" formatCode="General">
                  <c:v>-74.4619</c:v>
                </c:pt>
                <c:pt idx="35368" formatCode="General">
                  <c:v>-78.308599999999998</c:v>
                </c:pt>
                <c:pt idx="35369" formatCode="General">
                  <c:v>-82.013900000000007</c:v>
                </c:pt>
                <c:pt idx="35370" formatCode="General">
                  <c:v>-85.6096</c:v>
                </c:pt>
                <c:pt idx="35371" formatCode="General">
                  <c:v>-89.115099999999998</c:v>
                </c:pt>
                <c:pt idx="35372" formatCode="General">
                  <c:v>-92.637900000000002</c:v>
                </c:pt>
                <c:pt idx="35373" formatCode="General">
                  <c:v>-96.255799999999994</c:v>
                </c:pt>
                <c:pt idx="35374" formatCode="General">
                  <c:v>-99.887699999999995</c:v>
                </c:pt>
                <c:pt idx="35375" formatCode="General">
                  <c:v>-103.498</c:v>
                </c:pt>
                <c:pt idx="35376" formatCode="General">
                  <c:v>-107.117</c:v>
                </c:pt>
                <c:pt idx="35377" formatCode="General">
                  <c:v>-110.673</c:v>
                </c:pt>
                <c:pt idx="35378" formatCode="General">
                  <c:v>-114.063</c:v>
                </c:pt>
                <c:pt idx="35379" formatCode="General">
                  <c:v>-117.23699999999999</c:v>
                </c:pt>
                <c:pt idx="35380" formatCode="General">
                  <c:v>-120.179</c:v>
                </c:pt>
                <c:pt idx="35381" formatCode="General">
                  <c:v>-122.932</c:v>
                </c:pt>
                <c:pt idx="35382" formatCode="General">
                  <c:v>-125.55</c:v>
                </c:pt>
                <c:pt idx="35383" formatCode="General">
                  <c:v>-128.07400000000001</c:v>
                </c:pt>
                <c:pt idx="35384" formatCode="General">
                  <c:v>-130.54</c:v>
                </c:pt>
                <c:pt idx="35385" formatCode="General">
                  <c:v>-133</c:v>
                </c:pt>
                <c:pt idx="35386" formatCode="General">
                  <c:v>-135.60599999999999</c:v>
                </c:pt>
                <c:pt idx="35387" formatCode="General">
                  <c:v>-138.46899999999999</c:v>
                </c:pt>
                <c:pt idx="35388" formatCode="General">
                  <c:v>-141.55099999999999</c:v>
                </c:pt>
                <c:pt idx="35389" formatCode="General">
                  <c:v>-144.85900000000001</c:v>
                </c:pt>
                <c:pt idx="35390" formatCode="General">
                  <c:v>-148.44499999999999</c:v>
                </c:pt>
                <c:pt idx="35391" formatCode="General">
                  <c:v>-152.25700000000001</c:v>
                </c:pt>
                <c:pt idx="35392" formatCode="General">
                  <c:v>-156.20599999999999</c:v>
                </c:pt>
                <c:pt idx="35393" formatCode="General">
                  <c:v>-160.22800000000001</c:v>
                </c:pt>
                <c:pt idx="35394" formatCode="General">
                  <c:v>-164.24700000000001</c:v>
                </c:pt>
                <c:pt idx="35395" formatCode="General">
                  <c:v>-168.17099999999999</c:v>
                </c:pt>
                <c:pt idx="35396" formatCode="General">
                  <c:v>-171.94300000000001</c:v>
                </c:pt>
                <c:pt idx="35397" formatCode="General">
                  <c:v>-175.55699999999999</c:v>
                </c:pt>
                <c:pt idx="35398" formatCode="General">
                  <c:v>-178.97399999999999</c:v>
                </c:pt>
                <c:pt idx="35399" formatCode="General">
                  <c:v>-182.15</c:v>
                </c:pt>
                <c:pt idx="35400" formatCode="General">
                  <c:v>-185.07</c:v>
                </c:pt>
                <c:pt idx="35401" formatCode="General">
                  <c:v>-187.71</c:v>
                </c:pt>
                <c:pt idx="35402" formatCode="General">
                  <c:v>-190.03899999999999</c:v>
                </c:pt>
                <c:pt idx="35403" formatCode="General">
                  <c:v>-192.08600000000001</c:v>
                </c:pt>
                <c:pt idx="35404" formatCode="General">
                  <c:v>-193.92400000000001</c:v>
                </c:pt>
                <c:pt idx="35405" formatCode="General">
                  <c:v>-195.63200000000001</c:v>
                </c:pt>
                <c:pt idx="35406" formatCode="General">
                  <c:v>-197.26599999999999</c:v>
                </c:pt>
                <c:pt idx="35407" formatCode="General">
                  <c:v>-198.81</c:v>
                </c:pt>
                <c:pt idx="35408" formatCode="General">
                  <c:v>-200.28299999999999</c:v>
                </c:pt>
                <c:pt idx="35409" formatCode="General">
                  <c:v>-201.75800000000001</c:v>
                </c:pt>
                <c:pt idx="35410" formatCode="General">
                  <c:v>-203.28800000000001</c:v>
                </c:pt>
                <c:pt idx="35411" formatCode="General">
                  <c:v>-204.898</c:v>
                </c:pt>
                <c:pt idx="35412" formatCode="General">
                  <c:v>-206.57599999999999</c:v>
                </c:pt>
                <c:pt idx="35413" formatCode="General">
                  <c:v>-208.27500000000001</c:v>
                </c:pt>
                <c:pt idx="35414" formatCode="General">
                  <c:v>-209.881</c:v>
                </c:pt>
                <c:pt idx="35415" formatCode="General">
                  <c:v>-211.24600000000001</c:v>
                </c:pt>
                <c:pt idx="35416" formatCode="General">
                  <c:v>-212.24199999999999</c:v>
                </c:pt>
                <c:pt idx="35417" formatCode="General">
                  <c:v>-212.833</c:v>
                </c:pt>
                <c:pt idx="35418" formatCode="General">
                  <c:v>-213.083</c:v>
                </c:pt>
                <c:pt idx="35419" formatCode="General">
                  <c:v>-213.15100000000001</c:v>
                </c:pt>
                <c:pt idx="35420" formatCode="General">
                  <c:v>-213.18899999999999</c:v>
                </c:pt>
                <c:pt idx="35421" formatCode="General">
                  <c:v>-213.255</c:v>
                </c:pt>
                <c:pt idx="35422" formatCode="General">
                  <c:v>-213.37700000000001</c:v>
                </c:pt>
                <c:pt idx="35423" formatCode="General">
                  <c:v>-213.54499999999999</c:v>
                </c:pt>
                <c:pt idx="35424" formatCode="General">
                  <c:v>-213.65600000000001</c:v>
                </c:pt>
                <c:pt idx="35425" formatCode="General">
                  <c:v>-213.589</c:v>
                </c:pt>
                <c:pt idx="35426" formatCode="General">
                  <c:v>-213.32599999999999</c:v>
                </c:pt>
                <c:pt idx="35427" formatCode="General">
                  <c:v>-212.90600000000001</c:v>
                </c:pt>
                <c:pt idx="35428" formatCode="General">
                  <c:v>-212.44300000000001</c:v>
                </c:pt>
                <c:pt idx="35429" formatCode="General">
                  <c:v>-212.047</c:v>
                </c:pt>
                <c:pt idx="35430" formatCode="General">
                  <c:v>-211.762</c:v>
                </c:pt>
                <c:pt idx="35431" formatCode="General">
                  <c:v>-211.607</c:v>
                </c:pt>
                <c:pt idx="35432" formatCode="General">
                  <c:v>-211.57900000000001</c:v>
                </c:pt>
                <c:pt idx="35433" formatCode="General">
                  <c:v>-211.62299999999999</c:v>
                </c:pt>
                <c:pt idx="35434" formatCode="General">
                  <c:v>-211.68</c:v>
                </c:pt>
                <c:pt idx="35435" formatCode="General">
                  <c:v>-211.73599999999999</c:v>
                </c:pt>
                <c:pt idx="35436" formatCode="General">
                  <c:v>-211.83</c:v>
                </c:pt>
                <c:pt idx="35437" formatCode="General">
                  <c:v>-212.04900000000001</c:v>
                </c:pt>
                <c:pt idx="35438" formatCode="General">
                  <c:v>-212.42500000000001</c:v>
                </c:pt>
                <c:pt idx="35439" formatCode="General">
                  <c:v>-212.95</c:v>
                </c:pt>
                <c:pt idx="35440" formatCode="General">
                  <c:v>-213.614</c:v>
                </c:pt>
                <c:pt idx="35441" formatCode="General">
                  <c:v>-214.35900000000001</c:v>
                </c:pt>
                <c:pt idx="35442" formatCode="General">
                  <c:v>-215.066</c:v>
                </c:pt>
                <c:pt idx="35443" formatCode="General">
                  <c:v>-215.584</c:v>
                </c:pt>
                <c:pt idx="35444" formatCode="General">
                  <c:v>-215.779</c:v>
                </c:pt>
                <c:pt idx="35445" formatCode="General">
                  <c:v>-215.745</c:v>
                </c:pt>
                <c:pt idx="35446" formatCode="General">
                  <c:v>-215.64400000000001</c:v>
                </c:pt>
                <c:pt idx="35447" formatCode="General">
                  <c:v>-215.53700000000001</c:v>
                </c:pt>
                <c:pt idx="35448" formatCode="General">
                  <c:v>-215.452</c:v>
                </c:pt>
                <c:pt idx="35449" formatCode="General">
                  <c:v>-215.346</c:v>
                </c:pt>
                <c:pt idx="35450" formatCode="General">
                  <c:v>-215.142</c:v>
                </c:pt>
                <c:pt idx="35451" formatCode="General">
                  <c:v>-214.75700000000001</c:v>
                </c:pt>
                <c:pt idx="35452" formatCode="General">
                  <c:v>-214.126</c:v>
                </c:pt>
                <c:pt idx="35453" formatCode="General">
                  <c:v>-213.21799999999999</c:v>
                </c:pt>
                <c:pt idx="35454" formatCode="General">
                  <c:v>-212.04900000000001</c:v>
                </c:pt>
                <c:pt idx="35455" formatCode="General">
                  <c:v>-210.59700000000001</c:v>
                </c:pt>
                <c:pt idx="35456" formatCode="General">
                  <c:v>-208.78399999999999</c:v>
                </c:pt>
                <c:pt idx="35457" formatCode="General">
                  <c:v>-206.631</c:v>
                </c:pt>
                <c:pt idx="35458" formatCode="General">
                  <c:v>-204.232</c:v>
                </c:pt>
                <c:pt idx="35459" formatCode="General">
                  <c:v>-201.69800000000001</c:v>
                </c:pt>
                <c:pt idx="35460" formatCode="General">
                  <c:v>-199.14500000000001</c:v>
                </c:pt>
                <c:pt idx="35461" formatCode="General">
                  <c:v>-196.685</c:v>
                </c:pt>
                <c:pt idx="35462" formatCode="General">
                  <c:v>-194.36099999999999</c:v>
                </c:pt>
                <c:pt idx="35463" formatCode="General">
                  <c:v>-192.108</c:v>
                </c:pt>
                <c:pt idx="35464" formatCode="General">
                  <c:v>-189.839</c:v>
                </c:pt>
                <c:pt idx="35465" formatCode="General">
                  <c:v>-187.488</c:v>
                </c:pt>
                <c:pt idx="35466" formatCode="General">
                  <c:v>-185.125</c:v>
                </c:pt>
                <c:pt idx="35467" formatCode="General">
                  <c:v>-182.84299999999999</c:v>
                </c:pt>
                <c:pt idx="35468" formatCode="General">
                  <c:v>-180.672</c:v>
                </c:pt>
                <c:pt idx="35469" formatCode="General">
                  <c:v>-178.58199999999999</c:v>
                </c:pt>
                <c:pt idx="35470" formatCode="General">
                  <c:v>-176.47200000000001</c:v>
                </c:pt>
                <c:pt idx="35471" formatCode="General">
                  <c:v>-174.23599999999999</c:v>
                </c:pt>
                <c:pt idx="35472" formatCode="General">
                  <c:v>-171.779</c:v>
                </c:pt>
                <c:pt idx="35473" formatCode="General">
                  <c:v>-168.959</c:v>
                </c:pt>
                <c:pt idx="35474" formatCode="General">
                  <c:v>-165.72300000000001</c:v>
                </c:pt>
                <c:pt idx="35475" formatCode="General">
                  <c:v>-162.21199999999999</c:v>
                </c:pt>
                <c:pt idx="35476" formatCode="General">
                  <c:v>-158.59200000000001</c:v>
                </c:pt>
                <c:pt idx="35477" formatCode="General">
                  <c:v>-154.99600000000001</c:v>
                </c:pt>
                <c:pt idx="35478" formatCode="General">
                  <c:v>-151.56800000000001</c:v>
                </c:pt>
                <c:pt idx="35479" formatCode="General">
                  <c:v>-148.42099999999999</c:v>
                </c:pt>
                <c:pt idx="35480" formatCode="General">
                  <c:v>-145.499</c:v>
                </c:pt>
                <c:pt idx="35481" formatCode="General">
                  <c:v>-142.71600000000001</c:v>
                </c:pt>
                <c:pt idx="35482" formatCode="General">
                  <c:v>-140.02600000000001</c:v>
                </c:pt>
                <c:pt idx="35483" formatCode="General">
                  <c:v>-137.43299999999999</c:v>
                </c:pt>
                <c:pt idx="35484" formatCode="General">
                  <c:v>-135.00200000000001</c:v>
                </c:pt>
                <c:pt idx="35485" formatCode="General">
                  <c:v>-132.726</c:v>
                </c:pt>
                <c:pt idx="35486" formatCode="General">
                  <c:v>-130.54599999999999</c:v>
                </c:pt>
                <c:pt idx="35487" formatCode="General">
                  <c:v>-128.369</c:v>
                </c:pt>
                <c:pt idx="35488" formatCode="General">
                  <c:v>-126.18899999999999</c:v>
                </c:pt>
                <c:pt idx="35489" formatCode="General">
                  <c:v>-124.178</c:v>
                </c:pt>
                <c:pt idx="35490" formatCode="General">
                  <c:v>-122.366</c:v>
                </c:pt>
                <c:pt idx="35491" formatCode="General">
                  <c:v>-120.625</c:v>
                </c:pt>
                <c:pt idx="35492" formatCode="General">
                  <c:v>-118.886</c:v>
                </c:pt>
                <c:pt idx="35493" formatCode="General">
                  <c:v>-117.125</c:v>
                </c:pt>
                <c:pt idx="35494" formatCode="General">
                  <c:v>-115.33499999999999</c:v>
                </c:pt>
                <c:pt idx="35495" formatCode="General">
                  <c:v>-113.538</c:v>
                </c:pt>
                <c:pt idx="35496" formatCode="General">
                  <c:v>-111.774</c:v>
                </c:pt>
                <c:pt idx="35497" formatCode="General">
                  <c:v>-110.105</c:v>
                </c:pt>
                <c:pt idx="35498" formatCode="General">
                  <c:v>-108.584</c:v>
                </c:pt>
                <c:pt idx="35499" formatCode="General">
                  <c:v>-107.199</c:v>
                </c:pt>
                <c:pt idx="35500" formatCode="General">
                  <c:v>-105.881</c:v>
                </c:pt>
                <c:pt idx="35501" formatCode="General">
                  <c:v>-104.443</c:v>
                </c:pt>
                <c:pt idx="35502" formatCode="General">
                  <c:v>-102.699</c:v>
                </c:pt>
                <c:pt idx="35503" formatCode="General">
                  <c:v>-100.56</c:v>
                </c:pt>
                <c:pt idx="35504" formatCode="General">
                  <c:v>-98.099900000000005</c:v>
                </c:pt>
                <c:pt idx="35505" formatCode="General">
                  <c:v>-95.510300000000001</c:v>
                </c:pt>
                <c:pt idx="35506" formatCode="General">
                  <c:v>-92.903899999999993</c:v>
                </c:pt>
                <c:pt idx="35507" formatCode="General">
                  <c:v>-90.358199999999997</c:v>
                </c:pt>
                <c:pt idx="35508" formatCode="General">
                  <c:v>-87.966300000000004</c:v>
                </c:pt>
                <c:pt idx="35509" formatCode="General">
                  <c:v>-85.840800000000002</c:v>
                </c:pt>
                <c:pt idx="35510" formatCode="General">
                  <c:v>-84.0852</c:v>
                </c:pt>
                <c:pt idx="35511" formatCode="General">
                  <c:v>-82.757300000000001</c:v>
                </c:pt>
                <c:pt idx="35512" formatCode="General">
                  <c:v>-81.868899999999996</c:v>
                </c:pt>
                <c:pt idx="35513" formatCode="General">
                  <c:v>-81.406199999999998</c:v>
                </c:pt>
                <c:pt idx="35514" formatCode="General">
                  <c:v>-81.374399999999994</c:v>
                </c:pt>
                <c:pt idx="35515" formatCode="General">
                  <c:v>-81.888800000000003</c:v>
                </c:pt>
                <c:pt idx="35516" formatCode="General">
                  <c:v>-82.945599999999999</c:v>
                </c:pt>
                <c:pt idx="35517" formatCode="General">
                  <c:v>-84.322199999999995</c:v>
                </c:pt>
                <c:pt idx="35518" formatCode="General">
                  <c:v>-85.710400000000007</c:v>
                </c:pt>
                <c:pt idx="35519" formatCode="General">
                  <c:v>-86.847800000000007</c:v>
                </c:pt>
                <c:pt idx="35520" formatCode="General">
                  <c:v>-87.452100000000002</c:v>
                </c:pt>
                <c:pt idx="35521" formatCode="General">
                  <c:v>-87.3322</c:v>
                </c:pt>
                <c:pt idx="35522" formatCode="General">
                  <c:v>-86.5792</c:v>
                </c:pt>
                <c:pt idx="35523" formatCode="General">
                  <c:v>-85.2958</c:v>
                </c:pt>
                <c:pt idx="35524" formatCode="General">
                  <c:v>-83.531099999999995</c:v>
                </c:pt>
                <c:pt idx="35525" formatCode="General">
                  <c:v>-81.339299999999994</c:v>
                </c:pt>
                <c:pt idx="35526" formatCode="General">
                  <c:v>-78.770300000000006</c:v>
                </c:pt>
                <c:pt idx="35527" formatCode="General">
                  <c:v>-75.957700000000003</c:v>
                </c:pt>
                <c:pt idx="35528" formatCode="General">
                  <c:v>-73.080299999999994</c:v>
                </c:pt>
                <c:pt idx="35529" formatCode="General">
                  <c:v>-70.286900000000003</c:v>
                </c:pt>
                <c:pt idx="35530" formatCode="General">
                  <c:v>-67.655299999999997</c:v>
                </c:pt>
                <c:pt idx="35531" formatCode="General">
                  <c:v>-65.184799999999996</c:v>
                </c:pt>
                <c:pt idx="35532" formatCode="General">
                  <c:v>-62.811100000000003</c:v>
                </c:pt>
                <c:pt idx="35533" formatCode="General">
                  <c:v>-60.460999999999999</c:v>
                </c:pt>
                <c:pt idx="35534" formatCode="General">
                  <c:v>-58.127499999999998</c:v>
                </c:pt>
                <c:pt idx="35535" formatCode="General">
                  <c:v>-55.7804</c:v>
                </c:pt>
                <c:pt idx="35536" formatCode="General">
                  <c:v>-53.3354</c:v>
                </c:pt>
                <c:pt idx="35537" formatCode="General">
                  <c:v>-50.7361</c:v>
                </c:pt>
                <c:pt idx="35538" formatCode="General">
                  <c:v>-47.984299999999998</c:v>
                </c:pt>
                <c:pt idx="35539" formatCode="General">
                  <c:v>-45.034300000000002</c:v>
                </c:pt>
                <c:pt idx="35540" formatCode="General">
                  <c:v>-41.833500000000001</c:v>
                </c:pt>
                <c:pt idx="35541" formatCode="General">
                  <c:v>-38.398099999999999</c:v>
                </c:pt>
                <c:pt idx="35542" formatCode="General">
                  <c:v>-34.863599999999998</c:v>
                </c:pt>
                <c:pt idx="35543" formatCode="General">
                  <c:v>-31.4879</c:v>
                </c:pt>
                <c:pt idx="35544" formatCode="General">
                  <c:v>-28.363399999999999</c:v>
                </c:pt>
                <c:pt idx="35545" formatCode="General">
                  <c:v>-25.416399999999999</c:v>
                </c:pt>
                <c:pt idx="35546" formatCode="General">
                  <c:v>-22.4526</c:v>
                </c:pt>
                <c:pt idx="35547" formatCode="General">
                  <c:v>-19.248100000000001</c:v>
                </c:pt>
                <c:pt idx="35548" formatCode="General">
                  <c:v>-15.5839</c:v>
                </c:pt>
                <c:pt idx="35549" formatCode="General">
                  <c:v>-11.3254</c:v>
                </c:pt>
                <c:pt idx="35550" formatCode="General">
                  <c:v>-6.57904</c:v>
                </c:pt>
                <c:pt idx="35551" formatCode="General">
                  <c:v>-1.60965</c:v>
                </c:pt>
                <c:pt idx="35552" formatCode="General">
                  <c:v>3.3178899999999998</c:v>
                </c:pt>
                <c:pt idx="35553" formatCode="General">
                  <c:v>8.1134000000000004</c:v>
                </c:pt>
                <c:pt idx="35554" formatCode="General">
                  <c:v>12.761100000000001</c:v>
                </c:pt>
                <c:pt idx="35555" formatCode="General">
                  <c:v>17.312100000000001</c:v>
                </c:pt>
                <c:pt idx="35556" formatCode="General">
                  <c:v>21.856300000000001</c:v>
                </c:pt>
                <c:pt idx="35557" formatCode="General">
                  <c:v>26.482600000000001</c:v>
                </c:pt>
                <c:pt idx="35558" formatCode="General">
                  <c:v>31.187999999999999</c:v>
                </c:pt>
                <c:pt idx="35559" formatCode="General">
                  <c:v>35.894399999999997</c:v>
                </c:pt>
                <c:pt idx="35560" formatCode="General">
                  <c:v>40.435299999999998</c:v>
                </c:pt>
                <c:pt idx="35561" formatCode="General">
                  <c:v>44.645000000000003</c:v>
                </c:pt>
                <c:pt idx="35562" formatCode="General">
                  <c:v>48.482300000000002</c:v>
                </c:pt>
                <c:pt idx="35563" formatCode="General">
                  <c:v>51.886800000000001</c:v>
                </c:pt>
                <c:pt idx="35564" formatCode="General">
                  <c:v>54.782600000000002</c:v>
                </c:pt>
                <c:pt idx="35565" formatCode="General">
                  <c:v>57.195500000000003</c:v>
                </c:pt>
                <c:pt idx="35566" formatCode="General">
                  <c:v>59.204700000000003</c:v>
                </c:pt>
                <c:pt idx="35567" formatCode="General">
                  <c:v>60.8369</c:v>
                </c:pt>
                <c:pt idx="35568" formatCode="General">
                  <c:v>62.152700000000003</c:v>
                </c:pt>
                <c:pt idx="35569" formatCode="General">
                  <c:v>63.336399999999998</c:v>
                </c:pt>
                <c:pt idx="35570" formatCode="General">
                  <c:v>64.564800000000005</c:v>
                </c:pt>
                <c:pt idx="35571" formatCode="General">
                  <c:v>65.933999999999997</c:v>
                </c:pt>
                <c:pt idx="35572" formatCode="General">
                  <c:v>67.494</c:v>
                </c:pt>
                <c:pt idx="35573" formatCode="General">
                  <c:v>69.260000000000005</c:v>
                </c:pt>
                <c:pt idx="35574" formatCode="General">
                  <c:v>71.272199999999998</c:v>
                </c:pt>
                <c:pt idx="35575" formatCode="General">
                  <c:v>73.558400000000006</c:v>
                </c:pt>
                <c:pt idx="35576" formatCode="General">
                  <c:v>76.108699999999999</c:v>
                </c:pt>
                <c:pt idx="35577" formatCode="General">
                  <c:v>78.867599999999996</c:v>
                </c:pt>
                <c:pt idx="35578" formatCode="General">
                  <c:v>81.755600000000001</c:v>
                </c:pt>
                <c:pt idx="35579" formatCode="General">
                  <c:v>84.751900000000006</c:v>
                </c:pt>
                <c:pt idx="35580" formatCode="General">
                  <c:v>87.868899999999996</c:v>
                </c:pt>
                <c:pt idx="35581" formatCode="General">
                  <c:v>91.117400000000004</c:v>
                </c:pt>
                <c:pt idx="35582" formatCode="General">
                  <c:v>94.492099999999994</c:v>
                </c:pt>
                <c:pt idx="35583" formatCode="General">
                  <c:v>97.943200000000004</c:v>
                </c:pt>
                <c:pt idx="35584" formatCode="General">
                  <c:v>101.43300000000001</c:v>
                </c:pt>
                <c:pt idx="35585" formatCode="General">
                  <c:v>104.94799999999999</c:v>
                </c:pt>
                <c:pt idx="35586" formatCode="General">
                  <c:v>108.455</c:v>
                </c:pt>
                <c:pt idx="35587" formatCode="General">
                  <c:v>111.923</c:v>
                </c:pt>
                <c:pt idx="35588" formatCode="General">
                  <c:v>115.358</c:v>
                </c:pt>
                <c:pt idx="35589" formatCode="General">
                  <c:v>118.742</c:v>
                </c:pt>
                <c:pt idx="35590" formatCode="General">
                  <c:v>122.005</c:v>
                </c:pt>
                <c:pt idx="35591" formatCode="General">
                  <c:v>125.066</c:v>
                </c:pt>
                <c:pt idx="35592" formatCode="General">
                  <c:v>127.864</c:v>
                </c:pt>
                <c:pt idx="35593" formatCode="General">
                  <c:v>130.38499999999999</c:v>
                </c:pt>
                <c:pt idx="35594" formatCode="General">
                  <c:v>132.65299999999999</c:v>
                </c:pt>
                <c:pt idx="35595" formatCode="General">
                  <c:v>134.71299999999999</c:v>
                </c:pt>
                <c:pt idx="35596" formatCode="General">
                  <c:v>136.60300000000001</c:v>
                </c:pt>
                <c:pt idx="35597" formatCode="General">
                  <c:v>138.33500000000001</c:v>
                </c:pt>
                <c:pt idx="35598" formatCode="General">
                  <c:v>139.88800000000001</c:v>
                </c:pt>
                <c:pt idx="35599" formatCode="General">
                  <c:v>141.22900000000001</c:v>
                </c:pt>
                <c:pt idx="35600" formatCode="General">
                  <c:v>142.309</c:v>
                </c:pt>
                <c:pt idx="35601" formatCode="General">
                  <c:v>143.05199999999999</c:v>
                </c:pt>
                <c:pt idx="35602" formatCode="General">
                  <c:v>143.292</c:v>
                </c:pt>
                <c:pt idx="35603" formatCode="General">
                  <c:v>142.95500000000001</c:v>
                </c:pt>
                <c:pt idx="35604" formatCode="General">
                  <c:v>142.196</c:v>
                </c:pt>
                <c:pt idx="35605" formatCode="General">
                  <c:v>141.11799999999999</c:v>
                </c:pt>
                <c:pt idx="35606" formatCode="General">
                  <c:v>139.74</c:v>
                </c:pt>
                <c:pt idx="35607" formatCode="General">
                  <c:v>138.01900000000001</c:v>
                </c:pt>
                <c:pt idx="35608" formatCode="General">
                  <c:v>135.94300000000001</c:v>
                </c:pt>
                <c:pt idx="35609" formatCode="General">
                  <c:v>133.63399999999999</c:v>
                </c:pt>
                <c:pt idx="35610" formatCode="General">
                  <c:v>131.24799999999999</c:v>
                </c:pt>
                <c:pt idx="35611" formatCode="General">
                  <c:v>128.93700000000001</c:v>
                </c:pt>
                <c:pt idx="35612" formatCode="General">
                  <c:v>126.764</c:v>
                </c:pt>
                <c:pt idx="35613" formatCode="General">
                  <c:v>124.72799999999999</c:v>
                </c:pt>
                <c:pt idx="35614" formatCode="General">
                  <c:v>122.892</c:v>
                </c:pt>
                <c:pt idx="35615" formatCode="General">
                  <c:v>121.36</c:v>
                </c:pt>
                <c:pt idx="35616" formatCode="General">
                  <c:v>120.312</c:v>
                </c:pt>
                <c:pt idx="35617" formatCode="General">
                  <c:v>120.021</c:v>
                </c:pt>
                <c:pt idx="35618" formatCode="General">
                  <c:v>120.726</c:v>
                </c:pt>
                <c:pt idx="35619" formatCode="General">
                  <c:v>122.56399999999999</c:v>
                </c:pt>
                <c:pt idx="35620" formatCode="General">
                  <c:v>125.575</c:v>
                </c:pt>
                <c:pt idx="35621" formatCode="General">
                  <c:v>129.60300000000001</c:v>
                </c:pt>
                <c:pt idx="35622" formatCode="General">
                  <c:v>134.417</c:v>
                </c:pt>
                <c:pt idx="35623" formatCode="General">
                  <c:v>139.77000000000001</c:v>
                </c:pt>
                <c:pt idx="35624" formatCode="General">
                  <c:v>145.41900000000001</c:v>
                </c:pt>
                <c:pt idx="35625" formatCode="General">
                  <c:v>151.19200000000001</c:v>
                </c:pt>
                <c:pt idx="35626" formatCode="General">
                  <c:v>156.904</c:v>
                </c:pt>
                <c:pt idx="35627" formatCode="General">
                  <c:v>162.38999999999999</c:v>
                </c:pt>
                <c:pt idx="35628" formatCode="General">
                  <c:v>167.54599999999999</c:v>
                </c:pt>
                <c:pt idx="35629" formatCode="General">
                  <c:v>172.28899999999999</c:v>
                </c:pt>
                <c:pt idx="35630" formatCode="General">
                  <c:v>176.53100000000001</c:v>
                </c:pt>
                <c:pt idx="35631" formatCode="General">
                  <c:v>180.19900000000001</c:v>
                </c:pt>
                <c:pt idx="35632" formatCode="General">
                  <c:v>183.24199999999999</c:v>
                </c:pt>
                <c:pt idx="35633" formatCode="General">
                  <c:v>185.506</c:v>
                </c:pt>
                <c:pt idx="35634" formatCode="General">
                  <c:v>186.834</c:v>
                </c:pt>
                <c:pt idx="35635" formatCode="General">
                  <c:v>187.23699999999999</c:v>
                </c:pt>
                <c:pt idx="35636" formatCode="General">
                  <c:v>186.785</c:v>
                </c:pt>
                <c:pt idx="35637" formatCode="General">
                  <c:v>185.58799999999999</c:v>
                </c:pt>
                <c:pt idx="35638" formatCode="General">
                  <c:v>183.76900000000001</c:v>
                </c:pt>
                <c:pt idx="35639" formatCode="General">
                  <c:v>181.42400000000001</c:v>
                </c:pt>
                <c:pt idx="35640" formatCode="General">
                  <c:v>178.64500000000001</c:v>
                </c:pt>
                <c:pt idx="35641" formatCode="General">
                  <c:v>175.51300000000001</c:v>
                </c:pt>
                <c:pt idx="35642" formatCode="General">
                  <c:v>172.089</c:v>
                </c:pt>
                <c:pt idx="35643" formatCode="General">
                  <c:v>168.39</c:v>
                </c:pt>
                <c:pt idx="35644" formatCode="General">
                  <c:v>164.38399999999999</c:v>
                </c:pt>
                <c:pt idx="35645" formatCode="General">
                  <c:v>160.077</c:v>
                </c:pt>
                <c:pt idx="35646" formatCode="General">
                  <c:v>155.52799999999999</c:v>
                </c:pt>
                <c:pt idx="35647" formatCode="General">
                  <c:v>150.79599999999999</c:v>
                </c:pt>
                <c:pt idx="35648" formatCode="General">
                  <c:v>145.94499999999999</c:v>
                </c:pt>
                <c:pt idx="35649" formatCode="General">
                  <c:v>141.09200000000001</c:v>
                </c:pt>
                <c:pt idx="35650" formatCode="General">
                  <c:v>136.398</c:v>
                </c:pt>
                <c:pt idx="35651" formatCode="General">
                  <c:v>132.005</c:v>
                </c:pt>
                <c:pt idx="35652" formatCode="General">
                  <c:v>128.03200000000001</c:v>
                </c:pt>
                <c:pt idx="35653" formatCode="General">
                  <c:v>124.554</c:v>
                </c:pt>
                <c:pt idx="35654" formatCode="General">
                  <c:v>121.599</c:v>
                </c:pt>
                <c:pt idx="35655" formatCode="General">
                  <c:v>119.167</c:v>
                </c:pt>
                <c:pt idx="35656" formatCode="General">
                  <c:v>117.246</c:v>
                </c:pt>
                <c:pt idx="35657" formatCode="General">
                  <c:v>115.809</c:v>
                </c:pt>
                <c:pt idx="35658" formatCode="General">
                  <c:v>114.831</c:v>
                </c:pt>
                <c:pt idx="35659" formatCode="General">
                  <c:v>114.27200000000001</c:v>
                </c:pt>
                <c:pt idx="35660" formatCode="General">
                  <c:v>114.09099999999999</c:v>
                </c:pt>
                <c:pt idx="35661" formatCode="General">
                  <c:v>114.31</c:v>
                </c:pt>
                <c:pt idx="35662" formatCode="General">
                  <c:v>114.944</c:v>
                </c:pt>
                <c:pt idx="35663" formatCode="General">
                  <c:v>115.931</c:v>
                </c:pt>
                <c:pt idx="35664" formatCode="General">
                  <c:v>117.233</c:v>
                </c:pt>
                <c:pt idx="35665" formatCode="General">
                  <c:v>118.83799999999999</c:v>
                </c:pt>
                <c:pt idx="35666" formatCode="General">
                  <c:v>120.577</c:v>
                </c:pt>
                <c:pt idx="35667" formatCode="General">
                  <c:v>122.217</c:v>
                </c:pt>
                <c:pt idx="35668" formatCode="General">
                  <c:v>123.488</c:v>
                </c:pt>
                <c:pt idx="35669" formatCode="General">
                  <c:v>124.15600000000001</c:v>
                </c:pt>
                <c:pt idx="35670" formatCode="General">
                  <c:v>124.148</c:v>
                </c:pt>
                <c:pt idx="35671" formatCode="General">
                  <c:v>123.48699999999999</c:v>
                </c:pt>
                <c:pt idx="35672" formatCode="General">
                  <c:v>122.29900000000001</c:v>
                </c:pt>
                <c:pt idx="35673" formatCode="General">
                  <c:v>120.801</c:v>
                </c:pt>
                <c:pt idx="35674" formatCode="General">
                  <c:v>119.184</c:v>
                </c:pt>
                <c:pt idx="35675" formatCode="General">
                  <c:v>117.572</c:v>
                </c:pt>
                <c:pt idx="35676" formatCode="General">
                  <c:v>116.081</c:v>
                </c:pt>
                <c:pt idx="35677" formatCode="General">
                  <c:v>114.801</c:v>
                </c:pt>
                <c:pt idx="35678" formatCode="General">
                  <c:v>113.744</c:v>
                </c:pt>
                <c:pt idx="35679" formatCode="General">
                  <c:v>112.85599999999999</c:v>
                </c:pt>
                <c:pt idx="35680" formatCode="General">
                  <c:v>112.021</c:v>
                </c:pt>
                <c:pt idx="35681" formatCode="General">
                  <c:v>111.12</c:v>
                </c:pt>
                <c:pt idx="35682" formatCode="General">
                  <c:v>110.018</c:v>
                </c:pt>
                <c:pt idx="35683" formatCode="General">
                  <c:v>108.57</c:v>
                </c:pt>
                <c:pt idx="35684" formatCode="General">
                  <c:v>106.697</c:v>
                </c:pt>
                <c:pt idx="35685" formatCode="General">
                  <c:v>104.40300000000001</c:v>
                </c:pt>
                <c:pt idx="35686" formatCode="General">
                  <c:v>101.753</c:v>
                </c:pt>
                <c:pt idx="35687" formatCode="General">
                  <c:v>98.787499999999994</c:v>
                </c:pt>
                <c:pt idx="35688" formatCode="General">
                  <c:v>95.536100000000005</c:v>
                </c:pt>
                <c:pt idx="35689" formatCode="General">
                  <c:v>92.021600000000007</c:v>
                </c:pt>
                <c:pt idx="35690" formatCode="General">
                  <c:v>88.307500000000005</c:v>
                </c:pt>
                <c:pt idx="35691" formatCode="General">
                  <c:v>84.520600000000002</c:v>
                </c:pt>
                <c:pt idx="35692" formatCode="General">
                  <c:v>80.751499999999993</c:v>
                </c:pt>
                <c:pt idx="35693" formatCode="General">
                  <c:v>77.024100000000004</c:v>
                </c:pt>
                <c:pt idx="35694" formatCode="General">
                  <c:v>73.191000000000003</c:v>
                </c:pt>
                <c:pt idx="35695" formatCode="General">
                  <c:v>69.119699999999995</c:v>
                </c:pt>
                <c:pt idx="35696" formatCode="General">
                  <c:v>64.897999999999996</c:v>
                </c:pt>
                <c:pt idx="35697" formatCode="General">
                  <c:v>60.6845</c:v>
                </c:pt>
                <c:pt idx="35698" formatCode="General">
                  <c:v>56.673699999999997</c:v>
                </c:pt>
                <c:pt idx="35699" formatCode="General">
                  <c:v>52.936999999999998</c:v>
                </c:pt>
                <c:pt idx="35700" formatCode="General">
                  <c:v>49.439</c:v>
                </c:pt>
                <c:pt idx="35701" formatCode="General">
                  <c:v>46.213900000000002</c:v>
                </c:pt>
                <c:pt idx="35702" formatCode="General">
                  <c:v>43.313299999999998</c:v>
                </c:pt>
                <c:pt idx="35703" formatCode="General">
                  <c:v>40.766599999999997</c:v>
                </c:pt>
                <c:pt idx="35704" formatCode="General">
                  <c:v>38.577300000000001</c:v>
                </c:pt>
                <c:pt idx="35705" formatCode="General">
                  <c:v>36.703699999999998</c:v>
                </c:pt>
                <c:pt idx="35706" formatCode="General">
                  <c:v>35.033000000000001</c:v>
                </c:pt>
                <c:pt idx="35707" formatCode="General">
                  <c:v>33.445500000000003</c:v>
                </c:pt>
                <c:pt idx="35708" formatCode="General">
                  <c:v>31.893999999999998</c:v>
                </c:pt>
                <c:pt idx="35709" formatCode="General">
                  <c:v>30.378399999999999</c:v>
                </c:pt>
                <c:pt idx="35710" formatCode="General">
                  <c:v>28.973700000000001</c:v>
                </c:pt>
                <c:pt idx="35711" formatCode="General">
                  <c:v>27.753599999999999</c:v>
                </c:pt>
                <c:pt idx="35712" formatCode="General">
                  <c:v>26.741700000000002</c:v>
                </c:pt>
                <c:pt idx="35713" formatCode="General">
                  <c:v>25.949200000000001</c:v>
                </c:pt>
                <c:pt idx="35714" formatCode="General">
                  <c:v>25.369700000000002</c:v>
                </c:pt>
                <c:pt idx="35715" formatCode="General">
                  <c:v>24.958600000000001</c:v>
                </c:pt>
                <c:pt idx="35716" formatCode="General">
                  <c:v>24.652899999999999</c:v>
                </c:pt>
                <c:pt idx="35717" formatCode="General">
                  <c:v>24.396999999999998</c:v>
                </c:pt>
                <c:pt idx="35718" formatCode="General">
                  <c:v>24.087399999999999</c:v>
                </c:pt>
                <c:pt idx="35719" formatCode="General">
                  <c:v>23.5991</c:v>
                </c:pt>
                <c:pt idx="35720" formatCode="General">
                  <c:v>22.853999999999999</c:v>
                </c:pt>
                <c:pt idx="35721" formatCode="General">
                  <c:v>21.802199999999999</c:v>
                </c:pt>
                <c:pt idx="35722" formatCode="General">
                  <c:v>20.319299999999998</c:v>
                </c:pt>
                <c:pt idx="35723" formatCode="General">
                  <c:v>18.253699999999998</c:v>
                </c:pt>
                <c:pt idx="35724" formatCode="General">
                  <c:v>15.4643</c:v>
                </c:pt>
                <c:pt idx="35725" formatCode="General">
                  <c:v>11.928599999999999</c:v>
                </c:pt>
                <c:pt idx="35726" formatCode="General">
                  <c:v>7.7832400000000002</c:v>
                </c:pt>
                <c:pt idx="35727" formatCode="General">
                  <c:v>3.10988</c:v>
                </c:pt>
                <c:pt idx="35728" formatCode="General">
                  <c:v>-2.0500400000000001</c:v>
                </c:pt>
                <c:pt idx="35729" formatCode="General">
                  <c:v>-7.6166400000000003</c:v>
                </c:pt>
                <c:pt idx="35730" formatCode="General">
                  <c:v>-13.487299999999999</c:v>
                </c:pt>
                <c:pt idx="35731" formatCode="General">
                  <c:v>-19.5519</c:v>
                </c:pt>
                <c:pt idx="35732" formatCode="General">
                  <c:v>-25.685400000000001</c:v>
                </c:pt>
                <c:pt idx="35733" formatCode="General">
                  <c:v>-31.772300000000001</c:v>
                </c:pt>
                <c:pt idx="35734" formatCode="General">
                  <c:v>-37.738</c:v>
                </c:pt>
                <c:pt idx="35735" formatCode="General">
                  <c:v>-43.529699999999998</c:v>
                </c:pt>
                <c:pt idx="35736" formatCode="General">
                  <c:v>-49.070399999999999</c:v>
                </c:pt>
                <c:pt idx="35737" formatCode="General">
                  <c:v>-54.311399999999999</c:v>
                </c:pt>
                <c:pt idx="35738" formatCode="General">
                  <c:v>-59.273499999999999</c:v>
                </c:pt>
                <c:pt idx="35739" formatCode="General">
                  <c:v>-64.064599999999999</c:v>
                </c:pt>
                <c:pt idx="35740" formatCode="General">
                  <c:v>-68.802499999999995</c:v>
                </c:pt>
                <c:pt idx="35741" formatCode="General">
                  <c:v>-73.623900000000006</c:v>
                </c:pt>
                <c:pt idx="35742" formatCode="General">
                  <c:v>-78.627899999999997</c:v>
                </c:pt>
                <c:pt idx="35743" formatCode="General">
                  <c:v>-83.753</c:v>
                </c:pt>
                <c:pt idx="35744" formatCode="General">
                  <c:v>-88.909800000000004</c:v>
                </c:pt>
                <c:pt idx="35745" formatCode="General">
                  <c:v>-94.021500000000003</c:v>
                </c:pt>
                <c:pt idx="35746" formatCode="General">
                  <c:v>-99.116100000000003</c:v>
                </c:pt>
                <c:pt idx="35747" formatCode="General">
                  <c:v>-104.303</c:v>
                </c:pt>
                <c:pt idx="35748" formatCode="General">
                  <c:v>-109.613</c:v>
                </c:pt>
                <c:pt idx="35749" formatCode="General">
                  <c:v>-114.98099999999999</c:v>
                </c:pt>
                <c:pt idx="35750" formatCode="General">
                  <c:v>-120.209</c:v>
                </c:pt>
                <c:pt idx="35751" formatCode="General">
                  <c:v>-125.26600000000001</c:v>
                </c:pt>
                <c:pt idx="35752" formatCode="General">
                  <c:v>-130.34800000000001</c:v>
                </c:pt>
                <c:pt idx="35753" formatCode="General">
                  <c:v>-135.43299999999999</c:v>
                </c:pt>
                <c:pt idx="35754" formatCode="General">
                  <c:v>-140.36500000000001</c:v>
                </c:pt>
                <c:pt idx="35755" formatCode="General">
                  <c:v>-144.864</c:v>
                </c:pt>
                <c:pt idx="35756" formatCode="General">
                  <c:v>-148.67099999999999</c:v>
                </c:pt>
                <c:pt idx="35757" formatCode="General">
                  <c:v>-151.75800000000001</c:v>
                </c:pt>
                <c:pt idx="35758" formatCode="General">
                  <c:v>-154.12899999999999</c:v>
                </c:pt>
                <c:pt idx="35759" formatCode="General">
                  <c:v>-155.815</c:v>
                </c:pt>
                <c:pt idx="35760" formatCode="General">
                  <c:v>-156.791</c:v>
                </c:pt>
                <c:pt idx="35761" formatCode="General">
                  <c:v>-156.97499999999999</c:v>
                </c:pt>
                <c:pt idx="35762" formatCode="General">
                  <c:v>-156.196</c:v>
                </c:pt>
                <c:pt idx="35763" formatCode="General">
                  <c:v>-154.31</c:v>
                </c:pt>
                <c:pt idx="35764" formatCode="General">
                  <c:v>-151.304</c:v>
                </c:pt>
                <c:pt idx="35765" formatCode="General">
                  <c:v>-147.279</c:v>
                </c:pt>
                <c:pt idx="35766" formatCode="General">
                  <c:v>-142.44900000000001</c:v>
                </c:pt>
                <c:pt idx="35767" formatCode="General">
                  <c:v>-137.02699999999999</c:v>
                </c:pt>
                <c:pt idx="35768" formatCode="General">
                  <c:v>-131.19200000000001</c:v>
                </c:pt>
                <c:pt idx="35769" formatCode="General">
                  <c:v>-125.002</c:v>
                </c:pt>
                <c:pt idx="35770" formatCode="General">
                  <c:v>-118.456</c:v>
                </c:pt>
                <c:pt idx="35771" formatCode="General">
                  <c:v>-111.52500000000001</c:v>
                </c:pt>
                <c:pt idx="35772" formatCode="General">
                  <c:v>-104.274</c:v>
                </c:pt>
                <c:pt idx="35773" formatCode="General">
                  <c:v>-96.895600000000002</c:v>
                </c:pt>
                <c:pt idx="35774" formatCode="General">
                  <c:v>-89.642399999999995</c:v>
                </c:pt>
                <c:pt idx="35775" formatCode="General">
                  <c:v>-82.759</c:v>
                </c:pt>
                <c:pt idx="35776" formatCode="General">
                  <c:v>-76.427599999999998</c:v>
                </c:pt>
                <c:pt idx="35777" formatCode="General">
                  <c:v>-70.812299999999993</c:v>
                </c:pt>
                <c:pt idx="35778" formatCode="General">
                  <c:v>-66.024900000000002</c:v>
                </c:pt>
                <c:pt idx="35779" formatCode="General">
                  <c:v>-62.118400000000001</c:v>
                </c:pt>
                <c:pt idx="35780" formatCode="General">
                  <c:v>-59.078600000000002</c:v>
                </c:pt>
                <c:pt idx="35781" formatCode="General">
                  <c:v>-56.901400000000002</c:v>
                </c:pt>
                <c:pt idx="35782" formatCode="General">
                  <c:v>-55.5822</c:v>
                </c:pt>
                <c:pt idx="35783" formatCode="General">
                  <c:v>-55.094099999999997</c:v>
                </c:pt>
                <c:pt idx="35784" formatCode="General">
                  <c:v>-55.402299999999997</c:v>
                </c:pt>
                <c:pt idx="35785" formatCode="General">
                  <c:v>-56.466500000000003</c:v>
                </c:pt>
                <c:pt idx="35786" formatCode="General">
                  <c:v>-58.24</c:v>
                </c:pt>
                <c:pt idx="35787" formatCode="General">
                  <c:v>-60.661700000000003</c:v>
                </c:pt>
                <c:pt idx="35788" formatCode="General">
                  <c:v>-63.601799999999997</c:v>
                </c:pt>
                <c:pt idx="35789" formatCode="General">
                  <c:v>-66.912499999999994</c:v>
                </c:pt>
                <c:pt idx="35790" formatCode="General">
                  <c:v>-70.488100000000003</c:v>
                </c:pt>
                <c:pt idx="35791" formatCode="General">
                  <c:v>-74.184299999999993</c:v>
                </c:pt>
                <c:pt idx="35792" formatCode="General">
                  <c:v>-77.792699999999996</c:v>
                </c:pt>
                <c:pt idx="35793" formatCode="General">
                  <c:v>-81.024500000000003</c:v>
                </c:pt>
                <c:pt idx="35794" formatCode="General">
                  <c:v>-83.585999999999999</c:v>
                </c:pt>
                <c:pt idx="35795" formatCode="General">
                  <c:v>-85.380300000000005</c:v>
                </c:pt>
                <c:pt idx="35796" formatCode="General">
                  <c:v>-86.433599999999998</c:v>
                </c:pt>
                <c:pt idx="35797" formatCode="General">
                  <c:v>-86.810199999999995</c:v>
                </c:pt>
                <c:pt idx="35798" formatCode="General">
                  <c:v>-86.5946</c:v>
                </c:pt>
                <c:pt idx="35799" formatCode="General">
                  <c:v>-85.836299999999994</c:v>
                </c:pt>
                <c:pt idx="35800" formatCode="General">
                  <c:v>-84.613100000000003</c:v>
                </c:pt>
                <c:pt idx="35801" formatCode="General">
                  <c:v>-83.008899999999997</c:v>
                </c:pt>
                <c:pt idx="35802" formatCode="General">
                  <c:v>-81.0959</c:v>
                </c:pt>
                <c:pt idx="35803" formatCode="General">
                  <c:v>-78.947900000000004</c:v>
                </c:pt>
                <c:pt idx="35804" formatCode="General">
                  <c:v>-76.665400000000005</c:v>
                </c:pt>
                <c:pt idx="35805" formatCode="General">
                  <c:v>-74.3874</c:v>
                </c:pt>
                <c:pt idx="35806" formatCode="General">
                  <c:v>-72.247500000000002</c:v>
                </c:pt>
                <c:pt idx="35807" formatCode="General">
                  <c:v>-70.371099999999998</c:v>
                </c:pt>
                <c:pt idx="35808" formatCode="General">
                  <c:v>-68.855099999999993</c:v>
                </c:pt>
                <c:pt idx="35809" formatCode="General">
                  <c:v>-67.729200000000006</c:v>
                </c:pt>
                <c:pt idx="35810" formatCode="General">
                  <c:v>-66.996399999999994</c:v>
                </c:pt>
                <c:pt idx="35811" formatCode="General">
                  <c:v>-66.649299999999997</c:v>
                </c:pt>
                <c:pt idx="35812" formatCode="General">
                  <c:v>-66.587299999999999</c:v>
                </c:pt>
                <c:pt idx="35813" formatCode="General">
                  <c:v>-66.63</c:v>
                </c:pt>
                <c:pt idx="35814" formatCode="General">
                  <c:v>-66.624300000000005</c:v>
                </c:pt>
                <c:pt idx="35815" formatCode="General">
                  <c:v>-66.501300000000001</c:v>
                </c:pt>
                <c:pt idx="35816" formatCode="General">
                  <c:v>-66.373099999999994</c:v>
                </c:pt>
                <c:pt idx="35817" formatCode="General">
                  <c:v>-66.394099999999995</c:v>
                </c:pt>
                <c:pt idx="35818" formatCode="General">
                  <c:v>-66.658100000000005</c:v>
                </c:pt>
                <c:pt idx="35819" formatCode="General">
                  <c:v>-67.175899999999999</c:v>
                </c:pt>
                <c:pt idx="35820" formatCode="General">
                  <c:v>-67.864800000000002</c:v>
                </c:pt>
                <c:pt idx="35821" formatCode="General">
                  <c:v>-68.662999999999997</c:v>
                </c:pt>
                <c:pt idx="35822" formatCode="General">
                  <c:v>-69.534599999999998</c:v>
                </c:pt>
                <c:pt idx="35823" formatCode="General">
                  <c:v>-70.516000000000005</c:v>
                </c:pt>
                <c:pt idx="35824" formatCode="General">
                  <c:v>-71.650599999999997</c:v>
                </c:pt>
                <c:pt idx="35825" formatCode="General">
                  <c:v>-72.939099999999996</c:v>
                </c:pt>
                <c:pt idx="35826" formatCode="General">
                  <c:v>-74.419600000000003</c:v>
                </c:pt>
                <c:pt idx="35827" formatCode="General">
                  <c:v>-76.156400000000005</c:v>
                </c:pt>
                <c:pt idx="35828" formatCode="General">
                  <c:v>-78.214500000000001</c:v>
                </c:pt>
                <c:pt idx="35829" formatCode="General">
                  <c:v>-80.601699999999994</c:v>
                </c:pt>
                <c:pt idx="35830" formatCode="General">
                  <c:v>-83.1768</c:v>
                </c:pt>
                <c:pt idx="35831" formatCode="General">
                  <c:v>-85.777000000000001</c:v>
                </c:pt>
                <c:pt idx="35832" formatCode="General">
                  <c:v>-88.290499999999994</c:v>
                </c:pt>
                <c:pt idx="35833" formatCode="General">
                  <c:v>-90.670699999999997</c:v>
                </c:pt>
                <c:pt idx="35834" formatCode="General">
                  <c:v>-92.937700000000007</c:v>
                </c:pt>
                <c:pt idx="35835" formatCode="General">
                  <c:v>-95.065200000000004</c:v>
                </c:pt>
                <c:pt idx="35836" formatCode="General">
                  <c:v>-96.999300000000005</c:v>
                </c:pt>
                <c:pt idx="35837" formatCode="General">
                  <c:v>-98.627099999999999</c:v>
                </c:pt>
                <c:pt idx="35838" formatCode="General">
                  <c:v>-99.852599999999995</c:v>
                </c:pt>
                <c:pt idx="35839" formatCode="General">
                  <c:v>-100.66800000000001</c:v>
                </c:pt>
                <c:pt idx="35840" formatCode="General">
                  <c:v>-101.11799999999999</c:v>
                </c:pt>
                <c:pt idx="35841" formatCode="General">
                  <c:v>-101.273</c:v>
                </c:pt>
                <c:pt idx="35842" formatCode="General">
                  <c:v>-101.16</c:v>
                </c:pt>
                <c:pt idx="35843" formatCode="General">
                  <c:v>-100.798</c:v>
                </c:pt>
                <c:pt idx="35844" formatCode="General">
                  <c:v>-100.196</c:v>
                </c:pt>
                <c:pt idx="35845" formatCode="General">
                  <c:v>-99.354600000000005</c:v>
                </c:pt>
                <c:pt idx="35846" formatCode="General">
                  <c:v>-98.261600000000001</c:v>
                </c:pt>
                <c:pt idx="35847" formatCode="General">
                  <c:v>-96.925299999999993</c:v>
                </c:pt>
                <c:pt idx="35848" formatCode="General">
                  <c:v>-95.382000000000005</c:v>
                </c:pt>
                <c:pt idx="35849" formatCode="General">
                  <c:v>-93.723200000000006</c:v>
                </c:pt>
                <c:pt idx="35850" formatCode="General">
                  <c:v>-92.043999999999997</c:v>
                </c:pt>
                <c:pt idx="35851" formatCode="General">
                  <c:v>-90.397000000000006</c:v>
                </c:pt>
                <c:pt idx="35852" formatCode="General">
                  <c:v>-88.859899999999996</c:v>
                </c:pt>
                <c:pt idx="35853" formatCode="General">
                  <c:v>-87.525700000000001</c:v>
                </c:pt>
                <c:pt idx="35854" formatCode="General">
                  <c:v>-86.450400000000002</c:v>
                </c:pt>
                <c:pt idx="35855" formatCode="General">
                  <c:v>-85.655699999999996</c:v>
                </c:pt>
                <c:pt idx="35856" formatCode="General">
                  <c:v>-85.095299999999995</c:v>
                </c:pt>
                <c:pt idx="35857" formatCode="General">
                  <c:v>-84.706599999999995</c:v>
                </c:pt>
                <c:pt idx="35858" formatCode="General">
                  <c:v>-84.462800000000001</c:v>
                </c:pt>
                <c:pt idx="35859" formatCode="General">
                  <c:v>-84.384200000000007</c:v>
                </c:pt>
                <c:pt idx="35860" formatCode="General">
                  <c:v>-84.560500000000005</c:v>
                </c:pt>
                <c:pt idx="35861" formatCode="General">
                  <c:v>-84.988500000000002</c:v>
                </c:pt>
                <c:pt idx="35862" formatCode="General">
                  <c:v>-85.581400000000002</c:v>
                </c:pt>
                <c:pt idx="35863" formatCode="General">
                  <c:v>-86.142600000000002</c:v>
                </c:pt>
                <c:pt idx="35864" formatCode="General">
                  <c:v>-86.454400000000007</c:v>
                </c:pt>
                <c:pt idx="35865" formatCode="General">
                  <c:v>-86.376199999999997</c:v>
                </c:pt>
                <c:pt idx="35866" formatCode="General">
                  <c:v>-85.826400000000007</c:v>
                </c:pt>
                <c:pt idx="35867" formatCode="General">
                  <c:v>-84.815299999999993</c:v>
                </c:pt>
                <c:pt idx="35868" formatCode="General">
                  <c:v>-83.424400000000006</c:v>
                </c:pt>
                <c:pt idx="35869" formatCode="General">
                  <c:v>-81.755099999999999</c:v>
                </c:pt>
                <c:pt idx="35870" formatCode="General">
                  <c:v>-79.847800000000007</c:v>
                </c:pt>
                <c:pt idx="35871" formatCode="General">
                  <c:v>-77.700599999999994</c:v>
                </c:pt>
                <c:pt idx="35872" formatCode="General">
                  <c:v>-75.272900000000007</c:v>
                </c:pt>
                <c:pt idx="35873" formatCode="General">
                  <c:v>-72.581800000000001</c:v>
                </c:pt>
                <c:pt idx="35874" formatCode="General">
                  <c:v>-69.699100000000001</c:v>
                </c:pt>
                <c:pt idx="35875" formatCode="General">
                  <c:v>-66.752300000000005</c:v>
                </c:pt>
                <c:pt idx="35876" formatCode="General">
                  <c:v>-63.874400000000001</c:v>
                </c:pt>
                <c:pt idx="35877" formatCode="General">
                  <c:v>-61.153500000000001</c:v>
                </c:pt>
                <c:pt idx="35878" formatCode="General">
                  <c:v>-58.635300000000001</c:v>
                </c:pt>
                <c:pt idx="35879" formatCode="General">
                  <c:v>-56.28</c:v>
                </c:pt>
                <c:pt idx="35880" formatCode="General">
                  <c:v>-54.015599999999999</c:v>
                </c:pt>
                <c:pt idx="35881" formatCode="General">
                  <c:v>-51.772500000000001</c:v>
                </c:pt>
                <c:pt idx="35882" formatCode="General">
                  <c:v>-49.545200000000001</c:v>
                </c:pt>
                <c:pt idx="35883" formatCode="General">
                  <c:v>-47.352800000000002</c:v>
                </c:pt>
                <c:pt idx="35884" formatCode="General">
                  <c:v>-45.172400000000003</c:v>
                </c:pt>
                <c:pt idx="35885" formatCode="General">
                  <c:v>-42.968499999999999</c:v>
                </c:pt>
                <c:pt idx="35886" formatCode="General">
                  <c:v>-40.7029</c:v>
                </c:pt>
                <c:pt idx="35887" formatCode="General">
                  <c:v>-38.365600000000001</c:v>
                </c:pt>
                <c:pt idx="35888" formatCode="General">
                  <c:v>-35.972299999999997</c:v>
                </c:pt>
                <c:pt idx="35889" formatCode="General">
                  <c:v>-33.597700000000003</c:v>
                </c:pt>
                <c:pt idx="35890" formatCode="General">
                  <c:v>-31.325099999999999</c:v>
                </c:pt>
                <c:pt idx="35891" formatCode="General">
                  <c:v>-29.190300000000001</c:v>
                </c:pt>
                <c:pt idx="35892" formatCode="General">
                  <c:v>-27.220500000000001</c:v>
                </c:pt>
                <c:pt idx="35893" formatCode="General">
                  <c:v>-25.4251</c:v>
                </c:pt>
                <c:pt idx="35894" formatCode="General">
                  <c:v>-23.799199999999999</c:v>
                </c:pt>
                <c:pt idx="35895" formatCode="General">
                  <c:v>-22.328399999999998</c:v>
                </c:pt>
                <c:pt idx="35896" formatCode="General">
                  <c:v>-21.0017</c:v>
                </c:pt>
                <c:pt idx="35897" formatCode="General">
                  <c:v>-19.808900000000001</c:v>
                </c:pt>
                <c:pt idx="35898" formatCode="General">
                  <c:v>-18.741299999999999</c:v>
                </c:pt>
                <c:pt idx="35899" formatCode="General">
                  <c:v>-17.736699999999999</c:v>
                </c:pt>
                <c:pt idx="35900" formatCode="General">
                  <c:v>-16.672699999999999</c:v>
                </c:pt>
                <c:pt idx="35901" formatCode="General">
                  <c:v>-15.3894</c:v>
                </c:pt>
                <c:pt idx="35902" formatCode="General">
                  <c:v>-13.744</c:v>
                </c:pt>
                <c:pt idx="35903" formatCode="General">
                  <c:v>-11.7217</c:v>
                </c:pt>
                <c:pt idx="35904" formatCode="General">
                  <c:v>-9.3539300000000001</c:v>
                </c:pt>
                <c:pt idx="35905" formatCode="General">
                  <c:v>-6.6403800000000004</c:v>
                </c:pt>
                <c:pt idx="35906" formatCode="General">
                  <c:v>-3.5922200000000002</c:v>
                </c:pt>
                <c:pt idx="35907" formatCode="General">
                  <c:v>-0.23099900000000001</c:v>
                </c:pt>
                <c:pt idx="35908" formatCode="General">
                  <c:v>3.4936500000000001</c:v>
                </c:pt>
                <c:pt idx="35909" formatCode="General">
                  <c:v>7.6511100000000001</c:v>
                </c:pt>
                <c:pt idx="35910" formatCode="General">
                  <c:v>12.238</c:v>
                </c:pt>
                <c:pt idx="35911" formatCode="General">
                  <c:v>17.2058</c:v>
                </c:pt>
                <c:pt idx="35912" formatCode="General">
                  <c:v>22.4404</c:v>
                </c:pt>
                <c:pt idx="35913" formatCode="General">
                  <c:v>27.7895</c:v>
                </c:pt>
                <c:pt idx="35914" formatCode="General">
                  <c:v>33.101199999999999</c:v>
                </c:pt>
                <c:pt idx="35915" formatCode="General">
                  <c:v>38.159799999999997</c:v>
                </c:pt>
                <c:pt idx="35916" formatCode="General">
                  <c:v>42.787999999999997</c:v>
                </c:pt>
                <c:pt idx="35917" formatCode="General">
                  <c:v>46.938800000000001</c:v>
                </c:pt>
                <c:pt idx="35918" formatCode="General">
                  <c:v>50.623800000000003</c:v>
                </c:pt>
                <c:pt idx="35919" formatCode="General">
                  <c:v>53.915399999999998</c:v>
                </c:pt>
                <c:pt idx="35920" formatCode="General">
                  <c:v>56.839799999999997</c:v>
                </c:pt>
                <c:pt idx="35921" formatCode="General">
                  <c:v>59.357999999999997</c:v>
                </c:pt>
                <c:pt idx="35922" formatCode="General">
                  <c:v>61.421999999999997</c:v>
                </c:pt>
                <c:pt idx="35923" formatCode="General">
                  <c:v>62.994700000000002</c:v>
                </c:pt>
                <c:pt idx="35924" formatCode="General">
                  <c:v>64.053299999999993</c:v>
                </c:pt>
                <c:pt idx="35925" formatCode="General">
                  <c:v>64.632199999999997</c:v>
                </c:pt>
                <c:pt idx="35926" formatCode="General">
                  <c:v>64.897499999999994</c:v>
                </c:pt>
                <c:pt idx="35927" formatCode="General">
                  <c:v>64.956599999999995</c:v>
                </c:pt>
                <c:pt idx="35928" formatCode="General">
                  <c:v>64.817999999999998</c:v>
                </c:pt>
                <c:pt idx="35929" formatCode="General">
                  <c:v>64.488500000000002</c:v>
                </c:pt>
                <c:pt idx="35930" formatCode="General">
                  <c:v>63.968800000000002</c:v>
                </c:pt>
                <c:pt idx="35931" formatCode="General">
                  <c:v>63.2239</c:v>
                </c:pt>
                <c:pt idx="35932" formatCode="General">
                  <c:v>62.247500000000002</c:v>
                </c:pt>
                <c:pt idx="35933" formatCode="General">
                  <c:v>61.119</c:v>
                </c:pt>
                <c:pt idx="35934" formatCode="General">
                  <c:v>59.906799999999997</c:v>
                </c:pt>
                <c:pt idx="35935" formatCode="General">
                  <c:v>58.656199999999998</c:v>
                </c:pt>
                <c:pt idx="35936" formatCode="General">
                  <c:v>57.444200000000002</c:v>
                </c:pt>
                <c:pt idx="35937" formatCode="General">
                  <c:v>56.335099999999997</c:v>
                </c:pt>
                <c:pt idx="35938" formatCode="General">
                  <c:v>55.314</c:v>
                </c:pt>
                <c:pt idx="35939" formatCode="General">
                  <c:v>54.390300000000003</c:v>
                </c:pt>
                <c:pt idx="35940" formatCode="General">
                  <c:v>53.628599999999999</c:v>
                </c:pt>
                <c:pt idx="35941" formatCode="General">
                  <c:v>53.095399999999998</c:v>
                </c:pt>
                <c:pt idx="35942" formatCode="General">
                  <c:v>52.8414</c:v>
                </c:pt>
                <c:pt idx="35943" formatCode="General">
                  <c:v>52.943899999999999</c:v>
                </c:pt>
                <c:pt idx="35944" formatCode="General">
                  <c:v>53.463900000000002</c:v>
                </c:pt>
                <c:pt idx="35945" formatCode="General">
                  <c:v>54.381</c:v>
                </c:pt>
                <c:pt idx="35946" formatCode="General">
                  <c:v>55.657299999999999</c:v>
                </c:pt>
                <c:pt idx="35947" formatCode="General">
                  <c:v>57.252099999999999</c:v>
                </c:pt>
                <c:pt idx="35948" formatCode="General">
                  <c:v>59.136400000000002</c:v>
                </c:pt>
                <c:pt idx="35949" formatCode="General">
                  <c:v>61.284999999999997</c:v>
                </c:pt>
                <c:pt idx="35950" formatCode="General">
                  <c:v>63.551699999999997</c:v>
                </c:pt>
                <c:pt idx="35951" formatCode="General">
                  <c:v>65.823999999999998</c:v>
                </c:pt>
                <c:pt idx="35952" formatCode="General">
                  <c:v>68.1828</c:v>
                </c:pt>
                <c:pt idx="35953" formatCode="General">
                  <c:v>70.700699999999998</c:v>
                </c:pt>
                <c:pt idx="35954" formatCode="General">
                  <c:v>73.385900000000007</c:v>
                </c:pt>
                <c:pt idx="35955" formatCode="General">
                  <c:v>76.255399999999995</c:v>
                </c:pt>
                <c:pt idx="35956" formatCode="General">
                  <c:v>79.318700000000007</c:v>
                </c:pt>
                <c:pt idx="35957" formatCode="General">
                  <c:v>82.514600000000002</c:v>
                </c:pt>
                <c:pt idx="35958" formatCode="General">
                  <c:v>85.767600000000002</c:v>
                </c:pt>
                <c:pt idx="35959" formatCode="General">
                  <c:v>89.037000000000006</c:v>
                </c:pt>
                <c:pt idx="35960" formatCode="General">
                  <c:v>92.262500000000003</c:v>
                </c:pt>
                <c:pt idx="35961" formatCode="General">
                  <c:v>95.378500000000003</c:v>
                </c:pt>
                <c:pt idx="35962" formatCode="General">
                  <c:v>98.400999999999996</c:v>
                </c:pt>
                <c:pt idx="35963" formatCode="General">
                  <c:v>101.36799999999999</c:v>
                </c:pt>
                <c:pt idx="35964" formatCode="General">
                  <c:v>104.214</c:v>
                </c:pt>
                <c:pt idx="35965" formatCode="General">
                  <c:v>106.864</c:v>
                </c:pt>
                <c:pt idx="35966" formatCode="General">
                  <c:v>109.283</c:v>
                </c:pt>
                <c:pt idx="35967" formatCode="General">
                  <c:v>111.434</c:v>
                </c:pt>
                <c:pt idx="35968" formatCode="General">
                  <c:v>113.28400000000001</c:v>
                </c:pt>
                <c:pt idx="35969" formatCode="General">
                  <c:v>114.857</c:v>
                </c:pt>
                <c:pt idx="35970" formatCode="General">
                  <c:v>116.197</c:v>
                </c:pt>
                <c:pt idx="35971" formatCode="General">
                  <c:v>117.319</c:v>
                </c:pt>
                <c:pt idx="35972" formatCode="General">
                  <c:v>118.179</c:v>
                </c:pt>
                <c:pt idx="35973" formatCode="General">
                  <c:v>118.66800000000001</c:v>
                </c:pt>
                <c:pt idx="35974" formatCode="General">
                  <c:v>118.777</c:v>
                </c:pt>
                <c:pt idx="35975" formatCode="General">
                  <c:v>118.598</c:v>
                </c:pt>
                <c:pt idx="35976" formatCode="General">
                  <c:v>118.277</c:v>
                </c:pt>
                <c:pt idx="35977" formatCode="General">
                  <c:v>117.961</c:v>
                </c:pt>
                <c:pt idx="35978" formatCode="General">
                  <c:v>117.696</c:v>
                </c:pt>
                <c:pt idx="35979" formatCode="General">
                  <c:v>117.503</c:v>
                </c:pt>
                <c:pt idx="35980" formatCode="General">
                  <c:v>117.38</c:v>
                </c:pt>
                <c:pt idx="35981" formatCode="General">
                  <c:v>117.35599999999999</c:v>
                </c:pt>
                <c:pt idx="35982" formatCode="General">
                  <c:v>117.49299999999999</c:v>
                </c:pt>
                <c:pt idx="35983" formatCode="General">
                  <c:v>117.792</c:v>
                </c:pt>
                <c:pt idx="35984" formatCode="General">
                  <c:v>118.229</c:v>
                </c:pt>
                <c:pt idx="35985" formatCode="General">
                  <c:v>118.80800000000001</c:v>
                </c:pt>
                <c:pt idx="35986" formatCode="General">
                  <c:v>119.49299999999999</c:v>
                </c:pt>
                <c:pt idx="35987" formatCode="General">
                  <c:v>120.196</c:v>
                </c:pt>
                <c:pt idx="35988" formatCode="General">
                  <c:v>120.86499999999999</c:v>
                </c:pt>
                <c:pt idx="35989" formatCode="General">
                  <c:v>121.49299999999999</c:v>
                </c:pt>
                <c:pt idx="35990" formatCode="General">
                  <c:v>122.136</c:v>
                </c:pt>
                <c:pt idx="35991" formatCode="General">
                  <c:v>122.883</c:v>
                </c:pt>
                <c:pt idx="35992" formatCode="General">
                  <c:v>123.89</c:v>
                </c:pt>
                <c:pt idx="35993" formatCode="General">
                  <c:v>125.279</c:v>
                </c:pt>
                <c:pt idx="35994" formatCode="General">
                  <c:v>127.03700000000001</c:v>
                </c:pt>
                <c:pt idx="35995" formatCode="General">
                  <c:v>129.11000000000001</c:v>
                </c:pt>
                <c:pt idx="35996" formatCode="General">
                  <c:v>131.43700000000001</c:v>
                </c:pt>
                <c:pt idx="35997" formatCode="General">
                  <c:v>134.09100000000001</c:v>
                </c:pt>
                <c:pt idx="35998" formatCode="General">
                  <c:v>137.126</c:v>
                </c:pt>
                <c:pt idx="35999" formatCode="General">
                  <c:v>140.42400000000001</c:v>
                </c:pt>
                <c:pt idx="36000" formatCode="General">
                  <c:v>143.84700000000001</c:v>
                </c:pt>
                <c:pt idx="36001" formatCode="General">
                  <c:v>147.286</c:v>
                </c:pt>
                <c:pt idx="36002" formatCode="General">
                  <c:v>150.708</c:v>
                </c:pt>
                <c:pt idx="36003" formatCode="General">
                  <c:v>154.14500000000001</c:v>
                </c:pt>
                <c:pt idx="36004" formatCode="General">
                  <c:v>157.64500000000001</c:v>
                </c:pt>
                <c:pt idx="36005" formatCode="General">
                  <c:v>161.18299999999999</c:v>
                </c:pt>
                <c:pt idx="36006" formatCode="General">
                  <c:v>164.57900000000001</c:v>
                </c:pt>
                <c:pt idx="36007" formatCode="General">
                  <c:v>167.72499999999999</c:v>
                </c:pt>
                <c:pt idx="36008" formatCode="General">
                  <c:v>170.631</c:v>
                </c:pt>
                <c:pt idx="36009" formatCode="General">
                  <c:v>173.30199999999999</c:v>
                </c:pt>
                <c:pt idx="36010" formatCode="General">
                  <c:v>175.733</c:v>
                </c:pt>
                <c:pt idx="36011" formatCode="General">
                  <c:v>177.78100000000001</c:v>
                </c:pt>
                <c:pt idx="36012" formatCode="General">
                  <c:v>179.29</c:v>
                </c:pt>
                <c:pt idx="36013" formatCode="General">
                  <c:v>180.191</c:v>
                </c:pt>
                <c:pt idx="36014" formatCode="General">
                  <c:v>180.43299999999999</c:v>
                </c:pt>
                <c:pt idx="36015" formatCode="General">
                  <c:v>180.00700000000001</c:v>
                </c:pt>
                <c:pt idx="36016" formatCode="General">
                  <c:v>179.02699999999999</c:v>
                </c:pt>
                <c:pt idx="36017" formatCode="General">
                  <c:v>177.61699999999999</c:v>
                </c:pt>
                <c:pt idx="36018" formatCode="General">
                  <c:v>175.69200000000001</c:v>
                </c:pt>
                <c:pt idx="36019" formatCode="General">
                  <c:v>173.208</c:v>
                </c:pt>
                <c:pt idx="36020" formatCode="General">
                  <c:v>170.30699999999999</c:v>
                </c:pt>
                <c:pt idx="36021" formatCode="General">
                  <c:v>167.16200000000001</c:v>
                </c:pt>
                <c:pt idx="36022" formatCode="General">
                  <c:v>163.92599999999999</c:v>
                </c:pt>
                <c:pt idx="36023" formatCode="General">
                  <c:v>160.636</c:v>
                </c:pt>
                <c:pt idx="36024" formatCode="General">
                  <c:v>157.26400000000001</c:v>
                </c:pt>
                <c:pt idx="36025" formatCode="General">
                  <c:v>153.75</c:v>
                </c:pt>
                <c:pt idx="36026" formatCode="General">
                  <c:v>150.00700000000001</c:v>
                </c:pt>
                <c:pt idx="36027" formatCode="General">
                  <c:v>145.99600000000001</c:v>
                </c:pt>
                <c:pt idx="36028" formatCode="General">
                  <c:v>141.78899999999999</c:v>
                </c:pt>
                <c:pt idx="36029" formatCode="General">
                  <c:v>137.529</c:v>
                </c:pt>
                <c:pt idx="36030" formatCode="General">
                  <c:v>133.31299999999999</c:v>
                </c:pt>
                <c:pt idx="36031" formatCode="General">
                  <c:v>129.23099999999999</c:v>
                </c:pt>
                <c:pt idx="36032" formatCode="General">
                  <c:v>125.47499999999999</c:v>
                </c:pt>
                <c:pt idx="36033" formatCode="General">
                  <c:v>122.253</c:v>
                </c:pt>
                <c:pt idx="36034" formatCode="General">
                  <c:v>119.71</c:v>
                </c:pt>
                <c:pt idx="36035" formatCode="General">
                  <c:v>117.857</c:v>
                </c:pt>
                <c:pt idx="36036" formatCode="General">
                  <c:v>116.57599999999999</c:v>
                </c:pt>
                <c:pt idx="36037" formatCode="General">
                  <c:v>115.806</c:v>
                </c:pt>
                <c:pt idx="36038" formatCode="General">
                  <c:v>115.532</c:v>
                </c:pt>
                <c:pt idx="36039" formatCode="General">
                  <c:v>115.777</c:v>
                </c:pt>
                <c:pt idx="36040" formatCode="General">
                  <c:v>116.51600000000001</c:v>
                </c:pt>
                <c:pt idx="36041" formatCode="General">
                  <c:v>117.655</c:v>
                </c:pt>
                <c:pt idx="36042" formatCode="General">
                  <c:v>119.209</c:v>
                </c:pt>
                <c:pt idx="36043" formatCode="General">
                  <c:v>121.254</c:v>
                </c:pt>
                <c:pt idx="36044" formatCode="General">
                  <c:v>123.642</c:v>
                </c:pt>
                <c:pt idx="36045" formatCode="General">
                  <c:v>126.161</c:v>
                </c:pt>
                <c:pt idx="36046" formatCode="General">
                  <c:v>128.65899999999999</c:v>
                </c:pt>
                <c:pt idx="36047" formatCode="General">
                  <c:v>130.97499999999999</c:v>
                </c:pt>
                <c:pt idx="36048" formatCode="General">
                  <c:v>132.96600000000001</c:v>
                </c:pt>
                <c:pt idx="36049" formatCode="General">
                  <c:v>134.59</c:v>
                </c:pt>
                <c:pt idx="36050" formatCode="General">
                  <c:v>135.864</c:v>
                </c:pt>
                <c:pt idx="36051" formatCode="General">
                  <c:v>136.61799999999999</c:v>
                </c:pt>
                <c:pt idx="36052" formatCode="General">
                  <c:v>136.64599999999999</c:v>
                </c:pt>
                <c:pt idx="36053" formatCode="General">
                  <c:v>135.81</c:v>
                </c:pt>
                <c:pt idx="36054" formatCode="General">
                  <c:v>134.059</c:v>
                </c:pt>
                <c:pt idx="36055" formatCode="General">
                  <c:v>131.47</c:v>
                </c:pt>
                <c:pt idx="36056" formatCode="General">
                  <c:v>128.11699999999999</c:v>
                </c:pt>
                <c:pt idx="36057" formatCode="General">
                  <c:v>124.05800000000001</c:v>
                </c:pt>
                <c:pt idx="36058" formatCode="General">
                  <c:v>119.399</c:v>
                </c:pt>
                <c:pt idx="36059" formatCode="General">
                  <c:v>114.261</c:v>
                </c:pt>
                <c:pt idx="36060" formatCode="General">
                  <c:v>108.73399999999999</c:v>
                </c:pt>
                <c:pt idx="36061" formatCode="General">
                  <c:v>102.97</c:v>
                </c:pt>
                <c:pt idx="36062" formatCode="General">
                  <c:v>97.148399999999995</c:v>
                </c:pt>
                <c:pt idx="36063" formatCode="General">
                  <c:v>91.376300000000001</c:v>
                </c:pt>
                <c:pt idx="36064" formatCode="General">
                  <c:v>85.729600000000005</c:v>
                </c:pt>
                <c:pt idx="36065" formatCode="General">
                  <c:v>80.397999999999996</c:v>
                </c:pt>
                <c:pt idx="36066" formatCode="General">
                  <c:v>75.601100000000002</c:v>
                </c:pt>
                <c:pt idx="36067" formatCode="General">
                  <c:v>71.529600000000002</c:v>
                </c:pt>
                <c:pt idx="36068" formatCode="General">
                  <c:v>68.277199999999993</c:v>
                </c:pt>
                <c:pt idx="36069" formatCode="General">
                  <c:v>65.797600000000003</c:v>
                </c:pt>
                <c:pt idx="36070" formatCode="General">
                  <c:v>63.971400000000003</c:v>
                </c:pt>
                <c:pt idx="36071" formatCode="General">
                  <c:v>62.687899999999999</c:v>
                </c:pt>
                <c:pt idx="36072" formatCode="General">
                  <c:v>61.919800000000002</c:v>
                </c:pt>
                <c:pt idx="36073" formatCode="General">
                  <c:v>61.649500000000003</c:v>
                </c:pt>
                <c:pt idx="36074" formatCode="General">
                  <c:v>61.866300000000003</c:v>
                </c:pt>
                <c:pt idx="36075" formatCode="General">
                  <c:v>62.470199999999998</c:v>
                </c:pt>
                <c:pt idx="36076" formatCode="General">
                  <c:v>63.296399999999998</c:v>
                </c:pt>
                <c:pt idx="36077" formatCode="General">
                  <c:v>64.258700000000005</c:v>
                </c:pt>
                <c:pt idx="36078" formatCode="General">
                  <c:v>65.304299999999998</c:v>
                </c:pt>
                <c:pt idx="36079" formatCode="General">
                  <c:v>66.331100000000006</c:v>
                </c:pt>
                <c:pt idx="36080" formatCode="General">
                  <c:v>67.267300000000006</c:v>
                </c:pt>
                <c:pt idx="36081" formatCode="General">
                  <c:v>68.129800000000003</c:v>
                </c:pt>
                <c:pt idx="36082" formatCode="General">
                  <c:v>68.8536</c:v>
                </c:pt>
                <c:pt idx="36083" formatCode="General">
                  <c:v>69.310199999999995</c:v>
                </c:pt>
                <c:pt idx="36084" formatCode="General">
                  <c:v>69.393799999999999</c:v>
                </c:pt>
                <c:pt idx="36085" formatCode="General">
                  <c:v>69.019800000000004</c:v>
                </c:pt>
                <c:pt idx="36086" formatCode="General">
                  <c:v>68.142899999999997</c:v>
                </c:pt>
                <c:pt idx="36087" formatCode="General">
                  <c:v>66.695700000000002</c:v>
                </c:pt>
                <c:pt idx="36088" formatCode="General">
                  <c:v>64.590400000000002</c:v>
                </c:pt>
                <c:pt idx="36089" formatCode="General">
                  <c:v>61.808199999999999</c:v>
                </c:pt>
                <c:pt idx="36090" formatCode="General">
                  <c:v>58.3992</c:v>
                </c:pt>
                <c:pt idx="36091" formatCode="General">
                  <c:v>54.502600000000001</c:v>
                </c:pt>
                <c:pt idx="36092" formatCode="General">
                  <c:v>50.274299999999997</c:v>
                </c:pt>
                <c:pt idx="36093" formatCode="General">
                  <c:v>45.786099999999998</c:v>
                </c:pt>
                <c:pt idx="36094" formatCode="General">
                  <c:v>41.118499999999997</c:v>
                </c:pt>
                <c:pt idx="36095" formatCode="General">
                  <c:v>36.362400000000001</c:v>
                </c:pt>
                <c:pt idx="36096" formatCode="General">
                  <c:v>31.508199999999999</c:v>
                </c:pt>
                <c:pt idx="36097" formatCode="General">
                  <c:v>26.503299999999999</c:v>
                </c:pt>
                <c:pt idx="36098" formatCode="General">
                  <c:v>21.444400000000002</c:v>
                </c:pt>
                <c:pt idx="36099" formatCode="General">
                  <c:v>16.452000000000002</c:v>
                </c:pt>
                <c:pt idx="36100" formatCode="General">
                  <c:v>11.574299999999999</c:v>
                </c:pt>
                <c:pt idx="36101" formatCode="General">
                  <c:v>6.8584300000000002</c:v>
                </c:pt>
                <c:pt idx="36102" formatCode="General">
                  <c:v>2.3491599999999999</c:v>
                </c:pt>
                <c:pt idx="36103" formatCode="General">
                  <c:v>-1.8871100000000001</c:v>
                </c:pt>
                <c:pt idx="36104" formatCode="General">
                  <c:v>-5.7839700000000001</c:v>
                </c:pt>
                <c:pt idx="36105" formatCode="General">
                  <c:v>-9.2683999999999997</c:v>
                </c:pt>
                <c:pt idx="36106" formatCode="General">
                  <c:v>-12.2888</c:v>
                </c:pt>
                <c:pt idx="36107" formatCode="General">
                  <c:v>-14.856199999999999</c:v>
                </c:pt>
                <c:pt idx="36108" formatCode="General">
                  <c:v>-17.0229</c:v>
                </c:pt>
                <c:pt idx="36109" formatCode="General">
                  <c:v>-18.868500000000001</c:v>
                </c:pt>
                <c:pt idx="36110" formatCode="General">
                  <c:v>-20.503599999999999</c:v>
                </c:pt>
                <c:pt idx="36111" formatCode="General">
                  <c:v>-22.034300000000002</c:v>
                </c:pt>
                <c:pt idx="36112" formatCode="General">
                  <c:v>-23.498999999999999</c:v>
                </c:pt>
                <c:pt idx="36113" formatCode="General">
                  <c:v>-24.889800000000001</c:v>
                </c:pt>
                <c:pt idx="36114" formatCode="General">
                  <c:v>-26.127199999999998</c:v>
                </c:pt>
                <c:pt idx="36115" formatCode="General">
                  <c:v>-27.145700000000001</c:v>
                </c:pt>
                <c:pt idx="36116" formatCode="General">
                  <c:v>-27.9527</c:v>
                </c:pt>
                <c:pt idx="36117" formatCode="General">
                  <c:v>-28.581299999999999</c:v>
                </c:pt>
                <c:pt idx="36118" formatCode="General">
                  <c:v>-29.074300000000001</c:v>
                </c:pt>
                <c:pt idx="36119" formatCode="General">
                  <c:v>-29.468900000000001</c:v>
                </c:pt>
                <c:pt idx="36120" formatCode="General">
                  <c:v>-29.802800000000001</c:v>
                </c:pt>
                <c:pt idx="36121" formatCode="General">
                  <c:v>-30.109200000000001</c:v>
                </c:pt>
                <c:pt idx="36122" formatCode="General">
                  <c:v>-30.442</c:v>
                </c:pt>
                <c:pt idx="36123" formatCode="General">
                  <c:v>-30.866399999999999</c:v>
                </c:pt>
                <c:pt idx="36124" formatCode="General">
                  <c:v>-31.490600000000001</c:v>
                </c:pt>
                <c:pt idx="36125" formatCode="General">
                  <c:v>-32.399099999999997</c:v>
                </c:pt>
                <c:pt idx="36126" formatCode="General">
                  <c:v>-33.536700000000003</c:v>
                </c:pt>
                <c:pt idx="36127" formatCode="General">
                  <c:v>-34.800400000000003</c:v>
                </c:pt>
                <c:pt idx="36128" formatCode="General">
                  <c:v>-36.094299999999997</c:v>
                </c:pt>
                <c:pt idx="36129" formatCode="General">
                  <c:v>-37.3874</c:v>
                </c:pt>
                <c:pt idx="36130" formatCode="General">
                  <c:v>-38.708100000000002</c:v>
                </c:pt>
                <c:pt idx="36131" formatCode="General">
                  <c:v>-40.0518</c:v>
                </c:pt>
                <c:pt idx="36132" formatCode="General">
                  <c:v>-41.403199999999998</c:v>
                </c:pt>
                <c:pt idx="36133" formatCode="General">
                  <c:v>-42.755899999999997</c:v>
                </c:pt>
                <c:pt idx="36134" formatCode="General">
                  <c:v>-44.1004</c:v>
                </c:pt>
                <c:pt idx="36135" formatCode="General">
                  <c:v>-45.419600000000003</c:v>
                </c:pt>
                <c:pt idx="36136" formatCode="General">
                  <c:v>-46.737200000000001</c:v>
                </c:pt>
                <c:pt idx="36137" formatCode="General">
                  <c:v>-48.097999999999999</c:v>
                </c:pt>
                <c:pt idx="36138" formatCode="General">
                  <c:v>-49.591999999999999</c:v>
                </c:pt>
                <c:pt idx="36139" formatCode="General">
                  <c:v>-51.286999999999999</c:v>
                </c:pt>
                <c:pt idx="36140" formatCode="General">
                  <c:v>-53.133200000000002</c:v>
                </c:pt>
                <c:pt idx="36141" formatCode="General">
                  <c:v>-55.051299999999998</c:v>
                </c:pt>
                <c:pt idx="36142" formatCode="General">
                  <c:v>-56.958199999999998</c:v>
                </c:pt>
                <c:pt idx="36143" formatCode="General">
                  <c:v>-58.724200000000003</c:v>
                </c:pt>
                <c:pt idx="36144" formatCode="General">
                  <c:v>-60.221800000000002</c:v>
                </c:pt>
                <c:pt idx="36145" formatCode="General">
                  <c:v>-61.502699999999997</c:v>
                </c:pt>
                <c:pt idx="36146" formatCode="General">
                  <c:v>-62.670499999999997</c:v>
                </c:pt>
                <c:pt idx="36147" formatCode="General">
                  <c:v>-63.770099999999999</c:v>
                </c:pt>
                <c:pt idx="36148" formatCode="General">
                  <c:v>-64.895700000000005</c:v>
                </c:pt>
                <c:pt idx="36149" formatCode="General">
                  <c:v>-66.150899999999993</c:v>
                </c:pt>
                <c:pt idx="36150" formatCode="General">
                  <c:v>-67.510199999999998</c:v>
                </c:pt>
                <c:pt idx="36151" formatCode="General">
                  <c:v>-68.889200000000002</c:v>
                </c:pt>
                <c:pt idx="36152" formatCode="General">
                  <c:v>-70.270799999999994</c:v>
                </c:pt>
                <c:pt idx="36153" formatCode="General">
                  <c:v>-71.651600000000002</c:v>
                </c:pt>
                <c:pt idx="36154" formatCode="General">
                  <c:v>-73.030799999999999</c:v>
                </c:pt>
                <c:pt idx="36155" formatCode="General">
                  <c:v>-74.412999999999997</c:v>
                </c:pt>
                <c:pt idx="36156" formatCode="General">
                  <c:v>-75.807000000000002</c:v>
                </c:pt>
                <c:pt idx="36157" formatCode="General">
                  <c:v>-77.203900000000004</c:v>
                </c:pt>
                <c:pt idx="36158" formatCode="General">
                  <c:v>-78.572800000000001</c:v>
                </c:pt>
                <c:pt idx="36159" formatCode="General">
                  <c:v>-79.835700000000003</c:v>
                </c:pt>
                <c:pt idx="36160" formatCode="General">
                  <c:v>-80.899000000000001</c:v>
                </c:pt>
                <c:pt idx="36161" formatCode="General">
                  <c:v>-81.684600000000003</c:v>
                </c:pt>
                <c:pt idx="36162" formatCode="General">
                  <c:v>-82.1036</c:v>
                </c:pt>
                <c:pt idx="36163" formatCode="General">
                  <c:v>-82.086799999999997</c:v>
                </c:pt>
                <c:pt idx="36164" formatCode="General">
                  <c:v>-81.661500000000004</c:v>
                </c:pt>
                <c:pt idx="36165" formatCode="General">
                  <c:v>-80.908699999999996</c:v>
                </c:pt>
                <c:pt idx="36166" formatCode="General">
                  <c:v>-79.9786</c:v>
                </c:pt>
                <c:pt idx="36167" formatCode="General">
                  <c:v>-79.025400000000005</c:v>
                </c:pt>
                <c:pt idx="36168" formatCode="General">
                  <c:v>-78.123099999999994</c:v>
                </c:pt>
                <c:pt idx="36169" formatCode="General">
                  <c:v>-77.323899999999995</c:v>
                </c:pt>
                <c:pt idx="36170" formatCode="General">
                  <c:v>-76.645300000000006</c:v>
                </c:pt>
                <c:pt idx="36171" formatCode="General">
                  <c:v>-76.087800000000001</c:v>
                </c:pt>
                <c:pt idx="36172" formatCode="General">
                  <c:v>-75.672600000000003</c:v>
                </c:pt>
                <c:pt idx="36173" formatCode="General">
                  <c:v>-75.523799999999994</c:v>
                </c:pt>
                <c:pt idx="36174" formatCode="General">
                  <c:v>-75.733099999999993</c:v>
                </c:pt>
                <c:pt idx="36175" formatCode="General">
                  <c:v>-76.2834</c:v>
                </c:pt>
                <c:pt idx="36176" formatCode="General">
                  <c:v>-77.167599999999993</c:v>
                </c:pt>
                <c:pt idx="36177" formatCode="General">
                  <c:v>-78.391999999999996</c:v>
                </c:pt>
                <c:pt idx="36178" formatCode="General">
                  <c:v>-79.946799999999996</c:v>
                </c:pt>
                <c:pt idx="36179" formatCode="General">
                  <c:v>-81.809899999999999</c:v>
                </c:pt>
                <c:pt idx="36180" formatCode="General">
                  <c:v>-83.944299999999998</c:v>
                </c:pt>
                <c:pt idx="36181" formatCode="General">
                  <c:v>-86.307299999999998</c:v>
                </c:pt>
                <c:pt idx="36182" formatCode="General">
                  <c:v>-88.862099999999998</c:v>
                </c:pt>
                <c:pt idx="36183" formatCode="General">
                  <c:v>-91.591300000000004</c:v>
                </c:pt>
                <c:pt idx="36184" formatCode="General">
                  <c:v>-94.485900000000001</c:v>
                </c:pt>
                <c:pt idx="36185" formatCode="General">
                  <c:v>-97.548000000000002</c:v>
                </c:pt>
                <c:pt idx="36186" formatCode="General">
                  <c:v>-100.779</c:v>
                </c:pt>
                <c:pt idx="36187" formatCode="General">
                  <c:v>-104.163</c:v>
                </c:pt>
                <c:pt idx="36188" formatCode="General">
                  <c:v>-107.74299999999999</c:v>
                </c:pt>
                <c:pt idx="36189" formatCode="General">
                  <c:v>-111.623</c:v>
                </c:pt>
                <c:pt idx="36190" formatCode="General">
                  <c:v>-115.84099999999999</c:v>
                </c:pt>
                <c:pt idx="36191" formatCode="General">
                  <c:v>-120.349</c:v>
                </c:pt>
                <c:pt idx="36192" formatCode="General">
                  <c:v>-125.074</c:v>
                </c:pt>
                <c:pt idx="36193" formatCode="General">
                  <c:v>-129.91</c:v>
                </c:pt>
                <c:pt idx="36194" formatCode="General">
                  <c:v>-134.70500000000001</c:v>
                </c:pt>
                <c:pt idx="36195" formatCode="General">
                  <c:v>-139.245</c:v>
                </c:pt>
                <c:pt idx="36196" formatCode="General">
                  <c:v>-143.30699999999999</c:v>
                </c:pt>
                <c:pt idx="36197" formatCode="General">
                  <c:v>-146.774</c:v>
                </c:pt>
                <c:pt idx="36198" formatCode="General">
                  <c:v>-149.62100000000001</c:v>
                </c:pt>
                <c:pt idx="36199" formatCode="General">
                  <c:v>-151.999</c:v>
                </c:pt>
                <c:pt idx="36200" formatCode="General">
                  <c:v>-154.077</c:v>
                </c:pt>
                <c:pt idx="36201" formatCode="General">
                  <c:v>-155.869</c:v>
                </c:pt>
                <c:pt idx="36202" formatCode="General">
                  <c:v>-157.38999999999999</c:v>
                </c:pt>
                <c:pt idx="36203" formatCode="General">
                  <c:v>-158.666</c:v>
                </c:pt>
                <c:pt idx="36204" formatCode="General">
                  <c:v>-159.64500000000001</c:v>
                </c:pt>
                <c:pt idx="36205" formatCode="General">
                  <c:v>-160.25399999999999</c:v>
                </c:pt>
                <c:pt idx="36206" formatCode="General">
                  <c:v>-160.43700000000001</c:v>
                </c:pt>
                <c:pt idx="36207" formatCode="General">
                  <c:v>-160.148</c:v>
                </c:pt>
                <c:pt idx="36208" formatCode="General">
                  <c:v>-159.38200000000001</c:v>
                </c:pt>
                <c:pt idx="36209" formatCode="General">
                  <c:v>-158.13</c:v>
                </c:pt>
                <c:pt idx="36210" formatCode="General">
                  <c:v>-156.39400000000001</c:v>
                </c:pt>
                <c:pt idx="36211" formatCode="General">
                  <c:v>-154.267</c:v>
                </c:pt>
                <c:pt idx="36212" formatCode="General">
                  <c:v>-151.881</c:v>
                </c:pt>
                <c:pt idx="36213" formatCode="General">
                  <c:v>-149.333</c:v>
                </c:pt>
                <c:pt idx="36214" formatCode="General">
                  <c:v>-146.69499999999999</c:v>
                </c:pt>
                <c:pt idx="36215" formatCode="General">
                  <c:v>-143.994</c:v>
                </c:pt>
                <c:pt idx="36216" formatCode="General">
                  <c:v>-141.221</c:v>
                </c:pt>
                <c:pt idx="36217" formatCode="General">
                  <c:v>-138.346</c:v>
                </c:pt>
                <c:pt idx="36218" formatCode="General">
                  <c:v>-135.43899999999999</c:v>
                </c:pt>
                <c:pt idx="36219" formatCode="General">
                  <c:v>-132.6</c:v>
                </c:pt>
                <c:pt idx="36220" formatCode="General">
                  <c:v>-129.88399999999999</c:v>
                </c:pt>
                <c:pt idx="36221" formatCode="General">
                  <c:v>-127.32899999999999</c:v>
                </c:pt>
                <c:pt idx="36222" formatCode="General">
                  <c:v>-124.949</c:v>
                </c:pt>
                <c:pt idx="36223" formatCode="General">
                  <c:v>-122.768</c:v>
                </c:pt>
                <c:pt idx="36224" formatCode="General">
                  <c:v>-120.82599999999999</c:v>
                </c:pt>
                <c:pt idx="36225" formatCode="General">
                  <c:v>-119.072</c:v>
                </c:pt>
                <c:pt idx="36226" formatCode="General">
                  <c:v>-117.42700000000001</c:v>
                </c:pt>
                <c:pt idx="36227" formatCode="General">
                  <c:v>-115.84699999999999</c:v>
                </c:pt>
                <c:pt idx="36228" formatCode="General">
                  <c:v>-114.288</c:v>
                </c:pt>
                <c:pt idx="36229" formatCode="General">
                  <c:v>-112.73399999999999</c:v>
                </c:pt>
                <c:pt idx="36230" formatCode="General">
                  <c:v>-111.178</c:v>
                </c:pt>
                <c:pt idx="36231" formatCode="General">
                  <c:v>-109.624</c:v>
                </c:pt>
                <c:pt idx="36232" formatCode="General">
                  <c:v>-108.04600000000001</c:v>
                </c:pt>
                <c:pt idx="36233" formatCode="General">
                  <c:v>-106.41200000000001</c:v>
                </c:pt>
                <c:pt idx="36234" formatCode="General">
                  <c:v>-104.73</c:v>
                </c:pt>
                <c:pt idx="36235" formatCode="General">
                  <c:v>-103.014</c:v>
                </c:pt>
                <c:pt idx="36236" formatCode="General">
                  <c:v>-101.279</c:v>
                </c:pt>
                <c:pt idx="36237" formatCode="General">
                  <c:v>-99.539900000000003</c:v>
                </c:pt>
                <c:pt idx="36238" formatCode="General">
                  <c:v>-97.811499999999995</c:v>
                </c:pt>
                <c:pt idx="36239" formatCode="General">
                  <c:v>-96.137500000000003</c:v>
                </c:pt>
                <c:pt idx="36240" formatCode="General">
                  <c:v>-94.601299999999995</c:v>
                </c:pt>
                <c:pt idx="36241" formatCode="General">
                  <c:v>-93.360699999999994</c:v>
                </c:pt>
                <c:pt idx="36242" formatCode="General">
                  <c:v>-92.555700000000002</c:v>
                </c:pt>
                <c:pt idx="36243" formatCode="General">
                  <c:v>-92.233400000000003</c:v>
                </c:pt>
                <c:pt idx="36244" formatCode="General">
                  <c:v>-92.354399999999998</c:v>
                </c:pt>
                <c:pt idx="36245" formatCode="General">
                  <c:v>-92.825299999999999</c:v>
                </c:pt>
                <c:pt idx="36246" formatCode="General">
                  <c:v>-93.501199999999997</c:v>
                </c:pt>
                <c:pt idx="36247" formatCode="General">
                  <c:v>-94.206199999999995</c:v>
                </c:pt>
                <c:pt idx="36248" formatCode="General">
                  <c:v>-94.791399999999996</c:v>
                </c:pt>
                <c:pt idx="36249" formatCode="General">
                  <c:v>-95.173199999999994</c:v>
                </c:pt>
                <c:pt idx="36250" formatCode="General">
                  <c:v>-95.353300000000004</c:v>
                </c:pt>
                <c:pt idx="36251" formatCode="General">
                  <c:v>-95.332499999999996</c:v>
                </c:pt>
                <c:pt idx="36252" formatCode="General">
                  <c:v>-95.1083</c:v>
                </c:pt>
                <c:pt idx="36253" formatCode="General">
                  <c:v>-94.703000000000003</c:v>
                </c:pt>
                <c:pt idx="36254" formatCode="General">
                  <c:v>-94.146000000000001</c:v>
                </c:pt>
                <c:pt idx="36255" formatCode="General">
                  <c:v>-93.452600000000004</c:v>
                </c:pt>
                <c:pt idx="36256" formatCode="General">
                  <c:v>-92.667400000000001</c:v>
                </c:pt>
                <c:pt idx="36257" formatCode="General">
                  <c:v>-91.855500000000006</c:v>
                </c:pt>
                <c:pt idx="36258" formatCode="General">
                  <c:v>-91.036900000000003</c:v>
                </c:pt>
                <c:pt idx="36259" formatCode="General">
                  <c:v>-90.201599999999999</c:v>
                </c:pt>
                <c:pt idx="36260" formatCode="General">
                  <c:v>-89.348399999999998</c:v>
                </c:pt>
                <c:pt idx="36261" formatCode="General">
                  <c:v>-88.477800000000002</c:v>
                </c:pt>
                <c:pt idx="36262" formatCode="General">
                  <c:v>-87.596800000000002</c:v>
                </c:pt>
                <c:pt idx="36263" formatCode="General">
                  <c:v>-86.716999999999999</c:v>
                </c:pt>
                <c:pt idx="36264" formatCode="General">
                  <c:v>-85.852400000000003</c:v>
                </c:pt>
                <c:pt idx="36265" formatCode="General">
                  <c:v>-84.975300000000004</c:v>
                </c:pt>
                <c:pt idx="36266" formatCode="General">
                  <c:v>-84.031199999999998</c:v>
                </c:pt>
                <c:pt idx="36267" formatCode="General">
                  <c:v>-82.859800000000007</c:v>
                </c:pt>
                <c:pt idx="36268" formatCode="General">
                  <c:v>-81.336100000000002</c:v>
                </c:pt>
                <c:pt idx="36269" formatCode="General">
                  <c:v>-79.524000000000001</c:v>
                </c:pt>
                <c:pt idx="36270" formatCode="General">
                  <c:v>-77.529799999999994</c:v>
                </c:pt>
                <c:pt idx="36271" formatCode="General">
                  <c:v>-75.441000000000003</c:v>
                </c:pt>
                <c:pt idx="36272" formatCode="General">
                  <c:v>-73.330100000000002</c:v>
                </c:pt>
                <c:pt idx="36273" formatCode="General">
                  <c:v>-71.247500000000002</c:v>
                </c:pt>
                <c:pt idx="36274" formatCode="General">
                  <c:v>-69.183000000000007</c:v>
                </c:pt>
                <c:pt idx="36275" formatCode="General">
                  <c:v>-67.101600000000005</c:v>
                </c:pt>
                <c:pt idx="36276" formatCode="General">
                  <c:v>-64.956199999999995</c:v>
                </c:pt>
                <c:pt idx="36277" formatCode="General">
                  <c:v>-62.745199999999997</c:v>
                </c:pt>
                <c:pt idx="36278" formatCode="General">
                  <c:v>-60.513300000000001</c:v>
                </c:pt>
                <c:pt idx="36279" formatCode="General">
                  <c:v>-58.390799999999999</c:v>
                </c:pt>
                <c:pt idx="36280" formatCode="General">
                  <c:v>-56.542099999999998</c:v>
                </c:pt>
                <c:pt idx="36281" formatCode="General">
                  <c:v>-55.095599999999997</c:v>
                </c:pt>
                <c:pt idx="36282" formatCode="General">
                  <c:v>-54.1252</c:v>
                </c:pt>
                <c:pt idx="36283" formatCode="General">
                  <c:v>-53.622700000000002</c:v>
                </c:pt>
                <c:pt idx="36284" formatCode="General">
                  <c:v>-53.5779</c:v>
                </c:pt>
                <c:pt idx="36285" formatCode="General">
                  <c:v>-53.98</c:v>
                </c:pt>
                <c:pt idx="36286" formatCode="General">
                  <c:v>-54.868600000000001</c:v>
                </c:pt>
                <c:pt idx="36287" formatCode="General">
                  <c:v>-56.267200000000003</c:v>
                </c:pt>
                <c:pt idx="36288" formatCode="General">
                  <c:v>-58.088299999999997</c:v>
                </c:pt>
                <c:pt idx="36289" formatCode="General">
                  <c:v>-60.320399999999999</c:v>
                </c:pt>
                <c:pt idx="36290" formatCode="General">
                  <c:v>-63.087899999999998</c:v>
                </c:pt>
                <c:pt idx="36291" formatCode="General">
                  <c:v>-66.2102</c:v>
                </c:pt>
                <c:pt idx="36292" formatCode="General">
                  <c:v>-69.352199999999996</c:v>
                </c:pt>
                <c:pt idx="36293" formatCode="General">
                  <c:v>-72.346000000000004</c:v>
                </c:pt>
                <c:pt idx="36294" formatCode="General">
                  <c:v>-75.061300000000003</c:v>
                </c:pt>
                <c:pt idx="36295" formatCode="General">
                  <c:v>-77.407700000000006</c:v>
                </c:pt>
                <c:pt idx="36296" formatCode="General">
                  <c:v>-79.325199999999995</c:v>
                </c:pt>
                <c:pt idx="36297" formatCode="General">
                  <c:v>-80.792199999999994</c:v>
                </c:pt>
                <c:pt idx="36298" formatCode="General">
                  <c:v>-81.740300000000005</c:v>
                </c:pt>
                <c:pt idx="36299" formatCode="General">
                  <c:v>-82.086799999999997</c:v>
                </c:pt>
                <c:pt idx="36300" formatCode="General">
                  <c:v>-81.790499999999994</c:v>
                </c:pt>
                <c:pt idx="36301" formatCode="General">
                  <c:v>-80.825500000000005</c:v>
                </c:pt>
                <c:pt idx="36302" formatCode="General">
                  <c:v>-79.163300000000007</c:v>
                </c:pt>
                <c:pt idx="36303" formatCode="General">
                  <c:v>-76.825500000000005</c:v>
                </c:pt>
                <c:pt idx="36304" formatCode="General">
                  <c:v>-73.893799999999999</c:v>
                </c:pt>
                <c:pt idx="36305" formatCode="General">
                  <c:v>-70.410700000000006</c:v>
                </c:pt>
                <c:pt idx="36306" formatCode="General">
                  <c:v>-66.406099999999995</c:v>
                </c:pt>
                <c:pt idx="36307" formatCode="General">
                  <c:v>-61.9255</c:v>
                </c:pt>
                <c:pt idx="36308" formatCode="General">
                  <c:v>-57.015900000000002</c:v>
                </c:pt>
                <c:pt idx="36309" formatCode="General">
                  <c:v>-51.725200000000001</c:v>
                </c:pt>
                <c:pt idx="36310" formatCode="General">
                  <c:v>-46.1434</c:v>
                </c:pt>
                <c:pt idx="36311" formatCode="General">
                  <c:v>-40.400599999999997</c:v>
                </c:pt>
                <c:pt idx="36312" formatCode="General">
                  <c:v>-34.711399999999998</c:v>
                </c:pt>
                <c:pt idx="36313" formatCode="General">
                  <c:v>-29.267900000000001</c:v>
                </c:pt>
                <c:pt idx="36314" formatCode="General">
                  <c:v>-24.0349</c:v>
                </c:pt>
                <c:pt idx="36315" formatCode="General">
                  <c:v>-18.933399999999999</c:v>
                </c:pt>
                <c:pt idx="36316" formatCode="General">
                  <c:v>-13.942600000000001</c:v>
                </c:pt>
                <c:pt idx="36317" formatCode="General">
                  <c:v>-9.1162600000000005</c:v>
                </c:pt>
                <c:pt idx="36318" formatCode="General">
                  <c:v>-4.5648299999999997</c:v>
                </c:pt>
                <c:pt idx="36319" formatCode="General">
                  <c:v>-0.35975600000000002</c:v>
                </c:pt>
                <c:pt idx="36320" formatCode="General">
                  <c:v>3.4612599999999998</c:v>
                </c:pt>
                <c:pt idx="36321" formatCode="General">
                  <c:v>6.9046200000000004</c:v>
                </c:pt>
                <c:pt idx="36322" formatCode="General">
                  <c:v>9.9534500000000001</c:v>
                </c:pt>
                <c:pt idx="36323" formatCode="General">
                  <c:v>12.5259</c:v>
                </c:pt>
                <c:pt idx="36324" formatCode="General">
                  <c:v>14.592000000000001</c:v>
                </c:pt>
                <c:pt idx="36325" formatCode="General">
                  <c:v>16.1889</c:v>
                </c:pt>
                <c:pt idx="36326" formatCode="General">
                  <c:v>17.341899999999999</c:v>
                </c:pt>
                <c:pt idx="36327" formatCode="General">
                  <c:v>18.0931</c:v>
                </c:pt>
                <c:pt idx="36328" formatCode="General">
                  <c:v>18.542100000000001</c:v>
                </c:pt>
                <c:pt idx="36329" formatCode="General">
                  <c:v>18.782699999999998</c:v>
                </c:pt>
                <c:pt idx="36330" formatCode="General">
                  <c:v>18.867699999999999</c:v>
                </c:pt>
                <c:pt idx="36331" formatCode="General">
                  <c:v>18.866</c:v>
                </c:pt>
                <c:pt idx="36332" formatCode="General">
                  <c:v>18.851800000000001</c:v>
                </c:pt>
                <c:pt idx="36333" formatCode="General">
                  <c:v>18.9254</c:v>
                </c:pt>
                <c:pt idx="36334" formatCode="General">
                  <c:v>19.190999999999999</c:v>
                </c:pt>
                <c:pt idx="36335" formatCode="General">
                  <c:v>19.7516</c:v>
                </c:pt>
                <c:pt idx="36336" formatCode="General">
                  <c:v>20.6252</c:v>
                </c:pt>
                <c:pt idx="36337" formatCode="General">
                  <c:v>21.7211</c:v>
                </c:pt>
                <c:pt idx="36338" formatCode="General">
                  <c:v>22.931699999999999</c:v>
                </c:pt>
                <c:pt idx="36339" formatCode="General">
                  <c:v>24.172899999999998</c:v>
                </c:pt>
                <c:pt idx="36340" formatCode="General">
                  <c:v>25.486499999999999</c:v>
                </c:pt>
                <c:pt idx="36341" formatCode="General">
                  <c:v>26.970600000000001</c:v>
                </c:pt>
                <c:pt idx="36342" formatCode="General">
                  <c:v>28.769300000000001</c:v>
                </c:pt>
                <c:pt idx="36343" formatCode="General">
                  <c:v>31.040500000000002</c:v>
                </c:pt>
                <c:pt idx="36344" formatCode="General">
                  <c:v>33.887500000000003</c:v>
                </c:pt>
                <c:pt idx="36345" formatCode="General">
                  <c:v>37.366399999999999</c:v>
                </c:pt>
                <c:pt idx="36346" formatCode="General">
                  <c:v>41.458799999999997</c:v>
                </c:pt>
                <c:pt idx="36347" formatCode="General">
                  <c:v>46.011800000000001</c:v>
                </c:pt>
                <c:pt idx="36348" formatCode="General">
                  <c:v>50.841200000000001</c:v>
                </c:pt>
                <c:pt idx="36349" formatCode="General">
                  <c:v>55.816600000000001</c:v>
                </c:pt>
                <c:pt idx="36350" formatCode="General">
                  <c:v>60.771999999999998</c:v>
                </c:pt>
                <c:pt idx="36351" formatCode="General">
                  <c:v>65.545000000000002</c:v>
                </c:pt>
                <c:pt idx="36352" formatCode="General">
                  <c:v>69.994600000000005</c:v>
                </c:pt>
                <c:pt idx="36353" formatCode="General">
                  <c:v>74.014899999999997</c:v>
                </c:pt>
                <c:pt idx="36354" formatCode="General">
                  <c:v>77.5184</c:v>
                </c:pt>
                <c:pt idx="36355" formatCode="General">
                  <c:v>80.505899999999997</c:v>
                </c:pt>
                <c:pt idx="36356" formatCode="General">
                  <c:v>83.187200000000004</c:v>
                </c:pt>
                <c:pt idx="36357" formatCode="General">
                  <c:v>85.791499999999999</c:v>
                </c:pt>
                <c:pt idx="36358" formatCode="General">
                  <c:v>88.429900000000004</c:v>
                </c:pt>
                <c:pt idx="36359" formatCode="General">
                  <c:v>91.120400000000004</c:v>
                </c:pt>
                <c:pt idx="36360" formatCode="General">
                  <c:v>93.839399999999998</c:v>
                </c:pt>
                <c:pt idx="36361" formatCode="General">
                  <c:v>96.5518</c:v>
                </c:pt>
                <c:pt idx="36362" formatCode="General">
                  <c:v>99.239099999999993</c:v>
                </c:pt>
                <c:pt idx="36363" formatCode="General">
                  <c:v>101.94</c:v>
                </c:pt>
                <c:pt idx="36364" formatCode="General">
                  <c:v>104.664</c:v>
                </c:pt>
                <c:pt idx="36365" formatCode="General">
                  <c:v>107.39</c:v>
                </c:pt>
                <c:pt idx="36366" formatCode="General">
                  <c:v>110.116</c:v>
                </c:pt>
                <c:pt idx="36367" formatCode="General">
                  <c:v>112.83499999999999</c:v>
                </c:pt>
                <c:pt idx="36368" formatCode="General">
                  <c:v>115.363</c:v>
                </c:pt>
                <c:pt idx="36369" formatCode="General">
                  <c:v>117.54300000000001</c:v>
                </c:pt>
                <c:pt idx="36370" formatCode="General">
                  <c:v>119.4</c:v>
                </c:pt>
                <c:pt idx="36371" formatCode="General">
                  <c:v>120.962</c:v>
                </c:pt>
                <c:pt idx="36372" formatCode="General">
                  <c:v>122.251</c:v>
                </c:pt>
                <c:pt idx="36373" formatCode="General">
                  <c:v>123.373</c:v>
                </c:pt>
                <c:pt idx="36374" formatCode="General">
                  <c:v>124.435</c:v>
                </c:pt>
                <c:pt idx="36375" formatCode="General">
                  <c:v>125.438</c:v>
                </c:pt>
                <c:pt idx="36376" formatCode="General">
                  <c:v>126.40600000000001</c:v>
                </c:pt>
                <c:pt idx="36377" formatCode="General">
                  <c:v>127.41500000000001</c:v>
                </c:pt>
                <c:pt idx="36378" formatCode="General">
                  <c:v>128.40899999999999</c:v>
                </c:pt>
                <c:pt idx="36379" formatCode="General">
                  <c:v>129.239</c:v>
                </c:pt>
                <c:pt idx="36380" formatCode="General">
                  <c:v>129.94999999999999</c:v>
                </c:pt>
                <c:pt idx="36381" formatCode="General">
                  <c:v>130.655</c:v>
                </c:pt>
                <c:pt idx="36382" formatCode="General">
                  <c:v>131.40199999999999</c:v>
                </c:pt>
                <c:pt idx="36383" formatCode="General">
                  <c:v>132.24</c:v>
                </c:pt>
                <c:pt idx="36384" formatCode="General">
                  <c:v>133.19900000000001</c:v>
                </c:pt>
                <c:pt idx="36385" formatCode="General">
                  <c:v>134.285</c:v>
                </c:pt>
                <c:pt idx="36386" formatCode="General">
                  <c:v>135.48099999999999</c:v>
                </c:pt>
                <c:pt idx="36387" formatCode="General">
                  <c:v>136.82599999999999</c:v>
                </c:pt>
                <c:pt idx="36388" formatCode="General">
                  <c:v>138.35599999999999</c:v>
                </c:pt>
                <c:pt idx="36389" formatCode="General">
                  <c:v>140.042</c:v>
                </c:pt>
                <c:pt idx="36390" formatCode="General">
                  <c:v>141.83699999999999</c:v>
                </c:pt>
                <c:pt idx="36391" formatCode="General">
                  <c:v>143.691</c:v>
                </c:pt>
                <c:pt idx="36392" formatCode="General">
                  <c:v>145.59100000000001</c:v>
                </c:pt>
                <c:pt idx="36393" formatCode="General">
                  <c:v>147.553</c:v>
                </c:pt>
                <c:pt idx="36394" formatCode="General">
                  <c:v>149.58699999999999</c:v>
                </c:pt>
                <c:pt idx="36395" formatCode="General">
                  <c:v>151.69</c:v>
                </c:pt>
                <c:pt idx="36396" formatCode="General">
                  <c:v>153.82300000000001</c:v>
                </c:pt>
                <c:pt idx="36397" formatCode="General">
                  <c:v>155.92099999999999</c:v>
                </c:pt>
                <c:pt idx="36398" formatCode="General">
                  <c:v>157.90199999999999</c:v>
                </c:pt>
                <c:pt idx="36399" formatCode="General">
                  <c:v>159.68700000000001</c:v>
                </c:pt>
                <c:pt idx="36400" formatCode="General">
                  <c:v>161.215</c:v>
                </c:pt>
                <c:pt idx="36401" formatCode="General">
                  <c:v>162.49299999999999</c:v>
                </c:pt>
                <c:pt idx="36402" formatCode="General">
                  <c:v>163.495</c:v>
                </c:pt>
                <c:pt idx="36403" formatCode="General">
                  <c:v>164.084</c:v>
                </c:pt>
                <c:pt idx="36404" formatCode="General">
                  <c:v>164.21899999999999</c:v>
                </c:pt>
                <c:pt idx="36405" formatCode="General">
                  <c:v>163.959</c:v>
                </c:pt>
                <c:pt idx="36406" formatCode="General">
                  <c:v>163.40299999999999</c:v>
                </c:pt>
                <c:pt idx="36407" formatCode="General">
                  <c:v>162.655</c:v>
                </c:pt>
                <c:pt idx="36408" formatCode="General">
                  <c:v>161.81700000000001</c:v>
                </c:pt>
                <c:pt idx="36409" formatCode="General">
                  <c:v>160.95099999999999</c:v>
                </c:pt>
                <c:pt idx="36410" formatCode="General">
                  <c:v>160.023</c:v>
                </c:pt>
                <c:pt idx="36411" formatCode="General">
                  <c:v>158.97800000000001</c:v>
                </c:pt>
                <c:pt idx="36412" formatCode="General">
                  <c:v>157.77500000000001</c:v>
                </c:pt>
                <c:pt idx="36413" formatCode="General">
                  <c:v>156.44399999999999</c:v>
                </c:pt>
                <c:pt idx="36414" formatCode="General">
                  <c:v>155.05199999999999</c:v>
                </c:pt>
                <c:pt idx="36415" formatCode="General">
                  <c:v>153.66999999999999</c:v>
                </c:pt>
                <c:pt idx="36416" formatCode="General">
                  <c:v>152.38300000000001</c:v>
                </c:pt>
                <c:pt idx="36417" formatCode="General">
                  <c:v>151.268</c:v>
                </c:pt>
                <c:pt idx="36418" formatCode="General">
                  <c:v>150.34399999999999</c:v>
                </c:pt>
                <c:pt idx="36419" formatCode="General">
                  <c:v>149.58600000000001</c:v>
                </c:pt>
                <c:pt idx="36420" formatCode="General">
                  <c:v>148.977</c:v>
                </c:pt>
                <c:pt idx="36421" formatCode="General">
                  <c:v>148.511</c:v>
                </c:pt>
                <c:pt idx="36422" formatCode="General">
                  <c:v>148.19200000000001</c:v>
                </c:pt>
                <c:pt idx="36423" formatCode="General">
                  <c:v>148.04900000000001</c:v>
                </c:pt>
                <c:pt idx="36424" formatCode="General">
                  <c:v>148.149</c:v>
                </c:pt>
                <c:pt idx="36425" formatCode="General">
                  <c:v>148.41800000000001</c:v>
                </c:pt>
                <c:pt idx="36426" formatCode="General">
                  <c:v>148.696</c:v>
                </c:pt>
                <c:pt idx="36427" formatCode="General">
                  <c:v>148.863</c:v>
                </c:pt>
                <c:pt idx="36428" formatCode="General">
                  <c:v>148.828</c:v>
                </c:pt>
                <c:pt idx="36429" formatCode="General">
                  <c:v>148.55699999999999</c:v>
                </c:pt>
                <c:pt idx="36430" formatCode="General">
                  <c:v>148.03800000000001</c:v>
                </c:pt>
                <c:pt idx="36431" formatCode="General">
                  <c:v>147.28800000000001</c:v>
                </c:pt>
                <c:pt idx="36432" formatCode="General">
                  <c:v>146.34100000000001</c:v>
                </c:pt>
                <c:pt idx="36433" formatCode="General">
                  <c:v>145.22800000000001</c:v>
                </c:pt>
                <c:pt idx="36434" formatCode="General">
                  <c:v>143.9</c:v>
                </c:pt>
                <c:pt idx="36435" formatCode="General">
                  <c:v>142.30000000000001</c:v>
                </c:pt>
                <c:pt idx="36436" formatCode="General">
                  <c:v>140.458</c:v>
                </c:pt>
                <c:pt idx="36437" formatCode="General">
                  <c:v>138.351</c:v>
                </c:pt>
                <c:pt idx="36438" formatCode="General">
                  <c:v>135.90199999999999</c:v>
                </c:pt>
                <c:pt idx="36439" formatCode="General">
                  <c:v>133.023</c:v>
                </c:pt>
                <c:pt idx="36440" formatCode="General">
                  <c:v>129.65199999999999</c:v>
                </c:pt>
                <c:pt idx="36441" formatCode="General">
                  <c:v>125.801</c:v>
                </c:pt>
                <c:pt idx="36442" formatCode="General">
                  <c:v>121.51300000000001</c:v>
                </c:pt>
                <c:pt idx="36443" formatCode="General">
                  <c:v>116.84699999999999</c:v>
                </c:pt>
                <c:pt idx="36444" formatCode="General">
                  <c:v>111.94799999999999</c:v>
                </c:pt>
                <c:pt idx="36445" formatCode="General">
                  <c:v>107.041</c:v>
                </c:pt>
                <c:pt idx="36446" formatCode="General">
                  <c:v>102.31399999999999</c:v>
                </c:pt>
                <c:pt idx="36447" formatCode="General">
                  <c:v>97.866</c:v>
                </c:pt>
                <c:pt idx="36448" formatCode="General">
                  <c:v>93.716899999999995</c:v>
                </c:pt>
                <c:pt idx="36449" formatCode="General">
                  <c:v>89.869900000000001</c:v>
                </c:pt>
                <c:pt idx="36450" formatCode="General">
                  <c:v>86.3369</c:v>
                </c:pt>
                <c:pt idx="36451" formatCode="General">
                  <c:v>83.165199999999999</c:v>
                </c:pt>
                <c:pt idx="36452" formatCode="General">
                  <c:v>80.432699999999997</c:v>
                </c:pt>
                <c:pt idx="36453" formatCode="General">
                  <c:v>78.155000000000001</c:v>
                </c:pt>
                <c:pt idx="36454" formatCode="General">
                  <c:v>76.307100000000005</c:v>
                </c:pt>
                <c:pt idx="36455" formatCode="General">
                  <c:v>74.873400000000004</c:v>
                </c:pt>
                <c:pt idx="36456" formatCode="General">
                  <c:v>73.830399999999997</c:v>
                </c:pt>
                <c:pt idx="36457" formatCode="General">
                  <c:v>73.136099999999999</c:v>
                </c:pt>
                <c:pt idx="36458" formatCode="General">
                  <c:v>72.787300000000002</c:v>
                </c:pt>
                <c:pt idx="36459" formatCode="General">
                  <c:v>72.805499999999995</c:v>
                </c:pt>
                <c:pt idx="36460" formatCode="General">
                  <c:v>73.243499999999997</c:v>
                </c:pt>
                <c:pt idx="36461" formatCode="General">
                  <c:v>74.131699999999995</c:v>
                </c:pt>
                <c:pt idx="36462" formatCode="General">
                  <c:v>75.365300000000005</c:v>
                </c:pt>
                <c:pt idx="36463" formatCode="General">
                  <c:v>76.808199999999999</c:v>
                </c:pt>
                <c:pt idx="36464" formatCode="General">
                  <c:v>78.334500000000006</c:v>
                </c:pt>
                <c:pt idx="36465" formatCode="General">
                  <c:v>79.799899999999994</c:v>
                </c:pt>
                <c:pt idx="36466" formatCode="General">
                  <c:v>81.075599999999994</c:v>
                </c:pt>
                <c:pt idx="36467" formatCode="General">
                  <c:v>82.179100000000005</c:v>
                </c:pt>
                <c:pt idx="36468" formatCode="General">
                  <c:v>83.160700000000006</c:v>
                </c:pt>
                <c:pt idx="36469" formatCode="General">
                  <c:v>83.913799999999995</c:v>
                </c:pt>
                <c:pt idx="36470" formatCode="General">
                  <c:v>84.354100000000003</c:v>
                </c:pt>
                <c:pt idx="36471" formatCode="General">
                  <c:v>84.486599999999996</c:v>
                </c:pt>
                <c:pt idx="36472" formatCode="General">
                  <c:v>84.349900000000005</c:v>
                </c:pt>
                <c:pt idx="36473" formatCode="General">
                  <c:v>83.992800000000003</c:v>
                </c:pt>
                <c:pt idx="36474" formatCode="General">
                  <c:v>83.435000000000002</c:v>
                </c:pt>
                <c:pt idx="36475" formatCode="General">
                  <c:v>82.668199999999999</c:v>
                </c:pt>
                <c:pt idx="36476" formatCode="General">
                  <c:v>81.607299999999995</c:v>
                </c:pt>
                <c:pt idx="36477" formatCode="General">
                  <c:v>80.177300000000002</c:v>
                </c:pt>
                <c:pt idx="36478" formatCode="General">
                  <c:v>78.375299999999996</c:v>
                </c:pt>
                <c:pt idx="36479" formatCode="General">
                  <c:v>76.196700000000007</c:v>
                </c:pt>
                <c:pt idx="36480" formatCode="General">
                  <c:v>73.646799999999999</c:v>
                </c:pt>
                <c:pt idx="36481" formatCode="General">
                  <c:v>70.765699999999995</c:v>
                </c:pt>
                <c:pt idx="36482" formatCode="General">
                  <c:v>67.620699999999999</c:v>
                </c:pt>
                <c:pt idx="36483" formatCode="General">
                  <c:v>64.316400000000002</c:v>
                </c:pt>
                <c:pt idx="36484" formatCode="General">
                  <c:v>61.012799999999999</c:v>
                </c:pt>
                <c:pt idx="36485" formatCode="General">
                  <c:v>57.892400000000002</c:v>
                </c:pt>
                <c:pt idx="36486" formatCode="General">
                  <c:v>55.0565</c:v>
                </c:pt>
                <c:pt idx="36487" formatCode="General">
                  <c:v>52.530500000000004</c:v>
                </c:pt>
                <c:pt idx="36488" formatCode="General">
                  <c:v>50.303100000000001</c:v>
                </c:pt>
                <c:pt idx="36489" formatCode="General">
                  <c:v>48.347099999999998</c:v>
                </c:pt>
                <c:pt idx="36490" formatCode="General">
                  <c:v>46.638199999999998</c:v>
                </c:pt>
                <c:pt idx="36491" formatCode="General">
                  <c:v>45.079300000000003</c:v>
                </c:pt>
                <c:pt idx="36492" formatCode="General">
                  <c:v>43.543700000000001</c:v>
                </c:pt>
                <c:pt idx="36493" formatCode="General">
                  <c:v>41.997700000000002</c:v>
                </c:pt>
                <c:pt idx="36494" formatCode="General">
                  <c:v>40.469900000000003</c:v>
                </c:pt>
                <c:pt idx="36495" formatCode="General">
                  <c:v>39.103200000000001</c:v>
                </c:pt>
                <c:pt idx="36496" formatCode="General">
                  <c:v>38.026800000000001</c:v>
                </c:pt>
                <c:pt idx="36497" formatCode="General">
                  <c:v>37.219700000000003</c:v>
                </c:pt>
                <c:pt idx="36498" formatCode="General">
                  <c:v>36.6248</c:v>
                </c:pt>
                <c:pt idx="36499" formatCode="General">
                  <c:v>36.162700000000001</c:v>
                </c:pt>
                <c:pt idx="36500" formatCode="General">
                  <c:v>35.712699999999998</c:v>
                </c:pt>
                <c:pt idx="36501" formatCode="General">
                  <c:v>35.134900000000002</c:v>
                </c:pt>
                <c:pt idx="36502" formatCode="General">
                  <c:v>34.258400000000002</c:v>
                </c:pt>
                <c:pt idx="36503" formatCode="General">
                  <c:v>32.973799999999997</c:v>
                </c:pt>
                <c:pt idx="36504" formatCode="General">
                  <c:v>31.305</c:v>
                </c:pt>
                <c:pt idx="36505" formatCode="General">
                  <c:v>29.340399999999999</c:v>
                </c:pt>
                <c:pt idx="36506" formatCode="General">
                  <c:v>27.192299999999999</c:v>
                </c:pt>
                <c:pt idx="36507" formatCode="General">
                  <c:v>24.920300000000001</c:v>
                </c:pt>
                <c:pt idx="36508" formatCode="General">
                  <c:v>22.553799999999999</c:v>
                </c:pt>
                <c:pt idx="36509" formatCode="General">
                  <c:v>20.145800000000001</c:v>
                </c:pt>
                <c:pt idx="36510" formatCode="General">
                  <c:v>17.736000000000001</c:v>
                </c:pt>
                <c:pt idx="36511" formatCode="General">
                  <c:v>15.3147</c:v>
                </c:pt>
                <c:pt idx="36512" formatCode="General">
                  <c:v>12.823600000000001</c:v>
                </c:pt>
                <c:pt idx="36513" formatCode="General">
                  <c:v>10.200200000000001</c:v>
                </c:pt>
                <c:pt idx="36514" formatCode="General">
                  <c:v>7.4805200000000003</c:v>
                </c:pt>
                <c:pt idx="36515" formatCode="General">
                  <c:v>4.7172499999999999</c:v>
                </c:pt>
                <c:pt idx="36516" formatCode="General">
                  <c:v>1.8927400000000001</c:v>
                </c:pt>
                <c:pt idx="36517" formatCode="General">
                  <c:v>-1.01261</c:v>
                </c:pt>
                <c:pt idx="36518" formatCode="General">
                  <c:v>-4.0003500000000001</c:v>
                </c:pt>
                <c:pt idx="36519" formatCode="General">
                  <c:v>-7.0062499999999996</c:v>
                </c:pt>
                <c:pt idx="36520" formatCode="General">
                  <c:v>-9.9253099999999996</c:v>
                </c:pt>
                <c:pt idx="36521" formatCode="General">
                  <c:v>-12.697800000000001</c:v>
                </c:pt>
                <c:pt idx="36522" formatCode="General">
                  <c:v>-15.301299999999999</c:v>
                </c:pt>
                <c:pt idx="36523" formatCode="General">
                  <c:v>-17.7789</c:v>
                </c:pt>
                <c:pt idx="36524" formatCode="General">
                  <c:v>-20.207000000000001</c:v>
                </c:pt>
                <c:pt idx="36525" formatCode="General">
                  <c:v>-22.647099999999998</c:v>
                </c:pt>
                <c:pt idx="36526" formatCode="General">
                  <c:v>-25.090900000000001</c:v>
                </c:pt>
                <c:pt idx="36527" formatCode="General">
                  <c:v>-27.488099999999999</c:v>
                </c:pt>
                <c:pt idx="36528" formatCode="General">
                  <c:v>-29.754100000000001</c:v>
                </c:pt>
                <c:pt idx="36529" formatCode="General">
                  <c:v>-31.811199999999999</c:v>
                </c:pt>
                <c:pt idx="36530" formatCode="General">
                  <c:v>-33.6479</c:v>
                </c:pt>
                <c:pt idx="36531" formatCode="General">
                  <c:v>-35.246099999999998</c:v>
                </c:pt>
                <c:pt idx="36532" formatCode="General">
                  <c:v>-36.581800000000001</c:v>
                </c:pt>
                <c:pt idx="36533" formatCode="General">
                  <c:v>-37.604700000000001</c:v>
                </c:pt>
                <c:pt idx="36534" formatCode="General">
                  <c:v>-38.265799999999999</c:v>
                </c:pt>
                <c:pt idx="36535" formatCode="General">
                  <c:v>-38.589199999999998</c:v>
                </c:pt>
                <c:pt idx="36536" formatCode="General">
                  <c:v>-38.638399999999997</c:v>
                </c:pt>
                <c:pt idx="36537" formatCode="General">
                  <c:v>-38.489199999999997</c:v>
                </c:pt>
                <c:pt idx="36538" formatCode="General">
                  <c:v>-38.264699999999998</c:v>
                </c:pt>
                <c:pt idx="36539" formatCode="General">
                  <c:v>-38.104900000000001</c:v>
                </c:pt>
                <c:pt idx="36540" formatCode="General">
                  <c:v>-38.127800000000001</c:v>
                </c:pt>
                <c:pt idx="36541" formatCode="General">
                  <c:v>-38.416600000000003</c:v>
                </c:pt>
                <c:pt idx="36542" formatCode="General">
                  <c:v>-39.106999999999999</c:v>
                </c:pt>
                <c:pt idx="36543" formatCode="General">
                  <c:v>-40.304499999999997</c:v>
                </c:pt>
                <c:pt idx="36544" formatCode="General">
                  <c:v>-41.968699999999998</c:v>
                </c:pt>
                <c:pt idx="36545" formatCode="General">
                  <c:v>-43.944699999999997</c:v>
                </c:pt>
                <c:pt idx="36546" formatCode="General">
                  <c:v>-46.047600000000003</c:v>
                </c:pt>
                <c:pt idx="36547" formatCode="General">
                  <c:v>-48.2438</c:v>
                </c:pt>
                <c:pt idx="36548" formatCode="General">
                  <c:v>-50.563499999999998</c:v>
                </c:pt>
                <c:pt idx="36549" formatCode="General">
                  <c:v>-52.991500000000002</c:v>
                </c:pt>
                <c:pt idx="36550" formatCode="General">
                  <c:v>-55.474600000000002</c:v>
                </c:pt>
                <c:pt idx="36551" formatCode="General">
                  <c:v>-57.896500000000003</c:v>
                </c:pt>
                <c:pt idx="36552" formatCode="General">
                  <c:v>-60.167000000000002</c:v>
                </c:pt>
                <c:pt idx="36553" formatCode="General">
                  <c:v>-62.251600000000003</c:v>
                </c:pt>
                <c:pt idx="36554" formatCode="General">
                  <c:v>-64.209299999999999</c:v>
                </c:pt>
                <c:pt idx="36555" formatCode="General">
                  <c:v>-66.133099999999999</c:v>
                </c:pt>
                <c:pt idx="36556" formatCode="General">
                  <c:v>-68.089100000000002</c:v>
                </c:pt>
                <c:pt idx="36557" formatCode="General">
                  <c:v>-70.1113</c:v>
                </c:pt>
                <c:pt idx="36558" formatCode="General">
                  <c:v>-72.168199999999999</c:v>
                </c:pt>
                <c:pt idx="36559" formatCode="General">
                  <c:v>-74.221699999999998</c:v>
                </c:pt>
                <c:pt idx="36560" formatCode="General">
                  <c:v>-76.241</c:v>
                </c:pt>
                <c:pt idx="36561" formatCode="General">
                  <c:v>-78.2637</c:v>
                </c:pt>
                <c:pt idx="36562" formatCode="General">
                  <c:v>-80.339100000000002</c:v>
                </c:pt>
                <c:pt idx="36563" formatCode="General">
                  <c:v>-82.446600000000004</c:v>
                </c:pt>
                <c:pt idx="36564" formatCode="General">
                  <c:v>-84.5184</c:v>
                </c:pt>
                <c:pt idx="36565" formatCode="General">
                  <c:v>-86.433099999999996</c:v>
                </c:pt>
                <c:pt idx="36566" formatCode="General">
                  <c:v>-88.130499999999998</c:v>
                </c:pt>
                <c:pt idx="36567" formatCode="General">
                  <c:v>-89.639499999999998</c:v>
                </c:pt>
                <c:pt idx="36568" formatCode="General">
                  <c:v>-91.103300000000004</c:v>
                </c:pt>
                <c:pt idx="36569" formatCode="General">
                  <c:v>-92.659599999999998</c:v>
                </c:pt>
                <c:pt idx="36570" formatCode="General">
                  <c:v>-94.322500000000005</c:v>
                </c:pt>
                <c:pt idx="36571" formatCode="General">
                  <c:v>-96.069900000000004</c:v>
                </c:pt>
                <c:pt idx="36572" formatCode="General">
                  <c:v>-97.842100000000002</c:v>
                </c:pt>
                <c:pt idx="36573" formatCode="General">
                  <c:v>-99.5886</c:v>
                </c:pt>
                <c:pt idx="36574" formatCode="General">
                  <c:v>-101.283</c:v>
                </c:pt>
                <c:pt idx="36575" formatCode="General">
                  <c:v>-102.952</c:v>
                </c:pt>
                <c:pt idx="36576" formatCode="General">
                  <c:v>-104.643</c:v>
                </c:pt>
                <c:pt idx="36577" formatCode="General">
                  <c:v>-106.405</c:v>
                </c:pt>
                <c:pt idx="36578" formatCode="General">
                  <c:v>-108.25700000000001</c:v>
                </c:pt>
                <c:pt idx="36579" formatCode="General">
                  <c:v>-110.163</c:v>
                </c:pt>
                <c:pt idx="36580" formatCode="General">
                  <c:v>-112.095</c:v>
                </c:pt>
                <c:pt idx="36581" formatCode="General">
                  <c:v>-114.038</c:v>
                </c:pt>
                <c:pt idx="36582" formatCode="General">
                  <c:v>-116.01900000000001</c:v>
                </c:pt>
                <c:pt idx="36583" formatCode="General">
                  <c:v>-118.083</c:v>
                </c:pt>
                <c:pt idx="36584" formatCode="General">
                  <c:v>-120.26600000000001</c:v>
                </c:pt>
                <c:pt idx="36585" formatCode="General">
                  <c:v>-122.55800000000001</c:v>
                </c:pt>
                <c:pt idx="36586" formatCode="General">
                  <c:v>-124.869</c:v>
                </c:pt>
                <c:pt idx="36587" formatCode="General">
                  <c:v>-127.08499999999999</c:v>
                </c:pt>
                <c:pt idx="36588" formatCode="General">
                  <c:v>-129.09800000000001</c:v>
                </c:pt>
                <c:pt idx="36589" formatCode="General">
                  <c:v>-130.86799999999999</c:v>
                </c:pt>
                <c:pt idx="36590" formatCode="General">
                  <c:v>-132.39400000000001</c:v>
                </c:pt>
                <c:pt idx="36591" formatCode="General">
                  <c:v>-133.70099999999999</c:v>
                </c:pt>
                <c:pt idx="36592" formatCode="General">
                  <c:v>-134.80699999999999</c:v>
                </c:pt>
                <c:pt idx="36593" formatCode="General">
                  <c:v>-135.71199999999999</c:v>
                </c:pt>
                <c:pt idx="36594" formatCode="General">
                  <c:v>-136.39400000000001</c:v>
                </c:pt>
                <c:pt idx="36595" formatCode="General">
                  <c:v>-136.83099999999999</c:v>
                </c:pt>
                <c:pt idx="36596" formatCode="General">
                  <c:v>-137.05199999999999</c:v>
                </c:pt>
                <c:pt idx="36597" formatCode="General">
                  <c:v>-137.11000000000001</c:v>
                </c:pt>
                <c:pt idx="36598" formatCode="General">
                  <c:v>-137.08199999999999</c:v>
                </c:pt>
                <c:pt idx="36599" formatCode="General">
                  <c:v>-137.108</c:v>
                </c:pt>
                <c:pt idx="36600" formatCode="General">
                  <c:v>-137.35499999999999</c:v>
                </c:pt>
                <c:pt idx="36601" formatCode="General">
                  <c:v>-137.86699999999999</c:v>
                </c:pt>
                <c:pt idx="36602" formatCode="General">
                  <c:v>-138.577</c:v>
                </c:pt>
                <c:pt idx="36603" formatCode="General">
                  <c:v>-139.30500000000001</c:v>
                </c:pt>
                <c:pt idx="36604" formatCode="General">
                  <c:v>-139.88200000000001</c:v>
                </c:pt>
                <c:pt idx="36605" formatCode="General">
                  <c:v>-140.27500000000001</c:v>
                </c:pt>
                <c:pt idx="36606" formatCode="General">
                  <c:v>-140.57</c:v>
                </c:pt>
                <c:pt idx="36607" formatCode="General">
                  <c:v>-140.93799999999999</c:v>
                </c:pt>
                <c:pt idx="36608" formatCode="General">
                  <c:v>-141.53100000000001</c:v>
                </c:pt>
                <c:pt idx="36609" formatCode="General">
                  <c:v>-142.464</c:v>
                </c:pt>
                <c:pt idx="36610" formatCode="General">
                  <c:v>-143.797</c:v>
                </c:pt>
                <c:pt idx="36611" formatCode="General">
                  <c:v>-145.56200000000001</c:v>
                </c:pt>
                <c:pt idx="36612" formatCode="General">
                  <c:v>-147.738</c:v>
                </c:pt>
                <c:pt idx="36613" formatCode="General">
                  <c:v>-150.26300000000001</c:v>
                </c:pt>
                <c:pt idx="36614" formatCode="General">
                  <c:v>-153.06100000000001</c:v>
                </c:pt>
                <c:pt idx="36615" formatCode="General">
                  <c:v>-156.17099999999999</c:v>
                </c:pt>
                <c:pt idx="36616" formatCode="General">
                  <c:v>-159.62899999999999</c:v>
                </c:pt>
                <c:pt idx="36617" formatCode="General">
                  <c:v>-163.303</c:v>
                </c:pt>
                <c:pt idx="36618" formatCode="General">
                  <c:v>-167.048</c:v>
                </c:pt>
                <c:pt idx="36619" formatCode="General">
                  <c:v>-170.76400000000001</c:v>
                </c:pt>
                <c:pt idx="36620" formatCode="General">
                  <c:v>-174.398</c:v>
                </c:pt>
                <c:pt idx="36621" formatCode="General">
                  <c:v>-177.94300000000001</c:v>
                </c:pt>
                <c:pt idx="36622" formatCode="General">
                  <c:v>-181.374</c:v>
                </c:pt>
                <c:pt idx="36623" formatCode="General">
                  <c:v>-184.637</c:v>
                </c:pt>
                <c:pt idx="36624" formatCode="General">
                  <c:v>-187.648</c:v>
                </c:pt>
                <c:pt idx="36625" formatCode="General">
                  <c:v>-190.30199999999999</c:v>
                </c:pt>
                <c:pt idx="36626" formatCode="General">
                  <c:v>-192.49600000000001</c:v>
                </c:pt>
                <c:pt idx="36627" formatCode="General">
                  <c:v>-194.08199999999999</c:v>
                </c:pt>
                <c:pt idx="36628" formatCode="General">
                  <c:v>-194.92500000000001</c:v>
                </c:pt>
                <c:pt idx="36629" formatCode="General">
                  <c:v>-194.90899999999999</c:v>
                </c:pt>
                <c:pt idx="36630" formatCode="General">
                  <c:v>-193.971</c:v>
                </c:pt>
                <c:pt idx="36631" formatCode="General">
                  <c:v>-192.191</c:v>
                </c:pt>
                <c:pt idx="36632" formatCode="General">
                  <c:v>-189.685</c:v>
                </c:pt>
                <c:pt idx="36633" formatCode="General">
                  <c:v>-186.57300000000001</c:v>
                </c:pt>
                <c:pt idx="36634" formatCode="General">
                  <c:v>-183.15700000000001</c:v>
                </c:pt>
                <c:pt idx="36635" formatCode="General">
                  <c:v>-179.75800000000001</c:v>
                </c:pt>
                <c:pt idx="36636" formatCode="General">
                  <c:v>-176.54499999999999</c:v>
                </c:pt>
                <c:pt idx="36637" formatCode="General">
                  <c:v>-173.58699999999999</c:v>
                </c:pt>
                <c:pt idx="36638" formatCode="General">
                  <c:v>-170.786</c:v>
                </c:pt>
                <c:pt idx="36639" formatCode="General">
                  <c:v>-168.08500000000001</c:v>
                </c:pt>
                <c:pt idx="36640" formatCode="General">
                  <c:v>-165.53399999999999</c:v>
                </c:pt>
                <c:pt idx="36641" formatCode="General">
                  <c:v>-163.137</c:v>
                </c:pt>
                <c:pt idx="36642" formatCode="General">
                  <c:v>-160.87200000000001</c:v>
                </c:pt>
                <c:pt idx="36643" formatCode="General">
                  <c:v>-158.74199999999999</c:v>
                </c:pt>
                <c:pt idx="36644" formatCode="General">
                  <c:v>-156.75299999999999</c:v>
                </c:pt>
                <c:pt idx="36645" formatCode="General">
                  <c:v>-154.90899999999999</c:v>
                </c:pt>
                <c:pt idx="36646" formatCode="General">
                  <c:v>-153.21600000000001</c:v>
                </c:pt>
                <c:pt idx="36647" formatCode="General">
                  <c:v>-151.684</c:v>
                </c:pt>
                <c:pt idx="36648" formatCode="General">
                  <c:v>-150.38499999999999</c:v>
                </c:pt>
                <c:pt idx="36649" formatCode="General">
                  <c:v>-149.39099999999999</c:v>
                </c:pt>
                <c:pt idx="36650" formatCode="General">
                  <c:v>-148.66</c:v>
                </c:pt>
                <c:pt idx="36651" formatCode="General">
                  <c:v>-148.13900000000001</c:v>
                </c:pt>
                <c:pt idx="36652" formatCode="General">
                  <c:v>-147.81299999999999</c:v>
                </c:pt>
                <c:pt idx="36653" formatCode="General">
                  <c:v>-147.66999999999999</c:v>
                </c:pt>
                <c:pt idx="36654" formatCode="General">
                  <c:v>-147.69900000000001</c:v>
                </c:pt>
                <c:pt idx="36655" formatCode="General">
                  <c:v>-147.839</c:v>
                </c:pt>
                <c:pt idx="36656" formatCode="General">
                  <c:v>-148.01900000000001</c:v>
                </c:pt>
                <c:pt idx="36657" formatCode="General">
                  <c:v>-148.24299999999999</c:v>
                </c:pt>
                <c:pt idx="36658" formatCode="General">
                  <c:v>-148.52199999999999</c:v>
                </c:pt>
                <c:pt idx="36659" formatCode="General">
                  <c:v>-148.83500000000001</c:v>
                </c:pt>
                <c:pt idx="36660" formatCode="General">
                  <c:v>-149.19399999999999</c:v>
                </c:pt>
                <c:pt idx="36661" formatCode="General">
                  <c:v>-149.626</c:v>
                </c:pt>
                <c:pt idx="36662" formatCode="General">
                  <c:v>-150.131</c:v>
                </c:pt>
                <c:pt idx="36663" formatCode="General">
                  <c:v>-150.68299999999999</c:v>
                </c:pt>
                <c:pt idx="36664" formatCode="General">
                  <c:v>-151.19800000000001</c:v>
                </c:pt>
                <c:pt idx="36665" formatCode="General">
                  <c:v>-151.62700000000001</c:v>
                </c:pt>
                <c:pt idx="36666" formatCode="General">
                  <c:v>-152.01300000000001</c:v>
                </c:pt>
                <c:pt idx="36667" formatCode="General">
                  <c:v>-152.35300000000001</c:v>
                </c:pt>
                <c:pt idx="36668" formatCode="General">
                  <c:v>-152.595</c:v>
                </c:pt>
                <c:pt idx="36669" formatCode="General">
                  <c:v>-152.71700000000001</c:v>
                </c:pt>
                <c:pt idx="36670" formatCode="General">
                  <c:v>-152.73099999999999</c:v>
                </c:pt>
                <c:pt idx="36671" formatCode="General">
                  <c:v>-152.72499999999999</c:v>
                </c:pt>
                <c:pt idx="36672" formatCode="General">
                  <c:v>-152.73400000000001</c:v>
                </c:pt>
                <c:pt idx="36673" formatCode="General">
                  <c:v>-152.69200000000001</c:v>
                </c:pt>
                <c:pt idx="36674" formatCode="General">
                  <c:v>-152.46899999999999</c:v>
                </c:pt>
                <c:pt idx="36675" formatCode="General">
                  <c:v>-151.93199999999999</c:v>
                </c:pt>
                <c:pt idx="36676" formatCode="General">
                  <c:v>-151.03899999999999</c:v>
                </c:pt>
                <c:pt idx="36677" formatCode="General">
                  <c:v>-149.84200000000001</c:v>
                </c:pt>
                <c:pt idx="36678" formatCode="General">
                  <c:v>-148.64699999999999</c:v>
                </c:pt>
                <c:pt idx="36679" formatCode="General">
                  <c:v>-147.702</c:v>
                </c:pt>
                <c:pt idx="36680" formatCode="General">
                  <c:v>-147.001</c:v>
                </c:pt>
                <c:pt idx="36681" formatCode="General">
                  <c:v>-146.38399999999999</c:v>
                </c:pt>
                <c:pt idx="36682" formatCode="General">
                  <c:v>-145.65299999999999</c:v>
                </c:pt>
                <c:pt idx="36683" formatCode="General">
                  <c:v>-144.78299999999999</c:v>
                </c:pt>
                <c:pt idx="36684" formatCode="General">
                  <c:v>-143.78299999999999</c:v>
                </c:pt>
                <c:pt idx="36685" formatCode="General">
                  <c:v>-142.63900000000001</c:v>
                </c:pt>
                <c:pt idx="36686" formatCode="General">
                  <c:v>-141.369</c:v>
                </c:pt>
                <c:pt idx="36687" formatCode="General">
                  <c:v>-140.03</c:v>
                </c:pt>
                <c:pt idx="36688" formatCode="General">
                  <c:v>-138.649</c:v>
                </c:pt>
                <c:pt idx="36689" formatCode="General">
                  <c:v>-137.221</c:v>
                </c:pt>
                <c:pt idx="36690" formatCode="General">
                  <c:v>-135.721</c:v>
                </c:pt>
                <c:pt idx="36691" formatCode="General">
                  <c:v>-134.13300000000001</c:v>
                </c:pt>
                <c:pt idx="36692" formatCode="General">
                  <c:v>-132.46600000000001</c:v>
                </c:pt>
                <c:pt idx="36693" formatCode="General">
                  <c:v>-130.72999999999999</c:v>
                </c:pt>
                <c:pt idx="36694" formatCode="General">
                  <c:v>-128.93199999999999</c:v>
                </c:pt>
                <c:pt idx="36695" formatCode="General">
                  <c:v>-127.041</c:v>
                </c:pt>
                <c:pt idx="36696" formatCode="General">
                  <c:v>-125.015</c:v>
                </c:pt>
                <c:pt idx="36697" formatCode="General">
                  <c:v>-122.861</c:v>
                </c:pt>
                <c:pt idx="36698" formatCode="General">
                  <c:v>-120.642</c:v>
                </c:pt>
                <c:pt idx="36699" formatCode="General">
                  <c:v>-118.53100000000001</c:v>
                </c:pt>
                <c:pt idx="36700" formatCode="General">
                  <c:v>-116.634</c:v>
                </c:pt>
                <c:pt idx="36701" formatCode="General">
                  <c:v>-114.932</c:v>
                </c:pt>
                <c:pt idx="36702" formatCode="General">
                  <c:v>-113.30500000000001</c:v>
                </c:pt>
                <c:pt idx="36703" formatCode="General">
                  <c:v>-111.593</c:v>
                </c:pt>
                <c:pt idx="36704" formatCode="General">
                  <c:v>-109.608</c:v>
                </c:pt>
                <c:pt idx="36705" formatCode="General">
                  <c:v>-107.21299999999999</c:v>
                </c:pt>
                <c:pt idx="36706" formatCode="General">
                  <c:v>-104.446</c:v>
                </c:pt>
                <c:pt idx="36707" formatCode="General">
                  <c:v>-101.42700000000001</c:v>
                </c:pt>
                <c:pt idx="36708" formatCode="General">
                  <c:v>-98.312299999999993</c:v>
                </c:pt>
                <c:pt idx="36709" formatCode="General">
                  <c:v>-95.184200000000004</c:v>
                </c:pt>
                <c:pt idx="36710" formatCode="General">
                  <c:v>-92.074600000000004</c:v>
                </c:pt>
                <c:pt idx="36711" formatCode="General">
                  <c:v>-89.011300000000006</c:v>
                </c:pt>
                <c:pt idx="36712" formatCode="General">
                  <c:v>-85.973600000000005</c:v>
                </c:pt>
                <c:pt idx="36713" formatCode="General">
                  <c:v>-82.887699999999995</c:v>
                </c:pt>
                <c:pt idx="36714" formatCode="General">
                  <c:v>-79.716099999999997</c:v>
                </c:pt>
                <c:pt idx="36715" formatCode="General">
                  <c:v>-76.462199999999996</c:v>
                </c:pt>
                <c:pt idx="36716" formatCode="General">
                  <c:v>-73.149699999999996</c:v>
                </c:pt>
                <c:pt idx="36717" formatCode="General">
                  <c:v>-69.817999999999998</c:v>
                </c:pt>
                <c:pt idx="36718" formatCode="General">
                  <c:v>-66.539500000000004</c:v>
                </c:pt>
                <c:pt idx="36719" formatCode="General">
                  <c:v>-63.403500000000001</c:v>
                </c:pt>
                <c:pt idx="36720" formatCode="General">
                  <c:v>-60.486400000000003</c:v>
                </c:pt>
                <c:pt idx="36721" formatCode="General">
                  <c:v>-57.8127</c:v>
                </c:pt>
                <c:pt idx="36722" formatCode="General">
                  <c:v>-55.351599999999998</c:v>
                </c:pt>
                <c:pt idx="36723" formatCode="General">
                  <c:v>-53.059600000000003</c:v>
                </c:pt>
                <c:pt idx="36724" formatCode="General">
                  <c:v>-50.869300000000003</c:v>
                </c:pt>
                <c:pt idx="36725" formatCode="General">
                  <c:v>-48.661799999999999</c:v>
                </c:pt>
                <c:pt idx="36726" formatCode="General">
                  <c:v>-46.339399999999998</c:v>
                </c:pt>
                <c:pt idx="36727" formatCode="General">
                  <c:v>-43.871899999999997</c:v>
                </c:pt>
                <c:pt idx="36728" formatCode="General">
                  <c:v>-41.314500000000002</c:v>
                </c:pt>
                <c:pt idx="36729" formatCode="General">
                  <c:v>-38.758800000000001</c:v>
                </c:pt>
                <c:pt idx="36730" formatCode="General">
                  <c:v>-36.220999999999997</c:v>
                </c:pt>
                <c:pt idx="36731" formatCode="General">
                  <c:v>-33.6768</c:v>
                </c:pt>
                <c:pt idx="36732" formatCode="General">
                  <c:v>-31.05</c:v>
                </c:pt>
                <c:pt idx="36733" formatCode="General">
                  <c:v>-28.303000000000001</c:v>
                </c:pt>
                <c:pt idx="36734" formatCode="General">
                  <c:v>-25.471299999999999</c:v>
                </c:pt>
                <c:pt idx="36735" formatCode="General">
                  <c:v>-22.578299999999999</c:v>
                </c:pt>
                <c:pt idx="36736" formatCode="General">
                  <c:v>-19.639500000000002</c:v>
                </c:pt>
                <c:pt idx="36737" formatCode="General">
                  <c:v>-16.688600000000001</c:v>
                </c:pt>
                <c:pt idx="36738" formatCode="General">
                  <c:v>-13.767899999999999</c:v>
                </c:pt>
                <c:pt idx="36739" formatCode="General">
                  <c:v>-10.9177</c:v>
                </c:pt>
                <c:pt idx="36740" formatCode="General">
                  <c:v>-8.20153</c:v>
                </c:pt>
                <c:pt idx="36741" formatCode="General">
                  <c:v>-5.6890099999999997</c:v>
                </c:pt>
                <c:pt idx="36742" formatCode="General">
                  <c:v>-3.4704100000000002</c:v>
                </c:pt>
                <c:pt idx="36743" formatCode="General">
                  <c:v>-1.6210500000000001</c:v>
                </c:pt>
                <c:pt idx="36744" formatCode="General">
                  <c:v>-3.35733E-2</c:v>
                </c:pt>
                <c:pt idx="36745" formatCode="General">
                  <c:v>1.4792799999999999</c:v>
                </c:pt>
                <c:pt idx="36746" formatCode="General">
                  <c:v>3.0649600000000001</c:v>
                </c:pt>
                <c:pt idx="36747" formatCode="General">
                  <c:v>4.7754399999999997</c:v>
                </c:pt>
                <c:pt idx="36748" formatCode="General">
                  <c:v>6.5634199999999998</c:v>
                </c:pt>
                <c:pt idx="36749" formatCode="General">
                  <c:v>8.3914299999999997</c:v>
                </c:pt>
                <c:pt idx="36750" formatCode="General">
                  <c:v>10.2379</c:v>
                </c:pt>
                <c:pt idx="36751" formatCode="General">
                  <c:v>12.113099999999999</c:v>
                </c:pt>
                <c:pt idx="36752" formatCode="General">
                  <c:v>14.038500000000001</c:v>
                </c:pt>
                <c:pt idx="36753" formatCode="General">
                  <c:v>16.044899999999998</c:v>
                </c:pt>
                <c:pt idx="36754" formatCode="General">
                  <c:v>18.153300000000002</c:v>
                </c:pt>
                <c:pt idx="36755" formatCode="General">
                  <c:v>20.3658</c:v>
                </c:pt>
                <c:pt idx="36756" formatCode="General">
                  <c:v>22.703900000000001</c:v>
                </c:pt>
                <c:pt idx="36757" formatCode="General">
                  <c:v>25.189900000000002</c:v>
                </c:pt>
                <c:pt idx="36758" formatCode="General">
                  <c:v>27.827999999999999</c:v>
                </c:pt>
                <c:pt idx="36759" formatCode="General">
                  <c:v>30.611599999999999</c:v>
                </c:pt>
                <c:pt idx="36760" formatCode="General">
                  <c:v>33.519199999999998</c:v>
                </c:pt>
                <c:pt idx="36761" formatCode="General">
                  <c:v>36.495600000000003</c:v>
                </c:pt>
                <c:pt idx="36762" formatCode="General">
                  <c:v>39.471899999999998</c:v>
                </c:pt>
                <c:pt idx="36763" formatCode="General">
                  <c:v>42.456200000000003</c:v>
                </c:pt>
                <c:pt idx="36764" formatCode="General">
                  <c:v>45.487000000000002</c:v>
                </c:pt>
                <c:pt idx="36765" formatCode="General">
                  <c:v>48.599699999999999</c:v>
                </c:pt>
                <c:pt idx="36766" formatCode="General">
                  <c:v>51.828699999999998</c:v>
                </c:pt>
                <c:pt idx="36767" formatCode="General">
                  <c:v>55.179099999999998</c:v>
                </c:pt>
                <c:pt idx="36768" formatCode="General">
                  <c:v>58.528100000000002</c:v>
                </c:pt>
                <c:pt idx="36769" formatCode="General">
                  <c:v>61.704099999999997</c:v>
                </c:pt>
                <c:pt idx="36770" formatCode="General">
                  <c:v>64.557100000000005</c:v>
                </c:pt>
                <c:pt idx="36771" formatCode="General">
                  <c:v>66.987899999999996</c:v>
                </c:pt>
                <c:pt idx="36772" formatCode="General">
                  <c:v>69.048500000000004</c:v>
                </c:pt>
                <c:pt idx="36773" formatCode="General">
                  <c:v>70.853200000000001</c:v>
                </c:pt>
                <c:pt idx="36774" formatCode="General">
                  <c:v>72.546999999999997</c:v>
                </c:pt>
                <c:pt idx="36775" formatCode="General">
                  <c:v>74.254800000000003</c:v>
                </c:pt>
                <c:pt idx="36776" formatCode="General">
                  <c:v>76.050700000000006</c:v>
                </c:pt>
                <c:pt idx="36777" formatCode="General">
                  <c:v>77.921499999999995</c:v>
                </c:pt>
                <c:pt idx="36778" formatCode="General">
                  <c:v>79.831800000000001</c:v>
                </c:pt>
                <c:pt idx="36779" formatCode="General">
                  <c:v>81.795500000000004</c:v>
                </c:pt>
                <c:pt idx="36780" formatCode="General">
                  <c:v>83.781199999999998</c:v>
                </c:pt>
                <c:pt idx="36781" formatCode="General">
                  <c:v>85.716499999999996</c:v>
                </c:pt>
                <c:pt idx="36782" formatCode="General">
                  <c:v>87.487899999999996</c:v>
                </c:pt>
                <c:pt idx="36783" formatCode="General">
                  <c:v>88.990799999999993</c:v>
                </c:pt>
                <c:pt idx="36784" formatCode="General">
                  <c:v>90.220699999999994</c:v>
                </c:pt>
                <c:pt idx="36785" formatCode="General">
                  <c:v>91.215599999999995</c:v>
                </c:pt>
                <c:pt idx="36786" formatCode="General">
                  <c:v>92.048100000000005</c:v>
                </c:pt>
                <c:pt idx="36787" formatCode="General">
                  <c:v>92.811000000000007</c:v>
                </c:pt>
                <c:pt idx="36788" formatCode="General">
                  <c:v>93.584699999999998</c:v>
                </c:pt>
                <c:pt idx="36789" formatCode="General">
                  <c:v>94.471800000000002</c:v>
                </c:pt>
                <c:pt idx="36790" formatCode="General">
                  <c:v>95.550600000000003</c:v>
                </c:pt>
                <c:pt idx="36791" formatCode="General">
                  <c:v>96.839500000000001</c:v>
                </c:pt>
                <c:pt idx="36792" formatCode="General">
                  <c:v>98.3185</c:v>
                </c:pt>
                <c:pt idx="36793" formatCode="General">
                  <c:v>99.919499999999999</c:v>
                </c:pt>
                <c:pt idx="36794" formatCode="General">
                  <c:v>101.539</c:v>
                </c:pt>
                <c:pt idx="36795" formatCode="General">
                  <c:v>103.077</c:v>
                </c:pt>
                <c:pt idx="36796" formatCode="General">
                  <c:v>104.379</c:v>
                </c:pt>
                <c:pt idx="36797" formatCode="General">
                  <c:v>105.30800000000001</c:v>
                </c:pt>
                <c:pt idx="36798" formatCode="General">
                  <c:v>105.958</c:v>
                </c:pt>
                <c:pt idx="36799" formatCode="General">
                  <c:v>106.49</c:v>
                </c:pt>
                <c:pt idx="36800" formatCode="General">
                  <c:v>107.00700000000001</c:v>
                </c:pt>
                <c:pt idx="36801" formatCode="General">
                  <c:v>107.61199999999999</c:v>
                </c:pt>
                <c:pt idx="36802" formatCode="General">
                  <c:v>108.378</c:v>
                </c:pt>
                <c:pt idx="36803" formatCode="General">
                  <c:v>109.413</c:v>
                </c:pt>
                <c:pt idx="36804" formatCode="General">
                  <c:v>110.79600000000001</c:v>
                </c:pt>
                <c:pt idx="36805" formatCode="General">
                  <c:v>112.446</c:v>
                </c:pt>
                <c:pt idx="36806" formatCode="General">
                  <c:v>114.265</c:v>
                </c:pt>
                <c:pt idx="36807" formatCode="General">
                  <c:v>116.205</c:v>
                </c:pt>
                <c:pt idx="36808" formatCode="General">
                  <c:v>118.254</c:v>
                </c:pt>
                <c:pt idx="36809" formatCode="General">
                  <c:v>120.43600000000001</c:v>
                </c:pt>
                <c:pt idx="36810" formatCode="General">
                  <c:v>122.822</c:v>
                </c:pt>
                <c:pt idx="36811" formatCode="General">
                  <c:v>125.46</c:v>
                </c:pt>
                <c:pt idx="36812" formatCode="General">
                  <c:v>128.26900000000001</c:v>
                </c:pt>
                <c:pt idx="36813" formatCode="General">
                  <c:v>131.13999999999999</c:v>
                </c:pt>
                <c:pt idx="36814" formatCode="General">
                  <c:v>133.983</c:v>
                </c:pt>
                <c:pt idx="36815" formatCode="General">
                  <c:v>136.73599999999999</c:v>
                </c:pt>
                <c:pt idx="36816" formatCode="General">
                  <c:v>139.36600000000001</c:v>
                </c:pt>
                <c:pt idx="36817" formatCode="General">
                  <c:v>141.84</c:v>
                </c:pt>
                <c:pt idx="36818" formatCode="General">
                  <c:v>144.13900000000001</c:v>
                </c:pt>
                <c:pt idx="36819" formatCode="General">
                  <c:v>146.292</c:v>
                </c:pt>
                <c:pt idx="36820" formatCode="General">
                  <c:v>148.29900000000001</c:v>
                </c:pt>
                <c:pt idx="36821" formatCode="General">
                  <c:v>150.083</c:v>
                </c:pt>
                <c:pt idx="36822" formatCode="General">
                  <c:v>151.63900000000001</c:v>
                </c:pt>
                <c:pt idx="36823" formatCode="General">
                  <c:v>153.01400000000001</c:v>
                </c:pt>
                <c:pt idx="36824" formatCode="General">
                  <c:v>154.215</c:v>
                </c:pt>
                <c:pt idx="36825" formatCode="General">
                  <c:v>155.24600000000001</c:v>
                </c:pt>
                <c:pt idx="36826" formatCode="General">
                  <c:v>156.13200000000001</c:v>
                </c:pt>
                <c:pt idx="36827" formatCode="General">
                  <c:v>156.90199999999999</c:v>
                </c:pt>
                <c:pt idx="36828" formatCode="General">
                  <c:v>157.589</c:v>
                </c:pt>
                <c:pt idx="36829" formatCode="General">
                  <c:v>158.255</c:v>
                </c:pt>
                <c:pt idx="36830" formatCode="General">
                  <c:v>158.96600000000001</c:v>
                </c:pt>
                <c:pt idx="36831" formatCode="General">
                  <c:v>159.73699999999999</c:v>
                </c:pt>
                <c:pt idx="36832" formatCode="General">
                  <c:v>160.55699999999999</c:v>
                </c:pt>
                <c:pt idx="36833" formatCode="General">
                  <c:v>161.40899999999999</c:v>
                </c:pt>
                <c:pt idx="36834" formatCode="General">
                  <c:v>162.28100000000001</c:v>
                </c:pt>
                <c:pt idx="36835" formatCode="General">
                  <c:v>163.18299999999999</c:v>
                </c:pt>
                <c:pt idx="36836" formatCode="General">
                  <c:v>164.14</c:v>
                </c:pt>
                <c:pt idx="36837" formatCode="General">
                  <c:v>165.18</c:v>
                </c:pt>
                <c:pt idx="36838" formatCode="General">
                  <c:v>166.32300000000001</c:v>
                </c:pt>
                <c:pt idx="36839" formatCode="General">
                  <c:v>167.566</c:v>
                </c:pt>
                <c:pt idx="36840" formatCode="General">
                  <c:v>168.84899999999999</c:v>
                </c:pt>
                <c:pt idx="36841" formatCode="General">
                  <c:v>170.09399999999999</c:v>
                </c:pt>
                <c:pt idx="36842" formatCode="General">
                  <c:v>171.23</c:v>
                </c:pt>
                <c:pt idx="36843" formatCode="General">
                  <c:v>172.18199999999999</c:v>
                </c:pt>
                <c:pt idx="36844" formatCode="General">
                  <c:v>172.86600000000001</c:v>
                </c:pt>
                <c:pt idx="36845" formatCode="General">
                  <c:v>173.11699999999999</c:v>
                </c:pt>
                <c:pt idx="36846" formatCode="General">
                  <c:v>172.87</c:v>
                </c:pt>
                <c:pt idx="36847" formatCode="General">
                  <c:v>172.267</c:v>
                </c:pt>
                <c:pt idx="36848" formatCode="General">
                  <c:v>171.452</c:v>
                </c:pt>
                <c:pt idx="36849" formatCode="General">
                  <c:v>170.52099999999999</c:v>
                </c:pt>
                <c:pt idx="36850" formatCode="General">
                  <c:v>169.46100000000001</c:v>
                </c:pt>
                <c:pt idx="36851" formatCode="General">
                  <c:v>168.22399999999999</c:v>
                </c:pt>
                <c:pt idx="36852" formatCode="General">
                  <c:v>166.86600000000001</c:v>
                </c:pt>
                <c:pt idx="36853" formatCode="General">
                  <c:v>165.46199999999999</c:v>
                </c:pt>
                <c:pt idx="36854" formatCode="General">
                  <c:v>164.08</c:v>
                </c:pt>
                <c:pt idx="36855" formatCode="General">
                  <c:v>162.85499999999999</c:v>
                </c:pt>
                <c:pt idx="36856" formatCode="General">
                  <c:v>161.928</c:v>
                </c:pt>
                <c:pt idx="36857" formatCode="General">
                  <c:v>161.24600000000001</c:v>
                </c:pt>
                <c:pt idx="36858" formatCode="General">
                  <c:v>160.66999999999999</c:v>
                </c:pt>
                <c:pt idx="36859" formatCode="General">
                  <c:v>159.999</c:v>
                </c:pt>
                <c:pt idx="36860" formatCode="General">
                  <c:v>159.04</c:v>
                </c:pt>
                <c:pt idx="36861" formatCode="General">
                  <c:v>157.727</c:v>
                </c:pt>
                <c:pt idx="36862" formatCode="General">
                  <c:v>156.13300000000001</c:v>
                </c:pt>
                <c:pt idx="36863" formatCode="General">
                  <c:v>154.42099999999999</c:v>
                </c:pt>
                <c:pt idx="36864" formatCode="General">
                  <c:v>152.739</c:v>
                </c:pt>
                <c:pt idx="36865" formatCode="General">
                  <c:v>151.20699999999999</c:v>
                </c:pt>
                <c:pt idx="36866" formatCode="General">
                  <c:v>149.923</c:v>
                </c:pt>
                <c:pt idx="36867" formatCode="General">
                  <c:v>149.03</c:v>
                </c:pt>
                <c:pt idx="36868" formatCode="General">
                  <c:v>148.66900000000001</c:v>
                </c:pt>
                <c:pt idx="36869" formatCode="General">
                  <c:v>148.876</c:v>
                </c:pt>
                <c:pt idx="36870" formatCode="General">
                  <c:v>149.613</c:v>
                </c:pt>
                <c:pt idx="36871" formatCode="General">
                  <c:v>150.88300000000001</c:v>
                </c:pt>
                <c:pt idx="36872" formatCode="General">
                  <c:v>152.678</c:v>
                </c:pt>
                <c:pt idx="36873" formatCode="General">
                  <c:v>154.935</c:v>
                </c:pt>
                <c:pt idx="36874" formatCode="General">
                  <c:v>157.53200000000001</c:v>
                </c:pt>
                <c:pt idx="36875" formatCode="General">
                  <c:v>160.29900000000001</c:v>
                </c:pt>
                <c:pt idx="36876" formatCode="General">
                  <c:v>162.977</c:v>
                </c:pt>
                <c:pt idx="36877" formatCode="General">
                  <c:v>165.31299999999999</c:v>
                </c:pt>
                <c:pt idx="36878" formatCode="General">
                  <c:v>167.25299999999999</c:v>
                </c:pt>
                <c:pt idx="36879" formatCode="General">
                  <c:v>168.83199999999999</c:v>
                </c:pt>
                <c:pt idx="36880" formatCode="General">
                  <c:v>170.08199999999999</c:v>
                </c:pt>
                <c:pt idx="36881" formatCode="General">
                  <c:v>171.01499999999999</c:v>
                </c:pt>
                <c:pt idx="36882" formatCode="General">
                  <c:v>171.6</c:v>
                </c:pt>
                <c:pt idx="36883" formatCode="General">
                  <c:v>171.86699999999999</c:v>
                </c:pt>
                <c:pt idx="36884" formatCode="General">
                  <c:v>171.87100000000001</c:v>
                </c:pt>
                <c:pt idx="36885" formatCode="General">
                  <c:v>171.619</c:v>
                </c:pt>
                <c:pt idx="36886" formatCode="General">
                  <c:v>171.11099999999999</c:v>
                </c:pt>
                <c:pt idx="36887" formatCode="General">
                  <c:v>170.36199999999999</c:v>
                </c:pt>
                <c:pt idx="36888" formatCode="General">
                  <c:v>169.38399999999999</c:v>
                </c:pt>
                <c:pt idx="36889" formatCode="General">
                  <c:v>168.18199999999999</c:v>
                </c:pt>
                <c:pt idx="36890" formatCode="General">
                  <c:v>166.71700000000001</c:v>
                </c:pt>
                <c:pt idx="36891" formatCode="General">
                  <c:v>164.935</c:v>
                </c:pt>
                <c:pt idx="36892" formatCode="General">
                  <c:v>162.74700000000001</c:v>
                </c:pt>
                <c:pt idx="36893" formatCode="General">
                  <c:v>160.149</c:v>
                </c:pt>
                <c:pt idx="36894" formatCode="General">
                  <c:v>157.33199999999999</c:v>
                </c:pt>
                <c:pt idx="36895" formatCode="General">
                  <c:v>154.47</c:v>
                </c:pt>
                <c:pt idx="36896" formatCode="General">
                  <c:v>151.65600000000001</c:v>
                </c:pt>
                <c:pt idx="36897" formatCode="General">
                  <c:v>148.958</c:v>
                </c:pt>
                <c:pt idx="36898" formatCode="General">
                  <c:v>146.42099999999999</c:v>
                </c:pt>
                <c:pt idx="36899" formatCode="General">
                  <c:v>144.07499999999999</c:v>
                </c:pt>
                <c:pt idx="36900" formatCode="General">
                  <c:v>141.91499999999999</c:v>
                </c:pt>
                <c:pt idx="36901" formatCode="General">
                  <c:v>139.904</c:v>
                </c:pt>
                <c:pt idx="36902" formatCode="General">
                  <c:v>137.91499999999999</c:v>
                </c:pt>
                <c:pt idx="36903" formatCode="General">
                  <c:v>135.79900000000001</c:v>
                </c:pt>
                <c:pt idx="36904" formatCode="General">
                  <c:v>133.35900000000001</c:v>
                </c:pt>
                <c:pt idx="36905" formatCode="General">
                  <c:v>130.42699999999999</c:v>
                </c:pt>
                <c:pt idx="36906" formatCode="General">
                  <c:v>126.971</c:v>
                </c:pt>
                <c:pt idx="36907" formatCode="General">
                  <c:v>123.081</c:v>
                </c:pt>
                <c:pt idx="36908" formatCode="General">
                  <c:v>119.01900000000001</c:v>
                </c:pt>
                <c:pt idx="36909" formatCode="General">
                  <c:v>115.02200000000001</c:v>
                </c:pt>
                <c:pt idx="36910" formatCode="General">
                  <c:v>111.226</c:v>
                </c:pt>
                <c:pt idx="36911" formatCode="General">
                  <c:v>107.691</c:v>
                </c:pt>
                <c:pt idx="36912" formatCode="General">
                  <c:v>104.438</c:v>
                </c:pt>
                <c:pt idx="36913" formatCode="General">
                  <c:v>101.488</c:v>
                </c:pt>
                <c:pt idx="36914" formatCode="General">
                  <c:v>98.859899999999996</c:v>
                </c:pt>
                <c:pt idx="36915" formatCode="General">
                  <c:v>96.572900000000004</c:v>
                </c:pt>
                <c:pt idx="36916" formatCode="General">
                  <c:v>94.537000000000006</c:v>
                </c:pt>
                <c:pt idx="36917" formatCode="General">
                  <c:v>92.605599999999995</c:v>
                </c:pt>
                <c:pt idx="36918" formatCode="General">
                  <c:v>90.756100000000004</c:v>
                </c:pt>
                <c:pt idx="36919" formatCode="General">
                  <c:v>88.962500000000006</c:v>
                </c:pt>
                <c:pt idx="36920" formatCode="General">
                  <c:v>86.987399999999994</c:v>
                </c:pt>
                <c:pt idx="36921" formatCode="General">
                  <c:v>84.641199999999998</c:v>
                </c:pt>
                <c:pt idx="36922" formatCode="General">
                  <c:v>81.918800000000005</c:v>
                </c:pt>
                <c:pt idx="36923" formatCode="General">
                  <c:v>78.862099999999998</c:v>
                </c:pt>
                <c:pt idx="36924" formatCode="General">
                  <c:v>75.525899999999993</c:v>
                </c:pt>
                <c:pt idx="36925" formatCode="General">
                  <c:v>71.940200000000004</c:v>
                </c:pt>
                <c:pt idx="36926" formatCode="General">
                  <c:v>68.138300000000001</c:v>
                </c:pt>
                <c:pt idx="36927" formatCode="General">
                  <c:v>64.161900000000003</c:v>
                </c:pt>
                <c:pt idx="36928" formatCode="General">
                  <c:v>60.084200000000003</c:v>
                </c:pt>
                <c:pt idx="36929" formatCode="General">
                  <c:v>55.995600000000003</c:v>
                </c:pt>
                <c:pt idx="36930" formatCode="General">
                  <c:v>51.971899999999998</c:v>
                </c:pt>
                <c:pt idx="36931" formatCode="General">
                  <c:v>48.062800000000003</c:v>
                </c:pt>
                <c:pt idx="36932" formatCode="General">
                  <c:v>44.406199999999998</c:v>
                </c:pt>
                <c:pt idx="36933" formatCode="General">
                  <c:v>41.119799999999998</c:v>
                </c:pt>
                <c:pt idx="36934" formatCode="General">
                  <c:v>38.1828</c:v>
                </c:pt>
                <c:pt idx="36935" formatCode="General">
                  <c:v>35.573099999999997</c:v>
                </c:pt>
                <c:pt idx="36936" formatCode="General">
                  <c:v>33.283000000000001</c:v>
                </c:pt>
                <c:pt idx="36937" formatCode="General">
                  <c:v>31.303000000000001</c:v>
                </c:pt>
                <c:pt idx="36938" formatCode="General">
                  <c:v>29.619700000000002</c:v>
                </c:pt>
                <c:pt idx="36939" formatCode="General">
                  <c:v>28.214600000000001</c:v>
                </c:pt>
                <c:pt idx="36940" formatCode="General">
                  <c:v>27.032699999999998</c:v>
                </c:pt>
                <c:pt idx="36941" formatCode="General">
                  <c:v>25.945399999999999</c:v>
                </c:pt>
                <c:pt idx="36942" formatCode="General">
                  <c:v>24.8794</c:v>
                </c:pt>
                <c:pt idx="36943" formatCode="General">
                  <c:v>23.8538</c:v>
                </c:pt>
                <c:pt idx="36944" formatCode="General">
                  <c:v>22.906500000000001</c:v>
                </c:pt>
                <c:pt idx="36945" formatCode="General">
                  <c:v>22.049900000000001</c:v>
                </c:pt>
                <c:pt idx="36946" formatCode="General">
                  <c:v>21.219899999999999</c:v>
                </c:pt>
                <c:pt idx="36947" formatCode="General">
                  <c:v>20.342300000000002</c:v>
                </c:pt>
                <c:pt idx="36948" formatCode="General">
                  <c:v>19.359000000000002</c:v>
                </c:pt>
                <c:pt idx="36949" formatCode="General">
                  <c:v>18.201899999999998</c:v>
                </c:pt>
                <c:pt idx="36950" formatCode="General">
                  <c:v>16.810600000000001</c:v>
                </c:pt>
                <c:pt idx="36951" formatCode="General">
                  <c:v>15.1913</c:v>
                </c:pt>
                <c:pt idx="36952" formatCode="General">
                  <c:v>13.367100000000001</c:v>
                </c:pt>
                <c:pt idx="36953" formatCode="General">
                  <c:v>11.255100000000001</c:v>
                </c:pt>
                <c:pt idx="36954" formatCode="General">
                  <c:v>8.7928999999999995</c:v>
                </c:pt>
                <c:pt idx="36955" formatCode="General">
                  <c:v>6.0113300000000001</c:v>
                </c:pt>
                <c:pt idx="36956" formatCode="General">
                  <c:v>2.9449999999999998</c:v>
                </c:pt>
                <c:pt idx="36957" formatCode="General">
                  <c:v>-0.37480599999999997</c:v>
                </c:pt>
                <c:pt idx="36958" formatCode="General">
                  <c:v>-3.91649</c:v>
                </c:pt>
                <c:pt idx="36959" formatCode="General">
                  <c:v>-7.6457100000000002</c:v>
                </c:pt>
                <c:pt idx="36960" formatCode="General">
                  <c:v>-11.522500000000001</c:v>
                </c:pt>
                <c:pt idx="36961" formatCode="General">
                  <c:v>-15.517899999999999</c:v>
                </c:pt>
                <c:pt idx="36962" formatCode="General">
                  <c:v>-19.624300000000002</c:v>
                </c:pt>
                <c:pt idx="36963" formatCode="General">
                  <c:v>-23.864100000000001</c:v>
                </c:pt>
                <c:pt idx="36964" formatCode="General">
                  <c:v>-28.268599999999999</c:v>
                </c:pt>
                <c:pt idx="36965" formatCode="General">
                  <c:v>-33.119999999999997</c:v>
                </c:pt>
                <c:pt idx="36966" formatCode="General">
                  <c:v>-38.637599999999999</c:v>
                </c:pt>
                <c:pt idx="36967" formatCode="General">
                  <c:v>-44.5625</c:v>
                </c:pt>
                <c:pt idx="36968" formatCode="General">
                  <c:v>-50.5687</c:v>
                </c:pt>
                <c:pt idx="36969" formatCode="General">
                  <c:v>-56.421399999999998</c:v>
                </c:pt>
                <c:pt idx="36970" formatCode="General">
                  <c:v>-61.957900000000002</c:v>
                </c:pt>
                <c:pt idx="36971" formatCode="General">
                  <c:v>-67.095299999999995</c:v>
                </c:pt>
                <c:pt idx="36972" formatCode="General">
                  <c:v>-71.795699999999997</c:v>
                </c:pt>
                <c:pt idx="36973" formatCode="General">
                  <c:v>-76.039599999999993</c:v>
                </c:pt>
                <c:pt idx="36974" formatCode="General">
                  <c:v>-79.805300000000003</c:v>
                </c:pt>
                <c:pt idx="36975" formatCode="General">
                  <c:v>-83.096400000000003</c:v>
                </c:pt>
                <c:pt idx="36976" formatCode="General">
                  <c:v>-85.944000000000003</c:v>
                </c:pt>
                <c:pt idx="36977" formatCode="General">
                  <c:v>-88.388199999999998</c:v>
                </c:pt>
                <c:pt idx="36978" formatCode="General">
                  <c:v>-90.463700000000003</c:v>
                </c:pt>
                <c:pt idx="36979" formatCode="General">
                  <c:v>-92.1935</c:v>
                </c:pt>
                <c:pt idx="36980" formatCode="General">
                  <c:v>-93.603499999999997</c:v>
                </c:pt>
                <c:pt idx="36981" formatCode="General">
                  <c:v>-94.727699999999999</c:v>
                </c:pt>
                <c:pt idx="36982" formatCode="General">
                  <c:v>-95.619299999999996</c:v>
                </c:pt>
                <c:pt idx="36983" formatCode="General">
                  <c:v>-96.347499999999997</c:v>
                </c:pt>
                <c:pt idx="36984" formatCode="General">
                  <c:v>-97.009100000000004</c:v>
                </c:pt>
                <c:pt idx="36985" formatCode="General">
                  <c:v>-97.700800000000001</c:v>
                </c:pt>
                <c:pt idx="36986" formatCode="General">
                  <c:v>-98.462199999999996</c:v>
                </c:pt>
                <c:pt idx="36987" formatCode="General">
                  <c:v>-99.303799999999995</c:v>
                </c:pt>
                <c:pt idx="36988" formatCode="General">
                  <c:v>-100.227</c:v>
                </c:pt>
                <c:pt idx="36989" formatCode="General">
                  <c:v>-101.378</c:v>
                </c:pt>
                <c:pt idx="36990" formatCode="General">
                  <c:v>-102.991</c:v>
                </c:pt>
                <c:pt idx="36991" formatCode="General">
                  <c:v>-104.98</c:v>
                </c:pt>
                <c:pt idx="36992" formatCode="General">
                  <c:v>-107.14400000000001</c:v>
                </c:pt>
                <c:pt idx="36993" formatCode="General">
                  <c:v>-109.398</c:v>
                </c:pt>
                <c:pt idx="36994" formatCode="General">
                  <c:v>-111.666</c:v>
                </c:pt>
                <c:pt idx="36995" formatCode="General">
                  <c:v>-113.889</c:v>
                </c:pt>
                <c:pt idx="36996" formatCode="General">
                  <c:v>-116.029</c:v>
                </c:pt>
                <c:pt idx="36997" formatCode="General">
                  <c:v>-118.08</c:v>
                </c:pt>
                <c:pt idx="36998" formatCode="General">
                  <c:v>-120.065</c:v>
                </c:pt>
                <c:pt idx="36999" formatCode="General">
                  <c:v>-122.017</c:v>
                </c:pt>
                <c:pt idx="37000" formatCode="General">
                  <c:v>-123.94799999999999</c:v>
                </c:pt>
                <c:pt idx="37001" formatCode="General">
                  <c:v>-125.874</c:v>
                </c:pt>
                <c:pt idx="37002" formatCode="General">
                  <c:v>-127.824</c:v>
                </c:pt>
                <c:pt idx="37003" formatCode="General">
                  <c:v>-129.876</c:v>
                </c:pt>
                <c:pt idx="37004" formatCode="General">
                  <c:v>-132.125</c:v>
                </c:pt>
                <c:pt idx="37005" formatCode="General">
                  <c:v>-134.517</c:v>
                </c:pt>
                <c:pt idx="37006" formatCode="General">
                  <c:v>-136.96100000000001</c:v>
                </c:pt>
                <c:pt idx="37007" formatCode="General">
                  <c:v>-139.453</c:v>
                </c:pt>
                <c:pt idx="37008" formatCode="General">
                  <c:v>-141.93700000000001</c:v>
                </c:pt>
                <c:pt idx="37009" formatCode="General">
                  <c:v>-144.249</c:v>
                </c:pt>
                <c:pt idx="37010" formatCode="General">
                  <c:v>-146.35499999999999</c:v>
                </c:pt>
                <c:pt idx="37011" formatCode="General">
                  <c:v>-148.33000000000001</c:v>
                </c:pt>
                <c:pt idx="37012" formatCode="General">
                  <c:v>-150.13800000000001</c:v>
                </c:pt>
                <c:pt idx="37013" formatCode="General">
                  <c:v>-151.79900000000001</c:v>
                </c:pt>
                <c:pt idx="37014" formatCode="General">
                  <c:v>-153.58600000000001</c:v>
                </c:pt>
                <c:pt idx="37015" formatCode="General">
                  <c:v>-155.63900000000001</c:v>
                </c:pt>
                <c:pt idx="37016" formatCode="General">
                  <c:v>-157.82</c:v>
                </c:pt>
                <c:pt idx="37017" formatCode="General">
                  <c:v>-160.00200000000001</c:v>
                </c:pt>
                <c:pt idx="37018" formatCode="General">
                  <c:v>-162.107</c:v>
                </c:pt>
                <c:pt idx="37019" formatCode="General">
                  <c:v>-164.04400000000001</c:v>
                </c:pt>
                <c:pt idx="37020" formatCode="General">
                  <c:v>-165.74199999999999</c:v>
                </c:pt>
                <c:pt idx="37021" formatCode="General">
                  <c:v>-167.20599999999999</c:v>
                </c:pt>
                <c:pt idx="37022" formatCode="General">
                  <c:v>-168.39400000000001</c:v>
                </c:pt>
                <c:pt idx="37023" formatCode="General">
                  <c:v>-169.21899999999999</c:v>
                </c:pt>
                <c:pt idx="37024" formatCode="General">
                  <c:v>-169.702</c:v>
                </c:pt>
                <c:pt idx="37025" formatCode="General">
                  <c:v>-169.92099999999999</c:v>
                </c:pt>
                <c:pt idx="37026" formatCode="General">
                  <c:v>-169.96100000000001</c:v>
                </c:pt>
                <c:pt idx="37027" formatCode="General">
                  <c:v>-169.928</c:v>
                </c:pt>
                <c:pt idx="37028" formatCode="General">
                  <c:v>-169.94</c:v>
                </c:pt>
                <c:pt idx="37029" formatCode="General">
                  <c:v>-170.09800000000001</c:v>
                </c:pt>
                <c:pt idx="37030" formatCode="General">
                  <c:v>-170.44</c:v>
                </c:pt>
                <c:pt idx="37031" formatCode="General">
                  <c:v>-170.99100000000001</c:v>
                </c:pt>
                <c:pt idx="37032" formatCode="General">
                  <c:v>-171.75700000000001</c:v>
                </c:pt>
                <c:pt idx="37033" formatCode="General">
                  <c:v>-172.68600000000001</c:v>
                </c:pt>
                <c:pt idx="37034" formatCode="General">
                  <c:v>-173.72399999999999</c:v>
                </c:pt>
                <c:pt idx="37035" formatCode="General">
                  <c:v>-174.85499999999999</c:v>
                </c:pt>
                <c:pt idx="37036" formatCode="General">
                  <c:v>-176.066</c:v>
                </c:pt>
                <c:pt idx="37037" formatCode="General">
                  <c:v>-177.346</c:v>
                </c:pt>
                <c:pt idx="37038" formatCode="General">
                  <c:v>-178.839</c:v>
                </c:pt>
                <c:pt idx="37039" formatCode="General">
                  <c:v>-180.70400000000001</c:v>
                </c:pt>
                <c:pt idx="37040" formatCode="General">
                  <c:v>-182.76900000000001</c:v>
                </c:pt>
                <c:pt idx="37041" formatCode="General">
                  <c:v>-184.83699999999999</c:v>
                </c:pt>
                <c:pt idx="37042" formatCode="General">
                  <c:v>-186.887</c:v>
                </c:pt>
                <c:pt idx="37043" formatCode="General">
                  <c:v>-188.917</c:v>
                </c:pt>
                <c:pt idx="37044" formatCode="General">
                  <c:v>-190.935</c:v>
                </c:pt>
                <c:pt idx="37045" formatCode="General">
                  <c:v>-192.94800000000001</c:v>
                </c:pt>
                <c:pt idx="37046" formatCode="General">
                  <c:v>-194.94499999999999</c:v>
                </c:pt>
                <c:pt idx="37047" formatCode="General">
                  <c:v>-196.846</c:v>
                </c:pt>
                <c:pt idx="37048" formatCode="General">
                  <c:v>-198.601</c:v>
                </c:pt>
                <c:pt idx="37049" formatCode="General">
                  <c:v>-200.25</c:v>
                </c:pt>
                <c:pt idx="37050" formatCode="General">
                  <c:v>-201.863</c:v>
                </c:pt>
                <c:pt idx="37051" formatCode="General">
                  <c:v>-203.50800000000001</c:v>
                </c:pt>
                <c:pt idx="37052" formatCode="General">
                  <c:v>-205.14400000000001</c:v>
                </c:pt>
                <c:pt idx="37053" formatCode="General">
                  <c:v>-206.68199999999999</c:v>
                </c:pt>
                <c:pt idx="37054" formatCode="General">
                  <c:v>-208.01499999999999</c:v>
                </c:pt>
                <c:pt idx="37055" formatCode="General">
                  <c:v>-208.99</c:v>
                </c:pt>
                <c:pt idx="37056" formatCode="General">
                  <c:v>-209.47200000000001</c:v>
                </c:pt>
                <c:pt idx="37057" formatCode="General">
                  <c:v>-209.476</c:v>
                </c:pt>
                <c:pt idx="37058" formatCode="General">
                  <c:v>-209.11500000000001</c:v>
                </c:pt>
                <c:pt idx="37059" formatCode="General">
                  <c:v>-208.49199999999999</c:v>
                </c:pt>
                <c:pt idx="37060" formatCode="General">
                  <c:v>-207.69399999999999</c:v>
                </c:pt>
                <c:pt idx="37061" formatCode="General">
                  <c:v>-206.745</c:v>
                </c:pt>
                <c:pt idx="37062" formatCode="General">
                  <c:v>-205.66900000000001</c:v>
                </c:pt>
                <c:pt idx="37063" formatCode="General">
                  <c:v>-204.49799999999999</c:v>
                </c:pt>
                <c:pt idx="37064" formatCode="General">
                  <c:v>-203.238</c:v>
                </c:pt>
                <c:pt idx="37065" formatCode="General">
                  <c:v>-201.887</c:v>
                </c:pt>
                <c:pt idx="37066" formatCode="General">
                  <c:v>-200.56299999999999</c:v>
                </c:pt>
                <c:pt idx="37067" formatCode="General">
                  <c:v>-199.33600000000001</c:v>
                </c:pt>
                <c:pt idx="37068" formatCode="General">
                  <c:v>-198.05699999999999</c:v>
                </c:pt>
                <c:pt idx="37069" formatCode="General">
                  <c:v>-196.589</c:v>
                </c:pt>
                <c:pt idx="37070" formatCode="General">
                  <c:v>-194.887</c:v>
                </c:pt>
                <c:pt idx="37071" formatCode="General">
                  <c:v>-192.999</c:v>
                </c:pt>
                <c:pt idx="37072" formatCode="General">
                  <c:v>-191.02199999999999</c:v>
                </c:pt>
                <c:pt idx="37073" formatCode="General">
                  <c:v>-189.01599999999999</c:v>
                </c:pt>
                <c:pt idx="37074" formatCode="General">
                  <c:v>-187.03100000000001</c:v>
                </c:pt>
                <c:pt idx="37075" formatCode="General">
                  <c:v>-185.12299999999999</c:v>
                </c:pt>
                <c:pt idx="37076" formatCode="General">
                  <c:v>-183.35400000000001</c:v>
                </c:pt>
                <c:pt idx="37077" formatCode="General">
                  <c:v>-181.768</c:v>
                </c:pt>
                <c:pt idx="37078" formatCode="General">
                  <c:v>-180.36699999999999</c:v>
                </c:pt>
                <c:pt idx="37079" formatCode="General">
                  <c:v>-179.125</c:v>
                </c:pt>
                <c:pt idx="37080" formatCode="General">
                  <c:v>-177.989</c:v>
                </c:pt>
                <c:pt idx="37081" formatCode="General">
                  <c:v>-176.86099999999999</c:v>
                </c:pt>
                <c:pt idx="37082" formatCode="General">
                  <c:v>-175.595</c:v>
                </c:pt>
                <c:pt idx="37083" formatCode="General">
                  <c:v>-174.09800000000001</c:v>
                </c:pt>
                <c:pt idx="37084" formatCode="General">
                  <c:v>-172.37200000000001</c:v>
                </c:pt>
                <c:pt idx="37085" formatCode="General">
                  <c:v>-170.48500000000001</c:v>
                </c:pt>
                <c:pt idx="37086" formatCode="General">
                  <c:v>-168.51900000000001</c:v>
                </c:pt>
                <c:pt idx="37087" formatCode="General">
                  <c:v>-166.48599999999999</c:v>
                </c:pt>
                <c:pt idx="37088" formatCode="General">
                  <c:v>-164.374</c:v>
                </c:pt>
                <c:pt idx="37089" formatCode="General">
                  <c:v>-162.18299999999999</c:v>
                </c:pt>
                <c:pt idx="37090" formatCode="General">
                  <c:v>-159.90100000000001</c:v>
                </c:pt>
                <c:pt idx="37091" formatCode="General">
                  <c:v>-157.51599999999999</c:v>
                </c:pt>
                <c:pt idx="37092" formatCode="General">
                  <c:v>-155.16499999999999</c:v>
                </c:pt>
                <c:pt idx="37093" formatCode="General">
                  <c:v>-152.98400000000001</c:v>
                </c:pt>
                <c:pt idx="37094" formatCode="General">
                  <c:v>-150.75200000000001</c:v>
                </c:pt>
                <c:pt idx="37095" formatCode="General">
                  <c:v>-148.20699999999999</c:v>
                </c:pt>
                <c:pt idx="37096" formatCode="General">
                  <c:v>-145.227</c:v>
                </c:pt>
                <c:pt idx="37097" formatCode="General">
                  <c:v>-141.84100000000001</c:v>
                </c:pt>
                <c:pt idx="37098" formatCode="General">
                  <c:v>-138.232</c:v>
                </c:pt>
                <c:pt idx="37099" formatCode="General">
                  <c:v>-134.61000000000001</c:v>
                </c:pt>
                <c:pt idx="37100" formatCode="General">
                  <c:v>-131.126</c:v>
                </c:pt>
                <c:pt idx="37101" formatCode="General">
                  <c:v>-127.8</c:v>
                </c:pt>
                <c:pt idx="37102" formatCode="General">
                  <c:v>-124.623</c:v>
                </c:pt>
                <c:pt idx="37103" formatCode="General">
                  <c:v>-121.55200000000001</c:v>
                </c:pt>
                <c:pt idx="37104" formatCode="General">
                  <c:v>-118.504</c:v>
                </c:pt>
                <c:pt idx="37105" formatCode="General">
                  <c:v>-115.39400000000001</c:v>
                </c:pt>
                <c:pt idx="37106" formatCode="General">
                  <c:v>-112.21899999999999</c:v>
                </c:pt>
                <c:pt idx="37107" formatCode="General">
                  <c:v>-109.00700000000001</c:v>
                </c:pt>
                <c:pt idx="37108" formatCode="General">
                  <c:v>-105.768</c:v>
                </c:pt>
                <c:pt idx="37109" formatCode="General">
                  <c:v>-102.488</c:v>
                </c:pt>
                <c:pt idx="37110" formatCode="General">
                  <c:v>-99.131399999999999</c:v>
                </c:pt>
                <c:pt idx="37111" formatCode="General">
                  <c:v>-95.699700000000007</c:v>
                </c:pt>
                <c:pt idx="37112" formatCode="General">
                  <c:v>-92.217299999999994</c:v>
                </c:pt>
                <c:pt idx="37113" formatCode="General">
                  <c:v>-88.649199999999993</c:v>
                </c:pt>
                <c:pt idx="37114" formatCode="General">
                  <c:v>-84.993300000000005</c:v>
                </c:pt>
                <c:pt idx="37115" formatCode="General">
                  <c:v>-81.400899999999993</c:v>
                </c:pt>
                <c:pt idx="37116" formatCode="General">
                  <c:v>-77.968400000000003</c:v>
                </c:pt>
                <c:pt idx="37117" formatCode="General">
                  <c:v>-74.656199999999998</c:v>
                </c:pt>
                <c:pt idx="37118" formatCode="General">
                  <c:v>-71.466300000000004</c:v>
                </c:pt>
                <c:pt idx="37119" formatCode="General">
                  <c:v>-68.433800000000005</c:v>
                </c:pt>
                <c:pt idx="37120" formatCode="General">
                  <c:v>-65.517799999999994</c:v>
                </c:pt>
                <c:pt idx="37121" formatCode="General">
                  <c:v>-62.676000000000002</c:v>
                </c:pt>
                <c:pt idx="37122" formatCode="General">
                  <c:v>-59.942500000000003</c:v>
                </c:pt>
                <c:pt idx="37123" formatCode="General">
                  <c:v>-57.353400000000001</c:v>
                </c:pt>
                <c:pt idx="37124" formatCode="General">
                  <c:v>-54.9255</c:v>
                </c:pt>
                <c:pt idx="37125" formatCode="General">
                  <c:v>-52.652999999999999</c:v>
                </c:pt>
                <c:pt idx="37126" formatCode="General">
                  <c:v>-50.518700000000003</c:v>
                </c:pt>
                <c:pt idx="37127" formatCode="General">
                  <c:v>-48.563899999999997</c:v>
                </c:pt>
                <c:pt idx="37128" formatCode="General">
                  <c:v>-46.825299999999999</c:v>
                </c:pt>
                <c:pt idx="37129" formatCode="General">
                  <c:v>-45.274799999999999</c:v>
                </c:pt>
                <c:pt idx="37130" formatCode="General">
                  <c:v>-43.875500000000002</c:v>
                </c:pt>
                <c:pt idx="37131" formatCode="General">
                  <c:v>-42.590200000000003</c:v>
                </c:pt>
                <c:pt idx="37132" formatCode="General">
                  <c:v>-41.454000000000001</c:v>
                </c:pt>
                <c:pt idx="37133" formatCode="General">
                  <c:v>-40.533200000000001</c:v>
                </c:pt>
                <c:pt idx="37134" formatCode="General">
                  <c:v>-39.9114</c:v>
                </c:pt>
                <c:pt idx="37135" formatCode="General">
                  <c:v>-39.591000000000001</c:v>
                </c:pt>
                <c:pt idx="37136" formatCode="General">
                  <c:v>-39.3904</c:v>
                </c:pt>
                <c:pt idx="37137" formatCode="General">
                  <c:v>-39.165300000000002</c:v>
                </c:pt>
                <c:pt idx="37138" formatCode="General">
                  <c:v>-38.8598</c:v>
                </c:pt>
                <c:pt idx="37139" formatCode="General">
                  <c:v>-38.351700000000001</c:v>
                </c:pt>
                <c:pt idx="37140" formatCode="General">
                  <c:v>-37.508200000000002</c:v>
                </c:pt>
                <c:pt idx="37141" formatCode="General">
                  <c:v>-36.242800000000003</c:v>
                </c:pt>
                <c:pt idx="37142" formatCode="General">
                  <c:v>-34.541600000000003</c:v>
                </c:pt>
                <c:pt idx="37143" formatCode="General">
                  <c:v>-32.488599999999998</c:v>
                </c:pt>
                <c:pt idx="37144" formatCode="General">
                  <c:v>-30.265000000000001</c:v>
                </c:pt>
                <c:pt idx="37145" formatCode="General">
                  <c:v>-28.0702</c:v>
                </c:pt>
                <c:pt idx="37146" formatCode="General">
                  <c:v>-26.036100000000001</c:v>
                </c:pt>
                <c:pt idx="37147" formatCode="General">
                  <c:v>-24.245699999999999</c:v>
                </c:pt>
                <c:pt idx="37148" formatCode="General">
                  <c:v>-22.7135</c:v>
                </c:pt>
                <c:pt idx="37149" formatCode="General">
                  <c:v>-21.354399999999998</c:v>
                </c:pt>
                <c:pt idx="37150" formatCode="General">
                  <c:v>-19.954999999999998</c:v>
                </c:pt>
                <c:pt idx="37151" formatCode="General">
                  <c:v>-18.2393</c:v>
                </c:pt>
                <c:pt idx="37152" formatCode="General">
                  <c:v>-15.972200000000001</c:v>
                </c:pt>
                <c:pt idx="37153" formatCode="General">
                  <c:v>-13.024900000000001</c:v>
                </c:pt>
                <c:pt idx="37154" formatCode="General">
                  <c:v>-9.3788999999999998</c:v>
                </c:pt>
                <c:pt idx="37155" formatCode="General">
                  <c:v>-5.1348200000000004</c:v>
                </c:pt>
                <c:pt idx="37156" formatCode="General">
                  <c:v>-0.46716099999999999</c:v>
                </c:pt>
                <c:pt idx="37157" formatCode="General">
                  <c:v>4.4310499999999999</c:v>
                </c:pt>
                <c:pt idx="37158" formatCode="General">
                  <c:v>9.4545300000000001</c:v>
                </c:pt>
                <c:pt idx="37159" formatCode="General">
                  <c:v>14.5783</c:v>
                </c:pt>
                <c:pt idx="37160" formatCode="General">
                  <c:v>19.745699999999999</c:v>
                </c:pt>
                <c:pt idx="37161" formatCode="General">
                  <c:v>24.894100000000002</c:v>
                </c:pt>
                <c:pt idx="37162" formatCode="General">
                  <c:v>29.976700000000001</c:v>
                </c:pt>
                <c:pt idx="37163" formatCode="General">
                  <c:v>34.937899999999999</c:v>
                </c:pt>
                <c:pt idx="37164" formatCode="General">
                  <c:v>39.707799999999999</c:v>
                </c:pt>
                <c:pt idx="37165" formatCode="General">
                  <c:v>44.182299999999998</c:v>
                </c:pt>
                <c:pt idx="37166" formatCode="General">
                  <c:v>48.266599999999997</c:v>
                </c:pt>
                <c:pt idx="37167" formatCode="General">
                  <c:v>51.904000000000003</c:v>
                </c:pt>
                <c:pt idx="37168" formatCode="General">
                  <c:v>55.081800000000001</c:v>
                </c:pt>
                <c:pt idx="37169" formatCode="General">
                  <c:v>57.8748</c:v>
                </c:pt>
                <c:pt idx="37170" formatCode="General">
                  <c:v>60.378399999999999</c:v>
                </c:pt>
                <c:pt idx="37171" formatCode="General">
                  <c:v>62.671500000000002</c:v>
                </c:pt>
                <c:pt idx="37172" formatCode="General">
                  <c:v>64.841200000000001</c:v>
                </c:pt>
                <c:pt idx="37173" formatCode="General">
                  <c:v>66.962199999999996</c:v>
                </c:pt>
                <c:pt idx="37174" formatCode="General">
                  <c:v>69.039299999999997</c:v>
                </c:pt>
                <c:pt idx="37175" formatCode="General">
                  <c:v>71.022900000000007</c:v>
                </c:pt>
                <c:pt idx="37176" formatCode="General">
                  <c:v>72.839200000000005</c:v>
                </c:pt>
                <c:pt idx="37177" formatCode="General">
                  <c:v>74.447900000000004</c:v>
                </c:pt>
                <c:pt idx="37178" formatCode="General">
                  <c:v>75.8643</c:v>
                </c:pt>
                <c:pt idx="37179" formatCode="General">
                  <c:v>77.305700000000002</c:v>
                </c:pt>
                <c:pt idx="37180" formatCode="General">
                  <c:v>79.033299999999997</c:v>
                </c:pt>
                <c:pt idx="37181" formatCode="General">
                  <c:v>81.122699999999995</c:v>
                </c:pt>
                <c:pt idx="37182" formatCode="General">
                  <c:v>83.585300000000004</c:v>
                </c:pt>
                <c:pt idx="37183" formatCode="General">
                  <c:v>86.364599999999996</c:v>
                </c:pt>
                <c:pt idx="37184" formatCode="General">
                  <c:v>89.35</c:v>
                </c:pt>
                <c:pt idx="37185" formatCode="General">
                  <c:v>92.417100000000005</c:v>
                </c:pt>
                <c:pt idx="37186" formatCode="General">
                  <c:v>95.471500000000006</c:v>
                </c:pt>
                <c:pt idx="37187" formatCode="General">
                  <c:v>98.475800000000007</c:v>
                </c:pt>
                <c:pt idx="37188" formatCode="General">
                  <c:v>101.488</c:v>
                </c:pt>
                <c:pt idx="37189" formatCode="General">
                  <c:v>104.617</c:v>
                </c:pt>
                <c:pt idx="37190" formatCode="General">
                  <c:v>107.979</c:v>
                </c:pt>
                <c:pt idx="37191" formatCode="General">
                  <c:v>111.623</c:v>
                </c:pt>
                <c:pt idx="37192" formatCode="General">
                  <c:v>115.52200000000001</c:v>
                </c:pt>
                <c:pt idx="37193" formatCode="General">
                  <c:v>119.60599999999999</c:v>
                </c:pt>
                <c:pt idx="37194" formatCode="General">
                  <c:v>123.795</c:v>
                </c:pt>
                <c:pt idx="37195" formatCode="General">
                  <c:v>127.994</c:v>
                </c:pt>
                <c:pt idx="37196" formatCode="General">
                  <c:v>132.10599999999999</c:v>
                </c:pt>
                <c:pt idx="37197" formatCode="General">
                  <c:v>136.072</c:v>
                </c:pt>
                <c:pt idx="37198" formatCode="General">
                  <c:v>139.809</c:v>
                </c:pt>
                <c:pt idx="37199" formatCode="General">
                  <c:v>143.24199999999999</c:v>
                </c:pt>
                <c:pt idx="37200" formatCode="General">
                  <c:v>146.32400000000001</c:v>
                </c:pt>
                <c:pt idx="37201" formatCode="General">
                  <c:v>149.05000000000001</c:v>
                </c:pt>
                <c:pt idx="37202" formatCode="General">
                  <c:v>151.535</c:v>
                </c:pt>
                <c:pt idx="37203" formatCode="General">
                  <c:v>153.86000000000001</c:v>
                </c:pt>
                <c:pt idx="37204" formatCode="General">
                  <c:v>156.001</c:v>
                </c:pt>
                <c:pt idx="37205" formatCode="General">
                  <c:v>157.98099999999999</c:v>
                </c:pt>
                <c:pt idx="37206" formatCode="General">
                  <c:v>159.86000000000001</c:v>
                </c:pt>
                <c:pt idx="37207" formatCode="General">
                  <c:v>161.80000000000001</c:v>
                </c:pt>
                <c:pt idx="37208" formatCode="General">
                  <c:v>163.976</c:v>
                </c:pt>
                <c:pt idx="37209" formatCode="General">
                  <c:v>166.46100000000001</c:v>
                </c:pt>
                <c:pt idx="37210" formatCode="General">
                  <c:v>169.26</c:v>
                </c:pt>
                <c:pt idx="37211" formatCode="General">
                  <c:v>172.31399999999999</c:v>
                </c:pt>
                <c:pt idx="37212" formatCode="General">
                  <c:v>175.59200000000001</c:v>
                </c:pt>
                <c:pt idx="37213" formatCode="General">
                  <c:v>179.089</c:v>
                </c:pt>
                <c:pt idx="37214" formatCode="General">
                  <c:v>182.81100000000001</c:v>
                </c:pt>
                <c:pt idx="37215" formatCode="General">
                  <c:v>186.745</c:v>
                </c:pt>
                <c:pt idx="37216" formatCode="General">
                  <c:v>190.816</c:v>
                </c:pt>
                <c:pt idx="37217" formatCode="General">
                  <c:v>194.95500000000001</c:v>
                </c:pt>
                <c:pt idx="37218" formatCode="General">
                  <c:v>199.12899999999999</c:v>
                </c:pt>
                <c:pt idx="37219" formatCode="General">
                  <c:v>203.334</c:v>
                </c:pt>
                <c:pt idx="37220" formatCode="General">
                  <c:v>207.583</c:v>
                </c:pt>
                <c:pt idx="37221" formatCode="General">
                  <c:v>211.88900000000001</c:v>
                </c:pt>
                <c:pt idx="37222" formatCode="General">
                  <c:v>216.29</c:v>
                </c:pt>
                <c:pt idx="37223" formatCode="General">
                  <c:v>220.86600000000001</c:v>
                </c:pt>
                <c:pt idx="37224" formatCode="General">
                  <c:v>225.608</c:v>
                </c:pt>
                <c:pt idx="37225" formatCode="General">
                  <c:v>230.39500000000001</c:v>
                </c:pt>
                <c:pt idx="37226" formatCode="General">
                  <c:v>235.114</c:v>
                </c:pt>
                <c:pt idx="37227" formatCode="General">
                  <c:v>239.678</c:v>
                </c:pt>
                <c:pt idx="37228" formatCode="General">
                  <c:v>244.096</c:v>
                </c:pt>
                <c:pt idx="37229" formatCode="General">
                  <c:v>248.417</c:v>
                </c:pt>
                <c:pt idx="37230" formatCode="General">
                  <c:v>252.714</c:v>
                </c:pt>
                <c:pt idx="37231" formatCode="General">
                  <c:v>256.89299999999997</c:v>
                </c:pt>
                <c:pt idx="37232" formatCode="General">
                  <c:v>260.72399999999999</c:v>
                </c:pt>
                <c:pt idx="37233" formatCode="General">
                  <c:v>264.09199999999998</c:v>
                </c:pt>
                <c:pt idx="37234" formatCode="General">
                  <c:v>266.95499999999998</c:v>
                </c:pt>
                <c:pt idx="37235" formatCode="General">
                  <c:v>269.33600000000001</c:v>
                </c:pt>
                <c:pt idx="37236" formatCode="General">
                  <c:v>271.24200000000002</c:v>
                </c:pt>
                <c:pt idx="37237" formatCode="General">
                  <c:v>272.61</c:v>
                </c:pt>
                <c:pt idx="37238" formatCode="General">
                  <c:v>273.34899999999999</c:v>
                </c:pt>
                <c:pt idx="37239" formatCode="General">
                  <c:v>273.36799999999999</c:v>
                </c:pt>
                <c:pt idx="37240" formatCode="General">
                  <c:v>272.589</c:v>
                </c:pt>
                <c:pt idx="37241" formatCode="General">
                  <c:v>271.00200000000001</c:v>
                </c:pt>
                <c:pt idx="37242" formatCode="General">
                  <c:v>268.774</c:v>
                </c:pt>
                <c:pt idx="37243" formatCode="General">
                  <c:v>266.10899999999998</c:v>
                </c:pt>
                <c:pt idx="37244" formatCode="General">
                  <c:v>263.16800000000001</c:v>
                </c:pt>
                <c:pt idx="37245" formatCode="General">
                  <c:v>260.11599999999999</c:v>
                </c:pt>
                <c:pt idx="37246" formatCode="General">
                  <c:v>257.09399999999999</c:v>
                </c:pt>
                <c:pt idx="37247" formatCode="General">
                  <c:v>254.09299999999999</c:v>
                </c:pt>
                <c:pt idx="37248" formatCode="General">
                  <c:v>251.08199999999999</c:v>
                </c:pt>
                <c:pt idx="37249" formatCode="General">
                  <c:v>248.178</c:v>
                </c:pt>
                <c:pt idx="37250" formatCode="General">
                  <c:v>245.50899999999999</c:v>
                </c:pt>
                <c:pt idx="37251" formatCode="General">
                  <c:v>243.15899999999999</c:v>
                </c:pt>
                <c:pt idx="37252" formatCode="General">
                  <c:v>241.25700000000001</c:v>
                </c:pt>
                <c:pt idx="37253" formatCode="General">
                  <c:v>239.93700000000001</c:v>
                </c:pt>
                <c:pt idx="37254" formatCode="General">
                  <c:v>239.22499999999999</c:v>
                </c:pt>
                <c:pt idx="37255" formatCode="General">
                  <c:v>239.13300000000001</c:v>
                </c:pt>
                <c:pt idx="37256" formatCode="General">
                  <c:v>239.79300000000001</c:v>
                </c:pt>
                <c:pt idx="37257" formatCode="General">
                  <c:v>241.238</c:v>
                </c:pt>
                <c:pt idx="37258" formatCode="General">
                  <c:v>243.33799999999999</c:v>
                </c:pt>
                <c:pt idx="37259" formatCode="General">
                  <c:v>245.85400000000001</c:v>
                </c:pt>
                <c:pt idx="37260" formatCode="General">
                  <c:v>248.53200000000001</c:v>
                </c:pt>
                <c:pt idx="37261" formatCode="General">
                  <c:v>251.161</c:v>
                </c:pt>
                <c:pt idx="37262" formatCode="General">
                  <c:v>253.57599999999999</c:v>
                </c:pt>
                <c:pt idx="37263" formatCode="General">
                  <c:v>255.68700000000001</c:v>
                </c:pt>
                <c:pt idx="37264" formatCode="General">
                  <c:v>257.42200000000003</c:v>
                </c:pt>
                <c:pt idx="37265" formatCode="General">
                  <c:v>258.72699999999998</c:v>
                </c:pt>
                <c:pt idx="37266" formatCode="General">
                  <c:v>259.57400000000001</c:v>
                </c:pt>
                <c:pt idx="37267" formatCode="General">
                  <c:v>259.95800000000003</c:v>
                </c:pt>
                <c:pt idx="37268" formatCode="General">
                  <c:v>259.947</c:v>
                </c:pt>
                <c:pt idx="37269" formatCode="General">
                  <c:v>259.58999999999997</c:v>
                </c:pt>
                <c:pt idx="37270" formatCode="General">
                  <c:v>258.80799999999999</c:v>
                </c:pt>
                <c:pt idx="37271" formatCode="General">
                  <c:v>257.58100000000002</c:v>
                </c:pt>
                <c:pt idx="37272" formatCode="General">
                  <c:v>255.98500000000001</c:v>
                </c:pt>
                <c:pt idx="37273" formatCode="General">
                  <c:v>254.07900000000001</c:v>
                </c:pt>
                <c:pt idx="37274" formatCode="General">
                  <c:v>251.90199999999999</c:v>
                </c:pt>
                <c:pt idx="37275" formatCode="General">
                  <c:v>249.601</c:v>
                </c:pt>
                <c:pt idx="37276" formatCode="General">
                  <c:v>247.334</c:v>
                </c:pt>
                <c:pt idx="37277" formatCode="General">
                  <c:v>245.16200000000001</c:v>
                </c:pt>
                <c:pt idx="37278" formatCode="General">
                  <c:v>243.108</c:v>
                </c:pt>
                <c:pt idx="37279" formatCode="General">
                  <c:v>241.16300000000001</c:v>
                </c:pt>
                <c:pt idx="37280" formatCode="General">
                  <c:v>239.28100000000001</c:v>
                </c:pt>
                <c:pt idx="37281" formatCode="General">
                  <c:v>237.411</c:v>
                </c:pt>
                <c:pt idx="37282" formatCode="General">
                  <c:v>235.536</c:v>
                </c:pt>
                <c:pt idx="37283" formatCode="General">
                  <c:v>233.64500000000001</c:v>
                </c:pt>
                <c:pt idx="37284" formatCode="General">
                  <c:v>231.739</c:v>
                </c:pt>
                <c:pt idx="37285" formatCode="General">
                  <c:v>229.82300000000001</c:v>
                </c:pt>
                <c:pt idx="37286" formatCode="General">
                  <c:v>227.90899999999999</c:v>
                </c:pt>
                <c:pt idx="37287" formatCode="General">
                  <c:v>226.012</c:v>
                </c:pt>
                <c:pt idx="37288" formatCode="General">
                  <c:v>224.16300000000001</c:v>
                </c:pt>
                <c:pt idx="37289" formatCode="General">
                  <c:v>222.46</c:v>
                </c:pt>
                <c:pt idx="37290" formatCode="General">
                  <c:v>220.98099999999999</c:v>
                </c:pt>
                <c:pt idx="37291" formatCode="General">
                  <c:v>219.72499999999999</c:v>
                </c:pt>
                <c:pt idx="37292" formatCode="General">
                  <c:v>218.655</c:v>
                </c:pt>
                <c:pt idx="37293" formatCode="General">
                  <c:v>217.71</c:v>
                </c:pt>
                <c:pt idx="37294" formatCode="General">
                  <c:v>216.91300000000001</c:v>
                </c:pt>
                <c:pt idx="37295" formatCode="General">
                  <c:v>216.31100000000001</c:v>
                </c:pt>
                <c:pt idx="37296" formatCode="General">
                  <c:v>215.93799999999999</c:v>
                </c:pt>
                <c:pt idx="37297" formatCode="General">
                  <c:v>215.774</c:v>
                </c:pt>
                <c:pt idx="37298" formatCode="General">
                  <c:v>215.72800000000001</c:v>
                </c:pt>
                <c:pt idx="37299" formatCode="General">
                  <c:v>215.70699999999999</c:v>
                </c:pt>
                <c:pt idx="37300" formatCode="General">
                  <c:v>215.637</c:v>
                </c:pt>
                <c:pt idx="37301" formatCode="General">
                  <c:v>215.464</c:v>
                </c:pt>
                <c:pt idx="37302" formatCode="General">
                  <c:v>215.148</c:v>
                </c:pt>
                <c:pt idx="37303" formatCode="General">
                  <c:v>214.643</c:v>
                </c:pt>
                <c:pt idx="37304" formatCode="General">
                  <c:v>213.92599999999999</c:v>
                </c:pt>
                <c:pt idx="37305" formatCode="General">
                  <c:v>213.012</c:v>
                </c:pt>
                <c:pt idx="37306" formatCode="General">
                  <c:v>211.96600000000001</c:v>
                </c:pt>
                <c:pt idx="37307" formatCode="General">
                  <c:v>210.881</c:v>
                </c:pt>
                <c:pt idx="37308" formatCode="General">
                  <c:v>209.792</c:v>
                </c:pt>
                <c:pt idx="37309" formatCode="General">
                  <c:v>208.68</c:v>
                </c:pt>
                <c:pt idx="37310" formatCode="General">
                  <c:v>207.458</c:v>
                </c:pt>
                <c:pt idx="37311" formatCode="General">
                  <c:v>206.06</c:v>
                </c:pt>
                <c:pt idx="37312" formatCode="General">
                  <c:v>204.47800000000001</c:v>
                </c:pt>
                <c:pt idx="37313" formatCode="General">
                  <c:v>202.72499999999999</c:v>
                </c:pt>
                <c:pt idx="37314" formatCode="General">
                  <c:v>200.82300000000001</c:v>
                </c:pt>
                <c:pt idx="37315" formatCode="General">
                  <c:v>198.79499999999999</c:v>
                </c:pt>
                <c:pt idx="37316" formatCode="General">
                  <c:v>196.68700000000001</c:v>
                </c:pt>
                <c:pt idx="37317" formatCode="General">
                  <c:v>194.614</c:v>
                </c:pt>
                <c:pt idx="37318" formatCode="General">
                  <c:v>192.672</c:v>
                </c:pt>
                <c:pt idx="37319" formatCode="General">
                  <c:v>190.887</c:v>
                </c:pt>
                <c:pt idx="37320" formatCode="General">
                  <c:v>189.102</c:v>
                </c:pt>
                <c:pt idx="37321" formatCode="General">
                  <c:v>187.11</c:v>
                </c:pt>
                <c:pt idx="37322" formatCode="General">
                  <c:v>184.834</c:v>
                </c:pt>
                <c:pt idx="37323" formatCode="General">
                  <c:v>182.215</c:v>
                </c:pt>
                <c:pt idx="37324" formatCode="General">
                  <c:v>179.221</c:v>
                </c:pt>
                <c:pt idx="37325" formatCode="General">
                  <c:v>175.84100000000001</c:v>
                </c:pt>
                <c:pt idx="37326" formatCode="General">
                  <c:v>172.089</c:v>
                </c:pt>
                <c:pt idx="37327" formatCode="General">
                  <c:v>168.01499999999999</c:v>
                </c:pt>
                <c:pt idx="37328" formatCode="General">
                  <c:v>163.68100000000001</c:v>
                </c:pt>
                <c:pt idx="37329" formatCode="General">
                  <c:v>159.11500000000001</c:v>
                </c:pt>
                <c:pt idx="37330" formatCode="General">
                  <c:v>154.334</c:v>
                </c:pt>
                <c:pt idx="37331" formatCode="General">
                  <c:v>149.34899999999999</c:v>
                </c:pt>
                <c:pt idx="37332" formatCode="General">
                  <c:v>144.173</c:v>
                </c:pt>
                <c:pt idx="37333" formatCode="General">
                  <c:v>138.82599999999999</c:v>
                </c:pt>
                <c:pt idx="37334" formatCode="General">
                  <c:v>133.334</c:v>
                </c:pt>
                <c:pt idx="37335" formatCode="General">
                  <c:v>127.738</c:v>
                </c:pt>
                <c:pt idx="37336" formatCode="General">
                  <c:v>122.11799999999999</c:v>
                </c:pt>
                <c:pt idx="37337" formatCode="General">
                  <c:v>116.553</c:v>
                </c:pt>
                <c:pt idx="37338" formatCode="General">
                  <c:v>111.09399999999999</c:v>
                </c:pt>
                <c:pt idx="37339" formatCode="General">
                  <c:v>105.746</c:v>
                </c:pt>
                <c:pt idx="37340" formatCode="General">
                  <c:v>100.476</c:v>
                </c:pt>
                <c:pt idx="37341" formatCode="General">
                  <c:v>95.231300000000005</c:v>
                </c:pt>
                <c:pt idx="37342" formatCode="General">
                  <c:v>89.992099999999994</c:v>
                </c:pt>
                <c:pt idx="37343" formatCode="General">
                  <c:v>84.861800000000002</c:v>
                </c:pt>
                <c:pt idx="37344" formatCode="General">
                  <c:v>79.941999999999993</c:v>
                </c:pt>
                <c:pt idx="37345" formatCode="General">
                  <c:v>75.265699999999995</c:v>
                </c:pt>
                <c:pt idx="37346" formatCode="General">
                  <c:v>70.805599999999998</c:v>
                </c:pt>
                <c:pt idx="37347" formatCode="General">
                  <c:v>66.495500000000007</c:v>
                </c:pt>
                <c:pt idx="37348" formatCode="General">
                  <c:v>62.305900000000001</c:v>
                </c:pt>
                <c:pt idx="37349" formatCode="General">
                  <c:v>58.217399999999998</c:v>
                </c:pt>
                <c:pt idx="37350" formatCode="General">
                  <c:v>54.184699999999999</c:v>
                </c:pt>
                <c:pt idx="37351" formatCode="General">
                  <c:v>50.188800000000001</c:v>
                </c:pt>
                <c:pt idx="37352" formatCode="General">
                  <c:v>46.270699999999998</c:v>
                </c:pt>
                <c:pt idx="37353" formatCode="General">
                  <c:v>42.432699999999997</c:v>
                </c:pt>
                <c:pt idx="37354" formatCode="General">
                  <c:v>38.636899999999997</c:v>
                </c:pt>
                <c:pt idx="37355" formatCode="General">
                  <c:v>34.834099999999999</c:v>
                </c:pt>
                <c:pt idx="37356" formatCode="General">
                  <c:v>30.984000000000002</c:v>
                </c:pt>
                <c:pt idx="37357" formatCode="General">
                  <c:v>27.0884</c:v>
                </c:pt>
                <c:pt idx="37358" formatCode="General">
                  <c:v>23.131900000000002</c:v>
                </c:pt>
                <c:pt idx="37359" formatCode="General">
                  <c:v>19.0731</c:v>
                </c:pt>
                <c:pt idx="37360" formatCode="General">
                  <c:v>14.9373</c:v>
                </c:pt>
                <c:pt idx="37361" formatCode="General">
                  <c:v>10.789099999999999</c:v>
                </c:pt>
                <c:pt idx="37362" formatCode="General">
                  <c:v>6.5795199999999996</c:v>
                </c:pt>
                <c:pt idx="37363" formatCode="General">
                  <c:v>2.2122700000000002</c:v>
                </c:pt>
                <c:pt idx="37364" formatCode="General">
                  <c:v>-2.3847700000000001</c:v>
                </c:pt>
                <c:pt idx="37365" formatCode="General">
                  <c:v>-7.27203</c:v>
                </c:pt>
                <c:pt idx="37366" formatCode="General">
                  <c:v>-12.4773</c:v>
                </c:pt>
                <c:pt idx="37367" formatCode="General">
                  <c:v>-18.061599999999999</c:v>
                </c:pt>
                <c:pt idx="37368" formatCode="General">
                  <c:v>-24.084800000000001</c:v>
                </c:pt>
                <c:pt idx="37369" formatCode="General">
                  <c:v>-30.57</c:v>
                </c:pt>
                <c:pt idx="37370" formatCode="General">
                  <c:v>-37.535600000000002</c:v>
                </c:pt>
                <c:pt idx="37371" formatCode="General">
                  <c:v>-45.0062</c:v>
                </c:pt>
                <c:pt idx="37372" formatCode="General">
                  <c:v>-52.930999999999997</c:v>
                </c:pt>
                <c:pt idx="37373" formatCode="General">
                  <c:v>-61.167900000000003</c:v>
                </c:pt>
                <c:pt idx="37374" formatCode="General">
                  <c:v>-69.580299999999994</c:v>
                </c:pt>
                <c:pt idx="37375" formatCode="General">
                  <c:v>-78.045100000000005</c:v>
                </c:pt>
                <c:pt idx="37376" formatCode="General">
                  <c:v>-86.4</c:v>
                </c:pt>
                <c:pt idx="37377" formatCode="General">
                  <c:v>-94.490700000000004</c:v>
                </c:pt>
                <c:pt idx="37378" formatCode="General">
                  <c:v>-102.215</c:v>
                </c:pt>
                <c:pt idx="37379" formatCode="General">
                  <c:v>-109.497</c:v>
                </c:pt>
                <c:pt idx="37380" formatCode="General">
                  <c:v>-116.3</c:v>
                </c:pt>
                <c:pt idx="37381" formatCode="General">
                  <c:v>-122.57299999999999</c:v>
                </c:pt>
                <c:pt idx="37382" formatCode="General">
                  <c:v>-128.279</c:v>
                </c:pt>
                <c:pt idx="37383" formatCode="General">
                  <c:v>-133.46799999999999</c:v>
                </c:pt>
                <c:pt idx="37384" formatCode="General">
                  <c:v>-138.24100000000001</c:v>
                </c:pt>
                <c:pt idx="37385" formatCode="General">
                  <c:v>-142.739</c:v>
                </c:pt>
                <c:pt idx="37386" formatCode="General">
                  <c:v>-147.17400000000001</c:v>
                </c:pt>
                <c:pt idx="37387" formatCode="General">
                  <c:v>-151.726</c:v>
                </c:pt>
                <c:pt idx="37388" formatCode="General">
                  <c:v>-156.27699999999999</c:v>
                </c:pt>
                <c:pt idx="37389" formatCode="General">
                  <c:v>-160.64599999999999</c:v>
                </c:pt>
                <c:pt idx="37390" formatCode="General">
                  <c:v>-164.85400000000001</c:v>
                </c:pt>
                <c:pt idx="37391" formatCode="General">
                  <c:v>-168.92500000000001</c:v>
                </c:pt>
                <c:pt idx="37392" formatCode="General">
                  <c:v>-172.87899999999999</c:v>
                </c:pt>
                <c:pt idx="37393" formatCode="General">
                  <c:v>-177.01900000000001</c:v>
                </c:pt>
                <c:pt idx="37394" formatCode="General">
                  <c:v>-181.816</c:v>
                </c:pt>
                <c:pt idx="37395" formatCode="General">
                  <c:v>-187.327</c:v>
                </c:pt>
                <c:pt idx="37396" formatCode="General">
                  <c:v>-193.381</c:v>
                </c:pt>
                <c:pt idx="37397" formatCode="General">
                  <c:v>-199.815</c:v>
                </c:pt>
                <c:pt idx="37398" formatCode="General">
                  <c:v>-206.465</c:v>
                </c:pt>
                <c:pt idx="37399" formatCode="General">
                  <c:v>-213.21899999999999</c:v>
                </c:pt>
                <c:pt idx="37400" formatCode="General">
                  <c:v>-219.96799999999999</c:v>
                </c:pt>
                <c:pt idx="37401" formatCode="General">
                  <c:v>-226.62700000000001</c:v>
                </c:pt>
                <c:pt idx="37402" formatCode="General">
                  <c:v>-233.07900000000001</c:v>
                </c:pt>
                <c:pt idx="37403" formatCode="General">
                  <c:v>-239.208</c:v>
                </c:pt>
                <c:pt idx="37404" formatCode="General">
                  <c:v>-244.947</c:v>
                </c:pt>
                <c:pt idx="37405" formatCode="General">
                  <c:v>-250.239</c:v>
                </c:pt>
                <c:pt idx="37406" formatCode="General">
                  <c:v>-255.06200000000001</c:v>
                </c:pt>
                <c:pt idx="37407" formatCode="General">
                  <c:v>-259.39999999999998</c:v>
                </c:pt>
                <c:pt idx="37408" formatCode="General">
                  <c:v>-263.255</c:v>
                </c:pt>
                <c:pt idx="37409" formatCode="General">
                  <c:v>-266.68099999999998</c:v>
                </c:pt>
                <c:pt idx="37410" formatCode="General">
                  <c:v>-269.73899999999998</c:v>
                </c:pt>
                <c:pt idx="37411" formatCode="General">
                  <c:v>-272.43799999999999</c:v>
                </c:pt>
                <c:pt idx="37412" formatCode="General">
                  <c:v>-274.89699999999999</c:v>
                </c:pt>
                <c:pt idx="37413" formatCode="General">
                  <c:v>-277.32799999999997</c:v>
                </c:pt>
                <c:pt idx="37414" formatCode="General">
                  <c:v>-279.76299999999998</c:v>
                </c:pt>
                <c:pt idx="37415" formatCode="General">
                  <c:v>-282.11799999999999</c:v>
                </c:pt>
                <c:pt idx="37416" formatCode="General">
                  <c:v>-284.37599999999998</c:v>
                </c:pt>
                <c:pt idx="37417" formatCode="General">
                  <c:v>-286.53500000000003</c:v>
                </c:pt>
                <c:pt idx="37418" formatCode="General">
                  <c:v>-288.57499999999999</c:v>
                </c:pt>
                <c:pt idx="37419" formatCode="General">
                  <c:v>-290.48200000000003</c:v>
                </c:pt>
                <c:pt idx="37420" formatCode="General">
                  <c:v>-292.27</c:v>
                </c:pt>
                <c:pt idx="37421" formatCode="General">
                  <c:v>-293.94099999999997</c:v>
                </c:pt>
                <c:pt idx="37422" formatCode="General">
                  <c:v>-295.49200000000002</c:v>
                </c:pt>
                <c:pt idx="37423" formatCode="General">
                  <c:v>-296.93299999999999</c:v>
                </c:pt>
                <c:pt idx="37424" formatCode="General">
                  <c:v>-298.28199999999998</c:v>
                </c:pt>
                <c:pt idx="37425" formatCode="General">
                  <c:v>-299.58100000000002</c:v>
                </c:pt>
                <c:pt idx="37426" formatCode="General">
                  <c:v>-300.88400000000001</c:v>
                </c:pt>
                <c:pt idx="37427" formatCode="General">
                  <c:v>-302.23899999999998</c:v>
                </c:pt>
                <c:pt idx="37428" formatCode="General">
                  <c:v>-303.67200000000003</c:v>
                </c:pt>
                <c:pt idx="37429" formatCode="General">
                  <c:v>-305.19400000000002</c:v>
                </c:pt>
                <c:pt idx="37430" formatCode="General">
                  <c:v>-306.84300000000002</c:v>
                </c:pt>
                <c:pt idx="37431" formatCode="General">
                  <c:v>-308.66300000000001</c:v>
                </c:pt>
                <c:pt idx="37432" formatCode="General">
                  <c:v>-310.68200000000002</c:v>
                </c:pt>
                <c:pt idx="37433" formatCode="General">
                  <c:v>-312.91199999999998</c:v>
                </c:pt>
                <c:pt idx="37434" formatCode="General">
                  <c:v>-315.34199999999998</c:v>
                </c:pt>
                <c:pt idx="37435" formatCode="General">
                  <c:v>-317.892</c:v>
                </c:pt>
                <c:pt idx="37436" formatCode="General">
                  <c:v>-320.48099999999999</c:v>
                </c:pt>
                <c:pt idx="37437" formatCode="General">
                  <c:v>-323.18400000000003</c:v>
                </c:pt>
                <c:pt idx="37438" formatCode="General">
                  <c:v>-326.10700000000003</c:v>
                </c:pt>
                <c:pt idx="37439" formatCode="General">
                  <c:v>-329.33</c:v>
                </c:pt>
                <c:pt idx="37440" formatCode="General">
                  <c:v>-332.995</c:v>
                </c:pt>
                <c:pt idx="37441" formatCode="General">
                  <c:v>-337.24900000000002</c:v>
                </c:pt>
                <c:pt idx="37442" formatCode="General">
                  <c:v>-342.04599999999999</c:v>
                </c:pt>
                <c:pt idx="37443" formatCode="General">
                  <c:v>-347.23399999999998</c:v>
                </c:pt>
                <c:pt idx="37444" formatCode="General">
                  <c:v>-352.65300000000002</c:v>
                </c:pt>
                <c:pt idx="37445" formatCode="General">
                  <c:v>-358.24299999999999</c:v>
                </c:pt>
                <c:pt idx="37446" formatCode="General">
                  <c:v>-364.11900000000003</c:v>
                </c:pt>
                <c:pt idx="37447" formatCode="General">
                  <c:v>-370.33300000000003</c:v>
                </c:pt>
                <c:pt idx="37448" formatCode="General">
                  <c:v>-376.85899999999998</c:v>
                </c:pt>
                <c:pt idx="37449" formatCode="General">
                  <c:v>-383.63200000000001</c:v>
                </c:pt>
                <c:pt idx="37450" formatCode="General">
                  <c:v>-390.57100000000003</c:v>
                </c:pt>
                <c:pt idx="37451" formatCode="General">
                  <c:v>-397.572</c:v>
                </c:pt>
                <c:pt idx="37452" formatCode="General">
                  <c:v>-404.52300000000002</c:v>
                </c:pt>
                <c:pt idx="37453" formatCode="General">
                  <c:v>-411.33300000000003</c:v>
                </c:pt>
                <c:pt idx="37454" formatCode="General">
                  <c:v>-417.89299999999997</c:v>
                </c:pt>
                <c:pt idx="37455" formatCode="General">
                  <c:v>-424.10599999999999</c:v>
                </c:pt>
                <c:pt idx="37456" formatCode="General">
                  <c:v>-430.02699999999999</c:v>
                </c:pt>
                <c:pt idx="37457" formatCode="General">
                  <c:v>-435.77300000000002</c:v>
                </c:pt>
                <c:pt idx="37458" formatCode="General">
                  <c:v>-441.47300000000001</c:v>
                </c:pt>
                <c:pt idx="37459" formatCode="General">
                  <c:v>-447.23099999999999</c:v>
                </c:pt>
                <c:pt idx="37460" formatCode="General">
                  <c:v>-453.05399999999997</c:v>
                </c:pt>
                <c:pt idx="37461" formatCode="General">
                  <c:v>-459.00599999999997</c:v>
                </c:pt>
                <c:pt idx="37462" formatCode="General">
                  <c:v>-465.13799999999998</c:v>
                </c:pt>
                <c:pt idx="37463" formatCode="General">
                  <c:v>-471.209</c:v>
                </c:pt>
                <c:pt idx="37464" formatCode="General">
                  <c:v>-476.928</c:v>
                </c:pt>
                <c:pt idx="37465" formatCode="General">
                  <c:v>-482.14400000000001</c:v>
                </c:pt>
                <c:pt idx="37466" formatCode="General">
                  <c:v>-486.755</c:v>
                </c:pt>
                <c:pt idx="37467" formatCode="General">
                  <c:v>-490.74799999999999</c:v>
                </c:pt>
                <c:pt idx="37468" formatCode="General">
                  <c:v>-494.08</c:v>
                </c:pt>
                <c:pt idx="37469" formatCode="General">
                  <c:v>-496.702</c:v>
                </c:pt>
                <c:pt idx="37470" formatCode="General">
                  <c:v>-498.55200000000002</c:v>
                </c:pt>
                <c:pt idx="37471" formatCode="General">
                  <c:v>-499.577</c:v>
                </c:pt>
                <c:pt idx="37472" formatCode="General">
                  <c:v>-499.78199999999998</c:v>
                </c:pt>
                <c:pt idx="37473" formatCode="General">
                  <c:v>-499.22</c:v>
                </c:pt>
                <c:pt idx="37474" formatCode="General">
                  <c:v>-498.00200000000001</c:v>
                </c:pt>
                <c:pt idx="37475" formatCode="General">
                  <c:v>-496.28800000000001</c:v>
                </c:pt>
                <c:pt idx="37476" formatCode="General">
                  <c:v>-494.21199999999999</c:v>
                </c:pt>
                <c:pt idx="37477" formatCode="General">
                  <c:v>-491.79599999999999</c:v>
                </c:pt>
                <c:pt idx="37478" formatCode="General">
                  <c:v>-489.04</c:v>
                </c:pt>
                <c:pt idx="37479" formatCode="General">
                  <c:v>-485.94799999999998</c:v>
                </c:pt>
                <c:pt idx="37480" formatCode="General">
                  <c:v>-482.60899999999998</c:v>
                </c:pt>
                <c:pt idx="37481" formatCode="General">
                  <c:v>-479.18299999999999</c:v>
                </c:pt>
                <c:pt idx="37482" formatCode="General">
                  <c:v>-475.75700000000001</c:v>
                </c:pt>
                <c:pt idx="37483" formatCode="General">
                  <c:v>-472.36599999999999</c:v>
                </c:pt>
                <c:pt idx="37484" formatCode="General">
                  <c:v>-469.00099999999998</c:v>
                </c:pt>
                <c:pt idx="37485" formatCode="General">
                  <c:v>-465.654</c:v>
                </c:pt>
                <c:pt idx="37486" formatCode="General">
                  <c:v>-462.35899999999998</c:v>
                </c:pt>
                <c:pt idx="37487" formatCode="General">
                  <c:v>-459.161</c:v>
                </c:pt>
                <c:pt idx="37488" formatCode="General">
                  <c:v>-456.101</c:v>
                </c:pt>
                <c:pt idx="37489" formatCode="General">
                  <c:v>-453.2</c:v>
                </c:pt>
                <c:pt idx="37490" formatCode="General">
                  <c:v>-450.45499999999998</c:v>
                </c:pt>
                <c:pt idx="37491" formatCode="General">
                  <c:v>-447.822</c:v>
                </c:pt>
                <c:pt idx="37492" formatCode="General">
                  <c:v>-445.29</c:v>
                </c:pt>
                <c:pt idx="37493" formatCode="General">
                  <c:v>-442.93799999999999</c:v>
                </c:pt>
                <c:pt idx="37494" formatCode="General">
                  <c:v>-440.84</c:v>
                </c:pt>
                <c:pt idx="37495" formatCode="General">
                  <c:v>-439.036</c:v>
                </c:pt>
                <c:pt idx="37496" formatCode="General">
                  <c:v>-437.53399999999999</c:v>
                </c:pt>
                <c:pt idx="37497" formatCode="General">
                  <c:v>-436.29599999999999</c:v>
                </c:pt>
                <c:pt idx="37498" formatCode="General">
                  <c:v>-435.22500000000002</c:v>
                </c:pt>
                <c:pt idx="37499" formatCode="General">
                  <c:v>-434.185</c:v>
                </c:pt>
                <c:pt idx="37500" formatCode="General">
                  <c:v>-433.04399999999998</c:v>
                </c:pt>
                <c:pt idx="37501" formatCode="General">
                  <c:v>-431.83699999999999</c:v>
                </c:pt>
                <c:pt idx="37502" formatCode="General">
                  <c:v>-430.69</c:v>
                </c:pt>
                <c:pt idx="37503" formatCode="General">
                  <c:v>-429.66699999999997</c:v>
                </c:pt>
                <c:pt idx="37504" formatCode="General">
                  <c:v>-428.79</c:v>
                </c:pt>
                <c:pt idx="37505" formatCode="General">
                  <c:v>-427.99700000000001</c:v>
                </c:pt>
                <c:pt idx="37506" formatCode="General">
                  <c:v>-427.21899999999999</c:v>
                </c:pt>
                <c:pt idx="37507" formatCode="General">
                  <c:v>-426.40499999999997</c:v>
                </c:pt>
                <c:pt idx="37508" formatCode="General">
                  <c:v>-425.41</c:v>
                </c:pt>
                <c:pt idx="37509" formatCode="General">
                  <c:v>-424.07900000000001</c:v>
                </c:pt>
                <c:pt idx="37510" formatCode="General">
                  <c:v>-422.31799999999998</c:v>
                </c:pt>
                <c:pt idx="37511" formatCode="General">
                  <c:v>-420.05900000000003</c:v>
                </c:pt>
                <c:pt idx="37512" formatCode="General">
                  <c:v>-417.28300000000002</c:v>
                </c:pt>
                <c:pt idx="37513" formatCode="General">
                  <c:v>-413.97399999999999</c:v>
                </c:pt>
                <c:pt idx="37514" formatCode="General">
                  <c:v>-410.11099999999999</c:v>
                </c:pt>
                <c:pt idx="37515" formatCode="General">
                  <c:v>-405.71300000000002</c:v>
                </c:pt>
                <c:pt idx="37516" formatCode="General">
                  <c:v>-400.82</c:v>
                </c:pt>
                <c:pt idx="37517" formatCode="General">
                  <c:v>-395.48200000000003</c:v>
                </c:pt>
                <c:pt idx="37518" formatCode="General">
                  <c:v>-389.76299999999998</c:v>
                </c:pt>
                <c:pt idx="37519" formatCode="General">
                  <c:v>-383.72800000000001</c:v>
                </c:pt>
                <c:pt idx="37520" formatCode="General">
                  <c:v>-377.435</c:v>
                </c:pt>
                <c:pt idx="37521" formatCode="General">
                  <c:v>-370.92700000000002</c:v>
                </c:pt>
                <c:pt idx="37522" formatCode="General">
                  <c:v>-364.18299999999999</c:v>
                </c:pt>
                <c:pt idx="37523" formatCode="General">
                  <c:v>-357.16</c:v>
                </c:pt>
                <c:pt idx="37524" formatCode="General">
                  <c:v>-349.839</c:v>
                </c:pt>
                <c:pt idx="37525" formatCode="General">
                  <c:v>-342.221</c:v>
                </c:pt>
                <c:pt idx="37526" formatCode="General">
                  <c:v>-334.36</c:v>
                </c:pt>
                <c:pt idx="37527" formatCode="General">
                  <c:v>-326.34399999999999</c:v>
                </c:pt>
                <c:pt idx="37528" formatCode="General">
                  <c:v>-318.28100000000001</c:v>
                </c:pt>
                <c:pt idx="37529" formatCode="General">
                  <c:v>-310.44900000000001</c:v>
                </c:pt>
                <c:pt idx="37530" formatCode="General">
                  <c:v>-303.14400000000001</c:v>
                </c:pt>
                <c:pt idx="37531" formatCode="General">
                  <c:v>-296.411</c:v>
                </c:pt>
                <c:pt idx="37532" formatCode="General">
                  <c:v>-290.19600000000003</c:v>
                </c:pt>
                <c:pt idx="37533" formatCode="General">
                  <c:v>-284.41899999999998</c:v>
                </c:pt>
                <c:pt idx="37534" formatCode="General">
                  <c:v>-279.08100000000002</c:v>
                </c:pt>
                <c:pt idx="37535" formatCode="General">
                  <c:v>-274.262</c:v>
                </c:pt>
                <c:pt idx="37536" formatCode="General">
                  <c:v>-270.03500000000003</c:v>
                </c:pt>
                <c:pt idx="37537" formatCode="General">
                  <c:v>-266.41899999999998</c:v>
                </c:pt>
                <c:pt idx="37538" formatCode="General">
                  <c:v>-263.22000000000003</c:v>
                </c:pt>
                <c:pt idx="37539" formatCode="General">
                  <c:v>-260.23200000000003</c:v>
                </c:pt>
                <c:pt idx="37540" formatCode="General">
                  <c:v>-257.363</c:v>
                </c:pt>
                <c:pt idx="37541" formatCode="General">
                  <c:v>-254.477</c:v>
                </c:pt>
                <c:pt idx="37542" formatCode="General">
                  <c:v>-251.43600000000001</c:v>
                </c:pt>
                <c:pt idx="37543" formatCode="General">
                  <c:v>-248.108</c:v>
                </c:pt>
                <c:pt idx="37544" formatCode="General">
                  <c:v>-244.375</c:v>
                </c:pt>
                <c:pt idx="37545" formatCode="General">
                  <c:v>-240.167</c:v>
                </c:pt>
                <c:pt idx="37546" formatCode="General">
                  <c:v>-235.43299999999999</c:v>
                </c:pt>
                <c:pt idx="37547" formatCode="General">
                  <c:v>-230.14699999999999</c:v>
                </c:pt>
                <c:pt idx="37548" formatCode="General">
                  <c:v>-224.37899999999999</c:v>
                </c:pt>
                <c:pt idx="37549" formatCode="General">
                  <c:v>-218.251</c:v>
                </c:pt>
                <c:pt idx="37550" formatCode="General">
                  <c:v>-211.762</c:v>
                </c:pt>
                <c:pt idx="37551" formatCode="General">
                  <c:v>-204.83</c:v>
                </c:pt>
                <c:pt idx="37552" formatCode="General">
                  <c:v>-197.31899999999999</c:v>
                </c:pt>
                <c:pt idx="37553" formatCode="General">
                  <c:v>-189.08799999999999</c:v>
                </c:pt>
                <c:pt idx="37554" formatCode="General">
                  <c:v>-180.05</c:v>
                </c:pt>
                <c:pt idx="37555" formatCode="General">
                  <c:v>-170.27099999999999</c:v>
                </c:pt>
                <c:pt idx="37556" formatCode="General">
                  <c:v>-159.90299999999999</c:v>
                </c:pt>
                <c:pt idx="37557" formatCode="General">
                  <c:v>-149.001</c:v>
                </c:pt>
                <c:pt idx="37558" formatCode="General">
                  <c:v>-137.61500000000001</c:v>
                </c:pt>
                <c:pt idx="37559" formatCode="General">
                  <c:v>-125.839</c:v>
                </c:pt>
                <c:pt idx="37560" formatCode="General">
                  <c:v>-113.81100000000001</c:v>
                </c:pt>
                <c:pt idx="37561" formatCode="General">
                  <c:v>-101.702</c:v>
                </c:pt>
                <c:pt idx="37562" formatCode="General">
                  <c:v>-89.5869</c:v>
                </c:pt>
                <c:pt idx="37563" formatCode="General">
                  <c:v>-77.481700000000004</c:v>
                </c:pt>
                <c:pt idx="37564" formatCode="General">
                  <c:v>-65.544300000000007</c:v>
                </c:pt>
                <c:pt idx="37565" formatCode="General">
                  <c:v>-54.018700000000003</c:v>
                </c:pt>
                <c:pt idx="37566" formatCode="General">
                  <c:v>-43.191800000000001</c:v>
                </c:pt>
                <c:pt idx="37567" formatCode="General">
                  <c:v>-33.302500000000002</c:v>
                </c:pt>
                <c:pt idx="37568" formatCode="General">
                  <c:v>-24.462199999999999</c:v>
                </c:pt>
                <c:pt idx="37569" formatCode="General">
                  <c:v>-16.552199999999999</c:v>
                </c:pt>
                <c:pt idx="37570" formatCode="General">
                  <c:v>-9.3536199999999994</c:v>
                </c:pt>
                <c:pt idx="37571" formatCode="General">
                  <c:v>-2.7005400000000002</c:v>
                </c:pt>
                <c:pt idx="37572" formatCode="General">
                  <c:v>3.5444499999999999</c:v>
                </c:pt>
                <c:pt idx="37573" formatCode="General">
                  <c:v>9.4265000000000008</c:v>
                </c:pt>
                <c:pt idx="37574" formatCode="General">
                  <c:v>14.911799999999999</c:v>
                </c:pt>
                <c:pt idx="37575" formatCode="General">
                  <c:v>19.939800000000002</c:v>
                </c:pt>
                <c:pt idx="37576" formatCode="General">
                  <c:v>24.583400000000001</c:v>
                </c:pt>
                <c:pt idx="37577" formatCode="General">
                  <c:v>28.959099999999999</c:v>
                </c:pt>
                <c:pt idx="37578" formatCode="General">
                  <c:v>33.125399999999999</c:v>
                </c:pt>
                <c:pt idx="37579" formatCode="General">
                  <c:v>37.128500000000003</c:v>
                </c:pt>
                <c:pt idx="37580" formatCode="General">
                  <c:v>41.008200000000002</c:v>
                </c:pt>
                <c:pt idx="37581" formatCode="General">
                  <c:v>44.856900000000003</c:v>
                </c:pt>
                <c:pt idx="37582" formatCode="General">
                  <c:v>48.808</c:v>
                </c:pt>
                <c:pt idx="37583" formatCode="General">
                  <c:v>52.977699999999999</c:v>
                </c:pt>
                <c:pt idx="37584" formatCode="General">
                  <c:v>57.446399999999997</c:v>
                </c:pt>
                <c:pt idx="37585" formatCode="General">
                  <c:v>62.231900000000003</c:v>
                </c:pt>
                <c:pt idx="37586" formatCode="General">
                  <c:v>67.324200000000005</c:v>
                </c:pt>
                <c:pt idx="37587" formatCode="General">
                  <c:v>72.704300000000003</c:v>
                </c:pt>
                <c:pt idx="37588" formatCode="General">
                  <c:v>78.495099999999994</c:v>
                </c:pt>
                <c:pt idx="37589" formatCode="General">
                  <c:v>84.889200000000002</c:v>
                </c:pt>
                <c:pt idx="37590" formatCode="General">
                  <c:v>91.843800000000002</c:v>
                </c:pt>
                <c:pt idx="37591" formatCode="General">
                  <c:v>99.2286</c:v>
                </c:pt>
                <c:pt idx="37592" formatCode="General">
                  <c:v>106.934</c:v>
                </c:pt>
                <c:pt idx="37593" formatCode="General">
                  <c:v>114.845</c:v>
                </c:pt>
                <c:pt idx="37594" formatCode="General">
                  <c:v>122.886</c:v>
                </c:pt>
                <c:pt idx="37595" formatCode="General">
                  <c:v>131.00700000000001</c:v>
                </c:pt>
                <c:pt idx="37596" formatCode="General">
                  <c:v>139.18799999999999</c:v>
                </c:pt>
                <c:pt idx="37597" formatCode="General">
                  <c:v>147.44399999999999</c:v>
                </c:pt>
                <c:pt idx="37598" formatCode="General">
                  <c:v>155.797</c:v>
                </c:pt>
                <c:pt idx="37599" formatCode="General">
                  <c:v>164.268</c:v>
                </c:pt>
                <c:pt idx="37600" formatCode="General">
                  <c:v>172.89599999999999</c:v>
                </c:pt>
                <c:pt idx="37601" formatCode="General">
                  <c:v>181.721</c:v>
                </c:pt>
                <c:pt idx="37602" formatCode="General">
                  <c:v>190.68899999999999</c:v>
                </c:pt>
                <c:pt idx="37603" formatCode="General">
                  <c:v>199.68700000000001</c:v>
                </c:pt>
                <c:pt idx="37604" formatCode="General">
                  <c:v>208.51499999999999</c:v>
                </c:pt>
                <c:pt idx="37605" formatCode="General">
                  <c:v>216.98099999999999</c:v>
                </c:pt>
                <c:pt idx="37606" formatCode="General">
                  <c:v>225.03800000000001</c:v>
                </c:pt>
                <c:pt idx="37607" formatCode="General">
                  <c:v>232.75899999999999</c:v>
                </c:pt>
                <c:pt idx="37608" formatCode="General">
                  <c:v>240.297</c:v>
                </c:pt>
                <c:pt idx="37609" formatCode="General">
                  <c:v>247.81299999999999</c:v>
                </c:pt>
                <c:pt idx="37610" formatCode="General">
                  <c:v>255.42699999999999</c:v>
                </c:pt>
                <c:pt idx="37611" formatCode="General">
                  <c:v>263.09399999999999</c:v>
                </c:pt>
                <c:pt idx="37612" formatCode="General">
                  <c:v>270.67700000000002</c:v>
                </c:pt>
                <c:pt idx="37613" formatCode="General">
                  <c:v>277.94799999999998</c:v>
                </c:pt>
                <c:pt idx="37614" formatCode="General">
                  <c:v>284.73700000000002</c:v>
                </c:pt>
                <c:pt idx="37615" formatCode="General">
                  <c:v>291.02699999999999</c:v>
                </c:pt>
                <c:pt idx="37616" formatCode="General">
                  <c:v>296.88</c:v>
                </c:pt>
                <c:pt idx="37617" formatCode="General">
                  <c:v>302.39600000000002</c:v>
                </c:pt>
                <c:pt idx="37618" formatCode="General">
                  <c:v>307.64699999999999</c:v>
                </c:pt>
                <c:pt idx="37619" formatCode="General">
                  <c:v>312.68599999999998</c:v>
                </c:pt>
                <c:pt idx="37620" formatCode="General">
                  <c:v>317.54399999999998</c:v>
                </c:pt>
                <c:pt idx="37621" formatCode="General">
                  <c:v>322.22399999999999</c:v>
                </c:pt>
                <c:pt idx="37622" formatCode="General">
                  <c:v>326.71100000000001</c:v>
                </c:pt>
                <c:pt idx="37623" formatCode="General">
                  <c:v>331.02</c:v>
                </c:pt>
                <c:pt idx="37624" formatCode="General">
                  <c:v>335.178</c:v>
                </c:pt>
                <c:pt idx="37625" formatCode="General">
                  <c:v>339.19499999999999</c:v>
                </c:pt>
                <c:pt idx="37626" formatCode="General">
                  <c:v>343.10199999999998</c:v>
                </c:pt>
                <c:pt idx="37627" formatCode="General">
                  <c:v>346.99</c:v>
                </c:pt>
                <c:pt idx="37628" formatCode="General">
                  <c:v>350.97199999999998</c:v>
                </c:pt>
                <c:pt idx="37629" formatCode="General">
                  <c:v>355.149</c:v>
                </c:pt>
                <c:pt idx="37630" formatCode="General">
                  <c:v>359.46300000000002</c:v>
                </c:pt>
                <c:pt idx="37631" formatCode="General">
                  <c:v>363.82499999999999</c:v>
                </c:pt>
                <c:pt idx="37632" formatCode="General">
                  <c:v>368.322</c:v>
                </c:pt>
                <c:pt idx="37633" formatCode="General">
                  <c:v>373.072</c:v>
                </c:pt>
                <c:pt idx="37634" formatCode="General">
                  <c:v>378.17599999999999</c:v>
                </c:pt>
                <c:pt idx="37635" formatCode="General">
                  <c:v>383.63099999999997</c:v>
                </c:pt>
                <c:pt idx="37636" formatCode="General">
                  <c:v>389.34</c:v>
                </c:pt>
                <c:pt idx="37637" formatCode="General">
                  <c:v>395.226</c:v>
                </c:pt>
                <c:pt idx="37638" formatCode="General">
                  <c:v>401.24</c:v>
                </c:pt>
                <c:pt idx="37639" formatCode="General">
                  <c:v>407.42</c:v>
                </c:pt>
                <c:pt idx="37640" formatCode="General">
                  <c:v>413.85899999999998</c:v>
                </c:pt>
                <c:pt idx="37641" formatCode="General">
                  <c:v>420.63900000000001</c:v>
                </c:pt>
                <c:pt idx="37642" formatCode="General">
                  <c:v>427.68599999999998</c:v>
                </c:pt>
                <c:pt idx="37643" formatCode="General">
                  <c:v>434.83600000000001</c:v>
                </c:pt>
                <c:pt idx="37644" formatCode="General">
                  <c:v>441.95299999999997</c:v>
                </c:pt>
                <c:pt idx="37645" formatCode="General">
                  <c:v>448.95100000000002</c:v>
                </c:pt>
                <c:pt idx="37646" formatCode="General">
                  <c:v>455.87799999999999</c:v>
                </c:pt>
                <c:pt idx="37647" formatCode="General">
                  <c:v>462.77100000000002</c:v>
                </c:pt>
                <c:pt idx="37648" formatCode="General">
                  <c:v>469.59</c:v>
                </c:pt>
                <c:pt idx="37649" formatCode="General">
                  <c:v>476.25700000000001</c:v>
                </c:pt>
                <c:pt idx="37650" formatCode="General">
                  <c:v>482.68400000000003</c:v>
                </c:pt>
                <c:pt idx="37651" formatCode="General">
                  <c:v>488.90800000000002</c:v>
                </c:pt>
                <c:pt idx="37652" formatCode="General">
                  <c:v>494.91</c:v>
                </c:pt>
                <c:pt idx="37653" formatCode="General">
                  <c:v>500.43700000000001</c:v>
                </c:pt>
                <c:pt idx="37654" formatCode="General">
                  <c:v>505.35899999999998</c:v>
                </c:pt>
                <c:pt idx="37655" formatCode="General">
                  <c:v>509.74299999999999</c:v>
                </c:pt>
                <c:pt idx="37656" formatCode="General">
                  <c:v>513.70699999999999</c:v>
                </c:pt>
                <c:pt idx="37657" formatCode="General">
                  <c:v>517.36699999999996</c:v>
                </c:pt>
                <c:pt idx="37658" formatCode="General">
                  <c:v>520.79200000000003</c:v>
                </c:pt>
                <c:pt idx="37659" formatCode="General">
                  <c:v>524.02800000000002</c:v>
                </c:pt>
                <c:pt idx="37660" formatCode="General">
                  <c:v>527.072</c:v>
                </c:pt>
                <c:pt idx="37661" formatCode="General">
                  <c:v>529.93499999999995</c:v>
                </c:pt>
                <c:pt idx="37662" formatCode="General">
                  <c:v>532.66399999999999</c:v>
                </c:pt>
                <c:pt idx="37663" formatCode="General">
                  <c:v>535.40200000000004</c:v>
                </c:pt>
                <c:pt idx="37664" formatCode="General">
                  <c:v>538.31799999999998</c:v>
                </c:pt>
                <c:pt idx="37665" formatCode="General">
                  <c:v>541.60500000000002</c:v>
                </c:pt>
                <c:pt idx="37666" formatCode="General">
                  <c:v>545.39300000000003</c:v>
                </c:pt>
                <c:pt idx="37667" formatCode="General">
                  <c:v>549.62199999999996</c:v>
                </c:pt>
                <c:pt idx="37668" formatCode="General">
                  <c:v>554.10500000000002</c:v>
                </c:pt>
                <c:pt idx="37669" formatCode="General">
                  <c:v>558.59199999999998</c:v>
                </c:pt>
                <c:pt idx="37670" formatCode="General">
                  <c:v>562.83100000000002</c:v>
                </c:pt>
                <c:pt idx="37671" formatCode="General">
                  <c:v>566.62900000000002</c:v>
                </c:pt>
                <c:pt idx="37672" formatCode="General">
                  <c:v>569.91499999999996</c:v>
                </c:pt>
                <c:pt idx="37673" formatCode="General">
                  <c:v>572.71500000000003</c:v>
                </c:pt>
                <c:pt idx="37674" formatCode="General">
                  <c:v>575.13800000000003</c:v>
                </c:pt>
                <c:pt idx="37675" formatCode="General">
                  <c:v>577.38400000000001</c:v>
                </c:pt>
                <c:pt idx="37676" formatCode="General">
                  <c:v>579.66</c:v>
                </c:pt>
                <c:pt idx="37677" formatCode="General">
                  <c:v>582.03499999999997</c:v>
                </c:pt>
                <c:pt idx="37678" formatCode="General">
                  <c:v>584.50400000000002</c:v>
                </c:pt>
                <c:pt idx="37679" formatCode="General">
                  <c:v>587.005</c:v>
                </c:pt>
                <c:pt idx="37680" formatCode="General">
                  <c:v>589.43700000000001</c:v>
                </c:pt>
                <c:pt idx="37681" formatCode="General">
                  <c:v>591.69899999999996</c:v>
                </c:pt>
                <c:pt idx="37682" formatCode="General">
                  <c:v>593.625</c:v>
                </c:pt>
                <c:pt idx="37683" formatCode="General">
                  <c:v>595.03499999999997</c:v>
                </c:pt>
                <c:pt idx="37684" formatCode="General">
                  <c:v>595.923</c:v>
                </c:pt>
                <c:pt idx="37685" formatCode="General">
                  <c:v>596.37300000000005</c:v>
                </c:pt>
                <c:pt idx="37686" formatCode="General">
                  <c:v>596.47299999999996</c:v>
                </c:pt>
                <c:pt idx="37687" formatCode="General">
                  <c:v>596.37599999999998</c:v>
                </c:pt>
                <c:pt idx="37688" formatCode="General">
                  <c:v>596.26</c:v>
                </c:pt>
                <c:pt idx="37689" formatCode="General">
                  <c:v>596.20899999999995</c:v>
                </c:pt>
                <c:pt idx="37690" formatCode="General">
                  <c:v>596.21500000000003</c:v>
                </c:pt>
                <c:pt idx="37691" formatCode="General">
                  <c:v>596.16999999999996</c:v>
                </c:pt>
                <c:pt idx="37692" formatCode="General">
                  <c:v>595.95000000000005</c:v>
                </c:pt>
                <c:pt idx="37693" formatCode="General">
                  <c:v>595.51599999999996</c:v>
                </c:pt>
                <c:pt idx="37694" formatCode="General">
                  <c:v>594.85900000000004</c:v>
                </c:pt>
                <c:pt idx="37695" formatCode="General">
                  <c:v>594.03300000000002</c:v>
                </c:pt>
                <c:pt idx="37696" formatCode="General">
                  <c:v>593.02499999999998</c:v>
                </c:pt>
                <c:pt idx="37697" formatCode="General">
                  <c:v>591.78</c:v>
                </c:pt>
                <c:pt idx="37698" formatCode="General">
                  <c:v>590.24099999999999</c:v>
                </c:pt>
                <c:pt idx="37699" formatCode="General">
                  <c:v>588.37900000000002</c:v>
                </c:pt>
                <c:pt idx="37700" formatCode="General">
                  <c:v>586.25199999999995</c:v>
                </c:pt>
                <c:pt idx="37701" formatCode="General">
                  <c:v>583.92600000000004</c:v>
                </c:pt>
                <c:pt idx="37702" formatCode="General">
                  <c:v>581.44799999999998</c:v>
                </c:pt>
                <c:pt idx="37703" formatCode="General">
                  <c:v>578.90499999999997</c:v>
                </c:pt>
                <c:pt idx="37704" formatCode="General">
                  <c:v>576.39300000000003</c:v>
                </c:pt>
                <c:pt idx="37705" formatCode="General">
                  <c:v>573.99800000000005</c:v>
                </c:pt>
                <c:pt idx="37706" formatCode="General">
                  <c:v>571.76400000000001</c:v>
                </c:pt>
                <c:pt idx="37707" formatCode="General">
                  <c:v>569.65899999999999</c:v>
                </c:pt>
                <c:pt idx="37708" formatCode="General">
                  <c:v>567.62199999999996</c:v>
                </c:pt>
                <c:pt idx="37709" formatCode="General">
                  <c:v>565.59299999999996</c:v>
                </c:pt>
                <c:pt idx="37710" formatCode="General">
                  <c:v>563.52</c:v>
                </c:pt>
                <c:pt idx="37711" formatCode="General">
                  <c:v>561.36400000000003</c:v>
                </c:pt>
                <c:pt idx="37712" formatCode="General">
                  <c:v>559.12199999999996</c:v>
                </c:pt>
                <c:pt idx="37713" formatCode="General">
                  <c:v>556.80999999999995</c:v>
                </c:pt>
                <c:pt idx="37714" formatCode="General">
                  <c:v>554.45899999999995</c:v>
                </c:pt>
                <c:pt idx="37715" formatCode="General">
                  <c:v>552.10400000000004</c:v>
                </c:pt>
                <c:pt idx="37716" formatCode="General">
                  <c:v>549.76599999999996</c:v>
                </c:pt>
                <c:pt idx="37717" formatCode="General">
                  <c:v>547.43700000000001</c:v>
                </c:pt>
                <c:pt idx="37718" formatCode="General">
                  <c:v>545.09500000000003</c:v>
                </c:pt>
                <c:pt idx="37719" formatCode="General">
                  <c:v>542.77700000000004</c:v>
                </c:pt>
                <c:pt idx="37720" formatCode="General">
                  <c:v>540.41300000000001</c:v>
                </c:pt>
                <c:pt idx="37721" formatCode="General">
                  <c:v>537.73400000000004</c:v>
                </c:pt>
                <c:pt idx="37722" formatCode="General">
                  <c:v>534.58600000000001</c:v>
                </c:pt>
                <c:pt idx="37723" formatCode="General">
                  <c:v>530.98599999999999</c:v>
                </c:pt>
                <c:pt idx="37724" formatCode="General">
                  <c:v>527.13199999999995</c:v>
                </c:pt>
                <c:pt idx="37725" formatCode="General">
                  <c:v>523.26700000000005</c:v>
                </c:pt>
                <c:pt idx="37726" formatCode="General">
                  <c:v>519.49199999999996</c:v>
                </c:pt>
                <c:pt idx="37727" formatCode="General">
                  <c:v>515.86099999999999</c:v>
                </c:pt>
                <c:pt idx="37728" formatCode="General">
                  <c:v>512.35199999999998</c:v>
                </c:pt>
                <c:pt idx="37729" formatCode="General">
                  <c:v>508.88600000000002</c:v>
                </c:pt>
                <c:pt idx="37730" formatCode="General">
                  <c:v>505.375</c:v>
                </c:pt>
                <c:pt idx="37731" formatCode="General">
                  <c:v>501.81299999999999</c:v>
                </c:pt>
                <c:pt idx="37732" formatCode="General">
                  <c:v>498.21</c:v>
                </c:pt>
                <c:pt idx="37733" formatCode="General">
                  <c:v>494.54199999999997</c:v>
                </c:pt>
                <c:pt idx="37734" formatCode="General">
                  <c:v>490.80200000000002</c:v>
                </c:pt>
                <c:pt idx="37735" formatCode="General">
                  <c:v>487.02800000000002</c:v>
                </c:pt>
                <c:pt idx="37736" formatCode="General">
                  <c:v>483.24</c:v>
                </c:pt>
                <c:pt idx="37737" formatCode="General">
                  <c:v>479.43799999999999</c:v>
                </c:pt>
                <c:pt idx="37738" formatCode="General">
                  <c:v>475.649</c:v>
                </c:pt>
                <c:pt idx="37739" formatCode="General">
                  <c:v>471.86900000000003</c:v>
                </c:pt>
                <c:pt idx="37740" formatCode="General">
                  <c:v>467.96899999999999</c:v>
                </c:pt>
                <c:pt idx="37741" formatCode="General">
                  <c:v>463.80399999999997</c:v>
                </c:pt>
                <c:pt idx="37742" formatCode="General">
                  <c:v>459.27199999999999</c:v>
                </c:pt>
                <c:pt idx="37743" formatCode="General">
                  <c:v>454.36200000000002</c:v>
                </c:pt>
                <c:pt idx="37744" formatCode="General">
                  <c:v>449.12299999999999</c:v>
                </c:pt>
                <c:pt idx="37745" formatCode="General">
                  <c:v>443.49700000000001</c:v>
                </c:pt>
                <c:pt idx="37746" formatCode="General">
                  <c:v>437.416</c:v>
                </c:pt>
                <c:pt idx="37747" formatCode="General">
                  <c:v>430.89800000000002</c:v>
                </c:pt>
                <c:pt idx="37748" formatCode="General">
                  <c:v>423.95499999999998</c:v>
                </c:pt>
                <c:pt idx="37749" formatCode="General">
                  <c:v>416.584</c:v>
                </c:pt>
                <c:pt idx="37750" formatCode="General">
                  <c:v>408.92099999999999</c:v>
                </c:pt>
                <c:pt idx="37751" formatCode="General">
                  <c:v>401.19299999999998</c:v>
                </c:pt>
                <c:pt idx="37752" formatCode="General">
                  <c:v>393.61700000000002</c:v>
                </c:pt>
                <c:pt idx="37753" formatCode="General">
                  <c:v>386.31900000000002</c:v>
                </c:pt>
                <c:pt idx="37754" formatCode="General">
                  <c:v>379.26499999999999</c:v>
                </c:pt>
                <c:pt idx="37755" formatCode="General">
                  <c:v>372.411</c:v>
                </c:pt>
                <c:pt idx="37756" formatCode="General">
                  <c:v>365.74200000000002</c:v>
                </c:pt>
                <c:pt idx="37757" formatCode="General">
                  <c:v>359.12400000000002</c:v>
                </c:pt>
                <c:pt idx="37758" formatCode="General">
                  <c:v>352.38499999999999</c:v>
                </c:pt>
                <c:pt idx="37759" formatCode="General">
                  <c:v>345.47500000000002</c:v>
                </c:pt>
                <c:pt idx="37760" formatCode="General">
                  <c:v>338.4</c:v>
                </c:pt>
                <c:pt idx="37761" formatCode="General">
                  <c:v>331.262</c:v>
                </c:pt>
                <c:pt idx="37762" formatCode="General">
                  <c:v>324.18700000000001</c:v>
                </c:pt>
                <c:pt idx="37763" formatCode="General">
                  <c:v>317.25599999999997</c:v>
                </c:pt>
                <c:pt idx="37764" formatCode="General">
                  <c:v>310.46300000000002</c:v>
                </c:pt>
                <c:pt idx="37765" formatCode="General">
                  <c:v>303.74799999999999</c:v>
                </c:pt>
                <c:pt idx="37766" formatCode="General">
                  <c:v>296.94799999999998</c:v>
                </c:pt>
                <c:pt idx="37767" formatCode="General">
                  <c:v>289.875</c:v>
                </c:pt>
                <c:pt idx="37768" formatCode="General">
                  <c:v>282.41000000000003</c:v>
                </c:pt>
                <c:pt idx="37769" formatCode="General">
                  <c:v>274.42099999999999</c:v>
                </c:pt>
                <c:pt idx="37770" formatCode="General">
                  <c:v>265.80399999999997</c:v>
                </c:pt>
                <c:pt idx="37771" formatCode="General">
                  <c:v>256.55599999999998</c:v>
                </c:pt>
                <c:pt idx="37772" formatCode="General">
                  <c:v>246.80600000000001</c:v>
                </c:pt>
                <c:pt idx="37773" formatCode="General">
                  <c:v>236.89</c:v>
                </c:pt>
                <c:pt idx="37774" formatCode="General">
                  <c:v>227.02199999999999</c:v>
                </c:pt>
                <c:pt idx="37775" formatCode="General">
                  <c:v>217.11</c:v>
                </c:pt>
                <c:pt idx="37776" formatCode="General">
                  <c:v>207.10900000000001</c:v>
                </c:pt>
                <c:pt idx="37777" formatCode="General">
                  <c:v>197.04900000000001</c:v>
                </c:pt>
                <c:pt idx="37778" formatCode="General">
                  <c:v>187.072</c:v>
                </c:pt>
                <c:pt idx="37779" formatCode="General">
                  <c:v>177.31899999999999</c:v>
                </c:pt>
                <c:pt idx="37780" formatCode="General">
                  <c:v>167.75299999999999</c:v>
                </c:pt>
                <c:pt idx="37781" formatCode="General">
                  <c:v>158.31700000000001</c:v>
                </c:pt>
                <c:pt idx="37782" formatCode="General">
                  <c:v>148.99799999999999</c:v>
                </c:pt>
                <c:pt idx="37783" formatCode="General">
                  <c:v>139.79499999999999</c:v>
                </c:pt>
                <c:pt idx="37784" formatCode="General">
                  <c:v>130.72999999999999</c:v>
                </c:pt>
                <c:pt idx="37785" formatCode="General">
                  <c:v>121.9</c:v>
                </c:pt>
                <c:pt idx="37786" formatCode="General">
                  <c:v>113.423</c:v>
                </c:pt>
                <c:pt idx="37787" formatCode="General">
                  <c:v>105.42400000000001</c:v>
                </c:pt>
                <c:pt idx="37788" formatCode="General">
                  <c:v>97.969300000000004</c:v>
                </c:pt>
                <c:pt idx="37789" formatCode="General">
                  <c:v>91.004300000000001</c:v>
                </c:pt>
                <c:pt idx="37790" formatCode="General">
                  <c:v>84.480099999999993</c:v>
                </c:pt>
                <c:pt idx="37791" formatCode="General">
                  <c:v>78.358400000000003</c:v>
                </c:pt>
                <c:pt idx="37792" formatCode="General">
                  <c:v>72.513400000000004</c:v>
                </c:pt>
                <c:pt idx="37793" formatCode="General">
                  <c:v>66.7971</c:v>
                </c:pt>
                <c:pt idx="37794" formatCode="General">
                  <c:v>61.1023</c:v>
                </c:pt>
                <c:pt idx="37795" formatCode="General">
                  <c:v>55.390099999999997</c:v>
                </c:pt>
                <c:pt idx="37796" formatCode="General">
                  <c:v>49.7059</c:v>
                </c:pt>
                <c:pt idx="37797" formatCode="General">
                  <c:v>44.005800000000001</c:v>
                </c:pt>
                <c:pt idx="37798" formatCode="General">
                  <c:v>38.197699999999998</c:v>
                </c:pt>
                <c:pt idx="37799" formatCode="General">
                  <c:v>32.195599999999999</c:v>
                </c:pt>
                <c:pt idx="37800" formatCode="General">
                  <c:v>25.958300000000001</c:v>
                </c:pt>
                <c:pt idx="37801" formatCode="General">
                  <c:v>19.567399999999999</c:v>
                </c:pt>
                <c:pt idx="37802" formatCode="General">
                  <c:v>13.0794</c:v>
                </c:pt>
                <c:pt idx="37803" formatCode="General">
                  <c:v>6.4729700000000001</c:v>
                </c:pt>
                <c:pt idx="37804" formatCode="General">
                  <c:v>-0.37862800000000002</c:v>
                </c:pt>
                <c:pt idx="37805" formatCode="General">
                  <c:v>-7.6391299999999998</c:v>
                </c:pt>
                <c:pt idx="37806" formatCode="General">
                  <c:v>-15.3636</c:v>
                </c:pt>
                <c:pt idx="37807" formatCode="General">
                  <c:v>-23.541899999999998</c:v>
                </c:pt>
                <c:pt idx="37808" formatCode="General">
                  <c:v>-32.121699999999997</c:v>
                </c:pt>
                <c:pt idx="37809" formatCode="General">
                  <c:v>-40.997199999999999</c:v>
                </c:pt>
                <c:pt idx="37810" formatCode="General">
                  <c:v>-50.040900000000001</c:v>
                </c:pt>
                <c:pt idx="37811" formatCode="General">
                  <c:v>-59.160699999999999</c:v>
                </c:pt>
                <c:pt idx="37812" formatCode="General">
                  <c:v>-68.288499999999999</c:v>
                </c:pt>
                <c:pt idx="37813" formatCode="General">
                  <c:v>-77.2864</c:v>
                </c:pt>
                <c:pt idx="37814" formatCode="General">
                  <c:v>-86.016900000000007</c:v>
                </c:pt>
                <c:pt idx="37815" formatCode="General">
                  <c:v>-94.4114</c:v>
                </c:pt>
                <c:pt idx="37816" formatCode="General">
                  <c:v>-102.45</c:v>
                </c:pt>
                <c:pt idx="37817" formatCode="General">
                  <c:v>-110.17</c:v>
                </c:pt>
                <c:pt idx="37818" formatCode="General">
                  <c:v>-117.62</c:v>
                </c:pt>
                <c:pt idx="37819" formatCode="General">
                  <c:v>-124.874</c:v>
                </c:pt>
                <c:pt idx="37820" formatCode="General">
                  <c:v>-132.18899999999999</c:v>
                </c:pt>
                <c:pt idx="37821" formatCode="General">
                  <c:v>-139.75</c:v>
                </c:pt>
                <c:pt idx="37822" formatCode="General">
                  <c:v>-147.483</c:v>
                </c:pt>
                <c:pt idx="37823" formatCode="General">
                  <c:v>-155.31100000000001</c:v>
                </c:pt>
                <c:pt idx="37824" formatCode="General">
                  <c:v>-163.19300000000001</c:v>
                </c:pt>
                <c:pt idx="37825" formatCode="General">
                  <c:v>-171.05799999999999</c:v>
                </c:pt>
                <c:pt idx="37826" formatCode="General">
                  <c:v>-178.83799999999999</c:v>
                </c:pt>
                <c:pt idx="37827" formatCode="General">
                  <c:v>-186.54</c:v>
                </c:pt>
                <c:pt idx="37828" formatCode="General">
                  <c:v>-194.18299999999999</c:v>
                </c:pt>
                <c:pt idx="37829" formatCode="General">
                  <c:v>-201.76900000000001</c:v>
                </c:pt>
                <c:pt idx="37830" formatCode="General">
                  <c:v>-209.30600000000001</c:v>
                </c:pt>
                <c:pt idx="37831" formatCode="General">
                  <c:v>-216.80600000000001</c:v>
                </c:pt>
                <c:pt idx="37832" formatCode="General">
                  <c:v>-224.21899999999999</c:v>
                </c:pt>
                <c:pt idx="37833" formatCode="General">
                  <c:v>-231.50200000000001</c:v>
                </c:pt>
                <c:pt idx="37834" formatCode="General">
                  <c:v>-238.72800000000001</c:v>
                </c:pt>
                <c:pt idx="37835" formatCode="General">
                  <c:v>-245.90899999999999</c:v>
                </c:pt>
                <c:pt idx="37836" formatCode="General">
                  <c:v>-252.93700000000001</c:v>
                </c:pt>
                <c:pt idx="37837" formatCode="General">
                  <c:v>-259.83600000000001</c:v>
                </c:pt>
                <c:pt idx="37838" formatCode="General">
                  <c:v>-266.74700000000001</c:v>
                </c:pt>
                <c:pt idx="37839" formatCode="General">
                  <c:v>-273.72800000000001</c:v>
                </c:pt>
                <c:pt idx="37840" formatCode="General">
                  <c:v>-280.76400000000001</c:v>
                </c:pt>
                <c:pt idx="37841" formatCode="General">
                  <c:v>-287.77300000000002</c:v>
                </c:pt>
                <c:pt idx="37842" formatCode="General">
                  <c:v>-294.68599999999998</c:v>
                </c:pt>
                <c:pt idx="37843" formatCode="General">
                  <c:v>-301.488</c:v>
                </c:pt>
                <c:pt idx="37844" formatCode="General">
                  <c:v>-308.166</c:v>
                </c:pt>
                <c:pt idx="37845" formatCode="General">
                  <c:v>-314.71600000000001</c:v>
                </c:pt>
                <c:pt idx="37846" formatCode="General">
                  <c:v>-321.13200000000001</c:v>
                </c:pt>
                <c:pt idx="37847" formatCode="General">
                  <c:v>-327.41699999999997</c:v>
                </c:pt>
                <c:pt idx="37848" formatCode="General">
                  <c:v>-333.58499999999998</c:v>
                </c:pt>
                <c:pt idx="37849" formatCode="General">
                  <c:v>-339.64600000000002</c:v>
                </c:pt>
                <c:pt idx="37850" formatCode="General">
                  <c:v>-345.596</c:v>
                </c:pt>
                <c:pt idx="37851" formatCode="General">
                  <c:v>-351.43299999999999</c:v>
                </c:pt>
                <c:pt idx="37852" formatCode="General">
                  <c:v>-357.15600000000001</c:v>
                </c:pt>
                <c:pt idx="37853" formatCode="General">
                  <c:v>-362.72199999999998</c:v>
                </c:pt>
                <c:pt idx="37854" formatCode="General">
                  <c:v>-368.05900000000003</c:v>
                </c:pt>
                <c:pt idx="37855" formatCode="General">
                  <c:v>-373.077</c:v>
                </c:pt>
                <c:pt idx="37856" formatCode="General">
                  <c:v>-377.73399999999998</c:v>
                </c:pt>
                <c:pt idx="37857" formatCode="General">
                  <c:v>-382.07499999999999</c:v>
                </c:pt>
                <c:pt idx="37858" formatCode="General">
                  <c:v>-386.19</c:v>
                </c:pt>
                <c:pt idx="37859" formatCode="General">
                  <c:v>-390.17599999999999</c:v>
                </c:pt>
                <c:pt idx="37860" formatCode="General">
                  <c:v>-394.15499999999997</c:v>
                </c:pt>
                <c:pt idx="37861" formatCode="General">
                  <c:v>-398.25200000000001</c:v>
                </c:pt>
                <c:pt idx="37862" formatCode="General">
                  <c:v>-402.54399999999998</c:v>
                </c:pt>
                <c:pt idx="37863" formatCode="General">
                  <c:v>-407.12400000000002</c:v>
                </c:pt>
                <c:pt idx="37864" formatCode="General">
                  <c:v>-412.07400000000001</c:v>
                </c:pt>
                <c:pt idx="37865" formatCode="General">
                  <c:v>-417.21699999999998</c:v>
                </c:pt>
                <c:pt idx="37866" formatCode="General">
                  <c:v>-422.31200000000001</c:v>
                </c:pt>
                <c:pt idx="37867" formatCode="General">
                  <c:v>-427.36</c:v>
                </c:pt>
                <c:pt idx="37868" formatCode="General">
                  <c:v>-432.38900000000001</c:v>
                </c:pt>
                <c:pt idx="37869" formatCode="General">
                  <c:v>-437.40699999999998</c:v>
                </c:pt>
                <c:pt idx="37870" formatCode="General">
                  <c:v>-442.41699999999997</c:v>
                </c:pt>
                <c:pt idx="37871" formatCode="General">
                  <c:v>-447.41</c:v>
                </c:pt>
                <c:pt idx="37872" formatCode="General">
                  <c:v>-452.411</c:v>
                </c:pt>
                <c:pt idx="37873" formatCode="General">
                  <c:v>-457.46800000000002</c:v>
                </c:pt>
                <c:pt idx="37874" formatCode="General">
                  <c:v>-462.68200000000002</c:v>
                </c:pt>
                <c:pt idx="37875" formatCode="General">
                  <c:v>-468.09699999999998</c:v>
                </c:pt>
                <c:pt idx="37876" formatCode="General">
                  <c:v>-473.63099999999997</c:v>
                </c:pt>
                <c:pt idx="37877" formatCode="General">
                  <c:v>-479.16</c:v>
                </c:pt>
                <c:pt idx="37878" formatCode="General">
                  <c:v>-484.56200000000001</c:v>
                </c:pt>
                <c:pt idx="37879" formatCode="General">
                  <c:v>-489.70800000000003</c:v>
                </c:pt>
                <c:pt idx="37880" formatCode="General">
                  <c:v>-494.48500000000001</c:v>
                </c:pt>
                <c:pt idx="37881" formatCode="General">
                  <c:v>-498.839</c:v>
                </c:pt>
                <c:pt idx="37882" formatCode="General">
                  <c:v>-502.76100000000002</c:v>
                </c:pt>
                <c:pt idx="37883" formatCode="General">
                  <c:v>-506.31400000000002</c:v>
                </c:pt>
                <c:pt idx="37884" formatCode="General">
                  <c:v>-509.59800000000001</c:v>
                </c:pt>
                <c:pt idx="37885" formatCode="General">
                  <c:v>-512.68899999999996</c:v>
                </c:pt>
                <c:pt idx="37886" formatCode="General">
                  <c:v>-515.57000000000005</c:v>
                </c:pt>
                <c:pt idx="37887" formatCode="General">
                  <c:v>-518.18799999999999</c:v>
                </c:pt>
                <c:pt idx="37888" formatCode="General">
                  <c:v>-520.45299999999997</c:v>
                </c:pt>
                <c:pt idx="37889" formatCode="General">
                  <c:v>-522.29899999999998</c:v>
                </c:pt>
                <c:pt idx="37890" formatCode="General">
                  <c:v>-523.72799999999995</c:v>
                </c:pt>
                <c:pt idx="37891" formatCode="General">
                  <c:v>-524.91800000000001</c:v>
                </c:pt>
                <c:pt idx="37892" formatCode="General">
                  <c:v>-526.12699999999995</c:v>
                </c:pt>
                <c:pt idx="37893" formatCode="General">
                  <c:v>-527.35799999999995</c:v>
                </c:pt>
                <c:pt idx="37894" formatCode="General">
                  <c:v>-528.52599999999995</c:v>
                </c:pt>
                <c:pt idx="37895" formatCode="General">
                  <c:v>-529.62199999999996</c:v>
                </c:pt>
                <c:pt idx="37896" formatCode="General">
                  <c:v>-530.66300000000001</c:v>
                </c:pt>
                <c:pt idx="37897" formatCode="General">
                  <c:v>-531.68899999999996</c:v>
                </c:pt>
                <c:pt idx="37898" formatCode="General">
                  <c:v>-532.73299999999995</c:v>
                </c:pt>
                <c:pt idx="37899" formatCode="General">
                  <c:v>-533.81500000000005</c:v>
                </c:pt>
                <c:pt idx="37900" formatCode="General">
                  <c:v>-534.94200000000001</c:v>
                </c:pt>
                <c:pt idx="37901" formatCode="General">
                  <c:v>-536.10199999999998</c:v>
                </c:pt>
                <c:pt idx="37902" formatCode="General">
                  <c:v>-537.24599999999998</c:v>
                </c:pt>
                <c:pt idx="37903" formatCode="General">
                  <c:v>-538.29899999999998</c:v>
                </c:pt>
                <c:pt idx="37904" formatCode="General">
                  <c:v>-539.18499999999995</c:v>
                </c:pt>
                <c:pt idx="37905" formatCode="General">
                  <c:v>-539.90499999999997</c:v>
                </c:pt>
                <c:pt idx="37906" formatCode="General">
                  <c:v>-540.51700000000005</c:v>
                </c:pt>
                <c:pt idx="37907" formatCode="General">
                  <c:v>-541.12199999999996</c:v>
                </c:pt>
                <c:pt idx="37908" formatCode="General">
                  <c:v>-541.83699999999999</c:v>
                </c:pt>
                <c:pt idx="37909" formatCode="General">
                  <c:v>-542.75699999999995</c:v>
                </c:pt>
                <c:pt idx="37910" formatCode="General">
                  <c:v>-543.89300000000003</c:v>
                </c:pt>
                <c:pt idx="37911" formatCode="General">
                  <c:v>-545.16499999999996</c:v>
                </c:pt>
                <c:pt idx="37912" formatCode="General">
                  <c:v>-546.44899999999996</c:v>
                </c:pt>
                <c:pt idx="37913" formatCode="General">
                  <c:v>-547.625</c:v>
                </c:pt>
                <c:pt idx="37914" formatCode="General">
                  <c:v>-548.62300000000005</c:v>
                </c:pt>
                <c:pt idx="37915" formatCode="General">
                  <c:v>-549.37599999999998</c:v>
                </c:pt>
                <c:pt idx="37916" formatCode="General">
                  <c:v>-549.81399999999996</c:v>
                </c:pt>
                <c:pt idx="37917" formatCode="General">
                  <c:v>-549.85500000000002</c:v>
                </c:pt>
                <c:pt idx="37918" formatCode="General">
                  <c:v>-549.43799999999999</c:v>
                </c:pt>
                <c:pt idx="37919" formatCode="General">
                  <c:v>-548.65300000000002</c:v>
                </c:pt>
                <c:pt idx="37920" formatCode="General">
                  <c:v>-547.63300000000004</c:v>
                </c:pt>
                <c:pt idx="37921" formatCode="General">
                  <c:v>-546.46600000000001</c:v>
                </c:pt>
                <c:pt idx="37922" formatCode="General">
                  <c:v>-545.21600000000001</c:v>
                </c:pt>
                <c:pt idx="37923" formatCode="General">
                  <c:v>-543.87400000000002</c:v>
                </c:pt>
                <c:pt idx="37924" formatCode="General">
                  <c:v>-542.42499999999995</c:v>
                </c:pt>
                <c:pt idx="37925" formatCode="General">
                  <c:v>-540.86800000000005</c:v>
                </c:pt>
                <c:pt idx="37926" formatCode="General">
                  <c:v>-539.23599999999999</c:v>
                </c:pt>
                <c:pt idx="37927" formatCode="General">
                  <c:v>-537.59799999999996</c:v>
                </c:pt>
                <c:pt idx="37928" formatCode="General">
                  <c:v>-536.06200000000001</c:v>
                </c:pt>
                <c:pt idx="37929" formatCode="General">
                  <c:v>-534.67700000000002</c:v>
                </c:pt>
                <c:pt idx="37930" formatCode="General">
                  <c:v>-533.39099999999996</c:v>
                </c:pt>
                <c:pt idx="37931" formatCode="General">
                  <c:v>-532.10500000000002</c:v>
                </c:pt>
                <c:pt idx="37932" formatCode="General">
                  <c:v>-530.71799999999996</c:v>
                </c:pt>
                <c:pt idx="37933" formatCode="General">
                  <c:v>-529.15899999999999</c:v>
                </c:pt>
                <c:pt idx="37934" formatCode="General">
                  <c:v>-527.37900000000002</c:v>
                </c:pt>
                <c:pt idx="37935" formatCode="General">
                  <c:v>-525.34699999999998</c:v>
                </c:pt>
                <c:pt idx="37936" formatCode="General">
                  <c:v>-523.05700000000002</c:v>
                </c:pt>
                <c:pt idx="37937" formatCode="General">
                  <c:v>-520.53800000000001</c:v>
                </c:pt>
                <c:pt idx="37938" formatCode="General">
                  <c:v>-517.82500000000005</c:v>
                </c:pt>
                <c:pt idx="37939" formatCode="General">
                  <c:v>-514.94100000000003</c:v>
                </c:pt>
                <c:pt idx="37940" formatCode="General">
                  <c:v>-511.911</c:v>
                </c:pt>
                <c:pt idx="37941" formatCode="General">
                  <c:v>-508.76799999999997</c:v>
                </c:pt>
                <c:pt idx="37942" formatCode="General">
                  <c:v>-505.57400000000001</c:v>
                </c:pt>
                <c:pt idx="37943" formatCode="General">
                  <c:v>-502.41699999999997</c:v>
                </c:pt>
                <c:pt idx="37944" formatCode="General">
                  <c:v>-499.38099999999997</c:v>
                </c:pt>
                <c:pt idx="37945" formatCode="General">
                  <c:v>-496.50299999999999</c:v>
                </c:pt>
                <c:pt idx="37946" formatCode="General">
                  <c:v>-493.77600000000001</c:v>
                </c:pt>
                <c:pt idx="37947" formatCode="General">
                  <c:v>-491.20499999999998</c:v>
                </c:pt>
                <c:pt idx="37948" formatCode="General">
                  <c:v>-488.78100000000001</c:v>
                </c:pt>
                <c:pt idx="37949" formatCode="General">
                  <c:v>-486.46100000000001</c:v>
                </c:pt>
                <c:pt idx="37950" formatCode="General">
                  <c:v>-484.12</c:v>
                </c:pt>
                <c:pt idx="37951" formatCode="General">
                  <c:v>-481.59699999999998</c:v>
                </c:pt>
                <c:pt idx="37952" formatCode="General">
                  <c:v>-478.851</c:v>
                </c:pt>
                <c:pt idx="37953" formatCode="General">
                  <c:v>-475.90499999999997</c:v>
                </c:pt>
                <c:pt idx="37954" formatCode="General">
                  <c:v>-472.82600000000002</c:v>
                </c:pt>
                <c:pt idx="37955" formatCode="General">
                  <c:v>-469.65</c:v>
                </c:pt>
                <c:pt idx="37956" formatCode="General">
                  <c:v>-466.29700000000003</c:v>
                </c:pt>
                <c:pt idx="37957" formatCode="General">
                  <c:v>-462.67700000000002</c:v>
                </c:pt>
                <c:pt idx="37958" formatCode="General">
                  <c:v>-458.72300000000001</c:v>
                </c:pt>
                <c:pt idx="37959" formatCode="General">
                  <c:v>-454.411</c:v>
                </c:pt>
                <c:pt idx="37960" formatCode="General">
                  <c:v>-449.74900000000002</c:v>
                </c:pt>
                <c:pt idx="37961" formatCode="General">
                  <c:v>-444.74200000000002</c:v>
                </c:pt>
                <c:pt idx="37962" formatCode="General">
                  <c:v>-439.39699999999999</c:v>
                </c:pt>
                <c:pt idx="37963" formatCode="General">
                  <c:v>-433.73500000000001</c:v>
                </c:pt>
                <c:pt idx="37964" formatCode="General">
                  <c:v>-427.75200000000001</c:v>
                </c:pt>
                <c:pt idx="37965" formatCode="General">
                  <c:v>-421.42899999999997</c:v>
                </c:pt>
                <c:pt idx="37966" formatCode="General">
                  <c:v>-414.83499999999998</c:v>
                </c:pt>
                <c:pt idx="37967" formatCode="General">
                  <c:v>-408.06799999999998</c:v>
                </c:pt>
                <c:pt idx="37968" formatCode="General">
                  <c:v>-401.22399999999999</c:v>
                </c:pt>
                <c:pt idx="37969" formatCode="General">
                  <c:v>-394.41500000000002</c:v>
                </c:pt>
                <c:pt idx="37970" formatCode="General">
                  <c:v>-387.767</c:v>
                </c:pt>
                <c:pt idx="37971" formatCode="General">
                  <c:v>-381.315</c:v>
                </c:pt>
                <c:pt idx="37972" formatCode="General">
                  <c:v>-374.98399999999998</c:v>
                </c:pt>
                <c:pt idx="37973" formatCode="General">
                  <c:v>-368.74299999999999</c:v>
                </c:pt>
                <c:pt idx="37974" formatCode="General">
                  <c:v>-362.59300000000002</c:v>
                </c:pt>
                <c:pt idx="37975" formatCode="General">
                  <c:v>-356.51100000000002</c:v>
                </c:pt>
                <c:pt idx="37976" formatCode="General">
                  <c:v>-350.48500000000001</c:v>
                </c:pt>
                <c:pt idx="37977" formatCode="General">
                  <c:v>-344.53199999999998</c:v>
                </c:pt>
                <c:pt idx="37978" formatCode="General">
                  <c:v>-338.65800000000002</c:v>
                </c:pt>
                <c:pt idx="37979" formatCode="General">
                  <c:v>-332.85300000000001</c:v>
                </c:pt>
                <c:pt idx="37980" formatCode="General">
                  <c:v>-327.12799999999999</c:v>
                </c:pt>
                <c:pt idx="37981" formatCode="General">
                  <c:v>-321.49799999999999</c:v>
                </c:pt>
                <c:pt idx="37982" formatCode="General">
                  <c:v>-315.97899999999998</c:v>
                </c:pt>
                <c:pt idx="37983" formatCode="General">
                  <c:v>-310.61799999999999</c:v>
                </c:pt>
                <c:pt idx="37984" formatCode="General">
                  <c:v>-305.47300000000001</c:v>
                </c:pt>
                <c:pt idx="37985" formatCode="General">
                  <c:v>-300.55200000000002</c:v>
                </c:pt>
                <c:pt idx="37986" formatCode="General">
                  <c:v>-295.822</c:v>
                </c:pt>
                <c:pt idx="37987" formatCode="General">
                  <c:v>-291.19499999999999</c:v>
                </c:pt>
                <c:pt idx="37988" formatCode="General">
                  <c:v>-286.57499999999999</c:v>
                </c:pt>
                <c:pt idx="37989" formatCode="General">
                  <c:v>-281.89400000000001</c:v>
                </c:pt>
                <c:pt idx="37990" formatCode="General">
                  <c:v>-277.09300000000002</c:v>
                </c:pt>
                <c:pt idx="37991" formatCode="General">
                  <c:v>-272.137</c:v>
                </c:pt>
                <c:pt idx="37992" formatCode="General">
                  <c:v>-266.94</c:v>
                </c:pt>
                <c:pt idx="37993" formatCode="General">
                  <c:v>-261.39699999999999</c:v>
                </c:pt>
                <c:pt idx="37994" formatCode="General">
                  <c:v>-255.47</c:v>
                </c:pt>
                <c:pt idx="37995" formatCode="General">
                  <c:v>-249.161</c:v>
                </c:pt>
                <c:pt idx="37996" formatCode="General">
                  <c:v>-242.49</c:v>
                </c:pt>
                <c:pt idx="37997" formatCode="General">
                  <c:v>-235.49199999999999</c:v>
                </c:pt>
                <c:pt idx="37998" formatCode="General">
                  <c:v>-228.20500000000001</c:v>
                </c:pt>
                <c:pt idx="37999" formatCode="General">
                  <c:v>-220.762</c:v>
                </c:pt>
                <c:pt idx="38000" formatCode="General">
                  <c:v>-213.316</c:v>
                </c:pt>
                <c:pt idx="38001" formatCode="General">
                  <c:v>-205.85900000000001</c:v>
                </c:pt>
                <c:pt idx="38002" formatCode="General">
                  <c:v>-198.34299999999999</c:v>
                </c:pt>
                <c:pt idx="38003" formatCode="General">
                  <c:v>-190.75</c:v>
                </c:pt>
                <c:pt idx="38004" formatCode="General">
                  <c:v>-183.11199999999999</c:v>
                </c:pt>
                <c:pt idx="38005" formatCode="General">
                  <c:v>-175.53299999999999</c:v>
                </c:pt>
                <c:pt idx="38006" formatCode="General">
                  <c:v>-168.06100000000001</c:v>
                </c:pt>
                <c:pt idx="38007" formatCode="General">
                  <c:v>-160.68299999999999</c:v>
                </c:pt>
                <c:pt idx="38008" formatCode="General">
                  <c:v>-153.322</c:v>
                </c:pt>
                <c:pt idx="38009" formatCode="General">
                  <c:v>-145.875</c:v>
                </c:pt>
                <c:pt idx="38010" formatCode="General">
                  <c:v>-138.25899999999999</c:v>
                </c:pt>
                <c:pt idx="38011" formatCode="General">
                  <c:v>-130.51599999999999</c:v>
                </c:pt>
                <c:pt idx="38012" formatCode="General">
                  <c:v>-122.81</c:v>
                </c:pt>
                <c:pt idx="38013" formatCode="General">
                  <c:v>-115.316</c:v>
                </c:pt>
                <c:pt idx="38014" formatCode="General">
                  <c:v>-108.16</c:v>
                </c:pt>
                <c:pt idx="38015" formatCode="General">
                  <c:v>-101.249</c:v>
                </c:pt>
                <c:pt idx="38016" formatCode="General">
                  <c:v>-94.427000000000007</c:v>
                </c:pt>
                <c:pt idx="38017" formatCode="General">
                  <c:v>-87.614699999999999</c:v>
                </c:pt>
                <c:pt idx="38018" formatCode="General">
                  <c:v>-80.742999999999995</c:v>
                </c:pt>
                <c:pt idx="38019" formatCode="General">
                  <c:v>-73.770200000000003</c:v>
                </c:pt>
                <c:pt idx="38020" formatCode="General">
                  <c:v>-66.658600000000007</c:v>
                </c:pt>
                <c:pt idx="38021" formatCode="General">
                  <c:v>-59.3857</c:v>
                </c:pt>
                <c:pt idx="38022" formatCode="General">
                  <c:v>-51.9788</c:v>
                </c:pt>
                <c:pt idx="38023" formatCode="General">
                  <c:v>-44.475200000000001</c:v>
                </c:pt>
                <c:pt idx="38024" formatCode="General">
                  <c:v>-36.898000000000003</c:v>
                </c:pt>
                <c:pt idx="38025" formatCode="General">
                  <c:v>-29.261099999999999</c:v>
                </c:pt>
                <c:pt idx="38026" formatCode="General">
                  <c:v>-21.562899999999999</c:v>
                </c:pt>
                <c:pt idx="38027" formatCode="General">
                  <c:v>-13.764099999999999</c:v>
                </c:pt>
                <c:pt idx="38028" formatCode="General">
                  <c:v>-5.8156600000000003</c:v>
                </c:pt>
                <c:pt idx="38029" formatCode="General">
                  <c:v>2.3229600000000001</c:v>
                </c:pt>
                <c:pt idx="38030" formatCode="General">
                  <c:v>10.6812</c:v>
                </c:pt>
                <c:pt idx="38031" formatCode="General">
                  <c:v>19.256499999999999</c:v>
                </c:pt>
                <c:pt idx="38032" formatCode="General">
                  <c:v>28.055700000000002</c:v>
                </c:pt>
                <c:pt idx="38033" formatCode="General">
                  <c:v>37.086300000000001</c:v>
                </c:pt>
                <c:pt idx="38034" formatCode="General">
                  <c:v>46.271900000000002</c:v>
                </c:pt>
                <c:pt idx="38035" formatCode="General">
                  <c:v>55.5062</c:v>
                </c:pt>
                <c:pt idx="38036" formatCode="General">
                  <c:v>64.684700000000007</c:v>
                </c:pt>
                <c:pt idx="38037" formatCode="General">
                  <c:v>73.729500000000002</c:v>
                </c:pt>
                <c:pt idx="38038" formatCode="General">
                  <c:v>82.639099999999999</c:v>
                </c:pt>
                <c:pt idx="38039" formatCode="General">
                  <c:v>91.3994</c:v>
                </c:pt>
                <c:pt idx="38040" formatCode="General">
                  <c:v>99.979600000000005</c:v>
                </c:pt>
                <c:pt idx="38041" formatCode="General">
                  <c:v>108.319</c:v>
                </c:pt>
                <c:pt idx="38042" formatCode="General">
                  <c:v>116.34699999999999</c:v>
                </c:pt>
                <c:pt idx="38043" formatCode="General">
                  <c:v>124.001</c:v>
                </c:pt>
                <c:pt idx="38044" formatCode="General">
                  <c:v>131.25200000000001</c:v>
                </c:pt>
                <c:pt idx="38045" formatCode="General">
                  <c:v>138.13</c:v>
                </c:pt>
                <c:pt idx="38046" formatCode="General">
                  <c:v>144.696</c:v>
                </c:pt>
                <c:pt idx="38047" formatCode="General">
                  <c:v>151.01400000000001</c:v>
                </c:pt>
                <c:pt idx="38048" formatCode="General">
                  <c:v>157.178</c:v>
                </c:pt>
                <c:pt idx="38049" formatCode="General">
                  <c:v>163.30799999999999</c:v>
                </c:pt>
                <c:pt idx="38050" formatCode="General">
                  <c:v>169.51900000000001</c:v>
                </c:pt>
                <c:pt idx="38051" formatCode="General">
                  <c:v>175.887</c:v>
                </c:pt>
                <c:pt idx="38052" formatCode="General">
                  <c:v>182.435</c:v>
                </c:pt>
                <c:pt idx="38053" formatCode="General">
                  <c:v>189.12299999999999</c:v>
                </c:pt>
                <c:pt idx="38054" formatCode="General">
                  <c:v>195.874</c:v>
                </c:pt>
                <c:pt idx="38055" formatCode="General">
                  <c:v>202.506</c:v>
                </c:pt>
                <c:pt idx="38056" formatCode="General">
                  <c:v>208.84</c:v>
                </c:pt>
                <c:pt idx="38057" formatCode="General">
                  <c:v>214.82499999999999</c:v>
                </c:pt>
                <c:pt idx="38058" formatCode="General">
                  <c:v>220.48</c:v>
                </c:pt>
                <c:pt idx="38059" formatCode="General">
                  <c:v>225.899</c:v>
                </c:pt>
                <c:pt idx="38060" formatCode="General">
                  <c:v>231.13200000000001</c:v>
                </c:pt>
                <c:pt idx="38061" formatCode="General">
                  <c:v>236.19900000000001</c:v>
                </c:pt>
                <c:pt idx="38062" formatCode="General">
                  <c:v>241.149</c:v>
                </c:pt>
                <c:pt idx="38063" formatCode="General">
                  <c:v>245.94399999999999</c:v>
                </c:pt>
                <c:pt idx="38064" formatCode="General">
                  <c:v>250.40100000000001</c:v>
                </c:pt>
                <c:pt idx="38065" formatCode="General">
                  <c:v>254.434</c:v>
                </c:pt>
                <c:pt idx="38066" formatCode="General">
                  <c:v>258.08</c:v>
                </c:pt>
                <c:pt idx="38067" formatCode="General">
                  <c:v>261.49299999999999</c:v>
                </c:pt>
                <c:pt idx="38068" formatCode="General">
                  <c:v>264.846</c:v>
                </c:pt>
                <c:pt idx="38069" formatCode="General">
                  <c:v>268.22300000000001</c:v>
                </c:pt>
                <c:pt idx="38070" formatCode="General">
                  <c:v>271.68799999999999</c:v>
                </c:pt>
                <c:pt idx="38071" formatCode="General">
                  <c:v>275.29000000000002</c:v>
                </c:pt>
                <c:pt idx="38072" formatCode="General">
                  <c:v>279.07100000000003</c:v>
                </c:pt>
                <c:pt idx="38073" formatCode="General">
                  <c:v>283.06200000000001</c:v>
                </c:pt>
                <c:pt idx="38074" formatCode="General">
                  <c:v>287.10700000000003</c:v>
                </c:pt>
                <c:pt idx="38075" formatCode="General">
                  <c:v>291.01400000000001</c:v>
                </c:pt>
                <c:pt idx="38076" formatCode="General">
                  <c:v>294.68599999999998</c:v>
                </c:pt>
                <c:pt idx="38077" formatCode="General">
                  <c:v>298.16899999999998</c:v>
                </c:pt>
                <c:pt idx="38078" formatCode="General">
                  <c:v>301.74200000000002</c:v>
                </c:pt>
                <c:pt idx="38079" formatCode="General">
                  <c:v>305.47500000000002</c:v>
                </c:pt>
                <c:pt idx="38080" formatCode="General">
                  <c:v>309.233</c:v>
                </c:pt>
                <c:pt idx="38081" formatCode="General">
                  <c:v>312.93</c:v>
                </c:pt>
                <c:pt idx="38082" formatCode="General">
                  <c:v>316.536</c:v>
                </c:pt>
                <c:pt idx="38083" formatCode="General">
                  <c:v>320.077</c:v>
                </c:pt>
                <c:pt idx="38084" formatCode="General">
                  <c:v>323.61900000000003</c:v>
                </c:pt>
                <c:pt idx="38085" formatCode="General">
                  <c:v>327.23500000000001</c:v>
                </c:pt>
                <c:pt idx="38086" formatCode="General">
                  <c:v>330.95299999999997</c:v>
                </c:pt>
                <c:pt idx="38087" formatCode="General">
                  <c:v>334.75799999999998</c:v>
                </c:pt>
                <c:pt idx="38088" formatCode="General">
                  <c:v>338.65800000000002</c:v>
                </c:pt>
                <c:pt idx="38089" formatCode="General">
                  <c:v>342.68099999999998</c:v>
                </c:pt>
                <c:pt idx="38090" formatCode="General">
                  <c:v>346.90699999999998</c:v>
                </c:pt>
                <c:pt idx="38091" formatCode="General">
                  <c:v>351.42399999999998</c:v>
                </c:pt>
                <c:pt idx="38092" formatCode="General">
                  <c:v>356.291</c:v>
                </c:pt>
                <c:pt idx="38093" formatCode="General">
                  <c:v>361.53199999999998</c:v>
                </c:pt>
                <c:pt idx="38094" formatCode="General">
                  <c:v>367.11500000000001</c:v>
                </c:pt>
                <c:pt idx="38095" formatCode="General">
                  <c:v>372.8</c:v>
                </c:pt>
                <c:pt idx="38096" formatCode="General">
                  <c:v>378.392</c:v>
                </c:pt>
                <c:pt idx="38097" formatCode="General">
                  <c:v>383.94600000000003</c:v>
                </c:pt>
                <c:pt idx="38098" formatCode="General">
                  <c:v>389.536</c:v>
                </c:pt>
                <c:pt idx="38099" formatCode="General">
                  <c:v>395.21100000000001</c:v>
                </c:pt>
                <c:pt idx="38100" formatCode="General">
                  <c:v>401</c:v>
                </c:pt>
                <c:pt idx="38101" formatCode="General">
                  <c:v>406.89699999999999</c:v>
                </c:pt>
                <c:pt idx="38102" formatCode="General">
                  <c:v>412.66199999999998</c:v>
                </c:pt>
                <c:pt idx="38103" formatCode="General">
                  <c:v>418.00400000000002</c:v>
                </c:pt>
                <c:pt idx="38104" formatCode="General">
                  <c:v>422.72399999999999</c:v>
                </c:pt>
                <c:pt idx="38105" formatCode="General">
                  <c:v>426.738</c:v>
                </c:pt>
                <c:pt idx="38106" formatCode="General">
                  <c:v>430.11399999999998</c:v>
                </c:pt>
                <c:pt idx="38107" formatCode="General">
                  <c:v>432.86900000000003</c:v>
                </c:pt>
                <c:pt idx="38108" formatCode="General">
                  <c:v>435.01100000000002</c:v>
                </c:pt>
                <c:pt idx="38109" formatCode="General">
                  <c:v>436.63799999999998</c:v>
                </c:pt>
                <c:pt idx="38110" formatCode="General">
                  <c:v>437.83499999999998</c:v>
                </c:pt>
                <c:pt idx="38111" formatCode="General">
                  <c:v>438.58300000000003</c:v>
                </c:pt>
                <c:pt idx="38112" formatCode="General">
                  <c:v>438.666</c:v>
                </c:pt>
                <c:pt idx="38113" formatCode="General">
                  <c:v>437.74700000000001</c:v>
                </c:pt>
                <c:pt idx="38114" formatCode="General">
                  <c:v>436.01499999999999</c:v>
                </c:pt>
                <c:pt idx="38115" formatCode="General">
                  <c:v>433.94499999999999</c:v>
                </c:pt>
                <c:pt idx="38116" formatCode="General">
                  <c:v>431.86599999999999</c:v>
                </c:pt>
                <c:pt idx="38117" formatCode="General">
                  <c:v>429.983</c:v>
                </c:pt>
                <c:pt idx="38118" formatCode="General">
                  <c:v>428.32400000000001</c:v>
                </c:pt>
                <c:pt idx="38119" formatCode="General">
                  <c:v>426.83100000000002</c:v>
                </c:pt>
                <c:pt idx="38120" formatCode="General">
                  <c:v>425.41399999999999</c:v>
                </c:pt>
                <c:pt idx="38121" formatCode="General">
                  <c:v>424.14800000000002</c:v>
                </c:pt>
                <c:pt idx="38122" formatCode="General">
                  <c:v>423.15600000000001</c:v>
                </c:pt>
                <c:pt idx="38123" formatCode="General">
                  <c:v>422.52199999999999</c:v>
                </c:pt>
                <c:pt idx="38124" formatCode="General">
                  <c:v>422.29700000000003</c:v>
                </c:pt>
                <c:pt idx="38125" formatCode="General">
                  <c:v>422.46</c:v>
                </c:pt>
                <c:pt idx="38126" formatCode="General">
                  <c:v>422.97800000000001</c:v>
                </c:pt>
                <c:pt idx="38127" formatCode="General">
                  <c:v>423.822</c:v>
                </c:pt>
                <c:pt idx="38128" formatCode="General">
                  <c:v>424.964</c:v>
                </c:pt>
                <c:pt idx="38129" formatCode="General">
                  <c:v>426.34199999999998</c:v>
                </c:pt>
                <c:pt idx="38130" formatCode="General">
                  <c:v>427.80599999999998</c:v>
                </c:pt>
                <c:pt idx="38131" formatCode="General">
                  <c:v>429.19200000000001</c:v>
                </c:pt>
                <c:pt idx="38132" formatCode="General">
                  <c:v>430.38</c:v>
                </c:pt>
                <c:pt idx="38133" formatCode="General">
                  <c:v>431.33300000000003</c:v>
                </c:pt>
                <c:pt idx="38134" formatCode="General">
                  <c:v>432.07499999999999</c:v>
                </c:pt>
                <c:pt idx="38135" formatCode="General">
                  <c:v>432.58199999999999</c:v>
                </c:pt>
                <c:pt idx="38136" formatCode="General">
                  <c:v>432.81</c:v>
                </c:pt>
                <c:pt idx="38137" formatCode="General">
                  <c:v>432.69400000000002</c:v>
                </c:pt>
                <c:pt idx="38138" formatCode="General">
                  <c:v>432.22199999999998</c:v>
                </c:pt>
                <c:pt idx="38139" formatCode="General">
                  <c:v>431.45600000000002</c:v>
                </c:pt>
                <c:pt idx="38140" formatCode="General">
                  <c:v>430.45400000000001</c:v>
                </c:pt>
                <c:pt idx="38141" formatCode="General">
                  <c:v>429.267</c:v>
                </c:pt>
                <c:pt idx="38142" formatCode="General">
                  <c:v>428.00099999999998</c:v>
                </c:pt>
                <c:pt idx="38143" formatCode="General">
                  <c:v>426.726</c:v>
                </c:pt>
                <c:pt idx="38144" formatCode="General">
                  <c:v>425.35300000000001</c:v>
                </c:pt>
                <c:pt idx="38145" formatCode="General">
                  <c:v>423.86700000000002</c:v>
                </c:pt>
                <c:pt idx="38146" formatCode="General">
                  <c:v>422.37</c:v>
                </c:pt>
                <c:pt idx="38147" formatCode="General">
                  <c:v>420.97300000000001</c:v>
                </c:pt>
                <c:pt idx="38148" formatCode="General">
                  <c:v>419.774</c:v>
                </c:pt>
                <c:pt idx="38149" formatCode="General">
                  <c:v>418.84500000000003</c:v>
                </c:pt>
                <c:pt idx="38150" formatCode="General">
                  <c:v>418.22199999999998</c:v>
                </c:pt>
                <c:pt idx="38151" formatCode="General">
                  <c:v>417.88</c:v>
                </c:pt>
                <c:pt idx="38152" formatCode="General">
                  <c:v>417.68299999999999</c:v>
                </c:pt>
                <c:pt idx="38153" formatCode="General">
                  <c:v>417.42399999999998</c:v>
                </c:pt>
                <c:pt idx="38154" formatCode="General">
                  <c:v>417.108</c:v>
                </c:pt>
                <c:pt idx="38155" formatCode="General">
                  <c:v>416.84100000000001</c:v>
                </c:pt>
                <c:pt idx="38156" formatCode="General">
                  <c:v>416.77</c:v>
                </c:pt>
                <c:pt idx="38157" formatCode="General">
                  <c:v>416.96800000000002</c:v>
                </c:pt>
                <c:pt idx="38158" formatCode="General">
                  <c:v>417.27</c:v>
                </c:pt>
                <c:pt idx="38159" formatCode="General">
                  <c:v>417.50200000000001</c:v>
                </c:pt>
                <c:pt idx="38160" formatCode="General">
                  <c:v>417.54700000000003</c:v>
                </c:pt>
                <c:pt idx="38161" formatCode="General">
                  <c:v>417.40300000000002</c:v>
                </c:pt>
                <c:pt idx="38162" formatCode="General">
                  <c:v>417.11799999999999</c:v>
                </c:pt>
                <c:pt idx="38163" formatCode="General">
                  <c:v>416.702</c:v>
                </c:pt>
                <c:pt idx="38164" formatCode="General">
                  <c:v>416.12900000000002</c:v>
                </c:pt>
                <c:pt idx="38165" formatCode="General">
                  <c:v>415.315</c:v>
                </c:pt>
                <c:pt idx="38166" formatCode="General">
                  <c:v>414.21</c:v>
                </c:pt>
                <c:pt idx="38167" formatCode="General">
                  <c:v>412.81799999999998</c:v>
                </c:pt>
                <c:pt idx="38168" formatCode="General">
                  <c:v>411.149</c:v>
                </c:pt>
                <c:pt idx="38169" formatCode="General">
                  <c:v>409.22500000000002</c:v>
                </c:pt>
                <c:pt idx="38170" formatCode="General">
                  <c:v>407.12200000000001</c:v>
                </c:pt>
                <c:pt idx="38171" formatCode="General">
                  <c:v>404.83699999999999</c:v>
                </c:pt>
                <c:pt idx="38172" formatCode="General">
                  <c:v>402.23200000000003</c:v>
                </c:pt>
                <c:pt idx="38173" formatCode="General">
                  <c:v>399.25799999999998</c:v>
                </c:pt>
                <c:pt idx="38174" formatCode="General">
                  <c:v>395.94499999999999</c:v>
                </c:pt>
                <c:pt idx="38175" formatCode="General">
                  <c:v>392.41500000000002</c:v>
                </c:pt>
                <c:pt idx="38176" formatCode="General">
                  <c:v>388.80399999999997</c:v>
                </c:pt>
                <c:pt idx="38177" formatCode="General">
                  <c:v>385.18700000000001</c:v>
                </c:pt>
                <c:pt idx="38178" formatCode="General">
                  <c:v>381.63</c:v>
                </c:pt>
                <c:pt idx="38179" formatCode="General">
                  <c:v>378.17200000000003</c:v>
                </c:pt>
                <c:pt idx="38180" formatCode="General">
                  <c:v>374.85399999999998</c:v>
                </c:pt>
                <c:pt idx="38181" formatCode="General">
                  <c:v>371.71100000000001</c:v>
                </c:pt>
                <c:pt idx="38182" formatCode="General">
                  <c:v>368.81599999999997</c:v>
                </c:pt>
                <c:pt idx="38183" formatCode="General">
                  <c:v>366.22800000000001</c:v>
                </c:pt>
                <c:pt idx="38184" formatCode="General">
                  <c:v>363.95100000000002</c:v>
                </c:pt>
                <c:pt idx="38185" formatCode="General">
                  <c:v>361.96899999999999</c:v>
                </c:pt>
                <c:pt idx="38186" formatCode="General">
                  <c:v>360.24599999999998</c:v>
                </c:pt>
                <c:pt idx="38187" formatCode="General">
                  <c:v>358.62599999999998</c:v>
                </c:pt>
                <c:pt idx="38188" formatCode="General">
                  <c:v>356.91500000000002</c:v>
                </c:pt>
                <c:pt idx="38189" formatCode="General">
                  <c:v>354.90800000000002</c:v>
                </c:pt>
                <c:pt idx="38190" formatCode="General">
                  <c:v>352.44799999999998</c:v>
                </c:pt>
                <c:pt idx="38191" formatCode="General">
                  <c:v>349.53100000000001</c:v>
                </c:pt>
                <c:pt idx="38192" formatCode="General">
                  <c:v>346.2</c:v>
                </c:pt>
                <c:pt idx="38193" formatCode="General">
                  <c:v>342.52800000000002</c:v>
                </c:pt>
                <c:pt idx="38194" formatCode="General">
                  <c:v>338.57100000000003</c:v>
                </c:pt>
                <c:pt idx="38195" formatCode="General">
                  <c:v>334.36799999999999</c:v>
                </c:pt>
                <c:pt idx="38196" formatCode="General">
                  <c:v>330.06200000000001</c:v>
                </c:pt>
                <c:pt idx="38197" formatCode="General">
                  <c:v>325.75799999999998</c:v>
                </c:pt>
                <c:pt idx="38198" formatCode="General">
                  <c:v>321.38900000000001</c:v>
                </c:pt>
                <c:pt idx="38199" formatCode="General">
                  <c:v>316.91699999999997</c:v>
                </c:pt>
                <c:pt idx="38200" formatCode="General">
                  <c:v>312.37099999999998</c:v>
                </c:pt>
                <c:pt idx="38201" formatCode="General">
                  <c:v>307.79599999999999</c:v>
                </c:pt>
                <c:pt idx="38202" formatCode="General">
                  <c:v>303.24200000000002</c:v>
                </c:pt>
                <c:pt idx="38203" formatCode="General">
                  <c:v>298.87099999999998</c:v>
                </c:pt>
                <c:pt idx="38204" formatCode="General">
                  <c:v>294.858</c:v>
                </c:pt>
                <c:pt idx="38205" formatCode="General">
                  <c:v>291.274</c:v>
                </c:pt>
                <c:pt idx="38206" formatCode="General">
                  <c:v>288.05700000000002</c:v>
                </c:pt>
                <c:pt idx="38207" formatCode="General">
                  <c:v>285.05200000000002</c:v>
                </c:pt>
                <c:pt idx="38208" formatCode="General">
                  <c:v>282.17099999999999</c:v>
                </c:pt>
                <c:pt idx="38209" formatCode="General">
                  <c:v>279.35500000000002</c:v>
                </c:pt>
                <c:pt idx="38210" formatCode="General">
                  <c:v>276.471</c:v>
                </c:pt>
                <c:pt idx="38211" formatCode="General">
                  <c:v>273.41399999999999</c:v>
                </c:pt>
                <c:pt idx="38212" formatCode="General">
                  <c:v>270.185</c:v>
                </c:pt>
                <c:pt idx="38213" formatCode="General">
                  <c:v>266.78699999999998</c:v>
                </c:pt>
                <c:pt idx="38214" formatCode="General">
                  <c:v>263.21100000000001</c:v>
                </c:pt>
                <c:pt idx="38215" formatCode="General">
                  <c:v>259.608</c:v>
                </c:pt>
                <c:pt idx="38216" formatCode="General">
                  <c:v>256.11200000000002</c:v>
                </c:pt>
                <c:pt idx="38217" formatCode="General">
                  <c:v>252.642</c:v>
                </c:pt>
                <c:pt idx="38218" formatCode="General">
                  <c:v>249.083</c:v>
                </c:pt>
                <c:pt idx="38219" formatCode="General">
                  <c:v>245.32599999999999</c:v>
                </c:pt>
                <c:pt idx="38220" formatCode="General">
                  <c:v>241.31800000000001</c:v>
                </c:pt>
                <c:pt idx="38221" formatCode="General">
                  <c:v>237.06299999999999</c:v>
                </c:pt>
                <c:pt idx="38222" formatCode="General">
                  <c:v>232.62299999999999</c:v>
                </c:pt>
                <c:pt idx="38223" formatCode="General">
                  <c:v>228.06700000000001</c:v>
                </c:pt>
                <c:pt idx="38224" formatCode="General">
                  <c:v>223.416</c:v>
                </c:pt>
                <c:pt idx="38225" formatCode="General">
                  <c:v>218.65899999999999</c:v>
                </c:pt>
                <c:pt idx="38226" formatCode="General">
                  <c:v>213.738</c:v>
                </c:pt>
                <c:pt idx="38227" formatCode="General">
                  <c:v>208.51599999999999</c:v>
                </c:pt>
                <c:pt idx="38228" formatCode="General">
                  <c:v>202.86199999999999</c:v>
                </c:pt>
                <c:pt idx="38229" formatCode="General">
                  <c:v>196.80099999999999</c:v>
                </c:pt>
                <c:pt idx="38230" formatCode="General">
                  <c:v>190.40700000000001</c:v>
                </c:pt>
                <c:pt idx="38231" formatCode="General">
                  <c:v>183.773</c:v>
                </c:pt>
                <c:pt idx="38232" formatCode="General">
                  <c:v>176.96100000000001</c:v>
                </c:pt>
                <c:pt idx="38233" formatCode="General">
                  <c:v>169.96600000000001</c:v>
                </c:pt>
                <c:pt idx="38234" formatCode="General">
                  <c:v>162.86099999999999</c:v>
                </c:pt>
                <c:pt idx="38235" formatCode="General">
                  <c:v>155.76499999999999</c:v>
                </c:pt>
                <c:pt idx="38236" formatCode="General">
                  <c:v>148.691</c:v>
                </c:pt>
                <c:pt idx="38237" formatCode="General">
                  <c:v>141.56200000000001</c:v>
                </c:pt>
                <c:pt idx="38238" formatCode="General">
                  <c:v>134.232</c:v>
                </c:pt>
                <c:pt idx="38239" formatCode="General">
                  <c:v>126.67700000000001</c:v>
                </c:pt>
                <c:pt idx="38240" formatCode="General">
                  <c:v>119.02</c:v>
                </c:pt>
                <c:pt idx="38241" formatCode="General">
                  <c:v>111.358</c:v>
                </c:pt>
                <c:pt idx="38242" formatCode="General">
                  <c:v>103.758</c:v>
                </c:pt>
                <c:pt idx="38243" formatCode="General">
                  <c:v>96.356300000000005</c:v>
                </c:pt>
                <c:pt idx="38244" formatCode="General">
                  <c:v>89.282399999999996</c:v>
                </c:pt>
                <c:pt idx="38245" formatCode="General">
                  <c:v>82.563800000000001</c:v>
                </c:pt>
                <c:pt idx="38246" formatCode="General">
                  <c:v>76.252799999999993</c:v>
                </c:pt>
                <c:pt idx="38247" formatCode="General">
                  <c:v>70.425700000000006</c:v>
                </c:pt>
                <c:pt idx="38248" formatCode="General">
                  <c:v>65.041799999999995</c:v>
                </c:pt>
                <c:pt idx="38249" formatCode="General">
                  <c:v>60.011600000000001</c:v>
                </c:pt>
                <c:pt idx="38250" formatCode="General">
                  <c:v>55.328400000000002</c:v>
                </c:pt>
                <c:pt idx="38251" formatCode="General">
                  <c:v>50.974800000000002</c:v>
                </c:pt>
                <c:pt idx="38252" formatCode="General">
                  <c:v>46.897500000000001</c:v>
                </c:pt>
                <c:pt idx="38253" formatCode="General">
                  <c:v>42.951500000000003</c:v>
                </c:pt>
                <c:pt idx="38254" formatCode="General">
                  <c:v>38.9373</c:v>
                </c:pt>
                <c:pt idx="38255" formatCode="General">
                  <c:v>34.804000000000002</c:v>
                </c:pt>
                <c:pt idx="38256" formatCode="General">
                  <c:v>30.572099999999999</c:v>
                </c:pt>
                <c:pt idx="38257" formatCode="General">
                  <c:v>26.161000000000001</c:v>
                </c:pt>
                <c:pt idx="38258" formatCode="General">
                  <c:v>21.474900000000002</c:v>
                </c:pt>
                <c:pt idx="38259" formatCode="General">
                  <c:v>16.445499999999999</c:v>
                </c:pt>
                <c:pt idx="38260" formatCode="General">
                  <c:v>11.092599999999999</c:v>
                </c:pt>
                <c:pt idx="38261" formatCode="General">
                  <c:v>5.5021599999999999</c:v>
                </c:pt>
                <c:pt idx="38262" formatCode="General">
                  <c:v>-0.28977799999999998</c:v>
                </c:pt>
                <c:pt idx="38263" formatCode="General">
                  <c:v>-6.2873999999999999</c:v>
                </c:pt>
                <c:pt idx="38264" formatCode="General">
                  <c:v>-12.589</c:v>
                </c:pt>
                <c:pt idx="38265" formatCode="General">
                  <c:v>-19.284500000000001</c:v>
                </c:pt>
                <c:pt idx="38266" formatCode="General">
                  <c:v>-26.385000000000002</c:v>
                </c:pt>
                <c:pt idx="38267" formatCode="General">
                  <c:v>-33.759599999999999</c:v>
                </c:pt>
                <c:pt idx="38268" formatCode="General">
                  <c:v>-41.181600000000003</c:v>
                </c:pt>
                <c:pt idx="38269" formatCode="General">
                  <c:v>-48.481499999999997</c:v>
                </c:pt>
                <c:pt idx="38270" formatCode="General">
                  <c:v>-55.542499999999997</c:v>
                </c:pt>
                <c:pt idx="38271" formatCode="General">
                  <c:v>-62.293799999999997</c:v>
                </c:pt>
                <c:pt idx="38272" formatCode="General">
                  <c:v>-68.700999999999993</c:v>
                </c:pt>
                <c:pt idx="38273" formatCode="General">
                  <c:v>-74.767200000000003</c:v>
                </c:pt>
                <c:pt idx="38274" formatCode="General">
                  <c:v>-80.531499999999994</c:v>
                </c:pt>
                <c:pt idx="38275" formatCode="General">
                  <c:v>-86.043599999999998</c:v>
                </c:pt>
                <c:pt idx="38276" formatCode="General">
                  <c:v>-91.368300000000005</c:v>
                </c:pt>
                <c:pt idx="38277" formatCode="General">
                  <c:v>-96.5762</c:v>
                </c:pt>
                <c:pt idx="38278" formatCode="General">
                  <c:v>-101.735</c:v>
                </c:pt>
                <c:pt idx="38279" formatCode="General">
                  <c:v>-106.916</c:v>
                </c:pt>
                <c:pt idx="38280" formatCode="General">
                  <c:v>-112.17100000000001</c:v>
                </c:pt>
                <c:pt idx="38281" formatCode="General">
                  <c:v>-117.523</c:v>
                </c:pt>
                <c:pt idx="38282" formatCode="General">
                  <c:v>-122.976</c:v>
                </c:pt>
                <c:pt idx="38283" formatCode="General">
                  <c:v>-128.547</c:v>
                </c:pt>
                <c:pt idx="38284" formatCode="General">
                  <c:v>-134.26599999999999</c:v>
                </c:pt>
                <c:pt idx="38285" formatCode="General">
                  <c:v>-140.18</c:v>
                </c:pt>
                <c:pt idx="38286" formatCode="General">
                  <c:v>-146.298</c:v>
                </c:pt>
                <c:pt idx="38287" formatCode="General">
                  <c:v>-152.571</c:v>
                </c:pt>
                <c:pt idx="38288" formatCode="General">
                  <c:v>-158.90700000000001</c:v>
                </c:pt>
                <c:pt idx="38289" formatCode="General">
                  <c:v>-165.20699999999999</c:v>
                </c:pt>
                <c:pt idx="38290" formatCode="General">
                  <c:v>-171.351</c:v>
                </c:pt>
                <c:pt idx="38291" formatCode="General">
                  <c:v>-177.24</c:v>
                </c:pt>
                <c:pt idx="38292" formatCode="General">
                  <c:v>-182.86099999999999</c:v>
                </c:pt>
                <c:pt idx="38293" formatCode="General">
                  <c:v>-188.34700000000001</c:v>
                </c:pt>
                <c:pt idx="38294" formatCode="General">
                  <c:v>-193.92</c:v>
                </c:pt>
                <c:pt idx="38295" formatCode="General">
                  <c:v>-199.768</c:v>
                </c:pt>
                <c:pt idx="38296" formatCode="General">
                  <c:v>-206.018</c:v>
                </c:pt>
                <c:pt idx="38297" formatCode="General">
                  <c:v>-212.626</c:v>
                </c:pt>
                <c:pt idx="38298" formatCode="General">
                  <c:v>-219.50200000000001</c:v>
                </c:pt>
                <c:pt idx="38299" formatCode="General">
                  <c:v>-226.56200000000001</c:v>
                </c:pt>
                <c:pt idx="38300" formatCode="General">
                  <c:v>-233.679</c:v>
                </c:pt>
                <c:pt idx="38301" formatCode="General">
                  <c:v>-240.72900000000001</c:v>
                </c:pt>
                <c:pt idx="38302" formatCode="General">
                  <c:v>-247.61199999999999</c:v>
                </c:pt>
                <c:pt idx="38303" formatCode="General">
                  <c:v>-254.27600000000001</c:v>
                </c:pt>
                <c:pt idx="38304" formatCode="General">
                  <c:v>-260.733</c:v>
                </c:pt>
                <c:pt idx="38305" formatCode="General">
                  <c:v>-267.00200000000001</c:v>
                </c:pt>
                <c:pt idx="38306" formatCode="General">
                  <c:v>-273.07</c:v>
                </c:pt>
                <c:pt idx="38307" formatCode="General">
                  <c:v>-278.89600000000002</c:v>
                </c:pt>
                <c:pt idx="38308" formatCode="General">
                  <c:v>-284.41800000000001</c:v>
                </c:pt>
                <c:pt idx="38309" formatCode="General">
                  <c:v>-289.613</c:v>
                </c:pt>
                <c:pt idx="38310" formatCode="General">
                  <c:v>-294.47899999999998</c:v>
                </c:pt>
                <c:pt idx="38311" formatCode="General">
                  <c:v>-298.99799999999999</c:v>
                </c:pt>
                <c:pt idx="38312" formatCode="General">
                  <c:v>-303.125</c:v>
                </c:pt>
                <c:pt idx="38313" formatCode="General">
                  <c:v>-306.76299999999998</c:v>
                </c:pt>
                <c:pt idx="38314" formatCode="General">
                  <c:v>-309.83699999999999</c:v>
                </c:pt>
                <c:pt idx="38315" formatCode="General">
                  <c:v>-312.33699999999999</c:v>
                </c:pt>
                <c:pt idx="38316" formatCode="General">
                  <c:v>-314.358</c:v>
                </c:pt>
                <c:pt idx="38317" formatCode="General">
                  <c:v>-316.05799999999999</c:v>
                </c:pt>
                <c:pt idx="38318" formatCode="General">
                  <c:v>-317.68</c:v>
                </c:pt>
                <c:pt idx="38319" formatCode="General">
                  <c:v>-319.43599999999998</c:v>
                </c:pt>
                <c:pt idx="38320" formatCode="General">
                  <c:v>-321.40300000000002</c:v>
                </c:pt>
                <c:pt idx="38321" formatCode="General">
                  <c:v>-323.66300000000001</c:v>
                </c:pt>
                <c:pt idx="38322" formatCode="General">
                  <c:v>-326.291</c:v>
                </c:pt>
                <c:pt idx="38323" formatCode="General">
                  <c:v>-329.51100000000002</c:v>
                </c:pt>
                <c:pt idx="38324" formatCode="General">
                  <c:v>-333.54300000000001</c:v>
                </c:pt>
                <c:pt idx="38325" formatCode="General">
                  <c:v>-338.37700000000001</c:v>
                </c:pt>
                <c:pt idx="38326" formatCode="General">
                  <c:v>-343.84699999999998</c:v>
                </c:pt>
                <c:pt idx="38327" formatCode="General">
                  <c:v>-349.69900000000001</c:v>
                </c:pt>
                <c:pt idx="38328" formatCode="General">
                  <c:v>-355.65899999999999</c:v>
                </c:pt>
                <c:pt idx="38329" formatCode="General">
                  <c:v>-361.49599999999998</c:v>
                </c:pt>
                <c:pt idx="38330" formatCode="General">
                  <c:v>-367.08</c:v>
                </c:pt>
                <c:pt idx="38331" formatCode="General">
                  <c:v>-372.31</c:v>
                </c:pt>
                <c:pt idx="38332" formatCode="General">
                  <c:v>-377.09500000000003</c:v>
                </c:pt>
                <c:pt idx="38333" formatCode="General">
                  <c:v>-381.33499999999998</c:v>
                </c:pt>
                <c:pt idx="38334" formatCode="General">
                  <c:v>-384.93700000000001</c:v>
                </c:pt>
                <c:pt idx="38335" formatCode="General">
                  <c:v>-387.74200000000002</c:v>
                </c:pt>
                <c:pt idx="38336" formatCode="General">
                  <c:v>-389.6</c:v>
                </c:pt>
                <c:pt idx="38337" formatCode="General">
                  <c:v>-390.56299999999999</c:v>
                </c:pt>
                <c:pt idx="38338" formatCode="General">
                  <c:v>-390.78899999999999</c:v>
                </c:pt>
                <c:pt idx="38339" formatCode="General">
                  <c:v>-390.46499999999997</c:v>
                </c:pt>
                <c:pt idx="38340" formatCode="General">
                  <c:v>-389.79399999999998</c:v>
                </c:pt>
                <c:pt idx="38341" formatCode="General">
                  <c:v>-388.93200000000002</c:v>
                </c:pt>
                <c:pt idx="38342" formatCode="General">
                  <c:v>-388.26799999999997</c:v>
                </c:pt>
                <c:pt idx="38343" formatCode="General">
                  <c:v>-388.21699999999998</c:v>
                </c:pt>
                <c:pt idx="38344" formatCode="General">
                  <c:v>-388.702</c:v>
                </c:pt>
                <c:pt idx="38345" formatCode="General">
                  <c:v>-389.50099999999998</c:v>
                </c:pt>
                <c:pt idx="38346" formatCode="General">
                  <c:v>-390.43</c:v>
                </c:pt>
                <c:pt idx="38347" formatCode="General">
                  <c:v>-391.34500000000003</c:v>
                </c:pt>
                <c:pt idx="38348" formatCode="General">
                  <c:v>-392.24599999999998</c:v>
                </c:pt>
                <c:pt idx="38349" formatCode="General">
                  <c:v>-393.19</c:v>
                </c:pt>
                <c:pt idx="38350" formatCode="General">
                  <c:v>-394.25700000000001</c:v>
                </c:pt>
                <c:pt idx="38351" formatCode="General">
                  <c:v>-395.53500000000003</c:v>
                </c:pt>
                <c:pt idx="38352" formatCode="General">
                  <c:v>-397.08600000000001</c:v>
                </c:pt>
                <c:pt idx="38353" formatCode="General">
                  <c:v>-398.88200000000001</c:v>
                </c:pt>
                <c:pt idx="38354" formatCode="General">
                  <c:v>-400.82</c:v>
                </c:pt>
                <c:pt idx="38355" formatCode="General">
                  <c:v>-402.75099999999998</c:v>
                </c:pt>
                <c:pt idx="38356" formatCode="General">
                  <c:v>-404.57299999999998</c:v>
                </c:pt>
                <c:pt idx="38357" formatCode="General">
                  <c:v>-406.23599999999999</c:v>
                </c:pt>
                <c:pt idx="38358" formatCode="General">
                  <c:v>-407.78699999999998</c:v>
                </c:pt>
                <c:pt idx="38359" formatCode="General">
                  <c:v>-409.29700000000003</c:v>
                </c:pt>
                <c:pt idx="38360" formatCode="General">
                  <c:v>-410.78699999999998</c:v>
                </c:pt>
                <c:pt idx="38361" formatCode="General">
                  <c:v>-412.24</c:v>
                </c:pt>
                <c:pt idx="38362" formatCode="General">
                  <c:v>-413.613</c:v>
                </c:pt>
                <c:pt idx="38363" formatCode="General">
                  <c:v>-414.80700000000002</c:v>
                </c:pt>
                <c:pt idx="38364" formatCode="General">
                  <c:v>-415.72699999999998</c:v>
                </c:pt>
                <c:pt idx="38365" formatCode="General">
                  <c:v>-416.35700000000003</c:v>
                </c:pt>
                <c:pt idx="38366" formatCode="General">
                  <c:v>-416.661</c:v>
                </c:pt>
                <c:pt idx="38367" formatCode="General">
                  <c:v>-416.56299999999999</c:v>
                </c:pt>
                <c:pt idx="38368" formatCode="General">
                  <c:v>-416.06799999999998</c:v>
                </c:pt>
                <c:pt idx="38369" formatCode="General">
                  <c:v>-415.262</c:v>
                </c:pt>
                <c:pt idx="38370" formatCode="General">
                  <c:v>-414.22300000000001</c:v>
                </c:pt>
                <c:pt idx="38371" formatCode="General">
                  <c:v>-413.02499999999998</c:v>
                </c:pt>
                <c:pt idx="38372" formatCode="General">
                  <c:v>-411.76499999999999</c:v>
                </c:pt>
                <c:pt idx="38373" formatCode="General">
                  <c:v>-410.51900000000001</c:v>
                </c:pt>
                <c:pt idx="38374" formatCode="General">
                  <c:v>-409.30500000000001</c:v>
                </c:pt>
                <c:pt idx="38375" formatCode="General">
                  <c:v>-408.22899999999998</c:v>
                </c:pt>
                <c:pt idx="38376" formatCode="General">
                  <c:v>-407.43</c:v>
                </c:pt>
                <c:pt idx="38377" formatCode="General">
                  <c:v>-406.85300000000001</c:v>
                </c:pt>
                <c:pt idx="38378" formatCode="General">
                  <c:v>-406.392</c:v>
                </c:pt>
                <c:pt idx="38379" formatCode="General">
                  <c:v>-406.03199999999998</c:v>
                </c:pt>
                <c:pt idx="38380" formatCode="General">
                  <c:v>-405.73200000000003</c:v>
                </c:pt>
                <c:pt idx="38381" formatCode="General">
                  <c:v>-405.42</c:v>
                </c:pt>
                <c:pt idx="38382" formatCode="General">
                  <c:v>-405.06</c:v>
                </c:pt>
                <c:pt idx="38383" formatCode="General">
                  <c:v>-404.642</c:v>
                </c:pt>
                <c:pt idx="38384" formatCode="General">
                  <c:v>-404.02199999999999</c:v>
                </c:pt>
                <c:pt idx="38385" formatCode="General">
                  <c:v>-402.995</c:v>
                </c:pt>
                <c:pt idx="38386" formatCode="General">
                  <c:v>-401.31900000000002</c:v>
                </c:pt>
                <c:pt idx="38387" formatCode="General">
                  <c:v>-399.00200000000001</c:v>
                </c:pt>
                <c:pt idx="38388" formatCode="General">
                  <c:v>-396.37400000000002</c:v>
                </c:pt>
                <c:pt idx="38389" formatCode="General">
                  <c:v>-393.61099999999999</c:v>
                </c:pt>
                <c:pt idx="38390" formatCode="General">
                  <c:v>-390.738</c:v>
                </c:pt>
                <c:pt idx="38391" formatCode="General">
                  <c:v>-387.85</c:v>
                </c:pt>
                <c:pt idx="38392" formatCode="General">
                  <c:v>-385.03</c:v>
                </c:pt>
                <c:pt idx="38393" formatCode="General">
                  <c:v>-382.29</c:v>
                </c:pt>
                <c:pt idx="38394" formatCode="General">
                  <c:v>-379.67</c:v>
                </c:pt>
                <c:pt idx="38395" formatCode="General">
                  <c:v>-377.23599999999999</c:v>
                </c:pt>
                <c:pt idx="38396" formatCode="General">
                  <c:v>-374.95299999999997</c:v>
                </c:pt>
                <c:pt idx="38397" formatCode="General">
                  <c:v>-372.74299999999999</c:v>
                </c:pt>
                <c:pt idx="38398" formatCode="General">
                  <c:v>-370.55500000000001</c:v>
                </c:pt>
                <c:pt idx="38399" formatCode="General">
                  <c:v>-368.34699999999998</c:v>
                </c:pt>
                <c:pt idx="38400" formatCode="General">
                  <c:v>-366.11599999999999</c:v>
                </c:pt>
                <c:pt idx="38401" formatCode="General">
                  <c:v>-363.76900000000001</c:v>
                </c:pt>
                <c:pt idx="38402" formatCode="General">
                  <c:v>-361.13299999999998</c:v>
                </c:pt>
                <c:pt idx="38403" formatCode="General">
                  <c:v>-358.11700000000002</c:v>
                </c:pt>
                <c:pt idx="38404" formatCode="General">
                  <c:v>-354.69900000000001</c:v>
                </c:pt>
                <c:pt idx="38405" formatCode="General">
                  <c:v>-350.846</c:v>
                </c:pt>
                <c:pt idx="38406" formatCode="General">
                  <c:v>-346.60500000000002</c:v>
                </c:pt>
                <c:pt idx="38407" formatCode="General">
                  <c:v>-342.142</c:v>
                </c:pt>
                <c:pt idx="38408" formatCode="General">
                  <c:v>-337.755</c:v>
                </c:pt>
                <c:pt idx="38409" formatCode="General">
                  <c:v>-333.76100000000002</c:v>
                </c:pt>
                <c:pt idx="38410" formatCode="General">
                  <c:v>-330.21800000000002</c:v>
                </c:pt>
                <c:pt idx="38411" formatCode="General">
                  <c:v>-327.04599999999999</c:v>
                </c:pt>
                <c:pt idx="38412" formatCode="General">
                  <c:v>-324.08300000000003</c:v>
                </c:pt>
                <c:pt idx="38413" formatCode="General">
                  <c:v>-321.16000000000003</c:v>
                </c:pt>
                <c:pt idx="38414" formatCode="General">
                  <c:v>-318.20699999999999</c:v>
                </c:pt>
                <c:pt idx="38415" formatCode="General">
                  <c:v>-315.14600000000002</c:v>
                </c:pt>
                <c:pt idx="38416" formatCode="General">
                  <c:v>-311.92399999999998</c:v>
                </c:pt>
                <c:pt idx="38417" formatCode="General">
                  <c:v>-308.58600000000001</c:v>
                </c:pt>
                <c:pt idx="38418" formatCode="General">
                  <c:v>-305.21300000000002</c:v>
                </c:pt>
                <c:pt idx="38419" formatCode="General">
                  <c:v>-301.88099999999997</c:v>
                </c:pt>
                <c:pt idx="38420" formatCode="General">
                  <c:v>-298.63799999999998</c:v>
                </c:pt>
                <c:pt idx="38421" formatCode="General">
                  <c:v>-295.45600000000002</c:v>
                </c:pt>
                <c:pt idx="38422" formatCode="General">
                  <c:v>-292.24700000000001</c:v>
                </c:pt>
                <c:pt idx="38423" formatCode="General">
                  <c:v>-288.89800000000002</c:v>
                </c:pt>
                <c:pt idx="38424" formatCode="General">
                  <c:v>-285.25</c:v>
                </c:pt>
                <c:pt idx="38425" formatCode="General">
                  <c:v>-281.17899999999997</c:v>
                </c:pt>
                <c:pt idx="38426" formatCode="General">
                  <c:v>-276.721</c:v>
                </c:pt>
                <c:pt idx="38427" formatCode="General">
                  <c:v>-271.93</c:v>
                </c:pt>
                <c:pt idx="38428" formatCode="General">
                  <c:v>-266.84100000000001</c:v>
                </c:pt>
                <c:pt idx="38429" formatCode="General">
                  <c:v>-261.476</c:v>
                </c:pt>
                <c:pt idx="38430" formatCode="General">
                  <c:v>-255.84899999999999</c:v>
                </c:pt>
                <c:pt idx="38431" formatCode="General">
                  <c:v>-249.947</c:v>
                </c:pt>
                <c:pt idx="38432" formatCode="General">
                  <c:v>-243.779</c:v>
                </c:pt>
                <c:pt idx="38433" formatCode="General">
                  <c:v>-237.43799999999999</c:v>
                </c:pt>
                <c:pt idx="38434" formatCode="General">
                  <c:v>-231.029</c:v>
                </c:pt>
                <c:pt idx="38435" formatCode="General">
                  <c:v>-224.62299999999999</c:v>
                </c:pt>
                <c:pt idx="38436" formatCode="General">
                  <c:v>-218.36</c:v>
                </c:pt>
                <c:pt idx="38437" formatCode="General">
                  <c:v>-212.374</c:v>
                </c:pt>
                <c:pt idx="38438" formatCode="General">
                  <c:v>-206.703</c:v>
                </c:pt>
                <c:pt idx="38439" formatCode="General">
                  <c:v>-201.32400000000001</c:v>
                </c:pt>
                <c:pt idx="38440" formatCode="General">
                  <c:v>-196.131</c:v>
                </c:pt>
                <c:pt idx="38441" formatCode="General">
                  <c:v>-191.04599999999999</c:v>
                </c:pt>
                <c:pt idx="38442" formatCode="General">
                  <c:v>-186.059</c:v>
                </c:pt>
                <c:pt idx="38443" formatCode="General">
                  <c:v>-181.14099999999999</c:v>
                </c:pt>
                <c:pt idx="38444" formatCode="General">
                  <c:v>-176.25399999999999</c:v>
                </c:pt>
                <c:pt idx="38445" formatCode="General">
                  <c:v>-171.40700000000001</c:v>
                </c:pt>
                <c:pt idx="38446" formatCode="General">
                  <c:v>-166.59399999999999</c:v>
                </c:pt>
                <c:pt idx="38447" formatCode="General">
                  <c:v>-161.73400000000001</c:v>
                </c:pt>
                <c:pt idx="38448" formatCode="General">
                  <c:v>-156.71899999999999</c:v>
                </c:pt>
                <c:pt idx="38449" formatCode="General">
                  <c:v>-151.465</c:v>
                </c:pt>
                <c:pt idx="38450" formatCode="General">
                  <c:v>-145.965</c:v>
                </c:pt>
                <c:pt idx="38451" formatCode="General">
                  <c:v>-140.23599999999999</c:v>
                </c:pt>
                <c:pt idx="38452" formatCode="General">
                  <c:v>-134.24100000000001</c:v>
                </c:pt>
                <c:pt idx="38453" formatCode="General">
                  <c:v>-127.96899999999999</c:v>
                </c:pt>
                <c:pt idx="38454" formatCode="General">
                  <c:v>-121.482</c:v>
                </c:pt>
                <c:pt idx="38455" formatCode="General">
                  <c:v>-114.82</c:v>
                </c:pt>
                <c:pt idx="38456" formatCode="General">
                  <c:v>-107.98</c:v>
                </c:pt>
                <c:pt idx="38457" formatCode="General">
                  <c:v>-100.998</c:v>
                </c:pt>
                <c:pt idx="38458" formatCode="General">
                  <c:v>-93.9315</c:v>
                </c:pt>
                <c:pt idx="38459" formatCode="General">
                  <c:v>-86.839699999999993</c:v>
                </c:pt>
                <c:pt idx="38460" formatCode="General">
                  <c:v>-79.796599999999998</c:v>
                </c:pt>
                <c:pt idx="38461" formatCode="General">
                  <c:v>-72.878200000000007</c:v>
                </c:pt>
                <c:pt idx="38462" formatCode="General">
                  <c:v>-66.107500000000002</c:v>
                </c:pt>
                <c:pt idx="38463" formatCode="General">
                  <c:v>-59.464100000000002</c:v>
                </c:pt>
                <c:pt idx="38464" formatCode="General">
                  <c:v>-52.987299999999998</c:v>
                </c:pt>
                <c:pt idx="38465" formatCode="General">
                  <c:v>-46.722099999999998</c:v>
                </c:pt>
                <c:pt idx="38466" formatCode="General">
                  <c:v>-40.646299999999997</c:v>
                </c:pt>
                <c:pt idx="38467" formatCode="General">
                  <c:v>-34.7273</c:v>
                </c:pt>
                <c:pt idx="38468" formatCode="General">
                  <c:v>-28.943000000000001</c:v>
                </c:pt>
                <c:pt idx="38469" formatCode="General">
                  <c:v>-23.298500000000001</c:v>
                </c:pt>
                <c:pt idx="38470" formatCode="General">
                  <c:v>-17.810700000000001</c:v>
                </c:pt>
                <c:pt idx="38471" formatCode="General">
                  <c:v>-12.4307</c:v>
                </c:pt>
                <c:pt idx="38472" formatCode="General">
                  <c:v>-7.1025200000000002</c:v>
                </c:pt>
                <c:pt idx="38473" formatCode="General">
                  <c:v>-1.81182</c:v>
                </c:pt>
                <c:pt idx="38474" formatCode="General">
                  <c:v>3.42143</c:v>
                </c:pt>
                <c:pt idx="38475" formatCode="General">
                  <c:v>8.5434900000000003</c:v>
                </c:pt>
                <c:pt idx="38476" formatCode="General">
                  <c:v>13.52</c:v>
                </c:pt>
                <c:pt idx="38477" formatCode="General">
                  <c:v>18.3446</c:v>
                </c:pt>
                <c:pt idx="38478" formatCode="General">
                  <c:v>23.060600000000001</c:v>
                </c:pt>
                <c:pt idx="38479" formatCode="General">
                  <c:v>27.744299999999999</c:v>
                </c:pt>
                <c:pt idx="38480" formatCode="General">
                  <c:v>32.534300000000002</c:v>
                </c:pt>
                <c:pt idx="38481" formatCode="General">
                  <c:v>37.554600000000001</c:v>
                </c:pt>
                <c:pt idx="38482" formatCode="General">
                  <c:v>42.838200000000001</c:v>
                </c:pt>
                <c:pt idx="38483" formatCode="General">
                  <c:v>48.381399999999999</c:v>
                </c:pt>
                <c:pt idx="38484" formatCode="General">
                  <c:v>54.1616</c:v>
                </c:pt>
                <c:pt idx="38485" formatCode="General">
                  <c:v>60.146099999999997</c:v>
                </c:pt>
                <c:pt idx="38486" formatCode="General">
                  <c:v>66.292699999999996</c:v>
                </c:pt>
                <c:pt idx="38487" formatCode="General">
                  <c:v>72.558899999999994</c:v>
                </c:pt>
                <c:pt idx="38488" formatCode="General">
                  <c:v>78.881200000000007</c:v>
                </c:pt>
                <c:pt idx="38489" formatCode="General">
                  <c:v>85.189599999999999</c:v>
                </c:pt>
                <c:pt idx="38490" formatCode="General">
                  <c:v>91.459100000000007</c:v>
                </c:pt>
                <c:pt idx="38491" formatCode="General">
                  <c:v>97.696200000000005</c:v>
                </c:pt>
                <c:pt idx="38492" formatCode="General">
                  <c:v>103.893</c:v>
                </c:pt>
                <c:pt idx="38493" formatCode="General">
                  <c:v>109.983</c:v>
                </c:pt>
                <c:pt idx="38494" formatCode="General">
                  <c:v>115.816</c:v>
                </c:pt>
                <c:pt idx="38495" formatCode="General">
                  <c:v>121.256</c:v>
                </c:pt>
                <c:pt idx="38496" formatCode="General">
                  <c:v>126.22</c:v>
                </c:pt>
                <c:pt idx="38497" formatCode="General">
                  <c:v>130.714</c:v>
                </c:pt>
                <c:pt idx="38498" formatCode="General">
                  <c:v>134.791</c:v>
                </c:pt>
                <c:pt idx="38499" formatCode="General">
                  <c:v>138.53899999999999</c:v>
                </c:pt>
                <c:pt idx="38500" formatCode="General">
                  <c:v>142.08000000000001</c:v>
                </c:pt>
                <c:pt idx="38501" formatCode="General">
                  <c:v>145.559</c:v>
                </c:pt>
                <c:pt idx="38502" formatCode="General">
                  <c:v>149.07400000000001</c:v>
                </c:pt>
                <c:pt idx="38503" formatCode="General">
                  <c:v>152.64400000000001</c:v>
                </c:pt>
                <c:pt idx="38504" formatCode="General">
                  <c:v>156.23400000000001</c:v>
                </c:pt>
                <c:pt idx="38505" formatCode="General">
                  <c:v>159.798</c:v>
                </c:pt>
                <c:pt idx="38506" formatCode="General">
                  <c:v>163.286</c:v>
                </c:pt>
                <c:pt idx="38507" formatCode="General">
                  <c:v>166.63800000000001</c:v>
                </c:pt>
                <c:pt idx="38508" formatCode="General">
                  <c:v>169.81</c:v>
                </c:pt>
                <c:pt idx="38509" formatCode="General">
                  <c:v>172.80799999999999</c:v>
                </c:pt>
                <c:pt idx="38510" formatCode="General">
                  <c:v>175.68600000000001</c:v>
                </c:pt>
                <c:pt idx="38511" formatCode="General">
                  <c:v>178.506</c:v>
                </c:pt>
                <c:pt idx="38512" formatCode="General">
                  <c:v>181.31299999999999</c:v>
                </c:pt>
                <c:pt idx="38513" formatCode="General">
                  <c:v>184.078</c:v>
                </c:pt>
                <c:pt idx="38514" formatCode="General">
                  <c:v>186.76300000000001</c:v>
                </c:pt>
                <c:pt idx="38515" formatCode="General">
                  <c:v>189.363</c:v>
                </c:pt>
                <c:pt idx="38516" formatCode="General">
                  <c:v>191.87700000000001</c:v>
                </c:pt>
                <c:pt idx="38517" formatCode="General">
                  <c:v>194.30600000000001</c:v>
                </c:pt>
                <c:pt idx="38518" formatCode="General">
                  <c:v>196.69200000000001</c:v>
                </c:pt>
                <c:pt idx="38519" formatCode="General">
                  <c:v>199.09800000000001</c:v>
                </c:pt>
                <c:pt idx="38520" formatCode="General">
                  <c:v>201.619</c:v>
                </c:pt>
                <c:pt idx="38521" formatCode="General">
                  <c:v>204.35400000000001</c:v>
                </c:pt>
                <c:pt idx="38522" formatCode="General">
                  <c:v>207.35499999999999</c:v>
                </c:pt>
                <c:pt idx="38523" formatCode="General">
                  <c:v>210.57499999999999</c:v>
                </c:pt>
                <c:pt idx="38524" formatCode="General">
                  <c:v>213.88200000000001</c:v>
                </c:pt>
                <c:pt idx="38525" formatCode="General">
                  <c:v>217.13300000000001</c:v>
                </c:pt>
                <c:pt idx="38526" formatCode="General">
                  <c:v>220.249</c:v>
                </c:pt>
                <c:pt idx="38527" formatCode="General">
                  <c:v>223.29599999999999</c:v>
                </c:pt>
                <c:pt idx="38528" formatCode="General">
                  <c:v>226.345</c:v>
                </c:pt>
                <c:pt idx="38529" formatCode="General">
                  <c:v>229.423</c:v>
                </c:pt>
                <c:pt idx="38530" formatCode="General">
                  <c:v>232.56700000000001</c:v>
                </c:pt>
                <c:pt idx="38531" formatCode="General">
                  <c:v>235.80199999999999</c:v>
                </c:pt>
                <c:pt idx="38532" formatCode="General">
                  <c:v>239.12299999999999</c:v>
                </c:pt>
                <c:pt idx="38533" formatCode="General">
                  <c:v>242.51599999999999</c:v>
                </c:pt>
                <c:pt idx="38534" formatCode="General">
                  <c:v>245.98699999999999</c:v>
                </c:pt>
                <c:pt idx="38535" formatCode="General">
                  <c:v>249.58500000000001</c:v>
                </c:pt>
                <c:pt idx="38536" formatCode="General">
                  <c:v>253.37799999999999</c:v>
                </c:pt>
                <c:pt idx="38537" formatCode="General">
                  <c:v>257.46199999999999</c:v>
                </c:pt>
                <c:pt idx="38538" formatCode="General">
                  <c:v>261.91899999999998</c:v>
                </c:pt>
                <c:pt idx="38539" formatCode="General">
                  <c:v>266.75700000000001</c:v>
                </c:pt>
                <c:pt idx="38540" formatCode="General">
                  <c:v>271.899</c:v>
                </c:pt>
                <c:pt idx="38541" formatCode="General">
                  <c:v>277.11799999999999</c:v>
                </c:pt>
                <c:pt idx="38542" formatCode="General">
                  <c:v>282.21699999999998</c:v>
                </c:pt>
                <c:pt idx="38543" formatCode="General">
                  <c:v>287.101</c:v>
                </c:pt>
                <c:pt idx="38544" formatCode="General">
                  <c:v>291.76400000000001</c:v>
                </c:pt>
                <c:pt idx="38545" formatCode="General">
                  <c:v>296.24700000000001</c:v>
                </c:pt>
                <c:pt idx="38546" formatCode="General">
                  <c:v>300.56400000000002</c:v>
                </c:pt>
                <c:pt idx="38547" formatCode="General">
                  <c:v>304.68200000000002</c:v>
                </c:pt>
                <c:pt idx="38548" formatCode="General">
                  <c:v>308.49200000000002</c:v>
                </c:pt>
                <c:pt idx="38549" formatCode="General">
                  <c:v>311.92500000000001</c:v>
                </c:pt>
                <c:pt idx="38550" formatCode="General">
                  <c:v>314.96499999999997</c:v>
                </c:pt>
                <c:pt idx="38551" formatCode="General">
                  <c:v>317.7</c:v>
                </c:pt>
                <c:pt idx="38552" formatCode="General">
                  <c:v>320.238</c:v>
                </c:pt>
                <c:pt idx="38553" formatCode="General">
                  <c:v>322.61500000000001</c:v>
                </c:pt>
                <c:pt idx="38554" formatCode="General">
                  <c:v>324.863</c:v>
                </c:pt>
                <c:pt idx="38555" formatCode="General">
                  <c:v>327.01499999999999</c:v>
                </c:pt>
                <c:pt idx="38556" formatCode="General">
                  <c:v>329.06599999999997</c:v>
                </c:pt>
                <c:pt idx="38557" formatCode="General">
                  <c:v>330.97300000000001</c:v>
                </c:pt>
                <c:pt idx="38558" formatCode="General">
                  <c:v>332.58300000000003</c:v>
                </c:pt>
                <c:pt idx="38559" formatCode="General">
                  <c:v>333.76499999999999</c:v>
                </c:pt>
                <c:pt idx="38560" formatCode="General">
                  <c:v>334.55</c:v>
                </c:pt>
                <c:pt idx="38561" formatCode="General">
                  <c:v>334.98599999999999</c:v>
                </c:pt>
                <c:pt idx="38562" formatCode="General">
                  <c:v>335.13099999999997</c:v>
                </c:pt>
                <c:pt idx="38563" formatCode="General">
                  <c:v>335.06299999999999</c:v>
                </c:pt>
                <c:pt idx="38564" formatCode="General">
                  <c:v>334.86099999999999</c:v>
                </c:pt>
                <c:pt idx="38565" formatCode="General">
                  <c:v>334.61700000000002</c:v>
                </c:pt>
                <c:pt idx="38566" formatCode="General">
                  <c:v>334.41300000000001</c:v>
                </c:pt>
                <c:pt idx="38567" formatCode="General">
                  <c:v>334.30799999999999</c:v>
                </c:pt>
                <c:pt idx="38568" formatCode="General">
                  <c:v>334.33300000000003</c:v>
                </c:pt>
                <c:pt idx="38569" formatCode="General">
                  <c:v>334.47800000000001</c:v>
                </c:pt>
                <c:pt idx="38570" formatCode="General">
                  <c:v>334.73</c:v>
                </c:pt>
                <c:pt idx="38571" formatCode="General">
                  <c:v>335.07400000000001</c:v>
                </c:pt>
                <c:pt idx="38572" formatCode="General">
                  <c:v>335.46300000000002</c:v>
                </c:pt>
                <c:pt idx="38573" formatCode="General">
                  <c:v>335.85700000000003</c:v>
                </c:pt>
                <c:pt idx="38574" formatCode="General">
                  <c:v>336.26600000000002</c:v>
                </c:pt>
                <c:pt idx="38575" formatCode="General">
                  <c:v>336.709</c:v>
                </c:pt>
                <c:pt idx="38576" formatCode="General">
                  <c:v>337.2</c:v>
                </c:pt>
                <c:pt idx="38577" formatCode="General">
                  <c:v>337.755</c:v>
                </c:pt>
                <c:pt idx="38578" formatCode="General">
                  <c:v>338.38200000000001</c:v>
                </c:pt>
                <c:pt idx="38579" formatCode="General">
                  <c:v>339.07</c:v>
                </c:pt>
                <c:pt idx="38580" formatCode="General">
                  <c:v>339.76400000000001</c:v>
                </c:pt>
                <c:pt idx="38581" formatCode="General">
                  <c:v>340.34300000000002</c:v>
                </c:pt>
                <c:pt idx="38582" formatCode="General">
                  <c:v>340.75700000000001</c:v>
                </c:pt>
                <c:pt idx="38583" formatCode="General">
                  <c:v>341.041</c:v>
                </c:pt>
                <c:pt idx="38584" formatCode="General">
                  <c:v>341.22199999999998</c:v>
                </c:pt>
                <c:pt idx="38585" formatCode="General">
                  <c:v>341.30599999999998</c:v>
                </c:pt>
                <c:pt idx="38586" formatCode="General">
                  <c:v>341.16300000000001</c:v>
                </c:pt>
                <c:pt idx="38587" formatCode="General">
                  <c:v>340.65899999999999</c:v>
                </c:pt>
                <c:pt idx="38588" formatCode="General">
                  <c:v>339.767</c:v>
                </c:pt>
                <c:pt idx="38589" formatCode="General">
                  <c:v>338.50799999999998</c:v>
                </c:pt>
                <c:pt idx="38590" formatCode="General">
                  <c:v>336.947</c:v>
                </c:pt>
                <c:pt idx="38591" formatCode="General">
                  <c:v>335.10700000000003</c:v>
                </c:pt>
                <c:pt idx="38592" formatCode="General">
                  <c:v>332.964</c:v>
                </c:pt>
                <c:pt idx="38593" formatCode="General">
                  <c:v>330.40600000000001</c:v>
                </c:pt>
                <c:pt idx="38594" formatCode="General">
                  <c:v>327.34899999999999</c:v>
                </c:pt>
                <c:pt idx="38595" formatCode="General">
                  <c:v>323.83</c:v>
                </c:pt>
                <c:pt idx="38596" formatCode="General">
                  <c:v>319.87</c:v>
                </c:pt>
                <c:pt idx="38597" formatCode="General">
                  <c:v>315.476</c:v>
                </c:pt>
                <c:pt idx="38598" formatCode="General">
                  <c:v>310.57299999999998</c:v>
                </c:pt>
                <c:pt idx="38599" formatCode="General">
                  <c:v>305.08600000000001</c:v>
                </c:pt>
                <c:pt idx="38600" formatCode="General">
                  <c:v>299.113</c:v>
                </c:pt>
                <c:pt idx="38601" formatCode="General">
                  <c:v>292.798</c:v>
                </c:pt>
                <c:pt idx="38602" formatCode="General">
                  <c:v>286.27800000000002</c:v>
                </c:pt>
                <c:pt idx="38603" formatCode="General">
                  <c:v>279.661</c:v>
                </c:pt>
                <c:pt idx="38604" formatCode="General">
                  <c:v>272.99700000000001</c:v>
                </c:pt>
                <c:pt idx="38605" formatCode="General">
                  <c:v>266.26900000000001</c:v>
                </c:pt>
                <c:pt idx="38606" formatCode="General">
                  <c:v>259.47199999999998</c:v>
                </c:pt>
                <c:pt idx="38607" formatCode="General">
                  <c:v>252.75299999999999</c:v>
                </c:pt>
                <c:pt idx="38608" formatCode="General">
                  <c:v>246.20400000000001</c:v>
                </c:pt>
                <c:pt idx="38609" formatCode="General">
                  <c:v>239.761</c:v>
                </c:pt>
                <c:pt idx="38610" formatCode="General">
                  <c:v>233.43100000000001</c:v>
                </c:pt>
                <c:pt idx="38611" formatCode="General">
                  <c:v>227.28899999999999</c:v>
                </c:pt>
                <c:pt idx="38612" formatCode="General">
                  <c:v>221.37299999999999</c:v>
                </c:pt>
                <c:pt idx="38613" formatCode="General">
                  <c:v>215.684</c:v>
                </c:pt>
                <c:pt idx="38614" formatCode="General">
                  <c:v>210.18799999999999</c:v>
                </c:pt>
                <c:pt idx="38615" formatCode="General">
                  <c:v>204.82</c:v>
                </c:pt>
                <c:pt idx="38616" formatCode="General">
                  <c:v>199.50700000000001</c:v>
                </c:pt>
                <c:pt idx="38617" formatCode="General">
                  <c:v>194.13800000000001</c:v>
                </c:pt>
                <c:pt idx="38618" formatCode="General">
                  <c:v>188.608</c:v>
                </c:pt>
                <c:pt idx="38619" formatCode="General">
                  <c:v>182.92</c:v>
                </c:pt>
                <c:pt idx="38620" formatCode="General">
                  <c:v>177.10300000000001</c:v>
                </c:pt>
                <c:pt idx="38621" formatCode="General">
                  <c:v>171.15</c:v>
                </c:pt>
                <c:pt idx="38622" formatCode="General">
                  <c:v>165.06700000000001</c:v>
                </c:pt>
                <c:pt idx="38623" formatCode="General">
                  <c:v>158.86600000000001</c:v>
                </c:pt>
                <c:pt idx="38624" formatCode="General">
                  <c:v>152.63300000000001</c:v>
                </c:pt>
                <c:pt idx="38625" formatCode="General">
                  <c:v>146.45699999999999</c:v>
                </c:pt>
                <c:pt idx="38626" formatCode="General">
                  <c:v>140.31100000000001</c:v>
                </c:pt>
                <c:pt idx="38627" formatCode="General">
                  <c:v>134.16</c:v>
                </c:pt>
                <c:pt idx="38628" formatCode="General">
                  <c:v>128.02099999999999</c:v>
                </c:pt>
                <c:pt idx="38629" formatCode="General">
                  <c:v>121.91800000000001</c:v>
                </c:pt>
                <c:pt idx="38630" formatCode="General">
                  <c:v>115.878</c:v>
                </c:pt>
                <c:pt idx="38631" formatCode="General">
                  <c:v>109.69199999999999</c:v>
                </c:pt>
                <c:pt idx="38632" formatCode="General">
                  <c:v>103.07</c:v>
                </c:pt>
                <c:pt idx="38633" formatCode="General">
                  <c:v>95.997799999999998</c:v>
                </c:pt>
                <c:pt idx="38634" formatCode="General">
                  <c:v>88.548900000000003</c:v>
                </c:pt>
                <c:pt idx="38635" formatCode="General">
                  <c:v>80.777199999999993</c:v>
                </c:pt>
                <c:pt idx="38636" formatCode="General">
                  <c:v>72.796899999999994</c:v>
                </c:pt>
                <c:pt idx="38637" formatCode="General">
                  <c:v>64.728099999999998</c:v>
                </c:pt>
                <c:pt idx="38638" formatCode="General">
                  <c:v>56.8155</c:v>
                </c:pt>
                <c:pt idx="38639" formatCode="General">
                  <c:v>49.301699999999997</c:v>
                </c:pt>
                <c:pt idx="38640" formatCode="General">
                  <c:v>42.218600000000002</c:v>
                </c:pt>
                <c:pt idx="38641" formatCode="General">
                  <c:v>35.521999999999998</c:v>
                </c:pt>
                <c:pt idx="38642" formatCode="General">
                  <c:v>29.105599999999999</c:v>
                </c:pt>
                <c:pt idx="38643" formatCode="General">
                  <c:v>22.933800000000002</c:v>
                </c:pt>
                <c:pt idx="38644" formatCode="General">
                  <c:v>17.0762</c:v>
                </c:pt>
                <c:pt idx="38645" formatCode="General">
                  <c:v>11.4877</c:v>
                </c:pt>
                <c:pt idx="38646" formatCode="General">
                  <c:v>6.0509700000000004</c:v>
                </c:pt>
                <c:pt idx="38647" formatCode="General">
                  <c:v>0.65112400000000004</c:v>
                </c:pt>
                <c:pt idx="38648" formatCode="General">
                  <c:v>-4.7906500000000003</c:v>
                </c:pt>
                <c:pt idx="38649" formatCode="General">
                  <c:v>-10.2852</c:v>
                </c:pt>
                <c:pt idx="38650" formatCode="General">
                  <c:v>-15.914300000000001</c:v>
                </c:pt>
                <c:pt idx="38651" formatCode="General">
                  <c:v>-21.802499999999998</c:v>
                </c:pt>
                <c:pt idx="38652" formatCode="General">
                  <c:v>-27.995200000000001</c:v>
                </c:pt>
                <c:pt idx="38653" formatCode="General">
                  <c:v>-34.527900000000002</c:v>
                </c:pt>
                <c:pt idx="38654" formatCode="General">
                  <c:v>-41.618899999999996</c:v>
                </c:pt>
                <c:pt idx="38655" formatCode="General">
                  <c:v>-49.394599999999997</c:v>
                </c:pt>
                <c:pt idx="38656" formatCode="General">
                  <c:v>-57.6845</c:v>
                </c:pt>
                <c:pt idx="38657" formatCode="General">
                  <c:v>-66.284000000000006</c:v>
                </c:pt>
                <c:pt idx="38658" formatCode="General">
                  <c:v>-75.059600000000003</c:v>
                </c:pt>
                <c:pt idx="38659" formatCode="General">
                  <c:v>-84.042299999999997</c:v>
                </c:pt>
                <c:pt idx="38660" formatCode="General">
                  <c:v>-93.270399999999995</c:v>
                </c:pt>
                <c:pt idx="38661" formatCode="General">
                  <c:v>-102.63</c:v>
                </c:pt>
                <c:pt idx="38662" formatCode="General">
                  <c:v>-111.99</c:v>
                </c:pt>
                <c:pt idx="38663" formatCode="General">
                  <c:v>-121.246</c:v>
                </c:pt>
                <c:pt idx="38664" formatCode="General">
                  <c:v>-130.28200000000001</c:v>
                </c:pt>
                <c:pt idx="38665" formatCode="General">
                  <c:v>-139.00399999999999</c:v>
                </c:pt>
                <c:pt idx="38666" formatCode="General">
                  <c:v>-147.274</c:v>
                </c:pt>
                <c:pt idx="38667" formatCode="General">
                  <c:v>-154.965</c:v>
                </c:pt>
                <c:pt idx="38668" formatCode="General">
                  <c:v>-162.04499999999999</c:v>
                </c:pt>
                <c:pt idx="38669" formatCode="General">
                  <c:v>-168.49600000000001</c:v>
                </c:pt>
                <c:pt idx="38670" formatCode="General">
                  <c:v>-174.31200000000001</c:v>
                </c:pt>
                <c:pt idx="38671" formatCode="General">
                  <c:v>-179.536</c:v>
                </c:pt>
                <c:pt idx="38672" formatCode="General">
                  <c:v>-184.233</c:v>
                </c:pt>
                <c:pt idx="38673" formatCode="General">
                  <c:v>-188.47200000000001</c:v>
                </c:pt>
                <c:pt idx="38674" formatCode="General">
                  <c:v>-192.32900000000001</c:v>
                </c:pt>
                <c:pt idx="38675" formatCode="General">
                  <c:v>-195.88200000000001</c:v>
                </c:pt>
                <c:pt idx="38676" formatCode="General">
                  <c:v>-199.19200000000001</c:v>
                </c:pt>
                <c:pt idx="38677" formatCode="General">
                  <c:v>-202.29400000000001</c:v>
                </c:pt>
                <c:pt idx="38678" formatCode="General">
                  <c:v>-205.196</c:v>
                </c:pt>
                <c:pt idx="38679" formatCode="General">
                  <c:v>-207.881</c:v>
                </c:pt>
                <c:pt idx="38680" formatCode="General">
                  <c:v>-210.23599999999999</c:v>
                </c:pt>
                <c:pt idx="38681" formatCode="General">
                  <c:v>-212.14099999999999</c:v>
                </c:pt>
                <c:pt idx="38682" formatCode="General">
                  <c:v>-213.53100000000001</c:v>
                </c:pt>
                <c:pt idx="38683" formatCode="General">
                  <c:v>-214.40799999999999</c:v>
                </c:pt>
                <c:pt idx="38684" formatCode="General">
                  <c:v>-214.85400000000001</c:v>
                </c:pt>
                <c:pt idx="38685" formatCode="General">
                  <c:v>-214.98</c:v>
                </c:pt>
                <c:pt idx="38686" formatCode="General">
                  <c:v>-214.89599999999999</c:v>
                </c:pt>
                <c:pt idx="38687" formatCode="General">
                  <c:v>-214.71100000000001</c:v>
                </c:pt>
                <c:pt idx="38688" formatCode="General">
                  <c:v>-214.495</c:v>
                </c:pt>
                <c:pt idx="38689" formatCode="General">
                  <c:v>-214.19300000000001</c:v>
                </c:pt>
                <c:pt idx="38690" formatCode="General">
                  <c:v>-213.702</c:v>
                </c:pt>
                <c:pt idx="38691" formatCode="General">
                  <c:v>-212.953</c:v>
                </c:pt>
                <c:pt idx="38692" formatCode="General">
                  <c:v>-211.89599999999999</c:v>
                </c:pt>
                <c:pt idx="38693" formatCode="General">
                  <c:v>-210.51400000000001</c:v>
                </c:pt>
                <c:pt idx="38694" formatCode="General">
                  <c:v>-208.87799999999999</c:v>
                </c:pt>
                <c:pt idx="38695" formatCode="General">
                  <c:v>-207.15299999999999</c:v>
                </c:pt>
                <c:pt idx="38696" formatCode="General">
                  <c:v>-205.61099999999999</c:v>
                </c:pt>
                <c:pt idx="38697" formatCode="General">
                  <c:v>-204.584</c:v>
                </c:pt>
                <c:pt idx="38698" formatCode="General">
                  <c:v>-204.35</c:v>
                </c:pt>
                <c:pt idx="38699" formatCode="General">
                  <c:v>-204.87200000000001</c:v>
                </c:pt>
                <c:pt idx="38700" formatCode="General">
                  <c:v>-205.959</c:v>
                </c:pt>
                <c:pt idx="38701" formatCode="General">
                  <c:v>-207.44399999999999</c:v>
                </c:pt>
                <c:pt idx="38702" formatCode="General">
                  <c:v>-209.19300000000001</c:v>
                </c:pt>
                <c:pt idx="38703" formatCode="General">
                  <c:v>-211.19300000000001</c:v>
                </c:pt>
                <c:pt idx="38704" formatCode="General">
                  <c:v>-213.42</c:v>
                </c:pt>
                <c:pt idx="38705" formatCode="General">
                  <c:v>-215.83699999999999</c:v>
                </c:pt>
                <c:pt idx="38706" formatCode="General">
                  <c:v>-218.38900000000001</c:v>
                </c:pt>
                <c:pt idx="38707" formatCode="General">
                  <c:v>-221.01400000000001</c:v>
                </c:pt>
                <c:pt idx="38708" formatCode="General">
                  <c:v>-223.642</c:v>
                </c:pt>
                <c:pt idx="38709" formatCode="General">
                  <c:v>-226.22200000000001</c:v>
                </c:pt>
                <c:pt idx="38710" formatCode="General">
                  <c:v>-228.74700000000001</c:v>
                </c:pt>
                <c:pt idx="38711" formatCode="General">
                  <c:v>-231.22399999999999</c:v>
                </c:pt>
                <c:pt idx="38712" formatCode="General">
                  <c:v>-233.654</c:v>
                </c:pt>
                <c:pt idx="38713" formatCode="General">
                  <c:v>-236.005</c:v>
                </c:pt>
                <c:pt idx="38714" formatCode="General">
                  <c:v>-238.24199999999999</c:v>
                </c:pt>
                <c:pt idx="38715" formatCode="General">
                  <c:v>-240.35599999999999</c:v>
                </c:pt>
                <c:pt idx="38716" formatCode="General">
                  <c:v>-242.31399999999999</c:v>
                </c:pt>
                <c:pt idx="38717" formatCode="General">
                  <c:v>-244.04900000000001</c:v>
                </c:pt>
                <c:pt idx="38718" formatCode="General">
                  <c:v>-245.476</c:v>
                </c:pt>
                <c:pt idx="38719" formatCode="General">
                  <c:v>-246.52199999999999</c:v>
                </c:pt>
                <c:pt idx="38720" formatCode="General">
                  <c:v>-247.27099999999999</c:v>
                </c:pt>
                <c:pt idx="38721" formatCode="General">
                  <c:v>-247.82</c:v>
                </c:pt>
                <c:pt idx="38722" formatCode="General">
                  <c:v>-248.11099999999999</c:v>
                </c:pt>
                <c:pt idx="38723" formatCode="General">
                  <c:v>-248.011</c:v>
                </c:pt>
                <c:pt idx="38724" formatCode="General">
                  <c:v>-247.38300000000001</c:v>
                </c:pt>
                <c:pt idx="38725" formatCode="General">
                  <c:v>-246.196</c:v>
                </c:pt>
                <c:pt idx="38726" formatCode="General">
                  <c:v>-244.489</c:v>
                </c:pt>
                <c:pt idx="38727" formatCode="General">
                  <c:v>-242.4</c:v>
                </c:pt>
                <c:pt idx="38728" formatCode="General">
                  <c:v>-240.07900000000001</c:v>
                </c:pt>
                <c:pt idx="38729" formatCode="General">
                  <c:v>-237.602</c:v>
                </c:pt>
                <c:pt idx="38730" formatCode="General">
                  <c:v>-235.03800000000001</c:v>
                </c:pt>
                <c:pt idx="38731" formatCode="General">
                  <c:v>-232.43799999999999</c:v>
                </c:pt>
                <c:pt idx="38732" formatCode="General">
                  <c:v>-229.76900000000001</c:v>
                </c:pt>
                <c:pt idx="38733" formatCode="General">
                  <c:v>-226.964</c:v>
                </c:pt>
                <c:pt idx="38734" formatCode="General">
                  <c:v>-223.983</c:v>
                </c:pt>
                <c:pt idx="38735" formatCode="General">
                  <c:v>-220.86600000000001</c:v>
                </c:pt>
                <c:pt idx="38736" formatCode="General">
                  <c:v>-217.78899999999999</c:v>
                </c:pt>
                <c:pt idx="38737" formatCode="General">
                  <c:v>-214.90700000000001</c:v>
                </c:pt>
                <c:pt idx="38738" formatCode="General">
                  <c:v>-212.304</c:v>
                </c:pt>
                <c:pt idx="38739" formatCode="General">
                  <c:v>-210.02</c:v>
                </c:pt>
                <c:pt idx="38740" formatCode="General">
                  <c:v>-208.08099999999999</c:v>
                </c:pt>
                <c:pt idx="38741" formatCode="General">
                  <c:v>-206.66399999999999</c:v>
                </c:pt>
                <c:pt idx="38742" formatCode="General">
                  <c:v>-205.93299999999999</c:v>
                </c:pt>
                <c:pt idx="38743" formatCode="General">
                  <c:v>-205.91300000000001</c:v>
                </c:pt>
                <c:pt idx="38744" formatCode="General">
                  <c:v>-206.696</c:v>
                </c:pt>
                <c:pt idx="38745" formatCode="General">
                  <c:v>-208.41900000000001</c:v>
                </c:pt>
                <c:pt idx="38746" formatCode="General">
                  <c:v>-210.86199999999999</c:v>
                </c:pt>
                <c:pt idx="38747" formatCode="General">
                  <c:v>-213.732</c:v>
                </c:pt>
                <c:pt idx="38748" formatCode="General">
                  <c:v>-217.065</c:v>
                </c:pt>
                <c:pt idx="38749" formatCode="General">
                  <c:v>-220.81700000000001</c:v>
                </c:pt>
                <c:pt idx="38750" formatCode="General">
                  <c:v>-224.77500000000001</c:v>
                </c:pt>
                <c:pt idx="38751" formatCode="General">
                  <c:v>-228.86099999999999</c:v>
                </c:pt>
                <c:pt idx="38752" formatCode="General">
                  <c:v>-233.119</c:v>
                </c:pt>
                <c:pt idx="38753" formatCode="General">
                  <c:v>-237.65299999999999</c:v>
                </c:pt>
                <c:pt idx="38754" formatCode="General">
                  <c:v>-242.54300000000001</c:v>
                </c:pt>
                <c:pt idx="38755" formatCode="General">
                  <c:v>-247.684</c:v>
                </c:pt>
                <c:pt idx="38756" formatCode="General">
                  <c:v>-252.86600000000001</c:v>
                </c:pt>
                <c:pt idx="38757" formatCode="General">
                  <c:v>-257.84300000000002</c:v>
                </c:pt>
                <c:pt idx="38758" formatCode="General">
                  <c:v>-262.40600000000001</c:v>
                </c:pt>
                <c:pt idx="38759" formatCode="General">
                  <c:v>-266.41199999999998</c:v>
                </c:pt>
                <c:pt idx="38760" formatCode="General">
                  <c:v>-269.80700000000002</c:v>
                </c:pt>
                <c:pt idx="38761" formatCode="General">
                  <c:v>-272.58300000000003</c:v>
                </c:pt>
                <c:pt idx="38762" formatCode="General">
                  <c:v>-274.77699999999999</c:v>
                </c:pt>
                <c:pt idx="38763" formatCode="General">
                  <c:v>-276.44600000000003</c:v>
                </c:pt>
                <c:pt idx="38764" formatCode="General">
                  <c:v>-277.63499999999999</c:v>
                </c:pt>
                <c:pt idx="38765" formatCode="General">
                  <c:v>-278.51400000000001</c:v>
                </c:pt>
                <c:pt idx="38766" formatCode="General">
                  <c:v>-279.30799999999999</c:v>
                </c:pt>
                <c:pt idx="38767" formatCode="General">
                  <c:v>-279.952</c:v>
                </c:pt>
                <c:pt idx="38768" formatCode="General">
                  <c:v>-280.27</c:v>
                </c:pt>
                <c:pt idx="38769" formatCode="General">
                  <c:v>-280.18700000000001</c:v>
                </c:pt>
                <c:pt idx="38770" formatCode="General">
                  <c:v>-279.71100000000001</c:v>
                </c:pt>
                <c:pt idx="38771" formatCode="General">
                  <c:v>-278.94799999999998</c:v>
                </c:pt>
                <c:pt idx="38772" formatCode="General">
                  <c:v>-278.077</c:v>
                </c:pt>
                <c:pt idx="38773" formatCode="General">
                  <c:v>-277.274</c:v>
                </c:pt>
                <c:pt idx="38774" formatCode="General">
                  <c:v>-276.44099999999997</c:v>
                </c:pt>
                <c:pt idx="38775" formatCode="General">
                  <c:v>-275.41899999999998</c:v>
                </c:pt>
                <c:pt idx="38776" formatCode="General">
                  <c:v>-274.14100000000002</c:v>
                </c:pt>
                <c:pt idx="38777" formatCode="General">
                  <c:v>-272.53300000000002</c:v>
                </c:pt>
                <c:pt idx="38778" formatCode="General">
                  <c:v>-270.553</c:v>
                </c:pt>
                <c:pt idx="38779" formatCode="General">
                  <c:v>-268.298</c:v>
                </c:pt>
                <c:pt idx="38780" formatCode="General">
                  <c:v>-265.92899999999997</c:v>
                </c:pt>
                <c:pt idx="38781" formatCode="General">
                  <c:v>-263.59699999999998</c:v>
                </c:pt>
                <c:pt idx="38782" formatCode="General">
                  <c:v>-261.39999999999998</c:v>
                </c:pt>
                <c:pt idx="38783" formatCode="General">
                  <c:v>-259.28800000000001</c:v>
                </c:pt>
                <c:pt idx="38784" formatCode="General">
                  <c:v>-257.21699999999998</c:v>
                </c:pt>
                <c:pt idx="38785" formatCode="General">
                  <c:v>-255.185</c:v>
                </c:pt>
                <c:pt idx="38786" formatCode="General">
                  <c:v>-253.148</c:v>
                </c:pt>
                <c:pt idx="38787" formatCode="General">
                  <c:v>-251.06899999999999</c:v>
                </c:pt>
                <c:pt idx="38788" formatCode="General">
                  <c:v>-249.22499999999999</c:v>
                </c:pt>
                <c:pt idx="38789" formatCode="General">
                  <c:v>-247.80600000000001</c:v>
                </c:pt>
                <c:pt idx="38790" formatCode="General">
                  <c:v>-246.624</c:v>
                </c:pt>
                <c:pt idx="38791" formatCode="General">
                  <c:v>-245.566</c:v>
                </c:pt>
                <c:pt idx="38792" formatCode="General">
                  <c:v>-244.61699999999999</c:v>
                </c:pt>
                <c:pt idx="38793" formatCode="General">
                  <c:v>-243.77500000000001</c:v>
                </c:pt>
                <c:pt idx="38794" formatCode="General">
                  <c:v>-243.042</c:v>
                </c:pt>
                <c:pt idx="38795" formatCode="General">
                  <c:v>-242.43899999999999</c:v>
                </c:pt>
                <c:pt idx="38796" formatCode="General">
                  <c:v>-241.94300000000001</c:v>
                </c:pt>
                <c:pt idx="38797" formatCode="General">
                  <c:v>-241.43600000000001</c:v>
                </c:pt>
                <c:pt idx="38798" formatCode="General">
                  <c:v>-240.79300000000001</c:v>
                </c:pt>
                <c:pt idx="38799" formatCode="General">
                  <c:v>-239.916</c:v>
                </c:pt>
                <c:pt idx="38800" formatCode="General">
                  <c:v>-238.81100000000001</c:v>
                </c:pt>
                <c:pt idx="38801" formatCode="General">
                  <c:v>-237.52500000000001</c:v>
                </c:pt>
                <c:pt idx="38802" formatCode="General">
                  <c:v>-236.05500000000001</c:v>
                </c:pt>
                <c:pt idx="38803" formatCode="General">
                  <c:v>-234.41399999999999</c:v>
                </c:pt>
                <c:pt idx="38804" formatCode="General">
                  <c:v>-232.64599999999999</c:v>
                </c:pt>
                <c:pt idx="38805" formatCode="General">
                  <c:v>-230.756</c:v>
                </c:pt>
                <c:pt idx="38806" formatCode="General">
                  <c:v>-228.71700000000001</c:v>
                </c:pt>
                <c:pt idx="38807" formatCode="General">
                  <c:v>-226.57900000000001</c:v>
                </c:pt>
                <c:pt idx="38808" formatCode="General">
                  <c:v>-224.405</c:v>
                </c:pt>
                <c:pt idx="38809" formatCode="General">
                  <c:v>-222.21799999999999</c:v>
                </c:pt>
                <c:pt idx="38810" formatCode="General">
                  <c:v>-220.047</c:v>
                </c:pt>
                <c:pt idx="38811" formatCode="General">
                  <c:v>-217.93</c:v>
                </c:pt>
                <c:pt idx="38812" formatCode="General">
                  <c:v>-215.851</c:v>
                </c:pt>
                <c:pt idx="38813" formatCode="General">
                  <c:v>-213.74600000000001</c:v>
                </c:pt>
                <c:pt idx="38814" formatCode="General">
                  <c:v>-211.35900000000001</c:v>
                </c:pt>
                <c:pt idx="38815" formatCode="General">
                  <c:v>-208.47</c:v>
                </c:pt>
                <c:pt idx="38816" formatCode="General">
                  <c:v>-205.155</c:v>
                </c:pt>
                <c:pt idx="38817" formatCode="General">
                  <c:v>-201.45500000000001</c:v>
                </c:pt>
                <c:pt idx="38818" formatCode="General">
                  <c:v>-197.32499999999999</c:v>
                </c:pt>
                <c:pt idx="38819" formatCode="General">
                  <c:v>-192.779</c:v>
                </c:pt>
                <c:pt idx="38820" formatCode="General">
                  <c:v>-187.874</c:v>
                </c:pt>
                <c:pt idx="38821" formatCode="General">
                  <c:v>-182.61799999999999</c:v>
                </c:pt>
                <c:pt idx="38822" formatCode="General">
                  <c:v>-177.017</c:v>
                </c:pt>
                <c:pt idx="38823" formatCode="General">
                  <c:v>-171.14500000000001</c:v>
                </c:pt>
                <c:pt idx="38824" formatCode="General">
                  <c:v>-165.06800000000001</c:v>
                </c:pt>
                <c:pt idx="38825" formatCode="General">
                  <c:v>-158.82</c:v>
                </c:pt>
                <c:pt idx="38826" formatCode="General">
                  <c:v>-152.43799999999999</c:v>
                </c:pt>
                <c:pt idx="38827" formatCode="General">
                  <c:v>-145.958</c:v>
                </c:pt>
                <c:pt idx="38828" formatCode="General">
                  <c:v>-139.44200000000001</c:v>
                </c:pt>
                <c:pt idx="38829" formatCode="General">
                  <c:v>-132.94900000000001</c:v>
                </c:pt>
                <c:pt idx="38830" formatCode="General">
                  <c:v>-126.527</c:v>
                </c:pt>
                <c:pt idx="38831" formatCode="General">
                  <c:v>-120.22799999999999</c:v>
                </c:pt>
                <c:pt idx="38832" formatCode="General">
                  <c:v>-114.11</c:v>
                </c:pt>
                <c:pt idx="38833" formatCode="General">
                  <c:v>-108.148</c:v>
                </c:pt>
                <c:pt idx="38834" formatCode="General">
                  <c:v>-102.295</c:v>
                </c:pt>
                <c:pt idx="38835" formatCode="General">
                  <c:v>-96.614900000000006</c:v>
                </c:pt>
                <c:pt idx="38836" formatCode="General">
                  <c:v>-91.210400000000007</c:v>
                </c:pt>
                <c:pt idx="38837" formatCode="General">
                  <c:v>-86.170100000000005</c:v>
                </c:pt>
                <c:pt idx="38838" formatCode="General">
                  <c:v>-81.5017</c:v>
                </c:pt>
                <c:pt idx="38839" formatCode="General">
                  <c:v>-77.132400000000004</c:v>
                </c:pt>
                <c:pt idx="38840" formatCode="General">
                  <c:v>-73.009100000000004</c:v>
                </c:pt>
                <c:pt idx="38841" formatCode="General">
                  <c:v>-69.090800000000002</c:v>
                </c:pt>
                <c:pt idx="38842" formatCode="General">
                  <c:v>-65.319699999999997</c:v>
                </c:pt>
                <c:pt idx="38843" formatCode="General">
                  <c:v>-61.634</c:v>
                </c:pt>
                <c:pt idx="38844" formatCode="General">
                  <c:v>-57.985599999999998</c:v>
                </c:pt>
                <c:pt idx="38845" formatCode="General">
                  <c:v>-54.3401</c:v>
                </c:pt>
                <c:pt idx="38846" formatCode="General">
                  <c:v>-50.678600000000003</c:v>
                </c:pt>
                <c:pt idx="38847" formatCode="General">
                  <c:v>-47.039900000000003</c:v>
                </c:pt>
                <c:pt idx="38848" formatCode="General">
                  <c:v>-43.473100000000002</c:v>
                </c:pt>
                <c:pt idx="38849" formatCode="General">
                  <c:v>-39.988900000000001</c:v>
                </c:pt>
                <c:pt idx="38850" formatCode="General">
                  <c:v>-36.550899999999999</c:v>
                </c:pt>
                <c:pt idx="38851" formatCode="General">
                  <c:v>-33.049500000000002</c:v>
                </c:pt>
                <c:pt idx="38852" formatCode="General">
                  <c:v>-29.3508</c:v>
                </c:pt>
                <c:pt idx="38853" formatCode="General">
                  <c:v>-25.340900000000001</c:v>
                </c:pt>
                <c:pt idx="38854" formatCode="General">
                  <c:v>-21.0002</c:v>
                </c:pt>
                <c:pt idx="38855" formatCode="General">
                  <c:v>-16.361499999999999</c:v>
                </c:pt>
                <c:pt idx="38856" formatCode="General">
                  <c:v>-11.502800000000001</c:v>
                </c:pt>
                <c:pt idx="38857" formatCode="General">
                  <c:v>-6.5020199999999999</c:v>
                </c:pt>
                <c:pt idx="38858" formatCode="General">
                  <c:v>-1.3801300000000001</c:v>
                </c:pt>
                <c:pt idx="38859" formatCode="General">
                  <c:v>3.8612199999999999</c:v>
                </c:pt>
                <c:pt idx="38860" formatCode="General">
                  <c:v>9.2285900000000005</c:v>
                </c:pt>
                <c:pt idx="38861" formatCode="General">
                  <c:v>14.7859</c:v>
                </c:pt>
                <c:pt idx="38862" formatCode="General">
                  <c:v>20.587499999999999</c:v>
                </c:pt>
                <c:pt idx="38863" formatCode="General">
                  <c:v>26.587800000000001</c:v>
                </c:pt>
                <c:pt idx="38864" formatCode="General">
                  <c:v>32.752699999999997</c:v>
                </c:pt>
                <c:pt idx="38865" formatCode="General">
                  <c:v>39.080500000000001</c:v>
                </c:pt>
                <c:pt idx="38866" formatCode="General">
                  <c:v>45.545900000000003</c:v>
                </c:pt>
                <c:pt idx="38867" formatCode="General">
                  <c:v>52.097499999999997</c:v>
                </c:pt>
                <c:pt idx="38868" formatCode="General">
                  <c:v>58.635100000000001</c:v>
                </c:pt>
                <c:pt idx="38869" formatCode="General">
                  <c:v>65.069500000000005</c:v>
                </c:pt>
                <c:pt idx="38870" formatCode="General">
                  <c:v>71.375399999999999</c:v>
                </c:pt>
                <c:pt idx="38871" formatCode="General">
                  <c:v>77.523600000000002</c:v>
                </c:pt>
                <c:pt idx="38872" formatCode="General">
                  <c:v>83.48</c:v>
                </c:pt>
                <c:pt idx="38873" formatCode="General">
                  <c:v>89.365499999999997</c:v>
                </c:pt>
                <c:pt idx="38874" formatCode="General">
                  <c:v>95.357399999999998</c:v>
                </c:pt>
                <c:pt idx="38875" formatCode="General">
                  <c:v>101.536</c:v>
                </c:pt>
                <c:pt idx="38876" formatCode="General">
                  <c:v>107.90300000000001</c:v>
                </c:pt>
                <c:pt idx="38877" formatCode="General">
                  <c:v>114.3</c:v>
                </c:pt>
                <c:pt idx="38878" formatCode="General">
                  <c:v>120.589</c:v>
                </c:pt>
                <c:pt idx="38879" formatCode="General">
                  <c:v>126.738</c:v>
                </c:pt>
                <c:pt idx="38880" formatCode="General">
                  <c:v>132.67400000000001</c:v>
                </c:pt>
                <c:pt idx="38881" formatCode="General">
                  <c:v>138.316</c:v>
                </c:pt>
                <c:pt idx="38882" formatCode="General">
                  <c:v>143.59700000000001</c:v>
                </c:pt>
                <c:pt idx="38883" formatCode="General">
                  <c:v>148.54300000000001</c:v>
                </c:pt>
                <c:pt idx="38884" formatCode="General">
                  <c:v>153.36199999999999</c:v>
                </c:pt>
                <c:pt idx="38885" formatCode="General">
                  <c:v>158.27099999999999</c:v>
                </c:pt>
                <c:pt idx="38886" formatCode="General">
                  <c:v>163.41200000000001</c:v>
                </c:pt>
                <c:pt idx="38887" formatCode="General">
                  <c:v>168.83199999999999</c:v>
                </c:pt>
                <c:pt idx="38888" formatCode="General">
                  <c:v>174.511</c:v>
                </c:pt>
                <c:pt idx="38889" formatCode="General">
                  <c:v>180.29300000000001</c:v>
                </c:pt>
                <c:pt idx="38890" formatCode="General">
                  <c:v>185.929</c:v>
                </c:pt>
                <c:pt idx="38891" formatCode="General">
                  <c:v>191.19900000000001</c:v>
                </c:pt>
                <c:pt idx="38892" formatCode="General">
                  <c:v>195.97900000000001</c:v>
                </c:pt>
                <c:pt idx="38893" formatCode="General">
                  <c:v>200.26</c:v>
                </c:pt>
                <c:pt idx="38894" formatCode="General">
                  <c:v>204.19200000000001</c:v>
                </c:pt>
                <c:pt idx="38895" formatCode="General">
                  <c:v>207.946</c:v>
                </c:pt>
                <c:pt idx="38896" formatCode="General">
                  <c:v>211.523</c:v>
                </c:pt>
                <c:pt idx="38897" formatCode="General">
                  <c:v>214.93799999999999</c:v>
                </c:pt>
                <c:pt idx="38898" formatCode="General">
                  <c:v>218.27799999999999</c:v>
                </c:pt>
                <c:pt idx="38899" formatCode="General">
                  <c:v>221.66900000000001</c:v>
                </c:pt>
                <c:pt idx="38900" formatCode="General">
                  <c:v>225.24100000000001</c:v>
                </c:pt>
                <c:pt idx="38901" formatCode="General">
                  <c:v>228.92400000000001</c:v>
                </c:pt>
                <c:pt idx="38902" formatCode="General">
                  <c:v>232.57</c:v>
                </c:pt>
                <c:pt idx="38903" formatCode="General">
                  <c:v>236.06200000000001</c:v>
                </c:pt>
                <c:pt idx="38904" formatCode="General">
                  <c:v>239.38800000000001</c:v>
                </c:pt>
                <c:pt idx="38905" formatCode="General">
                  <c:v>242.72</c:v>
                </c:pt>
                <c:pt idx="38906" formatCode="General">
                  <c:v>246.20099999999999</c:v>
                </c:pt>
                <c:pt idx="38907" formatCode="General">
                  <c:v>249.911</c:v>
                </c:pt>
                <c:pt idx="38908" formatCode="General">
                  <c:v>253.80600000000001</c:v>
                </c:pt>
                <c:pt idx="38909" formatCode="General">
                  <c:v>257.774</c:v>
                </c:pt>
                <c:pt idx="38910" formatCode="General">
                  <c:v>261.58699999999999</c:v>
                </c:pt>
                <c:pt idx="38911" formatCode="General">
                  <c:v>265.14999999999998</c:v>
                </c:pt>
                <c:pt idx="38912" formatCode="General">
                  <c:v>268.61200000000002</c:v>
                </c:pt>
                <c:pt idx="38913" formatCode="General">
                  <c:v>272.02</c:v>
                </c:pt>
                <c:pt idx="38914" formatCode="General">
                  <c:v>275.34199999999998</c:v>
                </c:pt>
                <c:pt idx="38915" formatCode="General">
                  <c:v>278.536</c:v>
                </c:pt>
                <c:pt idx="38916" formatCode="General">
                  <c:v>281.58800000000002</c:v>
                </c:pt>
                <c:pt idx="38917" formatCode="General">
                  <c:v>284.57299999999998</c:v>
                </c:pt>
                <c:pt idx="38918" formatCode="General">
                  <c:v>287.58100000000002</c:v>
                </c:pt>
                <c:pt idx="38919" formatCode="General">
                  <c:v>290.68</c:v>
                </c:pt>
                <c:pt idx="38920" formatCode="General">
                  <c:v>293.935</c:v>
                </c:pt>
                <c:pt idx="38921" formatCode="General">
                  <c:v>297.39</c:v>
                </c:pt>
                <c:pt idx="38922" formatCode="General">
                  <c:v>300.91000000000003</c:v>
                </c:pt>
                <c:pt idx="38923" formatCode="General">
                  <c:v>304.34699999999998</c:v>
                </c:pt>
                <c:pt idx="38924" formatCode="General">
                  <c:v>307.70499999999998</c:v>
                </c:pt>
                <c:pt idx="38925" formatCode="General">
                  <c:v>310.97199999999998</c:v>
                </c:pt>
                <c:pt idx="38926" formatCode="General">
                  <c:v>314.10500000000002</c:v>
                </c:pt>
                <c:pt idx="38927" formatCode="General">
                  <c:v>317.06200000000001</c:v>
                </c:pt>
                <c:pt idx="38928" formatCode="General">
                  <c:v>319.82100000000003</c:v>
                </c:pt>
                <c:pt idx="38929" formatCode="General">
                  <c:v>322.52199999999999</c:v>
                </c:pt>
                <c:pt idx="38930" formatCode="General">
                  <c:v>325.29700000000003</c:v>
                </c:pt>
                <c:pt idx="38931" formatCode="General">
                  <c:v>328.10500000000002</c:v>
                </c:pt>
                <c:pt idx="38932" formatCode="General">
                  <c:v>330.81400000000002</c:v>
                </c:pt>
                <c:pt idx="38933" formatCode="General">
                  <c:v>333.23899999999998</c:v>
                </c:pt>
                <c:pt idx="38934" formatCode="General">
                  <c:v>335.35700000000003</c:v>
                </c:pt>
                <c:pt idx="38935" formatCode="General">
                  <c:v>337.27600000000001</c:v>
                </c:pt>
                <c:pt idx="38936" formatCode="General">
                  <c:v>339.214</c:v>
                </c:pt>
                <c:pt idx="38937" formatCode="General">
                  <c:v>341.34500000000003</c:v>
                </c:pt>
                <c:pt idx="38938" formatCode="General">
                  <c:v>343.65</c:v>
                </c:pt>
                <c:pt idx="38939" formatCode="General">
                  <c:v>346.07400000000001</c:v>
                </c:pt>
                <c:pt idx="38940" formatCode="General">
                  <c:v>348.55599999999998</c:v>
                </c:pt>
                <c:pt idx="38941" formatCode="General">
                  <c:v>351.04</c:v>
                </c:pt>
                <c:pt idx="38942" formatCode="General">
                  <c:v>353.48</c:v>
                </c:pt>
                <c:pt idx="38943" formatCode="General">
                  <c:v>355.82799999999997</c:v>
                </c:pt>
                <c:pt idx="38944" formatCode="General">
                  <c:v>358.00700000000001</c:v>
                </c:pt>
                <c:pt idx="38945" formatCode="General">
                  <c:v>359.92700000000002</c:v>
                </c:pt>
                <c:pt idx="38946" formatCode="General">
                  <c:v>361.50099999999998</c:v>
                </c:pt>
                <c:pt idx="38947" formatCode="General">
                  <c:v>362.66699999999997</c:v>
                </c:pt>
                <c:pt idx="38948" formatCode="General">
                  <c:v>363.423</c:v>
                </c:pt>
                <c:pt idx="38949" formatCode="General">
                  <c:v>363.78500000000003</c:v>
                </c:pt>
                <c:pt idx="38950" formatCode="General">
                  <c:v>363.77499999999998</c:v>
                </c:pt>
                <c:pt idx="38951" formatCode="General">
                  <c:v>363.41699999999997</c:v>
                </c:pt>
                <c:pt idx="38952" formatCode="General">
                  <c:v>362.73700000000002</c:v>
                </c:pt>
                <c:pt idx="38953" formatCode="General">
                  <c:v>361.81</c:v>
                </c:pt>
                <c:pt idx="38954" formatCode="General">
                  <c:v>360.74299999999999</c:v>
                </c:pt>
                <c:pt idx="38955" formatCode="General">
                  <c:v>359.625</c:v>
                </c:pt>
                <c:pt idx="38956" formatCode="General">
                  <c:v>358.52300000000002</c:v>
                </c:pt>
                <c:pt idx="38957" formatCode="General">
                  <c:v>357.45600000000002</c:v>
                </c:pt>
                <c:pt idx="38958" formatCode="General">
                  <c:v>356.45800000000003</c:v>
                </c:pt>
                <c:pt idx="38959" formatCode="General">
                  <c:v>355.58300000000003</c:v>
                </c:pt>
                <c:pt idx="38960" formatCode="General">
                  <c:v>354.892</c:v>
                </c:pt>
                <c:pt idx="38961" formatCode="General">
                  <c:v>354.43599999999998</c:v>
                </c:pt>
                <c:pt idx="38962" formatCode="General">
                  <c:v>354.15600000000001</c:v>
                </c:pt>
                <c:pt idx="38963" formatCode="General">
                  <c:v>353.94900000000001</c:v>
                </c:pt>
                <c:pt idx="38964" formatCode="General">
                  <c:v>353.71300000000002</c:v>
                </c:pt>
                <c:pt idx="38965" formatCode="General">
                  <c:v>353.423</c:v>
                </c:pt>
                <c:pt idx="38966" formatCode="General">
                  <c:v>353.20400000000001</c:v>
                </c:pt>
                <c:pt idx="38967" formatCode="General">
                  <c:v>353.13200000000001</c:v>
                </c:pt>
                <c:pt idx="38968" formatCode="General">
                  <c:v>353.22199999999998</c:v>
                </c:pt>
                <c:pt idx="38969" formatCode="General">
                  <c:v>353.54599999999999</c:v>
                </c:pt>
                <c:pt idx="38970" formatCode="General">
                  <c:v>354.15</c:v>
                </c:pt>
                <c:pt idx="38971" formatCode="General">
                  <c:v>354.959</c:v>
                </c:pt>
                <c:pt idx="38972" formatCode="General">
                  <c:v>355.82799999999997</c:v>
                </c:pt>
                <c:pt idx="38973" formatCode="General">
                  <c:v>356.577</c:v>
                </c:pt>
                <c:pt idx="38974" formatCode="General">
                  <c:v>357.06200000000001</c:v>
                </c:pt>
                <c:pt idx="38975" formatCode="General">
                  <c:v>357.18799999999999</c:v>
                </c:pt>
                <c:pt idx="38976" formatCode="General">
                  <c:v>356.822</c:v>
                </c:pt>
                <c:pt idx="38977" formatCode="General">
                  <c:v>355.86</c:v>
                </c:pt>
                <c:pt idx="38978" formatCode="General">
                  <c:v>354.30500000000001</c:v>
                </c:pt>
                <c:pt idx="38979" formatCode="General">
                  <c:v>352.19499999999999</c:v>
                </c:pt>
                <c:pt idx="38980" formatCode="General">
                  <c:v>349.58499999999998</c:v>
                </c:pt>
                <c:pt idx="38981" formatCode="General">
                  <c:v>346.548</c:v>
                </c:pt>
                <c:pt idx="38982" formatCode="General">
                  <c:v>343.15</c:v>
                </c:pt>
                <c:pt idx="38983" formatCode="General">
                  <c:v>339.41699999999997</c:v>
                </c:pt>
                <c:pt idx="38984" formatCode="General">
                  <c:v>335.38900000000001</c:v>
                </c:pt>
                <c:pt idx="38985" formatCode="General">
                  <c:v>331.15199999999999</c:v>
                </c:pt>
                <c:pt idx="38986" formatCode="General">
                  <c:v>326.774</c:v>
                </c:pt>
                <c:pt idx="38987" formatCode="General">
                  <c:v>322.29500000000002</c:v>
                </c:pt>
                <c:pt idx="38988" formatCode="General">
                  <c:v>317.851</c:v>
                </c:pt>
                <c:pt idx="38989" formatCode="General">
                  <c:v>313.61799999999999</c:v>
                </c:pt>
                <c:pt idx="38990" formatCode="General">
                  <c:v>309.73399999999998</c:v>
                </c:pt>
                <c:pt idx="38991" formatCode="General">
                  <c:v>306.24200000000002</c:v>
                </c:pt>
                <c:pt idx="38992" formatCode="General">
                  <c:v>303.05900000000003</c:v>
                </c:pt>
                <c:pt idx="38993" formatCode="General">
                  <c:v>300.20100000000002</c:v>
                </c:pt>
                <c:pt idx="38994" formatCode="General">
                  <c:v>297.76100000000002</c:v>
                </c:pt>
                <c:pt idx="38995" formatCode="General">
                  <c:v>295.72699999999998</c:v>
                </c:pt>
                <c:pt idx="38996" formatCode="General">
                  <c:v>294.02600000000001</c:v>
                </c:pt>
                <c:pt idx="38997" formatCode="General">
                  <c:v>292.529</c:v>
                </c:pt>
                <c:pt idx="38998" formatCode="General">
                  <c:v>291.10199999999998</c:v>
                </c:pt>
                <c:pt idx="38999" formatCode="General">
                  <c:v>289.66199999999998</c:v>
                </c:pt>
                <c:pt idx="39000" formatCode="General">
                  <c:v>288.16899999999998</c:v>
                </c:pt>
                <c:pt idx="39001" formatCode="General">
                  <c:v>286.61500000000001</c:v>
                </c:pt>
                <c:pt idx="39002" formatCode="General">
                  <c:v>284.988</c:v>
                </c:pt>
                <c:pt idx="39003" formatCode="General">
                  <c:v>283.262</c:v>
                </c:pt>
                <c:pt idx="39004" formatCode="General">
                  <c:v>281.37799999999999</c:v>
                </c:pt>
                <c:pt idx="39005" formatCode="General">
                  <c:v>279.339</c:v>
                </c:pt>
                <c:pt idx="39006" formatCode="General">
                  <c:v>277.24400000000003</c:v>
                </c:pt>
                <c:pt idx="39007" formatCode="General">
                  <c:v>275.16399999999999</c:v>
                </c:pt>
                <c:pt idx="39008" formatCode="General">
                  <c:v>273.125</c:v>
                </c:pt>
                <c:pt idx="39009" formatCode="General">
                  <c:v>271.072</c:v>
                </c:pt>
                <c:pt idx="39010" formatCode="General">
                  <c:v>268.93200000000002</c:v>
                </c:pt>
                <c:pt idx="39011" formatCode="General">
                  <c:v>266.67500000000001</c:v>
                </c:pt>
                <c:pt idx="39012" formatCode="General">
                  <c:v>264.25099999999998</c:v>
                </c:pt>
                <c:pt idx="39013" formatCode="General">
                  <c:v>261.59500000000003</c:v>
                </c:pt>
                <c:pt idx="39014" formatCode="General">
                  <c:v>258.70299999999997</c:v>
                </c:pt>
                <c:pt idx="39015" formatCode="General">
                  <c:v>255.60599999999999</c:v>
                </c:pt>
                <c:pt idx="39016" formatCode="General">
                  <c:v>252.398</c:v>
                </c:pt>
                <c:pt idx="39017" formatCode="General">
                  <c:v>249.143</c:v>
                </c:pt>
                <c:pt idx="39018" formatCode="General">
                  <c:v>245.75399999999999</c:v>
                </c:pt>
                <c:pt idx="39019" formatCode="General">
                  <c:v>242.16300000000001</c:v>
                </c:pt>
                <c:pt idx="39020" formatCode="General">
                  <c:v>238.375</c:v>
                </c:pt>
                <c:pt idx="39021" formatCode="General">
                  <c:v>234.49199999999999</c:v>
                </c:pt>
                <c:pt idx="39022" formatCode="General">
                  <c:v>230.66</c:v>
                </c:pt>
                <c:pt idx="39023" formatCode="General">
                  <c:v>226.95099999999999</c:v>
                </c:pt>
                <c:pt idx="39024" formatCode="General">
                  <c:v>223.41499999999999</c:v>
                </c:pt>
                <c:pt idx="39025" formatCode="General">
                  <c:v>220.108</c:v>
                </c:pt>
                <c:pt idx="39026" formatCode="General">
                  <c:v>216.97</c:v>
                </c:pt>
                <c:pt idx="39027" formatCode="General">
                  <c:v>213.851</c:v>
                </c:pt>
                <c:pt idx="39028" formatCode="General">
                  <c:v>210.66499999999999</c:v>
                </c:pt>
                <c:pt idx="39029" formatCode="General">
                  <c:v>207.387</c:v>
                </c:pt>
                <c:pt idx="39030" formatCode="General">
                  <c:v>204.13900000000001</c:v>
                </c:pt>
                <c:pt idx="39031" formatCode="General">
                  <c:v>201.06700000000001</c:v>
                </c:pt>
                <c:pt idx="39032" formatCode="General">
                  <c:v>198.25</c:v>
                </c:pt>
                <c:pt idx="39033" formatCode="General">
                  <c:v>195.62200000000001</c:v>
                </c:pt>
                <c:pt idx="39034" formatCode="General">
                  <c:v>193.011</c:v>
                </c:pt>
                <c:pt idx="39035" formatCode="General">
                  <c:v>190.33099999999999</c:v>
                </c:pt>
                <c:pt idx="39036" formatCode="General">
                  <c:v>187.548</c:v>
                </c:pt>
                <c:pt idx="39037" formatCode="General">
                  <c:v>184.65100000000001</c:v>
                </c:pt>
                <c:pt idx="39038" formatCode="General">
                  <c:v>181.60400000000001</c:v>
                </c:pt>
                <c:pt idx="39039" formatCode="General">
                  <c:v>178.31899999999999</c:v>
                </c:pt>
                <c:pt idx="39040" formatCode="General">
                  <c:v>174.791</c:v>
                </c:pt>
                <c:pt idx="39041" formatCode="General">
                  <c:v>171.09299999999999</c:v>
                </c:pt>
                <c:pt idx="39042" formatCode="General">
                  <c:v>167.29300000000001</c:v>
                </c:pt>
                <c:pt idx="39043" formatCode="General">
                  <c:v>163.435</c:v>
                </c:pt>
                <c:pt idx="39044" formatCode="General">
                  <c:v>159.44499999999999</c:v>
                </c:pt>
                <c:pt idx="39045" formatCode="General">
                  <c:v>155.18899999999999</c:v>
                </c:pt>
                <c:pt idx="39046" formatCode="General">
                  <c:v>150.55199999999999</c:v>
                </c:pt>
                <c:pt idx="39047" formatCode="General">
                  <c:v>145.59299999999999</c:v>
                </c:pt>
                <c:pt idx="39048" formatCode="General">
                  <c:v>140.47800000000001</c:v>
                </c:pt>
                <c:pt idx="39049" formatCode="General">
                  <c:v>135.30099999999999</c:v>
                </c:pt>
                <c:pt idx="39050" formatCode="General">
                  <c:v>130.11600000000001</c:v>
                </c:pt>
                <c:pt idx="39051" formatCode="General">
                  <c:v>124.928</c:v>
                </c:pt>
                <c:pt idx="39052" formatCode="General">
                  <c:v>119.693</c:v>
                </c:pt>
                <c:pt idx="39053" formatCode="General">
                  <c:v>114.30500000000001</c:v>
                </c:pt>
                <c:pt idx="39054" formatCode="General">
                  <c:v>108.71299999999999</c:v>
                </c:pt>
                <c:pt idx="39055" formatCode="General">
                  <c:v>102.944</c:v>
                </c:pt>
                <c:pt idx="39056" formatCode="General">
                  <c:v>97.163399999999996</c:v>
                </c:pt>
                <c:pt idx="39057" formatCode="General">
                  <c:v>91.549099999999996</c:v>
                </c:pt>
                <c:pt idx="39058" formatCode="General">
                  <c:v>86.170199999999994</c:v>
                </c:pt>
                <c:pt idx="39059" formatCode="General">
                  <c:v>81.064499999999995</c:v>
                </c:pt>
                <c:pt idx="39060" formatCode="General">
                  <c:v>76.223200000000006</c:v>
                </c:pt>
                <c:pt idx="39061" formatCode="General">
                  <c:v>71.714399999999998</c:v>
                </c:pt>
                <c:pt idx="39062" formatCode="General">
                  <c:v>67.637900000000002</c:v>
                </c:pt>
                <c:pt idx="39063" formatCode="General">
                  <c:v>63.881599999999999</c:v>
                </c:pt>
                <c:pt idx="39064" formatCode="General">
                  <c:v>60.254800000000003</c:v>
                </c:pt>
                <c:pt idx="39065" formatCode="General">
                  <c:v>56.557400000000001</c:v>
                </c:pt>
                <c:pt idx="39066" formatCode="General">
                  <c:v>52.6372</c:v>
                </c:pt>
                <c:pt idx="39067" formatCode="General">
                  <c:v>48.482399999999998</c:v>
                </c:pt>
                <c:pt idx="39068" formatCode="General">
                  <c:v>44.093600000000002</c:v>
                </c:pt>
                <c:pt idx="39069" formatCode="General">
                  <c:v>39.479100000000003</c:v>
                </c:pt>
                <c:pt idx="39070" formatCode="General">
                  <c:v>34.681699999999999</c:v>
                </c:pt>
                <c:pt idx="39071" formatCode="General">
                  <c:v>29.7624</c:v>
                </c:pt>
                <c:pt idx="39072" formatCode="General">
                  <c:v>24.777899999999999</c:v>
                </c:pt>
                <c:pt idx="39073" formatCode="General">
                  <c:v>19.763100000000001</c:v>
                </c:pt>
                <c:pt idx="39074" formatCode="General">
                  <c:v>14.712899999999999</c:v>
                </c:pt>
                <c:pt idx="39075" formatCode="General">
                  <c:v>9.5799900000000004</c:v>
                </c:pt>
                <c:pt idx="39076" formatCode="General">
                  <c:v>4.3086599999999997</c:v>
                </c:pt>
                <c:pt idx="39077" formatCode="General">
                  <c:v>-1.09128</c:v>
                </c:pt>
                <c:pt idx="39078" formatCode="General">
                  <c:v>-6.5517300000000001</c:v>
                </c:pt>
                <c:pt idx="39079" formatCode="General">
                  <c:v>-11.960800000000001</c:v>
                </c:pt>
                <c:pt idx="39080" formatCode="General">
                  <c:v>-17.2865</c:v>
                </c:pt>
                <c:pt idx="39081" formatCode="General">
                  <c:v>-22.5779</c:v>
                </c:pt>
                <c:pt idx="39082" formatCode="General">
                  <c:v>-27.7974</c:v>
                </c:pt>
                <c:pt idx="39083" formatCode="General">
                  <c:v>-32.873600000000003</c:v>
                </c:pt>
                <c:pt idx="39084" formatCode="General">
                  <c:v>-37.745100000000001</c:v>
                </c:pt>
                <c:pt idx="39085" formatCode="General">
                  <c:v>-42.367600000000003</c:v>
                </c:pt>
                <c:pt idx="39086" formatCode="General">
                  <c:v>-46.7455</c:v>
                </c:pt>
                <c:pt idx="39087" formatCode="General">
                  <c:v>-50.929400000000001</c:v>
                </c:pt>
                <c:pt idx="39088" formatCode="General">
                  <c:v>-55.001100000000001</c:v>
                </c:pt>
                <c:pt idx="39089" formatCode="General">
                  <c:v>-59.128700000000002</c:v>
                </c:pt>
                <c:pt idx="39090" formatCode="General">
                  <c:v>-63.494300000000003</c:v>
                </c:pt>
                <c:pt idx="39091" formatCode="General">
                  <c:v>-68.2821</c:v>
                </c:pt>
                <c:pt idx="39092" formatCode="General">
                  <c:v>-73.581299999999999</c:v>
                </c:pt>
                <c:pt idx="39093" formatCode="General">
                  <c:v>-79.283100000000005</c:v>
                </c:pt>
                <c:pt idx="39094" formatCode="General">
                  <c:v>-85.274900000000002</c:v>
                </c:pt>
                <c:pt idx="39095" formatCode="General">
                  <c:v>-91.4803</c:v>
                </c:pt>
                <c:pt idx="39096" formatCode="General">
                  <c:v>-97.819199999999995</c:v>
                </c:pt>
                <c:pt idx="39097" formatCode="General">
                  <c:v>-104.217</c:v>
                </c:pt>
                <c:pt idx="39098" formatCode="General">
                  <c:v>-110.608</c:v>
                </c:pt>
                <c:pt idx="39099" formatCode="General">
                  <c:v>-116.89100000000001</c:v>
                </c:pt>
                <c:pt idx="39100" formatCode="General">
                  <c:v>-122.956</c:v>
                </c:pt>
                <c:pt idx="39101" formatCode="General">
                  <c:v>-128.762</c:v>
                </c:pt>
                <c:pt idx="39102" formatCode="General">
                  <c:v>-134.31200000000001</c:v>
                </c:pt>
                <c:pt idx="39103" formatCode="General">
                  <c:v>-139.50700000000001</c:v>
                </c:pt>
                <c:pt idx="39104" formatCode="General">
                  <c:v>-144.273</c:v>
                </c:pt>
                <c:pt idx="39105" formatCode="General">
                  <c:v>-148.72</c:v>
                </c:pt>
                <c:pt idx="39106" formatCode="General">
                  <c:v>-152.96899999999999</c:v>
                </c:pt>
                <c:pt idx="39107" formatCode="General">
                  <c:v>-157.08000000000001</c:v>
                </c:pt>
                <c:pt idx="39108" formatCode="General">
                  <c:v>-161.13399999999999</c:v>
                </c:pt>
                <c:pt idx="39109" formatCode="General">
                  <c:v>-165.20699999999999</c:v>
                </c:pt>
                <c:pt idx="39110" formatCode="General">
                  <c:v>-169.30500000000001</c:v>
                </c:pt>
                <c:pt idx="39111" formatCode="General">
                  <c:v>-173.41300000000001</c:v>
                </c:pt>
                <c:pt idx="39112" formatCode="General">
                  <c:v>-177.55099999999999</c:v>
                </c:pt>
                <c:pt idx="39113" formatCode="General">
                  <c:v>-181.71600000000001</c:v>
                </c:pt>
                <c:pt idx="39114" formatCode="General">
                  <c:v>-185.87700000000001</c:v>
                </c:pt>
                <c:pt idx="39115" formatCode="General">
                  <c:v>-190.048</c:v>
                </c:pt>
                <c:pt idx="39116" formatCode="General">
                  <c:v>-194.261</c:v>
                </c:pt>
                <c:pt idx="39117" formatCode="General">
                  <c:v>-198.482</c:v>
                </c:pt>
                <c:pt idx="39118" formatCode="General">
                  <c:v>-202.67</c:v>
                </c:pt>
                <c:pt idx="39119" formatCode="General">
                  <c:v>-206.82</c:v>
                </c:pt>
                <c:pt idx="39120" formatCode="General">
                  <c:v>-210.88900000000001</c:v>
                </c:pt>
                <c:pt idx="39121" formatCode="General">
                  <c:v>-214.797</c:v>
                </c:pt>
                <c:pt idx="39122" formatCode="General">
                  <c:v>-218.52099999999999</c:v>
                </c:pt>
                <c:pt idx="39123" formatCode="General">
                  <c:v>-222.078</c:v>
                </c:pt>
                <c:pt idx="39124" formatCode="General">
                  <c:v>-225.43600000000001</c:v>
                </c:pt>
                <c:pt idx="39125" formatCode="General">
                  <c:v>-228.54300000000001</c:v>
                </c:pt>
                <c:pt idx="39126" formatCode="General">
                  <c:v>-231.32400000000001</c:v>
                </c:pt>
                <c:pt idx="39127" formatCode="General">
                  <c:v>-233.71100000000001</c:v>
                </c:pt>
                <c:pt idx="39128" formatCode="General">
                  <c:v>-235.66499999999999</c:v>
                </c:pt>
                <c:pt idx="39129" formatCode="General">
                  <c:v>-237.32900000000001</c:v>
                </c:pt>
                <c:pt idx="39130" formatCode="General">
                  <c:v>-238.91300000000001</c:v>
                </c:pt>
                <c:pt idx="39131" formatCode="General">
                  <c:v>-240.53200000000001</c:v>
                </c:pt>
                <c:pt idx="39132" formatCode="General">
                  <c:v>-242.262</c:v>
                </c:pt>
                <c:pt idx="39133" formatCode="General">
                  <c:v>-244.12799999999999</c:v>
                </c:pt>
                <c:pt idx="39134" formatCode="General">
                  <c:v>-246.113</c:v>
                </c:pt>
                <c:pt idx="39135" formatCode="General">
                  <c:v>-248.172</c:v>
                </c:pt>
                <c:pt idx="39136" formatCode="General">
                  <c:v>-250.27600000000001</c:v>
                </c:pt>
                <c:pt idx="39137" formatCode="General">
                  <c:v>-252.41</c:v>
                </c:pt>
                <c:pt idx="39138" formatCode="General">
                  <c:v>-254.59899999999999</c:v>
                </c:pt>
                <c:pt idx="39139" formatCode="General">
                  <c:v>-256.88</c:v>
                </c:pt>
                <c:pt idx="39140" formatCode="General">
                  <c:v>-259.28399999999999</c:v>
                </c:pt>
                <c:pt idx="39141" formatCode="General">
                  <c:v>-261.81599999999997</c:v>
                </c:pt>
                <c:pt idx="39142" formatCode="General">
                  <c:v>-264.45299999999997</c:v>
                </c:pt>
                <c:pt idx="39143" formatCode="General">
                  <c:v>-267.19400000000002</c:v>
                </c:pt>
                <c:pt idx="39144" formatCode="General">
                  <c:v>-270.03899999999999</c:v>
                </c:pt>
                <c:pt idx="39145" formatCode="General">
                  <c:v>-272.95400000000001</c:v>
                </c:pt>
                <c:pt idx="39146" formatCode="General">
                  <c:v>-275.87200000000001</c:v>
                </c:pt>
                <c:pt idx="39147" formatCode="General">
                  <c:v>-278.70800000000003</c:v>
                </c:pt>
                <c:pt idx="39148" formatCode="General">
                  <c:v>-281.39600000000002</c:v>
                </c:pt>
                <c:pt idx="39149" formatCode="General">
                  <c:v>-283.89600000000002</c:v>
                </c:pt>
                <c:pt idx="39150" formatCode="General">
                  <c:v>-286.25</c:v>
                </c:pt>
                <c:pt idx="39151" formatCode="General">
                  <c:v>-288.50599999999997</c:v>
                </c:pt>
                <c:pt idx="39152" formatCode="General">
                  <c:v>-290.59800000000001</c:v>
                </c:pt>
                <c:pt idx="39153" formatCode="General">
                  <c:v>-292.48700000000002</c:v>
                </c:pt>
                <c:pt idx="39154" formatCode="General">
                  <c:v>-294.20400000000001</c:v>
                </c:pt>
                <c:pt idx="39155" formatCode="General">
                  <c:v>-295.82100000000003</c:v>
                </c:pt>
                <c:pt idx="39156" formatCode="General">
                  <c:v>-297.40699999999998</c:v>
                </c:pt>
                <c:pt idx="39157" formatCode="General">
                  <c:v>-298.97899999999998</c:v>
                </c:pt>
                <c:pt idx="39158" formatCode="General">
                  <c:v>-300.54399999999998</c:v>
                </c:pt>
                <c:pt idx="39159" formatCode="General">
                  <c:v>-302.11700000000002</c:v>
                </c:pt>
                <c:pt idx="39160" formatCode="General">
                  <c:v>-303.67200000000003</c:v>
                </c:pt>
                <c:pt idx="39161" formatCode="General">
                  <c:v>-305.14</c:v>
                </c:pt>
                <c:pt idx="39162" formatCode="General">
                  <c:v>-306.48399999999998</c:v>
                </c:pt>
                <c:pt idx="39163" formatCode="General">
                  <c:v>-307.69400000000002</c:v>
                </c:pt>
                <c:pt idx="39164" formatCode="General">
                  <c:v>-308.834</c:v>
                </c:pt>
                <c:pt idx="39165" formatCode="General">
                  <c:v>-309.97899999999998</c:v>
                </c:pt>
                <c:pt idx="39166" formatCode="General">
                  <c:v>-311.14400000000001</c:v>
                </c:pt>
                <c:pt idx="39167" formatCode="General">
                  <c:v>-312.35700000000003</c:v>
                </c:pt>
                <c:pt idx="39168" formatCode="General">
                  <c:v>-313.65300000000002</c:v>
                </c:pt>
                <c:pt idx="39169" formatCode="General">
                  <c:v>-315.03300000000002</c:v>
                </c:pt>
                <c:pt idx="39170" formatCode="General">
                  <c:v>-316.48</c:v>
                </c:pt>
                <c:pt idx="39171" formatCode="General">
                  <c:v>-317.94400000000002</c:v>
                </c:pt>
                <c:pt idx="39172" formatCode="General">
                  <c:v>-319.37</c:v>
                </c:pt>
                <c:pt idx="39173" formatCode="General">
                  <c:v>-320.73500000000001</c:v>
                </c:pt>
                <c:pt idx="39174" formatCode="General">
                  <c:v>-322.02600000000001</c:v>
                </c:pt>
                <c:pt idx="39175" formatCode="General">
                  <c:v>-323.24299999999999</c:v>
                </c:pt>
                <c:pt idx="39176" formatCode="General">
                  <c:v>-324.44400000000002</c:v>
                </c:pt>
                <c:pt idx="39177" formatCode="General">
                  <c:v>-325.70800000000003</c:v>
                </c:pt>
                <c:pt idx="39178" formatCode="General">
                  <c:v>-327.06599999999997</c:v>
                </c:pt>
                <c:pt idx="39179" formatCode="General">
                  <c:v>-328.565</c:v>
                </c:pt>
                <c:pt idx="39180" formatCode="General">
                  <c:v>-330.29700000000003</c:v>
                </c:pt>
                <c:pt idx="39181" formatCode="General">
                  <c:v>-332.29</c:v>
                </c:pt>
                <c:pt idx="39182" formatCode="General">
                  <c:v>-334.50400000000002</c:v>
                </c:pt>
                <c:pt idx="39183" formatCode="General">
                  <c:v>-336.70699999999999</c:v>
                </c:pt>
                <c:pt idx="39184" formatCode="General">
                  <c:v>-338.65</c:v>
                </c:pt>
                <c:pt idx="39185" formatCode="General">
                  <c:v>-340.346</c:v>
                </c:pt>
                <c:pt idx="39186" formatCode="General">
                  <c:v>-341.86099999999999</c:v>
                </c:pt>
                <c:pt idx="39187" formatCode="General">
                  <c:v>-343.24299999999999</c:v>
                </c:pt>
                <c:pt idx="39188" formatCode="General">
                  <c:v>-344.512</c:v>
                </c:pt>
                <c:pt idx="39189" formatCode="General">
                  <c:v>-345.64499999999998</c:v>
                </c:pt>
                <c:pt idx="39190" formatCode="General">
                  <c:v>-346.637</c:v>
                </c:pt>
                <c:pt idx="39191" formatCode="General">
                  <c:v>-347.48</c:v>
                </c:pt>
                <c:pt idx="39192" formatCode="General">
                  <c:v>-348.13600000000002</c:v>
                </c:pt>
                <c:pt idx="39193" formatCode="General">
                  <c:v>-348.56799999999998</c:v>
                </c:pt>
                <c:pt idx="39194" formatCode="General">
                  <c:v>-348.75799999999998</c:v>
                </c:pt>
                <c:pt idx="39195" formatCode="General">
                  <c:v>-348.67700000000002</c:v>
                </c:pt>
                <c:pt idx="39196" formatCode="General">
                  <c:v>-348.28899999999999</c:v>
                </c:pt>
                <c:pt idx="39197" formatCode="General">
                  <c:v>-347.68200000000002</c:v>
                </c:pt>
                <c:pt idx="39198" formatCode="General">
                  <c:v>-346.98200000000003</c:v>
                </c:pt>
                <c:pt idx="39199" formatCode="General">
                  <c:v>-346.267</c:v>
                </c:pt>
                <c:pt idx="39200" formatCode="General">
                  <c:v>-345.54899999999998</c:v>
                </c:pt>
                <c:pt idx="39201" formatCode="General">
                  <c:v>-344.77499999999998</c:v>
                </c:pt>
                <c:pt idx="39202" formatCode="General">
                  <c:v>-343.875</c:v>
                </c:pt>
                <c:pt idx="39203" formatCode="General">
                  <c:v>-342.786</c:v>
                </c:pt>
                <c:pt idx="39204" formatCode="General">
                  <c:v>-341.51799999999997</c:v>
                </c:pt>
                <c:pt idx="39205" formatCode="General">
                  <c:v>-340.11399999999998</c:v>
                </c:pt>
                <c:pt idx="39206" formatCode="General">
                  <c:v>-338.64699999999999</c:v>
                </c:pt>
                <c:pt idx="39207" formatCode="General">
                  <c:v>-337.15199999999999</c:v>
                </c:pt>
                <c:pt idx="39208" formatCode="General">
                  <c:v>-335.58</c:v>
                </c:pt>
                <c:pt idx="39209" formatCode="General">
                  <c:v>-333.96</c:v>
                </c:pt>
                <c:pt idx="39210" formatCode="General">
                  <c:v>-332.37200000000001</c:v>
                </c:pt>
                <c:pt idx="39211" formatCode="General">
                  <c:v>-330.815</c:v>
                </c:pt>
                <c:pt idx="39212" formatCode="General">
                  <c:v>-329.255</c:v>
                </c:pt>
                <c:pt idx="39213" formatCode="General">
                  <c:v>-327.66300000000001</c:v>
                </c:pt>
                <c:pt idx="39214" formatCode="General">
                  <c:v>-325.98200000000003</c:v>
                </c:pt>
                <c:pt idx="39215" formatCode="General">
                  <c:v>-324.14400000000001</c:v>
                </c:pt>
                <c:pt idx="39216" formatCode="General">
                  <c:v>-322.14499999999998</c:v>
                </c:pt>
                <c:pt idx="39217" formatCode="General">
                  <c:v>-320.01400000000001</c:v>
                </c:pt>
                <c:pt idx="39218" formatCode="General">
                  <c:v>-317.76</c:v>
                </c:pt>
                <c:pt idx="39219" formatCode="General">
                  <c:v>-315.37099999999998</c:v>
                </c:pt>
                <c:pt idx="39220" formatCode="General">
                  <c:v>-312.80799999999999</c:v>
                </c:pt>
                <c:pt idx="39221" formatCode="General">
                  <c:v>-309.93</c:v>
                </c:pt>
                <c:pt idx="39222" formatCode="General">
                  <c:v>-306.57100000000003</c:v>
                </c:pt>
                <c:pt idx="39223" formatCode="General">
                  <c:v>-302.81799999999998</c:v>
                </c:pt>
                <c:pt idx="39224" formatCode="General">
                  <c:v>-298.85000000000002</c:v>
                </c:pt>
                <c:pt idx="39225" formatCode="General">
                  <c:v>-294.77199999999999</c:v>
                </c:pt>
                <c:pt idx="39226" formatCode="General">
                  <c:v>-290.654</c:v>
                </c:pt>
                <c:pt idx="39227" formatCode="General">
                  <c:v>-286.47199999999998</c:v>
                </c:pt>
                <c:pt idx="39228" formatCode="General">
                  <c:v>-282.245</c:v>
                </c:pt>
                <c:pt idx="39229" formatCode="General">
                  <c:v>-278.041</c:v>
                </c:pt>
                <c:pt idx="39230" formatCode="General">
                  <c:v>-273.80200000000002</c:v>
                </c:pt>
                <c:pt idx="39231" formatCode="General">
                  <c:v>-269.41300000000001</c:v>
                </c:pt>
                <c:pt idx="39232" formatCode="General">
                  <c:v>-264.81200000000001</c:v>
                </c:pt>
                <c:pt idx="39233" formatCode="General">
                  <c:v>-259.93</c:v>
                </c:pt>
                <c:pt idx="39234" formatCode="General">
                  <c:v>-254.696</c:v>
                </c:pt>
                <c:pt idx="39235" formatCode="General">
                  <c:v>-249.21799999999999</c:v>
                </c:pt>
                <c:pt idx="39236" formatCode="General">
                  <c:v>-243.71899999999999</c:v>
                </c:pt>
                <c:pt idx="39237" formatCode="General">
                  <c:v>-238.26900000000001</c:v>
                </c:pt>
                <c:pt idx="39238" formatCode="General">
                  <c:v>-232.87799999999999</c:v>
                </c:pt>
                <c:pt idx="39239" formatCode="General">
                  <c:v>-227.55099999999999</c:v>
                </c:pt>
                <c:pt idx="39240" formatCode="General">
                  <c:v>-222.21299999999999</c:v>
                </c:pt>
                <c:pt idx="39241" formatCode="General">
                  <c:v>-216.67099999999999</c:v>
                </c:pt>
                <c:pt idx="39242" formatCode="General">
                  <c:v>-210.916</c:v>
                </c:pt>
                <c:pt idx="39243" formatCode="General">
                  <c:v>-205.148</c:v>
                </c:pt>
                <c:pt idx="39244" formatCode="General">
                  <c:v>-199.863</c:v>
                </c:pt>
                <c:pt idx="39245" formatCode="General">
                  <c:v>-195.50299999999999</c:v>
                </c:pt>
                <c:pt idx="39246" formatCode="General">
                  <c:v>-192.12</c:v>
                </c:pt>
                <c:pt idx="39247" formatCode="General">
                  <c:v>-189.63</c:v>
                </c:pt>
                <c:pt idx="39248" formatCode="General">
                  <c:v>-187.81399999999999</c:v>
                </c:pt>
                <c:pt idx="39249" formatCode="General">
                  <c:v>-186.529</c:v>
                </c:pt>
                <c:pt idx="39250" formatCode="General">
                  <c:v>-185.71899999999999</c:v>
                </c:pt>
                <c:pt idx="39251" formatCode="General">
                  <c:v>-185.61</c:v>
                </c:pt>
                <c:pt idx="39252" formatCode="General">
                  <c:v>-186.42699999999999</c:v>
                </c:pt>
                <c:pt idx="39253" formatCode="General">
                  <c:v>-188.03399999999999</c:v>
                </c:pt>
                <c:pt idx="39254" formatCode="General">
                  <c:v>-190.21899999999999</c:v>
                </c:pt>
                <c:pt idx="39255" formatCode="General">
                  <c:v>-192.79599999999999</c:v>
                </c:pt>
                <c:pt idx="39256" formatCode="General">
                  <c:v>-195.613</c:v>
                </c:pt>
                <c:pt idx="39257" formatCode="General">
                  <c:v>-198.55799999999999</c:v>
                </c:pt>
                <c:pt idx="39258" formatCode="General">
                  <c:v>-201.55099999999999</c:v>
                </c:pt>
                <c:pt idx="39259" formatCode="General">
                  <c:v>-204.53700000000001</c:v>
                </c:pt>
                <c:pt idx="39260" formatCode="General">
                  <c:v>-207.49299999999999</c:v>
                </c:pt>
                <c:pt idx="39261" formatCode="General">
                  <c:v>-210.411</c:v>
                </c:pt>
                <c:pt idx="39262" formatCode="General">
                  <c:v>-213.27699999999999</c:v>
                </c:pt>
                <c:pt idx="39263" formatCode="General">
                  <c:v>-216.06800000000001</c:v>
                </c:pt>
                <c:pt idx="39264" formatCode="General">
                  <c:v>-218.74799999999999</c:v>
                </c:pt>
                <c:pt idx="39265" formatCode="General">
                  <c:v>-221.26900000000001</c:v>
                </c:pt>
                <c:pt idx="39266" formatCode="General">
                  <c:v>-223.56700000000001</c:v>
                </c:pt>
                <c:pt idx="39267" formatCode="General">
                  <c:v>-225.56899999999999</c:v>
                </c:pt>
                <c:pt idx="39268" formatCode="General">
                  <c:v>-227.27199999999999</c:v>
                </c:pt>
                <c:pt idx="39269" formatCode="General">
                  <c:v>-228.74199999999999</c:v>
                </c:pt>
                <c:pt idx="39270" formatCode="General">
                  <c:v>-229.977</c:v>
                </c:pt>
                <c:pt idx="39271" formatCode="General">
                  <c:v>-230.935</c:v>
                </c:pt>
                <c:pt idx="39272" formatCode="General">
                  <c:v>-231.48599999999999</c:v>
                </c:pt>
                <c:pt idx="39273" formatCode="General">
                  <c:v>-231.476</c:v>
                </c:pt>
                <c:pt idx="39274" formatCode="General">
                  <c:v>-230.797</c:v>
                </c:pt>
                <c:pt idx="39275" formatCode="General">
                  <c:v>-229.48400000000001</c:v>
                </c:pt>
                <c:pt idx="39276" formatCode="General">
                  <c:v>-227.75</c:v>
                </c:pt>
                <c:pt idx="39277" formatCode="General">
                  <c:v>-225.64400000000001</c:v>
                </c:pt>
                <c:pt idx="39278" formatCode="General">
                  <c:v>-223.107</c:v>
                </c:pt>
                <c:pt idx="39279" formatCode="General">
                  <c:v>-220.05199999999999</c:v>
                </c:pt>
                <c:pt idx="39280" formatCode="General">
                  <c:v>-216.43100000000001</c:v>
                </c:pt>
                <c:pt idx="39281" formatCode="General">
                  <c:v>-212.31700000000001</c:v>
                </c:pt>
                <c:pt idx="39282" formatCode="General">
                  <c:v>-207.78</c:v>
                </c:pt>
                <c:pt idx="39283" formatCode="General">
                  <c:v>-202.87299999999999</c:v>
                </c:pt>
                <c:pt idx="39284" formatCode="General">
                  <c:v>-197.67400000000001</c:v>
                </c:pt>
                <c:pt idx="39285" formatCode="General">
                  <c:v>-192.261</c:v>
                </c:pt>
                <c:pt idx="39286" formatCode="General">
                  <c:v>-186.66300000000001</c:v>
                </c:pt>
                <c:pt idx="39287" formatCode="General">
                  <c:v>-180.85599999999999</c:v>
                </c:pt>
                <c:pt idx="39288" formatCode="General">
                  <c:v>-174.791</c:v>
                </c:pt>
                <c:pt idx="39289" formatCode="General">
                  <c:v>-168.44</c:v>
                </c:pt>
                <c:pt idx="39290" formatCode="General">
                  <c:v>-161.81800000000001</c:v>
                </c:pt>
                <c:pt idx="39291" formatCode="General">
                  <c:v>-154.92599999999999</c:v>
                </c:pt>
                <c:pt idx="39292" formatCode="General">
                  <c:v>-147.76900000000001</c:v>
                </c:pt>
                <c:pt idx="39293" formatCode="General">
                  <c:v>-140.38</c:v>
                </c:pt>
                <c:pt idx="39294" formatCode="General">
                  <c:v>-132.78299999999999</c:v>
                </c:pt>
                <c:pt idx="39295" formatCode="General">
                  <c:v>-124.988</c:v>
                </c:pt>
                <c:pt idx="39296" formatCode="General">
                  <c:v>-117.059</c:v>
                </c:pt>
                <c:pt idx="39297" formatCode="General">
                  <c:v>-109.1</c:v>
                </c:pt>
                <c:pt idx="39298" formatCode="General">
                  <c:v>-101.291</c:v>
                </c:pt>
                <c:pt idx="39299" formatCode="General">
                  <c:v>-93.793300000000002</c:v>
                </c:pt>
                <c:pt idx="39300" formatCode="General">
                  <c:v>-86.611400000000003</c:v>
                </c:pt>
                <c:pt idx="39301" formatCode="General">
                  <c:v>-79.677499999999995</c:v>
                </c:pt>
                <c:pt idx="39302" formatCode="General">
                  <c:v>-72.891999999999996</c:v>
                </c:pt>
                <c:pt idx="39303" formatCode="General">
                  <c:v>-66.169399999999996</c:v>
                </c:pt>
                <c:pt idx="39304" formatCode="General">
                  <c:v>-59.457900000000002</c:v>
                </c:pt>
                <c:pt idx="39305" formatCode="General">
                  <c:v>-52.795400000000001</c:v>
                </c:pt>
                <c:pt idx="39306" formatCode="General">
                  <c:v>-46.244799999999998</c:v>
                </c:pt>
                <c:pt idx="39307" formatCode="General">
                  <c:v>-39.852699999999999</c:v>
                </c:pt>
                <c:pt idx="39308" formatCode="General">
                  <c:v>-33.6479</c:v>
                </c:pt>
                <c:pt idx="39309" formatCode="General">
                  <c:v>-27.613800000000001</c:v>
                </c:pt>
                <c:pt idx="39310" formatCode="General">
                  <c:v>-21.6754</c:v>
                </c:pt>
                <c:pt idx="39311" formatCode="General">
                  <c:v>-15.755100000000001</c:v>
                </c:pt>
                <c:pt idx="39312" formatCode="General">
                  <c:v>-9.8702100000000002</c:v>
                </c:pt>
                <c:pt idx="39313" formatCode="General">
                  <c:v>-4.0769599999999997</c:v>
                </c:pt>
                <c:pt idx="39314" formatCode="General">
                  <c:v>1.5426500000000001</c:v>
                </c:pt>
                <c:pt idx="39315" formatCode="General">
                  <c:v>6.9359000000000002</c:v>
                </c:pt>
                <c:pt idx="39316" formatCode="General">
                  <c:v>12.111599999999999</c:v>
                </c:pt>
                <c:pt idx="39317" formatCode="General">
                  <c:v>17.143699999999999</c:v>
                </c:pt>
                <c:pt idx="39318" formatCode="General">
                  <c:v>22.133299999999998</c:v>
                </c:pt>
                <c:pt idx="39319" formatCode="General">
                  <c:v>27.269100000000002</c:v>
                </c:pt>
                <c:pt idx="39320" formatCode="General">
                  <c:v>32.715899999999998</c:v>
                </c:pt>
                <c:pt idx="39321" formatCode="General">
                  <c:v>38.481900000000003</c:v>
                </c:pt>
                <c:pt idx="39322" formatCode="General">
                  <c:v>44.536299999999997</c:v>
                </c:pt>
                <c:pt idx="39323" formatCode="General">
                  <c:v>50.832000000000001</c:v>
                </c:pt>
                <c:pt idx="39324" formatCode="General">
                  <c:v>57.397599999999997</c:v>
                </c:pt>
                <c:pt idx="39325" formatCode="General">
                  <c:v>64.2697</c:v>
                </c:pt>
                <c:pt idx="39326" formatCode="General">
                  <c:v>71.3626</c:v>
                </c:pt>
                <c:pt idx="39327" formatCode="General">
                  <c:v>78.544899999999998</c:v>
                </c:pt>
                <c:pt idx="39328" formatCode="General">
                  <c:v>85.675799999999995</c:v>
                </c:pt>
                <c:pt idx="39329" formatCode="General">
                  <c:v>92.661699999999996</c:v>
                </c:pt>
                <c:pt idx="39330" formatCode="General">
                  <c:v>99.487399999999994</c:v>
                </c:pt>
                <c:pt idx="39331" formatCode="General">
                  <c:v>106.191</c:v>
                </c:pt>
                <c:pt idx="39332" formatCode="General">
                  <c:v>112.824</c:v>
                </c:pt>
                <c:pt idx="39333" formatCode="General">
                  <c:v>119.384</c:v>
                </c:pt>
                <c:pt idx="39334" formatCode="General">
                  <c:v>125.84399999999999</c:v>
                </c:pt>
                <c:pt idx="39335" formatCode="General">
                  <c:v>132.15299999999999</c:v>
                </c:pt>
                <c:pt idx="39336" formatCode="General">
                  <c:v>138.32300000000001</c:v>
                </c:pt>
                <c:pt idx="39337" formatCode="General">
                  <c:v>144.40799999999999</c:v>
                </c:pt>
                <c:pt idx="39338" formatCode="General">
                  <c:v>150.44800000000001</c:v>
                </c:pt>
                <c:pt idx="39339" formatCode="General">
                  <c:v>156.477</c:v>
                </c:pt>
                <c:pt idx="39340" formatCode="General">
                  <c:v>162.56399999999999</c:v>
                </c:pt>
                <c:pt idx="39341" formatCode="General">
                  <c:v>168.72</c:v>
                </c:pt>
                <c:pt idx="39342" formatCode="General">
                  <c:v>174.81899999999999</c:v>
                </c:pt>
                <c:pt idx="39343" formatCode="General">
                  <c:v>180.798</c:v>
                </c:pt>
                <c:pt idx="39344" formatCode="General">
                  <c:v>186.68199999999999</c:v>
                </c:pt>
                <c:pt idx="39345" formatCode="General">
                  <c:v>192.602</c:v>
                </c:pt>
                <c:pt idx="39346" formatCode="General">
                  <c:v>198.685</c:v>
                </c:pt>
                <c:pt idx="39347" formatCode="General">
                  <c:v>204.93600000000001</c:v>
                </c:pt>
                <c:pt idx="39348" formatCode="General">
                  <c:v>211.31899999999999</c:v>
                </c:pt>
                <c:pt idx="39349" formatCode="General">
                  <c:v>217.76</c:v>
                </c:pt>
                <c:pt idx="39350" formatCode="General">
                  <c:v>224.23500000000001</c:v>
                </c:pt>
                <c:pt idx="39351" formatCode="General">
                  <c:v>230.76</c:v>
                </c:pt>
                <c:pt idx="39352" formatCode="General">
                  <c:v>237.33600000000001</c:v>
                </c:pt>
                <c:pt idx="39353" formatCode="General">
                  <c:v>243.922</c:v>
                </c:pt>
                <c:pt idx="39354" formatCode="General">
                  <c:v>250.416</c:v>
                </c:pt>
                <c:pt idx="39355" formatCode="General">
                  <c:v>256.73200000000003</c:v>
                </c:pt>
                <c:pt idx="39356" formatCode="General">
                  <c:v>262.83199999999999</c:v>
                </c:pt>
                <c:pt idx="39357" formatCode="General">
                  <c:v>268.72399999999999</c:v>
                </c:pt>
                <c:pt idx="39358" formatCode="General">
                  <c:v>274.43700000000001</c:v>
                </c:pt>
                <c:pt idx="39359" formatCode="General">
                  <c:v>280.00099999999998</c:v>
                </c:pt>
                <c:pt idx="39360" formatCode="General">
                  <c:v>285.43900000000002</c:v>
                </c:pt>
                <c:pt idx="39361" formatCode="General">
                  <c:v>290.74099999999999</c:v>
                </c:pt>
                <c:pt idx="39362" formatCode="General">
                  <c:v>295.911</c:v>
                </c:pt>
                <c:pt idx="39363" formatCode="General">
                  <c:v>300.96899999999999</c:v>
                </c:pt>
                <c:pt idx="39364" formatCode="General">
                  <c:v>306.029</c:v>
                </c:pt>
                <c:pt idx="39365" formatCode="General">
                  <c:v>311.25099999999998</c:v>
                </c:pt>
                <c:pt idx="39366" formatCode="General">
                  <c:v>316.74900000000002</c:v>
                </c:pt>
                <c:pt idx="39367" formatCode="General">
                  <c:v>322.548</c:v>
                </c:pt>
                <c:pt idx="39368" formatCode="General">
                  <c:v>328.54199999999997</c:v>
                </c:pt>
                <c:pt idx="39369" formatCode="General">
                  <c:v>334.56599999999997</c:v>
                </c:pt>
                <c:pt idx="39370" formatCode="General">
                  <c:v>340.45800000000003</c:v>
                </c:pt>
                <c:pt idx="39371" formatCode="General">
                  <c:v>346.09399999999999</c:v>
                </c:pt>
                <c:pt idx="39372" formatCode="General">
                  <c:v>351.39100000000002</c:v>
                </c:pt>
                <c:pt idx="39373" formatCode="General">
                  <c:v>356.33100000000002</c:v>
                </c:pt>
                <c:pt idx="39374" formatCode="General">
                  <c:v>360.98200000000003</c:v>
                </c:pt>
                <c:pt idx="39375" formatCode="General">
                  <c:v>365.55599999999998</c:v>
                </c:pt>
                <c:pt idx="39376" formatCode="General">
                  <c:v>370.18900000000002</c:v>
                </c:pt>
                <c:pt idx="39377" formatCode="General">
                  <c:v>374.85700000000003</c:v>
                </c:pt>
                <c:pt idx="39378" formatCode="General">
                  <c:v>379.43400000000003</c:v>
                </c:pt>
                <c:pt idx="39379" formatCode="General">
                  <c:v>383.78100000000001</c:v>
                </c:pt>
                <c:pt idx="39380" formatCode="General">
                  <c:v>387.85700000000003</c:v>
                </c:pt>
                <c:pt idx="39381" formatCode="General">
                  <c:v>391.65300000000002</c:v>
                </c:pt>
                <c:pt idx="39382" formatCode="General">
                  <c:v>395.21899999999999</c:v>
                </c:pt>
                <c:pt idx="39383" formatCode="General">
                  <c:v>398.553</c:v>
                </c:pt>
                <c:pt idx="39384" formatCode="General">
                  <c:v>401.60199999999998</c:v>
                </c:pt>
                <c:pt idx="39385" formatCode="General">
                  <c:v>404.40300000000002</c:v>
                </c:pt>
                <c:pt idx="39386" formatCode="General">
                  <c:v>407.01</c:v>
                </c:pt>
                <c:pt idx="39387" formatCode="General">
                  <c:v>409.40899999999999</c:v>
                </c:pt>
                <c:pt idx="39388" formatCode="General">
                  <c:v>411.58600000000001</c:v>
                </c:pt>
                <c:pt idx="39389" formatCode="General">
                  <c:v>413.54899999999998</c:v>
                </c:pt>
                <c:pt idx="39390" formatCode="General">
                  <c:v>415.31299999999999</c:v>
                </c:pt>
                <c:pt idx="39391" formatCode="General">
                  <c:v>416.89400000000001</c:v>
                </c:pt>
                <c:pt idx="39392" formatCode="General">
                  <c:v>418.42700000000002</c:v>
                </c:pt>
                <c:pt idx="39393" formatCode="General">
                  <c:v>420.05900000000003</c:v>
                </c:pt>
                <c:pt idx="39394" formatCode="General">
                  <c:v>421.83300000000003</c:v>
                </c:pt>
                <c:pt idx="39395" formatCode="General">
                  <c:v>423.791</c:v>
                </c:pt>
                <c:pt idx="39396" formatCode="General">
                  <c:v>425.97300000000001</c:v>
                </c:pt>
                <c:pt idx="39397" formatCode="General">
                  <c:v>428.34199999999998</c:v>
                </c:pt>
                <c:pt idx="39398" formatCode="General">
                  <c:v>430.79899999999998</c:v>
                </c:pt>
                <c:pt idx="39399" formatCode="General">
                  <c:v>433.22</c:v>
                </c:pt>
                <c:pt idx="39400" formatCode="General">
                  <c:v>435.50099999999998</c:v>
                </c:pt>
                <c:pt idx="39401" formatCode="General">
                  <c:v>437.59199999999998</c:v>
                </c:pt>
                <c:pt idx="39402" formatCode="General">
                  <c:v>439.48599999999999</c:v>
                </c:pt>
                <c:pt idx="39403" formatCode="General">
                  <c:v>441.22</c:v>
                </c:pt>
                <c:pt idx="39404" formatCode="General">
                  <c:v>442.70299999999997</c:v>
                </c:pt>
                <c:pt idx="39405" formatCode="General">
                  <c:v>443.78300000000002</c:v>
                </c:pt>
                <c:pt idx="39406" formatCode="General">
                  <c:v>444.49299999999999</c:v>
                </c:pt>
                <c:pt idx="39407" formatCode="General">
                  <c:v>444.91399999999999</c:v>
                </c:pt>
                <c:pt idx="39408" formatCode="General">
                  <c:v>445.09300000000002</c:v>
                </c:pt>
                <c:pt idx="39409" formatCode="General">
                  <c:v>445.15300000000002</c:v>
                </c:pt>
                <c:pt idx="39410" formatCode="General">
                  <c:v>445.24099999999999</c:v>
                </c:pt>
                <c:pt idx="39411" formatCode="General">
                  <c:v>445.47</c:v>
                </c:pt>
                <c:pt idx="39412" formatCode="General">
                  <c:v>445.916</c:v>
                </c:pt>
                <c:pt idx="39413" formatCode="General">
                  <c:v>446.61599999999999</c:v>
                </c:pt>
                <c:pt idx="39414" formatCode="General">
                  <c:v>447.53899999999999</c:v>
                </c:pt>
                <c:pt idx="39415" formatCode="General">
                  <c:v>448.536</c:v>
                </c:pt>
                <c:pt idx="39416" formatCode="General">
                  <c:v>449.49200000000002</c:v>
                </c:pt>
                <c:pt idx="39417" formatCode="General">
                  <c:v>450.38299999999998</c:v>
                </c:pt>
                <c:pt idx="39418" formatCode="General">
                  <c:v>451.33699999999999</c:v>
                </c:pt>
                <c:pt idx="39419" formatCode="General">
                  <c:v>452.51600000000002</c:v>
                </c:pt>
                <c:pt idx="39420" formatCode="General">
                  <c:v>453.88200000000001</c:v>
                </c:pt>
                <c:pt idx="39421" formatCode="General">
                  <c:v>455.31900000000002</c:v>
                </c:pt>
                <c:pt idx="39422" formatCode="General">
                  <c:v>456.69</c:v>
                </c:pt>
                <c:pt idx="39423" formatCode="General">
                  <c:v>457.87</c:v>
                </c:pt>
                <c:pt idx="39424" formatCode="General">
                  <c:v>458.77800000000002</c:v>
                </c:pt>
                <c:pt idx="39425" formatCode="General">
                  <c:v>459.45100000000002</c:v>
                </c:pt>
                <c:pt idx="39426" formatCode="General">
                  <c:v>459.95499999999998</c:v>
                </c:pt>
                <c:pt idx="39427" formatCode="General">
                  <c:v>460.24</c:v>
                </c:pt>
                <c:pt idx="39428" formatCode="General">
                  <c:v>460.28</c:v>
                </c:pt>
                <c:pt idx="39429" formatCode="General">
                  <c:v>460.13499999999999</c:v>
                </c:pt>
                <c:pt idx="39430" formatCode="General">
                  <c:v>459.85300000000001</c:v>
                </c:pt>
                <c:pt idx="39431" formatCode="General">
                  <c:v>459.45299999999997</c:v>
                </c:pt>
                <c:pt idx="39432" formatCode="General">
                  <c:v>458.89299999999997</c:v>
                </c:pt>
                <c:pt idx="39433" formatCode="General">
                  <c:v>458.14499999999998</c:v>
                </c:pt>
                <c:pt idx="39434" formatCode="General">
                  <c:v>457.28100000000001</c:v>
                </c:pt>
                <c:pt idx="39435" formatCode="General">
                  <c:v>456.34699999999998</c:v>
                </c:pt>
                <c:pt idx="39436" formatCode="General">
                  <c:v>455.31400000000002</c:v>
                </c:pt>
                <c:pt idx="39437" formatCode="General">
                  <c:v>454.11700000000002</c:v>
                </c:pt>
                <c:pt idx="39438" formatCode="General">
                  <c:v>452.67899999999997</c:v>
                </c:pt>
                <c:pt idx="39439" formatCode="General">
                  <c:v>451.03899999999999</c:v>
                </c:pt>
                <c:pt idx="39440" formatCode="General">
                  <c:v>449.28500000000003</c:v>
                </c:pt>
                <c:pt idx="39441" formatCode="General">
                  <c:v>447.53800000000001</c:v>
                </c:pt>
                <c:pt idx="39442" formatCode="General">
                  <c:v>445.88400000000001</c:v>
                </c:pt>
                <c:pt idx="39443" formatCode="General">
                  <c:v>444.30599999999998</c:v>
                </c:pt>
                <c:pt idx="39444" formatCode="General">
                  <c:v>442.73500000000001</c:v>
                </c:pt>
                <c:pt idx="39445" formatCode="General">
                  <c:v>441.089</c:v>
                </c:pt>
                <c:pt idx="39446" formatCode="General">
                  <c:v>439.303</c:v>
                </c:pt>
                <c:pt idx="39447" formatCode="General">
                  <c:v>437.334</c:v>
                </c:pt>
                <c:pt idx="39448" formatCode="General">
                  <c:v>435.202</c:v>
                </c:pt>
                <c:pt idx="39449" formatCode="General">
                  <c:v>432.88200000000001</c:v>
                </c:pt>
                <c:pt idx="39450" formatCode="General">
                  <c:v>430.291</c:v>
                </c:pt>
                <c:pt idx="39451" formatCode="General">
                  <c:v>427.41899999999998</c:v>
                </c:pt>
                <c:pt idx="39452" formatCode="General">
                  <c:v>424.32799999999997</c:v>
                </c:pt>
                <c:pt idx="39453" formatCode="General">
                  <c:v>421.15699999999998</c:v>
                </c:pt>
                <c:pt idx="39454" formatCode="General">
                  <c:v>418.03699999999998</c:v>
                </c:pt>
                <c:pt idx="39455" formatCode="General">
                  <c:v>415.02</c:v>
                </c:pt>
                <c:pt idx="39456" formatCode="General">
                  <c:v>412.14400000000001</c:v>
                </c:pt>
                <c:pt idx="39457" formatCode="General">
                  <c:v>409.42200000000003</c:v>
                </c:pt>
                <c:pt idx="39458" formatCode="General">
                  <c:v>406.76600000000002</c:v>
                </c:pt>
                <c:pt idx="39459" formatCode="General">
                  <c:v>404.05799999999999</c:v>
                </c:pt>
                <c:pt idx="39460" formatCode="General">
                  <c:v>401.303</c:v>
                </c:pt>
                <c:pt idx="39461" formatCode="General">
                  <c:v>398.50099999999998</c:v>
                </c:pt>
                <c:pt idx="39462" formatCode="General">
                  <c:v>395.56200000000001</c:v>
                </c:pt>
                <c:pt idx="39463" formatCode="General">
                  <c:v>392.46800000000002</c:v>
                </c:pt>
                <c:pt idx="39464" formatCode="General">
                  <c:v>389.31799999999998</c:v>
                </c:pt>
                <c:pt idx="39465" formatCode="General">
                  <c:v>386.12200000000001</c:v>
                </c:pt>
                <c:pt idx="39466" formatCode="General">
                  <c:v>382.84</c:v>
                </c:pt>
                <c:pt idx="39467" formatCode="General">
                  <c:v>379.51</c:v>
                </c:pt>
                <c:pt idx="39468" formatCode="General">
                  <c:v>376.173</c:v>
                </c:pt>
                <c:pt idx="39469" formatCode="General">
                  <c:v>372.84</c:v>
                </c:pt>
                <c:pt idx="39470" formatCode="General">
                  <c:v>369.505</c:v>
                </c:pt>
                <c:pt idx="39471" formatCode="General">
                  <c:v>366.14100000000002</c:v>
                </c:pt>
                <c:pt idx="39472" formatCode="General">
                  <c:v>362.70299999999997</c:v>
                </c:pt>
                <c:pt idx="39473" formatCode="General">
                  <c:v>359.13499999999999</c:v>
                </c:pt>
                <c:pt idx="39474" formatCode="General">
                  <c:v>355.30599999999998</c:v>
                </c:pt>
                <c:pt idx="39475" formatCode="General">
                  <c:v>351.10500000000002</c:v>
                </c:pt>
                <c:pt idx="39476" formatCode="General">
                  <c:v>346.52800000000002</c:v>
                </c:pt>
                <c:pt idx="39477" formatCode="General">
                  <c:v>341.55399999999997</c:v>
                </c:pt>
                <c:pt idx="39478" formatCode="General">
                  <c:v>336.149</c:v>
                </c:pt>
                <c:pt idx="39479" formatCode="General">
                  <c:v>330.37700000000001</c:v>
                </c:pt>
                <c:pt idx="39480" formatCode="General">
                  <c:v>324.32799999999997</c:v>
                </c:pt>
                <c:pt idx="39481" formatCode="General">
                  <c:v>318.02999999999997</c:v>
                </c:pt>
                <c:pt idx="39482" formatCode="General">
                  <c:v>311.49799999999999</c:v>
                </c:pt>
                <c:pt idx="39483" formatCode="General">
                  <c:v>304.71899999999999</c:v>
                </c:pt>
                <c:pt idx="39484" formatCode="General">
                  <c:v>297.61399999999998</c:v>
                </c:pt>
                <c:pt idx="39485" formatCode="General">
                  <c:v>290.07299999999998</c:v>
                </c:pt>
                <c:pt idx="39486" formatCode="General">
                  <c:v>282.09399999999999</c:v>
                </c:pt>
                <c:pt idx="39487" formatCode="General">
                  <c:v>273.74900000000002</c:v>
                </c:pt>
                <c:pt idx="39488" formatCode="General">
                  <c:v>265.13799999999998</c:v>
                </c:pt>
                <c:pt idx="39489" formatCode="General">
                  <c:v>256.30599999999998</c:v>
                </c:pt>
                <c:pt idx="39490" formatCode="General">
                  <c:v>247.21100000000001</c:v>
                </c:pt>
                <c:pt idx="39491" formatCode="General">
                  <c:v>237.899</c:v>
                </c:pt>
                <c:pt idx="39492" formatCode="General">
                  <c:v>228.47300000000001</c:v>
                </c:pt>
                <c:pt idx="39493" formatCode="General">
                  <c:v>219.41900000000001</c:v>
                </c:pt>
                <c:pt idx="39494" formatCode="General">
                  <c:v>211.33500000000001</c:v>
                </c:pt>
                <c:pt idx="39495" formatCode="General">
                  <c:v>204.76</c:v>
                </c:pt>
                <c:pt idx="39496" formatCode="General">
                  <c:v>199.821</c:v>
                </c:pt>
                <c:pt idx="39497" formatCode="General">
                  <c:v>195.86099999999999</c:v>
                </c:pt>
                <c:pt idx="39498" formatCode="General">
                  <c:v>185.25700000000001</c:v>
                </c:pt>
                <c:pt idx="39499" formatCode="General">
                  <c:v>158.684</c:v>
                </c:pt>
                <c:pt idx="39500" formatCode="General">
                  <c:v>109.991</c:v>
                </c:pt>
                <c:pt idx="39501" formatCode="General">
                  <c:v>38.575600000000001</c:v>
                </c:pt>
                <c:pt idx="39502" formatCode="General">
                  <c:v>-43.4358</c:v>
                </c:pt>
                <c:pt idx="39503" formatCode="General">
                  <c:v>-119.435</c:v>
                </c:pt>
                <c:pt idx="39504" formatCode="General">
                  <c:v>-174.27199999999999</c:v>
                </c:pt>
                <c:pt idx="39505" formatCode="General">
                  <c:v>-202.75200000000001</c:v>
                </c:pt>
                <c:pt idx="39506" formatCode="General">
                  <c:v>-207.21299999999999</c:v>
                </c:pt>
                <c:pt idx="39507" formatCode="General">
                  <c:v>-197.25299999999999</c:v>
                </c:pt>
                <c:pt idx="39508" formatCode="General">
                  <c:v>-182.56</c:v>
                </c:pt>
                <c:pt idx="39509" formatCode="General">
                  <c:v>-163.86699999999999</c:v>
                </c:pt>
                <c:pt idx="39510" formatCode="General">
                  <c:v>-141.58600000000001</c:v>
                </c:pt>
                <c:pt idx="39511" formatCode="General">
                  <c:v>-116.045</c:v>
                </c:pt>
                <c:pt idx="39512" formatCode="General">
                  <c:v>-87.992699999999999</c:v>
                </c:pt>
                <c:pt idx="39513" formatCode="General">
                  <c:v>-58.4009</c:v>
                </c:pt>
                <c:pt idx="39514" formatCode="General">
                  <c:v>-28.2315</c:v>
                </c:pt>
                <c:pt idx="39515" formatCode="General">
                  <c:v>1.63056</c:v>
                </c:pt>
                <c:pt idx="39516" formatCode="General">
                  <c:v>30.460599999999999</c:v>
                </c:pt>
                <c:pt idx="39517" formatCode="General">
                  <c:v>57.601799999999997</c:v>
                </c:pt>
                <c:pt idx="39518" formatCode="General">
                  <c:v>82.461600000000004</c:v>
                </c:pt>
                <c:pt idx="39519" formatCode="General">
                  <c:v>104.542</c:v>
                </c:pt>
                <c:pt idx="39520" formatCode="General">
                  <c:v>123.455</c:v>
                </c:pt>
                <c:pt idx="39521" formatCode="General">
                  <c:v>138.94900000000001</c:v>
                </c:pt>
                <c:pt idx="39522" formatCode="General">
                  <c:v>150.77799999999999</c:v>
                </c:pt>
                <c:pt idx="39523" formatCode="General">
                  <c:v>158.63499999999999</c:v>
                </c:pt>
                <c:pt idx="39524" formatCode="General">
                  <c:v>162.49700000000001</c:v>
                </c:pt>
                <c:pt idx="39525" formatCode="General">
                  <c:v>162.596</c:v>
                </c:pt>
                <c:pt idx="39526" formatCode="General">
                  <c:v>159.06700000000001</c:v>
                </c:pt>
                <c:pt idx="39527" formatCode="General">
                  <c:v>152.02699999999999</c:v>
                </c:pt>
                <c:pt idx="39528" formatCode="General">
                  <c:v>141.62899999999999</c:v>
                </c:pt>
                <c:pt idx="39529" formatCode="General">
                  <c:v>127.941</c:v>
                </c:pt>
                <c:pt idx="39530" formatCode="General">
                  <c:v>110.88500000000001</c:v>
                </c:pt>
                <c:pt idx="39531" formatCode="General">
                  <c:v>90.632499999999993</c:v>
                </c:pt>
                <c:pt idx="39532" formatCode="General">
                  <c:v>67.6721</c:v>
                </c:pt>
                <c:pt idx="39533" formatCode="General">
                  <c:v>42.655099999999997</c:v>
                </c:pt>
                <c:pt idx="39534" formatCode="General">
                  <c:v>16.273299999999999</c:v>
                </c:pt>
                <c:pt idx="39535" formatCode="General">
                  <c:v>-10.867000000000001</c:v>
                </c:pt>
                <c:pt idx="39536" formatCode="General">
                  <c:v>-38.189900000000002</c:v>
                </c:pt>
                <c:pt idx="39537" formatCode="General">
                  <c:v>-65.244</c:v>
                </c:pt>
                <c:pt idx="39538" formatCode="General">
                  <c:v>-91.642099999999999</c:v>
                </c:pt>
                <c:pt idx="39539" formatCode="General">
                  <c:v>-117.06100000000001</c:v>
                </c:pt>
                <c:pt idx="39540" formatCode="General">
                  <c:v>-141.28100000000001</c:v>
                </c:pt>
                <c:pt idx="39541" formatCode="General">
                  <c:v>-164.114</c:v>
                </c:pt>
                <c:pt idx="39542" formatCode="General">
                  <c:v>-185.31899999999999</c:v>
                </c:pt>
                <c:pt idx="39543" formatCode="General">
                  <c:v>-204.715</c:v>
                </c:pt>
                <c:pt idx="39544" formatCode="General">
                  <c:v>-222.21299999999999</c:v>
                </c:pt>
                <c:pt idx="39545" formatCode="General">
                  <c:v>-237.80500000000001</c:v>
                </c:pt>
                <c:pt idx="39546" formatCode="General">
                  <c:v>-251.54499999999999</c:v>
                </c:pt>
                <c:pt idx="39547" formatCode="General">
                  <c:v>-263.75299999999999</c:v>
                </c:pt>
                <c:pt idx="39548" formatCode="General">
                  <c:v>-274.721</c:v>
                </c:pt>
                <c:pt idx="39549" formatCode="General">
                  <c:v>-284.32299999999998</c:v>
                </c:pt>
                <c:pt idx="39550" formatCode="General">
                  <c:v>-292.47899999999998</c:v>
                </c:pt>
                <c:pt idx="39551" formatCode="General">
                  <c:v>-299.279</c:v>
                </c:pt>
                <c:pt idx="39552" formatCode="General">
                  <c:v>-304.87599999999998</c:v>
                </c:pt>
                <c:pt idx="39553" formatCode="General">
                  <c:v>-309.45699999999999</c:v>
                </c:pt>
                <c:pt idx="39554" formatCode="General">
                  <c:v>-313.13200000000001</c:v>
                </c:pt>
                <c:pt idx="39555" formatCode="General">
                  <c:v>-315.99599999999998</c:v>
                </c:pt>
                <c:pt idx="39556" formatCode="General">
                  <c:v>-318.173</c:v>
                </c:pt>
                <c:pt idx="39557" formatCode="General">
                  <c:v>-319.798</c:v>
                </c:pt>
                <c:pt idx="39558" formatCode="General">
                  <c:v>-321.02300000000002</c:v>
                </c:pt>
                <c:pt idx="39559" formatCode="General">
                  <c:v>-321.92899999999997</c:v>
                </c:pt>
                <c:pt idx="39560" formatCode="General">
                  <c:v>-322.56299999999999</c:v>
                </c:pt>
                <c:pt idx="39561" formatCode="General">
                  <c:v>-322.87</c:v>
                </c:pt>
                <c:pt idx="39562" formatCode="General">
                  <c:v>-322.74099999999999</c:v>
                </c:pt>
                <c:pt idx="39563" formatCode="General">
                  <c:v>-322.05200000000002</c:v>
                </c:pt>
                <c:pt idx="39564" formatCode="General">
                  <c:v>-320.81900000000002</c:v>
                </c:pt>
                <c:pt idx="39565" formatCode="General">
                  <c:v>-319.24200000000002</c:v>
                </c:pt>
                <c:pt idx="39566" formatCode="General">
                  <c:v>-317.62099999999998</c:v>
                </c:pt>
                <c:pt idx="39567" formatCode="General">
                  <c:v>-316.233</c:v>
                </c:pt>
                <c:pt idx="39568" formatCode="General">
                  <c:v>-315.14699999999999</c:v>
                </c:pt>
                <c:pt idx="39569" formatCode="General">
                  <c:v>-314.387</c:v>
                </c:pt>
                <c:pt idx="39570" formatCode="General">
                  <c:v>-313.95999999999998</c:v>
                </c:pt>
                <c:pt idx="39571" formatCode="General">
                  <c:v>-313.83100000000002</c:v>
                </c:pt>
                <c:pt idx="39572" formatCode="General">
                  <c:v>-313.95499999999998</c:v>
                </c:pt>
                <c:pt idx="39573" formatCode="General">
                  <c:v>-314.19600000000003</c:v>
                </c:pt>
                <c:pt idx="39574" formatCode="General">
                  <c:v>-314.48099999999999</c:v>
                </c:pt>
                <c:pt idx="39575" formatCode="General">
                  <c:v>-315.03899999999999</c:v>
                </c:pt>
                <c:pt idx="39576" formatCode="General">
                  <c:v>-316.10000000000002</c:v>
                </c:pt>
                <c:pt idx="39577" formatCode="General">
                  <c:v>-317.73700000000002</c:v>
                </c:pt>
                <c:pt idx="39578" formatCode="General">
                  <c:v>-319.995</c:v>
                </c:pt>
                <c:pt idx="39579" formatCode="General">
                  <c:v>-322.87900000000002</c:v>
                </c:pt>
                <c:pt idx="39580" formatCode="General">
                  <c:v>-326.30599999999998</c:v>
                </c:pt>
                <c:pt idx="39581" formatCode="General">
                  <c:v>-330.15899999999999</c:v>
                </c:pt>
                <c:pt idx="39582" formatCode="General">
                  <c:v>-334.34699999999998</c:v>
                </c:pt>
                <c:pt idx="39583" formatCode="General">
                  <c:v>-338.791</c:v>
                </c:pt>
                <c:pt idx="39584" formatCode="General">
                  <c:v>-343.459</c:v>
                </c:pt>
                <c:pt idx="39585" formatCode="General">
                  <c:v>-348.33</c:v>
                </c:pt>
                <c:pt idx="39586" formatCode="General">
                  <c:v>-353.38299999999998</c:v>
                </c:pt>
                <c:pt idx="39587" formatCode="General">
                  <c:v>-358.50299999999999</c:v>
                </c:pt>
                <c:pt idx="39588" formatCode="General">
                  <c:v>-363.548</c:v>
                </c:pt>
                <c:pt idx="39589" formatCode="General">
                  <c:v>-368.41699999999997</c:v>
                </c:pt>
                <c:pt idx="39590" formatCode="General">
                  <c:v>-373.05500000000001</c:v>
                </c:pt>
                <c:pt idx="39591" formatCode="General">
                  <c:v>-377.48399999999998</c:v>
                </c:pt>
                <c:pt idx="39592" formatCode="General">
                  <c:v>-381.79500000000002</c:v>
                </c:pt>
                <c:pt idx="39593" formatCode="General">
                  <c:v>-386.09</c:v>
                </c:pt>
                <c:pt idx="39594" formatCode="General">
                  <c:v>-390.32499999999999</c:v>
                </c:pt>
                <c:pt idx="39595" formatCode="General">
                  <c:v>-394.39699999999999</c:v>
                </c:pt>
                <c:pt idx="39596" formatCode="General">
                  <c:v>-398.19799999999998</c:v>
                </c:pt>
                <c:pt idx="39597" formatCode="General">
                  <c:v>-401.60599999999999</c:v>
                </c:pt>
                <c:pt idx="39598" formatCode="General">
                  <c:v>-404.55</c:v>
                </c:pt>
                <c:pt idx="39599" formatCode="General">
                  <c:v>-407.10700000000003</c:v>
                </c:pt>
                <c:pt idx="39600" formatCode="General">
                  <c:v>-409.40300000000002</c:v>
                </c:pt>
                <c:pt idx="39601" formatCode="General">
                  <c:v>-411.44600000000003</c:v>
                </c:pt>
                <c:pt idx="39602" formatCode="General">
                  <c:v>-413.21199999999999</c:v>
                </c:pt>
                <c:pt idx="39603" formatCode="General">
                  <c:v>-414.68200000000002</c:v>
                </c:pt>
                <c:pt idx="39604" formatCode="General">
                  <c:v>-415.84300000000002</c:v>
                </c:pt>
                <c:pt idx="39605" formatCode="General">
                  <c:v>-416.70699999999999</c:v>
                </c:pt>
                <c:pt idx="39606" formatCode="General">
                  <c:v>-417.30099999999999</c:v>
                </c:pt>
                <c:pt idx="39607" formatCode="General">
                  <c:v>-417.661</c:v>
                </c:pt>
                <c:pt idx="39608" formatCode="General">
                  <c:v>-417.81599999999997</c:v>
                </c:pt>
                <c:pt idx="39609" formatCode="General">
                  <c:v>-417.77</c:v>
                </c:pt>
                <c:pt idx="39610" formatCode="General">
                  <c:v>-417.49200000000002</c:v>
                </c:pt>
                <c:pt idx="39611" formatCode="General">
                  <c:v>-416.93099999999998</c:v>
                </c:pt>
                <c:pt idx="39612" formatCode="General">
                  <c:v>-416.04300000000001</c:v>
                </c:pt>
                <c:pt idx="39613" formatCode="General">
                  <c:v>-414.90600000000001</c:v>
                </c:pt>
                <c:pt idx="39614" formatCode="General">
                  <c:v>-413.654</c:v>
                </c:pt>
                <c:pt idx="39615" formatCode="General">
                  <c:v>-412.42099999999999</c:v>
                </c:pt>
                <c:pt idx="39616" formatCode="General">
                  <c:v>-411.31299999999999</c:v>
                </c:pt>
                <c:pt idx="39617" formatCode="General">
                  <c:v>-410.32900000000001</c:v>
                </c:pt>
                <c:pt idx="39618" formatCode="General">
                  <c:v>-409.37200000000001</c:v>
                </c:pt>
                <c:pt idx="39619" formatCode="General">
                  <c:v>-408.27600000000001</c:v>
                </c:pt>
                <c:pt idx="39620" formatCode="General">
                  <c:v>-406.97300000000001</c:v>
                </c:pt>
                <c:pt idx="39621" formatCode="General">
                  <c:v>-405.48099999999999</c:v>
                </c:pt>
                <c:pt idx="39622" formatCode="General">
                  <c:v>-403.87</c:v>
                </c:pt>
                <c:pt idx="39623" formatCode="General">
                  <c:v>-402.27300000000002</c:v>
                </c:pt>
                <c:pt idx="39624" formatCode="General">
                  <c:v>-400.87</c:v>
                </c:pt>
                <c:pt idx="39625" formatCode="General">
                  <c:v>-399.76600000000002</c:v>
                </c:pt>
                <c:pt idx="39626" formatCode="General">
                  <c:v>-398.96100000000001</c:v>
                </c:pt>
                <c:pt idx="39627" formatCode="General">
                  <c:v>-398.53300000000002</c:v>
                </c:pt>
                <c:pt idx="39628" formatCode="General">
                  <c:v>-398.55700000000002</c:v>
                </c:pt>
                <c:pt idx="39629" formatCode="General">
                  <c:v>-398.96300000000002</c:v>
                </c:pt>
                <c:pt idx="39630" formatCode="General">
                  <c:v>-399.69900000000001</c:v>
                </c:pt>
                <c:pt idx="39631" formatCode="General">
                  <c:v>-400.79500000000002</c:v>
                </c:pt>
                <c:pt idx="39632" formatCode="General">
                  <c:v>-402.26</c:v>
                </c:pt>
                <c:pt idx="39633" formatCode="General">
                  <c:v>-404.07</c:v>
                </c:pt>
                <c:pt idx="39634" formatCode="General">
                  <c:v>-406.08800000000002</c:v>
                </c:pt>
                <c:pt idx="39635" formatCode="General">
                  <c:v>-408.15699999999998</c:v>
                </c:pt>
                <c:pt idx="39636" formatCode="General">
                  <c:v>-410.19</c:v>
                </c:pt>
                <c:pt idx="39637" formatCode="General">
                  <c:v>-412.13099999999997</c:v>
                </c:pt>
                <c:pt idx="39638" formatCode="General">
                  <c:v>-413.983</c:v>
                </c:pt>
                <c:pt idx="39639" formatCode="General">
                  <c:v>-415.72399999999999</c:v>
                </c:pt>
                <c:pt idx="39640" formatCode="General">
                  <c:v>-417.30900000000003</c:v>
                </c:pt>
                <c:pt idx="39641" formatCode="General">
                  <c:v>-418.76100000000002</c:v>
                </c:pt>
                <c:pt idx="39642" formatCode="General">
                  <c:v>-420.11799999999999</c:v>
                </c:pt>
                <c:pt idx="39643" formatCode="General">
                  <c:v>-421.40300000000002</c:v>
                </c:pt>
                <c:pt idx="39644" formatCode="General">
                  <c:v>-422.58600000000001</c:v>
                </c:pt>
                <c:pt idx="39645" formatCode="General">
                  <c:v>-423.57799999999997</c:v>
                </c:pt>
                <c:pt idx="39646" formatCode="General">
                  <c:v>-424.33300000000003</c:v>
                </c:pt>
                <c:pt idx="39647" formatCode="General">
                  <c:v>-424.84300000000002</c:v>
                </c:pt>
                <c:pt idx="39648" formatCode="General">
                  <c:v>-425.18400000000003</c:v>
                </c:pt>
                <c:pt idx="39649" formatCode="General">
                  <c:v>-425.43299999999999</c:v>
                </c:pt>
                <c:pt idx="39650" formatCode="General">
                  <c:v>-425.57</c:v>
                </c:pt>
                <c:pt idx="39651" formatCode="General">
                  <c:v>-425.64</c:v>
                </c:pt>
                <c:pt idx="39652" formatCode="General">
                  <c:v>-425.77300000000002</c:v>
                </c:pt>
                <c:pt idx="39653" formatCode="General">
                  <c:v>-426.19299999999998</c:v>
                </c:pt>
                <c:pt idx="39654" formatCode="General">
                  <c:v>-427.07</c:v>
                </c:pt>
                <c:pt idx="39655" formatCode="General">
                  <c:v>-428.35399999999998</c:v>
                </c:pt>
                <c:pt idx="39656" formatCode="General">
                  <c:v>-429.99799999999999</c:v>
                </c:pt>
                <c:pt idx="39657" formatCode="General">
                  <c:v>-432.06900000000002</c:v>
                </c:pt>
                <c:pt idx="39658" formatCode="General">
                  <c:v>-434.50200000000001</c:v>
                </c:pt>
                <c:pt idx="39659" formatCode="General">
                  <c:v>-437.10399999999998</c:v>
                </c:pt>
                <c:pt idx="39660" formatCode="General">
                  <c:v>-439.726</c:v>
                </c:pt>
                <c:pt idx="39661" formatCode="General">
                  <c:v>-442.27499999999998</c:v>
                </c:pt>
                <c:pt idx="39662" formatCode="General">
                  <c:v>-444.68400000000003</c:v>
                </c:pt>
                <c:pt idx="39663" formatCode="General">
                  <c:v>-446.92</c:v>
                </c:pt>
                <c:pt idx="39664" formatCode="General">
                  <c:v>-448.99900000000002</c:v>
                </c:pt>
                <c:pt idx="39665" formatCode="General">
                  <c:v>-450.89600000000002</c:v>
                </c:pt>
                <c:pt idx="39666" formatCode="General">
                  <c:v>-452.553</c:v>
                </c:pt>
                <c:pt idx="39667" formatCode="General">
                  <c:v>-453.87</c:v>
                </c:pt>
                <c:pt idx="39668" formatCode="General">
                  <c:v>-454.74700000000001</c:v>
                </c:pt>
                <c:pt idx="39669" formatCode="General">
                  <c:v>-455.12099999999998</c:v>
                </c:pt>
                <c:pt idx="39670" formatCode="General">
                  <c:v>-454.93599999999998</c:v>
                </c:pt>
                <c:pt idx="39671" formatCode="General">
                  <c:v>-454.15899999999999</c:v>
                </c:pt>
                <c:pt idx="39672" formatCode="General">
                  <c:v>-452.71499999999997</c:v>
                </c:pt>
                <c:pt idx="39673" formatCode="General">
                  <c:v>-450.51400000000001</c:v>
                </c:pt>
                <c:pt idx="39674" formatCode="General">
                  <c:v>-447.55200000000002</c:v>
                </c:pt>
                <c:pt idx="39675" formatCode="General">
                  <c:v>-443.89</c:v>
                </c:pt>
                <c:pt idx="39676" formatCode="General">
                  <c:v>-439.63799999999998</c:v>
                </c:pt>
                <c:pt idx="39677" formatCode="General">
                  <c:v>-434.89600000000002</c:v>
                </c:pt>
                <c:pt idx="39678" formatCode="General">
                  <c:v>-429.71499999999997</c:v>
                </c:pt>
                <c:pt idx="39679" formatCode="General">
                  <c:v>-424.13400000000001</c:v>
                </c:pt>
                <c:pt idx="39680" formatCode="General">
                  <c:v>-418.19299999999998</c:v>
                </c:pt>
                <c:pt idx="39681" formatCode="General">
                  <c:v>-411.94099999999997</c:v>
                </c:pt>
                <c:pt idx="39682" formatCode="General">
                  <c:v>-405.43700000000001</c:v>
                </c:pt>
                <c:pt idx="39683" formatCode="General">
                  <c:v>-398.78300000000002</c:v>
                </c:pt>
                <c:pt idx="39684" formatCode="General">
                  <c:v>-392.149</c:v>
                </c:pt>
                <c:pt idx="39685" formatCode="General">
                  <c:v>-385.78199999999998</c:v>
                </c:pt>
                <c:pt idx="39686" formatCode="General">
                  <c:v>-379.74299999999999</c:v>
                </c:pt>
                <c:pt idx="39687" formatCode="General">
                  <c:v>-373.94600000000003</c:v>
                </c:pt>
                <c:pt idx="39688" formatCode="General">
                  <c:v>-368.46699999999998</c:v>
                </c:pt>
                <c:pt idx="39689" formatCode="General">
                  <c:v>-363.38299999999998</c:v>
                </c:pt>
                <c:pt idx="39690" formatCode="General">
                  <c:v>-358.66</c:v>
                </c:pt>
                <c:pt idx="39691" formatCode="General">
                  <c:v>-354.19400000000002</c:v>
                </c:pt>
                <c:pt idx="39692" formatCode="General">
                  <c:v>-349.82600000000002</c:v>
                </c:pt>
                <c:pt idx="39693" formatCode="General">
                  <c:v>-345.66199999999998</c:v>
                </c:pt>
                <c:pt idx="39694" formatCode="General">
                  <c:v>-341.95400000000001</c:v>
                </c:pt>
                <c:pt idx="39695" formatCode="General">
                  <c:v>-338.54199999999997</c:v>
                </c:pt>
                <c:pt idx="39696" formatCode="General">
                  <c:v>-335.17899999999997</c:v>
                </c:pt>
                <c:pt idx="39697" formatCode="General">
                  <c:v>-331.84</c:v>
                </c:pt>
                <c:pt idx="39698" formatCode="General">
                  <c:v>-328.48200000000003</c:v>
                </c:pt>
                <c:pt idx="39699" formatCode="General">
                  <c:v>-325.03199999999998</c:v>
                </c:pt>
                <c:pt idx="39700" formatCode="General">
                  <c:v>-321.517</c:v>
                </c:pt>
                <c:pt idx="39701" formatCode="General">
                  <c:v>-318</c:v>
                </c:pt>
                <c:pt idx="39702" formatCode="General">
                  <c:v>-314.51</c:v>
                </c:pt>
                <c:pt idx="39703" formatCode="General">
                  <c:v>-311.04300000000001</c:v>
                </c:pt>
                <c:pt idx="39704" formatCode="General">
                  <c:v>-307.51100000000002</c:v>
                </c:pt>
                <c:pt idx="39705" formatCode="General">
                  <c:v>-303.78399999999999</c:v>
                </c:pt>
                <c:pt idx="39706" formatCode="General">
                  <c:v>-299.721</c:v>
                </c:pt>
                <c:pt idx="39707" formatCode="General">
                  <c:v>-295.31700000000001</c:v>
                </c:pt>
                <c:pt idx="39708" formatCode="General">
                  <c:v>-290.64699999999999</c:v>
                </c:pt>
                <c:pt idx="39709" formatCode="General">
                  <c:v>-285.69799999999998</c:v>
                </c:pt>
                <c:pt idx="39710" formatCode="General">
                  <c:v>-280.46199999999999</c:v>
                </c:pt>
                <c:pt idx="39711" formatCode="General">
                  <c:v>-274.995</c:v>
                </c:pt>
                <c:pt idx="39712" formatCode="General">
                  <c:v>-269.32799999999997</c:v>
                </c:pt>
                <c:pt idx="39713" formatCode="General">
                  <c:v>-263.46100000000001</c:v>
                </c:pt>
                <c:pt idx="39714" formatCode="General">
                  <c:v>-257.39299999999997</c:v>
                </c:pt>
                <c:pt idx="39715" formatCode="General">
                  <c:v>-251.10400000000001</c:v>
                </c:pt>
                <c:pt idx="39716" formatCode="General">
                  <c:v>-244.38200000000001</c:v>
                </c:pt>
                <c:pt idx="39717" formatCode="General">
                  <c:v>-237.01300000000001</c:v>
                </c:pt>
                <c:pt idx="39718" formatCode="General">
                  <c:v>-228.95099999999999</c:v>
                </c:pt>
                <c:pt idx="39719" formatCode="General">
                  <c:v>-220.25700000000001</c:v>
                </c:pt>
                <c:pt idx="39720" formatCode="General">
                  <c:v>-211.06800000000001</c:v>
                </c:pt>
                <c:pt idx="39721" formatCode="General">
                  <c:v>-201.50899999999999</c:v>
                </c:pt>
                <c:pt idx="39722" formatCode="General">
                  <c:v>-191.70599999999999</c:v>
                </c:pt>
                <c:pt idx="39723" formatCode="General">
                  <c:v>-181.79900000000001</c:v>
                </c:pt>
                <c:pt idx="39724" formatCode="General">
                  <c:v>-171.89500000000001</c:v>
                </c:pt>
                <c:pt idx="39725" formatCode="General">
                  <c:v>-162.01300000000001</c:v>
                </c:pt>
                <c:pt idx="39726" formatCode="General">
                  <c:v>-152.16999999999999</c:v>
                </c:pt>
                <c:pt idx="39727" formatCode="General">
                  <c:v>-142.399</c:v>
                </c:pt>
                <c:pt idx="39728" formatCode="General">
                  <c:v>-132.839</c:v>
                </c:pt>
                <c:pt idx="39729" formatCode="General">
                  <c:v>-123.66</c:v>
                </c:pt>
                <c:pt idx="39730" formatCode="General">
                  <c:v>-114.97</c:v>
                </c:pt>
                <c:pt idx="39731" formatCode="General">
                  <c:v>-106.79900000000001</c:v>
                </c:pt>
                <c:pt idx="39732" formatCode="General">
                  <c:v>-99.088300000000004</c:v>
                </c:pt>
                <c:pt idx="39733" formatCode="General">
                  <c:v>-91.771299999999997</c:v>
                </c:pt>
                <c:pt idx="39734" formatCode="General">
                  <c:v>-84.791700000000006</c:v>
                </c:pt>
                <c:pt idx="39735" formatCode="General">
                  <c:v>-78.096500000000006</c:v>
                </c:pt>
                <c:pt idx="39736" formatCode="General">
                  <c:v>-71.674499999999995</c:v>
                </c:pt>
                <c:pt idx="39737" formatCode="General">
                  <c:v>-65.663399999999996</c:v>
                </c:pt>
                <c:pt idx="39738" formatCode="General">
                  <c:v>-60.181100000000001</c:v>
                </c:pt>
                <c:pt idx="39739" formatCode="General">
                  <c:v>-55.228200000000001</c:v>
                </c:pt>
                <c:pt idx="39740" formatCode="General">
                  <c:v>-50.688800000000001</c:v>
                </c:pt>
                <c:pt idx="39741" formatCode="General">
                  <c:v>-46.363300000000002</c:v>
                </c:pt>
                <c:pt idx="39742" formatCode="General">
                  <c:v>-42.022599999999997</c:v>
                </c:pt>
                <c:pt idx="39743" formatCode="General">
                  <c:v>-37.5242</c:v>
                </c:pt>
                <c:pt idx="39744" formatCode="General">
                  <c:v>-32.923499999999997</c:v>
                </c:pt>
                <c:pt idx="39745" formatCode="General">
                  <c:v>-28.2117</c:v>
                </c:pt>
                <c:pt idx="39746" formatCode="General">
                  <c:v>-23.2744</c:v>
                </c:pt>
                <c:pt idx="39747" formatCode="General">
                  <c:v>-18.070599999999999</c:v>
                </c:pt>
                <c:pt idx="39748" formatCode="General">
                  <c:v>-12.6099</c:v>
                </c:pt>
                <c:pt idx="39749" formatCode="General">
                  <c:v>-6.9023899999999996</c:v>
                </c:pt>
                <c:pt idx="39750" formatCode="General">
                  <c:v>-0.94256600000000001</c:v>
                </c:pt>
                <c:pt idx="39751" formatCode="General">
                  <c:v>5.3375399999999997</c:v>
                </c:pt>
                <c:pt idx="39752" formatCode="General">
                  <c:v>11.985900000000001</c:v>
                </c:pt>
                <c:pt idx="39753" formatCode="General">
                  <c:v>18.995799999999999</c:v>
                </c:pt>
                <c:pt idx="39754" formatCode="General">
                  <c:v>26.341799999999999</c:v>
                </c:pt>
                <c:pt idx="39755" formatCode="General">
                  <c:v>33.9709</c:v>
                </c:pt>
                <c:pt idx="39756" formatCode="General">
                  <c:v>41.695</c:v>
                </c:pt>
                <c:pt idx="39757" formatCode="General">
                  <c:v>49.359699999999997</c:v>
                </c:pt>
                <c:pt idx="39758" formatCode="General">
                  <c:v>56.994100000000003</c:v>
                </c:pt>
                <c:pt idx="39759" formatCode="General">
                  <c:v>64.688999999999993</c:v>
                </c:pt>
                <c:pt idx="39760" formatCode="General">
                  <c:v>72.5548</c:v>
                </c:pt>
                <c:pt idx="39761" formatCode="General">
                  <c:v>80.637699999999995</c:v>
                </c:pt>
                <c:pt idx="39762" formatCode="General">
                  <c:v>88.901200000000003</c:v>
                </c:pt>
                <c:pt idx="39763" formatCode="General">
                  <c:v>97.195899999999995</c:v>
                </c:pt>
                <c:pt idx="39764" formatCode="General">
                  <c:v>105.355</c:v>
                </c:pt>
                <c:pt idx="39765" formatCode="General">
                  <c:v>113.268</c:v>
                </c:pt>
                <c:pt idx="39766" formatCode="General">
                  <c:v>120.99</c:v>
                </c:pt>
                <c:pt idx="39767" formatCode="General">
                  <c:v>128.69800000000001</c:v>
                </c:pt>
                <c:pt idx="39768" formatCode="General">
                  <c:v>136.39400000000001</c:v>
                </c:pt>
                <c:pt idx="39769" formatCode="General">
                  <c:v>143.98400000000001</c:v>
                </c:pt>
                <c:pt idx="39770" formatCode="General">
                  <c:v>151.238</c:v>
                </c:pt>
                <c:pt idx="39771" formatCode="General">
                  <c:v>157.994</c:v>
                </c:pt>
                <c:pt idx="39772" formatCode="General">
                  <c:v>164.339</c:v>
                </c:pt>
                <c:pt idx="39773" formatCode="General">
                  <c:v>170.29</c:v>
                </c:pt>
                <c:pt idx="39774" formatCode="General">
                  <c:v>175.78100000000001</c:v>
                </c:pt>
                <c:pt idx="39775" formatCode="General">
                  <c:v>180.93799999999999</c:v>
                </c:pt>
                <c:pt idx="39776" formatCode="General">
                  <c:v>185.94</c:v>
                </c:pt>
                <c:pt idx="39777" formatCode="General">
                  <c:v>190.86699999999999</c:v>
                </c:pt>
                <c:pt idx="39778" formatCode="General">
                  <c:v>195.77</c:v>
                </c:pt>
                <c:pt idx="39779" formatCode="General">
                  <c:v>200.65299999999999</c:v>
                </c:pt>
                <c:pt idx="39780" formatCode="General">
                  <c:v>205.49299999999999</c:v>
                </c:pt>
                <c:pt idx="39781" formatCode="General">
                  <c:v>210.26400000000001</c:v>
                </c:pt>
                <c:pt idx="39782" formatCode="General">
                  <c:v>214.916</c:v>
                </c:pt>
                <c:pt idx="39783" formatCode="General">
                  <c:v>219.40600000000001</c:v>
                </c:pt>
                <c:pt idx="39784" formatCode="General">
                  <c:v>223.726</c:v>
                </c:pt>
                <c:pt idx="39785" formatCode="General">
                  <c:v>227.905</c:v>
                </c:pt>
                <c:pt idx="39786" formatCode="General">
                  <c:v>232.006</c:v>
                </c:pt>
                <c:pt idx="39787" formatCode="General">
                  <c:v>236.13399999999999</c:v>
                </c:pt>
                <c:pt idx="39788" formatCode="General">
                  <c:v>240.392</c:v>
                </c:pt>
                <c:pt idx="39789" formatCode="General">
                  <c:v>244.863</c:v>
                </c:pt>
                <c:pt idx="39790" formatCode="General">
                  <c:v>249.595</c:v>
                </c:pt>
                <c:pt idx="39791" formatCode="General">
                  <c:v>254.54400000000001</c:v>
                </c:pt>
                <c:pt idx="39792" formatCode="General">
                  <c:v>259.565</c:v>
                </c:pt>
                <c:pt idx="39793" formatCode="General">
                  <c:v>264.43700000000001</c:v>
                </c:pt>
                <c:pt idx="39794" formatCode="General">
                  <c:v>269.05799999999999</c:v>
                </c:pt>
                <c:pt idx="39795" formatCode="General">
                  <c:v>273.42599999999999</c:v>
                </c:pt>
                <c:pt idx="39796" formatCode="General">
                  <c:v>277.44</c:v>
                </c:pt>
                <c:pt idx="39797" formatCode="General">
                  <c:v>281.01400000000001</c:v>
                </c:pt>
                <c:pt idx="39798" formatCode="General">
                  <c:v>284.161</c:v>
                </c:pt>
                <c:pt idx="39799" formatCode="General">
                  <c:v>286.99799999999999</c:v>
                </c:pt>
                <c:pt idx="39800" formatCode="General">
                  <c:v>289.70600000000002</c:v>
                </c:pt>
                <c:pt idx="39801" formatCode="General">
                  <c:v>292.41800000000001</c:v>
                </c:pt>
                <c:pt idx="39802" formatCode="General">
                  <c:v>295.20699999999999</c:v>
                </c:pt>
                <c:pt idx="39803" formatCode="General">
                  <c:v>298.05399999999997</c:v>
                </c:pt>
                <c:pt idx="39804" formatCode="General">
                  <c:v>300.89800000000002</c:v>
                </c:pt>
                <c:pt idx="39805" formatCode="General">
                  <c:v>303.661</c:v>
                </c:pt>
                <c:pt idx="39806" formatCode="General">
                  <c:v>306.28899999999999</c:v>
                </c:pt>
                <c:pt idx="39807" formatCode="General">
                  <c:v>308.78899999999999</c:v>
                </c:pt>
                <c:pt idx="39808" formatCode="General">
                  <c:v>311.18400000000003</c:v>
                </c:pt>
                <c:pt idx="39809" formatCode="General">
                  <c:v>313.50099999999998</c:v>
                </c:pt>
                <c:pt idx="39810" formatCode="General">
                  <c:v>315.77600000000001</c:v>
                </c:pt>
                <c:pt idx="39811" formatCode="General">
                  <c:v>318.05099999999999</c:v>
                </c:pt>
                <c:pt idx="39812" formatCode="General">
                  <c:v>320.35300000000001</c:v>
                </c:pt>
                <c:pt idx="39813" formatCode="General">
                  <c:v>322.649</c:v>
                </c:pt>
                <c:pt idx="39814" formatCode="General">
                  <c:v>324.85899999999998</c:v>
                </c:pt>
                <c:pt idx="39815" formatCode="General">
                  <c:v>326.96899999999999</c:v>
                </c:pt>
                <c:pt idx="39816" formatCode="General">
                  <c:v>328.98399999999998</c:v>
                </c:pt>
                <c:pt idx="39817" formatCode="General">
                  <c:v>330.75799999999998</c:v>
                </c:pt>
                <c:pt idx="39818" formatCode="General">
                  <c:v>332.20100000000002</c:v>
                </c:pt>
                <c:pt idx="39819" formatCode="General">
                  <c:v>333.40300000000002</c:v>
                </c:pt>
                <c:pt idx="39820" formatCode="General">
                  <c:v>334.35500000000002</c:v>
                </c:pt>
                <c:pt idx="39821" formatCode="General">
                  <c:v>334.983</c:v>
                </c:pt>
                <c:pt idx="39822" formatCode="General">
                  <c:v>335.411</c:v>
                </c:pt>
                <c:pt idx="39823" formatCode="General">
                  <c:v>335.81099999999998</c:v>
                </c:pt>
                <c:pt idx="39824" formatCode="General">
                  <c:v>336.26299999999998</c:v>
                </c:pt>
                <c:pt idx="39825" formatCode="General">
                  <c:v>336.85199999999998</c:v>
                </c:pt>
                <c:pt idx="39826" formatCode="General">
                  <c:v>337.65199999999999</c:v>
                </c:pt>
                <c:pt idx="39827" formatCode="General">
                  <c:v>338.697</c:v>
                </c:pt>
                <c:pt idx="39828" formatCode="General">
                  <c:v>339.97500000000002</c:v>
                </c:pt>
                <c:pt idx="39829" formatCode="General">
                  <c:v>341.38200000000001</c:v>
                </c:pt>
                <c:pt idx="39830" formatCode="General">
                  <c:v>342.79</c:v>
                </c:pt>
                <c:pt idx="39831" formatCode="General">
                  <c:v>344.09800000000001</c:v>
                </c:pt>
                <c:pt idx="39832" formatCode="General">
                  <c:v>345.28300000000002</c:v>
                </c:pt>
                <c:pt idx="39833" formatCode="General">
                  <c:v>346.43900000000002</c:v>
                </c:pt>
                <c:pt idx="39834" formatCode="General">
                  <c:v>347.65300000000002</c:v>
                </c:pt>
                <c:pt idx="39835" formatCode="General">
                  <c:v>348.97500000000002</c:v>
                </c:pt>
                <c:pt idx="39836" formatCode="General">
                  <c:v>350.44299999999998</c:v>
                </c:pt>
                <c:pt idx="39837" formatCode="General">
                  <c:v>352.07</c:v>
                </c:pt>
                <c:pt idx="39838" formatCode="General">
                  <c:v>353.80399999999997</c:v>
                </c:pt>
                <c:pt idx="39839" formatCode="General">
                  <c:v>355.55200000000002</c:v>
                </c:pt>
                <c:pt idx="39840" formatCode="General">
                  <c:v>357.18599999999998</c:v>
                </c:pt>
                <c:pt idx="39841" formatCode="General">
                  <c:v>358.65100000000001</c:v>
                </c:pt>
                <c:pt idx="39842" formatCode="General">
                  <c:v>359.95600000000002</c:v>
                </c:pt>
                <c:pt idx="39843" formatCode="General">
                  <c:v>361.09300000000002</c:v>
                </c:pt>
                <c:pt idx="39844" formatCode="General">
                  <c:v>362.00599999999997</c:v>
                </c:pt>
                <c:pt idx="39845" formatCode="General">
                  <c:v>362.524</c:v>
                </c:pt>
                <c:pt idx="39846" formatCode="General">
                  <c:v>362.68900000000002</c:v>
                </c:pt>
                <c:pt idx="39847" formatCode="General">
                  <c:v>362.79899999999998</c:v>
                </c:pt>
                <c:pt idx="39848" formatCode="General">
                  <c:v>362.94499999999999</c:v>
                </c:pt>
                <c:pt idx="39849" formatCode="General">
                  <c:v>363.06900000000002</c:v>
                </c:pt>
                <c:pt idx="39850" formatCode="General">
                  <c:v>363.07299999999998</c:v>
                </c:pt>
                <c:pt idx="39851" formatCode="General">
                  <c:v>362.858</c:v>
                </c:pt>
                <c:pt idx="39852" formatCode="General">
                  <c:v>362.39499999999998</c:v>
                </c:pt>
                <c:pt idx="39853" formatCode="General">
                  <c:v>361.61099999999999</c:v>
                </c:pt>
                <c:pt idx="39854" formatCode="General">
                  <c:v>360.416</c:v>
                </c:pt>
                <c:pt idx="39855" formatCode="General">
                  <c:v>358.83800000000002</c:v>
                </c:pt>
                <c:pt idx="39856" formatCode="General">
                  <c:v>356.947</c:v>
                </c:pt>
                <c:pt idx="39857" formatCode="General">
                  <c:v>354.72699999999998</c:v>
                </c:pt>
                <c:pt idx="39858" formatCode="General">
                  <c:v>352.09899999999999</c:v>
                </c:pt>
                <c:pt idx="39859" formatCode="General">
                  <c:v>348.89299999999997</c:v>
                </c:pt>
                <c:pt idx="39860" formatCode="General">
                  <c:v>344.98200000000003</c:v>
                </c:pt>
                <c:pt idx="39861" formatCode="General">
                  <c:v>340.35</c:v>
                </c:pt>
                <c:pt idx="39862" formatCode="General">
                  <c:v>335.41</c:v>
                </c:pt>
                <c:pt idx="39863" formatCode="General">
                  <c:v>330.642</c:v>
                </c:pt>
                <c:pt idx="39864" formatCode="General">
                  <c:v>326.19</c:v>
                </c:pt>
                <c:pt idx="39865" formatCode="General">
                  <c:v>322.185</c:v>
                </c:pt>
                <c:pt idx="39866" formatCode="General">
                  <c:v>318.72199999999998</c:v>
                </c:pt>
                <c:pt idx="39867" formatCode="General">
                  <c:v>315.875</c:v>
                </c:pt>
                <c:pt idx="39868" formatCode="General">
                  <c:v>313.68599999999998</c:v>
                </c:pt>
                <c:pt idx="39869" formatCode="General">
                  <c:v>312.15100000000001</c:v>
                </c:pt>
                <c:pt idx="39870" formatCode="General">
                  <c:v>311.24200000000002</c:v>
                </c:pt>
                <c:pt idx="39871" formatCode="General">
                  <c:v>310.95400000000001</c:v>
                </c:pt>
                <c:pt idx="39872" formatCode="General">
                  <c:v>311.19099999999997</c:v>
                </c:pt>
                <c:pt idx="39873" formatCode="General">
                  <c:v>311.69499999999999</c:v>
                </c:pt>
                <c:pt idx="39874" formatCode="General">
                  <c:v>312.32100000000003</c:v>
                </c:pt>
                <c:pt idx="39875" formatCode="General">
                  <c:v>313.06299999999999</c:v>
                </c:pt>
                <c:pt idx="39876" formatCode="General">
                  <c:v>313.952</c:v>
                </c:pt>
                <c:pt idx="39877" formatCode="General">
                  <c:v>315.01600000000002</c:v>
                </c:pt>
                <c:pt idx="39878" formatCode="General">
                  <c:v>316.22699999999998</c:v>
                </c:pt>
                <c:pt idx="39879" formatCode="General">
                  <c:v>317.53699999999998</c:v>
                </c:pt>
                <c:pt idx="39880" formatCode="General">
                  <c:v>318.86599999999999</c:v>
                </c:pt>
                <c:pt idx="39881" formatCode="General">
                  <c:v>320.142</c:v>
                </c:pt>
                <c:pt idx="39882" formatCode="General">
                  <c:v>321.31099999999998</c:v>
                </c:pt>
                <c:pt idx="39883" formatCode="General">
                  <c:v>322.18200000000002</c:v>
                </c:pt>
                <c:pt idx="39884" formatCode="General">
                  <c:v>322.58199999999999</c:v>
                </c:pt>
                <c:pt idx="39885" formatCode="General">
                  <c:v>322.54199999999997</c:v>
                </c:pt>
                <c:pt idx="39886" formatCode="General">
                  <c:v>322.14100000000002</c:v>
                </c:pt>
                <c:pt idx="39887" formatCode="General">
                  <c:v>321.45699999999999</c:v>
                </c:pt>
                <c:pt idx="39888" formatCode="General">
                  <c:v>320.58499999999998</c:v>
                </c:pt>
                <c:pt idx="39889" formatCode="General">
                  <c:v>319.60700000000003</c:v>
                </c:pt>
                <c:pt idx="39890" formatCode="General">
                  <c:v>318.51299999999998</c:v>
                </c:pt>
                <c:pt idx="39891" formatCode="General">
                  <c:v>317.28399999999999</c:v>
                </c:pt>
                <c:pt idx="39892" formatCode="General">
                  <c:v>315.95299999999997</c:v>
                </c:pt>
                <c:pt idx="39893" formatCode="General">
                  <c:v>314.59100000000001</c:v>
                </c:pt>
                <c:pt idx="39894" formatCode="General">
                  <c:v>313.30099999999999</c:v>
                </c:pt>
                <c:pt idx="39895" formatCode="General">
                  <c:v>312.11200000000002</c:v>
                </c:pt>
                <c:pt idx="39896" formatCode="General">
                  <c:v>310.995</c:v>
                </c:pt>
                <c:pt idx="39897" formatCode="General">
                  <c:v>309.92899999999997</c:v>
                </c:pt>
                <c:pt idx="39898" formatCode="General">
                  <c:v>308.84300000000002</c:v>
                </c:pt>
                <c:pt idx="39899" formatCode="General">
                  <c:v>307.61</c:v>
                </c:pt>
                <c:pt idx="39900" formatCode="General">
                  <c:v>306.14699999999999</c:v>
                </c:pt>
                <c:pt idx="39901" formatCode="General">
                  <c:v>304.45499999999998</c:v>
                </c:pt>
                <c:pt idx="39902" formatCode="General">
                  <c:v>302.69099999999997</c:v>
                </c:pt>
                <c:pt idx="39903" formatCode="General">
                  <c:v>301.05</c:v>
                </c:pt>
                <c:pt idx="39904" formatCode="General">
                  <c:v>299.56299999999999</c:v>
                </c:pt>
                <c:pt idx="39905" formatCode="General">
                  <c:v>298.22800000000001</c:v>
                </c:pt>
                <c:pt idx="39906" formatCode="General">
                  <c:v>297.05799999999999</c:v>
                </c:pt>
                <c:pt idx="39907" formatCode="General">
                  <c:v>296.04599999999999</c:v>
                </c:pt>
                <c:pt idx="39908" formatCode="General">
                  <c:v>295.16399999999999</c:v>
                </c:pt>
                <c:pt idx="39909" formatCode="General">
                  <c:v>294.38499999999999</c:v>
                </c:pt>
                <c:pt idx="39910" formatCode="General">
                  <c:v>293.67399999999998</c:v>
                </c:pt>
                <c:pt idx="39911" formatCode="General">
                  <c:v>292.93700000000001</c:v>
                </c:pt>
                <c:pt idx="39912" formatCode="General">
                  <c:v>292.03699999999998</c:v>
                </c:pt>
                <c:pt idx="39913" formatCode="General">
                  <c:v>290.815</c:v>
                </c:pt>
                <c:pt idx="39914" formatCode="General">
                  <c:v>289.13900000000001</c:v>
                </c:pt>
                <c:pt idx="39915" formatCode="General">
                  <c:v>286.94400000000002</c:v>
                </c:pt>
                <c:pt idx="39916" formatCode="General">
                  <c:v>284.238</c:v>
                </c:pt>
                <c:pt idx="39917" formatCode="General">
                  <c:v>281.07900000000001</c:v>
                </c:pt>
                <c:pt idx="39918" formatCode="General">
                  <c:v>277.53899999999999</c:v>
                </c:pt>
                <c:pt idx="39919" formatCode="General">
                  <c:v>273.685</c:v>
                </c:pt>
                <c:pt idx="39920" formatCode="General">
                  <c:v>269.553</c:v>
                </c:pt>
                <c:pt idx="39921" formatCode="General">
                  <c:v>265.19600000000003</c:v>
                </c:pt>
                <c:pt idx="39922" formatCode="General">
                  <c:v>260.67</c:v>
                </c:pt>
                <c:pt idx="39923" formatCode="General">
                  <c:v>256.024</c:v>
                </c:pt>
                <c:pt idx="39924" formatCode="General">
                  <c:v>251.28899999999999</c:v>
                </c:pt>
                <c:pt idx="39925" formatCode="General">
                  <c:v>246.42699999999999</c:v>
                </c:pt>
                <c:pt idx="39926" formatCode="General">
                  <c:v>241.37299999999999</c:v>
                </c:pt>
                <c:pt idx="39927" formatCode="General">
                  <c:v>236.077</c:v>
                </c:pt>
                <c:pt idx="39928" formatCode="General">
                  <c:v>230.54400000000001</c:v>
                </c:pt>
                <c:pt idx="39929" formatCode="General">
                  <c:v>224.84</c:v>
                </c:pt>
                <c:pt idx="39930" formatCode="General">
                  <c:v>218.99299999999999</c:v>
                </c:pt>
                <c:pt idx="39931" formatCode="General">
                  <c:v>213.02600000000001</c:v>
                </c:pt>
                <c:pt idx="39932" formatCode="General">
                  <c:v>206.999</c:v>
                </c:pt>
                <c:pt idx="39933" formatCode="General">
                  <c:v>200.91</c:v>
                </c:pt>
                <c:pt idx="39934" formatCode="General">
                  <c:v>194.679</c:v>
                </c:pt>
                <c:pt idx="39935" formatCode="General">
                  <c:v>188.26400000000001</c:v>
                </c:pt>
                <c:pt idx="39936" formatCode="General">
                  <c:v>181.673</c:v>
                </c:pt>
                <c:pt idx="39937" formatCode="General">
                  <c:v>175.09200000000001</c:v>
                </c:pt>
                <c:pt idx="39938" formatCode="General">
                  <c:v>168.74100000000001</c:v>
                </c:pt>
                <c:pt idx="39939" formatCode="General">
                  <c:v>162.70099999999999</c:v>
                </c:pt>
                <c:pt idx="39940" formatCode="General">
                  <c:v>156.98500000000001</c:v>
                </c:pt>
                <c:pt idx="39941" formatCode="General">
                  <c:v>151.51900000000001</c:v>
                </c:pt>
                <c:pt idx="39942" formatCode="General">
                  <c:v>146.21799999999999</c:v>
                </c:pt>
                <c:pt idx="39943" formatCode="General">
                  <c:v>141.006</c:v>
                </c:pt>
                <c:pt idx="39944" formatCode="General">
                  <c:v>135.83199999999999</c:v>
                </c:pt>
                <c:pt idx="39945" formatCode="General">
                  <c:v>130.642</c:v>
                </c:pt>
                <c:pt idx="39946" formatCode="General">
                  <c:v>125.387</c:v>
                </c:pt>
                <c:pt idx="39947" formatCode="General">
                  <c:v>120.102</c:v>
                </c:pt>
                <c:pt idx="39948" formatCode="General">
                  <c:v>114.916</c:v>
                </c:pt>
                <c:pt idx="39949" formatCode="General">
                  <c:v>109.872</c:v>
                </c:pt>
                <c:pt idx="39950" formatCode="General">
                  <c:v>104.935</c:v>
                </c:pt>
                <c:pt idx="39951" formatCode="General">
                  <c:v>100.006</c:v>
                </c:pt>
                <c:pt idx="39952" formatCode="General">
                  <c:v>95.034899999999993</c:v>
                </c:pt>
                <c:pt idx="39953" formatCode="General">
                  <c:v>90.085700000000003</c:v>
                </c:pt>
                <c:pt idx="39954" formatCode="General">
                  <c:v>85.148200000000003</c:v>
                </c:pt>
                <c:pt idx="39955" formatCode="General">
                  <c:v>80.1404</c:v>
                </c:pt>
                <c:pt idx="39956" formatCode="General">
                  <c:v>74.951099999999997</c:v>
                </c:pt>
                <c:pt idx="39957" formatCode="General">
                  <c:v>69.484200000000001</c:v>
                </c:pt>
                <c:pt idx="39958" formatCode="General">
                  <c:v>63.735900000000001</c:v>
                </c:pt>
                <c:pt idx="39959" formatCode="General">
                  <c:v>57.7624</c:v>
                </c:pt>
                <c:pt idx="39960" formatCode="General">
                  <c:v>51.6965</c:v>
                </c:pt>
                <c:pt idx="39961" formatCode="General">
                  <c:v>45.720500000000001</c:v>
                </c:pt>
                <c:pt idx="39962" formatCode="General">
                  <c:v>40.003100000000003</c:v>
                </c:pt>
                <c:pt idx="39963" formatCode="General">
                  <c:v>34.7301</c:v>
                </c:pt>
                <c:pt idx="39964" formatCode="General">
                  <c:v>30.024000000000001</c:v>
                </c:pt>
                <c:pt idx="39965" formatCode="General">
                  <c:v>25.8857</c:v>
                </c:pt>
                <c:pt idx="39966" formatCode="General">
                  <c:v>22.2988</c:v>
                </c:pt>
                <c:pt idx="39967" formatCode="General">
                  <c:v>19.246700000000001</c:v>
                </c:pt>
                <c:pt idx="39968" formatCode="General">
                  <c:v>16.7182</c:v>
                </c:pt>
                <c:pt idx="39969" formatCode="General">
                  <c:v>14.704000000000001</c:v>
                </c:pt>
                <c:pt idx="39970" formatCode="General">
                  <c:v>13.1295</c:v>
                </c:pt>
                <c:pt idx="39971" formatCode="General">
                  <c:v>11.9025</c:v>
                </c:pt>
                <c:pt idx="39972" formatCode="General">
                  <c:v>10.992000000000001</c:v>
                </c:pt>
                <c:pt idx="39973" formatCode="General">
                  <c:v>10.3795</c:v>
                </c:pt>
                <c:pt idx="39974" formatCode="General">
                  <c:v>10.035399999999999</c:v>
                </c:pt>
                <c:pt idx="39975" formatCode="General">
                  <c:v>9.8369599999999995</c:v>
                </c:pt>
                <c:pt idx="39976" formatCode="General">
                  <c:v>9.6230499999999992</c:v>
                </c:pt>
                <c:pt idx="39977" formatCode="General">
                  <c:v>9.3067299999999999</c:v>
                </c:pt>
                <c:pt idx="39978" formatCode="General">
                  <c:v>8.83263</c:v>
                </c:pt>
                <c:pt idx="39979" formatCode="General">
                  <c:v>8.1670099999999994</c:v>
                </c:pt>
                <c:pt idx="39980" formatCode="General">
                  <c:v>7.2610200000000003</c:v>
                </c:pt>
                <c:pt idx="39981" formatCode="General">
                  <c:v>6.0389699999999999</c:v>
                </c:pt>
                <c:pt idx="39982" formatCode="General">
                  <c:v>4.38504</c:v>
                </c:pt>
                <c:pt idx="39983" formatCode="General">
                  <c:v>2.1795499999999999</c:v>
                </c:pt>
                <c:pt idx="39984" formatCode="General">
                  <c:v>-0.64917899999999995</c:v>
                </c:pt>
                <c:pt idx="39985" formatCode="General">
                  <c:v>-4.1318900000000003</c:v>
                </c:pt>
                <c:pt idx="39986" formatCode="General">
                  <c:v>-8.2641600000000004</c:v>
                </c:pt>
                <c:pt idx="39987" formatCode="General">
                  <c:v>-13.0364</c:v>
                </c:pt>
                <c:pt idx="39988" formatCode="General">
                  <c:v>-18.433199999999999</c:v>
                </c:pt>
                <c:pt idx="39989" formatCode="General">
                  <c:v>-24.394300000000001</c:v>
                </c:pt>
                <c:pt idx="39990" formatCode="General">
                  <c:v>-30.838000000000001</c:v>
                </c:pt>
                <c:pt idx="39991" formatCode="General">
                  <c:v>-37.778100000000002</c:v>
                </c:pt>
                <c:pt idx="39992" formatCode="General">
                  <c:v>-45.223500000000001</c:v>
                </c:pt>
                <c:pt idx="39993" formatCode="General">
                  <c:v>-53.08</c:v>
                </c:pt>
                <c:pt idx="39994" formatCode="General">
                  <c:v>-61.240400000000001</c:v>
                </c:pt>
                <c:pt idx="39995" formatCode="General">
                  <c:v>-69.603800000000007</c:v>
                </c:pt>
                <c:pt idx="39996" formatCode="General">
                  <c:v>-78.117699999999999</c:v>
                </c:pt>
                <c:pt idx="39997" formatCode="General">
                  <c:v>-86.740700000000004</c:v>
                </c:pt>
                <c:pt idx="39998" formatCode="General">
                  <c:v>-95.334999999999994</c:v>
                </c:pt>
                <c:pt idx="39999" formatCode="General">
                  <c:v>-103.78400000000001</c:v>
                </c:pt>
                <c:pt idx="40000" formatCode="General">
                  <c:v>-112.068</c:v>
                </c:pt>
                <c:pt idx="40001" formatCode="General">
                  <c:v>-120.15</c:v>
                </c:pt>
                <c:pt idx="40002" formatCode="General">
                  <c:v>-127.964</c:v>
                </c:pt>
                <c:pt idx="40003" formatCode="General">
                  <c:v>-135.41200000000001</c:v>
                </c:pt>
                <c:pt idx="40004" formatCode="General">
                  <c:v>-142.4</c:v>
                </c:pt>
                <c:pt idx="40005" formatCode="General">
                  <c:v>-148.92599999999999</c:v>
                </c:pt>
                <c:pt idx="40006" formatCode="General">
                  <c:v>-155.006</c:v>
                </c:pt>
                <c:pt idx="40007" formatCode="General">
                  <c:v>-160.62700000000001</c:v>
                </c:pt>
                <c:pt idx="40008" formatCode="General">
                  <c:v>-165.82</c:v>
                </c:pt>
                <c:pt idx="40009" formatCode="General">
                  <c:v>-170.643</c:v>
                </c:pt>
                <c:pt idx="40010" formatCode="General">
                  <c:v>-175.125</c:v>
                </c:pt>
                <c:pt idx="40011" formatCode="General">
                  <c:v>-179.28800000000001</c:v>
                </c:pt>
                <c:pt idx="40012" formatCode="General">
                  <c:v>-183.17400000000001</c:v>
                </c:pt>
                <c:pt idx="40013" formatCode="General">
                  <c:v>-186.81800000000001</c:v>
                </c:pt>
                <c:pt idx="40014" formatCode="General">
                  <c:v>-190.24100000000001</c:v>
                </c:pt>
                <c:pt idx="40015" formatCode="General">
                  <c:v>-193.49299999999999</c:v>
                </c:pt>
                <c:pt idx="40016" formatCode="General">
                  <c:v>-196.649</c:v>
                </c:pt>
                <c:pt idx="40017" formatCode="General">
                  <c:v>-199.73599999999999</c:v>
                </c:pt>
                <c:pt idx="40018" formatCode="General">
                  <c:v>-202.751</c:v>
                </c:pt>
                <c:pt idx="40019" formatCode="General">
                  <c:v>-205.684</c:v>
                </c:pt>
                <c:pt idx="40020" formatCode="General">
                  <c:v>-208.52600000000001</c:v>
                </c:pt>
                <c:pt idx="40021" formatCode="General">
                  <c:v>-211.292</c:v>
                </c:pt>
                <c:pt idx="40022" formatCode="General">
                  <c:v>-213.96700000000001</c:v>
                </c:pt>
                <c:pt idx="40023" formatCode="General">
                  <c:v>-216.518</c:v>
                </c:pt>
                <c:pt idx="40024" formatCode="General">
                  <c:v>-218.911</c:v>
                </c:pt>
                <c:pt idx="40025" formatCode="General">
                  <c:v>-221.136</c:v>
                </c:pt>
                <c:pt idx="40026" formatCode="General">
                  <c:v>-223.27500000000001</c:v>
                </c:pt>
                <c:pt idx="40027" formatCode="General">
                  <c:v>-225.40799999999999</c:v>
                </c:pt>
                <c:pt idx="40028" formatCode="General">
                  <c:v>-227.56299999999999</c:v>
                </c:pt>
                <c:pt idx="40029" formatCode="General">
                  <c:v>-229.71100000000001</c:v>
                </c:pt>
                <c:pt idx="40030" formatCode="General">
                  <c:v>-231.80099999999999</c:v>
                </c:pt>
                <c:pt idx="40031" formatCode="General">
                  <c:v>-233.81700000000001</c:v>
                </c:pt>
                <c:pt idx="40032" formatCode="General">
                  <c:v>-235.75899999999999</c:v>
                </c:pt>
                <c:pt idx="40033" formatCode="General">
                  <c:v>-237.64500000000001</c:v>
                </c:pt>
                <c:pt idx="40034" formatCode="General">
                  <c:v>-239.48599999999999</c:v>
                </c:pt>
                <c:pt idx="40035" formatCode="General">
                  <c:v>-241.28</c:v>
                </c:pt>
                <c:pt idx="40036" formatCode="General">
                  <c:v>-243.018</c:v>
                </c:pt>
                <c:pt idx="40037" formatCode="General">
                  <c:v>-244.68899999999999</c:v>
                </c:pt>
                <c:pt idx="40038" formatCode="General">
                  <c:v>-246.34800000000001</c:v>
                </c:pt>
                <c:pt idx="40039" formatCode="General">
                  <c:v>-248.08600000000001</c:v>
                </c:pt>
                <c:pt idx="40040" formatCode="General">
                  <c:v>-249.97900000000001</c:v>
                </c:pt>
                <c:pt idx="40041" formatCode="General">
                  <c:v>-252.078</c:v>
                </c:pt>
                <c:pt idx="40042" formatCode="General">
                  <c:v>-254.38499999999999</c:v>
                </c:pt>
                <c:pt idx="40043" formatCode="General">
                  <c:v>-256.88099999999997</c:v>
                </c:pt>
                <c:pt idx="40044" formatCode="General">
                  <c:v>-259.53500000000003</c:v>
                </c:pt>
                <c:pt idx="40045" formatCode="General">
                  <c:v>-262.315</c:v>
                </c:pt>
                <c:pt idx="40046" formatCode="General">
                  <c:v>-265.19499999999999</c:v>
                </c:pt>
                <c:pt idx="40047" formatCode="General">
                  <c:v>-268.17700000000002</c:v>
                </c:pt>
                <c:pt idx="40048" formatCode="General">
                  <c:v>-271.267</c:v>
                </c:pt>
                <c:pt idx="40049" formatCode="General">
                  <c:v>-274.45600000000002</c:v>
                </c:pt>
                <c:pt idx="40050" formatCode="General">
                  <c:v>-277.69799999999998</c:v>
                </c:pt>
                <c:pt idx="40051" formatCode="General">
                  <c:v>-280.93099999999998</c:v>
                </c:pt>
                <c:pt idx="40052" formatCode="General">
                  <c:v>-284.11200000000002</c:v>
                </c:pt>
                <c:pt idx="40053" formatCode="General">
                  <c:v>-287.24900000000002</c:v>
                </c:pt>
                <c:pt idx="40054" formatCode="General">
                  <c:v>-290.43</c:v>
                </c:pt>
                <c:pt idx="40055" formatCode="General">
                  <c:v>-293.63299999999998</c:v>
                </c:pt>
                <c:pt idx="40056" formatCode="General">
                  <c:v>-296.72800000000001</c:v>
                </c:pt>
                <c:pt idx="40057" formatCode="General">
                  <c:v>-299.61099999999999</c:v>
                </c:pt>
                <c:pt idx="40058" formatCode="General">
                  <c:v>-302.22199999999998</c:v>
                </c:pt>
                <c:pt idx="40059" formatCode="General">
                  <c:v>-304.642</c:v>
                </c:pt>
                <c:pt idx="40060" formatCode="General">
                  <c:v>-306.97500000000002</c:v>
                </c:pt>
                <c:pt idx="40061" formatCode="General">
                  <c:v>-309.27999999999997</c:v>
                </c:pt>
                <c:pt idx="40062" formatCode="General">
                  <c:v>-311.56099999999998</c:v>
                </c:pt>
                <c:pt idx="40063" formatCode="General">
                  <c:v>-313.77</c:v>
                </c:pt>
                <c:pt idx="40064" formatCode="General">
                  <c:v>-315.83699999999999</c:v>
                </c:pt>
                <c:pt idx="40065" formatCode="General">
                  <c:v>-317.69400000000002</c:v>
                </c:pt>
                <c:pt idx="40066" formatCode="General">
                  <c:v>-319.327</c:v>
                </c:pt>
                <c:pt idx="40067" formatCode="General">
                  <c:v>-320.73399999999998</c:v>
                </c:pt>
                <c:pt idx="40068" formatCode="General">
                  <c:v>-321.935</c:v>
                </c:pt>
                <c:pt idx="40069" formatCode="General">
                  <c:v>-322.95499999999998</c:v>
                </c:pt>
                <c:pt idx="40070" formatCode="General">
                  <c:v>-323.81599999999997</c:v>
                </c:pt>
                <c:pt idx="40071" formatCode="General">
                  <c:v>-324.56400000000002</c:v>
                </c:pt>
                <c:pt idx="40072" formatCode="General">
                  <c:v>-325.24</c:v>
                </c:pt>
                <c:pt idx="40073" formatCode="General">
                  <c:v>-325.82799999999997</c:v>
                </c:pt>
                <c:pt idx="40074" formatCode="General">
                  <c:v>-326.19900000000001</c:v>
                </c:pt>
                <c:pt idx="40075" formatCode="General">
                  <c:v>-326.13</c:v>
                </c:pt>
                <c:pt idx="40076" formatCode="General">
                  <c:v>-325.50400000000002</c:v>
                </c:pt>
                <c:pt idx="40077" formatCode="General">
                  <c:v>-324.30500000000001</c:v>
                </c:pt>
                <c:pt idx="40078" formatCode="General">
                  <c:v>-322.71199999999999</c:v>
                </c:pt>
                <c:pt idx="40079" formatCode="General">
                  <c:v>-320.95299999999997</c:v>
                </c:pt>
                <c:pt idx="40080" formatCode="General">
                  <c:v>-319.197</c:v>
                </c:pt>
                <c:pt idx="40081" formatCode="General">
                  <c:v>-317.47899999999998</c:v>
                </c:pt>
                <c:pt idx="40082" formatCode="General">
                  <c:v>-315.608</c:v>
                </c:pt>
                <c:pt idx="40083" formatCode="General">
                  <c:v>-313.476</c:v>
                </c:pt>
                <c:pt idx="40084" formatCode="General">
                  <c:v>-311.08999999999997</c:v>
                </c:pt>
                <c:pt idx="40085" formatCode="General">
                  <c:v>-308.44</c:v>
                </c:pt>
                <c:pt idx="40086" formatCode="General">
                  <c:v>-305.53199999999998</c:v>
                </c:pt>
                <c:pt idx="40087" formatCode="General">
                  <c:v>-302.42399999999998</c:v>
                </c:pt>
                <c:pt idx="40088" formatCode="General">
                  <c:v>-299.214</c:v>
                </c:pt>
                <c:pt idx="40089" formatCode="General">
                  <c:v>-296.01100000000002</c:v>
                </c:pt>
                <c:pt idx="40090" formatCode="General">
                  <c:v>-292.82299999999998</c:v>
                </c:pt>
                <c:pt idx="40091" formatCode="General">
                  <c:v>-289.60000000000002</c:v>
                </c:pt>
                <c:pt idx="40092" formatCode="General">
                  <c:v>-286.209</c:v>
                </c:pt>
                <c:pt idx="40093" formatCode="General">
                  <c:v>-282.55</c:v>
                </c:pt>
                <c:pt idx="40094" formatCode="General">
                  <c:v>-278.71899999999999</c:v>
                </c:pt>
                <c:pt idx="40095" formatCode="General">
                  <c:v>-274.858</c:v>
                </c:pt>
                <c:pt idx="40096" formatCode="General">
                  <c:v>-271.07799999999997</c:v>
                </c:pt>
                <c:pt idx="40097" formatCode="General">
                  <c:v>-267.28699999999998</c:v>
                </c:pt>
                <c:pt idx="40098" formatCode="General">
                  <c:v>-263.35300000000001</c:v>
                </c:pt>
                <c:pt idx="40099" formatCode="General">
                  <c:v>-259.38600000000002</c:v>
                </c:pt>
                <c:pt idx="40100" formatCode="General">
                  <c:v>-255.499</c:v>
                </c:pt>
                <c:pt idx="40101" formatCode="General">
                  <c:v>-251.69300000000001</c:v>
                </c:pt>
                <c:pt idx="40102" formatCode="General">
                  <c:v>-247.85900000000001</c:v>
                </c:pt>
                <c:pt idx="40103" formatCode="General">
                  <c:v>-243.81299999999999</c:v>
                </c:pt>
                <c:pt idx="40104" formatCode="General">
                  <c:v>-239.601</c:v>
                </c:pt>
                <c:pt idx="40105" formatCode="General">
                  <c:v>-235.38900000000001</c:v>
                </c:pt>
                <c:pt idx="40106" formatCode="General">
                  <c:v>-231.24100000000001</c:v>
                </c:pt>
                <c:pt idx="40107" formatCode="General">
                  <c:v>-227.13</c:v>
                </c:pt>
                <c:pt idx="40108" formatCode="General">
                  <c:v>-222.93</c:v>
                </c:pt>
                <c:pt idx="40109" formatCode="General">
                  <c:v>-218.678</c:v>
                </c:pt>
                <c:pt idx="40110" formatCode="General">
                  <c:v>-214.53700000000001</c:v>
                </c:pt>
                <c:pt idx="40111" formatCode="General">
                  <c:v>-210.56200000000001</c:v>
                </c:pt>
                <c:pt idx="40112" formatCode="General">
                  <c:v>-206.74299999999999</c:v>
                </c:pt>
                <c:pt idx="40113" formatCode="General">
                  <c:v>-202.995</c:v>
                </c:pt>
                <c:pt idx="40114" formatCode="General">
                  <c:v>-199.154</c:v>
                </c:pt>
                <c:pt idx="40115" formatCode="General">
                  <c:v>-194.97900000000001</c:v>
                </c:pt>
                <c:pt idx="40116" formatCode="General">
                  <c:v>-190.35</c:v>
                </c:pt>
                <c:pt idx="40117" formatCode="General">
                  <c:v>-185.3</c:v>
                </c:pt>
                <c:pt idx="40118" formatCode="General">
                  <c:v>-180.059</c:v>
                </c:pt>
                <c:pt idx="40119" formatCode="General">
                  <c:v>-174.876</c:v>
                </c:pt>
                <c:pt idx="40120" formatCode="General">
                  <c:v>-169.83699999999999</c:v>
                </c:pt>
                <c:pt idx="40121" formatCode="General">
                  <c:v>-165.048</c:v>
                </c:pt>
                <c:pt idx="40122" formatCode="General">
                  <c:v>-160.61500000000001</c:v>
                </c:pt>
                <c:pt idx="40123" formatCode="General">
                  <c:v>-156.607</c:v>
                </c:pt>
                <c:pt idx="40124" formatCode="General">
                  <c:v>-153.04599999999999</c:v>
                </c:pt>
                <c:pt idx="40125" formatCode="General">
                  <c:v>-150.07499999999999</c:v>
                </c:pt>
                <c:pt idx="40126" formatCode="General">
                  <c:v>-147.84200000000001</c:v>
                </c:pt>
                <c:pt idx="40127" formatCode="General">
                  <c:v>-146.35900000000001</c:v>
                </c:pt>
                <c:pt idx="40128" formatCode="General">
                  <c:v>-145.65</c:v>
                </c:pt>
                <c:pt idx="40129" formatCode="General">
                  <c:v>-145.74700000000001</c:v>
                </c:pt>
                <c:pt idx="40130" formatCode="General">
                  <c:v>-146.62100000000001</c:v>
                </c:pt>
                <c:pt idx="40131" formatCode="General">
                  <c:v>-148.19900000000001</c:v>
                </c:pt>
                <c:pt idx="40132" formatCode="General">
                  <c:v>-150.31299999999999</c:v>
                </c:pt>
                <c:pt idx="40133" formatCode="General">
                  <c:v>-152.833</c:v>
                </c:pt>
                <c:pt idx="40134" formatCode="General">
                  <c:v>-155.821</c:v>
                </c:pt>
                <c:pt idx="40135" formatCode="General">
                  <c:v>-159.30500000000001</c:v>
                </c:pt>
                <c:pt idx="40136" formatCode="General">
                  <c:v>-163.21600000000001</c:v>
                </c:pt>
                <c:pt idx="40137" formatCode="General">
                  <c:v>-167.238</c:v>
                </c:pt>
                <c:pt idx="40138" formatCode="General">
                  <c:v>-170.94200000000001</c:v>
                </c:pt>
                <c:pt idx="40139" formatCode="General">
                  <c:v>-174.06299999999999</c:v>
                </c:pt>
                <c:pt idx="40140" formatCode="General">
                  <c:v>-176.44300000000001</c:v>
                </c:pt>
                <c:pt idx="40141" formatCode="General">
                  <c:v>-178.02199999999999</c:v>
                </c:pt>
                <c:pt idx="40142" formatCode="General">
                  <c:v>-178.79599999999999</c:v>
                </c:pt>
                <c:pt idx="40143" formatCode="General">
                  <c:v>-178.797</c:v>
                </c:pt>
                <c:pt idx="40144" formatCode="General">
                  <c:v>-178.065</c:v>
                </c:pt>
                <c:pt idx="40145" formatCode="General">
                  <c:v>-176.63800000000001</c:v>
                </c:pt>
                <c:pt idx="40146" formatCode="General">
                  <c:v>-174.60599999999999</c:v>
                </c:pt>
                <c:pt idx="40147" formatCode="General">
                  <c:v>-172.05099999999999</c:v>
                </c:pt>
                <c:pt idx="40148" formatCode="General">
                  <c:v>-168.99299999999999</c:v>
                </c:pt>
                <c:pt idx="40149" formatCode="General">
                  <c:v>-165.40799999999999</c:v>
                </c:pt>
                <c:pt idx="40150" formatCode="General">
                  <c:v>-161.249</c:v>
                </c:pt>
                <c:pt idx="40151" formatCode="General">
                  <c:v>-156.56700000000001</c:v>
                </c:pt>
                <c:pt idx="40152" formatCode="General">
                  <c:v>-151.483</c:v>
                </c:pt>
                <c:pt idx="40153" formatCode="General">
                  <c:v>-146.13900000000001</c:v>
                </c:pt>
                <c:pt idx="40154" formatCode="General">
                  <c:v>-140.678</c:v>
                </c:pt>
                <c:pt idx="40155" formatCode="General">
                  <c:v>-135.19399999999999</c:v>
                </c:pt>
                <c:pt idx="40156" formatCode="General">
                  <c:v>-129.726</c:v>
                </c:pt>
                <c:pt idx="40157" formatCode="General">
                  <c:v>-124.27200000000001</c:v>
                </c:pt>
                <c:pt idx="40158" formatCode="General">
                  <c:v>-118.773</c:v>
                </c:pt>
                <c:pt idx="40159" formatCode="General">
                  <c:v>-113.176</c:v>
                </c:pt>
                <c:pt idx="40160" formatCode="General">
                  <c:v>-107.568</c:v>
                </c:pt>
                <c:pt idx="40161" formatCode="General">
                  <c:v>-102.042</c:v>
                </c:pt>
                <c:pt idx="40162" formatCode="General">
                  <c:v>-96.632400000000004</c:v>
                </c:pt>
                <c:pt idx="40163" formatCode="General">
                  <c:v>-91.276799999999994</c:v>
                </c:pt>
                <c:pt idx="40164" formatCode="General">
                  <c:v>-85.869</c:v>
                </c:pt>
                <c:pt idx="40165" formatCode="General">
                  <c:v>-80.400999999999996</c:v>
                </c:pt>
                <c:pt idx="40166" formatCode="General">
                  <c:v>-74.902600000000007</c:v>
                </c:pt>
                <c:pt idx="40167" formatCode="General">
                  <c:v>-69.412999999999997</c:v>
                </c:pt>
                <c:pt idx="40168" formatCode="General">
                  <c:v>-63.976700000000001</c:v>
                </c:pt>
                <c:pt idx="40169" formatCode="General">
                  <c:v>-58.627000000000002</c:v>
                </c:pt>
                <c:pt idx="40170" formatCode="General">
                  <c:v>-53.399000000000001</c:v>
                </c:pt>
                <c:pt idx="40171" formatCode="General">
                  <c:v>-48.321899999999999</c:v>
                </c:pt>
                <c:pt idx="40172" formatCode="General">
                  <c:v>-43.432099999999998</c:v>
                </c:pt>
                <c:pt idx="40173" formatCode="General">
                  <c:v>-38.709699999999998</c:v>
                </c:pt>
                <c:pt idx="40174" formatCode="General">
                  <c:v>-34.003399999999999</c:v>
                </c:pt>
                <c:pt idx="40175" formatCode="General">
                  <c:v>-29.198399999999999</c:v>
                </c:pt>
                <c:pt idx="40176" formatCode="General">
                  <c:v>-24.2803</c:v>
                </c:pt>
                <c:pt idx="40177" formatCode="General">
                  <c:v>-19.334700000000002</c:v>
                </c:pt>
                <c:pt idx="40178" formatCode="General">
                  <c:v>-14.484400000000001</c:v>
                </c:pt>
                <c:pt idx="40179" formatCode="General">
                  <c:v>-9.7536000000000005</c:v>
                </c:pt>
                <c:pt idx="40180" formatCode="General">
                  <c:v>-5.1222099999999999</c:v>
                </c:pt>
                <c:pt idx="40181" formatCode="General">
                  <c:v>-0.53177799999999997</c:v>
                </c:pt>
                <c:pt idx="40182" formatCode="General">
                  <c:v>4.0633499999999998</c:v>
                </c:pt>
                <c:pt idx="40183" formatCode="General">
                  <c:v>8.6616499999999998</c:v>
                </c:pt>
                <c:pt idx="40184" formatCode="General">
                  <c:v>13.1921</c:v>
                </c:pt>
                <c:pt idx="40185" formatCode="General">
                  <c:v>17.5871</c:v>
                </c:pt>
                <c:pt idx="40186" formatCode="General">
                  <c:v>21.9742</c:v>
                </c:pt>
                <c:pt idx="40187" formatCode="General">
                  <c:v>26.456900000000001</c:v>
                </c:pt>
                <c:pt idx="40188" formatCode="General">
                  <c:v>30.9556</c:v>
                </c:pt>
                <c:pt idx="40189" formatCode="General">
                  <c:v>35.426000000000002</c:v>
                </c:pt>
                <c:pt idx="40190" formatCode="General">
                  <c:v>39.892899999999997</c:v>
                </c:pt>
                <c:pt idx="40191" formatCode="General">
                  <c:v>44.303800000000003</c:v>
                </c:pt>
                <c:pt idx="40192" formatCode="General">
                  <c:v>48.575699999999998</c:v>
                </c:pt>
                <c:pt idx="40193" formatCode="General">
                  <c:v>52.720199999999998</c:v>
                </c:pt>
                <c:pt idx="40194" formatCode="General">
                  <c:v>56.788200000000003</c:v>
                </c:pt>
                <c:pt idx="40195" formatCode="General">
                  <c:v>60.828600000000002</c:v>
                </c:pt>
                <c:pt idx="40196" formatCode="General">
                  <c:v>64.87</c:v>
                </c:pt>
                <c:pt idx="40197" formatCode="General">
                  <c:v>68.914900000000003</c:v>
                </c:pt>
                <c:pt idx="40198" formatCode="General">
                  <c:v>73.018100000000004</c:v>
                </c:pt>
                <c:pt idx="40199" formatCode="General">
                  <c:v>77.247699999999995</c:v>
                </c:pt>
                <c:pt idx="40200" formatCode="General">
                  <c:v>81.644900000000007</c:v>
                </c:pt>
                <c:pt idx="40201" formatCode="General">
                  <c:v>86.209400000000002</c:v>
                </c:pt>
                <c:pt idx="40202" formatCode="General">
                  <c:v>90.859399999999994</c:v>
                </c:pt>
                <c:pt idx="40203" formatCode="General">
                  <c:v>95.494500000000002</c:v>
                </c:pt>
                <c:pt idx="40204" formatCode="General">
                  <c:v>100.035</c:v>
                </c:pt>
                <c:pt idx="40205" formatCode="General">
                  <c:v>104.349</c:v>
                </c:pt>
                <c:pt idx="40206" formatCode="General">
                  <c:v>108.32299999999999</c:v>
                </c:pt>
                <c:pt idx="40207" formatCode="General">
                  <c:v>111.919</c:v>
                </c:pt>
                <c:pt idx="40208" formatCode="General">
                  <c:v>115.11499999999999</c:v>
                </c:pt>
                <c:pt idx="40209" formatCode="General">
                  <c:v>117.92</c:v>
                </c:pt>
                <c:pt idx="40210" formatCode="General">
                  <c:v>120.533</c:v>
                </c:pt>
                <c:pt idx="40211" formatCode="General">
                  <c:v>123.24</c:v>
                </c:pt>
                <c:pt idx="40212" formatCode="General">
                  <c:v>126.39</c:v>
                </c:pt>
                <c:pt idx="40213" formatCode="General">
                  <c:v>130.22200000000001</c:v>
                </c:pt>
                <c:pt idx="40214" formatCode="General">
                  <c:v>134.43899999999999</c:v>
                </c:pt>
                <c:pt idx="40215" formatCode="General">
                  <c:v>138.75399999999999</c:v>
                </c:pt>
                <c:pt idx="40216" formatCode="General">
                  <c:v>143.19499999999999</c:v>
                </c:pt>
                <c:pt idx="40217" formatCode="General">
                  <c:v>147.768</c:v>
                </c:pt>
                <c:pt idx="40218" formatCode="General">
                  <c:v>152.453</c:v>
                </c:pt>
                <c:pt idx="40219" formatCode="General">
                  <c:v>157.15</c:v>
                </c:pt>
                <c:pt idx="40220" formatCode="General">
                  <c:v>161.79</c:v>
                </c:pt>
                <c:pt idx="40221" formatCode="General">
                  <c:v>166.483</c:v>
                </c:pt>
                <c:pt idx="40222" formatCode="General">
                  <c:v>171.333</c:v>
                </c:pt>
                <c:pt idx="40223" formatCode="General">
                  <c:v>176.36799999999999</c:v>
                </c:pt>
                <c:pt idx="40224" formatCode="General">
                  <c:v>181.476</c:v>
                </c:pt>
                <c:pt idx="40225" formatCode="General">
                  <c:v>186.46700000000001</c:v>
                </c:pt>
                <c:pt idx="40226" formatCode="General">
                  <c:v>191.285</c:v>
                </c:pt>
                <c:pt idx="40227" formatCode="General">
                  <c:v>195.964</c:v>
                </c:pt>
                <c:pt idx="40228" formatCode="General">
                  <c:v>200.58600000000001</c:v>
                </c:pt>
                <c:pt idx="40229" formatCode="General">
                  <c:v>205.20400000000001</c:v>
                </c:pt>
                <c:pt idx="40230" formatCode="General">
                  <c:v>209.81200000000001</c:v>
                </c:pt>
                <c:pt idx="40231" formatCode="General">
                  <c:v>214.41200000000001</c:v>
                </c:pt>
                <c:pt idx="40232" formatCode="General">
                  <c:v>219.01</c:v>
                </c:pt>
                <c:pt idx="40233" formatCode="General">
                  <c:v>223.625</c:v>
                </c:pt>
                <c:pt idx="40234" formatCode="General">
                  <c:v>228.25899999999999</c:v>
                </c:pt>
                <c:pt idx="40235" formatCode="General">
                  <c:v>232.84899999999999</c:v>
                </c:pt>
                <c:pt idx="40236" formatCode="General">
                  <c:v>237.32</c:v>
                </c:pt>
                <c:pt idx="40237" formatCode="General">
                  <c:v>241.60599999999999</c:v>
                </c:pt>
                <c:pt idx="40238" formatCode="General">
                  <c:v>245.624</c:v>
                </c:pt>
                <c:pt idx="40239" formatCode="General">
                  <c:v>249.33099999999999</c:v>
                </c:pt>
                <c:pt idx="40240" formatCode="General">
                  <c:v>252.87100000000001</c:v>
                </c:pt>
                <c:pt idx="40241" formatCode="General">
                  <c:v>256.39699999999999</c:v>
                </c:pt>
                <c:pt idx="40242" formatCode="General">
                  <c:v>259.971</c:v>
                </c:pt>
                <c:pt idx="40243" formatCode="General">
                  <c:v>263.61</c:v>
                </c:pt>
                <c:pt idx="40244" formatCode="General">
                  <c:v>267.28300000000002</c:v>
                </c:pt>
                <c:pt idx="40245" formatCode="General">
                  <c:v>270.947</c:v>
                </c:pt>
                <c:pt idx="40246" formatCode="General">
                  <c:v>274.572</c:v>
                </c:pt>
                <c:pt idx="40247" formatCode="General">
                  <c:v>278.25299999999999</c:v>
                </c:pt>
                <c:pt idx="40248" formatCode="General">
                  <c:v>282.12299999999999</c:v>
                </c:pt>
                <c:pt idx="40249" formatCode="General">
                  <c:v>286.30200000000002</c:v>
                </c:pt>
                <c:pt idx="40250" formatCode="General">
                  <c:v>290.815</c:v>
                </c:pt>
                <c:pt idx="40251" formatCode="General">
                  <c:v>295.58300000000003</c:v>
                </c:pt>
                <c:pt idx="40252" formatCode="General">
                  <c:v>300.47199999999998</c:v>
                </c:pt>
                <c:pt idx="40253" formatCode="General">
                  <c:v>305.339</c:v>
                </c:pt>
                <c:pt idx="40254" formatCode="General">
                  <c:v>310.08199999999999</c:v>
                </c:pt>
                <c:pt idx="40255" formatCode="General">
                  <c:v>314.572</c:v>
                </c:pt>
                <c:pt idx="40256" formatCode="General">
                  <c:v>318.66800000000001</c:v>
                </c:pt>
                <c:pt idx="40257" formatCode="General">
                  <c:v>322.29399999999998</c:v>
                </c:pt>
                <c:pt idx="40258" formatCode="General">
                  <c:v>325.45999999999998</c:v>
                </c:pt>
                <c:pt idx="40259" formatCode="General">
                  <c:v>328.31</c:v>
                </c:pt>
                <c:pt idx="40260" formatCode="General">
                  <c:v>331.04</c:v>
                </c:pt>
                <c:pt idx="40261" formatCode="General">
                  <c:v>333.78899999999999</c:v>
                </c:pt>
                <c:pt idx="40262" formatCode="General">
                  <c:v>336.57100000000003</c:v>
                </c:pt>
                <c:pt idx="40263" formatCode="General">
                  <c:v>339.24200000000002</c:v>
                </c:pt>
                <c:pt idx="40264" formatCode="General">
                  <c:v>341.74400000000003</c:v>
                </c:pt>
                <c:pt idx="40265" formatCode="General">
                  <c:v>344.10500000000002</c:v>
                </c:pt>
                <c:pt idx="40266" formatCode="General">
                  <c:v>346.399</c:v>
                </c:pt>
                <c:pt idx="40267" formatCode="General">
                  <c:v>348.71300000000002</c:v>
                </c:pt>
                <c:pt idx="40268" formatCode="General">
                  <c:v>351.09699999999998</c:v>
                </c:pt>
                <c:pt idx="40269" formatCode="General">
                  <c:v>353.55200000000002</c:v>
                </c:pt>
                <c:pt idx="40270" formatCode="General">
                  <c:v>355.98399999999998</c:v>
                </c:pt>
                <c:pt idx="40271" formatCode="General">
                  <c:v>358.26900000000001</c:v>
                </c:pt>
                <c:pt idx="40272" formatCode="General">
                  <c:v>360.327</c:v>
                </c:pt>
                <c:pt idx="40273" formatCode="General">
                  <c:v>362.24099999999999</c:v>
                </c:pt>
                <c:pt idx="40274" formatCode="General">
                  <c:v>364.12200000000001</c:v>
                </c:pt>
                <c:pt idx="40275" formatCode="General">
                  <c:v>366.01799999999997</c:v>
                </c:pt>
                <c:pt idx="40276" formatCode="General">
                  <c:v>367.863</c:v>
                </c:pt>
                <c:pt idx="40277" formatCode="General">
                  <c:v>369.47500000000002</c:v>
                </c:pt>
                <c:pt idx="40278" formatCode="General">
                  <c:v>370.76100000000002</c:v>
                </c:pt>
                <c:pt idx="40279" formatCode="General">
                  <c:v>371.714</c:v>
                </c:pt>
                <c:pt idx="40280" formatCode="General">
                  <c:v>372.30399999999997</c:v>
                </c:pt>
                <c:pt idx="40281" formatCode="General">
                  <c:v>372.48599999999999</c:v>
                </c:pt>
                <c:pt idx="40282" formatCode="General">
                  <c:v>372.19299999999998</c:v>
                </c:pt>
                <c:pt idx="40283" formatCode="General">
                  <c:v>371.56099999999998</c:v>
                </c:pt>
                <c:pt idx="40284" formatCode="General">
                  <c:v>370.899</c:v>
                </c:pt>
                <c:pt idx="40285" formatCode="General">
                  <c:v>370.41300000000001</c:v>
                </c:pt>
                <c:pt idx="40286" formatCode="General">
                  <c:v>370.19200000000001</c:v>
                </c:pt>
                <c:pt idx="40287" formatCode="General">
                  <c:v>370.00900000000001</c:v>
                </c:pt>
                <c:pt idx="40288" formatCode="General">
                  <c:v>369.65600000000001</c:v>
                </c:pt>
                <c:pt idx="40289" formatCode="General">
                  <c:v>369.22300000000001</c:v>
                </c:pt>
                <c:pt idx="40290" formatCode="General">
                  <c:v>368.82400000000001</c:v>
                </c:pt>
                <c:pt idx="40291" formatCode="General">
                  <c:v>368.56299999999999</c:v>
                </c:pt>
                <c:pt idx="40292" formatCode="General">
                  <c:v>368.53800000000001</c:v>
                </c:pt>
                <c:pt idx="40293" formatCode="General">
                  <c:v>368.82</c:v>
                </c:pt>
                <c:pt idx="40294" formatCode="General">
                  <c:v>369.43200000000002</c:v>
                </c:pt>
                <c:pt idx="40295" formatCode="General">
                  <c:v>370.40100000000001</c:v>
                </c:pt>
                <c:pt idx="40296" formatCode="General">
                  <c:v>371.767</c:v>
                </c:pt>
                <c:pt idx="40297" formatCode="General">
                  <c:v>373.58699999999999</c:v>
                </c:pt>
                <c:pt idx="40298" formatCode="General">
                  <c:v>375.90899999999999</c:v>
                </c:pt>
                <c:pt idx="40299" formatCode="General">
                  <c:v>378.66</c:v>
                </c:pt>
                <c:pt idx="40300" formatCode="General">
                  <c:v>381.71699999999998</c:v>
                </c:pt>
                <c:pt idx="40301" formatCode="General">
                  <c:v>384.959</c:v>
                </c:pt>
                <c:pt idx="40302" formatCode="General">
                  <c:v>388.23700000000002</c:v>
                </c:pt>
                <c:pt idx="40303" formatCode="General">
                  <c:v>391.37200000000001</c:v>
                </c:pt>
                <c:pt idx="40304" formatCode="General">
                  <c:v>394.14699999999999</c:v>
                </c:pt>
                <c:pt idx="40305" formatCode="General">
                  <c:v>396.38600000000002</c:v>
                </c:pt>
                <c:pt idx="40306" formatCode="General">
                  <c:v>397.86500000000001</c:v>
                </c:pt>
                <c:pt idx="40307" formatCode="General">
                  <c:v>398.41300000000001</c:v>
                </c:pt>
                <c:pt idx="40308" formatCode="General">
                  <c:v>398.11200000000002</c:v>
                </c:pt>
                <c:pt idx="40309" formatCode="General">
                  <c:v>397.12099999999998</c:v>
                </c:pt>
                <c:pt idx="40310" formatCode="General">
                  <c:v>395.62299999999999</c:v>
                </c:pt>
                <c:pt idx="40311" formatCode="General">
                  <c:v>393.85300000000001</c:v>
                </c:pt>
                <c:pt idx="40312" formatCode="General">
                  <c:v>392.02600000000001</c:v>
                </c:pt>
                <c:pt idx="40313" formatCode="General">
                  <c:v>390.12599999999998</c:v>
                </c:pt>
                <c:pt idx="40314" formatCode="General">
                  <c:v>388.06299999999999</c:v>
                </c:pt>
                <c:pt idx="40315" formatCode="General">
                  <c:v>385.85500000000002</c:v>
                </c:pt>
                <c:pt idx="40316" formatCode="General">
                  <c:v>383.49700000000001</c:v>
                </c:pt>
                <c:pt idx="40317" formatCode="General">
                  <c:v>380.96899999999999</c:v>
                </c:pt>
                <c:pt idx="40318" formatCode="General">
                  <c:v>378.26499999999999</c:v>
                </c:pt>
                <c:pt idx="40319" formatCode="General">
                  <c:v>375.40100000000001</c:v>
                </c:pt>
                <c:pt idx="40320" formatCode="General">
                  <c:v>372.41800000000001</c:v>
                </c:pt>
                <c:pt idx="40321" formatCode="General">
                  <c:v>369.35</c:v>
                </c:pt>
                <c:pt idx="40322" formatCode="General">
                  <c:v>366.18099999999998</c:v>
                </c:pt>
                <c:pt idx="40323" formatCode="General">
                  <c:v>362.90600000000001</c:v>
                </c:pt>
                <c:pt idx="40324" formatCode="General">
                  <c:v>359.55200000000002</c:v>
                </c:pt>
                <c:pt idx="40325" formatCode="General">
                  <c:v>356.11900000000003</c:v>
                </c:pt>
                <c:pt idx="40326" formatCode="General">
                  <c:v>352.58800000000002</c:v>
                </c:pt>
                <c:pt idx="40327" formatCode="General">
                  <c:v>348.92700000000002</c:v>
                </c:pt>
                <c:pt idx="40328" formatCode="General">
                  <c:v>345.137</c:v>
                </c:pt>
                <c:pt idx="40329" formatCode="General">
                  <c:v>341.29300000000001</c:v>
                </c:pt>
                <c:pt idx="40330" formatCode="General">
                  <c:v>337.38400000000001</c:v>
                </c:pt>
                <c:pt idx="40331" formatCode="General">
                  <c:v>333.303</c:v>
                </c:pt>
                <c:pt idx="40332" formatCode="General">
                  <c:v>329.05799999999999</c:v>
                </c:pt>
                <c:pt idx="40333" formatCode="General">
                  <c:v>324.72800000000001</c:v>
                </c:pt>
                <c:pt idx="40334" formatCode="General">
                  <c:v>320.476</c:v>
                </c:pt>
                <c:pt idx="40335" formatCode="General">
                  <c:v>316.42700000000002</c:v>
                </c:pt>
                <c:pt idx="40336" formatCode="General">
                  <c:v>312.49299999999999</c:v>
                </c:pt>
                <c:pt idx="40337" formatCode="General">
                  <c:v>308.56400000000002</c:v>
                </c:pt>
                <c:pt idx="40338" formatCode="General">
                  <c:v>304.58</c:v>
                </c:pt>
                <c:pt idx="40339" formatCode="General">
                  <c:v>300.55099999999999</c:v>
                </c:pt>
                <c:pt idx="40340" formatCode="General">
                  <c:v>296.52</c:v>
                </c:pt>
                <c:pt idx="40341" formatCode="General">
                  <c:v>292.55399999999997</c:v>
                </c:pt>
                <c:pt idx="40342" formatCode="General">
                  <c:v>288.697</c:v>
                </c:pt>
                <c:pt idx="40343" formatCode="General">
                  <c:v>284.91800000000001</c:v>
                </c:pt>
                <c:pt idx="40344" formatCode="General">
                  <c:v>281.18799999999999</c:v>
                </c:pt>
                <c:pt idx="40345" formatCode="General">
                  <c:v>277.49400000000003</c:v>
                </c:pt>
                <c:pt idx="40346" formatCode="General">
                  <c:v>273.94299999999998</c:v>
                </c:pt>
                <c:pt idx="40347" formatCode="General">
                  <c:v>270.67700000000002</c:v>
                </c:pt>
                <c:pt idx="40348" formatCode="General">
                  <c:v>267.77100000000002</c:v>
                </c:pt>
                <c:pt idx="40349" formatCode="General">
                  <c:v>265.25</c:v>
                </c:pt>
                <c:pt idx="40350" formatCode="General">
                  <c:v>263.06599999999997</c:v>
                </c:pt>
                <c:pt idx="40351" formatCode="General">
                  <c:v>261.11399999999998</c:v>
                </c:pt>
                <c:pt idx="40352" formatCode="General">
                  <c:v>259.274</c:v>
                </c:pt>
                <c:pt idx="40353" formatCode="General">
                  <c:v>257.38200000000001</c:v>
                </c:pt>
                <c:pt idx="40354" formatCode="General">
                  <c:v>255.27</c:v>
                </c:pt>
                <c:pt idx="40355" formatCode="General">
                  <c:v>252.77500000000001</c:v>
                </c:pt>
                <c:pt idx="40356" formatCode="General">
                  <c:v>249.76900000000001</c:v>
                </c:pt>
                <c:pt idx="40357" formatCode="General">
                  <c:v>246.232</c:v>
                </c:pt>
                <c:pt idx="40358" formatCode="General">
                  <c:v>242.18600000000001</c:v>
                </c:pt>
                <c:pt idx="40359" formatCode="General">
                  <c:v>237.685</c:v>
                </c:pt>
                <c:pt idx="40360" formatCode="General">
                  <c:v>232.78899999999999</c:v>
                </c:pt>
                <c:pt idx="40361" formatCode="General">
                  <c:v>227.547</c:v>
                </c:pt>
                <c:pt idx="40362" formatCode="General">
                  <c:v>221.982</c:v>
                </c:pt>
                <c:pt idx="40363" formatCode="General">
                  <c:v>216.108</c:v>
                </c:pt>
                <c:pt idx="40364" formatCode="General">
                  <c:v>209.935</c:v>
                </c:pt>
                <c:pt idx="40365" formatCode="General">
                  <c:v>203.59200000000001</c:v>
                </c:pt>
                <c:pt idx="40366" formatCode="General">
                  <c:v>197.27</c:v>
                </c:pt>
                <c:pt idx="40367" formatCode="General">
                  <c:v>191.13800000000001</c:v>
                </c:pt>
                <c:pt idx="40368" formatCode="General">
                  <c:v>185.31</c:v>
                </c:pt>
                <c:pt idx="40369" formatCode="General">
                  <c:v>179.73099999999999</c:v>
                </c:pt>
                <c:pt idx="40370" formatCode="General">
                  <c:v>174.31</c:v>
                </c:pt>
                <c:pt idx="40371" formatCode="General">
                  <c:v>168.982</c:v>
                </c:pt>
                <c:pt idx="40372" formatCode="General">
                  <c:v>163.70099999999999</c:v>
                </c:pt>
                <c:pt idx="40373" formatCode="General">
                  <c:v>158.45599999999999</c:v>
                </c:pt>
                <c:pt idx="40374" formatCode="General">
                  <c:v>153.25899999999999</c:v>
                </c:pt>
                <c:pt idx="40375" formatCode="General">
                  <c:v>148.11099999999999</c:v>
                </c:pt>
                <c:pt idx="40376" formatCode="General">
                  <c:v>142.98699999999999</c:v>
                </c:pt>
                <c:pt idx="40377" formatCode="General">
                  <c:v>137.86600000000001</c:v>
                </c:pt>
                <c:pt idx="40378" formatCode="General">
                  <c:v>132.74199999999999</c:v>
                </c:pt>
                <c:pt idx="40379" formatCode="General">
                  <c:v>127.6</c:v>
                </c:pt>
                <c:pt idx="40380" formatCode="General">
                  <c:v>122.416</c:v>
                </c:pt>
                <c:pt idx="40381" formatCode="General">
                  <c:v>117.163</c:v>
                </c:pt>
                <c:pt idx="40382" formatCode="General">
                  <c:v>111.82</c:v>
                </c:pt>
                <c:pt idx="40383" formatCode="General">
                  <c:v>106.402</c:v>
                </c:pt>
                <c:pt idx="40384" formatCode="General">
                  <c:v>100.849</c:v>
                </c:pt>
                <c:pt idx="40385" formatCode="General">
                  <c:v>95.053700000000006</c:v>
                </c:pt>
                <c:pt idx="40386" formatCode="General">
                  <c:v>88.924999999999997</c:v>
                </c:pt>
                <c:pt idx="40387" formatCode="General">
                  <c:v>82.412599999999998</c:v>
                </c:pt>
                <c:pt idx="40388" formatCode="General">
                  <c:v>75.6036</c:v>
                </c:pt>
                <c:pt idx="40389" formatCode="General">
                  <c:v>68.620900000000006</c:v>
                </c:pt>
                <c:pt idx="40390" formatCode="General">
                  <c:v>61.562600000000003</c:v>
                </c:pt>
                <c:pt idx="40391" formatCode="General">
                  <c:v>54.523800000000001</c:v>
                </c:pt>
                <c:pt idx="40392" formatCode="General">
                  <c:v>47.564100000000003</c:v>
                </c:pt>
                <c:pt idx="40393" formatCode="General">
                  <c:v>40.757800000000003</c:v>
                </c:pt>
                <c:pt idx="40394" formatCode="General">
                  <c:v>34.156500000000001</c:v>
                </c:pt>
                <c:pt idx="40395" formatCode="General">
                  <c:v>27.736999999999998</c:v>
                </c:pt>
                <c:pt idx="40396" formatCode="General">
                  <c:v>21.461300000000001</c:v>
                </c:pt>
                <c:pt idx="40397" formatCode="General">
                  <c:v>15.3026</c:v>
                </c:pt>
                <c:pt idx="40398" formatCode="General">
                  <c:v>9.2300400000000007</c:v>
                </c:pt>
                <c:pt idx="40399" formatCode="General">
                  <c:v>3.22011</c:v>
                </c:pt>
                <c:pt idx="40400" formatCode="General">
                  <c:v>-2.7157200000000001</c:v>
                </c:pt>
                <c:pt idx="40401" formatCode="General">
                  <c:v>-8.55626</c:v>
                </c:pt>
                <c:pt idx="40402" formatCode="General">
                  <c:v>-14.3078</c:v>
                </c:pt>
                <c:pt idx="40403" formatCode="General">
                  <c:v>-19.9558</c:v>
                </c:pt>
                <c:pt idx="40404" formatCode="General">
                  <c:v>-25.436</c:v>
                </c:pt>
                <c:pt idx="40405" formatCode="General">
                  <c:v>-30.665400000000002</c:v>
                </c:pt>
                <c:pt idx="40406" formatCode="General">
                  <c:v>-35.592100000000002</c:v>
                </c:pt>
                <c:pt idx="40407" formatCode="General">
                  <c:v>-40.179099999999998</c:v>
                </c:pt>
                <c:pt idx="40408" formatCode="General">
                  <c:v>-44.427300000000002</c:v>
                </c:pt>
                <c:pt idx="40409" formatCode="General">
                  <c:v>-48.449599999999997</c:v>
                </c:pt>
                <c:pt idx="40410" formatCode="General">
                  <c:v>-52.386200000000002</c:v>
                </c:pt>
                <c:pt idx="40411" formatCode="General">
                  <c:v>-56.354700000000001</c:v>
                </c:pt>
                <c:pt idx="40412" formatCode="General">
                  <c:v>-60.399900000000002</c:v>
                </c:pt>
                <c:pt idx="40413" formatCode="General">
                  <c:v>-64.499499999999998</c:v>
                </c:pt>
                <c:pt idx="40414" formatCode="General">
                  <c:v>-68.769400000000005</c:v>
                </c:pt>
                <c:pt idx="40415" formatCode="General">
                  <c:v>-73.291799999999995</c:v>
                </c:pt>
                <c:pt idx="40416" formatCode="General">
                  <c:v>-77.903099999999995</c:v>
                </c:pt>
                <c:pt idx="40417" formatCode="General">
                  <c:v>-82.464600000000004</c:v>
                </c:pt>
                <c:pt idx="40418" formatCode="General">
                  <c:v>-86.952799999999996</c:v>
                </c:pt>
                <c:pt idx="40419" formatCode="General">
                  <c:v>-91.383799999999994</c:v>
                </c:pt>
                <c:pt idx="40420" formatCode="General">
                  <c:v>-95.793899999999994</c:v>
                </c:pt>
                <c:pt idx="40421" formatCode="General">
                  <c:v>-100.261</c:v>
                </c:pt>
                <c:pt idx="40422" formatCode="General">
                  <c:v>-104.86499999999999</c:v>
                </c:pt>
                <c:pt idx="40423" formatCode="General">
                  <c:v>-109.636</c:v>
                </c:pt>
                <c:pt idx="40424" formatCode="General">
                  <c:v>-114.608</c:v>
                </c:pt>
                <c:pt idx="40425" formatCode="General">
                  <c:v>-119.807</c:v>
                </c:pt>
                <c:pt idx="40426" formatCode="General">
                  <c:v>-125.253</c:v>
                </c:pt>
                <c:pt idx="40427" formatCode="General">
                  <c:v>-130.93700000000001</c:v>
                </c:pt>
                <c:pt idx="40428" formatCode="General">
                  <c:v>-136.74700000000001</c:v>
                </c:pt>
                <c:pt idx="40429" formatCode="General">
                  <c:v>-142.58000000000001</c:v>
                </c:pt>
                <c:pt idx="40430" formatCode="General">
                  <c:v>-148.441</c:v>
                </c:pt>
                <c:pt idx="40431" formatCode="General">
                  <c:v>-154.434</c:v>
                </c:pt>
                <c:pt idx="40432" formatCode="General">
                  <c:v>-160.73400000000001</c:v>
                </c:pt>
                <c:pt idx="40433" formatCode="General">
                  <c:v>-167.35499999999999</c:v>
                </c:pt>
                <c:pt idx="40434" formatCode="General">
                  <c:v>-174.21199999999999</c:v>
                </c:pt>
                <c:pt idx="40435" formatCode="General">
                  <c:v>-181.28700000000001</c:v>
                </c:pt>
                <c:pt idx="40436" formatCode="General">
                  <c:v>-188.57499999999999</c:v>
                </c:pt>
                <c:pt idx="40437" formatCode="General">
                  <c:v>-196.05500000000001</c:v>
                </c:pt>
                <c:pt idx="40438" formatCode="General">
                  <c:v>-203.649</c:v>
                </c:pt>
                <c:pt idx="40439" formatCode="General">
                  <c:v>-211.24299999999999</c:v>
                </c:pt>
                <c:pt idx="40440" formatCode="General">
                  <c:v>-218.72900000000001</c:v>
                </c:pt>
                <c:pt idx="40441" formatCode="General">
                  <c:v>-226.01900000000001</c:v>
                </c:pt>
                <c:pt idx="40442" formatCode="General">
                  <c:v>-233.066</c:v>
                </c:pt>
                <c:pt idx="40443" formatCode="General">
                  <c:v>-239.833</c:v>
                </c:pt>
                <c:pt idx="40444" formatCode="General">
                  <c:v>-246.285</c:v>
                </c:pt>
                <c:pt idx="40445" formatCode="General">
                  <c:v>-252.375</c:v>
                </c:pt>
                <c:pt idx="40446" formatCode="General">
                  <c:v>-258.05200000000002</c:v>
                </c:pt>
                <c:pt idx="40447" formatCode="General">
                  <c:v>-263.33600000000001</c:v>
                </c:pt>
                <c:pt idx="40448" formatCode="General">
                  <c:v>-268.29899999999998</c:v>
                </c:pt>
                <c:pt idx="40449" formatCode="General">
                  <c:v>-273.05200000000002</c:v>
                </c:pt>
                <c:pt idx="40450" formatCode="General">
                  <c:v>-277.70499999999998</c:v>
                </c:pt>
                <c:pt idx="40451" formatCode="General">
                  <c:v>-282.33800000000002</c:v>
                </c:pt>
                <c:pt idx="40452" formatCode="General">
                  <c:v>-286.97000000000003</c:v>
                </c:pt>
                <c:pt idx="40453" formatCode="General">
                  <c:v>-291.57299999999998</c:v>
                </c:pt>
                <c:pt idx="40454" formatCode="General">
                  <c:v>-296.01100000000002</c:v>
                </c:pt>
                <c:pt idx="40455" formatCode="General">
                  <c:v>-300.14299999999997</c:v>
                </c:pt>
                <c:pt idx="40456" formatCode="General">
                  <c:v>-303.97399999999999</c:v>
                </c:pt>
                <c:pt idx="40457" formatCode="General">
                  <c:v>-307.553</c:v>
                </c:pt>
                <c:pt idx="40458" formatCode="General">
                  <c:v>-310.96600000000001</c:v>
                </c:pt>
                <c:pt idx="40459" formatCode="General">
                  <c:v>-314.33</c:v>
                </c:pt>
                <c:pt idx="40460" formatCode="General">
                  <c:v>-317.74</c:v>
                </c:pt>
                <c:pt idx="40461" formatCode="General">
                  <c:v>-321.35899999999998</c:v>
                </c:pt>
                <c:pt idx="40462" formatCode="General">
                  <c:v>-325.36399999999998</c:v>
                </c:pt>
                <c:pt idx="40463" formatCode="General">
                  <c:v>-329.88600000000002</c:v>
                </c:pt>
                <c:pt idx="40464" formatCode="General">
                  <c:v>-334.98399999999998</c:v>
                </c:pt>
                <c:pt idx="40465" formatCode="General">
                  <c:v>-340.596</c:v>
                </c:pt>
                <c:pt idx="40466" formatCode="General">
                  <c:v>-346.56900000000002</c:v>
                </c:pt>
                <c:pt idx="40467" formatCode="General">
                  <c:v>-352.72199999999998</c:v>
                </c:pt>
                <c:pt idx="40468" formatCode="General">
                  <c:v>-358.91699999999997</c:v>
                </c:pt>
                <c:pt idx="40469" formatCode="General">
                  <c:v>-365.03800000000001</c:v>
                </c:pt>
                <c:pt idx="40470" formatCode="General">
                  <c:v>-370.98700000000002</c:v>
                </c:pt>
                <c:pt idx="40471" formatCode="General">
                  <c:v>-376.71</c:v>
                </c:pt>
                <c:pt idx="40472" formatCode="General">
                  <c:v>-382.209</c:v>
                </c:pt>
                <c:pt idx="40473" formatCode="General">
                  <c:v>-387.50900000000001</c:v>
                </c:pt>
                <c:pt idx="40474" formatCode="General">
                  <c:v>-392.62900000000002</c:v>
                </c:pt>
                <c:pt idx="40475" formatCode="General">
                  <c:v>-397.51100000000002</c:v>
                </c:pt>
                <c:pt idx="40476" formatCode="General">
                  <c:v>-402.06700000000001</c:v>
                </c:pt>
                <c:pt idx="40477" formatCode="General">
                  <c:v>-406.19600000000003</c:v>
                </c:pt>
                <c:pt idx="40478" formatCode="General">
                  <c:v>-409.81299999999999</c:v>
                </c:pt>
                <c:pt idx="40479" formatCode="General">
                  <c:v>-412.892</c:v>
                </c:pt>
                <c:pt idx="40480" formatCode="General">
                  <c:v>-415.64600000000002</c:v>
                </c:pt>
                <c:pt idx="40481" formatCode="General">
                  <c:v>-418.38299999999998</c:v>
                </c:pt>
                <c:pt idx="40482" formatCode="General">
                  <c:v>-421.20299999999997</c:v>
                </c:pt>
                <c:pt idx="40483" formatCode="General">
                  <c:v>-424.10399999999998</c:v>
                </c:pt>
                <c:pt idx="40484" formatCode="General">
                  <c:v>-427.03699999999998</c:v>
                </c:pt>
                <c:pt idx="40485" formatCode="General">
                  <c:v>-429.96800000000002</c:v>
                </c:pt>
                <c:pt idx="40486" formatCode="General">
                  <c:v>-432.892</c:v>
                </c:pt>
                <c:pt idx="40487" formatCode="General">
                  <c:v>-435.71</c:v>
                </c:pt>
                <c:pt idx="40488" formatCode="General">
                  <c:v>-438.30399999999997</c:v>
                </c:pt>
                <c:pt idx="40489" formatCode="General">
                  <c:v>-440.63900000000001</c:v>
                </c:pt>
                <c:pt idx="40490" formatCode="General">
                  <c:v>-442.71100000000001</c:v>
                </c:pt>
                <c:pt idx="40491" formatCode="General">
                  <c:v>-444.55</c:v>
                </c:pt>
                <c:pt idx="40492" formatCode="General">
                  <c:v>-446.17399999999998</c:v>
                </c:pt>
                <c:pt idx="40493" formatCode="General">
                  <c:v>-447.58100000000002</c:v>
                </c:pt>
                <c:pt idx="40494" formatCode="General">
                  <c:v>-448.81799999999998</c:v>
                </c:pt>
                <c:pt idx="40495" formatCode="General">
                  <c:v>-449.964</c:v>
                </c:pt>
                <c:pt idx="40496" formatCode="General">
                  <c:v>-451.16</c:v>
                </c:pt>
                <c:pt idx="40497" formatCode="General">
                  <c:v>-452.51100000000002</c:v>
                </c:pt>
                <c:pt idx="40498" formatCode="General">
                  <c:v>-454.00099999999998</c:v>
                </c:pt>
                <c:pt idx="40499" formatCode="General">
                  <c:v>-455.52100000000002</c:v>
                </c:pt>
                <c:pt idx="40500" formatCode="General">
                  <c:v>-456.91500000000002</c:v>
                </c:pt>
                <c:pt idx="40501" formatCode="General">
                  <c:v>-458.07299999999998</c:v>
                </c:pt>
                <c:pt idx="40502" formatCode="General">
                  <c:v>-458.92599999999999</c:v>
                </c:pt>
                <c:pt idx="40503" formatCode="General">
                  <c:v>-459.44200000000001</c:v>
                </c:pt>
                <c:pt idx="40504" formatCode="General">
                  <c:v>-459.63</c:v>
                </c:pt>
                <c:pt idx="40505" formatCode="General">
                  <c:v>-459.541</c:v>
                </c:pt>
                <c:pt idx="40506" formatCode="General">
                  <c:v>-459.25099999999998</c:v>
                </c:pt>
                <c:pt idx="40507" formatCode="General">
                  <c:v>-458.83</c:v>
                </c:pt>
                <c:pt idx="40508" formatCode="General">
                  <c:v>-458.358</c:v>
                </c:pt>
                <c:pt idx="40509" formatCode="General">
                  <c:v>-457.92200000000003</c:v>
                </c:pt>
                <c:pt idx="40510" formatCode="General">
                  <c:v>-457.59899999999999</c:v>
                </c:pt>
                <c:pt idx="40511" formatCode="General">
                  <c:v>-457.43900000000002</c:v>
                </c:pt>
                <c:pt idx="40512" formatCode="General">
                  <c:v>-457.41899999999998</c:v>
                </c:pt>
                <c:pt idx="40513" formatCode="General">
                  <c:v>-457.54399999999998</c:v>
                </c:pt>
                <c:pt idx="40514" formatCode="General">
                  <c:v>-457.83499999999998</c:v>
                </c:pt>
                <c:pt idx="40515" formatCode="General">
                  <c:v>-458.25</c:v>
                </c:pt>
                <c:pt idx="40516" formatCode="General">
                  <c:v>-458.697</c:v>
                </c:pt>
                <c:pt idx="40517" formatCode="General">
                  <c:v>-459.04199999999997</c:v>
                </c:pt>
                <c:pt idx="40518" formatCode="General">
                  <c:v>-459.13600000000002</c:v>
                </c:pt>
                <c:pt idx="40519" formatCode="General">
                  <c:v>-458.86399999999998</c:v>
                </c:pt>
                <c:pt idx="40520" formatCode="General">
                  <c:v>-458.21100000000001</c:v>
                </c:pt>
                <c:pt idx="40521" formatCode="General">
                  <c:v>-457.23500000000001</c:v>
                </c:pt>
                <c:pt idx="40522" formatCode="General">
                  <c:v>-456.21600000000001</c:v>
                </c:pt>
                <c:pt idx="40523" formatCode="General">
                  <c:v>-455.45400000000001</c:v>
                </c:pt>
                <c:pt idx="40524" formatCode="General">
                  <c:v>-455.03100000000001</c:v>
                </c:pt>
                <c:pt idx="40525" formatCode="General">
                  <c:v>-454.90499999999997</c:v>
                </c:pt>
                <c:pt idx="40526" formatCode="General">
                  <c:v>-454.92200000000003</c:v>
                </c:pt>
                <c:pt idx="40527" formatCode="General">
                  <c:v>-454.97899999999998</c:v>
                </c:pt>
                <c:pt idx="40528" formatCode="General">
                  <c:v>-455.00299999999999</c:v>
                </c:pt>
                <c:pt idx="40529" formatCode="General">
                  <c:v>-454.89400000000001</c:v>
                </c:pt>
                <c:pt idx="40530" formatCode="General">
                  <c:v>-454.57400000000001</c:v>
                </c:pt>
                <c:pt idx="40531" formatCode="General">
                  <c:v>-454.06</c:v>
                </c:pt>
                <c:pt idx="40532" formatCode="General">
                  <c:v>-453.34699999999998</c:v>
                </c:pt>
                <c:pt idx="40533" formatCode="General">
                  <c:v>-452.39699999999999</c:v>
                </c:pt>
                <c:pt idx="40534" formatCode="General">
                  <c:v>-451.27199999999999</c:v>
                </c:pt>
                <c:pt idx="40535" formatCode="General">
                  <c:v>-450.07100000000003</c:v>
                </c:pt>
                <c:pt idx="40536" formatCode="General">
                  <c:v>-448.803</c:v>
                </c:pt>
                <c:pt idx="40537" formatCode="General">
                  <c:v>-447.40499999999997</c:v>
                </c:pt>
                <c:pt idx="40538" formatCode="General">
                  <c:v>-445.77100000000002</c:v>
                </c:pt>
                <c:pt idx="40539" formatCode="General">
                  <c:v>-443.87799999999999</c:v>
                </c:pt>
                <c:pt idx="40540" formatCode="General">
                  <c:v>-441.78699999999998</c:v>
                </c:pt>
                <c:pt idx="40541" formatCode="General">
                  <c:v>-439.52499999999998</c:v>
                </c:pt>
                <c:pt idx="40542" formatCode="General">
                  <c:v>-437.10899999999998</c:v>
                </c:pt>
                <c:pt idx="40543" formatCode="General">
                  <c:v>-434.60700000000003</c:v>
                </c:pt>
                <c:pt idx="40544" formatCode="General">
                  <c:v>-432.09500000000003</c:v>
                </c:pt>
                <c:pt idx="40545" formatCode="General">
                  <c:v>-429.62299999999999</c:v>
                </c:pt>
                <c:pt idx="40546" formatCode="General">
                  <c:v>-427.26600000000002</c:v>
                </c:pt>
                <c:pt idx="40547" formatCode="General">
                  <c:v>-425.1</c:v>
                </c:pt>
                <c:pt idx="40548" formatCode="General">
                  <c:v>-423.02</c:v>
                </c:pt>
                <c:pt idx="40549" formatCode="General">
                  <c:v>-420.87700000000001</c:v>
                </c:pt>
                <c:pt idx="40550" formatCode="General">
                  <c:v>-418.63499999999999</c:v>
                </c:pt>
                <c:pt idx="40551" formatCode="General">
                  <c:v>-416.34699999999998</c:v>
                </c:pt>
                <c:pt idx="40552" formatCode="General">
                  <c:v>-414.18099999999998</c:v>
                </c:pt>
                <c:pt idx="40553" formatCode="General">
                  <c:v>-412.178</c:v>
                </c:pt>
                <c:pt idx="40554" formatCode="General">
                  <c:v>-410.25700000000001</c:v>
                </c:pt>
                <c:pt idx="40555" formatCode="General">
                  <c:v>-408.33499999999998</c:v>
                </c:pt>
                <c:pt idx="40556" formatCode="General">
                  <c:v>-406.33600000000001</c:v>
                </c:pt>
                <c:pt idx="40557" formatCode="General">
                  <c:v>-404.20400000000001</c:v>
                </c:pt>
                <c:pt idx="40558" formatCode="General">
                  <c:v>-401.85599999999999</c:v>
                </c:pt>
                <c:pt idx="40559" formatCode="General">
                  <c:v>-399.202</c:v>
                </c:pt>
                <c:pt idx="40560" formatCode="General">
                  <c:v>-396.20299999999997</c:v>
                </c:pt>
                <c:pt idx="40561" formatCode="General">
                  <c:v>-392.85399999999998</c:v>
                </c:pt>
                <c:pt idx="40562" formatCode="General">
                  <c:v>-389.17899999999997</c:v>
                </c:pt>
                <c:pt idx="40563" formatCode="General">
                  <c:v>-385.20100000000002</c:v>
                </c:pt>
                <c:pt idx="40564" formatCode="General">
                  <c:v>-380.91399999999999</c:v>
                </c:pt>
                <c:pt idx="40565" formatCode="General">
                  <c:v>-376.34</c:v>
                </c:pt>
                <c:pt idx="40566" formatCode="General">
                  <c:v>-371.53300000000002</c:v>
                </c:pt>
                <c:pt idx="40567" formatCode="General">
                  <c:v>-366.55200000000002</c:v>
                </c:pt>
                <c:pt idx="40568" formatCode="General">
                  <c:v>-361.44200000000001</c:v>
                </c:pt>
                <c:pt idx="40569" formatCode="General">
                  <c:v>-356.34100000000001</c:v>
                </c:pt>
                <c:pt idx="40570" formatCode="General">
                  <c:v>-351.404</c:v>
                </c:pt>
                <c:pt idx="40571" formatCode="General">
                  <c:v>-346.69900000000001</c:v>
                </c:pt>
                <c:pt idx="40572" formatCode="General">
                  <c:v>-342.202</c:v>
                </c:pt>
                <c:pt idx="40573" formatCode="General">
                  <c:v>-337.803</c:v>
                </c:pt>
                <c:pt idx="40574" formatCode="General">
                  <c:v>-333.45499999999998</c:v>
                </c:pt>
                <c:pt idx="40575" formatCode="General">
                  <c:v>-329.15499999999997</c:v>
                </c:pt>
                <c:pt idx="40576" formatCode="General">
                  <c:v>-324.892</c:v>
                </c:pt>
                <c:pt idx="40577" formatCode="General">
                  <c:v>-320.66699999999997</c:v>
                </c:pt>
                <c:pt idx="40578" formatCode="General">
                  <c:v>-316.51900000000001</c:v>
                </c:pt>
                <c:pt idx="40579" formatCode="General">
                  <c:v>-312.50299999999999</c:v>
                </c:pt>
                <c:pt idx="40580" formatCode="General">
                  <c:v>-308.66300000000001</c:v>
                </c:pt>
                <c:pt idx="40581" formatCode="General">
                  <c:v>-304.92899999999997</c:v>
                </c:pt>
                <c:pt idx="40582" formatCode="General">
                  <c:v>-301.18</c:v>
                </c:pt>
                <c:pt idx="40583" formatCode="General">
                  <c:v>-297.30700000000002</c:v>
                </c:pt>
                <c:pt idx="40584" formatCode="General">
                  <c:v>-293.22699999999998</c:v>
                </c:pt>
                <c:pt idx="40585" formatCode="General">
                  <c:v>-288.93700000000001</c:v>
                </c:pt>
                <c:pt idx="40586" formatCode="General">
                  <c:v>-284.435</c:v>
                </c:pt>
                <c:pt idx="40587" formatCode="General">
                  <c:v>-279.70999999999998</c:v>
                </c:pt>
                <c:pt idx="40588" formatCode="General">
                  <c:v>-274.70699999999999</c:v>
                </c:pt>
                <c:pt idx="40589" formatCode="General">
                  <c:v>-269.37</c:v>
                </c:pt>
                <c:pt idx="40590" formatCode="General">
                  <c:v>-263.73500000000001</c:v>
                </c:pt>
                <c:pt idx="40591" formatCode="General">
                  <c:v>-257.875</c:v>
                </c:pt>
                <c:pt idx="40592" formatCode="General">
                  <c:v>-251.881</c:v>
                </c:pt>
                <c:pt idx="40593" formatCode="General">
                  <c:v>-245.833</c:v>
                </c:pt>
                <c:pt idx="40594" formatCode="General">
                  <c:v>-239.77</c:v>
                </c:pt>
                <c:pt idx="40595" formatCode="General">
                  <c:v>-233.68100000000001</c:v>
                </c:pt>
                <c:pt idx="40596" formatCode="General">
                  <c:v>-227.52799999999999</c:v>
                </c:pt>
                <c:pt idx="40597" formatCode="General">
                  <c:v>-221.23099999999999</c:v>
                </c:pt>
                <c:pt idx="40598" formatCode="General">
                  <c:v>-214.71899999999999</c:v>
                </c:pt>
                <c:pt idx="40599" formatCode="General">
                  <c:v>-207.98699999999999</c:v>
                </c:pt>
                <c:pt idx="40600" formatCode="General">
                  <c:v>-201.054</c:v>
                </c:pt>
                <c:pt idx="40601" formatCode="General">
                  <c:v>-193.958</c:v>
                </c:pt>
                <c:pt idx="40602" formatCode="General">
                  <c:v>-186.74199999999999</c:v>
                </c:pt>
                <c:pt idx="40603" formatCode="General">
                  <c:v>-179.458</c:v>
                </c:pt>
                <c:pt idx="40604" formatCode="General">
                  <c:v>-172.17099999999999</c:v>
                </c:pt>
                <c:pt idx="40605" formatCode="General">
                  <c:v>-164.92699999999999</c:v>
                </c:pt>
                <c:pt idx="40606" formatCode="General">
                  <c:v>-157.73099999999999</c:v>
                </c:pt>
                <c:pt idx="40607" formatCode="General">
                  <c:v>-150.55799999999999</c:v>
                </c:pt>
                <c:pt idx="40608" formatCode="General">
                  <c:v>-143.37200000000001</c:v>
                </c:pt>
                <c:pt idx="40609" formatCode="General">
                  <c:v>-136.142</c:v>
                </c:pt>
                <c:pt idx="40610" formatCode="General">
                  <c:v>-128.85499999999999</c:v>
                </c:pt>
                <c:pt idx="40611" formatCode="General">
                  <c:v>-121.55</c:v>
                </c:pt>
                <c:pt idx="40612" formatCode="General">
                  <c:v>-114.273</c:v>
                </c:pt>
                <c:pt idx="40613" formatCode="General">
                  <c:v>-107.05800000000001</c:v>
                </c:pt>
                <c:pt idx="40614" formatCode="General">
                  <c:v>-99.969800000000006</c:v>
                </c:pt>
                <c:pt idx="40615" formatCode="General">
                  <c:v>-93.064700000000002</c:v>
                </c:pt>
                <c:pt idx="40616" formatCode="General">
                  <c:v>-86.338800000000006</c:v>
                </c:pt>
                <c:pt idx="40617" formatCode="General">
                  <c:v>-79.744699999999995</c:v>
                </c:pt>
                <c:pt idx="40618" formatCode="General">
                  <c:v>-73.173100000000005</c:v>
                </c:pt>
                <c:pt idx="40619" formatCode="General">
                  <c:v>-66.515000000000001</c:v>
                </c:pt>
                <c:pt idx="40620" formatCode="General">
                  <c:v>-59.707000000000001</c:v>
                </c:pt>
                <c:pt idx="40621" formatCode="General">
                  <c:v>-52.7423</c:v>
                </c:pt>
                <c:pt idx="40622" formatCode="General">
                  <c:v>-45.649799999999999</c:v>
                </c:pt>
                <c:pt idx="40623" formatCode="General">
                  <c:v>-38.577199999999998</c:v>
                </c:pt>
                <c:pt idx="40624" formatCode="General">
                  <c:v>-31.668500000000002</c:v>
                </c:pt>
                <c:pt idx="40625" formatCode="General">
                  <c:v>-24.910900000000002</c:v>
                </c:pt>
                <c:pt idx="40626" formatCode="General">
                  <c:v>-18.1938</c:v>
                </c:pt>
                <c:pt idx="40627" formatCode="General">
                  <c:v>-11.3628</c:v>
                </c:pt>
                <c:pt idx="40628" formatCode="General">
                  <c:v>-4.3894599999999997</c:v>
                </c:pt>
                <c:pt idx="40629" formatCode="General">
                  <c:v>2.6860300000000001</c:v>
                </c:pt>
                <c:pt idx="40630" formatCode="General">
                  <c:v>9.7996599999999994</c:v>
                </c:pt>
                <c:pt idx="40631" formatCode="General">
                  <c:v>16.9222</c:v>
                </c:pt>
                <c:pt idx="40632" formatCode="General">
                  <c:v>24.134699999999999</c:v>
                </c:pt>
                <c:pt idx="40633" formatCode="General">
                  <c:v>31.479900000000001</c:v>
                </c:pt>
                <c:pt idx="40634" formatCode="General">
                  <c:v>38.933199999999999</c:v>
                </c:pt>
                <c:pt idx="40635" formatCode="General">
                  <c:v>46.4709</c:v>
                </c:pt>
                <c:pt idx="40636" formatCode="General">
                  <c:v>54.065300000000001</c:v>
                </c:pt>
                <c:pt idx="40637" formatCode="General">
                  <c:v>61.660600000000002</c:v>
                </c:pt>
                <c:pt idx="40638" formatCode="General">
                  <c:v>69.207899999999995</c:v>
                </c:pt>
                <c:pt idx="40639" formatCode="General">
                  <c:v>76.689800000000005</c:v>
                </c:pt>
                <c:pt idx="40640" formatCode="General">
                  <c:v>84.100099999999998</c:v>
                </c:pt>
                <c:pt idx="40641" formatCode="General">
                  <c:v>91.44</c:v>
                </c:pt>
                <c:pt idx="40642" formatCode="General">
                  <c:v>98.773499999999999</c:v>
                </c:pt>
                <c:pt idx="40643" formatCode="General">
                  <c:v>106.172</c:v>
                </c:pt>
                <c:pt idx="40644" formatCode="General">
                  <c:v>113.629</c:v>
                </c:pt>
                <c:pt idx="40645" formatCode="General">
                  <c:v>121.13800000000001</c:v>
                </c:pt>
                <c:pt idx="40646" formatCode="General">
                  <c:v>128.708</c:v>
                </c:pt>
                <c:pt idx="40647" formatCode="General">
                  <c:v>136.364</c:v>
                </c:pt>
                <c:pt idx="40648" formatCode="General">
                  <c:v>144.12200000000001</c:v>
                </c:pt>
                <c:pt idx="40649" formatCode="General">
                  <c:v>152.01499999999999</c:v>
                </c:pt>
                <c:pt idx="40650" formatCode="General">
                  <c:v>160.07900000000001</c:v>
                </c:pt>
                <c:pt idx="40651" formatCode="General">
                  <c:v>168.33500000000001</c:v>
                </c:pt>
                <c:pt idx="40652" formatCode="General">
                  <c:v>176.78399999999999</c:v>
                </c:pt>
                <c:pt idx="40653" formatCode="General">
                  <c:v>185.39599999999999</c:v>
                </c:pt>
                <c:pt idx="40654" formatCode="General">
                  <c:v>194.04</c:v>
                </c:pt>
                <c:pt idx="40655" formatCode="General">
                  <c:v>202.54400000000001</c:v>
                </c:pt>
                <c:pt idx="40656" formatCode="General">
                  <c:v>210.71100000000001</c:v>
                </c:pt>
                <c:pt idx="40657" formatCode="General">
                  <c:v>218.36199999999999</c:v>
                </c:pt>
                <c:pt idx="40658" formatCode="General">
                  <c:v>225.37700000000001</c:v>
                </c:pt>
                <c:pt idx="40659" formatCode="General">
                  <c:v>231.745</c:v>
                </c:pt>
                <c:pt idx="40660" formatCode="General">
                  <c:v>237.59899999999999</c:v>
                </c:pt>
                <c:pt idx="40661" formatCode="General">
                  <c:v>243.166</c:v>
                </c:pt>
                <c:pt idx="40662" formatCode="General">
                  <c:v>248.67400000000001</c:v>
                </c:pt>
                <c:pt idx="40663" formatCode="General">
                  <c:v>254.21700000000001</c:v>
                </c:pt>
                <c:pt idx="40664" formatCode="General">
                  <c:v>259.858</c:v>
                </c:pt>
                <c:pt idx="40665" formatCode="General">
                  <c:v>265.68099999999998</c:v>
                </c:pt>
                <c:pt idx="40666" formatCode="General">
                  <c:v>271.71300000000002</c:v>
                </c:pt>
                <c:pt idx="40667" formatCode="General">
                  <c:v>277.899</c:v>
                </c:pt>
                <c:pt idx="40668" formatCode="General">
                  <c:v>284.22699999999998</c:v>
                </c:pt>
                <c:pt idx="40669" formatCode="General">
                  <c:v>290.72199999999998</c:v>
                </c:pt>
                <c:pt idx="40670" formatCode="General">
                  <c:v>297.346</c:v>
                </c:pt>
                <c:pt idx="40671" formatCode="General">
                  <c:v>304.07600000000002</c:v>
                </c:pt>
                <c:pt idx="40672" formatCode="General">
                  <c:v>310.959</c:v>
                </c:pt>
                <c:pt idx="40673" formatCode="General">
                  <c:v>318.01499999999999</c:v>
                </c:pt>
                <c:pt idx="40674" formatCode="General">
                  <c:v>325.21600000000001</c:v>
                </c:pt>
                <c:pt idx="40675" formatCode="General">
                  <c:v>332.54399999999998</c:v>
                </c:pt>
                <c:pt idx="40676" formatCode="General">
                  <c:v>339.98399999999998</c:v>
                </c:pt>
                <c:pt idx="40677" formatCode="General">
                  <c:v>347.51900000000001</c:v>
                </c:pt>
                <c:pt idx="40678" formatCode="General">
                  <c:v>355.12299999999999</c:v>
                </c:pt>
                <c:pt idx="40679" formatCode="General">
                  <c:v>362.73899999999998</c:v>
                </c:pt>
                <c:pt idx="40680" formatCode="General">
                  <c:v>370.27</c:v>
                </c:pt>
                <c:pt idx="40681" formatCode="General">
                  <c:v>377.61399999999998</c:v>
                </c:pt>
                <c:pt idx="40682" formatCode="General">
                  <c:v>384.72399999999999</c:v>
                </c:pt>
                <c:pt idx="40683" formatCode="General">
                  <c:v>391.58199999999999</c:v>
                </c:pt>
                <c:pt idx="40684" formatCode="General">
                  <c:v>398.18799999999999</c:v>
                </c:pt>
                <c:pt idx="40685" formatCode="General">
                  <c:v>404.50799999999998</c:v>
                </c:pt>
                <c:pt idx="40686" formatCode="General">
                  <c:v>410.435</c:v>
                </c:pt>
                <c:pt idx="40687" formatCode="General">
                  <c:v>415.88799999999998</c:v>
                </c:pt>
                <c:pt idx="40688" formatCode="General">
                  <c:v>420.846</c:v>
                </c:pt>
                <c:pt idx="40689" formatCode="General">
                  <c:v>425.363</c:v>
                </c:pt>
                <c:pt idx="40690" formatCode="General">
                  <c:v>429.52</c:v>
                </c:pt>
                <c:pt idx="40691" formatCode="General">
                  <c:v>433.32</c:v>
                </c:pt>
                <c:pt idx="40692" formatCode="General">
                  <c:v>436.74900000000002</c:v>
                </c:pt>
                <c:pt idx="40693" formatCode="General">
                  <c:v>439.80900000000003</c:v>
                </c:pt>
                <c:pt idx="40694" formatCode="General">
                  <c:v>442.51400000000001</c:v>
                </c:pt>
                <c:pt idx="40695" formatCode="General">
                  <c:v>444.88900000000001</c:v>
                </c:pt>
                <c:pt idx="40696" formatCode="General">
                  <c:v>447.04300000000001</c:v>
                </c:pt>
                <c:pt idx="40697" formatCode="General">
                  <c:v>449.10399999999998</c:v>
                </c:pt>
                <c:pt idx="40698" formatCode="General">
                  <c:v>451.15199999999999</c:v>
                </c:pt>
                <c:pt idx="40699" formatCode="General">
                  <c:v>453.274</c:v>
                </c:pt>
                <c:pt idx="40700" formatCode="General">
                  <c:v>455.56</c:v>
                </c:pt>
                <c:pt idx="40701" formatCode="General">
                  <c:v>458.04599999999999</c:v>
                </c:pt>
                <c:pt idx="40702" formatCode="General">
                  <c:v>460.709</c:v>
                </c:pt>
                <c:pt idx="40703" formatCode="General">
                  <c:v>463.452</c:v>
                </c:pt>
                <c:pt idx="40704" formatCode="General">
                  <c:v>466.21800000000002</c:v>
                </c:pt>
                <c:pt idx="40705" formatCode="General">
                  <c:v>469.11200000000002</c:v>
                </c:pt>
                <c:pt idx="40706" formatCode="General">
                  <c:v>472.23099999999999</c:v>
                </c:pt>
                <c:pt idx="40707" formatCode="General">
                  <c:v>475.60199999999998</c:v>
                </c:pt>
                <c:pt idx="40708" formatCode="General">
                  <c:v>479.22899999999998</c:v>
                </c:pt>
                <c:pt idx="40709" formatCode="General">
                  <c:v>483.09300000000002</c:v>
                </c:pt>
                <c:pt idx="40710" formatCode="General">
                  <c:v>487.23599999999999</c:v>
                </c:pt>
                <c:pt idx="40711" formatCode="General">
                  <c:v>491.685</c:v>
                </c:pt>
                <c:pt idx="40712" formatCode="General">
                  <c:v>496.35399999999998</c:v>
                </c:pt>
                <c:pt idx="40713" formatCode="General">
                  <c:v>501.12799999999999</c:v>
                </c:pt>
                <c:pt idx="40714" formatCode="General">
                  <c:v>505.91300000000001</c:v>
                </c:pt>
                <c:pt idx="40715" formatCode="General">
                  <c:v>510.64800000000002</c:v>
                </c:pt>
                <c:pt idx="40716" formatCode="General">
                  <c:v>515.29200000000003</c:v>
                </c:pt>
                <c:pt idx="40717" formatCode="General">
                  <c:v>519.83799999999997</c:v>
                </c:pt>
                <c:pt idx="40718" formatCode="General">
                  <c:v>524.29</c:v>
                </c:pt>
                <c:pt idx="40719" formatCode="General">
                  <c:v>528.64499999999998</c:v>
                </c:pt>
                <c:pt idx="40720" formatCode="General">
                  <c:v>532.85599999999999</c:v>
                </c:pt>
                <c:pt idx="40721" formatCode="General">
                  <c:v>536.82600000000002</c:v>
                </c:pt>
                <c:pt idx="40722" formatCode="General">
                  <c:v>540.428</c:v>
                </c:pt>
                <c:pt idx="40723" formatCode="General">
                  <c:v>543.55100000000004</c:v>
                </c:pt>
                <c:pt idx="40724" formatCode="General">
                  <c:v>546.11400000000003</c:v>
                </c:pt>
                <c:pt idx="40725" formatCode="General">
                  <c:v>548.09400000000005</c:v>
                </c:pt>
                <c:pt idx="40726" formatCode="General">
                  <c:v>549.572</c:v>
                </c:pt>
                <c:pt idx="40727" formatCode="General">
                  <c:v>550.67700000000002</c:v>
                </c:pt>
                <c:pt idx="40728" formatCode="General">
                  <c:v>551.54</c:v>
                </c:pt>
                <c:pt idx="40729" formatCode="General">
                  <c:v>552.20100000000002</c:v>
                </c:pt>
                <c:pt idx="40730" formatCode="General">
                  <c:v>552.64499999999998</c:v>
                </c:pt>
                <c:pt idx="40731" formatCode="General">
                  <c:v>552.77200000000005</c:v>
                </c:pt>
                <c:pt idx="40732" formatCode="General">
                  <c:v>552.44299999999998</c:v>
                </c:pt>
                <c:pt idx="40733" formatCode="General">
                  <c:v>551.52800000000002</c:v>
                </c:pt>
                <c:pt idx="40734" formatCode="General">
                  <c:v>549.98099999999999</c:v>
                </c:pt>
                <c:pt idx="40735" formatCode="General">
                  <c:v>547.88099999999997</c:v>
                </c:pt>
                <c:pt idx="40736" formatCode="General">
                  <c:v>545.40800000000002</c:v>
                </c:pt>
                <c:pt idx="40737" formatCode="General">
                  <c:v>542.75099999999998</c:v>
                </c:pt>
                <c:pt idx="40738" formatCode="General">
                  <c:v>540.06700000000001</c:v>
                </c:pt>
                <c:pt idx="40739" formatCode="General">
                  <c:v>537.48299999999995</c:v>
                </c:pt>
                <c:pt idx="40740" formatCode="General">
                  <c:v>535.02300000000002</c:v>
                </c:pt>
                <c:pt idx="40741" formatCode="General">
                  <c:v>532.65899999999999</c:v>
                </c:pt>
                <c:pt idx="40742" formatCode="General">
                  <c:v>530.33299999999997</c:v>
                </c:pt>
                <c:pt idx="40743" formatCode="General">
                  <c:v>528.08799999999997</c:v>
                </c:pt>
                <c:pt idx="40744" formatCode="General">
                  <c:v>526.00900000000001</c:v>
                </c:pt>
                <c:pt idx="40745" formatCode="General">
                  <c:v>524.20000000000005</c:v>
                </c:pt>
                <c:pt idx="40746" formatCode="General">
                  <c:v>522.73699999999997</c:v>
                </c:pt>
                <c:pt idx="40747" formatCode="General">
                  <c:v>521.61099999999999</c:v>
                </c:pt>
                <c:pt idx="40748" formatCode="General">
                  <c:v>520.798</c:v>
                </c:pt>
                <c:pt idx="40749" formatCode="General">
                  <c:v>520.26599999999996</c:v>
                </c:pt>
                <c:pt idx="40750" formatCode="General">
                  <c:v>519.92499999999995</c:v>
                </c:pt>
                <c:pt idx="40751" formatCode="General">
                  <c:v>519.65899999999999</c:v>
                </c:pt>
                <c:pt idx="40752" formatCode="General">
                  <c:v>519.36099999999999</c:v>
                </c:pt>
                <c:pt idx="40753" formatCode="General">
                  <c:v>518.91</c:v>
                </c:pt>
                <c:pt idx="40754" formatCode="General">
                  <c:v>518.20899999999995</c:v>
                </c:pt>
                <c:pt idx="40755" formatCode="General">
                  <c:v>517.27599999999995</c:v>
                </c:pt>
                <c:pt idx="40756" formatCode="General">
                  <c:v>516.21299999999997</c:v>
                </c:pt>
                <c:pt idx="40757" formatCode="General">
                  <c:v>515.09100000000001</c:v>
                </c:pt>
                <c:pt idx="40758" formatCode="General">
                  <c:v>513.93200000000002</c:v>
                </c:pt>
                <c:pt idx="40759" formatCode="General">
                  <c:v>512.66099999999994</c:v>
                </c:pt>
                <c:pt idx="40760" formatCode="General">
                  <c:v>511.26</c:v>
                </c:pt>
                <c:pt idx="40761" formatCode="General">
                  <c:v>509.79599999999999</c:v>
                </c:pt>
                <c:pt idx="40762" formatCode="General">
                  <c:v>508.31200000000001</c:v>
                </c:pt>
                <c:pt idx="40763" formatCode="General">
                  <c:v>506.82900000000001</c:v>
                </c:pt>
                <c:pt idx="40764" formatCode="General">
                  <c:v>505.34800000000001</c:v>
                </c:pt>
                <c:pt idx="40765" formatCode="General">
                  <c:v>503.87099999999998</c:v>
                </c:pt>
                <c:pt idx="40766" formatCode="General">
                  <c:v>502.41300000000001</c:v>
                </c:pt>
                <c:pt idx="40767" formatCode="General">
                  <c:v>501.024</c:v>
                </c:pt>
                <c:pt idx="40768" formatCode="General">
                  <c:v>499.78300000000002</c:v>
                </c:pt>
                <c:pt idx="40769" formatCode="General">
                  <c:v>498.726</c:v>
                </c:pt>
                <c:pt idx="40770" formatCode="General">
                  <c:v>497.83</c:v>
                </c:pt>
                <c:pt idx="40771" formatCode="General">
                  <c:v>496.983</c:v>
                </c:pt>
                <c:pt idx="40772" formatCode="General">
                  <c:v>496.08</c:v>
                </c:pt>
                <c:pt idx="40773" formatCode="General">
                  <c:v>495.10500000000002</c:v>
                </c:pt>
                <c:pt idx="40774" formatCode="General">
                  <c:v>494.05900000000003</c:v>
                </c:pt>
                <c:pt idx="40775" formatCode="General">
                  <c:v>492.94400000000002</c:v>
                </c:pt>
                <c:pt idx="40776" formatCode="General">
                  <c:v>491.678</c:v>
                </c:pt>
                <c:pt idx="40777" formatCode="General">
                  <c:v>490.14600000000002</c:v>
                </c:pt>
                <c:pt idx="40778" formatCode="General">
                  <c:v>488.27100000000002</c:v>
                </c:pt>
                <c:pt idx="40779" formatCode="General">
                  <c:v>485.94099999999997</c:v>
                </c:pt>
                <c:pt idx="40780" formatCode="General">
                  <c:v>483.01799999999997</c:v>
                </c:pt>
                <c:pt idx="40781" formatCode="General">
                  <c:v>479.49200000000002</c:v>
                </c:pt>
                <c:pt idx="40782" formatCode="General">
                  <c:v>475.464</c:v>
                </c:pt>
                <c:pt idx="40783" formatCode="General">
                  <c:v>471.01400000000001</c:v>
                </c:pt>
                <c:pt idx="40784" formatCode="General">
                  <c:v>466.21800000000002</c:v>
                </c:pt>
                <c:pt idx="40785" formatCode="General">
                  <c:v>461.18799999999999</c:v>
                </c:pt>
                <c:pt idx="40786" formatCode="General">
                  <c:v>456.03899999999999</c:v>
                </c:pt>
                <c:pt idx="40787" formatCode="General">
                  <c:v>450.83699999999999</c:v>
                </c:pt>
                <c:pt idx="40788" formatCode="General">
                  <c:v>445.63499999999999</c:v>
                </c:pt>
                <c:pt idx="40789" formatCode="General">
                  <c:v>440.45699999999999</c:v>
                </c:pt>
                <c:pt idx="40790" formatCode="General">
                  <c:v>435.28199999999998</c:v>
                </c:pt>
                <c:pt idx="40791" formatCode="General">
                  <c:v>430.04300000000001</c:v>
                </c:pt>
                <c:pt idx="40792" formatCode="General">
                  <c:v>424.64299999999997</c:v>
                </c:pt>
                <c:pt idx="40793" formatCode="General">
                  <c:v>418.98200000000003</c:v>
                </c:pt>
                <c:pt idx="40794" formatCode="General">
                  <c:v>413</c:v>
                </c:pt>
                <c:pt idx="40795" formatCode="General">
                  <c:v>406.63499999999999</c:v>
                </c:pt>
                <c:pt idx="40796" formatCode="General">
                  <c:v>399.84399999999999</c:v>
                </c:pt>
                <c:pt idx="40797" formatCode="General">
                  <c:v>392.78800000000001</c:v>
                </c:pt>
                <c:pt idx="40798" formatCode="General">
                  <c:v>385.67399999999998</c:v>
                </c:pt>
                <c:pt idx="40799" formatCode="General">
                  <c:v>378.60399999999998</c:v>
                </c:pt>
                <c:pt idx="40800" formatCode="General">
                  <c:v>371.66</c:v>
                </c:pt>
                <c:pt idx="40801" formatCode="General">
                  <c:v>364.87099999999998</c:v>
                </c:pt>
                <c:pt idx="40802" formatCode="General">
                  <c:v>358.24900000000002</c:v>
                </c:pt>
                <c:pt idx="40803" formatCode="General">
                  <c:v>351.79700000000003</c:v>
                </c:pt>
                <c:pt idx="40804" formatCode="General">
                  <c:v>345.54599999999999</c:v>
                </c:pt>
                <c:pt idx="40805" formatCode="General">
                  <c:v>339.48599999999999</c:v>
                </c:pt>
                <c:pt idx="40806" formatCode="General">
                  <c:v>333.505</c:v>
                </c:pt>
                <c:pt idx="40807" formatCode="General">
                  <c:v>327.47300000000001</c:v>
                </c:pt>
                <c:pt idx="40808" formatCode="General">
                  <c:v>321.30500000000001</c:v>
                </c:pt>
                <c:pt idx="40809" formatCode="General">
                  <c:v>315.036</c:v>
                </c:pt>
                <c:pt idx="40810" formatCode="General">
                  <c:v>308.77199999999999</c:v>
                </c:pt>
                <c:pt idx="40811" formatCode="General">
                  <c:v>302.56799999999998</c:v>
                </c:pt>
                <c:pt idx="40812" formatCode="General">
                  <c:v>296.45699999999999</c:v>
                </c:pt>
                <c:pt idx="40813" formatCode="General">
                  <c:v>290.459</c:v>
                </c:pt>
                <c:pt idx="40814" formatCode="General">
                  <c:v>284.54300000000001</c:v>
                </c:pt>
                <c:pt idx="40815" formatCode="General">
                  <c:v>278.62599999999998</c:v>
                </c:pt>
                <c:pt idx="40816" formatCode="General">
                  <c:v>272.62</c:v>
                </c:pt>
                <c:pt idx="40817" formatCode="General">
                  <c:v>266.46300000000002</c:v>
                </c:pt>
                <c:pt idx="40818" formatCode="General">
                  <c:v>260.22300000000001</c:v>
                </c:pt>
                <c:pt idx="40819" formatCode="General">
                  <c:v>253.953</c:v>
                </c:pt>
                <c:pt idx="40820" formatCode="General">
                  <c:v>247.584</c:v>
                </c:pt>
                <c:pt idx="40821" formatCode="General">
                  <c:v>241.04400000000001</c:v>
                </c:pt>
                <c:pt idx="40822" formatCode="General">
                  <c:v>234.29300000000001</c:v>
                </c:pt>
                <c:pt idx="40823" formatCode="General">
                  <c:v>227.37200000000001</c:v>
                </c:pt>
                <c:pt idx="40824" formatCode="General">
                  <c:v>220.37200000000001</c:v>
                </c:pt>
                <c:pt idx="40825" formatCode="General">
                  <c:v>213.40600000000001</c:v>
                </c:pt>
                <c:pt idx="40826" formatCode="General">
                  <c:v>206.572</c:v>
                </c:pt>
                <c:pt idx="40827" formatCode="General">
                  <c:v>199.91900000000001</c:v>
                </c:pt>
                <c:pt idx="40828" formatCode="General">
                  <c:v>193.422</c:v>
                </c:pt>
                <c:pt idx="40829" formatCode="General">
                  <c:v>186.99700000000001</c:v>
                </c:pt>
                <c:pt idx="40830" formatCode="General">
                  <c:v>180.547</c:v>
                </c:pt>
                <c:pt idx="40831" formatCode="General">
                  <c:v>173.994</c:v>
                </c:pt>
                <c:pt idx="40832" formatCode="General">
                  <c:v>167.37700000000001</c:v>
                </c:pt>
                <c:pt idx="40833" formatCode="General">
                  <c:v>160.755</c:v>
                </c:pt>
                <c:pt idx="40834" formatCode="General">
                  <c:v>154.17500000000001</c:v>
                </c:pt>
                <c:pt idx="40835" formatCode="General">
                  <c:v>147.578</c:v>
                </c:pt>
                <c:pt idx="40836" formatCode="General">
                  <c:v>140.834</c:v>
                </c:pt>
                <c:pt idx="40837" formatCode="General">
                  <c:v>133.774</c:v>
                </c:pt>
                <c:pt idx="40838" formatCode="General">
                  <c:v>126.262</c:v>
                </c:pt>
                <c:pt idx="40839" formatCode="General">
                  <c:v>118.322</c:v>
                </c:pt>
                <c:pt idx="40840" formatCode="General">
                  <c:v>110.03700000000001</c:v>
                </c:pt>
                <c:pt idx="40841" formatCode="General">
                  <c:v>101.538</c:v>
                </c:pt>
                <c:pt idx="40842" formatCode="General">
                  <c:v>92.978200000000001</c:v>
                </c:pt>
                <c:pt idx="40843" formatCode="General">
                  <c:v>84.479900000000001</c:v>
                </c:pt>
                <c:pt idx="40844" formatCode="General">
                  <c:v>76.209400000000002</c:v>
                </c:pt>
                <c:pt idx="40845" formatCode="General">
                  <c:v>68.310199999999995</c:v>
                </c:pt>
                <c:pt idx="40846" formatCode="General">
                  <c:v>60.773899999999998</c:v>
                </c:pt>
                <c:pt idx="40847" formatCode="General">
                  <c:v>53.475700000000003</c:v>
                </c:pt>
                <c:pt idx="40848" formatCode="General">
                  <c:v>46.235900000000001</c:v>
                </c:pt>
                <c:pt idx="40849" formatCode="General">
                  <c:v>38.905700000000003</c:v>
                </c:pt>
                <c:pt idx="40850" formatCode="General">
                  <c:v>31.398099999999999</c:v>
                </c:pt>
                <c:pt idx="40851" formatCode="General">
                  <c:v>23.7286</c:v>
                </c:pt>
                <c:pt idx="40852" formatCode="General">
                  <c:v>15.9596</c:v>
                </c:pt>
                <c:pt idx="40853" formatCode="General">
                  <c:v>8.1878299999999999</c:v>
                </c:pt>
                <c:pt idx="40854" formatCode="General">
                  <c:v>0.54601500000000003</c:v>
                </c:pt>
                <c:pt idx="40855" formatCode="General">
                  <c:v>-6.8445099999999996</c:v>
                </c:pt>
                <c:pt idx="40856" formatCode="General">
                  <c:v>-13.814500000000001</c:v>
                </c:pt>
                <c:pt idx="40857" formatCode="General">
                  <c:v>-20.206700000000001</c:v>
                </c:pt>
                <c:pt idx="40858" formatCode="General">
                  <c:v>-25.951799999999999</c:v>
                </c:pt>
                <c:pt idx="40859" formatCode="General">
                  <c:v>-31.104600000000001</c:v>
                </c:pt>
                <c:pt idx="40860" formatCode="General">
                  <c:v>-35.888500000000001</c:v>
                </c:pt>
                <c:pt idx="40861" formatCode="General">
                  <c:v>-40.596200000000003</c:v>
                </c:pt>
                <c:pt idx="40862" formatCode="General">
                  <c:v>-45.487499999999997</c:v>
                </c:pt>
                <c:pt idx="40863" formatCode="General">
                  <c:v>-50.731400000000001</c:v>
                </c:pt>
                <c:pt idx="40864" formatCode="General">
                  <c:v>-56.403399999999998</c:v>
                </c:pt>
                <c:pt idx="40865" formatCode="General">
                  <c:v>-62.388399999999997</c:v>
                </c:pt>
                <c:pt idx="40866" formatCode="General">
                  <c:v>-68.536699999999996</c:v>
                </c:pt>
                <c:pt idx="40867" formatCode="General">
                  <c:v>-74.811499999999995</c:v>
                </c:pt>
                <c:pt idx="40868" formatCode="General">
                  <c:v>-81.231200000000001</c:v>
                </c:pt>
                <c:pt idx="40869" formatCode="General">
                  <c:v>-87.868300000000005</c:v>
                </c:pt>
                <c:pt idx="40870" formatCode="General">
                  <c:v>-94.7346</c:v>
                </c:pt>
                <c:pt idx="40871" formatCode="General">
                  <c:v>-101.81100000000001</c:v>
                </c:pt>
                <c:pt idx="40872" formatCode="General">
                  <c:v>-109.092</c:v>
                </c:pt>
                <c:pt idx="40873" formatCode="General">
                  <c:v>-116.566</c:v>
                </c:pt>
                <c:pt idx="40874" formatCode="General">
                  <c:v>-124.199</c:v>
                </c:pt>
                <c:pt idx="40875" formatCode="General">
                  <c:v>-131.93600000000001</c:v>
                </c:pt>
                <c:pt idx="40876" formatCode="General">
                  <c:v>-139.708</c:v>
                </c:pt>
                <c:pt idx="40877" formatCode="General">
                  <c:v>-147.47</c:v>
                </c:pt>
                <c:pt idx="40878" formatCode="General">
                  <c:v>-155.19300000000001</c:v>
                </c:pt>
                <c:pt idx="40879" formatCode="General">
                  <c:v>-162.875</c:v>
                </c:pt>
                <c:pt idx="40880" formatCode="General">
                  <c:v>-170.53200000000001</c:v>
                </c:pt>
                <c:pt idx="40881" formatCode="General">
                  <c:v>-178.185</c:v>
                </c:pt>
                <c:pt idx="40882" formatCode="General">
                  <c:v>-185.833</c:v>
                </c:pt>
                <c:pt idx="40883" formatCode="General">
                  <c:v>-193.45400000000001</c:v>
                </c:pt>
                <c:pt idx="40884" formatCode="General">
                  <c:v>-200.93</c:v>
                </c:pt>
                <c:pt idx="40885" formatCode="General">
                  <c:v>-208.12299999999999</c:v>
                </c:pt>
                <c:pt idx="40886" formatCode="General">
                  <c:v>-214.94800000000001</c:v>
                </c:pt>
                <c:pt idx="40887" formatCode="General">
                  <c:v>-221.37899999999999</c:v>
                </c:pt>
                <c:pt idx="40888" formatCode="General">
                  <c:v>-227.506</c:v>
                </c:pt>
                <c:pt idx="40889" formatCode="General">
                  <c:v>-233.471</c:v>
                </c:pt>
                <c:pt idx="40890" formatCode="General">
                  <c:v>-239.41300000000001</c:v>
                </c:pt>
                <c:pt idx="40891" formatCode="General">
                  <c:v>-245.40100000000001</c:v>
                </c:pt>
                <c:pt idx="40892" formatCode="General">
                  <c:v>-251.441</c:v>
                </c:pt>
                <c:pt idx="40893" formatCode="General">
                  <c:v>-257.48599999999999</c:v>
                </c:pt>
                <c:pt idx="40894" formatCode="General">
                  <c:v>-263.52699999999999</c:v>
                </c:pt>
                <c:pt idx="40895" formatCode="General">
                  <c:v>-269.62700000000001</c:v>
                </c:pt>
                <c:pt idx="40896" formatCode="General">
                  <c:v>-275.74200000000002</c:v>
                </c:pt>
                <c:pt idx="40897" formatCode="General">
                  <c:v>-281.75099999999998</c:v>
                </c:pt>
                <c:pt idx="40898" formatCode="General">
                  <c:v>-287.47300000000001</c:v>
                </c:pt>
                <c:pt idx="40899" formatCode="General">
                  <c:v>-292.76100000000002</c:v>
                </c:pt>
                <c:pt idx="40900" formatCode="General">
                  <c:v>-297.69099999999997</c:v>
                </c:pt>
                <c:pt idx="40901" formatCode="General">
                  <c:v>-302.41000000000003</c:v>
                </c:pt>
                <c:pt idx="40902" formatCode="General">
                  <c:v>-307.04500000000002</c:v>
                </c:pt>
                <c:pt idx="40903" formatCode="General">
                  <c:v>-311.65499999999997</c:v>
                </c:pt>
                <c:pt idx="40904" formatCode="General">
                  <c:v>-316.25799999999998</c:v>
                </c:pt>
                <c:pt idx="40905" formatCode="General">
                  <c:v>-320.971</c:v>
                </c:pt>
                <c:pt idx="40906" formatCode="General">
                  <c:v>-325.91399999999999</c:v>
                </c:pt>
                <c:pt idx="40907" formatCode="General">
                  <c:v>-331.11399999999998</c:v>
                </c:pt>
                <c:pt idx="40908" formatCode="General">
                  <c:v>-336.55799999999999</c:v>
                </c:pt>
                <c:pt idx="40909" formatCode="General">
                  <c:v>-342.18599999999998</c:v>
                </c:pt>
                <c:pt idx="40910" formatCode="General">
                  <c:v>-347.90800000000002</c:v>
                </c:pt>
                <c:pt idx="40911" formatCode="General">
                  <c:v>-353.63799999999998</c:v>
                </c:pt>
                <c:pt idx="40912" formatCode="General">
                  <c:v>-359.30700000000002</c:v>
                </c:pt>
                <c:pt idx="40913" formatCode="General">
                  <c:v>-364.827</c:v>
                </c:pt>
                <c:pt idx="40914" formatCode="General">
                  <c:v>-370.084</c:v>
                </c:pt>
                <c:pt idx="40915" formatCode="General">
                  <c:v>-374.96800000000002</c:v>
                </c:pt>
                <c:pt idx="40916" formatCode="General">
                  <c:v>-379.40699999999998</c:v>
                </c:pt>
                <c:pt idx="40917" formatCode="General">
                  <c:v>-383.45100000000002</c:v>
                </c:pt>
                <c:pt idx="40918" formatCode="General">
                  <c:v>-387.209</c:v>
                </c:pt>
                <c:pt idx="40919" formatCode="General">
                  <c:v>-390.83100000000002</c:v>
                </c:pt>
                <c:pt idx="40920" formatCode="General">
                  <c:v>-394.452</c:v>
                </c:pt>
                <c:pt idx="40921" formatCode="General">
                  <c:v>-398.10199999999998</c:v>
                </c:pt>
                <c:pt idx="40922" formatCode="General">
                  <c:v>-401.74</c:v>
                </c:pt>
                <c:pt idx="40923" formatCode="General">
                  <c:v>-405.25799999999998</c:v>
                </c:pt>
                <c:pt idx="40924" formatCode="General">
                  <c:v>-408.55</c:v>
                </c:pt>
                <c:pt idx="40925" formatCode="General">
                  <c:v>-411.56400000000002</c:v>
                </c:pt>
                <c:pt idx="40926" formatCode="General">
                  <c:v>-414.31099999999998</c:v>
                </c:pt>
                <c:pt idx="40927" formatCode="General">
                  <c:v>-416.80900000000003</c:v>
                </c:pt>
                <c:pt idx="40928" formatCode="General">
                  <c:v>-419.065</c:v>
                </c:pt>
                <c:pt idx="40929" formatCode="General">
                  <c:v>-421.12400000000002</c:v>
                </c:pt>
                <c:pt idx="40930" formatCode="General">
                  <c:v>-423.05399999999997</c:v>
                </c:pt>
                <c:pt idx="40931" formatCode="General">
                  <c:v>-424.95699999999999</c:v>
                </c:pt>
                <c:pt idx="40932" formatCode="General">
                  <c:v>-426.92899999999997</c:v>
                </c:pt>
                <c:pt idx="40933" formatCode="General">
                  <c:v>-429.04500000000002</c:v>
                </c:pt>
                <c:pt idx="40934" formatCode="General">
                  <c:v>-431.34699999999998</c:v>
                </c:pt>
                <c:pt idx="40935" formatCode="General">
                  <c:v>-433.81700000000001</c:v>
                </c:pt>
                <c:pt idx="40936" formatCode="General">
                  <c:v>-436.43400000000003</c:v>
                </c:pt>
                <c:pt idx="40937" formatCode="General">
                  <c:v>-439.17599999999999</c:v>
                </c:pt>
                <c:pt idx="40938" formatCode="General">
                  <c:v>-441.983</c:v>
                </c:pt>
                <c:pt idx="40939" formatCode="General">
                  <c:v>-444.78699999999998</c:v>
                </c:pt>
                <c:pt idx="40940" formatCode="General">
                  <c:v>-447.53800000000001</c:v>
                </c:pt>
                <c:pt idx="40941" formatCode="General">
                  <c:v>-450.16699999999997</c:v>
                </c:pt>
                <c:pt idx="40942" formatCode="General">
                  <c:v>-452.6</c:v>
                </c:pt>
                <c:pt idx="40943" formatCode="General">
                  <c:v>-454.84399999999999</c:v>
                </c:pt>
                <c:pt idx="40944" formatCode="General">
                  <c:v>-456.97899999999998</c:v>
                </c:pt>
                <c:pt idx="40945" formatCode="General">
                  <c:v>-459.06700000000001</c:v>
                </c:pt>
                <c:pt idx="40946" formatCode="General">
                  <c:v>-461.14600000000002</c:v>
                </c:pt>
                <c:pt idx="40947" formatCode="General">
                  <c:v>-463.21199999999999</c:v>
                </c:pt>
                <c:pt idx="40948" formatCode="General">
                  <c:v>-465.24</c:v>
                </c:pt>
                <c:pt idx="40949" formatCode="General">
                  <c:v>-467.18599999999998</c:v>
                </c:pt>
                <c:pt idx="40950" formatCode="General">
                  <c:v>-469.00599999999997</c:v>
                </c:pt>
                <c:pt idx="40951" formatCode="General">
                  <c:v>-470.66800000000001</c:v>
                </c:pt>
                <c:pt idx="40952" formatCode="General">
                  <c:v>-472.21499999999997</c:v>
                </c:pt>
                <c:pt idx="40953" formatCode="General">
                  <c:v>-473.70100000000002</c:v>
                </c:pt>
                <c:pt idx="40954" formatCode="General">
                  <c:v>-475.11700000000002</c:v>
                </c:pt>
                <c:pt idx="40955" formatCode="General">
                  <c:v>-476.45100000000002</c:v>
                </c:pt>
                <c:pt idx="40956" formatCode="General">
                  <c:v>-477.69299999999998</c:v>
                </c:pt>
                <c:pt idx="40957" formatCode="General">
                  <c:v>-478.79199999999997</c:v>
                </c:pt>
                <c:pt idx="40958" formatCode="General">
                  <c:v>-479.69</c:v>
                </c:pt>
                <c:pt idx="40959" formatCode="General">
                  <c:v>-480.35300000000001</c:v>
                </c:pt>
                <c:pt idx="40960" formatCode="General">
                  <c:v>-480.78100000000001</c:v>
                </c:pt>
                <c:pt idx="40961" formatCode="General">
                  <c:v>-481.03699999999998</c:v>
                </c:pt>
                <c:pt idx="40962" formatCode="General">
                  <c:v>-481.17</c:v>
                </c:pt>
                <c:pt idx="40963" formatCode="General">
                  <c:v>-481.18299999999999</c:v>
                </c:pt>
                <c:pt idx="40964" formatCode="General">
                  <c:v>-481.12099999999998</c:v>
                </c:pt>
                <c:pt idx="40965" formatCode="General">
                  <c:v>-481.04599999999999</c:v>
                </c:pt>
                <c:pt idx="40966" formatCode="General">
                  <c:v>-481.01400000000001</c:v>
                </c:pt>
                <c:pt idx="40967" formatCode="General">
                  <c:v>-481.05900000000003</c:v>
                </c:pt>
                <c:pt idx="40968" formatCode="General">
                  <c:v>-481.15800000000002</c:v>
                </c:pt>
                <c:pt idx="40969" formatCode="General">
                  <c:v>-481.28100000000001</c:v>
                </c:pt>
                <c:pt idx="40970" formatCode="General">
                  <c:v>-481.411</c:v>
                </c:pt>
                <c:pt idx="40971" formatCode="General">
                  <c:v>-481.51499999999999</c:v>
                </c:pt>
                <c:pt idx="40972" formatCode="General">
                  <c:v>-481.55599999999998</c:v>
                </c:pt>
                <c:pt idx="40973" formatCode="General">
                  <c:v>-481.48099999999999</c:v>
                </c:pt>
                <c:pt idx="40974" formatCode="General">
                  <c:v>-481.25099999999998</c:v>
                </c:pt>
                <c:pt idx="40975" formatCode="General">
                  <c:v>-480.86599999999999</c:v>
                </c:pt>
                <c:pt idx="40976" formatCode="General">
                  <c:v>-480.32600000000002</c:v>
                </c:pt>
                <c:pt idx="40977" formatCode="General">
                  <c:v>-479.62299999999999</c:v>
                </c:pt>
                <c:pt idx="40978" formatCode="General">
                  <c:v>-478.77699999999999</c:v>
                </c:pt>
                <c:pt idx="40979" formatCode="General">
                  <c:v>-477.82799999999997</c:v>
                </c:pt>
                <c:pt idx="40980" formatCode="General">
                  <c:v>-476.83499999999998</c:v>
                </c:pt>
                <c:pt idx="40981" formatCode="General">
                  <c:v>-475.83699999999999</c:v>
                </c:pt>
                <c:pt idx="40982" formatCode="General">
                  <c:v>-474.822</c:v>
                </c:pt>
                <c:pt idx="40983" formatCode="General">
                  <c:v>-473.75700000000001</c:v>
                </c:pt>
                <c:pt idx="40984" formatCode="General">
                  <c:v>-472.59699999999998</c:v>
                </c:pt>
                <c:pt idx="40985" formatCode="General">
                  <c:v>-471.40199999999999</c:v>
                </c:pt>
                <c:pt idx="40986" formatCode="General">
                  <c:v>-470.26600000000002</c:v>
                </c:pt>
                <c:pt idx="40987" formatCode="General">
                  <c:v>-469.28100000000001</c:v>
                </c:pt>
                <c:pt idx="40988" formatCode="General">
                  <c:v>-468.48399999999998</c:v>
                </c:pt>
                <c:pt idx="40989" formatCode="General">
                  <c:v>-467.76900000000001</c:v>
                </c:pt>
                <c:pt idx="40990" formatCode="General">
                  <c:v>-467.024</c:v>
                </c:pt>
                <c:pt idx="40991" formatCode="General">
                  <c:v>-466.17899999999997</c:v>
                </c:pt>
                <c:pt idx="40992" formatCode="General">
                  <c:v>-465.23599999999999</c:v>
                </c:pt>
                <c:pt idx="40993" formatCode="General">
                  <c:v>-464.21100000000001</c:v>
                </c:pt>
                <c:pt idx="40994" formatCode="General">
                  <c:v>-463.1</c:v>
                </c:pt>
                <c:pt idx="40995" formatCode="General">
                  <c:v>-461.86799999999999</c:v>
                </c:pt>
                <c:pt idx="40996" formatCode="General">
                  <c:v>-460.435</c:v>
                </c:pt>
                <c:pt idx="40997" formatCode="General">
                  <c:v>-458.71100000000001</c:v>
                </c:pt>
                <c:pt idx="40998" formatCode="General">
                  <c:v>-456.62200000000001</c:v>
                </c:pt>
                <c:pt idx="40999" formatCode="General">
                  <c:v>-454.06099999999998</c:v>
                </c:pt>
                <c:pt idx="41000" formatCode="General">
                  <c:v>-450.947</c:v>
                </c:pt>
                <c:pt idx="41001" formatCode="General">
                  <c:v>-447.30700000000002</c:v>
                </c:pt>
                <c:pt idx="41002" formatCode="General">
                  <c:v>-443.23200000000003</c:v>
                </c:pt>
                <c:pt idx="41003" formatCode="General">
                  <c:v>-438.85199999999998</c:v>
                </c:pt>
                <c:pt idx="41004" formatCode="General">
                  <c:v>-434.27300000000002</c:v>
                </c:pt>
                <c:pt idx="41005" formatCode="General">
                  <c:v>-429.57</c:v>
                </c:pt>
                <c:pt idx="41006" formatCode="General">
                  <c:v>-424.82900000000001</c:v>
                </c:pt>
                <c:pt idx="41007" formatCode="General">
                  <c:v>-420.13099999999997</c:v>
                </c:pt>
                <c:pt idx="41008" formatCode="General">
                  <c:v>-415.52699999999999</c:v>
                </c:pt>
                <c:pt idx="41009" formatCode="General">
                  <c:v>-411.03199999999998</c:v>
                </c:pt>
                <c:pt idx="41010" formatCode="General">
                  <c:v>-406.61500000000001</c:v>
                </c:pt>
                <c:pt idx="41011" formatCode="General">
                  <c:v>-402.25900000000001</c:v>
                </c:pt>
                <c:pt idx="41012" formatCode="General">
                  <c:v>-397.96600000000001</c:v>
                </c:pt>
                <c:pt idx="41013" formatCode="General">
                  <c:v>-393.74900000000002</c:v>
                </c:pt>
                <c:pt idx="41014" formatCode="General">
                  <c:v>-389.61200000000002</c:v>
                </c:pt>
                <c:pt idx="41015" formatCode="General">
                  <c:v>-385.536</c:v>
                </c:pt>
                <c:pt idx="41016" formatCode="General">
                  <c:v>-381.49900000000002</c:v>
                </c:pt>
                <c:pt idx="41017" formatCode="General">
                  <c:v>-377.48</c:v>
                </c:pt>
                <c:pt idx="41018" formatCode="General">
                  <c:v>-373.48500000000001</c:v>
                </c:pt>
                <c:pt idx="41019" formatCode="General">
                  <c:v>-369.52699999999999</c:v>
                </c:pt>
                <c:pt idx="41020" formatCode="General">
                  <c:v>-365.59300000000002</c:v>
                </c:pt>
                <c:pt idx="41021" formatCode="General">
                  <c:v>-361.64699999999999</c:v>
                </c:pt>
                <c:pt idx="41022" formatCode="General">
                  <c:v>-357.61399999999998</c:v>
                </c:pt>
                <c:pt idx="41023" formatCode="General">
                  <c:v>-353.49900000000002</c:v>
                </c:pt>
                <c:pt idx="41024" formatCode="General">
                  <c:v>-349.38099999999997</c:v>
                </c:pt>
                <c:pt idx="41025" formatCode="General">
                  <c:v>-345.25599999999997</c:v>
                </c:pt>
                <c:pt idx="41026" formatCode="General">
                  <c:v>-341.08600000000001</c:v>
                </c:pt>
                <c:pt idx="41027" formatCode="General">
                  <c:v>-336.82299999999998</c:v>
                </c:pt>
                <c:pt idx="41028" formatCode="General">
                  <c:v>-332.44499999999999</c:v>
                </c:pt>
                <c:pt idx="41029" formatCode="General">
                  <c:v>-327.98</c:v>
                </c:pt>
                <c:pt idx="41030" formatCode="General">
                  <c:v>-323.48700000000002</c:v>
                </c:pt>
                <c:pt idx="41031" formatCode="General">
                  <c:v>-319.024</c:v>
                </c:pt>
                <c:pt idx="41032" formatCode="General">
                  <c:v>-314.51799999999997</c:v>
                </c:pt>
                <c:pt idx="41033" formatCode="General">
                  <c:v>-309.83800000000002</c:v>
                </c:pt>
                <c:pt idx="41034" formatCode="General">
                  <c:v>-304.87700000000001</c:v>
                </c:pt>
                <c:pt idx="41035" formatCode="General">
                  <c:v>-299.61</c:v>
                </c:pt>
                <c:pt idx="41036" formatCode="General">
                  <c:v>-294.15600000000001</c:v>
                </c:pt>
                <c:pt idx="41037" formatCode="General">
                  <c:v>-288.637</c:v>
                </c:pt>
                <c:pt idx="41038" formatCode="General">
                  <c:v>-283.13400000000001</c:v>
                </c:pt>
                <c:pt idx="41039" formatCode="General">
                  <c:v>-277.65600000000001</c:v>
                </c:pt>
                <c:pt idx="41040" formatCode="General">
                  <c:v>-272.15699999999998</c:v>
                </c:pt>
                <c:pt idx="41041" formatCode="General">
                  <c:v>-266.50099999999998</c:v>
                </c:pt>
                <c:pt idx="41042" formatCode="General">
                  <c:v>-260.57900000000001</c:v>
                </c:pt>
                <c:pt idx="41043" formatCode="General">
                  <c:v>-254.40600000000001</c:v>
                </c:pt>
                <c:pt idx="41044" formatCode="General">
                  <c:v>-248.054</c:v>
                </c:pt>
                <c:pt idx="41045" formatCode="General">
                  <c:v>-241.62700000000001</c:v>
                </c:pt>
                <c:pt idx="41046" formatCode="General">
                  <c:v>-235.19399999999999</c:v>
                </c:pt>
                <c:pt idx="41047" formatCode="General">
                  <c:v>-228.755</c:v>
                </c:pt>
                <c:pt idx="41048" formatCode="General">
                  <c:v>-222.19</c:v>
                </c:pt>
                <c:pt idx="41049" formatCode="General">
                  <c:v>-215.441</c:v>
                </c:pt>
                <c:pt idx="41050" formatCode="General">
                  <c:v>-208.565</c:v>
                </c:pt>
                <c:pt idx="41051" formatCode="General">
                  <c:v>-201.61600000000001</c:v>
                </c:pt>
                <c:pt idx="41052" formatCode="General">
                  <c:v>-194.62899999999999</c:v>
                </c:pt>
                <c:pt idx="41053" formatCode="General">
                  <c:v>-187.57900000000001</c:v>
                </c:pt>
                <c:pt idx="41054" formatCode="General">
                  <c:v>-180.41300000000001</c:v>
                </c:pt>
                <c:pt idx="41055" formatCode="General">
                  <c:v>-173.03299999999999</c:v>
                </c:pt>
                <c:pt idx="41056" formatCode="General">
                  <c:v>-165.40199999999999</c:v>
                </c:pt>
                <c:pt idx="41057" formatCode="General">
                  <c:v>-157.59</c:v>
                </c:pt>
                <c:pt idx="41058" formatCode="General">
                  <c:v>-149.75700000000001</c:v>
                </c:pt>
                <c:pt idx="41059" formatCode="General">
                  <c:v>-142.07400000000001</c:v>
                </c:pt>
                <c:pt idx="41060" formatCode="General">
                  <c:v>-134.63900000000001</c:v>
                </c:pt>
                <c:pt idx="41061" formatCode="General">
                  <c:v>-127.47799999999999</c:v>
                </c:pt>
                <c:pt idx="41062" formatCode="General">
                  <c:v>-120.46599999999999</c:v>
                </c:pt>
                <c:pt idx="41063" formatCode="General">
                  <c:v>-113.46299999999999</c:v>
                </c:pt>
                <c:pt idx="41064" formatCode="General">
                  <c:v>-106.379</c:v>
                </c:pt>
                <c:pt idx="41065" formatCode="General">
                  <c:v>-99.346500000000006</c:v>
                </c:pt>
                <c:pt idx="41066" formatCode="General">
                  <c:v>-92.593599999999995</c:v>
                </c:pt>
                <c:pt idx="41067" formatCode="General">
                  <c:v>-86.168899999999994</c:v>
                </c:pt>
                <c:pt idx="41068" formatCode="General">
                  <c:v>-80.003299999999996</c:v>
                </c:pt>
                <c:pt idx="41069" formatCode="General">
                  <c:v>-73.942999999999998</c:v>
                </c:pt>
                <c:pt idx="41070" formatCode="General">
                  <c:v>-67.872200000000007</c:v>
                </c:pt>
                <c:pt idx="41071" formatCode="General">
                  <c:v>-61.748699999999999</c:v>
                </c:pt>
                <c:pt idx="41072" formatCode="General">
                  <c:v>-55.653700000000001</c:v>
                </c:pt>
                <c:pt idx="41073" formatCode="General">
                  <c:v>-49.702500000000001</c:v>
                </c:pt>
                <c:pt idx="41074" formatCode="General">
                  <c:v>-43.939399999999999</c:v>
                </c:pt>
                <c:pt idx="41075" formatCode="General">
                  <c:v>-38.348399999999998</c:v>
                </c:pt>
                <c:pt idx="41076" formatCode="General">
                  <c:v>-32.7986</c:v>
                </c:pt>
                <c:pt idx="41077" formatCode="General">
                  <c:v>-27.239899999999999</c:v>
                </c:pt>
                <c:pt idx="41078" formatCode="General">
                  <c:v>-21.736799999999999</c:v>
                </c:pt>
                <c:pt idx="41079" formatCode="General">
                  <c:v>-16.294699999999999</c:v>
                </c:pt>
                <c:pt idx="41080" formatCode="General">
                  <c:v>-10.8704</c:v>
                </c:pt>
                <c:pt idx="41081" formatCode="General">
                  <c:v>-5.3877699999999997</c:v>
                </c:pt>
                <c:pt idx="41082" formatCode="General">
                  <c:v>0.25096000000000002</c:v>
                </c:pt>
                <c:pt idx="41083" formatCode="General">
                  <c:v>6.1362100000000002</c:v>
                </c:pt>
                <c:pt idx="41084" formatCode="General">
                  <c:v>12.349399999999999</c:v>
                </c:pt>
                <c:pt idx="41085" formatCode="General">
                  <c:v>18.9405</c:v>
                </c:pt>
                <c:pt idx="41086" formatCode="General">
                  <c:v>25.922899999999998</c:v>
                </c:pt>
                <c:pt idx="41087" formatCode="General">
                  <c:v>33.277799999999999</c:v>
                </c:pt>
                <c:pt idx="41088" formatCode="General">
                  <c:v>40.914200000000001</c:v>
                </c:pt>
                <c:pt idx="41089" formatCode="General">
                  <c:v>48.739400000000003</c:v>
                </c:pt>
                <c:pt idx="41090" formatCode="General">
                  <c:v>56.720100000000002</c:v>
                </c:pt>
                <c:pt idx="41091" formatCode="General">
                  <c:v>64.796099999999996</c:v>
                </c:pt>
                <c:pt idx="41092" formatCode="General">
                  <c:v>72.896600000000007</c:v>
                </c:pt>
                <c:pt idx="41093" formatCode="General">
                  <c:v>80.8536</c:v>
                </c:pt>
                <c:pt idx="41094" formatCode="General">
                  <c:v>88.514799999999994</c:v>
                </c:pt>
                <c:pt idx="41095" formatCode="General">
                  <c:v>95.885599999999997</c:v>
                </c:pt>
                <c:pt idx="41096" formatCode="General">
                  <c:v>102.937</c:v>
                </c:pt>
                <c:pt idx="41097" formatCode="General">
                  <c:v>109.57299999999999</c:v>
                </c:pt>
                <c:pt idx="41098" formatCode="General">
                  <c:v>115.795</c:v>
                </c:pt>
                <c:pt idx="41099" formatCode="General">
                  <c:v>121.68300000000001</c:v>
                </c:pt>
                <c:pt idx="41100" formatCode="General">
                  <c:v>127.43899999999999</c:v>
                </c:pt>
                <c:pt idx="41101" formatCode="General">
                  <c:v>133.268</c:v>
                </c:pt>
                <c:pt idx="41102" formatCode="General">
                  <c:v>139.21199999999999</c:v>
                </c:pt>
                <c:pt idx="41103" formatCode="General">
                  <c:v>145.18100000000001</c:v>
                </c:pt>
                <c:pt idx="41104" formatCode="General">
                  <c:v>150.988</c:v>
                </c:pt>
                <c:pt idx="41105" formatCode="General">
                  <c:v>156.56299999999999</c:v>
                </c:pt>
                <c:pt idx="41106" formatCode="General">
                  <c:v>161.92599999999999</c:v>
                </c:pt>
                <c:pt idx="41107" formatCode="General">
                  <c:v>167.125</c:v>
                </c:pt>
                <c:pt idx="41108" formatCode="General">
                  <c:v>172.21700000000001</c:v>
                </c:pt>
                <c:pt idx="41109" formatCode="General">
                  <c:v>177.233</c:v>
                </c:pt>
                <c:pt idx="41110" formatCode="General">
                  <c:v>182.26400000000001</c:v>
                </c:pt>
                <c:pt idx="41111" formatCode="General">
                  <c:v>187.45500000000001</c:v>
                </c:pt>
                <c:pt idx="41112" formatCode="General">
                  <c:v>192.876</c:v>
                </c:pt>
                <c:pt idx="41113" formatCode="General">
                  <c:v>198.53100000000001</c:v>
                </c:pt>
                <c:pt idx="41114" formatCode="General">
                  <c:v>204.4</c:v>
                </c:pt>
                <c:pt idx="41115" formatCode="General">
                  <c:v>210.44800000000001</c:v>
                </c:pt>
                <c:pt idx="41116" formatCode="General">
                  <c:v>216.64</c:v>
                </c:pt>
                <c:pt idx="41117" formatCode="General">
                  <c:v>222.95500000000001</c:v>
                </c:pt>
                <c:pt idx="41118" formatCode="General">
                  <c:v>229.39400000000001</c:v>
                </c:pt>
                <c:pt idx="41119" formatCode="General">
                  <c:v>235.99600000000001</c:v>
                </c:pt>
                <c:pt idx="41120" formatCode="General">
                  <c:v>242.809</c:v>
                </c:pt>
                <c:pt idx="41121" formatCode="General">
                  <c:v>249.851</c:v>
                </c:pt>
                <c:pt idx="41122" formatCode="General">
                  <c:v>257.07400000000001</c:v>
                </c:pt>
                <c:pt idx="41123" formatCode="General">
                  <c:v>264.34199999999998</c:v>
                </c:pt>
                <c:pt idx="41124" formatCode="General">
                  <c:v>271.45699999999999</c:v>
                </c:pt>
                <c:pt idx="41125" formatCode="General">
                  <c:v>278.23500000000001</c:v>
                </c:pt>
                <c:pt idx="41126" formatCode="General">
                  <c:v>284.60300000000001</c:v>
                </c:pt>
                <c:pt idx="41127" formatCode="General">
                  <c:v>290.55500000000001</c:v>
                </c:pt>
                <c:pt idx="41128" formatCode="General">
                  <c:v>296.13</c:v>
                </c:pt>
                <c:pt idx="41129" formatCode="General">
                  <c:v>301.34100000000001</c:v>
                </c:pt>
                <c:pt idx="41130" formatCode="General">
                  <c:v>306.12599999999998</c:v>
                </c:pt>
                <c:pt idx="41131" formatCode="General">
                  <c:v>310.47699999999998</c:v>
                </c:pt>
                <c:pt idx="41132" formatCode="General">
                  <c:v>314.45</c:v>
                </c:pt>
                <c:pt idx="41133" formatCode="General">
                  <c:v>318.04500000000002</c:v>
                </c:pt>
                <c:pt idx="41134" formatCode="General">
                  <c:v>321.24200000000002</c:v>
                </c:pt>
                <c:pt idx="41135" formatCode="General">
                  <c:v>324.04000000000002</c:v>
                </c:pt>
                <c:pt idx="41136" formatCode="General">
                  <c:v>326.51</c:v>
                </c:pt>
                <c:pt idx="41137" formatCode="General">
                  <c:v>328.79899999999998</c:v>
                </c:pt>
                <c:pt idx="41138" formatCode="General">
                  <c:v>330.98200000000003</c:v>
                </c:pt>
                <c:pt idx="41139" formatCode="General">
                  <c:v>333.06200000000001</c:v>
                </c:pt>
                <c:pt idx="41140" formatCode="General">
                  <c:v>335.02300000000002</c:v>
                </c:pt>
                <c:pt idx="41141" formatCode="General">
                  <c:v>336.84100000000001</c:v>
                </c:pt>
                <c:pt idx="41142" formatCode="General">
                  <c:v>338.50400000000002</c:v>
                </c:pt>
                <c:pt idx="41143" formatCode="General">
                  <c:v>339.995</c:v>
                </c:pt>
                <c:pt idx="41144" formatCode="General">
                  <c:v>341.31200000000001</c:v>
                </c:pt>
                <c:pt idx="41145" formatCode="General">
                  <c:v>342.55900000000003</c:v>
                </c:pt>
                <c:pt idx="41146" formatCode="General">
                  <c:v>343.87900000000002</c:v>
                </c:pt>
                <c:pt idx="41147" formatCode="General">
                  <c:v>345.363</c:v>
                </c:pt>
                <c:pt idx="41148" formatCode="General">
                  <c:v>347.06099999999998</c:v>
                </c:pt>
                <c:pt idx="41149" formatCode="General">
                  <c:v>348.94600000000003</c:v>
                </c:pt>
                <c:pt idx="41150" formatCode="General">
                  <c:v>351.00700000000001</c:v>
                </c:pt>
                <c:pt idx="41151" formatCode="General">
                  <c:v>353.27499999999998</c:v>
                </c:pt>
                <c:pt idx="41152" formatCode="General">
                  <c:v>355.77499999999998</c:v>
                </c:pt>
                <c:pt idx="41153" formatCode="General">
                  <c:v>358.52199999999999</c:v>
                </c:pt>
                <c:pt idx="41154" formatCode="General">
                  <c:v>361.42899999999997</c:v>
                </c:pt>
                <c:pt idx="41155" formatCode="General">
                  <c:v>364.36700000000002</c:v>
                </c:pt>
                <c:pt idx="41156" formatCode="General">
                  <c:v>367.23700000000002</c:v>
                </c:pt>
                <c:pt idx="41157" formatCode="General">
                  <c:v>369.95299999999997</c:v>
                </c:pt>
                <c:pt idx="41158" formatCode="General">
                  <c:v>372.471</c:v>
                </c:pt>
                <c:pt idx="41159" formatCode="General">
                  <c:v>374.89800000000002</c:v>
                </c:pt>
                <c:pt idx="41160" formatCode="General">
                  <c:v>377.38400000000001</c:v>
                </c:pt>
                <c:pt idx="41161" formatCode="General">
                  <c:v>379.95600000000002</c:v>
                </c:pt>
                <c:pt idx="41162" formatCode="General">
                  <c:v>382.61</c:v>
                </c:pt>
                <c:pt idx="41163" formatCode="General">
                  <c:v>385.32799999999997</c:v>
                </c:pt>
                <c:pt idx="41164" formatCode="General">
                  <c:v>388.08499999999998</c:v>
                </c:pt>
                <c:pt idx="41165" formatCode="General">
                  <c:v>390.85500000000002</c:v>
                </c:pt>
                <c:pt idx="41166" formatCode="General">
                  <c:v>393.548</c:v>
                </c:pt>
                <c:pt idx="41167" formatCode="General">
                  <c:v>396.02499999999998</c:v>
                </c:pt>
                <c:pt idx="41168" formatCode="General">
                  <c:v>398.08100000000002</c:v>
                </c:pt>
                <c:pt idx="41169" formatCode="General">
                  <c:v>399.65199999999999</c:v>
                </c:pt>
                <c:pt idx="41170" formatCode="General">
                  <c:v>400.93799999999999</c:v>
                </c:pt>
                <c:pt idx="41171" formatCode="General">
                  <c:v>402.1</c:v>
                </c:pt>
                <c:pt idx="41172" formatCode="General">
                  <c:v>403.19099999999997</c:v>
                </c:pt>
                <c:pt idx="41173" formatCode="General">
                  <c:v>404.358</c:v>
                </c:pt>
                <c:pt idx="41174" formatCode="General">
                  <c:v>405.75200000000001</c:v>
                </c:pt>
                <c:pt idx="41175" formatCode="General">
                  <c:v>407.40899999999999</c:v>
                </c:pt>
                <c:pt idx="41176" formatCode="General">
                  <c:v>409.34100000000001</c:v>
                </c:pt>
                <c:pt idx="41177" formatCode="General">
                  <c:v>411.56200000000001</c:v>
                </c:pt>
                <c:pt idx="41178" formatCode="General">
                  <c:v>414.02</c:v>
                </c:pt>
                <c:pt idx="41179" formatCode="General">
                  <c:v>416.63299999999998</c:v>
                </c:pt>
                <c:pt idx="41180" formatCode="General">
                  <c:v>419.35500000000002</c:v>
                </c:pt>
                <c:pt idx="41181" formatCode="General">
                  <c:v>422.14699999999999</c:v>
                </c:pt>
                <c:pt idx="41182" formatCode="General">
                  <c:v>424.928</c:v>
                </c:pt>
                <c:pt idx="41183" formatCode="General">
                  <c:v>427.56900000000002</c:v>
                </c:pt>
                <c:pt idx="41184" formatCode="General">
                  <c:v>429.9</c:v>
                </c:pt>
                <c:pt idx="41185" formatCode="General">
                  <c:v>431.76900000000001</c:v>
                </c:pt>
                <c:pt idx="41186" formatCode="General">
                  <c:v>433.07600000000002</c:v>
                </c:pt>
                <c:pt idx="41187" formatCode="General">
                  <c:v>433.84300000000002</c:v>
                </c:pt>
                <c:pt idx="41188" formatCode="General">
                  <c:v>434.13</c:v>
                </c:pt>
                <c:pt idx="41189" formatCode="General">
                  <c:v>433.93299999999999</c:v>
                </c:pt>
                <c:pt idx="41190" formatCode="General">
                  <c:v>433.31900000000002</c:v>
                </c:pt>
                <c:pt idx="41191" formatCode="General">
                  <c:v>432.43299999999999</c:v>
                </c:pt>
                <c:pt idx="41192" formatCode="General">
                  <c:v>431.31299999999999</c:v>
                </c:pt>
                <c:pt idx="41193" formatCode="General">
                  <c:v>429.92899999999997</c:v>
                </c:pt>
                <c:pt idx="41194" formatCode="General">
                  <c:v>428.37799999999999</c:v>
                </c:pt>
                <c:pt idx="41195" formatCode="General">
                  <c:v>426.78</c:v>
                </c:pt>
                <c:pt idx="41196" formatCode="General">
                  <c:v>425.17899999999997</c:v>
                </c:pt>
                <c:pt idx="41197" formatCode="General">
                  <c:v>423.62400000000002</c:v>
                </c:pt>
                <c:pt idx="41198" formatCode="General">
                  <c:v>422.16800000000001</c:v>
                </c:pt>
                <c:pt idx="41199" formatCode="General">
                  <c:v>420.774</c:v>
                </c:pt>
                <c:pt idx="41200" formatCode="General">
                  <c:v>419.35500000000002</c:v>
                </c:pt>
                <c:pt idx="41201" formatCode="General">
                  <c:v>417.89100000000002</c:v>
                </c:pt>
                <c:pt idx="41202" formatCode="General">
                  <c:v>416.43299999999999</c:v>
                </c:pt>
                <c:pt idx="41203" formatCode="General">
                  <c:v>415.10399999999998</c:v>
                </c:pt>
                <c:pt idx="41204" formatCode="General">
                  <c:v>413.90800000000002</c:v>
                </c:pt>
                <c:pt idx="41205" formatCode="General">
                  <c:v>412.69900000000001</c:v>
                </c:pt>
                <c:pt idx="41206" formatCode="General">
                  <c:v>411.322</c:v>
                </c:pt>
                <c:pt idx="41207" formatCode="General">
                  <c:v>409.661</c:v>
                </c:pt>
                <c:pt idx="41208" formatCode="General">
                  <c:v>407.63299999999998</c:v>
                </c:pt>
                <c:pt idx="41209" formatCode="General">
                  <c:v>405.22199999999998</c:v>
                </c:pt>
                <c:pt idx="41210" formatCode="General">
                  <c:v>402.56099999999998</c:v>
                </c:pt>
                <c:pt idx="41211" formatCode="General">
                  <c:v>399.83</c:v>
                </c:pt>
                <c:pt idx="41212" formatCode="General">
                  <c:v>397.15300000000002</c:v>
                </c:pt>
                <c:pt idx="41213" formatCode="General">
                  <c:v>394.58600000000001</c:v>
                </c:pt>
                <c:pt idx="41214" formatCode="General">
                  <c:v>392.137</c:v>
                </c:pt>
                <c:pt idx="41215" formatCode="General">
                  <c:v>389.726</c:v>
                </c:pt>
                <c:pt idx="41216" formatCode="General">
                  <c:v>387.27199999999999</c:v>
                </c:pt>
                <c:pt idx="41217" formatCode="General">
                  <c:v>384.774</c:v>
                </c:pt>
                <c:pt idx="41218" formatCode="General">
                  <c:v>382.274</c:v>
                </c:pt>
                <c:pt idx="41219" formatCode="General">
                  <c:v>379.84399999999999</c:v>
                </c:pt>
                <c:pt idx="41220" formatCode="General">
                  <c:v>377.50799999999998</c:v>
                </c:pt>
                <c:pt idx="41221" formatCode="General">
                  <c:v>375.24700000000001</c:v>
                </c:pt>
                <c:pt idx="41222" formatCode="General">
                  <c:v>373.02499999999998</c:v>
                </c:pt>
                <c:pt idx="41223" formatCode="General">
                  <c:v>370.834</c:v>
                </c:pt>
                <c:pt idx="41224" formatCode="General">
                  <c:v>368.72</c:v>
                </c:pt>
                <c:pt idx="41225" formatCode="General">
                  <c:v>366.68200000000002</c:v>
                </c:pt>
                <c:pt idx="41226" formatCode="General">
                  <c:v>364.67899999999997</c:v>
                </c:pt>
                <c:pt idx="41227" formatCode="General">
                  <c:v>362.654</c:v>
                </c:pt>
                <c:pt idx="41228" formatCode="General">
                  <c:v>360.53300000000002</c:v>
                </c:pt>
                <c:pt idx="41229" formatCode="General">
                  <c:v>358.15300000000002</c:v>
                </c:pt>
                <c:pt idx="41230" formatCode="General">
                  <c:v>355.33300000000003</c:v>
                </c:pt>
                <c:pt idx="41231" formatCode="General">
                  <c:v>351.94499999999999</c:v>
                </c:pt>
                <c:pt idx="41232" formatCode="General">
                  <c:v>348.01100000000002</c:v>
                </c:pt>
                <c:pt idx="41233" formatCode="General">
                  <c:v>343.69600000000003</c:v>
                </c:pt>
                <c:pt idx="41234" formatCode="General">
                  <c:v>339.32499999999999</c:v>
                </c:pt>
                <c:pt idx="41235" formatCode="General">
                  <c:v>335.20699999999999</c:v>
                </c:pt>
                <c:pt idx="41236" formatCode="General">
                  <c:v>331.52499999999998</c:v>
                </c:pt>
                <c:pt idx="41237" formatCode="General">
                  <c:v>328.34399999999999</c:v>
                </c:pt>
                <c:pt idx="41238" formatCode="General">
                  <c:v>325.54500000000002</c:v>
                </c:pt>
                <c:pt idx="41239" formatCode="General">
                  <c:v>322.96199999999999</c:v>
                </c:pt>
                <c:pt idx="41240" formatCode="General">
                  <c:v>320.44499999999999</c:v>
                </c:pt>
                <c:pt idx="41241" formatCode="General">
                  <c:v>317.86500000000001</c:v>
                </c:pt>
                <c:pt idx="41242" formatCode="General">
                  <c:v>315.11</c:v>
                </c:pt>
                <c:pt idx="41243" formatCode="General">
                  <c:v>312.10700000000003</c:v>
                </c:pt>
                <c:pt idx="41244" formatCode="General">
                  <c:v>308.75299999999999</c:v>
                </c:pt>
                <c:pt idx="41245" formatCode="General">
                  <c:v>304.95299999999997</c:v>
                </c:pt>
                <c:pt idx="41246" formatCode="General">
                  <c:v>300.685</c:v>
                </c:pt>
                <c:pt idx="41247" formatCode="General">
                  <c:v>295.97500000000002</c:v>
                </c:pt>
                <c:pt idx="41248" formatCode="General">
                  <c:v>290.952</c:v>
                </c:pt>
                <c:pt idx="41249" formatCode="General">
                  <c:v>285.69299999999998</c:v>
                </c:pt>
                <c:pt idx="41250" formatCode="General">
                  <c:v>280.02199999999999</c:v>
                </c:pt>
                <c:pt idx="41251" formatCode="General">
                  <c:v>273.846</c:v>
                </c:pt>
                <c:pt idx="41252" formatCode="General">
                  <c:v>267.238</c:v>
                </c:pt>
                <c:pt idx="41253" formatCode="General">
                  <c:v>260.279</c:v>
                </c:pt>
                <c:pt idx="41254" formatCode="General">
                  <c:v>253.041</c:v>
                </c:pt>
                <c:pt idx="41255" formatCode="General">
                  <c:v>245.631</c:v>
                </c:pt>
                <c:pt idx="41256" formatCode="General">
                  <c:v>238.173</c:v>
                </c:pt>
                <c:pt idx="41257" formatCode="General">
                  <c:v>230.756</c:v>
                </c:pt>
                <c:pt idx="41258" formatCode="General">
                  <c:v>223.386</c:v>
                </c:pt>
                <c:pt idx="41259" formatCode="General">
                  <c:v>215.99</c:v>
                </c:pt>
                <c:pt idx="41260" formatCode="General">
                  <c:v>208.51599999999999</c:v>
                </c:pt>
                <c:pt idx="41261" formatCode="General">
                  <c:v>200.95400000000001</c:v>
                </c:pt>
                <c:pt idx="41262" formatCode="General">
                  <c:v>193.42099999999999</c:v>
                </c:pt>
                <c:pt idx="41263" formatCode="General">
                  <c:v>186.05699999999999</c:v>
                </c:pt>
                <c:pt idx="41264" formatCode="General">
                  <c:v>178.94300000000001</c:v>
                </c:pt>
                <c:pt idx="41265" formatCode="General">
                  <c:v>172.09899999999999</c:v>
                </c:pt>
                <c:pt idx="41266" formatCode="General">
                  <c:v>165.46100000000001</c:v>
                </c:pt>
                <c:pt idx="41267" formatCode="General">
                  <c:v>159.023</c:v>
                </c:pt>
                <c:pt idx="41268" formatCode="General">
                  <c:v>152.80500000000001</c:v>
                </c:pt>
                <c:pt idx="41269" formatCode="General">
                  <c:v>146.80600000000001</c:v>
                </c:pt>
                <c:pt idx="41270" formatCode="General">
                  <c:v>141.02099999999999</c:v>
                </c:pt>
                <c:pt idx="41271" formatCode="General">
                  <c:v>135.453</c:v>
                </c:pt>
                <c:pt idx="41272" formatCode="General">
                  <c:v>130.137</c:v>
                </c:pt>
                <c:pt idx="41273" formatCode="General">
                  <c:v>125.123</c:v>
                </c:pt>
                <c:pt idx="41274" formatCode="General">
                  <c:v>120.44199999999999</c:v>
                </c:pt>
                <c:pt idx="41275" formatCode="General">
                  <c:v>116.098</c:v>
                </c:pt>
                <c:pt idx="41276" formatCode="General">
                  <c:v>112.041</c:v>
                </c:pt>
                <c:pt idx="41277" formatCode="General">
                  <c:v>108.137</c:v>
                </c:pt>
                <c:pt idx="41278" formatCode="General">
                  <c:v>104.19499999999999</c:v>
                </c:pt>
                <c:pt idx="41279" formatCode="General">
                  <c:v>100.038</c:v>
                </c:pt>
                <c:pt idx="41280" formatCode="General">
                  <c:v>95.541399999999996</c:v>
                </c:pt>
                <c:pt idx="41281" formatCode="General">
                  <c:v>90.682599999999994</c:v>
                </c:pt>
                <c:pt idx="41282" formatCode="General">
                  <c:v>85.476600000000005</c:v>
                </c:pt>
                <c:pt idx="41283" formatCode="General">
                  <c:v>79.926100000000005</c:v>
                </c:pt>
                <c:pt idx="41284" formatCode="General">
                  <c:v>74.078999999999994</c:v>
                </c:pt>
                <c:pt idx="41285" formatCode="General">
                  <c:v>68.029399999999995</c:v>
                </c:pt>
                <c:pt idx="41286" formatCode="General">
                  <c:v>61.8566</c:v>
                </c:pt>
                <c:pt idx="41287" formatCode="General">
                  <c:v>55.601900000000001</c:v>
                </c:pt>
                <c:pt idx="41288" formatCode="General">
                  <c:v>49.156199999999998</c:v>
                </c:pt>
                <c:pt idx="41289" formatCode="General">
                  <c:v>42.356099999999998</c:v>
                </c:pt>
                <c:pt idx="41290" formatCode="General">
                  <c:v>35.115099999999998</c:v>
                </c:pt>
                <c:pt idx="41291" formatCode="General">
                  <c:v>27.417200000000001</c:v>
                </c:pt>
                <c:pt idx="41292" formatCode="General">
                  <c:v>19.3325</c:v>
                </c:pt>
                <c:pt idx="41293" formatCode="General">
                  <c:v>10.9979</c:v>
                </c:pt>
                <c:pt idx="41294" formatCode="General">
                  <c:v>2.56263</c:v>
                </c:pt>
                <c:pt idx="41295" formatCode="General">
                  <c:v>-5.9193100000000003</c:v>
                </c:pt>
                <c:pt idx="41296" formatCode="General">
                  <c:v>-14.432</c:v>
                </c:pt>
                <c:pt idx="41297" formatCode="General">
                  <c:v>-22.981100000000001</c:v>
                </c:pt>
                <c:pt idx="41298" formatCode="General">
                  <c:v>-31.548100000000002</c:v>
                </c:pt>
                <c:pt idx="41299" formatCode="General">
                  <c:v>-40.061599999999999</c:v>
                </c:pt>
                <c:pt idx="41300" formatCode="General">
                  <c:v>-48.371000000000002</c:v>
                </c:pt>
                <c:pt idx="41301" formatCode="General">
                  <c:v>-56.323300000000003</c:v>
                </c:pt>
                <c:pt idx="41302" formatCode="General">
                  <c:v>-63.815600000000003</c:v>
                </c:pt>
                <c:pt idx="41303" formatCode="General">
                  <c:v>-70.779200000000003</c:v>
                </c:pt>
                <c:pt idx="41304" formatCode="General">
                  <c:v>-77.220399999999998</c:v>
                </c:pt>
                <c:pt idx="41305" formatCode="General">
                  <c:v>-83.187700000000007</c:v>
                </c:pt>
                <c:pt idx="41306" formatCode="General">
                  <c:v>-88.755099999999999</c:v>
                </c:pt>
                <c:pt idx="41307" formatCode="General">
                  <c:v>-94.041700000000006</c:v>
                </c:pt>
                <c:pt idx="41308" formatCode="General">
                  <c:v>-99.1691</c:v>
                </c:pt>
                <c:pt idx="41309" formatCode="General">
                  <c:v>-104.246</c:v>
                </c:pt>
                <c:pt idx="41310" formatCode="General">
                  <c:v>-109.34</c:v>
                </c:pt>
                <c:pt idx="41311" formatCode="General">
                  <c:v>-114.437</c:v>
                </c:pt>
                <c:pt idx="41312" formatCode="General">
                  <c:v>-119.54</c:v>
                </c:pt>
                <c:pt idx="41313" formatCode="General">
                  <c:v>-124.67400000000001</c:v>
                </c:pt>
                <c:pt idx="41314" formatCode="General">
                  <c:v>-129.851</c:v>
                </c:pt>
                <c:pt idx="41315" formatCode="General">
                  <c:v>-135.071</c:v>
                </c:pt>
                <c:pt idx="41316" formatCode="General">
                  <c:v>-140.27500000000001</c:v>
                </c:pt>
                <c:pt idx="41317" formatCode="General">
                  <c:v>-145.44900000000001</c:v>
                </c:pt>
                <c:pt idx="41318" formatCode="General">
                  <c:v>-150.72200000000001</c:v>
                </c:pt>
                <c:pt idx="41319" formatCode="General">
                  <c:v>-156.18299999999999</c:v>
                </c:pt>
                <c:pt idx="41320" formatCode="General">
                  <c:v>-161.85</c:v>
                </c:pt>
                <c:pt idx="41321" formatCode="General">
                  <c:v>-167.642</c:v>
                </c:pt>
                <c:pt idx="41322" formatCode="General">
                  <c:v>-173.458</c:v>
                </c:pt>
                <c:pt idx="41323" formatCode="General">
                  <c:v>-179.315</c:v>
                </c:pt>
                <c:pt idx="41324" formatCode="General">
                  <c:v>-185.23</c:v>
                </c:pt>
                <c:pt idx="41325" formatCode="General">
                  <c:v>-191.17</c:v>
                </c:pt>
                <c:pt idx="41326" formatCode="General">
                  <c:v>-197.12899999999999</c:v>
                </c:pt>
                <c:pt idx="41327" formatCode="General">
                  <c:v>-203.125</c:v>
                </c:pt>
                <c:pt idx="41328" formatCode="General">
                  <c:v>-209.18</c:v>
                </c:pt>
                <c:pt idx="41329" formatCode="General">
                  <c:v>-215.30699999999999</c:v>
                </c:pt>
                <c:pt idx="41330" formatCode="General">
                  <c:v>-221.465</c:v>
                </c:pt>
                <c:pt idx="41331" formatCode="General">
                  <c:v>-227.63900000000001</c:v>
                </c:pt>
                <c:pt idx="41332" formatCode="General">
                  <c:v>-233.87799999999999</c:v>
                </c:pt>
                <c:pt idx="41333" formatCode="General">
                  <c:v>-240.19900000000001</c:v>
                </c:pt>
                <c:pt idx="41334" formatCode="General">
                  <c:v>-246.57</c:v>
                </c:pt>
                <c:pt idx="41335" formatCode="General">
                  <c:v>-252.85499999999999</c:v>
                </c:pt>
                <c:pt idx="41336" formatCode="General">
                  <c:v>-258.91899999999998</c:v>
                </c:pt>
                <c:pt idx="41337" formatCode="General">
                  <c:v>-264.75799999999998</c:v>
                </c:pt>
                <c:pt idx="41338" formatCode="General">
                  <c:v>-270.37299999999999</c:v>
                </c:pt>
                <c:pt idx="41339" formatCode="General">
                  <c:v>-275.76799999999997</c:v>
                </c:pt>
                <c:pt idx="41340" formatCode="General">
                  <c:v>-280.95699999999999</c:v>
                </c:pt>
                <c:pt idx="41341" formatCode="General">
                  <c:v>-285.96199999999999</c:v>
                </c:pt>
                <c:pt idx="41342" formatCode="General">
                  <c:v>-290.745</c:v>
                </c:pt>
                <c:pt idx="41343" formatCode="General">
                  <c:v>-295.27499999999998</c:v>
                </c:pt>
                <c:pt idx="41344" formatCode="General">
                  <c:v>-299.589</c:v>
                </c:pt>
                <c:pt idx="41345" formatCode="General">
                  <c:v>-303.74200000000002</c:v>
                </c:pt>
                <c:pt idx="41346" formatCode="General">
                  <c:v>-307.77800000000002</c:v>
                </c:pt>
                <c:pt idx="41347" formatCode="General">
                  <c:v>-311.76400000000001</c:v>
                </c:pt>
                <c:pt idx="41348" formatCode="General">
                  <c:v>-315.75700000000001</c:v>
                </c:pt>
                <c:pt idx="41349" formatCode="General">
                  <c:v>-319.74200000000002</c:v>
                </c:pt>
                <c:pt idx="41350" formatCode="General">
                  <c:v>-323.67200000000003</c:v>
                </c:pt>
                <c:pt idx="41351" formatCode="General">
                  <c:v>-327.48</c:v>
                </c:pt>
                <c:pt idx="41352" formatCode="General">
                  <c:v>-331.08600000000001</c:v>
                </c:pt>
                <c:pt idx="41353" formatCode="General">
                  <c:v>-334.435</c:v>
                </c:pt>
                <c:pt idx="41354" formatCode="General">
                  <c:v>-337.512</c:v>
                </c:pt>
                <c:pt idx="41355" formatCode="General">
                  <c:v>-340.33800000000002</c:v>
                </c:pt>
                <c:pt idx="41356" formatCode="General">
                  <c:v>-342.97899999999998</c:v>
                </c:pt>
                <c:pt idx="41357" formatCode="General">
                  <c:v>-345.52199999999999</c:v>
                </c:pt>
                <c:pt idx="41358" formatCode="General">
                  <c:v>-348.06299999999999</c:v>
                </c:pt>
                <c:pt idx="41359" formatCode="General">
                  <c:v>-350.67399999999998</c:v>
                </c:pt>
                <c:pt idx="41360" formatCode="General">
                  <c:v>-353.38799999999998</c:v>
                </c:pt>
                <c:pt idx="41361" formatCode="General">
                  <c:v>-356.23500000000001</c:v>
                </c:pt>
                <c:pt idx="41362" formatCode="General">
                  <c:v>-359.24200000000002</c:v>
                </c:pt>
                <c:pt idx="41363" formatCode="General">
                  <c:v>-362.41800000000001</c:v>
                </c:pt>
                <c:pt idx="41364" formatCode="General">
                  <c:v>-365.714</c:v>
                </c:pt>
                <c:pt idx="41365" formatCode="General">
                  <c:v>-368.96</c:v>
                </c:pt>
                <c:pt idx="41366" formatCode="General">
                  <c:v>-372.01400000000001</c:v>
                </c:pt>
                <c:pt idx="41367" formatCode="General">
                  <c:v>-374.834</c:v>
                </c:pt>
                <c:pt idx="41368" formatCode="General">
                  <c:v>-377.47800000000001</c:v>
                </c:pt>
                <c:pt idx="41369" formatCode="General">
                  <c:v>-380.01900000000001</c:v>
                </c:pt>
                <c:pt idx="41370" formatCode="General">
                  <c:v>-382.42700000000002</c:v>
                </c:pt>
                <c:pt idx="41371" formatCode="General">
                  <c:v>-384.64499999999998</c:v>
                </c:pt>
                <c:pt idx="41372" formatCode="General">
                  <c:v>-386.60700000000003</c:v>
                </c:pt>
                <c:pt idx="41373" formatCode="General">
                  <c:v>-388.279</c:v>
                </c:pt>
                <c:pt idx="41374" formatCode="General">
                  <c:v>-389.67399999999998</c:v>
                </c:pt>
                <c:pt idx="41375" formatCode="General">
                  <c:v>-390.90300000000002</c:v>
                </c:pt>
                <c:pt idx="41376" formatCode="General">
                  <c:v>-392.1</c:v>
                </c:pt>
                <c:pt idx="41377" formatCode="General">
                  <c:v>-393.32600000000002</c:v>
                </c:pt>
                <c:pt idx="41378" formatCode="General">
                  <c:v>-394.59199999999998</c:v>
                </c:pt>
                <c:pt idx="41379" formatCode="General">
                  <c:v>-395.86</c:v>
                </c:pt>
                <c:pt idx="41380" formatCode="General">
                  <c:v>-397.03800000000001</c:v>
                </c:pt>
                <c:pt idx="41381" formatCode="General">
                  <c:v>-398.029</c:v>
                </c:pt>
                <c:pt idx="41382" formatCode="General">
                  <c:v>-398.86500000000001</c:v>
                </c:pt>
                <c:pt idx="41383" formatCode="General">
                  <c:v>-399.61099999999999</c:v>
                </c:pt>
                <c:pt idx="41384" formatCode="General">
                  <c:v>-400.26600000000002</c:v>
                </c:pt>
                <c:pt idx="41385" formatCode="General">
                  <c:v>-400.86399999999998</c:v>
                </c:pt>
                <c:pt idx="41386" formatCode="General">
                  <c:v>-401.49200000000002</c:v>
                </c:pt>
                <c:pt idx="41387" formatCode="General">
                  <c:v>-402.18400000000003</c:v>
                </c:pt>
                <c:pt idx="41388" formatCode="General">
                  <c:v>-402.91199999999998</c:v>
                </c:pt>
                <c:pt idx="41389" formatCode="General">
                  <c:v>-403.65199999999999</c:v>
                </c:pt>
                <c:pt idx="41390" formatCode="General">
                  <c:v>-404.38499999999999</c:v>
                </c:pt>
                <c:pt idx="41391" formatCode="General">
                  <c:v>-405.09199999999998</c:v>
                </c:pt>
                <c:pt idx="41392" formatCode="General">
                  <c:v>-405.76900000000001</c:v>
                </c:pt>
                <c:pt idx="41393" formatCode="General">
                  <c:v>-406.43099999999998</c:v>
                </c:pt>
                <c:pt idx="41394" formatCode="General">
                  <c:v>-407.11900000000003</c:v>
                </c:pt>
                <c:pt idx="41395" formatCode="General">
                  <c:v>-407.875</c:v>
                </c:pt>
                <c:pt idx="41396" formatCode="General">
                  <c:v>-408.67899999999997</c:v>
                </c:pt>
                <c:pt idx="41397" formatCode="General">
                  <c:v>-409.47399999999999</c:v>
                </c:pt>
                <c:pt idx="41398" formatCode="General">
                  <c:v>-410.15699999999998</c:v>
                </c:pt>
                <c:pt idx="41399" formatCode="General">
                  <c:v>-410.64499999999998</c:v>
                </c:pt>
                <c:pt idx="41400" formatCode="General">
                  <c:v>-410.93400000000003</c:v>
                </c:pt>
                <c:pt idx="41401" formatCode="General">
                  <c:v>-411.048</c:v>
                </c:pt>
                <c:pt idx="41402" formatCode="General">
                  <c:v>-411.04500000000002</c:v>
                </c:pt>
                <c:pt idx="41403" formatCode="General">
                  <c:v>-411.19299999999998</c:v>
                </c:pt>
                <c:pt idx="41404" formatCode="General">
                  <c:v>-411.71699999999998</c:v>
                </c:pt>
                <c:pt idx="41405" formatCode="General">
                  <c:v>-412.53899999999999</c:v>
                </c:pt>
                <c:pt idx="41406" formatCode="General">
                  <c:v>-413.50599999999997</c:v>
                </c:pt>
                <c:pt idx="41407" formatCode="General">
                  <c:v>-414.44</c:v>
                </c:pt>
                <c:pt idx="41408" formatCode="General">
                  <c:v>-415.22899999999998</c:v>
                </c:pt>
                <c:pt idx="41409" formatCode="General">
                  <c:v>-415.81700000000001</c:v>
                </c:pt>
                <c:pt idx="41410" formatCode="General">
                  <c:v>-416.13099999999997</c:v>
                </c:pt>
                <c:pt idx="41411" formatCode="General">
                  <c:v>-416.089</c:v>
                </c:pt>
                <c:pt idx="41412" formatCode="General">
                  <c:v>-415.61099999999999</c:v>
                </c:pt>
                <c:pt idx="41413" formatCode="General">
                  <c:v>-414.71899999999999</c:v>
                </c:pt>
                <c:pt idx="41414" formatCode="General">
                  <c:v>-413.512</c:v>
                </c:pt>
                <c:pt idx="41415" formatCode="General">
                  <c:v>-412.15499999999997</c:v>
                </c:pt>
                <c:pt idx="41416" formatCode="General">
                  <c:v>-410.81</c:v>
                </c:pt>
                <c:pt idx="41417" formatCode="General">
                  <c:v>-409.55900000000003</c:v>
                </c:pt>
                <c:pt idx="41418" formatCode="General">
                  <c:v>-408.43900000000002</c:v>
                </c:pt>
                <c:pt idx="41419" formatCode="General">
                  <c:v>-407.38799999999998</c:v>
                </c:pt>
                <c:pt idx="41420" formatCode="General">
                  <c:v>-406.36599999999999</c:v>
                </c:pt>
                <c:pt idx="41421" formatCode="General">
                  <c:v>-405.37099999999998</c:v>
                </c:pt>
                <c:pt idx="41422" formatCode="General">
                  <c:v>-404.363</c:v>
                </c:pt>
                <c:pt idx="41423" formatCode="General">
                  <c:v>-403.30799999999999</c:v>
                </c:pt>
                <c:pt idx="41424" formatCode="General">
                  <c:v>-402.24700000000001</c:v>
                </c:pt>
                <c:pt idx="41425" formatCode="General">
                  <c:v>-401.20699999999999</c:v>
                </c:pt>
                <c:pt idx="41426" formatCode="General">
                  <c:v>-400.18</c:v>
                </c:pt>
                <c:pt idx="41427" formatCode="General">
                  <c:v>-399.2</c:v>
                </c:pt>
                <c:pt idx="41428" formatCode="General">
                  <c:v>-398.32900000000001</c:v>
                </c:pt>
                <c:pt idx="41429" formatCode="General">
                  <c:v>-397.59</c:v>
                </c:pt>
                <c:pt idx="41430" formatCode="General">
                  <c:v>-396.976</c:v>
                </c:pt>
                <c:pt idx="41431" formatCode="General">
                  <c:v>-396.423</c:v>
                </c:pt>
                <c:pt idx="41432" formatCode="General">
                  <c:v>-395.834</c:v>
                </c:pt>
                <c:pt idx="41433" formatCode="General">
                  <c:v>-395.12400000000002</c:v>
                </c:pt>
                <c:pt idx="41434" formatCode="General">
                  <c:v>-394.13900000000001</c:v>
                </c:pt>
                <c:pt idx="41435" formatCode="General">
                  <c:v>-392.71800000000002</c:v>
                </c:pt>
                <c:pt idx="41436" formatCode="General">
                  <c:v>-390.79700000000003</c:v>
                </c:pt>
                <c:pt idx="41437" formatCode="General">
                  <c:v>-388.37</c:v>
                </c:pt>
                <c:pt idx="41438" formatCode="General">
                  <c:v>-385.529</c:v>
                </c:pt>
                <c:pt idx="41439" formatCode="General">
                  <c:v>-382.37</c:v>
                </c:pt>
                <c:pt idx="41440" formatCode="General">
                  <c:v>-378.94600000000003</c:v>
                </c:pt>
                <c:pt idx="41441" formatCode="General">
                  <c:v>-375.31099999999998</c:v>
                </c:pt>
                <c:pt idx="41442" formatCode="General">
                  <c:v>-371.53199999999998</c:v>
                </c:pt>
                <c:pt idx="41443" formatCode="General">
                  <c:v>-367.78899999999999</c:v>
                </c:pt>
                <c:pt idx="41444" formatCode="General">
                  <c:v>-364.19</c:v>
                </c:pt>
                <c:pt idx="41445" formatCode="General">
                  <c:v>-360.60899999999998</c:v>
                </c:pt>
                <c:pt idx="41446" formatCode="General">
                  <c:v>-356.90499999999997</c:v>
                </c:pt>
                <c:pt idx="41447" formatCode="General">
                  <c:v>-352.98899999999998</c:v>
                </c:pt>
                <c:pt idx="41448" formatCode="General">
                  <c:v>-348.74799999999999</c:v>
                </c:pt>
                <c:pt idx="41449" formatCode="General">
                  <c:v>-344.09100000000001</c:v>
                </c:pt>
                <c:pt idx="41450" formatCode="General">
                  <c:v>-339.03100000000001</c:v>
                </c:pt>
                <c:pt idx="41451" formatCode="General">
                  <c:v>-333.62900000000002</c:v>
                </c:pt>
                <c:pt idx="41452" formatCode="General">
                  <c:v>-327.97899999999998</c:v>
                </c:pt>
                <c:pt idx="41453" formatCode="General">
                  <c:v>-322.22699999999998</c:v>
                </c:pt>
                <c:pt idx="41454" formatCode="General">
                  <c:v>-316.524</c:v>
                </c:pt>
                <c:pt idx="41455" formatCode="General">
                  <c:v>-310.91899999999998</c:v>
                </c:pt>
                <c:pt idx="41456" formatCode="General">
                  <c:v>-305.392</c:v>
                </c:pt>
                <c:pt idx="41457" formatCode="General">
                  <c:v>-299.96800000000002</c:v>
                </c:pt>
                <c:pt idx="41458" formatCode="General">
                  <c:v>-294.63400000000001</c:v>
                </c:pt>
                <c:pt idx="41459" formatCode="General">
                  <c:v>-289.315</c:v>
                </c:pt>
                <c:pt idx="41460" formatCode="General">
                  <c:v>-283.94099999999997</c:v>
                </c:pt>
                <c:pt idx="41461" formatCode="General">
                  <c:v>-278.483</c:v>
                </c:pt>
                <c:pt idx="41462" formatCode="General">
                  <c:v>-272.98899999999998</c:v>
                </c:pt>
                <c:pt idx="41463" formatCode="General">
                  <c:v>-267.54300000000001</c:v>
                </c:pt>
                <c:pt idx="41464" formatCode="General">
                  <c:v>-262.23399999999998</c:v>
                </c:pt>
                <c:pt idx="41465" formatCode="General">
                  <c:v>-257.17500000000001</c:v>
                </c:pt>
                <c:pt idx="41466" formatCode="General">
                  <c:v>-252.45</c:v>
                </c:pt>
                <c:pt idx="41467" formatCode="General">
                  <c:v>-247.99299999999999</c:v>
                </c:pt>
                <c:pt idx="41468" formatCode="General">
                  <c:v>-243.637</c:v>
                </c:pt>
                <c:pt idx="41469" formatCode="General">
                  <c:v>-239.249</c:v>
                </c:pt>
                <c:pt idx="41470" formatCode="General">
                  <c:v>-234.73</c:v>
                </c:pt>
                <c:pt idx="41471" formatCode="General">
                  <c:v>-230.07</c:v>
                </c:pt>
                <c:pt idx="41472" formatCode="General">
                  <c:v>-225.292</c:v>
                </c:pt>
                <c:pt idx="41473" formatCode="General">
                  <c:v>-220.453</c:v>
                </c:pt>
                <c:pt idx="41474" formatCode="General">
                  <c:v>-215.52500000000001</c:v>
                </c:pt>
                <c:pt idx="41475" formatCode="General">
                  <c:v>-210.399</c:v>
                </c:pt>
                <c:pt idx="41476" formatCode="General">
                  <c:v>-204.95400000000001</c:v>
                </c:pt>
                <c:pt idx="41477" formatCode="General">
                  <c:v>-199.10300000000001</c:v>
                </c:pt>
                <c:pt idx="41478" formatCode="General">
                  <c:v>-192.86199999999999</c:v>
                </c:pt>
                <c:pt idx="41479" formatCode="General">
                  <c:v>-186.273</c:v>
                </c:pt>
                <c:pt idx="41480" formatCode="General">
                  <c:v>-179.374</c:v>
                </c:pt>
                <c:pt idx="41481" formatCode="General">
                  <c:v>-172.29400000000001</c:v>
                </c:pt>
                <c:pt idx="41482" formatCode="General">
                  <c:v>-165.196</c:v>
                </c:pt>
                <c:pt idx="41483" formatCode="General">
                  <c:v>-158.221</c:v>
                </c:pt>
                <c:pt idx="41484" formatCode="General">
                  <c:v>-151.47399999999999</c:v>
                </c:pt>
                <c:pt idx="41485" formatCode="General">
                  <c:v>-144.96199999999999</c:v>
                </c:pt>
                <c:pt idx="41486" formatCode="General">
                  <c:v>-138.643</c:v>
                </c:pt>
                <c:pt idx="41487" formatCode="General">
                  <c:v>-132.441</c:v>
                </c:pt>
                <c:pt idx="41488" formatCode="General">
                  <c:v>-126.32</c:v>
                </c:pt>
                <c:pt idx="41489" formatCode="General">
                  <c:v>-120.29900000000001</c:v>
                </c:pt>
                <c:pt idx="41490" formatCode="General">
                  <c:v>-114.46899999999999</c:v>
                </c:pt>
                <c:pt idx="41491" formatCode="General">
                  <c:v>-108.938</c:v>
                </c:pt>
                <c:pt idx="41492" formatCode="General">
                  <c:v>-103.78400000000001</c:v>
                </c:pt>
                <c:pt idx="41493" formatCode="General">
                  <c:v>-99.038899999999998</c:v>
                </c:pt>
                <c:pt idx="41494" formatCode="General">
                  <c:v>-94.655699999999996</c:v>
                </c:pt>
                <c:pt idx="41495" formatCode="General">
                  <c:v>-90.523899999999998</c:v>
                </c:pt>
                <c:pt idx="41496" formatCode="General">
                  <c:v>-86.515199999999993</c:v>
                </c:pt>
                <c:pt idx="41497" formatCode="General">
                  <c:v>-82.597899999999996</c:v>
                </c:pt>
                <c:pt idx="41498" formatCode="General">
                  <c:v>-78.745999999999995</c:v>
                </c:pt>
                <c:pt idx="41499" formatCode="General">
                  <c:v>-74.877700000000004</c:v>
                </c:pt>
                <c:pt idx="41500" formatCode="General">
                  <c:v>-70.930000000000007</c:v>
                </c:pt>
                <c:pt idx="41501" formatCode="General">
                  <c:v>-66.871300000000005</c:v>
                </c:pt>
                <c:pt idx="41502" formatCode="General">
                  <c:v>-62.6541</c:v>
                </c:pt>
                <c:pt idx="41503" formatCode="General">
                  <c:v>-58.231000000000002</c:v>
                </c:pt>
                <c:pt idx="41504" formatCode="General">
                  <c:v>-53.572400000000002</c:v>
                </c:pt>
                <c:pt idx="41505" formatCode="General">
                  <c:v>-48.657800000000002</c:v>
                </c:pt>
                <c:pt idx="41506" formatCode="General">
                  <c:v>-43.476500000000001</c:v>
                </c:pt>
                <c:pt idx="41507" formatCode="General">
                  <c:v>-38.0505</c:v>
                </c:pt>
                <c:pt idx="41508" formatCode="General">
                  <c:v>-32.430900000000001</c:v>
                </c:pt>
                <c:pt idx="41509" formatCode="General">
                  <c:v>-26.686399999999999</c:v>
                </c:pt>
                <c:pt idx="41510" formatCode="General">
                  <c:v>-20.874300000000002</c:v>
                </c:pt>
                <c:pt idx="41511" formatCode="General">
                  <c:v>-14.989699999999999</c:v>
                </c:pt>
                <c:pt idx="41512" formatCode="General">
                  <c:v>-8.9901199999999992</c:v>
                </c:pt>
                <c:pt idx="41513" formatCode="General">
                  <c:v>-2.8140800000000001</c:v>
                </c:pt>
                <c:pt idx="41514" formatCode="General">
                  <c:v>3.6043400000000001</c:v>
                </c:pt>
                <c:pt idx="41515" formatCode="General">
                  <c:v>10.306699999999999</c:v>
                </c:pt>
                <c:pt idx="41516" formatCode="General">
                  <c:v>17.219100000000001</c:v>
                </c:pt>
                <c:pt idx="41517" formatCode="General">
                  <c:v>24.2256</c:v>
                </c:pt>
                <c:pt idx="41518" formatCode="General">
                  <c:v>31.241</c:v>
                </c:pt>
                <c:pt idx="41519" formatCode="General">
                  <c:v>38.153599999999997</c:v>
                </c:pt>
                <c:pt idx="41520" formatCode="General">
                  <c:v>44.819000000000003</c:v>
                </c:pt>
                <c:pt idx="41521" formatCode="General">
                  <c:v>51.171799999999998</c:v>
                </c:pt>
                <c:pt idx="41522" formatCode="General">
                  <c:v>57.237900000000003</c:v>
                </c:pt>
                <c:pt idx="41523" formatCode="General">
                  <c:v>63.073399999999999</c:v>
                </c:pt>
                <c:pt idx="41524" formatCode="General">
                  <c:v>68.731399999999994</c:v>
                </c:pt>
                <c:pt idx="41525" formatCode="General">
                  <c:v>74.204899999999995</c:v>
                </c:pt>
                <c:pt idx="41526" formatCode="General">
                  <c:v>79.511899999999997</c:v>
                </c:pt>
                <c:pt idx="41527" formatCode="General">
                  <c:v>84.706800000000001</c:v>
                </c:pt>
                <c:pt idx="41528" formatCode="General">
                  <c:v>89.927599999999998</c:v>
                </c:pt>
                <c:pt idx="41529" formatCode="General">
                  <c:v>95.341499999999996</c:v>
                </c:pt>
                <c:pt idx="41530" formatCode="General">
                  <c:v>100.98699999999999</c:v>
                </c:pt>
                <c:pt idx="41531" formatCode="General">
                  <c:v>106.77800000000001</c:v>
                </c:pt>
                <c:pt idx="41532" formatCode="General">
                  <c:v>112.502</c:v>
                </c:pt>
                <c:pt idx="41533" formatCode="General">
                  <c:v>118.002</c:v>
                </c:pt>
                <c:pt idx="41534" formatCode="General">
                  <c:v>123.256</c:v>
                </c:pt>
                <c:pt idx="41535" formatCode="General">
                  <c:v>128.322</c:v>
                </c:pt>
                <c:pt idx="41536" formatCode="General">
                  <c:v>133.29400000000001</c:v>
                </c:pt>
                <c:pt idx="41537" formatCode="General">
                  <c:v>138.33799999999999</c:v>
                </c:pt>
                <c:pt idx="41538" formatCode="General">
                  <c:v>143.58600000000001</c:v>
                </c:pt>
                <c:pt idx="41539" formatCode="General">
                  <c:v>148.97</c:v>
                </c:pt>
                <c:pt idx="41540" formatCode="General">
                  <c:v>154.41800000000001</c:v>
                </c:pt>
                <c:pt idx="41541" formatCode="General">
                  <c:v>159.90100000000001</c:v>
                </c:pt>
                <c:pt idx="41542" formatCode="General">
                  <c:v>165.374</c:v>
                </c:pt>
                <c:pt idx="41543" formatCode="General">
                  <c:v>170.803</c:v>
                </c:pt>
                <c:pt idx="41544" formatCode="General">
                  <c:v>176.273</c:v>
                </c:pt>
                <c:pt idx="41545" formatCode="General">
                  <c:v>181.86199999999999</c:v>
                </c:pt>
                <c:pt idx="41546" formatCode="General">
                  <c:v>187.54</c:v>
                </c:pt>
                <c:pt idx="41547" formatCode="General">
                  <c:v>193.29599999999999</c:v>
                </c:pt>
                <c:pt idx="41548" formatCode="General">
                  <c:v>199.15100000000001</c:v>
                </c:pt>
                <c:pt idx="41549" formatCode="General">
                  <c:v>204.96</c:v>
                </c:pt>
                <c:pt idx="41550" formatCode="General">
                  <c:v>210.529</c:v>
                </c:pt>
                <c:pt idx="41551" formatCode="General">
                  <c:v>215.81700000000001</c:v>
                </c:pt>
                <c:pt idx="41552" formatCode="General">
                  <c:v>220.833</c:v>
                </c:pt>
                <c:pt idx="41553" formatCode="General">
                  <c:v>225.59</c:v>
                </c:pt>
                <c:pt idx="41554" formatCode="General">
                  <c:v>230.28299999999999</c:v>
                </c:pt>
                <c:pt idx="41555" formatCode="General">
                  <c:v>235.19300000000001</c:v>
                </c:pt>
                <c:pt idx="41556" formatCode="General">
                  <c:v>240.416</c:v>
                </c:pt>
                <c:pt idx="41557" formatCode="General">
                  <c:v>245.93</c:v>
                </c:pt>
                <c:pt idx="41558" formatCode="General">
                  <c:v>251.56299999999999</c:v>
                </c:pt>
                <c:pt idx="41559" formatCode="General">
                  <c:v>257.16000000000003</c:v>
                </c:pt>
                <c:pt idx="41560" formatCode="General">
                  <c:v>262.72899999999998</c:v>
                </c:pt>
                <c:pt idx="41561" formatCode="General">
                  <c:v>268.27100000000002</c:v>
                </c:pt>
                <c:pt idx="41562" formatCode="General">
                  <c:v>273.767</c:v>
                </c:pt>
                <c:pt idx="41563" formatCode="General">
                  <c:v>279.17</c:v>
                </c:pt>
                <c:pt idx="41564" formatCode="General">
                  <c:v>284.428</c:v>
                </c:pt>
                <c:pt idx="41565" formatCode="General">
                  <c:v>289.53399999999999</c:v>
                </c:pt>
                <c:pt idx="41566" formatCode="General">
                  <c:v>294.49200000000002</c:v>
                </c:pt>
                <c:pt idx="41567" formatCode="General">
                  <c:v>299.30599999999998</c:v>
                </c:pt>
                <c:pt idx="41568" formatCode="General">
                  <c:v>303.971</c:v>
                </c:pt>
                <c:pt idx="41569" formatCode="General">
                  <c:v>308.48200000000003</c:v>
                </c:pt>
                <c:pt idx="41570" formatCode="General">
                  <c:v>312.82600000000002</c:v>
                </c:pt>
                <c:pt idx="41571" formatCode="General">
                  <c:v>317.02699999999999</c:v>
                </c:pt>
                <c:pt idx="41572" formatCode="General">
                  <c:v>321.28800000000001</c:v>
                </c:pt>
                <c:pt idx="41573" formatCode="General">
                  <c:v>325.79899999999998</c:v>
                </c:pt>
                <c:pt idx="41574" formatCode="General">
                  <c:v>330.59699999999998</c:v>
                </c:pt>
                <c:pt idx="41575" formatCode="General">
                  <c:v>335.55399999999997</c:v>
                </c:pt>
                <c:pt idx="41576" formatCode="General">
                  <c:v>340.42200000000003</c:v>
                </c:pt>
                <c:pt idx="41577" formatCode="General">
                  <c:v>345.041</c:v>
                </c:pt>
                <c:pt idx="41578" formatCode="General">
                  <c:v>349.29300000000001</c:v>
                </c:pt>
                <c:pt idx="41579" formatCode="General">
                  <c:v>352.97899999999998</c:v>
                </c:pt>
                <c:pt idx="41580" formatCode="General">
                  <c:v>356.08699999999999</c:v>
                </c:pt>
                <c:pt idx="41581" formatCode="General">
                  <c:v>358.88200000000001</c:v>
                </c:pt>
                <c:pt idx="41582" formatCode="General">
                  <c:v>361.55900000000003</c:v>
                </c:pt>
                <c:pt idx="41583" formatCode="General">
                  <c:v>364.20400000000001</c:v>
                </c:pt>
                <c:pt idx="41584" formatCode="General">
                  <c:v>366.80200000000002</c:v>
                </c:pt>
                <c:pt idx="41585" formatCode="General">
                  <c:v>369.30200000000002</c:v>
                </c:pt>
                <c:pt idx="41586" formatCode="General">
                  <c:v>371.67399999999998</c:v>
                </c:pt>
                <c:pt idx="41587" formatCode="General">
                  <c:v>373.90100000000001</c:v>
                </c:pt>
                <c:pt idx="41588" formatCode="General">
                  <c:v>376.00599999999997</c:v>
                </c:pt>
                <c:pt idx="41589" formatCode="General">
                  <c:v>378.01</c:v>
                </c:pt>
                <c:pt idx="41590" formatCode="General">
                  <c:v>379.93700000000001</c:v>
                </c:pt>
                <c:pt idx="41591" formatCode="General">
                  <c:v>381.84100000000001</c:v>
                </c:pt>
                <c:pt idx="41592" formatCode="General">
                  <c:v>383.76</c:v>
                </c:pt>
                <c:pt idx="41593" formatCode="General">
                  <c:v>385.66399999999999</c:v>
                </c:pt>
                <c:pt idx="41594" formatCode="General">
                  <c:v>387.56099999999998</c:v>
                </c:pt>
                <c:pt idx="41595" formatCode="General">
                  <c:v>389.50700000000001</c:v>
                </c:pt>
                <c:pt idx="41596" formatCode="General">
                  <c:v>391.654</c:v>
                </c:pt>
                <c:pt idx="41597" formatCode="General">
                  <c:v>394.16899999999998</c:v>
                </c:pt>
                <c:pt idx="41598" formatCode="General">
                  <c:v>397.09199999999998</c:v>
                </c:pt>
                <c:pt idx="41599" formatCode="General">
                  <c:v>400.33800000000002</c:v>
                </c:pt>
                <c:pt idx="41600" formatCode="General">
                  <c:v>403.70699999999999</c:v>
                </c:pt>
                <c:pt idx="41601" formatCode="General">
                  <c:v>407.02</c:v>
                </c:pt>
                <c:pt idx="41602" formatCode="General">
                  <c:v>410.17500000000001</c:v>
                </c:pt>
                <c:pt idx="41603" formatCode="General">
                  <c:v>413.13600000000002</c:v>
                </c:pt>
                <c:pt idx="41604" formatCode="General">
                  <c:v>415.90699999999998</c:v>
                </c:pt>
                <c:pt idx="41605" formatCode="General">
                  <c:v>418.54599999999999</c:v>
                </c:pt>
                <c:pt idx="41606" formatCode="General">
                  <c:v>421.08300000000003</c:v>
                </c:pt>
                <c:pt idx="41607" formatCode="General">
                  <c:v>423.42599999999999</c:v>
                </c:pt>
                <c:pt idx="41608" formatCode="General">
                  <c:v>425.53100000000001</c:v>
                </c:pt>
                <c:pt idx="41609" formatCode="General">
                  <c:v>427.43299999999999</c:v>
                </c:pt>
                <c:pt idx="41610" formatCode="General">
                  <c:v>429.15100000000001</c:v>
                </c:pt>
                <c:pt idx="41611" formatCode="General">
                  <c:v>430.68900000000002</c:v>
                </c:pt>
                <c:pt idx="41612" formatCode="General">
                  <c:v>432.07400000000001</c:v>
                </c:pt>
                <c:pt idx="41613" formatCode="General">
                  <c:v>433.34899999999999</c:v>
                </c:pt>
                <c:pt idx="41614" formatCode="General">
                  <c:v>434.56700000000001</c:v>
                </c:pt>
                <c:pt idx="41615" formatCode="General">
                  <c:v>435.73099999999999</c:v>
                </c:pt>
                <c:pt idx="41616" formatCode="General">
                  <c:v>436.79500000000002</c:v>
                </c:pt>
                <c:pt idx="41617" formatCode="General">
                  <c:v>437.85</c:v>
                </c:pt>
                <c:pt idx="41618" formatCode="General">
                  <c:v>439.005</c:v>
                </c:pt>
                <c:pt idx="41619" formatCode="General">
                  <c:v>440.17899999999997</c:v>
                </c:pt>
                <c:pt idx="41620" formatCode="General">
                  <c:v>441.267</c:v>
                </c:pt>
                <c:pt idx="41621" formatCode="General">
                  <c:v>442.24099999999999</c:v>
                </c:pt>
                <c:pt idx="41622" formatCode="General">
                  <c:v>443.15499999999997</c:v>
                </c:pt>
                <c:pt idx="41623" formatCode="General">
                  <c:v>444.09699999999998</c:v>
                </c:pt>
                <c:pt idx="41624" formatCode="General">
                  <c:v>444.98599999999999</c:v>
                </c:pt>
                <c:pt idx="41625" formatCode="General">
                  <c:v>445.71100000000001</c:v>
                </c:pt>
                <c:pt idx="41626" formatCode="General">
                  <c:v>446.25900000000001</c:v>
                </c:pt>
                <c:pt idx="41627" formatCode="General">
                  <c:v>446.63600000000002</c:v>
                </c:pt>
                <c:pt idx="41628" formatCode="General">
                  <c:v>446.86700000000002</c:v>
                </c:pt>
                <c:pt idx="41629" formatCode="General">
                  <c:v>446.93299999999999</c:v>
                </c:pt>
                <c:pt idx="41630" formatCode="General">
                  <c:v>446.78399999999999</c:v>
                </c:pt>
                <c:pt idx="41631" formatCode="General">
                  <c:v>446.37200000000001</c:v>
                </c:pt>
                <c:pt idx="41632" formatCode="General">
                  <c:v>445.64800000000002</c:v>
                </c:pt>
                <c:pt idx="41633" formatCode="General">
                  <c:v>444.55599999999998</c:v>
                </c:pt>
                <c:pt idx="41634" formatCode="General">
                  <c:v>443.149</c:v>
                </c:pt>
                <c:pt idx="41635" formatCode="General">
                  <c:v>441.59899999999999</c:v>
                </c:pt>
                <c:pt idx="41636" formatCode="General">
                  <c:v>439.94499999999999</c:v>
                </c:pt>
                <c:pt idx="41637" formatCode="General">
                  <c:v>438.13900000000001</c:v>
                </c:pt>
                <c:pt idx="41638" formatCode="General">
                  <c:v>436.18400000000003</c:v>
                </c:pt>
                <c:pt idx="41639" formatCode="General">
                  <c:v>434.05200000000002</c:v>
                </c:pt>
                <c:pt idx="41640" formatCode="General">
                  <c:v>431.55799999999999</c:v>
                </c:pt>
                <c:pt idx="41641" formatCode="General">
                  <c:v>428.63799999999998</c:v>
                </c:pt>
                <c:pt idx="41642" formatCode="General">
                  <c:v>425.46800000000002</c:v>
                </c:pt>
                <c:pt idx="41643" formatCode="General">
                  <c:v>422.30099999999999</c:v>
                </c:pt>
                <c:pt idx="41644" formatCode="General">
                  <c:v>419.33699999999999</c:v>
                </c:pt>
                <c:pt idx="41645" formatCode="General">
                  <c:v>416.66699999999997</c:v>
                </c:pt>
                <c:pt idx="41646" formatCode="General">
                  <c:v>414.30900000000003</c:v>
                </c:pt>
                <c:pt idx="41647" formatCode="General">
                  <c:v>412.15499999999997</c:v>
                </c:pt>
                <c:pt idx="41648" formatCode="General">
                  <c:v>410.12</c:v>
                </c:pt>
                <c:pt idx="41649" formatCode="General">
                  <c:v>408.19</c:v>
                </c:pt>
                <c:pt idx="41650" formatCode="General">
                  <c:v>406.42599999999999</c:v>
                </c:pt>
                <c:pt idx="41651" formatCode="General">
                  <c:v>404.91199999999998</c:v>
                </c:pt>
                <c:pt idx="41652" formatCode="General">
                  <c:v>403.58600000000001</c:v>
                </c:pt>
                <c:pt idx="41653" formatCode="General">
                  <c:v>402.30799999999999</c:v>
                </c:pt>
                <c:pt idx="41654" formatCode="General">
                  <c:v>400.92700000000002</c:v>
                </c:pt>
                <c:pt idx="41655" formatCode="General">
                  <c:v>399.31700000000001</c:v>
                </c:pt>
                <c:pt idx="41656" formatCode="General">
                  <c:v>397.40600000000001</c:v>
                </c:pt>
                <c:pt idx="41657" formatCode="General">
                  <c:v>395.17</c:v>
                </c:pt>
                <c:pt idx="41658" formatCode="General">
                  <c:v>392.613</c:v>
                </c:pt>
                <c:pt idx="41659" formatCode="General">
                  <c:v>389.791</c:v>
                </c:pt>
                <c:pt idx="41660" formatCode="General">
                  <c:v>386.79</c:v>
                </c:pt>
                <c:pt idx="41661" formatCode="General">
                  <c:v>383.709</c:v>
                </c:pt>
                <c:pt idx="41662" formatCode="General">
                  <c:v>380.55799999999999</c:v>
                </c:pt>
                <c:pt idx="41663" formatCode="General">
                  <c:v>377.255</c:v>
                </c:pt>
                <c:pt idx="41664" formatCode="General">
                  <c:v>373.73399999999998</c:v>
                </c:pt>
                <c:pt idx="41665" formatCode="General">
                  <c:v>369.99400000000003</c:v>
                </c:pt>
                <c:pt idx="41666" formatCode="General">
                  <c:v>366.161</c:v>
                </c:pt>
                <c:pt idx="41667" formatCode="General">
                  <c:v>362.33800000000002</c:v>
                </c:pt>
                <c:pt idx="41668" formatCode="General">
                  <c:v>358.54300000000001</c:v>
                </c:pt>
                <c:pt idx="41669" formatCode="General">
                  <c:v>354.66800000000001</c:v>
                </c:pt>
                <c:pt idx="41670" formatCode="General">
                  <c:v>350.54700000000003</c:v>
                </c:pt>
                <c:pt idx="41671" formatCode="General">
                  <c:v>346.12099999999998</c:v>
                </c:pt>
                <c:pt idx="41672" formatCode="General">
                  <c:v>341.404</c:v>
                </c:pt>
                <c:pt idx="41673" formatCode="General">
                  <c:v>336.51799999999997</c:v>
                </c:pt>
                <c:pt idx="41674" formatCode="General">
                  <c:v>331.65800000000002</c:v>
                </c:pt>
                <c:pt idx="41675" formatCode="General">
                  <c:v>327.04899999999998</c:v>
                </c:pt>
                <c:pt idx="41676" formatCode="General">
                  <c:v>322.69</c:v>
                </c:pt>
                <c:pt idx="41677" formatCode="General">
                  <c:v>318.40499999999997</c:v>
                </c:pt>
                <c:pt idx="41678" formatCode="General">
                  <c:v>314.14</c:v>
                </c:pt>
                <c:pt idx="41679" formatCode="General">
                  <c:v>309.87</c:v>
                </c:pt>
                <c:pt idx="41680" formatCode="General">
                  <c:v>305.59699999999998</c:v>
                </c:pt>
                <c:pt idx="41681" formatCode="General">
                  <c:v>301.35500000000002</c:v>
                </c:pt>
                <c:pt idx="41682" formatCode="General">
                  <c:v>297.214</c:v>
                </c:pt>
                <c:pt idx="41683" formatCode="General">
                  <c:v>293.142</c:v>
                </c:pt>
                <c:pt idx="41684" formatCode="General">
                  <c:v>289.03899999999999</c:v>
                </c:pt>
                <c:pt idx="41685" formatCode="General">
                  <c:v>284.76</c:v>
                </c:pt>
                <c:pt idx="41686" formatCode="General">
                  <c:v>280.21800000000002</c:v>
                </c:pt>
                <c:pt idx="41687" formatCode="General">
                  <c:v>275.52</c:v>
                </c:pt>
                <c:pt idx="41688" formatCode="General">
                  <c:v>270.75099999999998</c:v>
                </c:pt>
                <c:pt idx="41689" formatCode="General">
                  <c:v>265.923</c:v>
                </c:pt>
                <c:pt idx="41690" formatCode="General">
                  <c:v>261.07499999999999</c:v>
                </c:pt>
                <c:pt idx="41691" formatCode="General">
                  <c:v>256.25</c:v>
                </c:pt>
                <c:pt idx="41692" formatCode="General">
                  <c:v>251.428</c:v>
                </c:pt>
                <c:pt idx="41693" formatCode="General">
                  <c:v>246.55500000000001</c:v>
                </c:pt>
                <c:pt idx="41694" formatCode="General">
                  <c:v>241.53800000000001</c:v>
                </c:pt>
                <c:pt idx="41695" formatCode="General">
                  <c:v>236.358</c:v>
                </c:pt>
                <c:pt idx="41696" formatCode="General">
                  <c:v>231.10900000000001</c:v>
                </c:pt>
                <c:pt idx="41697" formatCode="General">
                  <c:v>225.9</c:v>
                </c:pt>
                <c:pt idx="41698" formatCode="General">
                  <c:v>220.80699999999999</c:v>
                </c:pt>
                <c:pt idx="41699" formatCode="General">
                  <c:v>215.791</c:v>
                </c:pt>
                <c:pt idx="41700" formatCode="General">
                  <c:v>210.77699999999999</c:v>
                </c:pt>
                <c:pt idx="41701" formatCode="General">
                  <c:v>205.7</c:v>
                </c:pt>
                <c:pt idx="41702" formatCode="General">
                  <c:v>200.50200000000001</c:v>
                </c:pt>
                <c:pt idx="41703" formatCode="General">
                  <c:v>195.15299999999999</c:v>
                </c:pt>
                <c:pt idx="41704" formatCode="General">
                  <c:v>189.655</c:v>
                </c:pt>
                <c:pt idx="41705" formatCode="General">
                  <c:v>184.02600000000001</c:v>
                </c:pt>
                <c:pt idx="41706" formatCode="General">
                  <c:v>178.27799999999999</c:v>
                </c:pt>
                <c:pt idx="41707" formatCode="General">
                  <c:v>172.43199999999999</c:v>
                </c:pt>
                <c:pt idx="41708" formatCode="General">
                  <c:v>166.52600000000001</c:v>
                </c:pt>
                <c:pt idx="41709" formatCode="General">
                  <c:v>160.66</c:v>
                </c:pt>
                <c:pt idx="41710" formatCode="General">
                  <c:v>154.93700000000001</c:v>
                </c:pt>
                <c:pt idx="41711" formatCode="General">
                  <c:v>149.404</c:v>
                </c:pt>
                <c:pt idx="41712" formatCode="General">
                  <c:v>144.08500000000001</c:v>
                </c:pt>
                <c:pt idx="41713" formatCode="General">
                  <c:v>139.01</c:v>
                </c:pt>
                <c:pt idx="41714" formatCode="General">
                  <c:v>134.18899999999999</c:v>
                </c:pt>
                <c:pt idx="41715" formatCode="General">
                  <c:v>129.602</c:v>
                </c:pt>
                <c:pt idx="41716" formatCode="General">
                  <c:v>125.253</c:v>
                </c:pt>
                <c:pt idx="41717" formatCode="General">
                  <c:v>121.167</c:v>
                </c:pt>
                <c:pt idx="41718" formatCode="General">
                  <c:v>117.31100000000001</c:v>
                </c:pt>
                <c:pt idx="41719" formatCode="General">
                  <c:v>113.61499999999999</c:v>
                </c:pt>
                <c:pt idx="41720" formatCode="General">
                  <c:v>110.01300000000001</c:v>
                </c:pt>
                <c:pt idx="41721" formatCode="General">
                  <c:v>106.40600000000001</c:v>
                </c:pt>
                <c:pt idx="41722" formatCode="General">
                  <c:v>102.672</c:v>
                </c:pt>
                <c:pt idx="41723" formatCode="General">
                  <c:v>98.703900000000004</c:v>
                </c:pt>
                <c:pt idx="41724" formatCode="General">
                  <c:v>94.431200000000004</c:v>
                </c:pt>
                <c:pt idx="41725" formatCode="General">
                  <c:v>89.884600000000006</c:v>
                </c:pt>
                <c:pt idx="41726" formatCode="General">
                  <c:v>85.148200000000003</c:v>
                </c:pt>
                <c:pt idx="41727" formatCode="General">
                  <c:v>80.3583</c:v>
                </c:pt>
                <c:pt idx="41728" formatCode="General">
                  <c:v>75.652100000000004</c:v>
                </c:pt>
                <c:pt idx="41729" formatCode="General">
                  <c:v>71.089799999999997</c:v>
                </c:pt>
                <c:pt idx="41730" formatCode="General">
                  <c:v>66.606700000000004</c:v>
                </c:pt>
                <c:pt idx="41731" formatCode="General">
                  <c:v>62.050899999999999</c:v>
                </c:pt>
                <c:pt idx="41732" formatCode="General">
                  <c:v>57.323300000000003</c:v>
                </c:pt>
                <c:pt idx="41733" formatCode="General">
                  <c:v>52.407200000000003</c:v>
                </c:pt>
                <c:pt idx="41734" formatCode="General">
                  <c:v>47.400100000000002</c:v>
                </c:pt>
                <c:pt idx="41735" formatCode="General">
                  <c:v>42.3568</c:v>
                </c:pt>
                <c:pt idx="41736" formatCode="General">
                  <c:v>37.248800000000003</c:v>
                </c:pt>
                <c:pt idx="41737" formatCode="General">
                  <c:v>31.981300000000001</c:v>
                </c:pt>
                <c:pt idx="41738" formatCode="General">
                  <c:v>26.447500000000002</c:v>
                </c:pt>
                <c:pt idx="41739" formatCode="General">
                  <c:v>20.650300000000001</c:v>
                </c:pt>
                <c:pt idx="41740" formatCode="General">
                  <c:v>14.601900000000001</c:v>
                </c:pt>
                <c:pt idx="41741" formatCode="General">
                  <c:v>8.2294199999999993</c:v>
                </c:pt>
                <c:pt idx="41742" formatCode="General">
                  <c:v>1.5386500000000001</c:v>
                </c:pt>
                <c:pt idx="41743" formatCode="General">
                  <c:v>-5.3636600000000003</c:v>
                </c:pt>
                <c:pt idx="41744" formatCode="General">
                  <c:v>-12.4239</c:v>
                </c:pt>
                <c:pt idx="41745" formatCode="General">
                  <c:v>-19.62</c:v>
                </c:pt>
                <c:pt idx="41746" formatCode="General">
                  <c:v>-26.9436</c:v>
                </c:pt>
                <c:pt idx="41747" formatCode="General">
                  <c:v>-34.364199999999997</c:v>
                </c:pt>
                <c:pt idx="41748" formatCode="General">
                  <c:v>-41.793199999999999</c:v>
                </c:pt>
                <c:pt idx="41749" formatCode="General">
                  <c:v>-49.125399999999999</c:v>
                </c:pt>
                <c:pt idx="41750" formatCode="General">
                  <c:v>-56.267800000000001</c:v>
                </c:pt>
                <c:pt idx="41751" formatCode="General">
                  <c:v>-63.1282</c:v>
                </c:pt>
                <c:pt idx="41752" formatCode="General">
                  <c:v>-69.632099999999994</c:v>
                </c:pt>
                <c:pt idx="41753" formatCode="General">
                  <c:v>-75.736099999999993</c:v>
                </c:pt>
                <c:pt idx="41754" formatCode="General">
                  <c:v>-81.4161</c:v>
                </c:pt>
                <c:pt idx="41755" formatCode="General">
                  <c:v>-86.667199999999994</c:v>
                </c:pt>
                <c:pt idx="41756" formatCode="General">
                  <c:v>-91.560699999999997</c:v>
                </c:pt>
                <c:pt idx="41757" formatCode="General">
                  <c:v>-96.212699999999998</c:v>
                </c:pt>
                <c:pt idx="41758" formatCode="General">
                  <c:v>-100.72799999999999</c:v>
                </c:pt>
                <c:pt idx="41759" formatCode="General">
                  <c:v>-105.18</c:v>
                </c:pt>
                <c:pt idx="41760" formatCode="General">
                  <c:v>-109.554</c:v>
                </c:pt>
                <c:pt idx="41761" formatCode="General">
                  <c:v>-113.797</c:v>
                </c:pt>
                <c:pt idx="41762" formatCode="General">
                  <c:v>-117.843</c:v>
                </c:pt>
                <c:pt idx="41763" formatCode="General">
                  <c:v>-121.571</c:v>
                </c:pt>
                <c:pt idx="41764" formatCode="General">
                  <c:v>-124.85599999999999</c:v>
                </c:pt>
                <c:pt idx="41765" formatCode="General">
                  <c:v>-127.77800000000001</c:v>
                </c:pt>
                <c:pt idx="41766" formatCode="General">
                  <c:v>-130.529</c:v>
                </c:pt>
                <c:pt idx="41767" formatCode="General">
                  <c:v>-133.33000000000001</c:v>
                </c:pt>
                <c:pt idx="41768" formatCode="General">
                  <c:v>-136.4</c:v>
                </c:pt>
                <c:pt idx="41769" formatCode="General">
                  <c:v>-139.85900000000001</c:v>
                </c:pt>
                <c:pt idx="41770" formatCode="General">
                  <c:v>-143.68199999999999</c:v>
                </c:pt>
                <c:pt idx="41771" formatCode="General">
                  <c:v>-147.74799999999999</c:v>
                </c:pt>
                <c:pt idx="41772" formatCode="General">
                  <c:v>-151.964</c:v>
                </c:pt>
                <c:pt idx="41773" formatCode="General">
                  <c:v>-156.25299999999999</c:v>
                </c:pt>
                <c:pt idx="41774" formatCode="General">
                  <c:v>-160.53800000000001</c:v>
                </c:pt>
                <c:pt idx="41775" formatCode="General">
                  <c:v>-164.863</c:v>
                </c:pt>
                <c:pt idx="41776" formatCode="General">
                  <c:v>-169.40700000000001</c:v>
                </c:pt>
                <c:pt idx="41777" formatCode="General">
                  <c:v>-174.202</c:v>
                </c:pt>
                <c:pt idx="41778" formatCode="General">
                  <c:v>-179.17599999999999</c:v>
                </c:pt>
                <c:pt idx="41779" formatCode="General">
                  <c:v>-184.13800000000001</c:v>
                </c:pt>
                <c:pt idx="41780" formatCode="General">
                  <c:v>-188.87799999999999</c:v>
                </c:pt>
                <c:pt idx="41781" formatCode="General">
                  <c:v>-193.285</c:v>
                </c:pt>
                <c:pt idx="41782" formatCode="General">
                  <c:v>-197.328</c:v>
                </c:pt>
                <c:pt idx="41783" formatCode="General">
                  <c:v>-201.09399999999999</c:v>
                </c:pt>
                <c:pt idx="41784" formatCode="General">
                  <c:v>-204.697</c:v>
                </c:pt>
                <c:pt idx="41785" formatCode="General">
                  <c:v>-208.23400000000001</c:v>
                </c:pt>
                <c:pt idx="41786" formatCode="General">
                  <c:v>-211.73400000000001</c:v>
                </c:pt>
                <c:pt idx="41787" formatCode="General">
                  <c:v>-215.21199999999999</c:v>
                </c:pt>
                <c:pt idx="41788" formatCode="General">
                  <c:v>-218.709</c:v>
                </c:pt>
                <c:pt idx="41789" formatCode="General">
                  <c:v>-222.25399999999999</c:v>
                </c:pt>
                <c:pt idx="41790" formatCode="General">
                  <c:v>-225.85300000000001</c:v>
                </c:pt>
                <c:pt idx="41791" formatCode="General">
                  <c:v>-229.43100000000001</c:v>
                </c:pt>
                <c:pt idx="41792" formatCode="General">
                  <c:v>-232.89099999999999</c:v>
                </c:pt>
                <c:pt idx="41793" formatCode="General">
                  <c:v>-236.251</c:v>
                </c:pt>
                <c:pt idx="41794" formatCode="General">
                  <c:v>-239.54300000000001</c:v>
                </c:pt>
                <c:pt idx="41795" formatCode="General">
                  <c:v>-242.768</c:v>
                </c:pt>
                <c:pt idx="41796" formatCode="General">
                  <c:v>-246</c:v>
                </c:pt>
                <c:pt idx="41797" formatCode="General">
                  <c:v>-249.39</c:v>
                </c:pt>
                <c:pt idx="41798" formatCode="General">
                  <c:v>-253.05</c:v>
                </c:pt>
                <c:pt idx="41799" formatCode="General">
                  <c:v>-257.01799999999997</c:v>
                </c:pt>
                <c:pt idx="41800" formatCode="General">
                  <c:v>-261.267</c:v>
                </c:pt>
                <c:pt idx="41801" formatCode="General">
                  <c:v>-265.69400000000002</c:v>
                </c:pt>
                <c:pt idx="41802" formatCode="General">
                  <c:v>-270.11599999999999</c:v>
                </c:pt>
                <c:pt idx="41803" formatCode="General">
                  <c:v>-274.27</c:v>
                </c:pt>
                <c:pt idx="41804" formatCode="General">
                  <c:v>-277.90600000000001</c:v>
                </c:pt>
                <c:pt idx="41805" formatCode="General">
                  <c:v>-281.14400000000001</c:v>
                </c:pt>
                <c:pt idx="41806" formatCode="General">
                  <c:v>-284.25099999999998</c:v>
                </c:pt>
                <c:pt idx="41807" formatCode="General">
                  <c:v>-287.30700000000002</c:v>
                </c:pt>
                <c:pt idx="41808" formatCode="General">
                  <c:v>-290.35700000000003</c:v>
                </c:pt>
                <c:pt idx="41809" formatCode="General">
                  <c:v>-293.41899999999998</c:v>
                </c:pt>
                <c:pt idx="41810" formatCode="General">
                  <c:v>-296.53699999999998</c:v>
                </c:pt>
                <c:pt idx="41811" formatCode="General">
                  <c:v>-299.76</c:v>
                </c:pt>
                <c:pt idx="41812" formatCode="General">
                  <c:v>-303.16399999999999</c:v>
                </c:pt>
                <c:pt idx="41813" formatCode="General">
                  <c:v>-306.81400000000002</c:v>
                </c:pt>
                <c:pt idx="41814" formatCode="General">
                  <c:v>-310.71100000000001</c:v>
                </c:pt>
                <c:pt idx="41815" formatCode="General">
                  <c:v>-314.82600000000002</c:v>
                </c:pt>
                <c:pt idx="41816" formatCode="General">
                  <c:v>-319.10300000000001</c:v>
                </c:pt>
                <c:pt idx="41817" formatCode="General">
                  <c:v>-323.44400000000002</c:v>
                </c:pt>
                <c:pt idx="41818" formatCode="General">
                  <c:v>-327.73200000000003</c:v>
                </c:pt>
                <c:pt idx="41819" formatCode="General">
                  <c:v>-331.83600000000001</c:v>
                </c:pt>
                <c:pt idx="41820" formatCode="General">
                  <c:v>-335.66699999999997</c:v>
                </c:pt>
                <c:pt idx="41821" formatCode="General">
                  <c:v>-339.23399999999998</c:v>
                </c:pt>
                <c:pt idx="41822" formatCode="General">
                  <c:v>-342.553</c:v>
                </c:pt>
                <c:pt idx="41823" formatCode="General">
                  <c:v>-345.63099999999997</c:v>
                </c:pt>
                <c:pt idx="41824" formatCode="General">
                  <c:v>-348.47399999999999</c:v>
                </c:pt>
                <c:pt idx="41825" formatCode="General">
                  <c:v>-351.08600000000001</c:v>
                </c:pt>
                <c:pt idx="41826" formatCode="General">
                  <c:v>-353.47300000000001</c:v>
                </c:pt>
                <c:pt idx="41827" formatCode="General">
                  <c:v>-355.63799999999998</c:v>
                </c:pt>
                <c:pt idx="41828" formatCode="General">
                  <c:v>-357.56799999999998</c:v>
                </c:pt>
                <c:pt idx="41829" formatCode="General">
                  <c:v>-359.23</c:v>
                </c:pt>
                <c:pt idx="41830" formatCode="General">
                  <c:v>-360.57600000000002</c:v>
                </c:pt>
                <c:pt idx="41831" formatCode="General">
                  <c:v>-361.71899999999999</c:v>
                </c:pt>
                <c:pt idx="41832" formatCode="General">
                  <c:v>-362.84399999999999</c:v>
                </c:pt>
                <c:pt idx="41833" formatCode="General">
                  <c:v>-364.01600000000002</c:v>
                </c:pt>
                <c:pt idx="41834" formatCode="General">
                  <c:v>-365.28100000000001</c:v>
                </c:pt>
                <c:pt idx="41835" formatCode="General">
                  <c:v>-366.67399999999998</c:v>
                </c:pt>
                <c:pt idx="41836" formatCode="General">
                  <c:v>-368.18700000000001</c:v>
                </c:pt>
                <c:pt idx="41837" formatCode="General">
                  <c:v>-369.76400000000001</c:v>
                </c:pt>
                <c:pt idx="41838" formatCode="General">
                  <c:v>-371.31200000000001</c:v>
                </c:pt>
                <c:pt idx="41839" formatCode="General">
                  <c:v>-372.745</c:v>
                </c:pt>
                <c:pt idx="41840" formatCode="General">
                  <c:v>-373.94600000000003</c:v>
                </c:pt>
                <c:pt idx="41841" formatCode="General">
                  <c:v>-374.75599999999997</c:v>
                </c:pt>
                <c:pt idx="41842" formatCode="General">
                  <c:v>-375.02199999999999</c:v>
                </c:pt>
                <c:pt idx="41843" formatCode="General">
                  <c:v>-374.75900000000001</c:v>
                </c:pt>
                <c:pt idx="41844" formatCode="General">
                  <c:v>-374.13400000000001</c:v>
                </c:pt>
                <c:pt idx="41845" formatCode="General">
                  <c:v>-373.255</c:v>
                </c:pt>
                <c:pt idx="41846" formatCode="General">
                  <c:v>-372.18700000000001</c:v>
                </c:pt>
                <c:pt idx="41847" formatCode="General">
                  <c:v>-371.00299999999999</c:v>
                </c:pt>
                <c:pt idx="41848" formatCode="General">
                  <c:v>-369.76900000000001</c:v>
                </c:pt>
                <c:pt idx="41849" formatCode="General">
                  <c:v>-368.51100000000002</c:v>
                </c:pt>
                <c:pt idx="41850" formatCode="General">
                  <c:v>-367.26799999999997</c:v>
                </c:pt>
                <c:pt idx="41851" formatCode="General">
                  <c:v>-366.09</c:v>
                </c:pt>
                <c:pt idx="41852" formatCode="General">
                  <c:v>-365.142</c:v>
                </c:pt>
                <c:pt idx="41853" formatCode="General">
                  <c:v>-364.56200000000001</c:v>
                </c:pt>
                <c:pt idx="41854" formatCode="General">
                  <c:v>-364.28300000000002</c:v>
                </c:pt>
                <c:pt idx="41855" formatCode="General">
                  <c:v>-364.19600000000003</c:v>
                </c:pt>
                <c:pt idx="41856" formatCode="General">
                  <c:v>-364.19299999999998</c:v>
                </c:pt>
                <c:pt idx="41857" formatCode="General">
                  <c:v>-364.255</c:v>
                </c:pt>
                <c:pt idx="41858" formatCode="General">
                  <c:v>-364.44400000000002</c:v>
                </c:pt>
                <c:pt idx="41859" formatCode="General">
                  <c:v>-364.87599999999998</c:v>
                </c:pt>
                <c:pt idx="41860" formatCode="General">
                  <c:v>-365.67399999999998</c:v>
                </c:pt>
                <c:pt idx="41861" formatCode="General">
                  <c:v>-366.96300000000002</c:v>
                </c:pt>
                <c:pt idx="41862" formatCode="General">
                  <c:v>-368.803</c:v>
                </c:pt>
                <c:pt idx="41863" formatCode="General">
                  <c:v>-371.084</c:v>
                </c:pt>
                <c:pt idx="41864" formatCode="General">
                  <c:v>-373.67599999999999</c:v>
                </c:pt>
                <c:pt idx="41865" formatCode="General">
                  <c:v>-376.48700000000002</c:v>
                </c:pt>
                <c:pt idx="41866" formatCode="General">
                  <c:v>-379.52600000000001</c:v>
                </c:pt>
                <c:pt idx="41867" formatCode="General">
                  <c:v>-382.80500000000001</c:v>
                </c:pt>
                <c:pt idx="41868" formatCode="General">
                  <c:v>-386.26100000000002</c:v>
                </c:pt>
                <c:pt idx="41869" formatCode="General">
                  <c:v>-389.839</c:v>
                </c:pt>
                <c:pt idx="41870" formatCode="General">
                  <c:v>-393.51100000000002</c:v>
                </c:pt>
                <c:pt idx="41871" formatCode="General">
                  <c:v>-397.24700000000001</c:v>
                </c:pt>
                <c:pt idx="41872" formatCode="General">
                  <c:v>-401.00799999999998</c:v>
                </c:pt>
                <c:pt idx="41873" formatCode="General">
                  <c:v>-404.84500000000003</c:v>
                </c:pt>
                <c:pt idx="41874" formatCode="General">
                  <c:v>-408.73700000000002</c:v>
                </c:pt>
                <c:pt idx="41875" formatCode="General">
                  <c:v>-412.40800000000002</c:v>
                </c:pt>
                <c:pt idx="41876" formatCode="General">
                  <c:v>-415.625</c:v>
                </c:pt>
                <c:pt idx="41877" formatCode="General">
                  <c:v>-418.30900000000003</c:v>
                </c:pt>
                <c:pt idx="41878" formatCode="General">
                  <c:v>-420.52800000000002</c:v>
                </c:pt>
                <c:pt idx="41879" formatCode="General">
                  <c:v>-422.41399999999999</c:v>
                </c:pt>
                <c:pt idx="41880" formatCode="General">
                  <c:v>-423.99299999999999</c:v>
                </c:pt>
                <c:pt idx="41881" formatCode="General">
                  <c:v>-425.25400000000002</c:v>
                </c:pt>
                <c:pt idx="41882" formatCode="General">
                  <c:v>-426.14100000000002</c:v>
                </c:pt>
                <c:pt idx="41883" formatCode="General">
                  <c:v>-426.60399999999998</c:v>
                </c:pt>
                <c:pt idx="41884" formatCode="General">
                  <c:v>-426.62799999999999</c:v>
                </c:pt>
                <c:pt idx="41885" formatCode="General">
                  <c:v>-426.22</c:v>
                </c:pt>
                <c:pt idx="41886" formatCode="General">
                  <c:v>-425.38499999999999</c:v>
                </c:pt>
                <c:pt idx="41887" formatCode="General">
                  <c:v>-423.98899999999998</c:v>
                </c:pt>
                <c:pt idx="41888" formatCode="General">
                  <c:v>-421.596</c:v>
                </c:pt>
                <c:pt idx="41889" formatCode="General">
                  <c:v>-417.33800000000002</c:v>
                </c:pt>
                <c:pt idx="41890" formatCode="General">
                  <c:v>-410.77699999999999</c:v>
                </c:pt>
                <c:pt idx="41891" formatCode="General">
                  <c:v>-402.15</c:v>
                </c:pt>
                <c:pt idx="41892" formatCode="General">
                  <c:v>-395.77499999999998</c:v>
                </c:pt>
                <c:pt idx="41893" formatCode="General">
                  <c:v>-397.15899999999999</c:v>
                </c:pt>
                <c:pt idx="41894" formatCode="General">
                  <c:v>-409.59</c:v>
                </c:pt>
                <c:pt idx="41895" formatCode="General">
                  <c:v>-432.55700000000002</c:v>
                </c:pt>
                <c:pt idx="41896" formatCode="General">
                  <c:v>-456.64100000000002</c:v>
                </c:pt>
                <c:pt idx="41897" formatCode="General">
                  <c:v>-473.01600000000002</c:v>
                </c:pt>
                <c:pt idx="41898" formatCode="General">
                  <c:v>-478.65</c:v>
                </c:pt>
                <c:pt idx="41899" formatCode="General">
                  <c:v>-475.65800000000002</c:v>
                </c:pt>
                <c:pt idx="41900" formatCode="General">
                  <c:v>-467.71199999999999</c:v>
                </c:pt>
                <c:pt idx="41901" formatCode="General">
                  <c:v>-456.16199999999998</c:v>
                </c:pt>
                <c:pt idx="41902" formatCode="General">
                  <c:v>-442.024</c:v>
                </c:pt>
                <c:pt idx="41903" formatCode="General">
                  <c:v>-425.45100000000002</c:v>
                </c:pt>
                <c:pt idx="41904" formatCode="General">
                  <c:v>-406.798</c:v>
                </c:pt>
                <c:pt idx="41905" formatCode="General">
                  <c:v>-386.62700000000001</c:v>
                </c:pt>
                <c:pt idx="41906" formatCode="General">
                  <c:v>-365.613</c:v>
                </c:pt>
                <c:pt idx="41907" formatCode="General">
                  <c:v>-344.45299999999997</c:v>
                </c:pt>
                <c:pt idx="41908" formatCode="General">
                  <c:v>-323.73700000000002</c:v>
                </c:pt>
                <c:pt idx="41909" formatCode="General">
                  <c:v>-303.97800000000001</c:v>
                </c:pt>
                <c:pt idx="41910" formatCode="General">
                  <c:v>-285.56099999999998</c:v>
                </c:pt>
                <c:pt idx="41911" formatCode="General">
                  <c:v>-268.85599999999999</c:v>
                </c:pt>
                <c:pt idx="41912" formatCode="General">
                  <c:v>-254.17699999999999</c:v>
                </c:pt>
                <c:pt idx="41913" formatCode="General">
                  <c:v>-241.792</c:v>
                </c:pt>
                <c:pt idx="41914" formatCode="General">
                  <c:v>-231.89</c:v>
                </c:pt>
                <c:pt idx="41915" formatCode="General">
                  <c:v>-224.52699999999999</c:v>
                </c:pt>
                <c:pt idx="41916" formatCode="General">
                  <c:v>-219.58199999999999</c:v>
                </c:pt>
                <c:pt idx="41917" formatCode="General">
                  <c:v>-216.714</c:v>
                </c:pt>
                <c:pt idx="41918" formatCode="General">
                  <c:v>-215.66900000000001</c:v>
                </c:pt>
                <c:pt idx="41919" formatCode="General">
                  <c:v>-216.333</c:v>
                </c:pt>
                <c:pt idx="41920" formatCode="General">
                  <c:v>-218.453</c:v>
                </c:pt>
                <c:pt idx="41921" formatCode="General">
                  <c:v>-221.733</c:v>
                </c:pt>
                <c:pt idx="41922" formatCode="General">
                  <c:v>-225.92699999999999</c:v>
                </c:pt>
                <c:pt idx="41923" formatCode="General">
                  <c:v>-230.74100000000001</c:v>
                </c:pt>
                <c:pt idx="41924" formatCode="General">
                  <c:v>-235.851</c:v>
                </c:pt>
                <c:pt idx="41925" formatCode="General">
                  <c:v>-240.83</c:v>
                </c:pt>
                <c:pt idx="41926" formatCode="General">
                  <c:v>-245.25399999999999</c:v>
                </c:pt>
                <c:pt idx="41927" formatCode="General">
                  <c:v>-249.001</c:v>
                </c:pt>
                <c:pt idx="41928" formatCode="General">
                  <c:v>-252.09899999999999</c:v>
                </c:pt>
                <c:pt idx="41929" formatCode="General">
                  <c:v>-254.71600000000001</c:v>
                </c:pt>
                <c:pt idx="41930" formatCode="General">
                  <c:v>-257.50799999999998</c:v>
                </c:pt>
                <c:pt idx="41931" formatCode="General">
                  <c:v>-261.28300000000002</c:v>
                </c:pt>
                <c:pt idx="41932" formatCode="General">
                  <c:v>-268.65899999999999</c:v>
                </c:pt>
                <c:pt idx="41933" formatCode="General">
                  <c:v>-282.52</c:v>
                </c:pt>
                <c:pt idx="41934" formatCode="General">
                  <c:v>-304.05599999999998</c:v>
                </c:pt>
                <c:pt idx="41935" formatCode="General">
                  <c:v>-332.07400000000001</c:v>
                </c:pt>
                <c:pt idx="41936" formatCode="General">
                  <c:v>-360.565</c:v>
                </c:pt>
                <c:pt idx="41937" formatCode="General">
                  <c:v>-383.56599999999997</c:v>
                </c:pt>
                <c:pt idx="41938" formatCode="General">
                  <c:v>-397.80700000000002</c:v>
                </c:pt>
                <c:pt idx="41939" formatCode="General">
                  <c:v>-403.21</c:v>
                </c:pt>
                <c:pt idx="41940" formatCode="General">
                  <c:v>-401.74400000000003</c:v>
                </c:pt>
                <c:pt idx="41941" formatCode="General">
                  <c:v>-394.36099999999999</c:v>
                </c:pt>
                <c:pt idx="41942" formatCode="General">
                  <c:v>-381.43200000000002</c:v>
                </c:pt>
                <c:pt idx="41943" formatCode="General">
                  <c:v>-362.78800000000001</c:v>
                </c:pt>
                <c:pt idx="41944" formatCode="General">
                  <c:v>-338.577</c:v>
                </c:pt>
                <c:pt idx="41945" formatCode="General">
                  <c:v>-309.31799999999998</c:v>
                </c:pt>
                <c:pt idx="41946" formatCode="General">
                  <c:v>-276.09399999999999</c:v>
                </c:pt>
                <c:pt idx="41947" formatCode="General">
                  <c:v>-240.15199999999999</c:v>
                </c:pt>
                <c:pt idx="41948" formatCode="General">
                  <c:v>-202.50700000000001</c:v>
                </c:pt>
                <c:pt idx="41949" formatCode="General">
                  <c:v>-164.13200000000001</c:v>
                </c:pt>
                <c:pt idx="41950" formatCode="General">
                  <c:v>-125.831</c:v>
                </c:pt>
                <c:pt idx="41951" formatCode="General">
                  <c:v>-88.338899999999995</c:v>
                </c:pt>
                <c:pt idx="41952" formatCode="General">
                  <c:v>-52.239400000000003</c:v>
                </c:pt>
                <c:pt idx="41953" formatCode="General">
                  <c:v>-18.061499999999999</c:v>
                </c:pt>
                <c:pt idx="41954" formatCode="General">
                  <c:v>13.7439</c:v>
                </c:pt>
                <c:pt idx="41955" formatCode="General">
                  <c:v>42.792999999999999</c:v>
                </c:pt>
                <c:pt idx="41956" formatCode="General">
                  <c:v>68.776600000000002</c:v>
                </c:pt>
                <c:pt idx="41957" formatCode="General">
                  <c:v>91.488100000000003</c:v>
                </c:pt>
                <c:pt idx="41958" formatCode="General">
                  <c:v>110.877</c:v>
                </c:pt>
                <c:pt idx="41959" formatCode="General">
                  <c:v>127.024</c:v>
                </c:pt>
                <c:pt idx="41960" formatCode="General">
                  <c:v>139.989</c:v>
                </c:pt>
                <c:pt idx="41961" formatCode="General">
                  <c:v>149.84800000000001</c:v>
                </c:pt>
                <c:pt idx="41962" formatCode="General">
                  <c:v>156.70699999999999</c:v>
                </c:pt>
                <c:pt idx="41963" formatCode="General">
                  <c:v>160.74700000000001</c:v>
                </c:pt>
                <c:pt idx="41964" formatCode="General">
                  <c:v>162.26599999999999</c:v>
                </c:pt>
                <c:pt idx="41965" formatCode="General">
                  <c:v>161.708</c:v>
                </c:pt>
                <c:pt idx="41966" formatCode="General">
                  <c:v>159.57400000000001</c:v>
                </c:pt>
                <c:pt idx="41967" formatCode="General">
                  <c:v>156.31399999999999</c:v>
                </c:pt>
                <c:pt idx="41968" formatCode="General">
                  <c:v>152.31399999999999</c:v>
                </c:pt>
                <c:pt idx="41969" formatCode="General">
                  <c:v>147.80500000000001</c:v>
                </c:pt>
                <c:pt idx="41970" formatCode="General">
                  <c:v>142.99299999999999</c:v>
                </c:pt>
                <c:pt idx="41971" formatCode="General">
                  <c:v>138.11099999999999</c:v>
                </c:pt>
                <c:pt idx="41972" formatCode="General">
                  <c:v>133.38300000000001</c:v>
                </c:pt>
                <c:pt idx="41973" formatCode="General">
                  <c:v>129.02199999999999</c:v>
                </c:pt>
                <c:pt idx="41974" formatCode="General">
                  <c:v>125.146</c:v>
                </c:pt>
                <c:pt idx="41975" formatCode="General">
                  <c:v>121.84399999999999</c:v>
                </c:pt>
                <c:pt idx="41976" formatCode="General">
                  <c:v>119.238</c:v>
                </c:pt>
                <c:pt idx="41977" formatCode="General">
                  <c:v>117.441</c:v>
                </c:pt>
                <c:pt idx="41978" formatCode="General">
                  <c:v>116.562</c:v>
                </c:pt>
                <c:pt idx="41979" formatCode="General">
                  <c:v>116.551</c:v>
                </c:pt>
                <c:pt idx="41980" formatCode="General">
                  <c:v>117.279</c:v>
                </c:pt>
                <c:pt idx="41981" formatCode="General">
                  <c:v>118.664</c:v>
                </c:pt>
                <c:pt idx="41982" formatCode="General">
                  <c:v>120.608</c:v>
                </c:pt>
                <c:pt idx="41983" formatCode="General">
                  <c:v>122.96</c:v>
                </c:pt>
                <c:pt idx="41984" formatCode="General">
                  <c:v>125.52200000000001</c:v>
                </c:pt>
                <c:pt idx="41985" formatCode="General">
                  <c:v>128.102</c:v>
                </c:pt>
                <c:pt idx="41986" formatCode="General">
                  <c:v>130.83500000000001</c:v>
                </c:pt>
                <c:pt idx="41987" formatCode="General">
                  <c:v>133.99799999999999</c:v>
                </c:pt>
                <c:pt idx="41988" formatCode="General">
                  <c:v>137.79499999999999</c:v>
                </c:pt>
                <c:pt idx="41989" formatCode="General">
                  <c:v>142.387</c:v>
                </c:pt>
                <c:pt idx="41990" formatCode="General">
                  <c:v>147.76900000000001</c:v>
                </c:pt>
                <c:pt idx="41991" formatCode="General">
                  <c:v>153.87299999999999</c:v>
                </c:pt>
                <c:pt idx="41992" formatCode="General">
                  <c:v>160.56899999999999</c:v>
                </c:pt>
                <c:pt idx="41993" formatCode="General">
                  <c:v>167.68</c:v>
                </c:pt>
                <c:pt idx="41994" formatCode="General">
                  <c:v>175.02699999999999</c:v>
                </c:pt>
                <c:pt idx="41995" formatCode="General">
                  <c:v>182.511</c:v>
                </c:pt>
                <c:pt idx="41996" formatCode="General">
                  <c:v>190.07400000000001</c:v>
                </c:pt>
                <c:pt idx="41997" formatCode="General">
                  <c:v>197.69</c:v>
                </c:pt>
                <c:pt idx="41998" formatCode="General">
                  <c:v>205.32400000000001</c:v>
                </c:pt>
                <c:pt idx="41999" formatCode="General">
                  <c:v>212.928</c:v>
                </c:pt>
                <c:pt idx="42000" formatCode="General">
                  <c:v>220.43799999999999</c:v>
                </c:pt>
                <c:pt idx="42001" formatCode="General">
                  <c:v>227.74600000000001</c:v>
                </c:pt>
                <c:pt idx="42002" formatCode="General">
                  <c:v>234.48500000000001</c:v>
                </c:pt>
                <c:pt idx="42003" formatCode="General">
                  <c:v>240.34100000000001</c:v>
                </c:pt>
                <c:pt idx="42004" formatCode="General">
                  <c:v>245.28899999999999</c:v>
                </c:pt>
                <c:pt idx="42005" formatCode="General">
                  <c:v>249.416</c:v>
                </c:pt>
                <c:pt idx="42006" formatCode="General">
                  <c:v>252.88</c:v>
                </c:pt>
                <c:pt idx="42007" formatCode="General">
                  <c:v>255.83099999999999</c:v>
                </c:pt>
                <c:pt idx="42008" formatCode="General">
                  <c:v>258.37799999999999</c:v>
                </c:pt>
                <c:pt idx="42009" formatCode="General">
                  <c:v>260.58</c:v>
                </c:pt>
                <c:pt idx="42010" formatCode="General">
                  <c:v>262.46100000000001</c:v>
                </c:pt>
                <c:pt idx="42011" formatCode="General">
                  <c:v>263.99299999999999</c:v>
                </c:pt>
                <c:pt idx="42012" formatCode="General">
                  <c:v>265.25099999999998</c:v>
                </c:pt>
                <c:pt idx="42013" formatCode="General">
                  <c:v>266.38200000000001</c:v>
                </c:pt>
                <c:pt idx="42014" formatCode="General">
                  <c:v>267.548</c:v>
                </c:pt>
                <c:pt idx="42015" formatCode="General">
                  <c:v>268.887</c:v>
                </c:pt>
                <c:pt idx="42016" formatCode="General">
                  <c:v>270.42700000000002</c:v>
                </c:pt>
                <c:pt idx="42017" formatCode="General">
                  <c:v>272.12799999999999</c:v>
                </c:pt>
                <c:pt idx="42018" formatCode="General">
                  <c:v>273.87700000000001</c:v>
                </c:pt>
                <c:pt idx="42019" formatCode="General">
                  <c:v>275.52300000000002</c:v>
                </c:pt>
                <c:pt idx="42020" formatCode="General">
                  <c:v>276.96499999999997</c:v>
                </c:pt>
                <c:pt idx="42021" formatCode="General">
                  <c:v>278.26900000000001</c:v>
                </c:pt>
                <c:pt idx="42022" formatCode="General">
                  <c:v>279.536</c:v>
                </c:pt>
                <c:pt idx="42023" formatCode="General">
                  <c:v>280.83499999999998</c:v>
                </c:pt>
                <c:pt idx="42024" formatCode="General">
                  <c:v>282.19400000000002</c:v>
                </c:pt>
                <c:pt idx="42025" formatCode="General">
                  <c:v>283.572</c:v>
                </c:pt>
                <c:pt idx="42026" formatCode="General">
                  <c:v>285.00700000000001</c:v>
                </c:pt>
                <c:pt idx="42027" formatCode="General">
                  <c:v>286.58300000000003</c:v>
                </c:pt>
                <c:pt idx="42028" formatCode="General">
                  <c:v>288.41199999999998</c:v>
                </c:pt>
                <c:pt idx="42029" formatCode="General">
                  <c:v>290.56900000000002</c:v>
                </c:pt>
                <c:pt idx="42030" formatCode="General">
                  <c:v>293.00599999999997</c:v>
                </c:pt>
                <c:pt idx="42031" formatCode="General">
                  <c:v>295.66899999999998</c:v>
                </c:pt>
                <c:pt idx="42032" formatCode="General">
                  <c:v>298.52</c:v>
                </c:pt>
                <c:pt idx="42033" formatCode="General">
                  <c:v>301.541</c:v>
                </c:pt>
                <c:pt idx="42034" formatCode="General">
                  <c:v>304.72199999999998</c:v>
                </c:pt>
                <c:pt idx="42035" formatCode="General">
                  <c:v>308.03399999999999</c:v>
                </c:pt>
                <c:pt idx="42036" formatCode="General">
                  <c:v>311.44600000000003</c:v>
                </c:pt>
                <c:pt idx="42037" formatCode="General">
                  <c:v>314.93299999999999</c:v>
                </c:pt>
                <c:pt idx="42038" formatCode="General">
                  <c:v>318.46699999999998</c:v>
                </c:pt>
                <c:pt idx="42039" formatCode="General">
                  <c:v>322.01</c:v>
                </c:pt>
                <c:pt idx="42040" formatCode="General">
                  <c:v>325.45100000000002</c:v>
                </c:pt>
                <c:pt idx="42041" formatCode="General">
                  <c:v>328.666</c:v>
                </c:pt>
                <c:pt idx="42042" formatCode="General">
                  <c:v>331.55200000000002</c:v>
                </c:pt>
                <c:pt idx="42043" formatCode="General">
                  <c:v>334.041</c:v>
                </c:pt>
                <c:pt idx="42044" formatCode="General">
                  <c:v>336.154</c:v>
                </c:pt>
                <c:pt idx="42045" formatCode="General">
                  <c:v>337.94400000000002</c:v>
                </c:pt>
                <c:pt idx="42046" formatCode="General">
                  <c:v>339.47399999999999</c:v>
                </c:pt>
                <c:pt idx="42047" formatCode="General">
                  <c:v>340.70299999999997</c:v>
                </c:pt>
                <c:pt idx="42048" formatCode="General">
                  <c:v>341.56599999999997</c:v>
                </c:pt>
                <c:pt idx="42049" formatCode="General">
                  <c:v>342.12</c:v>
                </c:pt>
                <c:pt idx="42050" formatCode="General">
                  <c:v>342.47199999999998</c:v>
                </c:pt>
                <c:pt idx="42051" formatCode="General">
                  <c:v>342.76499999999999</c:v>
                </c:pt>
                <c:pt idx="42052" formatCode="General">
                  <c:v>343.07</c:v>
                </c:pt>
                <c:pt idx="42053" formatCode="General">
                  <c:v>343.36700000000002</c:v>
                </c:pt>
                <c:pt idx="42054" formatCode="General">
                  <c:v>343.67399999999998</c:v>
                </c:pt>
                <c:pt idx="42055" formatCode="General">
                  <c:v>344.01499999999999</c:v>
                </c:pt>
                <c:pt idx="42056" formatCode="General">
                  <c:v>344.38400000000001</c:v>
                </c:pt>
                <c:pt idx="42057" formatCode="General">
                  <c:v>344.767</c:v>
                </c:pt>
                <c:pt idx="42058" formatCode="General">
                  <c:v>345.15899999999999</c:v>
                </c:pt>
                <c:pt idx="42059" formatCode="General">
                  <c:v>345.57600000000002</c:v>
                </c:pt>
                <c:pt idx="42060" formatCode="General">
                  <c:v>346.05500000000001</c:v>
                </c:pt>
                <c:pt idx="42061" formatCode="General">
                  <c:v>346.57600000000002</c:v>
                </c:pt>
                <c:pt idx="42062" formatCode="General">
                  <c:v>347.09300000000002</c:v>
                </c:pt>
                <c:pt idx="42063" formatCode="General">
                  <c:v>347.57400000000001</c:v>
                </c:pt>
                <c:pt idx="42064" formatCode="General">
                  <c:v>348.00200000000001</c:v>
                </c:pt>
                <c:pt idx="42065" formatCode="General">
                  <c:v>348.38400000000001</c:v>
                </c:pt>
                <c:pt idx="42066" formatCode="General">
                  <c:v>348.69400000000002</c:v>
                </c:pt>
                <c:pt idx="42067" formatCode="General">
                  <c:v>348.892</c:v>
                </c:pt>
                <c:pt idx="42068" formatCode="General">
                  <c:v>348.91500000000002</c:v>
                </c:pt>
                <c:pt idx="42069" formatCode="General">
                  <c:v>348.71600000000001</c:v>
                </c:pt>
                <c:pt idx="42070" formatCode="General">
                  <c:v>348.32799999999997</c:v>
                </c:pt>
                <c:pt idx="42071" formatCode="General">
                  <c:v>347.81599999999997</c:v>
                </c:pt>
                <c:pt idx="42072" formatCode="General">
                  <c:v>347.25599999999997</c:v>
                </c:pt>
                <c:pt idx="42073" formatCode="General">
                  <c:v>346.678</c:v>
                </c:pt>
                <c:pt idx="42074" formatCode="General">
                  <c:v>346.07299999999998</c:v>
                </c:pt>
                <c:pt idx="42075" formatCode="General">
                  <c:v>345.529</c:v>
                </c:pt>
                <c:pt idx="42076" formatCode="General">
                  <c:v>345.15100000000001</c:v>
                </c:pt>
                <c:pt idx="42077" formatCode="General">
                  <c:v>345.00400000000002</c:v>
                </c:pt>
                <c:pt idx="42078" formatCode="General">
                  <c:v>345.13799999999998</c:v>
                </c:pt>
                <c:pt idx="42079" formatCode="General">
                  <c:v>345.56299999999999</c:v>
                </c:pt>
                <c:pt idx="42080" formatCode="General">
                  <c:v>346.24299999999999</c:v>
                </c:pt>
                <c:pt idx="42081" formatCode="General">
                  <c:v>347.11500000000001</c:v>
                </c:pt>
                <c:pt idx="42082" formatCode="General">
                  <c:v>348.12200000000001</c:v>
                </c:pt>
                <c:pt idx="42083" formatCode="General">
                  <c:v>349.21100000000001</c:v>
                </c:pt>
                <c:pt idx="42084" formatCode="General">
                  <c:v>350.34</c:v>
                </c:pt>
                <c:pt idx="42085" formatCode="General">
                  <c:v>351.43</c:v>
                </c:pt>
                <c:pt idx="42086" formatCode="General">
                  <c:v>352.39</c:v>
                </c:pt>
                <c:pt idx="42087" formatCode="General">
                  <c:v>353.24</c:v>
                </c:pt>
                <c:pt idx="42088" formatCode="General">
                  <c:v>354.03500000000003</c:v>
                </c:pt>
                <c:pt idx="42089" formatCode="General">
                  <c:v>354.73099999999999</c:v>
                </c:pt>
                <c:pt idx="42090" formatCode="General">
                  <c:v>355.25299999999999</c:v>
                </c:pt>
                <c:pt idx="42091" formatCode="General">
                  <c:v>355.51</c:v>
                </c:pt>
                <c:pt idx="42092" formatCode="General">
                  <c:v>355.5</c:v>
                </c:pt>
                <c:pt idx="42093" formatCode="General">
                  <c:v>355.32299999999998</c:v>
                </c:pt>
                <c:pt idx="42094" formatCode="General">
                  <c:v>354.959</c:v>
                </c:pt>
                <c:pt idx="42095" formatCode="General">
                  <c:v>354.30799999999999</c:v>
                </c:pt>
                <c:pt idx="42096" formatCode="General">
                  <c:v>353.28199999999998</c:v>
                </c:pt>
                <c:pt idx="42097" formatCode="General">
                  <c:v>351.81</c:v>
                </c:pt>
                <c:pt idx="42098" formatCode="General">
                  <c:v>349.86599999999999</c:v>
                </c:pt>
                <c:pt idx="42099" formatCode="General">
                  <c:v>347.49400000000003</c:v>
                </c:pt>
                <c:pt idx="42100" formatCode="General">
                  <c:v>344.78800000000001</c:v>
                </c:pt>
                <c:pt idx="42101" formatCode="General">
                  <c:v>341.81700000000001</c:v>
                </c:pt>
                <c:pt idx="42102" formatCode="General">
                  <c:v>338.64100000000002</c:v>
                </c:pt>
                <c:pt idx="42103" formatCode="General">
                  <c:v>335.334</c:v>
                </c:pt>
                <c:pt idx="42104" formatCode="General">
                  <c:v>331.92599999999999</c:v>
                </c:pt>
                <c:pt idx="42105" formatCode="General">
                  <c:v>328.34399999999999</c:v>
                </c:pt>
                <c:pt idx="42106" formatCode="General">
                  <c:v>324.59300000000002</c:v>
                </c:pt>
                <c:pt idx="42107" formatCode="General">
                  <c:v>320.755</c:v>
                </c:pt>
                <c:pt idx="42108" formatCode="General">
                  <c:v>316.851</c:v>
                </c:pt>
                <c:pt idx="42109" formatCode="General">
                  <c:v>312.88200000000001</c:v>
                </c:pt>
                <c:pt idx="42110" formatCode="General">
                  <c:v>308.84199999999998</c:v>
                </c:pt>
                <c:pt idx="42111" formatCode="General">
                  <c:v>304.77199999999999</c:v>
                </c:pt>
                <c:pt idx="42112" formatCode="General">
                  <c:v>300.78800000000001</c:v>
                </c:pt>
                <c:pt idx="42113" formatCode="General">
                  <c:v>296.89100000000002</c:v>
                </c:pt>
                <c:pt idx="42114" formatCode="General">
                  <c:v>292.99599999999998</c:v>
                </c:pt>
                <c:pt idx="42115" formatCode="General">
                  <c:v>289.16000000000003</c:v>
                </c:pt>
                <c:pt idx="42116" formatCode="General">
                  <c:v>285.46699999999998</c:v>
                </c:pt>
                <c:pt idx="42117" formatCode="General">
                  <c:v>281.87700000000001</c:v>
                </c:pt>
                <c:pt idx="42118" formatCode="General">
                  <c:v>278.40899999999999</c:v>
                </c:pt>
                <c:pt idx="42119" formatCode="General">
                  <c:v>275.16699999999997</c:v>
                </c:pt>
                <c:pt idx="42120" formatCode="General">
                  <c:v>272.09500000000003</c:v>
                </c:pt>
                <c:pt idx="42121" formatCode="General">
                  <c:v>269.06299999999999</c:v>
                </c:pt>
                <c:pt idx="42122" formatCode="General">
                  <c:v>266.07499999999999</c:v>
                </c:pt>
                <c:pt idx="42123" formatCode="General">
                  <c:v>263.15199999999999</c:v>
                </c:pt>
                <c:pt idx="42124" formatCode="General">
                  <c:v>260.26</c:v>
                </c:pt>
                <c:pt idx="42125" formatCode="General">
                  <c:v>257.404</c:v>
                </c:pt>
                <c:pt idx="42126" formatCode="General">
                  <c:v>254.631</c:v>
                </c:pt>
                <c:pt idx="42127" formatCode="General">
                  <c:v>251.95099999999999</c:v>
                </c:pt>
                <c:pt idx="42128" formatCode="General">
                  <c:v>249.34100000000001</c:v>
                </c:pt>
                <c:pt idx="42129" formatCode="General">
                  <c:v>246.81399999999999</c:v>
                </c:pt>
                <c:pt idx="42130" formatCode="General">
                  <c:v>244.39599999999999</c:v>
                </c:pt>
                <c:pt idx="42131" formatCode="General">
                  <c:v>242.11099999999999</c:v>
                </c:pt>
                <c:pt idx="42132" formatCode="General">
                  <c:v>239.97499999999999</c:v>
                </c:pt>
                <c:pt idx="42133" formatCode="General">
                  <c:v>237.983</c:v>
                </c:pt>
                <c:pt idx="42134" formatCode="General">
                  <c:v>236.07300000000001</c:v>
                </c:pt>
                <c:pt idx="42135" formatCode="General">
                  <c:v>234.15199999999999</c:v>
                </c:pt>
                <c:pt idx="42136" formatCode="General">
                  <c:v>231.983</c:v>
                </c:pt>
                <c:pt idx="42137" formatCode="General">
                  <c:v>229.381</c:v>
                </c:pt>
                <c:pt idx="42138" formatCode="General">
                  <c:v>226.44399999999999</c:v>
                </c:pt>
                <c:pt idx="42139" formatCode="General">
                  <c:v>223.30799999999999</c:v>
                </c:pt>
                <c:pt idx="42140" formatCode="General">
                  <c:v>220.07900000000001</c:v>
                </c:pt>
                <c:pt idx="42141" formatCode="General">
                  <c:v>216.905</c:v>
                </c:pt>
                <c:pt idx="42142" formatCode="General">
                  <c:v>213.857</c:v>
                </c:pt>
                <c:pt idx="42143" formatCode="General">
                  <c:v>210.72499999999999</c:v>
                </c:pt>
                <c:pt idx="42144" formatCode="General">
                  <c:v>207.36099999999999</c:v>
                </c:pt>
                <c:pt idx="42145" formatCode="General">
                  <c:v>203.86699999999999</c:v>
                </c:pt>
                <c:pt idx="42146" formatCode="General">
                  <c:v>200.4</c:v>
                </c:pt>
                <c:pt idx="42147" formatCode="General">
                  <c:v>197.107</c:v>
                </c:pt>
                <c:pt idx="42148" formatCode="General">
                  <c:v>194.06</c:v>
                </c:pt>
                <c:pt idx="42149" formatCode="General">
                  <c:v>191.274</c:v>
                </c:pt>
                <c:pt idx="42150" formatCode="General">
                  <c:v>188.69300000000001</c:v>
                </c:pt>
                <c:pt idx="42151" formatCode="General">
                  <c:v>186.21</c:v>
                </c:pt>
                <c:pt idx="42152" formatCode="General">
                  <c:v>183.72499999999999</c:v>
                </c:pt>
                <c:pt idx="42153" formatCode="General">
                  <c:v>181.14400000000001</c:v>
                </c:pt>
                <c:pt idx="42154" formatCode="General">
                  <c:v>178.40299999999999</c:v>
                </c:pt>
                <c:pt idx="42155" formatCode="General">
                  <c:v>175.46899999999999</c:v>
                </c:pt>
                <c:pt idx="42156" formatCode="General">
                  <c:v>172.31299999999999</c:v>
                </c:pt>
                <c:pt idx="42157" formatCode="General">
                  <c:v>168.87299999999999</c:v>
                </c:pt>
                <c:pt idx="42158" formatCode="General">
                  <c:v>165.06100000000001</c:v>
                </c:pt>
                <c:pt idx="42159" formatCode="General">
                  <c:v>160.78899999999999</c:v>
                </c:pt>
                <c:pt idx="42160" formatCode="General">
                  <c:v>156.02500000000001</c:v>
                </c:pt>
                <c:pt idx="42161" formatCode="General">
                  <c:v>150.80799999999999</c:v>
                </c:pt>
                <c:pt idx="42162" formatCode="General">
                  <c:v>145.30500000000001</c:v>
                </c:pt>
                <c:pt idx="42163" formatCode="General">
                  <c:v>139.68100000000001</c:v>
                </c:pt>
                <c:pt idx="42164" formatCode="General">
                  <c:v>133.977</c:v>
                </c:pt>
                <c:pt idx="42165" formatCode="General">
                  <c:v>128.25800000000001</c:v>
                </c:pt>
                <c:pt idx="42166" formatCode="General">
                  <c:v>122.611</c:v>
                </c:pt>
                <c:pt idx="42167" formatCode="General">
                  <c:v>117.092</c:v>
                </c:pt>
                <c:pt idx="42168" formatCode="General">
                  <c:v>111.72799999999999</c:v>
                </c:pt>
                <c:pt idx="42169" formatCode="General">
                  <c:v>106.661</c:v>
                </c:pt>
                <c:pt idx="42170" formatCode="General">
                  <c:v>102.003</c:v>
                </c:pt>
                <c:pt idx="42171" formatCode="General">
                  <c:v>97.618099999999998</c:v>
                </c:pt>
                <c:pt idx="42172" formatCode="General">
                  <c:v>93.343400000000003</c:v>
                </c:pt>
                <c:pt idx="42173" formatCode="General">
                  <c:v>89.068799999999996</c:v>
                </c:pt>
                <c:pt idx="42174" formatCode="General">
                  <c:v>84.752200000000002</c:v>
                </c:pt>
                <c:pt idx="42175" formatCode="General">
                  <c:v>80.415899999999993</c:v>
                </c:pt>
                <c:pt idx="42176" formatCode="General">
                  <c:v>76.1203</c:v>
                </c:pt>
                <c:pt idx="42177" formatCode="General">
                  <c:v>71.932400000000001</c:v>
                </c:pt>
                <c:pt idx="42178" formatCode="General">
                  <c:v>67.882499999999993</c:v>
                </c:pt>
                <c:pt idx="42179" formatCode="General">
                  <c:v>64.051100000000005</c:v>
                </c:pt>
                <c:pt idx="42180" formatCode="General">
                  <c:v>60.545900000000003</c:v>
                </c:pt>
                <c:pt idx="42181" formatCode="General">
                  <c:v>57.336300000000001</c:v>
                </c:pt>
                <c:pt idx="42182" formatCode="General">
                  <c:v>54.311199999999999</c:v>
                </c:pt>
                <c:pt idx="42183" formatCode="General">
                  <c:v>51.401400000000002</c:v>
                </c:pt>
                <c:pt idx="42184" formatCode="General">
                  <c:v>48.524700000000003</c:v>
                </c:pt>
                <c:pt idx="42185" formatCode="General">
                  <c:v>45.580500000000001</c:v>
                </c:pt>
                <c:pt idx="42186" formatCode="General">
                  <c:v>42.4328</c:v>
                </c:pt>
                <c:pt idx="42187" formatCode="General">
                  <c:v>38.9512</c:v>
                </c:pt>
                <c:pt idx="42188" formatCode="General">
                  <c:v>35.071100000000001</c:v>
                </c:pt>
                <c:pt idx="42189" formatCode="General">
                  <c:v>30.784300000000002</c:v>
                </c:pt>
                <c:pt idx="42190" formatCode="General">
                  <c:v>26.2059</c:v>
                </c:pt>
                <c:pt idx="42191" formatCode="General">
                  <c:v>21.480699999999999</c:v>
                </c:pt>
                <c:pt idx="42192" formatCode="General">
                  <c:v>16.706399999999999</c:v>
                </c:pt>
                <c:pt idx="42193" formatCode="General">
                  <c:v>11.9482</c:v>
                </c:pt>
                <c:pt idx="42194" formatCode="General">
                  <c:v>7.2135300000000004</c:v>
                </c:pt>
                <c:pt idx="42195" formatCode="General">
                  <c:v>2.6085500000000001</c:v>
                </c:pt>
                <c:pt idx="42196" formatCode="General">
                  <c:v>-1.7813699999999999</c:v>
                </c:pt>
                <c:pt idx="42197" formatCode="General">
                  <c:v>-6.07674</c:v>
                </c:pt>
                <c:pt idx="42198" formatCode="General">
                  <c:v>-10.404500000000001</c:v>
                </c:pt>
                <c:pt idx="42199" formatCode="General">
                  <c:v>-14.8156</c:v>
                </c:pt>
                <c:pt idx="42200" formatCode="General">
                  <c:v>-19.410399999999999</c:v>
                </c:pt>
                <c:pt idx="42201" formatCode="General">
                  <c:v>-24.298300000000001</c:v>
                </c:pt>
                <c:pt idx="42202" formatCode="General">
                  <c:v>-29.493600000000001</c:v>
                </c:pt>
                <c:pt idx="42203" formatCode="General">
                  <c:v>-34.9636</c:v>
                </c:pt>
                <c:pt idx="42204" formatCode="General">
                  <c:v>-40.666200000000003</c:v>
                </c:pt>
                <c:pt idx="42205" formatCode="General">
                  <c:v>-46.523099999999999</c:v>
                </c:pt>
                <c:pt idx="42206" formatCode="General">
                  <c:v>-52.417499999999997</c:v>
                </c:pt>
                <c:pt idx="42207" formatCode="General">
                  <c:v>-58.2883</c:v>
                </c:pt>
                <c:pt idx="42208" formatCode="General">
                  <c:v>-64.138999999999996</c:v>
                </c:pt>
                <c:pt idx="42209" formatCode="General">
                  <c:v>-69.863500000000002</c:v>
                </c:pt>
                <c:pt idx="42210" formatCode="General">
                  <c:v>-75.356899999999996</c:v>
                </c:pt>
                <c:pt idx="42211" formatCode="General">
                  <c:v>-80.633300000000006</c:v>
                </c:pt>
                <c:pt idx="42212" formatCode="General">
                  <c:v>-85.731800000000007</c:v>
                </c:pt>
                <c:pt idx="42213" formatCode="General">
                  <c:v>-90.697699999999998</c:v>
                </c:pt>
                <c:pt idx="42214" formatCode="General">
                  <c:v>-95.554000000000002</c:v>
                </c:pt>
                <c:pt idx="42215" formatCode="General">
                  <c:v>-100.298</c:v>
                </c:pt>
                <c:pt idx="42216" formatCode="General">
                  <c:v>-104.871</c:v>
                </c:pt>
                <c:pt idx="42217" formatCode="General">
                  <c:v>-109.23099999999999</c:v>
                </c:pt>
                <c:pt idx="42218" formatCode="General">
                  <c:v>-113.443</c:v>
                </c:pt>
                <c:pt idx="42219" formatCode="General">
                  <c:v>-117.605</c:v>
                </c:pt>
                <c:pt idx="42220" formatCode="General">
                  <c:v>-121.81</c:v>
                </c:pt>
                <c:pt idx="42221" formatCode="General">
                  <c:v>-126.02500000000001</c:v>
                </c:pt>
                <c:pt idx="42222" formatCode="General">
                  <c:v>-130.149</c:v>
                </c:pt>
                <c:pt idx="42223" formatCode="General">
                  <c:v>-134.06200000000001</c:v>
                </c:pt>
                <c:pt idx="42224" formatCode="General">
                  <c:v>-137.642</c:v>
                </c:pt>
                <c:pt idx="42225" formatCode="General">
                  <c:v>-140.803</c:v>
                </c:pt>
                <c:pt idx="42226" formatCode="General">
                  <c:v>-143.5</c:v>
                </c:pt>
                <c:pt idx="42227" formatCode="General">
                  <c:v>-145.76499999999999</c:v>
                </c:pt>
                <c:pt idx="42228" formatCode="General">
                  <c:v>-147.64500000000001</c:v>
                </c:pt>
                <c:pt idx="42229" formatCode="General">
                  <c:v>-149.18199999999999</c:v>
                </c:pt>
                <c:pt idx="42230" formatCode="General">
                  <c:v>-150.386</c:v>
                </c:pt>
                <c:pt idx="42231" formatCode="General">
                  <c:v>-151.27199999999999</c:v>
                </c:pt>
                <c:pt idx="42232" formatCode="General">
                  <c:v>-151.874</c:v>
                </c:pt>
                <c:pt idx="42233" formatCode="General">
                  <c:v>-152.22</c:v>
                </c:pt>
                <c:pt idx="42234" formatCode="General">
                  <c:v>-152.334</c:v>
                </c:pt>
                <c:pt idx="42235" formatCode="General">
                  <c:v>-152.148</c:v>
                </c:pt>
                <c:pt idx="42236" formatCode="General">
                  <c:v>-151.57300000000001</c:v>
                </c:pt>
                <c:pt idx="42237" formatCode="General">
                  <c:v>-150.601</c:v>
                </c:pt>
                <c:pt idx="42238" formatCode="General">
                  <c:v>-149.31399999999999</c:v>
                </c:pt>
                <c:pt idx="42239" formatCode="General">
                  <c:v>-147.982</c:v>
                </c:pt>
                <c:pt idx="42240" formatCode="General">
                  <c:v>-146.87700000000001</c:v>
                </c:pt>
                <c:pt idx="42241" formatCode="General">
                  <c:v>-146.14099999999999</c:v>
                </c:pt>
                <c:pt idx="42242" formatCode="General">
                  <c:v>-145.80199999999999</c:v>
                </c:pt>
                <c:pt idx="42243" formatCode="General">
                  <c:v>-145.84200000000001</c:v>
                </c:pt>
                <c:pt idx="42244" formatCode="General">
                  <c:v>-146.251</c:v>
                </c:pt>
                <c:pt idx="42245" formatCode="General">
                  <c:v>-147.01900000000001</c:v>
                </c:pt>
                <c:pt idx="42246" formatCode="General">
                  <c:v>-148.15299999999999</c:v>
                </c:pt>
                <c:pt idx="42247" formatCode="General">
                  <c:v>-149.60599999999999</c:v>
                </c:pt>
                <c:pt idx="42248" formatCode="General">
                  <c:v>-151.29400000000001</c:v>
                </c:pt>
                <c:pt idx="42249" formatCode="General">
                  <c:v>-153.19499999999999</c:v>
                </c:pt>
                <c:pt idx="42250" formatCode="General">
                  <c:v>-155.33799999999999</c:v>
                </c:pt>
                <c:pt idx="42251" formatCode="General">
                  <c:v>-157.78899999999999</c:v>
                </c:pt>
                <c:pt idx="42252" formatCode="General">
                  <c:v>-160.60499999999999</c:v>
                </c:pt>
                <c:pt idx="42253" formatCode="General">
                  <c:v>-163.79400000000001</c:v>
                </c:pt>
                <c:pt idx="42254" formatCode="General">
                  <c:v>-167.32900000000001</c:v>
                </c:pt>
                <c:pt idx="42255" formatCode="General">
                  <c:v>-171.15799999999999</c:v>
                </c:pt>
                <c:pt idx="42256" formatCode="General">
                  <c:v>-175.26599999999999</c:v>
                </c:pt>
                <c:pt idx="42257" formatCode="General">
                  <c:v>-179.65</c:v>
                </c:pt>
                <c:pt idx="42258" formatCode="General">
                  <c:v>-184.30199999999999</c:v>
                </c:pt>
                <c:pt idx="42259" formatCode="General">
                  <c:v>-189.20599999999999</c:v>
                </c:pt>
                <c:pt idx="42260" formatCode="General">
                  <c:v>-194.32</c:v>
                </c:pt>
                <c:pt idx="42261" formatCode="General">
                  <c:v>-199.59100000000001</c:v>
                </c:pt>
                <c:pt idx="42262" formatCode="General">
                  <c:v>-204.96199999999999</c:v>
                </c:pt>
                <c:pt idx="42263" formatCode="General">
                  <c:v>-210.387</c:v>
                </c:pt>
                <c:pt idx="42264" formatCode="General">
                  <c:v>-215.86</c:v>
                </c:pt>
                <c:pt idx="42265" formatCode="General">
                  <c:v>-221.45400000000001</c:v>
                </c:pt>
                <c:pt idx="42266" formatCode="General">
                  <c:v>-227.29300000000001</c:v>
                </c:pt>
                <c:pt idx="42267" formatCode="General">
                  <c:v>-233.49700000000001</c:v>
                </c:pt>
                <c:pt idx="42268" formatCode="General">
                  <c:v>-240.029</c:v>
                </c:pt>
                <c:pt idx="42269" formatCode="General">
                  <c:v>-246.74700000000001</c:v>
                </c:pt>
                <c:pt idx="42270" formatCode="General">
                  <c:v>-253.542</c:v>
                </c:pt>
                <c:pt idx="42271" formatCode="General">
                  <c:v>-260.33199999999999</c:v>
                </c:pt>
                <c:pt idx="42272" formatCode="General">
                  <c:v>-267.10599999999999</c:v>
                </c:pt>
                <c:pt idx="42273" formatCode="General">
                  <c:v>-273.84500000000003</c:v>
                </c:pt>
                <c:pt idx="42274" formatCode="General">
                  <c:v>-280.50700000000001</c:v>
                </c:pt>
                <c:pt idx="42275" formatCode="General">
                  <c:v>-287.08600000000001</c:v>
                </c:pt>
                <c:pt idx="42276" formatCode="General">
                  <c:v>-293.58</c:v>
                </c:pt>
                <c:pt idx="42277" formatCode="General">
                  <c:v>-299.86399999999998</c:v>
                </c:pt>
                <c:pt idx="42278" formatCode="General">
                  <c:v>-305.80700000000002</c:v>
                </c:pt>
                <c:pt idx="42279" formatCode="General">
                  <c:v>-311.36500000000001</c:v>
                </c:pt>
                <c:pt idx="42280" formatCode="General">
                  <c:v>-316.52600000000001</c:v>
                </c:pt>
                <c:pt idx="42281" formatCode="General">
                  <c:v>-321.31400000000002</c:v>
                </c:pt>
                <c:pt idx="42282" formatCode="General">
                  <c:v>-325.77300000000002</c:v>
                </c:pt>
                <c:pt idx="42283" formatCode="General">
                  <c:v>-329.94099999999997</c:v>
                </c:pt>
                <c:pt idx="42284" formatCode="General">
                  <c:v>-333.80700000000002</c:v>
                </c:pt>
                <c:pt idx="42285" formatCode="General">
                  <c:v>-337.32499999999999</c:v>
                </c:pt>
                <c:pt idx="42286" formatCode="General">
                  <c:v>-340.42399999999998</c:v>
                </c:pt>
                <c:pt idx="42287" formatCode="General">
                  <c:v>-342.98500000000001</c:v>
                </c:pt>
                <c:pt idx="42288" formatCode="General">
                  <c:v>-344.89400000000001</c:v>
                </c:pt>
                <c:pt idx="42289" formatCode="General">
                  <c:v>-345.93200000000002</c:v>
                </c:pt>
                <c:pt idx="42290" formatCode="General">
                  <c:v>-345.899</c:v>
                </c:pt>
                <c:pt idx="42291" formatCode="General">
                  <c:v>-344.78500000000003</c:v>
                </c:pt>
                <c:pt idx="42292" formatCode="General">
                  <c:v>-342.61599999999999</c:v>
                </c:pt>
                <c:pt idx="42293" formatCode="General">
                  <c:v>-339.42700000000002</c:v>
                </c:pt>
                <c:pt idx="42294" formatCode="General">
                  <c:v>-335.31599999999997</c:v>
                </c:pt>
                <c:pt idx="42295" formatCode="General">
                  <c:v>-330.42500000000001</c:v>
                </c:pt>
                <c:pt idx="42296" formatCode="General">
                  <c:v>-324.92700000000002</c:v>
                </c:pt>
                <c:pt idx="42297" formatCode="General">
                  <c:v>-319.00599999999997</c:v>
                </c:pt>
                <c:pt idx="42298" formatCode="General">
                  <c:v>-312.83300000000003</c:v>
                </c:pt>
                <c:pt idx="42299" formatCode="General">
                  <c:v>-306.61</c:v>
                </c:pt>
                <c:pt idx="42300" formatCode="General">
                  <c:v>-300.54500000000002</c:v>
                </c:pt>
                <c:pt idx="42301" formatCode="General">
                  <c:v>-294.82799999999997</c:v>
                </c:pt>
                <c:pt idx="42302" formatCode="General">
                  <c:v>-289.59699999999998</c:v>
                </c:pt>
                <c:pt idx="42303" formatCode="General">
                  <c:v>-284.952</c:v>
                </c:pt>
                <c:pt idx="42304" formatCode="General">
                  <c:v>-280.96800000000002</c:v>
                </c:pt>
                <c:pt idx="42305" formatCode="General">
                  <c:v>-277.71699999999998</c:v>
                </c:pt>
                <c:pt idx="42306" formatCode="General">
                  <c:v>-275.22699999999998</c:v>
                </c:pt>
                <c:pt idx="42307" formatCode="General">
                  <c:v>-273.46699999999998</c:v>
                </c:pt>
                <c:pt idx="42308" formatCode="General">
                  <c:v>-272.43200000000002</c:v>
                </c:pt>
                <c:pt idx="42309" formatCode="General">
                  <c:v>-272.12599999999998</c:v>
                </c:pt>
                <c:pt idx="42310" formatCode="General">
                  <c:v>-272.43200000000002</c:v>
                </c:pt>
                <c:pt idx="42311" formatCode="General">
                  <c:v>-273.23899999999998</c:v>
                </c:pt>
                <c:pt idx="42312" formatCode="General">
                  <c:v>-274.58699999999999</c:v>
                </c:pt>
                <c:pt idx="42313" formatCode="General">
                  <c:v>-276.45400000000001</c:v>
                </c:pt>
                <c:pt idx="42314" formatCode="General">
                  <c:v>-278.68799999999999</c:v>
                </c:pt>
                <c:pt idx="42315" formatCode="General">
                  <c:v>-281.08100000000002</c:v>
                </c:pt>
                <c:pt idx="42316" formatCode="General">
                  <c:v>-283.43299999999999</c:v>
                </c:pt>
                <c:pt idx="42317" formatCode="General">
                  <c:v>-285.74099999999999</c:v>
                </c:pt>
                <c:pt idx="42318" formatCode="General">
                  <c:v>-288.03100000000001</c:v>
                </c:pt>
                <c:pt idx="42319" formatCode="General">
                  <c:v>-290.22399999999999</c:v>
                </c:pt>
                <c:pt idx="42320" formatCode="General">
                  <c:v>-292.20699999999999</c:v>
                </c:pt>
                <c:pt idx="42321" formatCode="General">
                  <c:v>-293.84800000000001</c:v>
                </c:pt>
                <c:pt idx="42322" formatCode="General">
                  <c:v>-294.98899999999998</c:v>
                </c:pt>
                <c:pt idx="42323" formatCode="General">
                  <c:v>-295.49599999999998</c:v>
                </c:pt>
                <c:pt idx="42324" formatCode="General">
                  <c:v>-295.47699999999998</c:v>
                </c:pt>
                <c:pt idx="42325" formatCode="General">
                  <c:v>-295.09500000000003</c:v>
                </c:pt>
                <c:pt idx="42326" formatCode="General">
                  <c:v>-294.42399999999998</c:v>
                </c:pt>
                <c:pt idx="42327" formatCode="General">
                  <c:v>-293.48899999999998</c:v>
                </c:pt>
                <c:pt idx="42328" formatCode="General">
                  <c:v>-292.25099999999998</c:v>
                </c:pt>
                <c:pt idx="42329" formatCode="General">
                  <c:v>-290.71300000000002</c:v>
                </c:pt>
                <c:pt idx="42330" formatCode="General">
                  <c:v>-288.89999999999998</c:v>
                </c:pt>
                <c:pt idx="42331" formatCode="General">
                  <c:v>-286.86700000000002</c:v>
                </c:pt>
                <c:pt idx="42332" formatCode="General">
                  <c:v>-284.69600000000003</c:v>
                </c:pt>
                <c:pt idx="42333" formatCode="General">
                  <c:v>-282.49799999999999</c:v>
                </c:pt>
                <c:pt idx="42334" formatCode="General">
                  <c:v>-280.30700000000002</c:v>
                </c:pt>
                <c:pt idx="42335" formatCode="General">
                  <c:v>-278.07</c:v>
                </c:pt>
                <c:pt idx="42336" formatCode="General">
                  <c:v>-275.75200000000001</c:v>
                </c:pt>
                <c:pt idx="42337" formatCode="General">
                  <c:v>-273.34300000000002</c:v>
                </c:pt>
                <c:pt idx="42338" formatCode="General">
                  <c:v>-270.90100000000001</c:v>
                </c:pt>
                <c:pt idx="42339" formatCode="General">
                  <c:v>-268.48</c:v>
                </c:pt>
                <c:pt idx="42340" formatCode="General">
                  <c:v>-266.07900000000001</c:v>
                </c:pt>
                <c:pt idx="42341" formatCode="General">
                  <c:v>-263.63400000000001</c:v>
                </c:pt>
                <c:pt idx="42342" formatCode="General">
                  <c:v>-261.05</c:v>
                </c:pt>
                <c:pt idx="42343" formatCode="General">
                  <c:v>-258.35300000000001</c:v>
                </c:pt>
                <c:pt idx="42344" formatCode="General">
                  <c:v>-255.601</c:v>
                </c:pt>
                <c:pt idx="42345" formatCode="General">
                  <c:v>-252.768</c:v>
                </c:pt>
                <c:pt idx="42346" formatCode="General">
                  <c:v>-249.78800000000001</c:v>
                </c:pt>
                <c:pt idx="42347" formatCode="General">
                  <c:v>-246.554</c:v>
                </c:pt>
                <c:pt idx="42348" formatCode="General">
                  <c:v>-243.005</c:v>
                </c:pt>
                <c:pt idx="42349" formatCode="General">
                  <c:v>-239.15</c:v>
                </c:pt>
                <c:pt idx="42350" formatCode="General">
                  <c:v>-234.93</c:v>
                </c:pt>
                <c:pt idx="42351" formatCode="General">
                  <c:v>-230.262</c:v>
                </c:pt>
                <c:pt idx="42352" formatCode="General">
                  <c:v>-225.05699999999999</c:v>
                </c:pt>
                <c:pt idx="42353" formatCode="General">
                  <c:v>-219.215</c:v>
                </c:pt>
                <c:pt idx="42354" formatCode="General">
                  <c:v>-212.673</c:v>
                </c:pt>
                <c:pt idx="42355" formatCode="General">
                  <c:v>-205.46799999999999</c:v>
                </c:pt>
                <c:pt idx="42356" formatCode="General">
                  <c:v>-197.708</c:v>
                </c:pt>
                <c:pt idx="42357" formatCode="General">
                  <c:v>-189.53299999999999</c:v>
                </c:pt>
                <c:pt idx="42358" formatCode="General">
                  <c:v>-181.08600000000001</c:v>
                </c:pt>
                <c:pt idx="42359" formatCode="General">
                  <c:v>-172.47499999999999</c:v>
                </c:pt>
                <c:pt idx="42360" formatCode="General">
                  <c:v>-163.80699999999999</c:v>
                </c:pt>
                <c:pt idx="42361" formatCode="General">
                  <c:v>-155.172</c:v>
                </c:pt>
                <c:pt idx="42362" formatCode="General">
                  <c:v>-146.714</c:v>
                </c:pt>
                <c:pt idx="42363" formatCode="General">
                  <c:v>-138.58699999999999</c:v>
                </c:pt>
                <c:pt idx="42364" formatCode="General">
                  <c:v>-131.023</c:v>
                </c:pt>
                <c:pt idx="42365" formatCode="General">
                  <c:v>-124.274</c:v>
                </c:pt>
                <c:pt idx="42366" formatCode="General">
                  <c:v>-118.53700000000001</c:v>
                </c:pt>
                <c:pt idx="42367" formatCode="General">
                  <c:v>-113.928</c:v>
                </c:pt>
                <c:pt idx="42368" formatCode="General">
                  <c:v>-110.41800000000001</c:v>
                </c:pt>
                <c:pt idx="42369" formatCode="General">
                  <c:v>-108.017</c:v>
                </c:pt>
                <c:pt idx="42370" formatCode="General">
                  <c:v>-106.744</c:v>
                </c:pt>
                <c:pt idx="42371" formatCode="General">
                  <c:v>-106.512</c:v>
                </c:pt>
                <c:pt idx="42372" formatCode="General">
                  <c:v>-107.124</c:v>
                </c:pt>
                <c:pt idx="42373" formatCode="General">
                  <c:v>-108.294</c:v>
                </c:pt>
                <c:pt idx="42374" formatCode="General">
                  <c:v>-109.741</c:v>
                </c:pt>
                <c:pt idx="42375" formatCode="General">
                  <c:v>-111.251</c:v>
                </c:pt>
                <c:pt idx="42376" formatCode="General">
                  <c:v>-112.657</c:v>
                </c:pt>
                <c:pt idx="42377" formatCode="General">
                  <c:v>-113.82599999999999</c:v>
                </c:pt>
                <c:pt idx="42378" formatCode="General">
                  <c:v>-114.626</c:v>
                </c:pt>
                <c:pt idx="42379" formatCode="General">
                  <c:v>-114.943</c:v>
                </c:pt>
                <c:pt idx="42380" formatCode="General">
                  <c:v>-114.7</c:v>
                </c:pt>
                <c:pt idx="42381" formatCode="General">
                  <c:v>-113.747</c:v>
                </c:pt>
                <c:pt idx="42382" formatCode="General">
                  <c:v>-111.873</c:v>
                </c:pt>
                <c:pt idx="42383" formatCode="General">
                  <c:v>-108.80800000000001</c:v>
                </c:pt>
                <c:pt idx="42384" formatCode="General">
                  <c:v>-104.38</c:v>
                </c:pt>
                <c:pt idx="42385" formatCode="General">
                  <c:v>-98.695999999999998</c:v>
                </c:pt>
                <c:pt idx="42386" formatCode="General">
                  <c:v>-91.922399999999996</c:v>
                </c:pt>
                <c:pt idx="42387" formatCode="General">
                  <c:v>-84.207599999999999</c:v>
                </c:pt>
                <c:pt idx="42388" formatCode="General">
                  <c:v>-75.740600000000001</c:v>
                </c:pt>
                <c:pt idx="42389" formatCode="General">
                  <c:v>-66.7089</c:v>
                </c:pt>
                <c:pt idx="42390" formatCode="General">
                  <c:v>-57.2684</c:v>
                </c:pt>
                <c:pt idx="42391" formatCode="General">
                  <c:v>-47.548099999999998</c:v>
                </c:pt>
                <c:pt idx="42392" formatCode="General">
                  <c:v>-37.649799999999999</c:v>
                </c:pt>
                <c:pt idx="42393" formatCode="General">
                  <c:v>-27.666699999999999</c:v>
                </c:pt>
                <c:pt idx="42394" formatCode="General">
                  <c:v>-17.6906</c:v>
                </c:pt>
                <c:pt idx="42395" formatCode="General">
                  <c:v>-7.8196300000000001</c:v>
                </c:pt>
                <c:pt idx="42396" formatCode="General">
                  <c:v>1.8472599999999999</c:v>
                </c:pt>
                <c:pt idx="42397" formatCode="General">
                  <c:v>11.230399999999999</c:v>
                </c:pt>
                <c:pt idx="42398" formatCode="General">
                  <c:v>20.254100000000001</c:v>
                </c:pt>
                <c:pt idx="42399" formatCode="General">
                  <c:v>28.8154</c:v>
                </c:pt>
                <c:pt idx="42400" formatCode="General">
                  <c:v>36.804299999999998</c:v>
                </c:pt>
                <c:pt idx="42401" formatCode="General">
                  <c:v>44.128599999999999</c:v>
                </c:pt>
                <c:pt idx="42402" formatCode="General">
                  <c:v>50.736699999999999</c:v>
                </c:pt>
                <c:pt idx="42403" formatCode="General">
                  <c:v>56.625700000000002</c:v>
                </c:pt>
                <c:pt idx="42404" formatCode="General">
                  <c:v>61.821199999999997</c:v>
                </c:pt>
                <c:pt idx="42405" formatCode="General">
                  <c:v>66.3446</c:v>
                </c:pt>
                <c:pt idx="42406" formatCode="General">
                  <c:v>70.172499999999999</c:v>
                </c:pt>
                <c:pt idx="42407" formatCode="General">
                  <c:v>73.292100000000005</c:v>
                </c:pt>
                <c:pt idx="42408" formatCode="General">
                  <c:v>75.728200000000001</c:v>
                </c:pt>
                <c:pt idx="42409" formatCode="General">
                  <c:v>77.366399999999999</c:v>
                </c:pt>
                <c:pt idx="42410" formatCode="General">
                  <c:v>78.055199999999999</c:v>
                </c:pt>
                <c:pt idx="42411" formatCode="General">
                  <c:v>77.896799999999999</c:v>
                </c:pt>
                <c:pt idx="42412" formatCode="General">
                  <c:v>77.056399999999996</c:v>
                </c:pt>
                <c:pt idx="42413" formatCode="General">
                  <c:v>75.620400000000004</c:v>
                </c:pt>
                <c:pt idx="42414" formatCode="General">
                  <c:v>73.6755</c:v>
                </c:pt>
                <c:pt idx="42415" formatCode="General">
                  <c:v>71.305199999999999</c:v>
                </c:pt>
                <c:pt idx="42416" formatCode="General">
                  <c:v>68.626099999999994</c:v>
                </c:pt>
                <c:pt idx="42417" formatCode="General">
                  <c:v>65.777900000000002</c:v>
                </c:pt>
                <c:pt idx="42418" formatCode="General">
                  <c:v>62.973799999999997</c:v>
                </c:pt>
                <c:pt idx="42419" formatCode="General">
                  <c:v>60.407499999999999</c:v>
                </c:pt>
                <c:pt idx="42420" formatCode="General">
                  <c:v>58.157499999999999</c:v>
                </c:pt>
                <c:pt idx="42421" formatCode="General">
                  <c:v>56.285499999999999</c:v>
                </c:pt>
                <c:pt idx="42422" formatCode="General">
                  <c:v>54.841900000000003</c:v>
                </c:pt>
                <c:pt idx="42423" formatCode="General">
                  <c:v>53.894100000000002</c:v>
                </c:pt>
                <c:pt idx="42424" formatCode="General">
                  <c:v>53.506</c:v>
                </c:pt>
                <c:pt idx="42425" formatCode="General">
                  <c:v>53.6736</c:v>
                </c:pt>
                <c:pt idx="42426" formatCode="General">
                  <c:v>54.350900000000003</c:v>
                </c:pt>
                <c:pt idx="42427" formatCode="General">
                  <c:v>55.448099999999997</c:v>
                </c:pt>
                <c:pt idx="42428" formatCode="General">
                  <c:v>56.884500000000003</c:v>
                </c:pt>
                <c:pt idx="42429" formatCode="General">
                  <c:v>58.628100000000003</c:v>
                </c:pt>
                <c:pt idx="42430" formatCode="General">
                  <c:v>60.625900000000001</c:v>
                </c:pt>
                <c:pt idx="42431" formatCode="General">
                  <c:v>62.823399999999999</c:v>
                </c:pt>
                <c:pt idx="42432" formatCode="General">
                  <c:v>65.214600000000004</c:v>
                </c:pt>
                <c:pt idx="42433" formatCode="General">
                  <c:v>67.771299999999997</c:v>
                </c:pt>
                <c:pt idx="42434" formatCode="General">
                  <c:v>70.394499999999994</c:v>
                </c:pt>
                <c:pt idx="42435" formatCode="General">
                  <c:v>73.084199999999996</c:v>
                </c:pt>
                <c:pt idx="42436" formatCode="General">
                  <c:v>75.937700000000007</c:v>
                </c:pt>
                <c:pt idx="42437" formatCode="General">
                  <c:v>79.032399999999996</c:v>
                </c:pt>
                <c:pt idx="42438" formatCode="General">
                  <c:v>82.397000000000006</c:v>
                </c:pt>
                <c:pt idx="42439" formatCode="General">
                  <c:v>85.974800000000002</c:v>
                </c:pt>
                <c:pt idx="42440" formatCode="General">
                  <c:v>89.713999999999999</c:v>
                </c:pt>
                <c:pt idx="42441" formatCode="General">
                  <c:v>93.606300000000005</c:v>
                </c:pt>
                <c:pt idx="42442" formatCode="General">
                  <c:v>97.6999</c:v>
                </c:pt>
                <c:pt idx="42443" formatCode="General">
                  <c:v>102.063</c:v>
                </c:pt>
                <c:pt idx="42444" formatCode="General">
                  <c:v>106.919</c:v>
                </c:pt>
                <c:pt idx="42445" formatCode="General">
                  <c:v>112.485</c:v>
                </c:pt>
                <c:pt idx="42446" formatCode="General">
                  <c:v>118.74299999999999</c:v>
                </c:pt>
                <c:pt idx="42447" formatCode="General">
                  <c:v>125.587</c:v>
                </c:pt>
                <c:pt idx="42448" formatCode="General">
                  <c:v>132.821</c:v>
                </c:pt>
                <c:pt idx="42449" formatCode="General">
                  <c:v>140.34700000000001</c:v>
                </c:pt>
                <c:pt idx="42450" formatCode="General">
                  <c:v>148.16999999999999</c:v>
                </c:pt>
                <c:pt idx="42451" formatCode="General">
                  <c:v>156.21199999999999</c:v>
                </c:pt>
                <c:pt idx="42452" formatCode="General">
                  <c:v>164.345</c:v>
                </c:pt>
                <c:pt idx="42453" formatCode="General">
                  <c:v>172.351</c:v>
                </c:pt>
                <c:pt idx="42454" formatCode="General">
                  <c:v>179.994</c:v>
                </c:pt>
                <c:pt idx="42455" formatCode="General">
                  <c:v>187.09200000000001</c:v>
                </c:pt>
                <c:pt idx="42456" formatCode="General">
                  <c:v>193.542</c:v>
                </c:pt>
                <c:pt idx="42457" formatCode="General">
                  <c:v>199.31200000000001</c:v>
                </c:pt>
                <c:pt idx="42458" formatCode="General">
                  <c:v>204.45500000000001</c:v>
                </c:pt>
                <c:pt idx="42459" formatCode="General">
                  <c:v>209.03700000000001</c:v>
                </c:pt>
                <c:pt idx="42460" formatCode="General">
                  <c:v>213.02799999999999</c:v>
                </c:pt>
                <c:pt idx="42461" formatCode="General">
                  <c:v>216.34399999999999</c:v>
                </c:pt>
                <c:pt idx="42462" formatCode="General">
                  <c:v>218.88900000000001</c:v>
                </c:pt>
                <c:pt idx="42463" formatCode="General">
                  <c:v>220.626</c:v>
                </c:pt>
                <c:pt idx="42464" formatCode="General">
                  <c:v>221.56800000000001</c:v>
                </c:pt>
                <c:pt idx="42465" formatCode="General">
                  <c:v>221.75700000000001</c:v>
                </c:pt>
                <c:pt idx="42466" formatCode="General">
                  <c:v>221.25</c:v>
                </c:pt>
                <c:pt idx="42467" formatCode="General">
                  <c:v>220.09899999999999</c:v>
                </c:pt>
                <c:pt idx="42468" formatCode="General">
                  <c:v>218.399</c:v>
                </c:pt>
                <c:pt idx="42469" formatCode="General">
                  <c:v>216.29</c:v>
                </c:pt>
                <c:pt idx="42470" formatCode="General">
                  <c:v>213.768</c:v>
                </c:pt>
                <c:pt idx="42471" formatCode="General">
                  <c:v>210.73</c:v>
                </c:pt>
                <c:pt idx="42472" formatCode="General">
                  <c:v>207.078</c:v>
                </c:pt>
                <c:pt idx="42473" formatCode="General">
                  <c:v>202.76</c:v>
                </c:pt>
                <c:pt idx="42474" formatCode="General">
                  <c:v>197.81200000000001</c:v>
                </c:pt>
                <c:pt idx="42475" formatCode="General">
                  <c:v>192.24700000000001</c:v>
                </c:pt>
                <c:pt idx="42476" formatCode="General">
                  <c:v>186.07499999999999</c:v>
                </c:pt>
                <c:pt idx="42477" formatCode="General">
                  <c:v>179.51900000000001</c:v>
                </c:pt>
                <c:pt idx="42478" formatCode="General">
                  <c:v>172.9</c:v>
                </c:pt>
                <c:pt idx="42479" formatCode="General">
                  <c:v>166.655</c:v>
                </c:pt>
                <c:pt idx="42480" formatCode="General">
                  <c:v>161.24299999999999</c:v>
                </c:pt>
                <c:pt idx="42481" formatCode="General">
                  <c:v>156.976</c:v>
                </c:pt>
                <c:pt idx="42482" formatCode="General">
                  <c:v>154.018</c:v>
                </c:pt>
                <c:pt idx="42483" formatCode="General">
                  <c:v>152.33699999999999</c:v>
                </c:pt>
                <c:pt idx="42484" formatCode="General">
                  <c:v>151.83799999999999</c:v>
                </c:pt>
                <c:pt idx="42485" formatCode="General">
                  <c:v>152.392</c:v>
                </c:pt>
                <c:pt idx="42486" formatCode="General">
                  <c:v>153.85599999999999</c:v>
                </c:pt>
                <c:pt idx="42487" formatCode="General">
                  <c:v>156.078</c:v>
                </c:pt>
                <c:pt idx="42488" formatCode="General">
                  <c:v>158.958</c:v>
                </c:pt>
                <c:pt idx="42489" formatCode="General">
                  <c:v>162.441</c:v>
                </c:pt>
                <c:pt idx="42490" formatCode="General">
                  <c:v>166.5</c:v>
                </c:pt>
                <c:pt idx="42491" formatCode="General">
                  <c:v>171.114</c:v>
                </c:pt>
                <c:pt idx="42492" formatCode="General">
                  <c:v>176.249</c:v>
                </c:pt>
                <c:pt idx="42493" formatCode="General">
                  <c:v>181.84800000000001</c:v>
                </c:pt>
                <c:pt idx="42494" formatCode="General">
                  <c:v>187.846</c:v>
                </c:pt>
                <c:pt idx="42495" formatCode="General">
                  <c:v>194.154</c:v>
                </c:pt>
                <c:pt idx="42496" formatCode="General">
                  <c:v>200.654</c:v>
                </c:pt>
                <c:pt idx="42497" formatCode="General">
                  <c:v>207.214</c:v>
                </c:pt>
                <c:pt idx="42498" formatCode="General">
                  <c:v>213.726</c:v>
                </c:pt>
                <c:pt idx="42499" formatCode="General">
                  <c:v>220.09800000000001</c:v>
                </c:pt>
                <c:pt idx="42500" formatCode="General">
                  <c:v>226.24600000000001</c:v>
                </c:pt>
                <c:pt idx="42501" formatCode="General">
                  <c:v>232.071</c:v>
                </c:pt>
                <c:pt idx="42502" formatCode="General">
                  <c:v>237.46700000000001</c:v>
                </c:pt>
                <c:pt idx="42503" formatCode="General">
                  <c:v>242.35400000000001</c:v>
                </c:pt>
                <c:pt idx="42504" formatCode="General">
                  <c:v>246.68899999999999</c:v>
                </c:pt>
                <c:pt idx="42505" formatCode="General">
                  <c:v>250.39699999999999</c:v>
                </c:pt>
                <c:pt idx="42506" formatCode="General">
                  <c:v>253.40899999999999</c:v>
                </c:pt>
                <c:pt idx="42507" formatCode="General">
                  <c:v>255.68199999999999</c:v>
                </c:pt>
                <c:pt idx="42508" formatCode="General">
                  <c:v>257.197</c:v>
                </c:pt>
                <c:pt idx="42509" formatCode="General">
                  <c:v>257.97199999999998</c:v>
                </c:pt>
                <c:pt idx="42510" formatCode="General">
                  <c:v>258.01799999999997</c:v>
                </c:pt>
                <c:pt idx="42511" formatCode="General">
                  <c:v>257.34800000000001</c:v>
                </c:pt>
                <c:pt idx="42512" formatCode="General">
                  <c:v>255.87899999999999</c:v>
                </c:pt>
                <c:pt idx="42513" formatCode="General">
                  <c:v>253.54599999999999</c:v>
                </c:pt>
                <c:pt idx="42514" formatCode="General">
                  <c:v>250.42599999999999</c:v>
                </c:pt>
                <c:pt idx="42515" formatCode="General">
                  <c:v>246.63399999999999</c:v>
                </c:pt>
                <c:pt idx="42516" formatCode="General">
                  <c:v>242.292</c:v>
                </c:pt>
                <c:pt idx="42517" formatCode="General">
                  <c:v>237.49</c:v>
                </c:pt>
                <c:pt idx="42518" formatCode="General">
                  <c:v>232.3</c:v>
                </c:pt>
                <c:pt idx="42519" formatCode="General">
                  <c:v>226.80799999999999</c:v>
                </c:pt>
                <c:pt idx="42520" formatCode="General">
                  <c:v>221.08699999999999</c:v>
                </c:pt>
                <c:pt idx="42521" formatCode="General">
                  <c:v>215.18299999999999</c:v>
                </c:pt>
                <c:pt idx="42522" formatCode="General">
                  <c:v>209.173</c:v>
                </c:pt>
                <c:pt idx="42523" formatCode="General">
                  <c:v>203.172</c:v>
                </c:pt>
                <c:pt idx="42524" formatCode="General">
                  <c:v>197.28899999999999</c:v>
                </c:pt>
                <c:pt idx="42525" formatCode="General">
                  <c:v>191.61699999999999</c:v>
                </c:pt>
                <c:pt idx="42526" formatCode="General">
                  <c:v>186.20699999999999</c:v>
                </c:pt>
                <c:pt idx="42527" formatCode="General">
                  <c:v>181.11699999999999</c:v>
                </c:pt>
                <c:pt idx="42528" formatCode="General">
                  <c:v>176.43100000000001</c:v>
                </c:pt>
                <c:pt idx="42529" formatCode="General">
                  <c:v>172.2</c:v>
                </c:pt>
                <c:pt idx="42530" formatCode="General">
                  <c:v>168.435</c:v>
                </c:pt>
                <c:pt idx="42531" formatCode="General">
                  <c:v>165.108</c:v>
                </c:pt>
                <c:pt idx="42532" formatCode="General">
                  <c:v>162.184</c:v>
                </c:pt>
                <c:pt idx="42533" formatCode="General">
                  <c:v>159.67400000000001</c:v>
                </c:pt>
                <c:pt idx="42534" formatCode="General">
                  <c:v>157.58799999999999</c:v>
                </c:pt>
                <c:pt idx="42535" formatCode="General">
                  <c:v>155.90299999999999</c:v>
                </c:pt>
                <c:pt idx="42536" formatCode="General">
                  <c:v>154.57900000000001</c:v>
                </c:pt>
                <c:pt idx="42537" formatCode="General">
                  <c:v>153.559</c:v>
                </c:pt>
                <c:pt idx="42538" formatCode="General">
                  <c:v>152.82400000000001</c:v>
                </c:pt>
                <c:pt idx="42539" formatCode="General">
                  <c:v>152.36000000000001</c:v>
                </c:pt>
                <c:pt idx="42540" formatCode="General">
                  <c:v>152.11000000000001</c:v>
                </c:pt>
                <c:pt idx="42541" formatCode="General">
                  <c:v>152.01900000000001</c:v>
                </c:pt>
                <c:pt idx="42542" formatCode="General">
                  <c:v>152.036</c:v>
                </c:pt>
                <c:pt idx="42543" formatCode="General">
                  <c:v>152.09399999999999</c:v>
                </c:pt>
                <c:pt idx="42544" formatCode="General">
                  <c:v>152.11799999999999</c:v>
                </c:pt>
                <c:pt idx="42545" formatCode="General">
                  <c:v>152.02500000000001</c:v>
                </c:pt>
                <c:pt idx="42546" formatCode="General">
                  <c:v>151.76400000000001</c:v>
                </c:pt>
                <c:pt idx="42547" formatCode="General">
                  <c:v>151.43199999999999</c:v>
                </c:pt>
                <c:pt idx="42548" formatCode="General">
                  <c:v>151.09100000000001</c:v>
                </c:pt>
                <c:pt idx="42549" formatCode="General">
                  <c:v>150.67599999999999</c:v>
                </c:pt>
                <c:pt idx="42550" formatCode="General">
                  <c:v>150.12200000000001</c:v>
                </c:pt>
                <c:pt idx="42551" formatCode="General">
                  <c:v>149.376</c:v>
                </c:pt>
                <c:pt idx="42552" formatCode="General">
                  <c:v>148.411</c:v>
                </c:pt>
                <c:pt idx="42553" formatCode="General">
                  <c:v>147.21799999999999</c:v>
                </c:pt>
                <c:pt idx="42554" formatCode="General">
                  <c:v>145.822</c:v>
                </c:pt>
                <c:pt idx="42555" formatCode="General">
                  <c:v>144.24</c:v>
                </c:pt>
                <c:pt idx="42556" formatCode="General">
                  <c:v>142.46899999999999</c:v>
                </c:pt>
                <c:pt idx="42557" formatCode="General">
                  <c:v>140.518</c:v>
                </c:pt>
                <c:pt idx="42558" formatCode="General">
                  <c:v>138.40600000000001</c:v>
                </c:pt>
                <c:pt idx="42559" formatCode="General">
                  <c:v>136.14699999999999</c:v>
                </c:pt>
                <c:pt idx="42560" formatCode="General">
                  <c:v>133.76</c:v>
                </c:pt>
                <c:pt idx="42561" formatCode="General">
                  <c:v>131.28</c:v>
                </c:pt>
                <c:pt idx="42562" formatCode="General">
                  <c:v>128.72800000000001</c:v>
                </c:pt>
                <c:pt idx="42563" formatCode="General">
                  <c:v>126.105</c:v>
                </c:pt>
                <c:pt idx="42564" formatCode="General">
                  <c:v>123.42700000000001</c:v>
                </c:pt>
                <c:pt idx="42565" formatCode="General">
                  <c:v>120.72</c:v>
                </c:pt>
                <c:pt idx="42566" formatCode="General">
                  <c:v>118.039</c:v>
                </c:pt>
                <c:pt idx="42567" formatCode="General">
                  <c:v>115.434</c:v>
                </c:pt>
                <c:pt idx="42568" formatCode="General">
                  <c:v>112.905</c:v>
                </c:pt>
                <c:pt idx="42569" formatCode="General">
                  <c:v>110.321</c:v>
                </c:pt>
                <c:pt idx="42570" formatCode="General">
                  <c:v>107.416</c:v>
                </c:pt>
                <c:pt idx="42571" formatCode="General">
                  <c:v>104.28</c:v>
                </c:pt>
                <c:pt idx="42572" formatCode="General">
                  <c:v>101.2</c:v>
                </c:pt>
                <c:pt idx="42573" formatCode="General">
                  <c:v>98.447599999999994</c:v>
                </c:pt>
                <c:pt idx="42574" formatCode="General">
                  <c:v>96.183700000000002</c:v>
                </c:pt>
                <c:pt idx="42575" formatCode="General">
                  <c:v>94.256399999999999</c:v>
                </c:pt>
                <c:pt idx="42576" formatCode="General">
                  <c:v>92.525199999999998</c:v>
                </c:pt>
                <c:pt idx="42577" formatCode="General">
                  <c:v>90.923599999999993</c:v>
                </c:pt>
                <c:pt idx="42578" formatCode="General">
                  <c:v>89.421999999999997</c:v>
                </c:pt>
                <c:pt idx="42579" formatCode="General">
                  <c:v>88.012299999999996</c:v>
                </c:pt>
                <c:pt idx="42580" formatCode="General">
                  <c:v>86.684600000000003</c:v>
                </c:pt>
                <c:pt idx="42581" formatCode="General">
                  <c:v>85.425700000000006</c:v>
                </c:pt>
                <c:pt idx="42582" formatCode="General">
                  <c:v>84.213899999999995</c:v>
                </c:pt>
                <c:pt idx="42583" formatCode="General">
                  <c:v>83.013199999999998</c:v>
                </c:pt>
                <c:pt idx="42584" formatCode="General">
                  <c:v>81.783100000000005</c:v>
                </c:pt>
                <c:pt idx="42585" formatCode="General">
                  <c:v>80.499200000000002</c:v>
                </c:pt>
                <c:pt idx="42586" formatCode="General">
                  <c:v>79.142300000000006</c:v>
                </c:pt>
                <c:pt idx="42587" formatCode="General">
                  <c:v>77.682000000000002</c:v>
                </c:pt>
                <c:pt idx="42588" formatCode="General">
                  <c:v>76.080500000000001</c:v>
                </c:pt>
                <c:pt idx="42589" formatCode="General">
                  <c:v>74.296800000000005</c:v>
                </c:pt>
                <c:pt idx="42590" formatCode="General">
                  <c:v>72.308599999999998</c:v>
                </c:pt>
                <c:pt idx="42591" formatCode="General">
                  <c:v>70.116500000000002</c:v>
                </c:pt>
                <c:pt idx="42592" formatCode="General">
                  <c:v>67.759799999999998</c:v>
                </c:pt>
                <c:pt idx="42593" formatCode="General">
                  <c:v>65.287800000000004</c:v>
                </c:pt>
                <c:pt idx="42594" formatCode="General">
                  <c:v>62.719799999999999</c:v>
                </c:pt>
                <c:pt idx="42595" formatCode="General">
                  <c:v>60.073399999999999</c:v>
                </c:pt>
                <c:pt idx="42596" formatCode="General">
                  <c:v>57.3688</c:v>
                </c:pt>
                <c:pt idx="42597" formatCode="General">
                  <c:v>54.615600000000001</c:v>
                </c:pt>
                <c:pt idx="42598" formatCode="General">
                  <c:v>51.816899999999997</c:v>
                </c:pt>
                <c:pt idx="42599" formatCode="General">
                  <c:v>48.967799999999997</c:v>
                </c:pt>
                <c:pt idx="42600" formatCode="General">
                  <c:v>46.060099999999998</c:v>
                </c:pt>
                <c:pt idx="42601" formatCode="General">
                  <c:v>43.085000000000001</c:v>
                </c:pt>
                <c:pt idx="42602" formatCode="General">
                  <c:v>40.049399999999999</c:v>
                </c:pt>
                <c:pt idx="42603" formatCode="General">
                  <c:v>36.991599999999998</c:v>
                </c:pt>
                <c:pt idx="42604" formatCode="General">
                  <c:v>33.954700000000003</c:v>
                </c:pt>
                <c:pt idx="42605" formatCode="General">
                  <c:v>30.964700000000001</c:v>
                </c:pt>
                <c:pt idx="42606" formatCode="General">
                  <c:v>27.979199999999999</c:v>
                </c:pt>
                <c:pt idx="42607" formatCode="General">
                  <c:v>24.9544</c:v>
                </c:pt>
                <c:pt idx="42608" formatCode="General">
                  <c:v>21.900300000000001</c:v>
                </c:pt>
                <c:pt idx="42609" formatCode="General">
                  <c:v>18.849399999999999</c:v>
                </c:pt>
                <c:pt idx="42610" formatCode="General">
                  <c:v>15.851599999999999</c:v>
                </c:pt>
                <c:pt idx="42611" formatCode="General">
                  <c:v>12.914</c:v>
                </c:pt>
                <c:pt idx="42612" formatCode="General">
                  <c:v>10.014900000000001</c:v>
                </c:pt>
                <c:pt idx="42613" formatCode="General">
                  <c:v>7.1160300000000003</c:v>
                </c:pt>
                <c:pt idx="42614" formatCode="General">
                  <c:v>4.1799600000000003</c:v>
                </c:pt>
                <c:pt idx="42615" formatCode="General">
                  <c:v>1.1943699999999999</c:v>
                </c:pt>
                <c:pt idx="42616" formatCode="General">
                  <c:v>-1.8296399999999999</c:v>
                </c:pt>
                <c:pt idx="42617" formatCode="General">
                  <c:v>-4.8602800000000004</c:v>
                </c:pt>
                <c:pt idx="42618" formatCode="General">
                  <c:v>-7.83345</c:v>
                </c:pt>
                <c:pt idx="42619" formatCode="General">
                  <c:v>-10.690200000000001</c:v>
                </c:pt>
                <c:pt idx="42620" formatCode="General">
                  <c:v>-13.4625</c:v>
                </c:pt>
                <c:pt idx="42621" formatCode="General">
                  <c:v>-16.193300000000001</c:v>
                </c:pt>
                <c:pt idx="42622" formatCode="General">
                  <c:v>-18.894300000000001</c:v>
                </c:pt>
                <c:pt idx="42623" formatCode="General">
                  <c:v>-21.537099999999999</c:v>
                </c:pt>
                <c:pt idx="42624" formatCode="General">
                  <c:v>-24.055700000000002</c:v>
                </c:pt>
                <c:pt idx="42625" formatCode="General">
                  <c:v>-26.485299999999999</c:v>
                </c:pt>
                <c:pt idx="42626" formatCode="General">
                  <c:v>-28.913699999999999</c:v>
                </c:pt>
                <c:pt idx="42627" formatCode="General">
                  <c:v>-31.373699999999999</c:v>
                </c:pt>
                <c:pt idx="42628" formatCode="General">
                  <c:v>-33.854500000000002</c:v>
                </c:pt>
                <c:pt idx="42629" formatCode="General">
                  <c:v>-36.305100000000003</c:v>
                </c:pt>
                <c:pt idx="42630" formatCode="General">
                  <c:v>-38.731699999999996</c:v>
                </c:pt>
                <c:pt idx="42631" formatCode="General">
                  <c:v>-41.192999999999998</c:v>
                </c:pt>
                <c:pt idx="42632" formatCode="General">
                  <c:v>-43.684800000000003</c:v>
                </c:pt>
                <c:pt idx="42633" formatCode="General">
                  <c:v>-46.1753</c:v>
                </c:pt>
                <c:pt idx="42634" formatCode="General">
                  <c:v>-48.637300000000003</c:v>
                </c:pt>
                <c:pt idx="42635" formatCode="General">
                  <c:v>-51.062399999999997</c:v>
                </c:pt>
                <c:pt idx="42636" formatCode="General">
                  <c:v>-53.488799999999998</c:v>
                </c:pt>
                <c:pt idx="42637" formatCode="General">
                  <c:v>-55.976199999999999</c:v>
                </c:pt>
                <c:pt idx="42638" formatCode="General">
                  <c:v>-58.572099999999999</c:v>
                </c:pt>
                <c:pt idx="42639" formatCode="General">
                  <c:v>-61.213700000000003</c:v>
                </c:pt>
                <c:pt idx="42640" formatCode="General">
                  <c:v>-63.828800000000001</c:v>
                </c:pt>
                <c:pt idx="42641" formatCode="General">
                  <c:v>-66.445599999999999</c:v>
                </c:pt>
                <c:pt idx="42642" formatCode="General">
                  <c:v>-69.0916</c:v>
                </c:pt>
                <c:pt idx="42643" formatCode="General">
                  <c:v>-71.773099999999999</c:v>
                </c:pt>
                <c:pt idx="42644" formatCode="General">
                  <c:v>-74.4542</c:v>
                </c:pt>
                <c:pt idx="42645" formatCode="General">
                  <c:v>-77.074700000000007</c:v>
                </c:pt>
                <c:pt idx="42646" formatCode="General">
                  <c:v>-79.708299999999994</c:v>
                </c:pt>
                <c:pt idx="42647" formatCode="General">
                  <c:v>-82.458200000000005</c:v>
                </c:pt>
                <c:pt idx="42648" formatCode="General">
                  <c:v>-85.317400000000006</c:v>
                </c:pt>
                <c:pt idx="42649" formatCode="General">
                  <c:v>-88.251199999999997</c:v>
                </c:pt>
                <c:pt idx="42650" formatCode="General">
                  <c:v>-91.2226</c:v>
                </c:pt>
                <c:pt idx="42651" formatCode="General">
                  <c:v>-94.227699999999999</c:v>
                </c:pt>
                <c:pt idx="42652" formatCode="General">
                  <c:v>-97.281099999999995</c:v>
                </c:pt>
                <c:pt idx="42653" formatCode="General">
                  <c:v>-100.348</c:v>
                </c:pt>
                <c:pt idx="42654" formatCode="General">
                  <c:v>-103.389</c:v>
                </c:pt>
                <c:pt idx="42655" formatCode="General">
                  <c:v>-106.40300000000001</c:v>
                </c:pt>
                <c:pt idx="42656" formatCode="General">
                  <c:v>-109.416</c:v>
                </c:pt>
                <c:pt idx="42657" formatCode="General">
                  <c:v>-112.47199999999999</c:v>
                </c:pt>
                <c:pt idx="42658" formatCode="General">
                  <c:v>-115.592</c:v>
                </c:pt>
                <c:pt idx="42659" formatCode="General">
                  <c:v>-118.761</c:v>
                </c:pt>
                <c:pt idx="42660" formatCode="General">
                  <c:v>-121.94199999999999</c:v>
                </c:pt>
                <c:pt idx="42661" formatCode="General">
                  <c:v>-125.122</c:v>
                </c:pt>
                <c:pt idx="42662" formatCode="General">
                  <c:v>-128.34299999999999</c:v>
                </c:pt>
                <c:pt idx="42663" formatCode="General">
                  <c:v>-131.62299999999999</c:v>
                </c:pt>
                <c:pt idx="42664" formatCode="General">
                  <c:v>-134.934</c:v>
                </c:pt>
                <c:pt idx="42665" formatCode="General">
                  <c:v>-138.21</c:v>
                </c:pt>
                <c:pt idx="42666" formatCode="General">
                  <c:v>-141.38399999999999</c:v>
                </c:pt>
                <c:pt idx="42667" formatCode="General">
                  <c:v>-144.45400000000001</c:v>
                </c:pt>
                <c:pt idx="42668" formatCode="General">
                  <c:v>-147.43299999999999</c:v>
                </c:pt>
                <c:pt idx="42669" formatCode="General">
                  <c:v>-150.31399999999999</c:v>
                </c:pt>
                <c:pt idx="42670" formatCode="General">
                  <c:v>-153.09100000000001</c:v>
                </c:pt>
                <c:pt idx="42671" formatCode="General">
                  <c:v>-155.762</c:v>
                </c:pt>
                <c:pt idx="42672" formatCode="General">
                  <c:v>-158.352</c:v>
                </c:pt>
                <c:pt idx="42673" formatCode="General">
                  <c:v>-160.89099999999999</c:v>
                </c:pt>
                <c:pt idx="42674" formatCode="General">
                  <c:v>-163.38800000000001</c:v>
                </c:pt>
                <c:pt idx="42675" formatCode="General">
                  <c:v>-165.85</c:v>
                </c:pt>
                <c:pt idx="42676" formatCode="General">
                  <c:v>-168.28</c:v>
                </c:pt>
                <c:pt idx="42677" formatCode="General">
                  <c:v>-170.66900000000001</c:v>
                </c:pt>
                <c:pt idx="42678" formatCode="General">
                  <c:v>-172.999</c:v>
                </c:pt>
                <c:pt idx="42679" formatCode="General">
                  <c:v>-175.304</c:v>
                </c:pt>
                <c:pt idx="42680" formatCode="General">
                  <c:v>-177.64099999999999</c:v>
                </c:pt>
                <c:pt idx="42681" formatCode="General">
                  <c:v>-180.11600000000001</c:v>
                </c:pt>
                <c:pt idx="42682" formatCode="General">
                  <c:v>-182.76400000000001</c:v>
                </c:pt>
                <c:pt idx="42683" formatCode="General">
                  <c:v>-185.48</c:v>
                </c:pt>
                <c:pt idx="42684" formatCode="General">
                  <c:v>-188.191</c:v>
                </c:pt>
                <c:pt idx="42685" formatCode="General">
                  <c:v>-190.874</c:v>
                </c:pt>
                <c:pt idx="42686" formatCode="General">
                  <c:v>-193.51499999999999</c:v>
                </c:pt>
                <c:pt idx="42687" formatCode="General">
                  <c:v>-196.11199999999999</c:v>
                </c:pt>
                <c:pt idx="42688" formatCode="General">
                  <c:v>-198.70699999999999</c:v>
                </c:pt>
                <c:pt idx="42689" formatCode="General">
                  <c:v>-201.32900000000001</c:v>
                </c:pt>
                <c:pt idx="42690" formatCode="General">
                  <c:v>-203.95400000000001</c:v>
                </c:pt>
                <c:pt idx="42691" formatCode="General">
                  <c:v>-206.54499999999999</c:v>
                </c:pt>
                <c:pt idx="42692" formatCode="General">
                  <c:v>-209.066</c:v>
                </c:pt>
                <c:pt idx="42693" formatCode="General">
                  <c:v>-211.482</c:v>
                </c:pt>
                <c:pt idx="42694" formatCode="General">
                  <c:v>-213.762</c:v>
                </c:pt>
                <c:pt idx="42695" formatCode="General">
                  <c:v>-215.876</c:v>
                </c:pt>
                <c:pt idx="42696" formatCode="General">
                  <c:v>-217.815</c:v>
                </c:pt>
                <c:pt idx="42697" formatCode="General">
                  <c:v>-219.602</c:v>
                </c:pt>
                <c:pt idx="42698" formatCode="General">
                  <c:v>-221.28200000000001</c:v>
                </c:pt>
                <c:pt idx="42699" formatCode="General">
                  <c:v>-222.90199999999999</c:v>
                </c:pt>
                <c:pt idx="42700" formatCode="General">
                  <c:v>-224.37899999999999</c:v>
                </c:pt>
                <c:pt idx="42701" formatCode="General">
                  <c:v>-225.62</c:v>
                </c:pt>
                <c:pt idx="42702" formatCode="General">
                  <c:v>-226.63800000000001</c:v>
                </c:pt>
                <c:pt idx="42703" formatCode="General">
                  <c:v>-227.458</c:v>
                </c:pt>
                <c:pt idx="42704" formatCode="General">
                  <c:v>-228.09700000000001</c:v>
                </c:pt>
                <c:pt idx="42705" formatCode="General">
                  <c:v>-228.536</c:v>
                </c:pt>
                <c:pt idx="42706" formatCode="General">
                  <c:v>-228.74700000000001</c:v>
                </c:pt>
                <c:pt idx="42707" formatCode="General">
                  <c:v>-228.73599999999999</c:v>
                </c:pt>
                <c:pt idx="42708" formatCode="General">
                  <c:v>-228.53200000000001</c:v>
                </c:pt>
                <c:pt idx="42709" formatCode="General">
                  <c:v>-228.19</c:v>
                </c:pt>
                <c:pt idx="42710" formatCode="General">
                  <c:v>-227.75800000000001</c:v>
                </c:pt>
                <c:pt idx="42711" formatCode="General">
                  <c:v>-227.25700000000001</c:v>
                </c:pt>
                <c:pt idx="42712" formatCode="General">
                  <c:v>-226.697</c:v>
                </c:pt>
                <c:pt idx="42713" formatCode="General">
                  <c:v>-226.08199999999999</c:v>
                </c:pt>
                <c:pt idx="42714" formatCode="General">
                  <c:v>-225.387</c:v>
                </c:pt>
                <c:pt idx="42715" formatCode="General">
                  <c:v>-224.63900000000001</c:v>
                </c:pt>
                <c:pt idx="42716" formatCode="General">
                  <c:v>-223.98400000000001</c:v>
                </c:pt>
                <c:pt idx="42717" formatCode="General">
                  <c:v>-223.45099999999999</c:v>
                </c:pt>
                <c:pt idx="42718" formatCode="General">
                  <c:v>-222.95099999999999</c:v>
                </c:pt>
                <c:pt idx="42719" formatCode="General">
                  <c:v>-222.46</c:v>
                </c:pt>
                <c:pt idx="42720" formatCode="General">
                  <c:v>-221.995</c:v>
                </c:pt>
                <c:pt idx="42721" formatCode="General">
                  <c:v>-221.62</c:v>
                </c:pt>
                <c:pt idx="42722" formatCode="General">
                  <c:v>-221.376</c:v>
                </c:pt>
                <c:pt idx="42723" formatCode="General">
                  <c:v>-221.20400000000001</c:v>
                </c:pt>
                <c:pt idx="42724" formatCode="General">
                  <c:v>-221.06299999999999</c:v>
                </c:pt>
                <c:pt idx="42725" formatCode="General">
                  <c:v>-220.95599999999999</c:v>
                </c:pt>
                <c:pt idx="42726" formatCode="General">
                  <c:v>-220.899</c:v>
                </c:pt>
                <c:pt idx="42727" formatCode="General">
                  <c:v>-220.90600000000001</c:v>
                </c:pt>
                <c:pt idx="42728" formatCode="General">
                  <c:v>-220.99600000000001</c:v>
                </c:pt>
                <c:pt idx="42729" formatCode="General">
                  <c:v>-221.14699999999999</c:v>
                </c:pt>
                <c:pt idx="42730" formatCode="General">
                  <c:v>-221.27600000000001</c:v>
                </c:pt>
                <c:pt idx="42731" formatCode="General">
                  <c:v>-221.351</c:v>
                </c:pt>
                <c:pt idx="42732" formatCode="General">
                  <c:v>-221.39599999999999</c:v>
                </c:pt>
                <c:pt idx="42733" formatCode="General">
                  <c:v>-221.38300000000001</c:v>
                </c:pt>
                <c:pt idx="42734" formatCode="General">
                  <c:v>-221.27099999999999</c:v>
                </c:pt>
                <c:pt idx="42735" formatCode="General">
                  <c:v>-221.09200000000001</c:v>
                </c:pt>
                <c:pt idx="42736" formatCode="General">
                  <c:v>-220.85599999999999</c:v>
                </c:pt>
                <c:pt idx="42737" formatCode="General">
                  <c:v>-220.518</c:v>
                </c:pt>
                <c:pt idx="42738" formatCode="General">
                  <c:v>-220.02699999999999</c:v>
                </c:pt>
                <c:pt idx="42739" formatCode="General">
                  <c:v>-219.34399999999999</c:v>
                </c:pt>
                <c:pt idx="42740" formatCode="General">
                  <c:v>-218.512</c:v>
                </c:pt>
                <c:pt idx="42741" formatCode="General">
                  <c:v>-217.57499999999999</c:v>
                </c:pt>
                <c:pt idx="42742" formatCode="General">
                  <c:v>-216.47499999999999</c:v>
                </c:pt>
                <c:pt idx="42743" formatCode="General">
                  <c:v>-215.179</c:v>
                </c:pt>
                <c:pt idx="42744" formatCode="General">
                  <c:v>-213.71700000000001</c:v>
                </c:pt>
                <c:pt idx="42745" formatCode="General">
                  <c:v>-212.11199999999999</c:v>
                </c:pt>
                <c:pt idx="42746" formatCode="General">
                  <c:v>-210.37700000000001</c:v>
                </c:pt>
                <c:pt idx="42747" formatCode="General">
                  <c:v>-208.505</c:v>
                </c:pt>
                <c:pt idx="42748" formatCode="General">
                  <c:v>-206.5</c:v>
                </c:pt>
                <c:pt idx="42749" formatCode="General">
                  <c:v>-204.41800000000001</c:v>
                </c:pt>
                <c:pt idx="42750" formatCode="General">
                  <c:v>-202.316</c:v>
                </c:pt>
                <c:pt idx="42751" formatCode="General">
                  <c:v>-200.24199999999999</c:v>
                </c:pt>
                <c:pt idx="42752" formatCode="General">
                  <c:v>-198.21199999999999</c:v>
                </c:pt>
                <c:pt idx="42753" formatCode="General">
                  <c:v>-196.23</c:v>
                </c:pt>
                <c:pt idx="42754" formatCode="General">
                  <c:v>-194.39</c:v>
                </c:pt>
                <c:pt idx="42755" formatCode="General">
                  <c:v>-192.756</c:v>
                </c:pt>
                <c:pt idx="42756" formatCode="General">
                  <c:v>-191.21899999999999</c:v>
                </c:pt>
                <c:pt idx="42757" formatCode="General">
                  <c:v>-189.73400000000001</c:v>
                </c:pt>
                <c:pt idx="42758" formatCode="General">
                  <c:v>-188.4</c:v>
                </c:pt>
                <c:pt idx="42759" formatCode="General">
                  <c:v>-187.23699999999999</c:v>
                </c:pt>
                <c:pt idx="42760" formatCode="General">
                  <c:v>-186.19300000000001</c:v>
                </c:pt>
                <c:pt idx="42761" formatCode="General">
                  <c:v>-185.19499999999999</c:v>
                </c:pt>
                <c:pt idx="42762" formatCode="General">
                  <c:v>-184.19399999999999</c:v>
                </c:pt>
                <c:pt idx="42763" formatCode="General">
                  <c:v>-183.21700000000001</c:v>
                </c:pt>
                <c:pt idx="42764" formatCode="General">
                  <c:v>-182.26599999999999</c:v>
                </c:pt>
                <c:pt idx="42765" formatCode="General">
                  <c:v>-181.304</c:v>
                </c:pt>
                <c:pt idx="42766" formatCode="General">
                  <c:v>-180.28899999999999</c:v>
                </c:pt>
                <c:pt idx="42767" formatCode="General">
                  <c:v>-179.18700000000001</c:v>
                </c:pt>
                <c:pt idx="42768" formatCode="General">
                  <c:v>-178.02</c:v>
                </c:pt>
                <c:pt idx="42769" formatCode="General">
                  <c:v>-176.815</c:v>
                </c:pt>
                <c:pt idx="42770" formatCode="General">
                  <c:v>-175.559</c:v>
                </c:pt>
                <c:pt idx="42771" formatCode="General">
                  <c:v>-174.256</c:v>
                </c:pt>
                <c:pt idx="42772" formatCode="General">
                  <c:v>-172.92400000000001</c:v>
                </c:pt>
                <c:pt idx="42773" formatCode="General">
                  <c:v>-171.57</c:v>
                </c:pt>
                <c:pt idx="42774" formatCode="General">
                  <c:v>-170.191</c:v>
                </c:pt>
                <c:pt idx="42775" formatCode="General">
                  <c:v>-168.727</c:v>
                </c:pt>
                <c:pt idx="42776" formatCode="General">
                  <c:v>-167.12100000000001</c:v>
                </c:pt>
                <c:pt idx="42777" formatCode="General">
                  <c:v>-165.35499999999999</c:v>
                </c:pt>
                <c:pt idx="42778" formatCode="General">
                  <c:v>-163.43899999999999</c:v>
                </c:pt>
                <c:pt idx="42779" formatCode="General">
                  <c:v>-161.411</c:v>
                </c:pt>
                <c:pt idx="42780" formatCode="General">
                  <c:v>-159.27000000000001</c:v>
                </c:pt>
                <c:pt idx="42781" formatCode="General">
                  <c:v>-156.99299999999999</c:v>
                </c:pt>
                <c:pt idx="42782" formatCode="General">
                  <c:v>-154.57900000000001</c:v>
                </c:pt>
                <c:pt idx="42783" formatCode="General">
                  <c:v>-152.02500000000001</c:v>
                </c:pt>
                <c:pt idx="42784" formatCode="General">
                  <c:v>-149.333</c:v>
                </c:pt>
                <c:pt idx="42785" formatCode="General">
                  <c:v>-146.51499999999999</c:v>
                </c:pt>
                <c:pt idx="42786" formatCode="General">
                  <c:v>-143.589</c:v>
                </c:pt>
                <c:pt idx="42787" formatCode="General">
                  <c:v>-140.547</c:v>
                </c:pt>
                <c:pt idx="42788" formatCode="General">
                  <c:v>-137.38200000000001</c:v>
                </c:pt>
                <c:pt idx="42789" formatCode="General">
                  <c:v>-134.14099999999999</c:v>
                </c:pt>
                <c:pt idx="42790" formatCode="General">
                  <c:v>-130.87200000000001</c:v>
                </c:pt>
                <c:pt idx="42791" formatCode="General">
                  <c:v>-127.601</c:v>
                </c:pt>
                <c:pt idx="42792" formatCode="General">
                  <c:v>-124.355</c:v>
                </c:pt>
                <c:pt idx="42793" formatCode="General">
                  <c:v>-121.15300000000001</c:v>
                </c:pt>
                <c:pt idx="42794" formatCode="General">
                  <c:v>-117.935</c:v>
                </c:pt>
                <c:pt idx="42795" formatCode="General">
                  <c:v>-114.634</c:v>
                </c:pt>
                <c:pt idx="42796" formatCode="General">
                  <c:v>-111.246</c:v>
                </c:pt>
                <c:pt idx="42797" formatCode="General">
                  <c:v>-107.80500000000001</c:v>
                </c:pt>
                <c:pt idx="42798" formatCode="General">
                  <c:v>-104.383</c:v>
                </c:pt>
                <c:pt idx="42799" formatCode="General">
                  <c:v>-101.03</c:v>
                </c:pt>
                <c:pt idx="42800" formatCode="General">
                  <c:v>-97.763300000000001</c:v>
                </c:pt>
                <c:pt idx="42801" formatCode="General">
                  <c:v>-94.557900000000004</c:v>
                </c:pt>
                <c:pt idx="42802" formatCode="General">
                  <c:v>-91.380799999999994</c:v>
                </c:pt>
                <c:pt idx="42803" formatCode="General">
                  <c:v>-88.221999999999994</c:v>
                </c:pt>
                <c:pt idx="42804" formatCode="General">
                  <c:v>-85.098299999999995</c:v>
                </c:pt>
                <c:pt idx="42805" formatCode="General">
                  <c:v>-82.049599999999998</c:v>
                </c:pt>
                <c:pt idx="42806" formatCode="General">
                  <c:v>-79.079099999999997</c:v>
                </c:pt>
                <c:pt idx="42807" formatCode="General">
                  <c:v>-76.171400000000006</c:v>
                </c:pt>
                <c:pt idx="42808" formatCode="General">
                  <c:v>-73.354500000000002</c:v>
                </c:pt>
                <c:pt idx="42809" formatCode="General">
                  <c:v>-70.635599999999997</c:v>
                </c:pt>
                <c:pt idx="42810" formatCode="General">
                  <c:v>-67.936300000000003</c:v>
                </c:pt>
                <c:pt idx="42811" formatCode="General">
                  <c:v>-65.194900000000004</c:v>
                </c:pt>
                <c:pt idx="42812" formatCode="General">
                  <c:v>-62.399799999999999</c:v>
                </c:pt>
                <c:pt idx="42813" formatCode="General">
                  <c:v>-59.551299999999998</c:v>
                </c:pt>
                <c:pt idx="42814" formatCode="General">
                  <c:v>-56.658000000000001</c:v>
                </c:pt>
                <c:pt idx="42815" formatCode="General">
                  <c:v>-53.732900000000001</c:v>
                </c:pt>
                <c:pt idx="42816" formatCode="General">
                  <c:v>-50.771599999999999</c:v>
                </c:pt>
                <c:pt idx="42817" formatCode="General">
                  <c:v>-47.7363</c:v>
                </c:pt>
                <c:pt idx="42818" formatCode="General">
                  <c:v>-44.575600000000001</c:v>
                </c:pt>
                <c:pt idx="42819" formatCode="General">
                  <c:v>-41.242800000000003</c:v>
                </c:pt>
                <c:pt idx="42820" formatCode="General">
                  <c:v>-37.8001</c:v>
                </c:pt>
                <c:pt idx="42821" formatCode="General">
                  <c:v>-34.346800000000002</c:v>
                </c:pt>
                <c:pt idx="42822" formatCode="General">
                  <c:v>-30.906400000000001</c:v>
                </c:pt>
                <c:pt idx="42823" formatCode="General">
                  <c:v>-27.490500000000001</c:v>
                </c:pt>
                <c:pt idx="42824" formatCode="General">
                  <c:v>-24.113499999999998</c:v>
                </c:pt>
                <c:pt idx="42825" formatCode="General">
                  <c:v>-20.8</c:v>
                </c:pt>
                <c:pt idx="42826" formatCode="General">
                  <c:v>-17.5761</c:v>
                </c:pt>
                <c:pt idx="42827" formatCode="General">
                  <c:v>-14.455500000000001</c:v>
                </c:pt>
                <c:pt idx="42828" formatCode="General">
                  <c:v>-11.4321</c:v>
                </c:pt>
                <c:pt idx="42829" formatCode="General">
                  <c:v>-8.4406599999999994</c:v>
                </c:pt>
                <c:pt idx="42830" formatCode="General">
                  <c:v>-5.4536499999999997</c:v>
                </c:pt>
                <c:pt idx="42831" formatCode="General">
                  <c:v>-2.5373199999999998</c:v>
                </c:pt>
                <c:pt idx="42832" formatCode="General">
                  <c:v>0.30014000000000002</c:v>
                </c:pt>
                <c:pt idx="42833" formatCode="General">
                  <c:v>3.1100300000000001</c:v>
                </c:pt>
                <c:pt idx="42834" formatCode="General">
                  <c:v>5.9363999999999999</c:v>
                </c:pt>
                <c:pt idx="42835" formatCode="General">
                  <c:v>8.8054500000000004</c:v>
                </c:pt>
                <c:pt idx="42836" formatCode="General">
                  <c:v>11.680199999999999</c:v>
                </c:pt>
                <c:pt idx="42837" formatCode="General">
                  <c:v>14.527200000000001</c:v>
                </c:pt>
                <c:pt idx="42838" formatCode="General">
                  <c:v>17.357500000000002</c:v>
                </c:pt>
                <c:pt idx="42839" formatCode="General">
                  <c:v>20.200399999999998</c:v>
                </c:pt>
                <c:pt idx="42840" formatCode="General">
                  <c:v>23.0898</c:v>
                </c:pt>
                <c:pt idx="42841" formatCode="General">
                  <c:v>26.0137</c:v>
                </c:pt>
                <c:pt idx="42842" formatCode="General">
                  <c:v>28.949000000000002</c:v>
                </c:pt>
                <c:pt idx="42843" formatCode="General">
                  <c:v>31.890499999999999</c:v>
                </c:pt>
                <c:pt idx="42844" formatCode="General">
                  <c:v>34.815199999999997</c:v>
                </c:pt>
                <c:pt idx="42845" formatCode="General">
                  <c:v>37.679099999999998</c:v>
                </c:pt>
                <c:pt idx="42846" formatCode="General">
                  <c:v>40.5169</c:v>
                </c:pt>
                <c:pt idx="42847" formatCode="General">
                  <c:v>43.417700000000004</c:v>
                </c:pt>
                <c:pt idx="42848" formatCode="General">
                  <c:v>46.3996</c:v>
                </c:pt>
                <c:pt idx="42849" formatCode="General">
                  <c:v>49.450499999999998</c:v>
                </c:pt>
                <c:pt idx="42850" formatCode="General">
                  <c:v>52.566600000000001</c:v>
                </c:pt>
                <c:pt idx="42851" formatCode="General">
                  <c:v>55.7468</c:v>
                </c:pt>
                <c:pt idx="42852" formatCode="General">
                  <c:v>58.994199999999999</c:v>
                </c:pt>
                <c:pt idx="42853" formatCode="General">
                  <c:v>62.302100000000003</c:v>
                </c:pt>
                <c:pt idx="42854" formatCode="General">
                  <c:v>65.658199999999994</c:v>
                </c:pt>
                <c:pt idx="42855" formatCode="General">
                  <c:v>69.061999999999998</c:v>
                </c:pt>
                <c:pt idx="42856" formatCode="General">
                  <c:v>72.512100000000004</c:v>
                </c:pt>
                <c:pt idx="42857" formatCode="General">
                  <c:v>75.993300000000005</c:v>
                </c:pt>
                <c:pt idx="42858" formatCode="General">
                  <c:v>79.471400000000003</c:v>
                </c:pt>
                <c:pt idx="42859" formatCode="General">
                  <c:v>82.905600000000007</c:v>
                </c:pt>
                <c:pt idx="42860" formatCode="General">
                  <c:v>86.261600000000001</c:v>
                </c:pt>
                <c:pt idx="42861" formatCode="General">
                  <c:v>89.511799999999994</c:v>
                </c:pt>
                <c:pt idx="42862" formatCode="General">
                  <c:v>92.6203</c:v>
                </c:pt>
                <c:pt idx="42863" formatCode="General">
                  <c:v>95.561599999999999</c:v>
                </c:pt>
                <c:pt idx="42864" formatCode="General">
                  <c:v>98.343100000000007</c:v>
                </c:pt>
                <c:pt idx="42865" formatCode="General">
                  <c:v>101.015</c:v>
                </c:pt>
                <c:pt idx="42866" formatCode="General">
                  <c:v>103.657</c:v>
                </c:pt>
                <c:pt idx="42867" formatCode="General">
                  <c:v>106.27800000000001</c:v>
                </c:pt>
                <c:pt idx="42868" formatCode="General">
                  <c:v>108.848</c:v>
                </c:pt>
                <c:pt idx="42869" formatCode="General">
                  <c:v>111.37</c:v>
                </c:pt>
                <c:pt idx="42870" formatCode="General">
                  <c:v>113.863</c:v>
                </c:pt>
                <c:pt idx="42871" formatCode="General">
                  <c:v>116.34399999999999</c:v>
                </c:pt>
                <c:pt idx="42872" formatCode="General">
                  <c:v>118.813</c:v>
                </c:pt>
                <c:pt idx="42873" formatCode="General">
                  <c:v>121.256</c:v>
                </c:pt>
                <c:pt idx="42874" formatCode="General">
                  <c:v>123.648</c:v>
                </c:pt>
                <c:pt idx="42875" formatCode="General">
                  <c:v>125.964</c:v>
                </c:pt>
                <c:pt idx="42876" formatCode="General">
                  <c:v>128.179</c:v>
                </c:pt>
                <c:pt idx="42877" formatCode="General">
                  <c:v>130.279</c:v>
                </c:pt>
                <c:pt idx="42878" formatCode="General">
                  <c:v>132.27600000000001</c:v>
                </c:pt>
                <c:pt idx="42879" formatCode="General">
                  <c:v>134.17500000000001</c:v>
                </c:pt>
                <c:pt idx="42880" formatCode="General">
                  <c:v>135.97</c:v>
                </c:pt>
                <c:pt idx="42881" formatCode="General">
                  <c:v>137.66800000000001</c:v>
                </c:pt>
                <c:pt idx="42882" formatCode="General">
                  <c:v>139.26900000000001</c:v>
                </c:pt>
                <c:pt idx="42883" formatCode="General">
                  <c:v>140.74199999999999</c:v>
                </c:pt>
                <c:pt idx="42884" formatCode="General">
                  <c:v>142.07900000000001</c:v>
                </c:pt>
                <c:pt idx="42885" formatCode="General">
                  <c:v>143.31800000000001</c:v>
                </c:pt>
                <c:pt idx="42886" formatCode="General">
                  <c:v>144.529</c:v>
                </c:pt>
                <c:pt idx="42887" formatCode="General">
                  <c:v>145.78800000000001</c:v>
                </c:pt>
                <c:pt idx="42888" formatCode="General">
                  <c:v>147.078</c:v>
                </c:pt>
                <c:pt idx="42889" formatCode="General">
                  <c:v>148.36500000000001</c:v>
                </c:pt>
                <c:pt idx="42890" formatCode="General">
                  <c:v>149.71</c:v>
                </c:pt>
                <c:pt idx="42891" formatCode="General">
                  <c:v>151.173</c:v>
                </c:pt>
                <c:pt idx="42892" formatCode="General">
                  <c:v>152.761</c:v>
                </c:pt>
                <c:pt idx="42893" formatCode="General">
                  <c:v>154.44200000000001</c:v>
                </c:pt>
                <c:pt idx="42894" formatCode="General">
                  <c:v>156.16900000000001</c:v>
                </c:pt>
                <c:pt idx="42895" formatCode="General">
                  <c:v>157.95500000000001</c:v>
                </c:pt>
                <c:pt idx="42896" formatCode="General">
                  <c:v>159.82300000000001</c:v>
                </c:pt>
                <c:pt idx="42897" formatCode="General">
                  <c:v>161.78100000000001</c:v>
                </c:pt>
                <c:pt idx="42898" formatCode="General">
                  <c:v>163.81</c:v>
                </c:pt>
                <c:pt idx="42899" formatCode="General">
                  <c:v>165.857</c:v>
                </c:pt>
                <c:pt idx="42900" formatCode="General">
                  <c:v>167.88800000000001</c:v>
                </c:pt>
                <c:pt idx="42901" formatCode="General">
                  <c:v>169.89</c:v>
                </c:pt>
                <c:pt idx="42902" formatCode="General">
                  <c:v>171.869</c:v>
                </c:pt>
                <c:pt idx="42903" formatCode="General">
                  <c:v>173.83</c:v>
                </c:pt>
                <c:pt idx="42904" formatCode="General">
                  <c:v>175.751</c:v>
                </c:pt>
                <c:pt idx="42905" formatCode="General">
                  <c:v>177.59299999999999</c:v>
                </c:pt>
                <c:pt idx="42906" formatCode="General">
                  <c:v>179.315</c:v>
                </c:pt>
                <c:pt idx="42907" formatCode="General">
                  <c:v>180.893</c:v>
                </c:pt>
                <c:pt idx="42908" formatCode="General">
                  <c:v>182.31899999999999</c:v>
                </c:pt>
                <c:pt idx="42909" formatCode="General">
                  <c:v>183.53299999999999</c:v>
                </c:pt>
                <c:pt idx="42910" formatCode="General">
                  <c:v>184.495</c:v>
                </c:pt>
                <c:pt idx="42911" formatCode="General">
                  <c:v>185.256</c:v>
                </c:pt>
                <c:pt idx="42912" formatCode="General">
                  <c:v>185.881</c:v>
                </c:pt>
                <c:pt idx="42913" formatCode="General">
                  <c:v>186.41800000000001</c:v>
                </c:pt>
                <c:pt idx="42914" formatCode="General">
                  <c:v>186.94399999999999</c:v>
                </c:pt>
                <c:pt idx="42915" formatCode="General">
                  <c:v>187.517</c:v>
                </c:pt>
                <c:pt idx="42916" formatCode="General">
                  <c:v>188.08799999999999</c:v>
                </c:pt>
                <c:pt idx="42917" formatCode="General">
                  <c:v>188.602</c:v>
                </c:pt>
                <c:pt idx="42918" formatCode="General">
                  <c:v>189.04599999999999</c:v>
                </c:pt>
                <c:pt idx="42919" formatCode="General">
                  <c:v>189.43</c:v>
                </c:pt>
                <c:pt idx="42920" formatCode="General">
                  <c:v>189.78399999999999</c:v>
                </c:pt>
                <c:pt idx="42921" formatCode="General">
                  <c:v>190.10900000000001</c:v>
                </c:pt>
                <c:pt idx="42922" formatCode="General">
                  <c:v>190.392</c:v>
                </c:pt>
                <c:pt idx="42923" formatCode="General">
                  <c:v>190.63399999999999</c:v>
                </c:pt>
                <c:pt idx="42924" formatCode="General">
                  <c:v>190.83600000000001</c:v>
                </c:pt>
                <c:pt idx="42925" formatCode="General">
                  <c:v>190.99299999999999</c:v>
                </c:pt>
                <c:pt idx="42926" formatCode="General">
                  <c:v>191.09800000000001</c:v>
                </c:pt>
                <c:pt idx="42927" formatCode="General">
                  <c:v>191.14500000000001</c:v>
                </c:pt>
                <c:pt idx="42928" formatCode="General">
                  <c:v>191.12100000000001</c:v>
                </c:pt>
                <c:pt idx="42929" formatCode="General">
                  <c:v>191.02</c:v>
                </c:pt>
                <c:pt idx="42930" formatCode="General">
                  <c:v>190.85900000000001</c:v>
                </c:pt>
                <c:pt idx="42931" formatCode="General">
                  <c:v>190.67699999999999</c:v>
                </c:pt>
                <c:pt idx="42932" formatCode="General">
                  <c:v>190.53200000000001</c:v>
                </c:pt>
                <c:pt idx="42933" formatCode="General">
                  <c:v>190.40700000000001</c:v>
                </c:pt>
                <c:pt idx="42934" formatCode="General">
                  <c:v>190.221</c:v>
                </c:pt>
                <c:pt idx="42935" formatCode="General">
                  <c:v>189.94900000000001</c:v>
                </c:pt>
                <c:pt idx="42936" formatCode="General">
                  <c:v>189.607</c:v>
                </c:pt>
                <c:pt idx="42937" formatCode="General">
                  <c:v>189.22800000000001</c:v>
                </c:pt>
                <c:pt idx="42938" formatCode="General">
                  <c:v>188.82400000000001</c:v>
                </c:pt>
                <c:pt idx="42939" formatCode="General">
                  <c:v>188.37299999999999</c:v>
                </c:pt>
                <c:pt idx="42940" formatCode="General">
                  <c:v>187.863</c:v>
                </c:pt>
                <c:pt idx="42941" formatCode="General">
                  <c:v>187.29400000000001</c:v>
                </c:pt>
                <c:pt idx="42942" formatCode="General">
                  <c:v>186.68299999999999</c:v>
                </c:pt>
                <c:pt idx="42943" formatCode="General">
                  <c:v>186.05099999999999</c:v>
                </c:pt>
                <c:pt idx="42944" formatCode="General">
                  <c:v>185.40600000000001</c:v>
                </c:pt>
                <c:pt idx="42945" formatCode="General">
                  <c:v>184.745</c:v>
                </c:pt>
                <c:pt idx="42946" formatCode="General">
                  <c:v>184.053</c:v>
                </c:pt>
                <c:pt idx="42947" formatCode="General">
                  <c:v>183.32</c:v>
                </c:pt>
                <c:pt idx="42948" formatCode="General">
                  <c:v>182.54300000000001</c:v>
                </c:pt>
                <c:pt idx="42949" formatCode="General">
                  <c:v>181.709</c:v>
                </c:pt>
                <c:pt idx="42950" formatCode="General">
                  <c:v>180.8</c:v>
                </c:pt>
                <c:pt idx="42951" formatCode="General">
                  <c:v>179.804</c:v>
                </c:pt>
                <c:pt idx="42952" formatCode="General">
                  <c:v>178.71600000000001</c:v>
                </c:pt>
                <c:pt idx="42953" formatCode="General">
                  <c:v>177.55</c:v>
                </c:pt>
                <c:pt idx="42954" formatCode="General">
                  <c:v>176.33199999999999</c:v>
                </c:pt>
                <c:pt idx="42955" formatCode="General">
                  <c:v>175.09</c:v>
                </c:pt>
                <c:pt idx="42956" formatCode="General">
                  <c:v>173.863</c:v>
                </c:pt>
                <c:pt idx="42957" formatCode="General">
                  <c:v>172.679</c:v>
                </c:pt>
                <c:pt idx="42958" formatCode="General">
                  <c:v>171.52500000000001</c:v>
                </c:pt>
                <c:pt idx="42959" formatCode="General">
                  <c:v>170.328</c:v>
                </c:pt>
                <c:pt idx="42960" formatCode="General">
                  <c:v>168.98500000000001</c:v>
                </c:pt>
                <c:pt idx="42961" formatCode="General">
                  <c:v>167.518</c:v>
                </c:pt>
                <c:pt idx="42962" formatCode="General">
                  <c:v>165.99700000000001</c:v>
                </c:pt>
                <c:pt idx="42963" formatCode="General">
                  <c:v>164.483</c:v>
                </c:pt>
                <c:pt idx="42964" formatCode="General">
                  <c:v>163.02199999999999</c:v>
                </c:pt>
                <c:pt idx="42965" formatCode="General">
                  <c:v>161.613</c:v>
                </c:pt>
                <c:pt idx="42966" formatCode="General">
                  <c:v>160.256</c:v>
                </c:pt>
                <c:pt idx="42967" formatCode="General">
                  <c:v>158.95400000000001</c:v>
                </c:pt>
                <c:pt idx="42968" formatCode="General">
                  <c:v>157.69499999999999</c:v>
                </c:pt>
                <c:pt idx="42969" formatCode="General">
                  <c:v>156.46100000000001</c:v>
                </c:pt>
                <c:pt idx="42970" formatCode="General">
                  <c:v>155.22200000000001</c:v>
                </c:pt>
                <c:pt idx="42971" formatCode="General">
                  <c:v>153.97300000000001</c:v>
                </c:pt>
                <c:pt idx="42972" formatCode="General">
                  <c:v>152.744</c:v>
                </c:pt>
                <c:pt idx="42973" formatCode="General">
                  <c:v>151.55699999999999</c:v>
                </c:pt>
                <c:pt idx="42974" formatCode="General">
                  <c:v>150.41399999999999</c:v>
                </c:pt>
                <c:pt idx="42975" formatCode="General">
                  <c:v>149.303</c:v>
                </c:pt>
                <c:pt idx="42976" formatCode="General">
                  <c:v>148.21100000000001</c:v>
                </c:pt>
                <c:pt idx="42977" formatCode="General">
                  <c:v>147.137</c:v>
                </c:pt>
                <c:pt idx="42978" formatCode="General">
                  <c:v>146.08099999999999</c:v>
                </c:pt>
                <c:pt idx="42979" formatCode="General">
                  <c:v>145.029</c:v>
                </c:pt>
                <c:pt idx="42980" formatCode="General">
                  <c:v>143.96600000000001</c:v>
                </c:pt>
                <c:pt idx="42981" formatCode="General">
                  <c:v>142.88</c:v>
                </c:pt>
                <c:pt idx="42982" formatCode="General">
                  <c:v>141.67699999999999</c:v>
                </c:pt>
                <c:pt idx="42983" formatCode="General">
                  <c:v>140.27799999999999</c:v>
                </c:pt>
                <c:pt idx="42984" formatCode="General">
                  <c:v>138.75299999999999</c:v>
                </c:pt>
                <c:pt idx="42985" formatCode="General">
                  <c:v>137.166</c:v>
                </c:pt>
                <c:pt idx="42986" formatCode="General">
                  <c:v>135.53700000000001</c:v>
                </c:pt>
                <c:pt idx="42987" formatCode="General">
                  <c:v>133.88499999999999</c:v>
                </c:pt>
                <c:pt idx="42988" formatCode="General">
                  <c:v>132.22499999999999</c:v>
                </c:pt>
                <c:pt idx="42989" formatCode="General">
                  <c:v>130.52699999999999</c:v>
                </c:pt>
                <c:pt idx="42990" formatCode="General">
                  <c:v>128.75899999999999</c:v>
                </c:pt>
                <c:pt idx="42991" formatCode="General">
                  <c:v>126.93300000000001</c:v>
                </c:pt>
                <c:pt idx="42992" formatCode="General">
                  <c:v>125.047</c:v>
                </c:pt>
                <c:pt idx="42993" formatCode="General">
                  <c:v>123.083</c:v>
                </c:pt>
                <c:pt idx="42994" formatCode="General">
                  <c:v>121.03100000000001</c:v>
                </c:pt>
                <c:pt idx="42995" formatCode="General">
                  <c:v>118.89</c:v>
                </c:pt>
                <c:pt idx="42996" formatCode="General">
                  <c:v>116.67100000000001</c:v>
                </c:pt>
                <c:pt idx="42997" formatCode="General">
                  <c:v>114.39100000000001</c:v>
                </c:pt>
                <c:pt idx="42998" formatCode="General">
                  <c:v>112.071</c:v>
                </c:pt>
                <c:pt idx="42999" formatCode="General">
                  <c:v>109.738</c:v>
                </c:pt>
                <c:pt idx="43000" formatCode="General">
                  <c:v>107.41800000000001</c:v>
                </c:pt>
                <c:pt idx="43001" formatCode="General">
                  <c:v>105.131</c:v>
                </c:pt>
                <c:pt idx="43002" formatCode="General">
                  <c:v>102.886</c:v>
                </c:pt>
                <c:pt idx="43003" formatCode="General">
                  <c:v>100.669</c:v>
                </c:pt>
                <c:pt idx="43004" formatCode="General">
                  <c:v>98.473399999999998</c:v>
                </c:pt>
                <c:pt idx="43005" formatCode="General">
                  <c:v>96.317899999999995</c:v>
                </c:pt>
                <c:pt idx="43006" formatCode="General">
                  <c:v>94.171800000000005</c:v>
                </c:pt>
                <c:pt idx="43007" formatCode="General">
                  <c:v>91.957800000000006</c:v>
                </c:pt>
                <c:pt idx="43008" formatCode="General">
                  <c:v>89.702200000000005</c:v>
                </c:pt>
                <c:pt idx="43009" formatCode="General">
                  <c:v>87.478899999999996</c:v>
                </c:pt>
                <c:pt idx="43010" formatCode="General">
                  <c:v>85.304299999999998</c:v>
                </c:pt>
                <c:pt idx="43011" formatCode="General">
                  <c:v>83.204800000000006</c:v>
                </c:pt>
                <c:pt idx="43012" formatCode="General">
                  <c:v>81.263599999999997</c:v>
                </c:pt>
                <c:pt idx="43013" formatCode="General">
                  <c:v>79.435100000000006</c:v>
                </c:pt>
                <c:pt idx="43014" formatCode="General">
                  <c:v>77.561800000000005</c:v>
                </c:pt>
                <c:pt idx="43015" formatCode="General">
                  <c:v>75.643100000000004</c:v>
                </c:pt>
                <c:pt idx="43016" formatCode="General">
                  <c:v>73.726100000000002</c:v>
                </c:pt>
                <c:pt idx="43017" formatCode="General">
                  <c:v>71.766800000000003</c:v>
                </c:pt>
                <c:pt idx="43018" formatCode="General">
                  <c:v>69.728899999999996</c:v>
                </c:pt>
                <c:pt idx="43019" formatCode="General">
                  <c:v>67.623699999999999</c:v>
                </c:pt>
                <c:pt idx="43020" formatCode="General">
                  <c:v>65.459999999999994</c:v>
                </c:pt>
                <c:pt idx="43021" formatCode="General">
                  <c:v>63.238599999999998</c:v>
                </c:pt>
                <c:pt idx="43022" formatCode="General">
                  <c:v>60.9465</c:v>
                </c:pt>
                <c:pt idx="43023" formatCode="General">
                  <c:v>58.565300000000001</c:v>
                </c:pt>
                <c:pt idx="43024" formatCode="General">
                  <c:v>56.063200000000002</c:v>
                </c:pt>
                <c:pt idx="43025" formatCode="General">
                  <c:v>53.424999999999997</c:v>
                </c:pt>
                <c:pt idx="43026" formatCode="General">
                  <c:v>50.676200000000001</c:v>
                </c:pt>
                <c:pt idx="43027" formatCode="General">
                  <c:v>47.856499999999997</c:v>
                </c:pt>
                <c:pt idx="43028" formatCode="General">
                  <c:v>45.005299999999998</c:v>
                </c:pt>
                <c:pt idx="43029" formatCode="General">
                  <c:v>42.0642</c:v>
                </c:pt>
                <c:pt idx="43030" formatCode="General">
                  <c:v>38.968899999999998</c:v>
                </c:pt>
                <c:pt idx="43031" formatCode="General">
                  <c:v>35.777700000000003</c:v>
                </c:pt>
                <c:pt idx="43032" formatCode="General">
                  <c:v>32.549700000000001</c:v>
                </c:pt>
                <c:pt idx="43033" formatCode="General">
                  <c:v>29.3035</c:v>
                </c:pt>
                <c:pt idx="43034" formatCode="General">
                  <c:v>26.064800000000002</c:v>
                </c:pt>
                <c:pt idx="43035" formatCode="General">
                  <c:v>22.861999999999998</c:v>
                </c:pt>
                <c:pt idx="43036" formatCode="General">
                  <c:v>19.713799999999999</c:v>
                </c:pt>
                <c:pt idx="43037" formatCode="General">
                  <c:v>16.6294</c:v>
                </c:pt>
                <c:pt idx="43038" formatCode="General">
                  <c:v>13.609</c:v>
                </c:pt>
                <c:pt idx="43039" formatCode="General">
                  <c:v>10.659000000000001</c:v>
                </c:pt>
                <c:pt idx="43040" formatCode="General">
                  <c:v>7.7958299999999996</c:v>
                </c:pt>
                <c:pt idx="43041" formatCode="General">
                  <c:v>5.06074</c:v>
                </c:pt>
                <c:pt idx="43042" formatCode="General">
                  <c:v>2.4998</c:v>
                </c:pt>
                <c:pt idx="43043" formatCode="General">
                  <c:v>9.0130399999999999E-2</c:v>
                </c:pt>
                <c:pt idx="43044" formatCode="General">
                  <c:v>-2.2085900000000001</c:v>
                </c:pt>
                <c:pt idx="43045" formatCode="General">
                  <c:v>-4.4064399999999999</c:v>
                </c:pt>
                <c:pt idx="43046" formatCode="General">
                  <c:v>-6.5195800000000004</c:v>
                </c:pt>
                <c:pt idx="43047" formatCode="General">
                  <c:v>-8.56813</c:v>
                </c:pt>
                <c:pt idx="43048" formatCode="General">
                  <c:v>-10.568</c:v>
                </c:pt>
                <c:pt idx="43049" formatCode="General">
                  <c:v>-12.5326</c:v>
                </c:pt>
                <c:pt idx="43050" formatCode="General">
                  <c:v>-14.482699999999999</c:v>
                </c:pt>
                <c:pt idx="43051" formatCode="General">
                  <c:v>-16.436</c:v>
                </c:pt>
                <c:pt idx="43052" formatCode="General">
                  <c:v>-18.3965</c:v>
                </c:pt>
                <c:pt idx="43053" formatCode="General">
                  <c:v>-20.368500000000001</c:v>
                </c:pt>
                <c:pt idx="43054" formatCode="General">
                  <c:v>-22.359400000000001</c:v>
                </c:pt>
                <c:pt idx="43055" formatCode="General">
                  <c:v>-24.375</c:v>
                </c:pt>
                <c:pt idx="43056" formatCode="General">
                  <c:v>-26.420300000000001</c:v>
                </c:pt>
                <c:pt idx="43057" formatCode="General">
                  <c:v>-28.508500000000002</c:v>
                </c:pt>
                <c:pt idx="43058" formatCode="General">
                  <c:v>-30.642800000000001</c:v>
                </c:pt>
                <c:pt idx="43059" formatCode="General">
                  <c:v>-32.801699999999997</c:v>
                </c:pt>
                <c:pt idx="43060" formatCode="General">
                  <c:v>-34.9786</c:v>
                </c:pt>
                <c:pt idx="43061" formatCode="General">
                  <c:v>-37.183700000000002</c:v>
                </c:pt>
                <c:pt idx="43062" formatCode="General">
                  <c:v>-39.435899999999997</c:v>
                </c:pt>
                <c:pt idx="43063" formatCode="General">
                  <c:v>-41.7515</c:v>
                </c:pt>
                <c:pt idx="43064" formatCode="General">
                  <c:v>-44.127200000000002</c:v>
                </c:pt>
                <c:pt idx="43065" formatCode="General">
                  <c:v>-46.551099999999998</c:v>
                </c:pt>
                <c:pt idx="43066" formatCode="General">
                  <c:v>-49.004199999999997</c:v>
                </c:pt>
                <c:pt idx="43067" formatCode="General">
                  <c:v>-51.511400000000002</c:v>
                </c:pt>
                <c:pt idx="43068" formatCode="General">
                  <c:v>-54.138800000000003</c:v>
                </c:pt>
                <c:pt idx="43069" formatCode="General">
                  <c:v>-56.878999999999998</c:v>
                </c:pt>
                <c:pt idx="43070" formatCode="General">
                  <c:v>-59.687399999999997</c:v>
                </c:pt>
                <c:pt idx="43071" formatCode="General">
                  <c:v>-62.5428</c:v>
                </c:pt>
                <c:pt idx="43072" formatCode="General">
                  <c:v>-65.411600000000007</c:v>
                </c:pt>
                <c:pt idx="43073" formatCode="General">
                  <c:v>-68.250500000000002</c:v>
                </c:pt>
                <c:pt idx="43074" formatCode="General">
                  <c:v>-71.034599999999998</c:v>
                </c:pt>
                <c:pt idx="43075" formatCode="General">
                  <c:v>-73.760800000000003</c:v>
                </c:pt>
                <c:pt idx="43076" formatCode="General">
                  <c:v>-76.446700000000007</c:v>
                </c:pt>
                <c:pt idx="43077" formatCode="General">
                  <c:v>-79.112399999999994</c:v>
                </c:pt>
                <c:pt idx="43078" formatCode="General">
                  <c:v>-81.751599999999996</c:v>
                </c:pt>
                <c:pt idx="43079" formatCode="General">
                  <c:v>-84.355599999999995</c:v>
                </c:pt>
                <c:pt idx="43080" formatCode="General">
                  <c:v>-86.92</c:v>
                </c:pt>
                <c:pt idx="43081" formatCode="General">
                  <c:v>-89.431100000000001</c:v>
                </c:pt>
                <c:pt idx="43082" formatCode="General">
                  <c:v>-91.872699999999995</c:v>
                </c:pt>
                <c:pt idx="43083" formatCode="General">
                  <c:v>-94.205600000000004</c:v>
                </c:pt>
                <c:pt idx="43084" formatCode="General">
                  <c:v>-96.379099999999994</c:v>
                </c:pt>
                <c:pt idx="43085" formatCode="General">
                  <c:v>-98.330200000000005</c:v>
                </c:pt>
                <c:pt idx="43086" formatCode="General">
                  <c:v>-100.081</c:v>
                </c:pt>
                <c:pt idx="43087" formatCode="General">
                  <c:v>-101.78700000000001</c:v>
                </c:pt>
                <c:pt idx="43088" formatCode="General">
                  <c:v>-103.536</c:v>
                </c:pt>
                <c:pt idx="43089" formatCode="General">
                  <c:v>-105.331</c:v>
                </c:pt>
                <c:pt idx="43090" formatCode="General">
                  <c:v>-107.17400000000001</c:v>
                </c:pt>
                <c:pt idx="43091" formatCode="General">
                  <c:v>-109.065</c:v>
                </c:pt>
                <c:pt idx="43092" formatCode="General">
                  <c:v>-111.015</c:v>
                </c:pt>
                <c:pt idx="43093" formatCode="General">
                  <c:v>-113.014</c:v>
                </c:pt>
                <c:pt idx="43094" formatCode="General">
                  <c:v>-115.035</c:v>
                </c:pt>
                <c:pt idx="43095" formatCode="General">
                  <c:v>-117.041</c:v>
                </c:pt>
                <c:pt idx="43096" formatCode="General">
                  <c:v>-118.996</c:v>
                </c:pt>
                <c:pt idx="43097" formatCode="General">
                  <c:v>-120.91500000000001</c:v>
                </c:pt>
                <c:pt idx="43098" formatCode="General">
                  <c:v>-122.82599999999999</c:v>
                </c:pt>
                <c:pt idx="43099" formatCode="General">
                  <c:v>-124.76600000000001</c:v>
                </c:pt>
                <c:pt idx="43100" formatCode="General">
                  <c:v>-126.764</c:v>
                </c:pt>
                <c:pt idx="43101" formatCode="General">
                  <c:v>-128.83099999999999</c:v>
                </c:pt>
                <c:pt idx="43102" formatCode="General">
                  <c:v>-130.96700000000001</c:v>
                </c:pt>
                <c:pt idx="43103" formatCode="General">
                  <c:v>-133.16300000000001</c:v>
                </c:pt>
                <c:pt idx="43104" formatCode="General">
                  <c:v>-135.40799999999999</c:v>
                </c:pt>
                <c:pt idx="43105" formatCode="General">
                  <c:v>-137.68700000000001</c:v>
                </c:pt>
                <c:pt idx="43106" formatCode="General">
                  <c:v>-139.97300000000001</c:v>
                </c:pt>
                <c:pt idx="43107" formatCode="General">
                  <c:v>-142.249</c:v>
                </c:pt>
                <c:pt idx="43108" formatCode="General">
                  <c:v>-144.50700000000001</c:v>
                </c:pt>
                <c:pt idx="43109" formatCode="General">
                  <c:v>-146.756</c:v>
                </c:pt>
                <c:pt idx="43110" formatCode="General">
                  <c:v>-149.00299999999999</c:v>
                </c:pt>
                <c:pt idx="43111" formatCode="General">
                  <c:v>-151.25399999999999</c:v>
                </c:pt>
                <c:pt idx="43112" formatCode="General">
                  <c:v>-153.506</c:v>
                </c:pt>
                <c:pt idx="43113" formatCode="General">
                  <c:v>-155.751</c:v>
                </c:pt>
                <c:pt idx="43114" formatCode="General">
                  <c:v>-157.97399999999999</c:v>
                </c:pt>
                <c:pt idx="43115" formatCode="General">
                  <c:v>-160.15799999999999</c:v>
                </c:pt>
                <c:pt idx="43116" formatCode="General">
                  <c:v>-162.31</c:v>
                </c:pt>
                <c:pt idx="43117" formatCode="General">
                  <c:v>-164.43799999999999</c:v>
                </c:pt>
                <c:pt idx="43118" formatCode="General">
                  <c:v>-166.518</c:v>
                </c:pt>
                <c:pt idx="43119" formatCode="General">
                  <c:v>-168.53</c:v>
                </c:pt>
                <c:pt idx="43120" formatCode="General">
                  <c:v>-170.47300000000001</c:v>
                </c:pt>
                <c:pt idx="43121" formatCode="General">
                  <c:v>-172.34100000000001</c:v>
                </c:pt>
                <c:pt idx="43122" formatCode="General">
                  <c:v>-174.12</c:v>
                </c:pt>
                <c:pt idx="43123" formatCode="General">
                  <c:v>-175.84399999999999</c:v>
                </c:pt>
                <c:pt idx="43124" formatCode="General">
                  <c:v>-177.553</c:v>
                </c:pt>
                <c:pt idx="43125" formatCode="General">
                  <c:v>-179.24799999999999</c:v>
                </c:pt>
                <c:pt idx="43126" formatCode="General">
                  <c:v>-180.947</c:v>
                </c:pt>
                <c:pt idx="43127" formatCode="General">
                  <c:v>-182.69900000000001</c:v>
                </c:pt>
                <c:pt idx="43128" formatCode="General">
                  <c:v>-184.54400000000001</c:v>
                </c:pt>
                <c:pt idx="43129" formatCode="General">
                  <c:v>-186.5</c:v>
                </c:pt>
                <c:pt idx="43130" formatCode="General">
                  <c:v>-188.49799999999999</c:v>
                </c:pt>
                <c:pt idx="43131" formatCode="General">
                  <c:v>-190.46100000000001</c:v>
                </c:pt>
                <c:pt idx="43132" formatCode="General">
                  <c:v>-192.40799999999999</c:v>
                </c:pt>
                <c:pt idx="43133" formatCode="General">
                  <c:v>-194.364</c:v>
                </c:pt>
                <c:pt idx="43134" formatCode="General">
                  <c:v>-196.334</c:v>
                </c:pt>
                <c:pt idx="43135" formatCode="General">
                  <c:v>-198.369</c:v>
                </c:pt>
                <c:pt idx="43136" formatCode="General">
                  <c:v>-200.52</c:v>
                </c:pt>
                <c:pt idx="43137" formatCode="General">
                  <c:v>-202.70099999999999</c:v>
                </c:pt>
                <c:pt idx="43138" formatCode="General">
                  <c:v>-204.798</c:v>
                </c:pt>
                <c:pt idx="43139" formatCode="General">
                  <c:v>-206.751</c:v>
                </c:pt>
                <c:pt idx="43140" formatCode="General">
                  <c:v>-208.512</c:v>
                </c:pt>
                <c:pt idx="43141" formatCode="General">
                  <c:v>-210.053</c:v>
                </c:pt>
                <c:pt idx="43142" formatCode="General">
                  <c:v>-211.346</c:v>
                </c:pt>
                <c:pt idx="43143" formatCode="General">
                  <c:v>-212.36500000000001</c:v>
                </c:pt>
                <c:pt idx="43144" formatCode="General">
                  <c:v>-213.09800000000001</c:v>
                </c:pt>
                <c:pt idx="43145" formatCode="General">
                  <c:v>-213.55799999999999</c:v>
                </c:pt>
                <c:pt idx="43146" formatCode="General">
                  <c:v>-213.798</c:v>
                </c:pt>
                <c:pt idx="43147" formatCode="General">
                  <c:v>-213.78899999999999</c:v>
                </c:pt>
                <c:pt idx="43148" formatCode="General">
                  <c:v>-213.43600000000001</c:v>
                </c:pt>
                <c:pt idx="43149" formatCode="General">
                  <c:v>-212.86500000000001</c:v>
                </c:pt>
                <c:pt idx="43150" formatCode="General">
                  <c:v>-212.291</c:v>
                </c:pt>
                <c:pt idx="43151" formatCode="General">
                  <c:v>-211.76</c:v>
                </c:pt>
                <c:pt idx="43152" formatCode="General">
                  <c:v>-211.268</c:v>
                </c:pt>
                <c:pt idx="43153" formatCode="General">
                  <c:v>-210.76900000000001</c:v>
                </c:pt>
                <c:pt idx="43154" formatCode="General">
                  <c:v>-210.23400000000001</c:v>
                </c:pt>
                <c:pt idx="43155" formatCode="General">
                  <c:v>-209.68700000000001</c:v>
                </c:pt>
                <c:pt idx="43156" formatCode="General">
                  <c:v>-209.15799999999999</c:v>
                </c:pt>
                <c:pt idx="43157" formatCode="General">
                  <c:v>-208.68100000000001</c:v>
                </c:pt>
                <c:pt idx="43158" formatCode="General">
                  <c:v>-208.28700000000001</c:v>
                </c:pt>
                <c:pt idx="43159" formatCode="General">
                  <c:v>-207.98099999999999</c:v>
                </c:pt>
                <c:pt idx="43160" formatCode="General">
                  <c:v>-207.72300000000001</c:v>
                </c:pt>
                <c:pt idx="43161" formatCode="General">
                  <c:v>-207.488</c:v>
                </c:pt>
                <c:pt idx="43162" formatCode="General">
                  <c:v>-207.27699999999999</c:v>
                </c:pt>
                <c:pt idx="43163" formatCode="General">
                  <c:v>-207.08699999999999</c:v>
                </c:pt>
                <c:pt idx="43164" formatCode="General">
                  <c:v>-206.90899999999999</c:v>
                </c:pt>
                <c:pt idx="43165" formatCode="General">
                  <c:v>-206.70400000000001</c:v>
                </c:pt>
                <c:pt idx="43166" formatCode="General">
                  <c:v>-206.429</c:v>
                </c:pt>
                <c:pt idx="43167" formatCode="General">
                  <c:v>-206.05199999999999</c:v>
                </c:pt>
                <c:pt idx="43168" formatCode="General">
                  <c:v>-205.577</c:v>
                </c:pt>
                <c:pt idx="43169" formatCode="General">
                  <c:v>-205.03200000000001</c:v>
                </c:pt>
                <c:pt idx="43170" formatCode="General">
                  <c:v>-204.422</c:v>
                </c:pt>
                <c:pt idx="43171" formatCode="General">
                  <c:v>-203.756</c:v>
                </c:pt>
                <c:pt idx="43172" formatCode="General">
                  <c:v>-203.09100000000001</c:v>
                </c:pt>
                <c:pt idx="43173" formatCode="General">
                  <c:v>-202.46</c:v>
                </c:pt>
                <c:pt idx="43174" formatCode="General">
                  <c:v>-201.828</c:v>
                </c:pt>
                <c:pt idx="43175" formatCode="General">
                  <c:v>-201.178</c:v>
                </c:pt>
                <c:pt idx="43176" formatCode="General">
                  <c:v>-200.51</c:v>
                </c:pt>
                <c:pt idx="43177" formatCode="General">
                  <c:v>-199.84399999999999</c:v>
                </c:pt>
                <c:pt idx="43178" formatCode="General">
                  <c:v>-199.18700000000001</c:v>
                </c:pt>
                <c:pt idx="43179" formatCode="General">
                  <c:v>-198.51300000000001</c:v>
                </c:pt>
                <c:pt idx="43180" formatCode="General">
                  <c:v>-197.79599999999999</c:v>
                </c:pt>
                <c:pt idx="43181" formatCode="General">
                  <c:v>-197.029</c:v>
                </c:pt>
                <c:pt idx="43182" formatCode="General">
                  <c:v>-196.209</c:v>
                </c:pt>
                <c:pt idx="43183" formatCode="General">
                  <c:v>-195.34299999999999</c:v>
                </c:pt>
                <c:pt idx="43184" formatCode="General">
                  <c:v>-194.44300000000001</c:v>
                </c:pt>
                <c:pt idx="43185" formatCode="General">
                  <c:v>-193.52699999999999</c:v>
                </c:pt>
                <c:pt idx="43186" formatCode="General">
                  <c:v>-192.625</c:v>
                </c:pt>
                <c:pt idx="43187" formatCode="General">
                  <c:v>-191.75299999999999</c:v>
                </c:pt>
                <c:pt idx="43188" formatCode="General">
                  <c:v>-190.90100000000001</c:v>
                </c:pt>
                <c:pt idx="43189" formatCode="General">
                  <c:v>-190.11799999999999</c:v>
                </c:pt>
                <c:pt idx="43190" formatCode="General">
                  <c:v>-189.476</c:v>
                </c:pt>
                <c:pt idx="43191" formatCode="General">
                  <c:v>-188.91</c:v>
                </c:pt>
                <c:pt idx="43192" formatCode="General">
                  <c:v>-188.327</c:v>
                </c:pt>
                <c:pt idx="43193" formatCode="General">
                  <c:v>-187.69399999999999</c:v>
                </c:pt>
                <c:pt idx="43194" formatCode="General">
                  <c:v>-186.99</c:v>
                </c:pt>
                <c:pt idx="43195" formatCode="General">
                  <c:v>-186.21299999999999</c:v>
                </c:pt>
                <c:pt idx="43196" formatCode="General">
                  <c:v>-185.369</c:v>
                </c:pt>
                <c:pt idx="43197" formatCode="General">
                  <c:v>-184.471</c:v>
                </c:pt>
                <c:pt idx="43198" formatCode="General">
                  <c:v>-183.495</c:v>
                </c:pt>
                <c:pt idx="43199" formatCode="General">
                  <c:v>-182.40899999999999</c:v>
                </c:pt>
                <c:pt idx="43200" formatCode="General">
                  <c:v>-181.196</c:v>
                </c:pt>
                <c:pt idx="43201" formatCode="General">
                  <c:v>-179.80199999999999</c:v>
                </c:pt>
                <c:pt idx="43202" formatCode="General">
                  <c:v>-178.16300000000001</c:v>
                </c:pt>
                <c:pt idx="43203" formatCode="General">
                  <c:v>-176.28700000000001</c:v>
                </c:pt>
                <c:pt idx="43204" formatCode="General">
                  <c:v>-174.214</c:v>
                </c:pt>
                <c:pt idx="43205" formatCode="General">
                  <c:v>-171.965</c:v>
                </c:pt>
                <c:pt idx="43206" formatCode="General">
                  <c:v>-169.578</c:v>
                </c:pt>
                <c:pt idx="43207" formatCode="General">
                  <c:v>-167.12899999999999</c:v>
                </c:pt>
                <c:pt idx="43208" formatCode="General">
                  <c:v>-164.62799999999999</c:v>
                </c:pt>
                <c:pt idx="43209" formatCode="General">
                  <c:v>-162.01300000000001</c:v>
                </c:pt>
                <c:pt idx="43210" formatCode="General">
                  <c:v>-159.267</c:v>
                </c:pt>
                <c:pt idx="43211" formatCode="General">
                  <c:v>-156.40199999999999</c:v>
                </c:pt>
                <c:pt idx="43212" formatCode="General">
                  <c:v>-153.434</c:v>
                </c:pt>
                <c:pt idx="43213" formatCode="General">
                  <c:v>-150.392</c:v>
                </c:pt>
                <c:pt idx="43214" formatCode="General">
                  <c:v>-147.321</c:v>
                </c:pt>
                <c:pt idx="43215" formatCode="General">
                  <c:v>-144.251</c:v>
                </c:pt>
                <c:pt idx="43216" formatCode="General">
                  <c:v>-141.18600000000001</c:v>
                </c:pt>
                <c:pt idx="43217" formatCode="General">
                  <c:v>-138.13800000000001</c:v>
                </c:pt>
                <c:pt idx="43218" formatCode="General">
                  <c:v>-135.11799999999999</c:v>
                </c:pt>
                <c:pt idx="43219" formatCode="General">
                  <c:v>-132.142</c:v>
                </c:pt>
                <c:pt idx="43220" formatCode="General">
                  <c:v>-129.214</c:v>
                </c:pt>
                <c:pt idx="43221" formatCode="General">
                  <c:v>-126.31399999999999</c:v>
                </c:pt>
                <c:pt idx="43222" formatCode="General">
                  <c:v>-123.44499999999999</c:v>
                </c:pt>
                <c:pt idx="43223" formatCode="General">
                  <c:v>-120.636</c:v>
                </c:pt>
                <c:pt idx="43224" formatCode="General">
                  <c:v>-117.929</c:v>
                </c:pt>
                <c:pt idx="43225" formatCode="General">
                  <c:v>-115.35299999999999</c:v>
                </c:pt>
                <c:pt idx="43226" formatCode="General">
                  <c:v>-112.90600000000001</c:v>
                </c:pt>
                <c:pt idx="43227" formatCode="General">
                  <c:v>-110.565</c:v>
                </c:pt>
                <c:pt idx="43228" formatCode="General">
                  <c:v>-108.289</c:v>
                </c:pt>
                <c:pt idx="43229" formatCode="General">
                  <c:v>-106.102</c:v>
                </c:pt>
                <c:pt idx="43230" formatCode="General">
                  <c:v>-104.071</c:v>
                </c:pt>
                <c:pt idx="43231" formatCode="General">
                  <c:v>-102.119</c:v>
                </c:pt>
                <c:pt idx="43232" formatCode="General">
                  <c:v>-100.14700000000001</c:v>
                </c:pt>
                <c:pt idx="43233" formatCode="General">
                  <c:v>-98.197699999999998</c:v>
                </c:pt>
                <c:pt idx="43234" formatCode="General">
                  <c:v>-96.291499999999999</c:v>
                </c:pt>
                <c:pt idx="43235" formatCode="General">
                  <c:v>-94.383600000000001</c:v>
                </c:pt>
                <c:pt idx="43236" formatCode="General">
                  <c:v>-92.453500000000005</c:v>
                </c:pt>
                <c:pt idx="43237" formatCode="General">
                  <c:v>-90.495599999999996</c:v>
                </c:pt>
                <c:pt idx="43238" formatCode="General">
                  <c:v>-88.476100000000002</c:v>
                </c:pt>
                <c:pt idx="43239" formatCode="General">
                  <c:v>-86.360500000000002</c:v>
                </c:pt>
                <c:pt idx="43240" formatCode="General">
                  <c:v>-84.137799999999999</c:v>
                </c:pt>
                <c:pt idx="43241" formatCode="General">
                  <c:v>-81.793499999999995</c:v>
                </c:pt>
                <c:pt idx="43242" formatCode="General">
                  <c:v>-79.309299999999993</c:v>
                </c:pt>
                <c:pt idx="43243" formatCode="General">
                  <c:v>-76.695599999999999</c:v>
                </c:pt>
                <c:pt idx="43244" formatCode="General">
                  <c:v>-73.979799999999997</c:v>
                </c:pt>
                <c:pt idx="43245" formatCode="General">
                  <c:v>-71.179199999999994</c:v>
                </c:pt>
                <c:pt idx="43246" formatCode="General">
                  <c:v>-68.302999999999997</c:v>
                </c:pt>
                <c:pt idx="43247" formatCode="General">
                  <c:v>-65.3506</c:v>
                </c:pt>
                <c:pt idx="43248" formatCode="General">
                  <c:v>-62.330599999999997</c:v>
                </c:pt>
                <c:pt idx="43249" formatCode="General">
                  <c:v>-59.261600000000001</c:v>
                </c:pt>
                <c:pt idx="43250" formatCode="General">
                  <c:v>-56.1511</c:v>
                </c:pt>
                <c:pt idx="43251" formatCode="General">
                  <c:v>-52.9998</c:v>
                </c:pt>
                <c:pt idx="43252" formatCode="General">
                  <c:v>-49.793799999999997</c:v>
                </c:pt>
                <c:pt idx="43253" formatCode="General">
                  <c:v>-46.521000000000001</c:v>
                </c:pt>
                <c:pt idx="43254" formatCode="General">
                  <c:v>-43.188600000000001</c:v>
                </c:pt>
                <c:pt idx="43255" formatCode="General">
                  <c:v>-39.817500000000003</c:v>
                </c:pt>
                <c:pt idx="43256" formatCode="General">
                  <c:v>-36.439900000000002</c:v>
                </c:pt>
                <c:pt idx="43257" formatCode="General">
                  <c:v>-33.076700000000002</c:v>
                </c:pt>
                <c:pt idx="43258" formatCode="General">
                  <c:v>-29.728000000000002</c:v>
                </c:pt>
                <c:pt idx="43259" formatCode="General">
                  <c:v>-26.347000000000001</c:v>
                </c:pt>
                <c:pt idx="43260" formatCode="General">
                  <c:v>-22.910900000000002</c:v>
                </c:pt>
                <c:pt idx="43261" formatCode="General">
                  <c:v>-19.467700000000001</c:v>
                </c:pt>
                <c:pt idx="43262" formatCode="General">
                  <c:v>-16.041699999999999</c:v>
                </c:pt>
                <c:pt idx="43263" formatCode="General">
                  <c:v>-12.6251</c:v>
                </c:pt>
                <c:pt idx="43264" formatCode="General">
                  <c:v>-9.2073300000000007</c:v>
                </c:pt>
                <c:pt idx="43265" formatCode="General">
                  <c:v>-5.7798299999999996</c:v>
                </c:pt>
                <c:pt idx="43266" formatCode="General">
                  <c:v>-2.3464</c:v>
                </c:pt>
                <c:pt idx="43267" formatCode="General">
                  <c:v>1.08266</c:v>
                </c:pt>
                <c:pt idx="43268" formatCode="General">
                  <c:v>4.49458</c:v>
                </c:pt>
                <c:pt idx="43269" formatCode="General">
                  <c:v>7.8776700000000002</c:v>
                </c:pt>
                <c:pt idx="43270" formatCode="General">
                  <c:v>11.224</c:v>
                </c:pt>
                <c:pt idx="43271" formatCode="General">
                  <c:v>14.5299</c:v>
                </c:pt>
                <c:pt idx="43272" formatCode="General">
                  <c:v>17.7944</c:v>
                </c:pt>
                <c:pt idx="43273" formatCode="General">
                  <c:v>21.018599999999999</c:v>
                </c:pt>
                <c:pt idx="43274" formatCode="General">
                  <c:v>24.200299999999999</c:v>
                </c:pt>
                <c:pt idx="43275" formatCode="General">
                  <c:v>27.3308</c:v>
                </c:pt>
                <c:pt idx="43276" formatCode="General">
                  <c:v>30.401499999999999</c:v>
                </c:pt>
                <c:pt idx="43277" formatCode="General">
                  <c:v>33.407899999999998</c:v>
                </c:pt>
                <c:pt idx="43278" formatCode="General">
                  <c:v>36.349899999999998</c:v>
                </c:pt>
                <c:pt idx="43279" formatCode="General">
                  <c:v>39.2301</c:v>
                </c:pt>
                <c:pt idx="43280" formatCode="General">
                  <c:v>42.051499999999997</c:v>
                </c:pt>
                <c:pt idx="43281" formatCode="General">
                  <c:v>44.822099999999999</c:v>
                </c:pt>
                <c:pt idx="43282" formatCode="General">
                  <c:v>47.554099999999998</c:v>
                </c:pt>
                <c:pt idx="43283" formatCode="General">
                  <c:v>50.271500000000003</c:v>
                </c:pt>
                <c:pt idx="43284" formatCode="General">
                  <c:v>53.000700000000002</c:v>
                </c:pt>
                <c:pt idx="43285" formatCode="General">
                  <c:v>55.679200000000002</c:v>
                </c:pt>
                <c:pt idx="43286" formatCode="General">
                  <c:v>58.235500000000002</c:v>
                </c:pt>
                <c:pt idx="43287" formatCode="General">
                  <c:v>60.6751</c:v>
                </c:pt>
                <c:pt idx="43288" formatCode="General">
                  <c:v>63.034399999999998</c:v>
                </c:pt>
                <c:pt idx="43289" formatCode="General">
                  <c:v>65.383200000000002</c:v>
                </c:pt>
                <c:pt idx="43290" formatCode="General">
                  <c:v>67.759100000000004</c:v>
                </c:pt>
                <c:pt idx="43291" formatCode="General">
                  <c:v>70.164299999999997</c:v>
                </c:pt>
                <c:pt idx="43292" formatCode="General">
                  <c:v>72.612700000000004</c:v>
                </c:pt>
                <c:pt idx="43293" formatCode="General">
                  <c:v>75.118600000000001</c:v>
                </c:pt>
                <c:pt idx="43294" formatCode="General">
                  <c:v>77.691800000000001</c:v>
                </c:pt>
                <c:pt idx="43295" formatCode="General">
                  <c:v>80.3386</c:v>
                </c:pt>
                <c:pt idx="43296" formatCode="General">
                  <c:v>83.060500000000005</c:v>
                </c:pt>
                <c:pt idx="43297" formatCode="General">
                  <c:v>85.844800000000006</c:v>
                </c:pt>
                <c:pt idx="43298" formatCode="General">
                  <c:v>88.6721</c:v>
                </c:pt>
                <c:pt idx="43299" formatCode="General">
                  <c:v>91.515799999999999</c:v>
                </c:pt>
                <c:pt idx="43300" formatCode="General">
                  <c:v>94.357299999999995</c:v>
                </c:pt>
                <c:pt idx="43301" formatCode="General">
                  <c:v>97.203199999999995</c:v>
                </c:pt>
                <c:pt idx="43302" formatCode="General">
                  <c:v>100.05200000000001</c:v>
                </c:pt>
                <c:pt idx="43303" formatCode="General">
                  <c:v>102.895</c:v>
                </c:pt>
                <c:pt idx="43304" formatCode="General">
                  <c:v>105.7</c:v>
                </c:pt>
                <c:pt idx="43305" formatCode="General">
                  <c:v>108.441</c:v>
                </c:pt>
                <c:pt idx="43306" formatCode="General">
                  <c:v>111.116</c:v>
                </c:pt>
                <c:pt idx="43307" formatCode="General">
                  <c:v>113.72799999999999</c:v>
                </c:pt>
                <c:pt idx="43308" formatCode="General">
                  <c:v>116.26600000000001</c:v>
                </c:pt>
                <c:pt idx="43309" formatCode="General">
                  <c:v>118.71899999999999</c:v>
                </c:pt>
                <c:pt idx="43310" formatCode="General">
                  <c:v>121.081</c:v>
                </c:pt>
                <c:pt idx="43311" formatCode="General">
                  <c:v>123.369</c:v>
                </c:pt>
                <c:pt idx="43312" formatCode="General">
                  <c:v>125.586</c:v>
                </c:pt>
                <c:pt idx="43313" formatCode="General">
                  <c:v>127.652</c:v>
                </c:pt>
                <c:pt idx="43314" formatCode="General">
                  <c:v>129.52099999999999</c:v>
                </c:pt>
                <c:pt idx="43315" formatCode="General">
                  <c:v>131.24199999999999</c:v>
                </c:pt>
                <c:pt idx="43316" formatCode="General">
                  <c:v>132.87100000000001</c:v>
                </c:pt>
                <c:pt idx="43317" formatCode="General">
                  <c:v>134.44999999999999</c:v>
                </c:pt>
                <c:pt idx="43318" formatCode="General">
                  <c:v>135.99100000000001</c:v>
                </c:pt>
                <c:pt idx="43319" formatCode="General">
                  <c:v>137.494</c:v>
                </c:pt>
                <c:pt idx="43320" formatCode="General">
                  <c:v>138.96799999999999</c:v>
                </c:pt>
                <c:pt idx="43321" formatCode="General">
                  <c:v>140.42099999999999</c:v>
                </c:pt>
                <c:pt idx="43322" formatCode="General">
                  <c:v>141.86699999999999</c:v>
                </c:pt>
                <c:pt idx="43323" formatCode="General">
                  <c:v>143.32900000000001</c:v>
                </c:pt>
                <c:pt idx="43324" formatCode="General">
                  <c:v>144.83600000000001</c:v>
                </c:pt>
                <c:pt idx="43325" formatCode="General">
                  <c:v>146.4</c:v>
                </c:pt>
                <c:pt idx="43326" formatCode="General">
                  <c:v>148.02799999999999</c:v>
                </c:pt>
                <c:pt idx="43327" formatCode="General">
                  <c:v>149.71199999999999</c:v>
                </c:pt>
                <c:pt idx="43328" formatCode="General">
                  <c:v>151.44999999999999</c:v>
                </c:pt>
                <c:pt idx="43329" formatCode="General">
                  <c:v>153.24600000000001</c:v>
                </c:pt>
                <c:pt idx="43330" formatCode="General">
                  <c:v>155.101</c:v>
                </c:pt>
                <c:pt idx="43331" formatCode="General">
                  <c:v>157.011</c:v>
                </c:pt>
                <c:pt idx="43332" formatCode="General">
                  <c:v>158.98500000000001</c:v>
                </c:pt>
                <c:pt idx="43333" formatCode="General">
                  <c:v>161.02699999999999</c:v>
                </c:pt>
                <c:pt idx="43334" formatCode="General">
                  <c:v>163.107</c:v>
                </c:pt>
                <c:pt idx="43335" formatCode="General">
                  <c:v>165.18899999999999</c:v>
                </c:pt>
                <c:pt idx="43336" formatCode="General">
                  <c:v>167.24299999999999</c:v>
                </c:pt>
                <c:pt idx="43337" formatCode="General">
                  <c:v>169.24299999999999</c:v>
                </c:pt>
                <c:pt idx="43338" formatCode="General">
                  <c:v>171.167</c:v>
                </c:pt>
                <c:pt idx="43339" formatCode="General">
                  <c:v>172.90299999999999</c:v>
                </c:pt>
                <c:pt idx="43340" formatCode="General">
                  <c:v>174.369</c:v>
                </c:pt>
                <c:pt idx="43341" formatCode="General">
                  <c:v>175.66399999999999</c:v>
                </c:pt>
                <c:pt idx="43342" formatCode="General">
                  <c:v>176.85599999999999</c:v>
                </c:pt>
                <c:pt idx="43343" formatCode="General">
                  <c:v>177.929</c:v>
                </c:pt>
                <c:pt idx="43344" formatCode="General">
                  <c:v>178.886</c:v>
                </c:pt>
                <c:pt idx="43345" formatCode="General">
                  <c:v>179.75200000000001</c:v>
                </c:pt>
                <c:pt idx="43346" formatCode="General">
                  <c:v>180.57499999999999</c:v>
                </c:pt>
                <c:pt idx="43347" formatCode="General">
                  <c:v>181.392</c:v>
                </c:pt>
                <c:pt idx="43348" formatCode="General">
                  <c:v>182.196</c:v>
                </c:pt>
                <c:pt idx="43349" formatCode="General">
                  <c:v>182.982</c:v>
                </c:pt>
                <c:pt idx="43350" formatCode="General">
                  <c:v>183.749</c:v>
                </c:pt>
                <c:pt idx="43351" formatCode="General">
                  <c:v>184.49100000000001</c:v>
                </c:pt>
                <c:pt idx="43352" formatCode="General">
                  <c:v>185.202</c:v>
                </c:pt>
                <c:pt idx="43353" formatCode="General">
                  <c:v>185.86799999999999</c:v>
                </c:pt>
                <c:pt idx="43354" formatCode="General">
                  <c:v>186.49</c:v>
                </c:pt>
                <c:pt idx="43355" formatCode="General">
                  <c:v>187.11</c:v>
                </c:pt>
                <c:pt idx="43356" formatCode="General">
                  <c:v>187.75700000000001</c:v>
                </c:pt>
                <c:pt idx="43357" formatCode="General">
                  <c:v>188.43600000000001</c:v>
                </c:pt>
                <c:pt idx="43358" formatCode="General">
                  <c:v>189.15799999999999</c:v>
                </c:pt>
                <c:pt idx="43359" formatCode="General">
                  <c:v>189.93299999999999</c:v>
                </c:pt>
                <c:pt idx="43360" formatCode="General">
                  <c:v>190.77</c:v>
                </c:pt>
                <c:pt idx="43361" formatCode="General">
                  <c:v>191.672</c:v>
                </c:pt>
                <c:pt idx="43362" formatCode="General">
                  <c:v>192.63800000000001</c:v>
                </c:pt>
                <c:pt idx="43363" formatCode="General">
                  <c:v>193.64099999999999</c:v>
                </c:pt>
                <c:pt idx="43364" formatCode="General">
                  <c:v>194.63499999999999</c:v>
                </c:pt>
                <c:pt idx="43365" formatCode="General">
                  <c:v>195.51499999999999</c:v>
                </c:pt>
                <c:pt idx="43366" formatCode="General">
                  <c:v>196.196</c:v>
                </c:pt>
                <c:pt idx="43367" formatCode="General">
                  <c:v>196.751</c:v>
                </c:pt>
                <c:pt idx="43368" formatCode="General">
                  <c:v>197.23</c:v>
                </c:pt>
                <c:pt idx="43369" formatCode="General">
                  <c:v>197.602</c:v>
                </c:pt>
                <c:pt idx="43370" formatCode="General">
                  <c:v>197.85300000000001</c:v>
                </c:pt>
                <c:pt idx="43371" formatCode="General">
                  <c:v>197.98699999999999</c:v>
                </c:pt>
                <c:pt idx="43372" formatCode="General">
                  <c:v>198.012</c:v>
                </c:pt>
                <c:pt idx="43373" formatCode="General">
                  <c:v>197.93600000000001</c:v>
                </c:pt>
                <c:pt idx="43374" formatCode="General">
                  <c:v>197.75700000000001</c:v>
                </c:pt>
                <c:pt idx="43375" formatCode="General">
                  <c:v>197.47200000000001</c:v>
                </c:pt>
                <c:pt idx="43376" formatCode="General">
                  <c:v>197.08799999999999</c:v>
                </c:pt>
                <c:pt idx="43377" formatCode="General">
                  <c:v>196.60900000000001</c:v>
                </c:pt>
                <c:pt idx="43378" formatCode="General">
                  <c:v>196.047</c:v>
                </c:pt>
                <c:pt idx="43379" formatCode="General">
                  <c:v>195.441</c:v>
                </c:pt>
                <c:pt idx="43380" formatCode="General">
                  <c:v>194.82900000000001</c:v>
                </c:pt>
                <c:pt idx="43381" formatCode="General">
                  <c:v>194.20099999999999</c:v>
                </c:pt>
                <c:pt idx="43382" formatCode="General">
                  <c:v>193.542</c:v>
                </c:pt>
                <c:pt idx="43383" formatCode="General">
                  <c:v>192.84399999999999</c:v>
                </c:pt>
                <c:pt idx="43384" formatCode="General">
                  <c:v>192.10599999999999</c:v>
                </c:pt>
                <c:pt idx="43385" formatCode="General">
                  <c:v>191.33</c:v>
                </c:pt>
                <c:pt idx="43386" formatCode="General">
                  <c:v>190.52099999999999</c:v>
                </c:pt>
                <c:pt idx="43387" formatCode="General">
                  <c:v>189.68700000000001</c:v>
                </c:pt>
                <c:pt idx="43388" formatCode="General">
                  <c:v>188.845</c:v>
                </c:pt>
                <c:pt idx="43389" formatCode="General">
                  <c:v>187.99700000000001</c:v>
                </c:pt>
                <c:pt idx="43390" formatCode="General">
                  <c:v>187.12700000000001</c:v>
                </c:pt>
                <c:pt idx="43391" formatCode="General">
                  <c:v>186.185</c:v>
                </c:pt>
                <c:pt idx="43392" formatCode="General">
                  <c:v>185.131</c:v>
                </c:pt>
                <c:pt idx="43393" formatCode="General">
                  <c:v>184.042</c:v>
                </c:pt>
                <c:pt idx="43394" formatCode="General">
                  <c:v>182.99700000000001</c:v>
                </c:pt>
                <c:pt idx="43395" formatCode="General">
                  <c:v>181.982</c:v>
                </c:pt>
                <c:pt idx="43396" formatCode="General">
                  <c:v>180.982</c:v>
                </c:pt>
                <c:pt idx="43397" formatCode="General">
                  <c:v>179.98400000000001</c:v>
                </c:pt>
                <c:pt idx="43398" formatCode="General">
                  <c:v>178.98099999999999</c:v>
                </c:pt>
                <c:pt idx="43399" formatCode="General">
                  <c:v>177.971</c:v>
                </c:pt>
                <c:pt idx="43400" formatCode="General">
                  <c:v>176.959</c:v>
                </c:pt>
                <c:pt idx="43401" formatCode="General">
                  <c:v>175.94399999999999</c:v>
                </c:pt>
                <c:pt idx="43402" formatCode="General">
                  <c:v>174.904</c:v>
                </c:pt>
                <c:pt idx="43403" formatCode="General">
                  <c:v>173.82400000000001</c:v>
                </c:pt>
                <c:pt idx="43404" formatCode="General">
                  <c:v>172.69300000000001</c:v>
                </c:pt>
                <c:pt idx="43405" formatCode="General">
                  <c:v>171.52</c:v>
                </c:pt>
                <c:pt idx="43406" formatCode="General">
                  <c:v>170.32</c:v>
                </c:pt>
                <c:pt idx="43407" formatCode="General">
                  <c:v>169.1</c:v>
                </c:pt>
                <c:pt idx="43408" formatCode="General">
                  <c:v>167.86500000000001</c:v>
                </c:pt>
                <c:pt idx="43409" formatCode="General">
                  <c:v>166.61600000000001</c:v>
                </c:pt>
                <c:pt idx="43410" formatCode="General">
                  <c:v>165.35499999999999</c:v>
                </c:pt>
                <c:pt idx="43411" formatCode="General">
                  <c:v>164.08799999999999</c:v>
                </c:pt>
                <c:pt idx="43412" formatCode="General">
                  <c:v>162.81700000000001</c:v>
                </c:pt>
                <c:pt idx="43413" formatCode="General">
                  <c:v>161.54400000000001</c:v>
                </c:pt>
                <c:pt idx="43414" formatCode="General">
                  <c:v>160.26499999999999</c:v>
                </c:pt>
                <c:pt idx="43415" formatCode="General">
                  <c:v>158.97200000000001</c:v>
                </c:pt>
                <c:pt idx="43416" formatCode="General">
                  <c:v>157.64500000000001</c:v>
                </c:pt>
                <c:pt idx="43417" formatCode="General">
                  <c:v>156.25200000000001</c:v>
                </c:pt>
                <c:pt idx="43418" formatCode="General">
                  <c:v>154.76</c:v>
                </c:pt>
                <c:pt idx="43419" formatCode="General">
                  <c:v>153.1</c:v>
                </c:pt>
                <c:pt idx="43420" formatCode="General">
                  <c:v>151.22300000000001</c:v>
                </c:pt>
                <c:pt idx="43421" formatCode="General">
                  <c:v>149.19399999999999</c:v>
                </c:pt>
                <c:pt idx="43422" formatCode="General">
                  <c:v>147.09299999999999</c:v>
                </c:pt>
                <c:pt idx="43423" formatCode="General">
                  <c:v>144.94499999999999</c:v>
                </c:pt>
                <c:pt idx="43424" formatCode="General">
                  <c:v>142.762</c:v>
                </c:pt>
                <c:pt idx="43425" formatCode="General">
                  <c:v>140.547</c:v>
                </c:pt>
                <c:pt idx="43426" formatCode="General">
                  <c:v>138.316</c:v>
                </c:pt>
                <c:pt idx="43427" formatCode="General">
                  <c:v>136.08500000000001</c:v>
                </c:pt>
                <c:pt idx="43428" formatCode="General">
                  <c:v>133.864</c:v>
                </c:pt>
                <c:pt idx="43429" formatCode="General">
                  <c:v>131.66900000000001</c:v>
                </c:pt>
                <c:pt idx="43430" formatCode="General">
                  <c:v>129.53299999999999</c:v>
                </c:pt>
                <c:pt idx="43431" formatCode="General">
                  <c:v>127.485</c:v>
                </c:pt>
                <c:pt idx="43432" formatCode="General">
                  <c:v>125.54900000000001</c:v>
                </c:pt>
                <c:pt idx="43433" formatCode="General">
                  <c:v>123.74</c:v>
                </c:pt>
                <c:pt idx="43434" formatCode="General">
                  <c:v>122.062</c:v>
                </c:pt>
                <c:pt idx="43435" formatCode="General">
                  <c:v>120.503</c:v>
                </c:pt>
                <c:pt idx="43436" formatCode="General">
                  <c:v>119.041</c:v>
                </c:pt>
                <c:pt idx="43437" formatCode="General">
                  <c:v>117.64100000000001</c:v>
                </c:pt>
                <c:pt idx="43438" formatCode="General">
                  <c:v>116.25700000000001</c:v>
                </c:pt>
                <c:pt idx="43439" formatCode="General">
                  <c:v>114.84</c:v>
                </c:pt>
                <c:pt idx="43440" formatCode="General">
                  <c:v>113.36799999999999</c:v>
                </c:pt>
                <c:pt idx="43441" formatCode="General">
                  <c:v>111.824</c:v>
                </c:pt>
                <c:pt idx="43442" formatCode="General">
                  <c:v>110.197</c:v>
                </c:pt>
                <c:pt idx="43443" formatCode="General">
                  <c:v>108.47799999999999</c:v>
                </c:pt>
                <c:pt idx="43444" formatCode="General">
                  <c:v>106.663</c:v>
                </c:pt>
                <c:pt idx="43445" formatCode="General">
                  <c:v>104.765</c:v>
                </c:pt>
                <c:pt idx="43446" formatCode="General">
                  <c:v>102.80200000000001</c:v>
                </c:pt>
                <c:pt idx="43447" formatCode="General">
                  <c:v>100.768</c:v>
                </c:pt>
                <c:pt idx="43448" formatCode="General">
                  <c:v>98.623900000000006</c:v>
                </c:pt>
                <c:pt idx="43449" formatCode="General">
                  <c:v>96.275499999999994</c:v>
                </c:pt>
                <c:pt idx="43450" formatCode="General">
                  <c:v>93.714200000000005</c:v>
                </c:pt>
                <c:pt idx="43451" formatCode="General">
                  <c:v>91.030799999999999</c:v>
                </c:pt>
                <c:pt idx="43452" formatCode="General">
                  <c:v>88.294399999999996</c:v>
                </c:pt>
                <c:pt idx="43453" formatCode="General">
                  <c:v>85.549099999999996</c:v>
                </c:pt>
                <c:pt idx="43454" formatCode="General">
                  <c:v>82.842399999999998</c:v>
                </c:pt>
                <c:pt idx="43455" formatCode="General">
                  <c:v>80.196799999999996</c:v>
                </c:pt>
                <c:pt idx="43456" formatCode="General">
                  <c:v>77.586299999999994</c:v>
                </c:pt>
                <c:pt idx="43457" formatCode="General">
                  <c:v>74.970399999999998</c:v>
                </c:pt>
                <c:pt idx="43458" formatCode="General">
                  <c:v>72.312700000000007</c:v>
                </c:pt>
                <c:pt idx="43459" formatCode="General">
                  <c:v>69.605599999999995</c:v>
                </c:pt>
                <c:pt idx="43460" formatCode="General">
                  <c:v>66.853899999999996</c:v>
                </c:pt>
                <c:pt idx="43461" formatCode="General">
                  <c:v>64.0625</c:v>
                </c:pt>
                <c:pt idx="43462" formatCode="General">
                  <c:v>61.235300000000002</c:v>
                </c:pt>
                <c:pt idx="43463" formatCode="General">
                  <c:v>58.372999999999998</c:v>
                </c:pt>
                <c:pt idx="43464" formatCode="General">
                  <c:v>55.485500000000002</c:v>
                </c:pt>
                <c:pt idx="43465" formatCode="General">
                  <c:v>52.59</c:v>
                </c:pt>
                <c:pt idx="43466" formatCode="General">
                  <c:v>49.706600000000002</c:v>
                </c:pt>
                <c:pt idx="43467" formatCode="General">
                  <c:v>46.860100000000003</c:v>
                </c:pt>
                <c:pt idx="43468" formatCode="General">
                  <c:v>44.085099999999997</c:v>
                </c:pt>
                <c:pt idx="43469" formatCode="General">
                  <c:v>41.405500000000004</c:v>
                </c:pt>
                <c:pt idx="43470" formatCode="General">
                  <c:v>38.822200000000002</c:v>
                </c:pt>
                <c:pt idx="43471" formatCode="General">
                  <c:v>36.315399999999997</c:v>
                </c:pt>
                <c:pt idx="43472" formatCode="General">
                  <c:v>33.856699999999996</c:v>
                </c:pt>
                <c:pt idx="43473" formatCode="General">
                  <c:v>31.427800000000001</c:v>
                </c:pt>
                <c:pt idx="43474" formatCode="General">
                  <c:v>29.016500000000001</c:v>
                </c:pt>
                <c:pt idx="43475" formatCode="General">
                  <c:v>26.618500000000001</c:v>
                </c:pt>
                <c:pt idx="43476" formatCode="General">
                  <c:v>24.238900000000001</c:v>
                </c:pt>
                <c:pt idx="43477" formatCode="General">
                  <c:v>21.894300000000001</c:v>
                </c:pt>
                <c:pt idx="43478" formatCode="General">
                  <c:v>19.508600000000001</c:v>
                </c:pt>
                <c:pt idx="43479" formatCode="General">
                  <c:v>16.9742</c:v>
                </c:pt>
                <c:pt idx="43480" formatCode="General">
                  <c:v>14.3058</c:v>
                </c:pt>
                <c:pt idx="43481" formatCode="General">
                  <c:v>11.559900000000001</c:v>
                </c:pt>
                <c:pt idx="43482" formatCode="General">
                  <c:v>8.8093800000000009</c:v>
                </c:pt>
                <c:pt idx="43483" formatCode="General">
                  <c:v>6.0966300000000002</c:v>
                </c:pt>
                <c:pt idx="43484" formatCode="General">
                  <c:v>3.4007399999999999</c:v>
                </c:pt>
                <c:pt idx="43485" formatCode="General">
                  <c:v>0.71393600000000002</c:v>
                </c:pt>
                <c:pt idx="43486" formatCode="General">
                  <c:v>-1.9589000000000001</c:v>
                </c:pt>
                <c:pt idx="43487" formatCode="General">
                  <c:v>-4.6082299999999998</c:v>
                </c:pt>
                <c:pt idx="43488" formatCode="General">
                  <c:v>-7.2302299999999997</c:v>
                </c:pt>
                <c:pt idx="43489" formatCode="General">
                  <c:v>-9.8360000000000003</c:v>
                </c:pt>
                <c:pt idx="43490" formatCode="General">
                  <c:v>-12.446</c:v>
                </c:pt>
                <c:pt idx="43491" formatCode="General">
                  <c:v>-15.082100000000001</c:v>
                </c:pt>
                <c:pt idx="43492" formatCode="General">
                  <c:v>-17.7455</c:v>
                </c:pt>
                <c:pt idx="43493" formatCode="General">
                  <c:v>-20.427299999999999</c:v>
                </c:pt>
                <c:pt idx="43494" formatCode="General">
                  <c:v>-23.125399999999999</c:v>
                </c:pt>
                <c:pt idx="43495" formatCode="General">
                  <c:v>-25.8415</c:v>
                </c:pt>
                <c:pt idx="43496" formatCode="General">
                  <c:v>-28.584399999999999</c:v>
                </c:pt>
                <c:pt idx="43497" formatCode="General">
                  <c:v>-31.3504</c:v>
                </c:pt>
                <c:pt idx="43498" formatCode="General">
                  <c:v>-34.121600000000001</c:v>
                </c:pt>
                <c:pt idx="43499" formatCode="General">
                  <c:v>-36.881500000000003</c:v>
                </c:pt>
                <c:pt idx="43500" formatCode="General">
                  <c:v>-39.619100000000003</c:v>
                </c:pt>
                <c:pt idx="43501" formatCode="General">
                  <c:v>-42.330500000000001</c:v>
                </c:pt>
                <c:pt idx="43502" formatCode="General">
                  <c:v>-45.01</c:v>
                </c:pt>
                <c:pt idx="43503" formatCode="General">
                  <c:v>-47.646700000000003</c:v>
                </c:pt>
                <c:pt idx="43504" formatCode="General">
                  <c:v>-50.266599999999997</c:v>
                </c:pt>
                <c:pt idx="43505" formatCode="General">
                  <c:v>-52.9206</c:v>
                </c:pt>
                <c:pt idx="43506" formatCode="General">
                  <c:v>-55.646799999999999</c:v>
                </c:pt>
                <c:pt idx="43507" formatCode="General">
                  <c:v>-58.458399999999997</c:v>
                </c:pt>
                <c:pt idx="43508" formatCode="General">
                  <c:v>-61.270899999999997</c:v>
                </c:pt>
                <c:pt idx="43509" formatCode="General">
                  <c:v>-64.006900000000002</c:v>
                </c:pt>
                <c:pt idx="43510" formatCode="General">
                  <c:v>-66.676900000000003</c:v>
                </c:pt>
                <c:pt idx="43511" formatCode="General">
                  <c:v>-69.3001</c:v>
                </c:pt>
                <c:pt idx="43512" formatCode="General">
                  <c:v>-71.890100000000004</c:v>
                </c:pt>
                <c:pt idx="43513" formatCode="General">
                  <c:v>-74.456500000000005</c:v>
                </c:pt>
                <c:pt idx="43514" formatCode="General">
                  <c:v>-77.004199999999997</c:v>
                </c:pt>
                <c:pt idx="43515" formatCode="General">
                  <c:v>-79.522800000000004</c:v>
                </c:pt>
                <c:pt idx="43516" formatCode="General">
                  <c:v>-81.992099999999994</c:v>
                </c:pt>
                <c:pt idx="43517" formatCode="General">
                  <c:v>-84.384699999999995</c:v>
                </c:pt>
                <c:pt idx="43518" formatCode="General">
                  <c:v>-86.685500000000005</c:v>
                </c:pt>
                <c:pt idx="43519" formatCode="General">
                  <c:v>-88.894999999999996</c:v>
                </c:pt>
                <c:pt idx="43520" formatCode="General">
                  <c:v>-91.005899999999997</c:v>
                </c:pt>
                <c:pt idx="43521" formatCode="General">
                  <c:v>-93.011899999999997</c:v>
                </c:pt>
                <c:pt idx="43522" formatCode="General">
                  <c:v>-94.919499999999999</c:v>
                </c:pt>
                <c:pt idx="43523" formatCode="General">
                  <c:v>-96.745500000000007</c:v>
                </c:pt>
                <c:pt idx="43524" formatCode="General">
                  <c:v>-98.512200000000007</c:v>
                </c:pt>
                <c:pt idx="43525" formatCode="General">
                  <c:v>-100.238</c:v>
                </c:pt>
                <c:pt idx="43526" formatCode="General">
                  <c:v>-101.938</c:v>
                </c:pt>
                <c:pt idx="43527" formatCode="General">
                  <c:v>-103.663</c:v>
                </c:pt>
                <c:pt idx="43528" formatCode="General">
                  <c:v>-105.479</c:v>
                </c:pt>
                <c:pt idx="43529" formatCode="General">
                  <c:v>-107.45099999999999</c:v>
                </c:pt>
                <c:pt idx="43530" formatCode="General">
                  <c:v>-109.58</c:v>
                </c:pt>
                <c:pt idx="43531" formatCode="General">
                  <c:v>-111.762</c:v>
                </c:pt>
                <c:pt idx="43532" formatCode="General">
                  <c:v>-113.93600000000001</c:v>
                </c:pt>
                <c:pt idx="43533" formatCode="General">
                  <c:v>-116.095</c:v>
                </c:pt>
                <c:pt idx="43534" formatCode="General">
                  <c:v>-118.242</c:v>
                </c:pt>
                <c:pt idx="43535" formatCode="General">
                  <c:v>-120.381</c:v>
                </c:pt>
                <c:pt idx="43536" formatCode="General">
                  <c:v>-122.501</c:v>
                </c:pt>
                <c:pt idx="43537" formatCode="General">
                  <c:v>-124.58499999999999</c:v>
                </c:pt>
                <c:pt idx="43538" formatCode="General">
                  <c:v>-126.614</c:v>
                </c:pt>
                <c:pt idx="43539" formatCode="General">
                  <c:v>-128.58099999999999</c:v>
                </c:pt>
                <c:pt idx="43540" formatCode="General">
                  <c:v>-130.48500000000001</c:v>
                </c:pt>
                <c:pt idx="43541" formatCode="General">
                  <c:v>-132.31100000000001</c:v>
                </c:pt>
                <c:pt idx="43542" formatCode="General">
                  <c:v>-134.04900000000001</c:v>
                </c:pt>
                <c:pt idx="43543" formatCode="General">
                  <c:v>-135.72499999999999</c:v>
                </c:pt>
                <c:pt idx="43544" formatCode="General">
                  <c:v>-137.369</c:v>
                </c:pt>
                <c:pt idx="43545" formatCode="General">
                  <c:v>-138.99700000000001</c:v>
                </c:pt>
                <c:pt idx="43546" formatCode="General">
                  <c:v>-140.613</c:v>
                </c:pt>
                <c:pt idx="43547" formatCode="General">
                  <c:v>-142.215</c:v>
                </c:pt>
                <c:pt idx="43548" formatCode="General">
                  <c:v>-143.797</c:v>
                </c:pt>
                <c:pt idx="43549" formatCode="General">
                  <c:v>-145.37799999999999</c:v>
                </c:pt>
                <c:pt idx="43550" formatCode="General">
                  <c:v>-147.03700000000001</c:v>
                </c:pt>
                <c:pt idx="43551" formatCode="General">
                  <c:v>-148.77199999999999</c:v>
                </c:pt>
                <c:pt idx="43552" formatCode="General">
                  <c:v>-150.495</c:v>
                </c:pt>
                <c:pt idx="43553" formatCode="General">
                  <c:v>-152.185</c:v>
                </c:pt>
                <c:pt idx="43554" formatCode="General">
                  <c:v>-153.86000000000001</c:v>
                </c:pt>
                <c:pt idx="43555" formatCode="General">
                  <c:v>-155.52099999999999</c:v>
                </c:pt>
                <c:pt idx="43556" formatCode="General">
                  <c:v>-157.161</c:v>
                </c:pt>
                <c:pt idx="43557" formatCode="General">
                  <c:v>-158.75700000000001</c:v>
                </c:pt>
                <c:pt idx="43558" formatCode="General">
                  <c:v>-160.28700000000001</c:v>
                </c:pt>
                <c:pt idx="43559" formatCode="General">
                  <c:v>-161.72800000000001</c:v>
                </c:pt>
                <c:pt idx="43560" formatCode="General">
                  <c:v>-163.078</c:v>
                </c:pt>
                <c:pt idx="43561" formatCode="General">
                  <c:v>-164.34399999999999</c:v>
                </c:pt>
                <c:pt idx="43562" formatCode="General">
                  <c:v>-165.53299999999999</c:v>
                </c:pt>
                <c:pt idx="43563" formatCode="General">
                  <c:v>-166.649</c:v>
                </c:pt>
                <c:pt idx="43564" formatCode="General">
                  <c:v>-167.68600000000001</c:v>
                </c:pt>
                <c:pt idx="43565" formatCode="General">
                  <c:v>-168.65199999999999</c:v>
                </c:pt>
                <c:pt idx="43566" formatCode="General">
                  <c:v>-169.571</c:v>
                </c:pt>
                <c:pt idx="43567" formatCode="General">
                  <c:v>-170.459</c:v>
                </c:pt>
                <c:pt idx="43568" formatCode="General">
                  <c:v>-171.32599999999999</c:v>
                </c:pt>
                <c:pt idx="43569" formatCode="General">
                  <c:v>-172.17699999999999</c:v>
                </c:pt>
                <c:pt idx="43570" formatCode="General">
                  <c:v>-173.00800000000001</c:v>
                </c:pt>
                <c:pt idx="43571" formatCode="General">
                  <c:v>-173.80699999999999</c:v>
                </c:pt>
                <c:pt idx="43572" formatCode="General">
                  <c:v>-174.55500000000001</c:v>
                </c:pt>
                <c:pt idx="43573" formatCode="General">
                  <c:v>-175.23500000000001</c:v>
                </c:pt>
                <c:pt idx="43574" formatCode="General">
                  <c:v>-175.83500000000001</c:v>
                </c:pt>
                <c:pt idx="43575" formatCode="General">
                  <c:v>-176.346</c:v>
                </c:pt>
                <c:pt idx="43576" formatCode="General">
                  <c:v>-176.77699999999999</c:v>
                </c:pt>
                <c:pt idx="43577" formatCode="General">
                  <c:v>-177.14500000000001</c:v>
                </c:pt>
                <c:pt idx="43578" formatCode="General">
                  <c:v>-177.46899999999999</c:v>
                </c:pt>
                <c:pt idx="43579" formatCode="General">
                  <c:v>-177.75899999999999</c:v>
                </c:pt>
                <c:pt idx="43580" formatCode="General">
                  <c:v>-178.02099999999999</c:v>
                </c:pt>
                <c:pt idx="43581" formatCode="General">
                  <c:v>-178.23400000000001</c:v>
                </c:pt>
                <c:pt idx="43582" formatCode="General">
                  <c:v>-178.37700000000001</c:v>
                </c:pt>
                <c:pt idx="43583" formatCode="General">
                  <c:v>-178.45099999999999</c:v>
                </c:pt>
                <c:pt idx="43584" formatCode="General">
                  <c:v>-178.459</c:v>
                </c:pt>
                <c:pt idx="43585" formatCode="General">
                  <c:v>-178.41</c:v>
                </c:pt>
                <c:pt idx="43586" formatCode="General">
                  <c:v>-178.37100000000001</c:v>
                </c:pt>
                <c:pt idx="43587" formatCode="General">
                  <c:v>-178.423</c:v>
                </c:pt>
                <c:pt idx="43588" formatCode="General">
                  <c:v>-178.53299999999999</c:v>
                </c:pt>
                <c:pt idx="43589" formatCode="General">
                  <c:v>-178.65600000000001</c:v>
                </c:pt>
                <c:pt idx="43590" formatCode="General">
                  <c:v>-178.80600000000001</c:v>
                </c:pt>
                <c:pt idx="43591" formatCode="General">
                  <c:v>-178.98400000000001</c:v>
                </c:pt>
                <c:pt idx="43592" formatCode="General">
                  <c:v>-179.18100000000001</c:v>
                </c:pt>
                <c:pt idx="43593" formatCode="General">
                  <c:v>-179.37799999999999</c:v>
                </c:pt>
                <c:pt idx="43594" formatCode="General">
                  <c:v>-179.55</c:v>
                </c:pt>
                <c:pt idx="43595" formatCode="General">
                  <c:v>-179.68</c:v>
                </c:pt>
                <c:pt idx="43596" formatCode="General">
                  <c:v>-179.75399999999999</c:v>
                </c:pt>
                <c:pt idx="43597" formatCode="General">
                  <c:v>-179.774</c:v>
                </c:pt>
                <c:pt idx="43598" formatCode="General">
                  <c:v>-179.75</c:v>
                </c:pt>
                <c:pt idx="43599" formatCode="General">
                  <c:v>-179.7</c:v>
                </c:pt>
                <c:pt idx="43600" formatCode="General">
                  <c:v>-179.59200000000001</c:v>
                </c:pt>
                <c:pt idx="43601" formatCode="General">
                  <c:v>-179.37799999999999</c:v>
                </c:pt>
                <c:pt idx="43602" formatCode="General">
                  <c:v>-179.05799999999999</c:v>
                </c:pt>
                <c:pt idx="43603" formatCode="General">
                  <c:v>-178.63800000000001</c:v>
                </c:pt>
                <c:pt idx="43604" formatCode="General">
                  <c:v>-178.126</c:v>
                </c:pt>
                <c:pt idx="43605" formatCode="General">
                  <c:v>-177.53700000000001</c:v>
                </c:pt>
                <c:pt idx="43606" formatCode="General">
                  <c:v>-176.893</c:v>
                </c:pt>
                <c:pt idx="43607" formatCode="General">
                  <c:v>-176.203</c:v>
                </c:pt>
                <c:pt idx="43608" formatCode="General">
                  <c:v>-175.47499999999999</c:v>
                </c:pt>
                <c:pt idx="43609" formatCode="General">
                  <c:v>-174.74600000000001</c:v>
                </c:pt>
                <c:pt idx="43610" formatCode="General">
                  <c:v>-174.03</c:v>
                </c:pt>
                <c:pt idx="43611" formatCode="General">
                  <c:v>-173.29499999999999</c:v>
                </c:pt>
                <c:pt idx="43612" formatCode="General">
                  <c:v>-172.50700000000001</c:v>
                </c:pt>
                <c:pt idx="43613" formatCode="General">
                  <c:v>-171.64099999999999</c:v>
                </c:pt>
                <c:pt idx="43614" formatCode="General">
                  <c:v>-170.679</c:v>
                </c:pt>
                <c:pt idx="43615" formatCode="General">
                  <c:v>-169.61500000000001</c:v>
                </c:pt>
                <c:pt idx="43616" formatCode="General">
                  <c:v>-168.46299999999999</c:v>
                </c:pt>
                <c:pt idx="43617" formatCode="General">
                  <c:v>-167.251</c:v>
                </c:pt>
                <c:pt idx="43618" formatCode="General">
                  <c:v>-166.018</c:v>
                </c:pt>
                <c:pt idx="43619" formatCode="General">
                  <c:v>-164.791</c:v>
                </c:pt>
                <c:pt idx="43620" formatCode="General">
                  <c:v>-163.58000000000001</c:v>
                </c:pt>
                <c:pt idx="43621" formatCode="General">
                  <c:v>-162.37200000000001</c:v>
                </c:pt>
                <c:pt idx="43622" formatCode="General">
                  <c:v>-161.154</c:v>
                </c:pt>
                <c:pt idx="43623" formatCode="General">
                  <c:v>-159.93600000000001</c:v>
                </c:pt>
                <c:pt idx="43624" formatCode="General">
                  <c:v>-158.71799999999999</c:v>
                </c:pt>
                <c:pt idx="43625" formatCode="General">
                  <c:v>-157.494</c:v>
                </c:pt>
                <c:pt idx="43626" formatCode="General">
                  <c:v>-156.25299999999999</c:v>
                </c:pt>
                <c:pt idx="43627" formatCode="General">
                  <c:v>-154.98400000000001</c:v>
                </c:pt>
                <c:pt idx="43628" formatCode="General">
                  <c:v>-153.68299999999999</c:v>
                </c:pt>
                <c:pt idx="43629" formatCode="General">
                  <c:v>-152.34100000000001</c:v>
                </c:pt>
                <c:pt idx="43630" formatCode="General">
                  <c:v>-150.934</c:v>
                </c:pt>
                <c:pt idx="43631" formatCode="General">
                  <c:v>-149.51</c:v>
                </c:pt>
                <c:pt idx="43632" formatCode="General">
                  <c:v>-148.22</c:v>
                </c:pt>
                <c:pt idx="43633" formatCode="General">
                  <c:v>-147.05000000000001</c:v>
                </c:pt>
                <c:pt idx="43634" formatCode="General">
                  <c:v>-145.88300000000001</c:v>
                </c:pt>
                <c:pt idx="43635" formatCode="General">
                  <c:v>-144.69900000000001</c:v>
                </c:pt>
                <c:pt idx="43636" formatCode="General">
                  <c:v>-143.49799999999999</c:v>
                </c:pt>
                <c:pt idx="43637" formatCode="General">
                  <c:v>-142.28800000000001</c:v>
                </c:pt>
                <c:pt idx="43638" formatCode="General">
                  <c:v>-141.06399999999999</c:v>
                </c:pt>
                <c:pt idx="43639" formatCode="General">
                  <c:v>-139.80500000000001</c:v>
                </c:pt>
                <c:pt idx="43640" formatCode="General">
                  <c:v>-138.49100000000001</c:v>
                </c:pt>
                <c:pt idx="43641" formatCode="General">
                  <c:v>-137.11099999999999</c:v>
                </c:pt>
                <c:pt idx="43642" formatCode="General">
                  <c:v>-135.685</c:v>
                </c:pt>
                <c:pt idx="43643" formatCode="General">
                  <c:v>-134.23400000000001</c:v>
                </c:pt>
                <c:pt idx="43644" formatCode="General">
                  <c:v>-132.744</c:v>
                </c:pt>
                <c:pt idx="43645" formatCode="General">
                  <c:v>-131.214</c:v>
                </c:pt>
                <c:pt idx="43646" formatCode="General">
                  <c:v>-129.65100000000001</c:v>
                </c:pt>
                <c:pt idx="43647" formatCode="General">
                  <c:v>-128.042</c:v>
                </c:pt>
                <c:pt idx="43648" formatCode="General">
                  <c:v>-126.36799999999999</c:v>
                </c:pt>
                <c:pt idx="43649" formatCode="General">
                  <c:v>-124.611</c:v>
                </c:pt>
                <c:pt idx="43650" formatCode="General">
                  <c:v>-122.764</c:v>
                </c:pt>
                <c:pt idx="43651" formatCode="General">
                  <c:v>-120.839</c:v>
                </c:pt>
                <c:pt idx="43652" formatCode="General">
                  <c:v>-118.837</c:v>
                </c:pt>
                <c:pt idx="43653" formatCode="General">
                  <c:v>-116.745</c:v>
                </c:pt>
                <c:pt idx="43654" formatCode="General">
                  <c:v>-114.657</c:v>
                </c:pt>
                <c:pt idx="43655" formatCode="General">
                  <c:v>-112.661</c:v>
                </c:pt>
                <c:pt idx="43656" formatCode="General">
                  <c:v>-110.68</c:v>
                </c:pt>
                <c:pt idx="43657" formatCode="General">
                  <c:v>-108.669</c:v>
                </c:pt>
                <c:pt idx="43658" formatCode="General">
                  <c:v>-106.669</c:v>
                </c:pt>
                <c:pt idx="43659" formatCode="General">
                  <c:v>-104.67700000000001</c:v>
                </c:pt>
                <c:pt idx="43660" formatCode="General">
                  <c:v>-102.65300000000001</c:v>
                </c:pt>
                <c:pt idx="43661" formatCode="General">
                  <c:v>-100.596</c:v>
                </c:pt>
                <c:pt idx="43662" formatCode="General">
                  <c:v>-98.520399999999995</c:v>
                </c:pt>
                <c:pt idx="43663" formatCode="General">
                  <c:v>-96.412599999999998</c:v>
                </c:pt>
                <c:pt idx="43664" formatCode="General">
                  <c:v>-94.269300000000001</c:v>
                </c:pt>
                <c:pt idx="43665" formatCode="General">
                  <c:v>-92.116500000000002</c:v>
                </c:pt>
                <c:pt idx="43666" formatCode="General">
                  <c:v>-89.983599999999996</c:v>
                </c:pt>
                <c:pt idx="43667" formatCode="General">
                  <c:v>-87.891000000000005</c:v>
                </c:pt>
                <c:pt idx="43668" formatCode="General">
                  <c:v>-85.93</c:v>
                </c:pt>
                <c:pt idx="43669" formatCode="General">
                  <c:v>-84.162499999999994</c:v>
                </c:pt>
                <c:pt idx="43670" formatCode="General">
                  <c:v>-82.489199999999997</c:v>
                </c:pt>
                <c:pt idx="43671" formatCode="General">
                  <c:v>-80.816699999999997</c:v>
                </c:pt>
                <c:pt idx="43672" formatCode="General">
                  <c:v>-79.113500000000002</c:v>
                </c:pt>
                <c:pt idx="43673" formatCode="General">
                  <c:v>-77.373800000000003</c:v>
                </c:pt>
                <c:pt idx="43674" formatCode="General">
                  <c:v>-75.610200000000006</c:v>
                </c:pt>
                <c:pt idx="43675" formatCode="General">
                  <c:v>-73.823899999999995</c:v>
                </c:pt>
                <c:pt idx="43676" formatCode="General">
                  <c:v>-72.013199999999998</c:v>
                </c:pt>
                <c:pt idx="43677" formatCode="General">
                  <c:v>-70.1785</c:v>
                </c:pt>
                <c:pt idx="43678" formatCode="General">
                  <c:v>-68.310599999999994</c:v>
                </c:pt>
                <c:pt idx="43679" formatCode="General">
                  <c:v>-66.391099999999994</c:v>
                </c:pt>
                <c:pt idx="43680" formatCode="General">
                  <c:v>-64.410700000000006</c:v>
                </c:pt>
                <c:pt idx="43681" formatCode="General">
                  <c:v>-62.3703</c:v>
                </c:pt>
                <c:pt idx="43682" formatCode="General">
                  <c:v>-60.3354</c:v>
                </c:pt>
                <c:pt idx="43683" formatCode="General">
                  <c:v>-58.348599999999998</c:v>
                </c:pt>
                <c:pt idx="43684" formatCode="General">
                  <c:v>-56.330300000000001</c:v>
                </c:pt>
                <c:pt idx="43685" formatCode="General">
                  <c:v>-54.217599999999997</c:v>
                </c:pt>
                <c:pt idx="43686" formatCode="General">
                  <c:v>-52.004800000000003</c:v>
                </c:pt>
                <c:pt idx="43687" formatCode="General">
                  <c:v>-49.676299999999998</c:v>
                </c:pt>
                <c:pt idx="43688" formatCode="General">
                  <c:v>-47.215400000000002</c:v>
                </c:pt>
                <c:pt idx="43689" formatCode="General">
                  <c:v>-44.630099999999999</c:v>
                </c:pt>
                <c:pt idx="43690" formatCode="General">
                  <c:v>-41.936900000000001</c:v>
                </c:pt>
                <c:pt idx="43691" formatCode="General">
                  <c:v>-39.1492</c:v>
                </c:pt>
                <c:pt idx="43692" formatCode="General">
                  <c:v>-36.2776</c:v>
                </c:pt>
                <c:pt idx="43693" formatCode="General">
                  <c:v>-33.328499999999998</c:v>
                </c:pt>
                <c:pt idx="43694" formatCode="General">
                  <c:v>-30.331600000000002</c:v>
                </c:pt>
                <c:pt idx="43695" formatCode="General">
                  <c:v>-27.329000000000001</c:v>
                </c:pt>
                <c:pt idx="43696" formatCode="General">
                  <c:v>-24.403400000000001</c:v>
                </c:pt>
                <c:pt idx="43697" formatCode="General">
                  <c:v>-21.612500000000001</c:v>
                </c:pt>
                <c:pt idx="43698" formatCode="General">
                  <c:v>-18.9101</c:v>
                </c:pt>
                <c:pt idx="43699" formatCode="General">
                  <c:v>-16.256699999999999</c:v>
                </c:pt>
                <c:pt idx="43700" formatCode="General">
                  <c:v>-13.648400000000001</c:v>
                </c:pt>
                <c:pt idx="43701" formatCode="General">
                  <c:v>-11.1046</c:v>
                </c:pt>
                <c:pt idx="43702" formatCode="General">
                  <c:v>-8.6471199999999993</c:v>
                </c:pt>
                <c:pt idx="43703" formatCode="General">
                  <c:v>-6.2758799999999999</c:v>
                </c:pt>
                <c:pt idx="43704" formatCode="General">
                  <c:v>-3.98665</c:v>
                </c:pt>
                <c:pt idx="43705" formatCode="General">
                  <c:v>-1.77227</c:v>
                </c:pt>
                <c:pt idx="43706" formatCode="General">
                  <c:v>0.39008599999999999</c:v>
                </c:pt>
                <c:pt idx="43707" formatCode="General">
                  <c:v>2.53179</c:v>
                </c:pt>
                <c:pt idx="43708" formatCode="General">
                  <c:v>4.6199000000000003</c:v>
                </c:pt>
                <c:pt idx="43709" formatCode="General">
                  <c:v>6.5859300000000003</c:v>
                </c:pt>
                <c:pt idx="43710" formatCode="General">
                  <c:v>8.3656600000000001</c:v>
                </c:pt>
                <c:pt idx="43711" formatCode="General">
                  <c:v>9.9689300000000003</c:v>
                </c:pt>
                <c:pt idx="43712" formatCode="General">
                  <c:v>11.5009</c:v>
                </c:pt>
                <c:pt idx="43713" formatCode="General">
                  <c:v>13.0307</c:v>
                </c:pt>
                <c:pt idx="43714" formatCode="General">
                  <c:v>14.5845</c:v>
                </c:pt>
                <c:pt idx="43715" formatCode="General">
                  <c:v>16.211300000000001</c:v>
                </c:pt>
                <c:pt idx="43716" formatCode="General">
                  <c:v>17.954899999999999</c:v>
                </c:pt>
                <c:pt idx="43717" formatCode="General">
                  <c:v>19.812799999999999</c:v>
                </c:pt>
                <c:pt idx="43718" formatCode="General">
                  <c:v>21.779399999999999</c:v>
                </c:pt>
                <c:pt idx="43719" formatCode="General">
                  <c:v>23.857399999999998</c:v>
                </c:pt>
                <c:pt idx="43720" formatCode="General">
                  <c:v>26.079699999999999</c:v>
                </c:pt>
                <c:pt idx="43721" formatCode="General">
                  <c:v>28.4893</c:v>
                </c:pt>
                <c:pt idx="43722" formatCode="General">
                  <c:v>31.025700000000001</c:v>
                </c:pt>
                <c:pt idx="43723" formatCode="General">
                  <c:v>33.591799999999999</c:v>
                </c:pt>
                <c:pt idx="43724" formatCode="General">
                  <c:v>36.111899999999999</c:v>
                </c:pt>
                <c:pt idx="43725" formatCode="General">
                  <c:v>38.593200000000003</c:v>
                </c:pt>
                <c:pt idx="43726" formatCode="General">
                  <c:v>41.1464</c:v>
                </c:pt>
                <c:pt idx="43727" formatCode="General">
                  <c:v>43.821100000000001</c:v>
                </c:pt>
                <c:pt idx="43728" formatCode="General">
                  <c:v>46.6111</c:v>
                </c:pt>
                <c:pt idx="43729" formatCode="General">
                  <c:v>49.5503</c:v>
                </c:pt>
                <c:pt idx="43730" formatCode="General">
                  <c:v>52.6676</c:v>
                </c:pt>
                <c:pt idx="43731" formatCode="General">
                  <c:v>55.930100000000003</c:v>
                </c:pt>
                <c:pt idx="43732" formatCode="General">
                  <c:v>59.320700000000002</c:v>
                </c:pt>
                <c:pt idx="43733" formatCode="General">
                  <c:v>62.848500000000001</c:v>
                </c:pt>
                <c:pt idx="43734" formatCode="General">
                  <c:v>66.497900000000001</c:v>
                </c:pt>
                <c:pt idx="43735" formatCode="General">
                  <c:v>70.243300000000005</c:v>
                </c:pt>
                <c:pt idx="43736" formatCode="General">
                  <c:v>74.081400000000002</c:v>
                </c:pt>
                <c:pt idx="43737" formatCode="General">
                  <c:v>78.014399999999995</c:v>
                </c:pt>
                <c:pt idx="43738" formatCode="General">
                  <c:v>82.042100000000005</c:v>
                </c:pt>
                <c:pt idx="43739" formatCode="General">
                  <c:v>86.150300000000001</c:v>
                </c:pt>
                <c:pt idx="43740" formatCode="General">
                  <c:v>90.306600000000003</c:v>
                </c:pt>
                <c:pt idx="43741" formatCode="General">
                  <c:v>94.449299999999994</c:v>
                </c:pt>
                <c:pt idx="43742" formatCode="General">
                  <c:v>98.498199999999997</c:v>
                </c:pt>
                <c:pt idx="43743" formatCode="General">
                  <c:v>102.35899999999999</c:v>
                </c:pt>
                <c:pt idx="43744" formatCode="General">
                  <c:v>106.002</c:v>
                </c:pt>
                <c:pt idx="43745" formatCode="General">
                  <c:v>109.508</c:v>
                </c:pt>
                <c:pt idx="43746" formatCode="General">
                  <c:v>112.898</c:v>
                </c:pt>
                <c:pt idx="43747" formatCode="General">
                  <c:v>116.126</c:v>
                </c:pt>
                <c:pt idx="43748" formatCode="General">
                  <c:v>119.15900000000001</c:v>
                </c:pt>
                <c:pt idx="43749" formatCode="General">
                  <c:v>121.977</c:v>
                </c:pt>
                <c:pt idx="43750" formatCode="General">
                  <c:v>124.54300000000001</c:v>
                </c:pt>
                <c:pt idx="43751" formatCode="General">
                  <c:v>126.83499999999999</c:v>
                </c:pt>
                <c:pt idx="43752" formatCode="General">
                  <c:v>128.87</c:v>
                </c:pt>
                <c:pt idx="43753" formatCode="General">
                  <c:v>130.655</c:v>
                </c:pt>
                <c:pt idx="43754" formatCode="General">
                  <c:v>132.19300000000001</c:v>
                </c:pt>
                <c:pt idx="43755" formatCode="General">
                  <c:v>133.5</c:v>
                </c:pt>
                <c:pt idx="43756" formatCode="General">
                  <c:v>134.60300000000001</c:v>
                </c:pt>
                <c:pt idx="43757" formatCode="General">
                  <c:v>135.524</c:v>
                </c:pt>
                <c:pt idx="43758" formatCode="General">
                  <c:v>136.28800000000001</c:v>
                </c:pt>
                <c:pt idx="43759" formatCode="General">
                  <c:v>136.923</c:v>
                </c:pt>
                <c:pt idx="43760" formatCode="General">
                  <c:v>137.44</c:v>
                </c:pt>
                <c:pt idx="43761" formatCode="General">
                  <c:v>137.83799999999999</c:v>
                </c:pt>
                <c:pt idx="43762" formatCode="General">
                  <c:v>138.101</c:v>
                </c:pt>
                <c:pt idx="43763" formatCode="General">
                  <c:v>138.22499999999999</c:v>
                </c:pt>
                <c:pt idx="43764" formatCode="General">
                  <c:v>138.30699999999999</c:v>
                </c:pt>
                <c:pt idx="43765" formatCode="General">
                  <c:v>138.434</c:v>
                </c:pt>
                <c:pt idx="43766" formatCode="General">
                  <c:v>138.62799999999999</c:v>
                </c:pt>
                <c:pt idx="43767" formatCode="General">
                  <c:v>138.89099999999999</c:v>
                </c:pt>
                <c:pt idx="43768" formatCode="General">
                  <c:v>139.22499999999999</c:v>
                </c:pt>
                <c:pt idx="43769" formatCode="General">
                  <c:v>139.66399999999999</c:v>
                </c:pt>
                <c:pt idx="43770" formatCode="General">
                  <c:v>140.24799999999999</c:v>
                </c:pt>
                <c:pt idx="43771" formatCode="General">
                  <c:v>140.99600000000001</c:v>
                </c:pt>
                <c:pt idx="43772" formatCode="General">
                  <c:v>141.91399999999999</c:v>
                </c:pt>
                <c:pt idx="43773" formatCode="General">
                  <c:v>142.989</c:v>
                </c:pt>
                <c:pt idx="43774" formatCode="General">
                  <c:v>144.19999999999999</c:v>
                </c:pt>
                <c:pt idx="43775" formatCode="General">
                  <c:v>145.52600000000001</c:v>
                </c:pt>
                <c:pt idx="43776" formatCode="General">
                  <c:v>146.982</c:v>
                </c:pt>
                <c:pt idx="43777" formatCode="General">
                  <c:v>148.589</c:v>
                </c:pt>
                <c:pt idx="43778" formatCode="General">
                  <c:v>150.35599999999999</c:v>
                </c:pt>
                <c:pt idx="43779" formatCode="General">
                  <c:v>152.25299999999999</c:v>
                </c:pt>
                <c:pt idx="43780" formatCode="General">
                  <c:v>154.21700000000001</c:v>
                </c:pt>
                <c:pt idx="43781" formatCode="General">
                  <c:v>156.142</c:v>
                </c:pt>
                <c:pt idx="43782" formatCode="General">
                  <c:v>157.923</c:v>
                </c:pt>
                <c:pt idx="43783" formatCode="General">
                  <c:v>159.62200000000001</c:v>
                </c:pt>
                <c:pt idx="43784" formatCode="General">
                  <c:v>161.315</c:v>
                </c:pt>
                <c:pt idx="43785" formatCode="General">
                  <c:v>162.983</c:v>
                </c:pt>
                <c:pt idx="43786" formatCode="General">
                  <c:v>164.6</c:v>
                </c:pt>
                <c:pt idx="43787" formatCode="General">
                  <c:v>166.136</c:v>
                </c:pt>
                <c:pt idx="43788" formatCode="General">
                  <c:v>167.58799999999999</c:v>
                </c:pt>
                <c:pt idx="43789" formatCode="General">
                  <c:v>168.96799999999999</c:v>
                </c:pt>
                <c:pt idx="43790" formatCode="General">
                  <c:v>170.274</c:v>
                </c:pt>
                <c:pt idx="43791" formatCode="General">
                  <c:v>171.50899999999999</c:v>
                </c:pt>
                <c:pt idx="43792" formatCode="General">
                  <c:v>172.68799999999999</c:v>
                </c:pt>
                <c:pt idx="43793" formatCode="General">
                  <c:v>173.821</c:v>
                </c:pt>
                <c:pt idx="43794" formatCode="General">
                  <c:v>174.90600000000001</c:v>
                </c:pt>
                <c:pt idx="43795" formatCode="General">
                  <c:v>175.946</c:v>
                </c:pt>
                <c:pt idx="43796" formatCode="General">
                  <c:v>176.94300000000001</c:v>
                </c:pt>
                <c:pt idx="43797" formatCode="General">
                  <c:v>177.91300000000001</c:v>
                </c:pt>
                <c:pt idx="43798" formatCode="General">
                  <c:v>178.86699999999999</c:v>
                </c:pt>
                <c:pt idx="43799" formatCode="General">
                  <c:v>179.80199999999999</c:v>
                </c:pt>
                <c:pt idx="43800" formatCode="General">
                  <c:v>180.68</c:v>
                </c:pt>
                <c:pt idx="43801" formatCode="General">
                  <c:v>181.44399999999999</c:v>
                </c:pt>
                <c:pt idx="43802" formatCode="General">
                  <c:v>182.148</c:v>
                </c:pt>
                <c:pt idx="43803" formatCode="General">
                  <c:v>182.87</c:v>
                </c:pt>
                <c:pt idx="43804" formatCode="General">
                  <c:v>183.62100000000001</c:v>
                </c:pt>
                <c:pt idx="43805" formatCode="General">
                  <c:v>184.40600000000001</c:v>
                </c:pt>
                <c:pt idx="43806" formatCode="General">
                  <c:v>185.227</c:v>
                </c:pt>
                <c:pt idx="43807" formatCode="General">
                  <c:v>186.06899999999999</c:v>
                </c:pt>
                <c:pt idx="43808" formatCode="General">
                  <c:v>186.90600000000001</c:v>
                </c:pt>
                <c:pt idx="43809" formatCode="General">
                  <c:v>187.71</c:v>
                </c:pt>
                <c:pt idx="43810" formatCode="General">
                  <c:v>188.45599999999999</c:v>
                </c:pt>
                <c:pt idx="43811" formatCode="General">
                  <c:v>189.13200000000001</c:v>
                </c:pt>
                <c:pt idx="43812" formatCode="General">
                  <c:v>189.721</c:v>
                </c:pt>
                <c:pt idx="43813" formatCode="General">
                  <c:v>190.209</c:v>
                </c:pt>
                <c:pt idx="43814" formatCode="General">
                  <c:v>190.584</c:v>
                </c:pt>
                <c:pt idx="43815" formatCode="General">
                  <c:v>190.834</c:v>
                </c:pt>
                <c:pt idx="43816" formatCode="General">
                  <c:v>190.96600000000001</c:v>
                </c:pt>
                <c:pt idx="43817" formatCode="General">
                  <c:v>190.989</c:v>
                </c:pt>
                <c:pt idx="43818" formatCode="General">
                  <c:v>190.88499999999999</c:v>
                </c:pt>
                <c:pt idx="43819" formatCode="General">
                  <c:v>190.59299999999999</c:v>
                </c:pt>
                <c:pt idx="43820" formatCode="General">
                  <c:v>190.006</c:v>
                </c:pt>
                <c:pt idx="43821" formatCode="General">
                  <c:v>189.15</c:v>
                </c:pt>
                <c:pt idx="43822" formatCode="General">
                  <c:v>188.13800000000001</c:v>
                </c:pt>
                <c:pt idx="43823" formatCode="General">
                  <c:v>186.995</c:v>
                </c:pt>
                <c:pt idx="43824" formatCode="General">
                  <c:v>185.732</c:v>
                </c:pt>
                <c:pt idx="43825" formatCode="General">
                  <c:v>184.36799999999999</c:v>
                </c:pt>
                <c:pt idx="43826" formatCode="General">
                  <c:v>182.916</c:v>
                </c:pt>
                <c:pt idx="43827" formatCode="General">
                  <c:v>181.38499999999999</c:v>
                </c:pt>
                <c:pt idx="43828" formatCode="General">
                  <c:v>179.786</c:v>
                </c:pt>
                <c:pt idx="43829" formatCode="General">
                  <c:v>178.137</c:v>
                </c:pt>
                <c:pt idx="43830" formatCode="General">
                  <c:v>176.44399999999999</c:v>
                </c:pt>
                <c:pt idx="43831" formatCode="General">
                  <c:v>174.70400000000001</c:v>
                </c:pt>
                <c:pt idx="43832" formatCode="General">
                  <c:v>172.90799999999999</c:v>
                </c:pt>
                <c:pt idx="43833" formatCode="General">
                  <c:v>171.04599999999999</c:v>
                </c:pt>
                <c:pt idx="43834" formatCode="General">
                  <c:v>169.10900000000001</c:v>
                </c:pt>
                <c:pt idx="43835" formatCode="General">
                  <c:v>167.12200000000001</c:v>
                </c:pt>
                <c:pt idx="43836" formatCode="General">
                  <c:v>165.119</c:v>
                </c:pt>
                <c:pt idx="43837" formatCode="General">
                  <c:v>163.113</c:v>
                </c:pt>
                <c:pt idx="43838" formatCode="General">
                  <c:v>161.08699999999999</c:v>
                </c:pt>
                <c:pt idx="43839" formatCode="General">
                  <c:v>158.97399999999999</c:v>
                </c:pt>
                <c:pt idx="43840" formatCode="General">
                  <c:v>156.785</c:v>
                </c:pt>
                <c:pt idx="43841" formatCode="General">
                  <c:v>154.63499999999999</c:v>
                </c:pt>
                <c:pt idx="43842" formatCode="General">
                  <c:v>152.57300000000001</c:v>
                </c:pt>
                <c:pt idx="43843" formatCode="General">
                  <c:v>150.59700000000001</c:v>
                </c:pt>
                <c:pt idx="43844" formatCode="General">
                  <c:v>148.714</c:v>
                </c:pt>
                <c:pt idx="43845" formatCode="General">
                  <c:v>146.93100000000001</c:v>
                </c:pt>
                <c:pt idx="43846" formatCode="General">
                  <c:v>145.25700000000001</c:v>
                </c:pt>
                <c:pt idx="43847" formatCode="General">
                  <c:v>143.69399999999999</c:v>
                </c:pt>
                <c:pt idx="43848" formatCode="General">
                  <c:v>142.23599999999999</c:v>
                </c:pt>
                <c:pt idx="43849" formatCode="General">
                  <c:v>140.88499999999999</c:v>
                </c:pt>
                <c:pt idx="43850" formatCode="General">
                  <c:v>139.63999999999999</c:v>
                </c:pt>
                <c:pt idx="43851" formatCode="General">
                  <c:v>138.5</c:v>
                </c:pt>
                <c:pt idx="43852" formatCode="General">
                  <c:v>137.465</c:v>
                </c:pt>
                <c:pt idx="43853" formatCode="General">
                  <c:v>136.52799999999999</c:v>
                </c:pt>
                <c:pt idx="43854" formatCode="General">
                  <c:v>135.68899999999999</c:v>
                </c:pt>
                <c:pt idx="43855" formatCode="General">
                  <c:v>134.941</c:v>
                </c:pt>
                <c:pt idx="43856" formatCode="General">
                  <c:v>134.28</c:v>
                </c:pt>
                <c:pt idx="43857" formatCode="General">
                  <c:v>133.70500000000001</c:v>
                </c:pt>
                <c:pt idx="43858" formatCode="General">
                  <c:v>133.22499999999999</c:v>
                </c:pt>
                <c:pt idx="43859" formatCode="General">
                  <c:v>132.839</c:v>
                </c:pt>
                <c:pt idx="43860" formatCode="General">
                  <c:v>132.524</c:v>
                </c:pt>
                <c:pt idx="43861" formatCode="General">
                  <c:v>132.23699999999999</c:v>
                </c:pt>
                <c:pt idx="43862" formatCode="General">
                  <c:v>131.929</c:v>
                </c:pt>
                <c:pt idx="43863" formatCode="General">
                  <c:v>131.577</c:v>
                </c:pt>
                <c:pt idx="43864" formatCode="General">
                  <c:v>131.173</c:v>
                </c:pt>
                <c:pt idx="43865" formatCode="General">
                  <c:v>130.702</c:v>
                </c:pt>
                <c:pt idx="43866" formatCode="General">
                  <c:v>130.14099999999999</c:v>
                </c:pt>
                <c:pt idx="43867" formatCode="General">
                  <c:v>129.46199999999999</c:v>
                </c:pt>
                <c:pt idx="43868" formatCode="General">
                  <c:v>128.66300000000001</c:v>
                </c:pt>
                <c:pt idx="43869" formatCode="General">
                  <c:v>127.752</c:v>
                </c:pt>
                <c:pt idx="43870" formatCode="General">
                  <c:v>126.739</c:v>
                </c:pt>
                <c:pt idx="43871" formatCode="General">
                  <c:v>125.63500000000001</c:v>
                </c:pt>
                <c:pt idx="43872" formatCode="General">
                  <c:v>124.46</c:v>
                </c:pt>
                <c:pt idx="43873" formatCode="General">
                  <c:v>123.22799999999999</c:v>
                </c:pt>
                <c:pt idx="43874" formatCode="General">
                  <c:v>121.937</c:v>
                </c:pt>
                <c:pt idx="43875" formatCode="General">
                  <c:v>120.554</c:v>
                </c:pt>
                <c:pt idx="43876" formatCode="General">
                  <c:v>119.041</c:v>
                </c:pt>
                <c:pt idx="43877" formatCode="General">
                  <c:v>117.411</c:v>
                </c:pt>
                <c:pt idx="43878" formatCode="General">
                  <c:v>115.675</c:v>
                </c:pt>
                <c:pt idx="43879" formatCode="General">
                  <c:v>113.815</c:v>
                </c:pt>
                <c:pt idx="43880" formatCode="General">
                  <c:v>111.816</c:v>
                </c:pt>
                <c:pt idx="43881" formatCode="General">
                  <c:v>109.678</c:v>
                </c:pt>
                <c:pt idx="43882" formatCode="General">
                  <c:v>107.417</c:v>
                </c:pt>
                <c:pt idx="43883" formatCode="General">
                  <c:v>105.06100000000001</c:v>
                </c:pt>
                <c:pt idx="43884" formatCode="General">
                  <c:v>102.624</c:v>
                </c:pt>
                <c:pt idx="43885" formatCode="General">
                  <c:v>100.121</c:v>
                </c:pt>
                <c:pt idx="43886" formatCode="General">
                  <c:v>97.573099999999997</c:v>
                </c:pt>
                <c:pt idx="43887" formatCode="General">
                  <c:v>94.993200000000002</c:v>
                </c:pt>
                <c:pt idx="43888" formatCode="General">
                  <c:v>92.386700000000005</c:v>
                </c:pt>
                <c:pt idx="43889" formatCode="General">
                  <c:v>89.777500000000003</c:v>
                </c:pt>
                <c:pt idx="43890" formatCode="General">
                  <c:v>87.191199999999995</c:v>
                </c:pt>
                <c:pt idx="43891" formatCode="General">
                  <c:v>84.632400000000004</c:v>
                </c:pt>
                <c:pt idx="43892" formatCode="General">
                  <c:v>82.096599999999995</c:v>
                </c:pt>
                <c:pt idx="43893" formatCode="General">
                  <c:v>79.573099999999997</c:v>
                </c:pt>
                <c:pt idx="43894" formatCode="General">
                  <c:v>77.059799999999996</c:v>
                </c:pt>
                <c:pt idx="43895" formatCode="General">
                  <c:v>74.566800000000001</c:v>
                </c:pt>
                <c:pt idx="43896" formatCode="General">
                  <c:v>72.097300000000004</c:v>
                </c:pt>
                <c:pt idx="43897" formatCode="General">
                  <c:v>69.654700000000005</c:v>
                </c:pt>
                <c:pt idx="43898" formatCode="General">
                  <c:v>67.257599999999996</c:v>
                </c:pt>
                <c:pt idx="43899" formatCode="General">
                  <c:v>64.912499999999994</c:v>
                </c:pt>
                <c:pt idx="43900" formatCode="General">
                  <c:v>62.602899999999998</c:v>
                </c:pt>
                <c:pt idx="43901" formatCode="General">
                  <c:v>60.319000000000003</c:v>
                </c:pt>
                <c:pt idx="43902" formatCode="General">
                  <c:v>58.058799999999998</c:v>
                </c:pt>
                <c:pt idx="43903" formatCode="General">
                  <c:v>55.718499999999999</c:v>
                </c:pt>
                <c:pt idx="43904" formatCode="General">
                  <c:v>53.198900000000002</c:v>
                </c:pt>
                <c:pt idx="43905" formatCode="General">
                  <c:v>50.583199999999998</c:v>
                </c:pt>
                <c:pt idx="43906" formatCode="General">
                  <c:v>47.954799999999999</c:v>
                </c:pt>
                <c:pt idx="43907" formatCode="General">
                  <c:v>45.3217</c:v>
                </c:pt>
                <c:pt idx="43908" formatCode="General">
                  <c:v>42.682600000000001</c:v>
                </c:pt>
                <c:pt idx="43909" formatCode="General">
                  <c:v>40.0306</c:v>
                </c:pt>
                <c:pt idx="43910" formatCode="General">
                  <c:v>37.383299999999998</c:v>
                </c:pt>
                <c:pt idx="43911" formatCode="General">
                  <c:v>34.760899999999999</c:v>
                </c:pt>
                <c:pt idx="43912" formatCode="General">
                  <c:v>32.159399999999998</c:v>
                </c:pt>
                <c:pt idx="43913" formatCode="General">
                  <c:v>29.583600000000001</c:v>
                </c:pt>
                <c:pt idx="43914" formatCode="General">
                  <c:v>27.0517</c:v>
                </c:pt>
                <c:pt idx="43915" formatCode="General">
                  <c:v>24.567799999999998</c:v>
                </c:pt>
                <c:pt idx="43916" formatCode="General">
                  <c:v>22.1251</c:v>
                </c:pt>
                <c:pt idx="43917" formatCode="General">
                  <c:v>19.728899999999999</c:v>
                </c:pt>
                <c:pt idx="43918" formatCode="General">
                  <c:v>17.377700000000001</c:v>
                </c:pt>
                <c:pt idx="43919" formatCode="General">
                  <c:v>15.024900000000001</c:v>
                </c:pt>
                <c:pt idx="43920" formatCode="General">
                  <c:v>12.635999999999999</c:v>
                </c:pt>
                <c:pt idx="43921" formatCode="General">
                  <c:v>10.2158</c:v>
                </c:pt>
                <c:pt idx="43922" formatCode="General">
                  <c:v>7.7785500000000001</c:v>
                </c:pt>
                <c:pt idx="43923" formatCode="General">
                  <c:v>5.3370600000000001</c:v>
                </c:pt>
                <c:pt idx="43924" formatCode="General">
                  <c:v>2.86856</c:v>
                </c:pt>
                <c:pt idx="43925" formatCode="General">
                  <c:v>0.36047000000000001</c:v>
                </c:pt>
                <c:pt idx="43926" formatCode="General">
                  <c:v>-2.14791</c:v>
                </c:pt>
                <c:pt idx="43927" formatCode="General">
                  <c:v>-4.6649399999999996</c:v>
                </c:pt>
                <c:pt idx="43928" formatCode="General">
                  <c:v>-7.2625099999999998</c:v>
                </c:pt>
                <c:pt idx="43929" formatCode="General">
                  <c:v>-9.9164200000000005</c:v>
                </c:pt>
                <c:pt idx="43930" formatCode="General">
                  <c:v>-12.5495</c:v>
                </c:pt>
                <c:pt idx="43931" formatCode="General">
                  <c:v>-15.159800000000001</c:v>
                </c:pt>
                <c:pt idx="43932" formatCode="General">
                  <c:v>-17.762</c:v>
                </c:pt>
                <c:pt idx="43933" formatCode="General">
                  <c:v>-20.353400000000001</c:v>
                </c:pt>
                <c:pt idx="43934" formatCode="General">
                  <c:v>-22.926200000000001</c:v>
                </c:pt>
                <c:pt idx="43935" formatCode="General">
                  <c:v>-25.4696</c:v>
                </c:pt>
                <c:pt idx="43936" formatCode="General">
                  <c:v>-27.977799999999998</c:v>
                </c:pt>
                <c:pt idx="43937" formatCode="General">
                  <c:v>-30.448699999999999</c:v>
                </c:pt>
                <c:pt idx="43938" formatCode="General">
                  <c:v>-32.880899999999997</c:v>
                </c:pt>
                <c:pt idx="43939" formatCode="General">
                  <c:v>-35.271000000000001</c:v>
                </c:pt>
                <c:pt idx="43940" formatCode="General">
                  <c:v>-37.610799999999998</c:v>
                </c:pt>
                <c:pt idx="43941" formatCode="General">
                  <c:v>-39.890099999999997</c:v>
                </c:pt>
                <c:pt idx="43942" formatCode="General">
                  <c:v>-42.100299999999997</c:v>
                </c:pt>
                <c:pt idx="43943" formatCode="General">
                  <c:v>-44.231499999999997</c:v>
                </c:pt>
                <c:pt idx="43944" formatCode="General">
                  <c:v>-46.286000000000001</c:v>
                </c:pt>
                <c:pt idx="43945" formatCode="General">
                  <c:v>-48.306699999999999</c:v>
                </c:pt>
                <c:pt idx="43946" formatCode="General">
                  <c:v>-50.328699999999998</c:v>
                </c:pt>
                <c:pt idx="43947" formatCode="General">
                  <c:v>-52.350700000000003</c:v>
                </c:pt>
                <c:pt idx="43948" formatCode="General">
                  <c:v>-54.352699999999999</c:v>
                </c:pt>
                <c:pt idx="43949" formatCode="General">
                  <c:v>-56.307000000000002</c:v>
                </c:pt>
                <c:pt idx="43950" formatCode="General">
                  <c:v>-58.225999999999999</c:v>
                </c:pt>
                <c:pt idx="43951" formatCode="General">
                  <c:v>-60.139800000000001</c:v>
                </c:pt>
                <c:pt idx="43952" formatCode="General">
                  <c:v>-62.077300000000001</c:v>
                </c:pt>
                <c:pt idx="43953" formatCode="General">
                  <c:v>-64.102500000000006</c:v>
                </c:pt>
                <c:pt idx="43954" formatCode="General">
                  <c:v>-66.298400000000001</c:v>
                </c:pt>
                <c:pt idx="43955" formatCode="General">
                  <c:v>-68.640100000000004</c:v>
                </c:pt>
                <c:pt idx="43956" formatCode="General">
                  <c:v>-71.038700000000006</c:v>
                </c:pt>
                <c:pt idx="43957" formatCode="General">
                  <c:v>-73.459999999999994</c:v>
                </c:pt>
                <c:pt idx="43958" formatCode="General">
                  <c:v>-75.885300000000001</c:v>
                </c:pt>
                <c:pt idx="43959" formatCode="General">
                  <c:v>-78.287300000000002</c:v>
                </c:pt>
                <c:pt idx="43960" formatCode="General">
                  <c:v>-80.643000000000001</c:v>
                </c:pt>
                <c:pt idx="43961" formatCode="General">
                  <c:v>-82.943799999999996</c:v>
                </c:pt>
                <c:pt idx="43962" formatCode="General">
                  <c:v>-85.2012</c:v>
                </c:pt>
                <c:pt idx="43963" formatCode="General">
                  <c:v>-87.438199999999995</c:v>
                </c:pt>
                <c:pt idx="43964" formatCode="General">
                  <c:v>-89.671499999999995</c:v>
                </c:pt>
                <c:pt idx="43965" formatCode="General">
                  <c:v>-91.899500000000003</c:v>
                </c:pt>
                <c:pt idx="43966" formatCode="General">
                  <c:v>-94.087999999999994</c:v>
                </c:pt>
                <c:pt idx="43967" formatCode="General">
                  <c:v>-96.212299999999999</c:v>
                </c:pt>
                <c:pt idx="43968" formatCode="General">
                  <c:v>-98.269199999999998</c:v>
                </c:pt>
                <c:pt idx="43969" formatCode="General">
                  <c:v>-100.25</c:v>
                </c:pt>
                <c:pt idx="43970" formatCode="General">
                  <c:v>-102.143</c:v>
                </c:pt>
                <c:pt idx="43971" formatCode="General">
                  <c:v>-103.94799999999999</c:v>
                </c:pt>
                <c:pt idx="43972" formatCode="General">
                  <c:v>-105.667</c:v>
                </c:pt>
                <c:pt idx="43973" formatCode="General">
                  <c:v>-107.312</c:v>
                </c:pt>
                <c:pt idx="43974" formatCode="General">
                  <c:v>-108.895</c:v>
                </c:pt>
                <c:pt idx="43975" formatCode="General">
                  <c:v>-110.43</c:v>
                </c:pt>
                <c:pt idx="43976" formatCode="General">
                  <c:v>-111.90900000000001</c:v>
                </c:pt>
                <c:pt idx="43977" formatCode="General">
                  <c:v>-113.322</c:v>
                </c:pt>
                <c:pt idx="43978" formatCode="General">
                  <c:v>-114.669</c:v>
                </c:pt>
                <c:pt idx="43979" formatCode="General">
                  <c:v>-115.96599999999999</c:v>
                </c:pt>
                <c:pt idx="43980" formatCode="General">
                  <c:v>-117.245</c:v>
                </c:pt>
                <c:pt idx="43981" formatCode="General">
                  <c:v>-118.56399999999999</c:v>
                </c:pt>
                <c:pt idx="43982" formatCode="General">
                  <c:v>-119.988</c:v>
                </c:pt>
                <c:pt idx="43983" formatCode="General">
                  <c:v>-121.455</c:v>
                </c:pt>
                <c:pt idx="43984" formatCode="General">
                  <c:v>-122.849</c:v>
                </c:pt>
                <c:pt idx="43985" formatCode="General">
                  <c:v>-124.14700000000001</c:v>
                </c:pt>
                <c:pt idx="43986" formatCode="General">
                  <c:v>-125.354</c:v>
                </c:pt>
                <c:pt idx="43987" formatCode="General">
                  <c:v>-126.495</c:v>
                </c:pt>
                <c:pt idx="43988" formatCode="General">
                  <c:v>-127.586</c:v>
                </c:pt>
                <c:pt idx="43989" formatCode="General">
                  <c:v>-128.63900000000001</c:v>
                </c:pt>
                <c:pt idx="43990" formatCode="General">
                  <c:v>-129.66499999999999</c:v>
                </c:pt>
                <c:pt idx="43991" formatCode="General">
                  <c:v>-130.67599999999999</c:v>
                </c:pt>
                <c:pt idx="43992" formatCode="General">
                  <c:v>-131.66999999999999</c:v>
                </c:pt>
                <c:pt idx="43993" formatCode="General">
                  <c:v>-132.637</c:v>
                </c:pt>
                <c:pt idx="43994" formatCode="General">
                  <c:v>-133.55799999999999</c:v>
                </c:pt>
                <c:pt idx="43995" formatCode="General">
                  <c:v>-134.42400000000001</c:v>
                </c:pt>
                <c:pt idx="43996" formatCode="General">
                  <c:v>-135.24100000000001</c:v>
                </c:pt>
                <c:pt idx="43997" formatCode="General">
                  <c:v>-136.02099999999999</c:v>
                </c:pt>
                <c:pt idx="43998" formatCode="General">
                  <c:v>-136.78</c:v>
                </c:pt>
                <c:pt idx="43999" formatCode="General">
                  <c:v>-137.542</c:v>
                </c:pt>
                <c:pt idx="44000" formatCode="General">
                  <c:v>-138.33600000000001</c:v>
                </c:pt>
                <c:pt idx="44001" formatCode="General">
                  <c:v>-139.185</c:v>
                </c:pt>
                <c:pt idx="44002" formatCode="General">
                  <c:v>-140.166</c:v>
                </c:pt>
                <c:pt idx="44003" formatCode="General">
                  <c:v>-141.369</c:v>
                </c:pt>
                <c:pt idx="44004" formatCode="General">
                  <c:v>-142.75800000000001</c:v>
                </c:pt>
                <c:pt idx="44005" formatCode="General">
                  <c:v>-144.25899999999999</c:v>
                </c:pt>
                <c:pt idx="44006" formatCode="General">
                  <c:v>-145.88200000000001</c:v>
                </c:pt>
                <c:pt idx="44007" formatCode="General">
                  <c:v>-147.63499999999999</c:v>
                </c:pt>
                <c:pt idx="44008" formatCode="General">
                  <c:v>-149.50200000000001</c:v>
                </c:pt>
                <c:pt idx="44009" formatCode="General">
                  <c:v>-151.494</c:v>
                </c:pt>
                <c:pt idx="44010" formatCode="General">
                  <c:v>-153.63200000000001</c:v>
                </c:pt>
                <c:pt idx="44011" formatCode="General">
                  <c:v>-155.95400000000001</c:v>
                </c:pt>
                <c:pt idx="44012" formatCode="General">
                  <c:v>-158.47800000000001</c:v>
                </c:pt>
                <c:pt idx="44013" formatCode="General">
                  <c:v>-161.15199999999999</c:v>
                </c:pt>
                <c:pt idx="44014" formatCode="General">
                  <c:v>-163.905</c:v>
                </c:pt>
                <c:pt idx="44015" formatCode="General">
                  <c:v>-166.66499999999999</c:v>
                </c:pt>
                <c:pt idx="44016" formatCode="General">
                  <c:v>-169.392</c:v>
                </c:pt>
                <c:pt idx="44017" formatCode="General">
                  <c:v>-172.07400000000001</c:v>
                </c:pt>
                <c:pt idx="44018" formatCode="General">
                  <c:v>-174.696</c:v>
                </c:pt>
                <c:pt idx="44019" formatCode="General">
                  <c:v>-177.256</c:v>
                </c:pt>
                <c:pt idx="44020" formatCode="General">
                  <c:v>-179.76900000000001</c:v>
                </c:pt>
                <c:pt idx="44021" formatCode="General">
                  <c:v>-182.27</c:v>
                </c:pt>
                <c:pt idx="44022" formatCode="General">
                  <c:v>-184.79300000000001</c:v>
                </c:pt>
                <c:pt idx="44023" formatCode="General">
                  <c:v>-187.251</c:v>
                </c:pt>
                <c:pt idx="44024" formatCode="General">
                  <c:v>-189.51499999999999</c:v>
                </c:pt>
                <c:pt idx="44025" formatCode="General">
                  <c:v>-191.55699999999999</c:v>
                </c:pt>
                <c:pt idx="44026" formatCode="General">
                  <c:v>-193.37799999999999</c:v>
                </c:pt>
                <c:pt idx="44027" formatCode="General">
                  <c:v>-194.97</c:v>
                </c:pt>
                <c:pt idx="44028" formatCode="General">
                  <c:v>-196.328</c:v>
                </c:pt>
                <c:pt idx="44029" formatCode="General">
                  <c:v>-197.44900000000001</c:v>
                </c:pt>
                <c:pt idx="44030" formatCode="General">
                  <c:v>-198.309</c:v>
                </c:pt>
                <c:pt idx="44031" formatCode="General">
                  <c:v>-198.88499999999999</c:v>
                </c:pt>
                <c:pt idx="44032" formatCode="General">
                  <c:v>-199.178</c:v>
                </c:pt>
                <c:pt idx="44033" formatCode="General">
                  <c:v>-199.197</c:v>
                </c:pt>
                <c:pt idx="44034" formatCode="General">
                  <c:v>-198.96600000000001</c:v>
                </c:pt>
                <c:pt idx="44035" formatCode="General">
                  <c:v>-198.50200000000001</c:v>
                </c:pt>
                <c:pt idx="44036" formatCode="General">
                  <c:v>-197.81100000000001</c:v>
                </c:pt>
                <c:pt idx="44037" formatCode="General">
                  <c:v>-196.91399999999999</c:v>
                </c:pt>
                <c:pt idx="44038" formatCode="General">
                  <c:v>-195.83600000000001</c:v>
                </c:pt>
                <c:pt idx="44039" formatCode="General">
                  <c:v>-194.584</c:v>
                </c:pt>
                <c:pt idx="44040" formatCode="General">
                  <c:v>-193.185</c:v>
                </c:pt>
                <c:pt idx="44041" formatCode="General">
                  <c:v>-191.72399999999999</c:v>
                </c:pt>
                <c:pt idx="44042" formatCode="General">
                  <c:v>-190.26900000000001</c:v>
                </c:pt>
                <c:pt idx="44043" formatCode="General">
                  <c:v>-188.85400000000001</c:v>
                </c:pt>
                <c:pt idx="44044" formatCode="General">
                  <c:v>-187.44</c:v>
                </c:pt>
                <c:pt idx="44045" formatCode="General">
                  <c:v>-185.97399999999999</c:v>
                </c:pt>
                <c:pt idx="44046" formatCode="General">
                  <c:v>-184.46899999999999</c:v>
                </c:pt>
                <c:pt idx="44047" formatCode="General">
                  <c:v>-182.923</c:v>
                </c:pt>
                <c:pt idx="44048" formatCode="General">
                  <c:v>-181.322</c:v>
                </c:pt>
                <c:pt idx="44049" formatCode="General">
                  <c:v>-179.65600000000001</c:v>
                </c:pt>
                <c:pt idx="44050" formatCode="General">
                  <c:v>-177.92500000000001</c:v>
                </c:pt>
                <c:pt idx="44051" formatCode="General">
                  <c:v>-176.114</c:v>
                </c:pt>
                <c:pt idx="44052" formatCode="General">
                  <c:v>-174.21299999999999</c:v>
                </c:pt>
                <c:pt idx="44053" formatCode="General">
                  <c:v>-172.24600000000001</c:v>
                </c:pt>
                <c:pt idx="44054" formatCode="General">
                  <c:v>-170.25899999999999</c:v>
                </c:pt>
                <c:pt idx="44055" formatCode="General">
                  <c:v>-168.3</c:v>
                </c:pt>
                <c:pt idx="44056" formatCode="General">
                  <c:v>-166.422</c:v>
                </c:pt>
                <c:pt idx="44057" formatCode="General">
                  <c:v>-164.65799999999999</c:v>
                </c:pt>
                <c:pt idx="44058" formatCode="General">
                  <c:v>-163.024</c:v>
                </c:pt>
                <c:pt idx="44059" formatCode="General">
                  <c:v>-161.53700000000001</c:v>
                </c:pt>
                <c:pt idx="44060" formatCode="General">
                  <c:v>-160.261</c:v>
                </c:pt>
                <c:pt idx="44061" formatCode="General">
                  <c:v>-159.24100000000001</c:v>
                </c:pt>
                <c:pt idx="44062" formatCode="General">
                  <c:v>-158.47</c:v>
                </c:pt>
                <c:pt idx="44063" formatCode="General">
                  <c:v>-157.93899999999999</c:v>
                </c:pt>
                <c:pt idx="44064" formatCode="General">
                  <c:v>-157.63399999999999</c:v>
                </c:pt>
                <c:pt idx="44065" formatCode="General">
                  <c:v>-157.46600000000001</c:v>
                </c:pt>
                <c:pt idx="44066" formatCode="General">
                  <c:v>-157.38300000000001</c:v>
                </c:pt>
                <c:pt idx="44067" formatCode="General">
                  <c:v>-157.46</c:v>
                </c:pt>
                <c:pt idx="44068" formatCode="General">
                  <c:v>-157.76400000000001</c:v>
                </c:pt>
                <c:pt idx="44069" formatCode="General">
                  <c:v>-158.303</c:v>
                </c:pt>
                <c:pt idx="44070" formatCode="General">
                  <c:v>-158.98400000000001</c:v>
                </c:pt>
                <c:pt idx="44071" formatCode="General">
                  <c:v>-159.673</c:v>
                </c:pt>
                <c:pt idx="44072" formatCode="General">
                  <c:v>-160.36500000000001</c:v>
                </c:pt>
                <c:pt idx="44073" formatCode="General">
                  <c:v>-161.08600000000001</c:v>
                </c:pt>
                <c:pt idx="44074" formatCode="General">
                  <c:v>-161.83099999999999</c:v>
                </c:pt>
                <c:pt idx="44075" formatCode="General">
                  <c:v>-162.571</c:v>
                </c:pt>
                <c:pt idx="44076" formatCode="General">
                  <c:v>-163.25</c:v>
                </c:pt>
                <c:pt idx="44077" formatCode="General">
                  <c:v>-163.791</c:v>
                </c:pt>
                <c:pt idx="44078" formatCode="General">
                  <c:v>-164.12799999999999</c:v>
                </c:pt>
                <c:pt idx="44079" formatCode="General">
                  <c:v>-164.23099999999999</c:v>
                </c:pt>
                <c:pt idx="44080" formatCode="General">
                  <c:v>-164.09800000000001</c:v>
                </c:pt>
                <c:pt idx="44081" formatCode="General">
                  <c:v>-163.75800000000001</c:v>
                </c:pt>
                <c:pt idx="44082" formatCode="General">
                  <c:v>-163.239</c:v>
                </c:pt>
                <c:pt idx="44083" formatCode="General">
                  <c:v>-162.55600000000001</c:v>
                </c:pt>
                <c:pt idx="44084" formatCode="General">
                  <c:v>-161.696</c:v>
                </c:pt>
                <c:pt idx="44085" formatCode="General">
                  <c:v>-160.62799999999999</c:v>
                </c:pt>
                <c:pt idx="44086" formatCode="General">
                  <c:v>-159.31899999999999</c:v>
                </c:pt>
                <c:pt idx="44087" formatCode="General">
                  <c:v>-157.744</c:v>
                </c:pt>
                <c:pt idx="44088" formatCode="General">
                  <c:v>-155.90199999999999</c:v>
                </c:pt>
                <c:pt idx="44089" formatCode="General">
                  <c:v>-153.84200000000001</c:v>
                </c:pt>
                <c:pt idx="44090" formatCode="General">
                  <c:v>-151.64099999999999</c:v>
                </c:pt>
                <c:pt idx="44091" formatCode="General">
                  <c:v>-149.31800000000001</c:v>
                </c:pt>
                <c:pt idx="44092" formatCode="General">
                  <c:v>-146.86799999999999</c:v>
                </c:pt>
                <c:pt idx="44093" formatCode="General">
                  <c:v>-144.292</c:v>
                </c:pt>
                <c:pt idx="44094" formatCode="General">
                  <c:v>-141.59899999999999</c:v>
                </c:pt>
                <c:pt idx="44095" formatCode="General">
                  <c:v>-138.81299999999999</c:v>
                </c:pt>
                <c:pt idx="44096" formatCode="General">
                  <c:v>-135.982</c:v>
                </c:pt>
                <c:pt idx="44097" formatCode="General">
                  <c:v>-133.15600000000001</c:v>
                </c:pt>
                <c:pt idx="44098" formatCode="General">
                  <c:v>-130.37700000000001</c:v>
                </c:pt>
                <c:pt idx="44099" formatCode="General">
                  <c:v>-127.679</c:v>
                </c:pt>
                <c:pt idx="44100" formatCode="General">
                  <c:v>-125.07599999999999</c:v>
                </c:pt>
                <c:pt idx="44101" formatCode="General">
                  <c:v>-122.575</c:v>
                </c:pt>
                <c:pt idx="44102" formatCode="General">
                  <c:v>-120.178</c:v>
                </c:pt>
                <c:pt idx="44103" formatCode="General">
                  <c:v>-117.855</c:v>
                </c:pt>
                <c:pt idx="44104" formatCode="General">
                  <c:v>-115.556</c:v>
                </c:pt>
                <c:pt idx="44105" formatCode="General">
                  <c:v>-113.253</c:v>
                </c:pt>
                <c:pt idx="44106" formatCode="General">
                  <c:v>-110.93300000000001</c:v>
                </c:pt>
                <c:pt idx="44107" formatCode="General">
                  <c:v>-108.626</c:v>
                </c:pt>
                <c:pt idx="44108" formatCode="General">
                  <c:v>-106.35599999999999</c:v>
                </c:pt>
                <c:pt idx="44109" formatCode="General">
                  <c:v>-104.108</c:v>
                </c:pt>
                <c:pt idx="44110" formatCode="General">
                  <c:v>-101.875</c:v>
                </c:pt>
                <c:pt idx="44111" formatCode="General">
                  <c:v>-99.649100000000004</c:v>
                </c:pt>
                <c:pt idx="44112" formatCode="General">
                  <c:v>-97.443799999999996</c:v>
                </c:pt>
                <c:pt idx="44113" formatCode="General">
                  <c:v>-95.272199999999998</c:v>
                </c:pt>
                <c:pt idx="44114" formatCode="General">
                  <c:v>-93.128799999999998</c:v>
                </c:pt>
                <c:pt idx="44115" formatCode="General">
                  <c:v>-90.999499999999998</c:v>
                </c:pt>
                <c:pt idx="44116" formatCode="General">
                  <c:v>-88.861599999999996</c:v>
                </c:pt>
                <c:pt idx="44117" formatCode="General">
                  <c:v>-86.694999999999993</c:v>
                </c:pt>
                <c:pt idx="44118" formatCode="General">
                  <c:v>-84.485600000000005</c:v>
                </c:pt>
                <c:pt idx="44119" formatCode="General">
                  <c:v>-82.218100000000007</c:v>
                </c:pt>
                <c:pt idx="44120" formatCode="General">
                  <c:v>-79.929000000000002</c:v>
                </c:pt>
                <c:pt idx="44121" formatCode="General">
                  <c:v>-77.747900000000001</c:v>
                </c:pt>
                <c:pt idx="44122" formatCode="General">
                  <c:v>-75.701700000000002</c:v>
                </c:pt>
                <c:pt idx="44123" formatCode="General">
                  <c:v>-73.690700000000007</c:v>
                </c:pt>
                <c:pt idx="44124" formatCode="General">
                  <c:v>-71.640799999999999</c:v>
                </c:pt>
                <c:pt idx="44125" formatCode="General">
                  <c:v>-69.509200000000007</c:v>
                </c:pt>
                <c:pt idx="44126" formatCode="General">
                  <c:v>-67.2821</c:v>
                </c:pt>
                <c:pt idx="44127" formatCode="General">
                  <c:v>-64.9572</c:v>
                </c:pt>
                <c:pt idx="44128" formatCode="General">
                  <c:v>-62.541600000000003</c:v>
                </c:pt>
                <c:pt idx="44129" formatCode="General">
                  <c:v>-60.035299999999999</c:v>
                </c:pt>
                <c:pt idx="44130" formatCode="General">
                  <c:v>-57.426600000000001</c:v>
                </c:pt>
                <c:pt idx="44131" formatCode="General">
                  <c:v>-54.720799999999997</c:v>
                </c:pt>
                <c:pt idx="44132" formatCode="General">
                  <c:v>-51.930900000000001</c:v>
                </c:pt>
                <c:pt idx="44133" formatCode="General">
                  <c:v>-49.056199999999997</c:v>
                </c:pt>
                <c:pt idx="44134" formatCode="General">
                  <c:v>-46.0852</c:v>
                </c:pt>
                <c:pt idx="44135" formatCode="General">
                  <c:v>-42.993699999999997</c:v>
                </c:pt>
                <c:pt idx="44136" formatCode="General">
                  <c:v>-39.784599999999998</c:v>
                </c:pt>
                <c:pt idx="44137" formatCode="General">
                  <c:v>-36.490099999999998</c:v>
                </c:pt>
                <c:pt idx="44138" formatCode="General">
                  <c:v>-33.1434</c:v>
                </c:pt>
                <c:pt idx="44139" formatCode="General">
                  <c:v>-29.771999999999998</c:v>
                </c:pt>
                <c:pt idx="44140" formatCode="General">
                  <c:v>-26.379100000000001</c:v>
                </c:pt>
                <c:pt idx="44141" formatCode="General">
                  <c:v>-22.951799999999999</c:v>
                </c:pt>
                <c:pt idx="44142" formatCode="General">
                  <c:v>-19.472300000000001</c:v>
                </c:pt>
                <c:pt idx="44143" formatCode="General">
                  <c:v>-15.937900000000001</c:v>
                </c:pt>
                <c:pt idx="44144" formatCode="General">
                  <c:v>-12.3611</c:v>
                </c:pt>
                <c:pt idx="44145" formatCode="General">
                  <c:v>-8.7440200000000008</c:v>
                </c:pt>
                <c:pt idx="44146" formatCode="General">
                  <c:v>-5.0906099999999999</c:v>
                </c:pt>
                <c:pt idx="44147" formatCode="General">
                  <c:v>-1.42808</c:v>
                </c:pt>
                <c:pt idx="44148" formatCode="General">
                  <c:v>2.2154699999999998</c:v>
                </c:pt>
                <c:pt idx="44149" formatCode="General">
                  <c:v>5.8231799999999998</c:v>
                </c:pt>
                <c:pt idx="44150" formatCode="General">
                  <c:v>9.3866099999999992</c:v>
                </c:pt>
                <c:pt idx="44151" formatCode="General">
                  <c:v>12.8992</c:v>
                </c:pt>
                <c:pt idx="44152" formatCode="General">
                  <c:v>16.252800000000001</c:v>
                </c:pt>
                <c:pt idx="44153" formatCode="General">
                  <c:v>19.364999999999998</c:v>
                </c:pt>
                <c:pt idx="44154" formatCode="General">
                  <c:v>22.316299999999998</c:v>
                </c:pt>
                <c:pt idx="44155" formatCode="General">
                  <c:v>25.181799999999999</c:v>
                </c:pt>
                <c:pt idx="44156" formatCode="General">
                  <c:v>27.988</c:v>
                </c:pt>
                <c:pt idx="44157" formatCode="General">
                  <c:v>30.7317</c:v>
                </c:pt>
                <c:pt idx="44158" formatCode="General">
                  <c:v>33.393500000000003</c:v>
                </c:pt>
                <c:pt idx="44159" formatCode="General">
                  <c:v>35.965200000000003</c:v>
                </c:pt>
                <c:pt idx="44160" formatCode="General">
                  <c:v>38.445</c:v>
                </c:pt>
                <c:pt idx="44161" formatCode="General">
                  <c:v>40.838799999999999</c:v>
                </c:pt>
                <c:pt idx="44162" formatCode="General">
                  <c:v>43.1599</c:v>
                </c:pt>
                <c:pt idx="44163" formatCode="General">
                  <c:v>45.431800000000003</c:v>
                </c:pt>
                <c:pt idx="44164" formatCode="General">
                  <c:v>47.677399999999999</c:v>
                </c:pt>
                <c:pt idx="44165" formatCode="General">
                  <c:v>49.912999999999997</c:v>
                </c:pt>
                <c:pt idx="44166" formatCode="General">
                  <c:v>52.1404</c:v>
                </c:pt>
                <c:pt idx="44167" formatCode="General">
                  <c:v>54.364400000000003</c:v>
                </c:pt>
                <c:pt idx="44168" formatCode="General">
                  <c:v>56.6083</c:v>
                </c:pt>
                <c:pt idx="44169" formatCode="General">
                  <c:v>58.887099999999997</c:v>
                </c:pt>
                <c:pt idx="44170" formatCode="General">
                  <c:v>61.2012</c:v>
                </c:pt>
                <c:pt idx="44171" formatCode="General">
                  <c:v>63.558700000000002</c:v>
                </c:pt>
                <c:pt idx="44172" formatCode="General">
                  <c:v>65.9709</c:v>
                </c:pt>
                <c:pt idx="44173" formatCode="General">
                  <c:v>68.416399999999996</c:v>
                </c:pt>
                <c:pt idx="44174" formatCode="General">
                  <c:v>70.874399999999994</c:v>
                </c:pt>
                <c:pt idx="44175" formatCode="General">
                  <c:v>73.355099999999993</c:v>
                </c:pt>
                <c:pt idx="44176" formatCode="General">
                  <c:v>75.875100000000003</c:v>
                </c:pt>
                <c:pt idx="44177" formatCode="General">
                  <c:v>78.449799999999996</c:v>
                </c:pt>
                <c:pt idx="44178" formatCode="General">
                  <c:v>81.098200000000006</c:v>
                </c:pt>
                <c:pt idx="44179" formatCode="General">
                  <c:v>83.833399999999997</c:v>
                </c:pt>
                <c:pt idx="44180" formatCode="General">
                  <c:v>86.642200000000003</c:v>
                </c:pt>
                <c:pt idx="44181" formatCode="General">
                  <c:v>89.477800000000002</c:v>
                </c:pt>
                <c:pt idx="44182" formatCode="General">
                  <c:v>92.242000000000004</c:v>
                </c:pt>
                <c:pt idx="44183" formatCode="General">
                  <c:v>94.899699999999996</c:v>
                </c:pt>
                <c:pt idx="44184" formatCode="General">
                  <c:v>97.503699999999995</c:v>
                </c:pt>
                <c:pt idx="44185" formatCode="General">
                  <c:v>100.089</c:v>
                </c:pt>
                <c:pt idx="44186" formatCode="General">
                  <c:v>102.67</c:v>
                </c:pt>
                <c:pt idx="44187" formatCode="General">
                  <c:v>105.258</c:v>
                </c:pt>
                <c:pt idx="44188" formatCode="General">
                  <c:v>107.85899999999999</c:v>
                </c:pt>
                <c:pt idx="44189" formatCode="General">
                  <c:v>110.45699999999999</c:v>
                </c:pt>
                <c:pt idx="44190" formatCode="General">
                  <c:v>113.044</c:v>
                </c:pt>
                <c:pt idx="44191" formatCode="General">
                  <c:v>115.61199999999999</c:v>
                </c:pt>
                <c:pt idx="44192" formatCode="General">
                  <c:v>118.15300000000001</c:v>
                </c:pt>
                <c:pt idx="44193" formatCode="General">
                  <c:v>120.65600000000001</c:v>
                </c:pt>
                <c:pt idx="44194" formatCode="General">
                  <c:v>123.111</c:v>
                </c:pt>
                <c:pt idx="44195" formatCode="General">
                  <c:v>125.52200000000001</c:v>
                </c:pt>
                <c:pt idx="44196" formatCode="General">
                  <c:v>127.91200000000001</c:v>
                </c:pt>
                <c:pt idx="44197" formatCode="General">
                  <c:v>130.221</c:v>
                </c:pt>
                <c:pt idx="44198" formatCode="General">
                  <c:v>132.351</c:v>
                </c:pt>
                <c:pt idx="44199" formatCode="General">
                  <c:v>134.31</c:v>
                </c:pt>
                <c:pt idx="44200" formatCode="General">
                  <c:v>136.143</c:v>
                </c:pt>
                <c:pt idx="44201" formatCode="General">
                  <c:v>137.87899999999999</c:v>
                </c:pt>
                <c:pt idx="44202" formatCode="General">
                  <c:v>139.54</c:v>
                </c:pt>
                <c:pt idx="44203" formatCode="General">
                  <c:v>141.11500000000001</c:v>
                </c:pt>
                <c:pt idx="44204" formatCode="General">
                  <c:v>142.607</c:v>
                </c:pt>
                <c:pt idx="44205" formatCode="General">
                  <c:v>144.02799999999999</c:v>
                </c:pt>
                <c:pt idx="44206" formatCode="General">
                  <c:v>145.40299999999999</c:v>
                </c:pt>
                <c:pt idx="44207" formatCode="General">
                  <c:v>146.755</c:v>
                </c:pt>
                <c:pt idx="44208" formatCode="General">
                  <c:v>148.09</c:v>
                </c:pt>
                <c:pt idx="44209" formatCode="General">
                  <c:v>149.41300000000001</c:v>
                </c:pt>
                <c:pt idx="44210" formatCode="General">
                  <c:v>150.72499999999999</c:v>
                </c:pt>
                <c:pt idx="44211" formatCode="General">
                  <c:v>152.04300000000001</c:v>
                </c:pt>
                <c:pt idx="44212" formatCode="General">
                  <c:v>153.38399999999999</c:v>
                </c:pt>
                <c:pt idx="44213" formatCode="General">
                  <c:v>154.66900000000001</c:v>
                </c:pt>
                <c:pt idx="44214" formatCode="General">
                  <c:v>155.82499999999999</c:v>
                </c:pt>
                <c:pt idx="44215" formatCode="General">
                  <c:v>156.9</c:v>
                </c:pt>
                <c:pt idx="44216" formatCode="General">
                  <c:v>158.00200000000001</c:v>
                </c:pt>
                <c:pt idx="44217" formatCode="General">
                  <c:v>159.27000000000001</c:v>
                </c:pt>
                <c:pt idx="44218" formatCode="General">
                  <c:v>160.608</c:v>
                </c:pt>
                <c:pt idx="44219" formatCode="General">
                  <c:v>161.828</c:v>
                </c:pt>
                <c:pt idx="44220" formatCode="General">
                  <c:v>162.97900000000001</c:v>
                </c:pt>
                <c:pt idx="44221" formatCode="General">
                  <c:v>164.125</c:v>
                </c:pt>
                <c:pt idx="44222" formatCode="General">
                  <c:v>165.27799999999999</c:v>
                </c:pt>
                <c:pt idx="44223" formatCode="General">
                  <c:v>166.43600000000001</c:v>
                </c:pt>
                <c:pt idx="44224" formatCode="General">
                  <c:v>167.584</c:v>
                </c:pt>
                <c:pt idx="44225" formatCode="General">
                  <c:v>168.73</c:v>
                </c:pt>
                <c:pt idx="44226" formatCode="General">
                  <c:v>169.89599999999999</c:v>
                </c:pt>
                <c:pt idx="44227" formatCode="General">
                  <c:v>171.095</c:v>
                </c:pt>
                <c:pt idx="44228" formatCode="General">
                  <c:v>172.304</c:v>
                </c:pt>
                <c:pt idx="44229" formatCode="General">
                  <c:v>173.404</c:v>
                </c:pt>
                <c:pt idx="44230" formatCode="General">
                  <c:v>174.37700000000001</c:v>
                </c:pt>
                <c:pt idx="44231" formatCode="General">
                  <c:v>175.31700000000001</c:v>
                </c:pt>
                <c:pt idx="44232" formatCode="General">
                  <c:v>176.26</c:v>
                </c:pt>
                <c:pt idx="44233" formatCode="General">
                  <c:v>177.21299999999999</c:v>
                </c:pt>
                <c:pt idx="44234" formatCode="General">
                  <c:v>178.18199999999999</c:v>
                </c:pt>
                <c:pt idx="44235" formatCode="General">
                  <c:v>179.17400000000001</c:v>
                </c:pt>
                <c:pt idx="44236" formatCode="General">
                  <c:v>180.19800000000001</c:v>
                </c:pt>
                <c:pt idx="44237" formatCode="General">
                  <c:v>181.26</c:v>
                </c:pt>
                <c:pt idx="44238" formatCode="General">
                  <c:v>182.35599999999999</c:v>
                </c:pt>
                <c:pt idx="44239" formatCode="General">
                  <c:v>183.494</c:v>
                </c:pt>
                <c:pt idx="44240" formatCode="General">
                  <c:v>184.67400000000001</c:v>
                </c:pt>
                <c:pt idx="44241" formatCode="General">
                  <c:v>185.87</c:v>
                </c:pt>
                <c:pt idx="44242" formatCode="General">
                  <c:v>187.04900000000001</c:v>
                </c:pt>
                <c:pt idx="44243" formatCode="General">
                  <c:v>188.18899999999999</c:v>
                </c:pt>
                <c:pt idx="44244" formatCode="General">
                  <c:v>189.31100000000001</c:v>
                </c:pt>
                <c:pt idx="44245" formatCode="General">
                  <c:v>190.465</c:v>
                </c:pt>
                <c:pt idx="44246" formatCode="General">
                  <c:v>191.66800000000001</c:v>
                </c:pt>
                <c:pt idx="44247" formatCode="General">
                  <c:v>192.92</c:v>
                </c:pt>
                <c:pt idx="44248" formatCode="General">
                  <c:v>194.19200000000001</c:v>
                </c:pt>
                <c:pt idx="44249" formatCode="General">
                  <c:v>195.45099999999999</c:v>
                </c:pt>
                <c:pt idx="44250" formatCode="General">
                  <c:v>196.66900000000001</c:v>
                </c:pt>
                <c:pt idx="44251" formatCode="General">
                  <c:v>197.83699999999999</c:v>
                </c:pt>
                <c:pt idx="44252" formatCode="General">
                  <c:v>198.959</c:v>
                </c:pt>
                <c:pt idx="44253" formatCode="General">
                  <c:v>200.035</c:v>
                </c:pt>
                <c:pt idx="44254" formatCode="General">
                  <c:v>201.054</c:v>
                </c:pt>
                <c:pt idx="44255" formatCode="General">
                  <c:v>201.98500000000001</c:v>
                </c:pt>
                <c:pt idx="44256" formatCode="General">
                  <c:v>202.815</c:v>
                </c:pt>
                <c:pt idx="44257" formatCode="General">
                  <c:v>203.56399999999999</c:v>
                </c:pt>
                <c:pt idx="44258" formatCode="General">
                  <c:v>204.21899999999999</c:v>
                </c:pt>
                <c:pt idx="44259" formatCode="General">
                  <c:v>204.74600000000001</c:v>
                </c:pt>
                <c:pt idx="44260" formatCode="General">
                  <c:v>205.14</c:v>
                </c:pt>
                <c:pt idx="44261" formatCode="General">
                  <c:v>205.381</c:v>
                </c:pt>
                <c:pt idx="44262" formatCode="General">
                  <c:v>205.36799999999999</c:v>
                </c:pt>
                <c:pt idx="44263" formatCode="General">
                  <c:v>205.06399999999999</c:v>
                </c:pt>
                <c:pt idx="44264" formatCode="General">
                  <c:v>204.54400000000001</c:v>
                </c:pt>
                <c:pt idx="44265" formatCode="General">
                  <c:v>203.85400000000001</c:v>
                </c:pt>
                <c:pt idx="44266" formatCode="General">
                  <c:v>203.01300000000001</c:v>
                </c:pt>
                <c:pt idx="44267" formatCode="General">
                  <c:v>202.04599999999999</c:v>
                </c:pt>
                <c:pt idx="44268" formatCode="General">
                  <c:v>200.97200000000001</c:v>
                </c:pt>
                <c:pt idx="44269" formatCode="General">
                  <c:v>199.79400000000001</c:v>
                </c:pt>
                <c:pt idx="44270" formatCode="General">
                  <c:v>198.524</c:v>
                </c:pt>
                <c:pt idx="44271" formatCode="General">
                  <c:v>197.19200000000001</c:v>
                </c:pt>
                <c:pt idx="44272" formatCode="General">
                  <c:v>195.851</c:v>
                </c:pt>
                <c:pt idx="44273" formatCode="General">
                  <c:v>194.56399999999999</c:v>
                </c:pt>
                <c:pt idx="44274" formatCode="General">
                  <c:v>193.34899999999999</c:v>
                </c:pt>
                <c:pt idx="44275" formatCode="General">
                  <c:v>192.21299999999999</c:v>
                </c:pt>
                <c:pt idx="44276" formatCode="General">
                  <c:v>191.16499999999999</c:v>
                </c:pt>
                <c:pt idx="44277" formatCode="General">
                  <c:v>190.233</c:v>
                </c:pt>
                <c:pt idx="44278" formatCode="General">
                  <c:v>189.46299999999999</c:v>
                </c:pt>
                <c:pt idx="44279" formatCode="General">
                  <c:v>188.875</c:v>
                </c:pt>
                <c:pt idx="44280" formatCode="General">
                  <c:v>188.46899999999999</c:v>
                </c:pt>
                <c:pt idx="44281" formatCode="General">
                  <c:v>188.21600000000001</c:v>
                </c:pt>
                <c:pt idx="44282" formatCode="General">
                  <c:v>188.077</c:v>
                </c:pt>
                <c:pt idx="44283" formatCode="General">
                  <c:v>188.011</c:v>
                </c:pt>
                <c:pt idx="44284" formatCode="General">
                  <c:v>187.97800000000001</c:v>
                </c:pt>
                <c:pt idx="44285" formatCode="General">
                  <c:v>187.946</c:v>
                </c:pt>
                <c:pt idx="44286" formatCode="General">
                  <c:v>187.89400000000001</c:v>
                </c:pt>
                <c:pt idx="44287" formatCode="General">
                  <c:v>187.79599999999999</c:v>
                </c:pt>
                <c:pt idx="44288" formatCode="General">
                  <c:v>187.613</c:v>
                </c:pt>
                <c:pt idx="44289" formatCode="General">
                  <c:v>187.303</c:v>
                </c:pt>
                <c:pt idx="44290" formatCode="General">
                  <c:v>186.84</c:v>
                </c:pt>
                <c:pt idx="44291" formatCode="General">
                  <c:v>186.21199999999999</c:v>
                </c:pt>
                <c:pt idx="44292" formatCode="General">
                  <c:v>185.41800000000001</c:v>
                </c:pt>
                <c:pt idx="44293" formatCode="General">
                  <c:v>184.46199999999999</c:v>
                </c:pt>
                <c:pt idx="44294" formatCode="General">
                  <c:v>183.35</c:v>
                </c:pt>
                <c:pt idx="44295" formatCode="General">
                  <c:v>182.06399999999999</c:v>
                </c:pt>
                <c:pt idx="44296" formatCode="General">
                  <c:v>180.61600000000001</c:v>
                </c:pt>
                <c:pt idx="44297" formatCode="General">
                  <c:v>179.06399999999999</c:v>
                </c:pt>
                <c:pt idx="44298" formatCode="General">
                  <c:v>177.453</c:v>
                </c:pt>
                <c:pt idx="44299" formatCode="General">
                  <c:v>175.809</c:v>
                </c:pt>
                <c:pt idx="44300" formatCode="General">
                  <c:v>174.041</c:v>
                </c:pt>
                <c:pt idx="44301" formatCode="General">
                  <c:v>172.06899999999999</c:v>
                </c:pt>
                <c:pt idx="44302" formatCode="General">
                  <c:v>169.982</c:v>
                </c:pt>
                <c:pt idx="44303" formatCode="General">
                  <c:v>167.85400000000001</c:v>
                </c:pt>
                <c:pt idx="44304" formatCode="General">
                  <c:v>165.696</c:v>
                </c:pt>
                <c:pt idx="44305" formatCode="General">
                  <c:v>163.52199999999999</c:v>
                </c:pt>
                <c:pt idx="44306" formatCode="General">
                  <c:v>161.35400000000001</c:v>
                </c:pt>
                <c:pt idx="44307" formatCode="General">
                  <c:v>159.20500000000001</c:v>
                </c:pt>
                <c:pt idx="44308" formatCode="General">
                  <c:v>157.08500000000001</c:v>
                </c:pt>
                <c:pt idx="44309" formatCode="General">
                  <c:v>155.001</c:v>
                </c:pt>
                <c:pt idx="44310" formatCode="General">
                  <c:v>152.96299999999999</c:v>
                </c:pt>
                <c:pt idx="44311" formatCode="General">
                  <c:v>150.983</c:v>
                </c:pt>
                <c:pt idx="44312" formatCode="General">
                  <c:v>149.054</c:v>
                </c:pt>
                <c:pt idx="44313" formatCode="General">
                  <c:v>147.161</c:v>
                </c:pt>
                <c:pt idx="44314" formatCode="General">
                  <c:v>145.31200000000001</c:v>
                </c:pt>
                <c:pt idx="44315" formatCode="General">
                  <c:v>143.518</c:v>
                </c:pt>
                <c:pt idx="44316" formatCode="General">
                  <c:v>141.75700000000001</c:v>
                </c:pt>
                <c:pt idx="44317" formatCode="General">
                  <c:v>140.02199999999999</c:v>
                </c:pt>
                <c:pt idx="44318" formatCode="General">
                  <c:v>138.32300000000001</c:v>
                </c:pt>
                <c:pt idx="44319" formatCode="General">
                  <c:v>136.64500000000001</c:v>
                </c:pt>
                <c:pt idx="44320" formatCode="General">
                  <c:v>134.965</c:v>
                </c:pt>
                <c:pt idx="44321" formatCode="General">
                  <c:v>133.28200000000001</c:v>
                </c:pt>
                <c:pt idx="44322" formatCode="General">
                  <c:v>131.59399999999999</c:v>
                </c:pt>
                <c:pt idx="44323" formatCode="General">
                  <c:v>129.89500000000001</c:v>
                </c:pt>
                <c:pt idx="44324" formatCode="General">
                  <c:v>128.172</c:v>
                </c:pt>
                <c:pt idx="44325" formatCode="General">
                  <c:v>126.41200000000001</c:v>
                </c:pt>
                <c:pt idx="44326" formatCode="General">
                  <c:v>124.605</c:v>
                </c:pt>
                <c:pt idx="44327" formatCode="General">
                  <c:v>122.742</c:v>
                </c:pt>
                <c:pt idx="44328" formatCode="General">
                  <c:v>120.804</c:v>
                </c:pt>
                <c:pt idx="44329" formatCode="General">
                  <c:v>118.788</c:v>
                </c:pt>
                <c:pt idx="44330" formatCode="General">
                  <c:v>116.73</c:v>
                </c:pt>
                <c:pt idx="44331" formatCode="General">
                  <c:v>114.571</c:v>
                </c:pt>
                <c:pt idx="44332" formatCode="General">
                  <c:v>112.18899999999999</c:v>
                </c:pt>
                <c:pt idx="44333" formatCode="General">
                  <c:v>109.63</c:v>
                </c:pt>
                <c:pt idx="44334" formatCode="General">
                  <c:v>106.996</c:v>
                </c:pt>
                <c:pt idx="44335" formatCode="General">
                  <c:v>104.32299999999999</c:v>
                </c:pt>
                <c:pt idx="44336" formatCode="General">
                  <c:v>101.654</c:v>
                </c:pt>
                <c:pt idx="44337" formatCode="General">
                  <c:v>99.058000000000007</c:v>
                </c:pt>
                <c:pt idx="44338" formatCode="General">
                  <c:v>96.485900000000001</c:v>
                </c:pt>
                <c:pt idx="44339" formatCode="General">
                  <c:v>93.7941</c:v>
                </c:pt>
                <c:pt idx="44340" formatCode="General">
                  <c:v>90.997600000000006</c:v>
                </c:pt>
                <c:pt idx="44341" formatCode="General">
                  <c:v>88.170699999999997</c:v>
                </c:pt>
                <c:pt idx="44342" formatCode="General">
                  <c:v>85.317300000000003</c:v>
                </c:pt>
                <c:pt idx="44343" formatCode="General">
                  <c:v>82.441999999999993</c:v>
                </c:pt>
                <c:pt idx="44344" formatCode="General">
                  <c:v>79.552099999999996</c:v>
                </c:pt>
                <c:pt idx="44345" formatCode="General">
                  <c:v>76.6648</c:v>
                </c:pt>
                <c:pt idx="44346" formatCode="General">
                  <c:v>73.801400000000001</c:v>
                </c:pt>
                <c:pt idx="44347" formatCode="General">
                  <c:v>70.964200000000005</c:v>
                </c:pt>
                <c:pt idx="44348" formatCode="General">
                  <c:v>68.149100000000004</c:v>
                </c:pt>
                <c:pt idx="44349" formatCode="General">
                  <c:v>65.358099999999993</c:v>
                </c:pt>
                <c:pt idx="44350" formatCode="General">
                  <c:v>62.593200000000003</c:v>
                </c:pt>
                <c:pt idx="44351" formatCode="General">
                  <c:v>59.856699999999996</c:v>
                </c:pt>
                <c:pt idx="44352" formatCode="General">
                  <c:v>57.151800000000001</c:v>
                </c:pt>
                <c:pt idx="44353" formatCode="General">
                  <c:v>54.475000000000001</c:v>
                </c:pt>
                <c:pt idx="44354" formatCode="General">
                  <c:v>51.724800000000002</c:v>
                </c:pt>
                <c:pt idx="44355" formatCode="General">
                  <c:v>48.825499999999998</c:v>
                </c:pt>
                <c:pt idx="44356" formatCode="General">
                  <c:v>45.866599999999998</c:v>
                </c:pt>
                <c:pt idx="44357" formatCode="General">
                  <c:v>42.913400000000003</c:v>
                </c:pt>
                <c:pt idx="44358" formatCode="General">
                  <c:v>39.958799999999997</c:v>
                </c:pt>
                <c:pt idx="44359" formatCode="General">
                  <c:v>37.007899999999999</c:v>
                </c:pt>
                <c:pt idx="44360" formatCode="General">
                  <c:v>34.073700000000002</c:v>
                </c:pt>
                <c:pt idx="44361" formatCode="General">
                  <c:v>31.160699999999999</c:v>
                </c:pt>
                <c:pt idx="44362" formatCode="General">
                  <c:v>28.263999999999999</c:v>
                </c:pt>
                <c:pt idx="44363" formatCode="General">
                  <c:v>25.3691</c:v>
                </c:pt>
                <c:pt idx="44364" formatCode="General">
                  <c:v>22.461300000000001</c:v>
                </c:pt>
                <c:pt idx="44365" formatCode="General">
                  <c:v>19.5321</c:v>
                </c:pt>
                <c:pt idx="44366" formatCode="General">
                  <c:v>16.5778</c:v>
                </c:pt>
                <c:pt idx="44367" formatCode="General">
                  <c:v>13.598800000000001</c:v>
                </c:pt>
                <c:pt idx="44368" formatCode="General">
                  <c:v>10.6037</c:v>
                </c:pt>
                <c:pt idx="44369" formatCode="General">
                  <c:v>7.6037600000000003</c:v>
                </c:pt>
                <c:pt idx="44370" formatCode="General">
                  <c:v>4.6071999999999997</c:v>
                </c:pt>
                <c:pt idx="44371" formatCode="General">
                  <c:v>1.6059000000000001</c:v>
                </c:pt>
                <c:pt idx="44372" formatCode="General">
                  <c:v>-1.42604</c:v>
                </c:pt>
                <c:pt idx="44373" formatCode="General">
                  <c:v>-4.4720599999999999</c:v>
                </c:pt>
                <c:pt idx="44374" formatCode="General">
                  <c:v>-7.4978100000000003</c:v>
                </c:pt>
                <c:pt idx="44375" formatCode="General">
                  <c:v>-10.4879</c:v>
                </c:pt>
                <c:pt idx="44376" formatCode="General">
                  <c:v>-13.454599999999999</c:v>
                </c:pt>
                <c:pt idx="44377" formatCode="General">
                  <c:v>-16.455200000000001</c:v>
                </c:pt>
                <c:pt idx="44378" formatCode="General">
                  <c:v>-19.463999999999999</c:v>
                </c:pt>
                <c:pt idx="44379" formatCode="General">
                  <c:v>-22.3828</c:v>
                </c:pt>
                <c:pt idx="44380" formatCode="General">
                  <c:v>-25.187000000000001</c:v>
                </c:pt>
                <c:pt idx="44381" formatCode="General">
                  <c:v>-27.889600000000002</c:v>
                </c:pt>
                <c:pt idx="44382" formatCode="General">
                  <c:v>-30.4725</c:v>
                </c:pt>
                <c:pt idx="44383" formatCode="General">
                  <c:v>-32.914900000000003</c:v>
                </c:pt>
                <c:pt idx="44384" formatCode="General">
                  <c:v>-35.206899999999997</c:v>
                </c:pt>
                <c:pt idx="44385" formatCode="General">
                  <c:v>-37.379399999999997</c:v>
                </c:pt>
                <c:pt idx="44386" formatCode="General">
                  <c:v>-39.486600000000003</c:v>
                </c:pt>
                <c:pt idx="44387" formatCode="General">
                  <c:v>-41.571899999999999</c:v>
                </c:pt>
                <c:pt idx="44388" formatCode="General">
                  <c:v>-43.658900000000003</c:v>
                </c:pt>
                <c:pt idx="44389" formatCode="General">
                  <c:v>-45.712800000000001</c:v>
                </c:pt>
                <c:pt idx="44390" formatCode="General">
                  <c:v>-47.7044</c:v>
                </c:pt>
                <c:pt idx="44391" formatCode="General">
                  <c:v>-49.641399999999997</c:v>
                </c:pt>
                <c:pt idx="44392" formatCode="General">
                  <c:v>-51.530900000000003</c:v>
                </c:pt>
                <c:pt idx="44393" formatCode="General">
                  <c:v>-53.379199999999997</c:v>
                </c:pt>
                <c:pt idx="44394" formatCode="General">
                  <c:v>-55.198599999999999</c:v>
                </c:pt>
                <c:pt idx="44395" formatCode="General">
                  <c:v>-57.005000000000003</c:v>
                </c:pt>
                <c:pt idx="44396" formatCode="General">
                  <c:v>-58.813600000000001</c:v>
                </c:pt>
                <c:pt idx="44397" formatCode="General">
                  <c:v>-60.616799999999998</c:v>
                </c:pt>
                <c:pt idx="44398" formatCode="General">
                  <c:v>-62.383200000000002</c:v>
                </c:pt>
                <c:pt idx="44399" formatCode="General">
                  <c:v>-64.159199999999998</c:v>
                </c:pt>
                <c:pt idx="44400" formatCode="General">
                  <c:v>-66.030299999999997</c:v>
                </c:pt>
                <c:pt idx="44401" formatCode="General">
                  <c:v>-67.988699999999994</c:v>
                </c:pt>
                <c:pt idx="44402" formatCode="General">
                  <c:v>-70.006399999999999</c:v>
                </c:pt>
                <c:pt idx="44403" formatCode="General">
                  <c:v>-72.094499999999996</c:v>
                </c:pt>
                <c:pt idx="44404" formatCode="General">
                  <c:v>-74.276300000000006</c:v>
                </c:pt>
                <c:pt idx="44405" formatCode="General">
                  <c:v>-76.585099999999997</c:v>
                </c:pt>
                <c:pt idx="44406" formatCode="General">
                  <c:v>-79.020099999999999</c:v>
                </c:pt>
                <c:pt idx="44407" formatCode="General">
                  <c:v>-81.556899999999999</c:v>
                </c:pt>
                <c:pt idx="44408" formatCode="General">
                  <c:v>-84.184899999999999</c:v>
                </c:pt>
                <c:pt idx="44409" formatCode="General">
                  <c:v>-86.891800000000003</c:v>
                </c:pt>
                <c:pt idx="44410" formatCode="General">
                  <c:v>-89.657499999999999</c:v>
                </c:pt>
                <c:pt idx="44411" formatCode="General">
                  <c:v>-92.458799999999997</c:v>
                </c:pt>
                <c:pt idx="44412" formatCode="General">
                  <c:v>-95.273799999999994</c:v>
                </c:pt>
                <c:pt idx="44413" formatCode="General">
                  <c:v>-98.091700000000003</c:v>
                </c:pt>
                <c:pt idx="44414" formatCode="General">
                  <c:v>-100.908</c:v>
                </c:pt>
                <c:pt idx="44415" formatCode="General">
                  <c:v>-103.72799999999999</c:v>
                </c:pt>
                <c:pt idx="44416" formatCode="General">
                  <c:v>-106.55</c:v>
                </c:pt>
                <c:pt idx="44417" formatCode="General">
                  <c:v>-109.339</c:v>
                </c:pt>
                <c:pt idx="44418" formatCode="General">
                  <c:v>-112.08</c:v>
                </c:pt>
                <c:pt idx="44419" formatCode="General">
                  <c:v>-114.78100000000001</c:v>
                </c:pt>
                <c:pt idx="44420" formatCode="General">
                  <c:v>-117.533</c:v>
                </c:pt>
                <c:pt idx="44421" formatCode="General">
                  <c:v>-120.428</c:v>
                </c:pt>
                <c:pt idx="44422" formatCode="General">
                  <c:v>-123.372</c:v>
                </c:pt>
                <c:pt idx="44423" formatCode="General">
                  <c:v>-126.268</c:v>
                </c:pt>
                <c:pt idx="44424" formatCode="General">
                  <c:v>-129.09299999999999</c:v>
                </c:pt>
                <c:pt idx="44425" formatCode="General">
                  <c:v>-131.82400000000001</c:v>
                </c:pt>
                <c:pt idx="44426" formatCode="General">
                  <c:v>-134.43199999999999</c:v>
                </c:pt>
                <c:pt idx="44427" formatCode="General">
                  <c:v>-136.90899999999999</c:v>
                </c:pt>
                <c:pt idx="44428" formatCode="General">
                  <c:v>-139.26</c:v>
                </c:pt>
                <c:pt idx="44429" formatCode="General">
                  <c:v>-141.501</c:v>
                </c:pt>
                <c:pt idx="44430" formatCode="General">
                  <c:v>-143.63999999999999</c:v>
                </c:pt>
                <c:pt idx="44431" formatCode="General">
                  <c:v>-145.67400000000001</c:v>
                </c:pt>
                <c:pt idx="44432" formatCode="General">
                  <c:v>-147.595</c:v>
                </c:pt>
                <c:pt idx="44433" formatCode="General">
                  <c:v>-149.4</c:v>
                </c:pt>
                <c:pt idx="44434" formatCode="General">
                  <c:v>-151.084</c:v>
                </c:pt>
                <c:pt idx="44435" formatCode="General">
                  <c:v>-152.64500000000001</c:v>
                </c:pt>
                <c:pt idx="44436" formatCode="General">
                  <c:v>-154.089</c:v>
                </c:pt>
                <c:pt idx="44437" formatCode="General">
                  <c:v>-155.42099999999999</c:v>
                </c:pt>
                <c:pt idx="44438" formatCode="General">
                  <c:v>-156.65100000000001</c:v>
                </c:pt>
                <c:pt idx="44439" formatCode="General">
                  <c:v>-157.78200000000001</c:v>
                </c:pt>
                <c:pt idx="44440" formatCode="General">
                  <c:v>-158.81700000000001</c:v>
                </c:pt>
                <c:pt idx="44441" formatCode="General">
                  <c:v>-159.761</c:v>
                </c:pt>
                <c:pt idx="44442" formatCode="General">
                  <c:v>-160.63900000000001</c:v>
                </c:pt>
                <c:pt idx="44443" formatCode="General">
                  <c:v>-161.53800000000001</c:v>
                </c:pt>
                <c:pt idx="44444" formatCode="General">
                  <c:v>-162.49</c:v>
                </c:pt>
                <c:pt idx="44445" formatCode="General">
                  <c:v>-163.43299999999999</c:v>
                </c:pt>
                <c:pt idx="44446" formatCode="General">
                  <c:v>-164.334</c:v>
                </c:pt>
                <c:pt idx="44447" formatCode="General">
                  <c:v>-165.2</c:v>
                </c:pt>
                <c:pt idx="44448" formatCode="General">
                  <c:v>-166.03399999999999</c:v>
                </c:pt>
                <c:pt idx="44449" formatCode="General">
                  <c:v>-166.84299999999999</c:v>
                </c:pt>
                <c:pt idx="44450" formatCode="General">
                  <c:v>-167.65199999999999</c:v>
                </c:pt>
                <c:pt idx="44451" formatCode="General">
                  <c:v>-168.49299999999999</c:v>
                </c:pt>
                <c:pt idx="44452" formatCode="General">
                  <c:v>-169.38800000000001</c:v>
                </c:pt>
                <c:pt idx="44453" formatCode="General">
                  <c:v>-170.334</c:v>
                </c:pt>
                <c:pt idx="44454" formatCode="General">
                  <c:v>-171.31899999999999</c:v>
                </c:pt>
                <c:pt idx="44455" formatCode="General">
                  <c:v>-172.34200000000001</c:v>
                </c:pt>
                <c:pt idx="44456" formatCode="General">
                  <c:v>-173.40600000000001</c:v>
                </c:pt>
                <c:pt idx="44457" formatCode="General">
                  <c:v>-174.50899999999999</c:v>
                </c:pt>
                <c:pt idx="44458" formatCode="General">
                  <c:v>-175.648</c:v>
                </c:pt>
                <c:pt idx="44459" formatCode="General">
                  <c:v>-176.82599999999999</c:v>
                </c:pt>
                <c:pt idx="44460" formatCode="General">
                  <c:v>-178.036</c:v>
                </c:pt>
                <c:pt idx="44461" formatCode="General">
                  <c:v>-179.26300000000001</c:v>
                </c:pt>
                <c:pt idx="44462" formatCode="General">
                  <c:v>-180.49100000000001</c:v>
                </c:pt>
                <c:pt idx="44463" formatCode="General">
                  <c:v>-181.697</c:v>
                </c:pt>
                <c:pt idx="44464" formatCode="General">
                  <c:v>-182.86099999999999</c:v>
                </c:pt>
                <c:pt idx="44465" formatCode="General">
                  <c:v>-184.035</c:v>
                </c:pt>
                <c:pt idx="44466" formatCode="General">
                  <c:v>-185.334</c:v>
                </c:pt>
                <c:pt idx="44467" formatCode="General">
                  <c:v>-186.72</c:v>
                </c:pt>
                <c:pt idx="44468" formatCode="General">
                  <c:v>-188.09</c:v>
                </c:pt>
                <c:pt idx="44469" formatCode="General">
                  <c:v>-189.38399999999999</c:v>
                </c:pt>
                <c:pt idx="44470" formatCode="General">
                  <c:v>-190.56399999999999</c:v>
                </c:pt>
                <c:pt idx="44471" formatCode="General">
                  <c:v>-191.62899999999999</c:v>
                </c:pt>
                <c:pt idx="44472" formatCode="General">
                  <c:v>-192.56700000000001</c:v>
                </c:pt>
                <c:pt idx="44473" formatCode="General">
                  <c:v>-193.358</c:v>
                </c:pt>
                <c:pt idx="44474" formatCode="General">
                  <c:v>-193.98599999999999</c:v>
                </c:pt>
                <c:pt idx="44475" formatCode="General">
                  <c:v>-194.446</c:v>
                </c:pt>
                <c:pt idx="44476" formatCode="General">
                  <c:v>-194.739</c:v>
                </c:pt>
                <c:pt idx="44477" formatCode="General">
                  <c:v>-194.86500000000001</c:v>
                </c:pt>
                <c:pt idx="44478" formatCode="General">
                  <c:v>-194.81200000000001</c:v>
                </c:pt>
                <c:pt idx="44479" formatCode="General">
                  <c:v>-194.572</c:v>
                </c:pt>
                <c:pt idx="44480" formatCode="General">
                  <c:v>-194.14099999999999</c:v>
                </c:pt>
                <c:pt idx="44481" formatCode="General">
                  <c:v>-193.52099999999999</c:v>
                </c:pt>
                <c:pt idx="44482" formatCode="General">
                  <c:v>-192.715</c:v>
                </c:pt>
                <c:pt idx="44483" formatCode="General">
                  <c:v>-191.721</c:v>
                </c:pt>
                <c:pt idx="44484" formatCode="General">
                  <c:v>-190.58799999999999</c:v>
                </c:pt>
                <c:pt idx="44485" formatCode="General">
                  <c:v>-189.42599999999999</c:v>
                </c:pt>
                <c:pt idx="44486" formatCode="General">
                  <c:v>-188.249</c:v>
                </c:pt>
                <c:pt idx="44487" formatCode="General">
                  <c:v>-186.999</c:v>
                </c:pt>
                <c:pt idx="44488" formatCode="General">
                  <c:v>-185.61</c:v>
                </c:pt>
                <c:pt idx="44489" formatCode="General">
                  <c:v>-184.029</c:v>
                </c:pt>
                <c:pt idx="44490" formatCode="General">
                  <c:v>-182.24100000000001</c:v>
                </c:pt>
                <c:pt idx="44491" formatCode="General">
                  <c:v>-180.24700000000001</c:v>
                </c:pt>
                <c:pt idx="44492" formatCode="General">
                  <c:v>-178.07</c:v>
                </c:pt>
                <c:pt idx="44493" formatCode="General">
                  <c:v>-175.738</c:v>
                </c:pt>
                <c:pt idx="44494" formatCode="General">
                  <c:v>-173.28</c:v>
                </c:pt>
                <c:pt idx="44495" formatCode="General">
                  <c:v>-170.739</c:v>
                </c:pt>
                <c:pt idx="44496" formatCode="General">
                  <c:v>-168.16499999999999</c:v>
                </c:pt>
                <c:pt idx="44497" formatCode="General">
                  <c:v>-165.60599999999999</c:v>
                </c:pt>
                <c:pt idx="44498" formatCode="General">
                  <c:v>-163.11500000000001</c:v>
                </c:pt>
                <c:pt idx="44499" formatCode="General">
                  <c:v>-160.733</c:v>
                </c:pt>
                <c:pt idx="44500" formatCode="General">
                  <c:v>-158.49600000000001</c:v>
                </c:pt>
                <c:pt idx="44501" formatCode="General">
                  <c:v>-156.429</c:v>
                </c:pt>
                <c:pt idx="44502" formatCode="General">
                  <c:v>-154.57400000000001</c:v>
                </c:pt>
                <c:pt idx="44503" formatCode="General">
                  <c:v>-152.97999999999999</c:v>
                </c:pt>
                <c:pt idx="44504" formatCode="General">
                  <c:v>-151.71799999999999</c:v>
                </c:pt>
                <c:pt idx="44505" formatCode="General">
                  <c:v>-150.84299999999999</c:v>
                </c:pt>
                <c:pt idx="44506" formatCode="General">
                  <c:v>-150.36199999999999</c:v>
                </c:pt>
                <c:pt idx="44507" formatCode="General">
                  <c:v>-150.238</c:v>
                </c:pt>
                <c:pt idx="44508" formatCode="General">
                  <c:v>-150.422</c:v>
                </c:pt>
                <c:pt idx="44509" formatCode="General">
                  <c:v>-150.947</c:v>
                </c:pt>
                <c:pt idx="44510" formatCode="General">
                  <c:v>-151.83699999999999</c:v>
                </c:pt>
                <c:pt idx="44511" formatCode="General">
                  <c:v>-153.036</c:v>
                </c:pt>
                <c:pt idx="44512" formatCode="General">
                  <c:v>-154.48699999999999</c:v>
                </c:pt>
                <c:pt idx="44513" formatCode="General">
                  <c:v>-156.13900000000001</c:v>
                </c:pt>
                <c:pt idx="44514" formatCode="General">
                  <c:v>-157.94499999999999</c:v>
                </c:pt>
                <c:pt idx="44515" formatCode="General">
                  <c:v>-159.857</c:v>
                </c:pt>
                <c:pt idx="44516" formatCode="General">
                  <c:v>-161.78200000000001</c:v>
                </c:pt>
                <c:pt idx="44517" formatCode="General">
                  <c:v>-163.62100000000001</c:v>
                </c:pt>
                <c:pt idx="44518" formatCode="General">
                  <c:v>-165.315</c:v>
                </c:pt>
                <c:pt idx="44519" formatCode="General">
                  <c:v>-166.815</c:v>
                </c:pt>
                <c:pt idx="44520" formatCode="General">
                  <c:v>-168.083</c:v>
                </c:pt>
                <c:pt idx="44521" formatCode="General">
                  <c:v>-169.08199999999999</c:v>
                </c:pt>
                <c:pt idx="44522" formatCode="General">
                  <c:v>-169.779</c:v>
                </c:pt>
                <c:pt idx="44523" formatCode="General">
                  <c:v>-170.15700000000001</c:v>
                </c:pt>
                <c:pt idx="44524" formatCode="General">
                  <c:v>-170.214</c:v>
                </c:pt>
                <c:pt idx="44525" formatCode="General">
                  <c:v>-169.96700000000001</c:v>
                </c:pt>
                <c:pt idx="44526" formatCode="General">
                  <c:v>-169.43199999999999</c:v>
                </c:pt>
                <c:pt idx="44527" formatCode="General">
                  <c:v>-168.624</c:v>
                </c:pt>
                <c:pt idx="44528" formatCode="General">
                  <c:v>-167.529</c:v>
                </c:pt>
                <c:pt idx="44529" formatCode="General">
                  <c:v>-166.15199999999999</c:v>
                </c:pt>
                <c:pt idx="44530" formatCode="General">
                  <c:v>-164.58500000000001</c:v>
                </c:pt>
                <c:pt idx="44531" formatCode="General">
                  <c:v>-162.91200000000001</c:v>
                </c:pt>
                <c:pt idx="44532" formatCode="General">
                  <c:v>-161.16499999999999</c:v>
                </c:pt>
                <c:pt idx="44533" formatCode="General">
                  <c:v>-159.322</c:v>
                </c:pt>
                <c:pt idx="44534" formatCode="General">
                  <c:v>-157.333</c:v>
                </c:pt>
                <c:pt idx="44535" formatCode="General">
                  <c:v>-155.22200000000001</c:v>
                </c:pt>
                <c:pt idx="44536" formatCode="General">
                  <c:v>-153.042</c:v>
                </c:pt>
                <c:pt idx="44537" formatCode="General">
                  <c:v>-150.815</c:v>
                </c:pt>
                <c:pt idx="44538" formatCode="General">
                  <c:v>-148.547</c:v>
                </c:pt>
                <c:pt idx="44539" formatCode="General">
                  <c:v>-146.23099999999999</c:v>
                </c:pt>
                <c:pt idx="44540" formatCode="General">
                  <c:v>-143.88399999999999</c:v>
                </c:pt>
                <c:pt idx="44541" formatCode="General">
                  <c:v>-141.53800000000001</c:v>
                </c:pt>
                <c:pt idx="44542" formatCode="General">
                  <c:v>-139.22399999999999</c:v>
                </c:pt>
                <c:pt idx="44543" formatCode="General">
                  <c:v>-136.96600000000001</c:v>
                </c:pt>
                <c:pt idx="44544" formatCode="General">
                  <c:v>-134.78</c:v>
                </c:pt>
                <c:pt idx="44545" formatCode="General">
                  <c:v>-132.66800000000001</c:v>
                </c:pt>
                <c:pt idx="44546" formatCode="General">
                  <c:v>-130.62200000000001</c:v>
                </c:pt>
                <c:pt idx="44547" formatCode="General">
                  <c:v>-128.62899999999999</c:v>
                </c:pt>
                <c:pt idx="44548" formatCode="General">
                  <c:v>-126.676</c:v>
                </c:pt>
                <c:pt idx="44549" formatCode="General">
                  <c:v>-124.76300000000001</c:v>
                </c:pt>
                <c:pt idx="44550" formatCode="General">
                  <c:v>-122.901</c:v>
                </c:pt>
                <c:pt idx="44551" formatCode="General">
                  <c:v>-121.101</c:v>
                </c:pt>
                <c:pt idx="44552" formatCode="General">
                  <c:v>-119.366</c:v>
                </c:pt>
                <c:pt idx="44553" formatCode="General">
                  <c:v>-117.67700000000001</c:v>
                </c:pt>
                <c:pt idx="44554" formatCode="General">
                  <c:v>-116.04300000000001</c:v>
                </c:pt>
                <c:pt idx="44555" formatCode="General">
                  <c:v>-114.48</c:v>
                </c:pt>
                <c:pt idx="44556" formatCode="General">
                  <c:v>-113.036</c:v>
                </c:pt>
                <c:pt idx="44557" formatCode="General">
                  <c:v>-111.73099999999999</c:v>
                </c:pt>
                <c:pt idx="44558" formatCode="General">
                  <c:v>-110.483</c:v>
                </c:pt>
                <c:pt idx="44559" formatCode="General">
                  <c:v>-109.226</c:v>
                </c:pt>
                <c:pt idx="44560" formatCode="General">
                  <c:v>-107.95699999999999</c:v>
                </c:pt>
                <c:pt idx="44561" formatCode="General">
                  <c:v>-106.664</c:v>
                </c:pt>
                <c:pt idx="44562" formatCode="General">
                  <c:v>-105.33499999999999</c:v>
                </c:pt>
                <c:pt idx="44563" formatCode="General">
                  <c:v>-103.974</c:v>
                </c:pt>
                <c:pt idx="44564" formatCode="General">
                  <c:v>-102.565</c:v>
                </c:pt>
                <c:pt idx="44565" formatCode="General">
                  <c:v>-101.048</c:v>
                </c:pt>
                <c:pt idx="44566" formatCode="General">
                  <c:v>-99.389899999999997</c:v>
                </c:pt>
                <c:pt idx="44567" formatCode="General">
                  <c:v>-97.5959</c:v>
                </c:pt>
                <c:pt idx="44568" formatCode="General">
                  <c:v>-95.676699999999997</c:v>
                </c:pt>
                <c:pt idx="44569" formatCode="General">
                  <c:v>-93.643500000000003</c:v>
                </c:pt>
                <c:pt idx="44570" formatCode="General">
                  <c:v>-91.519000000000005</c:v>
                </c:pt>
                <c:pt idx="44571" formatCode="General">
                  <c:v>-89.318200000000004</c:v>
                </c:pt>
                <c:pt idx="44572" formatCode="General">
                  <c:v>-87.022499999999994</c:v>
                </c:pt>
                <c:pt idx="44573" formatCode="General">
                  <c:v>-84.610200000000006</c:v>
                </c:pt>
                <c:pt idx="44574" formatCode="General">
                  <c:v>-82.073400000000007</c:v>
                </c:pt>
                <c:pt idx="44575" formatCode="General">
                  <c:v>-79.415999999999997</c:v>
                </c:pt>
                <c:pt idx="44576" formatCode="General">
                  <c:v>-76.648700000000005</c:v>
                </c:pt>
                <c:pt idx="44577" formatCode="General">
                  <c:v>-73.789500000000004</c:v>
                </c:pt>
                <c:pt idx="44578" formatCode="General">
                  <c:v>-70.855099999999993</c:v>
                </c:pt>
                <c:pt idx="44579" formatCode="General">
                  <c:v>-67.854299999999995</c:v>
                </c:pt>
                <c:pt idx="44580" formatCode="General">
                  <c:v>-64.802899999999994</c:v>
                </c:pt>
                <c:pt idx="44581" formatCode="General">
                  <c:v>-61.721899999999998</c:v>
                </c:pt>
                <c:pt idx="44582" formatCode="General">
                  <c:v>-58.688800000000001</c:v>
                </c:pt>
                <c:pt idx="44583" formatCode="General">
                  <c:v>-55.764499999999998</c:v>
                </c:pt>
                <c:pt idx="44584" formatCode="General">
                  <c:v>-52.876300000000001</c:v>
                </c:pt>
                <c:pt idx="44585" formatCode="General">
                  <c:v>-49.969700000000003</c:v>
                </c:pt>
                <c:pt idx="44586" formatCode="General">
                  <c:v>-47.067</c:v>
                </c:pt>
                <c:pt idx="44587" formatCode="General">
                  <c:v>-44.185000000000002</c:v>
                </c:pt>
                <c:pt idx="44588" formatCode="General">
                  <c:v>-41.331800000000001</c:v>
                </c:pt>
                <c:pt idx="44589" formatCode="General">
                  <c:v>-38.496099999999998</c:v>
                </c:pt>
                <c:pt idx="44590" formatCode="General">
                  <c:v>-35.6661</c:v>
                </c:pt>
                <c:pt idx="44591" formatCode="General">
                  <c:v>-32.856400000000001</c:v>
                </c:pt>
                <c:pt idx="44592" formatCode="General">
                  <c:v>-30.076599999999999</c:v>
                </c:pt>
                <c:pt idx="44593" formatCode="General">
                  <c:v>-27.319800000000001</c:v>
                </c:pt>
                <c:pt idx="44594" formatCode="General">
                  <c:v>-24.579799999999999</c:v>
                </c:pt>
                <c:pt idx="44595" formatCode="General">
                  <c:v>-21.8538</c:v>
                </c:pt>
                <c:pt idx="44596" formatCode="General">
                  <c:v>-19.139600000000002</c:v>
                </c:pt>
                <c:pt idx="44597" formatCode="General">
                  <c:v>-16.434799999999999</c:v>
                </c:pt>
                <c:pt idx="44598" formatCode="General">
                  <c:v>-13.737399999999999</c:v>
                </c:pt>
                <c:pt idx="44599" formatCode="General">
                  <c:v>-11.0448</c:v>
                </c:pt>
                <c:pt idx="44600" formatCode="General">
                  <c:v>-8.3542000000000005</c:v>
                </c:pt>
                <c:pt idx="44601" formatCode="General">
                  <c:v>-5.6748700000000003</c:v>
                </c:pt>
                <c:pt idx="44602" formatCode="General">
                  <c:v>-3.0206300000000001</c:v>
                </c:pt>
                <c:pt idx="44603" formatCode="General">
                  <c:v>-0.39840799999999998</c:v>
                </c:pt>
                <c:pt idx="44604" formatCode="General">
                  <c:v>2.1935699999999998</c:v>
                </c:pt>
                <c:pt idx="44605" formatCode="General">
                  <c:v>4.7794299999999996</c:v>
                </c:pt>
                <c:pt idx="44606" formatCode="General">
                  <c:v>7.3230000000000004</c:v>
                </c:pt>
                <c:pt idx="44607" formatCode="General">
                  <c:v>9.7339800000000007</c:v>
                </c:pt>
                <c:pt idx="44608" formatCode="General">
                  <c:v>12.0448</c:v>
                </c:pt>
                <c:pt idx="44609" formatCode="General">
                  <c:v>14.3406</c:v>
                </c:pt>
                <c:pt idx="44610" formatCode="General">
                  <c:v>16.663699999999999</c:v>
                </c:pt>
                <c:pt idx="44611" formatCode="General">
                  <c:v>19.039300000000001</c:v>
                </c:pt>
                <c:pt idx="44612" formatCode="General">
                  <c:v>21.459499999999998</c:v>
                </c:pt>
                <c:pt idx="44613" formatCode="General">
                  <c:v>23.909300000000002</c:v>
                </c:pt>
                <c:pt idx="44614" formatCode="General">
                  <c:v>26.374400000000001</c:v>
                </c:pt>
                <c:pt idx="44615" formatCode="General">
                  <c:v>28.845700000000001</c:v>
                </c:pt>
                <c:pt idx="44616" formatCode="General">
                  <c:v>31.317399999999999</c:v>
                </c:pt>
                <c:pt idx="44617" formatCode="General">
                  <c:v>33.774900000000002</c:v>
                </c:pt>
                <c:pt idx="44618" formatCode="General">
                  <c:v>36.206200000000003</c:v>
                </c:pt>
                <c:pt idx="44619" formatCode="General">
                  <c:v>38.609499999999997</c:v>
                </c:pt>
                <c:pt idx="44620" formatCode="General">
                  <c:v>40.976500000000001</c:v>
                </c:pt>
                <c:pt idx="44621" formatCode="General">
                  <c:v>43.295099999999998</c:v>
                </c:pt>
                <c:pt idx="44622" formatCode="General">
                  <c:v>45.669400000000003</c:v>
                </c:pt>
                <c:pt idx="44623" formatCode="General">
                  <c:v>48.214500000000001</c:v>
                </c:pt>
                <c:pt idx="44624" formatCode="General">
                  <c:v>50.836100000000002</c:v>
                </c:pt>
                <c:pt idx="44625" formatCode="General">
                  <c:v>53.439700000000002</c:v>
                </c:pt>
                <c:pt idx="44626" formatCode="General">
                  <c:v>56.048299999999998</c:v>
                </c:pt>
                <c:pt idx="44627" formatCode="General">
                  <c:v>58.692399999999999</c:v>
                </c:pt>
                <c:pt idx="44628" formatCode="General">
                  <c:v>61.389499999999998</c:v>
                </c:pt>
                <c:pt idx="44629" formatCode="General">
                  <c:v>64.139799999999994</c:v>
                </c:pt>
                <c:pt idx="44630" formatCode="General">
                  <c:v>66.911799999999999</c:v>
                </c:pt>
                <c:pt idx="44631" formatCode="General">
                  <c:v>69.583699999999993</c:v>
                </c:pt>
                <c:pt idx="44632" formatCode="General">
                  <c:v>72.059700000000007</c:v>
                </c:pt>
                <c:pt idx="44633" formatCode="General">
                  <c:v>74.3416</c:v>
                </c:pt>
                <c:pt idx="44634" formatCode="General">
                  <c:v>76.453699999999998</c:v>
                </c:pt>
                <c:pt idx="44635" formatCode="General">
                  <c:v>78.427999999999997</c:v>
                </c:pt>
                <c:pt idx="44636" formatCode="General">
                  <c:v>80.314099999999996</c:v>
                </c:pt>
                <c:pt idx="44637" formatCode="General">
                  <c:v>82.162099999999995</c:v>
                </c:pt>
                <c:pt idx="44638" formatCode="General">
                  <c:v>84.009399999999999</c:v>
                </c:pt>
                <c:pt idx="44639" formatCode="General">
                  <c:v>85.887900000000002</c:v>
                </c:pt>
                <c:pt idx="44640" formatCode="General">
                  <c:v>87.810400000000001</c:v>
                </c:pt>
                <c:pt idx="44641" formatCode="General">
                  <c:v>89.786900000000003</c:v>
                </c:pt>
                <c:pt idx="44642" formatCode="General">
                  <c:v>91.823899999999995</c:v>
                </c:pt>
                <c:pt idx="44643" formatCode="General">
                  <c:v>93.919700000000006</c:v>
                </c:pt>
                <c:pt idx="44644" formatCode="General">
                  <c:v>96.072500000000005</c:v>
                </c:pt>
                <c:pt idx="44645" formatCode="General">
                  <c:v>98.293300000000002</c:v>
                </c:pt>
                <c:pt idx="44646" formatCode="General">
                  <c:v>100.58199999999999</c:v>
                </c:pt>
                <c:pt idx="44647" formatCode="General">
                  <c:v>102.92</c:v>
                </c:pt>
                <c:pt idx="44648" formatCode="General">
                  <c:v>105.291</c:v>
                </c:pt>
                <c:pt idx="44649" formatCode="General">
                  <c:v>107.68</c:v>
                </c:pt>
                <c:pt idx="44650" formatCode="General">
                  <c:v>110.07899999999999</c:v>
                </c:pt>
                <c:pt idx="44651" formatCode="General">
                  <c:v>112.48099999999999</c:v>
                </c:pt>
                <c:pt idx="44652" formatCode="General">
                  <c:v>114.883</c:v>
                </c:pt>
                <c:pt idx="44653" formatCode="General">
                  <c:v>117.286</c:v>
                </c:pt>
                <c:pt idx="44654" formatCode="General">
                  <c:v>119.69499999999999</c:v>
                </c:pt>
                <c:pt idx="44655" formatCode="General">
                  <c:v>122.05500000000001</c:v>
                </c:pt>
                <c:pt idx="44656" formatCode="General">
                  <c:v>124.286</c:v>
                </c:pt>
                <c:pt idx="44657" formatCode="General">
                  <c:v>126.383</c:v>
                </c:pt>
                <c:pt idx="44658" formatCode="General">
                  <c:v>128.37200000000001</c:v>
                </c:pt>
                <c:pt idx="44659" formatCode="General">
                  <c:v>130.303</c:v>
                </c:pt>
                <c:pt idx="44660" formatCode="General">
                  <c:v>132.20500000000001</c:v>
                </c:pt>
                <c:pt idx="44661" formatCode="General">
                  <c:v>134.071</c:v>
                </c:pt>
                <c:pt idx="44662" formatCode="General">
                  <c:v>135.91</c:v>
                </c:pt>
                <c:pt idx="44663" formatCode="General">
                  <c:v>137.74</c:v>
                </c:pt>
                <c:pt idx="44664" formatCode="General">
                  <c:v>139.571</c:v>
                </c:pt>
                <c:pt idx="44665" formatCode="General">
                  <c:v>141.40600000000001</c:v>
                </c:pt>
                <c:pt idx="44666" formatCode="General">
                  <c:v>143.24</c:v>
                </c:pt>
                <c:pt idx="44667" formatCode="General">
                  <c:v>145.06100000000001</c:v>
                </c:pt>
                <c:pt idx="44668" formatCode="General">
                  <c:v>146.858</c:v>
                </c:pt>
                <c:pt idx="44669" formatCode="General">
                  <c:v>148.62700000000001</c:v>
                </c:pt>
                <c:pt idx="44670" formatCode="General">
                  <c:v>150.36699999999999</c:v>
                </c:pt>
                <c:pt idx="44671" formatCode="General">
                  <c:v>152.08199999999999</c:v>
                </c:pt>
                <c:pt idx="44672" formatCode="General">
                  <c:v>153.77500000000001</c:v>
                </c:pt>
                <c:pt idx="44673" formatCode="General">
                  <c:v>155.44300000000001</c:v>
                </c:pt>
                <c:pt idx="44674" formatCode="General">
                  <c:v>157.07300000000001</c:v>
                </c:pt>
                <c:pt idx="44675" formatCode="General">
                  <c:v>158.64699999999999</c:v>
                </c:pt>
                <c:pt idx="44676" formatCode="General">
                  <c:v>160.17400000000001</c:v>
                </c:pt>
                <c:pt idx="44677" formatCode="General">
                  <c:v>161.66</c:v>
                </c:pt>
                <c:pt idx="44678" formatCode="General">
                  <c:v>163.04400000000001</c:v>
                </c:pt>
                <c:pt idx="44679" formatCode="General">
                  <c:v>164.25899999999999</c:v>
                </c:pt>
                <c:pt idx="44680" formatCode="General">
                  <c:v>165.27500000000001</c:v>
                </c:pt>
                <c:pt idx="44681" formatCode="General">
                  <c:v>166.125</c:v>
                </c:pt>
                <c:pt idx="44682" formatCode="General">
                  <c:v>166.89699999999999</c:v>
                </c:pt>
                <c:pt idx="44683" formatCode="General">
                  <c:v>167.61099999999999</c:v>
                </c:pt>
                <c:pt idx="44684" formatCode="General">
                  <c:v>168.255</c:v>
                </c:pt>
                <c:pt idx="44685" formatCode="General">
                  <c:v>168.84100000000001</c:v>
                </c:pt>
                <c:pt idx="44686" formatCode="General">
                  <c:v>169.376</c:v>
                </c:pt>
                <c:pt idx="44687" formatCode="General">
                  <c:v>169.864</c:v>
                </c:pt>
                <c:pt idx="44688" formatCode="General">
                  <c:v>170.316</c:v>
                </c:pt>
                <c:pt idx="44689" formatCode="General">
                  <c:v>170.749</c:v>
                </c:pt>
                <c:pt idx="44690" formatCode="General">
                  <c:v>171.166</c:v>
                </c:pt>
                <c:pt idx="44691" formatCode="General">
                  <c:v>171.566</c:v>
                </c:pt>
                <c:pt idx="44692" formatCode="General">
                  <c:v>171.94800000000001</c:v>
                </c:pt>
                <c:pt idx="44693" formatCode="General">
                  <c:v>172.31700000000001</c:v>
                </c:pt>
                <c:pt idx="44694" formatCode="General">
                  <c:v>172.68700000000001</c:v>
                </c:pt>
                <c:pt idx="44695" formatCode="General">
                  <c:v>173.07400000000001</c:v>
                </c:pt>
                <c:pt idx="44696" formatCode="General">
                  <c:v>173.48599999999999</c:v>
                </c:pt>
                <c:pt idx="44697" formatCode="General">
                  <c:v>173.874</c:v>
                </c:pt>
                <c:pt idx="44698" formatCode="General">
                  <c:v>174.17599999999999</c:v>
                </c:pt>
                <c:pt idx="44699" formatCode="General">
                  <c:v>174.339</c:v>
                </c:pt>
                <c:pt idx="44700" formatCode="General">
                  <c:v>174.36600000000001</c:v>
                </c:pt>
                <c:pt idx="44701" formatCode="General">
                  <c:v>174.334</c:v>
                </c:pt>
                <c:pt idx="44702" formatCode="General">
                  <c:v>174.267</c:v>
                </c:pt>
                <c:pt idx="44703" formatCode="General">
                  <c:v>174.149</c:v>
                </c:pt>
                <c:pt idx="44704" formatCode="General">
                  <c:v>173.97399999999999</c:v>
                </c:pt>
                <c:pt idx="44705" formatCode="General">
                  <c:v>173.751</c:v>
                </c:pt>
                <c:pt idx="44706" formatCode="General">
                  <c:v>173.51499999999999</c:v>
                </c:pt>
                <c:pt idx="44707" formatCode="General">
                  <c:v>173.27199999999999</c:v>
                </c:pt>
                <c:pt idx="44708" formatCode="General">
                  <c:v>173</c:v>
                </c:pt>
                <c:pt idx="44709" formatCode="General">
                  <c:v>172.67</c:v>
                </c:pt>
                <c:pt idx="44710" formatCode="General">
                  <c:v>172.261</c:v>
                </c:pt>
                <c:pt idx="44711" formatCode="General">
                  <c:v>171.79400000000001</c:v>
                </c:pt>
                <c:pt idx="44712" formatCode="General">
                  <c:v>171.30199999999999</c:v>
                </c:pt>
                <c:pt idx="44713" formatCode="General">
                  <c:v>170.816</c:v>
                </c:pt>
                <c:pt idx="44714" formatCode="General">
                  <c:v>170.351</c:v>
                </c:pt>
                <c:pt idx="44715" formatCode="General">
                  <c:v>169.898</c:v>
                </c:pt>
                <c:pt idx="44716" formatCode="General">
                  <c:v>169.45500000000001</c:v>
                </c:pt>
                <c:pt idx="44717" formatCode="General">
                  <c:v>169.024</c:v>
                </c:pt>
                <c:pt idx="44718" formatCode="General">
                  <c:v>168.6</c:v>
                </c:pt>
                <c:pt idx="44719" formatCode="General">
                  <c:v>168.14699999999999</c:v>
                </c:pt>
                <c:pt idx="44720" formatCode="General">
                  <c:v>167.595</c:v>
                </c:pt>
                <c:pt idx="44721" formatCode="General">
                  <c:v>166.96700000000001</c:v>
                </c:pt>
                <c:pt idx="44722" formatCode="General">
                  <c:v>166.36500000000001</c:v>
                </c:pt>
                <c:pt idx="44723" formatCode="General">
                  <c:v>165.81800000000001</c:v>
                </c:pt>
                <c:pt idx="44724" formatCode="General">
                  <c:v>165.31899999999999</c:v>
                </c:pt>
                <c:pt idx="44725" formatCode="General">
                  <c:v>164.875</c:v>
                </c:pt>
                <c:pt idx="44726" formatCode="General">
                  <c:v>164.49100000000001</c:v>
                </c:pt>
                <c:pt idx="44727" formatCode="General">
                  <c:v>164.15799999999999</c:v>
                </c:pt>
                <c:pt idx="44728" formatCode="General">
                  <c:v>163.87200000000001</c:v>
                </c:pt>
                <c:pt idx="44729" formatCode="General">
                  <c:v>163.636</c:v>
                </c:pt>
                <c:pt idx="44730" formatCode="General">
                  <c:v>163.43799999999999</c:v>
                </c:pt>
                <c:pt idx="44731" formatCode="General">
                  <c:v>163.26400000000001</c:v>
                </c:pt>
                <c:pt idx="44732" formatCode="General">
                  <c:v>163.11600000000001</c:v>
                </c:pt>
                <c:pt idx="44733" formatCode="General">
                  <c:v>162.995</c:v>
                </c:pt>
                <c:pt idx="44734" formatCode="General">
                  <c:v>162.90299999999999</c:v>
                </c:pt>
                <c:pt idx="44735" formatCode="General">
                  <c:v>162.84</c:v>
                </c:pt>
                <c:pt idx="44736" formatCode="General">
                  <c:v>162.80199999999999</c:v>
                </c:pt>
                <c:pt idx="44737" formatCode="General">
                  <c:v>162.77799999999999</c:v>
                </c:pt>
                <c:pt idx="44738" formatCode="General">
                  <c:v>162.75200000000001</c:v>
                </c:pt>
                <c:pt idx="44739" formatCode="General">
                  <c:v>162.70599999999999</c:v>
                </c:pt>
                <c:pt idx="44740" formatCode="General">
                  <c:v>162.614</c:v>
                </c:pt>
                <c:pt idx="44741" formatCode="General">
                  <c:v>162.447</c:v>
                </c:pt>
                <c:pt idx="44742" formatCode="General">
                  <c:v>162.28</c:v>
                </c:pt>
                <c:pt idx="44743" formatCode="General">
                  <c:v>162.22900000000001</c:v>
                </c:pt>
                <c:pt idx="44744" formatCode="General">
                  <c:v>162.364</c:v>
                </c:pt>
                <c:pt idx="44745" formatCode="General">
                  <c:v>162.70099999999999</c:v>
                </c:pt>
                <c:pt idx="44746" formatCode="General">
                  <c:v>163.12899999999999</c:v>
                </c:pt>
                <c:pt idx="44747" formatCode="General">
                  <c:v>163.57599999999999</c:v>
                </c:pt>
                <c:pt idx="44748" formatCode="General">
                  <c:v>164.07900000000001</c:v>
                </c:pt>
                <c:pt idx="44749" formatCode="General">
                  <c:v>164.61600000000001</c:v>
                </c:pt>
                <c:pt idx="44750" formatCode="General">
                  <c:v>165.12799999999999</c:v>
                </c:pt>
                <c:pt idx="44751" formatCode="General">
                  <c:v>165.62100000000001</c:v>
                </c:pt>
                <c:pt idx="44752" formatCode="General">
                  <c:v>166.114</c:v>
                </c:pt>
                <c:pt idx="44753" formatCode="General">
                  <c:v>166.62899999999999</c:v>
                </c:pt>
                <c:pt idx="44754" formatCode="General">
                  <c:v>167.15299999999999</c:v>
                </c:pt>
                <c:pt idx="44755" formatCode="General">
                  <c:v>167.63499999999999</c:v>
                </c:pt>
                <c:pt idx="44756" formatCode="General">
                  <c:v>168.03299999999999</c:v>
                </c:pt>
                <c:pt idx="44757" formatCode="General">
                  <c:v>168.322</c:v>
                </c:pt>
                <c:pt idx="44758" formatCode="General">
                  <c:v>168.46199999999999</c:v>
                </c:pt>
                <c:pt idx="44759" formatCode="General">
                  <c:v>168.411</c:v>
                </c:pt>
                <c:pt idx="44760" formatCode="General">
                  <c:v>168.14</c:v>
                </c:pt>
                <c:pt idx="44761" formatCode="General">
                  <c:v>167.61099999999999</c:v>
                </c:pt>
                <c:pt idx="44762" formatCode="General">
                  <c:v>166.78800000000001</c:v>
                </c:pt>
                <c:pt idx="44763" formatCode="General">
                  <c:v>165.54300000000001</c:v>
                </c:pt>
                <c:pt idx="44764" formatCode="General">
                  <c:v>163.76300000000001</c:v>
                </c:pt>
                <c:pt idx="44765" formatCode="General">
                  <c:v>161.554</c:v>
                </c:pt>
                <c:pt idx="44766" formatCode="General">
                  <c:v>159.03100000000001</c:v>
                </c:pt>
                <c:pt idx="44767" formatCode="General">
                  <c:v>156.203</c:v>
                </c:pt>
                <c:pt idx="44768" formatCode="General">
                  <c:v>153.09100000000001</c:v>
                </c:pt>
                <c:pt idx="44769" formatCode="General">
                  <c:v>149.73099999999999</c:v>
                </c:pt>
                <c:pt idx="44770" formatCode="General">
                  <c:v>146.12100000000001</c:v>
                </c:pt>
                <c:pt idx="44771" formatCode="General">
                  <c:v>142.24299999999999</c:v>
                </c:pt>
                <c:pt idx="44772" formatCode="General">
                  <c:v>138.10300000000001</c:v>
                </c:pt>
                <c:pt idx="44773" formatCode="General">
                  <c:v>133.72300000000001</c:v>
                </c:pt>
                <c:pt idx="44774" formatCode="General">
                  <c:v>129.14099999999999</c:v>
                </c:pt>
                <c:pt idx="44775" formatCode="General">
                  <c:v>124.43600000000001</c:v>
                </c:pt>
                <c:pt idx="44776" formatCode="General">
                  <c:v>119.706</c:v>
                </c:pt>
                <c:pt idx="44777" formatCode="General">
                  <c:v>115.042</c:v>
                </c:pt>
                <c:pt idx="44778" formatCode="General">
                  <c:v>110.521</c:v>
                </c:pt>
                <c:pt idx="44779" formatCode="General">
                  <c:v>106.188</c:v>
                </c:pt>
                <c:pt idx="44780" formatCode="General">
                  <c:v>102.08199999999999</c:v>
                </c:pt>
                <c:pt idx="44781" formatCode="General">
                  <c:v>98.229600000000005</c:v>
                </c:pt>
                <c:pt idx="44782" formatCode="General">
                  <c:v>94.644499999999994</c:v>
                </c:pt>
                <c:pt idx="44783" formatCode="General">
                  <c:v>91.325900000000004</c:v>
                </c:pt>
                <c:pt idx="44784" formatCode="General">
                  <c:v>88.268900000000002</c:v>
                </c:pt>
                <c:pt idx="44785" formatCode="General">
                  <c:v>85.463399999999993</c:v>
                </c:pt>
                <c:pt idx="44786" formatCode="General">
                  <c:v>82.894599999999997</c:v>
                </c:pt>
                <c:pt idx="44787" formatCode="General">
                  <c:v>80.493200000000002</c:v>
                </c:pt>
                <c:pt idx="44788" formatCode="General">
                  <c:v>78.133300000000006</c:v>
                </c:pt>
                <c:pt idx="44789" formatCode="General">
                  <c:v>75.8172</c:v>
                </c:pt>
                <c:pt idx="44790" formatCode="General">
                  <c:v>73.635300000000001</c:v>
                </c:pt>
                <c:pt idx="44791" formatCode="General">
                  <c:v>71.585499999999996</c:v>
                </c:pt>
                <c:pt idx="44792" formatCode="General">
                  <c:v>69.632900000000006</c:v>
                </c:pt>
                <c:pt idx="44793" formatCode="General">
                  <c:v>67.757099999999994</c:v>
                </c:pt>
                <c:pt idx="44794" formatCode="General">
                  <c:v>65.948499999999996</c:v>
                </c:pt>
                <c:pt idx="44795" formatCode="General">
                  <c:v>64.204499999999996</c:v>
                </c:pt>
                <c:pt idx="44796" formatCode="General">
                  <c:v>62.508099999999999</c:v>
                </c:pt>
                <c:pt idx="44797" formatCode="General">
                  <c:v>60.836799999999997</c:v>
                </c:pt>
                <c:pt idx="44798" formatCode="General">
                  <c:v>59.205599999999997</c:v>
                </c:pt>
                <c:pt idx="44799" formatCode="General">
                  <c:v>57.641500000000001</c:v>
                </c:pt>
                <c:pt idx="44800" formatCode="General">
                  <c:v>56.165999999999997</c:v>
                </c:pt>
                <c:pt idx="44801" formatCode="General">
                  <c:v>54.812199999999997</c:v>
                </c:pt>
                <c:pt idx="44802" formatCode="General">
                  <c:v>53.609200000000001</c:v>
                </c:pt>
                <c:pt idx="44803" formatCode="General">
                  <c:v>52.542299999999997</c:v>
                </c:pt>
                <c:pt idx="44804" formatCode="General">
                  <c:v>51.556600000000003</c:v>
                </c:pt>
                <c:pt idx="44805" formatCode="General">
                  <c:v>50.5608</c:v>
                </c:pt>
                <c:pt idx="44806" formatCode="General">
                  <c:v>49.480400000000003</c:v>
                </c:pt>
                <c:pt idx="44807" formatCode="General">
                  <c:v>48.3003</c:v>
                </c:pt>
                <c:pt idx="44808" formatCode="General">
                  <c:v>47.015900000000002</c:v>
                </c:pt>
                <c:pt idx="44809" formatCode="General">
                  <c:v>45.627800000000001</c:v>
                </c:pt>
                <c:pt idx="44810" formatCode="General">
                  <c:v>44.049100000000003</c:v>
                </c:pt>
                <c:pt idx="44811" formatCode="General">
                  <c:v>42.1813</c:v>
                </c:pt>
                <c:pt idx="44812" formatCode="General">
                  <c:v>40.1083</c:v>
                </c:pt>
                <c:pt idx="44813" formatCode="General">
                  <c:v>37.930199999999999</c:v>
                </c:pt>
                <c:pt idx="44814" formatCode="General">
                  <c:v>35.653300000000002</c:v>
                </c:pt>
                <c:pt idx="44815" formatCode="General">
                  <c:v>33.286099999999998</c:v>
                </c:pt>
                <c:pt idx="44816" formatCode="General">
                  <c:v>30.841699999999999</c:v>
                </c:pt>
                <c:pt idx="44817" formatCode="General">
                  <c:v>28.318200000000001</c:v>
                </c:pt>
                <c:pt idx="44818" formatCode="General">
                  <c:v>25.712499999999999</c:v>
                </c:pt>
                <c:pt idx="44819" formatCode="General">
                  <c:v>23.035299999999999</c:v>
                </c:pt>
                <c:pt idx="44820" formatCode="General">
                  <c:v>20.292999999999999</c:v>
                </c:pt>
                <c:pt idx="44821" formatCode="General">
                  <c:v>17.483499999999999</c:v>
                </c:pt>
                <c:pt idx="44822" formatCode="General">
                  <c:v>14.6189</c:v>
                </c:pt>
                <c:pt idx="44823" formatCode="General">
                  <c:v>11.7249</c:v>
                </c:pt>
                <c:pt idx="44824" formatCode="General">
                  <c:v>8.7840100000000003</c:v>
                </c:pt>
                <c:pt idx="44825" formatCode="General">
                  <c:v>5.76837</c:v>
                </c:pt>
                <c:pt idx="44826" formatCode="General">
                  <c:v>2.6949999999999998</c:v>
                </c:pt>
                <c:pt idx="44827" formatCode="General">
                  <c:v>-0.41141800000000001</c:v>
                </c:pt>
                <c:pt idx="44828" formatCode="General">
                  <c:v>-3.5346799999999998</c:v>
                </c:pt>
                <c:pt idx="44829" formatCode="General">
                  <c:v>-6.6265200000000002</c:v>
                </c:pt>
                <c:pt idx="44830" formatCode="General">
                  <c:v>-9.6278600000000001</c:v>
                </c:pt>
                <c:pt idx="44831" formatCode="General">
                  <c:v>-12.5306</c:v>
                </c:pt>
                <c:pt idx="44832" formatCode="General">
                  <c:v>-15.3429</c:v>
                </c:pt>
                <c:pt idx="44833" formatCode="General">
                  <c:v>-18.063199999999998</c:v>
                </c:pt>
                <c:pt idx="44834" formatCode="General">
                  <c:v>-20.713799999999999</c:v>
                </c:pt>
                <c:pt idx="44835" formatCode="General">
                  <c:v>-23.346499999999999</c:v>
                </c:pt>
                <c:pt idx="44836" formatCode="General">
                  <c:v>-25.9499</c:v>
                </c:pt>
                <c:pt idx="44837" formatCode="General">
                  <c:v>-28.462499999999999</c:v>
                </c:pt>
                <c:pt idx="44838" formatCode="General">
                  <c:v>-30.883299999999998</c:v>
                </c:pt>
                <c:pt idx="44839" formatCode="General">
                  <c:v>-33.229900000000001</c:v>
                </c:pt>
                <c:pt idx="44840" formatCode="General">
                  <c:v>-35.497300000000003</c:v>
                </c:pt>
                <c:pt idx="44841" formatCode="General">
                  <c:v>-37.693600000000004</c:v>
                </c:pt>
                <c:pt idx="44842" formatCode="General">
                  <c:v>-39.8431</c:v>
                </c:pt>
                <c:pt idx="44843" formatCode="General">
                  <c:v>-41.972299999999997</c:v>
                </c:pt>
                <c:pt idx="44844" formatCode="General">
                  <c:v>-44.1036</c:v>
                </c:pt>
                <c:pt idx="44845" formatCode="General">
                  <c:v>-46.2318</c:v>
                </c:pt>
                <c:pt idx="44846" formatCode="General">
                  <c:v>-48.344999999999999</c:v>
                </c:pt>
                <c:pt idx="44847" formatCode="General">
                  <c:v>-50.4435</c:v>
                </c:pt>
                <c:pt idx="44848" formatCode="General">
                  <c:v>-52.537300000000002</c:v>
                </c:pt>
                <c:pt idx="44849" formatCode="General">
                  <c:v>-54.645200000000003</c:v>
                </c:pt>
                <c:pt idx="44850" formatCode="General">
                  <c:v>-56.768599999999999</c:v>
                </c:pt>
                <c:pt idx="44851" formatCode="General">
                  <c:v>-58.901899999999998</c:v>
                </c:pt>
                <c:pt idx="44852" formatCode="General">
                  <c:v>-61.046900000000001</c:v>
                </c:pt>
                <c:pt idx="44853" formatCode="General">
                  <c:v>-63.208300000000001</c:v>
                </c:pt>
                <c:pt idx="44854" formatCode="General">
                  <c:v>-65.395399999999995</c:v>
                </c:pt>
                <c:pt idx="44855" formatCode="General">
                  <c:v>-67.612200000000001</c:v>
                </c:pt>
                <c:pt idx="44856" formatCode="General">
                  <c:v>-69.854600000000005</c:v>
                </c:pt>
                <c:pt idx="44857" formatCode="General">
                  <c:v>-72.120999999999995</c:v>
                </c:pt>
                <c:pt idx="44858" formatCode="General">
                  <c:v>-74.413499999999999</c:v>
                </c:pt>
                <c:pt idx="44859" formatCode="General">
                  <c:v>-76.821799999999996</c:v>
                </c:pt>
                <c:pt idx="44860" formatCode="General">
                  <c:v>-79.390699999999995</c:v>
                </c:pt>
                <c:pt idx="44861" formatCode="General">
                  <c:v>-82.016400000000004</c:v>
                </c:pt>
                <c:pt idx="44862" formatCode="General">
                  <c:v>-84.625500000000002</c:v>
                </c:pt>
                <c:pt idx="44863" formatCode="General">
                  <c:v>-87.195899999999995</c:v>
                </c:pt>
                <c:pt idx="44864" formatCode="General">
                  <c:v>-89.710700000000003</c:v>
                </c:pt>
                <c:pt idx="44865" formatCode="General">
                  <c:v>-92.157399999999996</c:v>
                </c:pt>
                <c:pt idx="44866" formatCode="General">
                  <c:v>-94.528499999999994</c:v>
                </c:pt>
                <c:pt idx="44867" formatCode="General">
                  <c:v>-96.823599999999999</c:v>
                </c:pt>
                <c:pt idx="44868" formatCode="General">
                  <c:v>-99.052000000000007</c:v>
                </c:pt>
                <c:pt idx="44869" formatCode="General">
                  <c:v>-101.21</c:v>
                </c:pt>
                <c:pt idx="44870" formatCode="General">
                  <c:v>-103.279</c:v>
                </c:pt>
                <c:pt idx="44871" formatCode="General">
                  <c:v>-105.253</c:v>
                </c:pt>
                <c:pt idx="44872" formatCode="General">
                  <c:v>-107.13200000000001</c:v>
                </c:pt>
                <c:pt idx="44873" formatCode="General">
                  <c:v>-108.919</c:v>
                </c:pt>
                <c:pt idx="44874" formatCode="General">
                  <c:v>-110.61</c:v>
                </c:pt>
                <c:pt idx="44875" formatCode="General">
                  <c:v>-112.20399999999999</c:v>
                </c:pt>
                <c:pt idx="44876" formatCode="General">
                  <c:v>-113.72</c:v>
                </c:pt>
                <c:pt idx="44877" formatCode="General">
                  <c:v>-115.19199999999999</c:v>
                </c:pt>
                <c:pt idx="44878" formatCode="General">
                  <c:v>-116.64700000000001</c:v>
                </c:pt>
                <c:pt idx="44879" formatCode="General">
                  <c:v>-118.107</c:v>
                </c:pt>
                <c:pt idx="44880" formatCode="General">
                  <c:v>-119.59699999999999</c:v>
                </c:pt>
                <c:pt idx="44881" formatCode="General">
                  <c:v>-121.181</c:v>
                </c:pt>
                <c:pt idx="44882" formatCode="General">
                  <c:v>-122.941</c:v>
                </c:pt>
                <c:pt idx="44883" formatCode="General">
                  <c:v>-124.846</c:v>
                </c:pt>
                <c:pt idx="44884" formatCode="General">
                  <c:v>-126.80500000000001</c:v>
                </c:pt>
                <c:pt idx="44885" formatCode="General">
                  <c:v>-128.804</c:v>
                </c:pt>
                <c:pt idx="44886" formatCode="General">
                  <c:v>-130.84800000000001</c:v>
                </c:pt>
                <c:pt idx="44887" formatCode="General">
                  <c:v>-132.95099999999999</c:v>
                </c:pt>
                <c:pt idx="44888" formatCode="General">
                  <c:v>-135.11500000000001</c:v>
                </c:pt>
                <c:pt idx="44889" formatCode="General">
                  <c:v>-137.32499999999999</c:v>
                </c:pt>
                <c:pt idx="44890" formatCode="General">
                  <c:v>-139.572</c:v>
                </c:pt>
                <c:pt idx="44891" formatCode="General">
                  <c:v>-141.851</c:v>
                </c:pt>
                <c:pt idx="44892" formatCode="General">
                  <c:v>-144.125</c:v>
                </c:pt>
                <c:pt idx="44893" formatCode="General">
                  <c:v>-146.35</c:v>
                </c:pt>
                <c:pt idx="44894" formatCode="General">
                  <c:v>-148.512</c:v>
                </c:pt>
                <c:pt idx="44895" formatCode="General">
                  <c:v>-150.59299999999999</c:v>
                </c:pt>
                <c:pt idx="44896" formatCode="General">
                  <c:v>-152.572</c:v>
                </c:pt>
                <c:pt idx="44897" formatCode="General">
                  <c:v>-154.42400000000001</c:v>
                </c:pt>
                <c:pt idx="44898" formatCode="General">
                  <c:v>-156.12899999999999</c:v>
                </c:pt>
                <c:pt idx="44899" formatCode="General">
                  <c:v>-157.685</c:v>
                </c:pt>
                <c:pt idx="44900" formatCode="General">
                  <c:v>-159.09299999999999</c:v>
                </c:pt>
                <c:pt idx="44901" formatCode="General">
                  <c:v>-160.334</c:v>
                </c:pt>
                <c:pt idx="44902" formatCode="General">
                  <c:v>-161.381</c:v>
                </c:pt>
                <c:pt idx="44903" formatCode="General">
                  <c:v>-162.21299999999999</c:v>
                </c:pt>
                <c:pt idx="44904" formatCode="General">
                  <c:v>-162.85599999999999</c:v>
                </c:pt>
                <c:pt idx="44905" formatCode="General">
                  <c:v>-163.37</c:v>
                </c:pt>
                <c:pt idx="44906" formatCode="General">
                  <c:v>-163.83199999999999</c:v>
                </c:pt>
                <c:pt idx="44907" formatCode="General">
                  <c:v>-164.28100000000001</c:v>
                </c:pt>
                <c:pt idx="44908" formatCode="General">
                  <c:v>-164.65899999999999</c:v>
                </c:pt>
                <c:pt idx="44909" formatCode="General">
                  <c:v>-164.91800000000001</c:v>
                </c:pt>
                <c:pt idx="44910" formatCode="General">
                  <c:v>-165.04499999999999</c:v>
                </c:pt>
                <c:pt idx="44911" formatCode="General">
                  <c:v>-165.023</c:v>
                </c:pt>
                <c:pt idx="44912" formatCode="General">
                  <c:v>-164.83600000000001</c:v>
                </c:pt>
                <c:pt idx="44913" formatCode="General">
                  <c:v>-164.50299999999999</c:v>
                </c:pt>
                <c:pt idx="44914" formatCode="General">
                  <c:v>-164.053</c:v>
                </c:pt>
                <c:pt idx="44915" formatCode="General">
                  <c:v>-163.51300000000001</c:v>
                </c:pt>
                <c:pt idx="44916" formatCode="General">
                  <c:v>-162.92699999999999</c:v>
                </c:pt>
                <c:pt idx="44917" formatCode="General">
                  <c:v>-162.34399999999999</c:v>
                </c:pt>
                <c:pt idx="44918" formatCode="General">
                  <c:v>-161.79300000000001</c:v>
                </c:pt>
                <c:pt idx="44919" formatCode="General">
                  <c:v>-161.29499999999999</c:v>
                </c:pt>
                <c:pt idx="44920" formatCode="General">
                  <c:v>-160.86199999999999</c:v>
                </c:pt>
                <c:pt idx="44921" formatCode="General">
                  <c:v>-160.51</c:v>
                </c:pt>
                <c:pt idx="44922" formatCode="General">
                  <c:v>-160.25</c:v>
                </c:pt>
                <c:pt idx="44923" formatCode="General">
                  <c:v>-160.078</c:v>
                </c:pt>
                <c:pt idx="44924" formatCode="General">
                  <c:v>-159.97200000000001</c:v>
                </c:pt>
                <c:pt idx="44925" formatCode="General">
                  <c:v>-159.89400000000001</c:v>
                </c:pt>
                <c:pt idx="44926" formatCode="General">
                  <c:v>-159.81700000000001</c:v>
                </c:pt>
                <c:pt idx="44927" formatCode="General">
                  <c:v>-159.77799999999999</c:v>
                </c:pt>
                <c:pt idx="44928" formatCode="General">
                  <c:v>-159.84200000000001</c:v>
                </c:pt>
                <c:pt idx="44929" formatCode="General">
                  <c:v>-160.07</c:v>
                </c:pt>
                <c:pt idx="44930" formatCode="General">
                  <c:v>-160.435</c:v>
                </c:pt>
                <c:pt idx="44931" formatCode="General">
                  <c:v>-160.85300000000001</c:v>
                </c:pt>
                <c:pt idx="44932" formatCode="General">
                  <c:v>-161.28899999999999</c:v>
                </c:pt>
                <c:pt idx="44933" formatCode="General">
                  <c:v>-161.73099999999999</c:v>
                </c:pt>
                <c:pt idx="44934" formatCode="General">
                  <c:v>-162.172</c:v>
                </c:pt>
                <c:pt idx="44935" formatCode="General">
                  <c:v>-162.61199999999999</c:v>
                </c:pt>
                <c:pt idx="44936" formatCode="General">
                  <c:v>-163.054</c:v>
                </c:pt>
                <c:pt idx="44937" formatCode="General">
                  <c:v>-163.488</c:v>
                </c:pt>
                <c:pt idx="44938" formatCode="General">
                  <c:v>-163.887</c:v>
                </c:pt>
                <c:pt idx="44939" formatCode="General">
                  <c:v>-164.23500000000001</c:v>
                </c:pt>
                <c:pt idx="44940" formatCode="General">
                  <c:v>-164.524</c:v>
                </c:pt>
                <c:pt idx="44941" formatCode="General">
                  <c:v>-164.75899999999999</c:v>
                </c:pt>
                <c:pt idx="44942" formatCode="General">
                  <c:v>-164.93799999999999</c:v>
                </c:pt>
                <c:pt idx="44943" formatCode="General">
                  <c:v>-165.04499999999999</c:v>
                </c:pt>
                <c:pt idx="44944" formatCode="General">
                  <c:v>-165.05799999999999</c:v>
                </c:pt>
                <c:pt idx="44945" formatCode="General">
                  <c:v>-164.959</c:v>
                </c:pt>
                <c:pt idx="44946" formatCode="General">
                  <c:v>-164.74299999999999</c:v>
                </c:pt>
                <c:pt idx="44947" formatCode="General">
                  <c:v>-164.41300000000001</c:v>
                </c:pt>
                <c:pt idx="44948" formatCode="General">
                  <c:v>-163.977</c:v>
                </c:pt>
                <c:pt idx="44949" formatCode="General">
                  <c:v>-163.42699999999999</c:v>
                </c:pt>
                <c:pt idx="44950" formatCode="General">
                  <c:v>-162.749</c:v>
                </c:pt>
                <c:pt idx="44951" formatCode="General">
                  <c:v>-161.93899999999999</c:v>
                </c:pt>
                <c:pt idx="44952" formatCode="General">
                  <c:v>-161.006</c:v>
                </c:pt>
                <c:pt idx="44953" formatCode="General">
                  <c:v>-159.983</c:v>
                </c:pt>
                <c:pt idx="44954" formatCode="General">
                  <c:v>-158.89599999999999</c:v>
                </c:pt>
                <c:pt idx="44955" formatCode="General">
                  <c:v>-157.727</c:v>
                </c:pt>
                <c:pt idx="44956" formatCode="General">
                  <c:v>-156.48699999999999</c:v>
                </c:pt>
                <c:pt idx="44957" formatCode="General">
                  <c:v>-155.22300000000001</c:v>
                </c:pt>
                <c:pt idx="44958" formatCode="General">
                  <c:v>-154.03100000000001</c:v>
                </c:pt>
                <c:pt idx="44959" formatCode="General">
                  <c:v>-152.994</c:v>
                </c:pt>
                <c:pt idx="44960" formatCode="General">
                  <c:v>-152.03200000000001</c:v>
                </c:pt>
                <c:pt idx="44961" formatCode="General">
                  <c:v>-151.041</c:v>
                </c:pt>
                <c:pt idx="44962" formatCode="General">
                  <c:v>-149.976</c:v>
                </c:pt>
                <c:pt idx="44963" formatCode="General">
                  <c:v>-148.81899999999999</c:v>
                </c:pt>
                <c:pt idx="44964" formatCode="General">
                  <c:v>-147.577</c:v>
                </c:pt>
                <c:pt idx="44965" formatCode="General">
                  <c:v>-146.238</c:v>
                </c:pt>
                <c:pt idx="44966" formatCode="General">
                  <c:v>-144.786</c:v>
                </c:pt>
                <c:pt idx="44967" formatCode="General">
                  <c:v>-143.24</c:v>
                </c:pt>
                <c:pt idx="44968" formatCode="General">
                  <c:v>-141.62700000000001</c:v>
                </c:pt>
                <c:pt idx="44969" formatCode="General">
                  <c:v>-139.97399999999999</c:v>
                </c:pt>
                <c:pt idx="44970" formatCode="General">
                  <c:v>-138.30600000000001</c:v>
                </c:pt>
                <c:pt idx="44971" formatCode="General">
                  <c:v>-136.63399999999999</c:v>
                </c:pt>
                <c:pt idx="44972" formatCode="General">
                  <c:v>-134.958</c:v>
                </c:pt>
                <c:pt idx="44973" formatCode="General">
                  <c:v>-133.27500000000001</c:v>
                </c:pt>
                <c:pt idx="44974" formatCode="General">
                  <c:v>-131.59</c:v>
                </c:pt>
                <c:pt idx="44975" formatCode="General">
                  <c:v>-129.905</c:v>
                </c:pt>
                <c:pt idx="44976" formatCode="General">
                  <c:v>-128.22300000000001</c:v>
                </c:pt>
                <c:pt idx="44977" formatCode="General">
                  <c:v>-126.526</c:v>
                </c:pt>
                <c:pt idx="44978" formatCode="General">
                  <c:v>-124.792</c:v>
                </c:pt>
                <c:pt idx="44979" formatCode="General">
                  <c:v>-122.977</c:v>
                </c:pt>
                <c:pt idx="44980" formatCode="General">
                  <c:v>-121.05200000000001</c:v>
                </c:pt>
                <c:pt idx="44981" formatCode="General">
                  <c:v>-119.04600000000001</c:v>
                </c:pt>
                <c:pt idx="44982" formatCode="General">
                  <c:v>-116.97</c:v>
                </c:pt>
                <c:pt idx="44983" formatCode="General">
                  <c:v>-114.804</c:v>
                </c:pt>
                <c:pt idx="44984" formatCode="General">
                  <c:v>-112.569</c:v>
                </c:pt>
                <c:pt idx="44985" formatCode="General">
                  <c:v>-110.309</c:v>
                </c:pt>
                <c:pt idx="44986" formatCode="General">
                  <c:v>-108.042</c:v>
                </c:pt>
                <c:pt idx="44987" formatCode="General">
                  <c:v>-105.785</c:v>
                </c:pt>
                <c:pt idx="44988" formatCode="General">
                  <c:v>-103.55500000000001</c:v>
                </c:pt>
                <c:pt idx="44989" formatCode="General">
                  <c:v>-101.407</c:v>
                </c:pt>
                <c:pt idx="44990" formatCode="General">
                  <c:v>-99.427400000000006</c:v>
                </c:pt>
                <c:pt idx="44991" formatCode="General">
                  <c:v>-97.610900000000001</c:v>
                </c:pt>
                <c:pt idx="44992" formatCode="General">
                  <c:v>-95.887799999999999</c:v>
                </c:pt>
                <c:pt idx="44993" formatCode="General">
                  <c:v>-94.266599999999997</c:v>
                </c:pt>
                <c:pt idx="44994" formatCode="General">
                  <c:v>-92.765299999999996</c:v>
                </c:pt>
                <c:pt idx="44995" formatCode="General">
                  <c:v>-91.357600000000005</c:v>
                </c:pt>
                <c:pt idx="44996" formatCode="General">
                  <c:v>-89.973799999999997</c:v>
                </c:pt>
                <c:pt idx="44997" formatCode="General">
                  <c:v>-88.518799999999999</c:v>
                </c:pt>
                <c:pt idx="44998" formatCode="General">
                  <c:v>-87.058300000000003</c:v>
                </c:pt>
                <c:pt idx="44999" formatCode="General">
                  <c:v>-85.718599999999995</c:v>
                </c:pt>
                <c:pt idx="45000" formatCode="General">
                  <c:v>-84.396699999999996</c:v>
                </c:pt>
                <c:pt idx="45001" formatCode="General">
                  <c:v>-82.962999999999994</c:v>
                </c:pt>
                <c:pt idx="45002" formatCode="General">
                  <c:v>-81.406899999999993</c:v>
                </c:pt>
                <c:pt idx="45003" formatCode="General">
                  <c:v>-79.724800000000002</c:v>
                </c:pt>
                <c:pt idx="45004" formatCode="General">
                  <c:v>-77.914500000000004</c:v>
                </c:pt>
                <c:pt idx="45005" formatCode="General">
                  <c:v>-75.963200000000001</c:v>
                </c:pt>
                <c:pt idx="45006" formatCode="General">
                  <c:v>-73.857900000000001</c:v>
                </c:pt>
                <c:pt idx="45007" formatCode="General">
                  <c:v>-71.595600000000005</c:v>
                </c:pt>
                <c:pt idx="45008" formatCode="General">
                  <c:v>-69.190299999999993</c:v>
                </c:pt>
                <c:pt idx="45009" formatCode="General">
                  <c:v>-66.681600000000003</c:v>
                </c:pt>
                <c:pt idx="45010" formatCode="General">
                  <c:v>-64.100099999999998</c:v>
                </c:pt>
                <c:pt idx="45011" formatCode="General">
                  <c:v>-61.4574</c:v>
                </c:pt>
                <c:pt idx="45012" formatCode="General">
                  <c:v>-58.748100000000001</c:v>
                </c:pt>
                <c:pt idx="45013" formatCode="General">
                  <c:v>-55.963299999999997</c:v>
                </c:pt>
                <c:pt idx="45014" formatCode="General">
                  <c:v>-53.116300000000003</c:v>
                </c:pt>
                <c:pt idx="45015" formatCode="General">
                  <c:v>-50.226300000000002</c:v>
                </c:pt>
                <c:pt idx="45016" formatCode="General">
                  <c:v>-47.309699999999999</c:v>
                </c:pt>
                <c:pt idx="45017" formatCode="General">
                  <c:v>-44.387900000000002</c:v>
                </c:pt>
                <c:pt idx="45018" formatCode="General">
                  <c:v>-41.482999999999997</c:v>
                </c:pt>
                <c:pt idx="45019" formatCode="General">
                  <c:v>-38.636499999999998</c:v>
                </c:pt>
                <c:pt idx="45020" formatCode="General">
                  <c:v>-35.903599999999997</c:v>
                </c:pt>
                <c:pt idx="45021" formatCode="General">
                  <c:v>-33.378900000000002</c:v>
                </c:pt>
                <c:pt idx="45022" formatCode="General">
                  <c:v>-31.102799999999998</c:v>
                </c:pt>
                <c:pt idx="45023" formatCode="General">
                  <c:v>-28.987500000000001</c:v>
                </c:pt>
                <c:pt idx="45024" formatCode="General">
                  <c:v>-26.979900000000001</c:v>
                </c:pt>
                <c:pt idx="45025" formatCode="General">
                  <c:v>-25.079899999999999</c:v>
                </c:pt>
                <c:pt idx="45026" formatCode="General">
                  <c:v>-23.243099999999998</c:v>
                </c:pt>
                <c:pt idx="45027" formatCode="General">
                  <c:v>-21.407</c:v>
                </c:pt>
                <c:pt idx="45028" formatCode="General">
                  <c:v>-19.508600000000001</c:v>
                </c:pt>
                <c:pt idx="45029" formatCode="General">
                  <c:v>-17.5748</c:v>
                </c:pt>
                <c:pt idx="45030" formatCode="General">
                  <c:v>-15.745900000000001</c:v>
                </c:pt>
                <c:pt idx="45031" formatCode="General">
                  <c:v>-14.032299999999999</c:v>
                </c:pt>
                <c:pt idx="45032" formatCode="General">
                  <c:v>-12.345700000000001</c:v>
                </c:pt>
                <c:pt idx="45033" formatCode="General">
                  <c:v>-10.672800000000001</c:v>
                </c:pt>
                <c:pt idx="45034" formatCode="General">
                  <c:v>-9.02379</c:v>
                </c:pt>
                <c:pt idx="45035" formatCode="General">
                  <c:v>-7.3940200000000003</c:v>
                </c:pt>
                <c:pt idx="45036" formatCode="General">
                  <c:v>-5.7831900000000003</c:v>
                </c:pt>
                <c:pt idx="45037" formatCode="General">
                  <c:v>-4.1928900000000002</c:v>
                </c:pt>
                <c:pt idx="45038" formatCode="General">
                  <c:v>-2.5923699999999998</c:v>
                </c:pt>
                <c:pt idx="45039" formatCode="General">
                  <c:v>-0.93978700000000004</c:v>
                </c:pt>
                <c:pt idx="45040" formatCode="General">
                  <c:v>0.796238</c:v>
                </c:pt>
                <c:pt idx="45041" formatCode="General">
                  <c:v>2.64432</c:v>
                </c:pt>
                <c:pt idx="45042" formatCode="General">
                  <c:v>4.6252500000000003</c:v>
                </c:pt>
                <c:pt idx="45043" formatCode="General">
                  <c:v>6.7316399999999996</c:v>
                </c:pt>
                <c:pt idx="45044" formatCode="General">
                  <c:v>8.9233700000000002</c:v>
                </c:pt>
                <c:pt idx="45045" formatCode="General">
                  <c:v>11.191700000000001</c:v>
                </c:pt>
                <c:pt idx="45046" formatCode="General">
                  <c:v>13.5495</c:v>
                </c:pt>
                <c:pt idx="45047" formatCode="General">
                  <c:v>15.978199999999999</c:v>
                </c:pt>
                <c:pt idx="45048" formatCode="General">
                  <c:v>18.442699999999999</c:v>
                </c:pt>
                <c:pt idx="45049" formatCode="General">
                  <c:v>20.907800000000002</c:v>
                </c:pt>
                <c:pt idx="45050" formatCode="General">
                  <c:v>23.4087</c:v>
                </c:pt>
                <c:pt idx="45051" formatCode="General">
                  <c:v>26.034400000000002</c:v>
                </c:pt>
                <c:pt idx="45052" formatCode="General">
                  <c:v>28.683299999999999</c:v>
                </c:pt>
                <c:pt idx="45053" formatCode="General">
                  <c:v>31.200199999999999</c:v>
                </c:pt>
                <c:pt idx="45054" formatCode="General">
                  <c:v>33.656100000000002</c:v>
                </c:pt>
                <c:pt idx="45055" formatCode="General">
                  <c:v>36.133400000000002</c:v>
                </c:pt>
                <c:pt idx="45056" formatCode="General">
                  <c:v>38.607199999999999</c:v>
                </c:pt>
                <c:pt idx="45057" formatCode="General">
                  <c:v>41.061300000000003</c:v>
                </c:pt>
                <c:pt idx="45058" formatCode="General">
                  <c:v>43.497300000000003</c:v>
                </c:pt>
                <c:pt idx="45059" formatCode="General">
                  <c:v>45.914200000000001</c:v>
                </c:pt>
                <c:pt idx="45060" formatCode="General">
                  <c:v>48.310499999999998</c:v>
                </c:pt>
                <c:pt idx="45061" formatCode="General">
                  <c:v>50.6907</c:v>
                </c:pt>
                <c:pt idx="45062" formatCode="General">
                  <c:v>53.054900000000004</c:v>
                </c:pt>
                <c:pt idx="45063" formatCode="General">
                  <c:v>55.392899999999997</c:v>
                </c:pt>
                <c:pt idx="45064" formatCode="General">
                  <c:v>57.700899999999997</c:v>
                </c:pt>
                <c:pt idx="45065" formatCode="General">
                  <c:v>59.981900000000003</c:v>
                </c:pt>
                <c:pt idx="45066" formatCode="General">
                  <c:v>62.238500000000002</c:v>
                </c:pt>
                <c:pt idx="45067" formatCode="General">
                  <c:v>64.469899999999996</c:v>
                </c:pt>
                <c:pt idx="45068" formatCode="General">
                  <c:v>66.655199999999994</c:v>
                </c:pt>
                <c:pt idx="45069" formatCode="General">
                  <c:v>68.778099999999995</c:v>
                </c:pt>
                <c:pt idx="45070" formatCode="General">
                  <c:v>70.843199999999996</c:v>
                </c:pt>
                <c:pt idx="45071" formatCode="General">
                  <c:v>72.826999999999998</c:v>
                </c:pt>
                <c:pt idx="45072" formatCode="General">
                  <c:v>74.694699999999997</c:v>
                </c:pt>
                <c:pt idx="45073" formatCode="General">
                  <c:v>76.425799999999995</c:v>
                </c:pt>
                <c:pt idx="45074" formatCode="General">
                  <c:v>78.009200000000007</c:v>
                </c:pt>
                <c:pt idx="45075" formatCode="General">
                  <c:v>79.447999999999993</c:v>
                </c:pt>
                <c:pt idx="45076" formatCode="General">
                  <c:v>80.752700000000004</c:v>
                </c:pt>
                <c:pt idx="45077" formatCode="General">
                  <c:v>81.940600000000003</c:v>
                </c:pt>
                <c:pt idx="45078" formatCode="General">
                  <c:v>83.037099999999995</c:v>
                </c:pt>
                <c:pt idx="45079" formatCode="General">
                  <c:v>84.068899999999999</c:v>
                </c:pt>
                <c:pt idx="45080" formatCode="General">
                  <c:v>85.074299999999994</c:v>
                </c:pt>
                <c:pt idx="45081" formatCode="General">
                  <c:v>86.087100000000007</c:v>
                </c:pt>
                <c:pt idx="45082" formatCode="General">
                  <c:v>87.114599999999996</c:v>
                </c:pt>
                <c:pt idx="45083" formatCode="General">
                  <c:v>88.1203</c:v>
                </c:pt>
                <c:pt idx="45084" formatCode="General">
                  <c:v>89.034999999999997</c:v>
                </c:pt>
                <c:pt idx="45085" formatCode="General">
                  <c:v>89.894199999999998</c:v>
                </c:pt>
                <c:pt idx="45086" formatCode="General">
                  <c:v>90.787499999999994</c:v>
                </c:pt>
                <c:pt idx="45087" formatCode="General">
                  <c:v>91.734499999999997</c:v>
                </c:pt>
                <c:pt idx="45088" formatCode="General">
                  <c:v>92.740499999999997</c:v>
                </c:pt>
                <c:pt idx="45089" formatCode="General">
                  <c:v>93.832499999999996</c:v>
                </c:pt>
                <c:pt idx="45090" formatCode="General">
                  <c:v>95.032200000000003</c:v>
                </c:pt>
                <c:pt idx="45091" formatCode="General">
                  <c:v>96.344899999999996</c:v>
                </c:pt>
                <c:pt idx="45092" formatCode="General">
                  <c:v>97.750399999999999</c:v>
                </c:pt>
                <c:pt idx="45093" formatCode="General">
                  <c:v>99.220799999999997</c:v>
                </c:pt>
                <c:pt idx="45094" formatCode="General">
                  <c:v>100.75</c:v>
                </c:pt>
                <c:pt idx="45095" formatCode="General">
                  <c:v>102.337</c:v>
                </c:pt>
                <c:pt idx="45096" formatCode="General">
                  <c:v>103.97799999999999</c:v>
                </c:pt>
                <c:pt idx="45097" formatCode="General">
                  <c:v>105.669</c:v>
                </c:pt>
                <c:pt idx="45098" formatCode="General">
                  <c:v>107.4</c:v>
                </c:pt>
                <c:pt idx="45099" formatCode="General">
                  <c:v>109.15900000000001</c:v>
                </c:pt>
                <c:pt idx="45100" formatCode="General">
                  <c:v>110.93899999999999</c:v>
                </c:pt>
                <c:pt idx="45101" formatCode="General">
                  <c:v>112.72499999999999</c:v>
                </c:pt>
                <c:pt idx="45102" formatCode="General">
                  <c:v>114.502</c:v>
                </c:pt>
                <c:pt idx="45103" formatCode="General">
                  <c:v>116.25700000000001</c:v>
                </c:pt>
                <c:pt idx="45104" formatCode="General">
                  <c:v>117.997</c:v>
                </c:pt>
                <c:pt idx="45105" formatCode="General">
                  <c:v>119.739</c:v>
                </c:pt>
                <c:pt idx="45106" formatCode="General">
                  <c:v>121.486</c:v>
                </c:pt>
                <c:pt idx="45107" formatCode="General">
                  <c:v>123.22799999999999</c:v>
                </c:pt>
                <c:pt idx="45108" formatCode="General">
                  <c:v>124.944</c:v>
                </c:pt>
                <c:pt idx="45109" formatCode="General">
                  <c:v>126.61499999999999</c:v>
                </c:pt>
                <c:pt idx="45110" formatCode="General">
                  <c:v>128.23400000000001</c:v>
                </c:pt>
                <c:pt idx="45111" formatCode="General">
                  <c:v>129.76300000000001</c:v>
                </c:pt>
                <c:pt idx="45112" formatCode="General">
                  <c:v>131.13800000000001</c:v>
                </c:pt>
                <c:pt idx="45113" formatCode="General">
                  <c:v>132.39400000000001</c:v>
                </c:pt>
                <c:pt idx="45114" formatCode="General">
                  <c:v>133.601</c:v>
                </c:pt>
                <c:pt idx="45115" formatCode="General">
                  <c:v>134.761</c:v>
                </c:pt>
                <c:pt idx="45116" formatCode="General">
                  <c:v>135.87899999999999</c:v>
                </c:pt>
                <c:pt idx="45117" formatCode="General">
                  <c:v>136.98400000000001</c:v>
                </c:pt>
                <c:pt idx="45118" formatCode="General">
                  <c:v>138.08699999999999</c:v>
                </c:pt>
                <c:pt idx="45119" formatCode="General">
                  <c:v>139.18</c:v>
                </c:pt>
                <c:pt idx="45120" formatCode="General">
                  <c:v>140.24600000000001</c:v>
                </c:pt>
                <c:pt idx="45121" formatCode="General">
                  <c:v>141.26900000000001</c:v>
                </c:pt>
                <c:pt idx="45122" formatCode="General">
                  <c:v>142.233</c:v>
                </c:pt>
                <c:pt idx="45123" formatCode="General">
                  <c:v>143.12700000000001</c:v>
                </c:pt>
                <c:pt idx="45124" formatCode="General">
                  <c:v>143.95599999999999</c:v>
                </c:pt>
                <c:pt idx="45125" formatCode="General">
                  <c:v>144.74100000000001</c:v>
                </c:pt>
                <c:pt idx="45126" formatCode="General">
                  <c:v>145.50700000000001</c:v>
                </c:pt>
                <c:pt idx="45127" formatCode="General">
                  <c:v>146.249</c:v>
                </c:pt>
                <c:pt idx="45128" formatCode="General">
                  <c:v>146.959</c:v>
                </c:pt>
                <c:pt idx="45129" formatCode="General">
                  <c:v>147.63300000000001</c:v>
                </c:pt>
                <c:pt idx="45130" formatCode="General">
                  <c:v>148.273</c:v>
                </c:pt>
                <c:pt idx="45131" formatCode="General">
                  <c:v>148.886</c:v>
                </c:pt>
                <c:pt idx="45132" formatCode="General">
                  <c:v>149.47300000000001</c:v>
                </c:pt>
                <c:pt idx="45133" formatCode="General">
                  <c:v>150.029</c:v>
                </c:pt>
                <c:pt idx="45134" formatCode="General">
                  <c:v>150.572</c:v>
                </c:pt>
                <c:pt idx="45135" formatCode="General">
                  <c:v>151.125</c:v>
                </c:pt>
                <c:pt idx="45136" formatCode="General">
                  <c:v>151.69300000000001</c:v>
                </c:pt>
                <c:pt idx="45137" formatCode="General">
                  <c:v>152.274</c:v>
                </c:pt>
                <c:pt idx="45138" formatCode="General">
                  <c:v>152.86000000000001</c:v>
                </c:pt>
                <c:pt idx="45139" formatCode="General">
                  <c:v>153.43899999999999</c:v>
                </c:pt>
                <c:pt idx="45140" formatCode="General">
                  <c:v>153.99700000000001</c:v>
                </c:pt>
                <c:pt idx="45141" formatCode="General">
                  <c:v>154.52799999999999</c:v>
                </c:pt>
                <c:pt idx="45142" formatCode="General">
                  <c:v>155.02099999999999</c:v>
                </c:pt>
                <c:pt idx="45143" formatCode="General">
                  <c:v>155.45400000000001</c:v>
                </c:pt>
                <c:pt idx="45144" formatCode="General">
                  <c:v>155.779</c:v>
                </c:pt>
                <c:pt idx="45145" formatCode="General">
                  <c:v>155.929</c:v>
                </c:pt>
                <c:pt idx="45146" formatCode="General">
                  <c:v>155.95099999999999</c:v>
                </c:pt>
                <c:pt idx="45147" formatCode="General">
                  <c:v>155.94200000000001</c:v>
                </c:pt>
                <c:pt idx="45148" formatCode="General">
                  <c:v>155.916</c:v>
                </c:pt>
                <c:pt idx="45149" formatCode="General">
                  <c:v>155.85499999999999</c:v>
                </c:pt>
                <c:pt idx="45150" formatCode="General">
                  <c:v>155.75</c:v>
                </c:pt>
                <c:pt idx="45151" formatCode="General">
                  <c:v>155.60300000000001</c:v>
                </c:pt>
                <c:pt idx="45152" formatCode="General">
                  <c:v>155.43100000000001</c:v>
                </c:pt>
                <c:pt idx="45153" formatCode="General">
                  <c:v>155.22999999999999</c:v>
                </c:pt>
                <c:pt idx="45154" formatCode="General">
                  <c:v>154.98599999999999</c:v>
                </c:pt>
                <c:pt idx="45155" formatCode="General">
                  <c:v>154.71100000000001</c:v>
                </c:pt>
                <c:pt idx="45156" formatCode="General">
                  <c:v>154.41499999999999</c:v>
                </c:pt>
                <c:pt idx="45157" formatCode="General">
                  <c:v>154.096</c:v>
                </c:pt>
                <c:pt idx="45158" formatCode="General">
                  <c:v>153.74199999999999</c:v>
                </c:pt>
                <c:pt idx="45159" formatCode="General">
                  <c:v>153.33699999999999</c:v>
                </c:pt>
                <c:pt idx="45160" formatCode="General">
                  <c:v>152.88300000000001</c:v>
                </c:pt>
                <c:pt idx="45161" formatCode="General">
                  <c:v>152.392</c:v>
                </c:pt>
                <c:pt idx="45162" formatCode="General">
                  <c:v>151.88300000000001</c:v>
                </c:pt>
                <c:pt idx="45163" formatCode="General">
                  <c:v>151.374</c:v>
                </c:pt>
                <c:pt idx="45164" formatCode="General">
                  <c:v>150.86000000000001</c:v>
                </c:pt>
                <c:pt idx="45165" formatCode="General">
                  <c:v>150.35</c:v>
                </c:pt>
                <c:pt idx="45166" formatCode="General">
                  <c:v>149.858</c:v>
                </c:pt>
                <c:pt idx="45167" formatCode="General">
                  <c:v>149.386</c:v>
                </c:pt>
                <c:pt idx="45168" formatCode="General">
                  <c:v>148.929</c:v>
                </c:pt>
                <c:pt idx="45169" formatCode="General">
                  <c:v>148.49199999999999</c:v>
                </c:pt>
                <c:pt idx="45170" formatCode="General">
                  <c:v>148.07300000000001</c:v>
                </c:pt>
                <c:pt idx="45171" formatCode="General">
                  <c:v>147.655</c:v>
                </c:pt>
                <c:pt idx="45172" formatCode="General">
                  <c:v>147.22200000000001</c:v>
                </c:pt>
                <c:pt idx="45173" formatCode="General">
                  <c:v>146.76</c:v>
                </c:pt>
                <c:pt idx="45174" formatCode="General">
                  <c:v>146.255</c:v>
                </c:pt>
                <c:pt idx="45175" formatCode="General">
                  <c:v>145.67699999999999</c:v>
                </c:pt>
                <c:pt idx="45176" formatCode="General">
                  <c:v>144.959</c:v>
                </c:pt>
                <c:pt idx="45177" formatCode="General">
                  <c:v>144.084</c:v>
                </c:pt>
                <c:pt idx="45178" formatCode="General">
                  <c:v>143.142</c:v>
                </c:pt>
                <c:pt idx="45179" formatCode="General">
                  <c:v>142.18600000000001</c:v>
                </c:pt>
                <c:pt idx="45180" formatCode="General">
                  <c:v>141.21600000000001</c:v>
                </c:pt>
                <c:pt idx="45181" formatCode="General">
                  <c:v>140.22</c:v>
                </c:pt>
                <c:pt idx="45182" formatCode="General">
                  <c:v>139.18199999999999</c:v>
                </c:pt>
                <c:pt idx="45183" formatCode="General">
                  <c:v>138.09200000000001</c:v>
                </c:pt>
                <c:pt idx="45184" formatCode="General">
                  <c:v>136.952</c:v>
                </c:pt>
                <c:pt idx="45185" formatCode="General">
                  <c:v>135.779</c:v>
                </c:pt>
                <c:pt idx="45186" formatCode="General">
                  <c:v>134.56899999999999</c:v>
                </c:pt>
                <c:pt idx="45187" formatCode="General">
                  <c:v>133.30799999999999</c:v>
                </c:pt>
                <c:pt idx="45188" formatCode="General">
                  <c:v>132.00399999999999</c:v>
                </c:pt>
                <c:pt idx="45189" formatCode="General">
                  <c:v>130.66999999999999</c:v>
                </c:pt>
                <c:pt idx="45190" formatCode="General">
                  <c:v>129.30500000000001</c:v>
                </c:pt>
                <c:pt idx="45191" formatCode="General">
                  <c:v>127.91200000000001</c:v>
                </c:pt>
                <c:pt idx="45192" formatCode="General">
                  <c:v>126.499</c:v>
                </c:pt>
                <c:pt idx="45193" formatCode="General">
                  <c:v>125.081</c:v>
                </c:pt>
                <c:pt idx="45194" formatCode="General">
                  <c:v>123.675</c:v>
                </c:pt>
                <c:pt idx="45195" formatCode="General">
                  <c:v>122.29300000000001</c:v>
                </c:pt>
                <c:pt idx="45196" formatCode="General">
                  <c:v>120.953</c:v>
                </c:pt>
                <c:pt idx="45197" formatCode="General">
                  <c:v>119.697</c:v>
                </c:pt>
                <c:pt idx="45198" formatCode="General">
                  <c:v>118.545</c:v>
                </c:pt>
                <c:pt idx="45199" formatCode="General">
                  <c:v>117.483</c:v>
                </c:pt>
                <c:pt idx="45200" formatCode="General">
                  <c:v>116.496</c:v>
                </c:pt>
                <c:pt idx="45201" formatCode="General">
                  <c:v>115.57599999999999</c:v>
                </c:pt>
                <c:pt idx="45202" formatCode="General">
                  <c:v>114.72499999999999</c:v>
                </c:pt>
                <c:pt idx="45203" formatCode="General">
                  <c:v>113.941</c:v>
                </c:pt>
                <c:pt idx="45204" formatCode="General">
                  <c:v>113.20399999999999</c:v>
                </c:pt>
                <c:pt idx="45205" formatCode="General">
                  <c:v>112.462</c:v>
                </c:pt>
                <c:pt idx="45206" formatCode="General">
                  <c:v>111.652</c:v>
                </c:pt>
                <c:pt idx="45207" formatCode="General">
                  <c:v>110.7</c:v>
                </c:pt>
                <c:pt idx="45208" formatCode="General">
                  <c:v>109.55200000000001</c:v>
                </c:pt>
                <c:pt idx="45209" formatCode="General">
                  <c:v>108.253</c:v>
                </c:pt>
                <c:pt idx="45210" formatCode="General">
                  <c:v>106.848</c:v>
                </c:pt>
                <c:pt idx="45211" formatCode="General">
                  <c:v>105.325</c:v>
                </c:pt>
                <c:pt idx="45212" formatCode="General">
                  <c:v>103.68300000000001</c:v>
                </c:pt>
                <c:pt idx="45213" formatCode="General">
                  <c:v>101.935</c:v>
                </c:pt>
                <c:pt idx="45214" formatCode="General">
                  <c:v>100.09099999999999</c:v>
                </c:pt>
                <c:pt idx="45215" formatCode="General">
                  <c:v>98.156499999999994</c:v>
                </c:pt>
                <c:pt idx="45216" formatCode="General">
                  <c:v>96.141900000000007</c:v>
                </c:pt>
                <c:pt idx="45217" formatCode="General">
                  <c:v>94.061199999999999</c:v>
                </c:pt>
                <c:pt idx="45218" formatCode="General">
                  <c:v>91.932299999999998</c:v>
                </c:pt>
                <c:pt idx="45219" formatCode="General">
                  <c:v>89.768299999999996</c:v>
                </c:pt>
                <c:pt idx="45220" formatCode="General">
                  <c:v>87.577399999999997</c:v>
                </c:pt>
                <c:pt idx="45221" formatCode="General">
                  <c:v>85.361900000000006</c:v>
                </c:pt>
                <c:pt idx="45222" formatCode="General">
                  <c:v>83.122900000000001</c:v>
                </c:pt>
                <c:pt idx="45223" formatCode="General">
                  <c:v>80.865300000000005</c:v>
                </c:pt>
                <c:pt idx="45224" formatCode="General">
                  <c:v>78.591099999999997</c:v>
                </c:pt>
                <c:pt idx="45225" formatCode="General">
                  <c:v>76.300299999999993</c:v>
                </c:pt>
                <c:pt idx="45226" formatCode="General">
                  <c:v>74.001400000000004</c:v>
                </c:pt>
                <c:pt idx="45227" formatCode="General">
                  <c:v>71.706800000000001</c:v>
                </c:pt>
                <c:pt idx="45228" formatCode="General">
                  <c:v>69.424899999999994</c:v>
                </c:pt>
                <c:pt idx="45229" formatCode="General">
                  <c:v>67.165199999999999</c:v>
                </c:pt>
                <c:pt idx="45230" formatCode="General">
                  <c:v>64.943600000000004</c:v>
                </c:pt>
                <c:pt idx="45231" formatCode="General">
                  <c:v>62.765599999999999</c:v>
                </c:pt>
                <c:pt idx="45232" formatCode="General">
                  <c:v>60.619700000000002</c:v>
                </c:pt>
                <c:pt idx="45233" formatCode="General">
                  <c:v>58.508200000000002</c:v>
                </c:pt>
                <c:pt idx="45234" formatCode="General">
                  <c:v>56.4422</c:v>
                </c:pt>
                <c:pt idx="45235" formatCode="General">
                  <c:v>54.404400000000003</c:v>
                </c:pt>
                <c:pt idx="45236" formatCode="General">
                  <c:v>52.3735</c:v>
                </c:pt>
                <c:pt idx="45237" formatCode="General">
                  <c:v>50.349400000000003</c:v>
                </c:pt>
                <c:pt idx="45238" formatCode="General">
                  <c:v>48.296100000000003</c:v>
                </c:pt>
                <c:pt idx="45239" formatCode="General">
                  <c:v>46.149099999999997</c:v>
                </c:pt>
                <c:pt idx="45240" formatCode="General">
                  <c:v>43.9512</c:v>
                </c:pt>
                <c:pt idx="45241" formatCode="General">
                  <c:v>41.787500000000001</c:v>
                </c:pt>
                <c:pt idx="45242" formatCode="General">
                  <c:v>39.652799999999999</c:v>
                </c:pt>
                <c:pt idx="45243" formatCode="General">
                  <c:v>37.526699999999998</c:v>
                </c:pt>
                <c:pt idx="45244" formatCode="General">
                  <c:v>35.408900000000003</c:v>
                </c:pt>
                <c:pt idx="45245" formatCode="General">
                  <c:v>33.2864</c:v>
                </c:pt>
                <c:pt idx="45246" formatCode="General">
                  <c:v>31.1343</c:v>
                </c:pt>
                <c:pt idx="45247" formatCode="General">
                  <c:v>28.954699999999999</c:v>
                </c:pt>
                <c:pt idx="45248" formatCode="General">
                  <c:v>26.762899999999998</c:v>
                </c:pt>
                <c:pt idx="45249" formatCode="General">
                  <c:v>24.557099999999998</c:v>
                </c:pt>
                <c:pt idx="45250" formatCode="General">
                  <c:v>22.3538</c:v>
                </c:pt>
                <c:pt idx="45251" formatCode="General">
                  <c:v>20.200800000000001</c:v>
                </c:pt>
                <c:pt idx="45252" formatCode="General">
                  <c:v>18.123000000000001</c:v>
                </c:pt>
                <c:pt idx="45253" formatCode="General">
                  <c:v>16.113</c:v>
                </c:pt>
                <c:pt idx="45254" formatCode="General">
                  <c:v>14.1767</c:v>
                </c:pt>
                <c:pt idx="45255" formatCode="General">
                  <c:v>12.324299999999999</c:v>
                </c:pt>
                <c:pt idx="45256" formatCode="General">
                  <c:v>10.5562</c:v>
                </c:pt>
                <c:pt idx="45257" formatCode="General">
                  <c:v>8.8607600000000009</c:v>
                </c:pt>
                <c:pt idx="45258" formatCode="General">
                  <c:v>7.2151899999999998</c:v>
                </c:pt>
                <c:pt idx="45259" formatCode="General">
                  <c:v>5.6024700000000003</c:v>
                </c:pt>
                <c:pt idx="45260" formatCode="General">
                  <c:v>4.0131699999999997</c:v>
                </c:pt>
                <c:pt idx="45261" formatCode="General">
                  <c:v>2.4146700000000001</c:v>
                </c:pt>
                <c:pt idx="45262" formatCode="General">
                  <c:v>0.77193599999999996</c:v>
                </c:pt>
                <c:pt idx="45263" formatCode="General">
                  <c:v>-0.92890799999999996</c:v>
                </c:pt>
                <c:pt idx="45264" formatCode="General">
                  <c:v>-2.6970900000000002</c:v>
                </c:pt>
                <c:pt idx="45265" formatCode="General">
                  <c:v>-4.5353399999999997</c:v>
                </c:pt>
                <c:pt idx="45266" formatCode="General">
                  <c:v>-6.4573299999999998</c:v>
                </c:pt>
                <c:pt idx="45267" formatCode="General">
                  <c:v>-8.4834599999999991</c:v>
                </c:pt>
                <c:pt idx="45268" formatCode="General">
                  <c:v>-10.620100000000001</c:v>
                </c:pt>
                <c:pt idx="45269" formatCode="General">
                  <c:v>-12.8874</c:v>
                </c:pt>
                <c:pt idx="45270" formatCode="General">
                  <c:v>-15.3589</c:v>
                </c:pt>
                <c:pt idx="45271" formatCode="General">
                  <c:v>-18.0472</c:v>
                </c:pt>
                <c:pt idx="45272" formatCode="General">
                  <c:v>-20.870899999999999</c:v>
                </c:pt>
                <c:pt idx="45273" formatCode="General">
                  <c:v>-23.7775</c:v>
                </c:pt>
                <c:pt idx="45274" formatCode="General">
                  <c:v>-26.746099999999998</c:v>
                </c:pt>
                <c:pt idx="45275" formatCode="General">
                  <c:v>-29.7257</c:v>
                </c:pt>
                <c:pt idx="45276" formatCode="General">
                  <c:v>-32.664900000000003</c:v>
                </c:pt>
                <c:pt idx="45277" formatCode="General">
                  <c:v>-35.547400000000003</c:v>
                </c:pt>
                <c:pt idx="45278" formatCode="General">
                  <c:v>-38.362499999999997</c:v>
                </c:pt>
                <c:pt idx="45279" formatCode="General">
                  <c:v>-41.103299999999997</c:v>
                </c:pt>
                <c:pt idx="45280" formatCode="General">
                  <c:v>-43.771599999999999</c:v>
                </c:pt>
                <c:pt idx="45281" formatCode="General">
                  <c:v>-46.371499999999997</c:v>
                </c:pt>
                <c:pt idx="45282" formatCode="General">
                  <c:v>-48.911999999999999</c:v>
                </c:pt>
                <c:pt idx="45283" formatCode="General">
                  <c:v>-51.397799999999997</c:v>
                </c:pt>
                <c:pt idx="45284" formatCode="General">
                  <c:v>-53.814599999999999</c:v>
                </c:pt>
                <c:pt idx="45285" formatCode="General">
                  <c:v>-56.172699999999999</c:v>
                </c:pt>
                <c:pt idx="45286" formatCode="General">
                  <c:v>-58.509900000000002</c:v>
                </c:pt>
                <c:pt idx="45287" formatCode="General">
                  <c:v>-60.852200000000003</c:v>
                </c:pt>
                <c:pt idx="45288" formatCode="General">
                  <c:v>-63.211199999999998</c:v>
                </c:pt>
                <c:pt idx="45289" formatCode="General">
                  <c:v>-65.546300000000002</c:v>
                </c:pt>
                <c:pt idx="45290" formatCode="General">
                  <c:v>-67.813299999999998</c:v>
                </c:pt>
                <c:pt idx="45291" formatCode="General">
                  <c:v>-70.013800000000003</c:v>
                </c:pt>
                <c:pt idx="45292" formatCode="General">
                  <c:v>-72.142499999999998</c:v>
                </c:pt>
                <c:pt idx="45293" formatCode="General">
                  <c:v>-74.188900000000004</c:v>
                </c:pt>
                <c:pt idx="45294" formatCode="General">
                  <c:v>-76.137100000000004</c:v>
                </c:pt>
                <c:pt idx="45295" formatCode="General">
                  <c:v>-77.973600000000005</c:v>
                </c:pt>
                <c:pt idx="45296" formatCode="General">
                  <c:v>-79.699399999999997</c:v>
                </c:pt>
                <c:pt idx="45297" formatCode="General">
                  <c:v>-81.314999999999998</c:v>
                </c:pt>
                <c:pt idx="45298" formatCode="General">
                  <c:v>-82.814800000000005</c:v>
                </c:pt>
                <c:pt idx="45299" formatCode="General">
                  <c:v>-84.21</c:v>
                </c:pt>
                <c:pt idx="45300" formatCode="General">
                  <c:v>-85.530299999999997</c:v>
                </c:pt>
                <c:pt idx="45301" formatCode="General">
                  <c:v>-86.871099999999998</c:v>
                </c:pt>
                <c:pt idx="45302" formatCode="General">
                  <c:v>-88.3249</c:v>
                </c:pt>
                <c:pt idx="45303" formatCode="General">
                  <c:v>-89.848399999999998</c:v>
                </c:pt>
                <c:pt idx="45304" formatCode="General">
                  <c:v>-91.388400000000004</c:v>
                </c:pt>
                <c:pt idx="45305" formatCode="General">
                  <c:v>-92.947199999999995</c:v>
                </c:pt>
                <c:pt idx="45306" formatCode="General">
                  <c:v>-94.524500000000003</c:v>
                </c:pt>
                <c:pt idx="45307" formatCode="General">
                  <c:v>-96.118200000000002</c:v>
                </c:pt>
                <c:pt idx="45308" formatCode="General">
                  <c:v>-97.720600000000005</c:v>
                </c:pt>
                <c:pt idx="45309" formatCode="General">
                  <c:v>-99.322500000000005</c:v>
                </c:pt>
                <c:pt idx="45310" formatCode="General">
                  <c:v>-100.92</c:v>
                </c:pt>
                <c:pt idx="45311" formatCode="General">
                  <c:v>-102.512</c:v>
                </c:pt>
                <c:pt idx="45312" formatCode="General">
                  <c:v>-104.095</c:v>
                </c:pt>
                <c:pt idx="45313" formatCode="General">
                  <c:v>-105.672</c:v>
                </c:pt>
                <c:pt idx="45314" formatCode="General">
                  <c:v>-107.242</c:v>
                </c:pt>
                <c:pt idx="45315" formatCode="General">
                  <c:v>-108.776</c:v>
                </c:pt>
                <c:pt idx="45316" formatCode="General">
                  <c:v>-110.247</c:v>
                </c:pt>
                <c:pt idx="45317" formatCode="General">
                  <c:v>-111.67100000000001</c:v>
                </c:pt>
                <c:pt idx="45318" formatCode="General">
                  <c:v>-113.048</c:v>
                </c:pt>
                <c:pt idx="45319" formatCode="General">
                  <c:v>-114.345</c:v>
                </c:pt>
                <c:pt idx="45320" formatCode="General">
                  <c:v>-115.56100000000001</c:v>
                </c:pt>
                <c:pt idx="45321" formatCode="General">
                  <c:v>-116.71899999999999</c:v>
                </c:pt>
                <c:pt idx="45322" formatCode="General">
                  <c:v>-117.809</c:v>
                </c:pt>
                <c:pt idx="45323" formatCode="General">
                  <c:v>-118.812</c:v>
                </c:pt>
                <c:pt idx="45324" formatCode="General">
                  <c:v>-119.73</c:v>
                </c:pt>
                <c:pt idx="45325" formatCode="General">
                  <c:v>-120.559</c:v>
                </c:pt>
                <c:pt idx="45326" formatCode="General">
                  <c:v>-121.29</c:v>
                </c:pt>
                <c:pt idx="45327" formatCode="General">
                  <c:v>-121.947</c:v>
                </c:pt>
                <c:pt idx="45328" formatCode="General">
                  <c:v>-122.56699999999999</c:v>
                </c:pt>
                <c:pt idx="45329" formatCode="General">
                  <c:v>-123.152</c:v>
                </c:pt>
                <c:pt idx="45330" formatCode="General">
                  <c:v>-123.708</c:v>
                </c:pt>
                <c:pt idx="45331" formatCode="General">
                  <c:v>-124.265</c:v>
                </c:pt>
                <c:pt idx="45332" formatCode="General">
                  <c:v>-124.877</c:v>
                </c:pt>
                <c:pt idx="45333" formatCode="General">
                  <c:v>-125.611</c:v>
                </c:pt>
                <c:pt idx="45334" formatCode="General">
                  <c:v>-126.456</c:v>
                </c:pt>
                <c:pt idx="45335" formatCode="General">
                  <c:v>-127.355</c:v>
                </c:pt>
                <c:pt idx="45336" formatCode="General">
                  <c:v>-128.28299999999999</c:v>
                </c:pt>
                <c:pt idx="45337" formatCode="General">
                  <c:v>-129.22300000000001</c:v>
                </c:pt>
                <c:pt idx="45338" formatCode="General">
                  <c:v>-130.15</c:v>
                </c:pt>
                <c:pt idx="45339" formatCode="General">
                  <c:v>-131.01</c:v>
                </c:pt>
                <c:pt idx="45340" formatCode="General">
                  <c:v>-131.73099999999999</c:v>
                </c:pt>
                <c:pt idx="45341" formatCode="General">
                  <c:v>-132.428</c:v>
                </c:pt>
                <c:pt idx="45342" formatCode="General">
                  <c:v>-133.27500000000001</c:v>
                </c:pt>
                <c:pt idx="45343" formatCode="General">
                  <c:v>-134.196</c:v>
                </c:pt>
                <c:pt idx="45344" formatCode="General">
                  <c:v>-135.08600000000001</c:v>
                </c:pt>
                <c:pt idx="45345" formatCode="General">
                  <c:v>-135.95699999999999</c:v>
                </c:pt>
                <c:pt idx="45346" formatCode="General">
                  <c:v>-136.81299999999999</c:v>
                </c:pt>
                <c:pt idx="45347" formatCode="General">
                  <c:v>-137.64599999999999</c:v>
                </c:pt>
                <c:pt idx="45348" formatCode="General">
                  <c:v>-138.45099999999999</c:v>
                </c:pt>
                <c:pt idx="45349" formatCode="General">
                  <c:v>-139.22200000000001</c:v>
                </c:pt>
                <c:pt idx="45350" formatCode="General">
                  <c:v>-139.95599999999999</c:v>
                </c:pt>
                <c:pt idx="45351" formatCode="General">
                  <c:v>-140.643</c:v>
                </c:pt>
                <c:pt idx="45352" formatCode="General">
                  <c:v>-141.273</c:v>
                </c:pt>
                <c:pt idx="45353" formatCode="General">
                  <c:v>-141.84399999999999</c:v>
                </c:pt>
                <c:pt idx="45354" formatCode="General">
                  <c:v>-142.363</c:v>
                </c:pt>
                <c:pt idx="45355" formatCode="General">
                  <c:v>-142.83099999999999</c:v>
                </c:pt>
                <c:pt idx="45356" formatCode="General">
                  <c:v>-143.249</c:v>
                </c:pt>
                <c:pt idx="45357" formatCode="General">
                  <c:v>-143.62799999999999</c:v>
                </c:pt>
                <c:pt idx="45358" formatCode="General">
                  <c:v>-143.97999999999999</c:v>
                </c:pt>
                <c:pt idx="45359" formatCode="General">
                  <c:v>-144.31100000000001</c:v>
                </c:pt>
                <c:pt idx="45360" formatCode="General">
                  <c:v>-144.60599999999999</c:v>
                </c:pt>
                <c:pt idx="45361" formatCode="General">
                  <c:v>-144.84</c:v>
                </c:pt>
                <c:pt idx="45362" formatCode="General">
                  <c:v>-145.018</c:v>
                </c:pt>
                <c:pt idx="45363" formatCode="General">
                  <c:v>-145.16900000000001</c:v>
                </c:pt>
                <c:pt idx="45364" formatCode="General">
                  <c:v>-145.374</c:v>
                </c:pt>
                <c:pt idx="45365" formatCode="General">
                  <c:v>-145.66399999999999</c:v>
                </c:pt>
                <c:pt idx="45366" formatCode="General">
                  <c:v>-145.96</c:v>
                </c:pt>
                <c:pt idx="45367" formatCode="General">
                  <c:v>-146.21</c:v>
                </c:pt>
                <c:pt idx="45368" formatCode="General">
                  <c:v>-146.40799999999999</c:v>
                </c:pt>
                <c:pt idx="45369" formatCode="General">
                  <c:v>-146.55699999999999</c:v>
                </c:pt>
                <c:pt idx="45370" formatCode="General">
                  <c:v>-146.66</c:v>
                </c:pt>
                <c:pt idx="45371" formatCode="General">
                  <c:v>-146.715</c:v>
                </c:pt>
                <c:pt idx="45372" formatCode="General">
                  <c:v>-146.71299999999999</c:v>
                </c:pt>
                <c:pt idx="45373" formatCode="General">
                  <c:v>-146.648</c:v>
                </c:pt>
                <c:pt idx="45374" formatCode="General">
                  <c:v>-146.52000000000001</c:v>
                </c:pt>
                <c:pt idx="45375" formatCode="General">
                  <c:v>-146.339</c:v>
                </c:pt>
                <c:pt idx="45376" formatCode="General">
                  <c:v>-146.107</c:v>
                </c:pt>
                <c:pt idx="45377" formatCode="General">
                  <c:v>-145.827</c:v>
                </c:pt>
                <c:pt idx="45378" formatCode="General">
                  <c:v>-145.511</c:v>
                </c:pt>
                <c:pt idx="45379" formatCode="General">
                  <c:v>-145.166</c:v>
                </c:pt>
                <c:pt idx="45380" formatCode="General">
                  <c:v>-144.79400000000001</c:v>
                </c:pt>
                <c:pt idx="45381" formatCode="General">
                  <c:v>-144.38999999999999</c:v>
                </c:pt>
                <c:pt idx="45382" formatCode="General">
                  <c:v>-143.94900000000001</c:v>
                </c:pt>
                <c:pt idx="45383" formatCode="General">
                  <c:v>-143.47</c:v>
                </c:pt>
                <c:pt idx="45384" formatCode="General">
                  <c:v>-142.95500000000001</c:v>
                </c:pt>
                <c:pt idx="45385" formatCode="General">
                  <c:v>-142.40700000000001</c:v>
                </c:pt>
                <c:pt idx="45386" formatCode="General">
                  <c:v>-141.82499999999999</c:v>
                </c:pt>
                <c:pt idx="45387" formatCode="General">
                  <c:v>-141.21199999999999</c:v>
                </c:pt>
                <c:pt idx="45388" formatCode="General">
                  <c:v>-140.56800000000001</c:v>
                </c:pt>
                <c:pt idx="45389" formatCode="General">
                  <c:v>-139.89400000000001</c:v>
                </c:pt>
                <c:pt idx="45390" formatCode="General">
                  <c:v>-139.19200000000001</c:v>
                </c:pt>
                <c:pt idx="45391" formatCode="General">
                  <c:v>-138.46799999999999</c:v>
                </c:pt>
                <c:pt idx="45392" formatCode="General">
                  <c:v>-137.72999999999999</c:v>
                </c:pt>
                <c:pt idx="45393" formatCode="General">
                  <c:v>-136.971</c:v>
                </c:pt>
                <c:pt idx="45394" formatCode="General">
                  <c:v>-136.16999999999999</c:v>
                </c:pt>
                <c:pt idx="45395" formatCode="General">
                  <c:v>-135.33500000000001</c:v>
                </c:pt>
                <c:pt idx="45396" formatCode="General">
                  <c:v>-134.49299999999999</c:v>
                </c:pt>
                <c:pt idx="45397" formatCode="General">
                  <c:v>-133.72900000000001</c:v>
                </c:pt>
                <c:pt idx="45398" formatCode="General">
                  <c:v>-133.09299999999999</c:v>
                </c:pt>
                <c:pt idx="45399" formatCode="General">
                  <c:v>-132.50299999999999</c:v>
                </c:pt>
                <c:pt idx="45400" formatCode="General">
                  <c:v>-131.893</c:v>
                </c:pt>
                <c:pt idx="45401" formatCode="General">
                  <c:v>-131.25</c:v>
                </c:pt>
                <c:pt idx="45402" formatCode="General">
                  <c:v>-130.571</c:v>
                </c:pt>
                <c:pt idx="45403" formatCode="General">
                  <c:v>-129.852</c:v>
                </c:pt>
                <c:pt idx="45404" formatCode="General">
                  <c:v>-129.08000000000001</c:v>
                </c:pt>
                <c:pt idx="45405" formatCode="General">
                  <c:v>-128.233</c:v>
                </c:pt>
                <c:pt idx="45406" formatCode="General">
                  <c:v>-127.292</c:v>
                </c:pt>
                <c:pt idx="45407" formatCode="General">
                  <c:v>-126.254</c:v>
                </c:pt>
                <c:pt idx="45408" formatCode="General">
                  <c:v>-125.128</c:v>
                </c:pt>
                <c:pt idx="45409" formatCode="General">
                  <c:v>-123.928</c:v>
                </c:pt>
                <c:pt idx="45410" formatCode="General">
                  <c:v>-122.667</c:v>
                </c:pt>
                <c:pt idx="45411" formatCode="General">
                  <c:v>-121.33</c:v>
                </c:pt>
                <c:pt idx="45412" formatCode="General">
                  <c:v>-119.90600000000001</c:v>
                </c:pt>
                <c:pt idx="45413" formatCode="General">
                  <c:v>-118.402</c:v>
                </c:pt>
                <c:pt idx="45414" formatCode="General">
                  <c:v>-116.82599999999999</c:v>
                </c:pt>
                <c:pt idx="45415" formatCode="General">
                  <c:v>-115.181</c:v>
                </c:pt>
                <c:pt idx="45416" formatCode="General">
                  <c:v>-113.47199999999999</c:v>
                </c:pt>
                <c:pt idx="45417" formatCode="General">
                  <c:v>-111.70699999999999</c:v>
                </c:pt>
                <c:pt idx="45418" formatCode="General">
                  <c:v>-109.893</c:v>
                </c:pt>
                <c:pt idx="45419" formatCode="General">
                  <c:v>-108.048</c:v>
                </c:pt>
                <c:pt idx="45420" formatCode="General">
                  <c:v>-106.194</c:v>
                </c:pt>
                <c:pt idx="45421" formatCode="General">
                  <c:v>-104.34399999999999</c:v>
                </c:pt>
                <c:pt idx="45422" formatCode="General">
                  <c:v>-102.495</c:v>
                </c:pt>
                <c:pt idx="45423" formatCode="General">
                  <c:v>-100.629</c:v>
                </c:pt>
                <c:pt idx="45424" formatCode="General">
                  <c:v>-98.730999999999995</c:v>
                </c:pt>
                <c:pt idx="45425" formatCode="General">
                  <c:v>-96.8018</c:v>
                </c:pt>
                <c:pt idx="45426" formatCode="General">
                  <c:v>-94.863</c:v>
                </c:pt>
                <c:pt idx="45427" formatCode="General">
                  <c:v>-92.953699999999998</c:v>
                </c:pt>
                <c:pt idx="45428" formatCode="General">
                  <c:v>-91.142700000000005</c:v>
                </c:pt>
                <c:pt idx="45429" formatCode="General">
                  <c:v>-89.494299999999996</c:v>
                </c:pt>
                <c:pt idx="45430" formatCode="General">
                  <c:v>-87.915099999999995</c:v>
                </c:pt>
                <c:pt idx="45431" formatCode="General">
                  <c:v>-86.298000000000002</c:v>
                </c:pt>
                <c:pt idx="45432" formatCode="General">
                  <c:v>-84.653800000000004</c:v>
                </c:pt>
                <c:pt idx="45433" formatCode="General">
                  <c:v>-82.992800000000003</c:v>
                </c:pt>
                <c:pt idx="45434" formatCode="General">
                  <c:v>-81.314400000000006</c:v>
                </c:pt>
                <c:pt idx="45435" formatCode="General">
                  <c:v>-79.626999999999995</c:v>
                </c:pt>
                <c:pt idx="45436" formatCode="General">
                  <c:v>-77.936400000000006</c:v>
                </c:pt>
                <c:pt idx="45437" formatCode="General">
                  <c:v>-76.218800000000002</c:v>
                </c:pt>
                <c:pt idx="45438" formatCode="General">
                  <c:v>-74.454300000000003</c:v>
                </c:pt>
                <c:pt idx="45439" formatCode="General">
                  <c:v>-72.645700000000005</c:v>
                </c:pt>
                <c:pt idx="45440" formatCode="General">
                  <c:v>-70.784800000000004</c:v>
                </c:pt>
                <c:pt idx="45441" formatCode="General">
                  <c:v>-68.852199999999996</c:v>
                </c:pt>
                <c:pt idx="45442" formatCode="General">
                  <c:v>-66.842600000000004</c:v>
                </c:pt>
                <c:pt idx="45443" formatCode="General">
                  <c:v>-64.760900000000007</c:v>
                </c:pt>
                <c:pt idx="45444" formatCode="General">
                  <c:v>-62.625100000000003</c:v>
                </c:pt>
                <c:pt idx="45445" formatCode="General">
                  <c:v>-60.466799999999999</c:v>
                </c:pt>
                <c:pt idx="45446" formatCode="General">
                  <c:v>-58.319600000000001</c:v>
                </c:pt>
                <c:pt idx="45447" formatCode="General">
                  <c:v>-56.209200000000003</c:v>
                </c:pt>
                <c:pt idx="45448" formatCode="General">
                  <c:v>-54.1477</c:v>
                </c:pt>
                <c:pt idx="45449" formatCode="General">
                  <c:v>-52.114699999999999</c:v>
                </c:pt>
                <c:pt idx="45450" formatCode="General">
                  <c:v>-50.084899999999998</c:v>
                </c:pt>
                <c:pt idx="45451" formatCode="General">
                  <c:v>-48.071599999999997</c:v>
                </c:pt>
                <c:pt idx="45452" formatCode="General">
                  <c:v>-46.091999999999999</c:v>
                </c:pt>
                <c:pt idx="45453" formatCode="General">
                  <c:v>-44.157800000000002</c:v>
                </c:pt>
                <c:pt idx="45454" formatCode="General">
                  <c:v>-42.270400000000002</c:v>
                </c:pt>
                <c:pt idx="45455" formatCode="General">
                  <c:v>-40.420299999999997</c:v>
                </c:pt>
                <c:pt idx="45456" formatCode="General">
                  <c:v>-38.589799999999997</c:v>
                </c:pt>
                <c:pt idx="45457" formatCode="General">
                  <c:v>-36.7684</c:v>
                </c:pt>
                <c:pt idx="45458" formatCode="General">
                  <c:v>-34.9788</c:v>
                </c:pt>
                <c:pt idx="45459" formatCode="General">
                  <c:v>-33.261800000000001</c:v>
                </c:pt>
                <c:pt idx="45460" formatCode="General">
                  <c:v>-31.6616</c:v>
                </c:pt>
                <c:pt idx="45461" formatCode="General">
                  <c:v>-30.128499999999999</c:v>
                </c:pt>
                <c:pt idx="45462" formatCode="General">
                  <c:v>-28.556100000000001</c:v>
                </c:pt>
                <c:pt idx="45463" formatCode="General">
                  <c:v>-26.9253</c:v>
                </c:pt>
                <c:pt idx="45464" formatCode="General">
                  <c:v>-25.2439</c:v>
                </c:pt>
                <c:pt idx="45465" formatCode="General">
                  <c:v>-23.484999999999999</c:v>
                </c:pt>
                <c:pt idx="45466" formatCode="General">
                  <c:v>-21.6174</c:v>
                </c:pt>
                <c:pt idx="45467" formatCode="General">
                  <c:v>-19.616499999999998</c:v>
                </c:pt>
                <c:pt idx="45468" formatCode="General">
                  <c:v>-17.492899999999999</c:v>
                </c:pt>
                <c:pt idx="45469" formatCode="General">
                  <c:v>-15.2783</c:v>
                </c:pt>
                <c:pt idx="45470" formatCode="General">
                  <c:v>-12.987</c:v>
                </c:pt>
                <c:pt idx="45471" formatCode="General">
                  <c:v>-10.6286</c:v>
                </c:pt>
                <c:pt idx="45472" formatCode="General">
                  <c:v>-8.2061499999999992</c:v>
                </c:pt>
                <c:pt idx="45473" formatCode="General">
                  <c:v>-5.7168900000000002</c:v>
                </c:pt>
                <c:pt idx="45474" formatCode="General">
                  <c:v>-3.15402</c:v>
                </c:pt>
                <c:pt idx="45475" formatCode="General">
                  <c:v>-0.52185599999999999</c:v>
                </c:pt>
                <c:pt idx="45476" formatCode="General">
                  <c:v>2.1662300000000001</c:v>
                </c:pt>
                <c:pt idx="45477" formatCode="General">
                  <c:v>4.8803099999999997</c:v>
                </c:pt>
                <c:pt idx="45478" formatCode="General">
                  <c:v>7.58263</c:v>
                </c:pt>
                <c:pt idx="45479" formatCode="General">
                  <c:v>10.2425</c:v>
                </c:pt>
                <c:pt idx="45480" formatCode="General">
                  <c:v>12.8437</c:v>
                </c:pt>
                <c:pt idx="45481" formatCode="General">
                  <c:v>15.387600000000001</c:v>
                </c:pt>
                <c:pt idx="45482" formatCode="General">
                  <c:v>17.8782</c:v>
                </c:pt>
                <c:pt idx="45483" formatCode="General">
                  <c:v>20.319500000000001</c:v>
                </c:pt>
                <c:pt idx="45484" formatCode="General">
                  <c:v>22.713699999999999</c:v>
                </c:pt>
                <c:pt idx="45485" formatCode="General">
                  <c:v>25.060600000000001</c:v>
                </c:pt>
                <c:pt idx="45486" formatCode="General">
                  <c:v>27.352399999999999</c:v>
                </c:pt>
                <c:pt idx="45487" formatCode="General">
                  <c:v>29.594100000000001</c:v>
                </c:pt>
                <c:pt idx="45488" formatCode="General">
                  <c:v>31.805599999999998</c:v>
                </c:pt>
                <c:pt idx="45489" formatCode="General">
                  <c:v>33.964199999999998</c:v>
                </c:pt>
                <c:pt idx="45490" formatCode="General">
                  <c:v>36.018500000000003</c:v>
                </c:pt>
                <c:pt idx="45491" formatCode="General">
                  <c:v>37.909599999999998</c:v>
                </c:pt>
                <c:pt idx="45492" formatCode="General">
                  <c:v>39.628300000000003</c:v>
                </c:pt>
                <c:pt idx="45493" formatCode="General">
                  <c:v>41.253100000000003</c:v>
                </c:pt>
                <c:pt idx="45494" formatCode="General">
                  <c:v>42.843699999999998</c:v>
                </c:pt>
                <c:pt idx="45495" formatCode="General">
                  <c:v>44.421399999999998</c:v>
                </c:pt>
                <c:pt idx="45496" formatCode="General">
                  <c:v>46.014400000000002</c:v>
                </c:pt>
                <c:pt idx="45497" formatCode="General">
                  <c:v>47.646999999999998</c:v>
                </c:pt>
                <c:pt idx="45498" formatCode="General">
                  <c:v>49.31</c:v>
                </c:pt>
                <c:pt idx="45499" formatCode="General">
                  <c:v>50.995399999999997</c:v>
                </c:pt>
                <c:pt idx="45500" formatCode="General">
                  <c:v>52.7211</c:v>
                </c:pt>
                <c:pt idx="45501" formatCode="General">
                  <c:v>54.478299999999997</c:v>
                </c:pt>
                <c:pt idx="45502" formatCode="General">
                  <c:v>56.240600000000001</c:v>
                </c:pt>
                <c:pt idx="45503" formatCode="General">
                  <c:v>57.997199999999999</c:v>
                </c:pt>
                <c:pt idx="45504" formatCode="General">
                  <c:v>59.744399999999999</c:v>
                </c:pt>
                <c:pt idx="45505" formatCode="General">
                  <c:v>61.482999999999997</c:v>
                </c:pt>
                <c:pt idx="45506" formatCode="General">
                  <c:v>63.217599999999997</c:v>
                </c:pt>
                <c:pt idx="45507" formatCode="General">
                  <c:v>64.956699999999998</c:v>
                </c:pt>
                <c:pt idx="45508" formatCode="General">
                  <c:v>66.708600000000004</c:v>
                </c:pt>
                <c:pt idx="45509" formatCode="General">
                  <c:v>68.477599999999995</c:v>
                </c:pt>
                <c:pt idx="45510" formatCode="General">
                  <c:v>70.266199999999998</c:v>
                </c:pt>
                <c:pt idx="45511" formatCode="General">
                  <c:v>72.073599999999999</c:v>
                </c:pt>
                <c:pt idx="45512" formatCode="General">
                  <c:v>73.893299999999996</c:v>
                </c:pt>
                <c:pt idx="45513" formatCode="General">
                  <c:v>75.715500000000006</c:v>
                </c:pt>
                <c:pt idx="45514" formatCode="General">
                  <c:v>77.529700000000005</c:v>
                </c:pt>
                <c:pt idx="45515" formatCode="General">
                  <c:v>79.332800000000006</c:v>
                </c:pt>
                <c:pt idx="45516" formatCode="General">
                  <c:v>81.126199999999997</c:v>
                </c:pt>
                <c:pt idx="45517" formatCode="General">
                  <c:v>82.913600000000002</c:v>
                </c:pt>
                <c:pt idx="45518" formatCode="General">
                  <c:v>84.702500000000001</c:v>
                </c:pt>
                <c:pt idx="45519" formatCode="General">
                  <c:v>86.510199999999998</c:v>
                </c:pt>
                <c:pt idx="45520" formatCode="General">
                  <c:v>88.321100000000001</c:v>
                </c:pt>
                <c:pt idx="45521" formatCode="General">
                  <c:v>90.07</c:v>
                </c:pt>
                <c:pt idx="45522" formatCode="General">
                  <c:v>91.6922</c:v>
                </c:pt>
                <c:pt idx="45523" formatCode="General">
                  <c:v>93.152299999999997</c:v>
                </c:pt>
                <c:pt idx="45524" formatCode="General">
                  <c:v>94.510900000000007</c:v>
                </c:pt>
                <c:pt idx="45525" formatCode="General">
                  <c:v>95.831900000000005</c:v>
                </c:pt>
                <c:pt idx="45526" formatCode="General">
                  <c:v>97.100099999999998</c:v>
                </c:pt>
                <c:pt idx="45527" formatCode="General">
                  <c:v>98.309100000000001</c:v>
                </c:pt>
                <c:pt idx="45528" formatCode="General">
                  <c:v>99.468500000000006</c:v>
                </c:pt>
                <c:pt idx="45529" formatCode="General">
                  <c:v>100.58499999999999</c:v>
                </c:pt>
                <c:pt idx="45530" formatCode="General">
                  <c:v>101.66200000000001</c:v>
                </c:pt>
                <c:pt idx="45531" formatCode="General">
                  <c:v>102.70399999999999</c:v>
                </c:pt>
                <c:pt idx="45532" formatCode="General">
                  <c:v>103.71599999999999</c:v>
                </c:pt>
                <c:pt idx="45533" formatCode="General">
                  <c:v>104.709</c:v>
                </c:pt>
                <c:pt idx="45534" formatCode="General">
                  <c:v>105.69199999999999</c:v>
                </c:pt>
                <c:pt idx="45535" formatCode="General">
                  <c:v>106.663</c:v>
                </c:pt>
                <c:pt idx="45536" formatCode="General">
                  <c:v>107.614</c:v>
                </c:pt>
                <c:pt idx="45537" formatCode="General">
                  <c:v>108.53700000000001</c:v>
                </c:pt>
                <c:pt idx="45538" formatCode="General">
                  <c:v>109.434</c:v>
                </c:pt>
                <c:pt idx="45539" formatCode="General">
                  <c:v>110.30800000000001</c:v>
                </c:pt>
                <c:pt idx="45540" formatCode="General">
                  <c:v>111.15300000000001</c:v>
                </c:pt>
                <c:pt idx="45541" formatCode="General">
                  <c:v>111.967</c:v>
                </c:pt>
                <c:pt idx="45542" formatCode="General">
                  <c:v>112.755</c:v>
                </c:pt>
                <c:pt idx="45543" formatCode="General">
                  <c:v>113.53100000000001</c:v>
                </c:pt>
                <c:pt idx="45544" formatCode="General">
                  <c:v>114.307</c:v>
                </c:pt>
                <c:pt idx="45545" formatCode="General">
                  <c:v>115.074</c:v>
                </c:pt>
                <c:pt idx="45546" formatCode="General">
                  <c:v>115.821</c:v>
                </c:pt>
                <c:pt idx="45547" formatCode="General">
                  <c:v>116.541</c:v>
                </c:pt>
                <c:pt idx="45548" formatCode="General">
                  <c:v>117.239</c:v>
                </c:pt>
                <c:pt idx="45549" formatCode="General">
                  <c:v>117.92100000000001</c:v>
                </c:pt>
                <c:pt idx="45550" formatCode="General">
                  <c:v>118.605</c:v>
                </c:pt>
                <c:pt idx="45551" formatCode="General">
                  <c:v>119.294</c:v>
                </c:pt>
                <c:pt idx="45552" formatCode="General">
                  <c:v>119.89700000000001</c:v>
                </c:pt>
                <c:pt idx="45553" formatCode="General">
                  <c:v>120.334</c:v>
                </c:pt>
                <c:pt idx="45554" formatCode="General">
                  <c:v>120.616</c:v>
                </c:pt>
                <c:pt idx="45555" formatCode="General">
                  <c:v>120.794</c:v>
                </c:pt>
                <c:pt idx="45556" formatCode="General">
                  <c:v>120.94499999999999</c:v>
                </c:pt>
                <c:pt idx="45557" formatCode="General">
                  <c:v>121.09699999999999</c:v>
                </c:pt>
                <c:pt idx="45558" formatCode="General">
                  <c:v>121.258</c:v>
                </c:pt>
                <c:pt idx="45559" formatCode="General">
                  <c:v>121.461</c:v>
                </c:pt>
                <c:pt idx="45560" formatCode="General">
                  <c:v>121.73</c:v>
                </c:pt>
                <c:pt idx="45561" formatCode="General">
                  <c:v>122.06399999999999</c:v>
                </c:pt>
                <c:pt idx="45562" formatCode="General">
                  <c:v>122.465</c:v>
                </c:pt>
                <c:pt idx="45563" formatCode="General">
                  <c:v>122.934</c:v>
                </c:pt>
                <c:pt idx="45564" formatCode="General">
                  <c:v>123.45099999999999</c:v>
                </c:pt>
                <c:pt idx="45565" formatCode="General">
                  <c:v>123.994</c:v>
                </c:pt>
                <c:pt idx="45566" formatCode="General">
                  <c:v>124.556</c:v>
                </c:pt>
                <c:pt idx="45567" formatCode="General">
                  <c:v>125.134</c:v>
                </c:pt>
                <c:pt idx="45568" formatCode="General">
                  <c:v>125.73399999999999</c:v>
                </c:pt>
                <c:pt idx="45569" formatCode="General">
                  <c:v>126.35</c:v>
                </c:pt>
                <c:pt idx="45570" formatCode="General">
                  <c:v>126.97499999999999</c:v>
                </c:pt>
                <c:pt idx="45571" formatCode="General">
                  <c:v>127.601</c:v>
                </c:pt>
                <c:pt idx="45572" formatCode="General">
                  <c:v>128.22300000000001</c:v>
                </c:pt>
                <c:pt idx="45573" formatCode="General">
                  <c:v>128.83199999999999</c:v>
                </c:pt>
                <c:pt idx="45574" formatCode="General">
                  <c:v>129.42400000000001</c:v>
                </c:pt>
                <c:pt idx="45575" formatCode="General">
                  <c:v>129.999</c:v>
                </c:pt>
                <c:pt idx="45576" formatCode="General">
                  <c:v>130.55699999999999</c:v>
                </c:pt>
                <c:pt idx="45577" formatCode="General">
                  <c:v>131.09</c:v>
                </c:pt>
                <c:pt idx="45578" formatCode="General">
                  <c:v>131.583</c:v>
                </c:pt>
                <c:pt idx="45579" formatCode="General">
                  <c:v>132.02099999999999</c:v>
                </c:pt>
                <c:pt idx="45580" formatCode="General">
                  <c:v>132.39500000000001</c:v>
                </c:pt>
                <c:pt idx="45581" formatCode="General">
                  <c:v>132.72</c:v>
                </c:pt>
                <c:pt idx="45582" formatCode="General">
                  <c:v>133.02000000000001</c:v>
                </c:pt>
                <c:pt idx="45583" formatCode="General">
                  <c:v>133.23099999999999</c:v>
                </c:pt>
                <c:pt idx="45584" formatCode="General">
                  <c:v>133.25899999999999</c:v>
                </c:pt>
                <c:pt idx="45585" formatCode="General">
                  <c:v>133.108</c:v>
                </c:pt>
                <c:pt idx="45586" formatCode="General">
                  <c:v>132.815</c:v>
                </c:pt>
                <c:pt idx="45587" formatCode="General">
                  <c:v>132.43600000000001</c:v>
                </c:pt>
                <c:pt idx="45588" formatCode="General">
                  <c:v>132.012</c:v>
                </c:pt>
                <c:pt idx="45589" formatCode="General">
                  <c:v>131.54599999999999</c:v>
                </c:pt>
                <c:pt idx="45590" formatCode="General">
                  <c:v>131.048</c:v>
                </c:pt>
                <c:pt idx="45591" formatCode="General">
                  <c:v>130.53</c:v>
                </c:pt>
                <c:pt idx="45592" formatCode="General">
                  <c:v>129.98400000000001</c:v>
                </c:pt>
                <c:pt idx="45593" formatCode="General">
                  <c:v>129.40600000000001</c:v>
                </c:pt>
                <c:pt idx="45594" formatCode="General">
                  <c:v>128.81299999999999</c:v>
                </c:pt>
                <c:pt idx="45595" formatCode="General">
                  <c:v>128.21100000000001</c:v>
                </c:pt>
                <c:pt idx="45596" formatCode="General">
                  <c:v>127.598</c:v>
                </c:pt>
                <c:pt idx="45597" formatCode="General">
                  <c:v>126.974</c:v>
                </c:pt>
                <c:pt idx="45598" formatCode="General">
                  <c:v>126.34099999999999</c:v>
                </c:pt>
                <c:pt idx="45599" formatCode="General">
                  <c:v>125.708</c:v>
                </c:pt>
                <c:pt idx="45600" formatCode="General">
                  <c:v>125.078</c:v>
                </c:pt>
                <c:pt idx="45601" formatCode="General">
                  <c:v>124.44199999999999</c:v>
                </c:pt>
                <c:pt idx="45602" formatCode="General">
                  <c:v>123.797</c:v>
                </c:pt>
                <c:pt idx="45603" formatCode="General">
                  <c:v>123.14</c:v>
                </c:pt>
                <c:pt idx="45604" formatCode="General">
                  <c:v>122.464</c:v>
                </c:pt>
                <c:pt idx="45605" formatCode="General">
                  <c:v>121.76</c:v>
                </c:pt>
                <c:pt idx="45606" formatCode="General">
                  <c:v>121.03100000000001</c:v>
                </c:pt>
                <c:pt idx="45607" formatCode="General">
                  <c:v>120.277</c:v>
                </c:pt>
                <c:pt idx="45608" formatCode="General">
                  <c:v>119.498</c:v>
                </c:pt>
                <c:pt idx="45609" formatCode="General">
                  <c:v>118.67400000000001</c:v>
                </c:pt>
                <c:pt idx="45610" formatCode="General">
                  <c:v>117.77800000000001</c:v>
                </c:pt>
                <c:pt idx="45611" formatCode="General">
                  <c:v>116.78</c:v>
                </c:pt>
                <c:pt idx="45612" formatCode="General">
                  <c:v>115.675</c:v>
                </c:pt>
                <c:pt idx="45613" formatCode="General">
                  <c:v>114.509</c:v>
                </c:pt>
                <c:pt idx="45614" formatCode="General">
                  <c:v>113.282</c:v>
                </c:pt>
                <c:pt idx="45615" formatCode="General">
                  <c:v>111.926</c:v>
                </c:pt>
                <c:pt idx="45616" formatCode="General">
                  <c:v>110.446</c:v>
                </c:pt>
                <c:pt idx="45617" formatCode="General">
                  <c:v>108.89100000000001</c:v>
                </c:pt>
                <c:pt idx="45618" formatCode="General">
                  <c:v>107.30800000000001</c:v>
                </c:pt>
                <c:pt idx="45619" formatCode="General">
                  <c:v>105.732</c:v>
                </c:pt>
                <c:pt idx="45620" formatCode="General">
                  <c:v>104.16</c:v>
                </c:pt>
                <c:pt idx="45621" formatCode="General">
                  <c:v>102.59099999999999</c:v>
                </c:pt>
                <c:pt idx="45622" formatCode="General">
                  <c:v>101.03700000000001</c:v>
                </c:pt>
                <c:pt idx="45623" formatCode="General">
                  <c:v>99.513999999999996</c:v>
                </c:pt>
                <c:pt idx="45624" formatCode="General">
                  <c:v>98.038200000000003</c:v>
                </c:pt>
                <c:pt idx="45625" formatCode="General">
                  <c:v>96.618700000000004</c:v>
                </c:pt>
                <c:pt idx="45626" formatCode="General">
                  <c:v>95.255899999999997</c:v>
                </c:pt>
                <c:pt idx="45627" formatCode="General">
                  <c:v>93.932299999999998</c:v>
                </c:pt>
                <c:pt idx="45628" formatCode="General">
                  <c:v>92.644900000000007</c:v>
                </c:pt>
                <c:pt idx="45629" formatCode="General">
                  <c:v>91.410700000000006</c:v>
                </c:pt>
                <c:pt idx="45630" formatCode="General">
                  <c:v>90.233400000000003</c:v>
                </c:pt>
                <c:pt idx="45631" formatCode="General">
                  <c:v>89.106800000000007</c:v>
                </c:pt>
                <c:pt idx="45632" formatCode="General">
                  <c:v>88.033299999999997</c:v>
                </c:pt>
                <c:pt idx="45633" formatCode="General">
                  <c:v>87.006299999999996</c:v>
                </c:pt>
                <c:pt idx="45634" formatCode="General">
                  <c:v>85.997900000000001</c:v>
                </c:pt>
                <c:pt idx="45635" formatCode="General">
                  <c:v>84.9876</c:v>
                </c:pt>
                <c:pt idx="45636" formatCode="General">
                  <c:v>83.966800000000006</c:v>
                </c:pt>
                <c:pt idx="45637" formatCode="General">
                  <c:v>82.9435</c:v>
                </c:pt>
                <c:pt idx="45638" formatCode="General">
                  <c:v>81.929299999999998</c:v>
                </c:pt>
                <c:pt idx="45639" formatCode="General">
                  <c:v>80.917599999999993</c:v>
                </c:pt>
                <c:pt idx="45640" formatCode="General">
                  <c:v>79.895300000000006</c:v>
                </c:pt>
                <c:pt idx="45641" formatCode="General">
                  <c:v>78.843900000000005</c:v>
                </c:pt>
                <c:pt idx="45642" formatCode="General">
                  <c:v>77.756399999999999</c:v>
                </c:pt>
                <c:pt idx="45643" formatCode="General">
                  <c:v>76.64</c:v>
                </c:pt>
                <c:pt idx="45644" formatCode="General">
                  <c:v>75.3887</c:v>
                </c:pt>
                <c:pt idx="45645" formatCode="General">
                  <c:v>73.900000000000006</c:v>
                </c:pt>
                <c:pt idx="45646" formatCode="General">
                  <c:v>72.229399999999998</c:v>
                </c:pt>
                <c:pt idx="45647" formatCode="General">
                  <c:v>70.435900000000004</c:v>
                </c:pt>
                <c:pt idx="45648" formatCode="General">
                  <c:v>68.543700000000001</c:v>
                </c:pt>
                <c:pt idx="45649" formatCode="General">
                  <c:v>66.573800000000006</c:v>
                </c:pt>
                <c:pt idx="45650" formatCode="General">
                  <c:v>64.540599999999998</c:v>
                </c:pt>
                <c:pt idx="45651" formatCode="General">
                  <c:v>62.457700000000003</c:v>
                </c:pt>
                <c:pt idx="45652" formatCode="General">
                  <c:v>60.338900000000002</c:v>
                </c:pt>
                <c:pt idx="45653" formatCode="General">
                  <c:v>58.205100000000002</c:v>
                </c:pt>
                <c:pt idx="45654" formatCode="General">
                  <c:v>56.065899999999999</c:v>
                </c:pt>
                <c:pt idx="45655" formatCode="General">
                  <c:v>53.906199999999998</c:v>
                </c:pt>
                <c:pt idx="45656" formatCode="General">
                  <c:v>51.718200000000003</c:v>
                </c:pt>
                <c:pt idx="45657" formatCode="General">
                  <c:v>49.508400000000002</c:v>
                </c:pt>
                <c:pt idx="45658" formatCode="General">
                  <c:v>47.279499999999999</c:v>
                </c:pt>
                <c:pt idx="45659" formatCode="General">
                  <c:v>45.045699999999997</c:v>
                </c:pt>
                <c:pt idx="45660" formatCode="General">
                  <c:v>42.8598</c:v>
                </c:pt>
                <c:pt idx="45661" formatCode="General">
                  <c:v>40.767000000000003</c:v>
                </c:pt>
                <c:pt idx="45662" formatCode="General">
                  <c:v>38.7804</c:v>
                </c:pt>
                <c:pt idx="45663" formatCode="General">
                  <c:v>36.919199999999996</c:v>
                </c:pt>
                <c:pt idx="45664" formatCode="General">
                  <c:v>35.203000000000003</c:v>
                </c:pt>
                <c:pt idx="45665" formatCode="General">
                  <c:v>33.625599999999999</c:v>
                </c:pt>
                <c:pt idx="45666" formatCode="General">
                  <c:v>32.176200000000001</c:v>
                </c:pt>
                <c:pt idx="45667" formatCode="General">
                  <c:v>30.860499999999998</c:v>
                </c:pt>
                <c:pt idx="45668" formatCode="General">
                  <c:v>29.671800000000001</c:v>
                </c:pt>
                <c:pt idx="45669" formatCode="General">
                  <c:v>28.588100000000001</c:v>
                </c:pt>
                <c:pt idx="45670" formatCode="General">
                  <c:v>27.583200000000001</c:v>
                </c:pt>
                <c:pt idx="45671" formatCode="General">
                  <c:v>26.632100000000001</c:v>
                </c:pt>
                <c:pt idx="45672" formatCode="General">
                  <c:v>25.726800000000001</c:v>
                </c:pt>
                <c:pt idx="45673" formatCode="General">
                  <c:v>24.858699999999999</c:v>
                </c:pt>
                <c:pt idx="45674" formatCode="General">
                  <c:v>24.0046</c:v>
                </c:pt>
                <c:pt idx="45675" formatCode="General">
                  <c:v>23.148299999999999</c:v>
                </c:pt>
                <c:pt idx="45676" formatCode="General">
                  <c:v>22.286100000000001</c:v>
                </c:pt>
                <c:pt idx="45677" formatCode="General">
                  <c:v>21.3155</c:v>
                </c:pt>
                <c:pt idx="45678" formatCode="General">
                  <c:v>20.107700000000001</c:v>
                </c:pt>
                <c:pt idx="45679" formatCode="General">
                  <c:v>18.723199999999999</c:v>
                </c:pt>
                <c:pt idx="45680" formatCode="General">
                  <c:v>17.249400000000001</c:v>
                </c:pt>
                <c:pt idx="45681" formatCode="General">
                  <c:v>15.686400000000001</c:v>
                </c:pt>
                <c:pt idx="45682" formatCode="General">
                  <c:v>14.0397</c:v>
                </c:pt>
                <c:pt idx="45683" formatCode="General">
                  <c:v>12.3203</c:v>
                </c:pt>
                <c:pt idx="45684" formatCode="General">
                  <c:v>10.5242</c:v>
                </c:pt>
                <c:pt idx="45685" formatCode="General">
                  <c:v>8.6448699999999992</c:v>
                </c:pt>
                <c:pt idx="45686" formatCode="General">
                  <c:v>6.7191700000000001</c:v>
                </c:pt>
                <c:pt idx="45687" formatCode="General">
                  <c:v>4.7782400000000003</c:v>
                </c:pt>
                <c:pt idx="45688" formatCode="General">
                  <c:v>2.80532</c:v>
                </c:pt>
                <c:pt idx="45689" formatCode="General">
                  <c:v>0.77634700000000001</c:v>
                </c:pt>
                <c:pt idx="45690" formatCode="General">
                  <c:v>-1.32067</c:v>
                </c:pt>
                <c:pt idx="45691" formatCode="General">
                  <c:v>-3.4779599999999999</c:v>
                </c:pt>
                <c:pt idx="45692" formatCode="General">
                  <c:v>-5.6807100000000004</c:v>
                </c:pt>
                <c:pt idx="45693" formatCode="General">
                  <c:v>-7.9186899999999998</c:v>
                </c:pt>
                <c:pt idx="45694" formatCode="General">
                  <c:v>-10.1858</c:v>
                </c:pt>
                <c:pt idx="45695" formatCode="General">
                  <c:v>-12.482699999999999</c:v>
                </c:pt>
                <c:pt idx="45696" formatCode="General">
                  <c:v>-14.793100000000001</c:v>
                </c:pt>
                <c:pt idx="45697" formatCode="General">
                  <c:v>-17.087</c:v>
                </c:pt>
                <c:pt idx="45698" formatCode="General">
                  <c:v>-19.328900000000001</c:v>
                </c:pt>
                <c:pt idx="45699" formatCode="General">
                  <c:v>-21.4954</c:v>
                </c:pt>
                <c:pt idx="45700" formatCode="General">
                  <c:v>-23.600100000000001</c:v>
                </c:pt>
                <c:pt idx="45701" formatCode="General">
                  <c:v>-25.653500000000001</c:v>
                </c:pt>
                <c:pt idx="45702" formatCode="General">
                  <c:v>-27.646799999999999</c:v>
                </c:pt>
                <c:pt idx="45703" formatCode="General">
                  <c:v>-29.570799999999998</c:v>
                </c:pt>
                <c:pt idx="45704" formatCode="General">
                  <c:v>-31.417999999999999</c:v>
                </c:pt>
                <c:pt idx="45705" formatCode="General">
                  <c:v>-33.171799999999998</c:v>
                </c:pt>
                <c:pt idx="45706" formatCode="General">
                  <c:v>-34.839100000000002</c:v>
                </c:pt>
                <c:pt idx="45707" formatCode="General">
                  <c:v>-36.531999999999996</c:v>
                </c:pt>
                <c:pt idx="45708" formatCode="General">
                  <c:v>-38.300600000000003</c:v>
                </c:pt>
                <c:pt idx="45709" formatCode="General">
                  <c:v>-40.043300000000002</c:v>
                </c:pt>
                <c:pt idx="45710" formatCode="General">
                  <c:v>-41.700099999999999</c:v>
                </c:pt>
                <c:pt idx="45711" formatCode="General">
                  <c:v>-43.273400000000002</c:v>
                </c:pt>
                <c:pt idx="45712" formatCode="General">
                  <c:v>-44.768599999999999</c:v>
                </c:pt>
                <c:pt idx="45713" formatCode="General">
                  <c:v>-46.196300000000001</c:v>
                </c:pt>
                <c:pt idx="45714" formatCode="General">
                  <c:v>-47.577399999999997</c:v>
                </c:pt>
                <c:pt idx="45715" formatCode="General">
                  <c:v>-48.9086</c:v>
                </c:pt>
                <c:pt idx="45716" formatCode="General">
                  <c:v>-50.155299999999997</c:v>
                </c:pt>
                <c:pt idx="45717" formatCode="General">
                  <c:v>-51.312399999999997</c:v>
                </c:pt>
                <c:pt idx="45718" formatCode="General">
                  <c:v>-52.397599999999997</c:v>
                </c:pt>
                <c:pt idx="45719" formatCode="General">
                  <c:v>-53.405099999999997</c:v>
                </c:pt>
                <c:pt idx="45720" formatCode="General">
                  <c:v>-54.328600000000002</c:v>
                </c:pt>
                <c:pt idx="45721" formatCode="General">
                  <c:v>-55.185899999999997</c:v>
                </c:pt>
                <c:pt idx="45722" formatCode="General">
                  <c:v>-55.995699999999999</c:v>
                </c:pt>
                <c:pt idx="45723" formatCode="General">
                  <c:v>-56.769199999999998</c:v>
                </c:pt>
                <c:pt idx="45724" formatCode="General">
                  <c:v>-57.536499999999997</c:v>
                </c:pt>
                <c:pt idx="45725" formatCode="General">
                  <c:v>-58.330500000000001</c:v>
                </c:pt>
                <c:pt idx="45726" formatCode="General">
                  <c:v>-59.1584</c:v>
                </c:pt>
                <c:pt idx="45727" formatCode="General">
                  <c:v>-60.022199999999998</c:v>
                </c:pt>
                <c:pt idx="45728" formatCode="General">
                  <c:v>-60.925699999999999</c:v>
                </c:pt>
                <c:pt idx="45729" formatCode="General">
                  <c:v>-61.880299999999998</c:v>
                </c:pt>
                <c:pt idx="45730" formatCode="General">
                  <c:v>-62.904699999999998</c:v>
                </c:pt>
                <c:pt idx="45731" formatCode="General">
                  <c:v>-64.0167</c:v>
                </c:pt>
                <c:pt idx="45732" formatCode="General">
                  <c:v>-65.228200000000001</c:v>
                </c:pt>
                <c:pt idx="45733" formatCode="General">
                  <c:v>-66.539699999999996</c:v>
                </c:pt>
                <c:pt idx="45734" formatCode="General">
                  <c:v>-67.943799999999996</c:v>
                </c:pt>
                <c:pt idx="45735" formatCode="General">
                  <c:v>-69.427300000000002</c:v>
                </c:pt>
                <c:pt idx="45736" formatCode="General">
                  <c:v>-70.989699999999999</c:v>
                </c:pt>
                <c:pt idx="45737" formatCode="General">
                  <c:v>-72.639899999999997</c:v>
                </c:pt>
                <c:pt idx="45738" formatCode="General">
                  <c:v>-74.440100000000001</c:v>
                </c:pt>
                <c:pt idx="45739" formatCode="General">
                  <c:v>-76.444900000000004</c:v>
                </c:pt>
                <c:pt idx="45740" formatCode="General">
                  <c:v>-78.557400000000001</c:v>
                </c:pt>
                <c:pt idx="45741" formatCode="General">
                  <c:v>-80.680400000000006</c:v>
                </c:pt>
                <c:pt idx="45742" formatCode="General">
                  <c:v>-82.807299999999998</c:v>
                </c:pt>
                <c:pt idx="45743" formatCode="General">
                  <c:v>-84.923000000000002</c:v>
                </c:pt>
                <c:pt idx="45744" formatCode="General">
                  <c:v>-86.999899999999997</c:v>
                </c:pt>
                <c:pt idx="45745" formatCode="General">
                  <c:v>-89.014099999999999</c:v>
                </c:pt>
                <c:pt idx="45746" formatCode="General">
                  <c:v>-90.948099999999997</c:v>
                </c:pt>
                <c:pt idx="45747" formatCode="General">
                  <c:v>-92.790400000000005</c:v>
                </c:pt>
                <c:pt idx="45748" formatCode="General">
                  <c:v>-94.528800000000004</c:v>
                </c:pt>
                <c:pt idx="45749" formatCode="General">
                  <c:v>-96.148499999999999</c:v>
                </c:pt>
                <c:pt idx="45750" formatCode="General">
                  <c:v>-97.633899999999997</c:v>
                </c:pt>
                <c:pt idx="45751" formatCode="General">
                  <c:v>-98.972899999999996</c:v>
                </c:pt>
                <c:pt idx="45752" formatCode="General">
                  <c:v>-100.167</c:v>
                </c:pt>
                <c:pt idx="45753" formatCode="General">
                  <c:v>-101.226</c:v>
                </c:pt>
                <c:pt idx="45754" formatCode="General">
                  <c:v>-102.175</c:v>
                </c:pt>
                <c:pt idx="45755" formatCode="General">
                  <c:v>-103.026</c:v>
                </c:pt>
                <c:pt idx="45756" formatCode="General">
                  <c:v>-103.764</c:v>
                </c:pt>
                <c:pt idx="45757" formatCode="General">
                  <c:v>-104.39100000000001</c:v>
                </c:pt>
                <c:pt idx="45758" formatCode="General">
                  <c:v>-104.92100000000001</c:v>
                </c:pt>
                <c:pt idx="45759" formatCode="General">
                  <c:v>-105.36</c:v>
                </c:pt>
                <c:pt idx="45760" formatCode="General">
                  <c:v>-105.712</c:v>
                </c:pt>
                <c:pt idx="45761" formatCode="General">
                  <c:v>-105.986</c:v>
                </c:pt>
                <c:pt idx="45762" formatCode="General">
                  <c:v>-106.19499999999999</c:v>
                </c:pt>
                <c:pt idx="45763" formatCode="General">
                  <c:v>-106.35899999999999</c:v>
                </c:pt>
                <c:pt idx="45764" formatCode="General">
                  <c:v>-106.488</c:v>
                </c:pt>
                <c:pt idx="45765" formatCode="General">
                  <c:v>-106.58199999999999</c:v>
                </c:pt>
                <c:pt idx="45766" formatCode="General">
                  <c:v>-106.675</c:v>
                </c:pt>
                <c:pt idx="45767" formatCode="General">
                  <c:v>-106.795</c:v>
                </c:pt>
                <c:pt idx="45768" formatCode="General">
                  <c:v>-106.92700000000001</c:v>
                </c:pt>
                <c:pt idx="45769" formatCode="General">
                  <c:v>-107.122</c:v>
                </c:pt>
                <c:pt idx="45770" formatCode="General">
                  <c:v>-107.48399999999999</c:v>
                </c:pt>
                <c:pt idx="45771" formatCode="General">
                  <c:v>-107.997</c:v>
                </c:pt>
                <c:pt idx="45772" formatCode="General">
                  <c:v>-108.577</c:v>
                </c:pt>
                <c:pt idx="45773" formatCode="General">
                  <c:v>-109.193</c:v>
                </c:pt>
                <c:pt idx="45774" formatCode="General">
                  <c:v>-109.825</c:v>
                </c:pt>
                <c:pt idx="45775" formatCode="General">
                  <c:v>-110.461</c:v>
                </c:pt>
                <c:pt idx="45776" formatCode="General">
                  <c:v>-111.095</c:v>
                </c:pt>
                <c:pt idx="45777" formatCode="General">
                  <c:v>-111.729</c:v>
                </c:pt>
                <c:pt idx="45778" formatCode="General">
                  <c:v>-112.372</c:v>
                </c:pt>
                <c:pt idx="45779" formatCode="General">
                  <c:v>-113.02800000000001</c:v>
                </c:pt>
                <c:pt idx="45780" formatCode="General">
                  <c:v>-113.679</c:v>
                </c:pt>
                <c:pt idx="45781" formatCode="General">
                  <c:v>-114.301</c:v>
                </c:pt>
                <c:pt idx="45782" formatCode="General">
                  <c:v>-114.877</c:v>
                </c:pt>
                <c:pt idx="45783" formatCode="General">
                  <c:v>-115.39</c:v>
                </c:pt>
                <c:pt idx="45784" formatCode="General">
                  <c:v>-115.824</c:v>
                </c:pt>
                <c:pt idx="45785" formatCode="General">
                  <c:v>-116.17</c:v>
                </c:pt>
                <c:pt idx="45786" formatCode="General">
                  <c:v>-116.42</c:v>
                </c:pt>
                <c:pt idx="45787" formatCode="General">
                  <c:v>-116.577</c:v>
                </c:pt>
                <c:pt idx="45788" formatCode="General">
                  <c:v>-116.651</c:v>
                </c:pt>
                <c:pt idx="45789" formatCode="General">
                  <c:v>-116.655</c:v>
                </c:pt>
                <c:pt idx="45790" formatCode="General">
                  <c:v>-116.593</c:v>
                </c:pt>
                <c:pt idx="45791" formatCode="General">
                  <c:v>-116.465</c:v>
                </c:pt>
                <c:pt idx="45792" formatCode="General">
                  <c:v>-116.271</c:v>
                </c:pt>
                <c:pt idx="45793" formatCode="General">
                  <c:v>-116.014</c:v>
                </c:pt>
                <c:pt idx="45794" formatCode="General">
                  <c:v>-115.679</c:v>
                </c:pt>
                <c:pt idx="45795" formatCode="General">
                  <c:v>-115.245</c:v>
                </c:pt>
                <c:pt idx="45796" formatCode="General">
                  <c:v>-114.694</c:v>
                </c:pt>
                <c:pt idx="45797" formatCode="General">
                  <c:v>-114.024</c:v>
                </c:pt>
                <c:pt idx="45798" formatCode="General">
                  <c:v>-113.255</c:v>
                </c:pt>
                <c:pt idx="45799" formatCode="General">
                  <c:v>-112.42</c:v>
                </c:pt>
                <c:pt idx="45800" formatCode="General">
                  <c:v>-111.571</c:v>
                </c:pt>
                <c:pt idx="45801" formatCode="General">
                  <c:v>-110.807</c:v>
                </c:pt>
                <c:pt idx="45802" formatCode="General">
                  <c:v>-110.175</c:v>
                </c:pt>
                <c:pt idx="45803" formatCode="General">
                  <c:v>-109.624</c:v>
                </c:pt>
                <c:pt idx="45804" formatCode="General">
                  <c:v>-109.11199999999999</c:v>
                </c:pt>
                <c:pt idx="45805" formatCode="General">
                  <c:v>-108.623</c:v>
                </c:pt>
                <c:pt idx="45806" formatCode="General">
                  <c:v>-108.15900000000001</c:v>
                </c:pt>
                <c:pt idx="45807" formatCode="General">
                  <c:v>-107.73099999999999</c:v>
                </c:pt>
                <c:pt idx="45808" formatCode="General">
                  <c:v>-107.339</c:v>
                </c:pt>
                <c:pt idx="45809" formatCode="General">
                  <c:v>-106.985</c:v>
                </c:pt>
                <c:pt idx="45810" formatCode="General">
                  <c:v>-106.67100000000001</c:v>
                </c:pt>
                <c:pt idx="45811" formatCode="General">
                  <c:v>-106.378</c:v>
                </c:pt>
                <c:pt idx="45812" formatCode="General">
                  <c:v>-106.074</c:v>
                </c:pt>
                <c:pt idx="45813" formatCode="General">
                  <c:v>-105.761</c:v>
                </c:pt>
                <c:pt idx="45814" formatCode="General">
                  <c:v>-105.447</c:v>
                </c:pt>
                <c:pt idx="45815" formatCode="General">
                  <c:v>-105.13</c:v>
                </c:pt>
                <c:pt idx="45816" formatCode="General">
                  <c:v>-104.824</c:v>
                </c:pt>
                <c:pt idx="45817" formatCode="General">
                  <c:v>-104.54900000000001</c:v>
                </c:pt>
                <c:pt idx="45818" formatCode="General">
                  <c:v>-104.316</c:v>
                </c:pt>
                <c:pt idx="45819" formatCode="General">
                  <c:v>-104.124</c:v>
                </c:pt>
                <c:pt idx="45820" formatCode="General">
                  <c:v>-103.94499999999999</c:v>
                </c:pt>
                <c:pt idx="45821" formatCode="General">
                  <c:v>-103.755</c:v>
                </c:pt>
                <c:pt idx="45822" formatCode="General">
                  <c:v>-103.556</c:v>
                </c:pt>
                <c:pt idx="45823" formatCode="General">
                  <c:v>-103.345</c:v>
                </c:pt>
                <c:pt idx="45824" formatCode="General">
                  <c:v>-103.108</c:v>
                </c:pt>
                <c:pt idx="45825" formatCode="General">
                  <c:v>-102.839</c:v>
                </c:pt>
                <c:pt idx="45826" formatCode="General">
                  <c:v>-102.53400000000001</c:v>
                </c:pt>
                <c:pt idx="45827" formatCode="General">
                  <c:v>-102.17100000000001</c:v>
                </c:pt>
                <c:pt idx="45828" formatCode="General">
                  <c:v>-101.73399999999999</c:v>
                </c:pt>
                <c:pt idx="45829" formatCode="General">
                  <c:v>-101.224</c:v>
                </c:pt>
                <c:pt idx="45830" formatCode="General">
                  <c:v>-100.633</c:v>
                </c:pt>
                <c:pt idx="45831" formatCode="General">
                  <c:v>-99.938999999999993</c:v>
                </c:pt>
                <c:pt idx="45832" formatCode="General">
                  <c:v>-99.2029</c:v>
                </c:pt>
                <c:pt idx="45833" formatCode="General">
                  <c:v>-98.501199999999997</c:v>
                </c:pt>
                <c:pt idx="45834" formatCode="General">
                  <c:v>-97.834999999999994</c:v>
                </c:pt>
                <c:pt idx="45835" formatCode="General">
                  <c:v>-97.182900000000004</c:v>
                </c:pt>
                <c:pt idx="45836" formatCode="General">
                  <c:v>-96.502099999999999</c:v>
                </c:pt>
                <c:pt idx="45837" formatCode="General">
                  <c:v>-95.781099999999995</c:v>
                </c:pt>
                <c:pt idx="45838" formatCode="General">
                  <c:v>-95.043300000000002</c:v>
                </c:pt>
                <c:pt idx="45839" formatCode="General">
                  <c:v>-94.285799999999995</c:v>
                </c:pt>
                <c:pt idx="45840" formatCode="General">
                  <c:v>-93.496300000000005</c:v>
                </c:pt>
                <c:pt idx="45841" formatCode="General">
                  <c:v>-92.676100000000005</c:v>
                </c:pt>
                <c:pt idx="45842" formatCode="General">
                  <c:v>-91.830799999999996</c:v>
                </c:pt>
                <c:pt idx="45843" formatCode="General">
                  <c:v>-90.968900000000005</c:v>
                </c:pt>
                <c:pt idx="45844" formatCode="General">
                  <c:v>-90.086500000000001</c:v>
                </c:pt>
                <c:pt idx="45845" formatCode="General">
                  <c:v>-89.171199999999999</c:v>
                </c:pt>
                <c:pt idx="45846" formatCode="General">
                  <c:v>-88.217399999999998</c:v>
                </c:pt>
                <c:pt idx="45847" formatCode="General">
                  <c:v>-87.2286</c:v>
                </c:pt>
                <c:pt idx="45848" formatCode="General">
                  <c:v>-86.232399999999998</c:v>
                </c:pt>
                <c:pt idx="45849" formatCode="General">
                  <c:v>-85.267600000000002</c:v>
                </c:pt>
                <c:pt idx="45850" formatCode="General">
                  <c:v>-84.372799999999998</c:v>
                </c:pt>
                <c:pt idx="45851" formatCode="General">
                  <c:v>-83.569199999999995</c:v>
                </c:pt>
                <c:pt idx="45852" formatCode="General">
                  <c:v>-82.856899999999996</c:v>
                </c:pt>
                <c:pt idx="45853" formatCode="General">
                  <c:v>-82.226100000000002</c:v>
                </c:pt>
                <c:pt idx="45854" formatCode="General">
                  <c:v>-81.661299999999997</c:v>
                </c:pt>
                <c:pt idx="45855" formatCode="General">
                  <c:v>-81.147300000000001</c:v>
                </c:pt>
                <c:pt idx="45856" formatCode="General">
                  <c:v>-80.662400000000005</c:v>
                </c:pt>
                <c:pt idx="45857" formatCode="General">
                  <c:v>-80.182599999999994</c:v>
                </c:pt>
                <c:pt idx="45858" formatCode="General">
                  <c:v>-79.672600000000003</c:v>
                </c:pt>
                <c:pt idx="45859" formatCode="General">
                  <c:v>-79.097399999999993</c:v>
                </c:pt>
                <c:pt idx="45860" formatCode="General">
                  <c:v>-78.436099999999996</c:v>
                </c:pt>
                <c:pt idx="45861" formatCode="General">
                  <c:v>-77.672499999999999</c:v>
                </c:pt>
                <c:pt idx="45862" formatCode="General">
                  <c:v>-76.790400000000005</c:v>
                </c:pt>
                <c:pt idx="45863" formatCode="General">
                  <c:v>-75.810100000000006</c:v>
                </c:pt>
                <c:pt idx="45864" formatCode="General">
                  <c:v>-74.798100000000005</c:v>
                </c:pt>
                <c:pt idx="45865" formatCode="General">
                  <c:v>-73.808099999999996</c:v>
                </c:pt>
                <c:pt idx="45866" formatCode="General">
                  <c:v>-72.853200000000001</c:v>
                </c:pt>
                <c:pt idx="45867" formatCode="General">
                  <c:v>-71.855500000000006</c:v>
                </c:pt>
                <c:pt idx="45868" formatCode="General">
                  <c:v>-70.740399999999994</c:v>
                </c:pt>
                <c:pt idx="45869" formatCode="General">
                  <c:v>-69.510199999999998</c:v>
                </c:pt>
                <c:pt idx="45870" formatCode="General">
                  <c:v>-68.157200000000003</c:v>
                </c:pt>
                <c:pt idx="45871" formatCode="General">
                  <c:v>-66.663399999999996</c:v>
                </c:pt>
                <c:pt idx="45872" formatCode="General">
                  <c:v>-65.027500000000003</c:v>
                </c:pt>
                <c:pt idx="45873" formatCode="General">
                  <c:v>-63.259700000000002</c:v>
                </c:pt>
                <c:pt idx="45874" formatCode="General">
                  <c:v>-61.366</c:v>
                </c:pt>
                <c:pt idx="45875" formatCode="General">
                  <c:v>-59.355800000000002</c:v>
                </c:pt>
                <c:pt idx="45876" formatCode="General">
                  <c:v>-57.249699999999997</c:v>
                </c:pt>
                <c:pt idx="45877" formatCode="General">
                  <c:v>-55.0732</c:v>
                </c:pt>
                <c:pt idx="45878" formatCode="General">
                  <c:v>-52.848799999999997</c:v>
                </c:pt>
                <c:pt idx="45879" formatCode="General">
                  <c:v>-50.607399999999998</c:v>
                </c:pt>
                <c:pt idx="45880" formatCode="General">
                  <c:v>-48.3765</c:v>
                </c:pt>
                <c:pt idx="45881" formatCode="General">
                  <c:v>-46.156100000000002</c:v>
                </c:pt>
                <c:pt idx="45882" formatCode="General">
                  <c:v>-43.949300000000001</c:v>
                </c:pt>
                <c:pt idx="45883" formatCode="General">
                  <c:v>-41.779800000000002</c:v>
                </c:pt>
                <c:pt idx="45884" formatCode="General">
                  <c:v>-39.672800000000002</c:v>
                </c:pt>
                <c:pt idx="45885" formatCode="General">
                  <c:v>-37.648600000000002</c:v>
                </c:pt>
                <c:pt idx="45886" formatCode="General">
                  <c:v>-35.717500000000001</c:v>
                </c:pt>
                <c:pt idx="45887" formatCode="General">
                  <c:v>-33.8795</c:v>
                </c:pt>
                <c:pt idx="45888" formatCode="General">
                  <c:v>-32.124899999999997</c:v>
                </c:pt>
                <c:pt idx="45889" formatCode="General">
                  <c:v>-30.442499999999999</c:v>
                </c:pt>
                <c:pt idx="45890" formatCode="General">
                  <c:v>-28.825099999999999</c:v>
                </c:pt>
                <c:pt idx="45891" formatCode="General">
                  <c:v>-27.2774</c:v>
                </c:pt>
                <c:pt idx="45892" formatCode="General">
                  <c:v>-25.8108</c:v>
                </c:pt>
                <c:pt idx="45893" formatCode="General">
                  <c:v>-24.417200000000001</c:v>
                </c:pt>
                <c:pt idx="45894" formatCode="General">
                  <c:v>-23.085100000000001</c:v>
                </c:pt>
                <c:pt idx="45895" formatCode="General">
                  <c:v>-21.827500000000001</c:v>
                </c:pt>
                <c:pt idx="45896" formatCode="General">
                  <c:v>-20.683900000000001</c:v>
                </c:pt>
                <c:pt idx="45897" formatCode="General">
                  <c:v>-19.722200000000001</c:v>
                </c:pt>
                <c:pt idx="45898" formatCode="General">
                  <c:v>-18.91</c:v>
                </c:pt>
                <c:pt idx="45899" formatCode="General">
                  <c:v>-18.122800000000002</c:v>
                </c:pt>
                <c:pt idx="45900" formatCode="General">
                  <c:v>-17.3142</c:v>
                </c:pt>
                <c:pt idx="45901" formatCode="General">
                  <c:v>-16.483699999999999</c:v>
                </c:pt>
                <c:pt idx="45902" formatCode="General">
                  <c:v>-15.629799999999999</c:v>
                </c:pt>
                <c:pt idx="45903" formatCode="General">
                  <c:v>-14.753299999999999</c:v>
                </c:pt>
                <c:pt idx="45904" formatCode="General">
                  <c:v>-13.8508</c:v>
                </c:pt>
                <c:pt idx="45905" formatCode="General">
                  <c:v>-12.911899999999999</c:v>
                </c:pt>
                <c:pt idx="45906" formatCode="General">
                  <c:v>-11.9222</c:v>
                </c:pt>
                <c:pt idx="45907" formatCode="General">
                  <c:v>-10.872999999999999</c:v>
                </c:pt>
                <c:pt idx="45908" formatCode="General">
                  <c:v>-9.7563800000000001</c:v>
                </c:pt>
                <c:pt idx="45909" formatCode="General">
                  <c:v>-8.5536300000000001</c:v>
                </c:pt>
                <c:pt idx="45910" formatCode="General">
                  <c:v>-7.25509</c:v>
                </c:pt>
                <c:pt idx="45911" formatCode="General">
                  <c:v>-5.8691199999999997</c:v>
                </c:pt>
                <c:pt idx="45912" formatCode="General">
                  <c:v>-4.4011699999999996</c:v>
                </c:pt>
                <c:pt idx="45913" formatCode="General">
                  <c:v>-2.8554499999999998</c:v>
                </c:pt>
                <c:pt idx="45914" formatCode="General">
                  <c:v>-1.24532</c:v>
                </c:pt>
                <c:pt idx="45915" formatCode="General">
                  <c:v>0.41240300000000002</c:v>
                </c:pt>
                <c:pt idx="45916" formatCode="General">
                  <c:v>2.1014400000000002</c:v>
                </c:pt>
                <c:pt idx="45917" formatCode="General">
                  <c:v>3.8155999999999999</c:v>
                </c:pt>
                <c:pt idx="45918" formatCode="General">
                  <c:v>5.5623699999999996</c:v>
                </c:pt>
                <c:pt idx="45919" formatCode="General">
                  <c:v>7.3346999999999998</c:v>
                </c:pt>
                <c:pt idx="45920" formatCode="General">
                  <c:v>9.1163699999999999</c:v>
                </c:pt>
                <c:pt idx="45921" formatCode="General">
                  <c:v>10.9026</c:v>
                </c:pt>
                <c:pt idx="45922" formatCode="General">
                  <c:v>12.651999999999999</c:v>
                </c:pt>
                <c:pt idx="45923" formatCode="General">
                  <c:v>14.2575</c:v>
                </c:pt>
                <c:pt idx="45924" formatCode="General">
                  <c:v>15.697100000000001</c:v>
                </c:pt>
                <c:pt idx="45925" formatCode="General">
                  <c:v>17.042200000000001</c:v>
                </c:pt>
                <c:pt idx="45926" formatCode="General">
                  <c:v>18.3294</c:v>
                </c:pt>
                <c:pt idx="45927" formatCode="General">
                  <c:v>19.571000000000002</c:v>
                </c:pt>
                <c:pt idx="45928" formatCode="General">
                  <c:v>20.7788</c:v>
                </c:pt>
                <c:pt idx="45929" formatCode="General">
                  <c:v>21.964300000000001</c:v>
                </c:pt>
                <c:pt idx="45930" formatCode="General">
                  <c:v>23.134599999999999</c:v>
                </c:pt>
                <c:pt idx="45931" formatCode="General">
                  <c:v>24.300699999999999</c:v>
                </c:pt>
                <c:pt idx="45932" formatCode="General">
                  <c:v>25.476400000000002</c:v>
                </c:pt>
                <c:pt idx="45933" formatCode="General">
                  <c:v>26.6646</c:v>
                </c:pt>
                <c:pt idx="45934" formatCode="General">
                  <c:v>27.8644</c:v>
                </c:pt>
                <c:pt idx="45935" formatCode="General">
                  <c:v>29.0853</c:v>
                </c:pt>
                <c:pt idx="45936" formatCode="General">
                  <c:v>30.335799999999999</c:v>
                </c:pt>
                <c:pt idx="45937" formatCode="General">
                  <c:v>31.619700000000002</c:v>
                </c:pt>
                <c:pt idx="45938" formatCode="General">
                  <c:v>32.9405</c:v>
                </c:pt>
                <c:pt idx="45939" formatCode="General">
                  <c:v>34.300199999999997</c:v>
                </c:pt>
                <c:pt idx="45940" formatCode="General">
                  <c:v>35.685499999999998</c:v>
                </c:pt>
                <c:pt idx="45941" formatCode="General">
                  <c:v>37.0792</c:v>
                </c:pt>
                <c:pt idx="45942" formatCode="General">
                  <c:v>38.478400000000001</c:v>
                </c:pt>
                <c:pt idx="45943" formatCode="General">
                  <c:v>39.883499999999998</c:v>
                </c:pt>
                <c:pt idx="45944" formatCode="General">
                  <c:v>41.2941</c:v>
                </c:pt>
                <c:pt idx="45945" formatCode="General">
                  <c:v>42.716900000000003</c:v>
                </c:pt>
                <c:pt idx="45946" formatCode="General">
                  <c:v>44.160299999999999</c:v>
                </c:pt>
                <c:pt idx="45947" formatCode="General">
                  <c:v>45.644100000000002</c:v>
                </c:pt>
                <c:pt idx="45948" formatCode="General">
                  <c:v>47.183999999999997</c:v>
                </c:pt>
                <c:pt idx="45949" formatCode="General">
                  <c:v>48.7682</c:v>
                </c:pt>
                <c:pt idx="45950" formatCode="General">
                  <c:v>50.348399999999998</c:v>
                </c:pt>
                <c:pt idx="45951" formatCode="General">
                  <c:v>51.834800000000001</c:v>
                </c:pt>
                <c:pt idx="45952" formatCode="General">
                  <c:v>53.205300000000001</c:v>
                </c:pt>
                <c:pt idx="45953" formatCode="General">
                  <c:v>54.5077</c:v>
                </c:pt>
                <c:pt idx="45954" formatCode="General">
                  <c:v>55.813499999999998</c:v>
                </c:pt>
                <c:pt idx="45955" formatCode="General">
                  <c:v>57.172699999999999</c:v>
                </c:pt>
                <c:pt idx="45956" formatCode="General">
                  <c:v>58.573</c:v>
                </c:pt>
                <c:pt idx="45957" formatCode="General">
                  <c:v>60.005899999999997</c:v>
                </c:pt>
                <c:pt idx="45958" formatCode="General">
                  <c:v>61.474400000000003</c:v>
                </c:pt>
                <c:pt idx="45959" formatCode="General">
                  <c:v>62.977899999999998</c:v>
                </c:pt>
                <c:pt idx="45960" formatCode="General">
                  <c:v>64.513300000000001</c:v>
                </c:pt>
                <c:pt idx="45961" formatCode="General">
                  <c:v>66.073800000000006</c:v>
                </c:pt>
                <c:pt idx="45962" formatCode="General">
                  <c:v>67.652100000000004</c:v>
                </c:pt>
                <c:pt idx="45963" formatCode="General">
                  <c:v>69.242199999999997</c:v>
                </c:pt>
                <c:pt idx="45964" formatCode="General">
                  <c:v>70.845699999999994</c:v>
                </c:pt>
                <c:pt idx="45965" formatCode="General">
                  <c:v>72.474400000000003</c:v>
                </c:pt>
                <c:pt idx="45966" formatCode="General">
                  <c:v>74.127700000000004</c:v>
                </c:pt>
                <c:pt idx="45967" formatCode="General">
                  <c:v>75.794799999999995</c:v>
                </c:pt>
                <c:pt idx="45968" formatCode="General">
                  <c:v>77.461399999999998</c:v>
                </c:pt>
                <c:pt idx="45969" formatCode="General">
                  <c:v>79.113399999999999</c:v>
                </c:pt>
                <c:pt idx="45970" formatCode="General">
                  <c:v>80.744</c:v>
                </c:pt>
                <c:pt idx="45971" formatCode="General">
                  <c:v>82.355199999999996</c:v>
                </c:pt>
                <c:pt idx="45972" formatCode="General">
                  <c:v>83.956699999999998</c:v>
                </c:pt>
                <c:pt idx="45973" formatCode="General">
                  <c:v>85.543199999999999</c:v>
                </c:pt>
                <c:pt idx="45974" formatCode="General">
                  <c:v>87.101699999999994</c:v>
                </c:pt>
                <c:pt idx="45975" formatCode="General">
                  <c:v>88.629300000000001</c:v>
                </c:pt>
                <c:pt idx="45976" formatCode="General">
                  <c:v>90.093800000000002</c:v>
                </c:pt>
                <c:pt idx="45977" formatCode="General">
                  <c:v>91.419300000000007</c:v>
                </c:pt>
                <c:pt idx="45978" formatCode="General">
                  <c:v>92.553700000000006</c:v>
                </c:pt>
                <c:pt idx="45979" formatCode="General">
                  <c:v>93.483000000000004</c:v>
                </c:pt>
                <c:pt idx="45980" formatCode="General">
                  <c:v>94.254499999999993</c:v>
                </c:pt>
                <c:pt idx="45981" formatCode="General">
                  <c:v>94.924999999999997</c:v>
                </c:pt>
                <c:pt idx="45982" formatCode="General">
                  <c:v>95.468999999999994</c:v>
                </c:pt>
                <c:pt idx="45983" formatCode="General">
                  <c:v>95.851699999999994</c:v>
                </c:pt>
                <c:pt idx="45984" formatCode="General">
                  <c:v>96.060199999999995</c:v>
                </c:pt>
                <c:pt idx="45985" formatCode="General">
                  <c:v>96.076700000000002</c:v>
                </c:pt>
                <c:pt idx="45986" formatCode="General">
                  <c:v>95.888300000000001</c:v>
                </c:pt>
                <c:pt idx="45987" formatCode="General">
                  <c:v>95.517700000000005</c:v>
                </c:pt>
                <c:pt idx="45988" formatCode="General">
                  <c:v>95.002700000000004</c:v>
                </c:pt>
                <c:pt idx="45989" formatCode="General">
                  <c:v>94.371200000000002</c:v>
                </c:pt>
                <c:pt idx="45990" formatCode="General">
                  <c:v>93.663700000000006</c:v>
                </c:pt>
                <c:pt idx="45991" formatCode="General">
                  <c:v>92.930599999999998</c:v>
                </c:pt>
                <c:pt idx="45992" formatCode="General">
                  <c:v>92.205299999999994</c:v>
                </c:pt>
                <c:pt idx="45993" formatCode="General">
                  <c:v>91.503</c:v>
                </c:pt>
                <c:pt idx="45994" formatCode="General">
                  <c:v>90.846000000000004</c:v>
                </c:pt>
                <c:pt idx="45995" formatCode="General">
                  <c:v>90.257900000000006</c:v>
                </c:pt>
                <c:pt idx="45996" formatCode="General">
                  <c:v>89.757499999999993</c:v>
                </c:pt>
                <c:pt idx="45997" formatCode="General">
                  <c:v>89.348600000000005</c:v>
                </c:pt>
                <c:pt idx="45998" formatCode="General">
                  <c:v>89.008899999999997</c:v>
                </c:pt>
                <c:pt idx="45999" formatCode="General">
                  <c:v>88.743899999999996</c:v>
                </c:pt>
                <c:pt idx="46000" formatCode="General">
                  <c:v>88.580399999999997</c:v>
                </c:pt>
                <c:pt idx="46001" formatCode="General">
                  <c:v>88.541399999999996</c:v>
                </c:pt>
                <c:pt idx="46002" formatCode="General">
                  <c:v>88.651799999999994</c:v>
                </c:pt>
                <c:pt idx="46003" formatCode="General">
                  <c:v>88.941999999999993</c:v>
                </c:pt>
                <c:pt idx="46004" formatCode="General">
                  <c:v>89.415599999999998</c:v>
                </c:pt>
                <c:pt idx="46005" formatCode="General">
                  <c:v>90.030699999999996</c:v>
                </c:pt>
                <c:pt idx="46006" formatCode="General">
                  <c:v>90.723699999999994</c:v>
                </c:pt>
                <c:pt idx="46007" formatCode="General">
                  <c:v>91.430899999999994</c:v>
                </c:pt>
                <c:pt idx="46008" formatCode="General">
                  <c:v>92.189400000000006</c:v>
                </c:pt>
                <c:pt idx="46009" formatCode="General">
                  <c:v>93.052199999999999</c:v>
                </c:pt>
                <c:pt idx="46010" formatCode="General">
                  <c:v>93.997200000000007</c:v>
                </c:pt>
                <c:pt idx="46011" formatCode="General">
                  <c:v>95.002399999999994</c:v>
                </c:pt>
                <c:pt idx="46012" formatCode="General">
                  <c:v>96.052999999999997</c:v>
                </c:pt>
                <c:pt idx="46013" formatCode="General">
                  <c:v>97.117400000000004</c:v>
                </c:pt>
                <c:pt idx="46014" formatCode="General">
                  <c:v>98.159199999999998</c:v>
                </c:pt>
                <c:pt idx="46015" formatCode="General">
                  <c:v>99.149500000000003</c:v>
                </c:pt>
                <c:pt idx="46016" formatCode="General">
                  <c:v>100.065</c:v>
                </c:pt>
                <c:pt idx="46017" formatCode="General">
                  <c:v>100.895</c:v>
                </c:pt>
                <c:pt idx="46018" formatCode="General">
                  <c:v>101.626</c:v>
                </c:pt>
                <c:pt idx="46019" formatCode="General">
                  <c:v>102.23699999999999</c:v>
                </c:pt>
                <c:pt idx="46020" formatCode="General">
                  <c:v>102.744</c:v>
                </c:pt>
                <c:pt idx="46021" formatCode="General">
                  <c:v>103.169</c:v>
                </c:pt>
                <c:pt idx="46022" formatCode="General">
                  <c:v>103.491</c:v>
                </c:pt>
                <c:pt idx="46023" formatCode="General">
                  <c:v>103.688</c:v>
                </c:pt>
                <c:pt idx="46024" formatCode="General">
                  <c:v>103.76600000000001</c:v>
                </c:pt>
                <c:pt idx="46025" formatCode="General">
                  <c:v>103.729</c:v>
                </c:pt>
                <c:pt idx="46026" formatCode="General">
                  <c:v>103.578</c:v>
                </c:pt>
                <c:pt idx="46027" formatCode="General">
                  <c:v>103.307</c:v>
                </c:pt>
                <c:pt idx="46028" formatCode="General">
                  <c:v>102.905</c:v>
                </c:pt>
                <c:pt idx="46029" formatCode="General">
                  <c:v>102.36799999999999</c:v>
                </c:pt>
                <c:pt idx="46030" formatCode="General">
                  <c:v>101.691</c:v>
                </c:pt>
                <c:pt idx="46031" formatCode="General">
                  <c:v>100.864</c:v>
                </c:pt>
                <c:pt idx="46032" formatCode="General">
                  <c:v>99.872699999999995</c:v>
                </c:pt>
                <c:pt idx="46033" formatCode="General">
                  <c:v>98.715599999999995</c:v>
                </c:pt>
                <c:pt idx="46034" formatCode="General">
                  <c:v>97.317099999999996</c:v>
                </c:pt>
                <c:pt idx="46035" formatCode="General">
                  <c:v>95.607200000000006</c:v>
                </c:pt>
                <c:pt idx="46036" formatCode="General">
                  <c:v>93.638400000000004</c:v>
                </c:pt>
                <c:pt idx="46037" formatCode="General">
                  <c:v>91.457099999999997</c:v>
                </c:pt>
                <c:pt idx="46038" formatCode="General">
                  <c:v>89.061400000000006</c:v>
                </c:pt>
                <c:pt idx="46039" formatCode="General">
                  <c:v>86.507199999999997</c:v>
                </c:pt>
                <c:pt idx="46040" formatCode="General">
                  <c:v>83.894099999999995</c:v>
                </c:pt>
                <c:pt idx="46041" formatCode="General">
                  <c:v>81.276600000000002</c:v>
                </c:pt>
                <c:pt idx="46042" formatCode="General">
                  <c:v>78.691800000000001</c:v>
                </c:pt>
                <c:pt idx="46043" formatCode="General">
                  <c:v>76.198599999999999</c:v>
                </c:pt>
                <c:pt idx="46044" formatCode="General">
                  <c:v>73.852800000000002</c:v>
                </c:pt>
                <c:pt idx="46045" formatCode="General">
                  <c:v>71.691400000000002</c:v>
                </c:pt>
                <c:pt idx="46046" formatCode="General">
                  <c:v>69.738900000000001</c:v>
                </c:pt>
                <c:pt idx="46047" formatCode="General">
                  <c:v>68.007599999999996</c:v>
                </c:pt>
                <c:pt idx="46048" formatCode="General">
                  <c:v>66.511399999999995</c:v>
                </c:pt>
                <c:pt idx="46049" formatCode="General">
                  <c:v>65.257300000000001</c:v>
                </c:pt>
                <c:pt idx="46050" formatCode="General">
                  <c:v>64.232399999999998</c:v>
                </c:pt>
                <c:pt idx="46051" formatCode="General">
                  <c:v>63.411799999999999</c:v>
                </c:pt>
                <c:pt idx="46052" formatCode="General">
                  <c:v>62.761299999999999</c:v>
                </c:pt>
                <c:pt idx="46053" formatCode="General">
                  <c:v>62.275399999999998</c:v>
                </c:pt>
                <c:pt idx="46054" formatCode="General">
                  <c:v>61.963099999999997</c:v>
                </c:pt>
                <c:pt idx="46055" formatCode="General">
                  <c:v>61.815899999999999</c:v>
                </c:pt>
                <c:pt idx="46056" formatCode="General">
                  <c:v>61.816699999999997</c:v>
                </c:pt>
                <c:pt idx="46057" formatCode="General">
                  <c:v>61.935200000000002</c:v>
                </c:pt>
                <c:pt idx="46058" formatCode="General">
                  <c:v>62.1372</c:v>
                </c:pt>
                <c:pt idx="46059" formatCode="General">
                  <c:v>62.389000000000003</c:v>
                </c:pt>
                <c:pt idx="46060" formatCode="General">
                  <c:v>62.574599999999997</c:v>
                </c:pt>
                <c:pt idx="46061" formatCode="General">
                  <c:v>62.552700000000002</c:v>
                </c:pt>
                <c:pt idx="46062" formatCode="General">
                  <c:v>62.361199999999997</c:v>
                </c:pt>
                <c:pt idx="46063" formatCode="General">
                  <c:v>62.0807</c:v>
                </c:pt>
                <c:pt idx="46064" formatCode="General">
                  <c:v>61.726199999999999</c:v>
                </c:pt>
                <c:pt idx="46065" formatCode="General">
                  <c:v>61.3003</c:v>
                </c:pt>
                <c:pt idx="46066" formatCode="General">
                  <c:v>60.783200000000001</c:v>
                </c:pt>
                <c:pt idx="46067" formatCode="General">
                  <c:v>60.269100000000002</c:v>
                </c:pt>
                <c:pt idx="46068" formatCode="General">
                  <c:v>59.853900000000003</c:v>
                </c:pt>
                <c:pt idx="46069" formatCode="General">
                  <c:v>59.314500000000002</c:v>
                </c:pt>
                <c:pt idx="46070" formatCode="General">
                  <c:v>58.454799999999999</c:v>
                </c:pt>
                <c:pt idx="46071" formatCode="General">
                  <c:v>57.355600000000003</c:v>
                </c:pt>
                <c:pt idx="46072" formatCode="General">
                  <c:v>56.100499999999997</c:v>
                </c:pt>
                <c:pt idx="46073" formatCode="General">
                  <c:v>54.7348</c:v>
                </c:pt>
                <c:pt idx="46074" formatCode="General">
                  <c:v>53.2774</c:v>
                </c:pt>
                <c:pt idx="46075" formatCode="General">
                  <c:v>51.732399999999998</c:v>
                </c:pt>
                <c:pt idx="46076" formatCode="General">
                  <c:v>50.122999999999998</c:v>
                </c:pt>
                <c:pt idx="46077" formatCode="General">
                  <c:v>48.476999999999997</c:v>
                </c:pt>
                <c:pt idx="46078" formatCode="General">
                  <c:v>46.817799999999998</c:v>
                </c:pt>
                <c:pt idx="46079" formatCode="General">
                  <c:v>45.165300000000002</c:v>
                </c:pt>
                <c:pt idx="46080" formatCode="General">
                  <c:v>43.533900000000003</c:v>
                </c:pt>
                <c:pt idx="46081" formatCode="General">
                  <c:v>41.9283</c:v>
                </c:pt>
                <c:pt idx="46082" formatCode="General">
                  <c:v>40.35</c:v>
                </c:pt>
                <c:pt idx="46083" formatCode="General">
                  <c:v>38.8063</c:v>
                </c:pt>
                <c:pt idx="46084" formatCode="General">
                  <c:v>37.298499999999997</c:v>
                </c:pt>
                <c:pt idx="46085" formatCode="General">
                  <c:v>35.816200000000002</c:v>
                </c:pt>
                <c:pt idx="46086" formatCode="General">
                  <c:v>34.372199999999999</c:v>
                </c:pt>
                <c:pt idx="46087" formatCode="General">
                  <c:v>32.993200000000002</c:v>
                </c:pt>
                <c:pt idx="46088" formatCode="General">
                  <c:v>31.579699999999999</c:v>
                </c:pt>
                <c:pt idx="46089" formatCode="General">
                  <c:v>30.041599999999999</c:v>
                </c:pt>
                <c:pt idx="46090" formatCode="General">
                  <c:v>28.466999999999999</c:v>
                </c:pt>
                <c:pt idx="46091" formatCode="General">
                  <c:v>26.931000000000001</c:v>
                </c:pt>
                <c:pt idx="46092" formatCode="General">
                  <c:v>25.438300000000002</c:v>
                </c:pt>
                <c:pt idx="46093" formatCode="General">
                  <c:v>23.985199999999999</c:v>
                </c:pt>
                <c:pt idx="46094" formatCode="General">
                  <c:v>22.563600000000001</c:v>
                </c:pt>
                <c:pt idx="46095" formatCode="General">
                  <c:v>21.163499999999999</c:v>
                </c:pt>
                <c:pt idx="46096" formatCode="General">
                  <c:v>19.774699999999999</c:v>
                </c:pt>
                <c:pt idx="46097" formatCode="General">
                  <c:v>18.388500000000001</c:v>
                </c:pt>
                <c:pt idx="46098" formatCode="General">
                  <c:v>17.008299999999998</c:v>
                </c:pt>
                <c:pt idx="46099" formatCode="General">
                  <c:v>15.6525</c:v>
                </c:pt>
                <c:pt idx="46100" formatCode="General">
                  <c:v>14.3376</c:v>
                </c:pt>
                <c:pt idx="46101" formatCode="General">
                  <c:v>13.073</c:v>
                </c:pt>
                <c:pt idx="46102" formatCode="General">
                  <c:v>11.827500000000001</c:v>
                </c:pt>
                <c:pt idx="46103" formatCode="General">
                  <c:v>10.5715</c:v>
                </c:pt>
                <c:pt idx="46104" formatCode="General">
                  <c:v>9.3212499999999991</c:v>
                </c:pt>
                <c:pt idx="46105" formatCode="General">
                  <c:v>8.0981900000000007</c:v>
                </c:pt>
                <c:pt idx="46106" formatCode="General">
                  <c:v>6.91805</c:v>
                </c:pt>
                <c:pt idx="46107" formatCode="General">
                  <c:v>5.7950600000000003</c:v>
                </c:pt>
                <c:pt idx="46108" formatCode="General">
                  <c:v>4.7351599999999996</c:v>
                </c:pt>
                <c:pt idx="46109" formatCode="General">
                  <c:v>3.7235100000000001</c:v>
                </c:pt>
                <c:pt idx="46110" formatCode="General">
                  <c:v>2.7483900000000001</c:v>
                </c:pt>
                <c:pt idx="46111" formatCode="General">
                  <c:v>1.8205100000000001</c:v>
                </c:pt>
                <c:pt idx="46112" formatCode="General">
                  <c:v>0.94576700000000002</c:v>
                </c:pt>
                <c:pt idx="46113" formatCode="General">
                  <c:v>0.120397</c:v>
                </c:pt>
                <c:pt idx="46114" formatCode="General">
                  <c:v>-0.66947299999999998</c:v>
                </c:pt>
                <c:pt idx="46115" formatCode="General">
                  <c:v>-1.44696</c:v>
                </c:pt>
                <c:pt idx="46116" formatCode="General">
                  <c:v>-2.3307799999999999</c:v>
                </c:pt>
                <c:pt idx="46117" formatCode="General">
                  <c:v>-3.4069400000000001</c:v>
                </c:pt>
                <c:pt idx="46118" formatCode="General">
                  <c:v>-4.5809600000000001</c:v>
                </c:pt>
                <c:pt idx="46119" formatCode="General">
                  <c:v>-5.7839499999999999</c:v>
                </c:pt>
                <c:pt idx="46120" formatCode="General">
                  <c:v>-7.0246300000000002</c:v>
                </c:pt>
                <c:pt idx="46121" formatCode="General">
                  <c:v>-8.3191199999999998</c:v>
                </c:pt>
                <c:pt idx="46122" formatCode="General">
                  <c:v>-9.6788500000000006</c:v>
                </c:pt>
                <c:pt idx="46123" formatCode="General">
                  <c:v>-11.1022</c:v>
                </c:pt>
                <c:pt idx="46124" formatCode="General">
                  <c:v>-12.579000000000001</c:v>
                </c:pt>
                <c:pt idx="46125" formatCode="General">
                  <c:v>-14.087300000000001</c:v>
                </c:pt>
                <c:pt idx="46126" formatCode="General">
                  <c:v>-15.614699999999999</c:v>
                </c:pt>
                <c:pt idx="46127" formatCode="General">
                  <c:v>-17.1614</c:v>
                </c:pt>
                <c:pt idx="46128" formatCode="General">
                  <c:v>-18.7103</c:v>
                </c:pt>
                <c:pt idx="46129" formatCode="General">
                  <c:v>-20.238199999999999</c:v>
                </c:pt>
                <c:pt idx="46130" formatCode="General">
                  <c:v>-21.737300000000001</c:v>
                </c:pt>
                <c:pt idx="46131" formatCode="General">
                  <c:v>-23.202100000000002</c:v>
                </c:pt>
                <c:pt idx="46132" formatCode="General">
                  <c:v>-24.624600000000001</c:v>
                </c:pt>
                <c:pt idx="46133" formatCode="General">
                  <c:v>-25.993400000000001</c:v>
                </c:pt>
                <c:pt idx="46134" formatCode="General">
                  <c:v>-27.296800000000001</c:v>
                </c:pt>
                <c:pt idx="46135" formatCode="General">
                  <c:v>-28.529800000000002</c:v>
                </c:pt>
                <c:pt idx="46136" formatCode="General">
                  <c:v>-29.692699999999999</c:v>
                </c:pt>
                <c:pt idx="46137" formatCode="General">
                  <c:v>-30.793800000000001</c:v>
                </c:pt>
                <c:pt idx="46138" formatCode="General">
                  <c:v>-31.8385</c:v>
                </c:pt>
                <c:pt idx="46139" formatCode="General">
                  <c:v>-32.822000000000003</c:v>
                </c:pt>
                <c:pt idx="46140" formatCode="General">
                  <c:v>-33.743899999999996</c:v>
                </c:pt>
                <c:pt idx="46141" formatCode="General">
                  <c:v>-34.6098</c:v>
                </c:pt>
                <c:pt idx="46142" formatCode="General">
                  <c:v>-35.436599999999999</c:v>
                </c:pt>
                <c:pt idx="46143" formatCode="General">
                  <c:v>-36.2742</c:v>
                </c:pt>
                <c:pt idx="46144" formatCode="General">
                  <c:v>-37.2483</c:v>
                </c:pt>
                <c:pt idx="46145" formatCode="General">
                  <c:v>-38.388599999999997</c:v>
                </c:pt>
                <c:pt idx="46146" formatCode="General">
                  <c:v>-39.572299999999998</c:v>
                </c:pt>
                <c:pt idx="46147" formatCode="General">
                  <c:v>-40.730600000000003</c:v>
                </c:pt>
                <c:pt idx="46148" formatCode="General">
                  <c:v>-41.854199999999999</c:v>
                </c:pt>
                <c:pt idx="46149" formatCode="General">
                  <c:v>-42.936700000000002</c:v>
                </c:pt>
                <c:pt idx="46150" formatCode="General">
                  <c:v>-43.978299999999997</c:v>
                </c:pt>
                <c:pt idx="46151" formatCode="General">
                  <c:v>-44.9983</c:v>
                </c:pt>
                <c:pt idx="46152" formatCode="General">
                  <c:v>-46.008200000000002</c:v>
                </c:pt>
                <c:pt idx="46153" formatCode="General">
                  <c:v>-46.994999999999997</c:v>
                </c:pt>
                <c:pt idx="46154" formatCode="General">
                  <c:v>-47.968800000000002</c:v>
                </c:pt>
                <c:pt idx="46155" formatCode="General">
                  <c:v>-48.948999999999998</c:v>
                </c:pt>
                <c:pt idx="46156" formatCode="General">
                  <c:v>-49.9146</c:v>
                </c:pt>
                <c:pt idx="46157" formatCode="General">
                  <c:v>-50.841999999999999</c:v>
                </c:pt>
                <c:pt idx="46158" formatCode="General">
                  <c:v>-51.730600000000003</c:v>
                </c:pt>
                <c:pt idx="46159" formatCode="General">
                  <c:v>-52.5762</c:v>
                </c:pt>
                <c:pt idx="46160" formatCode="General">
                  <c:v>-53.370899999999999</c:v>
                </c:pt>
                <c:pt idx="46161" formatCode="General">
                  <c:v>-54.118099999999998</c:v>
                </c:pt>
                <c:pt idx="46162" formatCode="General">
                  <c:v>-54.827500000000001</c:v>
                </c:pt>
                <c:pt idx="46163" formatCode="General">
                  <c:v>-55.503399999999999</c:v>
                </c:pt>
                <c:pt idx="46164" formatCode="General">
                  <c:v>-56.149299999999997</c:v>
                </c:pt>
                <c:pt idx="46165" formatCode="General">
                  <c:v>-56.770600000000002</c:v>
                </c:pt>
                <c:pt idx="46166" formatCode="General">
                  <c:v>-57.378599999999999</c:v>
                </c:pt>
                <c:pt idx="46167" formatCode="General">
                  <c:v>-57.987200000000001</c:v>
                </c:pt>
                <c:pt idx="46168" formatCode="General">
                  <c:v>-58.584200000000003</c:v>
                </c:pt>
                <c:pt idx="46169" formatCode="General">
                  <c:v>-59.150500000000001</c:v>
                </c:pt>
                <c:pt idx="46170" formatCode="General">
                  <c:v>-59.693600000000004</c:v>
                </c:pt>
                <c:pt idx="46171" formatCode="General">
                  <c:v>-60.239600000000003</c:v>
                </c:pt>
                <c:pt idx="46172" formatCode="General">
                  <c:v>-60.837600000000002</c:v>
                </c:pt>
                <c:pt idx="46173" formatCode="General">
                  <c:v>-61.556600000000003</c:v>
                </c:pt>
                <c:pt idx="46174" formatCode="General">
                  <c:v>-62.462899999999998</c:v>
                </c:pt>
                <c:pt idx="46175" formatCode="General">
                  <c:v>-63.482799999999997</c:v>
                </c:pt>
                <c:pt idx="46176" formatCode="General">
                  <c:v>-64.507900000000006</c:v>
                </c:pt>
                <c:pt idx="46177" formatCode="General">
                  <c:v>-65.542900000000003</c:v>
                </c:pt>
                <c:pt idx="46178" formatCode="General">
                  <c:v>-66.605199999999996</c:v>
                </c:pt>
                <c:pt idx="46179" formatCode="General">
                  <c:v>-67.714100000000002</c:v>
                </c:pt>
                <c:pt idx="46180" formatCode="General">
                  <c:v>-68.885199999999998</c:v>
                </c:pt>
                <c:pt idx="46181" formatCode="General">
                  <c:v>-70.122500000000002</c:v>
                </c:pt>
                <c:pt idx="46182" formatCode="General">
                  <c:v>-71.406700000000001</c:v>
                </c:pt>
                <c:pt idx="46183" formatCode="General">
                  <c:v>-72.709599999999995</c:v>
                </c:pt>
                <c:pt idx="46184" formatCode="General">
                  <c:v>-74.002799999999993</c:v>
                </c:pt>
                <c:pt idx="46185" formatCode="General">
                  <c:v>-75.250500000000002</c:v>
                </c:pt>
                <c:pt idx="46186" formatCode="General">
                  <c:v>-76.412400000000005</c:v>
                </c:pt>
                <c:pt idx="46187" formatCode="General">
                  <c:v>-77.490899999999996</c:v>
                </c:pt>
                <c:pt idx="46188" formatCode="General">
                  <c:v>-78.520099999999999</c:v>
                </c:pt>
                <c:pt idx="46189" formatCode="General">
                  <c:v>-79.499300000000005</c:v>
                </c:pt>
                <c:pt idx="46190" formatCode="General">
                  <c:v>-80.418000000000006</c:v>
                </c:pt>
                <c:pt idx="46191" formatCode="General">
                  <c:v>-81.269000000000005</c:v>
                </c:pt>
                <c:pt idx="46192" formatCode="General">
                  <c:v>-82.053600000000003</c:v>
                </c:pt>
                <c:pt idx="46193" formatCode="General">
                  <c:v>-82.785600000000002</c:v>
                </c:pt>
                <c:pt idx="46194" formatCode="General">
                  <c:v>-83.463099999999997</c:v>
                </c:pt>
                <c:pt idx="46195" formatCode="General">
                  <c:v>-84.072100000000006</c:v>
                </c:pt>
                <c:pt idx="46196" formatCode="General">
                  <c:v>-84.594399999999993</c:v>
                </c:pt>
                <c:pt idx="46197" formatCode="General">
                  <c:v>-85.005700000000004</c:v>
                </c:pt>
                <c:pt idx="46198" formatCode="General">
                  <c:v>-85.275999999999996</c:v>
                </c:pt>
                <c:pt idx="46199" formatCode="General">
                  <c:v>-85.4221</c:v>
                </c:pt>
                <c:pt idx="46200" formatCode="General">
                  <c:v>-85.512299999999996</c:v>
                </c:pt>
                <c:pt idx="46201" formatCode="General">
                  <c:v>-85.576400000000007</c:v>
                </c:pt>
                <c:pt idx="46202" formatCode="General">
                  <c:v>-85.613</c:v>
                </c:pt>
                <c:pt idx="46203" formatCode="General">
                  <c:v>-85.563699999999997</c:v>
                </c:pt>
                <c:pt idx="46204" formatCode="General">
                  <c:v>-85.3703</c:v>
                </c:pt>
                <c:pt idx="46205" formatCode="General">
                  <c:v>-85.042500000000004</c:v>
                </c:pt>
                <c:pt idx="46206" formatCode="General">
                  <c:v>-84.607200000000006</c:v>
                </c:pt>
                <c:pt idx="46207" formatCode="General">
                  <c:v>-84.106800000000007</c:v>
                </c:pt>
                <c:pt idx="46208" formatCode="General">
                  <c:v>-83.573499999999996</c:v>
                </c:pt>
                <c:pt idx="46209" formatCode="General">
                  <c:v>-83.020600000000002</c:v>
                </c:pt>
                <c:pt idx="46210" formatCode="General">
                  <c:v>-82.435599999999994</c:v>
                </c:pt>
                <c:pt idx="46211" formatCode="General">
                  <c:v>-81.810500000000005</c:v>
                </c:pt>
                <c:pt idx="46212" formatCode="General">
                  <c:v>-81.165499999999994</c:v>
                </c:pt>
                <c:pt idx="46213" formatCode="General">
                  <c:v>-80.519900000000007</c:v>
                </c:pt>
                <c:pt idx="46214" formatCode="General">
                  <c:v>-79.887200000000007</c:v>
                </c:pt>
                <c:pt idx="46215" formatCode="General">
                  <c:v>-79.282300000000006</c:v>
                </c:pt>
                <c:pt idx="46216" formatCode="General">
                  <c:v>-78.717699999999994</c:v>
                </c:pt>
                <c:pt idx="46217" formatCode="General">
                  <c:v>-78.194999999999993</c:v>
                </c:pt>
                <c:pt idx="46218" formatCode="General">
                  <c:v>-77.715699999999998</c:v>
                </c:pt>
                <c:pt idx="46219" formatCode="General">
                  <c:v>-77.292100000000005</c:v>
                </c:pt>
                <c:pt idx="46220" formatCode="General">
                  <c:v>-76.941800000000001</c:v>
                </c:pt>
                <c:pt idx="46221" formatCode="General">
                  <c:v>-76.678299999999993</c:v>
                </c:pt>
                <c:pt idx="46222" formatCode="General">
                  <c:v>-76.495400000000004</c:v>
                </c:pt>
                <c:pt idx="46223" formatCode="General">
                  <c:v>-76.382499999999993</c:v>
                </c:pt>
                <c:pt idx="46224" formatCode="General">
                  <c:v>-76.353300000000004</c:v>
                </c:pt>
                <c:pt idx="46225" formatCode="General">
                  <c:v>-76.405699999999996</c:v>
                </c:pt>
                <c:pt idx="46226" formatCode="General">
                  <c:v>-76.498699999999999</c:v>
                </c:pt>
                <c:pt idx="46227" formatCode="General">
                  <c:v>-76.673100000000005</c:v>
                </c:pt>
                <c:pt idx="46228" formatCode="General">
                  <c:v>-77.039900000000003</c:v>
                </c:pt>
                <c:pt idx="46229" formatCode="General">
                  <c:v>-77.592799999999997</c:v>
                </c:pt>
                <c:pt idx="46230" formatCode="General">
                  <c:v>-78.257900000000006</c:v>
                </c:pt>
                <c:pt idx="46231" formatCode="General">
                  <c:v>-78.982299999999995</c:v>
                </c:pt>
                <c:pt idx="46232" formatCode="General">
                  <c:v>-79.728700000000003</c:v>
                </c:pt>
                <c:pt idx="46233" formatCode="General">
                  <c:v>-80.484300000000005</c:v>
                </c:pt>
                <c:pt idx="46234" formatCode="General">
                  <c:v>-81.228499999999997</c:v>
                </c:pt>
                <c:pt idx="46235" formatCode="General">
                  <c:v>-81.935500000000005</c:v>
                </c:pt>
                <c:pt idx="46236" formatCode="General">
                  <c:v>-82.587000000000003</c:v>
                </c:pt>
                <c:pt idx="46237" formatCode="General">
                  <c:v>-83.168899999999994</c:v>
                </c:pt>
                <c:pt idx="46238" formatCode="General">
                  <c:v>-83.669499999999999</c:v>
                </c:pt>
                <c:pt idx="46239" formatCode="General">
                  <c:v>-84.084900000000005</c:v>
                </c:pt>
                <c:pt idx="46240" formatCode="General">
                  <c:v>-84.422499999999999</c:v>
                </c:pt>
                <c:pt idx="46241" formatCode="General">
                  <c:v>-84.669499999999999</c:v>
                </c:pt>
                <c:pt idx="46242" formatCode="General">
                  <c:v>-84.802899999999994</c:v>
                </c:pt>
                <c:pt idx="46243" formatCode="General">
                  <c:v>-84.841300000000004</c:v>
                </c:pt>
                <c:pt idx="46244" formatCode="General">
                  <c:v>-84.798199999999994</c:v>
                </c:pt>
                <c:pt idx="46245" formatCode="General">
                  <c:v>-84.636499999999998</c:v>
                </c:pt>
                <c:pt idx="46246" formatCode="General">
                  <c:v>-84.337199999999996</c:v>
                </c:pt>
                <c:pt idx="46247" formatCode="General">
                  <c:v>-83.919899999999998</c:v>
                </c:pt>
                <c:pt idx="46248" formatCode="General">
                  <c:v>-83.386600000000001</c:v>
                </c:pt>
                <c:pt idx="46249" formatCode="General">
                  <c:v>-82.728099999999998</c:v>
                </c:pt>
                <c:pt idx="46250" formatCode="General">
                  <c:v>-81.955399999999997</c:v>
                </c:pt>
                <c:pt idx="46251" formatCode="General">
                  <c:v>-81.0852</c:v>
                </c:pt>
                <c:pt idx="46252" formatCode="General">
                  <c:v>-80.125399999999999</c:v>
                </c:pt>
                <c:pt idx="46253" formatCode="General">
                  <c:v>-79.108699999999999</c:v>
                </c:pt>
                <c:pt idx="46254" formatCode="General">
                  <c:v>-78.087900000000005</c:v>
                </c:pt>
                <c:pt idx="46255" formatCode="General">
                  <c:v>-77.081299999999999</c:v>
                </c:pt>
                <c:pt idx="46256" formatCode="General">
                  <c:v>-76.091099999999997</c:v>
                </c:pt>
                <c:pt idx="46257" formatCode="General">
                  <c:v>-75.167900000000003</c:v>
                </c:pt>
                <c:pt idx="46258" formatCode="General">
                  <c:v>-74.387500000000003</c:v>
                </c:pt>
                <c:pt idx="46259" formatCode="General">
                  <c:v>-73.845799999999997</c:v>
                </c:pt>
                <c:pt idx="46260" formatCode="General">
                  <c:v>-73.554500000000004</c:v>
                </c:pt>
                <c:pt idx="46261" formatCode="General">
                  <c:v>-73.409700000000001</c:v>
                </c:pt>
                <c:pt idx="46262" formatCode="General">
                  <c:v>-73.329300000000003</c:v>
                </c:pt>
                <c:pt idx="46263" formatCode="General">
                  <c:v>-73.261499999999998</c:v>
                </c:pt>
                <c:pt idx="46264" formatCode="General">
                  <c:v>-73.151899999999998</c:v>
                </c:pt>
                <c:pt idx="46265" formatCode="General">
                  <c:v>-73.032899999999998</c:v>
                </c:pt>
                <c:pt idx="46266" formatCode="General">
                  <c:v>-73.078199999999995</c:v>
                </c:pt>
                <c:pt idx="46267" formatCode="General">
                  <c:v>-73.304900000000004</c:v>
                </c:pt>
                <c:pt idx="46268" formatCode="General">
                  <c:v>-73.562700000000007</c:v>
                </c:pt>
                <c:pt idx="46269" formatCode="General">
                  <c:v>-73.806700000000006</c:v>
                </c:pt>
                <c:pt idx="46270" formatCode="General">
                  <c:v>-74.046199999999999</c:v>
                </c:pt>
                <c:pt idx="46271" formatCode="General">
                  <c:v>-74.255200000000002</c:v>
                </c:pt>
                <c:pt idx="46272" formatCode="General">
                  <c:v>-74.400899999999993</c:v>
                </c:pt>
                <c:pt idx="46273" formatCode="General">
                  <c:v>-74.454499999999996</c:v>
                </c:pt>
                <c:pt idx="46274" formatCode="General">
                  <c:v>-74.395799999999994</c:v>
                </c:pt>
                <c:pt idx="46275" formatCode="General">
                  <c:v>-74.218599999999995</c:v>
                </c:pt>
                <c:pt idx="46276" formatCode="General">
                  <c:v>-73.925700000000006</c:v>
                </c:pt>
                <c:pt idx="46277" formatCode="General">
                  <c:v>-73.52</c:v>
                </c:pt>
                <c:pt idx="46278" formatCode="General">
                  <c:v>-72.988100000000003</c:v>
                </c:pt>
                <c:pt idx="46279" formatCode="General">
                  <c:v>-72.315700000000007</c:v>
                </c:pt>
                <c:pt idx="46280" formatCode="General">
                  <c:v>-71.494900000000001</c:v>
                </c:pt>
                <c:pt idx="46281" formatCode="General">
                  <c:v>-70.536900000000003</c:v>
                </c:pt>
                <c:pt idx="46282" formatCode="General">
                  <c:v>-69.468100000000007</c:v>
                </c:pt>
                <c:pt idx="46283" formatCode="General">
                  <c:v>-68.305899999999994</c:v>
                </c:pt>
                <c:pt idx="46284" formatCode="General">
                  <c:v>-67.060699999999997</c:v>
                </c:pt>
                <c:pt idx="46285" formatCode="General">
                  <c:v>-65.729900000000001</c:v>
                </c:pt>
                <c:pt idx="46286" formatCode="General">
                  <c:v>-64.310100000000006</c:v>
                </c:pt>
                <c:pt idx="46287" formatCode="General">
                  <c:v>-62.808500000000002</c:v>
                </c:pt>
                <c:pt idx="46288" formatCode="General">
                  <c:v>-61.233400000000003</c:v>
                </c:pt>
                <c:pt idx="46289" formatCode="General">
                  <c:v>-59.594900000000003</c:v>
                </c:pt>
                <c:pt idx="46290" formatCode="General">
                  <c:v>-57.967799999999997</c:v>
                </c:pt>
                <c:pt idx="46291" formatCode="General">
                  <c:v>-56.424399999999999</c:v>
                </c:pt>
                <c:pt idx="46292" formatCode="General">
                  <c:v>-54.951599999999999</c:v>
                </c:pt>
                <c:pt idx="46293" formatCode="General">
                  <c:v>-53.514000000000003</c:v>
                </c:pt>
                <c:pt idx="46294" formatCode="General">
                  <c:v>-52.0657</c:v>
                </c:pt>
                <c:pt idx="46295" formatCode="General">
                  <c:v>-50.601199999999999</c:v>
                </c:pt>
                <c:pt idx="46296" formatCode="General">
                  <c:v>-49.150700000000001</c:v>
                </c:pt>
                <c:pt idx="46297" formatCode="General">
                  <c:v>-47.712899999999998</c:v>
                </c:pt>
                <c:pt idx="46298" formatCode="General">
                  <c:v>-46.284399999999998</c:v>
                </c:pt>
                <c:pt idx="46299" formatCode="General">
                  <c:v>-44.887999999999998</c:v>
                </c:pt>
                <c:pt idx="46300" formatCode="General">
                  <c:v>-43.536700000000003</c:v>
                </c:pt>
                <c:pt idx="46301" formatCode="General">
                  <c:v>-42.225499999999997</c:v>
                </c:pt>
                <c:pt idx="46302" formatCode="General">
                  <c:v>-40.938000000000002</c:v>
                </c:pt>
                <c:pt idx="46303" formatCode="General">
                  <c:v>-39.6556</c:v>
                </c:pt>
                <c:pt idx="46304" formatCode="General">
                  <c:v>-38.389299999999999</c:v>
                </c:pt>
                <c:pt idx="46305" formatCode="General">
                  <c:v>-37.151699999999998</c:v>
                </c:pt>
                <c:pt idx="46306" formatCode="General">
                  <c:v>-35.932299999999998</c:v>
                </c:pt>
                <c:pt idx="46307" formatCode="General">
                  <c:v>-34.703299999999999</c:v>
                </c:pt>
                <c:pt idx="46308" formatCode="General">
                  <c:v>-33.431699999999999</c:v>
                </c:pt>
                <c:pt idx="46309" formatCode="General">
                  <c:v>-32.108800000000002</c:v>
                </c:pt>
                <c:pt idx="46310" formatCode="General">
                  <c:v>-30.739799999999999</c:v>
                </c:pt>
                <c:pt idx="46311" formatCode="General">
                  <c:v>-29.337599999999998</c:v>
                </c:pt>
                <c:pt idx="46312" formatCode="General">
                  <c:v>-27.911999999999999</c:v>
                </c:pt>
                <c:pt idx="46313" formatCode="General">
                  <c:v>-26.456700000000001</c:v>
                </c:pt>
                <c:pt idx="46314" formatCode="General">
                  <c:v>-24.970700000000001</c:v>
                </c:pt>
                <c:pt idx="46315" formatCode="General">
                  <c:v>-23.460699999999999</c:v>
                </c:pt>
                <c:pt idx="46316" formatCode="General">
                  <c:v>-21.925799999999999</c:v>
                </c:pt>
                <c:pt idx="46317" formatCode="General">
                  <c:v>-20.3627</c:v>
                </c:pt>
                <c:pt idx="46318" formatCode="General">
                  <c:v>-18.785299999999999</c:v>
                </c:pt>
                <c:pt idx="46319" formatCode="General">
                  <c:v>-17.208400000000001</c:v>
                </c:pt>
                <c:pt idx="46320" formatCode="General">
                  <c:v>-15.6342</c:v>
                </c:pt>
                <c:pt idx="46321" formatCode="General">
                  <c:v>-14.049799999999999</c:v>
                </c:pt>
                <c:pt idx="46322" formatCode="General">
                  <c:v>-12.4343</c:v>
                </c:pt>
                <c:pt idx="46323" formatCode="General">
                  <c:v>-10.76</c:v>
                </c:pt>
                <c:pt idx="46324" formatCode="General">
                  <c:v>-9.0053900000000002</c:v>
                </c:pt>
                <c:pt idx="46325" formatCode="General">
                  <c:v>-7.1810600000000004</c:v>
                </c:pt>
                <c:pt idx="46326" formatCode="General">
                  <c:v>-5.29643</c:v>
                </c:pt>
                <c:pt idx="46327" formatCode="General">
                  <c:v>-3.34518</c:v>
                </c:pt>
                <c:pt idx="46328" formatCode="General">
                  <c:v>-1.3197000000000001</c:v>
                </c:pt>
                <c:pt idx="46329" formatCode="General">
                  <c:v>0.78426399999999996</c:v>
                </c:pt>
                <c:pt idx="46330" formatCode="General">
                  <c:v>2.9480900000000001</c:v>
                </c:pt>
                <c:pt idx="46331" formatCode="General">
                  <c:v>5.1312199999999999</c:v>
                </c:pt>
                <c:pt idx="46332" formatCode="General">
                  <c:v>7.2567399999999997</c:v>
                </c:pt>
                <c:pt idx="46333" formatCode="General">
                  <c:v>9.2971500000000002</c:v>
                </c:pt>
                <c:pt idx="46334" formatCode="General">
                  <c:v>11.3164</c:v>
                </c:pt>
                <c:pt idx="46335" formatCode="General">
                  <c:v>13.3795</c:v>
                </c:pt>
                <c:pt idx="46336" formatCode="General">
                  <c:v>15.5291</c:v>
                </c:pt>
                <c:pt idx="46337" formatCode="General">
                  <c:v>17.7468</c:v>
                </c:pt>
                <c:pt idx="46338" formatCode="General">
                  <c:v>19.988499999999998</c:v>
                </c:pt>
                <c:pt idx="46339" formatCode="General">
                  <c:v>22.1999</c:v>
                </c:pt>
                <c:pt idx="46340" formatCode="General">
                  <c:v>24.337900000000001</c:v>
                </c:pt>
                <c:pt idx="46341" formatCode="General">
                  <c:v>26.403099999999998</c:v>
                </c:pt>
                <c:pt idx="46342" formatCode="General">
                  <c:v>28.387899999999998</c:v>
                </c:pt>
                <c:pt idx="46343" formatCode="General">
                  <c:v>30.278600000000001</c:v>
                </c:pt>
                <c:pt idx="46344" formatCode="General">
                  <c:v>32.059899999999999</c:v>
                </c:pt>
                <c:pt idx="46345" formatCode="General">
                  <c:v>33.717700000000001</c:v>
                </c:pt>
                <c:pt idx="46346" formatCode="General">
                  <c:v>35.244599999999998</c:v>
                </c:pt>
                <c:pt idx="46347" formatCode="General">
                  <c:v>36.633699999999997</c:v>
                </c:pt>
                <c:pt idx="46348" formatCode="General">
                  <c:v>37.882199999999997</c:v>
                </c:pt>
                <c:pt idx="46349" formatCode="General">
                  <c:v>38.979100000000003</c:v>
                </c:pt>
                <c:pt idx="46350" formatCode="General">
                  <c:v>39.913400000000003</c:v>
                </c:pt>
                <c:pt idx="46351" formatCode="General">
                  <c:v>40.697499999999998</c:v>
                </c:pt>
                <c:pt idx="46352" formatCode="General">
                  <c:v>41.3491</c:v>
                </c:pt>
                <c:pt idx="46353" formatCode="General">
                  <c:v>41.875399999999999</c:v>
                </c:pt>
                <c:pt idx="46354" formatCode="General">
                  <c:v>42.284399999999998</c:v>
                </c:pt>
                <c:pt idx="46355" formatCode="General">
                  <c:v>42.587600000000002</c:v>
                </c:pt>
                <c:pt idx="46356" formatCode="General">
                  <c:v>42.799199999999999</c:v>
                </c:pt>
                <c:pt idx="46357" formatCode="General">
                  <c:v>42.935600000000001</c:v>
                </c:pt>
                <c:pt idx="46358" formatCode="General">
                  <c:v>43.020899999999997</c:v>
                </c:pt>
                <c:pt idx="46359" formatCode="General">
                  <c:v>43.078899999999997</c:v>
                </c:pt>
                <c:pt idx="46360" formatCode="General">
                  <c:v>43.125100000000003</c:v>
                </c:pt>
                <c:pt idx="46361" formatCode="General">
                  <c:v>43.180500000000002</c:v>
                </c:pt>
                <c:pt idx="46362" formatCode="General">
                  <c:v>43.2714</c:v>
                </c:pt>
                <c:pt idx="46363" formatCode="General">
                  <c:v>43.409100000000002</c:v>
                </c:pt>
                <c:pt idx="46364" formatCode="General">
                  <c:v>43.595999999999997</c:v>
                </c:pt>
                <c:pt idx="46365" formatCode="General">
                  <c:v>43.834600000000002</c:v>
                </c:pt>
                <c:pt idx="46366" formatCode="General">
                  <c:v>44.1295</c:v>
                </c:pt>
                <c:pt idx="46367" formatCode="General">
                  <c:v>44.493000000000002</c:v>
                </c:pt>
                <c:pt idx="46368" formatCode="General">
                  <c:v>44.933199999999999</c:v>
                </c:pt>
                <c:pt idx="46369" formatCode="General">
                  <c:v>45.451799999999999</c:v>
                </c:pt>
                <c:pt idx="46370" formatCode="General">
                  <c:v>46.056100000000001</c:v>
                </c:pt>
                <c:pt idx="46371" formatCode="General">
                  <c:v>46.756</c:v>
                </c:pt>
                <c:pt idx="46372" formatCode="General">
                  <c:v>47.575400000000002</c:v>
                </c:pt>
                <c:pt idx="46373" formatCode="General">
                  <c:v>48.496299999999998</c:v>
                </c:pt>
                <c:pt idx="46374" formatCode="General">
                  <c:v>49.393999999999998</c:v>
                </c:pt>
                <c:pt idx="46375" formatCode="General">
                  <c:v>50.232399999999998</c:v>
                </c:pt>
                <c:pt idx="46376" formatCode="General">
                  <c:v>51.076500000000003</c:v>
                </c:pt>
                <c:pt idx="46377" formatCode="General">
                  <c:v>51.982100000000003</c:v>
                </c:pt>
                <c:pt idx="46378" formatCode="General">
                  <c:v>52.991999999999997</c:v>
                </c:pt>
                <c:pt idx="46379" formatCode="General">
                  <c:v>54.1188</c:v>
                </c:pt>
                <c:pt idx="46380" formatCode="General">
                  <c:v>55.363500000000002</c:v>
                </c:pt>
                <c:pt idx="46381" formatCode="General">
                  <c:v>56.705599999999997</c:v>
                </c:pt>
                <c:pt idx="46382" formatCode="General">
                  <c:v>58.122100000000003</c:v>
                </c:pt>
                <c:pt idx="46383" formatCode="General">
                  <c:v>59.5931</c:v>
                </c:pt>
                <c:pt idx="46384" formatCode="General">
                  <c:v>61.112000000000002</c:v>
                </c:pt>
                <c:pt idx="46385" formatCode="General">
                  <c:v>62.676299999999998</c:v>
                </c:pt>
                <c:pt idx="46386" formatCode="General">
                  <c:v>64.274699999999996</c:v>
                </c:pt>
                <c:pt idx="46387" formatCode="General">
                  <c:v>65.903800000000004</c:v>
                </c:pt>
                <c:pt idx="46388" formatCode="General">
                  <c:v>67.569100000000006</c:v>
                </c:pt>
                <c:pt idx="46389" formatCode="General">
                  <c:v>69.257199999999997</c:v>
                </c:pt>
                <c:pt idx="46390" formatCode="General">
                  <c:v>70.942700000000002</c:v>
                </c:pt>
                <c:pt idx="46391" formatCode="General">
                  <c:v>72.604200000000006</c:v>
                </c:pt>
                <c:pt idx="46392" formatCode="General">
                  <c:v>74.221400000000003</c:v>
                </c:pt>
                <c:pt idx="46393" formatCode="General">
                  <c:v>75.774199999999993</c:v>
                </c:pt>
                <c:pt idx="46394" formatCode="General">
                  <c:v>77.241100000000003</c:v>
                </c:pt>
                <c:pt idx="46395" formatCode="General">
                  <c:v>78.603899999999996</c:v>
                </c:pt>
                <c:pt idx="46396" formatCode="General">
                  <c:v>79.859800000000007</c:v>
                </c:pt>
                <c:pt idx="46397" formatCode="General">
                  <c:v>81.015900000000002</c:v>
                </c:pt>
                <c:pt idx="46398" formatCode="General">
                  <c:v>82.078699999999998</c:v>
                </c:pt>
                <c:pt idx="46399" formatCode="General">
                  <c:v>83.050299999999993</c:v>
                </c:pt>
                <c:pt idx="46400" formatCode="General">
                  <c:v>83.918599999999998</c:v>
                </c:pt>
                <c:pt idx="46401" formatCode="General">
                  <c:v>84.680400000000006</c:v>
                </c:pt>
                <c:pt idx="46402" formatCode="General">
                  <c:v>85.346699999999998</c:v>
                </c:pt>
                <c:pt idx="46403" formatCode="General">
                  <c:v>85.930400000000006</c:v>
                </c:pt>
                <c:pt idx="46404" formatCode="General">
                  <c:v>86.444400000000002</c:v>
                </c:pt>
                <c:pt idx="46405" formatCode="General">
                  <c:v>86.909800000000004</c:v>
                </c:pt>
                <c:pt idx="46406" formatCode="General">
                  <c:v>87.321299999999994</c:v>
                </c:pt>
                <c:pt idx="46407" formatCode="General">
                  <c:v>87.581900000000005</c:v>
                </c:pt>
                <c:pt idx="46408" formatCode="General">
                  <c:v>87.630899999999997</c:v>
                </c:pt>
                <c:pt idx="46409" formatCode="General">
                  <c:v>87.494600000000005</c:v>
                </c:pt>
                <c:pt idx="46410" formatCode="General">
                  <c:v>87.272300000000001</c:v>
                </c:pt>
                <c:pt idx="46411" formatCode="General">
                  <c:v>87.072800000000001</c:v>
                </c:pt>
                <c:pt idx="46412" formatCode="General">
                  <c:v>86.915300000000002</c:v>
                </c:pt>
                <c:pt idx="46413" formatCode="General">
                  <c:v>86.798299999999998</c:v>
                </c:pt>
                <c:pt idx="46414" formatCode="General">
                  <c:v>86.711399999999998</c:v>
                </c:pt>
                <c:pt idx="46415" formatCode="General">
                  <c:v>86.648700000000005</c:v>
                </c:pt>
                <c:pt idx="46416" formatCode="General">
                  <c:v>86.616900000000001</c:v>
                </c:pt>
                <c:pt idx="46417" formatCode="General">
                  <c:v>86.640100000000004</c:v>
                </c:pt>
                <c:pt idx="46418" formatCode="General">
                  <c:v>86.750100000000003</c:v>
                </c:pt>
                <c:pt idx="46419" formatCode="General">
                  <c:v>86.9726</c:v>
                </c:pt>
                <c:pt idx="46420" formatCode="General">
                  <c:v>87.314499999999995</c:v>
                </c:pt>
                <c:pt idx="46421" formatCode="General">
                  <c:v>87.754599999999996</c:v>
                </c:pt>
                <c:pt idx="46422" formatCode="General">
                  <c:v>88.268600000000006</c:v>
                </c:pt>
                <c:pt idx="46423" formatCode="General">
                  <c:v>88.836699999999993</c:v>
                </c:pt>
                <c:pt idx="46424" formatCode="General">
                  <c:v>89.459000000000003</c:v>
                </c:pt>
                <c:pt idx="46425" formatCode="General">
                  <c:v>90.1404</c:v>
                </c:pt>
                <c:pt idx="46426" formatCode="General">
                  <c:v>90.871600000000001</c:v>
                </c:pt>
                <c:pt idx="46427" formatCode="General">
                  <c:v>91.638800000000003</c:v>
                </c:pt>
                <c:pt idx="46428" formatCode="General">
                  <c:v>92.424199999999999</c:v>
                </c:pt>
                <c:pt idx="46429" formatCode="General">
                  <c:v>93.203400000000002</c:v>
                </c:pt>
                <c:pt idx="46430" formatCode="General">
                  <c:v>93.953800000000001</c:v>
                </c:pt>
                <c:pt idx="46431" formatCode="General">
                  <c:v>94.664299999999997</c:v>
                </c:pt>
                <c:pt idx="46432" formatCode="General">
                  <c:v>95.327100000000002</c:v>
                </c:pt>
                <c:pt idx="46433" formatCode="General">
                  <c:v>95.9315</c:v>
                </c:pt>
                <c:pt idx="46434" formatCode="General">
                  <c:v>96.463499999999996</c:v>
                </c:pt>
                <c:pt idx="46435" formatCode="General">
                  <c:v>96.907399999999996</c:v>
                </c:pt>
                <c:pt idx="46436" formatCode="General">
                  <c:v>97.251900000000006</c:v>
                </c:pt>
                <c:pt idx="46437" formatCode="General">
                  <c:v>97.491900000000001</c:v>
                </c:pt>
                <c:pt idx="46438" formatCode="General">
                  <c:v>97.657899999999998</c:v>
                </c:pt>
                <c:pt idx="46439" formatCode="General">
                  <c:v>97.783100000000005</c:v>
                </c:pt>
                <c:pt idx="46440" formatCode="General">
                  <c:v>97.851600000000005</c:v>
                </c:pt>
                <c:pt idx="46441" formatCode="General">
                  <c:v>97.812200000000004</c:v>
                </c:pt>
                <c:pt idx="46442" formatCode="General">
                  <c:v>97.604799999999997</c:v>
                </c:pt>
                <c:pt idx="46443" formatCode="General">
                  <c:v>97.275199999999998</c:v>
                </c:pt>
                <c:pt idx="46444" formatCode="General">
                  <c:v>96.918099999999995</c:v>
                </c:pt>
                <c:pt idx="46445" formatCode="General">
                  <c:v>96.549800000000005</c:v>
                </c:pt>
                <c:pt idx="46446" formatCode="General">
                  <c:v>96.170199999999994</c:v>
                </c:pt>
                <c:pt idx="46447" formatCode="General">
                  <c:v>95.793800000000005</c:v>
                </c:pt>
                <c:pt idx="46448" formatCode="General">
                  <c:v>95.435900000000004</c:v>
                </c:pt>
                <c:pt idx="46449" formatCode="General">
                  <c:v>95.110200000000006</c:v>
                </c:pt>
                <c:pt idx="46450" formatCode="General">
                  <c:v>94.818299999999994</c:v>
                </c:pt>
                <c:pt idx="46451" formatCode="General">
                  <c:v>94.552000000000007</c:v>
                </c:pt>
                <c:pt idx="46452" formatCode="General">
                  <c:v>94.296400000000006</c:v>
                </c:pt>
                <c:pt idx="46453" formatCode="General">
                  <c:v>94.04</c:v>
                </c:pt>
                <c:pt idx="46454" formatCode="General">
                  <c:v>93.784000000000006</c:v>
                </c:pt>
                <c:pt idx="46455" formatCode="General">
                  <c:v>93.537499999999994</c:v>
                </c:pt>
                <c:pt idx="46456" formatCode="General">
                  <c:v>93.314300000000003</c:v>
                </c:pt>
                <c:pt idx="46457" formatCode="General">
                  <c:v>93.111900000000006</c:v>
                </c:pt>
                <c:pt idx="46458" formatCode="General">
                  <c:v>92.918199999999999</c:v>
                </c:pt>
                <c:pt idx="46459" formatCode="General">
                  <c:v>92.713499999999996</c:v>
                </c:pt>
                <c:pt idx="46460" formatCode="General">
                  <c:v>92.4786</c:v>
                </c:pt>
                <c:pt idx="46461" formatCode="General">
                  <c:v>92.2059</c:v>
                </c:pt>
                <c:pt idx="46462" formatCode="General">
                  <c:v>91.902699999999996</c:v>
                </c:pt>
                <c:pt idx="46463" formatCode="General">
                  <c:v>91.584800000000001</c:v>
                </c:pt>
                <c:pt idx="46464" formatCode="General">
                  <c:v>91.278899999999993</c:v>
                </c:pt>
                <c:pt idx="46465" formatCode="General">
                  <c:v>91.010599999999997</c:v>
                </c:pt>
                <c:pt idx="46466" formatCode="General">
                  <c:v>90.790800000000004</c:v>
                </c:pt>
                <c:pt idx="46467" formatCode="General">
                  <c:v>90.630200000000002</c:v>
                </c:pt>
                <c:pt idx="46468" formatCode="General">
                  <c:v>90.536699999999996</c:v>
                </c:pt>
                <c:pt idx="46469" formatCode="General">
                  <c:v>90.509900000000002</c:v>
                </c:pt>
                <c:pt idx="46470" formatCode="General">
                  <c:v>90.539699999999996</c:v>
                </c:pt>
                <c:pt idx="46471" formatCode="General">
                  <c:v>90.606300000000005</c:v>
                </c:pt>
                <c:pt idx="46472" formatCode="General">
                  <c:v>90.686000000000007</c:v>
                </c:pt>
                <c:pt idx="46473" formatCode="General">
                  <c:v>90.740600000000001</c:v>
                </c:pt>
                <c:pt idx="46474" formatCode="General">
                  <c:v>90.742699999999999</c:v>
                </c:pt>
                <c:pt idx="46475" formatCode="General">
                  <c:v>90.697699999999998</c:v>
                </c:pt>
                <c:pt idx="46476" formatCode="General">
                  <c:v>90.607600000000005</c:v>
                </c:pt>
                <c:pt idx="46477" formatCode="General">
                  <c:v>90.469499999999996</c:v>
                </c:pt>
                <c:pt idx="46478" formatCode="General">
                  <c:v>90.280100000000004</c:v>
                </c:pt>
                <c:pt idx="46479" formatCode="General">
                  <c:v>90.035200000000003</c:v>
                </c:pt>
                <c:pt idx="46480" formatCode="General">
                  <c:v>89.724599999999995</c:v>
                </c:pt>
                <c:pt idx="46481" formatCode="General">
                  <c:v>89.342799999999997</c:v>
                </c:pt>
                <c:pt idx="46482" formatCode="General">
                  <c:v>88.894999999999996</c:v>
                </c:pt>
                <c:pt idx="46483" formatCode="General">
                  <c:v>88.386499999999998</c:v>
                </c:pt>
                <c:pt idx="46484" formatCode="General">
                  <c:v>87.821200000000005</c:v>
                </c:pt>
                <c:pt idx="46485" formatCode="General">
                  <c:v>87.202299999999994</c:v>
                </c:pt>
                <c:pt idx="46486" formatCode="General">
                  <c:v>86.534300000000002</c:v>
                </c:pt>
                <c:pt idx="46487" formatCode="General">
                  <c:v>85.825100000000006</c:v>
                </c:pt>
                <c:pt idx="46488" formatCode="General">
                  <c:v>85.088099999999997</c:v>
                </c:pt>
                <c:pt idx="46489" formatCode="General">
                  <c:v>84.339500000000001</c:v>
                </c:pt>
                <c:pt idx="46490" formatCode="General">
                  <c:v>83.513300000000001</c:v>
                </c:pt>
                <c:pt idx="46491" formatCode="General">
                  <c:v>82.507999999999996</c:v>
                </c:pt>
                <c:pt idx="46492" formatCode="General">
                  <c:v>81.332499999999996</c:v>
                </c:pt>
                <c:pt idx="46493" formatCode="General">
                  <c:v>80.038300000000007</c:v>
                </c:pt>
                <c:pt idx="46494" formatCode="General">
                  <c:v>78.688199999999995</c:v>
                </c:pt>
                <c:pt idx="46495" formatCode="General">
                  <c:v>77.341200000000001</c:v>
                </c:pt>
                <c:pt idx="46496" formatCode="General">
                  <c:v>76.017700000000005</c:v>
                </c:pt>
                <c:pt idx="46497" formatCode="General">
                  <c:v>74.729699999999994</c:v>
                </c:pt>
                <c:pt idx="46498" formatCode="General">
                  <c:v>73.484300000000005</c:v>
                </c:pt>
                <c:pt idx="46499" formatCode="General">
                  <c:v>72.290999999999997</c:v>
                </c:pt>
                <c:pt idx="46500" formatCode="General">
                  <c:v>71.159400000000005</c:v>
                </c:pt>
                <c:pt idx="46501" formatCode="General">
                  <c:v>70.1006</c:v>
                </c:pt>
                <c:pt idx="46502" formatCode="General">
                  <c:v>69.114800000000002</c:v>
                </c:pt>
                <c:pt idx="46503" formatCode="General">
                  <c:v>68.189099999999996</c:v>
                </c:pt>
                <c:pt idx="46504" formatCode="General">
                  <c:v>67.311000000000007</c:v>
                </c:pt>
                <c:pt idx="46505" formatCode="General">
                  <c:v>66.470799999999997</c:v>
                </c:pt>
                <c:pt idx="46506" formatCode="General">
                  <c:v>65.653400000000005</c:v>
                </c:pt>
                <c:pt idx="46507" formatCode="General">
                  <c:v>64.835700000000003</c:v>
                </c:pt>
                <c:pt idx="46508" formatCode="General">
                  <c:v>63.991</c:v>
                </c:pt>
                <c:pt idx="46509" formatCode="General">
                  <c:v>63.099299999999999</c:v>
                </c:pt>
                <c:pt idx="46510" formatCode="General">
                  <c:v>62.152200000000001</c:v>
                </c:pt>
                <c:pt idx="46511" formatCode="General">
                  <c:v>61.147300000000001</c:v>
                </c:pt>
                <c:pt idx="46512" formatCode="General">
                  <c:v>60.085299999999997</c:v>
                </c:pt>
                <c:pt idx="46513" formatCode="General">
                  <c:v>58.965699999999998</c:v>
                </c:pt>
                <c:pt idx="46514" formatCode="General">
                  <c:v>57.793599999999998</c:v>
                </c:pt>
                <c:pt idx="46515" formatCode="General">
                  <c:v>56.584400000000002</c:v>
                </c:pt>
                <c:pt idx="46516" formatCode="General">
                  <c:v>55.3536</c:v>
                </c:pt>
                <c:pt idx="46517" formatCode="General">
                  <c:v>54.110900000000001</c:v>
                </c:pt>
                <c:pt idx="46518" formatCode="General">
                  <c:v>52.866100000000003</c:v>
                </c:pt>
                <c:pt idx="46519" formatCode="General">
                  <c:v>51.627899999999997</c:v>
                </c:pt>
                <c:pt idx="46520" formatCode="General">
                  <c:v>50.404200000000003</c:v>
                </c:pt>
                <c:pt idx="46521" formatCode="General">
                  <c:v>49.2027</c:v>
                </c:pt>
                <c:pt idx="46522" formatCode="General">
                  <c:v>48.027900000000002</c:v>
                </c:pt>
                <c:pt idx="46523" formatCode="General">
                  <c:v>46.889899999999997</c:v>
                </c:pt>
                <c:pt idx="46524" formatCode="General">
                  <c:v>45.800400000000003</c:v>
                </c:pt>
                <c:pt idx="46525" formatCode="General">
                  <c:v>44.764400000000002</c:v>
                </c:pt>
                <c:pt idx="46526" formatCode="General">
                  <c:v>43.781199999999998</c:v>
                </c:pt>
                <c:pt idx="46527" formatCode="General">
                  <c:v>42.839599999999997</c:v>
                </c:pt>
                <c:pt idx="46528" formatCode="General">
                  <c:v>41.938299999999998</c:v>
                </c:pt>
                <c:pt idx="46529" formatCode="General">
                  <c:v>41.091500000000003</c:v>
                </c:pt>
                <c:pt idx="46530" formatCode="General">
                  <c:v>40.316800000000001</c:v>
                </c:pt>
                <c:pt idx="46531" formatCode="General">
                  <c:v>39.6265</c:v>
                </c:pt>
                <c:pt idx="46532" formatCode="General">
                  <c:v>38.995800000000003</c:v>
                </c:pt>
                <c:pt idx="46533" formatCode="General">
                  <c:v>38.3932</c:v>
                </c:pt>
                <c:pt idx="46534" formatCode="General">
                  <c:v>37.808500000000002</c:v>
                </c:pt>
                <c:pt idx="46535" formatCode="General">
                  <c:v>37.229799999999997</c:v>
                </c:pt>
                <c:pt idx="46536" formatCode="General">
                  <c:v>36.643099999999997</c:v>
                </c:pt>
                <c:pt idx="46537" formatCode="General">
                  <c:v>36.027000000000001</c:v>
                </c:pt>
                <c:pt idx="46538" formatCode="General">
                  <c:v>35.358800000000002</c:v>
                </c:pt>
                <c:pt idx="46539" formatCode="General">
                  <c:v>34.632199999999997</c:v>
                </c:pt>
                <c:pt idx="46540" formatCode="General">
                  <c:v>33.844299999999997</c:v>
                </c:pt>
                <c:pt idx="46541" formatCode="General">
                  <c:v>32.981099999999998</c:v>
                </c:pt>
                <c:pt idx="46542" formatCode="General">
                  <c:v>32.027200000000001</c:v>
                </c:pt>
                <c:pt idx="46543" formatCode="General">
                  <c:v>30.970800000000001</c:v>
                </c:pt>
                <c:pt idx="46544" formatCode="General">
                  <c:v>29.809200000000001</c:v>
                </c:pt>
                <c:pt idx="46545" formatCode="General">
                  <c:v>28.546900000000001</c:v>
                </c:pt>
                <c:pt idx="46546" formatCode="General">
                  <c:v>27.214700000000001</c:v>
                </c:pt>
                <c:pt idx="46547" formatCode="General">
                  <c:v>25.8261</c:v>
                </c:pt>
                <c:pt idx="46548" formatCode="General">
                  <c:v>24.317799999999998</c:v>
                </c:pt>
                <c:pt idx="46549" formatCode="General">
                  <c:v>22.6143</c:v>
                </c:pt>
                <c:pt idx="46550" formatCode="General">
                  <c:v>20.660900000000002</c:v>
                </c:pt>
                <c:pt idx="46551" formatCode="General">
                  <c:v>18.528700000000001</c:v>
                </c:pt>
                <c:pt idx="46552" formatCode="General">
                  <c:v>16.334499999999998</c:v>
                </c:pt>
                <c:pt idx="46553" formatCode="General">
                  <c:v>14.094200000000001</c:v>
                </c:pt>
                <c:pt idx="46554" formatCode="General">
                  <c:v>11.818099999999999</c:v>
                </c:pt>
                <c:pt idx="46555" formatCode="General">
                  <c:v>9.5328400000000002</c:v>
                </c:pt>
                <c:pt idx="46556" formatCode="General">
                  <c:v>7.2649600000000003</c:v>
                </c:pt>
                <c:pt idx="46557" formatCode="General">
                  <c:v>5.0367600000000001</c:v>
                </c:pt>
                <c:pt idx="46558" formatCode="General">
                  <c:v>2.86822</c:v>
                </c:pt>
                <c:pt idx="46559" formatCode="General">
                  <c:v>0.77452799999999999</c:v>
                </c:pt>
                <c:pt idx="46560" formatCode="General">
                  <c:v>-1.2501500000000001</c:v>
                </c:pt>
                <c:pt idx="46561" formatCode="General">
                  <c:v>-3.2094999999999998</c:v>
                </c:pt>
                <c:pt idx="46562" formatCode="General">
                  <c:v>-5.0813100000000002</c:v>
                </c:pt>
                <c:pt idx="46563" formatCode="General">
                  <c:v>-6.8437900000000003</c:v>
                </c:pt>
                <c:pt idx="46564" formatCode="General">
                  <c:v>-8.4867000000000008</c:v>
                </c:pt>
                <c:pt idx="46565" formatCode="General">
                  <c:v>-10.0062</c:v>
                </c:pt>
                <c:pt idx="46566" formatCode="General">
                  <c:v>-11.402699999999999</c:v>
                </c:pt>
                <c:pt idx="46567" formatCode="General">
                  <c:v>-12.678900000000001</c:v>
                </c:pt>
                <c:pt idx="46568" formatCode="General">
                  <c:v>-13.8331</c:v>
                </c:pt>
                <c:pt idx="46569" formatCode="General">
                  <c:v>-14.855399999999999</c:v>
                </c:pt>
                <c:pt idx="46570" formatCode="General">
                  <c:v>-15.746700000000001</c:v>
                </c:pt>
                <c:pt idx="46571" formatCode="General">
                  <c:v>-16.521999999999998</c:v>
                </c:pt>
                <c:pt idx="46572" formatCode="General">
                  <c:v>-17.177099999999999</c:v>
                </c:pt>
                <c:pt idx="46573" formatCode="General">
                  <c:v>-17.702200000000001</c:v>
                </c:pt>
                <c:pt idx="46574" formatCode="General">
                  <c:v>-18.100200000000001</c:v>
                </c:pt>
                <c:pt idx="46575" formatCode="General">
                  <c:v>-18.3736</c:v>
                </c:pt>
                <c:pt idx="46576" formatCode="General">
                  <c:v>-18.523900000000001</c:v>
                </c:pt>
                <c:pt idx="46577" formatCode="General">
                  <c:v>-18.569099999999999</c:v>
                </c:pt>
                <c:pt idx="46578" formatCode="General">
                  <c:v>-18.538599999999999</c:v>
                </c:pt>
                <c:pt idx="46579" formatCode="General">
                  <c:v>-18.4314</c:v>
                </c:pt>
                <c:pt idx="46580" formatCode="General">
                  <c:v>-18.233799999999999</c:v>
                </c:pt>
                <c:pt idx="46581" formatCode="General">
                  <c:v>-17.923200000000001</c:v>
                </c:pt>
                <c:pt idx="46582" formatCode="General">
                  <c:v>-17.506699999999999</c:v>
                </c:pt>
                <c:pt idx="46583" formatCode="General">
                  <c:v>-17.0532</c:v>
                </c:pt>
                <c:pt idx="46584" formatCode="General">
                  <c:v>-16.623899999999999</c:v>
                </c:pt>
                <c:pt idx="46585" formatCode="General">
                  <c:v>-16.247699999999998</c:v>
                </c:pt>
                <c:pt idx="46586" formatCode="General">
                  <c:v>-15.879200000000001</c:v>
                </c:pt>
                <c:pt idx="46587" formatCode="General">
                  <c:v>-15.4749</c:v>
                </c:pt>
                <c:pt idx="46588" formatCode="General">
                  <c:v>-15.065300000000001</c:v>
                </c:pt>
                <c:pt idx="46589" formatCode="General">
                  <c:v>-14.714</c:v>
                </c:pt>
                <c:pt idx="46590" formatCode="General">
                  <c:v>-14.506</c:v>
                </c:pt>
                <c:pt idx="46591" formatCode="General">
                  <c:v>-14.4156</c:v>
                </c:pt>
                <c:pt idx="46592" formatCode="General">
                  <c:v>-14.350199999999999</c:v>
                </c:pt>
                <c:pt idx="46593" formatCode="General">
                  <c:v>-14.2972</c:v>
                </c:pt>
                <c:pt idx="46594" formatCode="General">
                  <c:v>-14.270200000000001</c:v>
                </c:pt>
                <c:pt idx="46595" formatCode="General">
                  <c:v>-14.2759</c:v>
                </c:pt>
                <c:pt idx="46596" formatCode="General">
                  <c:v>-14.3514</c:v>
                </c:pt>
                <c:pt idx="46597" formatCode="General">
                  <c:v>-14.5486</c:v>
                </c:pt>
                <c:pt idx="46598" formatCode="General">
                  <c:v>-14.8969</c:v>
                </c:pt>
                <c:pt idx="46599" formatCode="General">
                  <c:v>-15.407</c:v>
                </c:pt>
                <c:pt idx="46600" formatCode="General">
                  <c:v>-16.083400000000001</c:v>
                </c:pt>
                <c:pt idx="46601" formatCode="General">
                  <c:v>-16.921299999999999</c:v>
                </c:pt>
                <c:pt idx="46602" formatCode="General">
                  <c:v>-17.898099999999999</c:v>
                </c:pt>
                <c:pt idx="46603" formatCode="General">
                  <c:v>-18.988099999999999</c:v>
                </c:pt>
                <c:pt idx="46604" formatCode="General">
                  <c:v>-20.169599999999999</c:v>
                </c:pt>
                <c:pt idx="46605" formatCode="General">
                  <c:v>-21.448499999999999</c:v>
                </c:pt>
                <c:pt idx="46606" formatCode="General">
                  <c:v>-22.847200000000001</c:v>
                </c:pt>
                <c:pt idx="46607" formatCode="General">
                  <c:v>-24.3858</c:v>
                </c:pt>
                <c:pt idx="46608" formatCode="General">
                  <c:v>-26.079699999999999</c:v>
                </c:pt>
                <c:pt idx="46609" formatCode="General">
                  <c:v>-27.933</c:v>
                </c:pt>
                <c:pt idx="46610" formatCode="General">
                  <c:v>-29.9468</c:v>
                </c:pt>
                <c:pt idx="46611" formatCode="General">
                  <c:v>-32.114800000000002</c:v>
                </c:pt>
                <c:pt idx="46612" formatCode="General">
                  <c:v>-34.4208</c:v>
                </c:pt>
                <c:pt idx="46613" formatCode="General">
                  <c:v>-36.843299999999999</c:v>
                </c:pt>
                <c:pt idx="46614" formatCode="General">
                  <c:v>-39.357700000000001</c:v>
                </c:pt>
                <c:pt idx="46615" formatCode="General">
                  <c:v>-41.953600000000002</c:v>
                </c:pt>
                <c:pt idx="46616" formatCode="General">
                  <c:v>-44.654299999999999</c:v>
                </c:pt>
                <c:pt idx="46617" formatCode="General">
                  <c:v>-47.505299999999998</c:v>
                </c:pt>
                <c:pt idx="46618" formatCode="General">
                  <c:v>-50.5383</c:v>
                </c:pt>
                <c:pt idx="46619" formatCode="General">
                  <c:v>-53.656799999999997</c:v>
                </c:pt>
                <c:pt idx="46620" formatCode="General">
                  <c:v>-56.7485</c:v>
                </c:pt>
                <c:pt idx="46621" formatCode="General">
                  <c:v>-59.81</c:v>
                </c:pt>
                <c:pt idx="46622" formatCode="General">
                  <c:v>-62.830199999999998</c:v>
                </c:pt>
                <c:pt idx="46623" formatCode="General">
                  <c:v>-65.770899999999997</c:v>
                </c:pt>
                <c:pt idx="46624" formatCode="General">
                  <c:v>-68.603099999999998</c:v>
                </c:pt>
                <c:pt idx="46625" formatCode="General">
                  <c:v>-71.311099999999996</c:v>
                </c:pt>
                <c:pt idx="46626" formatCode="General">
                  <c:v>-73.866100000000003</c:v>
                </c:pt>
                <c:pt idx="46627" formatCode="General">
                  <c:v>-76.238200000000006</c:v>
                </c:pt>
                <c:pt idx="46628" formatCode="General">
                  <c:v>-78.404600000000002</c:v>
                </c:pt>
                <c:pt idx="46629" formatCode="General">
                  <c:v>-80.350499999999997</c:v>
                </c:pt>
                <c:pt idx="46630" formatCode="General">
                  <c:v>-82.078000000000003</c:v>
                </c:pt>
                <c:pt idx="46631" formatCode="General">
                  <c:v>-83.603300000000004</c:v>
                </c:pt>
                <c:pt idx="46632" formatCode="General">
                  <c:v>-84.948800000000006</c:v>
                </c:pt>
                <c:pt idx="46633" formatCode="General">
                  <c:v>-86.105500000000006</c:v>
                </c:pt>
                <c:pt idx="46634" formatCode="General">
                  <c:v>-87.060299999999998</c:v>
                </c:pt>
                <c:pt idx="46635" formatCode="General">
                  <c:v>-87.819299999999998</c:v>
                </c:pt>
                <c:pt idx="46636" formatCode="General">
                  <c:v>-88.394300000000001</c:v>
                </c:pt>
                <c:pt idx="46637" formatCode="General">
                  <c:v>-88.807000000000002</c:v>
                </c:pt>
                <c:pt idx="46638" formatCode="General">
                  <c:v>-89.100899999999996</c:v>
                </c:pt>
                <c:pt idx="46639" formatCode="General">
                  <c:v>-89.325400000000002</c:v>
                </c:pt>
                <c:pt idx="46640" formatCode="General">
                  <c:v>-89.4773</c:v>
                </c:pt>
                <c:pt idx="46641" formatCode="General">
                  <c:v>-89.559799999999996</c:v>
                </c:pt>
                <c:pt idx="46642" formatCode="General">
                  <c:v>-89.635400000000004</c:v>
                </c:pt>
                <c:pt idx="46643" formatCode="General">
                  <c:v>-89.801599999999993</c:v>
                </c:pt>
                <c:pt idx="46644" formatCode="General">
                  <c:v>-90.165199999999999</c:v>
                </c:pt>
                <c:pt idx="46645" formatCode="General">
                  <c:v>-90.705200000000005</c:v>
                </c:pt>
                <c:pt idx="46646" formatCode="General">
                  <c:v>-91.334599999999995</c:v>
                </c:pt>
                <c:pt idx="46647" formatCode="General">
                  <c:v>-92.035399999999996</c:v>
                </c:pt>
                <c:pt idx="46648" formatCode="General">
                  <c:v>-92.810699999999997</c:v>
                </c:pt>
                <c:pt idx="46649" formatCode="General">
                  <c:v>-93.676100000000005</c:v>
                </c:pt>
                <c:pt idx="46650" formatCode="General">
                  <c:v>-94.632900000000006</c:v>
                </c:pt>
                <c:pt idx="46651" formatCode="General">
                  <c:v>-95.662999999999997</c:v>
                </c:pt>
                <c:pt idx="46652" formatCode="General">
                  <c:v>-96.746399999999994</c:v>
                </c:pt>
                <c:pt idx="46653" formatCode="General">
                  <c:v>-97.866900000000001</c:v>
                </c:pt>
                <c:pt idx="46654" formatCode="General">
                  <c:v>-99.028599999999997</c:v>
                </c:pt>
                <c:pt idx="46655" formatCode="General">
                  <c:v>-100.22799999999999</c:v>
                </c:pt>
                <c:pt idx="46656" formatCode="General">
                  <c:v>-101.435</c:v>
                </c:pt>
                <c:pt idx="46657" formatCode="General">
                  <c:v>-102.62</c:v>
                </c:pt>
                <c:pt idx="46658" formatCode="General">
                  <c:v>-103.76600000000001</c:v>
                </c:pt>
                <c:pt idx="46659" formatCode="General">
                  <c:v>-104.876</c:v>
                </c:pt>
                <c:pt idx="46660" formatCode="General">
                  <c:v>-105.96599999999999</c:v>
                </c:pt>
                <c:pt idx="46661" formatCode="General">
                  <c:v>-107.02200000000001</c:v>
                </c:pt>
                <c:pt idx="46662" formatCode="General">
                  <c:v>-108.02800000000001</c:v>
                </c:pt>
                <c:pt idx="46663" formatCode="General">
                  <c:v>-108.979</c:v>
                </c:pt>
                <c:pt idx="46664" formatCode="General">
                  <c:v>-109.899</c:v>
                </c:pt>
                <c:pt idx="46665" formatCode="General">
                  <c:v>-110.822</c:v>
                </c:pt>
                <c:pt idx="46666" formatCode="General">
                  <c:v>-111.79300000000001</c:v>
                </c:pt>
                <c:pt idx="46667" formatCode="General">
                  <c:v>-112.831</c:v>
                </c:pt>
                <c:pt idx="46668" formatCode="General">
                  <c:v>-113.824</c:v>
                </c:pt>
                <c:pt idx="46669" formatCode="General">
                  <c:v>-114.67100000000001</c:v>
                </c:pt>
                <c:pt idx="46670" formatCode="General">
                  <c:v>-115.36799999999999</c:v>
                </c:pt>
                <c:pt idx="46671" formatCode="General">
                  <c:v>-115.916</c:v>
                </c:pt>
                <c:pt idx="46672" formatCode="General">
                  <c:v>-116.316</c:v>
                </c:pt>
                <c:pt idx="46673" formatCode="General">
                  <c:v>-116.602</c:v>
                </c:pt>
                <c:pt idx="46674" formatCode="General">
                  <c:v>-116.80500000000001</c:v>
                </c:pt>
                <c:pt idx="46675" formatCode="General">
                  <c:v>-116.922</c:v>
                </c:pt>
                <c:pt idx="46676" formatCode="General">
                  <c:v>-116.943</c:v>
                </c:pt>
                <c:pt idx="46677" formatCode="General">
                  <c:v>-116.85599999999999</c:v>
                </c:pt>
                <c:pt idx="46678" formatCode="General">
                  <c:v>-116.655</c:v>
                </c:pt>
                <c:pt idx="46679" formatCode="General">
                  <c:v>-116.34099999999999</c:v>
                </c:pt>
                <c:pt idx="46680" formatCode="General">
                  <c:v>-115.908</c:v>
                </c:pt>
                <c:pt idx="46681" formatCode="General">
                  <c:v>-115.357</c:v>
                </c:pt>
                <c:pt idx="46682" formatCode="General">
                  <c:v>-114.724</c:v>
                </c:pt>
                <c:pt idx="46683" formatCode="General">
                  <c:v>-114.04</c:v>
                </c:pt>
                <c:pt idx="46684" formatCode="General">
                  <c:v>-113.315</c:v>
                </c:pt>
                <c:pt idx="46685" formatCode="General">
                  <c:v>-112.572</c:v>
                </c:pt>
                <c:pt idx="46686" formatCode="General">
                  <c:v>-111.83799999999999</c:v>
                </c:pt>
                <c:pt idx="46687" formatCode="General">
                  <c:v>-111.09</c:v>
                </c:pt>
                <c:pt idx="46688" formatCode="General">
                  <c:v>-110.31100000000001</c:v>
                </c:pt>
                <c:pt idx="46689" formatCode="General">
                  <c:v>-109.55</c:v>
                </c:pt>
                <c:pt idx="46690" formatCode="General">
                  <c:v>-108.872</c:v>
                </c:pt>
                <c:pt idx="46691" formatCode="General">
                  <c:v>-108.34099999999999</c:v>
                </c:pt>
                <c:pt idx="46692" formatCode="General">
                  <c:v>-107.899</c:v>
                </c:pt>
                <c:pt idx="46693" formatCode="General">
                  <c:v>-107.41800000000001</c:v>
                </c:pt>
                <c:pt idx="46694" formatCode="General">
                  <c:v>-106.874</c:v>
                </c:pt>
                <c:pt idx="46695" formatCode="General">
                  <c:v>-106.288</c:v>
                </c:pt>
                <c:pt idx="46696" formatCode="General">
                  <c:v>-105.672</c:v>
                </c:pt>
                <c:pt idx="46697" formatCode="General">
                  <c:v>-105.029</c:v>
                </c:pt>
                <c:pt idx="46698" formatCode="General">
                  <c:v>-104.349</c:v>
                </c:pt>
                <c:pt idx="46699" formatCode="General">
                  <c:v>-103.63500000000001</c:v>
                </c:pt>
                <c:pt idx="46700" formatCode="General">
                  <c:v>-102.893</c:v>
                </c:pt>
                <c:pt idx="46701" formatCode="General">
                  <c:v>-102.124</c:v>
                </c:pt>
                <c:pt idx="46702" formatCode="General">
                  <c:v>-101.33</c:v>
                </c:pt>
                <c:pt idx="46703" formatCode="General">
                  <c:v>-100.51900000000001</c:v>
                </c:pt>
                <c:pt idx="46704" formatCode="General">
                  <c:v>-99.6892</c:v>
                </c:pt>
                <c:pt idx="46705" formatCode="General">
                  <c:v>-98.827299999999994</c:v>
                </c:pt>
                <c:pt idx="46706" formatCode="General">
                  <c:v>-97.9161</c:v>
                </c:pt>
                <c:pt idx="46707" formatCode="General">
                  <c:v>-96.9452</c:v>
                </c:pt>
                <c:pt idx="46708" formatCode="General">
                  <c:v>-95.922499999999999</c:v>
                </c:pt>
                <c:pt idx="46709" formatCode="General">
                  <c:v>-94.854799999999997</c:v>
                </c:pt>
                <c:pt idx="46710" formatCode="General">
                  <c:v>-93.740200000000002</c:v>
                </c:pt>
                <c:pt idx="46711" formatCode="General">
                  <c:v>-92.600300000000004</c:v>
                </c:pt>
                <c:pt idx="46712" formatCode="General">
                  <c:v>-91.472899999999996</c:v>
                </c:pt>
                <c:pt idx="46713" formatCode="General">
                  <c:v>-90.433899999999994</c:v>
                </c:pt>
                <c:pt idx="46714" formatCode="General">
                  <c:v>-89.547499999999999</c:v>
                </c:pt>
                <c:pt idx="46715" formatCode="General">
                  <c:v>-88.728999999999999</c:v>
                </c:pt>
                <c:pt idx="46716" formatCode="General">
                  <c:v>-87.893500000000003</c:v>
                </c:pt>
                <c:pt idx="46717" formatCode="General">
                  <c:v>-87.048500000000004</c:v>
                </c:pt>
                <c:pt idx="46718" formatCode="General">
                  <c:v>-86.204099999999997</c:v>
                </c:pt>
                <c:pt idx="46719" formatCode="General">
                  <c:v>-85.367900000000006</c:v>
                </c:pt>
                <c:pt idx="46720" formatCode="General">
                  <c:v>-84.526799999999994</c:v>
                </c:pt>
                <c:pt idx="46721" formatCode="General">
                  <c:v>-83.659899999999993</c:v>
                </c:pt>
                <c:pt idx="46722" formatCode="General">
                  <c:v>-82.741100000000003</c:v>
                </c:pt>
                <c:pt idx="46723" formatCode="General">
                  <c:v>-81.756</c:v>
                </c:pt>
                <c:pt idx="46724" formatCode="General">
                  <c:v>-80.717500000000001</c:v>
                </c:pt>
                <c:pt idx="46725" formatCode="General">
                  <c:v>-79.645600000000002</c:v>
                </c:pt>
                <c:pt idx="46726" formatCode="General">
                  <c:v>-78.558400000000006</c:v>
                </c:pt>
                <c:pt idx="46727" formatCode="General">
                  <c:v>-77.492199999999997</c:v>
                </c:pt>
                <c:pt idx="46728" formatCode="General">
                  <c:v>-76.473200000000006</c:v>
                </c:pt>
                <c:pt idx="46729" formatCode="General">
                  <c:v>-75.478899999999996</c:v>
                </c:pt>
                <c:pt idx="46730" formatCode="General">
                  <c:v>-74.490399999999994</c:v>
                </c:pt>
                <c:pt idx="46731" formatCode="General">
                  <c:v>-73.509</c:v>
                </c:pt>
                <c:pt idx="46732" formatCode="General">
                  <c:v>-72.532799999999995</c:v>
                </c:pt>
                <c:pt idx="46733" formatCode="General">
                  <c:v>-71.557699999999997</c:v>
                </c:pt>
                <c:pt idx="46734" formatCode="General">
                  <c:v>-70.5548</c:v>
                </c:pt>
                <c:pt idx="46735" formatCode="General">
                  <c:v>-69.498900000000006</c:v>
                </c:pt>
                <c:pt idx="46736" formatCode="General">
                  <c:v>-68.406700000000001</c:v>
                </c:pt>
                <c:pt idx="46737" formatCode="General">
                  <c:v>-67.349500000000006</c:v>
                </c:pt>
                <c:pt idx="46738" formatCode="General">
                  <c:v>-66.452799999999996</c:v>
                </c:pt>
                <c:pt idx="46739" formatCode="General">
                  <c:v>-65.677999999999997</c:v>
                </c:pt>
                <c:pt idx="46740" formatCode="General">
                  <c:v>-64.897199999999998</c:v>
                </c:pt>
                <c:pt idx="46741" formatCode="General">
                  <c:v>-64.093100000000007</c:v>
                </c:pt>
                <c:pt idx="46742" formatCode="General">
                  <c:v>-63.265999999999998</c:v>
                </c:pt>
                <c:pt idx="46743" formatCode="General">
                  <c:v>-62.414000000000001</c:v>
                </c:pt>
                <c:pt idx="46744" formatCode="General">
                  <c:v>-61.5306</c:v>
                </c:pt>
                <c:pt idx="46745" formatCode="General">
                  <c:v>-60.603700000000003</c:v>
                </c:pt>
                <c:pt idx="46746" formatCode="General">
                  <c:v>-59.631500000000003</c:v>
                </c:pt>
                <c:pt idx="46747" formatCode="General">
                  <c:v>-58.617699999999999</c:v>
                </c:pt>
                <c:pt idx="46748" formatCode="General">
                  <c:v>-57.5458</c:v>
                </c:pt>
                <c:pt idx="46749" formatCode="General">
                  <c:v>-56.402099999999997</c:v>
                </c:pt>
                <c:pt idx="46750" formatCode="General">
                  <c:v>-55.194499999999998</c:v>
                </c:pt>
                <c:pt idx="46751" formatCode="General">
                  <c:v>-53.933900000000001</c:v>
                </c:pt>
                <c:pt idx="46752" formatCode="General">
                  <c:v>-52.63</c:v>
                </c:pt>
                <c:pt idx="46753" formatCode="General">
                  <c:v>-51.281700000000001</c:v>
                </c:pt>
                <c:pt idx="46754" formatCode="General">
                  <c:v>-49.884599999999999</c:v>
                </c:pt>
                <c:pt idx="46755" formatCode="General">
                  <c:v>-48.441099999999999</c:v>
                </c:pt>
                <c:pt idx="46756" formatCode="General">
                  <c:v>-46.958599999999997</c:v>
                </c:pt>
                <c:pt idx="46757" formatCode="General">
                  <c:v>-45.451900000000002</c:v>
                </c:pt>
                <c:pt idx="46758" formatCode="General">
                  <c:v>-43.988999999999997</c:v>
                </c:pt>
                <c:pt idx="46759" formatCode="General">
                  <c:v>-42.6738</c:v>
                </c:pt>
                <c:pt idx="46760" formatCode="General">
                  <c:v>-41.478999999999999</c:v>
                </c:pt>
                <c:pt idx="46761" formatCode="General">
                  <c:v>-40.3125</c:v>
                </c:pt>
                <c:pt idx="46762" formatCode="General">
                  <c:v>-39.145499999999998</c:v>
                </c:pt>
                <c:pt idx="46763" formatCode="General">
                  <c:v>-37.969700000000003</c:v>
                </c:pt>
                <c:pt idx="46764" formatCode="General">
                  <c:v>-36.7879</c:v>
                </c:pt>
                <c:pt idx="46765" formatCode="General">
                  <c:v>-35.5944</c:v>
                </c:pt>
                <c:pt idx="46766" formatCode="General">
                  <c:v>-34.377299999999998</c:v>
                </c:pt>
                <c:pt idx="46767" formatCode="General">
                  <c:v>-33.123100000000001</c:v>
                </c:pt>
                <c:pt idx="46768" formatCode="General">
                  <c:v>-31.818899999999999</c:v>
                </c:pt>
                <c:pt idx="46769" formatCode="General">
                  <c:v>-30.4527</c:v>
                </c:pt>
                <c:pt idx="46770" formatCode="General">
                  <c:v>-29.0182</c:v>
                </c:pt>
                <c:pt idx="46771" formatCode="General">
                  <c:v>-27.521899999999999</c:v>
                </c:pt>
                <c:pt idx="46772" formatCode="General">
                  <c:v>-25.9695</c:v>
                </c:pt>
                <c:pt idx="46773" formatCode="General">
                  <c:v>-24.363800000000001</c:v>
                </c:pt>
                <c:pt idx="46774" formatCode="General">
                  <c:v>-22.708100000000002</c:v>
                </c:pt>
                <c:pt idx="46775" formatCode="General">
                  <c:v>-21.0046</c:v>
                </c:pt>
                <c:pt idx="46776" formatCode="General">
                  <c:v>-19.248899999999999</c:v>
                </c:pt>
                <c:pt idx="46777" formatCode="General">
                  <c:v>-17.4511</c:v>
                </c:pt>
                <c:pt idx="46778" formatCode="General">
                  <c:v>-15.641400000000001</c:v>
                </c:pt>
                <c:pt idx="46779" formatCode="General">
                  <c:v>-13.816800000000001</c:v>
                </c:pt>
                <c:pt idx="46780" formatCode="General">
                  <c:v>-11.951700000000001</c:v>
                </c:pt>
                <c:pt idx="46781" formatCode="General">
                  <c:v>-10.0481</c:v>
                </c:pt>
                <c:pt idx="46782" formatCode="General">
                  <c:v>-8.1188599999999997</c:v>
                </c:pt>
                <c:pt idx="46783" formatCode="General">
                  <c:v>-6.1735300000000004</c:v>
                </c:pt>
                <c:pt idx="46784" formatCode="General">
                  <c:v>-4.2804000000000002</c:v>
                </c:pt>
                <c:pt idx="46785" formatCode="General">
                  <c:v>-2.5493600000000001</c:v>
                </c:pt>
                <c:pt idx="46786" formatCode="General">
                  <c:v>-0.95084000000000002</c:v>
                </c:pt>
                <c:pt idx="46787" formatCode="General">
                  <c:v>0.61099300000000001</c:v>
                </c:pt>
                <c:pt idx="46788" formatCode="General">
                  <c:v>2.1332200000000001</c:v>
                </c:pt>
                <c:pt idx="46789" formatCode="General">
                  <c:v>3.6310799999999999</c:v>
                </c:pt>
                <c:pt idx="46790" formatCode="General">
                  <c:v>5.2353100000000001</c:v>
                </c:pt>
                <c:pt idx="46791" formatCode="General">
                  <c:v>6.94747</c:v>
                </c:pt>
                <c:pt idx="46792" formatCode="General">
                  <c:v>8.5780600000000007</c:v>
                </c:pt>
                <c:pt idx="46793" formatCode="General">
                  <c:v>10.0806</c:v>
                </c:pt>
                <c:pt idx="46794" formatCode="General">
                  <c:v>11.5246</c:v>
                </c:pt>
                <c:pt idx="46795" formatCode="General">
                  <c:v>12.9306</c:v>
                </c:pt>
                <c:pt idx="46796" formatCode="General">
                  <c:v>14.301</c:v>
                </c:pt>
                <c:pt idx="46797" formatCode="General">
                  <c:v>15.636900000000001</c:v>
                </c:pt>
                <c:pt idx="46798" formatCode="General">
                  <c:v>16.9453</c:v>
                </c:pt>
                <c:pt idx="46799" formatCode="General">
                  <c:v>18.238499999999998</c:v>
                </c:pt>
                <c:pt idx="46800" formatCode="General">
                  <c:v>19.532</c:v>
                </c:pt>
                <c:pt idx="46801" formatCode="General">
                  <c:v>20.838200000000001</c:v>
                </c:pt>
                <c:pt idx="46802" formatCode="General">
                  <c:v>22.14</c:v>
                </c:pt>
                <c:pt idx="46803" formatCode="General">
                  <c:v>23.416799999999999</c:v>
                </c:pt>
                <c:pt idx="46804" formatCode="General">
                  <c:v>24.6647</c:v>
                </c:pt>
                <c:pt idx="46805" formatCode="General">
                  <c:v>25.895299999999999</c:v>
                </c:pt>
                <c:pt idx="46806" formatCode="General">
                  <c:v>27.130099999999999</c:v>
                </c:pt>
                <c:pt idx="46807" formatCode="General">
                  <c:v>28.37</c:v>
                </c:pt>
                <c:pt idx="46808" formatCode="General">
                  <c:v>29.612100000000002</c:v>
                </c:pt>
                <c:pt idx="46809" formatCode="General">
                  <c:v>30.873799999999999</c:v>
                </c:pt>
                <c:pt idx="46810" formatCode="General">
                  <c:v>32.164400000000001</c:v>
                </c:pt>
                <c:pt idx="46811" formatCode="General">
                  <c:v>33.470300000000002</c:v>
                </c:pt>
                <c:pt idx="46812" formatCode="General">
                  <c:v>34.782200000000003</c:v>
                </c:pt>
                <c:pt idx="46813" formatCode="General">
                  <c:v>36.098300000000002</c:v>
                </c:pt>
                <c:pt idx="46814" formatCode="General">
                  <c:v>37.403500000000001</c:v>
                </c:pt>
                <c:pt idx="46815" formatCode="General">
                  <c:v>38.679099999999998</c:v>
                </c:pt>
                <c:pt idx="46816" formatCode="General">
                  <c:v>39.9148</c:v>
                </c:pt>
                <c:pt idx="46817" formatCode="General">
                  <c:v>41.117100000000001</c:v>
                </c:pt>
                <c:pt idx="46818" formatCode="General">
                  <c:v>42.312600000000003</c:v>
                </c:pt>
                <c:pt idx="46819" formatCode="General">
                  <c:v>43.516500000000001</c:v>
                </c:pt>
                <c:pt idx="46820" formatCode="General">
                  <c:v>44.731299999999997</c:v>
                </c:pt>
                <c:pt idx="46821" formatCode="General">
                  <c:v>45.966099999999997</c:v>
                </c:pt>
                <c:pt idx="46822" formatCode="General">
                  <c:v>47.229799999999997</c:v>
                </c:pt>
                <c:pt idx="46823" formatCode="General">
                  <c:v>48.523800000000001</c:v>
                </c:pt>
                <c:pt idx="46824" formatCode="General">
                  <c:v>49.848399999999998</c:v>
                </c:pt>
                <c:pt idx="46825" formatCode="General">
                  <c:v>51.202399999999997</c:v>
                </c:pt>
                <c:pt idx="46826" formatCode="General">
                  <c:v>52.584099999999999</c:v>
                </c:pt>
                <c:pt idx="46827" formatCode="General">
                  <c:v>53.991100000000003</c:v>
                </c:pt>
                <c:pt idx="46828" formatCode="General">
                  <c:v>55.42</c:v>
                </c:pt>
                <c:pt idx="46829" formatCode="General">
                  <c:v>56.8718</c:v>
                </c:pt>
                <c:pt idx="46830" formatCode="General">
                  <c:v>58.358499999999999</c:v>
                </c:pt>
                <c:pt idx="46831" formatCode="General">
                  <c:v>59.884700000000002</c:v>
                </c:pt>
                <c:pt idx="46832" formatCode="General">
                  <c:v>61.441400000000002</c:v>
                </c:pt>
                <c:pt idx="46833" formatCode="General">
                  <c:v>62.945399999999999</c:v>
                </c:pt>
                <c:pt idx="46834" formatCode="General">
                  <c:v>64.287999999999997</c:v>
                </c:pt>
                <c:pt idx="46835" formatCode="General">
                  <c:v>65.527900000000002</c:v>
                </c:pt>
                <c:pt idx="46836" formatCode="General">
                  <c:v>66.752600000000001</c:v>
                </c:pt>
                <c:pt idx="46837" formatCode="General">
                  <c:v>67.949100000000001</c:v>
                </c:pt>
                <c:pt idx="46838" formatCode="General">
                  <c:v>69.117599999999996</c:v>
                </c:pt>
                <c:pt idx="46839" formatCode="General">
                  <c:v>70.276799999999994</c:v>
                </c:pt>
                <c:pt idx="46840" formatCode="General">
                  <c:v>71.442700000000002</c:v>
                </c:pt>
                <c:pt idx="46841" formatCode="General">
                  <c:v>72.625100000000003</c:v>
                </c:pt>
                <c:pt idx="46842" formatCode="General">
                  <c:v>73.811899999999994</c:v>
                </c:pt>
                <c:pt idx="46843" formatCode="General">
                  <c:v>74.994799999999998</c:v>
                </c:pt>
                <c:pt idx="46844" formatCode="General">
                  <c:v>76.189800000000005</c:v>
                </c:pt>
                <c:pt idx="46845" formatCode="General">
                  <c:v>77.399000000000001</c:v>
                </c:pt>
                <c:pt idx="46846" formatCode="General">
                  <c:v>78.605599999999995</c:v>
                </c:pt>
                <c:pt idx="46847" formatCode="General">
                  <c:v>79.793999999999997</c:v>
                </c:pt>
                <c:pt idx="46848" formatCode="General">
                  <c:v>80.952799999999996</c:v>
                </c:pt>
                <c:pt idx="46849" formatCode="General">
                  <c:v>82.058999999999997</c:v>
                </c:pt>
                <c:pt idx="46850" formatCode="General">
                  <c:v>83.0989</c:v>
                </c:pt>
                <c:pt idx="46851" formatCode="General">
                  <c:v>84.088099999999997</c:v>
                </c:pt>
                <c:pt idx="46852" formatCode="General">
                  <c:v>85.025499999999994</c:v>
                </c:pt>
                <c:pt idx="46853" formatCode="General">
                  <c:v>85.894599999999997</c:v>
                </c:pt>
                <c:pt idx="46854" formatCode="General">
                  <c:v>86.688599999999994</c:v>
                </c:pt>
                <c:pt idx="46855" formatCode="General">
                  <c:v>87.410200000000003</c:v>
                </c:pt>
                <c:pt idx="46856" formatCode="General">
                  <c:v>88.089500000000001</c:v>
                </c:pt>
                <c:pt idx="46857" formatCode="General">
                  <c:v>88.795699999999997</c:v>
                </c:pt>
                <c:pt idx="46858" formatCode="General">
                  <c:v>89.648799999999994</c:v>
                </c:pt>
                <c:pt idx="46859" formatCode="General">
                  <c:v>90.616399999999999</c:v>
                </c:pt>
                <c:pt idx="46860" formatCode="General">
                  <c:v>91.503399999999999</c:v>
                </c:pt>
                <c:pt idx="46861" formatCode="General">
                  <c:v>92.326499999999996</c:v>
                </c:pt>
                <c:pt idx="46862" formatCode="General">
                  <c:v>93.185699999999997</c:v>
                </c:pt>
                <c:pt idx="46863" formatCode="General">
                  <c:v>94.0642</c:v>
                </c:pt>
                <c:pt idx="46864" formatCode="General">
                  <c:v>94.945099999999996</c:v>
                </c:pt>
                <c:pt idx="46865" formatCode="General">
                  <c:v>95.822400000000002</c:v>
                </c:pt>
                <c:pt idx="46866" formatCode="General">
                  <c:v>96.696799999999996</c:v>
                </c:pt>
                <c:pt idx="46867" formatCode="General">
                  <c:v>97.573099999999997</c:v>
                </c:pt>
                <c:pt idx="46868" formatCode="General">
                  <c:v>98.450100000000006</c:v>
                </c:pt>
                <c:pt idx="46869" formatCode="General">
                  <c:v>99.322299999999998</c:v>
                </c:pt>
                <c:pt idx="46870" formatCode="General">
                  <c:v>100.178</c:v>
                </c:pt>
                <c:pt idx="46871" formatCode="General">
                  <c:v>101.009</c:v>
                </c:pt>
                <c:pt idx="46872" formatCode="General">
                  <c:v>101.81399999999999</c:v>
                </c:pt>
                <c:pt idx="46873" formatCode="General">
                  <c:v>102.595</c:v>
                </c:pt>
                <c:pt idx="46874" formatCode="General">
                  <c:v>103.36</c:v>
                </c:pt>
                <c:pt idx="46875" formatCode="General">
                  <c:v>104.10599999999999</c:v>
                </c:pt>
                <c:pt idx="46876" formatCode="General">
                  <c:v>104.827</c:v>
                </c:pt>
                <c:pt idx="46877" formatCode="General">
                  <c:v>105.515</c:v>
                </c:pt>
                <c:pt idx="46878" formatCode="General">
                  <c:v>106.16200000000001</c:v>
                </c:pt>
                <c:pt idx="46879" formatCode="General">
                  <c:v>106.768</c:v>
                </c:pt>
                <c:pt idx="46880" formatCode="General">
                  <c:v>107.34099999999999</c:v>
                </c:pt>
                <c:pt idx="46881" formatCode="General">
                  <c:v>107.893</c:v>
                </c:pt>
                <c:pt idx="46882" formatCode="General">
                  <c:v>108.426</c:v>
                </c:pt>
                <c:pt idx="46883" formatCode="General">
                  <c:v>108.93600000000001</c:v>
                </c:pt>
                <c:pt idx="46884" formatCode="General">
                  <c:v>109.404</c:v>
                </c:pt>
                <c:pt idx="46885" formatCode="General">
                  <c:v>109.82599999999999</c:v>
                </c:pt>
                <c:pt idx="46886" formatCode="General">
                  <c:v>110.221</c:v>
                </c:pt>
                <c:pt idx="46887" formatCode="General">
                  <c:v>110.593</c:v>
                </c:pt>
                <c:pt idx="46888" formatCode="General">
                  <c:v>110.94</c:v>
                </c:pt>
                <c:pt idx="46889" formatCode="General">
                  <c:v>111.268</c:v>
                </c:pt>
                <c:pt idx="46890" formatCode="General">
                  <c:v>111.581</c:v>
                </c:pt>
                <c:pt idx="46891" formatCode="General">
                  <c:v>111.887</c:v>
                </c:pt>
                <c:pt idx="46892" formatCode="General">
                  <c:v>112.194</c:v>
                </c:pt>
                <c:pt idx="46893" formatCode="General">
                  <c:v>112.503</c:v>
                </c:pt>
                <c:pt idx="46894" formatCode="General">
                  <c:v>112.813</c:v>
                </c:pt>
                <c:pt idx="46895" formatCode="General">
                  <c:v>113.125</c:v>
                </c:pt>
                <c:pt idx="46896" formatCode="General">
                  <c:v>113.432</c:v>
                </c:pt>
                <c:pt idx="46897" formatCode="General">
                  <c:v>113.72199999999999</c:v>
                </c:pt>
                <c:pt idx="46898" formatCode="General">
                  <c:v>113.976</c:v>
                </c:pt>
                <c:pt idx="46899" formatCode="General">
                  <c:v>114.19</c:v>
                </c:pt>
                <c:pt idx="46900" formatCode="General">
                  <c:v>114.374</c:v>
                </c:pt>
                <c:pt idx="46901" formatCode="General">
                  <c:v>114.53</c:v>
                </c:pt>
                <c:pt idx="46902" formatCode="General">
                  <c:v>114.65900000000001</c:v>
                </c:pt>
                <c:pt idx="46903" formatCode="General">
                  <c:v>114.76300000000001</c:v>
                </c:pt>
                <c:pt idx="46904" formatCode="General">
                  <c:v>114.846</c:v>
                </c:pt>
                <c:pt idx="46905" formatCode="General">
                  <c:v>114.908</c:v>
                </c:pt>
                <c:pt idx="46906" formatCode="General">
                  <c:v>114.934</c:v>
                </c:pt>
                <c:pt idx="46907" formatCode="General">
                  <c:v>114.896</c:v>
                </c:pt>
                <c:pt idx="46908" formatCode="General">
                  <c:v>114.788</c:v>
                </c:pt>
                <c:pt idx="46909" formatCode="General">
                  <c:v>114.614</c:v>
                </c:pt>
                <c:pt idx="46910" formatCode="General">
                  <c:v>114.383</c:v>
                </c:pt>
                <c:pt idx="46911" formatCode="General">
                  <c:v>114.11499999999999</c:v>
                </c:pt>
                <c:pt idx="46912" formatCode="General">
                  <c:v>113.839</c:v>
                </c:pt>
                <c:pt idx="46913" formatCode="General">
                  <c:v>113.526</c:v>
                </c:pt>
                <c:pt idx="46914" formatCode="General">
                  <c:v>113.104</c:v>
                </c:pt>
                <c:pt idx="46915" formatCode="General">
                  <c:v>112.539</c:v>
                </c:pt>
                <c:pt idx="46916" formatCode="General">
                  <c:v>111.84399999999999</c:v>
                </c:pt>
                <c:pt idx="46917" formatCode="General">
                  <c:v>111.101</c:v>
                </c:pt>
                <c:pt idx="46918" formatCode="General">
                  <c:v>110.367</c:v>
                </c:pt>
                <c:pt idx="46919" formatCode="General">
                  <c:v>109.629</c:v>
                </c:pt>
                <c:pt idx="46920" formatCode="General">
                  <c:v>108.877</c:v>
                </c:pt>
                <c:pt idx="46921" formatCode="General">
                  <c:v>108.10899999999999</c:v>
                </c:pt>
                <c:pt idx="46922" formatCode="General">
                  <c:v>107.327</c:v>
                </c:pt>
                <c:pt idx="46923" formatCode="General">
                  <c:v>106.544</c:v>
                </c:pt>
                <c:pt idx="46924" formatCode="General">
                  <c:v>105.79900000000001</c:v>
                </c:pt>
                <c:pt idx="46925" formatCode="General">
                  <c:v>105.136</c:v>
                </c:pt>
                <c:pt idx="46926" formatCode="General">
                  <c:v>104.58</c:v>
                </c:pt>
                <c:pt idx="46927" formatCode="General">
                  <c:v>104.134</c:v>
                </c:pt>
                <c:pt idx="46928" formatCode="General">
                  <c:v>103.782</c:v>
                </c:pt>
                <c:pt idx="46929" formatCode="General">
                  <c:v>103.494</c:v>
                </c:pt>
                <c:pt idx="46930" formatCode="General">
                  <c:v>103.245</c:v>
                </c:pt>
                <c:pt idx="46931" formatCode="General">
                  <c:v>103.042</c:v>
                </c:pt>
                <c:pt idx="46932" formatCode="General">
                  <c:v>102.904</c:v>
                </c:pt>
                <c:pt idx="46933" formatCode="General">
                  <c:v>102.86199999999999</c:v>
                </c:pt>
                <c:pt idx="46934" formatCode="General">
                  <c:v>102.919</c:v>
                </c:pt>
                <c:pt idx="46935" formatCode="General">
                  <c:v>103.059</c:v>
                </c:pt>
                <c:pt idx="46936" formatCode="General">
                  <c:v>103.256</c:v>
                </c:pt>
                <c:pt idx="46937" formatCode="General">
                  <c:v>103.477</c:v>
                </c:pt>
                <c:pt idx="46938" formatCode="General">
                  <c:v>103.681</c:v>
                </c:pt>
                <c:pt idx="46939" formatCode="General">
                  <c:v>103.843</c:v>
                </c:pt>
                <c:pt idx="46940" formatCode="General">
                  <c:v>103.95</c:v>
                </c:pt>
                <c:pt idx="46941" formatCode="General">
                  <c:v>103.901</c:v>
                </c:pt>
                <c:pt idx="46942" formatCode="General">
                  <c:v>103.587</c:v>
                </c:pt>
                <c:pt idx="46943" formatCode="General">
                  <c:v>103.042</c:v>
                </c:pt>
                <c:pt idx="46944" formatCode="General">
                  <c:v>102.32899999999999</c:v>
                </c:pt>
                <c:pt idx="46945" formatCode="General">
                  <c:v>101.468</c:v>
                </c:pt>
                <c:pt idx="46946" formatCode="General">
                  <c:v>100.476</c:v>
                </c:pt>
                <c:pt idx="46947" formatCode="General">
                  <c:v>99.356099999999998</c:v>
                </c:pt>
                <c:pt idx="46948" formatCode="General">
                  <c:v>98.138199999999998</c:v>
                </c:pt>
                <c:pt idx="46949" formatCode="General">
                  <c:v>96.860100000000003</c:v>
                </c:pt>
                <c:pt idx="46950" formatCode="General">
                  <c:v>95.517399999999995</c:v>
                </c:pt>
                <c:pt idx="46951" formatCode="General">
                  <c:v>94.105900000000005</c:v>
                </c:pt>
                <c:pt idx="46952" formatCode="General">
                  <c:v>92.644400000000005</c:v>
                </c:pt>
                <c:pt idx="46953" formatCode="General">
                  <c:v>91.132800000000003</c:v>
                </c:pt>
                <c:pt idx="46954" formatCode="General">
                  <c:v>89.557500000000005</c:v>
                </c:pt>
                <c:pt idx="46955" formatCode="General">
                  <c:v>87.939700000000002</c:v>
                </c:pt>
                <c:pt idx="46956" formatCode="General">
                  <c:v>86.313900000000004</c:v>
                </c:pt>
                <c:pt idx="46957" formatCode="General">
                  <c:v>84.702299999999994</c:v>
                </c:pt>
                <c:pt idx="46958" formatCode="General">
                  <c:v>83.133399999999995</c:v>
                </c:pt>
                <c:pt idx="46959" formatCode="General">
                  <c:v>81.645799999999994</c:v>
                </c:pt>
                <c:pt idx="46960" formatCode="General">
                  <c:v>80.257999999999996</c:v>
                </c:pt>
                <c:pt idx="46961" formatCode="General">
                  <c:v>78.964200000000005</c:v>
                </c:pt>
                <c:pt idx="46962" formatCode="General">
                  <c:v>77.736500000000007</c:v>
                </c:pt>
                <c:pt idx="46963" formatCode="General">
                  <c:v>76.531700000000001</c:v>
                </c:pt>
                <c:pt idx="46964" formatCode="General">
                  <c:v>75.283199999999994</c:v>
                </c:pt>
                <c:pt idx="46965" formatCode="General">
                  <c:v>73.964299999999994</c:v>
                </c:pt>
                <c:pt idx="46966" formatCode="General">
                  <c:v>72.632800000000003</c:v>
                </c:pt>
                <c:pt idx="46967" formatCode="General">
                  <c:v>71.315299999999993</c:v>
                </c:pt>
                <c:pt idx="46968" formatCode="General">
                  <c:v>70.000600000000006</c:v>
                </c:pt>
                <c:pt idx="46969" formatCode="General">
                  <c:v>68.710300000000004</c:v>
                </c:pt>
                <c:pt idx="46970" formatCode="General">
                  <c:v>67.471000000000004</c:v>
                </c:pt>
                <c:pt idx="46971" formatCode="General">
                  <c:v>66.279300000000006</c:v>
                </c:pt>
                <c:pt idx="46972" formatCode="General">
                  <c:v>65.125600000000006</c:v>
                </c:pt>
                <c:pt idx="46973" formatCode="General">
                  <c:v>63.998800000000003</c:v>
                </c:pt>
                <c:pt idx="46974" formatCode="General">
                  <c:v>62.884900000000002</c:v>
                </c:pt>
                <c:pt idx="46975" formatCode="General">
                  <c:v>61.771000000000001</c:v>
                </c:pt>
                <c:pt idx="46976" formatCode="General">
                  <c:v>60.652999999999999</c:v>
                </c:pt>
                <c:pt idx="46977" formatCode="General">
                  <c:v>59.53</c:v>
                </c:pt>
                <c:pt idx="46978" formatCode="General">
                  <c:v>58.401200000000003</c:v>
                </c:pt>
                <c:pt idx="46979" formatCode="General">
                  <c:v>57.264899999999997</c:v>
                </c:pt>
                <c:pt idx="46980" formatCode="General">
                  <c:v>56.116999999999997</c:v>
                </c:pt>
                <c:pt idx="46981" formatCode="General">
                  <c:v>54.968600000000002</c:v>
                </c:pt>
                <c:pt idx="46982" formatCode="General">
                  <c:v>53.836300000000001</c:v>
                </c:pt>
                <c:pt idx="46983" formatCode="General">
                  <c:v>52.710500000000003</c:v>
                </c:pt>
                <c:pt idx="46984" formatCode="General">
                  <c:v>51.580500000000001</c:v>
                </c:pt>
                <c:pt idx="46985" formatCode="General">
                  <c:v>50.456400000000002</c:v>
                </c:pt>
                <c:pt idx="46986" formatCode="General">
                  <c:v>49.3337</c:v>
                </c:pt>
                <c:pt idx="46987" formatCode="General">
                  <c:v>48.191899999999997</c:v>
                </c:pt>
                <c:pt idx="46988" formatCode="General">
                  <c:v>47.014299999999999</c:v>
                </c:pt>
                <c:pt idx="46989" formatCode="General">
                  <c:v>45.791400000000003</c:v>
                </c:pt>
                <c:pt idx="46990" formatCode="General">
                  <c:v>44.531100000000002</c:v>
                </c:pt>
                <c:pt idx="46991" formatCode="General">
                  <c:v>43.229100000000003</c:v>
                </c:pt>
                <c:pt idx="46992" formatCode="General">
                  <c:v>41.829099999999997</c:v>
                </c:pt>
                <c:pt idx="46993" formatCode="General">
                  <c:v>40.260899999999999</c:v>
                </c:pt>
                <c:pt idx="46994" formatCode="General">
                  <c:v>38.4803</c:v>
                </c:pt>
                <c:pt idx="46995" formatCode="General">
                  <c:v>36.559899999999999</c:v>
                </c:pt>
                <c:pt idx="46996" formatCode="General">
                  <c:v>34.601399999999998</c:v>
                </c:pt>
                <c:pt idx="46997" formatCode="General">
                  <c:v>32.619500000000002</c:v>
                </c:pt>
                <c:pt idx="46998" formatCode="General">
                  <c:v>30.618500000000001</c:v>
                </c:pt>
                <c:pt idx="46999" formatCode="General">
                  <c:v>28.604099999999999</c:v>
                </c:pt>
                <c:pt idx="47000" formatCode="General">
                  <c:v>26.5764</c:v>
                </c:pt>
                <c:pt idx="47001" formatCode="General">
                  <c:v>24.533200000000001</c:v>
                </c:pt>
                <c:pt idx="47002" formatCode="General">
                  <c:v>22.460899999999999</c:v>
                </c:pt>
                <c:pt idx="47003" formatCode="General">
                  <c:v>20.345199999999998</c:v>
                </c:pt>
                <c:pt idx="47004" formatCode="General">
                  <c:v>18.180800000000001</c:v>
                </c:pt>
                <c:pt idx="47005" formatCode="General">
                  <c:v>15.980499999999999</c:v>
                </c:pt>
                <c:pt idx="47006" formatCode="General">
                  <c:v>13.779400000000001</c:v>
                </c:pt>
                <c:pt idx="47007" formatCode="General">
                  <c:v>11.609299999999999</c:v>
                </c:pt>
                <c:pt idx="47008" formatCode="General">
                  <c:v>9.4908400000000004</c:v>
                </c:pt>
                <c:pt idx="47009" formatCode="General">
                  <c:v>7.4355500000000001</c:v>
                </c:pt>
                <c:pt idx="47010" formatCode="General">
                  <c:v>5.4474600000000004</c:v>
                </c:pt>
                <c:pt idx="47011" formatCode="General">
                  <c:v>3.5176599999999998</c:v>
                </c:pt>
                <c:pt idx="47012" formatCode="General">
                  <c:v>1.62862</c:v>
                </c:pt>
                <c:pt idx="47013" formatCode="General">
                  <c:v>-0.24127999999999999</c:v>
                </c:pt>
                <c:pt idx="47014" formatCode="General">
                  <c:v>-2.0842700000000001</c:v>
                </c:pt>
                <c:pt idx="47015" formatCode="General">
                  <c:v>-3.8641000000000001</c:v>
                </c:pt>
                <c:pt idx="47016" formatCode="General">
                  <c:v>-5.5159599999999998</c:v>
                </c:pt>
                <c:pt idx="47017" formatCode="General">
                  <c:v>-6.9947900000000001</c:v>
                </c:pt>
                <c:pt idx="47018" formatCode="General">
                  <c:v>-8.3238299999999992</c:v>
                </c:pt>
                <c:pt idx="47019" formatCode="General">
                  <c:v>-9.5406399999999998</c:v>
                </c:pt>
                <c:pt idx="47020" formatCode="General">
                  <c:v>-10.684799999999999</c:v>
                </c:pt>
                <c:pt idx="47021" formatCode="General">
                  <c:v>-11.763299999999999</c:v>
                </c:pt>
                <c:pt idx="47022" formatCode="General">
                  <c:v>-12.7599</c:v>
                </c:pt>
                <c:pt idx="47023" formatCode="General">
                  <c:v>-13.754099999999999</c:v>
                </c:pt>
                <c:pt idx="47024" formatCode="General">
                  <c:v>-14.8383</c:v>
                </c:pt>
                <c:pt idx="47025" formatCode="General">
                  <c:v>-16.022099999999998</c:v>
                </c:pt>
                <c:pt idx="47026" formatCode="General">
                  <c:v>-17.2822</c:v>
                </c:pt>
                <c:pt idx="47027" formatCode="General">
                  <c:v>-18.580300000000001</c:v>
                </c:pt>
                <c:pt idx="47028" formatCode="General">
                  <c:v>-19.919899999999998</c:v>
                </c:pt>
                <c:pt idx="47029" formatCode="General">
                  <c:v>-21.3249</c:v>
                </c:pt>
                <c:pt idx="47030" formatCode="General">
                  <c:v>-22.786000000000001</c:v>
                </c:pt>
                <c:pt idx="47031" formatCode="General">
                  <c:v>-24.2895</c:v>
                </c:pt>
                <c:pt idx="47032" formatCode="General">
                  <c:v>-25.834</c:v>
                </c:pt>
                <c:pt idx="47033" formatCode="General">
                  <c:v>-27.413499999999999</c:v>
                </c:pt>
                <c:pt idx="47034" formatCode="General">
                  <c:v>-29.0167</c:v>
                </c:pt>
                <c:pt idx="47035" formatCode="General">
                  <c:v>-30.623699999999999</c:v>
                </c:pt>
                <c:pt idx="47036" formatCode="General">
                  <c:v>-32.213099999999997</c:v>
                </c:pt>
                <c:pt idx="47037" formatCode="General">
                  <c:v>-33.777099999999997</c:v>
                </c:pt>
                <c:pt idx="47038" formatCode="General">
                  <c:v>-35.314799999999998</c:v>
                </c:pt>
                <c:pt idx="47039" formatCode="General">
                  <c:v>-36.828099999999999</c:v>
                </c:pt>
                <c:pt idx="47040" formatCode="General">
                  <c:v>-38.312399999999997</c:v>
                </c:pt>
                <c:pt idx="47041" formatCode="General">
                  <c:v>-39.756799999999998</c:v>
                </c:pt>
                <c:pt idx="47042" formatCode="General">
                  <c:v>-41.157299999999999</c:v>
                </c:pt>
                <c:pt idx="47043" formatCode="General">
                  <c:v>-42.5154</c:v>
                </c:pt>
                <c:pt idx="47044" formatCode="General">
                  <c:v>-43.847900000000003</c:v>
                </c:pt>
                <c:pt idx="47045" formatCode="General">
                  <c:v>-45.171700000000001</c:v>
                </c:pt>
                <c:pt idx="47046" formatCode="General">
                  <c:v>-46.49</c:v>
                </c:pt>
                <c:pt idx="47047" formatCode="General">
                  <c:v>-47.791400000000003</c:v>
                </c:pt>
                <c:pt idx="47048" formatCode="General">
                  <c:v>-49.051499999999997</c:v>
                </c:pt>
                <c:pt idx="47049" formatCode="General">
                  <c:v>-50.283499999999997</c:v>
                </c:pt>
                <c:pt idx="47050" formatCode="General">
                  <c:v>-51.510399999999997</c:v>
                </c:pt>
                <c:pt idx="47051" formatCode="General">
                  <c:v>-52.712600000000002</c:v>
                </c:pt>
                <c:pt idx="47052" formatCode="General">
                  <c:v>-53.915599999999998</c:v>
                </c:pt>
                <c:pt idx="47053" formatCode="General">
                  <c:v>-55.224899999999998</c:v>
                </c:pt>
                <c:pt idx="47054" formatCode="General">
                  <c:v>-56.677100000000003</c:v>
                </c:pt>
                <c:pt idx="47055" formatCode="General">
                  <c:v>-58.231400000000001</c:v>
                </c:pt>
                <c:pt idx="47056" formatCode="General">
                  <c:v>-59.828099999999999</c:v>
                </c:pt>
                <c:pt idx="47057" formatCode="General">
                  <c:v>-61.416800000000002</c:v>
                </c:pt>
                <c:pt idx="47058" formatCode="General">
                  <c:v>-63.0242</c:v>
                </c:pt>
                <c:pt idx="47059" formatCode="General">
                  <c:v>-64.667100000000005</c:v>
                </c:pt>
                <c:pt idx="47060" formatCode="General">
                  <c:v>-66.3142</c:v>
                </c:pt>
                <c:pt idx="47061" formatCode="General">
                  <c:v>-67.949799999999996</c:v>
                </c:pt>
                <c:pt idx="47062" formatCode="General">
                  <c:v>-69.571299999999994</c:v>
                </c:pt>
                <c:pt idx="47063" formatCode="General">
                  <c:v>-71.171400000000006</c:v>
                </c:pt>
                <c:pt idx="47064" formatCode="General">
                  <c:v>-72.743099999999998</c:v>
                </c:pt>
                <c:pt idx="47065" formatCode="General">
                  <c:v>-74.288300000000007</c:v>
                </c:pt>
                <c:pt idx="47066" formatCode="General">
                  <c:v>-75.798500000000004</c:v>
                </c:pt>
                <c:pt idx="47067" formatCode="General">
                  <c:v>-77.247699999999995</c:v>
                </c:pt>
                <c:pt idx="47068" formatCode="General">
                  <c:v>-78.631200000000007</c:v>
                </c:pt>
                <c:pt idx="47069" formatCode="General">
                  <c:v>-79.962800000000001</c:v>
                </c:pt>
                <c:pt idx="47070" formatCode="General">
                  <c:v>-81.234499999999997</c:v>
                </c:pt>
                <c:pt idx="47071" formatCode="General">
                  <c:v>-82.427400000000006</c:v>
                </c:pt>
                <c:pt idx="47072" formatCode="General">
                  <c:v>-83.527299999999997</c:v>
                </c:pt>
                <c:pt idx="47073" formatCode="General">
                  <c:v>-84.520099999999999</c:v>
                </c:pt>
                <c:pt idx="47074" formatCode="General">
                  <c:v>-85.396799999999999</c:v>
                </c:pt>
                <c:pt idx="47075" formatCode="General">
                  <c:v>-86.1661</c:v>
                </c:pt>
                <c:pt idx="47076" formatCode="General">
                  <c:v>-86.846800000000002</c:v>
                </c:pt>
                <c:pt idx="47077" formatCode="General">
                  <c:v>-87.436800000000005</c:v>
                </c:pt>
                <c:pt idx="47078" formatCode="General">
                  <c:v>-87.933899999999994</c:v>
                </c:pt>
                <c:pt idx="47079" formatCode="General">
                  <c:v>-88.354600000000005</c:v>
                </c:pt>
                <c:pt idx="47080" formatCode="General">
                  <c:v>-88.712900000000005</c:v>
                </c:pt>
                <c:pt idx="47081" formatCode="General">
                  <c:v>-89.014499999999998</c:v>
                </c:pt>
                <c:pt idx="47082" formatCode="General">
                  <c:v>-89.263400000000004</c:v>
                </c:pt>
                <c:pt idx="47083" formatCode="General">
                  <c:v>-89.467200000000005</c:v>
                </c:pt>
                <c:pt idx="47084" formatCode="General">
                  <c:v>-89.649900000000002</c:v>
                </c:pt>
                <c:pt idx="47085" formatCode="General">
                  <c:v>-89.833600000000004</c:v>
                </c:pt>
                <c:pt idx="47086" formatCode="General">
                  <c:v>-90.024500000000003</c:v>
                </c:pt>
                <c:pt idx="47087" formatCode="General">
                  <c:v>-90.225999999999999</c:v>
                </c:pt>
                <c:pt idx="47088" formatCode="General">
                  <c:v>-90.440899999999999</c:v>
                </c:pt>
                <c:pt idx="47089" formatCode="General">
                  <c:v>-90.672499999999999</c:v>
                </c:pt>
                <c:pt idx="47090" formatCode="General">
                  <c:v>-90.924400000000006</c:v>
                </c:pt>
                <c:pt idx="47091" formatCode="General">
                  <c:v>-91.197999999999993</c:v>
                </c:pt>
                <c:pt idx="47092" formatCode="General">
                  <c:v>-91.490399999999994</c:v>
                </c:pt>
                <c:pt idx="47093" formatCode="General">
                  <c:v>-91.794899999999998</c:v>
                </c:pt>
                <c:pt idx="47094" formatCode="General">
                  <c:v>-92.109200000000001</c:v>
                </c:pt>
                <c:pt idx="47095" formatCode="General">
                  <c:v>-92.435100000000006</c:v>
                </c:pt>
                <c:pt idx="47096" formatCode="General">
                  <c:v>-92.750699999999995</c:v>
                </c:pt>
                <c:pt idx="47097" formatCode="General">
                  <c:v>-93.048000000000002</c:v>
                </c:pt>
                <c:pt idx="47098" formatCode="General">
                  <c:v>-93.451300000000003</c:v>
                </c:pt>
                <c:pt idx="47099" formatCode="General">
                  <c:v>-94.025499999999994</c:v>
                </c:pt>
                <c:pt idx="47100" formatCode="General">
                  <c:v>-94.636099999999999</c:v>
                </c:pt>
                <c:pt idx="47101" formatCode="General">
                  <c:v>-95.186400000000006</c:v>
                </c:pt>
                <c:pt idx="47102" formatCode="General">
                  <c:v>-95.660899999999998</c:v>
                </c:pt>
                <c:pt idx="47103" formatCode="General">
                  <c:v>-96.194999999999993</c:v>
                </c:pt>
                <c:pt idx="47104" formatCode="General">
                  <c:v>-96.945999999999998</c:v>
                </c:pt>
                <c:pt idx="47105" formatCode="General">
                  <c:v>-97.869</c:v>
                </c:pt>
                <c:pt idx="47106" formatCode="General">
                  <c:v>-98.885900000000007</c:v>
                </c:pt>
                <c:pt idx="47107" formatCode="General">
                  <c:v>-99.956599999999995</c:v>
                </c:pt>
                <c:pt idx="47108" formatCode="General">
                  <c:v>-101.05200000000001</c:v>
                </c:pt>
                <c:pt idx="47109" formatCode="General">
                  <c:v>-102.15600000000001</c:v>
                </c:pt>
                <c:pt idx="47110" formatCode="General">
                  <c:v>-103.235</c:v>
                </c:pt>
                <c:pt idx="47111" formatCode="General">
                  <c:v>-104.254</c:v>
                </c:pt>
                <c:pt idx="47112" formatCode="General">
                  <c:v>-105.20699999999999</c:v>
                </c:pt>
                <c:pt idx="47113" formatCode="General">
                  <c:v>-106.101</c:v>
                </c:pt>
                <c:pt idx="47114" formatCode="General">
                  <c:v>-106.94799999999999</c:v>
                </c:pt>
                <c:pt idx="47115" formatCode="General">
                  <c:v>-107.751</c:v>
                </c:pt>
                <c:pt idx="47116" formatCode="General">
                  <c:v>-108.501</c:v>
                </c:pt>
                <c:pt idx="47117" formatCode="General">
                  <c:v>-109.16800000000001</c:v>
                </c:pt>
                <c:pt idx="47118" formatCode="General">
                  <c:v>-109.73099999999999</c:v>
                </c:pt>
                <c:pt idx="47119" formatCode="General">
                  <c:v>-110.194</c:v>
                </c:pt>
                <c:pt idx="47120" formatCode="General">
                  <c:v>-110.563</c:v>
                </c:pt>
                <c:pt idx="47121" formatCode="General">
                  <c:v>-110.836</c:v>
                </c:pt>
                <c:pt idx="47122" formatCode="General">
                  <c:v>-111.029</c:v>
                </c:pt>
                <c:pt idx="47123" formatCode="General">
                  <c:v>-111.16200000000001</c:v>
                </c:pt>
                <c:pt idx="47124" formatCode="General">
                  <c:v>-111.261</c:v>
                </c:pt>
                <c:pt idx="47125" formatCode="General">
                  <c:v>-111.331</c:v>
                </c:pt>
                <c:pt idx="47126" formatCode="General">
                  <c:v>-111.34399999999999</c:v>
                </c:pt>
                <c:pt idx="47127" formatCode="General">
                  <c:v>-111.274</c:v>
                </c:pt>
                <c:pt idx="47128" formatCode="General">
                  <c:v>-111.113</c:v>
                </c:pt>
                <c:pt idx="47129" formatCode="General">
                  <c:v>-110.876</c:v>
                </c:pt>
                <c:pt idx="47130" formatCode="General">
                  <c:v>-110.58499999999999</c:v>
                </c:pt>
                <c:pt idx="47131" formatCode="General">
                  <c:v>-110.251</c:v>
                </c:pt>
                <c:pt idx="47132" formatCode="General">
                  <c:v>-109.874</c:v>
                </c:pt>
                <c:pt idx="47133" formatCode="General">
                  <c:v>-109.431</c:v>
                </c:pt>
                <c:pt idx="47134" formatCode="General">
                  <c:v>-108.908</c:v>
                </c:pt>
                <c:pt idx="47135" formatCode="General">
                  <c:v>-108.31100000000001</c:v>
                </c:pt>
                <c:pt idx="47136" formatCode="General">
                  <c:v>-107.65600000000001</c:v>
                </c:pt>
                <c:pt idx="47137" formatCode="General">
                  <c:v>-106.96599999999999</c:v>
                </c:pt>
                <c:pt idx="47138" formatCode="General">
                  <c:v>-106.25</c:v>
                </c:pt>
                <c:pt idx="47139" formatCode="General">
                  <c:v>-105.511</c:v>
                </c:pt>
                <c:pt idx="47140" formatCode="General">
                  <c:v>-104.749</c:v>
                </c:pt>
                <c:pt idx="47141" formatCode="General">
                  <c:v>-103.95699999999999</c:v>
                </c:pt>
                <c:pt idx="47142" formatCode="General">
                  <c:v>-103.121</c:v>
                </c:pt>
                <c:pt idx="47143" formatCode="General">
                  <c:v>-102.23699999999999</c:v>
                </c:pt>
                <c:pt idx="47144" formatCode="General">
                  <c:v>-101.303</c:v>
                </c:pt>
                <c:pt idx="47145" formatCode="General">
                  <c:v>-100.325</c:v>
                </c:pt>
                <c:pt idx="47146" formatCode="General">
                  <c:v>-99.311099999999996</c:v>
                </c:pt>
                <c:pt idx="47147" formatCode="General">
                  <c:v>-98.259200000000007</c:v>
                </c:pt>
                <c:pt idx="47148" formatCode="General">
                  <c:v>-97.1755</c:v>
                </c:pt>
                <c:pt idx="47149" formatCode="General">
                  <c:v>-96.072999999999993</c:v>
                </c:pt>
                <c:pt idx="47150" formatCode="General">
                  <c:v>-94.951800000000006</c:v>
                </c:pt>
                <c:pt idx="47151" formatCode="General">
                  <c:v>-93.811999999999998</c:v>
                </c:pt>
                <c:pt idx="47152" formatCode="General">
                  <c:v>-92.675200000000004</c:v>
                </c:pt>
                <c:pt idx="47153" formatCode="General">
                  <c:v>-91.581199999999995</c:v>
                </c:pt>
                <c:pt idx="47154" formatCode="General">
                  <c:v>-90.585099999999997</c:v>
                </c:pt>
                <c:pt idx="47155" formatCode="General">
                  <c:v>-89.681200000000004</c:v>
                </c:pt>
                <c:pt idx="47156" formatCode="General">
                  <c:v>-88.808700000000002</c:v>
                </c:pt>
                <c:pt idx="47157" formatCode="General">
                  <c:v>-87.960899999999995</c:v>
                </c:pt>
                <c:pt idx="47158" formatCode="General">
                  <c:v>-87.153700000000001</c:v>
                </c:pt>
                <c:pt idx="47159" formatCode="General">
                  <c:v>-86.382099999999994</c:v>
                </c:pt>
                <c:pt idx="47160" formatCode="General">
                  <c:v>-85.628600000000006</c:v>
                </c:pt>
                <c:pt idx="47161" formatCode="General">
                  <c:v>-84.867800000000003</c:v>
                </c:pt>
                <c:pt idx="47162" formatCode="General">
                  <c:v>-84.092299999999994</c:v>
                </c:pt>
                <c:pt idx="47163" formatCode="General">
                  <c:v>-83.308000000000007</c:v>
                </c:pt>
                <c:pt idx="47164" formatCode="General">
                  <c:v>-82.528700000000001</c:v>
                </c:pt>
                <c:pt idx="47165" formatCode="General">
                  <c:v>-81.769400000000005</c:v>
                </c:pt>
                <c:pt idx="47166" formatCode="General">
                  <c:v>-81.038600000000002</c:v>
                </c:pt>
                <c:pt idx="47167" formatCode="General">
                  <c:v>-80.333799999999997</c:v>
                </c:pt>
                <c:pt idx="47168" formatCode="General">
                  <c:v>-79.632599999999996</c:v>
                </c:pt>
                <c:pt idx="47169" formatCode="General">
                  <c:v>-78.909300000000002</c:v>
                </c:pt>
                <c:pt idx="47170" formatCode="General">
                  <c:v>-78.143799999999999</c:v>
                </c:pt>
                <c:pt idx="47171" formatCode="General">
                  <c:v>-77.337199999999996</c:v>
                </c:pt>
                <c:pt idx="47172" formatCode="General">
                  <c:v>-76.498400000000004</c:v>
                </c:pt>
                <c:pt idx="47173" formatCode="General">
                  <c:v>-75.631500000000003</c:v>
                </c:pt>
                <c:pt idx="47174" formatCode="General">
                  <c:v>-74.739000000000004</c:v>
                </c:pt>
                <c:pt idx="47175" formatCode="General">
                  <c:v>-73.819400000000002</c:v>
                </c:pt>
                <c:pt idx="47176" formatCode="General">
                  <c:v>-72.864900000000006</c:v>
                </c:pt>
                <c:pt idx="47177" formatCode="General">
                  <c:v>-71.865899999999996</c:v>
                </c:pt>
                <c:pt idx="47178" formatCode="General">
                  <c:v>-70.804900000000004</c:v>
                </c:pt>
                <c:pt idx="47179" formatCode="General">
                  <c:v>-69.667000000000002</c:v>
                </c:pt>
                <c:pt idx="47180" formatCode="General">
                  <c:v>-68.456800000000001</c:v>
                </c:pt>
                <c:pt idx="47181" formatCode="General">
                  <c:v>-67.180999999999997</c:v>
                </c:pt>
                <c:pt idx="47182" formatCode="General">
                  <c:v>-65.844899999999996</c:v>
                </c:pt>
                <c:pt idx="47183" formatCode="General">
                  <c:v>-64.459599999999995</c:v>
                </c:pt>
                <c:pt idx="47184" formatCode="General">
                  <c:v>-63.038600000000002</c:v>
                </c:pt>
                <c:pt idx="47185" formatCode="General">
                  <c:v>-61.596200000000003</c:v>
                </c:pt>
                <c:pt idx="47186" formatCode="General">
                  <c:v>-60.145499999999998</c:v>
                </c:pt>
                <c:pt idx="47187" formatCode="General">
                  <c:v>-58.693300000000001</c:v>
                </c:pt>
                <c:pt idx="47188" formatCode="General">
                  <c:v>-57.241100000000003</c:v>
                </c:pt>
                <c:pt idx="47189" formatCode="General">
                  <c:v>-55.785299999999999</c:v>
                </c:pt>
                <c:pt idx="47190" formatCode="General">
                  <c:v>-54.323700000000002</c:v>
                </c:pt>
                <c:pt idx="47191" formatCode="General">
                  <c:v>-52.856200000000001</c:v>
                </c:pt>
                <c:pt idx="47192" formatCode="General">
                  <c:v>-51.387099999999997</c:v>
                </c:pt>
                <c:pt idx="47193" formatCode="General">
                  <c:v>-49.919499999999999</c:v>
                </c:pt>
                <c:pt idx="47194" formatCode="General">
                  <c:v>-48.453299999999999</c:v>
                </c:pt>
                <c:pt idx="47195" formatCode="General">
                  <c:v>-47.001800000000003</c:v>
                </c:pt>
                <c:pt idx="47196" formatCode="General">
                  <c:v>-45.585999999999999</c:v>
                </c:pt>
                <c:pt idx="47197" formatCode="General">
                  <c:v>-44.230800000000002</c:v>
                </c:pt>
                <c:pt idx="47198" formatCode="General">
                  <c:v>-42.951900000000002</c:v>
                </c:pt>
                <c:pt idx="47199" formatCode="General">
                  <c:v>-41.717100000000002</c:v>
                </c:pt>
                <c:pt idx="47200" formatCode="General">
                  <c:v>-40.526000000000003</c:v>
                </c:pt>
                <c:pt idx="47201" formatCode="General">
                  <c:v>-39.463000000000001</c:v>
                </c:pt>
                <c:pt idx="47202" formatCode="General">
                  <c:v>-38.559699999999999</c:v>
                </c:pt>
                <c:pt idx="47203" formatCode="General">
                  <c:v>-37.7744</c:v>
                </c:pt>
                <c:pt idx="47204" formatCode="General">
                  <c:v>-37.039400000000001</c:v>
                </c:pt>
                <c:pt idx="47205" formatCode="General">
                  <c:v>-36.300600000000003</c:v>
                </c:pt>
                <c:pt idx="47206" formatCode="General">
                  <c:v>-35.552599999999998</c:v>
                </c:pt>
                <c:pt idx="47207" formatCode="General">
                  <c:v>-34.783200000000001</c:v>
                </c:pt>
                <c:pt idx="47208" formatCode="General">
                  <c:v>-33.966200000000001</c:v>
                </c:pt>
                <c:pt idx="47209" formatCode="General">
                  <c:v>-33.081400000000002</c:v>
                </c:pt>
                <c:pt idx="47210" formatCode="General">
                  <c:v>-32.116799999999998</c:v>
                </c:pt>
                <c:pt idx="47211" formatCode="General">
                  <c:v>-31.081299999999999</c:v>
                </c:pt>
                <c:pt idx="47212" formatCode="General">
                  <c:v>-29.988199999999999</c:v>
                </c:pt>
                <c:pt idx="47213" formatCode="General">
                  <c:v>-28.834599999999998</c:v>
                </c:pt>
                <c:pt idx="47214" formatCode="General">
                  <c:v>-27.606300000000001</c:v>
                </c:pt>
                <c:pt idx="47215" formatCode="General">
                  <c:v>-26.283999999999999</c:v>
                </c:pt>
                <c:pt idx="47216" formatCode="General">
                  <c:v>-24.859500000000001</c:v>
                </c:pt>
                <c:pt idx="47217" formatCode="General">
                  <c:v>-23.335100000000001</c:v>
                </c:pt>
                <c:pt idx="47218" formatCode="General">
                  <c:v>-21.7424</c:v>
                </c:pt>
                <c:pt idx="47219" formatCode="General">
                  <c:v>-20.114999999999998</c:v>
                </c:pt>
                <c:pt idx="47220" formatCode="General">
                  <c:v>-18.461099999999998</c:v>
                </c:pt>
                <c:pt idx="47221" formatCode="General">
                  <c:v>-16.7805</c:v>
                </c:pt>
                <c:pt idx="47222" formatCode="General">
                  <c:v>-15.0648</c:v>
                </c:pt>
                <c:pt idx="47223" formatCode="General">
                  <c:v>-13.3119</c:v>
                </c:pt>
                <c:pt idx="47224" formatCode="General">
                  <c:v>-11.5275</c:v>
                </c:pt>
                <c:pt idx="47225" formatCode="General">
                  <c:v>-9.7112700000000007</c:v>
                </c:pt>
                <c:pt idx="47226" formatCode="General">
                  <c:v>-7.8671499999999996</c:v>
                </c:pt>
                <c:pt idx="47227" formatCode="General">
                  <c:v>-6.0139500000000004</c:v>
                </c:pt>
                <c:pt idx="47228" formatCode="General">
                  <c:v>-4.1702599999999999</c:v>
                </c:pt>
                <c:pt idx="47229" formatCode="General">
                  <c:v>-2.3489800000000001</c:v>
                </c:pt>
                <c:pt idx="47230" formatCode="General">
                  <c:v>-0.55430999999999997</c:v>
                </c:pt>
                <c:pt idx="47231" formatCode="General">
                  <c:v>1.2150000000000001</c:v>
                </c:pt>
                <c:pt idx="47232" formatCode="General">
                  <c:v>2.9710200000000002</c:v>
                </c:pt>
                <c:pt idx="47233" formatCode="General">
                  <c:v>4.7232399999999997</c:v>
                </c:pt>
                <c:pt idx="47234" formatCode="General">
                  <c:v>6.4619099999999996</c:v>
                </c:pt>
                <c:pt idx="47235" formatCode="General">
                  <c:v>8.1698199999999996</c:v>
                </c:pt>
                <c:pt idx="47236" formatCode="General">
                  <c:v>9.8267199999999999</c:v>
                </c:pt>
                <c:pt idx="47237" formatCode="General">
                  <c:v>11.4322</c:v>
                </c:pt>
                <c:pt idx="47238" formatCode="General">
                  <c:v>12.9975</c:v>
                </c:pt>
                <c:pt idx="47239" formatCode="General">
                  <c:v>14.528700000000001</c:v>
                </c:pt>
                <c:pt idx="47240" formatCode="General">
                  <c:v>16.028199999999998</c:v>
                </c:pt>
                <c:pt idx="47241" formatCode="General">
                  <c:v>17.490600000000001</c:v>
                </c:pt>
                <c:pt idx="47242" formatCode="General">
                  <c:v>18.914100000000001</c:v>
                </c:pt>
                <c:pt idx="47243" formatCode="General">
                  <c:v>20.3019</c:v>
                </c:pt>
                <c:pt idx="47244" formatCode="General">
                  <c:v>21.6571</c:v>
                </c:pt>
                <c:pt idx="47245" formatCode="General">
                  <c:v>22.983799999999999</c:v>
                </c:pt>
                <c:pt idx="47246" formatCode="General">
                  <c:v>24.297899999999998</c:v>
                </c:pt>
                <c:pt idx="47247" formatCode="General">
                  <c:v>25.6069</c:v>
                </c:pt>
                <c:pt idx="47248" formatCode="General">
                  <c:v>26.898399999999999</c:v>
                </c:pt>
                <c:pt idx="47249" formatCode="General">
                  <c:v>28.0778</c:v>
                </c:pt>
                <c:pt idx="47250" formatCode="General">
                  <c:v>29.018899999999999</c:v>
                </c:pt>
                <c:pt idx="47251" formatCode="General">
                  <c:v>29.763300000000001</c:v>
                </c:pt>
                <c:pt idx="47252" formatCode="General">
                  <c:v>30.405100000000001</c:v>
                </c:pt>
                <c:pt idx="47253" formatCode="General">
                  <c:v>30.990600000000001</c:v>
                </c:pt>
                <c:pt idx="47254" formatCode="General">
                  <c:v>31.552600000000002</c:v>
                </c:pt>
                <c:pt idx="47255" formatCode="General">
                  <c:v>32.090200000000003</c:v>
                </c:pt>
                <c:pt idx="47256" formatCode="General">
                  <c:v>32.61</c:v>
                </c:pt>
                <c:pt idx="47257" formatCode="General">
                  <c:v>33.128900000000002</c:v>
                </c:pt>
                <c:pt idx="47258" formatCode="General">
                  <c:v>33.676900000000003</c:v>
                </c:pt>
                <c:pt idx="47259" formatCode="General">
                  <c:v>34.283099999999997</c:v>
                </c:pt>
                <c:pt idx="47260" formatCode="General">
                  <c:v>34.9542</c:v>
                </c:pt>
                <c:pt idx="47261" formatCode="General">
                  <c:v>35.750799999999998</c:v>
                </c:pt>
                <c:pt idx="47262" formatCode="General">
                  <c:v>36.792200000000001</c:v>
                </c:pt>
                <c:pt idx="47263" formatCode="General">
                  <c:v>38.014699999999998</c:v>
                </c:pt>
                <c:pt idx="47264" formatCode="General">
                  <c:v>39.246600000000001</c:v>
                </c:pt>
                <c:pt idx="47265" formatCode="General">
                  <c:v>40.470799999999997</c:v>
                </c:pt>
                <c:pt idx="47266" formatCode="General">
                  <c:v>41.719099999999997</c:v>
                </c:pt>
                <c:pt idx="47267" formatCode="General">
                  <c:v>43.000399999999999</c:v>
                </c:pt>
                <c:pt idx="47268" formatCode="General">
                  <c:v>44.311700000000002</c:v>
                </c:pt>
                <c:pt idx="47269" formatCode="General">
                  <c:v>45.625799999999998</c:v>
                </c:pt>
                <c:pt idx="47270" formatCode="General">
                  <c:v>46.954099999999997</c:v>
                </c:pt>
                <c:pt idx="47271" formatCode="General">
                  <c:v>48.324300000000001</c:v>
                </c:pt>
                <c:pt idx="47272" formatCode="General">
                  <c:v>49.713999999999999</c:v>
                </c:pt>
                <c:pt idx="47273" formatCode="General">
                  <c:v>51.088999999999999</c:v>
                </c:pt>
                <c:pt idx="47274" formatCode="General">
                  <c:v>52.419899999999998</c:v>
                </c:pt>
                <c:pt idx="47275" formatCode="General">
                  <c:v>53.702500000000001</c:v>
                </c:pt>
                <c:pt idx="47276" formatCode="General">
                  <c:v>54.9651</c:v>
                </c:pt>
                <c:pt idx="47277" formatCode="General">
                  <c:v>56.230899999999998</c:v>
                </c:pt>
                <c:pt idx="47278" formatCode="General">
                  <c:v>57.511800000000001</c:v>
                </c:pt>
                <c:pt idx="47279" formatCode="General">
                  <c:v>58.778700000000001</c:v>
                </c:pt>
                <c:pt idx="47280" formatCode="General">
                  <c:v>59.994199999999999</c:v>
                </c:pt>
                <c:pt idx="47281" formatCode="General">
                  <c:v>61.146900000000002</c:v>
                </c:pt>
                <c:pt idx="47282" formatCode="General">
                  <c:v>62.234000000000002</c:v>
                </c:pt>
                <c:pt idx="47283" formatCode="General">
                  <c:v>63.261200000000002</c:v>
                </c:pt>
                <c:pt idx="47284" formatCode="General">
                  <c:v>64.25</c:v>
                </c:pt>
                <c:pt idx="47285" formatCode="General">
                  <c:v>65.223699999999994</c:v>
                </c:pt>
                <c:pt idx="47286" formatCode="General">
                  <c:v>66.182699999999997</c:v>
                </c:pt>
                <c:pt idx="47287" formatCode="General">
                  <c:v>67.123500000000007</c:v>
                </c:pt>
                <c:pt idx="47288" formatCode="General">
                  <c:v>68.045299999999997</c:v>
                </c:pt>
                <c:pt idx="47289" formatCode="General">
                  <c:v>68.917400000000001</c:v>
                </c:pt>
                <c:pt idx="47290" formatCode="General">
                  <c:v>69.686199999999999</c:v>
                </c:pt>
                <c:pt idx="47291" formatCode="General">
                  <c:v>70.322400000000002</c:v>
                </c:pt>
                <c:pt idx="47292" formatCode="General">
                  <c:v>70.835999999999999</c:v>
                </c:pt>
                <c:pt idx="47293" formatCode="General">
                  <c:v>71.306600000000003</c:v>
                </c:pt>
                <c:pt idx="47294" formatCode="General">
                  <c:v>71.796199999999999</c:v>
                </c:pt>
                <c:pt idx="47295" formatCode="General">
                  <c:v>72.295100000000005</c:v>
                </c:pt>
                <c:pt idx="47296" formatCode="General">
                  <c:v>72.8018</c:v>
                </c:pt>
                <c:pt idx="47297" formatCode="General">
                  <c:v>73.325800000000001</c:v>
                </c:pt>
                <c:pt idx="47298" formatCode="General">
                  <c:v>73.875500000000002</c:v>
                </c:pt>
                <c:pt idx="47299" formatCode="General">
                  <c:v>74.456699999999998</c:v>
                </c:pt>
                <c:pt idx="47300" formatCode="General">
                  <c:v>75.063999999999993</c:v>
                </c:pt>
                <c:pt idx="47301" formatCode="General">
                  <c:v>75.694400000000002</c:v>
                </c:pt>
                <c:pt idx="47302" formatCode="General">
                  <c:v>76.356899999999996</c:v>
                </c:pt>
                <c:pt idx="47303" formatCode="General">
                  <c:v>77.065399999999997</c:v>
                </c:pt>
                <c:pt idx="47304" formatCode="General">
                  <c:v>77.830200000000005</c:v>
                </c:pt>
                <c:pt idx="47305" formatCode="General">
                  <c:v>78.648700000000005</c:v>
                </c:pt>
                <c:pt idx="47306" formatCode="General">
                  <c:v>79.5124</c:v>
                </c:pt>
                <c:pt idx="47307" formatCode="General">
                  <c:v>80.406000000000006</c:v>
                </c:pt>
                <c:pt idx="47308" formatCode="General">
                  <c:v>81.316299999999998</c:v>
                </c:pt>
                <c:pt idx="47309" formatCode="General">
                  <c:v>82.239900000000006</c:v>
                </c:pt>
                <c:pt idx="47310" formatCode="General">
                  <c:v>83.182299999999998</c:v>
                </c:pt>
                <c:pt idx="47311" formatCode="General">
                  <c:v>84.152600000000007</c:v>
                </c:pt>
                <c:pt idx="47312" formatCode="General">
                  <c:v>85.142300000000006</c:v>
                </c:pt>
                <c:pt idx="47313" formatCode="General">
                  <c:v>86.139099999999999</c:v>
                </c:pt>
                <c:pt idx="47314" formatCode="General">
                  <c:v>87.143799999999999</c:v>
                </c:pt>
                <c:pt idx="47315" formatCode="General">
                  <c:v>88.143900000000002</c:v>
                </c:pt>
                <c:pt idx="47316" formatCode="General">
                  <c:v>89.112700000000004</c:v>
                </c:pt>
                <c:pt idx="47317" formatCode="General">
                  <c:v>90.048500000000004</c:v>
                </c:pt>
                <c:pt idx="47318" formatCode="General">
                  <c:v>90.963200000000001</c:v>
                </c:pt>
                <c:pt idx="47319" formatCode="General">
                  <c:v>91.853499999999997</c:v>
                </c:pt>
                <c:pt idx="47320" formatCode="General">
                  <c:v>92.716899999999995</c:v>
                </c:pt>
                <c:pt idx="47321" formatCode="General">
                  <c:v>93.564599999999999</c:v>
                </c:pt>
                <c:pt idx="47322" formatCode="General">
                  <c:v>94.394400000000005</c:v>
                </c:pt>
                <c:pt idx="47323" formatCode="General">
                  <c:v>95.182100000000005</c:v>
                </c:pt>
                <c:pt idx="47324" formatCode="General">
                  <c:v>95.847700000000003</c:v>
                </c:pt>
                <c:pt idx="47325" formatCode="General">
                  <c:v>96.306200000000004</c:v>
                </c:pt>
                <c:pt idx="47326" formatCode="General">
                  <c:v>96.620699999999999</c:v>
                </c:pt>
                <c:pt idx="47327" formatCode="General">
                  <c:v>96.868399999999994</c:v>
                </c:pt>
                <c:pt idx="47328" formatCode="General">
                  <c:v>97.034499999999994</c:v>
                </c:pt>
                <c:pt idx="47329" formatCode="General">
                  <c:v>97.127099999999999</c:v>
                </c:pt>
                <c:pt idx="47330" formatCode="General">
                  <c:v>97.180499999999995</c:v>
                </c:pt>
                <c:pt idx="47331" formatCode="General">
                  <c:v>97.212999999999994</c:v>
                </c:pt>
                <c:pt idx="47332" formatCode="General">
                  <c:v>97.232399999999998</c:v>
                </c:pt>
                <c:pt idx="47333" formatCode="General">
                  <c:v>97.255399999999995</c:v>
                </c:pt>
                <c:pt idx="47334" formatCode="General">
                  <c:v>97.298900000000003</c:v>
                </c:pt>
                <c:pt idx="47335" formatCode="General">
                  <c:v>97.370599999999996</c:v>
                </c:pt>
                <c:pt idx="47336" formatCode="General">
                  <c:v>97.464200000000005</c:v>
                </c:pt>
                <c:pt idx="47337" formatCode="General">
                  <c:v>97.564499999999995</c:v>
                </c:pt>
                <c:pt idx="47338" formatCode="General">
                  <c:v>97.674899999999994</c:v>
                </c:pt>
                <c:pt idx="47339" formatCode="General">
                  <c:v>97.804299999999998</c:v>
                </c:pt>
                <c:pt idx="47340" formatCode="General">
                  <c:v>97.952699999999993</c:v>
                </c:pt>
                <c:pt idx="47341" formatCode="General">
                  <c:v>98.118700000000004</c:v>
                </c:pt>
                <c:pt idx="47342" formatCode="General">
                  <c:v>98.300299999999993</c:v>
                </c:pt>
                <c:pt idx="47343" formatCode="General">
                  <c:v>98.496300000000005</c:v>
                </c:pt>
                <c:pt idx="47344" formatCode="General">
                  <c:v>98.706599999999995</c:v>
                </c:pt>
                <c:pt idx="47345" formatCode="General">
                  <c:v>98.931700000000006</c:v>
                </c:pt>
                <c:pt idx="47346" formatCode="General">
                  <c:v>99.147499999999994</c:v>
                </c:pt>
                <c:pt idx="47347" formatCode="General">
                  <c:v>99.255600000000001</c:v>
                </c:pt>
                <c:pt idx="47348" formatCode="General">
                  <c:v>99.2166</c:v>
                </c:pt>
                <c:pt idx="47349" formatCode="General">
                  <c:v>99.104299999999995</c:v>
                </c:pt>
                <c:pt idx="47350" formatCode="General">
                  <c:v>98.9529</c:v>
                </c:pt>
                <c:pt idx="47351" formatCode="General">
                  <c:v>98.754300000000001</c:v>
                </c:pt>
                <c:pt idx="47352" formatCode="General">
                  <c:v>98.538300000000007</c:v>
                </c:pt>
                <c:pt idx="47353" formatCode="General">
                  <c:v>98.336600000000004</c:v>
                </c:pt>
                <c:pt idx="47354" formatCode="General">
                  <c:v>98.130499999999998</c:v>
                </c:pt>
                <c:pt idx="47355" formatCode="General">
                  <c:v>97.897900000000007</c:v>
                </c:pt>
                <c:pt idx="47356" formatCode="General">
                  <c:v>97.631299999999996</c:v>
                </c:pt>
                <c:pt idx="47357" formatCode="General">
                  <c:v>97.302700000000002</c:v>
                </c:pt>
                <c:pt idx="47358" formatCode="General">
                  <c:v>96.874700000000004</c:v>
                </c:pt>
                <c:pt idx="47359" formatCode="General">
                  <c:v>96.328599999999994</c:v>
                </c:pt>
                <c:pt idx="47360" formatCode="General">
                  <c:v>95.662000000000006</c:v>
                </c:pt>
                <c:pt idx="47361" formatCode="General">
                  <c:v>94.884500000000003</c:v>
                </c:pt>
                <c:pt idx="47362" formatCode="General">
                  <c:v>94.0137</c:v>
                </c:pt>
                <c:pt idx="47363" formatCode="General">
                  <c:v>93.071200000000005</c:v>
                </c:pt>
                <c:pt idx="47364" formatCode="General">
                  <c:v>92.078500000000005</c:v>
                </c:pt>
                <c:pt idx="47365" formatCode="General">
                  <c:v>91.052899999999994</c:v>
                </c:pt>
                <c:pt idx="47366" formatCode="General">
                  <c:v>90.021500000000003</c:v>
                </c:pt>
                <c:pt idx="47367" formatCode="General">
                  <c:v>89.012500000000003</c:v>
                </c:pt>
                <c:pt idx="47368" formatCode="General">
                  <c:v>88.045000000000002</c:v>
                </c:pt>
                <c:pt idx="47369" formatCode="General">
                  <c:v>87.113699999999994</c:v>
                </c:pt>
                <c:pt idx="47370" formatCode="General">
                  <c:v>86.19</c:v>
                </c:pt>
                <c:pt idx="47371" formatCode="General">
                  <c:v>85.224599999999995</c:v>
                </c:pt>
                <c:pt idx="47372" formatCode="General">
                  <c:v>84.178100000000001</c:v>
                </c:pt>
                <c:pt idx="47373" formatCode="General">
                  <c:v>83.137500000000003</c:v>
                </c:pt>
                <c:pt idx="47374" formatCode="General">
                  <c:v>82.191900000000004</c:v>
                </c:pt>
                <c:pt idx="47375" formatCode="General">
                  <c:v>81.3339</c:v>
                </c:pt>
                <c:pt idx="47376" formatCode="General">
                  <c:v>80.563400000000001</c:v>
                </c:pt>
                <c:pt idx="47377" formatCode="General">
                  <c:v>79.893900000000002</c:v>
                </c:pt>
                <c:pt idx="47378" formatCode="General">
                  <c:v>79.337000000000003</c:v>
                </c:pt>
                <c:pt idx="47379" formatCode="General">
                  <c:v>78.895399999999995</c:v>
                </c:pt>
                <c:pt idx="47380" formatCode="General">
                  <c:v>78.549099999999996</c:v>
                </c:pt>
                <c:pt idx="47381" formatCode="General">
                  <c:v>78.281499999999994</c:v>
                </c:pt>
                <c:pt idx="47382" formatCode="General">
                  <c:v>78.096199999999996</c:v>
                </c:pt>
                <c:pt idx="47383" formatCode="General">
                  <c:v>77.982500000000002</c:v>
                </c:pt>
                <c:pt idx="47384" formatCode="General">
                  <c:v>77.915499999999994</c:v>
                </c:pt>
                <c:pt idx="47385" formatCode="General">
                  <c:v>77.888999999999996</c:v>
                </c:pt>
                <c:pt idx="47386" formatCode="General">
                  <c:v>77.9024</c:v>
                </c:pt>
                <c:pt idx="47387" formatCode="General">
                  <c:v>77.933199999999999</c:v>
                </c:pt>
                <c:pt idx="47388" formatCode="General">
                  <c:v>77.961299999999994</c:v>
                </c:pt>
                <c:pt idx="47389" formatCode="General">
                  <c:v>77.9846</c:v>
                </c:pt>
                <c:pt idx="47390" formatCode="General">
                  <c:v>77.990399999999994</c:v>
                </c:pt>
                <c:pt idx="47391" formatCode="General">
                  <c:v>77.953400000000002</c:v>
                </c:pt>
                <c:pt idx="47392" formatCode="General">
                  <c:v>77.828599999999994</c:v>
                </c:pt>
                <c:pt idx="47393" formatCode="General">
                  <c:v>77.565299999999993</c:v>
                </c:pt>
                <c:pt idx="47394" formatCode="General">
                  <c:v>77.100099999999998</c:v>
                </c:pt>
                <c:pt idx="47395" formatCode="General">
                  <c:v>76.422799999999995</c:v>
                </c:pt>
                <c:pt idx="47396" formatCode="General">
                  <c:v>75.622900000000001</c:v>
                </c:pt>
                <c:pt idx="47397" formatCode="General">
                  <c:v>74.742800000000003</c:v>
                </c:pt>
                <c:pt idx="47398" formatCode="General">
                  <c:v>73.767099999999999</c:v>
                </c:pt>
                <c:pt idx="47399" formatCode="General">
                  <c:v>72.693700000000007</c:v>
                </c:pt>
                <c:pt idx="47400" formatCode="General">
                  <c:v>71.529200000000003</c:v>
                </c:pt>
                <c:pt idx="47401" formatCode="General">
                  <c:v>70.2881</c:v>
                </c:pt>
                <c:pt idx="47402" formatCode="General">
                  <c:v>68.985299999999995</c:v>
                </c:pt>
                <c:pt idx="47403" formatCode="General">
                  <c:v>67.631900000000002</c:v>
                </c:pt>
                <c:pt idx="47404" formatCode="General">
                  <c:v>66.239800000000002</c:v>
                </c:pt>
                <c:pt idx="47405" formatCode="General">
                  <c:v>64.821299999999994</c:v>
                </c:pt>
                <c:pt idx="47406" formatCode="General">
                  <c:v>63.413800000000002</c:v>
                </c:pt>
                <c:pt idx="47407" formatCode="General">
                  <c:v>62.052500000000002</c:v>
                </c:pt>
                <c:pt idx="47408" formatCode="General">
                  <c:v>60.736199999999997</c:v>
                </c:pt>
                <c:pt idx="47409" formatCode="General">
                  <c:v>59.4602</c:v>
                </c:pt>
                <c:pt idx="47410" formatCode="General">
                  <c:v>58.223399999999998</c:v>
                </c:pt>
                <c:pt idx="47411" formatCode="General">
                  <c:v>57.029400000000003</c:v>
                </c:pt>
                <c:pt idx="47412" formatCode="General">
                  <c:v>55.885100000000001</c:v>
                </c:pt>
                <c:pt idx="47413" formatCode="General">
                  <c:v>54.787100000000002</c:v>
                </c:pt>
                <c:pt idx="47414" formatCode="General">
                  <c:v>53.731999999999999</c:v>
                </c:pt>
                <c:pt idx="47415" formatCode="General">
                  <c:v>52.725299999999997</c:v>
                </c:pt>
                <c:pt idx="47416" formatCode="General">
                  <c:v>51.765300000000003</c:v>
                </c:pt>
                <c:pt idx="47417" formatCode="General">
                  <c:v>50.840299999999999</c:v>
                </c:pt>
                <c:pt idx="47418" formatCode="General">
                  <c:v>49.945900000000002</c:v>
                </c:pt>
                <c:pt idx="47419" formatCode="General">
                  <c:v>49.0822</c:v>
                </c:pt>
                <c:pt idx="47420" formatCode="General">
                  <c:v>48.2547</c:v>
                </c:pt>
                <c:pt idx="47421" formatCode="General">
                  <c:v>47.451099999999997</c:v>
                </c:pt>
                <c:pt idx="47422" formatCode="General">
                  <c:v>46.600299999999997</c:v>
                </c:pt>
                <c:pt idx="47423" formatCode="General">
                  <c:v>45.662199999999999</c:v>
                </c:pt>
                <c:pt idx="47424" formatCode="General">
                  <c:v>44.664200000000001</c:v>
                </c:pt>
                <c:pt idx="47425" formatCode="General">
                  <c:v>43.6496</c:v>
                </c:pt>
                <c:pt idx="47426" formatCode="General">
                  <c:v>42.648400000000002</c:v>
                </c:pt>
                <c:pt idx="47427" formatCode="General">
                  <c:v>41.652700000000003</c:v>
                </c:pt>
                <c:pt idx="47428" formatCode="General">
                  <c:v>40.655299999999997</c:v>
                </c:pt>
                <c:pt idx="47429" formatCode="General">
                  <c:v>39.666200000000003</c:v>
                </c:pt>
                <c:pt idx="47430" formatCode="General">
                  <c:v>38.690300000000001</c:v>
                </c:pt>
                <c:pt idx="47431" formatCode="General">
                  <c:v>37.725000000000001</c:v>
                </c:pt>
                <c:pt idx="47432" formatCode="General">
                  <c:v>36.748399999999997</c:v>
                </c:pt>
                <c:pt idx="47433" formatCode="General">
                  <c:v>35.7331</c:v>
                </c:pt>
                <c:pt idx="47434" formatCode="General">
                  <c:v>34.665199999999999</c:v>
                </c:pt>
                <c:pt idx="47435" formatCode="General">
                  <c:v>33.542999999999999</c:v>
                </c:pt>
                <c:pt idx="47436" formatCode="General">
                  <c:v>32.381999999999998</c:v>
                </c:pt>
                <c:pt idx="47437" formatCode="General">
                  <c:v>31.188400000000001</c:v>
                </c:pt>
                <c:pt idx="47438" formatCode="General">
                  <c:v>29.959399999999999</c:v>
                </c:pt>
                <c:pt idx="47439" formatCode="General">
                  <c:v>28.678599999999999</c:v>
                </c:pt>
                <c:pt idx="47440" formatCode="General">
                  <c:v>27.3292</c:v>
                </c:pt>
                <c:pt idx="47441" formatCode="General">
                  <c:v>25.909500000000001</c:v>
                </c:pt>
                <c:pt idx="47442" formatCode="General">
                  <c:v>24.423400000000001</c:v>
                </c:pt>
                <c:pt idx="47443" formatCode="General">
                  <c:v>22.8825</c:v>
                </c:pt>
                <c:pt idx="47444" formatCode="General">
                  <c:v>21.306799999999999</c:v>
                </c:pt>
                <c:pt idx="47445" formatCode="General">
                  <c:v>19.7193</c:v>
                </c:pt>
                <c:pt idx="47446" formatCode="General">
                  <c:v>18.1127</c:v>
                </c:pt>
                <c:pt idx="47447" formatCode="General">
                  <c:v>16.4726</c:v>
                </c:pt>
                <c:pt idx="47448" formatCode="General">
                  <c:v>14.818199999999999</c:v>
                </c:pt>
                <c:pt idx="47449" formatCode="General">
                  <c:v>13.1716</c:v>
                </c:pt>
                <c:pt idx="47450" formatCode="General">
                  <c:v>11.5441</c:v>
                </c:pt>
                <c:pt idx="47451" formatCode="General">
                  <c:v>9.9332700000000003</c:v>
                </c:pt>
                <c:pt idx="47452" formatCode="General">
                  <c:v>8.3287499999999994</c:v>
                </c:pt>
                <c:pt idx="47453" formatCode="General">
                  <c:v>6.6963800000000004</c:v>
                </c:pt>
                <c:pt idx="47454" formatCode="General">
                  <c:v>4.9918800000000001</c:v>
                </c:pt>
                <c:pt idx="47455" formatCode="General">
                  <c:v>3.1555200000000001</c:v>
                </c:pt>
                <c:pt idx="47456" formatCode="General">
                  <c:v>1.1814</c:v>
                </c:pt>
                <c:pt idx="47457" formatCode="General">
                  <c:v>-0.82390099999999999</c:v>
                </c:pt>
                <c:pt idx="47458" formatCode="General">
                  <c:v>-2.7943199999999999</c:v>
                </c:pt>
                <c:pt idx="47459" formatCode="General">
                  <c:v>-4.72593</c:v>
                </c:pt>
                <c:pt idx="47460" formatCode="General">
                  <c:v>-6.6193900000000001</c:v>
                </c:pt>
                <c:pt idx="47461" formatCode="General">
                  <c:v>-8.4736999999999991</c:v>
                </c:pt>
                <c:pt idx="47462" formatCode="General">
                  <c:v>-10.275399999999999</c:v>
                </c:pt>
                <c:pt idx="47463" formatCode="General">
                  <c:v>-12.0144</c:v>
                </c:pt>
                <c:pt idx="47464" formatCode="General">
                  <c:v>-13.687200000000001</c:v>
                </c:pt>
                <c:pt idx="47465" formatCode="General">
                  <c:v>-15.2963</c:v>
                </c:pt>
                <c:pt idx="47466" formatCode="General">
                  <c:v>-16.847100000000001</c:v>
                </c:pt>
                <c:pt idx="47467" formatCode="General">
                  <c:v>-18.338799999999999</c:v>
                </c:pt>
                <c:pt idx="47468" formatCode="General">
                  <c:v>-19.764299999999999</c:v>
                </c:pt>
                <c:pt idx="47469" formatCode="General">
                  <c:v>-21.1126</c:v>
                </c:pt>
                <c:pt idx="47470" formatCode="General">
                  <c:v>-22.3705</c:v>
                </c:pt>
                <c:pt idx="47471" formatCode="General">
                  <c:v>-23.5289</c:v>
                </c:pt>
                <c:pt idx="47472" formatCode="General">
                  <c:v>-24.574000000000002</c:v>
                </c:pt>
                <c:pt idx="47473" formatCode="General">
                  <c:v>-25.4953</c:v>
                </c:pt>
                <c:pt idx="47474" formatCode="General">
                  <c:v>-26.297799999999999</c:v>
                </c:pt>
                <c:pt idx="47475" formatCode="General">
                  <c:v>-26.994399999999999</c:v>
                </c:pt>
                <c:pt idx="47476" formatCode="General">
                  <c:v>-27.607399999999998</c:v>
                </c:pt>
                <c:pt idx="47477" formatCode="General">
                  <c:v>-28.150700000000001</c:v>
                </c:pt>
                <c:pt idx="47478" formatCode="General">
                  <c:v>-28.623999999999999</c:v>
                </c:pt>
                <c:pt idx="47479" formatCode="General">
                  <c:v>-29.028700000000001</c:v>
                </c:pt>
                <c:pt idx="47480" formatCode="General">
                  <c:v>-29.373200000000001</c:v>
                </c:pt>
                <c:pt idx="47481" formatCode="General">
                  <c:v>-29.683</c:v>
                </c:pt>
                <c:pt idx="47482" formatCode="General">
                  <c:v>-29.9847</c:v>
                </c:pt>
                <c:pt idx="47483" formatCode="General">
                  <c:v>-30.295300000000001</c:v>
                </c:pt>
                <c:pt idx="47484" formatCode="General">
                  <c:v>-30.621400000000001</c:v>
                </c:pt>
                <c:pt idx="47485" formatCode="General">
                  <c:v>-30.960999999999999</c:v>
                </c:pt>
                <c:pt idx="47486" formatCode="General">
                  <c:v>-31.407800000000002</c:v>
                </c:pt>
                <c:pt idx="47487" formatCode="General">
                  <c:v>-32.069899999999997</c:v>
                </c:pt>
                <c:pt idx="47488" formatCode="General">
                  <c:v>-32.895499999999998</c:v>
                </c:pt>
                <c:pt idx="47489" formatCode="General">
                  <c:v>-33.818199999999997</c:v>
                </c:pt>
                <c:pt idx="47490" formatCode="General">
                  <c:v>-34.838200000000001</c:v>
                </c:pt>
                <c:pt idx="47491" formatCode="General">
                  <c:v>-35.973799999999997</c:v>
                </c:pt>
                <c:pt idx="47492" formatCode="General">
                  <c:v>-37.247799999999998</c:v>
                </c:pt>
                <c:pt idx="47493" formatCode="General">
                  <c:v>-38.652799999999999</c:v>
                </c:pt>
                <c:pt idx="47494" formatCode="General">
                  <c:v>-40.167900000000003</c:v>
                </c:pt>
                <c:pt idx="47495" formatCode="General">
                  <c:v>-41.764000000000003</c:v>
                </c:pt>
                <c:pt idx="47496" formatCode="General">
                  <c:v>-43.418900000000001</c:v>
                </c:pt>
                <c:pt idx="47497" formatCode="General">
                  <c:v>-45.129800000000003</c:v>
                </c:pt>
                <c:pt idx="47498" formatCode="General">
                  <c:v>-46.9086</c:v>
                </c:pt>
                <c:pt idx="47499" formatCode="General">
                  <c:v>-48.771700000000003</c:v>
                </c:pt>
                <c:pt idx="47500" formatCode="General">
                  <c:v>-50.692599999999999</c:v>
                </c:pt>
                <c:pt idx="47501" formatCode="General">
                  <c:v>-52.628700000000002</c:v>
                </c:pt>
                <c:pt idx="47502" formatCode="General">
                  <c:v>-54.555900000000001</c:v>
                </c:pt>
                <c:pt idx="47503" formatCode="General">
                  <c:v>-56.458399999999997</c:v>
                </c:pt>
                <c:pt idx="47504" formatCode="General">
                  <c:v>-58.328899999999997</c:v>
                </c:pt>
                <c:pt idx="47505" formatCode="General">
                  <c:v>-60.177</c:v>
                </c:pt>
                <c:pt idx="47506" formatCode="General">
                  <c:v>-62.018099999999997</c:v>
                </c:pt>
                <c:pt idx="47507" formatCode="General">
                  <c:v>-63.859099999999998</c:v>
                </c:pt>
                <c:pt idx="47508" formatCode="General">
                  <c:v>-65.703400000000002</c:v>
                </c:pt>
                <c:pt idx="47509" formatCode="General">
                  <c:v>-67.552499999999995</c:v>
                </c:pt>
                <c:pt idx="47510" formatCode="General">
                  <c:v>-69.398499999999999</c:v>
                </c:pt>
                <c:pt idx="47511" formatCode="General">
                  <c:v>-71.218800000000002</c:v>
                </c:pt>
                <c:pt idx="47512" formatCode="General">
                  <c:v>-72.985600000000005</c:v>
                </c:pt>
                <c:pt idx="47513" formatCode="General">
                  <c:v>-74.673299999999998</c:v>
                </c:pt>
                <c:pt idx="47514" formatCode="General">
                  <c:v>-76.258399999999995</c:v>
                </c:pt>
                <c:pt idx="47515" formatCode="General">
                  <c:v>-77.747900000000001</c:v>
                </c:pt>
                <c:pt idx="47516" formatCode="General">
                  <c:v>-79.209999999999994</c:v>
                </c:pt>
                <c:pt idx="47517" formatCode="General">
                  <c:v>-80.679500000000004</c:v>
                </c:pt>
                <c:pt idx="47518" formatCode="General">
                  <c:v>-82.132999999999996</c:v>
                </c:pt>
                <c:pt idx="47519" formatCode="General">
                  <c:v>-83.497100000000003</c:v>
                </c:pt>
                <c:pt idx="47520" formatCode="General">
                  <c:v>-84.689700000000002</c:v>
                </c:pt>
                <c:pt idx="47521" formatCode="General">
                  <c:v>-85.710300000000004</c:v>
                </c:pt>
                <c:pt idx="47522" formatCode="General">
                  <c:v>-86.579099999999997</c:v>
                </c:pt>
                <c:pt idx="47523" formatCode="General">
                  <c:v>-87.301500000000004</c:v>
                </c:pt>
                <c:pt idx="47524" formatCode="General">
                  <c:v>-87.893900000000002</c:v>
                </c:pt>
                <c:pt idx="47525" formatCode="General">
                  <c:v>-88.379400000000004</c:v>
                </c:pt>
                <c:pt idx="47526" formatCode="General">
                  <c:v>-88.772900000000007</c:v>
                </c:pt>
                <c:pt idx="47527" formatCode="General">
                  <c:v>-89.087999999999994</c:v>
                </c:pt>
                <c:pt idx="47528" formatCode="General">
                  <c:v>-89.355000000000004</c:v>
                </c:pt>
                <c:pt idx="47529" formatCode="General">
                  <c:v>-89.596000000000004</c:v>
                </c:pt>
                <c:pt idx="47530" formatCode="General">
                  <c:v>-89.802700000000002</c:v>
                </c:pt>
                <c:pt idx="47531" formatCode="General">
                  <c:v>-89.986599999999996</c:v>
                </c:pt>
                <c:pt idx="47532" formatCode="General">
                  <c:v>-90.182199999999995</c:v>
                </c:pt>
                <c:pt idx="47533" formatCode="General">
                  <c:v>-90.409099999999995</c:v>
                </c:pt>
                <c:pt idx="47534" formatCode="General">
                  <c:v>-90.68</c:v>
                </c:pt>
                <c:pt idx="47535" formatCode="General">
                  <c:v>-91.023600000000002</c:v>
                </c:pt>
                <c:pt idx="47536" formatCode="General">
                  <c:v>-91.458100000000002</c:v>
                </c:pt>
                <c:pt idx="47537" formatCode="General">
                  <c:v>-91.977699999999999</c:v>
                </c:pt>
                <c:pt idx="47538" formatCode="General">
                  <c:v>-92.569299999999998</c:v>
                </c:pt>
                <c:pt idx="47539" formatCode="General">
                  <c:v>-93.219200000000001</c:v>
                </c:pt>
                <c:pt idx="47540" formatCode="General">
                  <c:v>-93.933700000000002</c:v>
                </c:pt>
                <c:pt idx="47541" formatCode="General">
                  <c:v>-94.723200000000006</c:v>
                </c:pt>
                <c:pt idx="47542" formatCode="General">
                  <c:v>-95.577200000000005</c:v>
                </c:pt>
                <c:pt idx="47543" formatCode="General">
                  <c:v>-96.479500000000002</c:v>
                </c:pt>
                <c:pt idx="47544" formatCode="General">
                  <c:v>-97.412099999999995</c:v>
                </c:pt>
                <c:pt idx="47545" formatCode="General">
                  <c:v>-98.420100000000005</c:v>
                </c:pt>
                <c:pt idx="47546" formatCode="General">
                  <c:v>-99.595399999999998</c:v>
                </c:pt>
                <c:pt idx="47547" formatCode="General">
                  <c:v>-100.872</c:v>
                </c:pt>
                <c:pt idx="47548" formatCode="General">
                  <c:v>-102.14100000000001</c:v>
                </c:pt>
                <c:pt idx="47549" formatCode="General">
                  <c:v>-103.387</c:v>
                </c:pt>
                <c:pt idx="47550" formatCode="General">
                  <c:v>-104.596</c:v>
                </c:pt>
                <c:pt idx="47551" formatCode="General">
                  <c:v>-105.753</c:v>
                </c:pt>
                <c:pt idx="47552" formatCode="General">
                  <c:v>-106.845</c:v>
                </c:pt>
                <c:pt idx="47553" formatCode="General">
                  <c:v>-107.863</c:v>
                </c:pt>
                <c:pt idx="47554" formatCode="General">
                  <c:v>-108.806</c:v>
                </c:pt>
                <c:pt idx="47555" formatCode="General">
                  <c:v>-109.68</c:v>
                </c:pt>
                <c:pt idx="47556" formatCode="General">
                  <c:v>-110.488</c:v>
                </c:pt>
                <c:pt idx="47557" formatCode="General">
                  <c:v>-111.229</c:v>
                </c:pt>
                <c:pt idx="47558" formatCode="General">
                  <c:v>-111.89</c:v>
                </c:pt>
                <c:pt idx="47559" formatCode="General">
                  <c:v>-112.461</c:v>
                </c:pt>
                <c:pt idx="47560" formatCode="General">
                  <c:v>-112.934</c:v>
                </c:pt>
                <c:pt idx="47561" formatCode="General">
                  <c:v>-113.31</c:v>
                </c:pt>
                <c:pt idx="47562" formatCode="General">
                  <c:v>-113.592</c:v>
                </c:pt>
                <c:pt idx="47563" formatCode="General">
                  <c:v>-113.786</c:v>
                </c:pt>
                <c:pt idx="47564" formatCode="General">
                  <c:v>-113.901</c:v>
                </c:pt>
                <c:pt idx="47565" formatCode="General">
                  <c:v>-113.95</c:v>
                </c:pt>
                <c:pt idx="47566" formatCode="General">
                  <c:v>-113.947</c:v>
                </c:pt>
                <c:pt idx="47567" formatCode="General">
                  <c:v>-113.904</c:v>
                </c:pt>
                <c:pt idx="47568" formatCode="General">
                  <c:v>-113.82599999999999</c:v>
                </c:pt>
                <c:pt idx="47569" formatCode="General">
                  <c:v>-113.718</c:v>
                </c:pt>
                <c:pt idx="47570" formatCode="General">
                  <c:v>-113.584</c:v>
                </c:pt>
                <c:pt idx="47571" formatCode="General">
                  <c:v>-113.422</c:v>
                </c:pt>
                <c:pt idx="47572" formatCode="General">
                  <c:v>-113.227</c:v>
                </c:pt>
                <c:pt idx="47573" formatCode="General">
                  <c:v>-113.02</c:v>
                </c:pt>
                <c:pt idx="47574" formatCode="General">
                  <c:v>-112.837</c:v>
                </c:pt>
                <c:pt idx="47575" formatCode="General">
                  <c:v>-112.732</c:v>
                </c:pt>
                <c:pt idx="47576" formatCode="General">
                  <c:v>-112.72799999999999</c:v>
                </c:pt>
                <c:pt idx="47577" formatCode="General">
                  <c:v>-112.748</c:v>
                </c:pt>
                <c:pt idx="47578" formatCode="General">
                  <c:v>-112.72799999999999</c:v>
                </c:pt>
                <c:pt idx="47579" formatCode="General">
                  <c:v>-112.655</c:v>
                </c:pt>
                <c:pt idx="47580" formatCode="General">
                  <c:v>-112.51</c:v>
                </c:pt>
                <c:pt idx="47581" formatCode="General">
                  <c:v>-112.28</c:v>
                </c:pt>
                <c:pt idx="47582" formatCode="General">
                  <c:v>-111.973</c:v>
                </c:pt>
                <c:pt idx="47583" formatCode="General">
                  <c:v>-111.58799999999999</c:v>
                </c:pt>
                <c:pt idx="47584" formatCode="General">
                  <c:v>-111.10299999999999</c:v>
                </c:pt>
                <c:pt idx="47585" formatCode="General">
                  <c:v>-110.495</c:v>
                </c:pt>
                <c:pt idx="47586" formatCode="General">
                  <c:v>-109.75</c:v>
                </c:pt>
                <c:pt idx="47587" formatCode="General">
                  <c:v>-108.889</c:v>
                </c:pt>
                <c:pt idx="47588" formatCode="General">
                  <c:v>-107.94499999999999</c:v>
                </c:pt>
                <c:pt idx="47589" formatCode="General">
                  <c:v>-106.937</c:v>
                </c:pt>
                <c:pt idx="47590" formatCode="General">
                  <c:v>-105.873</c:v>
                </c:pt>
                <c:pt idx="47591" formatCode="General">
                  <c:v>-104.741</c:v>
                </c:pt>
                <c:pt idx="47592" formatCode="General">
                  <c:v>-103.55</c:v>
                </c:pt>
                <c:pt idx="47593" formatCode="General">
                  <c:v>-102.319</c:v>
                </c:pt>
                <c:pt idx="47594" formatCode="General">
                  <c:v>-101.07899999999999</c:v>
                </c:pt>
                <c:pt idx="47595" formatCode="General">
                  <c:v>-99.858400000000003</c:v>
                </c:pt>
                <c:pt idx="47596" formatCode="General">
                  <c:v>-98.670100000000005</c:v>
                </c:pt>
                <c:pt idx="47597" formatCode="General">
                  <c:v>-97.521100000000004</c:v>
                </c:pt>
                <c:pt idx="47598" formatCode="General">
                  <c:v>-96.410300000000007</c:v>
                </c:pt>
                <c:pt idx="47599" formatCode="General">
                  <c:v>-95.338300000000004</c:v>
                </c:pt>
                <c:pt idx="47600" formatCode="General">
                  <c:v>-94.308700000000002</c:v>
                </c:pt>
                <c:pt idx="47601" formatCode="General">
                  <c:v>-93.321600000000004</c:v>
                </c:pt>
                <c:pt idx="47602" formatCode="General">
                  <c:v>-92.374799999999993</c:v>
                </c:pt>
                <c:pt idx="47603" formatCode="General">
                  <c:v>-91.466200000000001</c:v>
                </c:pt>
                <c:pt idx="47604" formatCode="General">
                  <c:v>-90.581800000000001</c:v>
                </c:pt>
                <c:pt idx="47605" formatCode="General">
                  <c:v>-89.696600000000004</c:v>
                </c:pt>
                <c:pt idx="47606" formatCode="General">
                  <c:v>-88.851200000000006</c:v>
                </c:pt>
                <c:pt idx="47607" formatCode="General">
                  <c:v>-88.1173</c:v>
                </c:pt>
                <c:pt idx="47608" formatCode="General">
                  <c:v>-87.502899999999997</c:v>
                </c:pt>
                <c:pt idx="47609" formatCode="General">
                  <c:v>-86.962999999999994</c:v>
                </c:pt>
                <c:pt idx="47610" formatCode="General">
                  <c:v>-86.344800000000006</c:v>
                </c:pt>
                <c:pt idx="47611" formatCode="General">
                  <c:v>-85.5685</c:v>
                </c:pt>
                <c:pt idx="47612" formatCode="General">
                  <c:v>-84.728099999999998</c:v>
                </c:pt>
                <c:pt idx="47613" formatCode="General">
                  <c:v>-83.894300000000001</c:v>
                </c:pt>
                <c:pt idx="47614" formatCode="General">
                  <c:v>-83.079300000000003</c:v>
                </c:pt>
                <c:pt idx="47615" formatCode="General">
                  <c:v>-82.225800000000007</c:v>
                </c:pt>
                <c:pt idx="47616" formatCode="General">
                  <c:v>-81.279899999999998</c:v>
                </c:pt>
                <c:pt idx="47617" formatCode="General">
                  <c:v>-80.249799999999993</c:v>
                </c:pt>
                <c:pt idx="47618" formatCode="General">
                  <c:v>-79.139899999999997</c:v>
                </c:pt>
                <c:pt idx="47619" formatCode="General">
                  <c:v>-77.944500000000005</c:v>
                </c:pt>
                <c:pt idx="47620" formatCode="General">
                  <c:v>-76.664599999999993</c:v>
                </c:pt>
                <c:pt idx="47621" formatCode="General">
                  <c:v>-75.305700000000002</c:v>
                </c:pt>
                <c:pt idx="47622" formatCode="General">
                  <c:v>-73.8523</c:v>
                </c:pt>
                <c:pt idx="47623" formatCode="General">
                  <c:v>-72.292699999999996</c:v>
                </c:pt>
                <c:pt idx="47624" formatCode="General">
                  <c:v>-70.640600000000006</c:v>
                </c:pt>
                <c:pt idx="47625" formatCode="General">
                  <c:v>-68.912199999999999</c:v>
                </c:pt>
                <c:pt idx="47626" formatCode="General">
                  <c:v>-67.122</c:v>
                </c:pt>
                <c:pt idx="47627" formatCode="General">
                  <c:v>-65.287199999999999</c:v>
                </c:pt>
                <c:pt idx="47628" formatCode="General">
                  <c:v>-63.422800000000002</c:v>
                </c:pt>
                <c:pt idx="47629" formatCode="General">
                  <c:v>-61.525100000000002</c:v>
                </c:pt>
                <c:pt idx="47630" formatCode="General">
                  <c:v>-59.586799999999997</c:v>
                </c:pt>
                <c:pt idx="47631" formatCode="General">
                  <c:v>-57.605400000000003</c:v>
                </c:pt>
                <c:pt idx="47632" formatCode="General">
                  <c:v>-55.591099999999997</c:v>
                </c:pt>
                <c:pt idx="47633" formatCode="General">
                  <c:v>-53.567599999999999</c:v>
                </c:pt>
                <c:pt idx="47634" formatCode="General">
                  <c:v>-51.548400000000001</c:v>
                </c:pt>
                <c:pt idx="47635" formatCode="General">
                  <c:v>-49.5428</c:v>
                </c:pt>
                <c:pt idx="47636" formatCode="General">
                  <c:v>-47.572800000000001</c:v>
                </c:pt>
                <c:pt idx="47637" formatCode="General">
                  <c:v>-45.654400000000003</c:v>
                </c:pt>
                <c:pt idx="47638" formatCode="General">
                  <c:v>-43.788499999999999</c:v>
                </c:pt>
                <c:pt idx="47639" formatCode="General">
                  <c:v>-41.988199999999999</c:v>
                </c:pt>
                <c:pt idx="47640" formatCode="General">
                  <c:v>-40.274799999999999</c:v>
                </c:pt>
                <c:pt idx="47641" formatCode="General">
                  <c:v>-38.667000000000002</c:v>
                </c:pt>
                <c:pt idx="47642" formatCode="General">
                  <c:v>-37.1751</c:v>
                </c:pt>
                <c:pt idx="47643" formatCode="General">
                  <c:v>-35.7789</c:v>
                </c:pt>
                <c:pt idx="47644" formatCode="General">
                  <c:v>-34.447200000000002</c:v>
                </c:pt>
                <c:pt idx="47645" formatCode="General">
                  <c:v>-33.147599999999997</c:v>
                </c:pt>
                <c:pt idx="47646" formatCode="General">
                  <c:v>-31.936699999999998</c:v>
                </c:pt>
                <c:pt idx="47647" formatCode="General">
                  <c:v>-30.912800000000001</c:v>
                </c:pt>
                <c:pt idx="47648" formatCode="General">
                  <c:v>-30.0807</c:v>
                </c:pt>
                <c:pt idx="47649" formatCode="General">
                  <c:v>-29.4025</c:v>
                </c:pt>
                <c:pt idx="47650" formatCode="General">
                  <c:v>-28.800999999999998</c:v>
                </c:pt>
                <c:pt idx="47651" formatCode="General">
                  <c:v>-28.214099999999998</c:v>
                </c:pt>
                <c:pt idx="47652" formatCode="General">
                  <c:v>-27.633700000000001</c:v>
                </c:pt>
                <c:pt idx="47653" formatCode="General">
                  <c:v>-27.055199999999999</c:v>
                </c:pt>
                <c:pt idx="47654" formatCode="General">
                  <c:v>-26.473299999999998</c:v>
                </c:pt>
                <c:pt idx="47655" formatCode="General">
                  <c:v>-25.870799999999999</c:v>
                </c:pt>
                <c:pt idx="47656" formatCode="General">
                  <c:v>-25.218800000000002</c:v>
                </c:pt>
                <c:pt idx="47657" formatCode="General">
                  <c:v>-24.4771</c:v>
                </c:pt>
                <c:pt idx="47658" formatCode="General">
                  <c:v>-23.619399999999999</c:v>
                </c:pt>
                <c:pt idx="47659" formatCode="General">
                  <c:v>-22.642299999999999</c:v>
                </c:pt>
                <c:pt idx="47660" formatCode="General">
                  <c:v>-21.543900000000001</c:v>
                </c:pt>
                <c:pt idx="47661" formatCode="General">
                  <c:v>-20.323699999999999</c:v>
                </c:pt>
                <c:pt idx="47662" formatCode="General">
                  <c:v>-18.991399999999999</c:v>
                </c:pt>
                <c:pt idx="47663" formatCode="General">
                  <c:v>-17.5624</c:v>
                </c:pt>
                <c:pt idx="47664" formatCode="General">
                  <c:v>-16.0532</c:v>
                </c:pt>
                <c:pt idx="47665" formatCode="General">
                  <c:v>-14.4757</c:v>
                </c:pt>
                <c:pt idx="47666" formatCode="General">
                  <c:v>-12.8309</c:v>
                </c:pt>
                <c:pt idx="47667" formatCode="General">
                  <c:v>-11.116300000000001</c:v>
                </c:pt>
                <c:pt idx="47668" formatCode="General">
                  <c:v>-9.3308400000000002</c:v>
                </c:pt>
                <c:pt idx="47669" formatCode="General">
                  <c:v>-7.48536</c:v>
                </c:pt>
                <c:pt idx="47670" formatCode="General">
                  <c:v>-5.59056</c:v>
                </c:pt>
                <c:pt idx="47671" formatCode="General">
                  <c:v>-3.6485099999999999</c:v>
                </c:pt>
                <c:pt idx="47672" formatCode="General">
                  <c:v>-1.6782900000000001</c:v>
                </c:pt>
                <c:pt idx="47673" formatCode="General">
                  <c:v>0.28575499999999998</c:v>
                </c:pt>
                <c:pt idx="47674" formatCode="General">
                  <c:v>2.2389700000000001</c:v>
                </c:pt>
                <c:pt idx="47675" formatCode="General">
                  <c:v>4.1911500000000004</c:v>
                </c:pt>
                <c:pt idx="47676" formatCode="General">
                  <c:v>6.1380499999999998</c:v>
                </c:pt>
                <c:pt idx="47677" formatCode="General">
                  <c:v>8.0780100000000008</c:v>
                </c:pt>
                <c:pt idx="47678" formatCode="General">
                  <c:v>10.0223</c:v>
                </c:pt>
                <c:pt idx="47679" formatCode="General">
                  <c:v>11.949</c:v>
                </c:pt>
                <c:pt idx="47680" formatCode="General">
                  <c:v>13.811199999999999</c:v>
                </c:pt>
                <c:pt idx="47681" formatCode="General">
                  <c:v>15.579499999999999</c:v>
                </c:pt>
                <c:pt idx="47682" formatCode="General">
                  <c:v>17.239999999999998</c:v>
                </c:pt>
                <c:pt idx="47683" formatCode="General">
                  <c:v>18.807700000000001</c:v>
                </c:pt>
                <c:pt idx="47684" formatCode="General">
                  <c:v>20.303799999999999</c:v>
                </c:pt>
                <c:pt idx="47685" formatCode="General">
                  <c:v>21.743500000000001</c:v>
                </c:pt>
                <c:pt idx="47686" formatCode="General">
                  <c:v>23.127700000000001</c:v>
                </c:pt>
                <c:pt idx="47687" formatCode="General">
                  <c:v>24.4436</c:v>
                </c:pt>
                <c:pt idx="47688" formatCode="General">
                  <c:v>25.7227</c:v>
                </c:pt>
                <c:pt idx="47689" formatCode="General">
                  <c:v>27.0244</c:v>
                </c:pt>
                <c:pt idx="47690" formatCode="General">
                  <c:v>28.4133</c:v>
                </c:pt>
                <c:pt idx="47691" formatCode="General">
                  <c:v>29.847100000000001</c:v>
                </c:pt>
                <c:pt idx="47692" formatCode="General">
                  <c:v>31.151</c:v>
                </c:pt>
                <c:pt idx="47693" formatCode="General">
                  <c:v>32.302399999999999</c:v>
                </c:pt>
                <c:pt idx="47694" formatCode="General">
                  <c:v>33.399000000000001</c:v>
                </c:pt>
                <c:pt idx="47695" formatCode="General">
                  <c:v>34.455199999999998</c:v>
                </c:pt>
                <c:pt idx="47696" formatCode="General">
                  <c:v>35.461599999999997</c:v>
                </c:pt>
                <c:pt idx="47697" formatCode="General">
                  <c:v>36.442300000000003</c:v>
                </c:pt>
                <c:pt idx="47698" formatCode="General">
                  <c:v>37.422699999999999</c:v>
                </c:pt>
                <c:pt idx="47699" formatCode="General">
                  <c:v>38.417400000000001</c:v>
                </c:pt>
                <c:pt idx="47700" formatCode="General">
                  <c:v>39.436199999999999</c:v>
                </c:pt>
                <c:pt idx="47701" formatCode="General">
                  <c:v>40.479700000000001</c:v>
                </c:pt>
                <c:pt idx="47702" formatCode="General">
                  <c:v>41.505600000000001</c:v>
                </c:pt>
                <c:pt idx="47703" formatCode="General">
                  <c:v>42.485100000000003</c:v>
                </c:pt>
                <c:pt idx="47704" formatCode="General">
                  <c:v>43.465299999999999</c:v>
                </c:pt>
                <c:pt idx="47705" formatCode="General">
                  <c:v>44.4739</c:v>
                </c:pt>
                <c:pt idx="47706" formatCode="General">
                  <c:v>45.497900000000001</c:v>
                </c:pt>
                <c:pt idx="47707" formatCode="General">
                  <c:v>46.530700000000003</c:v>
                </c:pt>
                <c:pt idx="47708" formatCode="General">
                  <c:v>47.572499999999998</c:v>
                </c:pt>
                <c:pt idx="47709" formatCode="General">
                  <c:v>48.6312</c:v>
                </c:pt>
                <c:pt idx="47710" formatCode="General">
                  <c:v>49.7134</c:v>
                </c:pt>
                <c:pt idx="47711" formatCode="General">
                  <c:v>50.810499999999998</c:v>
                </c:pt>
                <c:pt idx="47712" formatCode="General">
                  <c:v>51.919899999999998</c:v>
                </c:pt>
                <c:pt idx="47713" formatCode="General">
                  <c:v>53.047699999999999</c:v>
                </c:pt>
                <c:pt idx="47714" formatCode="General">
                  <c:v>54.183599999999998</c:v>
                </c:pt>
                <c:pt idx="47715" formatCode="General">
                  <c:v>55.310400000000001</c:v>
                </c:pt>
                <c:pt idx="47716" formatCode="General">
                  <c:v>56.410400000000003</c:v>
                </c:pt>
                <c:pt idx="47717" formatCode="General">
                  <c:v>57.476100000000002</c:v>
                </c:pt>
                <c:pt idx="47718" formatCode="General">
                  <c:v>58.528599999999997</c:v>
                </c:pt>
                <c:pt idx="47719" formatCode="General">
                  <c:v>59.572200000000002</c:v>
                </c:pt>
                <c:pt idx="47720" formatCode="General">
                  <c:v>60.585799999999999</c:v>
                </c:pt>
                <c:pt idx="47721" formatCode="General">
                  <c:v>61.565300000000001</c:v>
                </c:pt>
                <c:pt idx="47722" formatCode="General">
                  <c:v>62.518999999999998</c:v>
                </c:pt>
                <c:pt idx="47723" formatCode="General">
                  <c:v>63.452399999999997</c:v>
                </c:pt>
                <c:pt idx="47724" formatCode="General">
                  <c:v>64.371899999999997</c:v>
                </c:pt>
                <c:pt idx="47725" formatCode="General">
                  <c:v>65.285799999999995</c:v>
                </c:pt>
                <c:pt idx="47726" formatCode="General">
                  <c:v>66.192599999999999</c:v>
                </c:pt>
                <c:pt idx="47727" formatCode="General">
                  <c:v>67.082499999999996</c:v>
                </c:pt>
                <c:pt idx="47728" formatCode="General">
                  <c:v>67.944500000000005</c:v>
                </c:pt>
                <c:pt idx="47729" formatCode="General">
                  <c:v>68.771600000000007</c:v>
                </c:pt>
                <c:pt idx="47730" formatCode="General">
                  <c:v>69.579499999999996</c:v>
                </c:pt>
                <c:pt idx="47731" formatCode="General">
                  <c:v>70.380899999999997</c:v>
                </c:pt>
                <c:pt idx="47732" formatCode="General">
                  <c:v>71.166799999999995</c:v>
                </c:pt>
                <c:pt idx="47733" formatCode="General">
                  <c:v>71.935199999999995</c:v>
                </c:pt>
                <c:pt idx="47734" formatCode="General">
                  <c:v>72.694299999999998</c:v>
                </c:pt>
                <c:pt idx="47735" formatCode="General">
                  <c:v>73.441500000000005</c:v>
                </c:pt>
                <c:pt idx="47736" formatCode="General">
                  <c:v>74.1648</c:v>
                </c:pt>
                <c:pt idx="47737" formatCode="General">
                  <c:v>74.836500000000001</c:v>
                </c:pt>
                <c:pt idx="47738" formatCode="General">
                  <c:v>75.438299999999998</c:v>
                </c:pt>
                <c:pt idx="47739" formatCode="General">
                  <c:v>75.979100000000003</c:v>
                </c:pt>
                <c:pt idx="47740" formatCode="General">
                  <c:v>76.477800000000002</c:v>
                </c:pt>
                <c:pt idx="47741" formatCode="General">
                  <c:v>76.955399999999997</c:v>
                </c:pt>
                <c:pt idx="47742" formatCode="General">
                  <c:v>77.419499999999999</c:v>
                </c:pt>
                <c:pt idx="47743" formatCode="General">
                  <c:v>77.869500000000002</c:v>
                </c:pt>
                <c:pt idx="47744" formatCode="General">
                  <c:v>78.295400000000001</c:v>
                </c:pt>
                <c:pt idx="47745" formatCode="General">
                  <c:v>78.691199999999995</c:v>
                </c:pt>
                <c:pt idx="47746" formatCode="General">
                  <c:v>79.063599999999994</c:v>
                </c:pt>
                <c:pt idx="47747" formatCode="General">
                  <c:v>79.431200000000004</c:v>
                </c:pt>
                <c:pt idx="47748" formatCode="General">
                  <c:v>79.815100000000001</c:v>
                </c:pt>
                <c:pt idx="47749" formatCode="General">
                  <c:v>80.235100000000003</c:v>
                </c:pt>
                <c:pt idx="47750" formatCode="General">
                  <c:v>80.707499999999996</c:v>
                </c:pt>
                <c:pt idx="47751" formatCode="General">
                  <c:v>81.238900000000001</c:v>
                </c:pt>
                <c:pt idx="47752" formatCode="General">
                  <c:v>81.833299999999994</c:v>
                </c:pt>
                <c:pt idx="47753" formatCode="General">
                  <c:v>82.489900000000006</c:v>
                </c:pt>
                <c:pt idx="47754" formatCode="General">
                  <c:v>83.207499999999996</c:v>
                </c:pt>
                <c:pt idx="47755" formatCode="General">
                  <c:v>83.984099999999998</c:v>
                </c:pt>
                <c:pt idx="47756" formatCode="General">
                  <c:v>84.817800000000005</c:v>
                </c:pt>
                <c:pt idx="47757" formatCode="General">
                  <c:v>85.704700000000003</c:v>
                </c:pt>
                <c:pt idx="47758" formatCode="General">
                  <c:v>86.638900000000007</c:v>
                </c:pt>
                <c:pt idx="47759" formatCode="General">
                  <c:v>87.605099999999993</c:v>
                </c:pt>
                <c:pt idx="47760" formatCode="General">
                  <c:v>88.580200000000005</c:v>
                </c:pt>
                <c:pt idx="47761" formatCode="General">
                  <c:v>89.552000000000007</c:v>
                </c:pt>
                <c:pt idx="47762" formatCode="General">
                  <c:v>90.516099999999994</c:v>
                </c:pt>
                <c:pt idx="47763" formatCode="General">
                  <c:v>91.471100000000007</c:v>
                </c:pt>
                <c:pt idx="47764" formatCode="General">
                  <c:v>92.415199999999999</c:v>
                </c:pt>
                <c:pt idx="47765" formatCode="General">
                  <c:v>93.341200000000001</c:v>
                </c:pt>
                <c:pt idx="47766" formatCode="General">
                  <c:v>94.243399999999994</c:v>
                </c:pt>
                <c:pt idx="47767" formatCode="General">
                  <c:v>95.118499999999997</c:v>
                </c:pt>
                <c:pt idx="47768" formatCode="General">
                  <c:v>95.962500000000006</c:v>
                </c:pt>
                <c:pt idx="47769" formatCode="General">
                  <c:v>96.765000000000001</c:v>
                </c:pt>
                <c:pt idx="47770" formatCode="General">
                  <c:v>97.477500000000006</c:v>
                </c:pt>
                <c:pt idx="47771" formatCode="General">
                  <c:v>98.0274</c:v>
                </c:pt>
                <c:pt idx="47772" formatCode="General">
                  <c:v>98.329499999999996</c:v>
                </c:pt>
                <c:pt idx="47773" formatCode="General">
                  <c:v>98.397999999999996</c:v>
                </c:pt>
                <c:pt idx="47774" formatCode="General">
                  <c:v>98.351100000000002</c:v>
                </c:pt>
                <c:pt idx="47775" formatCode="General">
                  <c:v>98.225999999999999</c:v>
                </c:pt>
                <c:pt idx="47776" formatCode="General">
                  <c:v>98.010300000000001</c:v>
                </c:pt>
                <c:pt idx="47777" formatCode="General">
                  <c:v>97.723600000000005</c:v>
                </c:pt>
                <c:pt idx="47778" formatCode="General">
                  <c:v>97.3887</c:v>
                </c:pt>
                <c:pt idx="47779" formatCode="General">
                  <c:v>97.016400000000004</c:v>
                </c:pt>
                <c:pt idx="47780" formatCode="General">
                  <c:v>96.617599999999996</c:v>
                </c:pt>
                <c:pt idx="47781" formatCode="General">
                  <c:v>96.204099999999997</c:v>
                </c:pt>
                <c:pt idx="47782" formatCode="General">
                  <c:v>95.785600000000002</c:v>
                </c:pt>
                <c:pt idx="47783" formatCode="General">
                  <c:v>95.368499999999997</c:v>
                </c:pt>
                <c:pt idx="47784" formatCode="General">
                  <c:v>94.944500000000005</c:v>
                </c:pt>
                <c:pt idx="47785" formatCode="General">
                  <c:v>94.511899999999997</c:v>
                </c:pt>
                <c:pt idx="47786" formatCode="General">
                  <c:v>94.090599999999995</c:v>
                </c:pt>
                <c:pt idx="47787" formatCode="General">
                  <c:v>93.689899999999994</c:v>
                </c:pt>
                <c:pt idx="47788" formatCode="General">
                  <c:v>93.306100000000001</c:v>
                </c:pt>
                <c:pt idx="47789" formatCode="General">
                  <c:v>92.944599999999994</c:v>
                </c:pt>
                <c:pt idx="47790" formatCode="General">
                  <c:v>92.617500000000007</c:v>
                </c:pt>
                <c:pt idx="47791" formatCode="General">
                  <c:v>92.343199999999996</c:v>
                </c:pt>
                <c:pt idx="47792" formatCode="General">
                  <c:v>92.127300000000005</c:v>
                </c:pt>
                <c:pt idx="47793" formatCode="General">
                  <c:v>91.953400000000002</c:v>
                </c:pt>
                <c:pt idx="47794" formatCode="General">
                  <c:v>91.821299999999994</c:v>
                </c:pt>
                <c:pt idx="47795" formatCode="General">
                  <c:v>91.742000000000004</c:v>
                </c:pt>
                <c:pt idx="47796" formatCode="General">
                  <c:v>91.707400000000007</c:v>
                </c:pt>
                <c:pt idx="47797" formatCode="General">
                  <c:v>91.709199999999996</c:v>
                </c:pt>
                <c:pt idx="47798" formatCode="General">
                  <c:v>91.772099999999995</c:v>
                </c:pt>
                <c:pt idx="47799" formatCode="General">
                  <c:v>91.907499999999999</c:v>
                </c:pt>
                <c:pt idx="47800" formatCode="General">
                  <c:v>92.088499999999996</c:v>
                </c:pt>
                <c:pt idx="47801" formatCode="General">
                  <c:v>92.283199999999994</c:v>
                </c:pt>
                <c:pt idx="47802" formatCode="General">
                  <c:v>92.4666</c:v>
                </c:pt>
                <c:pt idx="47803" formatCode="General">
                  <c:v>92.5976</c:v>
                </c:pt>
                <c:pt idx="47804" formatCode="General">
                  <c:v>92.636799999999994</c:v>
                </c:pt>
                <c:pt idx="47805" formatCode="General">
                  <c:v>92.567599999999999</c:v>
                </c:pt>
                <c:pt idx="47806" formatCode="General">
                  <c:v>92.397599999999997</c:v>
                </c:pt>
                <c:pt idx="47807" formatCode="General">
                  <c:v>92.160899999999998</c:v>
                </c:pt>
                <c:pt idx="47808" formatCode="General">
                  <c:v>91.882400000000004</c:v>
                </c:pt>
                <c:pt idx="47809" formatCode="General">
                  <c:v>91.573300000000003</c:v>
                </c:pt>
                <c:pt idx="47810" formatCode="General">
                  <c:v>91.245099999999994</c:v>
                </c:pt>
                <c:pt idx="47811" formatCode="General">
                  <c:v>90.908799999999999</c:v>
                </c:pt>
                <c:pt idx="47812" formatCode="General">
                  <c:v>90.571700000000007</c:v>
                </c:pt>
                <c:pt idx="47813" formatCode="General">
                  <c:v>90.228399999999993</c:v>
                </c:pt>
                <c:pt idx="47814" formatCode="General">
                  <c:v>89.8643</c:v>
                </c:pt>
                <c:pt idx="47815" formatCode="General">
                  <c:v>89.482200000000006</c:v>
                </c:pt>
                <c:pt idx="47816" formatCode="General">
                  <c:v>89.092100000000002</c:v>
                </c:pt>
                <c:pt idx="47817" formatCode="General">
                  <c:v>88.686999999999998</c:v>
                </c:pt>
                <c:pt idx="47818" formatCode="General">
                  <c:v>88.252300000000005</c:v>
                </c:pt>
                <c:pt idx="47819" formatCode="General">
                  <c:v>87.767899999999997</c:v>
                </c:pt>
                <c:pt idx="47820" formatCode="General">
                  <c:v>87.224500000000006</c:v>
                </c:pt>
                <c:pt idx="47821" formatCode="General">
                  <c:v>86.630300000000005</c:v>
                </c:pt>
                <c:pt idx="47822" formatCode="General">
                  <c:v>86.001800000000003</c:v>
                </c:pt>
                <c:pt idx="47823" formatCode="General">
                  <c:v>85.336100000000002</c:v>
                </c:pt>
                <c:pt idx="47824" formatCode="General">
                  <c:v>84.543300000000002</c:v>
                </c:pt>
                <c:pt idx="47825" formatCode="General">
                  <c:v>83.558000000000007</c:v>
                </c:pt>
                <c:pt idx="47826" formatCode="General">
                  <c:v>82.408600000000007</c:v>
                </c:pt>
                <c:pt idx="47827" formatCode="General">
                  <c:v>81.158900000000003</c:v>
                </c:pt>
                <c:pt idx="47828" formatCode="General">
                  <c:v>79.883899999999997</c:v>
                </c:pt>
                <c:pt idx="47829" formatCode="General">
                  <c:v>78.607900000000001</c:v>
                </c:pt>
                <c:pt idx="47830" formatCode="General">
                  <c:v>77.328900000000004</c:v>
                </c:pt>
                <c:pt idx="47831" formatCode="General">
                  <c:v>76.054699999999997</c:v>
                </c:pt>
                <c:pt idx="47832" formatCode="General">
                  <c:v>74.792199999999994</c:v>
                </c:pt>
                <c:pt idx="47833" formatCode="General">
                  <c:v>73.546499999999995</c:v>
                </c:pt>
                <c:pt idx="47834" formatCode="General">
                  <c:v>72.333500000000001</c:v>
                </c:pt>
                <c:pt idx="47835" formatCode="General">
                  <c:v>71.174300000000002</c:v>
                </c:pt>
                <c:pt idx="47836" formatCode="General">
                  <c:v>70.056799999999996</c:v>
                </c:pt>
                <c:pt idx="47837" formatCode="General">
                  <c:v>68.957300000000004</c:v>
                </c:pt>
                <c:pt idx="47838" formatCode="General">
                  <c:v>67.855599999999995</c:v>
                </c:pt>
                <c:pt idx="47839" formatCode="General">
                  <c:v>66.745699999999999</c:v>
                </c:pt>
                <c:pt idx="47840" formatCode="General">
                  <c:v>65.652500000000003</c:v>
                </c:pt>
                <c:pt idx="47841" formatCode="General">
                  <c:v>64.585300000000004</c:v>
                </c:pt>
                <c:pt idx="47842" formatCode="General">
                  <c:v>63.535699999999999</c:v>
                </c:pt>
                <c:pt idx="47843" formatCode="General">
                  <c:v>62.487200000000001</c:v>
                </c:pt>
                <c:pt idx="47844" formatCode="General">
                  <c:v>61.425199999999997</c:v>
                </c:pt>
                <c:pt idx="47845" formatCode="General">
                  <c:v>60.352499999999999</c:v>
                </c:pt>
                <c:pt idx="47846" formatCode="General">
                  <c:v>59.273800000000001</c:v>
                </c:pt>
                <c:pt idx="47847" formatCode="General">
                  <c:v>58.190899999999999</c:v>
                </c:pt>
                <c:pt idx="47848" formatCode="General">
                  <c:v>57.050600000000003</c:v>
                </c:pt>
                <c:pt idx="47849" formatCode="General">
                  <c:v>55.7791</c:v>
                </c:pt>
                <c:pt idx="47850" formatCode="General">
                  <c:v>54.3367</c:v>
                </c:pt>
                <c:pt idx="47851" formatCode="General">
                  <c:v>52.724200000000003</c:v>
                </c:pt>
                <c:pt idx="47852" formatCode="General">
                  <c:v>51.038200000000003</c:v>
                </c:pt>
                <c:pt idx="47853" formatCode="General">
                  <c:v>49.354500000000002</c:v>
                </c:pt>
                <c:pt idx="47854" formatCode="General">
                  <c:v>47.670999999999999</c:v>
                </c:pt>
                <c:pt idx="47855" formatCode="General">
                  <c:v>45.982799999999997</c:v>
                </c:pt>
                <c:pt idx="47856" formatCode="General">
                  <c:v>44.288800000000002</c:v>
                </c:pt>
                <c:pt idx="47857" formatCode="General">
                  <c:v>42.578800000000001</c:v>
                </c:pt>
                <c:pt idx="47858" formatCode="General">
                  <c:v>40.842599999999997</c:v>
                </c:pt>
                <c:pt idx="47859" formatCode="General">
                  <c:v>39.079500000000003</c:v>
                </c:pt>
                <c:pt idx="47860" formatCode="General">
                  <c:v>37.290799999999997</c:v>
                </c:pt>
                <c:pt idx="47861" formatCode="General">
                  <c:v>35.479999999999997</c:v>
                </c:pt>
                <c:pt idx="47862" formatCode="General">
                  <c:v>33.665599999999998</c:v>
                </c:pt>
                <c:pt idx="47863" formatCode="General">
                  <c:v>31.870899999999999</c:v>
                </c:pt>
                <c:pt idx="47864" formatCode="General">
                  <c:v>30.128399999999999</c:v>
                </c:pt>
                <c:pt idx="47865" formatCode="General">
                  <c:v>28.462299999999999</c:v>
                </c:pt>
                <c:pt idx="47866" formatCode="General">
                  <c:v>26.859300000000001</c:v>
                </c:pt>
                <c:pt idx="47867" formatCode="General">
                  <c:v>25.304099999999998</c:v>
                </c:pt>
                <c:pt idx="47868" formatCode="General">
                  <c:v>23.790800000000001</c:v>
                </c:pt>
                <c:pt idx="47869" formatCode="General">
                  <c:v>22.266400000000001</c:v>
                </c:pt>
                <c:pt idx="47870" formatCode="General">
                  <c:v>20.665800000000001</c:v>
                </c:pt>
                <c:pt idx="47871" formatCode="General">
                  <c:v>18.937799999999999</c:v>
                </c:pt>
                <c:pt idx="47872" formatCode="General">
                  <c:v>17.088799999999999</c:v>
                </c:pt>
                <c:pt idx="47873" formatCode="General">
                  <c:v>15.2455</c:v>
                </c:pt>
                <c:pt idx="47874" formatCode="General">
                  <c:v>13.496600000000001</c:v>
                </c:pt>
                <c:pt idx="47875" formatCode="General">
                  <c:v>11.8508</c:v>
                </c:pt>
                <c:pt idx="47876" formatCode="General">
                  <c:v>10.318</c:v>
                </c:pt>
                <c:pt idx="47877" formatCode="General">
                  <c:v>8.8994700000000009</c:v>
                </c:pt>
                <c:pt idx="47878" formatCode="General">
                  <c:v>7.5661300000000002</c:v>
                </c:pt>
                <c:pt idx="47879" formatCode="General">
                  <c:v>6.2904299999999997</c:v>
                </c:pt>
                <c:pt idx="47880" formatCode="General">
                  <c:v>5.0652100000000004</c:v>
                </c:pt>
                <c:pt idx="47881" formatCode="General">
                  <c:v>3.8758300000000001</c:v>
                </c:pt>
                <c:pt idx="47882" formatCode="General">
                  <c:v>2.70424</c:v>
                </c:pt>
                <c:pt idx="47883" formatCode="General">
                  <c:v>1.5520400000000001</c:v>
                </c:pt>
                <c:pt idx="47884" formatCode="General">
                  <c:v>0.42479099999999997</c:v>
                </c:pt>
                <c:pt idx="47885" formatCode="General">
                  <c:v>-0.69098000000000004</c:v>
                </c:pt>
                <c:pt idx="47886" formatCode="General">
                  <c:v>-1.80416</c:v>
                </c:pt>
                <c:pt idx="47887" formatCode="General">
                  <c:v>-2.9089900000000002</c:v>
                </c:pt>
                <c:pt idx="47888" formatCode="General">
                  <c:v>-3.9916800000000001</c:v>
                </c:pt>
                <c:pt idx="47889" formatCode="General">
                  <c:v>-5.0388900000000003</c:v>
                </c:pt>
                <c:pt idx="47890" formatCode="General">
                  <c:v>-6.1045299999999996</c:v>
                </c:pt>
                <c:pt idx="47891" formatCode="General">
                  <c:v>-7.2707699999999997</c:v>
                </c:pt>
                <c:pt idx="47892" formatCode="General">
                  <c:v>-8.6217699999999997</c:v>
                </c:pt>
                <c:pt idx="47893" formatCode="General">
                  <c:v>-10.1717</c:v>
                </c:pt>
                <c:pt idx="47894" formatCode="General">
                  <c:v>-11.820499999999999</c:v>
                </c:pt>
                <c:pt idx="47895" formatCode="General">
                  <c:v>-13.517899999999999</c:v>
                </c:pt>
                <c:pt idx="47896" formatCode="General">
                  <c:v>-15.2667</c:v>
                </c:pt>
                <c:pt idx="47897" formatCode="General">
                  <c:v>-17.0534</c:v>
                </c:pt>
                <c:pt idx="47898" formatCode="General">
                  <c:v>-18.863700000000001</c:v>
                </c:pt>
                <c:pt idx="47899" formatCode="General">
                  <c:v>-20.708500000000001</c:v>
                </c:pt>
                <c:pt idx="47900" formatCode="General">
                  <c:v>-22.598500000000001</c:v>
                </c:pt>
                <c:pt idx="47901" formatCode="General">
                  <c:v>-24.530200000000001</c:v>
                </c:pt>
                <c:pt idx="47902" formatCode="General">
                  <c:v>-26.494</c:v>
                </c:pt>
                <c:pt idx="47903" formatCode="General">
                  <c:v>-28.476199999999999</c:v>
                </c:pt>
                <c:pt idx="47904" formatCode="General">
                  <c:v>-30.4438</c:v>
                </c:pt>
                <c:pt idx="47905" formatCode="General">
                  <c:v>-32.363599999999998</c:v>
                </c:pt>
                <c:pt idx="47906" formatCode="General">
                  <c:v>-34.222700000000003</c:v>
                </c:pt>
                <c:pt idx="47907" formatCode="General">
                  <c:v>-36.014299999999999</c:v>
                </c:pt>
                <c:pt idx="47908" formatCode="General">
                  <c:v>-37.7395</c:v>
                </c:pt>
                <c:pt idx="47909" formatCode="General">
                  <c:v>-39.377400000000002</c:v>
                </c:pt>
                <c:pt idx="47910" formatCode="General">
                  <c:v>-40.899500000000003</c:v>
                </c:pt>
                <c:pt idx="47911" formatCode="General">
                  <c:v>-42.309399999999997</c:v>
                </c:pt>
                <c:pt idx="47912" formatCode="General">
                  <c:v>-43.650700000000001</c:v>
                </c:pt>
                <c:pt idx="47913" formatCode="General">
                  <c:v>-45.0122</c:v>
                </c:pt>
                <c:pt idx="47914" formatCode="General">
                  <c:v>-46.401699999999998</c:v>
                </c:pt>
                <c:pt idx="47915" formatCode="General">
                  <c:v>-47.739899999999999</c:v>
                </c:pt>
                <c:pt idx="47916" formatCode="General">
                  <c:v>-48.999899999999997</c:v>
                </c:pt>
                <c:pt idx="47917" formatCode="General">
                  <c:v>-50.189799999999998</c:v>
                </c:pt>
                <c:pt idx="47918" formatCode="General">
                  <c:v>-51.329700000000003</c:v>
                </c:pt>
                <c:pt idx="47919" formatCode="General">
                  <c:v>-52.442999999999998</c:v>
                </c:pt>
                <c:pt idx="47920" formatCode="General">
                  <c:v>-53.546799999999998</c:v>
                </c:pt>
                <c:pt idx="47921" formatCode="General">
                  <c:v>-54.646500000000003</c:v>
                </c:pt>
                <c:pt idx="47922" formatCode="General">
                  <c:v>-55.732199999999999</c:v>
                </c:pt>
                <c:pt idx="47923" formatCode="General">
                  <c:v>-56.789000000000001</c:v>
                </c:pt>
                <c:pt idx="47924" formatCode="General">
                  <c:v>-57.804099999999998</c:v>
                </c:pt>
                <c:pt idx="47925" formatCode="General">
                  <c:v>-58.763199999999998</c:v>
                </c:pt>
                <c:pt idx="47926" formatCode="General">
                  <c:v>-59.667000000000002</c:v>
                </c:pt>
                <c:pt idx="47927" formatCode="General">
                  <c:v>-60.545999999999999</c:v>
                </c:pt>
                <c:pt idx="47928" formatCode="General">
                  <c:v>-61.411099999999998</c:v>
                </c:pt>
                <c:pt idx="47929" formatCode="General">
                  <c:v>-62.251100000000001</c:v>
                </c:pt>
                <c:pt idx="47930" formatCode="General">
                  <c:v>-63.067100000000003</c:v>
                </c:pt>
                <c:pt idx="47931" formatCode="General">
                  <c:v>-63.868600000000001</c:v>
                </c:pt>
                <c:pt idx="47932" formatCode="General">
                  <c:v>-64.684600000000003</c:v>
                </c:pt>
                <c:pt idx="47933" formatCode="General">
                  <c:v>-65.576400000000007</c:v>
                </c:pt>
                <c:pt idx="47934" formatCode="General">
                  <c:v>-66.618099999999998</c:v>
                </c:pt>
                <c:pt idx="47935" formatCode="General">
                  <c:v>-67.772400000000005</c:v>
                </c:pt>
                <c:pt idx="47936" formatCode="General">
                  <c:v>-68.935299999999998</c:v>
                </c:pt>
                <c:pt idx="47937" formatCode="General">
                  <c:v>-70.089500000000001</c:v>
                </c:pt>
                <c:pt idx="47938" formatCode="General">
                  <c:v>-71.240899999999996</c:v>
                </c:pt>
                <c:pt idx="47939" formatCode="General">
                  <c:v>-72.364500000000007</c:v>
                </c:pt>
                <c:pt idx="47940" formatCode="General">
                  <c:v>-73.437700000000007</c:v>
                </c:pt>
                <c:pt idx="47941" formatCode="General">
                  <c:v>-74.452500000000001</c:v>
                </c:pt>
                <c:pt idx="47942" formatCode="General">
                  <c:v>-75.400899999999993</c:v>
                </c:pt>
                <c:pt idx="47943" formatCode="General">
                  <c:v>-76.278099999999995</c:v>
                </c:pt>
                <c:pt idx="47944" formatCode="General">
                  <c:v>-77.110100000000003</c:v>
                </c:pt>
                <c:pt idx="47945" formatCode="General">
                  <c:v>-77.918199999999999</c:v>
                </c:pt>
                <c:pt idx="47946" formatCode="General">
                  <c:v>-78.684899999999999</c:v>
                </c:pt>
                <c:pt idx="47947" formatCode="General">
                  <c:v>-79.393500000000003</c:v>
                </c:pt>
                <c:pt idx="47948" formatCode="General">
                  <c:v>-80.036500000000004</c:v>
                </c:pt>
                <c:pt idx="47949" formatCode="General">
                  <c:v>-80.609800000000007</c:v>
                </c:pt>
                <c:pt idx="47950" formatCode="General">
                  <c:v>-81.113100000000003</c:v>
                </c:pt>
                <c:pt idx="47951" formatCode="General">
                  <c:v>-81.571399999999997</c:v>
                </c:pt>
                <c:pt idx="47952" formatCode="General">
                  <c:v>-82.011200000000002</c:v>
                </c:pt>
                <c:pt idx="47953" formatCode="General">
                  <c:v>-82.435699999999997</c:v>
                </c:pt>
                <c:pt idx="47954" formatCode="General">
                  <c:v>-82.848200000000006</c:v>
                </c:pt>
                <c:pt idx="47955" formatCode="General">
                  <c:v>-83.254999999999995</c:v>
                </c:pt>
                <c:pt idx="47956" formatCode="General">
                  <c:v>-83.646199999999993</c:v>
                </c:pt>
                <c:pt idx="47957" formatCode="General">
                  <c:v>-84.011499999999998</c:v>
                </c:pt>
                <c:pt idx="47958" formatCode="General">
                  <c:v>-84.388400000000004</c:v>
                </c:pt>
                <c:pt idx="47959" formatCode="General">
                  <c:v>-84.843699999999998</c:v>
                </c:pt>
                <c:pt idx="47960" formatCode="General">
                  <c:v>-85.470600000000005</c:v>
                </c:pt>
                <c:pt idx="47961" formatCode="General">
                  <c:v>-86.286000000000001</c:v>
                </c:pt>
                <c:pt idx="47962" formatCode="General">
                  <c:v>-87.206699999999998</c:v>
                </c:pt>
                <c:pt idx="47963" formatCode="General">
                  <c:v>-88.193799999999996</c:v>
                </c:pt>
                <c:pt idx="47964" formatCode="General">
                  <c:v>-89.244</c:v>
                </c:pt>
                <c:pt idx="47965" formatCode="General">
                  <c:v>-90.350200000000001</c:v>
                </c:pt>
                <c:pt idx="47966" formatCode="General">
                  <c:v>-91.499899999999997</c:v>
                </c:pt>
                <c:pt idx="47967" formatCode="General">
                  <c:v>-92.674199999999999</c:v>
                </c:pt>
                <c:pt idx="47968" formatCode="General">
                  <c:v>-93.849100000000007</c:v>
                </c:pt>
                <c:pt idx="47969" formatCode="General">
                  <c:v>-95.000799999999998</c:v>
                </c:pt>
                <c:pt idx="47970" formatCode="General">
                  <c:v>-96.120699999999999</c:v>
                </c:pt>
                <c:pt idx="47971" formatCode="General">
                  <c:v>-97.206699999999998</c:v>
                </c:pt>
                <c:pt idx="47972" formatCode="General">
                  <c:v>-98.251499999999993</c:v>
                </c:pt>
                <c:pt idx="47973" formatCode="General">
                  <c:v>-99.251300000000001</c:v>
                </c:pt>
                <c:pt idx="47974" formatCode="General">
                  <c:v>-100.208</c:v>
                </c:pt>
                <c:pt idx="47975" formatCode="General">
                  <c:v>-101.122</c:v>
                </c:pt>
                <c:pt idx="47976" formatCode="General">
                  <c:v>-101.98399999999999</c:v>
                </c:pt>
                <c:pt idx="47977" formatCode="General">
                  <c:v>-102.774</c:v>
                </c:pt>
                <c:pt idx="47978" formatCode="General">
                  <c:v>-103.46899999999999</c:v>
                </c:pt>
                <c:pt idx="47979" formatCode="General">
                  <c:v>-104.057</c:v>
                </c:pt>
                <c:pt idx="47980" formatCode="General">
                  <c:v>-104.566</c:v>
                </c:pt>
                <c:pt idx="47981" formatCode="General">
                  <c:v>-105.078</c:v>
                </c:pt>
                <c:pt idx="47982" formatCode="General">
                  <c:v>-105.681</c:v>
                </c:pt>
                <c:pt idx="47983" formatCode="General">
                  <c:v>-106.438</c:v>
                </c:pt>
                <c:pt idx="47984" formatCode="General">
                  <c:v>-107.264</c:v>
                </c:pt>
                <c:pt idx="47985" formatCode="General">
                  <c:v>-108.032</c:v>
                </c:pt>
                <c:pt idx="47986" formatCode="General">
                  <c:v>-108.69799999999999</c:v>
                </c:pt>
                <c:pt idx="47987" formatCode="General">
                  <c:v>-109.22</c:v>
                </c:pt>
                <c:pt idx="47988" formatCode="General">
                  <c:v>-109.56</c:v>
                </c:pt>
                <c:pt idx="47989" formatCode="General">
                  <c:v>-109.739</c:v>
                </c:pt>
                <c:pt idx="47990" formatCode="General">
                  <c:v>-109.812</c:v>
                </c:pt>
                <c:pt idx="47991" formatCode="General">
                  <c:v>-109.785</c:v>
                </c:pt>
                <c:pt idx="47992" formatCode="General">
                  <c:v>-109.655</c:v>
                </c:pt>
                <c:pt idx="47993" formatCode="General">
                  <c:v>-109.44199999999999</c:v>
                </c:pt>
                <c:pt idx="47994" formatCode="General">
                  <c:v>-109.164</c:v>
                </c:pt>
                <c:pt idx="47995" formatCode="General">
                  <c:v>-108.83</c:v>
                </c:pt>
                <c:pt idx="47996" formatCode="General">
                  <c:v>-108.453</c:v>
                </c:pt>
                <c:pt idx="47997" formatCode="General">
                  <c:v>-108.04300000000001</c:v>
                </c:pt>
                <c:pt idx="47998" formatCode="General">
                  <c:v>-107.614</c:v>
                </c:pt>
                <c:pt idx="47999" formatCode="General">
                  <c:v>-107.17</c:v>
                </c:pt>
                <c:pt idx="48000" formatCode="General">
                  <c:v>-106.706</c:v>
                </c:pt>
                <c:pt idx="48001" formatCode="General">
                  <c:v>-106.212</c:v>
                </c:pt>
                <c:pt idx="48002" formatCode="General">
                  <c:v>-105.685</c:v>
                </c:pt>
                <c:pt idx="48003" formatCode="General">
                  <c:v>-105.095</c:v>
                </c:pt>
                <c:pt idx="48004" formatCode="General">
                  <c:v>-104.413</c:v>
                </c:pt>
                <c:pt idx="48005" formatCode="General">
                  <c:v>-103.736</c:v>
                </c:pt>
                <c:pt idx="48006" formatCode="General">
                  <c:v>-103.173</c:v>
                </c:pt>
                <c:pt idx="48007" formatCode="General">
                  <c:v>-102.747</c:v>
                </c:pt>
                <c:pt idx="48008" formatCode="General">
                  <c:v>-102.43</c:v>
                </c:pt>
                <c:pt idx="48009" formatCode="General">
                  <c:v>-102.13800000000001</c:v>
                </c:pt>
                <c:pt idx="48010" formatCode="General">
                  <c:v>-101.834</c:v>
                </c:pt>
                <c:pt idx="48011" formatCode="General">
                  <c:v>-101.521</c:v>
                </c:pt>
                <c:pt idx="48012" formatCode="General">
                  <c:v>-101.202</c:v>
                </c:pt>
                <c:pt idx="48013" formatCode="General">
                  <c:v>-100.879</c:v>
                </c:pt>
                <c:pt idx="48014" formatCode="General">
                  <c:v>-100.548</c:v>
                </c:pt>
                <c:pt idx="48015" formatCode="General">
                  <c:v>-100.196</c:v>
                </c:pt>
                <c:pt idx="48016" formatCode="General">
                  <c:v>-99.802999999999997</c:v>
                </c:pt>
                <c:pt idx="48017" formatCode="General">
                  <c:v>-99.373800000000003</c:v>
                </c:pt>
                <c:pt idx="48018" formatCode="General">
                  <c:v>-98.923699999999997</c:v>
                </c:pt>
                <c:pt idx="48019" formatCode="General">
                  <c:v>-98.466099999999997</c:v>
                </c:pt>
                <c:pt idx="48020" formatCode="General">
                  <c:v>-98.012299999999996</c:v>
                </c:pt>
                <c:pt idx="48021" formatCode="General">
                  <c:v>-97.564800000000005</c:v>
                </c:pt>
                <c:pt idx="48022" formatCode="General">
                  <c:v>-97.114000000000004</c:v>
                </c:pt>
                <c:pt idx="48023" formatCode="General">
                  <c:v>-96.643000000000001</c:v>
                </c:pt>
                <c:pt idx="48024" formatCode="General">
                  <c:v>-96.1494</c:v>
                </c:pt>
                <c:pt idx="48025" formatCode="General">
                  <c:v>-95.635499999999993</c:v>
                </c:pt>
                <c:pt idx="48026" formatCode="General">
                  <c:v>-95.101299999999995</c:v>
                </c:pt>
                <c:pt idx="48027" formatCode="General">
                  <c:v>-94.549199999999999</c:v>
                </c:pt>
                <c:pt idx="48028" formatCode="General">
                  <c:v>-93.984899999999996</c:v>
                </c:pt>
                <c:pt idx="48029" formatCode="General">
                  <c:v>-93.396299999999997</c:v>
                </c:pt>
                <c:pt idx="48030" formatCode="General">
                  <c:v>-92.757300000000001</c:v>
                </c:pt>
                <c:pt idx="48031" formatCode="General">
                  <c:v>-92.137699999999995</c:v>
                </c:pt>
                <c:pt idx="48032" formatCode="General">
                  <c:v>-91.623599999999996</c:v>
                </c:pt>
                <c:pt idx="48033" formatCode="General">
                  <c:v>-91.198700000000002</c:v>
                </c:pt>
                <c:pt idx="48034" formatCode="General">
                  <c:v>-90.813299999999998</c:v>
                </c:pt>
                <c:pt idx="48035" formatCode="General">
                  <c:v>-90.412000000000006</c:v>
                </c:pt>
                <c:pt idx="48036" formatCode="General">
                  <c:v>-89.970100000000002</c:v>
                </c:pt>
                <c:pt idx="48037" formatCode="General">
                  <c:v>-89.490799999999993</c:v>
                </c:pt>
                <c:pt idx="48038" formatCode="General">
                  <c:v>-88.976100000000002</c:v>
                </c:pt>
                <c:pt idx="48039" formatCode="General">
                  <c:v>-88.431200000000004</c:v>
                </c:pt>
                <c:pt idx="48040" formatCode="General">
                  <c:v>-87.875500000000002</c:v>
                </c:pt>
                <c:pt idx="48041" formatCode="General">
                  <c:v>-87.268900000000002</c:v>
                </c:pt>
                <c:pt idx="48042" formatCode="General">
                  <c:v>-86.477500000000006</c:v>
                </c:pt>
                <c:pt idx="48043" formatCode="General">
                  <c:v>-85.544300000000007</c:v>
                </c:pt>
                <c:pt idx="48044" formatCode="General">
                  <c:v>-84.617699999999999</c:v>
                </c:pt>
                <c:pt idx="48045" formatCode="General">
                  <c:v>-83.717200000000005</c:v>
                </c:pt>
                <c:pt idx="48046" formatCode="General">
                  <c:v>-82.830399999999997</c:v>
                </c:pt>
                <c:pt idx="48047" formatCode="General">
                  <c:v>-81.936000000000007</c:v>
                </c:pt>
                <c:pt idx="48048" formatCode="General">
                  <c:v>-81.029700000000005</c:v>
                </c:pt>
                <c:pt idx="48049" formatCode="General">
                  <c:v>-80.134600000000006</c:v>
                </c:pt>
                <c:pt idx="48050" formatCode="General">
                  <c:v>-79.247900000000001</c:v>
                </c:pt>
                <c:pt idx="48051" formatCode="General">
                  <c:v>-78.350700000000003</c:v>
                </c:pt>
                <c:pt idx="48052" formatCode="General">
                  <c:v>-77.444199999999995</c:v>
                </c:pt>
                <c:pt idx="48053" formatCode="General">
                  <c:v>-76.531099999999995</c:v>
                </c:pt>
                <c:pt idx="48054" formatCode="General">
                  <c:v>-75.595500000000001</c:v>
                </c:pt>
                <c:pt idx="48055" formatCode="General">
                  <c:v>-74.616299999999995</c:v>
                </c:pt>
                <c:pt idx="48056" formatCode="General">
                  <c:v>-73.578699999999998</c:v>
                </c:pt>
                <c:pt idx="48057" formatCode="General">
                  <c:v>-72.554599999999994</c:v>
                </c:pt>
                <c:pt idx="48058" formatCode="General">
                  <c:v>-71.629400000000004</c:v>
                </c:pt>
                <c:pt idx="48059" formatCode="General">
                  <c:v>-70.733900000000006</c:v>
                </c:pt>
                <c:pt idx="48060" formatCode="General">
                  <c:v>-69.774299999999997</c:v>
                </c:pt>
                <c:pt idx="48061" formatCode="General">
                  <c:v>-68.703999999999994</c:v>
                </c:pt>
                <c:pt idx="48062" formatCode="General">
                  <c:v>-67.482900000000001</c:v>
                </c:pt>
                <c:pt idx="48063" formatCode="General">
                  <c:v>-66.093999999999994</c:v>
                </c:pt>
                <c:pt idx="48064" formatCode="General">
                  <c:v>-64.510800000000003</c:v>
                </c:pt>
                <c:pt idx="48065" formatCode="General">
                  <c:v>-62.719700000000003</c:v>
                </c:pt>
                <c:pt idx="48066" formatCode="General">
                  <c:v>-60.7712</c:v>
                </c:pt>
                <c:pt idx="48067" formatCode="General">
                  <c:v>-58.722999999999999</c:v>
                </c:pt>
                <c:pt idx="48068" formatCode="General">
                  <c:v>-56.603999999999999</c:v>
                </c:pt>
                <c:pt idx="48069" formatCode="General">
                  <c:v>-54.437600000000003</c:v>
                </c:pt>
                <c:pt idx="48070" formatCode="General">
                  <c:v>-52.239100000000001</c:v>
                </c:pt>
                <c:pt idx="48071" formatCode="General">
                  <c:v>-50.023600000000002</c:v>
                </c:pt>
                <c:pt idx="48072" formatCode="General">
                  <c:v>-47.804299999999998</c:v>
                </c:pt>
                <c:pt idx="48073" formatCode="General">
                  <c:v>-45.587499999999999</c:v>
                </c:pt>
                <c:pt idx="48074" formatCode="General">
                  <c:v>-43.3705</c:v>
                </c:pt>
                <c:pt idx="48075" formatCode="General">
                  <c:v>-41.140500000000003</c:v>
                </c:pt>
                <c:pt idx="48076" formatCode="General">
                  <c:v>-38.905299999999997</c:v>
                </c:pt>
                <c:pt idx="48077" formatCode="General">
                  <c:v>-36.690600000000003</c:v>
                </c:pt>
                <c:pt idx="48078" formatCode="General">
                  <c:v>-34.484000000000002</c:v>
                </c:pt>
                <c:pt idx="48079" formatCode="General">
                  <c:v>-32.270800000000001</c:v>
                </c:pt>
                <c:pt idx="48080" formatCode="General">
                  <c:v>-30.075399999999998</c:v>
                </c:pt>
                <c:pt idx="48081" formatCode="General">
                  <c:v>-27.923200000000001</c:v>
                </c:pt>
                <c:pt idx="48082" formatCode="General">
                  <c:v>-25.8291</c:v>
                </c:pt>
                <c:pt idx="48083" formatCode="General">
                  <c:v>-23.784099999999999</c:v>
                </c:pt>
                <c:pt idx="48084" formatCode="General">
                  <c:v>-21.762499999999999</c:v>
                </c:pt>
                <c:pt idx="48085" formatCode="General">
                  <c:v>-19.859200000000001</c:v>
                </c:pt>
                <c:pt idx="48086" formatCode="General">
                  <c:v>-18.180499999999999</c:v>
                </c:pt>
                <c:pt idx="48087" formatCode="General">
                  <c:v>-16.662400000000002</c:v>
                </c:pt>
                <c:pt idx="48088" formatCode="General">
                  <c:v>-15.224600000000001</c:v>
                </c:pt>
                <c:pt idx="48089" formatCode="General">
                  <c:v>-13.8398</c:v>
                </c:pt>
                <c:pt idx="48090" formatCode="General">
                  <c:v>-12.5075</c:v>
                </c:pt>
                <c:pt idx="48091" formatCode="General">
                  <c:v>-11.239699999999999</c:v>
                </c:pt>
                <c:pt idx="48092" formatCode="General">
                  <c:v>-10.023400000000001</c:v>
                </c:pt>
                <c:pt idx="48093" formatCode="General">
                  <c:v>-8.8418299999999999</c:v>
                </c:pt>
                <c:pt idx="48094" formatCode="General">
                  <c:v>-7.6915800000000001</c:v>
                </c:pt>
                <c:pt idx="48095" formatCode="General">
                  <c:v>-6.5605000000000002</c:v>
                </c:pt>
                <c:pt idx="48096" formatCode="General">
                  <c:v>-5.42258</c:v>
                </c:pt>
                <c:pt idx="48097" formatCode="General">
                  <c:v>-4.2727700000000004</c:v>
                </c:pt>
                <c:pt idx="48098" formatCode="General">
                  <c:v>-3.1218499999999998</c:v>
                </c:pt>
                <c:pt idx="48099" formatCode="General">
                  <c:v>-1.97342</c:v>
                </c:pt>
                <c:pt idx="48100" formatCode="General">
                  <c:v>-0.82067699999999999</c:v>
                </c:pt>
                <c:pt idx="48101" formatCode="General">
                  <c:v>0.35726200000000002</c:v>
                </c:pt>
                <c:pt idx="48102" formatCode="General">
                  <c:v>1.57562</c:v>
                </c:pt>
                <c:pt idx="48103" formatCode="General">
                  <c:v>2.8384299999999998</c:v>
                </c:pt>
                <c:pt idx="48104" formatCode="General">
                  <c:v>4.1568899999999998</c:v>
                </c:pt>
                <c:pt idx="48105" formatCode="General">
                  <c:v>5.5441799999999999</c:v>
                </c:pt>
                <c:pt idx="48106" formatCode="General">
                  <c:v>7.0189700000000004</c:v>
                </c:pt>
                <c:pt idx="48107" formatCode="General">
                  <c:v>8.5965399999999992</c:v>
                </c:pt>
                <c:pt idx="48108" formatCode="General">
                  <c:v>10.276199999999999</c:v>
                </c:pt>
                <c:pt idx="48109" formatCode="General">
                  <c:v>12.0623</c:v>
                </c:pt>
                <c:pt idx="48110" formatCode="General">
                  <c:v>13.9649</c:v>
                </c:pt>
                <c:pt idx="48111" formatCode="General">
                  <c:v>15.9847</c:v>
                </c:pt>
                <c:pt idx="48112" formatCode="General">
                  <c:v>18.110800000000001</c:v>
                </c:pt>
                <c:pt idx="48113" formatCode="General">
                  <c:v>20.314599999999999</c:v>
                </c:pt>
                <c:pt idx="48114" formatCode="General">
                  <c:v>22.571899999999999</c:v>
                </c:pt>
                <c:pt idx="48115" formatCode="General">
                  <c:v>24.8811</c:v>
                </c:pt>
                <c:pt idx="48116" formatCode="General">
                  <c:v>27.211099999999998</c:v>
                </c:pt>
                <c:pt idx="48117" formatCode="General">
                  <c:v>29.505299999999998</c:v>
                </c:pt>
                <c:pt idx="48118" formatCode="General">
                  <c:v>31.7319</c:v>
                </c:pt>
                <c:pt idx="48119" formatCode="General">
                  <c:v>33.878</c:v>
                </c:pt>
                <c:pt idx="48120" formatCode="General">
                  <c:v>35.946300000000001</c:v>
                </c:pt>
                <c:pt idx="48121" formatCode="General">
                  <c:v>37.942399999999999</c:v>
                </c:pt>
                <c:pt idx="48122" formatCode="General">
                  <c:v>39.861499999999999</c:v>
                </c:pt>
                <c:pt idx="48123" formatCode="General">
                  <c:v>41.696399999999997</c:v>
                </c:pt>
                <c:pt idx="48124" formatCode="General">
                  <c:v>43.439100000000003</c:v>
                </c:pt>
                <c:pt idx="48125" formatCode="General">
                  <c:v>45.085799999999999</c:v>
                </c:pt>
                <c:pt idx="48126" formatCode="General">
                  <c:v>46.635100000000001</c:v>
                </c:pt>
                <c:pt idx="48127" formatCode="General">
                  <c:v>48.084499999999998</c:v>
                </c:pt>
                <c:pt idx="48128" formatCode="General">
                  <c:v>49.412100000000002</c:v>
                </c:pt>
                <c:pt idx="48129" formatCode="General">
                  <c:v>50.567700000000002</c:v>
                </c:pt>
                <c:pt idx="48130" formatCode="General">
                  <c:v>51.595599999999997</c:v>
                </c:pt>
                <c:pt idx="48131" formatCode="General">
                  <c:v>52.618899999999996</c:v>
                </c:pt>
                <c:pt idx="48132" formatCode="General">
                  <c:v>53.665500000000002</c:v>
                </c:pt>
                <c:pt idx="48133" formatCode="General">
                  <c:v>54.721299999999999</c:v>
                </c:pt>
                <c:pt idx="48134" formatCode="General">
                  <c:v>55.798200000000001</c:v>
                </c:pt>
                <c:pt idx="48135" formatCode="General">
                  <c:v>56.911000000000001</c:v>
                </c:pt>
                <c:pt idx="48136" formatCode="General">
                  <c:v>58.078400000000002</c:v>
                </c:pt>
                <c:pt idx="48137" formatCode="General">
                  <c:v>59.314599999999999</c:v>
                </c:pt>
                <c:pt idx="48138" formatCode="General">
                  <c:v>60.628399999999999</c:v>
                </c:pt>
                <c:pt idx="48139" formatCode="General">
                  <c:v>62.018599999999999</c:v>
                </c:pt>
                <c:pt idx="48140" formatCode="General">
                  <c:v>63.482599999999998</c:v>
                </c:pt>
                <c:pt idx="48141" formatCode="General">
                  <c:v>65.028400000000005</c:v>
                </c:pt>
                <c:pt idx="48142" formatCode="General">
                  <c:v>66.659199999999998</c:v>
                </c:pt>
                <c:pt idx="48143" formatCode="General">
                  <c:v>68.366399999999999</c:v>
                </c:pt>
                <c:pt idx="48144" formatCode="General">
                  <c:v>70.130700000000004</c:v>
                </c:pt>
                <c:pt idx="48145" formatCode="General">
                  <c:v>71.931299999999993</c:v>
                </c:pt>
                <c:pt idx="48146" formatCode="General">
                  <c:v>73.764200000000002</c:v>
                </c:pt>
                <c:pt idx="48147" formatCode="General">
                  <c:v>75.627700000000004</c:v>
                </c:pt>
                <c:pt idx="48148" formatCode="General">
                  <c:v>77.516300000000001</c:v>
                </c:pt>
                <c:pt idx="48149" formatCode="General">
                  <c:v>79.422399999999996</c:v>
                </c:pt>
                <c:pt idx="48150" formatCode="General">
                  <c:v>81.335300000000004</c:v>
                </c:pt>
                <c:pt idx="48151" formatCode="General">
                  <c:v>83.229900000000001</c:v>
                </c:pt>
                <c:pt idx="48152" formatCode="General">
                  <c:v>85.076499999999996</c:v>
                </c:pt>
                <c:pt idx="48153" formatCode="General">
                  <c:v>86.883399999999995</c:v>
                </c:pt>
                <c:pt idx="48154" formatCode="General">
                  <c:v>88.671300000000002</c:v>
                </c:pt>
                <c:pt idx="48155" formatCode="General">
                  <c:v>90.447500000000005</c:v>
                </c:pt>
                <c:pt idx="48156" formatCode="General">
                  <c:v>92.210099999999997</c:v>
                </c:pt>
                <c:pt idx="48157" formatCode="General">
                  <c:v>93.946600000000004</c:v>
                </c:pt>
                <c:pt idx="48158" formatCode="General">
                  <c:v>95.6541</c:v>
                </c:pt>
                <c:pt idx="48159" formatCode="General">
                  <c:v>97.334999999999994</c:v>
                </c:pt>
                <c:pt idx="48160" formatCode="General">
                  <c:v>98.996399999999994</c:v>
                </c:pt>
                <c:pt idx="48161" formatCode="General">
                  <c:v>100.64100000000001</c:v>
                </c:pt>
                <c:pt idx="48162" formatCode="General">
                  <c:v>102.25700000000001</c:v>
                </c:pt>
                <c:pt idx="48163" formatCode="General">
                  <c:v>103.825</c:v>
                </c:pt>
                <c:pt idx="48164" formatCode="General">
                  <c:v>105.32599999999999</c:v>
                </c:pt>
                <c:pt idx="48165" formatCode="General">
                  <c:v>106.753</c:v>
                </c:pt>
                <c:pt idx="48166" formatCode="General">
                  <c:v>108.1</c:v>
                </c:pt>
                <c:pt idx="48167" formatCode="General">
                  <c:v>109.31100000000001</c:v>
                </c:pt>
                <c:pt idx="48168" formatCode="General">
                  <c:v>110.345</c:v>
                </c:pt>
                <c:pt idx="48169" formatCode="General">
                  <c:v>111.2</c:v>
                </c:pt>
                <c:pt idx="48170" formatCode="General">
                  <c:v>111.944</c:v>
                </c:pt>
                <c:pt idx="48171" formatCode="General">
                  <c:v>112.681</c:v>
                </c:pt>
                <c:pt idx="48172" formatCode="General">
                  <c:v>113.45</c:v>
                </c:pt>
                <c:pt idx="48173" formatCode="General">
                  <c:v>114.251</c:v>
                </c:pt>
                <c:pt idx="48174" formatCode="General">
                  <c:v>115.077</c:v>
                </c:pt>
                <c:pt idx="48175" formatCode="General">
                  <c:v>115.913</c:v>
                </c:pt>
                <c:pt idx="48176" formatCode="General">
                  <c:v>116.754</c:v>
                </c:pt>
                <c:pt idx="48177" formatCode="General">
                  <c:v>117.613</c:v>
                </c:pt>
                <c:pt idx="48178" formatCode="General">
                  <c:v>118.512</c:v>
                </c:pt>
                <c:pt idx="48179" formatCode="General">
                  <c:v>119.449</c:v>
                </c:pt>
                <c:pt idx="48180" formatCode="General">
                  <c:v>120.41</c:v>
                </c:pt>
                <c:pt idx="48181" formatCode="General">
                  <c:v>121.38</c:v>
                </c:pt>
                <c:pt idx="48182" formatCode="General">
                  <c:v>122.352</c:v>
                </c:pt>
                <c:pt idx="48183" formatCode="General">
                  <c:v>123.33199999999999</c:v>
                </c:pt>
                <c:pt idx="48184" formatCode="General">
                  <c:v>124.342</c:v>
                </c:pt>
                <c:pt idx="48185" formatCode="General">
                  <c:v>125.40900000000001</c:v>
                </c:pt>
                <c:pt idx="48186" formatCode="General">
                  <c:v>126.55800000000001</c:v>
                </c:pt>
                <c:pt idx="48187" formatCode="General">
                  <c:v>127.80200000000001</c:v>
                </c:pt>
                <c:pt idx="48188" formatCode="General">
                  <c:v>129.12</c:v>
                </c:pt>
                <c:pt idx="48189" formatCode="General">
                  <c:v>130.488</c:v>
                </c:pt>
                <c:pt idx="48190" formatCode="General">
                  <c:v>131.87899999999999</c:v>
                </c:pt>
                <c:pt idx="48191" formatCode="General">
                  <c:v>133.26499999999999</c:v>
                </c:pt>
                <c:pt idx="48192" formatCode="General">
                  <c:v>134.61699999999999</c:v>
                </c:pt>
                <c:pt idx="48193" formatCode="General">
                  <c:v>135.91999999999999</c:v>
                </c:pt>
                <c:pt idx="48194" formatCode="General">
                  <c:v>137.167</c:v>
                </c:pt>
                <c:pt idx="48195" formatCode="General">
                  <c:v>138.357</c:v>
                </c:pt>
                <c:pt idx="48196" formatCode="General">
                  <c:v>139.494</c:v>
                </c:pt>
                <c:pt idx="48197" formatCode="General">
                  <c:v>140.58000000000001</c:v>
                </c:pt>
                <c:pt idx="48198" formatCode="General">
                  <c:v>141.625</c:v>
                </c:pt>
                <c:pt idx="48199" formatCode="General">
                  <c:v>142.63399999999999</c:v>
                </c:pt>
                <c:pt idx="48200" formatCode="General">
                  <c:v>143.572</c:v>
                </c:pt>
                <c:pt idx="48201" formatCode="General">
                  <c:v>144.38999999999999</c:v>
                </c:pt>
                <c:pt idx="48202" formatCode="General">
                  <c:v>145.05600000000001</c:v>
                </c:pt>
                <c:pt idx="48203" formatCode="General">
                  <c:v>145.57599999999999</c:v>
                </c:pt>
                <c:pt idx="48204" formatCode="General">
                  <c:v>146.00299999999999</c:v>
                </c:pt>
                <c:pt idx="48205" formatCode="General">
                  <c:v>146.34700000000001</c:v>
                </c:pt>
                <c:pt idx="48206" formatCode="General">
                  <c:v>146.589</c:v>
                </c:pt>
                <c:pt idx="48207" formatCode="General">
                  <c:v>146.74799999999999</c:v>
                </c:pt>
                <c:pt idx="48208" formatCode="General">
                  <c:v>146.846</c:v>
                </c:pt>
                <c:pt idx="48209" formatCode="General">
                  <c:v>146.87799999999999</c:v>
                </c:pt>
                <c:pt idx="48210" formatCode="General">
                  <c:v>146.85300000000001</c:v>
                </c:pt>
                <c:pt idx="48211" formatCode="General">
                  <c:v>146.79400000000001</c:v>
                </c:pt>
                <c:pt idx="48212" formatCode="General">
                  <c:v>146.72</c:v>
                </c:pt>
                <c:pt idx="48213" formatCode="General">
                  <c:v>146.64599999999999</c:v>
                </c:pt>
                <c:pt idx="48214" formatCode="General">
                  <c:v>146.56700000000001</c:v>
                </c:pt>
                <c:pt idx="48215" formatCode="General">
                  <c:v>146.47800000000001</c:v>
                </c:pt>
                <c:pt idx="48216" formatCode="General">
                  <c:v>146.381</c:v>
                </c:pt>
                <c:pt idx="48217" formatCode="General">
                  <c:v>146.285</c:v>
                </c:pt>
                <c:pt idx="48218" formatCode="General">
                  <c:v>146.20400000000001</c:v>
                </c:pt>
                <c:pt idx="48219" formatCode="General">
                  <c:v>146.148</c:v>
                </c:pt>
                <c:pt idx="48220" formatCode="General">
                  <c:v>146.12200000000001</c:v>
                </c:pt>
                <c:pt idx="48221" formatCode="General">
                  <c:v>146.125</c:v>
                </c:pt>
                <c:pt idx="48222" formatCode="General">
                  <c:v>146.14500000000001</c:v>
                </c:pt>
                <c:pt idx="48223" formatCode="General">
                  <c:v>146.16499999999999</c:v>
                </c:pt>
                <c:pt idx="48224" formatCode="General">
                  <c:v>146.15100000000001</c:v>
                </c:pt>
                <c:pt idx="48225" formatCode="General">
                  <c:v>146.06299999999999</c:v>
                </c:pt>
                <c:pt idx="48226" formatCode="General">
                  <c:v>145.90899999999999</c:v>
                </c:pt>
                <c:pt idx="48227" formatCode="General">
                  <c:v>145.71100000000001</c:v>
                </c:pt>
                <c:pt idx="48228" formatCode="General">
                  <c:v>145.476</c:v>
                </c:pt>
                <c:pt idx="48229" formatCode="General">
                  <c:v>145.21199999999999</c:v>
                </c:pt>
                <c:pt idx="48230" formatCode="General">
                  <c:v>144.93299999999999</c:v>
                </c:pt>
                <c:pt idx="48231" formatCode="General">
                  <c:v>144.66</c:v>
                </c:pt>
                <c:pt idx="48232" formatCode="General">
                  <c:v>144.40700000000001</c:v>
                </c:pt>
                <c:pt idx="48233" formatCode="General">
                  <c:v>144.11099999999999</c:v>
                </c:pt>
                <c:pt idx="48234" formatCode="General">
                  <c:v>143.697</c:v>
                </c:pt>
                <c:pt idx="48235" formatCode="General">
                  <c:v>143.13399999999999</c:v>
                </c:pt>
                <c:pt idx="48236" formatCode="General">
                  <c:v>142.43700000000001</c:v>
                </c:pt>
                <c:pt idx="48237" formatCode="General">
                  <c:v>141.68100000000001</c:v>
                </c:pt>
                <c:pt idx="48238" formatCode="General">
                  <c:v>140.88399999999999</c:v>
                </c:pt>
                <c:pt idx="48239" formatCode="General">
                  <c:v>140.01400000000001</c:v>
                </c:pt>
                <c:pt idx="48240" formatCode="General">
                  <c:v>139.065</c:v>
                </c:pt>
                <c:pt idx="48241" formatCode="General">
                  <c:v>138.04400000000001</c:v>
                </c:pt>
                <c:pt idx="48242" formatCode="General">
                  <c:v>136.94999999999999</c:v>
                </c:pt>
                <c:pt idx="48243" formatCode="General">
                  <c:v>135.773</c:v>
                </c:pt>
                <c:pt idx="48244" formatCode="General">
                  <c:v>134.50299999999999</c:v>
                </c:pt>
                <c:pt idx="48245" formatCode="General">
                  <c:v>133.14599999999999</c:v>
                </c:pt>
                <c:pt idx="48246" formatCode="General">
                  <c:v>131.715</c:v>
                </c:pt>
                <c:pt idx="48247" formatCode="General">
                  <c:v>130.22900000000001</c:v>
                </c:pt>
                <c:pt idx="48248" formatCode="General">
                  <c:v>128.702</c:v>
                </c:pt>
                <c:pt idx="48249" formatCode="General">
                  <c:v>127.136</c:v>
                </c:pt>
                <c:pt idx="48250" formatCode="General">
                  <c:v>125.539</c:v>
                </c:pt>
                <c:pt idx="48251" formatCode="General">
                  <c:v>123.926</c:v>
                </c:pt>
                <c:pt idx="48252" formatCode="General">
                  <c:v>122.321</c:v>
                </c:pt>
                <c:pt idx="48253" formatCode="General">
                  <c:v>120.754</c:v>
                </c:pt>
                <c:pt idx="48254" formatCode="General">
                  <c:v>119.261</c:v>
                </c:pt>
                <c:pt idx="48255" formatCode="General">
                  <c:v>117.879</c:v>
                </c:pt>
                <c:pt idx="48256" formatCode="General">
                  <c:v>116.64</c:v>
                </c:pt>
                <c:pt idx="48257" formatCode="General">
                  <c:v>115.58499999999999</c:v>
                </c:pt>
                <c:pt idx="48258" formatCode="General">
                  <c:v>114.749</c:v>
                </c:pt>
                <c:pt idx="48259" formatCode="General">
                  <c:v>114.098</c:v>
                </c:pt>
                <c:pt idx="48260" formatCode="General">
                  <c:v>113.568</c:v>
                </c:pt>
                <c:pt idx="48261" formatCode="General">
                  <c:v>113.102</c:v>
                </c:pt>
                <c:pt idx="48262" formatCode="General">
                  <c:v>112.655</c:v>
                </c:pt>
                <c:pt idx="48263" formatCode="General">
                  <c:v>112.227</c:v>
                </c:pt>
                <c:pt idx="48264" formatCode="General">
                  <c:v>111.819</c:v>
                </c:pt>
                <c:pt idx="48265" formatCode="General">
                  <c:v>111.423</c:v>
                </c:pt>
                <c:pt idx="48266" formatCode="General">
                  <c:v>110.971</c:v>
                </c:pt>
                <c:pt idx="48267" formatCode="General">
                  <c:v>110.373</c:v>
                </c:pt>
                <c:pt idx="48268" formatCode="General">
                  <c:v>109.536</c:v>
                </c:pt>
                <c:pt idx="48269" formatCode="General">
                  <c:v>108.42700000000001</c:v>
                </c:pt>
                <c:pt idx="48270" formatCode="General">
                  <c:v>107.131</c:v>
                </c:pt>
                <c:pt idx="48271" formatCode="General">
                  <c:v>105.70399999999999</c:v>
                </c:pt>
                <c:pt idx="48272" formatCode="General">
                  <c:v>104.14700000000001</c:v>
                </c:pt>
                <c:pt idx="48273" formatCode="General">
                  <c:v>102.477</c:v>
                </c:pt>
                <c:pt idx="48274" formatCode="General">
                  <c:v>100.71299999999999</c:v>
                </c:pt>
                <c:pt idx="48275" formatCode="General">
                  <c:v>98.870699999999999</c:v>
                </c:pt>
                <c:pt idx="48276" formatCode="General">
                  <c:v>96.955699999999993</c:v>
                </c:pt>
                <c:pt idx="48277" formatCode="General">
                  <c:v>94.965299999999999</c:v>
                </c:pt>
                <c:pt idx="48278" formatCode="General">
                  <c:v>92.889300000000006</c:v>
                </c:pt>
                <c:pt idx="48279" formatCode="General">
                  <c:v>90.718699999999998</c:v>
                </c:pt>
                <c:pt idx="48280" formatCode="General">
                  <c:v>88.482200000000006</c:v>
                </c:pt>
                <c:pt idx="48281" formatCode="General">
                  <c:v>86.2179</c:v>
                </c:pt>
                <c:pt idx="48282" formatCode="General">
                  <c:v>83.948300000000003</c:v>
                </c:pt>
                <c:pt idx="48283" formatCode="General">
                  <c:v>81.706199999999995</c:v>
                </c:pt>
                <c:pt idx="48284" formatCode="General">
                  <c:v>79.532399999999996</c:v>
                </c:pt>
                <c:pt idx="48285" formatCode="General">
                  <c:v>77.439499999999995</c:v>
                </c:pt>
                <c:pt idx="48286" formatCode="General">
                  <c:v>75.412700000000001</c:v>
                </c:pt>
                <c:pt idx="48287" formatCode="General">
                  <c:v>73.440600000000003</c:v>
                </c:pt>
                <c:pt idx="48288" formatCode="General">
                  <c:v>71.519099999999995</c:v>
                </c:pt>
                <c:pt idx="48289" formatCode="General">
                  <c:v>69.655000000000001</c:v>
                </c:pt>
                <c:pt idx="48290" formatCode="General">
                  <c:v>67.846999999999994</c:v>
                </c:pt>
                <c:pt idx="48291" formatCode="General">
                  <c:v>66.083799999999997</c:v>
                </c:pt>
                <c:pt idx="48292" formatCode="General">
                  <c:v>64.351299999999995</c:v>
                </c:pt>
                <c:pt idx="48293" formatCode="General">
                  <c:v>62.636200000000002</c:v>
                </c:pt>
                <c:pt idx="48294" formatCode="General">
                  <c:v>60.930799999999998</c:v>
                </c:pt>
                <c:pt idx="48295" formatCode="General">
                  <c:v>59.231400000000001</c:v>
                </c:pt>
                <c:pt idx="48296" formatCode="General">
                  <c:v>57.543700000000001</c:v>
                </c:pt>
                <c:pt idx="48297" formatCode="General">
                  <c:v>55.879199999999997</c:v>
                </c:pt>
                <c:pt idx="48298" formatCode="General">
                  <c:v>54.246499999999997</c:v>
                </c:pt>
                <c:pt idx="48299" formatCode="General">
                  <c:v>52.639299999999999</c:v>
                </c:pt>
                <c:pt idx="48300" formatCode="General">
                  <c:v>51.042700000000004</c:v>
                </c:pt>
                <c:pt idx="48301" formatCode="General">
                  <c:v>49.4268</c:v>
                </c:pt>
                <c:pt idx="48302" formatCode="General">
                  <c:v>47.766399999999997</c:v>
                </c:pt>
                <c:pt idx="48303" formatCode="General">
                  <c:v>46.0623</c:v>
                </c:pt>
                <c:pt idx="48304" formatCode="General">
                  <c:v>44.319299999999998</c:v>
                </c:pt>
                <c:pt idx="48305" formatCode="General">
                  <c:v>42.542999999999999</c:v>
                </c:pt>
                <c:pt idx="48306" formatCode="General">
                  <c:v>40.729199999999999</c:v>
                </c:pt>
                <c:pt idx="48307" formatCode="General">
                  <c:v>38.869799999999998</c:v>
                </c:pt>
                <c:pt idx="48308" formatCode="General">
                  <c:v>36.963500000000003</c:v>
                </c:pt>
                <c:pt idx="48309" formatCode="General">
                  <c:v>35.018000000000001</c:v>
                </c:pt>
                <c:pt idx="48310" formatCode="General">
                  <c:v>33.050199999999997</c:v>
                </c:pt>
                <c:pt idx="48311" formatCode="General">
                  <c:v>31.051400000000001</c:v>
                </c:pt>
                <c:pt idx="48312" formatCode="General">
                  <c:v>28.9941</c:v>
                </c:pt>
                <c:pt idx="48313" formatCode="General">
                  <c:v>26.871099999999998</c:v>
                </c:pt>
                <c:pt idx="48314" formatCode="General">
                  <c:v>24.6891</c:v>
                </c:pt>
                <c:pt idx="48315" formatCode="General">
                  <c:v>22.477399999999999</c:v>
                </c:pt>
                <c:pt idx="48316" formatCode="General">
                  <c:v>20.227499999999999</c:v>
                </c:pt>
                <c:pt idx="48317" formatCode="General">
                  <c:v>17.845700000000001</c:v>
                </c:pt>
                <c:pt idx="48318" formatCode="General">
                  <c:v>15.3132</c:v>
                </c:pt>
                <c:pt idx="48319" formatCode="General">
                  <c:v>12.704599999999999</c:v>
                </c:pt>
                <c:pt idx="48320" formatCode="General">
                  <c:v>10.064299999999999</c:v>
                </c:pt>
                <c:pt idx="48321" formatCode="General">
                  <c:v>7.4102499999999996</c:v>
                </c:pt>
                <c:pt idx="48322" formatCode="General">
                  <c:v>4.7538299999999998</c:v>
                </c:pt>
                <c:pt idx="48323" formatCode="General">
                  <c:v>2.1144599999999998</c:v>
                </c:pt>
                <c:pt idx="48324" formatCode="General">
                  <c:v>-0.478964</c:v>
                </c:pt>
                <c:pt idx="48325" formatCode="General">
                  <c:v>-3.0131000000000001</c:v>
                </c:pt>
                <c:pt idx="48326" formatCode="General">
                  <c:v>-5.48909</c:v>
                </c:pt>
                <c:pt idx="48327" formatCode="General">
                  <c:v>-7.9310400000000003</c:v>
                </c:pt>
                <c:pt idx="48328" formatCode="General">
                  <c:v>-10.363200000000001</c:v>
                </c:pt>
                <c:pt idx="48329" formatCode="General">
                  <c:v>-12.772399999999999</c:v>
                </c:pt>
                <c:pt idx="48330" formatCode="General">
                  <c:v>-15.151400000000001</c:v>
                </c:pt>
                <c:pt idx="48331" formatCode="General">
                  <c:v>-17.5151</c:v>
                </c:pt>
                <c:pt idx="48332" formatCode="General">
                  <c:v>-19.777999999999999</c:v>
                </c:pt>
                <c:pt idx="48333" formatCode="General">
                  <c:v>-21.822700000000001</c:v>
                </c:pt>
                <c:pt idx="48334" formatCode="General">
                  <c:v>-23.778400000000001</c:v>
                </c:pt>
                <c:pt idx="48335" formatCode="General">
                  <c:v>-25.796700000000001</c:v>
                </c:pt>
                <c:pt idx="48336" formatCode="General">
                  <c:v>-27.858000000000001</c:v>
                </c:pt>
                <c:pt idx="48337" formatCode="General">
                  <c:v>-29.9285</c:v>
                </c:pt>
                <c:pt idx="48338" formatCode="General">
                  <c:v>-31.977599999999999</c:v>
                </c:pt>
                <c:pt idx="48339" formatCode="General">
                  <c:v>-34.002499999999998</c:v>
                </c:pt>
                <c:pt idx="48340" formatCode="General">
                  <c:v>-36.023400000000002</c:v>
                </c:pt>
                <c:pt idx="48341" formatCode="General">
                  <c:v>-38.0428</c:v>
                </c:pt>
                <c:pt idx="48342" formatCode="General">
                  <c:v>-40.056699999999999</c:v>
                </c:pt>
                <c:pt idx="48343" formatCode="General">
                  <c:v>-42.0657</c:v>
                </c:pt>
                <c:pt idx="48344" formatCode="General">
                  <c:v>-44.061700000000002</c:v>
                </c:pt>
                <c:pt idx="48345" formatCode="General">
                  <c:v>-46.030900000000003</c:v>
                </c:pt>
                <c:pt idx="48346" formatCode="General">
                  <c:v>-47.987699999999997</c:v>
                </c:pt>
                <c:pt idx="48347" formatCode="General">
                  <c:v>-49.957700000000003</c:v>
                </c:pt>
                <c:pt idx="48348" formatCode="General">
                  <c:v>-51.950800000000001</c:v>
                </c:pt>
                <c:pt idx="48349" formatCode="General">
                  <c:v>-53.965400000000002</c:v>
                </c:pt>
                <c:pt idx="48350" formatCode="General">
                  <c:v>-55.979900000000001</c:v>
                </c:pt>
                <c:pt idx="48351" formatCode="General">
                  <c:v>-57.975299999999997</c:v>
                </c:pt>
                <c:pt idx="48352" formatCode="General">
                  <c:v>-59.945099999999996</c:v>
                </c:pt>
                <c:pt idx="48353" formatCode="General">
                  <c:v>-61.903599999999997</c:v>
                </c:pt>
                <c:pt idx="48354" formatCode="General">
                  <c:v>-63.870100000000001</c:v>
                </c:pt>
                <c:pt idx="48355" formatCode="General">
                  <c:v>-65.849000000000004</c:v>
                </c:pt>
                <c:pt idx="48356" formatCode="General">
                  <c:v>-67.838099999999997</c:v>
                </c:pt>
                <c:pt idx="48357" formatCode="General">
                  <c:v>-69.825000000000003</c:v>
                </c:pt>
                <c:pt idx="48358" formatCode="General">
                  <c:v>-71.839399999999998</c:v>
                </c:pt>
                <c:pt idx="48359" formatCode="General">
                  <c:v>-73.943299999999994</c:v>
                </c:pt>
                <c:pt idx="48360" formatCode="General">
                  <c:v>-76.137299999999996</c:v>
                </c:pt>
                <c:pt idx="48361" formatCode="General">
                  <c:v>-78.387799999999999</c:v>
                </c:pt>
                <c:pt idx="48362" formatCode="General">
                  <c:v>-80.639600000000002</c:v>
                </c:pt>
                <c:pt idx="48363" formatCode="General">
                  <c:v>-82.8446</c:v>
                </c:pt>
                <c:pt idx="48364" formatCode="General">
                  <c:v>-85.000799999999998</c:v>
                </c:pt>
                <c:pt idx="48365" formatCode="General">
                  <c:v>-87.102999999999994</c:v>
                </c:pt>
                <c:pt idx="48366" formatCode="General">
                  <c:v>-89.140699999999995</c:v>
                </c:pt>
                <c:pt idx="48367" formatCode="General">
                  <c:v>-91.125299999999996</c:v>
                </c:pt>
                <c:pt idx="48368" formatCode="General">
                  <c:v>-93.072299999999998</c:v>
                </c:pt>
                <c:pt idx="48369" formatCode="General">
                  <c:v>-94.979200000000006</c:v>
                </c:pt>
                <c:pt idx="48370" formatCode="General">
                  <c:v>-96.839699999999993</c:v>
                </c:pt>
                <c:pt idx="48371" formatCode="General">
                  <c:v>-98.6447</c:v>
                </c:pt>
                <c:pt idx="48372" formatCode="General">
                  <c:v>-100.384</c:v>
                </c:pt>
                <c:pt idx="48373" formatCode="General">
                  <c:v>-102.04900000000001</c:v>
                </c:pt>
                <c:pt idx="48374" formatCode="General">
                  <c:v>-103.629</c:v>
                </c:pt>
                <c:pt idx="48375" formatCode="General">
                  <c:v>-105.117</c:v>
                </c:pt>
                <c:pt idx="48376" formatCode="General">
                  <c:v>-106.532</c:v>
                </c:pt>
                <c:pt idx="48377" formatCode="General">
                  <c:v>-107.9</c:v>
                </c:pt>
                <c:pt idx="48378" formatCode="General">
                  <c:v>-109.241</c:v>
                </c:pt>
                <c:pt idx="48379" formatCode="General">
                  <c:v>-110.566</c:v>
                </c:pt>
                <c:pt idx="48380" formatCode="General">
                  <c:v>-111.878</c:v>
                </c:pt>
                <c:pt idx="48381" formatCode="General">
                  <c:v>-113.164</c:v>
                </c:pt>
                <c:pt idx="48382" formatCode="General">
                  <c:v>-114.404</c:v>
                </c:pt>
                <c:pt idx="48383" formatCode="General">
                  <c:v>-115.592</c:v>
                </c:pt>
                <c:pt idx="48384" formatCode="General">
                  <c:v>-116.721</c:v>
                </c:pt>
                <c:pt idx="48385" formatCode="General">
                  <c:v>-117.795</c:v>
                </c:pt>
                <c:pt idx="48386" formatCode="General">
                  <c:v>-118.82599999999999</c:v>
                </c:pt>
                <c:pt idx="48387" formatCode="General">
                  <c:v>-119.828</c:v>
                </c:pt>
                <c:pt idx="48388" formatCode="General">
                  <c:v>-120.797</c:v>
                </c:pt>
                <c:pt idx="48389" formatCode="General">
                  <c:v>-121.754</c:v>
                </c:pt>
                <c:pt idx="48390" formatCode="General">
                  <c:v>-122.77200000000001</c:v>
                </c:pt>
                <c:pt idx="48391" formatCode="General">
                  <c:v>-123.92400000000001</c:v>
                </c:pt>
                <c:pt idx="48392" formatCode="General">
                  <c:v>-125.258</c:v>
                </c:pt>
                <c:pt idx="48393" formatCode="General">
                  <c:v>-126.742</c:v>
                </c:pt>
                <c:pt idx="48394" formatCode="General">
                  <c:v>-128.31</c:v>
                </c:pt>
                <c:pt idx="48395" formatCode="General">
                  <c:v>-129.953</c:v>
                </c:pt>
                <c:pt idx="48396" formatCode="General">
                  <c:v>-131.666</c:v>
                </c:pt>
                <c:pt idx="48397" formatCode="General">
                  <c:v>-133.38900000000001</c:v>
                </c:pt>
                <c:pt idx="48398" formatCode="General">
                  <c:v>-135.06899999999999</c:v>
                </c:pt>
                <c:pt idx="48399" formatCode="General">
                  <c:v>-136.68100000000001</c:v>
                </c:pt>
                <c:pt idx="48400" formatCode="General">
                  <c:v>-138.226</c:v>
                </c:pt>
                <c:pt idx="48401" formatCode="General">
                  <c:v>-139.71600000000001</c:v>
                </c:pt>
                <c:pt idx="48402" formatCode="General">
                  <c:v>-141.11699999999999</c:v>
                </c:pt>
                <c:pt idx="48403" formatCode="General">
                  <c:v>-142.4</c:v>
                </c:pt>
                <c:pt idx="48404" formatCode="General">
                  <c:v>-143.55600000000001</c:v>
                </c:pt>
                <c:pt idx="48405" formatCode="General">
                  <c:v>-144.59200000000001</c:v>
                </c:pt>
                <c:pt idx="48406" formatCode="General">
                  <c:v>-145.52699999999999</c:v>
                </c:pt>
                <c:pt idx="48407" formatCode="General">
                  <c:v>-146.369</c:v>
                </c:pt>
                <c:pt idx="48408" formatCode="General">
                  <c:v>-147.119</c:v>
                </c:pt>
                <c:pt idx="48409" formatCode="General">
                  <c:v>-147.79400000000001</c:v>
                </c:pt>
                <c:pt idx="48410" formatCode="General">
                  <c:v>-148.41200000000001</c:v>
                </c:pt>
                <c:pt idx="48411" formatCode="General">
                  <c:v>-148.99199999999999</c:v>
                </c:pt>
                <c:pt idx="48412" formatCode="General">
                  <c:v>-149.56899999999999</c:v>
                </c:pt>
                <c:pt idx="48413" formatCode="General">
                  <c:v>-150.18100000000001</c:v>
                </c:pt>
                <c:pt idx="48414" formatCode="General">
                  <c:v>-150.85300000000001</c:v>
                </c:pt>
                <c:pt idx="48415" formatCode="General">
                  <c:v>-151.59299999999999</c:v>
                </c:pt>
                <c:pt idx="48416" formatCode="General">
                  <c:v>-152.352</c:v>
                </c:pt>
                <c:pt idx="48417" formatCode="General">
                  <c:v>-153.078</c:v>
                </c:pt>
                <c:pt idx="48418" formatCode="General">
                  <c:v>-153.75800000000001</c:v>
                </c:pt>
                <c:pt idx="48419" formatCode="General">
                  <c:v>-154.40600000000001</c:v>
                </c:pt>
                <c:pt idx="48420" formatCode="General">
                  <c:v>-155.048</c:v>
                </c:pt>
                <c:pt idx="48421" formatCode="General">
                  <c:v>-155.71</c:v>
                </c:pt>
                <c:pt idx="48422" formatCode="General">
                  <c:v>-156.422</c:v>
                </c:pt>
                <c:pt idx="48423" formatCode="General">
                  <c:v>-157.22200000000001</c:v>
                </c:pt>
                <c:pt idx="48424" formatCode="General">
                  <c:v>-158.1</c:v>
                </c:pt>
                <c:pt idx="48425" formatCode="General">
                  <c:v>-158.971</c:v>
                </c:pt>
                <c:pt idx="48426" formatCode="General">
                  <c:v>-159.79900000000001</c:v>
                </c:pt>
                <c:pt idx="48427" formatCode="General">
                  <c:v>-160.601</c:v>
                </c:pt>
                <c:pt idx="48428" formatCode="General">
                  <c:v>-161.35</c:v>
                </c:pt>
                <c:pt idx="48429" formatCode="General">
                  <c:v>-162.012</c:v>
                </c:pt>
                <c:pt idx="48430" formatCode="General">
                  <c:v>-162.61099999999999</c:v>
                </c:pt>
                <c:pt idx="48431" formatCode="General">
                  <c:v>-163.15799999999999</c:v>
                </c:pt>
                <c:pt idx="48432" formatCode="General">
                  <c:v>-163.624</c:v>
                </c:pt>
                <c:pt idx="48433" formatCode="General">
                  <c:v>-163.982</c:v>
                </c:pt>
                <c:pt idx="48434" formatCode="General">
                  <c:v>-164.21600000000001</c:v>
                </c:pt>
                <c:pt idx="48435" formatCode="General">
                  <c:v>-164.35400000000001</c:v>
                </c:pt>
                <c:pt idx="48436" formatCode="General">
                  <c:v>-164.42500000000001</c:v>
                </c:pt>
                <c:pt idx="48437" formatCode="General">
                  <c:v>-164.41900000000001</c:v>
                </c:pt>
                <c:pt idx="48438" formatCode="General">
                  <c:v>-164.31399999999999</c:v>
                </c:pt>
                <c:pt idx="48439" formatCode="General">
                  <c:v>-164.07900000000001</c:v>
                </c:pt>
                <c:pt idx="48440" formatCode="General">
                  <c:v>-163.697</c:v>
                </c:pt>
                <c:pt idx="48441" formatCode="General">
                  <c:v>-163.166</c:v>
                </c:pt>
                <c:pt idx="48442" formatCode="General">
                  <c:v>-162.51499999999999</c:v>
                </c:pt>
                <c:pt idx="48443" formatCode="General">
                  <c:v>-161.76599999999999</c:v>
                </c:pt>
                <c:pt idx="48444" formatCode="General">
                  <c:v>-160.916</c:v>
                </c:pt>
                <c:pt idx="48445" formatCode="General">
                  <c:v>-159.96700000000001</c:v>
                </c:pt>
                <c:pt idx="48446" formatCode="General">
                  <c:v>-158.93199999999999</c:v>
                </c:pt>
                <c:pt idx="48447" formatCode="General">
                  <c:v>-157.839</c:v>
                </c:pt>
                <c:pt idx="48448" formatCode="General">
                  <c:v>-156.71899999999999</c:v>
                </c:pt>
                <c:pt idx="48449" formatCode="General">
                  <c:v>-155.57</c:v>
                </c:pt>
                <c:pt idx="48450" formatCode="General">
                  <c:v>-154.38200000000001</c:v>
                </c:pt>
                <c:pt idx="48451" formatCode="General">
                  <c:v>-153.15700000000001</c:v>
                </c:pt>
                <c:pt idx="48452" formatCode="General">
                  <c:v>-151.90299999999999</c:v>
                </c:pt>
                <c:pt idx="48453" formatCode="General">
                  <c:v>-150.63200000000001</c:v>
                </c:pt>
                <c:pt idx="48454" formatCode="General">
                  <c:v>-149.37799999999999</c:v>
                </c:pt>
                <c:pt idx="48455" formatCode="General">
                  <c:v>-148.17500000000001</c:v>
                </c:pt>
                <c:pt idx="48456" formatCode="General">
                  <c:v>-147.065</c:v>
                </c:pt>
                <c:pt idx="48457" formatCode="General">
                  <c:v>-146.05699999999999</c:v>
                </c:pt>
                <c:pt idx="48458" formatCode="General">
                  <c:v>-145.09299999999999</c:v>
                </c:pt>
                <c:pt idx="48459" formatCode="General">
                  <c:v>-144.14500000000001</c:v>
                </c:pt>
                <c:pt idx="48460" formatCode="General">
                  <c:v>-143.22499999999999</c:v>
                </c:pt>
                <c:pt idx="48461" formatCode="General">
                  <c:v>-142.322</c:v>
                </c:pt>
                <c:pt idx="48462" formatCode="General">
                  <c:v>-141.41499999999999</c:v>
                </c:pt>
                <c:pt idx="48463" formatCode="General">
                  <c:v>-140.5</c:v>
                </c:pt>
                <c:pt idx="48464" formatCode="General">
                  <c:v>-139.58000000000001</c:v>
                </c:pt>
                <c:pt idx="48465" formatCode="General">
                  <c:v>-138.654</c:v>
                </c:pt>
                <c:pt idx="48466" formatCode="General">
                  <c:v>-137.732</c:v>
                </c:pt>
                <c:pt idx="48467" formatCode="General">
                  <c:v>-136.82300000000001</c:v>
                </c:pt>
                <c:pt idx="48468" formatCode="General">
                  <c:v>-135.91999999999999</c:v>
                </c:pt>
                <c:pt idx="48469" formatCode="General">
                  <c:v>-135.00800000000001</c:v>
                </c:pt>
                <c:pt idx="48470" formatCode="General">
                  <c:v>-134.06399999999999</c:v>
                </c:pt>
                <c:pt idx="48471" formatCode="General">
                  <c:v>-133.06800000000001</c:v>
                </c:pt>
                <c:pt idx="48472" formatCode="General">
                  <c:v>-132.023</c:v>
                </c:pt>
                <c:pt idx="48473" formatCode="General">
                  <c:v>-130.93799999999999</c:v>
                </c:pt>
                <c:pt idx="48474" formatCode="General">
                  <c:v>-129.82</c:v>
                </c:pt>
                <c:pt idx="48475" formatCode="General">
                  <c:v>-128.67400000000001</c:v>
                </c:pt>
                <c:pt idx="48476" formatCode="General">
                  <c:v>-127.501</c:v>
                </c:pt>
                <c:pt idx="48477" formatCode="General">
                  <c:v>-126.30800000000001</c:v>
                </c:pt>
                <c:pt idx="48478" formatCode="General">
                  <c:v>-125.10299999999999</c:v>
                </c:pt>
                <c:pt idx="48479" formatCode="General">
                  <c:v>-123.895</c:v>
                </c:pt>
                <c:pt idx="48480" formatCode="General">
                  <c:v>-122.68600000000001</c:v>
                </c:pt>
                <c:pt idx="48481" formatCode="General">
                  <c:v>-121.47799999999999</c:v>
                </c:pt>
                <c:pt idx="48482" formatCode="General">
                  <c:v>-120.23699999999999</c:v>
                </c:pt>
                <c:pt idx="48483" formatCode="General">
                  <c:v>-118.925</c:v>
                </c:pt>
                <c:pt idx="48484" formatCode="General">
                  <c:v>-117.51900000000001</c:v>
                </c:pt>
                <c:pt idx="48485" formatCode="General">
                  <c:v>-116.05500000000001</c:v>
                </c:pt>
                <c:pt idx="48486" formatCode="General">
                  <c:v>-114.62</c:v>
                </c:pt>
                <c:pt idx="48487" formatCode="General">
                  <c:v>-113.288</c:v>
                </c:pt>
                <c:pt idx="48488" formatCode="General">
                  <c:v>-112.096</c:v>
                </c:pt>
                <c:pt idx="48489" formatCode="General">
                  <c:v>-110.97499999999999</c:v>
                </c:pt>
                <c:pt idx="48490" formatCode="General">
                  <c:v>-109.85299999999999</c:v>
                </c:pt>
                <c:pt idx="48491" formatCode="General">
                  <c:v>-108.738</c:v>
                </c:pt>
                <c:pt idx="48492" formatCode="General">
                  <c:v>-107.621</c:v>
                </c:pt>
                <c:pt idx="48493" formatCode="General">
                  <c:v>-106.465</c:v>
                </c:pt>
                <c:pt idx="48494" formatCode="General">
                  <c:v>-105.261</c:v>
                </c:pt>
                <c:pt idx="48495" formatCode="General">
                  <c:v>-104.02</c:v>
                </c:pt>
                <c:pt idx="48496" formatCode="General">
                  <c:v>-102.791</c:v>
                </c:pt>
                <c:pt idx="48497" formatCode="General">
                  <c:v>-101.605</c:v>
                </c:pt>
                <c:pt idx="48498" formatCode="General">
                  <c:v>-100.41800000000001</c:v>
                </c:pt>
                <c:pt idx="48499" formatCode="General">
                  <c:v>-99.173500000000004</c:v>
                </c:pt>
                <c:pt idx="48500" formatCode="General">
                  <c:v>-97.819900000000004</c:v>
                </c:pt>
                <c:pt idx="48501" formatCode="General">
                  <c:v>-96.313699999999997</c:v>
                </c:pt>
                <c:pt idx="48502" formatCode="General">
                  <c:v>-94.623099999999994</c:v>
                </c:pt>
                <c:pt idx="48503" formatCode="General">
                  <c:v>-92.726799999999997</c:v>
                </c:pt>
                <c:pt idx="48504" formatCode="General">
                  <c:v>-90.612399999999994</c:v>
                </c:pt>
                <c:pt idx="48505" formatCode="General">
                  <c:v>-88.2864</c:v>
                </c:pt>
                <c:pt idx="48506" formatCode="General">
                  <c:v>-85.764499999999998</c:v>
                </c:pt>
                <c:pt idx="48507" formatCode="General">
                  <c:v>-83.069100000000006</c:v>
                </c:pt>
                <c:pt idx="48508" formatCode="General">
                  <c:v>-80.217299999999994</c:v>
                </c:pt>
                <c:pt idx="48509" formatCode="General">
                  <c:v>-77.226100000000002</c:v>
                </c:pt>
                <c:pt idx="48510" formatCode="General">
                  <c:v>-74.126999999999995</c:v>
                </c:pt>
                <c:pt idx="48511" formatCode="General">
                  <c:v>-70.955200000000005</c:v>
                </c:pt>
                <c:pt idx="48512" formatCode="General">
                  <c:v>-67.742099999999994</c:v>
                </c:pt>
                <c:pt idx="48513" formatCode="General">
                  <c:v>-64.536100000000005</c:v>
                </c:pt>
                <c:pt idx="48514" formatCode="General">
                  <c:v>-61.390599999999999</c:v>
                </c:pt>
                <c:pt idx="48515" formatCode="General">
                  <c:v>-58.293599999999998</c:v>
                </c:pt>
                <c:pt idx="48516" formatCode="General">
                  <c:v>-55.224899999999998</c:v>
                </c:pt>
                <c:pt idx="48517" formatCode="General">
                  <c:v>-52.285499999999999</c:v>
                </c:pt>
                <c:pt idx="48518" formatCode="General">
                  <c:v>-49.564599999999999</c:v>
                </c:pt>
                <c:pt idx="48519" formatCode="General">
                  <c:v>-47.061999999999998</c:v>
                </c:pt>
                <c:pt idx="48520" formatCode="General">
                  <c:v>-44.7254</c:v>
                </c:pt>
                <c:pt idx="48521" formatCode="General">
                  <c:v>-42.484299999999998</c:v>
                </c:pt>
                <c:pt idx="48522" formatCode="General">
                  <c:v>-40.331899999999997</c:v>
                </c:pt>
                <c:pt idx="48523" formatCode="General">
                  <c:v>-38.279699999999998</c:v>
                </c:pt>
                <c:pt idx="48524" formatCode="General">
                  <c:v>-36.334000000000003</c:v>
                </c:pt>
                <c:pt idx="48525" formatCode="General">
                  <c:v>-34.487499999999997</c:v>
                </c:pt>
                <c:pt idx="48526" formatCode="General">
                  <c:v>-32.707999999999998</c:v>
                </c:pt>
                <c:pt idx="48527" formatCode="General">
                  <c:v>-30.968299999999999</c:v>
                </c:pt>
                <c:pt idx="48528" formatCode="General">
                  <c:v>-29.2502</c:v>
                </c:pt>
                <c:pt idx="48529" formatCode="General">
                  <c:v>-27.555399999999999</c:v>
                </c:pt>
                <c:pt idx="48530" formatCode="General">
                  <c:v>-25.8858</c:v>
                </c:pt>
                <c:pt idx="48531" formatCode="General">
                  <c:v>-24.218399999999999</c:v>
                </c:pt>
                <c:pt idx="48532" formatCode="General">
                  <c:v>-22.559000000000001</c:v>
                </c:pt>
                <c:pt idx="48533" formatCode="General">
                  <c:v>-20.9437</c:v>
                </c:pt>
                <c:pt idx="48534" formatCode="General">
                  <c:v>-19.395800000000001</c:v>
                </c:pt>
                <c:pt idx="48535" formatCode="General">
                  <c:v>-17.921399999999998</c:v>
                </c:pt>
                <c:pt idx="48536" formatCode="General">
                  <c:v>-16.472799999999999</c:v>
                </c:pt>
                <c:pt idx="48537" formatCode="General">
                  <c:v>-14.9956</c:v>
                </c:pt>
                <c:pt idx="48538" formatCode="General">
                  <c:v>-13.4709</c:v>
                </c:pt>
                <c:pt idx="48539" formatCode="General">
                  <c:v>-11.875400000000001</c:v>
                </c:pt>
                <c:pt idx="48540" formatCode="General">
                  <c:v>-10.1846</c:v>
                </c:pt>
                <c:pt idx="48541" formatCode="General">
                  <c:v>-8.3867799999999999</c:v>
                </c:pt>
                <c:pt idx="48542" formatCode="General">
                  <c:v>-6.4820900000000004</c:v>
                </c:pt>
                <c:pt idx="48543" formatCode="General">
                  <c:v>-4.4770799999999999</c:v>
                </c:pt>
                <c:pt idx="48544" formatCode="General">
                  <c:v>-2.3724099999999999</c:v>
                </c:pt>
                <c:pt idx="48545" formatCode="General">
                  <c:v>-0.150752</c:v>
                </c:pt>
                <c:pt idx="48546" formatCode="General">
                  <c:v>2.1457600000000001</c:v>
                </c:pt>
                <c:pt idx="48547" formatCode="General">
                  <c:v>4.4214799999999999</c:v>
                </c:pt>
                <c:pt idx="48548" formatCode="General">
                  <c:v>6.6585099999999997</c:v>
                </c:pt>
                <c:pt idx="48549" formatCode="General">
                  <c:v>8.8841999999999999</c:v>
                </c:pt>
                <c:pt idx="48550" formatCode="General">
                  <c:v>11.1143</c:v>
                </c:pt>
                <c:pt idx="48551" formatCode="General">
                  <c:v>13.3629</c:v>
                </c:pt>
                <c:pt idx="48552" formatCode="General">
                  <c:v>15.639200000000001</c:v>
                </c:pt>
                <c:pt idx="48553" formatCode="General">
                  <c:v>17.9495</c:v>
                </c:pt>
                <c:pt idx="48554" formatCode="General">
                  <c:v>20.290900000000001</c:v>
                </c:pt>
                <c:pt idx="48555" formatCode="General">
                  <c:v>22.673400000000001</c:v>
                </c:pt>
                <c:pt idx="48556" formatCode="General">
                  <c:v>25.108000000000001</c:v>
                </c:pt>
                <c:pt idx="48557" formatCode="General">
                  <c:v>27.589500000000001</c:v>
                </c:pt>
                <c:pt idx="48558" formatCode="General">
                  <c:v>30.102399999999999</c:v>
                </c:pt>
                <c:pt idx="48559" formatCode="General">
                  <c:v>32.618299999999998</c:v>
                </c:pt>
                <c:pt idx="48560" formatCode="General">
                  <c:v>35.095399999999998</c:v>
                </c:pt>
                <c:pt idx="48561" formatCode="General">
                  <c:v>37.490900000000003</c:v>
                </c:pt>
                <c:pt idx="48562" formatCode="General">
                  <c:v>39.774500000000003</c:v>
                </c:pt>
                <c:pt idx="48563" formatCode="General">
                  <c:v>41.939</c:v>
                </c:pt>
                <c:pt idx="48564" formatCode="General">
                  <c:v>44.019199999999998</c:v>
                </c:pt>
                <c:pt idx="48565" formatCode="General">
                  <c:v>46.057299999999998</c:v>
                </c:pt>
                <c:pt idx="48566" formatCode="General">
                  <c:v>48.081000000000003</c:v>
                </c:pt>
                <c:pt idx="48567" formatCode="General">
                  <c:v>50.08</c:v>
                </c:pt>
                <c:pt idx="48568" formatCode="General">
                  <c:v>52.019399999999997</c:v>
                </c:pt>
                <c:pt idx="48569" formatCode="General">
                  <c:v>53.892099999999999</c:v>
                </c:pt>
                <c:pt idx="48570" formatCode="General">
                  <c:v>55.706099999999999</c:v>
                </c:pt>
                <c:pt idx="48571" formatCode="General">
                  <c:v>57.485399999999998</c:v>
                </c:pt>
                <c:pt idx="48572" formatCode="General">
                  <c:v>59.234000000000002</c:v>
                </c:pt>
                <c:pt idx="48573" formatCode="General">
                  <c:v>60.914299999999997</c:v>
                </c:pt>
                <c:pt idx="48574" formatCode="General">
                  <c:v>62.494700000000002</c:v>
                </c:pt>
                <c:pt idx="48575" formatCode="General">
                  <c:v>63.960900000000002</c:v>
                </c:pt>
                <c:pt idx="48576" formatCode="General">
                  <c:v>65.209900000000005</c:v>
                </c:pt>
                <c:pt idx="48577" formatCode="General">
                  <c:v>66.178799999999995</c:v>
                </c:pt>
                <c:pt idx="48578" formatCode="General">
                  <c:v>66.996899999999997</c:v>
                </c:pt>
                <c:pt idx="48579" formatCode="General">
                  <c:v>67.791399999999996</c:v>
                </c:pt>
                <c:pt idx="48580" formatCode="General">
                  <c:v>68.623900000000006</c:v>
                </c:pt>
                <c:pt idx="48581" formatCode="General">
                  <c:v>69.517600000000002</c:v>
                </c:pt>
                <c:pt idx="48582" formatCode="General">
                  <c:v>70.465999999999994</c:v>
                </c:pt>
                <c:pt idx="48583" formatCode="General">
                  <c:v>71.475700000000003</c:v>
                </c:pt>
                <c:pt idx="48584" formatCode="General">
                  <c:v>72.556200000000004</c:v>
                </c:pt>
                <c:pt idx="48585" formatCode="General">
                  <c:v>73.716099999999997</c:v>
                </c:pt>
                <c:pt idx="48586" formatCode="General">
                  <c:v>74.960599999999999</c:v>
                </c:pt>
                <c:pt idx="48587" formatCode="General">
                  <c:v>76.290999999999997</c:v>
                </c:pt>
                <c:pt idx="48588" formatCode="General">
                  <c:v>77.706999999999994</c:v>
                </c:pt>
                <c:pt idx="48589" formatCode="General">
                  <c:v>79.207899999999995</c:v>
                </c:pt>
                <c:pt idx="48590" formatCode="General">
                  <c:v>80.813999999999993</c:v>
                </c:pt>
                <c:pt idx="48591" formatCode="General">
                  <c:v>82.540899999999993</c:v>
                </c:pt>
                <c:pt idx="48592" formatCode="General">
                  <c:v>84.375200000000007</c:v>
                </c:pt>
                <c:pt idx="48593" formatCode="General">
                  <c:v>86.298699999999997</c:v>
                </c:pt>
                <c:pt idx="48594" formatCode="General">
                  <c:v>88.292699999999996</c:v>
                </c:pt>
                <c:pt idx="48595" formatCode="General">
                  <c:v>90.342399999999998</c:v>
                </c:pt>
                <c:pt idx="48596" formatCode="General">
                  <c:v>92.432699999999997</c:v>
                </c:pt>
                <c:pt idx="48597" formatCode="General">
                  <c:v>94.532899999999998</c:v>
                </c:pt>
                <c:pt idx="48598" formatCode="General">
                  <c:v>96.620400000000004</c:v>
                </c:pt>
                <c:pt idx="48599" formatCode="General">
                  <c:v>98.697699999999998</c:v>
                </c:pt>
                <c:pt idx="48600" formatCode="General">
                  <c:v>100.756</c:v>
                </c:pt>
                <c:pt idx="48601" formatCode="General">
                  <c:v>102.776</c:v>
                </c:pt>
                <c:pt idx="48602" formatCode="General">
                  <c:v>104.723</c:v>
                </c:pt>
                <c:pt idx="48603" formatCode="General">
                  <c:v>106.56699999999999</c:v>
                </c:pt>
                <c:pt idx="48604" formatCode="General">
                  <c:v>108.306</c:v>
                </c:pt>
                <c:pt idx="48605" formatCode="General">
                  <c:v>109.904</c:v>
                </c:pt>
                <c:pt idx="48606" formatCode="General">
                  <c:v>111.23399999999999</c:v>
                </c:pt>
                <c:pt idx="48607" formatCode="General">
                  <c:v>112.31399999999999</c:v>
                </c:pt>
                <c:pt idx="48608" formatCode="General">
                  <c:v>113.289</c:v>
                </c:pt>
                <c:pt idx="48609" formatCode="General">
                  <c:v>114.209</c:v>
                </c:pt>
                <c:pt idx="48610" formatCode="General">
                  <c:v>115.09</c:v>
                </c:pt>
                <c:pt idx="48611" formatCode="General">
                  <c:v>115.938</c:v>
                </c:pt>
                <c:pt idx="48612" formatCode="General">
                  <c:v>116.758</c:v>
                </c:pt>
                <c:pt idx="48613" formatCode="General">
                  <c:v>117.55200000000001</c:v>
                </c:pt>
                <c:pt idx="48614" formatCode="General">
                  <c:v>118.325</c:v>
                </c:pt>
                <c:pt idx="48615" formatCode="General">
                  <c:v>119.08499999999999</c:v>
                </c:pt>
                <c:pt idx="48616" formatCode="General">
                  <c:v>119.833</c:v>
                </c:pt>
                <c:pt idx="48617" formatCode="General">
                  <c:v>120.566</c:v>
                </c:pt>
                <c:pt idx="48618" formatCode="General">
                  <c:v>121.28700000000001</c:v>
                </c:pt>
                <c:pt idx="48619" formatCode="General">
                  <c:v>121.998</c:v>
                </c:pt>
                <c:pt idx="48620" formatCode="General">
                  <c:v>122.691</c:v>
                </c:pt>
                <c:pt idx="48621" formatCode="General">
                  <c:v>123.36499999999999</c:v>
                </c:pt>
                <c:pt idx="48622" formatCode="General">
                  <c:v>124.02200000000001</c:v>
                </c:pt>
                <c:pt idx="48623" formatCode="General">
                  <c:v>124.673</c:v>
                </c:pt>
                <c:pt idx="48624" formatCode="General">
                  <c:v>125.33499999999999</c:v>
                </c:pt>
                <c:pt idx="48625" formatCode="General">
                  <c:v>126.03100000000001</c:v>
                </c:pt>
                <c:pt idx="48626" formatCode="General">
                  <c:v>126.773</c:v>
                </c:pt>
                <c:pt idx="48627" formatCode="General">
                  <c:v>127.54600000000001</c:v>
                </c:pt>
                <c:pt idx="48628" formatCode="General">
                  <c:v>128.339</c:v>
                </c:pt>
                <c:pt idx="48629" formatCode="General">
                  <c:v>129.15</c:v>
                </c:pt>
                <c:pt idx="48630" formatCode="General">
                  <c:v>129.98099999999999</c:v>
                </c:pt>
                <c:pt idx="48631" formatCode="General">
                  <c:v>130.83000000000001</c:v>
                </c:pt>
                <c:pt idx="48632" formatCode="General">
                  <c:v>131.69900000000001</c:v>
                </c:pt>
                <c:pt idx="48633" formatCode="General">
                  <c:v>132.53800000000001</c:v>
                </c:pt>
                <c:pt idx="48634" formatCode="General">
                  <c:v>133.24799999999999</c:v>
                </c:pt>
                <c:pt idx="48635" formatCode="General">
                  <c:v>133.84</c:v>
                </c:pt>
                <c:pt idx="48636" formatCode="General">
                  <c:v>134.38499999999999</c:v>
                </c:pt>
                <c:pt idx="48637" formatCode="General">
                  <c:v>134.91</c:v>
                </c:pt>
                <c:pt idx="48638" formatCode="General">
                  <c:v>135.429</c:v>
                </c:pt>
                <c:pt idx="48639" formatCode="General">
                  <c:v>135.95699999999999</c:v>
                </c:pt>
                <c:pt idx="48640" formatCode="General">
                  <c:v>136.50299999999999</c:v>
                </c:pt>
                <c:pt idx="48641" formatCode="General">
                  <c:v>137.06299999999999</c:v>
                </c:pt>
                <c:pt idx="48642" formatCode="General">
                  <c:v>137.62100000000001</c:v>
                </c:pt>
                <c:pt idx="48643" formatCode="General">
                  <c:v>138.15700000000001</c:v>
                </c:pt>
                <c:pt idx="48644" formatCode="General">
                  <c:v>138.66399999999999</c:v>
                </c:pt>
                <c:pt idx="48645" formatCode="General">
                  <c:v>139.14099999999999</c:v>
                </c:pt>
                <c:pt idx="48646" formatCode="General">
                  <c:v>139.608</c:v>
                </c:pt>
                <c:pt idx="48647" formatCode="General">
                  <c:v>140.07599999999999</c:v>
                </c:pt>
                <c:pt idx="48648" formatCode="General">
                  <c:v>140.53399999999999</c:v>
                </c:pt>
                <c:pt idx="48649" formatCode="General">
                  <c:v>140.98400000000001</c:v>
                </c:pt>
                <c:pt idx="48650" formatCode="General">
                  <c:v>141.43199999999999</c:v>
                </c:pt>
                <c:pt idx="48651" formatCode="General">
                  <c:v>141.87200000000001</c:v>
                </c:pt>
                <c:pt idx="48652" formatCode="General">
                  <c:v>142.29900000000001</c:v>
                </c:pt>
                <c:pt idx="48653" formatCode="General">
                  <c:v>142.71600000000001</c:v>
                </c:pt>
                <c:pt idx="48654" formatCode="General">
                  <c:v>143.10599999999999</c:v>
                </c:pt>
                <c:pt idx="48655" formatCode="General">
                  <c:v>143.441</c:v>
                </c:pt>
                <c:pt idx="48656" formatCode="General">
                  <c:v>143.71899999999999</c:v>
                </c:pt>
                <c:pt idx="48657" formatCode="General">
                  <c:v>143.947</c:v>
                </c:pt>
                <c:pt idx="48658" formatCode="General">
                  <c:v>144.11600000000001</c:v>
                </c:pt>
                <c:pt idx="48659" formatCode="General">
                  <c:v>144.185</c:v>
                </c:pt>
                <c:pt idx="48660" formatCode="General">
                  <c:v>144.072</c:v>
                </c:pt>
                <c:pt idx="48661" formatCode="General">
                  <c:v>143.78899999999999</c:v>
                </c:pt>
                <c:pt idx="48662" formatCode="General">
                  <c:v>143.446</c:v>
                </c:pt>
                <c:pt idx="48663" formatCode="General">
                  <c:v>143.07599999999999</c:v>
                </c:pt>
                <c:pt idx="48664" formatCode="General">
                  <c:v>142.66499999999999</c:v>
                </c:pt>
                <c:pt idx="48665" formatCode="General">
                  <c:v>142.21100000000001</c:v>
                </c:pt>
                <c:pt idx="48666" formatCode="General">
                  <c:v>141.726</c:v>
                </c:pt>
                <c:pt idx="48667" formatCode="General">
                  <c:v>141.24799999999999</c:v>
                </c:pt>
                <c:pt idx="48668" formatCode="General">
                  <c:v>140.80199999999999</c:v>
                </c:pt>
                <c:pt idx="48669" formatCode="General">
                  <c:v>140.393</c:v>
                </c:pt>
                <c:pt idx="48670" formatCode="General">
                  <c:v>140.02600000000001</c:v>
                </c:pt>
                <c:pt idx="48671" formatCode="General">
                  <c:v>139.69900000000001</c:v>
                </c:pt>
                <c:pt idx="48672" formatCode="General">
                  <c:v>139.38999999999999</c:v>
                </c:pt>
                <c:pt idx="48673" formatCode="General">
                  <c:v>139.07300000000001</c:v>
                </c:pt>
                <c:pt idx="48674" formatCode="General">
                  <c:v>138.738</c:v>
                </c:pt>
                <c:pt idx="48675" formatCode="General">
                  <c:v>138.39599999999999</c:v>
                </c:pt>
                <c:pt idx="48676" formatCode="General">
                  <c:v>138.06800000000001</c:v>
                </c:pt>
                <c:pt idx="48677" formatCode="General">
                  <c:v>137.756</c:v>
                </c:pt>
                <c:pt idx="48678" formatCode="General">
                  <c:v>137.45699999999999</c:v>
                </c:pt>
                <c:pt idx="48679" formatCode="General">
                  <c:v>137.16800000000001</c:v>
                </c:pt>
                <c:pt idx="48680" formatCode="General">
                  <c:v>136.876</c:v>
                </c:pt>
                <c:pt idx="48681" formatCode="General">
                  <c:v>136.56200000000001</c:v>
                </c:pt>
                <c:pt idx="48682" formatCode="General">
                  <c:v>136.22499999999999</c:v>
                </c:pt>
                <c:pt idx="48683" formatCode="General">
                  <c:v>135.875</c:v>
                </c:pt>
                <c:pt idx="48684" formatCode="General">
                  <c:v>135.49100000000001</c:v>
                </c:pt>
                <c:pt idx="48685" formatCode="General">
                  <c:v>135.04300000000001</c:v>
                </c:pt>
                <c:pt idx="48686" formatCode="General">
                  <c:v>134.52500000000001</c:v>
                </c:pt>
                <c:pt idx="48687" formatCode="General">
                  <c:v>133.88300000000001</c:v>
                </c:pt>
                <c:pt idx="48688" formatCode="General">
                  <c:v>133.03200000000001</c:v>
                </c:pt>
                <c:pt idx="48689" formatCode="General">
                  <c:v>132.01400000000001</c:v>
                </c:pt>
                <c:pt idx="48690" formatCode="General">
                  <c:v>130.92500000000001</c:v>
                </c:pt>
                <c:pt idx="48691" formatCode="General">
                  <c:v>129.78899999999999</c:v>
                </c:pt>
                <c:pt idx="48692" formatCode="General">
                  <c:v>128.614</c:v>
                </c:pt>
                <c:pt idx="48693" formatCode="General">
                  <c:v>127.401</c:v>
                </c:pt>
                <c:pt idx="48694" formatCode="General">
                  <c:v>126.158</c:v>
                </c:pt>
                <c:pt idx="48695" formatCode="General">
                  <c:v>124.901</c:v>
                </c:pt>
                <c:pt idx="48696" formatCode="General">
                  <c:v>123.65</c:v>
                </c:pt>
                <c:pt idx="48697" formatCode="General">
                  <c:v>122.42100000000001</c:v>
                </c:pt>
                <c:pt idx="48698" formatCode="General">
                  <c:v>121.244</c:v>
                </c:pt>
                <c:pt idx="48699" formatCode="General">
                  <c:v>120.14700000000001</c:v>
                </c:pt>
                <c:pt idx="48700" formatCode="General">
                  <c:v>119.13500000000001</c:v>
                </c:pt>
                <c:pt idx="48701" formatCode="General">
                  <c:v>118.20099999999999</c:v>
                </c:pt>
                <c:pt idx="48702" formatCode="General">
                  <c:v>117.331</c:v>
                </c:pt>
                <c:pt idx="48703" formatCode="General">
                  <c:v>116.506</c:v>
                </c:pt>
                <c:pt idx="48704" formatCode="General">
                  <c:v>115.71299999999999</c:v>
                </c:pt>
                <c:pt idx="48705" formatCode="General">
                  <c:v>114.955</c:v>
                </c:pt>
                <c:pt idx="48706" formatCode="General">
                  <c:v>114.242</c:v>
                </c:pt>
                <c:pt idx="48707" formatCode="General">
                  <c:v>113.578</c:v>
                </c:pt>
                <c:pt idx="48708" formatCode="General">
                  <c:v>112.96</c:v>
                </c:pt>
                <c:pt idx="48709" formatCode="General">
                  <c:v>112.376</c:v>
                </c:pt>
                <c:pt idx="48710" formatCode="General">
                  <c:v>111.78400000000001</c:v>
                </c:pt>
                <c:pt idx="48711" formatCode="General">
                  <c:v>111.142</c:v>
                </c:pt>
                <c:pt idx="48712" formatCode="General">
                  <c:v>110.453</c:v>
                </c:pt>
                <c:pt idx="48713" formatCode="General">
                  <c:v>109.714</c:v>
                </c:pt>
                <c:pt idx="48714" formatCode="General">
                  <c:v>108.91200000000001</c:v>
                </c:pt>
                <c:pt idx="48715" formatCode="General">
                  <c:v>108.047</c:v>
                </c:pt>
                <c:pt idx="48716" formatCode="General">
                  <c:v>107.129</c:v>
                </c:pt>
                <c:pt idx="48717" formatCode="General">
                  <c:v>106.16500000000001</c:v>
                </c:pt>
                <c:pt idx="48718" formatCode="General">
                  <c:v>105.15900000000001</c:v>
                </c:pt>
                <c:pt idx="48719" formatCode="General">
                  <c:v>104.1</c:v>
                </c:pt>
                <c:pt idx="48720" formatCode="General">
                  <c:v>102.97799999999999</c:v>
                </c:pt>
                <c:pt idx="48721" formatCode="General">
                  <c:v>101.791</c:v>
                </c:pt>
                <c:pt idx="48722" formatCode="General">
                  <c:v>100.55500000000001</c:v>
                </c:pt>
                <c:pt idx="48723" formatCode="General">
                  <c:v>99.297899999999998</c:v>
                </c:pt>
                <c:pt idx="48724" formatCode="General">
                  <c:v>98.02</c:v>
                </c:pt>
                <c:pt idx="48725" formatCode="General">
                  <c:v>96.711399999999998</c:v>
                </c:pt>
                <c:pt idx="48726" formatCode="General">
                  <c:v>95.364199999999997</c:v>
                </c:pt>
                <c:pt idx="48727" formatCode="General">
                  <c:v>93.972800000000007</c:v>
                </c:pt>
                <c:pt idx="48728" formatCode="General">
                  <c:v>92.540599999999998</c:v>
                </c:pt>
                <c:pt idx="48729" formatCode="General">
                  <c:v>91.080200000000005</c:v>
                </c:pt>
                <c:pt idx="48730" formatCode="General">
                  <c:v>89.606999999999999</c:v>
                </c:pt>
                <c:pt idx="48731" formatCode="General">
                  <c:v>88.136399999999995</c:v>
                </c:pt>
                <c:pt idx="48732" formatCode="General">
                  <c:v>86.682500000000005</c:v>
                </c:pt>
                <c:pt idx="48733" formatCode="General">
                  <c:v>85.251400000000004</c:v>
                </c:pt>
                <c:pt idx="48734" formatCode="General">
                  <c:v>83.844499999999996</c:v>
                </c:pt>
                <c:pt idx="48735" formatCode="General">
                  <c:v>82.458100000000002</c:v>
                </c:pt>
                <c:pt idx="48736" formatCode="General">
                  <c:v>81.109300000000005</c:v>
                </c:pt>
                <c:pt idx="48737" formatCode="General">
                  <c:v>79.820700000000002</c:v>
                </c:pt>
                <c:pt idx="48738" formatCode="General">
                  <c:v>78.477500000000006</c:v>
                </c:pt>
                <c:pt idx="48739" formatCode="General">
                  <c:v>76.9756</c:v>
                </c:pt>
                <c:pt idx="48740" formatCode="General">
                  <c:v>75.353700000000003</c:v>
                </c:pt>
                <c:pt idx="48741" formatCode="General">
                  <c:v>73.661000000000001</c:v>
                </c:pt>
                <c:pt idx="48742" formatCode="General">
                  <c:v>71.936400000000006</c:v>
                </c:pt>
                <c:pt idx="48743" formatCode="General">
                  <c:v>70.194599999999994</c:v>
                </c:pt>
                <c:pt idx="48744" formatCode="General">
                  <c:v>68.435199999999995</c:v>
                </c:pt>
                <c:pt idx="48745" formatCode="General">
                  <c:v>66.640699999999995</c:v>
                </c:pt>
                <c:pt idx="48746" formatCode="General">
                  <c:v>64.782799999999995</c:v>
                </c:pt>
                <c:pt idx="48747" formatCode="General">
                  <c:v>62.829599999999999</c:v>
                </c:pt>
                <c:pt idx="48748" formatCode="General">
                  <c:v>60.767299999999999</c:v>
                </c:pt>
                <c:pt idx="48749" formatCode="General">
                  <c:v>58.610199999999999</c:v>
                </c:pt>
                <c:pt idx="48750" formatCode="General">
                  <c:v>56.386600000000001</c:v>
                </c:pt>
                <c:pt idx="48751" formatCode="General">
                  <c:v>54.128599999999999</c:v>
                </c:pt>
                <c:pt idx="48752" formatCode="General">
                  <c:v>51.861499999999999</c:v>
                </c:pt>
                <c:pt idx="48753" formatCode="General">
                  <c:v>49.612400000000001</c:v>
                </c:pt>
                <c:pt idx="48754" formatCode="General">
                  <c:v>47.409599999999998</c:v>
                </c:pt>
                <c:pt idx="48755" formatCode="General">
                  <c:v>45.2742</c:v>
                </c:pt>
                <c:pt idx="48756" formatCode="General">
                  <c:v>43.217199999999998</c:v>
                </c:pt>
                <c:pt idx="48757" formatCode="General">
                  <c:v>41.254800000000003</c:v>
                </c:pt>
                <c:pt idx="48758" formatCode="General">
                  <c:v>39.403100000000002</c:v>
                </c:pt>
                <c:pt idx="48759" formatCode="General">
                  <c:v>37.678199999999997</c:v>
                </c:pt>
                <c:pt idx="48760" formatCode="General">
                  <c:v>36.0944</c:v>
                </c:pt>
                <c:pt idx="48761" formatCode="General">
                  <c:v>34.659100000000002</c:v>
                </c:pt>
                <c:pt idx="48762" formatCode="General">
                  <c:v>33.344099999999997</c:v>
                </c:pt>
                <c:pt idx="48763" formatCode="General">
                  <c:v>32.103099999999998</c:v>
                </c:pt>
                <c:pt idx="48764" formatCode="General">
                  <c:v>30.909500000000001</c:v>
                </c:pt>
                <c:pt idx="48765" formatCode="General">
                  <c:v>29.7439</c:v>
                </c:pt>
                <c:pt idx="48766" formatCode="General">
                  <c:v>28.591200000000001</c:v>
                </c:pt>
                <c:pt idx="48767" formatCode="General">
                  <c:v>27.439</c:v>
                </c:pt>
                <c:pt idx="48768" formatCode="General">
                  <c:v>26.277899999999999</c:v>
                </c:pt>
                <c:pt idx="48769" formatCode="General">
                  <c:v>25.0929</c:v>
                </c:pt>
                <c:pt idx="48770" formatCode="General">
                  <c:v>23.866199999999999</c:v>
                </c:pt>
                <c:pt idx="48771" formatCode="General">
                  <c:v>22.585999999999999</c:v>
                </c:pt>
                <c:pt idx="48772" formatCode="General">
                  <c:v>21.243400000000001</c:v>
                </c:pt>
                <c:pt idx="48773" formatCode="General">
                  <c:v>19.827000000000002</c:v>
                </c:pt>
                <c:pt idx="48774" formatCode="General">
                  <c:v>18.331700000000001</c:v>
                </c:pt>
                <c:pt idx="48775" formatCode="General">
                  <c:v>16.761900000000001</c:v>
                </c:pt>
                <c:pt idx="48776" formatCode="General">
                  <c:v>15.1188</c:v>
                </c:pt>
                <c:pt idx="48777" formatCode="General">
                  <c:v>13.4015</c:v>
                </c:pt>
                <c:pt idx="48778" formatCode="General">
                  <c:v>11.603</c:v>
                </c:pt>
                <c:pt idx="48779" formatCode="General">
                  <c:v>9.7172000000000001</c:v>
                </c:pt>
                <c:pt idx="48780" formatCode="General">
                  <c:v>7.7466499999999998</c:v>
                </c:pt>
                <c:pt idx="48781" formatCode="General">
                  <c:v>5.69076</c:v>
                </c:pt>
                <c:pt idx="48782" formatCode="General">
                  <c:v>3.5465599999999999</c:v>
                </c:pt>
                <c:pt idx="48783" formatCode="General">
                  <c:v>1.33301</c:v>
                </c:pt>
                <c:pt idx="48784" formatCode="General">
                  <c:v>-0.92656799999999995</c:v>
                </c:pt>
                <c:pt idx="48785" formatCode="General">
                  <c:v>-3.2726600000000001</c:v>
                </c:pt>
                <c:pt idx="48786" formatCode="General">
                  <c:v>-5.7476200000000004</c:v>
                </c:pt>
                <c:pt idx="48787" formatCode="General">
                  <c:v>-8.3486600000000006</c:v>
                </c:pt>
                <c:pt idx="48788" formatCode="General">
                  <c:v>-11.0359</c:v>
                </c:pt>
                <c:pt idx="48789" formatCode="General">
                  <c:v>-13.741899999999999</c:v>
                </c:pt>
                <c:pt idx="48790" formatCode="General">
                  <c:v>-16.444800000000001</c:v>
                </c:pt>
                <c:pt idx="48791" formatCode="General">
                  <c:v>-19.148399999999999</c:v>
                </c:pt>
                <c:pt idx="48792" formatCode="General">
                  <c:v>-21.8322</c:v>
                </c:pt>
                <c:pt idx="48793" formatCode="General">
                  <c:v>-24.4679</c:v>
                </c:pt>
                <c:pt idx="48794" formatCode="General">
                  <c:v>-27.0246</c:v>
                </c:pt>
                <c:pt idx="48795" formatCode="General">
                  <c:v>-29.481200000000001</c:v>
                </c:pt>
                <c:pt idx="48796" formatCode="General">
                  <c:v>-31.833500000000001</c:v>
                </c:pt>
                <c:pt idx="48797" formatCode="General">
                  <c:v>-34.088999999999999</c:v>
                </c:pt>
                <c:pt idx="48798" formatCode="General">
                  <c:v>-36.255899999999997</c:v>
                </c:pt>
                <c:pt idx="48799" formatCode="General">
                  <c:v>-38.326099999999997</c:v>
                </c:pt>
                <c:pt idx="48800" formatCode="General">
                  <c:v>-40.283200000000001</c:v>
                </c:pt>
                <c:pt idx="48801" formatCode="General">
                  <c:v>-42.1051</c:v>
                </c:pt>
                <c:pt idx="48802" formatCode="General">
                  <c:v>-43.795200000000001</c:v>
                </c:pt>
                <c:pt idx="48803" formatCode="General">
                  <c:v>-45.3827</c:v>
                </c:pt>
                <c:pt idx="48804" formatCode="General">
                  <c:v>-46.857599999999998</c:v>
                </c:pt>
                <c:pt idx="48805" formatCode="General">
                  <c:v>-48.1905</c:v>
                </c:pt>
                <c:pt idx="48806" formatCode="General">
                  <c:v>-49.318800000000003</c:v>
                </c:pt>
                <c:pt idx="48807" formatCode="General">
                  <c:v>-50.2027</c:v>
                </c:pt>
                <c:pt idx="48808" formatCode="General">
                  <c:v>-50.876100000000001</c:v>
                </c:pt>
                <c:pt idx="48809" formatCode="General">
                  <c:v>-51.402999999999999</c:v>
                </c:pt>
                <c:pt idx="48810" formatCode="General">
                  <c:v>-51.854700000000001</c:v>
                </c:pt>
                <c:pt idx="48811" formatCode="General">
                  <c:v>-52.2866</c:v>
                </c:pt>
                <c:pt idx="48812" formatCode="General">
                  <c:v>-52.738599999999998</c:v>
                </c:pt>
                <c:pt idx="48813" formatCode="General">
                  <c:v>-53.217300000000002</c:v>
                </c:pt>
                <c:pt idx="48814" formatCode="General">
                  <c:v>-53.734699999999997</c:v>
                </c:pt>
                <c:pt idx="48815" formatCode="General">
                  <c:v>-54.322699999999998</c:v>
                </c:pt>
                <c:pt idx="48816" formatCode="General">
                  <c:v>-54.987299999999998</c:v>
                </c:pt>
                <c:pt idx="48817" formatCode="General">
                  <c:v>-55.710500000000003</c:v>
                </c:pt>
                <c:pt idx="48818" formatCode="General">
                  <c:v>-56.462899999999998</c:v>
                </c:pt>
                <c:pt idx="48819" formatCode="General">
                  <c:v>-57.221899999999998</c:v>
                </c:pt>
                <c:pt idx="48820" formatCode="General">
                  <c:v>-57.988900000000001</c:v>
                </c:pt>
                <c:pt idx="48821" formatCode="General">
                  <c:v>-58.780200000000001</c:v>
                </c:pt>
                <c:pt idx="48822" formatCode="General">
                  <c:v>-59.625</c:v>
                </c:pt>
                <c:pt idx="48823" formatCode="General">
                  <c:v>-60.553100000000001</c:v>
                </c:pt>
                <c:pt idx="48824" formatCode="General">
                  <c:v>-61.586100000000002</c:v>
                </c:pt>
                <c:pt idx="48825" formatCode="General">
                  <c:v>-62.752400000000002</c:v>
                </c:pt>
                <c:pt idx="48826" formatCode="General">
                  <c:v>-64.075299999999999</c:v>
                </c:pt>
                <c:pt idx="48827" formatCode="General">
                  <c:v>-65.553399999999996</c:v>
                </c:pt>
                <c:pt idx="48828" formatCode="General">
                  <c:v>-67.1691</c:v>
                </c:pt>
                <c:pt idx="48829" formatCode="General">
                  <c:v>-68.893299999999996</c:v>
                </c:pt>
                <c:pt idx="48830" formatCode="General">
                  <c:v>-70.719399999999993</c:v>
                </c:pt>
                <c:pt idx="48831" formatCode="General">
                  <c:v>-72.655000000000001</c:v>
                </c:pt>
                <c:pt idx="48832" formatCode="General">
                  <c:v>-74.749600000000001</c:v>
                </c:pt>
                <c:pt idx="48833" formatCode="General">
                  <c:v>-77.015000000000001</c:v>
                </c:pt>
                <c:pt idx="48834" formatCode="General">
                  <c:v>-79.338700000000003</c:v>
                </c:pt>
                <c:pt idx="48835" formatCode="General">
                  <c:v>-81.641499999999994</c:v>
                </c:pt>
                <c:pt idx="48836" formatCode="General">
                  <c:v>-83.916899999999998</c:v>
                </c:pt>
                <c:pt idx="48837" formatCode="General">
                  <c:v>-86.164400000000001</c:v>
                </c:pt>
                <c:pt idx="48838" formatCode="General">
                  <c:v>-88.381600000000006</c:v>
                </c:pt>
                <c:pt idx="48839" formatCode="General">
                  <c:v>-90.542100000000005</c:v>
                </c:pt>
                <c:pt idx="48840" formatCode="General">
                  <c:v>-92.617599999999996</c:v>
                </c:pt>
                <c:pt idx="48841" formatCode="General">
                  <c:v>-94.596299999999999</c:v>
                </c:pt>
                <c:pt idx="48842" formatCode="General">
                  <c:v>-96.474599999999995</c:v>
                </c:pt>
                <c:pt idx="48843" formatCode="General">
                  <c:v>-98.254800000000003</c:v>
                </c:pt>
                <c:pt idx="48844" formatCode="General">
                  <c:v>-99.931200000000004</c:v>
                </c:pt>
                <c:pt idx="48845" formatCode="General">
                  <c:v>-101.495</c:v>
                </c:pt>
                <c:pt idx="48846" formatCode="General">
                  <c:v>-102.93</c:v>
                </c:pt>
                <c:pt idx="48847" formatCode="General">
                  <c:v>-104.227</c:v>
                </c:pt>
                <c:pt idx="48848" formatCode="General">
                  <c:v>-105.395</c:v>
                </c:pt>
                <c:pt idx="48849" formatCode="General">
                  <c:v>-106.449</c:v>
                </c:pt>
                <c:pt idx="48850" formatCode="General">
                  <c:v>-107.404</c:v>
                </c:pt>
                <c:pt idx="48851" formatCode="General">
                  <c:v>-108.26600000000001</c:v>
                </c:pt>
                <c:pt idx="48852" formatCode="General">
                  <c:v>-109.036</c:v>
                </c:pt>
                <c:pt idx="48853" formatCode="General">
                  <c:v>-109.71299999999999</c:v>
                </c:pt>
                <c:pt idx="48854" formatCode="General">
                  <c:v>-110.29900000000001</c:v>
                </c:pt>
                <c:pt idx="48855" formatCode="General">
                  <c:v>-110.809</c:v>
                </c:pt>
                <c:pt idx="48856" formatCode="General">
                  <c:v>-111.27200000000001</c:v>
                </c:pt>
                <c:pt idx="48857" formatCode="General">
                  <c:v>-111.72499999999999</c:v>
                </c:pt>
                <c:pt idx="48858" formatCode="General">
                  <c:v>-112.181</c:v>
                </c:pt>
                <c:pt idx="48859" formatCode="General">
                  <c:v>-112.646</c:v>
                </c:pt>
                <c:pt idx="48860" formatCode="General">
                  <c:v>-113.127</c:v>
                </c:pt>
                <c:pt idx="48861" formatCode="General">
                  <c:v>-113.629</c:v>
                </c:pt>
                <c:pt idx="48862" formatCode="General">
                  <c:v>-114.152</c:v>
                </c:pt>
                <c:pt idx="48863" formatCode="General">
                  <c:v>-114.71299999999999</c:v>
                </c:pt>
                <c:pt idx="48864" formatCode="General">
                  <c:v>-115.331</c:v>
                </c:pt>
                <c:pt idx="48865" formatCode="General">
                  <c:v>-115.986</c:v>
                </c:pt>
                <c:pt idx="48866" formatCode="General">
                  <c:v>-116.66500000000001</c:v>
                </c:pt>
                <c:pt idx="48867" formatCode="General">
                  <c:v>-117.423</c:v>
                </c:pt>
                <c:pt idx="48868" formatCode="General">
                  <c:v>-118.32299999999999</c:v>
                </c:pt>
                <c:pt idx="48869" formatCode="General">
                  <c:v>-119.41800000000001</c:v>
                </c:pt>
                <c:pt idx="48870" formatCode="General">
                  <c:v>-120.66200000000001</c:v>
                </c:pt>
                <c:pt idx="48871" formatCode="General">
                  <c:v>-121.94799999999999</c:v>
                </c:pt>
                <c:pt idx="48872" formatCode="General">
                  <c:v>-123.251</c:v>
                </c:pt>
                <c:pt idx="48873" formatCode="General">
                  <c:v>-124.565</c:v>
                </c:pt>
                <c:pt idx="48874" formatCode="General">
                  <c:v>-125.84399999999999</c:v>
                </c:pt>
                <c:pt idx="48875" formatCode="General">
                  <c:v>-127.035</c:v>
                </c:pt>
                <c:pt idx="48876" formatCode="General">
                  <c:v>-128.096</c:v>
                </c:pt>
                <c:pt idx="48877" formatCode="General">
                  <c:v>-129.14400000000001</c:v>
                </c:pt>
                <c:pt idx="48878" formatCode="General">
                  <c:v>-130.346</c:v>
                </c:pt>
                <c:pt idx="48879" formatCode="General">
                  <c:v>-131.61600000000001</c:v>
                </c:pt>
                <c:pt idx="48880" formatCode="General">
                  <c:v>-132.83000000000001</c:v>
                </c:pt>
                <c:pt idx="48881" formatCode="General">
                  <c:v>-133.988</c:v>
                </c:pt>
                <c:pt idx="48882" formatCode="General">
                  <c:v>-135.08600000000001</c:v>
                </c:pt>
                <c:pt idx="48883" formatCode="General">
                  <c:v>-136.12</c:v>
                </c:pt>
                <c:pt idx="48884" formatCode="General">
                  <c:v>-137.08600000000001</c:v>
                </c:pt>
                <c:pt idx="48885" formatCode="General">
                  <c:v>-137.98500000000001</c:v>
                </c:pt>
                <c:pt idx="48886" formatCode="General">
                  <c:v>-138.821</c:v>
                </c:pt>
                <c:pt idx="48887" formatCode="General">
                  <c:v>-139.59899999999999</c:v>
                </c:pt>
                <c:pt idx="48888" formatCode="General">
                  <c:v>-140.31700000000001</c:v>
                </c:pt>
                <c:pt idx="48889" formatCode="General">
                  <c:v>-140.96700000000001</c:v>
                </c:pt>
                <c:pt idx="48890" formatCode="General">
                  <c:v>-141.53700000000001</c:v>
                </c:pt>
                <c:pt idx="48891" formatCode="General">
                  <c:v>-142.01400000000001</c:v>
                </c:pt>
                <c:pt idx="48892" formatCode="General">
                  <c:v>-142.38499999999999</c:v>
                </c:pt>
                <c:pt idx="48893" formatCode="General">
                  <c:v>-142.64599999999999</c:v>
                </c:pt>
                <c:pt idx="48894" formatCode="General">
                  <c:v>-142.785</c:v>
                </c:pt>
                <c:pt idx="48895" formatCode="General">
                  <c:v>-142.78700000000001</c:v>
                </c:pt>
                <c:pt idx="48896" formatCode="General">
                  <c:v>-142.68199999999999</c:v>
                </c:pt>
                <c:pt idx="48897" formatCode="General">
                  <c:v>-142.52699999999999</c:v>
                </c:pt>
                <c:pt idx="48898" formatCode="General">
                  <c:v>-142.40100000000001</c:v>
                </c:pt>
                <c:pt idx="48899" formatCode="General">
                  <c:v>-142.358</c:v>
                </c:pt>
                <c:pt idx="48900" formatCode="General">
                  <c:v>-142.31899999999999</c:v>
                </c:pt>
                <c:pt idx="48901" formatCode="General">
                  <c:v>-142.21100000000001</c:v>
                </c:pt>
                <c:pt idx="48902" formatCode="General">
                  <c:v>-142.048</c:v>
                </c:pt>
                <c:pt idx="48903" formatCode="General">
                  <c:v>-141.846</c:v>
                </c:pt>
                <c:pt idx="48904" formatCode="General">
                  <c:v>-141.61600000000001</c:v>
                </c:pt>
                <c:pt idx="48905" formatCode="General">
                  <c:v>-141.36699999999999</c:v>
                </c:pt>
                <c:pt idx="48906" formatCode="General">
                  <c:v>-141.107</c:v>
                </c:pt>
                <c:pt idx="48907" formatCode="General">
                  <c:v>-140.85499999999999</c:v>
                </c:pt>
                <c:pt idx="48908" formatCode="General">
                  <c:v>-140.61600000000001</c:v>
                </c:pt>
                <c:pt idx="48909" formatCode="General">
                  <c:v>-140.37899999999999</c:v>
                </c:pt>
                <c:pt idx="48910" formatCode="General">
                  <c:v>-140.13800000000001</c:v>
                </c:pt>
                <c:pt idx="48911" formatCode="General">
                  <c:v>-139.88900000000001</c:v>
                </c:pt>
                <c:pt idx="48912" formatCode="General">
                  <c:v>-139.63800000000001</c:v>
                </c:pt>
                <c:pt idx="48913" formatCode="General">
                  <c:v>-139.392</c:v>
                </c:pt>
                <c:pt idx="48914" formatCode="General">
                  <c:v>-139.13999999999999</c:v>
                </c:pt>
                <c:pt idx="48915" formatCode="General">
                  <c:v>-138.87</c:v>
                </c:pt>
                <c:pt idx="48916" formatCode="General">
                  <c:v>-138.57499999999999</c:v>
                </c:pt>
                <c:pt idx="48917" formatCode="General">
                  <c:v>-138.26400000000001</c:v>
                </c:pt>
                <c:pt idx="48918" formatCode="General">
                  <c:v>-137.95599999999999</c:v>
                </c:pt>
                <c:pt idx="48919" formatCode="General">
                  <c:v>-137.643</c:v>
                </c:pt>
                <c:pt idx="48920" formatCode="General">
                  <c:v>-137.31399999999999</c:v>
                </c:pt>
                <c:pt idx="48921" formatCode="General">
                  <c:v>-136.96899999999999</c:v>
                </c:pt>
                <c:pt idx="48922" formatCode="General">
                  <c:v>-136.607</c:v>
                </c:pt>
                <c:pt idx="48923" formatCode="General">
                  <c:v>-136.21899999999999</c:v>
                </c:pt>
                <c:pt idx="48924" formatCode="General">
                  <c:v>-135.846</c:v>
                </c:pt>
                <c:pt idx="48925" formatCode="General">
                  <c:v>-135.54400000000001</c:v>
                </c:pt>
                <c:pt idx="48926" formatCode="General">
                  <c:v>-135.37700000000001</c:v>
                </c:pt>
                <c:pt idx="48927" formatCode="General">
                  <c:v>-135.357</c:v>
                </c:pt>
                <c:pt idx="48928" formatCode="General">
                  <c:v>-135.392</c:v>
                </c:pt>
                <c:pt idx="48929" formatCode="General">
                  <c:v>-135.40899999999999</c:v>
                </c:pt>
                <c:pt idx="48930" formatCode="General">
                  <c:v>-135.38300000000001</c:v>
                </c:pt>
                <c:pt idx="48931" formatCode="General">
                  <c:v>-135.31399999999999</c:v>
                </c:pt>
                <c:pt idx="48932" formatCode="General">
                  <c:v>-135.214</c:v>
                </c:pt>
                <c:pt idx="48933" formatCode="General">
                  <c:v>-135.08799999999999</c:v>
                </c:pt>
                <c:pt idx="48934" formatCode="General">
                  <c:v>-134.93600000000001</c:v>
                </c:pt>
                <c:pt idx="48935" formatCode="General">
                  <c:v>-134.75700000000001</c:v>
                </c:pt>
                <c:pt idx="48936" formatCode="General">
                  <c:v>-134.55099999999999</c:v>
                </c:pt>
                <c:pt idx="48937" formatCode="General">
                  <c:v>-134.32300000000001</c:v>
                </c:pt>
                <c:pt idx="48938" formatCode="General">
                  <c:v>-134.08699999999999</c:v>
                </c:pt>
                <c:pt idx="48939" formatCode="General">
                  <c:v>-133.857</c:v>
                </c:pt>
                <c:pt idx="48940" formatCode="General">
                  <c:v>-133.614</c:v>
                </c:pt>
                <c:pt idx="48941" formatCode="General">
                  <c:v>-133.328</c:v>
                </c:pt>
                <c:pt idx="48942" formatCode="General">
                  <c:v>-132.97</c:v>
                </c:pt>
                <c:pt idx="48943" formatCode="General">
                  <c:v>-132.529</c:v>
                </c:pt>
                <c:pt idx="48944" formatCode="General">
                  <c:v>-132.01400000000001</c:v>
                </c:pt>
                <c:pt idx="48945" formatCode="General">
                  <c:v>-131.41800000000001</c:v>
                </c:pt>
                <c:pt idx="48946" formatCode="General">
                  <c:v>-130.72900000000001</c:v>
                </c:pt>
                <c:pt idx="48947" formatCode="General">
                  <c:v>-129.93199999999999</c:v>
                </c:pt>
                <c:pt idx="48948" formatCode="General">
                  <c:v>-129.011</c:v>
                </c:pt>
                <c:pt idx="48949" formatCode="General">
                  <c:v>-127.961</c:v>
                </c:pt>
                <c:pt idx="48950" formatCode="General">
                  <c:v>-126.76900000000001</c:v>
                </c:pt>
                <c:pt idx="48951" formatCode="General">
                  <c:v>-125.42100000000001</c:v>
                </c:pt>
                <c:pt idx="48952" formatCode="General">
                  <c:v>-123.982</c:v>
                </c:pt>
                <c:pt idx="48953" formatCode="General">
                  <c:v>-122.533</c:v>
                </c:pt>
                <c:pt idx="48954" formatCode="General">
                  <c:v>-121.107</c:v>
                </c:pt>
                <c:pt idx="48955" formatCode="General">
                  <c:v>-119.699</c:v>
                </c:pt>
                <c:pt idx="48956" formatCode="General">
                  <c:v>-118.245</c:v>
                </c:pt>
                <c:pt idx="48957" formatCode="General">
                  <c:v>-116.717</c:v>
                </c:pt>
                <c:pt idx="48958" formatCode="General">
                  <c:v>-115.13</c:v>
                </c:pt>
                <c:pt idx="48959" formatCode="General">
                  <c:v>-113.504</c:v>
                </c:pt>
                <c:pt idx="48960" formatCode="General">
                  <c:v>-111.857</c:v>
                </c:pt>
                <c:pt idx="48961" formatCode="General">
                  <c:v>-110.20099999999999</c:v>
                </c:pt>
                <c:pt idx="48962" formatCode="General">
                  <c:v>-108.544</c:v>
                </c:pt>
                <c:pt idx="48963" formatCode="General">
                  <c:v>-106.895</c:v>
                </c:pt>
                <c:pt idx="48964" formatCode="General">
                  <c:v>-105.268</c:v>
                </c:pt>
                <c:pt idx="48965" formatCode="General">
                  <c:v>-103.678</c:v>
                </c:pt>
                <c:pt idx="48966" formatCode="General">
                  <c:v>-102.131</c:v>
                </c:pt>
                <c:pt idx="48967" formatCode="General">
                  <c:v>-100.633</c:v>
                </c:pt>
                <c:pt idx="48968" formatCode="General">
                  <c:v>-99.2</c:v>
                </c:pt>
                <c:pt idx="48969" formatCode="General">
                  <c:v>-97.849000000000004</c:v>
                </c:pt>
                <c:pt idx="48970" formatCode="General">
                  <c:v>-96.591999999999999</c:v>
                </c:pt>
                <c:pt idx="48971" formatCode="General">
                  <c:v>-95.415000000000006</c:v>
                </c:pt>
                <c:pt idx="48972" formatCode="General">
                  <c:v>-94.283799999999999</c:v>
                </c:pt>
                <c:pt idx="48973" formatCode="General">
                  <c:v>-93.161000000000001</c:v>
                </c:pt>
                <c:pt idx="48974" formatCode="General">
                  <c:v>-92.015199999999993</c:v>
                </c:pt>
                <c:pt idx="48975" formatCode="General">
                  <c:v>-90.829499999999996</c:v>
                </c:pt>
                <c:pt idx="48976" formatCode="General">
                  <c:v>-89.602099999999993</c:v>
                </c:pt>
                <c:pt idx="48977" formatCode="General">
                  <c:v>-88.346199999999996</c:v>
                </c:pt>
                <c:pt idx="48978" formatCode="General">
                  <c:v>-87.055700000000002</c:v>
                </c:pt>
                <c:pt idx="48979" formatCode="General">
                  <c:v>-85.713499999999996</c:v>
                </c:pt>
                <c:pt idx="48980" formatCode="General">
                  <c:v>-84.304199999999994</c:v>
                </c:pt>
                <c:pt idx="48981" formatCode="General">
                  <c:v>-82.819500000000005</c:v>
                </c:pt>
                <c:pt idx="48982" formatCode="General">
                  <c:v>-81.271600000000007</c:v>
                </c:pt>
                <c:pt idx="48983" formatCode="General">
                  <c:v>-79.664199999999994</c:v>
                </c:pt>
                <c:pt idx="48984" formatCode="General">
                  <c:v>-77.988100000000003</c:v>
                </c:pt>
                <c:pt idx="48985" formatCode="General">
                  <c:v>-76.302599999999998</c:v>
                </c:pt>
                <c:pt idx="48986" formatCode="General">
                  <c:v>-74.677999999999997</c:v>
                </c:pt>
                <c:pt idx="48987" formatCode="General">
                  <c:v>-73.106099999999998</c:v>
                </c:pt>
                <c:pt idx="48988" formatCode="General">
                  <c:v>-71.553600000000003</c:v>
                </c:pt>
                <c:pt idx="48989" formatCode="General">
                  <c:v>-69.970799999999997</c:v>
                </c:pt>
                <c:pt idx="48990" formatCode="General">
                  <c:v>-68.345399999999998</c:v>
                </c:pt>
                <c:pt idx="48991" formatCode="General">
                  <c:v>-66.712000000000003</c:v>
                </c:pt>
                <c:pt idx="48992" formatCode="General">
                  <c:v>-65.082099999999997</c:v>
                </c:pt>
                <c:pt idx="48993" formatCode="General">
                  <c:v>-63.450800000000001</c:v>
                </c:pt>
                <c:pt idx="48994" formatCode="General">
                  <c:v>-61.796900000000001</c:v>
                </c:pt>
                <c:pt idx="48995" formatCode="General">
                  <c:v>-60.101799999999997</c:v>
                </c:pt>
                <c:pt idx="48996" formatCode="General">
                  <c:v>-58.368699999999997</c:v>
                </c:pt>
                <c:pt idx="48997" formatCode="General">
                  <c:v>-56.604300000000002</c:v>
                </c:pt>
                <c:pt idx="48998" formatCode="General">
                  <c:v>-54.815899999999999</c:v>
                </c:pt>
                <c:pt idx="48999" formatCode="General">
                  <c:v>-52.988</c:v>
                </c:pt>
                <c:pt idx="49000" formatCode="General">
                  <c:v>-51.099699999999999</c:v>
                </c:pt>
                <c:pt idx="49001" formatCode="General">
                  <c:v>-49.145299999999999</c:v>
                </c:pt>
                <c:pt idx="49002" formatCode="General">
                  <c:v>-47.124400000000001</c:v>
                </c:pt>
                <c:pt idx="49003" formatCode="General">
                  <c:v>-45.0441</c:v>
                </c:pt>
                <c:pt idx="49004" formatCode="General">
                  <c:v>-42.909199999999998</c:v>
                </c:pt>
                <c:pt idx="49005" formatCode="General">
                  <c:v>-40.7211</c:v>
                </c:pt>
                <c:pt idx="49006" formatCode="General">
                  <c:v>-38.489800000000002</c:v>
                </c:pt>
                <c:pt idx="49007" formatCode="General">
                  <c:v>-36.239800000000002</c:v>
                </c:pt>
                <c:pt idx="49008" formatCode="General">
                  <c:v>-34.024799999999999</c:v>
                </c:pt>
                <c:pt idx="49009" formatCode="General">
                  <c:v>-31.889500000000002</c:v>
                </c:pt>
                <c:pt idx="49010" formatCode="General">
                  <c:v>-29.845099999999999</c:v>
                </c:pt>
                <c:pt idx="49011" formatCode="General">
                  <c:v>-27.877500000000001</c:v>
                </c:pt>
                <c:pt idx="49012" formatCode="General">
                  <c:v>-25.959599999999998</c:v>
                </c:pt>
                <c:pt idx="49013" formatCode="General">
                  <c:v>-24.064</c:v>
                </c:pt>
                <c:pt idx="49014" formatCode="General">
                  <c:v>-22.174700000000001</c:v>
                </c:pt>
                <c:pt idx="49015" formatCode="General">
                  <c:v>-20.323499999999999</c:v>
                </c:pt>
                <c:pt idx="49016" formatCode="General">
                  <c:v>-18.5321</c:v>
                </c:pt>
                <c:pt idx="49017" formatCode="General">
                  <c:v>-16.789200000000001</c:v>
                </c:pt>
                <c:pt idx="49018" formatCode="General">
                  <c:v>-15.0624</c:v>
                </c:pt>
                <c:pt idx="49019" formatCode="General">
                  <c:v>-13.316000000000001</c:v>
                </c:pt>
                <c:pt idx="49020" formatCode="General">
                  <c:v>-11.5421</c:v>
                </c:pt>
                <c:pt idx="49021" formatCode="General">
                  <c:v>-9.7420399999999994</c:v>
                </c:pt>
                <c:pt idx="49022" formatCode="General">
                  <c:v>-7.9231199999999999</c:v>
                </c:pt>
                <c:pt idx="49023" formatCode="General">
                  <c:v>-6.1461300000000003</c:v>
                </c:pt>
                <c:pt idx="49024" formatCode="General">
                  <c:v>-4.5193700000000003</c:v>
                </c:pt>
                <c:pt idx="49025" formatCode="General">
                  <c:v>-3.05111</c:v>
                </c:pt>
                <c:pt idx="49026" formatCode="General">
                  <c:v>-1.6779999999999999</c:v>
                </c:pt>
                <c:pt idx="49027" formatCode="General">
                  <c:v>-0.34632000000000002</c:v>
                </c:pt>
                <c:pt idx="49028" formatCode="General">
                  <c:v>0.97689000000000004</c:v>
                </c:pt>
                <c:pt idx="49029" formatCode="General">
                  <c:v>2.27861</c:v>
                </c:pt>
                <c:pt idx="49030" formatCode="General">
                  <c:v>3.5681500000000002</c:v>
                </c:pt>
                <c:pt idx="49031" formatCode="General">
                  <c:v>4.8789199999999999</c:v>
                </c:pt>
                <c:pt idx="49032" formatCode="General">
                  <c:v>6.2343999999999999</c:v>
                </c:pt>
                <c:pt idx="49033" formatCode="General">
                  <c:v>7.6493399999999996</c:v>
                </c:pt>
                <c:pt idx="49034" formatCode="General">
                  <c:v>9.1383700000000001</c:v>
                </c:pt>
                <c:pt idx="49035" formatCode="General">
                  <c:v>10.7094</c:v>
                </c:pt>
                <c:pt idx="49036" formatCode="General">
                  <c:v>12.353899999999999</c:v>
                </c:pt>
                <c:pt idx="49037" formatCode="General">
                  <c:v>14.0435</c:v>
                </c:pt>
                <c:pt idx="49038" formatCode="General">
                  <c:v>15.7378</c:v>
                </c:pt>
                <c:pt idx="49039" formatCode="General">
                  <c:v>17.430599999999998</c:v>
                </c:pt>
                <c:pt idx="49040" formatCode="General">
                  <c:v>19.136099999999999</c:v>
                </c:pt>
                <c:pt idx="49041" formatCode="General">
                  <c:v>20.860499999999998</c:v>
                </c:pt>
                <c:pt idx="49042" formatCode="General">
                  <c:v>22.6097</c:v>
                </c:pt>
                <c:pt idx="49043" formatCode="General">
                  <c:v>24.384</c:v>
                </c:pt>
                <c:pt idx="49044" formatCode="General">
                  <c:v>26.186299999999999</c:v>
                </c:pt>
                <c:pt idx="49045" formatCode="General">
                  <c:v>28.019300000000001</c:v>
                </c:pt>
                <c:pt idx="49046" formatCode="General">
                  <c:v>29.869599999999998</c:v>
                </c:pt>
                <c:pt idx="49047" formatCode="General">
                  <c:v>31.718</c:v>
                </c:pt>
                <c:pt idx="49048" formatCode="General">
                  <c:v>33.552900000000001</c:v>
                </c:pt>
                <c:pt idx="49049" formatCode="General">
                  <c:v>35.372199999999999</c:v>
                </c:pt>
                <c:pt idx="49050" formatCode="General">
                  <c:v>37.186</c:v>
                </c:pt>
                <c:pt idx="49051" formatCode="General">
                  <c:v>38.940899999999999</c:v>
                </c:pt>
                <c:pt idx="49052" formatCode="General">
                  <c:v>40.554400000000001</c:v>
                </c:pt>
                <c:pt idx="49053" formatCode="General">
                  <c:v>42.060299999999998</c:v>
                </c:pt>
                <c:pt idx="49054" formatCode="General">
                  <c:v>43.538200000000003</c:v>
                </c:pt>
                <c:pt idx="49055" formatCode="General">
                  <c:v>45.081699999999998</c:v>
                </c:pt>
                <c:pt idx="49056" formatCode="General">
                  <c:v>46.763800000000003</c:v>
                </c:pt>
                <c:pt idx="49057" formatCode="General">
                  <c:v>48.581600000000002</c:v>
                </c:pt>
                <c:pt idx="49058" formatCode="General">
                  <c:v>50.518900000000002</c:v>
                </c:pt>
                <c:pt idx="49059" formatCode="General">
                  <c:v>52.555399999999999</c:v>
                </c:pt>
                <c:pt idx="49060" formatCode="General">
                  <c:v>54.6736</c:v>
                </c:pt>
                <c:pt idx="49061" formatCode="General">
                  <c:v>56.857399999999998</c:v>
                </c:pt>
                <c:pt idx="49062" formatCode="General">
                  <c:v>59.092100000000002</c:v>
                </c:pt>
                <c:pt idx="49063" formatCode="General">
                  <c:v>61.369599999999998</c:v>
                </c:pt>
                <c:pt idx="49064" formatCode="General">
                  <c:v>63.689599999999999</c:v>
                </c:pt>
                <c:pt idx="49065" formatCode="General">
                  <c:v>66.038399999999996</c:v>
                </c:pt>
                <c:pt idx="49066" formatCode="General">
                  <c:v>68.394999999999996</c:v>
                </c:pt>
                <c:pt idx="49067" formatCode="General">
                  <c:v>70.747399999999999</c:v>
                </c:pt>
                <c:pt idx="49068" formatCode="General">
                  <c:v>73.085099999999997</c:v>
                </c:pt>
                <c:pt idx="49069" formatCode="General">
                  <c:v>75.391199999999998</c:v>
                </c:pt>
                <c:pt idx="49070" formatCode="General">
                  <c:v>77.647499999999994</c:v>
                </c:pt>
                <c:pt idx="49071" formatCode="General">
                  <c:v>79.837900000000005</c:v>
                </c:pt>
                <c:pt idx="49072" formatCode="General">
                  <c:v>81.949200000000005</c:v>
                </c:pt>
                <c:pt idx="49073" formatCode="General">
                  <c:v>83.971800000000002</c:v>
                </c:pt>
                <c:pt idx="49074" formatCode="General">
                  <c:v>85.890900000000002</c:v>
                </c:pt>
                <c:pt idx="49075" formatCode="General">
                  <c:v>87.693700000000007</c:v>
                </c:pt>
                <c:pt idx="49076" formatCode="General">
                  <c:v>89.377899999999997</c:v>
                </c:pt>
                <c:pt idx="49077" formatCode="General">
                  <c:v>90.940700000000007</c:v>
                </c:pt>
                <c:pt idx="49078" formatCode="General">
                  <c:v>92.380200000000002</c:v>
                </c:pt>
                <c:pt idx="49079" formatCode="General">
                  <c:v>93.716800000000006</c:v>
                </c:pt>
                <c:pt idx="49080" formatCode="General">
                  <c:v>94.978800000000007</c:v>
                </c:pt>
                <c:pt idx="49081" formatCode="General">
                  <c:v>96.125799999999998</c:v>
                </c:pt>
                <c:pt idx="49082" formatCode="General">
                  <c:v>97.120900000000006</c:v>
                </c:pt>
                <c:pt idx="49083" formatCode="General">
                  <c:v>97.989500000000007</c:v>
                </c:pt>
                <c:pt idx="49084" formatCode="General">
                  <c:v>98.782300000000006</c:v>
                </c:pt>
                <c:pt idx="49085" formatCode="General">
                  <c:v>99.557599999999994</c:v>
                </c:pt>
                <c:pt idx="49086" formatCode="General">
                  <c:v>100.358</c:v>
                </c:pt>
                <c:pt idx="49087" formatCode="General">
                  <c:v>101.21</c:v>
                </c:pt>
                <c:pt idx="49088" formatCode="General">
                  <c:v>102.122</c:v>
                </c:pt>
                <c:pt idx="49089" formatCode="General">
                  <c:v>103.09</c:v>
                </c:pt>
                <c:pt idx="49090" formatCode="General">
                  <c:v>104.09699999999999</c:v>
                </c:pt>
                <c:pt idx="49091" formatCode="General">
                  <c:v>105.123</c:v>
                </c:pt>
                <c:pt idx="49092" formatCode="General">
                  <c:v>106.154</c:v>
                </c:pt>
                <c:pt idx="49093" formatCode="General">
                  <c:v>107.19499999999999</c:v>
                </c:pt>
                <c:pt idx="49094" formatCode="General">
                  <c:v>108.262</c:v>
                </c:pt>
                <c:pt idx="49095" formatCode="General">
                  <c:v>109.35</c:v>
                </c:pt>
                <c:pt idx="49096" formatCode="General">
                  <c:v>110.449</c:v>
                </c:pt>
                <c:pt idx="49097" formatCode="General">
                  <c:v>111.54600000000001</c:v>
                </c:pt>
                <c:pt idx="49098" formatCode="General">
                  <c:v>112.636</c:v>
                </c:pt>
                <c:pt idx="49099" formatCode="General">
                  <c:v>113.718</c:v>
                </c:pt>
                <c:pt idx="49100" formatCode="General">
                  <c:v>114.774</c:v>
                </c:pt>
                <c:pt idx="49101" formatCode="General">
                  <c:v>115.786</c:v>
                </c:pt>
                <c:pt idx="49102" formatCode="General">
                  <c:v>116.77200000000001</c:v>
                </c:pt>
                <c:pt idx="49103" formatCode="General">
                  <c:v>117.75700000000001</c:v>
                </c:pt>
                <c:pt idx="49104" formatCode="General">
                  <c:v>118.754</c:v>
                </c:pt>
                <c:pt idx="49105" formatCode="General">
                  <c:v>119.756</c:v>
                </c:pt>
                <c:pt idx="49106" formatCode="General">
                  <c:v>120.746</c:v>
                </c:pt>
                <c:pt idx="49107" formatCode="General">
                  <c:v>121.756</c:v>
                </c:pt>
                <c:pt idx="49108" formatCode="General">
                  <c:v>122.79300000000001</c:v>
                </c:pt>
                <c:pt idx="49109" formatCode="General">
                  <c:v>123.74</c:v>
                </c:pt>
                <c:pt idx="49110" formatCode="General">
                  <c:v>124.50700000000001</c:v>
                </c:pt>
                <c:pt idx="49111" formatCode="General">
                  <c:v>125.081</c:v>
                </c:pt>
                <c:pt idx="49112" formatCode="General">
                  <c:v>125.524</c:v>
                </c:pt>
                <c:pt idx="49113" formatCode="General">
                  <c:v>125.93300000000001</c:v>
                </c:pt>
                <c:pt idx="49114" formatCode="General">
                  <c:v>126.32599999999999</c:v>
                </c:pt>
                <c:pt idx="49115" formatCode="General">
                  <c:v>126.69</c:v>
                </c:pt>
                <c:pt idx="49116" formatCode="General">
                  <c:v>127.018</c:v>
                </c:pt>
                <c:pt idx="49117" formatCode="General">
                  <c:v>127.355</c:v>
                </c:pt>
                <c:pt idx="49118" formatCode="General">
                  <c:v>127.79600000000001</c:v>
                </c:pt>
                <c:pt idx="49119" formatCode="General">
                  <c:v>128.327</c:v>
                </c:pt>
                <c:pt idx="49120" formatCode="General">
                  <c:v>128.87799999999999</c:v>
                </c:pt>
                <c:pt idx="49121" formatCode="General">
                  <c:v>129.37</c:v>
                </c:pt>
                <c:pt idx="49122" formatCode="General">
                  <c:v>129.75800000000001</c:v>
                </c:pt>
                <c:pt idx="49123" formatCode="General">
                  <c:v>130.119</c:v>
                </c:pt>
                <c:pt idx="49124" formatCode="General">
                  <c:v>130.50299999999999</c:v>
                </c:pt>
                <c:pt idx="49125" formatCode="General">
                  <c:v>130.892</c:v>
                </c:pt>
                <c:pt idx="49126" formatCode="General">
                  <c:v>131.28299999999999</c:v>
                </c:pt>
                <c:pt idx="49127" formatCode="General">
                  <c:v>131.68600000000001</c:v>
                </c:pt>
                <c:pt idx="49128" formatCode="General">
                  <c:v>132.11099999999999</c:v>
                </c:pt>
                <c:pt idx="49129" formatCode="General">
                  <c:v>132.56299999999999</c:v>
                </c:pt>
                <c:pt idx="49130" formatCode="General">
                  <c:v>133.04599999999999</c:v>
                </c:pt>
                <c:pt idx="49131" formatCode="General">
                  <c:v>133.54599999999999</c:v>
                </c:pt>
                <c:pt idx="49132" formatCode="General">
                  <c:v>134.035</c:v>
                </c:pt>
                <c:pt idx="49133" formatCode="General">
                  <c:v>134.47999999999999</c:v>
                </c:pt>
                <c:pt idx="49134" formatCode="General">
                  <c:v>134.85499999999999</c:v>
                </c:pt>
                <c:pt idx="49135" formatCode="General">
                  <c:v>135.15799999999999</c:v>
                </c:pt>
                <c:pt idx="49136" formatCode="General">
                  <c:v>135.4</c:v>
                </c:pt>
                <c:pt idx="49137" formatCode="General">
                  <c:v>135.59399999999999</c:v>
                </c:pt>
                <c:pt idx="49138" formatCode="General">
                  <c:v>135.74600000000001</c:v>
                </c:pt>
                <c:pt idx="49139" formatCode="General">
                  <c:v>135.852</c:v>
                </c:pt>
                <c:pt idx="49140" formatCode="General">
                  <c:v>135.89699999999999</c:v>
                </c:pt>
                <c:pt idx="49141" formatCode="General">
                  <c:v>135.87200000000001</c:v>
                </c:pt>
                <c:pt idx="49142" formatCode="General">
                  <c:v>135.78399999999999</c:v>
                </c:pt>
                <c:pt idx="49143" formatCode="General">
                  <c:v>135.64599999999999</c:v>
                </c:pt>
                <c:pt idx="49144" formatCode="General">
                  <c:v>135.483</c:v>
                </c:pt>
                <c:pt idx="49145" formatCode="General">
                  <c:v>135.30000000000001</c:v>
                </c:pt>
                <c:pt idx="49146" formatCode="General">
                  <c:v>135.09200000000001</c:v>
                </c:pt>
                <c:pt idx="49147" formatCode="General">
                  <c:v>134.86600000000001</c:v>
                </c:pt>
                <c:pt idx="49148" formatCode="General">
                  <c:v>134.63900000000001</c:v>
                </c:pt>
                <c:pt idx="49149" formatCode="General">
                  <c:v>134.41399999999999</c:v>
                </c:pt>
                <c:pt idx="49150" formatCode="General">
                  <c:v>134.18299999999999</c:v>
                </c:pt>
                <c:pt idx="49151" formatCode="General">
                  <c:v>133.92599999999999</c:v>
                </c:pt>
                <c:pt idx="49152" formatCode="General">
                  <c:v>133.65100000000001</c:v>
                </c:pt>
                <c:pt idx="49153" formatCode="General">
                  <c:v>133.38399999999999</c:v>
                </c:pt>
                <c:pt idx="49154" formatCode="General">
                  <c:v>133.13300000000001</c:v>
                </c:pt>
                <c:pt idx="49155" formatCode="General">
                  <c:v>132.90199999999999</c:v>
                </c:pt>
                <c:pt idx="49156" formatCode="General">
                  <c:v>132.69399999999999</c:v>
                </c:pt>
                <c:pt idx="49157" formatCode="General">
                  <c:v>132.482</c:v>
                </c:pt>
                <c:pt idx="49158" formatCode="General">
                  <c:v>132.19300000000001</c:v>
                </c:pt>
                <c:pt idx="49159" formatCode="General">
                  <c:v>131.756</c:v>
                </c:pt>
                <c:pt idx="49160" formatCode="General">
                  <c:v>131.136</c:v>
                </c:pt>
                <c:pt idx="49161" formatCode="General">
                  <c:v>130.428</c:v>
                </c:pt>
                <c:pt idx="49162" formatCode="General">
                  <c:v>129.72800000000001</c:v>
                </c:pt>
                <c:pt idx="49163" formatCode="General">
                  <c:v>129.024</c:v>
                </c:pt>
                <c:pt idx="49164" formatCode="General">
                  <c:v>128.304</c:v>
                </c:pt>
                <c:pt idx="49165" formatCode="General">
                  <c:v>127.568</c:v>
                </c:pt>
                <c:pt idx="49166" formatCode="General">
                  <c:v>126.812</c:v>
                </c:pt>
                <c:pt idx="49167" formatCode="General">
                  <c:v>126.033</c:v>
                </c:pt>
                <c:pt idx="49168" formatCode="General">
                  <c:v>125.233</c:v>
                </c:pt>
                <c:pt idx="49169" formatCode="General">
                  <c:v>124.414</c:v>
                </c:pt>
                <c:pt idx="49170" formatCode="General">
                  <c:v>123.56699999999999</c:v>
                </c:pt>
                <c:pt idx="49171" formatCode="General">
                  <c:v>122.684</c:v>
                </c:pt>
                <c:pt idx="49172" formatCode="General">
                  <c:v>121.767</c:v>
                </c:pt>
                <c:pt idx="49173" formatCode="General">
                  <c:v>120.82599999999999</c:v>
                </c:pt>
                <c:pt idx="49174" formatCode="General">
                  <c:v>119.867</c:v>
                </c:pt>
                <c:pt idx="49175" formatCode="General">
                  <c:v>118.88</c:v>
                </c:pt>
                <c:pt idx="49176" formatCode="General">
                  <c:v>117.863</c:v>
                </c:pt>
                <c:pt idx="49177" formatCode="General">
                  <c:v>116.84399999999999</c:v>
                </c:pt>
                <c:pt idx="49178" formatCode="General">
                  <c:v>115.839</c:v>
                </c:pt>
                <c:pt idx="49179" formatCode="General">
                  <c:v>114.848</c:v>
                </c:pt>
                <c:pt idx="49180" formatCode="General">
                  <c:v>113.858</c:v>
                </c:pt>
                <c:pt idx="49181" formatCode="General">
                  <c:v>112.85599999999999</c:v>
                </c:pt>
                <c:pt idx="49182" formatCode="General">
                  <c:v>111.84</c:v>
                </c:pt>
                <c:pt idx="49183" formatCode="General">
                  <c:v>110.81</c:v>
                </c:pt>
                <c:pt idx="49184" formatCode="General">
                  <c:v>109.77500000000001</c:v>
                </c:pt>
                <c:pt idx="49185" formatCode="General">
                  <c:v>108.74</c:v>
                </c:pt>
                <c:pt idx="49186" formatCode="General">
                  <c:v>107.709</c:v>
                </c:pt>
                <c:pt idx="49187" formatCode="General">
                  <c:v>106.673</c:v>
                </c:pt>
                <c:pt idx="49188" formatCode="General">
                  <c:v>105.61499999999999</c:v>
                </c:pt>
                <c:pt idx="49189" formatCode="General">
                  <c:v>104.52800000000001</c:v>
                </c:pt>
                <c:pt idx="49190" formatCode="General">
                  <c:v>103.408</c:v>
                </c:pt>
                <c:pt idx="49191" formatCode="General">
                  <c:v>102.255</c:v>
                </c:pt>
                <c:pt idx="49192" formatCode="General">
                  <c:v>101.083</c:v>
                </c:pt>
                <c:pt idx="49193" formatCode="General">
                  <c:v>99.919700000000006</c:v>
                </c:pt>
                <c:pt idx="49194" formatCode="General">
                  <c:v>98.770399999999995</c:v>
                </c:pt>
                <c:pt idx="49195" formatCode="General">
                  <c:v>97.627499999999998</c:v>
                </c:pt>
                <c:pt idx="49196" formatCode="General">
                  <c:v>96.478300000000004</c:v>
                </c:pt>
                <c:pt idx="49197" formatCode="General">
                  <c:v>95.312299999999993</c:v>
                </c:pt>
                <c:pt idx="49198" formatCode="General">
                  <c:v>94.127899999999997</c:v>
                </c:pt>
                <c:pt idx="49199" formatCode="General">
                  <c:v>92.927000000000007</c:v>
                </c:pt>
                <c:pt idx="49200" formatCode="General">
                  <c:v>91.712599999999995</c:v>
                </c:pt>
                <c:pt idx="49201" formatCode="General">
                  <c:v>90.483500000000006</c:v>
                </c:pt>
                <c:pt idx="49202" formatCode="General">
                  <c:v>89.235299999999995</c:v>
                </c:pt>
                <c:pt idx="49203" formatCode="General">
                  <c:v>87.959500000000006</c:v>
                </c:pt>
                <c:pt idx="49204" formatCode="General">
                  <c:v>86.656700000000001</c:v>
                </c:pt>
                <c:pt idx="49205" formatCode="General">
                  <c:v>85.340800000000002</c:v>
                </c:pt>
                <c:pt idx="49206" formatCode="General">
                  <c:v>83.968999999999994</c:v>
                </c:pt>
                <c:pt idx="49207" formatCode="General">
                  <c:v>82.475800000000007</c:v>
                </c:pt>
                <c:pt idx="49208" formatCode="General">
                  <c:v>80.836600000000004</c:v>
                </c:pt>
                <c:pt idx="49209" formatCode="General">
                  <c:v>79.063100000000006</c:v>
                </c:pt>
                <c:pt idx="49210" formatCode="General">
                  <c:v>77.239999999999995</c:v>
                </c:pt>
                <c:pt idx="49211" formatCode="General">
                  <c:v>75.419899999999998</c:v>
                </c:pt>
                <c:pt idx="49212" formatCode="General">
                  <c:v>73.575999999999993</c:v>
                </c:pt>
                <c:pt idx="49213" formatCode="General">
                  <c:v>71.697699999999998</c:v>
                </c:pt>
                <c:pt idx="49214" formatCode="General">
                  <c:v>69.792599999999993</c:v>
                </c:pt>
                <c:pt idx="49215" formatCode="General">
                  <c:v>67.875299999999996</c:v>
                </c:pt>
                <c:pt idx="49216" formatCode="General">
                  <c:v>65.958200000000005</c:v>
                </c:pt>
                <c:pt idx="49217" formatCode="General">
                  <c:v>64.041300000000007</c:v>
                </c:pt>
                <c:pt idx="49218" formatCode="General">
                  <c:v>62.132399999999997</c:v>
                </c:pt>
                <c:pt idx="49219" formatCode="General">
                  <c:v>60.247599999999998</c:v>
                </c:pt>
                <c:pt idx="49220" formatCode="General">
                  <c:v>58.396500000000003</c:v>
                </c:pt>
                <c:pt idx="49221" formatCode="General">
                  <c:v>56.582500000000003</c:v>
                </c:pt>
                <c:pt idx="49222" formatCode="General">
                  <c:v>54.802399999999999</c:v>
                </c:pt>
                <c:pt idx="49223" formatCode="General">
                  <c:v>53.0501</c:v>
                </c:pt>
                <c:pt idx="49224" formatCode="General">
                  <c:v>51.319499999999998</c:v>
                </c:pt>
                <c:pt idx="49225" formatCode="General">
                  <c:v>49.595599999999997</c:v>
                </c:pt>
                <c:pt idx="49226" formatCode="General">
                  <c:v>47.856999999999999</c:v>
                </c:pt>
                <c:pt idx="49227" formatCode="General">
                  <c:v>46.089199999999998</c:v>
                </c:pt>
                <c:pt idx="49228" formatCode="General">
                  <c:v>44.286299999999997</c:v>
                </c:pt>
                <c:pt idx="49229" formatCode="General">
                  <c:v>42.444600000000001</c:v>
                </c:pt>
                <c:pt idx="49230" formatCode="General">
                  <c:v>40.570599999999999</c:v>
                </c:pt>
                <c:pt idx="49231" formatCode="General">
                  <c:v>38.686500000000002</c:v>
                </c:pt>
                <c:pt idx="49232" formatCode="General">
                  <c:v>36.814399999999999</c:v>
                </c:pt>
                <c:pt idx="49233" formatCode="General">
                  <c:v>34.967799999999997</c:v>
                </c:pt>
                <c:pt idx="49234" formatCode="General">
                  <c:v>33.136200000000002</c:v>
                </c:pt>
                <c:pt idx="49235" formatCode="General">
                  <c:v>31.3017</c:v>
                </c:pt>
                <c:pt idx="49236" formatCode="General">
                  <c:v>29.4815</c:v>
                </c:pt>
                <c:pt idx="49237" formatCode="General">
                  <c:v>27.6953</c:v>
                </c:pt>
                <c:pt idx="49238" formatCode="General">
                  <c:v>25.943999999999999</c:v>
                </c:pt>
                <c:pt idx="49239" formatCode="General">
                  <c:v>24.235800000000001</c:v>
                </c:pt>
                <c:pt idx="49240" formatCode="General">
                  <c:v>22.5822</c:v>
                </c:pt>
                <c:pt idx="49241" formatCode="General">
                  <c:v>20.9954</c:v>
                </c:pt>
                <c:pt idx="49242" formatCode="General">
                  <c:v>19.4788</c:v>
                </c:pt>
                <c:pt idx="49243" formatCode="General">
                  <c:v>17.9955</c:v>
                </c:pt>
                <c:pt idx="49244" formatCode="General">
                  <c:v>16.498699999999999</c:v>
                </c:pt>
                <c:pt idx="49245" formatCode="General">
                  <c:v>14.9496</c:v>
                </c:pt>
                <c:pt idx="49246" formatCode="General">
                  <c:v>13.316599999999999</c:v>
                </c:pt>
                <c:pt idx="49247" formatCode="General">
                  <c:v>11.5845</c:v>
                </c:pt>
                <c:pt idx="49248" formatCode="General">
                  <c:v>9.7979800000000008</c:v>
                </c:pt>
                <c:pt idx="49249" formatCode="General">
                  <c:v>8.0091099999999997</c:v>
                </c:pt>
                <c:pt idx="49250" formatCode="General">
                  <c:v>6.1974799999999997</c:v>
                </c:pt>
                <c:pt idx="49251" formatCode="General">
                  <c:v>4.3461699999999999</c:v>
                </c:pt>
                <c:pt idx="49252" formatCode="General">
                  <c:v>2.4650799999999999</c:v>
                </c:pt>
                <c:pt idx="49253" formatCode="General">
                  <c:v>0.60167400000000004</c:v>
                </c:pt>
                <c:pt idx="49254" formatCode="General">
                  <c:v>-1.1832400000000001</c:v>
                </c:pt>
                <c:pt idx="49255" formatCode="General">
                  <c:v>-2.9153600000000002</c:v>
                </c:pt>
                <c:pt idx="49256" formatCode="General">
                  <c:v>-4.6421799999999998</c:v>
                </c:pt>
                <c:pt idx="49257" formatCode="General">
                  <c:v>-6.3735600000000003</c:v>
                </c:pt>
                <c:pt idx="49258" formatCode="General">
                  <c:v>-8.1157800000000009</c:v>
                </c:pt>
                <c:pt idx="49259" formatCode="General">
                  <c:v>-9.8676700000000004</c:v>
                </c:pt>
                <c:pt idx="49260" formatCode="General">
                  <c:v>-11.6165</c:v>
                </c:pt>
                <c:pt idx="49261" formatCode="General">
                  <c:v>-13.3468</c:v>
                </c:pt>
                <c:pt idx="49262" formatCode="General">
                  <c:v>-15.043200000000001</c:v>
                </c:pt>
                <c:pt idx="49263" formatCode="General">
                  <c:v>-16.689900000000002</c:v>
                </c:pt>
                <c:pt idx="49264" formatCode="General">
                  <c:v>-18.2743</c:v>
                </c:pt>
                <c:pt idx="49265" formatCode="General">
                  <c:v>-19.790700000000001</c:v>
                </c:pt>
                <c:pt idx="49266" formatCode="General">
                  <c:v>-21.244399999999999</c:v>
                </c:pt>
                <c:pt idx="49267" formatCode="General">
                  <c:v>-22.6464</c:v>
                </c:pt>
                <c:pt idx="49268" formatCode="General">
                  <c:v>-24.008800000000001</c:v>
                </c:pt>
                <c:pt idx="49269" formatCode="General">
                  <c:v>-25.3413</c:v>
                </c:pt>
                <c:pt idx="49270" formatCode="General">
                  <c:v>-26.651</c:v>
                </c:pt>
                <c:pt idx="49271" formatCode="General">
                  <c:v>-27.939599999999999</c:v>
                </c:pt>
                <c:pt idx="49272" formatCode="General">
                  <c:v>-29.2224</c:v>
                </c:pt>
                <c:pt idx="49273" formatCode="General">
                  <c:v>-30.5242</c:v>
                </c:pt>
                <c:pt idx="49274" formatCode="General">
                  <c:v>-31.850999999999999</c:v>
                </c:pt>
                <c:pt idx="49275" formatCode="General">
                  <c:v>-33.198500000000003</c:v>
                </c:pt>
                <c:pt idx="49276" formatCode="General">
                  <c:v>-34.559899999999999</c:v>
                </c:pt>
                <c:pt idx="49277" formatCode="General">
                  <c:v>-35.927799999999998</c:v>
                </c:pt>
                <c:pt idx="49278" formatCode="General">
                  <c:v>-37.299399999999999</c:v>
                </c:pt>
                <c:pt idx="49279" formatCode="General">
                  <c:v>-38.669499999999999</c:v>
                </c:pt>
                <c:pt idx="49280" formatCode="General">
                  <c:v>-40.0319</c:v>
                </c:pt>
                <c:pt idx="49281" formatCode="General">
                  <c:v>-41.408299999999997</c:v>
                </c:pt>
                <c:pt idx="49282" formatCode="General">
                  <c:v>-42.828699999999998</c:v>
                </c:pt>
                <c:pt idx="49283" formatCode="General">
                  <c:v>-44.289499999999997</c:v>
                </c:pt>
                <c:pt idx="49284" formatCode="General">
                  <c:v>-45.777200000000001</c:v>
                </c:pt>
                <c:pt idx="49285" formatCode="General">
                  <c:v>-47.280099999999997</c:v>
                </c:pt>
                <c:pt idx="49286" formatCode="General">
                  <c:v>-48.795099999999998</c:v>
                </c:pt>
                <c:pt idx="49287" formatCode="General">
                  <c:v>-50.327500000000001</c:v>
                </c:pt>
                <c:pt idx="49288" formatCode="General">
                  <c:v>-51.872599999999998</c:v>
                </c:pt>
                <c:pt idx="49289" formatCode="General">
                  <c:v>-53.423900000000003</c:v>
                </c:pt>
                <c:pt idx="49290" formatCode="General">
                  <c:v>-54.991599999999998</c:v>
                </c:pt>
                <c:pt idx="49291" formatCode="General">
                  <c:v>-56.584499999999998</c:v>
                </c:pt>
                <c:pt idx="49292" formatCode="General">
                  <c:v>-58.198</c:v>
                </c:pt>
                <c:pt idx="49293" formatCode="General">
                  <c:v>-59.888100000000001</c:v>
                </c:pt>
                <c:pt idx="49294" formatCode="General">
                  <c:v>-61.733699999999999</c:v>
                </c:pt>
                <c:pt idx="49295" formatCode="General">
                  <c:v>-63.749600000000001</c:v>
                </c:pt>
                <c:pt idx="49296" formatCode="General">
                  <c:v>-65.912800000000004</c:v>
                </c:pt>
                <c:pt idx="49297" formatCode="General">
                  <c:v>-68.147900000000007</c:v>
                </c:pt>
                <c:pt idx="49298" formatCode="General">
                  <c:v>-70.393199999999993</c:v>
                </c:pt>
                <c:pt idx="49299" formatCode="General">
                  <c:v>-72.643600000000006</c:v>
                </c:pt>
                <c:pt idx="49300" formatCode="General">
                  <c:v>-74.8887</c:v>
                </c:pt>
                <c:pt idx="49301" formatCode="General">
                  <c:v>-77.112499999999997</c:v>
                </c:pt>
                <c:pt idx="49302" formatCode="General">
                  <c:v>-79.294799999999995</c:v>
                </c:pt>
                <c:pt idx="49303" formatCode="General">
                  <c:v>-81.411600000000007</c:v>
                </c:pt>
                <c:pt idx="49304" formatCode="General">
                  <c:v>-83.435299999999998</c:v>
                </c:pt>
                <c:pt idx="49305" formatCode="General">
                  <c:v>-85.344499999999996</c:v>
                </c:pt>
                <c:pt idx="49306" formatCode="General">
                  <c:v>-87.129099999999994</c:v>
                </c:pt>
                <c:pt idx="49307" formatCode="General">
                  <c:v>-88.763400000000004</c:v>
                </c:pt>
                <c:pt idx="49308" formatCode="General">
                  <c:v>-90.219200000000001</c:v>
                </c:pt>
                <c:pt idx="49309" formatCode="General">
                  <c:v>-91.490799999999993</c:v>
                </c:pt>
                <c:pt idx="49310" formatCode="General">
                  <c:v>-92.584800000000001</c:v>
                </c:pt>
                <c:pt idx="49311" formatCode="General">
                  <c:v>-93.520499999999998</c:v>
                </c:pt>
                <c:pt idx="49312" formatCode="General">
                  <c:v>-94.318200000000004</c:v>
                </c:pt>
                <c:pt idx="49313" formatCode="General">
                  <c:v>-94.990499999999997</c:v>
                </c:pt>
                <c:pt idx="49314" formatCode="General">
                  <c:v>-95.559200000000004</c:v>
                </c:pt>
                <c:pt idx="49315" formatCode="General">
                  <c:v>-96.053700000000006</c:v>
                </c:pt>
                <c:pt idx="49316" formatCode="General">
                  <c:v>-96.517499999999998</c:v>
                </c:pt>
                <c:pt idx="49317" formatCode="General">
                  <c:v>-96.981800000000007</c:v>
                </c:pt>
                <c:pt idx="49318" formatCode="General">
                  <c:v>-97.443399999999997</c:v>
                </c:pt>
                <c:pt idx="49319" formatCode="General">
                  <c:v>-97.898099999999999</c:v>
                </c:pt>
                <c:pt idx="49320" formatCode="General">
                  <c:v>-98.348799999999997</c:v>
                </c:pt>
                <c:pt idx="49321" formatCode="General">
                  <c:v>-98.803799999999995</c:v>
                </c:pt>
                <c:pt idx="49322" formatCode="General">
                  <c:v>-99.278999999999996</c:v>
                </c:pt>
                <c:pt idx="49323" formatCode="General">
                  <c:v>-99.893100000000004</c:v>
                </c:pt>
                <c:pt idx="49324" formatCode="General">
                  <c:v>-100.72199999999999</c:v>
                </c:pt>
                <c:pt idx="49325" formatCode="General">
                  <c:v>-101.624</c:v>
                </c:pt>
                <c:pt idx="49326" formatCode="General">
                  <c:v>-102.517</c:v>
                </c:pt>
                <c:pt idx="49327" formatCode="General">
                  <c:v>-103.44199999999999</c:v>
                </c:pt>
                <c:pt idx="49328" formatCode="General">
                  <c:v>-104.44</c:v>
                </c:pt>
                <c:pt idx="49329" formatCode="General">
                  <c:v>-105.532</c:v>
                </c:pt>
                <c:pt idx="49330" formatCode="General">
                  <c:v>-106.64100000000001</c:v>
                </c:pt>
                <c:pt idx="49331" formatCode="General">
                  <c:v>-107.697</c:v>
                </c:pt>
                <c:pt idx="49332" formatCode="General">
                  <c:v>-108.688</c:v>
                </c:pt>
                <c:pt idx="49333" formatCode="General">
                  <c:v>-109.619</c:v>
                </c:pt>
                <c:pt idx="49334" formatCode="General">
                  <c:v>-110.501</c:v>
                </c:pt>
                <c:pt idx="49335" formatCode="General">
                  <c:v>-111.35599999999999</c:v>
                </c:pt>
                <c:pt idx="49336" formatCode="General">
                  <c:v>-112.2</c:v>
                </c:pt>
                <c:pt idx="49337" formatCode="General">
                  <c:v>-113.02800000000001</c:v>
                </c:pt>
                <c:pt idx="49338" formatCode="General">
                  <c:v>-113.834</c:v>
                </c:pt>
                <c:pt idx="49339" formatCode="General">
                  <c:v>-114.614</c:v>
                </c:pt>
                <c:pt idx="49340" formatCode="General">
                  <c:v>-115.384</c:v>
                </c:pt>
                <c:pt idx="49341" formatCode="General">
                  <c:v>-116.17</c:v>
                </c:pt>
                <c:pt idx="49342" formatCode="General">
                  <c:v>-116.97</c:v>
                </c:pt>
                <c:pt idx="49343" formatCode="General">
                  <c:v>-117.77200000000001</c:v>
                </c:pt>
                <c:pt idx="49344" formatCode="General">
                  <c:v>-118.563</c:v>
                </c:pt>
                <c:pt idx="49345" formatCode="General">
                  <c:v>-119.32899999999999</c:v>
                </c:pt>
                <c:pt idx="49346" formatCode="General">
                  <c:v>-120.066</c:v>
                </c:pt>
                <c:pt idx="49347" formatCode="General">
                  <c:v>-120.765</c:v>
                </c:pt>
                <c:pt idx="49348" formatCode="General">
                  <c:v>-121.42400000000001</c:v>
                </c:pt>
                <c:pt idx="49349" formatCode="General">
                  <c:v>-122.152</c:v>
                </c:pt>
                <c:pt idx="49350" formatCode="General">
                  <c:v>-123.05200000000001</c:v>
                </c:pt>
                <c:pt idx="49351" formatCode="General">
                  <c:v>-124.075</c:v>
                </c:pt>
                <c:pt idx="49352" formatCode="General">
                  <c:v>-125.15</c:v>
                </c:pt>
                <c:pt idx="49353" formatCode="General">
                  <c:v>-126.21299999999999</c:v>
                </c:pt>
                <c:pt idx="49354" formatCode="General">
                  <c:v>-127.23699999999999</c:v>
                </c:pt>
                <c:pt idx="49355" formatCode="General">
                  <c:v>-128.22800000000001</c:v>
                </c:pt>
                <c:pt idx="49356" formatCode="General">
                  <c:v>-129.17699999999999</c:v>
                </c:pt>
                <c:pt idx="49357" formatCode="General">
                  <c:v>-130.07</c:v>
                </c:pt>
                <c:pt idx="49358" formatCode="General">
                  <c:v>-130.911</c:v>
                </c:pt>
                <c:pt idx="49359" formatCode="General">
                  <c:v>-131.69999999999999</c:v>
                </c:pt>
                <c:pt idx="49360" formatCode="General">
                  <c:v>-132.435</c:v>
                </c:pt>
                <c:pt idx="49361" formatCode="General">
                  <c:v>-133.114</c:v>
                </c:pt>
                <c:pt idx="49362" formatCode="General">
                  <c:v>-133.73500000000001</c:v>
                </c:pt>
                <c:pt idx="49363" formatCode="General">
                  <c:v>-134.28700000000001</c:v>
                </c:pt>
                <c:pt idx="49364" formatCode="General">
                  <c:v>-134.75299999999999</c:v>
                </c:pt>
                <c:pt idx="49365" formatCode="General">
                  <c:v>-135.113</c:v>
                </c:pt>
                <c:pt idx="49366" formatCode="General">
                  <c:v>-135.351</c:v>
                </c:pt>
                <c:pt idx="49367" formatCode="General">
                  <c:v>-135.465</c:v>
                </c:pt>
                <c:pt idx="49368" formatCode="General">
                  <c:v>-135.43899999999999</c:v>
                </c:pt>
                <c:pt idx="49369" formatCode="General">
                  <c:v>-135.25299999999999</c:v>
                </c:pt>
                <c:pt idx="49370" formatCode="General">
                  <c:v>-134.917</c:v>
                </c:pt>
                <c:pt idx="49371" formatCode="General">
                  <c:v>-134.44999999999999</c:v>
                </c:pt>
                <c:pt idx="49372" formatCode="General">
                  <c:v>-133.86699999999999</c:v>
                </c:pt>
                <c:pt idx="49373" formatCode="General">
                  <c:v>-133.18100000000001</c:v>
                </c:pt>
                <c:pt idx="49374" formatCode="General">
                  <c:v>-132.399</c:v>
                </c:pt>
                <c:pt idx="49375" formatCode="General">
                  <c:v>-131.548</c:v>
                </c:pt>
                <c:pt idx="49376" formatCode="General">
                  <c:v>-130.65700000000001</c:v>
                </c:pt>
                <c:pt idx="49377" formatCode="General">
                  <c:v>-129.71299999999999</c:v>
                </c:pt>
                <c:pt idx="49378" formatCode="General">
                  <c:v>-128.73099999999999</c:v>
                </c:pt>
                <c:pt idx="49379" formatCode="General">
                  <c:v>-127.801</c:v>
                </c:pt>
                <c:pt idx="49380" formatCode="General">
                  <c:v>-126.99</c:v>
                </c:pt>
                <c:pt idx="49381" formatCode="General">
                  <c:v>-126.31</c:v>
                </c:pt>
                <c:pt idx="49382" formatCode="General">
                  <c:v>-125.70699999999999</c:v>
                </c:pt>
                <c:pt idx="49383" formatCode="General">
                  <c:v>-125.119</c:v>
                </c:pt>
                <c:pt idx="49384" formatCode="General">
                  <c:v>-124.541</c:v>
                </c:pt>
                <c:pt idx="49385" formatCode="General">
                  <c:v>-123.974</c:v>
                </c:pt>
                <c:pt idx="49386" formatCode="General">
                  <c:v>-123.42</c:v>
                </c:pt>
                <c:pt idx="49387" formatCode="General">
                  <c:v>-122.87</c:v>
                </c:pt>
                <c:pt idx="49388" formatCode="General">
                  <c:v>-122.30500000000001</c:v>
                </c:pt>
                <c:pt idx="49389" formatCode="General">
                  <c:v>-121.706</c:v>
                </c:pt>
                <c:pt idx="49390" formatCode="General">
                  <c:v>-121.06100000000001</c:v>
                </c:pt>
                <c:pt idx="49391" formatCode="General">
                  <c:v>-120.372</c:v>
                </c:pt>
                <c:pt idx="49392" formatCode="General">
                  <c:v>-119.649</c:v>
                </c:pt>
                <c:pt idx="49393" formatCode="General">
                  <c:v>-118.9</c:v>
                </c:pt>
                <c:pt idx="49394" formatCode="General">
                  <c:v>-118.125</c:v>
                </c:pt>
                <c:pt idx="49395" formatCode="General">
                  <c:v>-117.31699999999999</c:v>
                </c:pt>
                <c:pt idx="49396" formatCode="General">
                  <c:v>-116.455</c:v>
                </c:pt>
                <c:pt idx="49397" formatCode="General">
                  <c:v>-115.523</c:v>
                </c:pt>
                <c:pt idx="49398" formatCode="General">
                  <c:v>-114.53400000000001</c:v>
                </c:pt>
                <c:pt idx="49399" formatCode="General">
                  <c:v>-113.503</c:v>
                </c:pt>
                <c:pt idx="49400" formatCode="General">
                  <c:v>-112.437</c:v>
                </c:pt>
                <c:pt idx="49401" formatCode="General">
                  <c:v>-111.343</c:v>
                </c:pt>
                <c:pt idx="49402" formatCode="General">
                  <c:v>-110.22799999999999</c:v>
                </c:pt>
                <c:pt idx="49403" formatCode="General">
                  <c:v>-109.105</c:v>
                </c:pt>
                <c:pt idx="49404" formatCode="General">
                  <c:v>-107.98699999999999</c:v>
                </c:pt>
                <c:pt idx="49405" formatCode="General">
                  <c:v>-106.883</c:v>
                </c:pt>
                <c:pt idx="49406" formatCode="General">
                  <c:v>-105.794</c:v>
                </c:pt>
                <c:pt idx="49407" formatCode="General">
                  <c:v>-104.717</c:v>
                </c:pt>
                <c:pt idx="49408" formatCode="General">
                  <c:v>-103.626</c:v>
                </c:pt>
                <c:pt idx="49409" formatCode="General">
                  <c:v>-102.486</c:v>
                </c:pt>
                <c:pt idx="49410" formatCode="General">
                  <c:v>-101.367</c:v>
                </c:pt>
                <c:pt idx="49411" formatCode="General">
                  <c:v>-100.349</c:v>
                </c:pt>
                <c:pt idx="49412" formatCode="General">
                  <c:v>-99.446100000000001</c:v>
                </c:pt>
                <c:pt idx="49413" formatCode="General">
                  <c:v>-98.632499999999993</c:v>
                </c:pt>
                <c:pt idx="49414" formatCode="General">
                  <c:v>-97.835400000000007</c:v>
                </c:pt>
                <c:pt idx="49415" formatCode="General">
                  <c:v>-97.015500000000003</c:v>
                </c:pt>
                <c:pt idx="49416" formatCode="General">
                  <c:v>-96.168700000000001</c:v>
                </c:pt>
                <c:pt idx="49417" formatCode="General">
                  <c:v>-95.276300000000006</c:v>
                </c:pt>
                <c:pt idx="49418" formatCode="General">
                  <c:v>-94.325299999999999</c:v>
                </c:pt>
                <c:pt idx="49419" formatCode="General">
                  <c:v>-93.320800000000006</c:v>
                </c:pt>
                <c:pt idx="49420" formatCode="General">
                  <c:v>-92.267899999999997</c:v>
                </c:pt>
                <c:pt idx="49421" formatCode="General">
                  <c:v>-91.165999999999997</c:v>
                </c:pt>
                <c:pt idx="49422" formatCode="General">
                  <c:v>-90.018500000000003</c:v>
                </c:pt>
                <c:pt idx="49423" formatCode="General">
                  <c:v>-88.831100000000006</c:v>
                </c:pt>
                <c:pt idx="49424" formatCode="General">
                  <c:v>-87.627099999999999</c:v>
                </c:pt>
                <c:pt idx="49425" formatCode="General">
                  <c:v>-86.423299999999998</c:v>
                </c:pt>
                <c:pt idx="49426" formatCode="General">
                  <c:v>-85.208100000000002</c:v>
                </c:pt>
                <c:pt idx="49427" formatCode="General">
                  <c:v>-83.968199999999996</c:v>
                </c:pt>
                <c:pt idx="49428" formatCode="General">
                  <c:v>-82.693700000000007</c:v>
                </c:pt>
                <c:pt idx="49429" formatCode="General">
                  <c:v>-81.383600000000001</c:v>
                </c:pt>
                <c:pt idx="49430" formatCode="General">
                  <c:v>-80.040300000000002</c:v>
                </c:pt>
                <c:pt idx="49431" formatCode="General">
                  <c:v>-78.660399999999996</c:v>
                </c:pt>
                <c:pt idx="49432" formatCode="General">
                  <c:v>-77.238699999999994</c:v>
                </c:pt>
                <c:pt idx="49433" formatCode="General">
                  <c:v>-75.770899999999997</c:v>
                </c:pt>
                <c:pt idx="49434" formatCode="General">
                  <c:v>-74.254499999999993</c:v>
                </c:pt>
                <c:pt idx="49435" formatCode="General">
                  <c:v>-72.691199999999995</c:v>
                </c:pt>
                <c:pt idx="49436" formatCode="General">
                  <c:v>-71.085700000000003</c:v>
                </c:pt>
                <c:pt idx="49437" formatCode="General">
                  <c:v>-69.444999999999993</c:v>
                </c:pt>
                <c:pt idx="49438" formatCode="General">
                  <c:v>-67.778099999999995</c:v>
                </c:pt>
                <c:pt idx="49439" formatCode="General">
                  <c:v>-66.085700000000003</c:v>
                </c:pt>
                <c:pt idx="49440" formatCode="General">
                  <c:v>-64.356300000000005</c:v>
                </c:pt>
                <c:pt idx="49441" formatCode="General">
                  <c:v>-62.621099999999998</c:v>
                </c:pt>
                <c:pt idx="49442" formatCode="General">
                  <c:v>-60.936999999999998</c:v>
                </c:pt>
                <c:pt idx="49443" formatCode="General">
                  <c:v>-59.338799999999999</c:v>
                </c:pt>
                <c:pt idx="49444" formatCode="General">
                  <c:v>-57.8322</c:v>
                </c:pt>
                <c:pt idx="49445" formatCode="General">
                  <c:v>-56.336799999999997</c:v>
                </c:pt>
                <c:pt idx="49446" formatCode="General">
                  <c:v>-54.793700000000001</c:v>
                </c:pt>
                <c:pt idx="49447" formatCode="General">
                  <c:v>-53.235799999999998</c:v>
                </c:pt>
                <c:pt idx="49448" formatCode="General">
                  <c:v>-51.674399999999999</c:v>
                </c:pt>
                <c:pt idx="49449" formatCode="General">
                  <c:v>-50.096299999999999</c:v>
                </c:pt>
                <c:pt idx="49450" formatCode="General">
                  <c:v>-48.499499999999998</c:v>
                </c:pt>
                <c:pt idx="49451" formatCode="General">
                  <c:v>-46.877600000000001</c:v>
                </c:pt>
                <c:pt idx="49452" formatCode="General">
                  <c:v>-45.204000000000001</c:v>
                </c:pt>
                <c:pt idx="49453" formatCode="General">
                  <c:v>-43.465400000000002</c:v>
                </c:pt>
                <c:pt idx="49454" formatCode="General">
                  <c:v>-41.674799999999998</c:v>
                </c:pt>
                <c:pt idx="49455" formatCode="General">
                  <c:v>-39.8551</c:v>
                </c:pt>
                <c:pt idx="49456" formatCode="General">
                  <c:v>-38.029299999999999</c:v>
                </c:pt>
                <c:pt idx="49457" formatCode="General">
                  <c:v>-36.192100000000003</c:v>
                </c:pt>
                <c:pt idx="49458" formatCode="General">
                  <c:v>-34.328600000000002</c:v>
                </c:pt>
                <c:pt idx="49459" formatCode="General">
                  <c:v>-32.433500000000002</c:v>
                </c:pt>
                <c:pt idx="49460" formatCode="General">
                  <c:v>-30.499300000000002</c:v>
                </c:pt>
                <c:pt idx="49461" formatCode="General">
                  <c:v>-28.518699999999999</c:v>
                </c:pt>
                <c:pt idx="49462" formatCode="General">
                  <c:v>-26.527100000000001</c:v>
                </c:pt>
                <c:pt idx="49463" formatCode="General">
                  <c:v>-24.572099999999999</c:v>
                </c:pt>
                <c:pt idx="49464" formatCode="General">
                  <c:v>-22.650300000000001</c:v>
                </c:pt>
                <c:pt idx="49465" formatCode="General">
                  <c:v>-20.746400000000001</c:v>
                </c:pt>
                <c:pt idx="49466" formatCode="General">
                  <c:v>-18.8508</c:v>
                </c:pt>
                <c:pt idx="49467" formatCode="General">
                  <c:v>-16.956900000000001</c:v>
                </c:pt>
                <c:pt idx="49468" formatCode="General">
                  <c:v>-15.066000000000001</c:v>
                </c:pt>
                <c:pt idx="49469" formatCode="General">
                  <c:v>-13.177300000000001</c:v>
                </c:pt>
                <c:pt idx="49470" formatCode="General">
                  <c:v>-11.286899999999999</c:v>
                </c:pt>
                <c:pt idx="49471" formatCode="General">
                  <c:v>-9.3858200000000007</c:v>
                </c:pt>
                <c:pt idx="49472" formatCode="General">
                  <c:v>-7.4637599999999997</c:v>
                </c:pt>
                <c:pt idx="49473" formatCode="General">
                  <c:v>-5.5138299999999996</c:v>
                </c:pt>
                <c:pt idx="49474" formatCode="General">
                  <c:v>-3.5385499999999999</c:v>
                </c:pt>
                <c:pt idx="49475" formatCode="General">
                  <c:v>-1.5489999999999999</c:v>
                </c:pt>
                <c:pt idx="49476" formatCode="General">
                  <c:v>0.43780000000000002</c:v>
                </c:pt>
                <c:pt idx="49477" formatCode="General">
                  <c:v>2.4057499999999998</c:v>
                </c:pt>
                <c:pt idx="49478" formatCode="General">
                  <c:v>4.3492100000000002</c:v>
                </c:pt>
                <c:pt idx="49479" formatCode="General">
                  <c:v>6.2628899999999996</c:v>
                </c:pt>
                <c:pt idx="49480" formatCode="General">
                  <c:v>8.1383100000000006</c:v>
                </c:pt>
                <c:pt idx="49481" formatCode="General">
                  <c:v>9.9814100000000003</c:v>
                </c:pt>
                <c:pt idx="49482" formatCode="General">
                  <c:v>11.808400000000001</c:v>
                </c:pt>
                <c:pt idx="49483" formatCode="General">
                  <c:v>13.6366</c:v>
                </c:pt>
                <c:pt idx="49484" formatCode="General">
                  <c:v>15.4788</c:v>
                </c:pt>
                <c:pt idx="49485" formatCode="General">
                  <c:v>17.3279</c:v>
                </c:pt>
                <c:pt idx="49486" formatCode="General">
                  <c:v>19.1327</c:v>
                </c:pt>
                <c:pt idx="49487" formatCode="General">
                  <c:v>20.786000000000001</c:v>
                </c:pt>
                <c:pt idx="49488" formatCode="General">
                  <c:v>22.290400000000002</c:v>
                </c:pt>
                <c:pt idx="49489" formatCode="General">
                  <c:v>23.751300000000001</c:v>
                </c:pt>
                <c:pt idx="49490" formatCode="General">
                  <c:v>25.189499999999999</c:v>
                </c:pt>
                <c:pt idx="49491" formatCode="General">
                  <c:v>26.587599999999998</c:v>
                </c:pt>
                <c:pt idx="49492" formatCode="General">
                  <c:v>27.952500000000001</c:v>
                </c:pt>
                <c:pt idx="49493" formatCode="General">
                  <c:v>29.2835</c:v>
                </c:pt>
                <c:pt idx="49494" formatCode="General">
                  <c:v>30.5672</c:v>
                </c:pt>
                <c:pt idx="49495" formatCode="General">
                  <c:v>31.775200000000002</c:v>
                </c:pt>
                <c:pt idx="49496" formatCode="General">
                  <c:v>32.878700000000002</c:v>
                </c:pt>
                <c:pt idx="49497" formatCode="General">
                  <c:v>33.867100000000001</c:v>
                </c:pt>
                <c:pt idx="49498" formatCode="General">
                  <c:v>34.745699999999999</c:v>
                </c:pt>
                <c:pt idx="49499" formatCode="General">
                  <c:v>35.552199999999999</c:v>
                </c:pt>
                <c:pt idx="49500" formatCode="General">
                  <c:v>36.335700000000003</c:v>
                </c:pt>
                <c:pt idx="49501" formatCode="General">
                  <c:v>37.140500000000003</c:v>
                </c:pt>
                <c:pt idx="49502" formatCode="General">
                  <c:v>38.032899999999998</c:v>
                </c:pt>
                <c:pt idx="49503" formatCode="General">
                  <c:v>39.077500000000001</c:v>
                </c:pt>
                <c:pt idx="49504" formatCode="General">
                  <c:v>40.2896</c:v>
                </c:pt>
                <c:pt idx="49505" formatCode="General">
                  <c:v>41.659500000000001</c:v>
                </c:pt>
                <c:pt idx="49506" formatCode="General">
                  <c:v>43.175400000000003</c:v>
                </c:pt>
                <c:pt idx="49507" formatCode="General">
                  <c:v>44.83</c:v>
                </c:pt>
                <c:pt idx="49508" formatCode="General">
                  <c:v>46.626100000000001</c:v>
                </c:pt>
                <c:pt idx="49509" formatCode="General">
                  <c:v>48.5535</c:v>
                </c:pt>
                <c:pt idx="49510" formatCode="General">
                  <c:v>50.593699999999998</c:v>
                </c:pt>
                <c:pt idx="49511" formatCode="General">
                  <c:v>52.723999999999997</c:v>
                </c:pt>
                <c:pt idx="49512" formatCode="General">
                  <c:v>54.917900000000003</c:v>
                </c:pt>
                <c:pt idx="49513" formatCode="General">
                  <c:v>57.142800000000001</c:v>
                </c:pt>
                <c:pt idx="49514" formatCode="General">
                  <c:v>59.369599999999998</c:v>
                </c:pt>
                <c:pt idx="49515" formatCode="General">
                  <c:v>61.581600000000002</c:v>
                </c:pt>
                <c:pt idx="49516" formatCode="General">
                  <c:v>63.770400000000002</c:v>
                </c:pt>
                <c:pt idx="49517" formatCode="General">
                  <c:v>65.931399999999996</c:v>
                </c:pt>
                <c:pt idx="49518" formatCode="General">
                  <c:v>68.061899999999994</c:v>
                </c:pt>
                <c:pt idx="49519" formatCode="General">
                  <c:v>70.156599999999997</c:v>
                </c:pt>
                <c:pt idx="49520" formatCode="General">
                  <c:v>72.1995</c:v>
                </c:pt>
                <c:pt idx="49521" formatCode="General">
                  <c:v>74.182699999999997</c:v>
                </c:pt>
                <c:pt idx="49522" formatCode="General">
                  <c:v>76.108400000000003</c:v>
                </c:pt>
                <c:pt idx="49523" formatCode="General">
                  <c:v>77.9773</c:v>
                </c:pt>
                <c:pt idx="49524" formatCode="General">
                  <c:v>79.784899999999993</c:v>
                </c:pt>
                <c:pt idx="49525" formatCode="General">
                  <c:v>81.512600000000006</c:v>
                </c:pt>
                <c:pt idx="49526" formatCode="General">
                  <c:v>83.148700000000005</c:v>
                </c:pt>
                <c:pt idx="49527" formatCode="General">
                  <c:v>84.700800000000001</c:v>
                </c:pt>
                <c:pt idx="49528" formatCode="General">
                  <c:v>86.164000000000001</c:v>
                </c:pt>
                <c:pt idx="49529" formatCode="General">
                  <c:v>87.524000000000001</c:v>
                </c:pt>
                <c:pt idx="49530" formatCode="General">
                  <c:v>88.807100000000005</c:v>
                </c:pt>
                <c:pt idx="49531" formatCode="General">
                  <c:v>90.051599999999993</c:v>
                </c:pt>
                <c:pt idx="49532" formatCode="General">
                  <c:v>91.2774</c:v>
                </c:pt>
                <c:pt idx="49533" formatCode="General">
                  <c:v>92.500699999999995</c:v>
                </c:pt>
                <c:pt idx="49534" formatCode="General">
                  <c:v>93.729699999999994</c:v>
                </c:pt>
                <c:pt idx="49535" formatCode="General">
                  <c:v>94.977800000000002</c:v>
                </c:pt>
                <c:pt idx="49536" formatCode="General">
                  <c:v>96.262100000000004</c:v>
                </c:pt>
                <c:pt idx="49537" formatCode="General">
                  <c:v>97.599699999999999</c:v>
                </c:pt>
                <c:pt idx="49538" formatCode="General">
                  <c:v>98.976600000000005</c:v>
                </c:pt>
                <c:pt idx="49539" formatCode="General">
                  <c:v>100.28700000000001</c:v>
                </c:pt>
                <c:pt idx="49540" formatCode="General">
                  <c:v>101.48399999999999</c:v>
                </c:pt>
                <c:pt idx="49541" formatCode="General">
                  <c:v>102.64400000000001</c:v>
                </c:pt>
                <c:pt idx="49542" formatCode="General">
                  <c:v>103.821</c:v>
                </c:pt>
                <c:pt idx="49543" formatCode="General">
                  <c:v>105.029</c:v>
                </c:pt>
                <c:pt idx="49544" formatCode="General">
                  <c:v>106.282</c:v>
                </c:pt>
                <c:pt idx="49545" formatCode="General">
                  <c:v>107.59</c:v>
                </c:pt>
                <c:pt idx="49546" formatCode="General">
                  <c:v>108.961</c:v>
                </c:pt>
                <c:pt idx="49547" formatCode="General">
                  <c:v>110.404</c:v>
                </c:pt>
                <c:pt idx="49548" formatCode="General">
                  <c:v>111.93</c:v>
                </c:pt>
                <c:pt idx="49549" formatCode="General">
                  <c:v>113.53400000000001</c:v>
                </c:pt>
                <c:pt idx="49550" formatCode="General">
                  <c:v>115.205</c:v>
                </c:pt>
                <c:pt idx="49551" formatCode="General">
                  <c:v>116.93300000000001</c:v>
                </c:pt>
                <c:pt idx="49552" formatCode="General">
                  <c:v>118.711</c:v>
                </c:pt>
                <c:pt idx="49553" formatCode="General">
                  <c:v>120.52800000000001</c:v>
                </c:pt>
                <c:pt idx="49554" formatCode="General">
                  <c:v>122.361</c:v>
                </c:pt>
                <c:pt idx="49555" formatCode="General">
                  <c:v>124.167</c:v>
                </c:pt>
                <c:pt idx="49556" formatCode="General">
                  <c:v>125.90900000000001</c:v>
                </c:pt>
                <c:pt idx="49557" formatCode="General">
                  <c:v>127.571</c:v>
                </c:pt>
                <c:pt idx="49558" formatCode="General">
                  <c:v>129.16900000000001</c:v>
                </c:pt>
                <c:pt idx="49559" formatCode="General">
                  <c:v>130.727</c:v>
                </c:pt>
                <c:pt idx="49560" formatCode="General">
                  <c:v>132.25</c:v>
                </c:pt>
                <c:pt idx="49561" formatCode="General">
                  <c:v>133.745</c:v>
                </c:pt>
                <c:pt idx="49562" formatCode="General">
                  <c:v>135.21799999999999</c:v>
                </c:pt>
                <c:pt idx="49563" formatCode="General">
                  <c:v>136.70500000000001</c:v>
                </c:pt>
                <c:pt idx="49564" formatCode="General">
                  <c:v>138.245</c:v>
                </c:pt>
                <c:pt idx="49565" formatCode="General">
                  <c:v>139.79300000000001</c:v>
                </c:pt>
                <c:pt idx="49566" formatCode="General">
                  <c:v>141.28800000000001</c:v>
                </c:pt>
                <c:pt idx="49567" formatCode="General">
                  <c:v>142.696</c:v>
                </c:pt>
                <c:pt idx="49568" formatCode="General">
                  <c:v>143.99799999999999</c:v>
                </c:pt>
                <c:pt idx="49569" formatCode="General">
                  <c:v>145.19900000000001</c:v>
                </c:pt>
                <c:pt idx="49570" formatCode="General">
                  <c:v>146.32</c:v>
                </c:pt>
                <c:pt idx="49571" formatCode="General">
                  <c:v>147.38300000000001</c:v>
                </c:pt>
                <c:pt idx="49572" formatCode="General">
                  <c:v>148.393</c:v>
                </c:pt>
                <c:pt idx="49573" formatCode="General">
                  <c:v>149.35900000000001</c:v>
                </c:pt>
                <c:pt idx="49574" formatCode="General">
                  <c:v>150.30099999999999</c:v>
                </c:pt>
                <c:pt idx="49575" formatCode="General">
                  <c:v>151.24299999999999</c:v>
                </c:pt>
                <c:pt idx="49576" formatCode="General">
                  <c:v>152.20699999999999</c:v>
                </c:pt>
                <c:pt idx="49577" formatCode="General">
                  <c:v>153.197</c:v>
                </c:pt>
                <c:pt idx="49578" formatCode="General">
                  <c:v>154.19800000000001</c:v>
                </c:pt>
                <c:pt idx="49579" formatCode="General">
                  <c:v>155.09200000000001</c:v>
                </c:pt>
                <c:pt idx="49580" formatCode="General">
                  <c:v>155.80099999999999</c:v>
                </c:pt>
                <c:pt idx="49581" formatCode="General">
                  <c:v>156.393</c:v>
                </c:pt>
                <c:pt idx="49582" formatCode="General">
                  <c:v>156.89500000000001</c:v>
                </c:pt>
                <c:pt idx="49583" formatCode="General">
                  <c:v>157.29300000000001</c:v>
                </c:pt>
                <c:pt idx="49584" formatCode="General">
                  <c:v>157.61600000000001</c:v>
                </c:pt>
                <c:pt idx="49585" formatCode="General">
                  <c:v>157.91399999999999</c:v>
                </c:pt>
                <c:pt idx="49586" formatCode="General">
                  <c:v>158.245</c:v>
                </c:pt>
                <c:pt idx="49587" formatCode="General">
                  <c:v>158.654</c:v>
                </c:pt>
                <c:pt idx="49588" formatCode="General">
                  <c:v>159.143</c:v>
                </c:pt>
                <c:pt idx="49589" formatCode="General">
                  <c:v>159.68299999999999</c:v>
                </c:pt>
                <c:pt idx="49590" formatCode="General">
                  <c:v>160.23099999999999</c:v>
                </c:pt>
                <c:pt idx="49591" formatCode="General">
                  <c:v>160.74700000000001</c:v>
                </c:pt>
                <c:pt idx="49592" formatCode="General">
                  <c:v>161.20099999999999</c:v>
                </c:pt>
                <c:pt idx="49593" formatCode="General">
                  <c:v>161.571</c:v>
                </c:pt>
                <c:pt idx="49594" formatCode="General">
                  <c:v>161.83699999999999</c:v>
                </c:pt>
                <c:pt idx="49595" formatCode="General">
                  <c:v>161.99600000000001</c:v>
                </c:pt>
                <c:pt idx="49596" formatCode="General">
                  <c:v>162.05600000000001</c:v>
                </c:pt>
                <c:pt idx="49597" formatCode="General">
                  <c:v>162.03</c:v>
                </c:pt>
                <c:pt idx="49598" formatCode="General">
                  <c:v>161.90100000000001</c:v>
                </c:pt>
                <c:pt idx="49599" formatCode="General">
                  <c:v>161.65</c:v>
                </c:pt>
                <c:pt idx="49600" formatCode="General">
                  <c:v>161.29300000000001</c:v>
                </c:pt>
                <c:pt idx="49601" formatCode="General">
                  <c:v>160.83600000000001</c:v>
                </c:pt>
                <c:pt idx="49602" formatCode="General">
                  <c:v>160.25800000000001</c:v>
                </c:pt>
                <c:pt idx="49603" formatCode="General">
                  <c:v>159.55799999999999</c:v>
                </c:pt>
                <c:pt idx="49604" formatCode="General">
                  <c:v>158.75299999999999</c:v>
                </c:pt>
                <c:pt idx="49605" formatCode="General">
                  <c:v>157.851</c:v>
                </c:pt>
                <c:pt idx="49606" formatCode="General">
                  <c:v>156.85599999999999</c:v>
                </c:pt>
                <c:pt idx="49607" formatCode="General">
                  <c:v>155.77099999999999</c:v>
                </c:pt>
                <c:pt idx="49608" formatCode="General">
                  <c:v>154.61500000000001</c:v>
                </c:pt>
                <c:pt idx="49609" formatCode="General">
                  <c:v>153.41999999999999</c:v>
                </c:pt>
                <c:pt idx="49610" formatCode="General">
                  <c:v>152.19399999999999</c:v>
                </c:pt>
                <c:pt idx="49611" formatCode="General">
                  <c:v>150.93100000000001</c:v>
                </c:pt>
                <c:pt idx="49612" formatCode="General">
                  <c:v>149.63200000000001</c:v>
                </c:pt>
                <c:pt idx="49613" formatCode="General">
                  <c:v>148.298</c:v>
                </c:pt>
                <c:pt idx="49614" formatCode="General">
                  <c:v>146.92599999999999</c:v>
                </c:pt>
                <c:pt idx="49615" formatCode="General">
                  <c:v>145.51499999999999</c:v>
                </c:pt>
                <c:pt idx="49616" formatCode="General">
                  <c:v>144.071</c:v>
                </c:pt>
                <c:pt idx="49617" formatCode="General">
                  <c:v>142.52500000000001</c:v>
                </c:pt>
                <c:pt idx="49618" formatCode="General">
                  <c:v>140.80600000000001</c:v>
                </c:pt>
                <c:pt idx="49619" formatCode="General">
                  <c:v>139.00399999999999</c:v>
                </c:pt>
                <c:pt idx="49620" formatCode="General">
                  <c:v>137.215</c:v>
                </c:pt>
                <c:pt idx="49621" formatCode="General">
                  <c:v>135.44999999999999</c:v>
                </c:pt>
                <c:pt idx="49622" formatCode="General">
                  <c:v>133.71600000000001</c:v>
                </c:pt>
                <c:pt idx="49623" formatCode="General">
                  <c:v>132.02500000000001</c:v>
                </c:pt>
                <c:pt idx="49624" formatCode="General">
                  <c:v>130.38499999999999</c:v>
                </c:pt>
                <c:pt idx="49625" formatCode="General">
                  <c:v>128.80000000000001</c:v>
                </c:pt>
                <c:pt idx="49626" formatCode="General">
                  <c:v>127.28</c:v>
                </c:pt>
                <c:pt idx="49627" formatCode="General">
                  <c:v>125.825</c:v>
                </c:pt>
                <c:pt idx="49628" formatCode="General">
                  <c:v>124.426</c:v>
                </c:pt>
                <c:pt idx="49629" formatCode="General">
                  <c:v>123.077</c:v>
                </c:pt>
                <c:pt idx="49630" formatCode="General">
                  <c:v>121.77500000000001</c:v>
                </c:pt>
                <c:pt idx="49631" formatCode="General">
                  <c:v>120.532</c:v>
                </c:pt>
                <c:pt idx="49632" formatCode="General">
                  <c:v>119.363</c:v>
                </c:pt>
                <c:pt idx="49633" formatCode="General">
                  <c:v>118.27800000000001</c:v>
                </c:pt>
                <c:pt idx="49634" formatCode="General">
                  <c:v>117.289</c:v>
                </c:pt>
                <c:pt idx="49635" formatCode="General">
                  <c:v>116.398</c:v>
                </c:pt>
                <c:pt idx="49636" formatCode="General">
                  <c:v>115.593</c:v>
                </c:pt>
                <c:pt idx="49637" formatCode="General">
                  <c:v>114.851</c:v>
                </c:pt>
                <c:pt idx="49638" formatCode="General">
                  <c:v>114.173</c:v>
                </c:pt>
                <c:pt idx="49639" formatCode="General">
                  <c:v>113.563</c:v>
                </c:pt>
                <c:pt idx="49640" formatCode="General">
                  <c:v>113.01</c:v>
                </c:pt>
                <c:pt idx="49641" formatCode="General">
                  <c:v>112.488</c:v>
                </c:pt>
                <c:pt idx="49642" formatCode="General">
                  <c:v>111.944</c:v>
                </c:pt>
                <c:pt idx="49643" formatCode="General">
                  <c:v>111.337</c:v>
                </c:pt>
                <c:pt idx="49644" formatCode="General">
                  <c:v>110.64400000000001</c:v>
                </c:pt>
                <c:pt idx="49645" formatCode="General">
                  <c:v>109.83799999999999</c:v>
                </c:pt>
                <c:pt idx="49646" formatCode="General">
                  <c:v>108.899</c:v>
                </c:pt>
                <c:pt idx="49647" formatCode="General">
                  <c:v>107.828</c:v>
                </c:pt>
                <c:pt idx="49648" formatCode="General">
                  <c:v>106.631</c:v>
                </c:pt>
                <c:pt idx="49649" formatCode="General">
                  <c:v>105.31399999999999</c:v>
                </c:pt>
                <c:pt idx="49650" formatCode="General">
                  <c:v>103.875</c:v>
                </c:pt>
                <c:pt idx="49651" formatCode="General">
                  <c:v>102.31100000000001</c:v>
                </c:pt>
                <c:pt idx="49652" formatCode="General">
                  <c:v>100.63200000000001</c:v>
                </c:pt>
                <c:pt idx="49653" formatCode="General">
                  <c:v>98.844499999999996</c:v>
                </c:pt>
                <c:pt idx="49654" formatCode="General">
                  <c:v>96.908600000000007</c:v>
                </c:pt>
                <c:pt idx="49655" formatCode="General">
                  <c:v>94.766999999999996</c:v>
                </c:pt>
                <c:pt idx="49656" formatCode="General">
                  <c:v>92.364000000000004</c:v>
                </c:pt>
                <c:pt idx="49657" formatCode="General">
                  <c:v>89.748400000000004</c:v>
                </c:pt>
                <c:pt idx="49658" formatCode="General">
                  <c:v>87.032899999999998</c:v>
                </c:pt>
                <c:pt idx="49659" formatCode="General">
                  <c:v>84.242199999999997</c:v>
                </c:pt>
                <c:pt idx="49660" formatCode="General">
                  <c:v>81.377099999999999</c:v>
                </c:pt>
                <c:pt idx="49661" formatCode="General">
                  <c:v>78.461200000000005</c:v>
                </c:pt>
                <c:pt idx="49662" formatCode="General">
                  <c:v>75.513499999999993</c:v>
                </c:pt>
                <c:pt idx="49663" formatCode="General">
                  <c:v>72.547600000000003</c:v>
                </c:pt>
                <c:pt idx="49664" formatCode="General">
                  <c:v>69.577399999999997</c:v>
                </c:pt>
                <c:pt idx="49665" formatCode="General">
                  <c:v>66.617900000000006</c:v>
                </c:pt>
                <c:pt idx="49666" formatCode="General">
                  <c:v>63.691400000000002</c:v>
                </c:pt>
                <c:pt idx="49667" formatCode="General">
                  <c:v>60.811700000000002</c:v>
                </c:pt>
                <c:pt idx="49668" formatCode="General">
                  <c:v>57.964399999999998</c:v>
                </c:pt>
                <c:pt idx="49669" formatCode="General">
                  <c:v>55.142699999999998</c:v>
                </c:pt>
                <c:pt idx="49670" formatCode="General">
                  <c:v>52.356299999999997</c:v>
                </c:pt>
                <c:pt idx="49671" formatCode="General">
                  <c:v>49.610300000000002</c:v>
                </c:pt>
                <c:pt idx="49672" formatCode="General">
                  <c:v>46.905999999999999</c:v>
                </c:pt>
                <c:pt idx="49673" formatCode="General">
                  <c:v>44.237900000000003</c:v>
                </c:pt>
                <c:pt idx="49674" formatCode="General">
                  <c:v>41.601900000000001</c:v>
                </c:pt>
                <c:pt idx="49675" formatCode="General">
                  <c:v>39</c:v>
                </c:pt>
                <c:pt idx="49676" formatCode="General">
                  <c:v>36.436300000000003</c:v>
                </c:pt>
                <c:pt idx="49677" formatCode="General">
                  <c:v>33.914400000000001</c:v>
                </c:pt>
                <c:pt idx="49678" formatCode="General">
                  <c:v>31.432700000000001</c:v>
                </c:pt>
                <c:pt idx="49679" formatCode="General">
                  <c:v>28.9848</c:v>
                </c:pt>
                <c:pt idx="49680" formatCode="General">
                  <c:v>26.559100000000001</c:v>
                </c:pt>
                <c:pt idx="49681" formatCode="General">
                  <c:v>24.1418</c:v>
                </c:pt>
                <c:pt idx="49682" formatCode="General">
                  <c:v>21.7194</c:v>
                </c:pt>
                <c:pt idx="49683" formatCode="General">
                  <c:v>19.291399999999999</c:v>
                </c:pt>
                <c:pt idx="49684" formatCode="General">
                  <c:v>16.866099999999999</c:v>
                </c:pt>
                <c:pt idx="49685" formatCode="General">
                  <c:v>14.4674</c:v>
                </c:pt>
                <c:pt idx="49686" formatCode="General">
                  <c:v>12.104699999999999</c:v>
                </c:pt>
                <c:pt idx="49687" formatCode="General">
                  <c:v>9.7004400000000004</c:v>
                </c:pt>
                <c:pt idx="49688" formatCode="General">
                  <c:v>7.1854800000000001</c:v>
                </c:pt>
                <c:pt idx="49689" formatCode="General">
                  <c:v>4.5525399999999996</c:v>
                </c:pt>
                <c:pt idx="49690" formatCode="General">
                  <c:v>1.84091</c:v>
                </c:pt>
                <c:pt idx="49691" formatCode="General">
                  <c:v>-0.88127800000000001</c:v>
                </c:pt>
                <c:pt idx="49692" formatCode="General">
                  <c:v>-3.58779</c:v>
                </c:pt>
                <c:pt idx="49693" formatCode="General">
                  <c:v>-6.2727300000000001</c:v>
                </c:pt>
                <c:pt idx="49694" formatCode="General">
                  <c:v>-8.9208400000000001</c:v>
                </c:pt>
                <c:pt idx="49695" formatCode="General">
                  <c:v>-11.527200000000001</c:v>
                </c:pt>
                <c:pt idx="49696" formatCode="General">
                  <c:v>-14.1013</c:v>
                </c:pt>
                <c:pt idx="49697" formatCode="General">
                  <c:v>-16.6417</c:v>
                </c:pt>
                <c:pt idx="49698" formatCode="General">
                  <c:v>-19.1387</c:v>
                </c:pt>
                <c:pt idx="49699" formatCode="General">
                  <c:v>-21.588100000000001</c:v>
                </c:pt>
                <c:pt idx="49700" formatCode="General">
                  <c:v>-23.991599999999998</c:v>
                </c:pt>
                <c:pt idx="49701" formatCode="General">
                  <c:v>-26.364000000000001</c:v>
                </c:pt>
                <c:pt idx="49702" formatCode="General">
                  <c:v>-28.715199999999999</c:v>
                </c:pt>
                <c:pt idx="49703" formatCode="General">
                  <c:v>-31.0426</c:v>
                </c:pt>
                <c:pt idx="49704" formatCode="General">
                  <c:v>-33.345700000000001</c:v>
                </c:pt>
                <c:pt idx="49705" formatCode="General">
                  <c:v>-35.625100000000003</c:v>
                </c:pt>
                <c:pt idx="49706" formatCode="General">
                  <c:v>-37.870399999999997</c:v>
                </c:pt>
                <c:pt idx="49707" formatCode="General">
                  <c:v>-40.070999999999998</c:v>
                </c:pt>
                <c:pt idx="49708" formatCode="General">
                  <c:v>-42.224600000000002</c:v>
                </c:pt>
                <c:pt idx="49709" formatCode="General">
                  <c:v>-44.339799999999997</c:v>
                </c:pt>
                <c:pt idx="49710" formatCode="General">
                  <c:v>-46.436</c:v>
                </c:pt>
                <c:pt idx="49711" formatCode="General">
                  <c:v>-48.526400000000002</c:v>
                </c:pt>
                <c:pt idx="49712" formatCode="General">
                  <c:v>-50.616999999999997</c:v>
                </c:pt>
                <c:pt idx="49713" formatCode="General">
                  <c:v>-52.7121</c:v>
                </c:pt>
                <c:pt idx="49714" formatCode="General">
                  <c:v>-54.811900000000001</c:v>
                </c:pt>
                <c:pt idx="49715" formatCode="General">
                  <c:v>-56.9114</c:v>
                </c:pt>
                <c:pt idx="49716" formatCode="General">
                  <c:v>-58.991599999999998</c:v>
                </c:pt>
                <c:pt idx="49717" formatCode="General">
                  <c:v>-61.026899999999998</c:v>
                </c:pt>
                <c:pt idx="49718" formatCode="General">
                  <c:v>-63.088000000000001</c:v>
                </c:pt>
                <c:pt idx="49719" formatCode="General">
                  <c:v>-65.268900000000002</c:v>
                </c:pt>
                <c:pt idx="49720" formatCode="General">
                  <c:v>-67.564899999999994</c:v>
                </c:pt>
                <c:pt idx="49721" formatCode="General">
                  <c:v>-69.933199999999999</c:v>
                </c:pt>
                <c:pt idx="49722" formatCode="General">
                  <c:v>-72.298199999999994</c:v>
                </c:pt>
                <c:pt idx="49723" formatCode="General">
                  <c:v>-74.61</c:v>
                </c:pt>
                <c:pt idx="49724" formatCode="General">
                  <c:v>-76.871099999999998</c:v>
                </c:pt>
                <c:pt idx="49725" formatCode="General">
                  <c:v>-79.085400000000007</c:v>
                </c:pt>
                <c:pt idx="49726" formatCode="General">
                  <c:v>-81.254499999999993</c:v>
                </c:pt>
                <c:pt idx="49727" formatCode="General">
                  <c:v>-83.378</c:v>
                </c:pt>
                <c:pt idx="49728" formatCode="General">
                  <c:v>-85.460700000000003</c:v>
                </c:pt>
                <c:pt idx="49729" formatCode="General">
                  <c:v>-87.511300000000006</c:v>
                </c:pt>
                <c:pt idx="49730" formatCode="General">
                  <c:v>-89.534199999999998</c:v>
                </c:pt>
                <c:pt idx="49731" formatCode="General">
                  <c:v>-91.528000000000006</c:v>
                </c:pt>
                <c:pt idx="49732" formatCode="General">
                  <c:v>-93.476699999999994</c:v>
                </c:pt>
                <c:pt idx="49733" formatCode="General">
                  <c:v>-95.361800000000002</c:v>
                </c:pt>
                <c:pt idx="49734" formatCode="General">
                  <c:v>-97.180099999999996</c:v>
                </c:pt>
                <c:pt idx="49735" formatCode="General">
                  <c:v>-98.934200000000004</c:v>
                </c:pt>
                <c:pt idx="49736" formatCode="General">
                  <c:v>-100.631</c:v>
                </c:pt>
                <c:pt idx="49737" formatCode="General">
                  <c:v>-102.27200000000001</c:v>
                </c:pt>
                <c:pt idx="49738" formatCode="General">
                  <c:v>-103.854</c:v>
                </c:pt>
                <c:pt idx="49739" formatCode="General">
                  <c:v>-105.36499999999999</c:v>
                </c:pt>
                <c:pt idx="49740" formatCode="General">
                  <c:v>-106.797</c:v>
                </c:pt>
                <c:pt idx="49741" formatCode="General">
                  <c:v>-108.16800000000001</c:v>
                </c:pt>
                <c:pt idx="49742" formatCode="General">
                  <c:v>-109.47199999999999</c:v>
                </c:pt>
                <c:pt idx="49743" formatCode="General">
                  <c:v>-110.67700000000001</c:v>
                </c:pt>
                <c:pt idx="49744" formatCode="General">
                  <c:v>-111.848</c:v>
                </c:pt>
                <c:pt idx="49745" formatCode="General">
                  <c:v>-113.108</c:v>
                </c:pt>
                <c:pt idx="49746" formatCode="General">
                  <c:v>-114.449</c:v>
                </c:pt>
                <c:pt idx="49747" formatCode="General">
                  <c:v>-115.82</c:v>
                </c:pt>
                <c:pt idx="49748" formatCode="General">
                  <c:v>-117.208</c:v>
                </c:pt>
                <c:pt idx="49749" formatCode="General">
                  <c:v>-118.616</c:v>
                </c:pt>
                <c:pt idx="49750" formatCode="General">
                  <c:v>-120.07299999999999</c:v>
                </c:pt>
                <c:pt idx="49751" formatCode="General">
                  <c:v>-121.572</c:v>
                </c:pt>
                <c:pt idx="49752" formatCode="General">
                  <c:v>-123.08799999999999</c:v>
                </c:pt>
                <c:pt idx="49753" formatCode="General">
                  <c:v>-124.61499999999999</c:v>
                </c:pt>
                <c:pt idx="49754" formatCode="General">
                  <c:v>-126.122</c:v>
                </c:pt>
                <c:pt idx="49755" formatCode="General">
                  <c:v>-127.48699999999999</c:v>
                </c:pt>
                <c:pt idx="49756" formatCode="General">
                  <c:v>-128.71199999999999</c:v>
                </c:pt>
                <c:pt idx="49757" formatCode="General">
                  <c:v>-130.001</c:v>
                </c:pt>
                <c:pt idx="49758" formatCode="General">
                  <c:v>-131.476</c:v>
                </c:pt>
                <c:pt idx="49759" formatCode="General">
                  <c:v>-133.149</c:v>
                </c:pt>
                <c:pt idx="49760" formatCode="General">
                  <c:v>-134.94300000000001</c:v>
                </c:pt>
                <c:pt idx="49761" formatCode="General">
                  <c:v>-136.77799999999999</c:v>
                </c:pt>
                <c:pt idx="49762" formatCode="General">
                  <c:v>-138.63800000000001</c:v>
                </c:pt>
                <c:pt idx="49763" formatCode="General">
                  <c:v>-140.499</c:v>
                </c:pt>
                <c:pt idx="49764" formatCode="General">
                  <c:v>-142.33799999999999</c:v>
                </c:pt>
                <c:pt idx="49765" formatCode="General">
                  <c:v>-144.143</c:v>
                </c:pt>
                <c:pt idx="49766" formatCode="General">
                  <c:v>-145.905</c:v>
                </c:pt>
                <c:pt idx="49767" formatCode="General">
                  <c:v>-147.61699999999999</c:v>
                </c:pt>
                <c:pt idx="49768" formatCode="General">
                  <c:v>-149.25700000000001</c:v>
                </c:pt>
                <c:pt idx="49769" formatCode="General">
                  <c:v>-150.79599999999999</c:v>
                </c:pt>
                <c:pt idx="49770" formatCode="General">
                  <c:v>-152.203</c:v>
                </c:pt>
                <c:pt idx="49771" formatCode="General">
                  <c:v>-153.45599999999999</c:v>
                </c:pt>
                <c:pt idx="49772" formatCode="General">
                  <c:v>-154.636</c:v>
                </c:pt>
                <c:pt idx="49773" formatCode="General">
                  <c:v>-155.83699999999999</c:v>
                </c:pt>
                <c:pt idx="49774" formatCode="General">
                  <c:v>-157.03</c:v>
                </c:pt>
                <c:pt idx="49775" formatCode="General">
                  <c:v>-158.16399999999999</c:v>
                </c:pt>
                <c:pt idx="49776" formatCode="General">
                  <c:v>-159.20099999999999</c:v>
                </c:pt>
                <c:pt idx="49777" formatCode="General">
                  <c:v>-160.11099999999999</c:v>
                </c:pt>
                <c:pt idx="49778" formatCode="General">
                  <c:v>-160.89099999999999</c:v>
                </c:pt>
                <c:pt idx="49779" formatCode="General">
                  <c:v>-161.54599999999999</c:v>
                </c:pt>
                <c:pt idx="49780" formatCode="General">
                  <c:v>-162.095</c:v>
                </c:pt>
                <c:pt idx="49781" formatCode="General">
                  <c:v>-162.577</c:v>
                </c:pt>
                <c:pt idx="49782" formatCode="General">
                  <c:v>-163.029</c:v>
                </c:pt>
                <c:pt idx="49783" formatCode="General">
                  <c:v>-163.47</c:v>
                </c:pt>
                <c:pt idx="49784" formatCode="General">
                  <c:v>-163.91200000000001</c:v>
                </c:pt>
                <c:pt idx="49785" formatCode="General">
                  <c:v>-164.36099999999999</c:v>
                </c:pt>
                <c:pt idx="49786" formatCode="General">
                  <c:v>-164.82499999999999</c:v>
                </c:pt>
                <c:pt idx="49787" formatCode="General">
                  <c:v>-165.309</c:v>
                </c:pt>
                <c:pt idx="49788" formatCode="General">
                  <c:v>-165.80799999999999</c:v>
                </c:pt>
                <c:pt idx="49789" formatCode="General">
                  <c:v>-166.321</c:v>
                </c:pt>
                <c:pt idx="49790" formatCode="General">
                  <c:v>-166.85599999999999</c:v>
                </c:pt>
                <c:pt idx="49791" formatCode="General">
                  <c:v>-167.41200000000001</c:v>
                </c:pt>
                <c:pt idx="49792" formatCode="General">
                  <c:v>-167.983</c:v>
                </c:pt>
                <c:pt idx="49793" formatCode="General">
                  <c:v>-168.548</c:v>
                </c:pt>
                <c:pt idx="49794" formatCode="General">
                  <c:v>-169.08500000000001</c:v>
                </c:pt>
                <c:pt idx="49795" formatCode="General">
                  <c:v>-169.584</c:v>
                </c:pt>
                <c:pt idx="49796" formatCode="General">
                  <c:v>-170.035</c:v>
                </c:pt>
                <c:pt idx="49797" formatCode="General">
                  <c:v>-170.423</c:v>
                </c:pt>
                <c:pt idx="49798" formatCode="General">
                  <c:v>-170.74600000000001</c:v>
                </c:pt>
                <c:pt idx="49799" formatCode="General">
                  <c:v>-171.006</c:v>
                </c:pt>
                <c:pt idx="49800" formatCode="General">
                  <c:v>-171.19200000000001</c:v>
                </c:pt>
                <c:pt idx="49801" formatCode="General">
                  <c:v>-171.30500000000001</c:v>
                </c:pt>
                <c:pt idx="49802" formatCode="General">
                  <c:v>-171.37200000000001</c:v>
                </c:pt>
                <c:pt idx="49803" formatCode="General">
                  <c:v>-171.40199999999999</c:v>
                </c:pt>
                <c:pt idx="49804" formatCode="General">
                  <c:v>-171.37700000000001</c:v>
                </c:pt>
                <c:pt idx="49805" formatCode="General">
                  <c:v>-171.29300000000001</c:v>
                </c:pt>
                <c:pt idx="49806" formatCode="General">
                  <c:v>-171.154</c:v>
                </c:pt>
                <c:pt idx="49807" formatCode="General">
                  <c:v>-170.91800000000001</c:v>
                </c:pt>
                <c:pt idx="49808" formatCode="General">
                  <c:v>-170.59299999999999</c:v>
                </c:pt>
                <c:pt idx="49809" formatCode="General">
                  <c:v>-170.33799999999999</c:v>
                </c:pt>
                <c:pt idx="49810" formatCode="General">
                  <c:v>-170.244</c:v>
                </c:pt>
                <c:pt idx="49811" formatCode="General">
                  <c:v>-170.26599999999999</c:v>
                </c:pt>
                <c:pt idx="49812" formatCode="General">
                  <c:v>-170.30699999999999</c:v>
                </c:pt>
                <c:pt idx="49813" formatCode="General">
                  <c:v>-170.28399999999999</c:v>
                </c:pt>
                <c:pt idx="49814" formatCode="General">
                  <c:v>-170.18700000000001</c:v>
                </c:pt>
                <c:pt idx="49815" formatCode="General">
                  <c:v>-170.012</c:v>
                </c:pt>
                <c:pt idx="49816" formatCode="General">
                  <c:v>-169.74600000000001</c:v>
                </c:pt>
                <c:pt idx="49817" formatCode="General">
                  <c:v>-169.374</c:v>
                </c:pt>
                <c:pt idx="49818" formatCode="General">
                  <c:v>-168.88</c:v>
                </c:pt>
                <c:pt idx="49819" formatCode="General">
                  <c:v>-168.251</c:v>
                </c:pt>
                <c:pt idx="49820" formatCode="General">
                  <c:v>-167.48</c:v>
                </c:pt>
                <c:pt idx="49821" formatCode="General">
                  <c:v>-166.55799999999999</c:v>
                </c:pt>
                <c:pt idx="49822" formatCode="General">
                  <c:v>-165.47</c:v>
                </c:pt>
                <c:pt idx="49823" formatCode="General">
                  <c:v>-164.2</c:v>
                </c:pt>
                <c:pt idx="49824" formatCode="General">
                  <c:v>-162.74600000000001</c:v>
                </c:pt>
                <c:pt idx="49825" formatCode="General">
                  <c:v>-161.12200000000001</c:v>
                </c:pt>
                <c:pt idx="49826" formatCode="General">
                  <c:v>-159.32</c:v>
                </c:pt>
                <c:pt idx="49827" formatCode="General">
                  <c:v>-157.321</c:v>
                </c:pt>
                <c:pt idx="49828" formatCode="General">
                  <c:v>-155.101</c:v>
                </c:pt>
                <c:pt idx="49829" formatCode="General">
                  <c:v>-152.65100000000001</c:v>
                </c:pt>
                <c:pt idx="49830" formatCode="General">
                  <c:v>-149.999</c:v>
                </c:pt>
                <c:pt idx="49831" formatCode="General">
                  <c:v>-147.19300000000001</c:v>
                </c:pt>
                <c:pt idx="49832" formatCode="General">
                  <c:v>-144.28700000000001</c:v>
                </c:pt>
                <c:pt idx="49833" formatCode="General">
                  <c:v>-141.316</c:v>
                </c:pt>
                <c:pt idx="49834" formatCode="General">
                  <c:v>-138.30500000000001</c:v>
                </c:pt>
                <c:pt idx="49835" formatCode="General">
                  <c:v>-135.285</c:v>
                </c:pt>
                <c:pt idx="49836" formatCode="General">
                  <c:v>-132.29</c:v>
                </c:pt>
                <c:pt idx="49837" formatCode="General">
                  <c:v>-129.34800000000001</c:v>
                </c:pt>
                <c:pt idx="49838" formatCode="General">
                  <c:v>-126.482</c:v>
                </c:pt>
                <c:pt idx="49839" formatCode="General">
                  <c:v>-123.705</c:v>
                </c:pt>
                <c:pt idx="49840" formatCode="General">
                  <c:v>-121.039</c:v>
                </c:pt>
                <c:pt idx="49841" formatCode="General">
                  <c:v>-118.503</c:v>
                </c:pt>
                <c:pt idx="49842" formatCode="General">
                  <c:v>-116.12</c:v>
                </c:pt>
                <c:pt idx="49843" formatCode="General">
                  <c:v>-113.89400000000001</c:v>
                </c:pt>
                <c:pt idx="49844" formatCode="General">
                  <c:v>-111.81100000000001</c:v>
                </c:pt>
                <c:pt idx="49845" formatCode="General">
                  <c:v>-109.861</c:v>
                </c:pt>
                <c:pt idx="49846" formatCode="General">
                  <c:v>-108.042</c:v>
                </c:pt>
                <c:pt idx="49847" formatCode="General">
                  <c:v>-106.366</c:v>
                </c:pt>
                <c:pt idx="49848" formatCode="General">
                  <c:v>-104.852</c:v>
                </c:pt>
                <c:pt idx="49849" formatCode="General">
                  <c:v>-103.524</c:v>
                </c:pt>
                <c:pt idx="49850" formatCode="General">
                  <c:v>-102.389</c:v>
                </c:pt>
                <c:pt idx="49851" formatCode="General">
                  <c:v>-101.432</c:v>
                </c:pt>
                <c:pt idx="49852" formatCode="General">
                  <c:v>-100.61199999999999</c:v>
                </c:pt>
                <c:pt idx="49853" formatCode="General">
                  <c:v>-99.879800000000003</c:v>
                </c:pt>
                <c:pt idx="49854" formatCode="General">
                  <c:v>-99.212299999999999</c:v>
                </c:pt>
                <c:pt idx="49855" formatCode="General">
                  <c:v>-98.596599999999995</c:v>
                </c:pt>
                <c:pt idx="49856" formatCode="General">
                  <c:v>-98.028000000000006</c:v>
                </c:pt>
                <c:pt idx="49857" formatCode="General">
                  <c:v>-97.494900000000001</c:v>
                </c:pt>
                <c:pt idx="49858" formatCode="General">
                  <c:v>-96.971299999999999</c:v>
                </c:pt>
                <c:pt idx="49859" formatCode="General">
                  <c:v>-96.429000000000002</c:v>
                </c:pt>
                <c:pt idx="49860" formatCode="General">
                  <c:v>-95.840500000000006</c:v>
                </c:pt>
                <c:pt idx="49861" formatCode="General">
                  <c:v>-95.173400000000001</c:v>
                </c:pt>
                <c:pt idx="49862" formatCode="General">
                  <c:v>-94.3977</c:v>
                </c:pt>
                <c:pt idx="49863" formatCode="General">
                  <c:v>-93.495000000000005</c:v>
                </c:pt>
                <c:pt idx="49864" formatCode="General">
                  <c:v>-92.465199999999996</c:v>
                </c:pt>
                <c:pt idx="49865" formatCode="General">
                  <c:v>-91.325199999999995</c:v>
                </c:pt>
                <c:pt idx="49866" formatCode="General">
                  <c:v>-90.088700000000003</c:v>
                </c:pt>
                <c:pt idx="49867" formatCode="General">
                  <c:v>-88.755399999999995</c:v>
                </c:pt>
                <c:pt idx="49868" formatCode="General">
                  <c:v>-87.289100000000005</c:v>
                </c:pt>
                <c:pt idx="49869" formatCode="General">
                  <c:v>-85.665099999999995</c:v>
                </c:pt>
                <c:pt idx="49870" formatCode="General">
                  <c:v>-83.896199999999993</c:v>
                </c:pt>
                <c:pt idx="49871" formatCode="General">
                  <c:v>-82.000399999999999</c:v>
                </c:pt>
                <c:pt idx="49872" formatCode="General">
                  <c:v>-79.9953</c:v>
                </c:pt>
                <c:pt idx="49873" formatCode="General">
                  <c:v>-77.879000000000005</c:v>
                </c:pt>
                <c:pt idx="49874" formatCode="General">
                  <c:v>-75.644300000000001</c:v>
                </c:pt>
                <c:pt idx="49875" formatCode="General">
                  <c:v>-73.293800000000005</c:v>
                </c:pt>
                <c:pt idx="49876" formatCode="General">
                  <c:v>-70.832099999999997</c:v>
                </c:pt>
                <c:pt idx="49877" formatCode="General">
                  <c:v>-68.268699999999995</c:v>
                </c:pt>
                <c:pt idx="49878" formatCode="General">
                  <c:v>-65.609200000000001</c:v>
                </c:pt>
                <c:pt idx="49879" formatCode="General">
                  <c:v>-62.857199999999999</c:v>
                </c:pt>
                <c:pt idx="49880" formatCode="General">
                  <c:v>-60.030799999999999</c:v>
                </c:pt>
                <c:pt idx="49881" formatCode="General">
                  <c:v>-57.154499999999999</c:v>
                </c:pt>
                <c:pt idx="49882" formatCode="General">
                  <c:v>-54.252099999999999</c:v>
                </c:pt>
                <c:pt idx="49883" formatCode="General">
                  <c:v>-51.332799999999999</c:v>
                </c:pt>
                <c:pt idx="49884" formatCode="General">
                  <c:v>-48.384099999999997</c:v>
                </c:pt>
                <c:pt idx="49885" formatCode="General">
                  <c:v>-45.466500000000003</c:v>
                </c:pt>
                <c:pt idx="49886" formatCode="General">
                  <c:v>-42.681800000000003</c:v>
                </c:pt>
                <c:pt idx="49887" formatCode="General">
                  <c:v>-40.063499999999998</c:v>
                </c:pt>
                <c:pt idx="49888" formatCode="General">
                  <c:v>-37.600099999999998</c:v>
                </c:pt>
                <c:pt idx="49889" formatCode="General">
                  <c:v>-35.21</c:v>
                </c:pt>
                <c:pt idx="49890" formatCode="General">
                  <c:v>-32.8322</c:v>
                </c:pt>
                <c:pt idx="49891" formatCode="General">
                  <c:v>-30.482700000000001</c:v>
                </c:pt>
                <c:pt idx="49892" formatCode="General">
                  <c:v>-28.1828</c:v>
                </c:pt>
                <c:pt idx="49893" formatCode="General">
                  <c:v>-25.9512</c:v>
                </c:pt>
                <c:pt idx="49894" formatCode="General">
                  <c:v>-23.824000000000002</c:v>
                </c:pt>
                <c:pt idx="49895" formatCode="General">
                  <c:v>-21.831199999999999</c:v>
                </c:pt>
                <c:pt idx="49896" formatCode="General">
                  <c:v>-19.964099999999998</c:v>
                </c:pt>
                <c:pt idx="49897" formatCode="General">
                  <c:v>-18.194400000000002</c:v>
                </c:pt>
                <c:pt idx="49898" formatCode="General">
                  <c:v>-16.477699999999999</c:v>
                </c:pt>
                <c:pt idx="49899" formatCode="General">
                  <c:v>-14.7753</c:v>
                </c:pt>
                <c:pt idx="49900" formatCode="General">
                  <c:v>-13.0624</c:v>
                </c:pt>
                <c:pt idx="49901" formatCode="General">
                  <c:v>-11.3291</c:v>
                </c:pt>
                <c:pt idx="49902" formatCode="General">
                  <c:v>-9.5732599999999994</c:v>
                </c:pt>
                <c:pt idx="49903" formatCode="General">
                  <c:v>-7.7963100000000001</c:v>
                </c:pt>
                <c:pt idx="49904" formatCode="General">
                  <c:v>-5.9956800000000001</c:v>
                </c:pt>
                <c:pt idx="49905" formatCode="General">
                  <c:v>-4.1624100000000004</c:v>
                </c:pt>
                <c:pt idx="49906" formatCode="General">
                  <c:v>-2.2945000000000002</c:v>
                </c:pt>
                <c:pt idx="49907" formatCode="General">
                  <c:v>-0.39373900000000001</c:v>
                </c:pt>
                <c:pt idx="49908" formatCode="General">
                  <c:v>1.5351600000000001</c:v>
                </c:pt>
                <c:pt idx="49909" formatCode="General">
                  <c:v>3.48895</c:v>
                </c:pt>
                <c:pt idx="49910" formatCode="General">
                  <c:v>5.4726499999999998</c:v>
                </c:pt>
                <c:pt idx="49911" formatCode="General">
                  <c:v>7.4936800000000003</c:v>
                </c:pt>
                <c:pt idx="49912" formatCode="General">
                  <c:v>9.5592400000000008</c:v>
                </c:pt>
                <c:pt idx="49913" formatCode="General">
                  <c:v>11.6814</c:v>
                </c:pt>
                <c:pt idx="49914" formatCode="General">
                  <c:v>13.8688</c:v>
                </c:pt>
                <c:pt idx="49915" formatCode="General">
                  <c:v>16.119</c:v>
                </c:pt>
                <c:pt idx="49916" formatCode="General">
                  <c:v>18.426400000000001</c:v>
                </c:pt>
                <c:pt idx="49917" formatCode="General">
                  <c:v>20.782399999999999</c:v>
                </c:pt>
                <c:pt idx="49918" formatCode="General">
                  <c:v>23.176100000000002</c:v>
                </c:pt>
                <c:pt idx="49919" formatCode="General">
                  <c:v>25.597100000000001</c:v>
                </c:pt>
                <c:pt idx="49920" formatCode="General">
                  <c:v>28.033799999999999</c:v>
                </c:pt>
                <c:pt idx="49921" formatCode="General">
                  <c:v>30.477</c:v>
                </c:pt>
                <c:pt idx="49922" formatCode="General">
                  <c:v>32.936500000000002</c:v>
                </c:pt>
                <c:pt idx="49923" formatCode="General">
                  <c:v>35.376100000000001</c:v>
                </c:pt>
                <c:pt idx="49924" formatCode="General">
                  <c:v>37.697000000000003</c:v>
                </c:pt>
                <c:pt idx="49925" formatCode="General">
                  <c:v>39.897100000000002</c:v>
                </c:pt>
                <c:pt idx="49926" formatCode="General">
                  <c:v>42.042700000000004</c:v>
                </c:pt>
                <c:pt idx="49927" formatCode="General">
                  <c:v>44.192599999999999</c:v>
                </c:pt>
                <c:pt idx="49928" formatCode="General">
                  <c:v>46.372300000000003</c:v>
                </c:pt>
                <c:pt idx="49929" formatCode="General">
                  <c:v>48.489800000000002</c:v>
                </c:pt>
                <c:pt idx="49930" formatCode="General">
                  <c:v>50.504899999999999</c:v>
                </c:pt>
                <c:pt idx="49931" formatCode="General">
                  <c:v>52.508600000000001</c:v>
                </c:pt>
                <c:pt idx="49932" formatCode="General">
                  <c:v>54.539000000000001</c:v>
                </c:pt>
                <c:pt idx="49933" formatCode="General">
                  <c:v>56.571899999999999</c:v>
                </c:pt>
                <c:pt idx="49934" formatCode="General">
                  <c:v>58.596200000000003</c:v>
                </c:pt>
                <c:pt idx="49935" formatCode="General">
                  <c:v>60.6096</c:v>
                </c:pt>
                <c:pt idx="49936" formatCode="General">
                  <c:v>62.610900000000001</c:v>
                </c:pt>
                <c:pt idx="49937" formatCode="General">
                  <c:v>64.599599999999995</c:v>
                </c:pt>
                <c:pt idx="49938" formatCode="General">
                  <c:v>66.576899999999995</c:v>
                </c:pt>
                <c:pt idx="49939" formatCode="General">
                  <c:v>68.531000000000006</c:v>
                </c:pt>
                <c:pt idx="49940" formatCode="General">
                  <c:v>70.444800000000001</c:v>
                </c:pt>
                <c:pt idx="49941" formatCode="General">
                  <c:v>72.303399999999996</c:v>
                </c:pt>
                <c:pt idx="49942" formatCode="General">
                  <c:v>74.093299999999999</c:v>
                </c:pt>
                <c:pt idx="49943" formatCode="General">
                  <c:v>75.802400000000006</c:v>
                </c:pt>
                <c:pt idx="49944" formatCode="General">
                  <c:v>77.429100000000005</c:v>
                </c:pt>
                <c:pt idx="49945" formatCode="General">
                  <c:v>78.990300000000005</c:v>
                </c:pt>
                <c:pt idx="49946" formatCode="General">
                  <c:v>80.523700000000005</c:v>
                </c:pt>
                <c:pt idx="49947" formatCode="General">
                  <c:v>82.065299999999993</c:v>
                </c:pt>
                <c:pt idx="49948" formatCode="General">
                  <c:v>83.63</c:v>
                </c:pt>
                <c:pt idx="49949" formatCode="General">
                  <c:v>85.222099999999998</c:v>
                </c:pt>
                <c:pt idx="49950" formatCode="General">
                  <c:v>86.829499999999996</c:v>
                </c:pt>
                <c:pt idx="49951" formatCode="General">
                  <c:v>88.447100000000006</c:v>
                </c:pt>
                <c:pt idx="49952" formatCode="General">
                  <c:v>90.082400000000007</c:v>
                </c:pt>
                <c:pt idx="49953" formatCode="General">
                  <c:v>91.735299999999995</c:v>
                </c:pt>
                <c:pt idx="49954" formatCode="General">
                  <c:v>93.401300000000006</c:v>
                </c:pt>
                <c:pt idx="49955" formatCode="General">
                  <c:v>95.079099999999997</c:v>
                </c:pt>
                <c:pt idx="49956" formatCode="General">
                  <c:v>96.762799999999999</c:v>
                </c:pt>
                <c:pt idx="49957" formatCode="General">
                  <c:v>98.438800000000001</c:v>
                </c:pt>
                <c:pt idx="49958" formatCode="General">
                  <c:v>100.059</c:v>
                </c:pt>
                <c:pt idx="49959" formatCode="General">
                  <c:v>101.55800000000001</c:v>
                </c:pt>
                <c:pt idx="49960" formatCode="General">
                  <c:v>102.889</c:v>
                </c:pt>
                <c:pt idx="49961" formatCode="General">
                  <c:v>104.033</c:v>
                </c:pt>
                <c:pt idx="49962" formatCode="General">
                  <c:v>105.068</c:v>
                </c:pt>
                <c:pt idx="49963" formatCode="General">
                  <c:v>106.066</c:v>
                </c:pt>
                <c:pt idx="49964" formatCode="General">
                  <c:v>107.015</c:v>
                </c:pt>
                <c:pt idx="49965" formatCode="General">
                  <c:v>107.90600000000001</c:v>
                </c:pt>
                <c:pt idx="49966" formatCode="General">
                  <c:v>108.73699999999999</c:v>
                </c:pt>
                <c:pt idx="49967" formatCode="General">
                  <c:v>109.49299999999999</c:v>
                </c:pt>
                <c:pt idx="49968" formatCode="General">
                  <c:v>110.158</c:v>
                </c:pt>
                <c:pt idx="49969" formatCode="General">
                  <c:v>110.72799999999999</c:v>
                </c:pt>
                <c:pt idx="49970" formatCode="General">
                  <c:v>111.194</c:v>
                </c:pt>
                <c:pt idx="49971" formatCode="General">
                  <c:v>111.545</c:v>
                </c:pt>
                <c:pt idx="49972" formatCode="General">
                  <c:v>111.791</c:v>
                </c:pt>
                <c:pt idx="49973" formatCode="General">
                  <c:v>111.96</c:v>
                </c:pt>
                <c:pt idx="49974" formatCode="General">
                  <c:v>112.092</c:v>
                </c:pt>
                <c:pt idx="49975" formatCode="General">
                  <c:v>112.226</c:v>
                </c:pt>
                <c:pt idx="49976" formatCode="General">
                  <c:v>112.38200000000001</c:v>
                </c:pt>
                <c:pt idx="49977" formatCode="General">
                  <c:v>112.58199999999999</c:v>
                </c:pt>
                <c:pt idx="49978" formatCode="General">
                  <c:v>112.866</c:v>
                </c:pt>
                <c:pt idx="49979" formatCode="General">
                  <c:v>113.262</c:v>
                </c:pt>
                <c:pt idx="49980" formatCode="General">
                  <c:v>113.785</c:v>
                </c:pt>
                <c:pt idx="49981" formatCode="General">
                  <c:v>114.447</c:v>
                </c:pt>
                <c:pt idx="49982" formatCode="General">
                  <c:v>115.25700000000001</c:v>
                </c:pt>
                <c:pt idx="49983" formatCode="General">
                  <c:v>116.22199999999999</c:v>
                </c:pt>
                <c:pt idx="49984" formatCode="General">
                  <c:v>117.339</c:v>
                </c:pt>
                <c:pt idx="49985" formatCode="General">
                  <c:v>118.59399999999999</c:v>
                </c:pt>
                <c:pt idx="49986" formatCode="General">
                  <c:v>119.968</c:v>
                </c:pt>
                <c:pt idx="49987" formatCode="General">
                  <c:v>121.447</c:v>
                </c:pt>
                <c:pt idx="49988" formatCode="General">
                  <c:v>123.029</c:v>
                </c:pt>
                <c:pt idx="49989" formatCode="General">
                  <c:v>124.723</c:v>
                </c:pt>
                <c:pt idx="49990" formatCode="General">
                  <c:v>126.533</c:v>
                </c:pt>
                <c:pt idx="49991" formatCode="General">
                  <c:v>128.44499999999999</c:v>
                </c:pt>
                <c:pt idx="49992" formatCode="General">
                  <c:v>130.422</c:v>
                </c:pt>
                <c:pt idx="49993" formatCode="General">
                  <c:v>132.42099999999999</c:v>
                </c:pt>
                <c:pt idx="49994" formatCode="General">
                  <c:v>134.405</c:v>
                </c:pt>
                <c:pt idx="49995" formatCode="General">
                  <c:v>136.35400000000001</c:v>
                </c:pt>
                <c:pt idx="49996" formatCode="General">
                  <c:v>138.23599999999999</c:v>
                </c:pt>
                <c:pt idx="49997" formatCode="General">
                  <c:v>139.958</c:v>
                </c:pt>
                <c:pt idx="49998" formatCode="General">
                  <c:v>141.42599999999999</c:v>
                </c:pt>
                <c:pt idx="49999" formatCode="General">
                  <c:v>142.57900000000001</c:v>
                </c:pt>
                <c:pt idx="50000" formatCode="General">
                  <c:v>143.489</c:v>
                </c:pt>
                <c:pt idx="50001" formatCode="General">
                  <c:v>144.274</c:v>
                </c:pt>
                <c:pt idx="50002" formatCode="General">
                  <c:v>144.92500000000001</c:v>
                </c:pt>
                <c:pt idx="50003" formatCode="General">
                  <c:v>145.417</c:v>
                </c:pt>
                <c:pt idx="50004" formatCode="General">
                  <c:v>145.72499999999999</c:v>
                </c:pt>
                <c:pt idx="50005" formatCode="General">
                  <c:v>145.839</c:v>
                </c:pt>
                <c:pt idx="50006" formatCode="General">
                  <c:v>145.78</c:v>
                </c:pt>
                <c:pt idx="50007" formatCode="General">
                  <c:v>145.56700000000001</c:v>
                </c:pt>
                <c:pt idx="50008" formatCode="General">
                  <c:v>145.221</c:v>
                </c:pt>
                <c:pt idx="50009" formatCode="General">
                  <c:v>144.75899999999999</c:v>
                </c:pt>
                <c:pt idx="50010" formatCode="General">
                  <c:v>144.19499999999999</c:v>
                </c:pt>
                <c:pt idx="50011" formatCode="General">
                  <c:v>143.54499999999999</c:v>
                </c:pt>
                <c:pt idx="50012" formatCode="General">
                  <c:v>142.827</c:v>
                </c:pt>
                <c:pt idx="50013" formatCode="General">
                  <c:v>142.05799999999999</c:v>
                </c:pt>
                <c:pt idx="50014" formatCode="General">
                  <c:v>141.25399999999999</c:v>
                </c:pt>
                <c:pt idx="50015" formatCode="General">
                  <c:v>140.43199999999999</c:v>
                </c:pt>
                <c:pt idx="50016" formatCode="General">
                  <c:v>139.60400000000001</c:v>
                </c:pt>
                <c:pt idx="50017" formatCode="General">
                  <c:v>138.791</c:v>
                </c:pt>
                <c:pt idx="50018" formatCode="General">
                  <c:v>138.01400000000001</c:v>
                </c:pt>
                <c:pt idx="50019" formatCode="General">
                  <c:v>137.29900000000001</c:v>
                </c:pt>
                <c:pt idx="50020" formatCode="General">
                  <c:v>136.666</c:v>
                </c:pt>
                <c:pt idx="50021" formatCode="General">
                  <c:v>136.12</c:v>
                </c:pt>
                <c:pt idx="50022" formatCode="General">
                  <c:v>135.65</c:v>
                </c:pt>
                <c:pt idx="50023" formatCode="General">
                  <c:v>135.24299999999999</c:v>
                </c:pt>
                <c:pt idx="50024" formatCode="General">
                  <c:v>134.88800000000001</c:v>
                </c:pt>
                <c:pt idx="50025" formatCode="General">
                  <c:v>134.58799999999999</c:v>
                </c:pt>
                <c:pt idx="50026" formatCode="General">
                  <c:v>134.339</c:v>
                </c:pt>
                <c:pt idx="50027" formatCode="General">
                  <c:v>134.131</c:v>
                </c:pt>
                <c:pt idx="50028" formatCode="General">
                  <c:v>133.96799999999999</c:v>
                </c:pt>
                <c:pt idx="50029" formatCode="General">
                  <c:v>133.857</c:v>
                </c:pt>
                <c:pt idx="50030" formatCode="General">
                  <c:v>133.81200000000001</c:v>
                </c:pt>
                <c:pt idx="50031" formatCode="General">
                  <c:v>133.82400000000001</c:v>
                </c:pt>
                <c:pt idx="50032" formatCode="General">
                  <c:v>133.852</c:v>
                </c:pt>
                <c:pt idx="50033" formatCode="General">
                  <c:v>133.86099999999999</c:v>
                </c:pt>
                <c:pt idx="50034" formatCode="General">
                  <c:v>133.84100000000001</c:v>
                </c:pt>
                <c:pt idx="50035" formatCode="General">
                  <c:v>133.78200000000001</c:v>
                </c:pt>
                <c:pt idx="50036" formatCode="General">
                  <c:v>133.65600000000001</c:v>
                </c:pt>
                <c:pt idx="50037" formatCode="General">
                  <c:v>133.37200000000001</c:v>
                </c:pt>
                <c:pt idx="50038" formatCode="General">
                  <c:v>132.846</c:v>
                </c:pt>
                <c:pt idx="50039" formatCode="General">
                  <c:v>132.029</c:v>
                </c:pt>
                <c:pt idx="50040" formatCode="General">
                  <c:v>130.97499999999999</c:v>
                </c:pt>
                <c:pt idx="50041" formatCode="General">
                  <c:v>129.79</c:v>
                </c:pt>
                <c:pt idx="50042" formatCode="General">
                  <c:v>128.51</c:v>
                </c:pt>
                <c:pt idx="50043" formatCode="General">
                  <c:v>127.155</c:v>
                </c:pt>
                <c:pt idx="50044" formatCode="General">
                  <c:v>125.756</c:v>
                </c:pt>
                <c:pt idx="50045" formatCode="General">
                  <c:v>124.346</c:v>
                </c:pt>
                <c:pt idx="50046" formatCode="General">
                  <c:v>122.952</c:v>
                </c:pt>
                <c:pt idx="50047" formatCode="General">
                  <c:v>121.587</c:v>
                </c:pt>
                <c:pt idx="50048" formatCode="General">
                  <c:v>120.261</c:v>
                </c:pt>
                <c:pt idx="50049" formatCode="General">
                  <c:v>118.974</c:v>
                </c:pt>
                <c:pt idx="50050" formatCode="General">
                  <c:v>117.72799999999999</c:v>
                </c:pt>
                <c:pt idx="50051" formatCode="General">
                  <c:v>116.526</c:v>
                </c:pt>
                <c:pt idx="50052" formatCode="General">
                  <c:v>115.377</c:v>
                </c:pt>
                <c:pt idx="50053" formatCode="General">
                  <c:v>114.297</c:v>
                </c:pt>
                <c:pt idx="50054" formatCode="General">
                  <c:v>113.309</c:v>
                </c:pt>
                <c:pt idx="50055" formatCode="General">
                  <c:v>112.42400000000001</c:v>
                </c:pt>
                <c:pt idx="50056" formatCode="General">
                  <c:v>111.614</c:v>
                </c:pt>
                <c:pt idx="50057" formatCode="General">
                  <c:v>110.848</c:v>
                </c:pt>
                <c:pt idx="50058" formatCode="General">
                  <c:v>110.119</c:v>
                </c:pt>
                <c:pt idx="50059" formatCode="General">
                  <c:v>109.414</c:v>
                </c:pt>
                <c:pt idx="50060" formatCode="General">
                  <c:v>108.71899999999999</c:v>
                </c:pt>
                <c:pt idx="50061" formatCode="General">
                  <c:v>108.03400000000001</c:v>
                </c:pt>
                <c:pt idx="50062" formatCode="General">
                  <c:v>107.36499999999999</c:v>
                </c:pt>
                <c:pt idx="50063" formatCode="General">
                  <c:v>106.721</c:v>
                </c:pt>
                <c:pt idx="50064" formatCode="General">
                  <c:v>106.10899999999999</c:v>
                </c:pt>
                <c:pt idx="50065" formatCode="General">
                  <c:v>105.527</c:v>
                </c:pt>
                <c:pt idx="50066" formatCode="General">
                  <c:v>104.96299999999999</c:v>
                </c:pt>
                <c:pt idx="50067" formatCode="General">
                  <c:v>104.4</c:v>
                </c:pt>
                <c:pt idx="50068" formatCode="General">
                  <c:v>103.85</c:v>
                </c:pt>
                <c:pt idx="50069" formatCode="General">
                  <c:v>103.31399999999999</c:v>
                </c:pt>
                <c:pt idx="50070" formatCode="General">
                  <c:v>102.727</c:v>
                </c:pt>
                <c:pt idx="50071" formatCode="General">
                  <c:v>102.02500000000001</c:v>
                </c:pt>
                <c:pt idx="50072" formatCode="General">
                  <c:v>101.179</c:v>
                </c:pt>
                <c:pt idx="50073" formatCode="General">
                  <c:v>100.224</c:v>
                </c:pt>
                <c:pt idx="50074" formatCode="General">
                  <c:v>99.239900000000006</c:v>
                </c:pt>
                <c:pt idx="50075" formatCode="General">
                  <c:v>98.226799999999997</c:v>
                </c:pt>
                <c:pt idx="50076" formatCode="General">
                  <c:v>97.156400000000005</c:v>
                </c:pt>
                <c:pt idx="50077" formatCode="General">
                  <c:v>96.025800000000004</c:v>
                </c:pt>
                <c:pt idx="50078" formatCode="General">
                  <c:v>94.831199999999995</c:v>
                </c:pt>
                <c:pt idx="50079" formatCode="General">
                  <c:v>93.567700000000002</c:v>
                </c:pt>
                <c:pt idx="50080" formatCode="General">
                  <c:v>92.236199999999997</c:v>
                </c:pt>
                <c:pt idx="50081" formatCode="General">
                  <c:v>90.842500000000001</c:v>
                </c:pt>
                <c:pt idx="50082" formatCode="General">
                  <c:v>89.386700000000005</c:v>
                </c:pt>
                <c:pt idx="50083" formatCode="General">
                  <c:v>87.867900000000006</c:v>
                </c:pt>
                <c:pt idx="50084" formatCode="General">
                  <c:v>86.285899999999998</c:v>
                </c:pt>
                <c:pt idx="50085" formatCode="General">
                  <c:v>84.640799999999999</c:v>
                </c:pt>
                <c:pt idx="50086" formatCode="General">
                  <c:v>82.935599999999994</c:v>
                </c:pt>
                <c:pt idx="50087" formatCode="General">
                  <c:v>81.167400000000001</c:v>
                </c:pt>
                <c:pt idx="50088" formatCode="General">
                  <c:v>79.332999999999998</c:v>
                </c:pt>
                <c:pt idx="50089" formatCode="General">
                  <c:v>77.447400000000002</c:v>
                </c:pt>
                <c:pt idx="50090" formatCode="General">
                  <c:v>75.529799999999994</c:v>
                </c:pt>
                <c:pt idx="50091" formatCode="General">
                  <c:v>73.593199999999996</c:v>
                </c:pt>
                <c:pt idx="50092" formatCode="General">
                  <c:v>71.647800000000004</c:v>
                </c:pt>
                <c:pt idx="50093" formatCode="General">
                  <c:v>69.698999999999998</c:v>
                </c:pt>
                <c:pt idx="50094" formatCode="General">
                  <c:v>67.751099999999994</c:v>
                </c:pt>
                <c:pt idx="50095" formatCode="General">
                  <c:v>65.808000000000007</c:v>
                </c:pt>
                <c:pt idx="50096" formatCode="General">
                  <c:v>63.884599999999999</c:v>
                </c:pt>
                <c:pt idx="50097" formatCode="General">
                  <c:v>61.975000000000001</c:v>
                </c:pt>
                <c:pt idx="50098" formatCode="General">
                  <c:v>60.006700000000002</c:v>
                </c:pt>
                <c:pt idx="50099" formatCode="General">
                  <c:v>57.907200000000003</c:v>
                </c:pt>
                <c:pt idx="50100" formatCode="General">
                  <c:v>55.641399999999997</c:v>
                </c:pt>
                <c:pt idx="50101" formatCode="General">
                  <c:v>53.282699999999998</c:v>
                </c:pt>
                <c:pt idx="50102" formatCode="General">
                  <c:v>50.935200000000002</c:v>
                </c:pt>
                <c:pt idx="50103" formatCode="General">
                  <c:v>48.605400000000003</c:v>
                </c:pt>
                <c:pt idx="50104" formatCode="General">
                  <c:v>46.292299999999997</c:v>
                </c:pt>
                <c:pt idx="50105" formatCode="General">
                  <c:v>44.008099999999999</c:v>
                </c:pt>
                <c:pt idx="50106" formatCode="General">
                  <c:v>41.7652</c:v>
                </c:pt>
                <c:pt idx="50107" formatCode="General">
                  <c:v>39.573500000000003</c:v>
                </c:pt>
                <c:pt idx="50108" formatCode="General">
                  <c:v>37.430900000000001</c:v>
                </c:pt>
                <c:pt idx="50109" formatCode="General">
                  <c:v>35.328200000000002</c:v>
                </c:pt>
                <c:pt idx="50110" formatCode="General">
                  <c:v>33.243499999999997</c:v>
                </c:pt>
                <c:pt idx="50111" formatCode="General">
                  <c:v>31.176600000000001</c:v>
                </c:pt>
                <c:pt idx="50112" formatCode="General">
                  <c:v>29.1694</c:v>
                </c:pt>
                <c:pt idx="50113" formatCode="General">
                  <c:v>27.2376</c:v>
                </c:pt>
                <c:pt idx="50114" formatCode="General">
                  <c:v>25.369599999999998</c:v>
                </c:pt>
                <c:pt idx="50115" formatCode="General">
                  <c:v>23.552900000000001</c:v>
                </c:pt>
                <c:pt idx="50116" formatCode="General">
                  <c:v>21.7744</c:v>
                </c:pt>
                <c:pt idx="50117" formatCode="General">
                  <c:v>20.0181</c:v>
                </c:pt>
                <c:pt idx="50118" formatCode="General">
                  <c:v>18.270399999999999</c:v>
                </c:pt>
                <c:pt idx="50119" formatCode="General">
                  <c:v>16.5275</c:v>
                </c:pt>
                <c:pt idx="50120" formatCode="General">
                  <c:v>14.791499999999999</c:v>
                </c:pt>
                <c:pt idx="50121" formatCode="General">
                  <c:v>13.0657</c:v>
                </c:pt>
                <c:pt idx="50122" formatCode="General">
                  <c:v>11.310700000000001</c:v>
                </c:pt>
                <c:pt idx="50123" formatCode="General">
                  <c:v>9.4864700000000006</c:v>
                </c:pt>
                <c:pt idx="50124" formatCode="General">
                  <c:v>7.5990200000000003</c:v>
                </c:pt>
                <c:pt idx="50125" formatCode="General">
                  <c:v>5.6367500000000001</c:v>
                </c:pt>
                <c:pt idx="50126" formatCode="General">
                  <c:v>3.56216</c:v>
                </c:pt>
                <c:pt idx="50127" formatCode="General">
                  <c:v>1.3455600000000001</c:v>
                </c:pt>
                <c:pt idx="50128" formatCode="General">
                  <c:v>-1.0275399999999999</c:v>
                </c:pt>
                <c:pt idx="50129" formatCode="General">
                  <c:v>-3.4827599999999999</c:v>
                </c:pt>
                <c:pt idx="50130" formatCode="General">
                  <c:v>-5.9367000000000001</c:v>
                </c:pt>
                <c:pt idx="50131" formatCode="General">
                  <c:v>-8.4014100000000003</c:v>
                </c:pt>
                <c:pt idx="50132" formatCode="General">
                  <c:v>-10.8499</c:v>
                </c:pt>
                <c:pt idx="50133" formatCode="General">
                  <c:v>-13.177099999999999</c:v>
                </c:pt>
                <c:pt idx="50134" formatCode="General">
                  <c:v>-15.3636</c:v>
                </c:pt>
                <c:pt idx="50135" formatCode="General">
                  <c:v>-17.4651</c:v>
                </c:pt>
                <c:pt idx="50136" formatCode="General">
                  <c:v>-19.590800000000002</c:v>
                </c:pt>
                <c:pt idx="50137" formatCode="General">
                  <c:v>-21.812999999999999</c:v>
                </c:pt>
                <c:pt idx="50138" formatCode="General">
                  <c:v>-24.0413</c:v>
                </c:pt>
                <c:pt idx="50139" formatCode="General">
                  <c:v>-26.2105</c:v>
                </c:pt>
                <c:pt idx="50140" formatCode="General">
                  <c:v>-28.3262</c:v>
                </c:pt>
                <c:pt idx="50141" formatCode="General">
                  <c:v>-30.386399999999998</c:v>
                </c:pt>
                <c:pt idx="50142" formatCode="General">
                  <c:v>-32.384</c:v>
                </c:pt>
                <c:pt idx="50143" formatCode="General">
                  <c:v>-34.325299999999999</c:v>
                </c:pt>
                <c:pt idx="50144" formatCode="General">
                  <c:v>-36.218800000000002</c:v>
                </c:pt>
                <c:pt idx="50145" formatCode="General">
                  <c:v>-38.064500000000002</c:v>
                </c:pt>
                <c:pt idx="50146" formatCode="General">
                  <c:v>-39.863900000000001</c:v>
                </c:pt>
                <c:pt idx="50147" formatCode="General">
                  <c:v>-41.620399999999997</c:v>
                </c:pt>
                <c:pt idx="50148" formatCode="General">
                  <c:v>-43.3386</c:v>
                </c:pt>
                <c:pt idx="50149" formatCode="General">
                  <c:v>-45.023200000000003</c:v>
                </c:pt>
                <c:pt idx="50150" formatCode="General">
                  <c:v>-46.6736</c:v>
                </c:pt>
                <c:pt idx="50151" formatCode="General">
                  <c:v>-48.288400000000003</c:v>
                </c:pt>
                <c:pt idx="50152" formatCode="General">
                  <c:v>-49.869</c:v>
                </c:pt>
                <c:pt idx="50153" formatCode="General">
                  <c:v>-51.4099</c:v>
                </c:pt>
                <c:pt idx="50154" formatCode="General">
                  <c:v>-52.900399999999998</c:v>
                </c:pt>
                <c:pt idx="50155" formatCode="General">
                  <c:v>-54.326099999999997</c:v>
                </c:pt>
                <c:pt idx="50156" formatCode="General">
                  <c:v>-55.679699999999997</c:v>
                </c:pt>
                <c:pt idx="50157" formatCode="General">
                  <c:v>-56.973100000000002</c:v>
                </c:pt>
                <c:pt idx="50158" formatCode="General">
                  <c:v>-58.215499999999999</c:v>
                </c:pt>
                <c:pt idx="50159" formatCode="General">
                  <c:v>-59.403799999999997</c:v>
                </c:pt>
                <c:pt idx="50160" formatCode="General">
                  <c:v>-60.5396</c:v>
                </c:pt>
                <c:pt idx="50161" formatCode="General">
                  <c:v>-61.630099999999999</c:v>
                </c:pt>
                <c:pt idx="50162" formatCode="General">
                  <c:v>-62.677799999999998</c:v>
                </c:pt>
                <c:pt idx="50163" formatCode="General">
                  <c:v>-63.691200000000002</c:v>
                </c:pt>
                <c:pt idx="50164" formatCode="General">
                  <c:v>-64.744</c:v>
                </c:pt>
                <c:pt idx="50165" formatCode="General">
                  <c:v>-65.917599999999993</c:v>
                </c:pt>
                <c:pt idx="50166" formatCode="General">
                  <c:v>-67.257000000000005</c:v>
                </c:pt>
                <c:pt idx="50167" formatCode="General">
                  <c:v>-68.732799999999997</c:v>
                </c:pt>
                <c:pt idx="50168" formatCode="General">
                  <c:v>-70.2667</c:v>
                </c:pt>
                <c:pt idx="50169" formatCode="General">
                  <c:v>-71.8429</c:v>
                </c:pt>
                <c:pt idx="50170" formatCode="General">
                  <c:v>-73.463200000000001</c:v>
                </c:pt>
                <c:pt idx="50171" formatCode="General">
                  <c:v>-75.115700000000004</c:v>
                </c:pt>
                <c:pt idx="50172" formatCode="General">
                  <c:v>-76.789900000000003</c:v>
                </c:pt>
                <c:pt idx="50173" formatCode="General">
                  <c:v>-78.480199999999996</c:v>
                </c:pt>
                <c:pt idx="50174" formatCode="General">
                  <c:v>-80.177099999999996</c:v>
                </c:pt>
                <c:pt idx="50175" formatCode="General">
                  <c:v>-81.868099999999998</c:v>
                </c:pt>
                <c:pt idx="50176" formatCode="General">
                  <c:v>-83.5548</c:v>
                </c:pt>
                <c:pt idx="50177" formatCode="General">
                  <c:v>-85.243300000000005</c:v>
                </c:pt>
                <c:pt idx="50178" formatCode="General">
                  <c:v>-86.931799999999996</c:v>
                </c:pt>
                <c:pt idx="50179" formatCode="General">
                  <c:v>-88.616900000000001</c:v>
                </c:pt>
                <c:pt idx="50180" formatCode="General">
                  <c:v>-90.293199999999999</c:v>
                </c:pt>
                <c:pt idx="50181" formatCode="General">
                  <c:v>-91.953800000000001</c:v>
                </c:pt>
                <c:pt idx="50182" formatCode="General">
                  <c:v>-93.591099999999997</c:v>
                </c:pt>
                <c:pt idx="50183" formatCode="General">
                  <c:v>-95.189499999999995</c:v>
                </c:pt>
                <c:pt idx="50184" formatCode="General">
                  <c:v>-96.733599999999996</c:v>
                </c:pt>
                <c:pt idx="50185" formatCode="General">
                  <c:v>-98.217399999999998</c:v>
                </c:pt>
                <c:pt idx="50186" formatCode="General">
                  <c:v>-99.641099999999994</c:v>
                </c:pt>
                <c:pt idx="50187" formatCode="General">
                  <c:v>-101.01300000000001</c:v>
                </c:pt>
                <c:pt idx="50188" formatCode="General">
                  <c:v>-102.325</c:v>
                </c:pt>
                <c:pt idx="50189" formatCode="General">
                  <c:v>-103.563</c:v>
                </c:pt>
                <c:pt idx="50190" formatCode="General">
                  <c:v>-104.70699999999999</c:v>
                </c:pt>
                <c:pt idx="50191" formatCode="General">
                  <c:v>-105.74299999999999</c:v>
                </c:pt>
                <c:pt idx="50192" formatCode="General">
                  <c:v>-106.672</c:v>
                </c:pt>
                <c:pt idx="50193" formatCode="General">
                  <c:v>-107.503</c:v>
                </c:pt>
                <c:pt idx="50194" formatCode="General">
                  <c:v>-108.247</c:v>
                </c:pt>
                <c:pt idx="50195" formatCode="General">
                  <c:v>-108.917</c:v>
                </c:pt>
                <c:pt idx="50196" formatCode="General">
                  <c:v>-109.524</c:v>
                </c:pt>
                <c:pt idx="50197" formatCode="General">
                  <c:v>-110.066</c:v>
                </c:pt>
                <c:pt idx="50198" formatCode="General">
                  <c:v>-110.541</c:v>
                </c:pt>
                <c:pt idx="50199" formatCode="General">
                  <c:v>-110.965</c:v>
                </c:pt>
                <c:pt idx="50200" formatCode="General">
                  <c:v>-111.349</c:v>
                </c:pt>
                <c:pt idx="50201" formatCode="General">
                  <c:v>-111.7</c:v>
                </c:pt>
                <c:pt idx="50202" formatCode="General">
                  <c:v>-112.02800000000001</c:v>
                </c:pt>
                <c:pt idx="50203" formatCode="General">
                  <c:v>-112.34699999999999</c:v>
                </c:pt>
                <c:pt idx="50204" formatCode="General">
                  <c:v>-112.66200000000001</c:v>
                </c:pt>
                <c:pt idx="50205" formatCode="General">
                  <c:v>-112.98</c:v>
                </c:pt>
                <c:pt idx="50206" formatCode="General">
                  <c:v>-113.316</c:v>
                </c:pt>
                <c:pt idx="50207" formatCode="General">
                  <c:v>-113.688</c:v>
                </c:pt>
                <c:pt idx="50208" formatCode="General">
                  <c:v>-114.12</c:v>
                </c:pt>
                <c:pt idx="50209" formatCode="General">
                  <c:v>-114.611</c:v>
                </c:pt>
                <c:pt idx="50210" formatCode="General">
                  <c:v>-115.146</c:v>
                </c:pt>
                <c:pt idx="50211" formatCode="General">
                  <c:v>-115.711</c:v>
                </c:pt>
                <c:pt idx="50212" formatCode="General">
                  <c:v>-116.32</c:v>
                </c:pt>
                <c:pt idx="50213" formatCode="General">
                  <c:v>-117.027</c:v>
                </c:pt>
                <c:pt idx="50214" formatCode="General">
                  <c:v>-117.90300000000001</c:v>
                </c:pt>
                <c:pt idx="50215" formatCode="General">
                  <c:v>-119.003</c:v>
                </c:pt>
                <c:pt idx="50216" formatCode="General">
                  <c:v>-120.268</c:v>
                </c:pt>
                <c:pt idx="50217" formatCode="General">
                  <c:v>-121.607</c:v>
                </c:pt>
                <c:pt idx="50218" formatCode="General">
                  <c:v>-123.006</c:v>
                </c:pt>
                <c:pt idx="50219" formatCode="General">
                  <c:v>-124.452</c:v>
                </c:pt>
                <c:pt idx="50220" formatCode="General">
                  <c:v>-125.916</c:v>
                </c:pt>
                <c:pt idx="50221" formatCode="General">
                  <c:v>-127.377</c:v>
                </c:pt>
                <c:pt idx="50222" formatCode="General">
                  <c:v>-128.82</c:v>
                </c:pt>
                <c:pt idx="50223" formatCode="General">
                  <c:v>-130.22900000000001</c:v>
                </c:pt>
                <c:pt idx="50224" formatCode="General">
                  <c:v>-131.59100000000001</c:v>
                </c:pt>
                <c:pt idx="50225" formatCode="General">
                  <c:v>-132.90199999999999</c:v>
                </c:pt>
                <c:pt idx="50226" formatCode="General">
                  <c:v>-134.15</c:v>
                </c:pt>
                <c:pt idx="50227" formatCode="General">
                  <c:v>-135.31</c:v>
                </c:pt>
                <c:pt idx="50228" formatCode="General">
                  <c:v>-136.369</c:v>
                </c:pt>
                <c:pt idx="50229" formatCode="General">
                  <c:v>-137.32599999999999</c:v>
                </c:pt>
                <c:pt idx="50230" formatCode="General">
                  <c:v>-138.16900000000001</c:v>
                </c:pt>
                <c:pt idx="50231" formatCode="General">
                  <c:v>-138.88200000000001</c:v>
                </c:pt>
                <c:pt idx="50232" formatCode="General">
                  <c:v>-139.44200000000001</c:v>
                </c:pt>
                <c:pt idx="50233" formatCode="General">
                  <c:v>-139.827</c:v>
                </c:pt>
                <c:pt idx="50234" formatCode="General">
                  <c:v>-140.03399999999999</c:v>
                </c:pt>
                <c:pt idx="50235" formatCode="General">
                  <c:v>-140.071</c:v>
                </c:pt>
                <c:pt idx="50236" formatCode="General">
                  <c:v>-139.953</c:v>
                </c:pt>
                <c:pt idx="50237" formatCode="General">
                  <c:v>-139.697</c:v>
                </c:pt>
                <c:pt idx="50238" formatCode="General">
                  <c:v>-139.309</c:v>
                </c:pt>
                <c:pt idx="50239" formatCode="General">
                  <c:v>-138.75</c:v>
                </c:pt>
                <c:pt idx="50240" formatCode="General">
                  <c:v>-137.96799999999999</c:v>
                </c:pt>
                <c:pt idx="50241" formatCode="General">
                  <c:v>-136.91800000000001</c:v>
                </c:pt>
                <c:pt idx="50242" formatCode="General">
                  <c:v>-135.584</c:v>
                </c:pt>
                <c:pt idx="50243" formatCode="General">
                  <c:v>-133.98599999999999</c:v>
                </c:pt>
                <c:pt idx="50244" formatCode="General">
                  <c:v>-132.19800000000001</c:v>
                </c:pt>
                <c:pt idx="50245" formatCode="General">
                  <c:v>-130.30099999999999</c:v>
                </c:pt>
                <c:pt idx="50246" formatCode="General">
                  <c:v>-128.345</c:v>
                </c:pt>
                <c:pt idx="50247" formatCode="General">
                  <c:v>-126.407</c:v>
                </c:pt>
                <c:pt idx="50248" formatCode="General">
                  <c:v>-124.57</c:v>
                </c:pt>
                <c:pt idx="50249" formatCode="General">
                  <c:v>-122.93600000000001</c:v>
                </c:pt>
                <c:pt idx="50250" formatCode="General">
                  <c:v>-121.58499999999999</c:v>
                </c:pt>
                <c:pt idx="50251" formatCode="General">
                  <c:v>-120.46</c:v>
                </c:pt>
                <c:pt idx="50252" formatCode="General">
                  <c:v>-119.512</c:v>
                </c:pt>
                <c:pt idx="50253" formatCode="General">
                  <c:v>-118.797</c:v>
                </c:pt>
                <c:pt idx="50254" formatCode="General">
                  <c:v>-118.35599999999999</c:v>
                </c:pt>
                <c:pt idx="50255" formatCode="General">
                  <c:v>-118.17700000000001</c:v>
                </c:pt>
                <c:pt idx="50256" formatCode="General">
                  <c:v>-118.22199999999999</c:v>
                </c:pt>
                <c:pt idx="50257" formatCode="General">
                  <c:v>-118.44499999999999</c:v>
                </c:pt>
                <c:pt idx="50258" formatCode="General">
                  <c:v>-118.83499999999999</c:v>
                </c:pt>
                <c:pt idx="50259" formatCode="General">
                  <c:v>-119.384</c:v>
                </c:pt>
                <c:pt idx="50260" formatCode="General">
                  <c:v>-120.084</c:v>
                </c:pt>
                <c:pt idx="50261" formatCode="General">
                  <c:v>-120.907</c:v>
                </c:pt>
                <c:pt idx="50262" formatCode="General">
                  <c:v>-121.806</c:v>
                </c:pt>
                <c:pt idx="50263" formatCode="General">
                  <c:v>-122.73</c:v>
                </c:pt>
                <c:pt idx="50264" formatCode="General">
                  <c:v>-123.631</c:v>
                </c:pt>
                <c:pt idx="50265" formatCode="General">
                  <c:v>-124.46</c:v>
                </c:pt>
                <c:pt idx="50266" formatCode="General">
                  <c:v>-125.181</c:v>
                </c:pt>
                <c:pt idx="50267" formatCode="General">
                  <c:v>-125.77800000000001</c:v>
                </c:pt>
                <c:pt idx="50268" formatCode="General">
                  <c:v>-126.227</c:v>
                </c:pt>
                <c:pt idx="50269" formatCode="General">
                  <c:v>-126.502</c:v>
                </c:pt>
                <c:pt idx="50270" formatCode="General">
                  <c:v>-126.584</c:v>
                </c:pt>
                <c:pt idx="50271" formatCode="General">
                  <c:v>-126.465</c:v>
                </c:pt>
                <c:pt idx="50272" formatCode="General">
                  <c:v>-126.14700000000001</c:v>
                </c:pt>
                <c:pt idx="50273" formatCode="General">
                  <c:v>-125.639</c:v>
                </c:pt>
                <c:pt idx="50274" formatCode="General">
                  <c:v>-124.94499999999999</c:v>
                </c:pt>
                <c:pt idx="50275" formatCode="General">
                  <c:v>-124.071</c:v>
                </c:pt>
                <c:pt idx="50276" formatCode="General">
                  <c:v>-123.02200000000001</c:v>
                </c:pt>
                <c:pt idx="50277" formatCode="General">
                  <c:v>-121.79600000000001</c:v>
                </c:pt>
                <c:pt idx="50278" formatCode="General">
                  <c:v>-120.395</c:v>
                </c:pt>
                <c:pt idx="50279" formatCode="General">
                  <c:v>-118.827</c:v>
                </c:pt>
                <c:pt idx="50280" formatCode="General">
                  <c:v>-117.129</c:v>
                </c:pt>
                <c:pt idx="50281" formatCode="General">
                  <c:v>-115.35899999999999</c:v>
                </c:pt>
                <c:pt idx="50282" formatCode="General">
                  <c:v>-113.608</c:v>
                </c:pt>
                <c:pt idx="50283" formatCode="General">
                  <c:v>-111.96899999999999</c:v>
                </c:pt>
                <c:pt idx="50284" formatCode="General">
                  <c:v>-110.38500000000001</c:v>
                </c:pt>
                <c:pt idx="50285" formatCode="General">
                  <c:v>-108.78400000000001</c:v>
                </c:pt>
                <c:pt idx="50286" formatCode="General">
                  <c:v>-107.19199999999999</c:v>
                </c:pt>
                <c:pt idx="50287" formatCode="General">
                  <c:v>-105.623</c:v>
                </c:pt>
                <c:pt idx="50288" formatCode="General">
                  <c:v>-104.069</c:v>
                </c:pt>
                <c:pt idx="50289" formatCode="General">
                  <c:v>-102.52200000000001</c:v>
                </c:pt>
                <c:pt idx="50290" formatCode="General">
                  <c:v>-100.982</c:v>
                </c:pt>
                <c:pt idx="50291" formatCode="General">
                  <c:v>-99.462599999999995</c:v>
                </c:pt>
                <c:pt idx="50292" formatCode="General">
                  <c:v>-97.984200000000001</c:v>
                </c:pt>
                <c:pt idx="50293" formatCode="General">
                  <c:v>-96.5642</c:v>
                </c:pt>
                <c:pt idx="50294" formatCode="General">
                  <c:v>-95.206100000000006</c:v>
                </c:pt>
                <c:pt idx="50295" formatCode="General">
                  <c:v>-93.8947</c:v>
                </c:pt>
                <c:pt idx="50296" formatCode="General">
                  <c:v>-92.626800000000003</c:v>
                </c:pt>
                <c:pt idx="50297" formatCode="General">
                  <c:v>-91.406099999999995</c:v>
                </c:pt>
                <c:pt idx="50298" formatCode="General">
                  <c:v>-90.221999999999994</c:v>
                </c:pt>
                <c:pt idx="50299" formatCode="General">
                  <c:v>-89.055099999999996</c:v>
                </c:pt>
                <c:pt idx="50300" formatCode="General">
                  <c:v>-87.883899999999997</c:v>
                </c:pt>
                <c:pt idx="50301" formatCode="General">
                  <c:v>-86.671800000000005</c:v>
                </c:pt>
                <c:pt idx="50302" formatCode="General">
                  <c:v>-85.379000000000005</c:v>
                </c:pt>
                <c:pt idx="50303" formatCode="General">
                  <c:v>-83.995199999999997</c:v>
                </c:pt>
                <c:pt idx="50304" formatCode="General">
                  <c:v>-82.525599999999997</c:v>
                </c:pt>
                <c:pt idx="50305" formatCode="General">
                  <c:v>-80.981899999999996</c:v>
                </c:pt>
                <c:pt idx="50306" formatCode="General">
                  <c:v>-79.367900000000006</c:v>
                </c:pt>
                <c:pt idx="50307" formatCode="General">
                  <c:v>-77.662099999999995</c:v>
                </c:pt>
                <c:pt idx="50308" formatCode="General">
                  <c:v>-75.854299999999995</c:v>
                </c:pt>
                <c:pt idx="50309" formatCode="General">
                  <c:v>-73.9512</c:v>
                </c:pt>
                <c:pt idx="50310" formatCode="General">
                  <c:v>-71.956199999999995</c:v>
                </c:pt>
                <c:pt idx="50311" formatCode="General">
                  <c:v>-69.871200000000002</c:v>
                </c:pt>
                <c:pt idx="50312" formatCode="General">
                  <c:v>-67.699700000000007</c:v>
                </c:pt>
                <c:pt idx="50313" formatCode="General">
                  <c:v>-65.452699999999993</c:v>
                </c:pt>
                <c:pt idx="50314" formatCode="General">
                  <c:v>-63.150500000000001</c:v>
                </c:pt>
                <c:pt idx="50315" formatCode="General">
                  <c:v>-60.852699999999999</c:v>
                </c:pt>
                <c:pt idx="50316" formatCode="General">
                  <c:v>-58.634399999999999</c:v>
                </c:pt>
                <c:pt idx="50317" formatCode="General">
                  <c:v>-56.408900000000003</c:v>
                </c:pt>
                <c:pt idx="50318" formatCode="General">
                  <c:v>-54.056899999999999</c:v>
                </c:pt>
                <c:pt idx="50319" formatCode="General">
                  <c:v>-51.598999999999997</c:v>
                </c:pt>
                <c:pt idx="50320" formatCode="General">
                  <c:v>-49.0762</c:v>
                </c:pt>
                <c:pt idx="50321" formatCode="General">
                  <c:v>-46.523600000000002</c:v>
                </c:pt>
                <c:pt idx="50322" formatCode="General">
                  <c:v>-43.966500000000003</c:v>
                </c:pt>
                <c:pt idx="50323" formatCode="General">
                  <c:v>-41.413200000000003</c:v>
                </c:pt>
                <c:pt idx="50324" formatCode="General">
                  <c:v>-38.869700000000002</c:v>
                </c:pt>
                <c:pt idx="50325" formatCode="General">
                  <c:v>-36.332599999999999</c:v>
                </c:pt>
                <c:pt idx="50326" formatCode="General">
                  <c:v>-33.773899999999998</c:v>
                </c:pt>
                <c:pt idx="50327" formatCode="General">
                  <c:v>-31.1584</c:v>
                </c:pt>
                <c:pt idx="50328" formatCode="General">
                  <c:v>-28.459099999999999</c:v>
                </c:pt>
                <c:pt idx="50329" formatCode="General">
                  <c:v>-25.685199999999998</c:v>
                </c:pt>
                <c:pt idx="50330" formatCode="General">
                  <c:v>-22.870699999999999</c:v>
                </c:pt>
                <c:pt idx="50331" formatCode="General">
                  <c:v>-20.024699999999999</c:v>
                </c:pt>
                <c:pt idx="50332" formatCode="General">
                  <c:v>-17.159099999999999</c:v>
                </c:pt>
                <c:pt idx="50333" formatCode="General">
                  <c:v>-14.312099999999999</c:v>
                </c:pt>
                <c:pt idx="50334" formatCode="General">
                  <c:v>-11.519299999999999</c:v>
                </c:pt>
                <c:pt idx="50335" formatCode="General">
                  <c:v>-8.8017599999999998</c:v>
                </c:pt>
                <c:pt idx="50336" formatCode="General">
                  <c:v>-6.1810799999999997</c:v>
                </c:pt>
                <c:pt idx="50337" formatCode="General">
                  <c:v>-3.6758500000000001</c:v>
                </c:pt>
                <c:pt idx="50338" formatCode="General">
                  <c:v>-1.31507</c:v>
                </c:pt>
                <c:pt idx="50339" formatCode="General">
                  <c:v>0.874996</c:v>
                </c:pt>
                <c:pt idx="50340" formatCode="General">
                  <c:v>2.8870399999999998</c:v>
                </c:pt>
                <c:pt idx="50341" formatCode="General">
                  <c:v>4.7205399999999997</c:v>
                </c:pt>
                <c:pt idx="50342" formatCode="General">
                  <c:v>6.3841299999999999</c:v>
                </c:pt>
                <c:pt idx="50343" formatCode="General">
                  <c:v>7.89656</c:v>
                </c:pt>
                <c:pt idx="50344" formatCode="General">
                  <c:v>9.2728400000000004</c:v>
                </c:pt>
                <c:pt idx="50345" formatCode="General">
                  <c:v>10.486499999999999</c:v>
                </c:pt>
                <c:pt idx="50346" formatCode="General">
                  <c:v>11.516400000000001</c:v>
                </c:pt>
                <c:pt idx="50347" formatCode="General">
                  <c:v>12.377700000000001</c:v>
                </c:pt>
                <c:pt idx="50348" formatCode="General">
                  <c:v>13.0947</c:v>
                </c:pt>
                <c:pt idx="50349" formatCode="General">
                  <c:v>13.6975</c:v>
                </c:pt>
                <c:pt idx="50350" formatCode="General">
                  <c:v>14.203799999999999</c:v>
                </c:pt>
                <c:pt idx="50351" formatCode="General">
                  <c:v>14.6259</c:v>
                </c:pt>
                <c:pt idx="50352" formatCode="General">
                  <c:v>14.978899999999999</c:v>
                </c:pt>
                <c:pt idx="50353" formatCode="General">
                  <c:v>15.2776</c:v>
                </c:pt>
                <c:pt idx="50354" formatCode="General">
                  <c:v>15.537100000000001</c:v>
                </c:pt>
                <c:pt idx="50355" formatCode="General">
                  <c:v>15.7798</c:v>
                </c:pt>
                <c:pt idx="50356" formatCode="General">
                  <c:v>16.032699999999998</c:v>
                </c:pt>
                <c:pt idx="50357" formatCode="General">
                  <c:v>16.295500000000001</c:v>
                </c:pt>
                <c:pt idx="50358" formatCode="General">
                  <c:v>16.578600000000002</c:v>
                </c:pt>
                <c:pt idx="50359" formatCode="General">
                  <c:v>16.991700000000002</c:v>
                </c:pt>
                <c:pt idx="50360" formatCode="General">
                  <c:v>17.621700000000001</c:v>
                </c:pt>
                <c:pt idx="50361" formatCode="General">
                  <c:v>18.459900000000001</c:v>
                </c:pt>
                <c:pt idx="50362" formatCode="General">
                  <c:v>19.5001</c:v>
                </c:pt>
                <c:pt idx="50363" formatCode="General">
                  <c:v>20.744</c:v>
                </c:pt>
                <c:pt idx="50364" formatCode="General">
                  <c:v>22.1935</c:v>
                </c:pt>
                <c:pt idx="50365" formatCode="General">
                  <c:v>23.8492</c:v>
                </c:pt>
                <c:pt idx="50366" formatCode="General">
                  <c:v>25.707899999999999</c:v>
                </c:pt>
                <c:pt idx="50367" formatCode="General">
                  <c:v>27.768699999999999</c:v>
                </c:pt>
                <c:pt idx="50368" formatCode="General">
                  <c:v>30.0305</c:v>
                </c:pt>
                <c:pt idx="50369" formatCode="General">
                  <c:v>32.465600000000002</c:v>
                </c:pt>
                <c:pt idx="50370" formatCode="General">
                  <c:v>35.029200000000003</c:v>
                </c:pt>
                <c:pt idx="50371" formatCode="General">
                  <c:v>37.691600000000001</c:v>
                </c:pt>
                <c:pt idx="50372" formatCode="General">
                  <c:v>40.427300000000002</c:v>
                </c:pt>
                <c:pt idx="50373" formatCode="General">
                  <c:v>43.208300000000001</c:v>
                </c:pt>
                <c:pt idx="50374" formatCode="General">
                  <c:v>46.014699999999998</c:v>
                </c:pt>
                <c:pt idx="50375" formatCode="General">
                  <c:v>48.839599999999997</c:v>
                </c:pt>
                <c:pt idx="50376" formatCode="General">
                  <c:v>51.658799999999999</c:v>
                </c:pt>
                <c:pt idx="50377" formatCode="General">
                  <c:v>54.438099999999999</c:v>
                </c:pt>
                <c:pt idx="50378" formatCode="General">
                  <c:v>57.157699999999998</c:v>
                </c:pt>
                <c:pt idx="50379" formatCode="General">
                  <c:v>59.805199999999999</c:v>
                </c:pt>
                <c:pt idx="50380" formatCode="General">
                  <c:v>62.377000000000002</c:v>
                </c:pt>
                <c:pt idx="50381" formatCode="General">
                  <c:v>64.861099999999993</c:v>
                </c:pt>
                <c:pt idx="50382" formatCode="General">
                  <c:v>67.234399999999994</c:v>
                </c:pt>
                <c:pt idx="50383" formatCode="General">
                  <c:v>69.483699999999999</c:v>
                </c:pt>
                <c:pt idx="50384" formatCode="General">
                  <c:v>71.605199999999996</c:v>
                </c:pt>
                <c:pt idx="50385" formatCode="General">
                  <c:v>73.606099999999998</c:v>
                </c:pt>
                <c:pt idx="50386" formatCode="General">
                  <c:v>75.500600000000006</c:v>
                </c:pt>
                <c:pt idx="50387" formatCode="General">
                  <c:v>77.311400000000006</c:v>
                </c:pt>
                <c:pt idx="50388" formatCode="General">
                  <c:v>79.046099999999996</c:v>
                </c:pt>
                <c:pt idx="50389" formatCode="General">
                  <c:v>80.691500000000005</c:v>
                </c:pt>
                <c:pt idx="50390" formatCode="General">
                  <c:v>82.255799999999994</c:v>
                </c:pt>
                <c:pt idx="50391" formatCode="General">
                  <c:v>83.757199999999997</c:v>
                </c:pt>
                <c:pt idx="50392" formatCode="General">
                  <c:v>85.2136</c:v>
                </c:pt>
                <c:pt idx="50393" formatCode="General">
                  <c:v>86.641499999999994</c:v>
                </c:pt>
                <c:pt idx="50394" formatCode="General">
                  <c:v>88.051400000000001</c:v>
                </c:pt>
                <c:pt idx="50395" formatCode="General">
                  <c:v>89.463099999999997</c:v>
                </c:pt>
                <c:pt idx="50396" formatCode="General">
                  <c:v>90.9041</c:v>
                </c:pt>
                <c:pt idx="50397" formatCode="General">
                  <c:v>92.384100000000004</c:v>
                </c:pt>
                <c:pt idx="50398" formatCode="General">
                  <c:v>93.898499999999999</c:v>
                </c:pt>
                <c:pt idx="50399" formatCode="General">
                  <c:v>95.435900000000004</c:v>
                </c:pt>
                <c:pt idx="50400" formatCode="General">
                  <c:v>96.980900000000005</c:v>
                </c:pt>
                <c:pt idx="50401" formatCode="General">
                  <c:v>98.519099999999995</c:v>
                </c:pt>
                <c:pt idx="50402" formatCode="General">
                  <c:v>100.04600000000001</c:v>
                </c:pt>
                <c:pt idx="50403" formatCode="General">
                  <c:v>101.566</c:v>
                </c:pt>
                <c:pt idx="50404" formatCode="General">
                  <c:v>103.09399999999999</c:v>
                </c:pt>
                <c:pt idx="50405" formatCode="General">
                  <c:v>104.642</c:v>
                </c:pt>
                <c:pt idx="50406" formatCode="General">
                  <c:v>106.197</c:v>
                </c:pt>
                <c:pt idx="50407" formatCode="General">
                  <c:v>107.741</c:v>
                </c:pt>
                <c:pt idx="50408" formatCode="General">
                  <c:v>109.258</c:v>
                </c:pt>
                <c:pt idx="50409" formatCode="General">
                  <c:v>110.7</c:v>
                </c:pt>
                <c:pt idx="50410" formatCode="General">
                  <c:v>112.014</c:v>
                </c:pt>
                <c:pt idx="50411" formatCode="General">
                  <c:v>113.14100000000001</c:v>
                </c:pt>
                <c:pt idx="50412" formatCode="General">
                  <c:v>114.05200000000001</c:v>
                </c:pt>
                <c:pt idx="50413" formatCode="General">
                  <c:v>114.82299999999999</c:v>
                </c:pt>
                <c:pt idx="50414" formatCode="General">
                  <c:v>115.518</c:v>
                </c:pt>
                <c:pt idx="50415" formatCode="General">
                  <c:v>116.148</c:v>
                </c:pt>
                <c:pt idx="50416" formatCode="General">
                  <c:v>116.723</c:v>
                </c:pt>
                <c:pt idx="50417" formatCode="General">
                  <c:v>117.254</c:v>
                </c:pt>
                <c:pt idx="50418" formatCode="General">
                  <c:v>117.748</c:v>
                </c:pt>
                <c:pt idx="50419" formatCode="General">
                  <c:v>118.21299999999999</c:v>
                </c:pt>
                <c:pt idx="50420" formatCode="General">
                  <c:v>118.64400000000001</c:v>
                </c:pt>
                <c:pt idx="50421" formatCode="General">
                  <c:v>119.047</c:v>
                </c:pt>
                <c:pt idx="50422" formatCode="General">
                  <c:v>119.44</c:v>
                </c:pt>
                <c:pt idx="50423" formatCode="General">
                  <c:v>119.842</c:v>
                </c:pt>
                <c:pt idx="50424" formatCode="General">
                  <c:v>120.264</c:v>
                </c:pt>
                <c:pt idx="50425" formatCode="General">
                  <c:v>120.703</c:v>
                </c:pt>
                <c:pt idx="50426" formatCode="General">
                  <c:v>121.149</c:v>
                </c:pt>
                <c:pt idx="50427" formatCode="General">
                  <c:v>121.60599999999999</c:v>
                </c:pt>
                <c:pt idx="50428" formatCode="General">
                  <c:v>122.084</c:v>
                </c:pt>
                <c:pt idx="50429" formatCode="General">
                  <c:v>122.605</c:v>
                </c:pt>
                <c:pt idx="50430" formatCode="General">
                  <c:v>123.169</c:v>
                </c:pt>
                <c:pt idx="50431" formatCode="General">
                  <c:v>123.756</c:v>
                </c:pt>
                <c:pt idx="50432" formatCode="General">
                  <c:v>124.34399999999999</c:v>
                </c:pt>
                <c:pt idx="50433" formatCode="General">
                  <c:v>124.92400000000001</c:v>
                </c:pt>
                <c:pt idx="50434" formatCode="General">
                  <c:v>125.509</c:v>
                </c:pt>
                <c:pt idx="50435" formatCode="General">
                  <c:v>126.108</c:v>
                </c:pt>
                <c:pt idx="50436" formatCode="General">
                  <c:v>126.71299999999999</c:v>
                </c:pt>
                <c:pt idx="50437" formatCode="General">
                  <c:v>127.337</c:v>
                </c:pt>
                <c:pt idx="50438" formatCode="General">
                  <c:v>127.994</c:v>
                </c:pt>
                <c:pt idx="50439" formatCode="General">
                  <c:v>128.60900000000001</c:v>
                </c:pt>
                <c:pt idx="50440" formatCode="General">
                  <c:v>129.09299999999999</c:v>
                </c:pt>
                <c:pt idx="50441" formatCode="General">
                  <c:v>129.40700000000001</c:v>
                </c:pt>
                <c:pt idx="50442" formatCode="General">
                  <c:v>129.59</c:v>
                </c:pt>
                <c:pt idx="50443" formatCode="General">
                  <c:v>129.73699999999999</c:v>
                </c:pt>
                <c:pt idx="50444" formatCode="General">
                  <c:v>129.87799999999999</c:v>
                </c:pt>
                <c:pt idx="50445" formatCode="General">
                  <c:v>130.011</c:v>
                </c:pt>
                <c:pt idx="50446" formatCode="General">
                  <c:v>130.14599999999999</c:v>
                </c:pt>
                <c:pt idx="50447" formatCode="General">
                  <c:v>130.28800000000001</c:v>
                </c:pt>
                <c:pt idx="50448" formatCode="General">
                  <c:v>130.41800000000001</c:v>
                </c:pt>
                <c:pt idx="50449" formatCode="General">
                  <c:v>130.53</c:v>
                </c:pt>
                <c:pt idx="50450" formatCode="General">
                  <c:v>130.62700000000001</c:v>
                </c:pt>
                <c:pt idx="50451" formatCode="General">
                  <c:v>130.714</c:v>
                </c:pt>
                <c:pt idx="50452" formatCode="General">
                  <c:v>130.79300000000001</c:v>
                </c:pt>
                <c:pt idx="50453" formatCode="General">
                  <c:v>130.87299999999999</c:v>
                </c:pt>
                <c:pt idx="50454" formatCode="General">
                  <c:v>130.958</c:v>
                </c:pt>
                <c:pt idx="50455" formatCode="General">
                  <c:v>131.05199999999999</c:v>
                </c:pt>
                <c:pt idx="50456" formatCode="General">
                  <c:v>131.15799999999999</c:v>
                </c:pt>
                <c:pt idx="50457" formatCode="General">
                  <c:v>131.28</c:v>
                </c:pt>
                <c:pt idx="50458" formatCode="General">
                  <c:v>131.423</c:v>
                </c:pt>
                <c:pt idx="50459" formatCode="General">
                  <c:v>131.58699999999999</c:v>
                </c:pt>
                <c:pt idx="50460" formatCode="General">
                  <c:v>131.77000000000001</c:v>
                </c:pt>
                <c:pt idx="50461" formatCode="General">
                  <c:v>131.97</c:v>
                </c:pt>
                <c:pt idx="50462" formatCode="General">
                  <c:v>132.18199999999999</c:v>
                </c:pt>
                <c:pt idx="50463" formatCode="General">
                  <c:v>132.398</c:v>
                </c:pt>
                <c:pt idx="50464" formatCode="General">
                  <c:v>132.607</c:v>
                </c:pt>
                <c:pt idx="50465" formatCode="General">
                  <c:v>132.78100000000001</c:v>
                </c:pt>
                <c:pt idx="50466" formatCode="General">
                  <c:v>132.89599999999999</c:v>
                </c:pt>
                <c:pt idx="50467" formatCode="General">
                  <c:v>132.94900000000001</c:v>
                </c:pt>
                <c:pt idx="50468" formatCode="General">
                  <c:v>132.89400000000001</c:v>
                </c:pt>
                <c:pt idx="50469" formatCode="General">
                  <c:v>132.637</c:v>
                </c:pt>
                <c:pt idx="50470" formatCode="General">
                  <c:v>132.155</c:v>
                </c:pt>
                <c:pt idx="50471" formatCode="General">
                  <c:v>131.48400000000001</c:v>
                </c:pt>
                <c:pt idx="50472" formatCode="General">
                  <c:v>130.727</c:v>
                </c:pt>
                <c:pt idx="50473" formatCode="General">
                  <c:v>129.98599999999999</c:v>
                </c:pt>
                <c:pt idx="50474" formatCode="General">
                  <c:v>129.25700000000001</c:v>
                </c:pt>
                <c:pt idx="50475" formatCode="General">
                  <c:v>128.51400000000001</c:v>
                </c:pt>
                <c:pt idx="50476" formatCode="General">
                  <c:v>127.73</c:v>
                </c:pt>
                <c:pt idx="50477" formatCode="General">
                  <c:v>126.899</c:v>
                </c:pt>
                <c:pt idx="50478" formatCode="General">
                  <c:v>126.03400000000001</c:v>
                </c:pt>
                <c:pt idx="50479" formatCode="General">
                  <c:v>125.13800000000001</c:v>
                </c:pt>
                <c:pt idx="50480" formatCode="General">
                  <c:v>124.221</c:v>
                </c:pt>
                <c:pt idx="50481" formatCode="General">
                  <c:v>123.30500000000001</c:v>
                </c:pt>
                <c:pt idx="50482" formatCode="General">
                  <c:v>122.417</c:v>
                </c:pt>
                <c:pt idx="50483" formatCode="General">
                  <c:v>121.57899999999999</c:v>
                </c:pt>
                <c:pt idx="50484" formatCode="General">
                  <c:v>120.797</c:v>
                </c:pt>
                <c:pt idx="50485" formatCode="General">
                  <c:v>120.06399999999999</c:v>
                </c:pt>
                <c:pt idx="50486" formatCode="General">
                  <c:v>119.372</c:v>
                </c:pt>
                <c:pt idx="50487" formatCode="General">
                  <c:v>118.71</c:v>
                </c:pt>
                <c:pt idx="50488" formatCode="General">
                  <c:v>118.062</c:v>
                </c:pt>
                <c:pt idx="50489" formatCode="General">
                  <c:v>117.417</c:v>
                </c:pt>
                <c:pt idx="50490" formatCode="General">
                  <c:v>116.768</c:v>
                </c:pt>
                <c:pt idx="50491" formatCode="General">
                  <c:v>116.101</c:v>
                </c:pt>
                <c:pt idx="50492" formatCode="General">
                  <c:v>115.402</c:v>
                </c:pt>
                <c:pt idx="50493" formatCode="General">
                  <c:v>114.675</c:v>
                </c:pt>
                <c:pt idx="50494" formatCode="General">
                  <c:v>113.91200000000001</c:v>
                </c:pt>
                <c:pt idx="50495" formatCode="General">
                  <c:v>113.08799999999999</c:v>
                </c:pt>
                <c:pt idx="50496" formatCode="General">
                  <c:v>112.20099999999999</c:v>
                </c:pt>
                <c:pt idx="50497" formatCode="General">
                  <c:v>111.285</c:v>
                </c:pt>
                <c:pt idx="50498" formatCode="General">
                  <c:v>110.33799999999999</c:v>
                </c:pt>
                <c:pt idx="50499" formatCode="General">
                  <c:v>109.34099999999999</c:v>
                </c:pt>
                <c:pt idx="50500" formatCode="General">
                  <c:v>108.306</c:v>
                </c:pt>
                <c:pt idx="50501" formatCode="General">
                  <c:v>107.188</c:v>
                </c:pt>
                <c:pt idx="50502" formatCode="General">
                  <c:v>105.85</c:v>
                </c:pt>
                <c:pt idx="50503" formatCode="General">
                  <c:v>104.31399999999999</c:v>
                </c:pt>
                <c:pt idx="50504" formatCode="General">
                  <c:v>102.74299999999999</c:v>
                </c:pt>
                <c:pt idx="50505" formatCode="General">
                  <c:v>101.126</c:v>
                </c:pt>
                <c:pt idx="50506" formatCode="General">
                  <c:v>99.384100000000004</c:v>
                </c:pt>
                <c:pt idx="50507" formatCode="General">
                  <c:v>97.491900000000001</c:v>
                </c:pt>
                <c:pt idx="50508" formatCode="General">
                  <c:v>95.484899999999996</c:v>
                </c:pt>
                <c:pt idx="50509" formatCode="General">
                  <c:v>93.4619</c:v>
                </c:pt>
                <c:pt idx="50510" formatCode="General">
                  <c:v>91.457700000000003</c:v>
                </c:pt>
                <c:pt idx="50511" formatCode="General">
                  <c:v>89.457400000000007</c:v>
                </c:pt>
                <c:pt idx="50512" formatCode="General">
                  <c:v>87.500299999999996</c:v>
                </c:pt>
                <c:pt idx="50513" formatCode="General">
                  <c:v>85.6387</c:v>
                </c:pt>
                <c:pt idx="50514" formatCode="General">
                  <c:v>83.909899999999993</c:v>
                </c:pt>
                <c:pt idx="50515" formatCode="General">
                  <c:v>82.339500000000001</c:v>
                </c:pt>
                <c:pt idx="50516" formatCode="General">
                  <c:v>80.925899999999999</c:v>
                </c:pt>
                <c:pt idx="50517" formatCode="General">
                  <c:v>79.666300000000007</c:v>
                </c:pt>
                <c:pt idx="50518" formatCode="General">
                  <c:v>78.557299999999998</c:v>
                </c:pt>
                <c:pt idx="50519" formatCode="General">
                  <c:v>77.627099999999999</c:v>
                </c:pt>
                <c:pt idx="50520" formatCode="General">
                  <c:v>76.893699999999995</c:v>
                </c:pt>
                <c:pt idx="50521" formatCode="General">
                  <c:v>76.313500000000005</c:v>
                </c:pt>
                <c:pt idx="50522" formatCode="General">
                  <c:v>75.828400000000002</c:v>
                </c:pt>
                <c:pt idx="50523" formatCode="General">
                  <c:v>75.386300000000006</c:v>
                </c:pt>
                <c:pt idx="50524" formatCode="General">
                  <c:v>74.952299999999994</c:v>
                </c:pt>
                <c:pt idx="50525" formatCode="General">
                  <c:v>74.506200000000007</c:v>
                </c:pt>
                <c:pt idx="50526" formatCode="General">
                  <c:v>74.013599999999997</c:v>
                </c:pt>
                <c:pt idx="50527" formatCode="General">
                  <c:v>73.441999999999993</c:v>
                </c:pt>
                <c:pt idx="50528" formatCode="General">
                  <c:v>72.778599999999997</c:v>
                </c:pt>
                <c:pt idx="50529" formatCode="General">
                  <c:v>72.004800000000003</c:v>
                </c:pt>
                <c:pt idx="50530" formatCode="General">
                  <c:v>71.092699999999994</c:v>
                </c:pt>
                <c:pt idx="50531" formatCode="General">
                  <c:v>70.011799999999994</c:v>
                </c:pt>
                <c:pt idx="50532" formatCode="General">
                  <c:v>68.735399999999998</c:v>
                </c:pt>
                <c:pt idx="50533" formatCode="General">
                  <c:v>67.212400000000002</c:v>
                </c:pt>
                <c:pt idx="50534" formatCode="General">
                  <c:v>65.386499999999998</c:v>
                </c:pt>
                <c:pt idx="50535" formatCode="General">
                  <c:v>63.217599999999997</c:v>
                </c:pt>
                <c:pt idx="50536" formatCode="General">
                  <c:v>60.711100000000002</c:v>
                </c:pt>
                <c:pt idx="50537" formatCode="General">
                  <c:v>57.924700000000001</c:v>
                </c:pt>
                <c:pt idx="50538" formatCode="General">
                  <c:v>54.9405</c:v>
                </c:pt>
                <c:pt idx="50539" formatCode="General">
                  <c:v>51.839399999999998</c:v>
                </c:pt>
                <c:pt idx="50540" formatCode="General">
                  <c:v>48.676299999999998</c:v>
                </c:pt>
                <c:pt idx="50541" formatCode="General">
                  <c:v>45.463799999999999</c:v>
                </c:pt>
                <c:pt idx="50542" formatCode="General">
                  <c:v>42.113199999999999</c:v>
                </c:pt>
                <c:pt idx="50543" formatCode="General">
                  <c:v>38.622599999999998</c:v>
                </c:pt>
                <c:pt idx="50544" formatCode="General">
                  <c:v>35.103400000000001</c:v>
                </c:pt>
                <c:pt idx="50545" formatCode="General">
                  <c:v>31.657</c:v>
                </c:pt>
                <c:pt idx="50546" formatCode="General">
                  <c:v>28.3599</c:v>
                </c:pt>
                <c:pt idx="50547" formatCode="General">
                  <c:v>25.224900000000002</c:v>
                </c:pt>
                <c:pt idx="50548" formatCode="General">
                  <c:v>22.261199999999999</c:v>
                </c:pt>
                <c:pt idx="50549" formatCode="General">
                  <c:v>19.4941</c:v>
                </c:pt>
                <c:pt idx="50550" formatCode="General">
                  <c:v>16.940100000000001</c:v>
                </c:pt>
                <c:pt idx="50551" formatCode="General">
                  <c:v>14.6035</c:v>
                </c:pt>
                <c:pt idx="50552" formatCode="General">
                  <c:v>12.497</c:v>
                </c:pt>
                <c:pt idx="50553" formatCode="General">
                  <c:v>10.633100000000001</c:v>
                </c:pt>
                <c:pt idx="50554" formatCode="General">
                  <c:v>9.0086099999999991</c:v>
                </c:pt>
                <c:pt idx="50555" formatCode="General">
                  <c:v>7.6153399999999998</c:v>
                </c:pt>
                <c:pt idx="50556" formatCode="General">
                  <c:v>6.4417600000000004</c:v>
                </c:pt>
                <c:pt idx="50557" formatCode="General">
                  <c:v>5.4771799999999997</c:v>
                </c:pt>
                <c:pt idx="50558" formatCode="General">
                  <c:v>4.7092999999999998</c:v>
                </c:pt>
                <c:pt idx="50559" formatCode="General">
                  <c:v>4.0885999999999996</c:v>
                </c:pt>
                <c:pt idx="50560" formatCode="General">
                  <c:v>3.55335</c:v>
                </c:pt>
                <c:pt idx="50561" formatCode="General">
                  <c:v>3.04792</c:v>
                </c:pt>
                <c:pt idx="50562" formatCode="General">
                  <c:v>2.5122100000000001</c:v>
                </c:pt>
                <c:pt idx="50563" formatCode="General">
                  <c:v>1.8922099999999999</c:v>
                </c:pt>
                <c:pt idx="50564" formatCode="General">
                  <c:v>1.14354</c:v>
                </c:pt>
                <c:pt idx="50565" formatCode="General">
                  <c:v>0.24074499999999999</c:v>
                </c:pt>
                <c:pt idx="50566" formatCode="General">
                  <c:v>-0.81038200000000005</c:v>
                </c:pt>
                <c:pt idx="50567" formatCode="General">
                  <c:v>-1.99665</c:v>
                </c:pt>
                <c:pt idx="50568" formatCode="General">
                  <c:v>-3.3197899999999998</c:v>
                </c:pt>
                <c:pt idx="50569" formatCode="General">
                  <c:v>-4.7850700000000002</c:v>
                </c:pt>
                <c:pt idx="50570" formatCode="General">
                  <c:v>-6.4038300000000001</c:v>
                </c:pt>
                <c:pt idx="50571" formatCode="General">
                  <c:v>-8.1766799999999993</c:v>
                </c:pt>
                <c:pt idx="50572" formatCode="General">
                  <c:v>-10.0945</c:v>
                </c:pt>
                <c:pt idx="50573" formatCode="General">
                  <c:v>-12.138500000000001</c:v>
                </c:pt>
                <c:pt idx="50574" formatCode="General">
                  <c:v>-14.286799999999999</c:v>
                </c:pt>
                <c:pt idx="50575" formatCode="General">
                  <c:v>-16.518899999999999</c:v>
                </c:pt>
                <c:pt idx="50576" formatCode="General">
                  <c:v>-18.823899999999998</c:v>
                </c:pt>
                <c:pt idx="50577" formatCode="General">
                  <c:v>-21.200900000000001</c:v>
                </c:pt>
                <c:pt idx="50578" formatCode="General">
                  <c:v>-23.613099999999999</c:v>
                </c:pt>
                <c:pt idx="50579" formatCode="General">
                  <c:v>-26.0166</c:v>
                </c:pt>
                <c:pt idx="50580" formatCode="General">
                  <c:v>-28.473800000000001</c:v>
                </c:pt>
                <c:pt idx="50581" formatCode="General">
                  <c:v>-31.053999999999998</c:v>
                </c:pt>
                <c:pt idx="50582" formatCode="General">
                  <c:v>-33.752400000000002</c:v>
                </c:pt>
                <c:pt idx="50583" formatCode="General">
                  <c:v>-36.524799999999999</c:v>
                </c:pt>
                <c:pt idx="50584" formatCode="General">
                  <c:v>-39.288499999999999</c:v>
                </c:pt>
                <c:pt idx="50585" formatCode="General">
                  <c:v>-42.005899999999997</c:v>
                </c:pt>
                <c:pt idx="50586" formatCode="General">
                  <c:v>-44.679499999999997</c:v>
                </c:pt>
                <c:pt idx="50587" formatCode="General">
                  <c:v>-47.315100000000001</c:v>
                </c:pt>
                <c:pt idx="50588" formatCode="General">
                  <c:v>-49.918799999999997</c:v>
                </c:pt>
                <c:pt idx="50589" formatCode="General">
                  <c:v>-52.4925</c:v>
                </c:pt>
                <c:pt idx="50590" formatCode="General">
                  <c:v>-55.028399999999998</c:v>
                </c:pt>
                <c:pt idx="50591" formatCode="General">
                  <c:v>-57.510100000000001</c:v>
                </c:pt>
                <c:pt idx="50592" formatCode="General">
                  <c:v>-59.919199999999996</c:v>
                </c:pt>
                <c:pt idx="50593" formatCode="General">
                  <c:v>-62.239699999999999</c:v>
                </c:pt>
                <c:pt idx="50594" formatCode="General">
                  <c:v>-64.452100000000002</c:v>
                </c:pt>
                <c:pt idx="50595" formatCode="General">
                  <c:v>-66.540999999999997</c:v>
                </c:pt>
                <c:pt idx="50596" formatCode="General">
                  <c:v>-68.505700000000004</c:v>
                </c:pt>
                <c:pt idx="50597" formatCode="General">
                  <c:v>-70.361999999999995</c:v>
                </c:pt>
                <c:pt idx="50598" formatCode="General">
                  <c:v>-72.134299999999996</c:v>
                </c:pt>
                <c:pt idx="50599" formatCode="General">
                  <c:v>-73.8459</c:v>
                </c:pt>
                <c:pt idx="50600" formatCode="General">
                  <c:v>-75.517899999999997</c:v>
                </c:pt>
                <c:pt idx="50601" formatCode="General">
                  <c:v>-77.166200000000003</c:v>
                </c:pt>
                <c:pt idx="50602" formatCode="General">
                  <c:v>-78.800399999999996</c:v>
                </c:pt>
                <c:pt idx="50603" formatCode="General">
                  <c:v>-80.418499999999995</c:v>
                </c:pt>
                <c:pt idx="50604" formatCode="General">
                  <c:v>-82.0167</c:v>
                </c:pt>
                <c:pt idx="50605" formatCode="General">
                  <c:v>-83.593299999999999</c:v>
                </c:pt>
                <c:pt idx="50606" formatCode="General">
                  <c:v>-85.142300000000006</c:v>
                </c:pt>
                <c:pt idx="50607" formatCode="General">
                  <c:v>-86.654499999999999</c:v>
                </c:pt>
                <c:pt idx="50608" formatCode="General">
                  <c:v>-88.105000000000004</c:v>
                </c:pt>
                <c:pt idx="50609" formatCode="General">
                  <c:v>-89.469300000000004</c:v>
                </c:pt>
                <c:pt idx="50610" formatCode="General">
                  <c:v>-90.743899999999996</c:v>
                </c:pt>
                <c:pt idx="50611" formatCode="General">
                  <c:v>-91.940899999999999</c:v>
                </c:pt>
                <c:pt idx="50612" formatCode="General">
                  <c:v>-93.080200000000005</c:v>
                </c:pt>
                <c:pt idx="50613" formatCode="General">
                  <c:v>-94.174000000000007</c:v>
                </c:pt>
                <c:pt idx="50614" formatCode="General">
                  <c:v>-95.231700000000004</c:v>
                </c:pt>
                <c:pt idx="50615" formatCode="General">
                  <c:v>-96.261099999999999</c:v>
                </c:pt>
                <c:pt idx="50616" formatCode="General">
                  <c:v>-97.264200000000002</c:v>
                </c:pt>
                <c:pt idx="50617" formatCode="General">
                  <c:v>-98.234399999999994</c:v>
                </c:pt>
                <c:pt idx="50618" formatCode="General">
                  <c:v>-99.210300000000004</c:v>
                </c:pt>
                <c:pt idx="50619" formatCode="General">
                  <c:v>-100.262</c:v>
                </c:pt>
                <c:pt idx="50620" formatCode="General">
                  <c:v>-101.452</c:v>
                </c:pt>
                <c:pt idx="50621" formatCode="General">
                  <c:v>-102.794</c:v>
                </c:pt>
                <c:pt idx="50622" formatCode="General">
                  <c:v>-104.197</c:v>
                </c:pt>
                <c:pt idx="50623" formatCode="General">
                  <c:v>-105.598</c:v>
                </c:pt>
                <c:pt idx="50624" formatCode="General">
                  <c:v>-106.996</c:v>
                </c:pt>
                <c:pt idx="50625" formatCode="General">
                  <c:v>-108.387</c:v>
                </c:pt>
                <c:pt idx="50626" formatCode="General">
                  <c:v>-109.762</c:v>
                </c:pt>
                <c:pt idx="50627" formatCode="General">
                  <c:v>-111.10899999999999</c:v>
                </c:pt>
                <c:pt idx="50628" formatCode="General">
                  <c:v>-112.419</c:v>
                </c:pt>
                <c:pt idx="50629" formatCode="General">
                  <c:v>-113.696</c:v>
                </c:pt>
                <c:pt idx="50630" formatCode="General">
                  <c:v>-114.938</c:v>
                </c:pt>
                <c:pt idx="50631" formatCode="General">
                  <c:v>-116.133</c:v>
                </c:pt>
                <c:pt idx="50632" formatCode="General">
                  <c:v>-117.274</c:v>
                </c:pt>
                <c:pt idx="50633" formatCode="General">
                  <c:v>-118.357</c:v>
                </c:pt>
                <c:pt idx="50634" formatCode="General">
                  <c:v>-119.381</c:v>
                </c:pt>
                <c:pt idx="50635" formatCode="General">
                  <c:v>-120.349</c:v>
                </c:pt>
                <c:pt idx="50636" formatCode="General">
                  <c:v>-121.253</c:v>
                </c:pt>
                <c:pt idx="50637" formatCode="General">
                  <c:v>-122.096</c:v>
                </c:pt>
                <c:pt idx="50638" formatCode="General">
                  <c:v>-122.889</c:v>
                </c:pt>
                <c:pt idx="50639" formatCode="General">
                  <c:v>-123.631</c:v>
                </c:pt>
                <c:pt idx="50640" formatCode="General">
                  <c:v>-124.318</c:v>
                </c:pt>
                <c:pt idx="50641" formatCode="General">
                  <c:v>-124.92100000000001</c:v>
                </c:pt>
                <c:pt idx="50642" formatCode="General">
                  <c:v>-125.411</c:v>
                </c:pt>
                <c:pt idx="50643" formatCode="General">
                  <c:v>-125.786</c:v>
                </c:pt>
                <c:pt idx="50644" formatCode="General">
                  <c:v>-126.06399999999999</c:v>
                </c:pt>
                <c:pt idx="50645" formatCode="General">
                  <c:v>-126.276</c:v>
                </c:pt>
                <c:pt idx="50646" formatCode="General">
                  <c:v>-126.446</c:v>
                </c:pt>
                <c:pt idx="50647" formatCode="General">
                  <c:v>-126.595</c:v>
                </c:pt>
                <c:pt idx="50648" formatCode="General">
                  <c:v>-126.733</c:v>
                </c:pt>
                <c:pt idx="50649" formatCode="General">
                  <c:v>-126.871</c:v>
                </c:pt>
                <c:pt idx="50650" formatCode="General">
                  <c:v>-127.02</c:v>
                </c:pt>
                <c:pt idx="50651" formatCode="General">
                  <c:v>-127.188</c:v>
                </c:pt>
                <c:pt idx="50652" formatCode="General">
                  <c:v>-127.378</c:v>
                </c:pt>
                <c:pt idx="50653" formatCode="General">
                  <c:v>-127.598</c:v>
                </c:pt>
                <c:pt idx="50654" formatCode="General">
                  <c:v>-127.857</c:v>
                </c:pt>
                <c:pt idx="50655" formatCode="General">
                  <c:v>-128.16300000000001</c:v>
                </c:pt>
                <c:pt idx="50656" formatCode="General">
                  <c:v>-128.57400000000001</c:v>
                </c:pt>
                <c:pt idx="50657" formatCode="General">
                  <c:v>-129.19900000000001</c:v>
                </c:pt>
                <c:pt idx="50658" formatCode="General">
                  <c:v>-130.01599999999999</c:v>
                </c:pt>
                <c:pt idx="50659" formatCode="General">
                  <c:v>-130.904</c:v>
                </c:pt>
                <c:pt idx="50660" formatCode="General">
                  <c:v>-131.828</c:v>
                </c:pt>
                <c:pt idx="50661" formatCode="General">
                  <c:v>-132.78200000000001</c:v>
                </c:pt>
                <c:pt idx="50662" formatCode="General">
                  <c:v>-133.75299999999999</c:v>
                </c:pt>
                <c:pt idx="50663" formatCode="General">
                  <c:v>-134.71799999999999</c:v>
                </c:pt>
                <c:pt idx="50664" formatCode="General">
                  <c:v>-135.65100000000001</c:v>
                </c:pt>
                <c:pt idx="50665" formatCode="General">
                  <c:v>-136.523</c:v>
                </c:pt>
                <c:pt idx="50666" formatCode="General">
                  <c:v>-137.31</c:v>
                </c:pt>
                <c:pt idx="50667" formatCode="General">
                  <c:v>-138.02799999999999</c:v>
                </c:pt>
                <c:pt idx="50668" formatCode="General">
                  <c:v>-138.69300000000001</c:v>
                </c:pt>
                <c:pt idx="50669" formatCode="General">
                  <c:v>-139.285</c:v>
                </c:pt>
                <c:pt idx="50670" formatCode="General">
                  <c:v>-139.80000000000001</c:v>
                </c:pt>
                <c:pt idx="50671" formatCode="General">
                  <c:v>-140.25899999999999</c:v>
                </c:pt>
                <c:pt idx="50672" formatCode="General">
                  <c:v>-140.68100000000001</c:v>
                </c:pt>
                <c:pt idx="50673" formatCode="General">
                  <c:v>-141.072</c:v>
                </c:pt>
                <c:pt idx="50674" formatCode="General">
                  <c:v>-141.434</c:v>
                </c:pt>
                <c:pt idx="50675" formatCode="General">
                  <c:v>-141.75200000000001</c:v>
                </c:pt>
                <c:pt idx="50676" formatCode="General">
                  <c:v>-141.999</c:v>
                </c:pt>
                <c:pt idx="50677" formatCode="General">
                  <c:v>-142.149</c:v>
                </c:pt>
                <c:pt idx="50678" formatCode="General">
                  <c:v>-142.18199999999999</c:v>
                </c:pt>
                <c:pt idx="50679" formatCode="General">
                  <c:v>-142.09899999999999</c:v>
                </c:pt>
                <c:pt idx="50680" formatCode="General">
                  <c:v>-141.90899999999999</c:v>
                </c:pt>
                <c:pt idx="50681" formatCode="General">
                  <c:v>-141.61600000000001</c:v>
                </c:pt>
                <c:pt idx="50682" formatCode="General">
                  <c:v>-141.22499999999999</c:v>
                </c:pt>
                <c:pt idx="50683" formatCode="General">
                  <c:v>-140.74199999999999</c:v>
                </c:pt>
                <c:pt idx="50684" formatCode="General">
                  <c:v>-140.17400000000001</c:v>
                </c:pt>
                <c:pt idx="50685" formatCode="General">
                  <c:v>-139.53</c:v>
                </c:pt>
                <c:pt idx="50686" formatCode="General">
                  <c:v>-138.809</c:v>
                </c:pt>
                <c:pt idx="50687" formatCode="General">
                  <c:v>-138.01400000000001</c:v>
                </c:pt>
                <c:pt idx="50688" formatCode="General">
                  <c:v>-137.17400000000001</c:v>
                </c:pt>
                <c:pt idx="50689" formatCode="General">
                  <c:v>-136.31700000000001</c:v>
                </c:pt>
                <c:pt idx="50690" formatCode="General">
                  <c:v>-135.447</c:v>
                </c:pt>
                <c:pt idx="50691" formatCode="General">
                  <c:v>-134.559</c:v>
                </c:pt>
                <c:pt idx="50692" formatCode="General">
                  <c:v>-133.64400000000001</c:v>
                </c:pt>
                <c:pt idx="50693" formatCode="General">
                  <c:v>-132.691</c:v>
                </c:pt>
                <c:pt idx="50694" formatCode="General">
                  <c:v>-131.696</c:v>
                </c:pt>
                <c:pt idx="50695" formatCode="General">
                  <c:v>-130.673</c:v>
                </c:pt>
                <c:pt idx="50696" formatCode="General">
                  <c:v>-129.65199999999999</c:v>
                </c:pt>
                <c:pt idx="50697" formatCode="General">
                  <c:v>-128.67599999999999</c:v>
                </c:pt>
                <c:pt idx="50698" formatCode="General">
                  <c:v>-127.749</c:v>
                </c:pt>
                <c:pt idx="50699" formatCode="General">
                  <c:v>-126.84699999999999</c:v>
                </c:pt>
                <c:pt idx="50700" formatCode="General">
                  <c:v>-126.032</c:v>
                </c:pt>
                <c:pt idx="50701" formatCode="General">
                  <c:v>-125.366</c:v>
                </c:pt>
                <c:pt idx="50702" formatCode="General">
                  <c:v>-124.77800000000001</c:v>
                </c:pt>
                <c:pt idx="50703" formatCode="General">
                  <c:v>-124.19</c:v>
                </c:pt>
                <c:pt idx="50704" formatCode="General">
                  <c:v>-123.572</c:v>
                </c:pt>
                <c:pt idx="50705" formatCode="General">
                  <c:v>-122.90900000000001</c:v>
                </c:pt>
                <c:pt idx="50706" formatCode="General">
                  <c:v>-122.205</c:v>
                </c:pt>
                <c:pt idx="50707" formatCode="General">
                  <c:v>-121.447</c:v>
                </c:pt>
                <c:pt idx="50708" formatCode="General">
                  <c:v>-120.622</c:v>
                </c:pt>
                <c:pt idx="50709" formatCode="General">
                  <c:v>-119.73699999999999</c:v>
                </c:pt>
                <c:pt idx="50710" formatCode="General">
                  <c:v>-118.8</c:v>
                </c:pt>
                <c:pt idx="50711" formatCode="General">
                  <c:v>-117.815</c:v>
                </c:pt>
                <c:pt idx="50712" formatCode="General">
                  <c:v>-116.776</c:v>
                </c:pt>
                <c:pt idx="50713" formatCode="General">
                  <c:v>-115.678</c:v>
                </c:pt>
                <c:pt idx="50714" formatCode="General">
                  <c:v>-114.508</c:v>
                </c:pt>
                <c:pt idx="50715" formatCode="General">
                  <c:v>-113.258</c:v>
                </c:pt>
                <c:pt idx="50716" formatCode="General">
                  <c:v>-111.928</c:v>
                </c:pt>
                <c:pt idx="50717" formatCode="General">
                  <c:v>-110.518</c:v>
                </c:pt>
                <c:pt idx="50718" formatCode="General">
                  <c:v>-109.036</c:v>
                </c:pt>
                <c:pt idx="50719" formatCode="General">
                  <c:v>-107.50700000000001</c:v>
                </c:pt>
                <c:pt idx="50720" formatCode="General">
                  <c:v>-105.965</c:v>
                </c:pt>
                <c:pt idx="50721" formatCode="General">
                  <c:v>-104.413</c:v>
                </c:pt>
                <c:pt idx="50722" formatCode="General">
                  <c:v>-102.85</c:v>
                </c:pt>
                <c:pt idx="50723" formatCode="General">
                  <c:v>-101.279</c:v>
                </c:pt>
                <c:pt idx="50724" formatCode="General">
                  <c:v>-99.712599999999995</c:v>
                </c:pt>
                <c:pt idx="50725" formatCode="General">
                  <c:v>-98.172700000000006</c:v>
                </c:pt>
                <c:pt idx="50726" formatCode="General">
                  <c:v>-96.677099999999996</c:v>
                </c:pt>
                <c:pt idx="50727" formatCode="General">
                  <c:v>-95.2376</c:v>
                </c:pt>
                <c:pt idx="50728" formatCode="General">
                  <c:v>-93.835899999999995</c:v>
                </c:pt>
                <c:pt idx="50729" formatCode="General">
                  <c:v>-92.451999999999998</c:v>
                </c:pt>
                <c:pt idx="50730" formatCode="General">
                  <c:v>-91.089399999999998</c:v>
                </c:pt>
                <c:pt idx="50731" formatCode="General">
                  <c:v>-89.746700000000004</c:v>
                </c:pt>
                <c:pt idx="50732" formatCode="General">
                  <c:v>-88.417199999999994</c:v>
                </c:pt>
                <c:pt idx="50733" formatCode="General">
                  <c:v>-87.113</c:v>
                </c:pt>
                <c:pt idx="50734" formatCode="General">
                  <c:v>-85.848699999999994</c:v>
                </c:pt>
                <c:pt idx="50735" formatCode="General">
                  <c:v>-84.605599999999995</c:v>
                </c:pt>
                <c:pt idx="50736" formatCode="General">
                  <c:v>-83.363399999999999</c:v>
                </c:pt>
                <c:pt idx="50737" formatCode="General">
                  <c:v>-82.117800000000003</c:v>
                </c:pt>
                <c:pt idx="50738" formatCode="General">
                  <c:v>-80.858199999999997</c:v>
                </c:pt>
                <c:pt idx="50739" formatCode="General">
                  <c:v>-79.568899999999999</c:v>
                </c:pt>
                <c:pt idx="50740" formatCode="General">
                  <c:v>-78.239000000000004</c:v>
                </c:pt>
                <c:pt idx="50741" formatCode="General">
                  <c:v>-76.866200000000006</c:v>
                </c:pt>
                <c:pt idx="50742" formatCode="General">
                  <c:v>-75.464200000000005</c:v>
                </c:pt>
                <c:pt idx="50743" formatCode="General">
                  <c:v>-74.040000000000006</c:v>
                </c:pt>
                <c:pt idx="50744" formatCode="General">
                  <c:v>-72.582499999999996</c:v>
                </c:pt>
                <c:pt idx="50745" formatCode="General">
                  <c:v>-71.078800000000001</c:v>
                </c:pt>
                <c:pt idx="50746" formatCode="General">
                  <c:v>-69.518900000000002</c:v>
                </c:pt>
                <c:pt idx="50747" formatCode="General">
                  <c:v>-67.9084</c:v>
                </c:pt>
                <c:pt idx="50748" formatCode="General">
                  <c:v>-66.257400000000004</c:v>
                </c:pt>
                <c:pt idx="50749" formatCode="General">
                  <c:v>-64.567099999999996</c:v>
                </c:pt>
                <c:pt idx="50750" formatCode="General">
                  <c:v>-62.875900000000001</c:v>
                </c:pt>
                <c:pt idx="50751" formatCode="General">
                  <c:v>-61.291600000000003</c:v>
                </c:pt>
                <c:pt idx="50752" formatCode="General">
                  <c:v>-59.856099999999998</c:v>
                </c:pt>
                <c:pt idx="50753" formatCode="General">
                  <c:v>-58.534799999999997</c:v>
                </c:pt>
                <c:pt idx="50754" formatCode="General">
                  <c:v>-57.255099999999999</c:v>
                </c:pt>
                <c:pt idx="50755" formatCode="General">
                  <c:v>-55.95</c:v>
                </c:pt>
                <c:pt idx="50756" formatCode="General">
                  <c:v>-54.621099999999998</c:v>
                </c:pt>
                <c:pt idx="50757" formatCode="General">
                  <c:v>-53.265099999999997</c:v>
                </c:pt>
                <c:pt idx="50758" formatCode="General">
                  <c:v>-51.866300000000003</c:v>
                </c:pt>
                <c:pt idx="50759" formatCode="General">
                  <c:v>-50.414499999999997</c:v>
                </c:pt>
                <c:pt idx="50760" formatCode="General">
                  <c:v>-48.905500000000004</c:v>
                </c:pt>
                <c:pt idx="50761" formatCode="General">
                  <c:v>-47.348199999999999</c:v>
                </c:pt>
                <c:pt idx="50762" formatCode="General">
                  <c:v>-45.752899999999997</c:v>
                </c:pt>
                <c:pt idx="50763" formatCode="General">
                  <c:v>-44.113199999999999</c:v>
                </c:pt>
                <c:pt idx="50764" formatCode="General">
                  <c:v>-42.4206</c:v>
                </c:pt>
                <c:pt idx="50765" formatCode="General">
                  <c:v>-40.670400000000001</c:v>
                </c:pt>
                <c:pt idx="50766" formatCode="General">
                  <c:v>-38.869199999999999</c:v>
                </c:pt>
                <c:pt idx="50767" formatCode="General">
                  <c:v>-37.027999999999999</c:v>
                </c:pt>
                <c:pt idx="50768" formatCode="General">
                  <c:v>-35.139099999999999</c:v>
                </c:pt>
                <c:pt idx="50769" formatCode="General">
                  <c:v>-33.200600000000001</c:v>
                </c:pt>
                <c:pt idx="50770" formatCode="General">
                  <c:v>-31.246500000000001</c:v>
                </c:pt>
                <c:pt idx="50771" formatCode="General">
                  <c:v>-29.315300000000001</c:v>
                </c:pt>
                <c:pt idx="50772" formatCode="General">
                  <c:v>-27.436</c:v>
                </c:pt>
                <c:pt idx="50773" formatCode="General">
                  <c:v>-25.596399999999999</c:v>
                </c:pt>
                <c:pt idx="50774" formatCode="General">
                  <c:v>-23.762</c:v>
                </c:pt>
                <c:pt idx="50775" formatCode="General">
                  <c:v>-21.944099999999999</c:v>
                </c:pt>
                <c:pt idx="50776" formatCode="General">
                  <c:v>-20.1661</c:v>
                </c:pt>
                <c:pt idx="50777" formatCode="General">
                  <c:v>-18.438800000000001</c:v>
                </c:pt>
                <c:pt idx="50778" formatCode="General">
                  <c:v>-16.746700000000001</c:v>
                </c:pt>
                <c:pt idx="50779" formatCode="General">
                  <c:v>-15.050800000000001</c:v>
                </c:pt>
                <c:pt idx="50780" formatCode="General">
                  <c:v>-13.321899999999999</c:v>
                </c:pt>
                <c:pt idx="50781" formatCode="General">
                  <c:v>-11.5444</c:v>
                </c:pt>
                <c:pt idx="50782" formatCode="General">
                  <c:v>-9.73752</c:v>
                </c:pt>
                <c:pt idx="50783" formatCode="General">
                  <c:v>-7.9256200000000003</c:v>
                </c:pt>
                <c:pt idx="50784" formatCode="General">
                  <c:v>-6.1155299999999997</c:v>
                </c:pt>
                <c:pt idx="50785" formatCode="General">
                  <c:v>-4.2922900000000004</c:v>
                </c:pt>
                <c:pt idx="50786" formatCode="General">
                  <c:v>-2.4268100000000001</c:v>
                </c:pt>
                <c:pt idx="50787" formatCode="General">
                  <c:v>-0.587808</c:v>
                </c:pt>
                <c:pt idx="50788" formatCode="General">
                  <c:v>1.1368499999999999</c:v>
                </c:pt>
                <c:pt idx="50789" formatCode="General">
                  <c:v>2.7390699999999999</c:v>
                </c:pt>
                <c:pt idx="50790" formatCode="General">
                  <c:v>4.2411799999999999</c:v>
                </c:pt>
                <c:pt idx="50791" formatCode="General">
                  <c:v>5.6994699999999998</c:v>
                </c:pt>
                <c:pt idx="50792" formatCode="General">
                  <c:v>7.1517900000000001</c:v>
                </c:pt>
                <c:pt idx="50793" formatCode="General">
                  <c:v>8.6028500000000001</c:v>
                </c:pt>
                <c:pt idx="50794" formatCode="General">
                  <c:v>10.066700000000001</c:v>
                </c:pt>
                <c:pt idx="50795" formatCode="General">
                  <c:v>11.5609</c:v>
                </c:pt>
                <c:pt idx="50796" formatCode="General">
                  <c:v>13.1045</c:v>
                </c:pt>
                <c:pt idx="50797" formatCode="General">
                  <c:v>14.7064</c:v>
                </c:pt>
                <c:pt idx="50798" formatCode="General">
                  <c:v>16.3566</c:v>
                </c:pt>
                <c:pt idx="50799" formatCode="General">
                  <c:v>18.043700000000001</c:v>
                </c:pt>
                <c:pt idx="50800" formatCode="General">
                  <c:v>19.7591</c:v>
                </c:pt>
                <c:pt idx="50801" formatCode="General">
                  <c:v>21.508600000000001</c:v>
                </c:pt>
                <c:pt idx="50802" formatCode="General">
                  <c:v>23.302700000000002</c:v>
                </c:pt>
                <c:pt idx="50803" formatCode="General">
                  <c:v>25.1526</c:v>
                </c:pt>
                <c:pt idx="50804" formatCode="General">
                  <c:v>27.0578</c:v>
                </c:pt>
                <c:pt idx="50805" formatCode="General">
                  <c:v>28.993500000000001</c:v>
                </c:pt>
                <c:pt idx="50806" formatCode="General">
                  <c:v>30.9359</c:v>
                </c:pt>
                <c:pt idx="50807" formatCode="General">
                  <c:v>32.8703</c:v>
                </c:pt>
                <c:pt idx="50808" formatCode="General">
                  <c:v>34.806899999999999</c:v>
                </c:pt>
                <c:pt idx="50809" formatCode="General">
                  <c:v>36.759900000000002</c:v>
                </c:pt>
                <c:pt idx="50810" formatCode="General">
                  <c:v>38.726599999999998</c:v>
                </c:pt>
                <c:pt idx="50811" formatCode="General">
                  <c:v>40.703800000000001</c:v>
                </c:pt>
                <c:pt idx="50812" formatCode="General">
                  <c:v>42.6875</c:v>
                </c:pt>
                <c:pt idx="50813" formatCode="General">
                  <c:v>44.673200000000001</c:v>
                </c:pt>
                <c:pt idx="50814" formatCode="General">
                  <c:v>46.656300000000002</c:v>
                </c:pt>
                <c:pt idx="50815" formatCode="General">
                  <c:v>48.634999999999998</c:v>
                </c:pt>
                <c:pt idx="50816" formatCode="General">
                  <c:v>50.6053</c:v>
                </c:pt>
                <c:pt idx="50817" formatCode="General">
                  <c:v>52.5505</c:v>
                </c:pt>
                <c:pt idx="50818" formatCode="General">
                  <c:v>54.471800000000002</c:v>
                </c:pt>
                <c:pt idx="50819" formatCode="General">
                  <c:v>56.391199999999998</c:v>
                </c:pt>
                <c:pt idx="50820" formatCode="General">
                  <c:v>58.315800000000003</c:v>
                </c:pt>
                <c:pt idx="50821" formatCode="General">
                  <c:v>60.234999999999999</c:v>
                </c:pt>
                <c:pt idx="50822" formatCode="General">
                  <c:v>62.046900000000001</c:v>
                </c:pt>
                <c:pt idx="50823" formatCode="General">
                  <c:v>63.672800000000002</c:v>
                </c:pt>
                <c:pt idx="50824" formatCode="General">
                  <c:v>65.169600000000003</c:v>
                </c:pt>
                <c:pt idx="50825" formatCode="General">
                  <c:v>66.595699999999994</c:v>
                </c:pt>
                <c:pt idx="50826" formatCode="General">
                  <c:v>67.980999999999995</c:v>
                </c:pt>
                <c:pt idx="50827" formatCode="General">
                  <c:v>69.325299999999999</c:v>
                </c:pt>
                <c:pt idx="50828" formatCode="General">
                  <c:v>70.6113</c:v>
                </c:pt>
                <c:pt idx="50829" formatCode="General">
                  <c:v>71.844899999999996</c:v>
                </c:pt>
                <c:pt idx="50830" formatCode="General">
                  <c:v>73.048699999999997</c:v>
                </c:pt>
                <c:pt idx="50831" formatCode="General">
                  <c:v>74.255499999999998</c:v>
                </c:pt>
                <c:pt idx="50832" formatCode="General">
                  <c:v>75.485699999999994</c:v>
                </c:pt>
                <c:pt idx="50833" formatCode="General">
                  <c:v>76.742999999999995</c:v>
                </c:pt>
                <c:pt idx="50834" formatCode="General">
                  <c:v>78.018100000000004</c:v>
                </c:pt>
                <c:pt idx="50835" formatCode="General">
                  <c:v>79.299599999999998</c:v>
                </c:pt>
                <c:pt idx="50836" formatCode="General">
                  <c:v>80.593000000000004</c:v>
                </c:pt>
                <c:pt idx="50837" formatCode="General">
                  <c:v>81.905500000000004</c:v>
                </c:pt>
                <c:pt idx="50838" formatCode="General">
                  <c:v>83.239900000000006</c:v>
                </c:pt>
                <c:pt idx="50839" formatCode="General">
                  <c:v>84.597200000000001</c:v>
                </c:pt>
                <c:pt idx="50840" formatCode="General">
                  <c:v>85.975999999999999</c:v>
                </c:pt>
                <c:pt idx="50841" formatCode="General">
                  <c:v>87.366900000000001</c:v>
                </c:pt>
                <c:pt idx="50842" formatCode="General">
                  <c:v>88.760900000000007</c:v>
                </c:pt>
                <c:pt idx="50843" formatCode="General">
                  <c:v>90.162300000000002</c:v>
                </c:pt>
                <c:pt idx="50844" formatCode="General">
                  <c:v>91.565200000000004</c:v>
                </c:pt>
                <c:pt idx="50845" formatCode="General">
                  <c:v>92.945800000000006</c:v>
                </c:pt>
                <c:pt idx="50846" formatCode="General">
                  <c:v>94.290400000000005</c:v>
                </c:pt>
                <c:pt idx="50847" formatCode="General">
                  <c:v>95.598600000000005</c:v>
                </c:pt>
                <c:pt idx="50848" formatCode="General">
                  <c:v>96.899799999999999</c:v>
                </c:pt>
                <c:pt idx="50849" formatCode="General">
                  <c:v>98.2286</c:v>
                </c:pt>
                <c:pt idx="50850" formatCode="General">
                  <c:v>99.590599999999995</c:v>
                </c:pt>
                <c:pt idx="50851" formatCode="General">
                  <c:v>100.976</c:v>
                </c:pt>
                <c:pt idx="50852" formatCode="General">
                  <c:v>102.361</c:v>
                </c:pt>
                <c:pt idx="50853" formatCode="General">
                  <c:v>103.73</c:v>
                </c:pt>
                <c:pt idx="50854" formatCode="General">
                  <c:v>105.071</c:v>
                </c:pt>
                <c:pt idx="50855" formatCode="General">
                  <c:v>106.273</c:v>
                </c:pt>
                <c:pt idx="50856" formatCode="General">
                  <c:v>107.241</c:v>
                </c:pt>
                <c:pt idx="50857" formatCode="General">
                  <c:v>108.06699999999999</c:v>
                </c:pt>
                <c:pt idx="50858" formatCode="General">
                  <c:v>108.83199999999999</c:v>
                </c:pt>
                <c:pt idx="50859" formatCode="General">
                  <c:v>109.55</c:v>
                </c:pt>
                <c:pt idx="50860" formatCode="General">
                  <c:v>110.22199999999999</c:v>
                </c:pt>
                <c:pt idx="50861" formatCode="General">
                  <c:v>110.83799999999999</c:v>
                </c:pt>
                <c:pt idx="50862" formatCode="General">
                  <c:v>111.407</c:v>
                </c:pt>
                <c:pt idx="50863" formatCode="General">
                  <c:v>111.94</c:v>
                </c:pt>
                <c:pt idx="50864" formatCode="General">
                  <c:v>112.449</c:v>
                </c:pt>
                <c:pt idx="50865" formatCode="General">
                  <c:v>112.937</c:v>
                </c:pt>
                <c:pt idx="50866" formatCode="General">
                  <c:v>113.40300000000001</c:v>
                </c:pt>
                <c:pt idx="50867" formatCode="General">
                  <c:v>113.84</c:v>
                </c:pt>
                <c:pt idx="50868" formatCode="General">
                  <c:v>114.24299999999999</c:v>
                </c:pt>
                <c:pt idx="50869" formatCode="General">
                  <c:v>114.62</c:v>
                </c:pt>
                <c:pt idx="50870" formatCode="General">
                  <c:v>114.983</c:v>
                </c:pt>
                <c:pt idx="50871" formatCode="General">
                  <c:v>115.343</c:v>
                </c:pt>
                <c:pt idx="50872" formatCode="General">
                  <c:v>115.718</c:v>
                </c:pt>
                <c:pt idx="50873" formatCode="General">
                  <c:v>116.127</c:v>
                </c:pt>
                <c:pt idx="50874" formatCode="General">
                  <c:v>116.575</c:v>
                </c:pt>
                <c:pt idx="50875" formatCode="General">
                  <c:v>117.056</c:v>
                </c:pt>
                <c:pt idx="50876" formatCode="General">
                  <c:v>117.57899999999999</c:v>
                </c:pt>
                <c:pt idx="50877" formatCode="General">
                  <c:v>118.145</c:v>
                </c:pt>
                <c:pt idx="50878" formatCode="General">
                  <c:v>118.745</c:v>
                </c:pt>
                <c:pt idx="50879" formatCode="General">
                  <c:v>119.35899999999999</c:v>
                </c:pt>
                <c:pt idx="50880" formatCode="General">
                  <c:v>119.96599999999999</c:v>
                </c:pt>
                <c:pt idx="50881" formatCode="General">
                  <c:v>120.55200000000001</c:v>
                </c:pt>
                <c:pt idx="50882" formatCode="General">
                  <c:v>121.10899999999999</c:v>
                </c:pt>
                <c:pt idx="50883" formatCode="General">
                  <c:v>121.631</c:v>
                </c:pt>
                <c:pt idx="50884" formatCode="General">
                  <c:v>122.121</c:v>
                </c:pt>
                <c:pt idx="50885" formatCode="General">
                  <c:v>122.589</c:v>
                </c:pt>
                <c:pt idx="50886" formatCode="General">
                  <c:v>122.946</c:v>
                </c:pt>
                <c:pt idx="50887" formatCode="General">
                  <c:v>123.045</c:v>
                </c:pt>
                <c:pt idx="50888" formatCode="General">
                  <c:v>122.943</c:v>
                </c:pt>
                <c:pt idx="50889" formatCode="General">
                  <c:v>122.751</c:v>
                </c:pt>
                <c:pt idx="50890" formatCode="General">
                  <c:v>122.464</c:v>
                </c:pt>
                <c:pt idx="50891" formatCode="General">
                  <c:v>122.08499999999999</c:v>
                </c:pt>
                <c:pt idx="50892" formatCode="General">
                  <c:v>121.657</c:v>
                </c:pt>
                <c:pt idx="50893" formatCode="General">
                  <c:v>121.212</c:v>
                </c:pt>
                <c:pt idx="50894" formatCode="General">
                  <c:v>120.76</c:v>
                </c:pt>
                <c:pt idx="50895" formatCode="General">
                  <c:v>120.325</c:v>
                </c:pt>
                <c:pt idx="50896" formatCode="General">
                  <c:v>119.928</c:v>
                </c:pt>
                <c:pt idx="50897" formatCode="General">
                  <c:v>119.572</c:v>
                </c:pt>
                <c:pt idx="50898" formatCode="General">
                  <c:v>119.262</c:v>
                </c:pt>
                <c:pt idx="50899" formatCode="General">
                  <c:v>119.017</c:v>
                </c:pt>
                <c:pt idx="50900" formatCode="General">
                  <c:v>118.863</c:v>
                </c:pt>
                <c:pt idx="50901" formatCode="General">
                  <c:v>118.825</c:v>
                </c:pt>
                <c:pt idx="50902" formatCode="General">
                  <c:v>118.917</c:v>
                </c:pt>
                <c:pt idx="50903" formatCode="General">
                  <c:v>119.136</c:v>
                </c:pt>
                <c:pt idx="50904" formatCode="General">
                  <c:v>119.46899999999999</c:v>
                </c:pt>
                <c:pt idx="50905" formatCode="General">
                  <c:v>119.89100000000001</c:v>
                </c:pt>
                <c:pt idx="50906" formatCode="General">
                  <c:v>120.376</c:v>
                </c:pt>
                <c:pt idx="50907" formatCode="General">
                  <c:v>120.896</c:v>
                </c:pt>
                <c:pt idx="50908" formatCode="General">
                  <c:v>121.431</c:v>
                </c:pt>
                <c:pt idx="50909" formatCode="General">
                  <c:v>121.967</c:v>
                </c:pt>
                <c:pt idx="50910" formatCode="General">
                  <c:v>122.496</c:v>
                </c:pt>
                <c:pt idx="50911" formatCode="General">
                  <c:v>123.015</c:v>
                </c:pt>
                <c:pt idx="50912" formatCode="General">
                  <c:v>123.521</c:v>
                </c:pt>
                <c:pt idx="50913" formatCode="General">
                  <c:v>124.006</c:v>
                </c:pt>
                <c:pt idx="50914" formatCode="General">
                  <c:v>124.459</c:v>
                </c:pt>
                <c:pt idx="50915" formatCode="General">
                  <c:v>124.871</c:v>
                </c:pt>
                <c:pt idx="50916" formatCode="General">
                  <c:v>125.276</c:v>
                </c:pt>
                <c:pt idx="50917" formatCode="General">
                  <c:v>125.688</c:v>
                </c:pt>
                <c:pt idx="50918" formatCode="General">
                  <c:v>126.035</c:v>
                </c:pt>
                <c:pt idx="50919" formatCode="General">
                  <c:v>126.226</c:v>
                </c:pt>
                <c:pt idx="50920" formatCode="General">
                  <c:v>126.18899999999999</c:v>
                </c:pt>
                <c:pt idx="50921" formatCode="General">
                  <c:v>125.96899999999999</c:v>
                </c:pt>
                <c:pt idx="50922" formatCode="General">
                  <c:v>125.658</c:v>
                </c:pt>
                <c:pt idx="50923" formatCode="General">
                  <c:v>125.267</c:v>
                </c:pt>
                <c:pt idx="50924" formatCode="General">
                  <c:v>124.792</c:v>
                </c:pt>
                <c:pt idx="50925" formatCode="General">
                  <c:v>124.245</c:v>
                </c:pt>
                <c:pt idx="50926" formatCode="General">
                  <c:v>123.626</c:v>
                </c:pt>
                <c:pt idx="50927" formatCode="General">
                  <c:v>122.934</c:v>
                </c:pt>
                <c:pt idx="50928" formatCode="General">
                  <c:v>122.19</c:v>
                </c:pt>
                <c:pt idx="50929" formatCode="General">
                  <c:v>121.43300000000001</c:v>
                </c:pt>
                <c:pt idx="50930" formatCode="General">
                  <c:v>120.702</c:v>
                </c:pt>
                <c:pt idx="50931" formatCode="General">
                  <c:v>120.017</c:v>
                </c:pt>
                <c:pt idx="50932" formatCode="General">
                  <c:v>119.36499999999999</c:v>
                </c:pt>
                <c:pt idx="50933" formatCode="General">
                  <c:v>118.724</c:v>
                </c:pt>
                <c:pt idx="50934" formatCode="General">
                  <c:v>118.078</c:v>
                </c:pt>
                <c:pt idx="50935" formatCode="General">
                  <c:v>117.423</c:v>
                </c:pt>
                <c:pt idx="50936" formatCode="General">
                  <c:v>116.764</c:v>
                </c:pt>
                <c:pt idx="50937" formatCode="General">
                  <c:v>116.098</c:v>
                </c:pt>
                <c:pt idx="50938" formatCode="General">
                  <c:v>115.42400000000001</c:v>
                </c:pt>
                <c:pt idx="50939" formatCode="General">
                  <c:v>114.739</c:v>
                </c:pt>
                <c:pt idx="50940" formatCode="General">
                  <c:v>114.047</c:v>
                </c:pt>
                <c:pt idx="50941" formatCode="General">
                  <c:v>113.352</c:v>
                </c:pt>
                <c:pt idx="50942" formatCode="General">
                  <c:v>112.65</c:v>
                </c:pt>
                <c:pt idx="50943" formatCode="General">
                  <c:v>111.932</c:v>
                </c:pt>
                <c:pt idx="50944" formatCode="General">
                  <c:v>111.184</c:v>
                </c:pt>
                <c:pt idx="50945" formatCode="General">
                  <c:v>110.398</c:v>
                </c:pt>
                <c:pt idx="50946" formatCode="General">
                  <c:v>109.584</c:v>
                </c:pt>
                <c:pt idx="50947" formatCode="General">
                  <c:v>108.764</c:v>
                </c:pt>
                <c:pt idx="50948" formatCode="General">
                  <c:v>107.964</c:v>
                </c:pt>
                <c:pt idx="50949" formatCode="General">
                  <c:v>107.196</c:v>
                </c:pt>
                <c:pt idx="50950" formatCode="General">
                  <c:v>106.459</c:v>
                </c:pt>
                <c:pt idx="50951" formatCode="General">
                  <c:v>105.738</c:v>
                </c:pt>
                <c:pt idx="50952" formatCode="General">
                  <c:v>105.026</c:v>
                </c:pt>
                <c:pt idx="50953" formatCode="General">
                  <c:v>104.32899999999999</c:v>
                </c:pt>
                <c:pt idx="50954" formatCode="General">
                  <c:v>103.65</c:v>
                </c:pt>
                <c:pt idx="50955" formatCode="General">
                  <c:v>102.986</c:v>
                </c:pt>
                <c:pt idx="50956" formatCode="General">
                  <c:v>102.20699999999999</c:v>
                </c:pt>
                <c:pt idx="50957" formatCode="General">
                  <c:v>101.184</c:v>
                </c:pt>
                <c:pt idx="50958" formatCode="General">
                  <c:v>99.959699999999998</c:v>
                </c:pt>
                <c:pt idx="50959" formatCode="General">
                  <c:v>98.605500000000006</c:v>
                </c:pt>
                <c:pt idx="50960" formatCode="General">
                  <c:v>97.201899999999995</c:v>
                </c:pt>
                <c:pt idx="50961" formatCode="General">
                  <c:v>95.776200000000003</c:v>
                </c:pt>
                <c:pt idx="50962" formatCode="General">
                  <c:v>94.305199999999999</c:v>
                </c:pt>
                <c:pt idx="50963" formatCode="General">
                  <c:v>92.788499999999999</c:v>
                </c:pt>
                <c:pt idx="50964" formatCode="General">
                  <c:v>91.230800000000002</c:v>
                </c:pt>
                <c:pt idx="50965" formatCode="General">
                  <c:v>89.624700000000004</c:v>
                </c:pt>
                <c:pt idx="50966" formatCode="General">
                  <c:v>87.980699999999999</c:v>
                </c:pt>
                <c:pt idx="50967" formatCode="General">
                  <c:v>86.329899999999995</c:v>
                </c:pt>
                <c:pt idx="50968" formatCode="General">
                  <c:v>84.690700000000007</c:v>
                </c:pt>
                <c:pt idx="50969" formatCode="General">
                  <c:v>83.070899999999995</c:v>
                </c:pt>
                <c:pt idx="50970" formatCode="General">
                  <c:v>81.490200000000002</c:v>
                </c:pt>
                <c:pt idx="50971" formatCode="General">
                  <c:v>79.962500000000006</c:v>
                </c:pt>
                <c:pt idx="50972" formatCode="General">
                  <c:v>78.472099999999998</c:v>
                </c:pt>
                <c:pt idx="50973" formatCode="General">
                  <c:v>77.016099999999994</c:v>
                </c:pt>
                <c:pt idx="50974" formatCode="General">
                  <c:v>75.610799999999998</c:v>
                </c:pt>
                <c:pt idx="50975" formatCode="General">
                  <c:v>74.261499999999998</c:v>
                </c:pt>
                <c:pt idx="50976" formatCode="General">
                  <c:v>72.966300000000004</c:v>
                </c:pt>
                <c:pt idx="50977" formatCode="General">
                  <c:v>71.717399999999998</c:v>
                </c:pt>
                <c:pt idx="50978" formatCode="General">
                  <c:v>70.510599999999997</c:v>
                </c:pt>
                <c:pt idx="50979" formatCode="General">
                  <c:v>69.352800000000002</c:v>
                </c:pt>
                <c:pt idx="50980" formatCode="General">
                  <c:v>68.229299999999995</c:v>
                </c:pt>
                <c:pt idx="50981" formatCode="General">
                  <c:v>67.103899999999996</c:v>
                </c:pt>
                <c:pt idx="50982" formatCode="General">
                  <c:v>65.956500000000005</c:v>
                </c:pt>
                <c:pt idx="50983" formatCode="General">
                  <c:v>64.780100000000004</c:v>
                </c:pt>
                <c:pt idx="50984" formatCode="General">
                  <c:v>63.578899999999997</c:v>
                </c:pt>
                <c:pt idx="50985" formatCode="General">
                  <c:v>62.355200000000004</c:v>
                </c:pt>
                <c:pt idx="50986" formatCode="General">
                  <c:v>61.097999999999999</c:v>
                </c:pt>
                <c:pt idx="50987" formatCode="General">
                  <c:v>59.793300000000002</c:v>
                </c:pt>
                <c:pt idx="50988" formatCode="General">
                  <c:v>58.428699999999999</c:v>
                </c:pt>
                <c:pt idx="50989" formatCode="General">
                  <c:v>57.002000000000002</c:v>
                </c:pt>
                <c:pt idx="50990" formatCode="General">
                  <c:v>55.517400000000002</c:v>
                </c:pt>
                <c:pt idx="50991" formatCode="General">
                  <c:v>53.988100000000003</c:v>
                </c:pt>
                <c:pt idx="50992" formatCode="General">
                  <c:v>52.380600000000001</c:v>
                </c:pt>
                <c:pt idx="50993" formatCode="General">
                  <c:v>50.576000000000001</c:v>
                </c:pt>
                <c:pt idx="50994" formatCode="General">
                  <c:v>48.554400000000001</c:v>
                </c:pt>
                <c:pt idx="50995" formatCode="General">
                  <c:v>46.41</c:v>
                </c:pt>
                <c:pt idx="50996" formatCode="General">
                  <c:v>44.206499999999998</c:v>
                </c:pt>
                <c:pt idx="50997" formatCode="General">
                  <c:v>41.970399999999998</c:v>
                </c:pt>
                <c:pt idx="50998" formatCode="General">
                  <c:v>39.697400000000002</c:v>
                </c:pt>
                <c:pt idx="50999" formatCode="General">
                  <c:v>37.380899999999997</c:v>
                </c:pt>
                <c:pt idx="51000" formatCode="General">
                  <c:v>35.021900000000002</c:v>
                </c:pt>
                <c:pt idx="51001" formatCode="General">
                  <c:v>32.640700000000002</c:v>
                </c:pt>
                <c:pt idx="51002" formatCode="General">
                  <c:v>30.2697</c:v>
                </c:pt>
                <c:pt idx="51003" formatCode="General">
                  <c:v>27.944299999999998</c:v>
                </c:pt>
                <c:pt idx="51004" formatCode="General">
                  <c:v>25.6919</c:v>
                </c:pt>
                <c:pt idx="51005" formatCode="General">
                  <c:v>23.507999999999999</c:v>
                </c:pt>
                <c:pt idx="51006" formatCode="General">
                  <c:v>21.382000000000001</c:v>
                </c:pt>
                <c:pt idx="51007" formatCode="General">
                  <c:v>19.309000000000001</c:v>
                </c:pt>
                <c:pt idx="51008" formatCode="General">
                  <c:v>17.267099999999999</c:v>
                </c:pt>
                <c:pt idx="51009" formatCode="General">
                  <c:v>15.230700000000001</c:v>
                </c:pt>
                <c:pt idx="51010" formatCode="General">
                  <c:v>13.189299999999999</c:v>
                </c:pt>
                <c:pt idx="51011" formatCode="General">
                  <c:v>11.139900000000001</c:v>
                </c:pt>
                <c:pt idx="51012" formatCode="General">
                  <c:v>9.0881699999999999</c:v>
                </c:pt>
                <c:pt idx="51013" formatCode="General">
                  <c:v>7.0306300000000004</c:v>
                </c:pt>
                <c:pt idx="51014" formatCode="General">
                  <c:v>4.9492900000000004</c:v>
                </c:pt>
                <c:pt idx="51015" formatCode="General">
                  <c:v>2.8388200000000001</c:v>
                </c:pt>
                <c:pt idx="51016" formatCode="General">
                  <c:v>0.70404900000000004</c:v>
                </c:pt>
                <c:pt idx="51017" formatCode="General">
                  <c:v>-1.44895</c:v>
                </c:pt>
                <c:pt idx="51018" formatCode="General">
                  <c:v>-3.60737</c:v>
                </c:pt>
                <c:pt idx="51019" formatCode="General">
                  <c:v>-5.7503799999999998</c:v>
                </c:pt>
                <c:pt idx="51020" formatCode="General">
                  <c:v>-7.85806</c:v>
                </c:pt>
                <c:pt idx="51021" formatCode="General">
                  <c:v>-9.9183800000000009</c:v>
                </c:pt>
                <c:pt idx="51022" formatCode="General">
                  <c:v>-11.9186</c:v>
                </c:pt>
                <c:pt idx="51023" formatCode="General">
                  <c:v>-13.847799999999999</c:v>
                </c:pt>
                <c:pt idx="51024" formatCode="General">
                  <c:v>-15.6944</c:v>
                </c:pt>
                <c:pt idx="51025" formatCode="General">
                  <c:v>-17.4542</c:v>
                </c:pt>
                <c:pt idx="51026" formatCode="General">
                  <c:v>-19.144100000000002</c:v>
                </c:pt>
                <c:pt idx="51027" formatCode="General">
                  <c:v>-20.778700000000001</c:v>
                </c:pt>
                <c:pt idx="51028" formatCode="General">
                  <c:v>-22.363299999999999</c:v>
                </c:pt>
                <c:pt idx="51029" formatCode="General">
                  <c:v>-23.919599999999999</c:v>
                </c:pt>
                <c:pt idx="51030" formatCode="General">
                  <c:v>-25.472000000000001</c:v>
                </c:pt>
                <c:pt idx="51031" formatCode="General">
                  <c:v>-27.032699999999998</c:v>
                </c:pt>
                <c:pt idx="51032" formatCode="General">
                  <c:v>-28.658899999999999</c:v>
                </c:pt>
                <c:pt idx="51033" formatCode="General">
                  <c:v>-30.476099999999999</c:v>
                </c:pt>
                <c:pt idx="51034" formatCode="General">
                  <c:v>-32.509799999999998</c:v>
                </c:pt>
                <c:pt idx="51035" formatCode="General">
                  <c:v>-34.679699999999997</c:v>
                </c:pt>
                <c:pt idx="51036" formatCode="General">
                  <c:v>-36.924700000000001</c:v>
                </c:pt>
                <c:pt idx="51037" formatCode="General">
                  <c:v>-39.206000000000003</c:v>
                </c:pt>
                <c:pt idx="51038" formatCode="General">
                  <c:v>-41.509700000000002</c:v>
                </c:pt>
                <c:pt idx="51039" formatCode="General">
                  <c:v>-43.829000000000001</c:v>
                </c:pt>
                <c:pt idx="51040" formatCode="General">
                  <c:v>-46.159199999999998</c:v>
                </c:pt>
                <c:pt idx="51041" formatCode="General">
                  <c:v>-48.493299999999998</c:v>
                </c:pt>
                <c:pt idx="51042" formatCode="General">
                  <c:v>-50.821899999999999</c:v>
                </c:pt>
                <c:pt idx="51043" formatCode="General">
                  <c:v>-53.150799999999997</c:v>
                </c:pt>
                <c:pt idx="51044" formatCode="General">
                  <c:v>-55.4925</c:v>
                </c:pt>
                <c:pt idx="51045" formatCode="General">
                  <c:v>-57.866199999999999</c:v>
                </c:pt>
                <c:pt idx="51046" formatCode="General">
                  <c:v>-60.294600000000003</c:v>
                </c:pt>
                <c:pt idx="51047" formatCode="General">
                  <c:v>-62.792099999999998</c:v>
                </c:pt>
                <c:pt idx="51048" formatCode="General">
                  <c:v>-65.370099999999994</c:v>
                </c:pt>
                <c:pt idx="51049" formatCode="General">
                  <c:v>-68.032300000000006</c:v>
                </c:pt>
                <c:pt idx="51050" formatCode="General">
                  <c:v>-70.803700000000006</c:v>
                </c:pt>
                <c:pt idx="51051" formatCode="General">
                  <c:v>-73.690899999999999</c:v>
                </c:pt>
                <c:pt idx="51052" formatCode="General">
                  <c:v>-76.626800000000003</c:v>
                </c:pt>
                <c:pt idx="51053" formatCode="General">
                  <c:v>-79.5351</c:v>
                </c:pt>
                <c:pt idx="51054" formatCode="General">
                  <c:v>-82.363699999999994</c:v>
                </c:pt>
                <c:pt idx="51055" formatCode="General">
                  <c:v>-85.071799999999996</c:v>
                </c:pt>
                <c:pt idx="51056" formatCode="General">
                  <c:v>-87.634799999999998</c:v>
                </c:pt>
                <c:pt idx="51057" formatCode="General">
                  <c:v>-90.0381</c:v>
                </c:pt>
                <c:pt idx="51058" formatCode="General">
                  <c:v>-92.271799999999999</c:v>
                </c:pt>
                <c:pt idx="51059" formatCode="General">
                  <c:v>-94.323999999999998</c:v>
                </c:pt>
                <c:pt idx="51060" formatCode="General">
                  <c:v>-96.183099999999996</c:v>
                </c:pt>
                <c:pt idx="51061" formatCode="General">
                  <c:v>-97.840400000000002</c:v>
                </c:pt>
                <c:pt idx="51062" formatCode="General">
                  <c:v>-99.301900000000003</c:v>
                </c:pt>
                <c:pt idx="51063" formatCode="General">
                  <c:v>-100.584</c:v>
                </c:pt>
                <c:pt idx="51064" formatCode="General">
                  <c:v>-101.69799999999999</c:v>
                </c:pt>
                <c:pt idx="51065" formatCode="General">
                  <c:v>-102.663</c:v>
                </c:pt>
                <c:pt idx="51066" formatCode="General">
                  <c:v>-103.511</c:v>
                </c:pt>
                <c:pt idx="51067" formatCode="General">
                  <c:v>-104.26600000000001</c:v>
                </c:pt>
                <c:pt idx="51068" formatCode="General">
                  <c:v>-104.941</c:v>
                </c:pt>
                <c:pt idx="51069" formatCode="General">
                  <c:v>-105.54900000000001</c:v>
                </c:pt>
                <c:pt idx="51070" formatCode="General">
                  <c:v>-106.107</c:v>
                </c:pt>
                <c:pt idx="51071" formatCode="General">
                  <c:v>-106.63200000000001</c:v>
                </c:pt>
                <c:pt idx="51072" formatCode="General">
                  <c:v>-107.13800000000001</c:v>
                </c:pt>
                <c:pt idx="51073" formatCode="General">
                  <c:v>-107.63800000000001</c:v>
                </c:pt>
                <c:pt idx="51074" formatCode="General">
                  <c:v>-108.145</c:v>
                </c:pt>
                <c:pt idx="51075" formatCode="General">
                  <c:v>-108.67400000000001</c:v>
                </c:pt>
                <c:pt idx="51076" formatCode="General">
                  <c:v>-109.22199999999999</c:v>
                </c:pt>
                <c:pt idx="51077" formatCode="General">
                  <c:v>-109.792</c:v>
                </c:pt>
                <c:pt idx="51078" formatCode="General">
                  <c:v>-110.502</c:v>
                </c:pt>
                <c:pt idx="51079" formatCode="General">
                  <c:v>-111.398</c:v>
                </c:pt>
                <c:pt idx="51080" formatCode="General">
                  <c:v>-112.309</c:v>
                </c:pt>
                <c:pt idx="51081" formatCode="General">
                  <c:v>-113.14700000000001</c:v>
                </c:pt>
                <c:pt idx="51082" formatCode="General">
                  <c:v>-113.959</c:v>
                </c:pt>
                <c:pt idx="51083" formatCode="General">
                  <c:v>-114.886</c:v>
                </c:pt>
                <c:pt idx="51084" formatCode="General">
                  <c:v>-116.04900000000001</c:v>
                </c:pt>
                <c:pt idx="51085" formatCode="General">
                  <c:v>-117.355</c:v>
                </c:pt>
                <c:pt idx="51086" formatCode="General">
                  <c:v>-118.703</c:v>
                </c:pt>
                <c:pt idx="51087" formatCode="General">
                  <c:v>-120.07899999999999</c:v>
                </c:pt>
                <c:pt idx="51088" formatCode="General">
                  <c:v>-121.46299999999999</c:v>
                </c:pt>
                <c:pt idx="51089" formatCode="General">
                  <c:v>-122.82899999999999</c:v>
                </c:pt>
                <c:pt idx="51090" formatCode="General">
                  <c:v>-124.18</c:v>
                </c:pt>
                <c:pt idx="51091" formatCode="General">
                  <c:v>-125.52500000000001</c:v>
                </c:pt>
                <c:pt idx="51092" formatCode="General">
                  <c:v>-126.83499999999999</c:v>
                </c:pt>
                <c:pt idx="51093" formatCode="General">
                  <c:v>-128.08699999999999</c:v>
                </c:pt>
                <c:pt idx="51094" formatCode="General">
                  <c:v>-129.28200000000001</c:v>
                </c:pt>
                <c:pt idx="51095" formatCode="General">
                  <c:v>-130.423</c:v>
                </c:pt>
                <c:pt idx="51096" formatCode="General">
                  <c:v>-131.50299999999999</c:v>
                </c:pt>
                <c:pt idx="51097" formatCode="General">
                  <c:v>-132.51499999999999</c:v>
                </c:pt>
                <c:pt idx="51098" formatCode="General">
                  <c:v>-133.45099999999999</c:v>
                </c:pt>
                <c:pt idx="51099" formatCode="General">
                  <c:v>-134.29400000000001</c:v>
                </c:pt>
                <c:pt idx="51100" formatCode="General">
                  <c:v>-135.03200000000001</c:v>
                </c:pt>
                <c:pt idx="51101" formatCode="General">
                  <c:v>-135.66</c:v>
                </c:pt>
                <c:pt idx="51102" formatCode="General">
                  <c:v>-136.16800000000001</c:v>
                </c:pt>
                <c:pt idx="51103" formatCode="General">
                  <c:v>-136.54599999999999</c:v>
                </c:pt>
                <c:pt idx="51104" formatCode="General">
                  <c:v>-136.785</c:v>
                </c:pt>
                <c:pt idx="51105" formatCode="General">
                  <c:v>-136.88300000000001</c:v>
                </c:pt>
                <c:pt idx="51106" formatCode="General">
                  <c:v>-136.852</c:v>
                </c:pt>
                <c:pt idx="51107" formatCode="General">
                  <c:v>-136.715</c:v>
                </c:pt>
                <c:pt idx="51108" formatCode="General">
                  <c:v>-136.49799999999999</c:v>
                </c:pt>
                <c:pt idx="51109" formatCode="General">
                  <c:v>-136.21700000000001</c:v>
                </c:pt>
                <c:pt idx="51110" formatCode="General">
                  <c:v>-135.88399999999999</c:v>
                </c:pt>
                <c:pt idx="51111" formatCode="General">
                  <c:v>-135.512</c:v>
                </c:pt>
                <c:pt idx="51112" formatCode="General">
                  <c:v>-135.11500000000001</c:v>
                </c:pt>
                <c:pt idx="51113" formatCode="General">
                  <c:v>-134.697</c:v>
                </c:pt>
                <c:pt idx="51114" formatCode="General">
                  <c:v>-134.27000000000001</c:v>
                </c:pt>
                <c:pt idx="51115" formatCode="General">
                  <c:v>-133.852</c:v>
                </c:pt>
                <c:pt idx="51116" formatCode="General">
                  <c:v>-133.45099999999999</c:v>
                </c:pt>
                <c:pt idx="51117" formatCode="General">
                  <c:v>-133.06899999999999</c:v>
                </c:pt>
                <c:pt idx="51118" formatCode="General">
                  <c:v>-132.709</c:v>
                </c:pt>
                <c:pt idx="51119" formatCode="General">
                  <c:v>-132.37899999999999</c:v>
                </c:pt>
                <c:pt idx="51120" formatCode="General">
                  <c:v>-132.09200000000001</c:v>
                </c:pt>
                <c:pt idx="51121" formatCode="General">
                  <c:v>-131.851</c:v>
                </c:pt>
                <c:pt idx="51122" formatCode="General">
                  <c:v>-131.649</c:v>
                </c:pt>
                <c:pt idx="51123" formatCode="General">
                  <c:v>-131.45099999999999</c:v>
                </c:pt>
                <c:pt idx="51124" formatCode="General">
                  <c:v>-131.226</c:v>
                </c:pt>
                <c:pt idx="51125" formatCode="General">
                  <c:v>-131.053</c:v>
                </c:pt>
                <c:pt idx="51126" formatCode="General">
                  <c:v>-130.995</c:v>
                </c:pt>
                <c:pt idx="51127" formatCode="General">
                  <c:v>-130.97499999999999</c:v>
                </c:pt>
                <c:pt idx="51128" formatCode="General">
                  <c:v>-130.874</c:v>
                </c:pt>
                <c:pt idx="51129" formatCode="General">
                  <c:v>-130.596</c:v>
                </c:pt>
                <c:pt idx="51130" formatCode="General">
                  <c:v>-130.27199999999999</c:v>
                </c:pt>
                <c:pt idx="51131" formatCode="General">
                  <c:v>-130.07499999999999</c:v>
                </c:pt>
                <c:pt idx="51132" formatCode="General">
                  <c:v>-130.023</c:v>
                </c:pt>
                <c:pt idx="51133" formatCode="General">
                  <c:v>-130.083</c:v>
                </c:pt>
                <c:pt idx="51134" formatCode="General">
                  <c:v>-130.16999999999999</c:v>
                </c:pt>
                <c:pt idx="51135" formatCode="General">
                  <c:v>-130.22999999999999</c:v>
                </c:pt>
                <c:pt idx="51136" formatCode="General">
                  <c:v>-130.25800000000001</c:v>
                </c:pt>
                <c:pt idx="51137" formatCode="General">
                  <c:v>-130.24100000000001</c:v>
                </c:pt>
                <c:pt idx="51138" formatCode="General">
                  <c:v>-130.161</c:v>
                </c:pt>
                <c:pt idx="51139" formatCode="General">
                  <c:v>-130.00399999999999</c:v>
                </c:pt>
                <c:pt idx="51140" formatCode="General">
                  <c:v>-129.75899999999999</c:v>
                </c:pt>
                <c:pt idx="51141" formatCode="General">
                  <c:v>-129.428</c:v>
                </c:pt>
                <c:pt idx="51142" formatCode="General">
                  <c:v>-129.011</c:v>
                </c:pt>
                <c:pt idx="51143" formatCode="General">
                  <c:v>-128.51</c:v>
                </c:pt>
                <c:pt idx="51144" formatCode="General">
                  <c:v>-127.914</c:v>
                </c:pt>
                <c:pt idx="51145" formatCode="General">
                  <c:v>-127.212</c:v>
                </c:pt>
                <c:pt idx="51146" formatCode="General">
                  <c:v>-126.407</c:v>
                </c:pt>
                <c:pt idx="51147" formatCode="General">
                  <c:v>-125.512</c:v>
                </c:pt>
                <c:pt idx="51148" formatCode="General">
                  <c:v>-124.54600000000001</c:v>
                </c:pt>
                <c:pt idx="51149" formatCode="General">
                  <c:v>-123.53</c:v>
                </c:pt>
                <c:pt idx="51150" formatCode="General">
                  <c:v>-122.479</c:v>
                </c:pt>
                <c:pt idx="51151" formatCode="General">
                  <c:v>-121.395</c:v>
                </c:pt>
                <c:pt idx="51152" formatCode="General">
                  <c:v>-120.274</c:v>
                </c:pt>
                <c:pt idx="51153" formatCode="General">
                  <c:v>-119.099</c:v>
                </c:pt>
                <c:pt idx="51154" formatCode="General">
                  <c:v>-117.851</c:v>
                </c:pt>
                <c:pt idx="51155" formatCode="General">
                  <c:v>-116.521</c:v>
                </c:pt>
                <c:pt idx="51156" formatCode="General">
                  <c:v>-115.111</c:v>
                </c:pt>
                <c:pt idx="51157" formatCode="General">
                  <c:v>-113.63</c:v>
                </c:pt>
                <c:pt idx="51158" formatCode="General">
                  <c:v>-112.09399999999999</c:v>
                </c:pt>
                <c:pt idx="51159" formatCode="General">
                  <c:v>-110.524</c:v>
                </c:pt>
                <c:pt idx="51160" formatCode="General">
                  <c:v>-108.929</c:v>
                </c:pt>
                <c:pt idx="51161" formatCode="General">
                  <c:v>-107.303</c:v>
                </c:pt>
                <c:pt idx="51162" formatCode="General">
                  <c:v>-105.619</c:v>
                </c:pt>
                <c:pt idx="51163" formatCode="General">
                  <c:v>-103.886</c:v>
                </c:pt>
                <c:pt idx="51164" formatCode="General">
                  <c:v>-102.127</c:v>
                </c:pt>
                <c:pt idx="51165" formatCode="General">
                  <c:v>-100.34699999999999</c:v>
                </c:pt>
                <c:pt idx="51166" formatCode="General">
                  <c:v>-98.547700000000006</c:v>
                </c:pt>
                <c:pt idx="51167" formatCode="General">
                  <c:v>-96.736500000000007</c:v>
                </c:pt>
                <c:pt idx="51168" formatCode="General">
                  <c:v>-94.923699999999997</c:v>
                </c:pt>
                <c:pt idx="51169" formatCode="General">
                  <c:v>-93.120199999999997</c:v>
                </c:pt>
                <c:pt idx="51170" formatCode="General">
                  <c:v>-91.317599999999999</c:v>
                </c:pt>
                <c:pt idx="51171" formatCode="General">
                  <c:v>-89.497399999999999</c:v>
                </c:pt>
                <c:pt idx="51172" formatCode="General">
                  <c:v>-87.646600000000007</c:v>
                </c:pt>
                <c:pt idx="51173" formatCode="General">
                  <c:v>-85.769199999999998</c:v>
                </c:pt>
                <c:pt idx="51174" formatCode="General">
                  <c:v>-83.893900000000002</c:v>
                </c:pt>
                <c:pt idx="51175" formatCode="General">
                  <c:v>-82.034000000000006</c:v>
                </c:pt>
                <c:pt idx="51176" formatCode="General">
                  <c:v>-80.183899999999994</c:v>
                </c:pt>
                <c:pt idx="51177" formatCode="General">
                  <c:v>-78.3553</c:v>
                </c:pt>
                <c:pt idx="51178" formatCode="General">
                  <c:v>-76.563000000000002</c:v>
                </c:pt>
                <c:pt idx="51179" formatCode="General">
                  <c:v>-74.800700000000006</c:v>
                </c:pt>
                <c:pt idx="51180" formatCode="General">
                  <c:v>-73.059399999999997</c:v>
                </c:pt>
                <c:pt idx="51181" formatCode="General">
                  <c:v>-71.336200000000005</c:v>
                </c:pt>
                <c:pt idx="51182" formatCode="General">
                  <c:v>-69.616500000000002</c:v>
                </c:pt>
                <c:pt idx="51183" formatCode="General">
                  <c:v>-67.876999999999995</c:v>
                </c:pt>
                <c:pt idx="51184" formatCode="General">
                  <c:v>-66.149799999999999</c:v>
                </c:pt>
                <c:pt idx="51185" formatCode="General">
                  <c:v>-64.4953</c:v>
                </c:pt>
                <c:pt idx="51186" formatCode="General">
                  <c:v>-62.991199999999999</c:v>
                </c:pt>
                <c:pt idx="51187" formatCode="General">
                  <c:v>-61.6554</c:v>
                </c:pt>
                <c:pt idx="51188" formatCode="General">
                  <c:v>-60.389099999999999</c:v>
                </c:pt>
                <c:pt idx="51189" formatCode="General">
                  <c:v>-59.128999999999998</c:v>
                </c:pt>
                <c:pt idx="51190" formatCode="General">
                  <c:v>-57.862900000000003</c:v>
                </c:pt>
                <c:pt idx="51191" formatCode="General">
                  <c:v>-56.562600000000003</c:v>
                </c:pt>
                <c:pt idx="51192" formatCode="General">
                  <c:v>-55.198300000000003</c:v>
                </c:pt>
                <c:pt idx="51193" formatCode="General">
                  <c:v>-53.758499999999998</c:v>
                </c:pt>
                <c:pt idx="51194" formatCode="General">
                  <c:v>-52.244399999999999</c:v>
                </c:pt>
                <c:pt idx="51195" formatCode="General">
                  <c:v>-50.666800000000002</c:v>
                </c:pt>
                <c:pt idx="51196" formatCode="General">
                  <c:v>-49.023800000000001</c:v>
                </c:pt>
                <c:pt idx="51197" formatCode="General">
                  <c:v>-47.305500000000002</c:v>
                </c:pt>
                <c:pt idx="51198" formatCode="General">
                  <c:v>-45.509399999999999</c:v>
                </c:pt>
                <c:pt idx="51199" formatCode="General">
                  <c:v>-43.634599999999999</c:v>
                </c:pt>
                <c:pt idx="51200" formatCode="General">
                  <c:v>-41.676000000000002</c:v>
                </c:pt>
                <c:pt idx="51201" formatCode="General">
                  <c:v>-39.639400000000002</c:v>
                </c:pt>
                <c:pt idx="51202" formatCode="General">
                  <c:v>-37.547199999999997</c:v>
                </c:pt>
                <c:pt idx="51203" formatCode="General">
                  <c:v>-35.4315</c:v>
                </c:pt>
                <c:pt idx="51204" formatCode="General">
                  <c:v>-33.324100000000001</c:v>
                </c:pt>
                <c:pt idx="51205" formatCode="General">
                  <c:v>-31.242599999999999</c:v>
                </c:pt>
                <c:pt idx="51206" formatCode="General">
                  <c:v>-29.1965</c:v>
                </c:pt>
                <c:pt idx="51207" formatCode="General">
                  <c:v>-27.191099999999999</c:v>
                </c:pt>
                <c:pt idx="51208" formatCode="General">
                  <c:v>-25.2164</c:v>
                </c:pt>
                <c:pt idx="51209" formatCode="General">
                  <c:v>-23.250599999999999</c:v>
                </c:pt>
                <c:pt idx="51210" formatCode="General">
                  <c:v>-21.258700000000001</c:v>
                </c:pt>
                <c:pt idx="51211" formatCode="General">
                  <c:v>-19.208600000000001</c:v>
                </c:pt>
                <c:pt idx="51212" formatCode="General">
                  <c:v>-17.107800000000001</c:v>
                </c:pt>
                <c:pt idx="51213" formatCode="General">
                  <c:v>-14.9689</c:v>
                </c:pt>
                <c:pt idx="51214" formatCode="General">
                  <c:v>-12.7844</c:v>
                </c:pt>
                <c:pt idx="51215" formatCode="General">
                  <c:v>-10.5479</c:v>
                </c:pt>
                <c:pt idx="51216" formatCode="General">
                  <c:v>-8.2580799999999996</c:v>
                </c:pt>
                <c:pt idx="51217" formatCode="General">
                  <c:v>-5.9480300000000002</c:v>
                </c:pt>
                <c:pt idx="51218" formatCode="General">
                  <c:v>-3.6585700000000001</c:v>
                </c:pt>
                <c:pt idx="51219" formatCode="General">
                  <c:v>-1.4002600000000001</c:v>
                </c:pt>
                <c:pt idx="51220" formatCode="General">
                  <c:v>0.82638400000000001</c:v>
                </c:pt>
                <c:pt idx="51221" formatCode="General">
                  <c:v>3.0324499999999999</c:v>
                </c:pt>
                <c:pt idx="51222" formatCode="General">
                  <c:v>5.2301200000000003</c:v>
                </c:pt>
                <c:pt idx="51223" formatCode="General">
                  <c:v>7.4264099999999997</c:v>
                </c:pt>
                <c:pt idx="51224" formatCode="General">
                  <c:v>9.6177200000000003</c:v>
                </c:pt>
                <c:pt idx="51225" formatCode="General">
                  <c:v>11.794600000000001</c:v>
                </c:pt>
                <c:pt idx="51226" formatCode="General">
                  <c:v>13.938000000000001</c:v>
                </c:pt>
                <c:pt idx="51227" formatCode="General">
                  <c:v>16.038</c:v>
                </c:pt>
                <c:pt idx="51228" formatCode="General">
                  <c:v>18.109300000000001</c:v>
                </c:pt>
                <c:pt idx="51229" formatCode="General">
                  <c:v>20.149699999999999</c:v>
                </c:pt>
                <c:pt idx="51230" formatCode="General">
                  <c:v>22.143899999999999</c:v>
                </c:pt>
                <c:pt idx="51231" formatCode="General">
                  <c:v>24.0944</c:v>
                </c:pt>
                <c:pt idx="51232" formatCode="General">
                  <c:v>26.009799999999998</c:v>
                </c:pt>
                <c:pt idx="51233" formatCode="General">
                  <c:v>27.892900000000001</c:v>
                </c:pt>
                <c:pt idx="51234" formatCode="General">
                  <c:v>29.749600000000001</c:v>
                </c:pt>
                <c:pt idx="51235" formatCode="General">
                  <c:v>31.59</c:v>
                </c:pt>
                <c:pt idx="51236" formatCode="General">
                  <c:v>33.419600000000003</c:v>
                </c:pt>
                <c:pt idx="51237" formatCode="General">
                  <c:v>35.238700000000001</c:v>
                </c:pt>
                <c:pt idx="51238" formatCode="General">
                  <c:v>36.960999999999999</c:v>
                </c:pt>
                <c:pt idx="51239" formatCode="General">
                  <c:v>38.511600000000001</c:v>
                </c:pt>
                <c:pt idx="51240" formatCode="General">
                  <c:v>39.981000000000002</c:v>
                </c:pt>
                <c:pt idx="51241" formatCode="General">
                  <c:v>41.448900000000002</c:v>
                </c:pt>
                <c:pt idx="51242" formatCode="General">
                  <c:v>42.915500000000002</c:v>
                </c:pt>
                <c:pt idx="51243" formatCode="General">
                  <c:v>44.388500000000001</c:v>
                </c:pt>
                <c:pt idx="51244" formatCode="General">
                  <c:v>45.881100000000004</c:v>
                </c:pt>
                <c:pt idx="51245" formatCode="General">
                  <c:v>47.395000000000003</c:v>
                </c:pt>
                <c:pt idx="51246" formatCode="General">
                  <c:v>48.928100000000001</c:v>
                </c:pt>
                <c:pt idx="51247" formatCode="General">
                  <c:v>50.482700000000001</c:v>
                </c:pt>
                <c:pt idx="51248" formatCode="General">
                  <c:v>52.0608</c:v>
                </c:pt>
                <c:pt idx="51249" formatCode="General">
                  <c:v>53.6646</c:v>
                </c:pt>
                <c:pt idx="51250" formatCode="General">
                  <c:v>55.2943</c:v>
                </c:pt>
                <c:pt idx="51251" formatCode="General">
                  <c:v>56.948900000000002</c:v>
                </c:pt>
                <c:pt idx="51252" formatCode="General">
                  <c:v>58.6265</c:v>
                </c:pt>
                <c:pt idx="51253" formatCode="General">
                  <c:v>60.327100000000002</c:v>
                </c:pt>
                <c:pt idx="51254" formatCode="General">
                  <c:v>62.056699999999999</c:v>
                </c:pt>
                <c:pt idx="51255" formatCode="General">
                  <c:v>63.814500000000002</c:v>
                </c:pt>
                <c:pt idx="51256" formatCode="General">
                  <c:v>65.589399999999998</c:v>
                </c:pt>
                <c:pt idx="51257" formatCode="General">
                  <c:v>67.379400000000004</c:v>
                </c:pt>
                <c:pt idx="51258" formatCode="General">
                  <c:v>69.188299999999998</c:v>
                </c:pt>
                <c:pt idx="51259" formatCode="General">
                  <c:v>71.006299999999996</c:v>
                </c:pt>
                <c:pt idx="51260" formatCode="General">
                  <c:v>72.826899999999995</c:v>
                </c:pt>
                <c:pt idx="51261" formatCode="General">
                  <c:v>74.660300000000007</c:v>
                </c:pt>
                <c:pt idx="51262" formatCode="General">
                  <c:v>76.507400000000004</c:v>
                </c:pt>
                <c:pt idx="51263" formatCode="General">
                  <c:v>78.357600000000005</c:v>
                </c:pt>
                <c:pt idx="51264" formatCode="General">
                  <c:v>80.203199999999995</c:v>
                </c:pt>
                <c:pt idx="51265" formatCode="General">
                  <c:v>82.038499999999999</c:v>
                </c:pt>
                <c:pt idx="51266" formatCode="General">
                  <c:v>83.859099999999998</c:v>
                </c:pt>
                <c:pt idx="51267" formatCode="General">
                  <c:v>85.660899999999998</c:v>
                </c:pt>
                <c:pt idx="51268" formatCode="General">
                  <c:v>87.439300000000003</c:v>
                </c:pt>
                <c:pt idx="51269" formatCode="General">
                  <c:v>89.191299999999998</c:v>
                </c:pt>
                <c:pt idx="51270" formatCode="General">
                  <c:v>90.915099999999995</c:v>
                </c:pt>
                <c:pt idx="51271" formatCode="General">
                  <c:v>92.594300000000004</c:v>
                </c:pt>
                <c:pt idx="51272" formatCode="General">
                  <c:v>94.209800000000001</c:v>
                </c:pt>
                <c:pt idx="51273" formatCode="General">
                  <c:v>95.767600000000002</c:v>
                </c:pt>
                <c:pt idx="51274" formatCode="General">
                  <c:v>97.234700000000004</c:v>
                </c:pt>
                <c:pt idx="51275" formatCode="General">
                  <c:v>98.509</c:v>
                </c:pt>
                <c:pt idx="51276" formatCode="General">
                  <c:v>99.580299999999994</c:v>
                </c:pt>
                <c:pt idx="51277" formatCode="General">
                  <c:v>100.52800000000001</c:v>
                </c:pt>
                <c:pt idx="51278" formatCode="General">
                  <c:v>101.39400000000001</c:v>
                </c:pt>
                <c:pt idx="51279" formatCode="General">
                  <c:v>102.19199999999999</c:v>
                </c:pt>
                <c:pt idx="51280" formatCode="General">
                  <c:v>102.944</c:v>
                </c:pt>
                <c:pt idx="51281" formatCode="General">
                  <c:v>103.66200000000001</c:v>
                </c:pt>
                <c:pt idx="51282" formatCode="General">
                  <c:v>104.348</c:v>
                </c:pt>
                <c:pt idx="51283" formatCode="General">
                  <c:v>105.02</c:v>
                </c:pt>
                <c:pt idx="51284" formatCode="General">
                  <c:v>105.70399999999999</c:v>
                </c:pt>
                <c:pt idx="51285" formatCode="General">
                  <c:v>106.389</c:v>
                </c:pt>
                <c:pt idx="51286" formatCode="General">
                  <c:v>107.06</c:v>
                </c:pt>
                <c:pt idx="51287" formatCode="General">
                  <c:v>107.73699999999999</c:v>
                </c:pt>
                <c:pt idx="51288" formatCode="General">
                  <c:v>108.429</c:v>
                </c:pt>
                <c:pt idx="51289" formatCode="General">
                  <c:v>109.123</c:v>
                </c:pt>
                <c:pt idx="51290" formatCode="General">
                  <c:v>109.81699999999999</c:v>
                </c:pt>
                <c:pt idx="51291" formatCode="General">
                  <c:v>110.51900000000001</c:v>
                </c:pt>
                <c:pt idx="51292" formatCode="General">
                  <c:v>111.224</c:v>
                </c:pt>
                <c:pt idx="51293" formatCode="General">
                  <c:v>111.92700000000001</c:v>
                </c:pt>
                <c:pt idx="51294" formatCode="General">
                  <c:v>112.642</c:v>
                </c:pt>
                <c:pt idx="51295" formatCode="General">
                  <c:v>113.384</c:v>
                </c:pt>
                <c:pt idx="51296" formatCode="General">
                  <c:v>114.163</c:v>
                </c:pt>
                <c:pt idx="51297" formatCode="General">
                  <c:v>114.97499999999999</c:v>
                </c:pt>
                <c:pt idx="51298" formatCode="General">
                  <c:v>115.81</c:v>
                </c:pt>
                <c:pt idx="51299" formatCode="General">
                  <c:v>116.661</c:v>
                </c:pt>
                <c:pt idx="51300" formatCode="General">
                  <c:v>117.524</c:v>
                </c:pt>
                <c:pt idx="51301" formatCode="General">
                  <c:v>118.39400000000001</c:v>
                </c:pt>
                <c:pt idx="51302" formatCode="General">
                  <c:v>119.273</c:v>
                </c:pt>
                <c:pt idx="51303" formatCode="General">
                  <c:v>120.173</c:v>
                </c:pt>
                <c:pt idx="51304" formatCode="General">
                  <c:v>120.99299999999999</c:v>
                </c:pt>
                <c:pt idx="51305" formatCode="General">
                  <c:v>121.583</c:v>
                </c:pt>
                <c:pt idx="51306" formatCode="General">
                  <c:v>122.002</c:v>
                </c:pt>
                <c:pt idx="51307" formatCode="General">
                  <c:v>122.343</c:v>
                </c:pt>
                <c:pt idx="51308" formatCode="General">
                  <c:v>122.602</c:v>
                </c:pt>
                <c:pt idx="51309" formatCode="General">
                  <c:v>122.79300000000001</c:v>
                </c:pt>
                <c:pt idx="51310" formatCode="General">
                  <c:v>122.946</c:v>
                </c:pt>
                <c:pt idx="51311" formatCode="General">
                  <c:v>123.077</c:v>
                </c:pt>
                <c:pt idx="51312" formatCode="General">
                  <c:v>123.194</c:v>
                </c:pt>
                <c:pt idx="51313" formatCode="General">
                  <c:v>123.303</c:v>
                </c:pt>
                <c:pt idx="51314" formatCode="General">
                  <c:v>123.411</c:v>
                </c:pt>
                <c:pt idx="51315" formatCode="General">
                  <c:v>123.523</c:v>
                </c:pt>
                <c:pt idx="51316" formatCode="General">
                  <c:v>123.654</c:v>
                </c:pt>
                <c:pt idx="51317" formatCode="General">
                  <c:v>123.82299999999999</c:v>
                </c:pt>
                <c:pt idx="51318" formatCode="General">
                  <c:v>124.02200000000001</c:v>
                </c:pt>
                <c:pt idx="51319" formatCode="General">
                  <c:v>124.239</c:v>
                </c:pt>
                <c:pt idx="51320" formatCode="General">
                  <c:v>124.489</c:v>
                </c:pt>
                <c:pt idx="51321" formatCode="General">
                  <c:v>124.792</c:v>
                </c:pt>
                <c:pt idx="51322" formatCode="General">
                  <c:v>125.161</c:v>
                </c:pt>
                <c:pt idx="51323" formatCode="General">
                  <c:v>125.593</c:v>
                </c:pt>
                <c:pt idx="51324" formatCode="General">
                  <c:v>126.06699999999999</c:v>
                </c:pt>
                <c:pt idx="51325" formatCode="General">
                  <c:v>126.542</c:v>
                </c:pt>
                <c:pt idx="51326" formatCode="General">
                  <c:v>126.97799999999999</c:v>
                </c:pt>
                <c:pt idx="51327" formatCode="General">
                  <c:v>127.373</c:v>
                </c:pt>
                <c:pt idx="51328" formatCode="General">
                  <c:v>127.73699999999999</c:v>
                </c:pt>
                <c:pt idx="51329" formatCode="General">
                  <c:v>128.08600000000001</c:v>
                </c:pt>
                <c:pt idx="51330" formatCode="General">
                  <c:v>128.43100000000001</c:v>
                </c:pt>
                <c:pt idx="51331" formatCode="General">
                  <c:v>128.77000000000001</c:v>
                </c:pt>
                <c:pt idx="51332" formatCode="General">
                  <c:v>129.09700000000001</c:v>
                </c:pt>
                <c:pt idx="51333" formatCode="General">
                  <c:v>129.392</c:v>
                </c:pt>
                <c:pt idx="51334" formatCode="General">
                  <c:v>129.55099999999999</c:v>
                </c:pt>
                <c:pt idx="51335" formatCode="General">
                  <c:v>129.51599999999999</c:v>
                </c:pt>
                <c:pt idx="51336" formatCode="General">
                  <c:v>129.35</c:v>
                </c:pt>
                <c:pt idx="51337" formatCode="General">
                  <c:v>129.11199999999999</c:v>
                </c:pt>
                <c:pt idx="51338" formatCode="General">
                  <c:v>128.83199999999999</c:v>
                </c:pt>
                <c:pt idx="51339" formatCode="General">
                  <c:v>128.59700000000001</c:v>
                </c:pt>
                <c:pt idx="51340" formatCode="General">
                  <c:v>128.43199999999999</c:v>
                </c:pt>
                <c:pt idx="51341" formatCode="General">
                  <c:v>128.13200000000001</c:v>
                </c:pt>
                <c:pt idx="51342" formatCode="General">
                  <c:v>127.604</c:v>
                </c:pt>
                <c:pt idx="51343" formatCode="General">
                  <c:v>126.974</c:v>
                </c:pt>
                <c:pt idx="51344" formatCode="General">
                  <c:v>126.301</c:v>
                </c:pt>
                <c:pt idx="51345" formatCode="General">
                  <c:v>125.574</c:v>
                </c:pt>
                <c:pt idx="51346" formatCode="General">
                  <c:v>124.812</c:v>
                </c:pt>
                <c:pt idx="51347" formatCode="General">
                  <c:v>124.03700000000001</c:v>
                </c:pt>
                <c:pt idx="51348" formatCode="General">
                  <c:v>123.238</c:v>
                </c:pt>
                <c:pt idx="51349" formatCode="General">
                  <c:v>122.40300000000001</c:v>
                </c:pt>
                <c:pt idx="51350" formatCode="General">
                  <c:v>121.533</c:v>
                </c:pt>
                <c:pt idx="51351" formatCode="General">
                  <c:v>120.636</c:v>
                </c:pt>
                <c:pt idx="51352" formatCode="General">
                  <c:v>119.71899999999999</c:v>
                </c:pt>
                <c:pt idx="51353" formatCode="General">
                  <c:v>118.786</c:v>
                </c:pt>
                <c:pt idx="51354" formatCode="General">
                  <c:v>117.842</c:v>
                </c:pt>
                <c:pt idx="51355" formatCode="General">
                  <c:v>116.91200000000001</c:v>
                </c:pt>
                <c:pt idx="51356" formatCode="General">
                  <c:v>116.01</c:v>
                </c:pt>
                <c:pt idx="51357" formatCode="General">
                  <c:v>115.13</c:v>
                </c:pt>
                <c:pt idx="51358" formatCode="General">
                  <c:v>114.27</c:v>
                </c:pt>
                <c:pt idx="51359" formatCode="General">
                  <c:v>113.43300000000001</c:v>
                </c:pt>
                <c:pt idx="51360" formatCode="General">
                  <c:v>112.586</c:v>
                </c:pt>
                <c:pt idx="51361" formatCode="General">
                  <c:v>111.675</c:v>
                </c:pt>
                <c:pt idx="51362" formatCode="General">
                  <c:v>110.63200000000001</c:v>
                </c:pt>
                <c:pt idx="51363" formatCode="General">
                  <c:v>109.47799999999999</c:v>
                </c:pt>
                <c:pt idx="51364" formatCode="General">
                  <c:v>108.309</c:v>
                </c:pt>
                <c:pt idx="51365" formatCode="General">
                  <c:v>107.158</c:v>
                </c:pt>
                <c:pt idx="51366" formatCode="General">
                  <c:v>106.021</c:v>
                </c:pt>
                <c:pt idx="51367" formatCode="General">
                  <c:v>104.89</c:v>
                </c:pt>
                <c:pt idx="51368" formatCode="General">
                  <c:v>103.76</c:v>
                </c:pt>
                <c:pt idx="51369" formatCode="General">
                  <c:v>102.63800000000001</c:v>
                </c:pt>
                <c:pt idx="51370" formatCode="General">
                  <c:v>101.51600000000001</c:v>
                </c:pt>
                <c:pt idx="51371" formatCode="General">
                  <c:v>100.379</c:v>
                </c:pt>
                <c:pt idx="51372" formatCode="General">
                  <c:v>99.232500000000002</c:v>
                </c:pt>
                <c:pt idx="51373" formatCode="General">
                  <c:v>98.094099999999997</c:v>
                </c:pt>
                <c:pt idx="51374" formatCode="General">
                  <c:v>96.972099999999998</c:v>
                </c:pt>
                <c:pt idx="51375" formatCode="General">
                  <c:v>95.866299999999995</c:v>
                </c:pt>
                <c:pt idx="51376" formatCode="General">
                  <c:v>94.761300000000006</c:v>
                </c:pt>
                <c:pt idx="51377" formatCode="General">
                  <c:v>93.644999999999996</c:v>
                </c:pt>
                <c:pt idx="51378" formatCode="General">
                  <c:v>92.512600000000006</c:v>
                </c:pt>
                <c:pt idx="51379" formatCode="General">
                  <c:v>91.36</c:v>
                </c:pt>
                <c:pt idx="51380" formatCode="General">
                  <c:v>90.186999999999998</c:v>
                </c:pt>
                <c:pt idx="51381" formatCode="General">
                  <c:v>89.015900000000002</c:v>
                </c:pt>
                <c:pt idx="51382" formatCode="General">
                  <c:v>87.863</c:v>
                </c:pt>
                <c:pt idx="51383" formatCode="General">
                  <c:v>86.717699999999994</c:v>
                </c:pt>
                <c:pt idx="51384" formatCode="General">
                  <c:v>85.564999999999998</c:v>
                </c:pt>
                <c:pt idx="51385" formatCode="General">
                  <c:v>84.390100000000004</c:v>
                </c:pt>
                <c:pt idx="51386" formatCode="General">
                  <c:v>83.186400000000006</c:v>
                </c:pt>
                <c:pt idx="51387" formatCode="General">
                  <c:v>81.948800000000006</c:v>
                </c:pt>
                <c:pt idx="51388" formatCode="General">
                  <c:v>80.665700000000001</c:v>
                </c:pt>
                <c:pt idx="51389" formatCode="General">
                  <c:v>79.331599999999995</c:v>
                </c:pt>
                <c:pt idx="51390" formatCode="General">
                  <c:v>77.953000000000003</c:v>
                </c:pt>
                <c:pt idx="51391" formatCode="General">
                  <c:v>76.540199999999999</c:v>
                </c:pt>
                <c:pt idx="51392" formatCode="General">
                  <c:v>75.104399999999998</c:v>
                </c:pt>
                <c:pt idx="51393" formatCode="General">
                  <c:v>73.664199999999994</c:v>
                </c:pt>
                <c:pt idx="51394" formatCode="General">
                  <c:v>72.220799999999997</c:v>
                </c:pt>
                <c:pt idx="51395" formatCode="General">
                  <c:v>70.730900000000005</c:v>
                </c:pt>
                <c:pt idx="51396" formatCode="General">
                  <c:v>69.132999999999996</c:v>
                </c:pt>
                <c:pt idx="51397" formatCode="General">
                  <c:v>67.369500000000002</c:v>
                </c:pt>
                <c:pt idx="51398" formatCode="General">
                  <c:v>65.486099999999993</c:v>
                </c:pt>
                <c:pt idx="51399" formatCode="General">
                  <c:v>63.581499999999998</c:v>
                </c:pt>
                <c:pt idx="51400" formatCode="General">
                  <c:v>61.671900000000001</c:v>
                </c:pt>
                <c:pt idx="51401" formatCode="General">
                  <c:v>59.752499999999998</c:v>
                </c:pt>
                <c:pt idx="51402" formatCode="General">
                  <c:v>57.833100000000002</c:v>
                </c:pt>
                <c:pt idx="51403" formatCode="General">
                  <c:v>55.922699999999999</c:v>
                </c:pt>
                <c:pt idx="51404" formatCode="General">
                  <c:v>54.028399999999998</c:v>
                </c:pt>
                <c:pt idx="51405" formatCode="General">
                  <c:v>52.157899999999998</c:v>
                </c:pt>
                <c:pt idx="51406" formatCode="General">
                  <c:v>50.318199999999997</c:v>
                </c:pt>
                <c:pt idx="51407" formatCode="General">
                  <c:v>48.515700000000002</c:v>
                </c:pt>
                <c:pt idx="51408" formatCode="General">
                  <c:v>46.748600000000003</c:v>
                </c:pt>
                <c:pt idx="51409" formatCode="General">
                  <c:v>45.000300000000003</c:v>
                </c:pt>
                <c:pt idx="51410" formatCode="General">
                  <c:v>43.265099999999997</c:v>
                </c:pt>
                <c:pt idx="51411" formatCode="General">
                  <c:v>41.553600000000003</c:v>
                </c:pt>
                <c:pt idx="51412" formatCode="General">
                  <c:v>39.8767</c:v>
                </c:pt>
                <c:pt idx="51413" formatCode="General">
                  <c:v>38.242100000000001</c:v>
                </c:pt>
                <c:pt idx="51414" formatCode="General">
                  <c:v>36.6524</c:v>
                </c:pt>
                <c:pt idx="51415" formatCode="General">
                  <c:v>35.105400000000003</c:v>
                </c:pt>
                <c:pt idx="51416" formatCode="General">
                  <c:v>33.592300000000002</c:v>
                </c:pt>
                <c:pt idx="51417" formatCode="General">
                  <c:v>32.116300000000003</c:v>
                </c:pt>
                <c:pt idx="51418" formatCode="General">
                  <c:v>30.688600000000001</c:v>
                </c:pt>
                <c:pt idx="51419" formatCode="General">
                  <c:v>29.318300000000001</c:v>
                </c:pt>
                <c:pt idx="51420" formatCode="General">
                  <c:v>28.008199999999999</c:v>
                </c:pt>
                <c:pt idx="51421" formatCode="General">
                  <c:v>26.739000000000001</c:v>
                </c:pt>
                <c:pt idx="51422" formatCode="General">
                  <c:v>25.488299999999999</c:v>
                </c:pt>
                <c:pt idx="51423" formatCode="General">
                  <c:v>24.2408</c:v>
                </c:pt>
                <c:pt idx="51424" formatCode="General">
                  <c:v>22.980499999999999</c:v>
                </c:pt>
                <c:pt idx="51425" formatCode="General">
                  <c:v>21.693899999999999</c:v>
                </c:pt>
                <c:pt idx="51426" formatCode="General">
                  <c:v>20.3996</c:v>
                </c:pt>
                <c:pt idx="51427" formatCode="General">
                  <c:v>19.1114</c:v>
                </c:pt>
                <c:pt idx="51428" formatCode="General">
                  <c:v>17.765599999999999</c:v>
                </c:pt>
                <c:pt idx="51429" formatCode="General">
                  <c:v>16.295200000000001</c:v>
                </c:pt>
                <c:pt idx="51430" formatCode="General">
                  <c:v>14.6716</c:v>
                </c:pt>
                <c:pt idx="51431" formatCode="General">
                  <c:v>12.962300000000001</c:v>
                </c:pt>
                <c:pt idx="51432" formatCode="General">
                  <c:v>11.2903</c:v>
                </c:pt>
                <c:pt idx="51433" formatCode="General">
                  <c:v>9.67516</c:v>
                </c:pt>
                <c:pt idx="51434" formatCode="General">
                  <c:v>8.0979200000000002</c:v>
                </c:pt>
                <c:pt idx="51435" formatCode="General">
                  <c:v>6.5719799999999999</c:v>
                </c:pt>
                <c:pt idx="51436" formatCode="General">
                  <c:v>5.1059700000000001</c:v>
                </c:pt>
                <c:pt idx="51437" formatCode="General">
                  <c:v>3.6922299999999999</c:v>
                </c:pt>
                <c:pt idx="51438" formatCode="General">
                  <c:v>2.2950300000000001</c:v>
                </c:pt>
                <c:pt idx="51439" formatCode="General">
                  <c:v>0.87465300000000001</c:v>
                </c:pt>
                <c:pt idx="51440" formatCode="General">
                  <c:v>-0.57208300000000001</c:v>
                </c:pt>
                <c:pt idx="51441" formatCode="General">
                  <c:v>-2.03783</c:v>
                </c:pt>
                <c:pt idx="51442" formatCode="General">
                  <c:v>-3.51634</c:v>
                </c:pt>
                <c:pt idx="51443" formatCode="General">
                  <c:v>-5.0099</c:v>
                </c:pt>
                <c:pt idx="51444" formatCode="General">
                  <c:v>-6.5343200000000001</c:v>
                </c:pt>
                <c:pt idx="51445" formatCode="General">
                  <c:v>-8.0897000000000006</c:v>
                </c:pt>
                <c:pt idx="51446" formatCode="General">
                  <c:v>-9.6642100000000006</c:v>
                </c:pt>
                <c:pt idx="51447" formatCode="General">
                  <c:v>-11.248200000000001</c:v>
                </c:pt>
                <c:pt idx="51448" formatCode="General">
                  <c:v>-12.8416</c:v>
                </c:pt>
                <c:pt idx="51449" formatCode="General">
                  <c:v>-14.462</c:v>
                </c:pt>
                <c:pt idx="51450" formatCode="General">
                  <c:v>-16.120999999999999</c:v>
                </c:pt>
                <c:pt idx="51451" formatCode="General">
                  <c:v>-17.817499999999999</c:v>
                </c:pt>
                <c:pt idx="51452" formatCode="General">
                  <c:v>-19.557099999999998</c:v>
                </c:pt>
                <c:pt idx="51453" formatCode="General">
                  <c:v>-21.3476</c:v>
                </c:pt>
                <c:pt idx="51454" formatCode="General">
                  <c:v>-23.1995</c:v>
                </c:pt>
                <c:pt idx="51455" formatCode="General">
                  <c:v>-25.118600000000001</c:v>
                </c:pt>
                <c:pt idx="51456" formatCode="General">
                  <c:v>-27.093</c:v>
                </c:pt>
                <c:pt idx="51457" formatCode="General">
                  <c:v>-29.1036</c:v>
                </c:pt>
                <c:pt idx="51458" formatCode="General">
                  <c:v>-31.1282</c:v>
                </c:pt>
                <c:pt idx="51459" formatCode="General">
                  <c:v>-33.149299999999997</c:v>
                </c:pt>
                <c:pt idx="51460" formatCode="General">
                  <c:v>-35.156300000000002</c:v>
                </c:pt>
                <c:pt idx="51461" formatCode="General">
                  <c:v>-37.140500000000003</c:v>
                </c:pt>
                <c:pt idx="51462" formatCode="General">
                  <c:v>-39.086199999999998</c:v>
                </c:pt>
                <c:pt idx="51463" formatCode="General">
                  <c:v>-40.965000000000003</c:v>
                </c:pt>
                <c:pt idx="51464" formatCode="General">
                  <c:v>-42.789900000000003</c:v>
                </c:pt>
                <c:pt idx="51465" formatCode="General">
                  <c:v>-44.610500000000002</c:v>
                </c:pt>
                <c:pt idx="51466" formatCode="General">
                  <c:v>-46.476900000000001</c:v>
                </c:pt>
                <c:pt idx="51467" formatCode="General">
                  <c:v>-48.415399999999998</c:v>
                </c:pt>
                <c:pt idx="51468" formatCode="General">
                  <c:v>-50.295200000000001</c:v>
                </c:pt>
                <c:pt idx="51469" formatCode="General">
                  <c:v>-51.977200000000003</c:v>
                </c:pt>
                <c:pt idx="51470" formatCode="General">
                  <c:v>-53.4343</c:v>
                </c:pt>
                <c:pt idx="51471" formatCode="General">
                  <c:v>-54.752400000000002</c:v>
                </c:pt>
                <c:pt idx="51472" formatCode="General">
                  <c:v>-56.0779</c:v>
                </c:pt>
                <c:pt idx="51473" formatCode="General">
                  <c:v>-57.463000000000001</c:v>
                </c:pt>
                <c:pt idx="51474" formatCode="General">
                  <c:v>-58.905799999999999</c:v>
                </c:pt>
                <c:pt idx="51475" formatCode="General">
                  <c:v>-60.340499999999999</c:v>
                </c:pt>
                <c:pt idx="51476" formatCode="General">
                  <c:v>-61.711100000000002</c:v>
                </c:pt>
                <c:pt idx="51477" formatCode="General">
                  <c:v>-63.024700000000003</c:v>
                </c:pt>
                <c:pt idx="51478" formatCode="General">
                  <c:v>-64.286500000000004</c:v>
                </c:pt>
                <c:pt idx="51479" formatCode="General">
                  <c:v>-65.498099999999994</c:v>
                </c:pt>
                <c:pt idx="51480" formatCode="General">
                  <c:v>-66.653499999999994</c:v>
                </c:pt>
                <c:pt idx="51481" formatCode="General">
                  <c:v>-67.747600000000006</c:v>
                </c:pt>
                <c:pt idx="51482" formatCode="General">
                  <c:v>-68.789599999999993</c:v>
                </c:pt>
                <c:pt idx="51483" formatCode="General">
                  <c:v>-69.791700000000006</c:v>
                </c:pt>
                <c:pt idx="51484" formatCode="General">
                  <c:v>-70.764799999999994</c:v>
                </c:pt>
                <c:pt idx="51485" formatCode="General">
                  <c:v>-71.712500000000006</c:v>
                </c:pt>
                <c:pt idx="51486" formatCode="General">
                  <c:v>-72.634100000000004</c:v>
                </c:pt>
                <c:pt idx="51487" formatCode="General">
                  <c:v>-73.529499999999999</c:v>
                </c:pt>
                <c:pt idx="51488" formatCode="General">
                  <c:v>-74.402500000000003</c:v>
                </c:pt>
                <c:pt idx="51489" formatCode="General">
                  <c:v>-75.269800000000004</c:v>
                </c:pt>
                <c:pt idx="51490" formatCode="General">
                  <c:v>-76.142700000000005</c:v>
                </c:pt>
                <c:pt idx="51491" formatCode="General">
                  <c:v>-77.016900000000007</c:v>
                </c:pt>
                <c:pt idx="51492" formatCode="General">
                  <c:v>-77.876300000000001</c:v>
                </c:pt>
                <c:pt idx="51493" formatCode="General">
                  <c:v>-78.701599999999999</c:v>
                </c:pt>
                <c:pt idx="51494" formatCode="General">
                  <c:v>-79.491399999999999</c:v>
                </c:pt>
                <c:pt idx="51495" formatCode="General">
                  <c:v>-80.251900000000006</c:v>
                </c:pt>
                <c:pt idx="51496" formatCode="General">
                  <c:v>-80.985399999999998</c:v>
                </c:pt>
                <c:pt idx="51497" formatCode="General">
                  <c:v>-81.688800000000001</c:v>
                </c:pt>
                <c:pt idx="51498" formatCode="General">
                  <c:v>-82.353300000000004</c:v>
                </c:pt>
                <c:pt idx="51499" formatCode="General">
                  <c:v>-83.024299999999997</c:v>
                </c:pt>
                <c:pt idx="51500" formatCode="General">
                  <c:v>-83.770300000000006</c:v>
                </c:pt>
                <c:pt idx="51501" formatCode="General">
                  <c:v>-84.629599999999996</c:v>
                </c:pt>
                <c:pt idx="51502" formatCode="General">
                  <c:v>-85.602699999999999</c:v>
                </c:pt>
                <c:pt idx="51503" formatCode="General">
                  <c:v>-86.594800000000006</c:v>
                </c:pt>
                <c:pt idx="51504" formatCode="General">
                  <c:v>-87.538600000000002</c:v>
                </c:pt>
                <c:pt idx="51505" formatCode="General">
                  <c:v>-88.444299999999998</c:v>
                </c:pt>
                <c:pt idx="51506" formatCode="General">
                  <c:v>-89.313400000000001</c:v>
                </c:pt>
                <c:pt idx="51507" formatCode="General">
                  <c:v>-90.142399999999995</c:v>
                </c:pt>
                <c:pt idx="51508" formatCode="General">
                  <c:v>-90.925799999999995</c:v>
                </c:pt>
                <c:pt idx="51509" formatCode="General">
                  <c:v>-91.66</c:v>
                </c:pt>
                <c:pt idx="51510" formatCode="General">
                  <c:v>-92.345799999999997</c:v>
                </c:pt>
                <c:pt idx="51511" formatCode="General">
                  <c:v>-92.987399999999994</c:v>
                </c:pt>
                <c:pt idx="51512" formatCode="General">
                  <c:v>-93.591099999999997</c:v>
                </c:pt>
                <c:pt idx="51513" formatCode="General">
                  <c:v>-94.153999999999996</c:v>
                </c:pt>
                <c:pt idx="51514" formatCode="General">
                  <c:v>-94.668599999999998</c:v>
                </c:pt>
                <c:pt idx="51515" formatCode="General">
                  <c:v>-95.132000000000005</c:v>
                </c:pt>
                <c:pt idx="51516" formatCode="General">
                  <c:v>-95.542000000000002</c:v>
                </c:pt>
                <c:pt idx="51517" formatCode="General">
                  <c:v>-95.896299999999997</c:v>
                </c:pt>
                <c:pt idx="51518" formatCode="General">
                  <c:v>-96.193100000000001</c:v>
                </c:pt>
                <c:pt idx="51519" formatCode="General">
                  <c:v>-96.432400000000001</c:v>
                </c:pt>
                <c:pt idx="51520" formatCode="General">
                  <c:v>-96.619600000000005</c:v>
                </c:pt>
                <c:pt idx="51521" formatCode="General">
                  <c:v>-96.760499999999993</c:v>
                </c:pt>
                <c:pt idx="51522" formatCode="General">
                  <c:v>-96.851600000000005</c:v>
                </c:pt>
                <c:pt idx="51523" formatCode="General">
                  <c:v>-96.890500000000003</c:v>
                </c:pt>
                <c:pt idx="51524" formatCode="General">
                  <c:v>-96.882300000000001</c:v>
                </c:pt>
                <c:pt idx="51525" formatCode="General">
                  <c:v>-96.828699999999998</c:v>
                </c:pt>
                <c:pt idx="51526" formatCode="General">
                  <c:v>-96.728200000000001</c:v>
                </c:pt>
                <c:pt idx="51527" formatCode="General">
                  <c:v>-96.589799999999997</c:v>
                </c:pt>
                <c:pt idx="51528" formatCode="General">
                  <c:v>-96.4268</c:v>
                </c:pt>
                <c:pt idx="51529" formatCode="General">
                  <c:v>-96.251000000000005</c:v>
                </c:pt>
                <c:pt idx="51530" formatCode="General">
                  <c:v>-96.070700000000002</c:v>
                </c:pt>
                <c:pt idx="51531" formatCode="General">
                  <c:v>-95.886899999999997</c:v>
                </c:pt>
                <c:pt idx="51532" formatCode="General">
                  <c:v>-95.708200000000005</c:v>
                </c:pt>
                <c:pt idx="51533" formatCode="General">
                  <c:v>-95.547799999999995</c:v>
                </c:pt>
                <c:pt idx="51534" formatCode="General">
                  <c:v>-95.427999999999997</c:v>
                </c:pt>
                <c:pt idx="51535" formatCode="General">
                  <c:v>-95.366200000000006</c:v>
                </c:pt>
                <c:pt idx="51536" formatCode="General">
                  <c:v>-95.347200000000001</c:v>
                </c:pt>
                <c:pt idx="51537" formatCode="General">
                  <c:v>-95.351500000000001</c:v>
                </c:pt>
                <c:pt idx="51538" formatCode="General">
                  <c:v>-95.370400000000004</c:v>
                </c:pt>
                <c:pt idx="51539" formatCode="General">
                  <c:v>-95.403800000000004</c:v>
                </c:pt>
                <c:pt idx="51540" formatCode="General">
                  <c:v>-95.454999999999998</c:v>
                </c:pt>
                <c:pt idx="51541" formatCode="General">
                  <c:v>-95.522300000000001</c:v>
                </c:pt>
                <c:pt idx="51542" formatCode="General">
                  <c:v>-95.604500000000002</c:v>
                </c:pt>
                <c:pt idx="51543" formatCode="General">
                  <c:v>-95.707599999999999</c:v>
                </c:pt>
                <c:pt idx="51544" formatCode="General">
                  <c:v>-95.828599999999994</c:v>
                </c:pt>
                <c:pt idx="51545" formatCode="General">
                  <c:v>-95.948999999999998</c:v>
                </c:pt>
                <c:pt idx="51546" formatCode="General">
                  <c:v>-96.080699999999993</c:v>
                </c:pt>
                <c:pt idx="51547" formatCode="General">
                  <c:v>-96.258499999999998</c:v>
                </c:pt>
                <c:pt idx="51548" formatCode="General">
                  <c:v>-96.527799999999999</c:v>
                </c:pt>
                <c:pt idx="51549" formatCode="General">
                  <c:v>-96.891300000000001</c:v>
                </c:pt>
                <c:pt idx="51550" formatCode="General">
                  <c:v>-97.262200000000007</c:v>
                </c:pt>
                <c:pt idx="51551" formatCode="General">
                  <c:v>-97.588499999999996</c:v>
                </c:pt>
                <c:pt idx="51552" formatCode="General">
                  <c:v>-97.878500000000003</c:v>
                </c:pt>
                <c:pt idx="51553" formatCode="General">
                  <c:v>-98.112899999999996</c:v>
                </c:pt>
                <c:pt idx="51554" formatCode="General">
                  <c:v>-98.261200000000002</c:v>
                </c:pt>
                <c:pt idx="51555" formatCode="General">
                  <c:v>-98.316199999999995</c:v>
                </c:pt>
                <c:pt idx="51556" formatCode="General">
                  <c:v>-98.269300000000001</c:v>
                </c:pt>
                <c:pt idx="51557" formatCode="General">
                  <c:v>-98.089500000000001</c:v>
                </c:pt>
                <c:pt idx="51558" formatCode="General">
                  <c:v>-97.752799999999993</c:v>
                </c:pt>
                <c:pt idx="51559" formatCode="General">
                  <c:v>-97.254599999999996</c:v>
                </c:pt>
                <c:pt idx="51560" formatCode="General">
                  <c:v>-96.621499999999997</c:v>
                </c:pt>
                <c:pt idx="51561" formatCode="General">
                  <c:v>-95.888999999999996</c:v>
                </c:pt>
                <c:pt idx="51562" formatCode="General">
                  <c:v>-95.073300000000003</c:v>
                </c:pt>
                <c:pt idx="51563" formatCode="General">
                  <c:v>-94.193899999999999</c:v>
                </c:pt>
                <c:pt idx="51564" formatCode="General">
                  <c:v>-93.275300000000001</c:v>
                </c:pt>
                <c:pt idx="51565" formatCode="General">
                  <c:v>-92.3416</c:v>
                </c:pt>
                <c:pt idx="51566" formatCode="General">
                  <c:v>-91.410899999999998</c:v>
                </c:pt>
                <c:pt idx="51567" formatCode="General">
                  <c:v>-90.478099999999998</c:v>
                </c:pt>
                <c:pt idx="51568" formatCode="General">
                  <c:v>-89.529399999999995</c:v>
                </c:pt>
                <c:pt idx="51569" formatCode="General">
                  <c:v>-88.564300000000003</c:v>
                </c:pt>
                <c:pt idx="51570" formatCode="General">
                  <c:v>-87.584400000000002</c:v>
                </c:pt>
                <c:pt idx="51571" formatCode="General">
                  <c:v>-86.593299999999999</c:v>
                </c:pt>
                <c:pt idx="51572" formatCode="General">
                  <c:v>-85.606099999999998</c:v>
                </c:pt>
                <c:pt idx="51573" formatCode="General">
                  <c:v>-84.643299999999996</c:v>
                </c:pt>
                <c:pt idx="51574" formatCode="General">
                  <c:v>-83.721999999999994</c:v>
                </c:pt>
                <c:pt idx="51575" formatCode="General">
                  <c:v>-82.854500000000002</c:v>
                </c:pt>
                <c:pt idx="51576" formatCode="General">
                  <c:v>-82.043800000000005</c:v>
                </c:pt>
                <c:pt idx="51577" formatCode="General">
                  <c:v>-81.283299999999997</c:v>
                </c:pt>
                <c:pt idx="51578" formatCode="General">
                  <c:v>-80.554000000000002</c:v>
                </c:pt>
                <c:pt idx="51579" formatCode="General">
                  <c:v>-79.849299999999999</c:v>
                </c:pt>
                <c:pt idx="51580" formatCode="General">
                  <c:v>-79.176100000000005</c:v>
                </c:pt>
                <c:pt idx="51581" formatCode="General">
                  <c:v>-78.520499999999998</c:v>
                </c:pt>
                <c:pt idx="51582" formatCode="General">
                  <c:v>-77.867000000000004</c:v>
                </c:pt>
                <c:pt idx="51583" formatCode="General">
                  <c:v>-77.218999999999994</c:v>
                </c:pt>
                <c:pt idx="51584" formatCode="General">
                  <c:v>-76.5779</c:v>
                </c:pt>
                <c:pt idx="51585" formatCode="General">
                  <c:v>-75.938100000000006</c:v>
                </c:pt>
                <c:pt idx="51586" formatCode="General">
                  <c:v>-75.292599999999993</c:v>
                </c:pt>
                <c:pt idx="51587" formatCode="General">
                  <c:v>-74.634299999999996</c:v>
                </c:pt>
                <c:pt idx="51588" formatCode="General">
                  <c:v>-73.954999999999998</c:v>
                </c:pt>
                <c:pt idx="51589" formatCode="General">
                  <c:v>-73.249600000000001</c:v>
                </c:pt>
                <c:pt idx="51590" formatCode="General">
                  <c:v>-72.524699999999996</c:v>
                </c:pt>
                <c:pt idx="51591" formatCode="General">
                  <c:v>-71.768299999999996</c:v>
                </c:pt>
                <c:pt idx="51592" formatCode="General">
                  <c:v>-70.937700000000007</c:v>
                </c:pt>
                <c:pt idx="51593" formatCode="General">
                  <c:v>-70.011099999999999</c:v>
                </c:pt>
                <c:pt idx="51594" formatCode="General">
                  <c:v>-68.993899999999996</c:v>
                </c:pt>
                <c:pt idx="51595" formatCode="General">
                  <c:v>-67.919700000000006</c:v>
                </c:pt>
                <c:pt idx="51596" formatCode="General">
                  <c:v>-66.821200000000005</c:v>
                </c:pt>
                <c:pt idx="51597" formatCode="General">
                  <c:v>-65.699799999999996</c:v>
                </c:pt>
                <c:pt idx="51598" formatCode="General">
                  <c:v>-64.5608</c:v>
                </c:pt>
                <c:pt idx="51599" formatCode="General">
                  <c:v>-63.414700000000003</c:v>
                </c:pt>
                <c:pt idx="51600" formatCode="General">
                  <c:v>-62.334400000000002</c:v>
                </c:pt>
                <c:pt idx="51601" formatCode="General">
                  <c:v>-61.4133</c:v>
                </c:pt>
                <c:pt idx="51602" formatCode="General">
                  <c:v>-60.578400000000002</c:v>
                </c:pt>
                <c:pt idx="51603" formatCode="General">
                  <c:v>-59.7363</c:v>
                </c:pt>
                <c:pt idx="51604" formatCode="General">
                  <c:v>-58.901800000000001</c:v>
                </c:pt>
                <c:pt idx="51605" formatCode="General">
                  <c:v>-58.081800000000001</c:v>
                </c:pt>
                <c:pt idx="51606" formatCode="General">
                  <c:v>-57.270200000000003</c:v>
                </c:pt>
                <c:pt idx="51607" formatCode="General">
                  <c:v>-56.467100000000002</c:v>
                </c:pt>
                <c:pt idx="51608" formatCode="General">
                  <c:v>-55.673099999999998</c:v>
                </c:pt>
                <c:pt idx="51609" formatCode="General">
                  <c:v>-54.870699999999999</c:v>
                </c:pt>
                <c:pt idx="51610" formatCode="General">
                  <c:v>-54.048200000000001</c:v>
                </c:pt>
                <c:pt idx="51611" formatCode="General">
                  <c:v>-53.218499999999999</c:v>
                </c:pt>
                <c:pt idx="51612" formatCode="General">
                  <c:v>-52.387999999999998</c:v>
                </c:pt>
                <c:pt idx="51613" formatCode="General">
                  <c:v>-51.549799999999998</c:v>
                </c:pt>
                <c:pt idx="51614" formatCode="General">
                  <c:v>-50.675899999999999</c:v>
                </c:pt>
                <c:pt idx="51615" formatCode="General">
                  <c:v>-49.738199999999999</c:v>
                </c:pt>
                <c:pt idx="51616" formatCode="General">
                  <c:v>-48.729700000000001</c:v>
                </c:pt>
                <c:pt idx="51617" formatCode="General">
                  <c:v>-47.658700000000003</c:v>
                </c:pt>
                <c:pt idx="51618" formatCode="General">
                  <c:v>-46.554900000000004</c:v>
                </c:pt>
                <c:pt idx="51619" formatCode="General">
                  <c:v>-45.424900000000001</c:v>
                </c:pt>
                <c:pt idx="51620" formatCode="General">
                  <c:v>-44.253</c:v>
                </c:pt>
                <c:pt idx="51621" formatCode="General">
                  <c:v>-43.020200000000003</c:v>
                </c:pt>
                <c:pt idx="51622" formatCode="General">
                  <c:v>-41.711500000000001</c:v>
                </c:pt>
                <c:pt idx="51623" formatCode="General">
                  <c:v>-40.324100000000001</c:v>
                </c:pt>
                <c:pt idx="51624" formatCode="General">
                  <c:v>-38.874899999999997</c:v>
                </c:pt>
                <c:pt idx="51625" formatCode="General">
                  <c:v>-37.414700000000003</c:v>
                </c:pt>
                <c:pt idx="51626" formatCode="General">
                  <c:v>-35.967700000000001</c:v>
                </c:pt>
                <c:pt idx="51627" formatCode="General">
                  <c:v>-34.5242</c:v>
                </c:pt>
                <c:pt idx="51628" formatCode="General">
                  <c:v>-33.103499999999997</c:v>
                </c:pt>
                <c:pt idx="51629" formatCode="General">
                  <c:v>-31.728899999999999</c:v>
                </c:pt>
                <c:pt idx="51630" formatCode="General">
                  <c:v>-30.405999999999999</c:v>
                </c:pt>
                <c:pt idx="51631" formatCode="General">
                  <c:v>-29.1418</c:v>
                </c:pt>
                <c:pt idx="51632" formatCode="General">
                  <c:v>-27.946300000000001</c:v>
                </c:pt>
                <c:pt idx="51633" formatCode="General">
                  <c:v>-26.813600000000001</c:v>
                </c:pt>
                <c:pt idx="51634" formatCode="General">
                  <c:v>-25.726800000000001</c:v>
                </c:pt>
                <c:pt idx="51635" formatCode="General">
                  <c:v>-24.6782</c:v>
                </c:pt>
                <c:pt idx="51636" formatCode="General">
                  <c:v>-23.664200000000001</c:v>
                </c:pt>
                <c:pt idx="51637" formatCode="General">
                  <c:v>-22.6813</c:v>
                </c:pt>
                <c:pt idx="51638" formatCode="General">
                  <c:v>-21.724</c:v>
                </c:pt>
                <c:pt idx="51639" formatCode="General">
                  <c:v>-20.7852</c:v>
                </c:pt>
                <c:pt idx="51640" formatCode="General">
                  <c:v>-19.864799999999999</c:v>
                </c:pt>
                <c:pt idx="51641" formatCode="General">
                  <c:v>-18.9678</c:v>
                </c:pt>
                <c:pt idx="51642" formatCode="General">
                  <c:v>-18.197500000000002</c:v>
                </c:pt>
                <c:pt idx="51643" formatCode="General">
                  <c:v>-17.628</c:v>
                </c:pt>
                <c:pt idx="51644" formatCode="General">
                  <c:v>-17.1386</c:v>
                </c:pt>
                <c:pt idx="51645" formatCode="General">
                  <c:v>-16.6266</c:v>
                </c:pt>
                <c:pt idx="51646" formatCode="General">
                  <c:v>-16.074200000000001</c:v>
                </c:pt>
                <c:pt idx="51647" formatCode="General">
                  <c:v>-15.4643</c:v>
                </c:pt>
                <c:pt idx="51648" formatCode="General">
                  <c:v>-14.7835</c:v>
                </c:pt>
                <c:pt idx="51649" formatCode="General">
                  <c:v>-14.0318</c:v>
                </c:pt>
                <c:pt idx="51650" formatCode="General">
                  <c:v>-13.209</c:v>
                </c:pt>
                <c:pt idx="51651" formatCode="General">
                  <c:v>-12.3035</c:v>
                </c:pt>
                <c:pt idx="51652" formatCode="General">
                  <c:v>-11.317399999999999</c:v>
                </c:pt>
                <c:pt idx="51653" formatCode="General">
                  <c:v>-10.2667</c:v>
                </c:pt>
                <c:pt idx="51654" formatCode="General">
                  <c:v>-9.1534700000000004</c:v>
                </c:pt>
                <c:pt idx="51655" formatCode="General">
                  <c:v>-7.97255</c:v>
                </c:pt>
                <c:pt idx="51656" formatCode="General">
                  <c:v>-6.7279099999999996</c:v>
                </c:pt>
                <c:pt idx="51657" formatCode="General">
                  <c:v>-5.4380100000000002</c:v>
                </c:pt>
                <c:pt idx="51658" formatCode="General">
                  <c:v>-4.1522500000000004</c:v>
                </c:pt>
                <c:pt idx="51659" formatCode="General">
                  <c:v>-2.8917999999999999</c:v>
                </c:pt>
                <c:pt idx="51660" formatCode="General">
                  <c:v>-1.63801</c:v>
                </c:pt>
                <c:pt idx="51661" formatCode="General">
                  <c:v>-0.38906400000000002</c:v>
                </c:pt>
                <c:pt idx="51662" formatCode="General">
                  <c:v>0.84814800000000001</c:v>
                </c:pt>
                <c:pt idx="51663" formatCode="General">
                  <c:v>2.06128</c:v>
                </c:pt>
                <c:pt idx="51664" formatCode="General">
                  <c:v>3.2393700000000001</c:v>
                </c:pt>
                <c:pt idx="51665" formatCode="General">
                  <c:v>4.3784999999999998</c:v>
                </c:pt>
                <c:pt idx="51666" formatCode="General">
                  <c:v>5.47112</c:v>
                </c:pt>
                <c:pt idx="51667" formatCode="General">
                  <c:v>6.5074800000000002</c:v>
                </c:pt>
                <c:pt idx="51668" formatCode="General">
                  <c:v>7.5040699999999996</c:v>
                </c:pt>
                <c:pt idx="51669" formatCode="General">
                  <c:v>8.4864800000000002</c:v>
                </c:pt>
                <c:pt idx="51670" formatCode="General">
                  <c:v>9.4613300000000002</c:v>
                </c:pt>
                <c:pt idx="51671" formatCode="General">
                  <c:v>10.439299999999999</c:v>
                </c:pt>
                <c:pt idx="51672" formatCode="General">
                  <c:v>11.440200000000001</c:v>
                </c:pt>
                <c:pt idx="51673" formatCode="General">
                  <c:v>12.459099999999999</c:v>
                </c:pt>
                <c:pt idx="51674" formatCode="General">
                  <c:v>13.474299999999999</c:v>
                </c:pt>
                <c:pt idx="51675" formatCode="General">
                  <c:v>14.4869</c:v>
                </c:pt>
                <c:pt idx="51676" formatCode="General">
                  <c:v>15.509499999999999</c:v>
                </c:pt>
                <c:pt idx="51677" formatCode="General">
                  <c:v>16.568000000000001</c:v>
                </c:pt>
                <c:pt idx="51678" formatCode="General">
                  <c:v>17.680900000000001</c:v>
                </c:pt>
                <c:pt idx="51679" formatCode="General">
                  <c:v>18.842600000000001</c:v>
                </c:pt>
                <c:pt idx="51680" formatCode="General">
                  <c:v>20.026900000000001</c:v>
                </c:pt>
                <c:pt idx="51681" formatCode="General">
                  <c:v>21.198399999999999</c:v>
                </c:pt>
                <c:pt idx="51682" formatCode="General">
                  <c:v>22.357299999999999</c:v>
                </c:pt>
                <c:pt idx="51683" formatCode="General">
                  <c:v>23.504999999999999</c:v>
                </c:pt>
                <c:pt idx="51684" formatCode="General">
                  <c:v>24.597899999999999</c:v>
                </c:pt>
                <c:pt idx="51685" formatCode="General">
                  <c:v>25.6219</c:v>
                </c:pt>
                <c:pt idx="51686" formatCode="General">
                  <c:v>26.613900000000001</c:v>
                </c:pt>
                <c:pt idx="51687" formatCode="General">
                  <c:v>27.521999999999998</c:v>
                </c:pt>
                <c:pt idx="51688" formatCode="General">
                  <c:v>28.246700000000001</c:v>
                </c:pt>
                <c:pt idx="51689" formatCode="General">
                  <c:v>28.848400000000002</c:v>
                </c:pt>
                <c:pt idx="51690" formatCode="General">
                  <c:v>29.4267</c:v>
                </c:pt>
                <c:pt idx="51691" formatCode="General">
                  <c:v>30.005500000000001</c:v>
                </c:pt>
                <c:pt idx="51692" formatCode="General">
                  <c:v>30.598099999999999</c:v>
                </c:pt>
                <c:pt idx="51693" formatCode="General">
                  <c:v>31.2042</c:v>
                </c:pt>
                <c:pt idx="51694" formatCode="General">
                  <c:v>31.834099999999999</c:v>
                </c:pt>
                <c:pt idx="51695" formatCode="General">
                  <c:v>32.5017</c:v>
                </c:pt>
                <c:pt idx="51696" formatCode="General">
                  <c:v>33.206099999999999</c:v>
                </c:pt>
                <c:pt idx="51697" formatCode="General">
                  <c:v>33.941000000000003</c:v>
                </c:pt>
                <c:pt idx="51698" formatCode="General">
                  <c:v>34.6999</c:v>
                </c:pt>
                <c:pt idx="51699" formatCode="General">
                  <c:v>35.481299999999997</c:v>
                </c:pt>
                <c:pt idx="51700" formatCode="General">
                  <c:v>36.2926</c:v>
                </c:pt>
                <c:pt idx="51701" formatCode="General">
                  <c:v>37.137099999999997</c:v>
                </c:pt>
                <c:pt idx="51702" formatCode="General">
                  <c:v>38.015099999999997</c:v>
                </c:pt>
                <c:pt idx="51703" formatCode="General">
                  <c:v>38.932699999999997</c:v>
                </c:pt>
                <c:pt idx="51704" formatCode="General">
                  <c:v>39.884900000000002</c:v>
                </c:pt>
                <c:pt idx="51705" formatCode="General">
                  <c:v>40.845199999999998</c:v>
                </c:pt>
                <c:pt idx="51706" formatCode="General">
                  <c:v>41.773299999999999</c:v>
                </c:pt>
                <c:pt idx="51707" formatCode="General">
                  <c:v>42.629100000000001</c:v>
                </c:pt>
                <c:pt idx="51708" formatCode="General">
                  <c:v>43.405700000000003</c:v>
                </c:pt>
                <c:pt idx="51709" formatCode="General">
                  <c:v>44.113199999999999</c:v>
                </c:pt>
                <c:pt idx="51710" formatCode="General">
                  <c:v>44.751100000000001</c:v>
                </c:pt>
                <c:pt idx="51711" formatCode="General">
                  <c:v>45.318899999999999</c:v>
                </c:pt>
                <c:pt idx="51712" formatCode="General">
                  <c:v>45.816600000000001</c:v>
                </c:pt>
                <c:pt idx="51713" formatCode="General">
                  <c:v>46.243899999999996</c:v>
                </c:pt>
                <c:pt idx="51714" formatCode="General">
                  <c:v>46.600299999999997</c:v>
                </c:pt>
                <c:pt idx="51715" formatCode="General">
                  <c:v>46.898099999999999</c:v>
                </c:pt>
                <c:pt idx="51716" formatCode="General">
                  <c:v>47.157899999999998</c:v>
                </c:pt>
                <c:pt idx="51717" formatCode="General">
                  <c:v>47.411000000000001</c:v>
                </c:pt>
                <c:pt idx="51718" formatCode="General">
                  <c:v>47.681600000000003</c:v>
                </c:pt>
                <c:pt idx="51719" formatCode="General">
                  <c:v>47.970199999999998</c:v>
                </c:pt>
                <c:pt idx="51720" formatCode="General">
                  <c:v>48.288699999999999</c:v>
                </c:pt>
                <c:pt idx="51721" formatCode="General">
                  <c:v>48.657499999999999</c:v>
                </c:pt>
                <c:pt idx="51722" formatCode="General">
                  <c:v>49.082299999999996</c:v>
                </c:pt>
                <c:pt idx="51723" formatCode="General">
                  <c:v>49.544199999999996</c:v>
                </c:pt>
                <c:pt idx="51724" formatCode="General">
                  <c:v>49.906599999999997</c:v>
                </c:pt>
                <c:pt idx="51725" formatCode="General">
                  <c:v>50.105899999999998</c:v>
                </c:pt>
                <c:pt idx="51726" formatCode="General">
                  <c:v>50.255699999999997</c:v>
                </c:pt>
                <c:pt idx="51727" formatCode="General">
                  <c:v>50.4238</c:v>
                </c:pt>
                <c:pt idx="51728" formatCode="General">
                  <c:v>50.627400000000002</c:v>
                </c:pt>
                <c:pt idx="51729" formatCode="General">
                  <c:v>50.883099999999999</c:v>
                </c:pt>
                <c:pt idx="51730" formatCode="General">
                  <c:v>51.198399999999999</c:v>
                </c:pt>
                <c:pt idx="51731" formatCode="General">
                  <c:v>51.552999999999997</c:v>
                </c:pt>
                <c:pt idx="51732" formatCode="General">
                  <c:v>51.928100000000001</c:v>
                </c:pt>
                <c:pt idx="51733" formatCode="General">
                  <c:v>52.320799999999998</c:v>
                </c:pt>
                <c:pt idx="51734" formatCode="General">
                  <c:v>52.733400000000003</c:v>
                </c:pt>
                <c:pt idx="51735" formatCode="General">
                  <c:v>53.1691</c:v>
                </c:pt>
                <c:pt idx="51736" formatCode="General">
                  <c:v>53.603700000000003</c:v>
                </c:pt>
                <c:pt idx="51737" formatCode="General">
                  <c:v>54.016300000000001</c:v>
                </c:pt>
                <c:pt idx="51738" formatCode="General">
                  <c:v>54.417499999999997</c:v>
                </c:pt>
                <c:pt idx="51739" formatCode="General">
                  <c:v>54.809899999999999</c:v>
                </c:pt>
                <c:pt idx="51740" formatCode="General">
                  <c:v>55.183</c:v>
                </c:pt>
                <c:pt idx="51741" formatCode="General">
                  <c:v>55.536299999999997</c:v>
                </c:pt>
                <c:pt idx="51742" formatCode="General">
                  <c:v>55.875100000000003</c:v>
                </c:pt>
                <c:pt idx="51743" formatCode="General">
                  <c:v>56.200099999999999</c:v>
                </c:pt>
                <c:pt idx="51744" formatCode="General">
                  <c:v>56.504300000000001</c:v>
                </c:pt>
                <c:pt idx="51745" formatCode="General">
                  <c:v>56.761899999999997</c:v>
                </c:pt>
                <c:pt idx="51746" formatCode="General">
                  <c:v>56.958599999999997</c:v>
                </c:pt>
                <c:pt idx="51747" formatCode="General">
                  <c:v>57.105499999999999</c:v>
                </c:pt>
                <c:pt idx="51748" formatCode="General">
                  <c:v>57.218800000000002</c:v>
                </c:pt>
                <c:pt idx="51749" formatCode="General">
                  <c:v>57.311799999999998</c:v>
                </c:pt>
                <c:pt idx="51750" formatCode="General">
                  <c:v>57.396599999999999</c:v>
                </c:pt>
                <c:pt idx="51751" formatCode="General">
                  <c:v>57.452500000000001</c:v>
                </c:pt>
                <c:pt idx="51752" formatCode="General">
                  <c:v>57.391800000000003</c:v>
                </c:pt>
                <c:pt idx="51753" formatCode="General">
                  <c:v>57.190199999999997</c:v>
                </c:pt>
                <c:pt idx="51754" formatCode="General">
                  <c:v>56.909599999999998</c:v>
                </c:pt>
                <c:pt idx="51755" formatCode="General">
                  <c:v>56.587800000000001</c:v>
                </c:pt>
                <c:pt idx="51756" formatCode="General">
                  <c:v>56.240299999999998</c:v>
                </c:pt>
                <c:pt idx="51757" formatCode="General">
                  <c:v>55.874200000000002</c:v>
                </c:pt>
                <c:pt idx="51758" formatCode="General">
                  <c:v>55.499499999999998</c:v>
                </c:pt>
                <c:pt idx="51759" formatCode="General">
                  <c:v>55.133499999999998</c:v>
                </c:pt>
                <c:pt idx="51760" formatCode="General">
                  <c:v>54.805599999999998</c:v>
                </c:pt>
                <c:pt idx="51761" formatCode="General">
                  <c:v>54.546599999999998</c:v>
                </c:pt>
                <c:pt idx="51762" formatCode="General">
                  <c:v>54.341299999999997</c:v>
                </c:pt>
                <c:pt idx="51763" formatCode="General">
                  <c:v>54.160200000000003</c:v>
                </c:pt>
                <c:pt idx="51764" formatCode="General">
                  <c:v>54.000100000000003</c:v>
                </c:pt>
                <c:pt idx="51765" formatCode="General">
                  <c:v>53.853200000000001</c:v>
                </c:pt>
                <c:pt idx="51766" formatCode="General">
                  <c:v>53.701000000000001</c:v>
                </c:pt>
                <c:pt idx="51767" formatCode="General">
                  <c:v>53.532600000000002</c:v>
                </c:pt>
                <c:pt idx="51768" formatCode="General">
                  <c:v>53.349699999999999</c:v>
                </c:pt>
                <c:pt idx="51769" formatCode="General">
                  <c:v>53.170900000000003</c:v>
                </c:pt>
                <c:pt idx="51770" formatCode="General">
                  <c:v>53.018300000000004</c:v>
                </c:pt>
                <c:pt idx="51771" formatCode="General">
                  <c:v>52.907200000000003</c:v>
                </c:pt>
                <c:pt idx="51772" formatCode="General">
                  <c:v>52.841799999999999</c:v>
                </c:pt>
                <c:pt idx="51773" formatCode="General">
                  <c:v>52.805500000000002</c:v>
                </c:pt>
                <c:pt idx="51774" formatCode="General">
                  <c:v>52.798699999999997</c:v>
                </c:pt>
                <c:pt idx="51775" formatCode="General">
                  <c:v>52.834499999999998</c:v>
                </c:pt>
                <c:pt idx="51776" formatCode="General">
                  <c:v>52.906999999999996</c:v>
                </c:pt>
                <c:pt idx="51777" formatCode="General">
                  <c:v>53.003799999999998</c:v>
                </c:pt>
                <c:pt idx="51778" formatCode="General">
                  <c:v>53.119599999999998</c:v>
                </c:pt>
                <c:pt idx="51779" formatCode="General">
                  <c:v>53.241199999999999</c:v>
                </c:pt>
                <c:pt idx="51780" formatCode="General">
                  <c:v>53.342100000000002</c:v>
                </c:pt>
                <c:pt idx="51781" formatCode="General">
                  <c:v>53.380800000000001</c:v>
                </c:pt>
                <c:pt idx="51782" formatCode="General">
                  <c:v>53.3215</c:v>
                </c:pt>
                <c:pt idx="51783" formatCode="General">
                  <c:v>53.155799999999999</c:v>
                </c:pt>
                <c:pt idx="51784" formatCode="General">
                  <c:v>52.864100000000001</c:v>
                </c:pt>
                <c:pt idx="51785" formatCode="General">
                  <c:v>52.373699999999999</c:v>
                </c:pt>
                <c:pt idx="51786" formatCode="General">
                  <c:v>51.675899999999999</c:v>
                </c:pt>
                <c:pt idx="51787" formatCode="General">
                  <c:v>50.8626</c:v>
                </c:pt>
                <c:pt idx="51788" formatCode="General">
                  <c:v>50.003700000000002</c:v>
                </c:pt>
                <c:pt idx="51789" formatCode="General">
                  <c:v>49.133800000000001</c:v>
                </c:pt>
                <c:pt idx="51790" formatCode="General">
                  <c:v>48.281599999999997</c:v>
                </c:pt>
                <c:pt idx="51791" formatCode="General">
                  <c:v>47.469700000000003</c:v>
                </c:pt>
                <c:pt idx="51792" formatCode="General">
                  <c:v>46.710099999999997</c:v>
                </c:pt>
                <c:pt idx="51793" formatCode="General">
                  <c:v>46.007599999999996</c:v>
                </c:pt>
                <c:pt idx="51794" formatCode="General">
                  <c:v>45.362099999999998</c:v>
                </c:pt>
                <c:pt idx="51795" formatCode="General">
                  <c:v>44.776000000000003</c:v>
                </c:pt>
                <c:pt idx="51796" formatCode="General">
                  <c:v>44.253799999999998</c:v>
                </c:pt>
                <c:pt idx="51797" formatCode="General">
                  <c:v>43.805</c:v>
                </c:pt>
                <c:pt idx="51798" formatCode="General">
                  <c:v>43.440199999999997</c:v>
                </c:pt>
                <c:pt idx="51799" formatCode="General">
                  <c:v>43.1661</c:v>
                </c:pt>
                <c:pt idx="51800" formatCode="General">
                  <c:v>42.985700000000001</c:v>
                </c:pt>
                <c:pt idx="51801" formatCode="General">
                  <c:v>42.894500000000001</c:v>
                </c:pt>
                <c:pt idx="51802" formatCode="General">
                  <c:v>42.869599999999998</c:v>
                </c:pt>
                <c:pt idx="51803" formatCode="General">
                  <c:v>42.881799999999998</c:v>
                </c:pt>
                <c:pt idx="51804" formatCode="General">
                  <c:v>42.904899999999998</c:v>
                </c:pt>
                <c:pt idx="51805" formatCode="General">
                  <c:v>42.915300000000002</c:v>
                </c:pt>
                <c:pt idx="51806" formatCode="General">
                  <c:v>42.901699999999998</c:v>
                </c:pt>
                <c:pt idx="51807" formatCode="General">
                  <c:v>42.848700000000001</c:v>
                </c:pt>
                <c:pt idx="51808" formatCode="General">
                  <c:v>42.739199999999997</c:v>
                </c:pt>
                <c:pt idx="51809" formatCode="General">
                  <c:v>42.572299999999998</c:v>
                </c:pt>
                <c:pt idx="51810" formatCode="General">
                  <c:v>42.356099999999998</c:v>
                </c:pt>
                <c:pt idx="51811" formatCode="General">
                  <c:v>42.109200000000001</c:v>
                </c:pt>
                <c:pt idx="51812" formatCode="General">
                  <c:v>41.840200000000003</c:v>
                </c:pt>
                <c:pt idx="51813" formatCode="General">
                  <c:v>41.521500000000003</c:v>
                </c:pt>
                <c:pt idx="51814" formatCode="General">
                  <c:v>41.145499999999998</c:v>
                </c:pt>
                <c:pt idx="51815" formatCode="General">
                  <c:v>40.7286</c:v>
                </c:pt>
                <c:pt idx="51816" formatCode="General">
                  <c:v>40.3065</c:v>
                </c:pt>
                <c:pt idx="51817" formatCode="General">
                  <c:v>39.913499999999999</c:v>
                </c:pt>
                <c:pt idx="51818" formatCode="General">
                  <c:v>39.551099999999998</c:v>
                </c:pt>
                <c:pt idx="51819" formatCode="General">
                  <c:v>39.214100000000002</c:v>
                </c:pt>
                <c:pt idx="51820" formatCode="General">
                  <c:v>38.894300000000001</c:v>
                </c:pt>
                <c:pt idx="51821" formatCode="General">
                  <c:v>38.576099999999997</c:v>
                </c:pt>
                <c:pt idx="51822" formatCode="General">
                  <c:v>38.243400000000001</c:v>
                </c:pt>
                <c:pt idx="51823" formatCode="General">
                  <c:v>37.817300000000003</c:v>
                </c:pt>
                <c:pt idx="51824" formatCode="General">
                  <c:v>37.239899999999999</c:v>
                </c:pt>
                <c:pt idx="51825" formatCode="General">
                  <c:v>36.593899999999998</c:v>
                </c:pt>
                <c:pt idx="51826" formatCode="General">
                  <c:v>35.939599999999999</c:v>
                </c:pt>
                <c:pt idx="51827" formatCode="General">
                  <c:v>35.262799999999999</c:v>
                </c:pt>
                <c:pt idx="51828" formatCode="General">
                  <c:v>34.577199999999998</c:v>
                </c:pt>
                <c:pt idx="51829" formatCode="General">
                  <c:v>33.913699999999999</c:v>
                </c:pt>
                <c:pt idx="51830" formatCode="General">
                  <c:v>33.264299999999999</c:v>
                </c:pt>
                <c:pt idx="51831" formatCode="General">
                  <c:v>32.612099999999998</c:v>
                </c:pt>
                <c:pt idx="51832" formatCode="General">
                  <c:v>31.954699999999999</c:v>
                </c:pt>
                <c:pt idx="51833" formatCode="General">
                  <c:v>31.288</c:v>
                </c:pt>
                <c:pt idx="51834" formatCode="General">
                  <c:v>30.607299999999999</c:v>
                </c:pt>
                <c:pt idx="51835" formatCode="General">
                  <c:v>29.889600000000002</c:v>
                </c:pt>
                <c:pt idx="51836" formatCode="General">
                  <c:v>29.110299999999999</c:v>
                </c:pt>
                <c:pt idx="51837" formatCode="General">
                  <c:v>28.266200000000001</c:v>
                </c:pt>
                <c:pt idx="51838" formatCode="General">
                  <c:v>27.367899999999999</c:v>
                </c:pt>
                <c:pt idx="51839" formatCode="General">
                  <c:v>26.446400000000001</c:v>
                </c:pt>
                <c:pt idx="51840" formatCode="General">
                  <c:v>25.526199999999999</c:v>
                </c:pt>
                <c:pt idx="51841" formatCode="General">
                  <c:v>24.613399999999999</c:v>
                </c:pt>
                <c:pt idx="51842" formatCode="General">
                  <c:v>23.724</c:v>
                </c:pt>
                <c:pt idx="51843" formatCode="General">
                  <c:v>22.8767</c:v>
                </c:pt>
                <c:pt idx="51844" formatCode="General">
                  <c:v>22.070799999999998</c:v>
                </c:pt>
                <c:pt idx="51845" formatCode="General">
                  <c:v>21.299800000000001</c:v>
                </c:pt>
                <c:pt idx="51846" formatCode="General">
                  <c:v>20.561699999999998</c:v>
                </c:pt>
                <c:pt idx="51847" formatCode="General">
                  <c:v>19.8445</c:v>
                </c:pt>
                <c:pt idx="51848" formatCode="General">
                  <c:v>19.132899999999999</c:v>
                </c:pt>
                <c:pt idx="51849" formatCode="General">
                  <c:v>18.433800000000002</c:v>
                </c:pt>
                <c:pt idx="51850" formatCode="General">
                  <c:v>17.7651</c:v>
                </c:pt>
                <c:pt idx="51851" formatCode="General">
                  <c:v>17.157599999999999</c:v>
                </c:pt>
                <c:pt idx="51852" formatCode="General">
                  <c:v>16.639199999999999</c:v>
                </c:pt>
                <c:pt idx="51853" formatCode="General">
                  <c:v>16.2151</c:v>
                </c:pt>
                <c:pt idx="51854" formatCode="General">
                  <c:v>15.885899999999999</c:v>
                </c:pt>
                <c:pt idx="51855" formatCode="General">
                  <c:v>15.6469</c:v>
                </c:pt>
                <c:pt idx="51856" formatCode="General">
                  <c:v>15.487500000000001</c:v>
                </c:pt>
                <c:pt idx="51857" formatCode="General">
                  <c:v>15.395300000000001</c:v>
                </c:pt>
                <c:pt idx="51858" formatCode="General">
                  <c:v>15.363300000000001</c:v>
                </c:pt>
                <c:pt idx="51859" formatCode="General">
                  <c:v>15.3931</c:v>
                </c:pt>
                <c:pt idx="51860" formatCode="General">
                  <c:v>15.4956</c:v>
                </c:pt>
                <c:pt idx="51861" formatCode="General">
                  <c:v>15.646699999999999</c:v>
                </c:pt>
                <c:pt idx="51862" formatCode="General">
                  <c:v>15.796900000000001</c:v>
                </c:pt>
                <c:pt idx="51863" formatCode="General">
                  <c:v>15.872299999999999</c:v>
                </c:pt>
                <c:pt idx="51864" formatCode="General">
                  <c:v>15.8165</c:v>
                </c:pt>
                <c:pt idx="51865" formatCode="General">
                  <c:v>15.694599999999999</c:v>
                </c:pt>
                <c:pt idx="51866" formatCode="General">
                  <c:v>15.569900000000001</c:v>
                </c:pt>
                <c:pt idx="51867" formatCode="General">
                  <c:v>15.4337</c:v>
                </c:pt>
                <c:pt idx="51868" formatCode="General">
                  <c:v>15.281599999999999</c:v>
                </c:pt>
                <c:pt idx="51869" formatCode="General">
                  <c:v>15.1168</c:v>
                </c:pt>
                <c:pt idx="51870" formatCode="General">
                  <c:v>14.9533</c:v>
                </c:pt>
                <c:pt idx="51871" formatCode="General">
                  <c:v>14.803800000000001</c:v>
                </c:pt>
                <c:pt idx="51872" formatCode="General">
                  <c:v>14.6662</c:v>
                </c:pt>
                <c:pt idx="51873" formatCode="General">
                  <c:v>14.5343</c:v>
                </c:pt>
                <c:pt idx="51874" formatCode="General">
                  <c:v>14.4003</c:v>
                </c:pt>
                <c:pt idx="51875" formatCode="General">
                  <c:v>14.253399999999999</c:v>
                </c:pt>
                <c:pt idx="51876" formatCode="General">
                  <c:v>14.084</c:v>
                </c:pt>
                <c:pt idx="51877" formatCode="General">
                  <c:v>13.882400000000001</c:v>
                </c:pt>
                <c:pt idx="51878" formatCode="General">
                  <c:v>13.641400000000001</c:v>
                </c:pt>
                <c:pt idx="51879" formatCode="General">
                  <c:v>13.364599999999999</c:v>
                </c:pt>
                <c:pt idx="51880" formatCode="General">
                  <c:v>13.0596</c:v>
                </c:pt>
                <c:pt idx="51881" formatCode="General">
                  <c:v>12.733700000000001</c:v>
                </c:pt>
                <c:pt idx="51882" formatCode="General">
                  <c:v>12.3886</c:v>
                </c:pt>
                <c:pt idx="51883" formatCode="General">
                  <c:v>12.022399999999999</c:v>
                </c:pt>
                <c:pt idx="51884" formatCode="General">
                  <c:v>11.6302</c:v>
                </c:pt>
                <c:pt idx="51885" formatCode="General">
                  <c:v>11.2081</c:v>
                </c:pt>
                <c:pt idx="51886" formatCode="General">
                  <c:v>10.759600000000001</c:v>
                </c:pt>
                <c:pt idx="51887" formatCode="General">
                  <c:v>10.287000000000001</c:v>
                </c:pt>
                <c:pt idx="51888" formatCode="General">
                  <c:v>9.7909500000000005</c:v>
                </c:pt>
                <c:pt idx="51889" formatCode="General">
                  <c:v>9.2800399999999996</c:v>
                </c:pt>
                <c:pt idx="51890" formatCode="General">
                  <c:v>8.76755</c:v>
                </c:pt>
                <c:pt idx="51891" formatCode="General">
                  <c:v>8.2655200000000004</c:v>
                </c:pt>
                <c:pt idx="51892" formatCode="General">
                  <c:v>7.7761500000000003</c:v>
                </c:pt>
                <c:pt idx="51893" formatCode="General">
                  <c:v>7.2846500000000001</c:v>
                </c:pt>
                <c:pt idx="51894" formatCode="General">
                  <c:v>6.77867</c:v>
                </c:pt>
                <c:pt idx="51895" formatCode="General">
                  <c:v>6.2546200000000001</c:v>
                </c:pt>
                <c:pt idx="51896" formatCode="General">
                  <c:v>5.7133700000000003</c:v>
                </c:pt>
                <c:pt idx="51897" formatCode="General">
                  <c:v>5.1589</c:v>
                </c:pt>
                <c:pt idx="51898" formatCode="General">
                  <c:v>4.6040400000000004</c:v>
                </c:pt>
                <c:pt idx="51899" formatCode="General">
                  <c:v>4.0610200000000001</c:v>
                </c:pt>
                <c:pt idx="51900" formatCode="General">
                  <c:v>3.5311599999999999</c:v>
                </c:pt>
                <c:pt idx="51901" formatCode="General">
                  <c:v>3.0190000000000001</c:v>
                </c:pt>
                <c:pt idx="51902" formatCode="General">
                  <c:v>2.5327700000000002</c:v>
                </c:pt>
                <c:pt idx="51903" formatCode="General">
                  <c:v>2.0312000000000001</c:v>
                </c:pt>
                <c:pt idx="51904" formatCode="General">
                  <c:v>1.4594499999999999</c:v>
                </c:pt>
                <c:pt idx="51905" formatCode="General">
                  <c:v>0.78643200000000002</c:v>
                </c:pt>
                <c:pt idx="51906" formatCode="General">
                  <c:v>1.73373E-2</c:v>
                </c:pt>
                <c:pt idx="51907" formatCode="General">
                  <c:v>-0.77607700000000002</c:v>
                </c:pt>
                <c:pt idx="51908" formatCode="General">
                  <c:v>-1.5599499999999999</c:v>
                </c:pt>
                <c:pt idx="51909" formatCode="General">
                  <c:v>-2.35209</c:v>
                </c:pt>
                <c:pt idx="51910" formatCode="General">
                  <c:v>-3.1298599999999999</c:v>
                </c:pt>
                <c:pt idx="51911" formatCode="General">
                  <c:v>-3.8522699999999999</c:v>
                </c:pt>
                <c:pt idx="51912" formatCode="General">
                  <c:v>-4.4666499999999996</c:v>
                </c:pt>
                <c:pt idx="51913" formatCode="General">
                  <c:v>-4.9243300000000003</c:v>
                </c:pt>
                <c:pt idx="51914" formatCode="General">
                  <c:v>-5.21122</c:v>
                </c:pt>
                <c:pt idx="51915" formatCode="General">
                  <c:v>-5.3412499999999996</c:v>
                </c:pt>
                <c:pt idx="51916" formatCode="General">
                  <c:v>-5.34476</c:v>
                </c:pt>
                <c:pt idx="51917" formatCode="General">
                  <c:v>-5.2507400000000004</c:v>
                </c:pt>
                <c:pt idx="51918" formatCode="General">
                  <c:v>-5.0887200000000004</c:v>
                </c:pt>
                <c:pt idx="51919" formatCode="General">
                  <c:v>-4.89398</c:v>
                </c:pt>
                <c:pt idx="51920" formatCode="General">
                  <c:v>-4.6899600000000001</c:v>
                </c:pt>
                <c:pt idx="51921" formatCode="General">
                  <c:v>-4.47</c:v>
                </c:pt>
                <c:pt idx="51922" formatCode="General">
                  <c:v>-4.2321900000000001</c:v>
                </c:pt>
                <c:pt idx="51923" formatCode="General">
                  <c:v>-3.9857</c:v>
                </c:pt>
                <c:pt idx="51924" formatCode="General">
                  <c:v>-3.7658999999999998</c:v>
                </c:pt>
                <c:pt idx="51925" formatCode="General">
                  <c:v>-3.6070000000000002</c:v>
                </c:pt>
                <c:pt idx="51926" formatCode="General">
                  <c:v>-3.5149599999999999</c:v>
                </c:pt>
                <c:pt idx="51927" formatCode="General">
                  <c:v>-3.4956999999999998</c:v>
                </c:pt>
                <c:pt idx="51928" formatCode="General">
                  <c:v>-3.55694</c:v>
                </c:pt>
                <c:pt idx="51929" formatCode="General">
                  <c:v>-3.7098100000000001</c:v>
                </c:pt>
                <c:pt idx="51930" formatCode="General">
                  <c:v>-3.9648300000000001</c:v>
                </c:pt>
                <c:pt idx="51931" formatCode="General">
                  <c:v>-4.3144900000000002</c:v>
                </c:pt>
                <c:pt idx="51932" formatCode="General">
                  <c:v>-4.74803</c:v>
                </c:pt>
                <c:pt idx="51933" formatCode="General">
                  <c:v>-5.2686500000000001</c:v>
                </c:pt>
                <c:pt idx="51934" formatCode="General">
                  <c:v>-5.8743800000000004</c:v>
                </c:pt>
                <c:pt idx="51935" formatCode="General">
                  <c:v>-6.5523300000000004</c:v>
                </c:pt>
                <c:pt idx="51936" formatCode="General">
                  <c:v>-7.2908400000000002</c:v>
                </c:pt>
                <c:pt idx="51937" formatCode="General">
                  <c:v>-8.0803100000000008</c:v>
                </c:pt>
                <c:pt idx="51938" formatCode="General">
                  <c:v>-8.9069199999999995</c:v>
                </c:pt>
                <c:pt idx="51939" formatCode="General">
                  <c:v>-9.7506599999999999</c:v>
                </c:pt>
                <c:pt idx="51940" formatCode="General">
                  <c:v>-10.5815</c:v>
                </c:pt>
                <c:pt idx="51941" formatCode="General">
                  <c:v>-11.376799999999999</c:v>
                </c:pt>
                <c:pt idx="51942" formatCode="General">
                  <c:v>-12.129</c:v>
                </c:pt>
                <c:pt idx="51943" formatCode="General">
                  <c:v>-12.8179</c:v>
                </c:pt>
                <c:pt idx="51944" formatCode="General">
                  <c:v>-13.4191</c:v>
                </c:pt>
                <c:pt idx="51945" formatCode="General">
                  <c:v>-13.9122</c:v>
                </c:pt>
                <c:pt idx="51946" formatCode="General">
                  <c:v>-14.308999999999999</c:v>
                </c:pt>
                <c:pt idx="51947" formatCode="General">
                  <c:v>-14.6717</c:v>
                </c:pt>
                <c:pt idx="51948" formatCode="General">
                  <c:v>-15.0604</c:v>
                </c:pt>
                <c:pt idx="51949" formatCode="General">
                  <c:v>-15.5115</c:v>
                </c:pt>
                <c:pt idx="51950" formatCode="General">
                  <c:v>-16.004200000000001</c:v>
                </c:pt>
                <c:pt idx="51951" formatCode="General">
                  <c:v>-16.497699999999998</c:v>
                </c:pt>
                <c:pt idx="51952" formatCode="General">
                  <c:v>-16.9788</c:v>
                </c:pt>
                <c:pt idx="51953" formatCode="General">
                  <c:v>-17.440799999999999</c:v>
                </c:pt>
                <c:pt idx="51954" formatCode="General">
                  <c:v>-17.885200000000001</c:v>
                </c:pt>
                <c:pt idx="51955" formatCode="General">
                  <c:v>-18.3184</c:v>
                </c:pt>
                <c:pt idx="51956" formatCode="General">
                  <c:v>-18.749400000000001</c:v>
                </c:pt>
                <c:pt idx="51957" formatCode="General">
                  <c:v>-19.1541</c:v>
                </c:pt>
                <c:pt idx="51958" formatCode="General">
                  <c:v>-19.506599999999999</c:v>
                </c:pt>
                <c:pt idx="51959" formatCode="General">
                  <c:v>-19.824000000000002</c:v>
                </c:pt>
                <c:pt idx="51960" formatCode="General">
                  <c:v>-20.1252</c:v>
                </c:pt>
                <c:pt idx="51961" formatCode="General">
                  <c:v>-20.419499999999999</c:v>
                </c:pt>
                <c:pt idx="51962" formatCode="General">
                  <c:v>-20.705500000000001</c:v>
                </c:pt>
                <c:pt idx="51963" formatCode="General">
                  <c:v>-20.973099999999999</c:v>
                </c:pt>
                <c:pt idx="51964" formatCode="General">
                  <c:v>-21.233699999999999</c:v>
                </c:pt>
                <c:pt idx="51965" formatCode="General">
                  <c:v>-21.500900000000001</c:v>
                </c:pt>
                <c:pt idx="51966" formatCode="General">
                  <c:v>-21.7502</c:v>
                </c:pt>
                <c:pt idx="51967" formatCode="General">
                  <c:v>-21.9436</c:v>
                </c:pt>
                <c:pt idx="51968" formatCode="General">
                  <c:v>-22.0425</c:v>
                </c:pt>
                <c:pt idx="51969" formatCode="General">
                  <c:v>-22.0487</c:v>
                </c:pt>
                <c:pt idx="51970" formatCode="General">
                  <c:v>-21.998699999999999</c:v>
                </c:pt>
                <c:pt idx="51971" formatCode="General">
                  <c:v>-21.937899999999999</c:v>
                </c:pt>
                <c:pt idx="51972" formatCode="General">
                  <c:v>-21.902699999999999</c:v>
                </c:pt>
                <c:pt idx="51973" formatCode="General">
                  <c:v>-21.885899999999999</c:v>
                </c:pt>
                <c:pt idx="51974" formatCode="General">
                  <c:v>-21.879899999999999</c:v>
                </c:pt>
                <c:pt idx="51975" formatCode="General">
                  <c:v>-21.885400000000001</c:v>
                </c:pt>
                <c:pt idx="51976" formatCode="General">
                  <c:v>-21.920300000000001</c:v>
                </c:pt>
                <c:pt idx="51977" formatCode="General">
                  <c:v>-22.011700000000001</c:v>
                </c:pt>
                <c:pt idx="51978" formatCode="General">
                  <c:v>-22.1675</c:v>
                </c:pt>
                <c:pt idx="51979" formatCode="General">
                  <c:v>-22.379200000000001</c:v>
                </c:pt>
                <c:pt idx="51980" formatCode="General">
                  <c:v>-22.625699999999998</c:v>
                </c:pt>
                <c:pt idx="51981" formatCode="General">
                  <c:v>-22.885300000000001</c:v>
                </c:pt>
                <c:pt idx="51982" formatCode="General">
                  <c:v>-23.144600000000001</c:v>
                </c:pt>
                <c:pt idx="51983" formatCode="General">
                  <c:v>-23.381</c:v>
                </c:pt>
                <c:pt idx="51984" formatCode="General">
                  <c:v>-23.571200000000001</c:v>
                </c:pt>
                <c:pt idx="51985" formatCode="General">
                  <c:v>-23.690100000000001</c:v>
                </c:pt>
                <c:pt idx="51986" formatCode="General">
                  <c:v>-23.7318</c:v>
                </c:pt>
                <c:pt idx="51987" formatCode="General">
                  <c:v>-23.748200000000001</c:v>
                </c:pt>
                <c:pt idx="51988" formatCode="General">
                  <c:v>-23.794899999999998</c:v>
                </c:pt>
                <c:pt idx="51989" formatCode="General">
                  <c:v>-23.903500000000001</c:v>
                </c:pt>
                <c:pt idx="51990" formatCode="General">
                  <c:v>-24.048300000000001</c:v>
                </c:pt>
                <c:pt idx="51991" formatCode="General">
                  <c:v>-24.185400000000001</c:v>
                </c:pt>
                <c:pt idx="51992" formatCode="General">
                  <c:v>-24.332899999999999</c:v>
                </c:pt>
                <c:pt idx="51993" formatCode="General">
                  <c:v>-24.513100000000001</c:v>
                </c:pt>
                <c:pt idx="51994" formatCode="General">
                  <c:v>-24.729299999999999</c:v>
                </c:pt>
                <c:pt idx="51995" formatCode="General">
                  <c:v>-24.979800000000001</c:v>
                </c:pt>
                <c:pt idx="51996" formatCode="General">
                  <c:v>-25.257400000000001</c:v>
                </c:pt>
                <c:pt idx="51997" formatCode="General">
                  <c:v>-25.555800000000001</c:v>
                </c:pt>
                <c:pt idx="51998" formatCode="General">
                  <c:v>-25.869399999999999</c:v>
                </c:pt>
                <c:pt idx="51999" formatCode="General">
                  <c:v>-26.1858</c:v>
                </c:pt>
                <c:pt idx="52000" formatCode="General">
                  <c:v>-26.488900000000001</c:v>
                </c:pt>
                <c:pt idx="52001" formatCode="General">
                  <c:v>-26.760999999999999</c:v>
                </c:pt>
                <c:pt idx="52002" formatCode="General">
                  <c:v>-26.975999999999999</c:v>
                </c:pt>
                <c:pt idx="52003" formatCode="General">
                  <c:v>-27.112100000000002</c:v>
                </c:pt>
                <c:pt idx="52004" formatCode="General">
                  <c:v>-27.134399999999999</c:v>
                </c:pt>
                <c:pt idx="52005" formatCode="General">
                  <c:v>-27.013100000000001</c:v>
                </c:pt>
                <c:pt idx="52006" formatCode="General">
                  <c:v>-26.753299999999999</c:v>
                </c:pt>
                <c:pt idx="52007" formatCode="General">
                  <c:v>-26.377400000000002</c:v>
                </c:pt>
                <c:pt idx="52008" formatCode="General">
                  <c:v>-25.923500000000001</c:v>
                </c:pt>
                <c:pt idx="52009" formatCode="General">
                  <c:v>-25.421299999999999</c:v>
                </c:pt>
                <c:pt idx="52010" formatCode="General">
                  <c:v>-24.8825</c:v>
                </c:pt>
                <c:pt idx="52011" formatCode="General">
                  <c:v>-24.311699999999998</c:v>
                </c:pt>
                <c:pt idx="52012" formatCode="General">
                  <c:v>-23.711300000000001</c:v>
                </c:pt>
                <c:pt idx="52013" formatCode="General">
                  <c:v>-23.09</c:v>
                </c:pt>
                <c:pt idx="52014" formatCode="General">
                  <c:v>-22.4617</c:v>
                </c:pt>
                <c:pt idx="52015" formatCode="General">
                  <c:v>-21.844799999999999</c:v>
                </c:pt>
                <c:pt idx="52016" formatCode="General">
                  <c:v>-21.2575</c:v>
                </c:pt>
                <c:pt idx="52017" formatCode="General">
                  <c:v>-20.714500000000001</c:v>
                </c:pt>
                <c:pt idx="52018" formatCode="General">
                  <c:v>-20.212800000000001</c:v>
                </c:pt>
                <c:pt idx="52019" formatCode="General">
                  <c:v>-19.7376</c:v>
                </c:pt>
                <c:pt idx="52020" formatCode="General">
                  <c:v>-19.251100000000001</c:v>
                </c:pt>
                <c:pt idx="52021" formatCode="General">
                  <c:v>-18.709700000000002</c:v>
                </c:pt>
                <c:pt idx="52022" formatCode="General">
                  <c:v>-18.085599999999999</c:v>
                </c:pt>
                <c:pt idx="52023" formatCode="General">
                  <c:v>-17.390499999999999</c:v>
                </c:pt>
                <c:pt idx="52024" formatCode="General">
                  <c:v>-16.658999999999999</c:v>
                </c:pt>
                <c:pt idx="52025" formatCode="General">
                  <c:v>-15.8924</c:v>
                </c:pt>
                <c:pt idx="52026" formatCode="General">
                  <c:v>-15.100300000000001</c:v>
                </c:pt>
                <c:pt idx="52027" formatCode="General">
                  <c:v>-14.3323</c:v>
                </c:pt>
                <c:pt idx="52028" formatCode="General">
                  <c:v>-13.653700000000001</c:v>
                </c:pt>
                <c:pt idx="52029" formatCode="General">
                  <c:v>-13.123200000000001</c:v>
                </c:pt>
                <c:pt idx="52030" formatCode="General">
                  <c:v>-12.7196</c:v>
                </c:pt>
                <c:pt idx="52031" formatCode="General">
                  <c:v>-12.3741</c:v>
                </c:pt>
                <c:pt idx="52032" formatCode="General">
                  <c:v>-12.0684</c:v>
                </c:pt>
                <c:pt idx="52033" formatCode="General">
                  <c:v>-11.779400000000001</c:v>
                </c:pt>
                <c:pt idx="52034" formatCode="General">
                  <c:v>-11.4</c:v>
                </c:pt>
                <c:pt idx="52035" formatCode="General">
                  <c:v>-10.8729</c:v>
                </c:pt>
                <c:pt idx="52036" formatCode="General">
                  <c:v>-10.241099999999999</c:v>
                </c:pt>
                <c:pt idx="52037" formatCode="General">
                  <c:v>-9.5799599999999998</c:v>
                </c:pt>
                <c:pt idx="52038" formatCode="General">
                  <c:v>-8.9557199999999995</c:v>
                </c:pt>
                <c:pt idx="52039" formatCode="General">
                  <c:v>-8.3163199999999993</c:v>
                </c:pt>
                <c:pt idx="52040" formatCode="General">
                  <c:v>-7.6352599999999997</c:v>
                </c:pt>
                <c:pt idx="52041" formatCode="General">
                  <c:v>-7.0256299999999996</c:v>
                </c:pt>
                <c:pt idx="52042" formatCode="General">
                  <c:v>-6.5273000000000003</c:v>
                </c:pt>
                <c:pt idx="52043" formatCode="General">
                  <c:v>-6.0642199999999997</c:v>
                </c:pt>
                <c:pt idx="52044" formatCode="General">
                  <c:v>-5.6159999999999997</c:v>
                </c:pt>
                <c:pt idx="52045" formatCode="General">
                  <c:v>-5.2029199999999998</c:v>
                </c:pt>
                <c:pt idx="52046" formatCode="General">
                  <c:v>-4.8243600000000004</c:v>
                </c:pt>
                <c:pt idx="52047" formatCode="General">
                  <c:v>-4.4813499999999999</c:v>
                </c:pt>
                <c:pt idx="52048" formatCode="General">
                  <c:v>-4.1877800000000001</c:v>
                </c:pt>
                <c:pt idx="52049" formatCode="General">
                  <c:v>-3.94855</c:v>
                </c:pt>
                <c:pt idx="52050" formatCode="General">
                  <c:v>-3.7571699999999999</c:v>
                </c:pt>
                <c:pt idx="52051" formatCode="General">
                  <c:v>-3.5980799999999999</c:v>
                </c:pt>
                <c:pt idx="52052" formatCode="General">
                  <c:v>-3.4533299999999998</c:v>
                </c:pt>
                <c:pt idx="52053" formatCode="General">
                  <c:v>-3.30566</c:v>
                </c:pt>
                <c:pt idx="52054" formatCode="General">
                  <c:v>-3.1487699999999998</c:v>
                </c:pt>
                <c:pt idx="52055" formatCode="General">
                  <c:v>-3.00299</c:v>
                </c:pt>
                <c:pt idx="52056" formatCode="General">
                  <c:v>-2.8837100000000002</c:v>
                </c:pt>
                <c:pt idx="52057" formatCode="General">
                  <c:v>-2.79101</c:v>
                </c:pt>
                <c:pt idx="52058" formatCode="General">
                  <c:v>-2.68405</c:v>
                </c:pt>
                <c:pt idx="52059" formatCode="General">
                  <c:v>-2.5171299999999999</c:v>
                </c:pt>
                <c:pt idx="52060" formatCode="General">
                  <c:v>-2.2793299999999999</c:v>
                </c:pt>
                <c:pt idx="52061" formatCode="General">
                  <c:v>-1.9575800000000001</c:v>
                </c:pt>
                <c:pt idx="52062" formatCode="General">
                  <c:v>-1.5361199999999999</c:v>
                </c:pt>
                <c:pt idx="52063" formatCode="General">
                  <c:v>-1.02739</c:v>
                </c:pt>
                <c:pt idx="52064" formatCode="General">
                  <c:v>-0.46442600000000001</c:v>
                </c:pt>
                <c:pt idx="52065" formatCode="General">
                  <c:v>0.13087099999999999</c:v>
                </c:pt>
                <c:pt idx="52066" formatCode="General">
                  <c:v>0.74570099999999995</c:v>
                </c:pt>
                <c:pt idx="52067" formatCode="General">
                  <c:v>1.3805400000000001</c:v>
                </c:pt>
                <c:pt idx="52068" formatCode="General">
                  <c:v>2.0193500000000002</c:v>
                </c:pt>
                <c:pt idx="52069" formatCode="General">
                  <c:v>2.6242299999999998</c:v>
                </c:pt>
                <c:pt idx="52070" formatCode="General">
                  <c:v>3.1292800000000001</c:v>
                </c:pt>
                <c:pt idx="52071" formatCode="General">
                  <c:v>3.4685000000000001</c:v>
                </c:pt>
                <c:pt idx="52072" formatCode="General">
                  <c:v>3.7254499999999999</c:v>
                </c:pt>
                <c:pt idx="52073" formatCode="General">
                  <c:v>4.0032300000000003</c:v>
                </c:pt>
                <c:pt idx="52074" formatCode="General">
                  <c:v>4.2963199999999997</c:v>
                </c:pt>
                <c:pt idx="52075" formatCode="General">
                  <c:v>4.5955599999999999</c:v>
                </c:pt>
                <c:pt idx="52076" formatCode="General">
                  <c:v>4.8949999999999996</c:v>
                </c:pt>
                <c:pt idx="52077" formatCode="General">
                  <c:v>5.1933600000000002</c:v>
                </c:pt>
                <c:pt idx="52078" formatCode="General">
                  <c:v>5.4906899999999998</c:v>
                </c:pt>
                <c:pt idx="52079" formatCode="General">
                  <c:v>5.7529000000000003</c:v>
                </c:pt>
                <c:pt idx="52080" formatCode="General">
                  <c:v>5.9567899999999998</c:v>
                </c:pt>
                <c:pt idx="52081" formatCode="General">
                  <c:v>6.1308999999999996</c:v>
                </c:pt>
                <c:pt idx="52082" formatCode="General">
                  <c:v>6.3151000000000002</c:v>
                </c:pt>
                <c:pt idx="52083" formatCode="General">
                  <c:v>6.5461299999999998</c:v>
                </c:pt>
                <c:pt idx="52084" formatCode="General">
                  <c:v>6.7269800000000002</c:v>
                </c:pt>
                <c:pt idx="52085" formatCode="General">
                  <c:v>6.7129300000000001</c:v>
                </c:pt>
                <c:pt idx="52086" formatCode="General">
                  <c:v>6.5819299999999998</c:v>
                </c:pt>
                <c:pt idx="52087" formatCode="General">
                  <c:v>6.4408300000000001</c:v>
                </c:pt>
                <c:pt idx="52088" formatCode="General">
                  <c:v>6.2705700000000002</c:v>
                </c:pt>
                <c:pt idx="52089" formatCode="General">
                  <c:v>6.0528500000000003</c:v>
                </c:pt>
                <c:pt idx="52090" formatCode="General">
                  <c:v>5.7847200000000001</c:v>
                </c:pt>
                <c:pt idx="52091" formatCode="General">
                  <c:v>5.4765899999999998</c:v>
                </c:pt>
                <c:pt idx="52092" formatCode="General">
                  <c:v>5.1474000000000002</c:v>
                </c:pt>
                <c:pt idx="52093" formatCode="General">
                  <c:v>4.8230300000000002</c:v>
                </c:pt>
                <c:pt idx="52094" formatCode="General">
                  <c:v>4.5309600000000003</c:v>
                </c:pt>
                <c:pt idx="52095" formatCode="General">
                  <c:v>4.2906899999999997</c:v>
                </c:pt>
                <c:pt idx="52096" formatCode="General">
                  <c:v>4.1056499999999998</c:v>
                </c:pt>
                <c:pt idx="52097" formatCode="General">
                  <c:v>3.9624600000000001</c:v>
                </c:pt>
                <c:pt idx="52098" formatCode="General">
                  <c:v>3.8546399999999998</c:v>
                </c:pt>
                <c:pt idx="52099" formatCode="General">
                  <c:v>3.78288</c:v>
                </c:pt>
                <c:pt idx="52100" formatCode="General">
                  <c:v>3.7745700000000002</c:v>
                </c:pt>
                <c:pt idx="52101" formatCode="General">
                  <c:v>3.8525299999999998</c:v>
                </c:pt>
                <c:pt idx="52102" formatCode="General">
                  <c:v>4.0086599999999999</c:v>
                </c:pt>
                <c:pt idx="52103" formatCode="General">
                  <c:v>4.2342000000000004</c:v>
                </c:pt>
                <c:pt idx="52104" formatCode="General">
                  <c:v>4.5220900000000004</c:v>
                </c:pt>
                <c:pt idx="52105" formatCode="General">
                  <c:v>4.88809</c:v>
                </c:pt>
                <c:pt idx="52106" formatCode="General">
                  <c:v>5.3488499999999997</c:v>
                </c:pt>
                <c:pt idx="52107" formatCode="General">
                  <c:v>5.8870199999999997</c:v>
                </c:pt>
                <c:pt idx="52108" formatCode="General">
                  <c:v>6.4720899999999997</c:v>
                </c:pt>
                <c:pt idx="52109" formatCode="General">
                  <c:v>7.0652499999999998</c:v>
                </c:pt>
                <c:pt idx="52110" formatCode="General">
                  <c:v>7.6396300000000004</c:v>
                </c:pt>
                <c:pt idx="52111" formatCode="General">
                  <c:v>8.1881900000000005</c:v>
                </c:pt>
                <c:pt idx="52112" formatCode="General">
                  <c:v>8.7111999999999998</c:v>
                </c:pt>
                <c:pt idx="52113" formatCode="General">
                  <c:v>9.2096999999999998</c:v>
                </c:pt>
                <c:pt idx="52114" formatCode="General">
                  <c:v>9.6799300000000006</c:v>
                </c:pt>
                <c:pt idx="52115" formatCode="General">
                  <c:v>10.1061</c:v>
                </c:pt>
                <c:pt idx="52116" formatCode="General">
                  <c:v>10.4579</c:v>
                </c:pt>
                <c:pt idx="52117" formatCode="General">
                  <c:v>10.7209</c:v>
                </c:pt>
                <c:pt idx="52118" formatCode="General">
                  <c:v>10.896599999999999</c:v>
                </c:pt>
                <c:pt idx="52119" formatCode="General">
                  <c:v>10.9061</c:v>
                </c:pt>
                <c:pt idx="52120" formatCode="General">
                  <c:v>10.6851</c:v>
                </c:pt>
                <c:pt idx="52121" formatCode="General">
                  <c:v>10.349299999999999</c:v>
                </c:pt>
                <c:pt idx="52122" formatCode="General">
                  <c:v>9.9985499999999998</c:v>
                </c:pt>
                <c:pt idx="52123" formatCode="General">
                  <c:v>9.6251499999999997</c:v>
                </c:pt>
                <c:pt idx="52124" formatCode="General">
                  <c:v>9.2304300000000001</c:v>
                </c:pt>
                <c:pt idx="52125" formatCode="General">
                  <c:v>8.8288200000000003</c:v>
                </c:pt>
                <c:pt idx="52126" formatCode="General">
                  <c:v>8.4392800000000001</c:v>
                </c:pt>
                <c:pt idx="52127" formatCode="General">
                  <c:v>8.0789100000000005</c:v>
                </c:pt>
                <c:pt idx="52128" formatCode="General">
                  <c:v>7.7557</c:v>
                </c:pt>
                <c:pt idx="52129" formatCode="General">
                  <c:v>7.4738199999999999</c:v>
                </c:pt>
                <c:pt idx="52130" formatCode="General">
                  <c:v>7.23428</c:v>
                </c:pt>
                <c:pt idx="52131" formatCode="General">
                  <c:v>7.0609299999999999</c:v>
                </c:pt>
                <c:pt idx="52132" formatCode="General">
                  <c:v>6.9874700000000001</c:v>
                </c:pt>
                <c:pt idx="52133" formatCode="General">
                  <c:v>6.9861199999999997</c:v>
                </c:pt>
                <c:pt idx="52134" formatCode="General">
                  <c:v>7.0127499999999996</c:v>
                </c:pt>
                <c:pt idx="52135" formatCode="General">
                  <c:v>7.0530299999999997</c:v>
                </c:pt>
                <c:pt idx="52136" formatCode="General">
                  <c:v>7.0768199999999997</c:v>
                </c:pt>
                <c:pt idx="52137" formatCode="General">
                  <c:v>7.0459100000000001</c:v>
                </c:pt>
                <c:pt idx="52138" formatCode="General">
                  <c:v>6.9550299999999998</c:v>
                </c:pt>
                <c:pt idx="52139" formatCode="General">
                  <c:v>6.8156299999999996</c:v>
                </c:pt>
                <c:pt idx="52140" formatCode="General">
                  <c:v>6.6266699999999998</c:v>
                </c:pt>
                <c:pt idx="52141" formatCode="General">
                  <c:v>6.3860099999999997</c:v>
                </c:pt>
                <c:pt idx="52142" formatCode="General">
                  <c:v>6.0934799999999996</c:v>
                </c:pt>
                <c:pt idx="52143" formatCode="General">
                  <c:v>5.7494300000000003</c:v>
                </c:pt>
                <c:pt idx="52144" formatCode="General">
                  <c:v>5.3545800000000003</c:v>
                </c:pt>
                <c:pt idx="52145" formatCode="General">
                  <c:v>4.9276600000000004</c:v>
                </c:pt>
                <c:pt idx="52146" formatCode="General">
                  <c:v>4.4889999999999999</c:v>
                </c:pt>
                <c:pt idx="52147" formatCode="General">
                  <c:v>4.0362099999999996</c:v>
                </c:pt>
                <c:pt idx="52148" formatCode="General">
                  <c:v>3.5571199999999998</c:v>
                </c:pt>
                <c:pt idx="52149" formatCode="General">
                  <c:v>3.0318999999999998</c:v>
                </c:pt>
                <c:pt idx="52150" formatCode="General">
                  <c:v>2.46991</c:v>
                </c:pt>
                <c:pt idx="52151" formatCode="General">
                  <c:v>1.90716</c:v>
                </c:pt>
                <c:pt idx="52152" formatCode="General">
                  <c:v>1.3749</c:v>
                </c:pt>
                <c:pt idx="52153" formatCode="General">
                  <c:v>0.89573599999999998</c:v>
                </c:pt>
                <c:pt idx="52154" formatCode="General">
                  <c:v>0.47813499999999998</c:v>
                </c:pt>
                <c:pt idx="52155" formatCode="General">
                  <c:v>0.130582</c:v>
                </c:pt>
                <c:pt idx="52156" formatCode="General">
                  <c:v>-0.132636</c:v>
                </c:pt>
                <c:pt idx="52157" formatCode="General">
                  <c:v>-0.27406599999999998</c:v>
                </c:pt>
                <c:pt idx="52158" formatCode="General">
                  <c:v>-0.25369799999999998</c:v>
                </c:pt>
                <c:pt idx="52159" formatCode="General">
                  <c:v>-0.15426699999999999</c:v>
                </c:pt>
                <c:pt idx="52160" formatCode="General">
                  <c:v>-6.4860399999999999E-2</c:v>
                </c:pt>
                <c:pt idx="52161" formatCode="General">
                  <c:v>7.0299899999999999E-2</c:v>
                </c:pt>
                <c:pt idx="52162" formatCode="General">
                  <c:v>0.29424499999999998</c:v>
                </c:pt>
                <c:pt idx="52163" formatCode="General">
                  <c:v>0.58806199999999997</c:v>
                </c:pt>
                <c:pt idx="52164" formatCode="General">
                  <c:v>0.92030500000000004</c:v>
                </c:pt>
                <c:pt idx="52165" formatCode="General">
                  <c:v>1.2570699999999999</c:v>
                </c:pt>
                <c:pt idx="52166" formatCode="General">
                  <c:v>1.5797600000000001</c:v>
                </c:pt>
                <c:pt idx="52167" formatCode="General">
                  <c:v>1.87592</c:v>
                </c:pt>
                <c:pt idx="52168" formatCode="General">
                  <c:v>2.1282800000000002</c:v>
                </c:pt>
                <c:pt idx="52169" formatCode="General">
                  <c:v>2.3231600000000001</c:v>
                </c:pt>
                <c:pt idx="52170" formatCode="General">
                  <c:v>2.4541400000000002</c:v>
                </c:pt>
                <c:pt idx="52171" formatCode="General">
                  <c:v>2.5097399999999999</c:v>
                </c:pt>
                <c:pt idx="52172" formatCode="General">
                  <c:v>2.4777800000000001</c:v>
                </c:pt>
                <c:pt idx="52173" formatCode="General">
                  <c:v>2.3858799999999998</c:v>
                </c:pt>
                <c:pt idx="52174" formatCode="General">
                  <c:v>2.26797</c:v>
                </c:pt>
                <c:pt idx="52175" formatCode="General">
                  <c:v>2.13076</c:v>
                </c:pt>
                <c:pt idx="52176" formatCode="General">
                  <c:v>1.97736</c:v>
                </c:pt>
                <c:pt idx="52177" formatCode="General">
                  <c:v>1.80559</c:v>
                </c:pt>
                <c:pt idx="52178" formatCode="General">
                  <c:v>1.6145700000000001</c:v>
                </c:pt>
                <c:pt idx="52179" formatCode="General">
                  <c:v>1.40669</c:v>
                </c:pt>
                <c:pt idx="52180" formatCode="General">
                  <c:v>1.18618</c:v>
                </c:pt>
                <c:pt idx="52181" formatCode="General">
                  <c:v>0.95454399999999995</c:v>
                </c:pt>
                <c:pt idx="52182" formatCode="General">
                  <c:v>0.70675100000000002</c:v>
                </c:pt>
                <c:pt idx="52183" formatCode="General">
                  <c:v>0.44464599999999999</c:v>
                </c:pt>
                <c:pt idx="52184" formatCode="General">
                  <c:v>0.179448</c:v>
                </c:pt>
                <c:pt idx="52185" formatCode="General">
                  <c:v>-8.9052099999999995E-2</c:v>
                </c:pt>
                <c:pt idx="52186" formatCode="General">
                  <c:v>-0.36626199999999998</c:v>
                </c:pt>
                <c:pt idx="52187" formatCode="General">
                  <c:v>-0.62016700000000002</c:v>
                </c:pt>
                <c:pt idx="52188" formatCode="General">
                  <c:v>-0.81861799999999996</c:v>
                </c:pt>
                <c:pt idx="52189" formatCode="General">
                  <c:v>-0.96741600000000005</c:v>
                </c:pt>
                <c:pt idx="52190" formatCode="General">
                  <c:v>-1.08009</c:v>
                </c:pt>
                <c:pt idx="52191" formatCode="General">
                  <c:v>-1.1686799999999999</c:v>
                </c:pt>
                <c:pt idx="52192" formatCode="General">
                  <c:v>-1.23803</c:v>
                </c:pt>
                <c:pt idx="52193" formatCode="General">
                  <c:v>-1.2898000000000001</c:v>
                </c:pt>
                <c:pt idx="52194" formatCode="General">
                  <c:v>-1.3291599999999999</c:v>
                </c:pt>
                <c:pt idx="52195" formatCode="General">
                  <c:v>-1.34412</c:v>
                </c:pt>
                <c:pt idx="52196" formatCode="General">
                  <c:v>-1.2883899999999999</c:v>
                </c:pt>
                <c:pt idx="52197" formatCode="General">
                  <c:v>-1.1429</c:v>
                </c:pt>
                <c:pt idx="52198" formatCode="General">
                  <c:v>-0.92851399999999995</c:v>
                </c:pt>
                <c:pt idx="52199" formatCode="General">
                  <c:v>-0.72607900000000003</c:v>
                </c:pt>
                <c:pt idx="52200" formatCode="General">
                  <c:v>-0.61451500000000003</c:v>
                </c:pt>
                <c:pt idx="52201" formatCode="General">
                  <c:v>-0.55810400000000004</c:v>
                </c:pt>
                <c:pt idx="52202" formatCode="General">
                  <c:v>-0.51450799999999997</c:v>
                </c:pt>
                <c:pt idx="52203" formatCode="General">
                  <c:v>-0.48540899999999998</c:v>
                </c:pt>
                <c:pt idx="52204" formatCode="General">
                  <c:v>-0.46480100000000002</c:v>
                </c:pt>
                <c:pt idx="52205" formatCode="General">
                  <c:v>-0.44238499999999997</c:v>
                </c:pt>
                <c:pt idx="52206" formatCode="General">
                  <c:v>-0.38733000000000001</c:v>
                </c:pt>
                <c:pt idx="52207" formatCode="General">
                  <c:v>-0.27288400000000002</c:v>
                </c:pt>
                <c:pt idx="52208" formatCode="General">
                  <c:v>-0.12565200000000001</c:v>
                </c:pt>
                <c:pt idx="52209" formatCode="General">
                  <c:v>3.73782E-2</c:v>
                </c:pt>
                <c:pt idx="52210" formatCode="General">
                  <c:v>0.24135699999999999</c:v>
                </c:pt>
                <c:pt idx="52211" formatCode="General">
                  <c:v>0.475246</c:v>
                </c:pt>
                <c:pt idx="52212" formatCode="General">
                  <c:v>0.70308099999999996</c:v>
                </c:pt>
                <c:pt idx="52213" formatCode="General">
                  <c:v>0.93377699999999997</c:v>
                </c:pt>
                <c:pt idx="52214" formatCode="General">
                  <c:v>1.1793899999999999</c:v>
                </c:pt>
                <c:pt idx="52215" formatCode="General">
                  <c:v>1.41855</c:v>
                </c:pt>
                <c:pt idx="52216" formatCode="General">
                  <c:v>1.63198</c:v>
                </c:pt>
                <c:pt idx="52217" formatCode="General">
                  <c:v>1.8128599999999999</c:v>
                </c:pt>
                <c:pt idx="52218" formatCode="General">
                  <c:v>1.94682</c:v>
                </c:pt>
                <c:pt idx="52219" formatCode="General">
                  <c:v>2.0175000000000001</c:v>
                </c:pt>
                <c:pt idx="52220" formatCode="General">
                  <c:v>2.0083299999999999</c:v>
                </c:pt>
                <c:pt idx="52221" formatCode="General">
                  <c:v>1.90693</c:v>
                </c:pt>
                <c:pt idx="52222" formatCode="General">
                  <c:v>1.7135199999999999</c:v>
                </c:pt>
                <c:pt idx="52223" formatCode="General">
                  <c:v>1.4157299999999999</c:v>
                </c:pt>
                <c:pt idx="52224" formatCode="General">
                  <c:v>0.99050099999999996</c:v>
                </c:pt>
                <c:pt idx="52225" formatCode="General">
                  <c:v>0.45980300000000002</c:v>
                </c:pt>
                <c:pt idx="52226" formatCode="General">
                  <c:v>-0.13367100000000001</c:v>
                </c:pt>
                <c:pt idx="52227" formatCode="General">
                  <c:v>-0.77516399999999996</c:v>
                </c:pt>
                <c:pt idx="52228" formatCode="General">
                  <c:v>-1.4542600000000001</c:v>
                </c:pt>
                <c:pt idx="52229" formatCode="General">
                  <c:v>-2.1544699999999999</c:v>
                </c:pt>
                <c:pt idx="52230" formatCode="General">
                  <c:v>-2.8639899999999998</c:v>
                </c:pt>
                <c:pt idx="52231" formatCode="General">
                  <c:v>-3.5787100000000001</c:v>
                </c:pt>
                <c:pt idx="52232" formatCode="General">
                  <c:v>-4.2890100000000002</c:v>
                </c:pt>
                <c:pt idx="52233" formatCode="General">
                  <c:v>-4.9786099999999998</c:v>
                </c:pt>
                <c:pt idx="52234" formatCode="General">
                  <c:v>-5.6177599999999996</c:v>
                </c:pt>
                <c:pt idx="52235" formatCode="General">
                  <c:v>-6.1699799999999998</c:v>
                </c:pt>
                <c:pt idx="52236" formatCode="General">
                  <c:v>-6.5987200000000001</c:v>
                </c:pt>
                <c:pt idx="52237" formatCode="General">
                  <c:v>-6.9400899999999996</c:v>
                </c:pt>
                <c:pt idx="52238" formatCode="General">
                  <c:v>-7.2924100000000003</c:v>
                </c:pt>
                <c:pt idx="52239" formatCode="General">
                  <c:v>-7.6989299999999998</c:v>
                </c:pt>
                <c:pt idx="52240" formatCode="General">
                  <c:v>-8.1613799999999994</c:v>
                </c:pt>
                <c:pt idx="52241" formatCode="General">
                  <c:v>-8.6348500000000001</c:v>
                </c:pt>
                <c:pt idx="52242" formatCode="General">
                  <c:v>-9.0622299999999996</c:v>
                </c:pt>
                <c:pt idx="52243" formatCode="General">
                  <c:v>-9.4033099999999994</c:v>
                </c:pt>
                <c:pt idx="52244" formatCode="General">
                  <c:v>-9.6487200000000009</c:v>
                </c:pt>
                <c:pt idx="52245" formatCode="General">
                  <c:v>-9.8248700000000007</c:v>
                </c:pt>
                <c:pt idx="52246" formatCode="General">
                  <c:v>-9.8621599999999994</c:v>
                </c:pt>
                <c:pt idx="52247" formatCode="General">
                  <c:v>-9.7025000000000006</c:v>
                </c:pt>
                <c:pt idx="52248" formatCode="General">
                  <c:v>-9.4955499999999997</c:v>
                </c:pt>
                <c:pt idx="52249" formatCode="General">
                  <c:v>-9.3603199999999998</c:v>
                </c:pt>
                <c:pt idx="52250" formatCode="General">
                  <c:v>-9.2621400000000005</c:v>
                </c:pt>
                <c:pt idx="52251" formatCode="General">
                  <c:v>-9.1676400000000005</c:v>
                </c:pt>
                <c:pt idx="52252" formatCode="General">
                  <c:v>-9.0624500000000001</c:v>
                </c:pt>
                <c:pt idx="52253" formatCode="General">
                  <c:v>-8.9353700000000007</c:v>
                </c:pt>
                <c:pt idx="52254" formatCode="General">
                  <c:v>-8.7802100000000003</c:v>
                </c:pt>
                <c:pt idx="52255" formatCode="General">
                  <c:v>-8.5975699999999993</c:v>
                </c:pt>
                <c:pt idx="52256" formatCode="General">
                  <c:v>-8.4005100000000006</c:v>
                </c:pt>
                <c:pt idx="52257" formatCode="General">
                  <c:v>-8.2145299999999999</c:v>
                </c:pt>
                <c:pt idx="52258" formatCode="General">
                  <c:v>-8.0456199999999995</c:v>
                </c:pt>
                <c:pt idx="52259" formatCode="General">
                  <c:v>-7.8849400000000003</c:v>
                </c:pt>
                <c:pt idx="52260" formatCode="General">
                  <c:v>-7.7335599999999998</c:v>
                </c:pt>
                <c:pt idx="52261" formatCode="General">
                  <c:v>-7.6005399999999996</c:v>
                </c:pt>
                <c:pt idx="52262" formatCode="General">
                  <c:v>-7.5131600000000001</c:v>
                </c:pt>
                <c:pt idx="52263" formatCode="General">
                  <c:v>-7.4940100000000003</c:v>
                </c:pt>
                <c:pt idx="52264" formatCode="General">
                  <c:v>-7.5449299999999999</c:v>
                </c:pt>
                <c:pt idx="52265" formatCode="General">
                  <c:v>-7.6475999999999997</c:v>
                </c:pt>
                <c:pt idx="52266" formatCode="General">
                  <c:v>-7.7725499999999998</c:v>
                </c:pt>
                <c:pt idx="52267" formatCode="General">
                  <c:v>-7.9141500000000002</c:v>
                </c:pt>
                <c:pt idx="52268" formatCode="General">
                  <c:v>-8.0705100000000005</c:v>
                </c:pt>
                <c:pt idx="52269" formatCode="General">
                  <c:v>-8.2205899999999996</c:v>
                </c:pt>
                <c:pt idx="52270" formatCode="General">
                  <c:v>-8.3630700000000004</c:v>
                </c:pt>
                <c:pt idx="52271" formatCode="General">
                  <c:v>-8.5228199999999994</c:v>
                </c:pt>
                <c:pt idx="52272" formatCode="General">
                  <c:v>-8.69937</c:v>
                </c:pt>
                <c:pt idx="52273" formatCode="General">
                  <c:v>-8.8748400000000007</c:v>
                </c:pt>
                <c:pt idx="52274" formatCode="General">
                  <c:v>-9.0304000000000002</c:v>
                </c:pt>
                <c:pt idx="52275" formatCode="General">
                  <c:v>-9.1504200000000004</c:v>
                </c:pt>
                <c:pt idx="52276" formatCode="General">
                  <c:v>-9.2317199999999993</c:v>
                </c:pt>
                <c:pt idx="52277" formatCode="General">
                  <c:v>-9.3392599999999995</c:v>
                </c:pt>
                <c:pt idx="52278" formatCode="General">
                  <c:v>-9.5813199999999998</c:v>
                </c:pt>
                <c:pt idx="52279" formatCode="General">
                  <c:v>-9.9409799999999997</c:v>
                </c:pt>
                <c:pt idx="52280" formatCode="General">
                  <c:v>-10.3447</c:v>
                </c:pt>
                <c:pt idx="52281" formatCode="General">
                  <c:v>-10.748200000000001</c:v>
                </c:pt>
                <c:pt idx="52282" formatCode="General">
                  <c:v>-11.1211</c:v>
                </c:pt>
                <c:pt idx="52283" formatCode="General">
                  <c:v>-11.467499999999999</c:v>
                </c:pt>
                <c:pt idx="52284" formatCode="General">
                  <c:v>-11.785500000000001</c:v>
                </c:pt>
                <c:pt idx="52285" formatCode="General">
                  <c:v>-12.062799999999999</c:v>
                </c:pt>
                <c:pt idx="52286" formatCode="General">
                  <c:v>-12.295299999999999</c:v>
                </c:pt>
                <c:pt idx="52287" formatCode="General">
                  <c:v>-12.4849</c:v>
                </c:pt>
                <c:pt idx="52288" formatCode="General">
                  <c:v>-12.6493</c:v>
                </c:pt>
                <c:pt idx="52289" formatCode="General">
                  <c:v>-12.805099999999999</c:v>
                </c:pt>
                <c:pt idx="52290" formatCode="General">
                  <c:v>-12.949199999999999</c:v>
                </c:pt>
                <c:pt idx="52291" formatCode="General">
                  <c:v>-13.074299999999999</c:v>
                </c:pt>
                <c:pt idx="52292" formatCode="General">
                  <c:v>-13.1723</c:v>
                </c:pt>
                <c:pt idx="52293" formatCode="General">
                  <c:v>-13.243399999999999</c:v>
                </c:pt>
                <c:pt idx="52294" formatCode="General">
                  <c:v>-13.2966</c:v>
                </c:pt>
                <c:pt idx="52295" formatCode="General">
                  <c:v>-13.3736</c:v>
                </c:pt>
                <c:pt idx="52296" formatCode="General">
                  <c:v>-13.5162</c:v>
                </c:pt>
                <c:pt idx="52297" formatCode="General">
                  <c:v>-13.739699999999999</c:v>
                </c:pt>
                <c:pt idx="52298" formatCode="General">
                  <c:v>-14.0379</c:v>
                </c:pt>
                <c:pt idx="52299" formatCode="General">
                  <c:v>-14.383800000000001</c:v>
                </c:pt>
                <c:pt idx="52300" formatCode="General">
                  <c:v>-14.734999999999999</c:v>
                </c:pt>
                <c:pt idx="52301" formatCode="General">
                  <c:v>-15.055999999999999</c:v>
                </c:pt>
                <c:pt idx="52302" formatCode="General">
                  <c:v>-15.335699999999999</c:v>
                </c:pt>
                <c:pt idx="52303" formatCode="General">
                  <c:v>-15.5718</c:v>
                </c:pt>
                <c:pt idx="52304" formatCode="General">
                  <c:v>-15.774699999999999</c:v>
                </c:pt>
                <c:pt idx="52305" formatCode="General">
                  <c:v>-15.955399999999999</c:v>
                </c:pt>
                <c:pt idx="52306" formatCode="General">
                  <c:v>-16.1205</c:v>
                </c:pt>
                <c:pt idx="52307" formatCode="General">
                  <c:v>-16.251899999999999</c:v>
                </c:pt>
                <c:pt idx="52308" formatCode="General">
                  <c:v>-16.342099999999999</c:v>
                </c:pt>
                <c:pt idx="52309" formatCode="General">
                  <c:v>-16.494900000000001</c:v>
                </c:pt>
                <c:pt idx="52310" formatCode="General">
                  <c:v>-16.736899999999999</c:v>
                </c:pt>
                <c:pt idx="52311" formatCode="General">
                  <c:v>-16.888300000000001</c:v>
                </c:pt>
                <c:pt idx="52312" formatCode="General">
                  <c:v>-16.9678</c:v>
                </c:pt>
                <c:pt idx="52313" formatCode="General">
                  <c:v>-17.1511</c:v>
                </c:pt>
                <c:pt idx="52314" formatCode="General">
                  <c:v>-17.4251</c:v>
                </c:pt>
                <c:pt idx="52315" formatCode="General">
                  <c:v>-17.7285</c:v>
                </c:pt>
                <c:pt idx="52316" formatCode="General">
                  <c:v>-18.032800000000002</c:v>
                </c:pt>
                <c:pt idx="52317" formatCode="General">
                  <c:v>-18.320499999999999</c:v>
                </c:pt>
                <c:pt idx="52318" formatCode="General">
                  <c:v>-18.600100000000001</c:v>
                </c:pt>
                <c:pt idx="52319" formatCode="General">
                  <c:v>-18.882100000000001</c:v>
                </c:pt>
                <c:pt idx="52320" formatCode="General">
                  <c:v>-19.174399999999999</c:v>
                </c:pt>
                <c:pt idx="52321" formatCode="General">
                  <c:v>-19.456299999999999</c:v>
                </c:pt>
                <c:pt idx="52322" formatCode="General">
                  <c:v>-19.703700000000001</c:v>
                </c:pt>
                <c:pt idx="52323" formatCode="General">
                  <c:v>-19.918099999999999</c:v>
                </c:pt>
                <c:pt idx="52324" formatCode="General">
                  <c:v>-20.0931</c:v>
                </c:pt>
                <c:pt idx="52325" formatCode="General">
                  <c:v>-20.212800000000001</c:v>
                </c:pt>
                <c:pt idx="52326" formatCode="General">
                  <c:v>-20.2742</c:v>
                </c:pt>
                <c:pt idx="52327" formatCode="General">
                  <c:v>-20.282</c:v>
                </c:pt>
                <c:pt idx="52328" formatCode="General">
                  <c:v>-20.2332</c:v>
                </c:pt>
                <c:pt idx="52329" formatCode="General">
                  <c:v>-20.122199999999999</c:v>
                </c:pt>
                <c:pt idx="52330" formatCode="General">
                  <c:v>-19.940999999999999</c:v>
                </c:pt>
                <c:pt idx="52331" formatCode="General">
                  <c:v>-19.687899999999999</c:v>
                </c:pt>
                <c:pt idx="52332" formatCode="General">
                  <c:v>-19.372</c:v>
                </c:pt>
                <c:pt idx="52333" formatCode="General">
                  <c:v>-19.0029</c:v>
                </c:pt>
                <c:pt idx="52334" formatCode="General">
                  <c:v>-18.590399999999999</c:v>
                </c:pt>
                <c:pt idx="52335" formatCode="General">
                  <c:v>-18.148599999999998</c:v>
                </c:pt>
                <c:pt idx="52336" formatCode="General">
                  <c:v>-17.691800000000001</c:v>
                </c:pt>
                <c:pt idx="52337" formatCode="General">
                  <c:v>-17.2301</c:v>
                </c:pt>
                <c:pt idx="52338" formatCode="General">
                  <c:v>-16.7624</c:v>
                </c:pt>
                <c:pt idx="52339" formatCode="General">
                  <c:v>-16.279</c:v>
                </c:pt>
                <c:pt idx="52340" formatCode="General">
                  <c:v>-15.780799999999999</c:v>
                </c:pt>
                <c:pt idx="52341" formatCode="General">
                  <c:v>-15.277100000000001</c:v>
                </c:pt>
                <c:pt idx="52342" formatCode="General">
                  <c:v>-14.8018</c:v>
                </c:pt>
                <c:pt idx="52343" formatCode="General">
                  <c:v>-14.379899999999999</c:v>
                </c:pt>
                <c:pt idx="52344" formatCode="General">
                  <c:v>-13.9909</c:v>
                </c:pt>
                <c:pt idx="52345" formatCode="General">
                  <c:v>-13.708600000000001</c:v>
                </c:pt>
                <c:pt idx="52346" formatCode="General">
                  <c:v>-13.665699999999999</c:v>
                </c:pt>
                <c:pt idx="52347" formatCode="General">
                  <c:v>-13.8094</c:v>
                </c:pt>
                <c:pt idx="52348" formatCode="General">
                  <c:v>-14.0337</c:v>
                </c:pt>
                <c:pt idx="52349" formatCode="General">
                  <c:v>-14.321300000000001</c:v>
                </c:pt>
                <c:pt idx="52350" formatCode="General">
                  <c:v>-14.6692</c:v>
                </c:pt>
                <c:pt idx="52351" formatCode="General">
                  <c:v>-15.0892</c:v>
                </c:pt>
                <c:pt idx="52352" formatCode="General">
                  <c:v>-15.573700000000001</c:v>
                </c:pt>
                <c:pt idx="52353" formatCode="General">
                  <c:v>-16.094200000000001</c:v>
                </c:pt>
                <c:pt idx="52354" formatCode="General">
                  <c:v>-16.663</c:v>
                </c:pt>
                <c:pt idx="52355" formatCode="General">
                  <c:v>-17.301200000000001</c:v>
                </c:pt>
                <c:pt idx="52356" formatCode="General">
                  <c:v>-17.989000000000001</c:v>
                </c:pt>
                <c:pt idx="52357" formatCode="General">
                  <c:v>-18.696100000000001</c:v>
                </c:pt>
                <c:pt idx="52358" formatCode="General">
                  <c:v>-19.393799999999999</c:v>
                </c:pt>
                <c:pt idx="52359" formatCode="General">
                  <c:v>-20.055499999999999</c:v>
                </c:pt>
                <c:pt idx="52360" formatCode="General">
                  <c:v>-20.660900000000002</c:v>
                </c:pt>
                <c:pt idx="52361" formatCode="General">
                  <c:v>-21.2044</c:v>
                </c:pt>
                <c:pt idx="52362" formatCode="General">
                  <c:v>-21.688300000000002</c:v>
                </c:pt>
                <c:pt idx="52363" formatCode="General">
                  <c:v>-22.125</c:v>
                </c:pt>
                <c:pt idx="52364" formatCode="General">
                  <c:v>-22.523800000000001</c:v>
                </c:pt>
                <c:pt idx="52365" formatCode="General">
                  <c:v>-22.879799999999999</c:v>
                </c:pt>
                <c:pt idx="52366" formatCode="General">
                  <c:v>-23.1813</c:v>
                </c:pt>
                <c:pt idx="52367" formatCode="General">
                  <c:v>-23.417899999999999</c:v>
                </c:pt>
                <c:pt idx="52368" formatCode="General">
                  <c:v>-23.588100000000001</c:v>
                </c:pt>
                <c:pt idx="52369" formatCode="General">
                  <c:v>-23.695599999999999</c:v>
                </c:pt>
                <c:pt idx="52370" formatCode="General">
                  <c:v>-23.749500000000001</c:v>
                </c:pt>
                <c:pt idx="52371" formatCode="General">
                  <c:v>-23.776800000000001</c:v>
                </c:pt>
                <c:pt idx="52372" formatCode="General">
                  <c:v>-23.8185</c:v>
                </c:pt>
                <c:pt idx="52373" formatCode="General">
                  <c:v>-23.857600000000001</c:v>
                </c:pt>
                <c:pt idx="52374" formatCode="General">
                  <c:v>-23.844999999999999</c:v>
                </c:pt>
                <c:pt idx="52375" formatCode="General">
                  <c:v>-23.7575</c:v>
                </c:pt>
                <c:pt idx="52376" formatCode="General">
                  <c:v>-23.59</c:v>
                </c:pt>
                <c:pt idx="52377" formatCode="General">
                  <c:v>-23.3706</c:v>
                </c:pt>
                <c:pt idx="52378" formatCode="General">
                  <c:v>-23.127600000000001</c:v>
                </c:pt>
                <c:pt idx="52379" formatCode="General">
                  <c:v>-22.872499999999999</c:v>
                </c:pt>
                <c:pt idx="52380" formatCode="General">
                  <c:v>-22.693300000000001</c:v>
                </c:pt>
                <c:pt idx="52381" formatCode="General">
                  <c:v>-22.682600000000001</c:v>
                </c:pt>
                <c:pt idx="52382" formatCode="General">
                  <c:v>-22.755199999999999</c:v>
                </c:pt>
                <c:pt idx="52383" formatCode="General">
                  <c:v>-22.816700000000001</c:v>
                </c:pt>
                <c:pt idx="52384" formatCode="General">
                  <c:v>-22.8751</c:v>
                </c:pt>
                <c:pt idx="52385" formatCode="General">
                  <c:v>-22.917899999999999</c:v>
                </c:pt>
                <c:pt idx="52386" formatCode="General">
                  <c:v>-22.908899999999999</c:v>
                </c:pt>
                <c:pt idx="52387" formatCode="General">
                  <c:v>-22.84</c:v>
                </c:pt>
                <c:pt idx="52388" formatCode="General">
                  <c:v>-22.720500000000001</c:v>
                </c:pt>
                <c:pt idx="52389" formatCode="General">
                  <c:v>-22.544899999999998</c:v>
                </c:pt>
                <c:pt idx="52390" formatCode="General">
                  <c:v>-22.303000000000001</c:v>
                </c:pt>
                <c:pt idx="52391" formatCode="General">
                  <c:v>-21.9864</c:v>
                </c:pt>
                <c:pt idx="52392" formatCode="General">
                  <c:v>-21.601700000000001</c:v>
                </c:pt>
                <c:pt idx="52393" formatCode="General">
                  <c:v>-21.1676</c:v>
                </c:pt>
                <c:pt idx="52394" formatCode="General">
                  <c:v>-20.701499999999999</c:v>
                </c:pt>
                <c:pt idx="52395" formatCode="General">
                  <c:v>-20.2151</c:v>
                </c:pt>
                <c:pt idx="52396" formatCode="General">
                  <c:v>-19.6995</c:v>
                </c:pt>
                <c:pt idx="52397" formatCode="General">
                  <c:v>-19.151599999999998</c:v>
                </c:pt>
                <c:pt idx="52398" formatCode="General">
                  <c:v>-18.592700000000001</c:v>
                </c:pt>
                <c:pt idx="52399" formatCode="General">
                  <c:v>-18.045000000000002</c:v>
                </c:pt>
                <c:pt idx="52400" formatCode="General">
                  <c:v>-17.522200000000002</c:v>
                </c:pt>
                <c:pt idx="52401" formatCode="General">
                  <c:v>-17.015899999999998</c:v>
                </c:pt>
                <c:pt idx="52402" formatCode="General">
                  <c:v>-16.5136</c:v>
                </c:pt>
                <c:pt idx="52403" formatCode="General">
                  <c:v>-16.0181</c:v>
                </c:pt>
                <c:pt idx="52404" formatCode="General">
                  <c:v>-15.542899999999999</c:v>
                </c:pt>
                <c:pt idx="52405" formatCode="General">
                  <c:v>-15.114100000000001</c:v>
                </c:pt>
                <c:pt idx="52406" formatCode="General">
                  <c:v>-14.7475</c:v>
                </c:pt>
                <c:pt idx="52407" formatCode="General">
                  <c:v>-14.444900000000001</c:v>
                </c:pt>
                <c:pt idx="52408" formatCode="General">
                  <c:v>-14.2066</c:v>
                </c:pt>
                <c:pt idx="52409" formatCode="General">
                  <c:v>-14.0288</c:v>
                </c:pt>
                <c:pt idx="52410" formatCode="General">
                  <c:v>-13.893000000000001</c:v>
                </c:pt>
                <c:pt idx="52411" formatCode="General">
                  <c:v>-13.7814</c:v>
                </c:pt>
                <c:pt idx="52412" formatCode="General">
                  <c:v>-13.688599999999999</c:v>
                </c:pt>
                <c:pt idx="52413" formatCode="General">
                  <c:v>-13.6088</c:v>
                </c:pt>
                <c:pt idx="52414" formatCode="General">
                  <c:v>-13.5358</c:v>
                </c:pt>
                <c:pt idx="52415" formatCode="General">
                  <c:v>-13.465400000000001</c:v>
                </c:pt>
                <c:pt idx="52416" formatCode="General">
                  <c:v>-13.3949</c:v>
                </c:pt>
                <c:pt idx="52417" formatCode="General">
                  <c:v>-13.325699999999999</c:v>
                </c:pt>
                <c:pt idx="52418" formatCode="General">
                  <c:v>-13.2577</c:v>
                </c:pt>
                <c:pt idx="52419" formatCode="General">
                  <c:v>-13.1868</c:v>
                </c:pt>
                <c:pt idx="52420" formatCode="General">
                  <c:v>-13.1683</c:v>
                </c:pt>
                <c:pt idx="52421" formatCode="General">
                  <c:v>-13.2743</c:v>
                </c:pt>
                <c:pt idx="52422" formatCode="General">
                  <c:v>-13.4315</c:v>
                </c:pt>
                <c:pt idx="52423" formatCode="General">
                  <c:v>-13.548500000000001</c:v>
                </c:pt>
                <c:pt idx="52424" formatCode="General">
                  <c:v>-13.6225</c:v>
                </c:pt>
                <c:pt idx="52425" formatCode="General">
                  <c:v>-13.654</c:v>
                </c:pt>
                <c:pt idx="52426" formatCode="General">
                  <c:v>-13.643700000000001</c:v>
                </c:pt>
                <c:pt idx="52427" formatCode="General">
                  <c:v>-13.5898</c:v>
                </c:pt>
                <c:pt idx="52428" formatCode="General">
                  <c:v>-13.4877</c:v>
                </c:pt>
                <c:pt idx="52429" formatCode="General">
                  <c:v>-13.3185</c:v>
                </c:pt>
                <c:pt idx="52430" formatCode="General">
                  <c:v>-13.0589</c:v>
                </c:pt>
                <c:pt idx="52431" formatCode="General">
                  <c:v>-12.6892</c:v>
                </c:pt>
                <c:pt idx="52432" formatCode="General">
                  <c:v>-12.199199999999999</c:v>
                </c:pt>
                <c:pt idx="52433" formatCode="General">
                  <c:v>-11.595499999999999</c:v>
                </c:pt>
                <c:pt idx="52434" formatCode="General">
                  <c:v>-10.9008</c:v>
                </c:pt>
                <c:pt idx="52435" formatCode="General">
                  <c:v>-10.144</c:v>
                </c:pt>
                <c:pt idx="52436" formatCode="General">
                  <c:v>-9.3581000000000003</c:v>
                </c:pt>
                <c:pt idx="52437" formatCode="General">
                  <c:v>-8.5693400000000004</c:v>
                </c:pt>
                <c:pt idx="52438" formatCode="General">
                  <c:v>-7.7795500000000004</c:v>
                </c:pt>
                <c:pt idx="52439" formatCode="General">
                  <c:v>-6.9874000000000001</c:v>
                </c:pt>
                <c:pt idx="52440" formatCode="General">
                  <c:v>-6.1927099999999999</c:v>
                </c:pt>
                <c:pt idx="52441" formatCode="General">
                  <c:v>-5.39527</c:v>
                </c:pt>
                <c:pt idx="52442" formatCode="General">
                  <c:v>-4.5972299999999997</c:v>
                </c:pt>
                <c:pt idx="52443" formatCode="General">
                  <c:v>-3.81657</c:v>
                </c:pt>
                <c:pt idx="52444" formatCode="General">
                  <c:v>-3.0638000000000001</c:v>
                </c:pt>
                <c:pt idx="52445" formatCode="General">
                  <c:v>-2.3277199999999998</c:v>
                </c:pt>
                <c:pt idx="52446" formatCode="General">
                  <c:v>-1.6092299999999999</c:v>
                </c:pt>
                <c:pt idx="52447" formatCode="General">
                  <c:v>-0.91964000000000001</c:v>
                </c:pt>
                <c:pt idx="52448" formatCode="General">
                  <c:v>-0.26356299999999999</c:v>
                </c:pt>
                <c:pt idx="52449" formatCode="General">
                  <c:v>0.35637400000000002</c:v>
                </c:pt>
                <c:pt idx="52450" formatCode="General">
                  <c:v>0.93117499999999997</c:v>
                </c:pt>
                <c:pt idx="52451" formatCode="General">
                  <c:v>1.4494</c:v>
                </c:pt>
                <c:pt idx="52452" formatCode="General">
                  <c:v>1.9007099999999999</c:v>
                </c:pt>
                <c:pt idx="52453" formatCode="General">
                  <c:v>2.2614299999999998</c:v>
                </c:pt>
                <c:pt idx="52454" formatCode="General">
                  <c:v>2.5034100000000001</c:v>
                </c:pt>
                <c:pt idx="52455" formatCode="General">
                  <c:v>2.6175999999999999</c:v>
                </c:pt>
                <c:pt idx="52456" formatCode="General">
                  <c:v>2.6085699999999998</c:v>
                </c:pt>
                <c:pt idx="52457" formatCode="General">
                  <c:v>2.48597</c:v>
                </c:pt>
                <c:pt idx="52458" formatCode="General">
                  <c:v>2.2595900000000002</c:v>
                </c:pt>
                <c:pt idx="52459" formatCode="General">
                  <c:v>1.9359500000000001</c:v>
                </c:pt>
                <c:pt idx="52460" formatCode="General">
                  <c:v>1.5275700000000001</c:v>
                </c:pt>
                <c:pt idx="52461" formatCode="General">
                  <c:v>1.0510299999999999</c:v>
                </c:pt>
                <c:pt idx="52462" formatCode="General">
                  <c:v>0.495166</c:v>
                </c:pt>
                <c:pt idx="52463" formatCode="General">
                  <c:v>-0.15193300000000001</c:v>
                </c:pt>
                <c:pt idx="52464" formatCode="General">
                  <c:v>-0.86640700000000004</c:v>
                </c:pt>
                <c:pt idx="52465" formatCode="General">
                  <c:v>-1.6611</c:v>
                </c:pt>
                <c:pt idx="52466" formatCode="General">
                  <c:v>-2.58622</c:v>
                </c:pt>
                <c:pt idx="52467" formatCode="General">
                  <c:v>-3.5616500000000002</c:v>
                </c:pt>
                <c:pt idx="52468" formatCode="General">
                  <c:v>-4.4580200000000003</c:v>
                </c:pt>
                <c:pt idx="52469" formatCode="General">
                  <c:v>-5.2518700000000003</c:v>
                </c:pt>
                <c:pt idx="52470" formatCode="General">
                  <c:v>-5.9427399999999997</c:v>
                </c:pt>
                <c:pt idx="52471" formatCode="General">
                  <c:v>-6.5214400000000001</c:v>
                </c:pt>
                <c:pt idx="52472" formatCode="General">
                  <c:v>-6.9741299999999997</c:v>
                </c:pt>
                <c:pt idx="52473" formatCode="General">
                  <c:v>-7.2809400000000002</c:v>
                </c:pt>
                <c:pt idx="52474" formatCode="General">
                  <c:v>-7.4200999999999997</c:v>
                </c:pt>
                <c:pt idx="52475" formatCode="General">
                  <c:v>-7.375</c:v>
                </c:pt>
                <c:pt idx="52476" formatCode="General">
                  <c:v>-7.1658999999999997</c:v>
                </c:pt>
                <c:pt idx="52477" formatCode="General">
                  <c:v>-6.8181599999999998</c:v>
                </c:pt>
                <c:pt idx="52478" formatCode="General">
                  <c:v>-6.3328300000000004</c:v>
                </c:pt>
                <c:pt idx="52479" formatCode="General">
                  <c:v>-5.7226900000000001</c:v>
                </c:pt>
                <c:pt idx="52480" formatCode="General">
                  <c:v>-5.0122099999999996</c:v>
                </c:pt>
                <c:pt idx="52481" formatCode="General">
                  <c:v>-4.2138299999999997</c:v>
                </c:pt>
                <c:pt idx="52482" formatCode="General">
                  <c:v>-3.3335900000000001</c:v>
                </c:pt>
                <c:pt idx="52483" formatCode="General">
                  <c:v>-2.3687100000000001</c:v>
                </c:pt>
                <c:pt idx="52484" formatCode="General">
                  <c:v>-1.32294</c:v>
                </c:pt>
                <c:pt idx="52485" formatCode="General">
                  <c:v>-0.225382</c:v>
                </c:pt>
                <c:pt idx="52486" formatCode="General">
                  <c:v>0.90404600000000002</c:v>
                </c:pt>
                <c:pt idx="52487" formatCode="General">
                  <c:v>2.0603799999999999</c:v>
                </c:pt>
                <c:pt idx="52488" formatCode="General">
                  <c:v>3.2363200000000001</c:v>
                </c:pt>
                <c:pt idx="52489" formatCode="General">
                  <c:v>4.4232699999999996</c:v>
                </c:pt>
                <c:pt idx="52490" formatCode="General">
                  <c:v>5.6195700000000004</c:v>
                </c:pt>
                <c:pt idx="52491" formatCode="General">
                  <c:v>6.8182499999999999</c:v>
                </c:pt>
                <c:pt idx="52492" formatCode="General">
                  <c:v>7.99946</c:v>
                </c:pt>
                <c:pt idx="52493" formatCode="General">
                  <c:v>9.1551299999999998</c:v>
                </c:pt>
                <c:pt idx="52494" formatCode="General">
                  <c:v>10.288399999999999</c:v>
                </c:pt>
                <c:pt idx="52495" formatCode="General">
                  <c:v>11.376200000000001</c:v>
                </c:pt>
                <c:pt idx="52496" formatCode="General">
                  <c:v>12.3896</c:v>
                </c:pt>
                <c:pt idx="52497" formatCode="General">
                  <c:v>13.3224</c:v>
                </c:pt>
                <c:pt idx="52498" formatCode="General">
                  <c:v>14.1762</c:v>
                </c:pt>
                <c:pt idx="52499" formatCode="General">
                  <c:v>14.9551</c:v>
                </c:pt>
                <c:pt idx="52500" formatCode="General">
                  <c:v>15.676299999999999</c:v>
                </c:pt>
                <c:pt idx="52501" formatCode="General">
                  <c:v>16.361799999999999</c:v>
                </c:pt>
                <c:pt idx="52502" formatCode="General">
                  <c:v>17.001100000000001</c:v>
                </c:pt>
                <c:pt idx="52503" formatCode="General">
                  <c:v>17.578099999999999</c:v>
                </c:pt>
                <c:pt idx="52504" formatCode="General">
                  <c:v>18.094999999999999</c:v>
                </c:pt>
                <c:pt idx="52505" formatCode="General">
                  <c:v>18.536000000000001</c:v>
                </c:pt>
                <c:pt idx="52506" formatCode="General">
                  <c:v>18.8612</c:v>
                </c:pt>
                <c:pt idx="52507" formatCode="General">
                  <c:v>19.013999999999999</c:v>
                </c:pt>
                <c:pt idx="52508" formatCode="General">
                  <c:v>18.944099999999999</c:v>
                </c:pt>
                <c:pt idx="52509" formatCode="General">
                  <c:v>18.721800000000002</c:v>
                </c:pt>
                <c:pt idx="52510" formatCode="General">
                  <c:v>18.4451</c:v>
                </c:pt>
                <c:pt idx="52511" formatCode="General">
                  <c:v>18.120999999999999</c:v>
                </c:pt>
                <c:pt idx="52512" formatCode="General">
                  <c:v>17.756900000000002</c:v>
                </c:pt>
                <c:pt idx="52513" formatCode="General">
                  <c:v>17.375599999999999</c:v>
                </c:pt>
                <c:pt idx="52514" formatCode="General">
                  <c:v>16.994299999999999</c:v>
                </c:pt>
                <c:pt idx="52515" formatCode="General">
                  <c:v>16.625499999999999</c:v>
                </c:pt>
                <c:pt idx="52516" formatCode="General">
                  <c:v>16.297499999999999</c:v>
                </c:pt>
                <c:pt idx="52517" formatCode="General">
                  <c:v>16.032499999999999</c:v>
                </c:pt>
                <c:pt idx="52518" formatCode="General">
                  <c:v>15.8171</c:v>
                </c:pt>
                <c:pt idx="52519" formatCode="General">
                  <c:v>15.638500000000001</c:v>
                </c:pt>
                <c:pt idx="52520" formatCode="General">
                  <c:v>15.498100000000001</c:v>
                </c:pt>
                <c:pt idx="52521" formatCode="General">
                  <c:v>15.3857</c:v>
                </c:pt>
                <c:pt idx="52522" formatCode="General">
                  <c:v>15.2905</c:v>
                </c:pt>
                <c:pt idx="52523" formatCode="General">
                  <c:v>15.2203</c:v>
                </c:pt>
                <c:pt idx="52524" formatCode="General">
                  <c:v>15.1866</c:v>
                </c:pt>
                <c:pt idx="52525" formatCode="General">
                  <c:v>15.196999999999999</c:v>
                </c:pt>
                <c:pt idx="52526" formatCode="General">
                  <c:v>15.2584</c:v>
                </c:pt>
                <c:pt idx="52527" formatCode="General">
                  <c:v>15.373900000000001</c:v>
                </c:pt>
                <c:pt idx="52528" formatCode="General">
                  <c:v>15.5379</c:v>
                </c:pt>
                <c:pt idx="52529" formatCode="General">
                  <c:v>15.741099999999999</c:v>
                </c:pt>
                <c:pt idx="52530" formatCode="General">
                  <c:v>15.987500000000001</c:v>
                </c:pt>
                <c:pt idx="52531" formatCode="General">
                  <c:v>16.2803</c:v>
                </c:pt>
                <c:pt idx="52532" formatCode="General">
                  <c:v>16.608699999999999</c:v>
                </c:pt>
                <c:pt idx="52533" formatCode="General">
                  <c:v>16.955200000000001</c:v>
                </c:pt>
                <c:pt idx="52534" formatCode="General">
                  <c:v>17.302499999999998</c:v>
                </c:pt>
                <c:pt idx="52535" formatCode="General">
                  <c:v>17.645299999999999</c:v>
                </c:pt>
                <c:pt idx="52536" formatCode="General">
                  <c:v>17.982700000000001</c:v>
                </c:pt>
                <c:pt idx="52537" formatCode="General">
                  <c:v>18.3064</c:v>
                </c:pt>
                <c:pt idx="52538" formatCode="General">
                  <c:v>18.612400000000001</c:v>
                </c:pt>
                <c:pt idx="52539" formatCode="General">
                  <c:v>18.908100000000001</c:v>
                </c:pt>
                <c:pt idx="52540" formatCode="General">
                  <c:v>19.189699999999998</c:v>
                </c:pt>
                <c:pt idx="52541" formatCode="General">
                  <c:v>19.441099999999999</c:v>
                </c:pt>
                <c:pt idx="52542" formatCode="General">
                  <c:v>19.6706</c:v>
                </c:pt>
                <c:pt idx="52543" formatCode="General">
                  <c:v>19.897500000000001</c:v>
                </c:pt>
                <c:pt idx="52544" formatCode="General">
                  <c:v>20.127600000000001</c:v>
                </c:pt>
                <c:pt idx="52545" formatCode="General">
                  <c:v>20.361000000000001</c:v>
                </c:pt>
                <c:pt idx="52546" formatCode="General">
                  <c:v>20.5943</c:v>
                </c:pt>
                <c:pt idx="52547" formatCode="General">
                  <c:v>20.806999999999999</c:v>
                </c:pt>
                <c:pt idx="52548" formatCode="General">
                  <c:v>20.971900000000002</c:v>
                </c:pt>
                <c:pt idx="52549" formatCode="General">
                  <c:v>21.033300000000001</c:v>
                </c:pt>
                <c:pt idx="52550" formatCode="General">
                  <c:v>20.953199999999999</c:v>
                </c:pt>
                <c:pt idx="52551" formatCode="General">
                  <c:v>20.815200000000001</c:v>
                </c:pt>
                <c:pt idx="52552" formatCode="General">
                  <c:v>20.699100000000001</c:v>
                </c:pt>
                <c:pt idx="52553" formatCode="General">
                  <c:v>20.612200000000001</c:v>
                </c:pt>
                <c:pt idx="52554" formatCode="General">
                  <c:v>20.552299999999999</c:v>
                </c:pt>
                <c:pt idx="52555" formatCode="General">
                  <c:v>20.513999999999999</c:v>
                </c:pt>
                <c:pt idx="52556" formatCode="General">
                  <c:v>20.489100000000001</c:v>
                </c:pt>
                <c:pt idx="52557" formatCode="General">
                  <c:v>20.473199999999999</c:v>
                </c:pt>
                <c:pt idx="52558" formatCode="General">
                  <c:v>20.478000000000002</c:v>
                </c:pt>
                <c:pt idx="52559" formatCode="General">
                  <c:v>20.504000000000001</c:v>
                </c:pt>
                <c:pt idx="52560" formatCode="General">
                  <c:v>20.5337</c:v>
                </c:pt>
                <c:pt idx="52561" formatCode="General">
                  <c:v>20.578900000000001</c:v>
                </c:pt>
                <c:pt idx="52562" formatCode="General">
                  <c:v>20.6693</c:v>
                </c:pt>
                <c:pt idx="52563" formatCode="General">
                  <c:v>20.809799999999999</c:v>
                </c:pt>
                <c:pt idx="52564" formatCode="General">
                  <c:v>21.001899999999999</c:v>
                </c:pt>
                <c:pt idx="52565" formatCode="General">
                  <c:v>21.275400000000001</c:v>
                </c:pt>
                <c:pt idx="52566" formatCode="General">
                  <c:v>21.634</c:v>
                </c:pt>
                <c:pt idx="52567" formatCode="General">
                  <c:v>22.040600000000001</c:v>
                </c:pt>
                <c:pt idx="52568" formatCode="General">
                  <c:v>22.5001</c:v>
                </c:pt>
                <c:pt idx="52569" formatCode="General">
                  <c:v>23.037199999999999</c:v>
                </c:pt>
                <c:pt idx="52570" formatCode="General">
                  <c:v>23.662800000000001</c:v>
                </c:pt>
                <c:pt idx="52571" formatCode="General">
                  <c:v>24.3734</c:v>
                </c:pt>
                <c:pt idx="52572" formatCode="General">
                  <c:v>25.135999999999999</c:v>
                </c:pt>
                <c:pt idx="52573" formatCode="General">
                  <c:v>25.911799999999999</c:v>
                </c:pt>
                <c:pt idx="52574" formatCode="General">
                  <c:v>26.669699999999999</c:v>
                </c:pt>
                <c:pt idx="52575" formatCode="General">
                  <c:v>27.395700000000001</c:v>
                </c:pt>
                <c:pt idx="52576" formatCode="General">
                  <c:v>28.089300000000001</c:v>
                </c:pt>
                <c:pt idx="52577" formatCode="General">
                  <c:v>28.743600000000001</c:v>
                </c:pt>
                <c:pt idx="52578" formatCode="General">
                  <c:v>29.354099999999999</c:v>
                </c:pt>
                <c:pt idx="52579" formatCode="General">
                  <c:v>29.922799999999999</c:v>
                </c:pt>
                <c:pt idx="52580" formatCode="General">
                  <c:v>30.445399999999999</c:v>
                </c:pt>
                <c:pt idx="52581" formatCode="General">
                  <c:v>30.910599999999999</c:v>
                </c:pt>
                <c:pt idx="52582" formatCode="General">
                  <c:v>31.315200000000001</c:v>
                </c:pt>
                <c:pt idx="52583" formatCode="General">
                  <c:v>31.661799999999999</c:v>
                </c:pt>
                <c:pt idx="52584" formatCode="General">
                  <c:v>31.967500000000001</c:v>
                </c:pt>
                <c:pt idx="52585" formatCode="General">
                  <c:v>32.249699999999997</c:v>
                </c:pt>
                <c:pt idx="52586" formatCode="General">
                  <c:v>32.513399999999997</c:v>
                </c:pt>
                <c:pt idx="52587" formatCode="General">
                  <c:v>32.749400000000001</c:v>
                </c:pt>
                <c:pt idx="52588" formatCode="General">
                  <c:v>32.941600000000001</c:v>
                </c:pt>
                <c:pt idx="52589" formatCode="General">
                  <c:v>33.090899999999998</c:v>
                </c:pt>
                <c:pt idx="52590" formatCode="General">
                  <c:v>33.2074</c:v>
                </c:pt>
                <c:pt idx="52591" formatCode="General">
                  <c:v>33.312199999999997</c:v>
                </c:pt>
                <c:pt idx="52592" formatCode="General">
                  <c:v>33.388599999999997</c:v>
                </c:pt>
                <c:pt idx="52593" formatCode="General">
                  <c:v>33.3553</c:v>
                </c:pt>
                <c:pt idx="52594" formatCode="General">
                  <c:v>33.209899999999998</c:v>
                </c:pt>
                <c:pt idx="52595" formatCode="General">
                  <c:v>33.028199999999998</c:v>
                </c:pt>
                <c:pt idx="52596" formatCode="General">
                  <c:v>32.841200000000001</c:v>
                </c:pt>
                <c:pt idx="52597" formatCode="General">
                  <c:v>32.655299999999997</c:v>
                </c:pt>
                <c:pt idx="52598" formatCode="General">
                  <c:v>32.489199999999997</c:v>
                </c:pt>
                <c:pt idx="52599" formatCode="General">
                  <c:v>32.349899999999998</c:v>
                </c:pt>
                <c:pt idx="52600" formatCode="General">
                  <c:v>32.224299999999999</c:v>
                </c:pt>
                <c:pt idx="52601" formatCode="General">
                  <c:v>32.100900000000003</c:v>
                </c:pt>
                <c:pt idx="52602" formatCode="General">
                  <c:v>31.9741</c:v>
                </c:pt>
                <c:pt idx="52603" formatCode="General">
                  <c:v>31.850999999999999</c:v>
                </c:pt>
                <c:pt idx="52604" formatCode="General">
                  <c:v>31.7409</c:v>
                </c:pt>
                <c:pt idx="52605" formatCode="General">
                  <c:v>31.645</c:v>
                </c:pt>
                <c:pt idx="52606" formatCode="General">
                  <c:v>31.553100000000001</c:v>
                </c:pt>
                <c:pt idx="52607" formatCode="General">
                  <c:v>31.440899999999999</c:v>
                </c:pt>
                <c:pt idx="52608" formatCode="General">
                  <c:v>31.303899999999999</c:v>
                </c:pt>
                <c:pt idx="52609" formatCode="General">
                  <c:v>31.156400000000001</c:v>
                </c:pt>
                <c:pt idx="52610" formatCode="General">
                  <c:v>31.003499999999999</c:v>
                </c:pt>
                <c:pt idx="52611" formatCode="General">
                  <c:v>30.845500000000001</c:v>
                </c:pt>
                <c:pt idx="52612" formatCode="General">
                  <c:v>30.682700000000001</c:v>
                </c:pt>
                <c:pt idx="52613" formatCode="General">
                  <c:v>30.511099999999999</c:v>
                </c:pt>
                <c:pt idx="52614" formatCode="General">
                  <c:v>30.322800000000001</c:v>
                </c:pt>
                <c:pt idx="52615" formatCode="General">
                  <c:v>30.107299999999999</c:v>
                </c:pt>
                <c:pt idx="52616" formatCode="General">
                  <c:v>29.8551</c:v>
                </c:pt>
                <c:pt idx="52617" formatCode="General">
                  <c:v>29.5791</c:v>
                </c:pt>
                <c:pt idx="52618" formatCode="General">
                  <c:v>29.297699999999999</c:v>
                </c:pt>
                <c:pt idx="52619" formatCode="General">
                  <c:v>29.022300000000001</c:v>
                </c:pt>
                <c:pt idx="52620" formatCode="General">
                  <c:v>28.766999999999999</c:v>
                </c:pt>
                <c:pt idx="52621" formatCode="General">
                  <c:v>28.541799999999999</c:v>
                </c:pt>
                <c:pt idx="52622" formatCode="General">
                  <c:v>28.351900000000001</c:v>
                </c:pt>
                <c:pt idx="52623" formatCode="General">
                  <c:v>28.198899999999998</c:v>
                </c:pt>
                <c:pt idx="52624" formatCode="General">
                  <c:v>28.075700000000001</c:v>
                </c:pt>
                <c:pt idx="52625" formatCode="General">
                  <c:v>27.971800000000002</c:v>
                </c:pt>
                <c:pt idx="52626" formatCode="General">
                  <c:v>27.876200000000001</c:v>
                </c:pt>
                <c:pt idx="52627" formatCode="General">
                  <c:v>27.784099999999999</c:v>
                </c:pt>
                <c:pt idx="52628" formatCode="General">
                  <c:v>27.6998</c:v>
                </c:pt>
                <c:pt idx="52629" formatCode="General">
                  <c:v>27.6248</c:v>
                </c:pt>
                <c:pt idx="52630" formatCode="General">
                  <c:v>27.5581</c:v>
                </c:pt>
                <c:pt idx="52631" formatCode="General">
                  <c:v>27.489100000000001</c:v>
                </c:pt>
                <c:pt idx="52632" formatCode="General">
                  <c:v>27.409700000000001</c:v>
                </c:pt>
                <c:pt idx="52633" formatCode="General">
                  <c:v>27.323799999999999</c:v>
                </c:pt>
                <c:pt idx="52634" formatCode="General">
                  <c:v>27.2379</c:v>
                </c:pt>
                <c:pt idx="52635" formatCode="General">
                  <c:v>27.1572</c:v>
                </c:pt>
                <c:pt idx="52636" formatCode="General">
                  <c:v>27.085899999999999</c:v>
                </c:pt>
                <c:pt idx="52637" formatCode="General">
                  <c:v>27.012499999999999</c:v>
                </c:pt>
                <c:pt idx="52638" formatCode="General">
                  <c:v>26.832100000000001</c:v>
                </c:pt>
                <c:pt idx="52639" formatCode="General">
                  <c:v>26.482399999999998</c:v>
                </c:pt>
                <c:pt idx="52640" formatCode="General">
                  <c:v>26.051400000000001</c:v>
                </c:pt>
                <c:pt idx="52641" formatCode="General">
                  <c:v>25.6096</c:v>
                </c:pt>
                <c:pt idx="52642" formatCode="General">
                  <c:v>25.1767</c:v>
                </c:pt>
                <c:pt idx="52643" formatCode="General">
                  <c:v>24.771899999999999</c:v>
                </c:pt>
                <c:pt idx="52644" formatCode="General">
                  <c:v>24.4024</c:v>
                </c:pt>
                <c:pt idx="52645" formatCode="General">
                  <c:v>24.044799999999999</c:v>
                </c:pt>
                <c:pt idx="52646" formatCode="General">
                  <c:v>23.667300000000001</c:v>
                </c:pt>
                <c:pt idx="52647" formatCode="General">
                  <c:v>23.244599999999998</c:v>
                </c:pt>
                <c:pt idx="52648" formatCode="General">
                  <c:v>22.761700000000001</c:v>
                </c:pt>
                <c:pt idx="52649" formatCode="General">
                  <c:v>22.217500000000001</c:v>
                </c:pt>
                <c:pt idx="52650" formatCode="General">
                  <c:v>21.612100000000002</c:v>
                </c:pt>
                <c:pt idx="52651" formatCode="General">
                  <c:v>20.9467</c:v>
                </c:pt>
                <c:pt idx="52652" formatCode="General">
                  <c:v>20.223800000000001</c:v>
                </c:pt>
                <c:pt idx="52653" formatCode="General">
                  <c:v>19.4467</c:v>
                </c:pt>
                <c:pt idx="52654" formatCode="General">
                  <c:v>18.619800000000001</c:v>
                </c:pt>
                <c:pt idx="52655" formatCode="General">
                  <c:v>17.747800000000002</c:v>
                </c:pt>
                <c:pt idx="52656" formatCode="General">
                  <c:v>16.836099999999998</c:v>
                </c:pt>
                <c:pt idx="52657" formatCode="General">
                  <c:v>15.8904</c:v>
                </c:pt>
                <c:pt idx="52658" formatCode="General">
                  <c:v>14.916600000000001</c:v>
                </c:pt>
                <c:pt idx="52659" formatCode="General">
                  <c:v>13.9208</c:v>
                </c:pt>
                <c:pt idx="52660" formatCode="General">
                  <c:v>12.909000000000001</c:v>
                </c:pt>
                <c:pt idx="52661" formatCode="General">
                  <c:v>11.886900000000001</c:v>
                </c:pt>
                <c:pt idx="52662" formatCode="General">
                  <c:v>10.8599</c:v>
                </c:pt>
                <c:pt idx="52663" formatCode="General">
                  <c:v>9.8333200000000005</c:v>
                </c:pt>
                <c:pt idx="52664" formatCode="General">
                  <c:v>8.8117099999999997</c:v>
                </c:pt>
                <c:pt idx="52665" formatCode="General">
                  <c:v>7.7992800000000004</c:v>
                </c:pt>
                <c:pt idx="52666" formatCode="General">
                  <c:v>6.7996400000000001</c:v>
                </c:pt>
                <c:pt idx="52667" formatCode="General">
                  <c:v>5.8158599999999998</c:v>
                </c:pt>
                <c:pt idx="52668" formatCode="General">
                  <c:v>4.85039</c:v>
                </c:pt>
                <c:pt idx="52669" formatCode="General">
                  <c:v>3.9051100000000001</c:v>
                </c:pt>
                <c:pt idx="52670" formatCode="General">
                  <c:v>2.98129</c:v>
                </c:pt>
                <c:pt idx="52671" formatCode="General">
                  <c:v>2.07965</c:v>
                </c:pt>
                <c:pt idx="52672" formatCode="General">
                  <c:v>1.2003699999999999</c:v>
                </c:pt>
                <c:pt idx="52673" formatCode="General">
                  <c:v>0.34316999999999998</c:v>
                </c:pt>
                <c:pt idx="52674" formatCode="General">
                  <c:v>-0.492676</c:v>
                </c:pt>
                <c:pt idx="52675" formatCode="General">
                  <c:v>-1.30827</c:v>
                </c:pt>
                <c:pt idx="52676" formatCode="General">
                  <c:v>-2.1050399999999998</c:v>
                </c:pt>
                <c:pt idx="52677" formatCode="General">
                  <c:v>-2.8846699999999998</c:v>
                </c:pt>
                <c:pt idx="52678" formatCode="General">
                  <c:v>-3.6490499999999999</c:v>
                </c:pt>
                <c:pt idx="52679" formatCode="General">
                  <c:v>-4.4002100000000004</c:v>
                </c:pt>
                <c:pt idx="52680" formatCode="General">
                  <c:v>-5.1402799999999997</c:v>
                </c:pt>
                <c:pt idx="52681" formatCode="General">
                  <c:v>-5.8713800000000003</c:v>
                </c:pt>
                <c:pt idx="52682" formatCode="General">
                  <c:v>-6.5956700000000001</c:v>
                </c:pt>
                <c:pt idx="52683" formatCode="General">
                  <c:v>-7.3151900000000003</c:v>
                </c:pt>
                <c:pt idx="52684" formatCode="General">
                  <c:v>-8.0318799999999992</c:v>
                </c:pt>
                <c:pt idx="52685" formatCode="General">
                  <c:v>-8.7475500000000004</c:v>
                </c:pt>
                <c:pt idx="52686" formatCode="General">
                  <c:v>-9.4638000000000009</c:v>
                </c:pt>
                <c:pt idx="52687" formatCode="General">
                  <c:v>-10.1821</c:v>
                </c:pt>
                <c:pt idx="52688" formatCode="General">
                  <c:v>-10.903499999999999</c:v>
                </c:pt>
                <c:pt idx="52689" formatCode="General">
                  <c:v>-11.629200000000001</c:v>
                </c:pt>
                <c:pt idx="52690" formatCode="General">
                  <c:v>-12.3598</c:v>
                </c:pt>
                <c:pt idx="52691" formatCode="General">
                  <c:v>-13.095800000000001</c:v>
                </c:pt>
                <c:pt idx="52692" formatCode="General">
                  <c:v>-13.8375</c:v>
                </c:pt>
                <c:pt idx="52693" formatCode="General">
                  <c:v>-14.585000000000001</c:v>
                </c:pt>
                <c:pt idx="52694" formatCode="General">
                  <c:v>-15.338200000000001</c:v>
                </c:pt>
                <c:pt idx="52695" formatCode="General">
                  <c:v>-16.096699999999998</c:v>
                </c:pt>
                <c:pt idx="52696" formatCode="General">
                  <c:v>-16.86</c:v>
                </c:pt>
                <c:pt idx="52697" formatCode="General">
                  <c:v>-17.627500000000001</c:v>
                </c:pt>
                <c:pt idx="52698" formatCode="General">
                  <c:v>-18.398299999999999</c:v>
                </c:pt>
                <c:pt idx="52699" formatCode="General">
                  <c:v>-19.171700000000001</c:v>
                </c:pt>
                <c:pt idx="52700" formatCode="General">
                  <c:v>-19.9465</c:v>
                </c:pt>
                <c:pt idx="52701" formatCode="General">
                  <c:v>-20.722000000000001</c:v>
                </c:pt>
                <c:pt idx="52702" formatCode="General">
                  <c:v>-21.4968</c:v>
                </c:pt>
                <c:pt idx="52703" formatCode="General">
                  <c:v>-22.270099999999999</c:v>
                </c:pt>
                <c:pt idx="52704" formatCode="General">
                  <c:v>-23.040800000000001</c:v>
                </c:pt>
                <c:pt idx="52705" formatCode="General">
                  <c:v>-23.8078</c:v>
                </c:pt>
                <c:pt idx="52706" formatCode="General">
                  <c:v>-24.5701</c:v>
                </c:pt>
                <c:pt idx="52707" formatCode="General">
                  <c:v>-25.326899999999998</c:v>
                </c:pt>
                <c:pt idx="52708" formatCode="General">
                  <c:v>-26.077300000000001</c:v>
                </c:pt>
                <c:pt idx="52709" formatCode="General">
                  <c:v>-26.820499999999999</c:v>
                </c:pt>
                <c:pt idx="52710" formatCode="General">
                  <c:v>-27.555900000000001</c:v>
                </c:pt>
                <c:pt idx="52711" formatCode="General">
                  <c:v>-28.282800000000002</c:v>
                </c:pt>
                <c:pt idx="52712" formatCode="General">
                  <c:v>-29.000699999999998</c:v>
                </c:pt>
                <c:pt idx="52713" formatCode="General">
                  <c:v>-29.709299999999999</c:v>
                </c:pt>
              </c:numCache>
            </c:numRef>
          </c:yVal>
          <c:smooth val="1"/>
        </c:ser>
        <c:ser>
          <c:idx val="0"/>
          <c:order val="1"/>
          <c:tx>
            <c:strRef>
              <c:f>approach!$Q$2</c:f>
              <c:strCache>
                <c:ptCount val="1"/>
                <c:pt idx="0">
                  <c:v>1.5 Hz</c:v>
                </c:pt>
              </c:strCache>
            </c:strRef>
          </c:tx>
          <c:xVal>
            <c:numRef>
              <c:f>approach!$P$9:$P$666</c:f>
              <c:numCache>
                <c:formatCode>General</c:formatCode>
                <c:ptCount val="658"/>
                <c:pt idx="0">
                  <c:v>0</c:v>
                </c:pt>
                <c:pt idx="1">
                  <c:v>3.7399700000000001E-2</c:v>
                </c:pt>
                <c:pt idx="2">
                  <c:v>7.4799400000000002E-2</c:v>
                </c:pt>
                <c:pt idx="3">
                  <c:v>0.11219899999999999</c:v>
                </c:pt>
                <c:pt idx="4">
                  <c:v>0.14959900000000001</c:v>
                </c:pt>
                <c:pt idx="5">
                  <c:v>0.186998</c:v>
                </c:pt>
                <c:pt idx="6">
                  <c:v>0.22439799999999999</c:v>
                </c:pt>
                <c:pt idx="7">
                  <c:v>0.26179799999999998</c:v>
                </c:pt>
                <c:pt idx="8">
                  <c:v>0.29919699999999999</c:v>
                </c:pt>
                <c:pt idx="9">
                  <c:v>0.33659699999999998</c:v>
                </c:pt>
                <c:pt idx="10">
                  <c:v>0.37399700000000002</c:v>
                </c:pt>
                <c:pt idx="11">
                  <c:v>0.41139599999999998</c:v>
                </c:pt>
                <c:pt idx="12">
                  <c:v>0.44879599999999997</c:v>
                </c:pt>
                <c:pt idx="13">
                  <c:v>0.48619600000000002</c:v>
                </c:pt>
                <c:pt idx="14">
                  <c:v>0.52359500000000003</c:v>
                </c:pt>
                <c:pt idx="15">
                  <c:v>0.56099500000000002</c:v>
                </c:pt>
                <c:pt idx="16">
                  <c:v>0.59839500000000001</c:v>
                </c:pt>
                <c:pt idx="17">
                  <c:v>0.635795</c:v>
                </c:pt>
                <c:pt idx="18">
                  <c:v>0.67319399999999996</c:v>
                </c:pt>
                <c:pt idx="19">
                  <c:v>0.71059399999999995</c:v>
                </c:pt>
                <c:pt idx="20">
                  <c:v>0.74799400000000005</c:v>
                </c:pt>
                <c:pt idx="21">
                  <c:v>0.78539300000000001</c:v>
                </c:pt>
                <c:pt idx="22">
                  <c:v>0.822793</c:v>
                </c:pt>
                <c:pt idx="23">
                  <c:v>0.86019299999999999</c:v>
                </c:pt>
                <c:pt idx="24">
                  <c:v>0.89759199999999995</c:v>
                </c:pt>
                <c:pt idx="25">
                  <c:v>0.93499200000000005</c:v>
                </c:pt>
                <c:pt idx="26">
                  <c:v>0.97239200000000003</c:v>
                </c:pt>
                <c:pt idx="27">
                  <c:v>1.00979</c:v>
                </c:pt>
                <c:pt idx="28">
                  <c:v>1.0471900000000001</c:v>
                </c:pt>
                <c:pt idx="29">
                  <c:v>1.0845899999999999</c:v>
                </c:pt>
                <c:pt idx="30">
                  <c:v>1.12199</c:v>
                </c:pt>
                <c:pt idx="31">
                  <c:v>1.1593899999999999</c:v>
                </c:pt>
                <c:pt idx="32">
                  <c:v>1.19679</c:v>
                </c:pt>
                <c:pt idx="33">
                  <c:v>1.2341899999999999</c:v>
                </c:pt>
                <c:pt idx="34">
                  <c:v>1.27159</c:v>
                </c:pt>
                <c:pt idx="35">
                  <c:v>1.3089900000000001</c:v>
                </c:pt>
                <c:pt idx="36">
                  <c:v>1.34639</c:v>
                </c:pt>
                <c:pt idx="37">
                  <c:v>1.3837900000000001</c:v>
                </c:pt>
                <c:pt idx="38">
                  <c:v>1.42119</c:v>
                </c:pt>
                <c:pt idx="39">
                  <c:v>1.4585900000000001</c:v>
                </c:pt>
                <c:pt idx="40">
                  <c:v>1.4959899999999999</c:v>
                </c:pt>
                <c:pt idx="41">
                  <c:v>1.53339</c:v>
                </c:pt>
                <c:pt idx="42">
                  <c:v>1.5707899999999999</c:v>
                </c:pt>
                <c:pt idx="43">
                  <c:v>1.60819</c:v>
                </c:pt>
                <c:pt idx="44">
                  <c:v>1.6455900000000001</c:v>
                </c:pt>
                <c:pt idx="45">
                  <c:v>1.68299</c:v>
                </c:pt>
                <c:pt idx="46">
                  <c:v>1.7203900000000001</c:v>
                </c:pt>
                <c:pt idx="47">
                  <c:v>1.7577799999999999</c:v>
                </c:pt>
                <c:pt idx="48">
                  <c:v>1.79518</c:v>
                </c:pt>
                <c:pt idx="49">
                  <c:v>1.8325800000000001</c:v>
                </c:pt>
                <c:pt idx="50">
                  <c:v>1.86998</c:v>
                </c:pt>
                <c:pt idx="51">
                  <c:v>1.9073800000000001</c:v>
                </c:pt>
                <c:pt idx="52">
                  <c:v>1.94478</c:v>
                </c:pt>
                <c:pt idx="53">
                  <c:v>1.9821800000000001</c:v>
                </c:pt>
                <c:pt idx="54">
                  <c:v>2.0195799999999999</c:v>
                </c:pt>
                <c:pt idx="55">
                  <c:v>2.0569799999999998</c:v>
                </c:pt>
                <c:pt idx="56">
                  <c:v>2.0943800000000001</c:v>
                </c:pt>
                <c:pt idx="57">
                  <c:v>2.13178</c:v>
                </c:pt>
                <c:pt idx="58">
                  <c:v>2.1691799999999999</c:v>
                </c:pt>
                <c:pt idx="59">
                  <c:v>2.2065800000000002</c:v>
                </c:pt>
                <c:pt idx="60">
                  <c:v>2.2439800000000001</c:v>
                </c:pt>
                <c:pt idx="61">
                  <c:v>2.28138</c:v>
                </c:pt>
                <c:pt idx="62">
                  <c:v>2.3187799999999998</c:v>
                </c:pt>
                <c:pt idx="63">
                  <c:v>2.3561800000000002</c:v>
                </c:pt>
                <c:pt idx="64">
                  <c:v>2.39358</c:v>
                </c:pt>
                <c:pt idx="65">
                  <c:v>2.4309799999999999</c:v>
                </c:pt>
                <c:pt idx="66">
                  <c:v>2.4683799999999998</c:v>
                </c:pt>
                <c:pt idx="67">
                  <c:v>2.5057800000000001</c:v>
                </c:pt>
                <c:pt idx="68">
                  <c:v>2.54318</c:v>
                </c:pt>
                <c:pt idx="69">
                  <c:v>2.5805799999999999</c:v>
                </c:pt>
                <c:pt idx="70">
                  <c:v>2.6179800000000002</c:v>
                </c:pt>
                <c:pt idx="71">
                  <c:v>2.6553800000000001</c:v>
                </c:pt>
                <c:pt idx="72">
                  <c:v>2.69278</c:v>
                </c:pt>
                <c:pt idx="73">
                  <c:v>2.7301799999999998</c:v>
                </c:pt>
                <c:pt idx="74">
                  <c:v>2.7675800000000002</c:v>
                </c:pt>
                <c:pt idx="75">
                  <c:v>2.80498</c:v>
                </c:pt>
                <c:pt idx="76">
                  <c:v>2.8423799999999999</c:v>
                </c:pt>
                <c:pt idx="77">
                  <c:v>2.8797799999999998</c:v>
                </c:pt>
                <c:pt idx="78">
                  <c:v>2.91717</c:v>
                </c:pt>
                <c:pt idx="79">
                  <c:v>2.9545699999999999</c:v>
                </c:pt>
                <c:pt idx="80">
                  <c:v>2.9919699999999998</c:v>
                </c:pt>
                <c:pt idx="81">
                  <c:v>3.0293700000000001</c:v>
                </c:pt>
                <c:pt idx="82">
                  <c:v>3.06677</c:v>
                </c:pt>
                <c:pt idx="83">
                  <c:v>3.1041699999999999</c:v>
                </c:pt>
                <c:pt idx="84">
                  <c:v>3.1415700000000002</c:v>
                </c:pt>
                <c:pt idx="85">
                  <c:v>3.1789700000000001</c:v>
                </c:pt>
                <c:pt idx="86">
                  <c:v>3.21637</c:v>
                </c:pt>
                <c:pt idx="87">
                  <c:v>3.2537699999999998</c:v>
                </c:pt>
                <c:pt idx="88">
                  <c:v>3.2911700000000002</c:v>
                </c:pt>
                <c:pt idx="89">
                  <c:v>3.32857</c:v>
                </c:pt>
                <c:pt idx="90">
                  <c:v>3.3659699999999999</c:v>
                </c:pt>
                <c:pt idx="91">
                  <c:v>3.4033699999999998</c:v>
                </c:pt>
                <c:pt idx="92">
                  <c:v>3.4407700000000001</c:v>
                </c:pt>
                <c:pt idx="93">
                  <c:v>3.47817</c:v>
                </c:pt>
                <c:pt idx="94">
                  <c:v>3.5155699999999999</c:v>
                </c:pt>
                <c:pt idx="95">
                  <c:v>3.5529700000000002</c:v>
                </c:pt>
                <c:pt idx="96">
                  <c:v>3.5903700000000001</c:v>
                </c:pt>
                <c:pt idx="97">
                  <c:v>3.6277699999999999</c:v>
                </c:pt>
                <c:pt idx="98">
                  <c:v>3.6651699999999998</c:v>
                </c:pt>
                <c:pt idx="99">
                  <c:v>3.7025700000000001</c:v>
                </c:pt>
                <c:pt idx="100">
                  <c:v>3.73997</c:v>
                </c:pt>
                <c:pt idx="101">
                  <c:v>3.7773699999999999</c:v>
                </c:pt>
                <c:pt idx="102">
                  <c:v>3.8147700000000002</c:v>
                </c:pt>
                <c:pt idx="103">
                  <c:v>3.8521700000000001</c:v>
                </c:pt>
                <c:pt idx="104">
                  <c:v>3.88957</c:v>
                </c:pt>
                <c:pt idx="105">
                  <c:v>3.9269699999999998</c:v>
                </c:pt>
                <c:pt idx="106">
                  <c:v>3.9643700000000002</c:v>
                </c:pt>
                <c:pt idx="107">
                  <c:v>4.0017699999999996</c:v>
                </c:pt>
                <c:pt idx="108">
                  <c:v>4.0391700000000004</c:v>
                </c:pt>
                <c:pt idx="109">
                  <c:v>4.0765599999999997</c:v>
                </c:pt>
                <c:pt idx="110">
                  <c:v>4.1139599999999996</c:v>
                </c:pt>
                <c:pt idx="111">
                  <c:v>4.1513600000000004</c:v>
                </c:pt>
                <c:pt idx="112">
                  <c:v>4.1887600000000003</c:v>
                </c:pt>
                <c:pt idx="113">
                  <c:v>4.2261600000000001</c:v>
                </c:pt>
                <c:pt idx="114">
                  <c:v>4.26356</c:v>
                </c:pt>
                <c:pt idx="115">
                  <c:v>4.3009599999999999</c:v>
                </c:pt>
                <c:pt idx="116">
                  <c:v>4.3383599999999998</c:v>
                </c:pt>
                <c:pt idx="117">
                  <c:v>4.3757599999999996</c:v>
                </c:pt>
                <c:pt idx="118">
                  <c:v>4.4131600000000004</c:v>
                </c:pt>
                <c:pt idx="119">
                  <c:v>4.4505600000000003</c:v>
                </c:pt>
                <c:pt idx="120">
                  <c:v>4.4879600000000002</c:v>
                </c:pt>
                <c:pt idx="121">
                  <c:v>4.52536</c:v>
                </c:pt>
                <c:pt idx="122">
                  <c:v>4.5627599999999999</c:v>
                </c:pt>
                <c:pt idx="123">
                  <c:v>4.6001599999999998</c:v>
                </c:pt>
                <c:pt idx="124">
                  <c:v>4.6375599999999997</c:v>
                </c:pt>
                <c:pt idx="125">
                  <c:v>4.6749599999999996</c:v>
                </c:pt>
                <c:pt idx="126">
                  <c:v>4.7123600000000003</c:v>
                </c:pt>
                <c:pt idx="127">
                  <c:v>4.7497600000000002</c:v>
                </c:pt>
                <c:pt idx="128">
                  <c:v>4.7871600000000001</c:v>
                </c:pt>
                <c:pt idx="129">
                  <c:v>4.82456</c:v>
                </c:pt>
                <c:pt idx="130">
                  <c:v>4.8619599999999998</c:v>
                </c:pt>
                <c:pt idx="131">
                  <c:v>4.8993599999999997</c:v>
                </c:pt>
                <c:pt idx="132">
                  <c:v>4.9367599999999996</c:v>
                </c:pt>
                <c:pt idx="133">
                  <c:v>4.9741600000000004</c:v>
                </c:pt>
                <c:pt idx="134">
                  <c:v>5.0115600000000002</c:v>
                </c:pt>
                <c:pt idx="135">
                  <c:v>5.0489600000000001</c:v>
                </c:pt>
                <c:pt idx="136">
                  <c:v>5.08636</c:v>
                </c:pt>
                <c:pt idx="137">
                  <c:v>5.1237599999999999</c:v>
                </c:pt>
                <c:pt idx="138">
                  <c:v>5.1611599999999997</c:v>
                </c:pt>
                <c:pt idx="139">
                  <c:v>5.1985599999999996</c:v>
                </c:pt>
                <c:pt idx="140">
                  <c:v>5.2359499999999999</c:v>
                </c:pt>
                <c:pt idx="141">
                  <c:v>5.2733499999999998</c:v>
                </c:pt>
                <c:pt idx="142">
                  <c:v>5.3107499999999996</c:v>
                </c:pt>
                <c:pt idx="143">
                  <c:v>5.3481500000000004</c:v>
                </c:pt>
                <c:pt idx="144">
                  <c:v>5.3855500000000003</c:v>
                </c:pt>
                <c:pt idx="145">
                  <c:v>5.4229500000000002</c:v>
                </c:pt>
                <c:pt idx="146">
                  <c:v>5.46035</c:v>
                </c:pt>
                <c:pt idx="147">
                  <c:v>5.4977499999999999</c:v>
                </c:pt>
                <c:pt idx="148">
                  <c:v>5.5351499999999998</c:v>
                </c:pt>
                <c:pt idx="149">
                  <c:v>5.5725499999999997</c:v>
                </c:pt>
                <c:pt idx="150">
                  <c:v>5.6099500000000004</c:v>
                </c:pt>
                <c:pt idx="151">
                  <c:v>5.6473500000000003</c:v>
                </c:pt>
                <c:pt idx="152">
                  <c:v>5.6847500000000002</c:v>
                </c:pt>
                <c:pt idx="153">
                  <c:v>5.7221500000000001</c:v>
                </c:pt>
                <c:pt idx="154">
                  <c:v>5.7595499999999999</c:v>
                </c:pt>
                <c:pt idx="155">
                  <c:v>5.7969499999999998</c:v>
                </c:pt>
                <c:pt idx="156">
                  <c:v>5.8343499999999997</c:v>
                </c:pt>
                <c:pt idx="157">
                  <c:v>5.8717499999999996</c:v>
                </c:pt>
                <c:pt idx="158">
                  <c:v>5.9091500000000003</c:v>
                </c:pt>
                <c:pt idx="159">
                  <c:v>5.9465500000000002</c:v>
                </c:pt>
                <c:pt idx="160">
                  <c:v>5.9839500000000001</c:v>
                </c:pt>
                <c:pt idx="161">
                  <c:v>6.02135</c:v>
                </c:pt>
                <c:pt idx="162">
                  <c:v>6.0587499999999999</c:v>
                </c:pt>
                <c:pt idx="163">
                  <c:v>6.0961499999999997</c:v>
                </c:pt>
                <c:pt idx="164">
                  <c:v>6.1335499999999996</c:v>
                </c:pt>
                <c:pt idx="165">
                  <c:v>6.1709500000000004</c:v>
                </c:pt>
                <c:pt idx="166">
                  <c:v>6.2083500000000003</c:v>
                </c:pt>
                <c:pt idx="167">
                  <c:v>6.2457500000000001</c:v>
                </c:pt>
                <c:pt idx="168">
                  <c:v>6.28315</c:v>
                </c:pt>
                <c:pt idx="169">
                  <c:v>6.3205499999999999</c:v>
                </c:pt>
                <c:pt idx="170">
                  <c:v>6.3579499999999998</c:v>
                </c:pt>
                <c:pt idx="171">
                  <c:v>6.39534</c:v>
                </c:pt>
                <c:pt idx="172">
                  <c:v>6.4327399999999999</c:v>
                </c:pt>
                <c:pt idx="173">
                  <c:v>6.4701399999999998</c:v>
                </c:pt>
                <c:pt idx="174">
                  <c:v>6.5075399999999997</c:v>
                </c:pt>
                <c:pt idx="175">
                  <c:v>6.5449400000000004</c:v>
                </c:pt>
                <c:pt idx="176">
                  <c:v>6.5823400000000003</c:v>
                </c:pt>
                <c:pt idx="177">
                  <c:v>6.6197400000000002</c:v>
                </c:pt>
                <c:pt idx="178">
                  <c:v>6.6571400000000001</c:v>
                </c:pt>
                <c:pt idx="179">
                  <c:v>6.6945399999999999</c:v>
                </c:pt>
                <c:pt idx="180">
                  <c:v>6.7319399999999998</c:v>
                </c:pt>
                <c:pt idx="181">
                  <c:v>6.7693399999999997</c:v>
                </c:pt>
                <c:pt idx="182">
                  <c:v>6.8067399999999996</c:v>
                </c:pt>
                <c:pt idx="183">
                  <c:v>6.8441400000000003</c:v>
                </c:pt>
                <c:pt idx="184">
                  <c:v>6.8815400000000002</c:v>
                </c:pt>
                <c:pt idx="185">
                  <c:v>6.9189400000000001</c:v>
                </c:pt>
                <c:pt idx="186">
                  <c:v>6.95634</c:v>
                </c:pt>
                <c:pt idx="187">
                  <c:v>6.9937399999999998</c:v>
                </c:pt>
                <c:pt idx="188">
                  <c:v>7.0311399999999997</c:v>
                </c:pt>
                <c:pt idx="189">
                  <c:v>7.0685399999999996</c:v>
                </c:pt>
                <c:pt idx="190">
                  <c:v>7.1059400000000004</c:v>
                </c:pt>
                <c:pt idx="191">
                  <c:v>7.1433400000000002</c:v>
                </c:pt>
                <c:pt idx="192">
                  <c:v>7.1807400000000001</c:v>
                </c:pt>
                <c:pt idx="193">
                  <c:v>7.21814</c:v>
                </c:pt>
                <c:pt idx="194">
                  <c:v>7.2555399999999999</c:v>
                </c:pt>
                <c:pt idx="195">
                  <c:v>7.2929399999999998</c:v>
                </c:pt>
                <c:pt idx="196">
                  <c:v>7.3303399999999996</c:v>
                </c:pt>
                <c:pt idx="197">
                  <c:v>7.3677400000000004</c:v>
                </c:pt>
                <c:pt idx="198">
                  <c:v>7.4051400000000003</c:v>
                </c:pt>
                <c:pt idx="199">
                  <c:v>7.4425400000000002</c:v>
                </c:pt>
                <c:pt idx="200">
                  <c:v>7.47994</c:v>
                </c:pt>
                <c:pt idx="201">
                  <c:v>7.5173399999999999</c:v>
                </c:pt>
                <c:pt idx="202">
                  <c:v>7.5547300000000002</c:v>
                </c:pt>
                <c:pt idx="203">
                  <c:v>7.59213</c:v>
                </c:pt>
                <c:pt idx="204">
                  <c:v>7.6295299999999999</c:v>
                </c:pt>
                <c:pt idx="205">
                  <c:v>7.6669299999999998</c:v>
                </c:pt>
                <c:pt idx="206">
                  <c:v>7.7043299999999997</c:v>
                </c:pt>
                <c:pt idx="207">
                  <c:v>7.7417299999999996</c:v>
                </c:pt>
                <c:pt idx="208">
                  <c:v>7.7791300000000003</c:v>
                </c:pt>
                <c:pt idx="209">
                  <c:v>7.8165300000000002</c:v>
                </c:pt>
                <c:pt idx="210">
                  <c:v>7.8539300000000001</c:v>
                </c:pt>
                <c:pt idx="211">
                  <c:v>7.89133</c:v>
                </c:pt>
                <c:pt idx="212">
                  <c:v>7.9287299999999998</c:v>
                </c:pt>
                <c:pt idx="213">
                  <c:v>7.9661299999999997</c:v>
                </c:pt>
                <c:pt idx="214">
                  <c:v>8.0035299999999996</c:v>
                </c:pt>
                <c:pt idx="215">
                  <c:v>8.0409299999999995</c:v>
                </c:pt>
                <c:pt idx="216">
                  <c:v>8.0783299999999993</c:v>
                </c:pt>
                <c:pt idx="217">
                  <c:v>8.1157299999999992</c:v>
                </c:pt>
                <c:pt idx="218">
                  <c:v>8.1531300000000009</c:v>
                </c:pt>
                <c:pt idx="219">
                  <c:v>8.1905300000000008</c:v>
                </c:pt>
                <c:pt idx="220">
                  <c:v>8.2279300000000006</c:v>
                </c:pt>
                <c:pt idx="221">
                  <c:v>8.2653300000000005</c:v>
                </c:pt>
                <c:pt idx="222">
                  <c:v>8.3027300000000004</c:v>
                </c:pt>
                <c:pt idx="223">
                  <c:v>8.3401300000000003</c:v>
                </c:pt>
                <c:pt idx="224">
                  <c:v>8.3775300000000001</c:v>
                </c:pt>
                <c:pt idx="225">
                  <c:v>8.41493</c:v>
                </c:pt>
                <c:pt idx="226">
                  <c:v>8.4523299999999999</c:v>
                </c:pt>
                <c:pt idx="227">
                  <c:v>8.4897299999999998</c:v>
                </c:pt>
                <c:pt idx="228">
                  <c:v>8.5271299999999997</c:v>
                </c:pt>
                <c:pt idx="229">
                  <c:v>8.5645299999999995</c:v>
                </c:pt>
                <c:pt idx="230">
                  <c:v>8.6019299999999994</c:v>
                </c:pt>
                <c:pt idx="231">
                  <c:v>8.6393299999999993</c:v>
                </c:pt>
                <c:pt idx="232">
                  <c:v>8.6767299999999992</c:v>
                </c:pt>
                <c:pt idx="233">
                  <c:v>8.7141199999999994</c:v>
                </c:pt>
                <c:pt idx="234">
                  <c:v>8.7515199999999993</c:v>
                </c:pt>
                <c:pt idx="235">
                  <c:v>8.7889199999999992</c:v>
                </c:pt>
                <c:pt idx="236">
                  <c:v>8.8263200000000008</c:v>
                </c:pt>
                <c:pt idx="237">
                  <c:v>8.8637200000000007</c:v>
                </c:pt>
                <c:pt idx="238">
                  <c:v>8.9011200000000006</c:v>
                </c:pt>
                <c:pt idx="239">
                  <c:v>8.9385200000000005</c:v>
                </c:pt>
                <c:pt idx="240">
                  <c:v>8.9759200000000003</c:v>
                </c:pt>
                <c:pt idx="241">
                  <c:v>9.0133200000000002</c:v>
                </c:pt>
                <c:pt idx="242">
                  <c:v>9.0507200000000001</c:v>
                </c:pt>
                <c:pt idx="243">
                  <c:v>9.08812</c:v>
                </c:pt>
                <c:pt idx="244">
                  <c:v>9.1255199999999999</c:v>
                </c:pt>
                <c:pt idx="245">
                  <c:v>9.1629199999999997</c:v>
                </c:pt>
                <c:pt idx="246">
                  <c:v>9.2003199999999996</c:v>
                </c:pt>
                <c:pt idx="247">
                  <c:v>9.2377199999999995</c:v>
                </c:pt>
                <c:pt idx="248">
                  <c:v>9.2751199999999994</c:v>
                </c:pt>
                <c:pt idx="249">
                  <c:v>9.3125199999999992</c:v>
                </c:pt>
                <c:pt idx="250">
                  <c:v>9.3499199999999991</c:v>
                </c:pt>
                <c:pt idx="251">
                  <c:v>9.3873200000000008</c:v>
                </c:pt>
                <c:pt idx="252">
                  <c:v>9.4247200000000007</c:v>
                </c:pt>
                <c:pt idx="253">
                  <c:v>9.4621200000000005</c:v>
                </c:pt>
                <c:pt idx="254">
                  <c:v>9.4995200000000004</c:v>
                </c:pt>
                <c:pt idx="255">
                  <c:v>9.5369200000000003</c:v>
                </c:pt>
                <c:pt idx="256">
                  <c:v>9.5743200000000002</c:v>
                </c:pt>
                <c:pt idx="257">
                  <c:v>9.61172</c:v>
                </c:pt>
                <c:pt idx="258">
                  <c:v>9.6491199999999999</c:v>
                </c:pt>
                <c:pt idx="259">
                  <c:v>9.6865199999999998</c:v>
                </c:pt>
                <c:pt idx="260">
                  <c:v>9.7239199999999997</c:v>
                </c:pt>
                <c:pt idx="261">
                  <c:v>9.7613199999999996</c:v>
                </c:pt>
                <c:pt idx="262">
                  <c:v>9.7987199999999994</c:v>
                </c:pt>
                <c:pt idx="263">
                  <c:v>9.8361199999999993</c:v>
                </c:pt>
                <c:pt idx="264">
                  <c:v>9.8735099999999996</c:v>
                </c:pt>
                <c:pt idx="265">
                  <c:v>9.9109099999999994</c:v>
                </c:pt>
                <c:pt idx="266">
                  <c:v>9.9483099999999993</c:v>
                </c:pt>
                <c:pt idx="267">
                  <c:v>9.9857099999999992</c:v>
                </c:pt>
                <c:pt idx="268">
                  <c:v>10.023099999999999</c:v>
                </c:pt>
                <c:pt idx="269">
                  <c:v>10.060499999999999</c:v>
                </c:pt>
                <c:pt idx="270">
                  <c:v>10.097899999999999</c:v>
                </c:pt>
                <c:pt idx="271">
                  <c:v>10.135300000000001</c:v>
                </c:pt>
                <c:pt idx="272">
                  <c:v>10.172700000000001</c:v>
                </c:pt>
                <c:pt idx="273">
                  <c:v>10.210100000000001</c:v>
                </c:pt>
                <c:pt idx="274">
                  <c:v>10.2475</c:v>
                </c:pt>
                <c:pt idx="275">
                  <c:v>10.2849</c:v>
                </c:pt>
                <c:pt idx="276">
                  <c:v>10.3223</c:v>
                </c:pt>
                <c:pt idx="277">
                  <c:v>10.3597</c:v>
                </c:pt>
                <c:pt idx="278">
                  <c:v>10.3971</c:v>
                </c:pt>
                <c:pt idx="279">
                  <c:v>10.4345</c:v>
                </c:pt>
                <c:pt idx="280">
                  <c:v>10.4719</c:v>
                </c:pt>
                <c:pt idx="281">
                  <c:v>10.5093</c:v>
                </c:pt>
                <c:pt idx="282">
                  <c:v>10.5467</c:v>
                </c:pt>
                <c:pt idx="283">
                  <c:v>10.584099999999999</c:v>
                </c:pt>
                <c:pt idx="284">
                  <c:v>10.621499999999999</c:v>
                </c:pt>
                <c:pt idx="285">
                  <c:v>10.658899999999999</c:v>
                </c:pt>
                <c:pt idx="286">
                  <c:v>10.696300000000001</c:v>
                </c:pt>
                <c:pt idx="287">
                  <c:v>10.733700000000001</c:v>
                </c:pt>
                <c:pt idx="288">
                  <c:v>10.771100000000001</c:v>
                </c:pt>
                <c:pt idx="289">
                  <c:v>10.8085</c:v>
                </c:pt>
                <c:pt idx="290">
                  <c:v>10.8459</c:v>
                </c:pt>
                <c:pt idx="291">
                  <c:v>10.8833</c:v>
                </c:pt>
                <c:pt idx="292">
                  <c:v>10.9207</c:v>
                </c:pt>
                <c:pt idx="293">
                  <c:v>10.9581</c:v>
                </c:pt>
                <c:pt idx="294">
                  <c:v>10.9955</c:v>
                </c:pt>
                <c:pt idx="295">
                  <c:v>11.0329</c:v>
                </c:pt>
                <c:pt idx="296">
                  <c:v>11.0703</c:v>
                </c:pt>
                <c:pt idx="297">
                  <c:v>11.107699999999999</c:v>
                </c:pt>
                <c:pt idx="298">
                  <c:v>11.145099999999999</c:v>
                </c:pt>
                <c:pt idx="299">
                  <c:v>11.182499999999999</c:v>
                </c:pt>
                <c:pt idx="300">
                  <c:v>11.219900000000001</c:v>
                </c:pt>
                <c:pt idx="301">
                  <c:v>11.257300000000001</c:v>
                </c:pt>
                <c:pt idx="302">
                  <c:v>11.294700000000001</c:v>
                </c:pt>
                <c:pt idx="303">
                  <c:v>11.332100000000001</c:v>
                </c:pt>
                <c:pt idx="304">
                  <c:v>11.3695</c:v>
                </c:pt>
                <c:pt idx="305">
                  <c:v>11.4069</c:v>
                </c:pt>
                <c:pt idx="306">
                  <c:v>11.4443</c:v>
                </c:pt>
                <c:pt idx="307">
                  <c:v>11.4817</c:v>
                </c:pt>
                <c:pt idx="308">
                  <c:v>11.5191</c:v>
                </c:pt>
                <c:pt idx="309">
                  <c:v>11.5565</c:v>
                </c:pt>
                <c:pt idx="310">
                  <c:v>11.5939</c:v>
                </c:pt>
                <c:pt idx="311">
                  <c:v>11.6313</c:v>
                </c:pt>
                <c:pt idx="312">
                  <c:v>11.668699999999999</c:v>
                </c:pt>
                <c:pt idx="313">
                  <c:v>11.706099999999999</c:v>
                </c:pt>
                <c:pt idx="314">
                  <c:v>11.743499999999999</c:v>
                </c:pt>
                <c:pt idx="315">
                  <c:v>11.780900000000001</c:v>
                </c:pt>
                <c:pt idx="316">
                  <c:v>11.818300000000001</c:v>
                </c:pt>
                <c:pt idx="317">
                  <c:v>11.855700000000001</c:v>
                </c:pt>
                <c:pt idx="318">
                  <c:v>11.8931</c:v>
                </c:pt>
                <c:pt idx="319">
                  <c:v>11.9305</c:v>
                </c:pt>
                <c:pt idx="320">
                  <c:v>11.9679</c:v>
                </c:pt>
                <c:pt idx="321">
                  <c:v>12.0053</c:v>
                </c:pt>
                <c:pt idx="322">
                  <c:v>12.0427</c:v>
                </c:pt>
                <c:pt idx="323">
                  <c:v>12.0801</c:v>
                </c:pt>
                <c:pt idx="324">
                  <c:v>12.1175</c:v>
                </c:pt>
                <c:pt idx="325">
                  <c:v>12.1549</c:v>
                </c:pt>
                <c:pt idx="326">
                  <c:v>12.192299999999999</c:v>
                </c:pt>
                <c:pt idx="327">
                  <c:v>12.229699999999999</c:v>
                </c:pt>
                <c:pt idx="328">
                  <c:v>12.267099999999999</c:v>
                </c:pt>
                <c:pt idx="329">
                  <c:v>12.304500000000001</c:v>
                </c:pt>
                <c:pt idx="330">
                  <c:v>12.341900000000001</c:v>
                </c:pt>
                <c:pt idx="331">
                  <c:v>12.379300000000001</c:v>
                </c:pt>
                <c:pt idx="332">
                  <c:v>12.416700000000001</c:v>
                </c:pt>
                <c:pt idx="333">
                  <c:v>12.4541</c:v>
                </c:pt>
                <c:pt idx="334">
                  <c:v>12.4915</c:v>
                </c:pt>
                <c:pt idx="335">
                  <c:v>12.5289</c:v>
                </c:pt>
                <c:pt idx="336">
                  <c:v>12.5663</c:v>
                </c:pt>
                <c:pt idx="337">
                  <c:v>12.6037</c:v>
                </c:pt>
                <c:pt idx="338">
                  <c:v>12.6411</c:v>
                </c:pt>
                <c:pt idx="339">
                  <c:v>12.6785</c:v>
                </c:pt>
                <c:pt idx="340">
                  <c:v>12.7159</c:v>
                </c:pt>
                <c:pt idx="341">
                  <c:v>12.753299999999999</c:v>
                </c:pt>
                <c:pt idx="342">
                  <c:v>12.790699999999999</c:v>
                </c:pt>
                <c:pt idx="343">
                  <c:v>12.828099999999999</c:v>
                </c:pt>
                <c:pt idx="344">
                  <c:v>12.865500000000001</c:v>
                </c:pt>
                <c:pt idx="345">
                  <c:v>12.902900000000001</c:v>
                </c:pt>
                <c:pt idx="346">
                  <c:v>12.940300000000001</c:v>
                </c:pt>
                <c:pt idx="347">
                  <c:v>12.9777</c:v>
                </c:pt>
                <c:pt idx="348">
                  <c:v>13.0151</c:v>
                </c:pt>
                <c:pt idx="349">
                  <c:v>13.0525</c:v>
                </c:pt>
                <c:pt idx="350">
                  <c:v>13.0899</c:v>
                </c:pt>
                <c:pt idx="351">
                  <c:v>13.1273</c:v>
                </c:pt>
                <c:pt idx="352">
                  <c:v>13.1647</c:v>
                </c:pt>
                <c:pt idx="353">
                  <c:v>13.2021</c:v>
                </c:pt>
                <c:pt idx="354">
                  <c:v>13.2395</c:v>
                </c:pt>
                <c:pt idx="355">
                  <c:v>13.276899999999999</c:v>
                </c:pt>
                <c:pt idx="356">
                  <c:v>13.314299999999999</c:v>
                </c:pt>
                <c:pt idx="357">
                  <c:v>13.351699999999999</c:v>
                </c:pt>
                <c:pt idx="358">
                  <c:v>13.389099999999999</c:v>
                </c:pt>
                <c:pt idx="359">
                  <c:v>13.426500000000001</c:v>
                </c:pt>
                <c:pt idx="360">
                  <c:v>13.463900000000001</c:v>
                </c:pt>
                <c:pt idx="361">
                  <c:v>13.501300000000001</c:v>
                </c:pt>
                <c:pt idx="362">
                  <c:v>13.5387</c:v>
                </c:pt>
                <c:pt idx="363">
                  <c:v>13.5761</c:v>
                </c:pt>
                <c:pt idx="364">
                  <c:v>13.6135</c:v>
                </c:pt>
                <c:pt idx="365">
                  <c:v>13.6509</c:v>
                </c:pt>
                <c:pt idx="366">
                  <c:v>13.6883</c:v>
                </c:pt>
                <c:pt idx="367">
                  <c:v>13.7257</c:v>
                </c:pt>
                <c:pt idx="368">
                  <c:v>13.7631</c:v>
                </c:pt>
                <c:pt idx="369">
                  <c:v>13.8005</c:v>
                </c:pt>
                <c:pt idx="370">
                  <c:v>13.837899999999999</c:v>
                </c:pt>
                <c:pt idx="371">
                  <c:v>13.875299999999999</c:v>
                </c:pt>
                <c:pt idx="372">
                  <c:v>13.912699999999999</c:v>
                </c:pt>
                <c:pt idx="373">
                  <c:v>13.950100000000001</c:v>
                </c:pt>
                <c:pt idx="374">
                  <c:v>13.987500000000001</c:v>
                </c:pt>
                <c:pt idx="375">
                  <c:v>14.024900000000001</c:v>
                </c:pt>
                <c:pt idx="376">
                  <c:v>14.0623</c:v>
                </c:pt>
                <c:pt idx="377">
                  <c:v>14.0997</c:v>
                </c:pt>
                <c:pt idx="378">
                  <c:v>14.1371</c:v>
                </c:pt>
                <c:pt idx="379">
                  <c:v>14.1745</c:v>
                </c:pt>
                <c:pt idx="380">
                  <c:v>14.2119</c:v>
                </c:pt>
                <c:pt idx="381">
                  <c:v>14.2493</c:v>
                </c:pt>
                <c:pt idx="382">
                  <c:v>14.2867</c:v>
                </c:pt>
                <c:pt idx="383">
                  <c:v>14.3241</c:v>
                </c:pt>
                <c:pt idx="384">
                  <c:v>14.361499999999999</c:v>
                </c:pt>
                <c:pt idx="385">
                  <c:v>14.398899999999999</c:v>
                </c:pt>
                <c:pt idx="386">
                  <c:v>14.436299999999999</c:v>
                </c:pt>
                <c:pt idx="387">
                  <c:v>14.473699999999999</c:v>
                </c:pt>
                <c:pt idx="388">
                  <c:v>14.511100000000001</c:v>
                </c:pt>
                <c:pt idx="389">
                  <c:v>14.548500000000001</c:v>
                </c:pt>
                <c:pt idx="390">
                  <c:v>14.585900000000001</c:v>
                </c:pt>
                <c:pt idx="391">
                  <c:v>14.6233</c:v>
                </c:pt>
                <c:pt idx="392">
                  <c:v>14.6607</c:v>
                </c:pt>
                <c:pt idx="393">
                  <c:v>14.6981</c:v>
                </c:pt>
                <c:pt idx="394">
                  <c:v>14.7355</c:v>
                </c:pt>
                <c:pt idx="395">
                  <c:v>14.7729</c:v>
                </c:pt>
                <c:pt idx="396">
                  <c:v>14.8103</c:v>
                </c:pt>
                <c:pt idx="397">
                  <c:v>14.8477</c:v>
                </c:pt>
                <c:pt idx="398">
                  <c:v>14.8851</c:v>
                </c:pt>
                <c:pt idx="399">
                  <c:v>14.922499999999999</c:v>
                </c:pt>
                <c:pt idx="400">
                  <c:v>14.959899999999999</c:v>
                </c:pt>
                <c:pt idx="401">
                  <c:v>14.997299999999999</c:v>
                </c:pt>
                <c:pt idx="402">
                  <c:v>15.034700000000001</c:v>
                </c:pt>
                <c:pt idx="403">
                  <c:v>15.072100000000001</c:v>
                </c:pt>
                <c:pt idx="404">
                  <c:v>15.109500000000001</c:v>
                </c:pt>
                <c:pt idx="405">
                  <c:v>15.1469</c:v>
                </c:pt>
                <c:pt idx="406">
                  <c:v>15.1843</c:v>
                </c:pt>
                <c:pt idx="407">
                  <c:v>15.2217</c:v>
                </c:pt>
                <c:pt idx="408">
                  <c:v>15.2591</c:v>
                </c:pt>
                <c:pt idx="409">
                  <c:v>15.2965</c:v>
                </c:pt>
                <c:pt idx="410">
                  <c:v>15.3339</c:v>
                </c:pt>
                <c:pt idx="411">
                  <c:v>15.3713</c:v>
                </c:pt>
                <c:pt idx="412">
                  <c:v>15.4087</c:v>
                </c:pt>
                <c:pt idx="413">
                  <c:v>15.446099999999999</c:v>
                </c:pt>
                <c:pt idx="414">
                  <c:v>15.483499999999999</c:v>
                </c:pt>
                <c:pt idx="415">
                  <c:v>15.520899999999999</c:v>
                </c:pt>
                <c:pt idx="416">
                  <c:v>15.558299999999999</c:v>
                </c:pt>
                <c:pt idx="417">
                  <c:v>15.595700000000001</c:v>
                </c:pt>
                <c:pt idx="418">
                  <c:v>15.633100000000001</c:v>
                </c:pt>
                <c:pt idx="419">
                  <c:v>15.670500000000001</c:v>
                </c:pt>
                <c:pt idx="420">
                  <c:v>15.7079</c:v>
                </c:pt>
                <c:pt idx="421">
                  <c:v>15.7453</c:v>
                </c:pt>
                <c:pt idx="422">
                  <c:v>15.7827</c:v>
                </c:pt>
                <c:pt idx="423">
                  <c:v>15.8201</c:v>
                </c:pt>
                <c:pt idx="424">
                  <c:v>15.8575</c:v>
                </c:pt>
                <c:pt idx="425">
                  <c:v>15.8949</c:v>
                </c:pt>
                <c:pt idx="426">
                  <c:v>15.9323</c:v>
                </c:pt>
                <c:pt idx="427">
                  <c:v>15.9697</c:v>
                </c:pt>
                <c:pt idx="428">
                  <c:v>16.007100000000001</c:v>
                </c:pt>
                <c:pt idx="429">
                  <c:v>16.044499999999999</c:v>
                </c:pt>
                <c:pt idx="430">
                  <c:v>16.081900000000001</c:v>
                </c:pt>
                <c:pt idx="431">
                  <c:v>16.119299999999999</c:v>
                </c:pt>
                <c:pt idx="432">
                  <c:v>16.156700000000001</c:v>
                </c:pt>
                <c:pt idx="433">
                  <c:v>16.194099999999999</c:v>
                </c:pt>
                <c:pt idx="434">
                  <c:v>16.2315</c:v>
                </c:pt>
                <c:pt idx="435">
                  <c:v>16.268899999999999</c:v>
                </c:pt>
                <c:pt idx="436">
                  <c:v>16.3063</c:v>
                </c:pt>
                <c:pt idx="437">
                  <c:v>16.343699999999998</c:v>
                </c:pt>
                <c:pt idx="438">
                  <c:v>16.3811</c:v>
                </c:pt>
                <c:pt idx="439">
                  <c:v>16.418500000000002</c:v>
                </c:pt>
                <c:pt idx="440">
                  <c:v>16.4559</c:v>
                </c:pt>
                <c:pt idx="441">
                  <c:v>16.493300000000001</c:v>
                </c:pt>
                <c:pt idx="442">
                  <c:v>16.5307</c:v>
                </c:pt>
                <c:pt idx="443">
                  <c:v>16.568100000000001</c:v>
                </c:pt>
                <c:pt idx="444">
                  <c:v>16.605499999999999</c:v>
                </c:pt>
                <c:pt idx="445">
                  <c:v>16.642900000000001</c:v>
                </c:pt>
                <c:pt idx="446">
                  <c:v>16.680299999999999</c:v>
                </c:pt>
                <c:pt idx="447">
                  <c:v>16.717700000000001</c:v>
                </c:pt>
                <c:pt idx="448">
                  <c:v>16.755099999999999</c:v>
                </c:pt>
                <c:pt idx="449">
                  <c:v>16.7925</c:v>
                </c:pt>
                <c:pt idx="450">
                  <c:v>16.829899999999999</c:v>
                </c:pt>
                <c:pt idx="451">
                  <c:v>16.8673</c:v>
                </c:pt>
                <c:pt idx="452">
                  <c:v>16.904699999999998</c:v>
                </c:pt>
                <c:pt idx="453">
                  <c:v>16.9421</c:v>
                </c:pt>
                <c:pt idx="454">
                  <c:v>16.979500000000002</c:v>
                </c:pt>
                <c:pt idx="455">
                  <c:v>17.0169</c:v>
                </c:pt>
                <c:pt idx="456">
                  <c:v>17.054300000000001</c:v>
                </c:pt>
                <c:pt idx="457">
                  <c:v>17.091699999999999</c:v>
                </c:pt>
                <c:pt idx="458">
                  <c:v>17.129100000000001</c:v>
                </c:pt>
                <c:pt idx="459">
                  <c:v>17.166499999999999</c:v>
                </c:pt>
                <c:pt idx="460">
                  <c:v>17.203900000000001</c:v>
                </c:pt>
                <c:pt idx="461">
                  <c:v>17.241299999999999</c:v>
                </c:pt>
                <c:pt idx="462">
                  <c:v>17.278700000000001</c:v>
                </c:pt>
                <c:pt idx="463">
                  <c:v>17.316099999999999</c:v>
                </c:pt>
                <c:pt idx="464">
                  <c:v>17.3535</c:v>
                </c:pt>
                <c:pt idx="465">
                  <c:v>17.390899999999998</c:v>
                </c:pt>
                <c:pt idx="466">
                  <c:v>17.4282</c:v>
                </c:pt>
                <c:pt idx="467">
                  <c:v>17.465599999999998</c:v>
                </c:pt>
                <c:pt idx="468">
                  <c:v>17.503</c:v>
                </c:pt>
                <c:pt idx="469">
                  <c:v>17.540400000000002</c:v>
                </c:pt>
                <c:pt idx="470">
                  <c:v>17.5778</c:v>
                </c:pt>
                <c:pt idx="471">
                  <c:v>17.615200000000002</c:v>
                </c:pt>
                <c:pt idx="472">
                  <c:v>17.6526</c:v>
                </c:pt>
                <c:pt idx="473">
                  <c:v>17.690000000000001</c:v>
                </c:pt>
                <c:pt idx="474">
                  <c:v>17.727399999999999</c:v>
                </c:pt>
                <c:pt idx="475">
                  <c:v>17.764800000000001</c:v>
                </c:pt>
                <c:pt idx="476">
                  <c:v>17.802199999999999</c:v>
                </c:pt>
                <c:pt idx="477">
                  <c:v>17.839600000000001</c:v>
                </c:pt>
                <c:pt idx="478">
                  <c:v>17.876999999999999</c:v>
                </c:pt>
                <c:pt idx="479">
                  <c:v>17.914400000000001</c:v>
                </c:pt>
                <c:pt idx="480">
                  <c:v>17.951799999999999</c:v>
                </c:pt>
                <c:pt idx="481">
                  <c:v>17.9892</c:v>
                </c:pt>
                <c:pt idx="482">
                  <c:v>18.026599999999998</c:v>
                </c:pt>
                <c:pt idx="483">
                  <c:v>18.064</c:v>
                </c:pt>
                <c:pt idx="484">
                  <c:v>18.101400000000002</c:v>
                </c:pt>
                <c:pt idx="485">
                  <c:v>18.1388</c:v>
                </c:pt>
                <c:pt idx="486">
                  <c:v>18.176200000000001</c:v>
                </c:pt>
                <c:pt idx="487">
                  <c:v>18.2136</c:v>
                </c:pt>
                <c:pt idx="488">
                  <c:v>18.251000000000001</c:v>
                </c:pt>
                <c:pt idx="489">
                  <c:v>18.288399999999999</c:v>
                </c:pt>
                <c:pt idx="490">
                  <c:v>18.325800000000001</c:v>
                </c:pt>
                <c:pt idx="491">
                  <c:v>18.363199999999999</c:v>
                </c:pt>
                <c:pt idx="492">
                  <c:v>18.400600000000001</c:v>
                </c:pt>
                <c:pt idx="493">
                  <c:v>18.437999999999999</c:v>
                </c:pt>
                <c:pt idx="494">
                  <c:v>18.4754</c:v>
                </c:pt>
                <c:pt idx="495">
                  <c:v>18.512799999999999</c:v>
                </c:pt>
                <c:pt idx="496">
                  <c:v>18.5502</c:v>
                </c:pt>
                <c:pt idx="497">
                  <c:v>18.587599999999998</c:v>
                </c:pt>
                <c:pt idx="498">
                  <c:v>18.625</c:v>
                </c:pt>
                <c:pt idx="499">
                  <c:v>18.662400000000002</c:v>
                </c:pt>
                <c:pt idx="500">
                  <c:v>18.6998</c:v>
                </c:pt>
                <c:pt idx="501">
                  <c:v>18.737200000000001</c:v>
                </c:pt>
                <c:pt idx="502">
                  <c:v>18.7746</c:v>
                </c:pt>
                <c:pt idx="503">
                  <c:v>18.812000000000001</c:v>
                </c:pt>
                <c:pt idx="504">
                  <c:v>18.849399999999999</c:v>
                </c:pt>
                <c:pt idx="505">
                  <c:v>18.886800000000001</c:v>
                </c:pt>
                <c:pt idx="506">
                  <c:v>18.924199999999999</c:v>
                </c:pt>
                <c:pt idx="507">
                  <c:v>18.961600000000001</c:v>
                </c:pt>
                <c:pt idx="508">
                  <c:v>18.998999999999999</c:v>
                </c:pt>
                <c:pt idx="509">
                  <c:v>19.0364</c:v>
                </c:pt>
                <c:pt idx="510">
                  <c:v>19.073799999999999</c:v>
                </c:pt>
                <c:pt idx="511">
                  <c:v>19.1112</c:v>
                </c:pt>
                <c:pt idx="512">
                  <c:v>19.148599999999998</c:v>
                </c:pt>
                <c:pt idx="513">
                  <c:v>19.186</c:v>
                </c:pt>
                <c:pt idx="514">
                  <c:v>19.223400000000002</c:v>
                </c:pt>
                <c:pt idx="515">
                  <c:v>19.2608</c:v>
                </c:pt>
                <c:pt idx="516">
                  <c:v>19.298200000000001</c:v>
                </c:pt>
                <c:pt idx="517">
                  <c:v>19.335599999999999</c:v>
                </c:pt>
                <c:pt idx="518">
                  <c:v>19.373000000000001</c:v>
                </c:pt>
                <c:pt idx="519">
                  <c:v>19.410399999999999</c:v>
                </c:pt>
                <c:pt idx="520">
                  <c:v>19.447800000000001</c:v>
                </c:pt>
                <c:pt idx="521">
                  <c:v>19.485199999999999</c:v>
                </c:pt>
                <c:pt idx="522">
                  <c:v>19.522600000000001</c:v>
                </c:pt>
                <c:pt idx="523">
                  <c:v>19.559999999999999</c:v>
                </c:pt>
                <c:pt idx="524">
                  <c:v>19.5974</c:v>
                </c:pt>
                <c:pt idx="525">
                  <c:v>19.634799999999998</c:v>
                </c:pt>
                <c:pt idx="526">
                  <c:v>19.6722</c:v>
                </c:pt>
                <c:pt idx="527">
                  <c:v>19.709599999999998</c:v>
                </c:pt>
                <c:pt idx="528">
                  <c:v>19.747</c:v>
                </c:pt>
                <c:pt idx="529">
                  <c:v>19.784400000000002</c:v>
                </c:pt>
                <c:pt idx="530">
                  <c:v>19.8218</c:v>
                </c:pt>
                <c:pt idx="531">
                  <c:v>19.859200000000001</c:v>
                </c:pt>
                <c:pt idx="532">
                  <c:v>19.896599999999999</c:v>
                </c:pt>
                <c:pt idx="533">
                  <c:v>19.934000000000001</c:v>
                </c:pt>
                <c:pt idx="534">
                  <c:v>19.971399999999999</c:v>
                </c:pt>
                <c:pt idx="535">
                  <c:v>20.008800000000001</c:v>
                </c:pt>
                <c:pt idx="536">
                  <c:v>20.046199999999999</c:v>
                </c:pt>
                <c:pt idx="537">
                  <c:v>20.083600000000001</c:v>
                </c:pt>
                <c:pt idx="538">
                  <c:v>20.120999999999999</c:v>
                </c:pt>
                <c:pt idx="539">
                  <c:v>20.1584</c:v>
                </c:pt>
                <c:pt idx="540">
                  <c:v>20.195799999999998</c:v>
                </c:pt>
                <c:pt idx="541">
                  <c:v>20.2332</c:v>
                </c:pt>
                <c:pt idx="542">
                  <c:v>20.270600000000002</c:v>
                </c:pt>
                <c:pt idx="543">
                  <c:v>20.308</c:v>
                </c:pt>
                <c:pt idx="544">
                  <c:v>20.345400000000001</c:v>
                </c:pt>
                <c:pt idx="545">
                  <c:v>20.3828</c:v>
                </c:pt>
                <c:pt idx="546">
                  <c:v>20.420200000000001</c:v>
                </c:pt>
                <c:pt idx="547">
                  <c:v>20.457599999999999</c:v>
                </c:pt>
                <c:pt idx="548">
                  <c:v>20.495000000000001</c:v>
                </c:pt>
                <c:pt idx="549">
                  <c:v>20.532399999999999</c:v>
                </c:pt>
                <c:pt idx="550">
                  <c:v>20.569800000000001</c:v>
                </c:pt>
                <c:pt idx="551">
                  <c:v>20.607199999999999</c:v>
                </c:pt>
                <c:pt idx="552">
                  <c:v>20.644600000000001</c:v>
                </c:pt>
                <c:pt idx="553">
                  <c:v>20.681999999999999</c:v>
                </c:pt>
                <c:pt idx="554">
                  <c:v>20.7194</c:v>
                </c:pt>
                <c:pt idx="555">
                  <c:v>20.756799999999998</c:v>
                </c:pt>
                <c:pt idx="556">
                  <c:v>20.7942</c:v>
                </c:pt>
                <c:pt idx="557">
                  <c:v>20.831600000000002</c:v>
                </c:pt>
                <c:pt idx="558">
                  <c:v>20.869</c:v>
                </c:pt>
                <c:pt idx="559">
                  <c:v>20.906400000000001</c:v>
                </c:pt>
                <c:pt idx="560">
                  <c:v>20.9438</c:v>
                </c:pt>
                <c:pt idx="561">
                  <c:v>20.981200000000001</c:v>
                </c:pt>
                <c:pt idx="562">
                  <c:v>21.018599999999999</c:v>
                </c:pt>
                <c:pt idx="563">
                  <c:v>21.056000000000001</c:v>
                </c:pt>
                <c:pt idx="564">
                  <c:v>21.093399999999999</c:v>
                </c:pt>
                <c:pt idx="565">
                  <c:v>21.130800000000001</c:v>
                </c:pt>
                <c:pt idx="566">
                  <c:v>21.168199999999999</c:v>
                </c:pt>
                <c:pt idx="567">
                  <c:v>21.2056</c:v>
                </c:pt>
                <c:pt idx="568">
                  <c:v>21.242999999999999</c:v>
                </c:pt>
                <c:pt idx="569">
                  <c:v>21.2804</c:v>
                </c:pt>
                <c:pt idx="570">
                  <c:v>21.317799999999998</c:v>
                </c:pt>
                <c:pt idx="571">
                  <c:v>21.3552</c:v>
                </c:pt>
                <c:pt idx="572">
                  <c:v>21.392600000000002</c:v>
                </c:pt>
                <c:pt idx="573">
                  <c:v>21.43</c:v>
                </c:pt>
                <c:pt idx="574">
                  <c:v>21.467400000000001</c:v>
                </c:pt>
                <c:pt idx="575">
                  <c:v>21.504799999999999</c:v>
                </c:pt>
                <c:pt idx="576">
                  <c:v>21.542200000000001</c:v>
                </c:pt>
                <c:pt idx="577">
                  <c:v>21.579599999999999</c:v>
                </c:pt>
                <c:pt idx="578">
                  <c:v>21.617000000000001</c:v>
                </c:pt>
                <c:pt idx="579">
                  <c:v>21.654399999999999</c:v>
                </c:pt>
                <c:pt idx="580">
                  <c:v>21.691800000000001</c:v>
                </c:pt>
                <c:pt idx="581">
                  <c:v>21.729199999999999</c:v>
                </c:pt>
                <c:pt idx="582">
                  <c:v>21.7666</c:v>
                </c:pt>
                <c:pt idx="583">
                  <c:v>21.803999999999998</c:v>
                </c:pt>
                <c:pt idx="584">
                  <c:v>21.8414</c:v>
                </c:pt>
                <c:pt idx="585">
                  <c:v>21.878799999999998</c:v>
                </c:pt>
                <c:pt idx="586">
                  <c:v>21.9162</c:v>
                </c:pt>
                <c:pt idx="587">
                  <c:v>21.953600000000002</c:v>
                </c:pt>
                <c:pt idx="588">
                  <c:v>21.991</c:v>
                </c:pt>
                <c:pt idx="589">
                  <c:v>22.028400000000001</c:v>
                </c:pt>
                <c:pt idx="590">
                  <c:v>22.065799999999999</c:v>
                </c:pt>
                <c:pt idx="591">
                  <c:v>22.103200000000001</c:v>
                </c:pt>
                <c:pt idx="592">
                  <c:v>22.140599999999999</c:v>
                </c:pt>
                <c:pt idx="593">
                  <c:v>22.178000000000001</c:v>
                </c:pt>
                <c:pt idx="594">
                  <c:v>22.215399999999999</c:v>
                </c:pt>
                <c:pt idx="595">
                  <c:v>22.252800000000001</c:v>
                </c:pt>
                <c:pt idx="596">
                  <c:v>22.290199999999999</c:v>
                </c:pt>
                <c:pt idx="597">
                  <c:v>22.3276</c:v>
                </c:pt>
                <c:pt idx="598">
                  <c:v>22.364999999999998</c:v>
                </c:pt>
                <c:pt idx="599">
                  <c:v>22.4024</c:v>
                </c:pt>
                <c:pt idx="600">
                  <c:v>22.439800000000002</c:v>
                </c:pt>
                <c:pt idx="601">
                  <c:v>22.4772</c:v>
                </c:pt>
                <c:pt idx="602">
                  <c:v>22.514600000000002</c:v>
                </c:pt>
                <c:pt idx="603">
                  <c:v>22.552</c:v>
                </c:pt>
                <c:pt idx="604">
                  <c:v>22.589400000000001</c:v>
                </c:pt>
                <c:pt idx="605">
                  <c:v>22.626799999999999</c:v>
                </c:pt>
                <c:pt idx="606">
                  <c:v>22.664200000000001</c:v>
                </c:pt>
                <c:pt idx="607">
                  <c:v>22.701599999999999</c:v>
                </c:pt>
                <c:pt idx="608">
                  <c:v>22.739000000000001</c:v>
                </c:pt>
                <c:pt idx="609">
                  <c:v>22.776399999999999</c:v>
                </c:pt>
                <c:pt idx="610">
                  <c:v>22.813800000000001</c:v>
                </c:pt>
                <c:pt idx="611">
                  <c:v>22.851199999999999</c:v>
                </c:pt>
                <c:pt idx="612">
                  <c:v>22.8886</c:v>
                </c:pt>
                <c:pt idx="613">
                  <c:v>22.925999999999998</c:v>
                </c:pt>
                <c:pt idx="614">
                  <c:v>22.9634</c:v>
                </c:pt>
                <c:pt idx="615">
                  <c:v>23.000800000000002</c:v>
                </c:pt>
                <c:pt idx="616">
                  <c:v>23.0382</c:v>
                </c:pt>
                <c:pt idx="617">
                  <c:v>23.075600000000001</c:v>
                </c:pt>
                <c:pt idx="618">
                  <c:v>23.113</c:v>
                </c:pt>
                <c:pt idx="619">
                  <c:v>23.150400000000001</c:v>
                </c:pt>
                <c:pt idx="620">
                  <c:v>23.187799999999999</c:v>
                </c:pt>
                <c:pt idx="621">
                  <c:v>23.225200000000001</c:v>
                </c:pt>
                <c:pt idx="622">
                  <c:v>23.262599999999999</c:v>
                </c:pt>
                <c:pt idx="623">
                  <c:v>23.3</c:v>
                </c:pt>
                <c:pt idx="624">
                  <c:v>23.337399999999999</c:v>
                </c:pt>
                <c:pt idx="625">
                  <c:v>23.3748</c:v>
                </c:pt>
                <c:pt idx="626">
                  <c:v>23.412199999999999</c:v>
                </c:pt>
                <c:pt idx="627">
                  <c:v>23.4496</c:v>
                </c:pt>
                <c:pt idx="628">
                  <c:v>23.486999999999998</c:v>
                </c:pt>
                <c:pt idx="629">
                  <c:v>23.5244</c:v>
                </c:pt>
                <c:pt idx="630">
                  <c:v>23.561800000000002</c:v>
                </c:pt>
                <c:pt idx="631">
                  <c:v>23.5992</c:v>
                </c:pt>
                <c:pt idx="632">
                  <c:v>23.636600000000001</c:v>
                </c:pt>
                <c:pt idx="633">
                  <c:v>23.673999999999999</c:v>
                </c:pt>
                <c:pt idx="634">
                  <c:v>23.711400000000001</c:v>
                </c:pt>
                <c:pt idx="635">
                  <c:v>23.748799999999999</c:v>
                </c:pt>
                <c:pt idx="636">
                  <c:v>23.786200000000001</c:v>
                </c:pt>
                <c:pt idx="637">
                  <c:v>23.823599999999999</c:v>
                </c:pt>
                <c:pt idx="638">
                  <c:v>23.861000000000001</c:v>
                </c:pt>
                <c:pt idx="639">
                  <c:v>23.898399999999999</c:v>
                </c:pt>
                <c:pt idx="640">
                  <c:v>23.9358</c:v>
                </c:pt>
                <c:pt idx="641">
                  <c:v>23.973199999999999</c:v>
                </c:pt>
                <c:pt idx="642">
                  <c:v>24.0106</c:v>
                </c:pt>
                <c:pt idx="643">
                  <c:v>24.047999999999998</c:v>
                </c:pt>
                <c:pt idx="644">
                  <c:v>24.0854</c:v>
                </c:pt>
                <c:pt idx="645">
                  <c:v>24.122800000000002</c:v>
                </c:pt>
                <c:pt idx="646">
                  <c:v>24.1602</c:v>
                </c:pt>
                <c:pt idx="647">
                  <c:v>24.197600000000001</c:v>
                </c:pt>
                <c:pt idx="648">
                  <c:v>24.234999999999999</c:v>
                </c:pt>
                <c:pt idx="649">
                  <c:v>24.272400000000001</c:v>
                </c:pt>
                <c:pt idx="650">
                  <c:v>24.309799999999999</c:v>
                </c:pt>
                <c:pt idx="651">
                  <c:v>24.347200000000001</c:v>
                </c:pt>
                <c:pt idx="652">
                  <c:v>24.384599999999999</c:v>
                </c:pt>
                <c:pt idx="653">
                  <c:v>24.422000000000001</c:v>
                </c:pt>
                <c:pt idx="654">
                  <c:v>24.459399999999999</c:v>
                </c:pt>
                <c:pt idx="655">
                  <c:v>24.4968</c:v>
                </c:pt>
                <c:pt idx="656">
                  <c:v>24.534199999999998</c:v>
                </c:pt>
                <c:pt idx="657">
                  <c:v>24.5716</c:v>
                </c:pt>
              </c:numCache>
            </c:numRef>
          </c:xVal>
          <c:yVal>
            <c:numRef>
              <c:f>approach!$S$9:$S$666</c:f>
              <c:numCache>
                <c:formatCode>General</c:formatCode>
                <c:ptCount val="658"/>
                <c:pt idx="0">
                  <c:v>0</c:v>
                </c:pt>
                <c:pt idx="1">
                  <c:v>-5.17049</c:v>
                </c:pt>
                <c:pt idx="2">
                  <c:v>-7.9621700000000004</c:v>
                </c:pt>
                <c:pt idx="3">
                  <c:v>-5.1487999999999996</c:v>
                </c:pt>
                <c:pt idx="4">
                  <c:v>-1.2732300000000001</c:v>
                </c:pt>
                <c:pt idx="5">
                  <c:v>4.8396499999999998</c:v>
                </c:pt>
                <c:pt idx="6">
                  <c:v>6.9844299999999997</c:v>
                </c:pt>
                <c:pt idx="7">
                  <c:v>6.0984100000000003</c:v>
                </c:pt>
                <c:pt idx="8">
                  <c:v>6.9238400000000002</c:v>
                </c:pt>
                <c:pt idx="9">
                  <c:v>-28.670100000000001</c:v>
                </c:pt>
                <c:pt idx="10">
                  <c:v>-55.7014</c:v>
                </c:pt>
                <c:pt idx="11">
                  <c:v>-37.7849</c:v>
                </c:pt>
                <c:pt idx="12">
                  <c:v>3.5181</c:v>
                </c:pt>
                <c:pt idx="13">
                  <c:v>42.453699999999998</c:v>
                </c:pt>
                <c:pt idx="14">
                  <c:v>61.008400000000002</c:v>
                </c:pt>
                <c:pt idx="15">
                  <c:v>52.631599999999999</c:v>
                </c:pt>
                <c:pt idx="16">
                  <c:v>7.7875300000000003</c:v>
                </c:pt>
                <c:pt idx="17">
                  <c:v>-25.590199999999999</c:v>
                </c:pt>
                <c:pt idx="18">
                  <c:v>-54.993600000000001</c:v>
                </c:pt>
                <c:pt idx="19">
                  <c:v>-53.830399999999997</c:v>
                </c:pt>
                <c:pt idx="20">
                  <c:v>-7.7017199999999999</c:v>
                </c:pt>
                <c:pt idx="21">
                  <c:v>28.6493</c:v>
                </c:pt>
                <c:pt idx="22">
                  <c:v>68.5107</c:v>
                </c:pt>
                <c:pt idx="23">
                  <c:v>80.156700000000001</c:v>
                </c:pt>
                <c:pt idx="24">
                  <c:v>38.6708</c:v>
                </c:pt>
                <c:pt idx="25">
                  <c:v>-10.5419</c:v>
                </c:pt>
                <c:pt idx="26">
                  <c:v>-77.233000000000004</c:v>
                </c:pt>
                <c:pt idx="27">
                  <c:v>-89.346500000000006</c:v>
                </c:pt>
                <c:pt idx="28">
                  <c:v>-60.719299999999997</c:v>
                </c:pt>
                <c:pt idx="29">
                  <c:v>-4.6857100000000003</c:v>
                </c:pt>
                <c:pt idx="30">
                  <c:v>67.970500000000001</c:v>
                </c:pt>
                <c:pt idx="31">
                  <c:v>83.872299999999996</c:v>
                </c:pt>
                <c:pt idx="32">
                  <c:v>90.122200000000007</c:v>
                </c:pt>
                <c:pt idx="33">
                  <c:v>24.166399999999999</c:v>
                </c:pt>
                <c:pt idx="34">
                  <c:v>-49.263399999999997</c:v>
                </c:pt>
                <c:pt idx="35">
                  <c:v>-70.381600000000006</c:v>
                </c:pt>
                <c:pt idx="36">
                  <c:v>-72.823899999999995</c:v>
                </c:pt>
                <c:pt idx="37">
                  <c:v>-23.928799999999999</c:v>
                </c:pt>
                <c:pt idx="38">
                  <c:v>26.921900000000001</c:v>
                </c:pt>
                <c:pt idx="39">
                  <c:v>57.626300000000001</c:v>
                </c:pt>
                <c:pt idx="40">
                  <c:v>57.320700000000002</c:v>
                </c:pt>
                <c:pt idx="41">
                  <c:v>31.174600000000002</c:v>
                </c:pt>
                <c:pt idx="42">
                  <c:v>2.9972799999999999</c:v>
                </c:pt>
                <c:pt idx="43">
                  <c:v>-38.204900000000002</c:v>
                </c:pt>
                <c:pt idx="44">
                  <c:v>-52.313600000000001</c:v>
                </c:pt>
                <c:pt idx="45">
                  <c:v>-39.8812</c:v>
                </c:pt>
                <c:pt idx="46">
                  <c:v>-8.63537</c:v>
                </c:pt>
                <c:pt idx="47">
                  <c:v>39.985700000000001</c:v>
                </c:pt>
                <c:pt idx="48">
                  <c:v>46.712299999999999</c:v>
                </c:pt>
                <c:pt idx="49">
                  <c:v>44.519500000000001</c:v>
                </c:pt>
                <c:pt idx="50">
                  <c:v>32.1691</c:v>
                </c:pt>
                <c:pt idx="51">
                  <c:v>-31.457999999999998</c:v>
                </c:pt>
                <c:pt idx="52">
                  <c:v>-94.759500000000003</c:v>
                </c:pt>
                <c:pt idx="53">
                  <c:v>-98.323499999999996</c:v>
                </c:pt>
                <c:pt idx="54">
                  <c:v>-29.008600000000001</c:v>
                </c:pt>
                <c:pt idx="55">
                  <c:v>53.468899999999998</c:v>
                </c:pt>
                <c:pt idx="56">
                  <c:v>95.121499999999997</c:v>
                </c:pt>
                <c:pt idx="57">
                  <c:v>73.634</c:v>
                </c:pt>
                <c:pt idx="58">
                  <c:v>18.643000000000001</c:v>
                </c:pt>
                <c:pt idx="59">
                  <c:v>-19.741</c:v>
                </c:pt>
                <c:pt idx="60">
                  <c:v>-69.3583</c:v>
                </c:pt>
                <c:pt idx="61">
                  <c:v>-70.364699999999999</c:v>
                </c:pt>
                <c:pt idx="62">
                  <c:v>-27.855899999999998</c:v>
                </c:pt>
                <c:pt idx="63">
                  <c:v>12.686</c:v>
                </c:pt>
                <c:pt idx="64">
                  <c:v>50.786799999999999</c:v>
                </c:pt>
                <c:pt idx="65">
                  <c:v>45.392600000000002</c:v>
                </c:pt>
                <c:pt idx="66">
                  <c:v>30.601700000000001</c:v>
                </c:pt>
                <c:pt idx="67">
                  <c:v>-1.2339599999999999</c:v>
                </c:pt>
                <c:pt idx="68">
                  <c:v>-25.791</c:v>
                </c:pt>
                <c:pt idx="69">
                  <c:v>-45.102499999999999</c:v>
                </c:pt>
                <c:pt idx="70">
                  <c:v>-54.526899999999998</c:v>
                </c:pt>
                <c:pt idx="71">
                  <c:v>-1.48478</c:v>
                </c:pt>
                <c:pt idx="72">
                  <c:v>42.435600000000001</c:v>
                </c:pt>
                <c:pt idx="73">
                  <c:v>68.252700000000004</c:v>
                </c:pt>
                <c:pt idx="74">
                  <c:v>35.159700000000001</c:v>
                </c:pt>
                <c:pt idx="75">
                  <c:v>-37.566600000000001</c:v>
                </c:pt>
                <c:pt idx="76">
                  <c:v>-72.757800000000003</c:v>
                </c:pt>
                <c:pt idx="77">
                  <c:v>-72.104900000000001</c:v>
                </c:pt>
                <c:pt idx="78">
                  <c:v>-28.3613</c:v>
                </c:pt>
                <c:pt idx="79">
                  <c:v>34.443399999999997</c:v>
                </c:pt>
                <c:pt idx="80">
                  <c:v>62.002699999999997</c:v>
                </c:pt>
                <c:pt idx="81">
                  <c:v>65.958600000000004</c:v>
                </c:pt>
                <c:pt idx="82">
                  <c:v>53.0319</c:v>
                </c:pt>
                <c:pt idx="83">
                  <c:v>3.0005099999999998</c:v>
                </c:pt>
                <c:pt idx="84">
                  <c:v>-43.803400000000003</c:v>
                </c:pt>
                <c:pt idx="85">
                  <c:v>-66.132999999999996</c:v>
                </c:pt>
                <c:pt idx="86">
                  <c:v>-42.238500000000002</c:v>
                </c:pt>
                <c:pt idx="87">
                  <c:v>6.5858100000000004</c:v>
                </c:pt>
                <c:pt idx="88">
                  <c:v>16.532499999999999</c:v>
                </c:pt>
                <c:pt idx="89">
                  <c:v>7.1911800000000001</c:v>
                </c:pt>
                <c:pt idx="90">
                  <c:v>6.47879</c:v>
                </c:pt>
                <c:pt idx="91">
                  <c:v>-9.3871199999999995</c:v>
                </c:pt>
                <c:pt idx="92">
                  <c:v>-3.1173799999999998</c:v>
                </c:pt>
                <c:pt idx="93">
                  <c:v>8.0406600000000008</c:v>
                </c:pt>
                <c:pt idx="94">
                  <c:v>4.82395</c:v>
                </c:pt>
                <c:pt idx="95">
                  <c:v>-4.7130299999999998</c:v>
                </c:pt>
                <c:pt idx="96">
                  <c:v>-21.983799999999999</c:v>
                </c:pt>
                <c:pt idx="97">
                  <c:v>-29.962399999999999</c:v>
                </c:pt>
                <c:pt idx="98">
                  <c:v>-8.7012400000000003</c:v>
                </c:pt>
                <c:pt idx="99">
                  <c:v>14.9582</c:v>
                </c:pt>
                <c:pt idx="100">
                  <c:v>29.922799999999999</c:v>
                </c:pt>
                <c:pt idx="101">
                  <c:v>53.612099999999998</c:v>
                </c:pt>
                <c:pt idx="102">
                  <c:v>34.801400000000001</c:v>
                </c:pt>
                <c:pt idx="103">
                  <c:v>-3.44035</c:v>
                </c:pt>
                <c:pt idx="104">
                  <c:v>-56.819400000000002</c:v>
                </c:pt>
                <c:pt idx="105">
                  <c:v>-70.584900000000005</c:v>
                </c:pt>
                <c:pt idx="106">
                  <c:v>-14.6434</c:v>
                </c:pt>
                <c:pt idx="107">
                  <c:v>15.302300000000001</c:v>
                </c:pt>
                <c:pt idx="108">
                  <c:v>25.527799999999999</c:v>
                </c:pt>
                <c:pt idx="109">
                  <c:v>24.985600000000002</c:v>
                </c:pt>
                <c:pt idx="110">
                  <c:v>6.6890000000000001</c:v>
                </c:pt>
                <c:pt idx="111">
                  <c:v>-15.093</c:v>
                </c:pt>
                <c:pt idx="112">
                  <c:v>-10.7151</c:v>
                </c:pt>
                <c:pt idx="113">
                  <c:v>15.6303</c:v>
                </c:pt>
                <c:pt idx="114">
                  <c:v>44.547800000000002</c:v>
                </c:pt>
                <c:pt idx="115">
                  <c:v>39.590600000000002</c:v>
                </c:pt>
                <c:pt idx="116">
                  <c:v>-4.8633699999999997</c:v>
                </c:pt>
                <c:pt idx="117">
                  <c:v>-55.573099999999997</c:v>
                </c:pt>
                <c:pt idx="118">
                  <c:v>-103.03100000000001</c:v>
                </c:pt>
                <c:pt idx="119">
                  <c:v>-69.361999999999995</c:v>
                </c:pt>
                <c:pt idx="120">
                  <c:v>-5.8477800000000002</c:v>
                </c:pt>
                <c:pt idx="121">
                  <c:v>65.535399999999996</c:v>
                </c:pt>
                <c:pt idx="122">
                  <c:v>153.51599999999999</c:v>
                </c:pt>
                <c:pt idx="123">
                  <c:v>171.685</c:v>
                </c:pt>
                <c:pt idx="124">
                  <c:v>67.121099999999998</c:v>
                </c:pt>
                <c:pt idx="125">
                  <c:v>-77.350800000000007</c:v>
                </c:pt>
                <c:pt idx="126">
                  <c:v>-197.22900000000001</c:v>
                </c:pt>
                <c:pt idx="127">
                  <c:v>-223.83199999999999</c:v>
                </c:pt>
                <c:pt idx="128">
                  <c:v>-119.779</c:v>
                </c:pt>
                <c:pt idx="129">
                  <c:v>20.759</c:v>
                </c:pt>
                <c:pt idx="130">
                  <c:v>212.364</c:v>
                </c:pt>
                <c:pt idx="131">
                  <c:v>285.51900000000001</c:v>
                </c:pt>
                <c:pt idx="132">
                  <c:v>192.63</c:v>
                </c:pt>
                <c:pt idx="133">
                  <c:v>4.1318599999999996</c:v>
                </c:pt>
                <c:pt idx="134">
                  <c:v>-221.25200000000001</c:v>
                </c:pt>
                <c:pt idx="135">
                  <c:v>-298.89699999999999</c:v>
                </c:pt>
                <c:pt idx="136">
                  <c:v>-230.453</c:v>
                </c:pt>
                <c:pt idx="137">
                  <c:v>-5.8344899999999997</c:v>
                </c:pt>
                <c:pt idx="138">
                  <c:v>214.77600000000001</c:v>
                </c:pt>
                <c:pt idx="139">
                  <c:v>324.87599999999998</c:v>
                </c:pt>
                <c:pt idx="140">
                  <c:v>253.851</c:v>
                </c:pt>
                <c:pt idx="141">
                  <c:v>-1.73166</c:v>
                </c:pt>
                <c:pt idx="142">
                  <c:v>-201.422</c:v>
                </c:pt>
                <c:pt idx="143">
                  <c:v>-285.84100000000001</c:v>
                </c:pt>
                <c:pt idx="144">
                  <c:v>-215.684</c:v>
                </c:pt>
                <c:pt idx="145">
                  <c:v>-41.6218</c:v>
                </c:pt>
                <c:pt idx="146">
                  <c:v>169.27799999999999</c:v>
                </c:pt>
                <c:pt idx="147">
                  <c:v>297.94200000000001</c:v>
                </c:pt>
                <c:pt idx="148">
                  <c:v>259.70299999999997</c:v>
                </c:pt>
                <c:pt idx="149">
                  <c:v>87.334800000000001</c:v>
                </c:pt>
                <c:pt idx="150">
                  <c:v>-140.642</c:v>
                </c:pt>
                <c:pt idx="151">
                  <c:v>-258.25299999999999</c:v>
                </c:pt>
                <c:pt idx="152">
                  <c:v>-244.16399999999999</c:v>
                </c:pt>
                <c:pt idx="153">
                  <c:v>-92.455699999999993</c:v>
                </c:pt>
                <c:pt idx="154">
                  <c:v>103.57899999999999</c:v>
                </c:pt>
                <c:pt idx="155">
                  <c:v>231.03100000000001</c:v>
                </c:pt>
                <c:pt idx="156">
                  <c:v>246.3</c:v>
                </c:pt>
                <c:pt idx="157">
                  <c:v>112.179</c:v>
                </c:pt>
                <c:pt idx="158">
                  <c:v>-68.2761</c:v>
                </c:pt>
                <c:pt idx="159">
                  <c:v>-210.71299999999999</c:v>
                </c:pt>
                <c:pt idx="160">
                  <c:v>-238.155</c:v>
                </c:pt>
                <c:pt idx="161">
                  <c:v>-122.60599999999999</c:v>
                </c:pt>
                <c:pt idx="162">
                  <c:v>47.479399999999998</c:v>
                </c:pt>
                <c:pt idx="163">
                  <c:v>186.61600000000001</c:v>
                </c:pt>
                <c:pt idx="164">
                  <c:v>211.61</c:v>
                </c:pt>
                <c:pt idx="165">
                  <c:v>100.41800000000001</c:v>
                </c:pt>
                <c:pt idx="166">
                  <c:v>-68.955799999999996</c:v>
                </c:pt>
                <c:pt idx="167">
                  <c:v>-205.488</c:v>
                </c:pt>
                <c:pt idx="168">
                  <c:v>-239.393</c:v>
                </c:pt>
                <c:pt idx="169">
                  <c:v>-148.80000000000001</c:v>
                </c:pt>
                <c:pt idx="170">
                  <c:v>1.8490599999999999</c:v>
                </c:pt>
                <c:pt idx="171">
                  <c:v>114.19799999999999</c:v>
                </c:pt>
                <c:pt idx="172">
                  <c:v>179.489</c:v>
                </c:pt>
                <c:pt idx="173">
                  <c:v>170.23500000000001</c:v>
                </c:pt>
                <c:pt idx="174">
                  <c:v>33.9084</c:v>
                </c:pt>
                <c:pt idx="175">
                  <c:v>-242.76599999999999</c:v>
                </c:pt>
                <c:pt idx="176">
                  <c:v>-421.71600000000001</c:v>
                </c:pt>
                <c:pt idx="177">
                  <c:v>-65.833500000000001</c:v>
                </c:pt>
                <c:pt idx="178">
                  <c:v>207.29</c:v>
                </c:pt>
                <c:pt idx="179">
                  <c:v>343.767</c:v>
                </c:pt>
                <c:pt idx="180">
                  <c:v>439.26299999999998</c:v>
                </c:pt>
                <c:pt idx="181">
                  <c:v>146.53100000000001</c:v>
                </c:pt>
                <c:pt idx="182">
                  <c:v>-59.995899999999999</c:v>
                </c:pt>
                <c:pt idx="183">
                  <c:v>-320.42700000000002</c:v>
                </c:pt>
                <c:pt idx="184">
                  <c:v>-421.55099999999999</c:v>
                </c:pt>
                <c:pt idx="185">
                  <c:v>-387.42700000000002</c:v>
                </c:pt>
                <c:pt idx="186">
                  <c:v>-225.83099999999999</c:v>
                </c:pt>
                <c:pt idx="187">
                  <c:v>180.96899999999999</c:v>
                </c:pt>
                <c:pt idx="188">
                  <c:v>422.05399999999997</c:v>
                </c:pt>
                <c:pt idx="189">
                  <c:v>567.12099999999998</c:v>
                </c:pt>
                <c:pt idx="190">
                  <c:v>453.351</c:v>
                </c:pt>
                <c:pt idx="191">
                  <c:v>57.153100000000002</c:v>
                </c:pt>
                <c:pt idx="192">
                  <c:v>-315.17399999999998</c:v>
                </c:pt>
                <c:pt idx="193">
                  <c:v>-575.22900000000004</c:v>
                </c:pt>
                <c:pt idx="194">
                  <c:v>-489.76299999999998</c:v>
                </c:pt>
                <c:pt idx="195">
                  <c:v>-195.46199999999999</c:v>
                </c:pt>
                <c:pt idx="196">
                  <c:v>231.10499999999999</c:v>
                </c:pt>
                <c:pt idx="197">
                  <c:v>532.65300000000002</c:v>
                </c:pt>
                <c:pt idx="198">
                  <c:v>471.82600000000002</c:v>
                </c:pt>
                <c:pt idx="199">
                  <c:v>230.62299999999999</c:v>
                </c:pt>
                <c:pt idx="200">
                  <c:v>-181.506</c:v>
                </c:pt>
                <c:pt idx="201">
                  <c:v>-489.07900000000001</c:v>
                </c:pt>
                <c:pt idx="202">
                  <c:v>-543.79899999999998</c:v>
                </c:pt>
                <c:pt idx="203">
                  <c:v>-329.28199999999998</c:v>
                </c:pt>
                <c:pt idx="204">
                  <c:v>46.907899999999998</c:v>
                </c:pt>
                <c:pt idx="205">
                  <c:v>429.11799999999999</c:v>
                </c:pt>
                <c:pt idx="206">
                  <c:v>654.93499999999995</c:v>
                </c:pt>
                <c:pt idx="207">
                  <c:v>441.13400000000001</c:v>
                </c:pt>
                <c:pt idx="208">
                  <c:v>-101.485</c:v>
                </c:pt>
                <c:pt idx="209">
                  <c:v>-441.81599999999997</c:v>
                </c:pt>
                <c:pt idx="210">
                  <c:v>-505.702</c:v>
                </c:pt>
                <c:pt idx="211">
                  <c:v>-272.64</c:v>
                </c:pt>
                <c:pt idx="212">
                  <c:v>117.05200000000001</c:v>
                </c:pt>
                <c:pt idx="213">
                  <c:v>439.666</c:v>
                </c:pt>
                <c:pt idx="214">
                  <c:v>449.74200000000002</c:v>
                </c:pt>
                <c:pt idx="215">
                  <c:v>148.31399999999999</c:v>
                </c:pt>
                <c:pt idx="216">
                  <c:v>-177.386</c:v>
                </c:pt>
                <c:pt idx="217">
                  <c:v>-453.06599999999997</c:v>
                </c:pt>
                <c:pt idx="218">
                  <c:v>-365.51299999999998</c:v>
                </c:pt>
                <c:pt idx="219">
                  <c:v>-133.00299999999999</c:v>
                </c:pt>
                <c:pt idx="220">
                  <c:v>106.324</c:v>
                </c:pt>
                <c:pt idx="221">
                  <c:v>369.76600000000002</c:v>
                </c:pt>
                <c:pt idx="222">
                  <c:v>405.73899999999998</c:v>
                </c:pt>
                <c:pt idx="223">
                  <c:v>303.05399999999997</c:v>
                </c:pt>
                <c:pt idx="224">
                  <c:v>-85.664699999999996</c:v>
                </c:pt>
                <c:pt idx="225">
                  <c:v>-388.47399999999999</c:v>
                </c:pt>
                <c:pt idx="226">
                  <c:v>-384.02600000000001</c:v>
                </c:pt>
                <c:pt idx="227">
                  <c:v>-351.19400000000002</c:v>
                </c:pt>
                <c:pt idx="228">
                  <c:v>-64.252799999999993</c:v>
                </c:pt>
                <c:pt idx="229">
                  <c:v>232.06700000000001</c:v>
                </c:pt>
                <c:pt idx="230">
                  <c:v>307.786</c:v>
                </c:pt>
                <c:pt idx="231">
                  <c:v>395.57600000000002</c:v>
                </c:pt>
                <c:pt idx="232">
                  <c:v>211.166</c:v>
                </c:pt>
                <c:pt idx="233">
                  <c:v>-120.367</c:v>
                </c:pt>
                <c:pt idx="234">
                  <c:v>-335.755</c:v>
                </c:pt>
                <c:pt idx="235">
                  <c:v>-308.47199999999998</c:v>
                </c:pt>
                <c:pt idx="236">
                  <c:v>-62.683199999999999</c:v>
                </c:pt>
                <c:pt idx="237">
                  <c:v>72.907899999999998</c:v>
                </c:pt>
                <c:pt idx="238">
                  <c:v>254.739</c:v>
                </c:pt>
                <c:pt idx="239">
                  <c:v>184.19900000000001</c:v>
                </c:pt>
                <c:pt idx="240">
                  <c:v>18.218900000000001</c:v>
                </c:pt>
                <c:pt idx="241">
                  <c:v>-144.02500000000001</c:v>
                </c:pt>
                <c:pt idx="242">
                  <c:v>-248.42</c:v>
                </c:pt>
                <c:pt idx="243">
                  <c:v>-149.048</c:v>
                </c:pt>
                <c:pt idx="244">
                  <c:v>-40.8874</c:v>
                </c:pt>
                <c:pt idx="245">
                  <c:v>149.66</c:v>
                </c:pt>
                <c:pt idx="246">
                  <c:v>167.85599999999999</c:v>
                </c:pt>
                <c:pt idx="247">
                  <c:v>190.851</c:v>
                </c:pt>
                <c:pt idx="248">
                  <c:v>55.366599999999998</c:v>
                </c:pt>
                <c:pt idx="249">
                  <c:v>-139.05699999999999</c:v>
                </c:pt>
                <c:pt idx="250">
                  <c:v>-209.108</c:v>
                </c:pt>
                <c:pt idx="251">
                  <c:v>-195.93299999999999</c:v>
                </c:pt>
                <c:pt idx="252">
                  <c:v>17.686800000000002</c:v>
                </c:pt>
                <c:pt idx="253">
                  <c:v>153.791</c:v>
                </c:pt>
                <c:pt idx="254">
                  <c:v>295.26100000000002</c:v>
                </c:pt>
                <c:pt idx="255">
                  <c:v>232.04400000000001</c:v>
                </c:pt>
                <c:pt idx="256">
                  <c:v>30.143599999999999</c:v>
                </c:pt>
                <c:pt idx="257">
                  <c:v>-207.66</c:v>
                </c:pt>
                <c:pt idx="258">
                  <c:v>-358.14800000000002</c:v>
                </c:pt>
                <c:pt idx="259">
                  <c:v>-304.12299999999999</c:v>
                </c:pt>
                <c:pt idx="260">
                  <c:v>-46.211399999999998</c:v>
                </c:pt>
                <c:pt idx="261">
                  <c:v>275.02600000000001</c:v>
                </c:pt>
                <c:pt idx="262">
                  <c:v>380.15499999999997</c:v>
                </c:pt>
                <c:pt idx="263">
                  <c:v>306.87099999999998</c:v>
                </c:pt>
                <c:pt idx="264">
                  <c:v>10.1244</c:v>
                </c:pt>
                <c:pt idx="265">
                  <c:v>-204.59399999999999</c:v>
                </c:pt>
                <c:pt idx="266">
                  <c:v>-411.065</c:v>
                </c:pt>
                <c:pt idx="267">
                  <c:v>-362.935</c:v>
                </c:pt>
                <c:pt idx="268">
                  <c:v>-211.12299999999999</c:v>
                </c:pt>
                <c:pt idx="269">
                  <c:v>31.925000000000001</c:v>
                </c:pt>
                <c:pt idx="270">
                  <c:v>512.62800000000004</c:v>
                </c:pt>
                <c:pt idx="271">
                  <c:v>546.33299999999997</c:v>
                </c:pt>
                <c:pt idx="272">
                  <c:v>369.32</c:v>
                </c:pt>
                <c:pt idx="273">
                  <c:v>19.145600000000002</c:v>
                </c:pt>
                <c:pt idx="274">
                  <c:v>-406.16</c:v>
                </c:pt>
                <c:pt idx="275">
                  <c:v>-529.11800000000005</c:v>
                </c:pt>
                <c:pt idx="276">
                  <c:v>-345.86</c:v>
                </c:pt>
                <c:pt idx="277">
                  <c:v>57.4069</c:v>
                </c:pt>
                <c:pt idx="278">
                  <c:v>339.60899999999998</c:v>
                </c:pt>
                <c:pt idx="279">
                  <c:v>406.36099999999999</c:v>
                </c:pt>
                <c:pt idx="280">
                  <c:v>318.83</c:v>
                </c:pt>
                <c:pt idx="281">
                  <c:v>127.289</c:v>
                </c:pt>
                <c:pt idx="282">
                  <c:v>-103.696</c:v>
                </c:pt>
                <c:pt idx="283">
                  <c:v>-339.85399999999998</c:v>
                </c:pt>
                <c:pt idx="284">
                  <c:v>-555.12900000000002</c:v>
                </c:pt>
                <c:pt idx="285">
                  <c:v>-457.87799999999999</c:v>
                </c:pt>
                <c:pt idx="286">
                  <c:v>-17.416</c:v>
                </c:pt>
                <c:pt idx="287">
                  <c:v>454.34199999999998</c:v>
                </c:pt>
                <c:pt idx="288">
                  <c:v>675.42100000000005</c:v>
                </c:pt>
                <c:pt idx="289">
                  <c:v>464.01</c:v>
                </c:pt>
                <c:pt idx="290">
                  <c:v>100.298</c:v>
                </c:pt>
                <c:pt idx="291">
                  <c:v>-377.93200000000002</c:v>
                </c:pt>
                <c:pt idx="292">
                  <c:v>-634.78700000000003</c:v>
                </c:pt>
                <c:pt idx="293">
                  <c:v>-553.50599999999997</c:v>
                </c:pt>
                <c:pt idx="294">
                  <c:v>-160.00399999999999</c:v>
                </c:pt>
                <c:pt idx="295">
                  <c:v>376.07400000000001</c:v>
                </c:pt>
                <c:pt idx="296">
                  <c:v>608.39499999999998</c:v>
                </c:pt>
                <c:pt idx="297">
                  <c:v>589.76199999999994</c:v>
                </c:pt>
                <c:pt idx="298">
                  <c:v>110.57</c:v>
                </c:pt>
                <c:pt idx="299">
                  <c:v>-385.31400000000002</c:v>
                </c:pt>
                <c:pt idx="300">
                  <c:v>-601.44299999999998</c:v>
                </c:pt>
                <c:pt idx="301">
                  <c:v>-563.69500000000005</c:v>
                </c:pt>
                <c:pt idx="302">
                  <c:v>-155.67099999999999</c:v>
                </c:pt>
                <c:pt idx="303">
                  <c:v>246.191</c:v>
                </c:pt>
                <c:pt idx="304">
                  <c:v>541.67899999999997</c:v>
                </c:pt>
                <c:pt idx="305">
                  <c:v>513.78099999999995</c:v>
                </c:pt>
                <c:pt idx="306">
                  <c:v>214.53100000000001</c:v>
                </c:pt>
                <c:pt idx="307">
                  <c:v>-144.97300000000001</c:v>
                </c:pt>
                <c:pt idx="308">
                  <c:v>-446.46899999999999</c:v>
                </c:pt>
                <c:pt idx="309">
                  <c:v>-435.358</c:v>
                </c:pt>
                <c:pt idx="310">
                  <c:v>-244.73599999999999</c:v>
                </c:pt>
                <c:pt idx="311">
                  <c:v>73.9542</c:v>
                </c:pt>
                <c:pt idx="312">
                  <c:v>260.39800000000002</c:v>
                </c:pt>
                <c:pt idx="313">
                  <c:v>348.12400000000002</c:v>
                </c:pt>
                <c:pt idx="314">
                  <c:v>357.08300000000003</c:v>
                </c:pt>
                <c:pt idx="315">
                  <c:v>87.057299999999998</c:v>
                </c:pt>
                <c:pt idx="316">
                  <c:v>-128.68</c:v>
                </c:pt>
                <c:pt idx="317">
                  <c:v>-363.66300000000001</c:v>
                </c:pt>
                <c:pt idx="318">
                  <c:v>-345.12799999999999</c:v>
                </c:pt>
                <c:pt idx="319">
                  <c:v>-96.611400000000003</c:v>
                </c:pt>
                <c:pt idx="320">
                  <c:v>83.455399999999997</c:v>
                </c:pt>
                <c:pt idx="321">
                  <c:v>250.404</c:v>
                </c:pt>
                <c:pt idx="322">
                  <c:v>184.739</c:v>
                </c:pt>
                <c:pt idx="323">
                  <c:v>20.9177</c:v>
                </c:pt>
                <c:pt idx="324">
                  <c:v>-121.575</c:v>
                </c:pt>
                <c:pt idx="325">
                  <c:v>-130.00399999999999</c:v>
                </c:pt>
                <c:pt idx="326">
                  <c:v>-87.253</c:v>
                </c:pt>
                <c:pt idx="327">
                  <c:v>-8.8255700000000008</c:v>
                </c:pt>
                <c:pt idx="328">
                  <c:v>118.785</c:v>
                </c:pt>
                <c:pt idx="329">
                  <c:v>136.51300000000001</c:v>
                </c:pt>
                <c:pt idx="330">
                  <c:v>130.483</c:v>
                </c:pt>
                <c:pt idx="331">
                  <c:v>-14.5297</c:v>
                </c:pt>
                <c:pt idx="332">
                  <c:v>-140.27099999999999</c:v>
                </c:pt>
                <c:pt idx="333">
                  <c:v>-142.93799999999999</c:v>
                </c:pt>
                <c:pt idx="334">
                  <c:v>-98.284700000000001</c:v>
                </c:pt>
                <c:pt idx="335">
                  <c:v>30.5746</c:v>
                </c:pt>
                <c:pt idx="336">
                  <c:v>92.418499999999995</c:v>
                </c:pt>
                <c:pt idx="337">
                  <c:v>91.667699999999996</c:v>
                </c:pt>
                <c:pt idx="338">
                  <c:v>36.227499999999999</c:v>
                </c:pt>
                <c:pt idx="339">
                  <c:v>-3.97898</c:v>
                </c:pt>
                <c:pt idx="340">
                  <c:v>-114.018</c:v>
                </c:pt>
                <c:pt idx="341">
                  <c:v>-148.70400000000001</c:v>
                </c:pt>
                <c:pt idx="342">
                  <c:v>-23.813800000000001</c:v>
                </c:pt>
                <c:pt idx="343">
                  <c:v>71.802800000000005</c:v>
                </c:pt>
                <c:pt idx="344">
                  <c:v>130.62700000000001</c:v>
                </c:pt>
                <c:pt idx="345">
                  <c:v>109.242</c:v>
                </c:pt>
                <c:pt idx="346">
                  <c:v>64.908500000000004</c:v>
                </c:pt>
                <c:pt idx="347">
                  <c:v>-20.4162</c:v>
                </c:pt>
                <c:pt idx="348">
                  <c:v>-80.393299999999996</c:v>
                </c:pt>
                <c:pt idx="349">
                  <c:v>-87.740899999999996</c:v>
                </c:pt>
                <c:pt idx="350">
                  <c:v>-18.767199999999999</c:v>
                </c:pt>
                <c:pt idx="351">
                  <c:v>69.929000000000002</c:v>
                </c:pt>
                <c:pt idx="352">
                  <c:v>103.34099999999999</c:v>
                </c:pt>
                <c:pt idx="353">
                  <c:v>-29.467600000000001</c:v>
                </c:pt>
                <c:pt idx="354">
                  <c:v>-122.187</c:v>
                </c:pt>
                <c:pt idx="355">
                  <c:v>-70.590199999999996</c:v>
                </c:pt>
                <c:pt idx="356">
                  <c:v>-38.607300000000002</c:v>
                </c:pt>
                <c:pt idx="357">
                  <c:v>26.3995</c:v>
                </c:pt>
                <c:pt idx="358">
                  <c:v>88.302099999999996</c:v>
                </c:pt>
                <c:pt idx="359">
                  <c:v>142.17400000000001</c:v>
                </c:pt>
                <c:pt idx="360">
                  <c:v>71.873900000000006</c:v>
                </c:pt>
                <c:pt idx="361">
                  <c:v>-26.646999999999998</c:v>
                </c:pt>
                <c:pt idx="362">
                  <c:v>-85.179000000000002</c:v>
                </c:pt>
                <c:pt idx="363">
                  <c:v>-126.702</c:v>
                </c:pt>
                <c:pt idx="364">
                  <c:v>-99.545699999999997</c:v>
                </c:pt>
                <c:pt idx="365">
                  <c:v>-28.398599999999998</c:v>
                </c:pt>
                <c:pt idx="366">
                  <c:v>28.6997</c:v>
                </c:pt>
                <c:pt idx="367">
                  <c:v>79.9435</c:v>
                </c:pt>
                <c:pt idx="368">
                  <c:v>98.133499999999998</c:v>
                </c:pt>
                <c:pt idx="369">
                  <c:v>87.189599999999999</c:v>
                </c:pt>
                <c:pt idx="370">
                  <c:v>70.812700000000007</c:v>
                </c:pt>
                <c:pt idx="371">
                  <c:v>-3.5481799999999999</c:v>
                </c:pt>
                <c:pt idx="372">
                  <c:v>-100.267</c:v>
                </c:pt>
                <c:pt idx="373">
                  <c:v>-134.11500000000001</c:v>
                </c:pt>
                <c:pt idx="374">
                  <c:v>-96.068100000000001</c:v>
                </c:pt>
                <c:pt idx="375">
                  <c:v>-3.6946500000000002</c:v>
                </c:pt>
                <c:pt idx="376">
                  <c:v>114.46</c:v>
                </c:pt>
                <c:pt idx="377">
                  <c:v>158.03899999999999</c:v>
                </c:pt>
                <c:pt idx="378">
                  <c:v>133.66999999999999</c:v>
                </c:pt>
                <c:pt idx="379">
                  <c:v>31.509</c:v>
                </c:pt>
                <c:pt idx="380">
                  <c:v>-102.309</c:v>
                </c:pt>
                <c:pt idx="381">
                  <c:v>-183.99299999999999</c:v>
                </c:pt>
                <c:pt idx="382">
                  <c:v>-152.88399999999999</c:v>
                </c:pt>
                <c:pt idx="383">
                  <c:v>-18.1267</c:v>
                </c:pt>
                <c:pt idx="384">
                  <c:v>62.5092</c:v>
                </c:pt>
                <c:pt idx="385">
                  <c:v>147.119</c:v>
                </c:pt>
                <c:pt idx="386">
                  <c:v>166.72200000000001</c:v>
                </c:pt>
                <c:pt idx="387">
                  <c:v>68.705699999999993</c:v>
                </c:pt>
                <c:pt idx="388">
                  <c:v>5.6612</c:v>
                </c:pt>
                <c:pt idx="389">
                  <c:v>-93.948400000000007</c:v>
                </c:pt>
                <c:pt idx="390">
                  <c:v>-334.25200000000001</c:v>
                </c:pt>
                <c:pt idx="391">
                  <c:v>-261.54399999999998</c:v>
                </c:pt>
                <c:pt idx="392">
                  <c:v>0.68608999999999998</c:v>
                </c:pt>
                <c:pt idx="393">
                  <c:v>146.53299999999999</c:v>
                </c:pt>
                <c:pt idx="394">
                  <c:v>339.67899999999997</c:v>
                </c:pt>
                <c:pt idx="395">
                  <c:v>299.29700000000003</c:v>
                </c:pt>
                <c:pt idx="396">
                  <c:v>167.92</c:v>
                </c:pt>
                <c:pt idx="397">
                  <c:v>-27.1067</c:v>
                </c:pt>
                <c:pt idx="398">
                  <c:v>-313.19499999999999</c:v>
                </c:pt>
                <c:pt idx="399">
                  <c:v>-421.74099999999999</c:v>
                </c:pt>
                <c:pt idx="400">
                  <c:v>-318.74700000000001</c:v>
                </c:pt>
                <c:pt idx="401">
                  <c:v>38.063899999999997</c:v>
                </c:pt>
                <c:pt idx="402">
                  <c:v>335.11700000000002</c:v>
                </c:pt>
                <c:pt idx="403">
                  <c:v>437.964</c:v>
                </c:pt>
                <c:pt idx="404">
                  <c:v>330.43099999999998</c:v>
                </c:pt>
                <c:pt idx="405">
                  <c:v>-22.752700000000001</c:v>
                </c:pt>
                <c:pt idx="406">
                  <c:v>-315.93400000000003</c:v>
                </c:pt>
                <c:pt idx="407">
                  <c:v>-455.55500000000001</c:v>
                </c:pt>
                <c:pt idx="408">
                  <c:v>-373.298</c:v>
                </c:pt>
                <c:pt idx="409">
                  <c:v>-111.321</c:v>
                </c:pt>
                <c:pt idx="410">
                  <c:v>182.81399999999999</c:v>
                </c:pt>
                <c:pt idx="411">
                  <c:v>398.09300000000002</c:v>
                </c:pt>
                <c:pt idx="412">
                  <c:v>431.84</c:v>
                </c:pt>
                <c:pt idx="413">
                  <c:v>283.68200000000002</c:v>
                </c:pt>
                <c:pt idx="414">
                  <c:v>-119.18300000000001</c:v>
                </c:pt>
                <c:pt idx="415">
                  <c:v>-410.86799999999999</c:v>
                </c:pt>
                <c:pt idx="416">
                  <c:v>-406.911</c:v>
                </c:pt>
                <c:pt idx="417">
                  <c:v>-238.69</c:v>
                </c:pt>
                <c:pt idx="418">
                  <c:v>112.374</c:v>
                </c:pt>
                <c:pt idx="419">
                  <c:v>377.39600000000002</c:v>
                </c:pt>
                <c:pt idx="420">
                  <c:v>429.43299999999999</c:v>
                </c:pt>
                <c:pt idx="421">
                  <c:v>239.03299999999999</c:v>
                </c:pt>
                <c:pt idx="422">
                  <c:v>-92.017899999999997</c:v>
                </c:pt>
                <c:pt idx="423">
                  <c:v>-346.072</c:v>
                </c:pt>
                <c:pt idx="424">
                  <c:v>-373.73899999999998</c:v>
                </c:pt>
                <c:pt idx="425">
                  <c:v>-182.55799999999999</c:v>
                </c:pt>
                <c:pt idx="426">
                  <c:v>85.647300000000001</c:v>
                </c:pt>
                <c:pt idx="427">
                  <c:v>238.536</c:v>
                </c:pt>
                <c:pt idx="428">
                  <c:v>287.36</c:v>
                </c:pt>
                <c:pt idx="429">
                  <c:v>159.97999999999999</c:v>
                </c:pt>
                <c:pt idx="430">
                  <c:v>-56.548000000000002</c:v>
                </c:pt>
                <c:pt idx="431">
                  <c:v>-198.45099999999999</c:v>
                </c:pt>
                <c:pt idx="432">
                  <c:v>-269.95499999999998</c:v>
                </c:pt>
                <c:pt idx="433">
                  <c:v>-167.05</c:v>
                </c:pt>
                <c:pt idx="434">
                  <c:v>9.7357399999999998</c:v>
                </c:pt>
                <c:pt idx="435">
                  <c:v>218.38499999999999</c:v>
                </c:pt>
                <c:pt idx="436">
                  <c:v>295.84699999999998</c:v>
                </c:pt>
                <c:pt idx="437">
                  <c:v>223.643</c:v>
                </c:pt>
                <c:pt idx="438">
                  <c:v>63.780299999999997</c:v>
                </c:pt>
                <c:pt idx="439">
                  <c:v>-152.57</c:v>
                </c:pt>
                <c:pt idx="440">
                  <c:v>-247.51900000000001</c:v>
                </c:pt>
                <c:pt idx="441">
                  <c:v>-213.649</c:v>
                </c:pt>
                <c:pt idx="442">
                  <c:v>-113.752</c:v>
                </c:pt>
                <c:pt idx="443">
                  <c:v>27.0364</c:v>
                </c:pt>
                <c:pt idx="444">
                  <c:v>127.47199999999999</c:v>
                </c:pt>
                <c:pt idx="445">
                  <c:v>120.90600000000001</c:v>
                </c:pt>
                <c:pt idx="446">
                  <c:v>49.561</c:v>
                </c:pt>
                <c:pt idx="447">
                  <c:v>-4.0722399999999999</c:v>
                </c:pt>
                <c:pt idx="448">
                  <c:v>-86.820800000000006</c:v>
                </c:pt>
                <c:pt idx="449">
                  <c:v>-104.246</c:v>
                </c:pt>
                <c:pt idx="450">
                  <c:v>-42.870100000000001</c:v>
                </c:pt>
                <c:pt idx="451">
                  <c:v>-32.507100000000001</c:v>
                </c:pt>
                <c:pt idx="452">
                  <c:v>18.836099999999998</c:v>
                </c:pt>
                <c:pt idx="453">
                  <c:v>21.726299999999998</c:v>
                </c:pt>
                <c:pt idx="454">
                  <c:v>48.941299999999998</c:v>
                </c:pt>
                <c:pt idx="455">
                  <c:v>68.412099999999995</c:v>
                </c:pt>
                <c:pt idx="456">
                  <c:v>58.4497</c:v>
                </c:pt>
                <c:pt idx="457">
                  <c:v>80.697000000000003</c:v>
                </c:pt>
                <c:pt idx="458">
                  <c:v>16.8583</c:v>
                </c:pt>
                <c:pt idx="459">
                  <c:v>57.761499999999998</c:v>
                </c:pt>
                <c:pt idx="460">
                  <c:v>-65.377799999999993</c:v>
                </c:pt>
                <c:pt idx="461">
                  <c:v>-254.15700000000001</c:v>
                </c:pt>
                <c:pt idx="462">
                  <c:v>-100.863</c:v>
                </c:pt>
                <c:pt idx="463">
                  <c:v>-94.354600000000005</c:v>
                </c:pt>
                <c:pt idx="464">
                  <c:v>178.34200000000001</c:v>
                </c:pt>
                <c:pt idx="465">
                  <c:v>269.39</c:v>
                </c:pt>
                <c:pt idx="466">
                  <c:v>121.395</c:v>
                </c:pt>
                <c:pt idx="467">
                  <c:v>66.133899999999997</c:v>
                </c:pt>
                <c:pt idx="468">
                  <c:v>-210.23699999999999</c:v>
                </c:pt>
                <c:pt idx="469">
                  <c:v>-213.804</c:v>
                </c:pt>
                <c:pt idx="470">
                  <c:v>-233.68100000000001</c:v>
                </c:pt>
                <c:pt idx="471">
                  <c:v>-49.971299999999999</c:v>
                </c:pt>
                <c:pt idx="472">
                  <c:v>131.417</c:v>
                </c:pt>
                <c:pt idx="473">
                  <c:v>220.60300000000001</c:v>
                </c:pt>
                <c:pt idx="474">
                  <c:v>294.13099999999997</c:v>
                </c:pt>
                <c:pt idx="475">
                  <c:v>163.59399999999999</c:v>
                </c:pt>
                <c:pt idx="476">
                  <c:v>30.820699999999999</c:v>
                </c:pt>
                <c:pt idx="477">
                  <c:v>-184.79300000000001</c:v>
                </c:pt>
                <c:pt idx="478">
                  <c:v>-214.97399999999999</c:v>
                </c:pt>
                <c:pt idx="479">
                  <c:v>-169.773</c:v>
                </c:pt>
                <c:pt idx="480">
                  <c:v>-53.102200000000003</c:v>
                </c:pt>
                <c:pt idx="481">
                  <c:v>84.407799999999995</c:v>
                </c:pt>
                <c:pt idx="482">
                  <c:v>133.61799999999999</c:v>
                </c:pt>
                <c:pt idx="483">
                  <c:v>129.31100000000001</c:v>
                </c:pt>
                <c:pt idx="484">
                  <c:v>33.961500000000001</c:v>
                </c:pt>
                <c:pt idx="485">
                  <c:v>-17.9435</c:v>
                </c:pt>
                <c:pt idx="486">
                  <c:v>-70.187700000000007</c:v>
                </c:pt>
                <c:pt idx="487">
                  <c:v>-146.048</c:v>
                </c:pt>
                <c:pt idx="488">
                  <c:v>-107.732</c:v>
                </c:pt>
                <c:pt idx="489">
                  <c:v>-20.811800000000002</c:v>
                </c:pt>
                <c:pt idx="490">
                  <c:v>29.435300000000002</c:v>
                </c:pt>
                <c:pt idx="491">
                  <c:v>101.47199999999999</c:v>
                </c:pt>
                <c:pt idx="492">
                  <c:v>44.275100000000002</c:v>
                </c:pt>
                <c:pt idx="493">
                  <c:v>32.728200000000001</c:v>
                </c:pt>
                <c:pt idx="494">
                  <c:v>39.062899999999999</c:v>
                </c:pt>
                <c:pt idx="495">
                  <c:v>-27.137599999999999</c:v>
                </c:pt>
                <c:pt idx="496">
                  <c:v>15.057399999999999</c:v>
                </c:pt>
                <c:pt idx="497">
                  <c:v>-105.148</c:v>
                </c:pt>
                <c:pt idx="498">
                  <c:v>-247.10599999999999</c:v>
                </c:pt>
                <c:pt idx="499">
                  <c:v>-105.44799999999999</c:v>
                </c:pt>
                <c:pt idx="500">
                  <c:v>74.859700000000004</c:v>
                </c:pt>
                <c:pt idx="501">
                  <c:v>215.06800000000001</c:v>
                </c:pt>
                <c:pt idx="502">
                  <c:v>266.72300000000001</c:v>
                </c:pt>
                <c:pt idx="503">
                  <c:v>165.97399999999999</c:v>
                </c:pt>
                <c:pt idx="504">
                  <c:v>-66.511099999999999</c:v>
                </c:pt>
                <c:pt idx="505">
                  <c:v>-216.05</c:v>
                </c:pt>
                <c:pt idx="506">
                  <c:v>-236.84299999999999</c:v>
                </c:pt>
                <c:pt idx="507">
                  <c:v>-137.21199999999999</c:v>
                </c:pt>
                <c:pt idx="508">
                  <c:v>118.249</c:v>
                </c:pt>
                <c:pt idx="509">
                  <c:v>222.09299999999999</c:v>
                </c:pt>
                <c:pt idx="510">
                  <c:v>229.35</c:v>
                </c:pt>
                <c:pt idx="511">
                  <c:v>127.13800000000001</c:v>
                </c:pt>
                <c:pt idx="512">
                  <c:v>-69.690200000000004</c:v>
                </c:pt>
                <c:pt idx="513">
                  <c:v>-197.02600000000001</c:v>
                </c:pt>
                <c:pt idx="514">
                  <c:v>-291.39600000000002</c:v>
                </c:pt>
                <c:pt idx="515">
                  <c:v>-220.38499999999999</c:v>
                </c:pt>
                <c:pt idx="516">
                  <c:v>-0.13011400000000001</c:v>
                </c:pt>
                <c:pt idx="517">
                  <c:v>153.56299999999999</c:v>
                </c:pt>
                <c:pt idx="518">
                  <c:v>269.303</c:v>
                </c:pt>
                <c:pt idx="519">
                  <c:v>275.87700000000001</c:v>
                </c:pt>
                <c:pt idx="520">
                  <c:v>129.535</c:v>
                </c:pt>
                <c:pt idx="521">
                  <c:v>-31.3538</c:v>
                </c:pt>
                <c:pt idx="522">
                  <c:v>-161.12700000000001</c:v>
                </c:pt>
                <c:pt idx="523">
                  <c:v>-203.238</c:v>
                </c:pt>
                <c:pt idx="524">
                  <c:v>-198.149</c:v>
                </c:pt>
                <c:pt idx="525">
                  <c:v>-104.072</c:v>
                </c:pt>
                <c:pt idx="526">
                  <c:v>45.250799999999998</c:v>
                </c:pt>
                <c:pt idx="527">
                  <c:v>162.67599999999999</c:v>
                </c:pt>
                <c:pt idx="528">
                  <c:v>226.06100000000001</c:v>
                </c:pt>
                <c:pt idx="529">
                  <c:v>148.06100000000001</c:v>
                </c:pt>
                <c:pt idx="530">
                  <c:v>-11.5345</c:v>
                </c:pt>
                <c:pt idx="531">
                  <c:v>-140.84800000000001</c:v>
                </c:pt>
                <c:pt idx="532">
                  <c:v>-222.578</c:v>
                </c:pt>
                <c:pt idx="533">
                  <c:v>-154.75399999999999</c:v>
                </c:pt>
                <c:pt idx="534">
                  <c:v>-31.630400000000002</c:v>
                </c:pt>
                <c:pt idx="535">
                  <c:v>116.53700000000001</c:v>
                </c:pt>
                <c:pt idx="536">
                  <c:v>152.477</c:v>
                </c:pt>
                <c:pt idx="537">
                  <c:v>8.6994500000000006</c:v>
                </c:pt>
                <c:pt idx="538">
                  <c:v>-11.9566</c:v>
                </c:pt>
                <c:pt idx="539">
                  <c:v>-48.616</c:v>
                </c:pt>
                <c:pt idx="540">
                  <c:v>-37.898899999999998</c:v>
                </c:pt>
                <c:pt idx="541">
                  <c:v>18.146699999999999</c:v>
                </c:pt>
                <c:pt idx="542">
                  <c:v>25.883600000000001</c:v>
                </c:pt>
                <c:pt idx="543">
                  <c:v>67.760599999999997</c:v>
                </c:pt>
                <c:pt idx="544">
                  <c:v>53.145899999999997</c:v>
                </c:pt>
                <c:pt idx="545">
                  <c:v>1.75824</c:v>
                </c:pt>
                <c:pt idx="546">
                  <c:v>-32.069600000000001</c:v>
                </c:pt>
                <c:pt idx="547">
                  <c:v>-19.142299999999999</c:v>
                </c:pt>
                <c:pt idx="548">
                  <c:v>49.962000000000003</c:v>
                </c:pt>
                <c:pt idx="549">
                  <c:v>62.663899999999998</c:v>
                </c:pt>
                <c:pt idx="550">
                  <c:v>8.7139900000000008</c:v>
                </c:pt>
                <c:pt idx="551">
                  <c:v>-52.516500000000001</c:v>
                </c:pt>
                <c:pt idx="552">
                  <c:v>-126.467</c:v>
                </c:pt>
                <c:pt idx="553">
                  <c:v>-134.446</c:v>
                </c:pt>
                <c:pt idx="554">
                  <c:v>-101.702</c:v>
                </c:pt>
                <c:pt idx="555">
                  <c:v>33.354199999999999</c:v>
                </c:pt>
                <c:pt idx="556">
                  <c:v>129.21100000000001</c:v>
                </c:pt>
                <c:pt idx="557">
                  <c:v>138.386</c:v>
                </c:pt>
                <c:pt idx="558">
                  <c:v>87.717399999999998</c:v>
                </c:pt>
                <c:pt idx="559">
                  <c:v>-46.485399999999998</c:v>
                </c:pt>
                <c:pt idx="560">
                  <c:v>-82.651300000000006</c:v>
                </c:pt>
                <c:pt idx="561">
                  <c:v>-86.450299999999999</c:v>
                </c:pt>
                <c:pt idx="562">
                  <c:v>-38.0747</c:v>
                </c:pt>
                <c:pt idx="563">
                  <c:v>36.572899999999997</c:v>
                </c:pt>
                <c:pt idx="564">
                  <c:v>92.373599999999996</c:v>
                </c:pt>
                <c:pt idx="565">
                  <c:v>128.73400000000001</c:v>
                </c:pt>
                <c:pt idx="566">
                  <c:v>70.818299999999994</c:v>
                </c:pt>
                <c:pt idx="567">
                  <c:v>-50.985100000000003</c:v>
                </c:pt>
                <c:pt idx="568">
                  <c:v>-164.06</c:v>
                </c:pt>
                <c:pt idx="569">
                  <c:v>-144.53700000000001</c:v>
                </c:pt>
                <c:pt idx="570">
                  <c:v>-62.360900000000001</c:v>
                </c:pt>
                <c:pt idx="571">
                  <c:v>77.330500000000001</c:v>
                </c:pt>
                <c:pt idx="572">
                  <c:v>187.59800000000001</c:v>
                </c:pt>
                <c:pt idx="573">
                  <c:v>128.661</c:v>
                </c:pt>
                <c:pt idx="574">
                  <c:v>40.163699999999999</c:v>
                </c:pt>
                <c:pt idx="575">
                  <c:v>-99.754900000000006</c:v>
                </c:pt>
                <c:pt idx="576">
                  <c:v>-174.85499999999999</c:v>
                </c:pt>
                <c:pt idx="577">
                  <c:v>-184.48099999999999</c:v>
                </c:pt>
                <c:pt idx="578">
                  <c:v>-142.02500000000001</c:v>
                </c:pt>
                <c:pt idx="579">
                  <c:v>16.9619</c:v>
                </c:pt>
                <c:pt idx="580">
                  <c:v>138.80000000000001</c:v>
                </c:pt>
                <c:pt idx="581">
                  <c:v>207.88499999999999</c:v>
                </c:pt>
                <c:pt idx="582">
                  <c:v>189.57</c:v>
                </c:pt>
                <c:pt idx="583">
                  <c:v>59.584299999999999</c:v>
                </c:pt>
                <c:pt idx="584">
                  <c:v>-58.146900000000002</c:v>
                </c:pt>
                <c:pt idx="585">
                  <c:v>-106.869</c:v>
                </c:pt>
                <c:pt idx="586">
                  <c:v>-120.437</c:v>
                </c:pt>
                <c:pt idx="587">
                  <c:v>-47.739800000000002</c:v>
                </c:pt>
                <c:pt idx="588">
                  <c:v>59.546799999999998</c:v>
                </c:pt>
                <c:pt idx="589">
                  <c:v>110.914</c:v>
                </c:pt>
                <c:pt idx="590">
                  <c:v>92.1464</c:v>
                </c:pt>
                <c:pt idx="591">
                  <c:v>3.06488</c:v>
                </c:pt>
                <c:pt idx="592">
                  <c:v>-81.697500000000005</c:v>
                </c:pt>
                <c:pt idx="593">
                  <c:v>-138.18199999999999</c:v>
                </c:pt>
                <c:pt idx="594">
                  <c:v>-85.251800000000003</c:v>
                </c:pt>
                <c:pt idx="595">
                  <c:v>0.96732399999999996</c:v>
                </c:pt>
                <c:pt idx="596">
                  <c:v>39.268900000000002</c:v>
                </c:pt>
                <c:pt idx="597">
                  <c:v>97.092200000000005</c:v>
                </c:pt>
                <c:pt idx="598">
                  <c:v>75.379400000000004</c:v>
                </c:pt>
                <c:pt idx="599">
                  <c:v>52.0944</c:v>
                </c:pt>
                <c:pt idx="600">
                  <c:v>22.338699999999999</c:v>
                </c:pt>
                <c:pt idx="601">
                  <c:v>-24.3916</c:v>
                </c:pt>
                <c:pt idx="602">
                  <c:v>32.505800000000001</c:v>
                </c:pt>
                <c:pt idx="603">
                  <c:v>36.604300000000002</c:v>
                </c:pt>
                <c:pt idx="604">
                  <c:v>-91.6661</c:v>
                </c:pt>
                <c:pt idx="605">
                  <c:v>-301.68799999999999</c:v>
                </c:pt>
                <c:pt idx="606">
                  <c:v>-218.268</c:v>
                </c:pt>
                <c:pt idx="607">
                  <c:v>78.844099999999997</c:v>
                </c:pt>
                <c:pt idx="608">
                  <c:v>221.851</c:v>
                </c:pt>
                <c:pt idx="609">
                  <c:v>285.78899999999999</c:v>
                </c:pt>
                <c:pt idx="610">
                  <c:v>174.23099999999999</c:v>
                </c:pt>
                <c:pt idx="611">
                  <c:v>-69.190600000000003</c:v>
                </c:pt>
                <c:pt idx="612">
                  <c:v>-255.03800000000001</c:v>
                </c:pt>
                <c:pt idx="613">
                  <c:v>-280.60500000000002</c:v>
                </c:pt>
                <c:pt idx="614">
                  <c:v>-178.95599999999999</c:v>
                </c:pt>
                <c:pt idx="615">
                  <c:v>60.576700000000002</c:v>
                </c:pt>
                <c:pt idx="616">
                  <c:v>259.88200000000001</c:v>
                </c:pt>
                <c:pt idx="617">
                  <c:v>278.18299999999999</c:v>
                </c:pt>
                <c:pt idx="618">
                  <c:v>193.696</c:v>
                </c:pt>
                <c:pt idx="619">
                  <c:v>2.08128</c:v>
                </c:pt>
                <c:pt idx="620">
                  <c:v>-172.066</c:v>
                </c:pt>
                <c:pt idx="621">
                  <c:v>-309.21100000000001</c:v>
                </c:pt>
                <c:pt idx="622">
                  <c:v>-293.46600000000001</c:v>
                </c:pt>
                <c:pt idx="623">
                  <c:v>-114.15900000000001</c:v>
                </c:pt>
                <c:pt idx="624">
                  <c:v>103.71</c:v>
                </c:pt>
                <c:pt idx="625">
                  <c:v>307.45800000000003</c:v>
                </c:pt>
                <c:pt idx="626">
                  <c:v>335.036</c:v>
                </c:pt>
                <c:pt idx="627">
                  <c:v>236.203</c:v>
                </c:pt>
                <c:pt idx="628">
                  <c:v>25.937899999999999</c:v>
                </c:pt>
                <c:pt idx="629">
                  <c:v>-194.721</c:v>
                </c:pt>
                <c:pt idx="630">
                  <c:v>-295.49200000000002</c:v>
                </c:pt>
                <c:pt idx="631">
                  <c:v>-261.08600000000001</c:v>
                </c:pt>
                <c:pt idx="632">
                  <c:v>-67.954400000000007</c:v>
                </c:pt>
                <c:pt idx="633">
                  <c:v>126.815</c:v>
                </c:pt>
                <c:pt idx="634">
                  <c:v>269.56099999999998</c:v>
                </c:pt>
                <c:pt idx="635">
                  <c:v>263.01900000000001</c:v>
                </c:pt>
                <c:pt idx="636">
                  <c:v>63.604199999999999</c:v>
                </c:pt>
                <c:pt idx="637">
                  <c:v>-142.03899999999999</c:v>
                </c:pt>
                <c:pt idx="638">
                  <c:v>-236.91200000000001</c:v>
                </c:pt>
                <c:pt idx="639">
                  <c:v>-164.268</c:v>
                </c:pt>
                <c:pt idx="640">
                  <c:v>-42.938600000000001</c:v>
                </c:pt>
                <c:pt idx="641">
                  <c:v>107.596</c:v>
                </c:pt>
                <c:pt idx="642">
                  <c:v>152.995</c:v>
                </c:pt>
                <c:pt idx="643">
                  <c:v>65.575299999999999</c:v>
                </c:pt>
                <c:pt idx="644">
                  <c:v>37.2239</c:v>
                </c:pt>
                <c:pt idx="645">
                  <c:v>-40.378799999999998</c:v>
                </c:pt>
                <c:pt idx="646">
                  <c:v>-78.617000000000004</c:v>
                </c:pt>
                <c:pt idx="647">
                  <c:v>-34.549100000000003</c:v>
                </c:pt>
                <c:pt idx="648">
                  <c:v>48.177300000000002</c:v>
                </c:pt>
                <c:pt idx="649">
                  <c:v>52.040900000000001</c:v>
                </c:pt>
                <c:pt idx="650">
                  <c:v>17.801200000000001</c:v>
                </c:pt>
                <c:pt idx="651">
                  <c:v>33.461799999999997</c:v>
                </c:pt>
                <c:pt idx="652">
                  <c:v>-29.730699999999999</c:v>
                </c:pt>
                <c:pt idx="653">
                  <c:v>-57.8611</c:v>
                </c:pt>
                <c:pt idx="654">
                  <c:v>-34.477699999999999</c:v>
                </c:pt>
                <c:pt idx="655">
                  <c:v>33.792900000000003</c:v>
                </c:pt>
                <c:pt idx="656">
                  <c:v>9.5761800000000008</c:v>
                </c:pt>
                <c:pt idx="657">
                  <c:v>1.8603700000000001</c:v>
                </c:pt>
              </c:numCache>
            </c:numRef>
          </c:yVal>
          <c:smooth val="1"/>
        </c:ser>
        <c:ser>
          <c:idx val="2"/>
          <c:order val="2"/>
          <c:tx>
            <c:strRef>
              <c:f>approach!$AA$2</c:f>
              <c:strCache>
                <c:ptCount val="1"/>
                <c:pt idx="0">
                  <c:v>3 Hz</c:v>
                </c:pt>
              </c:strCache>
            </c:strRef>
          </c:tx>
          <c:xVal>
            <c:numRef>
              <c:f>approach!$Z$9:$Z$939</c:f>
              <c:numCache>
                <c:formatCode>General</c:formatCode>
                <c:ptCount val="931"/>
                <c:pt idx="0">
                  <c:v>0</c:v>
                </c:pt>
                <c:pt idx="1">
                  <c:v>2.6404E-2</c:v>
                </c:pt>
                <c:pt idx="2">
                  <c:v>5.2808099999999997E-2</c:v>
                </c:pt>
                <c:pt idx="3">
                  <c:v>7.9212099999999994E-2</c:v>
                </c:pt>
                <c:pt idx="4">
                  <c:v>0.105616</c:v>
                </c:pt>
                <c:pt idx="5">
                  <c:v>0.13202</c:v>
                </c:pt>
                <c:pt idx="6">
                  <c:v>0.15842400000000001</c:v>
                </c:pt>
                <c:pt idx="7">
                  <c:v>0.18482799999999999</c:v>
                </c:pt>
                <c:pt idx="8">
                  <c:v>0.211232</c:v>
                </c:pt>
                <c:pt idx="9">
                  <c:v>0.23763600000000001</c:v>
                </c:pt>
                <c:pt idx="10">
                  <c:v>0.26404</c:v>
                </c:pt>
                <c:pt idx="11">
                  <c:v>0.29044399999999998</c:v>
                </c:pt>
                <c:pt idx="12">
                  <c:v>0.31684800000000002</c:v>
                </c:pt>
                <c:pt idx="13">
                  <c:v>0.343252</c:v>
                </c:pt>
                <c:pt idx="14">
                  <c:v>0.36965599999999998</c:v>
                </c:pt>
                <c:pt idx="15">
                  <c:v>0.39606000000000002</c:v>
                </c:pt>
                <c:pt idx="16">
                  <c:v>0.42246499999999998</c:v>
                </c:pt>
                <c:pt idx="17">
                  <c:v>0.44886900000000002</c:v>
                </c:pt>
                <c:pt idx="18">
                  <c:v>0.475273</c:v>
                </c:pt>
                <c:pt idx="19">
                  <c:v>0.50167700000000004</c:v>
                </c:pt>
                <c:pt idx="20">
                  <c:v>0.52808100000000002</c:v>
                </c:pt>
                <c:pt idx="21">
                  <c:v>0.55448500000000001</c:v>
                </c:pt>
                <c:pt idx="22">
                  <c:v>0.58088899999999999</c:v>
                </c:pt>
                <c:pt idx="23">
                  <c:v>0.60729299999999997</c:v>
                </c:pt>
                <c:pt idx="24">
                  <c:v>0.63369699999999995</c:v>
                </c:pt>
                <c:pt idx="25">
                  <c:v>0.66010100000000005</c:v>
                </c:pt>
                <c:pt idx="26">
                  <c:v>0.68650500000000003</c:v>
                </c:pt>
                <c:pt idx="27">
                  <c:v>0.71290900000000001</c:v>
                </c:pt>
                <c:pt idx="28">
                  <c:v>0.739313</c:v>
                </c:pt>
                <c:pt idx="29">
                  <c:v>0.76571699999999998</c:v>
                </c:pt>
                <c:pt idx="30">
                  <c:v>0.79212099999999996</c:v>
                </c:pt>
                <c:pt idx="31">
                  <c:v>0.81852499999999995</c:v>
                </c:pt>
                <c:pt idx="32">
                  <c:v>0.84492900000000004</c:v>
                </c:pt>
                <c:pt idx="33">
                  <c:v>0.87133300000000002</c:v>
                </c:pt>
                <c:pt idx="34">
                  <c:v>0.89773700000000001</c:v>
                </c:pt>
                <c:pt idx="35">
                  <c:v>0.92414099999999999</c:v>
                </c:pt>
                <c:pt idx="36">
                  <c:v>0.95054499999999997</c:v>
                </c:pt>
                <c:pt idx="37">
                  <c:v>0.97694899999999996</c:v>
                </c:pt>
                <c:pt idx="38">
                  <c:v>1.00335</c:v>
                </c:pt>
                <c:pt idx="39">
                  <c:v>1.02976</c:v>
                </c:pt>
                <c:pt idx="40">
                  <c:v>1.05616</c:v>
                </c:pt>
                <c:pt idx="41">
                  <c:v>1.08257</c:v>
                </c:pt>
                <c:pt idx="42">
                  <c:v>1.10897</c:v>
                </c:pt>
                <c:pt idx="43">
                  <c:v>1.13537</c:v>
                </c:pt>
                <c:pt idx="44">
                  <c:v>1.16178</c:v>
                </c:pt>
                <c:pt idx="45">
                  <c:v>1.18818</c:v>
                </c:pt>
                <c:pt idx="46">
                  <c:v>1.2145900000000001</c:v>
                </c:pt>
                <c:pt idx="47">
                  <c:v>1.24099</c:v>
                </c:pt>
                <c:pt idx="48">
                  <c:v>1.26739</c:v>
                </c:pt>
                <c:pt idx="49">
                  <c:v>1.2938000000000001</c:v>
                </c:pt>
                <c:pt idx="50">
                  <c:v>1.3202</c:v>
                </c:pt>
                <c:pt idx="51">
                  <c:v>1.3466100000000001</c:v>
                </c:pt>
                <c:pt idx="52">
                  <c:v>1.3730100000000001</c:v>
                </c:pt>
                <c:pt idx="53">
                  <c:v>1.39941</c:v>
                </c:pt>
                <c:pt idx="54">
                  <c:v>1.4258200000000001</c:v>
                </c:pt>
                <c:pt idx="55">
                  <c:v>1.4522200000000001</c:v>
                </c:pt>
                <c:pt idx="56">
                  <c:v>1.4786300000000001</c:v>
                </c:pt>
                <c:pt idx="57">
                  <c:v>1.5050300000000001</c:v>
                </c:pt>
                <c:pt idx="58">
                  <c:v>1.5314300000000001</c:v>
                </c:pt>
                <c:pt idx="59">
                  <c:v>1.5578399999999999</c:v>
                </c:pt>
                <c:pt idx="60">
                  <c:v>1.5842400000000001</c:v>
                </c:pt>
                <c:pt idx="61">
                  <c:v>1.6106499999999999</c:v>
                </c:pt>
                <c:pt idx="62">
                  <c:v>1.6370499999999999</c:v>
                </c:pt>
                <c:pt idx="63">
                  <c:v>1.6634500000000001</c:v>
                </c:pt>
                <c:pt idx="64">
                  <c:v>1.6898599999999999</c:v>
                </c:pt>
                <c:pt idx="65">
                  <c:v>1.7162599999999999</c:v>
                </c:pt>
                <c:pt idx="66">
                  <c:v>1.7426699999999999</c:v>
                </c:pt>
                <c:pt idx="67">
                  <c:v>1.7690699999999999</c:v>
                </c:pt>
                <c:pt idx="68">
                  <c:v>1.7954699999999999</c:v>
                </c:pt>
                <c:pt idx="69">
                  <c:v>1.8218799999999999</c:v>
                </c:pt>
                <c:pt idx="70">
                  <c:v>1.8482799999999999</c:v>
                </c:pt>
                <c:pt idx="71">
                  <c:v>1.87469</c:v>
                </c:pt>
                <c:pt idx="72">
                  <c:v>1.9010899999999999</c:v>
                </c:pt>
                <c:pt idx="73">
                  <c:v>1.9274899999999999</c:v>
                </c:pt>
                <c:pt idx="74">
                  <c:v>1.9539</c:v>
                </c:pt>
                <c:pt idx="75">
                  <c:v>1.9802999999999999</c:v>
                </c:pt>
                <c:pt idx="76">
                  <c:v>2.00671</c:v>
                </c:pt>
                <c:pt idx="77">
                  <c:v>2.0331100000000002</c:v>
                </c:pt>
                <c:pt idx="78">
                  <c:v>2.05951</c:v>
                </c:pt>
                <c:pt idx="79">
                  <c:v>2.0859200000000002</c:v>
                </c:pt>
                <c:pt idx="80">
                  <c:v>2.11232</c:v>
                </c:pt>
                <c:pt idx="81">
                  <c:v>2.1387299999999998</c:v>
                </c:pt>
                <c:pt idx="82">
                  <c:v>2.16513</c:v>
                </c:pt>
                <c:pt idx="83">
                  <c:v>2.1915300000000002</c:v>
                </c:pt>
                <c:pt idx="84">
                  <c:v>2.21794</c:v>
                </c:pt>
                <c:pt idx="85">
                  <c:v>2.2443399999999998</c:v>
                </c:pt>
                <c:pt idx="86">
                  <c:v>2.27075</c:v>
                </c:pt>
                <c:pt idx="87">
                  <c:v>2.2971499999999998</c:v>
                </c:pt>
                <c:pt idx="88">
                  <c:v>2.32355</c:v>
                </c:pt>
                <c:pt idx="89">
                  <c:v>2.3499599999999998</c:v>
                </c:pt>
                <c:pt idx="90">
                  <c:v>2.37636</c:v>
                </c:pt>
                <c:pt idx="91">
                  <c:v>2.4027699999999999</c:v>
                </c:pt>
                <c:pt idx="92">
                  <c:v>2.4291700000000001</c:v>
                </c:pt>
                <c:pt idx="93">
                  <c:v>2.4555699999999998</c:v>
                </c:pt>
                <c:pt idx="94">
                  <c:v>2.4819800000000001</c:v>
                </c:pt>
                <c:pt idx="95">
                  <c:v>2.5083799999999998</c:v>
                </c:pt>
                <c:pt idx="96">
                  <c:v>2.5347900000000001</c:v>
                </c:pt>
                <c:pt idx="97">
                  <c:v>2.5611899999999999</c:v>
                </c:pt>
                <c:pt idx="98">
                  <c:v>2.5876000000000001</c:v>
                </c:pt>
                <c:pt idx="99">
                  <c:v>2.6139999999999999</c:v>
                </c:pt>
                <c:pt idx="100">
                  <c:v>2.6404000000000001</c:v>
                </c:pt>
                <c:pt idx="101">
                  <c:v>2.6668099999999999</c:v>
                </c:pt>
                <c:pt idx="102">
                  <c:v>2.6932100000000001</c:v>
                </c:pt>
                <c:pt idx="103">
                  <c:v>2.7196199999999999</c:v>
                </c:pt>
                <c:pt idx="104">
                  <c:v>2.7460200000000001</c:v>
                </c:pt>
                <c:pt idx="105">
                  <c:v>2.7724199999999999</c:v>
                </c:pt>
                <c:pt idx="106">
                  <c:v>2.7988300000000002</c:v>
                </c:pt>
                <c:pt idx="107">
                  <c:v>2.8252299999999999</c:v>
                </c:pt>
                <c:pt idx="108">
                  <c:v>2.8516400000000002</c:v>
                </c:pt>
                <c:pt idx="109">
                  <c:v>2.8780399999999999</c:v>
                </c:pt>
                <c:pt idx="110">
                  <c:v>2.9044400000000001</c:v>
                </c:pt>
                <c:pt idx="111">
                  <c:v>2.93085</c:v>
                </c:pt>
                <c:pt idx="112">
                  <c:v>2.9572500000000002</c:v>
                </c:pt>
                <c:pt idx="113">
                  <c:v>2.98366</c:v>
                </c:pt>
                <c:pt idx="114">
                  <c:v>3.0100600000000002</c:v>
                </c:pt>
                <c:pt idx="115">
                  <c:v>3.0364599999999999</c:v>
                </c:pt>
                <c:pt idx="116">
                  <c:v>3.0628700000000002</c:v>
                </c:pt>
                <c:pt idx="117">
                  <c:v>3.08927</c:v>
                </c:pt>
                <c:pt idx="118">
                  <c:v>3.1156799999999998</c:v>
                </c:pt>
                <c:pt idx="119">
                  <c:v>3.14208</c:v>
                </c:pt>
                <c:pt idx="120">
                  <c:v>3.1684800000000002</c:v>
                </c:pt>
                <c:pt idx="121">
                  <c:v>3.19489</c:v>
                </c:pt>
                <c:pt idx="122">
                  <c:v>3.2212900000000002</c:v>
                </c:pt>
                <c:pt idx="123">
                  <c:v>3.2477</c:v>
                </c:pt>
                <c:pt idx="124">
                  <c:v>3.2740999999999998</c:v>
                </c:pt>
                <c:pt idx="125">
                  <c:v>3.3005</c:v>
                </c:pt>
                <c:pt idx="126">
                  <c:v>3.3269099999999998</c:v>
                </c:pt>
                <c:pt idx="127">
                  <c:v>3.35331</c:v>
                </c:pt>
                <c:pt idx="128">
                  <c:v>3.3797199999999998</c:v>
                </c:pt>
                <c:pt idx="129">
                  <c:v>3.40612</c:v>
                </c:pt>
                <c:pt idx="130">
                  <c:v>3.4325199999999998</c:v>
                </c:pt>
                <c:pt idx="131">
                  <c:v>3.4589300000000001</c:v>
                </c:pt>
                <c:pt idx="132">
                  <c:v>3.4853299999999998</c:v>
                </c:pt>
                <c:pt idx="133">
                  <c:v>3.5117400000000001</c:v>
                </c:pt>
                <c:pt idx="134">
                  <c:v>3.5381399999999998</c:v>
                </c:pt>
                <c:pt idx="135">
                  <c:v>3.56454</c:v>
                </c:pt>
                <c:pt idx="136">
                  <c:v>3.5909499999999999</c:v>
                </c:pt>
                <c:pt idx="137">
                  <c:v>3.6173500000000001</c:v>
                </c:pt>
                <c:pt idx="138">
                  <c:v>3.6437599999999999</c:v>
                </c:pt>
                <c:pt idx="139">
                  <c:v>3.6701600000000001</c:v>
                </c:pt>
                <c:pt idx="140">
                  <c:v>3.6965599999999998</c:v>
                </c:pt>
                <c:pt idx="141">
                  <c:v>3.7229700000000001</c:v>
                </c:pt>
                <c:pt idx="142">
                  <c:v>3.7493699999999999</c:v>
                </c:pt>
                <c:pt idx="143">
                  <c:v>3.7757800000000001</c:v>
                </c:pt>
                <c:pt idx="144">
                  <c:v>3.8021799999999999</c:v>
                </c:pt>
                <c:pt idx="145">
                  <c:v>3.8285800000000001</c:v>
                </c:pt>
                <c:pt idx="146">
                  <c:v>3.8549899999999999</c:v>
                </c:pt>
                <c:pt idx="147">
                  <c:v>3.8813900000000001</c:v>
                </c:pt>
                <c:pt idx="148">
                  <c:v>3.9077999999999999</c:v>
                </c:pt>
                <c:pt idx="149">
                  <c:v>3.9342000000000001</c:v>
                </c:pt>
                <c:pt idx="150">
                  <c:v>3.9605999999999999</c:v>
                </c:pt>
                <c:pt idx="151">
                  <c:v>3.9870100000000002</c:v>
                </c:pt>
                <c:pt idx="152">
                  <c:v>4.0134100000000004</c:v>
                </c:pt>
                <c:pt idx="153">
                  <c:v>4.0398199999999997</c:v>
                </c:pt>
                <c:pt idx="154">
                  <c:v>4.0662200000000004</c:v>
                </c:pt>
                <c:pt idx="155">
                  <c:v>4.0926200000000001</c:v>
                </c:pt>
                <c:pt idx="156">
                  <c:v>4.1190300000000004</c:v>
                </c:pt>
                <c:pt idx="157">
                  <c:v>4.1454300000000002</c:v>
                </c:pt>
                <c:pt idx="158">
                  <c:v>4.1718400000000004</c:v>
                </c:pt>
                <c:pt idx="159">
                  <c:v>4.1982400000000002</c:v>
                </c:pt>
                <c:pt idx="160">
                  <c:v>4.2246499999999996</c:v>
                </c:pt>
                <c:pt idx="161">
                  <c:v>4.2510500000000002</c:v>
                </c:pt>
                <c:pt idx="162">
                  <c:v>4.27745</c:v>
                </c:pt>
                <c:pt idx="163">
                  <c:v>4.3038600000000002</c:v>
                </c:pt>
                <c:pt idx="164">
                  <c:v>4.33026</c:v>
                </c:pt>
                <c:pt idx="165">
                  <c:v>4.3566700000000003</c:v>
                </c:pt>
                <c:pt idx="166">
                  <c:v>4.38307</c:v>
                </c:pt>
                <c:pt idx="167">
                  <c:v>4.4094699999999998</c:v>
                </c:pt>
                <c:pt idx="168">
                  <c:v>4.43588</c:v>
                </c:pt>
                <c:pt idx="169">
                  <c:v>4.4622799999999998</c:v>
                </c:pt>
                <c:pt idx="170">
                  <c:v>4.4886900000000001</c:v>
                </c:pt>
                <c:pt idx="171">
                  <c:v>4.5150899999999998</c:v>
                </c:pt>
                <c:pt idx="172">
                  <c:v>4.5414899999999996</c:v>
                </c:pt>
                <c:pt idx="173">
                  <c:v>4.5678999999999998</c:v>
                </c:pt>
                <c:pt idx="174">
                  <c:v>4.5942999999999996</c:v>
                </c:pt>
                <c:pt idx="175">
                  <c:v>4.6207099999999999</c:v>
                </c:pt>
                <c:pt idx="176">
                  <c:v>4.6471099999999996</c:v>
                </c:pt>
                <c:pt idx="177">
                  <c:v>4.6735100000000003</c:v>
                </c:pt>
                <c:pt idx="178">
                  <c:v>4.6999199999999997</c:v>
                </c:pt>
                <c:pt idx="179">
                  <c:v>4.7263200000000003</c:v>
                </c:pt>
                <c:pt idx="180">
                  <c:v>4.7527299999999997</c:v>
                </c:pt>
                <c:pt idx="181">
                  <c:v>4.7791300000000003</c:v>
                </c:pt>
                <c:pt idx="182">
                  <c:v>4.8055300000000001</c:v>
                </c:pt>
                <c:pt idx="183">
                  <c:v>4.8319400000000003</c:v>
                </c:pt>
                <c:pt idx="184">
                  <c:v>4.8583400000000001</c:v>
                </c:pt>
                <c:pt idx="185">
                  <c:v>4.8847500000000004</c:v>
                </c:pt>
                <c:pt idx="186">
                  <c:v>4.9111500000000001</c:v>
                </c:pt>
                <c:pt idx="187">
                  <c:v>4.9375499999999999</c:v>
                </c:pt>
                <c:pt idx="188">
                  <c:v>4.9639600000000002</c:v>
                </c:pt>
                <c:pt idx="189">
                  <c:v>4.9903599999999999</c:v>
                </c:pt>
                <c:pt idx="190">
                  <c:v>5.0167700000000002</c:v>
                </c:pt>
                <c:pt idx="191">
                  <c:v>5.0431699999999999</c:v>
                </c:pt>
                <c:pt idx="192">
                  <c:v>5.0695699999999997</c:v>
                </c:pt>
                <c:pt idx="193">
                  <c:v>5.09598</c:v>
                </c:pt>
                <c:pt idx="194">
                  <c:v>5.1223799999999997</c:v>
                </c:pt>
                <c:pt idx="195">
                  <c:v>5.14879</c:v>
                </c:pt>
                <c:pt idx="196">
                  <c:v>5.1751899999999997</c:v>
                </c:pt>
                <c:pt idx="197">
                  <c:v>5.2015900000000004</c:v>
                </c:pt>
                <c:pt idx="198">
                  <c:v>5.2279999999999998</c:v>
                </c:pt>
                <c:pt idx="199">
                  <c:v>5.2544000000000004</c:v>
                </c:pt>
                <c:pt idx="200">
                  <c:v>5.2808099999999998</c:v>
                </c:pt>
                <c:pt idx="201">
                  <c:v>5.3072100000000004</c:v>
                </c:pt>
                <c:pt idx="202">
                  <c:v>5.3336100000000002</c:v>
                </c:pt>
                <c:pt idx="203">
                  <c:v>5.3600199999999996</c:v>
                </c:pt>
                <c:pt idx="204">
                  <c:v>5.3864200000000002</c:v>
                </c:pt>
                <c:pt idx="205">
                  <c:v>5.4128299999999996</c:v>
                </c:pt>
                <c:pt idx="206">
                  <c:v>5.4392300000000002</c:v>
                </c:pt>
                <c:pt idx="207">
                  <c:v>5.46563</c:v>
                </c:pt>
                <c:pt idx="208">
                  <c:v>5.4920400000000003</c:v>
                </c:pt>
                <c:pt idx="209">
                  <c:v>5.51844</c:v>
                </c:pt>
                <c:pt idx="210">
                  <c:v>5.5448500000000003</c:v>
                </c:pt>
                <c:pt idx="211">
                  <c:v>5.57125</c:v>
                </c:pt>
                <c:pt idx="212">
                  <c:v>5.5976499999999998</c:v>
                </c:pt>
                <c:pt idx="213">
                  <c:v>5.6240600000000001</c:v>
                </c:pt>
                <c:pt idx="214">
                  <c:v>5.6504599999999998</c:v>
                </c:pt>
                <c:pt idx="215">
                  <c:v>5.6768700000000001</c:v>
                </c:pt>
                <c:pt idx="216">
                  <c:v>5.7032699999999998</c:v>
                </c:pt>
                <c:pt idx="217">
                  <c:v>5.7296699999999996</c:v>
                </c:pt>
                <c:pt idx="218">
                  <c:v>5.7560799999999999</c:v>
                </c:pt>
                <c:pt idx="219">
                  <c:v>5.7824799999999996</c:v>
                </c:pt>
                <c:pt idx="220">
                  <c:v>5.8088899999999999</c:v>
                </c:pt>
                <c:pt idx="221">
                  <c:v>5.8352899999999996</c:v>
                </c:pt>
                <c:pt idx="222">
                  <c:v>5.8616999999999999</c:v>
                </c:pt>
                <c:pt idx="223">
                  <c:v>5.8880999999999997</c:v>
                </c:pt>
                <c:pt idx="224">
                  <c:v>5.9145000000000003</c:v>
                </c:pt>
                <c:pt idx="225">
                  <c:v>5.9409099999999997</c:v>
                </c:pt>
                <c:pt idx="226">
                  <c:v>5.9673100000000003</c:v>
                </c:pt>
                <c:pt idx="227">
                  <c:v>5.9937199999999997</c:v>
                </c:pt>
                <c:pt idx="228">
                  <c:v>6.0201200000000004</c:v>
                </c:pt>
                <c:pt idx="229">
                  <c:v>6.0465200000000001</c:v>
                </c:pt>
                <c:pt idx="230">
                  <c:v>6.0729300000000004</c:v>
                </c:pt>
                <c:pt idx="231">
                  <c:v>6.0993300000000001</c:v>
                </c:pt>
                <c:pt idx="232">
                  <c:v>6.1257400000000004</c:v>
                </c:pt>
                <c:pt idx="233">
                  <c:v>6.1521400000000002</c:v>
                </c:pt>
                <c:pt idx="234">
                  <c:v>6.1785399999999999</c:v>
                </c:pt>
                <c:pt idx="235">
                  <c:v>6.2049500000000002</c:v>
                </c:pt>
                <c:pt idx="236">
                  <c:v>6.2313499999999999</c:v>
                </c:pt>
                <c:pt idx="237">
                  <c:v>6.2577600000000002</c:v>
                </c:pt>
                <c:pt idx="238">
                  <c:v>6.28416</c:v>
                </c:pt>
                <c:pt idx="239">
                  <c:v>6.3105599999999997</c:v>
                </c:pt>
                <c:pt idx="240">
                  <c:v>6.33697</c:v>
                </c:pt>
                <c:pt idx="241">
                  <c:v>6.3633699999999997</c:v>
                </c:pt>
                <c:pt idx="242">
                  <c:v>6.38978</c:v>
                </c:pt>
                <c:pt idx="243">
                  <c:v>6.4161799999999998</c:v>
                </c:pt>
                <c:pt idx="244">
                  <c:v>6.4425800000000004</c:v>
                </c:pt>
                <c:pt idx="245">
                  <c:v>6.4689899999999998</c:v>
                </c:pt>
                <c:pt idx="246">
                  <c:v>6.4953900000000004</c:v>
                </c:pt>
                <c:pt idx="247">
                  <c:v>6.5217999999999998</c:v>
                </c:pt>
                <c:pt idx="248">
                  <c:v>6.5481999999999996</c:v>
                </c:pt>
                <c:pt idx="249">
                  <c:v>6.5746000000000002</c:v>
                </c:pt>
                <c:pt idx="250">
                  <c:v>6.6010099999999996</c:v>
                </c:pt>
                <c:pt idx="251">
                  <c:v>6.6274100000000002</c:v>
                </c:pt>
                <c:pt idx="252">
                  <c:v>6.6538199999999996</c:v>
                </c:pt>
                <c:pt idx="253">
                  <c:v>6.6802200000000003</c:v>
                </c:pt>
                <c:pt idx="254">
                  <c:v>6.70662</c:v>
                </c:pt>
                <c:pt idx="255">
                  <c:v>6.7330300000000003</c:v>
                </c:pt>
                <c:pt idx="256">
                  <c:v>6.75943</c:v>
                </c:pt>
                <c:pt idx="257">
                  <c:v>6.7858400000000003</c:v>
                </c:pt>
                <c:pt idx="258">
                  <c:v>6.8122400000000001</c:v>
                </c:pt>
                <c:pt idx="259">
                  <c:v>6.8386399999999998</c:v>
                </c:pt>
                <c:pt idx="260">
                  <c:v>6.8650500000000001</c:v>
                </c:pt>
                <c:pt idx="261">
                  <c:v>6.8914499999999999</c:v>
                </c:pt>
                <c:pt idx="262">
                  <c:v>6.9178600000000001</c:v>
                </c:pt>
                <c:pt idx="263">
                  <c:v>6.9442599999999999</c:v>
                </c:pt>
                <c:pt idx="264">
                  <c:v>6.9706599999999996</c:v>
                </c:pt>
                <c:pt idx="265">
                  <c:v>6.9970699999999999</c:v>
                </c:pt>
                <c:pt idx="266">
                  <c:v>7.0234699999999997</c:v>
                </c:pt>
                <c:pt idx="267">
                  <c:v>7.0498799999999999</c:v>
                </c:pt>
                <c:pt idx="268">
                  <c:v>7.0762799999999997</c:v>
                </c:pt>
                <c:pt idx="269">
                  <c:v>7.1026800000000003</c:v>
                </c:pt>
                <c:pt idx="270">
                  <c:v>7.1290899999999997</c:v>
                </c:pt>
                <c:pt idx="271">
                  <c:v>7.1554900000000004</c:v>
                </c:pt>
                <c:pt idx="272">
                  <c:v>7.1818999999999997</c:v>
                </c:pt>
                <c:pt idx="273">
                  <c:v>7.2083000000000004</c:v>
                </c:pt>
                <c:pt idx="274">
                  <c:v>7.2347000000000001</c:v>
                </c:pt>
                <c:pt idx="275">
                  <c:v>7.2611100000000004</c:v>
                </c:pt>
                <c:pt idx="276">
                  <c:v>7.2875100000000002</c:v>
                </c:pt>
                <c:pt idx="277">
                  <c:v>7.3139200000000004</c:v>
                </c:pt>
                <c:pt idx="278">
                  <c:v>7.3403200000000002</c:v>
                </c:pt>
                <c:pt idx="279">
                  <c:v>7.3667199999999999</c:v>
                </c:pt>
                <c:pt idx="280">
                  <c:v>7.3931300000000002</c:v>
                </c:pt>
                <c:pt idx="281">
                  <c:v>7.41953</c:v>
                </c:pt>
                <c:pt idx="282">
                  <c:v>7.4459400000000002</c:v>
                </c:pt>
                <c:pt idx="283">
                  <c:v>7.47234</c:v>
                </c:pt>
                <c:pt idx="284">
                  <c:v>7.4987500000000002</c:v>
                </c:pt>
                <c:pt idx="285">
                  <c:v>7.52515</c:v>
                </c:pt>
                <c:pt idx="286">
                  <c:v>7.5515499999999998</c:v>
                </c:pt>
                <c:pt idx="287">
                  <c:v>7.57796</c:v>
                </c:pt>
                <c:pt idx="288">
                  <c:v>7.6043599999999998</c:v>
                </c:pt>
                <c:pt idx="289">
                  <c:v>7.6307700000000001</c:v>
                </c:pt>
                <c:pt idx="290">
                  <c:v>7.6571699999999998</c:v>
                </c:pt>
                <c:pt idx="291">
                  <c:v>7.6835699999999996</c:v>
                </c:pt>
                <c:pt idx="292">
                  <c:v>7.7099799999999998</c:v>
                </c:pt>
                <c:pt idx="293">
                  <c:v>7.7363799999999996</c:v>
                </c:pt>
                <c:pt idx="294">
                  <c:v>7.7627899999999999</c:v>
                </c:pt>
                <c:pt idx="295">
                  <c:v>7.7891899999999996</c:v>
                </c:pt>
                <c:pt idx="296">
                  <c:v>7.8155900000000003</c:v>
                </c:pt>
                <c:pt idx="297">
                  <c:v>7.8419999999999996</c:v>
                </c:pt>
                <c:pt idx="298">
                  <c:v>7.8684000000000003</c:v>
                </c:pt>
                <c:pt idx="299">
                  <c:v>7.8948099999999997</c:v>
                </c:pt>
                <c:pt idx="300">
                  <c:v>7.9212100000000003</c:v>
                </c:pt>
                <c:pt idx="301">
                  <c:v>7.9476100000000001</c:v>
                </c:pt>
                <c:pt idx="302">
                  <c:v>7.9740200000000003</c:v>
                </c:pt>
                <c:pt idx="303">
                  <c:v>8.0004200000000001</c:v>
                </c:pt>
                <c:pt idx="304">
                  <c:v>8.0268300000000004</c:v>
                </c:pt>
                <c:pt idx="305">
                  <c:v>8.0532299999999992</c:v>
                </c:pt>
                <c:pt idx="306">
                  <c:v>8.0796299999999999</c:v>
                </c:pt>
                <c:pt idx="307">
                  <c:v>8.1060400000000001</c:v>
                </c:pt>
                <c:pt idx="308">
                  <c:v>8.1324400000000008</c:v>
                </c:pt>
                <c:pt idx="309">
                  <c:v>8.1588499999999993</c:v>
                </c:pt>
                <c:pt idx="310">
                  <c:v>8.1852499999999999</c:v>
                </c:pt>
                <c:pt idx="311">
                  <c:v>8.2116500000000006</c:v>
                </c:pt>
                <c:pt idx="312">
                  <c:v>8.2380600000000008</c:v>
                </c:pt>
                <c:pt idx="313">
                  <c:v>8.2644599999999997</c:v>
                </c:pt>
                <c:pt idx="314">
                  <c:v>8.29087</c:v>
                </c:pt>
                <c:pt idx="315">
                  <c:v>8.3172700000000006</c:v>
                </c:pt>
                <c:pt idx="316">
                  <c:v>8.3436699999999995</c:v>
                </c:pt>
                <c:pt idx="317">
                  <c:v>8.3700799999999997</c:v>
                </c:pt>
                <c:pt idx="318">
                  <c:v>8.3964800000000004</c:v>
                </c:pt>
                <c:pt idx="319">
                  <c:v>8.4228900000000007</c:v>
                </c:pt>
                <c:pt idx="320">
                  <c:v>8.4492899999999995</c:v>
                </c:pt>
                <c:pt idx="321">
                  <c:v>8.4756900000000002</c:v>
                </c:pt>
                <c:pt idx="322">
                  <c:v>8.5021000000000004</c:v>
                </c:pt>
                <c:pt idx="323">
                  <c:v>8.5284999999999993</c:v>
                </c:pt>
                <c:pt idx="324">
                  <c:v>8.5549099999999996</c:v>
                </c:pt>
                <c:pt idx="325">
                  <c:v>8.5813100000000002</c:v>
                </c:pt>
                <c:pt idx="326">
                  <c:v>8.6077100000000009</c:v>
                </c:pt>
                <c:pt idx="327">
                  <c:v>8.6341199999999994</c:v>
                </c:pt>
                <c:pt idx="328">
                  <c:v>8.66052</c:v>
                </c:pt>
                <c:pt idx="329">
                  <c:v>8.6869300000000003</c:v>
                </c:pt>
                <c:pt idx="330">
                  <c:v>8.7133299999999991</c:v>
                </c:pt>
                <c:pt idx="331">
                  <c:v>8.7397299999999998</c:v>
                </c:pt>
                <c:pt idx="332">
                  <c:v>8.76614</c:v>
                </c:pt>
                <c:pt idx="333">
                  <c:v>8.7925400000000007</c:v>
                </c:pt>
                <c:pt idx="334">
                  <c:v>8.8189499999999992</c:v>
                </c:pt>
                <c:pt idx="335">
                  <c:v>8.8453499999999998</c:v>
                </c:pt>
                <c:pt idx="336">
                  <c:v>8.8717500000000005</c:v>
                </c:pt>
                <c:pt idx="337">
                  <c:v>8.8981600000000007</c:v>
                </c:pt>
                <c:pt idx="338">
                  <c:v>8.9245599999999996</c:v>
                </c:pt>
                <c:pt idx="339">
                  <c:v>8.9509699999999999</c:v>
                </c:pt>
                <c:pt idx="340">
                  <c:v>8.9773700000000005</c:v>
                </c:pt>
                <c:pt idx="341">
                  <c:v>9.0037699999999994</c:v>
                </c:pt>
                <c:pt idx="342">
                  <c:v>9.0301799999999997</c:v>
                </c:pt>
                <c:pt idx="343">
                  <c:v>9.0565800000000003</c:v>
                </c:pt>
                <c:pt idx="344">
                  <c:v>9.0829900000000006</c:v>
                </c:pt>
                <c:pt idx="345">
                  <c:v>9.1093899999999994</c:v>
                </c:pt>
                <c:pt idx="346">
                  <c:v>9.1357999999999997</c:v>
                </c:pt>
                <c:pt idx="347">
                  <c:v>9.1622000000000003</c:v>
                </c:pt>
                <c:pt idx="348">
                  <c:v>9.1885999999999992</c:v>
                </c:pt>
                <c:pt idx="349">
                  <c:v>9.2150099999999995</c:v>
                </c:pt>
                <c:pt idx="350">
                  <c:v>9.2414100000000001</c:v>
                </c:pt>
                <c:pt idx="351">
                  <c:v>9.2678200000000004</c:v>
                </c:pt>
                <c:pt idx="352">
                  <c:v>9.2942199999999993</c:v>
                </c:pt>
                <c:pt idx="353">
                  <c:v>9.3206199999999999</c:v>
                </c:pt>
                <c:pt idx="354">
                  <c:v>9.3470300000000002</c:v>
                </c:pt>
                <c:pt idx="355">
                  <c:v>9.3734300000000008</c:v>
                </c:pt>
                <c:pt idx="356">
                  <c:v>9.3998399999999993</c:v>
                </c:pt>
                <c:pt idx="357">
                  <c:v>9.42624</c:v>
                </c:pt>
                <c:pt idx="358">
                  <c:v>9.4526400000000006</c:v>
                </c:pt>
                <c:pt idx="359">
                  <c:v>9.4790500000000009</c:v>
                </c:pt>
                <c:pt idx="360">
                  <c:v>9.5054499999999997</c:v>
                </c:pt>
                <c:pt idx="361">
                  <c:v>9.53186</c:v>
                </c:pt>
                <c:pt idx="362">
                  <c:v>9.5582600000000006</c:v>
                </c:pt>
                <c:pt idx="363">
                  <c:v>9.5846599999999995</c:v>
                </c:pt>
                <c:pt idx="364">
                  <c:v>9.6110699999999998</c:v>
                </c:pt>
                <c:pt idx="365">
                  <c:v>9.6374700000000004</c:v>
                </c:pt>
                <c:pt idx="366">
                  <c:v>9.6638800000000007</c:v>
                </c:pt>
                <c:pt idx="367">
                  <c:v>9.6902799999999996</c:v>
                </c:pt>
                <c:pt idx="368">
                  <c:v>9.7166800000000002</c:v>
                </c:pt>
                <c:pt idx="369">
                  <c:v>9.7430900000000005</c:v>
                </c:pt>
                <c:pt idx="370">
                  <c:v>9.7694899999999993</c:v>
                </c:pt>
                <c:pt idx="371">
                  <c:v>9.7958999999999996</c:v>
                </c:pt>
                <c:pt idx="372">
                  <c:v>9.8223000000000003</c:v>
                </c:pt>
                <c:pt idx="373">
                  <c:v>9.8486999999999991</c:v>
                </c:pt>
                <c:pt idx="374">
                  <c:v>9.8751099999999994</c:v>
                </c:pt>
                <c:pt idx="375">
                  <c:v>9.90151</c:v>
                </c:pt>
                <c:pt idx="376">
                  <c:v>9.9279200000000003</c:v>
                </c:pt>
                <c:pt idx="377">
                  <c:v>9.9543199999999992</c:v>
                </c:pt>
                <c:pt idx="378">
                  <c:v>9.9807199999999998</c:v>
                </c:pt>
                <c:pt idx="379">
                  <c:v>10.007099999999999</c:v>
                </c:pt>
                <c:pt idx="380">
                  <c:v>10.0335</c:v>
                </c:pt>
                <c:pt idx="381">
                  <c:v>10.059900000000001</c:v>
                </c:pt>
                <c:pt idx="382">
                  <c:v>10.0863</c:v>
                </c:pt>
                <c:pt idx="383">
                  <c:v>10.1127</c:v>
                </c:pt>
                <c:pt idx="384">
                  <c:v>10.139099999999999</c:v>
                </c:pt>
                <c:pt idx="385">
                  <c:v>10.1656</c:v>
                </c:pt>
                <c:pt idx="386">
                  <c:v>10.192</c:v>
                </c:pt>
                <c:pt idx="387">
                  <c:v>10.218400000000001</c:v>
                </c:pt>
                <c:pt idx="388">
                  <c:v>10.2448</c:v>
                </c:pt>
                <c:pt idx="389">
                  <c:v>10.2712</c:v>
                </c:pt>
                <c:pt idx="390">
                  <c:v>10.297599999999999</c:v>
                </c:pt>
                <c:pt idx="391">
                  <c:v>10.324</c:v>
                </c:pt>
                <c:pt idx="392">
                  <c:v>10.3504</c:v>
                </c:pt>
                <c:pt idx="393">
                  <c:v>10.376799999999999</c:v>
                </c:pt>
                <c:pt idx="394">
                  <c:v>10.4032</c:v>
                </c:pt>
                <c:pt idx="395">
                  <c:v>10.429600000000001</c:v>
                </c:pt>
                <c:pt idx="396">
                  <c:v>10.456</c:v>
                </c:pt>
                <c:pt idx="397">
                  <c:v>10.4824</c:v>
                </c:pt>
                <c:pt idx="398">
                  <c:v>10.508800000000001</c:v>
                </c:pt>
                <c:pt idx="399">
                  <c:v>10.5352</c:v>
                </c:pt>
                <c:pt idx="400">
                  <c:v>10.5616</c:v>
                </c:pt>
                <c:pt idx="401">
                  <c:v>10.587999999999999</c:v>
                </c:pt>
                <c:pt idx="402">
                  <c:v>10.6144</c:v>
                </c:pt>
                <c:pt idx="403">
                  <c:v>10.6408</c:v>
                </c:pt>
                <c:pt idx="404">
                  <c:v>10.667199999999999</c:v>
                </c:pt>
                <c:pt idx="405">
                  <c:v>10.6936</c:v>
                </c:pt>
                <c:pt idx="406">
                  <c:v>10.72</c:v>
                </c:pt>
                <c:pt idx="407">
                  <c:v>10.7464</c:v>
                </c:pt>
                <c:pt idx="408">
                  <c:v>10.7728</c:v>
                </c:pt>
                <c:pt idx="409">
                  <c:v>10.799200000000001</c:v>
                </c:pt>
                <c:pt idx="410">
                  <c:v>10.825699999999999</c:v>
                </c:pt>
                <c:pt idx="411">
                  <c:v>10.8521</c:v>
                </c:pt>
                <c:pt idx="412">
                  <c:v>10.878500000000001</c:v>
                </c:pt>
                <c:pt idx="413">
                  <c:v>10.9049</c:v>
                </c:pt>
                <c:pt idx="414">
                  <c:v>10.9313</c:v>
                </c:pt>
                <c:pt idx="415">
                  <c:v>10.957700000000001</c:v>
                </c:pt>
                <c:pt idx="416">
                  <c:v>10.9841</c:v>
                </c:pt>
                <c:pt idx="417">
                  <c:v>11.0105</c:v>
                </c:pt>
                <c:pt idx="418">
                  <c:v>11.036899999999999</c:v>
                </c:pt>
                <c:pt idx="419">
                  <c:v>11.0633</c:v>
                </c:pt>
                <c:pt idx="420">
                  <c:v>11.089700000000001</c:v>
                </c:pt>
                <c:pt idx="421">
                  <c:v>11.116099999999999</c:v>
                </c:pt>
                <c:pt idx="422">
                  <c:v>11.1425</c:v>
                </c:pt>
                <c:pt idx="423">
                  <c:v>11.168900000000001</c:v>
                </c:pt>
                <c:pt idx="424">
                  <c:v>11.1953</c:v>
                </c:pt>
                <c:pt idx="425">
                  <c:v>11.2217</c:v>
                </c:pt>
                <c:pt idx="426">
                  <c:v>11.248100000000001</c:v>
                </c:pt>
                <c:pt idx="427">
                  <c:v>11.2745</c:v>
                </c:pt>
                <c:pt idx="428">
                  <c:v>11.3009</c:v>
                </c:pt>
                <c:pt idx="429">
                  <c:v>11.327299999999999</c:v>
                </c:pt>
                <c:pt idx="430">
                  <c:v>11.3537</c:v>
                </c:pt>
                <c:pt idx="431">
                  <c:v>11.380100000000001</c:v>
                </c:pt>
                <c:pt idx="432">
                  <c:v>11.406499999999999</c:v>
                </c:pt>
                <c:pt idx="433">
                  <c:v>11.4329</c:v>
                </c:pt>
                <c:pt idx="434">
                  <c:v>11.459300000000001</c:v>
                </c:pt>
                <c:pt idx="435">
                  <c:v>11.485799999999999</c:v>
                </c:pt>
                <c:pt idx="436">
                  <c:v>11.5122</c:v>
                </c:pt>
                <c:pt idx="437">
                  <c:v>11.538600000000001</c:v>
                </c:pt>
                <c:pt idx="438">
                  <c:v>11.565</c:v>
                </c:pt>
                <c:pt idx="439">
                  <c:v>11.5914</c:v>
                </c:pt>
                <c:pt idx="440">
                  <c:v>11.617800000000001</c:v>
                </c:pt>
                <c:pt idx="441">
                  <c:v>11.6442</c:v>
                </c:pt>
                <c:pt idx="442">
                  <c:v>11.6706</c:v>
                </c:pt>
                <c:pt idx="443">
                  <c:v>11.696999999999999</c:v>
                </c:pt>
                <c:pt idx="444">
                  <c:v>11.7234</c:v>
                </c:pt>
                <c:pt idx="445">
                  <c:v>11.7498</c:v>
                </c:pt>
                <c:pt idx="446">
                  <c:v>11.776199999999999</c:v>
                </c:pt>
                <c:pt idx="447">
                  <c:v>11.8026</c:v>
                </c:pt>
                <c:pt idx="448">
                  <c:v>11.829000000000001</c:v>
                </c:pt>
                <c:pt idx="449">
                  <c:v>11.855399999999999</c:v>
                </c:pt>
                <c:pt idx="450">
                  <c:v>11.8818</c:v>
                </c:pt>
                <c:pt idx="451">
                  <c:v>11.908200000000001</c:v>
                </c:pt>
                <c:pt idx="452">
                  <c:v>11.9346</c:v>
                </c:pt>
                <c:pt idx="453">
                  <c:v>11.961</c:v>
                </c:pt>
                <c:pt idx="454">
                  <c:v>11.987399999999999</c:v>
                </c:pt>
                <c:pt idx="455">
                  <c:v>12.0138</c:v>
                </c:pt>
                <c:pt idx="456">
                  <c:v>12.0402</c:v>
                </c:pt>
                <c:pt idx="457">
                  <c:v>12.066599999999999</c:v>
                </c:pt>
                <c:pt idx="458">
                  <c:v>12.093</c:v>
                </c:pt>
                <c:pt idx="459">
                  <c:v>12.1195</c:v>
                </c:pt>
                <c:pt idx="460">
                  <c:v>12.145899999999999</c:v>
                </c:pt>
                <c:pt idx="461">
                  <c:v>12.1723</c:v>
                </c:pt>
                <c:pt idx="462">
                  <c:v>12.198700000000001</c:v>
                </c:pt>
                <c:pt idx="463">
                  <c:v>12.225099999999999</c:v>
                </c:pt>
                <c:pt idx="464">
                  <c:v>12.2515</c:v>
                </c:pt>
                <c:pt idx="465">
                  <c:v>12.277900000000001</c:v>
                </c:pt>
                <c:pt idx="466">
                  <c:v>12.3043</c:v>
                </c:pt>
                <c:pt idx="467">
                  <c:v>12.3307</c:v>
                </c:pt>
                <c:pt idx="468">
                  <c:v>12.357100000000001</c:v>
                </c:pt>
                <c:pt idx="469">
                  <c:v>12.3835</c:v>
                </c:pt>
                <c:pt idx="470">
                  <c:v>12.4099</c:v>
                </c:pt>
                <c:pt idx="471">
                  <c:v>12.436299999999999</c:v>
                </c:pt>
                <c:pt idx="472">
                  <c:v>12.4627</c:v>
                </c:pt>
                <c:pt idx="473">
                  <c:v>12.489100000000001</c:v>
                </c:pt>
                <c:pt idx="474">
                  <c:v>12.515499999999999</c:v>
                </c:pt>
                <c:pt idx="475">
                  <c:v>12.5419</c:v>
                </c:pt>
                <c:pt idx="476">
                  <c:v>12.568300000000001</c:v>
                </c:pt>
                <c:pt idx="477">
                  <c:v>12.5947</c:v>
                </c:pt>
                <c:pt idx="478">
                  <c:v>12.6211</c:v>
                </c:pt>
                <c:pt idx="479">
                  <c:v>12.647500000000001</c:v>
                </c:pt>
                <c:pt idx="480">
                  <c:v>12.6739</c:v>
                </c:pt>
                <c:pt idx="481">
                  <c:v>12.7003</c:v>
                </c:pt>
                <c:pt idx="482">
                  <c:v>12.726699999999999</c:v>
                </c:pt>
                <c:pt idx="483">
                  <c:v>12.7531</c:v>
                </c:pt>
                <c:pt idx="484">
                  <c:v>12.7796</c:v>
                </c:pt>
                <c:pt idx="485">
                  <c:v>12.805999999999999</c:v>
                </c:pt>
                <c:pt idx="486">
                  <c:v>12.8324</c:v>
                </c:pt>
                <c:pt idx="487">
                  <c:v>12.8588</c:v>
                </c:pt>
                <c:pt idx="488">
                  <c:v>12.885199999999999</c:v>
                </c:pt>
                <c:pt idx="489">
                  <c:v>12.9116</c:v>
                </c:pt>
                <c:pt idx="490">
                  <c:v>12.938000000000001</c:v>
                </c:pt>
                <c:pt idx="491">
                  <c:v>12.964399999999999</c:v>
                </c:pt>
                <c:pt idx="492">
                  <c:v>12.9908</c:v>
                </c:pt>
                <c:pt idx="493">
                  <c:v>13.017200000000001</c:v>
                </c:pt>
                <c:pt idx="494">
                  <c:v>13.0436</c:v>
                </c:pt>
                <c:pt idx="495">
                  <c:v>13.07</c:v>
                </c:pt>
                <c:pt idx="496">
                  <c:v>13.096399999999999</c:v>
                </c:pt>
                <c:pt idx="497">
                  <c:v>13.1228</c:v>
                </c:pt>
                <c:pt idx="498">
                  <c:v>13.1492</c:v>
                </c:pt>
                <c:pt idx="499">
                  <c:v>13.175599999999999</c:v>
                </c:pt>
                <c:pt idx="500">
                  <c:v>13.202</c:v>
                </c:pt>
                <c:pt idx="501">
                  <c:v>13.228400000000001</c:v>
                </c:pt>
                <c:pt idx="502">
                  <c:v>13.254799999999999</c:v>
                </c:pt>
                <c:pt idx="503">
                  <c:v>13.2812</c:v>
                </c:pt>
                <c:pt idx="504">
                  <c:v>13.307600000000001</c:v>
                </c:pt>
                <c:pt idx="505">
                  <c:v>13.334</c:v>
                </c:pt>
                <c:pt idx="506">
                  <c:v>13.3604</c:v>
                </c:pt>
                <c:pt idx="507">
                  <c:v>13.386799999999999</c:v>
                </c:pt>
                <c:pt idx="508">
                  <c:v>13.4132</c:v>
                </c:pt>
                <c:pt idx="509">
                  <c:v>13.4397</c:v>
                </c:pt>
                <c:pt idx="510">
                  <c:v>13.466100000000001</c:v>
                </c:pt>
                <c:pt idx="511">
                  <c:v>13.4925</c:v>
                </c:pt>
                <c:pt idx="512">
                  <c:v>13.5189</c:v>
                </c:pt>
                <c:pt idx="513">
                  <c:v>13.545299999999999</c:v>
                </c:pt>
                <c:pt idx="514">
                  <c:v>13.5717</c:v>
                </c:pt>
                <c:pt idx="515">
                  <c:v>13.598100000000001</c:v>
                </c:pt>
                <c:pt idx="516">
                  <c:v>13.624499999999999</c:v>
                </c:pt>
                <c:pt idx="517">
                  <c:v>13.6509</c:v>
                </c:pt>
                <c:pt idx="518">
                  <c:v>13.677300000000001</c:v>
                </c:pt>
                <c:pt idx="519">
                  <c:v>13.7037</c:v>
                </c:pt>
                <c:pt idx="520">
                  <c:v>13.7301</c:v>
                </c:pt>
                <c:pt idx="521">
                  <c:v>13.756500000000001</c:v>
                </c:pt>
                <c:pt idx="522">
                  <c:v>13.7829</c:v>
                </c:pt>
                <c:pt idx="523">
                  <c:v>13.8093</c:v>
                </c:pt>
                <c:pt idx="524">
                  <c:v>13.835699999999999</c:v>
                </c:pt>
                <c:pt idx="525">
                  <c:v>13.8621</c:v>
                </c:pt>
                <c:pt idx="526">
                  <c:v>13.888500000000001</c:v>
                </c:pt>
                <c:pt idx="527">
                  <c:v>13.914899999999999</c:v>
                </c:pt>
                <c:pt idx="528">
                  <c:v>13.9413</c:v>
                </c:pt>
                <c:pt idx="529">
                  <c:v>13.967700000000001</c:v>
                </c:pt>
                <c:pt idx="530">
                  <c:v>13.9941</c:v>
                </c:pt>
                <c:pt idx="531">
                  <c:v>14.0205</c:v>
                </c:pt>
                <c:pt idx="532">
                  <c:v>14.046900000000001</c:v>
                </c:pt>
                <c:pt idx="533">
                  <c:v>14.0733</c:v>
                </c:pt>
                <c:pt idx="534">
                  <c:v>14.0998</c:v>
                </c:pt>
                <c:pt idx="535">
                  <c:v>14.126200000000001</c:v>
                </c:pt>
                <c:pt idx="536">
                  <c:v>14.1526</c:v>
                </c:pt>
                <c:pt idx="537">
                  <c:v>14.179</c:v>
                </c:pt>
                <c:pt idx="538">
                  <c:v>14.205399999999999</c:v>
                </c:pt>
                <c:pt idx="539">
                  <c:v>14.2318</c:v>
                </c:pt>
                <c:pt idx="540">
                  <c:v>14.2582</c:v>
                </c:pt>
                <c:pt idx="541">
                  <c:v>14.284599999999999</c:v>
                </c:pt>
                <c:pt idx="542">
                  <c:v>14.311</c:v>
                </c:pt>
                <c:pt idx="543">
                  <c:v>14.337400000000001</c:v>
                </c:pt>
                <c:pt idx="544">
                  <c:v>14.363799999999999</c:v>
                </c:pt>
                <c:pt idx="545">
                  <c:v>14.3902</c:v>
                </c:pt>
                <c:pt idx="546">
                  <c:v>14.416600000000001</c:v>
                </c:pt>
                <c:pt idx="547">
                  <c:v>14.443</c:v>
                </c:pt>
                <c:pt idx="548">
                  <c:v>14.4694</c:v>
                </c:pt>
                <c:pt idx="549">
                  <c:v>14.495799999999999</c:v>
                </c:pt>
                <c:pt idx="550">
                  <c:v>14.5222</c:v>
                </c:pt>
                <c:pt idx="551">
                  <c:v>14.5486</c:v>
                </c:pt>
                <c:pt idx="552">
                  <c:v>14.574999999999999</c:v>
                </c:pt>
                <c:pt idx="553">
                  <c:v>14.6014</c:v>
                </c:pt>
                <c:pt idx="554">
                  <c:v>14.627800000000001</c:v>
                </c:pt>
                <c:pt idx="555">
                  <c:v>14.654199999999999</c:v>
                </c:pt>
                <c:pt idx="556">
                  <c:v>14.6806</c:v>
                </c:pt>
                <c:pt idx="557">
                  <c:v>14.707000000000001</c:v>
                </c:pt>
                <c:pt idx="558">
                  <c:v>14.7334</c:v>
                </c:pt>
                <c:pt idx="559">
                  <c:v>14.7599</c:v>
                </c:pt>
                <c:pt idx="560">
                  <c:v>14.786300000000001</c:v>
                </c:pt>
                <c:pt idx="561">
                  <c:v>14.8127</c:v>
                </c:pt>
                <c:pt idx="562">
                  <c:v>14.8391</c:v>
                </c:pt>
                <c:pt idx="563">
                  <c:v>14.865500000000001</c:v>
                </c:pt>
                <c:pt idx="564">
                  <c:v>14.8919</c:v>
                </c:pt>
                <c:pt idx="565">
                  <c:v>14.9183</c:v>
                </c:pt>
                <c:pt idx="566">
                  <c:v>14.944699999999999</c:v>
                </c:pt>
                <c:pt idx="567">
                  <c:v>14.9711</c:v>
                </c:pt>
                <c:pt idx="568">
                  <c:v>14.9975</c:v>
                </c:pt>
                <c:pt idx="569">
                  <c:v>15.023899999999999</c:v>
                </c:pt>
                <c:pt idx="570">
                  <c:v>15.0503</c:v>
                </c:pt>
                <c:pt idx="571">
                  <c:v>15.076700000000001</c:v>
                </c:pt>
                <c:pt idx="572">
                  <c:v>15.1031</c:v>
                </c:pt>
                <c:pt idx="573">
                  <c:v>15.1295</c:v>
                </c:pt>
                <c:pt idx="574">
                  <c:v>15.155900000000001</c:v>
                </c:pt>
                <c:pt idx="575">
                  <c:v>15.1823</c:v>
                </c:pt>
                <c:pt idx="576">
                  <c:v>15.2087</c:v>
                </c:pt>
                <c:pt idx="577">
                  <c:v>15.235099999999999</c:v>
                </c:pt>
                <c:pt idx="578">
                  <c:v>15.2615</c:v>
                </c:pt>
                <c:pt idx="579">
                  <c:v>15.2879</c:v>
                </c:pt>
                <c:pt idx="580">
                  <c:v>15.314299999999999</c:v>
                </c:pt>
                <c:pt idx="581">
                  <c:v>15.3407</c:v>
                </c:pt>
                <c:pt idx="582">
                  <c:v>15.367100000000001</c:v>
                </c:pt>
                <c:pt idx="583">
                  <c:v>15.393599999999999</c:v>
                </c:pt>
                <c:pt idx="584">
                  <c:v>15.42</c:v>
                </c:pt>
                <c:pt idx="585">
                  <c:v>15.446400000000001</c:v>
                </c:pt>
                <c:pt idx="586">
                  <c:v>15.472799999999999</c:v>
                </c:pt>
                <c:pt idx="587">
                  <c:v>15.4992</c:v>
                </c:pt>
                <c:pt idx="588">
                  <c:v>15.525600000000001</c:v>
                </c:pt>
                <c:pt idx="589">
                  <c:v>15.552</c:v>
                </c:pt>
                <c:pt idx="590">
                  <c:v>15.5784</c:v>
                </c:pt>
                <c:pt idx="591">
                  <c:v>15.604799999999999</c:v>
                </c:pt>
                <c:pt idx="592">
                  <c:v>15.6312</c:v>
                </c:pt>
                <c:pt idx="593">
                  <c:v>15.6576</c:v>
                </c:pt>
                <c:pt idx="594">
                  <c:v>15.683999999999999</c:v>
                </c:pt>
                <c:pt idx="595">
                  <c:v>15.7104</c:v>
                </c:pt>
                <c:pt idx="596">
                  <c:v>15.736800000000001</c:v>
                </c:pt>
                <c:pt idx="597">
                  <c:v>15.763199999999999</c:v>
                </c:pt>
                <c:pt idx="598">
                  <c:v>15.7896</c:v>
                </c:pt>
                <c:pt idx="599">
                  <c:v>15.816000000000001</c:v>
                </c:pt>
                <c:pt idx="600">
                  <c:v>15.8424</c:v>
                </c:pt>
                <c:pt idx="601">
                  <c:v>15.8688</c:v>
                </c:pt>
                <c:pt idx="602">
                  <c:v>15.895200000000001</c:v>
                </c:pt>
                <c:pt idx="603">
                  <c:v>15.9216</c:v>
                </c:pt>
                <c:pt idx="604">
                  <c:v>15.948</c:v>
                </c:pt>
                <c:pt idx="605">
                  <c:v>15.974399999999999</c:v>
                </c:pt>
                <c:pt idx="606">
                  <c:v>16.000800000000002</c:v>
                </c:pt>
                <c:pt idx="607">
                  <c:v>16.027200000000001</c:v>
                </c:pt>
                <c:pt idx="608">
                  <c:v>16.053699999999999</c:v>
                </c:pt>
                <c:pt idx="609">
                  <c:v>16.080100000000002</c:v>
                </c:pt>
                <c:pt idx="610">
                  <c:v>16.1065</c:v>
                </c:pt>
                <c:pt idx="611">
                  <c:v>16.132899999999999</c:v>
                </c:pt>
                <c:pt idx="612">
                  <c:v>16.159300000000002</c:v>
                </c:pt>
                <c:pt idx="613">
                  <c:v>16.185700000000001</c:v>
                </c:pt>
                <c:pt idx="614">
                  <c:v>16.2121</c:v>
                </c:pt>
                <c:pt idx="615">
                  <c:v>16.238499999999998</c:v>
                </c:pt>
                <c:pt idx="616">
                  <c:v>16.264900000000001</c:v>
                </c:pt>
                <c:pt idx="617">
                  <c:v>16.2913</c:v>
                </c:pt>
                <c:pt idx="618">
                  <c:v>16.317699999999999</c:v>
                </c:pt>
                <c:pt idx="619">
                  <c:v>16.344100000000001</c:v>
                </c:pt>
                <c:pt idx="620">
                  <c:v>16.3705</c:v>
                </c:pt>
                <c:pt idx="621">
                  <c:v>16.396899999999999</c:v>
                </c:pt>
                <c:pt idx="622">
                  <c:v>16.423300000000001</c:v>
                </c:pt>
                <c:pt idx="623">
                  <c:v>16.4497</c:v>
                </c:pt>
                <c:pt idx="624">
                  <c:v>16.476099999999999</c:v>
                </c:pt>
                <c:pt idx="625">
                  <c:v>16.502500000000001</c:v>
                </c:pt>
                <c:pt idx="626">
                  <c:v>16.5289</c:v>
                </c:pt>
                <c:pt idx="627">
                  <c:v>16.555299999999999</c:v>
                </c:pt>
                <c:pt idx="628">
                  <c:v>16.581700000000001</c:v>
                </c:pt>
                <c:pt idx="629">
                  <c:v>16.6081</c:v>
                </c:pt>
                <c:pt idx="630">
                  <c:v>16.634499999999999</c:v>
                </c:pt>
                <c:pt idx="631">
                  <c:v>16.660900000000002</c:v>
                </c:pt>
                <c:pt idx="632">
                  <c:v>16.6873</c:v>
                </c:pt>
                <c:pt idx="633">
                  <c:v>16.713799999999999</c:v>
                </c:pt>
                <c:pt idx="634">
                  <c:v>16.740200000000002</c:v>
                </c:pt>
                <c:pt idx="635">
                  <c:v>16.7666</c:v>
                </c:pt>
                <c:pt idx="636">
                  <c:v>16.792999999999999</c:v>
                </c:pt>
                <c:pt idx="637">
                  <c:v>16.819400000000002</c:v>
                </c:pt>
                <c:pt idx="638">
                  <c:v>16.845800000000001</c:v>
                </c:pt>
                <c:pt idx="639">
                  <c:v>16.872199999999999</c:v>
                </c:pt>
                <c:pt idx="640">
                  <c:v>16.898599999999998</c:v>
                </c:pt>
                <c:pt idx="641">
                  <c:v>16.925000000000001</c:v>
                </c:pt>
                <c:pt idx="642">
                  <c:v>16.9514</c:v>
                </c:pt>
                <c:pt idx="643">
                  <c:v>16.977799999999998</c:v>
                </c:pt>
                <c:pt idx="644">
                  <c:v>17.004200000000001</c:v>
                </c:pt>
                <c:pt idx="645">
                  <c:v>17.0306</c:v>
                </c:pt>
                <c:pt idx="646">
                  <c:v>17.056999999999999</c:v>
                </c:pt>
                <c:pt idx="647">
                  <c:v>17.083400000000001</c:v>
                </c:pt>
                <c:pt idx="648">
                  <c:v>17.1098</c:v>
                </c:pt>
                <c:pt idx="649">
                  <c:v>17.136199999999999</c:v>
                </c:pt>
                <c:pt idx="650">
                  <c:v>17.162600000000001</c:v>
                </c:pt>
                <c:pt idx="651">
                  <c:v>17.189</c:v>
                </c:pt>
                <c:pt idx="652">
                  <c:v>17.215399999999999</c:v>
                </c:pt>
                <c:pt idx="653">
                  <c:v>17.241800000000001</c:v>
                </c:pt>
                <c:pt idx="654">
                  <c:v>17.2682</c:v>
                </c:pt>
                <c:pt idx="655">
                  <c:v>17.294599999999999</c:v>
                </c:pt>
                <c:pt idx="656">
                  <c:v>17.321000000000002</c:v>
                </c:pt>
                <c:pt idx="657">
                  <c:v>17.3474</c:v>
                </c:pt>
                <c:pt idx="658">
                  <c:v>17.373899999999999</c:v>
                </c:pt>
                <c:pt idx="659">
                  <c:v>17.400300000000001</c:v>
                </c:pt>
                <c:pt idx="660">
                  <c:v>17.4267</c:v>
                </c:pt>
                <c:pt idx="661">
                  <c:v>17.453099999999999</c:v>
                </c:pt>
                <c:pt idx="662">
                  <c:v>17.479500000000002</c:v>
                </c:pt>
                <c:pt idx="663">
                  <c:v>17.5059</c:v>
                </c:pt>
                <c:pt idx="664">
                  <c:v>17.532299999999999</c:v>
                </c:pt>
                <c:pt idx="665">
                  <c:v>17.558700000000002</c:v>
                </c:pt>
                <c:pt idx="666">
                  <c:v>17.585100000000001</c:v>
                </c:pt>
                <c:pt idx="667">
                  <c:v>17.611499999999999</c:v>
                </c:pt>
                <c:pt idx="668">
                  <c:v>17.637899999999998</c:v>
                </c:pt>
                <c:pt idx="669">
                  <c:v>17.664300000000001</c:v>
                </c:pt>
                <c:pt idx="670">
                  <c:v>17.6907</c:v>
                </c:pt>
                <c:pt idx="671">
                  <c:v>17.717099999999999</c:v>
                </c:pt>
                <c:pt idx="672">
                  <c:v>17.743500000000001</c:v>
                </c:pt>
                <c:pt idx="673">
                  <c:v>17.7699</c:v>
                </c:pt>
                <c:pt idx="674">
                  <c:v>17.796299999999999</c:v>
                </c:pt>
                <c:pt idx="675">
                  <c:v>17.822700000000001</c:v>
                </c:pt>
                <c:pt idx="676">
                  <c:v>17.8491</c:v>
                </c:pt>
                <c:pt idx="677">
                  <c:v>17.875499999999999</c:v>
                </c:pt>
                <c:pt idx="678">
                  <c:v>17.901900000000001</c:v>
                </c:pt>
                <c:pt idx="679">
                  <c:v>17.9283</c:v>
                </c:pt>
                <c:pt idx="680">
                  <c:v>17.954699999999999</c:v>
                </c:pt>
                <c:pt idx="681">
                  <c:v>17.981100000000001</c:v>
                </c:pt>
                <c:pt idx="682">
                  <c:v>18.0075</c:v>
                </c:pt>
                <c:pt idx="683">
                  <c:v>18.033999999999999</c:v>
                </c:pt>
                <c:pt idx="684">
                  <c:v>18.060400000000001</c:v>
                </c:pt>
                <c:pt idx="685">
                  <c:v>18.0868</c:v>
                </c:pt>
                <c:pt idx="686">
                  <c:v>18.113199999999999</c:v>
                </c:pt>
                <c:pt idx="687">
                  <c:v>18.139600000000002</c:v>
                </c:pt>
                <c:pt idx="688">
                  <c:v>18.166</c:v>
                </c:pt>
                <c:pt idx="689">
                  <c:v>18.192399999999999</c:v>
                </c:pt>
                <c:pt idx="690">
                  <c:v>18.218800000000002</c:v>
                </c:pt>
                <c:pt idx="691">
                  <c:v>18.245200000000001</c:v>
                </c:pt>
                <c:pt idx="692">
                  <c:v>18.271599999999999</c:v>
                </c:pt>
                <c:pt idx="693">
                  <c:v>18.297999999999998</c:v>
                </c:pt>
                <c:pt idx="694">
                  <c:v>18.324400000000001</c:v>
                </c:pt>
                <c:pt idx="695">
                  <c:v>18.3508</c:v>
                </c:pt>
                <c:pt idx="696">
                  <c:v>18.377199999999998</c:v>
                </c:pt>
                <c:pt idx="697">
                  <c:v>18.403600000000001</c:v>
                </c:pt>
                <c:pt idx="698">
                  <c:v>18.43</c:v>
                </c:pt>
                <c:pt idx="699">
                  <c:v>18.456399999999999</c:v>
                </c:pt>
                <c:pt idx="700">
                  <c:v>18.482800000000001</c:v>
                </c:pt>
                <c:pt idx="701">
                  <c:v>18.5092</c:v>
                </c:pt>
                <c:pt idx="702">
                  <c:v>18.535599999999999</c:v>
                </c:pt>
                <c:pt idx="703">
                  <c:v>18.562000000000001</c:v>
                </c:pt>
                <c:pt idx="704">
                  <c:v>18.5884</c:v>
                </c:pt>
                <c:pt idx="705">
                  <c:v>18.614799999999999</c:v>
                </c:pt>
                <c:pt idx="706">
                  <c:v>18.641200000000001</c:v>
                </c:pt>
                <c:pt idx="707">
                  <c:v>18.6677</c:v>
                </c:pt>
                <c:pt idx="708">
                  <c:v>18.694099999999999</c:v>
                </c:pt>
                <c:pt idx="709">
                  <c:v>18.720500000000001</c:v>
                </c:pt>
                <c:pt idx="710">
                  <c:v>18.7469</c:v>
                </c:pt>
                <c:pt idx="711">
                  <c:v>18.773299999999999</c:v>
                </c:pt>
                <c:pt idx="712">
                  <c:v>18.799700000000001</c:v>
                </c:pt>
                <c:pt idx="713">
                  <c:v>18.8261</c:v>
                </c:pt>
                <c:pt idx="714">
                  <c:v>18.852499999999999</c:v>
                </c:pt>
                <c:pt idx="715">
                  <c:v>18.878900000000002</c:v>
                </c:pt>
                <c:pt idx="716">
                  <c:v>18.9053</c:v>
                </c:pt>
                <c:pt idx="717">
                  <c:v>18.931699999999999</c:v>
                </c:pt>
                <c:pt idx="718">
                  <c:v>18.958100000000002</c:v>
                </c:pt>
                <c:pt idx="719">
                  <c:v>18.984500000000001</c:v>
                </c:pt>
                <c:pt idx="720">
                  <c:v>19.010899999999999</c:v>
                </c:pt>
                <c:pt idx="721">
                  <c:v>19.037299999999998</c:v>
                </c:pt>
                <c:pt idx="722">
                  <c:v>19.063700000000001</c:v>
                </c:pt>
                <c:pt idx="723">
                  <c:v>19.0901</c:v>
                </c:pt>
                <c:pt idx="724">
                  <c:v>19.116499999999998</c:v>
                </c:pt>
                <c:pt idx="725">
                  <c:v>19.142900000000001</c:v>
                </c:pt>
                <c:pt idx="726">
                  <c:v>19.1693</c:v>
                </c:pt>
                <c:pt idx="727">
                  <c:v>19.195699999999999</c:v>
                </c:pt>
                <c:pt idx="728">
                  <c:v>19.222100000000001</c:v>
                </c:pt>
                <c:pt idx="729">
                  <c:v>19.2485</c:v>
                </c:pt>
                <c:pt idx="730">
                  <c:v>19.274899999999999</c:v>
                </c:pt>
                <c:pt idx="731">
                  <c:v>19.301300000000001</c:v>
                </c:pt>
                <c:pt idx="732">
                  <c:v>19.3278</c:v>
                </c:pt>
                <c:pt idx="733">
                  <c:v>19.354199999999999</c:v>
                </c:pt>
                <c:pt idx="734">
                  <c:v>19.380600000000001</c:v>
                </c:pt>
                <c:pt idx="735">
                  <c:v>19.407</c:v>
                </c:pt>
                <c:pt idx="736">
                  <c:v>19.433399999999999</c:v>
                </c:pt>
                <c:pt idx="737">
                  <c:v>19.459800000000001</c:v>
                </c:pt>
                <c:pt idx="738">
                  <c:v>19.4862</c:v>
                </c:pt>
                <c:pt idx="739">
                  <c:v>19.512599999999999</c:v>
                </c:pt>
                <c:pt idx="740">
                  <c:v>19.539000000000001</c:v>
                </c:pt>
                <c:pt idx="741">
                  <c:v>19.5654</c:v>
                </c:pt>
                <c:pt idx="742">
                  <c:v>19.591799999999999</c:v>
                </c:pt>
                <c:pt idx="743">
                  <c:v>19.618200000000002</c:v>
                </c:pt>
                <c:pt idx="744">
                  <c:v>19.644600000000001</c:v>
                </c:pt>
                <c:pt idx="745">
                  <c:v>19.670999999999999</c:v>
                </c:pt>
                <c:pt idx="746">
                  <c:v>19.697399999999998</c:v>
                </c:pt>
                <c:pt idx="747">
                  <c:v>19.723800000000001</c:v>
                </c:pt>
                <c:pt idx="748">
                  <c:v>19.7502</c:v>
                </c:pt>
                <c:pt idx="749">
                  <c:v>19.776599999999998</c:v>
                </c:pt>
                <c:pt idx="750">
                  <c:v>19.803000000000001</c:v>
                </c:pt>
                <c:pt idx="751">
                  <c:v>19.8294</c:v>
                </c:pt>
                <c:pt idx="752">
                  <c:v>19.855799999999999</c:v>
                </c:pt>
                <c:pt idx="753">
                  <c:v>19.882200000000001</c:v>
                </c:pt>
                <c:pt idx="754">
                  <c:v>19.9086</c:v>
                </c:pt>
                <c:pt idx="755">
                  <c:v>19.934999999999999</c:v>
                </c:pt>
                <c:pt idx="756">
                  <c:v>19.961400000000001</c:v>
                </c:pt>
                <c:pt idx="757">
                  <c:v>19.9879</c:v>
                </c:pt>
                <c:pt idx="758">
                  <c:v>20.014299999999999</c:v>
                </c:pt>
                <c:pt idx="759">
                  <c:v>20.040700000000001</c:v>
                </c:pt>
                <c:pt idx="760">
                  <c:v>20.0671</c:v>
                </c:pt>
                <c:pt idx="761">
                  <c:v>20.093499999999999</c:v>
                </c:pt>
                <c:pt idx="762">
                  <c:v>20.119900000000001</c:v>
                </c:pt>
                <c:pt idx="763">
                  <c:v>20.1463</c:v>
                </c:pt>
                <c:pt idx="764">
                  <c:v>20.172699999999999</c:v>
                </c:pt>
                <c:pt idx="765">
                  <c:v>20.199100000000001</c:v>
                </c:pt>
                <c:pt idx="766">
                  <c:v>20.2255</c:v>
                </c:pt>
                <c:pt idx="767">
                  <c:v>20.251899999999999</c:v>
                </c:pt>
                <c:pt idx="768">
                  <c:v>20.278300000000002</c:v>
                </c:pt>
                <c:pt idx="769">
                  <c:v>20.3047</c:v>
                </c:pt>
                <c:pt idx="770">
                  <c:v>20.331099999999999</c:v>
                </c:pt>
                <c:pt idx="771">
                  <c:v>20.357500000000002</c:v>
                </c:pt>
                <c:pt idx="772">
                  <c:v>20.383900000000001</c:v>
                </c:pt>
                <c:pt idx="773">
                  <c:v>20.410299999999999</c:v>
                </c:pt>
                <c:pt idx="774">
                  <c:v>20.436699999999998</c:v>
                </c:pt>
                <c:pt idx="775">
                  <c:v>20.463100000000001</c:v>
                </c:pt>
                <c:pt idx="776">
                  <c:v>20.4895</c:v>
                </c:pt>
                <c:pt idx="777">
                  <c:v>20.515899999999998</c:v>
                </c:pt>
                <c:pt idx="778">
                  <c:v>20.542300000000001</c:v>
                </c:pt>
                <c:pt idx="779">
                  <c:v>20.5687</c:v>
                </c:pt>
                <c:pt idx="780">
                  <c:v>20.595099999999999</c:v>
                </c:pt>
                <c:pt idx="781">
                  <c:v>20.621500000000001</c:v>
                </c:pt>
                <c:pt idx="782">
                  <c:v>20.648</c:v>
                </c:pt>
                <c:pt idx="783">
                  <c:v>20.674399999999999</c:v>
                </c:pt>
                <c:pt idx="784">
                  <c:v>20.700800000000001</c:v>
                </c:pt>
                <c:pt idx="785">
                  <c:v>20.7272</c:v>
                </c:pt>
                <c:pt idx="786">
                  <c:v>20.753599999999999</c:v>
                </c:pt>
                <c:pt idx="787">
                  <c:v>20.78</c:v>
                </c:pt>
                <c:pt idx="788">
                  <c:v>20.8064</c:v>
                </c:pt>
                <c:pt idx="789">
                  <c:v>20.832799999999999</c:v>
                </c:pt>
                <c:pt idx="790">
                  <c:v>20.859200000000001</c:v>
                </c:pt>
                <c:pt idx="791">
                  <c:v>20.8856</c:v>
                </c:pt>
                <c:pt idx="792">
                  <c:v>20.911999999999999</c:v>
                </c:pt>
                <c:pt idx="793">
                  <c:v>20.938400000000001</c:v>
                </c:pt>
                <c:pt idx="794">
                  <c:v>20.9648</c:v>
                </c:pt>
                <c:pt idx="795">
                  <c:v>20.991199999999999</c:v>
                </c:pt>
                <c:pt idx="796">
                  <c:v>21.017600000000002</c:v>
                </c:pt>
                <c:pt idx="797">
                  <c:v>21.044</c:v>
                </c:pt>
                <c:pt idx="798">
                  <c:v>21.070399999999999</c:v>
                </c:pt>
                <c:pt idx="799">
                  <c:v>21.096800000000002</c:v>
                </c:pt>
                <c:pt idx="800">
                  <c:v>21.123200000000001</c:v>
                </c:pt>
                <c:pt idx="801">
                  <c:v>21.1496</c:v>
                </c:pt>
                <c:pt idx="802">
                  <c:v>21.175999999999998</c:v>
                </c:pt>
                <c:pt idx="803">
                  <c:v>21.202400000000001</c:v>
                </c:pt>
                <c:pt idx="804">
                  <c:v>21.2288</c:v>
                </c:pt>
                <c:pt idx="805">
                  <c:v>21.255199999999999</c:v>
                </c:pt>
                <c:pt idx="806">
                  <c:v>21.281600000000001</c:v>
                </c:pt>
                <c:pt idx="807">
                  <c:v>21.3081</c:v>
                </c:pt>
                <c:pt idx="808">
                  <c:v>21.334499999999998</c:v>
                </c:pt>
                <c:pt idx="809">
                  <c:v>21.360900000000001</c:v>
                </c:pt>
                <c:pt idx="810">
                  <c:v>21.3873</c:v>
                </c:pt>
                <c:pt idx="811">
                  <c:v>21.413699999999999</c:v>
                </c:pt>
                <c:pt idx="812">
                  <c:v>21.440100000000001</c:v>
                </c:pt>
                <c:pt idx="813">
                  <c:v>21.4665</c:v>
                </c:pt>
                <c:pt idx="814">
                  <c:v>21.492899999999999</c:v>
                </c:pt>
                <c:pt idx="815">
                  <c:v>21.519300000000001</c:v>
                </c:pt>
                <c:pt idx="816">
                  <c:v>21.5457</c:v>
                </c:pt>
                <c:pt idx="817">
                  <c:v>21.572099999999999</c:v>
                </c:pt>
                <c:pt idx="818">
                  <c:v>21.598500000000001</c:v>
                </c:pt>
                <c:pt idx="819">
                  <c:v>21.6249</c:v>
                </c:pt>
                <c:pt idx="820">
                  <c:v>21.651299999999999</c:v>
                </c:pt>
                <c:pt idx="821">
                  <c:v>21.677700000000002</c:v>
                </c:pt>
                <c:pt idx="822">
                  <c:v>21.7041</c:v>
                </c:pt>
                <c:pt idx="823">
                  <c:v>21.730499999999999</c:v>
                </c:pt>
                <c:pt idx="824">
                  <c:v>21.756900000000002</c:v>
                </c:pt>
                <c:pt idx="825">
                  <c:v>21.783300000000001</c:v>
                </c:pt>
                <c:pt idx="826">
                  <c:v>21.809699999999999</c:v>
                </c:pt>
                <c:pt idx="827">
                  <c:v>21.836099999999998</c:v>
                </c:pt>
                <c:pt idx="828">
                  <c:v>21.862500000000001</c:v>
                </c:pt>
                <c:pt idx="829">
                  <c:v>21.8889</c:v>
                </c:pt>
                <c:pt idx="830">
                  <c:v>21.915299999999998</c:v>
                </c:pt>
                <c:pt idx="831">
                  <c:v>21.941800000000001</c:v>
                </c:pt>
                <c:pt idx="832">
                  <c:v>21.9682</c:v>
                </c:pt>
                <c:pt idx="833">
                  <c:v>21.994599999999998</c:v>
                </c:pt>
                <c:pt idx="834">
                  <c:v>22.021000000000001</c:v>
                </c:pt>
                <c:pt idx="835">
                  <c:v>22.0474</c:v>
                </c:pt>
                <c:pt idx="836">
                  <c:v>22.073799999999999</c:v>
                </c:pt>
                <c:pt idx="837">
                  <c:v>22.100200000000001</c:v>
                </c:pt>
                <c:pt idx="838">
                  <c:v>22.1266</c:v>
                </c:pt>
                <c:pt idx="839">
                  <c:v>22.152999999999999</c:v>
                </c:pt>
                <c:pt idx="840">
                  <c:v>22.179400000000001</c:v>
                </c:pt>
                <c:pt idx="841">
                  <c:v>22.2058</c:v>
                </c:pt>
                <c:pt idx="842">
                  <c:v>22.232199999999999</c:v>
                </c:pt>
                <c:pt idx="843">
                  <c:v>22.258600000000001</c:v>
                </c:pt>
                <c:pt idx="844">
                  <c:v>22.285</c:v>
                </c:pt>
                <c:pt idx="845">
                  <c:v>22.311399999999999</c:v>
                </c:pt>
                <c:pt idx="846">
                  <c:v>22.337800000000001</c:v>
                </c:pt>
                <c:pt idx="847">
                  <c:v>22.3642</c:v>
                </c:pt>
                <c:pt idx="848">
                  <c:v>22.390599999999999</c:v>
                </c:pt>
                <c:pt idx="849">
                  <c:v>22.417000000000002</c:v>
                </c:pt>
                <c:pt idx="850">
                  <c:v>22.4434</c:v>
                </c:pt>
                <c:pt idx="851">
                  <c:v>22.469799999999999</c:v>
                </c:pt>
                <c:pt idx="852">
                  <c:v>22.496200000000002</c:v>
                </c:pt>
                <c:pt idx="853">
                  <c:v>22.522600000000001</c:v>
                </c:pt>
                <c:pt idx="854">
                  <c:v>22.548999999999999</c:v>
                </c:pt>
                <c:pt idx="855">
                  <c:v>22.575399999999998</c:v>
                </c:pt>
                <c:pt idx="856">
                  <c:v>22.601900000000001</c:v>
                </c:pt>
                <c:pt idx="857">
                  <c:v>22.628299999999999</c:v>
                </c:pt>
                <c:pt idx="858">
                  <c:v>22.654699999999998</c:v>
                </c:pt>
                <c:pt idx="859">
                  <c:v>22.681100000000001</c:v>
                </c:pt>
                <c:pt idx="860">
                  <c:v>22.7075</c:v>
                </c:pt>
                <c:pt idx="861">
                  <c:v>22.733899999999998</c:v>
                </c:pt>
                <c:pt idx="862">
                  <c:v>22.760300000000001</c:v>
                </c:pt>
                <c:pt idx="863">
                  <c:v>22.7867</c:v>
                </c:pt>
                <c:pt idx="864">
                  <c:v>22.813099999999999</c:v>
                </c:pt>
                <c:pt idx="865">
                  <c:v>22.839500000000001</c:v>
                </c:pt>
                <c:pt idx="866">
                  <c:v>22.8659</c:v>
                </c:pt>
                <c:pt idx="867">
                  <c:v>22.892299999999999</c:v>
                </c:pt>
                <c:pt idx="868">
                  <c:v>22.918700000000001</c:v>
                </c:pt>
                <c:pt idx="869">
                  <c:v>22.9451</c:v>
                </c:pt>
                <c:pt idx="870">
                  <c:v>22.971499999999999</c:v>
                </c:pt>
                <c:pt idx="871">
                  <c:v>22.997900000000001</c:v>
                </c:pt>
                <c:pt idx="872">
                  <c:v>23.0243</c:v>
                </c:pt>
                <c:pt idx="873">
                  <c:v>23.050699999999999</c:v>
                </c:pt>
                <c:pt idx="874">
                  <c:v>23.077100000000002</c:v>
                </c:pt>
                <c:pt idx="875">
                  <c:v>23.1035</c:v>
                </c:pt>
                <c:pt idx="876">
                  <c:v>23.129899999999999</c:v>
                </c:pt>
                <c:pt idx="877">
                  <c:v>23.156300000000002</c:v>
                </c:pt>
                <c:pt idx="878">
                  <c:v>23.182700000000001</c:v>
                </c:pt>
                <c:pt idx="879">
                  <c:v>23.209099999999999</c:v>
                </c:pt>
                <c:pt idx="880">
                  <c:v>23.235499999999998</c:v>
                </c:pt>
                <c:pt idx="881">
                  <c:v>23.262</c:v>
                </c:pt>
                <c:pt idx="882">
                  <c:v>23.288399999999999</c:v>
                </c:pt>
                <c:pt idx="883">
                  <c:v>23.314800000000002</c:v>
                </c:pt>
                <c:pt idx="884">
                  <c:v>23.341200000000001</c:v>
                </c:pt>
                <c:pt idx="885">
                  <c:v>23.367599999999999</c:v>
                </c:pt>
                <c:pt idx="886">
                  <c:v>23.393999999999998</c:v>
                </c:pt>
                <c:pt idx="887">
                  <c:v>23.420400000000001</c:v>
                </c:pt>
                <c:pt idx="888">
                  <c:v>23.4468</c:v>
                </c:pt>
                <c:pt idx="889">
                  <c:v>23.473199999999999</c:v>
                </c:pt>
                <c:pt idx="890">
                  <c:v>23.499600000000001</c:v>
                </c:pt>
                <c:pt idx="891">
                  <c:v>23.526</c:v>
                </c:pt>
                <c:pt idx="892">
                  <c:v>23.552399999999999</c:v>
                </c:pt>
                <c:pt idx="893">
                  <c:v>23.578800000000001</c:v>
                </c:pt>
                <c:pt idx="894">
                  <c:v>23.6052</c:v>
                </c:pt>
                <c:pt idx="895">
                  <c:v>23.631599999999999</c:v>
                </c:pt>
                <c:pt idx="896">
                  <c:v>23.658000000000001</c:v>
                </c:pt>
                <c:pt idx="897">
                  <c:v>23.6844</c:v>
                </c:pt>
                <c:pt idx="898">
                  <c:v>23.710799999999999</c:v>
                </c:pt>
                <c:pt idx="899">
                  <c:v>23.737200000000001</c:v>
                </c:pt>
                <c:pt idx="900">
                  <c:v>23.7636</c:v>
                </c:pt>
                <c:pt idx="901">
                  <c:v>23.79</c:v>
                </c:pt>
                <c:pt idx="902">
                  <c:v>23.816400000000002</c:v>
                </c:pt>
                <c:pt idx="903">
                  <c:v>23.8428</c:v>
                </c:pt>
                <c:pt idx="904">
                  <c:v>23.869199999999999</c:v>
                </c:pt>
                <c:pt idx="905">
                  <c:v>23.895600000000002</c:v>
                </c:pt>
                <c:pt idx="906">
                  <c:v>23.9221</c:v>
                </c:pt>
                <c:pt idx="907">
                  <c:v>23.948499999999999</c:v>
                </c:pt>
                <c:pt idx="908">
                  <c:v>23.974900000000002</c:v>
                </c:pt>
                <c:pt idx="909">
                  <c:v>24.001300000000001</c:v>
                </c:pt>
                <c:pt idx="910">
                  <c:v>24.027699999999999</c:v>
                </c:pt>
                <c:pt idx="911">
                  <c:v>24.054099999999998</c:v>
                </c:pt>
                <c:pt idx="912">
                  <c:v>24.080500000000001</c:v>
                </c:pt>
                <c:pt idx="913">
                  <c:v>24.1069</c:v>
                </c:pt>
                <c:pt idx="914">
                  <c:v>24.133299999999998</c:v>
                </c:pt>
                <c:pt idx="915">
                  <c:v>24.159700000000001</c:v>
                </c:pt>
                <c:pt idx="916">
                  <c:v>24.1861</c:v>
                </c:pt>
                <c:pt idx="917">
                  <c:v>24.212499999999999</c:v>
                </c:pt>
                <c:pt idx="918">
                  <c:v>24.238900000000001</c:v>
                </c:pt>
                <c:pt idx="919">
                  <c:v>24.2653</c:v>
                </c:pt>
                <c:pt idx="920">
                  <c:v>24.291699999999999</c:v>
                </c:pt>
                <c:pt idx="921">
                  <c:v>24.318100000000001</c:v>
                </c:pt>
                <c:pt idx="922">
                  <c:v>24.3445</c:v>
                </c:pt>
                <c:pt idx="923">
                  <c:v>24.370899999999999</c:v>
                </c:pt>
                <c:pt idx="924">
                  <c:v>24.397300000000001</c:v>
                </c:pt>
                <c:pt idx="925">
                  <c:v>24.4237</c:v>
                </c:pt>
                <c:pt idx="926">
                  <c:v>24.450099999999999</c:v>
                </c:pt>
                <c:pt idx="927">
                  <c:v>24.476500000000001</c:v>
                </c:pt>
                <c:pt idx="928">
                  <c:v>24.5029</c:v>
                </c:pt>
                <c:pt idx="929">
                  <c:v>24.529299999999999</c:v>
                </c:pt>
                <c:pt idx="930">
                  <c:v>24.555700000000002</c:v>
                </c:pt>
              </c:numCache>
            </c:numRef>
          </c:xVal>
          <c:yVal>
            <c:numRef>
              <c:f>approach!$AC$9:$AC$939</c:f>
              <c:numCache>
                <c:formatCode>General</c:formatCode>
                <c:ptCount val="931"/>
                <c:pt idx="0">
                  <c:v>0</c:v>
                </c:pt>
                <c:pt idx="1">
                  <c:v>-3.8239700000000001</c:v>
                </c:pt>
                <c:pt idx="2">
                  <c:v>-7.3201900000000002</c:v>
                </c:pt>
                <c:pt idx="3">
                  <c:v>-7.0190299999999999</c:v>
                </c:pt>
                <c:pt idx="4">
                  <c:v>-6.3467700000000002</c:v>
                </c:pt>
                <c:pt idx="5">
                  <c:v>-2.80443</c:v>
                </c:pt>
                <c:pt idx="6">
                  <c:v>1.24027</c:v>
                </c:pt>
                <c:pt idx="7">
                  <c:v>4.4904700000000002</c:v>
                </c:pt>
                <c:pt idx="8">
                  <c:v>7.1123399999999997</c:v>
                </c:pt>
                <c:pt idx="9">
                  <c:v>6.9798999999999998</c:v>
                </c:pt>
                <c:pt idx="10">
                  <c:v>5.2565499999999998</c:v>
                </c:pt>
                <c:pt idx="11">
                  <c:v>10.4842</c:v>
                </c:pt>
                <c:pt idx="12">
                  <c:v>-11.356299999999999</c:v>
                </c:pt>
                <c:pt idx="13">
                  <c:v>-42.136499999999998</c:v>
                </c:pt>
                <c:pt idx="14">
                  <c:v>-47.850299999999997</c:v>
                </c:pt>
                <c:pt idx="15">
                  <c:v>-47.132399999999997</c:v>
                </c:pt>
                <c:pt idx="16">
                  <c:v>-27.811399999999999</c:v>
                </c:pt>
                <c:pt idx="17">
                  <c:v>8.3922100000000004</c:v>
                </c:pt>
                <c:pt idx="18">
                  <c:v>34.93</c:v>
                </c:pt>
                <c:pt idx="19">
                  <c:v>54.214100000000002</c:v>
                </c:pt>
                <c:pt idx="20">
                  <c:v>64.303299999999993</c:v>
                </c:pt>
                <c:pt idx="21">
                  <c:v>49.2819</c:v>
                </c:pt>
                <c:pt idx="22">
                  <c:v>23.383299999999998</c:v>
                </c:pt>
                <c:pt idx="23">
                  <c:v>-1.52677</c:v>
                </c:pt>
                <c:pt idx="24">
                  <c:v>-29.375599999999999</c:v>
                </c:pt>
                <c:pt idx="25">
                  <c:v>-52.046700000000001</c:v>
                </c:pt>
                <c:pt idx="26">
                  <c:v>-58.151899999999998</c:v>
                </c:pt>
                <c:pt idx="27">
                  <c:v>-47.0246</c:v>
                </c:pt>
                <c:pt idx="28">
                  <c:v>-15.084300000000001</c:v>
                </c:pt>
                <c:pt idx="29">
                  <c:v>22.3811</c:v>
                </c:pt>
                <c:pt idx="30">
                  <c:v>46.156500000000001</c:v>
                </c:pt>
                <c:pt idx="31">
                  <c:v>69.733699999999999</c:v>
                </c:pt>
                <c:pt idx="32">
                  <c:v>80.901200000000003</c:v>
                </c:pt>
                <c:pt idx="33">
                  <c:v>58.745600000000003</c:v>
                </c:pt>
                <c:pt idx="34">
                  <c:v>31.592099999999999</c:v>
                </c:pt>
                <c:pt idx="35">
                  <c:v>-4.8674200000000001</c:v>
                </c:pt>
                <c:pt idx="36">
                  <c:v>-56.919199999999996</c:v>
                </c:pt>
                <c:pt idx="37">
                  <c:v>-88.349199999999996</c:v>
                </c:pt>
                <c:pt idx="38">
                  <c:v>-81.356300000000005</c:v>
                </c:pt>
                <c:pt idx="39">
                  <c:v>-64.741</c:v>
                </c:pt>
                <c:pt idx="40">
                  <c:v>-32.749000000000002</c:v>
                </c:pt>
                <c:pt idx="41">
                  <c:v>13.0398</c:v>
                </c:pt>
                <c:pt idx="42">
                  <c:v>55.2196</c:v>
                </c:pt>
                <c:pt idx="43">
                  <c:v>79.613699999999994</c:v>
                </c:pt>
                <c:pt idx="44">
                  <c:v>75.892499999999998</c:v>
                </c:pt>
                <c:pt idx="45">
                  <c:v>72.014799999999994</c:v>
                </c:pt>
                <c:pt idx="46">
                  <c:v>39.3416</c:v>
                </c:pt>
                <c:pt idx="47">
                  <c:v>-13.6393</c:v>
                </c:pt>
                <c:pt idx="48">
                  <c:v>-48.536099999999998</c:v>
                </c:pt>
                <c:pt idx="49">
                  <c:v>-66.394099999999995</c:v>
                </c:pt>
                <c:pt idx="50">
                  <c:v>-61.233899999999998</c:v>
                </c:pt>
                <c:pt idx="51">
                  <c:v>-43.678100000000001</c:v>
                </c:pt>
                <c:pt idx="52">
                  <c:v>-14.261900000000001</c:v>
                </c:pt>
                <c:pt idx="53">
                  <c:v>24.545100000000001</c:v>
                </c:pt>
                <c:pt idx="54">
                  <c:v>42.854900000000001</c:v>
                </c:pt>
                <c:pt idx="55">
                  <c:v>46.137900000000002</c:v>
                </c:pt>
                <c:pt idx="56">
                  <c:v>42.973399999999998</c:v>
                </c:pt>
                <c:pt idx="57">
                  <c:v>23.7559</c:v>
                </c:pt>
                <c:pt idx="58">
                  <c:v>3.4889399999999999</c:v>
                </c:pt>
                <c:pt idx="59">
                  <c:v>-5.47363</c:v>
                </c:pt>
                <c:pt idx="60">
                  <c:v>-24.605699999999999</c:v>
                </c:pt>
                <c:pt idx="61">
                  <c:v>-37.739600000000003</c:v>
                </c:pt>
                <c:pt idx="62">
                  <c:v>-26.895700000000001</c:v>
                </c:pt>
                <c:pt idx="63">
                  <c:v>-27.245899999999999</c:v>
                </c:pt>
                <c:pt idx="64">
                  <c:v>-8.6315100000000005</c:v>
                </c:pt>
                <c:pt idx="65">
                  <c:v>21.9513</c:v>
                </c:pt>
                <c:pt idx="66">
                  <c:v>38.428199999999997</c:v>
                </c:pt>
                <c:pt idx="67">
                  <c:v>42.268999999999998</c:v>
                </c:pt>
                <c:pt idx="68">
                  <c:v>24.716899999999999</c:v>
                </c:pt>
                <c:pt idx="69">
                  <c:v>14.0542</c:v>
                </c:pt>
                <c:pt idx="70">
                  <c:v>10.367800000000001</c:v>
                </c:pt>
                <c:pt idx="71">
                  <c:v>0.92973399999999995</c:v>
                </c:pt>
                <c:pt idx="72">
                  <c:v>-34.435200000000002</c:v>
                </c:pt>
                <c:pt idx="73">
                  <c:v>-76.107600000000005</c:v>
                </c:pt>
                <c:pt idx="74">
                  <c:v>-80.661799999999999</c:v>
                </c:pt>
                <c:pt idx="75">
                  <c:v>-69.886799999999994</c:v>
                </c:pt>
                <c:pt idx="76">
                  <c:v>-30.711300000000001</c:v>
                </c:pt>
                <c:pt idx="77">
                  <c:v>36.867400000000004</c:v>
                </c:pt>
                <c:pt idx="78">
                  <c:v>83.860399999999998</c:v>
                </c:pt>
                <c:pt idx="79">
                  <c:v>95.881200000000007</c:v>
                </c:pt>
                <c:pt idx="80">
                  <c:v>74.898700000000005</c:v>
                </c:pt>
                <c:pt idx="81">
                  <c:v>31.116599999999998</c:v>
                </c:pt>
                <c:pt idx="82">
                  <c:v>-14.4322</c:v>
                </c:pt>
                <c:pt idx="83">
                  <c:v>-46.873399999999997</c:v>
                </c:pt>
                <c:pt idx="84">
                  <c:v>-65.043899999999994</c:v>
                </c:pt>
                <c:pt idx="85">
                  <c:v>-69.305800000000005</c:v>
                </c:pt>
                <c:pt idx="86">
                  <c:v>-49.030500000000004</c:v>
                </c:pt>
                <c:pt idx="87">
                  <c:v>-8.2803699999999996</c:v>
                </c:pt>
                <c:pt idx="88">
                  <c:v>18.801500000000001</c:v>
                </c:pt>
                <c:pt idx="89">
                  <c:v>42.9861</c:v>
                </c:pt>
                <c:pt idx="90">
                  <c:v>63.2483</c:v>
                </c:pt>
                <c:pt idx="91">
                  <c:v>42.828499999999998</c:v>
                </c:pt>
                <c:pt idx="92">
                  <c:v>17.353899999999999</c:v>
                </c:pt>
                <c:pt idx="93">
                  <c:v>-5.6142700000000003</c:v>
                </c:pt>
                <c:pt idx="94">
                  <c:v>-31.9757</c:v>
                </c:pt>
                <c:pt idx="95">
                  <c:v>-36.8048</c:v>
                </c:pt>
                <c:pt idx="96">
                  <c:v>-31.922999999999998</c:v>
                </c:pt>
                <c:pt idx="97">
                  <c:v>-26.214700000000001</c:v>
                </c:pt>
                <c:pt idx="98">
                  <c:v>-21.183599999999998</c:v>
                </c:pt>
                <c:pt idx="99">
                  <c:v>-10.452299999999999</c:v>
                </c:pt>
                <c:pt idx="100">
                  <c:v>17.327400000000001</c:v>
                </c:pt>
                <c:pt idx="101">
                  <c:v>47.131399999999999</c:v>
                </c:pt>
                <c:pt idx="102">
                  <c:v>57.528100000000002</c:v>
                </c:pt>
                <c:pt idx="103">
                  <c:v>58.103900000000003</c:v>
                </c:pt>
                <c:pt idx="104">
                  <c:v>28.317399999999999</c:v>
                </c:pt>
                <c:pt idx="105">
                  <c:v>-27.910499999999999</c:v>
                </c:pt>
                <c:pt idx="106">
                  <c:v>-74.3142</c:v>
                </c:pt>
                <c:pt idx="107">
                  <c:v>-93.569299999999998</c:v>
                </c:pt>
                <c:pt idx="108">
                  <c:v>-87.591899999999995</c:v>
                </c:pt>
                <c:pt idx="109">
                  <c:v>-53.724600000000002</c:v>
                </c:pt>
                <c:pt idx="110">
                  <c:v>-5.0973199999999999</c:v>
                </c:pt>
                <c:pt idx="111">
                  <c:v>46.212600000000002</c:v>
                </c:pt>
                <c:pt idx="112">
                  <c:v>94.209199999999996</c:v>
                </c:pt>
                <c:pt idx="113">
                  <c:v>89.717699999999994</c:v>
                </c:pt>
                <c:pt idx="114">
                  <c:v>67.133700000000005</c:v>
                </c:pt>
                <c:pt idx="115">
                  <c:v>41.810899999999997</c:v>
                </c:pt>
                <c:pt idx="116">
                  <c:v>2.1384599999999998</c:v>
                </c:pt>
                <c:pt idx="117">
                  <c:v>-30.6967</c:v>
                </c:pt>
                <c:pt idx="118">
                  <c:v>-63.552599999999998</c:v>
                </c:pt>
                <c:pt idx="119">
                  <c:v>-75.692700000000002</c:v>
                </c:pt>
                <c:pt idx="120">
                  <c:v>-61.4726</c:v>
                </c:pt>
                <c:pt idx="121">
                  <c:v>-25.480699999999999</c:v>
                </c:pt>
                <c:pt idx="122">
                  <c:v>20.668299999999999</c:v>
                </c:pt>
                <c:pt idx="123">
                  <c:v>55.465000000000003</c:v>
                </c:pt>
                <c:pt idx="124">
                  <c:v>75.021500000000003</c:v>
                </c:pt>
                <c:pt idx="125">
                  <c:v>37.661700000000003</c:v>
                </c:pt>
                <c:pt idx="126">
                  <c:v>-8.7000799999999998</c:v>
                </c:pt>
                <c:pt idx="127">
                  <c:v>-29.8413</c:v>
                </c:pt>
                <c:pt idx="128">
                  <c:v>-66.580200000000005</c:v>
                </c:pt>
                <c:pt idx="129">
                  <c:v>-71.103800000000007</c:v>
                </c:pt>
                <c:pt idx="130">
                  <c:v>-45.077399999999997</c:v>
                </c:pt>
                <c:pt idx="131">
                  <c:v>-25.643699999999999</c:v>
                </c:pt>
                <c:pt idx="132">
                  <c:v>31.472100000000001</c:v>
                </c:pt>
                <c:pt idx="133">
                  <c:v>71.408600000000007</c:v>
                </c:pt>
                <c:pt idx="134">
                  <c:v>67.304599999999994</c:v>
                </c:pt>
                <c:pt idx="135">
                  <c:v>63.475900000000003</c:v>
                </c:pt>
                <c:pt idx="136">
                  <c:v>7.7464899999999997</c:v>
                </c:pt>
                <c:pt idx="137">
                  <c:v>-39.457500000000003</c:v>
                </c:pt>
                <c:pt idx="138">
                  <c:v>-46.891500000000001</c:v>
                </c:pt>
                <c:pt idx="139">
                  <c:v>-75.242000000000004</c:v>
                </c:pt>
                <c:pt idx="140">
                  <c:v>-67.209800000000001</c:v>
                </c:pt>
                <c:pt idx="141">
                  <c:v>-27.677499999999998</c:v>
                </c:pt>
                <c:pt idx="142">
                  <c:v>5.3730799999999999</c:v>
                </c:pt>
                <c:pt idx="143">
                  <c:v>64.939400000000006</c:v>
                </c:pt>
                <c:pt idx="144">
                  <c:v>98.751400000000004</c:v>
                </c:pt>
                <c:pt idx="145">
                  <c:v>92.0017</c:v>
                </c:pt>
                <c:pt idx="146">
                  <c:v>60.740699999999997</c:v>
                </c:pt>
                <c:pt idx="147">
                  <c:v>-10.5108</c:v>
                </c:pt>
                <c:pt idx="148">
                  <c:v>-64.910300000000007</c:v>
                </c:pt>
                <c:pt idx="149">
                  <c:v>-78.816100000000006</c:v>
                </c:pt>
                <c:pt idx="150">
                  <c:v>-69.462999999999994</c:v>
                </c:pt>
                <c:pt idx="151">
                  <c:v>-46.8018</c:v>
                </c:pt>
                <c:pt idx="152">
                  <c:v>-32.178400000000003</c:v>
                </c:pt>
                <c:pt idx="153">
                  <c:v>-13.1404</c:v>
                </c:pt>
                <c:pt idx="154">
                  <c:v>19.009699999999999</c:v>
                </c:pt>
                <c:pt idx="155">
                  <c:v>42.175800000000002</c:v>
                </c:pt>
                <c:pt idx="156">
                  <c:v>48.072699999999998</c:v>
                </c:pt>
                <c:pt idx="157">
                  <c:v>42.163699999999999</c:v>
                </c:pt>
                <c:pt idx="158">
                  <c:v>33.569400000000002</c:v>
                </c:pt>
                <c:pt idx="159">
                  <c:v>20.542100000000001</c:v>
                </c:pt>
                <c:pt idx="160">
                  <c:v>13.0025</c:v>
                </c:pt>
                <c:pt idx="161">
                  <c:v>17.886800000000001</c:v>
                </c:pt>
                <c:pt idx="162">
                  <c:v>9.3573699999999995</c:v>
                </c:pt>
                <c:pt idx="163">
                  <c:v>-19.6539</c:v>
                </c:pt>
                <c:pt idx="164">
                  <c:v>-40.212200000000003</c:v>
                </c:pt>
                <c:pt idx="165">
                  <c:v>-55.209000000000003</c:v>
                </c:pt>
                <c:pt idx="166">
                  <c:v>-78.065700000000007</c:v>
                </c:pt>
                <c:pt idx="167">
                  <c:v>-77.632499999999993</c:v>
                </c:pt>
                <c:pt idx="168">
                  <c:v>-40.5</c:v>
                </c:pt>
                <c:pt idx="169">
                  <c:v>11.518599999999999</c:v>
                </c:pt>
                <c:pt idx="170">
                  <c:v>48.662700000000001</c:v>
                </c:pt>
                <c:pt idx="171">
                  <c:v>76.657399999999996</c:v>
                </c:pt>
                <c:pt idx="172">
                  <c:v>109.155</c:v>
                </c:pt>
                <c:pt idx="173">
                  <c:v>127.07299999999999</c:v>
                </c:pt>
                <c:pt idx="174">
                  <c:v>129.80500000000001</c:v>
                </c:pt>
                <c:pt idx="175">
                  <c:v>55.743600000000001</c:v>
                </c:pt>
                <c:pt idx="176">
                  <c:v>-38.630099999999999</c:v>
                </c:pt>
                <c:pt idx="177">
                  <c:v>-97.482200000000006</c:v>
                </c:pt>
                <c:pt idx="178">
                  <c:v>-170.33500000000001</c:v>
                </c:pt>
                <c:pt idx="179">
                  <c:v>-189.81800000000001</c:v>
                </c:pt>
                <c:pt idx="180">
                  <c:v>-151.66499999999999</c:v>
                </c:pt>
                <c:pt idx="181">
                  <c:v>-81.306899999999999</c:v>
                </c:pt>
                <c:pt idx="182">
                  <c:v>17.4467</c:v>
                </c:pt>
                <c:pt idx="183">
                  <c:v>108.379</c:v>
                </c:pt>
                <c:pt idx="184">
                  <c:v>200.73500000000001</c:v>
                </c:pt>
                <c:pt idx="185">
                  <c:v>240.41300000000001</c:v>
                </c:pt>
                <c:pt idx="186">
                  <c:v>195.08699999999999</c:v>
                </c:pt>
                <c:pt idx="187">
                  <c:v>107.66500000000001</c:v>
                </c:pt>
                <c:pt idx="188">
                  <c:v>-27.507200000000001</c:v>
                </c:pt>
                <c:pt idx="189">
                  <c:v>-162.328</c:v>
                </c:pt>
                <c:pt idx="190">
                  <c:v>-246.37</c:v>
                </c:pt>
                <c:pt idx="191">
                  <c:v>-255.1</c:v>
                </c:pt>
                <c:pt idx="192">
                  <c:v>-189.36099999999999</c:v>
                </c:pt>
                <c:pt idx="193">
                  <c:v>-85.203400000000002</c:v>
                </c:pt>
                <c:pt idx="194">
                  <c:v>86.460899999999995</c:v>
                </c:pt>
                <c:pt idx="195">
                  <c:v>222.191</c:v>
                </c:pt>
                <c:pt idx="196">
                  <c:v>268.77800000000002</c:v>
                </c:pt>
                <c:pt idx="197">
                  <c:v>291.06200000000001</c:v>
                </c:pt>
                <c:pt idx="198">
                  <c:v>182.596</c:v>
                </c:pt>
                <c:pt idx="199">
                  <c:v>6.6946000000000003</c:v>
                </c:pt>
                <c:pt idx="200">
                  <c:v>-149.09200000000001</c:v>
                </c:pt>
                <c:pt idx="201">
                  <c:v>-279.38400000000001</c:v>
                </c:pt>
                <c:pt idx="202">
                  <c:v>-277.642</c:v>
                </c:pt>
                <c:pt idx="203">
                  <c:v>-189.21799999999999</c:v>
                </c:pt>
                <c:pt idx="204">
                  <c:v>-96.357500000000002</c:v>
                </c:pt>
                <c:pt idx="205">
                  <c:v>45.078800000000001</c:v>
                </c:pt>
                <c:pt idx="206">
                  <c:v>177.208</c:v>
                </c:pt>
                <c:pt idx="207">
                  <c:v>255.77099999999999</c:v>
                </c:pt>
                <c:pt idx="208">
                  <c:v>281.565</c:v>
                </c:pt>
                <c:pt idx="209">
                  <c:v>203.06899999999999</c:v>
                </c:pt>
                <c:pt idx="210">
                  <c:v>84.248699999999999</c:v>
                </c:pt>
                <c:pt idx="211">
                  <c:v>-61.543199999999999</c:v>
                </c:pt>
                <c:pt idx="212">
                  <c:v>-196.471</c:v>
                </c:pt>
                <c:pt idx="213">
                  <c:v>-253.43299999999999</c:v>
                </c:pt>
                <c:pt idx="214">
                  <c:v>-239.18100000000001</c:v>
                </c:pt>
                <c:pt idx="215">
                  <c:v>-146.63200000000001</c:v>
                </c:pt>
                <c:pt idx="216">
                  <c:v>-17.248000000000001</c:v>
                </c:pt>
                <c:pt idx="217">
                  <c:v>110.28700000000001</c:v>
                </c:pt>
                <c:pt idx="218">
                  <c:v>204.648</c:v>
                </c:pt>
                <c:pt idx="219">
                  <c:v>239.61799999999999</c:v>
                </c:pt>
                <c:pt idx="220">
                  <c:v>203.31</c:v>
                </c:pt>
                <c:pt idx="221">
                  <c:v>113.65600000000001</c:v>
                </c:pt>
                <c:pt idx="222">
                  <c:v>-11.279199999999999</c:v>
                </c:pt>
                <c:pt idx="223">
                  <c:v>-131.959</c:v>
                </c:pt>
                <c:pt idx="224">
                  <c:v>-210.58600000000001</c:v>
                </c:pt>
                <c:pt idx="225">
                  <c:v>-233.62299999999999</c:v>
                </c:pt>
                <c:pt idx="226">
                  <c:v>-175.69300000000001</c:v>
                </c:pt>
                <c:pt idx="227">
                  <c:v>-75.155900000000003</c:v>
                </c:pt>
                <c:pt idx="228">
                  <c:v>51.937100000000001</c:v>
                </c:pt>
                <c:pt idx="229">
                  <c:v>162.50899999999999</c:v>
                </c:pt>
                <c:pt idx="230">
                  <c:v>215.649</c:v>
                </c:pt>
                <c:pt idx="231">
                  <c:v>216.947</c:v>
                </c:pt>
                <c:pt idx="232">
                  <c:v>134.72399999999999</c:v>
                </c:pt>
                <c:pt idx="233">
                  <c:v>13.0124</c:v>
                </c:pt>
                <c:pt idx="234">
                  <c:v>-120.623</c:v>
                </c:pt>
                <c:pt idx="235">
                  <c:v>-231.30500000000001</c:v>
                </c:pt>
                <c:pt idx="236">
                  <c:v>-259.44499999999999</c:v>
                </c:pt>
                <c:pt idx="237">
                  <c:v>-232.506</c:v>
                </c:pt>
                <c:pt idx="238">
                  <c:v>-141.21700000000001</c:v>
                </c:pt>
                <c:pt idx="239">
                  <c:v>-3.9986199999999998</c:v>
                </c:pt>
                <c:pt idx="240">
                  <c:v>112.732</c:v>
                </c:pt>
                <c:pt idx="241">
                  <c:v>194.47</c:v>
                </c:pt>
                <c:pt idx="242">
                  <c:v>198.232</c:v>
                </c:pt>
                <c:pt idx="243">
                  <c:v>138.32499999999999</c:v>
                </c:pt>
                <c:pt idx="244">
                  <c:v>67.662400000000005</c:v>
                </c:pt>
                <c:pt idx="245">
                  <c:v>-24.616499999999998</c:v>
                </c:pt>
                <c:pt idx="246">
                  <c:v>-118.943</c:v>
                </c:pt>
                <c:pt idx="247">
                  <c:v>-211.17599999999999</c:v>
                </c:pt>
                <c:pt idx="248">
                  <c:v>-371.32</c:v>
                </c:pt>
                <c:pt idx="249">
                  <c:v>-413.37900000000002</c:v>
                </c:pt>
                <c:pt idx="250">
                  <c:v>-104.61799999999999</c:v>
                </c:pt>
                <c:pt idx="251">
                  <c:v>238.51400000000001</c:v>
                </c:pt>
                <c:pt idx="252">
                  <c:v>391.286</c:v>
                </c:pt>
                <c:pt idx="253">
                  <c:v>494.21800000000002</c:v>
                </c:pt>
                <c:pt idx="254">
                  <c:v>478.30200000000002</c:v>
                </c:pt>
                <c:pt idx="255">
                  <c:v>314.96899999999999</c:v>
                </c:pt>
                <c:pt idx="256">
                  <c:v>55.263399999999997</c:v>
                </c:pt>
                <c:pt idx="257">
                  <c:v>-189.37899999999999</c:v>
                </c:pt>
                <c:pt idx="258">
                  <c:v>-354.72300000000001</c:v>
                </c:pt>
                <c:pt idx="259">
                  <c:v>-462.18200000000002</c:v>
                </c:pt>
                <c:pt idx="260">
                  <c:v>-409.74900000000002</c:v>
                </c:pt>
                <c:pt idx="261">
                  <c:v>-318.33199999999999</c:v>
                </c:pt>
                <c:pt idx="262">
                  <c:v>-199.923</c:v>
                </c:pt>
                <c:pt idx="263">
                  <c:v>12.999700000000001</c:v>
                </c:pt>
                <c:pt idx="264">
                  <c:v>215.78899999999999</c:v>
                </c:pt>
                <c:pt idx="265">
                  <c:v>335.089</c:v>
                </c:pt>
                <c:pt idx="266">
                  <c:v>374.37200000000001</c:v>
                </c:pt>
                <c:pt idx="267">
                  <c:v>374.99</c:v>
                </c:pt>
                <c:pt idx="268">
                  <c:v>307.28399999999999</c:v>
                </c:pt>
                <c:pt idx="269">
                  <c:v>178.24299999999999</c:v>
                </c:pt>
                <c:pt idx="270">
                  <c:v>-32.889000000000003</c:v>
                </c:pt>
                <c:pt idx="271">
                  <c:v>-226.78200000000001</c:v>
                </c:pt>
                <c:pt idx="272">
                  <c:v>-317.40800000000002</c:v>
                </c:pt>
                <c:pt idx="273">
                  <c:v>-373.899</c:v>
                </c:pt>
                <c:pt idx="274">
                  <c:v>-327.39100000000002</c:v>
                </c:pt>
                <c:pt idx="275">
                  <c:v>-156.70699999999999</c:v>
                </c:pt>
                <c:pt idx="276">
                  <c:v>2.3414000000000001</c:v>
                </c:pt>
                <c:pt idx="277">
                  <c:v>237.59899999999999</c:v>
                </c:pt>
                <c:pt idx="278">
                  <c:v>392.73899999999998</c:v>
                </c:pt>
                <c:pt idx="279">
                  <c:v>348.75799999999998</c:v>
                </c:pt>
                <c:pt idx="280">
                  <c:v>267.61900000000003</c:v>
                </c:pt>
                <c:pt idx="281">
                  <c:v>104.117</c:v>
                </c:pt>
                <c:pt idx="282">
                  <c:v>-99.96</c:v>
                </c:pt>
                <c:pt idx="283">
                  <c:v>-241.54</c:v>
                </c:pt>
                <c:pt idx="284">
                  <c:v>-337.28399999999999</c:v>
                </c:pt>
                <c:pt idx="285">
                  <c:v>-357.59699999999998</c:v>
                </c:pt>
                <c:pt idx="286">
                  <c:v>-227.96100000000001</c:v>
                </c:pt>
                <c:pt idx="287">
                  <c:v>-56.480899999999998</c:v>
                </c:pt>
                <c:pt idx="288">
                  <c:v>53.572800000000001</c:v>
                </c:pt>
                <c:pt idx="289">
                  <c:v>150.429</c:v>
                </c:pt>
                <c:pt idx="290">
                  <c:v>192.309</c:v>
                </c:pt>
                <c:pt idx="291">
                  <c:v>197.08500000000001</c:v>
                </c:pt>
                <c:pt idx="292">
                  <c:v>149.68299999999999</c:v>
                </c:pt>
                <c:pt idx="293">
                  <c:v>37.238900000000001</c:v>
                </c:pt>
                <c:pt idx="294">
                  <c:v>-71.920500000000004</c:v>
                </c:pt>
                <c:pt idx="295">
                  <c:v>-163.24199999999999</c:v>
                </c:pt>
                <c:pt idx="296">
                  <c:v>-51.588099999999997</c:v>
                </c:pt>
                <c:pt idx="297">
                  <c:v>69.898899999999998</c:v>
                </c:pt>
                <c:pt idx="298">
                  <c:v>164.387</c:v>
                </c:pt>
                <c:pt idx="299">
                  <c:v>240.499</c:v>
                </c:pt>
                <c:pt idx="300">
                  <c:v>139.291</c:v>
                </c:pt>
                <c:pt idx="301">
                  <c:v>49.693199999999997</c:v>
                </c:pt>
                <c:pt idx="302">
                  <c:v>-146.13200000000001</c:v>
                </c:pt>
                <c:pt idx="303">
                  <c:v>-351.00099999999998</c:v>
                </c:pt>
                <c:pt idx="304">
                  <c:v>-367.81</c:v>
                </c:pt>
                <c:pt idx="305">
                  <c:v>-315.05399999999997</c:v>
                </c:pt>
                <c:pt idx="306">
                  <c:v>-145.066</c:v>
                </c:pt>
                <c:pt idx="307">
                  <c:v>81.134799999999998</c:v>
                </c:pt>
                <c:pt idx="308">
                  <c:v>256.41000000000003</c:v>
                </c:pt>
                <c:pt idx="309">
                  <c:v>413.44600000000003</c:v>
                </c:pt>
                <c:pt idx="310">
                  <c:v>398.79599999999999</c:v>
                </c:pt>
                <c:pt idx="311">
                  <c:v>246.57300000000001</c:v>
                </c:pt>
                <c:pt idx="312">
                  <c:v>54.712600000000002</c:v>
                </c:pt>
                <c:pt idx="313">
                  <c:v>-186.15799999999999</c:v>
                </c:pt>
                <c:pt idx="314">
                  <c:v>-311.18400000000003</c:v>
                </c:pt>
                <c:pt idx="315">
                  <c:v>-319.017</c:v>
                </c:pt>
                <c:pt idx="316">
                  <c:v>-235.24600000000001</c:v>
                </c:pt>
                <c:pt idx="317">
                  <c:v>-153.71700000000001</c:v>
                </c:pt>
                <c:pt idx="318">
                  <c:v>21.587900000000001</c:v>
                </c:pt>
                <c:pt idx="319">
                  <c:v>192.14099999999999</c:v>
                </c:pt>
                <c:pt idx="320">
                  <c:v>257.286</c:v>
                </c:pt>
                <c:pt idx="321">
                  <c:v>258.83600000000001</c:v>
                </c:pt>
                <c:pt idx="322">
                  <c:v>107.55800000000001</c:v>
                </c:pt>
                <c:pt idx="323">
                  <c:v>-60.569499999999998</c:v>
                </c:pt>
                <c:pt idx="324">
                  <c:v>-194.964</c:v>
                </c:pt>
                <c:pt idx="325">
                  <c:v>-356.11500000000001</c:v>
                </c:pt>
                <c:pt idx="326">
                  <c:v>-290.62099999999998</c:v>
                </c:pt>
                <c:pt idx="327">
                  <c:v>-23.238199999999999</c:v>
                </c:pt>
                <c:pt idx="328">
                  <c:v>73.627799999999993</c:v>
                </c:pt>
                <c:pt idx="329">
                  <c:v>229.16</c:v>
                </c:pt>
                <c:pt idx="330">
                  <c:v>318.12</c:v>
                </c:pt>
                <c:pt idx="331">
                  <c:v>239.77699999999999</c:v>
                </c:pt>
                <c:pt idx="332">
                  <c:v>220.114</c:v>
                </c:pt>
                <c:pt idx="333">
                  <c:v>119.651</c:v>
                </c:pt>
                <c:pt idx="334">
                  <c:v>-7.4952300000000003</c:v>
                </c:pt>
                <c:pt idx="335">
                  <c:v>-124.33499999999999</c:v>
                </c:pt>
                <c:pt idx="336">
                  <c:v>-274.90499999999997</c:v>
                </c:pt>
                <c:pt idx="337">
                  <c:v>-287.49400000000003</c:v>
                </c:pt>
                <c:pt idx="338">
                  <c:v>-257.774</c:v>
                </c:pt>
                <c:pt idx="339">
                  <c:v>-183.02199999999999</c:v>
                </c:pt>
                <c:pt idx="340">
                  <c:v>-35.493899999999996</c:v>
                </c:pt>
                <c:pt idx="341">
                  <c:v>60.797499999999999</c:v>
                </c:pt>
                <c:pt idx="342">
                  <c:v>192.79</c:v>
                </c:pt>
                <c:pt idx="343">
                  <c:v>259.50900000000001</c:v>
                </c:pt>
                <c:pt idx="344">
                  <c:v>228.85400000000001</c:v>
                </c:pt>
                <c:pt idx="345">
                  <c:v>170.84100000000001</c:v>
                </c:pt>
                <c:pt idx="346">
                  <c:v>29.908000000000001</c:v>
                </c:pt>
                <c:pt idx="347">
                  <c:v>-76.365099999999998</c:v>
                </c:pt>
                <c:pt idx="348">
                  <c:v>-196.79599999999999</c:v>
                </c:pt>
                <c:pt idx="349">
                  <c:v>-235.75200000000001</c:v>
                </c:pt>
                <c:pt idx="350">
                  <c:v>-137.726</c:v>
                </c:pt>
                <c:pt idx="351">
                  <c:v>-105.426</c:v>
                </c:pt>
                <c:pt idx="352">
                  <c:v>34.935899999999997</c:v>
                </c:pt>
                <c:pt idx="353">
                  <c:v>119.58199999999999</c:v>
                </c:pt>
                <c:pt idx="354">
                  <c:v>74.152000000000001</c:v>
                </c:pt>
                <c:pt idx="355">
                  <c:v>61.454900000000002</c:v>
                </c:pt>
                <c:pt idx="356">
                  <c:v>11.968999999999999</c:v>
                </c:pt>
                <c:pt idx="357">
                  <c:v>-49.768099999999997</c:v>
                </c:pt>
                <c:pt idx="358">
                  <c:v>-75.626999999999995</c:v>
                </c:pt>
                <c:pt idx="359">
                  <c:v>-21.020900000000001</c:v>
                </c:pt>
                <c:pt idx="360">
                  <c:v>57.253599999999999</c:v>
                </c:pt>
                <c:pt idx="361">
                  <c:v>142.69200000000001</c:v>
                </c:pt>
                <c:pt idx="362">
                  <c:v>207.304</c:v>
                </c:pt>
                <c:pt idx="363">
                  <c:v>212.233</c:v>
                </c:pt>
                <c:pt idx="364">
                  <c:v>98.816800000000001</c:v>
                </c:pt>
                <c:pt idx="365">
                  <c:v>-66.462100000000007</c:v>
                </c:pt>
                <c:pt idx="366">
                  <c:v>-232.5</c:v>
                </c:pt>
                <c:pt idx="367">
                  <c:v>-379.67700000000002</c:v>
                </c:pt>
                <c:pt idx="368">
                  <c:v>-297.52100000000002</c:v>
                </c:pt>
                <c:pt idx="369">
                  <c:v>-175.173</c:v>
                </c:pt>
                <c:pt idx="370">
                  <c:v>-21.6629</c:v>
                </c:pt>
                <c:pt idx="371">
                  <c:v>194.2</c:v>
                </c:pt>
                <c:pt idx="372">
                  <c:v>268.07100000000003</c:v>
                </c:pt>
                <c:pt idx="373">
                  <c:v>289.81</c:v>
                </c:pt>
                <c:pt idx="374">
                  <c:v>215.71799999999999</c:v>
                </c:pt>
                <c:pt idx="375">
                  <c:v>97.107500000000002</c:v>
                </c:pt>
                <c:pt idx="376">
                  <c:v>-63.412399999999998</c:v>
                </c:pt>
                <c:pt idx="377">
                  <c:v>-212.327</c:v>
                </c:pt>
                <c:pt idx="378">
                  <c:v>-184.63800000000001</c:v>
                </c:pt>
                <c:pt idx="379">
                  <c:v>-252.07400000000001</c:v>
                </c:pt>
                <c:pt idx="380">
                  <c:v>-352.19600000000003</c:v>
                </c:pt>
                <c:pt idx="381">
                  <c:v>-184.76900000000001</c:v>
                </c:pt>
                <c:pt idx="382">
                  <c:v>73.851799999999997</c:v>
                </c:pt>
                <c:pt idx="383">
                  <c:v>253.119</c:v>
                </c:pt>
                <c:pt idx="384">
                  <c:v>383.55500000000001</c:v>
                </c:pt>
                <c:pt idx="385">
                  <c:v>383.91800000000001</c:v>
                </c:pt>
                <c:pt idx="386">
                  <c:v>318.803</c:v>
                </c:pt>
                <c:pt idx="387">
                  <c:v>207.60300000000001</c:v>
                </c:pt>
                <c:pt idx="388">
                  <c:v>-65.243799999999993</c:v>
                </c:pt>
                <c:pt idx="389">
                  <c:v>-235.5</c:v>
                </c:pt>
                <c:pt idx="390">
                  <c:v>-307.88400000000001</c:v>
                </c:pt>
                <c:pt idx="391">
                  <c:v>-321.154</c:v>
                </c:pt>
                <c:pt idx="392">
                  <c:v>-182.922</c:v>
                </c:pt>
                <c:pt idx="393">
                  <c:v>11.258900000000001</c:v>
                </c:pt>
                <c:pt idx="394">
                  <c:v>94.394199999999998</c:v>
                </c:pt>
                <c:pt idx="395">
                  <c:v>141.953</c:v>
                </c:pt>
                <c:pt idx="396">
                  <c:v>219.126</c:v>
                </c:pt>
                <c:pt idx="397">
                  <c:v>225.04300000000001</c:v>
                </c:pt>
                <c:pt idx="398">
                  <c:v>263.70800000000003</c:v>
                </c:pt>
                <c:pt idx="399">
                  <c:v>179.33799999999999</c:v>
                </c:pt>
                <c:pt idx="400">
                  <c:v>71.335899999999995</c:v>
                </c:pt>
                <c:pt idx="401">
                  <c:v>-165.39699999999999</c:v>
                </c:pt>
                <c:pt idx="402">
                  <c:v>-439.858</c:v>
                </c:pt>
                <c:pt idx="403">
                  <c:v>-433.601</c:v>
                </c:pt>
                <c:pt idx="404">
                  <c:v>-439.50200000000001</c:v>
                </c:pt>
                <c:pt idx="405">
                  <c:v>-248.114</c:v>
                </c:pt>
                <c:pt idx="406">
                  <c:v>118.181</c:v>
                </c:pt>
                <c:pt idx="407">
                  <c:v>366.34199999999998</c:v>
                </c:pt>
                <c:pt idx="408">
                  <c:v>501.30700000000002</c:v>
                </c:pt>
                <c:pt idx="409">
                  <c:v>434.40300000000002</c:v>
                </c:pt>
                <c:pt idx="410">
                  <c:v>283.94099999999997</c:v>
                </c:pt>
                <c:pt idx="411">
                  <c:v>62.038499999999999</c:v>
                </c:pt>
                <c:pt idx="412">
                  <c:v>-203.46100000000001</c:v>
                </c:pt>
                <c:pt idx="413">
                  <c:v>-305.738</c:v>
                </c:pt>
                <c:pt idx="414">
                  <c:v>-324.286</c:v>
                </c:pt>
                <c:pt idx="415">
                  <c:v>-276.66899999999998</c:v>
                </c:pt>
                <c:pt idx="416">
                  <c:v>-75.444500000000005</c:v>
                </c:pt>
                <c:pt idx="417">
                  <c:v>100.074</c:v>
                </c:pt>
                <c:pt idx="418">
                  <c:v>171.65</c:v>
                </c:pt>
                <c:pt idx="419">
                  <c:v>157.78899999999999</c:v>
                </c:pt>
                <c:pt idx="420">
                  <c:v>74.137699999999995</c:v>
                </c:pt>
                <c:pt idx="421">
                  <c:v>-54.549700000000001</c:v>
                </c:pt>
                <c:pt idx="422">
                  <c:v>-208.78299999999999</c:v>
                </c:pt>
                <c:pt idx="423">
                  <c:v>-253.37200000000001</c:v>
                </c:pt>
                <c:pt idx="424">
                  <c:v>-111.87</c:v>
                </c:pt>
                <c:pt idx="425">
                  <c:v>-14.9192</c:v>
                </c:pt>
                <c:pt idx="426">
                  <c:v>139.369</c:v>
                </c:pt>
                <c:pt idx="427">
                  <c:v>335.17500000000001</c:v>
                </c:pt>
                <c:pt idx="428">
                  <c:v>326.59199999999998</c:v>
                </c:pt>
                <c:pt idx="429">
                  <c:v>241.09800000000001</c:v>
                </c:pt>
                <c:pt idx="430">
                  <c:v>31.0215</c:v>
                </c:pt>
                <c:pt idx="431">
                  <c:v>-189.82599999999999</c:v>
                </c:pt>
                <c:pt idx="432">
                  <c:v>-353.85</c:v>
                </c:pt>
                <c:pt idx="433">
                  <c:v>-443.68599999999998</c:v>
                </c:pt>
                <c:pt idx="434">
                  <c:v>-360.42200000000003</c:v>
                </c:pt>
                <c:pt idx="435">
                  <c:v>-194.59200000000001</c:v>
                </c:pt>
                <c:pt idx="436">
                  <c:v>46.707900000000002</c:v>
                </c:pt>
                <c:pt idx="437">
                  <c:v>325.589</c:v>
                </c:pt>
                <c:pt idx="438">
                  <c:v>477.58300000000003</c:v>
                </c:pt>
                <c:pt idx="439">
                  <c:v>475.50400000000002</c:v>
                </c:pt>
                <c:pt idx="440">
                  <c:v>354.54399999999998</c:v>
                </c:pt>
                <c:pt idx="441">
                  <c:v>145.35499999999999</c:v>
                </c:pt>
                <c:pt idx="442">
                  <c:v>-205.875</c:v>
                </c:pt>
                <c:pt idx="443">
                  <c:v>-470.87400000000002</c:v>
                </c:pt>
                <c:pt idx="444">
                  <c:v>-503.93200000000002</c:v>
                </c:pt>
                <c:pt idx="445">
                  <c:v>-427.83199999999999</c:v>
                </c:pt>
                <c:pt idx="446">
                  <c:v>-226.40899999999999</c:v>
                </c:pt>
                <c:pt idx="447">
                  <c:v>82.198700000000002</c:v>
                </c:pt>
                <c:pt idx="448">
                  <c:v>346.245</c:v>
                </c:pt>
                <c:pt idx="449">
                  <c:v>443.51600000000002</c:v>
                </c:pt>
                <c:pt idx="450">
                  <c:v>510.80900000000003</c:v>
                </c:pt>
                <c:pt idx="451">
                  <c:v>409.98</c:v>
                </c:pt>
                <c:pt idx="452">
                  <c:v>170.203</c:v>
                </c:pt>
                <c:pt idx="453">
                  <c:v>-63.948399999999999</c:v>
                </c:pt>
                <c:pt idx="454">
                  <c:v>-386.18799999999999</c:v>
                </c:pt>
                <c:pt idx="455">
                  <c:v>-608.44399999999996</c:v>
                </c:pt>
                <c:pt idx="456">
                  <c:v>-634.41999999999996</c:v>
                </c:pt>
                <c:pt idx="457">
                  <c:v>-529.36</c:v>
                </c:pt>
                <c:pt idx="458">
                  <c:v>-209.32</c:v>
                </c:pt>
                <c:pt idx="459">
                  <c:v>164.62100000000001</c:v>
                </c:pt>
                <c:pt idx="460">
                  <c:v>513.54899999999998</c:v>
                </c:pt>
                <c:pt idx="461">
                  <c:v>712.31299999999999</c:v>
                </c:pt>
                <c:pt idx="462">
                  <c:v>645.51099999999997</c:v>
                </c:pt>
                <c:pt idx="463">
                  <c:v>460.91899999999998</c:v>
                </c:pt>
                <c:pt idx="464">
                  <c:v>124.90300000000001</c:v>
                </c:pt>
                <c:pt idx="465">
                  <c:v>-244.19200000000001</c:v>
                </c:pt>
                <c:pt idx="466">
                  <c:v>-493.303</c:v>
                </c:pt>
                <c:pt idx="467">
                  <c:v>-577.26199999999994</c:v>
                </c:pt>
                <c:pt idx="468">
                  <c:v>-491.04300000000001</c:v>
                </c:pt>
                <c:pt idx="469">
                  <c:v>-252.17099999999999</c:v>
                </c:pt>
                <c:pt idx="470">
                  <c:v>54.9129</c:v>
                </c:pt>
                <c:pt idx="471">
                  <c:v>266.34399999999999</c:v>
                </c:pt>
                <c:pt idx="472">
                  <c:v>382.13400000000001</c:v>
                </c:pt>
                <c:pt idx="473">
                  <c:v>318.07100000000003</c:v>
                </c:pt>
                <c:pt idx="474">
                  <c:v>126.503</c:v>
                </c:pt>
                <c:pt idx="475">
                  <c:v>-101.523</c:v>
                </c:pt>
                <c:pt idx="476">
                  <c:v>-307.57600000000002</c:v>
                </c:pt>
                <c:pt idx="477">
                  <c:v>-326.68900000000002</c:v>
                </c:pt>
                <c:pt idx="478">
                  <c:v>-214.499</c:v>
                </c:pt>
                <c:pt idx="479">
                  <c:v>13.742599999999999</c:v>
                </c:pt>
                <c:pt idx="480">
                  <c:v>318.08199999999999</c:v>
                </c:pt>
                <c:pt idx="481">
                  <c:v>425.14800000000002</c:v>
                </c:pt>
                <c:pt idx="482">
                  <c:v>383.37700000000001</c:v>
                </c:pt>
                <c:pt idx="483">
                  <c:v>217.566</c:v>
                </c:pt>
                <c:pt idx="484">
                  <c:v>-87.922700000000006</c:v>
                </c:pt>
                <c:pt idx="485">
                  <c:v>-343.18099999999998</c:v>
                </c:pt>
                <c:pt idx="486">
                  <c:v>-529.24599999999998</c:v>
                </c:pt>
                <c:pt idx="487">
                  <c:v>-548.64300000000003</c:v>
                </c:pt>
                <c:pt idx="488">
                  <c:v>-349.40800000000002</c:v>
                </c:pt>
                <c:pt idx="489">
                  <c:v>-18.5564</c:v>
                </c:pt>
                <c:pt idx="490">
                  <c:v>308.98399999999998</c:v>
                </c:pt>
                <c:pt idx="491">
                  <c:v>562.51400000000001</c:v>
                </c:pt>
                <c:pt idx="492">
                  <c:v>649.75099999999998</c:v>
                </c:pt>
                <c:pt idx="493">
                  <c:v>528.30100000000004</c:v>
                </c:pt>
                <c:pt idx="494">
                  <c:v>279.11700000000002</c:v>
                </c:pt>
                <c:pt idx="495">
                  <c:v>-73.460400000000007</c:v>
                </c:pt>
                <c:pt idx="496">
                  <c:v>-385.87900000000002</c:v>
                </c:pt>
                <c:pt idx="497">
                  <c:v>-569.52099999999996</c:v>
                </c:pt>
                <c:pt idx="498">
                  <c:v>-603.47400000000005</c:v>
                </c:pt>
                <c:pt idx="499">
                  <c:v>-473.33699999999999</c:v>
                </c:pt>
                <c:pt idx="500">
                  <c:v>-323.245</c:v>
                </c:pt>
                <c:pt idx="501">
                  <c:v>-32.308900000000001</c:v>
                </c:pt>
                <c:pt idx="502">
                  <c:v>324.65300000000002</c:v>
                </c:pt>
                <c:pt idx="503">
                  <c:v>550.29600000000005</c:v>
                </c:pt>
                <c:pt idx="504">
                  <c:v>656.154</c:v>
                </c:pt>
                <c:pt idx="505">
                  <c:v>550.71100000000001</c:v>
                </c:pt>
                <c:pt idx="506">
                  <c:v>249.53299999999999</c:v>
                </c:pt>
                <c:pt idx="507">
                  <c:v>-53.681100000000001</c:v>
                </c:pt>
                <c:pt idx="508">
                  <c:v>-298.41399999999999</c:v>
                </c:pt>
                <c:pt idx="509">
                  <c:v>-538.68200000000002</c:v>
                </c:pt>
                <c:pt idx="510">
                  <c:v>-565.20899999999995</c:v>
                </c:pt>
                <c:pt idx="511">
                  <c:v>-442.21100000000001</c:v>
                </c:pt>
                <c:pt idx="512">
                  <c:v>-199.43</c:v>
                </c:pt>
                <c:pt idx="513">
                  <c:v>122.92100000000001</c:v>
                </c:pt>
                <c:pt idx="514">
                  <c:v>353.23399999999998</c:v>
                </c:pt>
                <c:pt idx="515">
                  <c:v>516.97</c:v>
                </c:pt>
                <c:pt idx="516">
                  <c:v>488.23500000000001</c:v>
                </c:pt>
                <c:pt idx="517">
                  <c:v>331.43099999999998</c:v>
                </c:pt>
                <c:pt idx="518">
                  <c:v>70.823999999999998</c:v>
                </c:pt>
                <c:pt idx="519">
                  <c:v>-214.142</c:v>
                </c:pt>
                <c:pt idx="520">
                  <c:v>-368.73700000000002</c:v>
                </c:pt>
                <c:pt idx="521">
                  <c:v>-460.589</c:v>
                </c:pt>
                <c:pt idx="522">
                  <c:v>-375.375</c:v>
                </c:pt>
                <c:pt idx="523">
                  <c:v>-114.033</c:v>
                </c:pt>
                <c:pt idx="524">
                  <c:v>126.093</c:v>
                </c:pt>
                <c:pt idx="525">
                  <c:v>317.608</c:v>
                </c:pt>
                <c:pt idx="526">
                  <c:v>402.43700000000001</c:v>
                </c:pt>
                <c:pt idx="527">
                  <c:v>310.01600000000002</c:v>
                </c:pt>
                <c:pt idx="528">
                  <c:v>132.09399999999999</c:v>
                </c:pt>
                <c:pt idx="529">
                  <c:v>-91.567800000000005</c:v>
                </c:pt>
                <c:pt idx="530">
                  <c:v>-289.01</c:v>
                </c:pt>
                <c:pt idx="531">
                  <c:v>-339.404</c:v>
                </c:pt>
                <c:pt idx="532">
                  <c:v>-250.67400000000001</c:v>
                </c:pt>
                <c:pt idx="533">
                  <c:v>-93.412099999999995</c:v>
                </c:pt>
                <c:pt idx="534">
                  <c:v>121.85299999999999</c:v>
                </c:pt>
                <c:pt idx="535">
                  <c:v>282.90899999999999</c:v>
                </c:pt>
                <c:pt idx="536">
                  <c:v>328.15300000000002</c:v>
                </c:pt>
                <c:pt idx="537">
                  <c:v>245.083</c:v>
                </c:pt>
                <c:pt idx="538">
                  <c:v>12.058299999999999</c:v>
                </c:pt>
                <c:pt idx="539">
                  <c:v>-201.215</c:v>
                </c:pt>
                <c:pt idx="540">
                  <c:v>-362.50200000000001</c:v>
                </c:pt>
                <c:pt idx="541">
                  <c:v>-387.6</c:v>
                </c:pt>
                <c:pt idx="542">
                  <c:v>-225.62899999999999</c:v>
                </c:pt>
                <c:pt idx="543">
                  <c:v>-14.195</c:v>
                </c:pt>
                <c:pt idx="544">
                  <c:v>221.571</c:v>
                </c:pt>
                <c:pt idx="545">
                  <c:v>401.803</c:v>
                </c:pt>
                <c:pt idx="546">
                  <c:v>466.60899999999998</c:v>
                </c:pt>
                <c:pt idx="547">
                  <c:v>376.3</c:v>
                </c:pt>
                <c:pt idx="548">
                  <c:v>125.33</c:v>
                </c:pt>
                <c:pt idx="549">
                  <c:v>-132.77699999999999</c:v>
                </c:pt>
                <c:pt idx="550">
                  <c:v>-328.42399999999998</c:v>
                </c:pt>
                <c:pt idx="551">
                  <c:v>-438.17</c:v>
                </c:pt>
                <c:pt idx="552">
                  <c:v>-346.565</c:v>
                </c:pt>
                <c:pt idx="553">
                  <c:v>-364.86599999999999</c:v>
                </c:pt>
                <c:pt idx="554">
                  <c:v>-366.983</c:v>
                </c:pt>
                <c:pt idx="555">
                  <c:v>-24.813400000000001</c:v>
                </c:pt>
                <c:pt idx="556">
                  <c:v>219.209</c:v>
                </c:pt>
                <c:pt idx="557">
                  <c:v>446.12299999999999</c:v>
                </c:pt>
                <c:pt idx="558">
                  <c:v>571.86199999999997</c:v>
                </c:pt>
                <c:pt idx="559">
                  <c:v>442.91500000000002</c:v>
                </c:pt>
                <c:pt idx="560">
                  <c:v>290.60399999999998</c:v>
                </c:pt>
                <c:pt idx="561">
                  <c:v>14.3941</c:v>
                </c:pt>
                <c:pt idx="562">
                  <c:v>-201.10400000000001</c:v>
                </c:pt>
                <c:pt idx="563">
                  <c:v>-370.82299999999998</c:v>
                </c:pt>
                <c:pt idx="564">
                  <c:v>-513.22299999999996</c:v>
                </c:pt>
                <c:pt idx="565">
                  <c:v>-439.78</c:v>
                </c:pt>
                <c:pt idx="566">
                  <c:v>-257.596</c:v>
                </c:pt>
                <c:pt idx="567">
                  <c:v>-15.2056</c:v>
                </c:pt>
                <c:pt idx="568">
                  <c:v>274.36099999999999</c:v>
                </c:pt>
                <c:pt idx="569">
                  <c:v>479.79700000000003</c:v>
                </c:pt>
                <c:pt idx="570">
                  <c:v>484.78899999999999</c:v>
                </c:pt>
                <c:pt idx="571">
                  <c:v>408.27</c:v>
                </c:pt>
                <c:pt idx="572">
                  <c:v>203.46600000000001</c:v>
                </c:pt>
                <c:pt idx="573">
                  <c:v>-121.97</c:v>
                </c:pt>
                <c:pt idx="574">
                  <c:v>-317.14100000000002</c:v>
                </c:pt>
                <c:pt idx="575">
                  <c:v>-481.98399999999998</c:v>
                </c:pt>
                <c:pt idx="576">
                  <c:v>-520.69500000000005</c:v>
                </c:pt>
                <c:pt idx="577">
                  <c:v>-359.88099999999997</c:v>
                </c:pt>
                <c:pt idx="578">
                  <c:v>-161.649</c:v>
                </c:pt>
                <c:pt idx="579">
                  <c:v>109.068</c:v>
                </c:pt>
                <c:pt idx="580">
                  <c:v>326.488</c:v>
                </c:pt>
                <c:pt idx="581">
                  <c:v>422.82400000000001</c:v>
                </c:pt>
                <c:pt idx="582">
                  <c:v>419.32499999999999</c:v>
                </c:pt>
                <c:pt idx="583">
                  <c:v>284.27800000000002</c:v>
                </c:pt>
                <c:pt idx="584">
                  <c:v>119.42700000000001</c:v>
                </c:pt>
                <c:pt idx="585">
                  <c:v>-36.683399999999999</c:v>
                </c:pt>
                <c:pt idx="586">
                  <c:v>-249.29</c:v>
                </c:pt>
                <c:pt idx="587">
                  <c:v>-370.05900000000003</c:v>
                </c:pt>
                <c:pt idx="588">
                  <c:v>-259.762</c:v>
                </c:pt>
                <c:pt idx="589">
                  <c:v>-110.17400000000001</c:v>
                </c:pt>
                <c:pt idx="590">
                  <c:v>33.9925</c:v>
                </c:pt>
                <c:pt idx="591">
                  <c:v>138.88399999999999</c:v>
                </c:pt>
                <c:pt idx="592">
                  <c:v>144.97</c:v>
                </c:pt>
                <c:pt idx="593">
                  <c:v>127.373</c:v>
                </c:pt>
                <c:pt idx="594">
                  <c:v>-7.0874100000000002</c:v>
                </c:pt>
                <c:pt idx="595">
                  <c:v>-120.176</c:v>
                </c:pt>
                <c:pt idx="596">
                  <c:v>-156.477</c:v>
                </c:pt>
                <c:pt idx="597">
                  <c:v>-162.36600000000001</c:v>
                </c:pt>
                <c:pt idx="598">
                  <c:v>-5.6112599999999997</c:v>
                </c:pt>
                <c:pt idx="599">
                  <c:v>145.066</c:v>
                </c:pt>
                <c:pt idx="600">
                  <c:v>269.35300000000001</c:v>
                </c:pt>
                <c:pt idx="601">
                  <c:v>336.26100000000002</c:v>
                </c:pt>
                <c:pt idx="602">
                  <c:v>264.07400000000001</c:v>
                </c:pt>
                <c:pt idx="603">
                  <c:v>118.639</c:v>
                </c:pt>
                <c:pt idx="604">
                  <c:v>-136.239</c:v>
                </c:pt>
                <c:pt idx="605">
                  <c:v>-349.79300000000001</c:v>
                </c:pt>
                <c:pt idx="606">
                  <c:v>-458.16300000000001</c:v>
                </c:pt>
                <c:pt idx="607">
                  <c:v>-436.44499999999999</c:v>
                </c:pt>
                <c:pt idx="608">
                  <c:v>-264.803</c:v>
                </c:pt>
                <c:pt idx="609">
                  <c:v>-24.793900000000001</c:v>
                </c:pt>
                <c:pt idx="610">
                  <c:v>236.97</c:v>
                </c:pt>
                <c:pt idx="611">
                  <c:v>417.95299999999997</c:v>
                </c:pt>
                <c:pt idx="612">
                  <c:v>474.30399999999997</c:v>
                </c:pt>
                <c:pt idx="613">
                  <c:v>393.69600000000003</c:v>
                </c:pt>
                <c:pt idx="614">
                  <c:v>165.29400000000001</c:v>
                </c:pt>
                <c:pt idx="615">
                  <c:v>-56.075800000000001</c:v>
                </c:pt>
                <c:pt idx="616">
                  <c:v>-243.66399999999999</c:v>
                </c:pt>
                <c:pt idx="617">
                  <c:v>-388.94600000000003</c:v>
                </c:pt>
                <c:pt idx="618">
                  <c:v>-377.05099999999999</c:v>
                </c:pt>
                <c:pt idx="619">
                  <c:v>-247.726</c:v>
                </c:pt>
                <c:pt idx="620">
                  <c:v>-61.902700000000003</c:v>
                </c:pt>
                <c:pt idx="621">
                  <c:v>125.753</c:v>
                </c:pt>
                <c:pt idx="622">
                  <c:v>266.11500000000001</c:v>
                </c:pt>
                <c:pt idx="623">
                  <c:v>339.70100000000002</c:v>
                </c:pt>
                <c:pt idx="624">
                  <c:v>326.48899999999998</c:v>
                </c:pt>
                <c:pt idx="625">
                  <c:v>205.738</c:v>
                </c:pt>
                <c:pt idx="626">
                  <c:v>20.402899999999999</c:v>
                </c:pt>
                <c:pt idx="627">
                  <c:v>-161.66</c:v>
                </c:pt>
                <c:pt idx="628">
                  <c:v>-329.887</c:v>
                </c:pt>
                <c:pt idx="629">
                  <c:v>-416.02199999999999</c:v>
                </c:pt>
                <c:pt idx="630">
                  <c:v>-378.53899999999999</c:v>
                </c:pt>
                <c:pt idx="631">
                  <c:v>-252.63900000000001</c:v>
                </c:pt>
                <c:pt idx="632">
                  <c:v>-55.951900000000002</c:v>
                </c:pt>
                <c:pt idx="633">
                  <c:v>192.506</c:v>
                </c:pt>
                <c:pt idx="634">
                  <c:v>374.78699999999998</c:v>
                </c:pt>
                <c:pt idx="635">
                  <c:v>409.642</c:v>
                </c:pt>
                <c:pt idx="636">
                  <c:v>375.93299999999999</c:v>
                </c:pt>
                <c:pt idx="637">
                  <c:v>218.65100000000001</c:v>
                </c:pt>
                <c:pt idx="638">
                  <c:v>-15.9337</c:v>
                </c:pt>
                <c:pt idx="639">
                  <c:v>-217.95699999999999</c:v>
                </c:pt>
                <c:pt idx="640">
                  <c:v>-388.39699999999999</c:v>
                </c:pt>
                <c:pt idx="641">
                  <c:v>-425.99</c:v>
                </c:pt>
                <c:pt idx="642">
                  <c:v>-330.375</c:v>
                </c:pt>
                <c:pt idx="643">
                  <c:v>-138.94300000000001</c:v>
                </c:pt>
                <c:pt idx="644">
                  <c:v>104.73</c:v>
                </c:pt>
                <c:pt idx="645">
                  <c:v>292.15699999999998</c:v>
                </c:pt>
                <c:pt idx="646">
                  <c:v>404.28699999999998</c:v>
                </c:pt>
                <c:pt idx="647">
                  <c:v>398.38400000000001</c:v>
                </c:pt>
                <c:pt idx="648">
                  <c:v>248.363</c:v>
                </c:pt>
                <c:pt idx="649">
                  <c:v>37.985700000000001</c:v>
                </c:pt>
                <c:pt idx="650">
                  <c:v>-86.788399999999996</c:v>
                </c:pt>
                <c:pt idx="651">
                  <c:v>-238.00700000000001</c:v>
                </c:pt>
                <c:pt idx="652">
                  <c:v>-366.755</c:v>
                </c:pt>
                <c:pt idx="653">
                  <c:v>-325.89800000000002</c:v>
                </c:pt>
                <c:pt idx="654">
                  <c:v>-125.863</c:v>
                </c:pt>
                <c:pt idx="655">
                  <c:v>37.424399999999999</c:v>
                </c:pt>
                <c:pt idx="656">
                  <c:v>76.048299999999998</c:v>
                </c:pt>
                <c:pt idx="657">
                  <c:v>272.12299999999999</c:v>
                </c:pt>
                <c:pt idx="658">
                  <c:v>209.786</c:v>
                </c:pt>
                <c:pt idx="659">
                  <c:v>-14.0586</c:v>
                </c:pt>
                <c:pt idx="660">
                  <c:v>-83.107799999999997</c:v>
                </c:pt>
                <c:pt idx="661">
                  <c:v>-248.804</c:v>
                </c:pt>
                <c:pt idx="662">
                  <c:v>-190.41900000000001</c:v>
                </c:pt>
                <c:pt idx="663">
                  <c:v>-33.929600000000001</c:v>
                </c:pt>
                <c:pt idx="664">
                  <c:v>97.628799999999998</c:v>
                </c:pt>
                <c:pt idx="665">
                  <c:v>287.71699999999998</c:v>
                </c:pt>
                <c:pt idx="666">
                  <c:v>340.64699999999999</c:v>
                </c:pt>
                <c:pt idx="667">
                  <c:v>317.839</c:v>
                </c:pt>
                <c:pt idx="668">
                  <c:v>142.52699999999999</c:v>
                </c:pt>
                <c:pt idx="669">
                  <c:v>-126.621</c:v>
                </c:pt>
                <c:pt idx="670">
                  <c:v>-316.863</c:v>
                </c:pt>
                <c:pt idx="671">
                  <c:v>-447.05900000000003</c:v>
                </c:pt>
                <c:pt idx="672">
                  <c:v>-422.49599999999998</c:v>
                </c:pt>
                <c:pt idx="673">
                  <c:v>-238.73</c:v>
                </c:pt>
                <c:pt idx="674">
                  <c:v>-8.8548600000000004</c:v>
                </c:pt>
                <c:pt idx="675">
                  <c:v>239.976</c:v>
                </c:pt>
                <c:pt idx="676">
                  <c:v>454.61399999999998</c:v>
                </c:pt>
                <c:pt idx="677">
                  <c:v>544.19100000000003</c:v>
                </c:pt>
                <c:pt idx="678">
                  <c:v>450.66899999999998</c:v>
                </c:pt>
                <c:pt idx="679">
                  <c:v>253.18299999999999</c:v>
                </c:pt>
                <c:pt idx="680">
                  <c:v>-25.694299999999998</c:v>
                </c:pt>
                <c:pt idx="681">
                  <c:v>-342.49099999999999</c:v>
                </c:pt>
                <c:pt idx="682">
                  <c:v>-546.49900000000002</c:v>
                </c:pt>
                <c:pt idx="683">
                  <c:v>-622.63199999999995</c:v>
                </c:pt>
                <c:pt idx="684">
                  <c:v>-495.387</c:v>
                </c:pt>
                <c:pt idx="685">
                  <c:v>-218.90100000000001</c:v>
                </c:pt>
                <c:pt idx="686">
                  <c:v>88.073899999999995</c:v>
                </c:pt>
                <c:pt idx="687">
                  <c:v>443.625</c:v>
                </c:pt>
                <c:pt idx="688">
                  <c:v>654.74099999999999</c:v>
                </c:pt>
                <c:pt idx="689">
                  <c:v>631.12199999999996</c:v>
                </c:pt>
                <c:pt idx="690">
                  <c:v>415.92099999999999</c:v>
                </c:pt>
                <c:pt idx="691">
                  <c:v>101.86799999999999</c:v>
                </c:pt>
                <c:pt idx="692">
                  <c:v>-223.46700000000001</c:v>
                </c:pt>
                <c:pt idx="693">
                  <c:v>-525.99699999999996</c:v>
                </c:pt>
                <c:pt idx="694">
                  <c:v>-660.80700000000002</c:v>
                </c:pt>
                <c:pt idx="695">
                  <c:v>-570.40300000000002</c:v>
                </c:pt>
                <c:pt idx="696">
                  <c:v>-390.10700000000003</c:v>
                </c:pt>
                <c:pt idx="697">
                  <c:v>-61.817</c:v>
                </c:pt>
                <c:pt idx="698">
                  <c:v>327.04899999999998</c:v>
                </c:pt>
                <c:pt idx="699">
                  <c:v>570.29200000000003</c:v>
                </c:pt>
                <c:pt idx="700">
                  <c:v>683.55499999999995</c:v>
                </c:pt>
                <c:pt idx="701">
                  <c:v>551.03800000000001</c:v>
                </c:pt>
                <c:pt idx="702">
                  <c:v>291.36599999999999</c:v>
                </c:pt>
                <c:pt idx="703">
                  <c:v>-3.9906899999999998</c:v>
                </c:pt>
                <c:pt idx="704">
                  <c:v>-469.476</c:v>
                </c:pt>
                <c:pt idx="705">
                  <c:v>-750.26199999999994</c:v>
                </c:pt>
                <c:pt idx="706">
                  <c:v>-680.60199999999998</c:v>
                </c:pt>
                <c:pt idx="707">
                  <c:v>-436.33100000000002</c:v>
                </c:pt>
                <c:pt idx="708">
                  <c:v>-35.487900000000003</c:v>
                </c:pt>
                <c:pt idx="709">
                  <c:v>336.39400000000001</c:v>
                </c:pt>
                <c:pt idx="710">
                  <c:v>535.94100000000003</c:v>
                </c:pt>
                <c:pt idx="711">
                  <c:v>549.81799999999998</c:v>
                </c:pt>
                <c:pt idx="712">
                  <c:v>373.42700000000002</c:v>
                </c:pt>
                <c:pt idx="713">
                  <c:v>28.638500000000001</c:v>
                </c:pt>
                <c:pt idx="714">
                  <c:v>-299.70800000000003</c:v>
                </c:pt>
                <c:pt idx="715">
                  <c:v>-420.572</c:v>
                </c:pt>
                <c:pt idx="716">
                  <c:v>-361.286</c:v>
                </c:pt>
                <c:pt idx="717">
                  <c:v>-146.48699999999999</c:v>
                </c:pt>
                <c:pt idx="718">
                  <c:v>180.58</c:v>
                </c:pt>
                <c:pt idx="719">
                  <c:v>449.59800000000001</c:v>
                </c:pt>
                <c:pt idx="720">
                  <c:v>534.07299999999998</c:v>
                </c:pt>
                <c:pt idx="721">
                  <c:v>386.29500000000002</c:v>
                </c:pt>
                <c:pt idx="722">
                  <c:v>60.698999999999998</c:v>
                </c:pt>
                <c:pt idx="723">
                  <c:v>-283.97000000000003</c:v>
                </c:pt>
                <c:pt idx="724">
                  <c:v>-557.596</c:v>
                </c:pt>
                <c:pt idx="725">
                  <c:v>-703.28300000000002</c:v>
                </c:pt>
                <c:pt idx="726">
                  <c:v>-561.21199999999999</c:v>
                </c:pt>
                <c:pt idx="727">
                  <c:v>-237.398</c:v>
                </c:pt>
                <c:pt idx="728">
                  <c:v>140.196</c:v>
                </c:pt>
                <c:pt idx="729">
                  <c:v>518.47</c:v>
                </c:pt>
                <c:pt idx="730">
                  <c:v>680.02499999999998</c:v>
                </c:pt>
                <c:pt idx="731">
                  <c:v>686.19600000000003</c:v>
                </c:pt>
                <c:pt idx="732">
                  <c:v>429.65199999999999</c:v>
                </c:pt>
                <c:pt idx="733">
                  <c:v>-2.5785200000000001</c:v>
                </c:pt>
                <c:pt idx="734">
                  <c:v>-323.19</c:v>
                </c:pt>
                <c:pt idx="735">
                  <c:v>-576.59</c:v>
                </c:pt>
                <c:pt idx="736">
                  <c:v>-626.20600000000002</c:v>
                </c:pt>
                <c:pt idx="737">
                  <c:v>-475.02699999999999</c:v>
                </c:pt>
                <c:pt idx="738">
                  <c:v>-191.04900000000001</c:v>
                </c:pt>
                <c:pt idx="739">
                  <c:v>184.79599999999999</c:v>
                </c:pt>
                <c:pt idx="740">
                  <c:v>487.37299999999999</c:v>
                </c:pt>
                <c:pt idx="741">
                  <c:v>633.63599999999997</c:v>
                </c:pt>
                <c:pt idx="742">
                  <c:v>565.70699999999999</c:v>
                </c:pt>
                <c:pt idx="743">
                  <c:v>322.00400000000002</c:v>
                </c:pt>
                <c:pt idx="744">
                  <c:v>-10.304500000000001</c:v>
                </c:pt>
                <c:pt idx="745">
                  <c:v>-356.25299999999999</c:v>
                </c:pt>
                <c:pt idx="746">
                  <c:v>-571.41499999999996</c:v>
                </c:pt>
                <c:pt idx="747">
                  <c:v>-610.17399999999998</c:v>
                </c:pt>
                <c:pt idx="748">
                  <c:v>-468.245</c:v>
                </c:pt>
                <c:pt idx="749">
                  <c:v>-192.214</c:v>
                </c:pt>
                <c:pt idx="750">
                  <c:v>111.762</c:v>
                </c:pt>
                <c:pt idx="751">
                  <c:v>413.71699999999998</c:v>
                </c:pt>
                <c:pt idx="752">
                  <c:v>587.72400000000005</c:v>
                </c:pt>
                <c:pt idx="753">
                  <c:v>571.19299999999998</c:v>
                </c:pt>
                <c:pt idx="754">
                  <c:v>412.92099999999999</c:v>
                </c:pt>
                <c:pt idx="755">
                  <c:v>109.708</c:v>
                </c:pt>
                <c:pt idx="756">
                  <c:v>-215.107</c:v>
                </c:pt>
                <c:pt idx="757">
                  <c:v>-436.04899999999998</c:v>
                </c:pt>
                <c:pt idx="758">
                  <c:v>-532.12400000000002</c:v>
                </c:pt>
                <c:pt idx="759">
                  <c:v>-508.85300000000001</c:v>
                </c:pt>
                <c:pt idx="760">
                  <c:v>-398.226</c:v>
                </c:pt>
                <c:pt idx="761">
                  <c:v>-132.43899999999999</c:v>
                </c:pt>
                <c:pt idx="762">
                  <c:v>189.83600000000001</c:v>
                </c:pt>
                <c:pt idx="763">
                  <c:v>423.404</c:v>
                </c:pt>
                <c:pt idx="764">
                  <c:v>543.88499999999999</c:v>
                </c:pt>
                <c:pt idx="765">
                  <c:v>462.48700000000002</c:v>
                </c:pt>
                <c:pt idx="766">
                  <c:v>246.28</c:v>
                </c:pt>
                <c:pt idx="767">
                  <c:v>-5.1455900000000003</c:v>
                </c:pt>
                <c:pt idx="768">
                  <c:v>-231.417</c:v>
                </c:pt>
                <c:pt idx="769">
                  <c:v>-371.92099999999999</c:v>
                </c:pt>
                <c:pt idx="770">
                  <c:v>-336.84399999999999</c:v>
                </c:pt>
                <c:pt idx="771">
                  <c:v>-179.24799999999999</c:v>
                </c:pt>
                <c:pt idx="772">
                  <c:v>13.065099999999999</c:v>
                </c:pt>
                <c:pt idx="773">
                  <c:v>207.084</c:v>
                </c:pt>
                <c:pt idx="774">
                  <c:v>283.291</c:v>
                </c:pt>
                <c:pt idx="775">
                  <c:v>207.55699999999999</c:v>
                </c:pt>
                <c:pt idx="776">
                  <c:v>71.604399999999998</c:v>
                </c:pt>
                <c:pt idx="777">
                  <c:v>-127.61799999999999</c:v>
                </c:pt>
                <c:pt idx="778">
                  <c:v>-310.67899999999997</c:v>
                </c:pt>
                <c:pt idx="779">
                  <c:v>-324.63799999999998</c:v>
                </c:pt>
                <c:pt idx="780">
                  <c:v>-232.93299999999999</c:v>
                </c:pt>
                <c:pt idx="781">
                  <c:v>-50.9649</c:v>
                </c:pt>
                <c:pt idx="782">
                  <c:v>206.17500000000001</c:v>
                </c:pt>
                <c:pt idx="783">
                  <c:v>381.31700000000001</c:v>
                </c:pt>
                <c:pt idx="784">
                  <c:v>419.32100000000003</c:v>
                </c:pt>
                <c:pt idx="785">
                  <c:v>316.08100000000002</c:v>
                </c:pt>
                <c:pt idx="786">
                  <c:v>88.009200000000007</c:v>
                </c:pt>
                <c:pt idx="787">
                  <c:v>-192.08199999999999</c:v>
                </c:pt>
                <c:pt idx="788">
                  <c:v>-428.49400000000003</c:v>
                </c:pt>
                <c:pt idx="789">
                  <c:v>-524.63800000000003</c:v>
                </c:pt>
                <c:pt idx="790">
                  <c:v>-483.839</c:v>
                </c:pt>
                <c:pt idx="791">
                  <c:v>-274.53899999999999</c:v>
                </c:pt>
                <c:pt idx="792">
                  <c:v>26.007000000000001</c:v>
                </c:pt>
                <c:pt idx="793">
                  <c:v>324.827</c:v>
                </c:pt>
                <c:pt idx="794">
                  <c:v>546.79700000000003</c:v>
                </c:pt>
                <c:pt idx="795">
                  <c:v>603.84100000000001</c:v>
                </c:pt>
                <c:pt idx="796">
                  <c:v>488.39100000000002</c:v>
                </c:pt>
                <c:pt idx="797">
                  <c:v>233.73400000000001</c:v>
                </c:pt>
                <c:pt idx="798">
                  <c:v>-91.686599999999999</c:v>
                </c:pt>
                <c:pt idx="799">
                  <c:v>-383.17899999999997</c:v>
                </c:pt>
                <c:pt idx="800">
                  <c:v>-549.12400000000002</c:v>
                </c:pt>
                <c:pt idx="801">
                  <c:v>-568.322</c:v>
                </c:pt>
                <c:pt idx="802">
                  <c:v>-416.38</c:v>
                </c:pt>
                <c:pt idx="803">
                  <c:v>-186.90899999999999</c:v>
                </c:pt>
                <c:pt idx="804">
                  <c:v>87.124600000000001</c:v>
                </c:pt>
                <c:pt idx="805">
                  <c:v>388.02499999999998</c:v>
                </c:pt>
                <c:pt idx="806">
                  <c:v>551.29399999999998</c:v>
                </c:pt>
                <c:pt idx="807">
                  <c:v>574.64200000000005</c:v>
                </c:pt>
                <c:pt idx="808">
                  <c:v>424.79199999999997</c:v>
                </c:pt>
                <c:pt idx="809">
                  <c:v>151.87100000000001</c:v>
                </c:pt>
                <c:pt idx="810">
                  <c:v>-133.041</c:v>
                </c:pt>
                <c:pt idx="811">
                  <c:v>-424.83100000000002</c:v>
                </c:pt>
                <c:pt idx="812">
                  <c:v>-564.649</c:v>
                </c:pt>
                <c:pt idx="813">
                  <c:v>-530.94000000000005</c:v>
                </c:pt>
                <c:pt idx="814">
                  <c:v>-381.88499999999999</c:v>
                </c:pt>
                <c:pt idx="815">
                  <c:v>-99.679900000000004</c:v>
                </c:pt>
                <c:pt idx="816">
                  <c:v>199.81299999999999</c:v>
                </c:pt>
                <c:pt idx="817">
                  <c:v>405.69400000000002</c:v>
                </c:pt>
                <c:pt idx="818">
                  <c:v>465.88799999999998</c:v>
                </c:pt>
                <c:pt idx="819">
                  <c:v>408.46600000000001</c:v>
                </c:pt>
                <c:pt idx="820">
                  <c:v>218.92599999999999</c:v>
                </c:pt>
                <c:pt idx="821">
                  <c:v>-57.018099999999997</c:v>
                </c:pt>
                <c:pt idx="822">
                  <c:v>-241.96199999999999</c:v>
                </c:pt>
                <c:pt idx="823">
                  <c:v>-353.75900000000001</c:v>
                </c:pt>
                <c:pt idx="824">
                  <c:v>-324.327</c:v>
                </c:pt>
                <c:pt idx="825">
                  <c:v>-186.21600000000001</c:v>
                </c:pt>
                <c:pt idx="826">
                  <c:v>-10.9338</c:v>
                </c:pt>
                <c:pt idx="827">
                  <c:v>227.67099999999999</c:v>
                </c:pt>
                <c:pt idx="828">
                  <c:v>339.45600000000002</c:v>
                </c:pt>
                <c:pt idx="829">
                  <c:v>317.46100000000001</c:v>
                </c:pt>
                <c:pt idx="830">
                  <c:v>178.648</c:v>
                </c:pt>
                <c:pt idx="831">
                  <c:v>-55.048499999999997</c:v>
                </c:pt>
                <c:pt idx="832">
                  <c:v>-219.63499999999999</c:v>
                </c:pt>
                <c:pt idx="833">
                  <c:v>-299.93200000000002</c:v>
                </c:pt>
                <c:pt idx="834">
                  <c:v>-267.16199999999998</c:v>
                </c:pt>
                <c:pt idx="835">
                  <c:v>-113.619</c:v>
                </c:pt>
                <c:pt idx="836">
                  <c:v>72.203800000000001</c:v>
                </c:pt>
                <c:pt idx="837">
                  <c:v>233.66300000000001</c:v>
                </c:pt>
                <c:pt idx="838">
                  <c:v>301.04700000000003</c:v>
                </c:pt>
                <c:pt idx="839">
                  <c:v>206.21799999999999</c:v>
                </c:pt>
                <c:pt idx="840">
                  <c:v>42.848100000000002</c:v>
                </c:pt>
                <c:pt idx="841">
                  <c:v>-115.58</c:v>
                </c:pt>
                <c:pt idx="842">
                  <c:v>-300.64400000000001</c:v>
                </c:pt>
                <c:pt idx="843">
                  <c:v>-359.83</c:v>
                </c:pt>
                <c:pt idx="844">
                  <c:v>-293.39499999999998</c:v>
                </c:pt>
                <c:pt idx="845">
                  <c:v>-138.44399999999999</c:v>
                </c:pt>
                <c:pt idx="846">
                  <c:v>118.242</c:v>
                </c:pt>
                <c:pt idx="847">
                  <c:v>327.45299999999997</c:v>
                </c:pt>
                <c:pt idx="848">
                  <c:v>457.95800000000003</c:v>
                </c:pt>
                <c:pt idx="849">
                  <c:v>460.96800000000002</c:v>
                </c:pt>
                <c:pt idx="850">
                  <c:v>310.31700000000001</c:v>
                </c:pt>
                <c:pt idx="851">
                  <c:v>87.471199999999996</c:v>
                </c:pt>
                <c:pt idx="852">
                  <c:v>-150.88499999999999</c:v>
                </c:pt>
                <c:pt idx="853">
                  <c:v>-323.02699999999999</c:v>
                </c:pt>
                <c:pt idx="854">
                  <c:v>-404.91300000000001</c:v>
                </c:pt>
                <c:pt idx="855">
                  <c:v>-418.12299999999999</c:v>
                </c:pt>
                <c:pt idx="856">
                  <c:v>-461.99200000000002</c:v>
                </c:pt>
                <c:pt idx="857">
                  <c:v>-384.12700000000001</c:v>
                </c:pt>
                <c:pt idx="858">
                  <c:v>-47.6783</c:v>
                </c:pt>
                <c:pt idx="859">
                  <c:v>280.11399999999998</c:v>
                </c:pt>
                <c:pt idx="860">
                  <c:v>531.35299999999995</c:v>
                </c:pt>
                <c:pt idx="861">
                  <c:v>616.745</c:v>
                </c:pt>
                <c:pt idx="862">
                  <c:v>483.25900000000001</c:v>
                </c:pt>
                <c:pt idx="863">
                  <c:v>258.76900000000001</c:v>
                </c:pt>
                <c:pt idx="864">
                  <c:v>-30.828099999999999</c:v>
                </c:pt>
                <c:pt idx="865">
                  <c:v>-338.27199999999999</c:v>
                </c:pt>
                <c:pt idx="866">
                  <c:v>-552.971</c:v>
                </c:pt>
                <c:pt idx="867">
                  <c:v>-584.28800000000001</c:v>
                </c:pt>
                <c:pt idx="868">
                  <c:v>-446.43799999999999</c:v>
                </c:pt>
                <c:pt idx="869">
                  <c:v>-194.38300000000001</c:v>
                </c:pt>
                <c:pt idx="870">
                  <c:v>128.52799999999999</c:v>
                </c:pt>
                <c:pt idx="871">
                  <c:v>417.75400000000002</c:v>
                </c:pt>
                <c:pt idx="872">
                  <c:v>571.97400000000005</c:v>
                </c:pt>
                <c:pt idx="873">
                  <c:v>591.279</c:v>
                </c:pt>
                <c:pt idx="874">
                  <c:v>396.15699999999998</c:v>
                </c:pt>
                <c:pt idx="875">
                  <c:v>112.074</c:v>
                </c:pt>
                <c:pt idx="876">
                  <c:v>-170.68299999999999</c:v>
                </c:pt>
                <c:pt idx="877">
                  <c:v>-421.827</c:v>
                </c:pt>
                <c:pt idx="878">
                  <c:v>-488.84199999999998</c:v>
                </c:pt>
                <c:pt idx="879">
                  <c:v>-460.42700000000002</c:v>
                </c:pt>
                <c:pt idx="880">
                  <c:v>-318.29199999999997</c:v>
                </c:pt>
                <c:pt idx="881">
                  <c:v>-70.898899999999998</c:v>
                </c:pt>
                <c:pt idx="882">
                  <c:v>155.44300000000001</c:v>
                </c:pt>
                <c:pt idx="883">
                  <c:v>286.35300000000001</c:v>
                </c:pt>
                <c:pt idx="884">
                  <c:v>329.99700000000001</c:v>
                </c:pt>
                <c:pt idx="885">
                  <c:v>271.69200000000001</c:v>
                </c:pt>
                <c:pt idx="886">
                  <c:v>117.35899999999999</c:v>
                </c:pt>
                <c:pt idx="887">
                  <c:v>-13.2331</c:v>
                </c:pt>
                <c:pt idx="888">
                  <c:v>-88.675899999999999</c:v>
                </c:pt>
                <c:pt idx="889">
                  <c:v>-72.514099999999999</c:v>
                </c:pt>
                <c:pt idx="890">
                  <c:v>5.0627599999999999</c:v>
                </c:pt>
                <c:pt idx="891">
                  <c:v>76.112300000000005</c:v>
                </c:pt>
                <c:pt idx="892">
                  <c:v>143.089</c:v>
                </c:pt>
                <c:pt idx="893">
                  <c:v>126.788</c:v>
                </c:pt>
                <c:pt idx="894">
                  <c:v>23.033999999999999</c:v>
                </c:pt>
                <c:pt idx="895">
                  <c:v>-113.902</c:v>
                </c:pt>
                <c:pt idx="896">
                  <c:v>-285.24299999999999</c:v>
                </c:pt>
                <c:pt idx="897">
                  <c:v>-398.64800000000002</c:v>
                </c:pt>
                <c:pt idx="898">
                  <c:v>-339.73700000000002</c:v>
                </c:pt>
                <c:pt idx="899">
                  <c:v>-165.29400000000001</c:v>
                </c:pt>
                <c:pt idx="900">
                  <c:v>15.2927</c:v>
                </c:pt>
                <c:pt idx="901">
                  <c:v>244.221</c:v>
                </c:pt>
                <c:pt idx="902">
                  <c:v>415.23</c:v>
                </c:pt>
                <c:pt idx="903">
                  <c:v>454.12400000000002</c:v>
                </c:pt>
                <c:pt idx="904">
                  <c:v>419.89100000000002</c:v>
                </c:pt>
                <c:pt idx="905">
                  <c:v>263.87400000000002</c:v>
                </c:pt>
                <c:pt idx="906">
                  <c:v>-11.553100000000001</c:v>
                </c:pt>
                <c:pt idx="907">
                  <c:v>-220.82</c:v>
                </c:pt>
                <c:pt idx="908">
                  <c:v>-369.084</c:v>
                </c:pt>
                <c:pt idx="909">
                  <c:v>-502.01400000000001</c:v>
                </c:pt>
                <c:pt idx="910">
                  <c:v>-459.73200000000003</c:v>
                </c:pt>
                <c:pt idx="911">
                  <c:v>-337.46800000000002</c:v>
                </c:pt>
                <c:pt idx="912">
                  <c:v>-77.187899999999999</c:v>
                </c:pt>
                <c:pt idx="913">
                  <c:v>233.75700000000001</c:v>
                </c:pt>
                <c:pt idx="914">
                  <c:v>352.52800000000002</c:v>
                </c:pt>
                <c:pt idx="915">
                  <c:v>459.303</c:v>
                </c:pt>
                <c:pt idx="916">
                  <c:v>453.63499999999999</c:v>
                </c:pt>
                <c:pt idx="917">
                  <c:v>281.62599999999998</c:v>
                </c:pt>
                <c:pt idx="918">
                  <c:v>127.578</c:v>
                </c:pt>
                <c:pt idx="919">
                  <c:v>-125.30500000000001</c:v>
                </c:pt>
                <c:pt idx="920">
                  <c:v>-335.11900000000003</c:v>
                </c:pt>
                <c:pt idx="921">
                  <c:v>-394.161</c:v>
                </c:pt>
                <c:pt idx="922">
                  <c:v>-371.75200000000001</c:v>
                </c:pt>
                <c:pt idx="923">
                  <c:v>-261.13099999999997</c:v>
                </c:pt>
                <c:pt idx="924">
                  <c:v>-63.649500000000003</c:v>
                </c:pt>
                <c:pt idx="925">
                  <c:v>122.898</c:v>
                </c:pt>
                <c:pt idx="926">
                  <c:v>287.87200000000001</c:v>
                </c:pt>
                <c:pt idx="927">
                  <c:v>443.49</c:v>
                </c:pt>
                <c:pt idx="928">
                  <c:v>399.34</c:v>
                </c:pt>
                <c:pt idx="929">
                  <c:v>210.904</c:v>
                </c:pt>
                <c:pt idx="930">
                  <c:v>6.5232599999999996</c:v>
                </c:pt>
              </c:numCache>
            </c:numRef>
          </c:yVal>
          <c:smooth val="1"/>
        </c:ser>
        <c:ser>
          <c:idx val="3"/>
          <c:order val="3"/>
          <c:tx>
            <c:strRef>
              <c:f>approach!$AG$2</c:f>
              <c:strCache>
                <c:ptCount val="1"/>
                <c:pt idx="0">
                  <c:v>5in sampling</c:v>
                </c:pt>
              </c:strCache>
            </c:strRef>
          </c:tx>
          <c:marker>
            <c:symbol val="none"/>
          </c:marker>
          <c:xVal>
            <c:numRef>
              <c:f>approach!$AE$9:$AE$666</c:f>
              <c:numCache>
                <c:formatCode>General</c:formatCode>
                <c:ptCount val="658"/>
                <c:pt idx="0">
                  <c:v>0</c:v>
                </c:pt>
                <c:pt idx="1">
                  <c:v>3.7399700000000001E-2</c:v>
                </c:pt>
                <c:pt idx="2">
                  <c:v>7.4799400000000002E-2</c:v>
                </c:pt>
                <c:pt idx="3">
                  <c:v>0.11219899999999999</c:v>
                </c:pt>
                <c:pt idx="4">
                  <c:v>0.14959900000000001</c:v>
                </c:pt>
                <c:pt idx="5">
                  <c:v>0.186998</c:v>
                </c:pt>
                <c:pt idx="6">
                  <c:v>0.22439799999999999</c:v>
                </c:pt>
                <c:pt idx="7">
                  <c:v>0.26179799999999998</c:v>
                </c:pt>
                <c:pt idx="8">
                  <c:v>0.29919699999999999</c:v>
                </c:pt>
                <c:pt idx="9">
                  <c:v>0.33659699999999998</c:v>
                </c:pt>
                <c:pt idx="10">
                  <c:v>0.37399700000000002</c:v>
                </c:pt>
                <c:pt idx="11">
                  <c:v>0.41139599999999998</c:v>
                </c:pt>
                <c:pt idx="12">
                  <c:v>0.44879599999999997</c:v>
                </c:pt>
                <c:pt idx="13">
                  <c:v>0.48619600000000002</c:v>
                </c:pt>
                <c:pt idx="14">
                  <c:v>0.52359500000000003</c:v>
                </c:pt>
                <c:pt idx="15">
                  <c:v>0.56099500000000002</c:v>
                </c:pt>
                <c:pt idx="16">
                  <c:v>0.59839500000000001</c:v>
                </c:pt>
                <c:pt idx="17">
                  <c:v>0.635795</c:v>
                </c:pt>
                <c:pt idx="18">
                  <c:v>0.67319399999999996</c:v>
                </c:pt>
                <c:pt idx="19">
                  <c:v>0.71059399999999995</c:v>
                </c:pt>
                <c:pt idx="20">
                  <c:v>0.74799400000000005</c:v>
                </c:pt>
                <c:pt idx="21">
                  <c:v>0.78539300000000001</c:v>
                </c:pt>
                <c:pt idx="22">
                  <c:v>0.822793</c:v>
                </c:pt>
                <c:pt idx="23">
                  <c:v>0.86019299999999999</c:v>
                </c:pt>
                <c:pt idx="24">
                  <c:v>0.89759199999999995</c:v>
                </c:pt>
                <c:pt idx="25">
                  <c:v>0.93499200000000005</c:v>
                </c:pt>
                <c:pt idx="26">
                  <c:v>0.97239200000000003</c:v>
                </c:pt>
                <c:pt idx="27">
                  <c:v>1.00979</c:v>
                </c:pt>
                <c:pt idx="28">
                  <c:v>1.0471900000000001</c:v>
                </c:pt>
                <c:pt idx="29">
                  <c:v>1.0845899999999999</c:v>
                </c:pt>
                <c:pt idx="30">
                  <c:v>1.12199</c:v>
                </c:pt>
                <c:pt idx="31">
                  <c:v>1.1593899999999999</c:v>
                </c:pt>
                <c:pt idx="32">
                  <c:v>1.19679</c:v>
                </c:pt>
                <c:pt idx="33">
                  <c:v>1.2341899999999999</c:v>
                </c:pt>
                <c:pt idx="34">
                  <c:v>1.27159</c:v>
                </c:pt>
                <c:pt idx="35">
                  <c:v>1.3089900000000001</c:v>
                </c:pt>
                <c:pt idx="36">
                  <c:v>1.34639</c:v>
                </c:pt>
                <c:pt idx="37">
                  <c:v>1.3837900000000001</c:v>
                </c:pt>
                <c:pt idx="38">
                  <c:v>1.42119</c:v>
                </c:pt>
                <c:pt idx="39">
                  <c:v>1.4585900000000001</c:v>
                </c:pt>
                <c:pt idx="40">
                  <c:v>1.4959899999999999</c:v>
                </c:pt>
                <c:pt idx="41">
                  <c:v>1.53339</c:v>
                </c:pt>
                <c:pt idx="42">
                  <c:v>1.5707899999999999</c:v>
                </c:pt>
                <c:pt idx="43">
                  <c:v>1.60819</c:v>
                </c:pt>
                <c:pt idx="44">
                  <c:v>1.6455900000000001</c:v>
                </c:pt>
                <c:pt idx="45">
                  <c:v>1.68299</c:v>
                </c:pt>
                <c:pt idx="46">
                  <c:v>1.7203900000000001</c:v>
                </c:pt>
                <c:pt idx="47">
                  <c:v>1.7577799999999999</c:v>
                </c:pt>
                <c:pt idx="48">
                  <c:v>1.79518</c:v>
                </c:pt>
                <c:pt idx="49">
                  <c:v>1.8325800000000001</c:v>
                </c:pt>
                <c:pt idx="50">
                  <c:v>1.86998</c:v>
                </c:pt>
                <c:pt idx="51">
                  <c:v>1.9073800000000001</c:v>
                </c:pt>
                <c:pt idx="52">
                  <c:v>1.94478</c:v>
                </c:pt>
                <c:pt idx="53">
                  <c:v>1.9821800000000001</c:v>
                </c:pt>
                <c:pt idx="54">
                  <c:v>2.0195799999999999</c:v>
                </c:pt>
                <c:pt idx="55">
                  <c:v>2.0569799999999998</c:v>
                </c:pt>
                <c:pt idx="56">
                  <c:v>2.0943800000000001</c:v>
                </c:pt>
                <c:pt idx="57">
                  <c:v>2.13178</c:v>
                </c:pt>
                <c:pt idx="58">
                  <c:v>2.1691799999999999</c:v>
                </c:pt>
                <c:pt idx="59">
                  <c:v>2.2065800000000002</c:v>
                </c:pt>
                <c:pt idx="60">
                  <c:v>2.2439800000000001</c:v>
                </c:pt>
                <c:pt idx="61">
                  <c:v>2.28138</c:v>
                </c:pt>
                <c:pt idx="62">
                  <c:v>2.3187799999999998</c:v>
                </c:pt>
                <c:pt idx="63">
                  <c:v>2.3561800000000002</c:v>
                </c:pt>
                <c:pt idx="64">
                  <c:v>2.39358</c:v>
                </c:pt>
                <c:pt idx="65">
                  <c:v>2.4309799999999999</c:v>
                </c:pt>
                <c:pt idx="66">
                  <c:v>2.4683799999999998</c:v>
                </c:pt>
                <c:pt idx="67">
                  <c:v>2.5057800000000001</c:v>
                </c:pt>
                <c:pt idx="68">
                  <c:v>2.54318</c:v>
                </c:pt>
                <c:pt idx="69">
                  <c:v>2.5805799999999999</c:v>
                </c:pt>
                <c:pt idx="70">
                  <c:v>2.6179800000000002</c:v>
                </c:pt>
                <c:pt idx="71">
                  <c:v>2.6553800000000001</c:v>
                </c:pt>
                <c:pt idx="72">
                  <c:v>2.69278</c:v>
                </c:pt>
                <c:pt idx="73">
                  <c:v>2.7301799999999998</c:v>
                </c:pt>
                <c:pt idx="74">
                  <c:v>2.7675800000000002</c:v>
                </c:pt>
                <c:pt idx="75">
                  <c:v>2.80498</c:v>
                </c:pt>
                <c:pt idx="76">
                  <c:v>2.8423799999999999</c:v>
                </c:pt>
                <c:pt idx="77">
                  <c:v>2.8797799999999998</c:v>
                </c:pt>
                <c:pt idx="78">
                  <c:v>2.91717</c:v>
                </c:pt>
                <c:pt idx="79">
                  <c:v>2.9545699999999999</c:v>
                </c:pt>
                <c:pt idx="80">
                  <c:v>2.9919699999999998</c:v>
                </c:pt>
                <c:pt idx="81">
                  <c:v>3.0293700000000001</c:v>
                </c:pt>
                <c:pt idx="82">
                  <c:v>3.06677</c:v>
                </c:pt>
                <c:pt idx="83">
                  <c:v>3.1041699999999999</c:v>
                </c:pt>
                <c:pt idx="84">
                  <c:v>3.1415700000000002</c:v>
                </c:pt>
                <c:pt idx="85">
                  <c:v>3.1789700000000001</c:v>
                </c:pt>
                <c:pt idx="86">
                  <c:v>3.21637</c:v>
                </c:pt>
                <c:pt idx="87">
                  <c:v>3.2537699999999998</c:v>
                </c:pt>
                <c:pt idx="88">
                  <c:v>3.2911700000000002</c:v>
                </c:pt>
                <c:pt idx="89">
                  <c:v>3.32857</c:v>
                </c:pt>
                <c:pt idx="90">
                  <c:v>3.3659699999999999</c:v>
                </c:pt>
                <c:pt idx="91">
                  <c:v>3.4033699999999998</c:v>
                </c:pt>
                <c:pt idx="92">
                  <c:v>3.4407700000000001</c:v>
                </c:pt>
                <c:pt idx="93">
                  <c:v>3.47817</c:v>
                </c:pt>
                <c:pt idx="94">
                  <c:v>3.5155699999999999</c:v>
                </c:pt>
                <c:pt idx="95">
                  <c:v>3.5529700000000002</c:v>
                </c:pt>
                <c:pt idx="96">
                  <c:v>3.5903700000000001</c:v>
                </c:pt>
                <c:pt idx="97">
                  <c:v>3.6277699999999999</c:v>
                </c:pt>
                <c:pt idx="98">
                  <c:v>3.6651699999999998</c:v>
                </c:pt>
                <c:pt idx="99">
                  <c:v>3.7025700000000001</c:v>
                </c:pt>
                <c:pt idx="100">
                  <c:v>3.73997</c:v>
                </c:pt>
                <c:pt idx="101">
                  <c:v>3.7773699999999999</c:v>
                </c:pt>
                <c:pt idx="102">
                  <c:v>3.8147700000000002</c:v>
                </c:pt>
                <c:pt idx="103">
                  <c:v>3.8521700000000001</c:v>
                </c:pt>
                <c:pt idx="104">
                  <c:v>3.88957</c:v>
                </c:pt>
                <c:pt idx="105">
                  <c:v>3.9269699999999998</c:v>
                </c:pt>
                <c:pt idx="106">
                  <c:v>3.9643700000000002</c:v>
                </c:pt>
                <c:pt idx="107">
                  <c:v>4.0017699999999996</c:v>
                </c:pt>
                <c:pt idx="108">
                  <c:v>4.0391700000000004</c:v>
                </c:pt>
                <c:pt idx="109">
                  <c:v>4.0765599999999997</c:v>
                </c:pt>
                <c:pt idx="110">
                  <c:v>4.1139599999999996</c:v>
                </c:pt>
                <c:pt idx="111">
                  <c:v>4.1513600000000004</c:v>
                </c:pt>
                <c:pt idx="112">
                  <c:v>4.1887600000000003</c:v>
                </c:pt>
                <c:pt idx="113">
                  <c:v>4.2261600000000001</c:v>
                </c:pt>
                <c:pt idx="114">
                  <c:v>4.26356</c:v>
                </c:pt>
                <c:pt idx="115">
                  <c:v>4.3009599999999999</c:v>
                </c:pt>
                <c:pt idx="116">
                  <c:v>4.3383599999999998</c:v>
                </c:pt>
                <c:pt idx="117">
                  <c:v>4.3757599999999996</c:v>
                </c:pt>
                <c:pt idx="118">
                  <c:v>4.4131600000000004</c:v>
                </c:pt>
                <c:pt idx="119">
                  <c:v>4.4505600000000003</c:v>
                </c:pt>
                <c:pt idx="120">
                  <c:v>4.4879600000000002</c:v>
                </c:pt>
                <c:pt idx="121">
                  <c:v>4.52536</c:v>
                </c:pt>
                <c:pt idx="122">
                  <c:v>4.5627599999999999</c:v>
                </c:pt>
                <c:pt idx="123">
                  <c:v>4.6001599999999998</c:v>
                </c:pt>
                <c:pt idx="124">
                  <c:v>4.6375599999999997</c:v>
                </c:pt>
                <c:pt idx="125">
                  <c:v>4.6749599999999996</c:v>
                </c:pt>
                <c:pt idx="126">
                  <c:v>4.7123600000000003</c:v>
                </c:pt>
                <c:pt idx="127">
                  <c:v>4.7497600000000002</c:v>
                </c:pt>
                <c:pt idx="128">
                  <c:v>4.7871600000000001</c:v>
                </c:pt>
                <c:pt idx="129">
                  <c:v>4.82456</c:v>
                </c:pt>
                <c:pt idx="130">
                  <c:v>4.8619599999999998</c:v>
                </c:pt>
                <c:pt idx="131">
                  <c:v>4.8993599999999997</c:v>
                </c:pt>
                <c:pt idx="132">
                  <c:v>4.9367599999999996</c:v>
                </c:pt>
                <c:pt idx="133">
                  <c:v>4.9741600000000004</c:v>
                </c:pt>
                <c:pt idx="134">
                  <c:v>5.0115600000000002</c:v>
                </c:pt>
                <c:pt idx="135">
                  <c:v>5.0489600000000001</c:v>
                </c:pt>
                <c:pt idx="136">
                  <c:v>5.08636</c:v>
                </c:pt>
                <c:pt idx="137">
                  <c:v>5.1237599999999999</c:v>
                </c:pt>
                <c:pt idx="138">
                  <c:v>5.1611599999999997</c:v>
                </c:pt>
                <c:pt idx="139">
                  <c:v>5.1985599999999996</c:v>
                </c:pt>
                <c:pt idx="140">
                  <c:v>5.2359499999999999</c:v>
                </c:pt>
                <c:pt idx="141">
                  <c:v>5.2733499999999998</c:v>
                </c:pt>
                <c:pt idx="142">
                  <c:v>5.3107499999999996</c:v>
                </c:pt>
                <c:pt idx="143">
                  <c:v>5.3481500000000004</c:v>
                </c:pt>
                <c:pt idx="144">
                  <c:v>5.3855500000000003</c:v>
                </c:pt>
                <c:pt idx="145">
                  <c:v>5.4229500000000002</c:v>
                </c:pt>
                <c:pt idx="146">
                  <c:v>5.46035</c:v>
                </c:pt>
                <c:pt idx="147">
                  <c:v>5.4977499999999999</c:v>
                </c:pt>
                <c:pt idx="148">
                  <c:v>5.5351499999999998</c:v>
                </c:pt>
                <c:pt idx="149">
                  <c:v>5.5725499999999997</c:v>
                </c:pt>
                <c:pt idx="150">
                  <c:v>5.6099500000000004</c:v>
                </c:pt>
                <c:pt idx="151">
                  <c:v>5.6473500000000003</c:v>
                </c:pt>
                <c:pt idx="152">
                  <c:v>5.6847500000000002</c:v>
                </c:pt>
                <c:pt idx="153">
                  <c:v>5.7221500000000001</c:v>
                </c:pt>
                <c:pt idx="154">
                  <c:v>5.7595499999999999</c:v>
                </c:pt>
                <c:pt idx="155">
                  <c:v>5.7969499999999998</c:v>
                </c:pt>
                <c:pt idx="156">
                  <c:v>5.8343499999999997</c:v>
                </c:pt>
                <c:pt idx="157">
                  <c:v>5.8717499999999996</c:v>
                </c:pt>
                <c:pt idx="158">
                  <c:v>5.9091500000000003</c:v>
                </c:pt>
                <c:pt idx="159">
                  <c:v>5.9465500000000002</c:v>
                </c:pt>
                <c:pt idx="160">
                  <c:v>5.9839500000000001</c:v>
                </c:pt>
                <c:pt idx="161">
                  <c:v>6.02135</c:v>
                </c:pt>
                <c:pt idx="162">
                  <c:v>6.0587499999999999</c:v>
                </c:pt>
                <c:pt idx="163">
                  <c:v>6.0961499999999997</c:v>
                </c:pt>
                <c:pt idx="164">
                  <c:v>6.1335499999999996</c:v>
                </c:pt>
                <c:pt idx="165">
                  <c:v>6.1709500000000004</c:v>
                </c:pt>
                <c:pt idx="166">
                  <c:v>6.2083500000000003</c:v>
                </c:pt>
                <c:pt idx="167">
                  <c:v>6.2457500000000001</c:v>
                </c:pt>
                <c:pt idx="168">
                  <c:v>6.28315</c:v>
                </c:pt>
                <c:pt idx="169">
                  <c:v>6.3205499999999999</c:v>
                </c:pt>
                <c:pt idx="170">
                  <c:v>6.3579499999999998</c:v>
                </c:pt>
                <c:pt idx="171">
                  <c:v>6.39534</c:v>
                </c:pt>
                <c:pt idx="172">
                  <c:v>6.4327399999999999</c:v>
                </c:pt>
                <c:pt idx="173">
                  <c:v>6.4701399999999998</c:v>
                </c:pt>
                <c:pt idx="174">
                  <c:v>6.5075399999999997</c:v>
                </c:pt>
                <c:pt idx="175">
                  <c:v>6.5449400000000004</c:v>
                </c:pt>
                <c:pt idx="176">
                  <c:v>6.5823400000000003</c:v>
                </c:pt>
                <c:pt idx="177">
                  <c:v>6.6197400000000002</c:v>
                </c:pt>
                <c:pt idx="178">
                  <c:v>6.6571400000000001</c:v>
                </c:pt>
                <c:pt idx="179">
                  <c:v>6.6945399999999999</c:v>
                </c:pt>
                <c:pt idx="180">
                  <c:v>6.7319399999999998</c:v>
                </c:pt>
                <c:pt idx="181">
                  <c:v>6.7693399999999997</c:v>
                </c:pt>
                <c:pt idx="182">
                  <c:v>6.8067399999999996</c:v>
                </c:pt>
                <c:pt idx="183">
                  <c:v>6.8441400000000003</c:v>
                </c:pt>
                <c:pt idx="184">
                  <c:v>6.8815400000000002</c:v>
                </c:pt>
                <c:pt idx="185">
                  <c:v>6.9189400000000001</c:v>
                </c:pt>
                <c:pt idx="186">
                  <c:v>6.95634</c:v>
                </c:pt>
                <c:pt idx="187">
                  <c:v>6.9937399999999998</c:v>
                </c:pt>
                <c:pt idx="188">
                  <c:v>7.0311399999999997</c:v>
                </c:pt>
                <c:pt idx="189">
                  <c:v>7.0685399999999996</c:v>
                </c:pt>
                <c:pt idx="190">
                  <c:v>7.1059400000000004</c:v>
                </c:pt>
                <c:pt idx="191">
                  <c:v>7.1433400000000002</c:v>
                </c:pt>
                <c:pt idx="192">
                  <c:v>7.1807400000000001</c:v>
                </c:pt>
                <c:pt idx="193">
                  <c:v>7.21814</c:v>
                </c:pt>
                <c:pt idx="194">
                  <c:v>7.2555399999999999</c:v>
                </c:pt>
                <c:pt idx="195">
                  <c:v>7.2929399999999998</c:v>
                </c:pt>
                <c:pt idx="196">
                  <c:v>7.3303399999999996</c:v>
                </c:pt>
                <c:pt idx="197">
                  <c:v>7.3677400000000004</c:v>
                </c:pt>
                <c:pt idx="198">
                  <c:v>7.4051400000000003</c:v>
                </c:pt>
                <c:pt idx="199">
                  <c:v>7.4425400000000002</c:v>
                </c:pt>
                <c:pt idx="200">
                  <c:v>7.47994</c:v>
                </c:pt>
                <c:pt idx="201">
                  <c:v>7.5173399999999999</c:v>
                </c:pt>
                <c:pt idx="202">
                  <c:v>7.5547300000000002</c:v>
                </c:pt>
                <c:pt idx="203">
                  <c:v>7.59213</c:v>
                </c:pt>
                <c:pt idx="204">
                  <c:v>7.6295299999999999</c:v>
                </c:pt>
                <c:pt idx="205">
                  <c:v>7.6669299999999998</c:v>
                </c:pt>
                <c:pt idx="206">
                  <c:v>7.7043299999999997</c:v>
                </c:pt>
                <c:pt idx="207">
                  <c:v>7.7417299999999996</c:v>
                </c:pt>
                <c:pt idx="208">
                  <c:v>7.7791300000000003</c:v>
                </c:pt>
                <c:pt idx="209">
                  <c:v>7.8165300000000002</c:v>
                </c:pt>
                <c:pt idx="210">
                  <c:v>7.8539300000000001</c:v>
                </c:pt>
                <c:pt idx="211">
                  <c:v>7.89133</c:v>
                </c:pt>
                <c:pt idx="212">
                  <c:v>7.9287299999999998</c:v>
                </c:pt>
                <c:pt idx="213">
                  <c:v>7.9661299999999997</c:v>
                </c:pt>
                <c:pt idx="214">
                  <c:v>8.0035299999999996</c:v>
                </c:pt>
                <c:pt idx="215">
                  <c:v>8.0409299999999995</c:v>
                </c:pt>
                <c:pt idx="216">
                  <c:v>8.0783299999999993</c:v>
                </c:pt>
                <c:pt idx="217">
                  <c:v>8.1157299999999992</c:v>
                </c:pt>
                <c:pt idx="218">
                  <c:v>8.1531300000000009</c:v>
                </c:pt>
                <c:pt idx="219">
                  <c:v>8.1905300000000008</c:v>
                </c:pt>
                <c:pt idx="220">
                  <c:v>8.2279300000000006</c:v>
                </c:pt>
                <c:pt idx="221">
                  <c:v>8.2653300000000005</c:v>
                </c:pt>
                <c:pt idx="222">
                  <c:v>8.3027300000000004</c:v>
                </c:pt>
                <c:pt idx="223">
                  <c:v>8.3401300000000003</c:v>
                </c:pt>
                <c:pt idx="224">
                  <c:v>8.3775300000000001</c:v>
                </c:pt>
                <c:pt idx="225">
                  <c:v>8.41493</c:v>
                </c:pt>
                <c:pt idx="226">
                  <c:v>8.4523299999999999</c:v>
                </c:pt>
                <c:pt idx="227">
                  <c:v>8.4897299999999998</c:v>
                </c:pt>
                <c:pt idx="228">
                  <c:v>8.5271299999999997</c:v>
                </c:pt>
                <c:pt idx="229">
                  <c:v>8.5645299999999995</c:v>
                </c:pt>
                <c:pt idx="230">
                  <c:v>8.6019299999999994</c:v>
                </c:pt>
                <c:pt idx="231">
                  <c:v>8.6393299999999993</c:v>
                </c:pt>
                <c:pt idx="232">
                  <c:v>8.6767299999999992</c:v>
                </c:pt>
                <c:pt idx="233">
                  <c:v>8.7141199999999994</c:v>
                </c:pt>
                <c:pt idx="234">
                  <c:v>8.7515199999999993</c:v>
                </c:pt>
                <c:pt idx="235">
                  <c:v>8.7889199999999992</c:v>
                </c:pt>
                <c:pt idx="236">
                  <c:v>8.8263200000000008</c:v>
                </c:pt>
                <c:pt idx="237">
                  <c:v>8.8637200000000007</c:v>
                </c:pt>
                <c:pt idx="238">
                  <c:v>8.9011200000000006</c:v>
                </c:pt>
                <c:pt idx="239">
                  <c:v>8.9385200000000005</c:v>
                </c:pt>
                <c:pt idx="240">
                  <c:v>8.9759200000000003</c:v>
                </c:pt>
                <c:pt idx="241">
                  <c:v>9.0133200000000002</c:v>
                </c:pt>
                <c:pt idx="242">
                  <c:v>9.0507200000000001</c:v>
                </c:pt>
                <c:pt idx="243">
                  <c:v>9.08812</c:v>
                </c:pt>
                <c:pt idx="244">
                  <c:v>9.1255199999999999</c:v>
                </c:pt>
                <c:pt idx="245">
                  <c:v>9.1629199999999997</c:v>
                </c:pt>
                <c:pt idx="246">
                  <c:v>9.2003199999999996</c:v>
                </c:pt>
                <c:pt idx="247">
                  <c:v>9.2377199999999995</c:v>
                </c:pt>
                <c:pt idx="248">
                  <c:v>9.2751199999999994</c:v>
                </c:pt>
                <c:pt idx="249">
                  <c:v>9.3125199999999992</c:v>
                </c:pt>
                <c:pt idx="250">
                  <c:v>9.3499199999999991</c:v>
                </c:pt>
                <c:pt idx="251">
                  <c:v>9.3873200000000008</c:v>
                </c:pt>
                <c:pt idx="252">
                  <c:v>9.4247200000000007</c:v>
                </c:pt>
                <c:pt idx="253">
                  <c:v>9.4621200000000005</c:v>
                </c:pt>
                <c:pt idx="254">
                  <c:v>9.4995200000000004</c:v>
                </c:pt>
                <c:pt idx="255">
                  <c:v>9.5369200000000003</c:v>
                </c:pt>
                <c:pt idx="256">
                  <c:v>9.5743200000000002</c:v>
                </c:pt>
                <c:pt idx="257">
                  <c:v>9.61172</c:v>
                </c:pt>
                <c:pt idx="258">
                  <c:v>9.6491199999999999</c:v>
                </c:pt>
                <c:pt idx="259">
                  <c:v>9.6865199999999998</c:v>
                </c:pt>
                <c:pt idx="260">
                  <c:v>9.7239199999999997</c:v>
                </c:pt>
                <c:pt idx="261">
                  <c:v>9.7613199999999996</c:v>
                </c:pt>
                <c:pt idx="262">
                  <c:v>9.7987199999999994</c:v>
                </c:pt>
                <c:pt idx="263">
                  <c:v>9.8361199999999993</c:v>
                </c:pt>
                <c:pt idx="264">
                  <c:v>9.8735099999999996</c:v>
                </c:pt>
                <c:pt idx="265">
                  <c:v>9.9109099999999994</c:v>
                </c:pt>
                <c:pt idx="266">
                  <c:v>9.9483099999999993</c:v>
                </c:pt>
                <c:pt idx="267">
                  <c:v>9.9857099999999992</c:v>
                </c:pt>
                <c:pt idx="268">
                  <c:v>10.023099999999999</c:v>
                </c:pt>
                <c:pt idx="269">
                  <c:v>10.060499999999999</c:v>
                </c:pt>
                <c:pt idx="270">
                  <c:v>10.097899999999999</c:v>
                </c:pt>
                <c:pt idx="271">
                  <c:v>10.135300000000001</c:v>
                </c:pt>
                <c:pt idx="272">
                  <c:v>10.172700000000001</c:v>
                </c:pt>
                <c:pt idx="273">
                  <c:v>10.210100000000001</c:v>
                </c:pt>
                <c:pt idx="274">
                  <c:v>10.2475</c:v>
                </c:pt>
                <c:pt idx="275">
                  <c:v>10.2849</c:v>
                </c:pt>
                <c:pt idx="276">
                  <c:v>10.3223</c:v>
                </c:pt>
                <c:pt idx="277">
                  <c:v>10.3597</c:v>
                </c:pt>
                <c:pt idx="278">
                  <c:v>10.3971</c:v>
                </c:pt>
                <c:pt idx="279">
                  <c:v>10.4345</c:v>
                </c:pt>
                <c:pt idx="280">
                  <c:v>10.4719</c:v>
                </c:pt>
                <c:pt idx="281">
                  <c:v>10.5093</c:v>
                </c:pt>
                <c:pt idx="282">
                  <c:v>10.5467</c:v>
                </c:pt>
                <c:pt idx="283">
                  <c:v>10.584099999999999</c:v>
                </c:pt>
                <c:pt idx="284">
                  <c:v>10.621499999999999</c:v>
                </c:pt>
                <c:pt idx="285">
                  <c:v>10.658899999999999</c:v>
                </c:pt>
                <c:pt idx="286">
                  <c:v>10.696300000000001</c:v>
                </c:pt>
                <c:pt idx="287">
                  <c:v>10.733700000000001</c:v>
                </c:pt>
                <c:pt idx="288">
                  <c:v>10.771100000000001</c:v>
                </c:pt>
                <c:pt idx="289">
                  <c:v>10.8085</c:v>
                </c:pt>
                <c:pt idx="290">
                  <c:v>10.8459</c:v>
                </c:pt>
                <c:pt idx="291">
                  <c:v>10.8833</c:v>
                </c:pt>
                <c:pt idx="292">
                  <c:v>10.9207</c:v>
                </c:pt>
                <c:pt idx="293">
                  <c:v>10.9581</c:v>
                </c:pt>
                <c:pt idx="294">
                  <c:v>10.9955</c:v>
                </c:pt>
                <c:pt idx="295">
                  <c:v>11.0329</c:v>
                </c:pt>
                <c:pt idx="296">
                  <c:v>11.0703</c:v>
                </c:pt>
                <c:pt idx="297">
                  <c:v>11.107699999999999</c:v>
                </c:pt>
                <c:pt idx="298">
                  <c:v>11.145099999999999</c:v>
                </c:pt>
                <c:pt idx="299">
                  <c:v>11.182499999999999</c:v>
                </c:pt>
                <c:pt idx="300">
                  <c:v>11.219900000000001</c:v>
                </c:pt>
                <c:pt idx="301">
                  <c:v>11.257300000000001</c:v>
                </c:pt>
                <c:pt idx="302">
                  <c:v>11.294700000000001</c:v>
                </c:pt>
                <c:pt idx="303">
                  <c:v>11.332100000000001</c:v>
                </c:pt>
                <c:pt idx="304">
                  <c:v>11.3695</c:v>
                </c:pt>
                <c:pt idx="305">
                  <c:v>11.4069</c:v>
                </c:pt>
                <c:pt idx="306">
                  <c:v>11.4443</c:v>
                </c:pt>
                <c:pt idx="307">
                  <c:v>11.4817</c:v>
                </c:pt>
                <c:pt idx="308">
                  <c:v>11.5191</c:v>
                </c:pt>
                <c:pt idx="309">
                  <c:v>11.5565</c:v>
                </c:pt>
                <c:pt idx="310">
                  <c:v>11.5939</c:v>
                </c:pt>
                <c:pt idx="311">
                  <c:v>11.6313</c:v>
                </c:pt>
                <c:pt idx="312">
                  <c:v>11.668699999999999</c:v>
                </c:pt>
                <c:pt idx="313">
                  <c:v>11.706099999999999</c:v>
                </c:pt>
                <c:pt idx="314">
                  <c:v>11.743499999999999</c:v>
                </c:pt>
                <c:pt idx="315">
                  <c:v>11.780900000000001</c:v>
                </c:pt>
                <c:pt idx="316">
                  <c:v>11.818300000000001</c:v>
                </c:pt>
                <c:pt idx="317">
                  <c:v>11.855700000000001</c:v>
                </c:pt>
                <c:pt idx="318">
                  <c:v>11.8931</c:v>
                </c:pt>
                <c:pt idx="319">
                  <c:v>11.9305</c:v>
                </c:pt>
                <c:pt idx="320">
                  <c:v>11.9679</c:v>
                </c:pt>
                <c:pt idx="321">
                  <c:v>12.0053</c:v>
                </c:pt>
                <c:pt idx="322">
                  <c:v>12.0427</c:v>
                </c:pt>
                <c:pt idx="323">
                  <c:v>12.0801</c:v>
                </c:pt>
                <c:pt idx="324">
                  <c:v>12.1175</c:v>
                </c:pt>
                <c:pt idx="325">
                  <c:v>12.1549</c:v>
                </c:pt>
                <c:pt idx="326">
                  <c:v>12.192299999999999</c:v>
                </c:pt>
                <c:pt idx="327">
                  <c:v>12.229699999999999</c:v>
                </c:pt>
                <c:pt idx="328">
                  <c:v>12.267099999999999</c:v>
                </c:pt>
                <c:pt idx="329">
                  <c:v>12.304500000000001</c:v>
                </c:pt>
                <c:pt idx="330">
                  <c:v>12.341900000000001</c:v>
                </c:pt>
                <c:pt idx="331">
                  <c:v>12.379300000000001</c:v>
                </c:pt>
                <c:pt idx="332">
                  <c:v>12.416700000000001</c:v>
                </c:pt>
                <c:pt idx="333">
                  <c:v>12.4541</c:v>
                </c:pt>
                <c:pt idx="334">
                  <c:v>12.4915</c:v>
                </c:pt>
                <c:pt idx="335">
                  <c:v>12.5289</c:v>
                </c:pt>
                <c:pt idx="336">
                  <c:v>12.5663</c:v>
                </c:pt>
                <c:pt idx="337">
                  <c:v>12.6037</c:v>
                </c:pt>
                <c:pt idx="338">
                  <c:v>12.6411</c:v>
                </c:pt>
                <c:pt idx="339">
                  <c:v>12.6785</c:v>
                </c:pt>
                <c:pt idx="340">
                  <c:v>12.7159</c:v>
                </c:pt>
                <c:pt idx="341">
                  <c:v>12.753299999999999</c:v>
                </c:pt>
                <c:pt idx="342">
                  <c:v>12.790699999999999</c:v>
                </c:pt>
                <c:pt idx="343">
                  <c:v>12.828099999999999</c:v>
                </c:pt>
                <c:pt idx="344">
                  <c:v>12.865500000000001</c:v>
                </c:pt>
                <c:pt idx="345">
                  <c:v>12.902900000000001</c:v>
                </c:pt>
                <c:pt idx="346">
                  <c:v>12.940300000000001</c:v>
                </c:pt>
                <c:pt idx="347">
                  <c:v>12.9777</c:v>
                </c:pt>
                <c:pt idx="348">
                  <c:v>13.0151</c:v>
                </c:pt>
                <c:pt idx="349">
                  <c:v>13.0525</c:v>
                </c:pt>
                <c:pt idx="350">
                  <c:v>13.0899</c:v>
                </c:pt>
                <c:pt idx="351">
                  <c:v>13.1273</c:v>
                </c:pt>
                <c:pt idx="352">
                  <c:v>13.1647</c:v>
                </c:pt>
                <c:pt idx="353">
                  <c:v>13.2021</c:v>
                </c:pt>
                <c:pt idx="354">
                  <c:v>13.2395</c:v>
                </c:pt>
                <c:pt idx="355">
                  <c:v>13.276899999999999</c:v>
                </c:pt>
                <c:pt idx="356">
                  <c:v>13.314299999999999</c:v>
                </c:pt>
                <c:pt idx="357">
                  <c:v>13.351699999999999</c:v>
                </c:pt>
                <c:pt idx="358">
                  <c:v>13.389099999999999</c:v>
                </c:pt>
                <c:pt idx="359">
                  <c:v>13.426500000000001</c:v>
                </c:pt>
                <c:pt idx="360">
                  <c:v>13.463900000000001</c:v>
                </c:pt>
                <c:pt idx="361">
                  <c:v>13.501300000000001</c:v>
                </c:pt>
                <c:pt idx="362">
                  <c:v>13.5387</c:v>
                </c:pt>
                <c:pt idx="363">
                  <c:v>13.5761</c:v>
                </c:pt>
                <c:pt idx="364">
                  <c:v>13.6135</c:v>
                </c:pt>
                <c:pt idx="365">
                  <c:v>13.6509</c:v>
                </c:pt>
                <c:pt idx="366">
                  <c:v>13.6883</c:v>
                </c:pt>
                <c:pt idx="367">
                  <c:v>13.7257</c:v>
                </c:pt>
                <c:pt idx="368">
                  <c:v>13.7631</c:v>
                </c:pt>
                <c:pt idx="369">
                  <c:v>13.8005</c:v>
                </c:pt>
                <c:pt idx="370">
                  <c:v>13.837899999999999</c:v>
                </c:pt>
                <c:pt idx="371">
                  <c:v>13.875299999999999</c:v>
                </c:pt>
                <c:pt idx="372">
                  <c:v>13.912699999999999</c:v>
                </c:pt>
                <c:pt idx="373">
                  <c:v>13.950100000000001</c:v>
                </c:pt>
                <c:pt idx="374">
                  <c:v>13.987500000000001</c:v>
                </c:pt>
                <c:pt idx="375">
                  <c:v>14.024900000000001</c:v>
                </c:pt>
                <c:pt idx="376">
                  <c:v>14.0623</c:v>
                </c:pt>
                <c:pt idx="377">
                  <c:v>14.0997</c:v>
                </c:pt>
                <c:pt idx="378">
                  <c:v>14.1371</c:v>
                </c:pt>
                <c:pt idx="379">
                  <c:v>14.1745</c:v>
                </c:pt>
                <c:pt idx="380">
                  <c:v>14.2119</c:v>
                </c:pt>
                <c:pt idx="381">
                  <c:v>14.2493</c:v>
                </c:pt>
                <c:pt idx="382">
                  <c:v>14.2867</c:v>
                </c:pt>
                <c:pt idx="383">
                  <c:v>14.3241</c:v>
                </c:pt>
                <c:pt idx="384">
                  <c:v>14.361499999999999</c:v>
                </c:pt>
                <c:pt idx="385">
                  <c:v>14.398899999999999</c:v>
                </c:pt>
                <c:pt idx="386">
                  <c:v>14.436299999999999</c:v>
                </c:pt>
                <c:pt idx="387">
                  <c:v>14.473699999999999</c:v>
                </c:pt>
                <c:pt idx="388">
                  <c:v>14.511100000000001</c:v>
                </c:pt>
                <c:pt idx="389">
                  <c:v>14.548500000000001</c:v>
                </c:pt>
                <c:pt idx="390">
                  <c:v>14.585900000000001</c:v>
                </c:pt>
                <c:pt idx="391">
                  <c:v>14.6233</c:v>
                </c:pt>
                <c:pt idx="392">
                  <c:v>14.6607</c:v>
                </c:pt>
                <c:pt idx="393">
                  <c:v>14.6981</c:v>
                </c:pt>
                <c:pt idx="394">
                  <c:v>14.7355</c:v>
                </c:pt>
                <c:pt idx="395">
                  <c:v>14.7729</c:v>
                </c:pt>
                <c:pt idx="396">
                  <c:v>14.8103</c:v>
                </c:pt>
                <c:pt idx="397">
                  <c:v>14.8477</c:v>
                </c:pt>
                <c:pt idx="398">
                  <c:v>14.8851</c:v>
                </c:pt>
                <c:pt idx="399">
                  <c:v>14.922499999999999</c:v>
                </c:pt>
                <c:pt idx="400">
                  <c:v>14.959899999999999</c:v>
                </c:pt>
                <c:pt idx="401">
                  <c:v>14.997299999999999</c:v>
                </c:pt>
                <c:pt idx="402">
                  <c:v>15.034700000000001</c:v>
                </c:pt>
                <c:pt idx="403">
                  <c:v>15.072100000000001</c:v>
                </c:pt>
                <c:pt idx="404">
                  <c:v>15.109500000000001</c:v>
                </c:pt>
                <c:pt idx="405">
                  <c:v>15.1469</c:v>
                </c:pt>
                <c:pt idx="406">
                  <c:v>15.1843</c:v>
                </c:pt>
                <c:pt idx="407">
                  <c:v>15.2217</c:v>
                </c:pt>
                <c:pt idx="408">
                  <c:v>15.2591</c:v>
                </c:pt>
                <c:pt idx="409">
                  <c:v>15.2965</c:v>
                </c:pt>
                <c:pt idx="410">
                  <c:v>15.3339</c:v>
                </c:pt>
                <c:pt idx="411">
                  <c:v>15.3713</c:v>
                </c:pt>
                <c:pt idx="412">
                  <c:v>15.4087</c:v>
                </c:pt>
                <c:pt idx="413">
                  <c:v>15.446099999999999</c:v>
                </c:pt>
                <c:pt idx="414">
                  <c:v>15.483499999999999</c:v>
                </c:pt>
                <c:pt idx="415">
                  <c:v>15.520899999999999</c:v>
                </c:pt>
                <c:pt idx="416">
                  <c:v>15.558299999999999</c:v>
                </c:pt>
                <c:pt idx="417">
                  <c:v>15.595700000000001</c:v>
                </c:pt>
                <c:pt idx="418">
                  <c:v>15.633100000000001</c:v>
                </c:pt>
                <c:pt idx="419">
                  <c:v>15.670500000000001</c:v>
                </c:pt>
                <c:pt idx="420">
                  <c:v>15.7079</c:v>
                </c:pt>
                <c:pt idx="421">
                  <c:v>15.7453</c:v>
                </c:pt>
                <c:pt idx="422">
                  <c:v>15.7827</c:v>
                </c:pt>
                <c:pt idx="423">
                  <c:v>15.8201</c:v>
                </c:pt>
                <c:pt idx="424">
                  <c:v>15.8575</c:v>
                </c:pt>
                <c:pt idx="425">
                  <c:v>15.8949</c:v>
                </c:pt>
                <c:pt idx="426">
                  <c:v>15.9323</c:v>
                </c:pt>
                <c:pt idx="427">
                  <c:v>15.9697</c:v>
                </c:pt>
                <c:pt idx="428">
                  <c:v>16.007100000000001</c:v>
                </c:pt>
                <c:pt idx="429">
                  <c:v>16.044499999999999</c:v>
                </c:pt>
                <c:pt idx="430">
                  <c:v>16.081900000000001</c:v>
                </c:pt>
                <c:pt idx="431">
                  <c:v>16.119299999999999</c:v>
                </c:pt>
                <c:pt idx="432">
                  <c:v>16.156700000000001</c:v>
                </c:pt>
                <c:pt idx="433">
                  <c:v>16.194099999999999</c:v>
                </c:pt>
                <c:pt idx="434">
                  <c:v>16.2315</c:v>
                </c:pt>
                <c:pt idx="435">
                  <c:v>16.268899999999999</c:v>
                </c:pt>
                <c:pt idx="436">
                  <c:v>16.3063</c:v>
                </c:pt>
                <c:pt idx="437">
                  <c:v>16.343699999999998</c:v>
                </c:pt>
                <c:pt idx="438">
                  <c:v>16.3811</c:v>
                </c:pt>
                <c:pt idx="439">
                  <c:v>16.418500000000002</c:v>
                </c:pt>
                <c:pt idx="440">
                  <c:v>16.4559</c:v>
                </c:pt>
                <c:pt idx="441">
                  <c:v>16.493300000000001</c:v>
                </c:pt>
                <c:pt idx="442">
                  <c:v>16.5307</c:v>
                </c:pt>
                <c:pt idx="443">
                  <c:v>16.568100000000001</c:v>
                </c:pt>
                <c:pt idx="444">
                  <c:v>16.605499999999999</c:v>
                </c:pt>
                <c:pt idx="445">
                  <c:v>16.642900000000001</c:v>
                </c:pt>
                <c:pt idx="446">
                  <c:v>16.680299999999999</c:v>
                </c:pt>
                <c:pt idx="447">
                  <c:v>16.717700000000001</c:v>
                </c:pt>
                <c:pt idx="448">
                  <c:v>16.755099999999999</c:v>
                </c:pt>
                <c:pt idx="449">
                  <c:v>16.7925</c:v>
                </c:pt>
                <c:pt idx="450">
                  <c:v>16.829899999999999</c:v>
                </c:pt>
                <c:pt idx="451">
                  <c:v>16.8673</c:v>
                </c:pt>
                <c:pt idx="452">
                  <c:v>16.904699999999998</c:v>
                </c:pt>
                <c:pt idx="453">
                  <c:v>16.9421</c:v>
                </c:pt>
                <c:pt idx="454">
                  <c:v>16.979500000000002</c:v>
                </c:pt>
                <c:pt idx="455">
                  <c:v>17.0169</c:v>
                </c:pt>
                <c:pt idx="456">
                  <c:v>17.054300000000001</c:v>
                </c:pt>
                <c:pt idx="457">
                  <c:v>17.091699999999999</c:v>
                </c:pt>
                <c:pt idx="458">
                  <c:v>17.129100000000001</c:v>
                </c:pt>
                <c:pt idx="459">
                  <c:v>17.166499999999999</c:v>
                </c:pt>
                <c:pt idx="460">
                  <c:v>17.203900000000001</c:v>
                </c:pt>
                <c:pt idx="461">
                  <c:v>17.241299999999999</c:v>
                </c:pt>
                <c:pt idx="462">
                  <c:v>17.278700000000001</c:v>
                </c:pt>
                <c:pt idx="463">
                  <c:v>17.316099999999999</c:v>
                </c:pt>
                <c:pt idx="464">
                  <c:v>17.3535</c:v>
                </c:pt>
                <c:pt idx="465">
                  <c:v>17.390899999999998</c:v>
                </c:pt>
                <c:pt idx="466">
                  <c:v>17.4282</c:v>
                </c:pt>
                <c:pt idx="467">
                  <c:v>17.465599999999998</c:v>
                </c:pt>
                <c:pt idx="468">
                  <c:v>17.503</c:v>
                </c:pt>
                <c:pt idx="469">
                  <c:v>17.540400000000002</c:v>
                </c:pt>
                <c:pt idx="470">
                  <c:v>17.5778</c:v>
                </c:pt>
                <c:pt idx="471">
                  <c:v>17.615200000000002</c:v>
                </c:pt>
                <c:pt idx="472">
                  <c:v>17.6526</c:v>
                </c:pt>
                <c:pt idx="473">
                  <c:v>17.690000000000001</c:v>
                </c:pt>
                <c:pt idx="474">
                  <c:v>17.727399999999999</c:v>
                </c:pt>
                <c:pt idx="475">
                  <c:v>17.764800000000001</c:v>
                </c:pt>
                <c:pt idx="476">
                  <c:v>17.802199999999999</c:v>
                </c:pt>
                <c:pt idx="477">
                  <c:v>17.839600000000001</c:v>
                </c:pt>
                <c:pt idx="478">
                  <c:v>17.876999999999999</c:v>
                </c:pt>
                <c:pt idx="479">
                  <c:v>17.914400000000001</c:v>
                </c:pt>
                <c:pt idx="480">
                  <c:v>17.951799999999999</c:v>
                </c:pt>
                <c:pt idx="481">
                  <c:v>17.9892</c:v>
                </c:pt>
                <c:pt idx="482">
                  <c:v>18.026599999999998</c:v>
                </c:pt>
                <c:pt idx="483">
                  <c:v>18.064</c:v>
                </c:pt>
                <c:pt idx="484">
                  <c:v>18.101400000000002</c:v>
                </c:pt>
                <c:pt idx="485">
                  <c:v>18.1388</c:v>
                </c:pt>
                <c:pt idx="486">
                  <c:v>18.176200000000001</c:v>
                </c:pt>
                <c:pt idx="487">
                  <c:v>18.2136</c:v>
                </c:pt>
                <c:pt idx="488">
                  <c:v>18.251000000000001</c:v>
                </c:pt>
                <c:pt idx="489">
                  <c:v>18.288399999999999</c:v>
                </c:pt>
                <c:pt idx="490">
                  <c:v>18.325800000000001</c:v>
                </c:pt>
                <c:pt idx="491">
                  <c:v>18.363199999999999</c:v>
                </c:pt>
                <c:pt idx="492">
                  <c:v>18.400600000000001</c:v>
                </c:pt>
                <c:pt idx="493">
                  <c:v>18.437999999999999</c:v>
                </c:pt>
                <c:pt idx="494">
                  <c:v>18.4754</c:v>
                </c:pt>
                <c:pt idx="495">
                  <c:v>18.512799999999999</c:v>
                </c:pt>
                <c:pt idx="496">
                  <c:v>18.5502</c:v>
                </c:pt>
                <c:pt idx="497">
                  <c:v>18.587599999999998</c:v>
                </c:pt>
                <c:pt idx="498">
                  <c:v>18.625</c:v>
                </c:pt>
                <c:pt idx="499">
                  <c:v>18.662400000000002</c:v>
                </c:pt>
                <c:pt idx="500">
                  <c:v>18.6998</c:v>
                </c:pt>
                <c:pt idx="501">
                  <c:v>18.737200000000001</c:v>
                </c:pt>
                <c:pt idx="502">
                  <c:v>18.7746</c:v>
                </c:pt>
                <c:pt idx="503">
                  <c:v>18.812000000000001</c:v>
                </c:pt>
                <c:pt idx="504">
                  <c:v>18.849399999999999</c:v>
                </c:pt>
                <c:pt idx="505">
                  <c:v>18.886800000000001</c:v>
                </c:pt>
                <c:pt idx="506">
                  <c:v>18.924199999999999</c:v>
                </c:pt>
                <c:pt idx="507">
                  <c:v>18.961600000000001</c:v>
                </c:pt>
                <c:pt idx="508">
                  <c:v>18.998999999999999</c:v>
                </c:pt>
                <c:pt idx="509">
                  <c:v>19.0364</c:v>
                </c:pt>
                <c:pt idx="510">
                  <c:v>19.073799999999999</c:v>
                </c:pt>
                <c:pt idx="511">
                  <c:v>19.1112</c:v>
                </c:pt>
                <c:pt idx="512">
                  <c:v>19.148599999999998</c:v>
                </c:pt>
                <c:pt idx="513">
                  <c:v>19.186</c:v>
                </c:pt>
                <c:pt idx="514">
                  <c:v>19.223400000000002</c:v>
                </c:pt>
                <c:pt idx="515">
                  <c:v>19.2608</c:v>
                </c:pt>
                <c:pt idx="516">
                  <c:v>19.298200000000001</c:v>
                </c:pt>
                <c:pt idx="517">
                  <c:v>19.335599999999999</c:v>
                </c:pt>
                <c:pt idx="518">
                  <c:v>19.373000000000001</c:v>
                </c:pt>
                <c:pt idx="519">
                  <c:v>19.410399999999999</c:v>
                </c:pt>
                <c:pt idx="520">
                  <c:v>19.447800000000001</c:v>
                </c:pt>
                <c:pt idx="521">
                  <c:v>19.485199999999999</c:v>
                </c:pt>
                <c:pt idx="522">
                  <c:v>19.522600000000001</c:v>
                </c:pt>
                <c:pt idx="523">
                  <c:v>19.559999999999999</c:v>
                </c:pt>
                <c:pt idx="524">
                  <c:v>19.5974</c:v>
                </c:pt>
                <c:pt idx="525">
                  <c:v>19.634799999999998</c:v>
                </c:pt>
                <c:pt idx="526">
                  <c:v>19.6722</c:v>
                </c:pt>
                <c:pt idx="527">
                  <c:v>19.709599999999998</c:v>
                </c:pt>
                <c:pt idx="528">
                  <c:v>19.747</c:v>
                </c:pt>
                <c:pt idx="529">
                  <c:v>19.784400000000002</c:v>
                </c:pt>
                <c:pt idx="530">
                  <c:v>19.8218</c:v>
                </c:pt>
                <c:pt idx="531">
                  <c:v>19.859200000000001</c:v>
                </c:pt>
                <c:pt idx="532">
                  <c:v>19.896599999999999</c:v>
                </c:pt>
                <c:pt idx="533">
                  <c:v>19.934000000000001</c:v>
                </c:pt>
                <c:pt idx="534">
                  <c:v>19.971399999999999</c:v>
                </c:pt>
                <c:pt idx="535">
                  <c:v>20.008800000000001</c:v>
                </c:pt>
                <c:pt idx="536">
                  <c:v>20.046199999999999</c:v>
                </c:pt>
                <c:pt idx="537">
                  <c:v>20.083600000000001</c:v>
                </c:pt>
                <c:pt idx="538">
                  <c:v>20.120999999999999</c:v>
                </c:pt>
                <c:pt idx="539">
                  <c:v>20.1584</c:v>
                </c:pt>
                <c:pt idx="540">
                  <c:v>20.195799999999998</c:v>
                </c:pt>
                <c:pt idx="541">
                  <c:v>20.2332</c:v>
                </c:pt>
                <c:pt idx="542">
                  <c:v>20.270600000000002</c:v>
                </c:pt>
                <c:pt idx="543">
                  <c:v>20.308</c:v>
                </c:pt>
                <c:pt idx="544">
                  <c:v>20.345400000000001</c:v>
                </c:pt>
                <c:pt idx="545">
                  <c:v>20.3828</c:v>
                </c:pt>
                <c:pt idx="546">
                  <c:v>20.420200000000001</c:v>
                </c:pt>
                <c:pt idx="547">
                  <c:v>20.457599999999999</c:v>
                </c:pt>
                <c:pt idx="548">
                  <c:v>20.495000000000001</c:v>
                </c:pt>
                <c:pt idx="549">
                  <c:v>20.532399999999999</c:v>
                </c:pt>
                <c:pt idx="550">
                  <c:v>20.569800000000001</c:v>
                </c:pt>
                <c:pt idx="551">
                  <c:v>20.607199999999999</c:v>
                </c:pt>
                <c:pt idx="552">
                  <c:v>20.644600000000001</c:v>
                </c:pt>
                <c:pt idx="553">
                  <c:v>20.681999999999999</c:v>
                </c:pt>
                <c:pt idx="554">
                  <c:v>20.7194</c:v>
                </c:pt>
                <c:pt idx="555">
                  <c:v>20.756799999999998</c:v>
                </c:pt>
                <c:pt idx="556">
                  <c:v>20.7942</c:v>
                </c:pt>
                <c:pt idx="557">
                  <c:v>20.831600000000002</c:v>
                </c:pt>
                <c:pt idx="558">
                  <c:v>20.869</c:v>
                </c:pt>
                <c:pt idx="559">
                  <c:v>20.906400000000001</c:v>
                </c:pt>
                <c:pt idx="560">
                  <c:v>20.9438</c:v>
                </c:pt>
                <c:pt idx="561">
                  <c:v>20.981200000000001</c:v>
                </c:pt>
                <c:pt idx="562">
                  <c:v>21.018599999999999</c:v>
                </c:pt>
                <c:pt idx="563">
                  <c:v>21.056000000000001</c:v>
                </c:pt>
                <c:pt idx="564">
                  <c:v>21.093399999999999</c:v>
                </c:pt>
                <c:pt idx="565">
                  <c:v>21.130800000000001</c:v>
                </c:pt>
                <c:pt idx="566">
                  <c:v>21.168199999999999</c:v>
                </c:pt>
                <c:pt idx="567">
                  <c:v>21.2056</c:v>
                </c:pt>
                <c:pt idx="568">
                  <c:v>21.242999999999999</c:v>
                </c:pt>
                <c:pt idx="569">
                  <c:v>21.2804</c:v>
                </c:pt>
                <c:pt idx="570">
                  <c:v>21.317799999999998</c:v>
                </c:pt>
                <c:pt idx="571">
                  <c:v>21.3552</c:v>
                </c:pt>
                <c:pt idx="572">
                  <c:v>21.392600000000002</c:v>
                </c:pt>
                <c:pt idx="573">
                  <c:v>21.43</c:v>
                </c:pt>
                <c:pt idx="574">
                  <c:v>21.467400000000001</c:v>
                </c:pt>
                <c:pt idx="575">
                  <c:v>21.504799999999999</c:v>
                </c:pt>
                <c:pt idx="576">
                  <c:v>21.542200000000001</c:v>
                </c:pt>
                <c:pt idx="577">
                  <c:v>21.579599999999999</c:v>
                </c:pt>
                <c:pt idx="578">
                  <c:v>21.617000000000001</c:v>
                </c:pt>
                <c:pt idx="579">
                  <c:v>21.654399999999999</c:v>
                </c:pt>
                <c:pt idx="580">
                  <c:v>21.691800000000001</c:v>
                </c:pt>
                <c:pt idx="581">
                  <c:v>21.729199999999999</c:v>
                </c:pt>
                <c:pt idx="582">
                  <c:v>21.7666</c:v>
                </c:pt>
                <c:pt idx="583">
                  <c:v>21.803999999999998</c:v>
                </c:pt>
                <c:pt idx="584">
                  <c:v>21.8414</c:v>
                </c:pt>
                <c:pt idx="585">
                  <c:v>21.878799999999998</c:v>
                </c:pt>
                <c:pt idx="586">
                  <c:v>21.9162</c:v>
                </c:pt>
                <c:pt idx="587">
                  <c:v>21.953600000000002</c:v>
                </c:pt>
                <c:pt idx="588">
                  <c:v>21.991</c:v>
                </c:pt>
                <c:pt idx="589">
                  <c:v>22.028400000000001</c:v>
                </c:pt>
                <c:pt idx="590">
                  <c:v>22.065799999999999</c:v>
                </c:pt>
                <c:pt idx="591">
                  <c:v>22.103200000000001</c:v>
                </c:pt>
                <c:pt idx="592">
                  <c:v>22.140599999999999</c:v>
                </c:pt>
                <c:pt idx="593">
                  <c:v>22.178000000000001</c:v>
                </c:pt>
                <c:pt idx="594">
                  <c:v>22.215399999999999</c:v>
                </c:pt>
                <c:pt idx="595">
                  <c:v>22.252800000000001</c:v>
                </c:pt>
                <c:pt idx="596">
                  <c:v>22.290199999999999</c:v>
                </c:pt>
                <c:pt idx="597">
                  <c:v>22.3276</c:v>
                </c:pt>
                <c:pt idx="598">
                  <c:v>22.364999999999998</c:v>
                </c:pt>
                <c:pt idx="599">
                  <c:v>22.4024</c:v>
                </c:pt>
                <c:pt idx="600">
                  <c:v>22.439800000000002</c:v>
                </c:pt>
                <c:pt idx="601">
                  <c:v>22.4772</c:v>
                </c:pt>
                <c:pt idx="602">
                  <c:v>22.514600000000002</c:v>
                </c:pt>
                <c:pt idx="603">
                  <c:v>22.552</c:v>
                </c:pt>
                <c:pt idx="604">
                  <c:v>22.589400000000001</c:v>
                </c:pt>
                <c:pt idx="605">
                  <c:v>22.626799999999999</c:v>
                </c:pt>
                <c:pt idx="606">
                  <c:v>22.664200000000001</c:v>
                </c:pt>
                <c:pt idx="607">
                  <c:v>22.701599999999999</c:v>
                </c:pt>
                <c:pt idx="608">
                  <c:v>22.739000000000001</c:v>
                </c:pt>
                <c:pt idx="609">
                  <c:v>22.776399999999999</c:v>
                </c:pt>
                <c:pt idx="610">
                  <c:v>22.813800000000001</c:v>
                </c:pt>
                <c:pt idx="611">
                  <c:v>22.851199999999999</c:v>
                </c:pt>
                <c:pt idx="612">
                  <c:v>22.8886</c:v>
                </c:pt>
                <c:pt idx="613">
                  <c:v>22.925999999999998</c:v>
                </c:pt>
                <c:pt idx="614">
                  <c:v>22.9634</c:v>
                </c:pt>
                <c:pt idx="615">
                  <c:v>23.000800000000002</c:v>
                </c:pt>
                <c:pt idx="616">
                  <c:v>23.0382</c:v>
                </c:pt>
                <c:pt idx="617">
                  <c:v>23.075600000000001</c:v>
                </c:pt>
                <c:pt idx="618">
                  <c:v>23.113</c:v>
                </c:pt>
                <c:pt idx="619">
                  <c:v>23.150400000000001</c:v>
                </c:pt>
                <c:pt idx="620">
                  <c:v>23.187799999999999</c:v>
                </c:pt>
                <c:pt idx="621">
                  <c:v>23.225200000000001</c:v>
                </c:pt>
                <c:pt idx="622">
                  <c:v>23.262599999999999</c:v>
                </c:pt>
                <c:pt idx="623">
                  <c:v>23.3</c:v>
                </c:pt>
                <c:pt idx="624">
                  <c:v>23.337399999999999</c:v>
                </c:pt>
                <c:pt idx="625">
                  <c:v>23.3748</c:v>
                </c:pt>
                <c:pt idx="626">
                  <c:v>23.412199999999999</c:v>
                </c:pt>
                <c:pt idx="627">
                  <c:v>23.4496</c:v>
                </c:pt>
                <c:pt idx="628">
                  <c:v>23.486999999999998</c:v>
                </c:pt>
                <c:pt idx="629">
                  <c:v>23.5244</c:v>
                </c:pt>
                <c:pt idx="630">
                  <c:v>23.561800000000002</c:v>
                </c:pt>
                <c:pt idx="631">
                  <c:v>23.5992</c:v>
                </c:pt>
                <c:pt idx="632">
                  <c:v>23.636600000000001</c:v>
                </c:pt>
                <c:pt idx="633">
                  <c:v>23.673999999999999</c:v>
                </c:pt>
                <c:pt idx="634">
                  <c:v>23.711400000000001</c:v>
                </c:pt>
                <c:pt idx="635">
                  <c:v>23.748799999999999</c:v>
                </c:pt>
                <c:pt idx="636">
                  <c:v>23.786200000000001</c:v>
                </c:pt>
                <c:pt idx="637">
                  <c:v>23.823599999999999</c:v>
                </c:pt>
                <c:pt idx="638">
                  <c:v>23.861000000000001</c:v>
                </c:pt>
                <c:pt idx="639">
                  <c:v>23.898399999999999</c:v>
                </c:pt>
                <c:pt idx="640">
                  <c:v>23.9358</c:v>
                </c:pt>
                <c:pt idx="641">
                  <c:v>23.973199999999999</c:v>
                </c:pt>
                <c:pt idx="642">
                  <c:v>24.0106</c:v>
                </c:pt>
                <c:pt idx="643">
                  <c:v>24.047999999999998</c:v>
                </c:pt>
                <c:pt idx="644">
                  <c:v>24.0854</c:v>
                </c:pt>
                <c:pt idx="645">
                  <c:v>24.122800000000002</c:v>
                </c:pt>
                <c:pt idx="646">
                  <c:v>24.1602</c:v>
                </c:pt>
                <c:pt idx="647">
                  <c:v>24.197600000000001</c:v>
                </c:pt>
                <c:pt idx="648">
                  <c:v>24.234999999999999</c:v>
                </c:pt>
                <c:pt idx="649">
                  <c:v>24.272400000000001</c:v>
                </c:pt>
                <c:pt idx="650">
                  <c:v>24.309799999999999</c:v>
                </c:pt>
                <c:pt idx="651">
                  <c:v>24.347200000000001</c:v>
                </c:pt>
                <c:pt idx="652">
                  <c:v>24.384599999999999</c:v>
                </c:pt>
                <c:pt idx="653">
                  <c:v>24.422000000000001</c:v>
                </c:pt>
                <c:pt idx="654">
                  <c:v>24.459399999999999</c:v>
                </c:pt>
                <c:pt idx="655">
                  <c:v>24.4968</c:v>
                </c:pt>
                <c:pt idx="656">
                  <c:v>24.534199999999998</c:v>
                </c:pt>
                <c:pt idx="657">
                  <c:v>24.5716</c:v>
                </c:pt>
              </c:numCache>
            </c:numRef>
          </c:xVal>
          <c:yVal>
            <c:numRef>
              <c:f>approach!$AH$9:$AH$666</c:f>
              <c:numCache>
                <c:formatCode>General</c:formatCode>
                <c:ptCount val="658"/>
                <c:pt idx="0">
                  <c:v>0</c:v>
                </c:pt>
                <c:pt idx="1">
                  <c:v>-5.17049</c:v>
                </c:pt>
                <c:pt idx="2">
                  <c:v>-7.9621700000000004</c:v>
                </c:pt>
                <c:pt idx="3">
                  <c:v>-5.1487999999999996</c:v>
                </c:pt>
                <c:pt idx="4">
                  <c:v>-1.2732300000000001</c:v>
                </c:pt>
                <c:pt idx="5">
                  <c:v>4.8396499999999998</c:v>
                </c:pt>
                <c:pt idx="6">
                  <c:v>6.9844299999999997</c:v>
                </c:pt>
                <c:pt idx="7">
                  <c:v>6.0984100000000003</c:v>
                </c:pt>
                <c:pt idx="8">
                  <c:v>6.9238400000000002</c:v>
                </c:pt>
                <c:pt idx="9">
                  <c:v>-28.670100000000001</c:v>
                </c:pt>
                <c:pt idx="10">
                  <c:v>-55.7014</c:v>
                </c:pt>
                <c:pt idx="11">
                  <c:v>-37.7849</c:v>
                </c:pt>
                <c:pt idx="12">
                  <c:v>3.5181</c:v>
                </c:pt>
                <c:pt idx="13">
                  <c:v>42.453699999999998</c:v>
                </c:pt>
                <c:pt idx="14">
                  <c:v>61.008400000000002</c:v>
                </c:pt>
                <c:pt idx="15">
                  <c:v>52.631599999999999</c:v>
                </c:pt>
                <c:pt idx="16">
                  <c:v>7.7875300000000003</c:v>
                </c:pt>
                <c:pt idx="17">
                  <c:v>-25.590199999999999</c:v>
                </c:pt>
                <c:pt idx="18">
                  <c:v>-54.993600000000001</c:v>
                </c:pt>
                <c:pt idx="19">
                  <c:v>-53.830399999999997</c:v>
                </c:pt>
                <c:pt idx="20">
                  <c:v>-7.7017199999999999</c:v>
                </c:pt>
                <c:pt idx="21">
                  <c:v>28.6493</c:v>
                </c:pt>
                <c:pt idx="22">
                  <c:v>68.5107</c:v>
                </c:pt>
                <c:pt idx="23">
                  <c:v>80.156700000000001</c:v>
                </c:pt>
                <c:pt idx="24">
                  <c:v>38.6708</c:v>
                </c:pt>
                <c:pt idx="25">
                  <c:v>-10.5419</c:v>
                </c:pt>
                <c:pt idx="26">
                  <c:v>-77.233000000000004</c:v>
                </c:pt>
                <c:pt idx="27">
                  <c:v>-89.346500000000006</c:v>
                </c:pt>
                <c:pt idx="28">
                  <c:v>-60.719299999999997</c:v>
                </c:pt>
                <c:pt idx="29">
                  <c:v>-4.6857100000000003</c:v>
                </c:pt>
                <c:pt idx="30">
                  <c:v>67.970500000000001</c:v>
                </c:pt>
                <c:pt idx="31">
                  <c:v>83.872299999999996</c:v>
                </c:pt>
                <c:pt idx="32">
                  <c:v>90.122200000000007</c:v>
                </c:pt>
                <c:pt idx="33">
                  <c:v>24.166399999999999</c:v>
                </c:pt>
                <c:pt idx="34">
                  <c:v>-49.263399999999997</c:v>
                </c:pt>
                <c:pt idx="35">
                  <c:v>-70.381600000000006</c:v>
                </c:pt>
                <c:pt idx="36">
                  <c:v>-72.823899999999995</c:v>
                </c:pt>
                <c:pt idx="37">
                  <c:v>-23.928799999999999</c:v>
                </c:pt>
                <c:pt idx="38">
                  <c:v>26.921900000000001</c:v>
                </c:pt>
                <c:pt idx="39">
                  <c:v>57.626300000000001</c:v>
                </c:pt>
                <c:pt idx="40">
                  <c:v>57.320700000000002</c:v>
                </c:pt>
                <c:pt idx="41">
                  <c:v>31.174600000000002</c:v>
                </c:pt>
                <c:pt idx="42">
                  <c:v>2.9972799999999999</c:v>
                </c:pt>
                <c:pt idx="43">
                  <c:v>-38.204900000000002</c:v>
                </c:pt>
                <c:pt idx="44">
                  <c:v>-52.313600000000001</c:v>
                </c:pt>
                <c:pt idx="45">
                  <c:v>-39.8812</c:v>
                </c:pt>
                <c:pt idx="46">
                  <c:v>-8.63537</c:v>
                </c:pt>
                <c:pt idx="47">
                  <c:v>39.985700000000001</c:v>
                </c:pt>
                <c:pt idx="48">
                  <c:v>46.712299999999999</c:v>
                </c:pt>
                <c:pt idx="49">
                  <c:v>44.519500000000001</c:v>
                </c:pt>
                <c:pt idx="50">
                  <c:v>32.1691</c:v>
                </c:pt>
                <c:pt idx="51">
                  <c:v>-31.457999999999998</c:v>
                </c:pt>
                <c:pt idx="52">
                  <c:v>-94.759500000000003</c:v>
                </c:pt>
                <c:pt idx="53">
                  <c:v>-98.323499999999996</c:v>
                </c:pt>
                <c:pt idx="54">
                  <c:v>-29.008600000000001</c:v>
                </c:pt>
                <c:pt idx="55">
                  <c:v>53.468899999999998</c:v>
                </c:pt>
                <c:pt idx="56">
                  <c:v>95.121499999999997</c:v>
                </c:pt>
                <c:pt idx="57">
                  <c:v>73.634</c:v>
                </c:pt>
                <c:pt idx="58">
                  <c:v>18.643000000000001</c:v>
                </c:pt>
                <c:pt idx="59">
                  <c:v>-19.741</c:v>
                </c:pt>
                <c:pt idx="60">
                  <c:v>-69.3583</c:v>
                </c:pt>
                <c:pt idx="61">
                  <c:v>-70.364699999999999</c:v>
                </c:pt>
                <c:pt idx="62">
                  <c:v>-27.855899999999998</c:v>
                </c:pt>
                <c:pt idx="63">
                  <c:v>12.686</c:v>
                </c:pt>
                <c:pt idx="64">
                  <c:v>50.786799999999999</c:v>
                </c:pt>
                <c:pt idx="65">
                  <c:v>45.392600000000002</c:v>
                </c:pt>
                <c:pt idx="66">
                  <c:v>30.601700000000001</c:v>
                </c:pt>
                <c:pt idx="67">
                  <c:v>-1.2339599999999999</c:v>
                </c:pt>
                <c:pt idx="68">
                  <c:v>-25.791</c:v>
                </c:pt>
                <c:pt idx="69">
                  <c:v>-45.102499999999999</c:v>
                </c:pt>
                <c:pt idx="70">
                  <c:v>-54.526899999999998</c:v>
                </c:pt>
                <c:pt idx="71">
                  <c:v>-1.48478</c:v>
                </c:pt>
                <c:pt idx="72">
                  <c:v>42.435600000000001</c:v>
                </c:pt>
                <c:pt idx="73">
                  <c:v>68.252700000000004</c:v>
                </c:pt>
                <c:pt idx="74">
                  <c:v>35.159700000000001</c:v>
                </c:pt>
                <c:pt idx="75">
                  <c:v>-37.566600000000001</c:v>
                </c:pt>
                <c:pt idx="76">
                  <c:v>-72.757800000000003</c:v>
                </c:pt>
                <c:pt idx="77">
                  <c:v>-72.104900000000001</c:v>
                </c:pt>
                <c:pt idx="78">
                  <c:v>-28.3613</c:v>
                </c:pt>
                <c:pt idx="79">
                  <c:v>34.443399999999997</c:v>
                </c:pt>
                <c:pt idx="80">
                  <c:v>62.002699999999997</c:v>
                </c:pt>
                <c:pt idx="81">
                  <c:v>65.958600000000004</c:v>
                </c:pt>
                <c:pt idx="82">
                  <c:v>53.0319</c:v>
                </c:pt>
                <c:pt idx="83">
                  <c:v>3.0005099999999998</c:v>
                </c:pt>
                <c:pt idx="84">
                  <c:v>-43.803400000000003</c:v>
                </c:pt>
                <c:pt idx="85">
                  <c:v>-66.132999999999996</c:v>
                </c:pt>
                <c:pt idx="86">
                  <c:v>-42.238500000000002</c:v>
                </c:pt>
                <c:pt idx="87">
                  <c:v>6.5858100000000004</c:v>
                </c:pt>
                <c:pt idx="88">
                  <c:v>16.532499999999999</c:v>
                </c:pt>
                <c:pt idx="89">
                  <c:v>7.1911800000000001</c:v>
                </c:pt>
                <c:pt idx="90">
                  <c:v>6.47879</c:v>
                </c:pt>
                <c:pt idx="91">
                  <c:v>-9.3871199999999995</c:v>
                </c:pt>
                <c:pt idx="92">
                  <c:v>-3.1173799999999998</c:v>
                </c:pt>
                <c:pt idx="93">
                  <c:v>8.0406600000000008</c:v>
                </c:pt>
                <c:pt idx="94">
                  <c:v>4.82395</c:v>
                </c:pt>
                <c:pt idx="95">
                  <c:v>-4.7130299999999998</c:v>
                </c:pt>
                <c:pt idx="96">
                  <c:v>-21.983799999999999</c:v>
                </c:pt>
                <c:pt idx="97">
                  <c:v>-29.962399999999999</c:v>
                </c:pt>
                <c:pt idx="98">
                  <c:v>-8.7012400000000003</c:v>
                </c:pt>
                <c:pt idx="99">
                  <c:v>14.9582</c:v>
                </c:pt>
                <c:pt idx="100">
                  <c:v>29.922799999999999</c:v>
                </c:pt>
                <c:pt idx="101">
                  <c:v>53.612099999999998</c:v>
                </c:pt>
                <c:pt idx="102">
                  <c:v>34.801400000000001</c:v>
                </c:pt>
                <c:pt idx="103">
                  <c:v>-3.44035</c:v>
                </c:pt>
                <c:pt idx="104">
                  <c:v>-56.819400000000002</c:v>
                </c:pt>
                <c:pt idx="105">
                  <c:v>-70.584900000000005</c:v>
                </c:pt>
                <c:pt idx="106">
                  <c:v>-14.6434</c:v>
                </c:pt>
                <c:pt idx="107">
                  <c:v>15.302300000000001</c:v>
                </c:pt>
                <c:pt idx="108">
                  <c:v>25.527799999999999</c:v>
                </c:pt>
                <c:pt idx="109">
                  <c:v>24.985600000000002</c:v>
                </c:pt>
                <c:pt idx="110">
                  <c:v>6.6890000000000001</c:v>
                </c:pt>
                <c:pt idx="111">
                  <c:v>-15.093</c:v>
                </c:pt>
                <c:pt idx="112">
                  <c:v>-10.7151</c:v>
                </c:pt>
                <c:pt idx="113">
                  <c:v>15.6303</c:v>
                </c:pt>
                <c:pt idx="114">
                  <c:v>44.547800000000002</c:v>
                </c:pt>
                <c:pt idx="115">
                  <c:v>39.590600000000002</c:v>
                </c:pt>
                <c:pt idx="116">
                  <c:v>-4.8633699999999997</c:v>
                </c:pt>
                <c:pt idx="117">
                  <c:v>-55.573099999999997</c:v>
                </c:pt>
                <c:pt idx="118">
                  <c:v>-103.03100000000001</c:v>
                </c:pt>
                <c:pt idx="119">
                  <c:v>-69.361999999999995</c:v>
                </c:pt>
                <c:pt idx="120">
                  <c:v>-5.8477800000000002</c:v>
                </c:pt>
                <c:pt idx="121">
                  <c:v>65.535399999999996</c:v>
                </c:pt>
                <c:pt idx="122">
                  <c:v>153.51599999999999</c:v>
                </c:pt>
                <c:pt idx="123">
                  <c:v>171.685</c:v>
                </c:pt>
                <c:pt idx="124">
                  <c:v>67.121099999999998</c:v>
                </c:pt>
                <c:pt idx="125">
                  <c:v>-77.350800000000007</c:v>
                </c:pt>
                <c:pt idx="126">
                  <c:v>-197.22900000000001</c:v>
                </c:pt>
                <c:pt idx="127">
                  <c:v>-223.83199999999999</c:v>
                </c:pt>
                <c:pt idx="128">
                  <c:v>-119.779</c:v>
                </c:pt>
                <c:pt idx="129">
                  <c:v>20.759</c:v>
                </c:pt>
                <c:pt idx="130">
                  <c:v>212.364</c:v>
                </c:pt>
                <c:pt idx="131">
                  <c:v>285.51900000000001</c:v>
                </c:pt>
                <c:pt idx="132">
                  <c:v>192.63</c:v>
                </c:pt>
                <c:pt idx="133">
                  <c:v>4.1318599999999996</c:v>
                </c:pt>
                <c:pt idx="134">
                  <c:v>-221.25200000000001</c:v>
                </c:pt>
                <c:pt idx="135">
                  <c:v>-298.89699999999999</c:v>
                </c:pt>
                <c:pt idx="136">
                  <c:v>-230.453</c:v>
                </c:pt>
                <c:pt idx="137">
                  <c:v>-5.8344899999999997</c:v>
                </c:pt>
                <c:pt idx="138">
                  <c:v>214.77600000000001</c:v>
                </c:pt>
                <c:pt idx="139">
                  <c:v>324.87599999999998</c:v>
                </c:pt>
                <c:pt idx="140">
                  <c:v>253.851</c:v>
                </c:pt>
                <c:pt idx="141">
                  <c:v>-1.73166</c:v>
                </c:pt>
                <c:pt idx="142">
                  <c:v>-201.422</c:v>
                </c:pt>
                <c:pt idx="143">
                  <c:v>-285.84100000000001</c:v>
                </c:pt>
                <c:pt idx="144">
                  <c:v>-215.684</c:v>
                </c:pt>
                <c:pt idx="145">
                  <c:v>-41.6218</c:v>
                </c:pt>
                <c:pt idx="146">
                  <c:v>169.27799999999999</c:v>
                </c:pt>
                <c:pt idx="147">
                  <c:v>297.94200000000001</c:v>
                </c:pt>
                <c:pt idx="148">
                  <c:v>259.70299999999997</c:v>
                </c:pt>
                <c:pt idx="149">
                  <c:v>87.334800000000001</c:v>
                </c:pt>
                <c:pt idx="150">
                  <c:v>-140.642</c:v>
                </c:pt>
                <c:pt idx="151">
                  <c:v>-258.25299999999999</c:v>
                </c:pt>
                <c:pt idx="152">
                  <c:v>-244.16399999999999</c:v>
                </c:pt>
                <c:pt idx="153">
                  <c:v>-92.455699999999993</c:v>
                </c:pt>
                <c:pt idx="154">
                  <c:v>103.57899999999999</c:v>
                </c:pt>
                <c:pt idx="155">
                  <c:v>231.03100000000001</c:v>
                </c:pt>
                <c:pt idx="156">
                  <c:v>246.3</c:v>
                </c:pt>
                <c:pt idx="157">
                  <c:v>112.179</c:v>
                </c:pt>
                <c:pt idx="158">
                  <c:v>-68.2761</c:v>
                </c:pt>
                <c:pt idx="159">
                  <c:v>-210.71299999999999</c:v>
                </c:pt>
                <c:pt idx="160">
                  <c:v>-238.155</c:v>
                </c:pt>
                <c:pt idx="161">
                  <c:v>-122.60599999999999</c:v>
                </c:pt>
                <c:pt idx="162">
                  <c:v>47.479399999999998</c:v>
                </c:pt>
                <c:pt idx="163">
                  <c:v>186.61600000000001</c:v>
                </c:pt>
                <c:pt idx="164">
                  <c:v>211.61</c:v>
                </c:pt>
                <c:pt idx="165">
                  <c:v>100.41800000000001</c:v>
                </c:pt>
                <c:pt idx="166">
                  <c:v>-68.955799999999996</c:v>
                </c:pt>
                <c:pt idx="167">
                  <c:v>-205.488</c:v>
                </c:pt>
                <c:pt idx="168">
                  <c:v>-239.393</c:v>
                </c:pt>
                <c:pt idx="169">
                  <c:v>-148.80000000000001</c:v>
                </c:pt>
                <c:pt idx="170">
                  <c:v>1.8490599999999999</c:v>
                </c:pt>
                <c:pt idx="171">
                  <c:v>114.19799999999999</c:v>
                </c:pt>
                <c:pt idx="172">
                  <c:v>179.489</c:v>
                </c:pt>
                <c:pt idx="173">
                  <c:v>170.23500000000001</c:v>
                </c:pt>
                <c:pt idx="174">
                  <c:v>33.9084</c:v>
                </c:pt>
                <c:pt idx="175">
                  <c:v>-242.76599999999999</c:v>
                </c:pt>
                <c:pt idx="176">
                  <c:v>-421.71600000000001</c:v>
                </c:pt>
                <c:pt idx="177">
                  <c:v>-65.833500000000001</c:v>
                </c:pt>
                <c:pt idx="178">
                  <c:v>207.29</c:v>
                </c:pt>
                <c:pt idx="179">
                  <c:v>343.767</c:v>
                </c:pt>
                <c:pt idx="180">
                  <c:v>439.26299999999998</c:v>
                </c:pt>
                <c:pt idx="181">
                  <c:v>146.53100000000001</c:v>
                </c:pt>
                <c:pt idx="182">
                  <c:v>-59.995899999999999</c:v>
                </c:pt>
                <c:pt idx="183">
                  <c:v>-320.42700000000002</c:v>
                </c:pt>
                <c:pt idx="184">
                  <c:v>-421.55099999999999</c:v>
                </c:pt>
                <c:pt idx="185">
                  <c:v>-387.42700000000002</c:v>
                </c:pt>
                <c:pt idx="186">
                  <c:v>-225.83099999999999</c:v>
                </c:pt>
                <c:pt idx="187">
                  <c:v>180.96899999999999</c:v>
                </c:pt>
                <c:pt idx="188">
                  <c:v>422.05399999999997</c:v>
                </c:pt>
                <c:pt idx="189">
                  <c:v>567.12099999999998</c:v>
                </c:pt>
                <c:pt idx="190">
                  <c:v>453.351</c:v>
                </c:pt>
                <c:pt idx="191">
                  <c:v>57.153300000000002</c:v>
                </c:pt>
                <c:pt idx="192">
                  <c:v>-315.16300000000001</c:v>
                </c:pt>
                <c:pt idx="193">
                  <c:v>-575.22199999999998</c:v>
                </c:pt>
                <c:pt idx="194">
                  <c:v>-489.75299999999999</c:v>
                </c:pt>
                <c:pt idx="195">
                  <c:v>-195.465</c:v>
                </c:pt>
                <c:pt idx="196">
                  <c:v>231.10599999999999</c:v>
                </c:pt>
                <c:pt idx="197">
                  <c:v>532.62599999999998</c:v>
                </c:pt>
                <c:pt idx="198">
                  <c:v>471.71300000000002</c:v>
                </c:pt>
                <c:pt idx="199">
                  <c:v>230.57400000000001</c:v>
                </c:pt>
                <c:pt idx="200">
                  <c:v>-181.511</c:v>
                </c:pt>
                <c:pt idx="201">
                  <c:v>-488.97300000000001</c:v>
                </c:pt>
                <c:pt idx="202">
                  <c:v>-543.63800000000003</c:v>
                </c:pt>
                <c:pt idx="203">
                  <c:v>-329.28500000000003</c:v>
                </c:pt>
                <c:pt idx="204">
                  <c:v>46.6922</c:v>
                </c:pt>
                <c:pt idx="205">
                  <c:v>429.02199999999999</c:v>
                </c:pt>
                <c:pt idx="206">
                  <c:v>655.13900000000001</c:v>
                </c:pt>
                <c:pt idx="207">
                  <c:v>441.28699999999998</c:v>
                </c:pt>
                <c:pt idx="208">
                  <c:v>-101.36</c:v>
                </c:pt>
                <c:pt idx="209">
                  <c:v>-441.79899999999998</c:v>
                </c:pt>
                <c:pt idx="210">
                  <c:v>-505.78899999999999</c:v>
                </c:pt>
                <c:pt idx="211">
                  <c:v>-272.726</c:v>
                </c:pt>
                <c:pt idx="212">
                  <c:v>116.869</c:v>
                </c:pt>
                <c:pt idx="213">
                  <c:v>439.52499999999998</c:v>
                </c:pt>
                <c:pt idx="214">
                  <c:v>449.81099999999998</c:v>
                </c:pt>
                <c:pt idx="215">
                  <c:v>148.46700000000001</c:v>
                </c:pt>
                <c:pt idx="216">
                  <c:v>-177.4</c:v>
                </c:pt>
                <c:pt idx="217">
                  <c:v>-453.12599999999998</c:v>
                </c:pt>
                <c:pt idx="218">
                  <c:v>-365.44099999999997</c:v>
                </c:pt>
                <c:pt idx="219">
                  <c:v>-132.99600000000001</c:v>
                </c:pt>
                <c:pt idx="220">
                  <c:v>106.15300000000001</c:v>
                </c:pt>
                <c:pt idx="221">
                  <c:v>369.64400000000001</c:v>
                </c:pt>
                <c:pt idx="222">
                  <c:v>405.86200000000002</c:v>
                </c:pt>
                <c:pt idx="223">
                  <c:v>303.18900000000002</c:v>
                </c:pt>
                <c:pt idx="224">
                  <c:v>-85.4786</c:v>
                </c:pt>
                <c:pt idx="225">
                  <c:v>-388.25299999999999</c:v>
                </c:pt>
                <c:pt idx="226">
                  <c:v>-384.06799999999998</c:v>
                </c:pt>
                <c:pt idx="227">
                  <c:v>-351.42</c:v>
                </c:pt>
                <c:pt idx="228">
                  <c:v>-64.464600000000004</c:v>
                </c:pt>
                <c:pt idx="229">
                  <c:v>231.97200000000001</c:v>
                </c:pt>
                <c:pt idx="230">
                  <c:v>307.76400000000001</c:v>
                </c:pt>
                <c:pt idx="231">
                  <c:v>395.67599999999999</c:v>
                </c:pt>
                <c:pt idx="232">
                  <c:v>211.315</c:v>
                </c:pt>
                <c:pt idx="233">
                  <c:v>-120.965</c:v>
                </c:pt>
                <c:pt idx="234">
                  <c:v>-335.35700000000003</c:v>
                </c:pt>
                <c:pt idx="235">
                  <c:v>-307.75400000000002</c:v>
                </c:pt>
                <c:pt idx="236">
                  <c:v>-62.693300000000001</c:v>
                </c:pt>
                <c:pt idx="237">
                  <c:v>73.069000000000003</c:v>
                </c:pt>
                <c:pt idx="238">
                  <c:v>254.17</c:v>
                </c:pt>
                <c:pt idx="239">
                  <c:v>183.88800000000001</c:v>
                </c:pt>
                <c:pt idx="240">
                  <c:v>17.9008</c:v>
                </c:pt>
                <c:pt idx="241">
                  <c:v>-144.22499999999999</c:v>
                </c:pt>
                <c:pt idx="242">
                  <c:v>-248.29499999999999</c:v>
                </c:pt>
                <c:pt idx="243">
                  <c:v>-148.75700000000001</c:v>
                </c:pt>
                <c:pt idx="244">
                  <c:v>-40.258600000000001</c:v>
                </c:pt>
                <c:pt idx="245">
                  <c:v>149.875</c:v>
                </c:pt>
                <c:pt idx="246">
                  <c:v>167.65</c:v>
                </c:pt>
                <c:pt idx="247">
                  <c:v>190.30500000000001</c:v>
                </c:pt>
                <c:pt idx="248">
                  <c:v>55.073</c:v>
                </c:pt>
                <c:pt idx="249">
                  <c:v>-138.934</c:v>
                </c:pt>
                <c:pt idx="250">
                  <c:v>-208.774</c:v>
                </c:pt>
                <c:pt idx="251">
                  <c:v>-195.488</c:v>
                </c:pt>
                <c:pt idx="252">
                  <c:v>17.8233</c:v>
                </c:pt>
                <c:pt idx="253">
                  <c:v>153.83799999999999</c:v>
                </c:pt>
                <c:pt idx="254">
                  <c:v>295.08999999999997</c:v>
                </c:pt>
                <c:pt idx="255">
                  <c:v>231.53700000000001</c:v>
                </c:pt>
                <c:pt idx="256">
                  <c:v>29.7395</c:v>
                </c:pt>
                <c:pt idx="257">
                  <c:v>-207.59299999999999</c:v>
                </c:pt>
                <c:pt idx="258">
                  <c:v>-357.964</c:v>
                </c:pt>
                <c:pt idx="259">
                  <c:v>-304.10000000000002</c:v>
                </c:pt>
                <c:pt idx="260">
                  <c:v>-46.037599999999998</c:v>
                </c:pt>
                <c:pt idx="261">
                  <c:v>275.21199999999999</c:v>
                </c:pt>
                <c:pt idx="262">
                  <c:v>380.13600000000002</c:v>
                </c:pt>
                <c:pt idx="263">
                  <c:v>306.63600000000002</c:v>
                </c:pt>
                <c:pt idx="264">
                  <c:v>9.8472000000000008</c:v>
                </c:pt>
                <c:pt idx="265">
                  <c:v>-204.66</c:v>
                </c:pt>
                <c:pt idx="266">
                  <c:v>-410.83</c:v>
                </c:pt>
                <c:pt idx="267">
                  <c:v>-362.47800000000001</c:v>
                </c:pt>
                <c:pt idx="268">
                  <c:v>-210.74600000000001</c:v>
                </c:pt>
                <c:pt idx="269">
                  <c:v>31.879000000000001</c:v>
                </c:pt>
                <c:pt idx="270">
                  <c:v>512.27099999999996</c:v>
                </c:pt>
                <c:pt idx="271">
                  <c:v>546.005</c:v>
                </c:pt>
                <c:pt idx="272">
                  <c:v>369.096</c:v>
                </c:pt>
                <c:pt idx="273">
                  <c:v>19.076899999999998</c:v>
                </c:pt>
                <c:pt idx="274">
                  <c:v>-406.029</c:v>
                </c:pt>
                <c:pt idx="275">
                  <c:v>-529.40599999999995</c:v>
                </c:pt>
                <c:pt idx="276">
                  <c:v>-345.39</c:v>
                </c:pt>
                <c:pt idx="277">
                  <c:v>58.067799999999998</c:v>
                </c:pt>
                <c:pt idx="278">
                  <c:v>339.63499999999999</c:v>
                </c:pt>
                <c:pt idx="279">
                  <c:v>406.35199999999998</c:v>
                </c:pt>
                <c:pt idx="280">
                  <c:v>318.20699999999999</c:v>
                </c:pt>
                <c:pt idx="281">
                  <c:v>126.819</c:v>
                </c:pt>
                <c:pt idx="282">
                  <c:v>-104.042</c:v>
                </c:pt>
                <c:pt idx="283">
                  <c:v>-339.529</c:v>
                </c:pt>
                <c:pt idx="284">
                  <c:v>-554.35299999999995</c:v>
                </c:pt>
                <c:pt idx="285">
                  <c:v>-457.45</c:v>
                </c:pt>
                <c:pt idx="286">
                  <c:v>-17.2346</c:v>
                </c:pt>
                <c:pt idx="287">
                  <c:v>453.99099999999999</c:v>
                </c:pt>
                <c:pt idx="288">
                  <c:v>674.98</c:v>
                </c:pt>
                <c:pt idx="289">
                  <c:v>463.553</c:v>
                </c:pt>
                <c:pt idx="290">
                  <c:v>99.922499999999999</c:v>
                </c:pt>
                <c:pt idx="291">
                  <c:v>-377.96600000000001</c:v>
                </c:pt>
                <c:pt idx="292">
                  <c:v>-634.37400000000002</c:v>
                </c:pt>
                <c:pt idx="293">
                  <c:v>-552.91499999999996</c:v>
                </c:pt>
                <c:pt idx="294">
                  <c:v>-159.768</c:v>
                </c:pt>
                <c:pt idx="295">
                  <c:v>376.00799999999998</c:v>
                </c:pt>
                <c:pt idx="296">
                  <c:v>608.06799999999998</c:v>
                </c:pt>
                <c:pt idx="297">
                  <c:v>589.32299999999998</c:v>
                </c:pt>
                <c:pt idx="298">
                  <c:v>110.26900000000001</c:v>
                </c:pt>
                <c:pt idx="299">
                  <c:v>-385.18</c:v>
                </c:pt>
                <c:pt idx="300">
                  <c:v>-600.83799999999997</c:v>
                </c:pt>
                <c:pt idx="301">
                  <c:v>-563.12800000000004</c:v>
                </c:pt>
                <c:pt idx="302">
                  <c:v>-155.364</c:v>
                </c:pt>
                <c:pt idx="303">
                  <c:v>246.04</c:v>
                </c:pt>
                <c:pt idx="304">
                  <c:v>541.08900000000006</c:v>
                </c:pt>
                <c:pt idx="305">
                  <c:v>513.21500000000003</c:v>
                </c:pt>
                <c:pt idx="306">
                  <c:v>214.29599999999999</c:v>
                </c:pt>
                <c:pt idx="307">
                  <c:v>-144.86099999999999</c:v>
                </c:pt>
                <c:pt idx="308">
                  <c:v>-446.13499999999999</c:v>
                </c:pt>
                <c:pt idx="309">
                  <c:v>-435.012</c:v>
                </c:pt>
                <c:pt idx="310">
                  <c:v>-244.58699999999999</c:v>
                </c:pt>
                <c:pt idx="311">
                  <c:v>73.97</c:v>
                </c:pt>
                <c:pt idx="312">
                  <c:v>260.267</c:v>
                </c:pt>
                <c:pt idx="313">
                  <c:v>347.71699999999998</c:v>
                </c:pt>
                <c:pt idx="314">
                  <c:v>356.75099999999998</c:v>
                </c:pt>
                <c:pt idx="315">
                  <c:v>87.086100000000002</c:v>
                </c:pt>
                <c:pt idx="316">
                  <c:v>-128.40100000000001</c:v>
                </c:pt>
                <c:pt idx="317">
                  <c:v>-363.44</c:v>
                </c:pt>
                <c:pt idx="318">
                  <c:v>-344.74</c:v>
                </c:pt>
                <c:pt idx="319">
                  <c:v>-96.371700000000004</c:v>
                </c:pt>
                <c:pt idx="320">
                  <c:v>83.226600000000005</c:v>
                </c:pt>
                <c:pt idx="321">
                  <c:v>250.065</c:v>
                </c:pt>
                <c:pt idx="322">
                  <c:v>184.274</c:v>
                </c:pt>
                <c:pt idx="323">
                  <c:v>20.770199999999999</c:v>
                </c:pt>
                <c:pt idx="324">
                  <c:v>-121.45099999999999</c:v>
                </c:pt>
                <c:pt idx="325">
                  <c:v>-129.68799999999999</c:v>
                </c:pt>
                <c:pt idx="326">
                  <c:v>-86.891099999999994</c:v>
                </c:pt>
                <c:pt idx="327">
                  <c:v>-8.6560100000000002</c:v>
                </c:pt>
                <c:pt idx="328">
                  <c:v>118.774</c:v>
                </c:pt>
                <c:pt idx="329">
                  <c:v>136.16</c:v>
                </c:pt>
                <c:pt idx="330">
                  <c:v>130.07400000000001</c:v>
                </c:pt>
                <c:pt idx="331">
                  <c:v>-14.669600000000001</c:v>
                </c:pt>
                <c:pt idx="332">
                  <c:v>-140.178</c:v>
                </c:pt>
                <c:pt idx="333">
                  <c:v>-142.72</c:v>
                </c:pt>
                <c:pt idx="334">
                  <c:v>-97.912800000000004</c:v>
                </c:pt>
                <c:pt idx="335">
                  <c:v>30.944199999999999</c:v>
                </c:pt>
                <c:pt idx="336">
                  <c:v>92.332400000000007</c:v>
                </c:pt>
                <c:pt idx="337">
                  <c:v>91.264700000000005</c:v>
                </c:pt>
                <c:pt idx="338">
                  <c:v>35.899799999999999</c:v>
                </c:pt>
                <c:pt idx="339">
                  <c:v>-4.1304800000000004</c:v>
                </c:pt>
                <c:pt idx="340">
                  <c:v>-113.994</c:v>
                </c:pt>
                <c:pt idx="341">
                  <c:v>-148.40799999999999</c:v>
                </c:pt>
                <c:pt idx="342">
                  <c:v>-23.409300000000002</c:v>
                </c:pt>
                <c:pt idx="343">
                  <c:v>71.974000000000004</c:v>
                </c:pt>
                <c:pt idx="344">
                  <c:v>130.529</c:v>
                </c:pt>
                <c:pt idx="345">
                  <c:v>108.86499999999999</c:v>
                </c:pt>
                <c:pt idx="346">
                  <c:v>64.510199999999998</c:v>
                </c:pt>
                <c:pt idx="347">
                  <c:v>-20.524100000000001</c:v>
                </c:pt>
                <c:pt idx="348">
                  <c:v>-80.302700000000002</c:v>
                </c:pt>
                <c:pt idx="349">
                  <c:v>-87.528999999999996</c:v>
                </c:pt>
                <c:pt idx="350">
                  <c:v>-18.4237</c:v>
                </c:pt>
                <c:pt idx="351">
                  <c:v>70.251800000000003</c:v>
                </c:pt>
                <c:pt idx="352">
                  <c:v>103.36799999999999</c:v>
                </c:pt>
                <c:pt idx="353">
                  <c:v>-29.755600000000001</c:v>
                </c:pt>
                <c:pt idx="354">
                  <c:v>-122.527</c:v>
                </c:pt>
                <c:pt idx="355">
                  <c:v>-70.862499999999997</c:v>
                </c:pt>
                <c:pt idx="356">
                  <c:v>-38.6556</c:v>
                </c:pt>
                <c:pt idx="357">
                  <c:v>26.590399999999999</c:v>
                </c:pt>
                <c:pt idx="358">
                  <c:v>88.625200000000007</c:v>
                </c:pt>
                <c:pt idx="359">
                  <c:v>141.92099999999999</c:v>
                </c:pt>
                <c:pt idx="360">
                  <c:v>72.236000000000004</c:v>
                </c:pt>
                <c:pt idx="361">
                  <c:v>-26.1785</c:v>
                </c:pt>
                <c:pt idx="362">
                  <c:v>-85.402900000000002</c:v>
                </c:pt>
                <c:pt idx="363">
                  <c:v>-126.765</c:v>
                </c:pt>
                <c:pt idx="364">
                  <c:v>-100.05200000000001</c:v>
                </c:pt>
                <c:pt idx="365">
                  <c:v>-28.474</c:v>
                </c:pt>
                <c:pt idx="366">
                  <c:v>28.670100000000001</c:v>
                </c:pt>
                <c:pt idx="367">
                  <c:v>79.706999999999994</c:v>
                </c:pt>
                <c:pt idx="368">
                  <c:v>98.018199999999993</c:v>
                </c:pt>
                <c:pt idx="369">
                  <c:v>87.334699999999998</c:v>
                </c:pt>
                <c:pt idx="370">
                  <c:v>71.429599999999994</c:v>
                </c:pt>
                <c:pt idx="371">
                  <c:v>-3.3618800000000002</c:v>
                </c:pt>
                <c:pt idx="372">
                  <c:v>-100.571</c:v>
                </c:pt>
                <c:pt idx="373">
                  <c:v>-134.50700000000001</c:v>
                </c:pt>
                <c:pt idx="374">
                  <c:v>-96.009799999999998</c:v>
                </c:pt>
                <c:pt idx="375">
                  <c:v>-3.3892500000000001</c:v>
                </c:pt>
                <c:pt idx="376">
                  <c:v>114.744</c:v>
                </c:pt>
                <c:pt idx="377">
                  <c:v>158.41999999999999</c:v>
                </c:pt>
                <c:pt idx="378">
                  <c:v>133.70400000000001</c:v>
                </c:pt>
                <c:pt idx="379">
                  <c:v>31.301200000000001</c:v>
                </c:pt>
                <c:pt idx="380">
                  <c:v>-102.574</c:v>
                </c:pt>
                <c:pt idx="381">
                  <c:v>-184.334</c:v>
                </c:pt>
                <c:pt idx="382">
                  <c:v>-153.084</c:v>
                </c:pt>
                <c:pt idx="383">
                  <c:v>-18.026900000000001</c:v>
                </c:pt>
                <c:pt idx="384">
                  <c:v>62.552199999999999</c:v>
                </c:pt>
                <c:pt idx="385">
                  <c:v>146.958</c:v>
                </c:pt>
                <c:pt idx="386">
                  <c:v>166.70099999999999</c:v>
                </c:pt>
                <c:pt idx="387">
                  <c:v>68.791899999999998</c:v>
                </c:pt>
                <c:pt idx="388">
                  <c:v>5.7833100000000002</c:v>
                </c:pt>
                <c:pt idx="389">
                  <c:v>-93.9071</c:v>
                </c:pt>
                <c:pt idx="390">
                  <c:v>-334.41300000000001</c:v>
                </c:pt>
                <c:pt idx="391">
                  <c:v>-261.63600000000002</c:v>
                </c:pt>
                <c:pt idx="392">
                  <c:v>0.87503299999999995</c:v>
                </c:pt>
                <c:pt idx="393">
                  <c:v>147.035</c:v>
                </c:pt>
                <c:pt idx="394">
                  <c:v>340.02600000000001</c:v>
                </c:pt>
                <c:pt idx="395">
                  <c:v>299.05900000000003</c:v>
                </c:pt>
                <c:pt idx="396">
                  <c:v>167.566</c:v>
                </c:pt>
                <c:pt idx="397">
                  <c:v>-27.225200000000001</c:v>
                </c:pt>
                <c:pt idx="398">
                  <c:v>-313.27100000000002</c:v>
                </c:pt>
                <c:pt idx="399">
                  <c:v>-421.81200000000001</c:v>
                </c:pt>
                <c:pt idx="400">
                  <c:v>-318.77800000000002</c:v>
                </c:pt>
                <c:pt idx="401">
                  <c:v>38.113700000000001</c:v>
                </c:pt>
                <c:pt idx="402">
                  <c:v>335.23200000000003</c:v>
                </c:pt>
                <c:pt idx="403">
                  <c:v>438.096</c:v>
                </c:pt>
                <c:pt idx="404">
                  <c:v>330.48500000000001</c:v>
                </c:pt>
                <c:pt idx="405">
                  <c:v>-22.795999999999999</c:v>
                </c:pt>
                <c:pt idx="406">
                  <c:v>-316.02</c:v>
                </c:pt>
                <c:pt idx="407">
                  <c:v>-455.68</c:v>
                </c:pt>
                <c:pt idx="408">
                  <c:v>-373.34800000000001</c:v>
                </c:pt>
                <c:pt idx="409">
                  <c:v>-111.253</c:v>
                </c:pt>
                <c:pt idx="410">
                  <c:v>182.822</c:v>
                </c:pt>
                <c:pt idx="411">
                  <c:v>397.99400000000003</c:v>
                </c:pt>
                <c:pt idx="412">
                  <c:v>431.94200000000001</c:v>
                </c:pt>
                <c:pt idx="413">
                  <c:v>283.93900000000002</c:v>
                </c:pt>
                <c:pt idx="414">
                  <c:v>-119.188</c:v>
                </c:pt>
                <c:pt idx="415">
                  <c:v>-410.988</c:v>
                </c:pt>
                <c:pt idx="416">
                  <c:v>-407.00299999999999</c:v>
                </c:pt>
                <c:pt idx="417">
                  <c:v>-238.738</c:v>
                </c:pt>
                <c:pt idx="418">
                  <c:v>112.313</c:v>
                </c:pt>
                <c:pt idx="419">
                  <c:v>377.423</c:v>
                </c:pt>
                <c:pt idx="420">
                  <c:v>429.62</c:v>
                </c:pt>
                <c:pt idx="421">
                  <c:v>239.10300000000001</c:v>
                </c:pt>
                <c:pt idx="422">
                  <c:v>-92.033199999999994</c:v>
                </c:pt>
                <c:pt idx="423">
                  <c:v>-346.18799999999999</c:v>
                </c:pt>
                <c:pt idx="424">
                  <c:v>-373.91500000000002</c:v>
                </c:pt>
                <c:pt idx="425">
                  <c:v>-182.54</c:v>
                </c:pt>
                <c:pt idx="426">
                  <c:v>85.740899999999996</c:v>
                </c:pt>
                <c:pt idx="427">
                  <c:v>238.55199999999999</c:v>
                </c:pt>
                <c:pt idx="428">
                  <c:v>287.45999999999998</c:v>
                </c:pt>
                <c:pt idx="429">
                  <c:v>160.06100000000001</c:v>
                </c:pt>
                <c:pt idx="430">
                  <c:v>-56.626800000000003</c:v>
                </c:pt>
                <c:pt idx="431">
                  <c:v>-198.53299999999999</c:v>
                </c:pt>
                <c:pt idx="432">
                  <c:v>-269.99200000000002</c:v>
                </c:pt>
                <c:pt idx="433">
                  <c:v>-167.126</c:v>
                </c:pt>
                <c:pt idx="434">
                  <c:v>9.6808599999999991</c:v>
                </c:pt>
                <c:pt idx="435">
                  <c:v>218.48</c:v>
                </c:pt>
                <c:pt idx="436">
                  <c:v>296.03300000000002</c:v>
                </c:pt>
                <c:pt idx="437">
                  <c:v>223.76599999999999</c:v>
                </c:pt>
                <c:pt idx="438">
                  <c:v>63.7849</c:v>
                </c:pt>
                <c:pt idx="439">
                  <c:v>-152.697</c:v>
                </c:pt>
                <c:pt idx="440">
                  <c:v>-247.697</c:v>
                </c:pt>
                <c:pt idx="441">
                  <c:v>-213.75</c:v>
                </c:pt>
                <c:pt idx="442">
                  <c:v>-113.768</c:v>
                </c:pt>
                <c:pt idx="443">
                  <c:v>27.000399999999999</c:v>
                </c:pt>
                <c:pt idx="444">
                  <c:v>127.706</c:v>
                </c:pt>
                <c:pt idx="445">
                  <c:v>121.167</c:v>
                </c:pt>
                <c:pt idx="446">
                  <c:v>49.582999999999998</c:v>
                </c:pt>
                <c:pt idx="447">
                  <c:v>-4.1104099999999999</c:v>
                </c:pt>
                <c:pt idx="448">
                  <c:v>-86.999499999999998</c:v>
                </c:pt>
                <c:pt idx="449">
                  <c:v>-104.337</c:v>
                </c:pt>
                <c:pt idx="450">
                  <c:v>-42.984900000000003</c:v>
                </c:pt>
                <c:pt idx="451">
                  <c:v>-32.767400000000002</c:v>
                </c:pt>
                <c:pt idx="452">
                  <c:v>18.731400000000001</c:v>
                </c:pt>
                <c:pt idx="453">
                  <c:v>21.880400000000002</c:v>
                </c:pt>
                <c:pt idx="454">
                  <c:v>49.311</c:v>
                </c:pt>
                <c:pt idx="455">
                  <c:v>68.702699999999993</c:v>
                </c:pt>
                <c:pt idx="456">
                  <c:v>58.400300000000001</c:v>
                </c:pt>
                <c:pt idx="457">
                  <c:v>80.398499999999999</c:v>
                </c:pt>
                <c:pt idx="458">
                  <c:v>16.717199999999998</c:v>
                </c:pt>
                <c:pt idx="459">
                  <c:v>57.857399999999998</c:v>
                </c:pt>
                <c:pt idx="460">
                  <c:v>-65.203800000000001</c:v>
                </c:pt>
                <c:pt idx="461">
                  <c:v>-253.97399999999999</c:v>
                </c:pt>
                <c:pt idx="462">
                  <c:v>-100.884</c:v>
                </c:pt>
                <c:pt idx="463">
                  <c:v>-94.375900000000001</c:v>
                </c:pt>
                <c:pt idx="464">
                  <c:v>178.417</c:v>
                </c:pt>
                <c:pt idx="465">
                  <c:v>269.21199999999999</c:v>
                </c:pt>
                <c:pt idx="466">
                  <c:v>121.10299999999999</c:v>
                </c:pt>
                <c:pt idx="467">
                  <c:v>66.134600000000006</c:v>
                </c:pt>
                <c:pt idx="468">
                  <c:v>-210.249</c:v>
                </c:pt>
                <c:pt idx="469">
                  <c:v>-214.00299999999999</c:v>
                </c:pt>
                <c:pt idx="470">
                  <c:v>-233.69300000000001</c:v>
                </c:pt>
                <c:pt idx="471">
                  <c:v>-49.704799999999999</c:v>
                </c:pt>
                <c:pt idx="472">
                  <c:v>131.70400000000001</c:v>
                </c:pt>
                <c:pt idx="473">
                  <c:v>220.57</c:v>
                </c:pt>
                <c:pt idx="474">
                  <c:v>293.89299999999997</c:v>
                </c:pt>
                <c:pt idx="475">
                  <c:v>163.49700000000001</c:v>
                </c:pt>
                <c:pt idx="476">
                  <c:v>30.8809</c:v>
                </c:pt>
                <c:pt idx="477">
                  <c:v>-184.524</c:v>
                </c:pt>
                <c:pt idx="478">
                  <c:v>-214.727</c:v>
                </c:pt>
                <c:pt idx="479">
                  <c:v>-169.85300000000001</c:v>
                </c:pt>
                <c:pt idx="480">
                  <c:v>-53.299700000000001</c:v>
                </c:pt>
                <c:pt idx="481">
                  <c:v>84.319699999999997</c:v>
                </c:pt>
                <c:pt idx="482">
                  <c:v>133.559</c:v>
                </c:pt>
                <c:pt idx="483">
                  <c:v>129.232</c:v>
                </c:pt>
                <c:pt idx="484">
                  <c:v>33.938200000000002</c:v>
                </c:pt>
                <c:pt idx="485">
                  <c:v>-19.066400000000002</c:v>
                </c:pt>
                <c:pt idx="486">
                  <c:v>-69.534800000000004</c:v>
                </c:pt>
                <c:pt idx="487">
                  <c:v>-144.666</c:v>
                </c:pt>
                <c:pt idx="488">
                  <c:v>-107.47799999999999</c:v>
                </c:pt>
                <c:pt idx="489">
                  <c:v>-20.354399999999998</c:v>
                </c:pt>
                <c:pt idx="490">
                  <c:v>28.486999999999998</c:v>
                </c:pt>
                <c:pt idx="491">
                  <c:v>100.87</c:v>
                </c:pt>
                <c:pt idx="492">
                  <c:v>43.522500000000001</c:v>
                </c:pt>
                <c:pt idx="493">
                  <c:v>32.138100000000001</c:v>
                </c:pt>
                <c:pt idx="494">
                  <c:v>39.3187</c:v>
                </c:pt>
                <c:pt idx="495">
                  <c:v>-26.420300000000001</c:v>
                </c:pt>
                <c:pt idx="496">
                  <c:v>16.303999999999998</c:v>
                </c:pt>
                <c:pt idx="497">
                  <c:v>-104.747</c:v>
                </c:pt>
                <c:pt idx="498">
                  <c:v>-247.423</c:v>
                </c:pt>
                <c:pt idx="499">
                  <c:v>-106.423</c:v>
                </c:pt>
                <c:pt idx="500">
                  <c:v>74.037199999999999</c:v>
                </c:pt>
                <c:pt idx="501">
                  <c:v>214.89699999999999</c:v>
                </c:pt>
                <c:pt idx="502">
                  <c:v>267.15300000000002</c:v>
                </c:pt>
                <c:pt idx="503">
                  <c:v>167.06200000000001</c:v>
                </c:pt>
                <c:pt idx="504">
                  <c:v>-65.837800000000001</c:v>
                </c:pt>
                <c:pt idx="505">
                  <c:v>-215.92099999999999</c:v>
                </c:pt>
                <c:pt idx="506">
                  <c:v>-237.136</c:v>
                </c:pt>
                <c:pt idx="507">
                  <c:v>-138.09800000000001</c:v>
                </c:pt>
                <c:pt idx="508">
                  <c:v>117.30800000000001</c:v>
                </c:pt>
                <c:pt idx="509">
                  <c:v>221.87899999999999</c:v>
                </c:pt>
                <c:pt idx="510">
                  <c:v>229.77699999999999</c:v>
                </c:pt>
                <c:pt idx="511">
                  <c:v>127.642</c:v>
                </c:pt>
                <c:pt idx="512">
                  <c:v>-69.165199999999999</c:v>
                </c:pt>
                <c:pt idx="513">
                  <c:v>-196.67699999999999</c:v>
                </c:pt>
                <c:pt idx="514">
                  <c:v>-291.40199999999999</c:v>
                </c:pt>
                <c:pt idx="515">
                  <c:v>-220.959</c:v>
                </c:pt>
                <c:pt idx="516">
                  <c:v>-1.02789</c:v>
                </c:pt>
                <c:pt idx="517">
                  <c:v>153.11000000000001</c:v>
                </c:pt>
                <c:pt idx="518">
                  <c:v>269.59199999999998</c:v>
                </c:pt>
                <c:pt idx="519">
                  <c:v>276.82100000000003</c:v>
                </c:pt>
                <c:pt idx="520">
                  <c:v>130.48699999999999</c:v>
                </c:pt>
                <c:pt idx="521">
                  <c:v>-31.075099999999999</c:v>
                </c:pt>
                <c:pt idx="522">
                  <c:v>-161.44900000000001</c:v>
                </c:pt>
                <c:pt idx="523">
                  <c:v>-203.82599999999999</c:v>
                </c:pt>
                <c:pt idx="524">
                  <c:v>-198.881</c:v>
                </c:pt>
                <c:pt idx="525">
                  <c:v>-104.648</c:v>
                </c:pt>
                <c:pt idx="526">
                  <c:v>45.212299999999999</c:v>
                </c:pt>
                <c:pt idx="527">
                  <c:v>163.322</c:v>
                </c:pt>
                <c:pt idx="528">
                  <c:v>226.79</c:v>
                </c:pt>
                <c:pt idx="529">
                  <c:v>148.542</c:v>
                </c:pt>
                <c:pt idx="530">
                  <c:v>-11.4542</c:v>
                </c:pt>
                <c:pt idx="531">
                  <c:v>-141.304</c:v>
                </c:pt>
                <c:pt idx="532">
                  <c:v>-223.13900000000001</c:v>
                </c:pt>
                <c:pt idx="533">
                  <c:v>-155.13200000000001</c:v>
                </c:pt>
                <c:pt idx="534">
                  <c:v>-31.694099999999999</c:v>
                </c:pt>
                <c:pt idx="535">
                  <c:v>116.373</c:v>
                </c:pt>
                <c:pt idx="536">
                  <c:v>152.505</c:v>
                </c:pt>
                <c:pt idx="537">
                  <c:v>9.2620000000000005</c:v>
                </c:pt>
                <c:pt idx="538">
                  <c:v>-11.3461</c:v>
                </c:pt>
                <c:pt idx="539">
                  <c:v>-48.462600000000002</c:v>
                </c:pt>
                <c:pt idx="540">
                  <c:v>-38.4786</c:v>
                </c:pt>
                <c:pt idx="541">
                  <c:v>17.479500000000002</c:v>
                </c:pt>
                <c:pt idx="542">
                  <c:v>25.823799999999999</c:v>
                </c:pt>
                <c:pt idx="543">
                  <c:v>68.124300000000005</c:v>
                </c:pt>
                <c:pt idx="544">
                  <c:v>53.706800000000001</c:v>
                </c:pt>
                <c:pt idx="545">
                  <c:v>2.3950900000000002</c:v>
                </c:pt>
                <c:pt idx="546">
                  <c:v>-31.935700000000001</c:v>
                </c:pt>
                <c:pt idx="547">
                  <c:v>-19.533300000000001</c:v>
                </c:pt>
                <c:pt idx="548">
                  <c:v>49.539900000000003</c:v>
                </c:pt>
                <c:pt idx="549">
                  <c:v>62.148099999999999</c:v>
                </c:pt>
                <c:pt idx="550">
                  <c:v>8.3877600000000001</c:v>
                </c:pt>
                <c:pt idx="551">
                  <c:v>-52.272100000000002</c:v>
                </c:pt>
                <c:pt idx="552">
                  <c:v>-126.167</c:v>
                </c:pt>
                <c:pt idx="553">
                  <c:v>-134.34399999999999</c:v>
                </c:pt>
                <c:pt idx="554">
                  <c:v>-101.70699999999999</c:v>
                </c:pt>
                <c:pt idx="555">
                  <c:v>33.301400000000001</c:v>
                </c:pt>
                <c:pt idx="556">
                  <c:v>129.179</c:v>
                </c:pt>
                <c:pt idx="557">
                  <c:v>138.14099999999999</c:v>
                </c:pt>
                <c:pt idx="558">
                  <c:v>87.361400000000003</c:v>
                </c:pt>
                <c:pt idx="559">
                  <c:v>-46.503900000000002</c:v>
                </c:pt>
                <c:pt idx="560">
                  <c:v>-82.180400000000006</c:v>
                </c:pt>
                <c:pt idx="561">
                  <c:v>-85.615200000000002</c:v>
                </c:pt>
                <c:pt idx="562">
                  <c:v>-37.557200000000002</c:v>
                </c:pt>
                <c:pt idx="563">
                  <c:v>36.203000000000003</c:v>
                </c:pt>
                <c:pt idx="564">
                  <c:v>91.705799999999996</c:v>
                </c:pt>
                <c:pt idx="565">
                  <c:v>128.36799999999999</c:v>
                </c:pt>
                <c:pt idx="566">
                  <c:v>70.599900000000005</c:v>
                </c:pt>
                <c:pt idx="567">
                  <c:v>-51.018300000000004</c:v>
                </c:pt>
                <c:pt idx="568">
                  <c:v>-163.81800000000001</c:v>
                </c:pt>
                <c:pt idx="569">
                  <c:v>-144.22499999999999</c:v>
                </c:pt>
                <c:pt idx="570">
                  <c:v>-62.029000000000003</c:v>
                </c:pt>
                <c:pt idx="571">
                  <c:v>77.453800000000001</c:v>
                </c:pt>
                <c:pt idx="572">
                  <c:v>187.44</c:v>
                </c:pt>
                <c:pt idx="573">
                  <c:v>128.35400000000001</c:v>
                </c:pt>
                <c:pt idx="574">
                  <c:v>39.831299999999999</c:v>
                </c:pt>
                <c:pt idx="575">
                  <c:v>-99.884</c:v>
                </c:pt>
                <c:pt idx="576">
                  <c:v>-174.786</c:v>
                </c:pt>
                <c:pt idx="577">
                  <c:v>-184.24100000000001</c:v>
                </c:pt>
                <c:pt idx="578">
                  <c:v>-141.77199999999999</c:v>
                </c:pt>
                <c:pt idx="579">
                  <c:v>17.066299999999998</c:v>
                </c:pt>
                <c:pt idx="580">
                  <c:v>138.83000000000001</c:v>
                </c:pt>
                <c:pt idx="581">
                  <c:v>207.76900000000001</c:v>
                </c:pt>
                <c:pt idx="582">
                  <c:v>189.21600000000001</c:v>
                </c:pt>
                <c:pt idx="583">
                  <c:v>59.317500000000003</c:v>
                </c:pt>
                <c:pt idx="584">
                  <c:v>-57.9893</c:v>
                </c:pt>
                <c:pt idx="585">
                  <c:v>-106.54900000000001</c:v>
                </c:pt>
                <c:pt idx="586">
                  <c:v>-120.229</c:v>
                </c:pt>
                <c:pt idx="587">
                  <c:v>-47.5505</c:v>
                </c:pt>
                <c:pt idx="588">
                  <c:v>59.588700000000003</c:v>
                </c:pt>
                <c:pt idx="589">
                  <c:v>110.649</c:v>
                </c:pt>
                <c:pt idx="590">
                  <c:v>91.848799999999997</c:v>
                </c:pt>
                <c:pt idx="591">
                  <c:v>2.8923800000000002</c:v>
                </c:pt>
                <c:pt idx="592">
                  <c:v>-81.6661</c:v>
                </c:pt>
                <c:pt idx="593">
                  <c:v>-137.96700000000001</c:v>
                </c:pt>
                <c:pt idx="594">
                  <c:v>-85.077799999999996</c:v>
                </c:pt>
                <c:pt idx="595">
                  <c:v>1.0202199999999999</c:v>
                </c:pt>
                <c:pt idx="596">
                  <c:v>39.226700000000001</c:v>
                </c:pt>
                <c:pt idx="597">
                  <c:v>96.966700000000003</c:v>
                </c:pt>
                <c:pt idx="598">
                  <c:v>75.167000000000002</c:v>
                </c:pt>
                <c:pt idx="599">
                  <c:v>51.948999999999998</c:v>
                </c:pt>
                <c:pt idx="600">
                  <c:v>22.4406</c:v>
                </c:pt>
                <c:pt idx="601">
                  <c:v>-24.236699999999999</c:v>
                </c:pt>
                <c:pt idx="602">
                  <c:v>32.630299999999998</c:v>
                </c:pt>
                <c:pt idx="603">
                  <c:v>36.833300000000001</c:v>
                </c:pt>
                <c:pt idx="604">
                  <c:v>-91.528000000000006</c:v>
                </c:pt>
                <c:pt idx="605">
                  <c:v>-301.83999999999997</c:v>
                </c:pt>
                <c:pt idx="606">
                  <c:v>-218.51900000000001</c:v>
                </c:pt>
                <c:pt idx="607">
                  <c:v>78.663700000000006</c:v>
                </c:pt>
                <c:pt idx="608">
                  <c:v>221.762</c:v>
                </c:pt>
                <c:pt idx="609">
                  <c:v>285.85199999999998</c:v>
                </c:pt>
                <c:pt idx="610">
                  <c:v>174.39699999999999</c:v>
                </c:pt>
                <c:pt idx="611">
                  <c:v>-69.001099999999994</c:v>
                </c:pt>
                <c:pt idx="612">
                  <c:v>-254.953</c:v>
                </c:pt>
                <c:pt idx="613">
                  <c:v>-280.65600000000001</c:v>
                </c:pt>
                <c:pt idx="614">
                  <c:v>-179.09200000000001</c:v>
                </c:pt>
                <c:pt idx="615">
                  <c:v>60.391500000000001</c:v>
                </c:pt>
                <c:pt idx="616">
                  <c:v>259.79399999999998</c:v>
                </c:pt>
                <c:pt idx="617">
                  <c:v>278.13900000000001</c:v>
                </c:pt>
                <c:pt idx="618">
                  <c:v>193.62799999999999</c:v>
                </c:pt>
                <c:pt idx="619">
                  <c:v>2.3618399999999999</c:v>
                </c:pt>
                <c:pt idx="620">
                  <c:v>-171.62299999999999</c:v>
                </c:pt>
                <c:pt idx="621">
                  <c:v>-309.113</c:v>
                </c:pt>
                <c:pt idx="622">
                  <c:v>-293.649</c:v>
                </c:pt>
                <c:pt idx="623">
                  <c:v>-114.44199999999999</c:v>
                </c:pt>
                <c:pt idx="624">
                  <c:v>103.444</c:v>
                </c:pt>
                <c:pt idx="625">
                  <c:v>307.34500000000003</c:v>
                </c:pt>
                <c:pt idx="626">
                  <c:v>335.19200000000001</c:v>
                </c:pt>
                <c:pt idx="627">
                  <c:v>236.47300000000001</c:v>
                </c:pt>
                <c:pt idx="628">
                  <c:v>26.0763</c:v>
                </c:pt>
                <c:pt idx="629">
                  <c:v>-194.70400000000001</c:v>
                </c:pt>
                <c:pt idx="630">
                  <c:v>-295.56599999999997</c:v>
                </c:pt>
                <c:pt idx="631">
                  <c:v>-261.27699999999999</c:v>
                </c:pt>
                <c:pt idx="632">
                  <c:v>-68.219800000000006</c:v>
                </c:pt>
                <c:pt idx="633">
                  <c:v>126.7</c:v>
                </c:pt>
                <c:pt idx="634">
                  <c:v>269.68299999999999</c:v>
                </c:pt>
                <c:pt idx="635">
                  <c:v>263.30200000000002</c:v>
                </c:pt>
                <c:pt idx="636">
                  <c:v>63.881999999999998</c:v>
                </c:pt>
                <c:pt idx="637">
                  <c:v>-141.93</c:v>
                </c:pt>
                <c:pt idx="638">
                  <c:v>-236.93100000000001</c:v>
                </c:pt>
                <c:pt idx="639">
                  <c:v>-164.39400000000001</c:v>
                </c:pt>
                <c:pt idx="640">
                  <c:v>-43.305700000000002</c:v>
                </c:pt>
                <c:pt idx="641">
                  <c:v>107.235</c:v>
                </c:pt>
                <c:pt idx="642">
                  <c:v>153.142</c:v>
                </c:pt>
                <c:pt idx="643">
                  <c:v>66.010300000000001</c:v>
                </c:pt>
                <c:pt idx="644">
                  <c:v>37.517099999999999</c:v>
                </c:pt>
                <c:pt idx="645">
                  <c:v>-40.301600000000001</c:v>
                </c:pt>
                <c:pt idx="646">
                  <c:v>-78.815899999999999</c:v>
                </c:pt>
                <c:pt idx="647">
                  <c:v>-34.817399999999999</c:v>
                </c:pt>
                <c:pt idx="648">
                  <c:v>47.996000000000002</c:v>
                </c:pt>
                <c:pt idx="649">
                  <c:v>51.869500000000002</c:v>
                </c:pt>
                <c:pt idx="650">
                  <c:v>17.805299999999999</c:v>
                </c:pt>
                <c:pt idx="651">
                  <c:v>33.682699999999997</c:v>
                </c:pt>
                <c:pt idx="652">
                  <c:v>-29.422999999999998</c:v>
                </c:pt>
                <c:pt idx="653">
                  <c:v>-57.4343</c:v>
                </c:pt>
                <c:pt idx="654">
                  <c:v>-34.555399999999999</c:v>
                </c:pt>
                <c:pt idx="655">
                  <c:v>33.378100000000003</c:v>
                </c:pt>
                <c:pt idx="656">
                  <c:v>9.2290600000000005</c:v>
                </c:pt>
                <c:pt idx="657">
                  <c:v>1.53071</c:v>
                </c:pt>
              </c:numCache>
            </c:numRef>
          </c:yVal>
          <c:smooth val="1"/>
        </c:ser>
        <c:ser>
          <c:idx val="4"/>
          <c:order val="4"/>
          <c:tx>
            <c:strRef>
              <c:f>approach!$AL$2</c:f>
              <c:strCache>
                <c:ptCount val="1"/>
                <c:pt idx="0">
                  <c:v>only 1st bending included</c:v>
                </c:pt>
              </c:strCache>
            </c:strRef>
          </c:tx>
          <c:marker>
            <c:symbol val="none"/>
          </c:marker>
          <c:xVal>
            <c:numRef>
              <c:f>approach!$AJ$9:$AJ$83</c:f>
              <c:numCache>
                <c:formatCode>General</c:formatCode>
                <c:ptCount val="75"/>
                <c:pt idx="0">
                  <c:v>0</c:v>
                </c:pt>
                <c:pt idx="1">
                  <c:v>0.33312799999999998</c:v>
                </c:pt>
                <c:pt idx="2">
                  <c:v>0.66625599999999996</c:v>
                </c:pt>
                <c:pt idx="3">
                  <c:v>0.99938400000000005</c:v>
                </c:pt>
                <c:pt idx="4">
                  <c:v>1.3325100000000001</c:v>
                </c:pt>
                <c:pt idx="5">
                  <c:v>1.66564</c:v>
                </c:pt>
                <c:pt idx="6">
                  <c:v>1.9987699999999999</c:v>
                </c:pt>
                <c:pt idx="7">
                  <c:v>2.3319000000000001</c:v>
                </c:pt>
                <c:pt idx="8">
                  <c:v>2.6650200000000002</c:v>
                </c:pt>
                <c:pt idx="9">
                  <c:v>2.9981499999999999</c:v>
                </c:pt>
                <c:pt idx="10">
                  <c:v>3.33128</c:v>
                </c:pt>
                <c:pt idx="11">
                  <c:v>3.6644100000000002</c:v>
                </c:pt>
                <c:pt idx="12">
                  <c:v>3.9975399999999999</c:v>
                </c:pt>
                <c:pt idx="13">
                  <c:v>4.33066</c:v>
                </c:pt>
                <c:pt idx="14">
                  <c:v>4.6637899999999997</c:v>
                </c:pt>
                <c:pt idx="15">
                  <c:v>4.9969200000000003</c:v>
                </c:pt>
                <c:pt idx="16">
                  <c:v>5.33005</c:v>
                </c:pt>
                <c:pt idx="17">
                  <c:v>5.6631799999999997</c:v>
                </c:pt>
                <c:pt idx="18">
                  <c:v>5.9962999999999997</c:v>
                </c:pt>
                <c:pt idx="19">
                  <c:v>6.3294300000000003</c:v>
                </c:pt>
                <c:pt idx="20">
                  <c:v>6.66256</c:v>
                </c:pt>
                <c:pt idx="21">
                  <c:v>6.9956899999999997</c:v>
                </c:pt>
                <c:pt idx="22">
                  <c:v>7.3288099999999998</c:v>
                </c:pt>
                <c:pt idx="23">
                  <c:v>7.6619400000000004</c:v>
                </c:pt>
                <c:pt idx="24">
                  <c:v>7.9950700000000001</c:v>
                </c:pt>
                <c:pt idx="25">
                  <c:v>8.3282000000000007</c:v>
                </c:pt>
                <c:pt idx="26">
                  <c:v>8.6613299999999995</c:v>
                </c:pt>
                <c:pt idx="27">
                  <c:v>8.9944500000000005</c:v>
                </c:pt>
                <c:pt idx="28">
                  <c:v>9.3275799999999993</c:v>
                </c:pt>
                <c:pt idx="29">
                  <c:v>9.6607099999999999</c:v>
                </c:pt>
                <c:pt idx="30">
                  <c:v>9.9938400000000005</c:v>
                </c:pt>
                <c:pt idx="31">
                  <c:v>10.327</c:v>
                </c:pt>
                <c:pt idx="32">
                  <c:v>10.6601</c:v>
                </c:pt>
                <c:pt idx="33">
                  <c:v>10.9932</c:v>
                </c:pt>
                <c:pt idx="34">
                  <c:v>11.3264</c:v>
                </c:pt>
                <c:pt idx="35">
                  <c:v>11.6595</c:v>
                </c:pt>
                <c:pt idx="36">
                  <c:v>11.992599999999999</c:v>
                </c:pt>
                <c:pt idx="37">
                  <c:v>12.325699999999999</c:v>
                </c:pt>
                <c:pt idx="38">
                  <c:v>12.658899999999999</c:v>
                </c:pt>
                <c:pt idx="39">
                  <c:v>12.992000000000001</c:v>
                </c:pt>
                <c:pt idx="40">
                  <c:v>13.325100000000001</c:v>
                </c:pt>
                <c:pt idx="41">
                  <c:v>13.658200000000001</c:v>
                </c:pt>
                <c:pt idx="42">
                  <c:v>13.991400000000001</c:v>
                </c:pt>
                <c:pt idx="43">
                  <c:v>14.3245</c:v>
                </c:pt>
                <c:pt idx="44">
                  <c:v>14.6576</c:v>
                </c:pt>
                <c:pt idx="45">
                  <c:v>14.9908</c:v>
                </c:pt>
                <c:pt idx="46">
                  <c:v>15.3239</c:v>
                </c:pt>
                <c:pt idx="47">
                  <c:v>15.657</c:v>
                </c:pt>
                <c:pt idx="48">
                  <c:v>15.9901</c:v>
                </c:pt>
                <c:pt idx="49">
                  <c:v>16.3233</c:v>
                </c:pt>
                <c:pt idx="50">
                  <c:v>16.656400000000001</c:v>
                </c:pt>
                <c:pt idx="51">
                  <c:v>16.9895</c:v>
                </c:pt>
                <c:pt idx="52">
                  <c:v>17.322700000000001</c:v>
                </c:pt>
                <c:pt idx="53">
                  <c:v>17.655799999999999</c:v>
                </c:pt>
                <c:pt idx="54">
                  <c:v>17.988900000000001</c:v>
                </c:pt>
                <c:pt idx="55">
                  <c:v>18.321999999999999</c:v>
                </c:pt>
                <c:pt idx="56">
                  <c:v>18.655200000000001</c:v>
                </c:pt>
                <c:pt idx="57">
                  <c:v>18.988299999999999</c:v>
                </c:pt>
                <c:pt idx="58">
                  <c:v>19.321400000000001</c:v>
                </c:pt>
                <c:pt idx="59">
                  <c:v>19.654499999999999</c:v>
                </c:pt>
                <c:pt idx="60">
                  <c:v>19.9877</c:v>
                </c:pt>
                <c:pt idx="61">
                  <c:v>20.320799999999998</c:v>
                </c:pt>
                <c:pt idx="62">
                  <c:v>20.6539</c:v>
                </c:pt>
                <c:pt idx="63">
                  <c:v>20.987100000000002</c:v>
                </c:pt>
                <c:pt idx="64">
                  <c:v>21.3202</c:v>
                </c:pt>
                <c:pt idx="65">
                  <c:v>21.653300000000002</c:v>
                </c:pt>
                <c:pt idx="66">
                  <c:v>21.9864</c:v>
                </c:pt>
                <c:pt idx="67">
                  <c:v>22.319600000000001</c:v>
                </c:pt>
                <c:pt idx="68">
                  <c:v>22.652699999999999</c:v>
                </c:pt>
                <c:pt idx="69">
                  <c:v>22.985800000000001</c:v>
                </c:pt>
                <c:pt idx="70">
                  <c:v>23.318999999999999</c:v>
                </c:pt>
                <c:pt idx="71">
                  <c:v>23.652100000000001</c:v>
                </c:pt>
                <c:pt idx="72">
                  <c:v>23.985199999999999</c:v>
                </c:pt>
                <c:pt idx="73">
                  <c:v>24.318300000000001</c:v>
                </c:pt>
                <c:pt idx="74">
                  <c:v>24.651499999999999</c:v>
                </c:pt>
              </c:numCache>
            </c:numRef>
          </c:xVal>
          <c:yVal>
            <c:numRef>
              <c:f>approach!$AM$9:$AM$83</c:f>
              <c:numCache>
                <c:formatCode>General</c:formatCode>
                <c:ptCount val="75"/>
                <c:pt idx="0">
                  <c:v>0</c:v>
                </c:pt>
                <c:pt idx="1">
                  <c:v>-5.52522</c:v>
                </c:pt>
                <c:pt idx="2">
                  <c:v>-1.28938</c:v>
                </c:pt>
                <c:pt idx="3">
                  <c:v>25.423999999999999</c:v>
                </c:pt>
                <c:pt idx="4">
                  <c:v>-38.087200000000003</c:v>
                </c:pt>
                <c:pt idx="5">
                  <c:v>46.719099999999997</c:v>
                </c:pt>
                <c:pt idx="6">
                  <c:v>-41.251399999999997</c:v>
                </c:pt>
                <c:pt idx="7">
                  <c:v>18.882999999999999</c:v>
                </c:pt>
                <c:pt idx="8">
                  <c:v>5.4061500000000002</c:v>
                </c:pt>
                <c:pt idx="9">
                  <c:v>-36.713299999999997</c:v>
                </c:pt>
                <c:pt idx="10">
                  <c:v>61.657699999999998</c:v>
                </c:pt>
                <c:pt idx="11">
                  <c:v>-83.363200000000006</c:v>
                </c:pt>
                <c:pt idx="12">
                  <c:v>85.186499999999995</c:v>
                </c:pt>
                <c:pt idx="13">
                  <c:v>-65.662000000000006</c:v>
                </c:pt>
                <c:pt idx="14">
                  <c:v>30.7424</c:v>
                </c:pt>
                <c:pt idx="15">
                  <c:v>14.7784</c:v>
                </c:pt>
                <c:pt idx="16">
                  <c:v>-45.8095</c:v>
                </c:pt>
                <c:pt idx="17">
                  <c:v>85.3476</c:v>
                </c:pt>
                <c:pt idx="18">
                  <c:v>-84.162300000000002</c:v>
                </c:pt>
                <c:pt idx="19">
                  <c:v>37.0946</c:v>
                </c:pt>
                <c:pt idx="20">
                  <c:v>-48.654499999999999</c:v>
                </c:pt>
                <c:pt idx="21">
                  <c:v>80.926400000000001</c:v>
                </c:pt>
                <c:pt idx="22">
                  <c:v>-52.418399999999998</c:v>
                </c:pt>
                <c:pt idx="23">
                  <c:v>-24.002700000000001</c:v>
                </c:pt>
                <c:pt idx="24">
                  <c:v>108.60599999999999</c:v>
                </c:pt>
                <c:pt idx="25">
                  <c:v>-146.62100000000001</c:v>
                </c:pt>
                <c:pt idx="26">
                  <c:v>108.006</c:v>
                </c:pt>
                <c:pt idx="27">
                  <c:v>-14.6325</c:v>
                </c:pt>
                <c:pt idx="28">
                  <c:v>-118.90300000000001</c:v>
                </c:pt>
                <c:pt idx="29">
                  <c:v>226.49199999999999</c:v>
                </c:pt>
                <c:pt idx="30">
                  <c:v>-259.53899999999999</c:v>
                </c:pt>
                <c:pt idx="31">
                  <c:v>218.68700000000001</c:v>
                </c:pt>
                <c:pt idx="32">
                  <c:v>-66.3583</c:v>
                </c:pt>
                <c:pt idx="33">
                  <c:v>-108.251</c:v>
                </c:pt>
                <c:pt idx="34">
                  <c:v>217.28800000000001</c:v>
                </c:pt>
                <c:pt idx="35">
                  <c:v>-262.06099999999998</c:v>
                </c:pt>
                <c:pt idx="36">
                  <c:v>242.39099999999999</c:v>
                </c:pt>
                <c:pt idx="37">
                  <c:v>-180.42</c:v>
                </c:pt>
                <c:pt idx="38">
                  <c:v>56.337299999999999</c:v>
                </c:pt>
                <c:pt idx="39">
                  <c:v>86.600499999999997</c:v>
                </c:pt>
                <c:pt idx="40">
                  <c:v>-181.77500000000001</c:v>
                </c:pt>
                <c:pt idx="41">
                  <c:v>215.45400000000001</c:v>
                </c:pt>
                <c:pt idx="42">
                  <c:v>-176.61500000000001</c:v>
                </c:pt>
                <c:pt idx="43">
                  <c:v>92.763000000000005</c:v>
                </c:pt>
                <c:pt idx="44">
                  <c:v>6.9730999999999996</c:v>
                </c:pt>
                <c:pt idx="45">
                  <c:v>-91.2149</c:v>
                </c:pt>
                <c:pt idx="46">
                  <c:v>128.32900000000001</c:v>
                </c:pt>
                <c:pt idx="47">
                  <c:v>-127.405</c:v>
                </c:pt>
                <c:pt idx="48">
                  <c:v>110.956</c:v>
                </c:pt>
                <c:pt idx="49">
                  <c:v>-65.893900000000002</c:v>
                </c:pt>
                <c:pt idx="50">
                  <c:v>12.3294</c:v>
                </c:pt>
                <c:pt idx="51">
                  <c:v>-6.5492999999999997</c:v>
                </c:pt>
                <c:pt idx="52">
                  <c:v>12.9018</c:v>
                </c:pt>
                <c:pt idx="53">
                  <c:v>-3.8034300000000001</c:v>
                </c:pt>
                <c:pt idx="54">
                  <c:v>31.570900000000002</c:v>
                </c:pt>
                <c:pt idx="55">
                  <c:v>-78.010000000000005</c:v>
                </c:pt>
                <c:pt idx="56">
                  <c:v>75.531400000000005</c:v>
                </c:pt>
                <c:pt idx="57">
                  <c:v>-45.203499999999998</c:v>
                </c:pt>
                <c:pt idx="58">
                  <c:v>29.536000000000001</c:v>
                </c:pt>
                <c:pt idx="59">
                  <c:v>-2.75299</c:v>
                </c:pt>
                <c:pt idx="60">
                  <c:v>-28.8125</c:v>
                </c:pt>
                <c:pt idx="61">
                  <c:v>23.143599999999999</c:v>
                </c:pt>
                <c:pt idx="62">
                  <c:v>20.279299999999999</c:v>
                </c:pt>
                <c:pt idx="63">
                  <c:v>-75.092200000000005</c:v>
                </c:pt>
                <c:pt idx="64">
                  <c:v>111.21299999999999</c:v>
                </c:pt>
                <c:pt idx="65">
                  <c:v>-122.941</c:v>
                </c:pt>
                <c:pt idx="66">
                  <c:v>101.026</c:v>
                </c:pt>
                <c:pt idx="67">
                  <c:v>-47.437800000000003</c:v>
                </c:pt>
                <c:pt idx="68">
                  <c:v>6.8167600000000004</c:v>
                </c:pt>
                <c:pt idx="69">
                  <c:v>-5.0420600000000002</c:v>
                </c:pt>
                <c:pt idx="70">
                  <c:v>2.15882</c:v>
                </c:pt>
                <c:pt idx="71">
                  <c:v>23.8794</c:v>
                </c:pt>
                <c:pt idx="72">
                  <c:v>-26.572399999999998</c:v>
                </c:pt>
                <c:pt idx="73">
                  <c:v>18.057300000000001</c:v>
                </c:pt>
                <c:pt idx="74">
                  <c:v>4.4142099999999997</c:v>
                </c:pt>
              </c:numCache>
            </c:numRef>
          </c:yVal>
          <c:smooth val="1"/>
        </c:ser>
        <c:dLbls>
          <c:showLegendKey val="0"/>
          <c:showVal val="0"/>
          <c:showCatName val="0"/>
          <c:showSerName val="0"/>
          <c:showPercent val="0"/>
          <c:showBubbleSize val="0"/>
        </c:dLbls>
        <c:axId val="380125184"/>
        <c:axId val="380126720"/>
      </c:scatterChart>
      <c:valAx>
        <c:axId val="380125184"/>
        <c:scaling>
          <c:orientation val="minMax"/>
          <c:max val="8"/>
        </c:scaling>
        <c:delete val="0"/>
        <c:axPos val="b"/>
        <c:numFmt formatCode="General" sourceLinked="1"/>
        <c:majorTickMark val="out"/>
        <c:minorTickMark val="none"/>
        <c:tickLblPos val="nextTo"/>
        <c:crossAx val="380126720"/>
        <c:crosses val="autoZero"/>
        <c:crossBetween val="midCat"/>
      </c:valAx>
      <c:valAx>
        <c:axId val="380126720"/>
        <c:scaling>
          <c:orientation val="minMax"/>
          <c:max val="500"/>
          <c:min val="-500"/>
        </c:scaling>
        <c:delete val="0"/>
        <c:axPos val="l"/>
        <c:majorGridlines/>
        <c:numFmt formatCode="General" sourceLinked="1"/>
        <c:majorTickMark val="out"/>
        <c:minorTickMark val="none"/>
        <c:tickLblPos val="nextTo"/>
        <c:crossAx val="380125184"/>
        <c:crosses val="autoZero"/>
        <c:crossBetween val="midCat"/>
      </c:valAx>
    </c:plotArea>
    <c:legend>
      <c:legendPos val="r"/>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5"/>
          <c:order val="0"/>
          <c:tx>
            <c:strRef>
              <c:f>mode_inclusion!$N$7</c:f>
              <c:strCache>
                <c:ptCount val="1"/>
                <c:pt idx="0">
                  <c:v>47.11</c:v>
                </c:pt>
              </c:strCache>
            </c:strRef>
          </c:tx>
          <c:marker>
            <c:symbol val="none"/>
          </c:marker>
          <c:xVal>
            <c:numRef>
              <c:f>mode_inclusion!$M$10:$M$1167</c:f>
              <c:numCache>
                <c:formatCode>General</c:formatCode>
                <c:ptCount val="1158"/>
                <c:pt idx="0">
                  <c:v>0</c:v>
                </c:pt>
                <c:pt idx="1">
                  <c:v>2.12252E-2</c:v>
                </c:pt>
                <c:pt idx="2">
                  <c:v>4.2450300000000003E-2</c:v>
                </c:pt>
                <c:pt idx="3">
                  <c:v>6.3675499999999996E-2</c:v>
                </c:pt>
                <c:pt idx="4">
                  <c:v>8.4900600000000007E-2</c:v>
                </c:pt>
                <c:pt idx="5">
                  <c:v>0.106126</c:v>
                </c:pt>
                <c:pt idx="6">
                  <c:v>0.12735099999999999</c:v>
                </c:pt>
                <c:pt idx="7">
                  <c:v>0.14857600000000001</c:v>
                </c:pt>
                <c:pt idx="8">
                  <c:v>0.16980100000000001</c:v>
                </c:pt>
                <c:pt idx="9">
                  <c:v>0.191026</c:v>
                </c:pt>
                <c:pt idx="10">
                  <c:v>0.212252</c:v>
                </c:pt>
                <c:pt idx="11">
                  <c:v>0.23347699999999999</c:v>
                </c:pt>
                <c:pt idx="12">
                  <c:v>0.25470199999999998</c:v>
                </c:pt>
                <c:pt idx="13">
                  <c:v>0.27592699999999998</c:v>
                </c:pt>
                <c:pt idx="14">
                  <c:v>0.29715200000000003</c:v>
                </c:pt>
                <c:pt idx="15">
                  <c:v>0.31837700000000002</c:v>
                </c:pt>
                <c:pt idx="16">
                  <c:v>0.33960299999999999</c:v>
                </c:pt>
                <c:pt idx="17">
                  <c:v>0.36082799999999998</c:v>
                </c:pt>
                <c:pt idx="18">
                  <c:v>0.38205299999999998</c:v>
                </c:pt>
                <c:pt idx="19">
                  <c:v>0.40327800000000003</c:v>
                </c:pt>
                <c:pt idx="20">
                  <c:v>0.42450300000000002</c:v>
                </c:pt>
                <c:pt idx="21">
                  <c:v>0.44572800000000001</c:v>
                </c:pt>
                <c:pt idx="22">
                  <c:v>0.46695300000000001</c:v>
                </c:pt>
                <c:pt idx="23">
                  <c:v>0.48817899999999997</c:v>
                </c:pt>
                <c:pt idx="24">
                  <c:v>0.50940399999999997</c:v>
                </c:pt>
                <c:pt idx="25">
                  <c:v>0.53062900000000002</c:v>
                </c:pt>
                <c:pt idx="26">
                  <c:v>0.55185399999999996</c:v>
                </c:pt>
                <c:pt idx="27">
                  <c:v>0.57307900000000001</c:v>
                </c:pt>
                <c:pt idx="28">
                  <c:v>0.59430400000000005</c:v>
                </c:pt>
                <c:pt idx="29">
                  <c:v>0.61553000000000002</c:v>
                </c:pt>
                <c:pt idx="30">
                  <c:v>0.63675499999999996</c:v>
                </c:pt>
                <c:pt idx="31">
                  <c:v>0.65798000000000001</c:v>
                </c:pt>
                <c:pt idx="32">
                  <c:v>0.67920499999999995</c:v>
                </c:pt>
                <c:pt idx="33">
                  <c:v>0.70043</c:v>
                </c:pt>
                <c:pt idx="34">
                  <c:v>0.72165500000000005</c:v>
                </c:pt>
                <c:pt idx="35">
                  <c:v>0.74287999999999998</c:v>
                </c:pt>
                <c:pt idx="36">
                  <c:v>0.76410599999999995</c:v>
                </c:pt>
                <c:pt idx="37">
                  <c:v>0.785331</c:v>
                </c:pt>
                <c:pt idx="38">
                  <c:v>0.80655600000000005</c:v>
                </c:pt>
                <c:pt idx="39">
                  <c:v>0.82778099999999999</c:v>
                </c:pt>
                <c:pt idx="40">
                  <c:v>0.84900600000000004</c:v>
                </c:pt>
                <c:pt idx="41">
                  <c:v>0.87023099999999998</c:v>
                </c:pt>
                <c:pt idx="42">
                  <c:v>0.89145700000000005</c:v>
                </c:pt>
                <c:pt idx="43">
                  <c:v>0.91268199999999999</c:v>
                </c:pt>
                <c:pt idx="44">
                  <c:v>0.93390700000000004</c:v>
                </c:pt>
                <c:pt idx="45">
                  <c:v>0.95513199999999998</c:v>
                </c:pt>
                <c:pt idx="46">
                  <c:v>0.97635700000000003</c:v>
                </c:pt>
                <c:pt idx="47">
                  <c:v>0.99758199999999997</c:v>
                </c:pt>
                <c:pt idx="48">
                  <c:v>1.01881</c:v>
                </c:pt>
                <c:pt idx="49">
                  <c:v>1.04003</c:v>
                </c:pt>
                <c:pt idx="50">
                  <c:v>1.0612600000000001</c:v>
                </c:pt>
                <c:pt idx="51">
                  <c:v>1.0824800000000001</c:v>
                </c:pt>
                <c:pt idx="52">
                  <c:v>1.10371</c:v>
                </c:pt>
                <c:pt idx="53">
                  <c:v>1.12493</c:v>
                </c:pt>
                <c:pt idx="54">
                  <c:v>1.1461600000000001</c:v>
                </c:pt>
                <c:pt idx="55">
                  <c:v>1.1673800000000001</c:v>
                </c:pt>
                <c:pt idx="56">
                  <c:v>1.1886099999999999</c:v>
                </c:pt>
                <c:pt idx="57">
                  <c:v>1.20983</c:v>
                </c:pt>
                <c:pt idx="58">
                  <c:v>1.23106</c:v>
                </c:pt>
                <c:pt idx="59">
                  <c:v>1.2522800000000001</c:v>
                </c:pt>
                <c:pt idx="60">
                  <c:v>1.2735099999999999</c:v>
                </c:pt>
                <c:pt idx="61">
                  <c:v>1.2947299999999999</c:v>
                </c:pt>
                <c:pt idx="62">
                  <c:v>1.31596</c:v>
                </c:pt>
                <c:pt idx="63">
                  <c:v>1.33718</c:v>
                </c:pt>
                <c:pt idx="64">
                  <c:v>1.3584099999999999</c:v>
                </c:pt>
                <c:pt idx="65">
                  <c:v>1.37964</c:v>
                </c:pt>
                <c:pt idx="66">
                  <c:v>1.40086</c:v>
                </c:pt>
                <c:pt idx="67">
                  <c:v>1.4220900000000001</c:v>
                </c:pt>
                <c:pt idx="68">
                  <c:v>1.4433100000000001</c:v>
                </c:pt>
                <c:pt idx="69">
                  <c:v>1.46454</c:v>
                </c:pt>
                <c:pt idx="70">
                  <c:v>1.48576</c:v>
                </c:pt>
                <c:pt idx="71">
                  <c:v>1.5069900000000001</c:v>
                </c:pt>
                <c:pt idx="72">
                  <c:v>1.5282100000000001</c:v>
                </c:pt>
                <c:pt idx="73">
                  <c:v>1.5494399999999999</c:v>
                </c:pt>
                <c:pt idx="74">
                  <c:v>1.5706599999999999</c:v>
                </c:pt>
                <c:pt idx="75">
                  <c:v>1.59189</c:v>
                </c:pt>
                <c:pt idx="76">
                  <c:v>1.61311</c:v>
                </c:pt>
                <c:pt idx="77">
                  <c:v>1.6343399999999999</c:v>
                </c:pt>
                <c:pt idx="78">
                  <c:v>1.6555599999999999</c:v>
                </c:pt>
                <c:pt idx="79">
                  <c:v>1.67679</c:v>
                </c:pt>
                <c:pt idx="80">
                  <c:v>1.69801</c:v>
                </c:pt>
                <c:pt idx="81">
                  <c:v>1.7192400000000001</c:v>
                </c:pt>
                <c:pt idx="82">
                  <c:v>1.7404599999999999</c:v>
                </c:pt>
                <c:pt idx="83">
                  <c:v>1.76169</c:v>
                </c:pt>
                <c:pt idx="84">
                  <c:v>1.78291</c:v>
                </c:pt>
                <c:pt idx="85">
                  <c:v>1.8041400000000001</c:v>
                </c:pt>
                <c:pt idx="86">
                  <c:v>1.8253600000000001</c:v>
                </c:pt>
                <c:pt idx="87">
                  <c:v>1.84659</c:v>
                </c:pt>
                <c:pt idx="88">
                  <c:v>1.86781</c:v>
                </c:pt>
                <c:pt idx="89">
                  <c:v>1.8890400000000001</c:v>
                </c:pt>
                <c:pt idx="90">
                  <c:v>1.9102600000000001</c:v>
                </c:pt>
                <c:pt idx="91">
                  <c:v>1.9314899999999999</c:v>
                </c:pt>
                <c:pt idx="92">
                  <c:v>1.9527099999999999</c:v>
                </c:pt>
                <c:pt idx="93">
                  <c:v>1.97394</c:v>
                </c:pt>
                <c:pt idx="94">
                  <c:v>1.99516</c:v>
                </c:pt>
                <c:pt idx="95">
                  <c:v>2.0163899999999999</c:v>
                </c:pt>
                <c:pt idx="96">
                  <c:v>2.03762</c:v>
                </c:pt>
                <c:pt idx="97">
                  <c:v>2.05884</c:v>
                </c:pt>
                <c:pt idx="98">
                  <c:v>2.0800700000000001</c:v>
                </c:pt>
                <c:pt idx="99">
                  <c:v>2.1012900000000001</c:v>
                </c:pt>
                <c:pt idx="100">
                  <c:v>2.1225200000000002</c:v>
                </c:pt>
                <c:pt idx="101">
                  <c:v>2.1437400000000002</c:v>
                </c:pt>
                <c:pt idx="102">
                  <c:v>2.1649699999999998</c:v>
                </c:pt>
                <c:pt idx="103">
                  <c:v>2.1861899999999999</c:v>
                </c:pt>
                <c:pt idx="104">
                  <c:v>2.2074199999999999</c:v>
                </c:pt>
                <c:pt idx="105">
                  <c:v>2.22864</c:v>
                </c:pt>
                <c:pt idx="106">
                  <c:v>2.24987</c:v>
                </c:pt>
                <c:pt idx="107">
                  <c:v>2.2710900000000001</c:v>
                </c:pt>
                <c:pt idx="108">
                  <c:v>2.2923200000000001</c:v>
                </c:pt>
                <c:pt idx="109">
                  <c:v>2.3135400000000002</c:v>
                </c:pt>
                <c:pt idx="110">
                  <c:v>2.3347699999999998</c:v>
                </c:pt>
                <c:pt idx="111">
                  <c:v>2.3559899999999998</c:v>
                </c:pt>
                <c:pt idx="112">
                  <c:v>2.3772199999999999</c:v>
                </c:pt>
                <c:pt idx="113">
                  <c:v>2.3984399999999999</c:v>
                </c:pt>
                <c:pt idx="114">
                  <c:v>2.41967</c:v>
                </c:pt>
                <c:pt idx="115">
                  <c:v>2.44089</c:v>
                </c:pt>
                <c:pt idx="116">
                  <c:v>2.4621200000000001</c:v>
                </c:pt>
                <c:pt idx="117">
                  <c:v>2.4833400000000001</c:v>
                </c:pt>
                <c:pt idx="118">
                  <c:v>2.5045700000000002</c:v>
                </c:pt>
                <c:pt idx="119">
                  <c:v>2.5257900000000002</c:v>
                </c:pt>
                <c:pt idx="120">
                  <c:v>2.5470199999999998</c:v>
                </c:pt>
                <c:pt idx="121">
                  <c:v>2.5682399999999999</c:v>
                </c:pt>
                <c:pt idx="122">
                  <c:v>2.5894699999999999</c:v>
                </c:pt>
                <c:pt idx="123">
                  <c:v>2.61069</c:v>
                </c:pt>
                <c:pt idx="124">
                  <c:v>2.63192</c:v>
                </c:pt>
                <c:pt idx="125">
                  <c:v>2.6531400000000001</c:v>
                </c:pt>
                <c:pt idx="126">
                  <c:v>2.6743700000000001</c:v>
                </c:pt>
                <c:pt idx="127">
                  <c:v>2.6955900000000002</c:v>
                </c:pt>
                <c:pt idx="128">
                  <c:v>2.7168199999999998</c:v>
                </c:pt>
                <c:pt idx="129">
                  <c:v>2.7380499999999999</c:v>
                </c:pt>
                <c:pt idx="130">
                  <c:v>2.7592699999999999</c:v>
                </c:pt>
                <c:pt idx="131">
                  <c:v>2.7805</c:v>
                </c:pt>
                <c:pt idx="132">
                  <c:v>2.80172</c:v>
                </c:pt>
                <c:pt idx="133">
                  <c:v>2.8229500000000001</c:v>
                </c:pt>
                <c:pt idx="134">
                  <c:v>2.8441700000000001</c:v>
                </c:pt>
                <c:pt idx="135">
                  <c:v>2.8654000000000002</c:v>
                </c:pt>
                <c:pt idx="136">
                  <c:v>2.8866200000000002</c:v>
                </c:pt>
                <c:pt idx="137">
                  <c:v>2.9078499999999998</c:v>
                </c:pt>
                <c:pt idx="138">
                  <c:v>2.9290699999999998</c:v>
                </c:pt>
                <c:pt idx="139">
                  <c:v>2.9502999999999999</c:v>
                </c:pt>
                <c:pt idx="140">
                  <c:v>2.9715199999999999</c:v>
                </c:pt>
                <c:pt idx="141">
                  <c:v>2.99275</c:v>
                </c:pt>
                <c:pt idx="142">
                  <c:v>3.01397</c:v>
                </c:pt>
                <c:pt idx="143">
                  <c:v>3.0352000000000001</c:v>
                </c:pt>
                <c:pt idx="144">
                  <c:v>3.0564200000000001</c:v>
                </c:pt>
                <c:pt idx="145">
                  <c:v>3.0776500000000002</c:v>
                </c:pt>
                <c:pt idx="146">
                  <c:v>3.0988699999999998</c:v>
                </c:pt>
                <c:pt idx="147">
                  <c:v>3.1200999999999999</c:v>
                </c:pt>
                <c:pt idx="148">
                  <c:v>3.1413199999999999</c:v>
                </c:pt>
                <c:pt idx="149">
                  <c:v>3.16255</c:v>
                </c:pt>
                <c:pt idx="150">
                  <c:v>3.18377</c:v>
                </c:pt>
                <c:pt idx="151">
                  <c:v>3.2050000000000001</c:v>
                </c:pt>
                <c:pt idx="152">
                  <c:v>3.2262200000000001</c:v>
                </c:pt>
                <c:pt idx="153">
                  <c:v>3.2474500000000002</c:v>
                </c:pt>
                <c:pt idx="154">
                  <c:v>3.2686700000000002</c:v>
                </c:pt>
                <c:pt idx="155">
                  <c:v>3.2898999999999998</c:v>
                </c:pt>
                <c:pt idx="156">
                  <c:v>3.3111199999999998</c:v>
                </c:pt>
                <c:pt idx="157">
                  <c:v>3.3323499999999999</c:v>
                </c:pt>
                <c:pt idx="158">
                  <c:v>3.3535699999999999</c:v>
                </c:pt>
                <c:pt idx="159">
                  <c:v>3.3748</c:v>
                </c:pt>
                <c:pt idx="160">
                  <c:v>3.3960300000000001</c:v>
                </c:pt>
                <c:pt idx="161">
                  <c:v>3.4172500000000001</c:v>
                </c:pt>
                <c:pt idx="162">
                  <c:v>3.4384800000000002</c:v>
                </c:pt>
                <c:pt idx="163">
                  <c:v>3.4597000000000002</c:v>
                </c:pt>
                <c:pt idx="164">
                  <c:v>3.4809299999999999</c:v>
                </c:pt>
                <c:pt idx="165">
                  <c:v>3.5021499999999999</c:v>
                </c:pt>
                <c:pt idx="166">
                  <c:v>3.52338</c:v>
                </c:pt>
                <c:pt idx="167">
                  <c:v>3.5446</c:v>
                </c:pt>
                <c:pt idx="168">
                  <c:v>3.5658300000000001</c:v>
                </c:pt>
                <c:pt idx="169">
                  <c:v>3.5870500000000001</c:v>
                </c:pt>
                <c:pt idx="170">
                  <c:v>3.6082800000000002</c:v>
                </c:pt>
                <c:pt idx="171">
                  <c:v>3.6295000000000002</c:v>
                </c:pt>
                <c:pt idx="172">
                  <c:v>3.6507299999999998</c:v>
                </c:pt>
                <c:pt idx="173">
                  <c:v>3.6719499999999998</c:v>
                </c:pt>
                <c:pt idx="174">
                  <c:v>3.6931799999999999</c:v>
                </c:pt>
                <c:pt idx="175">
                  <c:v>3.7143999999999999</c:v>
                </c:pt>
                <c:pt idx="176">
                  <c:v>3.73563</c:v>
                </c:pt>
                <c:pt idx="177">
                  <c:v>3.75685</c:v>
                </c:pt>
                <c:pt idx="178">
                  <c:v>3.7780800000000001</c:v>
                </c:pt>
                <c:pt idx="179">
                  <c:v>3.7993000000000001</c:v>
                </c:pt>
                <c:pt idx="180">
                  <c:v>3.8205300000000002</c:v>
                </c:pt>
                <c:pt idx="181">
                  <c:v>3.8417500000000002</c:v>
                </c:pt>
                <c:pt idx="182">
                  <c:v>3.8629799999999999</c:v>
                </c:pt>
                <c:pt idx="183">
                  <c:v>3.8841999999999999</c:v>
                </c:pt>
                <c:pt idx="184">
                  <c:v>3.90543</c:v>
                </c:pt>
                <c:pt idx="185">
                  <c:v>3.92665</c:v>
                </c:pt>
                <c:pt idx="186">
                  <c:v>3.9478800000000001</c:v>
                </c:pt>
                <c:pt idx="187">
                  <c:v>3.9691000000000001</c:v>
                </c:pt>
                <c:pt idx="188">
                  <c:v>3.9903300000000002</c:v>
                </c:pt>
                <c:pt idx="189">
                  <c:v>4.0115499999999997</c:v>
                </c:pt>
                <c:pt idx="190">
                  <c:v>4.0327799999999998</c:v>
                </c:pt>
                <c:pt idx="191">
                  <c:v>4.0540000000000003</c:v>
                </c:pt>
                <c:pt idx="192">
                  <c:v>4.0752300000000004</c:v>
                </c:pt>
                <c:pt idx="193">
                  <c:v>4.0964600000000004</c:v>
                </c:pt>
                <c:pt idx="194">
                  <c:v>4.11768</c:v>
                </c:pt>
                <c:pt idx="195">
                  <c:v>4.1389100000000001</c:v>
                </c:pt>
                <c:pt idx="196">
                  <c:v>4.1601299999999997</c:v>
                </c:pt>
                <c:pt idx="197">
                  <c:v>4.1813599999999997</c:v>
                </c:pt>
                <c:pt idx="198">
                  <c:v>4.2025800000000002</c:v>
                </c:pt>
                <c:pt idx="199">
                  <c:v>4.2238100000000003</c:v>
                </c:pt>
                <c:pt idx="200">
                  <c:v>4.2450299999999999</c:v>
                </c:pt>
                <c:pt idx="201">
                  <c:v>4.2662599999999999</c:v>
                </c:pt>
                <c:pt idx="202">
                  <c:v>4.2874800000000004</c:v>
                </c:pt>
                <c:pt idx="203">
                  <c:v>4.3087099999999996</c:v>
                </c:pt>
                <c:pt idx="204">
                  <c:v>4.3299300000000001</c:v>
                </c:pt>
                <c:pt idx="205">
                  <c:v>4.3511600000000001</c:v>
                </c:pt>
                <c:pt idx="206">
                  <c:v>4.3723799999999997</c:v>
                </c:pt>
                <c:pt idx="207">
                  <c:v>4.3936099999999998</c:v>
                </c:pt>
                <c:pt idx="208">
                  <c:v>4.4148300000000003</c:v>
                </c:pt>
                <c:pt idx="209">
                  <c:v>4.4360600000000003</c:v>
                </c:pt>
                <c:pt idx="210">
                  <c:v>4.4572799999999999</c:v>
                </c:pt>
                <c:pt idx="211">
                  <c:v>4.47851</c:v>
                </c:pt>
                <c:pt idx="212">
                  <c:v>4.4997299999999996</c:v>
                </c:pt>
                <c:pt idx="213">
                  <c:v>4.5209599999999996</c:v>
                </c:pt>
                <c:pt idx="214">
                  <c:v>4.5421800000000001</c:v>
                </c:pt>
                <c:pt idx="215">
                  <c:v>4.5634100000000002</c:v>
                </c:pt>
                <c:pt idx="216">
                  <c:v>4.5846299999999998</c:v>
                </c:pt>
                <c:pt idx="217">
                  <c:v>4.6058599999999998</c:v>
                </c:pt>
                <c:pt idx="218">
                  <c:v>4.6270800000000003</c:v>
                </c:pt>
                <c:pt idx="219">
                  <c:v>4.6483100000000004</c:v>
                </c:pt>
                <c:pt idx="220">
                  <c:v>4.66953</c:v>
                </c:pt>
                <c:pt idx="221">
                  <c:v>4.69076</c:v>
                </c:pt>
                <c:pt idx="222">
                  <c:v>4.7119799999999996</c:v>
                </c:pt>
                <c:pt idx="223">
                  <c:v>4.7332099999999997</c:v>
                </c:pt>
                <c:pt idx="224">
                  <c:v>4.7544399999999998</c:v>
                </c:pt>
                <c:pt idx="225">
                  <c:v>4.7756600000000002</c:v>
                </c:pt>
                <c:pt idx="226">
                  <c:v>4.7968900000000003</c:v>
                </c:pt>
                <c:pt idx="227">
                  <c:v>4.8181099999999999</c:v>
                </c:pt>
                <c:pt idx="228">
                  <c:v>4.83934</c:v>
                </c:pt>
                <c:pt idx="229">
                  <c:v>4.8605600000000004</c:v>
                </c:pt>
                <c:pt idx="230">
                  <c:v>4.8817899999999996</c:v>
                </c:pt>
                <c:pt idx="231">
                  <c:v>4.9030100000000001</c:v>
                </c:pt>
                <c:pt idx="232">
                  <c:v>4.9242400000000002</c:v>
                </c:pt>
                <c:pt idx="233">
                  <c:v>4.9454599999999997</c:v>
                </c:pt>
                <c:pt idx="234">
                  <c:v>4.9666899999999998</c:v>
                </c:pt>
                <c:pt idx="235">
                  <c:v>4.9879100000000003</c:v>
                </c:pt>
                <c:pt idx="236">
                  <c:v>5.0091400000000004</c:v>
                </c:pt>
                <c:pt idx="237">
                  <c:v>5.0303599999999999</c:v>
                </c:pt>
                <c:pt idx="238">
                  <c:v>5.05159</c:v>
                </c:pt>
                <c:pt idx="239">
                  <c:v>5.0728099999999996</c:v>
                </c:pt>
                <c:pt idx="240">
                  <c:v>5.0940399999999997</c:v>
                </c:pt>
                <c:pt idx="241">
                  <c:v>5.1152600000000001</c:v>
                </c:pt>
                <c:pt idx="242">
                  <c:v>5.1364900000000002</c:v>
                </c:pt>
                <c:pt idx="243">
                  <c:v>5.1577099999999998</c:v>
                </c:pt>
                <c:pt idx="244">
                  <c:v>5.1789399999999999</c:v>
                </c:pt>
                <c:pt idx="245">
                  <c:v>5.2001600000000003</c:v>
                </c:pt>
                <c:pt idx="246">
                  <c:v>5.2213900000000004</c:v>
                </c:pt>
                <c:pt idx="247">
                  <c:v>5.24261</c:v>
                </c:pt>
                <c:pt idx="248">
                  <c:v>5.2638400000000001</c:v>
                </c:pt>
                <c:pt idx="249">
                  <c:v>5.2850599999999996</c:v>
                </c:pt>
                <c:pt idx="250">
                  <c:v>5.3062899999999997</c:v>
                </c:pt>
                <c:pt idx="251">
                  <c:v>5.3275100000000002</c:v>
                </c:pt>
                <c:pt idx="252">
                  <c:v>5.3487400000000003</c:v>
                </c:pt>
                <c:pt idx="253">
                  <c:v>5.3699599999999998</c:v>
                </c:pt>
                <c:pt idx="254">
                  <c:v>5.3911899999999999</c:v>
                </c:pt>
                <c:pt idx="255">
                  <c:v>5.4124100000000004</c:v>
                </c:pt>
                <c:pt idx="256">
                  <c:v>5.4336399999999996</c:v>
                </c:pt>
                <c:pt idx="257">
                  <c:v>5.4548699999999997</c:v>
                </c:pt>
                <c:pt idx="258">
                  <c:v>5.4760900000000001</c:v>
                </c:pt>
                <c:pt idx="259">
                  <c:v>5.4973200000000002</c:v>
                </c:pt>
                <c:pt idx="260">
                  <c:v>5.5185399999999998</c:v>
                </c:pt>
                <c:pt idx="261">
                  <c:v>5.5397699999999999</c:v>
                </c:pt>
                <c:pt idx="262">
                  <c:v>5.5609900000000003</c:v>
                </c:pt>
                <c:pt idx="263">
                  <c:v>5.5822200000000004</c:v>
                </c:pt>
                <c:pt idx="264">
                  <c:v>5.60344</c:v>
                </c:pt>
                <c:pt idx="265">
                  <c:v>5.6246700000000001</c:v>
                </c:pt>
                <c:pt idx="266">
                  <c:v>5.6458899999999996</c:v>
                </c:pt>
                <c:pt idx="267">
                  <c:v>5.6671199999999997</c:v>
                </c:pt>
                <c:pt idx="268">
                  <c:v>5.6883400000000002</c:v>
                </c:pt>
                <c:pt idx="269">
                  <c:v>5.7095700000000003</c:v>
                </c:pt>
                <c:pt idx="270">
                  <c:v>5.7307899999999998</c:v>
                </c:pt>
                <c:pt idx="271">
                  <c:v>5.7520199999999999</c:v>
                </c:pt>
                <c:pt idx="272">
                  <c:v>5.7732400000000004</c:v>
                </c:pt>
                <c:pt idx="273">
                  <c:v>5.7944699999999996</c:v>
                </c:pt>
                <c:pt idx="274">
                  <c:v>5.81569</c:v>
                </c:pt>
                <c:pt idx="275">
                  <c:v>5.8369200000000001</c:v>
                </c:pt>
                <c:pt idx="276">
                  <c:v>5.8581399999999997</c:v>
                </c:pt>
                <c:pt idx="277">
                  <c:v>5.8793699999999998</c:v>
                </c:pt>
                <c:pt idx="278">
                  <c:v>5.9005900000000002</c:v>
                </c:pt>
                <c:pt idx="279">
                  <c:v>5.9218200000000003</c:v>
                </c:pt>
                <c:pt idx="280">
                  <c:v>5.9430399999999999</c:v>
                </c:pt>
                <c:pt idx="281">
                  <c:v>5.96427</c:v>
                </c:pt>
                <c:pt idx="282">
                  <c:v>5.9854900000000004</c:v>
                </c:pt>
                <c:pt idx="283">
                  <c:v>6.0067199999999996</c:v>
                </c:pt>
                <c:pt idx="284">
                  <c:v>6.0279400000000001</c:v>
                </c:pt>
                <c:pt idx="285">
                  <c:v>6.0491700000000002</c:v>
                </c:pt>
                <c:pt idx="286">
                  <c:v>6.0703899999999997</c:v>
                </c:pt>
                <c:pt idx="287">
                  <c:v>6.0916199999999998</c:v>
                </c:pt>
                <c:pt idx="288">
                  <c:v>6.1128499999999999</c:v>
                </c:pt>
                <c:pt idx="289">
                  <c:v>6.1340700000000004</c:v>
                </c:pt>
                <c:pt idx="290">
                  <c:v>6.1553000000000004</c:v>
                </c:pt>
                <c:pt idx="291">
                  <c:v>6.17652</c:v>
                </c:pt>
                <c:pt idx="292">
                  <c:v>6.1977500000000001</c:v>
                </c:pt>
                <c:pt idx="293">
                  <c:v>6.2189699999999997</c:v>
                </c:pt>
                <c:pt idx="294">
                  <c:v>6.2401999999999997</c:v>
                </c:pt>
                <c:pt idx="295">
                  <c:v>6.2614200000000002</c:v>
                </c:pt>
                <c:pt idx="296">
                  <c:v>6.2826500000000003</c:v>
                </c:pt>
                <c:pt idx="297">
                  <c:v>6.3038699999999999</c:v>
                </c:pt>
                <c:pt idx="298">
                  <c:v>6.3250999999999999</c:v>
                </c:pt>
                <c:pt idx="299">
                  <c:v>6.3463200000000004</c:v>
                </c:pt>
                <c:pt idx="300">
                  <c:v>6.3675499999999996</c:v>
                </c:pt>
                <c:pt idx="301">
                  <c:v>6.3887700000000001</c:v>
                </c:pt>
                <c:pt idx="302">
                  <c:v>6.41</c:v>
                </c:pt>
                <c:pt idx="303">
                  <c:v>6.4312199999999997</c:v>
                </c:pt>
                <c:pt idx="304">
                  <c:v>6.4524499999999998</c:v>
                </c:pt>
                <c:pt idx="305">
                  <c:v>6.4736700000000003</c:v>
                </c:pt>
                <c:pt idx="306">
                  <c:v>6.4949000000000003</c:v>
                </c:pt>
                <c:pt idx="307">
                  <c:v>6.5161199999999999</c:v>
                </c:pt>
                <c:pt idx="308">
                  <c:v>6.53735</c:v>
                </c:pt>
                <c:pt idx="309">
                  <c:v>6.5585699999999996</c:v>
                </c:pt>
                <c:pt idx="310">
                  <c:v>6.5797999999999996</c:v>
                </c:pt>
                <c:pt idx="311">
                  <c:v>6.6010200000000001</c:v>
                </c:pt>
                <c:pt idx="312">
                  <c:v>6.6222500000000002</c:v>
                </c:pt>
                <c:pt idx="313">
                  <c:v>6.6434699999999998</c:v>
                </c:pt>
                <c:pt idx="314">
                  <c:v>6.6646999999999998</c:v>
                </c:pt>
                <c:pt idx="315">
                  <c:v>6.6859200000000003</c:v>
                </c:pt>
                <c:pt idx="316">
                  <c:v>6.7071500000000004</c:v>
                </c:pt>
                <c:pt idx="317">
                  <c:v>6.72837</c:v>
                </c:pt>
                <c:pt idx="318">
                  <c:v>6.7496</c:v>
                </c:pt>
                <c:pt idx="319">
                  <c:v>6.7708199999999996</c:v>
                </c:pt>
                <c:pt idx="320">
                  <c:v>6.7920499999999997</c:v>
                </c:pt>
                <c:pt idx="321">
                  <c:v>6.8132799999999998</c:v>
                </c:pt>
                <c:pt idx="322">
                  <c:v>6.8345000000000002</c:v>
                </c:pt>
                <c:pt idx="323">
                  <c:v>6.8557300000000003</c:v>
                </c:pt>
                <c:pt idx="324">
                  <c:v>6.8769499999999999</c:v>
                </c:pt>
                <c:pt idx="325">
                  <c:v>6.89818</c:v>
                </c:pt>
                <c:pt idx="326">
                  <c:v>6.9194000000000004</c:v>
                </c:pt>
                <c:pt idx="327">
                  <c:v>6.9406299999999996</c:v>
                </c:pt>
                <c:pt idx="328">
                  <c:v>6.9618500000000001</c:v>
                </c:pt>
                <c:pt idx="329">
                  <c:v>6.9830800000000002</c:v>
                </c:pt>
                <c:pt idx="330">
                  <c:v>7.0042999999999997</c:v>
                </c:pt>
                <c:pt idx="331">
                  <c:v>7.0255299999999998</c:v>
                </c:pt>
                <c:pt idx="332">
                  <c:v>7.0467500000000003</c:v>
                </c:pt>
                <c:pt idx="333">
                  <c:v>7.0679800000000004</c:v>
                </c:pt>
                <c:pt idx="334">
                  <c:v>7.0891999999999999</c:v>
                </c:pt>
                <c:pt idx="335">
                  <c:v>7.11043</c:v>
                </c:pt>
                <c:pt idx="336">
                  <c:v>7.1316499999999996</c:v>
                </c:pt>
                <c:pt idx="337">
                  <c:v>7.1528799999999997</c:v>
                </c:pt>
                <c:pt idx="338">
                  <c:v>7.1741000000000001</c:v>
                </c:pt>
                <c:pt idx="339">
                  <c:v>7.1953300000000002</c:v>
                </c:pt>
                <c:pt idx="340">
                  <c:v>7.2165499999999998</c:v>
                </c:pt>
                <c:pt idx="341">
                  <c:v>7.2377799999999999</c:v>
                </c:pt>
                <c:pt idx="342">
                  <c:v>7.2590000000000003</c:v>
                </c:pt>
                <c:pt idx="343">
                  <c:v>7.2802300000000004</c:v>
                </c:pt>
                <c:pt idx="344">
                  <c:v>7.30145</c:v>
                </c:pt>
                <c:pt idx="345">
                  <c:v>7.3226800000000001</c:v>
                </c:pt>
                <c:pt idx="346">
                  <c:v>7.3438999999999997</c:v>
                </c:pt>
                <c:pt idx="347">
                  <c:v>7.3651299999999997</c:v>
                </c:pt>
                <c:pt idx="348">
                  <c:v>7.3863500000000002</c:v>
                </c:pt>
                <c:pt idx="349">
                  <c:v>7.4075800000000003</c:v>
                </c:pt>
                <c:pt idx="350">
                  <c:v>7.4287999999999998</c:v>
                </c:pt>
                <c:pt idx="351">
                  <c:v>7.4500299999999999</c:v>
                </c:pt>
                <c:pt idx="352">
                  <c:v>7.47126</c:v>
                </c:pt>
                <c:pt idx="353">
                  <c:v>7.4924799999999996</c:v>
                </c:pt>
                <c:pt idx="354">
                  <c:v>7.5137099999999997</c:v>
                </c:pt>
                <c:pt idx="355">
                  <c:v>7.5349300000000001</c:v>
                </c:pt>
                <c:pt idx="356">
                  <c:v>7.5561600000000002</c:v>
                </c:pt>
                <c:pt idx="357">
                  <c:v>7.5773799999999998</c:v>
                </c:pt>
                <c:pt idx="358">
                  <c:v>7.5986099999999999</c:v>
                </c:pt>
                <c:pt idx="359">
                  <c:v>7.6198300000000003</c:v>
                </c:pt>
                <c:pt idx="360">
                  <c:v>7.6410600000000004</c:v>
                </c:pt>
                <c:pt idx="361">
                  <c:v>7.66228</c:v>
                </c:pt>
                <c:pt idx="362">
                  <c:v>7.6835100000000001</c:v>
                </c:pt>
                <c:pt idx="363">
                  <c:v>7.7047299999999996</c:v>
                </c:pt>
                <c:pt idx="364">
                  <c:v>7.7259599999999997</c:v>
                </c:pt>
                <c:pt idx="365">
                  <c:v>7.7471800000000002</c:v>
                </c:pt>
                <c:pt idx="366">
                  <c:v>7.7684100000000003</c:v>
                </c:pt>
                <c:pt idx="367">
                  <c:v>7.7896299999999998</c:v>
                </c:pt>
                <c:pt idx="368">
                  <c:v>7.8108599999999999</c:v>
                </c:pt>
                <c:pt idx="369">
                  <c:v>7.8320800000000004</c:v>
                </c:pt>
                <c:pt idx="370">
                  <c:v>7.8533099999999996</c:v>
                </c:pt>
                <c:pt idx="371">
                  <c:v>7.87453</c:v>
                </c:pt>
                <c:pt idx="372">
                  <c:v>7.8957600000000001</c:v>
                </c:pt>
                <c:pt idx="373">
                  <c:v>7.9169799999999997</c:v>
                </c:pt>
                <c:pt idx="374">
                  <c:v>7.9382099999999998</c:v>
                </c:pt>
                <c:pt idx="375">
                  <c:v>7.9594300000000002</c:v>
                </c:pt>
                <c:pt idx="376">
                  <c:v>7.9806600000000003</c:v>
                </c:pt>
                <c:pt idx="377">
                  <c:v>8.0018799999999999</c:v>
                </c:pt>
                <c:pt idx="378">
                  <c:v>8.0231100000000009</c:v>
                </c:pt>
                <c:pt idx="379">
                  <c:v>8.0443300000000004</c:v>
                </c:pt>
                <c:pt idx="380">
                  <c:v>8.0655599999999996</c:v>
                </c:pt>
                <c:pt idx="381">
                  <c:v>8.0867799999999992</c:v>
                </c:pt>
                <c:pt idx="382">
                  <c:v>8.1080100000000002</c:v>
                </c:pt>
                <c:pt idx="383">
                  <c:v>8.1292299999999997</c:v>
                </c:pt>
                <c:pt idx="384">
                  <c:v>8.1504600000000007</c:v>
                </c:pt>
                <c:pt idx="385">
                  <c:v>8.1716899999999999</c:v>
                </c:pt>
                <c:pt idx="386">
                  <c:v>8.1929099999999995</c:v>
                </c:pt>
                <c:pt idx="387">
                  <c:v>8.2141400000000004</c:v>
                </c:pt>
                <c:pt idx="388">
                  <c:v>8.23536</c:v>
                </c:pt>
                <c:pt idx="389">
                  <c:v>8.2565899999999992</c:v>
                </c:pt>
                <c:pt idx="390">
                  <c:v>8.2778100000000006</c:v>
                </c:pt>
                <c:pt idx="391">
                  <c:v>8.2990399999999998</c:v>
                </c:pt>
                <c:pt idx="392">
                  <c:v>8.3202599999999993</c:v>
                </c:pt>
                <c:pt idx="393">
                  <c:v>8.3414900000000003</c:v>
                </c:pt>
                <c:pt idx="394">
                  <c:v>8.3627099999999999</c:v>
                </c:pt>
                <c:pt idx="395">
                  <c:v>8.3839400000000008</c:v>
                </c:pt>
                <c:pt idx="396">
                  <c:v>8.4051600000000004</c:v>
                </c:pt>
                <c:pt idx="397">
                  <c:v>8.4263899999999996</c:v>
                </c:pt>
                <c:pt idx="398">
                  <c:v>8.4476099999999992</c:v>
                </c:pt>
                <c:pt idx="399">
                  <c:v>8.4688400000000001</c:v>
                </c:pt>
                <c:pt idx="400">
                  <c:v>8.4900599999999997</c:v>
                </c:pt>
                <c:pt idx="401">
                  <c:v>8.5112900000000007</c:v>
                </c:pt>
                <c:pt idx="402">
                  <c:v>8.5325100000000003</c:v>
                </c:pt>
                <c:pt idx="403">
                  <c:v>8.5537399999999995</c:v>
                </c:pt>
                <c:pt idx="404">
                  <c:v>8.5749600000000008</c:v>
                </c:pt>
                <c:pt idx="405">
                  <c:v>8.59619</c:v>
                </c:pt>
                <c:pt idx="406">
                  <c:v>8.6174099999999996</c:v>
                </c:pt>
                <c:pt idx="407">
                  <c:v>8.6386400000000005</c:v>
                </c:pt>
                <c:pt idx="408">
                  <c:v>8.6598600000000001</c:v>
                </c:pt>
                <c:pt idx="409">
                  <c:v>8.6810899999999993</c:v>
                </c:pt>
                <c:pt idx="410">
                  <c:v>8.7023100000000007</c:v>
                </c:pt>
                <c:pt idx="411">
                  <c:v>8.7235399999999998</c:v>
                </c:pt>
                <c:pt idx="412">
                  <c:v>8.7447599999999994</c:v>
                </c:pt>
                <c:pt idx="413">
                  <c:v>8.7659900000000004</c:v>
                </c:pt>
                <c:pt idx="414">
                  <c:v>8.78721</c:v>
                </c:pt>
                <c:pt idx="415">
                  <c:v>8.8084399999999992</c:v>
                </c:pt>
                <c:pt idx="416">
                  <c:v>8.8296700000000001</c:v>
                </c:pt>
                <c:pt idx="417">
                  <c:v>8.8508899999999997</c:v>
                </c:pt>
                <c:pt idx="418">
                  <c:v>8.8721200000000007</c:v>
                </c:pt>
                <c:pt idx="419">
                  <c:v>8.8933400000000002</c:v>
                </c:pt>
                <c:pt idx="420">
                  <c:v>8.9145699999999994</c:v>
                </c:pt>
                <c:pt idx="421">
                  <c:v>8.9357900000000008</c:v>
                </c:pt>
                <c:pt idx="422">
                  <c:v>8.95702</c:v>
                </c:pt>
                <c:pt idx="423">
                  <c:v>8.9782399999999996</c:v>
                </c:pt>
                <c:pt idx="424">
                  <c:v>8.9994700000000005</c:v>
                </c:pt>
                <c:pt idx="425">
                  <c:v>9.0206900000000001</c:v>
                </c:pt>
                <c:pt idx="426">
                  <c:v>9.0419199999999993</c:v>
                </c:pt>
                <c:pt idx="427">
                  <c:v>9.0631400000000006</c:v>
                </c:pt>
                <c:pt idx="428">
                  <c:v>9.0843699999999998</c:v>
                </c:pt>
                <c:pt idx="429">
                  <c:v>9.1055899999999994</c:v>
                </c:pt>
                <c:pt idx="430">
                  <c:v>9.1268200000000004</c:v>
                </c:pt>
                <c:pt idx="431">
                  <c:v>9.1480399999999999</c:v>
                </c:pt>
                <c:pt idx="432">
                  <c:v>9.1692699999999991</c:v>
                </c:pt>
                <c:pt idx="433">
                  <c:v>9.1904900000000005</c:v>
                </c:pt>
                <c:pt idx="434">
                  <c:v>9.2117199999999997</c:v>
                </c:pt>
                <c:pt idx="435">
                  <c:v>9.2329399999999993</c:v>
                </c:pt>
                <c:pt idx="436">
                  <c:v>9.2541700000000002</c:v>
                </c:pt>
                <c:pt idx="437">
                  <c:v>9.2753899999999998</c:v>
                </c:pt>
                <c:pt idx="438">
                  <c:v>9.2966200000000008</c:v>
                </c:pt>
                <c:pt idx="439">
                  <c:v>9.3178400000000003</c:v>
                </c:pt>
                <c:pt idx="440">
                  <c:v>9.3390699999999995</c:v>
                </c:pt>
                <c:pt idx="441">
                  <c:v>9.3602900000000009</c:v>
                </c:pt>
                <c:pt idx="442">
                  <c:v>9.3815200000000001</c:v>
                </c:pt>
                <c:pt idx="443">
                  <c:v>9.4027399999999997</c:v>
                </c:pt>
                <c:pt idx="444">
                  <c:v>9.4239700000000006</c:v>
                </c:pt>
                <c:pt idx="445">
                  <c:v>9.4451900000000002</c:v>
                </c:pt>
                <c:pt idx="446">
                  <c:v>9.4664199999999994</c:v>
                </c:pt>
                <c:pt idx="447">
                  <c:v>9.4876400000000007</c:v>
                </c:pt>
                <c:pt idx="448">
                  <c:v>9.5088699999999999</c:v>
                </c:pt>
                <c:pt idx="449">
                  <c:v>9.5300999999999991</c:v>
                </c:pt>
                <c:pt idx="450">
                  <c:v>9.5513200000000005</c:v>
                </c:pt>
                <c:pt idx="451">
                  <c:v>9.5725499999999997</c:v>
                </c:pt>
                <c:pt idx="452">
                  <c:v>9.5937699999999992</c:v>
                </c:pt>
                <c:pt idx="453">
                  <c:v>9.6150000000000002</c:v>
                </c:pt>
                <c:pt idx="454">
                  <c:v>9.6362199999999998</c:v>
                </c:pt>
                <c:pt idx="455">
                  <c:v>9.6574500000000008</c:v>
                </c:pt>
                <c:pt idx="456">
                  <c:v>9.6786700000000003</c:v>
                </c:pt>
                <c:pt idx="457">
                  <c:v>9.6998999999999995</c:v>
                </c:pt>
                <c:pt idx="458">
                  <c:v>9.7211200000000009</c:v>
                </c:pt>
                <c:pt idx="459">
                  <c:v>9.7423500000000001</c:v>
                </c:pt>
                <c:pt idx="460">
                  <c:v>9.7635699999999996</c:v>
                </c:pt>
                <c:pt idx="461">
                  <c:v>9.7848000000000006</c:v>
                </c:pt>
                <c:pt idx="462">
                  <c:v>9.8060200000000002</c:v>
                </c:pt>
                <c:pt idx="463">
                  <c:v>9.8272499999999994</c:v>
                </c:pt>
                <c:pt idx="464">
                  <c:v>9.8484700000000007</c:v>
                </c:pt>
                <c:pt idx="465">
                  <c:v>9.8696999999999999</c:v>
                </c:pt>
                <c:pt idx="466">
                  <c:v>9.8909199999999995</c:v>
                </c:pt>
                <c:pt idx="467">
                  <c:v>9.9121500000000005</c:v>
                </c:pt>
                <c:pt idx="468">
                  <c:v>9.93337</c:v>
                </c:pt>
                <c:pt idx="469">
                  <c:v>9.9545999999999992</c:v>
                </c:pt>
                <c:pt idx="470">
                  <c:v>9.9758200000000006</c:v>
                </c:pt>
                <c:pt idx="471">
                  <c:v>9.9970499999999998</c:v>
                </c:pt>
                <c:pt idx="472">
                  <c:v>10.0183</c:v>
                </c:pt>
                <c:pt idx="473">
                  <c:v>10.0395</c:v>
                </c:pt>
                <c:pt idx="474">
                  <c:v>10.060700000000001</c:v>
                </c:pt>
                <c:pt idx="475">
                  <c:v>10.081899999999999</c:v>
                </c:pt>
                <c:pt idx="476">
                  <c:v>10.103199999999999</c:v>
                </c:pt>
                <c:pt idx="477">
                  <c:v>10.1244</c:v>
                </c:pt>
                <c:pt idx="478">
                  <c:v>10.1456</c:v>
                </c:pt>
                <c:pt idx="479">
                  <c:v>10.1668</c:v>
                </c:pt>
                <c:pt idx="480">
                  <c:v>10.1881</c:v>
                </c:pt>
                <c:pt idx="481">
                  <c:v>10.209300000000001</c:v>
                </c:pt>
                <c:pt idx="482">
                  <c:v>10.230499999999999</c:v>
                </c:pt>
                <c:pt idx="483">
                  <c:v>10.251799999999999</c:v>
                </c:pt>
                <c:pt idx="484">
                  <c:v>10.273</c:v>
                </c:pt>
                <c:pt idx="485">
                  <c:v>10.2942</c:v>
                </c:pt>
                <c:pt idx="486">
                  <c:v>10.3154</c:v>
                </c:pt>
                <c:pt idx="487">
                  <c:v>10.3367</c:v>
                </c:pt>
                <c:pt idx="488">
                  <c:v>10.357900000000001</c:v>
                </c:pt>
                <c:pt idx="489">
                  <c:v>10.379099999999999</c:v>
                </c:pt>
                <c:pt idx="490">
                  <c:v>10.4003</c:v>
                </c:pt>
                <c:pt idx="491">
                  <c:v>10.4216</c:v>
                </c:pt>
                <c:pt idx="492">
                  <c:v>10.4428</c:v>
                </c:pt>
                <c:pt idx="493">
                  <c:v>10.464</c:v>
                </c:pt>
                <c:pt idx="494">
                  <c:v>10.485200000000001</c:v>
                </c:pt>
                <c:pt idx="495">
                  <c:v>10.506500000000001</c:v>
                </c:pt>
                <c:pt idx="496">
                  <c:v>10.527699999999999</c:v>
                </c:pt>
                <c:pt idx="497">
                  <c:v>10.5489</c:v>
                </c:pt>
                <c:pt idx="498">
                  <c:v>10.5701</c:v>
                </c:pt>
                <c:pt idx="499">
                  <c:v>10.5914</c:v>
                </c:pt>
                <c:pt idx="500">
                  <c:v>10.6126</c:v>
                </c:pt>
                <c:pt idx="501">
                  <c:v>10.633800000000001</c:v>
                </c:pt>
                <c:pt idx="502">
                  <c:v>10.654999999999999</c:v>
                </c:pt>
                <c:pt idx="503">
                  <c:v>10.676299999999999</c:v>
                </c:pt>
                <c:pt idx="504">
                  <c:v>10.6975</c:v>
                </c:pt>
                <c:pt idx="505">
                  <c:v>10.7187</c:v>
                </c:pt>
                <c:pt idx="506">
                  <c:v>10.7399</c:v>
                </c:pt>
                <c:pt idx="507">
                  <c:v>10.761200000000001</c:v>
                </c:pt>
                <c:pt idx="508">
                  <c:v>10.782400000000001</c:v>
                </c:pt>
                <c:pt idx="509">
                  <c:v>10.803599999999999</c:v>
                </c:pt>
                <c:pt idx="510">
                  <c:v>10.8248</c:v>
                </c:pt>
                <c:pt idx="511">
                  <c:v>10.8461</c:v>
                </c:pt>
                <c:pt idx="512">
                  <c:v>10.8673</c:v>
                </c:pt>
                <c:pt idx="513">
                  <c:v>10.888500000000001</c:v>
                </c:pt>
                <c:pt idx="514">
                  <c:v>10.909700000000001</c:v>
                </c:pt>
                <c:pt idx="515">
                  <c:v>10.930999999999999</c:v>
                </c:pt>
                <c:pt idx="516">
                  <c:v>10.952199999999999</c:v>
                </c:pt>
                <c:pt idx="517">
                  <c:v>10.9734</c:v>
                </c:pt>
                <c:pt idx="518">
                  <c:v>10.9946</c:v>
                </c:pt>
                <c:pt idx="519">
                  <c:v>11.0159</c:v>
                </c:pt>
                <c:pt idx="520">
                  <c:v>11.037100000000001</c:v>
                </c:pt>
                <c:pt idx="521">
                  <c:v>11.058299999999999</c:v>
                </c:pt>
                <c:pt idx="522">
                  <c:v>11.079499999999999</c:v>
                </c:pt>
                <c:pt idx="523">
                  <c:v>11.1008</c:v>
                </c:pt>
                <c:pt idx="524">
                  <c:v>11.122</c:v>
                </c:pt>
                <c:pt idx="525">
                  <c:v>11.1432</c:v>
                </c:pt>
                <c:pt idx="526">
                  <c:v>11.164400000000001</c:v>
                </c:pt>
                <c:pt idx="527">
                  <c:v>11.185700000000001</c:v>
                </c:pt>
                <c:pt idx="528">
                  <c:v>11.206899999999999</c:v>
                </c:pt>
                <c:pt idx="529">
                  <c:v>11.2281</c:v>
                </c:pt>
                <c:pt idx="530">
                  <c:v>11.2493</c:v>
                </c:pt>
                <c:pt idx="531">
                  <c:v>11.2706</c:v>
                </c:pt>
                <c:pt idx="532">
                  <c:v>11.2918</c:v>
                </c:pt>
                <c:pt idx="533">
                  <c:v>11.313000000000001</c:v>
                </c:pt>
                <c:pt idx="534">
                  <c:v>11.334199999999999</c:v>
                </c:pt>
                <c:pt idx="535">
                  <c:v>11.355499999999999</c:v>
                </c:pt>
                <c:pt idx="536">
                  <c:v>11.3767</c:v>
                </c:pt>
                <c:pt idx="537">
                  <c:v>11.3979</c:v>
                </c:pt>
                <c:pt idx="538">
                  <c:v>11.4191</c:v>
                </c:pt>
                <c:pt idx="539">
                  <c:v>11.4404</c:v>
                </c:pt>
                <c:pt idx="540">
                  <c:v>11.461600000000001</c:v>
                </c:pt>
                <c:pt idx="541">
                  <c:v>11.482799999999999</c:v>
                </c:pt>
                <c:pt idx="542">
                  <c:v>11.504</c:v>
                </c:pt>
                <c:pt idx="543">
                  <c:v>11.5253</c:v>
                </c:pt>
                <c:pt idx="544">
                  <c:v>11.5465</c:v>
                </c:pt>
                <c:pt idx="545">
                  <c:v>11.5677</c:v>
                </c:pt>
                <c:pt idx="546">
                  <c:v>11.588900000000001</c:v>
                </c:pt>
                <c:pt idx="547">
                  <c:v>11.610200000000001</c:v>
                </c:pt>
                <c:pt idx="548">
                  <c:v>11.631399999999999</c:v>
                </c:pt>
                <c:pt idx="549">
                  <c:v>11.6526</c:v>
                </c:pt>
                <c:pt idx="550">
                  <c:v>11.6738</c:v>
                </c:pt>
                <c:pt idx="551">
                  <c:v>11.6951</c:v>
                </c:pt>
                <c:pt idx="552">
                  <c:v>11.7163</c:v>
                </c:pt>
                <c:pt idx="553">
                  <c:v>11.737500000000001</c:v>
                </c:pt>
                <c:pt idx="554">
                  <c:v>11.758699999999999</c:v>
                </c:pt>
                <c:pt idx="555">
                  <c:v>11.78</c:v>
                </c:pt>
                <c:pt idx="556">
                  <c:v>11.8012</c:v>
                </c:pt>
                <c:pt idx="557">
                  <c:v>11.8224</c:v>
                </c:pt>
                <c:pt idx="558">
                  <c:v>11.8436</c:v>
                </c:pt>
                <c:pt idx="559">
                  <c:v>11.8649</c:v>
                </c:pt>
                <c:pt idx="560">
                  <c:v>11.886100000000001</c:v>
                </c:pt>
                <c:pt idx="561">
                  <c:v>11.907299999999999</c:v>
                </c:pt>
                <c:pt idx="562">
                  <c:v>11.9285</c:v>
                </c:pt>
                <c:pt idx="563">
                  <c:v>11.9498</c:v>
                </c:pt>
                <c:pt idx="564">
                  <c:v>11.971</c:v>
                </c:pt>
                <c:pt idx="565">
                  <c:v>11.9922</c:v>
                </c:pt>
                <c:pt idx="566">
                  <c:v>12.013400000000001</c:v>
                </c:pt>
                <c:pt idx="567">
                  <c:v>12.034700000000001</c:v>
                </c:pt>
                <c:pt idx="568">
                  <c:v>12.055899999999999</c:v>
                </c:pt>
                <c:pt idx="569">
                  <c:v>12.0771</c:v>
                </c:pt>
                <c:pt idx="570">
                  <c:v>12.0983</c:v>
                </c:pt>
                <c:pt idx="571">
                  <c:v>12.1196</c:v>
                </c:pt>
                <c:pt idx="572">
                  <c:v>12.1408</c:v>
                </c:pt>
                <c:pt idx="573">
                  <c:v>12.162000000000001</c:v>
                </c:pt>
                <c:pt idx="574">
                  <c:v>12.183199999999999</c:v>
                </c:pt>
                <c:pt idx="575">
                  <c:v>12.204499999999999</c:v>
                </c:pt>
                <c:pt idx="576">
                  <c:v>12.2257</c:v>
                </c:pt>
                <c:pt idx="577">
                  <c:v>12.2469</c:v>
                </c:pt>
                <c:pt idx="578">
                  <c:v>12.2681</c:v>
                </c:pt>
                <c:pt idx="579">
                  <c:v>12.289400000000001</c:v>
                </c:pt>
                <c:pt idx="580">
                  <c:v>12.310600000000001</c:v>
                </c:pt>
                <c:pt idx="581">
                  <c:v>12.331799999999999</c:v>
                </c:pt>
                <c:pt idx="582">
                  <c:v>12.353</c:v>
                </c:pt>
                <c:pt idx="583">
                  <c:v>12.3743</c:v>
                </c:pt>
                <c:pt idx="584">
                  <c:v>12.3955</c:v>
                </c:pt>
                <c:pt idx="585">
                  <c:v>12.416700000000001</c:v>
                </c:pt>
                <c:pt idx="586">
                  <c:v>12.437900000000001</c:v>
                </c:pt>
                <c:pt idx="587">
                  <c:v>12.459199999999999</c:v>
                </c:pt>
                <c:pt idx="588">
                  <c:v>12.480399999999999</c:v>
                </c:pt>
                <c:pt idx="589">
                  <c:v>12.5016</c:v>
                </c:pt>
                <c:pt idx="590">
                  <c:v>12.5228</c:v>
                </c:pt>
                <c:pt idx="591">
                  <c:v>12.5441</c:v>
                </c:pt>
                <c:pt idx="592">
                  <c:v>12.565300000000001</c:v>
                </c:pt>
                <c:pt idx="593">
                  <c:v>12.586499999999999</c:v>
                </c:pt>
                <c:pt idx="594">
                  <c:v>12.607699999999999</c:v>
                </c:pt>
                <c:pt idx="595">
                  <c:v>12.629</c:v>
                </c:pt>
                <c:pt idx="596">
                  <c:v>12.6502</c:v>
                </c:pt>
                <c:pt idx="597">
                  <c:v>12.6714</c:v>
                </c:pt>
                <c:pt idx="598">
                  <c:v>12.692600000000001</c:v>
                </c:pt>
                <c:pt idx="599">
                  <c:v>12.713900000000001</c:v>
                </c:pt>
                <c:pt idx="600">
                  <c:v>12.735099999999999</c:v>
                </c:pt>
                <c:pt idx="601">
                  <c:v>12.7563</c:v>
                </c:pt>
                <c:pt idx="602">
                  <c:v>12.7775</c:v>
                </c:pt>
                <c:pt idx="603">
                  <c:v>12.7988</c:v>
                </c:pt>
                <c:pt idx="604">
                  <c:v>12.82</c:v>
                </c:pt>
                <c:pt idx="605">
                  <c:v>12.841200000000001</c:v>
                </c:pt>
                <c:pt idx="606">
                  <c:v>12.862399999999999</c:v>
                </c:pt>
                <c:pt idx="607">
                  <c:v>12.883699999999999</c:v>
                </c:pt>
                <c:pt idx="608">
                  <c:v>12.9049</c:v>
                </c:pt>
                <c:pt idx="609">
                  <c:v>12.9261</c:v>
                </c:pt>
                <c:pt idx="610">
                  <c:v>12.9473</c:v>
                </c:pt>
                <c:pt idx="611">
                  <c:v>12.9686</c:v>
                </c:pt>
                <c:pt idx="612">
                  <c:v>12.989800000000001</c:v>
                </c:pt>
                <c:pt idx="613">
                  <c:v>13.010999999999999</c:v>
                </c:pt>
                <c:pt idx="614">
                  <c:v>13.0322</c:v>
                </c:pt>
                <c:pt idx="615">
                  <c:v>13.0535</c:v>
                </c:pt>
                <c:pt idx="616">
                  <c:v>13.0747</c:v>
                </c:pt>
                <c:pt idx="617">
                  <c:v>13.0959</c:v>
                </c:pt>
                <c:pt idx="618">
                  <c:v>13.117100000000001</c:v>
                </c:pt>
                <c:pt idx="619">
                  <c:v>13.138400000000001</c:v>
                </c:pt>
                <c:pt idx="620">
                  <c:v>13.159599999999999</c:v>
                </c:pt>
                <c:pt idx="621">
                  <c:v>13.1808</c:v>
                </c:pt>
                <c:pt idx="622">
                  <c:v>13.202</c:v>
                </c:pt>
                <c:pt idx="623">
                  <c:v>13.2233</c:v>
                </c:pt>
                <c:pt idx="624">
                  <c:v>13.2445</c:v>
                </c:pt>
                <c:pt idx="625">
                  <c:v>13.265700000000001</c:v>
                </c:pt>
                <c:pt idx="626">
                  <c:v>13.286899999999999</c:v>
                </c:pt>
                <c:pt idx="627">
                  <c:v>13.308199999999999</c:v>
                </c:pt>
                <c:pt idx="628">
                  <c:v>13.3294</c:v>
                </c:pt>
                <c:pt idx="629">
                  <c:v>13.3506</c:v>
                </c:pt>
                <c:pt idx="630">
                  <c:v>13.3718</c:v>
                </c:pt>
                <c:pt idx="631">
                  <c:v>13.3931</c:v>
                </c:pt>
                <c:pt idx="632">
                  <c:v>13.414300000000001</c:v>
                </c:pt>
                <c:pt idx="633">
                  <c:v>13.435499999999999</c:v>
                </c:pt>
                <c:pt idx="634">
                  <c:v>13.4567</c:v>
                </c:pt>
                <c:pt idx="635">
                  <c:v>13.478</c:v>
                </c:pt>
                <c:pt idx="636">
                  <c:v>13.4992</c:v>
                </c:pt>
                <c:pt idx="637">
                  <c:v>13.5204</c:v>
                </c:pt>
                <c:pt idx="638">
                  <c:v>13.541600000000001</c:v>
                </c:pt>
                <c:pt idx="639">
                  <c:v>13.562900000000001</c:v>
                </c:pt>
                <c:pt idx="640">
                  <c:v>13.584099999999999</c:v>
                </c:pt>
                <c:pt idx="641">
                  <c:v>13.6053</c:v>
                </c:pt>
                <c:pt idx="642">
                  <c:v>13.6266</c:v>
                </c:pt>
                <c:pt idx="643">
                  <c:v>13.6478</c:v>
                </c:pt>
                <c:pt idx="644">
                  <c:v>13.669</c:v>
                </c:pt>
                <c:pt idx="645">
                  <c:v>13.690200000000001</c:v>
                </c:pt>
                <c:pt idx="646">
                  <c:v>13.711499999999999</c:v>
                </c:pt>
                <c:pt idx="647">
                  <c:v>13.732699999999999</c:v>
                </c:pt>
                <c:pt idx="648">
                  <c:v>13.7539</c:v>
                </c:pt>
                <c:pt idx="649">
                  <c:v>13.7751</c:v>
                </c:pt>
                <c:pt idx="650">
                  <c:v>13.7964</c:v>
                </c:pt>
                <c:pt idx="651">
                  <c:v>13.817600000000001</c:v>
                </c:pt>
                <c:pt idx="652">
                  <c:v>13.838800000000001</c:v>
                </c:pt>
                <c:pt idx="653">
                  <c:v>13.86</c:v>
                </c:pt>
                <c:pt idx="654">
                  <c:v>13.8813</c:v>
                </c:pt>
                <c:pt idx="655">
                  <c:v>13.9025</c:v>
                </c:pt>
                <c:pt idx="656">
                  <c:v>13.9237</c:v>
                </c:pt>
                <c:pt idx="657">
                  <c:v>13.944900000000001</c:v>
                </c:pt>
                <c:pt idx="658">
                  <c:v>13.966200000000001</c:v>
                </c:pt>
                <c:pt idx="659">
                  <c:v>13.987399999999999</c:v>
                </c:pt>
                <c:pt idx="660">
                  <c:v>14.008599999999999</c:v>
                </c:pt>
                <c:pt idx="661">
                  <c:v>14.0298</c:v>
                </c:pt>
                <c:pt idx="662">
                  <c:v>14.0511</c:v>
                </c:pt>
                <c:pt idx="663">
                  <c:v>14.0723</c:v>
                </c:pt>
                <c:pt idx="664">
                  <c:v>14.093500000000001</c:v>
                </c:pt>
                <c:pt idx="665">
                  <c:v>14.114699999999999</c:v>
                </c:pt>
                <c:pt idx="666">
                  <c:v>14.135999999999999</c:v>
                </c:pt>
                <c:pt idx="667">
                  <c:v>14.1572</c:v>
                </c:pt>
                <c:pt idx="668">
                  <c:v>14.1784</c:v>
                </c:pt>
                <c:pt idx="669">
                  <c:v>14.1996</c:v>
                </c:pt>
                <c:pt idx="670">
                  <c:v>14.2209</c:v>
                </c:pt>
                <c:pt idx="671">
                  <c:v>14.242100000000001</c:v>
                </c:pt>
                <c:pt idx="672">
                  <c:v>14.263299999999999</c:v>
                </c:pt>
                <c:pt idx="673">
                  <c:v>14.2845</c:v>
                </c:pt>
                <c:pt idx="674">
                  <c:v>14.3058</c:v>
                </c:pt>
                <c:pt idx="675">
                  <c:v>14.327</c:v>
                </c:pt>
                <c:pt idx="676">
                  <c:v>14.3482</c:v>
                </c:pt>
                <c:pt idx="677">
                  <c:v>14.369400000000001</c:v>
                </c:pt>
                <c:pt idx="678">
                  <c:v>14.390700000000001</c:v>
                </c:pt>
                <c:pt idx="679">
                  <c:v>14.411899999999999</c:v>
                </c:pt>
                <c:pt idx="680">
                  <c:v>14.4331</c:v>
                </c:pt>
                <c:pt idx="681">
                  <c:v>14.4543</c:v>
                </c:pt>
                <c:pt idx="682">
                  <c:v>14.4756</c:v>
                </c:pt>
                <c:pt idx="683">
                  <c:v>14.4968</c:v>
                </c:pt>
                <c:pt idx="684">
                  <c:v>14.518000000000001</c:v>
                </c:pt>
                <c:pt idx="685">
                  <c:v>14.539199999999999</c:v>
                </c:pt>
                <c:pt idx="686">
                  <c:v>14.560499999999999</c:v>
                </c:pt>
                <c:pt idx="687">
                  <c:v>14.5817</c:v>
                </c:pt>
                <c:pt idx="688">
                  <c:v>14.6029</c:v>
                </c:pt>
                <c:pt idx="689">
                  <c:v>14.6241</c:v>
                </c:pt>
                <c:pt idx="690">
                  <c:v>14.6454</c:v>
                </c:pt>
                <c:pt idx="691">
                  <c:v>14.666600000000001</c:v>
                </c:pt>
                <c:pt idx="692">
                  <c:v>14.687799999999999</c:v>
                </c:pt>
                <c:pt idx="693">
                  <c:v>14.709</c:v>
                </c:pt>
                <c:pt idx="694">
                  <c:v>14.7303</c:v>
                </c:pt>
                <c:pt idx="695">
                  <c:v>14.7515</c:v>
                </c:pt>
                <c:pt idx="696">
                  <c:v>14.7727</c:v>
                </c:pt>
                <c:pt idx="697">
                  <c:v>14.793900000000001</c:v>
                </c:pt>
                <c:pt idx="698">
                  <c:v>14.815200000000001</c:v>
                </c:pt>
                <c:pt idx="699">
                  <c:v>14.836399999999999</c:v>
                </c:pt>
                <c:pt idx="700">
                  <c:v>14.8576</c:v>
                </c:pt>
                <c:pt idx="701">
                  <c:v>14.8788</c:v>
                </c:pt>
                <c:pt idx="702">
                  <c:v>14.9001</c:v>
                </c:pt>
                <c:pt idx="703">
                  <c:v>14.9213</c:v>
                </c:pt>
                <c:pt idx="704">
                  <c:v>14.942500000000001</c:v>
                </c:pt>
                <c:pt idx="705">
                  <c:v>14.963699999999999</c:v>
                </c:pt>
                <c:pt idx="706">
                  <c:v>14.984999999999999</c:v>
                </c:pt>
                <c:pt idx="707">
                  <c:v>15.0062</c:v>
                </c:pt>
                <c:pt idx="708">
                  <c:v>15.0274</c:v>
                </c:pt>
                <c:pt idx="709">
                  <c:v>15.0486</c:v>
                </c:pt>
                <c:pt idx="710">
                  <c:v>15.069900000000001</c:v>
                </c:pt>
                <c:pt idx="711">
                  <c:v>15.091100000000001</c:v>
                </c:pt>
                <c:pt idx="712">
                  <c:v>15.112299999999999</c:v>
                </c:pt>
                <c:pt idx="713">
                  <c:v>15.1335</c:v>
                </c:pt>
                <c:pt idx="714">
                  <c:v>15.1548</c:v>
                </c:pt>
                <c:pt idx="715">
                  <c:v>15.176</c:v>
                </c:pt>
                <c:pt idx="716">
                  <c:v>15.1972</c:v>
                </c:pt>
                <c:pt idx="717">
                  <c:v>15.218400000000001</c:v>
                </c:pt>
                <c:pt idx="718">
                  <c:v>15.239699999999999</c:v>
                </c:pt>
                <c:pt idx="719">
                  <c:v>15.260899999999999</c:v>
                </c:pt>
                <c:pt idx="720">
                  <c:v>15.2821</c:v>
                </c:pt>
                <c:pt idx="721">
                  <c:v>15.3033</c:v>
                </c:pt>
                <c:pt idx="722">
                  <c:v>15.3246</c:v>
                </c:pt>
                <c:pt idx="723">
                  <c:v>15.345800000000001</c:v>
                </c:pt>
                <c:pt idx="724">
                  <c:v>15.367000000000001</c:v>
                </c:pt>
                <c:pt idx="725">
                  <c:v>15.388199999999999</c:v>
                </c:pt>
                <c:pt idx="726">
                  <c:v>15.4095</c:v>
                </c:pt>
                <c:pt idx="727">
                  <c:v>15.4307</c:v>
                </c:pt>
                <c:pt idx="728">
                  <c:v>15.4519</c:v>
                </c:pt>
                <c:pt idx="729">
                  <c:v>15.473100000000001</c:v>
                </c:pt>
                <c:pt idx="730">
                  <c:v>15.494400000000001</c:v>
                </c:pt>
                <c:pt idx="731">
                  <c:v>15.515599999999999</c:v>
                </c:pt>
                <c:pt idx="732">
                  <c:v>15.536799999999999</c:v>
                </c:pt>
                <c:pt idx="733">
                  <c:v>15.558</c:v>
                </c:pt>
                <c:pt idx="734">
                  <c:v>15.5793</c:v>
                </c:pt>
                <c:pt idx="735">
                  <c:v>15.6005</c:v>
                </c:pt>
                <c:pt idx="736">
                  <c:v>15.621700000000001</c:v>
                </c:pt>
                <c:pt idx="737">
                  <c:v>15.642899999999999</c:v>
                </c:pt>
                <c:pt idx="738">
                  <c:v>15.664199999999999</c:v>
                </c:pt>
                <c:pt idx="739">
                  <c:v>15.6854</c:v>
                </c:pt>
                <c:pt idx="740">
                  <c:v>15.7066</c:v>
                </c:pt>
                <c:pt idx="741">
                  <c:v>15.7278</c:v>
                </c:pt>
                <c:pt idx="742">
                  <c:v>15.7491</c:v>
                </c:pt>
                <c:pt idx="743">
                  <c:v>15.770300000000001</c:v>
                </c:pt>
                <c:pt idx="744">
                  <c:v>15.791499999999999</c:v>
                </c:pt>
                <c:pt idx="745">
                  <c:v>15.8127</c:v>
                </c:pt>
                <c:pt idx="746">
                  <c:v>15.834</c:v>
                </c:pt>
                <c:pt idx="747">
                  <c:v>15.8552</c:v>
                </c:pt>
                <c:pt idx="748">
                  <c:v>15.8764</c:v>
                </c:pt>
                <c:pt idx="749">
                  <c:v>15.897600000000001</c:v>
                </c:pt>
                <c:pt idx="750">
                  <c:v>15.918900000000001</c:v>
                </c:pt>
                <c:pt idx="751">
                  <c:v>15.940099999999999</c:v>
                </c:pt>
                <c:pt idx="752">
                  <c:v>15.9613</c:v>
                </c:pt>
                <c:pt idx="753">
                  <c:v>15.9825</c:v>
                </c:pt>
                <c:pt idx="754">
                  <c:v>16.003799999999998</c:v>
                </c:pt>
                <c:pt idx="755">
                  <c:v>16.024999999999999</c:v>
                </c:pt>
                <c:pt idx="756">
                  <c:v>16.046199999999999</c:v>
                </c:pt>
                <c:pt idx="757">
                  <c:v>16.067399999999999</c:v>
                </c:pt>
                <c:pt idx="758">
                  <c:v>16.088699999999999</c:v>
                </c:pt>
                <c:pt idx="759">
                  <c:v>16.1099</c:v>
                </c:pt>
                <c:pt idx="760">
                  <c:v>16.1311</c:v>
                </c:pt>
                <c:pt idx="761">
                  <c:v>16.1523</c:v>
                </c:pt>
                <c:pt idx="762">
                  <c:v>16.1736</c:v>
                </c:pt>
                <c:pt idx="763">
                  <c:v>16.194800000000001</c:v>
                </c:pt>
                <c:pt idx="764">
                  <c:v>16.216000000000001</c:v>
                </c:pt>
                <c:pt idx="765">
                  <c:v>16.237200000000001</c:v>
                </c:pt>
                <c:pt idx="766">
                  <c:v>16.258500000000002</c:v>
                </c:pt>
                <c:pt idx="767">
                  <c:v>16.279699999999998</c:v>
                </c:pt>
                <c:pt idx="768">
                  <c:v>16.300899999999999</c:v>
                </c:pt>
                <c:pt idx="769">
                  <c:v>16.322099999999999</c:v>
                </c:pt>
                <c:pt idx="770">
                  <c:v>16.343399999999999</c:v>
                </c:pt>
                <c:pt idx="771">
                  <c:v>16.364599999999999</c:v>
                </c:pt>
                <c:pt idx="772">
                  <c:v>16.3858</c:v>
                </c:pt>
                <c:pt idx="773">
                  <c:v>16.407</c:v>
                </c:pt>
                <c:pt idx="774">
                  <c:v>16.4283</c:v>
                </c:pt>
                <c:pt idx="775">
                  <c:v>16.4495</c:v>
                </c:pt>
                <c:pt idx="776">
                  <c:v>16.470700000000001</c:v>
                </c:pt>
                <c:pt idx="777">
                  <c:v>16.491900000000001</c:v>
                </c:pt>
                <c:pt idx="778">
                  <c:v>16.513200000000001</c:v>
                </c:pt>
                <c:pt idx="779">
                  <c:v>16.534400000000002</c:v>
                </c:pt>
                <c:pt idx="780">
                  <c:v>16.555599999999998</c:v>
                </c:pt>
                <c:pt idx="781">
                  <c:v>16.576799999999999</c:v>
                </c:pt>
                <c:pt idx="782">
                  <c:v>16.598099999999999</c:v>
                </c:pt>
                <c:pt idx="783">
                  <c:v>16.619299999999999</c:v>
                </c:pt>
                <c:pt idx="784">
                  <c:v>16.640499999999999</c:v>
                </c:pt>
                <c:pt idx="785">
                  <c:v>16.6617</c:v>
                </c:pt>
                <c:pt idx="786">
                  <c:v>16.683</c:v>
                </c:pt>
                <c:pt idx="787">
                  <c:v>16.7042</c:v>
                </c:pt>
                <c:pt idx="788">
                  <c:v>16.7254</c:v>
                </c:pt>
                <c:pt idx="789">
                  <c:v>16.746600000000001</c:v>
                </c:pt>
                <c:pt idx="790">
                  <c:v>16.767900000000001</c:v>
                </c:pt>
                <c:pt idx="791">
                  <c:v>16.789100000000001</c:v>
                </c:pt>
                <c:pt idx="792">
                  <c:v>16.810300000000002</c:v>
                </c:pt>
                <c:pt idx="793">
                  <c:v>16.831499999999998</c:v>
                </c:pt>
                <c:pt idx="794">
                  <c:v>16.852799999999998</c:v>
                </c:pt>
                <c:pt idx="795">
                  <c:v>16.873999999999999</c:v>
                </c:pt>
                <c:pt idx="796">
                  <c:v>16.895199999999999</c:v>
                </c:pt>
                <c:pt idx="797">
                  <c:v>16.916399999999999</c:v>
                </c:pt>
                <c:pt idx="798">
                  <c:v>16.9377</c:v>
                </c:pt>
                <c:pt idx="799">
                  <c:v>16.9589</c:v>
                </c:pt>
                <c:pt idx="800">
                  <c:v>16.9801</c:v>
                </c:pt>
                <c:pt idx="801">
                  <c:v>17.0014</c:v>
                </c:pt>
                <c:pt idx="802">
                  <c:v>17.022600000000001</c:v>
                </c:pt>
                <c:pt idx="803">
                  <c:v>17.043800000000001</c:v>
                </c:pt>
                <c:pt idx="804">
                  <c:v>17.065000000000001</c:v>
                </c:pt>
                <c:pt idx="805">
                  <c:v>17.086300000000001</c:v>
                </c:pt>
                <c:pt idx="806">
                  <c:v>17.107500000000002</c:v>
                </c:pt>
                <c:pt idx="807">
                  <c:v>17.128699999999998</c:v>
                </c:pt>
                <c:pt idx="808">
                  <c:v>17.149899999999999</c:v>
                </c:pt>
                <c:pt idx="809">
                  <c:v>17.171199999999999</c:v>
                </c:pt>
                <c:pt idx="810">
                  <c:v>17.192399999999999</c:v>
                </c:pt>
                <c:pt idx="811">
                  <c:v>17.2136</c:v>
                </c:pt>
                <c:pt idx="812">
                  <c:v>17.2348</c:v>
                </c:pt>
                <c:pt idx="813">
                  <c:v>17.2561</c:v>
                </c:pt>
                <c:pt idx="814">
                  <c:v>17.2773</c:v>
                </c:pt>
                <c:pt idx="815">
                  <c:v>17.298500000000001</c:v>
                </c:pt>
                <c:pt idx="816">
                  <c:v>17.319700000000001</c:v>
                </c:pt>
                <c:pt idx="817">
                  <c:v>17.341000000000001</c:v>
                </c:pt>
                <c:pt idx="818">
                  <c:v>17.362200000000001</c:v>
                </c:pt>
                <c:pt idx="819">
                  <c:v>17.383400000000002</c:v>
                </c:pt>
                <c:pt idx="820">
                  <c:v>17.404599999999999</c:v>
                </c:pt>
                <c:pt idx="821">
                  <c:v>17.425899999999999</c:v>
                </c:pt>
                <c:pt idx="822">
                  <c:v>17.447099999999999</c:v>
                </c:pt>
                <c:pt idx="823">
                  <c:v>17.468299999999999</c:v>
                </c:pt>
                <c:pt idx="824">
                  <c:v>17.4895</c:v>
                </c:pt>
                <c:pt idx="825">
                  <c:v>17.5108</c:v>
                </c:pt>
                <c:pt idx="826">
                  <c:v>17.532</c:v>
                </c:pt>
                <c:pt idx="827">
                  <c:v>17.5532</c:v>
                </c:pt>
                <c:pt idx="828">
                  <c:v>17.574400000000001</c:v>
                </c:pt>
                <c:pt idx="829">
                  <c:v>17.595700000000001</c:v>
                </c:pt>
                <c:pt idx="830">
                  <c:v>17.616900000000001</c:v>
                </c:pt>
                <c:pt idx="831">
                  <c:v>17.638100000000001</c:v>
                </c:pt>
                <c:pt idx="832">
                  <c:v>17.659300000000002</c:v>
                </c:pt>
                <c:pt idx="833">
                  <c:v>17.680599999999998</c:v>
                </c:pt>
                <c:pt idx="834">
                  <c:v>17.701799999999999</c:v>
                </c:pt>
                <c:pt idx="835">
                  <c:v>17.722999999999999</c:v>
                </c:pt>
                <c:pt idx="836">
                  <c:v>17.744199999999999</c:v>
                </c:pt>
                <c:pt idx="837">
                  <c:v>17.765499999999999</c:v>
                </c:pt>
                <c:pt idx="838">
                  <c:v>17.7867</c:v>
                </c:pt>
                <c:pt idx="839">
                  <c:v>17.8079</c:v>
                </c:pt>
                <c:pt idx="840">
                  <c:v>17.8291</c:v>
                </c:pt>
                <c:pt idx="841">
                  <c:v>17.8504</c:v>
                </c:pt>
                <c:pt idx="842">
                  <c:v>17.871600000000001</c:v>
                </c:pt>
                <c:pt idx="843">
                  <c:v>17.892800000000001</c:v>
                </c:pt>
                <c:pt idx="844">
                  <c:v>17.914000000000001</c:v>
                </c:pt>
                <c:pt idx="845">
                  <c:v>17.935300000000002</c:v>
                </c:pt>
                <c:pt idx="846">
                  <c:v>17.956499999999998</c:v>
                </c:pt>
                <c:pt idx="847">
                  <c:v>17.977699999999999</c:v>
                </c:pt>
                <c:pt idx="848">
                  <c:v>17.998899999999999</c:v>
                </c:pt>
                <c:pt idx="849">
                  <c:v>18.020199999999999</c:v>
                </c:pt>
                <c:pt idx="850">
                  <c:v>18.041399999999999</c:v>
                </c:pt>
                <c:pt idx="851">
                  <c:v>18.0626</c:v>
                </c:pt>
                <c:pt idx="852">
                  <c:v>18.0838</c:v>
                </c:pt>
                <c:pt idx="853">
                  <c:v>18.1051</c:v>
                </c:pt>
                <c:pt idx="854">
                  <c:v>18.126300000000001</c:v>
                </c:pt>
                <c:pt idx="855">
                  <c:v>18.147500000000001</c:v>
                </c:pt>
                <c:pt idx="856">
                  <c:v>18.168700000000001</c:v>
                </c:pt>
                <c:pt idx="857">
                  <c:v>18.190000000000001</c:v>
                </c:pt>
                <c:pt idx="858">
                  <c:v>18.211200000000002</c:v>
                </c:pt>
                <c:pt idx="859">
                  <c:v>18.232399999999998</c:v>
                </c:pt>
                <c:pt idx="860">
                  <c:v>18.253599999999999</c:v>
                </c:pt>
                <c:pt idx="861">
                  <c:v>18.274899999999999</c:v>
                </c:pt>
                <c:pt idx="862">
                  <c:v>18.296099999999999</c:v>
                </c:pt>
                <c:pt idx="863">
                  <c:v>18.317299999999999</c:v>
                </c:pt>
                <c:pt idx="864">
                  <c:v>18.3385</c:v>
                </c:pt>
                <c:pt idx="865">
                  <c:v>18.3598</c:v>
                </c:pt>
                <c:pt idx="866">
                  <c:v>18.381</c:v>
                </c:pt>
                <c:pt idx="867">
                  <c:v>18.402200000000001</c:v>
                </c:pt>
                <c:pt idx="868">
                  <c:v>18.423400000000001</c:v>
                </c:pt>
                <c:pt idx="869">
                  <c:v>18.444700000000001</c:v>
                </c:pt>
                <c:pt idx="870">
                  <c:v>18.465900000000001</c:v>
                </c:pt>
                <c:pt idx="871">
                  <c:v>18.487100000000002</c:v>
                </c:pt>
                <c:pt idx="872">
                  <c:v>18.508299999999998</c:v>
                </c:pt>
                <c:pt idx="873">
                  <c:v>18.529599999999999</c:v>
                </c:pt>
                <c:pt idx="874">
                  <c:v>18.550799999999999</c:v>
                </c:pt>
                <c:pt idx="875">
                  <c:v>18.571999999999999</c:v>
                </c:pt>
                <c:pt idx="876">
                  <c:v>18.5932</c:v>
                </c:pt>
                <c:pt idx="877">
                  <c:v>18.6145</c:v>
                </c:pt>
                <c:pt idx="878">
                  <c:v>18.6357</c:v>
                </c:pt>
                <c:pt idx="879">
                  <c:v>18.6569</c:v>
                </c:pt>
                <c:pt idx="880">
                  <c:v>18.678100000000001</c:v>
                </c:pt>
                <c:pt idx="881">
                  <c:v>18.699400000000001</c:v>
                </c:pt>
                <c:pt idx="882">
                  <c:v>18.720600000000001</c:v>
                </c:pt>
                <c:pt idx="883">
                  <c:v>18.741800000000001</c:v>
                </c:pt>
                <c:pt idx="884">
                  <c:v>18.763000000000002</c:v>
                </c:pt>
                <c:pt idx="885">
                  <c:v>18.784300000000002</c:v>
                </c:pt>
                <c:pt idx="886">
                  <c:v>18.805499999999999</c:v>
                </c:pt>
                <c:pt idx="887">
                  <c:v>18.826699999999999</c:v>
                </c:pt>
                <c:pt idx="888">
                  <c:v>18.847899999999999</c:v>
                </c:pt>
                <c:pt idx="889">
                  <c:v>18.869199999999999</c:v>
                </c:pt>
                <c:pt idx="890">
                  <c:v>18.8904</c:v>
                </c:pt>
                <c:pt idx="891">
                  <c:v>18.9116</c:v>
                </c:pt>
                <c:pt idx="892">
                  <c:v>18.9328</c:v>
                </c:pt>
                <c:pt idx="893">
                  <c:v>18.9541</c:v>
                </c:pt>
                <c:pt idx="894">
                  <c:v>18.975300000000001</c:v>
                </c:pt>
                <c:pt idx="895">
                  <c:v>18.996500000000001</c:v>
                </c:pt>
                <c:pt idx="896">
                  <c:v>19.017700000000001</c:v>
                </c:pt>
                <c:pt idx="897">
                  <c:v>19.039000000000001</c:v>
                </c:pt>
                <c:pt idx="898">
                  <c:v>19.060199999999998</c:v>
                </c:pt>
                <c:pt idx="899">
                  <c:v>19.081399999999999</c:v>
                </c:pt>
                <c:pt idx="900">
                  <c:v>19.102599999999999</c:v>
                </c:pt>
                <c:pt idx="901">
                  <c:v>19.123899999999999</c:v>
                </c:pt>
                <c:pt idx="902">
                  <c:v>19.145099999999999</c:v>
                </c:pt>
                <c:pt idx="903">
                  <c:v>19.1663</c:v>
                </c:pt>
                <c:pt idx="904">
                  <c:v>19.1875</c:v>
                </c:pt>
                <c:pt idx="905">
                  <c:v>19.2088</c:v>
                </c:pt>
                <c:pt idx="906">
                  <c:v>19.23</c:v>
                </c:pt>
                <c:pt idx="907">
                  <c:v>19.251200000000001</c:v>
                </c:pt>
                <c:pt idx="908">
                  <c:v>19.272400000000001</c:v>
                </c:pt>
                <c:pt idx="909">
                  <c:v>19.293700000000001</c:v>
                </c:pt>
                <c:pt idx="910">
                  <c:v>19.314900000000002</c:v>
                </c:pt>
                <c:pt idx="911">
                  <c:v>19.336099999999998</c:v>
                </c:pt>
                <c:pt idx="912">
                  <c:v>19.357299999999999</c:v>
                </c:pt>
                <c:pt idx="913">
                  <c:v>19.378599999999999</c:v>
                </c:pt>
                <c:pt idx="914">
                  <c:v>19.399799999999999</c:v>
                </c:pt>
                <c:pt idx="915">
                  <c:v>19.420999999999999</c:v>
                </c:pt>
                <c:pt idx="916">
                  <c:v>19.4422</c:v>
                </c:pt>
                <c:pt idx="917">
                  <c:v>19.4635</c:v>
                </c:pt>
                <c:pt idx="918">
                  <c:v>19.4847</c:v>
                </c:pt>
                <c:pt idx="919">
                  <c:v>19.5059</c:v>
                </c:pt>
                <c:pt idx="920">
                  <c:v>19.527100000000001</c:v>
                </c:pt>
                <c:pt idx="921">
                  <c:v>19.548400000000001</c:v>
                </c:pt>
                <c:pt idx="922">
                  <c:v>19.569600000000001</c:v>
                </c:pt>
                <c:pt idx="923">
                  <c:v>19.590800000000002</c:v>
                </c:pt>
                <c:pt idx="924">
                  <c:v>19.611999999999998</c:v>
                </c:pt>
                <c:pt idx="925">
                  <c:v>19.633299999999998</c:v>
                </c:pt>
                <c:pt idx="926">
                  <c:v>19.654499999999999</c:v>
                </c:pt>
                <c:pt idx="927">
                  <c:v>19.675699999999999</c:v>
                </c:pt>
                <c:pt idx="928">
                  <c:v>19.696899999999999</c:v>
                </c:pt>
                <c:pt idx="929">
                  <c:v>19.7182</c:v>
                </c:pt>
                <c:pt idx="930">
                  <c:v>19.7394</c:v>
                </c:pt>
                <c:pt idx="931">
                  <c:v>19.7606</c:v>
                </c:pt>
                <c:pt idx="932">
                  <c:v>19.7818</c:v>
                </c:pt>
                <c:pt idx="933">
                  <c:v>19.803100000000001</c:v>
                </c:pt>
                <c:pt idx="934">
                  <c:v>19.824300000000001</c:v>
                </c:pt>
                <c:pt idx="935">
                  <c:v>19.845500000000001</c:v>
                </c:pt>
                <c:pt idx="936">
                  <c:v>19.866700000000002</c:v>
                </c:pt>
                <c:pt idx="937">
                  <c:v>19.888000000000002</c:v>
                </c:pt>
                <c:pt idx="938">
                  <c:v>19.909199999999998</c:v>
                </c:pt>
                <c:pt idx="939">
                  <c:v>19.930399999999999</c:v>
                </c:pt>
                <c:pt idx="940">
                  <c:v>19.951599999999999</c:v>
                </c:pt>
                <c:pt idx="941">
                  <c:v>19.972899999999999</c:v>
                </c:pt>
                <c:pt idx="942">
                  <c:v>19.9941</c:v>
                </c:pt>
                <c:pt idx="943">
                  <c:v>20.0153</c:v>
                </c:pt>
                <c:pt idx="944">
                  <c:v>20.0365</c:v>
                </c:pt>
                <c:pt idx="945">
                  <c:v>20.0578</c:v>
                </c:pt>
                <c:pt idx="946">
                  <c:v>20.079000000000001</c:v>
                </c:pt>
                <c:pt idx="947">
                  <c:v>20.100200000000001</c:v>
                </c:pt>
                <c:pt idx="948">
                  <c:v>20.121400000000001</c:v>
                </c:pt>
                <c:pt idx="949">
                  <c:v>20.142700000000001</c:v>
                </c:pt>
                <c:pt idx="950">
                  <c:v>20.163900000000002</c:v>
                </c:pt>
                <c:pt idx="951">
                  <c:v>20.185099999999998</c:v>
                </c:pt>
                <c:pt idx="952">
                  <c:v>20.206299999999999</c:v>
                </c:pt>
                <c:pt idx="953">
                  <c:v>20.227599999999999</c:v>
                </c:pt>
                <c:pt idx="954">
                  <c:v>20.248799999999999</c:v>
                </c:pt>
                <c:pt idx="955">
                  <c:v>20.27</c:v>
                </c:pt>
                <c:pt idx="956">
                  <c:v>20.2912</c:v>
                </c:pt>
                <c:pt idx="957">
                  <c:v>20.3125</c:v>
                </c:pt>
                <c:pt idx="958">
                  <c:v>20.3337</c:v>
                </c:pt>
                <c:pt idx="959">
                  <c:v>20.354900000000001</c:v>
                </c:pt>
                <c:pt idx="960">
                  <c:v>20.376200000000001</c:v>
                </c:pt>
                <c:pt idx="961">
                  <c:v>20.397400000000001</c:v>
                </c:pt>
                <c:pt idx="962">
                  <c:v>20.418600000000001</c:v>
                </c:pt>
                <c:pt idx="963">
                  <c:v>20.439800000000002</c:v>
                </c:pt>
                <c:pt idx="964">
                  <c:v>20.461099999999998</c:v>
                </c:pt>
                <c:pt idx="965">
                  <c:v>20.482299999999999</c:v>
                </c:pt>
                <c:pt idx="966">
                  <c:v>20.503499999999999</c:v>
                </c:pt>
                <c:pt idx="967">
                  <c:v>20.524699999999999</c:v>
                </c:pt>
                <c:pt idx="968">
                  <c:v>20.545999999999999</c:v>
                </c:pt>
                <c:pt idx="969">
                  <c:v>20.5672</c:v>
                </c:pt>
                <c:pt idx="970">
                  <c:v>20.5884</c:v>
                </c:pt>
                <c:pt idx="971">
                  <c:v>20.6096</c:v>
                </c:pt>
                <c:pt idx="972">
                  <c:v>20.6309</c:v>
                </c:pt>
                <c:pt idx="973">
                  <c:v>20.652100000000001</c:v>
                </c:pt>
                <c:pt idx="974">
                  <c:v>20.673300000000001</c:v>
                </c:pt>
                <c:pt idx="975">
                  <c:v>20.694500000000001</c:v>
                </c:pt>
                <c:pt idx="976">
                  <c:v>20.715800000000002</c:v>
                </c:pt>
                <c:pt idx="977">
                  <c:v>20.736999999999998</c:v>
                </c:pt>
                <c:pt idx="978">
                  <c:v>20.758199999999999</c:v>
                </c:pt>
                <c:pt idx="979">
                  <c:v>20.779399999999999</c:v>
                </c:pt>
                <c:pt idx="980">
                  <c:v>20.800699999999999</c:v>
                </c:pt>
                <c:pt idx="981">
                  <c:v>20.821899999999999</c:v>
                </c:pt>
                <c:pt idx="982">
                  <c:v>20.8431</c:v>
                </c:pt>
                <c:pt idx="983">
                  <c:v>20.8643</c:v>
                </c:pt>
                <c:pt idx="984">
                  <c:v>20.8856</c:v>
                </c:pt>
                <c:pt idx="985">
                  <c:v>20.9068</c:v>
                </c:pt>
                <c:pt idx="986">
                  <c:v>20.928000000000001</c:v>
                </c:pt>
                <c:pt idx="987">
                  <c:v>20.949200000000001</c:v>
                </c:pt>
                <c:pt idx="988">
                  <c:v>20.970500000000001</c:v>
                </c:pt>
                <c:pt idx="989">
                  <c:v>20.991700000000002</c:v>
                </c:pt>
                <c:pt idx="990">
                  <c:v>21.012899999999998</c:v>
                </c:pt>
                <c:pt idx="991">
                  <c:v>21.034099999999999</c:v>
                </c:pt>
                <c:pt idx="992">
                  <c:v>21.055399999999999</c:v>
                </c:pt>
                <c:pt idx="993">
                  <c:v>21.076599999999999</c:v>
                </c:pt>
                <c:pt idx="994">
                  <c:v>21.097799999999999</c:v>
                </c:pt>
                <c:pt idx="995">
                  <c:v>21.119</c:v>
                </c:pt>
                <c:pt idx="996">
                  <c:v>21.1403</c:v>
                </c:pt>
                <c:pt idx="997">
                  <c:v>21.1615</c:v>
                </c:pt>
                <c:pt idx="998">
                  <c:v>21.182700000000001</c:v>
                </c:pt>
                <c:pt idx="999">
                  <c:v>21.203900000000001</c:v>
                </c:pt>
                <c:pt idx="1000">
                  <c:v>21.225200000000001</c:v>
                </c:pt>
                <c:pt idx="1001">
                  <c:v>21.246400000000001</c:v>
                </c:pt>
                <c:pt idx="1002">
                  <c:v>21.267600000000002</c:v>
                </c:pt>
                <c:pt idx="1003">
                  <c:v>21.288799999999998</c:v>
                </c:pt>
                <c:pt idx="1004">
                  <c:v>21.310099999999998</c:v>
                </c:pt>
                <c:pt idx="1005">
                  <c:v>21.331299999999999</c:v>
                </c:pt>
                <c:pt idx="1006">
                  <c:v>21.352499999999999</c:v>
                </c:pt>
                <c:pt idx="1007">
                  <c:v>21.373699999999999</c:v>
                </c:pt>
                <c:pt idx="1008">
                  <c:v>21.395</c:v>
                </c:pt>
                <c:pt idx="1009">
                  <c:v>21.4162</c:v>
                </c:pt>
                <c:pt idx="1010">
                  <c:v>21.4374</c:v>
                </c:pt>
                <c:pt idx="1011">
                  <c:v>21.458600000000001</c:v>
                </c:pt>
                <c:pt idx="1012">
                  <c:v>21.479900000000001</c:v>
                </c:pt>
                <c:pt idx="1013">
                  <c:v>21.501100000000001</c:v>
                </c:pt>
                <c:pt idx="1014">
                  <c:v>21.522300000000001</c:v>
                </c:pt>
                <c:pt idx="1015">
                  <c:v>21.543500000000002</c:v>
                </c:pt>
                <c:pt idx="1016">
                  <c:v>21.564800000000002</c:v>
                </c:pt>
                <c:pt idx="1017">
                  <c:v>21.585999999999999</c:v>
                </c:pt>
                <c:pt idx="1018">
                  <c:v>21.607199999999999</c:v>
                </c:pt>
                <c:pt idx="1019">
                  <c:v>21.628399999999999</c:v>
                </c:pt>
                <c:pt idx="1020">
                  <c:v>21.649699999999999</c:v>
                </c:pt>
                <c:pt idx="1021">
                  <c:v>21.6709</c:v>
                </c:pt>
                <c:pt idx="1022">
                  <c:v>21.6921</c:v>
                </c:pt>
                <c:pt idx="1023">
                  <c:v>21.7133</c:v>
                </c:pt>
                <c:pt idx="1024">
                  <c:v>21.7346</c:v>
                </c:pt>
                <c:pt idx="1025">
                  <c:v>21.755800000000001</c:v>
                </c:pt>
                <c:pt idx="1026">
                  <c:v>21.777000000000001</c:v>
                </c:pt>
                <c:pt idx="1027">
                  <c:v>21.798200000000001</c:v>
                </c:pt>
                <c:pt idx="1028">
                  <c:v>21.819500000000001</c:v>
                </c:pt>
                <c:pt idx="1029">
                  <c:v>21.840699999999998</c:v>
                </c:pt>
                <c:pt idx="1030">
                  <c:v>21.861899999999999</c:v>
                </c:pt>
                <c:pt idx="1031">
                  <c:v>21.883099999999999</c:v>
                </c:pt>
                <c:pt idx="1032">
                  <c:v>21.904399999999999</c:v>
                </c:pt>
                <c:pt idx="1033">
                  <c:v>21.925599999999999</c:v>
                </c:pt>
                <c:pt idx="1034">
                  <c:v>21.9468</c:v>
                </c:pt>
                <c:pt idx="1035">
                  <c:v>21.968</c:v>
                </c:pt>
                <c:pt idx="1036">
                  <c:v>21.9893</c:v>
                </c:pt>
                <c:pt idx="1037">
                  <c:v>22.0105</c:v>
                </c:pt>
                <c:pt idx="1038">
                  <c:v>22.031700000000001</c:v>
                </c:pt>
                <c:pt idx="1039">
                  <c:v>22.052900000000001</c:v>
                </c:pt>
                <c:pt idx="1040">
                  <c:v>22.074200000000001</c:v>
                </c:pt>
                <c:pt idx="1041">
                  <c:v>22.095400000000001</c:v>
                </c:pt>
                <c:pt idx="1042">
                  <c:v>22.116599999999998</c:v>
                </c:pt>
                <c:pt idx="1043">
                  <c:v>22.137799999999999</c:v>
                </c:pt>
                <c:pt idx="1044">
                  <c:v>22.159099999999999</c:v>
                </c:pt>
                <c:pt idx="1045">
                  <c:v>22.180299999999999</c:v>
                </c:pt>
                <c:pt idx="1046">
                  <c:v>22.201499999999999</c:v>
                </c:pt>
                <c:pt idx="1047">
                  <c:v>22.2227</c:v>
                </c:pt>
                <c:pt idx="1048">
                  <c:v>22.244</c:v>
                </c:pt>
                <c:pt idx="1049">
                  <c:v>22.2652</c:v>
                </c:pt>
                <c:pt idx="1050">
                  <c:v>22.2864</c:v>
                </c:pt>
                <c:pt idx="1051">
                  <c:v>22.307600000000001</c:v>
                </c:pt>
                <c:pt idx="1052">
                  <c:v>22.328900000000001</c:v>
                </c:pt>
                <c:pt idx="1053">
                  <c:v>22.350100000000001</c:v>
                </c:pt>
                <c:pt idx="1054">
                  <c:v>22.371300000000002</c:v>
                </c:pt>
                <c:pt idx="1055">
                  <c:v>22.392499999999998</c:v>
                </c:pt>
                <c:pt idx="1056">
                  <c:v>22.413799999999998</c:v>
                </c:pt>
                <c:pt idx="1057">
                  <c:v>22.434999999999999</c:v>
                </c:pt>
                <c:pt idx="1058">
                  <c:v>22.456199999999999</c:v>
                </c:pt>
                <c:pt idx="1059">
                  <c:v>22.477399999999999</c:v>
                </c:pt>
                <c:pt idx="1060">
                  <c:v>22.498699999999999</c:v>
                </c:pt>
                <c:pt idx="1061">
                  <c:v>22.5199</c:v>
                </c:pt>
                <c:pt idx="1062">
                  <c:v>22.5411</c:v>
                </c:pt>
                <c:pt idx="1063">
                  <c:v>22.5623</c:v>
                </c:pt>
                <c:pt idx="1064">
                  <c:v>22.583600000000001</c:v>
                </c:pt>
                <c:pt idx="1065">
                  <c:v>22.604800000000001</c:v>
                </c:pt>
                <c:pt idx="1066">
                  <c:v>22.626000000000001</c:v>
                </c:pt>
                <c:pt idx="1067">
                  <c:v>22.647200000000002</c:v>
                </c:pt>
                <c:pt idx="1068">
                  <c:v>22.668500000000002</c:v>
                </c:pt>
                <c:pt idx="1069">
                  <c:v>22.689699999999998</c:v>
                </c:pt>
                <c:pt idx="1070">
                  <c:v>22.710899999999999</c:v>
                </c:pt>
                <c:pt idx="1071">
                  <c:v>22.732099999999999</c:v>
                </c:pt>
                <c:pt idx="1072">
                  <c:v>22.753399999999999</c:v>
                </c:pt>
                <c:pt idx="1073">
                  <c:v>22.7746</c:v>
                </c:pt>
                <c:pt idx="1074">
                  <c:v>22.7958</c:v>
                </c:pt>
                <c:pt idx="1075">
                  <c:v>22.817</c:v>
                </c:pt>
                <c:pt idx="1076">
                  <c:v>22.8383</c:v>
                </c:pt>
                <c:pt idx="1077">
                  <c:v>22.859500000000001</c:v>
                </c:pt>
                <c:pt idx="1078">
                  <c:v>22.880700000000001</c:v>
                </c:pt>
                <c:pt idx="1079">
                  <c:v>22.901900000000001</c:v>
                </c:pt>
                <c:pt idx="1080">
                  <c:v>22.923200000000001</c:v>
                </c:pt>
                <c:pt idx="1081">
                  <c:v>22.944400000000002</c:v>
                </c:pt>
                <c:pt idx="1082">
                  <c:v>22.965599999999998</c:v>
                </c:pt>
                <c:pt idx="1083">
                  <c:v>22.986799999999999</c:v>
                </c:pt>
                <c:pt idx="1084">
                  <c:v>23.008099999999999</c:v>
                </c:pt>
                <c:pt idx="1085">
                  <c:v>23.029299999999999</c:v>
                </c:pt>
                <c:pt idx="1086">
                  <c:v>23.0505</c:v>
                </c:pt>
                <c:pt idx="1087">
                  <c:v>23.0717</c:v>
                </c:pt>
                <c:pt idx="1088">
                  <c:v>23.093</c:v>
                </c:pt>
                <c:pt idx="1089">
                  <c:v>23.1142</c:v>
                </c:pt>
                <c:pt idx="1090">
                  <c:v>23.135400000000001</c:v>
                </c:pt>
                <c:pt idx="1091">
                  <c:v>23.156600000000001</c:v>
                </c:pt>
                <c:pt idx="1092">
                  <c:v>23.177900000000001</c:v>
                </c:pt>
                <c:pt idx="1093">
                  <c:v>23.199100000000001</c:v>
                </c:pt>
                <c:pt idx="1094">
                  <c:v>23.220300000000002</c:v>
                </c:pt>
                <c:pt idx="1095">
                  <c:v>23.241499999999998</c:v>
                </c:pt>
                <c:pt idx="1096">
                  <c:v>23.262799999999999</c:v>
                </c:pt>
                <c:pt idx="1097">
                  <c:v>23.283999999999999</c:v>
                </c:pt>
                <c:pt idx="1098">
                  <c:v>23.305199999999999</c:v>
                </c:pt>
                <c:pt idx="1099">
                  <c:v>23.3264</c:v>
                </c:pt>
                <c:pt idx="1100">
                  <c:v>23.3477</c:v>
                </c:pt>
                <c:pt idx="1101">
                  <c:v>23.3689</c:v>
                </c:pt>
                <c:pt idx="1102">
                  <c:v>23.3901</c:v>
                </c:pt>
                <c:pt idx="1103">
                  <c:v>23.411300000000001</c:v>
                </c:pt>
                <c:pt idx="1104">
                  <c:v>23.432600000000001</c:v>
                </c:pt>
                <c:pt idx="1105">
                  <c:v>23.453800000000001</c:v>
                </c:pt>
                <c:pt idx="1106">
                  <c:v>23.475000000000001</c:v>
                </c:pt>
                <c:pt idx="1107">
                  <c:v>23.496200000000002</c:v>
                </c:pt>
                <c:pt idx="1108">
                  <c:v>23.517499999999998</c:v>
                </c:pt>
                <c:pt idx="1109">
                  <c:v>23.538699999999999</c:v>
                </c:pt>
                <c:pt idx="1110">
                  <c:v>23.559899999999999</c:v>
                </c:pt>
                <c:pt idx="1111">
                  <c:v>23.581099999999999</c:v>
                </c:pt>
                <c:pt idx="1112">
                  <c:v>23.602399999999999</c:v>
                </c:pt>
                <c:pt idx="1113">
                  <c:v>23.6236</c:v>
                </c:pt>
                <c:pt idx="1114">
                  <c:v>23.6448</c:v>
                </c:pt>
                <c:pt idx="1115">
                  <c:v>23.666</c:v>
                </c:pt>
                <c:pt idx="1116">
                  <c:v>23.6873</c:v>
                </c:pt>
                <c:pt idx="1117">
                  <c:v>23.708500000000001</c:v>
                </c:pt>
                <c:pt idx="1118">
                  <c:v>23.729700000000001</c:v>
                </c:pt>
                <c:pt idx="1119">
                  <c:v>23.751000000000001</c:v>
                </c:pt>
                <c:pt idx="1120">
                  <c:v>23.772200000000002</c:v>
                </c:pt>
                <c:pt idx="1121">
                  <c:v>23.793399999999998</c:v>
                </c:pt>
                <c:pt idx="1122">
                  <c:v>23.814599999999999</c:v>
                </c:pt>
                <c:pt idx="1123">
                  <c:v>23.835899999999999</c:v>
                </c:pt>
                <c:pt idx="1124">
                  <c:v>23.857099999999999</c:v>
                </c:pt>
                <c:pt idx="1125">
                  <c:v>23.878299999999999</c:v>
                </c:pt>
                <c:pt idx="1126">
                  <c:v>23.8995</c:v>
                </c:pt>
                <c:pt idx="1127">
                  <c:v>23.9208</c:v>
                </c:pt>
                <c:pt idx="1128">
                  <c:v>23.942</c:v>
                </c:pt>
                <c:pt idx="1129">
                  <c:v>23.963200000000001</c:v>
                </c:pt>
                <c:pt idx="1130">
                  <c:v>23.984400000000001</c:v>
                </c:pt>
                <c:pt idx="1131">
                  <c:v>24.005700000000001</c:v>
                </c:pt>
                <c:pt idx="1132">
                  <c:v>24.026900000000001</c:v>
                </c:pt>
                <c:pt idx="1133">
                  <c:v>24.048100000000002</c:v>
                </c:pt>
                <c:pt idx="1134">
                  <c:v>24.069299999999998</c:v>
                </c:pt>
                <c:pt idx="1135">
                  <c:v>24.090599999999998</c:v>
                </c:pt>
                <c:pt idx="1136">
                  <c:v>24.111799999999999</c:v>
                </c:pt>
                <c:pt idx="1137">
                  <c:v>24.132999999999999</c:v>
                </c:pt>
                <c:pt idx="1138">
                  <c:v>24.154199999999999</c:v>
                </c:pt>
                <c:pt idx="1139">
                  <c:v>24.1755</c:v>
                </c:pt>
                <c:pt idx="1140">
                  <c:v>24.1967</c:v>
                </c:pt>
                <c:pt idx="1141">
                  <c:v>24.2179</c:v>
                </c:pt>
                <c:pt idx="1142">
                  <c:v>24.239100000000001</c:v>
                </c:pt>
                <c:pt idx="1143">
                  <c:v>24.260400000000001</c:v>
                </c:pt>
                <c:pt idx="1144">
                  <c:v>24.281600000000001</c:v>
                </c:pt>
                <c:pt idx="1145">
                  <c:v>24.302800000000001</c:v>
                </c:pt>
                <c:pt idx="1146">
                  <c:v>24.324000000000002</c:v>
                </c:pt>
                <c:pt idx="1147">
                  <c:v>24.345300000000002</c:v>
                </c:pt>
                <c:pt idx="1148">
                  <c:v>24.366499999999998</c:v>
                </c:pt>
                <c:pt idx="1149">
                  <c:v>24.387699999999999</c:v>
                </c:pt>
                <c:pt idx="1150">
                  <c:v>24.408899999999999</c:v>
                </c:pt>
                <c:pt idx="1151">
                  <c:v>24.430199999999999</c:v>
                </c:pt>
                <c:pt idx="1152">
                  <c:v>24.4514</c:v>
                </c:pt>
                <c:pt idx="1153">
                  <c:v>24.4726</c:v>
                </c:pt>
                <c:pt idx="1154">
                  <c:v>24.4938</c:v>
                </c:pt>
                <c:pt idx="1155">
                  <c:v>24.5151</c:v>
                </c:pt>
                <c:pt idx="1156">
                  <c:v>24.536300000000001</c:v>
                </c:pt>
                <c:pt idx="1157">
                  <c:v>24.557500000000001</c:v>
                </c:pt>
              </c:numCache>
            </c:numRef>
          </c:xVal>
          <c:yVal>
            <c:numRef>
              <c:f>mode_inclusion!$N$10:$N$1167</c:f>
              <c:numCache>
                <c:formatCode>General</c:formatCode>
                <c:ptCount val="1158"/>
                <c:pt idx="0">
                  <c:v>0</c:v>
                </c:pt>
                <c:pt idx="1">
                  <c:v>-3.0664899999999999</c:v>
                </c:pt>
                <c:pt idx="2">
                  <c:v>-6.5286900000000001</c:v>
                </c:pt>
                <c:pt idx="3">
                  <c:v>-6.9976500000000001</c:v>
                </c:pt>
                <c:pt idx="4">
                  <c:v>-7.4285199999999998</c:v>
                </c:pt>
                <c:pt idx="5">
                  <c:v>-6.06501</c:v>
                </c:pt>
                <c:pt idx="6">
                  <c:v>-3.1243300000000001</c:v>
                </c:pt>
                <c:pt idx="7">
                  <c:v>-0.35981200000000002</c:v>
                </c:pt>
                <c:pt idx="8">
                  <c:v>3.0142899999999999</c:v>
                </c:pt>
                <c:pt idx="9">
                  <c:v>5.61273</c:v>
                </c:pt>
                <c:pt idx="10">
                  <c:v>6.9277199999999999</c:v>
                </c:pt>
                <c:pt idx="11">
                  <c:v>7.2278599999999997</c:v>
                </c:pt>
                <c:pt idx="12">
                  <c:v>5.8959700000000002</c:v>
                </c:pt>
                <c:pt idx="13">
                  <c:v>3.5254300000000001</c:v>
                </c:pt>
                <c:pt idx="14">
                  <c:v>7.1285699999999999</c:v>
                </c:pt>
                <c:pt idx="15">
                  <c:v>-11.350099999999999</c:v>
                </c:pt>
                <c:pt idx="16">
                  <c:v>-39.183399999999999</c:v>
                </c:pt>
                <c:pt idx="17">
                  <c:v>-42.543700000000001</c:v>
                </c:pt>
                <c:pt idx="18">
                  <c:v>-48.180399999999999</c:v>
                </c:pt>
                <c:pt idx="19">
                  <c:v>-41.9651</c:v>
                </c:pt>
                <c:pt idx="20">
                  <c:v>-24.075800000000001</c:v>
                </c:pt>
                <c:pt idx="21">
                  <c:v>-6.6096799999999997E-2</c:v>
                </c:pt>
                <c:pt idx="22">
                  <c:v>29.914400000000001</c:v>
                </c:pt>
                <c:pt idx="23">
                  <c:v>41.930399999999999</c:v>
                </c:pt>
                <c:pt idx="24">
                  <c:v>56.3521</c:v>
                </c:pt>
                <c:pt idx="25">
                  <c:v>62.593000000000004</c:v>
                </c:pt>
                <c:pt idx="26">
                  <c:v>45.6389</c:v>
                </c:pt>
                <c:pt idx="27">
                  <c:v>30.96</c:v>
                </c:pt>
                <c:pt idx="28">
                  <c:v>10.533200000000001</c:v>
                </c:pt>
                <c:pt idx="29">
                  <c:v>-9.2108799999999995</c:v>
                </c:pt>
                <c:pt idx="30">
                  <c:v>-27.035499999999999</c:v>
                </c:pt>
                <c:pt idx="31">
                  <c:v>-46.8446</c:v>
                </c:pt>
                <c:pt idx="32">
                  <c:v>-53.630200000000002</c:v>
                </c:pt>
                <c:pt idx="33">
                  <c:v>-50.896900000000002</c:v>
                </c:pt>
                <c:pt idx="34">
                  <c:v>-36.960999999999999</c:v>
                </c:pt>
                <c:pt idx="35">
                  <c:v>-8.2323900000000005</c:v>
                </c:pt>
                <c:pt idx="36">
                  <c:v>20.0352</c:v>
                </c:pt>
                <c:pt idx="37">
                  <c:v>35.734200000000001</c:v>
                </c:pt>
                <c:pt idx="38">
                  <c:v>54.107300000000002</c:v>
                </c:pt>
                <c:pt idx="39">
                  <c:v>72.045699999999997</c:v>
                </c:pt>
                <c:pt idx="40">
                  <c:v>72.911100000000005</c:v>
                </c:pt>
                <c:pt idx="41">
                  <c:v>57.017899999999997</c:v>
                </c:pt>
                <c:pt idx="42">
                  <c:v>38.033999999999999</c:v>
                </c:pt>
                <c:pt idx="43">
                  <c:v>13.708</c:v>
                </c:pt>
                <c:pt idx="44">
                  <c:v>-20.571100000000001</c:v>
                </c:pt>
                <c:pt idx="45">
                  <c:v>-57.204700000000003</c:v>
                </c:pt>
                <c:pt idx="46">
                  <c:v>-87.048299999999998</c:v>
                </c:pt>
                <c:pt idx="47">
                  <c:v>-83.493200000000002</c:v>
                </c:pt>
                <c:pt idx="48">
                  <c:v>-69.3065</c:v>
                </c:pt>
                <c:pt idx="49">
                  <c:v>-59.485199999999999</c:v>
                </c:pt>
                <c:pt idx="50">
                  <c:v>-21.7254</c:v>
                </c:pt>
                <c:pt idx="51">
                  <c:v>15.301299999999999</c:v>
                </c:pt>
                <c:pt idx="52">
                  <c:v>48.531700000000001</c:v>
                </c:pt>
                <c:pt idx="53">
                  <c:v>75.566400000000002</c:v>
                </c:pt>
                <c:pt idx="54">
                  <c:v>74.101500000000001</c:v>
                </c:pt>
                <c:pt idx="55">
                  <c:v>76.653099999999995</c:v>
                </c:pt>
                <c:pt idx="56">
                  <c:v>72.058400000000006</c:v>
                </c:pt>
                <c:pt idx="57">
                  <c:v>43.171700000000001</c:v>
                </c:pt>
                <c:pt idx="58">
                  <c:v>6.6568199999999997</c:v>
                </c:pt>
                <c:pt idx="59">
                  <c:v>-32.785400000000003</c:v>
                </c:pt>
                <c:pt idx="60">
                  <c:v>-61.453899999999997</c:v>
                </c:pt>
                <c:pt idx="61">
                  <c:v>-67.749200000000002</c:v>
                </c:pt>
                <c:pt idx="62">
                  <c:v>-64.903800000000004</c:v>
                </c:pt>
                <c:pt idx="63">
                  <c:v>-51.982399999999998</c:v>
                </c:pt>
                <c:pt idx="64">
                  <c:v>-28.843599999999999</c:v>
                </c:pt>
                <c:pt idx="65">
                  <c:v>-0.59708300000000003</c:v>
                </c:pt>
                <c:pt idx="66">
                  <c:v>34.159300000000002</c:v>
                </c:pt>
                <c:pt idx="67">
                  <c:v>50.321399999999997</c:v>
                </c:pt>
                <c:pt idx="68">
                  <c:v>50.292999999999999</c:v>
                </c:pt>
                <c:pt idx="69">
                  <c:v>50.8245</c:v>
                </c:pt>
                <c:pt idx="70">
                  <c:v>37.856299999999997</c:v>
                </c:pt>
                <c:pt idx="71">
                  <c:v>15.852600000000001</c:v>
                </c:pt>
                <c:pt idx="72">
                  <c:v>-2.4964900000000001</c:v>
                </c:pt>
                <c:pt idx="73">
                  <c:v>-14.434200000000001</c:v>
                </c:pt>
                <c:pt idx="74">
                  <c:v>-22.660299999999999</c:v>
                </c:pt>
                <c:pt idx="75">
                  <c:v>-34.768000000000001</c:v>
                </c:pt>
                <c:pt idx="76">
                  <c:v>-37.1372</c:v>
                </c:pt>
                <c:pt idx="77">
                  <c:v>-26.844100000000001</c:v>
                </c:pt>
                <c:pt idx="78">
                  <c:v>-20.0518</c:v>
                </c:pt>
                <c:pt idx="79">
                  <c:v>-8.4230599999999995</c:v>
                </c:pt>
                <c:pt idx="80">
                  <c:v>7.6606500000000004</c:v>
                </c:pt>
                <c:pt idx="81">
                  <c:v>25.787600000000001</c:v>
                </c:pt>
                <c:pt idx="82">
                  <c:v>45.224299999999999</c:v>
                </c:pt>
                <c:pt idx="83">
                  <c:v>41.8065</c:v>
                </c:pt>
                <c:pt idx="84">
                  <c:v>29.0291</c:v>
                </c:pt>
                <c:pt idx="85">
                  <c:v>20.335000000000001</c:v>
                </c:pt>
                <c:pt idx="86">
                  <c:v>4.2623800000000003</c:v>
                </c:pt>
                <c:pt idx="87">
                  <c:v>2.6014400000000002</c:v>
                </c:pt>
                <c:pt idx="88">
                  <c:v>-5.9501999999999997</c:v>
                </c:pt>
                <c:pt idx="89">
                  <c:v>-15.2188</c:v>
                </c:pt>
                <c:pt idx="90">
                  <c:v>-44.953699999999998</c:v>
                </c:pt>
                <c:pt idx="91">
                  <c:v>-84.499200000000002</c:v>
                </c:pt>
                <c:pt idx="92">
                  <c:v>-74.065899999999999</c:v>
                </c:pt>
                <c:pt idx="93">
                  <c:v>-67.505099999999999</c:v>
                </c:pt>
                <c:pt idx="94">
                  <c:v>-45.197899999999997</c:v>
                </c:pt>
                <c:pt idx="95">
                  <c:v>10.7925</c:v>
                </c:pt>
                <c:pt idx="96">
                  <c:v>43.357300000000002</c:v>
                </c:pt>
                <c:pt idx="97">
                  <c:v>82.365899999999996</c:v>
                </c:pt>
                <c:pt idx="98">
                  <c:v>99.995599999999996</c:v>
                </c:pt>
                <c:pt idx="99">
                  <c:v>79.180999999999997</c:v>
                </c:pt>
                <c:pt idx="100">
                  <c:v>56.294199999999996</c:v>
                </c:pt>
                <c:pt idx="101">
                  <c:v>9.9809599999999996</c:v>
                </c:pt>
                <c:pt idx="102">
                  <c:v>-25.2837</c:v>
                </c:pt>
                <c:pt idx="103">
                  <c:v>-44.882199999999997</c:v>
                </c:pt>
                <c:pt idx="104">
                  <c:v>-61.643999999999998</c:v>
                </c:pt>
                <c:pt idx="105">
                  <c:v>-69.154300000000006</c:v>
                </c:pt>
                <c:pt idx="106">
                  <c:v>-66.953999999999994</c:v>
                </c:pt>
                <c:pt idx="107">
                  <c:v>-41.2746</c:v>
                </c:pt>
                <c:pt idx="108">
                  <c:v>-5.4847799999999998</c:v>
                </c:pt>
                <c:pt idx="109">
                  <c:v>18.3689</c:v>
                </c:pt>
                <c:pt idx="110">
                  <c:v>39.052599999999998</c:v>
                </c:pt>
                <c:pt idx="111">
                  <c:v>58.132399999999997</c:v>
                </c:pt>
                <c:pt idx="112">
                  <c:v>62.058199999999999</c:v>
                </c:pt>
                <c:pt idx="113">
                  <c:v>46.737099999999998</c:v>
                </c:pt>
                <c:pt idx="114">
                  <c:v>16.7545</c:v>
                </c:pt>
                <c:pt idx="115">
                  <c:v>-5.2558299999999996</c:v>
                </c:pt>
                <c:pt idx="116">
                  <c:v>-24.277200000000001</c:v>
                </c:pt>
                <c:pt idx="117">
                  <c:v>-42.418599999999998</c:v>
                </c:pt>
                <c:pt idx="118">
                  <c:v>-45.421399999999998</c:v>
                </c:pt>
                <c:pt idx="119">
                  <c:v>-34.9221</c:v>
                </c:pt>
                <c:pt idx="120">
                  <c:v>-22.537400000000002</c:v>
                </c:pt>
                <c:pt idx="121">
                  <c:v>-17.5593</c:v>
                </c:pt>
                <c:pt idx="122">
                  <c:v>-9.6769200000000009</c:v>
                </c:pt>
                <c:pt idx="123">
                  <c:v>-1.9543299999999999</c:v>
                </c:pt>
                <c:pt idx="124">
                  <c:v>18.698499999999999</c:v>
                </c:pt>
                <c:pt idx="125">
                  <c:v>41.935499999999998</c:v>
                </c:pt>
                <c:pt idx="126">
                  <c:v>53.6295</c:v>
                </c:pt>
                <c:pt idx="127">
                  <c:v>60.323500000000003</c:v>
                </c:pt>
                <c:pt idx="128">
                  <c:v>52.553699999999999</c:v>
                </c:pt>
                <c:pt idx="129">
                  <c:v>27.427299999999999</c:v>
                </c:pt>
                <c:pt idx="130">
                  <c:v>-15.447100000000001</c:v>
                </c:pt>
                <c:pt idx="131">
                  <c:v>-57.679499999999997</c:v>
                </c:pt>
                <c:pt idx="132">
                  <c:v>-89.230500000000006</c:v>
                </c:pt>
                <c:pt idx="133">
                  <c:v>-99.031499999999994</c:v>
                </c:pt>
                <c:pt idx="134">
                  <c:v>-90.033100000000005</c:v>
                </c:pt>
                <c:pt idx="135">
                  <c:v>-67.267600000000002</c:v>
                </c:pt>
                <c:pt idx="136">
                  <c:v>-19.9651</c:v>
                </c:pt>
                <c:pt idx="137">
                  <c:v>16.955400000000001</c:v>
                </c:pt>
                <c:pt idx="138">
                  <c:v>57.7117</c:v>
                </c:pt>
                <c:pt idx="139">
                  <c:v>102.261</c:v>
                </c:pt>
                <c:pt idx="140">
                  <c:v>98.920299999999997</c:v>
                </c:pt>
                <c:pt idx="141">
                  <c:v>77.648499999999999</c:v>
                </c:pt>
                <c:pt idx="142">
                  <c:v>60.905799999999999</c:v>
                </c:pt>
                <c:pt idx="143">
                  <c:v>25.165700000000001</c:v>
                </c:pt>
                <c:pt idx="144">
                  <c:v>-3.0683099999999999</c:v>
                </c:pt>
                <c:pt idx="145">
                  <c:v>-34.551600000000001</c:v>
                </c:pt>
                <c:pt idx="146">
                  <c:v>-64.509399999999999</c:v>
                </c:pt>
                <c:pt idx="147">
                  <c:v>-66.703900000000004</c:v>
                </c:pt>
                <c:pt idx="148">
                  <c:v>-76.362899999999996</c:v>
                </c:pt>
                <c:pt idx="149">
                  <c:v>-59.183700000000002</c:v>
                </c:pt>
                <c:pt idx="150">
                  <c:v>-22.479099999999999</c:v>
                </c:pt>
                <c:pt idx="151">
                  <c:v>4.7681100000000001</c:v>
                </c:pt>
                <c:pt idx="152">
                  <c:v>45.8157</c:v>
                </c:pt>
                <c:pt idx="153">
                  <c:v>71.509200000000007</c:v>
                </c:pt>
                <c:pt idx="154">
                  <c:v>85.835999999999999</c:v>
                </c:pt>
                <c:pt idx="155">
                  <c:v>57.172499999999999</c:v>
                </c:pt>
                <c:pt idx="156">
                  <c:v>0.37327900000000003</c:v>
                </c:pt>
                <c:pt idx="157">
                  <c:v>-24.343299999999999</c:v>
                </c:pt>
                <c:pt idx="158">
                  <c:v>-54.8538</c:v>
                </c:pt>
                <c:pt idx="159">
                  <c:v>-80.458200000000005</c:v>
                </c:pt>
                <c:pt idx="160">
                  <c:v>-79.586200000000005</c:v>
                </c:pt>
                <c:pt idx="161">
                  <c:v>-77.201899999999995</c:v>
                </c:pt>
                <c:pt idx="162">
                  <c:v>-39.225700000000003</c:v>
                </c:pt>
                <c:pt idx="163">
                  <c:v>-2.8628300000000002</c:v>
                </c:pt>
                <c:pt idx="164">
                  <c:v>35.715600000000002</c:v>
                </c:pt>
                <c:pt idx="165">
                  <c:v>84.540899999999993</c:v>
                </c:pt>
                <c:pt idx="166">
                  <c:v>81.872699999999995</c:v>
                </c:pt>
                <c:pt idx="167">
                  <c:v>78.894199999999998</c:v>
                </c:pt>
                <c:pt idx="168">
                  <c:v>66.750799999999998</c:v>
                </c:pt>
                <c:pt idx="169">
                  <c:v>16.6587</c:v>
                </c:pt>
                <c:pt idx="170">
                  <c:v>-30.805399999999999</c:v>
                </c:pt>
                <c:pt idx="171">
                  <c:v>-69.208699999999993</c:v>
                </c:pt>
                <c:pt idx="172">
                  <c:v>-78.588200000000001</c:v>
                </c:pt>
                <c:pt idx="173">
                  <c:v>-82.594800000000006</c:v>
                </c:pt>
                <c:pt idx="174">
                  <c:v>-82.880700000000004</c:v>
                </c:pt>
                <c:pt idx="175">
                  <c:v>-44.381</c:v>
                </c:pt>
                <c:pt idx="176">
                  <c:v>-14.5321</c:v>
                </c:pt>
                <c:pt idx="177">
                  <c:v>33.214399999999998</c:v>
                </c:pt>
                <c:pt idx="178">
                  <c:v>89.619100000000003</c:v>
                </c:pt>
                <c:pt idx="179">
                  <c:v>109.779</c:v>
                </c:pt>
                <c:pt idx="180">
                  <c:v>113.02200000000001</c:v>
                </c:pt>
                <c:pt idx="181">
                  <c:v>96.200400000000002</c:v>
                </c:pt>
                <c:pt idx="182">
                  <c:v>45.236699999999999</c:v>
                </c:pt>
                <c:pt idx="183">
                  <c:v>-18.047999999999998</c:v>
                </c:pt>
                <c:pt idx="184">
                  <c:v>-73.418700000000001</c:v>
                </c:pt>
                <c:pt idx="185">
                  <c:v>-100.535</c:v>
                </c:pt>
                <c:pt idx="186">
                  <c:v>-96.321799999999996</c:v>
                </c:pt>
                <c:pt idx="187">
                  <c:v>-82.434899999999999</c:v>
                </c:pt>
                <c:pt idx="188">
                  <c:v>-56.672600000000003</c:v>
                </c:pt>
                <c:pt idx="189">
                  <c:v>-34.017499999999998</c:v>
                </c:pt>
                <c:pt idx="190">
                  <c:v>-15.487299999999999</c:v>
                </c:pt>
                <c:pt idx="191">
                  <c:v>20.247299999999999</c:v>
                </c:pt>
                <c:pt idx="192">
                  <c:v>50.097499999999997</c:v>
                </c:pt>
                <c:pt idx="193">
                  <c:v>65.335499999999996</c:v>
                </c:pt>
                <c:pt idx="194">
                  <c:v>68.228399999999993</c:v>
                </c:pt>
                <c:pt idx="195">
                  <c:v>53.802599999999998</c:v>
                </c:pt>
                <c:pt idx="196">
                  <c:v>37.6755</c:v>
                </c:pt>
                <c:pt idx="197">
                  <c:v>24.758199999999999</c:v>
                </c:pt>
                <c:pt idx="198">
                  <c:v>6.6973799999999999</c:v>
                </c:pt>
                <c:pt idx="199">
                  <c:v>-6.0487200000000003</c:v>
                </c:pt>
                <c:pt idx="200">
                  <c:v>-1.33344</c:v>
                </c:pt>
                <c:pt idx="201">
                  <c:v>-4.6412599999999999</c:v>
                </c:pt>
                <c:pt idx="202">
                  <c:v>-19.7822</c:v>
                </c:pt>
                <c:pt idx="203">
                  <c:v>-26.014299999999999</c:v>
                </c:pt>
                <c:pt idx="204">
                  <c:v>-35.302</c:v>
                </c:pt>
                <c:pt idx="205">
                  <c:v>-43.885300000000001</c:v>
                </c:pt>
                <c:pt idx="206">
                  <c:v>-49.1128</c:v>
                </c:pt>
                <c:pt idx="207">
                  <c:v>-60.548900000000003</c:v>
                </c:pt>
                <c:pt idx="208">
                  <c:v>-51.612200000000001</c:v>
                </c:pt>
                <c:pt idx="209">
                  <c:v>-23.947299999999998</c:v>
                </c:pt>
                <c:pt idx="210">
                  <c:v>3.88808</c:v>
                </c:pt>
                <c:pt idx="211">
                  <c:v>33.993699999999997</c:v>
                </c:pt>
                <c:pt idx="212">
                  <c:v>52.944000000000003</c:v>
                </c:pt>
                <c:pt idx="213">
                  <c:v>69.691599999999994</c:v>
                </c:pt>
                <c:pt idx="214">
                  <c:v>91.203000000000003</c:v>
                </c:pt>
                <c:pt idx="215">
                  <c:v>105.26</c:v>
                </c:pt>
                <c:pt idx="216">
                  <c:v>116.53700000000001</c:v>
                </c:pt>
                <c:pt idx="217">
                  <c:v>95.255499999999998</c:v>
                </c:pt>
                <c:pt idx="218">
                  <c:v>30.790900000000001</c:v>
                </c:pt>
                <c:pt idx="219">
                  <c:v>-29.436800000000002</c:v>
                </c:pt>
                <c:pt idx="220">
                  <c:v>-85.266800000000003</c:v>
                </c:pt>
                <c:pt idx="221">
                  <c:v>-131.80199999999999</c:v>
                </c:pt>
                <c:pt idx="222">
                  <c:v>-165.762</c:v>
                </c:pt>
                <c:pt idx="223">
                  <c:v>-174.28100000000001</c:v>
                </c:pt>
                <c:pt idx="224">
                  <c:v>-133.02699999999999</c:v>
                </c:pt>
                <c:pt idx="225">
                  <c:v>-78.026499999999999</c:v>
                </c:pt>
                <c:pt idx="226">
                  <c:v>-12.315200000000001</c:v>
                </c:pt>
                <c:pt idx="227">
                  <c:v>51.6648</c:v>
                </c:pt>
                <c:pt idx="228">
                  <c:v>115.27</c:v>
                </c:pt>
                <c:pt idx="229">
                  <c:v>194.20699999999999</c:v>
                </c:pt>
                <c:pt idx="230">
                  <c:v>225.661</c:v>
                </c:pt>
                <c:pt idx="231">
                  <c:v>203.251</c:v>
                </c:pt>
                <c:pt idx="232">
                  <c:v>146.47</c:v>
                </c:pt>
                <c:pt idx="233">
                  <c:v>56.1999</c:v>
                </c:pt>
                <c:pt idx="234">
                  <c:v>-37.905299999999997</c:v>
                </c:pt>
                <c:pt idx="235">
                  <c:v>-140.666</c:v>
                </c:pt>
                <c:pt idx="236">
                  <c:v>-219.339</c:v>
                </c:pt>
                <c:pt idx="237">
                  <c:v>-243.77099999999999</c:v>
                </c:pt>
                <c:pt idx="238">
                  <c:v>-229.66399999999999</c:v>
                </c:pt>
                <c:pt idx="239">
                  <c:v>-166.60599999999999</c:v>
                </c:pt>
                <c:pt idx="240">
                  <c:v>-78.191699999999997</c:v>
                </c:pt>
                <c:pt idx="241">
                  <c:v>51.889400000000002</c:v>
                </c:pt>
                <c:pt idx="242">
                  <c:v>172.37200000000001</c:v>
                </c:pt>
                <c:pt idx="243">
                  <c:v>230.12799999999999</c:v>
                </c:pt>
                <c:pt idx="244">
                  <c:v>270.85599999999999</c:v>
                </c:pt>
                <c:pt idx="245">
                  <c:v>268.62299999999999</c:v>
                </c:pt>
                <c:pt idx="246">
                  <c:v>192.44800000000001</c:v>
                </c:pt>
                <c:pt idx="247">
                  <c:v>69.177400000000006</c:v>
                </c:pt>
                <c:pt idx="248">
                  <c:v>-68.495999999999995</c:v>
                </c:pt>
                <c:pt idx="249">
                  <c:v>-190.99600000000001</c:v>
                </c:pt>
                <c:pt idx="250">
                  <c:v>-268.35399999999998</c:v>
                </c:pt>
                <c:pt idx="251">
                  <c:v>-270.70100000000002</c:v>
                </c:pt>
                <c:pt idx="252">
                  <c:v>-215.15100000000001</c:v>
                </c:pt>
                <c:pt idx="253">
                  <c:v>-133.94300000000001</c:v>
                </c:pt>
                <c:pt idx="254">
                  <c:v>-34.216299999999997</c:v>
                </c:pt>
                <c:pt idx="255">
                  <c:v>66.091800000000006</c:v>
                </c:pt>
                <c:pt idx="256">
                  <c:v>164.69200000000001</c:v>
                </c:pt>
                <c:pt idx="257">
                  <c:v>233.06899999999999</c:v>
                </c:pt>
                <c:pt idx="258">
                  <c:v>272.70400000000001</c:v>
                </c:pt>
                <c:pt idx="259">
                  <c:v>249.345</c:v>
                </c:pt>
                <c:pt idx="260">
                  <c:v>165.001</c:v>
                </c:pt>
                <c:pt idx="261">
                  <c:v>81.534999999999997</c:v>
                </c:pt>
                <c:pt idx="262">
                  <c:v>-37.2684</c:v>
                </c:pt>
                <c:pt idx="263">
                  <c:v>-150.97900000000001</c:v>
                </c:pt>
                <c:pt idx="264">
                  <c:v>-220.36099999999999</c:v>
                </c:pt>
                <c:pt idx="265">
                  <c:v>-257.51499999999999</c:v>
                </c:pt>
                <c:pt idx="266">
                  <c:v>-222.41399999999999</c:v>
                </c:pt>
                <c:pt idx="267">
                  <c:v>-148.20599999999999</c:v>
                </c:pt>
                <c:pt idx="268">
                  <c:v>-58.491399999999999</c:v>
                </c:pt>
                <c:pt idx="269">
                  <c:v>52.305599999999998</c:v>
                </c:pt>
                <c:pt idx="270">
                  <c:v>146.685</c:v>
                </c:pt>
                <c:pt idx="271">
                  <c:v>209.244</c:v>
                </c:pt>
                <c:pt idx="272">
                  <c:v>231.21100000000001</c:v>
                </c:pt>
                <c:pt idx="273">
                  <c:v>216.29900000000001</c:v>
                </c:pt>
                <c:pt idx="274">
                  <c:v>158.53</c:v>
                </c:pt>
                <c:pt idx="275">
                  <c:v>61.150300000000001</c:v>
                </c:pt>
                <c:pt idx="276">
                  <c:v>-39.765500000000003</c:v>
                </c:pt>
                <c:pt idx="277">
                  <c:v>-134.131</c:v>
                </c:pt>
                <c:pt idx="278">
                  <c:v>-202.19300000000001</c:v>
                </c:pt>
                <c:pt idx="279">
                  <c:v>-230.42099999999999</c:v>
                </c:pt>
                <c:pt idx="280">
                  <c:v>-214.83199999999999</c:v>
                </c:pt>
                <c:pt idx="281">
                  <c:v>-151.90700000000001</c:v>
                </c:pt>
                <c:pt idx="282">
                  <c:v>-65.1023</c:v>
                </c:pt>
                <c:pt idx="283">
                  <c:v>39.691299999999998</c:v>
                </c:pt>
                <c:pt idx="284">
                  <c:v>136.16200000000001</c:v>
                </c:pt>
                <c:pt idx="285">
                  <c:v>199.92699999999999</c:v>
                </c:pt>
                <c:pt idx="286">
                  <c:v>232.66200000000001</c:v>
                </c:pt>
                <c:pt idx="287">
                  <c:v>214.364</c:v>
                </c:pt>
                <c:pt idx="288">
                  <c:v>145.17400000000001</c:v>
                </c:pt>
                <c:pt idx="289">
                  <c:v>47.871499999999997</c:v>
                </c:pt>
                <c:pt idx="290">
                  <c:v>-57.808799999999998</c:v>
                </c:pt>
                <c:pt idx="291">
                  <c:v>-169.82900000000001</c:v>
                </c:pt>
                <c:pt idx="292">
                  <c:v>-247.11199999999999</c:v>
                </c:pt>
                <c:pt idx="293">
                  <c:v>-271.52999999999997</c:v>
                </c:pt>
                <c:pt idx="294">
                  <c:v>-255.03200000000001</c:v>
                </c:pt>
                <c:pt idx="295">
                  <c:v>-189.215</c:v>
                </c:pt>
                <c:pt idx="296">
                  <c:v>-91.508399999999995</c:v>
                </c:pt>
                <c:pt idx="297">
                  <c:v>18.6174</c:v>
                </c:pt>
                <c:pt idx="298">
                  <c:v>126.96299999999999</c:v>
                </c:pt>
                <c:pt idx="299">
                  <c:v>199.56200000000001</c:v>
                </c:pt>
                <c:pt idx="300">
                  <c:v>228.20400000000001</c:v>
                </c:pt>
                <c:pt idx="301">
                  <c:v>197.22399999999999</c:v>
                </c:pt>
                <c:pt idx="302">
                  <c:v>117.184</c:v>
                </c:pt>
                <c:pt idx="303">
                  <c:v>38.844700000000003</c:v>
                </c:pt>
                <c:pt idx="304">
                  <c:v>-32.191800000000001</c:v>
                </c:pt>
                <c:pt idx="305">
                  <c:v>-108.95</c:v>
                </c:pt>
                <c:pt idx="306">
                  <c:v>-172.08</c:v>
                </c:pt>
                <c:pt idx="307">
                  <c:v>-214.535</c:v>
                </c:pt>
                <c:pt idx="308">
                  <c:v>-288.971</c:v>
                </c:pt>
                <c:pt idx="309">
                  <c:v>-458.83</c:v>
                </c:pt>
                <c:pt idx="310">
                  <c:v>-338.51799999999997</c:v>
                </c:pt>
                <c:pt idx="311">
                  <c:v>35.516399999999997</c:v>
                </c:pt>
                <c:pt idx="312">
                  <c:v>259.13400000000001</c:v>
                </c:pt>
                <c:pt idx="313">
                  <c:v>444.14800000000002</c:v>
                </c:pt>
                <c:pt idx="314">
                  <c:v>508.89400000000001</c:v>
                </c:pt>
                <c:pt idx="315">
                  <c:v>491.54599999999999</c:v>
                </c:pt>
                <c:pt idx="316">
                  <c:v>461.53100000000001</c:v>
                </c:pt>
                <c:pt idx="317">
                  <c:v>288.03899999999999</c:v>
                </c:pt>
                <c:pt idx="318">
                  <c:v>30.354099999999999</c:v>
                </c:pt>
                <c:pt idx="319">
                  <c:v>-161.68899999999999</c:v>
                </c:pt>
                <c:pt idx="320">
                  <c:v>-307.80599999999998</c:v>
                </c:pt>
                <c:pt idx="321">
                  <c:v>-435.59</c:v>
                </c:pt>
                <c:pt idx="322">
                  <c:v>-475.80700000000002</c:v>
                </c:pt>
                <c:pt idx="323">
                  <c:v>-403.601</c:v>
                </c:pt>
                <c:pt idx="324">
                  <c:v>-279.02199999999999</c:v>
                </c:pt>
                <c:pt idx="325">
                  <c:v>-190.24700000000001</c:v>
                </c:pt>
                <c:pt idx="326">
                  <c:v>-67.607799999999997</c:v>
                </c:pt>
                <c:pt idx="327">
                  <c:v>27.277799999999999</c:v>
                </c:pt>
                <c:pt idx="328">
                  <c:v>150.482</c:v>
                </c:pt>
                <c:pt idx="329">
                  <c:v>337.46499999999997</c:v>
                </c:pt>
                <c:pt idx="330">
                  <c:v>374.16800000000001</c:v>
                </c:pt>
                <c:pt idx="331">
                  <c:v>340.29899999999998</c:v>
                </c:pt>
                <c:pt idx="332">
                  <c:v>320.17099999999999</c:v>
                </c:pt>
                <c:pt idx="333">
                  <c:v>237.14599999999999</c:v>
                </c:pt>
                <c:pt idx="334">
                  <c:v>164.03800000000001</c:v>
                </c:pt>
                <c:pt idx="335">
                  <c:v>51.9176</c:v>
                </c:pt>
                <c:pt idx="336">
                  <c:v>-129.679</c:v>
                </c:pt>
                <c:pt idx="337">
                  <c:v>-219.19800000000001</c:v>
                </c:pt>
                <c:pt idx="338">
                  <c:v>-265.14600000000002</c:v>
                </c:pt>
                <c:pt idx="339">
                  <c:v>-309.89999999999998</c:v>
                </c:pt>
                <c:pt idx="340">
                  <c:v>-287.88</c:v>
                </c:pt>
                <c:pt idx="341">
                  <c:v>-211.20400000000001</c:v>
                </c:pt>
                <c:pt idx="342">
                  <c:v>-78.833799999999997</c:v>
                </c:pt>
                <c:pt idx="343">
                  <c:v>9.7813300000000005</c:v>
                </c:pt>
                <c:pt idx="344">
                  <c:v>127.803</c:v>
                </c:pt>
                <c:pt idx="345">
                  <c:v>303.56599999999997</c:v>
                </c:pt>
                <c:pt idx="346">
                  <c:v>328.85599999999999</c:v>
                </c:pt>
                <c:pt idx="347">
                  <c:v>281.036</c:v>
                </c:pt>
                <c:pt idx="348">
                  <c:v>177.69900000000001</c:v>
                </c:pt>
                <c:pt idx="349">
                  <c:v>90.700199999999995</c:v>
                </c:pt>
                <c:pt idx="350">
                  <c:v>3.9984899999999999</c:v>
                </c:pt>
                <c:pt idx="351">
                  <c:v>-183.10599999999999</c:v>
                </c:pt>
                <c:pt idx="352">
                  <c:v>-245.53</c:v>
                </c:pt>
                <c:pt idx="353">
                  <c:v>-288.55799999999999</c:v>
                </c:pt>
                <c:pt idx="354">
                  <c:v>-357.20400000000001</c:v>
                </c:pt>
                <c:pt idx="355">
                  <c:v>-264.55599999999998</c:v>
                </c:pt>
                <c:pt idx="356">
                  <c:v>-155.88800000000001</c:v>
                </c:pt>
                <c:pt idx="357">
                  <c:v>-31.816199999999998</c:v>
                </c:pt>
                <c:pt idx="358">
                  <c:v>82.302999999999997</c:v>
                </c:pt>
                <c:pt idx="359">
                  <c:v>140.76</c:v>
                </c:pt>
                <c:pt idx="360">
                  <c:v>243.26400000000001</c:v>
                </c:pt>
                <c:pt idx="361">
                  <c:v>282.71699999999998</c:v>
                </c:pt>
                <c:pt idx="362">
                  <c:v>293.27699999999999</c:v>
                </c:pt>
                <c:pt idx="363">
                  <c:v>277.48399999999998</c:v>
                </c:pt>
                <c:pt idx="364">
                  <c:v>102.20099999999999</c:v>
                </c:pt>
                <c:pt idx="365">
                  <c:v>-11.702400000000001</c:v>
                </c:pt>
                <c:pt idx="366">
                  <c:v>-175.108</c:v>
                </c:pt>
                <c:pt idx="367">
                  <c:v>-362.85599999999999</c:v>
                </c:pt>
                <c:pt idx="368">
                  <c:v>-257.214</c:v>
                </c:pt>
                <c:pt idx="369">
                  <c:v>-214.55600000000001</c:v>
                </c:pt>
                <c:pt idx="370">
                  <c:v>-126.452</c:v>
                </c:pt>
                <c:pt idx="371">
                  <c:v>100.364</c:v>
                </c:pt>
                <c:pt idx="372">
                  <c:v>169.97399999999999</c:v>
                </c:pt>
                <c:pt idx="373">
                  <c:v>272.65499999999997</c:v>
                </c:pt>
                <c:pt idx="374">
                  <c:v>327.90300000000002</c:v>
                </c:pt>
                <c:pt idx="375">
                  <c:v>268.79300000000001</c:v>
                </c:pt>
                <c:pt idx="376">
                  <c:v>153.71600000000001</c:v>
                </c:pt>
                <c:pt idx="377">
                  <c:v>-45.03</c:v>
                </c:pt>
                <c:pt idx="378">
                  <c:v>-168.32400000000001</c:v>
                </c:pt>
                <c:pt idx="379">
                  <c:v>-274.39299999999997</c:v>
                </c:pt>
                <c:pt idx="380">
                  <c:v>-335.05900000000003</c:v>
                </c:pt>
                <c:pt idx="381">
                  <c:v>-275.673</c:v>
                </c:pt>
                <c:pt idx="382">
                  <c:v>-220.852</c:v>
                </c:pt>
                <c:pt idx="383">
                  <c:v>-121.953</c:v>
                </c:pt>
                <c:pt idx="384">
                  <c:v>52.615600000000001</c:v>
                </c:pt>
                <c:pt idx="385">
                  <c:v>166.62899999999999</c:v>
                </c:pt>
                <c:pt idx="386">
                  <c:v>265.84300000000002</c:v>
                </c:pt>
                <c:pt idx="387">
                  <c:v>320.392</c:v>
                </c:pt>
                <c:pt idx="388">
                  <c:v>253.054</c:v>
                </c:pt>
                <c:pt idx="389">
                  <c:v>214.2</c:v>
                </c:pt>
                <c:pt idx="390">
                  <c:v>111.901</c:v>
                </c:pt>
                <c:pt idx="391">
                  <c:v>-51.048200000000001</c:v>
                </c:pt>
                <c:pt idx="392">
                  <c:v>-119.34099999999999</c:v>
                </c:pt>
                <c:pt idx="393">
                  <c:v>-203.089</c:v>
                </c:pt>
                <c:pt idx="394">
                  <c:v>-329.13299999999998</c:v>
                </c:pt>
                <c:pt idx="395">
                  <c:v>-301.85399999999998</c:v>
                </c:pt>
                <c:pt idx="396">
                  <c:v>-184.93</c:v>
                </c:pt>
                <c:pt idx="397">
                  <c:v>-93.666499999999999</c:v>
                </c:pt>
                <c:pt idx="398">
                  <c:v>71.631100000000004</c:v>
                </c:pt>
                <c:pt idx="399">
                  <c:v>160.66200000000001</c:v>
                </c:pt>
                <c:pt idx="400">
                  <c:v>153.72999999999999</c:v>
                </c:pt>
                <c:pt idx="401">
                  <c:v>210.34299999999999</c:v>
                </c:pt>
                <c:pt idx="402">
                  <c:v>130.982</c:v>
                </c:pt>
                <c:pt idx="403">
                  <c:v>55.8367</c:v>
                </c:pt>
                <c:pt idx="404">
                  <c:v>86.102500000000006</c:v>
                </c:pt>
                <c:pt idx="405">
                  <c:v>-115.595</c:v>
                </c:pt>
                <c:pt idx="406">
                  <c:v>-195.655</c:v>
                </c:pt>
                <c:pt idx="407">
                  <c:v>-75.1999</c:v>
                </c:pt>
                <c:pt idx="408">
                  <c:v>-144.80000000000001</c:v>
                </c:pt>
                <c:pt idx="409">
                  <c:v>-98.275800000000004</c:v>
                </c:pt>
                <c:pt idx="410">
                  <c:v>-8.2243600000000008</c:v>
                </c:pt>
                <c:pt idx="411">
                  <c:v>1.1264700000000001</c:v>
                </c:pt>
                <c:pt idx="412">
                  <c:v>108.202</c:v>
                </c:pt>
                <c:pt idx="413">
                  <c:v>147.87</c:v>
                </c:pt>
                <c:pt idx="414">
                  <c:v>199.35499999999999</c:v>
                </c:pt>
                <c:pt idx="415">
                  <c:v>245.62899999999999</c:v>
                </c:pt>
                <c:pt idx="416">
                  <c:v>203.107</c:v>
                </c:pt>
                <c:pt idx="417">
                  <c:v>131.21799999999999</c:v>
                </c:pt>
                <c:pt idx="418">
                  <c:v>-21.539000000000001</c:v>
                </c:pt>
                <c:pt idx="419">
                  <c:v>-123.35</c:v>
                </c:pt>
                <c:pt idx="420">
                  <c:v>-191.51300000000001</c:v>
                </c:pt>
                <c:pt idx="421">
                  <c:v>-322.22500000000002</c:v>
                </c:pt>
                <c:pt idx="422">
                  <c:v>-298.30200000000002</c:v>
                </c:pt>
                <c:pt idx="423">
                  <c:v>-267.06700000000001</c:v>
                </c:pt>
                <c:pt idx="424">
                  <c:v>-246.91300000000001</c:v>
                </c:pt>
                <c:pt idx="425">
                  <c:v>-97.045599999999993</c:v>
                </c:pt>
                <c:pt idx="426">
                  <c:v>15.7028</c:v>
                </c:pt>
                <c:pt idx="427">
                  <c:v>163.23599999999999</c:v>
                </c:pt>
                <c:pt idx="428">
                  <c:v>296.22399999999999</c:v>
                </c:pt>
                <c:pt idx="429">
                  <c:v>330.52699999999999</c:v>
                </c:pt>
                <c:pt idx="430">
                  <c:v>346.81599999999997</c:v>
                </c:pt>
                <c:pt idx="431">
                  <c:v>265.00099999999998</c:v>
                </c:pt>
                <c:pt idx="432">
                  <c:v>127.11199999999999</c:v>
                </c:pt>
                <c:pt idx="433">
                  <c:v>-72.047300000000007</c:v>
                </c:pt>
                <c:pt idx="434">
                  <c:v>-238.339</c:v>
                </c:pt>
                <c:pt idx="435">
                  <c:v>-264.11500000000001</c:v>
                </c:pt>
                <c:pt idx="436">
                  <c:v>-365.92099999999999</c:v>
                </c:pt>
                <c:pt idx="437">
                  <c:v>-351.91500000000002</c:v>
                </c:pt>
                <c:pt idx="438">
                  <c:v>-186.69900000000001</c:v>
                </c:pt>
                <c:pt idx="439">
                  <c:v>-79.854500000000002</c:v>
                </c:pt>
                <c:pt idx="440">
                  <c:v>76.984099999999998</c:v>
                </c:pt>
                <c:pt idx="441">
                  <c:v>193.422</c:v>
                </c:pt>
                <c:pt idx="442">
                  <c:v>293.53899999999999</c:v>
                </c:pt>
                <c:pt idx="443">
                  <c:v>402.07499999999999</c:v>
                </c:pt>
                <c:pt idx="444">
                  <c:v>321.82900000000001</c:v>
                </c:pt>
                <c:pt idx="445">
                  <c:v>229.22</c:v>
                </c:pt>
                <c:pt idx="446">
                  <c:v>112.06699999999999</c:v>
                </c:pt>
                <c:pt idx="447">
                  <c:v>-86.620699999999999</c:v>
                </c:pt>
                <c:pt idx="448">
                  <c:v>-204.774</c:v>
                </c:pt>
                <c:pt idx="449">
                  <c:v>-277.01100000000002</c:v>
                </c:pt>
                <c:pt idx="450">
                  <c:v>-300.00099999999998</c:v>
                </c:pt>
                <c:pt idx="451">
                  <c:v>-216.24700000000001</c:v>
                </c:pt>
                <c:pt idx="452">
                  <c:v>-125.729</c:v>
                </c:pt>
                <c:pt idx="453">
                  <c:v>-42.116500000000002</c:v>
                </c:pt>
                <c:pt idx="454">
                  <c:v>80.260900000000007</c:v>
                </c:pt>
                <c:pt idx="455">
                  <c:v>131.43</c:v>
                </c:pt>
                <c:pt idx="456">
                  <c:v>144.86699999999999</c:v>
                </c:pt>
                <c:pt idx="457">
                  <c:v>151.32400000000001</c:v>
                </c:pt>
                <c:pt idx="458">
                  <c:v>150.399</c:v>
                </c:pt>
                <c:pt idx="459">
                  <c:v>118.286</c:v>
                </c:pt>
                <c:pt idx="460">
                  <c:v>43.107999999999997</c:v>
                </c:pt>
                <c:pt idx="461">
                  <c:v>-27.521599999999999</c:v>
                </c:pt>
                <c:pt idx="462">
                  <c:v>-77.071399999999997</c:v>
                </c:pt>
                <c:pt idx="463">
                  <c:v>-108.783</c:v>
                </c:pt>
                <c:pt idx="464">
                  <c:v>-151.15899999999999</c:v>
                </c:pt>
                <c:pt idx="465">
                  <c:v>-165.303</c:v>
                </c:pt>
                <c:pt idx="466">
                  <c:v>-128.983</c:v>
                </c:pt>
                <c:pt idx="467">
                  <c:v>-43.787700000000001</c:v>
                </c:pt>
                <c:pt idx="468">
                  <c:v>-44.683799999999998</c:v>
                </c:pt>
                <c:pt idx="469">
                  <c:v>-10.233700000000001</c:v>
                </c:pt>
                <c:pt idx="470">
                  <c:v>157.22</c:v>
                </c:pt>
                <c:pt idx="471">
                  <c:v>130.798</c:v>
                </c:pt>
                <c:pt idx="472">
                  <c:v>8.61998</c:v>
                </c:pt>
                <c:pt idx="473">
                  <c:v>-48.5503</c:v>
                </c:pt>
                <c:pt idx="474">
                  <c:v>-48.216900000000003</c:v>
                </c:pt>
                <c:pt idx="475">
                  <c:v>57.594200000000001</c:v>
                </c:pt>
                <c:pt idx="476">
                  <c:v>84.600999999999999</c:v>
                </c:pt>
                <c:pt idx="477">
                  <c:v>74.843000000000004</c:v>
                </c:pt>
                <c:pt idx="478">
                  <c:v>94.064099999999996</c:v>
                </c:pt>
                <c:pt idx="479">
                  <c:v>45.605200000000004</c:v>
                </c:pt>
                <c:pt idx="480">
                  <c:v>66.596999999999994</c:v>
                </c:pt>
                <c:pt idx="481">
                  <c:v>77.580600000000004</c:v>
                </c:pt>
                <c:pt idx="482">
                  <c:v>28.838000000000001</c:v>
                </c:pt>
                <c:pt idx="483">
                  <c:v>-40.668799999999997</c:v>
                </c:pt>
                <c:pt idx="484">
                  <c:v>-79.415400000000005</c:v>
                </c:pt>
                <c:pt idx="485">
                  <c:v>-46.056100000000001</c:v>
                </c:pt>
                <c:pt idx="486">
                  <c:v>-31.254999999999999</c:v>
                </c:pt>
                <c:pt idx="487">
                  <c:v>-22.5914</c:v>
                </c:pt>
                <c:pt idx="488">
                  <c:v>44.324599999999997</c:v>
                </c:pt>
                <c:pt idx="489">
                  <c:v>129.52699999999999</c:v>
                </c:pt>
                <c:pt idx="490">
                  <c:v>36.713299999999997</c:v>
                </c:pt>
                <c:pt idx="491">
                  <c:v>-32.258499999999998</c:v>
                </c:pt>
                <c:pt idx="492">
                  <c:v>-38.515300000000003</c:v>
                </c:pt>
                <c:pt idx="493">
                  <c:v>-75.087400000000002</c:v>
                </c:pt>
                <c:pt idx="494">
                  <c:v>7.9071199999999999</c:v>
                </c:pt>
                <c:pt idx="495">
                  <c:v>78.578400000000002</c:v>
                </c:pt>
                <c:pt idx="496">
                  <c:v>110.086</c:v>
                </c:pt>
                <c:pt idx="497">
                  <c:v>143.56700000000001</c:v>
                </c:pt>
                <c:pt idx="498">
                  <c:v>116.794</c:v>
                </c:pt>
                <c:pt idx="499">
                  <c:v>-78.634600000000006</c:v>
                </c:pt>
                <c:pt idx="500">
                  <c:v>-216.24700000000001</c:v>
                </c:pt>
                <c:pt idx="501">
                  <c:v>-188.80199999999999</c:v>
                </c:pt>
                <c:pt idx="502">
                  <c:v>-299.28800000000001</c:v>
                </c:pt>
                <c:pt idx="503">
                  <c:v>-295.99700000000001</c:v>
                </c:pt>
                <c:pt idx="504">
                  <c:v>-137.51599999999999</c:v>
                </c:pt>
                <c:pt idx="505">
                  <c:v>-27.886399999999998</c:v>
                </c:pt>
                <c:pt idx="506">
                  <c:v>162.67400000000001</c:v>
                </c:pt>
                <c:pt idx="507">
                  <c:v>278.74599999999998</c:v>
                </c:pt>
                <c:pt idx="508">
                  <c:v>318.03300000000002</c:v>
                </c:pt>
                <c:pt idx="509">
                  <c:v>350.13400000000001</c:v>
                </c:pt>
                <c:pt idx="510">
                  <c:v>299.09899999999999</c:v>
                </c:pt>
                <c:pt idx="511">
                  <c:v>217.803</c:v>
                </c:pt>
                <c:pt idx="512">
                  <c:v>64.767099999999999</c:v>
                </c:pt>
                <c:pt idx="513">
                  <c:v>-120.273</c:v>
                </c:pt>
                <c:pt idx="514">
                  <c:v>-257.91500000000002</c:v>
                </c:pt>
                <c:pt idx="515">
                  <c:v>-369.608</c:v>
                </c:pt>
                <c:pt idx="516">
                  <c:v>-423.51799999999997</c:v>
                </c:pt>
                <c:pt idx="517">
                  <c:v>-374.661</c:v>
                </c:pt>
                <c:pt idx="518">
                  <c:v>-215.16200000000001</c:v>
                </c:pt>
                <c:pt idx="519">
                  <c:v>-23.411100000000001</c:v>
                </c:pt>
                <c:pt idx="520">
                  <c:v>142.10900000000001</c:v>
                </c:pt>
                <c:pt idx="521">
                  <c:v>297.137</c:v>
                </c:pt>
                <c:pt idx="522">
                  <c:v>390.30399999999997</c:v>
                </c:pt>
                <c:pt idx="523">
                  <c:v>425.07</c:v>
                </c:pt>
                <c:pt idx="524">
                  <c:v>349.89600000000002</c:v>
                </c:pt>
                <c:pt idx="525">
                  <c:v>151.31700000000001</c:v>
                </c:pt>
                <c:pt idx="526">
                  <c:v>-31.671900000000001</c:v>
                </c:pt>
                <c:pt idx="527">
                  <c:v>-212.28200000000001</c:v>
                </c:pt>
                <c:pt idx="528">
                  <c:v>-324.03500000000003</c:v>
                </c:pt>
                <c:pt idx="529">
                  <c:v>-430.04300000000001</c:v>
                </c:pt>
                <c:pt idx="530">
                  <c:v>-456.84</c:v>
                </c:pt>
                <c:pt idx="531">
                  <c:v>-293.892</c:v>
                </c:pt>
                <c:pt idx="532">
                  <c:v>-174.87299999999999</c:v>
                </c:pt>
                <c:pt idx="533">
                  <c:v>1.61863</c:v>
                </c:pt>
                <c:pt idx="534">
                  <c:v>155.15899999999999</c:v>
                </c:pt>
                <c:pt idx="535">
                  <c:v>211.7</c:v>
                </c:pt>
                <c:pt idx="536">
                  <c:v>322.45499999999998</c:v>
                </c:pt>
                <c:pt idx="537">
                  <c:v>338.315</c:v>
                </c:pt>
                <c:pt idx="538">
                  <c:v>280.34300000000002</c:v>
                </c:pt>
                <c:pt idx="539">
                  <c:v>240.44300000000001</c:v>
                </c:pt>
                <c:pt idx="540">
                  <c:v>114.83799999999999</c:v>
                </c:pt>
                <c:pt idx="541">
                  <c:v>-24.301200000000001</c:v>
                </c:pt>
                <c:pt idx="542">
                  <c:v>-160.536</c:v>
                </c:pt>
                <c:pt idx="543">
                  <c:v>-268.41699999999997</c:v>
                </c:pt>
                <c:pt idx="544">
                  <c:v>-279.25799999999998</c:v>
                </c:pt>
                <c:pt idx="545">
                  <c:v>-269.44299999999998</c:v>
                </c:pt>
                <c:pt idx="546">
                  <c:v>-209.267</c:v>
                </c:pt>
                <c:pt idx="547">
                  <c:v>-89.510300000000001</c:v>
                </c:pt>
                <c:pt idx="548">
                  <c:v>45.453200000000002</c:v>
                </c:pt>
                <c:pt idx="549">
                  <c:v>119.782</c:v>
                </c:pt>
                <c:pt idx="550">
                  <c:v>106.44</c:v>
                </c:pt>
                <c:pt idx="551">
                  <c:v>134.28800000000001</c:v>
                </c:pt>
                <c:pt idx="552">
                  <c:v>184.33500000000001</c:v>
                </c:pt>
                <c:pt idx="553">
                  <c:v>180.333</c:v>
                </c:pt>
                <c:pt idx="554">
                  <c:v>152.85900000000001</c:v>
                </c:pt>
                <c:pt idx="555">
                  <c:v>112.892</c:v>
                </c:pt>
                <c:pt idx="556">
                  <c:v>82.700900000000004</c:v>
                </c:pt>
                <c:pt idx="557">
                  <c:v>-10.046799999999999</c:v>
                </c:pt>
                <c:pt idx="558">
                  <c:v>-146.90600000000001</c:v>
                </c:pt>
                <c:pt idx="559">
                  <c:v>-180.53399999999999</c:v>
                </c:pt>
                <c:pt idx="560">
                  <c:v>-165.10900000000001</c:v>
                </c:pt>
                <c:pt idx="561">
                  <c:v>-162.143</c:v>
                </c:pt>
                <c:pt idx="562">
                  <c:v>-102.71599999999999</c:v>
                </c:pt>
                <c:pt idx="563">
                  <c:v>35.976399999999998</c:v>
                </c:pt>
                <c:pt idx="564">
                  <c:v>30.416899999999998</c:v>
                </c:pt>
                <c:pt idx="565">
                  <c:v>-9.3696300000000008</c:v>
                </c:pt>
                <c:pt idx="566">
                  <c:v>42.923699999999997</c:v>
                </c:pt>
                <c:pt idx="567">
                  <c:v>-20.540700000000001</c:v>
                </c:pt>
                <c:pt idx="568">
                  <c:v>-39.1815</c:v>
                </c:pt>
                <c:pt idx="569">
                  <c:v>-43.397399999999998</c:v>
                </c:pt>
                <c:pt idx="570">
                  <c:v>-81.594200000000001</c:v>
                </c:pt>
                <c:pt idx="571">
                  <c:v>-20.021999999999998</c:v>
                </c:pt>
                <c:pt idx="572">
                  <c:v>51.313499999999998</c:v>
                </c:pt>
                <c:pt idx="573">
                  <c:v>75.931700000000006</c:v>
                </c:pt>
                <c:pt idx="574">
                  <c:v>97.847899999999996</c:v>
                </c:pt>
                <c:pt idx="575">
                  <c:v>101.93300000000001</c:v>
                </c:pt>
                <c:pt idx="576">
                  <c:v>96.031599999999997</c:v>
                </c:pt>
                <c:pt idx="577">
                  <c:v>93.305999999999997</c:v>
                </c:pt>
                <c:pt idx="578">
                  <c:v>44.991700000000002</c:v>
                </c:pt>
                <c:pt idx="579">
                  <c:v>-11.2402</c:v>
                </c:pt>
                <c:pt idx="580">
                  <c:v>-38.380600000000001</c:v>
                </c:pt>
                <c:pt idx="581">
                  <c:v>-80.522000000000006</c:v>
                </c:pt>
                <c:pt idx="582">
                  <c:v>-131.358</c:v>
                </c:pt>
                <c:pt idx="583">
                  <c:v>-147.012</c:v>
                </c:pt>
                <c:pt idx="584">
                  <c:v>-95.910300000000007</c:v>
                </c:pt>
                <c:pt idx="585">
                  <c:v>-49.816099999999999</c:v>
                </c:pt>
                <c:pt idx="586">
                  <c:v>-7.6321599999999998</c:v>
                </c:pt>
                <c:pt idx="587">
                  <c:v>93.375200000000007</c:v>
                </c:pt>
                <c:pt idx="588">
                  <c:v>134.06100000000001</c:v>
                </c:pt>
                <c:pt idx="589">
                  <c:v>150.28</c:v>
                </c:pt>
                <c:pt idx="590">
                  <c:v>147.82499999999999</c:v>
                </c:pt>
                <c:pt idx="591">
                  <c:v>63.255099999999999</c:v>
                </c:pt>
                <c:pt idx="592">
                  <c:v>-0.39457799999999998</c:v>
                </c:pt>
                <c:pt idx="593">
                  <c:v>-78.8476</c:v>
                </c:pt>
                <c:pt idx="594">
                  <c:v>-170.24700000000001</c:v>
                </c:pt>
                <c:pt idx="595">
                  <c:v>-203.64400000000001</c:v>
                </c:pt>
                <c:pt idx="596">
                  <c:v>-189.119</c:v>
                </c:pt>
                <c:pt idx="597">
                  <c:v>-90.431299999999993</c:v>
                </c:pt>
                <c:pt idx="598">
                  <c:v>-5.8559999999999999</c:v>
                </c:pt>
                <c:pt idx="599">
                  <c:v>12.7058</c:v>
                </c:pt>
                <c:pt idx="600">
                  <c:v>88.435599999999994</c:v>
                </c:pt>
                <c:pt idx="601">
                  <c:v>142.905</c:v>
                </c:pt>
                <c:pt idx="602">
                  <c:v>143.928</c:v>
                </c:pt>
                <c:pt idx="603">
                  <c:v>128.631</c:v>
                </c:pt>
                <c:pt idx="604">
                  <c:v>100.24</c:v>
                </c:pt>
                <c:pt idx="605">
                  <c:v>60.231900000000003</c:v>
                </c:pt>
                <c:pt idx="606">
                  <c:v>-34.000799999999998</c:v>
                </c:pt>
                <c:pt idx="607">
                  <c:v>-78.629900000000006</c:v>
                </c:pt>
                <c:pt idx="608">
                  <c:v>-106.48099999999999</c:v>
                </c:pt>
                <c:pt idx="609">
                  <c:v>-90.074700000000007</c:v>
                </c:pt>
                <c:pt idx="610">
                  <c:v>-94.621799999999993</c:v>
                </c:pt>
                <c:pt idx="611">
                  <c:v>-99.847099999999998</c:v>
                </c:pt>
                <c:pt idx="612">
                  <c:v>-17.055</c:v>
                </c:pt>
                <c:pt idx="613">
                  <c:v>16.164999999999999</c:v>
                </c:pt>
                <c:pt idx="614">
                  <c:v>110.721</c:v>
                </c:pt>
                <c:pt idx="615">
                  <c:v>168.31100000000001</c:v>
                </c:pt>
                <c:pt idx="616">
                  <c:v>167.80500000000001</c:v>
                </c:pt>
                <c:pt idx="617">
                  <c:v>197.51599999999999</c:v>
                </c:pt>
                <c:pt idx="618">
                  <c:v>143.99700000000001</c:v>
                </c:pt>
                <c:pt idx="619">
                  <c:v>67.246200000000002</c:v>
                </c:pt>
                <c:pt idx="620">
                  <c:v>-8.6933699999999998</c:v>
                </c:pt>
                <c:pt idx="621">
                  <c:v>-142.15799999999999</c:v>
                </c:pt>
                <c:pt idx="622">
                  <c:v>-289.86500000000001</c:v>
                </c:pt>
                <c:pt idx="623">
                  <c:v>-335.66</c:v>
                </c:pt>
                <c:pt idx="624">
                  <c:v>-291.09300000000002</c:v>
                </c:pt>
                <c:pt idx="625">
                  <c:v>-219.047</c:v>
                </c:pt>
                <c:pt idx="626">
                  <c:v>-62.795400000000001</c:v>
                </c:pt>
                <c:pt idx="627">
                  <c:v>85.788700000000006</c:v>
                </c:pt>
                <c:pt idx="628">
                  <c:v>203.66800000000001</c:v>
                </c:pt>
                <c:pt idx="629">
                  <c:v>271.78800000000001</c:v>
                </c:pt>
                <c:pt idx="630">
                  <c:v>283.28399999999999</c:v>
                </c:pt>
                <c:pt idx="631">
                  <c:v>304.125</c:v>
                </c:pt>
                <c:pt idx="632">
                  <c:v>246.017</c:v>
                </c:pt>
                <c:pt idx="633">
                  <c:v>110.369</c:v>
                </c:pt>
                <c:pt idx="634">
                  <c:v>-28.642299999999999</c:v>
                </c:pt>
                <c:pt idx="635">
                  <c:v>-149.40100000000001</c:v>
                </c:pt>
                <c:pt idx="636">
                  <c:v>-258.25099999999998</c:v>
                </c:pt>
                <c:pt idx="637">
                  <c:v>-291.029</c:v>
                </c:pt>
                <c:pt idx="638">
                  <c:v>-283.65899999999999</c:v>
                </c:pt>
                <c:pt idx="639">
                  <c:v>-232.24299999999999</c:v>
                </c:pt>
                <c:pt idx="640">
                  <c:v>-120.194</c:v>
                </c:pt>
                <c:pt idx="641">
                  <c:v>-22.726600000000001</c:v>
                </c:pt>
                <c:pt idx="642">
                  <c:v>89.920699999999997</c:v>
                </c:pt>
                <c:pt idx="643">
                  <c:v>194.17</c:v>
                </c:pt>
                <c:pt idx="644">
                  <c:v>220.178</c:v>
                </c:pt>
                <c:pt idx="645">
                  <c:v>201.57900000000001</c:v>
                </c:pt>
                <c:pt idx="646">
                  <c:v>186.809</c:v>
                </c:pt>
                <c:pt idx="647">
                  <c:v>126.61199999999999</c:v>
                </c:pt>
                <c:pt idx="648">
                  <c:v>25.746500000000001</c:v>
                </c:pt>
                <c:pt idx="649">
                  <c:v>-57.9407</c:v>
                </c:pt>
                <c:pt idx="650">
                  <c:v>-103.629</c:v>
                </c:pt>
                <c:pt idx="651">
                  <c:v>-116.355</c:v>
                </c:pt>
                <c:pt idx="652">
                  <c:v>-137.13200000000001</c:v>
                </c:pt>
                <c:pt idx="653">
                  <c:v>-119.794</c:v>
                </c:pt>
                <c:pt idx="654">
                  <c:v>-52.2669</c:v>
                </c:pt>
                <c:pt idx="655">
                  <c:v>-19.648299999999999</c:v>
                </c:pt>
                <c:pt idx="656">
                  <c:v>21.280799999999999</c:v>
                </c:pt>
                <c:pt idx="657">
                  <c:v>82.431299999999993</c:v>
                </c:pt>
                <c:pt idx="658">
                  <c:v>103.28</c:v>
                </c:pt>
                <c:pt idx="659">
                  <c:v>98.7346</c:v>
                </c:pt>
                <c:pt idx="660">
                  <c:v>89.316400000000002</c:v>
                </c:pt>
                <c:pt idx="661">
                  <c:v>63.857100000000003</c:v>
                </c:pt>
                <c:pt idx="662">
                  <c:v>18.7471</c:v>
                </c:pt>
                <c:pt idx="663">
                  <c:v>-39.2014</c:v>
                </c:pt>
                <c:pt idx="664">
                  <c:v>-61.677900000000001</c:v>
                </c:pt>
                <c:pt idx="665">
                  <c:v>-54.436199999999999</c:v>
                </c:pt>
                <c:pt idx="666">
                  <c:v>-61.864400000000003</c:v>
                </c:pt>
                <c:pt idx="667">
                  <c:v>-28.930900000000001</c:v>
                </c:pt>
                <c:pt idx="668">
                  <c:v>0.92543500000000001</c:v>
                </c:pt>
                <c:pt idx="669">
                  <c:v>0.60933899999999996</c:v>
                </c:pt>
                <c:pt idx="670">
                  <c:v>19.491900000000001</c:v>
                </c:pt>
                <c:pt idx="671">
                  <c:v>25.480499999999999</c:v>
                </c:pt>
                <c:pt idx="672">
                  <c:v>13.7201</c:v>
                </c:pt>
                <c:pt idx="673">
                  <c:v>10.0603</c:v>
                </c:pt>
                <c:pt idx="674">
                  <c:v>8.34694</c:v>
                </c:pt>
                <c:pt idx="675">
                  <c:v>6.7458900000000002E-2</c:v>
                </c:pt>
                <c:pt idx="676">
                  <c:v>-47.0959</c:v>
                </c:pt>
                <c:pt idx="677">
                  <c:v>-60.997399999999999</c:v>
                </c:pt>
                <c:pt idx="678">
                  <c:v>-38.443300000000001</c:v>
                </c:pt>
                <c:pt idx="679">
                  <c:v>-11.748699999999999</c:v>
                </c:pt>
                <c:pt idx="680">
                  <c:v>25.7668</c:v>
                </c:pt>
                <c:pt idx="681">
                  <c:v>43.047400000000003</c:v>
                </c:pt>
                <c:pt idx="682">
                  <c:v>59.7851</c:v>
                </c:pt>
                <c:pt idx="683">
                  <c:v>78.443100000000001</c:v>
                </c:pt>
                <c:pt idx="684">
                  <c:v>118.956</c:v>
                </c:pt>
                <c:pt idx="685">
                  <c:v>91.186099999999996</c:v>
                </c:pt>
                <c:pt idx="686">
                  <c:v>99.999099999999999</c:v>
                </c:pt>
                <c:pt idx="687">
                  <c:v>86.094099999999997</c:v>
                </c:pt>
                <c:pt idx="688">
                  <c:v>-196.036</c:v>
                </c:pt>
                <c:pt idx="689">
                  <c:v>-415.25299999999999</c:v>
                </c:pt>
                <c:pt idx="690">
                  <c:v>-385.13600000000002</c:v>
                </c:pt>
                <c:pt idx="691">
                  <c:v>-297.49299999999999</c:v>
                </c:pt>
                <c:pt idx="692">
                  <c:v>-168.46100000000001</c:v>
                </c:pt>
                <c:pt idx="693">
                  <c:v>44.243200000000002</c:v>
                </c:pt>
                <c:pt idx="694">
                  <c:v>223.54599999999999</c:v>
                </c:pt>
                <c:pt idx="695">
                  <c:v>330.68</c:v>
                </c:pt>
                <c:pt idx="696">
                  <c:v>415.20100000000002</c:v>
                </c:pt>
                <c:pt idx="697">
                  <c:v>429.55</c:v>
                </c:pt>
                <c:pt idx="698">
                  <c:v>366.03399999999999</c:v>
                </c:pt>
                <c:pt idx="699">
                  <c:v>260.45800000000003</c:v>
                </c:pt>
                <c:pt idx="700">
                  <c:v>84.761700000000005</c:v>
                </c:pt>
                <c:pt idx="701">
                  <c:v>-173.364</c:v>
                </c:pt>
                <c:pt idx="702">
                  <c:v>-399.65199999999999</c:v>
                </c:pt>
                <c:pt idx="703">
                  <c:v>-524.11199999999997</c:v>
                </c:pt>
                <c:pt idx="704">
                  <c:v>-540.68600000000004</c:v>
                </c:pt>
                <c:pt idx="705">
                  <c:v>-477.34100000000001</c:v>
                </c:pt>
                <c:pt idx="706">
                  <c:v>-293.96300000000002</c:v>
                </c:pt>
                <c:pt idx="707">
                  <c:v>10.011200000000001</c:v>
                </c:pt>
                <c:pt idx="708">
                  <c:v>241.17099999999999</c:v>
                </c:pt>
                <c:pt idx="709">
                  <c:v>386.05599999999998</c:v>
                </c:pt>
                <c:pt idx="710">
                  <c:v>534.42100000000005</c:v>
                </c:pt>
                <c:pt idx="711">
                  <c:v>550.18799999999999</c:v>
                </c:pt>
                <c:pt idx="712">
                  <c:v>415.78899999999999</c:v>
                </c:pt>
                <c:pt idx="713">
                  <c:v>229.89599999999999</c:v>
                </c:pt>
                <c:pt idx="714">
                  <c:v>20.224900000000002</c:v>
                </c:pt>
                <c:pt idx="715">
                  <c:v>-216.84700000000001</c:v>
                </c:pt>
                <c:pt idx="716">
                  <c:v>-417.96699999999998</c:v>
                </c:pt>
                <c:pt idx="717">
                  <c:v>-505.846</c:v>
                </c:pt>
                <c:pt idx="718">
                  <c:v>-541.96400000000006</c:v>
                </c:pt>
                <c:pt idx="719">
                  <c:v>-475.18799999999999</c:v>
                </c:pt>
                <c:pt idx="720">
                  <c:v>-311.291</c:v>
                </c:pt>
                <c:pt idx="721">
                  <c:v>-116.858</c:v>
                </c:pt>
                <c:pt idx="722">
                  <c:v>115.056</c:v>
                </c:pt>
                <c:pt idx="723">
                  <c:v>315.24099999999999</c:v>
                </c:pt>
                <c:pt idx="724">
                  <c:v>460.10700000000003</c:v>
                </c:pt>
                <c:pt idx="725">
                  <c:v>535.221</c:v>
                </c:pt>
                <c:pt idx="726">
                  <c:v>516.60199999999998</c:v>
                </c:pt>
                <c:pt idx="727">
                  <c:v>436.57799999999997</c:v>
                </c:pt>
                <c:pt idx="728">
                  <c:v>249.75899999999999</c:v>
                </c:pt>
                <c:pt idx="729">
                  <c:v>-63.132300000000001</c:v>
                </c:pt>
                <c:pt idx="730">
                  <c:v>-343.48099999999999</c:v>
                </c:pt>
                <c:pt idx="731">
                  <c:v>-487.96699999999998</c:v>
                </c:pt>
                <c:pt idx="732">
                  <c:v>-529.54200000000003</c:v>
                </c:pt>
                <c:pt idx="733">
                  <c:v>-480.26900000000001</c:v>
                </c:pt>
                <c:pt idx="734">
                  <c:v>-328.24299999999999</c:v>
                </c:pt>
                <c:pt idx="735">
                  <c:v>-136.01400000000001</c:v>
                </c:pt>
                <c:pt idx="736">
                  <c:v>70.596500000000006</c:v>
                </c:pt>
                <c:pt idx="737">
                  <c:v>306.43900000000002</c:v>
                </c:pt>
                <c:pt idx="738">
                  <c:v>482.94400000000002</c:v>
                </c:pt>
                <c:pt idx="739">
                  <c:v>518.57600000000002</c:v>
                </c:pt>
                <c:pt idx="740">
                  <c:v>467.36599999999999</c:v>
                </c:pt>
                <c:pt idx="741">
                  <c:v>339.40100000000001</c:v>
                </c:pt>
                <c:pt idx="742">
                  <c:v>109.741</c:v>
                </c:pt>
                <c:pt idx="743">
                  <c:v>-142.87100000000001</c:v>
                </c:pt>
                <c:pt idx="744">
                  <c:v>-317.798</c:v>
                </c:pt>
                <c:pt idx="745">
                  <c:v>-436.96199999999999</c:v>
                </c:pt>
                <c:pt idx="746">
                  <c:v>-470.66899999999998</c:v>
                </c:pt>
                <c:pt idx="747">
                  <c:v>-367.726</c:v>
                </c:pt>
                <c:pt idx="748">
                  <c:v>-220.46199999999999</c:v>
                </c:pt>
                <c:pt idx="749">
                  <c:v>-27.743400000000001</c:v>
                </c:pt>
                <c:pt idx="750">
                  <c:v>164.809</c:v>
                </c:pt>
                <c:pt idx="751">
                  <c:v>294.149</c:v>
                </c:pt>
                <c:pt idx="752">
                  <c:v>343.51100000000002</c:v>
                </c:pt>
                <c:pt idx="753">
                  <c:v>371.89499999999998</c:v>
                </c:pt>
                <c:pt idx="754">
                  <c:v>311.98399999999998</c:v>
                </c:pt>
                <c:pt idx="755">
                  <c:v>128.31299999999999</c:v>
                </c:pt>
                <c:pt idx="756">
                  <c:v>-24.500499999999999</c:v>
                </c:pt>
                <c:pt idx="757">
                  <c:v>-178.61</c:v>
                </c:pt>
                <c:pt idx="758">
                  <c:v>-303.06200000000001</c:v>
                </c:pt>
                <c:pt idx="759">
                  <c:v>-356.86500000000001</c:v>
                </c:pt>
                <c:pt idx="760">
                  <c:v>-342.43900000000002</c:v>
                </c:pt>
                <c:pt idx="761">
                  <c:v>-226.05600000000001</c:v>
                </c:pt>
                <c:pt idx="762">
                  <c:v>-83.635099999999994</c:v>
                </c:pt>
                <c:pt idx="763">
                  <c:v>50.7746</c:v>
                </c:pt>
                <c:pt idx="764">
                  <c:v>173.67699999999999</c:v>
                </c:pt>
                <c:pt idx="765">
                  <c:v>274.27999999999997</c:v>
                </c:pt>
                <c:pt idx="766">
                  <c:v>336.185</c:v>
                </c:pt>
                <c:pt idx="767">
                  <c:v>308.38799999999998</c:v>
                </c:pt>
                <c:pt idx="768">
                  <c:v>238.251</c:v>
                </c:pt>
                <c:pt idx="769">
                  <c:v>150.637</c:v>
                </c:pt>
                <c:pt idx="770">
                  <c:v>33.816499999999998</c:v>
                </c:pt>
                <c:pt idx="771">
                  <c:v>-86.793300000000002</c:v>
                </c:pt>
                <c:pt idx="772">
                  <c:v>-201.72800000000001</c:v>
                </c:pt>
                <c:pt idx="773">
                  <c:v>-281.56299999999999</c:v>
                </c:pt>
                <c:pt idx="774">
                  <c:v>-297.29700000000003</c:v>
                </c:pt>
                <c:pt idx="775">
                  <c:v>-249.553</c:v>
                </c:pt>
                <c:pt idx="776">
                  <c:v>-147.40700000000001</c:v>
                </c:pt>
                <c:pt idx="777">
                  <c:v>-6.9764099999999996</c:v>
                </c:pt>
                <c:pt idx="778">
                  <c:v>90.463700000000003</c:v>
                </c:pt>
                <c:pt idx="779">
                  <c:v>162.875</c:v>
                </c:pt>
                <c:pt idx="780">
                  <c:v>224.69900000000001</c:v>
                </c:pt>
                <c:pt idx="781">
                  <c:v>199.54499999999999</c:v>
                </c:pt>
                <c:pt idx="782">
                  <c:v>129.91399999999999</c:v>
                </c:pt>
                <c:pt idx="783">
                  <c:v>35.930700000000002</c:v>
                </c:pt>
                <c:pt idx="784">
                  <c:v>-79.115099999999998</c:v>
                </c:pt>
                <c:pt idx="785">
                  <c:v>-164.45400000000001</c:v>
                </c:pt>
                <c:pt idx="786">
                  <c:v>-234.828</c:v>
                </c:pt>
                <c:pt idx="787">
                  <c:v>-232.49799999999999</c:v>
                </c:pt>
                <c:pt idx="788">
                  <c:v>-162.94900000000001</c:v>
                </c:pt>
                <c:pt idx="789">
                  <c:v>-114.134</c:v>
                </c:pt>
                <c:pt idx="790">
                  <c:v>-31.108499999999999</c:v>
                </c:pt>
                <c:pt idx="791">
                  <c:v>90.259799999999998</c:v>
                </c:pt>
                <c:pt idx="792">
                  <c:v>163.643</c:v>
                </c:pt>
                <c:pt idx="793">
                  <c:v>203.7</c:v>
                </c:pt>
                <c:pt idx="794">
                  <c:v>201.51400000000001</c:v>
                </c:pt>
                <c:pt idx="795">
                  <c:v>142.91300000000001</c:v>
                </c:pt>
                <c:pt idx="796">
                  <c:v>75.783900000000003</c:v>
                </c:pt>
                <c:pt idx="797">
                  <c:v>-26.11</c:v>
                </c:pt>
                <c:pt idx="798">
                  <c:v>-129.489</c:v>
                </c:pt>
                <c:pt idx="799">
                  <c:v>-183.041</c:v>
                </c:pt>
                <c:pt idx="800">
                  <c:v>-213.47499999999999</c:v>
                </c:pt>
                <c:pt idx="801">
                  <c:v>-200.56700000000001</c:v>
                </c:pt>
                <c:pt idx="802">
                  <c:v>-122.758</c:v>
                </c:pt>
                <c:pt idx="803">
                  <c:v>-3.7693599999999998</c:v>
                </c:pt>
                <c:pt idx="804">
                  <c:v>124.489</c:v>
                </c:pt>
                <c:pt idx="805">
                  <c:v>233.441</c:v>
                </c:pt>
                <c:pt idx="806">
                  <c:v>301.85000000000002</c:v>
                </c:pt>
                <c:pt idx="807">
                  <c:v>296.71499999999997</c:v>
                </c:pt>
                <c:pt idx="808">
                  <c:v>253.816</c:v>
                </c:pt>
                <c:pt idx="809">
                  <c:v>214.208</c:v>
                </c:pt>
                <c:pt idx="810">
                  <c:v>28.4053</c:v>
                </c:pt>
                <c:pt idx="811">
                  <c:v>-210.23699999999999</c:v>
                </c:pt>
                <c:pt idx="812">
                  <c:v>-378.654</c:v>
                </c:pt>
                <c:pt idx="813">
                  <c:v>-442.93799999999999</c:v>
                </c:pt>
                <c:pt idx="814">
                  <c:v>-349.99</c:v>
                </c:pt>
                <c:pt idx="815">
                  <c:v>-332.49900000000002</c:v>
                </c:pt>
                <c:pt idx="816">
                  <c:v>-226.94499999999999</c:v>
                </c:pt>
                <c:pt idx="817">
                  <c:v>140.81100000000001</c:v>
                </c:pt>
                <c:pt idx="818">
                  <c:v>368.88099999999997</c:v>
                </c:pt>
                <c:pt idx="819">
                  <c:v>397.85</c:v>
                </c:pt>
                <c:pt idx="820">
                  <c:v>448.89100000000002</c:v>
                </c:pt>
                <c:pt idx="821">
                  <c:v>401.24700000000001</c:v>
                </c:pt>
                <c:pt idx="822">
                  <c:v>210.386</c:v>
                </c:pt>
                <c:pt idx="823">
                  <c:v>32.7577</c:v>
                </c:pt>
                <c:pt idx="824">
                  <c:v>-148.18600000000001</c:v>
                </c:pt>
                <c:pt idx="825">
                  <c:v>-347.69400000000002</c:v>
                </c:pt>
                <c:pt idx="826">
                  <c:v>-429.983</c:v>
                </c:pt>
                <c:pt idx="827">
                  <c:v>-439.06400000000002</c:v>
                </c:pt>
                <c:pt idx="828">
                  <c:v>-396.822</c:v>
                </c:pt>
                <c:pt idx="829">
                  <c:v>-222.245</c:v>
                </c:pt>
                <c:pt idx="830">
                  <c:v>-29.544699999999999</c:v>
                </c:pt>
                <c:pt idx="831">
                  <c:v>139.02099999999999</c:v>
                </c:pt>
                <c:pt idx="832">
                  <c:v>281.78399999999999</c:v>
                </c:pt>
                <c:pt idx="833">
                  <c:v>404.61200000000002</c:v>
                </c:pt>
                <c:pt idx="834">
                  <c:v>480.78300000000002</c:v>
                </c:pt>
                <c:pt idx="835">
                  <c:v>419.161</c:v>
                </c:pt>
                <c:pt idx="836">
                  <c:v>330.39499999999998</c:v>
                </c:pt>
                <c:pt idx="837">
                  <c:v>194.155</c:v>
                </c:pt>
                <c:pt idx="838">
                  <c:v>-31.225200000000001</c:v>
                </c:pt>
                <c:pt idx="839">
                  <c:v>-218.852</c:v>
                </c:pt>
                <c:pt idx="840">
                  <c:v>-346.86399999999998</c:v>
                </c:pt>
                <c:pt idx="841">
                  <c:v>-400.56799999999998</c:v>
                </c:pt>
                <c:pt idx="842">
                  <c:v>-360.57299999999998</c:v>
                </c:pt>
                <c:pt idx="843">
                  <c:v>-276.23</c:v>
                </c:pt>
                <c:pt idx="844">
                  <c:v>-137.27600000000001</c:v>
                </c:pt>
                <c:pt idx="845">
                  <c:v>21.414200000000001</c:v>
                </c:pt>
                <c:pt idx="846">
                  <c:v>154.68199999999999</c:v>
                </c:pt>
                <c:pt idx="847">
                  <c:v>252.86600000000001</c:v>
                </c:pt>
                <c:pt idx="848">
                  <c:v>290.02</c:v>
                </c:pt>
                <c:pt idx="849">
                  <c:v>307.74299999999999</c:v>
                </c:pt>
                <c:pt idx="850">
                  <c:v>202.57</c:v>
                </c:pt>
                <c:pt idx="851">
                  <c:v>73.064300000000003</c:v>
                </c:pt>
                <c:pt idx="852">
                  <c:v>-10.3643</c:v>
                </c:pt>
                <c:pt idx="853">
                  <c:v>-161.905</c:v>
                </c:pt>
                <c:pt idx="854">
                  <c:v>-238.398</c:v>
                </c:pt>
                <c:pt idx="855">
                  <c:v>-234.67699999999999</c:v>
                </c:pt>
                <c:pt idx="856">
                  <c:v>-219.37299999999999</c:v>
                </c:pt>
                <c:pt idx="857">
                  <c:v>-172.227</c:v>
                </c:pt>
                <c:pt idx="858">
                  <c:v>-121.67400000000001</c:v>
                </c:pt>
                <c:pt idx="859">
                  <c:v>-38.872799999999998</c:v>
                </c:pt>
                <c:pt idx="860">
                  <c:v>94.3078</c:v>
                </c:pt>
                <c:pt idx="861">
                  <c:v>174.27500000000001</c:v>
                </c:pt>
                <c:pt idx="862">
                  <c:v>195.876</c:v>
                </c:pt>
                <c:pt idx="863">
                  <c:v>184.536</c:v>
                </c:pt>
                <c:pt idx="864">
                  <c:v>166.31100000000001</c:v>
                </c:pt>
                <c:pt idx="865">
                  <c:v>93.765000000000001</c:v>
                </c:pt>
                <c:pt idx="866">
                  <c:v>-74.28</c:v>
                </c:pt>
                <c:pt idx="867">
                  <c:v>-126.746</c:v>
                </c:pt>
                <c:pt idx="868">
                  <c:v>-132.797</c:v>
                </c:pt>
                <c:pt idx="869">
                  <c:v>-172.131</c:v>
                </c:pt>
                <c:pt idx="870">
                  <c:v>-120.176</c:v>
                </c:pt>
                <c:pt idx="871">
                  <c:v>-72.397999999999996</c:v>
                </c:pt>
                <c:pt idx="872">
                  <c:v>-32.634099999999997</c:v>
                </c:pt>
                <c:pt idx="873">
                  <c:v>58.96</c:v>
                </c:pt>
                <c:pt idx="874">
                  <c:v>160.673</c:v>
                </c:pt>
                <c:pt idx="875">
                  <c:v>178.23400000000001</c:v>
                </c:pt>
                <c:pt idx="876">
                  <c:v>44.478499999999997</c:v>
                </c:pt>
                <c:pt idx="877">
                  <c:v>-77.407700000000006</c:v>
                </c:pt>
                <c:pt idx="878">
                  <c:v>-99.816100000000006</c:v>
                </c:pt>
                <c:pt idx="879">
                  <c:v>-124.334</c:v>
                </c:pt>
                <c:pt idx="880">
                  <c:v>-104.907</c:v>
                </c:pt>
                <c:pt idx="881">
                  <c:v>-59.826300000000003</c:v>
                </c:pt>
                <c:pt idx="882">
                  <c:v>-23.596800000000002</c:v>
                </c:pt>
                <c:pt idx="883">
                  <c:v>32.588999999999999</c:v>
                </c:pt>
                <c:pt idx="884">
                  <c:v>91.720500000000001</c:v>
                </c:pt>
                <c:pt idx="885">
                  <c:v>171.87899999999999</c:v>
                </c:pt>
                <c:pt idx="886">
                  <c:v>191.11099999999999</c:v>
                </c:pt>
                <c:pt idx="887">
                  <c:v>144.03299999999999</c:v>
                </c:pt>
                <c:pt idx="888">
                  <c:v>71.467100000000002</c:v>
                </c:pt>
                <c:pt idx="889">
                  <c:v>8.5481700000000007</c:v>
                </c:pt>
                <c:pt idx="890">
                  <c:v>-53.060899999999997</c:v>
                </c:pt>
                <c:pt idx="891">
                  <c:v>-132.11199999999999</c:v>
                </c:pt>
                <c:pt idx="892">
                  <c:v>-157.232</c:v>
                </c:pt>
                <c:pt idx="893">
                  <c:v>-145.06299999999999</c:v>
                </c:pt>
                <c:pt idx="894">
                  <c:v>-102.843</c:v>
                </c:pt>
                <c:pt idx="895">
                  <c:v>-20.799800000000001</c:v>
                </c:pt>
                <c:pt idx="896">
                  <c:v>56.692399999999999</c:v>
                </c:pt>
                <c:pt idx="897">
                  <c:v>103.712</c:v>
                </c:pt>
                <c:pt idx="898">
                  <c:v>134.57499999999999</c:v>
                </c:pt>
                <c:pt idx="899">
                  <c:v>162.547</c:v>
                </c:pt>
                <c:pt idx="900">
                  <c:v>157.53800000000001</c:v>
                </c:pt>
                <c:pt idx="901">
                  <c:v>103.90600000000001</c:v>
                </c:pt>
                <c:pt idx="902">
                  <c:v>18.619599999999998</c:v>
                </c:pt>
                <c:pt idx="903">
                  <c:v>-44.8874</c:v>
                </c:pt>
                <c:pt idx="904">
                  <c:v>-113.822</c:v>
                </c:pt>
                <c:pt idx="905">
                  <c:v>-196.41399999999999</c:v>
                </c:pt>
                <c:pt idx="906">
                  <c:v>-216.12200000000001</c:v>
                </c:pt>
                <c:pt idx="907">
                  <c:v>-192.982</c:v>
                </c:pt>
                <c:pt idx="908">
                  <c:v>-155.30500000000001</c:v>
                </c:pt>
                <c:pt idx="909">
                  <c:v>-64.841800000000006</c:v>
                </c:pt>
                <c:pt idx="910">
                  <c:v>25.136800000000001</c:v>
                </c:pt>
                <c:pt idx="911">
                  <c:v>41.162300000000002</c:v>
                </c:pt>
                <c:pt idx="912">
                  <c:v>104.955</c:v>
                </c:pt>
                <c:pt idx="913">
                  <c:v>189.75299999999999</c:v>
                </c:pt>
                <c:pt idx="914">
                  <c:v>217.34299999999999</c:v>
                </c:pt>
                <c:pt idx="915">
                  <c:v>232.184</c:v>
                </c:pt>
                <c:pt idx="916">
                  <c:v>213.93700000000001</c:v>
                </c:pt>
                <c:pt idx="917">
                  <c:v>141.97499999999999</c:v>
                </c:pt>
                <c:pt idx="918">
                  <c:v>48.4255</c:v>
                </c:pt>
                <c:pt idx="919">
                  <c:v>-34.189300000000003</c:v>
                </c:pt>
                <c:pt idx="920">
                  <c:v>-107.41200000000001</c:v>
                </c:pt>
                <c:pt idx="921">
                  <c:v>-168.03200000000001</c:v>
                </c:pt>
                <c:pt idx="922">
                  <c:v>-197.78700000000001</c:v>
                </c:pt>
                <c:pt idx="923">
                  <c:v>-208.34200000000001</c:v>
                </c:pt>
                <c:pt idx="924">
                  <c:v>-207.40600000000001</c:v>
                </c:pt>
                <c:pt idx="925">
                  <c:v>-151.48099999999999</c:v>
                </c:pt>
                <c:pt idx="926">
                  <c:v>-69.820300000000003</c:v>
                </c:pt>
                <c:pt idx="927">
                  <c:v>13.213699999999999</c:v>
                </c:pt>
                <c:pt idx="928">
                  <c:v>96.934100000000001</c:v>
                </c:pt>
                <c:pt idx="929">
                  <c:v>153.197</c:v>
                </c:pt>
                <c:pt idx="930">
                  <c:v>212.548</c:v>
                </c:pt>
                <c:pt idx="931">
                  <c:v>232.876</c:v>
                </c:pt>
                <c:pt idx="932">
                  <c:v>178.548</c:v>
                </c:pt>
                <c:pt idx="933">
                  <c:v>97.538300000000007</c:v>
                </c:pt>
                <c:pt idx="934">
                  <c:v>10.9278</c:v>
                </c:pt>
                <c:pt idx="935">
                  <c:v>-75.509600000000006</c:v>
                </c:pt>
                <c:pt idx="936">
                  <c:v>-141.77500000000001</c:v>
                </c:pt>
                <c:pt idx="937">
                  <c:v>-193.99799999999999</c:v>
                </c:pt>
                <c:pt idx="938">
                  <c:v>-196.90600000000001</c:v>
                </c:pt>
                <c:pt idx="939">
                  <c:v>-174.72300000000001</c:v>
                </c:pt>
                <c:pt idx="940">
                  <c:v>-124.032</c:v>
                </c:pt>
                <c:pt idx="941">
                  <c:v>-50.433799999999998</c:v>
                </c:pt>
                <c:pt idx="942">
                  <c:v>32.175800000000002</c:v>
                </c:pt>
                <c:pt idx="943">
                  <c:v>136.49100000000001</c:v>
                </c:pt>
                <c:pt idx="944">
                  <c:v>145.499</c:v>
                </c:pt>
                <c:pt idx="945">
                  <c:v>86.593299999999999</c:v>
                </c:pt>
                <c:pt idx="946">
                  <c:v>31.371099999999998</c:v>
                </c:pt>
                <c:pt idx="947">
                  <c:v>-6.24864</c:v>
                </c:pt>
                <c:pt idx="948">
                  <c:v>-13.3599</c:v>
                </c:pt>
                <c:pt idx="949">
                  <c:v>-19.8523</c:v>
                </c:pt>
                <c:pt idx="950">
                  <c:v>-34.447600000000001</c:v>
                </c:pt>
                <c:pt idx="951">
                  <c:v>-31.3428</c:v>
                </c:pt>
                <c:pt idx="952">
                  <c:v>-15.4543</c:v>
                </c:pt>
                <c:pt idx="953">
                  <c:v>-2.12527</c:v>
                </c:pt>
                <c:pt idx="954">
                  <c:v>35.755000000000003</c:v>
                </c:pt>
                <c:pt idx="955">
                  <c:v>62.248199999999997</c:v>
                </c:pt>
                <c:pt idx="956">
                  <c:v>60.808599999999998</c:v>
                </c:pt>
                <c:pt idx="957">
                  <c:v>52.736400000000003</c:v>
                </c:pt>
                <c:pt idx="958">
                  <c:v>44.415599999999998</c:v>
                </c:pt>
                <c:pt idx="959">
                  <c:v>14.765000000000001</c:v>
                </c:pt>
                <c:pt idx="960">
                  <c:v>-31.983799999999999</c:v>
                </c:pt>
                <c:pt idx="961">
                  <c:v>-43.856499999999997</c:v>
                </c:pt>
                <c:pt idx="962">
                  <c:v>-33.182000000000002</c:v>
                </c:pt>
                <c:pt idx="963">
                  <c:v>-10.0261</c:v>
                </c:pt>
                <c:pt idx="964">
                  <c:v>7.7198900000000004</c:v>
                </c:pt>
                <c:pt idx="965">
                  <c:v>65.938199999999995</c:v>
                </c:pt>
                <c:pt idx="966">
                  <c:v>101.715</c:v>
                </c:pt>
                <c:pt idx="967">
                  <c:v>78.567800000000005</c:v>
                </c:pt>
                <c:pt idx="968">
                  <c:v>67.048000000000002</c:v>
                </c:pt>
                <c:pt idx="969">
                  <c:v>17.066800000000001</c:v>
                </c:pt>
                <c:pt idx="970">
                  <c:v>-58.517200000000003</c:v>
                </c:pt>
                <c:pt idx="971">
                  <c:v>-111.498</c:v>
                </c:pt>
                <c:pt idx="972">
                  <c:v>-163.82300000000001</c:v>
                </c:pt>
                <c:pt idx="973">
                  <c:v>-180.053</c:v>
                </c:pt>
                <c:pt idx="974">
                  <c:v>-154.45099999999999</c:v>
                </c:pt>
                <c:pt idx="975">
                  <c:v>-120.309</c:v>
                </c:pt>
                <c:pt idx="976">
                  <c:v>-49.8491</c:v>
                </c:pt>
                <c:pt idx="977">
                  <c:v>34.186</c:v>
                </c:pt>
                <c:pt idx="978">
                  <c:v>109.965</c:v>
                </c:pt>
                <c:pt idx="979">
                  <c:v>137.83600000000001</c:v>
                </c:pt>
                <c:pt idx="980">
                  <c:v>143.70400000000001</c:v>
                </c:pt>
                <c:pt idx="981">
                  <c:v>142.58000000000001</c:v>
                </c:pt>
                <c:pt idx="982">
                  <c:v>91.434799999999996</c:v>
                </c:pt>
                <c:pt idx="983">
                  <c:v>27.9451</c:v>
                </c:pt>
                <c:pt idx="984">
                  <c:v>-18.2623</c:v>
                </c:pt>
                <c:pt idx="985">
                  <c:v>-69.390299999999996</c:v>
                </c:pt>
                <c:pt idx="986">
                  <c:v>-118.69199999999999</c:v>
                </c:pt>
                <c:pt idx="987">
                  <c:v>-112.98699999999999</c:v>
                </c:pt>
                <c:pt idx="988">
                  <c:v>-108.544</c:v>
                </c:pt>
                <c:pt idx="989">
                  <c:v>-77.065700000000007</c:v>
                </c:pt>
                <c:pt idx="990">
                  <c:v>1.97698</c:v>
                </c:pt>
                <c:pt idx="991">
                  <c:v>51.320999999999998</c:v>
                </c:pt>
                <c:pt idx="992">
                  <c:v>106.813</c:v>
                </c:pt>
                <c:pt idx="993">
                  <c:v>155.833</c:v>
                </c:pt>
                <c:pt idx="994">
                  <c:v>157.71899999999999</c:v>
                </c:pt>
                <c:pt idx="995">
                  <c:v>136.34800000000001</c:v>
                </c:pt>
                <c:pt idx="996">
                  <c:v>92.593000000000004</c:v>
                </c:pt>
                <c:pt idx="997">
                  <c:v>7.9359900000000003</c:v>
                </c:pt>
                <c:pt idx="998">
                  <c:v>-49.094799999999999</c:v>
                </c:pt>
                <c:pt idx="999">
                  <c:v>-136.892</c:v>
                </c:pt>
                <c:pt idx="1000">
                  <c:v>-229.958</c:v>
                </c:pt>
                <c:pt idx="1001">
                  <c:v>-210.489</c:v>
                </c:pt>
                <c:pt idx="1002">
                  <c:v>-159.54</c:v>
                </c:pt>
                <c:pt idx="1003">
                  <c:v>-98.409700000000001</c:v>
                </c:pt>
                <c:pt idx="1004">
                  <c:v>12.654299999999999</c:v>
                </c:pt>
                <c:pt idx="1005">
                  <c:v>105.051</c:v>
                </c:pt>
                <c:pt idx="1006">
                  <c:v>172.37899999999999</c:v>
                </c:pt>
                <c:pt idx="1007">
                  <c:v>231.69</c:v>
                </c:pt>
                <c:pt idx="1008">
                  <c:v>219.53200000000001</c:v>
                </c:pt>
                <c:pt idx="1009">
                  <c:v>145.87</c:v>
                </c:pt>
                <c:pt idx="1010">
                  <c:v>64.373400000000004</c:v>
                </c:pt>
                <c:pt idx="1011">
                  <c:v>-31.024799999999999</c:v>
                </c:pt>
                <c:pt idx="1012">
                  <c:v>-114.462</c:v>
                </c:pt>
                <c:pt idx="1013">
                  <c:v>-189.43199999999999</c:v>
                </c:pt>
                <c:pt idx="1014">
                  <c:v>-233.76900000000001</c:v>
                </c:pt>
                <c:pt idx="1015">
                  <c:v>-203.119</c:v>
                </c:pt>
                <c:pt idx="1016">
                  <c:v>-191.87200000000001</c:v>
                </c:pt>
                <c:pt idx="1017">
                  <c:v>-141.88999999999999</c:v>
                </c:pt>
                <c:pt idx="1018">
                  <c:v>-63.783299999999997</c:v>
                </c:pt>
                <c:pt idx="1019">
                  <c:v>30.3079</c:v>
                </c:pt>
                <c:pt idx="1020">
                  <c:v>122.93300000000001</c:v>
                </c:pt>
                <c:pt idx="1021">
                  <c:v>150.661</c:v>
                </c:pt>
                <c:pt idx="1022">
                  <c:v>197.52199999999999</c:v>
                </c:pt>
                <c:pt idx="1023">
                  <c:v>199.94499999999999</c:v>
                </c:pt>
                <c:pt idx="1024">
                  <c:v>145.42099999999999</c:v>
                </c:pt>
                <c:pt idx="1025">
                  <c:v>106.51900000000001</c:v>
                </c:pt>
                <c:pt idx="1026">
                  <c:v>15.2338</c:v>
                </c:pt>
                <c:pt idx="1027">
                  <c:v>-74.1584</c:v>
                </c:pt>
                <c:pt idx="1028">
                  <c:v>-103.17</c:v>
                </c:pt>
                <c:pt idx="1029">
                  <c:v>-108.20399999999999</c:v>
                </c:pt>
                <c:pt idx="1030">
                  <c:v>-74.495500000000007</c:v>
                </c:pt>
                <c:pt idx="1031">
                  <c:v>-38.064300000000003</c:v>
                </c:pt>
                <c:pt idx="1032">
                  <c:v>-3.0281699999999998</c:v>
                </c:pt>
                <c:pt idx="1033">
                  <c:v>47.981499999999997</c:v>
                </c:pt>
                <c:pt idx="1034">
                  <c:v>86.377600000000001</c:v>
                </c:pt>
                <c:pt idx="1035">
                  <c:v>101.054</c:v>
                </c:pt>
                <c:pt idx="1036">
                  <c:v>106.65900000000001</c:v>
                </c:pt>
                <c:pt idx="1037">
                  <c:v>83.246600000000001</c:v>
                </c:pt>
                <c:pt idx="1038">
                  <c:v>30.423999999999999</c:v>
                </c:pt>
                <c:pt idx="1039">
                  <c:v>-24.157599999999999</c:v>
                </c:pt>
                <c:pt idx="1040">
                  <c:v>-86.505700000000004</c:v>
                </c:pt>
                <c:pt idx="1041">
                  <c:v>-132.863</c:v>
                </c:pt>
                <c:pt idx="1042">
                  <c:v>-146.12700000000001</c:v>
                </c:pt>
                <c:pt idx="1043">
                  <c:v>-120.998</c:v>
                </c:pt>
                <c:pt idx="1044">
                  <c:v>-93.691299999999998</c:v>
                </c:pt>
                <c:pt idx="1045">
                  <c:v>-46.935699999999997</c:v>
                </c:pt>
                <c:pt idx="1046">
                  <c:v>51.433399999999999</c:v>
                </c:pt>
                <c:pt idx="1047">
                  <c:v>88.7928</c:v>
                </c:pt>
                <c:pt idx="1048">
                  <c:v>115.616</c:v>
                </c:pt>
                <c:pt idx="1049">
                  <c:v>134.93600000000001</c:v>
                </c:pt>
                <c:pt idx="1050">
                  <c:v>77.302599999999998</c:v>
                </c:pt>
                <c:pt idx="1051">
                  <c:v>33.951000000000001</c:v>
                </c:pt>
                <c:pt idx="1052">
                  <c:v>-0.10156900000000001</c:v>
                </c:pt>
                <c:pt idx="1053">
                  <c:v>-64.725700000000003</c:v>
                </c:pt>
                <c:pt idx="1054">
                  <c:v>-98.402600000000007</c:v>
                </c:pt>
                <c:pt idx="1055">
                  <c:v>-86.102800000000002</c:v>
                </c:pt>
                <c:pt idx="1056">
                  <c:v>-69.861699999999999</c:v>
                </c:pt>
                <c:pt idx="1057">
                  <c:v>-13.127700000000001</c:v>
                </c:pt>
                <c:pt idx="1058">
                  <c:v>37.658700000000003</c:v>
                </c:pt>
                <c:pt idx="1059">
                  <c:v>82.764499999999998</c:v>
                </c:pt>
                <c:pt idx="1060">
                  <c:v>166.75</c:v>
                </c:pt>
                <c:pt idx="1061">
                  <c:v>200.245</c:v>
                </c:pt>
                <c:pt idx="1062">
                  <c:v>193.87200000000001</c:v>
                </c:pt>
                <c:pt idx="1063">
                  <c:v>137.047</c:v>
                </c:pt>
                <c:pt idx="1064">
                  <c:v>-8.3756000000000004</c:v>
                </c:pt>
                <c:pt idx="1065">
                  <c:v>-255.001</c:v>
                </c:pt>
                <c:pt idx="1066">
                  <c:v>-440.77199999999999</c:v>
                </c:pt>
                <c:pt idx="1067">
                  <c:v>-416.17</c:v>
                </c:pt>
                <c:pt idx="1068">
                  <c:v>-335.30900000000003</c:v>
                </c:pt>
                <c:pt idx="1069">
                  <c:v>-179.518</c:v>
                </c:pt>
                <c:pt idx="1070">
                  <c:v>39.383000000000003</c:v>
                </c:pt>
                <c:pt idx="1071">
                  <c:v>182.80600000000001</c:v>
                </c:pt>
                <c:pt idx="1072">
                  <c:v>301.70600000000002</c:v>
                </c:pt>
                <c:pt idx="1073">
                  <c:v>388.37299999999999</c:v>
                </c:pt>
                <c:pt idx="1074">
                  <c:v>372.11200000000002</c:v>
                </c:pt>
                <c:pt idx="1075">
                  <c:v>317.339</c:v>
                </c:pt>
                <c:pt idx="1076">
                  <c:v>166.18199999999999</c:v>
                </c:pt>
                <c:pt idx="1077">
                  <c:v>-61.4908</c:v>
                </c:pt>
                <c:pt idx="1078">
                  <c:v>-210.95</c:v>
                </c:pt>
                <c:pt idx="1079">
                  <c:v>-317.99599999999998</c:v>
                </c:pt>
                <c:pt idx="1080">
                  <c:v>-386.23500000000001</c:v>
                </c:pt>
                <c:pt idx="1081">
                  <c:v>-377.37900000000002</c:v>
                </c:pt>
                <c:pt idx="1082">
                  <c:v>-289.12799999999999</c:v>
                </c:pt>
                <c:pt idx="1083">
                  <c:v>-125.58499999999999</c:v>
                </c:pt>
                <c:pt idx="1084">
                  <c:v>49.173000000000002</c:v>
                </c:pt>
                <c:pt idx="1085">
                  <c:v>205.125</c:v>
                </c:pt>
                <c:pt idx="1086">
                  <c:v>346.44900000000001</c:v>
                </c:pt>
                <c:pt idx="1087">
                  <c:v>370.35399999999998</c:v>
                </c:pt>
                <c:pt idx="1088">
                  <c:v>343.315</c:v>
                </c:pt>
                <c:pt idx="1089">
                  <c:v>284.37599999999998</c:v>
                </c:pt>
                <c:pt idx="1090">
                  <c:v>134.37200000000001</c:v>
                </c:pt>
                <c:pt idx="1091">
                  <c:v>3.4727299999999999</c:v>
                </c:pt>
                <c:pt idx="1092">
                  <c:v>-127.78400000000001</c:v>
                </c:pt>
                <c:pt idx="1093">
                  <c:v>-267.78899999999999</c:v>
                </c:pt>
                <c:pt idx="1094">
                  <c:v>-373.63900000000001</c:v>
                </c:pt>
                <c:pt idx="1095">
                  <c:v>-404.62200000000001</c:v>
                </c:pt>
                <c:pt idx="1096">
                  <c:v>-360.16500000000002</c:v>
                </c:pt>
                <c:pt idx="1097">
                  <c:v>-259.37099999999998</c:v>
                </c:pt>
                <c:pt idx="1098">
                  <c:v>-101.60899999999999</c:v>
                </c:pt>
                <c:pt idx="1099">
                  <c:v>70.508099999999999</c:v>
                </c:pt>
                <c:pt idx="1100">
                  <c:v>249.655</c:v>
                </c:pt>
                <c:pt idx="1101">
                  <c:v>378.70699999999999</c:v>
                </c:pt>
                <c:pt idx="1102">
                  <c:v>426.41399999999999</c:v>
                </c:pt>
                <c:pt idx="1103">
                  <c:v>403.55399999999997</c:v>
                </c:pt>
                <c:pt idx="1104">
                  <c:v>315.64</c:v>
                </c:pt>
                <c:pt idx="1105">
                  <c:v>193.67400000000001</c:v>
                </c:pt>
                <c:pt idx="1106">
                  <c:v>39.389200000000002</c:v>
                </c:pt>
                <c:pt idx="1107">
                  <c:v>-122.303</c:v>
                </c:pt>
                <c:pt idx="1108">
                  <c:v>-264.09500000000003</c:v>
                </c:pt>
                <c:pt idx="1109">
                  <c:v>-353.04500000000002</c:v>
                </c:pt>
                <c:pt idx="1110">
                  <c:v>-362.03899999999999</c:v>
                </c:pt>
                <c:pt idx="1111">
                  <c:v>-313.47899999999998</c:v>
                </c:pt>
                <c:pt idx="1112">
                  <c:v>-201.14099999999999</c:v>
                </c:pt>
                <c:pt idx="1113">
                  <c:v>-33.607100000000003</c:v>
                </c:pt>
                <c:pt idx="1114">
                  <c:v>118.976</c:v>
                </c:pt>
                <c:pt idx="1115">
                  <c:v>226.05699999999999</c:v>
                </c:pt>
                <c:pt idx="1116">
                  <c:v>275.92899999999997</c:v>
                </c:pt>
                <c:pt idx="1117">
                  <c:v>299.19799999999998</c:v>
                </c:pt>
                <c:pt idx="1118">
                  <c:v>273.22699999999998</c:v>
                </c:pt>
                <c:pt idx="1119">
                  <c:v>158.50899999999999</c:v>
                </c:pt>
                <c:pt idx="1120">
                  <c:v>9.9424600000000005</c:v>
                </c:pt>
                <c:pt idx="1121">
                  <c:v>-116.875</c:v>
                </c:pt>
                <c:pt idx="1122">
                  <c:v>-227.10400000000001</c:v>
                </c:pt>
                <c:pt idx="1123">
                  <c:v>-303.20699999999999</c:v>
                </c:pt>
                <c:pt idx="1124">
                  <c:v>-279.79700000000003</c:v>
                </c:pt>
                <c:pt idx="1125">
                  <c:v>-173.102</c:v>
                </c:pt>
                <c:pt idx="1126">
                  <c:v>-64.840400000000002</c:v>
                </c:pt>
                <c:pt idx="1127">
                  <c:v>29.707100000000001</c:v>
                </c:pt>
                <c:pt idx="1128">
                  <c:v>169.75200000000001</c:v>
                </c:pt>
                <c:pt idx="1129">
                  <c:v>245.24</c:v>
                </c:pt>
                <c:pt idx="1130">
                  <c:v>242.113</c:v>
                </c:pt>
                <c:pt idx="1131">
                  <c:v>202.791</c:v>
                </c:pt>
                <c:pt idx="1132">
                  <c:v>84.959800000000001</c:v>
                </c:pt>
                <c:pt idx="1133">
                  <c:v>-35.586799999999997</c:v>
                </c:pt>
                <c:pt idx="1134">
                  <c:v>-148.761</c:v>
                </c:pt>
                <c:pt idx="1135">
                  <c:v>-149.40199999999999</c:v>
                </c:pt>
                <c:pt idx="1136">
                  <c:v>-137.863</c:v>
                </c:pt>
                <c:pt idx="1137">
                  <c:v>-196.48599999999999</c:v>
                </c:pt>
                <c:pt idx="1138">
                  <c:v>-109.443</c:v>
                </c:pt>
                <c:pt idx="1139">
                  <c:v>3.6958099999999998</c:v>
                </c:pt>
                <c:pt idx="1140">
                  <c:v>46.9482</c:v>
                </c:pt>
                <c:pt idx="1141">
                  <c:v>143.697</c:v>
                </c:pt>
                <c:pt idx="1142">
                  <c:v>230.006</c:v>
                </c:pt>
                <c:pt idx="1143">
                  <c:v>222.596</c:v>
                </c:pt>
                <c:pt idx="1144">
                  <c:v>172.07599999999999</c:v>
                </c:pt>
                <c:pt idx="1145">
                  <c:v>77.206599999999995</c:v>
                </c:pt>
                <c:pt idx="1146">
                  <c:v>-16.03</c:v>
                </c:pt>
                <c:pt idx="1147">
                  <c:v>-72.204700000000003</c:v>
                </c:pt>
                <c:pt idx="1148">
                  <c:v>-187.55600000000001</c:v>
                </c:pt>
                <c:pt idx="1149">
                  <c:v>-207.93299999999999</c:v>
                </c:pt>
                <c:pt idx="1150">
                  <c:v>-164.46100000000001</c:v>
                </c:pt>
                <c:pt idx="1151">
                  <c:v>-201.56800000000001</c:v>
                </c:pt>
                <c:pt idx="1152">
                  <c:v>-100.376</c:v>
                </c:pt>
                <c:pt idx="1153">
                  <c:v>49.517299999999999</c:v>
                </c:pt>
                <c:pt idx="1154">
                  <c:v>123.73</c:v>
                </c:pt>
                <c:pt idx="1155">
                  <c:v>195.44</c:v>
                </c:pt>
                <c:pt idx="1156">
                  <c:v>174.71600000000001</c:v>
                </c:pt>
                <c:pt idx="1157">
                  <c:v>152.339</c:v>
                </c:pt>
              </c:numCache>
            </c:numRef>
          </c:yVal>
          <c:smooth val="1"/>
        </c:ser>
        <c:ser>
          <c:idx val="6"/>
          <c:order val="1"/>
          <c:tx>
            <c:strRef>
              <c:f>mode_inclusion!$Q$7</c:f>
              <c:strCache>
                <c:ptCount val="1"/>
                <c:pt idx="0">
                  <c:v>72.80</c:v>
                </c:pt>
              </c:strCache>
            </c:strRef>
          </c:tx>
          <c:marker>
            <c:symbol val="none"/>
          </c:marker>
          <c:xVal>
            <c:numRef>
              <c:f>mode_inclusion!$P$10:$P$1797</c:f>
              <c:numCache>
                <c:formatCode>General</c:formatCode>
                <c:ptCount val="1788"/>
                <c:pt idx="0">
                  <c:v>0</c:v>
                </c:pt>
                <c:pt idx="1">
                  <c:v>1.37371E-2</c:v>
                </c:pt>
                <c:pt idx="2">
                  <c:v>2.7474100000000001E-2</c:v>
                </c:pt>
                <c:pt idx="3">
                  <c:v>4.1211200000000003E-2</c:v>
                </c:pt>
                <c:pt idx="4">
                  <c:v>5.4948200000000003E-2</c:v>
                </c:pt>
                <c:pt idx="5">
                  <c:v>6.8685300000000005E-2</c:v>
                </c:pt>
                <c:pt idx="6">
                  <c:v>8.2422400000000007E-2</c:v>
                </c:pt>
                <c:pt idx="7">
                  <c:v>9.6159400000000006E-2</c:v>
                </c:pt>
                <c:pt idx="8">
                  <c:v>0.10989599999999999</c:v>
                </c:pt>
                <c:pt idx="9">
                  <c:v>0.12363399999999999</c:v>
                </c:pt>
                <c:pt idx="10">
                  <c:v>0.13737099999999999</c:v>
                </c:pt>
                <c:pt idx="11">
                  <c:v>0.15110799999999999</c:v>
                </c:pt>
                <c:pt idx="12">
                  <c:v>0.16484499999999999</c:v>
                </c:pt>
                <c:pt idx="13">
                  <c:v>0.17858199999999999</c:v>
                </c:pt>
                <c:pt idx="14">
                  <c:v>0.19231899999999999</c:v>
                </c:pt>
                <c:pt idx="15">
                  <c:v>0.20605599999999999</c:v>
                </c:pt>
                <c:pt idx="16">
                  <c:v>0.21979299999999999</c:v>
                </c:pt>
                <c:pt idx="17">
                  <c:v>0.23352999999999999</c:v>
                </c:pt>
                <c:pt idx="18">
                  <c:v>0.24726699999999999</c:v>
                </c:pt>
                <c:pt idx="19">
                  <c:v>0.26100400000000001</c:v>
                </c:pt>
                <c:pt idx="20">
                  <c:v>0.27474100000000001</c:v>
                </c:pt>
                <c:pt idx="21">
                  <c:v>0.28847800000000001</c:v>
                </c:pt>
                <c:pt idx="22">
                  <c:v>0.30221500000000001</c:v>
                </c:pt>
                <c:pt idx="23">
                  <c:v>0.31595200000000001</c:v>
                </c:pt>
                <c:pt idx="24">
                  <c:v>0.32968900000000001</c:v>
                </c:pt>
                <c:pt idx="25">
                  <c:v>0.34342600000000001</c:v>
                </c:pt>
                <c:pt idx="26">
                  <c:v>0.35716399999999998</c:v>
                </c:pt>
                <c:pt idx="27">
                  <c:v>0.37090099999999998</c:v>
                </c:pt>
                <c:pt idx="28">
                  <c:v>0.38463799999999998</c:v>
                </c:pt>
                <c:pt idx="29">
                  <c:v>0.39837499999999998</c:v>
                </c:pt>
                <c:pt idx="30">
                  <c:v>0.41211199999999998</c:v>
                </c:pt>
                <c:pt idx="31">
                  <c:v>0.42584899999999998</c:v>
                </c:pt>
                <c:pt idx="32">
                  <c:v>0.43958599999999998</c:v>
                </c:pt>
                <c:pt idx="33">
                  <c:v>0.45332299999999998</c:v>
                </c:pt>
                <c:pt idx="34">
                  <c:v>0.46705999999999998</c:v>
                </c:pt>
                <c:pt idx="35">
                  <c:v>0.48079699999999997</c:v>
                </c:pt>
                <c:pt idx="36">
                  <c:v>0.49453399999999997</c:v>
                </c:pt>
                <c:pt idx="37">
                  <c:v>0.50827100000000003</c:v>
                </c:pt>
                <c:pt idx="38">
                  <c:v>0.52200800000000003</c:v>
                </c:pt>
                <c:pt idx="39">
                  <c:v>0.53574500000000003</c:v>
                </c:pt>
                <c:pt idx="40">
                  <c:v>0.54948200000000003</c:v>
                </c:pt>
                <c:pt idx="41">
                  <c:v>0.56321900000000003</c:v>
                </c:pt>
                <c:pt idx="42">
                  <c:v>0.57695700000000005</c:v>
                </c:pt>
                <c:pt idx="43">
                  <c:v>0.59069400000000005</c:v>
                </c:pt>
                <c:pt idx="44">
                  <c:v>0.60443100000000005</c:v>
                </c:pt>
                <c:pt idx="45">
                  <c:v>0.61816800000000005</c:v>
                </c:pt>
                <c:pt idx="46">
                  <c:v>0.63190500000000005</c:v>
                </c:pt>
                <c:pt idx="47">
                  <c:v>0.64564200000000005</c:v>
                </c:pt>
                <c:pt idx="48">
                  <c:v>0.65937900000000005</c:v>
                </c:pt>
                <c:pt idx="49">
                  <c:v>0.67311600000000005</c:v>
                </c:pt>
                <c:pt idx="50">
                  <c:v>0.68685300000000005</c:v>
                </c:pt>
                <c:pt idx="51">
                  <c:v>0.70059000000000005</c:v>
                </c:pt>
                <c:pt idx="52">
                  <c:v>0.71432700000000005</c:v>
                </c:pt>
                <c:pt idx="53">
                  <c:v>0.72806400000000004</c:v>
                </c:pt>
                <c:pt idx="54">
                  <c:v>0.74180100000000004</c:v>
                </c:pt>
                <c:pt idx="55">
                  <c:v>0.75553800000000004</c:v>
                </c:pt>
                <c:pt idx="56">
                  <c:v>0.76927500000000004</c:v>
                </c:pt>
                <c:pt idx="57">
                  <c:v>0.78301200000000004</c:v>
                </c:pt>
                <c:pt idx="58">
                  <c:v>0.79674900000000004</c:v>
                </c:pt>
                <c:pt idx="59">
                  <c:v>0.81048699999999996</c:v>
                </c:pt>
                <c:pt idx="60">
                  <c:v>0.82422399999999996</c:v>
                </c:pt>
                <c:pt idx="61">
                  <c:v>0.83796099999999996</c:v>
                </c:pt>
                <c:pt idx="62">
                  <c:v>0.85169799999999996</c:v>
                </c:pt>
                <c:pt idx="63">
                  <c:v>0.86543499999999995</c:v>
                </c:pt>
                <c:pt idx="64">
                  <c:v>0.87917199999999995</c:v>
                </c:pt>
                <c:pt idx="65">
                  <c:v>0.89290899999999995</c:v>
                </c:pt>
                <c:pt idx="66">
                  <c:v>0.90664599999999995</c:v>
                </c:pt>
                <c:pt idx="67">
                  <c:v>0.92038299999999995</c:v>
                </c:pt>
                <c:pt idx="68">
                  <c:v>0.93411999999999995</c:v>
                </c:pt>
                <c:pt idx="69">
                  <c:v>0.94785699999999995</c:v>
                </c:pt>
                <c:pt idx="70">
                  <c:v>0.96159399999999995</c:v>
                </c:pt>
                <c:pt idx="71">
                  <c:v>0.97533099999999995</c:v>
                </c:pt>
                <c:pt idx="72">
                  <c:v>0.98906799999999995</c:v>
                </c:pt>
                <c:pt idx="73">
                  <c:v>1.00281</c:v>
                </c:pt>
                <c:pt idx="74">
                  <c:v>1.01654</c:v>
                </c:pt>
                <c:pt idx="75">
                  <c:v>1.0302800000000001</c:v>
                </c:pt>
                <c:pt idx="76">
                  <c:v>1.0440199999999999</c:v>
                </c:pt>
                <c:pt idx="77">
                  <c:v>1.05775</c:v>
                </c:pt>
                <c:pt idx="78">
                  <c:v>1.0714900000000001</c:v>
                </c:pt>
                <c:pt idx="79">
                  <c:v>1.0852299999999999</c:v>
                </c:pt>
                <c:pt idx="80">
                  <c:v>1.0989599999999999</c:v>
                </c:pt>
                <c:pt idx="81">
                  <c:v>1.1127</c:v>
                </c:pt>
                <c:pt idx="82">
                  <c:v>1.1264400000000001</c:v>
                </c:pt>
                <c:pt idx="83">
                  <c:v>1.14018</c:v>
                </c:pt>
                <c:pt idx="84">
                  <c:v>1.15391</c:v>
                </c:pt>
                <c:pt idx="85">
                  <c:v>1.1676500000000001</c:v>
                </c:pt>
                <c:pt idx="86">
                  <c:v>1.1813899999999999</c:v>
                </c:pt>
                <c:pt idx="87">
                  <c:v>1.19512</c:v>
                </c:pt>
                <c:pt idx="88">
                  <c:v>1.20886</c:v>
                </c:pt>
                <c:pt idx="89">
                  <c:v>1.2225999999999999</c:v>
                </c:pt>
                <c:pt idx="90">
                  <c:v>1.23634</c:v>
                </c:pt>
                <c:pt idx="91">
                  <c:v>1.25007</c:v>
                </c:pt>
                <c:pt idx="92">
                  <c:v>1.2638100000000001</c:v>
                </c:pt>
                <c:pt idx="93">
                  <c:v>1.27755</c:v>
                </c:pt>
                <c:pt idx="94">
                  <c:v>1.29128</c:v>
                </c:pt>
                <c:pt idx="95">
                  <c:v>1.3050200000000001</c:v>
                </c:pt>
                <c:pt idx="96">
                  <c:v>1.3187599999999999</c:v>
                </c:pt>
                <c:pt idx="97">
                  <c:v>1.33249</c:v>
                </c:pt>
                <c:pt idx="98">
                  <c:v>1.34623</c:v>
                </c:pt>
                <c:pt idx="99">
                  <c:v>1.3599699999999999</c:v>
                </c:pt>
                <c:pt idx="100">
                  <c:v>1.37371</c:v>
                </c:pt>
                <c:pt idx="101">
                  <c:v>1.38744</c:v>
                </c:pt>
                <c:pt idx="102">
                  <c:v>1.4011800000000001</c:v>
                </c:pt>
                <c:pt idx="103">
                  <c:v>1.41492</c:v>
                </c:pt>
                <c:pt idx="104">
                  <c:v>1.42865</c:v>
                </c:pt>
                <c:pt idx="105">
                  <c:v>1.4423900000000001</c:v>
                </c:pt>
                <c:pt idx="106">
                  <c:v>1.4561299999999999</c:v>
                </c:pt>
                <c:pt idx="107">
                  <c:v>1.46987</c:v>
                </c:pt>
                <c:pt idx="108">
                  <c:v>1.4836</c:v>
                </c:pt>
                <c:pt idx="109">
                  <c:v>1.4973399999999999</c:v>
                </c:pt>
                <c:pt idx="110">
                  <c:v>1.51108</c:v>
                </c:pt>
                <c:pt idx="111">
                  <c:v>1.52481</c:v>
                </c:pt>
                <c:pt idx="112">
                  <c:v>1.5385500000000001</c:v>
                </c:pt>
                <c:pt idx="113">
                  <c:v>1.5522899999999999</c:v>
                </c:pt>
                <c:pt idx="114">
                  <c:v>1.56602</c:v>
                </c:pt>
                <c:pt idx="115">
                  <c:v>1.5797600000000001</c:v>
                </c:pt>
                <c:pt idx="116">
                  <c:v>1.5934999999999999</c:v>
                </c:pt>
                <c:pt idx="117">
                  <c:v>1.60724</c:v>
                </c:pt>
                <c:pt idx="118">
                  <c:v>1.62097</c:v>
                </c:pt>
                <c:pt idx="119">
                  <c:v>1.6347100000000001</c:v>
                </c:pt>
                <c:pt idx="120">
                  <c:v>1.64845</c:v>
                </c:pt>
                <c:pt idx="121">
                  <c:v>1.66218</c:v>
                </c:pt>
                <c:pt idx="122">
                  <c:v>1.6759200000000001</c:v>
                </c:pt>
                <c:pt idx="123">
                  <c:v>1.6896599999999999</c:v>
                </c:pt>
                <c:pt idx="124">
                  <c:v>1.7034</c:v>
                </c:pt>
                <c:pt idx="125">
                  <c:v>1.71713</c:v>
                </c:pt>
                <c:pt idx="126">
                  <c:v>1.7308699999999999</c:v>
                </c:pt>
                <c:pt idx="127">
                  <c:v>1.74461</c:v>
                </c:pt>
                <c:pt idx="128">
                  <c:v>1.75834</c:v>
                </c:pt>
                <c:pt idx="129">
                  <c:v>1.7720800000000001</c:v>
                </c:pt>
                <c:pt idx="130">
                  <c:v>1.78582</c:v>
                </c:pt>
                <c:pt idx="131">
                  <c:v>1.79955</c:v>
                </c:pt>
                <c:pt idx="132">
                  <c:v>1.8132900000000001</c:v>
                </c:pt>
                <c:pt idx="133">
                  <c:v>1.8270299999999999</c:v>
                </c:pt>
                <c:pt idx="134">
                  <c:v>1.84077</c:v>
                </c:pt>
                <c:pt idx="135">
                  <c:v>1.8545</c:v>
                </c:pt>
                <c:pt idx="136">
                  <c:v>1.8682399999999999</c:v>
                </c:pt>
                <c:pt idx="137">
                  <c:v>1.88198</c:v>
                </c:pt>
                <c:pt idx="138">
                  <c:v>1.89571</c:v>
                </c:pt>
                <c:pt idx="139">
                  <c:v>1.9094500000000001</c:v>
                </c:pt>
                <c:pt idx="140">
                  <c:v>1.92319</c:v>
                </c:pt>
                <c:pt idx="141">
                  <c:v>1.93693</c:v>
                </c:pt>
                <c:pt idx="142">
                  <c:v>1.9506600000000001</c:v>
                </c:pt>
                <c:pt idx="143">
                  <c:v>1.9643999999999999</c:v>
                </c:pt>
                <c:pt idx="144">
                  <c:v>1.97814</c:v>
                </c:pt>
                <c:pt idx="145">
                  <c:v>1.99187</c:v>
                </c:pt>
                <c:pt idx="146">
                  <c:v>2.0056099999999999</c:v>
                </c:pt>
                <c:pt idx="147">
                  <c:v>2.0193500000000002</c:v>
                </c:pt>
                <c:pt idx="148">
                  <c:v>2.03308</c:v>
                </c:pt>
                <c:pt idx="149">
                  <c:v>2.0468199999999999</c:v>
                </c:pt>
                <c:pt idx="150">
                  <c:v>2.0605600000000002</c:v>
                </c:pt>
                <c:pt idx="151">
                  <c:v>2.0743</c:v>
                </c:pt>
                <c:pt idx="152">
                  <c:v>2.0880299999999998</c:v>
                </c:pt>
                <c:pt idx="153">
                  <c:v>2.1017700000000001</c:v>
                </c:pt>
                <c:pt idx="154">
                  <c:v>2.11551</c:v>
                </c:pt>
                <c:pt idx="155">
                  <c:v>2.1292399999999998</c:v>
                </c:pt>
                <c:pt idx="156">
                  <c:v>2.1429800000000001</c:v>
                </c:pt>
                <c:pt idx="157">
                  <c:v>2.15672</c:v>
                </c:pt>
                <c:pt idx="158">
                  <c:v>2.1704599999999998</c:v>
                </c:pt>
                <c:pt idx="159">
                  <c:v>2.1841900000000001</c:v>
                </c:pt>
                <c:pt idx="160">
                  <c:v>2.1979299999999999</c:v>
                </c:pt>
                <c:pt idx="161">
                  <c:v>2.2116699999999998</c:v>
                </c:pt>
                <c:pt idx="162">
                  <c:v>2.2254</c:v>
                </c:pt>
                <c:pt idx="163">
                  <c:v>2.2391399999999999</c:v>
                </c:pt>
                <c:pt idx="164">
                  <c:v>2.2528800000000002</c:v>
                </c:pt>
                <c:pt idx="165">
                  <c:v>2.26661</c:v>
                </c:pt>
                <c:pt idx="166">
                  <c:v>2.2803499999999999</c:v>
                </c:pt>
                <c:pt idx="167">
                  <c:v>2.2940900000000002</c:v>
                </c:pt>
                <c:pt idx="168">
                  <c:v>2.30783</c:v>
                </c:pt>
                <c:pt idx="169">
                  <c:v>2.3215599999999998</c:v>
                </c:pt>
                <c:pt idx="170">
                  <c:v>2.3353000000000002</c:v>
                </c:pt>
                <c:pt idx="171">
                  <c:v>2.34904</c:v>
                </c:pt>
                <c:pt idx="172">
                  <c:v>2.3627699999999998</c:v>
                </c:pt>
                <c:pt idx="173">
                  <c:v>2.3765100000000001</c:v>
                </c:pt>
                <c:pt idx="174">
                  <c:v>2.39025</c:v>
                </c:pt>
                <c:pt idx="175">
                  <c:v>2.4039899999999998</c:v>
                </c:pt>
                <c:pt idx="176">
                  <c:v>2.4177200000000001</c:v>
                </c:pt>
                <c:pt idx="177">
                  <c:v>2.43146</c:v>
                </c:pt>
                <c:pt idx="178">
                  <c:v>2.4451999999999998</c:v>
                </c:pt>
                <c:pt idx="179">
                  <c:v>2.4589300000000001</c:v>
                </c:pt>
                <c:pt idx="180">
                  <c:v>2.4726699999999999</c:v>
                </c:pt>
                <c:pt idx="181">
                  <c:v>2.4864099999999998</c:v>
                </c:pt>
                <c:pt idx="182">
                  <c:v>2.50014</c:v>
                </c:pt>
                <c:pt idx="183">
                  <c:v>2.5138799999999999</c:v>
                </c:pt>
                <c:pt idx="184">
                  <c:v>2.5276200000000002</c:v>
                </c:pt>
                <c:pt idx="185">
                  <c:v>2.5413600000000001</c:v>
                </c:pt>
                <c:pt idx="186">
                  <c:v>2.5550899999999999</c:v>
                </c:pt>
                <c:pt idx="187">
                  <c:v>2.5688300000000002</c:v>
                </c:pt>
                <c:pt idx="188">
                  <c:v>2.58257</c:v>
                </c:pt>
                <c:pt idx="189">
                  <c:v>2.5962999999999998</c:v>
                </c:pt>
                <c:pt idx="190">
                  <c:v>2.6100400000000001</c:v>
                </c:pt>
                <c:pt idx="191">
                  <c:v>2.62378</c:v>
                </c:pt>
                <c:pt idx="192">
                  <c:v>2.6375199999999999</c:v>
                </c:pt>
                <c:pt idx="193">
                  <c:v>2.6512500000000001</c:v>
                </c:pt>
                <c:pt idx="194">
                  <c:v>2.66499</c:v>
                </c:pt>
                <c:pt idx="195">
                  <c:v>2.6787299999999998</c:v>
                </c:pt>
                <c:pt idx="196">
                  <c:v>2.6924600000000001</c:v>
                </c:pt>
                <c:pt idx="197">
                  <c:v>2.7061999999999999</c:v>
                </c:pt>
                <c:pt idx="198">
                  <c:v>2.7199399999999998</c:v>
                </c:pt>
                <c:pt idx="199">
                  <c:v>2.73367</c:v>
                </c:pt>
                <c:pt idx="200">
                  <c:v>2.7474099999999999</c:v>
                </c:pt>
                <c:pt idx="201">
                  <c:v>2.7611500000000002</c:v>
                </c:pt>
                <c:pt idx="202">
                  <c:v>2.7748900000000001</c:v>
                </c:pt>
                <c:pt idx="203">
                  <c:v>2.7886199999999999</c:v>
                </c:pt>
                <c:pt idx="204">
                  <c:v>2.8023600000000002</c:v>
                </c:pt>
                <c:pt idx="205">
                  <c:v>2.8161</c:v>
                </c:pt>
                <c:pt idx="206">
                  <c:v>2.8298299999999998</c:v>
                </c:pt>
                <c:pt idx="207">
                  <c:v>2.8435700000000002</c:v>
                </c:pt>
                <c:pt idx="208">
                  <c:v>2.85731</c:v>
                </c:pt>
                <c:pt idx="209">
                  <c:v>2.8710499999999999</c:v>
                </c:pt>
                <c:pt idx="210">
                  <c:v>2.8847800000000001</c:v>
                </c:pt>
                <c:pt idx="211">
                  <c:v>2.89852</c:v>
                </c:pt>
                <c:pt idx="212">
                  <c:v>2.9122599999999998</c:v>
                </c:pt>
                <c:pt idx="213">
                  <c:v>2.9259900000000001</c:v>
                </c:pt>
                <c:pt idx="214">
                  <c:v>2.93973</c:v>
                </c:pt>
                <c:pt idx="215">
                  <c:v>2.9534699999999998</c:v>
                </c:pt>
                <c:pt idx="216">
                  <c:v>2.9672000000000001</c:v>
                </c:pt>
                <c:pt idx="217">
                  <c:v>2.9809399999999999</c:v>
                </c:pt>
                <c:pt idx="218">
                  <c:v>2.9946799999999998</c:v>
                </c:pt>
                <c:pt idx="219">
                  <c:v>3.0084200000000001</c:v>
                </c:pt>
                <c:pt idx="220">
                  <c:v>3.0221499999999999</c:v>
                </c:pt>
                <c:pt idx="221">
                  <c:v>3.0358900000000002</c:v>
                </c:pt>
                <c:pt idx="222">
                  <c:v>3.0496300000000001</c:v>
                </c:pt>
                <c:pt idx="223">
                  <c:v>3.0633599999999999</c:v>
                </c:pt>
                <c:pt idx="224">
                  <c:v>3.0771000000000002</c:v>
                </c:pt>
                <c:pt idx="225">
                  <c:v>3.09084</c:v>
                </c:pt>
                <c:pt idx="226">
                  <c:v>3.1045799999999999</c:v>
                </c:pt>
                <c:pt idx="227">
                  <c:v>3.1183100000000001</c:v>
                </c:pt>
                <c:pt idx="228">
                  <c:v>3.13205</c:v>
                </c:pt>
                <c:pt idx="229">
                  <c:v>3.1457899999999999</c:v>
                </c:pt>
                <c:pt idx="230">
                  <c:v>3.1595200000000001</c:v>
                </c:pt>
                <c:pt idx="231">
                  <c:v>3.17326</c:v>
                </c:pt>
                <c:pt idx="232">
                  <c:v>3.1869999999999998</c:v>
                </c:pt>
                <c:pt idx="233">
                  <c:v>3.2007300000000001</c:v>
                </c:pt>
                <c:pt idx="234">
                  <c:v>3.2144699999999999</c:v>
                </c:pt>
                <c:pt idx="235">
                  <c:v>3.2282099999999998</c:v>
                </c:pt>
                <c:pt idx="236">
                  <c:v>3.2419500000000001</c:v>
                </c:pt>
                <c:pt idx="237">
                  <c:v>3.2556799999999999</c:v>
                </c:pt>
                <c:pt idx="238">
                  <c:v>3.2694200000000002</c:v>
                </c:pt>
                <c:pt idx="239">
                  <c:v>3.2831600000000001</c:v>
                </c:pt>
                <c:pt idx="240">
                  <c:v>3.2968899999999999</c:v>
                </c:pt>
                <c:pt idx="241">
                  <c:v>3.3106300000000002</c:v>
                </c:pt>
                <c:pt idx="242">
                  <c:v>3.32437</c:v>
                </c:pt>
                <c:pt idx="243">
                  <c:v>3.3381099999999999</c:v>
                </c:pt>
                <c:pt idx="244">
                  <c:v>3.3518400000000002</c:v>
                </c:pt>
                <c:pt idx="245">
                  <c:v>3.36558</c:v>
                </c:pt>
                <c:pt idx="246">
                  <c:v>3.3793199999999999</c:v>
                </c:pt>
                <c:pt idx="247">
                  <c:v>3.3930500000000001</c:v>
                </c:pt>
                <c:pt idx="248">
                  <c:v>3.40679</c:v>
                </c:pt>
                <c:pt idx="249">
                  <c:v>3.4205299999999998</c:v>
                </c:pt>
                <c:pt idx="250">
                  <c:v>3.4342600000000001</c:v>
                </c:pt>
                <c:pt idx="251">
                  <c:v>3.448</c:v>
                </c:pt>
                <c:pt idx="252">
                  <c:v>3.4617399999999998</c:v>
                </c:pt>
                <c:pt idx="253">
                  <c:v>3.4754800000000001</c:v>
                </c:pt>
                <c:pt idx="254">
                  <c:v>3.4892099999999999</c:v>
                </c:pt>
                <c:pt idx="255">
                  <c:v>3.5029499999999998</c:v>
                </c:pt>
                <c:pt idx="256">
                  <c:v>3.5166900000000001</c:v>
                </c:pt>
                <c:pt idx="257">
                  <c:v>3.5304199999999999</c:v>
                </c:pt>
                <c:pt idx="258">
                  <c:v>3.5441600000000002</c:v>
                </c:pt>
                <c:pt idx="259">
                  <c:v>3.5579000000000001</c:v>
                </c:pt>
                <c:pt idx="260">
                  <c:v>3.5716399999999999</c:v>
                </c:pt>
                <c:pt idx="261">
                  <c:v>3.5853700000000002</c:v>
                </c:pt>
                <c:pt idx="262">
                  <c:v>3.59911</c:v>
                </c:pt>
                <c:pt idx="263">
                  <c:v>3.6128499999999999</c:v>
                </c:pt>
                <c:pt idx="264">
                  <c:v>3.6265800000000001</c:v>
                </c:pt>
                <c:pt idx="265">
                  <c:v>3.64032</c:v>
                </c:pt>
                <c:pt idx="266">
                  <c:v>3.6540599999999999</c:v>
                </c:pt>
                <c:pt idx="267">
                  <c:v>3.6677900000000001</c:v>
                </c:pt>
                <c:pt idx="268">
                  <c:v>3.68153</c:v>
                </c:pt>
                <c:pt idx="269">
                  <c:v>3.6952699999999998</c:v>
                </c:pt>
                <c:pt idx="270">
                  <c:v>3.7090100000000001</c:v>
                </c:pt>
                <c:pt idx="271">
                  <c:v>3.7227399999999999</c:v>
                </c:pt>
                <c:pt idx="272">
                  <c:v>3.7364799999999998</c:v>
                </c:pt>
                <c:pt idx="273">
                  <c:v>3.7502200000000001</c:v>
                </c:pt>
                <c:pt idx="274">
                  <c:v>3.7639499999999999</c:v>
                </c:pt>
                <c:pt idx="275">
                  <c:v>3.7776900000000002</c:v>
                </c:pt>
                <c:pt idx="276">
                  <c:v>3.7914300000000001</c:v>
                </c:pt>
                <c:pt idx="277">
                  <c:v>3.8051699999999999</c:v>
                </c:pt>
                <c:pt idx="278">
                  <c:v>3.8189000000000002</c:v>
                </c:pt>
                <c:pt idx="279">
                  <c:v>3.83264</c:v>
                </c:pt>
                <c:pt idx="280">
                  <c:v>3.8463799999999999</c:v>
                </c:pt>
                <c:pt idx="281">
                  <c:v>3.8601100000000002</c:v>
                </c:pt>
                <c:pt idx="282">
                  <c:v>3.87385</c:v>
                </c:pt>
                <c:pt idx="283">
                  <c:v>3.8875899999999999</c:v>
                </c:pt>
                <c:pt idx="284">
                  <c:v>3.9013300000000002</c:v>
                </c:pt>
                <c:pt idx="285">
                  <c:v>3.91506</c:v>
                </c:pt>
                <c:pt idx="286">
                  <c:v>3.9287999999999998</c:v>
                </c:pt>
                <c:pt idx="287">
                  <c:v>3.9425400000000002</c:v>
                </c:pt>
                <c:pt idx="288">
                  <c:v>3.95627</c:v>
                </c:pt>
                <c:pt idx="289">
                  <c:v>3.9700099999999998</c:v>
                </c:pt>
                <c:pt idx="290">
                  <c:v>3.9837500000000001</c:v>
                </c:pt>
                <c:pt idx="291">
                  <c:v>3.9974799999999999</c:v>
                </c:pt>
                <c:pt idx="292">
                  <c:v>4.0112199999999998</c:v>
                </c:pt>
                <c:pt idx="293">
                  <c:v>4.0249600000000001</c:v>
                </c:pt>
                <c:pt idx="294">
                  <c:v>4.0387000000000004</c:v>
                </c:pt>
                <c:pt idx="295">
                  <c:v>4.0524300000000002</c:v>
                </c:pt>
                <c:pt idx="296">
                  <c:v>4.0661699999999996</c:v>
                </c:pt>
                <c:pt idx="297">
                  <c:v>4.0799099999999999</c:v>
                </c:pt>
                <c:pt idx="298">
                  <c:v>4.0936399999999997</c:v>
                </c:pt>
                <c:pt idx="299">
                  <c:v>4.10738</c:v>
                </c:pt>
                <c:pt idx="300">
                  <c:v>4.1211200000000003</c:v>
                </c:pt>
                <c:pt idx="301">
                  <c:v>4.1348599999999998</c:v>
                </c:pt>
                <c:pt idx="302">
                  <c:v>4.1485900000000004</c:v>
                </c:pt>
                <c:pt idx="303">
                  <c:v>4.1623299999999999</c:v>
                </c:pt>
                <c:pt idx="304">
                  <c:v>4.1760700000000002</c:v>
                </c:pt>
                <c:pt idx="305">
                  <c:v>4.1898</c:v>
                </c:pt>
                <c:pt idx="306">
                  <c:v>4.2035400000000003</c:v>
                </c:pt>
                <c:pt idx="307">
                  <c:v>4.2172799999999997</c:v>
                </c:pt>
                <c:pt idx="308">
                  <c:v>4.2310100000000004</c:v>
                </c:pt>
                <c:pt idx="309">
                  <c:v>4.2447499999999998</c:v>
                </c:pt>
                <c:pt idx="310">
                  <c:v>4.2584900000000001</c:v>
                </c:pt>
                <c:pt idx="311">
                  <c:v>4.2722300000000004</c:v>
                </c:pt>
                <c:pt idx="312">
                  <c:v>4.2859600000000002</c:v>
                </c:pt>
                <c:pt idx="313">
                  <c:v>4.2996999999999996</c:v>
                </c:pt>
                <c:pt idx="314">
                  <c:v>4.3134399999999999</c:v>
                </c:pt>
                <c:pt idx="315">
                  <c:v>4.3271699999999997</c:v>
                </c:pt>
                <c:pt idx="316">
                  <c:v>4.34091</c:v>
                </c:pt>
                <c:pt idx="317">
                  <c:v>4.3546500000000004</c:v>
                </c:pt>
                <c:pt idx="318">
                  <c:v>4.3683899999999998</c:v>
                </c:pt>
                <c:pt idx="319">
                  <c:v>4.3821199999999996</c:v>
                </c:pt>
                <c:pt idx="320">
                  <c:v>4.3958599999999999</c:v>
                </c:pt>
                <c:pt idx="321">
                  <c:v>4.4096000000000002</c:v>
                </c:pt>
                <c:pt idx="322">
                  <c:v>4.42333</c:v>
                </c:pt>
                <c:pt idx="323">
                  <c:v>4.4370700000000003</c:v>
                </c:pt>
                <c:pt idx="324">
                  <c:v>4.4508099999999997</c:v>
                </c:pt>
                <c:pt idx="325">
                  <c:v>4.4645400000000004</c:v>
                </c:pt>
                <c:pt idx="326">
                  <c:v>4.4782799999999998</c:v>
                </c:pt>
                <c:pt idx="327">
                  <c:v>4.4920200000000001</c:v>
                </c:pt>
                <c:pt idx="328">
                  <c:v>4.5057600000000004</c:v>
                </c:pt>
                <c:pt idx="329">
                  <c:v>4.5194900000000002</c:v>
                </c:pt>
                <c:pt idx="330">
                  <c:v>4.5332299999999996</c:v>
                </c:pt>
                <c:pt idx="331">
                  <c:v>4.54697</c:v>
                </c:pt>
                <c:pt idx="332">
                  <c:v>4.5606999999999998</c:v>
                </c:pt>
                <c:pt idx="333">
                  <c:v>4.5744400000000001</c:v>
                </c:pt>
                <c:pt idx="334">
                  <c:v>4.5881800000000004</c:v>
                </c:pt>
                <c:pt idx="335">
                  <c:v>4.6019199999999998</c:v>
                </c:pt>
                <c:pt idx="336">
                  <c:v>4.6156499999999996</c:v>
                </c:pt>
                <c:pt idx="337">
                  <c:v>4.6293899999999999</c:v>
                </c:pt>
                <c:pt idx="338">
                  <c:v>4.6431300000000002</c:v>
                </c:pt>
                <c:pt idx="339">
                  <c:v>4.65686</c:v>
                </c:pt>
                <c:pt idx="340">
                  <c:v>4.6706000000000003</c:v>
                </c:pt>
                <c:pt idx="341">
                  <c:v>4.6843399999999997</c:v>
                </c:pt>
                <c:pt idx="342">
                  <c:v>4.6980700000000004</c:v>
                </c:pt>
                <c:pt idx="343">
                  <c:v>4.7118099999999998</c:v>
                </c:pt>
                <c:pt idx="344">
                  <c:v>4.7255500000000001</c:v>
                </c:pt>
                <c:pt idx="345">
                  <c:v>4.7392899999999996</c:v>
                </c:pt>
                <c:pt idx="346">
                  <c:v>4.7530200000000002</c:v>
                </c:pt>
                <c:pt idx="347">
                  <c:v>4.7667599999999997</c:v>
                </c:pt>
                <c:pt idx="348">
                  <c:v>4.7805</c:v>
                </c:pt>
                <c:pt idx="349">
                  <c:v>4.7942299999999998</c:v>
                </c:pt>
                <c:pt idx="350">
                  <c:v>4.8079700000000001</c:v>
                </c:pt>
                <c:pt idx="351">
                  <c:v>4.8217100000000004</c:v>
                </c:pt>
                <c:pt idx="352">
                  <c:v>4.8354499999999998</c:v>
                </c:pt>
                <c:pt idx="353">
                  <c:v>4.8491799999999996</c:v>
                </c:pt>
                <c:pt idx="354">
                  <c:v>4.8629199999999999</c:v>
                </c:pt>
                <c:pt idx="355">
                  <c:v>4.8766600000000002</c:v>
                </c:pt>
                <c:pt idx="356">
                  <c:v>4.89039</c:v>
                </c:pt>
                <c:pt idx="357">
                  <c:v>4.9041300000000003</c:v>
                </c:pt>
                <c:pt idx="358">
                  <c:v>4.9178699999999997</c:v>
                </c:pt>
                <c:pt idx="359">
                  <c:v>4.9316000000000004</c:v>
                </c:pt>
                <c:pt idx="360">
                  <c:v>4.9453399999999998</c:v>
                </c:pt>
                <c:pt idx="361">
                  <c:v>4.9590800000000002</c:v>
                </c:pt>
                <c:pt idx="362">
                  <c:v>4.9728199999999996</c:v>
                </c:pt>
                <c:pt idx="363">
                  <c:v>4.9865500000000003</c:v>
                </c:pt>
                <c:pt idx="364">
                  <c:v>5.0002899999999997</c:v>
                </c:pt>
                <c:pt idx="365">
                  <c:v>5.01403</c:v>
                </c:pt>
                <c:pt idx="366">
                  <c:v>5.0277599999999998</c:v>
                </c:pt>
                <c:pt idx="367">
                  <c:v>5.0415000000000001</c:v>
                </c:pt>
                <c:pt idx="368">
                  <c:v>5.0552400000000004</c:v>
                </c:pt>
                <c:pt idx="369">
                  <c:v>5.0689799999999998</c:v>
                </c:pt>
                <c:pt idx="370">
                  <c:v>5.0827099999999996</c:v>
                </c:pt>
                <c:pt idx="371">
                  <c:v>5.0964499999999999</c:v>
                </c:pt>
                <c:pt idx="372">
                  <c:v>5.1101900000000002</c:v>
                </c:pt>
                <c:pt idx="373">
                  <c:v>5.12392</c:v>
                </c:pt>
                <c:pt idx="374">
                  <c:v>5.1376600000000003</c:v>
                </c:pt>
                <c:pt idx="375">
                  <c:v>5.1513999999999998</c:v>
                </c:pt>
                <c:pt idx="376">
                  <c:v>5.1651300000000004</c:v>
                </c:pt>
                <c:pt idx="377">
                  <c:v>5.1788699999999999</c:v>
                </c:pt>
                <c:pt idx="378">
                  <c:v>5.1926100000000002</c:v>
                </c:pt>
                <c:pt idx="379">
                  <c:v>5.2063499999999996</c:v>
                </c:pt>
                <c:pt idx="380">
                  <c:v>5.2200800000000003</c:v>
                </c:pt>
                <c:pt idx="381">
                  <c:v>5.2338199999999997</c:v>
                </c:pt>
                <c:pt idx="382">
                  <c:v>5.24756</c:v>
                </c:pt>
                <c:pt idx="383">
                  <c:v>5.2612899999999998</c:v>
                </c:pt>
                <c:pt idx="384">
                  <c:v>5.2750300000000001</c:v>
                </c:pt>
                <c:pt idx="385">
                  <c:v>5.2887700000000004</c:v>
                </c:pt>
                <c:pt idx="386">
                  <c:v>5.3025099999999998</c:v>
                </c:pt>
                <c:pt idx="387">
                  <c:v>5.3162399999999996</c:v>
                </c:pt>
                <c:pt idx="388">
                  <c:v>5.3299799999999999</c:v>
                </c:pt>
                <c:pt idx="389">
                  <c:v>5.3437200000000002</c:v>
                </c:pt>
                <c:pt idx="390">
                  <c:v>5.35745</c:v>
                </c:pt>
                <c:pt idx="391">
                  <c:v>5.3711900000000004</c:v>
                </c:pt>
                <c:pt idx="392">
                  <c:v>5.3849299999999998</c:v>
                </c:pt>
                <c:pt idx="393">
                  <c:v>5.3986599999999996</c:v>
                </c:pt>
                <c:pt idx="394">
                  <c:v>5.4123999999999999</c:v>
                </c:pt>
                <c:pt idx="395">
                  <c:v>5.4261400000000002</c:v>
                </c:pt>
                <c:pt idx="396">
                  <c:v>5.4398799999999996</c:v>
                </c:pt>
                <c:pt idx="397">
                  <c:v>5.4536100000000003</c:v>
                </c:pt>
                <c:pt idx="398">
                  <c:v>5.4673499999999997</c:v>
                </c:pt>
                <c:pt idx="399">
                  <c:v>5.48109</c:v>
                </c:pt>
                <c:pt idx="400">
                  <c:v>5.4948199999999998</c:v>
                </c:pt>
                <c:pt idx="401">
                  <c:v>5.5085600000000001</c:v>
                </c:pt>
                <c:pt idx="402">
                  <c:v>5.5223000000000004</c:v>
                </c:pt>
                <c:pt idx="403">
                  <c:v>5.5360399999999998</c:v>
                </c:pt>
                <c:pt idx="404">
                  <c:v>5.5497699999999996</c:v>
                </c:pt>
                <c:pt idx="405">
                  <c:v>5.56351</c:v>
                </c:pt>
                <c:pt idx="406">
                  <c:v>5.5772500000000003</c:v>
                </c:pt>
                <c:pt idx="407">
                  <c:v>5.5909800000000001</c:v>
                </c:pt>
                <c:pt idx="408">
                  <c:v>5.6047200000000004</c:v>
                </c:pt>
                <c:pt idx="409">
                  <c:v>5.6184599999999998</c:v>
                </c:pt>
                <c:pt idx="410">
                  <c:v>5.6321899999999996</c:v>
                </c:pt>
                <c:pt idx="411">
                  <c:v>5.6459299999999999</c:v>
                </c:pt>
                <c:pt idx="412">
                  <c:v>5.6596700000000002</c:v>
                </c:pt>
                <c:pt idx="413">
                  <c:v>5.6734099999999996</c:v>
                </c:pt>
                <c:pt idx="414">
                  <c:v>5.6871400000000003</c:v>
                </c:pt>
                <c:pt idx="415">
                  <c:v>5.7008799999999997</c:v>
                </c:pt>
                <c:pt idx="416">
                  <c:v>5.71462</c:v>
                </c:pt>
                <c:pt idx="417">
                  <c:v>5.7283499999999998</c:v>
                </c:pt>
                <c:pt idx="418">
                  <c:v>5.7420900000000001</c:v>
                </c:pt>
                <c:pt idx="419">
                  <c:v>5.7558299999999996</c:v>
                </c:pt>
                <c:pt idx="420">
                  <c:v>5.7695699999999999</c:v>
                </c:pt>
                <c:pt idx="421">
                  <c:v>5.7832999999999997</c:v>
                </c:pt>
                <c:pt idx="422">
                  <c:v>5.79704</c:v>
                </c:pt>
                <c:pt idx="423">
                  <c:v>5.8107800000000003</c:v>
                </c:pt>
                <c:pt idx="424">
                  <c:v>5.8245100000000001</c:v>
                </c:pt>
                <c:pt idx="425">
                  <c:v>5.8382500000000004</c:v>
                </c:pt>
                <c:pt idx="426">
                  <c:v>5.8519899999999998</c:v>
                </c:pt>
                <c:pt idx="427">
                  <c:v>5.8657199999999996</c:v>
                </c:pt>
                <c:pt idx="428">
                  <c:v>5.8794599999999999</c:v>
                </c:pt>
                <c:pt idx="429">
                  <c:v>5.8932000000000002</c:v>
                </c:pt>
                <c:pt idx="430">
                  <c:v>5.9069399999999996</c:v>
                </c:pt>
                <c:pt idx="431">
                  <c:v>5.9206700000000003</c:v>
                </c:pt>
                <c:pt idx="432">
                  <c:v>5.9344099999999997</c:v>
                </c:pt>
                <c:pt idx="433">
                  <c:v>5.94815</c:v>
                </c:pt>
                <c:pt idx="434">
                  <c:v>5.9618799999999998</c:v>
                </c:pt>
                <c:pt idx="435">
                  <c:v>5.9756200000000002</c:v>
                </c:pt>
                <c:pt idx="436">
                  <c:v>5.9893599999999996</c:v>
                </c:pt>
                <c:pt idx="437">
                  <c:v>6.0030999999999999</c:v>
                </c:pt>
                <c:pt idx="438">
                  <c:v>6.0168299999999997</c:v>
                </c:pt>
                <c:pt idx="439">
                  <c:v>6.03057</c:v>
                </c:pt>
                <c:pt idx="440">
                  <c:v>6.0443100000000003</c:v>
                </c:pt>
                <c:pt idx="441">
                  <c:v>6.0580400000000001</c:v>
                </c:pt>
                <c:pt idx="442">
                  <c:v>6.0717800000000004</c:v>
                </c:pt>
                <c:pt idx="443">
                  <c:v>6.0855199999999998</c:v>
                </c:pt>
                <c:pt idx="444">
                  <c:v>6.0992499999999996</c:v>
                </c:pt>
                <c:pt idx="445">
                  <c:v>6.1129899999999999</c:v>
                </c:pt>
                <c:pt idx="446">
                  <c:v>6.1267300000000002</c:v>
                </c:pt>
                <c:pt idx="447">
                  <c:v>6.1404699999999997</c:v>
                </c:pt>
                <c:pt idx="448">
                  <c:v>6.1542000000000003</c:v>
                </c:pt>
                <c:pt idx="449">
                  <c:v>6.1679399999999998</c:v>
                </c:pt>
                <c:pt idx="450">
                  <c:v>6.1816800000000001</c:v>
                </c:pt>
                <c:pt idx="451">
                  <c:v>6.1954099999999999</c:v>
                </c:pt>
                <c:pt idx="452">
                  <c:v>6.2091500000000002</c:v>
                </c:pt>
                <c:pt idx="453">
                  <c:v>6.2228899999999996</c:v>
                </c:pt>
                <c:pt idx="454">
                  <c:v>6.2366299999999999</c:v>
                </c:pt>
                <c:pt idx="455">
                  <c:v>6.2503599999999997</c:v>
                </c:pt>
                <c:pt idx="456">
                  <c:v>6.2641</c:v>
                </c:pt>
                <c:pt idx="457">
                  <c:v>6.2778400000000003</c:v>
                </c:pt>
                <c:pt idx="458">
                  <c:v>6.2915700000000001</c:v>
                </c:pt>
                <c:pt idx="459">
                  <c:v>6.3053100000000004</c:v>
                </c:pt>
                <c:pt idx="460">
                  <c:v>6.3190499999999998</c:v>
                </c:pt>
                <c:pt idx="461">
                  <c:v>6.3327799999999996</c:v>
                </c:pt>
                <c:pt idx="462">
                  <c:v>6.3465199999999999</c:v>
                </c:pt>
                <c:pt idx="463">
                  <c:v>6.3602600000000002</c:v>
                </c:pt>
                <c:pt idx="464">
                  <c:v>6.3739999999999997</c:v>
                </c:pt>
                <c:pt idx="465">
                  <c:v>6.3877300000000004</c:v>
                </c:pt>
                <c:pt idx="466">
                  <c:v>6.4014699999999998</c:v>
                </c:pt>
                <c:pt idx="467">
                  <c:v>6.4152100000000001</c:v>
                </c:pt>
                <c:pt idx="468">
                  <c:v>6.4289399999999999</c:v>
                </c:pt>
                <c:pt idx="469">
                  <c:v>6.4426800000000002</c:v>
                </c:pt>
                <c:pt idx="470">
                  <c:v>6.4564199999999996</c:v>
                </c:pt>
                <c:pt idx="471">
                  <c:v>6.4701599999999999</c:v>
                </c:pt>
                <c:pt idx="472">
                  <c:v>6.4838899999999997</c:v>
                </c:pt>
                <c:pt idx="473">
                  <c:v>6.49763</c:v>
                </c:pt>
                <c:pt idx="474">
                  <c:v>6.5113700000000003</c:v>
                </c:pt>
                <c:pt idx="475">
                  <c:v>6.5251000000000001</c:v>
                </c:pt>
                <c:pt idx="476">
                  <c:v>6.5388400000000004</c:v>
                </c:pt>
                <c:pt idx="477">
                  <c:v>6.5525799999999998</c:v>
                </c:pt>
                <c:pt idx="478">
                  <c:v>6.5663099999999996</c:v>
                </c:pt>
                <c:pt idx="479">
                  <c:v>6.58005</c:v>
                </c:pt>
                <c:pt idx="480">
                  <c:v>6.5937900000000003</c:v>
                </c:pt>
                <c:pt idx="481">
                  <c:v>6.6075299999999997</c:v>
                </c:pt>
                <c:pt idx="482">
                  <c:v>6.6212600000000004</c:v>
                </c:pt>
                <c:pt idx="483">
                  <c:v>6.6349999999999998</c:v>
                </c:pt>
                <c:pt idx="484">
                  <c:v>6.6487400000000001</c:v>
                </c:pt>
                <c:pt idx="485">
                  <c:v>6.6624699999999999</c:v>
                </c:pt>
                <c:pt idx="486">
                  <c:v>6.6762100000000002</c:v>
                </c:pt>
                <c:pt idx="487">
                  <c:v>6.6899499999999996</c:v>
                </c:pt>
                <c:pt idx="488">
                  <c:v>6.7036899999999999</c:v>
                </c:pt>
                <c:pt idx="489">
                  <c:v>6.7174199999999997</c:v>
                </c:pt>
                <c:pt idx="490">
                  <c:v>6.73116</c:v>
                </c:pt>
                <c:pt idx="491">
                  <c:v>6.7449000000000003</c:v>
                </c:pt>
                <c:pt idx="492">
                  <c:v>6.7586300000000001</c:v>
                </c:pt>
                <c:pt idx="493">
                  <c:v>6.7723699999999996</c:v>
                </c:pt>
                <c:pt idx="494">
                  <c:v>6.7861099999999999</c:v>
                </c:pt>
                <c:pt idx="495">
                  <c:v>6.7998399999999997</c:v>
                </c:pt>
                <c:pt idx="496">
                  <c:v>6.81358</c:v>
                </c:pt>
                <c:pt idx="497">
                  <c:v>6.8273200000000003</c:v>
                </c:pt>
                <c:pt idx="498">
                  <c:v>6.8410599999999997</c:v>
                </c:pt>
                <c:pt idx="499">
                  <c:v>6.8547900000000004</c:v>
                </c:pt>
                <c:pt idx="500">
                  <c:v>6.8685299999999998</c:v>
                </c:pt>
                <c:pt idx="501">
                  <c:v>6.8822700000000001</c:v>
                </c:pt>
                <c:pt idx="502">
                  <c:v>6.8959999999999999</c:v>
                </c:pt>
                <c:pt idx="503">
                  <c:v>6.9097400000000002</c:v>
                </c:pt>
                <c:pt idx="504">
                  <c:v>6.9234799999999996</c:v>
                </c:pt>
                <c:pt idx="505">
                  <c:v>6.9372199999999999</c:v>
                </c:pt>
                <c:pt idx="506">
                  <c:v>6.9509499999999997</c:v>
                </c:pt>
                <c:pt idx="507">
                  <c:v>6.96469</c:v>
                </c:pt>
                <c:pt idx="508">
                  <c:v>6.9784300000000004</c:v>
                </c:pt>
                <c:pt idx="509">
                  <c:v>6.9921600000000002</c:v>
                </c:pt>
                <c:pt idx="510">
                  <c:v>7.0058999999999996</c:v>
                </c:pt>
                <c:pt idx="511">
                  <c:v>7.0196399999999999</c:v>
                </c:pt>
                <c:pt idx="512">
                  <c:v>7.0333699999999997</c:v>
                </c:pt>
                <c:pt idx="513">
                  <c:v>7.04711</c:v>
                </c:pt>
                <c:pt idx="514">
                  <c:v>7.0608500000000003</c:v>
                </c:pt>
                <c:pt idx="515">
                  <c:v>7.0745899999999997</c:v>
                </c:pt>
                <c:pt idx="516">
                  <c:v>7.0883200000000004</c:v>
                </c:pt>
                <c:pt idx="517">
                  <c:v>7.1020599999999998</c:v>
                </c:pt>
                <c:pt idx="518">
                  <c:v>7.1158000000000001</c:v>
                </c:pt>
                <c:pt idx="519">
                  <c:v>7.1295299999999999</c:v>
                </c:pt>
                <c:pt idx="520">
                  <c:v>7.1432700000000002</c:v>
                </c:pt>
                <c:pt idx="521">
                  <c:v>7.1570099999999996</c:v>
                </c:pt>
                <c:pt idx="522">
                  <c:v>7.17075</c:v>
                </c:pt>
                <c:pt idx="523">
                  <c:v>7.1844799999999998</c:v>
                </c:pt>
                <c:pt idx="524">
                  <c:v>7.1982200000000001</c:v>
                </c:pt>
                <c:pt idx="525">
                  <c:v>7.2119600000000004</c:v>
                </c:pt>
                <c:pt idx="526">
                  <c:v>7.2256900000000002</c:v>
                </c:pt>
                <c:pt idx="527">
                  <c:v>7.2394299999999996</c:v>
                </c:pt>
                <c:pt idx="528">
                  <c:v>7.2531699999999999</c:v>
                </c:pt>
                <c:pt idx="529">
                  <c:v>7.2668999999999997</c:v>
                </c:pt>
                <c:pt idx="530">
                  <c:v>7.28064</c:v>
                </c:pt>
                <c:pt idx="531">
                  <c:v>7.2943800000000003</c:v>
                </c:pt>
                <c:pt idx="532">
                  <c:v>7.3081199999999997</c:v>
                </c:pt>
                <c:pt idx="533">
                  <c:v>7.3218500000000004</c:v>
                </c:pt>
                <c:pt idx="534">
                  <c:v>7.3355899999999998</c:v>
                </c:pt>
                <c:pt idx="535">
                  <c:v>7.3493300000000001</c:v>
                </c:pt>
                <c:pt idx="536">
                  <c:v>7.3630599999999999</c:v>
                </c:pt>
                <c:pt idx="537">
                  <c:v>7.3768000000000002</c:v>
                </c:pt>
                <c:pt idx="538">
                  <c:v>7.3905399999999997</c:v>
                </c:pt>
                <c:pt idx="539">
                  <c:v>7.40428</c:v>
                </c:pt>
                <c:pt idx="540">
                  <c:v>7.4180099999999998</c:v>
                </c:pt>
                <c:pt idx="541">
                  <c:v>7.4317500000000001</c:v>
                </c:pt>
                <c:pt idx="542">
                  <c:v>7.4454900000000004</c:v>
                </c:pt>
                <c:pt idx="543">
                  <c:v>7.4592200000000002</c:v>
                </c:pt>
                <c:pt idx="544">
                  <c:v>7.4729599999999996</c:v>
                </c:pt>
                <c:pt idx="545">
                  <c:v>7.4866999999999999</c:v>
                </c:pt>
                <c:pt idx="546">
                  <c:v>7.5004299999999997</c:v>
                </c:pt>
                <c:pt idx="547">
                  <c:v>7.51417</c:v>
                </c:pt>
                <c:pt idx="548">
                  <c:v>7.5279100000000003</c:v>
                </c:pt>
                <c:pt idx="549">
                  <c:v>7.5416499999999997</c:v>
                </c:pt>
                <c:pt idx="550">
                  <c:v>7.5553800000000004</c:v>
                </c:pt>
                <c:pt idx="551">
                  <c:v>7.5691199999999998</c:v>
                </c:pt>
                <c:pt idx="552">
                  <c:v>7.5828600000000002</c:v>
                </c:pt>
                <c:pt idx="553">
                  <c:v>7.59659</c:v>
                </c:pt>
                <c:pt idx="554">
                  <c:v>7.6103300000000003</c:v>
                </c:pt>
                <c:pt idx="555">
                  <c:v>7.6240699999999997</c:v>
                </c:pt>
                <c:pt idx="556">
                  <c:v>7.63781</c:v>
                </c:pt>
                <c:pt idx="557">
                  <c:v>7.6515399999999998</c:v>
                </c:pt>
                <c:pt idx="558">
                  <c:v>7.6652800000000001</c:v>
                </c:pt>
                <c:pt idx="559">
                  <c:v>7.6790200000000004</c:v>
                </c:pt>
                <c:pt idx="560">
                  <c:v>7.6927500000000002</c:v>
                </c:pt>
                <c:pt idx="561">
                  <c:v>7.7064899999999996</c:v>
                </c:pt>
                <c:pt idx="562">
                  <c:v>7.7202299999999999</c:v>
                </c:pt>
                <c:pt idx="563">
                  <c:v>7.7339599999999997</c:v>
                </c:pt>
                <c:pt idx="564">
                  <c:v>7.7477</c:v>
                </c:pt>
                <c:pt idx="565">
                  <c:v>7.7614400000000003</c:v>
                </c:pt>
                <c:pt idx="566">
                  <c:v>7.7751799999999998</c:v>
                </c:pt>
                <c:pt idx="567">
                  <c:v>7.7889099999999996</c:v>
                </c:pt>
                <c:pt idx="568">
                  <c:v>7.8026499999999999</c:v>
                </c:pt>
                <c:pt idx="569">
                  <c:v>7.8163900000000002</c:v>
                </c:pt>
                <c:pt idx="570">
                  <c:v>7.83012</c:v>
                </c:pt>
                <c:pt idx="571">
                  <c:v>7.8438600000000003</c:v>
                </c:pt>
                <c:pt idx="572">
                  <c:v>7.8575999999999997</c:v>
                </c:pt>
                <c:pt idx="573">
                  <c:v>7.87134</c:v>
                </c:pt>
                <c:pt idx="574">
                  <c:v>7.8850699999999998</c:v>
                </c:pt>
                <c:pt idx="575">
                  <c:v>7.8988100000000001</c:v>
                </c:pt>
                <c:pt idx="576">
                  <c:v>7.9125500000000004</c:v>
                </c:pt>
                <c:pt idx="577">
                  <c:v>7.9262800000000002</c:v>
                </c:pt>
                <c:pt idx="578">
                  <c:v>7.9400199999999996</c:v>
                </c:pt>
                <c:pt idx="579">
                  <c:v>7.9537599999999999</c:v>
                </c:pt>
                <c:pt idx="580">
                  <c:v>7.9674899999999997</c:v>
                </c:pt>
                <c:pt idx="581">
                  <c:v>7.98123</c:v>
                </c:pt>
                <c:pt idx="582">
                  <c:v>7.9949700000000004</c:v>
                </c:pt>
                <c:pt idx="583">
                  <c:v>8.0087100000000007</c:v>
                </c:pt>
                <c:pt idx="584">
                  <c:v>8.0224399999999996</c:v>
                </c:pt>
                <c:pt idx="585">
                  <c:v>8.0361799999999999</c:v>
                </c:pt>
                <c:pt idx="586">
                  <c:v>8.0499200000000002</c:v>
                </c:pt>
                <c:pt idx="587">
                  <c:v>8.0636500000000009</c:v>
                </c:pt>
                <c:pt idx="588">
                  <c:v>8.0773899999999994</c:v>
                </c:pt>
                <c:pt idx="589">
                  <c:v>8.0911299999999997</c:v>
                </c:pt>
                <c:pt idx="590">
                  <c:v>8.10487</c:v>
                </c:pt>
                <c:pt idx="591">
                  <c:v>8.1186000000000007</c:v>
                </c:pt>
                <c:pt idx="592">
                  <c:v>8.1323399999999992</c:v>
                </c:pt>
                <c:pt idx="593">
                  <c:v>8.1460799999999995</c:v>
                </c:pt>
                <c:pt idx="594">
                  <c:v>8.1598100000000002</c:v>
                </c:pt>
                <c:pt idx="595">
                  <c:v>8.1735500000000005</c:v>
                </c:pt>
                <c:pt idx="596">
                  <c:v>8.1872900000000008</c:v>
                </c:pt>
                <c:pt idx="597">
                  <c:v>8.2010199999999998</c:v>
                </c:pt>
                <c:pt idx="598">
                  <c:v>8.2147600000000001</c:v>
                </c:pt>
                <c:pt idx="599">
                  <c:v>8.2285000000000004</c:v>
                </c:pt>
                <c:pt idx="600">
                  <c:v>8.2422400000000007</c:v>
                </c:pt>
                <c:pt idx="601">
                  <c:v>8.2559699999999996</c:v>
                </c:pt>
                <c:pt idx="602">
                  <c:v>8.2697099999999999</c:v>
                </c:pt>
                <c:pt idx="603">
                  <c:v>8.2834500000000002</c:v>
                </c:pt>
                <c:pt idx="604">
                  <c:v>8.2971800000000009</c:v>
                </c:pt>
                <c:pt idx="605">
                  <c:v>8.3109199999999994</c:v>
                </c:pt>
                <c:pt idx="606">
                  <c:v>8.3246599999999997</c:v>
                </c:pt>
                <c:pt idx="607">
                  <c:v>8.3384</c:v>
                </c:pt>
                <c:pt idx="608">
                  <c:v>8.3521300000000007</c:v>
                </c:pt>
                <c:pt idx="609">
                  <c:v>8.3658699999999993</c:v>
                </c:pt>
                <c:pt idx="610">
                  <c:v>8.3796099999999996</c:v>
                </c:pt>
                <c:pt idx="611">
                  <c:v>8.3933400000000002</c:v>
                </c:pt>
                <c:pt idx="612">
                  <c:v>8.4070800000000006</c:v>
                </c:pt>
                <c:pt idx="613">
                  <c:v>8.4208200000000009</c:v>
                </c:pt>
                <c:pt idx="614">
                  <c:v>8.4345499999999998</c:v>
                </c:pt>
                <c:pt idx="615">
                  <c:v>8.4482900000000001</c:v>
                </c:pt>
                <c:pt idx="616">
                  <c:v>8.4620300000000004</c:v>
                </c:pt>
                <c:pt idx="617">
                  <c:v>8.4757700000000007</c:v>
                </c:pt>
                <c:pt idx="618">
                  <c:v>8.4894999999999996</c:v>
                </c:pt>
                <c:pt idx="619">
                  <c:v>8.5032399999999999</c:v>
                </c:pt>
                <c:pt idx="620">
                  <c:v>8.5169800000000002</c:v>
                </c:pt>
                <c:pt idx="621">
                  <c:v>8.5307099999999991</c:v>
                </c:pt>
                <c:pt idx="622">
                  <c:v>8.5444499999999994</c:v>
                </c:pt>
                <c:pt idx="623">
                  <c:v>8.5581899999999997</c:v>
                </c:pt>
                <c:pt idx="624">
                  <c:v>8.57193</c:v>
                </c:pt>
                <c:pt idx="625">
                  <c:v>8.5856600000000007</c:v>
                </c:pt>
                <c:pt idx="626">
                  <c:v>8.5993999999999993</c:v>
                </c:pt>
                <c:pt idx="627">
                  <c:v>8.6131399999999996</c:v>
                </c:pt>
                <c:pt idx="628">
                  <c:v>8.6268700000000003</c:v>
                </c:pt>
                <c:pt idx="629">
                  <c:v>8.6406100000000006</c:v>
                </c:pt>
                <c:pt idx="630">
                  <c:v>8.6543500000000009</c:v>
                </c:pt>
                <c:pt idx="631">
                  <c:v>8.6680799999999998</c:v>
                </c:pt>
                <c:pt idx="632">
                  <c:v>8.6818200000000001</c:v>
                </c:pt>
                <c:pt idx="633">
                  <c:v>8.6955600000000004</c:v>
                </c:pt>
                <c:pt idx="634">
                  <c:v>8.7093000000000007</c:v>
                </c:pt>
                <c:pt idx="635">
                  <c:v>8.7230299999999996</c:v>
                </c:pt>
                <c:pt idx="636">
                  <c:v>8.7367699999999999</c:v>
                </c:pt>
                <c:pt idx="637">
                  <c:v>8.7505100000000002</c:v>
                </c:pt>
                <c:pt idx="638">
                  <c:v>8.7642399999999991</c:v>
                </c:pt>
                <c:pt idx="639">
                  <c:v>8.7779799999999994</c:v>
                </c:pt>
                <c:pt idx="640">
                  <c:v>8.7917199999999998</c:v>
                </c:pt>
                <c:pt idx="641">
                  <c:v>8.8054600000000001</c:v>
                </c:pt>
                <c:pt idx="642">
                  <c:v>8.8191900000000008</c:v>
                </c:pt>
                <c:pt idx="643">
                  <c:v>8.8329299999999993</c:v>
                </c:pt>
                <c:pt idx="644">
                  <c:v>8.8466699999999996</c:v>
                </c:pt>
                <c:pt idx="645">
                  <c:v>8.8604000000000003</c:v>
                </c:pt>
                <c:pt idx="646">
                  <c:v>8.8741400000000006</c:v>
                </c:pt>
                <c:pt idx="647">
                  <c:v>8.8878799999999991</c:v>
                </c:pt>
                <c:pt idx="648">
                  <c:v>8.9016099999999998</c:v>
                </c:pt>
                <c:pt idx="649">
                  <c:v>8.9153500000000001</c:v>
                </c:pt>
                <c:pt idx="650">
                  <c:v>8.9290900000000004</c:v>
                </c:pt>
                <c:pt idx="651">
                  <c:v>8.9428300000000007</c:v>
                </c:pt>
                <c:pt idx="652">
                  <c:v>8.9565599999999996</c:v>
                </c:pt>
                <c:pt idx="653">
                  <c:v>8.9702999999999999</c:v>
                </c:pt>
                <c:pt idx="654">
                  <c:v>8.9840400000000002</c:v>
                </c:pt>
                <c:pt idx="655">
                  <c:v>8.9977699999999992</c:v>
                </c:pt>
                <c:pt idx="656">
                  <c:v>9.0115099999999995</c:v>
                </c:pt>
                <c:pt idx="657">
                  <c:v>9.0252499999999998</c:v>
                </c:pt>
                <c:pt idx="658">
                  <c:v>9.0389900000000001</c:v>
                </c:pt>
                <c:pt idx="659">
                  <c:v>9.0527200000000008</c:v>
                </c:pt>
                <c:pt idx="660">
                  <c:v>9.0664599999999993</c:v>
                </c:pt>
                <c:pt idx="661">
                  <c:v>9.0801999999999996</c:v>
                </c:pt>
                <c:pt idx="662">
                  <c:v>9.0939300000000003</c:v>
                </c:pt>
                <c:pt idx="663">
                  <c:v>9.1076700000000006</c:v>
                </c:pt>
                <c:pt idx="664">
                  <c:v>9.1214099999999991</c:v>
                </c:pt>
                <c:pt idx="665">
                  <c:v>9.1351399999999998</c:v>
                </c:pt>
                <c:pt idx="666">
                  <c:v>9.1488800000000001</c:v>
                </c:pt>
                <c:pt idx="667">
                  <c:v>9.1626200000000004</c:v>
                </c:pt>
                <c:pt idx="668">
                  <c:v>9.1763600000000007</c:v>
                </c:pt>
                <c:pt idx="669">
                  <c:v>9.1900899999999996</c:v>
                </c:pt>
                <c:pt idx="670">
                  <c:v>9.20383</c:v>
                </c:pt>
                <c:pt idx="671">
                  <c:v>9.2175700000000003</c:v>
                </c:pt>
                <c:pt idx="672">
                  <c:v>9.2312999999999992</c:v>
                </c:pt>
                <c:pt idx="673">
                  <c:v>9.2450399999999995</c:v>
                </c:pt>
                <c:pt idx="674">
                  <c:v>9.2587799999999998</c:v>
                </c:pt>
                <c:pt idx="675">
                  <c:v>9.2725200000000001</c:v>
                </c:pt>
                <c:pt idx="676">
                  <c:v>9.2862500000000008</c:v>
                </c:pt>
                <c:pt idx="677">
                  <c:v>9.2999899999999993</c:v>
                </c:pt>
                <c:pt idx="678">
                  <c:v>9.3137299999999996</c:v>
                </c:pt>
                <c:pt idx="679">
                  <c:v>9.3274600000000003</c:v>
                </c:pt>
                <c:pt idx="680">
                  <c:v>9.3412000000000006</c:v>
                </c:pt>
                <c:pt idx="681">
                  <c:v>9.3549399999999991</c:v>
                </c:pt>
                <c:pt idx="682">
                  <c:v>9.3686699999999998</c:v>
                </c:pt>
                <c:pt idx="683">
                  <c:v>9.3824100000000001</c:v>
                </c:pt>
                <c:pt idx="684">
                  <c:v>9.3961500000000004</c:v>
                </c:pt>
                <c:pt idx="685">
                  <c:v>9.4098900000000008</c:v>
                </c:pt>
                <c:pt idx="686">
                  <c:v>9.4236199999999997</c:v>
                </c:pt>
                <c:pt idx="687">
                  <c:v>9.43736</c:v>
                </c:pt>
                <c:pt idx="688">
                  <c:v>9.4511000000000003</c:v>
                </c:pt>
                <c:pt idx="689">
                  <c:v>9.4648299999999992</c:v>
                </c:pt>
                <c:pt idx="690">
                  <c:v>9.4785699999999995</c:v>
                </c:pt>
                <c:pt idx="691">
                  <c:v>9.4923099999999998</c:v>
                </c:pt>
                <c:pt idx="692">
                  <c:v>9.5060500000000001</c:v>
                </c:pt>
                <c:pt idx="693">
                  <c:v>9.5197800000000008</c:v>
                </c:pt>
                <c:pt idx="694">
                  <c:v>9.5335199999999993</c:v>
                </c:pt>
                <c:pt idx="695">
                  <c:v>9.5472599999999996</c:v>
                </c:pt>
                <c:pt idx="696">
                  <c:v>9.5609900000000003</c:v>
                </c:pt>
                <c:pt idx="697">
                  <c:v>9.5747300000000006</c:v>
                </c:pt>
                <c:pt idx="698">
                  <c:v>9.5884699999999992</c:v>
                </c:pt>
                <c:pt idx="699">
                  <c:v>9.6021999999999998</c:v>
                </c:pt>
                <c:pt idx="700">
                  <c:v>9.6159400000000002</c:v>
                </c:pt>
                <c:pt idx="701">
                  <c:v>9.6296800000000005</c:v>
                </c:pt>
                <c:pt idx="702">
                  <c:v>9.6434200000000008</c:v>
                </c:pt>
                <c:pt idx="703">
                  <c:v>9.6571499999999997</c:v>
                </c:pt>
                <c:pt idx="704">
                  <c:v>9.67089</c:v>
                </c:pt>
                <c:pt idx="705">
                  <c:v>9.6846300000000003</c:v>
                </c:pt>
                <c:pt idx="706">
                  <c:v>9.6983599999999992</c:v>
                </c:pt>
                <c:pt idx="707">
                  <c:v>9.7120999999999995</c:v>
                </c:pt>
                <c:pt idx="708">
                  <c:v>9.7258399999999998</c:v>
                </c:pt>
                <c:pt idx="709">
                  <c:v>9.7395800000000001</c:v>
                </c:pt>
                <c:pt idx="710">
                  <c:v>9.7533100000000008</c:v>
                </c:pt>
                <c:pt idx="711">
                  <c:v>9.7670499999999993</c:v>
                </c:pt>
                <c:pt idx="712">
                  <c:v>9.7807899999999997</c:v>
                </c:pt>
                <c:pt idx="713">
                  <c:v>9.7945200000000003</c:v>
                </c:pt>
                <c:pt idx="714">
                  <c:v>9.8082600000000006</c:v>
                </c:pt>
                <c:pt idx="715">
                  <c:v>9.8219999999999992</c:v>
                </c:pt>
                <c:pt idx="716">
                  <c:v>9.8357299999999999</c:v>
                </c:pt>
                <c:pt idx="717">
                  <c:v>9.8494700000000002</c:v>
                </c:pt>
                <c:pt idx="718">
                  <c:v>9.8632100000000005</c:v>
                </c:pt>
                <c:pt idx="719">
                  <c:v>9.8769500000000008</c:v>
                </c:pt>
                <c:pt idx="720">
                  <c:v>9.8906799999999997</c:v>
                </c:pt>
                <c:pt idx="721">
                  <c:v>9.90442</c:v>
                </c:pt>
                <c:pt idx="722">
                  <c:v>9.9181600000000003</c:v>
                </c:pt>
                <c:pt idx="723">
                  <c:v>9.9318899999999992</c:v>
                </c:pt>
                <c:pt idx="724">
                  <c:v>9.9456299999999995</c:v>
                </c:pt>
                <c:pt idx="725">
                  <c:v>9.9593699999999998</c:v>
                </c:pt>
                <c:pt idx="726">
                  <c:v>9.9731100000000001</c:v>
                </c:pt>
                <c:pt idx="727">
                  <c:v>9.9868400000000008</c:v>
                </c:pt>
                <c:pt idx="728">
                  <c:v>10.0006</c:v>
                </c:pt>
                <c:pt idx="729">
                  <c:v>10.0143</c:v>
                </c:pt>
                <c:pt idx="730">
                  <c:v>10.0281</c:v>
                </c:pt>
                <c:pt idx="731">
                  <c:v>10.0418</c:v>
                </c:pt>
                <c:pt idx="732">
                  <c:v>10.0555</c:v>
                </c:pt>
                <c:pt idx="733">
                  <c:v>10.0693</c:v>
                </c:pt>
                <c:pt idx="734">
                  <c:v>10.083</c:v>
                </c:pt>
                <c:pt idx="735">
                  <c:v>10.0967</c:v>
                </c:pt>
                <c:pt idx="736">
                  <c:v>10.1105</c:v>
                </c:pt>
                <c:pt idx="737">
                  <c:v>10.1242</c:v>
                </c:pt>
                <c:pt idx="738">
                  <c:v>10.138</c:v>
                </c:pt>
                <c:pt idx="739">
                  <c:v>10.1517</c:v>
                </c:pt>
                <c:pt idx="740">
                  <c:v>10.1654</c:v>
                </c:pt>
                <c:pt idx="741">
                  <c:v>10.1792</c:v>
                </c:pt>
                <c:pt idx="742">
                  <c:v>10.1929</c:v>
                </c:pt>
                <c:pt idx="743">
                  <c:v>10.2066</c:v>
                </c:pt>
                <c:pt idx="744">
                  <c:v>10.2204</c:v>
                </c:pt>
                <c:pt idx="745">
                  <c:v>10.2341</c:v>
                </c:pt>
                <c:pt idx="746">
                  <c:v>10.2478</c:v>
                </c:pt>
                <c:pt idx="747">
                  <c:v>10.2616</c:v>
                </c:pt>
                <c:pt idx="748">
                  <c:v>10.2753</c:v>
                </c:pt>
                <c:pt idx="749">
                  <c:v>10.289099999999999</c:v>
                </c:pt>
                <c:pt idx="750">
                  <c:v>10.3028</c:v>
                </c:pt>
                <c:pt idx="751">
                  <c:v>10.3165</c:v>
                </c:pt>
                <c:pt idx="752">
                  <c:v>10.330299999999999</c:v>
                </c:pt>
                <c:pt idx="753">
                  <c:v>10.343999999999999</c:v>
                </c:pt>
                <c:pt idx="754">
                  <c:v>10.357699999999999</c:v>
                </c:pt>
                <c:pt idx="755">
                  <c:v>10.371499999999999</c:v>
                </c:pt>
                <c:pt idx="756">
                  <c:v>10.385199999999999</c:v>
                </c:pt>
                <c:pt idx="757">
                  <c:v>10.398999999999999</c:v>
                </c:pt>
                <c:pt idx="758">
                  <c:v>10.412699999999999</c:v>
                </c:pt>
                <c:pt idx="759">
                  <c:v>10.426399999999999</c:v>
                </c:pt>
                <c:pt idx="760">
                  <c:v>10.440200000000001</c:v>
                </c:pt>
                <c:pt idx="761">
                  <c:v>10.453900000000001</c:v>
                </c:pt>
                <c:pt idx="762">
                  <c:v>10.467599999999999</c:v>
                </c:pt>
                <c:pt idx="763">
                  <c:v>10.481400000000001</c:v>
                </c:pt>
                <c:pt idx="764">
                  <c:v>10.495100000000001</c:v>
                </c:pt>
                <c:pt idx="765">
                  <c:v>10.508900000000001</c:v>
                </c:pt>
                <c:pt idx="766">
                  <c:v>10.522600000000001</c:v>
                </c:pt>
                <c:pt idx="767">
                  <c:v>10.536300000000001</c:v>
                </c:pt>
                <c:pt idx="768">
                  <c:v>10.5501</c:v>
                </c:pt>
                <c:pt idx="769">
                  <c:v>10.563800000000001</c:v>
                </c:pt>
                <c:pt idx="770">
                  <c:v>10.577500000000001</c:v>
                </c:pt>
                <c:pt idx="771">
                  <c:v>10.5913</c:v>
                </c:pt>
                <c:pt idx="772">
                  <c:v>10.605</c:v>
                </c:pt>
                <c:pt idx="773">
                  <c:v>10.6187</c:v>
                </c:pt>
                <c:pt idx="774">
                  <c:v>10.6325</c:v>
                </c:pt>
                <c:pt idx="775">
                  <c:v>10.6462</c:v>
                </c:pt>
                <c:pt idx="776">
                  <c:v>10.66</c:v>
                </c:pt>
                <c:pt idx="777">
                  <c:v>10.6737</c:v>
                </c:pt>
                <c:pt idx="778">
                  <c:v>10.6874</c:v>
                </c:pt>
                <c:pt idx="779">
                  <c:v>10.7012</c:v>
                </c:pt>
                <c:pt idx="780">
                  <c:v>10.7149</c:v>
                </c:pt>
                <c:pt idx="781">
                  <c:v>10.7286</c:v>
                </c:pt>
                <c:pt idx="782">
                  <c:v>10.7424</c:v>
                </c:pt>
                <c:pt idx="783">
                  <c:v>10.7561</c:v>
                </c:pt>
                <c:pt idx="784">
                  <c:v>10.7699</c:v>
                </c:pt>
                <c:pt idx="785">
                  <c:v>10.7836</c:v>
                </c:pt>
                <c:pt idx="786">
                  <c:v>10.7973</c:v>
                </c:pt>
                <c:pt idx="787">
                  <c:v>10.8111</c:v>
                </c:pt>
                <c:pt idx="788">
                  <c:v>10.8248</c:v>
                </c:pt>
                <c:pt idx="789">
                  <c:v>10.8385</c:v>
                </c:pt>
                <c:pt idx="790">
                  <c:v>10.8523</c:v>
                </c:pt>
                <c:pt idx="791">
                  <c:v>10.866</c:v>
                </c:pt>
                <c:pt idx="792">
                  <c:v>10.879799999999999</c:v>
                </c:pt>
                <c:pt idx="793">
                  <c:v>10.8935</c:v>
                </c:pt>
                <c:pt idx="794">
                  <c:v>10.9072</c:v>
                </c:pt>
                <c:pt idx="795">
                  <c:v>10.920999999999999</c:v>
                </c:pt>
                <c:pt idx="796">
                  <c:v>10.934699999999999</c:v>
                </c:pt>
                <c:pt idx="797">
                  <c:v>10.948399999999999</c:v>
                </c:pt>
                <c:pt idx="798">
                  <c:v>10.962199999999999</c:v>
                </c:pt>
                <c:pt idx="799">
                  <c:v>10.975899999999999</c:v>
                </c:pt>
                <c:pt idx="800">
                  <c:v>10.989599999999999</c:v>
                </c:pt>
                <c:pt idx="801">
                  <c:v>11.003399999999999</c:v>
                </c:pt>
                <c:pt idx="802">
                  <c:v>11.017099999999999</c:v>
                </c:pt>
                <c:pt idx="803">
                  <c:v>11.030900000000001</c:v>
                </c:pt>
                <c:pt idx="804">
                  <c:v>11.044600000000001</c:v>
                </c:pt>
                <c:pt idx="805">
                  <c:v>11.058299999999999</c:v>
                </c:pt>
                <c:pt idx="806">
                  <c:v>11.072100000000001</c:v>
                </c:pt>
                <c:pt idx="807">
                  <c:v>11.085800000000001</c:v>
                </c:pt>
                <c:pt idx="808">
                  <c:v>11.099500000000001</c:v>
                </c:pt>
                <c:pt idx="809">
                  <c:v>11.113300000000001</c:v>
                </c:pt>
                <c:pt idx="810">
                  <c:v>11.127000000000001</c:v>
                </c:pt>
                <c:pt idx="811">
                  <c:v>11.1408</c:v>
                </c:pt>
                <c:pt idx="812">
                  <c:v>11.154500000000001</c:v>
                </c:pt>
                <c:pt idx="813">
                  <c:v>11.168200000000001</c:v>
                </c:pt>
                <c:pt idx="814">
                  <c:v>11.182</c:v>
                </c:pt>
                <c:pt idx="815">
                  <c:v>11.1957</c:v>
                </c:pt>
                <c:pt idx="816">
                  <c:v>11.2094</c:v>
                </c:pt>
                <c:pt idx="817">
                  <c:v>11.2232</c:v>
                </c:pt>
                <c:pt idx="818">
                  <c:v>11.2369</c:v>
                </c:pt>
                <c:pt idx="819">
                  <c:v>11.2507</c:v>
                </c:pt>
                <c:pt idx="820">
                  <c:v>11.2644</c:v>
                </c:pt>
                <c:pt idx="821">
                  <c:v>11.2781</c:v>
                </c:pt>
                <c:pt idx="822">
                  <c:v>11.2919</c:v>
                </c:pt>
                <c:pt idx="823">
                  <c:v>11.3056</c:v>
                </c:pt>
                <c:pt idx="824">
                  <c:v>11.3193</c:v>
                </c:pt>
                <c:pt idx="825">
                  <c:v>11.3331</c:v>
                </c:pt>
                <c:pt idx="826">
                  <c:v>11.3468</c:v>
                </c:pt>
                <c:pt idx="827">
                  <c:v>11.3605</c:v>
                </c:pt>
                <c:pt idx="828">
                  <c:v>11.3743</c:v>
                </c:pt>
                <c:pt idx="829">
                  <c:v>11.388</c:v>
                </c:pt>
                <c:pt idx="830">
                  <c:v>11.4018</c:v>
                </c:pt>
                <c:pt idx="831">
                  <c:v>11.4155</c:v>
                </c:pt>
                <c:pt idx="832">
                  <c:v>11.4292</c:v>
                </c:pt>
                <c:pt idx="833">
                  <c:v>11.443</c:v>
                </c:pt>
                <c:pt idx="834">
                  <c:v>11.4567</c:v>
                </c:pt>
                <c:pt idx="835">
                  <c:v>11.4704</c:v>
                </c:pt>
                <c:pt idx="836">
                  <c:v>11.4842</c:v>
                </c:pt>
                <c:pt idx="837">
                  <c:v>11.4979</c:v>
                </c:pt>
                <c:pt idx="838">
                  <c:v>11.511699999999999</c:v>
                </c:pt>
                <c:pt idx="839">
                  <c:v>11.525399999999999</c:v>
                </c:pt>
                <c:pt idx="840">
                  <c:v>11.539099999999999</c:v>
                </c:pt>
                <c:pt idx="841">
                  <c:v>11.552899999999999</c:v>
                </c:pt>
                <c:pt idx="842">
                  <c:v>11.566599999999999</c:v>
                </c:pt>
                <c:pt idx="843">
                  <c:v>11.580299999999999</c:v>
                </c:pt>
                <c:pt idx="844">
                  <c:v>11.594099999999999</c:v>
                </c:pt>
                <c:pt idx="845">
                  <c:v>11.607799999999999</c:v>
                </c:pt>
                <c:pt idx="846">
                  <c:v>11.621600000000001</c:v>
                </c:pt>
                <c:pt idx="847">
                  <c:v>11.635300000000001</c:v>
                </c:pt>
                <c:pt idx="848">
                  <c:v>11.648999999999999</c:v>
                </c:pt>
                <c:pt idx="849">
                  <c:v>11.662800000000001</c:v>
                </c:pt>
                <c:pt idx="850">
                  <c:v>11.676500000000001</c:v>
                </c:pt>
                <c:pt idx="851">
                  <c:v>11.690200000000001</c:v>
                </c:pt>
                <c:pt idx="852">
                  <c:v>11.704000000000001</c:v>
                </c:pt>
                <c:pt idx="853">
                  <c:v>11.717700000000001</c:v>
                </c:pt>
                <c:pt idx="854">
                  <c:v>11.731400000000001</c:v>
                </c:pt>
                <c:pt idx="855">
                  <c:v>11.745200000000001</c:v>
                </c:pt>
                <c:pt idx="856">
                  <c:v>11.758900000000001</c:v>
                </c:pt>
                <c:pt idx="857">
                  <c:v>11.7727</c:v>
                </c:pt>
                <c:pt idx="858">
                  <c:v>11.7864</c:v>
                </c:pt>
                <c:pt idx="859">
                  <c:v>11.8001</c:v>
                </c:pt>
                <c:pt idx="860">
                  <c:v>11.8139</c:v>
                </c:pt>
                <c:pt idx="861">
                  <c:v>11.8276</c:v>
                </c:pt>
                <c:pt idx="862">
                  <c:v>11.8413</c:v>
                </c:pt>
                <c:pt idx="863">
                  <c:v>11.8551</c:v>
                </c:pt>
                <c:pt idx="864">
                  <c:v>11.8688</c:v>
                </c:pt>
                <c:pt idx="865">
                  <c:v>11.8826</c:v>
                </c:pt>
                <c:pt idx="866">
                  <c:v>11.8963</c:v>
                </c:pt>
                <c:pt idx="867">
                  <c:v>11.91</c:v>
                </c:pt>
                <c:pt idx="868">
                  <c:v>11.9238</c:v>
                </c:pt>
                <c:pt idx="869">
                  <c:v>11.9375</c:v>
                </c:pt>
                <c:pt idx="870">
                  <c:v>11.9512</c:v>
                </c:pt>
                <c:pt idx="871">
                  <c:v>11.965</c:v>
                </c:pt>
                <c:pt idx="872">
                  <c:v>11.9787</c:v>
                </c:pt>
                <c:pt idx="873">
                  <c:v>11.9925</c:v>
                </c:pt>
                <c:pt idx="874">
                  <c:v>12.0062</c:v>
                </c:pt>
                <c:pt idx="875">
                  <c:v>12.0199</c:v>
                </c:pt>
                <c:pt idx="876">
                  <c:v>12.0337</c:v>
                </c:pt>
                <c:pt idx="877">
                  <c:v>12.0474</c:v>
                </c:pt>
                <c:pt idx="878">
                  <c:v>12.0611</c:v>
                </c:pt>
                <c:pt idx="879">
                  <c:v>12.0749</c:v>
                </c:pt>
                <c:pt idx="880">
                  <c:v>12.0886</c:v>
                </c:pt>
                <c:pt idx="881">
                  <c:v>12.1023</c:v>
                </c:pt>
                <c:pt idx="882">
                  <c:v>12.116099999999999</c:v>
                </c:pt>
                <c:pt idx="883">
                  <c:v>12.129799999999999</c:v>
                </c:pt>
                <c:pt idx="884">
                  <c:v>12.143599999999999</c:v>
                </c:pt>
                <c:pt idx="885">
                  <c:v>12.157299999999999</c:v>
                </c:pt>
                <c:pt idx="886">
                  <c:v>12.170999999999999</c:v>
                </c:pt>
                <c:pt idx="887">
                  <c:v>12.184799999999999</c:v>
                </c:pt>
                <c:pt idx="888">
                  <c:v>12.198499999999999</c:v>
                </c:pt>
                <c:pt idx="889">
                  <c:v>12.212199999999999</c:v>
                </c:pt>
                <c:pt idx="890">
                  <c:v>12.226000000000001</c:v>
                </c:pt>
                <c:pt idx="891">
                  <c:v>12.239699999999999</c:v>
                </c:pt>
                <c:pt idx="892">
                  <c:v>12.253500000000001</c:v>
                </c:pt>
                <c:pt idx="893">
                  <c:v>12.267200000000001</c:v>
                </c:pt>
                <c:pt idx="894">
                  <c:v>12.280900000000001</c:v>
                </c:pt>
                <c:pt idx="895">
                  <c:v>12.294700000000001</c:v>
                </c:pt>
                <c:pt idx="896">
                  <c:v>12.308400000000001</c:v>
                </c:pt>
                <c:pt idx="897">
                  <c:v>12.322100000000001</c:v>
                </c:pt>
                <c:pt idx="898">
                  <c:v>12.335900000000001</c:v>
                </c:pt>
                <c:pt idx="899">
                  <c:v>12.349600000000001</c:v>
                </c:pt>
                <c:pt idx="900">
                  <c:v>12.3634</c:v>
                </c:pt>
                <c:pt idx="901">
                  <c:v>12.3771</c:v>
                </c:pt>
                <c:pt idx="902">
                  <c:v>12.3908</c:v>
                </c:pt>
                <c:pt idx="903">
                  <c:v>12.4046</c:v>
                </c:pt>
                <c:pt idx="904">
                  <c:v>12.4183</c:v>
                </c:pt>
                <c:pt idx="905">
                  <c:v>12.432</c:v>
                </c:pt>
                <c:pt idx="906">
                  <c:v>12.4458</c:v>
                </c:pt>
                <c:pt idx="907">
                  <c:v>12.4595</c:v>
                </c:pt>
                <c:pt idx="908">
                  <c:v>12.4733</c:v>
                </c:pt>
                <c:pt idx="909">
                  <c:v>12.487</c:v>
                </c:pt>
                <c:pt idx="910">
                  <c:v>12.5007</c:v>
                </c:pt>
                <c:pt idx="911">
                  <c:v>12.5145</c:v>
                </c:pt>
                <c:pt idx="912">
                  <c:v>12.5282</c:v>
                </c:pt>
                <c:pt idx="913">
                  <c:v>12.5419</c:v>
                </c:pt>
                <c:pt idx="914">
                  <c:v>12.5557</c:v>
                </c:pt>
                <c:pt idx="915">
                  <c:v>12.5694</c:v>
                </c:pt>
                <c:pt idx="916">
                  <c:v>12.5831</c:v>
                </c:pt>
                <c:pt idx="917">
                  <c:v>12.5969</c:v>
                </c:pt>
                <c:pt idx="918">
                  <c:v>12.6106</c:v>
                </c:pt>
                <c:pt idx="919">
                  <c:v>12.6244</c:v>
                </c:pt>
                <c:pt idx="920">
                  <c:v>12.6381</c:v>
                </c:pt>
                <c:pt idx="921">
                  <c:v>12.6518</c:v>
                </c:pt>
                <c:pt idx="922">
                  <c:v>12.6656</c:v>
                </c:pt>
                <c:pt idx="923">
                  <c:v>12.6793</c:v>
                </c:pt>
                <c:pt idx="924">
                  <c:v>12.693</c:v>
                </c:pt>
                <c:pt idx="925">
                  <c:v>12.706799999999999</c:v>
                </c:pt>
                <c:pt idx="926">
                  <c:v>12.720499999999999</c:v>
                </c:pt>
                <c:pt idx="927">
                  <c:v>12.734299999999999</c:v>
                </c:pt>
                <c:pt idx="928">
                  <c:v>12.747999999999999</c:v>
                </c:pt>
                <c:pt idx="929">
                  <c:v>12.761699999999999</c:v>
                </c:pt>
                <c:pt idx="930">
                  <c:v>12.775499999999999</c:v>
                </c:pt>
                <c:pt idx="931">
                  <c:v>12.789199999999999</c:v>
                </c:pt>
                <c:pt idx="932">
                  <c:v>12.802899999999999</c:v>
                </c:pt>
                <c:pt idx="933">
                  <c:v>12.816700000000001</c:v>
                </c:pt>
                <c:pt idx="934">
                  <c:v>12.830399999999999</c:v>
                </c:pt>
                <c:pt idx="935">
                  <c:v>12.844200000000001</c:v>
                </c:pt>
                <c:pt idx="936">
                  <c:v>12.857900000000001</c:v>
                </c:pt>
                <c:pt idx="937">
                  <c:v>12.871600000000001</c:v>
                </c:pt>
                <c:pt idx="938">
                  <c:v>12.885400000000001</c:v>
                </c:pt>
                <c:pt idx="939">
                  <c:v>12.899100000000001</c:v>
                </c:pt>
                <c:pt idx="940">
                  <c:v>12.912800000000001</c:v>
                </c:pt>
                <c:pt idx="941">
                  <c:v>12.926600000000001</c:v>
                </c:pt>
                <c:pt idx="942">
                  <c:v>12.940300000000001</c:v>
                </c:pt>
                <c:pt idx="943">
                  <c:v>12.954000000000001</c:v>
                </c:pt>
                <c:pt idx="944">
                  <c:v>12.9678</c:v>
                </c:pt>
                <c:pt idx="945">
                  <c:v>12.9815</c:v>
                </c:pt>
                <c:pt idx="946">
                  <c:v>12.9953</c:v>
                </c:pt>
                <c:pt idx="947">
                  <c:v>13.009</c:v>
                </c:pt>
                <c:pt idx="948">
                  <c:v>13.0227</c:v>
                </c:pt>
                <c:pt idx="949">
                  <c:v>13.0365</c:v>
                </c:pt>
                <c:pt idx="950">
                  <c:v>13.0502</c:v>
                </c:pt>
                <c:pt idx="951">
                  <c:v>13.0639</c:v>
                </c:pt>
                <c:pt idx="952">
                  <c:v>13.0777</c:v>
                </c:pt>
                <c:pt idx="953">
                  <c:v>13.0914</c:v>
                </c:pt>
                <c:pt idx="954">
                  <c:v>13.1052</c:v>
                </c:pt>
                <c:pt idx="955">
                  <c:v>13.1189</c:v>
                </c:pt>
                <c:pt idx="956">
                  <c:v>13.1326</c:v>
                </c:pt>
                <c:pt idx="957">
                  <c:v>13.1464</c:v>
                </c:pt>
                <c:pt idx="958">
                  <c:v>13.1601</c:v>
                </c:pt>
                <c:pt idx="959">
                  <c:v>13.1738</c:v>
                </c:pt>
                <c:pt idx="960">
                  <c:v>13.1876</c:v>
                </c:pt>
                <c:pt idx="961">
                  <c:v>13.2013</c:v>
                </c:pt>
                <c:pt idx="962">
                  <c:v>13.2151</c:v>
                </c:pt>
                <c:pt idx="963">
                  <c:v>13.2288</c:v>
                </c:pt>
                <c:pt idx="964">
                  <c:v>13.2425</c:v>
                </c:pt>
                <c:pt idx="965">
                  <c:v>13.2563</c:v>
                </c:pt>
                <c:pt idx="966">
                  <c:v>13.27</c:v>
                </c:pt>
                <c:pt idx="967">
                  <c:v>13.2837</c:v>
                </c:pt>
                <c:pt idx="968">
                  <c:v>13.297499999999999</c:v>
                </c:pt>
                <c:pt idx="969">
                  <c:v>13.311199999999999</c:v>
                </c:pt>
                <c:pt idx="970">
                  <c:v>13.3249</c:v>
                </c:pt>
                <c:pt idx="971">
                  <c:v>13.338699999999999</c:v>
                </c:pt>
                <c:pt idx="972">
                  <c:v>13.352399999999999</c:v>
                </c:pt>
                <c:pt idx="973">
                  <c:v>13.366199999999999</c:v>
                </c:pt>
                <c:pt idx="974">
                  <c:v>13.379899999999999</c:v>
                </c:pt>
                <c:pt idx="975">
                  <c:v>13.393599999999999</c:v>
                </c:pt>
                <c:pt idx="976">
                  <c:v>13.407400000000001</c:v>
                </c:pt>
                <c:pt idx="977">
                  <c:v>13.421099999999999</c:v>
                </c:pt>
                <c:pt idx="978">
                  <c:v>13.434799999999999</c:v>
                </c:pt>
                <c:pt idx="979">
                  <c:v>13.448600000000001</c:v>
                </c:pt>
                <c:pt idx="980">
                  <c:v>13.462300000000001</c:v>
                </c:pt>
                <c:pt idx="981">
                  <c:v>13.476100000000001</c:v>
                </c:pt>
                <c:pt idx="982">
                  <c:v>13.489800000000001</c:v>
                </c:pt>
                <c:pt idx="983">
                  <c:v>13.503500000000001</c:v>
                </c:pt>
                <c:pt idx="984">
                  <c:v>13.517300000000001</c:v>
                </c:pt>
                <c:pt idx="985">
                  <c:v>13.531000000000001</c:v>
                </c:pt>
                <c:pt idx="986">
                  <c:v>13.544700000000001</c:v>
                </c:pt>
                <c:pt idx="987">
                  <c:v>13.5585</c:v>
                </c:pt>
                <c:pt idx="988">
                  <c:v>13.5722</c:v>
                </c:pt>
                <c:pt idx="989">
                  <c:v>13.586</c:v>
                </c:pt>
                <c:pt idx="990">
                  <c:v>13.5997</c:v>
                </c:pt>
                <c:pt idx="991">
                  <c:v>13.6134</c:v>
                </c:pt>
                <c:pt idx="992">
                  <c:v>13.6272</c:v>
                </c:pt>
                <c:pt idx="993">
                  <c:v>13.6409</c:v>
                </c:pt>
                <c:pt idx="994">
                  <c:v>13.6546</c:v>
                </c:pt>
                <c:pt idx="995">
                  <c:v>13.6684</c:v>
                </c:pt>
                <c:pt idx="996">
                  <c:v>13.6821</c:v>
                </c:pt>
                <c:pt idx="997">
                  <c:v>13.6958</c:v>
                </c:pt>
                <c:pt idx="998">
                  <c:v>13.7096</c:v>
                </c:pt>
                <c:pt idx="999">
                  <c:v>13.7233</c:v>
                </c:pt>
                <c:pt idx="1000">
                  <c:v>13.7371</c:v>
                </c:pt>
                <c:pt idx="1001">
                  <c:v>13.7508</c:v>
                </c:pt>
                <c:pt idx="1002">
                  <c:v>13.7645</c:v>
                </c:pt>
                <c:pt idx="1003">
                  <c:v>13.7783</c:v>
                </c:pt>
                <c:pt idx="1004">
                  <c:v>13.792</c:v>
                </c:pt>
                <c:pt idx="1005">
                  <c:v>13.8057</c:v>
                </c:pt>
                <c:pt idx="1006">
                  <c:v>13.8195</c:v>
                </c:pt>
                <c:pt idx="1007">
                  <c:v>13.8332</c:v>
                </c:pt>
                <c:pt idx="1008">
                  <c:v>13.847</c:v>
                </c:pt>
                <c:pt idx="1009">
                  <c:v>13.8607</c:v>
                </c:pt>
                <c:pt idx="1010">
                  <c:v>13.8744</c:v>
                </c:pt>
                <c:pt idx="1011">
                  <c:v>13.888199999999999</c:v>
                </c:pt>
                <c:pt idx="1012">
                  <c:v>13.901899999999999</c:v>
                </c:pt>
                <c:pt idx="1013">
                  <c:v>13.9156</c:v>
                </c:pt>
                <c:pt idx="1014">
                  <c:v>13.929399999999999</c:v>
                </c:pt>
                <c:pt idx="1015">
                  <c:v>13.943099999999999</c:v>
                </c:pt>
                <c:pt idx="1016">
                  <c:v>13.956899999999999</c:v>
                </c:pt>
                <c:pt idx="1017">
                  <c:v>13.970599999999999</c:v>
                </c:pt>
                <c:pt idx="1018">
                  <c:v>13.984299999999999</c:v>
                </c:pt>
                <c:pt idx="1019">
                  <c:v>13.998100000000001</c:v>
                </c:pt>
                <c:pt idx="1020">
                  <c:v>14.011799999999999</c:v>
                </c:pt>
                <c:pt idx="1021">
                  <c:v>14.025499999999999</c:v>
                </c:pt>
                <c:pt idx="1022">
                  <c:v>14.039300000000001</c:v>
                </c:pt>
                <c:pt idx="1023">
                  <c:v>14.053000000000001</c:v>
                </c:pt>
                <c:pt idx="1024">
                  <c:v>14.066700000000001</c:v>
                </c:pt>
                <c:pt idx="1025">
                  <c:v>14.080500000000001</c:v>
                </c:pt>
                <c:pt idx="1026">
                  <c:v>14.094200000000001</c:v>
                </c:pt>
                <c:pt idx="1027">
                  <c:v>14.108000000000001</c:v>
                </c:pt>
                <c:pt idx="1028">
                  <c:v>14.121700000000001</c:v>
                </c:pt>
                <c:pt idx="1029">
                  <c:v>14.135400000000001</c:v>
                </c:pt>
                <c:pt idx="1030">
                  <c:v>14.1492</c:v>
                </c:pt>
                <c:pt idx="1031">
                  <c:v>14.1629</c:v>
                </c:pt>
                <c:pt idx="1032">
                  <c:v>14.176600000000001</c:v>
                </c:pt>
                <c:pt idx="1033">
                  <c:v>14.1904</c:v>
                </c:pt>
                <c:pt idx="1034">
                  <c:v>14.2041</c:v>
                </c:pt>
                <c:pt idx="1035">
                  <c:v>14.2179</c:v>
                </c:pt>
                <c:pt idx="1036">
                  <c:v>14.2316</c:v>
                </c:pt>
                <c:pt idx="1037">
                  <c:v>14.2453</c:v>
                </c:pt>
                <c:pt idx="1038">
                  <c:v>14.2591</c:v>
                </c:pt>
                <c:pt idx="1039">
                  <c:v>14.2728</c:v>
                </c:pt>
                <c:pt idx="1040">
                  <c:v>14.2865</c:v>
                </c:pt>
                <c:pt idx="1041">
                  <c:v>14.3003</c:v>
                </c:pt>
                <c:pt idx="1042">
                  <c:v>14.314</c:v>
                </c:pt>
                <c:pt idx="1043">
                  <c:v>14.3278</c:v>
                </c:pt>
                <c:pt idx="1044">
                  <c:v>14.3415</c:v>
                </c:pt>
                <c:pt idx="1045">
                  <c:v>14.3552</c:v>
                </c:pt>
                <c:pt idx="1046">
                  <c:v>14.369</c:v>
                </c:pt>
                <c:pt idx="1047">
                  <c:v>14.3827</c:v>
                </c:pt>
                <c:pt idx="1048">
                  <c:v>14.3964</c:v>
                </c:pt>
                <c:pt idx="1049">
                  <c:v>14.4102</c:v>
                </c:pt>
                <c:pt idx="1050">
                  <c:v>14.4239</c:v>
                </c:pt>
                <c:pt idx="1051">
                  <c:v>14.4376</c:v>
                </c:pt>
                <c:pt idx="1052">
                  <c:v>14.4514</c:v>
                </c:pt>
                <c:pt idx="1053">
                  <c:v>14.4651</c:v>
                </c:pt>
                <c:pt idx="1054">
                  <c:v>14.478899999999999</c:v>
                </c:pt>
                <c:pt idx="1055">
                  <c:v>14.492599999999999</c:v>
                </c:pt>
                <c:pt idx="1056">
                  <c:v>14.5063</c:v>
                </c:pt>
                <c:pt idx="1057">
                  <c:v>14.520099999999999</c:v>
                </c:pt>
                <c:pt idx="1058">
                  <c:v>14.533799999999999</c:v>
                </c:pt>
                <c:pt idx="1059">
                  <c:v>14.547499999999999</c:v>
                </c:pt>
                <c:pt idx="1060">
                  <c:v>14.561299999999999</c:v>
                </c:pt>
                <c:pt idx="1061">
                  <c:v>14.574999999999999</c:v>
                </c:pt>
                <c:pt idx="1062">
                  <c:v>14.588800000000001</c:v>
                </c:pt>
                <c:pt idx="1063">
                  <c:v>14.602499999999999</c:v>
                </c:pt>
                <c:pt idx="1064">
                  <c:v>14.616199999999999</c:v>
                </c:pt>
                <c:pt idx="1065">
                  <c:v>14.63</c:v>
                </c:pt>
                <c:pt idx="1066">
                  <c:v>14.643700000000001</c:v>
                </c:pt>
                <c:pt idx="1067">
                  <c:v>14.657400000000001</c:v>
                </c:pt>
                <c:pt idx="1068">
                  <c:v>14.671200000000001</c:v>
                </c:pt>
                <c:pt idx="1069">
                  <c:v>14.684900000000001</c:v>
                </c:pt>
                <c:pt idx="1070">
                  <c:v>14.698700000000001</c:v>
                </c:pt>
                <c:pt idx="1071">
                  <c:v>14.712400000000001</c:v>
                </c:pt>
                <c:pt idx="1072">
                  <c:v>14.726100000000001</c:v>
                </c:pt>
                <c:pt idx="1073">
                  <c:v>14.7399</c:v>
                </c:pt>
                <c:pt idx="1074">
                  <c:v>14.7536</c:v>
                </c:pt>
                <c:pt idx="1075">
                  <c:v>14.767300000000001</c:v>
                </c:pt>
                <c:pt idx="1076">
                  <c:v>14.7811</c:v>
                </c:pt>
                <c:pt idx="1077">
                  <c:v>14.7948</c:v>
                </c:pt>
                <c:pt idx="1078">
                  <c:v>14.8086</c:v>
                </c:pt>
                <c:pt idx="1079">
                  <c:v>14.8223</c:v>
                </c:pt>
                <c:pt idx="1080">
                  <c:v>14.836</c:v>
                </c:pt>
                <c:pt idx="1081">
                  <c:v>14.8498</c:v>
                </c:pt>
                <c:pt idx="1082">
                  <c:v>14.8635</c:v>
                </c:pt>
                <c:pt idx="1083">
                  <c:v>14.8772</c:v>
                </c:pt>
                <c:pt idx="1084">
                  <c:v>14.891</c:v>
                </c:pt>
                <c:pt idx="1085">
                  <c:v>14.9047</c:v>
                </c:pt>
                <c:pt idx="1086">
                  <c:v>14.9184</c:v>
                </c:pt>
                <c:pt idx="1087">
                  <c:v>14.9322</c:v>
                </c:pt>
                <c:pt idx="1088">
                  <c:v>14.9459</c:v>
                </c:pt>
                <c:pt idx="1089">
                  <c:v>14.9597</c:v>
                </c:pt>
                <c:pt idx="1090">
                  <c:v>14.9734</c:v>
                </c:pt>
                <c:pt idx="1091">
                  <c:v>14.9871</c:v>
                </c:pt>
                <c:pt idx="1092">
                  <c:v>15.0009</c:v>
                </c:pt>
                <c:pt idx="1093">
                  <c:v>15.0146</c:v>
                </c:pt>
                <c:pt idx="1094">
                  <c:v>15.0283</c:v>
                </c:pt>
                <c:pt idx="1095">
                  <c:v>15.0421</c:v>
                </c:pt>
                <c:pt idx="1096">
                  <c:v>15.0558</c:v>
                </c:pt>
                <c:pt idx="1097">
                  <c:v>15.069599999999999</c:v>
                </c:pt>
                <c:pt idx="1098">
                  <c:v>15.083299999999999</c:v>
                </c:pt>
                <c:pt idx="1099">
                  <c:v>15.097</c:v>
                </c:pt>
                <c:pt idx="1100">
                  <c:v>15.110799999999999</c:v>
                </c:pt>
                <c:pt idx="1101">
                  <c:v>15.124499999999999</c:v>
                </c:pt>
                <c:pt idx="1102">
                  <c:v>15.138199999999999</c:v>
                </c:pt>
                <c:pt idx="1103">
                  <c:v>15.151999999999999</c:v>
                </c:pt>
                <c:pt idx="1104">
                  <c:v>15.165699999999999</c:v>
                </c:pt>
                <c:pt idx="1105">
                  <c:v>15.179500000000001</c:v>
                </c:pt>
                <c:pt idx="1106">
                  <c:v>15.193199999999999</c:v>
                </c:pt>
                <c:pt idx="1107">
                  <c:v>15.206899999999999</c:v>
                </c:pt>
                <c:pt idx="1108">
                  <c:v>15.220700000000001</c:v>
                </c:pt>
                <c:pt idx="1109">
                  <c:v>15.234400000000001</c:v>
                </c:pt>
                <c:pt idx="1110">
                  <c:v>15.248100000000001</c:v>
                </c:pt>
                <c:pt idx="1111">
                  <c:v>15.261900000000001</c:v>
                </c:pt>
                <c:pt idx="1112">
                  <c:v>15.275600000000001</c:v>
                </c:pt>
                <c:pt idx="1113">
                  <c:v>15.289300000000001</c:v>
                </c:pt>
                <c:pt idx="1114">
                  <c:v>15.303100000000001</c:v>
                </c:pt>
                <c:pt idx="1115">
                  <c:v>15.316800000000001</c:v>
                </c:pt>
                <c:pt idx="1116">
                  <c:v>15.3306</c:v>
                </c:pt>
                <c:pt idx="1117">
                  <c:v>15.3443</c:v>
                </c:pt>
                <c:pt idx="1118">
                  <c:v>15.358000000000001</c:v>
                </c:pt>
                <c:pt idx="1119">
                  <c:v>15.3718</c:v>
                </c:pt>
                <c:pt idx="1120">
                  <c:v>15.3855</c:v>
                </c:pt>
                <c:pt idx="1121">
                  <c:v>15.3992</c:v>
                </c:pt>
                <c:pt idx="1122">
                  <c:v>15.413</c:v>
                </c:pt>
                <c:pt idx="1123">
                  <c:v>15.4267</c:v>
                </c:pt>
                <c:pt idx="1124">
                  <c:v>15.4405</c:v>
                </c:pt>
                <c:pt idx="1125">
                  <c:v>15.4542</c:v>
                </c:pt>
                <c:pt idx="1126">
                  <c:v>15.4679</c:v>
                </c:pt>
                <c:pt idx="1127">
                  <c:v>15.4817</c:v>
                </c:pt>
                <c:pt idx="1128">
                  <c:v>15.4954</c:v>
                </c:pt>
                <c:pt idx="1129">
                  <c:v>15.5091</c:v>
                </c:pt>
                <c:pt idx="1130">
                  <c:v>15.5229</c:v>
                </c:pt>
                <c:pt idx="1131">
                  <c:v>15.5366</c:v>
                </c:pt>
                <c:pt idx="1132">
                  <c:v>15.5504</c:v>
                </c:pt>
                <c:pt idx="1133">
                  <c:v>15.5641</c:v>
                </c:pt>
                <c:pt idx="1134">
                  <c:v>15.5778</c:v>
                </c:pt>
                <c:pt idx="1135">
                  <c:v>15.5916</c:v>
                </c:pt>
                <c:pt idx="1136">
                  <c:v>15.6053</c:v>
                </c:pt>
                <c:pt idx="1137">
                  <c:v>15.619</c:v>
                </c:pt>
                <c:pt idx="1138">
                  <c:v>15.6328</c:v>
                </c:pt>
                <c:pt idx="1139">
                  <c:v>15.6465</c:v>
                </c:pt>
                <c:pt idx="1140">
                  <c:v>15.6602</c:v>
                </c:pt>
                <c:pt idx="1141">
                  <c:v>15.673999999999999</c:v>
                </c:pt>
                <c:pt idx="1142">
                  <c:v>15.6877</c:v>
                </c:pt>
                <c:pt idx="1143">
                  <c:v>15.701499999999999</c:v>
                </c:pt>
                <c:pt idx="1144">
                  <c:v>15.715199999999999</c:v>
                </c:pt>
                <c:pt idx="1145">
                  <c:v>15.728899999999999</c:v>
                </c:pt>
                <c:pt idx="1146">
                  <c:v>15.742699999999999</c:v>
                </c:pt>
                <c:pt idx="1147">
                  <c:v>15.756399999999999</c:v>
                </c:pt>
                <c:pt idx="1148">
                  <c:v>15.770099999999999</c:v>
                </c:pt>
                <c:pt idx="1149">
                  <c:v>15.783899999999999</c:v>
                </c:pt>
                <c:pt idx="1150">
                  <c:v>15.797599999999999</c:v>
                </c:pt>
                <c:pt idx="1151">
                  <c:v>15.811400000000001</c:v>
                </c:pt>
                <c:pt idx="1152">
                  <c:v>15.825100000000001</c:v>
                </c:pt>
                <c:pt idx="1153">
                  <c:v>15.838800000000001</c:v>
                </c:pt>
                <c:pt idx="1154">
                  <c:v>15.852600000000001</c:v>
                </c:pt>
                <c:pt idx="1155">
                  <c:v>15.866300000000001</c:v>
                </c:pt>
                <c:pt idx="1156">
                  <c:v>15.88</c:v>
                </c:pt>
                <c:pt idx="1157">
                  <c:v>15.893800000000001</c:v>
                </c:pt>
                <c:pt idx="1158">
                  <c:v>15.907500000000001</c:v>
                </c:pt>
                <c:pt idx="1159">
                  <c:v>15.9213</c:v>
                </c:pt>
                <c:pt idx="1160">
                  <c:v>15.935</c:v>
                </c:pt>
                <c:pt idx="1161">
                  <c:v>15.948700000000001</c:v>
                </c:pt>
                <c:pt idx="1162">
                  <c:v>15.9625</c:v>
                </c:pt>
                <c:pt idx="1163">
                  <c:v>15.9762</c:v>
                </c:pt>
                <c:pt idx="1164">
                  <c:v>15.9899</c:v>
                </c:pt>
                <c:pt idx="1165">
                  <c:v>16.003699999999998</c:v>
                </c:pt>
                <c:pt idx="1166">
                  <c:v>16.017399999999999</c:v>
                </c:pt>
                <c:pt idx="1167">
                  <c:v>16.031099999999999</c:v>
                </c:pt>
                <c:pt idx="1168">
                  <c:v>16.044899999999998</c:v>
                </c:pt>
                <c:pt idx="1169">
                  <c:v>16.058599999999998</c:v>
                </c:pt>
                <c:pt idx="1170">
                  <c:v>16.072399999999998</c:v>
                </c:pt>
                <c:pt idx="1171">
                  <c:v>16.086099999999998</c:v>
                </c:pt>
                <c:pt idx="1172">
                  <c:v>16.099799999999998</c:v>
                </c:pt>
                <c:pt idx="1173">
                  <c:v>16.113600000000002</c:v>
                </c:pt>
                <c:pt idx="1174">
                  <c:v>16.127300000000002</c:v>
                </c:pt>
                <c:pt idx="1175">
                  <c:v>16.140999999999998</c:v>
                </c:pt>
                <c:pt idx="1176">
                  <c:v>16.154800000000002</c:v>
                </c:pt>
                <c:pt idx="1177">
                  <c:v>16.168500000000002</c:v>
                </c:pt>
                <c:pt idx="1178">
                  <c:v>16.182300000000001</c:v>
                </c:pt>
                <c:pt idx="1179">
                  <c:v>16.196000000000002</c:v>
                </c:pt>
                <c:pt idx="1180">
                  <c:v>16.209700000000002</c:v>
                </c:pt>
                <c:pt idx="1181">
                  <c:v>16.223500000000001</c:v>
                </c:pt>
                <c:pt idx="1182">
                  <c:v>16.237200000000001</c:v>
                </c:pt>
                <c:pt idx="1183">
                  <c:v>16.250900000000001</c:v>
                </c:pt>
                <c:pt idx="1184">
                  <c:v>16.264700000000001</c:v>
                </c:pt>
                <c:pt idx="1185">
                  <c:v>16.278400000000001</c:v>
                </c:pt>
                <c:pt idx="1186">
                  <c:v>16.292200000000001</c:v>
                </c:pt>
                <c:pt idx="1187">
                  <c:v>16.305900000000001</c:v>
                </c:pt>
                <c:pt idx="1188">
                  <c:v>16.319600000000001</c:v>
                </c:pt>
                <c:pt idx="1189">
                  <c:v>16.333400000000001</c:v>
                </c:pt>
                <c:pt idx="1190">
                  <c:v>16.347100000000001</c:v>
                </c:pt>
                <c:pt idx="1191">
                  <c:v>16.360800000000001</c:v>
                </c:pt>
                <c:pt idx="1192">
                  <c:v>16.374600000000001</c:v>
                </c:pt>
                <c:pt idx="1193">
                  <c:v>16.388300000000001</c:v>
                </c:pt>
                <c:pt idx="1194">
                  <c:v>16.402000000000001</c:v>
                </c:pt>
                <c:pt idx="1195">
                  <c:v>16.415800000000001</c:v>
                </c:pt>
                <c:pt idx="1196">
                  <c:v>16.429500000000001</c:v>
                </c:pt>
                <c:pt idx="1197">
                  <c:v>16.443300000000001</c:v>
                </c:pt>
                <c:pt idx="1198">
                  <c:v>16.457000000000001</c:v>
                </c:pt>
                <c:pt idx="1199">
                  <c:v>16.470700000000001</c:v>
                </c:pt>
                <c:pt idx="1200">
                  <c:v>16.484500000000001</c:v>
                </c:pt>
                <c:pt idx="1201">
                  <c:v>16.498200000000001</c:v>
                </c:pt>
                <c:pt idx="1202">
                  <c:v>16.511900000000001</c:v>
                </c:pt>
                <c:pt idx="1203">
                  <c:v>16.525700000000001</c:v>
                </c:pt>
                <c:pt idx="1204">
                  <c:v>16.539400000000001</c:v>
                </c:pt>
                <c:pt idx="1205">
                  <c:v>16.5532</c:v>
                </c:pt>
                <c:pt idx="1206">
                  <c:v>16.5669</c:v>
                </c:pt>
                <c:pt idx="1207">
                  <c:v>16.5806</c:v>
                </c:pt>
                <c:pt idx="1208">
                  <c:v>16.5944</c:v>
                </c:pt>
                <c:pt idx="1209">
                  <c:v>16.6081</c:v>
                </c:pt>
                <c:pt idx="1210">
                  <c:v>16.6218</c:v>
                </c:pt>
                <c:pt idx="1211">
                  <c:v>16.6356</c:v>
                </c:pt>
                <c:pt idx="1212">
                  <c:v>16.6493</c:v>
                </c:pt>
                <c:pt idx="1213">
                  <c:v>16.6631</c:v>
                </c:pt>
                <c:pt idx="1214">
                  <c:v>16.6768</c:v>
                </c:pt>
                <c:pt idx="1215">
                  <c:v>16.6905</c:v>
                </c:pt>
                <c:pt idx="1216">
                  <c:v>16.7043</c:v>
                </c:pt>
                <c:pt idx="1217">
                  <c:v>16.718</c:v>
                </c:pt>
                <c:pt idx="1218">
                  <c:v>16.7317</c:v>
                </c:pt>
                <c:pt idx="1219">
                  <c:v>16.7455</c:v>
                </c:pt>
                <c:pt idx="1220">
                  <c:v>16.7592</c:v>
                </c:pt>
                <c:pt idx="1221">
                  <c:v>16.773</c:v>
                </c:pt>
                <c:pt idx="1222">
                  <c:v>16.7867</c:v>
                </c:pt>
                <c:pt idx="1223">
                  <c:v>16.8004</c:v>
                </c:pt>
                <c:pt idx="1224">
                  <c:v>16.8142</c:v>
                </c:pt>
                <c:pt idx="1225">
                  <c:v>16.8279</c:v>
                </c:pt>
                <c:pt idx="1226">
                  <c:v>16.8416</c:v>
                </c:pt>
                <c:pt idx="1227">
                  <c:v>16.855399999999999</c:v>
                </c:pt>
                <c:pt idx="1228">
                  <c:v>16.8691</c:v>
                </c:pt>
                <c:pt idx="1229">
                  <c:v>16.8828</c:v>
                </c:pt>
                <c:pt idx="1230">
                  <c:v>16.896599999999999</c:v>
                </c:pt>
                <c:pt idx="1231">
                  <c:v>16.910299999999999</c:v>
                </c:pt>
                <c:pt idx="1232">
                  <c:v>16.924099999999999</c:v>
                </c:pt>
                <c:pt idx="1233">
                  <c:v>16.937799999999999</c:v>
                </c:pt>
                <c:pt idx="1234">
                  <c:v>16.951499999999999</c:v>
                </c:pt>
                <c:pt idx="1235">
                  <c:v>16.965299999999999</c:v>
                </c:pt>
                <c:pt idx="1236">
                  <c:v>16.978999999999999</c:v>
                </c:pt>
                <c:pt idx="1237">
                  <c:v>16.992699999999999</c:v>
                </c:pt>
                <c:pt idx="1238">
                  <c:v>17.006499999999999</c:v>
                </c:pt>
                <c:pt idx="1239">
                  <c:v>17.020199999999999</c:v>
                </c:pt>
                <c:pt idx="1240">
                  <c:v>17.033999999999999</c:v>
                </c:pt>
                <c:pt idx="1241">
                  <c:v>17.047699999999999</c:v>
                </c:pt>
                <c:pt idx="1242">
                  <c:v>17.061399999999999</c:v>
                </c:pt>
                <c:pt idx="1243">
                  <c:v>17.075199999999999</c:v>
                </c:pt>
                <c:pt idx="1244">
                  <c:v>17.088899999999999</c:v>
                </c:pt>
                <c:pt idx="1245">
                  <c:v>17.102599999999999</c:v>
                </c:pt>
                <c:pt idx="1246">
                  <c:v>17.116399999999999</c:v>
                </c:pt>
                <c:pt idx="1247">
                  <c:v>17.130099999999999</c:v>
                </c:pt>
                <c:pt idx="1248">
                  <c:v>17.143899999999999</c:v>
                </c:pt>
                <c:pt idx="1249">
                  <c:v>17.157599999999999</c:v>
                </c:pt>
                <c:pt idx="1250">
                  <c:v>17.171299999999999</c:v>
                </c:pt>
                <c:pt idx="1251">
                  <c:v>17.185099999999998</c:v>
                </c:pt>
                <c:pt idx="1252">
                  <c:v>17.198799999999999</c:v>
                </c:pt>
                <c:pt idx="1253">
                  <c:v>17.212499999999999</c:v>
                </c:pt>
                <c:pt idx="1254">
                  <c:v>17.226299999999998</c:v>
                </c:pt>
                <c:pt idx="1255">
                  <c:v>17.239999999999998</c:v>
                </c:pt>
                <c:pt idx="1256">
                  <c:v>17.253699999999998</c:v>
                </c:pt>
                <c:pt idx="1257">
                  <c:v>17.267499999999998</c:v>
                </c:pt>
                <c:pt idx="1258">
                  <c:v>17.281199999999998</c:v>
                </c:pt>
                <c:pt idx="1259">
                  <c:v>17.295000000000002</c:v>
                </c:pt>
                <c:pt idx="1260">
                  <c:v>17.308700000000002</c:v>
                </c:pt>
                <c:pt idx="1261">
                  <c:v>17.322399999999998</c:v>
                </c:pt>
                <c:pt idx="1262">
                  <c:v>17.336200000000002</c:v>
                </c:pt>
                <c:pt idx="1263">
                  <c:v>17.349900000000002</c:v>
                </c:pt>
                <c:pt idx="1264">
                  <c:v>17.363600000000002</c:v>
                </c:pt>
                <c:pt idx="1265">
                  <c:v>17.377400000000002</c:v>
                </c:pt>
                <c:pt idx="1266">
                  <c:v>17.391100000000002</c:v>
                </c:pt>
                <c:pt idx="1267">
                  <c:v>17.404900000000001</c:v>
                </c:pt>
                <c:pt idx="1268">
                  <c:v>17.418600000000001</c:v>
                </c:pt>
                <c:pt idx="1269">
                  <c:v>17.432300000000001</c:v>
                </c:pt>
                <c:pt idx="1270">
                  <c:v>17.446100000000001</c:v>
                </c:pt>
                <c:pt idx="1271">
                  <c:v>17.459800000000001</c:v>
                </c:pt>
                <c:pt idx="1272">
                  <c:v>17.473500000000001</c:v>
                </c:pt>
                <c:pt idx="1273">
                  <c:v>17.487300000000001</c:v>
                </c:pt>
                <c:pt idx="1274">
                  <c:v>17.501000000000001</c:v>
                </c:pt>
                <c:pt idx="1275">
                  <c:v>17.514800000000001</c:v>
                </c:pt>
                <c:pt idx="1276">
                  <c:v>17.528500000000001</c:v>
                </c:pt>
                <c:pt idx="1277">
                  <c:v>17.542200000000001</c:v>
                </c:pt>
                <c:pt idx="1278">
                  <c:v>17.556000000000001</c:v>
                </c:pt>
                <c:pt idx="1279">
                  <c:v>17.569700000000001</c:v>
                </c:pt>
                <c:pt idx="1280">
                  <c:v>17.583400000000001</c:v>
                </c:pt>
                <c:pt idx="1281">
                  <c:v>17.597200000000001</c:v>
                </c:pt>
                <c:pt idx="1282">
                  <c:v>17.610900000000001</c:v>
                </c:pt>
                <c:pt idx="1283">
                  <c:v>17.624600000000001</c:v>
                </c:pt>
                <c:pt idx="1284">
                  <c:v>17.638400000000001</c:v>
                </c:pt>
                <c:pt idx="1285">
                  <c:v>17.652100000000001</c:v>
                </c:pt>
                <c:pt idx="1286">
                  <c:v>17.665900000000001</c:v>
                </c:pt>
                <c:pt idx="1287">
                  <c:v>17.679600000000001</c:v>
                </c:pt>
                <c:pt idx="1288">
                  <c:v>17.693300000000001</c:v>
                </c:pt>
                <c:pt idx="1289">
                  <c:v>17.707100000000001</c:v>
                </c:pt>
                <c:pt idx="1290">
                  <c:v>17.720800000000001</c:v>
                </c:pt>
                <c:pt idx="1291">
                  <c:v>17.734500000000001</c:v>
                </c:pt>
                <c:pt idx="1292">
                  <c:v>17.7483</c:v>
                </c:pt>
                <c:pt idx="1293">
                  <c:v>17.762</c:v>
                </c:pt>
                <c:pt idx="1294">
                  <c:v>17.7758</c:v>
                </c:pt>
                <c:pt idx="1295">
                  <c:v>17.7895</c:v>
                </c:pt>
                <c:pt idx="1296">
                  <c:v>17.8032</c:v>
                </c:pt>
                <c:pt idx="1297">
                  <c:v>17.817</c:v>
                </c:pt>
                <c:pt idx="1298">
                  <c:v>17.8307</c:v>
                </c:pt>
                <c:pt idx="1299">
                  <c:v>17.8444</c:v>
                </c:pt>
                <c:pt idx="1300">
                  <c:v>17.8582</c:v>
                </c:pt>
                <c:pt idx="1301">
                  <c:v>17.8719</c:v>
                </c:pt>
                <c:pt idx="1302">
                  <c:v>17.8857</c:v>
                </c:pt>
                <c:pt idx="1303">
                  <c:v>17.8994</c:v>
                </c:pt>
                <c:pt idx="1304">
                  <c:v>17.9131</c:v>
                </c:pt>
                <c:pt idx="1305">
                  <c:v>17.9269</c:v>
                </c:pt>
                <c:pt idx="1306">
                  <c:v>17.9406</c:v>
                </c:pt>
                <c:pt idx="1307">
                  <c:v>17.9543</c:v>
                </c:pt>
                <c:pt idx="1308">
                  <c:v>17.9681</c:v>
                </c:pt>
                <c:pt idx="1309">
                  <c:v>17.9818</c:v>
                </c:pt>
                <c:pt idx="1310">
                  <c:v>17.9955</c:v>
                </c:pt>
                <c:pt idx="1311">
                  <c:v>18.0093</c:v>
                </c:pt>
                <c:pt idx="1312">
                  <c:v>18.023</c:v>
                </c:pt>
                <c:pt idx="1313">
                  <c:v>18.036799999999999</c:v>
                </c:pt>
                <c:pt idx="1314">
                  <c:v>18.0505</c:v>
                </c:pt>
                <c:pt idx="1315">
                  <c:v>18.0642</c:v>
                </c:pt>
                <c:pt idx="1316">
                  <c:v>18.077999999999999</c:v>
                </c:pt>
                <c:pt idx="1317">
                  <c:v>18.091699999999999</c:v>
                </c:pt>
                <c:pt idx="1318">
                  <c:v>18.105399999999999</c:v>
                </c:pt>
                <c:pt idx="1319">
                  <c:v>18.119199999999999</c:v>
                </c:pt>
                <c:pt idx="1320">
                  <c:v>18.132899999999999</c:v>
                </c:pt>
                <c:pt idx="1321">
                  <c:v>18.146699999999999</c:v>
                </c:pt>
                <c:pt idx="1322">
                  <c:v>18.160399999999999</c:v>
                </c:pt>
                <c:pt idx="1323">
                  <c:v>18.174099999999999</c:v>
                </c:pt>
                <c:pt idx="1324">
                  <c:v>18.187899999999999</c:v>
                </c:pt>
                <c:pt idx="1325">
                  <c:v>18.201599999999999</c:v>
                </c:pt>
                <c:pt idx="1326">
                  <c:v>18.215299999999999</c:v>
                </c:pt>
                <c:pt idx="1327">
                  <c:v>18.229099999999999</c:v>
                </c:pt>
                <c:pt idx="1328">
                  <c:v>18.242799999999999</c:v>
                </c:pt>
                <c:pt idx="1329">
                  <c:v>18.256599999999999</c:v>
                </c:pt>
                <c:pt idx="1330">
                  <c:v>18.270299999999999</c:v>
                </c:pt>
                <c:pt idx="1331">
                  <c:v>18.283999999999999</c:v>
                </c:pt>
                <c:pt idx="1332">
                  <c:v>18.297799999999999</c:v>
                </c:pt>
                <c:pt idx="1333">
                  <c:v>18.311499999999999</c:v>
                </c:pt>
                <c:pt idx="1334">
                  <c:v>18.325199999999999</c:v>
                </c:pt>
                <c:pt idx="1335">
                  <c:v>18.338999999999999</c:v>
                </c:pt>
                <c:pt idx="1336">
                  <c:v>18.352699999999999</c:v>
                </c:pt>
                <c:pt idx="1337">
                  <c:v>18.366399999999999</c:v>
                </c:pt>
                <c:pt idx="1338">
                  <c:v>18.380199999999999</c:v>
                </c:pt>
                <c:pt idx="1339">
                  <c:v>18.393899999999999</c:v>
                </c:pt>
                <c:pt idx="1340">
                  <c:v>18.407699999999998</c:v>
                </c:pt>
                <c:pt idx="1341">
                  <c:v>18.421399999999998</c:v>
                </c:pt>
                <c:pt idx="1342">
                  <c:v>18.435099999999998</c:v>
                </c:pt>
                <c:pt idx="1343">
                  <c:v>18.448899999999998</c:v>
                </c:pt>
                <c:pt idx="1344">
                  <c:v>18.462599999999998</c:v>
                </c:pt>
                <c:pt idx="1345">
                  <c:v>18.476299999999998</c:v>
                </c:pt>
                <c:pt idx="1346">
                  <c:v>18.490100000000002</c:v>
                </c:pt>
                <c:pt idx="1347">
                  <c:v>18.503799999999998</c:v>
                </c:pt>
                <c:pt idx="1348">
                  <c:v>18.517600000000002</c:v>
                </c:pt>
                <c:pt idx="1349">
                  <c:v>18.531300000000002</c:v>
                </c:pt>
                <c:pt idx="1350">
                  <c:v>18.545000000000002</c:v>
                </c:pt>
                <c:pt idx="1351">
                  <c:v>18.558800000000002</c:v>
                </c:pt>
                <c:pt idx="1352">
                  <c:v>18.572500000000002</c:v>
                </c:pt>
                <c:pt idx="1353">
                  <c:v>18.586200000000002</c:v>
                </c:pt>
                <c:pt idx="1354">
                  <c:v>18.600000000000001</c:v>
                </c:pt>
                <c:pt idx="1355">
                  <c:v>18.613700000000001</c:v>
                </c:pt>
                <c:pt idx="1356">
                  <c:v>18.627500000000001</c:v>
                </c:pt>
                <c:pt idx="1357">
                  <c:v>18.641200000000001</c:v>
                </c:pt>
                <c:pt idx="1358">
                  <c:v>18.654900000000001</c:v>
                </c:pt>
                <c:pt idx="1359">
                  <c:v>18.668700000000001</c:v>
                </c:pt>
                <c:pt idx="1360">
                  <c:v>18.682400000000001</c:v>
                </c:pt>
                <c:pt idx="1361">
                  <c:v>18.696100000000001</c:v>
                </c:pt>
                <c:pt idx="1362">
                  <c:v>18.709900000000001</c:v>
                </c:pt>
                <c:pt idx="1363">
                  <c:v>18.723600000000001</c:v>
                </c:pt>
                <c:pt idx="1364">
                  <c:v>18.737300000000001</c:v>
                </c:pt>
                <c:pt idx="1365">
                  <c:v>18.751100000000001</c:v>
                </c:pt>
                <c:pt idx="1366">
                  <c:v>18.764800000000001</c:v>
                </c:pt>
                <c:pt idx="1367">
                  <c:v>18.778600000000001</c:v>
                </c:pt>
                <c:pt idx="1368">
                  <c:v>18.792300000000001</c:v>
                </c:pt>
                <c:pt idx="1369">
                  <c:v>18.806000000000001</c:v>
                </c:pt>
                <c:pt idx="1370">
                  <c:v>18.819800000000001</c:v>
                </c:pt>
                <c:pt idx="1371">
                  <c:v>18.833500000000001</c:v>
                </c:pt>
                <c:pt idx="1372">
                  <c:v>18.847200000000001</c:v>
                </c:pt>
                <c:pt idx="1373">
                  <c:v>18.861000000000001</c:v>
                </c:pt>
                <c:pt idx="1374">
                  <c:v>18.874700000000001</c:v>
                </c:pt>
                <c:pt idx="1375">
                  <c:v>18.888500000000001</c:v>
                </c:pt>
                <c:pt idx="1376">
                  <c:v>18.902200000000001</c:v>
                </c:pt>
                <c:pt idx="1377">
                  <c:v>18.915900000000001</c:v>
                </c:pt>
                <c:pt idx="1378">
                  <c:v>18.9297</c:v>
                </c:pt>
                <c:pt idx="1379">
                  <c:v>18.9434</c:v>
                </c:pt>
                <c:pt idx="1380">
                  <c:v>18.957100000000001</c:v>
                </c:pt>
                <c:pt idx="1381">
                  <c:v>18.9709</c:v>
                </c:pt>
                <c:pt idx="1382">
                  <c:v>18.9846</c:v>
                </c:pt>
                <c:pt idx="1383">
                  <c:v>18.9984</c:v>
                </c:pt>
                <c:pt idx="1384">
                  <c:v>19.0121</c:v>
                </c:pt>
                <c:pt idx="1385">
                  <c:v>19.0258</c:v>
                </c:pt>
                <c:pt idx="1386">
                  <c:v>19.0396</c:v>
                </c:pt>
                <c:pt idx="1387">
                  <c:v>19.0533</c:v>
                </c:pt>
                <c:pt idx="1388">
                  <c:v>19.067</c:v>
                </c:pt>
                <c:pt idx="1389">
                  <c:v>19.0808</c:v>
                </c:pt>
                <c:pt idx="1390">
                  <c:v>19.0945</c:v>
                </c:pt>
                <c:pt idx="1391">
                  <c:v>19.1083</c:v>
                </c:pt>
                <c:pt idx="1392">
                  <c:v>19.122</c:v>
                </c:pt>
                <c:pt idx="1393">
                  <c:v>19.1357</c:v>
                </c:pt>
                <c:pt idx="1394">
                  <c:v>19.1495</c:v>
                </c:pt>
                <c:pt idx="1395">
                  <c:v>19.1632</c:v>
                </c:pt>
                <c:pt idx="1396">
                  <c:v>19.1769</c:v>
                </c:pt>
                <c:pt idx="1397">
                  <c:v>19.1907</c:v>
                </c:pt>
                <c:pt idx="1398">
                  <c:v>19.2044</c:v>
                </c:pt>
                <c:pt idx="1399">
                  <c:v>19.2181</c:v>
                </c:pt>
                <c:pt idx="1400">
                  <c:v>19.2319</c:v>
                </c:pt>
                <c:pt idx="1401">
                  <c:v>19.2456</c:v>
                </c:pt>
                <c:pt idx="1402">
                  <c:v>19.259399999999999</c:v>
                </c:pt>
                <c:pt idx="1403">
                  <c:v>19.273099999999999</c:v>
                </c:pt>
                <c:pt idx="1404">
                  <c:v>19.286799999999999</c:v>
                </c:pt>
                <c:pt idx="1405">
                  <c:v>19.300599999999999</c:v>
                </c:pt>
                <c:pt idx="1406">
                  <c:v>19.314299999999999</c:v>
                </c:pt>
                <c:pt idx="1407">
                  <c:v>19.327999999999999</c:v>
                </c:pt>
                <c:pt idx="1408">
                  <c:v>19.341799999999999</c:v>
                </c:pt>
                <c:pt idx="1409">
                  <c:v>19.355499999999999</c:v>
                </c:pt>
                <c:pt idx="1410">
                  <c:v>19.369299999999999</c:v>
                </c:pt>
                <c:pt idx="1411">
                  <c:v>19.382999999999999</c:v>
                </c:pt>
                <c:pt idx="1412">
                  <c:v>19.396699999999999</c:v>
                </c:pt>
                <c:pt idx="1413">
                  <c:v>19.410499999999999</c:v>
                </c:pt>
                <c:pt idx="1414">
                  <c:v>19.424199999999999</c:v>
                </c:pt>
                <c:pt idx="1415">
                  <c:v>19.437899999999999</c:v>
                </c:pt>
                <c:pt idx="1416">
                  <c:v>19.451699999999999</c:v>
                </c:pt>
                <c:pt idx="1417">
                  <c:v>19.465399999999999</c:v>
                </c:pt>
                <c:pt idx="1418">
                  <c:v>19.479199999999999</c:v>
                </c:pt>
                <c:pt idx="1419">
                  <c:v>19.492899999999999</c:v>
                </c:pt>
                <c:pt idx="1420">
                  <c:v>19.506599999999999</c:v>
                </c:pt>
                <c:pt idx="1421">
                  <c:v>19.520399999999999</c:v>
                </c:pt>
                <c:pt idx="1422">
                  <c:v>19.534099999999999</c:v>
                </c:pt>
                <c:pt idx="1423">
                  <c:v>19.547799999999999</c:v>
                </c:pt>
                <c:pt idx="1424">
                  <c:v>19.561599999999999</c:v>
                </c:pt>
                <c:pt idx="1425">
                  <c:v>19.575299999999999</c:v>
                </c:pt>
                <c:pt idx="1426">
                  <c:v>19.588999999999999</c:v>
                </c:pt>
                <c:pt idx="1427">
                  <c:v>19.602799999999998</c:v>
                </c:pt>
                <c:pt idx="1428">
                  <c:v>19.616499999999998</c:v>
                </c:pt>
                <c:pt idx="1429">
                  <c:v>19.630299999999998</c:v>
                </c:pt>
                <c:pt idx="1430">
                  <c:v>19.643999999999998</c:v>
                </c:pt>
                <c:pt idx="1431">
                  <c:v>19.657699999999998</c:v>
                </c:pt>
                <c:pt idx="1432">
                  <c:v>19.671500000000002</c:v>
                </c:pt>
                <c:pt idx="1433">
                  <c:v>19.685199999999998</c:v>
                </c:pt>
                <c:pt idx="1434">
                  <c:v>19.698899999999998</c:v>
                </c:pt>
                <c:pt idx="1435">
                  <c:v>19.712700000000002</c:v>
                </c:pt>
                <c:pt idx="1436">
                  <c:v>19.726400000000002</c:v>
                </c:pt>
                <c:pt idx="1437">
                  <c:v>19.740200000000002</c:v>
                </c:pt>
                <c:pt idx="1438">
                  <c:v>19.753900000000002</c:v>
                </c:pt>
                <c:pt idx="1439">
                  <c:v>19.767600000000002</c:v>
                </c:pt>
                <c:pt idx="1440">
                  <c:v>19.781400000000001</c:v>
                </c:pt>
                <c:pt idx="1441">
                  <c:v>19.795100000000001</c:v>
                </c:pt>
                <c:pt idx="1442">
                  <c:v>19.808800000000002</c:v>
                </c:pt>
                <c:pt idx="1443">
                  <c:v>19.822600000000001</c:v>
                </c:pt>
                <c:pt idx="1444">
                  <c:v>19.836300000000001</c:v>
                </c:pt>
                <c:pt idx="1445">
                  <c:v>19.850100000000001</c:v>
                </c:pt>
                <c:pt idx="1446">
                  <c:v>19.863800000000001</c:v>
                </c:pt>
                <c:pt idx="1447">
                  <c:v>19.877500000000001</c:v>
                </c:pt>
                <c:pt idx="1448">
                  <c:v>19.891300000000001</c:v>
                </c:pt>
                <c:pt idx="1449">
                  <c:v>19.905000000000001</c:v>
                </c:pt>
                <c:pt idx="1450">
                  <c:v>19.918700000000001</c:v>
                </c:pt>
                <c:pt idx="1451">
                  <c:v>19.932500000000001</c:v>
                </c:pt>
                <c:pt idx="1452">
                  <c:v>19.946200000000001</c:v>
                </c:pt>
                <c:pt idx="1453">
                  <c:v>19.959900000000001</c:v>
                </c:pt>
                <c:pt idx="1454">
                  <c:v>19.973700000000001</c:v>
                </c:pt>
                <c:pt idx="1455">
                  <c:v>19.987400000000001</c:v>
                </c:pt>
                <c:pt idx="1456">
                  <c:v>20.001200000000001</c:v>
                </c:pt>
                <c:pt idx="1457">
                  <c:v>20.014900000000001</c:v>
                </c:pt>
                <c:pt idx="1458">
                  <c:v>20.028600000000001</c:v>
                </c:pt>
                <c:pt idx="1459">
                  <c:v>20.042400000000001</c:v>
                </c:pt>
                <c:pt idx="1460">
                  <c:v>20.056100000000001</c:v>
                </c:pt>
                <c:pt idx="1461">
                  <c:v>20.069800000000001</c:v>
                </c:pt>
                <c:pt idx="1462">
                  <c:v>20.083600000000001</c:v>
                </c:pt>
                <c:pt idx="1463">
                  <c:v>20.097300000000001</c:v>
                </c:pt>
                <c:pt idx="1464">
                  <c:v>20.1111</c:v>
                </c:pt>
                <c:pt idx="1465">
                  <c:v>20.1248</c:v>
                </c:pt>
                <c:pt idx="1466">
                  <c:v>20.138500000000001</c:v>
                </c:pt>
                <c:pt idx="1467">
                  <c:v>20.1523</c:v>
                </c:pt>
                <c:pt idx="1468">
                  <c:v>20.166</c:v>
                </c:pt>
                <c:pt idx="1469">
                  <c:v>20.1797</c:v>
                </c:pt>
                <c:pt idx="1470">
                  <c:v>20.1935</c:v>
                </c:pt>
                <c:pt idx="1471">
                  <c:v>20.2072</c:v>
                </c:pt>
                <c:pt idx="1472">
                  <c:v>20.221</c:v>
                </c:pt>
                <c:pt idx="1473">
                  <c:v>20.2347</c:v>
                </c:pt>
                <c:pt idx="1474">
                  <c:v>20.2484</c:v>
                </c:pt>
                <c:pt idx="1475">
                  <c:v>20.2622</c:v>
                </c:pt>
                <c:pt idx="1476">
                  <c:v>20.2759</c:v>
                </c:pt>
                <c:pt idx="1477">
                  <c:v>20.2896</c:v>
                </c:pt>
                <c:pt idx="1478">
                  <c:v>20.3034</c:v>
                </c:pt>
                <c:pt idx="1479">
                  <c:v>20.3171</c:v>
                </c:pt>
                <c:pt idx="1480">
                  <c:v>20.3308</c:v>
                </c:pt>
                <c:pt idx="1481">
                  <c:v>20.3446</c:v>
                </c:pt>
                <c:pt idx="1482">
                  <c:v>20.3583</c:v>
                </c:pt>
                <c:pt idx="1483">
                  <c:v>20.3721</c:v>
                </c:pt>
                <c:pt idx="1484">
                  <c:v>20.3858</c:v>
                </c:pt>
                <c:pt idx="1485">
                  <c:v>20.3995</c:v>
                </c:pt>
                <c:pt idx="1486">
                  <c:v>20.4133</c:v>
                </c:pt>
                <c:pt idx="1487">
                  <c:v>20.427</c:v>
                </c:pt>
                <c:pt idx="1488">
                  <c:v>20.4407</c:v>
                </c:pt>
                <c:pt idx="1489">
                  <c:v>20.454499999999999</c:v>
                </c:pt>
                <c:pt idx="1490">
                  <c:v>20.4682</c:v>
                </c:pt>
                <c:pt idx="1491">
                  <c:v>20.481999999999999</c:v>
                </c:pt>
                <c:pt idx="1492">
                  <c:v>20.495699999999999</c:v>
                </c:pt>
                <c:pt idx="1493">
                  <c:v>20.509399999999999</c:v>
                </c:pt>
                <c:pt idx="1494">
                  <c:v>20.523199999999999</c:v>
                </c:pt>
                <c:pt idx="1495">
                  <c:v>20.536899999999999</c:v>
                </c:pt>
                <c:pt idx="1496">
                  <c:v>20.550599999999999</c:v>
                </c:pt>
                <c:pt idx="1497">
                  <c:v>20.564399999999999</c:v>
                </c:pt>
                <c:pt idx="1498">
                  <c:v>20.578099999999999</c:v>
                </c:pt>
                <c:pt idx="1499">
                  <c:v>20.591899999999999</c:v>
                </c:pt>
                <c:pt idx="1500">
                  <c:v>20.605599999999999</c:v>
                </c:pt>
                <c:pt idx="1501">
                  <c:v>20.619299999999999</c:v>
                </c:pt>
                <c:pt idx="1502">
                  <c:v>20.633099999999999</c:v>
                </c:pt>
                <c:pt idx="1503">
                  <c:v>20.646799999999999</c:v>
                </c:pt>
                <c:pt idx="1504">
                  <c:v>20.660499999999999</c:v>
                </c:pt>
                <c:pt idx="1505">
                  <c:v>20.674299999999999</c:v>
                </c:pt>
                <c:pt idx="1506">
                  <c:v>20.687999999999999</c:v>
                </c:pt>
                <c:pt idx="1507">
                  <c:v>20.701699999999999</c:v>
                </c:pt>
                <c:pt idx="1508">
                  <c:v>20.715499999999999</c:v>
                </c:pt>
                <c:pt idx="1509">
                  <c:v>20.729199999999999</c:v>
                </c:pt>
                <c:pt idx="1510">
                  <c:v>20.742999999999999</c:v>
                </c:pt>
                <c:pt idx="1511">
                  <c:v>20.756699999999999</c:v>
                </c:pt>
                <c:pt idx="1512">
                  <c:v>20.770399999999999</c:v>
                </c:pt>
                <c:pt idx="1513">
                  <c:v>20.784199999999998</c:v>
                </c:pt>
                <c:pt idx="1514">
                  <c:v>20.797899999999998</c:v>
                </c:pt>
                <c:pt idx="1515">
                  <c:v>20.811599999999999</c:v>
                </c:pt>
                <c:pt idx="1516">
                  <c:v>20.825399999999998</c:v>
                </c:pt>
                <c:pt idx="1517">
                  <c:v>20.839099999999998</c:v>
                </c:pt>
                <c:pt idx="1518">
                  <c:v>20.852900000000002</c:v>
                </c:pt>
                <c:pt idx="1519">
                  <c:v>20.866599999999998</c:v>
                </c:pt>
                <c:pt idx="1520">
                  <c:v>20.880299999999998</c:v>
                </c:pt>
                <c:pt idx="1521">
                  <c:v>20.894100000000002</c:v>
                </c:pt>
                <c:pt idx="1522">
                  <c:v>20.907800000000002</c:v>
                </c:pt>
                <c:pt idx="1523">
                  <c:v>20.921500000000002</c:v>
                </c:pt>
                <c:pt idx="1524">
                  <c:v>20.935300000000002</c:v>
                </c:pt>
                <c:pt idx="1525">
                  <c:v>20.949000000000002</c:v>
                </c:pt>
                <c:pt idx="1526">
                  <c:v>20.962800000000001</c:v>
                </c:pt>
                <c:pt idx="1527">
                  <c:v>20.976500000000001</c:v>
                </c:pt>
                <c:pt idx="1528">
                  <c:v>20.990200000000002</c:v>
                </c:pt>
                <c:pt idx="1529">
                  <c:v>21.004000000000001</c:v>
                </c:pt>
                <c:pt idx="1530">
                  <c:v>21.017700000000001</c:v>
                </c:pt>
                <c:pt idx="1531">
                  <c:v>21.031400000000001</c:v>
                </c:pt>
                <c:pt idx="1532">
                  <c:v>21.045200000000001</c:v>
                </c:pt>
                <c:pt idx="1533">
                  <c:v>21.058900000000001</c:v>
                </c:pt>
                <c:pt idx="1534">
                  <c:v>21.072600000000001</c:v>
                </c:pt>
                <c:pt idx="1535">
                  <c:v>21.086400000000001</c:v>
                </c:pt>
                <c:pt idx="1536">
                  <c:v>21.100100000000001</c:v>
                </c:pt>
                <c:pt idx="1537">
                  <c:v>21.113900000000001</c:v>
                </c:pt>
                <c:pt idx="1538">
                  <c:v>21.127600000000001</c:v>
                </c:pt>
                <c:pt idx="1539">
                  <c:v>21.141300000000001</c:v>
                </c:pt>
                <c:pt idx="1540">
                  <c:v>21.155100000000001</c:v>
                </c:pt>
                <c:pt idx="1541">
                  <c:v>21.168800000000001</c:v>
                </c:pt>
                <c:pt idx="1542">
                  <c:v>21.182500000000001</c:v>
                </c:pt>
                <c:pt idx="1543">
                  <c:v>21.196300000000001</c:v>
                </c:pt>
                <c:pt idx="1544">
                  <c:v>21.21</c:v>
                </c:pt>
                <c:pt idx="1545">
                  <c:v>21.223800000000001</c:v>
                </c:pt>
                <c:pt idx="1546">
                  <c:v>21.237500000000001</c:v>
                </c:pt>
                <c:pt idx="1547">
                  <c:v>21.251200000000001</c:v>
                </c:pt>
                <c:pt idx="1548">
                  <c:v>21.265000000000001</c:v>
                </c:pt>
                <c:pt idx="1549">
                  <c:v>21.278700000000001</c:v>
                </c:pt>
                <c:pt idx="1550">
                  <c:v>21.292400000000001</c:v>
                </c:pt>
                <c:pt idx="1551">
                  <c:v>21.3062</c:v>
                </c:pt>
                <c:pt idx="1552">
                  <c:v>21.319900000000001</c:v>
                </c:pt>
                <c:pt idx="1553">
                  <c:v>21.3337</c:v>
                </c:pt>
                <c:pt idx="1554">
                  <c:v>21.3474</c:v>
                </c:pt>
                <c:pt idx="1555">
                  <c:v>21.3611</c:v>
                </c:pt>
                <c:pt idx="1556">
                  <c:v>21.3749</c:v>
                </c:pt>
                <c:pt idx="1557">
                  <c:v>21.3886</c:v>
                </c:pt>
                <c:pt idx="1558">
                  <c:v>21.4023</c:v>
                </c:pt>
                <c:pt idx="1559">
                  <c:v>21.4161</c:v>
                </c:pt>
                <c:pt idx="1560">
                  <c:v>21.4298</c:v>
                </c:pt>
                <c:pt idx="1561">
                  <c:v>21.4436</c:v>
                </c:pt>
                <c:pt idx="1562">
                  <c:v>21.4573</c:v>
                </c:pt>
                <c:pt idx="1563">
                  <c:v>21.471</c:v>
                </c:pt>
                <c:pt idx="1564">
                  <c:v>21.4848</c:v>
                </c:pt>
                <c:pt idx="1565">
                  <c:v>21.4985</c:v>
                </c:pt>
                <c:pt idx="1566">
                  <c:v>21.5122</c:v>
                </c:pt>
                <c:pt idx="1567">
                  <c:v>21.526</c:v>
                </c:pt>
                <c:pt idx="1568">
                  <c:v>21.5397</c:v>
                </c:pt>
                <c:pt idx="1569">
                  <c:v>21.5534</c:v>
                </c:pt>
                <c:pt idx="1570">
                  <c:v>21.5672</c:v>
                </c:pt>
                <c:pt idx="1571">
                  <c:v>21.5809</c:v>
                </c:pt>
                <c:pt idx="1572">
                  <c:v>21.5947</c:v>
                </c:pt>
                <c:pt idx="1573">
                  <c:v>21.6084</c:v>
                </c:pt>
                <c:pt idx="1574">
                  <c:v>21.6221</c:v>
                </c:pt>
                <c:pt idx="1575">
                  <c:v>21.635899999999999</c:v>
                </c:pt>
                <c:pt idx="1576">
                  <c:v>21.6496</c:v>
                </c:pt>
                <c:pt idx="1577">
                  <c:v>21.6633</c:v>
                </c:pt>
                <c:pt idx="1578">
                  <c:v>21.677099999999999</c:v>
                </c:pt>
                <c:pt idx="1579">
                  <c:v>21.690799999999999</c:v>
                </c:pt>
                <c:pt idx="1580">
                  <c:v>21.704599999999999</c:v>
                </c:pt>
                <c:pt idx="1581">
                  <c:v>21.718299999999999</c:v>
                </c:pt>
                <c:pt idx="1582">
                  <c:v>21.731999999999999</c:v>
                </c:pt>
                <c:pt idx="1583">
                  <c:v>21.745799999999999</c:v>
                </c:pt>
                <c:pt idx="1584">
                  <c:v>21.759499999999999</c:v>
                </c:pt>
                <c:pt idx="1585">
                  <c:v>21.773199999999999</c:v>
                </c:pt>
                <c:pt idx="1586">
                  <c:v>21.786999999999999</c:v>
                </c:pt>
                <c:pt idx="1587">
                  <c:v>21.800699999999999</c:v>
                </c:pt>
                <c:pt idx="1588">
                  <c:v>21.814499999999999</c:v>
                </c:pt>
                <c:pt idx="1589">
                  <c:v>21.828199999999999</c:v>
                </c:pt>
                <c:pt idx="1590">
                  <c:v>21.841899999999999</c:v>
                </c:pt>
                <c:pt idx="1591">
                  <c:v>21.855699999999999</c:v>
                </c:pt>
                <c:pt idx="1592">
                  <c:v>21.869399999999999</c:v>
                </c:pt>
                <c:pt idx="1593">
                  <c:v>21.883099999999999</c:v>
                </c:pt>
                <c:pt idx="1594">
                  <c:v>21.896899999999999</c:v>
                </c:pt>
                <c:pt idx="1595">
                  <c:v>21.910599999999999</c:v>
                </c:pt>
                <c:pt idx="1596">
                  <c:v>21.924299999999999</c:v>
                </c:pt>
                <c:pt idx="1597">
                  <c:v>21.938099999999999</c:v>
                </c:pt>
                <c:pt idx="1598">
                  <c:v>21.951799999999999</c:v>
                </c:pt>
                <c:pt idx="1599">
                  <c:v>21.965599999999998</c:v>
                </c:pt>
                <c:pt idx="1600">
                  <c:v>21.979299999999999</c:v>
                </c:pt>
                <c:pt idx="1601">
                  <c:v>21.992999999999999</c:v>
                </c:pt>
                <c:pt idx="1602">
                  <c:v>22.006799999999998</c:v>
                </c:pt>
                <c:pt idx="1603">
                  <c:v>22.020499999999998</c:v>
                </c:pt>
                <c:pt idx="1604">
                  <c:v>22.034199999999998</c:v>
                </c:pt>
                <c:pt idx="1605">
                  <c:v>22.047999999999998</c:v>
                </c:pt>
                <c:pt idx="1606">
                  <c:v>22.061699999999998</c:v>
                </c:pt>
                <c:pt idx="1607">
                  <c:v>22.075500000000002</c:v>
                </c:pt>
                <c:pt idx="1608">
                  <c:v>22.089200000000002</c:v>
                </c:pt>
                <c:pt idx="1609">
                  <c:v>22.102900000000002</c:v>
                </c:pt>
                <c:pt idx="1610">
                  <c:v>22.116700000000002</c:v>
                </c:pt>
                <c:pt idx="1611">
                  <c:v>22.130400000000002</c:v>
                </c:pt>
                <c:pt idx="1612">
                  <c:v>22.144100000000002</c:v>
                </c:pt>
                <c:pt idx="1613">
                  <c:v>22.157900000000001</c:v>
                </c:pt>
                <c:pt idx="1614">
                  <c:v>22.171600000000002</c:v>
                </c:pt>
                <c:pt idx="1615">
                  <c:v>22.185400000000001</c:v>
                </c:pt>
                <c:pt idx="1616">
                  <c:v>22.199100000000001</c:v>
                </c:pt>
                <c:pt idx="1617">
                  <c:v>22.212800000000001</c:v>
                </c:pt>
                <c:pt idx="1618">
                  <c:v>22.226600000000001</c:v>
                </c:pt>
                <c:pt idx="1619">
                  <c:v>22.240300000000001</c:v>
                </c:pt>
                <c:pt idx="1620">
                  <c:v>22.254000000000001</c:v>
                </c:pt>
                <c:pt idx="1621">
                  <c:v>22.267800000000001</c:v>
                </c:pt>
                <c:pt idx="1622">
                  <c:v>22.281500000000001</c:v>
                </c:pt>
                <c:pt idx="1623">
                  <c:v>22.295200000000001</c:v>
                </c:pt>
                <c:pt idx="1624">
                  <c:v>22.309000000000001</c:v>
                </c:pt>
                <c:pt idx="1625">
                  <c:v>22.322700000000001</c:v>
                </c:pt>
                <c:pt idx="1626">
                  <c:v>22.336500000000001</c:v>
                </c:pt>
                <c:pt idx="1627">
                  <c:v>22.350200000000001</c:v>
                </c:pt>
                <c:pt idx="1628">
                  <c:v>22.363900000000001</c:v>
                </c:pt>
                <c:pt idx="1629">
                  <c:v>22.377700000000001</c:v>
                </c:pt>
                <c:pt idx="1630">
                  <c:v>22.391400000000001</c:v>
                </c:pt>
                <c:pt idx="1631">
                  <c:v>22.405100000000001</c:v>
                </c:pt>
                <c:pt idx="1632">
                  <c:v>22.418900000000001</c:v>
                </c:pt>
                <c:pt idx="1633">
                  <c:v>22.432600000000001</c:v>
                </c:pt>
                <c:pt idx="1634">
                  <c:v>22.446400000000001</c:v>
                </c:pt>
                <c:pt idx="1635">
                  <c:v>22.460100000000001</c:v>
                </c:pt>
                <c:pt idx="1636">
                  <c:v>22.473800000000001</c:v>
                </c:pt>
                <c:pt idx="1637">
                  <c:v>22.4876</c:v>
                </c:pt>
                <c:pt idx="1638">
                  <c:v>22.501300000000001</c:v>
                </c:pt>
                <c:pt idx="1639">
                  <c:v>22.515000000000001</c:v>
                </c:pt>
                <c:pt idx="1640">
                  <c:v>22.5288</c:v>
                </c:pt>
                <c:pt idx="1641">
                  <c:v>22.5425</c:v>
                </c:pt>
                <c:pt idx="1642">
                  <c:v>22.5563</c:v>
                </c:pt>
                <c:pt idx="1643">
                  <c:v>22.57</c:v>
                </c:pt>
                <c:pt idx="1644">
                  <c:v>22.5837</c:v>
                </c:pt>
                <c:pt idx="1645">
                  <c:v>22.5975</c:v>
                </c:pt>
                <c:pt idx="1646">
                  <c:v>22.6112</c:v>
                </c:pt>
                <c:pt idx="1647">
                  <c:v>22.6249</c:v>
                </c:pt>
                <c:pt idx="1648">
                  <c:v>22.6387</c:v>
                </c:pt>
                <c:pt idx="1649">
                  <c:v>22.6524</c:v>
                </c:pt>
                <c:pt idx="1650">
                  <c:v>22.6661</c:v>
                </c:pt>
                <c:pt idx="1651">
                  <c:v>22.6799</c:v>
                </c:pt>
                <c:pt idx="1652">
                  <c:v>22.6936</c:v>
                </c:pt>
                <c:pt idx="1653">
                  <c:v>22.7074</c:v>
                </c:pt>
                <c:pt idx="1654">
                  <c:v>22.7211</c:v>
                </c:pt>
                <c:pt idx="1655">
                  <c:v>22.7348</c:v>
                </c:pt>
                <c:pt idx="1656">
                  <c:v>22.7486</c:v>
                </c:pt>
                <c:pt idx="1657">
                  <c:v>22.7623</c:v>
                </c:pt>
                <c:pt idx="1658">
                  <c:v>22.776</c:v>
                </c:pt>
                <c:pt idx="1659">
                  <c:v>22.7898</c:v>
                </c:pt>
                <c:pt idx="1660">
                  <c:v>22.8035</c:v>
                </c:pt>
                <c:pt idx="1661">
                  <c:v>22.817299999999999</c:v>
                </c:pt>
                <c:pt idx="1662">
                  <c:v>22.831</c:v>
                </c:pt>
                <c:pt idx="1663">
                  <c:v>22.8447</c:v>
                </c:pt>
                <c:pt idx="1664">
                  <c:v>22.858499999999999</c:v>
                </c:pt>
                <c:pt idx="1665">
                  <c:v>22.872199999999999</c:v>
                </c:pt>
                <c:pt idx="1666">
                  <c:v>22.885899999999999</c:v>
                </c:pt>
                <c:pt idx="1667">
                  <c:v>22.899699999999999</c:v>
                </c:pt>
                <c:pt idx="1668">
                  <c:v>22.913399999999999</c:v>
                </c:pt>
                <c:pt idx="1669">
                  <c:v>22.927199999999999</c:v>
                </c:pt>
                <c:pt idx="1670">
                  <c:v>22.940899999999999</c:v>
                </c:pt>
                <c:pt idx="1671">
                  <c:v>22.954599999999999</c:v>
                </c:pt>
                <c:pt idx="1672">
                  <c:v>22.968399999999999</c:v>
                </c:pt>
                <c:pt idx="1673">
                  <c:v>22.982099999999999</c:v>
                </c:pt>
                <c:pt idx="1674">
                  <c:v>22.995799999999999</c:v>
                </c:pt>
                <c:pt idx="1675">
                  <c:v>23.009599999999999</c:v>
                </c:pt>
                <c:pt idx="1676">
                  <c:v>23.023299999999999</c:v>
                </c:pt>
                <c:pt idx="1677">
                  <c:v>23.036999999999999</c:v>
                </c:pt>
                <c:pt idx="1678">
                  <c:v>23.050799999999999</c:v>
                </c:pt>
                <c:pt idx="1679">
                  <c:v>23.064499999999999</c:v>
                </c:pt>
                <c:pt idx="1680">
                  <c:v>23.078299999999999</c:v>
                </c:pt>
                <c:pt idx="1681">
                  <c:v>23.091999999999999</c:v>
                </c:pt>
                <c:pt idx="1682">
                  <c:v>23.105699999999999</c:v>
                </c:pt>
                <c:pt idx="1683">
                  <c:v>23.119499999999999</c:v>
                </c:pt>
                <c:pt idx="1684">
                  <c:v>23.133199999999999</c:v>
                </c:pt>
                <c:pt idx="1685">
                  <c:v>23.146899999999999</c:v>
                </c:pt>
                <c:pt idx="1686">
                  <c:v>23.160699999999999</c:v>
                </c:pt>
                <c:pt idx="1687">
                  <c:v>23.174399999999999</c:v>
                </c:pt>
                <c:pt idx="1688">
                  <c:v>23.188199999999998</c:v>
                </c:pt>
                <c:pt idx="1689">
                  <c:v>23.201899999999998</c:v>
                </c:pt>
                <c:pt idx="1690">
                  <c:v>23.215599999999998</c:v>
                </c:pt>
                <c:pt idx="1691">
                  <c:v>23.229399999999998</c:v>
                </c:pt>
                <c:pt idx="1692">
                  <c:v>23.243099999999998</c:v>
                </c:pt>
                <c:pt idx="1693">
                  <c:v>23.256799999999998</c:v>
                </c:pt>
                <c:pt idx="1694">
                  <c:v>23.270600000000002</c:v>
                </c:pt>
                <c:pt idx="1695">
                  <c:v>23.284300000000002</c:v>
                </c:pt>
                <c:pt idx="1696">
                  <c:v>23.298100000000002</c:v>
                </c:pt>
                <c:pt idx="1697">
                  <c:v>23.311800000000002</c:v>
                </c:pt>
                <c:pt idx="1698">
                  <c:v>23.325500000000002</c:v>
                </c:pt>
                <c:pt idx="1699">
                  <c:v>23.339300000000001</c:v>
                </c:pt>
                <c:pt idx="1700">
                  <c:v>23.353000000000002</c:v>
                </c:pt>
                <c:pt idx="1701">
                  <c:v>23.366700000000002</c:v>
                </c:pt>
                <c:pt idx="1702">
                  <c:v>23.380500000000001</c:v>
                </c:pt>
                <c:pt idx="1703">
                  <c:v>23.394200000000001</c:v>
                </c:pt>
                <c:pt idx="1704">
                  <c:v>23.408000000000001</c:v>
                </c:pt>
                <c:pt idx="1705">
                  <c:v>23.421700000000001</c:v>
                </c:pt>
                <c:pt idx="1706">
                  <c:v>23.435400000000001</c:v>
                </c:pt>
                <c:pt idx="1707">
                  <c:v>23.449200000000001</c:v>
                </c:pt>
                <c:pt idx="1708">
                  <c:v>23.462900000000001</c:v>
                </c:pt>
                <c:pt idx="1709">
                  <c:v>23.476600000000001</c:v>
                </c:pt>
                <c:pt idx="1710">
                  <c:v>23.490400000000001</c:v>
                </c:pt>
                <c:pt idx="1711">
                  <c:v>23.504100000000001</c:v>
                </c:pt>
                <c:pt idx="1712">
                  <c:v>23.517800000000001</c:v>
                </c:pt>
                <c:pt idx="1713">
                  <c:v>23.531600000000001</c:v>
                </c:pt>
                <c:pt idx="1714">
                  <c:v>23.545300000000001</c:v>
                </c:pt>
                <c:pt idx="1715">
                  <c:v>23.559100000000001</c:v>
                </c:pt>
                <c:pt idx="1716">
                  <c:v>23.572800000000001</c:v>
                </c:pt>
                <c:pt idx="1717">
                  <c:v>23.586500000000001</c:v>
                </c:pt>
                <c:pt idx="1718">
                  <c:v>23.600300000000001</c:v>
                </c:pt>
                <c:pt idx="1719">
                  <c:v>23.614000000000001</c:v>
                </c:pt>
                <c:pt idx="1720">
                  <c:v>23.627700000000001</c:v>
                </c:pt>
                <c:pt idx="1721">
                  <c:v>23.641500000000001</c:v>
                </c:pt>
                <c:pt idx="1722">
                  <c:v>23.655200000000001</c:v>
                </c:pt>
                <c:pt idx="1723">
                  <c:v>23.669</c:v>
                </c:pt>
                <c:pt idx="1724">
                  <c:v>23.682700000000001</c:v>
                </c:pt>
                <c:pt idx="1725">
                  <c:v>23.696400000000001</c:v>
                </c:pt>
                <c:pt idx="1726">
                  <c:v>23.7102</c:v>
                </c:pt>
                <c:pt idx="1727">
                  <c:v>23.7239</c:v>
                </c:pt>
                <c:pt idx="1728">
                  <c:v>23.7376</c:v>
                </c:pt>
                <c:pt idx="1729">
                  <c:v>23.7514</c:v>
                </c:pt>
                <c:pt idx="1730">
                  <c:v>23.7651</c:v>
                </c:pt>
                <c:pt idx="1731">
                  <c:v>23.7789</c:v>
                </c:pt>
                <c:pt idx="1732">
                  <c:v>23.7926</c:v>
                </c:pt>
                <c:pt idx="1733">
                  <c:v>23.8063</c:v>
                </c:pt>
                <c:pt idx="1734">
                  <c:v>23.8201</c:v>
                </c:pt>
                <c:pt idx="1735">
                  <c:v>23.8338</c:v>
                </c:pt>
                <c:pt idx="1736">
                  <c:v>23.8475</c:v>
                </c:pt>
                <c:pt idx="1737">
                  <c:v>23.8613</c:v>
                </c:pt>
                <c:pt idx="1738">
                  <c:v>23.875</c:v>
                </c:pt>
                <c:pt idx="1739">
                  <c:v>23.8887</c:v>
                </c:pt>
                <c:pt idx="1740">
                  <c:v>23.9025</c:v>
                </c:pt>
                <c:pt idx="1741">
                  <c:v>23.9162</c:v>
                </c:pt>
                <c:pt idx="1742">
                  <c:v>23.93</c:v>
                </c:pt>
                <c:pt idx="1743">
                  <c:v>23.9437</c:v>
                </c:pt>
                <c:pt idx="1744">
                  <c:v>23.9574</c:v>
                </c:pt>
                <c:pt idx="1745">
                  <c:v>23.9712</c:v>
                </c:pt>
                <c:pt idx="1746">
                  <c:v>23.9849</c:v>
                </c:pt>
                <c:pt idx="1747">
                  <c:v>23.9986</c:v>
                </c:pt>
                <c:pt idx="1748">
                  <c:v>24.0124</c:v>
                </c:pt>
                <c:pt idx="1749">
                  <c:v>24.0261</c:v>
                </c:pt>
                <c:pt idx="1750">
                  <c:v>24.039899999999999</c:v>
                </c:pt>
                <c:pt idx="1751">
                  <c:v>24.053599999999999</c:v>
                </c:pt>
                <c:pt idx="1752">
                  <c:v>24.067299999999999</c:v>
                </c:pt>
                <c:pt idx="1753">
                  <c:v>24.081099999999999</c:v>
                </c:pt>
                <c:pt idx="1754">
                  <c:v>24.094799999999999</c:v>
                </c:pt>
                <c:pt idx="1755">
                  <c:v>24.108499999999999</c:v>
                </c:pt>
                <c:pt idx="1756">
                  <c:v>24.122299999999999</c:v>
                </c:pt>
                <c:pt idx="1757">
                  <c:v>24.135999999999999</c:v>
                </c:pt>
                <c:pt idx="1758">
                  <c:v>24.149799999999999</c:v>
                </c:pt>
                <c:pt idx="1759">
                  <c:v>24.163499999999999</c:v>
                </c:pt>
                <c:pt idx="1760">
                  <c:v>24.177199999999999</c:v>
                </c:pt>
                <c:pt idx="1761">
                  <c:v>24.190999999999999</c:v>
                </c:pt>
                <c:pt idx="1762">
                  <c:v>24.204699999999999</c:v>
                </c:pt>
                <c:pt idx="1763">
                  <c:v>24.218399999999999</c:v>
                </c:pt>
                <c:pt idx="1764">
                  <c:v>24.232199999999999</c:v>
                </c:pt>
                <c:pt idx="1765">
                  <c:v>24.245899999999999</c:v>
                </c:pt>
                <c:pt idx="1766">
                  <c:v>24.259599999999999</c:v>
                </c:pt>
                <c:pt idx="1767">
                  <c:v>24.273399999999999</c:v>
                </c:pt>
                <c:pt idx="1768">
                  <c:v>24.287099999999999</c:v>
                </c:pt>
                <c:pt idx="1769">
                  <c:v>24.300899999999999</c:v>
                </c:pt>
                <c:pt idx="1770">
                  <c:v>24.314599999999999</c:v>
                </c:pt>
                <c:pt idx="1771">
                  <c:v>24.328299999999999</c:v>
                </c:pt>
                <c:pt idx="1772">
                  <c:v>24.342099999999999</c:v>
                </c:pt>
                <c:pt idx="1773">
                  <c:v>24.355799999999999</c:v>
                </c:pt>
                <c:pt idx="1774">
                  <c:v>24.369499999999999</c:v>
                </c:pt>
                <c:pt idx="1775">
                  <c:v>24.383299999999998</c:v>
                </c:pt>
                <c:pt idx="1776">
                  <c:v>24.396999999999998</c:v>
                </c:pt>
                <c:pt idx="1777">
                  <c:v>24.410799999999998</c:v>
                </c:pt>
                <c:pt idx="1778">
                  <c:v>24.424499999999998</c:v>
                </c:pt>
                <c:pt idx="1779">
                  <c:v>24.438199999999998</c:v>
                </c:pt>
                <c:pt idx="1780">
                  <c:v>24.452000000000002</c:v>
                </c:pt>
                <c:pt idx="1781">
                  <c:v>24.465699999999998</c:v>
                </c:pt>
                <c:pt idx="1782">
                  <c:v>24.479399999999998</c:v>
                </c:pt>
                <c:pt idx="1783">
                  <c:v>24.493200000000002</c:v>
                </c:pt>
                <c:pt idx="1784">
                  <c:v>24.506900000000002</c:v>
                </c:pt>
                <c:pt idx="1785">
                  <c:v>24.520700000000001</c:v>
                </c:pt>
                <c:pt idx="1786">
                  <c:v>24.534400000000002</c:v>
                </c:pt>
                <c:pt idx="1787">
                  <c:v>24.548100000000002</c:v>
                </c:pt>
              </c:numCache>
            </c:numRef>
          </c:xVal>
          <c:yVal>
            <c:numRef>
              <c:f>mode_inclusion!$Q$10:$Q$1797</c:f>
              <c:numCache>
                <c:formatCode>General</c:formatCode>
                <c:ptCount val="1788"/>
                <c:pt idx="0">
                  <c:v>0</c:v>
                </c:pt>
                <c:pt idx="1">
                  <c:v>-1.8389599999999999</c:v>
                </c:pt>
                <c:pt idx="2">
                  <c:v>-4.7445599999999999</c:v>
                </c:pt>
                <c:pt idx="3">
                  <c:v>-5.9372699999999998</c:v>
                </c:pt>
                <c:pt idx="4">
                  <c:v>-6.7302799999999996</c:v>
                </c:pt>
                <c:pt idx="5">
                  <c:v>-7.6636199999999999</c:v>
                </c:pt>
                <c:pt idx="6">
                  <c:v>-7.4615</c:v>
                </c:pt>
                <c:pt idx="7">
                  <c:v>-6.54772</c:v>
                </c:pt>
                <c:pt idx="8">
                  <c:v>-5.4532800000000003</c:v>
                </c:pt>
                <c:pt idx="9">
                  <c:v>-3.7528100000000002</c:v>
                </c:pt>
                <c:pt idx="10">
                  <c:v>-1.6509199999999999</c:v>
                </c:pt>
                <c:pt idx="11">
                  <c:v>0.41169800000000001</c:v>
                </c:pt>
                <c:pt idx="12">
                  <c:v>2.4668399999999999</c:v>
                </c:pt>
                <c:pt idx="13">
                  <c:v>4.3733300000000002</c:v>
                </c:pt>
                <c:pt idx="14">
                  <c:v>5.8391400000000004</c:v>
                </c:pt>
                <c:pt idx="15">
                  <c:v>6.8152999999999997</c:v>
                </c:pt>
                <c:pt idx="16">
                  <c:v>7.2612500000000004</c:v>
                </c:pt>
                <c:pt idx="17">
                  <c:v>7.0806399999999998</c:v>
                </c:pt>
                <c:pt idx="18">
                  <c:v>6.3107600000000001</c:v>
                </c:pt>
                <c:pt idx="19">
                  <c:v>5.04474</c:v>
                </c:pt>
                <c:pt idx="20">
                  <c:v>3.3635799999999998</c:v>
                </c:pt>
                <c:pt idx="21">
                  <c:v>7.7038700000000002</c:v>
                </c:pt>
                <c:pt idx="22">
                  <c:v>2.40049</c:v>
                </c:pt>
                <c:pt idx="23">
                  <c:v>-16.212</c:v>
                </c:pt>
                <c:pt idx="24">
                  <c:v>-24.168600000000001</c:v>
                </c:pt>
                <c:pt idx="25">
                  <c:v>-34.0959</c:v>
                </c:pt>
                <c:pt idx="26">
                  <c:v>-47.7898</c:v>
                </c:pt>
                <c:pt idx="27">
                  <c:v>-50.826500000000003</c:v>
                </c:pt>
                <c:pt idx="28">
                  <c:v>-46.228400000000001</c:v>
                </c:pt>
                <c:pt idx="29">
                  <c:v>-40.639600000000002</c:v>
                </c:pt>
                <c:pt idx="30">
                  <c:v>-38.975499999999997</c:v>
                </c:pt>
                <c:pt idx="31">
                  <c:v>-25.917999999999999</c:v>
                </c:pt>
                <c:pt idx="32">
                  <c:v>-1.29715</c:v>
                </c:pt>
                <c:pt idx="33">
                  <c:v>16.358499999999999</c:v>
                </c:pt>
                <c:pt idx="34">
                  <c:v>30.262499999999999</c:v>
                </c:pt>
                <c:pt idx="35">
                  <c:v>41.377200000000002</c:v>
                </c:pt>
                <c:pt idx="36">
                  <c:v>51.621400000000001</c:v>
                </c:pt>
                <c:pt idx="37">
                  <c:v>62.047199999999997</c:v>
                </c:pt>
                <c:pt idx="38">
                  <c:v>64.871799999999993</c:v>
                </c:pt>
                <c:pt idx="39">
                  <c:v>59.3078</c:v>
                </c:pt>
                <c:pt idx="40">
                  <c:v>46.132399999999997</c:v>
                </c:pt>
                <c:pt idx="41">
                  <c:v>37.927999999999997</c:v>
                </c:pt>
                <c:pt idx="42">
                  <c:v>26.210799999999999</c:v>
                </c:pt>
                <c:pt idx="43">
                  <c:v>4.7778099999999997</c:v>
                </c:pt>
                <c:pt idx="44">
                  <c:v>-4.9120999999999997</c:v>
                </c:pt>
                <c:pt idx="45">
                  <c:v>-13.963200000000001</c:v>
                </c:pt>
                <c:pt idx="46">
                  <c:v>-33.231999999999999</c:v>
                </c:pt>
                <c:pt idx="47">
                  <c:v>-45.37</c:v>
                </c:pt>
                <c:pt idx="48">
                  <c:v>-49.720300000000002</c:v>
                </c:pt>
                <c:pt idx="49">
                  <c:v>-55.779800000000002</c:v>
                </c:pt>
                <c:pt idx="50">
                  <c:v>-58.110700000000001</c:v>
                </c:pt>
                <c:pt idx="51">
                  <c:v>-49.697800000000001</c:v>
                </c:pt>
                <c:pt idx="52">
                  <c:v>-38.032600000000002</c:v>
                </c:pt>
                <c:pt idx="53">
                  <c:v>-27.636800000000001</c:v>
                </c:pt>
                <c:pt idx="54">
                  <c:v>-4.41554</c:v>
                </c:pt>
                <c:pt idx="55">
                  <c:v>25.119800000000001</c:v>
                </c:pt>
                <c:pt idx="56">
                  <c:v>34.529699999999998</c:v>
                </c:pt>
                <c:pt idx="57">
                  <c:v>39.779699999999998</c:v>
                </c:pt>
                <c:pt idx="58">
                  <c:v>55.271999999999998</c:v>
                </c:pt>
                <c:pt idx="59">
                  <c:v>65.869500000000002</c:v>
                </c:pt>
                <c:pt idx="60">
                  <c:v>73.630499999999998</c:v>
                </c:pt>
                <c:pt idx="61">
                  <c:v>77.221900000000005</c:v>
                </c:pt>
                <c:pt idx="62">
                  <c:v>71.200199999999995</c:v>
                </c:pt>
                <c:pt idx="63">
                  <c:v>58.764800000000001</c:v>
                </c:pt>
                <c:pt idx="64">
                  <c:v>41.889099999999999</c:v>
                </c:pt>
                <c:pt idx="65">
                  <c:v>25.2987</c:v>
                </c:pt>
                <c:pt idx="66">
                  <c:v>9.6084800000000001</c:v>
                </c:pt>
                <c:pt idx="67">
                  <c:v>-11.7654</c:v>
                </c:pt>
                <c:pt idx="68">
                  <c:v>-33.729199999999999</c:v>
                </c:pt>
                <c:pt idx="69">
                  <c:v>-57.699399999999997</c:v>
                </c:pt>
                <c:pt idx="70">
                  <c:v>-80.248500000000007</c:v>
                </c:pt>
                <c:pt idx="71">
                  <c:v>-89.736800000000002</c:v>
                </c:pt>
                <c:pt idx="72">
                  <c:v>-86.233000000000004</c:v>
                </c:pt>
                <c:pt idx="73">
                  <c:v>-74.527199999999993</c:v>
                </c:pt>
                <c:pt idx="74">
                  <c:v>-65.431700000000006</c:v>
                </c:pt>
                <c:pt idx="75">
                  <c:v>-54.688000000000002</c:v>
                </c:pt>
                <c:pt idx="76">
                  <c:v>-38.957799999999999</c:v>
                </c:pt>
                <c:pt idx="77">
                  <c:v>-14.653600000000001</c:v>
                </c:pt>
                <c:pt idx="78">
                  <c:v>8.6618700000000004</c:v>
                </c:pt>
                <c:pt idx="79">
                  <c:v>28.484100000000002</c:v>
                </c:pt>
                <c:pt idx="80">
                  <c:v>54.575299999999999</c:v>
                </c:pt>
                <c:pt idx="81">
                  <c:v>71.332099999999997</c:v>
                </c:pt>
                <c:pt idx="82">
                  <c:v>77.017499999999998</c:v>
                </c:pt>
                <c:pt idx="83">
                  <c:v>79.945400000000006</c:v>
                </c:pt>
                <c:pt idx="84">
                  <c:v>76.227099999999993</c:v>
                </c:pt>
                <c:pt idx="85">
                  <c:v>69.464100000000002</c:v>
                </c:pt>
                <c:pt idx="86">
                  <c:v>59.421199999999999</c:v>
                </c:pt>
                <c:pt idx="87">
                  <c:v>51.185600000000001</c:v>
                </c:pt>
                <c:pt idx="88">
                  <c:v>37.2151</c:v>
                </c:pt>
                <c:pt idx="89">
                  <c:v>4.8979600000000003</c:v>
                </c:pt>
                <c:pt idx="90">
                  <c:v>-22.2151</c:v>
                </c:pt>
                <c:pt idx="91">
                  <c:v>-39.182699999999997</c:v>
                </c:pt>
                <c:pt idx="92">
                  <c:v>-58.430500000000002</c:v>
                </c:pt>
                <c:pt idx="93">
                  <c:v>-72.638499999999993</c:v>
                </c:pt>
                <c:pt idx="94">
                  <c:v>-71.599299999999999</c:v>
                </c:pt>
                <c:pt idx="95">
                  <c:v>-63.5017</c:v>
                </c:pt>
                <c:pt idx="96">
                  <c:v>-54.284300000000002</c:v>
                </c:pt>
                <c:pt idx="97">
                  <c:v>-43.029499999999999</c:v>
                </c:pt>
                <c:pt idx="98">
                  <c:v>-26.518000000000001</c:v>
                </c:pt>
                <c:pt idx="99">
                  <c:v>-9.7472799999999999</c:v>
                </c:pt>
                <c:pt idx="100">
                  <c:v>8.2459100000000003</c:v>
                </c:pt>
                <c:pt idx="101">
                  <c:v>32.6524</c:v>
                </c:pt>
                <c:pt idx="102">
                  <c:v>48.644300000000001</c:v>
                </c:pt>
                <c:pt idx="103">
                  <c:v>54.355800000000002</c:v>
                </c:pt>
                <c:pt idx="104">
                  <c:v>54.538600000000002</c:v>
                </c:pt>
                <c:pt idx="105">
                  <c:v>50.832500000000003</c:v>
                </c:pt>
                <c:pt idx="106">
                  <c:v>45.650199999999998</c:v>
                </c:pt>
                <c:pt idx="107">
                  <c:v>38.978200000000001</c:v>
                </c:pt>
                <c:pt idx="108">
                  <c:v>23.470600000000001</c:v>
                </c:pt>
                <c:pt idx="109">
                  <c:v>5.6314000000000002</c:v>
                </c:pt>
                <c:pt idx="110">
                  <c:v>-2.42117</c:v>
                </c:pt>
                <c:pt idx="111">
                  <c:v>-16.0962</c:v>
                </c:pt>
                <c:pt idx="112">
                  <c:v>-30.7012</c:v>
                </c:pt>
                <c:pt idx="113">
                  <c:v>-28.9114</c:v>
                </c:pt>
                <c:pt idx="114">
                  <c:v>-27.138000000000002</c:v>
                </c:pt>
                <c:pt idx="115">
                  <c:v>-36.8444</c:v>
                </c:pt>
                <c:pt idx="116">
                  <c:v>-36.085500000000003</c:v>
                </c:pt>
                <c:pt idx="117">
                  <c:v>-26.575900000000001</c:v>
                </c:pt>
                <c:pt idx="118">
                  <c:v>-24.349599999999999</c:v>
                </c:pt>
                <c:pt idx="119">
                  <c:v>-13.8596</c:v>
                </c:pt>
                <c:pt idx="120">
                  <c:v>1.2130099999999999</c:v>
                </c:pt>
                <c:pt idx="121">
                  <c:v>0.81804699999999997</c:v>
                </c:pt>
                <c:pt idx="122">
                  <c:v>7.9676299999999998</c:v>
                </c:pt>
                <c:pt idx="123">
                  <c:v>23.534600000000001</c:v>
                </c:pt>
                <c:pt idx="124">
                  <c:v>23.471399999999999</c:v>
                </c:pt>
                <c:pt idx="125">
                  <c:v>32.1511</c:v>
                </c:pt>
                <c:pt idx="126">
                  <c:v>46.294800000000002</c:v>
                </c:pt>
                <c:pt idx="127">
                  <c:v>46.67</c:v>
                </c:pt>
                <c:pt idx="128">
                  <c:v>38.216999999999999</c:v>
                </c:pt>
                <c:pt idx="129">
                  <c:v>24.3324</c:v>
                </c:pt>
                <c:pt idx="130">
                  <c:v>14.309100000000001</c:v>
                </c:pt>
                <c:pt idx="131">
                  <c:v>2.6712199999999999</c:v>
                </c:pt>
                <c:pt idx="132">
                  <c:v>-11.6609</c:v>
                </c:pt>
                <c:pt idx="133">
                  <c:v>-18.518999999999998</c:v>
                </c:pt>
                <c:pt idx="134">
                  <c:v>-19.273700000000002</c:v>
                </c:pt>
                <c:pt idx="135">
                  <c:v>-18.4298</c:v>
                </c:pt>
                <c:pt idx="136">
                  <c:v>-19.526599999999998</c:v>
                </c:pt>
                <c:pt idx="137">
                  <c:v>-3.69659</c:v>
                </c:pt>
                <c:pt idx="138">
                  <c:v>-9.8541899999999991</c:v>
                </c:pt>
                <c:pt idx="139">
                  <c:v>-53.2117</c:v>
                </c:pt>
                <c:pt idx="140">
                  <c:v>-60.177599999999998</c:v>
                </c:pt>
                <c:pt idx="141">
                  <c:v>-55.898099999999999</c:v>
                </c:pt>
                <c:pt idx="142">
                  <c:v>-66.423599999999993</c:v>
                </c:pt>
                <c:pt idx="143">
                  <c:v>-57.748600000000003</c:v>
                </c:pt>
                <c:pt idx="144">
                  <c:v>-41.420999999999999</c:v>
                </c:pt>
                <c:pt idx="145">
                  <c:v>-28.499600000000001</c:v>
                </c:pt>
                <c:pt idx="146">
                  <c:v>-6.82559</c:v>
                </c:pt>
                <c:pt idx="147">
                  <c:v>26.706499999999998</c:v>
                </c:pt>
                <c:pt idx="148">
                  <c:v>50.861800000000002</c:v>
                </c:pt>
                <c:pt idx="149">
                  <c:v>59.166699999999999</c:v>
                </c:pt>
                <c:pt idx="150">
                  <c:v>79.844399999999993</c:v>
                </c:pt>
                <c:pt idx="151">
                  <c:v>91.725700000000003</c:v>
                </c:pt>
                <c:pt idx="152">
                  <c:v>78.015100000000004</c:v>
                </c:pt>
                <c:pt idx="153">
                  <c:v>65.786500000000004</c:v>
                </c:pt>
                <c:pt idx="154">
                  <c:v>43.3277</c:v>
                </c:pt>
                <c:pt idx="155">
                  <c:v>11.023400000000001</c:v>
                </c:pt>
                <c:pt idx="156">
                  <c:v>-9.6537699999999997</c:v>
                </c:pt>
                <c:pt idx="157">
                  <c:v>-27.338000000000001</c:v>
                </c:pt>
                <c:pt idx="158">
                  <c:v>-48.134300000000003</c:v>
                </c:pt>
                <c:pt idx="159">
                  <c:v>-56.015799999999999</c:v>
                </c:pt>
                <c:pt idx="160">
                  <c:v>-56.091299999999997</c:v>
                </c:pt>
                <c:pt idx="161">
                  <c:v>-58.266399999999997</c:v>
                </c:pt>
                <c:pt idx="162">
                  <c:v>-56.821800000000003</c:v>
                </c:pt>
                <c:pt idx="163">
                  <c:v>-54.765700000000002</c:v>
                </c:pt>
                <c:pt idx="164">
                  <c:v>-42.192900000000002</c:v>
                </c:pt>
                <c:pt idx="165">
                  <c:v>-20.8612</c:v>
                </c:pt>
                <c:pt idx="166">
                  <c:v>-4.5839600000000003</c:v>
                </c:pt>
                <c:pt idx="167">
                  <c:v>16.800799999999999</c:v>
                </c:pt>
                <c:pt idx="168">
                  <c:v>33.631</c:v>
                </c:pt>
                <c:pt idx="169">
                  <c:v>41.354999999999997</c:v>
                </c:pt>
                <c:pt idx="170">
                  <c:v>51.98</c:v>
                </c:pt>
                <c:pt idx="171">
                  <c:v>56.627200000000002</c:v>
                </c:pt>
                <c:pt idx="172">
                  <c:v>57.201700000000002</c:v>
                </c:pt>
                <c:pt idx="173">
                  <c:v>53.735300000000002</c:v>
                </c:pt>
                <c:pt idx="174">
                  <c:v>35.979500000000002</c:v>
                </c:pt>
                <c:pt idx="175">
                  <c:v>13.168900000000001</c:v>
                </c:pt>
                <c:pt idx="176">
                  <c:v>-4.1739600000000001</c:v>
                </c:pt>
                <c:pt idx="177">
                  <c:v>-18.895499999999998</c:v>
                </c:pt>
                <c:pt idx="178">
                  <c:v>-32.177799999999998</c:v>
                </c:pt>
                <c:pt idx="179">
                  <c:v>-44.259900000000002</c:v>
                </c:pt>
                <c:pt idx="180">
                  <c:v>-48.672699999999999</c:v>
                </c:pt>
                <c:pt idx="181">
                  <c:v>-49.0548</c:v>
                </c:pt>
                <c:pt idx="182">
                  <c:v>-50.116500000000002</c:v>
                </c:pt>
                <c:pt idx="183">
                  <c:v>-39.982900000000001</c:v>
                </c:pt>
                <c:pt idx="184">
                  <c:v>-20.972100000000001</c:v>
                </c:pt>
                <c:pt idx="185">
                  <c:v>-9.6308799999999994</c:v>
                </c:pt>
                <c:pt idx="186">
                  <c:v>-2.3481200000000002</c:v>
                </c:pt>
                <c:pt idx="187">
                  <c:v>8.7723700000000004</c:v>
                </c:pt>
                <c:pt idx="188">
                  <c:v>12.6304</c:v>
                </c:pt>
                <c:pt idx="189">
                  <c:v>12.9415</c:v>
                </c:pt>
                <c:pt idx="190">
                  <c:v>18.741900000000001</c:v>
                </c:pt>
                <c:pt idx="191">
                  <c:v>28.380099999999999</c:v>
                </c:pt>
                <c:pt idx="192">
                  <c:v>36.201300000000003</c:v>
                </c:pt>
                <c:pt idx="193">
                  <c:v>40.599400000000003</c:v>
                </c:pt>
                <c:pt idx="194">
                  <c:v>47.276299999999999</c:v>
                </c:pt>
                <c:pt idx="195">
                  <c:v>48.018999999999998</c:v>
                </c:pt>
                <c:pt idx="196">
                  <c:v>39.037700000000001</c:v>
                </c:pt>
                <c:pt idx="197">
                  <c:v>35.956899999999997</c:v>
                </c:pt>
                <c:pt idx="198">
                  <c:v>29.6327</c:v>
                </c:pt>
                <c:pt idx="199">
                  <c:v>4.8684399999999997</c:v>
                </c:pt>
                <c:pt idx="200">
                  <c:v>-16.5488</c:v>
                </c:pt>
                <c:pt idx="201">
                  <c:v>-35.616199999999999</c:v>
                </c:pt>
                <c:pt idx="202">
                  <c:v>-62.628700000000002</c:v>
                </c:pt>
                <c:pt idx="203">
                  <c:v>-85.098299999999995</c:v>
                </c:pt>
                <c:pt idx="204">
                  <c:v>-94.983099999999993</c:v>
                </c:pt>
                <c:pt idx="205">
                  <c:v>-93.787800000000004</c:v>
                </c:pt>
                <c:pt idx="206">
                  <c:v>-87.102800000000002</c:v>
                </c:pt>
                <c:pt idx="207">
                  <c:v>-74.184799999999996</c:v>
                </c:pt>
                <c:pt idx="208">
                  <c:v>-53.053600000000003</c:v>
                </c:pt>
                <c:pt idx="209">
                  <c:v>-25.821100000000001</c:v>
                </c:pt>
                <c:pt idx="210">
                  <c:v>4.13375</c:v>
                </c:pt>
                <c:pt idx="211">
                  <c:v>26.155799999999999</c:v>
                </c:pt>
                <c:pt idx="212">
                  <c:v>45.069099999999999</c:v>
                </c:pt>
                <c:pt idx="213">
                  <c:v>75.622799999999998</c:v>
                </c:pt>
                <c:pt idx="214">
                  <c:v>95.752899999999997</c:v>
                </c:pt>
                <c:pt idx="215">
                  <c:v>98.614000000000004</c:v>
                </c:pt>
                <c:pt idx="216">
                  <c:v>94.831299999999999</c:v>
                </c:pt>
                <c:pt idx="217">
                  <c:v>79.960999999999999</c:v>
                </c:pt>
                <c:pt idx="218">
                  <c:v>57.093899999999998</c:v>
                </c:pt>
                <c:pt idx="219">
                  <c:v>36.876100000000001</c:v>
                </c:pt>
                <c:pt idx="220">
                  <c:v>15.475099999999999</c:v>
                </c:pt>
                <c:pt idx="221">
                  <c:v>-6.7271799999999997</c:v>
                </c:pt>
                <c:pt idx="222">
                  <c:v>-19.2376</c:v>
                </c:pt>
                <c:pt idx="223">
                  <c:v>-34.386200000000002</c:v>
                </c:pt>
                <c:pt idx="224">
                  <c:v>-55.4617</c:v>
                </c:pt>
                <c:pt idx="225">
                  <c:v>-61.879600000000003</c:v>
                </c:pt>
                <c:pt idx="226">
                  <c:v>-60.363700000000001</c:v>
                </c:pt>
                <c:pt idx="227">
                  <c:v>-63.074800000000003</c:v>
                </c:pt>
                <c:pt idx="228">
                  <c:v>-57.013300000000001</c:v>
                </c:pt>
                <c:pt idx="229">
                  <c:v>-46.0413</c:v>
                </c:pt>
                <c:pt idx="230">
                  <c:v>-32.048900000000003</c:v>
                </c:pt>
                <c:pt idx="231">
                  <c:v>-14.9133</c:v>
                </c:pt>
                <c:pt idx="232">
                  <c:v>7.6959600000000004</c:v>
                </c:pt>
                <c:pt idx="233">
                  <c:v>30.699300000000001</c:v>
                </c:pt>
                <c:pt idx="234">
                  <c:v>45.398200000000003</c:v>
                </c:pt>
                <c:pt idx="235">
                  <c:v>61.883699999999997</c:v>
                </c:pt>
                <c:pt idx="236">
                  <c:v>71.975999999999999</c:v>
                </c:pt>
                <c:pt idx="237">
                  <c:v>79.408699999999996</c:v>
                </c:pt>
                <c:pt idx="238">
                  <c:v>81.369699999999995</c:v>
                </c:pt>
                <c:pt idx="239">
                  <c:v>46.988100000000003</c:v>
                </c:pt>
                <c:pt idx="240">
                  <c:v>4.6890700000000001</c:v>
                </c:pt>
                <c:pt idx="241">
                  <c:v>-16.749099999999999</c:v>
                </c:pt>
                <c:pt idx="242">
                  <c:v>-42.571100000000001</c:v>
                </c:pt>
                <c:pt idx="243">
                  <c:v>-71.3613</c:v>
                </c:pt>
                <c:pt idx="244">
                  <c:v>-82.799000000000007</c:v>
                </c:pt>
                <c:pt idx="245">
                  <c:v>-87.645200000000003</c:v>
                </c:pt>
                <c:pt idx="246">
                  <c:v>-97.453699999999998</c:v>
                </c:pt>
                <c:pt idx="247">
                  <c:v>-89.384500000000003</c:v>
                </c:pt>
                <c:pt idx="248">
                  <c:v>-73.850700000000003</c:v>
                </c:pt>
                <c:pt idx="249">
                  <c:v>-68.058599999999998</c:v>
                </c:pt>
                <c:pt idx="250">
                  <c:v>-29.110499999999998</c:v>
                </c:pt>
                <c:pt idx="251">
                  <c:v>7.8925299999999998</c:v>
                </c:pt>
                <c:pt idx="252">
                  <c:v>18.8184</c:v>
                </c:pt>
                <c:pt idx="253">
                  <c:v>64.350399999999993</c:v>
                </c:pt>
                <c:pt idx="254">
                  <c:v>100.161</c:v>
                </c:pt>
                <c:pt idx="255">
                  <c:v>99.098200000000006</c:v>
                </c:pt>
                <c:pt idx="256">
                  <c:v>106.93</c:v>
                </c:pt>
                <c:pt idx="257">
                  <c:v>109.267</c:v>
                </c:pt>
                <c:pt idx="258">
                  <c:v>86.285899999999998</c:v>
                </c:pt>
                <c:pt idx="259">
                  <c:v>60.203600000000002</c:v>
                </c:pt>
                <c:pt idx="260">
                  <c:v>50.476100000000002</c:v>
                </c:pt>
                <c:pt idx="261">
                  <c:v>12.301</c:v>
                </c:pt>
                <c:pt idx="262">
                  <c:v>-52.783900000000003</c:v>
                </c:pt>
                <c:pt idx="263">
                  <c:v>-77.098699999999994</c:v>
                </c:pt>
                <c:pt idx="264">
                  <c:v>-94.935699999999997</c:v>
                </c:pt>
                <c:pt idx="265">
                  <c:v>-113.041</c:v>
                </c:pt>
                <c:pt idx="266">
                  <c:v>-106.08199999999999</c:v>
                </c:pt>
                <c:pt idx="267">
                  <c:v>-110.41</c:v>
                </c:pt>
                <c:pt idx="268">
                  <c:v>-104.649</c:v>
                </c:pt>
                <c:pt idx="269">
                  <c:v>-75.77</c:v>
                </c:pt>
                <c:pt idx="270">
                  <c:v>-53.708199999999998</c:v>
                </c:pt>
                <c:pt idx="271">
                  <c:v>-21.575600000000001</c:v>
                </c:pt>
                <c:pt idx="272">
                  <c:v>19.420200000000001</c:v>
                </c:pt>
                <c:pt idx="273">
                  <c:v>50.090800000000002</c:v>
                </c:pt>
                <c:pt idx="274">
                  <c:v>87.289599999999993</c:v>
                </c:pt>
                <c:pt idx="275">
                  <c:v>125.22799999999999</c:v>
                </c:pt>
                <c:pt idx="276">
                  <c:v>136.89099999999999</c:v>
                </c:pt>
                <c:pt idx="277">
                  <c:v>141.79599999999999</c:v>
                </c:pt>
                <c:pt idx="278">
                  <c:v>141.98699999999999</c:v>
                </c:pt>
                <c:pt idx="279">
                  <c:v>115.98399999999999</c:v>
                </c:pt>
                <c:pt idx="280">
                  <c:v>87.043999999999997</c:v>
                </c:pt>
                <c:pt idx="281">
                  <c:v>47.528599999999997</c:v>
                </c:pt>
                <c:pt idx="282">
                  <c:v>-6.0789600000000004</c:v>
                </c:pt>
                <c:pt idx="283">
                  <c:v>-54.167499999999997</c:v>
                </c:pt>
                <c:pt idx="284">
                  <c:v>-98.446200000000005</c:v>
                </c:pt>
                <c:pt idx="285">
                  <c:v>-127.59399999999999</c:v>
                </c:pt>
                <c:pt idx="286">
                  <c:v>-137.93600000000001</c:v>
                </c:pt>
                <c:pt idx="287">
                  <c:v>-135.66399999999999</c:v>
                </c:pt>
                <c:pt idx="288">
                  <c:v>-121.15600000000001</c:v>
                </c:pt>
                <c:pt idx="289">
                  <c:v>-102.846</c:v>
                </c:pt>
                <c:pt idx="290">
                  <c:v>-77.003699999999995</c:v>
                </c:pt>
                <c:pt idx="291">
                  <c:v>-45.120600000000003</c:v>
                </c:pt>
                <c:pt idx="292">
                  <c:v>-24.377500000000001</c:v>
                </c:pt>
                <c:pt idx="293">
                  <c:v>-1.3154699999999999</c:v>
                </c:pt>
                <c:pt idx="294">
                  <c:v>29.526399999999999</c:v>
                </c:pt>
                <c:pt idx="295">
                  <c:v>52.271999999999998</c:v>
                </c:pt>
                <c:pt idx="296">
                  <c:v>74.095299999999995</c:v>
                </c:pt>
                <c:pt idx="297">
                  <c:v>93.330699999999993</c:v>
                </c:pt>
                <c:pt idx="298">
                  <c:v>98.891400000000004</c:v>
                </c:pt>
                <c:pt idx="299">
                  <c:v>92.216300000000004</c:v>
                </c:pt>
                <c:pt idx="300">
                  <c:v>82.210999999999999</c:v>
                </c:pt>
                <c:pt idx="301">
                  <c:v>65.7607</c:v>
                </c:pt>
                <c:pt idx="302">
                  <c:v>43.731400000000001</c:v>
                </c:pt>
                <c:pt idx="303">
                  <c:v>24.0532</c:v>
                </c:pt>
                <c:pt idx="304">
                  <c:v>1.7422299999999999</c:v>
                </c:pt>
                <c:pt idx="305">
                  <c:v>-16.3626</c:v>
                </c:pt>
                <c:pt idx="306">
                  <c:v>-28.563800000000001</c:v>
                </c:pt>
                <c:pt idx="307">
                  <c:v>-38.459200000000003</c:v>
                </c:pt>
                <c:pt idx="308">
                  <c:v>-42.477600000000002</c:v>
                </c:pt>
                <c:pt idx="309">
                  <c:v>-34.508699999999997</c:v>
                </c:pt>
                <c:pt idx="310">
                  <c:v>-28.1417</c:v>
                </c:pt>
                <c:pt idx="311">
                  <c:v>-27.970199999999998</c:v>
                </c:pt>
                <c:pt idx="312">
                  <c:v>-20.6904</c:v>
                </c:pt>
                <c:pt idx="313">
                  <c:v>-16.9358</c:v>
                </c:pt>
                <c:pt idx="314">
                  <c:v>-14.897</c:v>
                </c:pt>
                <c:pt idx="315">
                  <c:v>-8.8075700000000001</c:v>
                </c:pt>
                <c:pt idx="316">
                  <c:v>-8.5672800000000002</c:v>
                </c:pt>
                <c:pt idx="317">
                  <c:v>-9.2740399999999994</c:v>
                </c:pt>
                <c:pt idx="318">
                  <c:v>-9.4937299999999993</c:v>
                </c:pt>
                <c:pt idx="319">
                  <c:v>-19.899799999999999</c:v>
                </c:pt>
                <c:pt idx="320">
                  <c:v>-30.488600000000002</c:v>
                </c:pt>
                <c:pt idx="321">
                  <c:v>-32.583799999999997</c:v>
                </c:pt>
                <c:pt idx="322">
                  <c:v>-27.437200000000001</c:v>
                </c:pt>
                <c:pt idx="323">
                  <c:v>-17.513300000000001</c:v>
                </c:pt>
                <c:pt idx="324">
                  <c:v>-6.2955899999999998</c:v>
                </c:pt>
                <c:pt idx="325">
                  <c:v>4.8258299999999998</c:v>
                </c:pt>
                <c:pt idx="326">
                  <c:v>10.6388</c:v>
                </c:pt>
                <c:pt idx="327">
                  <c:v>12.665900000000001</c:v>
                </c:pt>
                <c:pt idx="328">
                  <c:v>23.319199999999999</c:v>
                </c:pt>
                <c:pt idx="329">
                  <c:v>36.280299999999997</c:v>
                </c:pt>
                <c:pt idx="330">
                  <c:v>48.837299999999999</c:v>
                </c:pt>
                <c:pt idx="331">
                  <c:v>64.677300000000002</c:v>
                </c:pt>
                <c:pt idx="332">
                  <c:v>79.104799999999997</c:v>
                </c:pt>
                <c:pt idx="333">
                  <c:v>93.398600000000002</c:v>
                </c:pt>
                <c:pt idx="334">
                  <c:v>111.684</c:v>
                </c:pt>
                <c:pt idx="335">
                  <c:v>111.211</c:v>
                </c:pt>
                <c:pt idx="336">
                  <c:v>75.397499999999994</c:v>
                </c:pt>
                <c:pt idx="337">
                  <c:v>41.8825</c:v>
                </c:pt>
                <c:pt idx="338">
                  <c:v>16.791499999999999</c:v>
                </c:pt>
                <c:pt idx="339">
                  <c:v>-22.462900000000001</c:v>
                </c:pt>
                <c:pt idx="340">
                  <c:v>-61.696599999999997</c:v>
                </c:pt>
                <c:pt idx="341">
                  <c:v>-85.298400000000001</c:v>
                </c:pt>
                <c:pt idx="342">
                  <c:v>-115.958</c:v>
                </c:pt>
                <c:pt idx="343">
                  <c:v>-151.72800000000001</c:v>
                </c:pt>
                <c:pt idx="344">
                  <c:v>-160.03399999999999</c:v>
                </c:pt>
                <c:pt idx="345">
                  <c:v>-151.673</c:v>
                </c:pt>
                <c:pt idx="346">
                  <c:v>-140.60900000000001</c:v>
                </c:pt>
                <c:pt idx="347">
                  <c:v>-115.367</c:v>
                </c:pt>
                <c:pt idx="348">
                  <c:v>-82.968699999999998</c:v>
                </c:pt>
                <c:pt idx="349">
                  <c:v>-41.901800000000001</c:v>
                </c:pt>
                <c:pt idx="350">
                  <c:v>2.0663200000000002</c:v>
                </c:pt>
                <c:pt idx="351">
                  <c:v>34.555799999999998</c:v>
                </c:pt>
                <c:pt idx="352">
                  <c:v>79.789199999999994</c:v>
                </c:pt>
                <c:pt idx="353">
                  <c:v>138.28299999999999</c:v>
                </c:pt>
                <c:pt idx="354">
                  <c:v>179.05500000000001</c:v>
                </c:pt>
                <c:pt idx="355">
                  <c:v>202.899</c:v>
                </c:pt>
                <c:pt idx="356">
                  <c:v>213.63399999999999</c:v>
                </c:pt>
                <c:pt idx="357">
                  <c:v>203.14699999999999</c:v>
                </c:pt>
                <c:pt idx="358">
                  <c:v>172.10900000000001</c:v>
                </c:pt>
                <c:pt idx="359">
                  <c:v>127.70099999999999</c:v>
                </c:pt>
                <c:pt idx="360">
                  <c:v>73.596299999999999</c:v>
                </c:pt>
                <c:pt idx="361">
                  <c:v>14.651199999999999</c:v>
                </c:pt>
                <c:pt idx="362">
                  <c:v>-49.623899999999999</c:v>
                </c:pt>
                <c:pt idx="363">
                  <c:v>-118.80800000000001</c:v>
                </c:pt>
                <c:pt idx="364">
                  <c:v>-174.346</c:v>
                </c:pt>
                <c:pt idx="365">
                  <c:v>-211.732</c:v>
                </c:pt>
                <c:pt idx="366">
                  <c:v>-235.078</c:v>
                </c:pt>
                <c:pt idx="367">
                  <c:v>-234.46100000000001</c:v>
                </c:pt>
                <c:pt idx="368">
                  <c:v>-212.74600000000001</c:v>
                </c:pt>
                <c:pt idx="369">
                  <c:v>-177.80500000000001</c:v>
                </c:pt>
                <c:pt idx="370">
                  <c:v>-130.886</c:v>
                </c:pt>
                <c:pt idx="371">
                  <c:v>-78.864500000000007</c:v>
                </c:pt>
                <c:pt idx="372">
                  <c:v>5.5326000000000004</c:v>
                </c:pt>
                <c:pt idx="373">
                  <c:v>99.623900000000006</c:v>
                </c:pt>
                <c:pt idx="374">
                  <c:v>154.02500000000001</c:v>
                </c:pt>
                <c:pt idx="375">
                  <c:v>198.959</c:v>
                </c:pt>
                <c:pt idx="376">
                  <c:v>244.82499999999999</c:v>
                </c:pt>
                <c:pt idx="377">
                  <c:v>260.24299999999999</c:v>
                </c:pt>
                <c:pt idx="378">
                  <c:v>260.91199999999998</c:v>
                </c:pt>
                <c:pt idx="379">
                  <c:v>251.17400000000001</c:v>
                </c:pt>
                <c:pt idx="380">
                  <c:v>196.464</c:v>
                </c:pt>
                <c:pt idx="381">
                  <c:v>118.35299999999999</c:v>
                </c:pt>
                <c:pt idx="382">
                  <c:v>42.924100000000003</c:v>
                </c:pt>
                <c:pt idx="383">
                  <c:v>-45.281999999999996</c:v>
                </c:pt>
                <c:pt idx="384">
                  <c:v>-136.505</c:v>
                </c:pt>
                <c:pt idx="385">
                  <c:v>-200.54</c:v>
                </c:pt>
                <c:pt idx="386">
                  <c:v>-248.42599999999999</c:v>
                </c:pt>
                <c:pt idx="387">
                  <c:v>-266.21199999999999</c:v>
                </c:pt>
                <c:pt idx="388">
                  <c:v>-248.75399999999999</c:v>
                </c:pt>
                <c:pt idx="389">
                  <c:v>-226.7</c:v>
                </c:pt>
                <c:pt idx="390">
                  <c:v>-175.471</c:v>
                </c:pt>
                <c:pt idx="391">
                  <c:v>-112.259</c:v>
                </c:pt>
                <c:pt idx="392">
                  <c:v>-67.2727</c:v>
                </c:pt>
                <c:pt idx="393">
                  <c:v>-2.7595900000000002</c:v>
                </c:pt>
                <c:pt idx="394">
                  <c:v>74.484800000000007</c:v>
                </c:pt>
                <c:pt idx="395">
                  <c:v>133.55099999999999</c:v>
                </c:pt>
                <c:pt idx="396">
                  <c:v>183.078</c:v>
                </c:pt>
                <c:pt idx="397">
                  <c:v>224.339</c:v>
                </c:pt>
                <c:pt idx="398">
                  <c:v>251.709</c:v>
                </c:pt>
                <c:pt idx="399">
                  <c:v>262.27600000000001</c:v>
                </c:pt>
                <c:pt idx="400">
                  <c:v>242.81700000000001</c:v>
                </c:pt>
                <c:pt idx="401">
                  <c:v>189.55600000000001</c:v>
                </c:pt>
                <c:pt idx="402">
                  <c:v>141.00800000000001</c:v>
                </c:pt>
                <c:pt idx="403">
                  <c:v>94.445999999999998</c:v>
                </c:pt>
                <c:pt idx="404">
                  <c:v>15.173299999999999</c:v>
                </c:pt>
                <c:pt idx="405">
                  <c:v>-68.391000000000005</c:v>
                </c:pt>
                <c:pt idx="406">
                  <c:v>-125.17</c:v>
                </c:pt>
                <c:pt idx="407">
                  <c:v>-176.84899999999999</c:v>
                </c:pt>
                <c:pt idx="408">
                  <c:v>-227.83099999999999</c:v>
                </c:pt>
                <c:pt idx="409">
                  <c:v>-244.43600000000001</c:v>
                </c:pt>
                <c:pt idx="410">
                  <c:v>-235.52</c:v>
                </c:pt>
                <c:pt idx="411">
                  <c:v>-210.38499999999999</c:v>
                </c:pt>
                <c:pt idx="412">
                  <c:v>-164.012</c:v>
                </c:pt>
                <c:pt idx="413">
                  <c:v>-109.393</c:v>
                </c:pt>
                <c:pt idx="414">
                  <c:v>-44.646099999999997</c:v>
                </c:pt>
                <c:pt idx="415">
                  <c:v>30.9955</c:v>
                </c:pt>
                <c:pt idx="416">
                  <c:v>90.7363</c:v>
                </c:pt>
                <c:pt idx="417">
                  <c:v>141.46</c:v>
                </c:pt>
                <c:pt idx="418">
                  <c:v>192.15</c:v>
                </c:pt>
                <c:pt idx="419">
                  <c:v>217.40600000000001</c:v>
                </c:pt>
                <c:pt idx="420">
                  <c:v>220.798</c:v>
                </c:pt>
                <c:pt idx="421">
                  <c:v>216.79599999999999</c:v>
                </c:pt>
                <c:pt idx="422">
                  <c:v>194.61500000000001</c:v>
                </c:pt>
                <c:pt idx="423">
                  <c:v>145.113</c:v>
                </c:pt>
                <c:pt idx="424">
                  <c:v>93.0916</c:v>
                </c:pt>
                <c:pt idx="425">
                  <c:v>38.222200000000001</c:v>
                </c:pt>
                <c:pt idx="426">
                  <c:v>-33.832599999999999</c:v>
                </c:pt>
                <c:pt idx="427">
                  <c:v>-97.930099999999996</c:v>
                </c:pt>
                <c:pt idx="428">
                  <c:v>-145.471</c:v>
                </c:pt>
                <c:pt idx="429">
                  <c:v>-188.90199999999999</c:v>
                </c:pt>
                <c:pt idx="430">
                  <c:v>-214.61</c:v>
                </c:pt>
                <c:pt idx="431">
                  <c:v>-219.28800000000001</c:v>
                </c:pt>
                <c:pt idx="432">
                  <c:v>-209.459</c:v>
                </c:pt>
                <c:pt idx="433">
                  <c:v>-177.69800000000001</c:v>
                </c:pt>
                <c:pt idx="434">
                  <c:v>-131.78800000000001</c:v>
                </c:pt>
                <c:pt idx="435">
                  <c:v>-79.564300000000003</c:v>
                </c:pt>
                <c:pt idx="436">
                  <c:v>-17.398800000000001</c:v>
                </c:pt>
                <c:pt idx="437">
                  <c:v>51.4298</c:v>
                </c:pt>
                <c:pt idx="438">
                  <c:v>111.651</c:v>
                </c:pt>
                <c:pt idx="439">
                  <c:v>157.83699999999999</c:v>
                </c:pt>
                <c:pt idx="440">
                  <c:v>194.32400000000001</c:v>
                </c:pt>
                <c:pt idx="441">
                  <c:v>216.44200000000001</c:v>
                </c:pt>
                <c:pt idx="442">
                  <c:v>217.80799999999999</c:v>
                </c:pt>
                <c:pt idx="443">
                  <c:v>201.01</c:v>
                </c:pt>
                <c:pt idx="444">
                  <c:v>166.11600000000001</c:v>
                </c:pt>
                <c:pt idx="445">
                  <c:v>112.65</c:v>
                </c:pt>
                <c:pt idx="446">
                  <c:v>48.637500000000003</c:v>
                </c:pt>
                <c:pt idx="447">
                  <c:v>-20.2818</c:v>
                </c:pt>
                <c:pt idx="448">
                  <c:v>-83.137500000000003</c:v>
                </c:pt>
                <c:pt idx="449">
                  <c:v>-147.922</c:v>
                </c:pt>
                <c:pt idx="450">
                  <c:v>-211.75399999999999</c:v>
                </c:pt>
                <c:pt idx="451">
                  <c:v>-243.10400000000001</c:v>
                </c:pt>
                <c:pt idx="452">
                  <c:v>-259.238</c:v>
                </c:pt>
                <c:pt idx="453">
                  <c:v>-264.411</c:v>
                </c:pt>
                <c:pt idx="454">
                  <c:v>-237.02500000000001</c:v>
                </c:pt>
                <c:pt idx="455">
                  <c:v>-189.499</c:v>
                </c:pt>
                <c:pt idx="456">
                  <c:v>-139.00299999999999</c:v>
                </c:pt>
                <c:pt idx="457">
                  <c:v>-76.077399999999997</c:v>
                </c:pt>
                <c:pt idx="458">
                  <c:v>-4.4115500000000001</c:v>
                </c:pt>
                <c:pt idx="459">
                  <c:v>60.803899999999999</c:v>
                </c:pt>
                <c:pt idx="460">
                  <c:v>129.303</c:v>
                </c:pt>
                <c:pt idx="461">
                  <c:v>178.71700000000001</c:v>
                </c:pt>
                <c:pt idx="462">
                  <c:v>201.41200000000001</c:v>
                </c:pt>
                <c:pt idx="463">
                  <c:v>216.119</c:v>
                </c:pt>
                <c:pt idx="464">
                  <c:v>211.37700000000001</c:v>
                </c:pt>
                <c:pt idx="465">
                  <c:v>169.84399999999999</c:v>
                </c:pt>
                <c:pt idx="466">
                  <c:v>108.77800000000001</c:v>
                </c:pt>
                <c:pt idx="467">
                  <c:v>58.3887</c:v>
                </c:pt>
                <c:pt idx="468">
                  <c:v>5.3803700000000001</c:v>
                </c:pt>
                <c:pt idx="469">
                  <c:v>-47.974600000000002</c:v>
                </c:pt>
                <c:pt idx="470">
                  <c:v>-84.690899999999999</c:v>
                </c:pt>
                <c:pt idx="471">
                  <c:v>-123.795</c:v>
                </c:pt>
                <c:pt idx="472">
                  <c:v>-167.471</c:v>
                </c:pt>
                <c:pt idx="473">
                  <c:v>-186.25200000000001</c:v>
                </c:pt>
                <c:pt idx="474">
                  <c:v>-197.65100000000001</c:v>
                </c:pt>
                <c:pt idx="475">
                  <c:v>-223.35400000000001</c:v>
                </c:pt>
                <c:pt idx="476">
                  <c:v>-263.06900000000002</c:v>
                </c:pt>
                <c:pt idx="477">
                  <c:v>-357.57900000000001</c:v>
                </c:pt>
                <c:pt idx="478">
                  <c:v>-382.69600000000003</c:v>
                </c:pt>
                <c:pt idx="479">
                  <c:v>-250.20400000000001</c:v>
                </c:pt>
                <c:pt idx="480">
                  <c:v>-74.587400000000002</c:v>
                </c:pt>
                <c:pt idx="481">
                  <c:v>112.648</c:v>
                </c:pt>
                <c:pt idx="482">
                  <c:v>294.91300000000001</c:v>
                </c:pt>
                <c:pt idx="483">
                  <c:v>408.471</c:v>
                </c:pt>
                <c:pt idx="484">
                  <c:v>453.45299999999997</c:v>
                </c:pt>
                <c:pt idx="485">
                  <c:v>473.09</c:v>
                </c:pt>
                <c:pt idx="486">
                  <c:v>482.11099999999999</c:v>
                </c:pt>
                <c:pt idx="487">
                  <c:v>463.75900000000001</c:v>
                </c:pt>
                <c:pt idx="488">
                  <c:v>414.62200000000001</c:v>
                </c:pt>
                <c:pt idx="489">
                  <c:v>337.99200000000002</c:v>
                </c:pt>
                <c:pt idx="490">
                  <c:v>213.63300000000001</c:v>
                </c:pt>
                <c:pt idx="491">
                  <c:v>36.334099999999999</c:v>
                </c:pt>
                <c:pt idx="492">
                  <c:v>-108.428</c:v>
                </c:pt>
                <c:pt idx="493">
                  <c:v>-196.738</c:v>
                </c:pt>
                <c:pt idx="494">
                  <c:v>-292.334</c:v>
                </c:pt>
                <c:pt idx="495">
                  <c:v>-377.089</c:v>
                </c:pt>
                <c:pt idx="496">
                  <c:v>-417.74700000000001</c:v>
                </c:pt>
                <c:pt idx="497">
                  <c:v>-452.71300000000002</c:v>
                </c:pt>
                <c:pt idx="498">
                  <c:v>-429.23399999999998</c:v>
                </c:pt>
                <c:pt idx="499">
                  <c:v>-330.21300000000002</c:v>
                </c:pt>
                <c:pt idx="500">
                  <c:v>-264.50599999999997</c:v>
                </c:pt>
                <c:pt idx="501">
                  <c:v>-201.43</c:v>
                </c:pt>
                <c:pt idx="502">
                  <c:v>-128.87700000000001</c:v>
                </c:pt>
                <c:pt idx="503">
                  <c:v>-83.526600000000002</c:v>
                </c:pt>
                <c:pt idx="504">
                  <c:v>11.765599999999999</c:v>
                </c:pt>
                <c:pt idx="505">
                  <c:v>170.80600000000001</c:v>
                </c:pt>
                <c:pt idx="506">
                  <c:v>181.81399999999999</c:v>
                </c:pt>
                <c:pt idx="507">
                  <c:v>135.465</c:v>
                </c:pt>
                <c:pt idx="508">
                  <c:v>227.01499999999999</c:v>
                </c:pt>
                <c:pt idx="509">
                  <c:v>262.68099999999998</c:v>
                </c:pt>
                <c:pt idx="510">
                  <c:v>235.32</c:v>
                </c:pt>
                <c:pt idx="511">
                  <c:v>245.339</c:v>
                </c:pt>
                <c:pt idx="512">
                  <c:v>226.58600000000001</c:v>
                </c:pt>
                <c:pt idx="513">
                  <c:v>182.012</c:v>
                </c:pt>
                <c:pt idx="514">
                  <c:v>155.69</c:v>
                </c:pt>
                <c:pt idx="515">
                  <c:v>142.14500000000001</c:v>
                </c:pt>
                <c:pt idx="516">
                  <c:v>130.011</c:v>
                </c:pt>
                <c:pt idx="517">
                  <c:v>94.780100000000004</c:v>
                </c:pt>
                <c:pt idx="518">
                  <c:v>36.937399999999997</c:v>
                </c:pt>
                <c:pt idx="519">
                  <c:v>-31.206900000000001</c:v>
                </c:pt>
                <c:pt idx="520">
                  <c:v>-97.667299999999997</c:v>
                </c:pt>
                <c:pt idx="521">
                  <c:v>-122.682</c:v>
                </c:pt>
                <c:pt idx="522">
                  <c:v>-134.78899999999999</c:v>
                </c:pt>
                <c:pt idx="523">
                  <c:v>-165.48599999999999</c:v>
                </c:pt>
                <c:pt idx="524">
                  <c:v>-188.91399999999999</c:v>
                </c:pt>
                <c:pt idx="525">
                  <c:v>-201.03800000000001</c:v>
                </c:pt>
                <c:pt idx="526">
                  <c:v>-196.17500000000001</c:v>
                </c:pt>
                <c:pt idx="527">
                  <c:v>-158.81</c:v>
                </c:pt>
                <c:pt idx="528">
                  <c:v>-82.698400000000007</c:v>
                </c:pt>
                <c:pt idx="529">
                  <c:v>-66.6999</c:v>
                </c:pt>
                <c:pt idx="530">
                  <c:v>-89.587199999999996</c:v>
                </c:pt>
                <c:pt idx="531">
                  <c:v>14.9712</c:v>
                </c:pt>
                <c:pt idx="532">
                  <c:v>117.294</c:v>
                </c:pt>
                <c:pt idx="533">
                  <c:v>146.88999999999999</c:v>
                </c:pt>
                <c:pt idx="534">
                  <c:v>187.97300000000001</c:v>
                </c:pt>
                <c:pt idx="535">
                  <c:v>224.48099999999999</c:v>
                </c:pt>
                <c:pt idx="536">
                  <c:v>207.785</c:v>
                </c:pt>
                <c:pt idx="537">
                  <c:v>143.66499999999999</c:v>
                </c:pt>
                <c:pt idx="538">
                  <c:v>106.39</c:v>
                </c:pt>
                <c:pt idx="539">
                  <c:v>111.065</c:v>
                </c:pt>
                <c:pt idx="540">
                  <c:v>75.721500000000006</c:v>
                </c:pt>
                <c:pt idx="541">
                  <c:v>-1.2698100000000001</c:v>
                </c:pt>
                <c:pt idx="542">
                  <c:v>-61.9741</c:v>
                </c:pt>
                <c:pt idx="543">
                  <c:v>-110.883</c:v>
                </c:pt>
                <c:pt idx="544">
                  <c:v>-133.18299999999999</c:v>
                </c:pt>
                <c:pt idx="545">
                  <c:v>-163.12899999999999</c:v>
                </c:pt>
                <c:pt idx="546">
                  <c:v>-217.75800000000001</c:v>
                </c:pt>
                <c:pt idx="547">
                  <c:v>-245.96799999999999</c:v>
                </c:pt>
                <c:pt idx="548">
                  <c:v>-229.42</c:v>
                </c:pt>
                <c:pt idx="549">
                  <c:v>-205.53899999999999</c:v>
                </c:pt>
                <c:pt idx="550">
                  <c:v>-159.07</c:v>
                </c:pt>
                <c:pt idx="551">
                  <c:v>-84.258899999999997</c:v>
                </c:pt>
                <c:pt idx="552">
                  <c:v>-22.3811</c:v>
                </c:pt>
                <c:pt idx="553">
                  <c:v>-10.1853</c:v>
                </c:pt>
                <c:pt idx="554">
                  <c:v>3.8289800000000001</c:v>
                </c:pt>
                <c:pt idx="555">
                  <c:v>79.470399999999998</c:v>
                </c:pt>
                <c:pt idx="556">
                  <c:v>134.45400000000001</c:v>
                </c:pt>
                <c:pt idx="557">
                  <c:v>140.28399999999999</c:v>
                </c:pt>
                <c:pt idx="558">
                  <c:v>174.184</c:v>
                </c:pt>
                <c:pt idx="559">
                  <c:v>239.25700000000001</c:v>
                </c:pt>
                <c:pt idx="560">
                  <c:v>268.839</c:v>
                </c:pt>
                <c:pt idx="561">
                  <c:v>239.66800000000001</c:v>
                </c:pt>
                <c:pt idx="562">
                  <c:v>160.149</c:v>
                </c:pt>
                <c:pt idx="563">
                  <c:v>109.14100000000001</c:v>
                </c:pt>
                <c:pt idx="564">
                  <c:v>92.118600000000001</c:v>
                </c:pt>
                <c:pt idx="565">
                  <c:v>-30.398800000000001</c:v>
                </c:pt>
                <c:pt idx="566">
                  <c:v>-172.2</c:v>
                </c:pt>
                <c:pt idx="567">
                  <c:v>-208.482</c:v>
                </c:pt>
                <c:pt idx="568">
                  <c:v>-200.036</c:v>
                </c:pt>
                <c:pt idx="569">
                  <c:v>-188.262</c:v>
                </c:pt>
                <c:pt idx="570">
                  <c:v>-180.76900000000001</c:v>
                </c:pt>
                <c:pt idx="571">
                  <c:v>-133.91900000000001</c:v>
                </c:pt>
                <c:pt idx="572">
                  <c:v>-52.084899999999998</c:v>
                </c:pt>
                <c:pt idx="573">
                  <c:v>9.5897600000000001</c:v>
                </c:pt>
                <c:pt idx="574">
                  <c:v>66.683499999999995</c:v>
                </c:pt>
                <c:pt idx="575">
                  <c:v>128.952</c:v>
                </c:pt>
                <c:pt idx="576">
                  <c:v>187.148</c:v>
                </c:pt>
                <c:pt idx="577">
                  <c:v>188.191</c:v>
                </c:pt>
                <c:pt idx="578">
                  <c:v>190.25700000000001</c:v>
                </c:pt>
                <c:pt idx="579">
                  <c:v>238.18</c:v>
                </c:pt>
                <c:pt idx="580">
                  <c:v>173.41200000000001</c:v>
                </c:pt>
                <c:pt idx="581">
                  <c:v>60.762500000000003</c:v>
                </c:pt>
                <c:pt idx="582">
                  <c:v>-0.64870899999999998</c:v>
                </c:pt>
                <c:pt idx="583">
                  <c:v>-61.683300000000003</c:v>
                </c:pt>
                <c:pt idx="584">
                  <c:v>-117.06</c:v>
                </c:pt>
                <c:pt idx="585">
                  <c:v>-174.79499999999999</c:v>
                </c:pt>
                <c:pt idx="586">
                  <c:v>-217.16499999999999</c:v>
                </c:pt>
                <c:pt idx="587">
                  <c:v>-215.68100000000001</c:v>
                </c:pt>
                <c:pt idx="588">
                  <c:v>-211.179</c:v>
                </c:pt>
                <c:pt idx="589">
                  <c:v>-189.065</c:v>
                </c:pt>
                <c:pt idx="590">
                  <c:v>-141.786</c:v>
                </c:pt>
                <c:pt idx="591">
                  <c:v>-127.98399999999999</c:v>
                </c:pt>
                <c:pt idx="592">
                  <c:v>-81.715800000000002</c:v>
                </c:pt>
                <c:pt idx="593">
                  <c:v>19.235600000000002</c:v>
                </c:pt>
                <c:pt idx="594">
                  <c:v>94.743899999999996</c:v>
                </c:pt>
                <c:pt idx="595">
                  <c:v>123.879</c:v>
                </c:pt>
                <c:pt idx="596">
                  <c:v>163.697</c:v>
                </c:pt>
                <c:pt idx="597">
                  <c:v>237.27799999999999</c:v>
                </c:pt>
                <c:pt idx="598">
                  <c:v>229.31800000000001</c:v>
                </c:pt>
                <c:pt idx="599">
                  <c:v>159.58799999999999</c:v>
                </c:pt>
                <c:pt idx="600">
                  <c:v>172.43700000000001</c:v>
                </c:pt>
                <c:pt idx="601">
                  <c:v>169.59200000000001</c:v>
                </c:pt>
                <c:pt idx="602">
                  <c:v>66.444699999999997</c:v>
                </c:pt>
                <c:pt idx="603">
                  <c:v>15.587899999999999</c:v>
                </c:pt>
                <c:pt idx="604">
                  <c:v>-15.086</c:v>
                </c:pt>
                <c:pt idx="605">
                  <c:v>-89.724000000000004</c:v>
                </c:pt>
                <c:pt idx="606">
                  <c:v>-101.895</c:v>
                </c:pt>
                <c:pt idx="607">
                  <c:v>-108.98699999999999</c:v>
                </c:pt>
                <c:pt idx="608">
                  <c:v>-190.41300000000001</c:v>
                </c:pt>
                <c:pt idx="609">
                  <c:v>-242.43299999999999</c:v>
                </c:pt>
                <c:pt idx="610">
                  <c:v>-205.15600000000001</c:v>
                </c:pt>
                <c:pt idx="611">
                  <c:v>-139.441</c:v>
                </c:pt>
                <c:pt idx="612">
                  <c:v>-102.003</c:v>
                </c:pt>
                <c:pt idx="613">
                  <c:v>-71.296000000000006</c:v>
                </c:pt>
                <c:pt idx="614">
                  <c:v>15.4795</c:v>
                </c:pt>
                <c:pt idx="615">
                  <c:v>97.021600000000007</c:v>
                </c:pt>
                <c:pt idx="616">
                  <c:v>104.956</c:v>
                </c:pt>
                <c:pt idx="617">
                  <c:v>104.155</c:v>
                </c:pt>
                <c:pt idx="618">
                  <c:v>98.048699999999997</c:v>
                </c:pt>
                <c:pt idx="619">
                  <c:v>98.169499999999999</c:v>
                </c:pt>
                <c:pt idx="620">
                  <c:v>98</c:v>
                </c:pt>
                <c:pt idx="621">
                  <c:v>30.997599999999998</c:v>
                </c:pt>
                <c:pt idx="622">
                  <c:v>-15.0922</c:v>
                </c:pt>
                <c:pt idx="623">
                  <c:v>4.4358399999999998</c:v>
                </c:pt>
                <c:pt idx="624">
                  <c:v>1.76989</c:v>
                </c:pt>
                <c:pt idx="625">
                  <c:v>-97.522300000000001</c:v>
                </c:pt>
                <c:pt idx="626">
                  <c:v>-163.56700000000001</c:v>
                </c:pt>
                <c:pt idx="627">
                  <c:v>-122.43600000000001</c:v>
                </c:pt>
                <c:pt idx="628">
                  <c:v>-63.193800000000003</c:v>
                </c:pt>
                <c:pt idx="629">
                  <c:v>-22.893899999999999</c:v>
                </c:pt>
                <c:pt idx="630">
                  <c:v>-33.419499999999999</c:v>
                </c:pt>
                <c:pt idx="631">
                  <c:v>-17.129300000000001</c:v>
                </c:pt>
                <c:pt idx="632">
                  <c:v>44.818199999999997</c:v>
                </c:pt>
                <c:pt idx="633">
                  <c:v>48.595100000000002</c:v>
                </c:pt>
                <c:pt idx="634">
                  <c:v>53.648299999999999</c:v>
                </c:pt>
                <c:pt idx="635">
                  <c:v>108.767</c:v>
                </c:pt>
                <c:pt idx="636">
                  <c:v>105.64700000000001</c:v>
                </c:pt>
                <c:pt idx="637">
                  <c:v>68.396199999999993</c:v>
                </c:pt>
                <c:pt idx="638">
                  <c:v>107.229</c:v>
                </c:pt>
                <c:pt idx="639">
                  <c:v>144.96</c:v>
                </c:pt>
                <c:pt idx="640">
                  <c:v>139.54400000000001</c:v>
                </c:pt>
                <c:pt idx="641">
                  <c:v>143.71899999999999</c:v>
                </c:pt>
                <c:pt idx="642">
                  <c:v>125.309</c:v>
                </c:pt>
                <c:pt idx="643">
                  <c:v>97.916499999999999</c:v>
                </c:pt>
                <c:pt idx="644">
                  <c:v>56.791600000000003</c:v>
                </c:pt>
                <c:pt idx="645">
                  <c:v>-20.390699999999999</c:v>
                </c:pt>
                <c:pt idx="646">
                  <c:v>-91.239099999999993</c:v>
                </c:pt>
                <c:pt idx="647">
                  <c:v>-117.111</c:v>
                </c:pt>
                <c:pt idx="648">
                  <c:v>-142.053</c:v>
                </c:pt>
                <c:pt idx="649">
                  <c:v>-190.328</c:v>
                </c:pt>
                <c:pt idx="650">
                  <c:v>-233.22</c:v>
                </c:pt>
                <c:pt idx="651">
                  <c:v>-247.429</c:v>
                </c:pt>
                <c:pt idx="652">
                  <c:v>-209.02099999999999</c:v>
                </c:pt>
                <c:pt idx="653">
                  <c:v>-188.79</c:v>
                </c:pt>
                <c:pt idx="654">
                  <c:v>-200.703</c:v>
                </c:pt>
                <c:pt idx="655">
                  <c:v>-136.74700000000001</c:v>
                </c:pt>
                <c:pt idx="656">
                  <c:v>-84.591099999999997</c:v>
                </c:pt>
                <c:pt idx="657">
                  <c:v>-53.189599999999999</c:v>
                </c:pt>
                <c:pt idx="658">
                  <c:v>45.633299999999998</c:v>
                </c:pt>
                <c:pt idx="659">
                  <c:v>127.39400000000001</c:v>
                </c:pt>
                <c:pt idx="660">
                  <c:v>178.542</c:v>
                </c:pt>
                <c:pt idx="661">
                  <c:v>226.126</c:v>
                </c:pt>
                <c:pt idx="662">
                  <c:v>251.73</c:v>
                </c:pt>
                <c:pt idx="663">
                  <c:v>254.512</c:v>
                </c:pt>
                <c:pt idx="664">
                  <c:v>251.47399999999999</c:v>
                </c:pt>
                <c:pt idx="665">
                  <c:v>198.78</c:v>
                </c:pt>
                <c:pt idx="666">
                  <c:v>135.59299999999999</c:v>
                </c:pt>
                <c:pt idx="667">
                  <c:v>100.733</c:v>
                </c:pt>
                <c:pt idx="668">
                  <c:v>19.786300000000001</c:v>
                </c:pt>
                <c:pt idx="669">
                  <c:v>-115.059</c:v>
                </c:pt>
                <c:pt idx="670">
                  <c:v>-188.184</c:v>
                </c:pt>
                <c:pt idx="671">
                  <c:v>-184.535</c:v>
                </c:pt>
                <c:pt idx="672">
                  <c:v>-214.02799999999999</c:v>
                </c:pt>
                <c:pt idx="673">
                  <c:v>-262.84100000000001</c:v>
                </c:pt>
                <c:pt idx="674">
                  <c:v>-278.46800000000002</c:v>
                </c:pt>
                <c:pt idx="675">
                  <c:v>-231.99799999999999</c:v>
                </c:pt>
                <c:pt idx="676">
                  <c:v>-159.98400000000001</c:v>
                </c:pt>
                <c:pt idx="677">
                  <c:v>-105.09099999999999</c:v>
                </c:pt>
                <c:pt idx="678">
                  <c:v>-33.654800000000002</c:v>
                </c:pt>
                <c:pt idx="679">
                  <c:v>45.347799999999999</c:v>
                </c:pt>
                <c:pt idx="680">
                  <c:v>108.91800000000001</c:v>
                </c:pt>
                <c:pt idx="681">
                  <c:v>143.82</c:v>
                </c:pt>
                <c:pt idx="682">
                  <c:v>195.68799999999999</c:v>
                </c:pt>
                <c:pt idx="683">
                  <c:v>272.84399999999999</c:v>
                </c:pt>
                <c:pt idx="684">
                  <c:v>281.28399999999999</c:v>
                </c:pt>
                <c:pt idx="685">
                  <c:v>284.322</c:v>
                </c:pt>
                <c:pt idx="686">
                  <c:v>250.07599999999999</c:v>
                </c:pt>
                <c:pt idx="687">
                  <c:v>154.31200000000001</c:v>
                </c:pt>
                <c:pt idx="688">
                  <c:v>93.192899999999995</c:v>
                </c:pt>
                <c:pt idx="689">
                  <c:v>32.882300000000001</c:v>
                </c:pt>
                <c:pt idx="690">
                  <c:v>-42.982599999999998</c:v>
                </c:pt>
                <c:pt idx="691">
                  <c:v>-101.896</c:v>
                </c:pt>
                <c:pt idx="692">
                  <c:v>-157.65899999999999</c:v>
                </c:pt>
                <c:pt idx="693">
                  <c:v>-221.321</c:v>
                </c:pt>
                <c:pt idx="694">
                  <c:v>-202.70099999999999</c:v>
                </c:pt>
                <c:pt idx="695">
                  <c:v>-174.363</c:v>
                </c:pt>
                <c:pt idx="696">
                  <c:v>-187.79499999999999</c:v>
                </c:pt>
                <c:pt idx="697">
                  <c:v>-101.69799999999999</c:v>
                </c:pt>
                <c:pt idx="698">
                  <c:v>-22.869700000000002</c:v>
                </c:pt>
                <c:pt idx="699">
                  <c:v>-50.894599999999997</c:v>
                </c:pt>
                <c:pt idx="700">
                  <c:v>-1.7987</c:v>
                </c:pt>
                <c:pt idx="701">
                  <c:v>87.987399999999994</c:v>
                </c:pt>
                <c:pt idx="702">
                  <c:v>78.496300000000005</c:v>
                </c:pt>
                <c:pt idx="703">
                  <c:v>73.482299999999995</c:v>
                </c:pt>
                <c:pt idx="704">
                  <c:v>79.764099999999999</c:v>
                </c:pt>
                <c:pt idx="705">
                  <c:v>42.775199999999998</c:v>
                </c:pt>
                <c:pt idx="706">
                  <c:v>35.267699999999998</c:v>
                </c:pt>
                <c:pt idx="707">
                  <c:v>69.238600000000005</c:v>
                </c:pt>
                <c:pt idx="708">
                  <c:v>63.3384</c:v>
                </c:pt>
                <c:pt idx="709">
                  <c:v>31.2822</c:v>
                </c:pt>
                <c:pt idx="710">
                  <c:v>16.285900000000002</c:v>
                </c:pt>
                <c:pt idx="711">
                  <c:v>17.86</c:v>
                </c:pt>
                <c:pt idx="712">
                  <c:v>11.1777</c:v>
                </c:pt>
                <c:pt idx="713">
                  <c:v>-7.2454400000000003</c:v>
                </c:pt>
                <c:pt idx="714">
                  <c:v>-20.4483</c:v>
                </c:pt>
                <c:pt idx="715">
                  <c:v>-33.5182</c:v>
                </c:pt>
                <c:pt idx="716">
                  <c:v>-38.158700000000003</c:v>
                </c:pt>
                <c:pt idx="717">
                  <c:v>-56.240600000000001</c:v>
                </c:pt>
                <c:pt idx="718">
                  <c:v>-82.797799999999995</c:v>
                </c:pt>
                <c:pt idx="719">
                  <c:v>-77.968500000000006</c:v>
                </c:pt>
                <c:pt idx="720">
                  <c:v>-65.037599999999998</c:v>
                </c:pt>
                <c:pt idx="721">
                  <c:v>-29.278199999999998</c:v>
                </c:pt>
                <c:pt idx="722">
                  <c:v>-23.470300000000002</c:v>
                </c:pt>
                <c:pt idx="723">
                  <c:v>-84.285700000000006</c:v>
                </c:pt>
                <c:pt idx="724">
                  <c:v>-61.7333</c:v>
                </c:pt>
                <c:pt idx="725">
                  <c:v>-1.7342599999999999</c:v>
                </c:pt>
                <c:pt idx="726">
                  <c:v>43.7956</c:v>
                </c:pt>
                <c:pt idx="727">
                  <c:v>64.900099999999995</c:v>
                </c:pt>
                <c:pt idx="728">
                  <c:v>32.812899999999999</c:v>
                </c:pt>
                <c:pt idx="729">
                  <c:v>-18.505500000000001</c:v>
                </c:pt>
                <c:pt idx="730">
                  <c:v>-101.64400000000001</c:v>
                </c:pt>
                <c:pt idx="731">
                  <c:v>-141.20699999999999</c:v>
                </c:pt>
                <c:pt idx="732">
                  <c:v>-84.007999999999996</c:v>
                </c:pt>
                <c:pt idx="733">
                  <c:v>7.2093299999999996</c:v>
                </c:pt>
                <c:pt idx="734">
                  <c:v>65.514300000000006</c:v>
                </c:pt>
                <c:pt idx="735">
                  <c:v>91.924899999999994</c:v>
                </c:pt>
                <c:pt idx="736">
                  <c:v>123.857</c:v>
                </c:pt>
                <c:pt idx="737">
                  <c:v>167.96700000000001</c:v>
                </c:pt>
                <c:pt idx="738">
                  <c:v>173.85499999999999</c:v>
                </c:pt>
                <c:pt idx="739">
                  <c:v>141.773</c:v>
                </c:pt>
                <c:pt idx="740">
                  <c:v>135.94800000000001</c:v>
                </c:pt>
                <c:pt idx="741">
                  <c:v>144.614</c:v>
                </c:pt>
                <c:pt idx="742">
                  <c:v>128.30099999999999</c:v>
                </c:pt>
                <c:pt idx="743">
                  <c:v>97.9161</c:v>
                </c:pt>
                <c:pt idx="744">
                  <c:v>83.792900000000003</c:v>
                </c:pt>
                <c:pt idx="745">
                  <c:v>33.465200000000003</c:v>
                </c:pt>
                <c:pt idx="746">
                  <c:v>-84.408299999999997</c:v>
                </c:pt>
                <c:pt idx="747">
                  <c:v>-126.413</c:v>
                </c:pt>
                <c:pt idx="748">
                  <c:v>-123.44199999999999</c:v>
                </c:pt>
                <c:pt idx="749">
                  <c:v>-166.40199999999999</c:v>
                </c:pt>
                <c:pt idx="750">
                  <c:v>-164.37299999999999</c:v>
                </c:pt>
                <c:pt idx="751">
                  <c:v>-101.071</c:v>
                </c:pt>
                <c:pt idx="752">
                  <c:v>-78.032399999999996</c:v>
                </c:pt>
                <c:pt idx="753">
                  <c:v>-61.765500000000003</c:v>
                </c:pt>
                <c:pt idx="754">
                  <c:v>25.610700000000001</c:v>
                </c:pt>
                <c:pt idx="755">
                  <c:v>110.938</c:v>
                </c:pt>
                <c:pt idx="756">
                  <c:v>134.696</c:v>
                </c:pt>
                <c:pt idx="757">
                  <c:v>75.030500000000004</c:v>
                </c:pt>
                <c:pt idx="758">
                  <c:v>39.154800000000002</c:v>
                </c:pt>
                <c:pt idx="759">
                  <c:v>72.010599999999997</c:v>
                </c:pt>
                <c:pt idx="760">
                  <c:v>23.8962</c:v>
                </c:pt>
                <c:pt idx="761">
                  <c:v>-19.419</c:v>
                </c:pt>
                <c:pt idx="762">
                  <c:v>29.360900000000001</c:v>
                </c:pt>
                <c:pt idx="763">
                  <c:v>52.219200000000001</c:v>
                </c:pt>
                <c:pt idx="764">
                  <c:v>83.241399999999999</c:v>
                </c:pt>
                <c:pt idx="765">
                  <c:v>113.542</c:v>
                </c:pt>
                <c:pt idx="766">
                  <c:v>98.287099999999995</c:v>
                </c:pt>
                <c:pt idx="767">
                  <c:v>89.397099999999995</c:v>
                </c:pt>
                <c:pt idx="768">
                  <c:v>97.9435</c:v>
                </c:pt>
                <c:pt idx="769">
                  <c:v>95.556100000000001</c:v>
                </c:pt>
                <c:pt idx="770">
                  <c:v>27.7133</c:v>
                </c:pt>
                <c:pt idx="771">
                  <c:v>-153.369</c:v>
                </c:pt>
                <c:pt idx="772">
                  <c:v>-263.50799999999998</c:v>
                </c:pt>
                <c:pt idx="773">
                  <c:v>-244.82900000000001</c:v>
                </c:pt>
                <c:pt idx="774">
                  <c:v>-269.60899999999998</c:v>
                </c:pt>
                <c:pt idx="775">
                  <c:v>-318.35000000000002</c:v>
                </c:pt>
                <c:pt idx="776">
                  <c:v>-333.59199999999998</c:v>
                </c:pt>
                <c:pt idx="777">
                  <c:v>-291.77300000000002</c:v>
                </c:pt>
                <c:pt idx="778">
                  <c:v>-202.99700000000001</c:v>
                </c:pt>
                <c:pt idx="779">
                  <c:v>-103.23699999999999</c:v>
                </c:pt>
                <c:pt idx="780">
                  <c:v>12.6839</c:v>
                </c:pt>
                <c:pt idx="781">
                  <c:v>143.77000000000001</c:v>
                </c:pt>
                <c:pt idx="782">
                  <c:v>263.39400000000001</c:v>
                </c:pt>
                <c:pt idx="783">
                  <c:v>326.27499999999998</c:v>
                </c:pt>
                <c:pt idx="784">
                  <c:v>358.95600000000002</c:v>
                </c:pt>
                <c:pt idx="785">
                  <c:v>405.70400000000001</c:v>
                </c:pt>
                <c:pt idx="786">
                  <c:v>397.685</c:v>
                </c:pt>
                <c:pt idx="787">
                  <c:v>328.25299999999999</c:v>
                </c:pt>
                <c:pt idx="788">
                  <c:v>295.59199999999998</c:v>
                </c:pt>
                <c:pt idx="789">
                  <c:v>245.68199999999999</c:v>
                </c:pt>
                <c:pt idx="790">
                  <c:v>119.776</c:v>
                </c:pt>
                <c:pt idx="791">
                  <c:v>-2.5271699999999999</c:v>
                </c:pt>
                <c:pt idx="792">
                  <c:v>-136.726</c:v>
                </c:pt>
                <c:pt idx="793">
                  <c:v>-254.48599999999999</c:v>
                </c:pt>
                <c:pt idx="794">
                  <c:v>-321.73599999999999</c:v>
                </c:pt>
                <c:pt idx="795">
                  <c:v>-396.07</c:v>
                </c:pt>
                <c:pt idx="796">
                  <c:v>-453.62799999999999</c:v>
                </c:pt>
                <c:pt idx="797">
                  <c:v>-448.09</c:v>
                </c:pt>
                <c:pt idx="798">
                  <c:v>-402.45499999999998</c:v>
                </c:pt>
                <c:pt idx="799">
                  <c:v>-329.30599999999998</c:v>
                </c:pt>
                <c:pt idx="800">
                  <c:v>-197.04599999999999</c:v>
                </c:pt>
                <c:pt idx="801">
                  <c:v>-41.9054</c:v>
                </c:pt>
                <c:pt idx="802">
                  <c:v>73.610399999999998</c:v>
                </c:pt>
                <c:pt idx="803">
                  <c:v>182.28700000000001</c:v>
                </c:pt>
                <c:pt idx="804">
                  <c:v>301.017</c:v>
                </c:pt>
                <c:pt idx="805">
                  <c:v>377.95699999999999</c:v>
                </c:pt>
                <c:pt idx="806">
                  <c:v>405.15300000000002</c:v>
                </c:pt>
                <c:pt idx="807">
                  <c:v>436.87400000000002</c:v>
                </c:pt>
                <c:pt idx="808">
                  <c:v>441.63499999999999</c:v>
                </c:pt>
                <c:pt idx="809">
                  <c:v>357.40300000000002</c:v>
                </c:pt>
                <c:pt idx="810">
                  <c:v>232.703</c:v>
                </c:pt>
                <c:pt idx="811">
                  <c:v>101.76600000000001</c:v>
                </c:pt>
                <c:pt idx="812">
                  <c:v>-48.055199999999999</c:v>
                </c:pt>
                <c:pt idx="813">
                  <c:v>-179.29499999999999</c:v>
                </c:pt>
                <c:pt idx="814">
                  <c:v>-285.416</c:v>
                </c:pt>
                <c:pt idx="815">
                  <c:v>-331.65499999999997</c:v>
                </c:pt>
                <c:pt idx="816">
                  <c:v>-368.31</c:v>
                </c:pt>
                <c:pt idx="817">
                  <c:v>-474.34399999999999</c:v>
                </c:pt>
                <c:pt idx="818">
                  <c:v>-477.61</c:v>
                </c:pt>
                <c:pt idx="819">
                  <c:v>-361.714</c:v>
                </c:pt>
                <c:pt idx="820">
                  <c:v>-282.59500000000003</c:v>
                </c:pt>
                <c:pt idx="821">
                  <c:v>-194.155</c:v>
                </c:pt>
                <c:pt idx="822">
                  <c:v>-65.406599999999997</c:v>
                </c:pt>
                <c:pt idx="823">
                  <c:v>50.4298</c:v>
                </c:pt>
                <c:pt idx="824">
                  <c:v>148.38800000000001</c:v>
                </c:pt>
                <c:pt idx="825">
                  <c:v>204.577</c:v>
                </c:pt>
                <c:pt idx="826">
                  <c:v>244.07300000000001</c:v>
                </c:pt>
                <c:pt idx="827">
                  <c:v>294.01100000000002</c:v>
                </c:pt>
                <c:pt idx="828">
                  <c:v>321.61599999999999</c:v>
                </c:pt>
                <c:pt idx="829">
                  <c:v>322.76100000000002</c:v>
                </c:pt>
                <c:pt idx="830">
                  <c:v>302.774</c:v>
                </c:pt>
                <c:pt idx="831">
                  <c:v>246.99600000000001</c:v>
                </c:pt>
                <c:pt idx="832">
                  <c:v>195.50200000000001</c:v>
                </c:pt>
                <c:pt idx="833">
                  <c:v>144.45699999999999</c:v>
                </c:pt>
                <c:pt idx="834">
                  <c:v>42.025100000000002</c:v>
                </c:pt>
                <c:pt idx="835">
                  <c:v>-57.880200000000002</c:v>
                </c:pt>
                <c:pt idx="836">
                  <c:v>-132.04599999999999</c:v>
                </c:pt>
                <c:pt idx="837">
                  <c:v>-230.542</c:v>
                </c:pt>
                <c:pt idx="838">
                  <c:v>-292.92700000000002</c:v>
                </c:pt>
                <c:pt idx="839">
                  <c:v>-276.01600000000002</c:v>
                </c:pt>
                <c:pt idx="840">
                  <c:v>-249.69399999999999</c:v>
                </c:pt>
                <c:pt idx="841">
                  <c:v>-241.65100000000001</c:v>
                </c:pt>
                <c:pt idx="842">
                  <c:v>-192.922</c:v>
                </c:pt>
                <c:pt idx="843">
                  <c:v>-118.822</c:v>
                </c:pt>
                <c:pt idx="844">
                  <c:v>-50.011499999999998</c:v>
                </c:pt>
                <c:pt idx="845">
                  <c:v>27.014500000000002</c:v>
                </c:pt>
                <c:pt idx="846">
                  <c:v>86.869500000000002</c:v>
                </c:pt>
                <c:pt idx="847">
                  <c:v>153.38399999999999</c:v>
                </c:pt>
                <c:pt idx="848">
                  <c:v>189.59399999999999</c:v>
                </c:pt>
                <c:pt idx="849">
                  <c:v>139.97999999999999</c:v>
                </c:pt>
                <c:pt idx="850">
                  <c:v>92.825500000000005</c:v>
                </c:pt>
                <c:pt idx="851">
                  <c:v>105.24299999999999</c:v>
                </c:pt>
                <c:pt idx="852">
                  <c:v>117.36</c:v>
                </c:pt>
                <c:pt idx="853">
                  <c:v>96.114800000000002</c:v>
                </c:pt>
                <c:pt idx="854">
                  <c:v>87.680800000000005</c:v>
                </c:pt>
                <c:pt idx="855">
                  <c:v>101.29900000000001</c:v>
                </c:pt>
                <c:pt idx="856">
                  <c:v>55.155000000000001</c:v>
                </c:pt>
                <c:pt idx="857">
                  <c:v>-9.9799199999999999</c:v>
                </c:pt>
                <c:pt idx="858">
                  <c:v>19.331199999999999</c:v>
                </c:pt>
                <c:pt idx="859">
                  <c:v>34.6738</c:v>
                </c:pt>
                <c:pt idx="860">
                  <c:v>-27.510300000000001</c:v>
                </c:pt>
                <c:pt idx="861">
                  <c:v>-63.7346</c:v>
                </c:pt>
                <c:pt idx="862">
                  <c:v>-101.664</c:v>
                </c:pt>
                <c:pt idx="863">
                  <c:v>-138.029</c:v>
                </c:pt>
                <c:pt idx="864">
                  <c:v>-116.843</c:v>
                </c:pt>
                <c:pt idx="865">
                  <c:v>-86.130499999999998</c:v>
                </c:pt>
                <c:pt idx="866">
                  <c:v>-76.698499999999996</c:v>
                </c:pt>
                <c:pt idx="867">
                  <c:v>-43.412199999999999</c:v>
                </c:pt>
                <c:pt idx="868">
                  <c:v>-9.5879399999999997</c:v>
                </c:pt>
                <c:pt idx="869">
                  <c:v>17.9025</c:v>
                </c:pt>
                <c:pt idx="870">
                  <c:v>112.596</c:v>
                </c:pt>
                <c:pt idx="871">
                  <c:v>83.234099999999998</c:v>
                </c:pt>
                <c:pt idx="872">
                  <c:v>-37.264099999999999</c:v>
                </c:pt>
                <c:pt idx="873">
                  <c:v>19.570399999999999</c:v>
                </c:pt>
                <c:pt idx="874">
                  <c:v>35.629600000000003</c:v>
                </c:pt>
                <c:pt idx="875">
                  <c:v>-62.525199999999998</c:v>
                </c:pt>
                <c:pt idx="876">
                  <c:v>-77.387200000000007</c:v>
                </c:pt>
                <c:pt idx="877">
                  <c:v>-73.173100000000005</c:v>
                </c:pt>
                <c:pt idx="878">
                  <c:v>-126.49</c:v>
                </c:pt>
                <c:pt idx="879">
                  <c:v>-157.44</c:v>
                </c:pt>
                <c:pt idx="880">
                  <c:v>-138.518</c:v>
                </c:pt>
                <c:pt idx="881">
                  <c:v>-110.27</c:v>
                </c:pt>
                <c:pt idx="882">
                  <c:v>-82.422300000000007</c:v>
                </c:pt>
                <c:pt idx="883">
                  <c:v>-21.848400000000002</c:v>
                </c:pt>
                <c:pt idx="884">
                  <c:v>63.280299999999997</c:v>
                </c:pt>
                <c:pt idx="885">
                  <c:v>97.957099999999997</c:v>
                </c:pt>
                <c:pt idx="886">
                  <c:v>119.282</c:v>
                </c:pt>
                <c:pt idx="887">
                  <c:v>166.17099999999999</c:v>
                </c:pt>
                <c:pt idx="888">
                  <c:v>176.31800000000001</c:v>
                </c:pt>
                <c:pt idx="889">
                  <c:v>164.53100000000001</c:v>
                </c:pt>
                <c:pt idx="890">
                  <c:v>182.18600000000001</c:v>
                </c:pt>
                <c:pt idx="891">
                  <c:v>179.84100000000001</c:v>
                </c:pt>
                <c:pt idx="892">
                  <c:v>133.16800000000001</c:v>
                </c:pt>
                <c:pt idx="893">
                  <c:v>87.231899999999996</c:v>
                </c:pt>
                <c:pt idx="894">
                  <c:v>33.172899999999998</c:v>
                </c:pt>
                <c:pt idx="895">
                  <c:v>-28.805099999999999</c:v>
                </c:pt>
                <c:pt idx="896">
                  <c:v>-71.281999999999996</c:v>
                </c:pt>
                <c:pt idx="897">
                  <c:v>-117.65300000000001</c:v>
                </c:pt>
                <c:pt idx="898">
                  <c:v>-161.05699999999999</c:v>
                </c:pt>
                <c:pt idx="899">
                  <c:v>-187.44900000000001</c:v>
                </c:pt>
                <c:pt idx="900">
                  <c:v>-216.85900000000001</c:v>
                </c:pt>
                <c:pt idx="901">
                  <c:v>-218.02600000000001</c:v>
                </c:pt>
                <c:pt idx="902">
                  <c:v>-172.08600000000001</c:v>
                </c:pt>
                <c:pt idx="903">
                  <c:v>-117.428</c:v>
                </c:pt>
                <c:pt idx="904">
                  <c:v>-76.326700000000002</c:v>
                </c:pt>
                <c:pt idx="905">
                  <c:v>-29.558</c:v>
                </c:pt>
                <c:pt idx="906">
                  <c:v>43.807299999999998</c:v>
                </c:pt>
                <c:pt idx="907">
                  <c:v>131.37899999999999</c:v>
                </c:pt>
                <c:pt idx="908">
                  <c:v>181.47800000000001</c:v>
                </c:pt>
                <c:pt idx="909">
                  <c:v>201.06200000000001</c:v>
                </c:pt>
                <c:pt idx="910">
                  <c:v>237.768</c:v>
                </c:pt>
                <c:pt idx="911">
                  <c:v>242.36600000000001</c:v>
                </c:pt>
                <c:pt idx="912">
                  <c:v>186.346</c:v>
                </c:pt>
                <c:pt idx="913">
                  <c:v>128.48400000000001</c:v>
                </c:pt>
                <c:pt idx="914">
                  <c:v>74.806200000000004</c:v>
                </c:pt>
                <c:pt idx="915">
                  <c:v>-10.185</c:v>
                </c:pt>
                <c:pt idx="916">
                  <c:v>-95.636700000000005</c:v>
                </c:pt>
                <c:pt idx="917">
                  <c:v>-155.27600000000001</c:v>
                </c:pt>
                <c:pt idx="918">
                  <c:v>-226.50899999999999</c:v>
                </c:pt>
                <c:pt idx="919">
                  <c:v>-275.67</c:v>
                </c:pt>
                <c:pt idx="920">
                  <c:v>-259.572</c:v>
                </c:pt>
                <c:pt idx="921">
                  <c:v>-252.20500000000001</c:v>
                </c:pt>
                <c:pt idx="922">
                  <c:v>-209.82499999999999</c:v>
                </c:pt>
                <c:pt idx="923">
                  <c:v>-85.080600000000004</c:v>
                </c:pt>
                <c:pt idx="924">
                  <c:v>-31.8581</c:v>
                </c:pt>
                <c:pt idx="925">
                  <c:v>-38.864400000000003</c:v>
                </c:pt>
                <c:pt idx="926">
                  <c:v>48.130699999999997</c:v>
                </c:pt>
                <c:pt idx="927">
                  <c:v>142.01900000000001</c:v>
                </c:pt>
                <c:pt idx="928">
                  <c:v>166.80199999999999</c:v>
                </c:pt>
                <c:pt idx="929">
                  <c:v>202.32499999999999</c:v>
                </c:pt>
                <c:pt idx="930">
                  <c:v>227.815</c:v>
                </c:pt>
                <c:pt idx="931">
                  <c:v>203.59299999999999</c:v>
                </c:pt>
                <c:pt idx="932">
                  <c:v>177.22200000000001</c:v>
                </c:pt>
                <c:pt idx="933">
                  <c:v>165.64</c:v>
                </c:pt>
                <c:pt idx="934">
                  <c:v>119.764</c:v>
                </c:pt>
                <c:pt idx="935">
                  <c:v>52.344799999999999</c:v>
                </c:pt>
                <c:pt idx="936">
                  <c:v>-21.729700000000001</c:v>
                </c:pt>
                <c:pt idx="937">
                  <c:v>-84.525199999999998</c:v>
                </c:pt>
                <c:pt idx="938">
                  <c:v>-123.92100000000001</c:v>
                </c:pt>
                <c:pt idx="939">
                  <c:v>-174.85599999999999</c:v>
                </c:pt>
                <c:pt idx="940">
                  <c:v>-182.75</c:v>
                </c:pt>
                <c:pt idx="941">
                  <c:v>-143.04</c:v>
                </c:pt>
                <c:pt idx="942">
                  <c:v>-182.52699999999999</c:v>
                </c:pt>
                <c:pt idx="943">
                  <c:v>-193.09200000000001</c:v>
                </c:pt>
                <c:pt idx="944">
                  <c:v>-95.255499999999998</c:v>
                </c:pt>
                <c:pt idx="945">
                  <c:v>-53.460599999999999</c:v>
                </c:pt>
                <c:pt idx="946">
                  <c:v>-25.1539</c:v>
                </c:pt>
                <c:pt idx="947">
                  <c:v>58.277900000000002</c:v>
                </c:pt>
                <c:pt idx="948">
                  <c:v>133.72800000000001</c:v>
                </c:pt>
                <c:pt idx="949">
                  <c:v>188.33500000000001</c:v>
                </c:pt>
                <c:pt idx="950">
                  <c:v>216.12100000000001</c:v>
                </c:pt>
                <c:pt idx="951">
                  <c:v>229.898</c:v>
                </c:pt>
                <c:pt idx="952">
                  <c:v>257.10000000000002</c:v>
                </c:pt>
                <c:pt idx="953">
                  <c:v>244.791</c:v>
                </c:pt>
                <c:pt idx="954">
                  <c:v>195.45099999999999</c:v>
                </c:pt>
                <c:pt idx="955">
                  <c:v>159.49199999999999</c:v>
                </c:pt>
                <c:pt idx="956">
                  <c:v>97.100300000000004</c:v>
                </c:pt>
                <c:pt idx="957">
                  <c:v>17.598099999999999</c:v>
                </c:pt>
                <c:pt idx="958">
                  <c:v>-42.580300000000001</c:v>
                </c:pt>
                <c:pt idx="959">
                  <c:v>-117.821</c:v>
                </c:pt>
                <c:pt idx="960">
                  <c:v>-241.23500000000001</c:v>
                </c:pt>
                <c:pt idx="961">
                  <c:v>-353.78399999999999</c:v>
                </c:pt>
                <c:pt idx="962">
                  <c:v>-392.22300000000001</c:v>
                </c:pt>
                <c:pt idx="963">
                  <c:v>-389.053</c:v>
                </c:pt>
                <c:pt idx="964">
                  <c:v>-363.851</c:v>
                </c:pt>
                <c:pt idx="965">
                  <c:v>-303.49900000000002</c:v>
                </c:pt>
                <c:pt idx="966">
                  <c:v>-206.15700000000001</c:v>
                </c:pt>
                <c:pt idx="967">
                  <c:v>-86.051699999999997</c:v>
                </c:pt>
                <c:pt idx="968">
                  <c:v>35.5077</c:v>
                </c:pt>
                <c:pt idx="969">
                  <c:v>133.88</c:v>
                </c:pt>
                <c:pt idx="970">
                  <c:v>231.548</c:v>
                </c:pt>
                <c:pt idx="971">
                  <c:v>329.45499999999998</c:v>
                </c:pt>
                <c:pt idx="972">
                  <c:v>339.93099999999998</c:v>
                </c:pt>
                <c:pt idx="973">
                  <c:v>328.2</c:v>
                </c:pt>
                <c:pt idx="974">
                  <c:v>382.95</c:v>
                </c:pt>
                <c:pt idx="975">
                  <c:v>362.94200000000001</c:v>
                </c:pt>
                <c:pt idx="976">
                  <c:v>269.33300000000003</c:v>
                </c:pt>
                <c:pt idx="977">
                  <c:v>222.11699999999999</c:v>
                </c:pt>
                <c:pt idx="978">
                  <c:v>124.765</c:v>
                </c:pt>
                <c:pt idx="979">
                  <c:v>-27.2501</c:v>
                </c:pt>
                <c:pt idx="980">
                  <c:v>-117.468</c:v>
                </c:pt>
                <c:pt idx="981">
                  <c:v>-190.822</c:v>
                </c:pt>
                <c:pt idx="982">
                  <c:v>-297.98599999999999</c:v>
                </c:pt>
                <c:pt idx="983">
                  <c:v>-357.02600000000001</c:v>
                </c:pt>
                <c:pt idx="984">
                  <c:v>-339.04399999999998</c:v>
                </c:pt>
                <c:pt idx="985">
                  <c:v>-337.58600000000001</c:v>
                </c:pt>
                <c:pt idx="986">
                  <c:v>-335.28300000000002</c:v>
                </c:pt>
                <c:pt idx="987">
                  <c:v>-259.10700000000003</c:v>
                </c:pt>
                <c:pt idx="988">
                  <c:v>-170.70099999999999</c:v>
                </c:pt>
                <c:pt idx="989">
                  <c:v>-98.212900000000005</c:v>
                </c:pt>
                <c:pt idx="990">
                  <c:v>-3.2359800000000001</c:v>
                </c:pt>
                <c:pt idx="991">
                  <c:v>82.221999999999994</c:v>
                </c:pt>
                <c:pt idx="992">
                  <c:v>154.613</c:v>
                </c:pt>
                <c:pt idx="993">
                  <c:v>229.43700000000001</c:v>
                </c:pt>
                <c:pt idx="994">
                  <c:v>278.16399999999999</c:v>
                </c:pt>
                <c:pt idx="995">
                  <c:v>285.07400000000001</c:v>
                </c:pt>
                <c:pt idx="996">
                  <c:v>265.59899999999999</c:v>
                </c:pt>
                <c:pt idx="997">
                  <c:v>233.2</c:v>
                </c:pt>
                <c:pt idx="998">
                  <c:v>196.70500000000001</c:v>
                </c:pt>
                <c:pt idx="999">
                  <c:v>146.04</c:v>
                </c:pt>
                <c:pt idx="1000">
                  <c:v>78.903800000000004</c:v>
                </c:pt>
                <c:pt idx="1001">
                  <c:v>1.60025</c:v>
                </c:pt>
                <c:pt idx="1002">
                  <c:v>-71.501499999999993</c:v>
                </c:pt>
                <c:pt idx="1003">
                  <c:v>-129.43799999999999</c:v>
                </c:pt>
                <c:pt idx="1004">
                  <c:v>-169.476</c:v>
                </c:pt>
                <c:pt idx="1005">
                  <c:v>-180.625</c:v>
                </c:pt>
                <c:pt idx="1006">
                  <c:v>-184.11699999999999</c:v>
                </c:pt>
                <c:pt idx="1007">
                  <c:v>-187.26400000000001</c:v>
                </c:pt>
                <c:pt idx="1008">
                  <c:v>-183.30799999999999</c:v>
                </c:pt>
                <c:pt idx="1009">
                  <c:v>-132.69499999999999</c:v>
                </c:pt>
                <c:pt idx="1010">
                  <c:v>-51.973700000000001</c:v>
                </c:pt>
                <c:pt idx="1011">
                  <c:v>-12.1526</c:v>
                </c:pt>
                <c:pt idx="1012">
                  <c:v>27.471900000000002</c:v>
                </c:pt>
                <c:pt idx="1013">
                  <c:v>88.655199999999994</c:v>
                </c:pt>
                <c:pt idx="1014">
                  <c:v>130.49600000000001</c:v>
                </c:pt>
                <c:pt idx="1015">
                  <c:v>152.09</c:v>
                </c:pt>
                <c:pt idx="1016">
                  <c:v>172.98699999999999</c:v>
                </c:pt>
                <c:pt idx="1017">
                  <c:v>171.74299999999999</c:v>
                </c:pt>
                <c:pt idx="1018">
                  <c:v>139.83199999999999</c:v>
                </c:pt>
                <c:pt idx="1019">
                  <c:v>110.11199999999999</c:v>
                </c:pt>
                <c:pt idx="1020">
                  <c:v>75.622600000000006</c:v>
                </c:pt>
                <c:pt idx="1021">
                  <c:v>30.434200000000001</c:v>
                </c:pt>
                <c:pt idx="1022">
                  <c:v>-10.9338</c:v>
                </c:pt>
                <c:pt idx="1023">
                  <c:v>-46.320799999999998</c:v>
                </c:pt>
                <c:pt idx="1024">
                  <c:v>-94.859300000000005</c:v>
                </c:pt>
                <c:pt idx="1025">
                  <c:v>-125.646</c:v>
                </c:pt>
                <c:pt idx="1026">
                  <c:v>-123.449</c:v>
                </c:pt>
                <c:pt idx="1027">
                  <c:v>-125.64700000000001</c:v>
                </c:pt>
                <c:pt idx="1028">
                  <c:v>-121.685</c:v>
                </c:pt>
                <c:pt idx="1029">
                  <c:v>-87.3035</c:v>
                </c:pt>
                <c:pt idx="1030">
                  <c:v>-36.451599999999999</c:v>
                </c:pt>
                <c:pt idx="1031">
                  <c:v>-4.5032699999999997</c:v>
                </c:pt>
                <c:pt idx="1032">
                  <c:v>25.059699999999999</c:v>
                </c:pt>
                <c:pt idx="1033">
                  <c:v>65.371499999999997</c:v>
                </c:pt>
                <c:pt idx="1034">
                  <c:v>85.416499999999999</c:v>
                </c:pt>
                <c:pt idx="1035">
                  <c:v>93.383399999999995</c:v>
                </c:pt>
                <c:pt idx="1036">
                  <c:v>106.986</c:v>
                </c:pt>
                <c:pt idx="1037">
                  <c:v>101.501</c:v>
                </c:pt>
                <c:pt idx="1038">
                  <c:v>64.681399999999996</c:v>
                </c:pt>
                <c:pt idx="1039">
                  <c:v>36.436599999999999</c:v>
                </c:pt>
                <c:pt idx="1040">
                  <c:v>19.4221</c:v>
                </c:pt>
                <c:pt idx="1041">
                  <c:v>-11.0619</c:v>
                </c:pt>
                <c:pt idx="1042">
                  <c:v>-42.3626</c:v>
                </c:pt>
                <c:pt idx="1043">
                  <c:v>-57.024999999999999</c:v>
                </c:pt>
                <c:pt idx="1044">
                  <c:v>-98.901600000000002</c:v>
                </c:pt>
                <c:pt idx="1045">
                  <c:v>-141.37200000000001</c:v>
                </c:pt>
                <c:pt idx="1046">
                  <c:v>-121.625</c:v>
                </c:pt>
                <c:pt idx="1047">
                  <c:v>-106.63</c:v>
                </c:pt>
                <c:pt idx="1048">
                  <c:v>-88.1524</c:v>
                </c:pt>
                <c:pt idx="1049">
                  <c:v>-34.524900000000002</c:v>
                </c:pt>
                <c:pt idx="1050">
                  <c:v>-1.4371</c:v>
                </c:pt>
                <c:pt idx="1051">
                  <c:v>26.382100000000001</c:v>
                </c:pt>
                <c:pt idx="1052">
                  <c:v>71.624399999999994</c:v>
                </c:pt>
                <c:pt idx="1053">
                  <c:v>105.636</c:v>
                </c:pt>
                <c:pt idx="1054">
                  <c:v>122.878</c:v>
                </c:pt>
                <c:pt idx="1055">
                  <c:v>140.89500000000001</c:v>
                </c:pt>
                <c:pt idx="1056">
                  <c:v>164.71199999999999</c:v>
                </c:pt>
                <c:pt idx="1057">
                  <c:v>182.066</c:v>
                </c:pt>
                <c:pt idx="1058">
                  <c:v>147.51499999999999</c:v>
                </c:pt>
                <c:pt idx="1059">
                  <c:v>114.91</c:v>
                </c:pt>
                <c:pt idx="1060">
                  <c:v>148.19</c:v>
                </c:pt>
                <c:pt idx="1061">
                  <c:v>121.505</c:v>
                </c:pt>
                <c:pt idx="1062">
                  <c:v>-54.4681</c:v>
                </c:pt>
                <c:pt idx="1063">
                  <c:v>-246.012</c:v>
                </c:pt>
                <c:pt idx="1064">
                  <c:v>-377.21300000000002</c:v>
                </c:pt>
                <c:pt idx="1065">
                  <c:v>-465.35899999999998</c:v>
                </c:pt>
                <c:pt idx="1066">
                  <c:v>-470.92099999999999</c:v>
                </c:pt>
                <c:pt idx="1067">
                  <c:v>-390.58100000000002</c:v>
                </c:pt>
                <c:pt idx="1068">
                  <c:v>-304.58600000000001</c:v>
                </c:pt>
                <c:pt idx="1069">
                  <c:v>-227.501</c:v>
                </c:pt>
                <c:pt idx="1070">
                  <c:v>-77.170699999999997</c:v>
                </c:pt>
                <c:pt idx="1071">
                  <c:v>92.596000000000004</c:v>
                </c:pt>
                <c:pt idx="1072">
                  <c:v>192.739</c:v>
                </c:pt>
                <c:pt idx="1073">
                  <c:v>279.459</c:v>
                </c:pt>
                <c:pt idx="1074">
                  <c:v>380.73</c:v>
                </c:pt>
                <c:pt idx="1075">
                  <c:v>437.53</c:v>
                </c:pt>
                <c:pt idx="1076">
                  <c:v>457.53800000000001</c:v>
                </c:pt>
                <c:pt idx="1077">
                  <c:v>471.23200000000003</c:v>
                </c:pt>
                <c:pt idx="1078">
                  <c:v>441.517</c:v>
                </c:pt>
                <c:pt idx="1079">
                  <c:v>374.86900000000003</c:v>
                </c:pt>
                <c:pt idx="1080">
                  <c:v>302.35000000000002</c:v>
                </c:pt>
                <c:pt idx="1081">
                  <c:v>177.37700000000001</c:v>
                </c:pt>
                <c:pt idx="1082">
                  <c:v>7.8909099999999999</c:v>
                </c:pt>
                <c:pt idx="1083">
                  <c:v>-162.447</c:v>
                </c:pt>
                <c:pt idx="1084">
                  <c:v>-329.34699999999998</c:v>
                </c:pt>
                <c:pt idx="1085">
                  <c:v>-479.81200000000001</c:v>
                </c:pt>
                <c:pt idx="1086">
                  <c:v>-574.90599999999995</c:v>
                </c:pt>
                <c:pt idx="1087">
                  <c:v>-597.96799999999996</c:v>
                </c:pt>
                <c:pt idx="1088">
                  <c:v>-581.66999999999996</c:v>
                </c:pt>
                <c:pt idx="1089">
                  <c:v>-551.55600000000004</c:v>
                </c:pt>
                <c:pt idx="1090">
                  <c:v>-446.20699999999999</c:v>
                </c:pt>
                <c:pt idx="1091">
                  <c:v>-256.72500000000002</c:v>
                </c:pt>
                <c:pt idx="1092">
                  <c:v>-51.719700000000003</c:v>
                </c:pt>
                <c:pt idx="1093">
                  <c:v>130.37700000000001</c:v>
                </c:pt>
                <c:pt idx="1094">
                  <c:v>273.995</c:v>
                </c:pt>
                <c:pt idx="1095">
                  <c:v>386.3</c:v>
                </c:pt>
                <c:pt idx="1096">
                  <c:v>508.935</c:v>
                </c:pt>
                <c:pt idx="1097">
                  <c:v>597.73699999999997</c:v>
                </c:pt>
                <c:pt idx="1098">
                  <c:v>588.70899999999995</c:v>
                </c:pt>
                <c:pt idx="1099">
                  <c:v>543.76700000000005</c:v>
                </c:pt>
                <c:pt idx="1100">
                  <c:v>474.798</c:v>
                </c:pt>
                <c:pt idx="1101">
                  <c:v>326.59300000000002</c:v>
                </c:pt>
                <c:pt idx="1102">
                  <c:v>161.976</c:v>
                </c:pt>
                <c:pt idx="1103">
                  <c:v>37.641100000000002</c:v>
                </c:pt>
                <c:pt idx="1104">
                  <c:v>-117.21599999999999</c:v>
                </c:pt>
                <c:pt idx="1105">
                  <c:v>-311.24700000000001</c:v>
                </c:pt>
                <c:pt idx="1106">
                  <c:v>-446.43099999999998</c:v>
                </c:pt>
                <c:pt idx="1107">
                  <c:v>-518.05799999999999</c:v>
                </c:pt>
                <c:pt idx="1108">
                  <c:v>-571.64400000000001</c:v>
                </c:pt>
                <c:pt idx="1109">
                  <c:v>-591.21900000000005</c:v>
                </c:pt>
                <c:pt idx="1110">
                  <c:v>-557.12300000000005</c:v>
                </c:pt>
                <c:pt idx="1111">
                  <c:v>-475.13099999999997</c:v>
                </c:pt>
                <c:pt idx="1112">
                  <c:v>-378.97399999999999</c:v>
                </c:pt>
                <c:pt idx="1113">
                  <c:v>-242.19499999999999</c:v>
                </c:pt>
                <c:pt idx="1114">
                  <c:v>-71.581299999999999</c:v>
                </c:pt>
                <c:pt idx="1115">
                  <c:v>83.3172</c:v>
                </c:pt>
                <c:pt idx="1116">
                  <c:v>224.64699999999999</c:v>
                </c:pt>
                <c:pt idx="1117">
                  <c:v>363.32299999999998</c:v>
                </c:pt>
                <c:pt idx="1118">
                  <c:v>468.17200000000003</c:v>
                </c:pt>
                <c:pt idx="1119">
                  <c:v>544.07899999999995</c:v>
                </c:pt>
                <c:pt idx="1120">
                  <c:v>586.43299999999999</c:v>
                </c:pt>
                <c:pt idx="1121">
                  <c:v>566</c:v>
                </c:pt>
                <c:pt idx="1122">
                  <c:v>519.74699999999996</c:v>
                </c:pt>
                <c:pt idx="1123">
                  <c:v>456.03399999999999</c:v>
                </c:pt>
                <c:pt idx="1124">
                  <c:v>324.44200000000001</c:v>
                </c:pt>
                <c:pt idx="1125">
                  <c:v>145.84200000000001</c:v>
                </c:pt>
                <c:pt idx="1126">
                  <c:v>-53.5762</c:v>
                </c:pt>
                <c:pt idx="1127">
                  <c:v>-265.05</c:v>
                </c:pt>
                <c:pt idx="1128">
                  <c:v>-431.44299999999998</c:v>
                </c:pt>
                <c:pt idx="1129">
                  <c:v>-527.03</c:v>
                </c:pt>
                <c:pt idx="1130">
                  <c:v>-556.81700000000001</c:v>
                </c:pt>
                <c:pt idx="1131">
                  <c:v>-558.524</c:v>
                </c:pt>
                <c:pt idx="1132">
                  <c:v>-517.28499999999997</c:v>
                </c:pt>
                <c:pt idx="1133">
                  <c:v>-430.01600000000002</c:v>
                </c:pt>
                <c:pt idx="1134">
                  <c:v>-310.3</c:v>
                </c:pt>
                <c:pt idx="1135">
                  <c:v>-160.98099999999999</c:v>
                </c:pt>
                <c:pt idx="1136">
                  <c:v>-27.0672</c:v>
                </c:pt>
                <c:pt idx="1137">
                  <c:v>113.735</c:v>
                </c:pt>
                <c:pt idx="1138">
                  <c:v>288.49700000000001</c:v>
                </c:pt>
                <c:pt idx="1139">
                  <c:v>429.75799999999998</c:v>
                </c:pt>
                <c:pt idx="1140">
                  <c:v>517.31899999999996</c:v>
                </c:pt>
                <c:pt idx="1141">
                  <c:v>568.33699999999999</c:v>
                </c:pt>
                <c:pt idx="1142">
                  <c:v>547.57500000000005</c:v>
                </c:pt>
                <c:pt idx="1143">
                  <c:v>482.44099999999997</c:v>
                </c:pt>
                <c:pt idx="1144">
                  <c:v>399.61900000000003</c:v>
                </c:pt>
                <c:pt idx="1145">
                  <c:v>262.5</c:v>
                </c:pt>
                <c:pt idx="1146">
                  <c:v>101.49</c:v>
                </c:pt>
                <c:pt idx="1147">
                  <c:v>-79.163799999999995</c:v>
                </c:pt>
                <c:pt idx="1148">
                  <c:v>-257.61200000000002</c:v>
                </c:pt>
                <c:pt idx="1149">
                  <c:v>-358.20400000000001</c:v>
                </c:pt>
                <c:pt idx="1150">
                  <c:v>-433.53</c:v>
                </c:pt>
                <c:pt idx="1151">
                  <c:v>-502.29</c:v>
                </c:pt>
                <c:pt idx="1152">
                  <c:v>-499.18700000000001</c:v>
                </c:pt>
                <c:pt idx="1153">
                  <c:v>-431.71899999999999</c:v>
                </c:pt>
                <c:pt idx="1154">
                  <c:v>-346.90800000000002</c:v>
                </c:pt>
                <c:pt idx="1155">
                  <c:v>-256.32600000000002</c:v>
                </c:pt>
                <c:pt idx="1156">
                  <c:v>-103.07599999999999</c:v>
                </c:pt>
                <c:pt idx="1157">
                  <c:v>67.662099999999995</c:v>
                </c:pt>
                <c:pt idx="1158">
                  <c:v>175.21799999999999</c:v>
                </c:pt>
                <c:pt idx="1159">
                  <c:v>285.29399999999998</c:v>
                </c:pt>
                <c:pt idx="1160">
                  <c:v>383.61500000000001</c:v>
                </c:pt>
                <c:pt idx="1161">
                  <c:v>416.66699999999997</c:v>
                </c:pt>
                <c:pt idx="1162">
                  <c:v>381.416</c:v>
                </c:pt>
                <c:pt idx="1163">
                  <c:v>364.78899999999999</c:v>
                </c:pt>
                <c:pt idx="1164">
                  <c:v>338.12299999999999</c:v>
                </c:pt>
                <c:pt idx="1165">
                  <c:v>216.023</c:v>
                </c:pt>
                <c:pt idx="1166">
                  <c:v>88.847200000000001</c:v>
                </c:pt>
                <c:pt idx="1167">
                  <c:v>-12.986700000000001</c:v>
                </c:pt>
                <c:pt idx="1168">
                  <c:v>-144.935</c:v>
                </c:pt>
                <c:pt idx="1169">
                  <c:v>-278.43</c:v>
                </c:pt>
                <c:pt idx="1170">
                  <c:v>-339.22899999999998</c:v>
                </c:pt>
                <c:pt idx="1171">
                  <c:v>-362.00900000000001</c:v>
                </c:pt>
                <c:pt idx="1172">
                  <c:v>-391.61</c:v>
                </c:pt>
                <c:pt idx="1173">
                  <c:v>-377.10899999999998</c:v>
                </c:pt>
                <c:pt idx="1174">
                  <c:v>-303.04000000000002</c:v>
                </c:pt>
                <c:pt idx="1175">
                  <c:v>-211.53100000000001</c:v>
                </c:pt>
                <c:pt idx="1176">
                  <c:v>-102.015</c:v>
                </c:pt>
                <c:pt idx="1177">
                  <c:v>3.9163299999999999</c:v>
                </c:pt>
                <c:pt idx="1178">
                  <c:v>99.992699999999999</c:v>
                </c:pt>
                <c:pt idx="1179">
                  <c:v>187.39400000000001</c:v>
                </c:pt>
                <c:pt idx="1180">
                  <c:v>241.529</c:v>
                </c:pt>
                <c:pt idx="1181">
                  <c:v>289.99799999999999</c:v>
                </c:pt>
                <c:pt idx="1182">
                  <c:v>342.34399999999999</c:v>
                </c:pt>
                <c:pt idx="1183">
                  <c:v>354.58300000000003</c:v>
                </c:pt>
                <c:pt idx="1184">
                  <c:v>330.505</c:v>
                </c:pt>
                <c:pt idx="1185">
                  <c:v>288.69499999999999</c:v>
                </c:pt>
                <c:pt idx="1186">
                  <c:v>220.22900000000001</c:v>
                </c:pt>
                <c:pt idx="1187">
                  <c:v>135.07300000000001</c:v>
                </c:pt>
                <c:pt idx="1188">
                  <c:v>48.983499999999999</c:v>
                </c:pt>
                <c:pt idx="1189">
                  <c:v>-39.371699999999997</c:v>
                </c:pt>
                <c:pt idx="1190">
                  <c:v>-119.20399999999999</c:v>
                </c:pt>
                <c:pt idx="1191">
                  <c:v>-204.262</c:v>
                </c:pt>
                <c:pt idx="1192">
                  <c:v>-259.036</c:v>
                </c:pt>
                <c:pt idx="1193">
                  <c:v>-286.702</c:v>
                </c:pt>
                <c:pt idx="1194">
                  <c:v>-317.75599999999997</c:v>
                </c:pt>
                <c:pt idx="1195">
                  <c:v>-299.68400000000003</c:v>
                </c:pt>
                <c:pt idx="1196">
                  <c:v>-256.392</c:v>
                </c:pt>
                <c:pt idx="1197">
                  <c:v>-203.29300000000001</c:v>
                </c:pt>
                <c:pt idx="1198">
                  <c:v>-115.262</c:v>
                </c:pt>
                <c:pt idx="1199">
                  <c:v>-9.4113199999999999</c:v>
                </c:pt>
                <c:pt idx="1200">
                  <c:v>94.527500000000003</c:v>
                </c:pt>
                <c:pt idx="1201">
                  <c:v>166.471</c:v>
                </c:pt>
                <c:pt idx="1202">
                  <c:v>205.53200000000001</c:v>
                </c:pt>
                <c:pt idx="1203">
                  <c:v>246.06899999999999</c:v>
                </c:pt>
                <c:pt idx="1204">
                  <c:v>268.55799999999999</c:v>
                </c:pt>
                <c:pt idx="1205">
                  <c:v>249.452</c:v>
                </c:pt>
                <c:pt idx="1206">
                  <c:v>214.09</c:v>
                </c:pt>
                <c:pt idx="1207">
                  <c:v>152.47900000000001</c:v>
                </c:pt>
                <c:pt idx="1208">
                  <c:v>61.772599999999997</c:v>
                </c:pt>
                <c:pt idx="1209">
                  <c:v>-24.189399999999999</c:v>
                </c:pt>
                <c:pt idx="1210">
                  <c:v>-109.652</c:v>
                </c:pt>
                <c:pt idx="1211">
                  <c:v>-189.762</c:v>
                </c:pt>
                <c:pt idx="1212">
                  <c:v>-255.30699999999999</c:v>
                </c:pt>
                <c:pt idx="1213">
                  <c:v>-300.47699999999998</c:v>
                </c:pt>
                <c:pt idx="1214">
                  <c:v>-323.61799999999999</c:v>
                </c:pt>
                <c:pt idx="1215">
                  <c:v>-318.37799999999999</c:v>
                </c:pt>
                <c:pt idx="1216">
                  <c:v>-259.91399999999999</c:v>
                </c:pt>
                <c:pt idx="1217">
                  <c:v>-172.029</c:v>
                </c:pt>
                <c:pt idx="1218">
                  <c:v>-105.842</c:v>
                </c:pt>
                <c:pt idx="1219">
                  <c:v>-38.753100000000003</c:v>
                </c:pt>
                <c:pt idx="1220">
                  <c:v>41.370899999999999</c:v>
                </c:pt>
                <c:pt idx="1221">
                  <c:v>126.276</c:v>
                </c:pt>
                <c:pt idx="1222">
                  <c:v>212.137</c:v>
                </c:pt>
                <c:pt idx="1223">
                  <c:v>262.72500000000002</c:v>
                </c:pt>
                <c:pt idx="1224">
                  <c:v>285.39999999999998</c:v>
                </c:pt>
                <c:pt idx="1225">
                  <c:v>293.58</c:v>
                </c:pt>
                <c:pt idx="1226">
                  <c:v>274.26</c:v>
                </c:pt>
                <c:pt idx="1227">
                  <c:v>220.73099999999999</c:v>
                </c:pt>
                <c:pt idx="1228">
                  <c:v>154.64500000000001</c:v>
                </c:pt>
                <c:pt idx="1229">
                  <c:v>73.724100000000007</c:v>
                </c:pt>
                <c:pt idx="1230">
                  <c:v>-11.9054</c:v>
                </c:pt>
                <c:pt idx="1231">
                  <c:v>-96.0642</c:v>
                </c:pt>
                <c:pt idx="1232">
                  <c:v>-189.82499999999999</c:v>
                </c:pt>
                <c:pt idx="1233">
                  <c:v>-258.226</c:v>
                </c:pt>
                <c:pt idx="1234">
                  <c:v>-296.08600000000001</c:v>
                </c:pt>
                <c:pt idx="1235">
                  <c:v>-314.29599999999999</c:v>
                </c:pt>
                <c:pt idx="1236">
                  <c:v>-307.62900000000002</c:v>
                </c:pt>
                <c:pt idx="1237">
                  <c:v>-270.88400000000001</c:v>
                </c:pt>
                <c:pt idx="1238">
                  <c:v>-196.86099999999999</c:v>
                </c:pt>
                <c:pt idx="1239">
                  <c:v>-107.434</c:v>
                </c:pt>
                <c:pt idx="1240">
                  <c:v>-15.1602</c:v>
                </c:pt>
                <c:pt idx="1241">
                  <c:v>101.92700000000001</c:v>
                </c:pt>
                <c:pt idx="1242">
                  <c:v>220.68899999999999</c:v>
                </c:pt>
                <c:pt idx="1243">
                  <c:v>316.06099999999998</c:v>
                </c:pt>
                <c:pt idx="1244">
                  <c:v>393.202</c:v>
                </c:pt>
                <c:pt idx="1245">
                  <c:v>431.34100000000001</c:v>
                </c:pt>
                <c:pt idx="1246">
                  <c:v>420.416</c:v>
                </c:pt>
                <c:pt idx="1247">
                  <c:v>367.51299999999998</c:v>
                </c:pt>
                <c:pt idx="1248">
                  <c:v>313.61099999999999</c:v>
                </c:pt>
                <c:pt idx="1249">
                  <c:v>270.28899999999999</c:v>
                </c:pt>
                <c:pt idx="1250">
                  <c:v>165.607</c:v>
                </c:pt>
                <c:pt idx="1251">
                  <c:v>2.24214</c:v>
                </c:pt>
                <c:pt idx="1252">
                  <c:v>-199.078</c:v>
                </c:pt>
                <c:pt idx="1253">
                  <c:v>-348.41899999999998</c:v>
                </c:pt>
                <c:pt idx="1254">
                  <c:v>-455.65800000000002</c:v>
                </c:pt>
                <c:pt idx="1255">
                  <c:v>-579.42700000000002</c:v>
                </c:pt>
                <c:pt idx="1256">
                  <c:v>-578.57000000000005</c:v>
                </c:pt>
                <c:pt idx="1257">
                  <c:v>-467.34</c:v>
                </c:pt>
                <c:pt idx="1258">
                  <c:v>-390.64600000000002</c:v>
                </c:pt>
                <c:pt idx="1259">
                  <c:v>-352.22500000000002</c:v>
                </c:pt>
                <c:pt idx="1260">
                  <c:v>-250.78200000000001</c:v>
                </c:pt>
                <c:pt idx="1261">
                  <c:v>-67.829499999999996</c:v>
                </c:pt>
                <c:pt idx="1262">
                  <c:v>183.58600000000001</c:v>
                </c:pt>
                <c:pt idx="1263">
                  <c:v>404.08600000000001</c:v>
                </c:pt>
                <c:pt idx="1264">
                  <c:v>516.09199999999998</c:v>
                </c:pt>
                <c:pt idx="1265">
                  <c:v>552.63699999999994</c:v>
                </c:pt>
                <c:pt idx="1266">
                  <c:v>559.76400000000001</c:v>
                </c:pt>
                <c:pt idx="1267">
                  <c:v>548.88400000000001</c:v>
                </c:pt>
                <c:pt idx="1268">
                  <c:v>474.041</c:v>
                </c:pt>
                <c:pt idx="1269">
                  <c:v>349.38299999999998</c:v>
                </c:pt>
                <c:pt idx="1270">
                  <c:v>177.12200000000001</c:v>
                </c:pt>
                <c:pt idx="1271">
                  <c:v>-9.8639799999999997</c:v>
                </c:pt>
                <c:pt idx="1272">
                  <c:v>-143.626</c:v>
                </c:pt>
                <c:pt idx="1273">
                  <c:v>-271.59300000000002</c:v>
                </c:pt>
                <c:pt idx="1274">
                  <c:v>-416.17099999999999</c:v>
                </c:pt>
                <c:pt idx="1275">
                  <c:v>-510.5</c:v>
                </c:pt>
                <c:pt idx="1276">
                  <c:v>-552.89099999999996</c:v>
                </c:pt>
                <c:pt idx="1277">
                  <c:v>-545.78300000000002</c:v>
                </c:pt>
                <c:pt idx="1278">
                  <c:v>-504.50299999999999</c:v>
                </c:pt>
                <c:pt idx="1279">
                  <c:v>-438.80599999999998</c:v>
                </c:pt>
                <c:pt idx="1280">
                  <c:v>-296.01400000000001</c:v>
                </c:pt>
                <c:pt idx="1281">
                  <c:v>-122.40900000000001</c:v>
                </c:pt>
                <c:pt idx="1282">
                  <c:v>20.8002</c:v>
                </c:pt>
                <c:pt idx="1283">
                  <c:v>176.82900000000001</c:v>
                </c:pt>
                <c:pt idx="1284">
                  <c:v>324.214</c:v>
                </c:pt>
                <c:pt idx="1285">
                  <c:v>412.28</c:v>
                </c:pt>
                <c:pt idx="1286">
                  <c:v>490.25900000000001</c:v>
                </c:pt>
                <c:pt idx="1287">
                  <c:v>552.21600000000001</c:v>
                </c:pt>
                <c:pt idx="1288">
                  <c:v>551.73299999999995</c:v>
                </c:pt>
                <c:pt idx="1289">
                  <c:v>504.79</c:v>
                </c:pt>
                <c:pt idx="1290">
                  <c:v>414.70100000000002</c:v>
                </c:pt>
                <c:pt idx="1291">
                  <c:v>297.61500000000001</c:v>
                </c:pt>
                <c:pt idx="1292">
                  <c:v>182.28100000000001</c:v>
                </c:pt>
                <c:pt idx="1293">
                  <c:v>50.902900000000002</c:v>
                </c:pt>
                <c:pt idx="1294">
                  <c:v>-99.239199999999997</c:v>
                </c:pt>
                <c:pt idx="1295">
                  <c:v>-228.63800000000001</c:v>
                </c:pt>
                <c:pt idx="1296">
                  <c:v>-341.24700000000001</c:v>
                </c:pt>
                <c:pt idx="1297">
                  <c:v>-440.08199999999999</c:v>
                </c:pt>
                <c:pt idx="1298">
                  <c:v>-465.88600000000002</c:v>
                </c:pt>
                <c:pt idx="1299">
                  <c:v>-436.16500000000002</c:v>
                </c:pt>
                <c:pt idx="1300">
                  <c:v>-393.30900000000003</c:v>
                </c:pt>
                <c:pt idx="1301">
                  <c:v>-319.70100000000002</c:v>
                </c:pt>
                <c:pt idx="1302">
                  <c:v>-230.50899999999999</c:v>
                </c:pt>
                <c:pt idx="1303">
                  <c:v>-128.40199999999999</c:v>
                </c:pt>
                <c:pt idx="1304">
                  <c:v>-1.5749500000000001</c:v>
                </c:pt>
                <c:pt idx="1305">
                  <c:v>124.434</c:v>
                </c:pt>
                <c:pt idx="1306">
                  <c:v>217.988</c:v>
                </c:pt>
                <c:pt idx="1307">
                  <c:v>306.77699999999999</c:v>
                </c:pt>
                <c:pt idx="1308">
                  <c:v>372.92599999999999</c:v>
                </c:pt>
                <c:pt idx="1309">
                  <c:v>377.822</c:v>
                </c:pt>
                <c:pt idx="1310">
                  <c:v>358.166</c:v>
                </c:pt>
                <c:pt idx="1311">
                  <c:v>331.85</c:v>
                </c:pt>
                <c:pt idx="1312">
                  <c:v>278.59100000000001</c:v>
                </c:pt>
                <c:pt idx="1313">
                  <c:v>145.185</c:v>
                </c:pt>
                <c:pt idx="1314">
                  <c:v>5.90306</c:v>
                </c:pt>
                <c:pt idx="1315">
                  <c:v>-73.157799999999995</c:v>
                </c:pt>
                <c:pt idx="1316">
                  <c:v>-175.70699999999999</c:v>
                </c:pt>
                <c:pt idx="1317">
                  <c:v>-279.17200000000003</c:v>
                </c:pt>
                <c:pt idx="1318">
                  <c:v>-332.541</c:v>
                </c:pt>
                <c:pt idx="1319">
                  <c:v>-365.18200000000002</c:v>
                </c:pt>
                <c:pt idx="1320">
                  <c:v>-363.07499999999999</c:v>
                </c:pt>
                <c:pt idx="1321">
                  <c:v>-304.67399999999998</c:v>
                </c:pt>
                <c:pt idx="1322">
                  <c:v>-229.22499999999999</c:v>
                </c:pt>
                <c:pt idx="1323">
                  <c:v>-152.37899999999999</c:v>
                </c:pt>
                <c:pt idx="1324">
                  <c:v>-75.685900000000004</c:v>
                </c:pt>
                <c:pt idx="1325">
                  <c:v>-12.7516</c:v>
                </c:pt>
                <c:pt idx="1326">
                  <c:v>52.939500000000002</c:v>
                </c:pt>
                <c:pt idx="1327">
                  <c:v>134.98099999999999</c:v>
                </c:pt>
                <c:pt idx="1328">
                  <c:v>216.91200000000001</c:v>
                </c:pt>
                <c:pt idx="1329">
                  <c:v>273.44099999999997</c:v>
                </c:pt>
                <c:pt idx="1330">
                  <c:v>293.43200000000002</c:v>
                </c:pt>
                <c:pt idx="1331">
                  <c:v>286.45</c:v>
                </c:pt>
                <c:pt idx="1332">
                  <c:v>252.07</c:v>
                </c:pt>
                <c:pt idx="1333">
                  <c:v>183.28299999999999</c:v>
                </c:pt>
                <c:pt idx="1334">
                  <c:v>116.753</c:v>
                </c:pt>
                <c:pt idx="1335">
                  <c:v>77.334800000000001</c:v>
                </c:pt>
                <c:pt idx="1336">
                  <c:v>-5.8503699999999998</c:v>
                </c:pt>
                <c:pt idx="1337">
                  <c:v>-121.95099999999999</c:v>
                </c:pt>
                <c:pt idx="1338">
                  <c:v>-223.602</c:v>
                </c:pt>
                <c:pt idx="1339">
                  <c:v>-291.30399999999997</c:v>
                </c:pt>
                <c:pt idx="1340">
                  <c:v>-278.88799999999998</c:v>
                </c:pt>
                <c:pt idx="1341">
                  <c:v>-262.18400000000003</c:v>
                </c:pt>
                <c:pt idx="1342">
                  <c:v>-261.8</c:v>
                </c:pt>
                <c:pt idx="1343">
                  <c:v>-209.226</c:v>
                </c:pt>
                <c:pt idx="1344">
                  <c:v>-126.41500000000001</c:v>
                </c:pt>
                <c:pt idx="1345">
                  <c:v>-52.154600000000002</c:v>
                </c:pt>
                <c:pt idx="1346">
                  <c:v>22.043600000000001</c:v>
                </c:pt>
                <c:pt idx="1347">
                  <c:v>95.124399999999994</c:v>
                </c:pt>
                <c:pt idx="1348">
                  <c:v>163.96700000000001</c:v>
                </c:pt>
                <c:pt idx="1349">
                  <c:v>232.935</c:v>
                </c:pt>
                <c:pt idx="1350">
                  <c:v>294.66899999999998</c:v>
                </c:pt>
                <c:pt idx="1351">
                  <c:v>340.85599999999999</c:v>
                </c:pt>
                <c:pt idx="1352">
                  <c:v>309.49200000000002</c:v>
                </c:pt>
                <c:pt idx="1353">
                  <c:v>84.750699999999995</c:v>
                </c:pt>
                <c:pt idx="1354">
                  <c:v>-40.1036</c:v>
                </c:pt>
                <c:pt idx="1355">
                  <c:v>-1.7267300000000001</c:v>
                </c:pt>
                <c:pt idx="1356">
                  <c:v>-130.15199999999999</c:v>
                </c:pt>
                <c:pt idx="1357">
                  <c:v>-234.054</c:v>
                </c:pt>
                <c:pt idx="1358">
                  <c:v>-210.767</c:v>
                </c:pt>
                <c:pt idx="1359">
                  <c:v>-234.268</c:v>
                </c:pt>
                <c:pt idx="1360">
                  <c:v>-258.27100000000002</c:v>
                </c:pt>
                <c:pt idx="1361">
                  <c:v>-217.65799999999999</c:v>
                </c:pt>
                <c:pt idx="1362">
                  <c:v>-162.38900000000001</c:v>
                </c:pt>
                <c:pt idx="1363">
                  <c:v>-108.078</c:v>
                </c:pt>
                <c:pt idx="1364">
                  <c:v>-38.741599999999998</c:v>
                </c:pt>
                <c:pt idx="1365">
                  <c:v>44.549300000000002</c:v>
                </c:pt>
                <c:pt idx="1366">
                  <c:v>128.50899999999999</c:v>
                </c:pt>
                <c:pt idx="1367">
                  <c:v>223.46600000000001</c:v>
                </c:pt>
                <c:pt idx="1368">
                  <c:v>303.70400000000001</c:v>
                </c:pt>
                <c:pt idx="1369">
                  <c:v>314.08999999999997</c:v>
                </c:pt>
                <c:pt idx="1370">
                  <c:v>288.95299999999997</c:v>
                </c:pt>
                <c:pt idx="1371">
                  <c:v>258.10599999999999</c:v>
                </c:pt>
                <c:pt idx="1372">
                  <c:v>188.876</c:v>
                </c:pt>
                <c:pt idx="1373">
                  <c:v>128.74799999999999</c:v>
                </c:pt>
                <c:pt idx="1374">
                  <c:v>77.303899999999999</c:v>
                </c:pt>
                <c:pt idx="1375">
                  <c:v>-32.780799999999999</c:v>
                </c:pt>
                <c:pt idx="1376">
                  <c:v>-132.13999999999999</c:v>
                </c:pt>
                <c:pt idx="1377">
                  <c:v>-181.75700000000001</c:v>
                </c:pt>
                <c:pt idx="1378">
                  <c:v>-246.14</c:v>
                </c:pt>
                <c:pt idx="1379">
                  <c:v>-287.577</c:v>
                </c:pt>
                <c:pt idx="1380">
                  <c:v>-270.29000000000002</c:v>
                </c:pt>
                <c:pt idx="1381">
                  <c:v>-243.029</c:v>
                </c:pt>
                <c:pt idx="1382">
                  <c:v>-188.85900000000001</c:v>
                </c:pt>
                <c:pt idx="1383">
                  <c:v>-100.325</c:v>
                </c:pt>
                <c:pt idx="1384">
                  <c:v>-27.5611</c:v>
                </c:pt>
                <c:pt idx="1385">
                  <c:v>44.7376</c:v>
                </c:pt>
                <c:pt idx="1386">
                  <c:v>132.90299999999999</c:v>
                </c:pt>
                <c:pt idx="1387">
                  <c:v>195.63800000000001</c:v>
                </c:pt>
                <c:pt idx="1388">
                  <c:v>235.19</c:v>
                </c:pt>
                <c:pt idx="1389">
                  <c:v>274.07900000000001</c:v>
                </c:pt>
                <c:pt idx="1390">
                  <c:v>290.78100000000001</c:v>
                </c:pt>
                <c:pt idx="1391">
                  <c:v>259.34800000000001</c:v>
                </c:pt>
                <c:pt idx="1392">
                  <c:v>209.71600000000001</c:v>
                </c:pt>
                <c:pt idx="1393">
                  <c:v>160.92099999999999</c:v>
                </c:pt>
                <c:pt idx="1394">
                  <c:v>64.889099999999999</c:v>
                </c:pt>
                <c:pt idx="1395">
                  <c:v>-28.8111</c:v>
                </c:pt>
                <c:pt idx="1396">
                  <c:v>-106.36499999999999</c:v>
                </c:pt>
                <c:pt idx="1397">
                  <c:v>-195.874</c:v>
                </c:pt>
                <c:pt idx="1398">
                  <c:v>-253.82</c:v>
                </c:pt>
                <c:pt idx="1399">
                  <c:v>-287.42099999999999</c:v>
                </c:pt>
                <c:pt idx="1400">
                  <c:v>-316.65499999999997</c:v>
                </c:pt>
                <c:pt idx="1401">
                  <c:v>-315.73599999999999</c:v>
                </c:pt>
                <c:pt idx="1402">
                  <c:v>-280.22300000000001</c:v>
                </c:pt>
                <c:pt idx="1403">
                  <c:v>-246.29300000000001</c:v>
                </c:pt>
                <c:pt idx="1404">
                  <c:v>-179.328</c:v>
                </c:pt>
                <c:pt idx="1405">
                  <c:v>-63.037300000000002</c:v>
                </c:pt>
                <c:pt idx="1406">
                  <c:v>14.9353</c:v>
                </c:pt>
                <c:pt idx="1407">
                  <c:v>46.807499999999997</c:v>
                </c:pt>
                <c:pt idx="1408">
                  <c:v>109.255</c:v>
                </c:pt>
                <c:pt idx="1409">
                  <c:v>193.05199999999999</c:v>
                </c:pt>
                <c:pt idx="1410">
                  <c:v>260.37900000000002</c:v>
                </c:pt>
                <c:pt idx="1411">
                  <c:v>300.99099999999999</c:v>
                </c:pt>
                <c:pt idx="1412">
                  <c:v>334.90499999999997</c:v>
                </c:pt>
                <c:pt idx="1413">
                  <c:v>351.11200000000002</c:v>
                </c:pt>
                <c:pt idx="1414">
                  <c:v>304.57299999999998</c:v>
                </c:pt>
                <c:pt idx="1415">
                  <c:v>254.93199999999999</c:v>
                </c:pt>
                <c:pt idx="1416">
                  <c:v>219.792</c:v>
                </c:pt>
                <c:pt idx="1417">
                  <c:v>125.069</c:v>
                </c:pt>
                <c:pt idx="1418">
                  <c:v>21.598400000000002</c:v>
                </c:pt>
                <c:pt idx="1419">
                  <c:v>-47.947899999999997</c:v>
                </c:pt>
                <c:pt idx="1420">
                  <c:v>-123.387</c:v>
                </c:pt>
                <c:pt idx="1421">
                  <c:v>-187.16900000000001</c:v>
                </c:pt>
                <c:pt idx="1422">
                  <c:v>-232.047</c:v>
                </c:pt>
                <c:pt idx="1423">
                  <c:v>-264.71800000000002</c:v>
                </c:pt>
                <c:pt idx="1424">
                  <c:v>-273.99</c:v>
                </c:pt>
                <c:pt idx="1425">
                  <c:v>-263.53699999999998</c:v>
                </c:pt>
                <c:pt idx="1426">
                  <c:v>-253.596</c:v>
                </c:pt>
                <c:pt idx="1427">
                  <c:v>-227.68600000000001</c:v>
                </c:pt>
                <c:pt idx="1428">
                  <c:v>-173.476</c:v>
                </c:pt>
                <c:pt idx="1429">
                  <c:v>-124.5</c:v>
                </c:pt>
                <c:pt idx="1430">
                  <c:v>-56.339100000000002</c:v>
                </c:pt>
                <c:pt idx="1431">
                  <c:v>28.4741</c:v>
                </c:pt>
                <c:pt idx="1432">
                  <c:v>83.484700000000004</c:v>
                </c:pt>
                <c:pt idx="1433">
                  <c:v>149.459</c:v>
                </c:pt>
                <c:pt idx="1434">
                  <c:v>210.89699999999999</c:v>
                </c:pt>
                <c:pt idx="1435">
                  <c:v>224.99299999999999</c:v>
                </c:pt>
                <c:pt idx="1436">
                  <c:v>253.05600000000001</c:v>
                </c:pt>
                <c:pt idx="1437">
                  <c:v>267.12599999999998</c:v>
                </c:pt>
                <c:pt idx="1438">
                  <c:v>239.55</c:v>
                </c:pt>
                <c:pt idx="1439">
                  <c:v>203.66499999999999</c:v>
                </c:pt>
                <c:pt idx="1440">
                  <c:v>137.648</c:v>
                </c:pt>
                <c:pt idx="1441">
                  <c:v>52.998699999999999</c:v>
                </c:pt>
                <c:pt idx="1442">
                  <c:v>-15.5947</c:v>
                </c:pt>
                <c:pt idx="1443">
                  <c:v>-81.158299999999997</c:v>
                </c:pt>
                <c:pt idx="1444">
                  <c:v>-156.46100000000001</c:v>
                </c:pt>
                <c:pt idx="1445">
                  <c:v>-202.67099999999999</c:v>
                </c:pt>
                <c:pt idx="1446">
                  <c:v>-216.03899999999999</c:v>
                </c:pt>
                <c:pt idx="1447">
                  <c:v>-227.078</c:v>
                </c:pt>
                <c:pt idx="1448">
                  <c:v>-238.828</c:v>
                </c:pt>
                <c:pt idx="1449">
                  <c:v>-211.952</c:v>
                </c:pt>
                <c:pt idx="1450">
                  <c:v>-166.79</c:v>
                </c:pt>
                <c:pt idx="1451">
                  <c:v>-129.40299999999999</c:v>
                </c:pt>
                <c:pt idx="1452">
                  <c:v>-47.136099999999999</c:v>
                </c:pt>
                <c:pt idx="1453">
                  <c:v>13.3954</c:v>
                </c:pt>
                <c:pt idx="1454">
                  <c:v>36.514099999999999</c:v>
                </c:pt>
                <c:pt idx="1455">
                  <c:v>117.075</c:v>
                </c:pt>
                <c:pt idx="1456">
                  <c:v>182.38900000000001</c:v>
                </c:pt>
                <c:pt idx="1457">
                  <c:v>196.86600000000001</c:v>
                </c:pt>
                <c:pt idx="1458">
                  <c:v>211.36</c:v>
                </c:pt>
                <c:pt idx="1459">
                  <c:v>178.239</c:v>
                </c:pt>
                <c:pt idx="1460">
                  <c:v>92.978099999999998</c:v>
                </c:pt>
                <c:pt idx="1461">
                  <c:v>23.652799999999999</c:v>
                </c:pt>
                <c:pt idx="1462">
                  <c:v>-31.9788</c:v>
                </c:pt>
                <c:pt idx="1463">
                  <c:v>-80.305199999999999</c:v>
                </c:pt>
                <c:pt idx="1464">
                  <c:v>-109.532</c:v>
                </c:pt>
                <c:pt idx="1465">
                  <c:v>-128.72499999999999</c:v>
                </c:pt>
                <c:pt idx="1466">
                  <c:v>-125.126</c:v>
                </c:pt>
                <c:pt idx="1467">
                  <c:v>-126.19199999999999</c:v>
                </c:pt>
                <c:pt idx="1468">
                  <c:v>-128.38999999999999</c:v>
                </c:pt>
                <c:pt idx="1469">
                  <c:v>-84.581999999999994</c:v>
                </c:pt>
                <c:pt idx="1470">
                  <c:v>-39.241799999999998</c:v>
                </c:pt>
                <c:pt idx="1471">
                  <c:v>-11.823399999999999</c:v>
                </c:pt>
                <c:pt idx="1472">
                  <c:v>42.994599999999998</c:v>
                </c:pt>
                <c:pt idx="1473">
                  <c:v>102.789</c:v>
                </c:pt>
                <c:pt idx="1474">
                  <c:v>132.37100000000001</c:v>
                </c:pt>
                <c:pt idx="1475">
                  <c:v>151.16499999999999</c:v>
                </c:pt>
                <c:pt idx="1476">
                  <c:v>182.07599999999999</c:v>
                </c:pt>
                <c:pt idx="1477">
                  <c:v>177.18199999999999</c:v>
                </c:pt>
                <c:pt idx="1478">
                  <c:v>124.279</c:v>
                </c:pt>
                <c:pt idx="1479">
                  <c:v>91.427700000000002</c:v>
                </c:pt>
                <c:pt idx="1480">
                  <c:v>75.616399999999999</c:v>
                </c:pt>
                <c:pt idx="1481">
                  <c:v>29.9419</c:v>
                </c:pt>
                <c:pt idx="1482">
                  <c:v>-41.386499999999998</c:v>
                </c:pt>
                <c:pt idx="1483">
                  <c:v>-86.691599999999994</c:v>
                </c:pt>
                <c:pt idx="1484">
                  <c:v>-105.65</c:v>
                </c:pt>
                <c:pt idx="1485">
                  <c:v>-138.05600000000001</c:v>
                </c:pt>
                <c:pt idx="1486">
                  <c:v>-149.49600000000001</c:v>
                </c:pt>
                <c:pt idx="1487">
                  <c:v>-114.30200000000001</c:v>
                </c:pt>
                <c:pt idx="1488">
                  <c:v>-85.012299999999996</c:v>
                </c:pt>
                <c:pt idx="1489">
                  <c:v>-71.291200000000003</c:v>
                </c:pt>
                <c:pt idx="1490">
                  <c:v>-22.3215</c:v>
                </c:pt>
                <c:pt idx="1491">
                  <c:v>67.610500000000002</c:v>
                </c:pt>
                <c:pt idx="1492">
                  <c:v>124.17100000000001</c:v>
                </c:pt>
                <c:pt idx="1493">
                  <c:v>126.35</c:v>
                </c:pt>
                <c:pt idx="1494">
                  <c:v>156.376</c:v>
                </c:pt>
                <c:pt idx="1495">
                  <c:v>176.98099999999999</c:v>
                </c:pt>
                <c:pt idx="1496">
                  <c:v>144.53800000000001</c:v>
                </c:pt>
                <c:pt idx="1497">
                  <c:v>116.932</c:v>
                </c:pt>
                <c:pt idx="1498">
                  <c:v>70.685599999999994</c:v>
                </c:pt>
                <c:pt idx="1499">
                  <c:v>1.04582</c:v>
                </c:pt>
                <c:pt idx="1500">
                  <c:v>-58.137999999999998</c:v>
                </c:pt>
                <c:pt idx="1501">
                  <c:v>-125.611</c:v>
                </c:pt>
                <c:pt idx="1502">
                  <c:v>-184.179</c:v>
                </c:pt>
                <c:pt idx="1503">
                  <c:v>-208.477</c:v>
                </c:pt>
                <c:pt idx="1504">
                  <c:v>-225.31700000000001</c:v>
                </c:pt>
                <c:pt idx="1505">
                  <c:v>-242.93700000000001</c:v>
                </c:pt>
                <c:pt idx="1506">
                  <c:v>-224.321</c:v>
                </c:pt>
                <c:pt idx="1507">
                  <c:v>-180.44399999999999</c:v>
                </c:pt>
                <c:pt idx="1508">
                  <c:v>-142.55199999999999</c:v>
                </c:pt>
                <c:pt idx="1509">
                  <c:v>-85.391499999999994</c:v>
                </c:pt>
                <c:pt idx="1510">
                  <c:v>-4.7360499999999996</c:v>
                </c:pt>
                <c:pt idx="1511">
                  <c:v>75.488299999999995</c:v>
                </c:pt>
                <c:pt idx="1512">
                  <c:v>128.05699999999999</c:v>
                </c:pt>
                <c:pt idx="1513">
                  <c:v>154.108</c:v>
                </c:pt>
                <c:pt idx="1514">
                  <c:v>193.88900000000001</c:v>
                </c:pt>
                <c:pt idx="1515">
                  <c:v>225.16499999999999</c:v>
                </c:pt>
                <c:pt idx="1516">
                  <c:v>217.679</c:v>
                </c:pt>
                <c:pt idx="1517">
                  <c:v>204.67699999999999</c:v>
                </c:pt>
                <c:pt idx="1518">
                  <c:v>178.13</c:v>
                </c:pt>
                <c:pt idx="1519">
                  <c:v>120.749</c:v>
                </c:pt>
                <c:pt idx="1520">
                  <c:v>60.050400000000003</c:v>
                </c:pt>
                <c:pt idx="1521">
                  <c:v>-4.5429500000000003</c:v>
                </c:pt>
                <c:pt idx="1522">
                  <c:v>-64.527900000000002</c:v>
                </c:pt>
                <c:pt idx="1523">
                  <c:v>-121.496</c:v>
                </c:pt>
                <c:pt idx="1524">
                  <c:v>-164.80699999999999</c:v>
                </c:pt>
                <c:pt idx="1525">
                  <c:v>-175.09</c:v>
                </c:pt>
                <c:pt idx="1526">
                  <c:v>-190.58699999999999</c:v>
                </c:pt>
                <c:pt idx="1527">
                  <c:v>-189.92</c:v>
                </c:pt>
                <c:pt idx="1528">
                  <c:v>-150.547</c:v>
                </c:pt>
                <c:pt idx="1529">
                  <c:v>-105.077</c:v>
                </c:pt>
                <c:pt idx="1530">
                  <c:v>-61.327300000000001</c:v>
                </c:pt>
                <c:pt idx="1531">
                  <c:v>-4.3721899999999998</c:v>
                </c:pt>
                <c:pt idx="1532">
                  <c:v>64.155799999999999</c:v>
                </c:pt>
                <c:pt idx="1533">
                  <c:v>107.783</c:v>
                </c:pt>
                <c:pt idx="1534">
                  <c:v>143.57300000000001</c:v>
                </c:pt>
                <c:pt idx="1535">
                  <c:v>184.38900000000001</c:v>
                </c:pt>
                <c:pt idx="1536">
                  <c:v>204.08</c:v>
                </c:pt>
                <c:pt idx="1537">
                  <c:v>207.685</c:v>
                </c:pt>
                <c:pt idx="1538">
                  <c:v>191.876</c:v>
                </c:pt>
                <c:pt idx="1539">
                  <c:v>162.84299999999999</c:v>
                </c:pt>
                <c:pt idx="1540">
                  <c:v>115.03400000000001</c:v>
                </c:pt>
                <c:pt idx="1541">
                  <c:v>59.777200000000001</c:v>
                </c:pt>
                <c:pt idx="1542">
                  <c:v>15.4404</c:v>
                </c:pt>
                <c:pt idx="1543">
                  <c:v>-54.066299999999998</c:v>
                </c:pt>
                <c:pt idx="1544">
                  <c:v>-150.74799999999999</c:v>
                </c:pt>
                <c:pt idx="1545">
                  <c:v>-231.00399999999999</c:v>
                </c:pt>
                <c:pt idx="1546">
                  <c:v>-255.7</c:v>
                </c:pt>
                <c:pt idx="1547">
                  <c:v>-267.75099999999998</c:v>
                </c:pt>
                <c:pt idx="1548">
                  <c:v>-267.27100000000002</c:v>
                </c:pt>
                <c:pt idx="1549">
                  <c:v>-212.04400000000001</c:v>
                </c:pt>
                <c:pt idx="1550">
                  <c:v>-161.631</c:v>
                </c:pt>
                <c:pt idx="1551">
                  <c:v>-98.829099999999997</c:v>
                </c:pt>
                <c:pt idx="1552">
                  <c:v>-15.4061</c:v>
                </c:pt>
                <c:pt idx="1553">
                  <c:v>54.829000000000001</c:v>
                </c:pt>
                <c:pt idx="1554">
                  <c:v>143.14699999999999</c:v>
                </c:pt>
                <c:pt idx="1555">
                  <c:v>212.642</c:v>
                </c:pt>
                <c:pt idx="1556">
                  <c:v>246.85300000000001</c:v>
                </c:pt>
                <c:pt idx="1557">
                  <c:v>273.92700000000002</c:v>
                </c:pt>
                <c:pt idx="1558">
                  <c:v>268.13900000000001</c:v>
                </c:pt>
                <c:pt idx="1559">
                  <c:v>223.05500000000001</c:v>
                </c:pt>
                <c:pt idx="1560">
                  <c:v>178.303</c:v>
                </c:pt>
                <c:pt idx="1561">
                  <c:v>126.834</c:v>
                </c:pt>
                <c:pt idx="1562">
                  <c:v>38.2194</c:v>
                </c:pt>
                <c:pt idx="1563">
                  <c:v>-25.511099999999999</c:v>
                </c:pt>
                <c:pt idx="1564">
                  <c:v>-78.063900000000004</c:v>
                </c:pt>
                <c:pt idx="1565">
                  <c:v>-178.63499999999999</c:v>
                </c:pt>
                <c:pt idx="1566">
                  <c:v>-240.96199999999999</c:v>
                </c:pt>
                <c:pt idx="1567">
                  <c:v>-235.864</c:v>
                </c:pt>
                <c:pt idx="1568">
                  <c:v>-253.33500000000001</c:v>
                </c:pt>
                <c:pt idx="1569">
                  <c:v>-277.53899999999999</c:v>
                </c:pt>
                <c:pt idx="1570">
                  <c:v>-254.26499999999999</c:v>
                </c:pt>
                <c:pt idx="1571">
                  <c:v>-219.661</c:v>
                </c:pt>
                <c:pt idx="1572">
                  <c:v>-191.14699999999999</c:v>
                </c:pt>
                <c:pt idx="1573">
                  <c:v>-133.733</c:v>
                </c:pt>
                <c:pt idx="1574">
                  <c:v>-36.9681</c:v>
                </c:pt>
                <c:pt idx="1575">
                  <c:v>41.141500000000001</c:v>
                </c:pt>
                <c:pt idx="1576">
                  <c:v>96.707700000000003</c:v>
                </c:pt>
                <c:pt idx="1577">
                  <c:v>164.16499999999999</c:v>
                </c:pt>
                <c:pt idx="1578">
                  <c:v>204.84899999999999</c:v>
                </c:pt>
                <c:pt idx="1579">
                  <c:v>238.52</c:v>
                </c:pt>
                <c:pt idx="1580">
                  <c:v>272.55</c:v>
                </c:pt>
                <c:pt idx="1581">
                  <c:v>251.30600000000001</c:v>
                </c:pt>
                <c:pt idx="1582">
                  <c:v>218.49600000000001</c:v>
                </c:pt>
                <c:pt idx="1583">
                  <c:v>199.096</c:v>
                </c:pt>
                <c:pt idx="1584">
                  <c:v>145.52600000000001</c:v>
                </c:pt>
                <c:pt idx="1585">
                  <c:v>73.052199999999999</c:v>
                </c:pt>
                <c:pt idx="1586">
                  <c:v>-3.8994300000000002</c:v>
                </c:pt>
                <c:pt idx="1587">
                  <c:v>-76.397499999999994</c:v>
                </c:pt>
                <c:pt idx="1588">
                  <c:v>-132.952</c:v>
                </c:pt>
                <c:pt idx="1589">
                  <c:v>-155.636</c:v>
                </c:pt>
                <c:pt idx="1590">
                  <c:v>-148.452</c:v>
                </c:pt>
                <c:pt idx="1591">
                  <c:v>-148.75899999999999</c:v>
                </c:pt>
                <c:pt idx="1592">
                  <c:v>-129.059</c:v>
                </c:pt>
                <c:pt idx="1593">
                  <c:v>-100.869</c:v>
                </c:pt>
                <c:pt idx="1594">
                  <c:v>-71.745999999999995</c:v>
                </c:pt>
                <c:pt idx="1595">
                  <c:v>-24.318100000000001</c:v>
                </c:pt>
                <c:pt idx="1596">
                  <c:v>11.6968</c:v>
                </c:pt>
                <c:pt idx="1597">
                  <c:v>44.147100000000002</c:v>
                </c:pt>
                <c:pt idx="1598">
                  <c:v>97.126000000000005</c:v>
                </c:pt>
                <c:pt idx="1599">
                  <c:v>135.24</c:v>
                </c:pt>
                <c:pt idx="1600">
                  <c:v>154.02000000000001</c:v>
                </c:pt>
                <c:pt idx="1601">
                  <c:v>162.036</c:v>
                </c:pt>
                <c:pt idx="1602">
                  <c:v>146.01499999999999</c:v>
                </c:pt>
                <c:pt idx="1603">
                  <c:v>120.18300000000001</c:v>
                </c:pt>
                <c:pt idx="1604">
                  <c:v>85.182000000000002</c:v>
                </c:pt>
                <c:pt idx="1605">
                  <c:v>32.538899999999998</c:v>
                </c:pt>
                <c:pt idx="1606">
                  <c:v>-26.764700000000001</c:v>
                </c:pt>
                <c:pt idx="1607">
                  <c:v>-72.672200000000004</c:v>
                </c:pt>
                <c:pt idx="1608">
                  <c:v>-119.669</c:v>
                </c:pt>
                <c:pt idx="1609">
                  <c:v>-165.08500000000001</c:v>
                </c:pt>
                <c:pt idx="1610">
                  <c:v>-184.61</c:v>
                </c:pt>
                <c:pt idx="1611">
                  <c:v>-161.029</c:v>
                </c:pt>
                <c:pt idx="1612">
                  <c:v>-163.892</c:v>
                </c:pt>
                <c:pt idx="1613">
                  <c:v>-179.946</c:v>
                </c:pt>
                <c:pt idx="1614">
                  <c:v>-121.604</c:v>
                </c:pt>
                <c:pt idx="1615">
                  <c:v>-63.524000000000001</c:v>
                </c:pt>
                <c:pt idx="1616">
                  <c:v>-1.1956899999999999</c:v>
                </c:pt>
                <c:pt idx="1617">
                  <c:v>77.176599999999993</c:v>
                </c:pt>
                <c:pt idx="1618">
                  <c:v>100.96899999999999</c:v>
                </c:pt>
                <c:pt idx="1619">
                  <c:v>129.22200000000001</c:v>
                </c:pt>
                <c:pt idx="1620">
                  <c:v>175.78800000000001</c:v>
                </c:pt>
                <c:pt idx="1621">
                  <c:v>161.715</c:v>
                </c:pt>
                <c:pt idx="1622">
                  <c:v>139.19399999999999</c:v>
                </c:pt>
                <c:pt idx="1623">
                  <c:v>126.595</c:v>
                </c:pt>
                <c:pt idx="1624">
                  <c:v>72.632400000000004</c:v>
                </c:pt>
                <c:pt idx="1625">
                  <c:v>32.334899999999998</c:v>
                </c:pt>
                <c:pt idx="1626">
                  <c:v>-0.15038699999999999</c:v>
                </c:pt>
                <c:pt idx="1627">
                  <c:v>-57.050800000000002</c:v>
                </c:pt>
                <c:pt idx="1628">
                  <c:v>-88.383200000000002</c:v>
                </c:pt>
                <c:pt idx="1629">
                  <c:v>-110.592</c:v>
                </c:pt>
                <c:pt idx="1630">
                  <c:v>-118.661</c:v>
                </c:pt>
                <c:pt idx="1631">
                  <c:v>-95.354900000000001</c:v>
                </c:pt>
                <c:pt idx="1632">
                  <c:v>-78.249200000000002</c:v>
                </c:pt>
                <c:pt idx="1633">
                  <c:v>-60.226300000000002</c:v>
                </c:pt>
                <c:pt idx="1634">
                  <c:v>-31.431799999999999</c:v>
                </c:pt>
                <c:pt idx="1635">
                  <c:v>9.0285100000000007</c:v>
                </c:pt>
                <c:pt idx="1636">
                  <c:v>66.176599999999993</c:v>
                </c:pt>
                <c:pt idx="1637">
                  <c:v>110.53</c:v>
                </c:pt>
                <c:pt idx="1638">
                  <c:v>146.977</c:v>
                </c:pt>
                <c:pt idx="1639">
                  <c:v>193.93899999999999</c:v>
                </c:pt>
                <c:pt idx="1640">
                  <c:v>213.68700000000001</c:v>
                </c:pt>
                <c:pt idx="1641">
                  <c:v>205.065</c:v>
                </c:pt>
                <c:pt idx="1642">
                  <c:v>175.89500000000001</c:v>
                </c:pt>
                <c:pt idx="1643">
                  <c:v>131.476</c:v>
                </c:pt>
                <c:pt idx="1644">
                  <c:v>29.2912</c:v>
                </c:pt>
                <c:pt idx="1645">
                  <c:v>-155.74799999999999</c:v>
                </c:pt>
                <c:pt idx="1646">
                  <c:v>-323.37599999999998</c:v>
                </c:pt>
                <c:pt idx="1647">
                  <c:v>-404.44099999999997</c:v>
                </c:pt>
                <c:pt idx="1648">
                  <c:v>-427.43400000000003</c:v>
                </c:pt>
                <c:pt idx="1649">
                  <c:v>-410.05700000000002</c:v>
                </c:pt>
                <c:pt idx="1650">
                  <c:v>-350.69600000000003</c:v>
                </c:pt>
                <c:pt idx="1651">
                  <c:v>-241.50800000000001</c:v>
                </c:pt>
                <c:pt idx="1652">
                  <c:v>-121.756</c:v>
                </c:pt>
                <c:pt idx="1653">
                  <c:v>-19.712299999999999</c:v>
                </c:pt>
                <c:pt idx="1654">
                  <c:v>92.618200000000002</c:v>
                </c:pt>
                <c:pt idx="1655">
                  <c:v>192.774</c:v>
                </c:pt>
                <c:pt idx="1656">
                  <c:v>273.76100000000002</c:v>
                </c:pt>
                <c:pt idx="1657">
                  <c:v>329.62799999999999</c:v>
                </c:pt>
                <c:pt idx="1658">
                  <c:v>365.90300000000002</c:v>
                </c:pt>
                <c:pt idx="1659">
                  <c:v>371.29399999999998</c:v>
                </c:pt>
                <c:pt idx="1660">
                  <c:v>342.87900000000002</c:v>
                </c:pt>
                <c:pt idx="1661">
                  <c:v>310.29599999999999</c:v>
                </c:pt>
                <c:pt idx="1662">
                  <c:v>221.84399999999999</c:v>
                </c:pt>
                <c:pt idx="1663">
                  <c:v>70.294600000000003</c:v>
                </c:pt>
                <c:pt idx="1664">
                  <c:v>-50.624400000000001</c:v>
                </c:pt>
                <c:pt idx="1665">
                  <c:v>-139.191</c:v>
                </c:pt>
                <c:pt idx="1666">
                  <c:v>-246.11</c:v>
                </c:pt>
                <c:pt idx="1667">
                  <c:v>-314.30099999999999</c:v>
                </c:pt>
                <c:pt idx="1668">
                  <c:v>-337.25099999999998</c:v>
                </c:pt>
                <c:pt idx="1669">
                  <c:v>-373.60899999999998</c:v>
                </c:pt>
                <c:pt idx="1670">
                  <c:v>-377.84100000000001</c:v>
                </c:pt>
                <c:pt idx="1671">
                  <c:v>-328.327</c:v>
                </c:pt>
                <c:pt idx="1672">
                  <c:v>-239.113</c:v>
                </c:pt>
                <c:pt idx="1673">
                  <c:v>-136.77699999999999</c:v>
                </c:pt>
                <c:pt idx="1674">
                  <c:v>-41.538499999999999</c:v>
                </c:pt>
                <c:pt idx="1675">
                  <c:v>74.557599999999994</c:v>
                </c:pt>
                <c:pt idx="1676">
                  <c:v>182.56800000000001</c:v>
                </c:pt>
                <c:pt idx="1677">
                  <c:v>263.16399999999999</c:v>
                </c:pt>
                <c:pt idx="1678">
                  <c:v>342.983</c:v>
                </c:pt>
                <c:pt idx="1679">
                  <c:v>367.67700000000002</c:v>
                </c:pt>
                <c:pt idx="1680">
                  <c:v>340.08499999999998</c:v>
                </c:pt>
                <c:pt idx="1681">
                  <c:v>339.21699999999998</c:v>
                </c:pt>
                <c:pt idx="1682">
                  <c:v>309.976</c:v>
                </c:pt>
                <c:pt idx="1683">
                  <c:v>216.06100000000001</c:v>
                </c:pt>
                <c:pt idx="1684">
                  <c:v>119.96899999999999</c:v>
                </c:pt>
                <c:pt idx="1685">
                  <c:v>45.284199999999998</c:v>
                </c:pt>
                <c:pt idx="1686">
                  <c:v>-50.064300000000003</c:v>
                </c:pt>
                <c:pt idx="1687">
                  <c:v>-146.93799999999999</c:v>
                </c:pt>
                <c:pt idx="1688">
                  <c:v>-211.697</c:v>
                </c:pt>
                <c:pt idx="1689">
                  <c:v>-285.29000000000002</c:v>
                </c:pt>
                <c:pt idx="1690">
                  <c:v>-366.34699999999998</c:v>
                </c:pt>
                <c:pt idx="1691">
                  <c:v>-403.005</c:v>
                </c:pt>
                <c:pt idx="1692">
                  <c:v>-382.19299999999998</c:v>
                </c:pt>
                <c:pt idx="1693">
                  <c:v>-346.66</c:v>
                </c:pt>
                <c:pt idx="1694">
                  <c:v>-300.06400000000002</c:v>
                </c:pt>
                <c:pt idx="1695">
                  <c:v>-212.61600000000001</c:v>
                </c:pt>
                <c:pt idx="1696">
                  <c:v>-106.419</c:v>
                </c:pt>
                <c:pt idx="1697">
                  <c:v>-15.558299999999999</c:v>
                </c:pt>
                <c:pt idx="1698">
                  <c:v>92.235799999999998</c:v>
                </c:pt>
                <c:pt idx="1699">
                  <c:v>220.86699999999999</c:v>
                </c:pt>
                <c:pt idx="1700">
                  <c:v>306.63299999999998</c:v>
                </c:pt>
                <c:pt idx="1701">
                  <c:v>356.92200000000003</c:v>
                </c:pt>
                <c:pt idx="1702">
                  <c:v>400.214</c:v>
                </c:pt>
                <c:pt idx="1703">
                  <c:v>408.03699999999998</c:v>
                </c:pt>
                <c:pt idx="1704">
                  <c:v>362.02100000000002</c:v>
                </c:pt>
                <c:pt idx="1705">
                  <c:v>322.22199999999998</c:v>
                </c:pt>
                <c:pt idx="1706">
                  <c:v>273.21300000000002</c:v>
                </c:pt>
                <c:pt idx="1707">
                  <c:v>173.36799999999999</c:v>
                </c:pt>
                <c:pt idx="1708">
                  <c:v>83.780100000000004</c:v>
                </c:pt>
                <c:pt idx="1709">
                  <c:v>-0.72565599999999997</c:v>
                </c:pt>
                <c:pt idx="1710">
                  <c:v>-105.001</c:v>
                </c:pt>
                <c:pt idx="1711">
                  <c:v>-197.411</c:v>
                </c:pt>
                <c:pt idx="1712">
                  <c:v>-262.89400000000001</c:v>
                </c:pt>
                <c:pt idx="1713">
                  <c:v>-312.34699999999998</c:v>
                </c:pt>
                <c:pt idx="1714">
                  <c:v>-333.12</c:v>
                </c:pt>
                <c:pt idx="1715">
                  <c:v>-320.589</c:v>
                </c:pt>
                <c:pt idx="1716">
                  <c:v>-287.77300000000002</c:v>
                </c:pt>
                <c:pt idx="1717">
                  <c:v>-242.56800000000001</c:v>
                </c:pt>
                <c:pt idx="1718">
                  <c:v>-168.85</c:v>
                </c:pt>
                <c:pt idx="1719">
                  <c:v>-61.835999999999999</c:v>
                </c:pt>
                <c:pt idx="1720">
                  <c:v>29.305399999999999</c:v>
                </c:pt>
                <c:pt idx="1721">
                  <c:v>109.322</c:v>
                </c:pt>
                <c:pt idx="1722">
                  <c:v>191.37700000000001</c:v>
                </c:pt>
                <c:pt idx="1723">
                  <c:v>230.00200000000001</c:v>
                </c:pt>
                <c:pt idx="1724">
                  <c:v>232.49299999999999</c:v>
                </c:pt>
                <c:pt idx="1725">
                  <c:v>255.613</c:v>
                </c:pt>
                <c:pt idx="1726">
                  <c:v>272.06700000000001</c:v>
                </c:pt>
                <c:pt idx="1727">
                  <c:v>237.61600000000001</c:v>
                </c:pt>
                <c:pt idx="1728">
                  <c:v>188.14599999999999</c:v>
                </c:pt>
                <c:pt idx="1729">
                  <c:v>117.907</c:v>
                </c:pt>
                <c:pt idx="1730">
                  <c:v>9.7012400000000003</c:v>
                </c:pt>
                <c:pt idx="1731">
                  <c:v>-77.348399999999998</c:v>
                </c:pt>
                <c:pt idx="1732">
                  <c:v>-126.10299999999999</c:v>
                </c:pt>
                <c:pt idx="1733">
                  <c:v>-194.583</c:v>
                </c:pt>
                <c:pt idx="1734">
                  <c:v>-265.83499999999998</c:v>
                </c:pt>
                <c:pt idx="1735">
                  <c:v>-281.45600000000002</c:v>
                </c:pt>
                <c:pt idx="1736">
                  <c:v>-251.07</c:v>
                </c:pt>
                <c:pt idx="1737">
                  <c:v>-207.47300000000001</c:v>
                </c:pt>
                <c:pt idx="1738">
                  <c:v>-132.042</c:v>
                </c:pt>
                <c:pt idx="1739">
                  <c:v>-42.847900000000003</c:v>
                </c:pt>
                <c:pt idx="1740">
                  <c:v>-3.59761</c:v>
                </c:pt>
                <c:pt idx="1741">
                  <c:v>44.554400000000001</c:v>
                </c:pt>
                <c:pt idx="1742">
                  <c:v>148.161</c:v>
                </c:pt>
                <c:pt idx="1743">
                  <c:v>214.11600000000001</c:v>
                </c:pt>
                <c:pt idx="1744">
                  <c:v>227.923</c:v>
                </c:pt>
                <c:pt idx="1745">
                  <c:v>227.81200000000001</c:v>
                </c:pt>
                <c:pt idx="1746">
                  <c:v>209.059</c:v>
                </c:pt>
                <c:pt idx="1747">
                  <c:v>161.36600000000001</c:v>
                </c:pt>
                <c:pt idx="1748">
                  <c:v>100.61499999999999</c:v>
                </c:pt>
                <c:pt idx="1749">
                  <c:v>27.440300000000001</c:v>
                </c:pt>
                <c:pt idx="1750">
                  <c:v>-46.101700000000001</c:v>
                </c:pt>
                <c:pt idx="1751">
                  <c:v>-127.547</c:v>
                </c:pt>
                <c:pt idx="1752">
                  <c:v>-222.643</c:v>
                </c:pt>
                <c:pt idx="1753">
                  <c:v>-192.196</c:v>
                </c:pt>
                <c:pt idx="1754">
                  <c:v>-115.124</c:v>
                </c:pt>
                <c:pt idx="1755">
                  <c:v>-152.05699999999999</c:v>
                </c:pt>
                <c:pt idx="1756">
                  <c:v>-178.29</c:v>
                </c:pt>
                <c:pt idx="1757">
                  <c:v>-135.453</c:v>
                </c:pt>
                <c:pt idx="1758">
                  <c:v>-82.186199999999999</c:v>
                </c:pt>
                <c:pt idx="1759">
                  <c:v>-13.64</c:v>
                </c:pt>
                <c:pt idx="1760">
                  <c:v>64.071600000000004</c:v>
                </c:pt>
                <c:pt idx="1761">
                  <c:v>111.627</c:v>
                </c:pt>
                <c:pt idx="1762">
                  <c:v>156.398</c:v>
                </c:pt>
                <c:pt idx="1763">
                  <c:v>215.499</c:v>
                </c:pt>
                <c:pt idx="1764">
                  <c:v>261.911</c:v>
                </c:pt>
                <c:pt idx="1765">
                  <c:v>258.22000000000003</c:v>
                </c:pt>
                <c:pt idx="1766">
                  <c:v>223.38499999999999</c:v>
                </c:pt>
                <c:pt idx="1767">
                  <c:v>175.245</c:v>
                </c:pt>
                <c:pt idx="1768">
                  <c:v>100.887</c:v>
                </c:pt>
                <c:pt idx="1769">
                  <c:v>28.925899999999999</c:v>
                </c:pt>
                <c:pt idx="1770">
                  <c:v>-43.225999999999999</c:v>
                </c:pt>
                <c:pt idx="1771">
                  <c:v>-102.732</c:v>
                </c:pt>
                <c:pt idx="1772">
                  <c:v>-141.74199999999999</c:v>
                </c:pt>
                <c:pt idx="1773">
                  <c:v>-205.28100000000001</c:v>
                </c:pt>
                <c:pt idx="1774">
                  <c:v>-263.8</c:v>
                </c:pt>
                <c:pt idx="1775">
                  <c:v>-238.197</c:v>
                </c:pt>
                <c:pt idx="1776">
                  <c:v>-199.87100000000001</c:v>
                </c:pt>
                <c:pt idx="1777">
                  <c:v>-189.68100000000001</c:v>
                </c:pt>
                <c:pt idx="1778">
                  <c:v>-173.96199999999999</c:v>
                </c:pt>
                <c:pt idx="1779">
                  <c:v>-109.35899999999999</c:v>
                </c:pt>
                <c:pt idx="1780">
                  <c:v>-15.133599999999999</c:v>
                </c:pt>
                <c:pt idx="1781">
                  <c:v>60.123699999999999</c:v>
                </c:pt>
                <c:pt idx="1782">
                  <c:v>143.87799999999999</c:v>
                </c:pt>
                <c:pt idx="1783">
                  <c:v>218.251</c:v>
                </c:pt>
                <c:pt idx="1784">
                  <c:v>243.137</c:v>
                </c:pt>
                <c:pt idx="1785">
                  <c:v>239.1</c:v>
                </c:pt>
                <c:pt idx="1786">
                  <c:v>214.82900000000001</c:v>
                </c:pt>
                <c:pt idx="1787">
                  <c:v>184.70599999999999</c:v>
                </c:pt>
              </c:numCache>
            </c:numRef>
          </c:yVal>
          <c:smooth val="1"/>
        </c:ser>
        <c:ser>
          <c:idx val="1"/>
          <c:order val="2"/>
          <c:tx>
            <c:strRef>
              <c:f>mode_inclusion!$W$3</c:f>
              <c:strCache>
                <c:ptCount val="1"/>
                <c:pt idx="0">
                  <c:v>rigid</c:v>
                </c:pt>
              </c:strCache>
            </c:strRef>
          </c:tx>
          <c:marker>
            <c:symbol val="none"/>
          </c:marker>
          <c:xVal>
            <c:numRef>
              <c:f>mode_inclusion!$V$10:$V$52723</c:f>
              <c:numCache>
                <c:formatCode>0.00E+00</c:formatCode>
                <c:ptCount val="52714"/>
                <c:pt idx="0" formatCode="General">
                  <c:v>0</c:v>
                </c:pt>
                <c:pt idx="1">
                  <c:v>6.7300499999999996E-4</c:v>
                </c:pt>
                <c:pt idx="2">
                  <c:v>1.3460099999999999E-3</c:v>
                </c:pt>
                <c:pt idx="3">
                  <c:v>2.0190199999999998E-3</c:v>
                </c:pt>
                <c:pt idx="4">
                  <c:v>2.6920199999999998E-3</c:v>
                </c:pt>
                <c:pt idx="5">
                  <c:v>3.3650300000000002E-3</c:v>
                </c:pt>
                <c:pt idx="6">
                  <c:v>4.0380299999999997E-3</c:v>
                </c:pt>
                <c:pt idx="7">
                  <c:v>4.7110399999999997E-3</c:v>
                </c:pt>
                <c:pt idx="8">
                  <c:v>5.3840399999999997E-3</c:v>
                </c:pt>
                <c:pt idx="9">
                  <c:v>6.0570499999999996E-3</c:v>
                </c:pt>
                <c:pt idx="10">
                  <c:v>6.7300499999999996E-3</c:v>
                </c:pt>
                <c:pt idx="11">
                  <c:v>7.4030600000000004E-3</c:v>
                </c:pt>
                <c:pt idx="12">
                  <c:v>8.0760599999999995E-3</c:v>
                </c:pt>
                <c:pt idx="13">
                  <c:v>8.7490699999999994E-3</c:v>
                </c:pt>
                <c:pt idx="14">
                  <c:v>9.4220699999999994E-3</c:v>
                </c:pt>
                <c:pt idx="15" formatCode="General">
                  <c:v>1.0095099999999999E-2</c:v>
                </c:pt>
                <c:pt idx="16" formatCode="General">
                  <c:v>1.0768099999999999E-2</c:v>
                </c:pt>
                <c:pt idx="17" formatCode="General">
                  <c:v>1.1441099999999999E-2</c:v>
                </c:pt>
                <c:pt idx="18" formatCode="General">
                  <c:v>1.2114099999999999E-2</c:v>
                </c:pt>
                <c:pt idx="19" formatCode="General">
                  <c:v>1.2787099999999999E-2</c:v>
                </c:pt>
                <c:pt idx="20" formatCode="General">
                  <c:v>1.3460099999999999E-2</c:v>
                </c:pt>
                <c:pt idx="21" formatCode="General">
                  <c:v>1.4133099999999999E-2</c:v>
                </c:pt>
                <c:pt idx="22" formatCode="General">
                  <c:v>1.4806100000000001E-2</c:v>
                </c:pt>
                <c:pt idx="23" formatCode="General">
                  <c:v>1.5479100000000001E-2</c:v>
                </c:pt>
                <c:pt idx="24" formatCode="General">
                  <c:v>1.6152099999999999E-2</c:v>
                </c:pt>
                <c:pt idx="25" formatCode="General">
                  <c:v>1.6825099999999999E-2</c:v>
                </c:pt>
                <c:pt idx="26" formatCode="General">
                  <c:v>1.7498099999999999E-2</c:v>
                </c:pt>
                <c:pt idx="27" formatCode="General">
                  <c:v>1.8171099999999999E-2</c:v>
                </c:pt>
                <c:pt idx="28" formatCode="General">
                  <c:v>1.8844099999999999E-2</c:v>
                </c:pt>
                <c:pt idx="29" formatCode="General">
                  <c:v>1.9517099999999999E-2</c:v>
                </c:pt>
                <c:pt idx="30" formatCode="General">
                  <c:v>2.0190199999999998E-2</c:v>
                </c:pt>
                <c:pt idx="31" formatCode="General">
                  <c:v>2.0863199999999998E-2</c:v>
                </c:pt>
                <c:pt idx="32" formatCode="General">
                  <c:v>2.1536199999999998E-2</c:v>
                </c:pt>
                <c:pt idx="33" formatCode="General">
                  <c:v>2.2209199999999998E-2</c:v>
                </c:pt>
                <c:pt idx="34" formatCode="General">
                  <c:v>2.2882199999999998E-2</c:v>
                </c:pt>
                <c:pt idx="35" formatCode="General">
                  <c:v>2.3555199999999998E-2</c:v>
                </c:pt>
                <c:pt idx="36" formatCode="General">
                  <c:v>2.4228199999999998E-2</c:v>
                </c:pt>
                <c:pt idx="37" formatCode="General">
                  <c:v>2.4901199999999998E-2</c:v>
                </c:pt>
                <c:pt idx="38" formatCode="General">
                  <c:v>2.5574199999999998E-2</c:v>
                </c:pt>
                <c:pt idx="39" formatCode="General">
                  <c:v>2.6247199999999998E-2</c:v>
                </c:pt>
                <c:pt idx="40" formatCode="General">
                  <c:v>2.6920199999999998E-2</c:v>
                </c:pt>
                <c:pt idx="41" formatCode="General">
                  <c:v>2.7593199999999998E-2</c:v>
                </c:pt>
                <c:pt idx="42" formatCode="General">
                  <c:v>2.8266199999999998E-2</c:v>
                </c:pt>
                <c:pt idx="43" formatCode="General">
                  <c:v>2.8939200000000002E-2</c:v>
                </c:pt>
                <c:pt idx="44" formatCode="General">
                  <c:v>2.9612200000000002E-2</c:v>
                </c:pt>
                <c:pt idx="45" formatCode="General">
                  <c:v>3.0285200000000002E-2</c:v>
                </c:pt>
                <c:pt idx="46" formatCode="General">
                  <c:v>3.0958200000000002E-2</c:v>
                </c:pt>
                <c:pt idx="47" formatCode="General">
                  <c:v>3.1631199999999998E-2</c:v>
                </c:pt>
                <c:pt idx="48" formatCode="General">
                  <c:v>3.2304199999999998E-2</c:v>
                </c:pt>
                <c:pt idx="49" formatCode="General">
                  <c:v>3.2977300000000001E-2</c:v>
                </c:pt>
                <c:pt idx="50" formatCode="General">
                  <c:v>3.3650300000000001E-2</c:v>
                </c:pt>
                <c:pt idx="51" formatCode="General">
                  <c:v>3.4323300000000001E-2</c:v>
                </c:pt>
                <c:pt idx="52" formatCode="General">
                  <c:v>3.4996300000000001E-2</c:v>
                </c:pt>
                <c:pt idx="53" formatCode="General">
                  <c:v>3.5669300000000001E-2</c:v>
                </c:pt>
                <c:pt idx="54" formatCode="General">
                  <c:v>3.6342300000000001E-2</c:v>
                </c:pt>
                <c:pt idx="55" formatCode="General">
                  <c:v>3.7015300000000001E-2</c:v>
                </c:pt>
                <c:pt idx="56" formatCode="General">
                  <c:v>3.7688300000000001E-2</c:v>
                </c:pt>
                <c:pt idx="57" formatCode="General">
                  <c:v>3.8361300000000001E-2</c:v>
                </c:pt>
                <c:pt idx="58" formatCode="General">
                  <c:v>3.9034300000000001E-2</c:v>
                </c:pt>
                <c:pt idx="59" formatCode="General">
                  <c:v>3.9707300000000001E-2</c:v>
                </c:pt>
                <c:pt idx="60" formatCode="General">
                  <c:v>4.0380300000000001E-2</c:v>
                </c:pt>
                <c:pt idx="61" formatCode="General">
                  <c:v>4.1053300000000001E-2</c:v>
                </c:pt>
                <c:pt idx="62" formatCode="General">
                  <c:v>4.1726300000000001E-2</c:v>
                </c:pt>
                <c:pt idx="63" formatCode="General">
                  <c:v>4.2399300000000001E-2</c:v>
                </c:pt>
                <c:pt idx="64" formatCode="General">
                  <c:v>4.3072300000000001E-2</c:v>
                </c:pt>
                <c:pt idx="65" formatCode="General">
                  <c:v>4.3745300000000001E-2</c:v>
                </c:pt>
                <c:pt idx="66" formatCode="General">
                  <c:v>4.4418300000000001E-2</c:v>
                </c:pt>
                <c:pt idx="67" formatCode="General">
                  <c:v>4.5091300000000001E-2</c:v>
                </c:pt>
                <c:pt idx="68" formatCode="General">
                  <c:v>4.5764300000000001E-2</c:v>
                </c:pt>
                <c:pt idx="69" formatCode="General">
                  <c:v>4.6437399999999997E-2</c:v>
                </c:pt>
                <c:pt idx="70" formatCode="General">
                  <c:v>4.7110399999999997E-2</c:v>
                </c:pt>
                <c:pt idx="71" formatCode="General">
                  <c:v>4.7783399999999997E-2</c:v>
                </c:pt>
                <c:pt idx="72" formatCode="General">
                  <c:v>4.8456399999999997E-2</c:v>
                </c:pt>
                <c:pt idx="73" formatCode="General">
                  <c:v>4.9129399999999997E-2</c:v>
                </c:pt>
                <c:pt idx="74" formatCode="General">
                  <c:v>4.9802399999999997E-2</c:v>
                </c:pt>
                <c:pt idx="75" formatCode="General">
                  <c:v>5.0475399999999997E-2</c:v>
                </c:pt>
                <c:pt idx="76" formatCode="General">
                  <c:v>5.1148399999999997E-2</c:v>
                </c:pt>
                <c:pt idx="77" formatCode="General">
                  <c:v>5.1821399999999997E-2</c:v>
                </c:pt>
                <c:pt idx="78" formatCode="General">
                  <c:v>5.2494399999999997E-2</c:v>
                </c:pt>
                <c:pt idx="79" formatCode="General">
                  <c:v>5.3167399999999997E-2</c:v>
                </c:pt>
                <c:pt idx="80" formatCode="General">
                  <c:v>5.3840399999999997E-2</c:v>
                </c:pt>
                <c:pt idx="81" formatCode="General">
                  <c:v>5.4513399999999997E-2</c:v>
                </c:pt>
                <c:pt idx="82" formatCode="General">
                  <c:v>5.5186399999999997E-2</c:v>
                </c:pt>
                <c:pt idx="83" formatCode="General">
                  <c:v>5.5859399999999997E-2</c:v>
                </c:pt>
                <c:pt idx="84" formatCode="General">
                  <c:v>5.6532399999999997E-2</c:v>
                </c:pt>
                <c:pt idx="85" formatCode="General">
                  <c:v>5.7205400000000003E-2</c:v>
                </c:pt>
                <c:pt idx="86" formatCode="General">
                  <c:v>5.7878400000000003E-2</c:v>
                </c:pt>
                <c:pt idx="87" formatCode="General">
                  <c:v>5.8551400000000003E-2</c:v>
                </c:pt>
                <c:pt idx="88" formatCode="General">
                  <c:v>5.9224499999999999E-2</c:v>
                </c:pt>
                <c:pt idx="89" formatCode="General">
                  <c:v>5.9897499999999999E-2</c:v>
                </c:pt>
                <c:pt idx="90" formatCode="General">
                  <c:v>6.0570499999999999E-2</c:v>
                </c:pt>
                <c:pt idx="91" formatCode="General">
                  <c:v>6.1243499999999999E-2</c:v>
                </c:pt>
                <c:pt idx="92" formatCode="General">
                  <c:v>6.1916499999999999E-2</c:v>
                </c:pt>
                <c:pt idx="93" formatCode="General">
                  <c:v>6.2589500000000006E-2</c:v>
                </c:pt>
                <c:pt idx="94" formatCode="General">
                  <c:v>6.3262499999999999E-2</c:v>
                </c:pt>
                <c:pt idx="95" formatCode="General">
                  <c:v>6.3935500000000006E-2</c:v>
                </c:pt>
                <c:pt idx="96" formatCode="General">
                  <c:v>6.4608499999999999E-2</c:v>
                </c:pt>
                <c:pt idx="97" formatCode="General">
                  <c:v>6.5281500000000006E-2</c:v>
                </c:pt>
                <c:pt idx="98" formatCode="General">
                  <c:v>6.5954499999999999E-2</c:v>
                </c:pt>
                <c:pt idx="99" formatCode="General">
                  <c:v>6.6627500000000006E-2</c:v>
                </c:pt>
                <c:pt idx="100" formatCode="General">
                  <c:v>6.7300499999999999E-2</c:v>
                </c:pt>
                <c:pt idx="101" formatCode="General">
                  <c:v>6.7973500000000006E-2</c:v>
                </c:pt>
                <c:pt idx="102" formatCode="General">
                  <c:v>6.8646499999999999E-2</c:v>
                </c:pt>
                <c:pt idx="103" formatCode="General">
                  <c:v>6.9319500000000006E-2</c:v>
                </c:pt>
                <c:pt idx="104" formatCode="General">
                  <c:v>6.9992499999999999E-2</c:v>
                </c:pt>
                <c:pt idx="105" formatCode="General">
                  <c:v>7.0665500000000006E-2</c:v>
                </c:pt>
                <c:pt idx="106" formatCode="General">
                  <c:v>7.1338499999999999E-2</c:v>
                </c:pt>
                <c:pt idx="107" formatCode="General">
                  <c:v>7.2011599999999995E-2</c:v>
                </c:pt>
                <c:pt idx="108" formatCode="General">
                  <c:v>7.2684600000000002E-2</c:v>
                </c:pt>
                <c:pt idx="109" formatCode="General">
                  <c:v>7.3357599999999995E-2</c:v>
                </c:pt>
                <c:pt idx="110" formatCode="General">
                  <c:v>7.4030600000000002E-2</c:v>
                </c:pt>
                <c:pt idx="111" formatCode="General">
                  <c:v>7.4703599999999995E-2</c:v>
                </c:pt>
                <c:pt idx="112" formatCode="General">
                  <c:v>7.5376600000000002E-2</c:v>
                </c:pt>
                <c:pt idx="113" formatCode="General">
                  <c:v>7.6049599999999995E-2</c:v>
                </c:pt>
                <c:pt idx="114" formatCode="General">
                  <c:v>7.6722600000000002E-2</c:v>
                </c:pt>
                <c:pt idx="115" formatCode="General">
                  <c:v>7.7395599999999995E-2</c:v>
                </c:pt>
                <c:pt idx="116" formatCode="General">
                  <c:v>7.8068600000000002E-2</c:v>
                </c:pt>
                <c:pt idx="117" formatCode="General">
                  <c:v>7.8741599999999995E-2</c:v>
                </c:pt>
                <c:pt idx="118" formatCode="General">
                  <c:v>7.9414600000000002E-2</c:v>
                </c:pt>
                <c:pt idx="119" formatCode="General">
                  <c:v>8.0087599999999995E-2</c:v>
                </c:pt>
                <c:pt idx="120" formatCode="General">
                  <c:v>8.0760600000000002E-2</c:v>
                </c:pt>
                <c:pt idx="121" formatCode="General">
                  <c:v>8.1433599999999995E-2</c:v>
                </c:pt>
                <c:pt idx="122" formatCode="General">
                  <c:v>8.2106600000000002E-2</c:v>
                </c:pt>
                <c:pt idx="123" formatCode="General">
                  <c:v>8.2779599999999995E-2</c:v>
                </c:pt>
                <c:pt idx="124" formatCode="General">
                  <c:v>8.3452600000000002E-2</c:v>
                </c:pt>
                <c:pt idx="125" formatCode="General">
                  <c:v>8.4125599999999995E-2</c:v>
                </c:pt>
                <c:pt idx="126" formatCode="General">
                  <c:v>8.4798600000000002E-2</c:v>
                </c:pt>
                <c:pt idx="127" formatCode="General">
                  <c:v>8.5471699999999998E-2</c:v>
                </c:pt>
                <c:pt idx="128" formatCode="General">
                  <c:v>8.6144700000000005E-2</c:v>
                </c:pt>
                <c:pt idx="129" formatCode="General">
                  <c:v>8.6817699999999998E-2</c:v>
                </c:pt>
                <c:pt idx="130" formatCode="General">
                  <c:v>8.7490700000000005E-2</c:v>
                </c:pt>
                <c:pt idx="131" formatCode="General">
                  <c:v>8.8163699999999998E-2</c:v>
                </c:pt>
                <c:pt idx="132" formatCode="General">
                  <c:v>8.8836700000000005E-2</c:v>
                </c:pt>
                <c:pt idx="133" formatCode="General">
                  <c:v>8.9509699999999998E-2</c:v>
                </c:pt>
                <c:pt idx="134" formatCode="General">
                  <c:v>9.0182700000000005E-2</c:v>
                </c:pt>
                <c:pt idx="135" formatCode="General">
                  <c:v>9.0855699999999998E-2</c:v>
                </c:pt>
                <c:pt idx="136" formatCode="General">
                  <c:v>9.1528700000000004E-2</c:v>
                </c:pt>
                <c:pt idx="137" formatCode="General">
                  <c:v>9.2201699999999998E-2</c:v>
                </c:pt>
                <c:pt idx="138" formatCode="General">
                  <c:v>9.2874700000000004E-2</c:v>
                </c:pt>
                <c:pt idx="139" formatCode="General">
                  <c:v>9.3547699999999998E-2</c:v>
                </c:pt>
                <c:pt idx="140" formatCode="General">
                  <c:v>9.4220700000000004E-2</c:v>
                </c:pt>
                <c:pt idx="141" formatCode="General">
                  <c:v>9.4893699999999997E-2</c:v>
                </c:pt>
                <c:pt idx="142" formatCode="General">
                  <c:v>9.5566700000000004E-2</c:v>
                </c:pt>
                <c:pt idx="143" formatCode="General">
                  <c:v>9.6239699999999997E-2</c:v>
                </c:pt>
                <c:pt idx="144" formatCode="General">
                  <c:v>9.6912700000000004E-2</c:v>
                </c:pt>
                <c:pt idx="145" formatCode="General">
                  <c:v>9.7585699999999997E-2</c:v>
                </c:pt>
                <c:pt idx="146" formatCode="General">
                  <c:v>9.8258799999999993E-2</c:v>
                </c:pt>
                <c:pt idx="147" formatCode="General">
                  <c:v>9.89318E-2</c:v>
                </c:pt>
                <c:pt idx="148" formatCode="General">
                  <c:v>9.9604799999999993E-2</c:v>
                </c:pt>
                <c:pt idx="149" formatCode="General">
                  <c:v>0.10027800000000001</c:v>
                </c:pt>
                <c:pt idx="150" formatCode="General">
                  <c:v>0.100951</c:v>
                </c:pt>
                <c:pt idx="151" formatCode="General">
                  <c:v>0.10162400000000001</c:v>
                </c:pt>
                <c:pt idx="152" formatCode="General">
                  <c:v>0.102297</c:v>
                </c:pt>
                <c:pt idx="153" formatCode="General">
                  <c:v>0.10297000000000001</c:v>
                </c:pt>
                <c:pt idx="154" formatCode="General">
                  <c:v>0.103643</c:v>
                </c:pt>
                <c:pt idx="155" formatCode="General">
                  <c:v>0.10431600000000001</c:v>
                </c:pt>
                <c:pt idx="156" formatCode="General">
                  <c:v>0.104989</c:v>
                </c:pt>
                <c:pt idx="157" formatCode="General">
                  <c:v>0.10566200000000001</c:v>
                </c:pt>
                <c:pt idx="158" formatCode="General">
                  <c:v>0.106335</c:v>
                </c:pt>
                <c:pt idx="159" formatCode="General">
                  <c:v>0.10700800000000001</c:v>
                </c:pt>
                <c:pt idx="160" formatCode="General">
                  <c:v>0.107681</c:v>
                </c:pt>
                <c:pt idx="161" formatCode="General">
                  <c:v>0.10835400000000001</c:v>
                </c:pt>
                <c:pt idx="162" formatCode="General">
                  <c:v>0.109027</c:v>
                </c:pt>
                <c:pt idx="163" formatCode="General">
                  <c:v>0.10970000000000001</c:v>
                </c:pt>
                <c:pt idx="164" formatCode="General">
                  <c:v>0.110373</c:v>
                </c:pt>
                <c:pt idx="165" formatCode="General">
                  <c:v>0.11104600000000001</c:v>
                </c:pt>
                <c:pt idx="166" formatCode="General">
                  <c:v>0.111719</c:v>
                </c:pt>
                <c:pt idx="167" formatCode="General">
                  <c:v>0.11239200000000001</c:v>
                </c:pt>
                <c:pt idx="168" formatCode="General">
                  <c:v>0.113065</c:v>
                </c:pt>
                <c:pt idx="169" formatCode="General">
                  <c:v>0.11373800000000001</c:v>
                </c:pt>
                <c:pt idx="170" formatCode="General">
                  <c:v>0.114411</c:v>
                </c:pt>
                <c:pt idx="171" formatCode="General">
                  <c:v>0.11508400000000001</c:v>
                </c:pt>
                <c:pt idx="172" formatCode="General">
                  <c:v>0.115757</c:v>
                </c:pt>
                <c:pt idx="173" formatCode="General">
                  <c:v>0.11643000000000001</c:v>
                </c:pt>
                <c:pt idx="174" formatCode="General">
                  <c:v>0.117103</c:v>
                </c:pt>
                <c:pt idx="175" formatCode="General">
                  <c:v>0.11777600000000001</c:v>
                </c:pt>
                <c:pt idx="176" formatCode="General">
                  <c:v>0.118449</c:v>
                </c:pt>
                <c:pt idx="177" formatCode="General">
                  <c:v>0.11912200000000001</c:v>
                </c:pt>
                <c:pt idx="178" formatCode="General">
                  <c:v>0.119795</c:v>
                </c:pt>
                <c:pt idx="179" formatCode="General">
                  <c:v>0.12046800000000001</c:v>
                </c:pt>
                <c:pt idx="180" formatCode="General">
                  <c:v>0.121141</c:v>
                </c:pt>
                <c:pt idx="181" formatCode="General">
                  <c:v>0.12181400000000001</c:v>
                </c:pt>
                <c:pt idx="182" formatCode="General">
                  <c:v>0.122487</c:v>
                </c:pt>
                <c:pt idx="183" formatCode="General">
                  <c:v>0.12316000000000001</c:v>
                </c:pt>
                <c:pt idx="184" formatCode="General">
                  <c:v>0.123833</c:v>
                </c:pt>
                <c:pt idx="185" formatCode="General">
                  <c:v>0.12450600000000001</c:v>
                </c:pt>
                <c:pt idx="186" formatCode="General">
                  <c:v>0.12517900000000001</c:v>
                </c:pt>
                <c:pt idx="187" formatCode="General">
                  <c:v>0.12585199999999999</c:v>
                </c:pt>
                <c:pt idx="188" formatCode="General">
                  <c:v>0.126525</c:v>
                </c:pt>
                <c:pt idx="189" formatCode="General">
                  <c:v>0.12719800000000001</c:v>
                </c:pt>
                <c:pt idx="190" formatCode="General">
                  <c:v>0.12787100000000001</c:v>
                </c:pt>
                <c:pt idx="191" formatCode="General">
                  <c:v>0.12854399999999999</c:v>
                </c:pt>
                <c:pt idx="192" formatCode="General">
                  <c:v>0.129217</c:v>
                </c:pt>
                <c:pt idx="193" formatCode="General">
                  <c:v>0.12989000000000001</c:v>
                </c:pt>
                <c:pt idx="194" formatCode="General">
                  <c:v>0.13056300000000001</c:v>
                </c:pt>
                <c:pt idx="195" formatCode="General">
                  <c:v>0.13123599999999999</c:v>
                </c:pt>
                <c:pt idx="196" formatCode="General">
                  <c:v>0.131909</c:v>
                </c:pt>
                <c:pt idx="197" formatCode="General">
                  <c:v>0.13258200000000001</c:v>
                </c:pt>
                <c:pt idx="198" formatCode="General">
                  <c:v>0.13325500000000001</c:v>
                </c:pt>
                <c:pt idx="199" formatCode="General">
                  <c:v>0.13392799999999999</c:v>
                </c:pt>
                <c:pt idx="200" formatCode="General">
                  <c:v>0.134601</c:v>
                </c:pt>
                <c:pt idx="201" formatCode="General">
                  <c:v>0.13527400000000001</c:v>
                </c:pt>
                <c:pt idx="202" formatCode="General">
                  <c:v>0.13594700000000001</c:v>
                </c:pt>
                <c:pt idx="203" formatCode="General">
                  <c:v>0.13661999999999999</c:v>
                </c:pt>
                <c:pt idx="204" formatCode="General">
                  <c:v>0.137293</c:v>
                </c:pt>
                <c:pt idx="205" formatCode="General">
                  <c:v>0.13796600000000001</c:v>
                </c:pt>
                <c:pt idx="206" formatCode="General">
                  <c:v>0.13863900000000001</c:v>
                </c:pt>
                <c:pt idx="207" formatCode="General">
                  <c:v>0.13931199999999999</c:v>
                </c:pt>
                <c:pt idx="208" formatCode="General">
                  <c:v>0.139985</c:v>
                </c:pt>
                <c:pt idx="209" formatCode="General">
                  <c:v>0.14065800000000001</c:v>
                </c:pt>
                <c:pt idx="210" formatCode="General">
                  <c:v>0.14133100000000001</c:v>
                </c:pt>
                <c:pt idx="211" formatCode="General">
                  <c:v>0.14200399999999999</c:v>
                </c:pt>
                <c:pt idx="212" formatCode="General">
                  <c:v>0.142677</c:v>
                </c:pt>
                <c:pt idx="213" formatCode="General">
                  <c:v>0.14335000000000001</c:v>
                </c:pt>
                <c:pt idx="214" formatCode="General">
                  <c:v>0.14402300000000001</c:v>
                </c:pt>
                <c:pt idx="215" formatCode="General">
                  <c:v>0.14469599999999999</c:v>
                </c:pt>
                <c:pt idx="216" formatCode="General">
                  <c:v>0.145369</c:v>
                </c:pt>
                <c:pt idx="217" formatCode="General">
                  <c:v>0.14604200000000001</c:v>
                </c:pt>
                <c:pt idx="218" formatCode="General">
                  <c:v>0.14671500000000001</c:v>
                </c:pt>
                <c:pt idx="219" formatCode="General">
                  <c:v>0.14738799999999999</c:v>
                </c:pt>
                <c:pt idx="220" formatCode="General">
                  <c:v>0.148061</c:v>
                </c:pt>
                <c:pt idx="221" formatCode="General">
                  <c:v>0.14873400000000001</c:v>
                </c:pt>
                <c:pt idx="222" formatCode="General">
                  <c:v>0.14940700000000001</c:v>
                </c:pt>
                <c:pt idx="223" formatCode="General">
                  <c:v>0.15007999999999999</c:v>
                </c:pt>
                <c:pt idx="224" formatCode="General">
                  <c:v>0.150753</c:v>
                </c:pt>
                <c:pt idx="225" formatCode="General">
                  <c:v>0.15142600000000001</c:v>
                </c:pt>
                <c:pt idx="226" formatCode="General">
                  <c:v>0.15209900000000001</c:v>
                </c:pt>
                <c:pt idx="227" formatCode="General">
                  <c:v>0.15277199999999999</c:v>
                </c:pt>
                <c:pt idx="228" formatCode="General">
                  <c:v>0.153445</c:v>
                </c:pt>
                <c:pt idx="229" formatCode="General">
                  <c:v>0.154118</c:v>
                </c:pt>
                <c:pt idx="230" formatCode="General">
                  <c:v>0.15479100000000001</c:v>
                </c:pt>
                <c:pt idx="231" formatCode="General">
                  <c:v>0.15546399999999999</c:v>
                </c:pt>
                <c:pt idx="232" formatCode="General">
                  <c:v>0.156137</c:v>
                </c:pt>
                <c:pt idx="233" formatCode="General">
                  <c:v>0.15681</c:v>
                </c:pt>
                <c:pt idx="234" formatCode="General">
                  <c:v>0.15748300000000001</c:v>
                </c:pt>
                <c:pt idx="235" formatCode="General">
                  <c:v>0.15815599999999999</c:v>
                </c:pt>
                <c:pt idx="236" formatCode="General">
                  <c:v>0.158829</c:v>
                </c:pt>
                <c:pt idx="237" formatCode="General">
                  <c:v>0.159502</c:v>
                </c:pt>
                <c:pt idx="238" formatCode="General">
                  <c:v>0.16017500000000001</c:v>
                </c:pt>
                <c:pt idx="239" formatCode="General">
                  <c:v>0.16084799999999999</c:v>
                </c:pt>
                <c:pt idx="240" formatCode="General">
                  <c:v>0.161521</c:v>
                </c:pt>
                <c:pt idx="241" formatCode="General">
                  <c:v>0.162194</c:v>
                </c:pt>
                <c:pt idx="242" formatCode="General">
                  <c:v>0.16286700000000001</c:v>
                </c:pt>
                <c:pt idx="243" formatCode="General">
                  <c:v>0.16353999999999999</c:v>
                </c:pt>
                <c:pt idx="244" formatCode="General">
                  <c:v>0.164213</c:v>
                </c:pt>
                <c:pt idx="245" formatCode="General">
                  <c:v>0.164886</c:v>
                </c:pt>
                <c:pt idx="246" formatCode="General">
                  <c:v>0.16555900000000001</c:v>
                </c:pt>
                <c:pt idx="247" formatCode="General">
                  <c:v>0.16623199999999999</c:v>
                </c:pt>
                <c:pt idx="248" formatCode="General">
                  <c:v>0.166905</c:v>
                </c:pt>
                <c:pt idx="249" formatCode="General">
                  <c:v>0.167578</c:v>
                </c:pt>
                <c:pt idx="250" formatCode="General">
                  <c:v>0.16825100000000001</c:v>
                </c:pt>
                <c:pt idx="251" formatCode="General">
                  <c:v>0.16892399999999999</c:v>
                </c:pt>
                <c:pt idx="252" formatCode="General">
                  <c:v>0.169597</c:v>
                </c:pt>
                <c:pt idx="253" formatCode="General">
                  <c:v>0.17027</c:v>
                </c:pt>
                <c:pt idx="254" formatCode="General">
                  <c:v>0.17094300000000001</c:v>
                </c:pt>
                <c:pt idx="255" formatCode="General">
                  <c:v>0.17161599999999999</c:v>
                </c:pt>
                <c:pt idx="256" formatCode="General">
                  <c:v>0.172289</c:v>
                </c:pt>
                <c:pt idx="257" formatCode="General">
                  <c:v>0.172962</c:v>
                </c:pt>
                <c:pt idx="258" formatCode="General">
                  <c:v>0.17363500000000001</c:v>
                </c:pt>
                <c:pt idx="259" formatCode="General">
                  <c:v>0.17430799999999999</c:v>
                </c:pt>
                <c:pt idx="260" formatCode="General">
                  <c:v>0.174981</c:v>
                </c:pt>
                <c:pt idx="261" formatCode="General">
                  <c:v>0.175654</c:v>
                </c:pt>
                <c:pt idx="262" formatCode="General">
                  <c:v>0.17632700000000001</c:v>
                </c:pt>
                <c:pt idx="263" formatCode="General">
                  <c:v>0.17699999999999999</c:v>
                </c:pt>
                <c:pt idx="264" formatCode="General">
                  <c:v>0.177673</c:v>
                </c:pt>
                <c:pt idx="265" formatCode="General">
                  <c:v>0.178346</c:v>
                </c:pt>
                <c:pt idx="266" formatCode="General">
                  <c:v>0.17901900000000001</c:v>
                </c:pt>
                <c:pt idx="267" formatCode="General">
                  <c:v>0.17969199999999999</c:v>
                </c:pt>
                <c:pt idx="268" formatCode="General">
                  <c:v>0.180365</c:v>
                </c:pt>
                <c:pt idx="269" formatCode="General">
                  <c:v>0.181038</c:v>
                </c:pt>
                <c:pt idx="270" formatCode="General">
                  <c:v>0.18171100000000001</c:v>
                </c:pt>
                <c:pt idx="271" formatCode="General">
                  <c:v>0.18238399999999999</c:v>
                </c:pt>
                <c:pt idx="272" formatCode="General">
                  <c:v>0.183057</c:v>
                </c:pt>
                <c:pt idx="273" formatCode="General">
                  <c:v>0.18373</c:v>
                </c:pt>
                <c:pt idx="274" formatCode="General">
                  <c:v>0.18440300000000001</c:v>
                </c:pt>
                <c:pt idx="275" formatCode="General">
                  <c:v>0.18507599999999999</c:v>
                </c:pt>
                <c:pt idx="276" formatCode="General">
                  <c:v>0.185749</c:v>
                </c:pt>
                <c:pt idx="277" formatCode="General">
                  <c:v>0.186422</c:v>
                </c:pt>
                <c:pt idx="278" formatCode="General">
                  <c:v>0.18709500000000001</c:v>
                </c:pt>
                <c:pt idx="279" formatCode="General">
                  <c:v>0.18776799999999999</c:v>
                </c:pt>
                <c:pt idx="280" formatCode="General">
                  <c:v>0.188441</c:v>
                </c:pt>
                <c:pt idx="281" formatCode="General">
                  <c:v>0.189114</c:v>
                </c:pt>
                <c:pt idx="282" formatCode="General">
                  <c:v>0.18978700000000001</c:v>
                </c:pt>
                <c:pt idx="283" formatCode="General">
                  <c:v>0.19045999999999999</c:v>
                </c:pt>
                <c:pt idx="284" formatCode="General">
                  <c:v>0.191133</c:v>
                </c:pt>
                <c:pt idx="285" formatCode="General">
                  <c:v>0.191806</c:v>
                </c:pt>
                <c:pt idx="286" formatCode="General">
                  <c:v>0.19247900000000001</c:v>
                </c:pt>
                <c:pt idx="287" formatCode="General">
                  <c:v>0.19315199999999999</c:v>
                </c:pt>
                <c:pt idx="288" formatCode="General">
                  <c:v>0.193825</c:v>
                </c:pt>
                <c:pt idx="289" formatCode="General">
                  <c:v>0.194498</c:v>
                </c:pt>
                <c:pt idx="290" formatCode="General">
                  <c:v>0.19517100000000001</c:v>
                </c:pt>
                <c:pt idx="291" formatCode="General">
                  <c:v>0.19584399999999999</c:v>
                </c:pt>
                <c:pt idx="292" formatCode="General">
                  <c:v>0.196518</c:v>
                </c:pt>
                <c:pt idx="293" formatCode="General">
                  <c:v>0.19719100000000001</c:v>
                </c:pt>
                <c:pt idx="294" formatCode="General">
                  <c:v>0.19786400000000001</c:v>
                </c:pt>
                <c:pt idx="295" formatCode="General">
                  <c:v>0.19853699999999999</c:v>
                </c:pt>
                <c:pt idx="296" formatCode="General">
                  <c:v>0.19921</c:v>
                </c:pt>
                <c:pt idx="297" formatCode="General">
                  <c:v>0.19988300000000001</c:v>
                </c:pt>
                <c:pt idx="298" formatCode="General">
                  <c:v>0.20055600000000001</c:v>
                </c:pt>
                <c:pt idx="299" formatCode="General">
                  <c:v>0.20122899999999999</c:v>
                </c:pt>
                <c:pt idx="300" formatCode="General">
                  <c:v>0.201902</c:v>
                </c:pt>
                <c:pt idx="301" formatCode="General">
                  <c:v>0.20257500000000001</c:v>
                </c:pt>
                <c:pt idx="302" formatCode="General">
                  <c:v>0.20324800000000001</c:v>
                </c:pt>
                <c:pt idx="303" formatCode="General">
                  <c:v>0.20392099999999999</c:v>
                </c:pt>
                <c:pt idx="304" formatCode="General">
                  <c:v>0.204594</c:v>
                </c:pt>
                <c:pt idx="305" formatCode="General">
                  <c:v>0.20526700000000001</c:v>
                </c:pt>
                <c:pt idx="306" formatCode="General">
                  <c:v>0.20594000000000001</c:v>
                </c:pt>
                <c:pt idx="307" formatCode="General">
                  <c:v>0.20661299999999999</c:v>
                </c:pt>
                <c:pt idx="308" formatCode="General">
                  <c:v>0.207286</c:v>
                </c:pt>
                <c:pt idx="309" formatCode="General">
                  <c:v>0.207959</c:v>
                </c:pt>
                <c:pt idx="310" formatCode="General">
                  <c:v>0.20863200000000001</c:v>
                </c:pt>
                <c:pt idx="311" formatCode="General">
                  <c:v>0.20930499999999999</c:v>
                </c:pt>
                <c:pt idx="312" formatCode="General">
                  <c:v>0.209978</c:v>
                </c:pt>
                <c:pt idx="313" formatCode="General">
                  <c:v>0.210651</c:v>
                </c:pt>
                <c:pt idx="314" formatCode="General">
                  <c:v>0.21132400000000001</c:v>
                </c:pt>
                <c:pt idx="315" formatCode="General">
                  <c:v>0.21199699999999999</c:v>
                </c:pt>
                <c:pt idx="316" formatCode="General">
                  <c:v>0.21267</c:v>
                </c:pt>
                <c:pt idx="317" formatCode="General">
                  <c:v>0.213343</c:v>
                </c:pt>
                <c:pt idx="318" formatCode="General">
                  <c:v>0.21401600000000001</c:v>
                </c:pt>
                <c:pt idx="319" formatCode="General">
                  <c:v>0.21468899999999999</c:v>
                </c:pt>
                <c:pt idx="320" formatCode="General">
                  <c:v>0.215362</c:v>
                </c:pt>
                <c:pt idx="321" formatCode="General">
                  <c:v>0.216035</c:v>
                </c:pt>
                <c:pt idx="322" formatCode="General">
                  <c:v>0.21670800000000001</c:v>
                </c:pt>
                <c:pt idx="323" formatCode="General">
                  <c:v>0.21738099999999999</c:v>
                </c:pt>
                <c:pt idx="324" formatCode="General">
                  <c:v>0.218054</c:v>
                </c:pt>
                <c:pt idx="325" formatCode="General">
                  <c:v>0.218727</c:v>
                </c:pt>
                <c:pt idx="326" formatCode="General">
                  <c:v>0.21940000000000001</c:v>
                </c:pt>
                <c:pt idx="327" formatCode="General">
                  <c:v>0.22007299999999999</c:v>
                </c:pt>
                <c:pt idx="328" formatCode="General">
                  <c:v>0.220746</c:v>
                </c:pt>
                <c:pt idx="329" formatCode="General">
                  <c:v>0.221419</c:v>
                </c:pt>
                <c:pt idx="330" formatCode="General">
                  <c:v>0.22209200000000001</c:v>
                </c:pt>
                <c:pt idx="331" formatCode="General">
                  <c:v>0.22276499999999999</c:v>
                </c:pt>
                <c:pt idx="332" formatCode="General">
                  <c:v>0.223438</c:v>
                </c:pt>
                <c:pt idx="333" formatCode="General">
                  <c:v>0.224111</c:v>
                </c:pt>
                <c:pt idx="334" formatCode="General">
                  <c:v>0.22478400000000001</c:v>
                </c:pt>
                <c:pt idx="335" formatCode="General">
                  <c:v>0.22545699999999999</c:v>
                </c:pt>
                <c:pt idx="336" formatCode="General">
                  <c:v>0.22613</c:v>
                </c:pt>
                <c:pt idx="337" formatCode="General">
                  <c:v>0.226803</c:v>
                </c:pt>
                <c:pt idx="338" formatCode="General">
                  <c:v>0.22747600000000001</c:v>
                </c:pt>
                <c:pt idx="339" formatCode="General">
                  <c:v>0.22814899999999999</c:v>
                </c:pt>
                <c:pt idx="340" formatCode="General">
                  <c:v>0.228822</c:v>
                </c:pt>
                <c:pt idx="341" formatCode="General">
                  <c:v>0.229495</c:v>
                </c:pt>
                <c:pt idx="342" formatCode="General">
                  <c:v>0.23016800000000001</c:v>
                </c:pt>
                <c:pt idx="343" formatCode="General">
                  <c:v>0.23084099999999999</c:v>
                </c:pt>
                <c:pt idx="344" formatCode="General">
                  <c:v>0.231514</c:v>
                </c:pt>
                <c:pt idx="345" formatCode="General">
                  <c:v>0.232187</c:v>
                </c:pt>
                <c:pt idx="346" formatCode="General">
                  <c:v>0.23286000000000001</c:v>
                </c:pt>
                <c:pt idx="347" formatCode="General">
                  <c:v>0.23353299999999999</c:v>
                </c:pt>
                <c:pt idx="348" formatCode="General">
                  <c:v>0.234206</c:v>
                </c:pt>
                <c:pt idx="349" formatCode="General">
                  <c:v>0.234879</c:v>
                </c:pt>
                <c:pt idx="350" formatCode="General">
                  <c:v>0.23555200000000001</c:v>
                </c:pt>
                <c:pt idx="351" formatCode="General">
                  <c:v>0.23622499999999999</c:v>
                </c:pt>
                <c:pt idx="352" formatCode="General">
                  <c:v>0.236898</c:v>
                </c:pt>
                <c:pt idx="353" formatCode="General">
                  <c:v>0.237571</c:v>
                </c:pt>
                <c:pt idx="354" formatCode="General">
                  <c:v>0.23824400000000001</c:v>
                </c:pt>
                <c:pt idx="355" formatCode="General">
                  <c:v>0.23891699999999999</c:v>
                </c:pt>
                <c:pt idx="356" formatCode="General">
                  <c:v>0.23959</c:v>
                </c:pt>
                <c:pt idx="357" formatCode="General">
                  <c:v>0.240263</c:v>
                </c:pt>
                <c:pt idx="358" formatCode="General">
                  <c:v>0.24093600000000001</c:v>
                </c:pt>
                <c:pt idx="359" formatCode="General">
                  <c:v>0.24160899999999999</c:v>
                </c:pt>
                <c:pt idx="360" formatCode="General">
                  <c:v>0.242282</c:v>
                </c:pt>
                <c:pt idx="361" formatCode="General">
                  <c:v>0.242955</c:v>
                </c:pt>
                <c:pt idx="362" formatCode="General">
                  <c:v>0.24362800000000001</c:v>
                </c:pt>
                <c:pt idx="363" formatCode="General">
                  <c:v>0.24430099999999999</c:v>
                </c:pt>
                <c:pt idx="364" formatCode="General">
                  <c:v>0.244974</c:v>
                </c:pt>
                <c:pt idx="365" formatCode="General">
                  <c:v>0.245647</c:v>
                </c:pt>
                <c:pt idx="366" formatCode="General">
                  <c:v>0.24632000000000001</c:v>
                </c:pt>
                <c:pt idx="367" formatCode="General">
                  <c:v>0.24699299999999999</c:v>
                </c:pt>
                <c:pt idx="368" formatCode="General">
                  <c:v>0.247666</c:v>
                </c:pt>
                <c:pt idx="369" formatCode="General">
                  <c:v>0.248339</c:v>
                </c:pt>
                <c:pt idx="370" formatCode="General">
                  <c:v>0.24901200000000001</c:v>
                </c:pt>
                <c:pt idx="371" formatCode="General">
                  <c:v>0.24968499999999999</c:v>
                </c:pt>
                <c:pt idx="372" formatCode="General">
                  <c:v>0.25035800000000002</c:v>
                </c:pt>
                <c:pt idx="373" formatCode="General">
                  <c:v>0.251031</c:v>
                </c:pt>
                <c:pt idx="374" formatCode="General">
                  <c:v>0.25170399999999998</c:v>
                </c:pt>
                <c:pt idx="375" formatCode="General">
                  <c:v>0.25237700000000002</c:v>
                </c:pt>
                <c:pt idx="376" formatCode="General">
                  <c:v>0.25305</c:v>
                </c:pt>
                <c:pt idx="377" formatCode="General">
                  <c:v>0.25372299999999998</c:v>
                </c:pt>
                <c:pt idx="378" formatCode="General">
                  <c:v>0.25439600000000001</c:v>
                </c:pt>
                <c:pt idx="379" formatCode="General">
                  <c:v>0.25506899999999999</c:v>
                </c:pt>
                <c:pt idx="380" formatCode="General">
                  <c:v>0.25574200000000002</c:v>
                </c:pt>
                <c:pt idx="381" formatCode="General">
                  <c:v>0.256415</c:v>
                </c:pt>
                <c:pt idx="382" formatCode="General">
                  <c:v>0.25708799999999998</c:v>
                </c:pt>
                <c:pt idx="383" formatCode="General">
                  <c:v>0.25776100000000002</c:v>
                </c:pt>
                <c:pt idx="384" formatCode="General">
                  <c:v>0.258434</c:v>
                </c:pt>
                <c:pt idx="385" formatCode="General">
                  <c:v>0.25910699999999998</c:v>
                </c:pt>
                <c:pt idx="386" formatCode="General">
                  <c:v>0.25978000000000001</c:v>
                </c:pt>
                <c:pt idx="387" formatCode="General">
                  <c:v>0.26045299999999999</c:v>
                </c:pt>
                <c:pt idx="388" formatCode="General">
                  <c:v>0.26112600000000002</c:v>
                </c:pt>
                <c:pt idx="389" formatCode="General">
                  <c:v>0.261799</c:v>
                </c:pt>
                <c:pt idx="390" formatCode="General">
                  <c:v>0.26247199999999998</c:v>
                </c:pt>
                <c:pt idx="391" formatCode="General">
                  <c:v>0.26314500000000002</c:v>
                </c:pt>
                <c:pt idx="392" formatCode="General">
                  <c:v>0.263818</c:v>
                </c:pt>
                <c:pt idx="393" formatCode="General">
                  <c:v>0.26449099999999998</c:v>
                </c:pt>
                <c:pt idx="394" formatCode="General">
                  <c:v>0.26516400000000001</c:v>
                </c:pt>
                <c:pt idx="395" formatCode="General">
                  <c:v>0.26583699999999999</c:v>
                </c:pt>
                <c:pt idx="396" formatCode="General">
                  <c:v>0.26651000000000002</c:v>
                </c:pt>
                <c:pt idx="397" formatCode="General">
                  <c:v>0.267183</c:v>
                </c:pt>
                <c:pt idx="398" formatCode="General">
                  <c:v>0.26785599999999998</c:v>
                </c:pt>
                <c:pt idx="399" formatCode="General">
                  <c:v>0.26852900000000002</c:v>
                </c:pt>
                <c:pt idx="400" formatCode="General">
                  <c:v>0.269202</c:v>
                </c:pt>
                <c:pt idx="401" formatCode="General">
                  <c:v>0.26987499999999998</c:v>
                </c:pt>
                <c:pt idx="402" formatCode="General">
                  <c:v>0.27054800000000001</c:v>
                </c:pt>
                <c:pt idx="403" formatCode="General">
                  <c:v>0.27122099999999999</c:v>
                </c:pt>
                <c:pt idx="404" formatCode="General">
                  <c:v>0.27189400000000002</c:v>
                </c:pt>
                <c:pt idx="405" formatCode="General">
                  <c:v>0.272567</c:v>
                </c:pt>
                <c:pt idx="406" formatCode="General">
                  <c:v>0.27323999999999998</c:v>
                </c:pt>
                <c:pt idx="407" formatCode="General">
                  <c:v>0.27391300000000002</c:v>
                </c:pt>
                <c:pt idx="408" formatCode="General">
                  <c:v>0.274586</c:v>
                </c:pt>
                <c:pt idx="409" formatCode="General">
                  <c:v>0.27525899999999998</c:v>
                </c:pt>
                <c:pt idx="410" formatCode="General">
                  <c:v>0.27593200000000001</c:v>
                </c:pt>
                <c:pt idx="411" formatCode="General">
                  <c:v>0.27660499999999999</c:v>
                </c:pt>
                <c:pt idx="412" formatCode="General">
                  <c:v>0.27727800000000002</c:v>
                </c:pt>
                <c:pt idx="413" formatCode="General">
                  <c:v>0.277951</c:v>
                </c:pt>
                <c:pt idx="414" formatCode="General">
                  <c:v>0.27862399999999998</c:v>
                </c:pt>
                <c:pt idx="415" formatCode="General">
                  <c:v>0.27929700000000002</c:v>
                </c:pt>
                <c:pt idx="416" formatCode="General">
                  <c:v>0.27997</c:v>
                </c:pt>
                <c:pt idx="417" formatCode="General">
                  <c:v>0.28064299999999998</c:v>
                </c:pt>
                <c:pt idx="418" formatCode="General">
                  <c:v>0.28131600000000001</c:v>
                </c:pt>
                <c:pt idx="419" formatCode="General">
                  <c:v>0.28198899999999999</c:v>
                </c:pt>
                <c:pt idx="420" formatCode="General">
                  <c:v>0.28266200000000002</c:v>
                </c:pt>
                <c:pt idx="421" formatCode="General">
                  <c:v>0.283335</c:v>
                </c:pt>
                <c:pt idx="422" formatCode="General">
                  <c:v>0.28400799999999998</c:v>
                </c:pt>
                <c:pt idx="423" formatCode="General">
                  <c:v>0.28468100000000002</c:v>
                </c:pt>
                <c:pt idx="424" formatCode="General">
                  <c:v>0.285354</c:v>
                </c:pt>
                <c:pt idx="425" formatCode="General">
                  <c:v>0.28602699999999998</c:v>
                </c:pt>
                <c:pt idx="426" formatCode="General">
                  <c:v>0.28670000000000001</c:v>
                </c:pt>
                <c:pt idx="427" formatCode="General">
                  <c:v>0.28737299999999999</c:v>
                </c:pt>
                <c:pt idx="428" formatCode="General">
                  <c:v>0.28804600000000002</c:v>
                </c:pt>
                <c:pt idx="429" formatCode="General">
                  <c:v>0.288719</c:v>
                </c:pt>
                <c:pt idx="430" formatCode="General">
                  <c:v>0.28939199999999998</c:v>
                </c:pt>
                <c:pt idx="431" formatCode="General">
                  <c:v>0.29006500000000002</c:v>
                </c:pt>
                <c:pt idx="432" formatCode="General">
                  <c:v>0.290738</c:v>
                </c:pt>
                <c:pt idx="433" formatCode="General">
                  <c:v>0.29141099999999998</c:v>
                </c:pt>
                <c:pt idx="434" formatCode="General">
                  <c:v>0.29208400000000001</c:v>
                </c:pt>
                <c:pt idx="435" formatCode="General">
                  <c:v>0.29275699999999999</c:v>
                </c:pt>
                <c:pt idx="436" formatCode="General">
                  <c:v>0.29343000000000002</c:v>
                </c:pt>
                <c:pt idx="437" formatCode="General">
                  <c:v>0.294103</c:v>
                </c:pt>
                <c:pt idx="438" formatCode="General">
                  <c:v>0.29477599999999998</c:v>
                </c:pt>
                <c:pt idx="439" formatCode="General">
                  <c:v>0.29544900000000002</c:v>
                </c:pt>
                <c:pt idx="440" formatCode="General">
                  <c:v>0.296122</c:v>
                </c:pt>
                <c:pt idx="441" formatCode="General">
                  <c:v>0.29679499999999998</c:v>
                </c:pt>
                <c:pt idx="442" formatCode="General">
                  <c:v>0.29746800000000001</c:v>
                </c:pt>
                <c:pt idx="443" formatCode="General">
                  <c:v>0.29814099999999999</c:v>
                </c:pt>
                <c:pt idx="444" formatCode="General">
                  <c:v>0.29881400000000002</c:v>
                </c:pt>
                <c:pt idx="445" formatCode="General">
                  <c:v>0.299487</c:v>
                </c:pt>
                <c:pt idx="446" formatCode="General">
                  <c:v>0.30015999999999998</c:v>
                </c:pt>
                <c:pt idx="447" formatCode="General">
                  <c:v>0.30083300000000002</c:v>
                </c:pt>
                <c:pt idx="448" formatCode="General">
                  <c:v>0.301506</c:v>
                </c:pt>
                <c:pt idx="449" formatCode="General">
                  <c:v>0.30217899999999998</c:v>
                </c:pt>
                <c:pt idx="450" formatCode="General">
                  <c:v>0.30285200000000001</c:v>
                </c:pt>
                <c:pt idx="451" formatCode="General">
                  <c:v>0.30352499999999999</c:v>
                </c:pt>
                <c:pt idx="452" formatCode="General">
                  <c:v>0.30419800000000002</c:v>
                </c:pt>
                <c:pt idx="453" formatCode="General">
                  <c:v>0.304871</c:v>
                </c:pt>
                <c:pt idx="454" formatCode="General">
                  <c:v>0.30554399999999998</c:v>
                </c:pt>
                <c:pt idx="455" formatCode="General">
                  <c:v>0.30621700000000002</c:v>
                </c:pt>
                <c:pt idx="456" formatCode="General">
                  <c:v>0.30689</c:v>
                </c:pt>
                <c:pt idx="457" formatCode="General">
                  <c:v>0.30756299999999998</c:v>
                </c:pt>
                <c:pt idx="458" formatCode="General">
                  <c:v>0.30823600000000001</c:v>
                </c:pt>
                <c:pt idx="459" formatCode="General">
                  <c:v>0.30890899999999999</c:v>
                </c:pt>
                <c:pt idx="460" formatCode="General">
                  <c:v>0.30958200000000002</c:v>
                </c:pt>
                <c:pt idx="461" formatCode="General">
                  <c:v>0.310255</c:v>
                </c:pt>
                <c:pt idx="462" formatCode="General">
                  <c:v>0.31092799999999998</c:v>
                </c:pt>
                <c:pt idx="463" formatCode="General">
                  <c:v>0.31160100000000002</c:v>
                </c:pt>
                <c:pt idx="464" formatCode="General">
                  <c:v>0.312274</c:v>
                </c:pt>
                <c:pt idx="465" formatCode="General">
                  <c:v>0.31294699999999998</c:v>
                </c:pt>
                <c:pt idx="466" formatCode="General">
                  <c:v>0.31362000000000001</c:v>
                </c:pt>
                <c:pt idx="467" formatCode="General">
                  <c:v>0.31429299999999999</c:v>
                </c:pt>
                <c:pt idx="468" formatCode="General">
                  <c:v>0.31496600000000002</c:v>
                </c:pt>
                <c:pt idx="469" formatCode="General">
                  <c:v>0.315639</c:v>
                </c:pt>
                <c:pt idx="470" formatCode="General">
                  <c:v>0.31631199999999998</c:v>
                </c:pt>
                <c:pt idx="471" formatCode="General">
                  <c:v>0.31698500000000002</c:v>
                </c:pt>
                <c:pt idx="472" formatCode="General">
                  <c:v>0.317658</c:v>
                </c:pt>
                <c:pt idx="473" formatCode="General">
                  <c:v>0.31833099999999998</c:v>
                </c:pt>
                <c:pt idx="474" formatCode="General">
                  <c:v>0.31900400000000001</c:v>
                </c:pt>
                <c:pt idx="475" formatCode="General">
                  <c:v>0.31967699999999999</c:v>
                </c:pt>
                <c:pt idx="476" formatCode="General">
                  <c:v>0.32035000000000002</c:v>
                </c:pt>
                <c:pt idx="477" formatCode="General">
                  <c:v>0.321023</c:v>
                </c:pt>
                <c:pt idx="478" formatCode="General">
                  <c:v>0.32169599999999998</c:v>
                </c:pt>
                <c:pt idx="479" formatCode="General">
                  <c:v>0.32236900000000002</c:v>
                </c:pt>
                <c:pt idx="480" formatCode="General">
                  <c:v>0.323042</c:v>
                </c:pt>
                <c:pt idx="481" formatCode="General">
                  <c:v>0.32371499999999997</c:v>
                </c:pt>
                <c:pt idx="482" formatCode="General">
                  <c:v>0.32438800000000001</c:v>
                </c:pt>
                <c:pt idx="483" formatCode="General">
                  <c:v>0.32506099999999999</c:v>
                </c:pt>
                <c:pt idx="484" formatCode="General">
                  <c:v>0.32573400000000002</c:v>
                </c:pt>
                <c:pt idx="485" formatCode="General">
                  <c:v>0.326407</c:v>
                </c:pt>
                <c:pt idx="486" formatCode="General">
                  <c:v>0.32707999999999998</c:v>
                </c:pt>
                <c:pt idx="487" formatCode="General">
                  <c:v>0.32775399999999999</c:v>
                </c:pt>
                <c:pt idx="488" formatCode="General">
                  <c:v>0.32842700000000002</c:v>
                </c:pt>
                <c:pt idx="489" formatCode="General">
                  <c:v>0.3291</c:v>
                </c:pt>
                <c:pt idx="490" formatCode="General">
                  <c:v>0.32977299999999998</c:v>
                </c:pt>
                <c:pt idx="491" formatCode="General">
                  <c:v>0.33044600000000002</c:v>
                </c:pt>
                <c:pt idx="492" formatCode="General">
                  <c:v>0.331119</c:v>
                </c:pt>
                <c:pt idx="493" formatCode="General">
                  <c:v>0.33179199999999998</c:v>
                </c:pt>
                <c:pt idx="494" formatCode="General">
                  <c:v>0.33246500000000001</c:v>
                </c:pt>
                <c:pt idx="495" formatCode="General">
                  <c:v>0.33313799999999999</c:v>
                </c:pt>
                <c:pt idx="496" formatCode="General">
                  <c:v>0.33381100000000002</c:v>
                </c:pt>
                <c:pt idx="497" formatCode="General">
                  <c:v>0.334484</c:v>
                </c:pt>
                <c:pt idx="498" formatCode="General">
                  <c:v>0.33515699999999998</c:v>
                </c:pt>
                <c:pt idx="499" formatCode="General">
                  <c:v>0.33583000000000002</c:v>
                </c:pt>
                <c:pt idx="500" formatCode="General">
                  <c:v>0.336503</c:v>
                </c:pt>
                <c:pt idx="501" formatCode="General">
                  <c:v>0.33717599999999998</c:v>
                </c:pt>
                <c:pt idx="502" formatCode="General">
                  <c:v>0.33784900000000001</c:v>
                </c:pt>
                <c:pt idx="503" formatCode="General">
                  <c:v>0.33852199999999999</c:v>
                </c:pt>
                <c:pt idx="504" formatCode="General">
                  <c:v>0.33919500000000002</c:v>
                </c:pt>
                <c:pt idx="505" formatCode="General">
                  <c:v>0.339868</c:v>
                </c:pt>
                <c:pt idx="506" formatCode="General">
                  <c:v>0.34054099999999998</c:v>
                </c:pt>
                <c:pt idx="507" formatCode="General">
                  <c:v>0.34121400000000002</c:v>
                </c:pt>
                <c:pt idx="508" formatCode="General">
                  <c:v>0.341887</c:v>
                </c:pt>
                <c:pt idx="509" formatCode="General">
                  <c:v>0.34255999999999998</c:v>
                </c:pt>
                <c:pt idx="510" formatCode="General">
                  <c:v>0.34323300000000001</c:v>
                </c:pt>
                <c:pt idx="511" formatCode="General">
                  <c:v>0.34390599999999999</c:v>
                </c:pt>
                <c:pt idx="512" formatCode="General">
                  <c:v>0.34457900000000002</c:v>
                </c:pt>
                <c:pt idx="513" formatCode="General">
                  <c:v>0.345252</c:v>
                </c:pt>
                <c:pt idx="514" formatCode="General">
                  <c:v>0.34592499999999998</c:v>
                </c:pt>
                <c:pt idx="515" formatCode="General">
                  <c:v>0.34659800000000002</c:v>
                </c:pt>
                <c:pt idx="516" formatCode="General">
                  <c:v>0.347271</c:v>
                </c:pt>
                <c:pt idx="517" formatCode="General">
                  <c:v>0.34794399999999998</c:v>
                </c:pt>
                <c:pt idx="518" formatCode="General">
                  <c:v>0.34861700000000001</c:v>
                </c:pt>
                <c:pt idx="519" formatCode="General">
                  <c:v>0.34928999999999999</c:v>
                </c:pt>
                <c:pt idx="520" formatCode="General">
                  <c:v>0.34996300000000002</c:v>
                </c:pt>
                <c:pt idx="521" formatCode="General">
                  <c:v>0.350636</c:v>
                </c:pt>
                <c:pt idx="522" formatCode="General">
                  <c:v>0.35130899999999998</c:v>
                </c:pt>
                <c:pt idx="523" formatCode="General">
                  <c:v>0.35198200000000002</c:v>
                </c:pt>
                <c:pt idx="524" formatCode="General">
                  <c:v>0.352655</c:v>
                </c:pt>
                <c:pt idx="525" formatCode="General">
                  <c:v>0.35332799999999998</c:v>
                </c:pt>
                <c:pt idx="526" formatCode="General">
                  <c:v>0.35400100000000001</c:v>
                </c:pt>
                <c:pt idx="527" formatCode="General">
                  <c:v>0.35467399999999999</c:v>
                </c:pt>
                <c:pt idx="528" formatCode="General">
                  <c:v>0.35534700000000002</c:v>
                </c:pt>
                <c:pt idx="529" formatCode="General">
                  <c:v>0.35602</c:v>
                </c:pt>
                <c:pt idx="530" formatCode="General">
                  <c:v>0.35669299999999998</c:v>
                </c:pt>
                <c:pt idx="531" formatCode="General">
                  <c:v>0.35736600000000002</c:v>
                </c:pt>
                <c:pt idx="532" formatCode="General">
                  <c:v>0.358039</c:v>
                </c:pt>
                <c:pt idx="533" formatCode="General">
                  <c:v>0.35871199999999998</c:v>
                </c:pt>
                <c:pt idx="534" formatCode="General">
                  <c:v>0.35938500000000001</c:v>
                </c:pt>
                <c:pt idx="535" formatCode="General">
                  <c:v>0.36005799999999999</c:v>
                </c:pt>
                <c:pt idx="536" formatCode="General">
                  <c:v>0.36073100000000002</c:v>
                </c:pt>
                <c:pt idx="537" formatCode="General">
                  <c:v>0.361404</c:v>
                </c:pt>
                <c:pt idx="538" formatCode="General">
                  <c:v>0.36207699999999998</c:v>
                </c:pt>
                <c:pt idx="539" formatCode="General">
                  <c:v>0.36275000000000002</c:v>
                </c:pt>
                <c:pt idx="540" formatCode="General">
                  <c:v>0.363423</c:v>
                </c:pt>
                <c:pt idx="541" formatCode="General">
                  <c:v>0.36409599999999998</c:v>
                </c:pt>
                <c:pt idx="542" formatCode="General">
                  <c:v>0.36476900000000001</c:v>
                </c:pt>
                <c:pt idx="543" formatCode="General">
                  <c:v>0.36544199999999999</c:v>
                </c:pt>
                <c:pt idx="544" formatCode="General">
                  <c:v>0.36611500000000002</c:v>
                </c:pt>
                <c:pt idx="545" formatCode="General">
                  <c:v>0.366788</c:v>
                </c:pt>
                <c:pt idx="546" formatCode="General">
                  <c:v>0.36746099999999998</c:v>
                </c:pt>
                <c:pt idx="547" formatCode="General">
                  <c:v>0.36813400000000002</c:v>
                </c:pt>
                <c:pt idx="548" formatCode="General">
                  <c:v>0.368807</c:v>
                </c:pt>
                <c:pt idx="549" formatCode="General">
                  <c:v>0.36947999999999998</c:v>
                </c:pt>
                <c:pt idx="550" formatCode="General">
                  <c:v>0.37015300000000001</c:v>
                </c:pt>
                <c:pt idx="551" formatCode="General">
                  <c:v>0.37082599999999999</c:v>
                </c:pt>
                <c:pt idx="552" formatCode="General">
                  <c:v>0.37149900000000002</c:v>
                </c:pt>
                <c:pt idx="553" formatCode="General">
                  <c:v>0.372172</c:v>
                </c:pt>
                <c:pt idx="554" formatCode="General">
                  <c:v>0.37284499999999998</c:v>
                </c:pt>
                <c:pt idx="555" formatCode="General">
                  <c:v>0.37351800000000002</c:v>
                </c:pt>
                <c:pt idx="556" formatCode="General">
                  <c:v>0.374191</c:v>
                </c:pt>
                <c:pt idx="557" formatCode="General">
                  <c:v>0.37486399999999998</c:v>
                </c:pt>
                <c:pt idx="558" formatCode="General">
                  <c:v>0.37553700000000001</c:v>
                </c:pt>
                <c:pt idx="559" formatCode="General">
                  <c:v>0.37620999999999999</c:v>
                </c:pt>
                <c:pt idx="560" formatCode="General">
                  <c:v>0.37688300000000002</c:v>
                </c:pt>
                <c:pt idx="561" formatCode="General">
                  <c:v>0.377556</c:v>
                </c:pt>
                <c:pt idx="562" formatCode="General">
                  <c:v>0.37822899999999998</c:v>
                </c:pt>
                <c:pt idx="563" formatCode="General">
                  <c:v>0.37890200000000002</c:v>
                </c:pt>
                <c:pt idx="564" formatCode="General">
                  <c:v>0.379575</c:v>
                </c:pt>
                <c:pt idx="565" formatCode="General">
                  <c:v>0.38024799999999997</c:v>
                </c:pt>
                <c:pt idx="566" formatCode="General">
                  <c:v>0.38092100000000001</c:v>
                </c:pt>
                <c:pt idx="567" formatCode="General">
                  <c:v>0.38159399999999999</c:v>
                </c:pt>
                <c:pt idx="568" formatCode="General">
                  <c:v>0.38226700000000002</c:v>
                </c:pt>
                <c:pt idx="569" formatCode="General">
                  <c:v>0.38294</c:v>
                </c:pt>
                <c:pt idx="570" formatCode="General">
                  <c:v>0.38361299999999998</c:v>
                </c:pt>
                <c:pt idx="571" formatCode="General">
                  <c:v>0.38428600000000002</c:v>
                </c:pt>
                <c:pt idx="572" formatCode="General">
                  <c:v>0.384959</c:v>
                </c:pt>
                <c:pt idx="573" formatCode="General">
                  <c:v>0.38563199999999997</c:v>
                </c:pt>
                <c:pt idx="574" formatCode="General">
                  <c:v>0.38630500000000001</c:v>
                </c:pt>
                <c:pt idx="575" formatCode="General">
                  <c:v>0.38697799999999999</c:v>
                </c:pt>
                <c:pt idx="576" formatCode="General">
                  <c:v>0.38765100000000002</c:v>
                </c:pt>
                <c:pt idx="577" formatCode="General">
                  <c:v>0.388324</c:v>
                </c:pt>
                <c:pt idx="578" formatCode="General">
                  <c:v>0.38899699999999998</c:v>
                </c:pt>
                <c:pt idx="579" formatCode="General">
                  <c:v>0.38967000000000002</c:v>
                </c:pt>
                <c:pt idx="580" formatCode="General">
                  <c:v>0.390343</c:v>
                </c:pt>
                <c:pt idx="581" formatCode="General">
                  <c:v>0.39101599999999997</c:v>
                </c:pt>
                <c:pt idx="582" formatCode="General">
                  <c:v>0.39168900000000001</c:v>
                </c:pt>
                <c:pt idx="583" formatCode="General">
                  <c:v>0.39236199999999999</c:v>
                </c:pt>
                <c:pt idx="584" formatCode="General">
                  <c:v>0.39303500000000002</c:v>
                </c:pt>
                <c:pt idx="585" formatCode="General">
                  <c:v>0.393708</c:v>
                </c:pt>
                <c:pt idx="586" formatCode="General">
                  <c:v>0.39438099999999998</c:v>
                </c:pt>
                <c:pt idx="587" formatCode="General">
                  <c:v>0.39505400000000002</c:v>
                </c:pt>
                <c:pt idx="588" formatCode="General">
                  <c:v>0.395727</c:v>
                </c:pt>
                <c:pt idx="589" formatCode="General">
                  <c:v>0.39639999999999997</c:v>
                </c:pt>
                <c:pt idx="590" formatCode="General">
                  <c:v>0.39707300000000001</c:v>
                </c:pt>
                <c:pt idx="591" formatCode="General">
                  <c:v>0.39774599999999999</c:v>
                </c:pt>
                <c:pt idx="592" formatCode="General">
                  <c:v>0.39841900000000002</c:v>
                </c:pt>
                <c:pt idx="593" formatCode="General">
                  <c:v>0.399092</c:v>
                </c:pt>
                <c:pt idx="594" formatCode="General">
                  <c:v>0.39976499999999998</c:v>
                </c:pt>
                <c:pt idx="595" formatCode="General">
                  <c:v>0.40043800000000002</c:v>
                </c:pt>
                <c:pt idx="596" formatCode="General">
                  <c:v>0.401111</c:v>
                </c:pt>
                <c:pt idx="597" formatCode="General">
                  <c:v>0.40178399999999997</c:v>
                </c:pt>
                <c:pt idx="598" formatCode="General">
                  <c:v>0.40245700000000001</c:v>
                </c:pt>
                <c:pt idx="599" formatCode="General">
                  <c:v>0.40312999999999999</c:v>
                </c:pt>
                <c:pt idx="600" formatCode="General">
                  <c:v>0.40380300000000002</c:v>
                </c:pt>
                <c:pt idx="601" formatCode="General">
                  <c:v>0.404476</c:v>
                </c:pt>
                <c:pt idx="602" formatCode="General">
                  <c:v>0.40514899999999998</c:v>
                </c:pt>
                <c:pt idx="603" formatCode="General">
                  <c:v>0.40582200000000002</c:v>
                </c:pt>
                <c:pt idx="604" formatCode="General">
                  <c:v>0.406495</c:v>
                </c:pt>
                <c:pt idx="605" formatCode="General">
                  <c:v>0.40716799999999997</c:v>
                </c:pt>
                <c:pt idx="606" formatCode="General">
                  <c:v>0.40784100000000001</c:v>
                </c:pt>
                <c:pt idx="607" formatCode="General">
                  <c:v>0.40851399999999999</c:v>
                </c:pt>
                <c:pt idx="608" formatCode="General">
                  <c:v>0.40918700000000002</c:v>
                </c:pt>
                <c:pt idx="609" formatCode="General">
                  <c:v>0.40986</c:v>
                </c:pt>
                <c:pt idx="610" formatCode="General">
                  <c:v>0.41053299999999998</c:v>
                </c:pt>
                <c:pt idx="611" formatCode="General">
                  <c:v>0.41120600000000002</c:v>
                </c:pt>
                <c:pt idx="612" formatCode="General">
                  <c:v>0.411879</c:v>
                </c:pt>
                <c:pt idx="613" formatCode="General">
                  <c:v>0.41255199999999997</c:v>
                </c:pt>
                <c:pt idx="614" formatCode="General">
                  <c:v>0.41322500000000001</c:v>
                </c:pt>
                <c:pt idx="615" formatCode="General">
                  <c:v>0.41389799999999999</c:v>
                </c:pt>
                <c:pt idx="616" formatCode="General">
                  <c:v>0.41457100000000002</c:v>
                </c:pt>
                <c:pt idx="617" formatCode="General">
                  <c:v>0.415244</c:v>
                </c:pt>
                <c:pt idx="618" formatCode="General">
                  <c:v>0.41591699999999998</c:v>
                </c:pt>
                <c:pt idx="619" formatCode="General">
                  <c:v>0.41659000000000002</c:v>
                </c:pt>
                <c:pt idx="620" formatCode="General">
                  <c:v>0.417263</c:v>
                </c:pt>
                <c:pt idx="621" formatCode="General">
                  <c:v>0.41793599999999997</c:v>
                </c:pt>
                <c:pt idx="622" formatCode="General">
                  <c:v>0.41860900000000001</c:v>
                </c:pt>
                <c:pt idx="623" formatCode="General">
                  <c:v>0.41928199999999999</c:v>
                </c:pt>
                <c:pt idx="624" formatCode="General">
                  <c:v>0.41995500000000002</c:v>
                </c:pt>
                <c:pt idx="625" formatCode="General">
                  <c:v>0.420628</c:v>
                </c:pt>
                <c:pt idx="626" formatCode="General">
                  <c:v>0.42130099999999998</c:v>
                </c:pt>
                <c:pt idx="627" formatCode="General">
                  <c:v>0.42197400000000002</c:v>
                </c:pt>
                <c:pt idx="628" formatCode="General">
                  <c:v>0.42264699999999999</c:v>
                </c:pt>
                <c:pt idx="629" formatCode="General">
                  <c:v>0.42331999999999997</c:v>
                </c:pt>
                <c:pt idx="630" formatCode="General">
                  <c:v>0.42399300000000001</c:v>
                </c:pt>
                <c:pt idx="631" formatCode="General">
                  <c:v>0.42466599999999999</c:v>
                </c:pt>
                <c:pt idx="632" formatCode="General">
                  <c:v>0.42533900000000002</c:v>
                </c:pt>
                <c:pt idx="633" formatCode="General">
                  <c:v>0.426012</c:v>
                </c:pt>
                <c:pt idx="634" formatCode="General">
                  <c:v>0.42668499999999998</c:v>
                </c:pt>
                <c:pt idx="635" formatCode="General">
                  <c:v>0.42735800000000002</c:v>
                </c:pt>
                <c:pt idx="636" formatCode="General">
                  <c:v>0.42803099999999999</c:v>
                </c:pt>
                <c:pt idx="637" formatCode="General">
                  <c:v>0.42870399999999997</c:v>
                </c:pt>
                <c:pt idx="638" formatCode="General">
                  <c:v>0.42937700000000001</c:v>
                </c:pt>
                <c:pt idx="639" formatCode="General">
                  <c:v>0.43004999999999999</c:v>
                </c:pt>
                <c:pt idx="640" formatCode="General">
                  <c:v>0.43072300000000002</c:v>
                </c:pt>
                <c:pt idx="641" formatCode="General">
                  <c:v>0.431396</c:v>
                </c:pt>
                <c:pt idx="642" formatCode="General">
                  <c:v>0.43206899999999998</c:v>
                </c:pt>
                <c:pt idx="643" formatCode="General">
                  <c:v>0.43274200000000002</c:v>
                </c:pt>
                <c:pt idx="644" formatCode="General">
                  <c:v>0.43341499999999999</c:v>
                </c:pt>
                <c:pt idx="645" formatCode="General">
                  <c:v>0.43408799999999997</c:v>
                </c:pt>
                <c:pt idx="646" formatCode="General">
                  <c:v>0.43476100000000001</c:v>
                </c:pt>
                <c:pt idx="647" formatCode="General">
                  <c:v>0.43543399999999999</c:v>
                </c:pt>
                <c:pt idx="648" formatCode="General">
                  <c:v>0.43610700000000002</c:v>
                </c:pt>
                <c:pt idx="649" formatCode="General">
                  <c:v>0.43678</c:v>
                </c:pt>
                <c:pt idx="650" formatCode="General">
                  <c:v>0.43745299999999998</c:v>
                </c:pt>
                <c:pt idx="651" formatCode="General">
                  <c:v>0.43812600000000002</c:v>
                </c:pt>
                <c:pt idx="652" formatCode="General">
                  <c:v>0.43879899999999999</c:v>
                </c:pt>
                <c:pt idx="653" formatCode="General">
                  <c:v>0.43947199999999997</c:v>
                </c:pt>
                <c:pt idx="654" formatCode="General">
                  <c:v>0.44014500000000001</c:v>
                </c:pt>
                <c:pt idx="655" formatCode="General">
                  <c:v>0.44081799999999999</c:v>
                </c:pt>
                <c:pt idx="656" formatCode="General">
                  <c:v>0.44149100000000002</c:v>
                </c:pt>
                <c:pt idx="657" formatCode="General">
                  <c:v>0.442164</c:v>
                </c:pt>
                <c:pt idx="658" formatCode="General">
                  <c:v>0.44283699999999998</c:v>
                </c:pt>
                <c:pt idx="659" formatCode="General">
                  <c:v>0.44351000000000002</c:v>
                </c:pt>
                <c:pt idx="660" formatCode="General">
                  <c:v>0.44418299999999999</c:v>
                </c:pt>
                <c:pt idx="661" formatCode="General">
                  <c:v>0.44485599999999997</c:v>
                </c:pt>
                <c:pt idx="662" formatCode="General">
                  <c:v>0.44552900000000001</c:v>
                </c:pt>
                <c:pt idx="663" formatCode="General">
                  <c:v>0.44620199999999999</c:v>
                </c:pt>
                <c:pt idx="664" formatCode="General">
                  <c:v>0.44687500000000002</c:v>
                </c:pt>
                <c:pt idx="665" formatCode="General">
                  <c:v>0.447548</c:v>
                </c:pt>
                <c:pt idx="666" formatCode="General">
                  <c:v>0.44822099999999998</c:v>
                </c:pt>
                <c:pt idx="667" formatCode="General">
                  <c:v>0.44889400000000002</c:v>
                </c:pt>
                <c:pt idx="668" formatCode="General">
                  <c:v>0.44956699999999999</c:v>
                </c:pt>
                <c:pt idx="669" formatCode="General">
                  <c:v>0.45023999999999997</c:v>
                </c:pt>
                <c:pt idx="670" formatCode="General">
                  <c:v>0.45091300000000001</c:v>
                </c:pt>
                <c:pt idx="671" formatCode="General">
                  <c:v>0.45158599999999999</c:v>
                </c:pt>
                <c:pt idx="672" formatCode="General">
                  <c:v>0.45225900000000002</c:v>
                </c:pt>
                <c:pt idx="673" formatCode="General">
                  <c:v>0.452932</c:v>
                </c:pt>
                <c:pt idx="674" formatCode="General">
                  <c:v>0.45360499999999998</c:v>
                </c:pt>
                <c:pt idx="675" formatCode="General">
                  <c:v>0.45427800000000002</c:v>
                </c:pt>
                <c:pt idx="676" formatCode="General">
                  <c:v>0.45495099999999999</c:v>
                </c:pt>
                <c:pt idx="677" formatCode="General">
                  <c:v>0.45562399999999997</c:v>
                </c:pt>
                <c:pt idx="678" formatCode="General">
                  <c:v>0.45629700000000001</c:v>
                </c:pt>
                <c:pt idx="679" formatCode="General">
                  <c:v>0.45696999999999999</c:v>
                </c:pt>
                <c:pt idx="680" formatCode="General">
                  <c:v>0.45764300000000002</c:v>
                </c:pt>
                <c:pt idx="681" formatCode="General">
                  <c:v>0.45831699999999997</c:v>
                </c:pt>
                <c:pt idx="682" formatCode="General">
                  <c:v>0.45899000000000001</c:v>
                </c:pt>
                <c:pt idx="683" formatCode="General">
                  <c:v>0.45966299999999999</c:v>
                </c:pt>
                <c:pt idx="684" formatCode="General">
                  <c:v>0.46033600000000002</c:v>
                </c:pt>
                <c:pt idx="685" formatCode="General">
                  <c:v>0.461009</c:v>
                </c:pt>
                <c:pt idx="686" formatCode="General">
                  <c:v>0.46168199999999998</c:v>
                </c:pt>
                <c:pt idx="687" formatCode="General">
                  <c:v>0.46235500000000002</c:v>
                </c:pt>
                <c:pt idx="688" formatCode="General">
                  <c:v>0.463028</c:v>
                </c:pt>
                <c:pt idx="689" formatCode="General">
                  <c:v>0.46370099999999997</c:v>
                </c:pt>
                <c:pt idx="690" formatCode="General">
                  <c:v>0.46437400000000001</c:v>
                </c:pt>
                <c:pt idx="691" formatCode="General">
                  <c:v>0.46504699999999999</c:v>
                </c:pt>
                <c:pt idx="692" formatCode="General">
                  <c:v>0.46572000000000002</c:v>
                </c:pt>
                <c:pt idx="693" formatCode="General">
                  <c:v>0.466393</c:v>
                </c:pt>
                <c:pt idx="694" formatCode="General">
                  <c:v>0.46706599999999998</c:v>
                </c:pt>
                <c:pt idx="695" formatCode="General">
                  <c:v>0.46773900000000002</c:v>
                </c:pt>
                <c:pt idx="696" formatCode="General">
                  <c:v>0.468412</c:v>
                </c:pt>
                <c:pt idx="697" formatCode="General">
                  <c:v>0.46908499999999997</c:v>
                </c:pt>
                <c:pt idx="698" formatCode="General">
                  <c:v>0.46975800000000001</c:v>
                </c:pt>
                <c:pt idx="699" formatCode="General">
                  <c:v>0.47043099999999999</c:v>
                </c:pt>
                <c:pt idx="700" formatCode="General">
                  <c:v>0.47110400000000002</c:v>
                </c:pt>
                <c:pt idx="701" formatCode="General">
                  <c:v>0.471777</c:v>
                </c:pt>
                <c:pt idx="702" formatCode="General">
                  <c:v>0.47244999999999998</c:v>
                </c:pt>
                <c:pt idx="703" formatCode="General">
                  <c:v>0.47312300000000002</c:v>
                </c:pt>
                <c:pt idx="704" formatCode="General">
                  <c:v>0.47379599999999999</c:v>
                </c:pt>
                <c:pt idx="705" formatCode="General">
                  <c:v>0.47446899999999997</c:v>
                </c:pt>
                <c:pt idx="706" formatCode="General">
                  <c:v>0.47514200000000001</c:v>
                </c:pt>
                <c:pt idx="707" formatCode="General">
                  <c:v>0.47581499999999999</c:v>
                </c:pt>
                <c:pt idx="708" formatCode="General">
                  <c:v>0.47648800000000002</c:v>
                </c:pt>
                <c:pt idx="709" formatCode="General">
                  <c:v>0.477161</c:v>
                </c:pt>
                <c:pt idx="710" formatCode="General">
                  <c:v>0.47783399999999998</c:v>
                </c:pt>
                <c:pt idx="711" formatCode="General">
                  <c:v>0.47850700000000002</c:v>
                </c:pt>
                <c:pt idx="712" formatCode="General">
                  <c:v>0.47917999999999999</c:v>
                </c:pt>
                <c:pt idx="713" formatCode="General">
                  <c:v>0.47985299999999997</c:v>
                </c:pt>
                <c:pt idx="714" formatCode="General">
                  <c:v>0.48052600000000001</c:v>
                </c:pt>
                <c:pt idx="715" formatCode="General">
                  <c:v>0.48119899999999999</c:v>
                </c:pt>
                <c:pt idx="716" formatCode="General">
                  <c:v>0.48187200000000002</c:v>
                </c:pt>
                <c:pt idx="717" formatCode="General">
                  <c:v>0.482545</c:v>
                </c:pt>
                <c:pt idx="718" formatCode="General">
                  <c:v>0.48321799999999998</c:v>
                </c:pt>
                <c:pt idx="719" formatCode="General">
                  <c:v>0.48389100000000002</c:v>
                </c:pt>
                <c:pt idx="720" formatCode="General">
                  <c:v>0.48456399999999999</c:v>
                </c:pt>
                <c:pt idx="721" formatCode="General">
                  <c:v>0.48523699999999997</c:v>
                </c:pt>
                <c:pt idx="722" formatCode="General">
                  <c:v>0.48591000000000001</c:v>
                </c:pt>
                <c:pt idx="723" formatCode="General">
                  <c:v>0.48658299999999999</c:v>
                </c:pt>
                <c:pt idx="724" formatCode="General">
                  <c:v>0.48725600000000002</c:v>
                </c:pt>
                <c:pt idx="725" formatCode="General">
                  <c:v>0.487929</c:v>
                </c:pt>
                <c:pt idx="726" formatCode="General">
                  <c:v>0.48860199999999998</c:v>
                </c:pt>
                <c:pt idx="727" formatCode="General">
                  <c:v>0.48927500000000002</c:v>
                </c:pt>
                <c:pt idx="728" formatCode="General">
                  <c:v>0.48994799999999999</c:v>
                </c:pt>
                <c:pt idx="729" formatCode="General">
                  <c:v>0.49062099999999997</c:v>
                </c:pt>
                <c:pt idx="730" formatCode="General">
                  <c:v>0.49129400000000001</c:v>
                </c:pt>
                <c:pt idx="731" formatCode="General">
                  <c:v>0.49196699999999999</c:v>
                </c:pt>
                <c:pt idx="732" formatCode="General">
                  <c:v>0.49264000000000002</c:v>
                </c:pt>
                <c:pt idx="733" formatCode="General">
                  <c:v>0.493313</c:v>
                </c:pt>
                <c:pt idx="734" formatCode="General">
                  <c:v>0.49398599999999998</c:v>
                </c:pt>
                <c:pt idx="735" formatCode="General">
                  <c:v>0.49465900000000002</c:v>
                </c:pt>
                <c:pt idx="736" formatCode="General">
                  <c:v>0.49533199999999999</c:v>
                </c:pt>
                <c:pt idx="737" formatCode="General">
                  <c:v>0.49600499999999997</c:v>
                </c:pt>
                <c:pt idx="738" formatCode="General">
                  <c:v>0.49667800000000001</c:v>
                </c:pt>
                <c:pt idx="739" formatCode="General">
                  <c:v>0.49735099999999999</c:v>
                </c:pt>
                <c:pt idx="740" formatCode="General">
                  <c:v>0.49802400000000002</c:v>
                </c:pt>
                <c:pt idx="741" formatCode="General">
                  <c:v>0.498697</c:v>
                </c:pt>
                <c:pt idx="742" formatCode="General">
                  <c:v>0.49936999999999998</c:v>
                </c:pt>
                <c:pt idx="743" formatCode="General">
                  <c:v>0.50004300000000002</c:v>
                </c:pt>
                <c:pt idx="744" formatCode="General">
                  <c:v>0.50071600000000005</c:v>
                </c:pt>
                <c:pt idx="745" formatCode="General">
                  <c:v>0.50138899999999997</c:v>
                </c:pt>
                <c:pt idx="746" formatCode="General">
                  <c:v>0.50206200000000001</c:v>
                </c:pt>
                <c:pt idx="747" formatCode="General">
                  <c:v>0.50273500000000004</c:v>
                </c:pt>
                <c:pt idx="748" formatCode="General">
                  <c:v>0.50340799999999997</c:v>
                </c:pt>
                <c:pt idx="749" formatCode="General">
                  <c:v>0.504081</c:v>
                </c:pt>
                <c:pt idx="750" formatCode="General">
                  <c:v>0.50475400000000004</c:v>
                </c:pt>
                <c:pt idx="751" formatCode="General">
                  <c:v>0.50542699999999996</c:v>
                </c:pt>
                <c:pt idx="752" formatCode="General">
                  <c:v>0.50609999999999999</c:v>
                </c:pt>
                <c:pt idx="753" formatCode="General">
                  <c:v>0.50677300000000003</c:v>
                </c:pt>
                <c:pt idx="754" formatCode="General">
                  <c:v>0.50744599999999995</c:v>
                </c:pt>
                <c:pt idx="755" formatCode="General">
                  <c:v>0.50811899999999999</c:v>
                </c:pt>
                <c:pt idx="756" formatCode="General">
                  <c:v>0.50879200000000002</c:v>
                </c:pt>
                <c:pt idx="757" formatCode="General">
                  <c:v>0.50946499999999995</c:v>
                </c:pt>
                <c:pt idx="758" formatCode="General">
                  <c:v>0.51013799999999998</c:v>
                </c:pt>
                <c:pt idx="759" formatCode="General">
                  <c:v>0.51081100000000002</c:v>
                </c:pt>
                <c:pt idx="760" formatCode="General">
                  <c:v>0.51148400000000005</c:v>
                </c:pt>
                <c:pt idx="761" formatCode="General">
                  <c:v>0.51215699999999997</c:v>
                </c:pt>
                <c:pt idx="762" formatCode="General">
                  <c:v>0.51283000000000001</c:v>
                </c:pt>
                <c:pt idx="763" formatCode="General">
                  <c:v>0.51350300000000004</c:v>
                </c:pt>
                <c:pt idx="764" formatCode="General">
                  <c:v>0.51417599999999997</c:v>
                </c:pt>
                <c:pt idx="765" formatCode="General">
                  <c:v>0.514849</c:v>
                </c:pt>
                <c:pt idx="766" formatCode="General">
                  <c:v>0.51552200000000004</c:v>
                </c:pt>
                <c:pt idx="767" formatCode="General">
                  <c:v>0.51619499999999996</c:v>
                </c:pt>
                <c:pt idx="768" formatCode="General">
                  <c:v>0.51686799999999999</c:v>
                </c:pt>
                <c:pt idx="769" formatCode="General">
                  <c:v>0.51754100000000003</c:v>
                </c:pt>
                <c:pt idx="770" formatCode="General">
                  <c:v>0.51821399999999995</c:v>
                </c:pt>
                <c:pt idx="771" formatCode="General">
                  <c:v>0.51888699999999999</c:v>
                </c:pt>
                <c:pt idx="772" formatCode="General">
                  <c:v>0.51956000000000002</c:v>
                </c:pt>
                <c:pt idx="773" formatCode="General">
                  <c:v>0.52023299999999995</c:v>
                </c:pt>
                <c:pt idx="774" formatCode="General">
                  <c:v>0.52090599999999998</c:v>
                </c:pt>
                <c:pt idx="775" formatCode="General">
                  <c:v>0.52157900000000001</c:v>
                </c:pt>
                <c:pt idx="776" formatCode="General">
                  <c:v>0.52225200000000005</c:v>
                </c:pt>
                <c:pt idx="777" formatCode="General">
                  <c:v>0.52292499999999997</c:v>
                </c:pt>
                <c:pt idx="778" formatCode="General">
                  <c:v>0.52359800000000001</c:v>
                </c:pt>
                <c:pt idx="779" formatCode="General">
                  <c:v>0.52427100000000004</c:v>
                </c:pt>
                <c:pt idx="780" formatCode="General">
                  <c:v>0.52494399999999997</c:v>
                </c:pt>
                <c:pt idx="781" formatCode="General">
                  <c:v>0.525617</c:v>
                </c:pt>
                <c:pt idx="782" formatCode="General">
                  <c:v>0.52629000000000004</c:v>
                </c:pt>
                <c:pt idx="783" formatCode="General">
                  <c:v>0.52696299999999996</c:v>
                </c:pt>
                <c:pt idx="784" formatCode="General">
                  <c:v>0.52763599999999999</c:v>
                </c:pt>
                <c:pt idx="785" formatCode="General">
                  <c:v>0.52830900000000003</c:v>
                </c:pt>
                <c:pt idx="786" formatCode="General">
                  <c:v>0.52898199999999995</c:v>
                </c:pt>
                <c:pt idx="787" formatCode="General">
                  <c:v>0.52965499999999999</c:v>
                </c:pt>
                <c:pt idx="788" formatCode="General">
                  <c:v>0.53032800000000002</c:v>
                </c:pt>
                <c:pt idx="789" formatCode="General">
                  <c:v>0.53100099999999995</c:v>
                </c:pt>
                <c:pt idx="790" formatCode="General">
                  <c:v>0.53167399999999998</c:v>
                </c:pt>
                <c:pt idx="791" formatCode="General">
                  <c:v>0.53234700000000001</c:v>
                </c:pt>
                <c:pt idx="792" formatCode="General">
                  <c:v>0.53302000000000005</c:v>
                </c:pt>
                <c:pt idx="793" formatCode="General">
                  <c:v>0.53369299999999997</c:v>
                </c:pt>
                <c:pt idx="794" formatCode="General">
                  <c:v>0.53436600000000001</c:v>
                </c:pt>
                <c:pt idx="795" formatCode="General">
                  <c:v>0.53503900000000004</c:v>
                </c:pt>
                <c:pt idx="796" formatCode="General">
                  <c:v>0.53571199999999997</c:v>
                </c:pt>
                <c:pt idx="797" formatCode="General">
                  <c:v>0.536385</c:v>
                </c:pt>
                <c:pt idx="798" formatCode="General">
                  <c:v>0.53705800000000004</c:v>
                </c:pt>
                <c:pt idx="799" formatCode="General">
                  <c:v>0.53773099999999996</c:v>
                </c:pt>
                <c:pt idx="800" formatCode="General">
                  <c:v>0.53840399999999999</c:v>
                </c:pt>
                <c:pt idx="801" formatCode="General">
                  <c:v>0.53907700000000003</c:v>
                </c:pt>
                <c:pt idx="802" formatCode="General">
                  <c:v>0.53974999999999995</c:v>
                </c:pt>
                <c:pt idx="803" formatCode="General">
                  <c:v>0.54042299999999999</c:v>
                </c:pt>
                <c:pt idx="804" formatCode="General">
                  <c:v>0.54109600000000002</c:v>
                </c:pt>
                <c:pt idx="805" formatCode="General">
                  <c:v>0.54176899999999995</c:v>
                </c:pt>
                <c:pt idx="806" formatCode="General">
                  <c:v>0.54244199999999998</c:v>
                </c:pt>
                <c:pt idx="807" formatCode="General">
                  <c:v>0.54311500000000001</c:v>
                </c:pt>
                <c:pt idx="808" formatCode="General">
                  <c:v>0.54378800000000005</c:v>
                </c:pt>
                <c:pt idx="809" formatCode="General">
                  <c:v>0.54446099999999997</c:v>
                </c:pt>
                <c:pt idx="810" formatCode="General">
                  <c:v>0.54513400000000001</c:v>
                </c:pt>
                <c:pt idx="811" formatCode="General">
                  <c:v>0.54580700000000004</c:v>
                </c:pt>
                <c:pt idx="812" formatCode="General">
                  <c:v>0.54647999999999997</c:v>
                </c:pt>
                <c:pt idx="813" formatCode="General">
                  <c:v>0.547153</c:v>
                </c:pt>
                <c:pt idx="814" formatCode="General">
                  <c:v>0.54782600000000004</c:v>
                </c:pt>
                <c:pt idx="815" formatCode="General">
                  <c:v>0.54849899999999996</c:v>
                </c:pt>
                <c:pt idx="816" formatCode="General">
                  <c:v>0.54917199999999999</c:v>
                </c:pt>
                <c:pt idx="817" formatCode="General">
                  <c:v>0.54984500000000003</c:v>
                </c:pt>
                <c:pt idx="818" formatCode="General">
                  <c:v>0.55051799999999995</c:v>
                </c:pt>
                <c:pt idx="819" formatCode="General">
                  <c:v>0.55119099999999999</c:v>
                </c:pt>
                <c:pt idx="820" formatCode="General">
                  <c:v>0.55186400000000002</c:v>
                </c:pt>
                <c:pt idx="821" formatCode="General">
                  <c:v>0.55253699999999994</c:v>
                </c:pt>
                <c:pt idx="822" formatCode="General">
                  <c:v>0.55320999999999998</c:v>
                </c:pt>
                <c:pt idx="823" formatCode="General">
                  <c:v>0.55388300000000001</c:v>
                </c:pt>
                <c:pt idx="824" formatCode="General">
                  <c:v>0.55455600000000005</c:v>
                </c:pt>
                <c:pt idx="825" formatCode="General">
                  <c:v>0.55522899999999997</c:v>
                </c:pt>
                <c:pt idx="826" formatCode="General">
                  <c:v>0.55590200000000001</c:v>
                </c:pt>
                <c:pt idx="827" formatCode="General">
                  <c:v>0.55657500000000004</c:v>
                </c:pt>
                <c:pt idx="828" formatCode="General">
                  <c:v>0.55724799999999997</c:v>
                </c:pt>
                <c:pt idx="829" formatCode="General">
                  <c:v>0.557921</c:v>
                </c:pt>
                <c:pt idx="830" formatCode="General">
                  <c:v>0.55859400000000003</c:v>
                </c:pt>
                <c:pt idx="831" formatCode="General">
                  <c:v>0.55926699999999996</c:v>
                </c:pt>
                <c:pt idx="832" formatCode="General">
                  <c:v>0.55993999999999999</c:v>
                </c:pt>
                <c:pt idx="833" formatCode="General">
                  <c:v>0.56061300000000003</c:v>
                </c:pt>
                <c:pt idx="834" formatCode="General">
                  <c:v>0.56128599999999995</c:v>
                </c:pt>
                <c:pt idx="835" formatCode="General">
                  <c:v>0.56195899999999999</c:v>
                </c:pt>
                <c:pt idx="836" formatCode="General">
                  <c:v>0.56263200000000002</c:v>
                </c:pt>
                <c:pt idx="837" formatCode="General">
                  <c:v>0.56330499999999994</c:v>
                </c:pt>
                <c:pt idx="838" formatCode="General">
                  <c:v>0.56397799999999998</c:v>
                </c:pt>
                <c:pt idx="839" formatCode="General">
                  <c:v>0.56465100000000001</c:v>
                </c:pt>
                <c:pt idx="840" formatCode="General">
                  <c:v>0.56532400000000005</c:v>
                </c:pt>
                <c:pt idx="841" formatCode="General">
                  <c:v>0.56599699999999997</c:v>
                </c:pt>
                <c:pt idx="842" formatCode="General">
                  <c:v>0.56667000000000001</c:v>
                </c:pt>
                <c:pt idx="843" formatCode="General">
                  <c:v>0.56734300000000004</c:v>
                </c:pt>
                <c:pt idx="844" formatCode="General">
                  <c:v>0.56801599999999997</c:v>
                </c:pt>
                <c:pt idx="845" formatCode="General">
                  <c:v>0.568689</c:v>
                </c:pt>
                <c:pt idx="846" formatCode="General">
                  <c:v>0.56936200000000003</c:v>
                </c:pt>
                <c:pt idx="847" formatCode="General">
                  <c:v>0.57003499999999996</c:v>
                </c:pt>
                <c:pt idx="848" formatCode="General">
                  <c:v>0.57070799999999999</c:v>
                </c:pt>
                <c:pt idx="849" formatCode="General">
                  <c:v>0.57138100000000003</c:v>
                </c:pt>
                <c:pt idx="850" formatCode="General">
                  <c:v>0.57205399999999995</c:v>
                </c:pt>
                <c:pt idx="851" formatCode="General">
                  <c:v>0.57272699999999999</c:v>
                </c:pt>
                <c:pt idx="852" formatCode="General">
                  <c:v>0.57340000000000002</c:v>
                </c:pt>
                <c:pt idx="853" formatCode="General">
                  <c:v>0.57407300000000006</c:v>
                </c:pt>
                <c:pt idx="854" formatCode="General">
                  <c:v>0.57474599999999998</c:v>
                </c:pt>
                <c:pt idx="855" formatCode="General">
                  <c:v>0.57541900000000001</c:v>
                </c:pt>
                <c:pt idx="856" formatCode="General">
                  <c:v>0.57609200000000005</c:v>
                </c:pt>
                <c:pt idx="857" formatCode="General">
                  <c:v>0.57676499999999997</c:v>
                </c:pt>
                <c:pt idx="858" formatCode="General">
                  <c:v>0.57743800000000001</c:v>
                </c:pt>
                <c:pt idx="859" formatCode="General">
                  <c:v>0.57811100000000004</c:v>
                </c:pt>
                <c:pt idx="860" formatCode="General">
                  <c:v>0.57878399999999997</c:v>
                </c:pt>
                <c:pt idx="861" formatCode="General">
                  <c:v>0.579457</c:v>
                </c:pt>
                <c:pt idx="862" formatCode="General">
                  <c:v>0.58013000000000003</c:v>
                </c:pt>
                <c:pt idx="863" formatCode="General">
                  <c:v>0.58080299999999996</c:v>
                </c:pt>
                <c:pt idx="864" formatCode="General">
                  <c:v>0.58147599999999999</c:v>
                </c:pt>
                <c:pt idx="865" formatCode="General">
                  <c:v>0.58214900000000003</c:v>
                </c:pt>
                <c:pt idx="866" formatCode="General">
                  <c:v>0.58282199999999995</c:v>
                </c:pt>
                <c:pt idx="867" formatCode="General">
                  <c:v>0.58349499999999999</c:v>
                </c:pt>
                <c:pt idx="868" formatCode="General">
                  <c:v>0.58416800000000002</c:v>
                </c:pt>
                <c:pt idx="869" formatCode="General">
                  <c:v>0.58484100000000006</c:v>
                </c:pt>
                <c:pt idx="870" formatCode="General">
                  <c:v>0.58551399999999998</c:v>
                </c:pt>
                <c:pt idx="871" formatCode="General">
                  <c:v>0.58618700000000001</c:v>
                </c:pt>
                <c:pt idx="872" formatCode="General">
                  <c:v>0.58686000000000005</c:v>
                </c:pt>
                <c:pt idx="873" formatCode="General">
                  <c:v>0.58753299999999997</c:v>
                </c:pt>
                <c:pt idx="874" formatCode="General">
                  <c:v>0.58820600000000001</c:v>
                </c:pt>
                <c:pt idx="875" formatCode="General">
                  <c:v>0.58887900000000004</c:v>
                </c:pt>
                <c:pt idx="876" formatCode="General">
                  <c:v>0.58955299999999999</c:v>
                </c:pt>
                <c:pt idx="877" formatCode="General">
                  <c:v>0.59022600000000003</c:v>
                </c:pt>
                <c:pt idx="878" formatCode="General">
                  <c:v>0.59089899999999995</c:v>
                </c:pt>
                <c:pt idx="879" formatCode="General">
                  <c:v>0.59157199999999999</c:v>
                </c:pt>
                <c:pt idx="880" formatCode="General">
                  <c:v>0.59224500000000002</c:v>
                </c:pt>
                <c:pt idx="881" formatCode="General">
                  <c:v>0.59291799999999995</c:v>
                </c:pt>
                <c:pt idx="882" formatCode="General">
                  <c:v>0.59359099999999998</c:v>
                </c:pt>
                <c:pt idx="883" formatCode="General">
                  <c:v>0.59426400000000001</c:v>
                </c:pt>
                <c:pt idx="884" formatCode="General">
                  <c:v>0.59493700000000005</c:v>
                </c:pt>
                <c:pt idx="885" formatCode="General">
                  <c:v>0.59560999999999997</c:v>
                </c:pt>
                <c:pt idx="886" formatCode="General">
                  <c:v>0.59628300000000001</c:v>
                </c:pt>
                <c:pt idx="887" formatCode="General">
                  <c:v>0.59695600000000004</c:v>
                </c:pt>
                <c:pt idx="888" formatCode="General">
                  <c:v>0.59762899999999997</c:v>
                </c:pt>
                <c:pt idx="889" formatCode="General">
                  <c:v>0.598302</c:v>
                </c:pt>
                <c:pt idx="890" formatCode="General">
                  <c:v>0.59897500000000004</c:v>
                </c:pt>
                <c:pt idx="891" formatCode="General">
                  <c:v>0.59964799999999996</c:v>
                </c:pt>
                <c:pt idx="892" formatCode="General">
                  <c:v>0.60032099999999999</c:v>
                </c:pt>
                <c:pt idx="893" formatCode="General">
                  <c:v>0.60099400000000003</c:v>
                </c:pt>
                <c:pt idx="894" formatCode="General">
                  <c:v>0.60166699999999995</c:v>
                </c:pt>
                <c:pt idx="895" formatCode="General">
                  <c:v>0.60233999999999999</c:v>
                </c:pt>
                <c:pt idx="896" formatCode="General">
                  <c:v>0.60301300000000002</c:v>
                </c:pt>
                <c:pt idx="897" formatCode="General">
                  <c:v>0.60368599999999994</c:v>
                </c:pt>
                <c:pt idx="898" formatCode="General">
                  <c:v>0.60435899999999998</c:v>
                </c:pt>
                <c:pt idx="899" formatCode="General">
                  <c:v>0.60503200000000001</c:v>
                </c:pt>
                <c:pt idx="900" formatCode="General">
                  <c:v>0.60570500000000005</c:v>
                </c:pt>
                <c:pt idx="901" formatCode="General">
                  <c:v>0.60637799999999997</c:v>
                </c:pt>
                <c:pt idx="902" formatCode="General">
                  <c:v>0.60705100000000001</c:v>
                </c:pt>
                <c:pt idx="903" formatCode="General">
                  <c:v>0.60772400000000004</c:v>
                </c:pt>
                <c:pt idx="904" formatCode="General">
                  <c:v>0.60839699999999997</c:v>
                </c:pt>
                <c:pt idx="905" formatCode="General">
                  <c:v>0.60907</c:v>
                </c:pt>
                <c:pt idx="906" formatCode="General">
                  <c:v>0.60974300000000003</c:v>
                </c:pt>
                <c:pt idx="907" formatCode="General">
                  <c:v>0.61041599999999996</c:v>
                </c:pt>
                <c:pt idx="908" formatCode="General">
                  <c:v>0.61108899999999999</c:v>
                </c:pt>
                <c:pt idx="909" formatCode="General">
                  <c:v>0.61176200000000003</c:v>
                </c:pt>
                <c:pt idx="910" formatCode="General">
                  <c:v>0.61243499999999995</c:v>
                </c:pt>
                <c:pt idx="911" formatCode="General">
                  <c:v>0.61310799999999999</c:v>
                </c:pt>
                <c:pt idx="912" formatCode="General">
                  <c:v>0.61378100000000002</c:v>
                </c:pt>
                <c:pt idx="913" formatCode="General">
                  <c:v>0.61445399999999994</c:v>
                </c:pt>
                <c:pt idx="914" formatCode="General">
                  <c:v>0.61512699999999998</c:v>
                </c:pt>
                <c:pt idx="915" formatCode="General">
                  <c:v>0.61580000000000001</c:v>
                </c:pt>
                <c:pt idx="916" formatCode="General">
                  <c:v>0.61647300000000005</c:v>
                </c:pt>
                <c:pt idx="917" formatCode="General">
                  <c:v>0.61714599999999997</c:v>
                </c:pt>
                <c:pt idx="918" formatCode="General">
                  <c:v>0.61781900000000001</c:v>
                </c:pt>
                <c:pt idx="919" formatCode="General">
                  <c:v>0.61849200000000004</c:v>
                </c:pt>
                <c:pt idx="920" formatCode="General">
                  <c:v>0.61916499999999997</c:v>
                </c:pt>
                <c:pt idx="921" formatCode="General">
                  <c:v>0.619838</c:v>
                </c:pt>
                <c:pt idx="922" formatCode="General">
                  <c:v>0.62051100000000003</c:v>
                </c:pt>
                <c:pt idx="923" formatCode="General">
                  <c:v>0.62118399999999996</c:v>
                </c:pt>
                <c:pt idx="924" formatCode="General">
                  <c:v>0.62185699999999999</c:v>
                </c:pt>
                <c:pt idx="925" formatCode="General">
                  <c:v>0.62253000000000003</c:v>
                </c:pt>
                <c:pt idx="926" formatCode="General">
                  <c:v>0.62320299999999995</c:v>
                </c:pt>
                <c:pt idx="927" formatCode="General">
                  <c:v>0.62387599999999999</c:v>
                </c:pt>
                <c:pt idx="928" formatCode="General">
                  <c:v>0.62454900000000002</c:v>
                </c:pt>
                <c:pt idx="929" formatCode="General">
                  <c:v>0.62522200000000006</c:v>
                </c:pt>
                <c:pt idx="930" formatCode="General">
                  <c:v>0.62589499999999998</c:v>
                </c:pt>
                <c:pt idx="931" formatCode="General">
                  <c:v>0.62656800000000001</c:v>
                </c:pt>
                <c:pt idx="932" formatCode="General">
                  <c:v>0.62724100000000005</c:v>
                </c:pt>
                <c:pt idx="933" formatCode="General">
                  <c:v>0.62791399999999997</c:v>
                </c:pt>
                <c:pt idx="934" formatCode="General">
                  <c:v>0.62858700000000001</c:v>
                </c:pt>
                <c:pt idx="935" formatCode="General">
                  <c:v>0.62926000000000004</c:v>
                </c:pt>
                <c:pt idx="936" formatCode="General">
                  <c:v>0.62993299999999997</c:v>
                </c:pt>
                <c:pt idx="937" formatCode="General">
                  <c:v>0.630606</c:v>
                </c:pt>
                <c:pt idx="938" formatCode="General">
                  <c:v>0.63127900000000003</c:v>
                </c:pt>
                <c:pt idx="939" formatCode="General">
                  <c:v>0.63195199999999996</c:v>
                </c:pt>
                <c:pt idx="940" formatCode="General">
                  <c:v>0.63262499999999999</c:v>
                </c:pt>
                <c:pt idx="941" formatCode="General">
                  <c:v>0.63329800000000003</c:v>
                </c:pt>
                <c:pt idx="942" formatCode="General">
                  <c:v>0.63397099999999995</c:v>
                </c:pt>
                <c:pt idx="943" formatCode="General">
                  <c:v>0.63464399999999999</c:v>
                </c:pt>
                <c:pt idx="944" formatCode="General">
                  <c:v>0.63531700000000002</c:v>
                </c:pt>
                <c:pt idx="945" formatCode="General">
                  <c:v>0.63599000000000006</c:v>
                </c:pt>
                <c:pt idx="946" formatCode="General">
                  <c:v>0.63666299999999998</c:v>
                </c:pt>
                <c:pt idx="947" formatCode="General">
                  <c:v>0.63733600000000001</c:v>
                </c:pt>
                <c:pt idx="948" formatCode="General">
                  <c:v>0.63800900000000005</c:v>
                </c:pt>
                <c:pt idx="949" formatCode="General">
                  <c:v>0.63868199999999997</c:v>
                </c:pt>
                <c:pt idx="950" formatCode="General">
                  <c:v>0.63935500000000001</c:v>
                </c:pt>
                <c:pt idx="951" formatCode="General">
                  <c:v>0.64002800000000004</c:v>
                </c:pt>
                <c:pt idx="952" formatCode="General">
                  <c:v>0.64070099999999996</c:v>
                </c:pt>
                <c:pt idx="953" formatCode="General">
                  <c:v>0.641374</c:v>
                </c:pt>
                <c:pt idx="954" formatCode="General">
                  <c:v>0.64204700000000003</c:v>
                </c:pt>
                <c:pt idx="955" formatCode="General">
                  <c:v>0.64271999999999996</c:v>
                </c:pt>
                <c:pt idx="956" formatCode="General">
                  <c:v>0.64339299999999999</c:v>
                </c:pt>
                <c:pt idx="957" formatCode="General">
                  <c:v>0.64406600000000003</c:v>
                </c:pt>
                <c:pt idx="958" formatCode="General">
                  <c:v>0.64473899999999995</c:v>
                </c:pt>
                <c:pt idx="959" formatCode="General">
                  <c:v>0.64541199999999999</c:v>
                </c:pt>
                <c:pt idx="960" formatCode="General">
                  <c:v>0.64608500000000002</c:v>
                </c:pt>
                <c:pt idx="961" formatCode="General">
                  <c:v>0.64675800000000006</c:v>
                </c:pt>
                <c:pt idx="962" formatCode="General">
                  <c:v>0.64743099999999998</c:v>
                </c:pt>
                <c:pt idx="963" formatCode="General">
                  <c:v>0.64810400000000001</c:v>
                </c:pt>
                <c:pt idx="964" formatCode="General">
                  <c:v>0.64877700000000005</c:v>
                </c:pt>
                <c:pt idx="965" formatCode="General">
                  <c:v>0.64944999999999997</c:v>
                </c:pt>
                <c:pt idx="966" formatCode="General">
                  <c:v>0.65012300000000001</c:v>
                </c:pt>
                <c:pt idx="967" formatCode="General">
                  <c:v>0.65079600000000004</c:v>
                </c:pt>
                <c:pt idx="968" formatCode="General">
                  <c:v>0.65146899999999996</c:v>
                </c:pt>
                <c:pt idx="969" formatCode="General">
                  <c:v>0.652142</c:v>
                </c:pt>
                <c:pt idx="970" formatCode="General">
                  <c:v>0.65281500000000003</c:v>
                </c:pt>
                <c:pt idx="971" formatCode="General">
                  <c:v>0.65348799999999996</c:v>
                </c:pt>
                <c:pt idx="972" formatCode="General">
                  <c:v>0.65416099999999999</c:v>
                </c:pt>
                <c:pt idx="973" formatCode="General">
                  <c:v>0.65483400000000003</c:v>
                </c:pt>
                <c:pt idx="974" formatCode="General">
                  <c:v>0.65550699999999995</c:v>
                </c:pt>
                <c:pt idx="975" formatCode="General">
                  <c:v>0.65617999999999999</c:v>
                </c:pt>
                <c:pt idx="976" formatCode="General">
                  <c:v>0.65685300000000002</c:v>
                </c:pt>
                <c:pt idx="977" formatCode="General">
                  <c:v>0.65752600000000005</c:v>
                </c:pt>
                <c:pt idx="978" formatCode="General">
                  <c:v>0.65819899999999998</c:v>
                </c:pt>
                <c:pt idx="979" formatCode="General">
                  <c:v>0.65887200000000001</c:v>
                </c:pt>
                <c:pt idx="980" formatCode="General">
                  <c:v>0.65954500000000005</c:v>
                </c:pt>
                <c:pt idx="981" formatCode="General">
                  <c:v>0.66021799999999997</c:v>
                </c:pt>
                <c:pt idx="982" formatCode="General">
                  <c:v>0.66089100000000001</c:v>
                </c:pt>
                <c:pt idx="983" formatCode="General">
                  <c:v>0.66156400000000004</c:v>
                </c:pt>
                <c:pt idx="984" formatCode="General">
                  <c:v>0.66223699999999996</c:v>
                </c:pt>
                <c:pt idx="985" formatCode="General">
                  <c:v>0.66291</c:v>
                </c:pt>
                <c:pt idx="986" formatCode="General">
                  <c:v>0.66358300000000003</c:v>
                </c:pt>
                <c:pt idx="987" formatCode="General">
                  <c:v>0.66425599999999996</c:v>
                </c:pt>
                <c:pt idx="988" formatCode="General">
                  <c:v>0.66492899999999999</c:v>
                </c:pt>
                <c:pt idx="989" formatCode="General">
                  <c:v>0.66560200000000003</c:v>
                </c:pt>
                <c:pt idx="990" formatCode="General">
                  <c:v>0.66627499999999995</c:v>
                </c:pt>
                <c:pt idx="991" formatCode="General">
                  <c:v>0.66694799999999999</c:v>
                </c:pt>
                <c:pt idx="992" formatCode="General">
                  <c:v>0.66762100000000002</c:v>
                </c:pt>
                <c:pt idx="993" formatCode="General">
                  <c:v>0.66829400000000005</c:v>
                </c:pt>
                <c:pt idx="994" formatCode="General">
                  <c:v>0.66896699999999998</c:v>
                </c:pt>
                <c:pt idx="995" formatCode="General">
                  <c:v>0.66964000000000001</c:v>
                </c:pt>
                <c:pt idx="996" formatCode="General">
                  <c:v>0.67031300000000005</c:v>
                </c:pt>
                <c:pt idx="997" formatCode="General">
                  <c:v>0.67098599999999997</c:v>
                </c:pt>
                <c:pt idx="998" formatCode="General">
                  <c:v>0.67165900000000001</c:v>
                </c:pt>
                <c:pt idx="999" formatCode="General">
                  <c:v>0.67233200000000004</c:v>
                </c:pt>
                <c:pt idx="1000" formatCode="General">
                  <c:v>0.67300499999999996</c:v>
                </c:pt>
                <c:pt idx="1001" formatCode="General">
                  <c:v>0.673678</c:v>
                </c:pt>
                <c:pt idx="1002" formatCode="General">
                  <c:v>0.67435100000000003</c:v>
                </c:pt>
                <c:pt idx="1003" formatCode="General">
                  <c:v>0.67502399999999996</c:v>
                </c:pt>
                <c:pt idx="1004" formatCode="General">
                  <c:v>0.67569699999999999</c:v>
                </c:pt>
                <c:pt idx="1005" formatCode="General">
                  <c:v>0.67637000000000003</c:v>
                </c:pt>
                <c:pt idx="1006" formatCode="General">
                  <c:v>0.67704299999999995</c:v>
                </c:pt>
                <c:pt idx="1007" formatCode="General">
                  <c:v>0.67771599999999999</c:v>
                </c:pt>
                <c:pt idx="1008" formatCode="General">
                  <c:v>0.67838900000000002</c:v>
                </c:pt>
                <c:pt idx="1009" formatCode="General">
                  <c:v>0.67906200000000005</c:v>
                </c:pt>
                <c:pt idx="1010" formatCode="General">
                  <c:v>0.67973499999999998</c:v>
                </c:pt>
                <c:pt idx="1011" formatCode="General">
                  <c:v>0.68040800000000001</c:v>
                </c:pt>
                <c:pt idx="1012" formatCode="General">
                  <c:v>0.68108100000000005</c:v>
                </c:pt>
                <c:pt idx="1013" formatCode="General">
                  <c:v>0.68175399999999997</c:v>
                </c:pt>
                <c:pt idx="1014" formatCode="General">
                  <c:v>0.68242700000000001</c:v>
                </c:pt>
                <c:pt idx="1015" formatCode="General">
                  <c:v>0.68310000000000004</c:v>
                </c:pt>
                <c:pt idx="1016" formatCode="General">
                  <c:v>0.68377299999999996</c:v>
                </c:pt>
                <c:pt idx="1017" formatCode="General">
                  <c:v>0.684446</c:v>
                </c:pt>
                <c:pt idx="1018" formatCode="General">
                  <c:v>0.68511900000000003</c:v>
                </c:pt>
                <c:pt idx="1019" formatCode="General">
                  <c:v>0.68579199999999996</c:v>
                </c:pt>
                <c:pt idx="1020" formatCode="General">
                  <c:v>0.68646499999999999</c:v>
                </c:pt>
                <c:pt idx="1021" formatCode="General">
                  <c:v>0.68713800000000003</c:v>
                </c:pt>
                <c:pt idx="1022" formatCode="General">
                  <c:v>0.68781099999999995</c:v>
                </c:pt>
                <c:pt idx="1023" formatCode="General">
                  <c:v>0.68848399999999998</c:v>
                </c:pt>
                <c:pt idx="1024" formatCode="General">
                  <c:v>0.68915700000000002</c:v>
                </c:pt>
                <c:pt idx="1025" formatCode="General">
                  <c:v>0.68983000000000005</c:v>
                </c:pt>
                <c:pt idx="1026" formatCode="General">
                  <c:v>0.69050299999999998</c:v>
                </c:pt>
                <c:pt idx="1027" formatCode="General">
                  <c:v>0.69117600000000001</c:v>
                </c:pt>
                <c:pt idx="1028" formatCode="General">
                  <c:v>0.69184900000000005</c:v>
                </c:pt>
                <c:pt idx="1029" formatCode="General">
                  <c:v>0.69252199999999997</c:v>
                </c:pt>
                <c:pt idx="1030" formatCode="General">
                  <c:v>0.69319500000000001</c:v>
                </c:pt>
                <c:pt idx="1031" formatCode="General">
                  <c:v>0.69386800000000004</c:v>
                </c:pt>
                <c:pt idx="1032" formatCode="General">
                  <c:v>0.69454099999999996</c:v>
                </c:pt>
                <c:pt idx="1033" formatCode="General">
                  <c:v>0.695214</c:v>
                </c:pt>
                <c:pt idx="1034" formatCode="General">
                  <c:v>0.69588700000000003</c:v>
                </c:pt>
                <c:pt idx="1035" formatCode="General">
                  <c:v>0.69655999999999996</c:v>
                </c:pt>
                <c:pt idx="1036" formatCode="General">
                  <c:v>0.69723299999999999</c:v>
                </c:pt>
                <c:pt idx="1037" formatCode="General">
                  <c:v>0.69790600000000003</c:v>
                </c:pt>
                <c:pt idx="1038" formatCode="General">
                  <c:v>0.69857899999999995</c:v>
                </c:pt>
                <c:pt idx="1039" formatCode="General">
                  <c:v>0.69925199999999998</c:v>
                </c:pt>
                <c:pt idx="1040" formatCode="General">
                  <c:v>0.69992500000000002</c:v>
                </c:pt>
                <c:pt idx="1041" formatCode="General">
                  <c:v>0.70059800000000005</c:v>
                </c:pt>
                <c:pt idx="1042" formatCode="General">
                  <c:v>0.70127099999999998</c:v>
                </c:pt>
                <c:pt idx="1043" formatCode="General">
                  <c:v>0.70194400000000001</c:v>
                </c:pt>
                <c:pt idx="1044" formatCode="General">
                  <c:v>0.70261700000000005</c:v>
                </c:pt>
                <c:pt idx="1045" formatCode="General">
                  <c:v>0.70328999999999997</c:v>
                </c:pt>
                <c:pt idx="1046" formatCode="General">
                  <c:v>0.70396300000000001</c:v>
                </c:pt>
                <c:pt idx="1047" formatCode="General">
                  <c:v>0.70463600000000004</c:v>
                </c:pt>
                <c:pt idx="1048" formatCode="General">
                  <c:v>0.70530899999999996</c:v>
                </c:pt>
                <c:pt idx="1049" formatCode="General">
                  <c:v>0.705982</c:v>
                </c:pt>
                <c:pt idx="1050" formatCode="General">
                  <c:v>0.70665500000000003</c:v>
                </c:pt>
                <c:pt idx="1051" formatCode="General">
                  <c:v>0.70732799999999996</c:v>
                </c:pt>
                <c:pt idx="1052" formatCode="General">
                  <c:v>0.70800099999999999</c:v>
                </c:pt>
                <c:pt idx="1053" formatCode="General">
                  <c:v>0.70867400000000003</c:v>
                </c:pt>
                <c:pt idx="1054" formatCode="General">
                  <c:v>0.70934699999999995</c:v>
                </c:pt>
                <c:pt idx="1055" formatCode="General">
                  <c:v>0.71001999999999998</c:v>
                </c:pt>
                <c:pt idx="1056" formatCode="General">
                  <c:v>0.71069300000000002</c:v>
                </c:pt>
                <c:pt idx="1057" formatCode="General">
                  <c:v>0.71136600000000005</c:v>
                </c:pt>
                <c:pt idx="1058" formatCode="General">
                  <c:v>0.71203899999999998</c:v>
                </c:pt>
                <c:pt idx="1059" formatCode="General">
                  <c:v>0.71271200000000001</c:v>
                </c:pt>
                <c:pt idx="1060" formatCode="General">
                  <c:v>0.71338500000000005</c:v>
                </c:pt>
                <c:pt idx="1061" formatCode="General">
                  <c:v>0.71405799999999997</c:v>
                </c:pt>
                <c:pt idx="1062" formatCode="General">
                  <c:v>0.71473100000000001</c:v>
                </c:pt>
                <c:pt idx="1063" formatCode="General">
                  <c:v>0.71540400000000004</c:v>
                </c:pt>
                <c:pt idx="1064" formatCode="General">
                  <c:v>0.71607699999999996</c:v>
                </c:pt>
                <c:pt idx="1065" formatCode="General">
                  <c:v>0.71675</c:v>
                </c:pt>
                <c:pt idx="1066" formatCode="General">
                  <c:v>0.71742300000000003</c:v>
                </c:pt>
                <c:pt idx="1067" formatCode="General">
                  <c:v>0.71809599999999996</c:v>
                </c:pt>
                <c:pt idx="1068" formatCode="General">
                  <c:v>0.71876899999999999</c:v>
                </c:pt>
                <c:pt idx="1069" formatCode="General">
                  <c:v>0.71944200000000003</c:v>
                </c:pt>
                <c:pt idx="1070" formatCode="General">
                  <c:v>0.72011599999999998</c:v>
                </c:pt>
                <c:pt idx="1071" formatCode="General">
                  <c:v>0.72078900000000001</c:v>
                </c:pt>
                <c:pt idx="1072" formatCode="General">
                  <c:v>0.72146200000000005</c:v>
                </c:pt>
                <c:pt idx="1073" formatCode="General">
                  <c:v>0.72213499999999997</c:v>
                </c:pt>
                <c:pt idx="1074" formatCode="General">
                  <c:v>0.72280800000000001</c:v>
                </c:pt>
                <c:pt idx="1075" formatCode="General">
                  <c:v>0.72348100000000004</c:v>
                </c:pt>
                <c:pt idx="1076" formatCode="General">
                  <c:v>0.72415399999999996</c:v>
                </c:pt>
                <c:pt idx="1077" formatCode="General">
                  <c:v>0.724827</c:v>
                </c:pt>
                <c:pt idx="1078" formatCode="General">
                  <c:v>0.72550000000000003</c:v>
                </c:pt>
                <c:pt idx="1079" formatCode="General">
                  <c:v>0.72617299999999996</c:v>
                </c:pt>
                <c:pt idx="1080" formatCode="General">
                  <c:v>0.72684599999999999</c:v>
                </c:pt>
                <c:pt idx="1081" formatCode="General">
                  <c:v>0.72751900000000003</c:v>
                </c:pt>
                <c:pt idx="1082" formatCode="General">
                  <c:v>0.72819199999999995</c:v>
                </c:pt>
                <c:pt idx="1083" formatCode="General">
                  <c:v>0.72886499999999999</c:v>
                </c:pt>
                <c:pt idx="1084" formatCode="General">
                  <c:v>0.72953800000000002</c:v>
                </c:pt>
                <c:pt idx="1085" formatCode="General">
                  <c:v>0.73021100000000005</c:v>
                </c:pt>
                <c:pt idx="1086" formatCode="General">
                  <c:v>0.73088399999999998</c:v>
                </c:pt>
                <c:pt idx="1087" formatCode="General">
                  <c:v>0.73155700000000001</c:v>
                </c:pt>
                <c:pt idx="1088" formatCode="General">
                  <c:v>0.73223000000000005</c:v>
                </c:pt>
                <c:pt idx="1089" formatCode="General">
                  <c:v>0.73290299999999997</c:v>
                </c:pt>
                <c:pt idx="1090" formatCode="General">
                  <c:v>0.73357600000000001</c:v>
                </c:pt>
                <c:pt idx="1091" formatCode="General">
                  <c:v>0.73424900000000004</c:v>
                </c:pt>
                <c:pt idx="1092" formatCode="General">
                  <c:v>0.73492199999999996</c:v>
                </c:pt>
                <c:pt idx="1093" formatCode="General">
                  <c:v>0.735595</c:v>
                </c:pt>
                <c:pt idx="1094" formatCode="General">
                  <c:v>0.73626800000000003</c:v>
                </c:pt>
                <c:pt idx="1095" formatCode="General">
                  <c:v>0.73694099999999996</c:v>
                </c:pt>
                <c:pt idx="1096" formatCode="General">
                  <c:v>0.73761399999999999</c:v>
                </c:pt>
                <c:pt idx="1097" formatCode="General">
                  <c:v>0.73828700000000003</c:v>
                </c:pt>
                <c:pt idx="1098" formatCode="General">
                  <c:v>0.73895999999999995</c:v>
                </c:pt>
                <c:pt idx="1099" formatCode="General">
                  <c:v>0.73963299999999998</c:v>
                </c:pt>
                <c:pt idx="1100" formatCode="General">
                  <c:v>0.74030600000000002</c:v>
                </c:pt>
                <c:pt idx="1101" formatCode="General">
                  <c:v>0.74097900000000005</c:v>
                </c:pt>
                <c:pt idx="1102" formatCode="General">
                  <c:v>0.74165199999999998</c:v>
                </c:pt>
                <c:pt idx="1103" formatCode="General">
                  <c:v>0.74232500000000001</c:v>
                </c:pt>
                <c:pt idx="1104" formatCode="General">
                  <c:v>0.74299800000000005</c:v>
                </c:pt>
                <c:pt idx="1105" formatCode="General">
                  <c:v>0.74367099999999997</c:v>
                </c:pt>
                <c:pt idx="1106" formatCode="General">
                  <c:v>0.74434400000000001</c:v>
                </c:pt>
                <c:pt idx="1107" formatCode="General">
                  <c:v>0.74501700000000004</c:v>
                </c:pt>
                <c:pt idx="1108" formatCode="General">
                  <c:v>0.74568999999999996</c:v>
                </c:pt>
                <c:pt idx="1109" formatCode="General">
                  <c:v>0.746363</c:v>
                </c:pt>
                <c:pt idx="1110" formatCode="General">
                  <c:v>0.74703600000000003</c:v>
                </c:pt>
                <c:pt idx="1111" formatCode="General">
                  <c:v>0.74770899999999996</c:v>
                </c:pt>
                <c:pt idx="1112" formatCode="General">
                  <c:v>0.74838199999999999</c:v>
                </c:pt>
                <c:pt idx="1113" formatCode="General">
                  <c:v>0.74905500000000003</c:v>
                </c:pt>
                <c:pt idx="1114" formatCode="General">
                  <c:v>0.74972799999999995</c:v>
                </c:pt>
                <c:pt idx="1115" formatCode="General">
                  <c:v>0.75040099999999998</c:v>
                </c:pt>
                <c:pt idx="1116" formatCode="General">
                  <c:v>0.75107400000000002</c:v>
                </c:pt>
                <c:pt idx="1117" formatCode="General">
                  <c:v>0.75174700000000005</c:v>
                </c:pt>
                <c:pt idx="1118" formatCode="General">
                  <c:v>0.75241999999999998</c:v>
                </c:pt>
                <c:pt idx="1119" formatCode="General">
                  <c:v>0.75309300000000001</c:v>
                </c:pt>
                <c:pt idx="1120" formatCode="General">
                  <c:v>0.75376600000000005</c:v>
                </c:pt>
                <c:pt idx="1121" formatCode="General">
                  <c:v>0.75443899999999997</c:v>
                </c:pt>
                <c:pt idx="1122" formatCode="General">
                  <c:v>0.75511200000000001</c:v>
                </c:pt>
                <c:pt idx="1123" formatCode="General">
                  <c:v>0.75578500000000004</c:v>
                </c:pt>
                <c:pt idx="1124" formatCode="General">
                  <c:v>0.75645799999999996</c:v>
                </c:pt>
                <c:pt idx="1125" formatCode="General">
                  <c:v>0.757131</c:v>
                </c:pt>
                <c:pt idx="1126" formatCode="General">
                  <c:v>0.75780400000000003</c:v>
                </c:pt>
                <c:pt idx="1127" formatCode="General">
                  <c:v>0.75847699999999996</c:v>
                </c:pt>
                <c:pt idx="1128" formatCode="General">
                  <c:v>0.75914999999999999</c:v>
                </c:pt>
                <c:pt idx="1129" formatCode="General">
                  <c:v>0.75982300000000003</c:v>
                </c:pt>
                <c:pt idx="1130" formatCode="General">
                  <c:v>0.76049599999999995</c:v>
                </c:pt>
                <c:pt idx="1131" formatCode="General">
                  <c:v>0.76116899999999998</c:v>
                </c:pt>
                <c:pt idx="1132" formatCode="General">
                  <c:v>0.76184200000000002</c:v>
                </c:pt>
                <c:pt idx="1133" formatCode="General">
                  <c:v>0.76251500000000005</c:v>
                </c:pt>
                <c:pt idx="1134" formatCode="General">
                  <c:v>0.76318799999999998</c:v>
                </c:pt>
                <c:pt idx="1135" formatCode="General">
                  <c:v>0.76386100000000001</c:v>
                </c:pt>
                <c:pt idx="1136" formatCode="General">
                  <c:v>0.76453400000000005</c:v>
                </c:pt>
                <c:pt idx="1137" formatCode="General">
                  <c:v>0.76520699999999997</c:v>
                </c:pt>
                <c:pt idx="1138" formatCode="General">
                  <c:v>0.76588000000000001</c:v>
                </c:pt>
                <c:pt idx="1139" formatCode="General">
                  <c:v>0.76655300000000004</c:v>
                </c:pt>
                <c:pt idx="1140" formatCode="General">
                  <c:v>0.76722599999999996</c:v>
                </c:pt>
                <c:pt idx="1141" formatCode="General">
                  <c:v>0.767899</c:v>
                </c:pt>
                <c:pt idx="1142" formatCode="General">
                  <c:v>0.76857200000000003</c:v>
                </c:pt>
                <c:pt idx="1143" formatCode="General">
                  <c:v>0.76924499999999996</c:v>
                </c:pt>
                <c:pt idx="1144" formatCode="General">
                  <c:v>0.76991799999999999</c:v>
                </c:pt>
                <c:pt idx="1145" formatCode="General">
                  <c:v>0.77059100000000003</c:v>
                </c:pt>
                <c:pt idx="1146" formatCode="General">
                  <c:v>0.77126399999999995</c:v>
                </c:pt>
                <c:pt idx="1147" formatCode="General">
                  <c:v>0.77193699999999998</c:v>
                </c:pt>
                <c:pt idx="1148" formatCode="General">
                  <c:v>0.77261000000000002</c:v>
                </c:pt>
                <c:pt idx="1149" formatCode="General">
                  <c:v>0.77328300000000005</c:v>
                </c:pt>
                <c:pt idx="1150" formatCode="General">
                  <c:v>0.77395599999999998</c:v>
                </c:pt>
                <c:pt idx="1151" formatCode="General">
                  <c:v>0.77462900000000001</c:v>
                </c:pt>
                <c:pt idx="1152" formatCode="General">
                  <c:v>0.77530200000000005</c:v>
                </c:pt>
                <c:pt idx="1153" formatCode="General">
                  <c:v>0.77597499999999997</c:v>
                </c:pt>
                <c:pt idx="1154" formatCode="General">
                  <c:v>0.77664800000000001</c:v>
                </c:pt>
                <c:pt idx="1155" formatCode="General">
                  <c:v>0.77732100000000004</c:v>
                </c:pt>
                <c:pt idx="1156" formatCode="General">
                  <c:v>0.77799399999999996</c:v>
                </c:pt>
                <c:pt idx="1157" formatCode="General">
                  <c:v>0.778667</c:v>
                </c:pt>
                <c:pt idx="1158" formatCode="General">
                  <c:v>0.77934000000000003</c:v>
                </c:pt>
                <c:pt idx="1159" formatCode="General">
                  <c:v>0.78001299999999996</c:v>
                </c:pt>
                <c:pt idx="1160" formatCode="General">
                  <c:v>0.78068599999999999</c:v>
                </c:pt>
                <c:pt idx="1161" formatCode="General">
                  <c:v>0.78135900000000003</c:v>
                </c:pt>
                <c:pt idx="1162" formatCode="General">
                  <c:v>0.78203199999999995</c:v>
                </c:pt>
                <c:pt idx="1163" formatCode="General">
                  <c:v>0.78270499999999998</c:v>
                </c:pt>
                <c:pt idx="1164" formatCode="General">
                  <c:v>0.78337800000000002</c:v>
                </c:pt>
                <c:pt idx="1165" formatCode="General">
                  <c:v>0.78405100000000005</c:v>
                </c:pt>
                <c:pt idx="1166" formatCode="General">
                  <c:v>0.78472399999999998</c:v>
                </c:pt>
                <c:pt idx="1167" formatCode="General">
                  <c:v>0.78539700000000001</c:v>
                </c:pt>
                <c:pt idx="1168" formatCode="General">
                  <c:v>0.78607000000000005</c:v>
                </c:pt>
                <c:pt idx="1169" formatCode="General">
                  <c:v>0.78674299999999997</c:v>
                </c:pt>
                <c:pt idx="1170" formatCode="General">
                  <c:v>0.787416</c:v>
                </c:pt>
                <c:pt idx="1171" formatCode="General">
                  <c:v>0.78808900000000004</c:v>
                </c:pt>
                <c:pt idx="1172" formatCode="General">
                  <c:v>0.78876199999999996</c:v>
                </c:pt>
                <c:pt idx="1173" formatCode="General">
                  <c:v>0.789435</c:v>
                </c:pt>
                <c:pt idx="1174" formatCode="General">
                  <c:v>0.79010800000000003</c:v>
                </c:pt>
                <c:pt idx="1175" formatCode="General">
                  <c:v>0.79078099999999996</c:v>
                </c:pt>
                <c:pt idx="1176" formatCode="General">
                  <c:v>0.79145399999999999</c:v>
                </c:pt>
                <c:pt idx="1177" formatCode="General">
                  <c:v>0.79212700000000003</c:v>
                </c:pt>
                <c:pt idx="1178" formatCode="General">
                  <c:v>0.79279999999999995</c:v>
                </c:pt>
                <c:pt idx="1179" formatCode="General">
                  <c:v>0.79347299999999998</c:v>
                </c:pt>
                <c:pt idx="1180" formatCode="General">
                  <c:v>0.79414600000000002</c:v>
                </c:pt>
                <c:pt idx="1181" formatCode="General">
                  <c:v>0.79481900000000005</c:v>
                </c:pt>
                <c:pt idx="1182" formatCode="General">
                  <c:v>0.79549199999999998</c:v>
                </c:pt>
                <c:pt idx="1183" formatCode="General">
                  <c:v>0.79616500000000001</c:v>
                </c:pt>
                <c:pt idx="1184" formatCode="General">
                  <c:v>0.79683800000000005</c:v>
                </c:pt>
                <c:pt idx="1185" formatCode="General">
                  <c:v>0.79751099999999997</c:v>
                </c:pt>
                <c:pt idx="1186" formatCode="General">
                  <c:v>0.798184</c:v>
                </c:pt>
                <c:pt idx="1187" formatCode="General">
                  <c:v>0.79885700000000004</c:v>
                </c:pt>
                <c:pt idx="1188" formatCode="General">
                  <c:v>0.79952999999999996</c:v>
                </c:pt>
                <c:pt idx="1189" formatCode="General">
                  <c:v>0.800203</c:v>
                </c:pt>
                <c:pt idx="1190" formatCode="General">
                  <c:v>0.80087600000000003</c:v>
                </c:pt>
                <c:pt idx="1191" formatCode="General">
                  <c:v>0.80154899999999996</c:v>
                </c:pt>
                <c:pt idx="1192" formatCode="General">
                  <c:v>0.80222199999999999</c:v>
                </c:pt>
                <c:pt idx="1193" formatCode="General">
                  <c:v>0.80289500000000003</c:v>
                </c:pt>
                <c:pt idx="1194" formatCode="General">
                  <c:v>0.80356799999999995</c:v>
                </c:pt>
                <c:pt idx="1195" formatCode="General">
                  <c:v>0.80424099999999998</c:v>
                </c:pt>
                <c:pt idx="1196" formatCode="General">
                  <c:v>0.80491400000000002</c:v>
                </c:pt>
                <c:pt idx="1197" formatCode="General">
                  <c:v>0.80558700000000005</c:v>
                </c:pt>
                <c:pt idx="1198" formatCode="General">
                  <c:v>0.80625999999999998</c:v>
                </c:pt>
                <c:pt idx="1199" formatCode="General">
                  <c:v>0.80693300000000001</c:v>
                </c:pt>
                <c:pt idx="1200" formatCode="General">
                  <c:v>0.80760600000000005</c:v>
                </c:pt>
                <c:pt idx="1201" formatCode="General">
                  <c:v>0.80827899999999997</c:v>
                </c:pt>
                <c:pt idx="1202" formatCode="General">
                  <c:v>0.808952</c:v>
                </c:pt>
                <c:pt idx="1203" formatCode="General">
                  <c:v>0.80962500000000004</c:v>
                </c:pt>
                <c:pt idx="1204" formatCode="General">
                  <c:v>0.81029799999999996</c:v>
                </c:pt>
                <c:pt idx="1205" formatCode="General">
                  <c:v>0.810971</c:v>
                </c:pt>
                <c:pt idx="1206" formatCode="General">
                  <c:v>0.81164400000000003</c:v>
                </c:pt>
                <c:pt idx="1207" formatCode="General">
                  <c:v>0.81231699999999996</c:v>
                </c:pt>
                <c:pt idx="1208" formatCode="General">
                  <c:v>0.81298999999999999</c:v>
                </c:pt>
                <c:pt idx="1209" formatCode="General">
                  <c:v>0.81366300000000003</c:v>
                </c:pt>
                <c:pt idx="1210" formatCode="General">
                  <c:v>0.81433599999999995</c:v>
                </c:pt>
                <c:pt idx="1211" formatCode="General">
                  <c:v>0.81500899999999998</c:v>
                </c:pt>
                <c:pt idx="1212" formatCode="General">
                  <c:v>0.81568200000000002</c:v>
                </c:pt>
                <c:pt idx="1213" formatCode="General">
                  <c:v>0.81635500000000005</c:v>
                </c:pt>
                <c:pt idx="1214" formatCode="General">
                  <c:v>0.81702799999999998</c:v>
                </c:pt>
                <c:pt idx="1215" formatCode="General">
                  <c:v>0.81770100000000001</c:v>
                </c:pt>
                <c:pt idx="1216" formatCode="General">
                  <c:v>0.81837400000000005</c:v>
                </c:pt>
                <c:pt idx="1217" formatCode="General">
                  <c:v>0.81904699999999997</c:v>
                </c:pt>
                <c:pt idx="1218" formatCode="General">
                  <c:v>0.81972</c:v>
                </c:pt>
                <c:pt idx="1219" formatCode="General">
                  <c:v>0.82039300000000004</c:v>
                </c:pt>
                <c:pt idx="1220" formatCode="General">
                  <c:v>0.82106599999999996</c:v>
                </c:pt>
                <c:pt idx="1221" formatCode="General">
                  <c:v>0.821739</c:v>
                </c:pt>
                <c:pt idx="1222" formatCode="General">
                  <c:v>0.82241200000000003</c:v>
                </c:pt>
                <c:pt idx="1223" formatCode="General">
                  <c:v>0.82308499999999996</c:v>
                </c:pt>
                <c:pt idx="1224" formatCode="General">
                  <c:v>0.82375799999999999</c:v>
                </c:pt>
                <c:pt idx="1225" formatCode="General">
                  <c:v>0.82443100000000002</c:v>
                </c:pt>
                <c:pt idx="1226" formatCode="General">
                  <c:v>0.82510399999999995</c:v>
                </c:pt>
                <c:pt idx="1227" formatCode="General">
                  <c:v>0.82577699999999998</c:v>
                </c:pt>
                <c:pt idx="1228" formatCode="General">
                  <c:v>0.82645000000000002</c:v>
                </c:pt>
                <c:pt idx="1229" formatCode="General">
                  <c:v>0.82712300000000005</c:v>
                </c:pt>
                <c:pt idx="1230" formatCode="General">
                  <c:v>0.82779599999999998</c:v>
                </c:pt>
                <c:pt idx="1231" formatCode="General">
                  <c:v>0.82846900000000001</c:v>
                </c:pt>
                <c:pt idx="1232" formatCode="General">
                  <c:v>0.82914200000000005</c:v>
                </c:pt>
                <c:pt idx="1233" formatCode="General">
                  <c:v>0.82981499999999997</c:v>
                </c:pt>
                <c:pt idx="1234" formatCode="General">
                  <c:v>0.830488</c:v>
                </c:pt>
                <c:pt idx="1235" formatCode="General">
                  <c:v>0.83116100000000004</c:v>
                </c:pt>
                <c:pt idx="1236" formatCode="General">
                  <c:v>0.83183399999999996</c:v>
                </c:pt>
                <c:pt idx="1237" formatCode="General">
                  <c:v>0.832507</c:v>
                </c:pt>
                <c:pt idx="1238" formatCode="General">
                  <c:v>0.83318000000000003</c:v>
                </c:pt>
                <c:pt idx="1239" formatCode="General">
                  <c:v>0.83385299999999996</c:v>
                </c:pt>
                <c:pt idx="1240" formatCode="General">
                  <c:v>0.83452599999999999</c:v>
                </c:pt>
                <c:pt idx="1241" formatCode="General">
                  <c:v>0.83519900000000002</c:v>
                </c:pt>
                <c:pt idx="1242" formatCode="General">
                  <c:v>0.83587199999999995</c:v>
                </c:pt>
                <c:pt idx="1243" formatCode="General">
                  <c:v>0.83654499999999998</c:v>
                </c:pt>
                <c:pt idx="1244" formatCode="General">
                  <c:v>0.83721800000000002</c:v>
                </c:pt>
                <c:pt idx="1245" formatCode="General">
                  <c:v>0.83789100000000005</c:v>
                </c:pt>
                <c:pt idx="1246" formatCode="General">
                  <c:v>0.83856399999999998</c:v>
                </c:pt>
                <c:pt idx="1247" formatCode="General">
                  <c:v>0.83923700000000001</c:v>
                </c:pt>
                <c:pt idx="1248" formatCode="General">
                  <c:v>0.83991000000000005</c:v>
                </c:pt>
                <c:pt idx="1249" formatCode="General">
                  <c:v>0.84058299999999997</c:v>
                </c:pt>
                <c:pt idx="1250" formatCode="General">
                  <c:v>0.841256</c:v>
                </c:pt>
                <c:pt idx="1251" formatCode="General">
                  <c:v>0.84192900000000004</c:v>
                </c:pt>
                <c:pt idx="1252" formatCode="General">
                  <c:v>0.84260199999999996</c:v>
                </c:pt>
                <c:pt idx="1253" formatCode="General">
                  <c:v>0.843275</c:v>
                </c:pt>
                <c:pt idx="1254" formatCode="General">
                  <c:v>0.84394800000000003</c:v>
                </c:pt>
                <c:pt idx="1255" formatCode="General">
                  <c:v>0.84462099999999996</c:v>
                </c:pt>
                <c:pt idx="1256" formatCode="General">
                  <c:v>0.84529399999999999</c:v>
                </c:pt>
                <c:pt idx="1257" formatCode="General">
                  <c:v>0.84596700000000002</c:v>
                </c:pt>
                <c:pt idx="1258" formatCode="General">
                  <c:v>0.84663999999999995</c:v>
                </c:pt>
                <c:pt idx="1259" formatCode="General">
                  <c:v>0.84731299999999998</c:v>
                </c:pt>
                <c:pt idx="1260" formatCode="General">
                  <c:v>0.84798600000000002</c:v>
                </c:pt>
                <c:pt idx="1261" formatCode="General">
                  <c:v>0.84865900000000005</c:v>
                </c:pt>
                <c:pt idx="1262" formatCode="General">
                  <c:v>0.84933199999999998</c:v>
                </c:pt>
                <c:pt idx="1263" formatCode="General">
                  <c:v>0.85000500000000001</c:v>
                </c:pt>
                <c:pt idx="1264" formatCode="General">
                  <c:v>0.85067899999999996</c:v>
                </c:pt>
                <c:pt idx="1265" formatCode="General">
                  <c:v>0.851352</c:v>
                </c:pt>
                <c:pt idx="1266" formatCode="General">
                  <c:v>0.85202500000000003</c:v>
                </c:pt>
                <c:pt idx="1267" formatCode="General">
                  <c:v>0.85269799999999996</c:v>
                </c:pt>
                <c:pt idx="1268" formatCode="General">
                  <c:v>0.85337099999999999</c:v>
                </c:pt>
                <c:pt idx="1269" formatCode="General">
                  <c:v>0.85404400000000003</c:v>
                </c:pt>
                <c:pt idx="1270" formatCode="General">
                  <c:v>0.85471699999999995</c:v>
                </c:pt>
                <c:pt idx="1271" formatCode="General">
                  <c:v>0.85538999999999998</c:v>
                </c:pt>
                <c:pt idx="1272" formatCode="General">
                  <c:v>0.85606300000000002</c:v>
                </c:pt>
                <c:pt idx="1273" formatCode="General">
                  <c:v>0.85673600000000005</c:v>
                </c:pt>
                <c:pt idx="1274" formatCode="General">
                  <c:v>0.85740899999999998</c:v>
                </c:pt>
                <c:pt idx="1275" formatCode="General">
                  <c:v>0.85808200000000001</c:v>
                </c:pt>
                <c:pt idx="1276" formatCode="General">
                  <c:v>0.85875500000000005</c:v>
                </c:pt>
                <c:pt idx="1277" formatCode="General">
                  <c:v>0.85942799999999997</c:v>
                </c:pt>
                <c:pt idx="1278" formatCode="General">
                  <c:v>0.860101</c:v>
                </c:pt>
                <c:pt idx="1279" formatCode="General">
                  <c:v>0.86077400000000004</c:v>
                </c:pt>
                <c:pt idx="1280" formatCode="General">
                  <c:v>0.86144699999999996</c:v>
                </c:pt>
                <c:pt idx="1281" formatCode="General">
                  <c:v>0.86212</c:v>
                </c:pt>
                <c:pt idx="1282" formatCode="General">
                  <c:v>0.86279300000000003</c:v>
                </c:pt>
                <c:pt idx="1283" formatCode="General">
                  <c:v>0.86346599999999996</c:v>
                </c:pt>
                <c:pt idx="1284" formatCode="General">
                  <c:v>0.86413899999999999</c:v>
                </c:pt>
                <c:pt idx="1285" formatCode="General">
                  <c:v>0.86481200000000003</c:v>
                </c:pt>
                <c:pt idx="1286" formatCode="General">
                  <c:v>0.86548499999999995</c:v>
                </c:pt>
                <c:pt idx="1287" formatCode="General">
                  <c:v>0.86615799999999998</c:v>
                </c:pt>
                <c:pt idx="1288" formatCode="General">
                  <c:v>0.86683100000000002</c:v>
                </c:pt>
                <c:pt idx="1289" formatCode="General">
                  <c:v>0.86750400000000005</c:v>
                </c:pt>
                <c:pt idx="1290" formatCode="General">
                  <c:v>0.86817699999999998</c:v>
                </c:pt>
                <c:pt idx="1291" formatCode="General">
                  <c:v>0.86885000000000001</c:v>
                </c:pt>
                <c:pt idx="1292" formatCode="General">
                  <c:v>0.86952300000000005</c:v>
                </c:pt>
                <c:pt idx="1293" formatCode="General">
                  <c:v>0.87019599999999997</c:v>
                </c:pt>
                <c:pt idx="1294" formatCode="General">
                  <c:v>0.870869</c:v>
                </c:pt>
                <c:pt idx="1295" formatCode="General">
                  <c:v>0.87154200000000004</c:v>
                </c:pt>
                <c:pt idx="1296" formatCode="General">
                  <c:v>0.87221499999999996</c:v>
                </c:pt>
                <c:pt idx="1297" formatCode="General">
                  <c:v>0.872888</c:v>
                </c:pt>
                <c:pt idx="1298" formatCode="General">
                  <c:v>0.87356100000000003</c:v>
                </c:pt>
                <c:pt idx="1299" formatCode="General">
                  <c:v>0.87423399999999996</c:v>
                </c:pt>
                <c:pt idx="1300" formatCode="General">
                  <c:v>0.87490699999999999</c:v>
                </c:pt>
                <c:pt idx="1301" formatCode="General">
                  <c:v>0.87558000000000002</c:v>
                </c:pt>
                <c:pt idx="1302" formatCode="General">
                  <c:v>0.87625299999999995</c:v>
                </c:pt>
                <c:pt idx="1303" formatCode="General">
                  <c:v>0.87692599999999998</c:v>
                </c:pt>
                <c:pt idx="1304" formatCode="General">
                  <c:v>0.87759900000000002</c:v>
                </c:pt>
                <c:pt idx="1305" formatCode="General">
                  <c:v>0.87827200000000005</c:v>
                </c:pt>
                <c:pt idx="1306" formatCode="General">
                  <c:v>0.87894499999999998</c:v>
                </c:pt>
                <c:pt idx="1307" formatCode="General">
                  <c:v>0.87961800000000001</c:v>
                </c:pt>
                <c:pt idx="1308" formatCode="General">
                  <c:v>0.88029100000000005</c:v>
                </c:pt>
                <c:pt idx="1309" formatCode="General">
                  <c:v>0.88096399999999997</c:v>
                </c:pt>
                <c:pt idx="1310" formatCode="General">
                  <c:v>0.881637</c:v>
                </c:pt>
                <c:pt idx="1311" formatCode="General">
                  <c:v>0.88231000000000004</c:v>
                </c:pt>
                <c:pt idx="1312" formatCode="General">
                  <c:v>0.88298299999999996</c:v>
                </c:pt>
                <c:pt idx="1313" formatCode="General">
                  <c:v>0.883656</c:v>
                </c:pt>
                <c:pt idx="1314" formatCode="General">
                  <c:v>0.88432900000000003</c:v>
                </c:pt>
                <c:pt idx="1315" formatCode="General">
                  <c:v>0.88500199999999996</c:v>
                </c:pt>
                <c:pt idx="1316" formatCode="General">
                  <c:v>0.88567499999999999</c:v>
                </c:pt>
                <c:pt idx="1317" formatCode="General">
                  <c:v>0.88634800000000002</c:v>
                </c:pt>
                <c:pt idx="1318" formatCode="General">
                  <c:v>0.88702099999999995</c:v>
                </c:pt>
                <c:pt idx="1319" formatCode="General">
                  <c:v>0.88769399999999998</c:v>
                </c:pt>
                <c:pt idx="1320" formatCode="General">
                  <c:v>0.88836700000000002</c:v>
                </c:pt>
                <c:pt idx="1321" formatCode="General">
                  <c:v>0.88904000000000005</c:v>
                </c:pt>
                <c:pt idx="1322" formatCode="General">
                  <c:v>0.88971299999999998</c:v>
                </c:pt>
                <c:pt idx="1323" formatCode="General">
                  <c:v>0.89038600000000001</c:v>
                </c:pt>
                <c:pt idx="1324" formatCode="General">
                  <c:v>0.89105900000000005</c:v>
                </c:pt>
                <c:pt idx="1325" formatCode="General">
                  <c:v>0.89173199999999997</c:v>
                </c:pt>
                <c:pt idx="1326" formatCode="General">
                  <c:v>0.892405</c:v>
                </c:pt>
                <c:pt idx="1327" formatCode="General">
                  <c:v>0.89307800000000004</c:v>
                </c:pt>
                <c:pt idx="1328" formatCode="General">
                  <c:v>0.89375099999999996</c:v>
                </c:pt>
                <c:pt idx="1329" formatCode="General">
                  <c:v>0.894424</c:v>
                </c:pt>
                <c:pt idx="1330" formatCode="General">
                  <c:v>0.89509700000000003</c:v>
                </c:pt>
                <c:pt idx="1331" formatCode="General">
                  <c:v>0.89576999999999996</c:v>
                </c:pt>
                <c:pt idx="1332" formatCode="General">
                  <c:v>0.89644299999999999</c:v>
                </c:pt>
                <c:pt idx="1333" formatCode="General">
                  <c:v>0.89711600000000002</c:v>
                </c:pt>
                <c:pt idx="1334" formatCode="General">
                  <c:v>0.89778899999999995</c:v>
                </c:pt>
                <c:pt idx="1335" formatCode="General">
                  <c:v>0.89846199999999998</c:v>
                </c:pt>
                <c:pt idx="1336" formatCode="General">
                  <c:v>0.89913500000000002</c:v>
                </c:pt>
                <c:pt idx="1337" formatCode="General">
                  <c:v>0.89980800000000005</c:v>
                </c:pt>
                <c:pt idx="1338" formatCode="General">
                  <c:v>0.90048099999999998</c:v>
                </c:pt>
                <c:pt idx="1339" formatCode="General">
                  <c:v>0.90115400000000001</c:v>
                </c:pt>
                <c:pt idx="1340" formatCode="General">
                  <c:v>0.90182700000000005</c:v>
                </c:pt>
                <c:pt idx="1341" formatCode="General">
                  <c:v>0.90249999999999997</c:v>
                </c:pt>
                <c:pt idx="1342" formatCode="General">
                  <c:v>0.903173</c:v>
                </c:pt>
                <c:pt idx="1343" formatCode="General">
                  <c:v>0.90384600000000004</c:v>
                </c:pt>
                <c:pt idx="1344" formatCode="General">
                  <c:v>0.90451899999999996</c:v>
                </c:pt>
                <c:pt idx="1345" formatCode="General">
                  <c:v>0.905192</c:v>
                </c:pt>
                <c:pt idx="1346" formatCode="General">
                  <c:v>0.90586500000000003</c:v>
                </c:pt>
                <c:pt idx="1347" formatCode="General">
                  <c:v>0.90653799999999995</c:v>
                </c:pt>
                <c:pt idx="1348" formatCode="General">
                  <c:v>0.90721099999999999</c:v>
                </c:pt>
                <c:pt idx="1349" formatCode="General">
                  <c:v>0.90788400000000002</c:v>
                </c:pt>
                <c:pt idx="1350" formatCode="General">
                  <c:v>0.90855699999999995</c:v>
                </c:pt>
                <c:pt idx="1351" formatCode="General">
                  <c:v>0.90922999999999998</c:v>
                </c:pt>
                <c:pt idx="1352" formatCode="General">
                  <c:v>0.90990300000000002</c:v>
                </c:pt>
                <c:pt idx="1353" formatCode="General">
                  <c:v>0.91057600000000005</c:v>
                </c:pt>
                <c:pt idx="1354" formatCode="General">
                  <c:v>0.91124899999999998</c:v>
                </c:pt>
                <c:pt idx="1355" formatCode="General">
                  <c:v>0.91192200000000001</c:v>
                </c:pt>
                <c:pt idx="1356" formatCode="General">
                  <c:v>0.91259500000000005</c:v>
                </c:pt>
                <c:pt idx="1357" formatCode="General">
                  <c:v>0.91326799999999997</c:v>
                </c:pt>
                <c:pt idx="1358" formatCode="General">
                  <c:v>0.913941</c:v>
                </c:pt>
                <c:pt idx="1359" formatCode="General">
                  <c:v>0.91461400000000004</c:v>
                </c:pt>
                <c:pt idx="1360" formatCode="General">
                  <c:v>0.91528699999999996</c:v>
                </c:pt>
                <c:pt idx="1361" formatCode="General">
                  <c:v>0.91596</c:v>
                </c:pt>
                <c:pt idx="1362" formatCode="General">
                  <c:v>0.91663300000000003</c:v>
                </c:pt>
                <c:pt idx="1363" formatCode="General">
                  <c:v>0.91730599999999995</c:v>
                </c:pt>
                <c:pt idx="1364" formatCode="General">
                  <c:v>0.91797899999999999</c:v>
                </c:pt>
                <c:pt idx="1365" formatCode="General">
                  <c:v>0.91865200000000002</c:v>
                </c:pt>
                <c:pt idx="1366" formatCode="General">
                  <c:v>0.91932499999999995</c:v>
                </c:pt>
                <c:pt idx="1367" formatCode="General">
                  <c:v>0.91999799999999998</c:v>
                </c:pt>
                <c:pt idx="1368" formatCode="General">
                  <c:v>0.92067100000000002</c:v>
                </c:pt>
                <c:pt idx="1369" formatCode="General">
                  <c:v>0.92134400000000005</c:v>
                </c:pt>
                <c:pt idx="1370" formatCode="General">
                  <c:v>0.92201699999999998</c:v>
                </c:pt>
                <c:pt idx="1371" formatCode="General">
                  <c:v>0.92269000000000001</c:v>
                </c:pt>
                <c:pt idx="1372" formatCode="General">
                  <c:v>0.92336300000000004</c:v>
                </c:pt>
                <c:pt idx="1373" formatCode="General">
                  <c:v>0.92403599999999997</c:v>
                </c:pt>
                <c:pt idx="1374" formatCode="General">
                  <c:v>0.924709</c:v>
                </c:pt>
                <c:pt idx="1375" formatCode="General">
                  <c:v>0.92538200000000004</c:v>
                </c:pt>
                <c:pt idx="1376" formatCode="General">
                  <c:v>0.92605499999999996</c:v>
                </c:pt>
                <c:pt idx="1377" formatCode="General">
                  <c:v>0.926728</c:v>
                </c:pt>
                <c:pt idx="1378" formatCode="General">
                  <c:v>0.92740100000000003</c:v>
                </c:pt>
                <c:pt idx="1379" formatCode="General">
                  <c:v>0.92807399999999995</c:v>
                </c:pt>
                <c:pt idx="1380" formatCode="General">
                  <c:v>0.92874699999999999</c:v>
                </c:pt>
                <c:pt idx="1381" formatCode="General">
                  <c:v>0.92942000000000002</c:v>
                </c:pt>
                <c:pt idx="1382" formatCode="General">
                  <c:v>0.93009299999999995</c:v>
                </c:pt>
                <c:pt idx="1383" formatCode="General">
                  <c:v>0.93076599999999998</c:v>
                </c:pt>
                <c:pt idx="1384" formatCode="General">
                  <c:v>0.93143900000000002</c:v>
                </c:pt>
                <c:pt idx="1385" formatCode="General">
                  <c:v>0.93211200000000005</c:v>
                </c:pt>
                <c:pt idx="1386" formatCode="General">
                  <c:v>0.93278499999999998</c:v>
                </c:pt>
                <c:pt idx="1387" formatCode="General">
                  <c:v>0.93345800000000001</c:v>
                </c:pt>
                <c:pt idx="1388" formatCode="General">
                  <c:v>0.93413100000000004</c:v>
                </c:pt>
                <c:pt idx="1389" formatCode="General">
                  <c:v>0.93480399999999997</c:v>
                </c:pt>
                <c:pt idx="1390" formatCode="General">
                  <c:v>0.935477</c:v>
                </c:pt>
                <c:pt idx="1391" formatCode="General">
                  <c:v>0.93615000000000004</c:v>
                </c:pt>
                <c:pt idx="1392" formatCode="General">
                  <c:v>0.93682299999999996</c:v>
                </c:pt>
                <c:pt idx="1393" formatCode="General">
                  <c:v>0.937496</c:v>
                </c:pt>
                <c:pt idx="1394" formatCode="General">
                  <c:v>0.93816900000000003</c:v>
                </c:pt>
                <c:pt idx="1395" formatCode="General">
                  <c:v>0.93884199999999995</c:v>
                </c:pt>
                <c:pt idx="1396" formatCode="General">
                  <c:v>0.93951499999999999</c:v>
                </c:pt>
                <c:pt idx="1397" formatCode="General">
                  <c:v>0.94018800000000002</c:v>
                </c:pt>
                <c:pt idx="1398" formatCode="General">
                  <c:v>0.94086099999999995</c:v>
                </c:pt>
                <c:pt idx="1399" formatCode="General">
                  <c:v>0.94153399999999998</c:v>
                </c:pt>
                <c:pt idx="1400" formatCode="General">
                  <c:v>0.94220700000000002</c:v>
                </c:pt>
                <c:pt idx="1401" formatCode="General">
                  <c:v>0.94288000000000005</c:v>
                </c:pt>
                <c:pt idx="1402" formatCode="General">
                  <c:v>0.94355299999999998</c:v>
                </c:pt>
                <c:pt idx="1403" formatCode="General">
                  <c:v>0.94422600000000001</c:v>
                </c:pt>
                <c:pt idx="1404" formatCode="General">
                  <c:v>0.94489900000000004</c:v>
                </c:pt>
                <c:pt idx="1405" formatCode="General">
                  <c:v>0.94557199999999997</c:v>
                </c:pt>
                <c:pt idx="1406" formatCode="General">
                  <c:v>0.946245</c:v>
                </c:pt>
                <c:pt idx="1407" formatCode="General">
                  <c:v>0.94691800000000004</c:v>
                </c:pt>
                <c:pt idx="1408" formatCode="General">
                  <c:v>0.94759099999999996</c:v>
                </c:pt>
                <c:pt idx="1409" formatCode="General">
                  <c:v>0.948264</c:v>
                </c:pt>
                <c:pt idx="1410" formatCode="General">
                  <c:v>0.94893700000000003</c:v>
                </c:pt>
                <c:pt idx="1411" formatCode="General">
                  <c:v>0.94960999999999995</c:v>
                </c:pt>
                <c:pt idx="1412" formatCode="General">
                  <c:v>0.95028299999999999</c:v>
                </c:pt>
                <c:pt idx="1413" formatCode="General">
                  <c:v>0.95095600000000002</c:v>
                </c:pt>
                <c:pt idx="1414" formatCode="General">
                  <c:v>0.95162899999999995</c:v>
                </c:pt>
                <c:pt idx="1415" formatCode="General">
                  <c:v>0.95230199999999998</c:v>
                </c:pt>
                <c:pt idx="1416" formatCode="General">
                  <c:v>0.95297500000000002</c:v>
                </c:pt>
                <c:pt idx="1417" formatCode="General">
                  <c:v>0.95364800000000005</c:v>
                </c:pt>
                <c:pt idx="1418" formatCode="General">
                  <c:v>0.95432099999999997</c:v>
                </c:pt>
                <c:pt idx="1419" formatCode="General">
                  <c:v>0.95499400000000001</c:v>
                </c:pt>
                <c:pt idx="1420" formatCode="General">
                  <c:v>0.95566700000000004</c:v>
                </c:pt>
                <c:pt idx="1421" formatCode="General">
                  <c:v>0.95633999999999997</c:v>
                </c:pt>
                <c:pt idx="1422" formatCode="General">
                  <c:v>0.957013</c:v>
                </c:pt>
                <c:pt idx="1423" formatCode="General">
                  <c:v>0.95768600000000004</c:v>
                </c:pt>
                <c:pt idx="1424" formatCode="General">
                  <c:v>0.95835899999999996</c:v>
                </c:pt>
                <c:pt idx="1425" formatCode="General">
                  <c:v>0.959032</c:v>
                </c:pt>
                <c:pt idx="1426" formatCode="General">
                  <c:v>0.95970500000000003</c:v>
                </c:pt>
                <c:pt idx="1427" formatCode="General">
                  <c:v>0.96037799999999995</c:v>
                </c:pt>
                <c:pt idx="1428" formatCode="General">
                  <c:v>0.96105099999999999</c:v>
                </c:pt>
                <c:pt idx="1429" formatCode="General">
                  <c:v>0.96172400000000002</c:v>
                </c:pt>
                <c:pt idx="1430" formatCode="General">
                  <c:v>0.96239699999999995</c:v>
                </c:pt>
                <c:pt idx="1431" formatCode="General">
                  <c:v>0.96306999999999998</c:v>
                </c:pt>
                <c:pt idx="1432" formatCode="General">
                  <c:v>0.96374300000000002</c:v>
                </c:pt>
                <c:pt idx="1433" formatCode="General">
                  <c:v>0.96441600000000005</c:v>
                </c:pt>
                <c:pt idx="1434" formatCode="General">
                  <c:v>0.96508899999999997</c:v>
                </c:pt>
                <c:pt idx="1435" formatCode="General">
                  <c:v>0.96576200000000001</c:v>
                </c:pt>
                <c:pt idx="1436" formatCode="General">
                  <c:v>0.96643500000000004</c:v>
                </c:pt>
                <c:pt idx="1437" formatCode="General">
                  <c:v>0.96710799999999997</c:v>
                </c:pt>
                <c:pt idx="1438" formatCode="General">
                  <c:v>0.967781</c:v>
                </c:pt>
                <c:pt idx="1439" formatCode="General">
                  <c:v>0.96845400000000004</c:v>
                </c:pt>
                <c:pt idx="1440" formatCode="General">
                  <c:v>0.96912699999999996</c:v>
                </c:pt>
                <c:pt idx="1441" formatCode="General">
                  <c:v>0.9698</c:v>
                </c:pt>
                <c:pt idx="1442" formatCode="General">
                  <c:v>0.97047300000000003</c:v>
                </c:pt>
                <c:pt idx="1443" formatCode="General">
                  <c:v>0.97114599999999995</c:v>
                </c:pt>
                <c:pt idx="1444" formatCode="General">
                  <c:v>0.97181899999999999</c:v>
                </c:pt>
                <c:pt idx="1445" formatCode="General">
                  <c:v>0.97249200000000002</c:v>
                </c:pt>
                <c:pt idx="1446" formatCode="General">
                  <c:v>0.97316499999999995</c:v>
                </c:pt>
                <c:pt idx="1447" formatCode="General">
                  <c:v>0.97383799999999998</c:v>
                </c:pt>
                <c:pt idx="1448" formatCode="General">
                  <c:v>0.97451100000000002</c:v>
                </c:pt>
                <c:pt idx="1449" formatCode="General">
                  <c:v>0.97518400000000005</c:v>
                </c:pt>
                <c:pt idx="1450" formatCode="General">
                  <c:v>0.97585699999999997</c:v>
                </c:pt>
                <c:pt idx="1451" formatCode="General">
                  <c:v>0.97653000000000001</c:v>
                </c:pt>
                <c:pt idx="1452" formatCode="General">
                  <c:v>0.97720300000000004</c:v>
                </c:pt>
                <c:pt idx="1453" formatCode="General">
                  <c:v>0.97787599999999997</c:v>
                </c:pt>
                <c:pt idx="1454" formatCode="General">
                  <c:v>0.978549</c:v>
                </c:pt>
                <c:pt idx="1455" formatCode="General">
                  <c:v>0.97922200000000004</c:v>
                </c:pt>
                <c:pt idx="1456" formatCode="General">
                  <c:v>0.97989499999999996</c:v>
                </c:pt>
                <c:pt idx="1457" formatCode="General">
                  <c:v>0.980568</c:v>
                </c:pt>
                <c:pt idx="1458" formatCode="General">
                  <c:v>0.98124100000000003</c:v>
                </c:pt>
                <c:pt idx="1459" formatCode="General">
                  <c:v>0.98191499999999998</c:v>
                </c:pt>
                <c:pt idx="1460" formatCode="General">
                  <c:v>0.98258800000000002</c:v>
                </c:pt>
                <c:pt idx="1461" formatCode="General">
                  <c:v>0.98326100000000005</c:v>
                </c:pt>
                <c:pt idx="1462" formatCode="General">
                  <c:v>0.98393399999999998</c:v>
                </c:pt>
                <c:pt idx="1463" formatCode="General">
                  <c:v>0.98460700000000001</c:v>
                </c:pt>
                <c:pt idx="1464" formatCode="General">
                  <c:v>0.98528000000000004</c:v>
                </c:pt>
                <c:pt idx="1465" formatCode="General">
                  <c:v>0.98595299999999997</c:v>
                </c:pt>
                <c:pt idx="1466" formatCode="General">
                  <c:v>0.986626</c:v>
                </c:pt>
                <c:pt idx="1467" formatCode="General">
                  <c:v>0.98729900000000004</c:v>
                </c:pt>
                <c:pt idx="1468" formatCode="General">
                  <c:v>0.98797199999999996</c:v>
                </c:pt>
                <c:pt idx="1469" formatCode="General">
                  <c:v>0.988645</c:v>
                </c:pt>
                <c:pt idx="1470" formatCode="General">
                  <c:v>0.98931800000000003</c:v>
                </c:pt>
                <c:pt idx="1471" formatCode="General">
                  <c:v>0.98999099999999995</c:v>
                </c:pt>
                <c:pt idx="1472" formatCode="General">
                  <c:v>0.99066399999999999</c:v>
                </c:pt>
                <c:pt idx="1473" formatCode="General">
                  <c:v>0.99133700000000002</c:v>
                </c:pt>
                <c:pt idx="1474" formatCode="General">
                  <c:v>0.99200999999999995</c:v>
                </c:pt>
                <c:pt idx="1475" formatCode="General">
                  <c:v>0.99268299999999998</c:v>
                </c:pt>
                <c:pt idx="1476" formatCode="General">
                  <c:v>0.99335600000000002</c:v>
                </c:pt>
                <c:pt idx="1477" formatCode="General">
                  <c:v>0.99402900000000005</c:v>
                </c:pt>
                <c:pt idx="1478" formatCode="General">
                  <c:v>0.99470199999999998</c:v>
                </c:pt>
                <c:pt idx="1479" formatCode="General">
                  <c:v>0.99537500000000001</c:v>
                </c:pt>
                <c:pt idx="1480" formatCode="General">
                  <c:v>0.99604800000000004</c:v>
                </c:pt>
                <c:pt idx="1481" formatCode="General">
                  <c:v>0.99672099999999997</c:v>
                </c:pt>
                <c:pt idx="1482" formatCode="General">
                  <c:v>0.997394</c:v>
                </c:pt>
                <c:pt idx="1483" formatCode="General">
                  <c:v>0.99806700000000004</c:v>
                </c:pt>
                <c:pt idx="1484" formatCode="General">
                  <c:v>0.99873999999999996</c:v>
                </c:pt>
                <c:pt idx="1485" formatCode="General">
                  <c:v>0.999413</c:v>
                </c:pt>
                <c:pt idx="1486" formatCode="General">
                  <c:v>1.0000899999999999</c:v>
                </c:pt>
                <c:pt idx="1487" formatCode="General">
                  <c:v>1.0007600000000001</c:v>
                </c:pt>
                <c:pt idx="1488" formatCode="General">
                  <c:v>1.00143</c:v>
                </c:pt>
                <c:pt idx="1489" formatCode="General">
                  <c:v>1.0021</c:v>
                </c:pt>
                <c:pt idx="1490" formatCode="General">
                  <c:v>1.00278</c:v>
                </c:pt>
                <c:pt idx="1491" formatCode="General">
                  <c:v>1.00345</c:v>
                </c:pt>
                <c:pt idx="1492" formatCode="General">
                  <c:v>1.0041199999999999</c:v>
                </c:pt>
                <c:pt idx="1493" formatCode="General">
                  <c:v>1.0047999999999999</c:v>
                </c:pt>
                <c:pt idx="1494" formatCode="General">
                  <c:v>1.0054700000000001</c:v>
                </c:pt>
                <c:pt idx="1495" formatCode="General">
                  <c:v>1.00614</c:v>
                </c:pt>
                <c:pt idx="1496" formatCode="General">
                  <c:v>1.00682</c:v>
                </c:pt>
                <c:pt idx="1497" formatCode="General">
                  <c:v>1.00749</c:v>
                </c:pt>
                <c:pt idx="1498" formatCode="General">
                  <c:v>1.0081599999999999</c:v>
                </c:pt>
                <c:pt idx="1499" formatCode="General">
                  <c:v>1.0088299999999999</c:v>
                </c:pt>
                <c:pt idx="1500" formatCode="General">
                  <c:v>1.0095099999999999</c:v>
                </c:pt>
                <c:pt idx="1501" formatCode="General">
                  <c:v>1.0101800000000001</c:v>
                </c:pt>
                <c:pt idx="1502" formatCode="General">
                  <c:v>1.01085</c:v>
                </c:pt>
                <c:pt idx="1503" formatCode="General">
                  <c:v>1.01153</c:v>
                </c:pt>
                <c:pt idx="1504" formatCode="General">
                  <c:v>1.0122</c:v>
                </c:pt>
                <c:pt idx="1505" formatCode="General">
                  <c:v>1.0128699999999999</c:v>
                </c:pt>
                <c:pt idx="1506" formatCode="General">
                  <c:v>1.01355</c:v>
                </c:pt>
                <c:pt idx="1507" formatCode="General">
                  <c:v>1.0142199999999999</c:v>
                </c:pt>
                <c:pt idx="1508" formatCode="General">
                  <c:v>1.0148900000000001</c:v>
                </c:pt>
                <c:pt idx="1509" formatCode="General">
                  <c:v>1.01556</c:v>
                </c:pt>
                <c:pt idx="1510" formatCode="General">
                  <c:v>1.01624</c:v>
                </c:pt>
                <c:pt idx="1511" formatCode="General">
                  <c:v>1.01691</c:v>
                </c:pt>
                <c:pt idx="1512" formatCode="General">
                  <c:v>1.0175799999999999</c:v>
                </c:pt>
                <c:pt idx="1513" formatCode="General">
                  <c:v>1.0182599999999999</c:v>
                </c:pt>
                <c:pt idx="1514" formatCode="General">
                  <c:v>1.0189299999999999</c:v>
                </c:pt>
                <c:pt idx="1515" formatCode="General">
                  <c:v>1.0196000000000001</c:v>
                </c:pt>
                <c:pt idx="1516" formatCode="General">
                  <c:v>1.0202800000000001</c:v>
                </c:pt>
                <c:pt idx="1517" formatCode="General">
                  <c:v>1.02095</c:v>
                </c:pt>
                <c:pt idx="1518" formatCode="General">
                  <c:v>1.02162</c:v>
                </c:pt>
                <c:pt idx="1519" formatCode="General">
                  <c:v>1.0222899999999999</c:v>
                </c:pt>
                <c:pt idx="1520" formatCode="General">
                  <c:v>1.0229699999999999</c:v>
                </c:pt>
                <c:pt idx="1521" formatCode="General">
                  <c:v>1.0236400000000001</c:v>
                </c:pt>
                <c:pt idx="1522" formatCode="General">
                  <c:v>1.0243100000000001</c:v>
                </c:pt>
                <c:pt idx="1523" formatCode="General">
                  <c:v>1.0249900000000001</c:v>
                </c:pt>
                <c:pt idx="1524" formatCode="General">
                  <c:v>1.02566</c:v>
                </c:pt>
                <c:pt idx="1525" formatCode="General">
                  <c:v>1.02633</c:v>
                </c:pt>
                <c:pt idx="1526" formatCode="General">
                  <c:v>1.02701</c:v>
                </c:pt>
                <c:pt idx="1527" formatCode="General">
                  <c:v>1.0276799999999999</c:v>
                </c:pt>
                <c:pt idx="1528" formatCode="General">
                  <c:v>1.0283500000000001</c:v>
                </c:pt>
                <c:pt idx="1529" formatCode="General">
                  <c:v>1.02902</c:v>
                </c:pt>
                <c:pt idx="1530" formatCode="General">
                  <c:v>1.0297000000000001</c:v>
                </c:pt>
                <c:pt idx="1531" formatCode="General">
                  <c:v>1.03037</c:v>
                </c:pt>
                <c:pt idx="1532" formatCode="General">
                  <c:v>1.03104</c:v>
                </c:pt>
                <c:pt idx="1533" formatCode="General">
                  <c:v>1.03172</c:v>
                </c:pt>
                <c:pt idx="1534" formatCode="General">
                  <c:v>1.0323899999999999</c:v>
                </c:pt>
                <c:pt idx="1535" formatCode="General">
                  <c:v>1.0330600000000001</c:v>
                </c:pt>
                <c:pt idx="1536" formatCode="General">
                  <c:v>1.0337400000000001</c:v>
                </c:pt>
                <c:pt idx="1537" formatCode="General">
                  <c:v>1.0344100000000001</c:v>
                </c:pt>
                <c:pt idx="1538" formatCode="General">
                  <c:v>1.03508</c:v>
                </c:pt>
                <c:pt idx="1539" formatCode="General">
                  <c:v>1.0357499999999999</c:v>
                </c:pt>
                <c:pt idx="1540" formatCode="General">
                  <c:v>1.03643</c:v>
                </c:pt>
                <c:pt idx="1541" formatCode="General">
                  <c:v>1.0370999999999999</c:v>
                </c:pt>
                <c:pt idx="1542" formatCode="General">
                  <c:v>1.0377700000000001</c:v>
                </c:pt>
                <c:pt idx="1543" formatCode="General">
                  <c:v>1.0384500000000001</c:v>
                </c:pt>
                <c:pt idx="1544" formatCode="General">
                  <c:v>1.03912</c:v>
                </c:pt>
                <c:pt idx="1545" formatCode="General">
                  <c:v>1.03979</c:v>
                </c:pt>
                <c:pt idx="1546" formatCode="General">
                  <c:v>1.04047</c:v>
                </c:pt>
                <c:pt idx="1547" formatCode="General">
                  <c:v>1.04114</c:v>
                </c:pt>
                <c:pt idx="1548" formatCode="General">
                  <c:v>1.0418099999999999</c:v>
                </c:pt>
                <c:pt idx="1549" formatCode="General">
                  <c:v>1.0424800000000001</c:v>
                </c:pt>
                <c:pt idx="1550" formatCode="General">
                  <c:v>1.0431600000000001</c:v>
                </c:pt>
                <c:pt idx="1551" formatCode="General">
                  <c:v>1.04383</c:v>
                </c:pt>
                <c:pt idx="1552" formatCode="General">
                  <c:v>1.0445</c:v>
                </c:pt>
                <c:pt idx="1553" formatCode="General">
                  <c:v>1.04518</c:v>
                </c:pt>
                <c:pt idx="1554" formatCode="General">
                  <c:v>1.0458499999999999</c:v>
                </c:pt>
                <c:pt idx="1555" formatCode="General">
                  <c:v>1.0465199999999999</c:v>
                </c:pt>
                <c:pt idx="1556" formatCode="General">
                  <c:v>1.0471999999999999</c:v>
                </c:pt>
                <c:pt idx="1557" formatCode="General">
                  <c:v>1.0478700000000001</c:v>
                </c:pt>
                <c:pt idx="1558" formatCode="General">
                  <c:v>1.04854</c:v>
                </c:pt>
                <c:pt idx="1559" formatCode="General">
                  <c:v>1.04922</c:v>
                </c:pt>
                <c:pt idx="1560" formatCode="General">
                  <c:v>1.04989</c:v>
                </c:pt>
                <c:pt idx="1561" formatCode="General">
                  <c:v>1.0505599999999999</c:v>
                </c:pt>
                <c:pt idx="1562" formatCode="General">
                  <c:v>1.0512300000000001</c:v>
                </c:pt>
                <c:pt idx="1563" formatCode="General">
                  <c:v>1.0519099999999999</c:v>
                </c:pt>
                <c:pt idx="1564" formatCode="General">
                  <c:v>1.0525800000000001</c:v>
                </c:pt>
                <c:pt idx="1565" formatCode="General">
                  <c:v>1.05325</c:v>
                </c:pt>
                <c:pt idx="1566" formatCode="General">
                  <c:v>1.05393</c:v>
                </c:pt>
                <c:pt idx="1567" formatCode="General">
                  <c:v>1.0546</c:v>
                </c:pt>
                <c:pt idx="1568" formatCode="General">
                  <c:v>1.0552699999999999</c:v>
                </c:pt>
                <c:pt idx="1569" formatCode="General">
                  <c:v>1.0559499999999999</c:v>
                </c:pt>
                <c:pt idx="1570" formatCode="General">
                  <c:v>1.0566199999999999</c:v>
                </c:pt>
                <c:pt idx="1571" formatCode="General">
                  <c:v>1.0572900000000001</c:v>
                </c:pt>
                <c:pt idx="1572" formatCode="General">
                  <c:v>1.05796</c:v>
                </c:pt>
                <c:pt idx="1573" formatCode="General">
                  <c:v>1.05864</c:v>
                </c:pt>
                <c:pt idx="1574" formatCode="General">
                  <c:v>1.05931</c:v>
                </c:pt>
                <c:pt idx="1575" formatCode="General">
                  <c:v>1.0599799999999999</c:v>
                </c:pt>
                <c:pt idx="1576" formatCode="General">
                  <c:v>1.0606599999999999</c:v>
                </c:pt>
                <c:pt idx="1577" formatCode="General">
                  <c:v>1.0613300000000001</c:v>
                </c:pt>
                <c:pt idx="1578" formatCode="General">
                  <c:v>1.0620000000000001</c:v>
                </c:pt>
                <c:pt idx="1579" formatCode="General">
                  <c:v>1.0626800000000001</c:v>
                </c:pt>
                <c:pt idx="1580" formatCode="General">
                  <c:v>1.06335</c:v>
                </c:pt>
                <c:pt idx="1581" formatCode="General">
                  <c:v>1.06402</c:v>
                </c:pt>
                <c:pt idx="1582" formatCode="General">
                  <c:v>1.0646899999999999</c:v>
                </c:pt>
                <c:pt idx="1583" formatCode="General">
                  <c:v>1.0653699999999999</c:v>
                </c:pt>
                <c:pt idx="1584" formatCode="General">
                  <c:v>1.0660400000000001</c:v>
                </c:pt>
                <c:pt idx="1585" formatCode="General">
                  <c:v>1.06671</c:v>
                </c:pt>
                <c:pt idx="1586" formatCode="General">
                  <c:v>1.0673900000000001</c:v>
                </c:pt>
                <c:pt idx="1587" formatCode="General">
                  <c:v>1.06806</c:v>
                </c:pt>
                <c:pt idx="1588" formatCode="General">
                  <c:v>1.06873</c:v>
                </c:pt>
                <c:pt idx="1589" formatCode="General">
                  <c:v>1.06941</c:v>
                </c:pt>
                <c:pt idx="1590" formatCode="General">
                  <c:v>1.0700799999999999</c:v>
                </c:pt>
                <c:pt idx="1591" formatCode="General">
                  <c:v>1.0707500000000001</c:v>
                </c:pt>
                <c:pt idx="1592" formatCode="General">
                  <c:v>1.07142</c:v>
                </c:pt>
                <c:pt idx="1593" formatCode="General">
                  <c:v>1.0721000000000001</c:v>
                </c:pt>
                <c:pt idx="1594" formatCode="General">
                  <c:v>1.07277</c:v>
                </c:pt>
                <c:pt idx="1595" formatCode="General">
                  <c:v>1.0734399999999999</c:v>
                </c:pt>
                <c:pt idx="1596" formatCode="General">
                  <c:v>1.07412</c:v>
                </c:pt>
                <c:pt idx="1597" formatCode="General">
                  <c:v>1.0747899999999999</c:v>
                </c:pt>
                <c:pt idx="1598" formatCode="General">
                  <c:v>1.0754600000000001</c:v>
                </c:pt>
                <c:pt idx="1599" formatCode="General">
                  <c:v>1.0761400000000001</c:v>
                </c:pt>
                <c:pt idx="1600" formatCode="General">
                  <c:v>1.07681</c:v>
                </c:pt>
                <c:pt idx="1601" formatCode="General">
                  <c:v>1.07748</c:v>
                </c:pt>
                <c:pt idx="1602" formatCode="General">
                  <c:v>1.0781499999999999</c:v>
                </c:pt>
                <c:pt idx="1603" formatCode="General">
                  <c:v>1.07883</c:v>
                </c:pt>
                <c:pt idx="1604" formatCode="General">
                  <c:v>1.0794999999999999</c:v>
                </c:pt>
                <c:pt idx="1605" formatCode="General">
                  <c:v>1.0801700000000001</c:v>
                </c:pt>
                <c:pt idx="1606" formatCode="General">
                  <c:v>1.0808500000000001</c:v>
                </c:pt>
                <c:pt idx="1607" formatCode="General">
                  <c:v>1.08152</c:v>
                </c:pt>
                <c:pt idx="1608" formatCode="General">
                  <c:v>1.08219</c:v>
                </c:pt>
                <c:pt idx="1609" formatCode="General">
                  <c:v>1.08287</c:v>
                </c:pt>
                <c:pt idx="1610" formatCode="General">
                  <c:v>1.0835399999999999</c:v>
                </c:pt>
                <c:pt idx="1611" formatCode="General">
                  <c:v>1.0842099999999999</c:v>
                </c:pt>
                <c:pt idx="1612" formatCode="General">
                  <c:v>1.0848800000000001</c:v>
                </c:pt>
                <c:pt idx="1613" formatCode="General">
                  <c:v>1.0855600000000001</c:v>
                </c:pt>
                <c:pt idx="1614" formatCode="General">
                  <c:v>1.08623</c:v>
                </c:pt>
                <c:pt idx="1615" formatCode="General">
                  <c:v>1.0869</c:v>
                </c:pt>
                <c:pt idx="1616" formatCode="General">
                  <c:v>1.08758</c:v>
                </c:pt>
                <c:pt idx="1617" formatCode="General">
                  <c:v>1.0882499999999999</c:v>
                </c:pt>
                <c:pt idx="1618" formatCode="General">
                  <c:v>1.0889200000000001</c:v>
                </c:pt>
                <c:pt idx="1619" formatCode="General">
                  <c:v>1.0895999999999999</c:v>
                </c:pt>
                <c:pt idx="1620" formatCode="General">
                  <c:v>1.0902700000000001</c:v>
                </c:pt>
                <c:pt idx="1621" formatCode="General">
                  <c:v>1.09094</c:v>
                </c:pt>
                <c:pt idx="1622" formatCode="General">
                  <c:v>1.09161</c:v>
                </c:pt>
                <c:pt idx="1623" formatCode="General">
                  <c:v>1.09229</c:v>
                </c:pt>
                <c:pt idx="1624" formatCode="General">
                  <c:v>1.0929599999999999</c:v>
                </c:pt>
                <c:pt idx="1625" formatCode="General">
                  <c:v>1.0936300000000001</c:v>
                </c:pt>
                <c:pt idx="1626" formatCode="General">
                  <c:v>1.0943099999999999</c:v>
                </c:pt>
                <c:pt idx="1627" formatCode="General">
                  <c:v>1.0949800000000001</c:v>
                </c:pt>
                <c:pt idx="1628" formatCode="General">
                  <c:v>1.09565</c:v>
                </c:pt>
                <c:pt idx="1629" formatCode="General">
                  <c:v>1.09633</c:v>
                </c:pt>
                <c:pt idx="1630" formatCode="General">
                  <c:v>1.097</c:v>
                </c:pt>
                <c:pt idx="1631" formatCode="General">
                  <c:v>1.0976699999999999</c:v>
                </c:pt>
                <c:pt idx="1632" formatCode="General">
                  <c:v>1.0983400000000001</c:v>
                </c:pt>
                <c:pt idx="1633" formatCode="General">
                  <c:v>1.0990200000000001</c:v>
                </c:pt>
                <c:pt idx="1634" formatCode="General">
                  <c:v>1.0996900000000001</c:v>
                </c:pt>
                <c:pt idx="1635" formatCode="General">
                  <c:v>1.10036</c:v>
                </c:pt>
                <c:pt idx="1636" formatCode="General">
                  <c:v>1.10104</c:v>
                </c:pt>
                <c:pt idx="1637" formatCode="General">
                  <c:v>1.10171</c:v>
                </c:pt>
                <c:pt idx="1638" formatCode="General">
                  <c:v>1.1023799999999999</c:v>
                </c:pt>
                <c:pt idx="1639" formatCode="General">
                  <c:v>1.1030599999999999</c:v>
                </c:pt>
                <c:pt idx="1640" formatCode="General">
                  <c:v>1.1037300000000001</c:v>
                </c:pt>
                <c:pt idx="1641" formatCode="General">
                  <c:v>1.1044</c:v>
                </c:pt>
                <c:pt idx="1642" formatCode="General">
                  <c:v>1.10507</c:v>
                </c:pt>
                <c:pt idx="1643" formatCode="General">
                  <c:v>1.10575</c:v>
                </c:pt>
                <c:pt idx="1644" formatCode="General">
                  <c:v>1.10642</c:v>
                </c:pt>
                <c:pt idx="1645" formatCode="General">
                  <c:v>1.1070899999999999</c:v>
                </c:pt>
                <c:pt idx="1646" formatCode="General">
                  <c:v>1.1077699999999999</c:v>
                </c:pt>
                <c:pt idx="1647" formatCode="General">
                  <c:v>1.1084400000000001</c:v>
                </c:pt>
                <c:pt idx="1648" formatCode="General">
                  <c:v>1.10911</c:v>
                </c:pt>
                <c:pt idx="1649" formatCode="General">
                  <c:v>1.1097900000000001</c:v>
                </c:pt>
                <c:pt idx="1650" formatCode="General">
                  <c:v>1.11046</c:v>
                </c:pt>
                <c:pt idx="1651" formatCode="General">
                  <c:v>1.11113</c:v>
                </c:pt>
                <c:pt idx="1652" formatCode="General">
                  <c:v>1.1117999999999999</c:v>
                </c:pt>
                <c:pt idx="1653" formatCode="General">
                  <c:v>1.1124799999999999</c:v>
                </c:pt>
                <c:pt idx="1654" formatCode="General">
                  <c:v>1.1131500000000001</c:v>
                </c:pt>
                <c:pt idx="1655" formatCode="General">
                  <c:v>1.11382</c:v>
                </c:pt>
                <c:pt idx="1656" formatCode="General">
                  <c:v>1.1145</c:v>
                </c:pt>
                <c:pt idx="1657" formatCode="General">
                  <c:v>1.11517</c:v>
                </c:pt>
                <c:pt idx="1658" formatCode="General">
                  <c:v>1.1158399999999999</c:v>
                </c:pt>
                <c:pt idx="1659" formatCode="General">
                  <c:v>1.11652</c:v>
                </c:pt>
                <c:pt idx="1660" formatCode="General">
                  <c:v>1.1171899999999999</c:v>
                </c:pt>
                <c:pt idx="1661" formatCode="General">
                  <c:v>1.1178600000000001</c:v>
                </c:pt>
                <c:pt idx="1662" formatCode="General">
                  <c:v>1.11853</c:v>
                </c:pt>
                <c:pt idx="1663" formatCode="General">
                  <c:v>1.11921</c:v>
                </c:pt>
                <c:pt idx="1664" formatCode="General">
                  <c:v>1.11988</c:v>
                </c:pt>
                <c:pt idx="1665" formatCode="General">
                  <c:v>1.1205499999999999</c:v>
                </c:pt>
                <c:pt idx="1666" formatCode="General">
                  <c:v>1.1212299999999999</c:v>
                </c:pt>
                <c:pt idx="1667" formatCode="General">
                  <c:v>1.1218999999999999</c:v>
                </c:pt>
                <c:pt idx="1668" formatCode="General">
                  <c:v>1.1225700000000001</c:v>
                </c:pt>
                <c:pt idx="1669" formatCode="General">
                  <c:v>1.1232500000000001</c:v>
                </c:pt>
                <c:pt idx="1670" formatCode="General">
                  <c:v>1.12392</c:v>
                </c:pt>
                <c:pt idx="1671" formatCode="General">
                  <c:v>1.12459</c:v>
                </c:pt>
                <c:pt idx="1672" formatCode="General">
                  <c:v>1.1252599999999999</c:v>
                </c:pt>
                <c:pt idx="1673" formatCode="General">
                  <c:v>1.1259399999999999</c:v>
                </c:pt>
                <c:pt idx="1674" formatCode="General">
                  <c:v>1.1266099999999999</c:v>
                </c:pt>
                <c:pt idx="1675" formatCode="General">
                  <c:v>1.1272800000000001</c:v>
                </c:pt>
                <c:pt idx="1676" formatCode="General">
                  <c:v>1.1279600000000001</c:v>
                </c:pt>
                <c:pt idx="1677" formatCode="General">
                  <c:v>1.12863</c:v>
                </c:pt>
                <c:pt idx="1678" formatCode="General">
                  <c:v>1.1293</c:v>
                </c:pt>
                <c:pt idx="1679" formatCode="General">
                  <c:v>1.12998</c:v>
                </c:pt>
                <c:pt idx="1680" formatCode="General">
                  <c:v>1.1306499999999999</c:v>
                </c:pt>
                <c:pt idx="1681" formatCode="General">
                  <c:v>1.1313200000000001</c:v>
                </c:pt>
                <c:pt idx="1682" formatCode="General">
                  <c:v>1.1319900000000001</c:v>
                </c:pt>
                <c:pt idx="1683" formatCode="General">
                  <c:v>1.1326700000000001</c:v>
                </c:pt>
                <c:pt idx="1684" formatCode="General">
                  <c:v>1.13334</c:v>
                </c:pt>
                <c:pt idx="1685" formatCode="General">
                  <c:v>1.13401</c:v>
                </c:pt>
                <c:pt idx="1686" formatCode="General">
                  <c:v>1.13469</c:v>
                </c:pt>
                <c:pt idx="1687" formatCode="General">
                  <c:v>1.1353599999999999</c:v>
                </c:pt>
                <c:pt idx="1688" formatCode="General">
                  <c:v>1.1360300000000001</c:v>
                </c:pt>
                <c:pt idx="1689" formatCode="General">
                  <c:v>1.1367100000000001</c:v>
                </c:pt>
                <c:pt idx="1690" formatCode="General">
                  <c:v>1.1373800000000001</c:v>
                </c:pt>
                <c:pt idx="1691" formatCode="General">
                  <c:v>1.13805</c:v>
                </c:pt>
                <c:pt idx="1692" formatCode="General">
                  <c:v>1.13872</c:v>
                </c:pt>
                <c:pt idx="1693" formatCode="General">
                  <c:v>1.1394</c:v>
                </c:pt>
                <c:pt idx="1694" formatCode="General">
                  <c:v>1.1400699999999999</c:v>
                </c:pt>
                <c:pt idx="1695" formatCode="General">
                  <c:v>1.1407400000000001</c:v>
                </c:pt>
                <c:pt idx="1696" formatCode="General">
                  <c:v>1.1414200000000001</c:v>
                </c:pt>
                <c:pt idx="1697" formatCode="General">
                  <c:v>1.14209</c:v>
                </c:pt>
                <c:pt idx="1698" formatCode="General">
                  <c:v>1.14276</c:v>
                </c:pt>
                <c:pt idx="1699" formatCode="General">
                  <c:v>1.14344</c:v>
                </c:pt>
                <c:pt idx="1700" formatCode="General">
                  <c:v>1.14411</c:v>
                </c:pt>
                <c:pt idx="1701" formatCode="General">
                  <c:v>1.1447799999999999</c:v>
                </c:pt>
                <c:pt idx="1702" formatCode="General">
                  <c:v>1.1454500000000001</c:v>
                </c:pt>
                <c:pt idx="1703" formatCode="General">
                  <c:v>1.1461300000000001</c:v>
                </c:pt>
                <c:pt idx="1704" formatCode="General">
                  <c:v>1.1468</c:v>
                </c:pt>
                <c:pt idx="1705" formatCode="General">
                  <c:v>1.14747</c:v>
                </c:pt>
                <c:pt idx="1706" formatCode="General">
                  <c:v>1.14815</c:v>
                </c:pt>
                <c:pt idx="1707" formatCode="General">
                  <c:v>1.14882</c:v>
                </c:pt>
                <c:pt idx="1708" formatCode="General">
                  <c:v>1.1494899999999999</c:v>
                </c:pt>
                <c:pt idx="1709" formatCode="General">
                  <c:v>1.1501699999999999</c:v>
                </c:pt>
                <c:pt idx="1710" formatCode="General">
                  <c:v>1.1508400000000001</c:v>
                </c:pt>
                <c:pt idx="1711" formatCode="General">
                  <c:v>1.15151</c:v>
                </c:pt>
                <c:pt idx="1712" formatCode="General">
                  <c:v>1.15218</c:v>
                </c:pt>
                <c:pt idx="1713" formatCode="General">
                  <c:v>1.15286</c:v>
                </c:pt>
                <c:pt idx="1714" formatCode="General">
                  <c:v>1.1535299999999999</c:v>
                </c:pt>
                <c:pt idx="1715" formatCode="General">
                  <c:v>1.1541999999999999</c:v>
                </c:pt>
                <c:pt idx="1716" formatCode="General">
                  <c:v>1.1548799999999999</c:v>
                </c:pt>
                <c:pt idx="1717" formatCode="General">
                  <c:v>1.1555500000000001</c:v>
                </c:pt>
                <c:pt idx="1718" formatCode="General">
                  <c:v>1.15622</c:v>
                </c:pt>
                <c:pt idx="1719" formatCode="General">
                  <c:v>1.1569</c:v>
                </c:pt>
                <c:pt idx="1720" formatCode="General">
                  <c:v>1.15757</c:v>
                </c:pt>
                <c:pt idx="1721" formatCode="General">
                  <c:v>1.1582399999999999</c:v>
                </c:pt>
                <c:pt idx="1722" formatCode="General">
                  <c:v>1.1589100000000001</c:v>
                </c:pt>
                <c:pt idx="1723" formatCode="General">
                  <c:v>1.1595899999999999</c:v>
                </c:pt>
                <c:pt idx="1724" formatCode="General">
                  <c:v>1.1602600000000001</c:v>
                </c:pt>
                <c:pt idx="1725" formatCode="General">
                  <c:v>1.16093</c:v>
                </c:pt>
                <c:pt idx="1726" formatCode="General">
                  <c:v>1.16161</c:v>
                </c:pt>
                <c:pt idx="1727" formatCode="General">
                  <c:v>1.16228</c:v>
                </c:pt>
                <c:pt idx="1728" formatCode="General">
                  <c:v>1.1629499999999999</c:v>
                </c:pt>
                <c:pt idx="1729" formatCode="General">
                  <c:v>1.1636299999999999</c:v>
                </c:pt>
                <c:pt idx="1730" formatCode="General">
                  <c:v>1.1642999999999999</c:v>
                </c:pt>
                <c:pt idx="1731" formatCode="General">
                  <c:v>1.1649700000000001</c:v>
                </c:pt>
                <c:pt idx="1732" formatCode="General">
                  <c:v>1.16564</c:v>
                </c:pt>
                <c:pt idx="1733" formatCode="General">
                  <c:v>1.16632</c:v>
                </c:pt>
                <c:pt idx="1734" formatCode="General">
                  <c:v>1.16699</c:v>
                </c:pt>
                <c:pt idx="1735" formatCode="General">
                  <c:v>1.1676599999999999</c:v>
                </c:pt>
                <c:pt idx="1736" formatCode="General">
                  <c:v>1.1683399999999999</c:v>
                </c:pt>
                <c:pt idx="1737" formatCode="General">
                  <c:v>1.1690100000000001</c:v>
                </c:pt>
                <c:pt idx="1738" formatCode="General">
                  <c:v>1.1696800000000001</c:v>
                </c:pt>
                <c:pt idx="1739" formatCode="General">
                  <c:v>1.1703600000000001</c:v>
                </c:pt>
                <c:pt idx="1740" formatCode="General">
                  <c:v>1.17103</c:v>
                </c:pt>
                <c:pt idx="1741" formatCode="General">
                  <c:v>1.1717</c:v>
                </c:pt>
                <c:pt idx="1742" formatCode="General">
                  <c:v>1.1723699999999999</c:v>
                </c:pt>
                <c:pt idx="1743" formatCode="General">
                  <c:v>1.1730499999999999</c:v>
                </c:pt>
                <c:pt idx="1744" formatCode="General">
                  <c:v>1.1737200000000001</c:v>
                </c:pt>
                <c:pt idx="1745" formatCode="General">
                  <c:v>1.17439</c:v>
                </c:pt>
                <c:pt idx="1746" formatCode="General">
                  <c:v>1.1750700000000001</c:v>
                </c:pt>
                <c:pt idx="1747" formatCode="General">
                  <c:v>1.17574</c:v>
                </c:pt>
                <c:pt idx="1748" formatCode="General">
                  <c:v>1.17641</c:v>
                </c:pt>
                <c:pt idx="1749" formatCode="General">
                  <c:v>1.17709</c:v>
                </c:pt>
                <c:pt idx="1750" formatCode="General">
                  <c:v>1.1777599999999999</c:v>
                </c:pt>
                <c:pt idx="1751" formatCode="General">
                  <c:v>1.1784300000000001</c:v>
                </c:pt>
                <c:pt idx="1752" formatCode="General">
                  <c:v>1.1791100000000001</c:v>
                </c:pt>
                <c:pt idx="1753" formatCode="General">
                  <c:v>1.1797800000000001</c:v>
                </c:pt>
                <c:pt idx="1754" formatCode="General">
                  <c:v>1.18045</c:v>
                </c:pt>
                <c:pt idx="1755" formatCode="General">
                  <c:v>1.1811199999999999</c:v>
                </c:pt>
                <c:pt idx="1756" formatCode="General">
                  <c:v>1.1818</c:v>
                </c:pt>
                <c:pt idx="1757" formatCode="General">
                  <c:v>1.1824699999999999</c:v>
                </c:pt>
                <c:pt idx="1758" formatCode="General">
                  <c:v>1.1831400000000001</c:v>
                </c:pt>
                <c:pt idx="1759" formatCode="General">
                  <c:v>1.1838200000000001</c:v>
                </c:pt>
                <c:pt idx="1760" formatCode="General">
                  <c:v>1.18449</c:v>
                </c:pt>
                <c:pt idx="1761" formatCode="General">
                  <c:v>1.18516</c:v>
                </c:pt>
                <c:pt idx="1762" formatCode="General">
                  <c:v>1.18584</c:v>
                </c:pt>
                <c:pt idx="1763" formatCode="General">
                  <c:v>1.18651</c:v>
                </c:pt>
                <c:pt idx="1764" formatCode="General">
                  <c:v>1.1871799999999999</c:v>
                </c:pt>
                <c:pt idx="1765" formatCode="General">
                  <c:v>1.1878500000000001</c:v>
                </c:pt>
                <c:pt idx="1766" formatCode="General">
                  <c:v>1.1885300000000001</c:v>
                </c:pt>
                <c:pt idx="1767" formatCode="General">
                  <c:v>1.1892</c:v>
                </c:pt>
                <c:pt idx="1768" formatCode="General">
                  <c:v>1.18987</c:v>
                </c:pt>
                <c:pt idx="1769" formatCode="General">
                  <c:v>1.19055</c:v>
                </c:pt>
                <c:pt idx="1770" formatCode="General">
                  <c:v>1.1912199999999999</c:v>
                </c:pt>
                <c:pt idx="1771" formatCode="General">
                  <c:v>1.1918899999999999</c:v>
                </c:pt>
                <c:pt idx="1772" formatCode="General">
                  <c:v>1.1925699999999999</c:v>
                </c:pt>
                <c:pt idx="1773" formatCode="General">
                  <c:v>1.1932400000000001</c:v>
                </c:pt>
                <c:pt idx="1774" formatCode="General">
                  <c:v>1.19391</c:v>
                </c:pt>
                <c:pt idx="1775" formatCode="General">
                  <c:v>1.19458</c:v>
                </c:pt>
                <c:pt idx="1776" formatCode="General">
                  <c:v>1.19526</c:v>
                </c:pt>
                <c:pt idx="1777" formatCode="General">
                  <c:v>1.1959299999999999</c:v>
                </c:pt>
                <c:pt idx="1778" formatCode="General">
                  <c:v>1.1966000000000001</c:v>
                </c:pt>
                <c:pt idx="1779" formatCode="General">
                  <c:v>1.1972799999999999</c:v>
                </c:pt>
                <c:pt idx="1780" formatCode="General">
                  <c:v>1.1979500000000001</c:v>
                </c:pt>
                <c:pt idx="1781" formatCode="General">
                  <c:v>1.19862</c:v>
                </c:pt>
                <c:pt idx="1782" formatCode="General">
                  <c:v>1.1993</c:v>
                </c:pt>
                <c:pt idx="1783" formatCode="General">
                  <c:v>1.19997</c:v>
                </c:pt>
                <c:pt idx="1784" formatCode="General">
                  <c:v>1.2006399999999999</c:v>
                </c:pt>
                <c:pt idx="1785" formatCode="General">
                  <c:v>1.2013100000000001</c:v>
                </c:pt>
                <c:pt idx="1786" formatCode="General">
                  <c:v>1.2019899999999999</c:v>
                </c:pt>
                <c:pt idx="1787" formatCode="General">
                  <c:v>1.2026600000000001</c:v>
                </c:pt>
                <c:pt idx="1788" formatCode="General">
                  <c:v>1.20333</c:v>
                </c:pt>
                <c:pt idx="1789" formatCode="General">
                  <c:v>1.20401</c:v>
                </c:pt>
                <c:pt idx="1790" formatCode="General">
                  <c:v>1.20468</c:v>
                </c:pt>
                <c:pt idx="1791" formatCode="General">
                  <c:v>1.2053499999999999</c:v>
                </c:pt>
                <c:pt idx="1792" formatCode="General">
                  <c:v>1.2060299999999999</c:v>
                </c:pt>
                <c:pt idx="1793" formatCode="General">
                  <c:v>1.2067000000000001</c:v>
                </c:pt>
                <c:pt idx="1794" formatCode="General">
                  <c:v>1.2073700000000001</c:v>
                </c:pt>
                <c:pt idx="1795" formatCode="General">
                  <c:v>1.20804</c:v>
                </c:pt>
                <c:pt idx="1796" formatCode="General">
                  <c:v>1.20872</c:v>
                </c:pt>
                <c:pt idx="1797" formatCode="General">
                  <c:v>1.20939</c:v>
                </c:pt>
                <c:pt idx="1798" formatCode="General">
                  <c:v>1.2100599999999999</c:v>
                </c:pt>
                <c:pt idx="1799" formatCode="General">
                  <c:v>1.2107399999999999</c:v>
                </c:pt>
                <c:pt idx="1800" formatCode="General">
                  <c:v>1.2114100000000001</c:v>
                </c:pt>
                <c:pt idx="1801" formatCode="General">
                  <c:v>1.21208</c:v>
                </c:pt>
                <c:pt idx="1802" formatCode="General">
                  <c:v>1.2127600000000001</c:v>
                </c:pt>
                <c:pt idx="1803" formatCode="General">
                  <c:v>1.21343</c:v>
                </c:pt>
                <c:pt idx="1804" formatCode="General">
                  <c:v>1.2141</c:v>
                </c:pt>
                <c:pt idx="1805" formatCode="General">
                  <c:v>1.2147699999999999</c:v>
                </c:pt>
                <c:pt idx="1806" formatCode="General">
                  <c:v>1.2154499999999999</c:v>
                </c:pt>
                <c:pt idx="1807" formatCode="General">
                  <c:v>1.2161200000000001</c:v>
                </c:pt>
                <c:pt idx="1808" formatCode="General">
                  <c:v>1.21679</c:v>
                </c:pt>
                <c:pt idx="1809" formatCode="General">
                  <c:v>1.2174700000000001</c:v>
                </c:pt>
                <c:pt idx="1810" formatCode="General">
                  <c:v>1.21814</c:v>
                </c:pt>
                <c:pt idx="1811" formatCode="General">
                  <c:v>1.2188099999999999</c:v>
                </c:pt>
                <c:pt idx="1812" formatCode="General">
                  <c:v>1.21949</c:v>
                </c:pt>
                <c:pt idx="1813" formatCode="General">
                  <c:v>1.2201599999999999</c:v>
                </c:pt>
                <c:pt idx="1814" formatCode="General">
                  <c:v>1.2208300000000001</c:v>
                </c:pt>
                <c:pt idx="1815" formatCode="General">
                  <c:v>1.2215</c:v>
                </c:pt>
                <c:pt idx="1816" formatCode="General">
                  <c:v>1.22218</c:v>
                </c:pt>
                <c:pt idx="1817" formatCode="General">
                  <c:v>1.22285</c:v>
                </c:pt>
                <c:pt idx="1818" formatCode="General">
                  <c:v>1.2235199999999999</c:v>
                </c:pt>
                <c:pt idx="1819" formatCode="General">
                  <c:v>1.2242</c:v>
                </c:pt>
                <c:pt idx="1820" formatCode="General">
                  <c:v>1.2248699999999999</c:v>
                </c:pt>
                <c:pt idx="1821" formatCode="General">
                  <c:v>1.2255400000000001</c:v>
                </c:pt>
                <c:pt idx="1822" formatCode="General">
                  <c:v>1.2262200000000001</c:v>
                </c:pt>
                <c:pt idx="1823" formatCode="General">
                  <c:v>1.22689</c:v>
                </c:pt>
                <c:pt idx="1824" formatCode="General">
                  <c:v>1.22756</c:v>
                </c:pt>
                <c:pt idx="1825" formatCode="General">
                  <c:v>1.2282299999999999</c:v>
                </c:pt>
                <c:pt idx="1826" formatCode="General">
                  <c:v>1.2289099999999999</c:v>
                </c:pt>
                <c:pt idx="1827" formatCode="General">
                  <c:v>1.2295799999999999</c:v>
                </c:pt>
                <c:pt idx="1828" formatCode="General">
                  <c:v>1.2302500000000001</c:v>
                </c:pt>
                <c:pt idx="1829" formatCode="General">
                  <c:v>1.2309300000000001</c:v>
                </c:pt>
                <c:pt idx="1830" formatCode="General">
                  <c:v>1.2316</c:v>
                </c:pt>
                <c:pt idx="1831" formatCode="General">
                  <c:v>1.23227</c:v>
                </c:pt>
                <c:pt idx="1832" formatCode="General">
                  <c:v>1.23295</c:v>
                </c:pt>
                <c:pt idx="1833" formatCode="General">
                  <c:v>1.2336199999999999</c:v>
                </c:pt>
                <c:pt idx="1834" formatCode="General">
                  <c:v>1.2342900000000001</c:v>
                </c:pt>
                <c:pt idx="1835" formatCode="General">
                  <c:v>1.2349600000000001</c:v>
                </c:pt>
                <c:pt idx="1836" formatCode="General">
                  <c:v>1.2356400000000001</c:v>
                </c:pt>
                <c:pt idx="1837" formatCode="General">
                  <c:v>1.23631</c:v>
                </c:pt>
                <c:pt idx="1838" formatCode="General">
                  <c:v>1.23698</c:v>
                </c:pt>
                <c:pt idx="1839" formatCode="General">
                  <c:v>1.23766</c:v>
                </c:pt>
                <c:pt idx="1840" formatCode="General">
                  <c:v>1.2383299999999999</c:v>
                </c:pt>
                <c:pt idx="1841" formatCode="General">
                  <c:v>1.2390000000000001</c:v>
                </c:pt>
                <c:pt idx="1842" formatCode="General">
                  <c:v>1.2396799999999999</c:v>
                </c:pt>
                <c:pt idx="1843" formatCode="General">
                  <c:v>1.2403500000000001</c:v>
                </c:pt>
                <c:pt idx="1844" formatCode="General">
                  <c:v>1.24102</c:v>
                </c:pt>
                <c:pt idx="1845" formatCode="General">
                  <c:v>1.24169</c:v>
                </c:pt>
                <c:pt idx="1846" formatCode="General">
                  <c:v>1.24237</c:v>
                </c:pt>
                <c:pt idx="1847" formatCode="General">
                  <c:v>1.2430399999999999</c:v>
                </c:pt>
                <c:pt idx="1848" formatCode="General">
                  <c:v>1.2437100000000001</c:v>
                </c:pt>
                <c:pt idx="1849" formatCode="General">
                  <c:v>1.2443900000000001</c:v>
                </c:pt>
                <c:pt idx="1850" formatCode="General">
                  <c:v>1.2450600000000001</c:v>
                </c:pt>
                <c:pt idx="1851" formatCode="General">
                  <c:v>1.24573</c:v>
                </c:pt>
                <c:pt idx="1852" formatCode="General">
                  <c:v>1.24641</c:v>
                </c:pt>
                <c:pt idx="1853" formatCode="General">
                  <c:v>1.24708</c:v>
                </c:pt>
                <c:pt idx="1854" formatCode="General">
                  <c:v>1.2477499999999999</c:v>
                </c:pt>
                <c:pt idx="1855" formatCode="General">
                  <c:v>1.2484200000000001</c:v>
                </c:pt>
                <c:pt idx="1856" formatCode="General">
                  <c:v>1.2491000000000001</c:v>
                </c:pt>
                <c:pt idx="1857" formatCode="General">
                  <c:v>1.24977</c:v>
                </c:pt>
                <c:pt idx="1858" formatCode="General">
                  <c:v>1.25044</c:v>
                </c:pt>
                <c:pt idx="1859" formatCode="General">
                  <c:v>1.25112</c:v>
                </c:pt>
                <c:pt idx="1860" formatCode="General">
                  <c:v>1.25179</c:v>
                </c:pt>
                <c:pt idx="1861" formatCode="General">
                  <c:v>1.2524599999999999</c:v>
                </c:pt>
                <c:pt idx="1862" formatCode="General">
                  <c:v>1.2531399999999999</c:v>
                </c:pt>
                <c:pt idx="1863" formatCode="General">
                  <c:v>1.2538100000000001</c:v>
                </c:pt>
                <c:pt idx="1864" formatCode="General">
                  <c:v>1.25448</c:v>
                </c:pt>
                <c:pt idx="1865" formatCode="General">
                  <c:v>1.25515</c:v>
                </c:pt>
                <c:pt idx="1866" formatCode="General">
                  <c:v>1.25583</c:v>
                </c:pt>
                <c:pt idx="1867" formatCode="General">
                  <c:v>1.2565</c:v>
                </c:pt>
                <c:pt idx="1868" formatCode="General">
                  <c:v>1.2571699999999999</c:v>
                </c:pt>
                <c:pt idx="1869" formatCode="General">
                  <c:v>1.2578499999999999</c:v>
                </c:pt>
                <c:pt idx="1870" formatCode="General">
                  <c:v>1.2585200000000001</c:v>
                </c:pt>
                <c:pt idx="1871" formatCode="General">
                  <c:v>1.25919</c:v>
                </c:pt>
                <c:pt idx="1872" formatCode="General">
                  <c:v>1.25987</c:v>
                </c:pt>
                <c:pt idx="1873" formatCode="General">
                  <c:v>1.26054</c:v>
                </c:pt>
                <c:pt idx="1874" formatCode="General">
                  <c:v>1.2612099999999999</c:v>
                </c:pt>
                <c:pt idx="1875" formatCode="General">
                  <c:v>1.2618799999999999</c:v>
                </c:pt>
                <c:pt idx="1876" formatCode="General">
                  <c:v>1.2625599999999999</c:v>
                </c:pt>
                <c:pt idx="1877" formatCode="General">
                  <c:v>1.2632300000000001</c:v>
                </c:pt>
                <c:pt idx="1878" formatCode="General">
                  <c:v>1.2639</c:v>
                </c:pt>
                <c:pt idx="1879" formatCode="General">
                  <c:v>1.26458</c:v>
                </c:pt>
                <c:pt idx="1880" formatCode="General">
                  <c:v>1.26525</c:v>
                </c:pt>
                <c:pt idx="1881" formatCode="General">
                  <c:v>1.2659199999999999</c:v>
                </c:pt>
                <c:pt idx="1882" formatCode="General">
                  <c:v>1.2665999999999999</c:v>
                </c:pt>
                <c:pt idx="1883" formatCode="General">
                  <c:v>1.2672699999999999</c:v>
                </c:pt>
                <c:pt idx="1884" formatCode="General">
                  <c:v>1.2679400000000001</c:v>
                </c:pt>
                <c:pt idx="1885" formatCode="General">
                  <c:v>1.26861</c:v>
                </c:pt>
                <c:pt idx="1886" formatCode="General">
                  <c:v>1.26929</c:v>
                </c:pt>
                <c:pt idx="1887" formatCode="General">
                  <c:v>1.26996</c:v>
                </c:pt>
                <c:pt idx="1888" formatCode="General">
                  <c:v>1.2706299999999999</c:v>
                </c:pt>
                <c:pt idx="1889" formatCode="General">
                  <c:v>1.2713099999999999</c:v>
                </c:pt>
                <c:pt idx="1890" formatCode="General">
                  <c:v>1.2719800000000001</c:v>
                </c:pt>
                <c:pt idx="1891" formatCode="General">
                  <c:v>1.2726500000000001</c:v>
                </c:pt>
                <c:pt idx="1892" formatCode="General">
                  <c:v>1.2733300000000001</c:v>
                </c:pt>
                <c:pt idx="1893" formatCode="General">
                  <c:v>1.274</c:v>
                </c:pt>
                <c:pt idx="1894" formatCode="General">
                  <c:v>1.27467</c:v>
                </c:pt>
                <c:pt idx="1895" formatCode="General">
                  <c:v>1.2753399999999999</c:v>
                </c:pt>
                <c:pt idx="1896" formatCode="General">
                  <c:v>1.2760199999999999</c:v>
                </c:pt>
                <c:pt idx="1897" formatCode="General">
                  <c:v>1.2766900000000001</c:v>
                </c:pt>
                <c:pt idx="1898" formatCode="General">
                  <c:v>1.2773600000000001</c:v>
                </c:pt>
                <c:pt idx="1899" formatCode="General">
                  <c:v>1.2780400000000001</c:v>
                </c:pt>
                <c:pt idx="1900" formatCode="General">
                  <c:v>1.27871</c:v>
                </c:pt>
                <c:pt idx="1901" formatCode="General">
                  <c:v>1.27938</c:v>
                </c:pt>
                <c:pt idx="1902" formatCode="General">
                  <c:v>1.28006</c:v>
                </c:pt>
                <c:pt idx="1903" formatCode="General">
                  <c:v>1.2807299999999999</c:v>
                </c:pt>
                <c:pt idx="1904" formatCode="General">
                  <c:v>1.2814000000000001</c:v>
                </c:pt>
                <c:pt idx="1905" formatCode="General">
                  <c:v>1.28207</c:v>
                </c:pt>
                <c:pt idx="1906" formatCode="General">
                  <c:v>1.2827500000000001</c:v>
                </c:pt>
                <c:pt idx="1907" formatCode="General">
                  <c:v>1.28342</c:v>
                </c:pt>
                <c:pt idx="1908" formatCode="General">
                  <c:v>1.28409</c:v>
                </c:pt>
                <c:pt idx="1909" formatCode="General">
                  <c:v>1.28477</c:v>
                </c:pt>
                <c:pt idx="1910" formatCode="General">
                  <c:v>1.2854399999999999</c:v>
                </c:pt>
                <c:pt idx="1911" formatCode="General">
                  <c:v>1.2861100000000001</c:v>
                </c:pt>
                <c:pt idx="1912" formatCode="General">
                  <c:v>1.2867900000000001</c:v>
                </c:pt>
                <c:pt idx="1913" formatCode="General">
                  <c:v>1.28746</c:v>
                </c:pt>
                <c:pt idx="1914" formatCode="General">
                  <c:v>1.28813</c:v>
                </c:pt>
                <c:pt idx="1915" formatCode="General">
                  <c:v>1.2887999999999999</c:v>
                </c:pt>
                <c:pt idx="1916" formatCode="General">
                  <c:v>1.28948</c:v>
                </c:pt>
                <c:pt idx="1917" formatCode="General">
                  <c:v>1.2901499999999999</c:v>
                </c:pt>
                <c:pt idx="1918" formatCode="General">
                  <c:v>1.2908200000000001</c:v>
                </c:pt>
                <c:pt idx="1919" formatCode="General">
                  <c:v>1.2915000000000001</c:v>
                </c:pt>
                <c:pt idx="1920" formatCode="General">
                  <c:v>1.29217</c:v>
                </c:pt>
                <c:pt idx="1921" formatCode="General">
                  <c:v>1.29284</c:v>
                </c:pt>
                <c:pt idx="1922" formatCode="General">
                  <c:v>1.29352</c:v>
                </c:pt>
                <c:pt idx="1923" formatCode="General">
                  <c:v>1.29419</c:v>
                </c:pt>
                <c:pt idx="1924" formatCode="General">
                  <c:v>1.2948599999999999</c:v>
                </c:pt>
                <c:pt idx="1925" formatCode="General">
                  <c:v>1.2955300000000001</c:v>
                </c:pt>
                <c:pt idx="1926" formatCode="General">
                  <c:v>1.2962100000000001</c:v>
                </c:pt>
                <c:pt idx="1927" formatCode="General">
                  <c:v>1.29688</c:v>
                </c:pt>
                <c:pt idx="1928" formatCode="General">
                  <c:v>1.29755</c:v>
                </c:pt>
                <c:pt idx="1929" formatCode="General">
                  <c:v>1.29823</c:v>
                </c:pt>
                <c:pt idx="1930" formatCode="General">
                  <c:v>1.2988999999999999</c:v>
                </c:pt>
                <c:pt idx="1931" formatCode="General">
                  <c:v>1.2995699999999999</c:v>
                </c:pt>
                <c:pt idx="1932" formatCode="General">
                  <c:v>1.3002499999999999</c:v>
                </c:pt>
                <c:pt idx="1933" formatCode="General">
                  <c:v>1.3009200000000001</c:v>
                </c:pt>
                <c:pt idx="1934" formatCode="General">
                  <c:v>1.30159</c:v>
                </c:pt>
                <c:pt idx="1935" formatCode="General">
                  <c:v>1.30226</c:v>
                </c:pt>
                <c:pt idx="1936" formatCode="General">
                  <c:v>1.30294</c:v>
                </c:pt>
                <c:pt idx="1937" formatCode="General">
                  <c:v>1.3036099999999999</c:v>
                </c:pt>
                <c:pt idx="1938" formatCode="General">
                  <c:v>1.3042800000000001</c:v>
                </c:pt>
                <c:pt idx="1939" formatCode="General">
                  <c:v>1.3049599999999999</c:v>
                </c:pt>
                <c:pt idx="1940" formatCode="General">
                  <c:v>1.3056300000000001</c:v>
                </c:pt>
                <c:pt idx="1941" formatCode="General">
                  <c:v>1.3063</c:v>
                </c:pt>
                <c:pt idx="1942" formatCode="General">
                  <c:v>1.30698</c:v>
                </c:pt>
                <c:pt idx="1943" formatCode="General">
                  <c:v>1.30765</c:v>
                </c:pt>
                <c:pt idx="1944" formatCode="General">
                  <c:v>1.3083199999999999</c:v>
                </c:pt>
                <c:pt idx="1945" formatCode="General">
                  <c:v>1.3089999999999999</c:v>
                </c:pt>
                <c:pt idx="1946" formatCode="General">
                  <c:v>1.3096699999999999</c:v>
                </c:pt>
                <c:pt idx="1947" formatCode="General">
                  <c:v>1.3103400000000001</c:v>
                </c:pt>
                <c:pt idx="1948" formatCode="General">
                  <c:v>1.31101</c:v>
                </c:pt>
                <c:pt idx="1949" formatCode="General">
                  <c:v>1.31169</c:v>
                </c:pt>
                <c:pt idx="1950" formatCode="General">
                  <c:v>1.31236</c:v>
                </c:pt>
                <c:pt idx="1951" formatCode="General">
                  <c:v>1.3130299999999999</c:v>
                </c:pt>
                <c:pt idx="1952" formatCode="General">
                  <c:v>1.3137099999999999</c:v>
                </c:pt>
                <c:pt idx="1953" formatCode="General">
                  <c:v>1.3143800000000001</c:v>
                </c:pt>
                <c:pt idx="1954" formatCode="General">
                  <c:v>1.3150500000000001</c:v>
                </c:pt>
                <c:pt idx="1955" formatCode="General">
                  <c:v>1.3157300000000001</c:v>
                </c:pt>
                <c:pt idx="1956" formatCode="General">
                  <c:v>1.3164</c:v>
                </c:pt>
                <c:pt idx="1957" formatCode="General">
                  <c:v>1.31707</c:v>
                </c:pt>
                <c:pt idx="1958" formatCode="General">
                  <c:v>1.3177399999999999</c:v>
                </c:pt>
                <c:pt idx="1959" formatCode="General">
                  <c:v>1.3184199999999999</c:v>
                </c:pt>
                <c:pt idx="1960" formatCode="General">
                  <c:v>1.3190900000000001</c:v>
                </c:pt>
                <c:pt idx="1961" formatCode="General">
                  <c:v>1.31976</c:v>
                </c:pt>
                <c:pt idx="1962" formatCode="General">
                  <c:v>1.3204400000000001</c:v>
                </c:pt>
                <c:pt idx="1963" formatCode="General">
                  <c:v>1.32111</c:v>
                </c:pt>
                <c:pt idx="1964" formatCode="General">
                  <c:v>1.32178</c:v>
                </c:pt>
                <c:pt idx="1965" formatCode="General">
                  <c:v>1.32246</c:v>
                </c:pt>
                <c:pt idx="1966" formatCode="General">
                  <c:v>1.3231299999999999</c:v>
                </c:pt>
                <c:pt idx="1967" formatCode="General">
                  <c:v>1.3238000000000001</c:v>
                </c:pt>
                <c:pt idx="1968" formatCode="General">
                  <c:v>1.32447</c:v>
                </c:pt>
                <c:pt idx="1969" formatCode="General">
                  <c:v>1.3251500000000001</c:v>
                </c:pt>
                <c:pt idx="1970" formatCode="General">
                  <c:v>1.32582</c:v>
                </c:pt>
                <c:pt idx="1971" formatCode="General">
                  <c:v>1.3264899999999999</c:v>
                </c:pt>
                <c:pt idx="1972" formatCode="General">
                  <c:v>1.32717</c:v>
                </c:pt>
                <c:pt idx="1973" formatCode="General">
                  <c:v>1.3278399999999999</c:v>
                </c:pt>
                <c:pt idx="1974" formatCode="General">
                  <c:v>1.3285100000000001</c:v>
                </c:pt>
                <c:pt idx="1975" formatCode="General">
                  <c:v>1.3291900000000001</c:v>
                </c:pt>
                <c:pt idx="1976" formatCode="General">
                  <c:v>1.32986</c:v>
                </c:pt>
                <c:pt idx="1977" formatCode="General">
                  <c:v>1.33053</c:v>
                </c:pt>
                <c:pt idx="1978" formatCode="General">
                  <c:v>1.3311999999999999</c:v>
                </c:pt>
                <c:pt idx="1979" formatCode="General">
                  <c:v>1.33188</c:v>
                </c:pt>
                <c:pt idx="1980" formatCode="General">
                  <c:v>1.3325499999999999</c:v>
                </c:pt>
                <c:pt idx="1981" formatCode="General">
                  <c:v>1.3332200000000001</c:v>
                </c:pt>
                <c:pt idx="1982" formatCode="General">
                  <c:v>1.3339000000000001</c:v>
                </c:pt>
                <c:pt idx="1983" formatCode="General">
                  <c:v>1.33457</c:v>
                </c:pt>
                <c:pt idx="1984" formatCode="General">
                  <c:v>1.33524</c:v>
                </c:pt>
                <c:pt idx="1985" formatCode="General">
                  <c:v>1.33592</c:v>
                </c:pt>
                <c:pt idx="1986" formatCode="General">
                  <c:v>1.3365899999999999</c:v>
                </c:pt>
                <c:pt idx="1987" formatCode="General">
                  <c:v>1.3372599999999999</c:v>
                </c:pt>
                <c:pt idx="1988" formatCode="General">
                  <c:v>1.3379300000000001</c:v>
                </c:pt>
                <c:pt idx="1989" formatCode="General">
                  <c:v>1.3386100000000001</c:v>
                </c:pt>
                <c:pt idx="1990" formatCode="General">
                  <c:v>1.33928</c:v>
                </c:pt>
                <c:pt idx="1991" formatCode="General">
                  <c:v>1.33995</c:v>
                </c:pt>
                <c:pt idx="1992" formatCode="General">
                  <c:v>1.34063</c:v>
                </c:pt>
                <c:pt idx="1993" formatCode="General">
                  <c:v>1.3412999999999999</c:v>
                </c:pt>
                <c:pt idx="1994" formatCode="General">
                  <c:v>1.3419700000000001</c:v>
                </c:pt>
                <c:pt idx="1995" formatCode="General">
                  <c:v>1.3426499999999999</c:v>
                </c:pt>
                <c:pt idx="1996" formatCode="General">
                  <c:v>1.3433200000000001</c:v>
                </c:pt>
                <c:pt idx="1997" formatCode="General">
                  <c:v>1.34399</c:v>
                </c:pt>
                <c:pt idx="1998" formatCode="General">
                  <c:v>1.34466</c:v>
                </c:pt>
                <c:pt idx="1999" formatCode="General">
                  <c:v>1.34534</c:v>
                </c:pt>
                <c:pt idx="2000" formatCode="General">
                  <c:v>1.3460099999999999</c:v>
                </c:pt>
                <c:pt idx="2001" formatCode="General">
                  <c:v>1.3466800000000001</c:v>
                </c:pt>
                <c:pt idx="2002" formatCode="General">
                  <c:v>1.3473599999999999</c:v>
                </c:pt>
                <c:pt idx="2003" formatCode="General">
                  <c:v>1.3480300000000001</c:v>
                </c:pt>
                <c:pt idx="2004" formatCode="General">
                  <c:v>1.3487</c:v>
                </c:pt>
                <c:pt idx="2005" formatCode="General">
                  <c:v>1.34938</c:v>
                </c:pt>
                <c:pt idx="2006" formatCode="General">
                  <c:v>1.35005</c:v>
                </c:pt>
                <c:pt idx="2007" formatCode="General">
                  <c:v>1.3507199999999999</c:v>
                </c:pt>
                <c:pt idx="2008" formatCode="General">
                  <c:v>1.3513900000000001</c:v>
                </c:pt>
                <c:pt idx="2009" formatCode="General">
                  <c:v>1.3520700000000001</c:v>
                </c:pt>
                <c:pt idx="2010" formatCode="General">
                  <c:v>1.3527400000000001</c:v>
                </c:pt>
                <c:pt idx="2011" formatCode="General">
                  <c:v>1.35341</c:v>
                </c:pt>
                <c:pt idx="2012" formatCode="General">
                  <c:v>1.35409</c:v>
                </c:pt>
                <c:pt idx="2013" formatCode="General">
                  <c:v>1.35476</c:v>
                </c:pt>
                <c:pt idx="2014" formatCode="General">
                  <c:v>1.3554299999999999</c:v>
                </c:pt>
                <c:pt idx="2015" formatCode="General">
                  <c:v>1.3561099999999999</c:v>
                </c:pt>
                <c:pt idx="2016" formatCode="General">
                  <c:v>1.3567800000000001</c:v>
                </c:pt>
                <c:pt idx="2017" formatCode="General">
                  <c:v>1.35745</c:v>
                </c:pt>
                <c:pt idx="2018" formatCode="General">
                  <c:v>1.35812</c:v>
                </c:pt>
                <c:pt idx="2019" formatCode="General">
                  <c:v>1.3588</c:v>
                </c:pt>
                <c:pt idx="2020" formatCode="General">
                  <c:v>1.35947</c:v>
                </c:pt>
                <c:pt idx="2021" formatCode="General">
                  <c:v>1.3601399999999999</c:v>
                </c:pt>
                <c:pt idx="2022" formatCode="General">
                  <c:v>1.3608199999999999</c:v>
                </c:pt>
                <c:pt idx="2023" formatCode="General">
                  <c:v>1.3614900000000001</c:v>
                </c:pt>
                <c:pt idx="2024" formatCode="General">
                  <c:v>1.36216</c:v>
                </c:pt>
                <c:pt idx="2025" formatCode="General">
                  <c:v>1.3628400000000001</c:v>
                </c:pt>
                <c:pt idx="2026" formatCode="General">
                  <c:v>1.36351</c:v>
                </c:pt>
                <c:pt idx="2027" formatCode="General">
                  <c:v>1.3641799999999999</c:v>
                </c:pt>
                <c:pt idx="2028" formatCode="General">
                  <c:v>1.3648499999999999</c:v>
                </c:pt>
                <c:pt idx="2029" formatCode="General">
                  <c:v>1.3655299999999999</c:v>
                </c:pt>
                <c:pt idx="2030" formatCode="General">
                  <c:v>1.3662000000000001</c:v>
                </c:pt>
                <c:pt idx="2031" formatCode="General">
                  <c:v>1.36687</c:v>
                </c:pt>
                <c:pt idx="2032" formatCode="General">
                  <c:v>1.36755</c:v>
                </c:pt>
                <c:pt idx="2033" formatCode="General">
                  <c:v>1.36822</c:v>
                </c:pt>
                <c:pt idx="2034" formatCode="General">
                  <c:v>1.3688899999999999</c:v>
                </c:pt>
                <c:pt idx="2035" formatCode="General">
                  <c:v>1.36957</c:v>
                </c:pt>
                <c:pt idx="2036" formatCode="General">
                  <c:v>1.3702399999999999</c:v>
                </c:pt>
                <c:pt idx="2037" formatCode="General">
                  <c:v>1.3709100000000001</c:v>
                </c:pt>
                <c:pt idx="2038" formatCode="General">
                  <c:v>1.37158</c:v>
                </c:pt>
                <c:pt idx="2039" formatCode="General">
                  <c:v>1.37226</c:v>
                </c:pt>
                <c:pt idx="2040" formatCode="General">
                  <c:v>1.37293</c:v>
                </c:pt>
                <c:pt idx="2041" formatCode="General">
                  <c:v>1.3735999999999999</c:v>
                </c:pt>
                <c:pt idx="2042" formatCode="General">
                  <c:v>1.3742799999999999</c:v>
                </c:pt>
                <c:pt idx="2043" formatCode="General">
                  <c:v>1.3749499999999999</c:v>
                </c:pt>
                <c:pt idx="2044" formatCode="General">
                  <c:v>1.3756200000000001</c:v>
                </c:pt>
                <c:pt idx="2045" formatCode="General">
                  <c:v>1.3763000000000001</c:v>
                </c:pt>
                <c:pt idx="2046" formatCode="General">
                  <c:v>1.37697</c:v>
                </c:pt>
                <c:pt idx="2047" formatCode="General">
                  <c:v>1.37764</c:v>
                </c:pt>
                <c:pt idx="2048" formatCode="General">
                  <c:v>1.3783099999999999</c:v>
                </c:pt>
                <c:pt idx="2049" formatCode="General">
                  <c:v>1.3789899999999999</c:v>
                </c:pt>
                <c:pt idx="2050" formatCode="General">
                  <c:v>1.3796600000000001</c:v>
                </c:pt>
                <c:pt idx="2051" formatCode="General">
                  <c:v>1.3803300000000001</c:v>
                </c:pt>
                <c:pt idx="2052" formatCode="General">
                  <c:v>1.3810100000000001</c:v>
                </c:pt>
                <c:pt idx="2053" formatCode="General">
                  <c:v>1.38168</c:v>
                </c:pt>
                <c:pt idx="2054" formatCode="General">
                  <c:v>1.38235</c:v>
                </c:pt>
                <c:pt idx="2055" formatCode="General">
                  <c:v>1.38303</c:v>
                </c:pt>
                <c:pt idx="2056" formatCode="General">
                  <c:v>1.3836999999999999</c:v>
                </c:pt>
                <c:pt idx="2057" formatCode="General">
                  <c:v>1.3843700000000001</c:v>
                </c:pt>
                <c:pt idx="2058" formatCode="General">
                  <c:v>1.38504</c:v>
                </c:pt>
                <c:pt idx="2059" formatCode="General">
                  <c:v>1.3857200000000001</c:v>
                </c:pt>
                <c:pt idx="2060" formatCode="General">
                  <c:v>1.38639</c:v>
                </c:pt>
                <c:pt idx="2061" formatCode="General">
                  <c:v>1.38706</c:v>
                </c:pt>
                <c:pt idx="2062" formatCode="General">
                  <c:v>1.38774</c:v>
                </c:pt>
                <c:pt idx="2063" formatCode="General">
                  <c:v>1.3884099999999999</c:v>
                </c:pt>
                <c:pt idx="2064" formatCode="General">
                  <c:v>1.3890800000000001</c:v>
                </c:pt>
                <c:pt idx="2065" formatCode="General">
                  <c:v>1.3897600000000001</c:v>
                </c:pt>
                <c:pt idx="2066" formatCode="General">
                  <c:v>1.3904300000000001</c:v>
                </c:pt>
                <c:pt idx="2067" formatCode="General">
                  <c:v>1.3911</c:v>
                </c:pt>
                <c:pt idx="2068" formatCode="General">
                  <c:v>1.39177</c:v>
                </c:pt>
                <c:pt idx="2069" formatCode="General">
                  <c:v>1.39245</c:v>
                </c:pt>
                <c:pt idx="2070" formatCode="General">
                  <c:v>1.3931199999999999</c:v>
                </c:pt>
                <c:pt idx="2071" formatCode="General">
                  <c:v>1.3937900000000001</c:v>
                </c:pt>
                <c:pt idx="2072" formatCode="General">
                  <c:v>1.3944700000000001</c:v>
                </c:pt>
                <c:pt idx="2073" formatCode="General">
                  <c:v>1.39514</c:v>
                </c:pt>
                <c:pt idx="2074" formatCode="General">
                  <c:v>1.39581</c:v>
                </c:pt>
                <c:pt idx="2075" formatCode="General">
                  <c:v>1.39649</c:v>
                </c:pt>
                <c:pt idx="2076" formatCode="General">
                  <c:v>1.39716</c:v>
                </c:pt>
                <c:pt idx="2077" formatCode="General">
                  <c:v>1.3978299999999999</c:v>
                </c:pt>
                <c:pt idx="2078" formatCode="General">
                  <c:v>1.3985000000000001</c:v>
                </c:pt>
                <c:pt idx="2079" formatCode="General">
                  <c:v>1.3991800000000001</c:v>
                </c:pt>
                <c:pt idx="2080" formatCode="General">
                  <c:v>1.39985</c:v>
                </c:pt>
                <c:pt idx="2081" formatCode="General">
                  <c:v>1.40052</c:v>
                </c:pt>
                <c:pt idx="2082" formatCode="General">
                  <c:v>1.4012</c:v>
                </c:pt>
                <c:pt idx="2083" formatCode="General">
                  <c:v>1.4018699999999999</c:v>
                </c:pt>
                <c:pt idx="2084" formatCode="General">
                  <c:v>1.4025399999999999</c:v>
                </c:pt>
                <c:pt idx="2085" formatCode="General">
                  <c:v>1.4032199999999999</c:v>
                </c:pt>
                <c:pt idx="2086" formatCode="General">
                  <c:v>1.4038900000000001</c:v>
                </c:pt>
                <c:pt idx="2087" formatCode="General">
                  <c:v>1.40456</c:v>
                </c:pt>
                <c:pt idx="2088" formatCode="General">
                  <c:v>1.40523</c:v>
                </c:pt>
                <c:pt idx="2089" formatCode="General">
                  <c:v>1.40591</c:v>
                </c:pt>
                <c:pt idx="2090" formatCode="General">
                  <c:v>1.4065799999999999</c:v>
                </c:pt>
                <c:pt idx="2091" formatCode="General">
                  <c:v>1.4072499999999999</c:v>
                </c:pt>
                <c:pt idx="2092" formatCode="General">
                  <c:v>1.4079299999999999</c:v>
                </c:pt>
                <c:pt idx="2093" formatCode="General">
                  <c:v>1.4086000000000001</c:v>
                </c:pt>
                <c:pt idx="2094" formatCode="General">
                  <c:v>1.40927</c:v>
                </c:pt>
                <c:pt idx="2095" formatCode="General">
                  <c:v>1.40995</c:v>
                </c:pt>
                <c:pt idx="2096" formatCode="General">
                  <c:v>1.41062</c:v>
                </c:pt>
                <c:pt idx="2097" formatCode="General">
                  <c:v>1.4112899999999999</c:v>
                </c:pt>
                <c:pt idx="2098" formatCode="General">
                  <c:v>1.4119600000000001</c:v>
                </c:pt>
                <c:pt idx="2099" formatCode="General">
                  <c:v>1.4126399999999999</c:v>
                </c:pt>
                <c:pt idx="2100" formatCode="General">
                  <c:v>1.4133100000000001</c:v>
                </c:pt>
                <c:pt idx="2101" formatCode="General">
                  <c:v>1.41398</c:v>
                </c:pt>
                <c:pt idx="2102" formatCode="General">
                  <c:v>1.41466</c:v>
                </c:pt>
                <c:pt idx="2103" formatCode="General">
                  <c:v>1.41533</c:v>
                </c:pt>
                <c:pt idx="2104" formatCode="General">
                  <c:v>1.4159999999999999</c:v>
                </c:pt>
                <c:pt idx="2105" formatCode="General">
                  <c:v>1.4166799999999999</c:v>
                </c:pt>
                <c:pt idx="2106" formatCode="General">
                  <c:v>1.4173500000000001</c:v>
                </c:pt>
                <c:pt idx="2107" formatCode="General">
                  <c:v>1.4180200000000001</c:v>
                </c:pt>
                <c:pt idx="2108" formatCode="General">
                  <c:v>1.41869</c:v>
                </c:pt>
                <c:pt idx="2109" formatCode="General">
                  <c:v>1.41937</c:v>
                </c:pt>
                <c:pt idx="2110" formatCode="General">
                  <c:v>1.42004</c:v>
                </c:pt>
                <c:pt idx="2111" formatCode="General">
                  <c:v>1.4207099999999999</c:v>
                </c:pt>
                <c:pt idx="2112" formatCode="General">
                  <c:v>1.4213899999999999</c:v>
                </c:pt>
                <c:pt idx="2113" formatCode="General">
                  <c:v>1.4220600000000001</c:v>
                </c:pt>
                <c:pt idx="2114" formatCode="General">
                  <c:v>1.4227300000000001</c:v>
                </c:pt>
                <c:pt idx="2115" formatCode="General">
                  <c:v>1.4234100000000001</c:v>
                </c:pt>
                <c:pt idx="2116" formatCode="General">
                  <c:v>1.42408</c:v>
                </c:pt>
                <c:pt idx="2117" formatCode="General">
                  <c:v>1.42475</c:v>
                </c:pt>
                <c:pt idx="2118" formatCode="General">
                  <c:v>1.4254199999999999</c:v>
                </c:pt>
                <c:pt idx="2119" formatCode="General">
                  <c:v>1.4260999999999999</c:v>
                </c:pt>
                <c:pt idx="2120" formatCode="General">
                  <c:v>1.4267700000000001</c:v>
                </c:pt>
                <c:pt idx="2121" formatCode="General">
                  <c:v>1.42744</c:v>
                </c:pt>
                <c:pt idx="2122" formatCode="General">
                  <c:v>1.4281200000000001</c:v>
                </c:pt>
                <c:pt idx="2123" formatCode="General">
                  <c:v>1.42879</c:v>
                </c:pt>
                <c:pt idx="2124" formatCode="General">
                  <c:v>1.42946</c:v>
                </c:pt>
                <c:pt idx="2125" formatCode="General">
                  <c:v>1.43014</c:v>
                </c:pt>
                <c:pt idx="2126" formatCode="General">
                  <c:v>1.4308099999999999</c:v>
                </c:pt>
                <c:pt idx="2127" formatCode="General">
                  <c:v>1.4314800000000001</c:v>
                </c:pt>
                <c:pt idx="2128" formatCode="General">
                  <c:v>1.43215</c:v>
                </c:pt>
                <c:pt idx="2129" formatCode="General">
                  <c:v>1.43283</c:v>
                </c:pt>
                <c:pt idx="2130" formatCode="General">
                  <c:v>1.4335</c:v>
                </c:pt>
                <c:pt idx="2131" formatCode="General">
                  <c:v>1.4341699999999999</c:v>
                </c:pt>
                <c:pt idx="2132" formatCode="General">
                  <c:v>1.43485</c:v>
                </c:pt>
                <c:pt idx="2133" formatCode="General">
                  <c:v>1.4355199999999999</c:v>
                </c:pt>
                <c:pt idx="2134" formatCode="General">
                  <c:v>1.4361900000000001</c:v>
                </c:pt>
                <c:pt idx="2135" formatCode="General">
                  <c:v>1.4368700000000001</c:v>
                </c:pt>
                <c:pt idx="2136" formatCode="General">
                  <c:v>1.43754</c:v>
                </c:pt>
                <c:pt idx="2137" formatCode="General">
                  <c:v>1.43821</c:v>
                </c:pt>
                <c:pt idx="2138" formatCode="General">
                  <c:v>1.4388799999999999</c:v>
                </c:pt>
                <c:pt idx="2139" formatCode="General">
                  <c:v>1.43956</c:v>
                </c:pt>
                <c:pt idx="2140" formatCode="General">
                  <c:v>1.4402299999999999</c:v>
                </c:pt>
                <c:pt idx="2141" formatCode="General">
                  <c:v>1.4409000000000001</c:v>
                </c:pt>
                <c:pt idx="2142" formatCode="General">
                  <c:v>1.4415800000000001</c:v>
                </c:pt>
                <c:pt idx="2143" formatCode="General">
                  <c:v>1.44225</c:v>
                </c:pt>
                <c:pt idx="2144" formatCode="General">
                  <c:v>1.44292</c:v>
                </c:pt>
                <c:pt idx="2145" formatCode="General">
                  <c:v>1.4436</c:v>
                </c:pt>
                <c:pt idx="2146" formatCode="General">
                  <c:v>1.4442699999999999</c:v>
                </c:pt>
                <c:pt idx="2147" formatCode="General">
                  <c:v>1.4449399999999999</c:v>
                </c:pt>
                <c:pt idx="2148" formatCode="General">
                  <c:v>1.4456199999999999</c:v>
                </c:pt>
                <c:pt idx="2149" formatCode="General">
                  <c:v>1.4462900000000001</c:v>
                </c:pt>
                <c:pt idx="2150" formatCode="General">
                  <c:v>1.44696</c:v>
                </c:pt>
                <c:pt idx="2151" formatCode="General">
                  <c:v>1.44763</c:v>
                </c:pt>
                <c:pt idx="2152" formatCode="General">
                  <c:v>1.44831</c:v>
                </c:pt>
                <c:pt idx="2153" formatCode="General">
                  <c:v>1.4489799999999999</c:v>
                </c:pt>
                <c:pt idx="2154" formatCode="General">
                  <c:v>1.4496500000000001</c:v>
                </c:pt>
                <c:pt idx="2155" formatCode="General">
                  <c:v>1.4503299999999999</c:v>
                </c:pt>
                <c:pt idx="2156" formatCode="General">
                  <c:v>1.4510000000000001</c:v>
                </c:pt>
                <c:pt idx="2157" formatCode="General">
                  <c:v>1.45167</c:v>
                </c:pt>
                <c:pt idx="2158" formatCode="General">
                  <c:v>1.45235</c:v>
                </c:pt>
                <c:pt idx="2159" formatCode="General">
                  <c:v>1.45302</c:v>
                </c:pt>
                <c:pt idx="2160" formatCode="General">
                  <c:v>1.4536899999999999</c:v>
                </c:pt>
                <c:pt idx="2161" formatCode="General">
                  <c:v>1.4543600000000001</c:v>
                </c:pt>
                <c:pt idx="2162" formatCode="General">
                  <c:v>1.4550399999999999</c:v>
                </c:pt>
                <c:pt idx="2163" formatCode="General">
                  <c:v>1.4557100000000001</c:v>
                </c:pt>
                <c:pt idx="2164" formatCode="General">
                  <c:v>1.45638</c:v>
                </c:pt>
                <c:pt idx="2165" formatCode="General">
                  <c:v>1.45706</c:v>
                </c:pt>
                <c:pt idx="2166" formatCode="General">
                  <c:v>1.45773</c:v>
                </c:pt>
                <c:pt idx="2167" formatCode="General">
                  <c:v>1.4583999999999999</c:v>
                </c:pt>
                <c:pt idx="2168" formatCode="General">
                  <c:v>1.4590799999999999</c:v>
                </c:pt>
                <c:pt idx="2169" formatCode="General">
                  <c:v>1.4597500000000001</c:v>
                </c:pt>
                <c:pt idx="2170" formatCode="General">
                  <c:v>1.4604200000000001</c:v>
                </c:pt>
                <c:pt idx="2171" formatCode="General">
                  <c:v>1.46109</c:v>
                </c:pt>
                <c:pt idx="2172" formatCode="General">
                  <c:v>1.46177</c:v>
                </c:pt>
                <c:pt idx="2173" formatCode="General">
                  <c:v>1.46244</c:v>
                </c:pt>
                <c:pt idx="2174" formatCode="General">
                  <c:v>1.4631099999999999</c:v>
                </c:pt>
                <c:pt idx="2175" formatCode="General">
                  <c:v>1.4637899999999999</c:v>
                </c:pt>
                <c:pt idx="2176" formatCode="General">
                  <c:v>1.4644600000000001</c:v>
                </c:pt>
                <c:pt idx="2177" formatCode="General">
                  <c:v>1.46513</c:v>
                </c:pt>
                <c:pt idx="2178" formatCode="General">
                  <c:v>1.4658100000000001</c:v>
                </c:pt>
                <c:pt idx="2179" formatCode="General">
                  <c:v>1.46648</c:v>
                </c:pt>
                <c:pt idx="2180" formatCode="General">
                  <c:v>1.46715</c:v>
                </c:pt>
                <c:pt idx="2181" formatCode="General">
                  <c:v>1.4678199999999999</c:v>
                </c:pt>
                <c:pt idx="2182" formatCode="General">
                  <c:v>1.4684999999999999</c:v>
                </c:pt>
                <c:pt idx="2183" formatCode="General">
                  <c:v>1.4691700000000001</c:v>
                </c:pt>
                <c:pt idx="2184" formatCode="General">
                  <c:v>1.46984</c:v>
                </c:pt>
                <c:pt idx="2185" formatCode="General">
                  <c:v>1.47052</c:v>
                </c:pt>
                <c:pt idx="2186" formatCode="General">
                  <c:v>1.47119</c:v>
                </c:pt>
                <c:pt idx="2187" formatCode="General">
                  <c:v>1.4718599999999999</c:v>
                </c:pt>
                <c:pt idx="2188" formatCode="General">
                  <c:v>1.47254</c:v>
                </c:pt>
                <c:pt idx="2189" formatCode="General">
                  <c:v>1.4732099999999999</c:v>
                </c:pt>
                <c:pt idx="2190" formatCode="General">
                  <c:v>1.4738800000000001</c:v>
                </c:pt>
                <c:pt idx="2191" formatCode="General">
                  <c:v>1.47455</c:v>
                </c:pt>
                <c:pt idx="2192" formatCode="General">
                  <c:v>1.47523</c:v>
                </c:pt>
                <c:pt idx="2193" formatCode="General">
                  <c:v>1.4759</c:v>
                </c:pt>
                <c:pt idx="2194" formatCode="General">
                  <c:v>1.4765699999999999</c:v>
                </c:pt>
                <c:pt idx="2195" formatCode="General">
                  <c:v>1.47725</c:v>
                </c:pt>
                <c:pt idx="2196" formatCode="General">
                  <c:v>1.4779199999999999</c:v>
                </c:pt>
                <c:pt idx="2197" formatCode="General">
                  <c:v>1.4785900000000001</c:v>
                </c:pt>
                <c:pt idx="2198" formatCode="General">
                  <c:v>1.4792700000000001</c:v>
                </c:pt>
                <c:pt idx="2199" formatCode="General">
                  <c:v>1.47994</c:v>
                </c:pt>
                <c:pt idx="2200" formatCode="General">
                  <c:v>1.48061</c:v>
                </c:pt>
                <c:pt idx="2201" formatCode="General">
                  <c:v>1.4812799999999999</c:v>
                </c:pt>
                <c:pt idx="2202" formatCode="General">
                  <c:v>1.4819599999999999</c:v>
                </c:pt>
                <c:pt idx="2203" formatCode="General">
                  <c:v>1.4826299999999999</c:v>
                </c:pt>
                <c:pt idx="2204" formatCode="General">
                  <c:v>1.4833000000000001</c:v>
                </c:pt>
                <c:pt idx="2205" formatCode="General">
                  <c:v>1.4839800000000001</c:v>
                </c:pt>
                <c:pt idx="2206" formatCode="General">
                  <c:v>1.48465</c:v>
                </c:pt>
                <c:pt idx="2207" formatCode="General">
                  <c:v>1.48532</c:v>
                </c:pt>
                <c:pt idx="2208" formatCode="General">
                  <c:v>1.486</c:v>
                </c:pt>
                <c:pt idx="2209" formatCode="General">
                  <c:v>1.4866699999999999</c:v>
                </c:pt>
                <c:pt idx="2210" formatCode="General">
                  <c:v>1.4873400000000001</c:v>
                </c:pt>
                <c:pt idx="2211" formatCode="General">
                  <c:v>1.4880100000000001</c:v>
                </c:pt>
                <c:pt idx="2212" formatCode="General">
                  <c:v>1.4886900000000001</c:v>
                </c:pt>
                <c:pt idx="2213" formatCode="General">
                  <c:v>1.48936</c:v>
                </c:pt>
                <c:pt idx="2214" formatCode="General">
                  <c:v>1.49003</c:v>
                </c:pt>
                <c:pt idx="2215" formatCode="General">
                  <c:v>1.49071</c:v>
                </c:pt>
                <c:pt idx="2216" formatCode="General">
                  <c:v>1.4913799999999999</c:v>
                </c:pt>
                <c:pt idx="2217" formatCode="General">
                  <c:v>1.4920500000000001</c:v>
                </c:pt>
                <c:pt idx="2218" formatCode="General">
                  <c:v>1.4927299999999999</c:v>
                </c:pt>
                <c:pt idx="2219" formatCode="General">
                  <c:v>1.4934000000000001</c:v>
                </c:pt>
                <c:pt idx="2220" formatCode="General">
                  <c:v>1.49407</c:v>
                </c:pt>
                <c:pt idx="2221" formatCode="General">
                  <c:v>1.49474</c:v>
                </c:pt>
                <c:pt idx="2222" formatCode="General">
                  <c:v>1.49542</c:v>
                </c:pt>
                <c:pt idx="2223" formatCode="General">
                  <c:v>1.4960899999999999</c:v>
                </c:pt>
                <c:pt idx="2224" formatCode="General">
                  <c:v>1.4967600000000001</c:v>
                </c:pt>
                <c:pt idx="2225" formatCode="General">
                  <c:v>1.4974400000000001</c:v>
                </c:pt>
                <c:pt idx="2226" formatCode="General">
                  <c:v>1.4981100000000001</c:v>
                </c:pt>
                <c:pt idx="2227" formatCode="General">
                  <c:v>1.49878</c:v>
                </c:pt>
                <c:pt idx="2228" formatCode="General">
                  <c:v>1.49946</c:v>
                </c:pt>
                <c:pt idx="2229" formatCode="General">
                  <c:v>1.50013</c:v>
                </c:pt>
                <c:pt idx="2230" formatCode="General">
                  <c:v>1.5007999999999999</c:v>
                </c:pt>
                <c:pt idx="2231" formatCode="General">
                  <c:v>1.5014700000000001</c:v>
                </c:pt>
                <c:pt idx="2232" formatCode="General">
                  <c:v>1.5021500000000001</c:v>
                </c:pt>
                <c:pt idx="2233" formatCode="General">
                  <c:v>1.50282</c:v>
                </c:pt>
                <c:pt idx="2234" formatCode="General">
                  <c:v>1.50349</c:v>
                </c:pt>
                <c:pt idx="2235" formatCode="General">
                  <c:v>1.50417</c:v>
                </c:pt>
                <c:pt idx="2236" formatCode="General">
                  <c:v>1.50484</c:v>
                </c:pt>
                <c:pt idx="2237" formatCode="General">
                  <c:v>1.5055099999999999</c:v>
                </c:pt>
                <c:pt idx="2238" formatCode="General">
                  <c:v>1.5061899999999999</c:v>
                </c:pt>
                <c:pt idx="2239" formatCode="General">
                  <c:v>1.5068600000000001</c:v>
                </c:pt>
                <c:pt idx="2240" formatCode="General">
                  <c:v>1.50753</c:v>
                </c:pt>
                <c:pt idx="2241" formatCode="General">
                  <c:v>1.5082</c:v>
                </c:pt>
                <c:pt idx="2242" formatCode="General">
                  <c:v>1.50888</c:v>
                </c:pt>
                <c:pt idx="2243" formatCode="General">
                  <c:v>1.5095499999999999</c:v>
                </c:pt>
                <c:pt idx="2244" formatCode="General">
                  <c:v>1.5102199999999999</c:v>
                </c:pt>
                <c:pt idx="2245" formatCode="General">
                  <c:v>1.5108999999999999</c:v>
                </c:pt>
                <c:pt idx="2246" formatCode="General">
                  <c:v>1.5115700000000001</c:v>
                </c:pt>
                <c:pt idx="2247" formatCode="General">
                  <c:v>1.51224</c:v>
                </c:pt>
                <c:pt idx="2248" formatCode="General">
                  <c:v>1.51292</c:v>
                </c:pt>
                <c:pt idx="2249" formatCode="General">
                  <c:v>1.51359</c:v>
                </c:pt>
                <c:pt idx="2250" formatCode="General">
                  <c:v>1.5142599999999999</c:v>
                </c:pt>
                <c:pt idx="2251" formatCode="General">
                  <c:v>1.5149300000000001</c:v>
                </c:pt>
                <c:pt idx="2252" formatCode="General">
                  <c:v>1.5156099999999999</c:v>
                </c:pt>
                <c:pt idx="2253" formatCode="General">
                  <c:v>1.5162800000000001</c:v>
                </c:pt>
                <c:pt idx="2254" formatCode="General">
                  <c:v>1.51695</c:v>
                </c:pt>
                <c:pt idx="2255" formatCode="General">
                  <c:v>1.51763</c:v>
                </c:pt>
                <c:pt idx="2256" formatCode="General">
                  <c:v>1.5183</c:v>
                </c:pt>
                <c:pt idx="2257" formatCode="General">
                  <c:v>1.5189699999999999</c:v>
                </c:pt>
                <c:pt idx="2258" formatCode="General">
                  <c:v>1.5196499999999999</c:v>
                </c:pt>
                <c:pt idx="2259" formatCode="General">
                  <c:v>1.5203199999999999</c:v>
                </c:pt>
                <c:pt idx="2260" formatCode="General">
                  <c:v>1.5209900000000001</c:v>
                </c:pt>
                <c:pt idx="2261" formatCode="General">
                  <c:v>1.52166</c:v>
                </c:pt>
                <c:pt idx="2262" formatCode="General">
                  <c:v>1.52234</c:v>
                </c:pt>
                <c:pt idx="2263" formatCode="General">
                  <c:v>1.52301</c:v>
                </c:pt>
                <c:pt idx="2264" formatCode="General">
                  <c:v>1.5236799999999999</c:v>
                </c:pt>
                <c:pt idx="2265" formatCode="General">
                  <c:v>1.5243599999999999</c:v>
                </c:pt>
                <c:pt idx="2266" formatCode="General">
                  <c:v>1.5250300000000001</c:v>
                </c:pt>
                <c:pt idx="2267" formatCode="General">
                  <c:v>1.5257000000000001</c:v>
                </c:pt>
                <c:pt idx="2268" formatCode="General">
                  <c:v>1.5263800000000001</c:v>
                </c:pt>
                <c:pt idx="2269" formatCode="General">
                  <c:v>1.52705</c:v>
                </c:pt>
                <c:pt idx="2270" formatCode="General">
                  <c:v>1.52772</c:v>
                </c:pt>
                <c:pt idx="2271" formatCode="General">
                  <c:v>1.5283899999999999</c:v>
                </c:pt>
                <c:pt idx="2272" formatCode="General">
                  <c:v>1.5290699999999999</c:v>
                </c:pt>
                <c:pt idx="2273" formatCode="General">
                  <c:v>1.5297400000000001</c:v>
                </c:pt>
                <c:pt idx="2274" formatCode="General">
                  <c:v>1.53041</c:v>
                </c:pt>
                <c:pt idx="2275" formatCode="General">
                  <c:v>1.5310900000000001</c:v>
                </c:pt>
                <c:pt idx="2276" formatCode="General">
                  <c:v>1.53176</c:v>
                </c:pt>
                <c:pt idx="2277" formatCode="General">
                  <c:v>1.53243</c:v>
                </c:pt>
                <c:pt idx="2278" formatCode="General">
                  <c:v>1.53311</c:v>
                </c:pt>
                <c:pt idx="2279" formatCode="General">
                  <c:v>1.5337799999999999</c:v>
                </c:pt>
                <c:pt idx="2280" formatCode="General">
                  <c:v>1.5344500000000001</c:v>
                </c:pt>
                <c:pt idx="2281" formatCode="General">
                  <c:v>1.53512</c:v>
                </c:pt>
                <c:pt idx="2282" formatCode="General">
                  <c:v>1.5358000000000001</c:v>
                </c:pt>
                <c:pt idx="2283" formatCode="General">
                  <c:v>1.53647</c:v>
                </c:pt>
                <c:pt idx="2284" formatCode="General">
                  <c:v>1.53714</c:v>
                </c:pt>
                <c:pt idx="2285" formatCode="General">
                  <c:v>1.53782</c:v>
                </c:pt>
                <c:pt idx="2286" formatCode="General">
                  <c:v>1.5384899999999999</c:v>
                </c:pt>
                <c:pt idx="2287" formatCode="General">
                  <c:v>1.5391600000000001</c:v>
                </c:pt>
                <c:pt idx="2288" formatCode="General">
                  <c:v>1.5398400000000001</c:v>
                </c:pt>
                <c:pt idx="2289" formatCode="General">
                  <c:v>1.54051</c:v>
                </c:pt>
                <c:pt idx="2290" formatCode="General">
                  <c:v>1.54118</c:v>
                </c:pt>
                <c:pt idx="2291" formatCode="General">
                  <c:v>1.5418499999999999</c:v>
                </c:pt>
                <c:pt idx="2292" formatCode="General">
                  <c:v>1.54253</c:v>
                </c:pt>
                <c:pt idx="2293" formatCode="General">
                  <c:v>1.5431999999999999</c:v>
                </c:pt>
                <c:pt idx="2294" formatCode="General">
                  <c:v>1.5438700000000001</c:v>
                </c:pt>
                <c:pt idx="2295" formatCode="General">
                  <c:v>1.5445500000000001</c:v>
                </c:pt>
                <c:pt idx="2296" formatCode="General">
                  <c:v>1.54522</c:v>
                </c:pt>
                <c:pt idx="2297" formatCode="General">
                  <c:v>1.54589</c:v>
                </c:pt>
                <c:pt idx="2298" formatCode="General">
                  <c:v>1.54657</c:v>
                </c:pt>
                <c:pt idx="2299" formatCode="General">
                  <c:v>1.5472399999999999</c:v>
                </c:pt>
                <c:pt idx="2300" formatCode="General">
                  <c:v>1.5479099999999999</c:v>
                </c:pt>
                <c:pt idx="2301" formatCode="General">
                  <c:v>1.5485800000000001</c:v>
                </c:pt>
                <c:pt idx="2302" formatCode="General">
                  <c:v>1.5492600000000001</c:v>
                </c:pt>
                <c:pt idx="2303" formatCode="General">
                  <c:v>1.54993</c:v>
                </c:pt>
                <c:pt idx="2304" formatCode="General">
                  <c:v>1.5506</c:v>
                </c:pt>
                <c:pt idx="2305" formatCode="General">
                  <c:v>1.55128</c:v>
                </c:pt>
                <c:pt idx="2306" formatCode="General">
                  <c:v>1.5519499999999999</c:v>
                </c:pt>
                <c:pt idx="2307" formatCode="General">
                  <c:v>1.5526199999999999</c:v>
                </c:pt>
                <c:pt idx="2308" formatCode="General">
                  <c:v>1.5532999999999999</c:v>
                </c:pt>
                <c:pt idx="2309" formatCode="General">
                  <c:v>1.5539700000000001</c:v>
                </c:pt>
                <c:pt idx="2310" formatCode="General">
                  <c:v>1.55464</c:v>
                </c:pt>
                <c:pt idx="2311" formatCode="General">
                  <c:v>1.55531</c:v>
                </c:pt>
                <c:pt idx="2312" formatCode="General">
                  <c:v>1.55599</c:v>
                </c:pt>
                <c:pt idx="2313" formatCode="General">
                  <c:v>1.5566599999999999</c:v>
                </c:pt>
                <c:pt idx="2314" formatCode="General">
                  <c:v>1.5573300000000001</c:v>
                </c:pt>
                <c:pt idx="2315" formatCode="General">
                  <c:v>1.5580099999999999</c:v>
                </c:pt>
                <c:pt idx="2316" formatCode="General">
                  <c:v>1.5586800000000001</c:v>
                </c:pt>
                <c:pt idx="2317" formatCode="General">
                  <c:v>1.55935</c:v>
                </c:pt>
                <c:pt idx="2318" formatCode="General">
                  <c:v>1.56003</c:v>
                </c:pt>
                <c:pt idx="2319" formatCode="General">
                  <c:v>1.5607</c:v>
                </c:pt>
                <c:pt idx="2320" formatCode="General">
                  <c:v>1.5613699999999999</c:v>
                </c:pt>
                <c:pt idx="2321" formatCode="General">
                  <c:v>1.5620400000000001</c:v>
                </c:pt>
                <c:pt idx="2322" formatCode="General">
                  <c:v>1.5627200000000001</c:v>
                </c:pt>
                <c:pt idx="2323" formatCode="General">
                  <c:v>1.5633900000000001</c:v>
                </c:pt>
                <c:pt idx="2324" formatCode="General">
                  <c:v>1.56406</c:v>
                </c:pt>
                <c:pt idx="2325" formatCode="General">
                  <c:v>1.56474</c:v>
                </c:pt>
                <c:pt idx="2326" formatCode="General">
                  <c:v>1.56541</c:v>
                </c:pt>
                <c:pt idx="2327" formatCode="General">
                  <c:v>1.5660799999999999</c:v>
                </c:pt>
                <c:pt idx="2328" formatCode="General">
                  <c:v>1.5667599999999999</c:v>
                </c:pt>
                <c:pt idx="2329" formatCode="General">
                  <c:v>1.5674300000000001</c:v>
                </c:pt>
                <c:pt idx="2330" formatCode="General">
                  <c:v>1.5681</c:v>
                </c:pt>
                <c:pt idx="2331" formatCode="General">
                  <c:v>1.56877</c:v>
                </c:pt>
                <c:pt idx="2332" formatCode="General">
                  <c:v>1.56945</c:v>
                </c:pt>
                <c:pt idx="2333" formatCode="General">
                  <c:v>1.57012</c:v>
                </c:pt>
                <c:pt idx="2334" formatCode="General">
                  <c:v>1.5707899999999999</c:v>
                </c:pt>
                <c:pt idx="2335" formatCode="General">
                  <c:v>1.5714699999999999</c:v>
                </c:pt>
                <c:pt idx="2336" formatCode="General">
                  <c:v>1.5721400000000001</c:v>
                </c:pt>
                <c:pt idx="2337" formatCode="General">
                  <c:v>1.57281</c:v>
                </c:pt>
                <c:pt idx="2338" formatCode="General">
                  <c:v>1.5734900000000001</c:v>
                </c:pt>
                <c:pt idx="2339" formatCode="General">
                  <c:v>1.57416</c:v>
                </c:pt>
                <c:pt idx="2340" formatCode="General">
                  <c:v>1.57483</c:v>
                </c:pt>
                <c:pt idx="2341" formatCode="General">
                  <c:v>1.57551</c:v>
                </c:pt>
                <c:pt idx="2342" formatCode="General">
                  <c:v>1.5761799999999999</c:v>
                </c:pt>
                <c:pt idx="2343" formatCode="General">
                  <c:v>1.5768500000000001</c:v>
                </c:pt>
                <c:pt idx="2344" formatCode="General">
                  <c:v>1.57752</c:v>
                </c:pt>
                <c:pt idx="2345" formatCode="General">
                  <c:v>1.5782</c:v>
                </c:pt>
                <c:pt idx="2346" formatCode="General">
                  <c:v>1.57887</c:v>
                </c:pt>
                <c:pt idx="2347" formatCode="General">
                  <c:v>1.5795399999999999</c:v>
                </c:pt>
                <c:pt idx="2348" formatCode="General">
                  <c:v>1.58022</c:v>
                </c:pt>
                <c:pt idx="2349" formatCode="General">
                  <c:v>1.5808899999999999</c:v>
                </c:pt>
                <c:pt idx="2350" formatCode="General">
                  <c:v>1.5815600000000001</c:v>
                </c:pt>
                <c:pt idx="2351" formatCode="General">
                  <c:v>1.5822400000000001</c:v>
                </c:pt>
                <c:pt idx="2352" formatCode="General">
                  <c:v>1.58291</c:v>
                </c:pt>
                <c:pt idx="2353" formatCode="General">
                  <c:v>1.58358</c:v>
                </c:pt>
                <c:pt idx="2354" formatCode="General">
                  <c:v>1.5842499999999999</c:v>
                </c:pt>
                <c:pt idx="2355" formatCode="General">
                  <c:v>1.5849299999999999</c:v>
                </c:pt>
                <c:pt idx="2356" formatCode="General">
                  <c:v>1.5855999999999999</c:v>
                </c:pt>
                <c:pt idx="2357" formatCode="General">
                  <c:v>1.5862700000000001</c:v>
                </c:pt>
                <c:pt idx="2358" formatCode="General">
                  <c:v>1.5869500000000001</c:v>
                </c:pt>
                <c:pt idx="2359" formatCode="General">
                  <c:v>1.58762</c:v>
                </c:pt>
                <c:pt idx="2360" formatCode="General">
                  <c:v>1.58829</c:v>
                </c:pt>
                <c:pt idx="2361" formatCode="General">
                  <c:v>1.58897</c:v>
                </c:pt>
                <c:pt idx="2362" formatCode="General">
                  <c:v>1.5896399999999999</c:v>
                </c:pt>
                <c:pt idx="2363" formatCode="General">
                  <c:v>1.5903099999999999</c:v>
                </c:pt>
                <c:pt idx="2364" formatCode="General">
                  <c:v>1.5909800000000001</c:v>
                </c:pt>
                <c:pt idx="2365" formatCode="General">
                  <c:v>1.5916600000000001</c:v>
                </c:pt>
                <c:pt idx="2366" formatCode="General">
                  <c:v>1.59233</c:v>
                </c:pt>
                <c:pt idx="2367" formatCode="General">
                  <c:v>1.593</c:v>
                </c:pt>
                <c:pt idx="2368" formatCode="General">
                  <c:v>1.59368</c:v>
                </c:pt>
                <c:pt idx="2369" formatCode="General">
                  <c:v>1.5943499999999999</c:v>
                </c:pt>
                <c:pt idx="2370" formatCode="General">
                  <c:v>1.5950200000000001</c:v>
                </c:pt>
                <c:pt idx="2371" formatCode="General">
                  <c:v>1.5956999999999999</c:v>
                </c:pt>
                <c:pt idx="2372" formatCode="General">
                  <c:v>1.5963700000000001</c:v>
                </c:pt>
                <c:pt idx="2373" formatCode="General">
                  <c:v>1.59704</c:v>
                </c:pt>
                <c:pt idx="2374" formatCode="General">
                  <c:v>1.59771</c:v>
                </c:pt>
                <c:pt idx="2375" formatCode="General">
                  <c:v>1.59839</c:v>
                </c:pt>
                <c:pt idx="2376" formatCode="General">
                  <c:v>1.5990599999999999</c:v>
                </c:pt>
                <c:pt idx="2377" formatCode="General">
                  <c:v>1.5997300000000001</c:v>
                </c:pt>
                <c:pt idx="2378" formatCode="General">
                  <c:v>1.6004100000000001</c:v>
                </c:pt>
                <c:pt idx="2379" formatCode="General">
                  <c:v>1.6010800000000001</c:v>
                </c:pt>
                <c:pt idx="2380" formatCode="General">
                  <c:v>1.60175</c:v>
                </c:pt>
                <c:pt idx="2381" formatCode="General">
                  <c:v>1.60243</c:v>
                </c:pt>
                <c:pt idx="2382" formatCode="General">
                  <c:v>1.6031</c:v>
                </c:pt>
                <c:pt idx="2383" formatCode="General">
                  <c:v>1.6037699999999999</c:v>
                </c:pt>
                <c:pt idx="2384" formatCode="General">
                  <c:v>1.6044400000000001</c:v>
                </c:pt>
                <c:pt idx="2385" formatCode="General">
                  <c:v>1.6051200000000001</c:v>
                </c:pt>
                <c:pt idx="2386" formatCode="General">
                  <c:v>1.6057900000000001</c:v>
                </c:pt>
                <c:pt idx="2387" formatCode="General">
                  <c:v>1.60646</c:v>
                </c:pt>
                <c:pt idx="2388" formatCode="General">
                  <c:v>1.60714</c:v>
                </c:pt>
                <c:pt idx="2389" formatCode="General">
                  <c:v>1.60781</c:v>
                </c:pt>
                <c:pt idx="2390" formatCode="General">
                  <c:v>1.6084799999999999</c:v>
                </c:pt>
                <c:pt idx="2391" formatCode="General">
                  <c:v>1.6091599999999999</c:v>
                </c:pt>
                <c:pt idx="2392" formatCode="General">
                  <c:v>1.6098300000000001</c:v>
                </c:pt>
                <c:pt idx="2393" formatCode="General">
                  <c:v>1.6105</c:v>
                </c:pt>
                <c:pt idx="2394" formatCode="General">
                  <c:v>1.61117</c:v>
                </c:pt>
                <c:pt idx="2395" formatCode="General">
                  <c:v>1.61185</c:v>
                </c:pt>
                <c:pt idx="2396" formatCode="General">
                  <c:v>1.61252</c:v>
                </c:pt>
                <c:pt idx="2397" formatCode="General">
                  <c:v>1.6131899999999999</c:v>
                </c:pt>
                <c:pt idx="2398" formatCode="General">
                  <c:v>1.6138699999999999</c:v>
                </c:pt>
                <c:pt idx="2399" formatCode="General">
                  <c:v>1.6145400000000001</c:v>
                </c:pt>
                <c:pt idx="2400" formatCode="General">
                  <c:v>1.61521</c:v>
                </c:pt>
                <c:pt idx="2401" formatCode="General">
                  <c:v>1.61589</c:v>
                </c:pt>
                <c:pt idx="2402" formatCode="General">
                  <c:v>1.61656</c:v>
                </c:pt>
                <c:pt idx="2403" formatCode="General">
                  <c:v>1.6172299999999999</c:v>
                </c:pt>
                <c:pt idx="2404" formatCode="General">
                  <c:v>1.6178999999999999</c:v>
                </c:pt>
                <c:pt idx="2405" formatCode="General">
                  <c:v>1.6185799999999999</c:v>
                </c:pt>
                <c:pt idx="2406" formatCode="General">
                  <c:v>1.6192500000000001</c:v>
                </c:pt>
                <c:pt idx="2407" formatCode="General">
                  <c:v>1.61992</c:v>
                </c:pt>
                <c:pt idx="2408" formatCode="General">
                  <c:v>1.6206</c:v>
                </c:pt>
                <c:pt idx="2409" formatCode="General">
                  <c:v>1.62127</c:v>
                </c:pt>
                <c:pt idx="2410" formatCode="General">
                  <c:v>1.6219399999999999</c:v>
                </c:pt>
                <c:pt idx="2411" formatCode="General">
                  <c:v>1.62262</c:v>
                </c:pt>
                <c:pt idx="2412" formatCode="General">
                  <c:v>1.6232899999999999</c:v>
                </c:pt>
                <c:pt idx="2413" formatCode="General">
                  <c:v>1.6239600000000001</c:v>
                </c:pt>
                <c:pt idx="2414" formatCode="General">
                  <c:v>1.62463</c:v>
                </c:pt>
                <c:pt idx="2415" formatCode="General">
                  <c:v>1.62531</c:v>
                </c:pt>
                <c:pt idx="2416" formatCode="General">
                  <c:v>1.62598</c:v>
                </c:pt>
                <c:pt idx="2417" formatCode="General">
                  <c:v>1.6266499999999999</c:v>
                </c:pt>
                <c:pt idx="2418" formatCode="General">
                  <c:v>1.6273299999999999</c:v>
                </c:pt>
                <c:pt idx="2419" formatCode="General">
                  <c:v>1.6279999999999999</c:v>
                </c:pt>
                <c:pt idx="2420" formatCode="General">
                  <c:v>1.6286700000000001</c:v>
                </c:pt>
                <c:pt idx="2421" formatCode="General">
                  <c:v>1.6293500000000001</c:v>
                </c:pt>
                <c:pt idx="2422" formatCode="General">
                  <c:v>1.63002</c:v>
                </c:pt>
                <c:pt idx="2423" formatCode="General">
                  <c:v>1.63069</c:v>
                </c:pt>
                <c:pt idx="2424" formatCode="General">
                  <c:v>1.6313599999999999</c:v>
                </c:pt>
                <c:pt idx="2425" formatCode="General">
                  <c:v>1.6320399999999999</c:v>
                </c:pt>
                <c:pt idx="2426" formatCode="General">
                  <c:v>1.6327100000000001</c:v>
                </c:pt>
                <c:pt idx="2427" formatCode="General">
                  <c:v>1.6333800000000001</c:v>
                </c:pt>
                <c:pt idx="2428" formatCode="General">
                  <c:v>1.6340600000000001</c:v>
                </c:pt>
                <c:pt idx="2429" formatCode="General">
                  <c:v>1.63473</c:v>
                </c:pt>
                <c:pt idx="2430" formatCode="General">
                  <c:v>1.6354</c:v>
                </c:pt>
                <c:pt idx="2431" formatCode="General">
                  <c:v>1.63608</c:v>
                </c:pt>
                <c:pt idx="2432" formatCode="General">
                  <c:v>1.6367499999999999</c:v>
                </c:pt>
                <c:pt idx="2433" formatCode="General">
                  <c:v>1.6374200000000001</c:v>
                </c:pt>
                <c:pt idx="2434" formatCode="General">
                  <c:v>1.63809</c:v>
                </c:pt>
                <c:pt idx="2435" formatCode="General">
                  <c:v>1.6387700000000001</c:v>
                </c:pt>
                <c:pt idx="2436" formatCode="General">
                  <c:v>1.63944</c:v>
                </c:pt>
                <c:pt idx="2437" formatCode="General">
                  <c:v>1.64011</c:v>
                </c:pt>
                <c:pt idx="2438" formatCode="General">
                  <c:v>1.64079</c:v>
                </c:pt>
                <c:pt idx="2439" formatCode="General">
                  <c:v>1.6414599999999999</c:v>
                </c:pt>
                <c:pt idx="2440" formatCode="General">
                  <c:v>1.6421300000000001</c:v>
                </c:pt>
                <c:pt idx="2441" formatCode="General">
                  <c:v>1.6428100000000001</c:v>
                </c:pt>
                <c:pt idx="2442" formatCode="General">
                  <c:v>1.6434800000000001</c:v>
                </c:pt>
                <c:pt idx="2443" formatCode="General">
                  <c:v>1.64415</c:v>
                </c:pt>
                <c:pt idx="2444" formatCode="General">
                  <c:v>1.6448199999999999</c:v>
                </c:pt>
                <c:pt idx="2445" formatCode="General">
                  <c:v>1.6455</c:v>
                </c:pt>
                <c:pt idx="2446" formatCode="General">
                  <c:v>1.6461699999999999</c:v>
                </c:pt>
                <c:pt idx="2447" formatCode="General">
                  <c:v>1.6468400000000001</c:v>
                </c:pt>
                <c:pt idx="2448" formatCode="General">
                  <c:v>1.6475200000000001</c:v>
                </c:pt>
                <c:pt idx="2449" formatCode="General">
                  <c:v>1.64819</c:v>
                </c:pt>
                <c:pt idx="2450" formatCode="General">
                  <c:v>1.64886</c:v>
                </c:pt>
                <c:pt idx="2451" formatCode="General">
                  <c:v>1.64954</c:v>
                </c:pt>
                <c:pt idx="2452" formatCode="General">
                  <c:v>1.65021</c:v>
                </c:pt>
                <c:pt idx="2453" formatCode="General">
                  <c:v>1.6508799999999999</c:v>
                </c:pt>
                <c:pt idx="2454" formatCode="General">
                  <c:v>1.6515500000000001</c:v>
                </c:pt>
                <c:pt idx="2455" formatCode="General">
                  <c:v>1.6522300000000001</c:v>
                </c:pt>
                <c:pt idx="2456" formatCode="General">
                  <c:v>1.6529</c:v>
                </c:pt>
                <c:pt idx="2457" formatCode="General">
                  <c:v>1.65357</c:v>
                </c:pt>
                <c:pt idx="2458" formatCode="General">
                  <c:v>1.65425</c:v>
                </c:pt>
                <c:pt idx="2459" formatCode="General">
                  <c:v>1.6549199999999999</c:v>
                </c:pt>
                <c:pt idx="2460" formatCode="General">
                  <c:v>1.6555899999999999</c:v>
                </c:pt>
                <c:pt idx="2461" formatCode="General">
                  <c:v>1.6562699999999999</c:v>
                </c:pt>
                <c:pt idx="2462" formatCode="General">
                  <c:v>1.6569400000000001</c:v>
                </c:pt>
                <c:pt idx="2463" formatCode="General">
                  <c:v>1.65761</c:v>
                </c:pt>
                <c:pt idx="2464" formatCode="General">
                  <c:v>1.65828</c:v>
                </c:pt>
                <c:pt idx="2465" formatCode="General">
                  <c:v>1.65896</c:v>
                </c:pt>
                <c:pt idx="2466" formatCode="General">
                  <c:v>1.6596299999999999</c:v>
                </c:pt>
                <c:pt idx="2467" formatCode="General">
                  <c:v>1.6603000000000001</c:v>
                </c:pt>
                <c:pt idx="2468" formatCode="General">
                  <c:v>1.6609799999999999</c:v>
                </c:pt>
                <c:pt idx="2469" formatCode="General">
                  <c:v>1.6616500000000001</c:v>
                </c:pt>
                <c:pt idx="2470" formatCode="General">
                  <c:v>1.66232</c:v>
                </c:pt>
                <c:pt idx="2471" formatCode="General">
                  <c:v>1.663</c:v>
                </c:pt>
                <c:pt idx="2472" formatCode="General">
                  <c:v>1.66367</c:v>
                </c:pt>
                <c:pt idx="2473" formatCode="General">
                  <c:v>1.6643399999999999</c:v>
                </c:pt>
                <c:pt idx="2474" formatCode="General">
                  <c:v>1.6650100000000001</c:v>
                </c:pt>
                <c:pt idx="2475" formatCode="General">
                  <c:v>1.6656899999999999</c:v>
                </c:pt>
                <c:pt idx="2476" formatCode="General">
                  <c:v>1.6663600000000001</c:v>
                </c:pt>
                <c:pt idx="2477" formatCode="General">
                  <c:v>1.66703</c:v>
                </c:pt>
                <c:pt idx="2478" formatCode="General">
                  <c:v>1.66771</c:v>
                </c:pt>
                <c:pt idx="2479" formatCode="General">
                  <c:v>1.66838</c:v>
                </c:pt>
                <c:pt idx="2480" formatCode="General">
                  <c:v>1.6690499999999999</c:v>
                </c:pt>
                <c:pt idx="2481" formatCode="General">
                  <c:v>1.6697299999999999</c:v>
                </c:pt>
                <c:pt idx="2482" formatCode="General">
                  <c:v>1.6704000000000001</c:v>
                </c:pt>
                <c:pt idx="2483" formatCode="General">
                  <c:v>1.6710700000000001</c:v>
                </c:pt>
                <c:pt idx="2484" formatCode="General">
                  <c:v>1.67174</c:v>
                </c:pt>
                <c:pt idx="2485" formatCode="General">
                  <c:v>1.67242</c:v>
                </c:pt>
                <c:pt idx="2486" formatCode="General">
                  <c:v>1.67309</c:v>
                </c:pt>
                <c:pt idx="2487" formatCode="General">
                  <c:v>1.6737599999999999</c:v>
                </c:pt>
                <c:pt idx="2488" formatCode="General">
                  <c:v>1.6744399999999999</c:v>
                </c:pt>
                <c:pt idx="2489" formatCode="General">
                  <c:v>1.6751100000000001</c:v>
                </c:pt>
                <c:pt idx="2490" formatCode="General">
                  <c:v>1.67578</c:v>
                </c:pt>
                <c:pt idx="2491" formatCode="General">
                  <c:v>1.6764600000000001</c:v>
                </c:pt>
                <c:pt idx="2492" formatCode="General">
                  <c:v>1.67713</c:v>
                </c:pt>
                <c:pt idx="2493" formatCode="General">
                  <c:v>1.6778</c:v>
                </c:pt>
                <c:pt idx="2494" formatCode="General">
                  <c:v>1.6784699999999999</c:v>
                </c:pt>
                <c:pt idx="2495" formatCode="General">
                  <c:v>1.6791499999999999</c:v>
                </c:pt>
                <c:pt idx="2496" formatCode="General">
                  <c:v>1.6798200000000001</c:v>
                </c:pt>
                <c:pt idx="2497" formatCode="General">
                  <c:v>1.68049</c:v>
                </c:pt>
                <c:pt idx="2498" formatCode="General">
                  <c:v>1.6811700000000001</c:v>
                </c:pt>
                <c:pt idx="2499" formatCode="General">
                  <c:v>1.68184</c:v>
                </c:pt>
                <c:pt idx="2500" formatCode="General">
                  <c:v>1.68251</c:v>
                </c:pt>
                <c:pt idx="2501" formatCode="General">
                  <c:v>1.68319</c:v>
                </c:pt>
                <c:pt idx="2502" formatCode="General">
                  <c:v>1.6838599999999999</c:v>
                </c:pt>
                <c:pt idx="2503" formatCode="General">
                  <c:v>1.6845300000000001</c:v>
                </c:pt>
                <c:pt idx="2504" formatCode="General">
                  <c:v>1.6852</c:v>
                </c:pt>
                <c:pt idx="2505" formatCode="General">
                  <c:v>1.68588</c:v>
                </c:pt>
                <c:pt idx="2506" formatCode="General">
                  <c:v>1.68655</c:v>
                </c:pt>
                <c:pt idx="2507" formatCode="General">
                  <c:v>1.6872199999999999</c:v>
                </c:pt>
                <c:pt idx="2508" formatCode="General">
                  <c:v>1.6879</c:v>
                </c:pt>
                <c:pt idx="2509" formatCode="General">
                  <c:v>1.6885699999999999</c:v>
                </c:pt>
                <c:pt idx="2510" formatCode="General">
                  <c:v>1.6892400000000001</c:v>
                </c:pt>
                <c:pt idx="2511" formatCode="General">
                  <c:v>1.6899200000000001</c:v>
                </c:pt>
                <c:pt idx="2512" formatCode="General">
                  <c:v>1.69059</c:v>
                </c:pt>
                <c:pt idx="2513" formatCode="General">
                  <c:v>1.69126</c:v>
                </c:pt>
                <c:pt idx="2514" formatCode="General">
                  <c:v>1.6919299999999999</c:v>
                </c:pt>
                <c:pt idx="2515" formatCode="General">
                  <c:v>1.6926099999999999</c:v>
                </c:pt>
                <c:pt idx="2516" formatCode="General">
                  <c:v>1.6932799999999999</c:v>
                </c:pt>
                <c:pt idx="2517" formatCode="General">
                  <c:v>1.6939500000000001</c:v>
                </c:pt>
                <c:pt idx="2518" formatCode="General">
                  <c:v>1.6946300000000001</c:v>
                </c:pt>
                <c:pt idx="2519" formatCode="General">
                  <c:v>1.6953</c:v>
                </c:pt>
                <c:pt idx="2520" formatCode="General">
                  <c:v>1.69597</c:v>
                </c:pt>
                <c:pt idx="2521" formatCode="General">
                  <c:v>1.69665</c:v>
                </c:pt>
                <c:pt idx="2522" formatCode="General">
                  <c:v>1.6973199999999999</c:v>
                </c:pt>
                <c:pt idx="2523" formatCode="General">
                  <c:v>1.6979900000000001</c:v>
                </c:pt>
                <c:pt idx="2524" formatCode="General">
                  <c:v>1.6986600000000001</c:v>
                </c:pt>
                <c:pt idx="2525" formatCode="General">
                  <c:v>1.6993400000000001</c:v>
                </c:pt>
                <c:pt idx="2526" formatCode="General">
                  <c:v>1.70001</c:v>
                </c:pt>
                <c:pt idx="2527" formatCode="General">
                  <c:v>1.70068</c:v>
                </c:pt>
                <c:pt idx="2528" formatCode="General">
                  <c:v>1.70136</c:v>
                </c:pt>
                <c:pt idx="2529" formatCode="General">
                  <c:v>1.7020299999999999</c:v>
                </c:pt>
                <c:pt idx="2530" formatCode="General">
                  <c:v>1.7027000000000001</c:v>
                </c:pt>
                <c:pt idx="2531" formatCode="General">
                  <c:v>1.7033799999999999</c:v>
                </c:pt>
                <c:pt idx="2532" formatCode="General">
                  <c:v>1.7040500000000001</c:v>
                </c:pt>
                <c:pt idx="2533" formatCode="General">
                  <c:v>1.70472</c:v>
                </c:pt>
                <c:pt idx="2534" formatCode="General">
                  <c:v>1.7054</c:v>
                </c:pt>
                <c:pt idx="2535" formatCode="General">
                  <c:v>1.70607</c:v>
                </c:pt>
                <c:pt idx="2536" formatCode="General">
                  <c:v>1.7067399999999999</c:v>
                </c:pt>
                <c:pt idx="2537" formatCode="General">
                  <c:v>1.7074100000000001</c:v>
                </c:pt>
                <c:pt idx="2538" formatCode="General">
                  <c:v>1.7080900000000001</c:v>
                </c:pt>
                <c:pt idx="2539" formatCode="General">
                  <c:v>1.7087600000000001</c:v>
                </c:pt>
                <c:pt idx="2540" formatCode="General">
                  <c:v>1.70943</c:v>
                </c:pt>
                <c:pt idx="2541" formatCode="General">
                  <c:v>1.71011</c:v>
                </c:pt>
                <c:pt idx="2542" formatCode="General">
                  <c:v>1.71078</c:v>
                </c:pt>
                <c:pt idx="2543" formatCode="General">
                  <c:v>1.7114499999999999</c:v>
                </c:pt>
                <c:pt idx="2544" formatCode="General">
                  <c:v>1.7121299999999999</c:v>
                </c:pt>
                <c:pt idx="2545" formatCode="General">
                  <c:v>1.7128000000000001</c:v>
                </c:pt>
                <c:pt idx="2546" formatCode="General">
                  <c:v>1.71347</c:v>
                </c:pt>
                <c:pt idx="2547" formatCode="General">
                  <c:v>1.71414</c:v>
                </c:pt>
                <c:pt idx="2548" formatCode="General">
                  <c:v>1.71482</c:v>
                </c:pt>
                <c:pt idx="2549" formatCode="General">
                  <c:v>1.71549</c:v>
                </c:pt>
                <c:pt idx="2550" formatCode="General">
                  <c:v>1.7161599999999999</c:v>
                </c:pt>
                <c:pt idx="2551" formatCode="General">
                  <c:v>1.7168399999999999</c:v>
                </c:pt>
                <c:pt idx="2552" formatCode="General">
                  <c:v>1.7175100000000001</c:v>
                </c:pt>
                <c:pt idx="2553" formatCode="General">
                  <c:v>1.71818</c:v>
                </c:pt>
                <c:pt idx="2554" formatCode="General">
                  <c:v>1.7188600000000001</c:v>
                </c:pt>
                <c:pt idx="2555" formatCode="General">
                  <c:v>1.71953</c:v>
                </c:pt>
                <c:pt idx="2556" formatCode="General">
                  <c:v>1.7202</c:v>
                </c:pt>
                <c:pt idx="2557" formatCode="General">
                  <c:v>1.7208699999999999</c:v>
                </c:pt>
                <c:pt idx="2558" formatCode="General">
                  <c:v>1.7215499999999999</c:v>
                </c:pt>
                <c:pt idx="2559" formatCode="General">
                  <c:v>1.7222200000000001</c:v>
                </c:pt>
                <c:pt idx="2560" formatCode="General">
                  <c:v>1.72289</c:v>
                </c:pt>
                <c:pt idx="2561" formatCode="General">
                  <c:v>1.72357</c:v>
                </c:pt>
                <c:pt idx="2562" formatCode="General">
                  <c:v>1.72424</c:v>
                </c:pt>
                <c:pt idx="2563" formatCode="General">
                  <c:v>1.7249099999999999</c:v>
                </c:pt>
                <c:pt idx="2564" formatCode="General">
                  <c:v>1.72559</c:v>
                </c:pt>
                <c:pt idx="2565" formatCode="General">
                  <c:v>1.7262599999999999</c:v>
                </c:pt>
                <c:pt idx="2566" formatCode="General">
                  <c:v>1.7269300000000001</c:v>
                </c:pt>
                <c:pt idx="2567" formatCode="General">
                  <c:v>1.7276</c:v>
                </c:pt>
                <c:pt idx="2568" formatCode="General">
                  <c:v>1.72828</c:v>
                </c:pt>
                <c:pt idx="2569" formatCode="General">
                  <c:v>1.72895</c:v>
                </c:pt>
                <c:pt idx="2570" formatCode="General">
                  <c:v>1.7296199999999999</c:v>
                </c:pt>
                <c:pt idx="2571" formatCode="General">
                  <c:v>1.7302999999999999</c:v>
                </c:pt>
                <c:pt idx="2572" formatCode="General">
                  <c:v>1.7309699999999999</c:v>
                </c:pt>
                <c:pt idx="2573" formatCode="General">
                  <c:v>1.7316400000000001</c:v>
                </c:pt>
                <c:pt idx="2574" formatCode="General">
                  <c:v>1.7323200000000001</c:v>
                </c:pt>
                <c:pt idx="2575" formatCode="General">
                  <c:v>1.73299</c:v>
                </c:pt>
                <c:pt idx="2576" formatCode="General">
                  <c:v>1.73366</c:v>
                </c:pt>
                <c:pt idx="2577" formatCode="General">
                  <c:v>1.7343299999999999</c:v>
                </c:pt>
                <c:pt idx="2578" formatCode="General">
                  <c:v>1.7350099999999999</c:v>
                </c:pt>
                <c:pt idx="2579" formatCode="General">
                  <c:v>1.7356799999999999</c:v>
                </c:pt>
                <c:pt idx="2580" formatCode="General">
                  <c:v>1.7363500000000001</c:v>
                </c:pt>
                <c:pt idx="2581" formatCode="General">
                  <c:v>1.7370300000000001</c:v>
                </c:pt>
                <c:pt idx="2582" formatCode="General">
                  <c:v>1.7377</c:v>
                </c:pt>
                <c:pt idx="2583" formatCode="General">
                  <c:v>1.73837</c:v>
                </c:pt>
                <c:pt idx="2584" formatCode="General">
                  <c:v>1.73905</c:v>
                </c:pt>
                <c:pt idx="2585" formatCode="General">
                  <c:v>1.7397199999999999</c:v>
                </c:pt>
                <c:pt idx="2586" formatCode="General">
                  <c:v>1.7403900000000001</c:v>
                </c:pt>
                <c:pt idx="2587" formatCode="General">
                  <c:v>1.7410600000000001</c:v>
                </c:pt>
                <c:pt idx="2588" formatCode="General">
                  <c:v>1.7417400000000001</c:v>
                </c:pt>
                <c:pt idx="2589" formatCode="General">
                  <c:v>1.74241</c:v>
                </c:pt>
                <c:pt idx="2590" formatCode="General">
                  <c:v>1.74308</c:v>
                </c:pt>
                <c:pt idx="2591" formatCode="General">
                  <c:v>1.74376</c:v>
                </c:pt>
                <c:pt idx="2592" formatCode="General">
                  <c:v>1.7444299999999999</c:v>
                </c:pt>
                <c:pt idx="2593" formatCode="General">
                  <c:v>1.7451000000000001</c:v>
                </c:pt>
                <c:pt idx="2594" formatCode="General">
                  <c:v>1.7457800000000001</c:v>
                </c:pt>
                <c:pt idx="2595" formatCode="General">
                  <c:v>1.7464500000000001</c:v>
                </c:pt>
                <c:pt idx="2596" formatCode="General">
                  <c:v>1.74712</c:v>
                </c:pt>
                <c:pt idx="2597" formatCode="General">
                  <c:v>1.74779</c:v>
                </c:pt>
                <c:pt idx="2598" formatCode="General">
                  <c:v>1.74847</c:v>
                </c:pt>
                <c:pt idx="2599" formatCode="General">
                  <c:v>1.7491399999999999</c:v>
                </c:pt>
                <c:pt idx="2600" formatCode="General">
                  <c:v>1.7498100000000001</c:v>
                </c:pt>
                <c:pt idx="2601" formatCode="General">
                  <c:v>1.7504900000000001</c:v>
                </c:pt>
                <c:pt idx="2602" formatCode="General">
                  <c:v>1.75116</c:v>
                </c:pt>
                <c:pt idx="2603" formatCode="General">
                  <c:v>1.75183</c:v>
                </c:pt>
                <c:pt idx="2604" formatCode="General">
                  <c:v>1.75251</c:v>
                </c:pt>
                <c:pt idx="2605" formatCode="General">
                  <c:v>1.75318</c:v>
                </c:pt>
                <c:pt idx="2606" formatCode="General">
                  <c:v>1.7538499999999999</c:v>
                </c:pt>
                <c:pt idx="2607" formatCode="General">
                  <c:v>1.7545200000000001</c:v>
                </c:pt>
                <c:pt idx="2608" formatCode="General">
                  <c:v>1.7552000000000001</c:v>
                </c:pt>
                <c:pt idx="2609" formatCode="General">
                  <c:v>1.75587</c:v>
                </c:pt>
                <c:pt idx="2610" formatCode="General">
                  <c:v>1.75654</c:v>
                </c:pt>
                <c:pt idx="2611" formatCode="General">
                  <c:v>1.75722</c:v>
                </c:pt>
                <c:pt idx="2612" formatCode="General">
                  <c:v>1.75789</c:v>
                </c:pt>
                <c:pt idx="2613" formatCode="General">
                  <c:v>1.7585599999999999</c:v>
                </c:pt>
                <c:pt idx="2614" formatCode="General">
                  <c:v>1.7592399999999999</c:v>
                </c:pt>
                <c:pt idx="2615" formatCode="General">
                  <c:v>1.7599100000000001</c:v>
                </c:pt>
                <c:pt idx="2616" formatCode="General">
                  <c:v>1.76058</c:v>
                </c:pt>
                <c:pt idx="2617" formatCode="General">
                  <c:v>1.76125</c:v>
                </c:pt>
                <c:pt idx="2618" formatCode="General">
                  <c:v>1.76193</c:v>
                </c:pt>
                <c:pt idx="2619" formatCode="General">
                  <c:v>1.7625999999999999</c:v>
                </c:pt>
                <c:pt idx="2620" formatCode="General">
                  <c:v>1.7632699999999999</c:v>
                </c:pt>
                <c:pt idx="2621" formatCode="General">
                  <c:v>1.7639499999999999</c:v>
                </c:pt>
                <c:pt idx="2622" formatCode="General">
                  <c:v>1.7646200000000001</c:v>
                </c:pt>
                <c:pt idx="2623" formatCode="General">
                  <c:v>1.76529</c:v>
                </c:pt>
                <c:pt idx="2624" formatCode="General">
                  <c:v>1.76597</c:v>
                </c:pt>
                <c:pt idx="2625" formatCode="General">
                  <c:v>1.76664</c:v>
                </c:pt>
                <c:pt idx="2626" formatCode="General">
                  <c:v>1.7673099999999999</c:v>
                </c:pt>
                <c:pt idx="2627" formatCode="General">
                  <c:v>1.7679800000000001</c:v>
                </c:pt>
                <c:pt idx="2628" formatCode="General">
                  <c:v>1.7686599999999999</c:v>
                </c:pt>
                <c:pt idx="2629" formatCode="General">
                  <c:v>1.7693300000000001</c:v>
                </c:pt>
                <c:pt idx="2630" formatCode="General">
                  <c:v>1.77</c:v>
                </c:pt>
                <c:pt idx="2631" formatCode="General">
                  <c:v>1.77068</c:v>
                </c:pt>
                <c:pt idx="2632" formatCode="General">
                  <c:v>1.77135</c:v>
                </c:pt>
                <c:pt idx="2633" formatCode="General">
                  <c:v>1.7720199999999999</c:v>
                </c:pt>
                <c:pt idx="2634" formatCode="General">
                  <c:v>1.7726999999999999</c:v>
                </c:pt>
                <c:pt idx="2635" formatCode="General">
                  <c:v>1.7733699999999999</c:v>
                </c:pt>
                <c:pt idx="2636" formatCode="General">
                  <c:v>1.7740400000000001</c:v>
                </c:pt>
                <c:pt idx="2637" formatCode="General">
                  <c:v>1.77471</c:v>
                </c:pt>
                <c:pt idx="2638" formatCode="General">
                  <c:v>1.77539</c:v>
                </c:pt>
                <c:pt idx="2639" formatCode="General">
                  <c:v>1.77606</c:v>
                </c:pt>
                <c:pt idx="2640" formatCode="General">
                  <c:v>1.7767299999999999</c:v>
                </c:pt>
                <c:pt idx="2641" formatCode="General">
                  <c:v>1.7774099999999999</c:v>
                </c:pt>
                <c:pt idx="2642" formatCode="General">
                  <c:v>1.7780800000000001</c:v>
                </c:pt>
                <c:pt idx="2643" formatCode="General">
                  <c:v>1.7787500000000001</c:v>
                </c:pt>
                <c:pt idx="2644" formatCode="General">
                  <c:v>1.7794300000000001</c:v>
                </c:pt>
                <c:pt idx="2645" formatCode="General">
                  <c:v>1.7801</c:v>
                </c:pt>
                <c:pt idx="2646" formatCode="General">
                  <c:v>1.78077</c:v>
                </c:pt>
                <c:pt idx="2647" formatCode="General">
                  <c:v>1.7814399999999999</c:v>
                </c:pt>
                <c:pt idx="2648" formatCode="General">
                  <c:v>1.7821199999999999</c:v>
                </c:pt>
                <c:pt idx="2649" formatCode="General">
                  <c:v>1.7827900000000001</c:v>
                </c:pt>
                <c:pt idx="2650" formatCode="General">
                  <c:v>1.78346</c:v>
                </c:pt>
                <c:pt idx="2651" formatCode="General">
                  <c:v>1.7841400000000001</c:v>
                </c:pt>
                <c:pt idx="2652" formatCode="General">
                  <c:v>1.78481</c:v>
                </c:pt>
                <c:pt idx="2653" formatCode="General">
                  <c:v>1.78548</c:v>
                </c:pt>
                <c:pt idx="2654" formatCode="General">
                  <c:v>1.78616</c:v>
                </c:pt>
                <c:pt idx="2655" formatCode="General">
                  <c:v>1.7868299999999999</c:v>
                </c:pt>
                <c:pt idx="2656" formatCode="General">
                  <c:v>1.7875000000000001</c:v>
                </c:pt>
                <c:pt idx="2657" formatCode="General">
                  <c:v>1.78817</c:v>
                </c:pt>
                <c:pt idx="2658" formatCode="General">
                  <c:v>1.7888500000000001</c:v>
                </c:pt>
                <c:pt idx="2659" formatCode="General">
                  <c:v>1.78952</c:v>
                </c:pt>
                <c:pt idx="2660" formatCode="General">
                  <c:v>1.7901899999999999</c:v>
                </c:pt>
                <c:pt idx="2661" formatCode="General">
                  <c:v>1.79087</c:v>
                </c:pt>
                <c:pt idx="2662" formatCode="General">
                  <c:v>1.7915399999999999</c:v>
                </c:pt>
                <c:pt idx="2663" formatCode="General">
                  <c:v>1.7922100000000001</c:v>
                </c:pt>
                <c:pt idx="2664" formatCode="General">
                  <c:v>1.7928900000000001</c:v>
                </c:pt>
                <c:pt idx="2665" formatCode="General">
                  <c:v>1.79356</c:v>
                </c:pt>
                <c:pt idx="2666" formatCode="General">
                  <c:v>1.79423</c:v>
                </c:pt>
                <c:pt idx="2667" formatCode="General">
                  <c:v>1.7948999999999999</c:v>
                </c:pt>
                <c:pt idx="2668" formatCode="General">
                  <c:v>1.79558</c:v>
                </c:pt>
                <c:pt idx="2669" formatCode="General">
                  <c:v>1.7962499999999999</c:v>
                </c:pt>
                <c:pt idx="2670" formatCode="General">
                  <c:v>1.7969200000000001</c:v>
                </c:pt>
                <c:pt idx="2671" formatCode="General">
                  <c:v>1.7976000000000001</c:v>
                </c:pt>
                <c:pt idx="2672" formatCode="General">
                  <c:v>1.79827</c:v>
                </c:pt>
                <c:pt idx="2673" formatCode="General">
                  <c:v>1.79894</c:v>
                </c:pt>
                <c:pt idx="2674" formatCode="General">
                  <c:v>1.79962</c:v>
                </c:pt>
                <c:pt idx="2675" formatCode="General">
                  <c:v>1.8002899999999999</c:v>
                </c:pt>
                <c:pt idx="2676" formatCode="General">
                  <c:v>1.8009599999999999</c:v>
                </c:pt>
                <c:pt idx="2677" formatCode="General">
                  <c:v>1.8016300000000001</c:v>
                </c:pt>
                <c:pt idx="2678" formatCode="General">
                  <c:v>1.8023100000000001</c:v>
                </c:pt>
                <c:pt idx="2679" formatCode="General">
                  <c:v>1.80298</c:v>
                </c:pt>
                <c:pt idx="2680" formatCode="General">
                  <c:v>1.80365</c:v>
                </c:pt>
                <c:pt idx="2681" formatCode="General">
                  <c:v>1.80433</c:v>
                </c:pt>
                <c:pt idx="2682" formatCode="General">
                  <c:v>1.8049999999999999</c:v>
                </c:pt>
                <c:pt idx="2683" formatCode="General">
                  <c:v>1.8056700000000001</c:v>
                </c:pt>
                <c:pt idx="2684" formatCode="General">
                  <c:v>1.8063499999999999</c:v>
                </c:pt>
                <c:pt idx="2685" formatCode="General">
                  <c:v>1.8070200000000001</c:v>
                </c:pt>
                <c:pt idx="2686" formatCode="General">
                  <c:v>1.80769</c:v>
                </c:pt>
                <c:pt idx="2687" formatCode="General">
                  <c:v>1.80836</c:v>
                </c:pt>
                <c:pt idx="2688" formatCode="General">
                  <c:v>1.80904</c:v>
                </c:pt>
                <c:pt idx="2689" formatCode="General">
                  <c:v>1.8097099999999999</c:v>
                </c:pt>
                <c:pt idx="2690" formatCode="General">
                  <c:v>1.8103800000000001</c:v>
                </c:pt>
                <c:pt idx="2691" formatCode="General">
                  <c:v>1.8110599999999999</c:v>
                </c:pt>
                <c:pt idx="2692" formatCode="General">
                  <c:v>1.8117300000000001</c:v>
                </c:pt>
                <c:pt idx="2693" formatCode="General">
                  <c:v>1.8124</c:v>
                </c:pt>
                <c:pt idx="2694" formatCode="General">
                  <c:v>1.81308</c:v>
                </c:pt>
                <c:pt idx="2695" formatCode="General">
                  <c:v>1.81375</c:v>
                </c:pt>
                <c:pt idx="2696" formatCode="General">
                  <c:v>1.8144199999999999</c:v>
                </c:pt>
                <c:pt idx="2697" formatCode="General">
                  <c:v>1.8150900000000001</c:v>
                </c:pt>
                <c:pt idx="2698" formatCode="General">
                  <c:v>1.8157700000000001</c:v>
                </c:pt>
                <c:pt idx="2699" formatCode="General">
                  <c:v>1.8164400000000001</c:v>
                </c:pt>
                <c:pt idx="2700" formatCode="General">
                  <c:v>1.81711</c:v>
                </c:pt>
                <c:pt idx="2701" formatCode="General">
                  <c:v>1.81779</c:v>
                </c:pt>
                <c:pt idx="2702" formatCode="General">
                  <c:v>1.81846</c:v>
                </c:pt>
                <c:pt idx="2703" formatCode="General">
                  <c:v>1.8191299999999999</c:v>
                </c:pt>
                <c:pt idx="2704" formatCode="General">
                  <c:v>1.8198099999999999</c:v>
                </c:pt>
                <c:pt idx="2705" formatCode="General">
                  <c:v>1.8204800000000001</c:v>
                </c:pt>
                <c:pt idx="2706" formatCode="General">
                  <c:v>1.82115</c:v>
                </c:pt>
                <c:pt idx="2707" formatCode="General">
                  <c:v>1.82182</c:v>
                </c:pt>
                <c:pt idx="2708" formatCode="General">
                  <c:v>1.8225</c:v>
                </c:pt>
                <c:pt idx="2709" formatCode="General">
                  <c:v>1.82317</c:v>
                </c:pt>
                <c:pt idx="2710" formatCode="General">
                  <c:v>1.8238399999999999</c:v>
                </c:pt>
                <c:pt idx="2711" formatCode="General">
                  <c:v>1.8245199999999999</c:v>
                </c:pt>
                <c:pt idx="2712" formatCode="General">
                  <c:v>1.8251900000000001</c:v>
                </c:pt>
                <c:pt idx="2713" formatCode="General">
                  <c:v>1.82586</c:v>
                </c:pt>
                <c:pt idx="2714" formatCode="General">
                  <c:v>1.8265400000000001</c:v>
                </c:pt>
                <c:pt idx="2715" formatCode="General">
                  <c:v>1.82721</c:v>
                </c:pt>
                <c:pt idx="2716" formatCode="General">
                  <c:v>1.8278799999999999</c:v>
                </c:pt>
                <c:pt idx="2717" formatCode="General">
                  <c:v>1.8285499999999999</c:v>
                </c:pt>
                <c:pt idx="2718" formatCode="General">
                  <c:v>1.8292299999999999</c:v>
                </c:pt>
                <c:pt idx="2719" formatCode="General">
                  <c:v>1.8299000000000001</c:v>
                </c:pt>
                <c:pt idx="2720" formatCode="General">
                  <c:v>1.83057</c:v>
                </c:pt>
                <c:pt idx="2721" formatCode="General">
                  <c:v>1.83125</c:v>
                </c:pt>
                <c:pt idx="2722" formatCode="General">
                  <c:v>1.83192</c:v>
                </c:pt>
                <c:pt idx="2723" formatCode="General">
                  <c:v>1.8325899999999999</c:v>
                </c:pt>
                <c:pt idx="2724" formatCode="General">
                  <c:v>1.83327</c:v>
                </c:pt>
                <c:pt idx="2725" formatCode="General">
                  <c:v>1.8339399999999999</c:v>
                </c:pt>
                <c:pt idx="2726" formatCode="General">
                  <c:v>1.8346100000000001</c:v>
                </c:pt>
                <c:pt idx="2727" formatCode="General">
                  <c:v>1.8352900000000001</c:v>
                </c:pt>
                <c:pt idx="2728" formatCode="General">
                  <c:v>1.83596</c:v>
                </c:pt>
                <c:pt idx="2729" formatCode="General">
                  <c:v>1.83663</c:v>
                </c:pt>
                <c:pt idx="2730" formatCode="General">
                  <c:v>1.8372999999999999</c:v>
                </c:pt>
                <c:pt idx="2731" formatCode="General">
                  <c:v>1.8379799999999999</c:v>
                </c:pt>
                <c:pt idx="2732" formatCode="General">
                  <c:v>1.8386499999999999</c:v>
                </c:pt>
                <c:pt idx="2733" formatCode="General">
                  <c:v>1.8393200000000001</c:v>
                </c:pt>
                <c:pt idx="2734" formatCode="General">
                  <c:v>1.84</c:v>
                </c:pt>
                <c:pt idx="2735" formatCode="General">
                  <c:v>1.84067</c:v>
                </c:pt>
                <c:pt idx="2736" formatCode="General">
                  <c:v>1.84134</c:v>
                </c:pt>
                <c:pt idx="2737" formatCode="General">
                  <c:v>1.84202</c:v>
                </c:pt>
                <c:pt idx="2738" formatCode="General">
                  <c:v>1.8426899999999999</c:v>
                </c:pt>
                <c:pt idx="2739" formatCode="General">
                  <c:v>1.8433600000000001</c:v>
                </c:pt>
                <c:pt idx="2740" formatCode="General">
                  <c:v>1.8440300000000001</c:v>
                </c:pt>
                <c:pt idx="2741" formatCode="General">
                  <c:v>1.8447100000000001</c:v>
                </c:pt>
                <c:pt idx="2742" formatCode="General">
                  <c:v>1.84538</c:v>
                </c:pt>
                <c:pt idx="2743" formatCode="General">
                  <c:v>1.84605</c:v>
                </c:pt>
                <c:pt idx="2744" formatCode="General">
                  <c:v>1.84673</c:v>
                </c:pt>
                <c:pt idx="2745" formatCode="General">
                  <c:v>1.8473999999999999</c:v>
                </c:pt>
                <c:pt idx="2746" formatCode="General">
                  <c:v>1.8480700000000001</c:v>
                </c:pt>
                <c:pt idx="2747" formatCode="General">
                  <c:v>1.8487499999999999</c:v>
                </c:pt>
                <c:pt idx="2748" formatCode="General">
                  <c:v>1.8494200000000001</c:v>
                </c:pt>
                <c:pt idx="2749" formatCode="General">
                  <c:v>1.85009</c:v>
                </c:pt>
                <c:pt idx="2750" formatCode="General">
                  <c:v>1.85076</c:v>
                </c:pt>
                <c:pt idx="2751" formatCode="General">
                  <c:v>1.85144</c:v>
                </c:pt>
                <c:pt idx="2752" formatCode="General">
                  <c:v>1.8521099999999999</c:v>
                </c:pt>
                <c:pt idx="2753" formatCode="General">
                  <c:v>1.8527800000000001</c:v>
                </c:pt>
                <c:pt idx="2754" formatCode="General">
                  <c:v>1.8534600000000001</c:v>
                </c:pt>
                <c:pt idx="2755" formatCode="General">
                  <c:v>1.8541300000000001</c:v>
                </c:pt>
                <c:pt idx="2756" formatCode="General">
                  <c:v>1.8548</c:v>
                </c:pt>
                <c:pt idx="2757" formatCode="General">
                  <c:v>1.85548</c:v>
                </c:pt>
                <c:pt idx="2758" formatCode="General">
                  <c:v>1.85615</c:v>
                </c:pt>
                <c:pt idx="2759" formatCode="General">
                  <c:v>1.8568199999999999</c:v>
                </c:pt>
                <c:pt idx="2760" formatCode="General">
                  <c:v>1.8574900000000001</c:v>
                </c:pt>
                <c:pt idx="2761" formatCode="General">
                  <c:v>1.8581700000000001</c:v>
                </c:pt>
                <c:pt idx="2762" formatCode="General">
                  <c:v>1.85884</c:v>
                </c:pt>
                <c:pt idx="2763" formatCode="General">
                  <c:v>1.85951</c:v>
                </c:pt>
                <c:pt idx="2764" formatCode="General">
                  <c:v>1.86019</c:v>
                </c:pt>
                <c:pt idx="2765" formatCode="General">
                  <c:v>1.86086</c:v>
                </c:pt>
                <c:pt idx="2766" formatCode="General">
                  <c:v>1.8615299999999999</c:v>
                </c:pt>
                <c:pt idx="2767" formatCode="General">
                  <c:v>1.8622099999999999</c:v>
                </c:pt>
                <c:pt idx="2768" formatCode="General">
                  <c:v>1.8628800000000001</c:v>
                </c:pt>
                <c:pt idx="2769" formatCode="General">
                  <c:v>1.86355</c:v>
                </c:pt>
                <c:pt idx="2770" formatCode="General">
                  <c:v>1.86422</c:v>
                </c:pt>
                <c:pt idx="2771" formatCode="General">
                  <c:v>1.8649</c:v>
                </c:pt>
                <c:pt idx="2772" formatCode="General">
                  <c:v>1.86557</c:v>
                </c:pt>
                <c:pt idx="2773" formatCode="General">
                  <c:v>1.8662399999999999</c:v>
                </c:pt>
                <c:pt idx="2774" formatCode="General">
                  <c:v>1.8669199999999999</c:v>
                </c:pt>
                <c:pt idx="2775" formatCode="General">
                  <c:v>1.8675900000000001</c:v>
                </c:pt>
                <c:pt idx="2776" formatCode="General">
                  <c:v>1.86826</c:v>
                </c:pt>
                <c:pt idx="2777" formatCode="General">
                  <c:v>1.86894</c:v>
                </c:pt>
                <c:pt idx="2778" formatCode="General">
                  <c:v>1.86961</c:v>
                </c:pt>
                <c:pt idx="2779" formatCode="General">
                  <c:v>1.8702799999999999</c:v>
                </c:pt>
                <c:pt idx="2780" formatCode="General">
                  <c:v>1.8709499999999999</c:v>
                </c:pt>
                <c:pt idx="2781" formatCode="General">
                  <c:v>1.8716299999999999</c:v>
                </c:pt>
                <c:pt idx="2782" formatCode="General">
                  <c:v>1.8723000000000001</c:v>
                </c:pt>
                <c:pt idx="2783" formatCode="General">
                  <c:v>1.87297</c:v>
                </c:pt>
                <c:pt idx="2784" formatCode="General">
                  <c:v>1.87365</c:v>
                </c:pt>
                <c:pt idx="2785" formatCode="General">
                  <c:v>1.87432</c:v>
                </c:pt>
                <c:pt idx="2786" formatCode="General">
                  <c:v>1.8749899999999999</c:v>
                </c:pt>
                <c:pt idx="2787" formatCode="General">
                  <c:v>1.8756699999999999</c:v>
                </c:pt>
                <c:pt idx="2788" formatCode="General">
                  <c:v>1.8763399999999999</c:v>
                </c:pt>
                <c:pt idx="2789" formatCode="General">
                  <c:v>1.8770100000000001</c:v>
                </c:pt>
                <c:pt idx="2790" formatCode="General">
                  <c:v>1.87768</c:v>
                </c:pt>
                <c:pt idx="2791" formatCode="General">
                  <c:v>1.87836</c:v>
                </c:pt>
                <c:pt idx="2792" formatCode="General">
                  <c:v>1.87903</c:v>
                </c:pt>
                <c:pt idx="2793" formatCode="General">
                  <c:v>1.8796999999999999</c:v>
                </c:pt>
                <c:pt idx="2794" formatCode="General">
                  <c:v>1.8803799999999999</c:v>
                </c:pt>
                <c:pt idx="2795" formatCode="General">
                  <c:v>1.8810500000000001</c:v>
                </c:pt>
                <c:pt idx="2796" formatCode="General">
                  <c:v>1.8817200000000001</c:v>
                </c:pt>
                <c:pt idx="2797" formatCode="General">
                  <c:v>1.8824000000000001</c:v>
                </c:pt>
                <c:pt idx="2798" formatCode="General">
                  <c:v>1.88307</c:v>
                </c:pt>
                <c:pt idx="2799" formatCode="General">
                  <c:v>1.88374</c:v>
                </c:pt>
                <c:pt idx="2800" formatCode="General">
                  <c:v>1.8844099999999999</c:v>
                </c:pt>
                <c:pt idx="2801" formatCode="General">
                  <c:v>1.8850899999999999</c:v>
                </c:pt>
                <c:pt idx="2802" formatCode="General">
                  <c:v>1.8857600000000001</c:v>
                </c:pt>
                <c:pt idx="2803" formatCode="General">
                  <c:v>1.8864300000000001</c:v>
                </c:pt>
                <c:pt idx="2804" formatCode="General">
                  <c:v>1.8871100000000001</c:v>
                </c:pt>
                <c:pt idx="2805" formatCode="General">
                  <c:v>1.88778</c:v>
                </c:pt>
                <c:pt idx="2806" formatCode="General">
                  <c:v>1.88845</c:v>
                </c:pt>
                <c:pt idx="2807" formatCode="General">
                  <c:v>1.88913</c:v>
                </c:pt>
                <c:pt idx="2808" formatCode="General">
                  <c:v>1.8897999999999999</c:v>
                </c:pt>
                <c:pt idx="2809" formatCode="General">
                  <c:v>1.8904700000000001</c:v>
                </c:pt>
                <c:pt idx="2810" formatCode="General">
                  <c:v>1.89114</c:v>
                </c:pt>
                <c:pt idx="2811" formatCode="General">
                  <c:v>1.8918200000000001</c:v>
                </c:pt>
                <c:pt idx="2812" formatCode="General">
                  <c:v>1.89249</c:v>
                </c:pt>
                <c:pt idx="2813" formatCode="General">
                  <c:v>1.89316</c:v>
                </c:pt>
                <c:pt idx="2814" formatCode="General">
                  <c:v>1.89384</c:v>
                </c:pt>
                <c:pt idx="2815" formatCode="General">
                  <c:v>1.8945099999999999</c:v>
                </c:pt>
                <c:pt idx="2816" formatCode="General">
                  <c:v>1.8951800000000001</c:v>
                </c:pt>
                <c:pt idx="2817" formatCode="General">
                  <c:v>1.8958600000000001</c:v>
                </c:pt>
                <c:pt idx="2818" formatCode="General">
                  <c:v>1.89653</c:v>
                </c:pt>
                <c:pt idx="2819" formatCode="General">
                  <c:v>1.8972</c:v>
                </c:pt>
                <c:pt idx="2820" formatCode="General">
                  <c:v>1.8978699999999999</c:v>
                </c:pt>
                <c:pt idx="2821" formatCode="General">
                  <c:v>1.89855</c:v>
                </c:pt>
                <c:pt idx="2822" formatCode="General">
                  <c:v>1.8992199999999999</c:v>
                </c:pt>
                <c:pt idx="2823" formatCode="General">
                  <c:v>1.8998900000000001</c:v>
                </c:pt>
                <c:pt idx="2824" formatCode="General">
                  <c:v>1.9005700000000001</c:v>
                </c:pt>
                <c:pt idx="2825" formatCode="General">
                  <c:v>1.90124</c:v>
                </c:pt>
                <c:pt idx="2826" formatCode="General">
                  <c:v>1.90191</c:v>
                </c:pt>
                <c:pt idx="2827" formatCode="General">
                  <c:v>1.90259</c:v>
                </c:pt>
                <c:pt idx="2828" formatCode="General">
                  <c:v>1.90326</c:v>
                </c:pt>
                <c:pt idx="2829" formatCode="General">
                  <c:v>1.9039299999999999</c:v>
                </c:pt>
                <c:pt idx="2830" formatCode="General">
                  <c:v>1.9046000000000001</c:v>
                </c:pt>
                <c:pt idx="2831" formatCode="General">
                  <c:v>1.9052800000000001</c:v>
                </c:pt>
                <c:pt idx="2832" formatCode="General">
                  <c:v>1.90595</c:v>
                </c:pt>
                <c:pt idx="2833" formatCode="General">
                  <c:v>1.90662</c:v>
                </c:pt>
                <c:pt idx="2834" formatCode="General">
                  <c:v>1.9073</c:v>
                </c:pt>
                <c:pt idx="2835" formatCode="General">
                  <c:v>1.9079699999999999</c:v>
                </c:pt>
                <c:pt idx="2836" formatCode="General">
                  <c:v>1.9086399999999999</c:v>
                </c:pt>
                <c:pt idx="2837" formatCode="General">
                  <c:v>1.9093199999999999</c:v>
                </c:pt>
                <c:pt idx="2838" formatCode="General">
                  <c:v>1.9099900000000001</c:v>
                </c:pt>
                <c:pt idx="2839" formatCode="General">
                  <c:v>1.91066</c:v>
                </c:pt>
                <c:pt idx="2840" formatCode="General">
                  <c:v>1.91133</c:v>
                </c:pt>
                <c:pt idx="2841" formatCode="General">
                  <c:v>1.91201</c:v>
                </c:pt>
                <c:pt idx="2842" formatCode="General">
                  <c:v>1.9126799999999999</c:v>
                </c:pt>
                <c:pt idx="2843" formatCode="General">
                  <c:v>1.9133500000000001</c:v>
                </c:pt>
                <c:pt idx="2844" formatCode="General">
                  <c:v>1.9140299999999999</c:v>
                </c:pt>
                <c:pt idx="2845" formatCode="General">
                  <c:v>1.9147000000000001</c:v>
                </c:pt>
                <c:pt idx="2846" formatCode="General">
                  <c:v>1.91537</c:v>
                </c:pt>
                <c:pt idx="2847" formatCode="General">
                  <c:v>1.91605</c:v>
                </c:pt>
                <c:pt idx="2848" formatCode="General">
                  <c:v>1.91672</c:v>
                </c:pt>
                <c:pt idx="2849" formatCode="General">
                  <c:v>1.9173899999999999</c:v>
                </c:pt>
                <c:pt idx="2850" formatCode="General">
                  <c:v>1.9180600000000001</c:v>
                </c:pt>
                <c:pt idx="2851" formatCode="General">
                  <c:v>1.9187399999999999</c:v>
                </c:pt>
                <c:pt idx="2852" formatCode="General">
                  <c:v>1.9194100000000001</c:v>
                </c:pt>
                <c:pt idx="2853" formatCode="General">
                  <c:v>1.92008</c:v>
                </c:pt>
                <c:pt idx="2854" formatCode="General">
                  <c:v>1.92076</c:v>
                </c:pt>
                <c:pt idx="2855" formatCode="General">
                  <c:v>1.92143</c:v>
                </c:pt>
                <c:pt idx="2856" formatCode="General">
                  <c:v>1.9220999999999999</c:v>
                </c:pt>
                <c:pt idx="2857" formatCode="General">
                  <c:v>1.9227799999999999</c:v>
                </c:pt>
                <c:pt idx="2858" formatCode="General">
                  <c:v>1.9234500000000001</c:v>
                </c:pt>
                <c:pt idx="2859" formatCode="General">
                  <c:v>1.9241200000000001</c:v>
                </c:pt>
                <c:pt idx="2860" formatCode="General">
                  <c:v>1.92479</c:v>
                </c:pt>
                <c:pt idx="2861" formatCode="General">
                  <c:v>1.92547</c:v>
                </c:pt>
                <c:pt idx="2862" formatCode="General">
                  <c:v>1.92614</c:v>
                </c:pt>
                <c:pt idx="2863" formatCode="General">
                  <c:v>1.9268099999999999</c:v>
                </c:pt>
                <c:pt idx="2864" formatCode="General">
                  <c:v>1.9274899999999999</c:v>
                </c:pt>
                <c:pt idx="2865" formatCode="General">
                  <c:v>1.9281600000000001</c:v>
                </c:pt>
                <c:pt idx="2866" formatCode="General">
                  <c:v>1.92883</c:v>
                </c:pt>
                <c:pt idx="2867" formatCode="General">
                  <c:v>1.9295100000000001</c:v>
                </c:pt>
                <c:pt idx="2868" formatCode="General">
                  <c:v>1.93018</c:v>
                </c:pt>
                <c:pt idx="2869" formatCode="General">
                  <c:v>1.93085</c:v>
                </c:pt>
                <c:pt idx="2870" formatCode="General">
                  <c:v>1.9315199999999999</c:v>
                </c:pt>
                <c:pt idx="2871" formatCode="General">
                  <c:v>1.9321999999999999</c:v>
                </c:pt>
                <c:pt idx="2872" formatCode="General">
                  <c:v>1.9328700000000001</c:v>
                </c:pt>
                <c:pt idx="2873" formatCode="General">
                  <c:v>1.93354</c:v>
                </c:pt>
                <c:pt idx="2874" formatCode="General">
                  <c:v>1.9342200000000001</c:v>
                </c:pt>
                <c:pt idx="2875" formatCode="General">
                  <c:v>1.93489</c:v>
                </c:pt>
                <c:pt idx="2876" formatCode="General">
                  <c:v>1.9355599999999999</c:v>
                </c:pt>
                <c:pt idx="2877" formatCode="General">
                  <c:v>1.93624</c:v>
                </c:pt>
                <c:pt idx="2878" formatCode="General">
                  <c:v>1.9369099999999999</c:v>
                </c:pt>
                <c:pt idx="2879" formatCode="General">
                  <c:v>1.9375800000000001</c:v>
                </c:pt>
                <c:pt idx="2880" formatCode="General">
                  <c:v>1.93825</c:v>
                </c:pt>
                <c:pt idx="2881" formatCode="General">
                  <c:v>1.93893</c:v>
                </c:pt>
                <c:pt idx="2882" formatCode="General">
                  <c:v>1.9396</c:v>
                </c:pt>
                <c:pt idx="2883" formatCode="General">
                  <c:v>1.9402699999999999</c:v>
                </c:pt>
                <c:pt idx="2884" formatCode="General">
                  <c:v>1.94095</c:v>
                </c:pt>
                <c:pt idx="2885" formatCode="General">
                  <c:v>1.9416199999999999</c:v>
                </c:pt>
                <c:pt idx="2886" formatCode="General">
                  <c:v>1.9422900000000001</c:v>
                </c:pt>
                <c:pt idx="2887" formatCode="General">
                  <c:v>1.9429700000000001</c:v>
                </c:pt>
                <c:pt idx="2888" formatCode="General">
                  <c:v>1.94364</c:v>
                </c:pt>
                <c:pt idx="2889" formatCode="General">
                  <c:v>1.94431</c:v>
                </c:pt>
                <c:pt idx="2890" formatCode="General">
                  <c:v>1.9449799999999999</c:v>
                </c:pt>
                <c:pt idx="2891" formatCode="General">
                  <c:v>1.9456599999999999</c:v>
                </c:pt>
                <c:pt idx="2892" formatCode="General">
                  <c:v>1.9463299999999999</c:v>
                </c:pt>
                <c:pt idx="2893" formatCode="General">
                  <c:v>1.9470000000000001</c:v>
                </c:pt>
                <c:pt idx="2894" formatCode="General">
                  <c:v>1.9476800000000001</c:v>
                </c:pt>
                <c:pt idx="2895" formatCode="General">
                  <c:v>1.94835</c:v>
                </c:pt>
                <c:pt idx="2896" formatCode="General">
                  <c:v>1.94902</c:v>
                </c:pt>
                <c:pt idx="2897" formatCode="General">
                  <c:v>1.9497</c:v>
                </c:pt>
                <c:pt idx="2898" formatCode="General">
                  <c:v>1.9503699999999999</c:v>
                </c:pt>
                <c:pt idx="2899" formatCode="General">
                  <c:v>1.9510400000000001</c:v>
                </c:pt>
                <c:pt idx="2900" formatCode="General">
                  <c:v>1.9517100000000001</c:v>
                </c:pt>
                <c:pt idx="2901" formatCode="General">
                  <c:v>1.9523900000000001</c:v>
                </c:pt>
                <c:pt idx="2902" formatCode="General">
                  <c:v>1.95306</c:v>
                </c:pt>
                <c:pt idx="2903" formatCode="General">
                  <c:v>1.95373</c:v>
                </c:pt>
                <c:pt idx="2904" formatCode="General">
                  <c:v>1.95441</c:v>
                </c:pt>
                <c:pt idx="2905" formatCode="General">
                  <c:v>1.9550799999999999</c:v>
                </c:pt>
                <c:pt idx="2906" formatCode="General">
                  <c:v>1.9557500000000001</c:v>
                </c:pt>
                <c:pt idx="2907" formatCode="General">
                  <c:v>1.9564299999999999</c:v>
                </c:pt>
                <c:pt idx="2908" formatCode="General">
                  <c:v>1.9571000000000001</c:v>
                </c:pt>
                <c:pt idx="2909" formatCode="General">
                  <c:v>1.95777</c:v>
                </c:pt>
                <c:pt idx="2910" formatCode="General">
                  <c:v>1.95844</c:v>
                </c:pt>
                <c:pt idx="2911" formatCode="General">
                  <c:v>1.95912</c:v>
                </c:pt>
                <c:pt idx="2912" formatCode="General">
                  <c:v>1.9597899999999999</c:v>
                </c:pt>
                <c:pt idx="2913" formatCode="General">
                  <c:v>1.9604600000000001</c:v>
                </c:pt>
                <c:pt idx="2914" formatCode="General">
                  <c:v>1.9611400000000001</c:v>
                </c:pt>
                <c:pt idx="2915" formatCode="General">
                  <c:v>1.9618100000000001</c:v>
                </c:pt>
                <c:pt idx="2916" formatCode="General">
                  <c:v>1.96248</c:v>
                </c:pt>
                <c:pt idx="2917" formatCode="General">
                  <c:v>1.96316</c:v>
                </c:pt>
                <c:pt idx="2918" formatCode="General">
                  <c:v>1.96383</c:v>
                </c:pt>
                <c:pt idx="2919" formatCode="General">
                  <c:v>1.9644999999999999</c:v>
                </c:pt>
                <c:pt idx="2920" formatCode="General">
                  <c:v>1.9651799999999999</c:v>
                </c:pt>
                <c:pt idx="2921" formatCode="General">
                  <c:v>1.9658500000000001</c:v>
                </c:pt>
                <c:pt idx="2922" formatCode="General">
                  <c:v>1.96652</c:v>
                </c:pt>
                <c:pt idx="2923" formatCode="General">
                  <c:v>1.96719</c:v>
                </c:pt>
                <c:pt idx="2924" formatCode="General">
                  <c:v>1.96787</c:v>
                </c:pt>
                <c:pt idx="2925" formatCode="General">
                  <c:v>1.96854</c:v>
                </c:pt>
                <c:pt idx="2926" formatCode="General">
                  <c:v>1.9692099999999999</c:v>
                </c:pt>
                <c:pt idx="2927" formatCode="General">
                  <c:v>1.9698899999999999</c:v>
                </c:pt>
                <c:pt idx="2928" formatCode="General">
                  <c:v>1.9705600000000001</c:v>
                </c:pt>
                <c:pt idx="2929" formatCode="General">
                  <c:v>1.97123</c:v>
                </c:pt>
                <c:pt idx="2930" formatCode="General">
                  <c:v>1.9719100000000001</c:v>
                </c:pt>
                <c:pt idx="2931" formatCode="General">
                  <c:v>1.97258</c:v>
                </c:pt>
                <c:pt idx="2932" formatCode="General">
                  <c:v>1.9732499999999999</c:v>
                </c:pt>
                <c:pt idx="2933" formatCode="General">
                  <c:v>1.9739199999999999</c:v>
                </c:pt>
                <c:pt idx="2934" formatCode="General">
                  <c:v>1.9745999999999999</c:v>
                </c:pt>
                <c:pt idx="2935" formatCode="General">
                  <c:v>1.9752700000000001</c:v>
                </c:pt>
                <c:pt idx="2936" formatCode="General">
                  <c:v>1.97594</c:v>
                </c:pt>
                <c:pt idx="2937" formatCode="General">
                  <c:v>1.97662</c:v>
                </c:pt>
                <c:pt idx="2938" formatCode="General">
                  <c:v>1.97729</c:v>
                </c:pt>
                <c:pt idx="2939" formatCode="General">
                  <c:v>1.9779599999999999</c:v>
                </c:pt>
                <c:pt idx="2940" formatCode="General">
                  <c:v>1.97864</c:v>
                </c:pt>
                <c:pt idx="2941" formatCode="General">
                  <c:v>1.9793099999999999</c:v>
                </c:pt>
                <c:pt idx="2942" formatCode="General">
                  <c:v>1.9799800000000001</c:v>
                </c:pt>
                <c:pt idx="2943" formatCode="General">
                  <c:v>1.98065</c:v>
                </c:pt>
                <c:pt idx="2944" formatCode="General">
                  <c:v>1.98133</c:v>
                </c:pt>
                <c:pt idx="2945" formatCode="General">
                  <c:v>1.982</c:v>
                </c:pt>
                <c:pt idx="2946" formatCode="General">
                  <c:v>1.9826699999999999</c:v>
                </c:pt>
                <c:pt idx="2947" formatCode="General">
                  <c:v>1.9833499999999999</c:v>
                </c:pt>
                <c:pt idx="2948" formatCode="General">
                  <c:v>1.9840199999999999</c:v>
                </c:pt>
                <c:pt idx="2949" formatCode="General">
                  <c:v>1.9846900000000001</c:v>
                </c:pt>
                <c:pt idx="2950" formatCode="General">
                  <c:v>1.9853700000000001</c:v>
                </c:pt>
                <c:pt idx="2951" formatCode="General">
                  <c:v>1.98604</c:v>
                </c:pt>
                <c:pt idx="2952" formatCode="General">
                  <c:v>1.98671</c:v>
                </c:pt>
                <c:pt idx="2953" formatCode="General">
                  <c:v>1.9873799999999999</c:v>
                </c:pt>
                <c:pt idx="2954" formatCode="General">
                  <c:v>1.9880599999999999</c:v>
                </c:pt>
                <c:pt idx="2955" formatCode="General">
                  <c:v>1.9887300000000001</c:v>
                </c:pt>
                <c:pt idx="2956" formatCode="General">
                  <c:v>1.9894000000000001</c:v>
                </c:pt>
                <c:pt idx="2957" formatCode="General">
                  <c:v>1.9900800000000001</c:v>
                </c:pt>
                <c:pt idx="2958" formatCode="General">
                  <c:v>1.99075</c:v>
                </c:pt>
                <c:pt idx="2959" formatCode="General">
                  <c:v>1.99142</c:v>
                </c:pt>
                <c:pt idx="2960" formatCode="General">
                  <c:v>1.9921</c:v>
                </c:pt>
                <c:pt idx="2961" formatCode="General">
                  <c:v>1.9927699999999999</c:v>
                </c:pt>
                <c:pt idx="2962" formatCode="General">
                  <c:v>1.9934400000000001</c:v>
                </c:pt>
                <c:pt idx="2963" formatCode="General">
                  <c:v>1.99411</c:v>
                </c:pt>
                <c:pt idx="2964" formatCode="General">
                  <c:v>1.9947900000000001</c:v>
                </c:pt>
                <c:pt idx="2965" formatCode="General">
                  <c:v>1.99546</c:v>
                </c:pt>
                <c:pt idx="2966" formatCode="General">
                  <c:v>1.99613</c:v>
                </c:pt>
                <c:pt idx="2967" formatCode="General">
                  <c:v>1.99681</c:v>
                </c:pt>
                <c:pt idx="2968" formatCode="General">
                  <c:v>1.9974799999999999</c:v>
                </c:pt>
                <c:pt idx="2969" formatCode="General">
                  <c:v>1.9981500000000001</c:v>
                </c:pt>
                <c:pt idx="2970" formatCode="General">
                  <c:v>1.9988300000000001</c:v>
                </c:pt>
                <c:pt idx="2971" formatCode="General">
                  <c:v>1.9995000000000001</c:v>
                </c:pt>
                <c:pt idx="2972" formatCode="General">
                  <c:v>2.0001699999999998</c:v>
                </c:pt>
                <c:pt idx="2973" formatCode="General">
                  <c:v>2.0008400000000002</c:v>
                </c:pt>
                <c:pt idx="2974" formatCode="General">
                  <c:v>2.0015200000000002</c:v>
                </c:pt>
                <c:pt idx="2975" formatCode="General">
                  <c:v>2.0021900000000001</c:v>
                </c:pt>
                <c:pt idx="2976" formatCode="General">
                  <c:v>2.0028600000000001</c:v>
                </c:pt>
                <c:pt idx="2977" formatCode="General">
                  <c:v>2.0035400000000001</c:v>
                </c:pt>
                <c:pt idx="2978" formatCode="General">
                  <c:v>2.00421</c:v>
                </c:pt>
                <c:pt idx="2979" formatCode="General">
                  <c:v>2.00488</c:v>
                </c:pt>
                <c:pt idx="2980" formatCode="General">
                  <c:v>2.00556</c:v>
                </c:pt>
                <c:pt idx="2981" formatCode="General">
                  <c:v>2.00623</c:v>
                </c:pt>
                <c:pt idx="2982" formatCode="General">
                  <c:v>2.0068999999999999</c:v>
                </c:pt>
                <c:pt idx="2983" formatCode="General">
                  <c:v>2.0075699999999999</c:v>
                </c:pt>
                <c:pt idx="2984" formatCode="General">
                  <c:v>2.0082499999999999</c:v>
                </c:pt>
                <c:pt idx="2985" formatCode="General">
                  <c:v>2.0089199999999998</c:v>
                </c:pt>
                <c:pt idx="2986" formatCode="General">
                  <c:v>2.0095900000000002</c:v>
                </c:pt>
                <c:pt idx="2987" formatCode="General">
                  <c:v>2.0102699999999998</c:v>
                </c:pt>
                <c:pt idx="2988" formatCode="General">
                  <c:v>2.0109400000000002</c:v>
                </c:pt>
                <c:pt idx="2989" formatCode="General">
                  <c:v>2.0116100000000001</c:v>
                </c:pt>
                <c:pt idx="2990" formatCode="General">
                  <c:v>2.0122900000000001</c:v>
                </c:pt>
                <c:pt idx="2991" formatCode="General">
                  <c:v>2.0129600000000001</c:v>
                </c:pt>
                <c:pt idx="2992" formatCode="General">
                  <c:v>2.01363</c:v>
                </c:pt>
                <c:pt idx="2993" formatCode="General">
                  <c:v>2.0143</c:v>
                </c:pt>
                <c:pt idx="2994" formatCode="General">
                  <c:v>2.01498</c:v>
                </c:pt>
                <c:pt idx="2995" formatCode="General">
                  <c:v>2.0156499999999999</c:v>
                </c:pt>
                <c:pt idx="2996" formatCode="General">
                  <c:v>2.0163199999999999</c:v>
                </c:pt>
                <c:pt idx="2997" formatCode="General">
                  <c:v>2.0169999999999999</c:v>
                </c:pt>
                <c:pt idx="2998" formatCode="General">
                  <c:v>2.0176699999999999</c:v>
                </c:pt>
                <c:pt idx="2999" formatCode="General">
                  <c:v>2.0183399999999998</c:v>
                </c:pt>
                <c:pt idx="3000" formatCode="General">
                  <c:v>2.0190199999999998</c:v>
                </c:pt>
                <c:pt idx="3001" formatCode="General">
                  <c:v>2.0196900000000002</c:v>
                </c:pt>
                <c:pt idx="3002" formatCode="General">
                  <c:v>2.0203600000000002</c:v>
                </c:pt>
                <c:pt idx="3003" formatCode="General">
                  <c:v>2.0210300000000001</c:v>
                </c:pt>
                <c:pt idx="3004" formatCode="General">
                  <c:v>2.0217100000000001</c:v>
                </c:pt>
                <c:pt idx="3005" formatCode="General">
                  <c:v>2.0223800000000001</c:v>
                </c:pt>
                <c:pt idx="3006" formatCode="General">
                  <c:v>2.02305</c:v>
                </c:pt>
                <c:pt idx="3007" formatCode="General">
                  <c:v>2.02373</c:v>
                </c:pt>
                <c:pt idx="3008" formatCode="General">
                  <c:v>2.0244</c:v>
                </c:pt>
                <c:pt idx="3009" formatCode="General">
                  <c:v>2.0250699999999999</c:v>
                </c:pt>
                <c:pt idx="3010" formatCode="General">
                  <c:v>2.0257499999999999</c:v>
                </c:pt>
                <c:pt idx="3011" formatCode="General">
                  <c:v>2.0264199999999999</c:v>
                </c:pt>
                <c:pt idx="3012" formatCode="General">
                  <c:v>2.0270899999999998</c:v>
                </c:pt>
                <c:pt idx="3013" formatCode="General">
                  <c:v>2.0277599999999998</c:v>
                </c:pt>
                <c:pt idx="3014" formatCode="General">
                  <c:v>2.0284399999999998</c:v>
                </c:pt>
                <c:pt idx="3015" formatCode="General">
                  <c:v>2.0291100000000002</c:v>
                </c:pt>
                <c:pt idx="3016" formatCode="General">
                  <c:v>2.0297800000000001</c:v>
                </c:pt>
                <c:pt idx="3017" formatCode="General">
                  <c:v>2.0304600000000002</c:v>
                </c:pt>
                <c:pt idx="3018" formatCode="General">
                  <c:v>2.0311300000000001</c:v>
                </c:pt>
                <c:pt idx="3019" formatCode="General">
                  <c:v>2.0318000000000001</c:v>
                </c:pt>
                <c:pt idx="3020" formatCode="General">
                  <c:v>2.0324800000000001</c:v>
                </c:pt>
                <c:pt idx="3021" formatCode="General">
                  <c:v>2.03315</c:v>
                </c:pt>
                <c:pt idx="3022" formatCode="General">
                  <c:v>2.03382</c:v>
                </c:pt>
                <c:pt idx="3023" formatCode="General">
                  <c:v>2.0344899999999999</c:v>
                </c:pt>
                <c:pt idx="3024" formatCode="General">
                  <c:v>2.0351699999999999</c:v>
                </c:pt>
                <c:pt idx="3025" formatCode="General">
                  <c:v>2.0358399999999999</c:v>
                </c:pt>
                <c:pt idx="3026" formatCode="General">
                  <c:v>2.0365099999999998</c:v>
                </c:pt>
                <c:pt idx="3027" formatCode="General">
                  <c:v>2.0371899999999998</c:v>
                </c:pt>
                <c:pt idx="3028" formatCode="General">
                  <c:v>2.0378599999999998</c:v>
                </c:pt>
                <c:pt idx="3029" formatCode="General">
                  <c:v>2.0385300000000002</c:v>
                </c:pt>
                <c:pt idx="3030" formatCode="General">
                  <c:v>2.0392100000000002</c:v>
                </c:pt>
                <c:pt idx="3031" formatCode="General">
                  <c:v>2.0398800000000001</c:v>
                </c:pt>
                <c:pt idx="3032" formatCode="General">
                  <c:v>2.0405500000000001</c:v>
                </c:pt>
                <c:pt idx="3033" formatCode="General">
                  <c:v>2.04122</c:v>
                </c:pt>
                <c:pt idx="3034" formatCode="General">
                  <c:v>2.0419</c:v>
                </c:pt>
                <c:pt idx="3035" formatCode="General">
                  <c:v>2.04257</c:v>
                </c:pt>
                <c:pt idx="3036" formatCode="General">
                  <c:v>2.0432399999999999</c:v>
                </c:pt>
                <c:pt idx="3037" formatCode="General">
                  <c:v>2.04392</c:v>
                </c:pt>
                <c:pt idx="3038" formatCode="General">
                  <c:v>2.0445899999999999</c:v>
                </c:pt>
                <c:pt idx="3039" formatCode="General">
                  <c:v>2.0452599999999999</c:v>
                </c:pt>
                <c:pt idx="3040" formatCode="General">
                  <c:v>2.0459399999999999</c:v>
                </c:pt>
                <c:pt idx="3041" formatCode="General">
                  <c:v>2.0466099999999998</c:v>
                </c:pt>
                <c:pt idx="3042" formatCode="General">
                  <c:v>2.0472800000000002</c:v>
                </c:pt>
                <c:pt idx="3043" formatCode="General">
                  <c:v>2.0479500000000002</c:v>
                </c:pt>
                <c:pt idx="3044" formatCode="General">
                  <c:v>2.0486300000000002</c:v>
                </c:pt>
                <c:pt idx="3045" formatCode="General">
                  <c:v>2.0493000000000001</c:v>
                </c:pt>
                <c:pt idx="3046" formatCode="General">
                  <c:v>2.0499700000000001</c:v>
                </c:pt>
                <c:pt idx="3047" formatCode="General">
                  <c:v>2.0506500000000001</c:v>
                </c:pt>
                <c:pt idx="3048" formatCode="General">
                  <c:v>2.05132</c:v>
                </c:pt>
                <c:pt idx="3049" formatCode="General">
                  <c:v>2.05199</c:v>
                </c:pt>
                <c:pt idx="3050" formatCode="General">
                  <c:v>2.05267</c:v>
                </c:pt>
                <c:pt idx="3051" formatCode="General">
                  <c:v>2.0533399999999999</c:v>
                </c:pt>
                <c:pt idx="3052" formatCode="General">
                  <c:v>2.0540099999999999</c:v>
                </c:pt>
                <c:pt idx="3053" formatCode="General">
                  <c:v>2.0546799999999998</c:v>
                </c:pt>
                <c:pt idx="3054" formatCode="General">
                  <c:v>2.0553599999999999</c:v>
                </c:pt>
                <c:pt idx="3055" formatCode="General">
                  <c:v>2.0560299999999998</c:v>
                </c:pt>
                <c:pt idx="3056" formatCode="General">
                  <c:v>2.0567000000000002</c:v>
                </c:pt>
                <c:pt idx="3057" formatCode="General">
                  <c:v>2.0573800000000002</c:v>
                </c:pt>
                <c:pt idx="3058" formatCode="General">
                  <c:v>2.0580500000000002</c:v>
                </c:pt>
                <c:pt idx="3059" formatCode="General">
                  <c:v>2.0587200000000001</c:v>
                </c:pt>
                <c:pt idx="3060" formatCode="General">
                  <c:v>2.0594000000000001</c:v>
                </c:pt>
                <c:pt idx="3061" formatCode="General">
                  <c:v>2.0600700000000001</c:v>
                </c:pt>
                <c:pt idx="3062" formatCode="General">
                  <c:v>2.06074</c:v>
                </c:pt>
                <c:pt idx="3063" formatCode="General">
                  <c:v>2.06141</c:v>
                </c:pt>
                <c:pt idx="3064" formatCode="General">
                  <c:v>2.06209</c:v>
                </c:pt>
                <c:pt idx="3065" formatCode="General">
                  <c:v>2.0627599999999999</c:v>
                </c:pt>
                <c:pt idx="3066" formatCode="General">
                  <c:v>2.0634299999999999</c:v>
                </c:pt>
                <c:pt idx="3067" formatCode="General">
                  <c:v>2.0641099999999999</c:v>
                </c:pt>
                <c:pt idx="3068" formatCode="General">
                  <c:v>2.0647799999999998</c:v>
                </c:pt>
                <c:pt idx="3069" formatCode="General">
                  <c:v>2.0654499999999998</c:v>
                </c:pt>
                <c:pt idx="3070" formatCode="General">
                  <c:v>2.0661299999999998</c:v>
                </c:pt>
                <c:pt idx="3071" formatCode="General">
                  <c:v>2.0668000000000002</c:v>
                </c:pt>
                <c:pt idx="3072" formatCode="General">
                  <c:v>2.0674700000000001</c:v>
                </c:pt>
                <c:pt idx="3073" formatCode="General">
                  <c:v>2.0681400000000001</c:v>
                </c:pt>
                <c:pt idx="3074" formatCode="General">
                  <c:v>2.0688200000000001</c:v>
                </c:pt>
                <c:pt idx="3075" formatCode="General">
                  <c:v>2.0694900000000001</c:v>
                </c:pt>
                <c:pt idx="3076" formatCode="General">
                  <c:v>2.07016</c:v>
                </c:pt>
                <c:pt idx="3077" formatCode="General">
                  <c:v>2.07084</c:v>
                </c:pt>
                <c:pt idx="3078" formatCode="General">
                  <c:v>2.07151</c:v>
                </c:pt>
                <c:pt idx="3079" formatCode="General">
                  <c:v>2.0721799999999999</c:v>
                </c:pt>
                <c:pt idx="3080" formatCode="General">
                  <c:v>2.0728599999999999</c:v>
                </c:pt>
                <c:pt idx="3081" formatCode="General">
                  <c:v>2.0735299999999999</c:v>
                </c:pt>
                <c:pt idx="3082" formatCode="General">
                  <c:v>2.0741999999999998</c:v>
                </c:pt>
                <c:pt idx="3083" formatCode="General">
                  <c:v>2.0748700000000002</c:v>
                </c:pt>
                <c:pt idx="3084" formatCode="General">
                  <c:v>2.0755499999999998</c:v>
                </c:pt>
                <c:pt idx="3085" formatCode="General">
                  <c:v>2.0762200000000002</c:v>
                </c:pt>
                <c:pt idx="3086" formatCode="General">
                  <c:v>2.0768900000000001</c:v>
                </c:pt>
                <c:pt idx="3087" formatCode="General">
                  <c:v>2.0775700000000001</c:v>
                </c:pt>
                <c:pt idx="3088" formatCode="General">
                  <c:v>2.0782400000000001</c:v>
                </c:pt>
                <c:pt idx="3089" formatCode="General">
                  <c:v>2.07891</c:v>
                </c:pt>
                <c:pt idx="3090" formatCode="General">
                  <c:v>2.07959</c:v>
                </c:pt>
                <c:pt idx="3091" formatCode="General">
                  <c:v>2.08026</c:v>
                </c:pt>
                <c:pt idx="3092" formatCode="General">
                  <c:v>2.0809299999999999</c:v>
                </c:pt>
                <c:pt idx="3093" formatCode="General">
                  <c:v>2.0815999999999999</c:v>
                </c:pt>
                <c:pt idx="3094" formatCode="General">
                  <c:v>2.0822799999999999</c:v>
                </c:pt>
                <c:pt idx="3095" formatCode="General">
                  <c:v>2.0829499999999999</c:v>
                </c:pt>
                <c:pt idx="3096" formatCode="General">
                  <c:v>2.0836199999999998</c:v>
                </c:pt>
                <c:pt idx="3097" formatCode="General">
                  <c:v>2.0842999999999998</c:v>
                </c:pt>
                <c:pt idx="3098" formatCode="General">
                  <c:v>2.0849700000000002</c:v>
                </c:pt>
                <c:pt idx="3099" formatCode="General">
                  <c:v>2.0856400000000002</c:v>
                </c:pt>
                <c:pt idx="3100" formatCode="General">
                  <c:v>2.0863200000000002</c:v>
                </c:pt>
                <c:pt idx="3101" formatCode="General">
                  <c:v>2.0869900000000001</c:v>
                </c:pt>
                <c:pt idx="3102" formatCode="General">
                  <c:v>2.0876600000000001</c:v>
                </c:pt>
                <c:pt idx="3103" formatCode="General">
                  <c:v>2.08833</c:v>
                </c:pt>
                <c:pt idx="3104" formatCode="General">
                  <c:v>2.08901</c:v>
                </c:pt>
                <c:pt idx="3105" formatCode="General">
                  <c:v>2.08968</c:v>
                </c:pt>
                <c:pt idx="3106" formatCode="General">
                  <c:v>2.0903499999999999</c:v>
                </c:pt>
                <c:pt idx="3107" formatCode="General">
                  <c:v>2.0910299999999999</c:v>
                </c:pt>
                <c:pt idx="3108" formatCode="General">
                  <c:v>2.0916999999999999</c:v>
                </c:pt>
                <c:pt idx="3109" formatCode="General">
                  <c:v>2.0923699999999998</c:v>
                </c:pt>
                <c:pt idx="3110" formatCode="General">
                  <c:v>2.0930499999999999</c:v>
                </c:pt>
                <c:pt idx="3111" formatCode="General">
                  <c:v>2.0937199999999998</c:v>
                </c:pt>
                <c:pt idx="3112" formatCode="General">
                  <c:v>2.0943900000000002</c:v>
                </c:pt>
                <c:pt idx="3113" formatCode="General">
                  <c:v>2.0950700000000002</c:v>
                </c:pt>
                <c:pt idx="3114" formatCode="General">
                  <c:v>2.0957400000000002</c:v>
                </c:pt>
                <c:pt idx="3115" formatCode="General">
                  <c:v>2.0964100000000001</c:v>
                </c:pt>
                <c:pt idx="3116" formatCode="General">
                  <c:v>2.0970800000000001</c:v>
                </c:pt>
                <c:pt idx="3117" formatCode="General">
                  <c:v>2.0977600000000001</c:v>
                </c:pt>
                <c:pt idx="3118" formatCode="General">
                  <c:v>2.09843</c:v>
                </c:pt>
                <c:pt idx="3119" formatCode="General">
                  <c:v>2.0991</c:v>
                </c:pt>
                <c:pt idx="3120" formatCode="General">
                  <c:v>2.09978</c:v>
                </c:pt>
                <c:pt idx="3121" formatCode="General">
                  <c:v>2.1004499999999999</c:v>
                </c:pt>
                <c:pt idx="3122" formatCode="General">
                  <c:v>2.1011199999999999</c:v>
                </c:pt>
                <c:pt idx="3123" formatCode="General">
                  <c:v>2.1017999999999999</c:v>
                </c:pt>
                <c:pt idx="3124" formatCode="General">
                  <c:v>2.1024699999999998</c:v>
                </c:pt>
                <c:pt idx="3125" formatCode="General">
                  <c:v>2.1031399999999998</c:v>
                </c:pt>
                <c:pt idx="3126" formatCode="General">
                  <c:v>2.1038100000000002</c:v>
                </c:pt>
                <c:pt idx="3127" formatCode="General">
                  <c:v>2.1044900000000002</c:v>
                </c:pt>
                <c:pt idx="3128" formatCode="General">
                  <c:v>2.1051600000000001</c:v>
                </c:pt>
                <c:pt idx="3129" formatCode="General">
                  <c:v>2.1058300000000001</c:v>
                </c:pt>
                <c:pt idx="3130" formatCode="General">
                  <c:v>2.1065100000000001</c:v>
                </c:pt>
                <c:pt idx="3131" formatCode="General">
                  <c:v>2.1071800000000001</c:v>
                </c:pt>
                <c:pt idx="3132" formatCode="General">
                  <c:v>2.10785</c:v>
                </c:pt>
                <c:pt idx="3133" formatCode="General">
                  <c:v>2.10853</c:v>
                </c:pt>
                <c:pt idx="3134" formatCode="General">
                  <c:v>2.1092</c:v>
                </c:pt>
                <c:pt idx="3135" formatCode="General">
                  <c:v>2.1098699999999999</c:v>
                </c:pt>
                <c:pt idx="3136" formatCode="General">
                  <c:v>2.1105399999999999</c:v>
                </c:pt>
                <c:pt idx="3137" formatCode="General">
                  <c:v>2.1112199999999999</c:v>
                </c:pt>
                <c:pt idx="3138" formatCode="General">
                  <c:v>2.1118899999999998</c:v>
                </c:pt>
                <c:pt idx="3139" formatCode="General">
                  <c:v>2.1125600000000002</c:v>
                </c:pt>
                <c:pt idx="3140" formatCode="General">
                  <c:v>2.1132399999999998</c:v>
                </c:pt>
                <c:pt idx="3141" formatCode="General">
                  <c:v>2.1139100000000002</c:v>
                </c:pt>
                <c:pt idx="3142" formatCode="General">
                  <c:v>2.1145800000000001</c:v>
                </c:pt>
                <c:pt idx="3143" formatCode="General">
                  <c:v>2.1152600000000001</c:v>
                </c:pt>
                <c:pt idx="3144" formatCode="General">
                  <c:v>2.1159300000000001</c:v>
                </c:pt>
                <c:pt idx="3145" formatCode="General">
                  <c:v>2.1166</c:v>
                </c:pt>
                <c:pt idx="3146" formatCode="General">
                  <c:v>2.11727</c:v>
                </c:pt>
                <c:pt idx="3147" formatCode="General">
                  <c:v>2.11795</c:v>
                </c:pt>
                <c:pt idx="3148" formatCode="General">
                  <c:v>2.1186199999999999</c:v>
                </c:pt>
                <c:pt idx="3149" formatCode="General">
                  <c:v>2.1192899999999999</c:v>
                </c:pt>
                <c:pt idx="3150" formatCode="General">
                  <c:v>2.1199699999999999</c:v>
                </c:pt>
                <c:pt idx="3151" formatCode="General">
                  <c:v>2.1206399999999999</c:v>
                </c:pt>
                <c:pt idx="3152" formatCode="General">
                  <c:v>2.1213099999999998</c:v>
                </c:pt>
                <c:pt idx="3153" formatCode="General">
                  <c:v>2.1219899999999998</c:v>
                </c:pt>
                <c:pt idx="3154" formatCode="General">
                  <c:v>2.1226600000000002</c:v>
                </c:pt>
                <c:pt idx="3155" formatCode="General">
                  <c:v>2.1233300000000002</c:v>
                </c:pt>
                <c:pt idx="3156" formatCode="General">
                  <c:v>2.1240000000000001</c:v>
                </c:pt>
                <c:pt idx="3157" formatCode="General">
                  <c:v>2.1246800000000001</c:v>
                </c:pt>
                <c:pt idx="3158" formatCode="General">
                  <c:v>2.1253500000000001</c:v>
                </c:pt>
                <c:pt idx="3159" formatCode="General">
                  <c:v>2.12602</c:v>
                </c:pt>
                <c:pt idx="3160" formatCode="General">
                  <c:v>2.1267</c:v>
                </c:pt>
                <c:pt idx="3161" formatCode="General">
                  <c:v>2.12737</c:v>
                </c:pt>
                <c:pt idx="3162" formatCode="General">
                  <c:v>2.1280399999999999</c:v>
                </c:pt>
                <c:pt idx="3163" formatCode="General">
                  <c:v>2.1287199999999999</c:v>
                </c:pt>
                <c:pt idx="3164" formatCode="General">
                  <c:v>2.1293899999999999</c:v>
                </c:pt>
                <c:pt idx="3165" formatCode="General">
                  <c:v>2.1300599999999998</c:v>
                </c:pt>
                <c:pt idx="3166" formatCode="General">
                  <c:v>2.1307299999999998</c:v>
                </c:pt>
                <c:pt idx="3167" formatCode="General">
                  <c:v>2.1314099999999998</c:v>
                </c:pt>
                <c:pt idx="3168" formatCode="General">
                  <c:v>2.1320800000000002</c:v>
                </c:pt>
                <c:pt idx="3169" formatCode="General">
                  <c:v>2.1327500000000001</c:v>
                </c:pt>
                <c:pt idx="3170" formatCode="General">
                  <c:v>2.1334300000000002</c:v>
                </c:pt>
                <c:pt idx="3171" formatCode="General">
                  <c:v>2.1341000000000001</c:v>
                </c:pt>
                <c:pt idx="3172" formatCode="General">
                  <c:v>2.1347700000000001</c:v>
                </c:pt>
                <c:pt idx="3173" formatCode="General">
                  <c:v>2.1354500000000001</c:v>
                </c:pt>
                <c:pt idx="3174" formatCode="General">
                  <c:v>2.13612</c:v>
                </c:pt>
                <c:pt idx="3175" formatCode="General">
                  <c:v>2.13679</c:v>
                </c:pt>
                <c:pt idx="3176" formatCode="General">
                  <c:v>2.1374599999999999</c:v>
                </c:pt>
                <c:pt idx="3177" formatCode="General">
                  <c:v>2.1381399999999999</c:v>
                </c:pt>
                <c:pt idx="3178" formatCode="General">
                  <c:v>2.1388099999999999</c:v>
                </c:pt>
                <c:pt idx="3179" formatCode="General">
                  <c:v>2.1394799999999998</c:v>
                </c:pt>
                <c:pt idx="3180" formatCode="General">
                  <c:v>2.1401599999999998</c:v>
                </c:pt>
                <c:pt idx="3181" formatCode="General">
                  <c:v>2.1408299999999998</c:v>
                </c:pt>
                <c:pt idx="3182" formatCode="General">
                  <c:v>2.1415000000000002</c:v>
                </c:pt>
                <c:pt idx="3183" formatCode="General">
                  <c:v>2.1421800000000002</c:v>
                </c:pt>
                <c:pt idx="3184" formatCode="General">
                  <c:v>2.1428500000000001</c:v>
                </c:pt>
                <c:pt idx="3185" formatCode="General">
                  <c:v>2.1435200000000001</c:v>
                </c:pt>
                <c:pt idx="3186" formatCode="General">
                  <c:v>2.14419</c:v>
                </c:pt>
                <c:pt idx="3187" formatCode="General">
                  <c:v>2.1448700000000001</c:v>
                </c:pt>
                <c:pt idx="3188" formatCode="General">
                  <c:v>2.14554</c:v>
                </c:pt>
                <c:pt idx="3189" formatCode="General">
                  <c:v>2.14621</c:v>
                </c:pt>
                <c:pt idx="3190" formatCode="General">
                  <c:v>2.14689</c:v>
                </c:pt>
                <c:pt idx="3191" formatCode="General">
                  <c:v>2.1475599999999999</c:v>
                </c:pt>
                <c:pt idx="3192" formatCode="General">
                  <c:v>2.1482299999999999</c:v>
                </c:pt>
                <c:pt idx="3193" formatCode="General">
                  <c:v>2.1489099999999999</c:v>
                </c:pt>
                <c:pt idx="3194" formatCode="General">
                  <c:v>2.1495799999999998</c:v>
                </c:pt>
                <c:pt idx="3195" formatCode="General">
                  <c:v>2.1502500000000002</c:v>
                </c:pt>
                <c:pt idx="3196" formatCode="General">
                  <c:v>2.1509200000000002</c:v>
                </c:pt>
                <c:pt idx="3197" formatCode="General">
                  <c:v>2.1516000000000002</c:v>
                </c:pt>
                <c:pt idx="3198" formatCode="General">
                  <c:v>2.1522700000000001</c:v>
                </c:pt>
                <c:pt idx="3199" formatCode="General">
                  <c:v>2.1529400000000001</c:v>
                </c:pt>
                <c:pt idx="3200" formatCode="General">
                  <c:v>2.1536200000000001</c:v>
                </c:pt>
                <c:pt idx="3201" formatCode="General">
                  <c:v>2.15429</c:v>
                </c:pt>
                <c:pt idx="3202" formatCode="General">
                  <c:v>2.15496</c:v>
                </c:pt>
                <c:pt idx="3203" formatCode="General">
                  <c:v>2.15564</c:v>
                </c:pt>
                <c:pt idx="3204" formatCode="General">
                  <c:v>2.1563099999999999</c:v>
                </c:pt>
                <c:pt idx="3205" formatCode="General">
                  <c:v>2.1569799999999999</c:v>
                </c:pt>
                <c:pt idx="3206" formatCode="General">
                  <c:v>2.1576499999999998</c:v>
                </c:pt>
                <c:pt idx="3207" formatCode="General">
                  <c:v>2.1583299999999999</c:v>
                </c:pt>
                <c:pt idx="3208" formatCode="General">
                  <c:v>2.1589999999999998</c:v>
                </c:pt>
                <c:pt idx="3209" formatCode="General">
                  <c:v>2.1596700000000002</c:v>
                </c:pt>
                <c:pt idx="3210" formatCode="General">
                  <c:v>2.1603500000000002</c:v>
                </c:pt>
                <c:pt idx="3211" formatCode="General">
                  <c:v>2.1610200000000002</c:v>
                </c:pt>
                <c:pt idx="3212" formatCode="General">
                  <c:v>2.1616900000000001</c:v>
                </c:pt>
                <c:pt idx="3213" formatCode="General">
                  <c:v>2.1623700000000001</c:v>
                </c:pt>
                <c:pt idx="3214" formatCode="General">
                  <c:v>2.1630400000000001</c:v>
                </c:pt>
                <c:pt idx="3215" formatCode="General">
                  <c:v>2.16371</c:v>
                </c:pt>
                <c:pt idx="3216" formatCode="General">
                  <c:v>2.16438</c:v>
                </c:pt>
                <c:pt idx="3217" formatCode="General">
                  <c:v>2.16506</c:v>
                </c:pt>
                <c:pt idx="3218" formatCode="General">
                  <c:v>2.1657299999999999</c:v>
                </c:pt>
                <c:pt idx="3219" formatCode="General">
                  <c:v>2.1663999999999999</c:v>
                </c:pt>
                <c:pt idx="3220" formatCode="General">
                  <c:v>2.1670799999999999</c:v>
                </c:pt>
                <c:pt idx="3221" formatCode="General">
                  <c:v>2.1677499999999998</c:v>
                </c:pt>
                <c:pt idx="3222" formatCode="General">
                  <c:v>2.1684199999999998</c:v>
                </c:pt>
                <c:pt idx="3223" formatCode="General">
                  <c:v>2.1690999999999998</c:v>
                </c:pt>
                <c:pt idx="3224" formatCode="General">
                  <c:v>2.1697700000000002</c:v>
                </c:pt>
                <c:pt idx="3225" formatCode="General">
                  <c:v>2.1704400000000001</c:v>
                </c:pt>
                <c:pt idx="3226" formatCode="General">
                  <c:v>2.1711100000000001</c:v>
                </c:pt>
                <c:pt idx="3227" formatCode="General">
                  <c:v>2.1717900000000001</c:v>
                </c:pt>
                <c:pt idx="3228" formatCode="General">
                  <c:v>2.1724600000000001</c:v>
                </c:pt>
                <c:pt idx="3229" formatCode="General">
                  <c:v>2.17313</c:v>
                </c:pt>
                <c:pt idx="3230" formatCode="General">
                  <c:v>2.17381</c:v>
                </c:pt>
                <c:pt idx="3231" formatCode="General">
                  <c:v>2.17448</c:v>
                </c:pt>
                <c:pt idx="3232" formatCode="General">
                  <c:v>2.1751499999999999</c:v>
                </c:pt>
                <c:pt idx="3233" formatCode="General">
                  <c:v>2.1758299999999999</c:v>
                </c:pt>
                <c:pt idx="3234" formatCode="General">
                  <c:v>2.1764999999999999</c:v>
                </c:pt>
                <c:pt idx="3235" formatCode="General">
                  <c:v>2.1771699999999998</c:v>
                </c:pt>
                <c:pt idx="3236" formatCode="General">
                  <c:v>2.1778400000000002</c:v>
                </c:pt>
                <c:pt idx="3237" formatCode="General">
                  <c:v>2.1785199999999998</c:v>
                </c:pt>
                <c:pt idx="3238" formatCode="General">
                  <c:v>2.1791900000000002</c:v>
                </c:pt>
                <c:pt idx="3239" formatCode="General">
                  <c:v>2.1798600000000001</c:v>
                </c:pt>
                <c:pt idx="3240" formatCode="General">
                  <c:v>2.1805400000000001</c:v>
                </c:pt>
                <c:pt idx="3241" formatCode="General">
                  <c:v>2.1812100000000001</c:v>
                </c:pt>
                <c:pt idx="3242" formatCode="General">
                  <c:v>2.18188</c:v>
                </c:pt>
                <c:pt idx="3243" formatCode="General">
                  <c:v>2.1825600000000001</c:v>
                </c:pt>
                <c:pt idx="3244" formatCode="General">
                  <c:v>2.18323</c:v>
                </c:pt>
                <c:pt idx="3245" formatCode="General">
                  <c:v>2.1839</c:v>
                </c:pt>
                <c:pt idx="3246" formatCode="General">
                  <c:v>2.1845699999999999</c:v>
                </c:pt>
                <c:pt idx="3247" formatCode="General">
                  <c:v>2.1852499999999999</c:v>
                </c:pt>
                <c:pt idx="3248" formatCode="General">
                  <c:v>2.1859199999999999</c:v>
                </c:pt>
                <c:pt idx="3249" formatCode="General">
                  <c:v>2.1865899999999998</c:v>
                </c:pt>
                <c:pt idx="3250" formatCode="General">
                  <c:v>2.1872699999999998</c:v>
                </c:pt>
                <c:pt idx="3251" formatCode="General">
                  <c:v>2.1879400000000002</c:v>
                </c:pt>
                <c:pt idx="3252" formatCode="General">
                  <c:v>2.1886100000000002</c:v>
                </c:pt>
                <c:pt idx="3253" formatCode="General">
                  <c:v>2.1892900000000002</c:v>
                </c:pt>
                <c:pt idx="3254" formatCode="General">
                  <c:v>2.1899600000000001</c:v>
                </c:pt>
                <c:pt idx="3255" formatCode="General">
                  <c:v>2.1906300000000001</c:v>
                </c:pt>
                <c:pt idx="3256" formatCode="General">
                  <c:v>2.1913</c:v>
                </c:pt>
                <c:pt idx="3257" formatCode="General">
                  <c:v>2.19198</c:v>
                </c:pt>
                <c:pt idx="3258" formatCode="General">
                  <c:v>2.19265</c:v>
                </c:pt>
                <c:pt idx="3259" formatCode="General">
                  <c:v>2.1933199999999999</c:v>
                </c:pt>
                <c:pt idx="3260" formatCode="General">
                  <c:v>2.194</c:v>
                </c:pt>
                <c:pt idx="3261" formatCode="General">
                  <c:v>2.1946699999999999</c:v>
                </c:pt>
                <c:pt idx="3262" formatCode="General">
                  <c:v>2.1953399999999998</c:v>
                </c:pt>
                <c:pt idx="3263" formatCode="General">
                  <c:v>2.1960199999999999</c:v>
                </c:pt>
                <c:pt idx="3264" formatCode="General">
                  <c:v>2.1966899999999998</c:v>
                </c:pt>
                <c:pt idx="3265" formatCode="General">
                  <c:v>2.1973600000000002</c:v>
                </c:pt>
                <c:pt idx="3266" formatCode="General">
                  <c:v>2.1980300000000002</c:v>
                </c:pt>
                <c:pt idx="3267" formatCode="General">
                  <c:v>2.1987100000000002</c:v>
                </c:pt>
                <c:pt idx="3268" formatCode="General">
                  <c:v>2.1993800000000001</c:v>
                </c:pt>
                <c:pt idx="3269" formatCode="General">
                  <c:v>2.2000500000000001</c:v>
                </c:pt>
                <c:pt idx="3270" formatCode="General">
                  <c:v>2.2007300000000001</c:v>
                </c:pt>
                <c:pt idx="3271" formatCode="General">
                  <c:v>2.2014</c:v>
                </c:pt>
                <c:pt idx="3272" formatCode="General">
                  <c:v>2.20207</c:v>
                </c:pt>
                <c:pt idx="3273" formatCode="General">
                  <c:v>2.20275</c:v>
                </c:pt>
                <c:pt idx="3274" formatCode="General">
                  <c:v>2.2034199999999999</c:v>
                </c:pt>
                <c:pt idx="3275" formatCode="General">
                  <c:v>2.2040899999999999</c:v>
                </c:pt>
                <c:pt idx="3276" formatCode="General">
                  <c:v>2.2047599999999998</c:v>
                </c:pt>
                <c:pt idx="3277" formatCode="General">
                  <c:v>2.2054399999999998</c:v>
                </c:pt>
                <c:pt idx="3278" formatCode="General">
                  <c:v>2.2061099999999998</c:v>
                </c:pt>
                <c:pt idx="3279" formatCode="General">
                  <c:v>2.2067800000000002</c:v>
                </c:pt>
                <c:pt idx="3280" formatCode="General">
                  <c:v>2.2074600000000002</c:v>
                </c:pt>
                <c:pt idx="3281" formatCode="General">
                  <c:v>2.2081300000000001</c:v>
                </c:pt>
                <c:pt idx="3282" formatCode="General">
                  <c:v>2.2088000000000001</c:v>
                </c:pt>
                <c:pt idx="3283" formatCode="General">
                  <c:v>2.2094800000000001</c:v>
                </c:pt>
                <c:pt idx="3284" formatCode="General">
                  <c:v>2.2101500000000001</c:v>
                </c:pt>
                <c:pt idx="3285" formatCode="General">
                  <c:v>2.21082</c:v>
                </c:pt>
                <c:pt idx="3286" formatCode="General">
                  <c:v>2.21149</c:v>
                </c:pt>
                <c:pt idx="3287" formatCode="General">
                  <c:v>2.21217</c:v>
                </c:pt>
                <c:pt idx="3288" formatCode="General">
                  <c:v>2.2128399999999999</c:v>
                </c:pt>
                <c:pt idx="3289" formatCode="General">
                  <c:v>2.2135099999999999</c:v>
                </c:pt>
                <c:pt idx="3290" formatCode="General">
                  <c:v>2.2141899999999999</c:v>
                </c:pt>
                <c:pt idx="3291" formatCode="General">
                  <c:v>2.2148599999999998</c:v>
                </c:pt>
                <c:pt idx="3292" formatCode="General">
                  <c:v>2.2155300000000002</c:v>
                </c:pt>
                <c:pt idx="3293" formatCode="General">
                  <c:v>2.2162099999999998</c:v>
                </c:pt>
                <c:pt idx="3294" formatCode="General">
                  <c:v>2.2168800000000002</c:v>
                </c:pt>
                <c:pt idx="3295" formatCode="General">
                  <c:v>2.2175500000000001</c:v>
                </c:pt>
                <c:pt idx="3296" formatCode="General">
                  <c:v>2.2182200000000001</c:v>
                </c:pt>
                <c:pt idx="3297" formatCode="General">
                  <c:v>2.2189000000000001</c:v>
                </c:pt>
                <c:pt idx="3298" formatCode="General">
                  <c:v>2.21957</c:v>
                </c:pt>
                <c:pt idx="3299" formatCode="General">
                  <c:v>2.22024</c:v>
                </c:pt>
                <c:pt idx="3300" formatCode="General">
                  <c:v>2.22092</c:v>
                </c:pt>
                <c:pt idx="3301" formatCode="General">
                  <c:v>2.22159</c:v>
                </c:pt>
                <c:pt idx="3302" formatCode="General">
                  <c:v>2.2222599999999999</c:v>
                </c:pt>
                <c:pt idx="3303" formatCode="General">
                  <c:v>2.2229399999999999</c:v>
                </c:pt>
                <c:pt idx="3304" formatCode="General">
                  <c:v>2.2236099999999999</c:v>
                </c:pt>
                <c:pt idx="3305" formatCode="General">
                  <c:v>2.2242799999999998</c:v>
                </c:pt>
                <c:pt idx="3306" formatCode="General">
                  <c:v>2.2249599999999998</c:v>
                </c:pt>
                <c:pt idx="3307" formatCode="General">
                  <c:v>2.2256300000000002</c:v>
                </c:pt>
                <c:pt idx="3308" formatCode="General">
                  <c:v>2.2263000000000002</c:v>
                </c:pt>
                <c:pt idx="3309" formatCode="General">
                  <c:v>2.2269700000000001</c:v>
                </c:pt>
                <c:pt idx="3310" formatCode="General">
                  <c:v>2.2276500000000001</c:v>
                </c:pt>
                <c:pt idx="3311" formatCode="General">
                  <c:v>2.2283200000000001</c:v>
                </c:pt>
                <c:pt idx="3312" formatCode="General">
                  <c:v>2.22899</c:v>
                </c:pt>
                <c:pt idx="3313" formatCode="General">
                  <c:v>2.22967</c:v>
                </c:pt>
                <c:pt idx="3314" formatCode="General">
                  <c:v>2.23034</c:v>
                </c:pt>
                <c:pt idx="3315" formatCode="General">
                  <c:v>2.2310099999999999</c:v>
                </c:pt>
                <c:pt idx="3316" formatCode="General">
                  <c:v>2.23169</c:v>
                </c:pt>
                <c:pt idx="3317" formatCode="General">
                  <c:v>2.2323599999999999</c:v>
                </c:pt>
                <c:pt idx="3318" formatCode="General">
                  <c:v>2.2330299999999998</c:v>
                </c:pt>
                <c:pt idx="3319" formatCode="General">
                  <c:v>2.2336999999999998</c:v>
                </c:pt>
                <c:pt idx="3320" formatCode="General">
                  <c:v>2.2343799999999998</c:v>
                </c:pt>
                <c:pt idx="3321" formatCode="General">
                  <c:v>2.2350500000000002</c:v>
                </c:pt>
                <c:pt idx="3322" formatCode="General">
                  <c:v>2.2357200000000002</c:v>
                </c:pt>
                <c:pt idx="3323" formatCode="General">
                  <c:v>2.2364000000000002</c:v>
                </c:pt>
                <c:pt idx="3324" formatCode="General">
                  <c:v>2.2370700000000001</c:v>
                </c:pt>
                <c:pt idx="3325" formatCode="General">
                  <c:v>2.2377400000000001</c:v>
                </c:pt>
                <c:pt idx="3326" formatCode="General">
                  <c:v>2.2384200000000001</c:v>
                </c:pt>
                <c:pt idx="3327" formatCode="General">
                  <c:v>2.23909</c:v>
                </c:pt>
                <c:pt idx="3328" formatCode="General">
                  <c:v>2.23976</c:v>
                </c:pt>
                <c:pt idx="3329" formatCode="General">
                  <c:v>2.2404299999999999</c:v>
                </c:pt>
                <c:pt idx="3330" formatCode="General">
                  <c:v>2.2411099999999999</c:v>
                </c:pt>
                <c:pt idx="3331" formatCode="General">
                  <c:v>2.2417799999999999</c:v>
                </c:pt>
                <c:pt idx="3332" formatCode="General">
                  <c:v>2.2424499999999998</c:v>
                </c:pt>
                <c:pt idx="3333" formatCode="General">
                  <c:v>2.2431299999999998</c:v>
                </c:pt>
                <c:pt idx="3334" formatCode="General">
                  <c:v>2.2437999999999998</c:v>
                </c:pt>
                <c:pt idx="3335" formatCode="General">
                  <c:v>2.2444700000000002</c:v>
                </c:pt>
                <c:pt idx="3336" formatCode="General">
                  <c:v>2.2451500000000002</c:v>
                </c:pt>
                <c:pt idx="3337" formatCode="General">
                  <c:v>2.2458200000000001</c:v>
                </c:pt>
                <c:pt idx="3338" formatCode="General">
                  <c:v>2.2464900000000001</c:v>
                </c:pt>
                <c:pt idx="3339" formatCode="General">
                  <c:v>2.24716</c:v>
                </c:pt>
                <c:pt idx="3340" formatCode="General">
                  <c:v>2.2478400000000001</c:v>
                </c:pt>
                <c:pt idx="3341" formatCode="General">
                  <c:v>2.24851</c:v>
                </c:pt>
                <c:pt idx="3342" formatCode="General">
                  <c:v>2.24918</c:v>
                </c:pt>
                <c:pt idx="3343" formatCode="General">
                  <c:v>2.24986</c:v>
                </c:pt>
                <c:pt idx="3344" formatCode="General">
                  <c:v>2.2505299999999999</c:v>
                </c:pt>
                <c:pt idx="3345" formatCode="General">
                  <c:v>2.2511999999999999</c:v>
                </c:pt>
                <c:pt idx="3346" formatCode="General">
                  <c:v>2.2518799999999999</c:v>
                </c:pt>
                <c:pt idx="3347" formatCode="General">
                  <c:v>2.2525499999999998</c:v>
                </c:pt>
                <c:pt idx="3348" formatCode="General">
                  <c:v>2.2532199999999998</c:v>
                </c:pt>
                <c:pt idx="3349" formatCode="General">
                  <c:v>2.2538900000000002</c:v>
                </c:pt>
                <c:pt idx="3350" formatCode="General">
                  <c:v>2.2545700000000002</c:v>
                </c:pt>
                <c:pt idx="3351" formatCode="General">
                  <c:v>2.2552400000000001</c:v>
                </c:pt>
                <c:pt idx="3352" formatCode="General">
                  <c:v>2.2559100000000001</c:v>
                </c:pt>
                <c:pt idx="3353" formatCode="General">
                  <c:v>2.2565900000000001</c:v>
                </c:pt>
                <c:pt idx="3354" formatCode="General">
                  <c:v>2.25726</c:v>
                </c:pt>
                <c:pt idx="3355" formatCode="General">
                  <c:v>2.25793</c:v>
                </c:pt>
                <c:pt idx="3356" formatCode="General">
                  <c:v>2.25861</c:v>
                </c:pt>
                <c:pt idx="3357" formatCode="General">
                  <c:v>2.25928</c:v>
                </c:pt>
                <c:pt idx="3358" formatCode="General">
                  <c:v>2.2599499999999999</c:v>
                </c:pt>
                <c:pt idx="3359" formatCode="General">
                  <c:v>2.2606199999999999</c:v>
                </c:pt>
                <c:pt idx="3360" formatCode="General">
                  <c:v>2.2612999999999999</c:v>
                </c:pt>
                <c:pt idx="3361" formatCode="General">
                  <c:v>2.2619699999999998</c:v>
                </c:pt>
                <c:pt idx="3362" formatCode="General">
                  <c:v>2.2626400000000002</c:v>
                </c:pt>
                <c:pt idx="3363" formatCode="General">
                  <c:v>2.2633200000000002</c:v>
                </c:pt>
                <c:pt idx="3364" formatCode="General">
                  <c:v>2.2639900000000002</c:v>
                </c:pt>
                <c:pt idx="3365" formatCode="General">
                  <c:v>2.2646600000000001</c:v>
                </c:pt>
                <c:pt idx="3366" formatCode="General">
                  <c:v>2.2653400000000001</c:v>
                </c:pt>
                <c:pt idx="3367" formatCode="General">
                  <c:v>2.2660100000000001</c:v>
                </c:pt>
                <c:pt idx="3368" formatCode="General">
                  <c:v>2.26668</c:v>
                </c:pt>
                <c:pt idx="3369" formatCode="General">
                  <c:v>2.26735</c:v>
                </c:pt>
                <c:pt idx="3370" formatCode="General">
                  <c:v>2.26803</c:v>
                </c:pt>
                <c:pt idx="3371" formatCode="General">
                  <c:v>2.2686999999999999</c:v>
                </c:pt>
                <c:pt idx="3372" formatCode="General">
                  <c:v>2.2693699999999999</c:v>
                </c:pt>
                <c:pt idx="3373" formatCode="General">
                  <c:v>2.2700499999999999</c:v>
                </c:pt>
                <c:pt idx="3374" formatCode="General">
                  <c:v>2.2707199999999998</c:v>
                </c:pt>
                <c:pt idx="3375" formatCode="General">
                  <c:v>2.2713899999999998</c:v>
                </c:pt>
                <c:pt idx="3376" formatCode="General">
                  <c:v>2.2720699999999998</c:v>
                </c:pt>
                <c:pt idx="3377" formatCode="General">
                  <c:v>2.2727400000000002</c:v>
                </c:pt>
                <c:pt idx="3378" formatCode="General">
                  <c:v>2.2734100000000002</c:v>
                </c:pt>
                <c:pt idx="3379" formatCode="General">
                  <c:v>2.2740800000000001</c:v>
                </c:pt>
                <c:pt idx="3380" formatCode="General">
                  <c:v>2.2747600000000001</c:v>
                </c:pt>
                <c:pt idx="3381" formatCode="General">
                  <c:v>2.2754300000000001</c:v>
                </c:pt>
                <c:pt idx="3382" formatCode="General">
                  <c:v>2.2761</c:v>
                </c:pt>
                <c:pt idx="3383" formatCode="General">
                  <c:v>2.27678</c:v>
                </c:pt>
                <c:pt idx="3384" formatCode="General">
                  <c:v>2.27745</c:v>
                </c:pt>
                <c:pt idx="3385" formatCode="General">
                  <c:v>2.2781199999999999</c:v>
                </c:pt>
                <c:pt idx="3386" formatCode="General">
                  <c:v>2.2787999999999999</c:v>
                </c:pt>
                <c:pt idx="3387" formatCode="General">
                  <c:v>2.2794699999999999</c:v>
                </c:pt>
                <c:pt idx="3388" formatCode="General">
                  <c:v>2.2801399999999998</c:v>
                </c:pt>
                <c:pt idx="3389" formatCode="General">
                  <c:v>2.2808099999999998</c:v>
                </c:pt>
                <c:pt idx="3390" formatCode="General">
                  <c:v>2.2814899999999998</c:v>
                </c:pt>
                <c:pt idx="3391" formatCode="General">
                  <c:v>2.2821600000000002</c:v>
                </c:pt>
                <c:pt idx="3392" formatCode="General">
                  <c:v>2.2828300000000001</c:v>
                </c:pt>
                <c:pt idx="3393" formatCode="General">
                  <c:v>2.2835100000000002</c:v>
                </c:pt>
                <c:pt idx="3394" formatCode="General">
                  <c:v>2.2841800000000001</c:v>
                </c:pt>
                <c:pt idx="3395" formatCode="General">
                  <c:v>2.28485</c:v>
                </c:pt>
                <c:pt idx="3396" formatCode="General">
                  <c:v>2.2855300000000001</c:v>
                </c:pt>
                <c:pt idx="3397" formatCode="General">
                  <c:v>2.2862</c:v>
                </c:pt>
                <c:pt idx="3398" formatCode="General">
                  <c:v>2.28687</c:v>
                </c:pt>
                <c:pt idx="3399" formatCode="General">
                  <c:v>2.2875399999999999</c:v>
                </c:pt>
                <c:pt idx="3400" formatCode="General">
                  <c:v>2.2882199999999999</c:v>
                </c:pt>
                <c:pt idx="3401" formatCode="General">
                  <c:v>2.2888899999999999</c:v>
                </c:pt>
                <c:pt idx="3402" formatCode="General">
                  <c:v>2.2895599999999998</c:v>
                </c:pt>
                <c:pt idx="3403" formatCode="General">
                  <c:v>2.2902399999999998</c:v>
                </c:pt>
                <c:pt idx="3404" formatCode="General">
                  <c:v>2.2909099999999998</c:v>
                </c:pt>
                <c:pt idx="3405" formatCode="General">
                  <c:v>2.2915800000000002</c:v>
                </c:pt>
                <c:pt idx="3406" formatCode="General">
                  <c:v>2.2922600000000002</c:v>
                </c:pt>
                <c:pt idx="3407" formatCode="General">
                  <c:v>2.2929300000000001</c:v>
                </c:pt>
                <c:pt idx="3408" formatCode="General">
                  <c:v>2.2936000000000001</c:v>
                </c:pt>
                <c:pt idx="3409" formatCode="General">
                  <c:v>2.29427</c:v>
                </c:pt>
                <c:pt idx="3410" formatCode="General">
                  <c:v>2.29495</c:v>
                </c:pt>
                <c:pt idx="3411" formatCode="General">
                  <c:v>2.29562</c:v>
                </c:pt>
                <c:pt idx="3412" formatCode="General">
                  <c:v>2.2962899999999999</c:v>
                </c:pt>
                <c:pt idx="3413" formatCode="General">
                  <c:v>2.29697</c:v>
                </c:pt>
                <c:pt idx="3414" formatCode="General">
                  <c:v>2.2976399999999999</c:v>
                </c:pt>
                <c:pt idx="3415" formatCode="General">
                  <c:v>2.2983099999999999</c:v>
                </c:pt>
                <c:pt idx="3416" formatCode="General">
                  <c:v>2.2989899999999999</c:v>
                </c:pt>
                <c:pt idx="3417" formatCode="General">
                  <c:v>2.2996599999999998</c:v>
                </c:pt>
                <c:pt idx="3418" formatCode="General">
                  <c:v>2.3003300000000002</c:v>
                </c:pt>
                <c:pt idx="3419" formatCode="General">
                  <c:v>2.3010000000000002</c:v>
                </c:pt>
                <c:pt idx="3420" formatCode="General">
                  <c:v>2.3016800000000002</c:v>
                </c:pt>
                <c:pt idx="3421" formatCode="General">
                  <c:v>2.3023500000000001</c:v>
                </c:pt>
                <c:pt idx="3422" formatCode="General">
                  <c:v>2.3030200000000001</c:v>
                </c:pt>
                <c:pt idx="3423" formatCode="General">
                  <c:v>2.3037000000000001</c:v>
                </c:pt>
                <c:pt idx="3424" formatCode="General">
                  <c:v>2.30437</c:v>
                </c:pt>
                <c:pt idx="3425" formatCode="General">
                  <c:v>2.30504</c:v>
                </c:pt>
                <c:pt idx="3426" formatCode="General">
                  <c:v>2.30572</c:v>
                </c:pt>
                <c:pt idx="3427" formatCode="General">
                  <c:v>2.3063899999999999</c:v>
                </c:pt>
                <c:pt idx="3428" formatCode="General">
                  <c:v>2.3070599999999999</c:v>
                </c:pt>
                <c:pt idx="3429" formatCode="General">
                  <c:v>2.3077299999999998</c:v>
                </c:pt>
                <c:pt idx="3430" formatCode="General">
                  <c:v>2.3084099999999999</c:v>
                </c:pt>
                <c:pt idx="3431" formatCode="General">
                  <c:v>2.3090799999999998</c:v>
                </c:pt>
                <c:pt idx="3432" formatCode="General">
                  <c:v>2.3097500000000002</c:v>
                </c:pt>
                <c:pt idx="3433" formatCode="General">
                  <c:v>2.3104300000000002</c:v>
                </c:pt>
                <c:pt idx="3434" formatCode="General">
                  <c:v>2.3111000000000002</c:v>
                </c:pt>
                <c:pt idx="3435" formatCode="General">
                  <c:v>2.3117700000000001</c:v>
                </c:pt>
                <c:pt idx="3436" formatCode="General">
                  <c:v>2.3124500000000001</c:v>
                </c:pt>
                <c:pt idx="3437" formatCode="General">
                  <c:v>2.3131200000000001</c:v>
                </c:pt>
                <c:pt idx="3438" formatCode="General">
                  <c:v>2.31379</c:v>
                </c:pt>
                <c:pt idx="3439" formatCode="General">
                  <c:v>2.31446</c:v>
                </c:pt>
                <c:pt idx="3440" formatCode="General">
                  <c:v>2.31514</c:v>
                </c:pt>
                <c:pt idx="3441" formatCode="General">
                  <c:v>2.3158099999999999</c:v>
                </c:pt>
                <c:pt idx="3442" formatCode="General">
                  <c:v>2.3164799999999999</c:v>
                </c:pt>
                <c:pt idx="3443" formatCode="General">
                  <c:v>2.3171599999999999</c:v>
                </c:pt>
                <c:pt idx="3444" formatCode="General">
                  <c:v>2.3178299999999998</c:v>
                </c:pt>
                <c:pt idx="3445" formatCode="General">
                  <c:v>2.3184999999999998</c:v>
                </c:pt>
                <c:pt idx="3446" formatCode="General">
                  <c:v>2.3191799999999998</c:v>
                </c:pt>
                <c:pt idx="3447" formatCode="General">
                  <c:v>2.3198500000000002</c:v>
                </c:pt>
                <c:pt idx="3448" formatCode="General">
                  <c:v>2.3205200000000001</c:v>
                </c:pt>
                <c:pt idx="3449" formatCode="General">
                  <c:v>2.3211900000000001</c:v>
                </c:pt>
                <c:pt idx="3450" formatCode="General">
                  <c:v>2.3218700000000001</c:v>
                </c:pt>
                <c:pt idx="3451" formatCode="General">
                  <c:v>2.32254</c:v>
                </c:pt>
                <c:pt idx="3452" formatCode="General">
                  <c:v>2.32321</c:v>
                </c:pt>
                <c:pt idx="3453" formatCode="General">
                  <c:v>2.32389</c:v>
                </c:pt>
                <c:pt idx="3454" formatCode="General">
                  <c:v>2.32456</c:v>
                </c:pt>
                <c:pt idx="3455" formatCode="General">
                  <c:v>2.3252299999999999</c:v>
                </c:pt>
                <c:pt idx="3456" formatCode="General">
                  <c:v>2.3259099999999999</c:v>
                </c:pt>
                <c:pt idx="3457" formatCode="General">
                  <c:v>2.3265799999999999</c:v>
                </c:pt>
                <c:pt idx="3458" formatCode="General">
                  <c:v>2.3272499999999998</c:v>
                </c:pt>
                <c:pt idx="3459" formatCode="General">
                  <c:v>2.3279200000000002</c:v>
                </c:pt>
                <c:pt idx="3460" formatCode="General">
                  <c:v>2.3285999999999998</c:v>
                </c:pt>
                <c:pt idx="3461" formatCode="General">
                  <c:v>2.3292700000000002</c:v>
                </c:pt>
                <c:pt idx="3462" formatCode="General">
                  <c:v>2.3299400000000001</c:v>
                </c:pt>
                <c:pt idx="3463" formatCode="General">
                  <c:v>2.3306200000000001</c:v>
                </c:pt>
                <c:pt idx="3464" formatCode="General">
                  <c:v>2.3312900000000001</c:v>
                </c:pt>
                <c:pt idx="3465" formatCode="General">
                  <c:v>2.33196</c:v>
                </c:pt>
                <c:pt idx="3466" formatCode="General">
                  <c:v>2.33264</c:v>
                </c:pt>
                <c:pt idx="3467" formatCode="General">
                  <c:v>2.33331</c:v>
                </c:pt>
                <c:pt idx="3468" formatCode="General">
                  <c:v>2.3339799999999999</c:v>
                </c:pt>
                <c:pt idx="3469" formatCode="General">
                  <c:v>2.3346499999999999</c:v>
                </c:pt>
                <c:pt idx="3470" formatCode="General">
                  <c:v>2.3353299999999999</c:v>
                </c:pt>
                <c:pt idx="3471" formatCode="General">
                  <c:v>2.3359999999999999</c:v>
                </c:pt>
                <c:pt idx="3472" formatCode="General">
                  <c:v>2.3366699999999998</c:v>
                </c:pt>
                <c:pt idx="3473" formatCode="General">
                  <c:v>2.3373499999999998</c:v>
                </c:pt>
                <c:pt idx="3474" formatCode="General">
                  <c:v>2.3380200000000002</c:v>
                </c:pt>
                <c:pt idx="3475" formatCode="General">
                  <c:v>2.3386900000000002</c:v>
                </c:pt>
                <c:pt idx="3476" formatCode="General">
                  <c:v>2.3393700000000002</c:v>
                </c:pt>
                <c:pt idx="3477" formatCode="General">
                  <c:v>2.3400400000000001</c:v>
                </c:pt>
                <c:pt idx="3478" formatCode="General">
                  <c:v>2.3407100000000001</c:v>
                </c:pt>
                <c:pt idx="3479" formatCode="General">
                  <c:v>2.34138</c:v>
                </c:pt>
                <c:pt idx="3480" formatCode="General">
                  <c:v>2.34206</c:v>
                </c:pt>
                <c:pt idx="3481" formatCode="General">
                  <c:v>2.34273</c:v>
                </c:pt>
                <c:pt idx="3482" formatCode="General">
                  <c:v>2.3433999999999999</c:v>
                </c:pt>
                <c:pt idx="3483" formatCode="General">
                  <c:v>2.3440799999999999</c:v>
                </c:pt>
                <c:pt idx="3484" formatCode="General">
                  <c:v>2.3447499999999999</c:v>
                </c:pt>
                <c:pt idx="3485" formatCode="General">
                  <c:v>2.3454199999999998</c:v>
                </c:pt>
                <c:pt idx="3486" formatCode="General">
                  <c:v>2.3460999999999999</c:v>
                </c:pt>
                <c:pt idx="3487" formatCode="General">
                  <c:v>2.3467699999999998</c:v>
                </c:pt>
                <c:pt idx="3488" formatCode="General">
                  <c:v>2.3474400000000002</c:v>
                </c:pt>
                <c:pt idx="3489" formatCode="General">
                  <c:v>2.3481100000000001</c:v>
                </c:pt>
                <c:pt idx="3490" formatCode="General">
                  <c:v>2.3487900000000002</c:v>
                </c:pt>
                <c:pt idx="3491" formatCode="General">
                  <c:v>2.3494600000000001</c:v>
                </c:pt>
                <c:pt idx="3492" formatCode="General">
                  <c:v>2.3501300000000001</c:v>
                </c:pt>
                <c:pt idx="3493" formatCode="General">
                  <c:v>2.3508100000000001</c:v>
                </c:pt>
                <c:pt idx="3494" formatCode="General">
                  <c:v>2.35148</c:v>
                </c:pt>
                <c:pt idx="3495" formatCode="General">
                  <c:v>2.35215</c:v>
                </c:pt>
                <c:pt idx="3496" formatCode="General">
                  <c:v>2.35283</c:v>
                </c:pt>
                <c:pt idx="3497" formatCode="General">
                  <c:v>2.3534999999999999</c:v>
                </c:pt>
                <c:pt idx="3498" formatCode="General">
                  <c:v>2.3541699999999999</c:v>
                </c:pt>
                <c:pt idx="3499" formatCode="General">
                  <c:v>2.3548399999999998</c:v>
                </c:pt>
                <c:pt idx="3500" formatCode="General">
                  <c:v>2.3555199999999998</c:v>
                </c:pt>
                <c:pt idx="3501" formatCode="General">
                  <c:v>2.3561899999999998</c:v>
                </c:pt>
                <c:pt idx="3502" formatCode="General">
                  <c:v>2.3568600000000002</c:v>
                </c:pt>
                <c:pt idx="3503" formatCode="General">
                  <c:v>2.3575400000000002</c:v>
                </c:pt>
                <c:pt idx="3504" formatCode="General">
                  <c:v>2.3582100000000001</c:v>
                </c:pt>
                <c:pt idx="3505" formatCode="General">
                  <c:v>2.3588800000000001</c:v>
                </c:pt>
                <c:pt idx="3506" formatCode="General">
                  <c:v>2.3595600000000001</c:v>
                </c:pt>
                <c:pt idx="3507" formatCode="General">
                  <c:v>2.3602300000000001</c:v>
                </c:pt>
                <c:pt idx="3508" formatCode="General">
                  <c:v>2.3609</c:v>
                </c:pt>
                <c:pt idx="3509" formatCode="General">
                  <c:v>2.36158</c:v>
                </c:pt>
                <c:pt idx="3510" formatCode="General">
                  <c:v>2.36225</c:v>
                </c:pt>
                <c:pt idx="3511" formatCode="General">
                  <c:v>2.3629199999999999</c:v>
                </c:pt>
                <c:pt idx="3512" formatCode="General">
                  <c:v>2.3635899999999999</c:v>
                </c:pt>
                <c:pt idx="3513" formatCode="General">
                  <c:v>2.3642699999999999</c:v>
                </c:pt>
                <c:pt idx="3514" formatCode="General">
                  <c:v>2.3649399999999998</c:v>
                </c:pt>
                <c:pt idx="3515" formatCode="General">
                  <c:v>2.3656100000000002</c:v>
                </c:pt>
                <c:pt idx="3516" formatCode="General">
                  <c:v>2.3662899999999998</c:v>
                </c:pt>
                <c:pt idx="3517" formatCode="General">
                  <c:v>2.3669600000000002</c:v>
                </c:pt>
                <c:pt idx="3518" formatCode="General">
                  <c:v>2.3676300000000001</c:v>
                </c:pt>
                <c:pt idx="3519" formatCode="General">
                  <c:v>2.3683100000000001</c:v>
                </c:pt>
                <c:pt idx="3520" formatCode="General">
                  <c:v>2.3689800000000001</c:v>
                </c:pt>
                <c:pt idx="3521" formatCode="General">
                  <c:v>2.36965</c:v>
                </c:pt>
                <c:pt idx="3522" formatCode="General">
                  <c:v>2.37032</c:v>
                </c:pt>
                <c:pt idx="3523" formatCode="General">
                  <c:v>2.371</c:v>
                </c:pt>
                <c:pt idx="3524" formatCode="General">
                  <c:v>2.3716699999999999</c:v>
                </c:pt>
                <c:pt idx="3525" formatCode="General">
                  <c:v>2.3723399999999999</c:v>
                </c:pt>
                <c:pt idx="3526" formatCode="General">
                  <c:v>2.3730199999999999</c:v>
                </c:pt>
                <c:pt idx="3527" formatCode="General">
                  <c:v>2.3736899999999999</c:v>
                </c:pt>
                <c:pt idx="3528" formatCode="General">
                  <c:v>2.3743599999999998</c:v>
                </c:pt>
                <c:pt idx="3529" formatCode="General">
                  <c:v>2.3750399999999998</c:v>
                </c:pt>
                <c:pt idx="3530" formatCode="General">
                  <c:v>2.3757100000000002</c:v>
                </c:pt>
                <c:pt idx="3531" formatCode="General">
                  <c:v>2.3763800000000002</c:v>
                </c:pt>
                <c:pt idx="3532" formatCode="General">
                  <c:v>2.3770500000000001</c:v>
                </c:pt>
                <c:pt idx="3533" formatCode="General">
                  <c:v>2.3777300000000001</c:v>
                </c:pt>
                <c:pt idx="3534" formatCode="General">
                  <c:v>2.3784000000000001</c:v>
                </c:pt>
                <c:pt idx="3535" formatCode="General">
                  <c:v>2.37907</c:v>
                </c:pt>
                <c:pt idx="3536" formatCode="General">
                  <c:v>2.37975</c:v>
                </c:pt>
                <c:pt idx="3537" formatCode="General">
                  <c:v>2.38042</c:v>
                </c:pt>
                <c:pt idx="3538" formatCode="General">
                  <c:v>2.3810899999999999</c:v>
                </c:pt>
                <c:pt idx="3539" formatCode="General">
                  <c:v>2.3817699999999999</c:v>
                </c:pt>
                <c:pt idx="3540" formatCode="General">
                  <c:v>2.3824399999999999</c:v>
                </c:pt>
                <c:pt idx="3541" formatCode="General">
                  <c:v>2.3831099999999998</c:v>
                </c:pt>
                <c:pt idx="3542" formatCode="General">
                  <c:v>2.3837799999999998</c:v>
                </c:pt>
                <c:pt idx="3543" formatCode="General">
                  <c:v>2.3844599999999998</c:v>
                </c:pt>
                <c:pt idx="3544" formatCode="General">
                  <c:v>2.3851300000000002</c:v>
                </c:pt>
                <c:pt idx="3545" formatCode="General">
                  <c:v>2.3858000000000001</c:v>
                </c:pt>
                <c:pt idx="3546" formatCode="General">
                  <c:v>2.3864800000000002</c:v>
                </c:pt>
                <c:pt idx="3547" formatCode="General">
                  <c:v>2.3871500000000001</c:v>
                </c:pt>
                <c:pt idx="3548" formatCode="General">
                  <c:v>2.3878200000000001</c:v>
                </c:pt>
                <c:pt idx="3549" formatCode="General">
                  <c:v>2.3885000000000001</c:v>
                </c:pt>
                <c:pt idx="3550" formatCode="General">
                  <c:v>2.38917</c:v>
                </c:pt>
                <c:pt idx="3551" formatCode="General">
                  <c:v>2.38984</c:v>
                </c:pt>
                <c:pt idx="3552" formatCode="General">
                  <c:v>2.3905099999999999</c:v>
                </c:pt>
                <c:pt idx="3553" formatCode="General">
                  <c:v>2.3911899999999999</c:v>
                </c:pt>
                <c:pt idx="3554" formatCode="General">
                  <c:v>2.3918599999999999</c:v>
                </c:pt>
                <c:pt idx="3555" formatCode="General">
                  <c:v>2.3925299999999998</c:v>
                </c:pt>
                <c:pt idx="3556" formatCode="General">
                  <c:v>2.3932099999999998</c:v>
                </c:pt>
                <c:pt idx="3557" formatCode="General">
                  <c:v>2.3938799999999998</c:v>
                </c:pt>
                <c:pt idx="3558" formatCode="General">
                  <c:v>2.3945500000000002</c:v>
                </c:pt>
                <c:pt idx="3559" formatCode="General">
                  <c:v>2.3952300000000002</c:v>
                </c:pt>
                <c:pt idx="3560" formatCode="General">
                  <c:v>2.3959000000000001</c:v>
                </c:pt>
                <c:pt idx="3561" formatCode="General">
                  <c:v>2.3965700000000001</c:v>
                </c:pt>
                <c:pt idx="3562" formatCode="General">
                  <c:v>2.39724</c:v>
                </c:pt>
                <c:pt idx="3563" formatCode="General">
                  <c:v>2.3979200000000001</c:v>
                </c:pt>
                <c:pt idx="3564" formatCode="General">
                  <c:v>2.39859</c:v>
                </c:pt>
                <c:pt idx="3565" formatCode="General">
                  <c:v>2.3992599999999999</c:v>
                </c:pt>
                <c:pt idx="3566" formatCode="General">
                  <c:v>2.39994</c:v>
                </c:pt>
                <c:pt idx="3567" formatCode="General">
                  <c:v>2.4006099999999999</c:v>
                </c:pt>
                <c:pt idx="3568" formatCode="General">
                  <c:v>2.4012799999999999</c:v>
                </c:pt>
                <c:pt idx="3569" formatCode="General">
                  <c:v>2.4019599999999999</c:v>
                </c:pt>
                <c:pt idx="3570" formatCode="General">
                  <c:v>2.4026299999999998</c:v>
                </c:pt>
                <c:pt idx="3571" formatCode="General">
                  <c:v>2.4033000000000002</c:v>
                </c:pt>
                <c:pt idx="3572" formatCode="General">
                  <c:v>2.4039700000000002</c:v>
                </c:pt>
                <c:pt idx="3573" formatCode="General">
                  <c:v>2.4046500000000002</c:v>
                </c:pt>
                <c:pt idx="3574" formatCode="General">
                  <c:v>2.4053200000000001</c:v>
                </c:pt>
                <c:pt idx="3575" formatCode="General">
                  <c:v>2.4059900000000001</c:v>
                </c:pt>
                <c:pt idx="3576" formatCode="General">
                  <c:v>2.4066700000000001</c:v>
                </c:pt>
                <c:pt idx="3577" formatCode="General">
                  <c:v>2.40734</c:v>
                </c:pt>
                <c:pt idx="3578" formatCode="General">
                  <c:v>2.40801</c:v>
                </c:pt>
                <c:pt idx="3579" formatCode="General">
                  <c:v>2.40869</c:v>
                </c:pt>
                <c:pt idx="3580" formatCode="General">
                  <c:v>2.4093599999999999</c:v>
                </c:pt>
                <c:pt idx="3581" formatCode="General">
                  <c:v>2.4100299999999999</c:v>
                </c:pt>
                <c:pt idx="3582" formatCode="General">
                  <c:v>2.4106999999999998</c:v>
                </c:pt>
                <c:pt idx="3583" formatCode="General">
                  <c:v>2.4113799999999999</c:v>
                </c:pt>
                <c:pt idx="3584" formatCode="General">
                  <c:v>2.4120499999999998</c:v>
                </c:pt>
                <c:pt idx="3585" formatCode="General">
                  <c:v>2.4127200000000002</c:v>
                </c:pt>
                <c:pt idx="3586" formatCode="General">
                  <c:v>2.4134000000000002</c:v>
                </c:pt>
                <c:pt idx="3587" formatCode="General">
                  <c:v>2.4140700000000002</c:v>
                </c:pt>
                <c:pt idx="3588" formatCode="General">
                  <c:v>2.4147400000000001</c:v>
                </c:pt>
                <c:pt idx="3589" formatCode="General">
                  <c:v>2.4154200000000001</c:v>
                </c:pt>
                <c:pt idx="3590" formatCode="General">
                  <c:v>2.4160900000000001</c:v>
                </c:pt>
                <c:pt idx="3591" formatCode="General">
                  <c:v>2.41676</c:v>
                </c:pt>
                <c:pt idx="3592" formatCode="General">
                  <c:v>2.41743</c:v>
                </c:pt>
                <c:pt idx="3593" formatCode="General">
                  <c:v>2.41811</c:v>
                </c:pt>
                <c:pt idx="3594" formatCode="General">
                  <c:v>2.4187799999999999</c:v>
                </c:pt>
                <c:pt idx="3595" formatCode="General">
                  <c:v>2.4194499999999999</c:v>
                </c:pt>
                <c:pt idx="3596" formatCode="General">
                  <c:v>2.4201299999999999</c:v>
                </c:pt>
                <c:pt idx="3597" formatCode="General">
                  <c:v>2.4207999999999998</c:v>
                </c:pt>
                <c:pt idx="3598" formatCode="General">
                  <c:v>2.4214699999999998</c:v>
                </c:pt>
                <c:pt idx="3599" formatCode="General">
                  <c:v>2.4221499999999998</c:v>
                </c:pt>
                <c:pt idx="3600" formatCode="General">
                  <c:v>2.4228200000000002</c:v>
                </c:pt>
                <c:pt idx="3601" formatCode="General">
                  <c:v>2.4234900000000001</c:v>
                </c:pt>
                <c:pt idx="3602" formatCode="General">
                  <c:v>2.4241600000000001</c:v>
                </c:pt>
                <c:pt idx="3603" formatCode="General">
                  <c:v>2.4248400000000001</c:v>
                </c:pt>
                <c:pt idx="3604" formatCode="General">
                  <c:v>2.4255100000000001</c:v>
                </c:pt>
                <c:pt idx="3605" formatCode="General">
                  <c:v>2.42618</c:v>
                </c:pt>
                <c:pt idx="3606" formatCode="General">
                  <c:v>2.42686</c:v>
                </c:pt>
                <c:pt idx="3607" formatCode="General">
                  <c:v>2.42753</c:v>
                </c:pt>
                <c:pt idx="3608" formatCode="General">
                  <c:v>2.4281999999999999</c:v>
                </c:pt>
                <c:pt idx="3609" formatCode="General">
                  <c:v>2.4288799999999999</c:v>
                </c:pt>
                <c:pt idx="3610" formatCode="General">
                  <c:v>2.4295499999999999</c:v>
                </c:pt>
                <c:pt idx="3611" formatCode="General">
                  <c:v>2.4302199999999998</c:v>
                </c:pt>
                <c:pt idx="3612" formatCode="General">
                  <c:v>2.4308900000000002</c:v>
                </c:pt>
                <c:pt idx="3613" formatCode="General">
                  <c:v>2.4315699999999998</c:v>
                </c:pt>
                <c:pt idx="3614" formatCode="General">
                  <c:v>2.4322400000000002</c:v>
                </c:pt>
                <c:pt idx="3615" formatCode="General">
                  <c:v>2.4329100000000001</c:v>
                </c:pt>
                <c:pt idx="3616" formatCode="General">
                  <c:v>2.4335900000000001</c:v>
                </c:pt>
                <c:pt idx="3617" formatCode="General">
                  <c:v>2.4342600000000001</c:v>
                </c:pt>
                <c:pt idx="3618" formatCode="General">
                  <c:v>2.43493</c:v>
                </c:pt>
                <c:pt idx="3619" formatCode="General">
                  <c:v>2.4356100000000001</c:v>
                </c:pt>
                <c:pt idx="3620" formatCode="General">
                  <c:v>2.43628</c:v>
                </c:pt>
                <c:pt idx="3621" formatCode="General">
                  <c:v>2.4369499999999999</c:v>
                </c:pt>
                <c:pt idx="3622" formatCode="General">
                  <c:v>2.4376199999999999</c:v>
                </c:pt>
                <c:pt idx="3623" formatCode="General">
                  <c:v>2.4382999999999999</c:v>
                </c:pt>
                <c:pt idx="3624" formatCode="General">
                  <c:v>2.4389699999999999</c:v>
                </c:pt>
                <c:pt idx="3625" formatCode="General">
                  <c:v>2.4396399999999998</c:v>
                </c:pt>
                <c:pt idx="3626" formatCode="General">
                  <c:v>2.4403199999999998</c:v>
                </c:pt>
                <c:pt idx="3627" formatCode="General">
                  <c:v>2.4409900000000002</c:v>
                </c:pt>
                <c:pt idx="3628" formatCode="General">
                  <c:v>2.4416600000000002</c:v>
                </c:pt>
                <c:pt idx="3629" formatCode="General">
                  <c:v>2.4423400000000002</c:v>
                </c:pt>
                <c:pt idx="3630" formatCode="General">
                  <c:v>2.4430100000000001</c:v>
                </c:pt>
                <c:pt idx="3631" formatCode="General">
                  <c:v>2.4436800000000001</c:v>
                </c:pt>
                <c:pt idx="3632" formatCode="General">
                  <c:v>2.44435</c:v>
                </c:pt>
                <c:pt idx="3633" formatCode="General">
                  <c:v>2.44503</c:v>
                </c:pt>
                <c:pt idx="3634" formatCode="General">
                  <c:v>2.4457</c:v>
                </c:pt>
                <c:pt idx="3635" formatCode="General">
                  <c:v>2.4463699999999999</c:v>
                </c:pt>
                <c:pt idx="3636" formatCode="General">
                  <c:v>2.4470499999999999</c:v>
                </c:pt>
                <c:pt idx="3637" formatCode="General">
                  <c:v>2.4477199999999999</c:v>
                </c:pt>
                <c:pt idx="3638" formatCode="General">
                  <c:v>2.4483899999999998</c:v>
                </c:pt>
                <c:pt idx="3639" formatCode="General">
                  <c:v>2.4490699999999999</c:v>
                </c:pt>
                <c:pt idx="3640" formatCode="General">
                  <c:v>2.4497399999999998</c:v>
                </c:pt>
                <c:pt idx="3641" formatCode="General">
                  <c:v>2.4504100000000002</c:v>
                </c:pt>
                <c:pt idx="3642" formatCode="General">
                  <c:v>2.4510800000000001</c:v>
                </c:pt>
                <c:pt idx="3643" formatCode="General">
                  <c:v>2.4517600000000002</c:v>
                </c:pt>
                <c:pt idx="3644" formatCode="General">
                  <c:v>2.4524300000000001</c:v>
                </c:pt>
                <c:pt idx="3645" formatCode="General">
                  <c:v>2.4531000000000001</c:v>
                </c:pt>
                <c:pt idx="3646" formatCode="General">
                  <c:v>2.4537800000000001</c:v>
                </c:pt>
                <c:pt idx="3647" formatCode="General">
                  <c:v>2.45445</c:v>
                </c:pt>
                <c:pt idx="3648" formatCode="General">
                  <c:v>2.45512</c:v>
                </c:pt>
                <c:pt idx="3649" formatCode="General">
                  <c:v>2.4558</c:v>
                </c:pt>
                <c:pt idx="3650" formatCode="General">
                  <c:v>2.4564699999999999</c:v>
                </c:pt>
                <c:pt idx="3651" formatCode="General">
                  <c:v>2.4571399999999999</c:v>
                </c:pt>
                <c:pt idx="3652" formatCode="General">
                  <c:v>2.4578099999999998</c:v>
                </c:pt>
                <c:pt idx="3653" formatCode="General">
                  <c:v>2.4584899999999998</c:v>
                </c:pt>
                <c:pt idx="3654" formatCode="General">
                  <c:v>2.4591599999999998</c:v>
                </c:pt>
                <c:pt idx="3655" formatCode="General">
                  <c:v>2.4598300000000002</c:v>
                </c:pt>
                <c:pt idx="3656" formatCode="General">
                  <c:v>2.4605100000000002</c:v>
                </c:pt>
                <c:pt idx="3657" formatCode="General">
                  <c:v>2.4611800000000001</c:v>
                </c:pt>
                <c:pt idx="3658" formatCode="General">
                  <c:v>2.4618500000000001</c:v>
                </c:pt>
                <c:pt idx="3659" formatCode="General">
                  <c:v>2.4625300000000001</c:v>
                </c:pt>
                <c:pt idx="3660" formatCode="General">
                  <c:v>2.4632000000000001</c:v>
                </c:pt>
                <c:pt idx="3661" formatCode="General">
                  <c:v>2.46387</c:v>
                </c:pt>
                <c:pt idx="3662" formatCode="General">
                  <c:v>2.46454</c:v>
                </c:pt>
                <c:pt idx="3663" formatCode="General">
                  <c:v>2.46522</c:v>
                </c:pt>
                <c:pt idx="3664" formatCode="General">
                  <c:v>2.4658899999999999</c:v>
                </c:pt>
                <c:pt idx="3665" formatCode="General">
                  <c:v>2.4665599999999999</c:v>
                </c:pt>
                <c:pt idx="3666" formatCode="General">
                  <c:v>2.4672399999999999</c:v>
                </c:pt>
                <c:pt idx="3667" formatCode="General">
                  <c:v>2.4679099999999998</c:v>
                </c:pt>
                <c:pt idx="3668" formatCode="General">
                  <c:v>2.4685800000000002</c:v>
                </c:pt>
                <c:pt idx="3669" formatCode="General">
                  <c:v>2.4692599999999998</c:v>
                </c:pt>
                <c:pt idx="3670" formatCode="General">
                  <c:v>2.4699300000000002</c:v>
                </c:pt>
                <c:pt idx="3671" formatCode="General">
                  <c:v>2.4706000000000001</c:v>
                </c:pt>
                <c:pt idx="3672" formatCode="General">
                  <c:v>2.4712700000000001</c:v>
                </c:pt>
                <c:pt idx="3673" formatCode="General">
                  <c:v>2.4719500000000001</c:v>
                </c:pt>
                <c:pt idx="3674" formatCode="General">
                  <c:v>2.47262</c:v>
                </c:pt>
                <c:pt idx="3675" formatCode="General">
                  <c:v>2.47329</c:v>
                </c:pt>
                <c:pt idx="3676" formatCode="General">
                  <c:v>2.47397</c:v>
                </c:pt>
                <c:pt idx="3677" formatCode="General">
                  <c:v>2.47464</c:v>
                </c:pt>
                <c:pt idx="3678" formatCode="General">
                  <c:v>2.4753099999999999</c:v>
                </c:pt>
                <c:pt idx="3679" formatCode="General">
                  <c:v>2.4759899999999999</c:v>
                </c:pt>
                <c:pt idx="3680" formatCode="General">
                  <c:v>2.4766599999999999</c:v>
                </c:pt>
                <c:pt idx="3681" formatCode="General">
                  <c:v>2.4773299999999998</c:v>
                </c:pt>
                <c:pt idx="3682" formatCode="General">
                  <c:v>2.4780000000000002</c:v>
                </c:pt>
                <c:pt idx="3683" formatCode="General">
                  <c:v>2.4786800000000002</c:v>
                </c:pt>
                <c:pt idx="3684" formatCode="General">
                  <c:v>2.4793500000000002</c:v>
                </c:pt>
                <c:pt idx="3685" formatCode="General">
                  <c:v>2.4800200000000001</c:v>
                </c:pt>
                <c:pt idx="3686" formatCode="General">
                  <c:v>2.4807000000000001</c:v>
                </c:pt>
                <c:pt idx="3687" formatCode="General">
                  <c:v>2.4813700000000001</c:v>
                </c:pt>
                <c:pt idx="3688" formatCode="General">
                  <c:v>2.48204</c:v>
                </c:pt>
                <c:pt idx="3689" formatCode="General">
                  <c:v>2.48272</c:v>
                </c:pt>
                <c:pt idx="3690" formatCode="General">
                  <c:v>2.48339</c:v>
                </c:pt>
                <c:pt idx="3691" formatCode="General">
                  <c:v>2.4840599999999999</c:v>
                </c:pt>
                <c:pt idx="3692" formatCode="General">
                  <c:v>2.4847299999999999</c:v>
                </c:pt>
                <c:pt idx="3693" formatCode="General">
                  <c:v>2.4854099999999999</c:v>
                </c:pt>
                <c:pt idx="3694" formatCode="General">
                  <c:v>2.4860799999999998</c:v>
                </c:pt>
                <c:pt idx="3695" formatCode="General">
                  <c:v>2.4867499999999998</c:v>
                </c:pt>
                <c:pt idx="3696" formatCode="General">
                  <c:v>2.4874299999999998</c:v>
                </c:pt>
                <c:pt idx="3697" formatCode="General">
                  <c:v>2.4881000000000002</c:v>
                </c:pt>
                <c:pt idx="3698" formatCode="General">
                  <c:v>2.4887700000000001</c:v>
                </c:pt>
                <c:pt idx="3699" formatCode="General">
                  <c:v>2.4894500000000002</c:v>
                </c:pt>
                <c:pt idx="3700" formatCode="General">
                  <c:v>2.4901200000000001</c:v>
                </c:pt>
                <c:pt idx="3701" formatCode="General">
                  <c:v>2.4907900000000001</c:v>
                </c:pt>
                <c:pt idx="3702" formatCode="General">
                  <c:v>2.4914700000000001</c:v>
                </c:pt>
                <c:pt idx="3703" formatCode="General">
                  <c:v>2.49214</c:v>
                </c:pt>
                <c:pt idx="3704" formatCode="General">
                  <c:v>2.49281</c:v>
                </c:pt>
                <c:pt idx="3705" formatCode="General">
                  <c:v>2.4934799999999999</c:v>
                </c:pt>
                <c:pt idx="3706" formatCode="General">
                  <c:v>2.4941599999999999</c:v>
                </c:pt>
                <c:pt idx="3707" formatCode="General">
                  <c:v>2.4948299999999999</c:v>
                </c:pt>
                <c:pt idx="3708" formatCode="General">
                  <c:v>2.4954999999999998</c:v>
                </c:pt>
                <c:pt idx="3709" formatCode="General">
                  <c:v>2.4961799999999998</c:v>
                </c:pt>
                <c:pt idx="3710" formatCode="General">
                  <c:v>2.4968499999999998</c:v>
                </c:pt>
                <c:pt idx="3711" formatCode="General">
                  <c:v>2.4975200000000002</c:v>
                </c:pt>
                <c:pt idx="3712" formatCode="General">
                  <c:v>2.4982000000000002</c:v>
                </c:pt>
                <c:pt idx="3713" formatCode="General">
                  <c:v>2.4988700000000001</c:v>
                </c:pt>
                <c:pt idx="3714" formatCode="General">
                  <c:v>2.4995400000000001</c:v>
                </c:pt>
                <c:pt idx="3715" formatCode="General">
                  <c:v>2.50021</c:v>
                </c:pt>
                <c:pt idx="3716" formatCode="General">
                  <c:v>2.5008900000000001</c:v>
                </c:pt>
                <c:pt idx="3717" formatCode="General">
                  <c:v>2.50156</c:v>
                </c:pt>
                <c:pt idx="3718" formatCode="General">
                  <c:v>2.50223</c:v>
                </c:pt>
                <c:pt idx="3719" formatCode="General">
                  <c:v>2.50291</c:v>
                </c:pt>
                <c:pt idx="3720" formatCode="General">
                  <c:v>2.5035799999999999</c:v>
                </c:pt>
                <c:pt idx="3721" formatCode="General">
                  <c:v>2.5042499999999999</c:v>
                </c:pt>
                <c:pt idx="3722" formatCode="General">
                  <c:v>2.5049299999999999</c:v>
                </c:pt>
                <c:pt idx="3723" formatCode="General">
                  <c:v>2.5055999999999998</c:v>
                </c:pt>
                <c:pt idx="3724" formatCode="General">
                  <c:v>2.5062700000000002</c:v>
                </c:pt>
                <c:pt idx="3725" formatCode="General">
                  <c:v>2.5069400000000002</c:v>
                </c:pt>
                <c:pt idx="3726" formatCode="General">
                  <c:v>2.5076200000000002</c:v>
                </c:pt>
                <c:pt idx="3727" formatCode="General">
                  <c:v>2.5082900000000001</c:v>
                </c:pt>
                <c:pt idx="3728" formatCode="General">
                  <c:v>2.5089600000000001</c:v>
                </c:pt>
                <c:pt idx="3729" formatCode="General">
                  <c:v>2.5096400000000001</c:v>
                </c:pt>
                <c:pt idx="3730" formatCode="General">
                  <c:v>2.51031</c:v>
                </c:pt>
                <c:pt idx="3731" formatCode="General">
                  <c:v>2.51098</c:v>
                </c:pt>
                <c:pt idx="3732" formatCode="General">
                  <c:v>2.51166</c:v>
                </c:pt>
                <c:pt idx="3733" formatCode="General">
                  <c:v>2.51233</c:v>
                </c:pt>
                <c:pt idx="3734" formatCode="General">
                  <c:v>2.5129999999999999</c:v>
                </c:pt>
                <c:pt idx="3735" formatCode="General">
                  <c:v>2.5136699999999998</c:v>
                </c:pt>
                <c:pt idx="3736" formatCode="General">
                  <c:v>2.5143499999999999</c:v>
                </c:pt>
                <c:pt idx="3737" formatCode="General">
                  <c:v>2.5150199999999998</c:v>
                </c:pt>
                <c:pt idx="3738" formatCode="General">
                  <c:v>2.5156900000000002</c:v>
                </c:pt>
                <c:pt idx="3739" formatCode="General">
                  <c:v>2.5163700000000002</c:v>
                </c:pt>
                <c:pt idx="3740" formatCode="General">
                  <c:v>2.5170400000000002</c:v>
                </c:pt>
                <c:pt idx="3741" formatCode="General">
                  <c:v>2.5177100000000001</c:v>
                </c:pt>
                <c:pt idx="3742" formatCode="General">
                  <c:v>2.5183900000000001</c:v>
                </c:pt>
                <c:pt idx="3743" formatCode="General">
                  <c:v>2.5190600000000001</c:v>
                </c:pt>
                <c:pt idx="3744" formatCode="General">
                  <c:v>2.51973</c:v>
                </c:pt>
                <c:pt idx="3745" formatCode="General">
                  <c:v>2.5204</c:v>
                </c:pt>
                <c:pt idx="3746" formatCode="General">
                  <c:v>2.52108</c:v>
                </c:pt>
                <c:pt idx="3747" formatCode="General">
                  <c:v>2.5217499999999999</c:v>
                </c:pt>
                <c:pt idx="3748" formatCode="General">
                  <c:v>2.5224199999999999</c:v>
                </c:pt>
                <c:pt idx="3749" formatCode="General">
                  <c:v>2.5230999999999999</c:v>
                </c:pt>
                <c:pt idx="3750" formatCode="General">
                  <c:v>2.5237699999999998</c:v>
                </c:pt>
                <c:pt idx="3751" formatCode="General">
                  <c:v>2.5244399999999998</c:v>
                </c:pt>
                <c:pt idx="3752" formatCode="General">
                  <c:v>2.5251199999999998</c:v>
                </c:pt>
                <c:pt idx="3753" formatCode="General">
                  <c:v>2.5257900000000002</c:v>
                </c:pt>
                <c:pt idx="3754" formatCode="General">
                  <c:v>2.5264600000000002</c:v>
                </c:pt>
                <c:pt idx="3755" formatCode="General">
                  <c:v>2.5271300000000001</c:v>
                </c:pt>
                <c:pt idx="3756" formatCode="General">
                  <c:v>2.5278100000000001</c:v>
                </c:pt>
                <c:pt idx="3757" formatCode="General">
                  <c:v>2.5284800000000001</c:v>
                </c:pt>
                <c:pt idx="3758" formatCode="General">
                  <c:v>2.52915</c:v>
                </c:pt>
                <c:pt idx="3759" formatCode="General">
                  <c:v>2.52983</c:v>
                </c:pt>
                <c:pt idx="3760" formatCode="General">
                  <c:v>2.5305</c:v>
                </c:pt>
                <c:pt idx="3761" formatCode="General">
                  <c:v>2.5311699999999999</c:v>
                </c:pt>
                <c:pt idx="3762" formatCode="General">
                  <c:v>2.5318499999999999</c:v>
                </c:pt>
                <c:pt idx="3763" formatCode="General">
                  <c:v>2.5325199999999999</c:v>
                </c:pt>
                <c:pt idx="3764" formatCode="General">
                  <c:v>2.5331899999999998</c:v>
                </c:pt>
                <c:pt idx="3765" formatCode="General">
                  <c:v>2.5338599999999998</c:v>
                </c:pt>
                <c:pt idx="3766" formatCode="General">
                  <c:v>2.5345399999999998</c:v>
                </c:pt>
                <c:pt idx="3767" formatCode="General">
                  <c:v>2.5352100000000002</c:v>
                </c:pt>
                <c:pt idx="3768" formatCode="General">
                  <c:v>2.5358800000000001</c:v>
                </c:pt>
                <c:pt idx="3769" formatCode="General">
                  <c:v>2.5365600000000001</c:v>
                </c:pt>
                <c:pt idx="3770" formatCode="General">
                  <c:v>2.5372300000000001</c:v>
                </c:pt>
                <c:pt idx="3771" formatCode="General">
                  <c:v>2.5379</c:v>
                </c:pt>
                <c:pt idx="3772" formatCode="General">
                  <c:v>2.5385800000000001</c:v>
                </c:pt>
                <c:pt idx="3773" formatCode="General">
                  <c:v>2.53925</c:v>
                </c:pt>
                <c:pt idx="3774" formatCode="General">
                  <c:v>2.53992</c:v>
                </c:pt>
                <c:pt idx="3775" formatCode="General">
                  <c:v>2.5405899999999999</c:v>
                </c:pt>
                <c:pt idx="3776" formatCode="General">
                  <c:v>2.5412699999999999</c:v>
                </c:pt>
                <c:pt idx="3777" formatCode="General">
                  <c:v>2.5419399999999999</c:v>
                </c:pt>
                <c:pt idx="3778" formatCode="General">
                  <c:v>2.5426099999999998</c:v>
                </c:pt>
                <c:pt idx="3779" formatCode="General">
                  <c:v>2.5432899999999998</c:v>
                </c:pt>
                <c:pt idx="3780" formatCode="General">
                  <c:v>2.5439600000000002</c:v>
                </c:pt>
                <c:pt idx="3781" formatCode="General">
                  <c:v>2.5446300000000002</c:v>
                </c:pt>
                <c:pt idx="3782" formatCode="General">
                  <c:v>2.5453100000000002</c:v>
                </c:pt>
                <c:pt idx="3783" formatCode="General">
                  <c:v>2.5459800000000001</c:v>
                </c:pt>
                <c:pt idx="3784" formatCode="General">
                  <c:v>2.5466500000000001</c:v>
                </c:pt>
                <c:pt idx="3785" formatCode="General">
                  <c:v>2.54732</c:v>
                </c:pt>
                <c:pt idx="3786" formatCode="General">
                  <c:v>2.548</c:v>
                </c:pt>
                <c:pt idx="3787" formatCode="General">
                  <c:v>2.54867</c:v>
                </c:pt>
                <c:pt idx="3788" formatCode="General">
                  <c:v>2.5493399999999999</c:v>
                </c:pt>
                <c:pt idx="3789" formatCode="General">
                  <c:v>2.55002</c:v>
                </c:pt>
                <c:pt idx="3790" formatCode="General">
                  <c:v>2.5506899999999999</c:v>
                </c:pt>
                <c:pt idx="3791" formatCode="General">
                  <c:v>2.5513599999999999</c:v>
                </c:pt>
                <c:pt idx="3792" formatCode="General">
                  <c:v>2.5520399999999999</c:v>
                </c:pt>
                <c:pt idx="3793" formatCode="General">
                  <c:v>2.5527099999999998</c:v>
                </c:pt>
                <c:pt idx="3794" formatCode="General">
                  <c:v>2.5533800000000002</c:v>
                </c:pt>
                <c:pt idx="3795" formatCode="General">
                  <c:v>2.5540500000000002</c:v>
                </c:pt>
                <c:pt idx="3796" formatCode="General">
                  <c:v>2.5547300000000002</c:v>
                </c:pt>
                <c:pt idx="3797" formatCode="General">
                  <c:v>2.5554000000000001</c:v>
                </c:pt>
                <c:pt idx="3798" formatCode="General">
                  <c:v>2.5560700000000001</c:v>
                </c:pt>
                <c:pt idx="3799" formatCode="General">
                  <c:v>2.5567500000000001</c:v>
                </c:pt>
                <c:pt idx="3800" formatCode="General">
                  <c:v>2.55742</c:v>
                </c:pt>
                <c:pt idx="3801" formatCode="General">
                  <c:v>2.55809</c:v>
                </c:pt>
                <c:pt idx="3802" formatCode="General">
                  <c:v>2.55877</c:v>
                </c:pt>
                <c:pt idx="3803" formatCode="General">
                  <c:v>2.5594399999999999</c:v>
                </c:pt>
                <c:pt idx="3804" formatCode="General">
                  <c:v>2.5601099999999999</c:v>
                </c:pt>
                <c:pt idx="3805" formatCode="General">
                  <c:v>2.5607799999999998</c:v>
                </c:pt>
                <c:pt idx="3806" formatCode="General">
                  <c:v>2.5614599999999998</c:v>
                </c:pt>
                <c:pt idx="3807" formatCode="General">
                  <c:v>2.5621299999999998</c:v>
                </c:pt>
                <c:pt idx="3808" formatCode="General">
                  <c:v>2.5628000000000002</c:v>
                </c:pt>
                <c:pt idx="3809" formatCode="General">
                  <c:v>2.5634800000000002</c:v>
                </c:pt>
                <c:pt idx="3810" formatCode="General">
                  <c:v>2.5641500000000002</c:v>
                </c:pt>
                <c:pt idx="3811" formatCode="General">
                  <c:v>2.5648200000000001</c:v>
                </c:pt>
                <c:pt idx="3812" formatCode="General">
                  <c:v>2.5655000000000001</c:v>
                </c:pt>
                <c:pt idx="3813" formatCode="General">
                  <c:v>2.5661700000000001</c:v>
                </c:pt>
                <c:pt idx="3814" formatCode="General">
                  <c:v>2.56684</c:v>
                </c:pt>
                <c:pt idx="3815" formatCode="General">
                  <c:v>2.56751</c:v>
                </c:pt>
                <c:pt idx="3816" formatCode="General">
                  <c:v>2.56819</c:v>
                </c:pt>
                <c:pt idx="3817" formatCode="General">
                  <c:v>2.5688599999999999</c:v>
                </c:pt>
                <c:pt idx="3818" formatCode="General">
                  <c:v>2.5695299999999999</c:v>
                </c:pt>
                <c:pt idx="3819" formatCode="General">
                  <c:v>2.5702099999999999</c:v>
                </c:pt>
                <c:pt idx="3820" formatCode="General">
                  <c:v>2.5708799999999998</c:v>
                </c:pt>
                <c:pt idx="3821" formatCode="General">
                  <c:v>2.5715499999999998</c:v>
                </c:pt>
                <c:pt idx="3822" formatCode="General">
                  <c:v>2.5722299999999998</c:v>
                </c:pt>
                <c:pt idx="3823" formatCode="General">
                  <c:v>2.5729000000000002</c:v>
                </c:pt>
                <c:pt idx="3824" formatCode="General">
                  <c:v>2.5735700000000001</c:v>
                </c:pt>
                <c:pt idx="3825" formatCode="General">
                  <c:v>2.5742400000000001</c:v>
                </c:pt>
                <c:pt idx="3826" formatCode="General">
                  <c:v>2.5749200000000001</c:v>
                </c:pt>
                <c:pt idx="3827" formatCode="General">
                  <c:v>2.57559</c:v>
                </c:pt>
                <c:pt idx="3828" formatCode="General">
                  <c:v>2.57626</c:v>
                </c:pt>
                <c:pt idx="3829" formatCode="General">
                  <c:v>2.57694</c:v>
                </c:pt>
                <c:pt idx="3830" formatCode="General">
                  <c:v>2.57761</c:v>
                </c:pt>
                <c:pt idx="3831" formatCode="General">
                  <c:v>2.5782799999999999</c:v>
                </c:pt>
                <c:pt idx="3832" formatCode="General">
                  <c:v>2.5789599999999999</c:v>
                </c:pt>
                <c:pt idx="3833" formatCode="General">
                  <c:v>2.5796299999999999</c:v>
                </c:pt>
                <c:pt idx="3834" formatCode="General">
                  <c:v>2.5802999999999998</c:v>
                </c:pt>
                <c:pt idx="3835" formatCode="General">
                  <c:v>2.5809700000000002</c:v>
                </c:pt>
                <c:pt idx="3836" formatCode="General">
                  <c:v>2.5816499999999998</c:v>
                </c:pt>
                <c:pt idx="3837" formatCode="General">
                  <c:v>2.5823200000000002</c:v>
                </c:pt>
                <c:pt idx="3838" formatCode="General">
                  <c:v>2.5829900000000001</c:v>
                </c:pt>
                <c:pt idx="3839" formatCode="General">
                  <c:v>2.5836700000000001</c:v>
                </c:pt>
                <c:pt idx="3840" formatCode="General">
                  <c:v>2.5843400000000001</c:v>
                </c:pt>
                <c:pt idx="3841" formatCode="General">
                  <c:v>2.58501</c:v>
                </c:pt>
                <c:pt idx="3842" formatCode="General">
                  <c:v>2.58569</c:v>
                </c:pt>
                <c:pt idx="3843" formatCode="General">
                  <c:v>2.58636</c:v>
                </c:pt>
                <c:pt idx="3844" formatCode="General">
                  <c:v>2.5870299999999999</c:v>
                </c:pt>
                <c:pt idx="3845" formatCode="General">
                  <c:v>2.5876999999999999</c:v>
                </c:pt>
                <c:pt idx="3846" formatCode="General">
                  <c:v>2.5883799999999999</c:v>
                </c:pt>
                <c:pt idx="3847" formatCode="General">
                  <c:v>2.5890499999999999</c:v>
                </c:pt>
                <c:pt idx="3848" formatCode="General">
                  <c:v>2.5897199999999998</c:v>
                </c:pt>
                <c:pt idx="3849" formatCode="General">
                  <c:v>2.5903999999999998</c:v>
                </c:pt>
                <c:pt idx="3850" formatCode="General">
                  <c:v>2.5910700000000002</c:v>
                </c:pt>
                <c:pt idx="3851" formatCode="General">
                  <c:v>2.5917400000000002</c:v>
                </c:pt>
                <c:pt idx="3852" formatCode="General">
                  <c:v>2.5924200000000002</c:v>
                </c:pt>
                <c:pt idx="3853" formatCode="General">
                  <c:v>2.5930900000000001</c:v>
                </c:pt>
                <c:pt idx="3854" formatCode="General">
                  <c:v>2.5937600000000001</c:v>
                </c:pt>
                <c:pt idx="3855" formatCode="General">
                  <c:v>2.59443</c:v>
                </c:pt>
                <c:pt idx="3856" formatCode="General">
                  <c:v>2.59511</c:v>
                </c:pt>
                <c:pt idx="3857" formatCode="General">
                  <c:v>2.59578</c:v>
                </c:pt>
                <c:pt idx="3858" formatCode="General">
                  <c:v>2.5964499999999999</c:v>
                </c:pt>
                <c:pt idx="3859" formatCode="General">
                  <c:v>2.5971299999999999</c:v>
                </c:pt>
                <c:pt idx="3860" formatCode="General">
                  <c:v>2.5977999999999999</c:v>
                </c:pt>
                <c:pt idx="3861" formatCode="General">
                  <c:v>2.5984699999999998</c:v>
                </c:pt>
                <c:pt idx="3862" formatCode="General">
                  <c:v>2.5991499999999998</c:v>
                </c:pt>
                <c:pt idx="3863" formatCode="General">
                  <c:v>2.5998199999999998</c:v>
                </c:pt>
                <c:pt idx="3864" formatCode="General">
                  <c:v>2.6004900000000002</c:v>
                </c:pt>
                <c:pt idx="3865" formatCode="General">
                  <c:v>2.6011600000000001</c:v>
                </c:pt>
                <c:pt idx="3866" formatCode="General">
                  <c:v>2.6018400000000002</c:v>
                </c:pt>
                <c:pt idx="3867" formatCode="General">
                  <c:v>2.6025100000000001</c:v>
                </c:pt>
                <c:pt idx="3868" formatCode="General">
                  <c:v>2.60318</c:v>
                </c:pt>
                <c:pt idx="3869" formatCode="General">
                  <c:v>2.6038600000000001</c:v>
                </c:pt>
                <c:pt idx="3870" formatCode="General">
                  <c:v>2.60453</c:v>
                </c:pt>
                <c:pt idx="3871" formatCode="General">
                  <c:v>2.6052</c:v>
                </c:pt>
                <c:pt idx="3872" formatCode="General">
                  <c:v>2.60588</c:v>
                </c:pt>
                <c:pt idx="3873" formatCode="General">
                  <c:v>2.6065499999999999</c:v>
                </c:pt>
                <c:pt idx="3874" formatCode="General">
                  <c:v>2.6072199999999999</c:v>
                </c:pt>
                <c:pt idx="3875" formatCode="General">
                  <c:v>2.6078899999999998</c:v>
                </c:pt>
                <c:pt idx="3876" formatCode="General">
                  <c:v>2.6085699999999998</c:v>
                </c:pt>
                <c:pt idx="3877" formatCode="General">
                  <c:v>2.6092399999999998</c:v>
                </c:pt>
                <c:pt idx="3878" formatCode="General">
                  <c:v>2.6099100000000002</c:v>
                </c:pt>
                <c:pt idx="3879" formatCode="General">
                  <c:v>2.6105900000000002</c:v>
                </c:pt>
                <c:pt idx="3880" formatCode="General">
                  <c:v>2.6112600000000001</c:v>
                </c:pt>
                <c:pt idx="3881" formatCode="General">
                  <c:v>2.6119300000000001</c:v>
                </c:pt>
                <c:pt idx="3882" formatCode="General">
                  <c:v>2.6126100000000001</c:v>
                </c:pt>
                <c:pt idx="3883" formatCode="General">
                  <c:v>2.61328</c:v>
                </c:pt>
                <c:pt idx="3884" formatCode="General">
                  <c:v>2.61395</c:v>
                </c:pt>
                <c:pt idx="3885" formatCode="General">
                  <c:v>2.6146199999999999</c:v>
                </c:pt>
                <c:pt idx="3886" formatCode="General">
                  <c:v>2.6153</c:v>
                </c:pt>
                <c:pt idx="3887" formatCode="General">
                  <c:v>2.6159699999999999</c:v>
                </c:pt>
                <c:pt idx="3888" formatCode="General">
                  <c:v>2.6166399999999999</c:v>
                </c:pt>
                <c:pt idx="3889" formatCode="General">
                  <c:v>2.6173199999999999</c:v>
                </c:pt>
                <c:pt idx="3890" formatCode="General">
                  <c:v>2.6179899999999998</c:v>
                </c:pt>
                <c:pt idx="3891" formatCode="General">
                  <c:v>2.6186600000000002</c:v>
                </c:pt>
                <c:pt idx="3892" formatCode="General">
                  <c:v>2.6193399999999998</c:v>
                </c:pt>
                <c:pt idx="3893" formatCode="General">
                  <c:v>2.6200100000000002</c:v>
                </c:pt>
                <c:pt idx="3894" formatCode="General">
                  <c:v>2.6206800000000001</c:v>
                </c:pt>
                <c:pt idx="3895" formatCode="General">
                  <c:v>2.6213600000000001</c:v>
                </c:pt>
                <c:pt idx="3896" formatCode="General">
                  <c:v>2.6220300000000001</c:v>
                </c:pt>
                <c:pt idx="3897" formatCode="General">
                  <c:v>2.6227</c:v>
                </c:pt>
                <c:pt idx="3898" formatCode="General">
                  <c:v>2.62337</c:v>
                </c:pt>
                <c:pt idx="3899" formatCode="General">
                  <c:v>2.62405</c:v>
                </c:pt>
                <c:pt idx="3900" formatCode="General">
                  <c:v>2.6247199999999999</c:v>
                </c:pt>
                <c:pt idx="3901" formatCode="General">
                  <c:v>2.6253899999999999</c:v>
                </c:pt>
                <c:pt idx="3902" formatCode="General">
                  <c:v>2.6260699999999999</c:v>
                </c:pt>
                <c:pt idx="3903" formatCode="General">
                  <c:v>2.6267399999999999</c:v>
                </c:pt>
                <c:pt idx="3904" formatCode="General">
                  <c:v>2.6274099999999998</c:v>
                </c:pt>
                <c:pt idx="3905" formatCode="General">
                  <c:v>2.6280899999999998</c:v>
                </c:pt>
                <c:pt idx="3906" formatCode="General">
                  <c:v>2.6287600000000002</c:v>
                </c:pt>
                <c:pt idx="3907" formatCode="General">
                  <c:v>2.6294300000000002</c:v>
                </c:pt>
                <c:pt idx="3908" formatCode="General">
                  <c:v>2.6301000000000001</c:v>
                </c:pt>
                <c:pt idx="3909" formatCode="General">
                  <c:v>2.6307800000000001</c:v>
                </c:pt>
                <c:pt idx="3910" formatCode="General">
                  <c:v>2.6314500000000001</c:v>
                </c:pt>
                <c:pt idx="3911" formatCode="General">
                  <c:v>2.63212</c:v>
                </c:pt>
                <c:pt idx="3912" formatCode="General">
                  <c:v>2.6328</c:v>
                </c:pt>
                <c:pt idx="3913" formatCode="General">
                  <c:v>2.63347</c:v>
                </c:pt>
                <c:pt idx="3914" formatCode="General">
                  <c:v>2.6341399999999999</c:v>
                </c:pt>
                <c:pt idx="3915" formatCode="General">
                  <c:v>2.6348199999999999</c:v>
                </c:pt>
                <c:pt idx="3916" formatCode="General">
                  <c:v>2.6354899999999999</c:v>
                </c:pt>
                <c:pt idx="3917" formatCode="General">
                  <c:v>2.6361599999999998</c:v>
                </c:pt>
                <c:pt idx="3918" formatCode="General">
                  <c:v>2.6368299999999998</c:v>
                </c:pt>
                <c:pt idx="3919" formatCode="General">
                  <c:v>2.6375099999999998</c:v>
                </c:pt>
                <c:pt idx="3920" formatCode="General">
                  <c:v>2.6381800000000002</c:v>
                </c:pt>
                <c:pt idx="3921" formatCode="General">
                  <c:v>2.6388500000000001</c:v>
                </c:pt>
                <c:pt idx="3922" formatCode="General">
                  <c:v>2.6395300000000002</c:v>
                </c:pt>
                <c:pt idx="3923" formatCode="General">
                  <c:v>2.6402000000000001</c:v>
                </c:pt>
                <c:pt idx="3924" formatCode="General">
                  <c:v>2.6408700000000001</c:v>
                </c:pt>
                <c:pt idx="3925" formatCode="General">
                  <c:v>2.6415500000000001</c:v>
                </c:pt>
                <c:pt idx="3926" formatCode="General">
                  <c:v>2.64222</c:v>
                </c:pt>
                <c:pt idx="3927" formatCode="General">
                  <c:v>2.64289</c:v>
                </c:pt>
                <c:pt idx="3928" formatCode="General">
                  <c:v>2.6435599999999999</c:v>
                </c:pt>
                <c:pt idx="3929" formatCode="General">
                  <c:v>2.6442399999999999</c:v>
                </c:pt>
                <c:pt idx="3930" formatCode="General">
                  <c:v>2.6449099999999999</c:v>
                </c:pt>
                <c:pt idx="3931" formatCode="General">
                  <c:v>2.6455799999999998</c:v>
                </c:pt>
                <c:pt idx="3932" formatCode="General">
                  <c:v>2.6462599999999998</c:v>
                </c:pt>
                <c:pt idx="3933" formatCode="General">
                  <c:v>2.6469299999999998</c:v>
                </c:pt>
                <c:pt idx="3934" formatCode="General">
                  <c:v>2.6476000000000002</c:v>
                </c:pt>
                <c:pt idx="3935" formatCode="General">
                  <c:v>2.6482800000000002</c:v>
                </c:pt>
                <c:pt idx="3936" formatCode="General">
                  <c:v>2.6489500000000001</c:v>
                </c:pt>
                <c:pt idx="3937" formatCode="General">
                  <c:v>2.6496200000000001</c:v>
                </c:pt>
                <c:pt idx="3938" formatCode="General">
                  <c:v>2.65029</c:v>
                </c:pt>
                <c:pt idx="3939" formatCode="General">
                  <c:v>2.65097</c:v>
                </c:pt>
                <c:pt idx="3940" formatCode="General">
                  <c:v>2.65164</c:v>
                </c:pt>
                <c:pt idx="3941" formatCode="General">
                  <c:v>2.6523099999999999</c:v>
                </c:pt>
                <c:pt idx="3942" formatCode="General">
                  <c:v>2.65299</c:v>
                </c:pt>
                <c:pt idx="3943" formatCode="General">
                  <c:v>2.6536599999999999</c:v>
                </c:pt>
                <c:pt idx="3944" formatCode="General">
                  <c:v>2.6543299999999999</c:v>
                </c:pt>
                <c:pt idx="3945" formatCode="General">
                  <c:v>2.6550099999999999</c:v>
                </c:pt>
                <c:pt idx="3946" formatCode="General">
                  <c:v>2.6556799999999998</c:v>
                </c:pt>
                <c:pt idx="3947" formatCode="General">
                  <c:v>2.6563500000000002</c:v>
                </c:pt>
                <c:pt idx="3948" formatCode="General">
                  <c:v>2.6570200000000002</c:v>
                </c:pt>
                <c:pt idx="3949" formatCode="General">
                  <c:v>2.6577000000000002</c:v>
                </c:pt>
                <c:pt idx="3950" formatCode="General">
                  <c:v>2.6583700000000001</c:v>
                </c:pt>
                <c:pt idx="3951" formatCode="General">
                  <c:v>2.6590400000000001</c:v>
                </c:pt>
                <c:pt idx="3952" formatCode="General">
                  <c:v>2.6597200000000001</c:v>
                </c:pt>
                <c:pt idx="3953" formatCode="General">
                  <c:v>2.66039</c:v>
                </c:pt>
                <c:pt idx="3954" formatCode="General">
                  <c:v>2.66106</c:v>
                </c:pt>
                <c:pt idx="3955" formatCode="General">
                  <c:v>2.66174</c:v>
                </c:pt>
                <c:pt idx="3956" formatCode="General">
                  <c:v>2.6624099999999999</c:v>
                </c:pt>
                <c:pt idx="3957" formatCode="General">
                  <c:v>2.6630799999999999</c:v>
                </c:pt>
                <c:pt idx="3958" formatCode="General">
                  <c:v>2.6637499999999998</c:v>
                </c:pt>
                <c:pt idx="3959" formatCode="General">
                  <c:v>2.6644299999999999</c:v>
                </c:pt>
                <c:pt idx="3960" formatCode="General">
                  <c:v>2.6650999999999998</c:v>
                </c:pt>
                <c:pt idx="3961" formatCode="General">
                  <c:v>2.6657700000000002</c:v>
                </c:pt>
                <c:pt idx="3962" formatCode="General">
                  <c:v>2.6664500000000002</c:v>
                </c:pt>
                <c:pt idx="3963" formatCode="General">
                  <c:v>2.6671200000000002</c:v>
                </c:pt>
                <c:pt idx="3964" formatCode="General">
                  <c:v>2.6677900000000001</c:v>
                </c:pt>
                <c:pt idx="3965" formatCode="General">
                  <c:v>2.6684700000000001</c:v>
                </c:pt>
                <c:pt idx="3966" formatCode="General">
                  <c:v>2.6691400000000001</c:v>
                </c:pt>
                <c:pt idx="3967" formatCode="General">
                  <c:v>2.66981</c:v>
                </c:pt>
                <c:pt idx="3968" formatCode="General">
                  <c:v>2.67048</c:v>
                </c:pt>
                <c:pt idx="3969" formatCode="General">
                  <c:v>2.67116</c:v>
                </c:pt>
                <c:pt idx="3970" formatCode="General">
                  <c:v>2.6718299999999999</c:v>
                </c:pt>
                <c:pt idx="3971" formatCode="General">
                  <c:v>2.6724999999999999</c:v>
                </c:pt>
                <c:pt idx="3972" formatCode="General">
                  <c:v>2.6731799999999999</c:v>
                </c:pt>
                <c:pt idx="3973" formatCode="General">
                  <c:v>2.6738499999999998</c:v>
                </c:pt>
                <c:pt idx="3974" formatCode="General">
                  <c:v>2.6745199999999998</c:v>
                </c:pt>
                <c:pt idx="3975" formatCode="General">
                  <c:v>2.6751999999999998</c:v>
                </c:pt>
                <c:pt idx="3976" formatCode="General">
                  <c:v>2.6758700000000002</c:v>
                </c:pt>
                <c:pt idx="3977" formatCode="General">
                  <c:v>2.6765400000000001</c:v>
                </c:pt>
                <c:pt idx="3978" formatCode="General">
                  <c:v>2.6772100000000001</c:v>
                </c:pt>
                <c:pt idx="3979" formatCode="General">
                  <c:v>2.6778900000000001</c:v>
                </c:pt>
                <c:pt idx="3980" formatCode="General">
                  <c:v>2.6785600000000001</c:v>
                </c:pt>
                <c:pt idx="3981" formatCode="General">
                  <c:v>2.67923</c:v>
                </c:pt>
                <c:pt idx="3982" formatCode="General">
                  <c:v>2.67991</c:v>
                </c:pt>
                <c:pt idx="3983" formatCode="General">
                  <c:v>2.68058</c:v>
                </c:pt>
                <c:pt idx="3984" formatCode="General">
                  <c:v>2.6812499999999999</c:v>
                </c:pt>
                <c:pt idx="3985" formatCode="General">
                  <c:v>2.6819299999999999</c:v>
                </c:pt>
                <c:pt idx="3986" formatCode="General">
                  <c:v>2.6825999999999999</c:v>
                </c:pt>
                <c:pt idx="3987" formatCode="General">
                  <c:v>2.6832699999999998</c:v>
                </c:pt>
                <c:pt idx="3988" formatCode="General">
                  <c:v>2.6839400000000002</c:v>
                </c:pt>
                <c:pt idx="3989" formatCode="General">
                  <c:v>2.6846199999999998</c:v>
                </c:pt>
                <c:pt idx="3990" formatCode="General">
                  <c:v>2.6852900000000002</c:v>
                </c:pt>
                <c:pt idx="3991" formatCode="General">
                  <c:v>2.6859600000000001</c:v>
                </c:pt>
                <c:pt idx="3992" formatCode="General">
                  <c:v>2.6866400000000001</c:v>
                </c:pt>
                <c:pt idx="3993" formatCode="General">
                  <c:v>2.6873100000000001</c:v>
                </c:pt>
                <c:pt idx="3994" formatCode="General">
                  <c:v>2.68798</c:v>
                </c:pt>
                <c:pt idx="3995" formatCode="General">
                  <c:v>2.68866</c:v>
                </c:pt>
                <c:pt idx="3996" formatCode="General">
                  <c:v>2.68933</c:v>
                </c:pt>
                <c:pt idx="3997" formatCode="General">
                  <c:v>2.69</c:v>
                </c:pt>
                <c:pt idx="3998" formatCode="General">
                  <c:v>2.6906699999999999</c:v>
                </c:pt>
                <c:pt idx="3999" formatCode="General">
                  <c:v>2.6913499999999999</c:v>
                </c:pt>
                <c:pt idx="4000" formatCode="General">
                  <c:v>2.6920199999999999</c:v>
                </c:pt>
                <c:pt idx="4001" formatCode="General">
                  <c:v>2.6926899999999998</c:v>
                </c:pt>
                <c:pt idx="4002" formatCode="General">
                  <c:v>2.6933699999999998</c:v>
                </c:pt>
                <c:pt idx="4003" formatCode="General">
                  <c:v>2.6940400000000002</c:v>
                </c:pt>
                <c:pt idx="4004" formatCode="General">
                  <c:v>2.6947100000000002</c:v>
                </c:pt>
                <c:pt idx="4005" formatCode="General">
                  <c:v>2.6953900000000002</c:v>
                </c:pt>
                <c:pt idx="4006" formatCode="General">
                  <c:v>2.6960600000000001</c:v>
                </c:pt>
                <c:pt idx="4007" formatCode="General">
                  <c:v>2.6967300000000001</c:v>
                </c:pt>
                <c:pt idx="4008" formatCode="General">
                  <c:v>2.6974</c:v>
                </c:pt>
                <c:pt idx="4009" formatCode="General">
                  <c:v>2.69808</c:v>
                </c:pt>
                <c:pt idx="4010" formatCode="General">
                  <c:v>2.69875</c:v>
                </c:pt>
                <c:pt idx="4011" formatCode="General">
                  <c:v>2.6994199999999999</c:v>
                </c:pt>
                <c:pt idx="4012" formatCode="General">
                  <c:v>2.7000999999999999</c:v>
                </c:pt>
                <c:pt idx="4013" formatCode="General">
                  <c:v>2.7007699999999999</c:v>
                </c:pt>
                <c:pt idx="4014" formatCode="General">
                  <c:v>2.7014399999999998</c:v>
                </c:pt>
                <c:pt idx="4015" formatCode="General">
                  <c:v>2.7021199999999999</c:v>
                </c:pt>
                <c:pt idx="4016" formatCode="General">
                  <c:v>2.7027899999999998</c:v>
                </c:pt>
                <c:pt idx="4017" formatCode="General">
                  <c:v>2.7034600000000002</c:v>
                </c:pt>
                <c:pt idx="4018" formatCode="General">
                  <c:v>2.7041300000000001</c:v>
                </c:pt>
                <c:pt idx="4019" formatCode="General">
                  <c:v>2.7048100000000002</c:v>
                </c:pt>
                <c:pt idx="4020" formatCode="General">
                  <c:v>2.7054800000000001</c:v>
                </c:pt>
                <c:pt idx="4021" formatCode="General">
                  <c:v>2.7061500000000001</c:v>
                </c:pt>
                <c:pt idx="4022" formatCode="General">
                  <c:v>2.7068300000000001</c:v>
                </c:pt>
                <c:pt idx="4023" formatCode="General">
                  <c:v>2.7075</c:v>
                </c:pt>
                <c:pt idx="4024" formatCode="General">
                  <c:v>2.70817</c:v>
                </c:pt>
                <c:pt idx="4025" formatCode="General">
                  <c:v>2.70885</c:v>
                </c:pt>
                <c:pt idx="4026" formatCode="General">
                  <c:v>2.7095199999999999</c:v>
                </c:pt>
                <c:pt idx="4027" formatCode="General">
                  <c:v>2.7101899999999999</c:v>
                </c:pt>
                <c:pt idx="4028" formatCode="General">
                  <c:v>2.7108599999999998</c:v>
                </c:pt>
                <c:pt idx="4029" formatCode="General">
                  <c:v>2.7115399999999998</c:v>
                </c:pt>
                <c:pt idx="4030" formatCode="General">
                  <c:v>2.7122099999999998</c:v>
                </c:pt>
                <c:pt idx="4031" formatCode="General">
                  <c:v>2.7128800000000002</c:v>
                </c:pt>
                <c:pt idx="4032" formatCode="General">
                  <c:v>2.7135600000000002</c:v>
                </c:pt>
                <c:pt idx="4033" formatCode="General">
                  <c:v>2.7142300000000001</c:v>
                </c:pt>
                <c:pt idx="4034" formatCode="General">
                  <c:v>2.7149000000000001</c:v>
                </c:pt>
                <c:pt idx="4035" formatCode="General">
                  <c:v>2.7155800000000001</c:v>
                </c:pt>
                <c:pt idx="4036" formatCode="General">
                  <c:v>2.7162500000000001</c:v>
                </c:pt>
                <c:pt idx="4037" formatCode="General">
                  <c:v>2.71692</c:v>
                </c:pt>
                <c:pt idx="4038" formatCode="General">
                  <c:v>2.71759</c:v>
                </c:pt>
                <c:pt idx="4039" formatCode="General">
                  <c:v>2.71827</c:v>
                </c:pt>
                <c:pt idx="4040" formatCode="General">
                  <c:v>2.7189399999999999</c:v>
                </c:pt>
                <c:pt idx="4041" formatCode="General">
                  <c:v>2.7196099999999999</c:v>
                </c:pt>
                <c:pt idx="4042" formatCode="General">
                  <c:v>2.7202899999999999</c:v>
                </c:pt>
                <c:pt idx="4043" formatCode="General">
                  <c:v>2.7209599999999998</c:v>
                </c:pt>
                <c:pt idx="4044" formatCode="General">
                  <c:v>2.7216300000000002</c:v>
                </c:pt>
                <c:pt idx="4045" formatCode="General">
                  <c:v>2.7223099999999998</c:v>
                </c:pt>
                <c:pt idx="4046" formatCode="General">
                  <c:v>2.7229800000000002</c:v>
                </c:pt>
                <c:pt idx="4047" formatCode="General">
                  <c:v>2.7236500000000001</c:v>
                </c:pt>
                <c:pt idx="4048" formatCode="General">
                  <c:v>2.7243200000000001</c:v>
                </c:pt>
                <c:pt idx="4049" formatCode="General">
                  <c:v>2.7250000000000001</c:v>
                </c:pt>
                <c:pt idx="4050" formatCode="General">
                  <c:v>2.72567</c:v>
                </c:pt>
                <c:pt idx="4051" formatCode="General">
                  <c:v>2.72634</c:v>
                </c:pt>
                <c:pt idx="4052" formatCode="General">
                  <c:v>2.72702</c:v>
                </c:pt>
                <c:pt idx="4053" formatCode="General">
                  <c:v>2.7276899999999999</c:v>
                </c:pt>
                <c:pt idx="4054" formatCode="General">
                  <c:v>2.7283599999999999</c:v>
                </c:pt>
                <c:pt idx="4055" formatCode="General">
                  <c:v>2.7290399999999999</c:v>
                </c:pt>
                <c:pt idx="4056" formatCode="General">
                  <c:v>2.7297099999999999</c:v>
                </c:pt>
                <c:pt idx="4057" formatCode="General">
                  <c:v>2.7303799999999998</c:v>
                </c:pt>
                <c:pt idx="4058" formatCode="General">
                  <c:v>2.7310500000000002</c:v>
                </c:pt>
                <c:pt idx="4059" formatCode="General">
                  <c:v>2.7317300000000002</c:v>
                </c:pt>
                <c:pt idx="4060" formatCode="General">
                  <c:v>2.7324000000000002</c:v>
                </c:pt>
                <c:pt idx="4061" formatCode="General">
                  <c:v>2.7330700000000001</c:v>
                </c:pt>
                <c:pt idx="4062" formatCode="General">
                  <c:v>2.7337500000000001</c:v>
                </c:pt>
                <c:pt idx="4063" formatCode="General">
                  <c:v>2.7344200000000001</c:v>
                </c:pt>
                <c:pt idx="4064" formatCode="General">
                  <c:v>2.73509</c:v>
                </c:pt>
                <c:pt idx="4065" formatCode="General">
                  <c:v>2.73577</c:v>
                </c:pt>
                <c:pt idx="4066" formatCode="General">
                  <c:v>2.73644</c:v>
                </c:pt>
                <c:pt idx="4067" formatCode="General">
                  <c:v>2.7371099999999999</c:v>
                </c:pt>
                <c:pt idx="4068" formatCode="General">
                  <c:v>2.7377799999999999</c:v>
                </c:pt>
                <c:pt idx="4069" formatCode="General">
                  <c:v>2.7384599999999999</c:v>
                </c:pt>
                <c:pt idx="4070" formatCode="General">
                  <c:v>2.7391299999999998</c:v>
                </c:pt>
                <c:pt idx="4071" formatCode="General">
                  <c:v>2.7397999999999998</c:v>
                </c:pt>
                <c:pt idx="4072" formatCode="General">
                  <c:v>2.7404799999999998</c:v>
                </c:pt>
                <c:pt idx="4073" formatCode="General">
                  <c:v>2.7411500000000002</c:v>
                </c:pt>
                <c:pt idx="4074" formatCode="General">
                  <c:v>2.7418200000000001</c:v>
                </c:pt>
                <c:pt idx="4075" formatCode="General">
                  <c:v>2.7425000000000002</c:v>
                </c:pt>
                <c:pt idx="4076" formatCode="General">
                  <c:v>2.7431700000000001</c:v>
                </c:pt>
                <c:pt idx="4077" formatCode="General">
                  <c:v>2.7438400000000001</c:v>
                </c:pt>
                <c:pt idx="4078" formatCode="General">
                  <c:v>2.74451</c:v>
                </c:pt>
                <c:pt idx="4079" formatCode="General">
                  <c:v>2.74519</c:v>
                </c:pt>
                <c:pt idx="4080" formatCode="General">
                  <c:v>2.74586</c:v>
                </c:pt>
                <c:pt idx="4081" formatCode="General">
                  <c:v>2.7465299999999999</c:v>
                </c:pt>
                <c:pt idx="4082" formatCode="General">
                  <c:v>2.7472099999999999</c:v>
                </c:pt>
                <c:pt idx="4083" formatCode="General">
                  <c:v>2.7478799999999999</c:v>
                </c:pt>
                <c:pt idx="4084" formatCode="General">
                  <c:v>2.7485499999999998</c:v>
                </c:pt>
                <c:pt idx="4085" formatCode="General">
                  <c:v>2.7492299999999998</c:v>
                </c:pt>
                <c:pt idx="4086" formatCode="General">
                  <c:v>2.7498999999999998</c:v>
                </c:pt>
                <c:pt idx="4087" formatCode="General">
                  <c:v>2.7505700000000002</c:v>
                </c:pt>
                <c:pt idx="4088" formatCode="General">
                  <c:v>2.7512500000000002</c:v>
                </c:pt>
                <c:pt idx="4089" formatCode="General">
                  <c:v>2.7519200000000001</c:v>
                </c:pt>
                <c:pt idx="4090" formatCode="General">
                  <c:v>2.7525900000000001</c:v>
                </c:pt>
                <c:pt idx="4091" formatCode="General">
                  <c:v>2.75326</c:v>
                </c:pt>
                <c:pt idx="4092" formatCode="General">
                  <c:v>2.7539400000000001</c:v>
                </c:pt>
                <c:pt idx="4093" formatCode="General">
                  <c:v>2.75461</c:v>
                </c:pt>
                <c:pt idx="4094" formatCode="General">
                  <c:v>2.75528</c:v>
                </c:pt>
                <c:pt idx="4095" formatCode="General">
                  <c:v>2.75596</c:v>
                </c:pt>
                <c:pt idx="4096" formatCode="General">
                  <c:v>2.7566299999999999</c:v>
                </c:pt>
                <c:pt idx="4097" formatCode="General">
                  <c:v>2.7572999999999999</c:v>
                </c:pt>
                <c:pt idx="4098" formatCode="General">
                  <c:v>2.7579799999999999</c:v>
                </c:pt>
                <c:pt idx="4099" formatCode="General">
                  <c:v>2.7586499999999998</c:v>
                </c:pt>
                <c:pt idx="4100" formatCode="General">
                  <c:v>2.7593200000000002</c:v>
                </c:pt>
                <c:pt idx="4101" formatCode="General">
                  <c:v>2.7599900000000002</c:v>
                </c:pt>
                <c:pt idx="4102" formatCode="General">
                  <c:v>2.7606700000000002</c:v>
                </c:pt>
                <c:pt idx="4103" formatCode="General">
                  <c:v>2.7613400000000001</c:v>
                </c:pt>
                <c:pt idx="4104" formatCode="General">
                  <c:v>2.7620100000000001</c:v>
                </c:pt>
                <c:pt idx="4105" formatCode="General">
                  <c:v>2.7626900000000001</c:v>
                </c:pt>
                <c:pt idx="4106" formatCode="General">
                  <c:v>2.76336</c:v>
                </c:pt>
                <c:pt idx="4107" formatCode="General">
                  <c:v>2.76403</c:v>
                </c:pt>
                <c:pt idx="4108" formatCode="General">
                  <c:v>2.76471</c:v>
                </c:pt>
                <c:pt idx="4109" formatCode="General">
                  <c:v>2.7653799999999999</c:v>
                </c:pt>
                <c:pt idx="4110" formatCode="General">
                  <c:v>2.7660499999999999</c:v>
                </c:pt>
                <c:pt idx="4111" formatCode="General">
                  <c:v>2.7667199999999998</c:v>
                </c:pt>
                <c:pt idx="4112" formatCode="General">
                  <c:v>2.7673999999999999</c:v>
                </c:pt>
                <c:pt idx="4113" formatCode="General">
                  <c:v>2.7680699999999998</c:v>
                </c:pt>
                <c:pt idx="4114" formatCode="General">
                  <c:v>2.7687400000000002</c:v>
                </c:pt>
                <c:pt idx="4115" formatCode="General">
                  <c:v>2.7694200000000002</c:v>
                </c:pt>
                <c:pt idx="4116" formatCode="General">
                  <c:v>2.7700900000000002</c:v>
                </c:pt>
                <c:pt idx="4117" formatCode="General">
                  <c:v>2.7707600000000001</c:v>
                </c:pt>
                <c:pt idx="4118" formatCode="General">
                  <c:v>2.7714400000000001</c:v>
                </c:pt>
                <c:pt idx="4119" formatCode="General">
                  <c:v>2.7721100000000001</c:v>
                </c:pt>
                <c:pt idx="4120" formatCode="General">
                  <c:v>2.77278</c:v>
                </c:pt>
                <c:pt idx="4121" formatCode="General">
                  <c:v>2.77345</c:v>
                </c:pt>
                <c:pt idx="4122" formatCode="General">
                  <c:v>2.77413</c:v>
                </c:pt>
                <c:pt idx="4123" formatCode="General">
                  <c:v>2.7747999999999999</c:v>
                </c:pt>
                <c:pt idx="4124" formatCode="General">
                  <c:v>2.7754699999999999</c:v>
                </c:pt>
                <c:pt idx="4125" formatCode="General">
                  <c:v>2.7761499999999999</c:v>
                </c:pt>
                <c:pt idx="4126" formatCode="General">
                  <c:v>2.7768199999999998</c:v>
                </c:pt>
                <c:pt idx="4127" formatCode="General">
                  <c:v>2.7774899999999998</c:v>
                </c:pt>
                <c:pt idx="4128" formatCode="General">
                  <c:v>2.7781699999999998</c:v>
                </c:pt>
                <c:pt idx="4129" formatCode="General">
                  <c:v>2.7788400000000002</c:v>
                </c:pt>
                <c:pt idx="4130" formatCode="General">
                  <c:v>2.7795100000000001</c:v>
                </c:pt>
                <c:pt idx="4131" formatCode="General">
                  <c:v>2.7801800000000001</c:v>
                </c:pt>
                <c:pt idx="4132" formatCode="General">
                  <c:v>2.7808600000000001</c:v>
                </c:pt>
                <c:pt idx="4133" formatCode="General">
                  <c:v>2.7815300000000001</c:v>
                </c:pt>
                <c:pt idx="4134" formatCode="General">
                  <c:v>2.7822</c:v>
                </c:pt>
                <c:pt idx="4135" formatCode="General">
                  <c:v>2.78288</c:v>
                </c:pt>
                <c:pt idx="4136" formatCode="General">
                  <c:v>2.78355</c:v>
                </c:pt>
                <c:pt idx="4137" formatCode="General">
                  <c:v>2.7842199999999999</c:v>
                </c:pt>
                <c:pt idx="4138" formatCode="General">
                  <c:v>2.7848999999999999</c:v>
                </c:pt>
                <c:pt idx="4139" formatCode="General">
                  <c:v>2.7855699999999999</c:v>
                </c:pt>
                <c:pt idx="4140" formatCode="General">
                  <c:v>2.7862399999999998</c:v>
                </c:pt>
                <c:pt idx="4141" formatCode="General">
                  <c:v>2.7869100000000002</c:v>
                </c:pt>
                <c:pt idx="4142" formatCode="General">
                  <c:v>2.7875899999999998</c:v>
                </c:pt>
                <c:pt idx="4143" formatCode="General">
                  <c:v>2.7882600000000002</c:v>
                </c:pt>
                <c:pt idx="4144" formatCode="General">
                  <c:v>2.7889300000000001</c:v>
                </c:pt>
                <c:pt idx="4145" formatCode="General">
                  <c:v>2.7896100000000001</c:v>
                </c:pt>
                <c:pt idx="4146" formatCode="General">
                  <c:v>2.7902800000000001</c:v>
                </c:pt>
                <c:pt idx="4147" formatCode="General">
                  <c:v>2.79095</c:v>
                </c:pt>
                <c:pt idx="4148" formatCode="General">
                  <c:v>2.7916300000000001</c:v>
                </c:pt>
                <c:pt idx="4149" formatCode="General">
                  <c:v>2.7923</c:v>
                </c:pt>
                <c:pt idx="4150" formatCode="General">
                  <c:v>2.79297</c:v>
                </c:pt>
                <c:pt idx="4151" formatCode="General">
                  <c:v>2.7936399999999999</c:v>
                </c:pt>
                <c:pt idx="4152" formatCode="General">
                  <c:v>2.7943199999999999</c:v>
                </c:pt>
                <c:pt idx="4153" formatCode="General">
                  <c:v>2.7949899999999999</c:v>
                </c:pt>
                <c:pt idx="4154" formatCode="General">
                  <c:v>2.7956599999999998</c:v>
                </c:pt>
                <c:pt idx="4155" formatCode="General">
                  <c:v>2.7963399999999998</c:v>
                </c:pt>
                <c:pt idx="4156" formatCode="General">
                  <c:v>2.7970100000000002</c:v>
                </c:pt>
                <c:pt idx="4157" formatCode="General">
                  <c:v>2.7976800000000002</c:v>
                </c:pt>
                <c:pt idx="4158" formatCode="General">
                  <c:v>2.7983600000000002</c:v>
                </c:pt>
                <c:pt idx="4159" formatCode="General">
                  <c:v>2.7990300000000001</c:v>
                </c:pt>
                <c:pt idx="4160" formatCode="General">
                  <c:v>2.7997000000000001</c:v>
                </c:pt>
                <c:pt idx="4161" formatCode="General">
                  <c:v>2.80037</c:v>
                </c:pt>
                <c:pt idx="4162" formatCode="General">
                  <c:v>2.80105</c:v>
                </c:pt>
                <c:pt idx="4163" formatCode="General">
                  <c:v>2.80172</c:v>
                </c:pt>
                <c:pt idx="4164" formatCode="General">
                  <c:v>2.8023899999999999</c:v>
                </c:pt>
                <c:pt idx="4165" formatCode="General">
                  <c:v>2.80307</c:v>
                </c:pt>
                <c:pt idx="4166" formatCode="General">
                  <c:v>2.8037399999999999</c:v>
                </c:pt>
                <c:pt idx="4167" formatCode="General">
                  <c:v>2.8044099999999998</c:v>
                </c:pt>
                <c:pt idx="4168" formatCode="General">
                  <c:v>2.8050899999999999</c:v>
                </c:pt>
                <c:pt idx="4169" formatCode="General">
                  <c:v>2.8057599999999998</c:v>
                </c:pt>
                <c:pt idx="4170" formatCode="General">
                  <c:v>2.8064300000000002</c:v>
                </c:pt>
                <c:pt idx="4171" formatCode="General">
                  <c:v>2.8071000000000002</c:v>
                </c:pt>
                <c:pt idx="4172" formatCode="General">
                  <c:v>2.8077800000000002</c:v>
                </c:pt>
                <c:pt idx="4173" formatCode="General">
                  <c:v>2.8084500000000001</c:v>
                </c:pt>
                <c:pt idx="4174" formatCode="General">
                  <c:v>2.8091200000000001</c:v>
                </c:pt>
                <c:pt idx="4175" formatCode="General">
                  <c:v>2.8098000000000001</c:v>
                </c:pt>
                <c:pt idx="4176" formatCode="General">
                  <c:v>2.81047</c:v>
                </c:pt>
                <c:pt idx="4177" formatCode="General">
                  <c:v>2.81114</c:v>
                </c:pt>
                <c:pt idx="4178" formatCode="General">
                  <c:v>2.81182</c:v>
                </c:pt>
                <c:pt idx="4179" formatCode="General">
                  <c:v>2.8124899999999999</c:v>
                </c:pt>
                <c:pt idx="4180" formatCode="General">
                  <c:v>2.8131599999999999</c:v>
                </c:pt>
                <c:pt idx="4181" formatCode="General">
                  <c:v>2.8138299999999998</c:v>
                </c:pt>
                <c:pt idx="4182" formatCode="General">
                  <c:v>2.8145099999999998</c:v>
                </c:pt>
                <c:pt idx="4183" formatCode="General">
                  <c:v>2.8151799999999998</c:v>
                </c:pt>
                <c:pt idx="4184" formatCode="General">
                  <c:v>2.8158500000000002</c:v>
                </c:pt>
                <c:pt idx="4185" formatCode="General">
                  <c:v>2.8165300000000002</c:v>
                </c:pt>
                <c:pt idx="4186" formatCode="General">
                  <c:v>2.8172000000000001</c:v>
                </c:pt>
                <c:pt idx="4187" formatCode="General">
                  <c:v>2.8178700000000001</c:v>
                </c:pt>
                <c:pt idx="4188" formatCode="General">
                  <c:v>2.8185500000000001</c:v>
                </c:pt>
                <c:pt idx="4189" formatCode="General">
                  <c:v>2.8192200000000001</c:v>
                </c:pt>
                <c:pt idx="4190" formatCode="General">
                  <c:v>2.81989</c:v>
                </c:pt>
                <c:pt idx="4191" formatCode="General">
                  <c:v>2.82056</c:v>
                </c:pt>
                <c:pt idx="4192" formatCode="General">
                  <c:v>2.82124</c:v>
                </c:pt>
                <c:pt idx="4193" formatCode="General">
                  <c:v>2.8219099999999999</c:v>
                </c:pt>
                <c:pt idx="4194" formatCode="General">
                  <c:v>2.8225799999999999</c:v>
                </c:pt>
                <c:pt idx="4195" formatCode="General">
                  <c:v>2.8232599999999999</c:v>
                </c:pt>
                <c:pt idx="4196" formatCode="General">
                  <c:v>2.8239299999999998</c:v>
                </c:pt>
                <c:pt idx="4197" formatCode="General">
                  <c:v>2.8246000000000002</c:v>
                </c:pt>
                <c:pt idx="4198" formatCode="General">
                  <c:v>2.8252799999999998</c:v>
                </c:pt>
                <c:pt idx="4199" formatCode="General">
                  <c:v>2.8259500000000002</c:v>
                </c:pt>
                <c:pt idx="4200" formatCode="General">
                  <c:v>2.8266200000000001</c:v>
                </c:pt>
                <c:pt idx="4201" formatCode="General">
                  <c:v>2.8272900000000001</c:v>
                </c:pt>
                <c:pt idx="4202" formatCode="General">
                  <c:v>2.8279700000000001</c:v>
                </c:pt>
                <c:pt idx="4203" formatCode="General">
                  <c:v>2.82864</c:v>
                </c:pt>
                <c:pt idx="4204" formatCode="General">
                  <c:v>2.82931</c:v>
                </c:pt>
                <c:pt idx="4205" formatCode="General">
                  <c:v>2.82999</c:v>
                </c:pt>
                <c:pt idx="4206" formatCode="General">
                  <c:v>2.83066</c:v>
                </c:pt>
                <c:pt idx="4207" formatCode="General">
                  <c:v>2.8313299999999999</c:v>
                </c:pt>
                <c:pt idx="4208" formatCode="General">
                  <c:v>2.8320099999999999</c:v>
                </c:pt>
                <c:pt idx="4209" formatCode="General">
                  <c:v>2.8326799999999999</c:v>
                </c:pt>
                <c:pt idx="4210" formatCode="General">
                  <c:v>2.8333499999999998</c:v>
                </c:pt>
                <c:pt idx="4211" formatCode="General">
                  <c:v>2.8340200000000002</c:v>
                </c:pt>
                <c:pt idx="4212" formatCode="General">
                  <c:v>2.8347000000000002</c:v>
                </c:pt>
                <c:pt idx="4213" formatCode="General">
                  <c:v>2.8353700000000002</c:v>
                </c:pt>
                <c:pt idx="4214" formatCode="General">
                  <c:v>2.8360400000000001</c:v>
                </c:pt>
                <c:pt idx="4215" formatCode="General">
                  <c:v>2.8367200000000001</c:v>
                </c:pt>
                <c:pt idx="4216" formatCode="General">
                  <c:v>2.8373900000000001</c:v>
                </c:pt>
                <c:pt idx="4217" formatCode="General">
                  <c:v>2.83806</c:v>
                </c:pt>
                <c:pt idx="4218" formatCode="General">
                  <c:v>2.83874</c:v>
                </c:pt>
                <c:pt idx="4219" formatCode="General">
                  <c:v>2.83941</c:v>
                </c:pt>
                <c:pt idx="4220" formatCode="General">
                  <c:v>2.8400799999999999</c:v>
                </c:pt>
                <c:pt idx="4221" formatCode="General">
                  <c:v>2.8407499999999999</c:v>
                </c:pt>
                <c:pt idx="4222" formatCode="General">
                  <c:v>2.8414299999999999</c:v>
                </c:pt>
                <c:pt idx="4223" formatCode="General">
                  <c:v>2.8420999999999998</c:v>
                </c:pt>
                <c:pt idx="4224" formatCode="General">
                  <c:v>2.8427699999999998</c:v>
                </c:pt>
                <c:pt idx="4225" formatCode="General">
                  <c:v>2.8434499999999998</c:v>
                </c:pt>
                <c:pt idx="4226" formatCode="General">
                  <c:v>2.8441200000000002</c:v>
                </c:pt>
                <c:pt idx="4227" formatCode="General">
                  <c:v>2.8447900000000002</c:v>
                </c:pt>
                <c:pt idx="4228" formatCode="General">
                  <c:v>2.8454700000000002</c:v>
                </c:pt>
                <c:pt idx="4229" formatCode="General">
                  <c:v>2.8461400000000001</c:v>
                </c:pt>
                <c:pt idx="4230" formatCode="General">
                  <c:v>2.8468100000000001</c:v>
                </c:pt>
                <c:pt idx="4231" formatCode="General">
                  <c:v>2.84748</c:v>
                </c:pt>
                <c:pt idx="4232" formatCode="General">
                  <c:v>2.84816</c:v>
                </c:pt>
                <c:pt idx="4233" formatCode="General">
                  <c:v>2.84883</c:v>
                </c:pt>
                <c:pt idx="4234" formatCode="General">
                  <c:v>2.8494999999999999</c:v>
                </c:pt>
                <c:pt idx="4235" formatCode="General">
                  <c:v>2.8501799999999999</c:v>
                </c:pt>
                <c:pt idx="4236" formatCode="General">
                  <c:v>2.8508499999999999</c:v>
                </c:pt>
                <c:pt idx="4237" formatCode="General">
                  <c:v>2.8515199999999998</c:v>
                </c:pt>
                <c:pt idx="4238" formatCode="General">
                  <c:v>2.8521999999999998</c:v>
                </c:pt>
                <c:pt idx="4239" formatCode="General">
                  <c:v>2.8528699999999998</c:v>
                </c:pt>
                <c:pt idx="4240" formatCode="General">
                  <c:v>2.8535400000000002</c:v>
                </c:pt>
                <c:pt idx="4241" formatCode="General">
                  <c:v>2.8542100000000001</c:v>
                </c:pt>
                <c:pt idx="4242" formatCode="General">
                  <c:v>2.8548900000000001</c:v>
                </c:pt>
                <c:pt idx="4243" formatCode="General">
                  <c:v>2.8555600000000001</c:v>
                </c:pt>
                <c:pt idx="4244" formatCode="General">
                  <c:v>2.85623</c:v>
                </c:pt>
                <c:pt idx="4245" formatCode="General">
                  <c:v>2.8569100000000001</c:v>
                </c:pt>
                <c:pt idx="4246" formatCode="General">
                  <c:v>2.85758</c:v>
                </c:pt>
                <c:pt idx="4247" formatCode="General">
                  <c:v>2.85825</c:v>
                </c:pt>
                <c:pt idx="4248" formatCode="General">
                  <c:v>2.85893</c:v>
                </c:pt>
                <c:pt idx="4249" formatCode="General">
                  <c:v>2.8595999999999999</c:v>
                </c:pt>
                <c:pt idx="4250" formatCode="General">
                  <c:v>2.8602699999999999</c:v>
                </c:pt>
                <c:pt idx="4251" formatCode="General">
                  <c:v>2.8609399999999998</c:v>
                </c:pt>
                <c:pt idx="4252" formatCode="General">
                  <c:v>2.8616199999999998</c:v>
                </c:pt>
                <c:pt idx="4253" formatCode="General">
                  <c:v>2.8622899999999998</c:v>
                </c:pt>
                <c:pt idx="4254" formatCode="General">
                  <c:v>2.8629600000000002</c:v>
                </c:pt>
                <c:pt idx="4255" formatCode="General">
                  <c:v>2.8636400000000002</c:v>
                </c:pt>
                <c:pt idx="4256" formatCode="General">
                  <c:v>2.8643100000000001</c:v>
                </c:pt>
                <c:pt idx="4257" formatCode="General">
                  <c:v>2.8649800000000001</c:v>
                </c:pt>
                <c:pt idx="4258" formatCode="General">
                  <c:v>2.8656600000000001</c:v>
                </c:pt>
                <c:pt idx="4259" formatCode="General">
                  <c:v>2.86633</c:v>
                </c:pt>
                <c:pt idx="4260" formatCode="General">
                  <c:v>2.867</c:v>
                </c:pt>
                <c:pt idx="4261" formatCode="General">
                  <c:v>2.8676699999999999</c:v>
                </c:pt>
                <c:pt idx="4262" formatCode="General">
                  <c:v>2.86835</c:v>
                </c:pt>
                <c:pt idx="4263" formatCode="General">
                  <c:v>2.8690199999999999</c:v>
                </c:pt>
                <c:pt idx="4264" formatCode="General">
                  <c:v>2.8696899999999999</c:v>
                </c:pt>
                <c:pt idx="4265" formatCode="General">
                  <c:v>2.8703699999999999</c:v>
                </c:pt>
                <c:pt idx="4266" formatCode="General">
                  <c:v>2.8710399999999998</c:v>
                </c:pt>
                <c:pt idx="4267" formatCode="General">
                  <c:v>2.8717100000000002</c:v>
                </c:pt>
                <c:pt idx="4268" formatCode="General">
                  <c:v>2.8723900000000002</c:v>
                </c:pt>
                <c:pt idx="4269" formatCode="General">
                  <c:v>2.8730600000000002</c:v>
                </c:pt>
                <c:pt idx="4270" formatCode="General">
                  <c:v>2.8737300000000001</c:v>
                </c:pt>
                <c:pt idx="4271" formatCode="General">
                  <c:v>2.8744000000000001</c:v>
                </c:pt>
                <c:pt idx="4272" formatCode="General">
                  <c:v>2.8750800000000001</c:v>
                </c:pt>
                <c:pt idx="4273" formatCode="General">
                  <c:v>2.87575</c:v>
                </c:pt>
                <c:pt idx="4274" formatCode="General">
                  <c:v>2.87642</c:v>
                </c:pt>
                <c:pt idx="4275" formatCode="General">
                  <c:v>2.8771</c:v>
                </c:pt>
                <c:pt idx="4276" formatCode="General">
                  <c:v>2.8777699999999999</c:v>
                </c:pt>
                <c:pt idx="4277" formatCode="General">
                  <c:v>2.8784399999999999</c:v>
                </c:pt>
                <c:pt idx="4278" formatCode="General">
                  <c:v>2.8791199999999999</c:v>
                </c:pt>
                <c:pt idx="4279" formatCode="General">
                  <c:v>2.8797899999999998</c:v>
                </c:pt>
                <c:pt idx="4280" formatCode="General">
                  <c:v>2.8804599999999998</c:v>
                </c:pt>
                <c:pt idx="4281" formatCode="General">
                  <c:v>2.8811399999999998</c:v>
                </c:pt>
                <c:pt idx="4282" formatCode="General">
                  <c:v>2.8818100000000002</c:v>
                </c:pt>
                <c:pt idx="4283" formatCode="General">
                  <c:v>2.8824800000000002</c:v>
                </c:pt>
                <c:pt idx="4284" formatCode="General">
                  <c:v>2.8831500000000001</c:v>
                </c:pt>
                <c:pt idx="4285" formatCode="General">
                  <c:v>2.8838300000000001</c:v>
                </c:pt>
                <c:pt idx="4286" formatCode="General">
                  <c:v>2.8845000000000001</c:v>
                </c:pt>
                <c:pt idx="4287" formatCode="General">
                  <c:v>2.88517</c:v>
                </c:pt>
                <c:pt idx="4288" formatCode="General">
                  <c:v>2.88585</c:v>
                </c:pt>
                <c:pt idx="4289" formatCode="General">
                  <c:v>2.88652</c:v>
                </c:pt>
                <c:pt idx="4290" formatCode="General">
                  <c:v>2.8871899999999999</c:v>
                </c:pt>
                <c:pt idx="4291" formatCode="General">
                  <c:v>2.8878699999999999</c:v>
                </c:pt>
                <c:pt idx="4292" formatCode="General">
                  <c:v>2.8885399999999999</c:v>
                </c:pt>
                <c:pt idx="4293" formatCode="General">
                  <c:v>2.8892099999999998</c:v>
                </c:pt>
                <c:pt idx="4294" formatCode="General">
                  <c:v>2.8898799999999998</c:v>
                </c:pt>
                <c:pt idx="4295" formatCode="General">
                  <c:v>2.8905599999999998</c:v>
                </c:pt>
                <c:pt idx="4296" formatCode="General">
                  <c:v>2.8912300000000002</c:v>
                </c:pt>
                <c:pt idx="4297" formatCode="General">
                  <c:v>2.8919000000000001</c:v>
                </c:pt>
                <c:pt idx="4298" formatCode="General">
                  <c:v>2.8925800000000002</c:v>
                </c:pt>
                <c:pt idx="4299" formatCode="General">
                  <c:v>2.8932500000000001</c:v>
                </c:pt>
                <c:pt idx="4300" formatCode="General">
                  <c:v>2.89392</c:v>
                </c:pt>
                <c:pt idx="4301" formatCode="General">
                  <c:v>2.8946000000000001</c:v>
                </c:pt>
                <c:pt idx="4302" formatCode="General">
                  <c:v>2.89527</c:v>
                </c:pt>
                <c:pt idx="4303" formatCode="General">
                  <c:v>2.89594</c:v>
                </c:pt>
                <c:pt idx="4304" formatCode="General">
                  <c:v>2.8966099999999999</c:v>
                </c:pt>
                <c:pt idx="4305" formatCode="General">
                  <c:v>2.8972899999999999</c:v>
                </c:pt>
                <c:pt idx="4306" formatCode="General">
                  <c:v>2.8979599999999999</c:v>
                </c:pt>
                <c:pt idx="4307" formatCode="General">
                  <c:v>2.8986299999999998</c:v>
                </c:pt>
                <c:pt idx="4308" formatCode="General">
                  <c:v>2.8993099999999998</c:v>
                </c:pt>
                <c:pt idx="4309" formatCode="General">
                  <c:v>2.8999799999999998</c:v>
                </c:pt>
                <c:pt idx="4310" formatCode="General">
                  <c:v>2.9006500000000002</c:v>
                </c:pt>
                <c:pt idx="4311" formatCode="General">
                  <c:v>2.9013300000000002</c:v>
                </c:pt>
                <c:pt idx="4312" formatCode="General">
                  <c:v>2.9020000000000001</c:v>
                </c:pt>
                <c:pt idx="4313" formatCode="General">
                  <c:v>2.9026700000000001</c:v>
                </c:pt>
                <c:pt idx="4314" formatCode="General">
                  <c:v>2.90334</c:v>
                </c:pt>
                <c:pt idx="4315" formatCode="General">
                  <c:v>2.90402</c:v>
                </c:pt>
                <c:pt idx="4316" formatCode="General">
                  <c:v>2.90469</c:v>
                </c:pt>
                <c:pt idx="4317" formatCode="General">
                  <c:v>2.9053599999999999</c:v>
                </c:pt>
                <c:pt idx="4318" formatCode="General">
                  <c:v>2.90604</c:v>
                </c:pt>
                <c:pt idx="4319" formatCode="General">
                  <c:v>2.9067099999999999</c:v>
                </c:pt>
                <c:pt idx="4320" formatCode="General">
                  <c:v>2.9073799999999999</c:v>
                </c:pt>
                <c:pt idx="4321" formatCode="General">
                  <c:v>2.9080599999999999</c:v>
                </c:pt>
                <c:pt idx="4322" formatCode="General">
                  <c:v>2.9087299999999998</c:v>
                </c:pt>
                <c:pt idx="4323" formatCode="General">
                  <c:v>2.9094000000000002</c:v>
                </c:pt>
                <c:pt idx="4324" formatCode="General">
                  <c:v>2.9100700000000002</c:v>
                </c:pt>
                <c:pt idx="4325" formatCode="General">
                  <c:v>2.9107500000000002</c:v>
                </c:pt>
                <c:pt idx="4326" formatCode="General">
                  <c:v>2.9114200000000001</c:v>
                </c:pt>
                <c:pt idx="4327" formatCode="General">
                  <c:v>2.9120900000000001</c:v>
                </c:pt>
                <c:pt idx="4328" formatCode="General">
                  <c:v>2.9127700000000001</c:v>
                </c:pt>
                <c:pt idx="4329" formatCode="General">
                  <c:v>2.91344</c:v>
                </c:pt>
                <c:pt idx="4330" formatCode="General">
                  <c:v>2.91411</c:v>
                </c:pt>
                <c:pt idx="4331" formatCode="General">
                  <c:v>2.91479</c:v>
                </c:pt>
                <c:pt idx="4332" formatCode="General">
                  <c:v>2.9154599999999999</c:v>
                </c:pt>
                <c:pt idx="4333" formatCode="General">
                  <c:v>2.9161299999999999</c:v>
                </c:pt>
                <c:pt idx="4334" formatCode="General">
                  <c:v>2.9167999999999998</c:v>
                </c:pt>
                <c:pt idx="4335" formatCode="General">
                  <c:v>2.9174799999999999</c:v>
                </c:pt>
                <c:pt idx="4336" formatCode="General">
                  <c:v>2.9181499999999998</c:v>
                </c:pt>
                <c:pt idx="4337" formatCode="General">
                  <c:v>2.9188200000000002</c:v>
                </c:pt>
                <c:pt idx="4338" formatCode="General">
                  <c:v>2.9195000000000002</c:v>
                </c:pt>
                <c:pt idx="4339" formatCode="General">
                  <c:v>2.9201700000000002</c:v>
                </c:pt>
                <c:pt idx="4340" formatCode="General">
                  <c:v>2.9208400000000001</c:v>
                </c:pt>
                <c:pt idx="4341" formatCode="General">
                  <c:v>2.9215200000000001</c:v>
                </c:pt>
                <c:pt idx="4342" formatCode="General">
                  <c:v>2.9221900000000001</c:v>
                </c:pt>
                <c:pt idx="4343" formatCode="General">
                  <c:v>2.92286</c:v>
                </c:pt>
                <c:pt idx="4344" formatCode="General">
                  <c:v>2.92353</c:v>
                </c:pt>
                <c:pt idx="4345" formatCode="General">
                  <c:v>2.92421</c:v>
                </c:pt>
                <c:pt idx="4346" formatCode="General">
                  <c:v>2.9248799999999999</c:v>
                </c:pt>
                <c:pt idx="4347" formatCode="General">
                  <c:v>2.9255499999999999</c:v>
                </c:pt>
                <c:pt idx="4348" formatCode="General">
                  <c:v>2.9262299999999999</c:v>
                </c:pt>
                <c:pt idx="4349" formatCode="General">
                  <c:v>2.9268999999999998</c:v>
                </c:pt>
                <c:pt idx="4350" formatCode="General">
                  <c:v>2.9275699999999998</c:v>
                </c:pt>
                <c:pt idx="4351" formatCode="General">
                  <c:v>2.9282499999999998</c:v>
                </c:pt>
                <c:pt idx="4352" formatCode="General">
                  <c:v>2.9289200000000002</c:v>
                </c:pt>
                <c:pt idx="4353" formatCode="General">
                  <c:v>2.9295900000000001</c:v>
                </c:pt>
                <c:pt idx="4354" formatCode="General">
                  <c:v>2.9302600000000001</c:v>
                </c:pt>
                <c:pt idx="4355" formatCode="General">
                  <c:v>2.9309400000000001</c:v>
                </c:pt>
                <c:pt idx="4356" formatCode="General">
                  <c:v>2.93161</c:v>
                </c:pt>
                <c:pt idx="4357" formatCode="General">
                  <c:v>2.93228</c:v>
                </c:pt>
                <c:pt idx="4358" formatCode="General">
                  <c:v>2.93296</c:v>
                </c:pt>
                <c:pt idx="4359" formatCode="General">
                  <c:v>2.93363</c:v>
                </c:pt>
                <c:pt idx="4360" formatCode="General">
                  <c:v>2.9342999999999999</c:v>
                </c:pt>
                <c:pt idx="4361" formatCode="General">
                  <c:v>2.9349799999999999</c:v>
                </c:pt>
                <c:pt idx="4362" formatCode="General">
                  <c:v>2.9356499999999999</c:v>
                </c:pt>
                <c:pt idx="4363" formatCode="General">
                  <c:v>2.9363199999999998</c:v>
                </c:pt>
                <c:pt idx="4364" formatCode="General">
                  <c:v>2.9369900000000002</c:v>
                </c:pt>
                <c:pt idx="4365" formatCode="General">
                  <c:v>2.9376699999999998</c:v>
                </c:pt>
                <c:pt idx="4366" formatCode="General">
                  <c:v>2.9383400000000002</c:v>
                </c:pt>
                <c:pt idx="4367" formatCode="General">
                  <c:v>2.9390100000000001</c:v>
                </c:pt>
                <c:pt idx="4368" formatCode="General">
                  <c:v>2.9396900000000001</c:v>
                </c:pt>
                <c:pt idx="4369" formatCode="General">
                  <c:v>2.9403600000000001</c:v>
                </c:pt>
                <c:pt idx="4370" formatCode="General">
                  <c:v>2.94103</c:v>
                </c:pt>
                <c:pt idx="4371" formatCode="General">
                  <c:v>2.94171</c:v>
                </c:pt>
                <c:pt idx="4372" formatCode="General">
                  <c:v>2.94238</c:v>
                </c:pt>
                <c:pt idx="4373" formatCode="General">
                  <c:v>2.9430499999999999</c:v>
                </c:pt>
                <c:pt idx="4374" formatCode="General">
                  <c:v>2.9437199999999999</c:v>
                </c:pt>
                <c:pt idx="4375" formatCode="General">
                  <c:v>2.9443999999999999</c:v>
                </c:pt>
                <c:pt idx="4376" formatCode="General">
                  <c:v>2.9450699999999999</c:v>
                </c:pt>
                <c:pt idx="4377" formatCode="General">
                  <c:v>2.9457399999999998</c:v>
                </c:pt>
                <c:pt idx="4378" formatCode="General">
                  <c:v>2.9464199999999998</c:v>
                </c:pt>
                <c:pt idx="4379" formatCode="General">
                  <c:v>2.9470900000000002</c:v>
                </c:pt>
                <c:pt idx="4380" formatCode="General">
                  <c:v>2.9477600000000002</c:v>
                </c:pt>
                <c:pt idx="4381" formatCode="General">
                  <c:v>2.9484400000000002</c:v>
                </c:pt>
                <c:pt idx="4382" formatCode="General">
                  <c:v>2.9491100000000001</c:v>
                </c:pt>
                <c:pt idx="4383" formatCode="General">
                  <c:v>2.9497800000000001</c:v>
                </c:pt>
                <c:pt idx="4384" formatCode="General">
                  <c:v>2.95045</c:v>
                </c:pt>
                <c:pt idx="4385" formatCode="General">
                  <c:v>2.95113</c:v>
                </c:pt>
                <c:pt idx="4386" formatCode="General">
                  <c:v>2.9518</c:v>
                </c:pt>
                <c:pt idx="4387" formatCode="General">
                  <c:v>2.9524699999999999</c:v>
                </c:pt>
                <c:pt idx="4388" formatCode="General">
                  <c:v>2.9531499999999999</c:v>
                </c:pt>
                <c:pt idx="4389" formatCode="General">
                  <c:v>2.9538199999999999</c:v>
                </c:pt>
                <c:pt idx="4390" formatCode="General">
                  <c:v>2.9544899999999998</c:v>
                </c:pt>
                <c:pt idx="4391" formatCode="General">
                  <c:v>2.9551699999999999</c:v>
                </c:pt>
                <c:pt idx="4392" formatCode="General">
                  <c:v>2.9558399999999998</c:v>
                </c:pt>
                <c:pt idx="4393" formatCode="General">
                  <c:v>2.9565100000000002</c:v>
                </c:pt>
                <c:pt idx="4394" formatCode="General">
                  <c:v>2.9571800000000001</c:v>
                </c:pt>
                <c:pt idx="4395" formatCode="General">
                  <c:v>2.9578600000000002</c:v>
                </c:pt>
                <c:pt idx="4396" formatCode="General">
                  <c:v>2.9585300000000001</c:v>
                </c:pt>
                <c:pt idx="4397" formatCode="General">
                  <c:v>2.9592000000000001</c:v>
                </c:pt>
                <c:pt idx="4398" formatCode="General">
                  <c:v>2.9598800000000001</c:v>
                </c:pt>
                <c:pt idx="4399" formatCode="General">
                  <c:v>2.96055</c:v>
                </c:pt>
                <c:pt idx="4400" formatCode="General">
                  <c:v>2.96122</c:v>
                </c:pt>
                <c:pt idx="4401" formatCode="General">
                  <c:v>2.9619</c:v>
                </c:pt>
                <c:pt idx="4402" formatCode="General">
                  <c:v>2.9625699999999999</c:v>
                </c:pt>
                <c:pt idx="4403" formatCode="General">
                  <c:v>2.9632399999999999</c:v>
                </c:pt>
                <c:pt idx="4404" formatCode="General">
                  <c:v>2.9639099999999998</c:v>
                </c:pt>
                <c:pt idx="4405" formatCode="General">
                  <c:v>2.9645899999999998</c:v>
                </c:pt>
                <c:pt idx="4406" formatCode="General">
                  <c:v>2.9652599999999998</c:v>
                </c:pt>
                <c:pt idx="4407" formatCode="General">
                  <c:v>2.9659300000000002</c:v>
                </c:pt>
                <c:pt idx="4408" formatCode="General">
                  <c:v>2.9666100000000002</c:v>
                </c:pt>
                <c:pt idx="4409" formatCode="General">
                  <c:v>2.9672800000000001</c:v>
                </c:pt>
                <c:pt idx="4410" formatCode="General">
                  <c:v>2.9679500000000001</c:v>
                </c:pt>
                <c:pt idx="4411" formatCode="General">
                  <c:v>2.9686300000000001</c:v>
                </c:pt>
                <c:pt idx="4412" formatCode="General">
                  <c:v>2.9693000000000001</c:v>
                </c:pt>
                <c:pt idx="4413" formatCode="General">
                  <c:v>2.96997</c:v>
                </c:pt>
                <c:pt idx="4414" formatCode="General">
                  <c:v>2.9706399999999999</c:v>
                </c:pt>
                <c:pt idx="4415" formatCode="General">
                  <c:v>2.97132</c:v>
                </c:pt>
                <c:pt idx="4416" formatCode="General">
                  <c:v>2.9719899999999999</c:v>
                </c:pt>
                <c:pt idx="4417" formatCode="General">
                  <c:v>2.9726599999999999</c:v>
                </c:pt>
                <c:pt idx="4418" formatCode="General">
                  <c:v>2.9733399999999999</c:v>
                </c:pt>
                <c:pt idx="4419" formatCode="General">
                  <c:v>2.9740099999999998</c:v>
                </c:pt>
                <c:pt idx="4420" formatCode="General">
                  <c:v>2.9746800000000002</c:v>
                </c:pt>
                <c:pt idx="4421" formatCode="General">
                  <c:v>2.9753599999999998</c:v>
                </c:pt>
                <c:pt idx="4422" formatCode="General">
                  <c:v>2.9760300000000002</c:v>
                </c:pt>
                <c:pt idx="4423" formatCode="General">
                  <c:v>2.9767000000000001</c:v>
                </c:pt>
                <c:pt idx="4424" formatCode="General">
                  <c:v>2.9773700000000001</c:v>
                </c:pt>
                <c:pt idx="4425" formatCode="General">
                  <c:v>2.9780500000000001</c:v>
                </c:pt>
                <c:pt idx="4426" formatCode="General">
                  <c:v>2.97872</c:v>
                </c:pt>
                <c:pt idx="4427" formatCode="General">
                  <c:v>2.97939</c:v>
                </c:pt>
                <c:pt idx="4428" formatCode="General">
                  <c:v>2.98007</c:v>
                </c:pt>
                <c:pt idx="4429" formatCode="General">
                  <c:v>2.9807399999999999</c:v>
                </c:pt>
                <c:pt idx="4430" formatCode="General">
                  <c:v>2.9814099999999999</c:v>
                </c:pt>
                <c:pt idx="4431" formatCode="General">
                  <c:v>2.9820899999999999</c:v>
                </c:pt>
                <c:pt idx="4432" formatCode="General">
                  <c:v>2.9827599999999999</c:v>
                </c:pt>
                <c:pt idx="4433" formatCode="General">
                  <c:v>2.9834299999999998</c:v>
                </c:pt>
                <c:pt idx="4434" formatCode="General">
                  <c:v>2.9841000000000002</c:v>
                </c:pt>
                <c:pt idx="4435" formatCode="General">
                  <c:v>2.9847800000000002</c:v>
                </c:pt>
                <c:pt idx="4436" formatCode="General">
                  <c:v>2.9854500000000002</c:v>
                </c:pt>
                <c:pt idx="4437" formatCode="General">
                  <c:v>2.9861200000000001</c:v>
                </c:pt>
                <c:pt idx="4438" formatCode="General">
                  <c:v>2.9868000000000001</c:v>
                </c:pt>
                <c:pt idx="4439" formatCode="General">
                  <c:v>2.9874700000000001</c:v>
                </c:pt>
                <c:pt idx="4440" formatCode="General">
                  <c:v>2.98814</c:v>
                </c:pt>
                <c:pt idx="4441" formatCode="General">
                  <c:v>2.98882</c:v>
                </c:pt>
                <c:pt idx="4442" formatCode="General">
                  <c:v>2.98949</c:v>
                </c:pt>
                <c:pt idx="4443" formatCode="General">
                  <c:v>2.9901599999999999</c:v>
                </c:pt>
                <c:pt idx="4444" formatCode="General">
                  <c:v>2.9908299999999999</c:v>
                </c:pt>
                <c:pt idx="4445" formatCode="General">
                  <c:v>2.9915099999999999</c:v>
                </c:pt>
                <c:pt idx="4446" formatCode="General">
                  <c:v>2.9921799999999998</c:v>
                </c:pt>
                <c:pt idx="4447" formatCode="General">
                  <c:v>2.9928499999999998</c:v>
                </c:pt>
                <c:pt idx="4448" formatCode="General">
                  <c:v>2.9935299999999998</c:v>
                </c:pt>
                <c:pt idx="4449" formatCode="General">
                  <c:v>2.9942000000000002</c:v>
                </c:pt>
                <c:pt idx="4450" formatCode="General">
                  <c:v>2.9948700000000001</c:v>
                </c:pt>
                <c:pt idx="4451" formatCode="General">
                  <c:v>2.9955500000000002</c:v>
                </c:pt>
                <c:pt idx="4452" formatCode="General">
                  <c:v>2.9962200000000001</c:v>
                </c:pt>
                <c:pt idx="4453" formatCode="General">
                  <c:v>2.9968900000000001</c:v>
                </c:pt>
                <c:pt idx="4454" formatCode="General">
                  <c:v>2.99756</c:v>
                </c:pt>
                <c:pt idx="4455" formatCode="General">
                  <c:v>2.99824</c:v>
                </c:pt>
                <c:pt idx="4456" formatCode="General">
                  <c:v>2.99891</c:v>
                </c:pt>
                <c:pt idx="4457" formatCode="General">
                  <c:v>2.9995799999999999</c:v>
                </c:pt>
                <c:pt idx="4458" formatCode="General">
                  <c:v>3.0002599999999999</c:v>
                </c:pt>
                <c:pt idx="4459" formatCode="General">
                  <c:v>3.0009299999999999</c:v>
                </c:pt>
                <c:pt idx="4460" formatCode="General">
                  <c:v>3.0015999999999998</c:v>
                </c:pt>
                <c:pt idx="4461" formatCode="General">
                  <c:v>3.0022799999999998</c:v>
                </c:pt>
                <c:pt idx="4462" formatCode="General">
                  <c:v>3.0029499999999998</c:v>
                </c:pt>
                <c:pt idx="4463" formatCode="General">
                  <c:v>3.0036200000000002</c:v>
                </c:pt>
                <c:pt idx="4464" formatCode="General">
                  <c:v>3.0042900000000001</c:v>
                </c:pt>
                <c:pt idx="4465" formatCode="General">
                  <c:v>3.0049700000000001</c:v>
                </c:pt>
                <c:pt idx="4466" formatCode="General">
                  <c:v>3.0056400000000001</c:v>
                </c:pt>
                <c:pt idx="4467" formatCode="General">
                  <c:v>3.00631</c:v>
                </c:pt>
                <c:pt idx="4468" formatCode="General">
                  <c:v>3.0069900000000001</c:v>
                </c:pt>
                <c:pt idx="4469" formatCode="General">
                  <c:v>3.00766</c:v>
                </c:pt>
                <c:pt idx="4470" formatCode="General">
                  <c:v>3.0083299999999999</c:v>
                </c:pt>
                <c:pt idx="4471" formatCode="General">
                  <c:v>3.00901</c:v>
                </c:pt>
                <c:pt idx="4472" formatCode="General">
                  <c:v>3.0096799999999999</c:v>
                </c:pt>
                <c:pt idx="4473" formatCode="General">
                  <c:v>3.0103499999999999</c:v>
                </c:pt>
                <c:pt idx="4474" formatCode="General">
                  <c:v>3.0110299999999999</c:v>
                </c:pt>
                <c:pt idx="4475" formatCode="General">
                  <c:v>3.0116999999999998</c:v>
                </c:pt>
                <c:pt idx="4476" formatCode="General">
                  <c:v>3.0123700000000002</c:v>
                </c:pt>
                <c:pt idx="4477" formatCode="General">
                  <c:v>3.0130400000000002</c:v>
                </c:pt>
                <c:pt idx="4478" formatCode="General">
                  <c:v>3.0137200000000002</c:v>
                </c:pt>
                <c:pt idx="4479" formatCode="General">
                  <c:v>3.0143900000000001</c:v>
                </c:pt>
                <c:pt idx="4480" formatCode="General">
                  <c:v>3.0150600000000001</c:v>
                </c:pt>
                <c:pt idx="4481" formatCode="General">
                  <c:v>3.0157400000000001</c:v>
                </c:pt>
                <c:pt idx="4482" formatCode="General">
                  <c:v>3.01641</c:v>
                </c:pt>
                <c:pt idx="4483" formatCode="General">
                  <c:v>3.01708</c:v>
                </c:pt>
                <c:pt idx="4484" formatCode="General">
                  <c:v>3.01776</c:v>
                </c:pt>
                <c:pt idx="4485" formatCode="General">
                  <c:v>3.0184299999999999</c:v>
                </c:pt>
                <c:pt idx="4486" formatCode="General">
                  <c:v>3.0190999999999999</c:v>
                </c:pt>
                <c:pt idx="4487" formatCode="General">
                  <c:v>3.0197699999999998</c:v>
                </c:pt>
                <c:pt idx="4488" formatCode="General">
                  <c:v>3.0204499999999999</c:v>
                </c:pt>
                <c:pt idx="4489" formatCode="General">
                  <c:v>3.0211199999999998</c:v>
                </c:pt>
                <c:pt idx="4490" formatCode="General">
                  <c:v>3.0217900000000002</c:v>
                </c:pt>
                <c:pt idx="4491" formatCode="General">
                  <c:v>3.0224700000000002</c:v>
                </c:pt>
                <c:pt idx="4492" formatCode="General">
                  <c:v>3.0231400000000002</c:v>
                </c:pt>
                <c:pt idx="4493" formatCode="General">
                  <c:v>3.0238100000000001</c:v>
                </c:pt>
                <c:pt idx="4494" formatCode="General">
                  <c:v>3.0244900000000001</c:v>
                </c:pt>
                <c:pt idx="4495" formatCode="General">
                  <c:v>3.0251600000000001</c:v>
                </c:pt>
                <c:pt idx="4496" formatCode="General">
                  <c:v>3.02583</c:v>
                </c:pt>
                <c:pt idx="4497" formatCode="General">
                  <c:v>3.0265</c:v>
                </c:pt>
                <c:pt idx="4498" formatCode="General">
                  <c:v>3.02718</c:v>
                </c:pt>
                <c:pt idx="4499" formatCode="General">
                  <c:v>3.0278499999999999</c:v>
                </c:pt>
                <c:pt idx="4500" formatCode="General">
                  <c:v>3.0285199999999999</c:v>
                </c:pt>
                <c:pt idx="4501" formatCode="General">
                  <c:v>3.0291999999999999</c:v>
                </c:pt>
                <c:pt idx="4502" formatCode="General">
                  <c:v>3.0298699999999998</c:v>
                </c:pt>
                <c:pt idx="4503" formatCode="General">
                  <c:v>3.0305399999999998</c:v>
                </c:pt>
                <c:pt idx="4504" formatCode="General">
                  <c:v>3.0312199999999998</c:v>
                </c:pt>
                <c:pt idx="4505" formatCode="General">
                  <c:v>3.0318900000000002</c:v>
                </c:pt>
                <c:pt idx="4506" formatCode="General">
                  <c:v>3.0325600000000001</c:v>
                </c:pt>
                <c:pt idx="4507" formatCode="General">
                  <c:v>3.0332300000000001</c:v>
                </c:pt>
                <c:pt idx="4508" formatCode="General">
                  <c:v>3.0339100000000001</c:v>
                </c:pt>
                <c:pt idx="4509" formatCode="General">
                  <c:v>3.0345800000000001</c:v>
                </c:pt>
                <c:pt idx="4510" formatCode="General">
                  <c:v>3.03525</c:v>
                </c:pt>
                <c:pt idx="4511" formatCode="General">
                  <c:v>3.03593</c:v>
                </c:pt>
                <c:pt idx="4512" formatCode="General">
                  <c:v>3.0366</c:v>
                </c:pt>
                <c:pt idx="4513" formatCode="General">
                  <c:v>3.0372699999999999</c:v>
                </c:pt>
                <c:pt idx="4514" formatCode="General">
                  <c:v>3.0379499999999999</c:v>
                </c:pt>
                <c:pt idx="4515" formatCode="General">
                  <c:v>3.0386199999999999</c:v>
                </c:pt>
                <c:pt idx="4516" formatCode="General">
                  <c:v>3.0392899999999998</c:v>
                </c:pt>
                <c:pt idx="4517" formatCode="General">
                  <c:v>3.0399600000000002</c:v>
                </c:pt>
                <c:pt idx="4518" formatCode="General">
                  <c:v>3.0406399999999998</c:v>
                </c:pt>
                <c:pt idx="4519" formatCode="General">
                  <c:v>3.0413100000000002</c:v>
                </c:pt>
                <c:pt idx="4520" formatCode="General">
                  <c:v>3.0419800000000001</c:v>
                </c:pt>
                <c:pt idx="4521" formatCode="General">
                  <c:v>3.0426600000000001</c:v>
                </c:pt>
                <c:pt idx="4522" formatCode="General">
                  <c:v>3.0433300000000001</c:v>
                </c:pt>
                <c:pt idx="4523" formatCode="General">
                  <c:v>3.044</c:v>
                </c:pt>
                <c:pt idx="4524" formatCode="General">
                  <c:v>3.0446800000000001</c:v>
                </c:pt>
                <c:pt idx="4525" formatCode="General">
                  <c:v>3.04535</c:v>
                </c:pt>
                <c:pt idx="4526" formatCode="General">
                  <c:v>3.0460199999999999</c:v>
                </c:pt>
                <c:pt idx="4527" formatCode="General">
                  <c:v>3.0466899999999999</c:v>
                </c:pt>
                <c:pt idx="4528" formatCode="General">
                  <c:v>3.0473699999999999</c:v>
                </c:pt>
                <c:pt idx="4529" formatCode="General">
                  <c:v>3.0480399999999999</c:v>
                </c:pt>
                <c:pt idx="4530" formatCode="General">
                  <c:v>3.0487099999999998</c:v>
                </c:pt>
                <c:pt idx="4531" formatCode="General">
                  <c:v>3.0493899999999998</c:v>
                </c:pt>
                <c:pt idx="4532" formatCode="General">
                  <c:v>3.0500600000000002</c:v>
                </c:pt>
                <c:pt idx="4533" formatCode="General">
                  <c:v>3.0507300000000002</c:v>
                </c:pt>
                <c:pt idx="4534" formatCode="General">
                  <c:v>3.0514100000000002</c:v>
                </c:pt>
                <c:pt idx="4535" formatCode="General">
                  <c:v>3.0520800000000001</c:v>
                </c:pt>
                <c:pt idx="4536" formatCode="General">
                  <c:v>3.0527500000000001</c:v>
                </c:pt>
                <c:pt idx="4537" formatCode="General">
                  <c:v>3.05342</c:v>
                </c:pt>
                <c:pt idx="4538" formatCode="General">
                  <c:v>3.0541</c:v>
                </c:pt>
                <c:pt idx="4539" formatCode="General">
                  <c:v>3.05477</c:v>
                </c:pt>
                <c:pt idx="4540" formatCode="General">
                  <c:v>3.0554399999999999</c:v>
                </c:pt>
                <c:pt idx="4541" formatCode="General">
                  <c:v>3.0561199999999999</c:v>
                </c:pt>
                <c:pt idx="4542" formatCode="General">
                  <c:v>3.0567899999999999</c:v>
                </c:pt>
                <c:pt idx="4543" formatCode="General">
                  <c:v>3.0574599999999998</c:v>
                </c:pt>
                <c:pt idx="4544" formatCode="General">
                  <c:v>3.0581399999999999</c:v>
                </c:pt>
                <c:pt idx="4545" formatCode="General">
                  <c:v>3.0588099999999998</c:v>
                </c:pt>
                <c:pt idx="4546" formatCode="General">
                  <c:v>3.0594800000000002</c:v>
                </c:pt>
                <c:pt idx="4547" formatCode="General">
                  <c:v>3.0601500000000001</c:v>
                </c:pt>
                <c:pt idx="4548" formatCode="General">
                  <c:v>3.0608300000000002</c:v>
                </c:pt>
                <c:pt idx="4549" formatCode="General">
                  <c:v>3.0615000000000001</c:v>
                </c:pt>
                <c:pt idx="4550" formatCode="General">
                  <c:v>3.0621700000000001</c:v>
                </c:pt>
                <c:pt idx="4551" formatCode="General">
                  <c:v>3.0628500000000001</c:v>
                </c:pt>
                <c:pt idx="4552" formatCode="General">
                  <c:v>3.06352</c:v>
                </c:pt>
                <c:pt idx="4553" formatCode="General">
                  <c:v>3.06419</c:v>
                </c:pt>
                <c:pt idx="4554" formatCode="General">
                  <c:v>3.06487</c:v>
                </c:pt>
                <c:pt idx="4555" formatCode="General">
                  <c:v>3.0655399999999999</c:v>
                </c:pt>
                <c:pt idx="4556" formatCode="General">
                  <c:v>3.0662099999999999</c:v>
                </c:pt>
                <c:pt idx="4557" formatCode="General">
                  <c:v>3.0668799999999998</c:v>
                </c:pt>
                <c:pt idx="4558" formatCode="General">
                  <c:v>3.0675599999999998</c:v>
                </c:pt>
                <c:pt idx="4559" formatCode="General">
                  <c:v>3.0682299999999998</c:v>
                </c:pt>
                <c:pt idx="4560" formatCode="General">
                  <c:v>3.0689000000000002</c:v>
                </c:pt>
                <c:pt idx="4561" formatCode="General">
                  <c:v>3.0695800000000002</c:v>
                </c:pt>
                <c:pt idx="4562" formatCode="General">
                  <c:v>3.0702500000000001</c:v>
                </c:pt>
                <c:pt idx="4563" formatCode="General">
                  <c:v>3.0709200000000001</c:v>
                </c:pt>
                <c:pt idx="4564" formatCode="General">
                  <c:v>3.0716000000000001</c:v>
                </c:pt>
                <c:pt idx="4565" formatCode="General">
                  <c:v>3.0722700000000001</c:v>
                </c:pt>
                <c:pt idx="4566" formatCode="General">
                  <c:v>3.07294</c:v>
                </c:pt>
                <c:pt idx="4567" formatCode="General">
                  <c:v>3.07361</c:v>
                </c:pt>
                <c:pt idx="4568" formatCode="General">
                  <c:v>3.07429</c:v>
                </c:pt>
                <c:pt idx="4569" formatCode="General">
                  <c:v>3.0749599999999999</c:v>
                </c:pt>
                <c:pt idx="4570" formatCode="General">
                  <c:v>3.0756299999999999</c:v>
                </c:pt>
                <c:pt idx="4571" formatCode="General">
                  <c:v>3.0763099999999999</c:v>
                </c:pt>
                <c:pt idx="4572" formatCode="General">
                  <c:v>3.0769799999999998</c:v>
                </c:pt>
                <c:pt idx="4573" formatCode="General">
                  <c:v>3.0776500000000002</c:v>
                </c:pt>
                <c:pt idx="4574" formatCode="General">
                  <c:v>3.0783299999999998</c:v>
                </c:pt>
                <c:pt idx="4575" formatCode="General">
                  <c:v>3.0790000000000002</c:v>
                </c:pt>
                <c:pt idx="4576" formatCode="General">
                  <c:v>3.0796700000000001</c:v>
                </c:pt>
                <c:pt idx="4577" formatCode="General">
                  <c:v>3.0803400000000001</c:v>
                </c:pt>
                <c:pt idx="4578" formatCode="General">
                  <c:v>3.0810200000000001</c:v>
                </c:pt>
                <c:pt idx="4579" formatCode="General">
                  <c:v>3.08169</c:v>
                </c:pt>
                <c:pt idx="4580" formatCode="General">
                  <c:v>3.08236</c:v>
                </c:pt>
                <c:pt idx="4581" formatCode="General">
                  <c:v>3.08304</c:v>
                </c:pt>
                <c:pt idx="4582" formatCode="General">
                  <c:v>3.08371</c:v>
                </c:pt>
                <c:pt idx="4583" formatCode="General">
                  <c:v>3.0843799999999999</c:v>
                </c:pt>
                <c:pt idx="4584" formatCode="General">
                  <c:v>3.0850599999999999</c:v>
                </c:pt>
                <c:pt idx="4585" formatCode="General">
                  <c:v>3.0857299999999999</c:v>
                </c:pt>
                <c:pt idx="4586" formatCode="General">
                  <c:v>3.0863999999999998</c:v>
                </c:pt>
                <c:pt idx="4587" formatCode="General">
                  <c:v>3.0870700000000002</c:v>
                </c:pt>
                <c:pt idx="4588" formatCode="General">
                  <c:v>3.0877500000000002</c:v>
                </c:pt>
                <c:pt idx="4589" formatCode="General">
                  <c:v>3.0884200000000002</c:v>
                </c:pt>
                <c:pt idx="4590" formatCode="General">
                  <c:v>3.0890900000000001</c:v>
                </c:pt>
                <c:pt idx="4591" formatCode="General">
                  <c:v>3.0897700000000001</c:v>
                </c:pt>
                <c:pt idx="4592" formatCode="General">
                  <c:v>3.0904400000000001</c:v>
                </c:pt>
                <c:pt idx="4593" formatCode="General">
                  <c:v>3.09111</c:v>
                </c:pt>
                <c:pt idx="4594" formatCode="General">
                  <c:v>3.09179</c:v>
                </c:pt>
                <c:pt idx="4595" formatCode="General">
                  <c:v>3.09246</c:v>
                </c:pt>
                <c:pt idx="4596" formatCode="General">
                  <c:v>3.0931299999999999</c:v>
                </c:pt>
                <c:pt idx="4597" formatCode="General">
                  <c:v>3.0937999999999999</c:v>
                </c:pt>
                <c:pt idx="4598" formatCode="General">
                  <c:v>3.0944799999999999</c:v>
                </c:pt>
                <c:pt idx="4599" formatCode="General">
                  <c:v>3.0951499999999998</c:v>
                </c:pt>
                <c:pt idx="4600" formatCode="General">
                  <c:v>3.0958199999999998</c:v>
                </c:pt>
                <c:pt idx="4601" formatCode="General">
                  <c:v>3.0964999999999998</c:v>
                </c:pt>
                <c:pt idx="4602" formatCode="General">
                  <c:v>3.0971700000000002</c:v>
                </c:pt>
                <c:pt idx="4603" formatCode="General">
                  <c:v>3.0978400000000001</c:v>
                </c:pt>
                <c:pt idx="4604" formatCode="General">
                  <c:v>3.0985200000000002</c:v>
                </c:pt>
                <c:pt idx="4605" formatCode="General">
                  <c:v>3.0991900000000001</c:v>
                </c:pt>
                <c:pt idx="4606" formatCode="General">
                  <c:v>3.0998600000000001</c:v>
                </c:pt>
                <c:pt idx="4607" formatCode="General">
                  <c:v>3.10053</c:v>
                </c:pt>
                <c:pt idx="4608" formatCode="General">
                  <c:v>3.10121</c:v>
                </c:pt>
                <c:pt idx="4609" formatCode="General">
                  <c:v>3.10188</c:v>
                </c:pt>
                <c:pt idx="4610" formatCode="General">
                  <c:v>3.1025499999999999</c:v>
                </c:pt>
                <c:pt idx="4611" formatCode="General">
                  <c:v>3.1032299999999999</c:v>
                </c:pt>
                <c:pt idx="4612" formatCode="General">
                  <c:v>3.1038999999999999</c:v>
                </c:pt>
                <c:pt idx="4613" formatCode="General">
                  <c:v>3.1045699999999998</c:v>
                </c:pt>
                <c:pt idx="4614" formatCode="General">
                  <c:v>3.1052499999999998</c:v>
                </c:pt>
                <c:pt idx="4615" formatCode="General">
                  <c:v>3.1059199999999998</c:v>
                </c:pt>
                <c:pt idx="4616" formatCode="General">
                  <c:v>3.1065900000000002</c:v>
                </c:pt>
                <c:pt idx="4617" formatCode="General">
                  <c:v>3.1072600000000001</c:v>
                </c:pt>
                <c:pt idx="4618" formatCode="General">
                  <c:v>3.1079400000000001</c:v>
                </c:pt>
                <c:pt idx="4619" formatCode="General">
                  <c:v>3.1086100000000001</c:v>
                </c:pt>
                <c:pt idx="4620" formatCode="General">
                  <c:v>3.10928</c:v>
                </c:pt>
                <c:pt idx="4621" formatCode="General">
                  <c:v>3.1099600000000001</c:v>
                </c:pt>
                <c:pt idx="4622" formatCode="General">
                  <c:v>3.11063</c:v>
                </c:pt>
                <c:pt idx="4623" formatCode="General">
                  <c:v>3.1113</c:v>
                </c:pt>
                <c:pt idx="4624" formatCode="General">
                  <c:v>3.11198</c:v>
                </c:pt>
                <c:pt idx="4625" formatCode="General">
                  <c:v>3.1126499999999999</c:v>
                </c:pt>
                <c:pt idx="4626" formatCode="General">
                  <c:v>3.1133199999999999</c:v>
                </c:pt>
                <c:pt idx="4627" formatCode="General">
                  <c:v>3.1139899999999998</c:v>
                </c:pt>
                <c:pt idx="4628" formatCode="General">
                  <c:v>3.1146699999999998</c:v>
                </c:pt>
                <c:pt idx="4629" formatCode="General">
                  <c:v>3.1153400000000002</c:v>
                </c:pt>
                <c:pt idx="4630" formatCode="General">
                  <c:v>3.1160100000000002</c:v>
                </c:pt>
                <c:pt idx="4631" formatCode="General">
                  <c:v>3.1166900000000002</c:v>
                </c:pt>
                <c:pt idx="4632" formatCode="General">
                  <c:v>3.1173600000000001</c:v>
                </c:pt>
                <c:pt idx="4633" formatCode="General">
                  <c:v>3.1180300000000001</c:v>
                </c:pt>
                <c:pt idx="4634" formatCode="General">
                  <c:v>3.1187100000000001</c:v>
                </c:pt>
                <c:pt idx="4635" formatCode="General">
                  <c:v>3.11938</c:v>
                </c:pt>
                <c:pt idx="4636" formatCode="General">
                  <c:v>3.12005</c:v>
                </c:pt>
                <c:pt idx="4637" formatCode="General">
                  <c:v>3.1207199999999999</c:v>
                </c:pt>
                <c:pt idx="4638" formatCode="General">
                  <c:v>3.1214</c:v>
                </c:pt>
                <c:pt idx="4639" formatCode="General">
                  <c:v>3.1220699999999999</c:v>
                </c:pt>
                <c:pt idx="4640" formatCode="General">
                  <c:v>3.1227399999999998</c:v>
                </c:pt>
                <c:pt idx="4641" formatCode="General">
                  <c:v>3.1234199999999999</c:v>
                </c:pt>
                <c:pt idx="4642" formatCode="General">
                  <c:v>3.1240899999999998</c:v>
                </c:pt>
                <c:pt idx="4643" formatCode="General">
                  <c:v>3.1247600000000002</c:v>
                </c:pt>
                <c:pt idx="4644" formatCode="General">
                  <c:v>3.1254400000000002</c:v>
                </c:pt>
                <c:pt idx="4645" formatCode="General">
                  <c:v>3.1261100000000002</c:v>
                </c:pt>
                <c:pt idx="4646" formatCode="General">
                  <c:v>3.1267800000000001</c:v>
                </c:pt>
                <c:pt idx="4647" formatCode="General">
                  <c:v>3.1274500000000001</c:v>
                </c:pt>
                <c:pt idx="4648" formatCode="General">
                  <c:v>3.1281300000000001</c:v>
                </c:pt>
                <c:pt idx="4649" formatCode="General">
                  <c:v>3.1288</c:v>
                </c:pt>
                <c:pt idx="4650" formatCode="General">
                  <c:v>3.12947</c:v>
                </c:pt>
                <c:pt idx="4651" formatCode="General">
                  <c:v>3.13015</c:v>
                </c:pt>
                <c:pt idx="4652" formatCode="General">
                  <c:v>3.1308199999999999</c:v>
                </c:pt>
                <c:pt idx="4653" formatCode="General">
                  <c:v>3.1314899999999999</c:v>
                </c:pt>
                <c:pt idx="4654" formatCode="General">
                  <c:v>3.1321699999999999</c:v>
                </c:pt>
                <c:pt idx="4655" formatCode="General">
                  <c:v>3.1328399999999998</c:v>
                </c:pt>
                <c:pt idx="4656" formatCode="General">
                  <c:v>3.1335099999999998</c:v>
                </c:pt>
                <c:pt idx="4657" formatCode="General">
                  <c:v>3.1341800000000002</c:v>
                </c:pt>
                <c:pt idx="4658" formatCode="General">
                  <c:v>3.1348600000000002</c:v>
                </c:pt>
                <c:pt idx="4659" formatCode="General">
                  <c:v>3.1355300000000002</c:v>
                </c:pt>
                <c:pt idx="4660" formatCode="General">
                  <c:v>3.1362000000000001</c:v>
                </c:pt>
                <c:pt idx="4661" formatCode="General">
                  <c:v>3.1368800000000001</c:v>
                </c:pt>
                <c:pt idx="4662" formatCode="General">
                  <c:v>3.1375500000000001</c:v>
                </c:pt>
                <c:pt idx="4663" formatCode="General">
                  <c:v>3.13822</c:v>
                </c:pt>
                <c:pt idx="4664" formatCode="General">
                  <c:v>3.1389</c:v>
                </c:pt>
                <c:pt idx="4665" formatCode="General">
                  <c:v>3.13957</c:v>
                </c:pt>
                <c:pt idx="4666" formatCode="General">
                  <c:v>3.1402399999999999</c:v>
                </c:pt>
                <c:pt idx="4667" formatCode="General">
                  <c:v>3.1409199999999999</c:v>
                </c:pt>
                <c:pt idx="4668" formatCode="General">
                  <c:v>3.1415899999999999</c:v>
                </c:pt>
                <c:pt idx="4669" formatCode="General">
                  <c:v>3.1422599999999998</c:v>
                </c:pt>
                <c:pt idx="4670" formatCode="General">
                  <c:v>3.1429299999999998</c:v>
                </c:pt>
                <c:pt idx="4671" formatCode="General">
                  <c:v>3.1436099999999998</c:v>
                </c:pt>
                <c:pt idx="4672" formatCode="General">
                  <c:v>3.1442800000000002</c:v>
                </c:pt>
                <c:pt idx="4673" formatCode="General">
                  <c:v>3.1449500000000001</c:v>
                </c:pt>
                <c:pt idx="4674" formatCode="General">
                  <c:v>3.1456300000000001</c:v>
                </c:pt>
                <c:pt idx="4675" formatCode="General">
                  <c:v>3.1463000000000001</c:v>
                </c:pt>
                <c:pt idx="4676" formatCode="General">
                  <c:v>3.14697</c:v>
                </c:pt>
                <c:pt idx="4677" formatCode="General">
                  <c:v>3.1476500000000001</c:v>
                </c:pt>
                <c:pt idx="4678" formatCode="General">
                  <c:v>3.14832</c:v>
                </c:pt>
                <c:pt idx="4679" formatCode="General">
                  <c:v>3.14899</c:v>
                </c:pt>
                <c:pt idx="4680" formatCode="General">
                  <c:v>3.1496599999999999</c:v>
                </c:pt>
                <c:pt idx="4681" formatCode="General">
                  <c:v>3.1503399999999999</c:v>
                </c:pt>
                <c:pt idx="4682" formatCode="General">
                  <c:v>3.1510099999999999</c:v>
                </c:pt>
                <c:pt idx="4683" formatCode="General">
                  <c:v>3.1516799999999998</c:v>
                </c:pt>
                <c:pt idx="4684" formatCode="General">
                  <c:v>3.1523599999999998</c:v>
                </c:pt>
                <c:pt idx="4685" formatCode="General">
                  <c:v>3.1530300000000002</c:v>
                </c:pt>
                <c:pt idx="4686" formatCode="General">
                  <c:v>3.1537000000000002</c:v>
                </c:pt>
                <c:pt idx="4687" formatCode="General">
                  <c:v>3.1543800000000002</c:v>
                </c:pt>
                <c:pt idx="4688" formatCode="General">
                  <c:v>3.1550500000000001</c:v>
                </c:pt>
                <c:pt idx="4689" formatCode="General">
                  <c:v>3.1557200000000001</c:v>
                </c:pt>
                <c:pt idx="4690" formatCode="General">
                  <c:v>3.15639</c:v>
                </c:pt>
                <c:pt idx="4691" formatCode="General">
                  <c:v>3.15707</c:v>
                </c:pt>
                <c:pt idx="4692" formatCode="General">
                  <c:v>3.15774</c:v>
                </c:pt>
                <c:pt idx="4693" formatCode="General">
                  <c:v>3.1584099999999999</c:v>
                </c:pt>
                <c:pt idx="4694" formatCode="General">
                  <c:v>3.15909</c:v>
                </c:pt>
                <c:pt idx="4695" formatCode="General">
                  <c:v>3.1597599999999999</c:v>
                </c:pt>
                <c:pt idx="4696" formatCode="General">
                  <c:v>3.1604299999999999</c:v>
                </c:pt>
                <c:pt idx="4697" formatCode="General">
                  <c:v>3.1611099999999999</c:v>
                </c:pt>
                <c:pt idx="4698" formatCode="General">
                  <c:v>3.1617799999999998</c:v>
                </c:pt>
                <c:pt idx="4699" formatCode="General">
                  <c:v>3.1624500000000002</c:v>
                </c:pt>
                <c:pt idx="4700" formatCode="General">
                  <c:v>3.1631200000000002</c:v>
                </c:pt>
                <c:pt idx="4701" formatCode="General">
                  <c:v>3.1638000000000002</c:v>
                </c:pt>
                <c:pt idx="4702" formatCode="General">
                  <c:v>3.1644700000000001</c:v>
                </c:pt>
                <c:pt idx="4703" formatCode="General">
                  <c:v>3.1651400000000001</c:v>
                </c:pt>
                <c:pt idx="4704" formatCode="General">
                  <c:v>3.1658200000000001</c:v>
                </c:pt>
                <c:pt idx="4705" formatCode="General">
                  <c:v>3.16649</c:v>
                </c:pt>
                <c:pt idx="4706" formatCode="General">
                  <c:v>3.16716</c:v>
                </c:pt>
                <c:pt idx="4707" formatCode="General">
                  <c:v>3.16784</c:v>
                </c:pt>
                <c:pt idx="4708" formatCode="General">
                  <c:v>3.1685099999999999</c:v>
                </c:pt>
                <c:pt idx="4709" formatCode="General">
                  <c:v>3.1691799999999999</c:v>
                </c:pt>
                <c:pt idx="4710" formatCode="General">
                  <c:v>3.1698499999999998</c:v>
                </c:pt>
                <c:pt idx="4711" formatCode="General">
                  <c:v>3.1705299999999998</c:v>
                </c:pt>
                <c:pt idx="4712" formatCode="General">
                  <c:v>3.1711999999999998</c:v>
                </c:pt>
                <c:pt idx="4713" formatCode="General">
                  <c:v>3.1718700000000002</c:v>
                </c:pt>
                <c:pt idx="4714" formatCode="General">
                  <c:v>3.1725500000000002</c:v>
                </c:pt>
                <c:pt idx="4715" formatCode="General">
                  <c:v>3.1732200000000002</c:v>
                </c:pt>
                <c:pt idx="4716" formatCode="General">
                  <c:v>3.1738900000000001</c:v>
                </c:pt>
                <c:pt idx="4717" formatCode="General">
                  <c:v>3.1745700000000001</c:v>
                </c:pt>
                <c:pt idx="4718" formatCode="General">
                  <c:v>3.1752400000000001</c:v>
                </c:pt>
                <c:pt idx="4719" formatCode="General">
                  <c:v>3.17591</c:v>
                </c:pt>
                <c:pt idx="4720" formatCode="General">
                  <c:v>3.17658</c:v>
                </c:pt>
                <c:pt idx="4721" formatCode="General">
                  <c:v>3.17726</c:v>
                </c:pt>
                <c:pt idx="4722" formatCode="General">
                  <c:v>3.1779299999999999</c:v>
                </c:pt>
                <c:pt idx="4723" formatCode="General">
                  <c:v>3.1785999999999999</c:v>
                </c:pt>
                <c:pt idx="4724" formatCode="General">
                  <c:v>3.1792799999999999</c:v>
                </c:pt>
                <c:pt idx="4725" formatCode="General">
                  <c:v>3.1799499999999998</c:v>
                </c:pt>
                <c:pt idx="4726" formatCode="General">
                  <c:v>3.1806199999999998</c:v>
                </c:pt>
                <c:pt idx="4727" formatCode="General">
                  <c:v>3.1812999999999998</c:v>
                </c:pt>
                <c:pt idx="4728" formatCode="General">
                  <c:v>3.1819700000000002</c:v>
                </c:pt>
                <c:pt idx="4729" formatCode="General">
                  <c:v>3.1826400000000001</c:v>
                </c:pt>
                <c:pt idx="4730" formatCode="General">
                  <c:v>3.1833100000000001</c:v>
                </c:pt>
                <c:pt idx="4731" formatCode="General">
                  <c:v>3.1839900000000001</c:v>
                </c:pt>
                <c:pt idx="4732" formatCode="General">
                  <c:v>3.18466</c:v>
                </c:pt>
                <c:pt idx="4733" formatCode="General">
                  <c:v>3.18533</c:v>
                </c:pt>
                <c:pt idx="4734" formatCode="General">
                  <c:v>3.18601</c:v>
                </c:pt>
                <c:pt idx="4735" formatCode="General">
                  <c:v>3.18668</c:v>
                </c:pt>
                <c:pt idx="4736" formatCode="General">
                  <c:v>3.1873499999999999</c:v>
                </c:pt>
                <c:pt idx="4737" formatCode="General">
                  <c:v>3.1880299999999999</c:v>
                </c:pt>
                <c:pt idx="4738" formatCode="General">
                  <c:v>3.1886999999999999</c:v>
                </c:pt>
                <c:pt idx="4739" formatCode="General">
                  <c:v>3.1893699999999998</c:v>
                </c:pt>
                <c:pt idx="4740" formatCode="General">
                  <c:v>3.1900400000000002</c:v>
                </c:pt>
                <c:pt idx="4741" formatCode="General">
                  <c:v>3.1907199999999998</c:v>
                </c:pt>
                <c:pt idx="4742" formatCode="General">
                  <c:v>3.1913900000000002</c:v>
                </c:pt>
                <c:pt idx="4743" formatCode="General">
                  <c:v>3.1920600000000001</c:v>
                </c:pt>
                <c:pt idx="4744" formatCode="General">
                  <c:v>3.1927400000000001</c:v>
                </c:pt>
                <c:pt idx="4745" formatCode="General">
                  <c:v>3.1934100000000001</c:v>
                </c:pt>
                <c:pt idx="4746" formatCode="General">
                  <c:v>3.19408</c:v>
                </c:pt>
                <c:pt idx="4747" formatCode="General">
                  <c:v>3.19476</c:v>
                </c:pt>
                <c:pt idx="4748" formatCode="General">
                  <c:v>3.19543</c:v>
                </c:pt>
                <c:pt idx="4749" formatCode="General">
                  <c:v>3.1960999999999999</c:v>
                </c:pt>
                <c:pt idx="4750" formatCode="General">
                  <c:v>3.1967699999999999</c:v>
                </c:pt>
                <c:pt idx="4751" formatCode="General">
                  <c:v>3.1974499999999999</c:v>
                </c:pt>
                <c:pt idx="4752" formatCode="General">
                  <c:v>3.1981199999999999</c:v>
                </c:pt>
                <c:pt idx="4753" formatCode="General">
                  <c:v>3.1987899999999998</c:v>
                </c:pt>
                <c:pt idx="4754" formatCode="General">
                  <c:v>3.1994699999999998</c:v>
                </c:pt>
                <c:pt idx="4755" formatCode="General">
                  <c:v>3.2001400000000002</c:v>
                </c:pt>
                <c:pt idx="4756" formatCode="General">
                  <c:v>3.2008100000000002</c:v>
                </c:pt>
                <c:pt idx="4757" formatCode="General">
                  <c:v>3.2014900000000002</c:v>
                </c:pt>
                <c:pt idx="4758" formatCode="General">
                  <c:v>3.2021600000000001</c:v>
                </c:pt>
                <c:pt idx="4759" formatCode="General">
                  <c:v>3.2028300000000001</c:v>
                </c:pt>
                <c:pt idx="4760" formatCode="General">
                  <c:v>3.2035</c:v>
                </c:pt>
                <c:pt idx="4761" formatCode="General">
                  <c:v>3.20418</c:v>
                </c:pt>
                <c:pt idx="4762" formatCode="General">
                  <c:v>3.20485</c:v>
                </c:pt>
                <c:pt idx="4763" formatCode="General">
                  <c:v>3.2055199999999999</c:v>
                </c:pt>
                <c:pt idx="4764" formatCode="General">
                  <c:v>3.2061999999999999</c:v>
                </c:pt>
                <c:pt idx="4765" formatCode="General">
                  <c:v>3.2068699999999999</c:v>
                </c:pt>
                <c:pt idx="4766" formatCode="General">
                  <c:v>3.2075399999999998</c:v>
                </c:pt>
                <c:pt idx="4767" formatCode="General">
                  <c:v>3.2082199999999998</c:v>
                </c:pt>
                <c:pt idx="4768" formatCode="General">
                  <c:v>3.2088899999999998</c:v>
                </c:pt>
                <c:pt idx="4769" formatCode="General">
                  <c:v>3.2095600000000002</c:v>
                </c:pt>
                <c:pt idx="4770" formatCode="General">
                  <c:v>3.2102300000000001</c:v>
                </c:pt>
                <c:pt idx="4771" formatCode="General">
                  <c:v>3.2109100000000002</c:v>
                </c:pt>
                <c:pt idx="4772" formatCode="General">
                  <c:v>3.2115800000000001</c:v>
                </c:pt>
                <c:pt idx="4773" formatCode="General">
                  <c:v>3.21225</c:v>
                </c:pt>
                <c:pt idx="4774" formatCode="General">
                  <c:v>3.2129300000000001</c:v>
                </c:pt>
                <c:pt idx="4775" formatCode="General">
                  <c:v>3.2136</c:v>
                </c:pt>
                <c:pt idx="4776" formatCode="General">
                  <c:v>3.21427</c:v>
                </c:pt>
                <c:pt idx="4777" formatCode="General">
                  <c:v>3.21495</c:v>
                </c:pt>
                <c:pt idx="4778" formatCode="General">
                  <c:v>3.2156199999999999</c:v>
                </c:pt>
                <c:pt idx="4779" formatCode="General">
                  <c:v>3.2162899999999999</c:v>
                </c:pt>
                <c:pt idx="4780" formatCode="General">
                  <c:v>3.2169599999999998</c:v>
                </c:pt>
                <c:pt idx="4781" formatCode="General">
                  <c:v>3.2176399999999998</c:v>
                </c:pt>
                <c:pt idx="4782" formatCode="General">
                  <c:v>3.2183099999999998</c:v>
                </c:pt>
                <c:pt idx="4783" formatCode="General">
                  <c:v>3.2189800000000002</c:v>
                </c:pt>
                <c:pt idx="4784" formatCode="General">
                  <c:v>3.2196600000000002</c:v>
                </c:pt>
                <c:pt idx="4785" formatCode="General">
                  <c:v>3.2203300000000001</c:v>
                </c:pt>
                <c:pt idx="4786" formatCode="General">
                  <c:v>3.2210000000000001</c:v>
                </c:pt>
                <c:pt idx="4787" formatCode="General">
                  <c:v>3.2216800000000001</c:v>
                </c:pt>
                <c:pt idx="4788" formatCode="General">
                  <c:v>3.22235</c:v>
                </c:pt>
                <c:pt idx="4789" formatCode="General">
                  <c:v>3.22302</c:v>
                </c:pt>
                <c:pt idx="4790" formatCode="General">
                  <c:v>3.2236899999999999</c:v>
                </c:pt>
                <c:pt idx="4791" formatCode="General">
                  <c:v>3.22437</c:v>
                </c:pt>
                <c:pt idx="4792" formatCode="General">
                  <c:v>3.2250399999999999</c:v>
                </c:pt>
                <c:pt idx="4793" formatCode="General">
                  <c:v>3.2257099999999999</c:v>
                </c:pt>
                <c:pt idx="4794" formatCode="General">
                  <c:v>3.2263899999999999</c:v>
                </c:pt>
                <c:pt idx="4795" formatCode="General">
                  <c:v>3.2270599999999998</c:v>
                </c:pt>
                <c:pt idx="4796" formatCode="General">
                  <c:v>3.2277300000000002</c:v>
                </c:pt>
                <c:pt idx="4797" formatCode="General">
                  <c:v>3.2284099999999998</c:v>
                </c:pt>
                <c:pt idx="4798" formatCode="General">
                  <c:v>3.2290800000000002</c:v>
                </c:pt>
                <c:pt idx="4799" formatCode="General">
                  <c:v>3.2297500000000001</c:v>
                </c:pt>
                <c:pt idx="4800" formatCode="General">
                  <c:v>3.2304200000000001</c:v>
                </c:pt>
                <c:pt idx="4801" formatCode="General">
                  <c:v>3.2311000000000001</c:v>
                </c:pt>
                <c:pt idx="4802" formatCode="General">
                  <c:v>3.23177</c:v>
                </c:pt>
                <c:pt idx="4803" formatCode="General">
                  <c:v>3.23244</c:v>
                </c:pt>
                <c:pt idx="4804" formatCode="General">
                  <c:v>3.23312</c:v>
                </c:pt>
                <c:pt idx="4805" formatCode="General">
                  <c:v>3.2337899999999999</c:v>
                </c:pt>
                <c:pt idx="4806" formatCode="General">
                  <c:v>3.2344599999999999</c:v>
                </c:pt>
                <c:pt idx="4807" formatCode="General">
                  <c:v>3.2351399999999999</c:v>
                </c:pt>
                <c:pt idx="4808" formatCode="General">
                  <c:v>3.2358099999999999</c:v>
                </c:pt>
                <c:pt idx="4809" formatCode="General">
                  <c:v>3.2364799999999998</c:v>
                </c:pt>
                <c:pt idx="4810" formatCode="General">
                  <c:v>3.2371500000000002</c:v>
                </c:pt>
                <c:pt idx="4811" formatCode="General">
                  <c:v>3.2378300000000002</c:v>
                </c:pt>
                <c:pt idx="4812" formatCode="General">
                  <c:v>3.2385000000000002</c:v>
                </c:pt>
                <c:pt idx="4813" formatCode="General">
                  <c:v>3.2391700000000001</c:v>
                </c:pt>
                <c:pt idx="4814" formatCode="General">
                  <c:v>3.2398500000000001</c:v>
                </c:pt>
                <c:pt idx="4815" formatCode="General">
                  <c:v>3.2405200000000001</c:v>
                </c:pt>
                <c:pt idx="4816" formatCode="General">
                  <c:v>3.24119</c:v>
                </c:pt>
                <c:pt idx="4817" formatCode="General">
                  <c:v>3.24187</c:v>
                </c:pt>
                <c:pt idx="4818" formatCode="General">
                  <c:v>3.24254</c:v>
                </c:pt>
                <c:pt idx="4819" formatCode="General">
                  <c:v>3.2432099999999999</c:v>
                </c:pt>
                <c:pt idx="4820" formatCode="General">
                  <c:v>3.2438799999999999</c:v>
                </c:pt>
                <c:pt idx="4821" formatCode="General">
                  <c:v>3.2445599999999999</c:v>
                </c:pt>
                <c:pt idx="4822" formatCode="General">
                  <c:v>3.2452299999999998</c:v>
                </c:pt>
                <c:pt idx="4823" formatCode="General">
                  <c:v>3.2458999999999998</c:v>
                </c:pt>
                <c:pt idx="4824" formatCode="General">
                  <c:v>3.2465799999999998</c:v>
                </c:pt>
                <c:pt idx="4825" formatCode="General">
                  <c:v>3.2472500000000002</c:v>
                </c:pt>
                <c:pt idx="4826" formatCode="General">
                  <c:v>3.2479200000000001</c:v>
                </c:pt>
                <c:pt idx="4827" formatCode="General">
                  <c:v>3.2486000000000002</c:v>
                </c:pt>
                <c:pt idx="4828" formatCode="General">
                  <c:v>3.2492700000000001</c:v>
                </c:pt>
                <c:pt idx="4829" formatCode="General">
                  <c:v>3.2499400000000001</c:v>
                </c:pt>
                <c:pt idx="4830" formatCode="General">
                  <c:v>3.25061</c:v>
                </c:pt>
                <c:pt idx="4831" formatCode="General">
                  <c:v>3.25129</c:v>
                </c:pt>
                <c:pt idx="4832" formatCode="General">
                  <c:v>3.25196</c:v>
                </c:pt>
                <c:pt idx="4833" formatCode="General">
                  <c:v>3.2526299999999999</c:v>
                </c:pt>
                <c:pt idx="4834" formatCode="General">
                  <c:v>3.2533099999999999</c:v>
                </c:pt>
                <c:pt idx="4835" formatCode="General">
                  <c:v>3.2539799999999999</c:v>
                </c:pt>
                <c:pt idx="4836" formatCode="General">
                  <c:v>3.2546499999999998</c:v>
                </c:pt>
                <c:pt idx="4837" formatCode="General">
                  <c:v>3.2553299999999998</c:v>
                </c:pt>
                <c:pt idx="4838" formatCode="General">
                  <c:v>3.2559999999999998</c:v>
                </c:pt>
                <c:pt idx="4839" formatCode="General">
                  <c:v>3.2566700000000002</c:v>
                </c:pt>
                <c:pt idx="4840" formatCode="General">
                  <c:v>3.2573400000000001</c:v>
                </c:pt>
                <c:pt idx="4841" formatCode="General">
                  <c:v>3.2580200000000001</c:v>
                </c:pt>
                <c:pt idx="4842" formatCode="General">
                  <c:v>3.2586900000000001</c:v>
                </c:pt>
                <c:pt idx="4843" formatCode="General">
                  <c:v>3.25936</c:v>
                </c:pt>
                <c:pt idx="4844" formatCode="General">
                  <c:v>3.26004</c:v>
                </c:pt>
                <c:pt idx="4845" formatCode="General">
                  <c:v>3.26071</c:v>
                </c:pt>
                <c:pt idx="4846" formatCode="General">
                  <c:v>3.2613799999999999</c:v>
                </c:pt>
                <c:pt idx="4847" formatCode="General">
                  <c:v>3.26206</c:v>
                </c:pt>
                <c:pt idx="4848" formatCode="General">
                  <c:v>3.2627299999999999</c:v>
                </c:pt>
                <c:pt idx="4849" formatCode="General">
                  <c:v>3.2633999999999999</c:v>
                </c:pt>
                <c:pt idx="4850" formatCode="General">
                  <c:v>3.2640699999999998</c:v>
                </c:pt>
                <c:pt idx="4851" formatCode="General">
                  <c:v>3.2647499999999998</c:v>
                </c:pt>
                <c:pt idx="4852" formatCode="General">
                  <c:v>3.2654200000000002</c:v>
                </c:pt>
                <c:pt idx="4853" formatCode="General">
                  <c:v>3.2660900000000002</c:v>
                </c:pt>
                <c:pt idx="4854" formatCode="General">
                  <c:v>3.2667700000000002</c:v>
                </c:pt>
                <c:pt idx="4855" formatCode="General">
                  <c:v>3.2674400000000001</c:v>
                </c:pt>
                <c:pt idx="4856" formatCode="General">
                  <c:v>3.2681100000000001</c:v>
                </c:pt>
                <c:pt idx="4857" formatCode="General">
                  <c:v>3.2687900000000001</c:v>
                </c:pt>
                <c:pt idx="4858" formatCode="General">
                  <c:v>3.26946</c:v>
                </c:pt>
                <c:pt idx="4859" formatCode="General">
                  <c:v>3.27013</c:v>
                </c:pt>
                <c:pt idx="4860" formatCode="General">
                  <c:v>3.2707999999999999</c:v>
                </c:pt>
                <c:pt idx="4861" formatCode="General">
                  <c:v>3.2714799999999999</c:v>
                </c:pt>
                <c:pt idx="4862" formatCode="General">
                  <c:v>3.2721499999999999</c:v>
                </c:pt>
                <c:pt idx="4863" formatCode="General">
                  <c:v>3.2728199999999998</c:v>
                </c:pt>
                <c:pt idx="4864" formatCode="General">
                  <c:v>3.2734999999999999</c:v>
                </c:pt>
                <c:pt idx="4865" formatCode="General">
                  <c:v>3.2741699999999998</c:v>
                </c:pt>
                <c:pt idx="4866" formatCode="General">
                  <c:v>3.2748400000000002</c:v>
                </c:pt>
                <c:pt idx="4867" formatCode="General">
                  <c:v>3.2755200000000002</c:v>
                </c:pt>
                <c:pt idx="4868" formatCode="General">
                  <c:v>3.2761900000000002</c:v>
                </c:pt>
                <c:pt idx="4869" formatCode="General">
                  <c:v>3.2768600000000001</c:v>
                </c:pt>
                <c:pt idx="4870" formatCode="General">
                  <c:v>3.2775400000000001</c:v>
                </c:pt>
                <c:pt idx="4871" formatCode="General">
                  <c:v>3.2782100000000001</c:v>
                </c:pt>
                <c:pt idx="4872" formatCode="General">
                  <c:v>3.27888</c:v>
                </c:pt>
                <c:pt idx="4873" formatCode="General">
                  <c:v>3.27955</c:v>
                </c:pt>
                <c:pt idx="4874" formatCode="General">
                  <c:v>3.28023</c:v>
                </c:pt>
                <c:pt idx="4875" formatCode="General">
                  <c:v>3.2808999999999999</c:v>
                </c:pt>
                <c:pt idx="4876" formatCode="General">
                  <c:v>3.2815699999999999</c:v>
                </c:pt>
                <c:pt idx="4877" formatCode="General">
                  <c:v>3.2822499999999999</c:v>
                </c:pt>
                <c:pt idx="4878" formatCode="General">
                  <c:v>3.2829199999999998</c:v>
                </c:pt>
                <c:pt idx="4879" formatCode="General">
                  <c:v>3.2835899999999998</c:v>
                </c:pt>
                <c:pt idx="4880" formatCode="General">
                  <c:v>3.2842699999999998</c:v>
                </c:pt>
                <c:pt idx="4881" formatCode="General">
                  <c:v>3.2849400000000002</c:v>
                </c:pt>
                <c:pt idx="4882" formatCode="General">
                  <c:v>3.2856100000000001</c:v>
                </c:pt>
                <c:pt idx="4883" formatCode="General">
                  <c:v>3.2862800000000001</c:v>
                </c:pt>
                <c:pt idx="4884" formatCode="General">
                  <c:v>3.2869600000000001</c:v>
                </c:pt>
                <c:pt idx="4885" formatCode="General">
                  <c:v>3.2876300000000001</c:v>
                </c:pt>
                <c:pt idx="4886" formatCode="General">
                  <c:v>3.2883</c:v>
                </c:pt>
                <c:pt idx="4887" formatCode="General">
                  <c:v>3.28898</c:v>
                </c:pt>
                <c:pt idx="4888" formatCode="General">
                  <c:v>3.28965</c:v>
                </c:pt>
                <c:pt idx="4889" formatCode="General">
                  <c:v>3.2903199999999999</c:v>
                </c:pt>
                <c:pt idx="4890" formatCode="General">
                  <c:v>3.2909999999999999</c:v>
                </c:pt>
                <c:pt idx="4891" formatCode="General">
                  <c:v>3.2916699999999999</c:v>
                </c:pt>
                <c:pt idx="4892" formatCode="General">
                  <c:v>3.2923399999999998</c:v>
                </c:pt>
                <c:pt idx="4893" formatCode="General">
                  <c:v>3.2930100000000002</c:v>
                </c:pt>
                <c:pt idx="4894" formatCode="General">
                  <c:v>3.2936899999999998</c:v>
                </c:pt>
                <c:pt idx="4895" formatCode="General">
                  <c:v>3.2943600000000002</c:v>
                </c:pt>
                <c:pt idx="4896" formatCode="General">
                  <c:v>3.2950300000000001</c:v>
                </c:pt>
                <c:pt idx="4897" formatCode="General">
                  <c:v>3.2957100000000001</c:v>
                </c:pt>
                <c:pt idx="4898" formatCode="General">
                  <c:v>3.2963800000000001</c:v>
                </c:pt>
                <c:pt idx="4899" formatCode="General">
                  <c:v>3.29705</c:v>
                </c:pt>
                <c:pt idx="4900" formatCode="General">
                  <c:v>3.2977300000000001</c:v>
                </c:pt>
                <c:pt idx="4901" formatCode="General">
                  <c:v>3.2984</c:v>
                </c:pt>
                <c:pt idx="4902" formatCode="General">
                  <c:v>3.2990699999999999</c:v>
                </c:pt>
                <c:pt idx="4903" formatCode="General">
                  <c:v>3.2997399999999999</c:v>
                </c:pt>
                <c:pt idx="4904" formatCode="General">
                  <c:v>3.3004199999999999</c:v>
                </c:pt>
                <c:pt idx="4905" formatCode="General">
                  <c:v>3.3010899999999999</c:v>
                </c:pt>
                <c:pt idx="4906" formatCode="General">
                  <c:v>3.3017599999999998</c:v>
                </c:pt>
                <c:pt idx="4907" formatCode="General">
                  <c:v>3.3024399999999998</c:v>
                </c:pt>
                <c:pt idx="4908" formatCode="General">
                  <c:v>3.3031100000000002</c:v>
                </c:pt>
                <c:pt idx="4909" formatCode="General">
                  <c:v>3.3037800000000002</c:v>
                </c:pt>
                <c:pt idx="4910" formatCode="General">
                  <c:v>3.3044600000000002</c:v>
                </c:pt>
                <c:pt idx="4911" formatCode="General">
                  <c:v>3.3051300000000001</c:v>
                </c:pt>
                <c:pt idx="4912" formatCode="General">
                  <c:v>3.3058000000000001</c:v>
                </c:pt>
                <c:pt idx="4913" formatCode="General">
                  <c:v>3.30647</c:v>
                </c:pt>
                <c:pt idx="4914" formatCode="General">
                  <c:v>3.30715</c:v>
                </c:pt>
                <c:pt idx="4915" formatCode="General">
                  <c:v>3.30782</c:v>
                </c:pt>
                <c:pt idx="4916" formatCode="General">
                  <c:v>3.3084899999999999</c:v>
                </c:pt>
                <c:pt idx="4917" formatCode="General">
                  <c:v>3.3091699999999999</c:v>
                </c:pt>
                <c:pt idx="4918" formatCode="General">
                  <c:v>3.3098399999999999</c:v>
                </c:pt>
                <c:pt idx="4919" formatCode="General">
                  <c:v>3.3105099999999998</c:v>
                </c:pt>
                <c:pt idx="4920" formatCode="General">
                  <c:v>3.3111899999999999</c:v>
                </c:pt>
                <c:pt idx="4921" formatCode="General">
                  <c:v>3.3118599999999998</c:v>
                </c:pt>
                <c:pt idx="4922" formatCode="General">
                  <c:v>3.3125300000000002</c:v>
                </c:pt>
                <c:pt idx="4923" formatCode="General">
                  <c:v>3.3132000000000001</c:v>
                </c:pt>
                <c:pt idx="4924" formatCode="General">
                  <c:v>3.3138800000000002</c:v>
                </c:pt>
                <c:pt idx="4925" formatCode="General">
                  <c:v>3.3145500000000001</c:v>
                </c:pt>
                <c:pt idx="4926" formatCode="General">
                  <c:v>3.3152200000000001</c:v>
                </c:pt>
                <c:pt idx="4927" formatCode="General">
                  <c:v>3.3159000000000001</c:v>
                </c:pt>
                <c:pt idx="4928" formatCode="General">
                  <c:v>3.31657</c:v>
                </c:pt>
                <c:pt idx="4929" formatCode="General">
                  <c:v>3.31724</c:v>
                </c:pt>
                <c:pt idx="4930" formatCode="General">
                  <c:v>3.31792</c:v>
                </c:pt>
                <c:pt idx="4931" formatCode="General">
                  <c:v>3.3185899999999999</c:v>
                </c:pt>
                <c:pt idx="4932" formatCode="General">
                  <c:v>3.3192599999999999</c:v>
                </c:pt>
                <c:pt idx="4933" formatCode="General">
                  <c:v>3.3199299999999998</c:v>
                </c:pt>
                <c:pt idx="4934" formatCode="General">
                  <c:v>3.3206099999999998</c:v>
                </c:pt>
                <c:pt idx="4935" formatCode="General">
                  <c:v>3.3212799999999998</c:v>
                </c:pt>
                <c:pt idx="4936" formatCode="General">
                  <c:v>3.3219500000000002</c:v>
                </c:pt>
                <c:pt idx="4937" formatCode="General">
                  <c:v>3.3226300000000002</c:v>
                </c:pt>
                <c:pt idx="4938" formatCode="General">
                  <c:v>3.3233000000000001</c:v>
                </c:pt>
                <c:pt idx="4939" formatCode="General">
                  <c:v>3.3239700000000001</c:v>
                </c:pt>
                <c:pt idx="4940" formatCode="General">
                  <c:v>3.3246500000000001</c:v>
                </c:pt>
                <c:pt idx="4941" formatCode="General">
                  <c:v>3.3253200000000001</c:v>
                </c:pt>
                <c:pt idx="4942" formatCode="General">
                  <c:v>3.32599</c:v>
                </c:pt>
                <c:pt idx="4943" formatCode="General">
                  <c:v>3.32666</c:v>
                </c:pt>
                <c:pt idx="4944" formatCode="General">
                  <c:v>3.32734</c:v>
                </c:pt>
                <c:pt idx="4945" formatCode="General">
                  <c:v>3.3280099999999999</c:v>
                </c:pt>
                <c:pt idx="4946" formatCode="General">
                  <c:v>3.3286799999999999</c:v>
                </c:pt>
                <c:pt idx="4947" formatCode="General">
                  <c:v>3.3293599999999999</c:v>
                </c:pt>
                <c:pt idx="4948" formatCode="General">
                  <c:v>3.3300299999999998</c:v>
                </c:pt>
                <c:pt idx="4949" formatCode="General">
                  <c:v>3.3307000000000002</c:v>
                </c:pt>
                <c:pt idx="4950" formatCode="General">
                  <c:v>3.3313799999999998</c:v>
                </c:pt>
                <c:pt idx="4951" formatCode="General">
                  <c:v>3.3320500000000002</c:v>
                </c:pt>
                <c:pt idx="4952" formatCode="General">
                  <c:v>3.3327200000000001</c:v>
                </c:pt>
                <c:pt idx="4953" formatCode="General">
                  <c:v>3.3333900000000001</c:v>
                </c:pt>
                <c:pt idx="4954" formatCode="General">
                  <c:v>3.3340700000000001</c:v>
                </c:pt>
                <c:pt idx="4955" formatCode="General">
                  <c:v>3.33474</c:v>
                </c:pt>
                <c:pt idx="4956" formatCode="General">
                  <c:v>3.33541</c:v>
                </c:pt>
                <c:pt idx="4957" formatCode="General">
                  <c:v>3.33609</c:v>
                </c:pt>
                <c:pt idx="4958" formatCode="General">
                  <c:v>3.3367599999999999</c:v>
                </c:pt>
                <c:pt idx="4959" formatCode="General">
                  <c:v>3.3374299999999999</c:v>
                </c:pt>
                <c:pt idx="4960" formatCode="General">
                  <c:v>3.3381099999999999</c:v>
                </c:pt>
                <c:pt idx="4961" formatCode="General">
                  <c:v>3.3387799999999999</c:v>
                </c:pt>
                <c:pt idx="4962" formatCode="General">
                  <c:v>3.3394499999999998</c:v>
                </c:pt>
                <c:pt idx="4963" formatCode="General">
                  <c:v>3.3401200000000002</c:v>
                </c:pt>
                <c:pt idx="4964" formatCode="General">
                  <c:v>3.3408000000000002</c:v>
                </c:pt>
                <c:pt idx="4965" formatCode="General">
                  <c:v>3.3414700000000002</c:v>
                </c:pt>
                <c:pt idx="4966" formatCode="General">
                  <c:v>3.3421400000000001</c:v>
                </c:pt>
                <c:pt idx="4967" formatCode="General">
                  <c:v>3.3428200000000001</c:v>
                </c:pt>
                <c:pt idx="4968" formatCode="General">
                  <c:v>3.3434900000000001</c:v>
                </c:pt>
                <c:pt idx="4969" formatCode="General">
                  <c:v>3.34416</c:v>
                </c:pt>
                <c:pt idx="4970" formatCode="General">
                  <c:v>3.34484</c:v>
                </c:pt>
                <c:pt idx="4971" formatCode="General">
                  <c:v>3.34551</c:v>
                </c:pt>
                <c:pt idx="4972" formatCode="General">
                  <c:v>3.3461799999999999</c:v>
                </c:pt>
                <c:pt idx="4973" formatCode="General">
                  <c:v>3.3468499999999999</c:v>
                </c:pt>
                <c:pt idx="4974" formatCode="General">
                  <c:v>3.3475299999999999</c:v>
                </c:pt>
                <c:pt idx="4975" formatCode="General">
                  <c:v>3.3481999999999998</c:v>
                </c:pt>
                <c:pt idx="4976" formatCode="General">
                  <c:v>3.3488699999999998</c:v>
                </c:pt>
                <c:pt idx="4977" formatCode="General">
                  <c:v>3.3495499999999998</c:v>
                </c:pt>
                <c:pt idx="4978" formatCode="General">
                  <c:v>3.3502200000000002</c:v>
                </c:pt>
                <c:pt idx="4979" formatCode="General">
                  <c:v>3.3508900000000001</c:v>
                </c:pt>
                <c:pt idx="4980" formatCode="General">
                  <c:v>3.3515700000000002</c:v>
                </c:pt>
                <c:pt idx="4981" formatCode="General">
                  <c:v>3.3522400000000001</c:v>
                </c:pt>
                <c:pt idx="4982" formatCode="General">
                  <c:v>3.3529100000000001</c:v>
                </c:pt>
                <c:pt idx="4983" formatCode="General">
                  <c:v>3.35358</c:v>
                </c:pt>
                <c:pt idx="4984" formatCode="General">
                  <c:v>3.35426</c:v>
                </c:pt>
                <c:pt idx="4985" formatCode="General">
                  <c:v>3.35493</c:v>
                </c:pt>
                <c:pt idx="4986" formatCode="General">
                  <c:v>3.3555999999999999</c:v>
                </c:pt>
                <c:pt idx="4987" formatCode="General">
                  <c:v>3.3562799999999999</c:v>
                </c:pt>
                <c:pt idx="4988" formatCode="General">
                  <c:v>3.3569499999999999</c:v>
                </c:pt>
                <c:pt idx="4989" formatCode="General">
                  <c:v>3.3576199999999998</c:v>
                </c:pt>
                <c:pt idx="4990" formatCode="General">
                  <c:v>3.3582999999999998</c:v>
                </c:pt>
                <c:pt idx="4991" formatCode="General">
                  <c:v>3.3589699999999998</c:v>
                </c:pt>
                <c:pt idx="4992" formatCode="General">
                  <c:v>3.3596400000000002</c:v>
                </c:pt>
                <c:pt idx="4993" formatCode="General">
                  <c:v>3.3603100000000001</c:v>
                </c:pt>
                <c:pt idx="4994" formatCode="General">
                  <c:v>3.3609900000000001</c:v>
                </c:pt>
                <c:pt idx="4995" formatCode="General">
                  <c:v>3.3616600000000001</c:v>
                </c:pt>
                <c:pt idx="4996" formatCode="General">
                  <c:v>3.36233</c:v>
                </c:pt>
                <c:pt idx="4997" formatCode="General">
                  <c:v>3.3630100000000001</c:v>
                </c:pt>
                <c:pt idx="4998" formatCode="General">
                  <c:v>3.36368</c:v>
                </c:pt>
                <c:pt idx="4999" formatCode="General">
                  <c:v>3.36435</c:v>
                </c:pt>
                <c:pt idx="5000" formatCode="General">
                  <c:v>3.36503</c:v>
                </c:pt>
                <c:pt idx="5001" formatCode="General">
                  <c:v>3.3656999999999999</c:v>
                </c:pt>
                <c:pt idx="5002" formatCode="General">
                  <c:v>3.3663699999999999</c:v>
                </c:pt>
                <c:pt idx="5003" formatCode="General">
                  <c:v>3.3670399999999998</c:v>
                </c:pt>
                <c:pt idx="5004" formatCode="General">
                  <c:v>3.3677199999999998</c:v>
                </c:pt>
                <c:pt idx="5005" formatCode="General">
                  <c:v>3.3683900000000002</c:v>
                </c:pt>
                <c:pt idx="5006" formatCode="General">
                  <c:v>3.3690600000000002</c:v>
                </c:pt>
                <c:pt idx="5007" formatCode="General">
                  <c:v>3.3697400000000002</c:v>
                </c:pt>
                <c:pt idx="5008" formatCode="General">
                  <c:v>3.3704100000000001</c:v>
                </c:pt>
                <c:pt idx="5009" formatCode="General">
                  <c:v>3.3710800000000001</c:v>
                </c:pt>
                <c:pt idx="5010" formatCode="General">
                  <c:v>3.3717600000000001</c:v>
                </c:pt>
                <c:pt idx="5011" formatCode="General">
                  <c:v>3.37243</c:v>
                </c:pt>
                <c:pt idx="5012" formatCode="General">
                  <c:v>3.3731</c:v>
                </c:pt>
                <c:pt idx="5013" formatCode="General">
                  <c:v>3.3737699999999999</c:v>
                </c:pt>
                <c:pt idx="5014" formatCode="General">
                  <c:v>3.3744499999999999</c:v>
                </c:pt>
                <c:pt idx="5015" formatCode="General">
                  <c:v>3.3751199999999999</c:v>
                </c:pt>
                <c:pt idx="5016" formatCode="General">
                  <c:v>3.3757899999999998</c:v>
                </c:pt>
                <c:pt idx="5017" formatCode="General">
                  <c:v>3.3764699999999999</c:v>
                </c:pt>
                <c:pt idx="5018" formatCode="General">
                  <c:v>3.3771399999999998</c:v>
                </c:pt>
                <c:pt idx="5019" formatCode="General">
                  <c:v>3.3778100000000002</c:v>
                </c:pt>
                <c:pt idx="5020" formatCode="General">
                  <c:v>3.3784900000000002</c:v>
                </c:pt>
                <c:pt idx="5021" formatCode="General">
                  <c:v>3.3791600000000002</c:v>
                </c:pt>
                <c:pt idx="5022" formatCode="General">
                  <c:v>3.3798300000000001</c:v>
                </c:pt>
                <c:pt idx="5023" formatCode="General">
                  <c:v>3.3805000000000001</c:v>
                </c:pt>
                <c:pt idx="5024" formatCode="General">
                  <c:v>3.3811800000000001</c:v>
                </c:pt>
                <c:pt idx="5025" formatCode="General">
                  <c:v>3.38185</c:v>
                </c:pt>
                <c:pt idx="5026" formatCode="General">
                  <c:v>3.38252</c:v>
                </c:pt>
                <c:pt idx="5027" formatCode="General">
                  <c:v>3.3832</c:v>
                </c:pt>
                <c:pt idx="5028" formatCode="General">
                  <c:v>3.3838699999999999</c:v>
                </c:pt>
                <c:pt idx="5029" formatCode="General">
                  <c:v>3.3845399999999999</c:v>
                </c:pt>
                <c:pt idx="5030" formatCode="General">
                  <c:v>3.3852199999999999</c:v>
                </c:pt>
                <c:pt idx="5031" formatCode="General">
                  <c:v>3.3858899999999998</c:v>
                </c:pt>
                <c:pt idx="5032" formatCode="General">
                  <c:v>3.3865599999999998</c:v>
                </c:pt>
                <c:pt idx="5033" formatCode="General">
                  <c:v>3.3872300000000002</c:v>
                </c:pt>
                <c:pt idx="5034" formatCode="General">
                  <c:v>3.3879100000000002</c:v>
                </c:pt>
                <c:pt idx="5035" formatCode="General">
                  <c:v>3.3885800000000001</c:v>
                </c:pt>
                <c:pt idx="5036" formatCode="General">
                  <c:v>3.3892500000000001</c:v>
                </c:pt>
                <c:pt idx="5037" formatCode="General">
                  <c:v>3.3899300000000001</c:v>
                </c:pt>
                <c:pt idx="5038" formatCode="General">
                  <c:v>3.3906000000000001</c:v>
                </c:pt>
                <c:pt idx="5039" formatCode="General">
                  <c:v>3.39127</c:v>
                </c:pt>
                <c:pt idx="5040" formatCode="General">
                  <c:v>3.39195</c:v>
                </c:pt>
                <c:pt idx="5041" formatCode="General">
                  <c:v>3.39262</c:v>
                </c:pt>
                <c:pt idx="5042" formatCode="General">
                  <c:v>3.3932899999999999</c:v>
                </c:pt>
                <c:pt idx="5043" formatCode="General">
                  <c:v>3.3939599999999999</c:v>
                </c:pt>
                <c:pt idx="5044" formatCode="General">
                  <c:v>3.3946399999999999</c:v>
                </c:pt>
                <c:pt idx="5045" formatCode="General">
                  <c:v>3.3953099999999998</c:v>
                </c:pt>
                <c:pt idx="5046" formatCode="General">
                  <c:v>3.3959800000000002</c:v>
                </c:pt>
                <c:pt idx="5047" formatCode="General">
                  <c:v>3.3966599999999998</c:v>
                </c:pt>
                <c:pt idx="5048" formatCode="General">
                  <c:v>3.3973300000000002</c:v>
                </c:pt>
                <c:pt idx="5049" formatCode="General">
                  <c:v>3.3980000000000001</c:v>
                </c:pt>
                <c:pt idx="5050" formatCode="General">
                  <c:v>3.3986800000000001</c:v>
                </c:pt>
                <c:pt idx="5051" formatCode="General">
                  <c:v>3.3993500000000001</c:v>
                </c:pt>
                <c:pt idx="5052" formatCode="General">
                  <c:v>3.40002</c:v>
                </c:pt>
                <c:pt idx="5053" formatCode="General">
                  <c:v>3.40069</c:v>
                </c:pt>
                <c:pt idx="5054" formatCode="General">
                  <c:v>3.40137</c:v>
                </c:pt>
                <c:pt idx="5055" formatCode="General">
                  <c:v>3.40204</c:v>
                </c:pt>
                <c:pt idx="5056" formatCode="General">
                  <c:v>3.4027099999999999</c:v>
                </c:pt>
                <c:pt idx="5057" formatCode="General">
                  <c:v>3.4033899999999999</c:v>
                </c:pt>
                <c:pt idx="5058" formatCode="General">
                  <c:v>3.4040599999999999</c:v>
                </c:pt>
                <c:pt idx="5059" formatCode="General">
                  <c:v>3.4047299999999998</c:v>
                </c:pt>
                <c:pt idx="5060" formatCode="General">
                  <c:v>3.4054099999999998</c:v>
                </c:pt>
                <c:pt idx="5061" formatCode="General">
                  <c:v>3.4060800000000002</c:v>
                </c:pt>
                <c:pt idx="5062" formatCode="General">
                  <c:v>3.4067500000000002</c:v>
                </c:pt>
                <c:pt idx="5063" formatCode="General">
                  <c:v>3.4074300000000002</c:v>
                </c:pt>
                <c:pt idx="5064" formatCode="General">
                  <c:v>3.4081000000000001</c:v>
                </c:pt>
                <c:pt idx="5065" formatCode="General">
                  <c:v>3.4087700000000001</c:v>
                </c:pt>
                <c:pt idx="5066" formatCode="General">
                  <c:v>3.40944</c:v>
                </c:pt>
                <c:pt idx="5067" formatCode="General">
                  <c:v>3.41012</c:v>
                </c:pt>
                <c:pt idx="5068" formatCode="General">
                  <c:v>3.41079</c:v>
                </c:pt>
                <c:pt idx="5069" formatCode="General">
                  <c:v>3.4114599999999999</c:v>
                </c:pt>
                <c:pt idx="5070" formatCode="General">
                  <c:v>3.41214</c:v>
                </c:pt>
                <c:pt idx="5071" formatCode="General">
                  <c:v>3.4128099999999999</c:v>
                </c:pt>
                <c:pt idx="5072" formatCode="General">
                  <c:v>3.4134799999999998</c:v>
                </c:pt>
                <c:pt idx="5073" formatCode="General">
                  <c:v>3.4141599999999999</c:v>
                </c:pt>
                <c:pt idx="5074" formatCode="General">
                  <c:v>3.4148299999999998</c:v>
                </c:pt>
                <c:pt idx="5075" formatCode="General">
                  <c:v>3.4155000000000002</c:v>
                </c:pt>
                <c:pt idx="5076" formatCode="General">
                  <c:v>3.4161700000000002</c:v>
                </c:pt>
                <c:pt idx="5077" formatCode="General">
                  <c:v>3.4168500000000002</c:v>
                </c:pt>
                <c:pt idx="5078" formatCode="General">
                  <c:v>3.4175200000000001</c:v>
                </c:pt>
                <c:pt idx="5079" formatCode="General">
                  <c:v>3.4181900000000001</c:v>
                </c:pt>
                <c:pt idx="5080" formatCode="General">
                  <c:v>3.4188700000000001</c:v>
                </c:pt>
                <c:pt idx="5081" formatCode="General">
                  <c:v>3.41954</c:v>
                </c:pt>
                <c:pt idx="5082" formatCode="General">
                  <c:v>3.42021</c:v>
                </c:pt>
                <c:pt idx="5083" formatCode="General">
                  <c:v>3.42089</c:v>
                </c:pt>
                <c:pt idx="5084" formatCode="General">
                  <c:v>3.4215599999999999</c:v>
                </c:pt>
                <c:pt idx="5085" formatCode="General">
                  <c:v>3.4222299999999999</c:v>
                </c:pt>
                <c:pt idx="5086" formatCode="General">
                  <c:v>3.4228999999999998</c:v>
                </c:pt>
                <c:pt idx="5087" formatCode="General">
                  <c:v>3.4235799999999998</c:v>
                </c:pt>
                <c:pt idx="5088" formatCode="General">
                  <c:v>3.4242499999999998</c:v>
                </c:pt>
                <c:pt idx="5089" formatCode="General">
                  <c:v>3.4249200000000002</c:v>
                </c:pt>
                <c:pt idx="5090" formatCode="General">
                  <c:v>3.4256000000000002</c:v>
                </c:pt>
                <c:pt idx="5091" formatCode="General">
                  <c:v>3.4262700000000001</c:v>
                </c:pt>
                <c:pt idx="5092" formatCode="General">
                  <c:v>3.4269400000000001</c:v>
                </c:pt>
                <c:pt idx="5093" formatCode="General">
                  <c:v>3.4276200000000001</c:v>
                </c:pt>
                <c:pt idx="5094" formatCode="General">
                  <c:v>3.4282900000000001</c:v>
                </c:pt>
                <c:pt idx="5095" formatCode="General">
                  <c:v>3.42896</c:v>
                </c:pt>
                <c:pt idx="5096" formatCode="General">
                  <c:v>3.42963</c:v>
                </c:pt>
                <c:pt idx="5097" formatCode="General">
                  <c:v>3.43031</c:v>
                </c:pt>
                <c:pt idx="5098" formatCode="General">
                  <c:v>3.4309799999999999</c:v>
                </c:pt>
                <c:pt idx="5099" formatCode="General">
                  <c:v>3.4316499999999999</c:v>
                </c:pt>
                <c:pt idx="5100" formatCode="General">
                  <c:v>3.4323299999999999</c:v>
                </c:pt>
                <c:pt idx="5101" formatCode="General">
                  <c:v>3.4329999999999998</c:v>
                </c:pt>
                <c:pt idx="5102" formatCode="General">
                  <c:v>3.4336700000000002</c:v>
                </c:pt>
                <c:pt idx="5103" formatCode="General">
                  <c:v>3.4343499999999998</c:v>
                </c:pt>
                <c:pt idx="5104" formatCode="General">
                  <c:v>3.4350200000000002</c:v>
                </c:pt>
                <c:pt idx="5105" formatCode="General">
                  <c:v>3.4356900000000001</c:v>
                </c:pt>
                <c:pt idx="5106" formatCode="General">
                  <c:v>3.4363600000000001</c:v>
                </c:pt>
                <c:pt idx="5107" formatCode="General">
                  <c:v>3.4370400000000001</c:v>
                </c:pt>
                <c:pt idx="5108" formatCode="General">
                  <c:v>3.43771</c:v>
                </c:pt>
                <c:pt idx="5109" formatCode="General">
                  <c:v>3.43838</c:v>
                </c:pt>
                <c:pt idx="5110" formatCode="General">
                  <c:v>3.43906</c:v>
                </c:pt>
                <c:pt idx="5111" formatCode="General">
                  <c:v>3.43973</c:v>
                </c:pt>
                <c:pt idx="5112" formatCode="General">
                  <c:v>3.4403999999999999</c:v>
                </c:pt>
                <c:pt idx="5113" formatCode="General">
                  <c:v>3.4410799999999999</c:v>
                </c:pt>
                <c:pt idx="5114" formatCode="General">
                  <c:v>3.4417499999999999</c:v>
                </c:pt>
                <c:pt idx="5115" formatCode="General">
                  <c:v>3.4424199999999998</c:v>
                </c:pt>
                <c:pt idx="5116" formatCode="General">
                  <c:v>3.4430900000000002</c:v>
                </c:pt>
                <c:pt idx="5117" formatCode="General">
                  <c:v>3.4437700000000002</c:v>
                </c:pt>
                <c:pt idx="5118" formatCode="General">
                  <c:v>3.4444400000000002</c:v>
                </c:pt>
                <c:pt idx="5119" formatCode="General">
                  <c:v>3.4451100000000001</c:v>
                </c:pt>
                <c:pt idx="5120" formatCode="General">
                  <c:v>3.4457900000000001</c:v>
                </c:pt>
                <c:pt idx="5121" formatCode="General">
                  <c:v>3.4464600000000001</c:v>
                </c:pt>
                <c:pt idx="5122" formatCode="General">
                  <c:v>3.44713</c:v>
                </c:pt>
                <c:pt idx="5123" formatCode="General">
                  <c:v>3.44781</c:v>
                </c:pt>
                <c:pt idx="5124" formatCode="General">
                  <c:v>3.44848</c:v>
                </c:pt>
                <c:pt idx="5125" formatCode="General">
                  <c:v>3.4491499999999999</c:v>
                </c:pt>
                <c:pt idx="5126" formatCode="General">
                  <c:v>3.4498199999999999</c:v>
                </c:pt>
                <c:pt idx="5127" formatCode="General">
                  <c:v>3.4504999999999999</c:v>
                </c:pt>
                <c:pt idx="5128" formatCode="General">
                  <c:v>3.4511699999999998</c:v>
                </c:pt>
                <c:pt idx="5129" formatCode="General">
                  <c:v>3.4518399999999998</c:v>
                </c:pt>
                <c:pt idx="5130" formatCode="General">
                  <c:v>3.4525199999999998</c:v>
                </c:pt>
                <c:pt idx="5131" formatCode="General">
                  <c:v>3.4531900000000002</c:v>
                </c:pt>
                <c:pt idx="5132" formatCode="General">
                  <c:v>3.4538600000000002</c:v>
                </c:pt>
                <c:pt idx="5133" formatCode="General">
                  <c:v>3.4545400000000002</c:v>
                </c:pt>
                <c:pt idx="5134" formatCode="General">
                  <c:v>3.4552100000000001</c:v>
                </c:pt>
                <c:pt idx="5135" formatCode="General">
                  <c:v>3.4558800000000001</c:v>
                </c:pt>
                <c:pt idx="5136" formatCode="General">
                  <c:v>3.45655</c:v>
                </c:pt>
                <c:pt idx="5137" formatCode="General">
                  <c:v>3.45723</c:v>
                </c:pt>
                <c:pt idx="5138" formatCode="General">
                  <c:v>3.4579</c:v>
                </c:pt>
                <c:pt idx="5139" formatCode="General">
                  <c:v>3.4585699999999999</c:v>
                </c:pt>
                <c:pt idx="5140" formatCode="General">
                  <c:v>3.4592499999999999</c:v>
                </c:pt>
                <c:pt idx="5141" formatCode="General">
                  <c:v>3.4599199999999999</c:v>
                </c:pt>
                <c:pt idx="5142" formatCode="General">
                  <c:v>3.4605899999999998</c:v>
                </c:pt>
                <c:pt idx="5143" formatCode="General">
                  <c:v>3.4612699999999998</c:v>
                </c:pt>
                <c:pt idx="5144" formatCode="General">
                  <c:v>3.4619399999999998</c:v>
                </c:pt>
                <c:pt idx="5145" formatCode="General">
                  <c:v>3.4626100000000002</c:v>
                </c:pt>
                <c:pt idx="5146" formatCode="General">
                  <c:v>3.4632800000000001</c:v>
                </c:pt>
                <c:pt idx="5147" formatCode="General">
                  <c:v>3.4639600000000002</c:v>
                </c:pt>
                <c:pt idx="5148" formatCode="General">
                  <c:v>3.4646300000000001</c:v>
                </c:pt>
                <c:pt idx="5149" formatCode="General">
                  <c:v>3.4653</c:v>
                </c:pt>
                <c:pt idx="5150" formatCode="General">
                  <c:v>3.4659800000000001</c:v>
                </c:pt>
                <c:pt idx="5151" formatCode="General">
                  <c:v>3.46665</c:v>
                </c:pt>
                <c:pt idx="5152" formatCode="General">
                  <c:v>3.46732</c:v>
                </c:pt>
                <c:pt idx="5153" formatCode="General">
                  <c:v>3.468</c:v>
                </c:pt>
                <c:pt idx="5154" formatCode="General">
                  <c:v>3.4686699999999999</c:v>
                </c:pt>
                <c:pt idx="5155" formatCode="General">
                  <c:v>3.4693399999999999</c:v>
                </c:pt>
                <c:pt idx="5156" formatCode="General">
                  <c:v>3.4700099999999998</c:v>
                </c:pt>
                <c:pt idx="5157" formatCode="General">
                  <c:v>3.4706899999999998</c:v>
                </c:pt>
                <c:pt idx="5158" formatCode="General">
                  <c:v>3.4713599999999998</c:v>
                </c:pt>
                <c:pt idx="5159" formatCode="General">
                  <c:v>3.4720300000000002</c:v>
                </c:pt>
                <c:pt idx="5160" formatCode="General">
                  <c:v>3.4727100000000002</c:v>
                </c:pt>
                <c:pt idx="5161" formatCode="General">
                  <c:v>3.4733800000000001</c:v>
                </c:pt>
                <c:pt idx="5162" formatCode="General">
                  <c:v>3.4740500000000001</c:v>
                </c:pt>
                <c:pt idx="5163" formatCode="General">
                  <c:v>3.4747300000000001</c:v>
                </c:pt>
                <c:pt idx="5164" formatCode="General">
                  <c:v>3.4754</c:v>
                </c:pt>
                <c:pt idx="5165" formatCode="General">
                  <c:v>3.47607</c:v>
                </c:pt>
                <c:pt idx="5166" formatCode="General">
                  <c:v>3.4767399999999999</c:v>
                </c:pt>
                <c:pt idx="5167" formatCode="General">
                  <c:v>3.47742</c:v>
                </c:pt>
                <c:pt idx="5168" formatCode="General">
                  <c:v>3.4780899999999999</c:v>
                </c:pt>
                <c:pt idx="5169" formatCode="General">
                  <c:v>3.4787599999999999</c:v>
                </c:pt>
                <c:pt idx="5170" formatCode="General">
                  <c:v>3.4794399999999999</c:v>
                </c:pt>
                <c:pt idx="5171" formatCode="General">
                  <c:v>3.4801099999999998</c:v>
                </c:pt>
                <c:pt idx="5172" formatCode="General">
                  <c:v>3.4807800000000002</c:v>
                </c:pt>
                <c:pt idx="5173" formatCode="General">
                  <c:v>3.4814600000000002</c:v>
                </c:pt>
                <c:pt idx="5174" formatCode="General">
                  <c:v>3.4821300000000002</c:v>
                </c:pt>
                <c:pt idx="5175" formatCode="General">
                  <c:v>3.4828000000000001</c:v>
                </c:pt>
                <c:pt idx="5176" formatCode="General">
                  <c:v>3.4834700000000001</c:v>
                </c:pt>
                <c:pt idx="5177" formatCode="General">
                  <c:v>3.4841500000000001</c:v>
                </c:pt>
                <c:pt idx="5178" formatCode="General">
                  <c:v>3.48482</c:v>
                </c:pt>
                <c:pt idx="5179" formatCode="General">
                  <c:v>3.48549</c:v>
                </c:pt>
                <c:pt idx="5180" formatCode="General">
                  <c:v>3.48617</c:v>
                </c:pt>
                <c:pt idx="5181" formatCode="General">
                  <c:v>3.4868399999999999</c:v>
                </c:pt>
                <c:pt idx="5182" formatCode="General">
                  <c:v>3.4875099999999999</c:v>
                </c:pt>
                <c:pt idx="5183" formatCode="General">
                  <c:v>3.4881899999999999</c:v>
                </c:pt>
                <c:pt idx="5184" formatCode="General">
                  <c:v>3.4888599999999999</c:v>
                </c:pt>
                <c:pt idx="5185" formatCode="General">
                  <c:v>3.4895299999999998</c:v>
                </c:pt>
                <c:pt idx="5186" formatCode="General">
                  <c:v>3.4902000000000002</c:v>
                </c:pt>
                <c:pt idx="5187" formatCode="General">
                  <c:v>3.4908800000000002</c:v>
                </c:pt>
                <c:pt idx="5188" formatCode="General">
                  <c:v>3.4915500000000002</c:v>
                </c:pt>
                <c:pt idx="5189" formatCode="General">
                  <c:v>3.4922200000000001</c:v>
                </c:pt>
                <c:pt idx="5190" formatCode="General">
                  <c:v>3.4929000000000001</c:v>
                </c:pt>
                <c:pt idx="5191" formatCode="General">
                  <c:v>3.4935700000000001</c:v>
                </c:pt>
                <c:pt idx="5192" formatCode="General">
                  <c:v>3.49424</c:v>
                </c:pt>
                <c:pt idx="5193" formatCode="General">
                  <c:v>3.49492</c:v>
                </c:pt>
                <c:pt idx="5194" formatCode="General">
                  <c:v>3.49559</c:v>
                </c:pt>
                <c:pt idx="5195" formatCode="General">
                  <c:v>3.4962599999999999</c:v>
                </c:pt>
                <c:pt idx="5196" formatCode="General">
                  <c:v>3.4969299999999999</c:v>
                </c:pt>
                <c:pt idx="5197" formatCode="General">
                  <c:v>3.4976099999999999</c:v>
                </c:pt>
                <c:pt idx="5198" formatCode="General">
                  <c:v>3.4982799999999998</c:v>
                </c:pt>
                <c:pt idx="5199" formatCode="General">
                  <c:v>3.4989499999999998</c:v>
                </c:pt>
                <c:pt idx="5200" formatCode="General">
                  <c:v>3.4996299999999998</c:v>
                </c:pt>
                <c:pt idx="5201" formatCode="General">
                  <c:v>3.5003000000000002</c:v>
                </c:pt>
                <c:pt idx="5202" formatCode="General">
                  <c:v>3.5009700000000001</c:v>
                </c:pt>
                <c:pt idx="5203" formatCode="General">
                  <c:v>3.5016500000000002</c:v>
                </c:pt>
                <c:pt idx="5204" formatCode="General">
                  <c:v>3.5023200000000001</c:v>
                </c:pt>
                <c:pt idx="5205" formatCode="General">
                  <c:v>3.50299</c:v>
                </c:pt>
                <c:pt idx="5206" formatCode="General">
                  <c:v>3.50366</c:v>
                </c:pt>
                <c:pt idx="5207" formatCode="General">
                  <c:v>3.50434</c:v>
                </c:pt>
                <c:pt idx="5208" formatCode="General">
                  <c:v>3.50501</c:v>
                </c:pt>
                <c:pt idx="5209" formatCode="General">
                  <c:v>3.5056799999999999</c:v>
                </c:pt>
                <c:pt idx="5210" formatCode="General">
                  <c:v>3.5063599999999999</c:v>
                </c:pt>
                <c:pt idx="5211" formatCode="General">
                  <c:v>3.5070299999999999</c:v>
                </c:pt>
                <c:pt idx="5212" formatCode="General">
                  <c:v>3.5076999999999998</c:v>
                </c:pt>
                <c:pt idx="5213" formatCode="General">
                  <c:v>3.5083799999999998</c:v>
                </c:pt>
                <c:pt idx="5214" formatCode="General">
                  <c:v>3.5090499999999998</c:v>
                </c:pt>
                <c:pt idx="5215" formatCode="General">
                  <c:v>3.5097200000000002</c:v>
                </c:pt>
                <c:pt idx="5216" formatCode="General">
                  <c:v>3.5103900000000001</c:v>
                </c:pt>
                <c:pt idx="5217" formatCode="General">
                  <c:v>3.5110700000000001</c:v>
                </c:pt>
                <c:pt idx="5218" formatCode="General">
                  <c:v>3.5117400000000001</c:v>
                </c:pt>
                <c:pt idx="5219" formatCode="General">
                  <c:v>3.51241</c:v>
                </c:pt>
                <c:pt idx="5220" formatCode="General">
                  <c:v>3.51309</c:v>
                </c:pt>
                <c:pt idx="5221" formatCode="General">
                  <c:v>3.51376</c:v>
                </c:pt>
                <c:pt idx="5222" formatCode="General">
                  <c:v>3.5144299999999999</c:v>
                </c:pt>
                <c:pt idx="5223" formatCode="General">
                  <c:v>3.51511</c:v>
                </c:pt>
                <c:pt idx="5224" formatCode="General">
                  <c:v>3.5157799999999999</c:v>
                </c:pt>
                <c:pt idx="5225" formatCode="General">
                  <c:v>3.5164499999999999</c:v>
                </c:pt>
                <c:pt idx="5226" formatCode="General">
                  <c:v>3.5171199999999998</c:v>
                </c:pt>
                <c:pt idx="5227" formatCode="General">
                  <c:v>3.5177999999999998</c:v>
                </c:pt>
                <c:pt idx="5228" formatCode="General">
                  <c:v>3.5184700000000002</c:v>
                </c:pt>
                <c:pt idx="5229" formatCode="General">
                  <c:v>3.5191400000000002</c:v>
                </c:pt>
                <c:pt idx="5230" formatCode="General">
                  <c:v>3.5198200000000002</c:v>
                </c:pt>
                <c:pt idx="5231" formatCode="General">
                  <c:v>3.5204900000000001</c:v>
                </c:pt>
                <c:pt idx="5232" formatCode="General">
                  <c:v>3.5211600000000001</c:v>
                </c:pt>
                <c:pt idx="5233" formatCode="General">
                  <c:v>3.5218400000000001</c:v>
                </c:pt>
                <c:pt idx="5234" formatCode="General">
                  <c:v>3.52251</c:v>
                </c:pt>
                <c:pt idx="5235" formatCode="General">
                  <c:v>3.52318</c:v>
                </c:pt>
                <c:pt idx="5236" formatCode="General">
                  <c:v>3.5238499999999999</c:v>
                </c:pt>
                <c:pt idx="5237" formatCode="General">
                  <c:v>3.5245299999999999</c:v>
                </c:pt>
                <c:pt idx="5238" formatCode="General">
                  <c:v>3.5251999999999999</c:v>
                </c:pt>
                <c:pt idx="5239" formatCode="General">
                  <c:v>3.5258699999999998</c:v>
                </c:pt>
                <c:pt idx="5240" formatCode="General">
                  <c:v>3.5265499999999999</c:v>
                </c:pt>
                <c:pt idx="5241" formatCode="General">
                  <c:v>3.5272199999999998</c:v>
                </c:pt>
                <c:pt idx="5242" formatCode="General">
                  <c:v>3.5278900000000002</c:v>
                </c:pt>
                <c:pt idx="5243" formatCode="General">
                  <c:v>3.5285700000000002</c:v>
                </c:pt>
                <c:pt idx="5244" formatCode="General">
                  <c:v>3.5292400000000002</c:v>
                </c:pt>
                <c:pt idx="5245" formatCode="General">
                  <c:v>3.5299100000000001</c:v>
                </c:pt>
                <c:pt idx="5246" formatCode="General">
                  <c:v>3.5305800000000001</c:v>
                </c:pt>
                <c:pt idx="5247" formatCode="General">
                  <c:v>3.5312600000000001</c:v>
                </c:pt>
                <c:pt idx="5248" formatCode="General">
                  <c:v>3.53193</c:v>
                </c:pt>
                <c:pt idx="5249" formatCode="General">
                  <c:v>3.5326</c:v>
                </c:pt>
                <c:pt idx="5250" formatCode="General">
                  <c:v>3.53328</c:v>
                </c:pt>
                <c:pt idx="5251" formatCode="General">
                  <c:v>3.5339499999999999</c:v>
                </c:pt>
                <c:pt idx="5252" formatCode="General">
                  <c:v>3.5346199999999999</c:v>
                </c:pt>
                <c:pt idx="5253" formatCode="General">
                  <c:v>3.5352999999999999</c:v>
                </c:pt>
                <c:pt idx="5254" formatCode="General">
                  <c:v>3.5359699999999998</c:v>
                </c:pt>
                <c:pt idx="5255" formatCode="General">
                  <c:v>3.5366399999999998</c:v>
                </c:pt>
                <c:pt idx="5256" formatCode="General">
                  <c:v>3.5373199999999998</c:v>
                </c:pt>
                <c:pt idx="5257" formatCode="General">
                  <c:v>3.5379900000000002</c:v>
                </c:pt>
                <c:pt idx="5258" formatCode="General">
                  <c:v>3.5386600000000001</c:v>
                </c:pt>
                <c:pt idx="5259" formatCode="General">
                  <c:v>3.5393300000000001</c:v>
                </c:pt>
                <c:pt idx="5260" formatCode="General">
                  <c:v>3.5400100000000001</c:v>
                </c:pt>
                <c:pt idx="5261" formatCode="General">
                  <c:v>3.54068</c:v>
                </c:pt>
                <c:pt idx="5262" formatCode="General">
                  <c:v>3.54135</c:v>
                </c:pt>
                <c:pt idx="5263" formatCode="General">
                  <c:v>3.54203</c:v>
                </c:pt>
                <c:pt idx="5264" formatCode="General">
                  <c:v>3.5427</c:v>
                </c:pt>
                <c:pt idx="5265" formatCode="General">
                  <c:v>3.5433699999999999</c:v>
                </c:pt>
                <c:pt idx="5266" formatCode="General">
                  <c:v>3.5440499999999999</c:v>
                </c:pt>
                <c:pt idx="5267" formatCode="General">
                  <c:v>3.5447199999999999</c:v>
                </c:pt>
                <c:pt idx="5268" formatCode="General">
                  <c:v>3.5453899999999998</c:v>
                </c:pt>
                <c:pt idx="5269" formatCode="General">
                  <c:v>3.5460600000000002</c:v>
                </c:pt>
                <c:pt idx="5270" formatCode="General">
                  <c:v>3.5467399999999998</c:v>
                </c:pt>
                <c:pt idx="5271" formatCode="General">
                  <c:v>3.5474100000000002</c:v>
                </c:pt>
                <c:pt idx="5272" formatCode="General">
                  <c:v>3.5480800000000001</c:v>
                </c:pt>
                <c:pt idx="5273" formatCode="General">
                  <c:v>3.5487600000000001</c:v>
                </c:pt>
                <c:pt idx="5274" formatCode="General">
                  <c:v>3.5494300000000001</c:v>
                </c:pt>
                <c:pt idx="5275" formatCode="General">
                  <c:v>3.5501</c:v>
                </c:pt>
                <c:pt idx="5276" formatCode="General">
                  <c:v>3.55078</c:v>
                </c:pt>
                <c:pt idx="5277" formatCode="General">
                  <c:v>3.55145</c:v>
                </c:pt>
                <c:pt idx="5278" formatCode="General">
                  <c:v>3.5521199999999999</c:v>
                </c:pt>
                <c:pt idx="5279" formatCode="General">
                  <c:v>3.5527899999999999</c:v>
                </c:pt>
                <c:pt idx="5280" formatCode="General">
                  <c:v>3.5534699999999999</c:v>
                </c:pt>
                <c:pt idx="5281" formatCode="General">
                  <c:v>3.5541399999999999</c:v>
                </c:pt>
                <c:pt idx="5282" formatCode="General">
                  <c:v>3.5548099999999998</c:v>
                </c:pt>
                <c:pt idx="5283" formatCode="General">
                  <c:v>3.5554899999999998</c:v>
                </c:pt>
                <c:pt idx="5284" formatCode="General">
                  <c:v>3.5561600000000002</c:v>
                </c:pt>
                <c:pt idx="5285" formatCode="General">
                  <c:v>3.5568300000000002</c:v>
                </c:pt>
                <c:pt idx="5286" formatCode="General">
                  <c:v>3.5575100000000002</c:v>
                </c:pt>
                <c:pt idx="5287" formatCode="General">
                  <c:v>3.5581800000000001</c:v>
                </c:pt>
                <c:pt idx="5288" formatCode="General">
                  <c:v>3.5588500000000001</c:v>
                </c:pt>
                <c:pt idx="5289" formatCode="General">
                  <c:v>3.55952</c:v>
                </c:pt>
                <c:pt idx="5290" formatCode="General">
                  <c:v>3.5602</c:v>
                </c:pt>
                <c:pt idx="5291" formatCode="General">
                  <c:v>3.56087</c:v>
                </c:pt>
                <c:pt idx="5292" formatCode="General">
                  <c:v>3.5615399999999999</c:v>
                </c:pt>
                <c:pt idx="5293" formatCode="General">
                  <c:v>3.5622199999999999</c:v>
                </c:pt>
                <c:pt idx="5294" formatCode="General">
                  <c:v>3.5628899999999999</c:v>
                </c:pt>
                <c:pt idx="5295" formatCode="General">
                  <c:v>3.5635599999999998</c:v>
                </c:pt>
                <c:pt idx="5296" formatCode="General">
                  <c:v>3.5642399999999999</c:v>
                </c:pt>
                <c:pt idx="5297" formatCode="General">
                  <c:v>3.5649099999999998</c:v>
                </c:pt>
                <c:pt idx="5298" formatCode="General">
                  <c:v>3.5655800000000002</c:v>
                </c:pt>
                <c:pt idx="5299" formatCode="General">
                  <c:v>3.5662500000000001</c:v>
                </c:pt>
                <c:pt idx="5300" formatCode="General">
                  <c:v>3.5669300000000002</c:v>
                </c:pt>
                <c:pt idx="5301" formatCode="General">
                  <c:v>3.5676000000000001</c:v>
                </c:pt>
                <c:pt idx="5302" formatCode="General">
                  <c:v>3.5682700000000001</c:v>
                </c:pt>
                <c:pt idx="5303" formatCode="General">
                  <c:v>3.5689500000000001</c:v>
                </c:pt>
                <c:pt idx="5304" formatCode="General">
                  <c:v>3.56962</c:v>
                </c:pt>
                <c:pt idx="5305" formatCode="General">
                  <c:v>3.57029</c:v>
                </c:pt>
                <c:pt idx="5306" formatCode="General">
                  <c:v>3.57097</c:v>
                </c:pt>
                <c:pt idx="5307" formatCode="General">
                  <c:v>3.5716399999999999</c:v>
                </c:pt>
                <c:pt idx="5308" formatCode="General">
                  <c:v>3.5723099999999999</c:v>
                </c:pt>
                <c:pt idx="5309" formatCode="General">
                  <c:v>3.5729799999999998</c:v>
                </c:pt>
                <c:pt idx="5310" formatCode="General">
                  <c:v>3.5736599999999998</c:v>
                </c:pt>
                <c:pt idx="5311" formatCode="General">
                  <c:v>3.5743299999999998</c:v>
                </c:pt>
                <c:pt idx="5312" formatCode="General">
                  <c:v>3.5750000000000002</c:v>
                </c:pt>
                <c:pt idx="5313" formatCode="General">
                  <c:v>3.5756800000000002</c:v>
                </c:pt>
                <c:pt idx="5314" formatCode="General">
                  <c:v>3.5763500000000001</c:v>
                </c:pt>
                <c:pt idx="5315" formatCode="General">
                  <c:v>3.5770200000000001</c:v>
                </c:pt>
                <c:pt idx="5316" formatCode="General">
                  <c:v>3.5777000000000001</c:v>
                </c:pt>
                <c:pt idx="5317" formatCode="General">
                  <c:v>3.5783700000000001</c:v>
                </c:pt>
                <c:pt idx="5318" formatCode="General">
                  <c:v>3.57904</c:v>
                </c:pt>
                <c:pt idx="5319" formatCode="General">
                  <c:v>3.5797099999999999</c:v>
                </c:pt>
                <c:pt idx="5320" formatCode="General">
                  <c:v>3.58039</c:v>
                </c:pt>
                <c:pt idx="5321" formatCode="General">
                  <c:v>3.5810599999999999</c:v>
                </c:pt>
                <c:pt idx="5322" formatCode="General">
                  <c:v>3.5817299999999999</c:v>
                </c:pt>
                <c:pt idx="5323" formatCode="General">
                  <c:v>3.5824099999999999</c:v>
                </c:pt>
                <c:pt idx="5324" formatCode="General">
                  <c:v>3.5830799999999998</c:v>
                </c:pt>
                <c:pt idx="5325" formatCode="General">
                  <c:v>3.5837500000000002</c:v>
                </c:pt>
                <c:pt idx="5326" formatCode="General">
                  <c:v>3.5844299999999998</c:v>
                </c:pt>
                <c:pt idx="5327" formatCode="General">
                  <c:v>3.5851000000000002</c:v>
                </c:pt>
                <c:pt idx="5328" formatCode="General">
                  <c:v>3.5857700000000001</c:v>
                </c:pt>
                <c:pt idx="5329" formatCode="General">
                  <c:v>3.5864400000000001</c:v>
                </c:pt>
                <c:pt idx="5330" formatCode="General">
                  <c:v>3.5871200000000001</c:v>
                </c:pt>
                <c:pt idx="5331" formatCode="General">
                  <c:v>3.58779</c:v>
                </c:pt>
                <c:pt idx="5332" formatCode="General">
                  <c:v>3.58846</c:v>
                </c:pt>
                <c:pt idx="5333" formatCode="General">
                  <c:v>3.58914</c:v>
                </c:pt>
                <c:pt idx="5334" formatCode="General">
                  <c:v>3.5898099999999999</c:v>
                </c:pt>
                <c:pt idx="5335" formatCode="General">
                  <c:v>3.5904799999999999</c:v>
                </c:pt>
                <c:pt idx="5336" formatCode="General">
                  <c:v>3.5911599999999999</c:v>
                </c:pt>
                <c:pt idx="5337" formatCode="General">
                  <c:v>3.5918299999999999</c:v>
                </c:pt>
                <c:pt idx="5338" formatCode="General">
                  <c:v>3.5924999999999998</c:v>
                </c:pt>
                <c:pt idx="5339" formatCode="General">
                  <c:v>3.5931700000000002</c:v>
                </c:pt>
                <c:pt idx="5340" formatCode="General">
                  <c:v>3.5938500000000002</c:v>
                </c:pt>
                <c:pt idx="5341" formatCode="General">
                  <c:v>3.5945200000000002</c:v>
                </c:pt>
                <c:pt idx="5342" formatCode="General">
                  <c:v>3.5951900000000001</c:v>
                </c:pt>
                <c:pt idx="5343" formatCode="General">
                  <c:v>3.5958700000000001</c:v>
                </c:pt>
                <c:pt idx="5344" formatCode="General">
                  <c:v>3.5965400000000001</c:v>
                </c:pt>
                <c:pt idx="5345" formatCode="General">
                  <c:v>3.59721</c:v>
                </c:pt>
                <c:pt idx="5346" formatCode="General">
                  <c:v>3.59789</c:v>
                </c:pt>
                <c:pt idx="5347" formatCode="General">
                  <c:v>3.59856</c:v>
                </c:pt>
                <c:pt idx="5348" formatCode="General">
                  <c:v>3.5992299999999999</c:v>
                </c:pt>
                <c:pt idx="5349" formatCode="General">
                  <c:v>3.5998999999999999</c:v>
                </c:pt>
                <c:pt idx="5350" formatCode="General">
                  <c:v>3.6005799999999999</c:v>
                </c:pt>
                <c:pt idx="5351" formatCode="General">
                  <c:v>3.6012499999999998</c:v>
                </c:pt>
                <c:pt idx="5352" formatCode="General">
                  <c:v>3.6019199999999998</c:v>
                </c:pt>
                <c:pt idx="5353" formatCode="General">
                  <c:v>3.6025999999999998</c:v>
                </c:pt>
                <c:pt idx="5354" formatCode="General">
                  <c:v>3.6032700000000002</c:v>
                </c:pt>
                <c:pt idx="5355" formatCode="General">
                  <c:v>3.6039400000000001</c:v>
                </c:pt>
                <c:pt idx="5356" formatCode="General">
                  <c:v>3.6046200000000002</c:v>
                </c:pt>
                <c:pt idx="5357" formatCode="General">
                  <c:v>3.6052900000000001</c:v>
                </c:pt>
                <c:pt idx="5358" formatCode="General">
                  <c:v>3.6059600000000001</c:v>
                </c:pt>
                <c:pt idx="5359" formatCode="General">
                  <c:v>3.60663</c:v>
                </c:pt>
                <c:pt idx="5360" formatCode="General">
                  <c:v>3.60731</c:v>
                </c:pt>
                <c:pt idx="5361" formatCode="General">
                  <c:v>3.60798</c:v>
                </c:pt>
                <c:pt idx="5362" formatCode="General">
                  <c:v>3.6086499999999999</c:v>
                </c:pt>
                <c:pt idx="5363" formatCode="General">
                  <c:v>3.6093299999999999</c:v>
                </c:pt>
                <c:pt idx="5364" formatCode="General">
                  <c:v>3.61</c:v>
                </c:pt>
                <c:pt idx="5365" formatCode="General">
                  <c:v>3.6106699999999998</c:v>
                </c:pt>
                <c:pt idx="5366" formatCode="General">
                  <c:v>3.6113499999999998</c:v>
                </c:pt>
                <c:pt idx="5367" formatCode="General">
                  <c:v>3.6120199999999998</c:v>
                </c:pt>
                <c:pt idx="5368" formatCode="General">
                  <c:v>3.6126900000000002</c:v>
                </c:pt>
                <c:pt idx="5369" formatCode="General">
                  <c:v>3.6133600000000001</c:v>
                </c:pt>
                <c:pt idx="5370" formatCode="General">
                  <c:v>3.6140400000000001</c:v>
                </c:pt>
                <c:pt idx="5371" formatCode="General">
                  <c:v>3.6147100000000001</c:v>
                </c:pt>
                <c:pt idx="5372" formatCode="General">
                  <c:v>3.61538</c:v>
                </c:pt>
                <c:pt idx="5373" formatCode="General">
                  <c:v>3.6160600000000001</c:v>
                </c:pt>
                <c:pt idx="5374" formatCode="General">
                  <c:v>3.61673</c:v>
                </c:pt>
                <c:pt idx="5375" formatCode="General">
                  <c:v>3.6173999999999999</c:v>
                </c:pt>
                <c:pt idx="5376" formatCode="General">
                  <c:v>3.61808</c:v>
                </c:pt>
                <c:pt idx="5377" formatCode="General">
                  <c:v>3.6187499999999999</c:v>
                </c:pt>
                <c:pt idx="5378" formatCode="General">
                  <c:v>3.6194199999999999</c:v>
                </c:pt>
                <c:pt idx="5379" formatCode="General">
                  <c:v>3.6200899999999998</c:v>
                </c:pt>
                <c:pt idx="5380" formatCode="General">
                  <c:v>3.6207699999999998</c:v>
                </c:pt>
                <c:pt idx="5381" formatCode="General">
                  <c:v>3.6214400000000002</c:v>
                </c:pt>
                <c:pt idx="5382" formatCode="General">
                  <c:v>3.6221100000000002</c:v>
                </c:pt>
                <c:pt idx="5383" formatCode="General">
                  <c:v>3.6227900000000002</c:v>
                </c:pt>
                <c:pt idx="5384" formatCode="General">
                  <c:v>3.6234600000000001</c:v>
                </c:pt>
                <c:pt idx="5385" formatCode="General">
                  <c:v>3.6241300000000001</c:v>
                </c:pt>
                <c:pt idx="5386" formatCode="General">
                  <c:v>3.6248100000000001</c:v>
                </c:pt>
                <c:pt idx="5387" formatCode="General">
                  <c:v>3.62548</c:v>
                </c:pt>
                <c:pt idx="5388" formatCode="General">
                  <c:v>3.62615</c:v>
                </c:pt>
                <c:pt idx="5389" formatCode="General">
                  <c:v>3.6268199999999999</c:v>
                </c:pt>
                <c:pt idx="5390" formatCode="General">
                  <c:v>3.6274999999999999</c:v>
                </c:pt>
                <c:pt idx="5391" formatCode="General">
                  <c:v>3.6281699999999999</c:v>
                </c:pt>
                <c:pt idx="5392" formatCode="General">
                  <c:v>3.6288399999999998</c:v>
                </c:pt>
                <c:pt idx="5393" formatCode="General">
                  <c:v>3.6295199999999999</c:v>
                </c:pt>
                <c:pt idx="5394" formatCode="General">
                  <c:v>3.6301899999999998</c:v>
                </c:pt>
                <c:pt idx="5395" formatCode="General">
                  <c:v>3.6308600000000002</c:v>
                </c:pt>
                <c:pt idx="5396" formatCode="General">
                  <c:v>3.6315400000000002</c:v>
                </c:pt>
                <c:pt idx="5397" formatCode="General">
                  <c:v>3.6322100000000002</c:v>
                </c:pt>
                <c:pt idx="5398" formatCode="General">
                  <c:v>3.6328800000000001</c:v>
                </c:pt>
                <c:pt idx="5399" formatCode="General">
                  <c:v>3.6335500000000001</c:v>
                </c:pt>
                <c:pt idx="5400" formatCode="General">
                  <c:v>3.6342300000000001</c:v>
                </c:pt>
                <c:pt idx="5401" formatCode="General">
                  <c:v>3.6349</c:v>
                </c:pt>
                <c:pt idx="5402" formatCode="General">
                  <c:v>3.63557</c:v>
                </c:pt>
                <c:pt idx="5403" formatCode="General">
                  <c:v>3.63625</c:v>
                </c:pt>
                <c:pt idx="5404" formatCode="General">
                  <c:v>3.6369199999999999</c:v>
                </c:pt>
                <c:pt idx="5405" formatCode="General">
                  <c:v>3.6375899999999999</c:v>
                </c:pt>
                <c:pt idx="5406" formatCode="General">
                  <c:v>3.6382699999999999</c:v>
                </c:pt>
                <c:pt idx="5407" formatCode="General">
                  <c:v>3.6389399999999998</c:v>
                </c:pt>
                <c:pt idx="5408" formatCode="General">
                  <c:v>3.6396099999999998</c:v>
                </c:pt>
                <c:pt idx="5409" formatCode="General">
                  <c:v>3.6402800000000002</c:v>
                </c:pt>
                <c:pt idx="5410" formatCode="General">
                  <c:v>3.6409600000000002</c:v>
                </c:pt>
                <c:pt idx="5411" formatCode="General">
                  <c:v>3.6416300000000001</c:v>
                </c:pt>
                <c:pt idx="5412" formatCode="General">
                  <c:v>3.6423000000000001</c:v>
                </c:pt>
                <c:pt idx="5413" formatCode="General">
                  <c:v>3.6429800000000001</c:v>
                </c:pt>
                <c:pt idx="5414" formatCode="General">
                  <c:v>3.6436500000000001</c:v>
                </c:pt>
                <c:pt idx="5415" formatCode="General">
                  <c:v>3.64432</c:v>
                </c:pt>
                <c:pt idx="5416" formatCode="General">
                  <c:v>3.645</c:v>
                </c:pt>
                <c:pt idx="5417" formatCode="General">
                  <c:v>3.64567</c:v>
                </c:pt>
                <c:pt idx="5418" formatCode="General">
                  <c:v>3.6463399999999999</c:v>
                </c:pt>
                <c:pt idx="5419" formatCode="General">
                  <c:v>3.6470099999999999</c:v>
                </c:pt>
                <c:pt idx="5420" formatCode="General">
                  <c:v>3.6476899999999999</c:v>
                </c:pt>
                <c:pt idx="5421" formatCode="General">
                  <c:v>3.6483599999999998</c:v>
                </c:pt>
                <c:pt idx="5422" formatCode="General">
                  <c:v>3.6490300000000002</c:v>
                </c:pt>
                <c:pt idx="5423" formatCode="General">
                  <c:v>3.6497099999999998</c:v>
                </c:pt>
                <c:pt idx="5424" formatCode="General">
                  <c:v>3.6503800000000002</c:v>
                </c:pt>
                <c:pt idx="5425" formatCode="General">
                  <c:v>3.6510500000000001</c:v>
                </c:pt>
                <c:pt idx="5426" formatCode="General">
                  <c:v>3.6517300000000001</c:v>
                </c:pt>
                <c:pt idx="5427" formatCode="General">
                  <c:v>3.6524000000000001</c:v>
                </c:pt>
                <c:pt idx="5428" formatCode="General">
                  <c:v>3.65307</c:v>
                </c:pt>
                <c:pt idx="5429" formatCode="General">
                  <c:v>3.65374</c:v>
                </c:pt>
                <c:pt idx="5430" formatCode="General">
                  <c:v>3.65442</c:v>
                </c:pt>
                <c:pt idx="5431" formatCode="General">
                  <c:v>3.65509</c:v>
                </c:pt>
                <c:pt idx="5432" formatCode="General">
                  <c:v>3.6557599999999999</c:v>
                </c:pt>
                <c:pt idx="5433" formatCode="General">
                  <c:v>3.6564399999999999</c:v>
                </c:pt>
                <c:pt idx="5434" formatCode="General">
                  <c:v>3.6571099999999999</c:v>
                </c:pt>
                <c:pt idx="5435" formatCode="General">
                  <c:v>3.6577799999999998</c:v>
                </c:pt>
                <c:pt idx="5436" formatCode="General">
                  <c:v>3.6584599999999998</c:v>
                </c:pt>
                <c:pt idx="5437" formatCode="General">
                  <c:v>3.6591300000000002</c:v>
                </c:pt>
                <c:pt idx="5438" formatCode="General">
                  <c:v>3.6598000000000002</c:v>
                </c:pt>
                <c:pt idx="5439" formatCode="General">
                  <c:v>3.6604700000000001</c:v>
                </c:pt>
                <c:pt idx="5440" formatCode="General">
                  <c:v>3.6611500000000001</c:v>
                </c:pt>
                <c:pt idx="5441" formatCode="General">
                  <c:v>3.6618200000000001</c:v>
                </c:pt>
                <c:pt idx="5442" formatCode="General">
                  <c:v>3.66249</c:v>
                </c:pt>
                <c:pt idx="5443" formatCode="General">
                  <c:v>3.66317</c:v>
                </c:pt>
                <c:pt idx="5444" formatCode="General">
                  <c:v>3.66384</c:v>
                </c:pt>
                <c:pt idx="5445" formatCode="General">
                  <c:v>3.6645099999999999</c:v>
                </c:pt>
                <c:pt idx="5446" formatCode="General">
                  <c:v>3.6651899999999999</c:v>
                </c:pt>
                <c:pt idx="5447" formatCode="General">
                  <c:v>3.6658599999999999</c:v>
                </c:pt>
                <c:pt idx="5448" formatCode="General">
                  <c:v>3.6665299999999998</c:v>
                </c:pt>
                <c:pt idx="5449" formatCode="General">
                  <c:v>3.6672099999999999</c:v>
                </c:pt>
                <c:pt idx="5450" formatCode="General">
                  <c:v>3.6678799999999998</c:v>
                </c:pt>
                <c:pt idx="5451" formatCode="General">
                  <c:v>3.6685500000000002</c:v>
                </c:pt>
                <c:pt idx="5452" formatCode="General">
                  <c:v>3.6692200000000001</c:v>
                </c:pt>
                <c:pt idx="5453" formatCode="General">
                  <c:v>3.6699000000000002</c:v>
                </c:pt>
                <c:pt idx="5454" formatCode="General">
                  <c:v>3.6705700000000001</c:v>
                </c:pt>
                <c:pt idx="5455" formatCode="General">
                  <c:v>3.6712400000000001</c:v>
                </c:pt>
                <c:pt idx="5456" formatCode="General">
                  <c:v>3.6719200000000001</c:v>
                </c:pt>
                <c:pt idx="5457" formatCode="General">
                  <c:v>3.67259</c:v>
                </c:pt>
                <c:pt idx="5458" formatCode="General">
                  <c:v>3.67326</c:v>
                </c:pt>
                <c:pt idx="5459" formatCode="General">
                  <c:v>3.67394</c:v>
                </c:pt>
                <c:pt idx="5460" formatCode="General">
                  <c:v>3.6746099999999999</c:v>
                </c:pt>
                <c:pt idx="5461" formatCode="General">
                  <c:v>3.6752799999999999</c:v>
                </c:pt>
                <c:pt idx="5462" formatCode="General">
                  <c:v>3.6759499999999998</c:v>
                </c:pt>
                <c:pt idx="5463" formatCode="General">
                  <c:v>3.6766299999999998</c:v>
                </c:pt>
                <c:pt idx="5464" formatCode="General">
                  <c:v>3.6772999999999998</c:v>
                </c:pt>
                <c:pt idx="5465" formatCode="General">
                  <c:v>3.6779700000000002</c:v>
                </c:pt>
                <c:pt idx="5466" formatCode="General">
                  <c:v>3.6786500000000002</c:v>
                </c:pt>
                <c:pt idx="5467" formatCode="General">
                  <c:v>3.6793200000000001</c:v>
                </c:pt>
                <c:pt idx="5468" formatCode="General">
                  <c:v>3.6799900000000001</c:v>
                </c:pt>
                <c:pt idx="5469" formatCode="General">
                  <c:v>3.6806700000000001</c:v>
                </c:pt>
                <c:pt idx="5470" formatCode="General">
                  <c:v>3.6813400000000001</c:v>
                </c:pt>
                <c:pt idx="5471" formatCode="General">
                  <c:v>3.68201</c:v>
                </c:pt>
                <c:pt idx="5472" formatCode="General">
                  <c:v>3.68268</c:v>
                </c:pt>
                <c:pt idx="5473" formatCode="General">
                  <c:v>3.68336</c:v>
                </c:pt>
                <c:pt idx="5474" formatCode="General">
                  <c:v>3.6840299999999999</c:v>
                </c:pt>
                <c:pt idx="5475" formatCode="General">
                  <c:v>3.6846999999999999</c:v>
                </c:pt>
                <c:pt idx="5476" formatCode="General">
                  <c:v>3.6853799999999999</c:v>
                </c:pt>
                <c:pt idx="5477" formatCode="General">
                  <c:v>3.6860499999999998</c:v>
                </c:pt>
                <c:pt idx="5478" formatCode="General">
                  <c:v>3.6867200000000002</c:v>
                </c:pt>
                <c:pt idx="5479" formatCode="General">
                  <c:v>3.6873999999999998</c:v>
                </c:pt>
                <c:pt idx="5480" formatCode="General">
                  <c:v>3.6880700000000002</c:v>
                </c:pt>
                <c:pt idx="5481" formatCode="General">
                  <c:v>3.6887400000000001</c:v>
                </c:pt>
                <c:pt idx="5482" formatCode="General">
                  <c:v>3.6894100000000001</c:v>
                </c:pt>
                <c:pt idx="5483" formatCode="General">
                  <c:v>3.6900900000000001</c:v>
                </c:pt>
                <c:pt idx="5484" formatCode="General">
                  <c:v>3.69076</c:v>
                </c:pt>
                <c:pt idx="5485" formatCode="General">
                  <c:v>3.69143</c:v>
                </c:pt>
                <c:pt idx="5486" formatCode="General">
                  <c:v>3.69211</c:v>
                </c:pt>
                <c:pt idx="5487" formatCode="General">
                  <c:v>3.69278</c:v>
                </c:pt>
                <c:pt idx="5488" formatCode="General">
                  <c:v>3.6934499999999999</c:v>
                </c:pt>
                <c:pt idx="5489" formatCode="General">
                  <c:v>3.6941299999999999</c:v>
                </c:pt>
                <c:pt idx="5490" formatCode="General">
                  <c:v>3.6947999999999999</c:v>
                </c:pt>
                <c:pt idx="5491" formatCode="General">
                  <c:v>3.6954699999999998</c:v>
                </c:pt>
                <c:pt idx="5492" formatCode="General">
                  <c:v>3.6961400000000002</c:v>
                </c:pt>
                <c:pt idx="5493" formatCode="General">
                  <c:v>3.6968200000000002</c:v>
                </c:pt>
                <c:pt idx="5494" formatCode="General">
                  <c:v>3.6974900000000002</c:v>
                </c:pt>
                <c:pt idx="5495" formatCode="General">
                  <c:v>3.6981600000000001</c:v>
                </c:pt>
                <c:pt idx="5496" formatCode="General">
                  <c:v>3.6988400000000001</c:v>
                </c:pt>
                <c:pt idx="5497" formatCode="General">
                  <c:v>3.6995100000000001</c:v>
                </c:pt>
                <c:pt idx="5498" formatCode="General">
                  <c:v>3.70018</c:v>
                </c:pt>
                <c:pt idx="5499" formatCode="General">
                  <c:v>3.70086</c:v>
                </c:pt>
                <c:pt idx="5500" formatCode="General">
                  <c:v>3.70153</c:v>
                </c:pt>
                <c:pt idx="5501" formatCode="General">
                  <c:v>3.7021999999999999</c:v>
                </c:pt>
                <c:pt idx="5502" formatCode="General">
                  <c:v>3.7028699999999999</c:v>
                </c:pt>
                <c:pt idx="5503" formatCode="General">
                  <c:v>3.7035499999999999</c:v>
                </c:pt>
                <c:pt idx="5504" formatCode="General">
                  <c:v>3.7042199999999998</c:v>
                </c:pt>
                <c:pt idx="5505" formatCode="General">
                  <c:v>3.7048899999999998</c:v>
                </c:pt>
                <c:pt idx="5506" formatCode="General">
                  <c:v>3.7055699999999998</c:v>
                </c:pt>
                <c:pt idx="5507" formatCode="General">
                  <c:v>3.7062400000000002</c:v>
                </c:pt>
                <c:pt idx="5508" formatCode="General">
                  <c:v>3.7069100000000001</c:v>
                </c:pt>
                <c:pt idx="5509" formatCode="General">
                  <c:v>3.7075900000000002</c:v>
                </c:pt>
                <c:pt idx="5510" formatCode="General">
                  <c:v>3.7082600000000001</c:v>
                </c:pt>
                <c:pt idx="5511" formatCode="General">
                  <c:v>3.7089300000000001</c:v>
                </c:pt>
                <c:pt idx="5512" formatCode="General">
                  <c:v>3.7096</c:v>
                </c:pt>
                <c:pt idx="5513" formatCode="General">
                  <c:v>3.71028</c:v>
                </c:pt>
                <c:pt idx="5514" formatCode="General">
                  <c:v>3.71095</c:v>
                </c:pt>
                <c:pt idx="5515" formatCode="General">
                  <c:v>3.7116199999999999</c:v>
                </c:pt>
                <c:pt idx="5516" formatCode="General">
                  <c:v>3.7122999999999999</c:v>
                </c:pt>
                <c:pt idx="5517" formatCode="General">
                  <c:v>3.7129699999999999</c:v>
                </c:pt>
                <c:pt idx="5518" formatCode="General">
                  <c:v>3.7136399999999998</c:v>
                </c:pt>
                <c:pt idx="5519" formatCode="General">
                  <c:v>3.7143199999999998</c:v>
                </c:pt>
                <c:pt idx="5520" formatCode="General">
                  <c:v>3.7149899999999998</c:v>
                </c:pt>
                <c:pt idx="5521" formatCode="General">
                  <c:v>3.7156600000000002</c:v>
                </c:pt>
                <c:pt idx="5522" formatCode="General">
                  <c:v>3.7163300000000001</c:v>
                </c:pt>
                <c:pt idx="5523" formatCode="General">
                  <c:v>3.7170100000000001</c:v>
                </c:pt>
                <c:pt idx="5524" formatCode="General">
                  <c:v>3.7176800000000001</c:v>
                </c:pt>
                <c:pt idx="5525" formatCode="General">
                  <c:v>3.71835</c:v>
                </c:pt>
                <c:pt idx="5526" formatCode="General">
                  <c:v>3.7190300000000001</c:v>
                </c:pt>
                <c:pt idx="5527" formatCode="General">
                  <c:v>3.7197</c:v>
                </c:pt>
                <c:pt idx="5528" formatCode="General">
                  <c:v>3.72037</c:v>
                </c:pt>
                <c:pt idx="5529" formatCode="General">
                  <c:v>3.72105</c:v>
                </c:pt>
                <c:pt idx="5530" formatCode="General">
                  <c:v>3.7217199999999999</c:v>
                </c:pt>
                <c:pt idx="5531" formatCode="General">
                  <c:v>3.7223899999999999</c:v>
                </c:pt>
                <c:pt idx="5532" formatCode="General">
                  <c:v>3.7230599999999998</c:v>
                </c:pt>
                <c:pt idx="5533" formatCode="General">
                  <c:v>3.7237399999999998</c:v>
                </c:pt>
                <c:pt idx="5534" formatCode="General">
                  <c:v>3.7244100000000002</c:v>
                </c:pt>
                <c:pt idx="5535" formatCode="General">
                  <c:v>3.7250800000000002</c:v>
                </c:pt>
                <c:pt idx="5536" formatCode="General">
                  <c:v>3.7257600000000002</c:v>
                </c:pt>
                <c:pt idx="5537" formatCode="General">
                  <c:v>3.7264300000000001</c:v>
                </c:pt>
                <c:pt idx="5538" formatCode="General">
                  <c:v>3.7271000000000001</c:v>
                </c:pt>
                <c:pt idx="5539" formatCode="General">
                  <c:v>3.7277800000000001</c:v>
                </c:pt>
                <c:pt idx="5540" formatCode="General">
                  <c:v>3.72845</c:v>
                </c:pt>
                <c:pt idx="5541" formatCode="General">
                  <c:v>3.72912</c:v>
                </c:pt>
                <c:pt idx="5542" formatCode="General">
                  <c:v>3.7297899999999999</c:v>
                </c:pt>
                <c:pt idx="5543" formatCode="General">
                  <c:v>3.73047</c:v>
                </c:pt>
                <c:pt idx="5544" formatCode="General">
                  <c:v>3.7311399999999999</c:v>
                </c:pt>
                <c:pt idx="5545" formatCode="General">
                  <c:v>3.7318099999999998</c:v>
                </c:pt>
                <c:pt idx="5546" formatCode="General">
                  <c:v>3.7324899999999999</c:v>
                </c:pt>
                <c:pt idx="5547" formatCode="General">
                  <c:v>3.7331599999999998</c:v>
                </c:pt>
                <c:pt idx="5548" formatCode="General">
                  <c:v>3.7338300000000002</c:v>
                </c:pt>
                <c:pt idx="5549" formatCode="General">
                  <c:v>3.7345100000000002</c:v>
                </c:pt>
                <c:pt idx="5550" formatCode="General">
                  <c:v>3.7351800000000002</c:v>
                </c:pt>
                <c:pt idx="5551" formatCode="General">
                  <c:v>3.7358500000000001</c:v>
                </c:pt>
                <c:pt idx="5552" formatCode="General">
                  <c:v>3.7365200000000001</c:v>
                </c:pt>
                <c:pt idx="5553" formatCode="General">
                  <c:v>3.7372000000000001</c:v>
                </c:pt>
                <c:pt idx="5554" formatCode="General">
                  <c:v>3.73787</c:v>
                </c:pt>
                <c:pt idx="5555" formatCode="General">
                  <c:v>3.73854</c:v>
                </c:pt>
                <c:pt idx="5556" formatCode="General">
                  <c:v>3.73922</c:v>
                </c:pt>
                <c:pt idx="5557" formatCode="General">
                  <c:v>3.7398899999999999</c:v>
                </c:pt>
                <c:pt idx="5558" formatCode="General">
                  <c:v>3.7405599999999999</c:v>
                </c:pt>
                <c:pt idx="5559" formatCode="General">
                  <c:v>3.7412399999999999</c:v>
                </c:pt>
                <c:pt idx="5560" formatCode="General">
                  <c:v>3.7419099999999998</c:v>
                </c:pt>
                <c:pt idx="5561" formatCode="General">
                  <c:v>3.7425799999999998</c:v>
                </c:pt>
                <c:pt idx="5562" formatCode="General">
                  <c:v>3.7432500000000002</c:v>
                </c:pt>
                <c:pt idx="5563" formatCode="General">
                  <c:v>3.7439300000000002</c:v>
                </c:pt>
                <c:pt idx="5564" formatCode="General">
                  <c:v>3.7446000000000002</c:v>
                </c:pt>
                <c:pt idx="5565" formatCode="General">
                  <c:v>3.7452700000000001</c:v>
                </c:pt>
                <c:pt idx="5566" formatCode="General">
                  <c:v>3.7459500000000001</c:v>
                </c:pt>
                <c:pt idx="5567" formatCode="General">
                  <c:v>3.7466200000000001</c:v>
                </c:pt>
                <c:pt idx="5568" formatCode="General">
                  <c:v>3.74729</c:v>
                </c:pt>
                <c:pt idx="5569" formatCode="General">
                  <c:v>3.74797</c:v>
                </c:pt>
                <c:pt idx="5570" formatCode="General">
                  <c:v>3.74864</c:v>
                </c:pt>
                <c:pt idx="5571" formatCode="General">
                  <c:v>3.7493099999999999</c:v>
                </c:pt>
                <c:pt idx="5572" formatCode="General">
                  <c:v>3.7499799999999999</c:v>
                </c:pt>
                <c:pt idx="5573" formatCode="General">
                  <c:v>3.7506599999999999</c:v>
                </c:pt>
                <c:pt idx="5574" formatCode="General">
                  <c:v>3.7513299999999998</c:v>
                </c:pt>
                <c:pt idx="5575" formatCode="General">
                  <c:v>3.7519999999999998</c:v>
                </c:pt>
                <c:pt idx="5576" formatCode="General">
                  <c:v>3.7526799999999998</c:v>
                </c:pt>
                <c:pt idx="5577" formatCode="General">
                  <c:v>3.7533500000000002</c:v>
                </c:pt>
                <c:pt idx="5578" formatCode="General">
                  <c:v>3.7540200000000001</c:v>
                </c:pt>
                <c:pt idx="5579" formatCode="General">
                  <c:v>3.7547000000000001</c:v>
                </c:pt>
                <c:pt idx="5580" formatCode="General">
                  <c:v>3.7553700000000001</c:v>
                </c:pt>
                <c:pt idx="5581" formatCode="General">
                  <c:v>3.75604</c:v>
                </c:pt>
                <c:pt idx="5582" formatCode="General">
                  <c:v>3.75671</c:v>
                </c:pt>
                <c:pt idx="5583" formatCode="General">
                  <c:v>3.75739</c:v>
                </c:pt>
                <c:pt idx="5584" formatCode="General">
                  <c:v>3.75806</c:v>
                </c:pt>
                <c:pt idx="5585" formatCode="General">
                  <c:v>3.7587299999999999</c:v>
                </c:pt>
                <c:pt idx="5586" formatCode="General">
                  <c:v>3.7594099999999999</c:v>
                </c:pt>
                <c:pt idx="5587" formatCode="General">
                  <c:v>3.7600799999999999</c:v>
                </c:pt>
                <c:pt idx="5588" formatCode="General">
                  <c:v>3.7607499999999998</c:v>
                </c:pt>
                <c:pt idx="5589" formatCode="General">
                  <c:v>3.7614299999999998</c:v>
                </c:pt>
                <c:pt idx="5590" formatCode="General">
                  <c:v>3.7621000000000002</c:v>
                </c:pt>
                <c:pt idx="5591" formatCode="General">
                  <c:v>3.7627700000000002</c:v>
                </c:pt>
                <c:pt idx="5592" formatCode="General">
                  <c:v>3.7634400000000001</c:v>
                </c:pt>
                <c:pt idx="5593" formatCode="General">
                  <c:v>3.7641200000000001</c:v>
                </c:pt>
                <c:pt idx="5594" formatCode="General">
                  <c:v>3.7647900000000001</c:v>
                </c:pt>
                <c:pt idx="5595" formatCode="General">
                  <c:v>3.76546</c:v>
                </c:pt>
                <c:pt idx="5596" formatCode="General">
                  <c:v>3.76614</c:v>
                </c:pt>
                <c:pt idx="5597" formatCode="General">
                  <c:v>3.76681</c:v>
                </c:pt>
                <c:pt idx="5598" formatCode="General">
                  <c:v>3.7674799999999999</c:v>
                </c:pt>
                <c:pt idx="5599" formatCode="General">
                  <c:v>3.76816</c:v>
                </c:pt>
                <c:pt idx="5600" formatCode="General">
                  <c:v>3.7688299999999999</c:v>
                </c:pt>
                <c:pt idx="5601" formatCode="General">
                  <c:v>3.7694999999999999</c:v>
                </c:pt>
                <c:pt idx="5602" formatCode="General">
                  <c:v>3.7701699999999998</c:v>
                </c:pt>
                <c:pt idx="5603" formatCode="General">
                  <c:v>3.7708499999999998</c:v>
                </c:pt>
                <c:pt idx="5604" formatCode="General">
                  <c:v>3.7715200000000002</c:v>
                </c:pt>
                <c:pt idx="5605" formatCode="General">
                  <c:v>3.7721900000000002</c:v>
                </c:pt>
                <c:pt idx="5606" formatCode="General">
                  <c:v>3.7728700000000002</c:v>
                </c:pt>
                <c:pt idx="5607" formatCode="General">
                  <c:v>3.7735400000000001</c:v>
                </c:pt>
                <c:pt idx="5608" formatCode="General">
                  <c:v>3.7742100000000001</c:v>
                </c:pt>
                <c:pt idx="5609" formatCode="General">
                  <c:v>3.7748900000000001</c:v>
                </c:pt>
                <c:pt idx="5610" formatCode="General">
                  <c:v>3.77556</c:v>
                </c:pt>
                <c:pt idx="5611" formatCode="General">
                  <c:v>3.77623</c:v>
                </c:pt>
                <c:pt idx="5612" formatCode="General">
                  <c:v>3.7768999999999999</c:v>
                </c:pt>
                <c:pt idx="5613" formatCode="General">
                  <c:v>3.7775799999999999</c:v>
                </c:pt>
                <c:pt idx="5614" formatCode="General">
                  <c:v>3.7782499999999999</c:v>
                </c:pt>
                <c:pt idx="5615" formatCode="General">
                  <c:v>3.7789199999999998</c:v>
                </c:pt>
                <c:pt idx="5616" formatCode="General">
                  <c:v>3.7795999999999998</c:v>
                </c:pt>
                <c:pt idx="5617" formatCode="General">
                  <c:v>3.7802699999999998</c:v>
                </c:pt>
                <c:pt idx="5618" formatCode="General">
                  <c:v>3.7809400000000002</c:v>
                </c:pt>
                <c:pt idx="5619" formatCode="General">
                  <c:v>3.7816200000000002</c:v>
                </c:pt>
                <c:pt idx="5620" formatCode="General">
                  <c:v>3.7822900000000002</c:v>
                </c:pt>
                <c:pt idx="5621" formatCode="General">
                  <c:v>3.7829600000000001</c:v>
                </c:pt>
                <c:pt idx="5622" formatCode="General">
                  <c:v>3.78363</c:v>
                </c:pt>
                <c:pt idx="5623" formatCode="General">
                  <c:v>3.7843100000000001</c:v>
                </c:pt>
                <c:pt idx="5624" formatCode="General">
                  <c:v>3.78498</c:v>
                </c:pt>
                <c:pt idx="5625" formatCode="General">
                  <c:v>3.78565</c:v>
                </c:pt>
                <c:pt idx="5626" formatCode="General">
                  <c:v>3.78633</c:v>
                </c:pt>
                <c:pt idx="5627" formatCode="General">
                  <c:v>3.7869999999999999</c:v>
                </c:pt>
                <c:pt idx="5628" formatCode="General">
                  <c:v>3.7876699999999999</c:v>
                </c:pt>
                <c:pt idx="5629" formatCode="General">
                  <c:v>3.7883499999999999</c:v>
                </c:pt>
                <c:pt idx="5630" formatCode="General">
                  <c:v>3.7890199999999998</c:v>
                </c:pt>
                <c:pt idx="5631" formatCode="General">
                  <c:v>3.7896899999999998</c:v>
                </c:pt>
                <c:pt idx="5632" formatCode="General">
                  <c:v>3.7903600000000002</c:v>
                </c:pt>
                <c:pt idx="5633" formatCode="General">
                  <c:v>3.7910400000000002</c:v>
                </c:pt>
                <c:pt idx="5634" formatCode="General">
                  <c:v>3.7917100000000001</c:v>
                </c:pt>
                <c:pt idx="5635" formatCode="General">
                  <c:v>3.7923800000000001</c:v>
                </c:pt>
                <c:pt idx="5636" formatCode="General">
                  <c:v>3.7930600000000001</c:v>
                </c:pt>
                <c:pt idx="5637" formatCode="General">
                  <c:v>3.79373</c:v>
                </c:pt>
                <c:pt idx="5638" formatCode="General">
                  <c:v>3.7944</c:v>
                </c:pt>
                <c:pt idx="5639" formatCode="General">
                  <c:v>3.79508</c:v>
                </c:pt>
                <c:pt idx="5640" formatCode="General">
                  <c:v>3.79575</c:v>
                </c:pt>
                <c:pt idx="5641" formatCode="General">
                  <c:v>3.7964199999999999</c:v>
                </c:pt>
                <c:pt idx="5642" formatCode="General">
                  <c:v>3.7970999999999999</c:v>
                </c:pt>
                <c:pt idx="5643" formatCode="General">
                  <c:v>3.7977699999999999</c:v>
                </c:pt>
                <c:pt idx="5644" formatCode="General">
                  <c:v>3.7984399999999998</c:v>
                </c:pt>
                <c:pt idx="5645" formatCode="General">
                  <c:v>3.7991100000000002</c:v>
                </c:pt>
                <c:pt idx="5646" formatCode="General">
                  <c:v>3.7997899999999998</c:v>
                </c:pt>
                <c:pt idx="5647" formatCode="General">
                  <c:v>3.8004600000000002</c:v>
                </c:pt>
                <c:pt idx="5648" formatCode="General">
                  <c:v>3.8011300000000001</c:v>
                </c:pt>
                <c:pt idx="5649" formatCode="General">
                  <c:v>3.8018100000000001</c:v>
                </c:pt>
                <c:pt idx="5650" formatCode="General">
                  <c:v>3.8024800000000001</c:v>
                </c:pt>
                <c:pt idx="5651" formatCode="General">
                  <c:v>3.80315</c:v>
                </c:pt>
                <c:pt idx="5652" formatCode="General">
                  <c:v>3.80383</c:v>
                </c:pt>
                <c:pt idx="5653" formatCode="General">
                  <c:v>3.8045</c:v>
                </c:pt>
                <c:pt idx="5654" formatCode="General">
                  <c:v>3.8051699999999999</c:v>
                </c:pt>
                <c:pt idx="5655" formatCode="General">
                  <c:v>3.8058399999999999</c:v>
                </c:pt>
                <c:pt idx="5656" formatCode="General">
                  <c:v>3.8065199999999999</c:v>
                </c:pt>
                <c:pt idx="5657" formatCode="General">
                  <c:v>3.8071899999999999</c:v>
                </c:pt>
                <c:pt idx="5658" formatCode="General">
                  <c:v>3.8078599999999998</c:v>
                </c:pt>
                <c:pt idx="5659" formatCode="General">
                  <c:v>3.8085399999999998</c:v>
                </c:pt>
                <c:pt idx="5660" formatCode="General">
                  <c:v>3.8092100000000002</c:v>
                </c:pt>
                <c:pt idx="5661" formatCode="General">
                  <c:v>3.8098800000000002</c:v>
                </c:pt>
                <c:pt idx="5662" formatCode="General">
                  <c:v>3.8105600000000002</c:v>
                </c:pt>
                <c:pt idx="5663" formatCode="General">
                  <c:v>3.8112300000000001</c:v>
                </c:pt>
                <c:pt idx="5664" formatCode="General">
                  <c:v>3.8119000000000001</c:v>
                </c:pt>
                <c:pt idx="5665" formatCode="General">
                  <c:v>3.81257</c:v>
                </c:pt>
                <c:pt idx="5666" formatCode="General">
                  <c:v>3.81325</c:v>
                </c:pt>
                <c:pt idx="5667" formatCode="General">
                  <c:v>3.81392</c:v>
                </c:pt>
                <c:pt idx="5668" formatCode="General">
                  <c:v>3.8145899999999999</c:v>
                </c:pt>
                <c:pt idx="5669" formatCode="General">
                  <c:v>3.8152699999999999</c:v>
                </c:pt>
                <c:pt idx="5670" formatCode="General">
                  <c:v>3.8159399999999999</c:v>
                </c:pt>
                <c:pt idx="5671" formatCode="General">
                  <c:v>3.8166099999999998</c:v>
                </c:pt>
                <c:pt idx="5672" formatCode="General">
                  <c:v>3.8172899999999998</c:v>
                </c:pt>
                <c:pt idx="5673" formatCode="General">
                  <c:v>3.8179599999999998</c:v>
                </c:pt>
                <c:pt idx="5674" formatCode="General">
                  <c:v>3.8186300000000002</c:v>
                </c:pt>
                <c:pt idx="5675" formatCode="General">
                  <c:v>3.8193000000000001</c:v>
                </c:pt>
                <c:pt idx="5676" formatCode="General">
                  <c:v>3.8199800000000002</c:v>
                </c:pt>
                <c:pt idx="5677" formatCode="General">
                  <c:v>3.8206500000000001</c:v>
                </c:pt>
                <c:pt idx="5678" formatCode="General">
                  <c:v>3.8213200000000001</c:v>
                </c:pt>
                <c:pt idx="5679" formatCode="General">
                  <c:v>3.8220000000000001</c:v>
                </c:pt>
                <c:pt idx="5680" formatCode="General">
                  <c:v>3.82267</c:v>
                </c:pt>
                <c:pt idx="5681" formatCode="General">
                  <c:v>3.82334</c:v>
                </c:pt>
                <c:pt idx="5682" formatCode="General">
                  <c:v>3.82402</c:v>
                </c:pt>
                <c:pt idx="5683" formatCode="General">
                  <c:v>3.8246899999999999</c:v>
                </c:pt>
                <c:pt idx="5684" formatCode="General">
                  <c:v>3.8253599999999999</c:v>
                </c:pt>
                <c:pt idx="5685" formatCode="General">
                  <c:v>3.8260299999999998</c:v>
                </c:pt>
                <c:pt idx="5686" formatCode="General">
                  <c:v>3.8267099999999998</c:v>
                </c:pt>
                <c:pt idx="5687" formatCode="General">
                  <c:v>3.8273799999999998</c:v>
                </c:pt>
                <c:pt idx="5688" formatCode="General">
                  <c:v>3.8280500000000002</c:v>
                </c:pt>
                <c:pt idx="5689" formatCode="General">
                  <c:v>3.8287300000000002</c:v>
                </c:pt>
                <c:pt idx="5690" formatCode="General">
                  <c:v>3.8294000000000001</c:v>
                </c:pt>
                <c:pt idx="5691" formatCode="General">
                  <c:v>3.8300700000000001</c:v>
                </c:pt>
                <c:pt idx="5692" formatCode="General">
                  <c:v>3.8307500000000001</c:v>
                </c:pt>
                <c:pt idx="5693" formatCode="General">
                  <c:v>3.83142</c:v>
                </c:pt>
                <c:pt idx="5694" formatCode="General">
                  <c:v>3.83209</c:v>
                </c:pt>
                <c:pt idx="5695" formatCode="General">
                  <c:v>3.8327599999999999</c:v>
                </c:pt>
                <c:pt idx="5696" formatCode="General">
                  <c:v>3.83344</c:v>
                </c:pt>
                <c:pt idx="5697" formatCode="General">
                  <c:v>3.8341099999999999</c:v>
                </c:pt>
                <c:pt idx="5698" formatCode="General">
                  <c:v>3.8347799999999999</c:v>
                </c:pt>
                <c:pt idx="5699" formatCode="General">
                  <c:v>3.8354599999999999</c:v>
                </c:pt>
                <c:pt idx="5700" formatCode="General">
                  <c:v>3.8361299999999998</c:v>
                </c:pt>
                <c:pt idx="5701" formatCode="General">
                  <c:v>3.8368000000000002</c:v>
                </c:pt>
                <c:pt idx="5702" formatCode="General">
                  <c:v>3.8374799999999998</c:v>
                </c:pt>
                <c:pt idx="5703" formatCode="General">
                  <c:v>3.8381500000000002</c:v>
                </c:pt>
                <c:pt idx="5704" formatCode="General">
                  <c:v>3.8388200000000001</c:v>
                </c:pt>
                <c:pt idx="5705" formatCode="General">
                  <c:v>3.8394900000000001</c:v>
                </c:pt>
                <c:pt idx="5706" formatCode="General">
                  <c:v>3.8401700000000001</c:v>
                </c:pt>
                <c:pt idx="5707" formatCode="General">
                  <c:v>3.84084</c:v>
                </c:pt>
                <c:pt idx="5708" formatCode="General">
                  <c:v>3.84151</c:v>
                </c:pt>
                <c:pt idx="5709" formatCode="General">
                  <c:v>3.84219</c:v>
                </c:pt>
                <c:pt idx="5710" formatCode="General">
                  <c:v>3.8428599999999999</c:v>
                </c:pt>
                <c:pt idx="5711" formatCode="General">
                  <c:v>3.8435299999999999</c:v>
                </c:pt>
                <c:pt idx="5712" formatCode="General">
                  <c:v>3.8442099999999999</c:v>
                </c:pt>
                <c:pt idx="5713" formatCode="General">
                  <c:v>3.8448799999999999</c:v>
                </c:pt>
                <c:pt idx="5714" formatCode="General">
                  <c:v>3.8455499999999998</c:v>
                </c:pt>
                <c:pt idx="5715" formatCode="General">
                  <c:v>3.8462200000000002</c:v>
                </c:pt>
                <c:pt idx="5716" formatCode="General">
                  <c:v>3.8469000000000002</c:v>
                </c:pt>
                <c:pt idx="5717" formatCode="General">
                  <c:v>3.8475700000000002</c:v>
                </c:pt>
                <c:pt idx="5718" formatCode="General">
                  <c:v>3.8482400000000001</c:v>
                </c:pt>
                <c:pt idx="5719" formatCode="General">
                  <c:v>3.8489200000000001</c:v>
                </c:pt>
                <c:pt idx="5720" formatCode="General">
                  <c:v>3.8495900000000001</c:v>
                </c:pt>
                <c:pt idx="5721" formatCode="General">
                  <c:v>3.85026</c:v>
                </c:pt>
                <c:pt idx="5722" formatCode="General">
                  <c:v>3.85094</c:v>
                </c:pt>
                <c:pt idx="5723" formatCode="General">
                  <c:v>3.85161</c:v>
                </c:pt>
                <c:pt idx="5724" formatCode="General">
                  <c:v>3.8522799999999999</c:v>
                </c:pt>
                <c:pt idx="5725" formatCode="General">
                  <c:v>3.8529499999999999</c:v>
                </c:pt>
                <c:pt idx="5726" formatCode="General">
                  <c:v>3.8536299999999999</c:v>
                </c:pt>
                <c:pt idx="5727" formatCode="General">
                  <c:v>3.8542999999999998</c:v>
                </c:pt>
                <c:pt idx="5728" formatCode="General">
                  <c:v>3.8549699999999998</c:v>
                </c:pt>
                <c:pt idx="5729" formatCode="General">
                  <c:v>3.8556499999999998</c:v>
                </c:pt>
                <c:pt idx="5730" formatCode="General">
                  <c:v>3.8563200000000002</c:v>
                </c:pt>
                <c:pt idx="5731" formatCode="General">
                  <c:v>3.8569900000000001</c:v>
                </c:pt>
                <c:pt idx="5732" formatCode="General">
                  <c:v>3.8576700000000002</c:v>
                </c:pt>
                <c:pt idx="5733" formatCode="General">
                  <c:v>3.8583400000000001</c:v>
                </c:pt>
                <c:pt idx="5734" formatCode="General">
                  <c:v>3.8590100000000001</c:v>
                </c:pt>
                <c:pt idx="5735" formatCode="General">
                  <c:v>3.85968</c:v>
                </c:pt>
                <c:pt idx="5736" formatCode="General">
                  <c:v>3.86036</c:v>
                </c:pt>
                <c:pt idx="5737" formatCode="General">
                  <c:v>3.86103</c:v>
                </c:pt>
                <c:pt idx="5738" formatCode="General">
                  <c:v>3.8616999999999999</c:v>
                </c:pt>
                <c:pt idx="5739" formatCode="General">
                  <c:v>3.8623799999999999</c:v>
                </c:pt>
                <c:pt idx="5740" formatCode="General">
                  <c:v>3.8630499999999999</c:v>
                </c:pt>
                <c:pt idx="5741" formatCode="General">
                  <c:v>3.8637199999999998</c:v>
                </c:pt>
                <c:pt idx="5742" formatCode="General">
                  <c:v>3.8643999999999998</c:v>
                </c:pt>
                <c:pt idx="5743" formatCode="General">
                  <c:v>3.8650699999999998</c:v>
                </c:pt>
                <c:pt idx="5744" formatCode="General">
                  <c:v>3.8657400000000002</c:v>
                </c:pt>
                <c:pt idx="5745" formatCode="General">
                  <c:v>3.8664100000000001</c:v>
                </c:pt>
                <c:pt idx="5746" formatCode="General">
                  <c:v>3.8670900000000001</c:v>
                </c:pt>
                <c:pt idx="5747" formatCode="General">
                  <c:v>3.8677600000000001</c:v>
                </c:pt>
                <c:pt idx="5748" formatCode="General">
                  <c:v>3.86843</c:v>
                </c:pt>
                <c:pt idx="5749" formatCode="General">
                  <c:v>3.86911</c:v>
                </c:pt>
                <c:pt idx="5750" formatCode="General">
                  <c:v>3.86978</c:v>
                </c:pt>
                <c:pt idx="5751" formatCode="General">
                  <c:v>3.8704499999999999</c:v>
                </c:pt>
                <c:pt idx="5752" formatCode="General">
                  <c:v>3.87113</c:v>
                </c:pt>
                <c:pt idx="5753" formatCode="General">
                  <c:v>3.8717999999999999</c:v>
                </c:pt>
                <c:pt idx="5754" formatCode="General">
                  <c:v>3.8724699999999999</c:v>
                </c:pt>
                <c:pt idx="5755" formatCode="General">
                  <c:v>3.8731399999999998</c:v>
                </c:pt>
                <c:pt idx="5756" formatCode="General">
                  <c:v>3.8738199999999998</c:v>
                </c:pt>
                <c:pt idx="5757" formatCode="General">
                  <c:v>3.8744900000000002</c:v>
                </c:pt>
                <c:pt idx="5758" formatCode="General">
                  <c:v>3.8751600000000002</c:v>
                </c:pt>
                <c:pt idx="5759" formatCode="General">
                  <c:v>3.8758400000000002</c:v>
                </c:pt>
                <c:pt idx="5760" formatCode="General">
                  <c:v>3.8765100000000001</c:v>
                </c:pt>
                <c:pt idx="5761" formatCode="General">
                  <c:v>3.8771800000000001</c:v>
                </c:pt>
                <c:pt idx="5762" formatCode="General">
                  <c:v>3.8778600000000001</c:v>
                </c:pt>
                <c:pt idx="5763" formatCode="General">
                  <c:v>3.87853</c:v>
                </c:pt>
                <c:pt idx="5764" formatCode="General">
                  <c:v>3.8792</c:v>
                </c:pt>
                <c:pt idx="5765" formatCode="General">
                  <c:v>3.8798699999999999</c:v>
                </c:pt>
                <c:pt idx="5766" formatCode="General">
                  <c:v>3.8805499999999999</c:v>
                </c:pt>
                <c:pt idx="5767" formatCode="General">
                  <c:v>3.8812199999999999</c:v>
                </c:pt>
                <c:pt idx="5768" formatCode="General">
                  <c:v>3.8818899999999998</c:v>
                </c:pt>
                <c:pt idx="5769" formatCode="General">
                  <c:v>3.8825699999999999</c:v>
                </c:pt>
                <c:pt idx="5770" formatCode="General">
                  <c:v>3.8832399999999998</c:v>
                </c:pt>
                <c:pt idx="5771" formatCode="General">
                  <c:v>3.8839100000000002</c:v>
                </c:pt>
                <c:pt idx="5772" formatCode="General">
                  <c:v>3.8845900000000002</c:v>
                </c:pt>
                <c:pt idx="5773" formatCode="General">
                  <c:v>3.8852600000000002</c:v>
                </c:pt>
                <c:pt idx="5774" formatCode="General">
                  <c:v>3.8859300000000001</c:v>
                </c:pt>
                <c:pt idx="5775" formatCode="General">
                  <c:v>3.8866000000000001</c:v>
                </c:pt>
                <c:pt idx="5776" formatCode="General">
                  <c:v>3.8872800000000001</c:v>
                </c:pt>
                <c:pt idx="5777" formatCode="General">
                  <c:v>3.88795</c:v>
                </c:pt>
                <c:pt idx="5778" formatCode="General">
                  <c:v>3.88862</c:v>
                </c:pt>
                <c:pt idx="5779" formatCode="General">
                  <c:v>3.8893</c:v>
                </c:pt>
                <c:pt idx="5780" formatCode="General">
                  <c:v>3.8899699999999999</c:v>
                </c:pt>
                <c:pt idx="5781" formatCode="General">
                  <c:v>3.8906399999999999</c:v>
                </c:pt>
                <c:pt idx="5782" formatCode="General">
                  <c:v>3.8913199999999999</c:v>
                </c:pt>
                <c:pt idx="5783" formatCode="General">
                  <c:v>3.8919899999999998</c:v>
                </c:pt>
                <c:pt idx="5784" formatCode="General">
                  <c:v>3.8926599999999998</c:v>
                </c:pt>
                <c:pt idx="5785" formatCode="General">
                  <c:v>3.8933300000000002</c:v>
                </c:pt>
                <c:pt idx="5786" formatCode="General">
                  <c:v>3.8940100000000002</c:v>
                </c:pt>
                <c:pt idx="5787" formatCode="General">
                  <c:v>3.8946800000000001</c:v>
                </c:pt>
                <c:pt idx="5788" formatCode="General">
                  <c:v>3.8953500000000001</c:v>
                </c:pt>
                <c:pt idx="5789" formatCode="General">
                  <c:v>3.8960300000000001</c:v>
                </c:pt>
                <c:pt idx="5790" formatCode="General">
                  <c:v>3.8967000000000001</c:v>
                </c:pt>
                <c:pt idx="5791" formatCode="General">
                  <c:v>3.89737</c:v>
                </c:pt>
                <c:pt idx="5792" formatCode="General">
                  <c:v>3.89805</c:v>
                </c:pt>
                <c:pt idx="5793" formatCode="General">
                  <c:v>3.89872</c:v>
                </c:pt>
                <c:pt idx="5794" formatCode="General">
                  <c:v>3.8993899999999999</c:v>
                </c:pt>
                <c:pt idx="5795" formatCode="General">
                  <c:v>3.9000599999999999</c:v>
                </c:pt>
                <c:pt idx="5796" formatCode="General">
                  <c:v>3.9007399999999999</c:v>
                </c:pt>
                <c:pt idx="5797" formatCode="General">
                  <c:v>3.9014099999999998</c:v>
                </c:pt>
                <c:pt idx="5798" formatCode="General">
                  <c:v>3.9020800000000002</c:v>
                </c:pt>
                <c:pt idx="5799" formatCode="General">
                  <c:v>3.9027599999999998</c:v>
                </c:pt>
                <c:pt idx="5800" formatCode="General">
                  <c:v>3.9034300000000002</c:v>
                </c:pt>
                <c:pt idx="5801" formatCode="General">
                  <c:v>3.9041000000000001</c:v>
                </c:pt>
                <c:pt idx="5802" formatCode="General">
                  <c:v>3.9047800000000001</c:v>
                </c:pt>
                <c:pt idx="5803" formatCode="General">
                  <c:v>3.9054500000000001</c:v>
                </c:pt>
                <c:pt idx="5804" formatCode="General">
                  <c:v>3.90612</c:v>
                </c:pt>
                <c:pt idx="5805" formatCode="General">
                  <c:v>3.90679</c:v>
                </c:pt>
                <c:pt idx="5806" formatCode="General">
                  <c:v>3.90747</c:v>
                </c:pt>
                <c:pt idx="5807" formatCode="General">
                  <c:v>3.9081399999999999</c:v>
                </c:pt>
                <c:pt idx="5808" formatCode="General">
                  <c:v>3.9088099999999999</c:v>
                </c:pt>
                <c:pt idx="5809" formatCode="General">
                  <c:v>3.9094899999999999</c:v>
                </c:pt>
                <c:pt idx="5810" formatCode="General">
                  <c:v>3.9101599999999999</c:v>
                </c:pt>
                <c:pt idx="5811" formatCode="General">
                  <c:v>3.9108299999999998</c:v>
                </c:pt>
                <c:pt idx="5812" formatCode="General">
                  <c:v>3.9115099999999998</c:v>
                </c:pt>
                <c:pt idx="5813" formatCode="General">
                  <c:v>3.9121800000000002</c:v>
                </c:pt>
                <c:pt idx="5814" formatCode="General">
                  <c:v>3.9128500000000002</c:v>
                </c:pt>
                <c:pt idx="5815" formatCode="General">
                  <c:v>3.9135200000000001</c:v>
                </c:pt>
                <c:pt idx="5816" formatCode="General">
                  <c:v>3.9142000000000001</c:v>
                </c:pt>
                <c:pt idx="5817" formatCode="General">
                  <c:v>3.9148700000000001</c:v>
                </c:pt>
                <c:pt idx="5818" formatCode="General">
                  <c:v>3.91554</c:v>
                </c:pt>
                <c:pt idx="5819" formatCode="General">
                  <c:v>3.91622</c:v>
                </c:pt>
                <c:pt idx="5820" formatCode="General">
                  <c:v>3.91689</c:v>
                </c:pt>
                <c:pt idx="5821" formatCode="General">
                  <c:v>3.9175599999999999</c:v>
                </c:pt>
                <c:pt idx="5822" formatCode="General">
                  <c:v>3.9182399999999999</c:v>
                </c:pt>
                <c:pt idx="5823" formatCode="General">
                  <c:v>3.9189099999999999</c:v>
                </c:pt>
                <c:pt idx="5824" formatCode="General">
                  <c:v>3.9195799999999998</c:v>
                </c:pt>
                <c:pt idx="5825" formatCode="General">
                  <c:v>3.9202499999999998</c:v>
                </c:pt>
                <c:pt idx="5826" formatCode="General">
                  <c:v>3.9209299999999998</c:v>
                </c:pt>
                <c:pt idx="5827" formatCode="General">
                  <c:v>3.9216000000000002</c:v>
                </c:pt>
                <c:pt idx="5828" formatCode="General">
                  <c:v>3.9222700000000001</c:v>
                </c:pt>
                <c:pt idx="5829" formatCode="General">
                  <c:v>3.9229500000000002</c:v>
                </c:pt>
                <c:pt idx="5830" formatCode="General">
                  <c:v>3.9236200000000001</c:v>
                </c:pt>
                <c:pt idx="5831" formatCode="General">
                  <c:v>3.9242900000000001</c:v>
                </c:pt>
                <c:pt idx="5832" formatCode="General">
                  <c:v>3.9249700000000001</c:v>
                </c:pt>
                <c:pt idx="5833" formatCode="General">
                  <c:v>3.92564</c:v>
                </c:pt>
                <c:pt idx="5834" formatCode="General">
                  <c:v>3.92631</c:v>
                </c:pt>
                <c:pt idx="5835" formatCode="General">
                  <c:v>3.92699</c:v>
                </c:pt>
                <c:pt idx="5836" formatCode="General">
                  <c:v>3.9276599999999999</c:v>
                </c:pt>
                <c:pt idx="5837" formatCode="General">
                  <c:v>3.9283299999999999</c:v>
                </c:pt>
                <c:pt idx="5838" formatCode="General">
                  <c:v>3.9289999999999998</c:v>
                </c:pt>
                <c:pt idx="5839" formatCode="General">
                  <c:v>3.9296799999999998</c:v>
                </c:pt>
                <c:pt idx="5840" formatCode="General">
                  <c:v>3.9303499999999998</c:v>
                </c:pt>
                <c:pt idx="5841" formatCode="General">
                  <c:v>3.9310200000000002</c:v>
                </c:pt>
                <c:pt idx="5842" formatCode="General">
                  <c:v>3.9317000000000002</c:v>
                </c:pt>
                <c:pt idx="5843" formatCode="General">
                  <c:v>3.9323700000000001</c:v>
                </c:pt>
                <c:pt idx="5844" formatCode="General">
                  <c:v>3.9330400000000001</c:v>
                </c:pt>
                <c:pt idx="5845" formatCode="General">
                  <c:v>3.9337200000000001</c:v>
                </c:pt>
                <c:pt idx="5846" formatCode="General">
                  <c:v>3.9343900000000001</c:v>
                </c:pt>
                <c:pt idx="5847" formatCode="General">
                  <c:v>3.93506</c:v>
                </c:pt>
                <c:pt idx="5848" formatCode="General">
                  <c:v>3.93573</c:v>
                </c:pt>
                <c:pt idx="5849" formatCode="General">
                  <c:v>3.93641</c:v>
                </c:pt>
                <c:pt idx="5850" formatCode="General">
                  <c:v>3.9370799999999999</c:v>
                </c:pt>
                <c:pt idx="5851" formatCode="General">
                  <c:v>3.9377499999999999</c:v>
                </c:pt>
                <c:pt idx="5852" formatCode="General">
                  <c:v>3.9384299999999999</c:v>
                </c:pt>
                <c:pt idx="5853" formatCode="General">
                  <c:v>3.9390999999999998</c:v>
                </c:pt>
                <c:pt idx="5854" formatCode="General">
                  <c:v>3.9397700000000002</c:v>
                </c:pt>
                <c:pt idx="5855" formatCode="General">
                  <c:v>3.9404499999999998</c:v>
                </c:pt>
                <c:pt idx="5856" formatCode="General">
                  <c:v>3.9411200000000002</c:v>
                </c:pt>
                <c:pt idx="5857" formatCode="General">
                  <c:v>3.9417900000000001</c:v>
                </c:pt>
                <c:pt idx="5858" formatCode="General">
                  <c:v>3.9424600000000001</c:v>
                </c:pt>
                <c:pt idx="5859" formatCode="General">
                  <c:v>3.9431400000000001</c:v>
                </c:pt>
                <c:pt idx="5860" formatCode="General">
                  <c:v>3.94381</c:v>
                </c:pt>
                <c:pt idx="5861" formatCode="General">
                  <c:v>3.94448</c:v>
                </c:pt>
                <c:pt idx="5862" formatCode="General">
                  <c:v>3.94516</c:v>
                </c:pt>
                <c:pt idx="5863" formatCode="General">
                  <c:v>3.9458299999999999</c:v>
                </c:pt>
                <c:pt idx="5864" formatCode="General">
                  <c:v>3.9464999999999999</c:v>
                </c:pt>
                <c:pt idx="5865" formatCode="General">
                  <c:v>3.9471799999999999</c:v>
                </c:pt>
                <c:pt idx="5866" formatCode="General">
                  <c:v>3.9478499999999999</c:v>
                </c:pt>
                <c:pt idx="5867" formatCode="General">
                  <c:v>3.9485199999999998</c:v>
                </c:pt>
                <c:pt idx="5868" formatCode="General">
                  <c:v>3.9491900000000002</c:v>
                </c:pt>
                <c:pt idx="5869" formatCode="General">
                  <c:v>3.9498700000000002</c:v>
                </c:pt>
                <c:pt idx="5870" formatCode="General">
                  <c:v>3.9505400000000002</c:v>
                </c:pt>
                <c:pt idx="5871" formatCode="General">
                  <c:v>3.9512100000000001</c:v>
                </c:pt>
                <c:pt idx="5872" formatCode="General">
                  <c:v>3.9518900000000001</c:v>
                </c:pt>
                <c:pt idx="5873" formatCode="General">
                  <c:v>3.9525600000000001</c:v>
                </c:pt>
                <c:pt idx="5874" formatCode="General">
                  <c:v>3.95323</c:v>
                </c:pt>
                <c:pt idx="5875" formatCode="General">
                  <c:v>3.95391</c:v>
                </c:pt>
                <c:pt idx="5876" formatCode="General">
                  <c:v>3.95458</c:v>
                </c:pt>
                <c:pt idx="5877" formatCode="General">
                  <c:v>3.9552499999999999</c:v>
                </c:pt>
                <c:pt idx="5878" formatCode="General">
                  <c:v>3.9559199999999999</c:v>
                </c:pt>
                <c:pt idx="5879" formatCode="General">
                  <c:v>3.9565999999999999</c:v>
                </c:pt>
                <c:pt idx="5880" formatCode="General">
                  <c:v>3.9572699999999998</c:v>
                </c:pt>
                <c:pt idx="5881" formatCode="General">
                  <c:v>3.9579399999999998</c:v>
                </c:pt>
                <c:pt idx="5882" formatCode="General">
                  <c:v>3.9586199999999998</c:v>
                </c:pt>
                <c:pt idx="5883" formatCode="General">
                  <c:v>3.9592900000000002</c:v>
                </c:pt>
                <c:pt idx="5884" formatCode="General">
                  <c:v>3.9599600000000001</c:v>
                </c:pt>
                <c:pt idx="5885" formatCode="General">
                  <c:v>3.9606400000000002</c:v>
                </c:pt>
                <c:pt idx="5886" formatCode="General">
                  <c:v>3.9613100000000001</c:v>
                </c:pt>
                <c:pt idx="5887" formatCode="General">
                  <c:v>3.9619800000000001</c:v>
                </c:pt>
                <c:pt idx="5888" formatCode="General">
                  <c:v>3.96265</c:v>
                </c:pt>
                <c:pt idx="5889" formatCode="General">
                  <c:v>3.96333</c:v>
                </c:pt>
                <c:pt idx="5890" formatCode="General">
                  <c:v>3.964</c:v>
                </c:pt>
                <c:pt idx="5891" formatCode="General">
                  <c:v>3.9646699999999999</c:v>
                </c:pt>
                <c:pt idx="5892" formatCode="General">
                  <c:v>3.9653499999999999</c:v>
                </c:pt>
                <c:pt idx="5893" formatCode="General">
                  <c:v>3.9660199999999999</c:v>
                </c:pt>
                <c:pt idx="5894" formatCode="General">
                  <c:v>3.9666899999999998</c:v>
                </c:pt>
                <c:pt idx="5895" formatCode="General">
                  <c:v>3.9673699999999998</c:v>
                </c:pt>
                <c:pt idx="5896" formatCode="General">
                  <c:v>3.9680399999999998</c:v>
                </c:pt>
                <c:pt idx="5897" formatCode="General">
                  <c:v>3.9687100000000002</c:v>
                </c:pt>
                <c:pt idx="5898" formatCode="General">
                  <c:v>3.9693800000000001</c:v>
                </c:pt>
                <c:pt idx="5899" formatCode="General">
                  <c:v>3.9700600000000001</c:v>
                </c:pt>
                <c:pt idx="5900" formatCode="General">
                  <c:v>3.9707300000000001</c:v>
                </c:pt>
                <c:pt idx="5901" formatCode="General">
                  <c:v>3.9714</c:v>
                </c:pt>
                <c:pt idx="5902" formatCode="General">
                  <c:v>3.9720800000000001</c:v>
                </c:pt>
                <c:pt idx="5903" formatCode="General">
                  <c:v>3.97275</c:v>
                </c:pt>
                <c:pt idx="5904" formatCode="General">
                  <c:v>3.97342</c:v>
                </c:pt>
                <c:pt idx="5905" formatCode="General">
                  <c:v>3.9741</c:v>
                </c:pt>
                <c:pt idx="5906" formatCode="General">
                  <c:v>3.9747699999999999</c:v>
                </c:pt>
                <c:pt idx="5907" formatCode="General">
                  <c:v>3.9754399999999999</c:v>
                </c:pt>
                <c:pt idx="5908" formatCode="General">
                  <c:v>3.9761099999999998</c:v>
                </c:pt>
                <c:pt idx="5909" formatCode="General">
                  <c:v>3.9767899999999998</c:v>
                </c:pt>
                <c:pt idx="5910" formatCode="General">
                  <c:v>3.9774600000000002</c:v>
                </c:pt>
                <c:pt idx="5911" formatCode="General">
                  <c:v>3.9781300000000002</c:v>
                </c:pt>
                <c:pt idx="5912" formatCode="General">
                  <c:v>3.9788100000000002</c:v>
                </c:pt>
                <c:pt idx="5913" formatCode="General">
                  <c:v>3.9794800000000001</c:v>
                </c:pt>
                <c:pt idx="5914" formatCode="General">
                  <c:v>3.9801500000000001</c:v>
                </c:pt>
                <c:pt idx="5915" formatCode="General">
                  <c:v>3.9808300000000001</c:v>
                </c:pt>
                <c:pt idx="5916" formatCode="General">
                  <c:v>3.9815</c:v>
                </c:pt>
                <c:pt idx="5917" formatCode="General">
                  <c:v>3.98217</c:v>
                </c:pt>
                <c:pt idx="5918" formatCode="General">
                  <c:v>3.9828399999999999</c:v>
                </c:pt>
                <c:pt idx="5919" formatCode="General">
                  <c:v>3.9835199999999999</c:v>
                </c:pt>
                <c:pt idx="5920" formatCode="General">
                  <c:v>3.9841899999999999</c:v>
                </c:pt>
                <c:pt idx="5921" formatCode="General">
                  <c:v>3.9848599999999998</c:v>
                </c:pt>
                <c:pt idx="5922" formatCode="General">
                  <c:v>3.9855399999999999</c:v>
                </c:pt>
                <c:pt idx="5923" formatCode="General">
                  <c:v>3.9862099999999998</c:v>
                </c:pt>
                <c:pt idx="5924" formatCode="General">
                  <c:v>3.9868800000000002</c:v>
                </c:pt>
                <c:pt idx="5925" formatCode="General">
                  <c:v>3.9875600000000002</c:v>
                </c:pt>
                <c:pt idx="5926" formatCode="General">
                  <c:v>3.9882300000000002</c:v>
                </c:pt>
                <c:pt idx="5927" formatCode="General">
                  <c:v>3.9889000000000001</c:v>
                </c:pt>
                <c:pt idx="5928" formatCode="General">
                  <c:v>3.9895700000000001</c:v>
                </c:pt>
                <c:pt idx="5929" formatCode="General">
                  <c:v>3.9902500000000001</c:v>
                </c:pt>
                <c:pt idx="5930" formatCode="General">
                  <c:v>3.99092</c:v>
                </c:pt>
                <c:pt idx="5931" formatCode="General">
                  <c:v>3.99159</c:v>
                </c:pt>
                <c:pt idx="5932" formatCode="General">
                  <c:v>3.99227</c:v>
                </c:pt>
                <c:pt idx="5933" formatCode="General">
                  <c:v>3.9929399999999999</c:v>
                </c:pt>
                <c:pt idx="5934" formatCode="General">
                  <c:v>3.9936099999999999</c:v>
                </c:pt>
                <c:pt idx="5935" formatCode="General">
                  <c:v>3.9942899999999999</c:v>
                </c:pt>
                <c:pt idx="5936" formatCode="General">
                  <c:v>3.9949599999999998</c:v>
                </c:pt>
                <c:pt idx="5937" formatCode="General">
                  <c:v>3.9956299999999998</c:v>
                </c:pt>
                <c:pt idx="5938" formatCode="General">
                  <c:v>3.9963000000000002</c:v>
                </c:pt>
                <c:pt idx="5939" formatCode="General">
                  <c:v>3.9969800000000002</c:v>
                </c:pt>
                <c:pt idx="5940" formatCode="General">
                  <c:v>3.9976500000000001</c:v>
                </c:pt>
                <c:pt idx="5941" formatCode="General">
                  <c:v>3.9983200000000001</c:v>
                </c:pt>
                <c:pt idx="5942" formatCode="General">
                  <c:v>3.9990000000000001</c:v>
                </c:pt>
                <c:pt idx="5943" formatCode="General">
                  <c:v>3.9996700000000001</c:v>
                </c:pt>
                <c:pt idx="5944" formatCode="General">
                  <c:v>4.0003399999999996</c:v>
                </c:pt>
                <c:pt idx="5945" formatCode="General">
                  <c:v>4.0010199999999996</c:v>
                </c:pt>
                <c:pt idx="5946" formatCode="General">
                  <c:v>4.00169</c:v>
                </c:pt>
                <c:pt idx="5947" formatCode="General">
                  <c:v>4.0023600000000004</c:v>
                </c:pt>
                <c:pt idx="5948" formatCode="General">
                  <c:v>4.0030299999999999</c:v>
                </c:pt>
                <c:pt idx="5949" formatCode="General">
                  <c:v>4.0037099999999999</c:v>
                </c:pt>
                <c:pt idx="5950" formatCode="General">
                  <c:v>4.0043800000000003</c:v>
                </c:pt>
                <c:pt idx="5951" formatCode="General">
                  <c:v>4.0050499999999998</c:v>
                </c:pt>
                <c:pt idx="5952" formatCode="General">
                  <c:v>4.0057299999999998</c:v>
                </c:pt>
                <c:pt idx="5953" formatCode="General">
                  <c:v>4.0064000000000002</c:v>
                </c:pt>
                <c:pt idx="5954" formatCode="General">
                  <c:v>4.0070699999999997</c:v>
                </c:pt>
                <c:pt idx="5955" formatCode="General">
                  <c:v>4.0077499999999997</c:v>
                </c:pt>
                <c:pt idx="5956" formatCode="General">
                  <c:v>4.0084200000000001</c:v>
                </c:pt>
                <c:pt idx="5957" formatCode="General">
                  <c:v>4.0090899999999996</c:v>
                </c:pt>
                <c:pt idx="5958" formatCode="General">
                  <c:v>4.00976</c:v>
                </c:pt>
                <c:pt idx="5959" formatCode="General">
                  <c:v>4.01044</c:v>
                </c:pt>
                <c:pt idx="5960" formatCode="General">
                  <c:v>4.0111100000000004</c:v>
                </c:pt>
                <c:pt idx="5961" formatCode="General">
                  <c:v>4.0117799999999999</c:v>
                </c:pt>
                <c:pt idx="5962" formatCode="General">
                  <c:v>4.0124599999999999</c:v>
                </c:pt>
                <c:pt idx="5963" formatCode="General">
                  <c:v>4.0131300000000003</c:v>
                </c:pt>
                <c:pt idx="5964" formatCode="General">
                  <c:v>4.0137999999999998</c:v>
                </c:pt>
                <c:pt idx="5965" formatCode="General">
                  <c:v>4.0144799999999998</c:v>
                </c:pt>
                <c:pt idx="5966" formatCode="General">
                  <c:v>4.0151500000000002</c:v>
                </c:pt>
                <c:pt idx="5967" formatCode="General">
                  <c:v>4.0158199999999997</c:v>
                </c:pt>
                <c:pt idx="5968" formatCode="General">
                  <c:v>4.0164900000000001</c:v>
                </c:pt>
                <c:pt idx="5969" formatCode="General">
                  <c:v>4.0171700000000001</c:v>
                </c:pt>
                <c:pt idx="5970" formatCode="General">
                  <c:v>4.0178399999999996</c:v>
                </c:pt>
                <c:pt idx="5971" formatCode="General">
                  <c:v>4.01851</c:v>
                </c:pt>
                <c:pt idx="5972" formatCode="General">
                  <c:v>4.01919</c:v>
                </c:pt>
                <c:pt idx="5973" formatCode="General">
                  <c:v>4.0198600000000004</c:v>
                </c:pt>
                <c:pt idx="5974" formatCode="General">
                  <c:v>4.0205299999999999</c:v>
                </c:pt>
                <c:pt idx="5975" formatCode="General">
                  <c:v>4.02121</c:v>
                </c:pt>
                <c:pt idx="5976" formatCode="General">
                  <c:v>4.0218800000000003</c:v>
                </c:pt>
                <c:pt idx="5977" formatCode="General">
                  <c:v>4.0225499999999998</c:v>
                </c:pt>
                <c:pt idx="5978" formatCode="General">
                  <c:v>4.0232200000000002</c:v>
                </c:pt>
                <c:pt idx="5979" formatCode="General">
                  <c:v>4.0239000000000003</c:v>
                </c:pt>
                <c:pt idx="5980" formatCode="General">
                  <c:v>4.0245699999999998</c:v>
                </c:pt>
                <c:pt idx="5981" formatCode="General">
                  <c:v>4.0252400000000002</c:v>
                </c:pt>
                <c:pt idx="5982" formatCode="General">
                  <c:v>4.0259200000000002</c:v>
                </c:pt>
                <c:pt idx="5983" formatCode="General">
                  <c:v>4.0265899999999997</c:v>
                </c:pt>
                <c:pt idx="5984" formatCode="General">
                  <c:v>4.0272600000000001</c:v>
                </c:pt>
                <c:pt idx="5985" formatCode="General">
                  <c:v>4.0279400000000001</c:v>
                </c:pt>
                <c:pt idx="5986" formatCode="General">
                  <c:v>4.0286099999999996</c:v>
                </c:pt>
                <c:pt idx="5987" formatCode="General">
                  <c:v>4.02928</c:v>
                </c:pt>
                <c:pt idx="5988" formatCode="General">
                  <c:v>4.0299500000000004</c:v>
                </c:pt>
                <c:pt idx="5989" formatCode="General">
                  <c:v>4.0306300000000004</c:v>
                </c:pt>
                <c:pt idx="5990" formatCode="General">
                  <c:v>4.0312999999999999</c:v>
                </c:pt>
                <c:pt idx="5991" formatCode="General">
                  <c:v>4.0319700000000003</c:v>
                </c:pt>
                <c:pt idx="5992" formatCode="General">
                  <c:v>4.0326500000000003</c:v>
                </c:pt>
                <c:pt idx="5993" formatCode="General">
                  <c:v>4.0333199999999998</c:v>
                </c:pt>
                <c:pt idx="5994" formatCode="General">
                  <c:v>4.0339900000000002</c:v>
                </c:pt>
                <c:pt idx="5995" formatCode="General">
                  <c:v>4.0346700000000002</c:v>
                </c:pt>
                <c:pt idx="5996" formatCode="General">
                  <c:v>4.0353399999999997</c:v>
                </c:pt>
                <c:pt idx="5997" formatCode="General">
                  <c:v>4.0360100000000001</c:v>
                </c:pt>
                <c:pt idx="5998" formatCode="General">
                  <c:v>4.0366799999999996</c:v>
                </c:pt>
                <c:pt idx="5999" formatCode="General">
                  <c:v>4.0373599999999996</c:v>
                </c:pt>
                <c:pt idx="6000" formatCode="General">
                  <c:v>4.03803</c:v>
                </c:pt>
                <c:pt idx="6001" formatCode="General">
                  <c:v>4.0387000000000004</c:v>
                </c:pt>
                <c:pt idx="6002" formatCode="General">
                  <c:v>4.0393800000000004</c:v>
                </c:pt>
                <c:pt idx="6003" formatCode="General">
                  <c:v>4.0400499999999999</c:v>
                </c:pt>
                <c:pt idx="6004" formatCode="General">
                  <c:v>4.0407200000000003</c:v>
                </c:pt>
                <c:pt idx="6005" formatCode="General">
                  <c:v>4.0414000000000003</c:v>
                </c:pt>
                <c:pt idx="6006" formatCode="General">
                  <c:v>4.0420699999999998</c:v>
                </c:pt>
                <c:pt idx="6007" formatCode="General">
                  <c:v>4.0427400000000002</c:v>
                </c:pt>
                <c:pt idx="6008" formatCode="General">
                  <c:v>4.0434099999999997</c:v>
                </c:pt>
                <c:pt idx="6009" formatCode="General">
                  <c:v>4.0440899999999997</c:v>
                </c:pt>
                <c:pt idx="6010" formatCode="General">
                  <c:v>4.0447600000000001</c:v>
                </c:pt>
                <c:pt idx="6011" formatCode="General">
                  <c:v>4.0454299999999996</c:v>
                </c:pt>
                <c:pt idx="6012" formatCode="General">
                  <c:v>4.0461099999999997</c:v>
                </c:pt>
                <c:pt idx="6013" formatCode="General">
                  <c:v>4.04678</c:v>
                </c:pt>
                <c:pt idx="6014" formatCode="General">
                  <c:v>4.0474500000000004</c:v>
                </c:pt>
                <c:pt idx="6015" formatCode="General">
                  <c:v>4.0481299999999996</c:v>
                </c:pt>
                <c:pt idx="6016" formatCode="General">
                  <c:v>4.0488</c:v>
                </c:pt>
                <c:pt idx="6017" formatCode="General">
                  <c:v>4.0494700000000003</c:v>
                </c:pt>
                <c:pt idx="6018" formatCode="General">
                  <c:v>4.0501399999999999</c:v>
                </c:pt>
                <c:pt idx="6019" formatCode="General">
                  <c:v>4.0508199999999999</c:v>
                </c:pt>
                <c:pt idx="6020" formatCode="General">
                  <c:v>4.0514900000000003</c:v>
                </c:pt>
                <c:pt idx="6021" formatCode="General">
                  <c:v>4.0521599999999998</c:v>
                </c:pt>
                <c:pt idx="6022" formatCode="General">
                  <c:v>4.0528399999999998</c:v>
                </c:pt>
                <c:pt idx="6023" formatCode="General">
                  <c:v>4.0535100000000002</c:v>
                </c:pt>
                <c:pt idx="6024" formatCode="General">
                  <c:v>4.0541799999999997</c:v>
                </c:pt>
                <c:pt idx="6025" formatCode="General">
                  <c:v>4.0548599999999997</c:v>
                </c:pt>
                <c:pt idx="6026" formatCode="General">
                  <c:v>4.0555300000000001</c:v>
                </c:pt>
                <c:pt idx="6027" formatCode="General">
                  <c:v>4.0561999999999996</c:v>
                </c:pt>
                <c:pt idx="6028" formatCode="General">
                  <c:v>4.0568799999999996</c:v>
                </c:pt>
                <c:pt idx="6029" formatCode="General">
                  <c:v>4.05755</c:v>
                </c:pt>
                <c:pt idx="6030" formatCode="General">
                  <c:v>4.0582200000000004</c:v>
                </c:pt>
                <c:pt idx="6031" formatCode="General">
                  <c:v>4.0588899999999999</c:v>
                </c:pt>
                <c:pt idx="6032" formatCode="General">
                  <c:v>4.0595699999999999</c:v>
                </c:pt>
                <c:pt idx="6033" formatCode="General">
                  <c:v>4.0602400000000003</c:v>
                </c:pt>
                <c:pt idx="6034" formatCode="General">
                  <c:v>4.0609099999999998</c:v>
                </c:pt>
                <c:pt idx="6035" formatCode="General">
                  <c:v>4.0615899999999998</c:v>
                </c:pt>
                <c:pt idx="6036" formatCode="General">
                  <c:v>4.0622600000000002</c:v>
                </c:pt>
                <c:pt idx="6037" formatCode="General">
                  <c:v>4.0629299999999997</c:v>
                </c:pt>
                <c:pt idx="6038" formatCode="General">
                  <c:v>4.0636099999999997</c:v>
                </c:pt>
                <c:pt idx="6039" formatCode="General">
                  <c:v>4.0642800000000001</c:v>
                </c:pt>
                <c:pt idx="6040" formatCode="General">
                  <c:v>4.0649499999999996</c:v>
                </c:pt>
                <c:pt idx="6041" formatCode="General">
                  <c:v>4.06562</c:v>
                </c:pt>
                <c:pt idx="6042" formatCode="General">
                  <c:v>4.0663</c:v>
                </c:pt>
                <c:pt idx="6043" formatCode="General">
                  <c:v>4.0669700000000004</c:v>
                </c:pt>
                <c:pt idx="6044" formatCode="General">
                  <c:v>4.0676399999999999</c:v>
                </c:pt>
                <c:pt idx="6045" formatCode="General">
                  <c:v>4.0683199999999999</c:v>
                </c:pt>
                <c:pt idx="6046" formatCode="General">
                  <c:v>4.0689900000000003</c:v>
                </c:pt>
                <c:pt idx="6047" formatCode="General">
                  <c:v>4.0696599999999998</c:v>
                </c:pt>
                <c:pt idx="6048" formatCode="General">
                  <c:v>4.0703399999999998</c:v>
                </c:pt>
                <c:pt idx="6049" formatCode="General">
                  <c:v>4.0710100000000002</c:v>
                </c:pt>
                <c:pt idx="6050" formatCode="General">
                  <c:v>4.0716799999999997</c:v>
                </c:pt>
                <c:pt idx="6051" formatCode="General">
                  <c:v>4.0723500000000001</c:v>
                </c:pt>
                <c:pt idx="6052" formatCode="General">
                  <c:v>4.0730300000000002</c:v>
                </c:pt>
                <c:pt idx="6053" formatCode="General">
                  <c:v>4.0736999999999997</c:v>
                </c:pt>
                <c:pt idx="6054" formatCode="General">
                  <c:v>4.07437</c:v>
                </c:pt>
                <c:pt idx="6055" formatCode="General">
                  <c:v>4.0750500000000001</c:v>
                </c:pt>
                <c:pt idx="6056" formatCode="General">
                  <c:v>4.0757199999999996</c:v>
                </c:pt>
                <c:pt idx="6057" formatCode="General">
                  <c:v>4.07639</c:v>
                </c:pt>
                <c:pt idx="6058" formatCode="General">
                  <c:v>4.07707</c:v>
                </c:pt>
                <c:pt idx="6059" formatCode="General">
                  <c:v>4.0777400000000004</c:v>
                </c:pt>
                <c:pt idx="6060" formatCode="General">
                  <c:v>4.0784099999999999</c:v>
                </c:pt>
                <c:pt idx="6061" formatCode="General">
                  <c:v>4.0790800000000003</c:v>
                </c:pt>
                <c:pt idx="6062" formatCode="General">
                  <c:v>4.0797600000000003</c:v>
                </c:pt>
                <c:pt idx="6063" formatCode="General">
                  <c:v>4.0804299999999998</c:v>
                </c:pt>
                <c:pt idx="6064" formatCode="General">
                  <c:v>4.0811000000000002</c:v>
                </c:pt>
                <c:pt idx="6065" formatCode="General">
                  <c:v>4.0817800000000002</c:v>
                </c:pt>
                <c:pt idx="6066" formatCode="General">
                  <c:v>4.0824499999999997</c:v>
                </c:pt>
                <c:pt idx="6067" formatCode="General">
                  <c:v>4.0831200000000001</c:v>
                </c:pt>
                <c:pt idx="6068" formatCode="General">
                  <c:v>4.0838000000000001</c:v>
                </c:pt>
                <c:pt idx="6069" formatCode="General">
                  <c:v>4.0844699999999996</c:v>
                </c:pt>
                <c:pt idx="6070" formatCode="General">
                  <c:v>4.08514</c:v>
                </c:pt>
                <c:pt idx="6071" formatCode="General">
                  <c:v>4.0858100000000004</c:v>
                </c:pt>
                <c:pt idx="6072" formatCode="General">
                  <c:v>4.0864900000000004</c:v>
                </c:pt>
                <c:pt idx="6073" formatCode="General">
                  <c:v>4.0871599999999999</c:v>
                </c:pt>
                <c:pt idx="6074" formatCode="General">
                  <c:v>4.0878300000000003</c:v>
                </c:pt>
                <c:pt idx="6075" formatCode="General">
                  <c:v>4.0885100000000003</c:v>
                </c:pt>
                <c:pt idx="6076" formatCode="General">
                  <c:v>4.0891799999999998</c:v>
                </c:pt>
                <c:pt idx="6077" formatCode="General">
                  <c:v>4.0898500000000002</c:v>
                </c:pt>
                <c:pt idx="6078" formatCode="General">
                  <c:v>4.0905300000000002</c:v>
                </c:pt>
                <c:pt idx="6079" formatCode="General">
                  <c:v>4.0911999999999997</c:v>
                </c:pt>
                <c:pt idx="6080" formatCode="General">
                  <c:v>4.0918700000000001</c:v>
                </c:pt>
                <c:pt idx="6081" formatCode="General">
                  <c:v>4.0925399999999996</c:v>
                </c:pt>
                <c:pt idx="6082" formatCode="General">
                  <c:v>4.0932199999999996</c:v>
                </c:pt>
                <c:pt idx="6083" formatCode="General">
                  <c:v>4.09389</c:v>
                </c:pt>
                <c:pt idx="6084" formatCode="General">
                  <c:v>4.0945600000000004</c:v>
                </c:pt>
                <c:pt idx="6085" formatCode="General">
                  <c:v>4.0952400000000004</c:v>
                </c:pt>
                <c:pt idx="6086" formatCode="General">
                  <c:v>4.0959099999999999</c:v>
                </c:pt>
                <c:pt idx="6087" formatCode="General">
                  <c:v>4.0965800000000003</c:v>
                </c:pt>
                <c:pt idx="6088" formatCode="General">
                  <c:v>4.0972600000000003</c:v>
                </c:pt>
                <c:pt idx="6089" formatCode="General">
                  <c:v>4.0979299999999999</c:v>
                </c:pt>
                <c:pt idx="6090" formatCode="General">
                  <c:v>4.0986000000000002</c:v>
                </c:pt>
                <c:pt idx="6091" formatCode="General">
                  <c:v>4.0992699999999997</c:v>
                </c:pt>
                <c:pt idx="6092" formatCode="General">
                  <c:v>4.0999499999999998</c:v>
                </c:pt>
                <c:pt idx="6093" formatCode="General">
                  <c:v>4.1006200000000002</c:v>
                </c:pt>
                <c:pt idx="6094" formatCode="General">
                  <c:v>4.1012899999999997</c:v>
                </c:pt>
                <c:pt idx="6095" formatCode="General">
                  <c:v>4.1019699999999997</c:v>
                </c:pt>
                <c:pt idx="6096" formatCode="General">
                  <c:v>4.1026400000000001</c:v>
                </c:pt>
                <c:pt idx="6097" formatCode="General">
                  <c:v>4.1033099999999996</c:v>
                </c:pt>
                <c:pt idx="6098" formatCode="General">
                  <c:v>4.1039899999999996</c:v>
                </c:pt>
                <c:pt idx="6099" formatCode="General">
                  <c:v>4.10466</c:v>
                </c:pt>
                <c:pt idx="6100" formatCode="General">
                  <c:v>4.1053300000000004</c:v>
                </c:pt>
                <c:pt idx="6101" formatCode="General">
                  <c:v>4.1059999999999999</c:v>
                </c:pt>
                <c:pt idx="6102" formatCode="General">
                  <c:v>4.1066799999999999</c:v>
                </c:pt>
                <c:pt idx="6103" formatCode="General">
                  <c:v>4.1073500000000003</c:v>
                </c:pt>
                <c:pt idx="6104" formatCode="General">
                  <c:v>4.1080199999999998</c:v>
                </c:pt>
                <c:pt idx="6105" formatCode="General">
                  <c:v>4.1086999999999998</c:v>
                </c:pt>
                <c:pt idx="6106" formatCode="General">
                  <c:v>4.1093700000000002</c:v>
                </c:pt>
                <c:pt idx="6107" formatCode="General">
                  <c:v>4.1100399999999997</c:v>
                </c:pt>
                <c:pt idx="6108" formatCode="General">
                  <c:v>4.1107199999999997</c:v>
                </c:pt>
                <c:pt idx="6109" formatCode="General">
                  <c:v>4.1113900000000001</c:v>
                </c:pt>
                <c:pt idx="6110" formatCode="General">
                  <c:v>4.1120599999999996</c:v>
                </c:pt>
                <c:pt idx="6111" formatCode="General">
                  <c:v>4.11273</c:v>
                </c:pt>
                <c:pt idx="6112" formatCode="General">
                  <c:v>4.11341</c:v>
                </c:pt>
                <c:pt idx="6113" formatCode="General">
                  <c:v>4.1140800000000004</c:v>
                </c:pt>
                <c:pt idx="6114" formatCode="General">
                  <c:v>4.1147499999999999</c:v>
                </c:pt>
                <c:pt idx="6115" formatCode="General">
                  <c:v>4.1154299999999999</c:v>
                </c:pt>
                <c:pt idx="6116" formatCode="General">
                  <c:v>4.1161000000000003</c:v>
                </c:pt>
                <c:pt idx="6117" formatCode="General">
                  <c:v>4.1167699999999998</c:v>
                </c:pt>
                <c:pt idx="6118" formatCode="General">
                  <c:v>4.1174499999999998</c:v>
                </c:pt>
                <c:pt idx="6119" formatCode="General">
                  <c:v>4.1181200000000002</c:v>
                </c:pt>
                <c:pt idx="6120" formatCode="General">
                  <c:v>4.1187899999999997</c:v>
                </c:pt>
                <c:pt idx="6121" formatCode="General">
                  <c:v>4.1194600000000001</c:v>
                </c:pt>
                <c:pt idx="6122" formatCode="General">
                  <c:v>4.1201400000000001</c:v>
                </c:pt>
                <c:pt idx="6123" formatCode="General">
                  <c:v>4.1208099999999996</c:v>
                </c:pt>
                <c:pt idx="6124" formatCode="General">
                  <c:v>4.12148</c:v>
                </c:pt>
                <c:pt idx="6125" formatCode="General">
                  <c:v>4.12216</c:v>
                </c:pt>
                <c:pt idx="6126" formatCode="General">
                  <c:v>4.1228300000000004</c:v>
                </c:pt>
                <c:pt idx="6127" formatCode="General">
                  <c:v>4.1234999999999999</c:v>
                </c:pt>
                <c:pt idx="6128" formatCode="General">
                  <c:v>4.12418</c:v>
                </c:pt>
                <c:pt idx="6129" formatCode="General">
                  <c:v>4.1248500000000003</c:v>
                </c:pt>
                <c:pt idx="6130" formatCode="General">
                  <c:v>4.1255199999999999</c:v>
                </c:pt>
                <c:pt idx="6131" formatCode="General">
                  <c:v>4.1261900000000002</c:v>
                </c:pt>
                <c:pt idx="6132" formatCode="General">
                  <c:v>4.1268700000000003</c:v>
                </c:pt>
                <c:pt idx="6133" formatCode="General">
                  <c:v>4.1275399999999998</c:v>
                </c:pt>
                <c:pt idx="6134" formatCode="General">
                  <c:v>4.1282100000000002</c:v>
                </c:pt>
                <c:pt idx="6135" formatCode="General">
                  <c:v>4.1288900000000002</c:v>
                </c:pt>
                <c:pt idx="6136" formatCode="General">
                  <c:v>4.1295599999999997</c:v>
                </c:pt>
                <c:pt idx="6137" formatCode="General">
                  <c:v>4.1302300000000001</c:v>
                </c:pt>
                <c:pt idx="6138" formatCode="General">
                  <c:v>4.1309100000000001</c:v>
                </c:pt>
                <c:pt idx="6139" formatCode="General">
                  <c:v>4.1315799999999996</c:v>
                </c:pt>
                <c:pt idx="6140" formatCode="General">
                  <c:v>4.13225</c:v>
                </c:pt>
                <c:pt idx="6141" formatCode="General">
                  <c:v>4.1329200000000004</c:v>
                </c:pt>
                <c:pt idx="6142" formatCode="General">
                  <c:v>4.1336000000000004</c:v>
                </c:pt>
                <c:pt idx="6143" formatCode="General">
                  <c:v>4.1342699999999999</c:v>
                </c:pt>
                <c:pt idx="6144" formatCode="General">
                  <c:v>4.1349400000000003</c:v>
                </c:pt>
                <c:pt idx="6145" formatCode="General">
                  <c:v>4.1356200000000003</c:v>
                </c:pt>
                <c:pt idx="6146" formatCode="General">
                  <c:v>4.1362899999999998</c:v>
                </c:pt>
                <c:pt idx="6147" formatCode="General">
                  <c:v>4.1369600000000002</c:v>
                </c:pt>
                <c:pt idx="6148" formatCode="General">
                  <c:v>4.1376400000000002</c:v>
                </c:pt>
                <c:pt idx="6149" formatCode="General">
                  <c:v>4.1383099999999997</c:v>
                </c:pt>
                <c:pt idx="6150" formatCode="General">
                  <c:v>4.1389800000000001</c:v>
                </c:pt>
                <c:pt idx="6151" formatCode="General">
                  <c:v>4.1396499999999996</c:v>
                </c:pt>
                <c:pt idx="6152" formatCode="General">
                  <c:v>4.1403299999999996</c:v>
                </c:pt>
                <c:pt idx="6153" formatCode="General">
                  <c:v>4.141</c:v>
                </c:pt>
                <c:pt idx="6154" formatCode="General">
                  <c:v>4.1416700000000004</c:v>
                </c:pt>
                <c:pt idx="6155" formatCode="General">
                  <c:v>4.1423500000000004</c:v>
                </c:pt>
                <c:pt idx="6156" formatCode="General">
                  <c:v>4.1430199999999999</c:v>
                </c:pt>
                <c:pt idx="6157" formatCode="General">
                  <c:v>4.1436900000000003</c:v>
                </c:pt>
                <c:pt idx="6158" formatCode="General">
                  <c:v>4.1443700000000003</c:v>
                </c:pt>
                <c:pt idx="6159" formatCode="General">
                  <c:v>4.1450399999999998</c:v>
                </c:pt>
                <c:pt idx="6160" formatCode="General">
                  <c:v>4.1457100000000002</c:v>
                </c:pt>
                <c:pt idx="6161" formatCode="General">
                  <c:v>4.1463799999999997</c:v>
                </c:pt>
                <c:pt idx="6162" formatCode="General">
                  <c:v>4.1470599999999997</c:v>
                </c:pt>
                <c:pt idx="6163" formatCode="General">
                  <c:v>4.1477300000000001</c:v>
                </c:pt>
                <c:pt idx="6164" formatCode="General">
                  <c:v>4.1483999999999996</c:v>
                </c:pt>
                <c:pt idx="6165" formatCode="General">
                  <c:v>4.1490799999999997</c:v>
                </c:pt>
                <c:pt idx="6166" formatCode="General">
                  <c:v>4.14975</c:v>
                </c:pt>
                <c:pt idx="6167" formatCode="General">
                  <c:v>4.1504200000000004</c:v>
                </c:pt>
                <c:pt idx="6168" formatCode="General">
                  <c:v>4.1510999999999996</c:v>
                </c:pt>
                <c:pt idx="6169" formatCode="General">
                  <c:v>4.15177</c:v>
                </c:pt>
                <c:pt idx="6170" formatCode="General">
                  <c:v>4.1524400000000004</c:v>
                </c:pt>
                <c:pt idx="6171" formatCode="General">
                  <c:v>4.1531099999999999</c:v>
                </c:pt>
                <c:pt idx="6172" formatCode="General">
                  <c:v>4.1537899999999999</c:v>
                </c:pt>
                <c:pt idx="6173" formatCode="General">
                  <c:v>4.1544600000000003</c:v>
                </c:pt>
                <c:pt idx="6174" formatCode="General">
                  <c:v>4.1551299999999998</c:v>
                </c:pt>
                <c:pt idx="6175" formatCode="General">
                  <c:v>4.1558099999999998</c:v>
                </c:pt>
                <c:pt idx="6176" formatCode="General">
                  <c:v>4.1564800000000002</c:v>
                </c:pt>
                <c:pt idx="6177" formatCode="General">
                  <c:v>4.1571499999999997</c:v>
                </c:pt>
                <c:pt idx="6178" formatCode="General">
                  <c:v>4.1578299999999997</c:v>
                </c:pt>
                <c:pt idx="6179" formatCode="General">
                  <c:v>4.1585000000000001</c:v>
                </c:pt>
                <c:pt idx="6180" formatCode="General">
                  <c:v>4.1591699999999996</c:v>
                </c:pt>
                <c:pt idx="6181" formatCode="General">
                  <c:v>4.15984</c:v>
                </c:pt>
                <c:pt idx="6182" formatCode="General">
                  <c:v>4.16052</c:v>
                </c:pt>
                <c:pt idx="6183" formatCode="General">
                  <c:v>4.1611900000000004</c:v>
                </c:pt>
                <c:pt idx="6184" formatCode="General">
                  <c:v>4.1618599999999999</c:v>
                </c:pt>
                <c:pt idx="6185" formatCode="General">
                  <c:v>4.1625399999999999</c:v>
                </c:pt>
                <c:pt idx="6186" formatCode="General">
                  <c:v>4.1632100000000003</c:v>
                </c:pt>
                <c:pt idx="6187" formatCode="General">
                  <c:v>4.1638799999999998</c:v>
                </c:pt>
                <c:pt idx="6188" formatCode="General">
                  <c:v>4.1645599999999998</c:v>
                </c:pt>
                <c:pt idx="6189" formatCode="General">
                  <c:v>4.1652300000000002</c:v>
                </c:pt>
                <c:pt idx="6190" formatCode="General">
                  <c:v>4.1658999999999997</c:v>
                </c:pt>
                <c:pt idx="6191" formatCode="General">
                  <c:v>4.1665700000000001</c:v>
                </c:pt>
                <c:pt idx="6192" formatCode="General">
                  <c:v>4.1672500000000001</c:v>
                </c:pt>
                <c:pt idx="6193" formatCode="General">
                  <c:v>4.1679199999999996</c:v>
                </c:pt>
                <c:pt idx="6194" formatCode="General">
                  <c:v>4.16859</c:v>
                </c:pt>
                <c:pt idx="6195" formatCode="General">
                  <c:v>4.16927</c:v>
                </c:pt>
                <c:pt idx="6196" formatCode="General">
                  <c:v>4.1699400000000004</c:v>
                </c:pt>
                <c:pt idx="6197" formatCode="General">
                  <c:v>4.1706099999999999</c:v>
                </c:pt>
                <c:pt idx="6198" formatCode="General">
                  <c:v>4.1712899999999999</c:v>
                </c:pt>
                <c:pt idx="6199" formatCode="General">
                  <c:v>4.1719600000000003</c:v>
                </c:pt>
                <c:pt idx="6200" formatCode="General">
                  <c:v>4.1726299999999998</c:v>
                </c:pt>
                <c:pt idx="6201" formatCode="General">
                  <c:v>4.1733000000000002</c:v>
                </c:pt>
                <c:pt idx="6202" formatCode="General">
                  <c:v>4.1739800000000002</c:v>
                </c:pt>
                <c:pt idx="6203" formatCode="General">
                  <c:v>4.1746499999999997</c:v>
                </c:pt>
                <c:pt idx="6204" formatCode="General">
                  <c:v>4.1753200000000001</c:v>
                </c:pt>
                <c:pt idx="6205" formatCode="General">
                  <c:v>4.1760000000000002</c:v>
                </c:pt>
                <c:pt idx="6206" formatCode="General">
                  <c:v>4.1766699999999997</c:v>
                </c:pt>
                <c:pt idx="6207" formatCode="General">
                  <c:v>4.1773400000000001</c:v>
                </c:pt>
                <c:pt idx="6208" formatCode="General">
                  <c:v>4.1780200000000001</c:v>
                </c:pt>
                <c:pt idx="6209" formatCode="General">
                  <c:v>4.1786899999999996</c:v>
                </c:pt>
                <c:pt idx="6210" formatCode="General">
                  <c:v>4.17936</c:v>
                </c:pt>
                <c:pt idx="6211" formatCode="General">
                  <c:v>4.1800300000000004</c:v>
                </c:pt>
                <c:pt idx="6212" formatCode="General">
                  <c:v>4.1807100000000004</c:v>
                </c:pt>
                <c:pt idx="6213" formatCode="General">
                  <c:v>4.1813799999999999</c:v>
                </c:pt>
                <c:pt idx="6214" formatCode="General">
                  <c:v>4.1820500000000003</c:v>
                </c:pt>
                <c:pt idx="6215" formatCode="General">
                  <c:v>4.1827300000000003</c:v>
                </c:pt>
                <c:pt idx="6216" formatCode="General">
                  <c:v>4.1833999999999998</c:v>
                </c:pt>
                <c:pt idx="6217" formatCode="General">
                  <c:v>4.1840700000000002</c:v>
                </c:pt>
                <c:pt idx="6218" formatCode="General">
                  <c:v>4.1847500000000002</c:v>
                </c:pt>
                <c:pt idx="6219" formatCode="General">
                  <c:v>4.1854199999999997</c:v>
                </c:pt>
                <c:pt idx="6220" formatCode="General">
                  <c:v>4.1860900000000001</c:v>
                </c:pt>
                <c:pt idx="6221" formatCode="General">
                  <c:v>4.1867599999999996</c:v>
                </c:pt>
                <c:pt idx="6222" formatCode="General">
                  <c:v>4.1874399999999996</c:v>
                </c:pt>
                <c:pt idx="6223" formatCode="General">
                  <c:v>4.18811</c:v>
                </c:pt>
                <c:pt idx="6224" formatCode="General">
                  <c:v>4.1887800000000004</c:v>
                </c:pt>
                <c:pt idx="6225" formatCode="General">
                  <c:v>4.1894600000000004</c:v>
                </c:pt>
                <c:pt idx="6226" formatCode="General">
                  <c:v>4.1901299999999999</c:v>
                </c:pt>
                <c:pt idx="6227" formatCode="General">
                  <c:v>4.1908000000000003</c:v>
                </c:pt>
                <c:pt idx="6228" formatCode="General">
                  <c:v>4.1914800000000003</c:v>
                </c:pt>
                <c:pt idx="6229" formatCode="General">
                  <c:v>4.1921499999999998</c:v>
                </c:pt>
                <c:pt idx="6230" formatCode="General">
                  <c:v>4.1928200000000002</c:v>
                </c:pt>
                <c:pt idx="6231" formatCode="General">
                  <c:v>4.1935000000000002</c:v>
                </c:pt>
                <c:pt idx="6232" formatCode="General">
                  <c:v>4.1941699999999997</c:v>
                </c:pt>
                <c:pt idx="6233" formatCode="General">
                  <c:v>4.1948400000000001</c:v>
                </c:pt>
                <c:pt idx="6234" formatCode="General">
                  <c:v>4.1955099999999996</c:v>
                </c:pt>
                <c:pt idx="6235" formatCode="General">
                  <c:v>4.1961899999999996</c:v>
                </c:pt>
                <c:pt idx="6236" formatCode="General">
                  <c:v>4.19686</c:v>
                </c:pt>
                <c:pt idx="6237" formatCode="General">
                  <c:v>4.1975300000000004</c:v>
                </c:pt>
                <c:pt idx="6238" formatCode="General">
                  <c:v>4.1982100000000004</c:v>
                </c:pt>
                <c:pt idx="6239" formatCode="General">
                  <c:v>4.1988799999999999</c:v>
                </c:pt>
                <c:pt idx="6240" formatCode="General">
                  <c:v>4.1995500000000003</c:v>
                </c:pt>
                <c:pt idx="6241" formatCode="General">
                  <c:v>4.2002300000000004</c:v>
                </c:pt>
                <c:pt idx="6242" formatCode="General">
                  <c:v>4.2008999999999999</c:v>
                </c:pt>
                <c:pt idx="6243" formatCode="General">
                  <c:v>4.2015700000000002</c:v>
                </c:pt>
                <c:pt idx="6244" formatCode="General">
                  <c:v>4.2022399999999998</c:v>
                </c:pt>
                <c:pt idx="6245" formatCode="General">
                  <c:v>4.2029199999999998</c:v>
                </c:pt>
                <c:pt idx="6246" formatCode="General">
                  <c:v>4.2035900000000002</c:v>
                </c:pt>
                <c:pt idx="6247" formatCode="General">
                  <c:v>4.2042599999999997</c:v>
                </c:pt>
                <c:pt idx="6248" formatCode="General">
                  <c:v>4.2049399999999997</c:v>
                </c:pt>
                <c:pt idx="6249" formatCode="General">
                  <c:v>4.2056100000000001</c:v>
                </c:pt>
                <c:pt idx="6250" formatCode="General">
                  <c:v>4.2062799999999996</c:v>
                </c:pt>
                <c:pt idx="6251" formatCode="General">
                  <c:v>4.2069599999999996</c:v>
                </c:pt>
                <c:pt idx="6252" formatCode="General">
                  <c:v>4.20763</c:v>
                </c:pt>
                <c:pt idx="6253" formatCode="General">
                  <c:v>4.2083000000000004</c:v>
                </c:pt>
                <c:pt idx="6254" formatCode="General">
                  <c:v>4.2089699999999999</c:v>
                </c:pt>
                <c:pt idx="6255" formatCode="General">
                  <c:v>4.2096499999999999</c:v>
                </c:pt>
                <c:pt idx="6256" formatCode="General">
                  <c:v>4.2103200000000003</c:v>
                </c:pt>
                <c:pt idx="6257" formatCode="General">
                  <c:v>4.2109899999999998</c:v>
                </c:pt>
                <c:pt idx="6258" formatCode="General">
                  <c:v>4.2116699999999998</c:v>
                </c:pt>
                <c:pt idx="6259" formatCode="General">
                  <c:v>4.2123400000000002</c:v>
                </c:pt>
                <c:pt idx="6260" formatCode="General">
                  <c:v>4.2130099999999997</c:v>
                </c:pt>
                <c:pt idx="6261" formatCode="General">
                  <c:v>4.2136899999999997</c:v>
                </c:pt>
                <c:pt idx="6262" formatCode="General">
                  <c:v>4.2143600000000001</c:v>
                </c:pt>
                <c:pt idx="6263" formatCode="General">
                  <c:v>4.2150299999999996</c:v>
                </c:pt>
                <c:pt idx="6264" formatCode="General">
                  <c:v>4.2157</c:v>
                </c:pt>
                <c:pt idx="6265" formatCode="General">
                  <c:v>4.21638</c:v>
                </c:pt>
                <c:pt idx="6266" formatCode="General">
                  <c:v>4.2170500000000004</c:v>
                </c:pt>
                <c:pt idx="6267" formatCode="General">
                  <c:v>4.2177199999999999</c:v>
                </c:pt>
                <c:pt idx="6268" formatCode="General">
                  <c:v>4.2183999999999999</c:v>
                </c:pt>
                <c:pt idx="6269" formatCode="General">
                  <c:v>4.2190700000000003</c:v>
                </c:pt>
                <c:pt idx="6270" formatCode="General">
                  <c:v>4.2197399999999998</c:v>
                </c:pt>
                <c:pt idx="6271" formatCode="General">
                  <c:v>4.2204199999999998</c:v>
                </c:pt>
                <c:pt idx="6272" formatCode="General">
                  <c:v>4.2210900000000002</c:v>
                </c:pt>
                <c:pt idx="6273" formatCode="General">
                  <c:v>4.2217599999999997</c:v>
                </c:pt>
                <c:pt idx="6274" formatCode="General">
                  <c:v>4.2224300000000001</c:v>
                </c:pt>
                <c:pt idx="6275" formatCode="General">
                  <c:v>4.2231100000000001</c:v>
                </c:pt>
                <c:pt idx="6276" formatCode="General">
                  <c:v>4.2237799999999996</c:v>
                </c:pt>
                <c:pt idx="6277" formatCode="General">
                  <c:v>4.22445</c:v>
                </c:pt>
                <c:pt idx="6278" formatCode="General">
                  <c:v>4.2251300000000001</c:v>
                </c:pt>
                <c:pt idx="6279" formatCode="General">
                  <c:v>4.2257999999999996</c:v>
                </c:pt>
                <c:pt idx="6280" formatCode="General">
                  <c:v>4.2264699999999999</c:v>
                </c:pt>
                <c:pt idx="6281" formatCode="General">
                  <c:v>4.22715</c:v>
                </c:pt>
                <c:pt idx="6282" formatCode="General">
                  <c:v>4.2278200000000004</c:v>
                </c:pt>
                <c:pt idx="6283" formatCode="General">
                  <c:v>4.2284899999999999</c:v>
                </c:pt>
                <c:pt idx="6284" formatCode="General">
                  <c:v>4.2291600000000003</c:v>
                </c:pt>
                <c:pt idx="6285" formatCode="General">
                  <c:v>4.2298400000000003</c:v>
                </c:pt>
                <c:pt idx="6286" formatCode="General">
                  <c:v>4.2305099999999998</c:v>
                </c:pt>
                <c:pt idx="6287" formatCode="General">
                  <c:v>4.2311800000000002</c:v>
                </c:pt>
                <c:pt idx="6288" formatCode="General">
                  <c:v>4.2318600000000002</c:v>
                </c:pt>
                <c:pt idx="6289" formatCode="General">
                  <c:v>4.2325299999999997</c:v>
                </c:pt>
                <c:pt idx="6290" formatCode="General">
                  <c:v>4.2332000000000001</c:v>
                </c:pt>
                <c:pt idx="6291" formatCode="General">
                  <c:v>4.2338800000000001</c:v>
                </c:pt>
                <c:pt idx="6292" formatCode="General">
                  <c:v>4.2345499999999996</c:v>
                </c:pt>
                <c:pt idx="6293" formatCode="General">
                  <c:v>4.23522</c:v>
                </c:pt>
                <c:pt idx="6294" formatCode="General">
                  <c:v>4.2358900000000004</c:v>
                </c:pt>
                <c:pt idx="6295" formatCode="General">
                  <c:v>4.2365700000000004</c:v>
                </c:pt>
                <c:pt idx="6296" formatCode="General">
                  <c:v>4.2372399999999999</c:v>
                </c:pt>
                <c:pt idx="6297" formatCode="General">
                  <c:v>4.2379100000000003</c:v>
                </c:pt>
                <c:pt idx="6298" formatCode="General">
                  <c:v>4.2385900000000003</c:v>
                </c:pt>
                <c:pt idx="6299" formatCode="General">
                  <c:v>4.2392599999999998</c:v>
                </c:pt>
                <c:pt idx="6300" formatCode="General">
                  <c:v>4.2399300000000002</c:v>
                </c:pt>
                <c:pt idx="6301" formatCode="General">
                  <c:v>4.2406100000000002</c:v>
                </c:pt>
                <c:pt idx="6302" formatCode="General">
                  <c:v>4.2412799999999997</c:v>
                </c:pt>
                <c:pt idx="6303" formatCode="General">
                  <c:v>4.2419500000000001</c:v>
                </c:pt>
                <c:pt idx="6304" formatCode="General">
                  <c:v>4.2426199999999996</c:v>
                </c:pt>
                <c:pt idx="6305" formatCode="General">
                  <c:v>4.2432999999999996</c:v>
                </c:pt>
                <c:pt idx="6306" formatCode="General">
                  <c:v>4.24397</c:v>
                </c:pt>
                <c:pt idx="6307" formatCode="General">
                  <c:v>4.2446400000000004</c:v>
                </c:pt>
                <c:pt idx="6308" formatCode="General">
                  <c:v>4.2453200000000004</c:v>
                </c:pt>
                <c:pt idx="6309" formatCode="General">
                  <c:v>4.2459899999999999</c:v>
                </c:pt>
                <c:pt idx="6310" formatCode="General">
                  <c:v>4.2466600000000003</c:v>
                </c:pt>
                <c:pt idx="6311" formatCode="General">
                  <c:v>4.2473400000000003</c:v>
                </c:pt>
                <c:pt idx="6312" formatCode="General">
                  <c:v>4.2480099999999998</c:v>
                </c:pt>
                <c:pt idx="6313" formatCode="General">
                  <c:v>4.2486800000000002</c:v>
                </c:pt>
                <c:pt idx="6314" formatCode="General">
                  <c:v>4.2493499999999997</c:v>
                </c:pt>
                <c:pt idx="6315" formatCode="General">
                  <c:v>4.2500299999999998</c:v>
                </c:pt>
                <c:pt idx="6316" formatCode="General">
                  <c:v>4.2507000000000001</c:v>
                </c:pt>
                <c:pt idx="6317" formatCode="General">
                  <c:v>4.2513699999999996</c:v>
                </c:pt>
                <c:pt idx="6318" formatCode="General">
                  <c:v>4.2520499999999997</c:v>
                </c:pt>
                <c:pt idx="6319" formatCode="General">
                  <c:v>4.2527200000000001</c:v>
                </c:pt>
                <c:pt idx="6320" formatCode="General">
                  <c:v>4.2533899999999996</c:v>
                </c:pt>
                <c:pt idx="6321" formatCode="General">
                  <c:v>4.2540699999999996</c:v>
                </c:pt>
                <c:pt idx="6322" formatCode="General">
                  <c:v>4.25474</c:v>
                </c:pt>
                <c:pt idx="6323" formatCode="General">
                  <c:v>4.2554100000000004</c:v>
                </c:pt>
                <c:pt idx="6324" formatCode="General">
                  <c:v>4.2560799999999999</c:v>
                </c:pt>
                <c:pt idx="6325" formatCode="General">
                  <c:v>4.2567599999999999</c:v>
                </c:pt>
                <c:pt idx="6326" formatCode="General">
                  <c:v>4.2574300000000003</c:v>
                </c:pt>
                <c:pt idx="6327" formatCode="General">
                  <c:v>4.2580999999999998</c:v>
                </c:pt>
                <c:pt idx="6328" formatCode="General">
                  <c:v>4.2587799999999998</c:v>
                </c:pt>
                <c:pt idx="6329" formatCode="General">
                  <c:v>4.2594500000000002</c:v>
                </c:pt>
                <c:pt idx="6330" formatCode="General">
                  <c:v>4.2601199999999997</c:v>
                </c:pt>
                <c:pt idx="6331" formatCode="General">
                  <c:v>4.2607999999999997</c:v>
                </c:pt>
                <c:pt idx="6332" formatCode="General">
                  <c:v>4.2614700000000001</c:v>
                </c:pt>
                <c:pt idx="6333" formatCode="General">
                  <c:v>4.2621399999999996</c:v>
                </c:pt>
                <c:pt idx="6334" formatCode="General">
                  <c:v>4.26281</c:v>
                </c:pt>
                <c:pt idx="6335" formatCode="General">
                  <c:v>4.26349</c:v>
                </c:pt>
                <c:pt idx="6336" formatCode="General">
                  <c:v>4.2641600000000004</c:v>
                </c:pt>
                <c:pt idx="6337" formatCode="General">
                  <c:v>4.2648299999999999</c:v>
                </c:pt>
                <c:pt idx="6338" formatCode="General">
                  <c:v>4.2655099999999999</c:v>
                </c:pt>
                <c:pt idx="6339" formatCode="General">
                  <c:v>4.2661800000000003</c:v>
                </c:pt>
                <c:pt idx="6340" formatCode="General">
                  <c:v>4.2668499999999998</c:v>
                </c:pt>
                <c:pt idx="6341" formatCode="General">
                  <c:v>4.2675299999999998</c:v>
                </c:pt>
                <c:pt idx="6342" formatCode="General">
                  <c:v>4.2682000000000002</c:v>
                </c:pt>
                <c:pt idx="6343" formatCode="General">
                  <c:v>4.2688699999999997</c:v>
                </c:pt>
                <c:pt idx="6344" formatCode="General">
                  <c:v>4.2695400000000001</c:v>
                </c:pt>
                <c:pt idx="6345" formatCode="General">
                  <c:v>4.2702200000000001</c:v>
                </c:pt>
                <c:pt idx="6346" formatCode="General">
                  <c:v>4.2708899999999996</c:v>
                </c:pt>
                <c:pt idx="6347" formatCode="General">
                  <c:v>4.27156</c:v>
                </c:pt>
                <c:pt idx="6348" formatCode="General">
                  <c:v>4.27224</c:v>
                </c:pt>
                <c:pt idx="6349" formatCode="General">
                  <c:v>4.2729100000000004</c:v>
                </c:pt>
                <c:pt idx="6350" formatCode="General">
                  <c:v>4.2735799999999999</c:v>
                </c:pt>
                <c:pt idx="6351" formatCode="General">
                  <c:v>4.2742599999999999</c:v>
                </c:pt>
                <c:pt idx="6352" formatCode="General">
                  <c:v>4.2749300000000003</c:v>
                </c:pt>
                <c:pt idx="6353" formatCode="General">
                  <c:v>4.2755999999999998</c:v>
                </c:pt>
                <c:pt idx="6354" formatCode="General">
                  <c:v>4.2762700000000002</c:v>
                </c:pt>
                <c:pt idx="6355" formatCode="General">
                  <c:v>4.2769500000000003</c:v>
                </c:pt>
                <c:pt idx="6356" formatCode="General">
                  <c:v>4.2776199999999998</c:v>
                </c:pt>
                <c:pt idx="6357" formatCode="General">
                  <c:v>4.2782900000000001</c:v>
                </c:pt>
                <c:pt idx="6358" formatCode="General">
                  <c:v>4.2789700000000002</c:v>
                </c:pt>
                <c:pt idx="6359" formatCode="General">
                  <c:v>4.2796399999999997</c:v>
                </c:pt>
                <c:pt idx="6360" formatCode="General">
                  <c:v>4.2803100000000001</c:v>
                </c:pt>
                <c:pt idx="6361" formatCode="General">
                  <c:v>4.2809900000000001</c:v>
                </c:pt>
                <c:pt idx="6362" formatCode="General">
                  <c:v>4.2816599999999996</c:v>
                </c:pt>
                <c:pt idx="6363" formatCode="General">
                  <c:v>4.28233</c:v>
                </c:pt>
                <c:pt idx="6364" formatCode="General">
                  <c:v>4.2830000000000004</c:v>
                </c:pt>
                <c:pt idx="6365" formatCode="General">
                  <c:v>4.2836800000000004</c:v>
                </c:pt>
                <c:pt idx="6366" formatCode="General">
                  <c:v>4.2843499999999999</c:v>
                </c:pt>
                <c:pt idx="6367" formatCode="General">
                  <c:v>4.2850200000000003</c:v>
                </c:pt>
                <c:pt idx="6368" formatCode="General">
                  <c:v>4.2857000000000003</c:v>
                </c:pt>
                <c:pt idx="6369" formatCode="General">
                  <c:v>4.2863699999999998</c:v>
                </c:pt>
                <c:pt idx="6370" formatCode="General">
                  <c:v>4.2870400000000002</c:v>
                </c:pt>
                <c:pt idx="6371" formatCode="General">
                  <c:v>4.2877200000000002</c:v>
                </c:pt>
                <c:pt idx="6372" formatCode="General">
                  <c:v>4.2883899999999997</c:v>
                </c:pt>
                <c:pt idx="6373" formatCode="General">
                  <c:v>4.2890600000000001</c:v>
                </c:pt>
                <c:pt idx="6374" formatCode="General">
                  <c:v>4.2897299999999996</c:v>
                </c:pt>
                <c:pt idx="6375" formatCode="General">
                  <c:v>4.2904099999999996</c:v>
                </c:pt>
                <c:pt idx="6376" formatCode="General">
                  <c:v>4.29108</c:v>
                </c:pt>
                <c:pt idx="6377" formatCode="General">
                  <c:v>4.2917500000000004</c:v>
                </c:pt>
                <c:pt idx="6378" formatCode="General">
                  <c:v>4.2924300000000004</c:v>
                </c:pt>
                <c:pt idx="6379" formatCode="General">
                  <c:v>4.2930999999999999</c:v>
                </c:pt>
                <c:pt idx="6380" formatCode="General">
                  <c:v>4.2937700000000003</c:v>
                </c:pt>
                <c:pt idx="6381" formatCode="General">
                  <c:v>4.2944500000000003</c:v>
                </c:pt>
                <c:pt idx="6382" formatCode="General">
                  <c:v>4.2951199999999998</c:v>
                </c:pt>
                <c:pt idx="6383" formatCode="General">
                  <c:v>4.2957900000000002</c:v>
                </c:pt>
                <c:pt idx="6384" formatCode="General">
                  <c:v>4.2964599999999997</c:v>
                </c:pt>
                <c:pt idx="6385" formatCode="General">
                  <c:v>4.2971399999999997</c:v>
                </c:pt>
                <c:pt idx="6386" formatCode="General">
                  <c:v>4.2978100000000001</c:v>
                </c:pt>
                <c:pt idx="6387" formatCode="General">
                  <c:v>4.2984799999999996</c:v>
                </c:pt>
                <c:pt idx="6388" formatCode="General">
                  <c:v>4.2991599999999996</c:v>
                </c:pt>
                <c:pt idx="6389" formatCode="General">
                  <c:v>4.29983</c:v>
                </c:pt>
                <c:pt idx="6390" formatCode="General">
                  <c:v>4.3005000000000004</c:v>
                </c:pt>
                <c:pt idx="6391" formatCode="General">
                  <c:v>4.3011799999999996</c:v>
                </c:pt>
                <c:pt idx="6392" formatCode="General">
                  <c:v>4.30185</c:v>
                </c:pt>
                <c:pt idx="6393" formatCode="General">
                  <c:v>4.3025200000000003</c:v>
                </c:pt>
                <c:pt idx="6394" formatCode="General">
                  <c:v>4.3031899999999998</c:v>
                </c:pt>
                <c:pt idx="6395" formatCode="General">
                  <c:v>4.3038699999999999</c:v>
                </c:pt>
                <c:pt idx="6396" formatCode="General">
                  <c:v>4.3045400000000003</c:v>
                </c:pt>
                <c:pt idx="6397" formatCode="General">
                  <c:v>4.3052099999999998</c:v>
                </c:pt>
                <c:pt idx="6398" formatCode="General">
                  <c:v>4.3058899999999998</c:v>
                </c:pt>
                <c:pt idx="6399" formatCode="General">
                  <c:v>4.3065600000000002</c:v>
                </c:pt>
                <c:pt idx="6400" formatCode="General">
                  <c:v>4.3072299999999997</c:v>
                </c:pt>
                <c:pt idx="6401" formatCode="General">
                  <c:v>4.3079099999999997</c:v>
                </c:pt>
                <c:pt idx="6402" formatCode="General">
                  <c:v>4.3085800000000001</c:v>
                </c:pt>
                <c:pt idx="6403" formatCode="General">
                  <c:v>4.3092499999999996</c:v>
                </c:pt>
                <c:pt idx="6404" formatCode="General">
                  <c:v>4.30992</c:v>
                </c:pt>
                <c:pt idx="6405" formatCode="General">
                  <c:v>4.3106</c:v>
                </c:pt>
                <c:pt idx="6406" formatCode="General">
                  <c:v>4.3112700000000004</c:v>
                </c:pt>
                <c:pt idx="6407" formatCode="General">
                  <c:v>4.3119399999999999</c:v>
                </c:pt>
                <c:pt idx="6408" formatCode="General">
                  <c:v>4.3126199999999999</c:v>
                </c:pt>
                <c:pt idx="6409" formatCode="General">
                  <c:v>4.3132900000000003</c:v>
                </c:pt>
                <c:pt idx="6410" formatCode="General">
                  <c:v>4.3139599999999998</c:v>
                </c:pt>
                <c:pt idx="6411" formatCode="General">
                  <c:v>4.3146399999999998</c:v>
                </c:pt>
                <c:pt idx="6412" formatCode="General">
                  <c:v>4.3153100000000002</c:v>
                </c:pt>
                <c:pt idx="6413" formatCode="General">
                  <c:v>4.3159799999999997</c:v>
                </c:pt>
                <c:pt idx="6414" formatCode="General">
                  <c:v>4.3166500000000001</c:v>
                </c:pt>
                <c:pt idx="6415" formatCode="General">
                  <c:v>4.3173300000000001</c:v>
                </c:pt>
                <c:pt idx="6416" formatCode="General">
                  <c:v>4.3179999999999996</c:v>
                </c:pt>
                <c:pt idx="6417" formatCode="General">
                  <c:v>4.31867</c:v>
                </c:pt>
                <c:pt idx="6418" formatCode="General">
                  <c:v>4.31935</c:v>
                </c:pt>
                <c:pt idx="6419" formatCode="General">
                  <c:v>4.3200200000000004</c:v>
                </c:pt>
                <c:pt idx="6420" formatCode="General">
                  <c:v>4.3206899999999999</c:v>
                </c:pt>
                <c:pt idx="6421" formatCode="General">
                  <c:v>4.3213699999999999</c:v>
                </c:pt>
                <c:pt idx="6422" formatCode="General">
                  <c:v>4.3220400000000003</c:v>
                </c:pt>
                <c:pt idx="6423" formatCode="General">
                  <c:v>4.3227099999999998</c:v>
                </c:pt>
                <c:pt idx="6424" formatCode="General">
                  <c:v>4.3233899999999998</c:v>
                </c:pt>
                <c:pt idx="6425" formatCode="General">
                  <c:v>4.3240600000000002</c:v>
                </c:pt>
                <c:pt idx="6426" formatCode="General">
                  <c:v>4.3247299999999997</c:v>
                </c:pt>
                <c:pt idx="6427" formatCode="General">
                  <c:v>4.3254000000000001</c:v>
                </c:pt>
                <c:pt idx="6428" formatCode="General">
                  <c:v>4.3260800000000001</c:v>
                </c:pt>
                <c:pt idx="6429" formatCode="General">
                  <c:v>4.3267499999999997</c:v>
                </c:pt>
                <c:pt idx="6430" formatCode="General">
                  <c:v>4.32742</c:v>
                </c:pt>
                <c:pt idx="6431" formatCode="General">
                  <c:v>4.3281000000000001</c:v>
                </c:pt>
                <c:pt idx="6432" formatCode="General">
                  <c:v>4.3287699999999996</c:v>
                </c:pt>
                <c:pt idx="6433" formatCode="General">
                  <c:v>4.32944</c:v>
                </c:pt>
                <c:pt idx="6434" formatCode="General">
                  <c:v>4.33012</c:v>
                </c:pt>
                <c:pt idx="6435" formatCode="General">
                  <c:v>4.3307900000000004</c:v>
                </c:pt>
                <c:pt idx="6436" formatCode="General">
                  <c:v>4.3314599999999999</c:v>
                </c:pt>
                <c:pt idx="6437" formatCode="General">
                  <c:v>4.3321300000000003</c:v>
                </c:pt>
                <c:pt idx="6438" formatCode="General">
                  <c:v>4.3328100000000003</c:v>
                </c:pt>
                <c:pt idx="6439" formatCode="General">
                  <c:v>4.3334799999999998</c:v>
                </c:pt>
                <c:pt idx="6440" formatCode="General">
                  <c:v>4.3341500000000002</c:v>
                </c:pt>
                <c:pt idx="6441" formatCode="General">
                  <c:v>4.3348300000000002</c:v>
                </c:pt>
                <c:pt idx="6442" formatCode="General">
                  <c:v>4.3354999999999997</c:v>
                </c:pt>
                <c:pt idx="6443" formatCode="General">
                  <c:v>4.3361700000000001</c:v>
                </c:pt>
                <c:pt idx="6444" formatCode="General">
                  <c:v>4.3368500000000001</c:v>
                </c:pt>
                <c:pt idx="6445" formatCode="General">
                  <c:v>4.3375199999999996</c:v>
                </c:pt>
                <c:pt idx="6446" formatCode="General">
                  <c:v>4.33819</c:v>
                </c:pt>
                <c:pt idx="6447" formatCode="General">
                  <c:v>4.3388600000000004</c:v>
                </c:pt>
                <c:pt idx="6448" formatCode="General">
                  <c:v>4.3395400000000004</c:v>
                </c:pt>
                <c:pt idx="6449" formatCode="General">
                  <c:v>4.3402099999999999</c:v>
                </c:pt>
                <c:pt idx="6450" formatCode="General">
                  <c:v>4.3408800000000003</c:v>
                </c:pt>
                <c:pt idx="6451" formatCode="General">
                  <c:v>4.3415600000000003</c:v>
                </c:pt>
                <c:pt idx="6452" formatCode="General">
                  <c:v>4.3422299999999998</c:v>
                </c:pt>
                <c:pt idx="6453" formatCode="General">
                  <c:v>4.3429000000000002</c:v>
                </c:pt>
                <c:pt idx="6454" formatCode="General">
                  <c:v>4.3435800000000002</c:v>
                </c:pt>
                <c:pt idx="6455" formatCode="General">
                  <c:v>4.3442499999999997</c:v>
                </c:pt>
                <c:pt idx="6456" formatCode="General">
                  <c:v>4.3449200000000001</c:v>
                </c:pt>
                <c:pt idx="6457" formatCode="General">
                  <c:v>4.3455899999999996</c:v>
                </c:pt>
                <c:pt idx="6458" formatCode="General">
                  <c:v>4.3462699999999996</c:v>
                </c:pt>
                <c:pt idx="6459" formatCode="General">
                  <c:v>4.34694</c:v>
                </c:pt>
                <c:pt idx="6460" formatCode="General">
                  <c:v>4.3476100000000004</c:v>
                </c:pt>
                <c:pt idx="6461" formatCode="General">
                  <c:v>4.3482900000000004</c:v>
                </c:pt>
                <c:pt idx="6462" formatCode="General">
                  <c:v>4.3489599999999999</c:v>
                </c:pt>
                <c:pt idx="6463" formatCode="General">
                  <c:v>4.3496300000000003</c:v>
                </c:pt>
                <c:pt idx="6464" formatCode="General">
                  <c:v>4.3503100000000003</c:v>
                </c:pt>
                <c:pt idx="6465" formatCode="General">
                  <c:v>4.3509799999999998</c:v>
                </c:pt>
                <c:pt idx="6466" formatCode="General">
                  <c:v>4.3516500000000002</c:v>
                </c:pt>
                <c:pt idx="6467" formatCode="General">
                  <c:v>4.3523199999999997</c:v>
                </c:pt>
                <c:pt idx="6468" formatCode="General">
                  <c:v>4.3529999999999998</c:v>
                </c:pt>
                <c:pt idx="6469" formatCode="General">
                  <c:v>4.3536700000000002</c:v>
                </c:pt>
                <c:pt idx="6470" formatCode="General">
                  <c:v>4.3543399999999997</c:v>
                </c:pt>
                <c:pt idx="6471" formatCode="General">
                  <c:v>4.3550199999999997</c:v>
                </c:pt>
                <c:pt idx="6472" formatCode="General">
                  <c:v>4.3556900000000001</c:v>
                </c:pt>
                <c:pt idx="6473" formatCode="General">
                  <c:v>4.3563599999999996</c:v>
                </c:pt>
                <c:pt idx="6474" formatCode="General">
                  <c:v>4.3570399999999996</c:v>
                </c:pt>
                <c:pt idx="6475" formatCode="General">
                  <c:v>4.35771</c:v>
                </c:pt>
                <c:pt idx="6476" formatCode="General">
                  <c:v>4.3583800000000004</c:v>
                </c:pt>
                <c:pt idx="6477" formatCode="General">
                  <c:v>4.3590499999999999</c:v>
                </c:pt>
                <c:pt idx="6478" formatCode="General">
                  <c:v>4.3597299999999999</c:v>
                </c:pt>
                <c:pt idx="6479" formatCode="General">
                  <c:v>4.3604000000000003</c:v>
                </c:pt>
                <c:pt idx="6480" formatCode="General">
                  <c:v>4.3610699999999998</c:v>
                </c:pt>
                <c:pt idx="6481" formatCode="General">
                  <c:v>4.3617499999999998</c:v>
                </c:pt>
                <c:pt idx="6482" formatCode="General">
                  <c:v>4.3624200000000002</c:v>
                </c:pt>
                <c:pt idx="6483" formatCode="General">
                  <c:v>4.3630899999999997</c:v>
                </c:pt>
                <c:pt idx="6484" formatCode="General">
                  <c:v>4.3637699999999997</c:v>
                </c:pt>
                <c:pt idx="6485" formatCode="General">
                  <c:v>4.3644400000000001</c:v>
                </c:pt>
                <c:pt idx="6486" formatCode="General">
                  <c:v>4.3651099999999996</c:v>
                </c:pt>
                <c:pt idx="6487" formatCode="General">
                  <c:v>4.36578</c:v>
                </c:pt>
                <c:pt idx="6488" formatCode="General">
                  <c:v>4.36646</c:v>
                </c:pt>
                <c:pt idx="6489" formatCode="General">
                  <c:v>4.3671300000000004</c:v>
                </c:pt>
                <c:pt idx="6490" formatCode="General">
                  <c:v>4.3677999999999999</c:v>
                </c:pt>
                <c:pt idx="6491" formatCode="General">
                  <c:v>4.3684799999999999</c:v>
                </c:pt>
                <c:pt idx="6492" formatCode="General">
                  <c:v>4.3691500000000003</c:v>
                </c:pt>
                <c:pt idx="6493" formatCode="General">
                  <c:v>4.3698199999999998</c:v>
                </c:pt>
                <c:pt idx="6494" formatCode="General">
                  <c:v>4.3704999999999998</c:v>
                </c:pt>
                <c:pt idx="6495" formatCode="General">
                  <c:v>4.3711700000000002</c:v>
                </c:pt>
                <c:pt idx="6496" formatCode="General">
                  <c:v>4.3718399999999997</c:v>
                </c:pt>
                <c:pt idx="6497" formatCode="General">
                  <c:v>4.3725100000000001</c:v>
                </c:pt>
                <c:pt idx="6498" formatCode="General">
                  <c:v>4.3731900000000001</c:v>
                </c:pt>
                <c:pt idx="6499" formatCode="General">
                  <c:v>4.3738599999999996</c:v>
                </c:pt>
                <c:pt idx="6500" formatCode="General">
                  <c:v>4.37453</c:v>
                </c:pt>
                <c:pt idx="6501" formatCode="General">
                  <c:v>4.37521</c:v>
                </c:pt>
                <c:pt idx="6502" formatCode="General">
                  <c:v>4.3758800000000004</c:v>
                </c:pt>
                <c:pt idx="6503" formatCode="General">
                  <c:v>4.3765499999999999</c:v>
                </c:pt>
                <c:pt idx="6504" formatCode="General">
                  <c:v>4.37723</c:v>
                </c:pt>
                <c:pt idx="6505" formatCode="General">
                  <c:v>4.3779000000000003</c:v>
                </c:pt>
                <c:pt idx="6506" formatCode="General">
                  <c:v>4.3785699999999999</c:v>
                </c:pt>
                <c:pt idx="6507" formatCode="General">
                  <c:v>4.3792400000000002</c:v>
                </c:pt>
                <c:pt idx="6508" formatCode="General">
                  <c:v>4.3799200000000003</c:v>
                </c:pt>
                <c:pt idx="6509" formatCode="General">
                  <c:v>4.3805899999999998</c:v>
                </c:pt>
                <c:pt idx="6510" formatCode="General">
                  <c:v>4.3812600000000002</c:v>
                </c:pt>
                <c:pt idx="6511" formatCode="General">
                  <c:v>4.3819400000000002</c:v>
                </c:pt>
                <c:pt idx="6512" formatCode="General">
                  <c:v>4.3826099999999997</c:v>
                </c:pt>
                <c:pt idx="6513" formatCode="General">
                  <c:v>4.3832800000000001</c:v>
                </c:pt>
                <c:pt idx="6514" formatCode="General">
                  <c:v>4.3839600000000001</c:v>
                </c:pt>
                <c:pt idx="6515" formatCode="General">
                  <c:v>4.3846299999999996</c:v>
                </c:pt>
                <c:pt idx="6516" formatCode="General">
                  <c:v>4.3853</c:v>
                </c:pt>
                <c:pt idx="6517" formatCode="General">
                  <c:v>4.3859700000000004</c:v>
                </c:pt>
                <c:pt idx="6518" formatCode="General">
                  <c:v>4.3866500000000004</c:v>
                </c:pt>
                <c:pt idx="6519" formatCode="General">
                  <c:v>4.3873199999999999</c:v>
                </c:pt>
                <c:pt idx="6520" formatCode="General">
                  <c:v>4.3879900000000003</c:v>
                </c:pt>
                <c:pt idx="6521" formatCode="General">
                  <c:v>4.3886700000000003</c:v>
                </c:pt>
                <c:pt idx="6522" formatCode="General">
                  <c:v>4.3893399999999998</c:v>
                </c:pt>
                <c:pt idx="6523" formatCode="General">
                  <c:v>4.3900100000000002</c:v>
                </c:pt>
                <c:pt idx="6524" formatCode="General">
                  <c:v>4.3906900000000002</c:v>
                </c:pt>
                <c:pt idx="6525" formatCode="General">
                  <c:v>4.3913599999999997</c:v>
                </c:pt>
                <c:pt idx="6526" formatCode="General">
                  <c:v>4.3920300000000001</c:v>
                </c:pt>
                <c:pt idx="6527" formatCode="General">
                  <c:v>4.3926999999999996</c:v>
                </c:pt>
                <c:pt idx="6528" formatCode="General">
                  <c:v>4.3933799999999996</c:v>
                </c:pt>
                <c:pt idx="6529" formatCode="General">
                  <c:v>4.39405</c:v>
                </c:pt>
                <c:pt idx="6530" formatCode="General">
                  <c:v>4.3947200000000004</c:v>
                </c:pt>
                <c:pt idx="6531" formatCode="General">
                  <c:v>4.3954000000000004</c:v>
                </c:pt>
                <c:pt idx="6532" formatCode="General">
                  <c:v>4.3960699999999999</c:v>
                </c:pt>
                <c:pt idx="6533" formatCode="General">
                  <c:v>4.3967400000000003</c:v>
                </c:pt>
                <c:pt idx="6534" formatCode="General">
                  <c:v>4.3974200000000003</c:v>
                </c:pt>
                <c:pt idx="6535" formatCode="General">
                  <c:v>4.3980899999999998</c:v>
                </c:pt>
                <c:pt idx="6536" formatCode="General">
                  <c:v>4.3987600000000002</c:v>
                </c:pt>
                <c:pt idx="6537" formatCode="General">
                  <c:v>4.3994299999999997</c:v>
                </c:pt>
                <c:pt idx="6538" formatCode="General">
                  <c:v>4.4001099999999997</c:v>
                </c:pt>
                <c:pt idx="6539" formatCode="General">
                  <c:v>4.4007800000000001</c:v>
                </c:pt>
                <c:pt idx="6540" formatCode="General">
                  <c:v>4.4014499999999996</c:v>
                </c:pt>
                <c:pt idx="6541" formatCode="General">
                  <c:v>4.4021299999999997</c:v>
                </c:pt>
                <c:pt idx="6542" formatCode="General">
                  <c:v>4.4028</c:v>
                </c:pt>
                <c:pt idx="6543" formatCode="General">
                  <c:v>4.4034700000000004</c:v>
                </c:pt>
                <c:pt idx="6544" formatCode="General">
                  <c:v>4.4041499999999996</c:v>
                </c:pt>
                <c:pt idx="6545" formatCode="General">
                  <c:v>4.40482</c:v>
                </c:pt>
                <c:pt idx="6546" formatCode="General">
                  <c:v>4.4054900000000004</c:v>
                </c:pt>
                <c:pt idx="6547" formatCode="General">
                  <c:v>4.4061599999999999</c:v>
                </c:pt>
                <c:pt idx="6548" formatCode="General">
                  <c:v>4.4068399999999999</c:v>
                </c:pt>
                <c:pt idx="6549" formatCode="General">
                  <c:v>4.4075100000000003</c:v>
                </c:pt>
                <c:pt idx="6550" formatCode="General">
                  <c:v>4.4081799999999998</c:v>
                </c:pt>
                <c:pt idx="6551" formatCode="General">
                  <c:v>4.4088599999999998</c:v>
                </c:pt>
                <c:pt idx="6552" formatCode="General">
                  <c:v>4.4095300000000002</c:v>
                </c:pt>
                <c:pt idx="6553" formatCode="General">
                  <c:v>4.4101999999999997</c:v>
                </c:pt>
                <c:pt idx="6554" formatCode="General">
                  <c:v>4.4108799999999997</c:v>
                </c:pt>
                <c:pt idx="6555" formatCode="General">
                  <c:v>4.4115500000000001</c:v>
                </c:pt>
                <c:pt idx="6556" formatCode="General">
                  <c:v>4.4122199999999996</c:v>
                </c:pt>
                <c:pt idx="6557" formatCode="General">
                  <c:v>4.41289</c:v>
                </c:pt>
                <c:pt idx="6558" formatCode="General">
                  <c:v>4.41357</c:v>
                </c:pt>
                <c:pt idx="6559" formatCode="General">
                  <c:v>4.4142400000000004</c:v>
                </c:pt>
                <c:pt idx="6560" formatCode="General">
                  <c:v>4.4149099999999999</c:v>
                </c:pt>
                <c:pt idx="6561" formatCode="General">
                  <c:v>4.4155899999999999</c:v>
                </c:pt>
                <c:pt idx="6562" formatCode="General">
                  <c:v>4.4162600000000003</c:v>
                </c:pt>
                <c:pt idx="6563" formatCode="General">
                  <c:v>4.4169299999999998</c:v>
                </c:pt>
                <c:pt idx="6564" formatCode="General">
                  <c:v>4.4176099999999998</c:v>
                </c:pt>
                <c:pt idx="6565" formatCode="General">
                  <c:v>4.4182800000000002</c:v>
                </c:pt>
                <c:pt idx="6566" formatCode="General">
                  <c:v>4.4189499999999997</c:v>
                </c:pt>
                <c:pt idx="6567" formatCode="General">
                  <c:v>4.4196200000000001</c:v>
                </c:pt>
                <c:pt idx="6568" formatCode="General">
                  <c:v>4.4203000000000001</c:v>
                </c:pt>
                <c:pt idx="6569" formatCode="General">
                  <c:v>4.4209699999999996</c:v>
                </c:pt>
                <c:pt idx="6570" formatCode="General">
                  <c:v>4.42164</c:v>
                </c:pt>
                <c:pt idx="6571" formatCode="General">
                  <c:v>4.42232</c:v>
                </c:pt>
                <c:pt idx="6572" formatCode="General">
                  <c:v>4.4229900000000004</c:v>
                </c:pt>
                <c:pt idx="6573" formatCode="General">
                  <c:v>4.4236599999999999</c:v>
                </c:pt>
                <c:pt idx="6574" formatCode="General">
                  <c:v>4.4243399999999999</c:v>
                </c:pt>
                <c:pt idx="6575" formatCode="General">
                  <c:v>4.4250100000000003</c:v>
                </c:pt>
                <c:pt idx="6576" formatCode="General">
                  <c:v>4.4256799999999998</c:v>
                </c:pt>
                <c:pt idx="6577" formatCode="General">
                  <c:v>4.4263500000000002</c:v>
                </c:pt>
                <c:pt idx="6578" formatCode="General">
                  <c:v>4.4270300000000002</c:v>
                </c:pt>
                <c:pt idx="6579" formatCode="General">
                  <c:v>4.4276999999999997</c:v>
                </c:pt>
                <c:pt idx="6580" formatCode="General">
                  <c:v>4.4283700000000001</c:v>
                </c:pt>
                <c:pt idx="6581" formatCode="General">
                  <c:v>4.4290500000000002</c:v>
                </c:pt>
                <c:pt idx="6582" formatCode="General">
                  <c:v>4.4297199999999997</c:v>
                </c:pt>
                <c:pt idx="6583" formatCode="General">
                  <c:v>4.4303900000000001</c:v>
                </c:pt>
                <c:pt idx="6584" formatCode="General">
                  <c:v>4.4310700000000001</c:v>
                </c:pt>
                <c:pt idx="6585" formatCode="General">
                  <c:v>4.4317399999999996</c:v>
                </c:pt>
                <c:pt idx="6586" formatCode="General">
                  <c:v>4.43241</c:v>
                </c:pt>
                <c:pt idx="6587" formatCode="General">
                  <c:v>4.4330800000000004</c:v>
                </c:pt>
                <c:pt idx="6588" formatCode="General">
                  <c:v>4.4337600000000004</c:v>
                </c:pt>
                <c:pt idx="6589" formatCode="General">
                  <c:v>4.4344299999999999</c:v>
                </c:pt>
                <c:pt idx="6590" formatCode="General">
                  <c:v>4.4351000000000003</c:v>
                </c:pt>
                <c:pt idx="6591" formatCode="General">
                  <c:v>4.4357800000000003</c:v>
                </c:pt>
                <c:pt idx="6592" formatCode="General">
                  <c:v>4.4364499999999998</c:v>
                </c:pt>
                <c:pt idx="6593" formatCode="General">
                  <c:v>4.4371200000000002</c:v>
                </c:pt>
                <c:pt idx="6594" formatCode="General">
                  <c:v>4.4378000000000002</c:v>
                </c:pt>
                <c:pt idx="6595" formatCode="General">
                  <c:v>4.4384699999999997</c:v>
                </c:pt>
                <c:pt idx="6596" formatCode="General">
                  <c:v>4.4391400000000001</c:v>
                </c:pt>
                <c:pt idx="6597" formatCode="General">
                  <c:v>4.4398099999999996</c:v>
                </c:pt>
                <c:pt idx="6598" formatCode="General">
                  <c:v>4.4404899999999996</c:v>
                </c:pt>
                <c:pt idx="6599" formatCode="General">
                  <c:v>4.44116</c:v>
                </c:pt>
                <c:pt idx="6600" formatCode="General">
                  <c:v>4.4418300000000004</c:v>
                </c:pt>
                <c:pt idx="6601" formatCode="General">
                  <c:v>4.4425100000000004</c:v>
                </c:pt>
                <c:pt idx="6602" formatCode="General">
                  <c:v>4.4431799999999999</c:v>
                </c:pt>
                <c:pt idx="6603" formatCode="General">
                  <c:v>4.4438500000000003</c:v>
                </c:pt>
                <c:pt idx="6604" formatCode="General">
                  <c:v>4.4445300000000003</c:v>
                </c:pt>
                <c:pt idx="6605" formatCode="General">
                  <c:v>4.4451999999999998</c:v>
                </c:pt>
                <c:pt idx="6606" formatCode="General">
                  <c:v>4.4458700000000002</c:v>
                </c:pt>
                <c:pt idx="6607" formatCode="General">
                  <c:v>4.4465399999999997</c:v>
                </c:pt>
                <c:pt idx="6608" formatCode="General">
                  <c:v>4.4472199999999997</c:v>
                </c:pt>
                <c:pt idx="6609" formatCode="General">
                  <c:v>4.4478900000000001</c:v>
                </c:pt>
                <c:pt idx="6610" formatCode="General">
                  <c:v>4.4485599999999996</c:v>
                </c:pt>
                <c:pt idx="6611" formatCode="General">
                  <c:v>4.4492399999999996</c:v>
                </c:pt>
                <c:pt idx="6612" formatCode="General">
                  <c:v>4.44991</c:v>
                </c:pt>
                <c:pt idx="6613" formatCode="General">
                  <c:v>4.4505800000000004</c:v>
                </c:pt>
                <c:pt idx="6614" formatCode="General">
                  <c:v>4.4512600000000004</c:v>
                </c:pt>
                <c:pt idx="6615" formatCode="General">
                  <c:v>4.4519299999999999</c:v>
                </c:pt>
                <c:pt idx="6616" formatCode="General">
                  <c:v>4.4526000000000003</c:v>
                </c:pt>
                <c:pt idx="6617" formatCode="General">
                  <c:v>4.4532800000000003</c:v>
                </c:pt>
                <c:pt idx="6618" formatCode="General">
                  <c:v>4.4539499999999999</c:v>
                </c:pt>
                <c:pt idx="6619" formatCode="General">
                  <c:v>4.4546200000000002</c:v>
                </c:pt>
                <c:pt idx="6620" formatCode="General">
                  <c:v>4.4552899999999998</c:v>
                </c:pt>
                <c:pt idx="6621" formatCode="General">
                  <c:v>4.4559699999999998</c:v>
                </c:pt>
                <c:pt idx="6622" formatCode="General">
                  <c:v>4.4566400000000002</c:v>
                </c:pt>
                <c:pt idx="6623" formatCode="General">
                  <c:v>4.4573099999999997</c:v>
                </c:pt>
                <c:pt idx="6624" formatCode="General">
                  <c:v>4.4579899999999997</c:v>
                </c:pt>
                <c:pt idx="6625" formatCode="General">
                  <c:v>4.4586600000000001</c:v>
                </c:pt>
                <c:pt idx="6626" formatCode="General">
                  <c:v>4.4593299999999996</c:v>
                </c:pt>
                <c:pt idx="6627" formatCode="General">
                  <c:v>4.4600099999999996</c:v>
                </c:pt>
                <c:pt idx="6628" formatCode="General">
                  <c:v>4.46068</c:v>
                </c:pt>
                <c:pt idx="6629" formatCode="General">
                  <c:v>4.4613500000000004</c:v>
                </c:pt>
                <c:pt idx="6630" formatCode="General">
                  <c:v>4.4620199999999999</c:v>
                </c:pt>
                <c:pt idx="6631" formatCode="General">
                  <c:v>4.4626999999999999</c:v>
                </c:pt>
                <c:pt idx="6632" formatCode="General">
                  <c:v>4.4633700000000003</c:v>
                </c:pt>
                <c:pt idx="6633" formatCode="General">
                  <c:v>4.4640399999999998</c:v>
                </c:pt>
                <c:pt idx="6634" formatCode="General">
                  <c:v>4.4647199999999998</c:v>
                </c:pt>
                <c:pt idx="6635" formatCode="General">
                  <c:v>4.4653900000000002</c:v>
                </c:pt>
                <c:pt idx="6636" formatCode="General">
                  <c:v>4.4660599999999997</c:v>
                </c:pt>
                <c:pt idx="6637" formatCode="General">
                  <c:v>4.4667399999999997</c:v>
                </c:pt>
                <c:pt idx="6638" formatCode="General">
                  <c:v>4.4674100000000001</c:v>
                </c:pt>
                <c:pt idx="6639" formatCode="General">
                  <c:v>4.4680799999999996</c:v>
                </c:pt>
                <c:pt idx="6640" formatCode="General">
                  <c:v>4.46875</c:v>
                </c:pt>
                <c:pt idx="6641" formatCode="General">
                  <c:v>4.46943</c:v>
                </c:pt>
                <c:pt idx="6642" formatCode="General">
                  <c:v>4.4701000000000004</c:v>
                </c:pt>
                <c:pt idx="6643" formatCode="General">
                  <c:v>4.4707699999999999</c:v>
                </c:pt>
                <c:pt idx="6644" formatCode="General">
                  <c:v>4.4714499999999999</c:v>
                </c:pt>
                <c:pt idx="6645" formatCode="General">
                  <c:v>4.4721200000000003</c:v>
                </c:pt>
                <c:pt idx="6646" formatCode="General">
                  <c:v>4.4727899999999998</c:v>
                </c:pt>
                <c:pt idx="6647" formatCode="General">
                  <c:v>4.4734699999999998</c:v>
                </c:pt>
                <c:pt idx="6648" formatCode="General">
                  <c:v>4.4741400000000002</c:v>
                </c:pt>
                <c:pt idx="6649" formatCode="General">
                  <c:v>4.4748099999999997</c:v>
                </c:pt>
                <c:pt idx="6650" formatCode="General">
                  <c:v>4.4754800000000001</c:v>
                </c:pt>
                <c:pt idx="6651" formatCode="General">
                  <c:v>4.4761600000000001</c:v>
                </c:pt>
                <c:pt idx="6652" formatCode="General">
                  <c:v>4.4768299999999996</c:v>
                </c:pt>
                <c:pt idx="6653" formatCode="General">
                  <c:v>4.4775</c:v>
                </c:pt>
                <c:pt idx="6654" formatCode="General">
                  <c:v>4.47818</c:v>
                </c:pt>
                <c:pt idx="6655" formatCode="General">
                  <c:v>4.4788500000000004</c:v>
                </c:pt>
                <c:pt idx="6656" formatCode="General">
                  <c:v>4.4795199999999999</c:v>
                </c:pt>
                <c:pt idx="6657" formatCode="General">
                  <c:v>4.4802</c:v>
                </c:pt>
                <c:pt idx="6658" formatCode="General">
                  <c:v>4.4808700000000004</c:v>
                </c:pt>
                <c:pt idx="6659" formatCode="General">
                  <c:v>4.4815399999999999</c:v>
                </c:pt>
                <c:pt idx="6660" formatCode="General">
                  <c:v>4.4822100000000002</c:v>
                </c:pt>
                <c:pt idx="6661" formatCode="General">
                  <c:v>4.4828900000000003</c:v>
                </c:pt>
                <c:pt idx="6662" formatCode="General">
                  <c:v>4.4835599999999998</c:v>
                </c:pt>
                <c:pt idx="6663" formatCode="General">
                  <c:v>4.4842300000000002</c:v>
                </c:pt>
                <c:pt idx="6664" formatCode="General">
                  <c:v>4.4849100000000002</c:v>
                </c:pt>
                <c:pt idx="6665" formatCode="General">
                  <c:v>4.4855799999999997</c:v>
                </c:pt>
                <c:pt idx="6666" formatCode="General">
                  <c:v>4.4862500000000001</c:v>
                </c:pt>
                <c:pt idx="6667" formatCode="General">
                  <c:v>4.4869300000000001</c:v>
                </c:pt>
                <c:pt idx="6668" formatCode="General">
                  <c:v>4.4875999999999996</c:v>
                </c:pt>
                <c:pt idx="6669" formatCode="General">
                  <c:v>4.48827</c:v>
                </c:pt>
                <c:pt idx="6670" formatCode="General">
                  <c:v>4.4889400000000004</c:v>
                </c:pt>
                <c:pt idx="6671" formatCode="General">
                  <c:v>4.4896200000000004</c:v>
                </c:pt>
                <c:pt idx="6672" formatCode="General">
                  <c:v>4.4902899999999999</c:v>
                </c:pt>
                <c:pt idx="6673" formatCode="General">
                  <c:v>4.4909600000000003</c:v>
                </c:pt>
                <c:pt idx="6674" formatCode="General">
                  <c:v>4.4916400000000003</c:v>
                </c:pt>
                <c:pt idx="6675" formatCode="General">
                  <c:v>4.4923099999999998</c:v>
                </c:pt>
                <c:pt idx="6676" formatCode="General">
                  <c:v>4.4929800000000002</c:v>
                </c:pt>
                <c:pt idx="6677" formatCode="General">
                  <c:v>4.4936600000000002</c:v>
                </c:pt>
                <c:pt idx="6678" formatCode="General">
                  <c:v>4.4943299999999997</c:v>
                </c:pt>
                <c:pt idx="6679" formatCode="General">
                  <c:v>4.4950000000000001</c:v>
                </c:pt>
                <c:pt idx="6680" formatCode="General">
                  <c:v>4.4956699999999996</c:v>
                </c:pt>
                <c:pt idx="6681" formatCode="General">
                  <c:v>4.4963499999999996</c:v>
                </c:pt>
                <c:pt idx="6682" formatCode="General">
                  <c:v>4.49702</c:v>
                </c:pt>
                <c:pt idx="6683" formatCode="General">
                  <c:v>4.4976900000000004</c:v>
                </c:pt>
                <c:pt idx="6684" formatCode="General">
                  <c:v>4.4983700000000004</c:v>
                </c:pt>
                <c:pt idx="6685" formatCode="General">
                  <c:v>4.4990399999999999</c:v>
                </c:pt>
                <c:pt idx="6686" formatCode="General">
                  <c:v>4.4997100000000003</c:v>
                </c:pt>
                <c:pt idx="6687" formatCode="General">
                  <c:v>4.5003900000000003</c:v>
                </c:pt>
                <c:pt idx="6688" formatCode="General">
                  <c:v>4.5010599999999998</c:v>
                </c:pt>
                <c:pt idx="6689" formatCode="General">
                  <c:v>4.5017300000000002</c:v>
                </c:pt>
                <c:pt idx="6690" formatCode="General">
                  <c:v>4.5023999999999997</c:v>
                </c:pt>
                <c:pt idx="6691" formatCode="General">
                  <c:v>4.5030799999999997</c:v>
                </c:pt>
                <c:pt idx="6692" formatCode="General">
                  <c:v>4.5037500000000001</c:v>
                </c:pt>
                <c:pt idx="6693" formatCode="General">
                  <c:v>4.5044199999999996</c:v>
                </c:pt>
                <c:pt idx="6694" formatCode="General">
                  <c:v>4.5050999999999997</c:v>
                </c:pt>
                <c:pt idx="6695" formatCode="General">
                  <c:v>4.5057700000000001</c:v>
                </c:pt>
                <c:pt idx="6696" formatCode="General">
                  <c:v>4.5064399999999996</c:v>
                </c:pt>
                <c:pt idx="6697" formatCode="General">
                  <c:v>4.5071199999999996</c:v>
                </c:pt>
                <c:pt idx="6698" formatCode="General">
                  <c:v>4.50779</c:v>
                </c:pt>
                <c:pt idx="6699" formatCode="General">
                  <c:v>4.5084600000000004</c:v>
                </c:pt>
                <c:pt idx="6700" formatCode="General">
                  <c:v>4.5091299999999999</c:v>
                </c:pt>
                <c:pt idx="6701" formatCode="General">
                  <c:v>4.5098099999999999</c:v>
                </c:pt>
                <c:pt idx="6702" formatCode="General">
                  <c:v>4.5104800000000003</c:v>
                </c:pt>
                <c:pt idx="6703" formatCode="General">
                  <c:v>4.5111499999999998</c:v>
                </c:pt>
                <c:pt idx="6704" formatCode="General">
                  <c:v>4.5118299999999998</c:v>
                </c:pt>
                <c:pt idx="6705" formatCode="General">
                  <c:v>4.5125000000000002</c:v>
                </c:pt>
                <c:pt idx="6706" formatCode="General">
                  <c:v>4.5131699999999997</c:v>
                </c:pt>
                <c:pt idx="6707" formatCode="General">
                  <c:v>4.5138499999999997</c:v>
                </c:pt>
                <c:pt idx="6708" formatCode="General">
                  <c:v>4.5145200000000001</c:v>
                </c:pt>
                <c:pt idx="6709" formatCode="General">
                  <c:v>4.5151899999999996</c:v>
                </c:pt>
                <c:pt idx="6710" formatCode="General">
                  <c:v>4.51586</c:v>
                </c:pt>
                <c:pt idx="6711" formatCode="General">
                  <c:v>4.51654</c:v>
                </c:pt>
                <c:pt idx="6712" formatCode="General">
                  <c:v>4.5172100000000004</c:v>
                </c:pt>
                <c:pt idx="6713" formatCode="General">
                  <c:v>4.5178799999999999</c:v>
                </c:pt>
                <c:pt idx="6714" formatCode="General">
                  <c:v>4.5185599999999999</c:v>
                </c:pt>
                <c:pt idx="6715" formatCode="General">
                  <c:v>4.5192300000000003</c:v>
                </c:pt>
                <c:pt idx="6716" formatCode="General">
                  <c:v>4.5198999999999998</c:v>
                </c:pt>
                <c:pt idx="6717" formatCode="General">
                  <c:v>4.5205799999999998</c:v>
                </c:pt>
                <c:pt idx="6718" formatCode="General">
                  <c:v>4.5212500000000002</c:v>
                </c:pt>
                <c:pt idx="6719" formatCode="General">
                  <c:v>4.5219199999999997</c:v>
                </c:pt>
                <c:pt idx="6720" formatCode="General">
                  <c:v>4.5225900000000001</c:v>
                </c:pt>
                <c:pt idx="6721" formatCode="General">
                  <c:v>4.5232700000000001</c:v>
                </c:pt>
                <c:pt idx="6722" formatCode="General">
                  <c:v>4.5239399999999996</c:v>
                </c:pt>
                <c:pt idx="6723" formatCode="General">
                  <c:v>4.52461</c:v>
                </c:pt>
                <c:pt idx="6724" formatCode="General">
                  <c:v>4.52529</c:v>
                </c:pt>
                <c:pt idx="6725" formatCode="General">
                  <c:v>4.5259600000000004</c:v>
                </c:pt>
                <c:pt idx="6726" formatCode="General">
                  <c:v>4.5266299999999999</c:v>
                </c:pt>
                <c:pt idx="6727" formatCode="General">
                  <c:v>4.5273099999999999</c:v>
                </c:pt>
                <c:pt idx="6728" formatCode="General">
                  <c:v>4.5279800000000003</c:v>
                </c:pt>
                <c:pt idx="6729" formatCode="General">
                  <c:v>4.5286499999999998</c:v>
                </c:pt>
                <c:pt idx="6730" formatCode="General">
                  <c:v>4.5293200000000002</c:v>
                </c:pt>
                <c:pt idx="6731" formatCode="General">
                  <c:v>4.53</c:v>
                </c:pt>
                <c:pt idx="6732" formatCode="General">
                  <c:v>4.5306699999999998</c:v>
                </c:pt>
                <c:pt idx="6733" formatCode="General">
                  <c:v>4.5313400000000001</c:v>
                </c:pt>
                <c:pt idx="6734" formatCode="General">
                  <c:v>4.5320200000000002</c:v>
                </c:pt>
                <c:pt idx="6735" formatCode="General">
                  <c:v>4.5326899999999997</c:v>
                </c:pt>
                <c:pt idx="6736" formatCode="General">
                  <c:v>4.5333600000000001</c:v>
                </c:pt>
                <c:pt idx="6737" formatCode="General">
                  <c:v>4.5340400000000001</c:v>
                </c:pt>
                <c:pt idx="6738" formatCode="General">
                  <c:v>4.5347099999999996</c:v>
                </c:pt>
                <c:pt idx="6739" formatCode="General">
                  <c:v>4.53538</c:v>
                </c:pt>
                <c:pt idx="6740" formatCode="General">
                  <c:v>4.5360500000000004</c:v>
                </c:pt>
                <c:pt idx="6741" formatCode="General">
                  <c:v>4.5367300000000004</c:v>
                </c:pt>
                <c:pt idx="6742" formatCode="General">
                  <c:v>4.5373999999999999</c:v>
                </c:pt>
                <c:pt idx="6743" formatCode="General">
                  <c:v>4.5380700000000003</c:v>
                </c:pt>
                <c:pt idx="6744" formatCode="General">
                  <c:v>4.5387500000000003</c:v>
                </c:pt>
                <c:pt idx="6745" formatCode="General">
                  <c:v>4.5394199999999998</c:v>
                </c:pt>
                <c:pt idx="6746" formatCode="General">
                  <c:v>4.5400900000000002</c:v>
                </c:pt>
                <c:pt idx="6747" formatCode="General">
                  <c:v>4.5407700000000002</c:v>
                </c:pt>
                <c:pt idx="6748" formatCode="General">
                  <c:v>4.5414399999999997</c:v>
                </c:pt>
                <c:pt idx="6749" formatCode="General">
                  <c:v>4.5421100000000001</c:v>
                </c:pt>
                <c:pt idx="6750" formatCode="General">
                  <c:v>4.5427799999999996</c:v>
                </c:pt>
                <c:pt idx="6751" formatCode="General">
                  <c:v>4.5434599999999996</c:v>
                </c:pt>
                <c:pt idx="6752" formatCode="General">
                  <c:v>4.54413</c:v>
                </c:pt>
                <c:pt idx="6753" formatCode="General">
                  <c:v>4.5448000000000004</c:v>
                </c:pt>
                <c:pt idx="6754" formatCode="General">
                  <c:v>4.5454800000000004</c:v>
                </c:pt>
                <c:pt idx="6755" formatCode="General">
                  <c:v>4.5461499999999999</c:v>
                </c:pt>
                <c:pt idx="6756" formatCode="General">
                  <c:v>4.5468200000000003</c:v>
                </c:pt>
                <c:pt idx="6757" formatCode="General">
                  <c:v>4.5475000000000003</c:v>
                </c:pt>
                <c:pt idx="6758" formatCode="General">
                  <c:v>4.5481699999999998</c:v>
                </c:pt>
                <c:pt idx="6759" formatCode="General">
                  <c:v>4.5488400000000002</c:v>
                </c:pt>
                <c:pt idx="6760" formatCode="General">
                  <c:v>4.5495099999999997</c:v>
                </c:pt>
                <c:pt idx="6761" formatCode="General">
                  <c:v>4.5501899999999997</c:v>
                </c:pt>
                <c:pt idx="6762" formatCode="General">
                  <c:v>4.5508600000000001</c:v>
                </c:pt>
                <c:pt idx="6763" formatCode="General">
                  <c:v>4.5515299999999996</c:v>
                </c:pt>
                <c:pt idx="6764" formatCode="General">
                  <c:v>4.5522099999999996</c:v>
                </c:pt>
                <c:pt idx="6765" formatCode="General">
                  <c:v>4.55288</c:v>
                </c:pt>
                <c:pt idx="6766" formatCode="General">
                  <c:v>4.5535500000000004</c:v>
                </c:pt>
                <c:pt idx="6767" formatCode="General">
                  <c:v>4.5542299999999996</c:v>
                </c:pt>
                <c:pt idx="6768" formatCode="General">
                  <c:v>4.5548999999999999</c:v>
                </c:pt>
                <c:pt idx="6769" formatCode="General">
                  <c:v>4.5555700000000003</c:v>
                </c:pt>
                <c:pt idx="6770" formatCode="General">
                  <c:v>4.5562399999999998</c:v>
                </c:pt>
                <c:pt idx="6771" formatCode="General">
                  <c:v>4.5569199999999999</c:v>
                </c:pt>
                <c:pt idx="6772" formatCode="General">
                  <c:v>4.5575900000000003</c:v>
                </c:pt>
                <c:pt idx="6773" formatCode="General">
                  <c:v>4.5582599999999998</c:v>
                </c:pt>
                <c:pt idx="6774" formatCode="General">
                  <c:v>4.5589399999999998</c:v>
                </c:pt>
                <c:pt idx="6775" formatCode="General">
                  <c:v>4.5596100000000002</c:v>
                </c:pt>
                <c:pt idx="6776" formatCode="General">
                  <c:v>4.5602799999999997</c:v>
                </c:pt>
                <c:pt idx="6777" formatCode="General">
                  <c:v>4.5609599999999997</c:v>
                </c:pt>
                <c:pt idx="6778" formatCode="General">
                  <c:v>4.5616300000000001</c:v>
                </c:pt>
                <c:pt idx="6779" formatCode="General">
                  <c:v>4.5622999999999996</c:v>
                </c:pt>
                <c:pt idx="6780" formatCode="General">
                  <c:v>4.56297</c:v>
                </c:pt>
                <c:pt idx="6781" formatCode="General">
                  <c:v>4.56365</c:v>
                </c:pt>
                <c:pt idx="6782" formatCode="General">
                  <c:v>4.5643200000000004</c:v>
                </c:pt>
                <c:pt idx="6783" formatCode="General">
                  <c:v>4.5649899999999999</c:v>
                </c:pt>
                <c:pt idx="6784" formatCode="General">
                  <c:v>4.5656699999999999</c:v>
                </c:pt>
                <c:pt idx="6785" formatCode="General">
                  <c:v>4.5663400000000003</c:v>
                </c:pt>
                <c:pt idx="6786" formatCode="General">
                  <c:v>4.5670099999999998</c:v>
                </c:pt>
                <c:pt idx="6787" formatCode="General">
                  <c:v>4.5676899999999998</c:v>
                </c:pt>
                <c:pt idx="6788" formatCode="General">
                  <c:v>4.5683600000000002</c:v>
                </c:pt>
                <c:pt idx="6789" formatCode="General">
                  <c:v>4.5690299999999997</c:v>
                </c:pt>
                <c:pt idx="6790" formatCode="General">
                  <c:v>4.5697000000000001</c:v>
                </c:pt>
                <c:pt idx="6791" formatCode="General">
                  <c:v>4.5703800000000001</c:v>
                </c:pt>
                <c:pt idx="6792" formatCode="General">
                  <c:v>4.5710499999999996</c:v>
                </c:pt>
                <c:pt idx="6793" formatCode="General">
                  <c:v>4.57172</c:v>
                </c:pt>
                <c:pt idx="6794" formatCode="General">
                  <c:v>4.5724</c:v>
                </c:pt>
                <c:pt idx="6795" formatCode="General">
                  <c:v>4.5730700000000004</c:v>
                </c:pt>
                <c:pt idx="6796" formatCode="General">
                  <c:v>4.5737399999999999</c:v>
                </c:pt>
                <c:pt idx="6797" formatCode="General">
                  <c:v>4.5744199999999999</c:v>
                </c:pt>
                <c:pt idx="6798" formatCode="General">
                  <c:v>4.5750900000000003</c:v>
                </c:pt>
                <c:pt idx="6799" formatCode="General">
                  <c:v>4.5757599999999998</c:v>
                </c:pt>
                <c:pt idx="6800" formatCode="General">
                  <c:v>4.5764300000000002</c:v>
                </c:pt>
                <c:pt idx="6801" formatCode="General">
                  <c:v>4.5771100000000002</c:v>
                </c:pt>
                <c:pt idx="6802" formatCode="General">
                  <c:v>4.5777799999999997</c:v>
                </c:pt>
                <c:pt idx="6803" formatCode="General">
                  <c:v>4.5784500000000001</c:v>
                </c:pt>
                <c:pt idx="6804" formatCode="General">
                  <c:v>4.5791300000000001</c:v>
                </c:pt>
                <c:pt idx="6805" formatCode="General">
                  <c:v>4.5797999999999996</c:v>
                </c:pt>
                <c:pt idx="6806" formatCode="General">
                  <c:v>4.58047</c:v>
                </c:pt>
                <c:pt idx="6807" formatCode="General">
                  <c:v>4.5811500000000001</c:v>
                </c:pt>
                <c:pt idx="6808" formatCode="General">
                  <c:v>4.5818199999999996</c:v>
                </c:pt>
                <c:pt idx="6809" formatCode="General">
                  <c:v>4.58249</c:v>
                </c:pt>
                <c:pt idx="6810" formatCode="General">
                  <c:v>4.58317</c:v>
                </c:pt>
                <c:pt idx="6811" formatCode="General">
                  <c:v>4.5838400000000004</c:v>
                </c:pt>
                <c:pt idx="6812" formatCode="General">
                  <c:v>4.5845099999999999</c:v>
                </c:pt>
                <c:pt idx="6813" formatCode="General">
                  <c:v>4.5851800000000003</c:v>
                </c:pt>
                <c:pt idx="6814" formatCode="General">
                  <c:v>4.5858600000000003</c:v>
                </c:pt>
                <c:pt idx="6815" formatCode="General">
                  <c:v>4.5865299999999998</c:v>
                </c:pt>
                <c:pt idx="6816" formatCode="General">
                  <c:v>4.5872000000000002</c:v>
                </c:pt>
                <c:pt idx="6817" formatCode="General">
                  <c:v>4.5878800000000002</c:v>
                </c:pt>
                <c:pt idx="6818" formatCode="General">
                  <c:v>4.5885499999999997</c:v>
                </c:pt>
                <c:pt idx="6819" formatCode="General">
                  <c:v>4.5892200000000001</c:v>
                </c:pt>
                <c:pt idx="6820" formatCode="General">
                  <c:v>4.5899000000000001</c:v>
                </c:pt>
                <c:pt idx="6821" formatCode="General">
                  <c:v>4.5905699999999996</c:v>
                </c:pt>
                <c:pt idx="6822" formatCode="General">
                  <c:v>4.59124</c:v>
                </c:pt>
                <c:pt idx="6823" formatCode="General">
                  <c:v>4.5919100000000004</c:v>
                </c:pt>
                <c:pt idx="6824" formatCode="General">
                  <c:v>4.5925900000000004</c:v>
                </c:pt>
                <c:pt idx="6825" formatCode="General">
                  <c:v>4.5932599999999999</c:v>
                </c:pt>
                <c:pt idx="6826" formatCode="General">
                  <c:v>4.5939300000000003</c:v>
                </c:pt>
                <c:pt idx="6827" formatCode="General">
                  <c:v>4.5946100000000003</c:v>
                </c:pt>
                <c:pt idx="6828" formatCode="General">
                  <c:v>4.5952799999999998</c:v>
                </c:pt>
                <c:pt idx="6829" formatCode="General">
                  <c:v>4.5959500000000002</c:v>
                </c:pt>
                <c:pt idx="6830" formatCode="General">
                  <c:v>4.5966300000000002</c:v>
                </c:pt>
                <c:pt idx="6831" formatCode="General">
                  <c:v>4.5972999999999997</c:v>
                </c:pt>
                <c:pt idx="6832" formatCode="General">
                  <c:v>4.5979700000000001</c:v>
                </c:pt>
                <c:pt idx="6833" formatCode="General">
                  <c:v>4.5986399999999996</c:v>
                </c:pt>
                <c:pt idx="6834" formatCode="General">
                  <c:v>4.5993199999999996</c:v>
                </c:pt>
                <c:pt idx="6835" formatCode="General">
                  <c:v>4.59999</c:v>
                </c:pt>
                <c:pt idx="6836" formatCode="General">
                  <c:v>4.6006600000000004</c:v>
                </c:pt>
                <c:pt idx="6837" formatCode="General">
                  <c:v>4.6013400000000004</c:v>
                </c:pt>
                <c:pt idx="6838" formatCode="General">
                  <c:v>4.6020099999999999</c:v>
                </c:pt>
                <c:pt idx="6839" formatCode="General">
                  <c:v>4.6026800000000003</c:v>
                </c:pt>
                <c:pt idx="6840" formatCode="General">
                  <c:v>4.6033600000000003</c:v>
                </c:pt>
                <c:pt idx="6841" formatCode="General">
                  <c:v>4.6040299999999998</c:v>
                </c:pt>
                <c:pt idx="6842" formatCode="General">
                  <c:v>4.6047000000000002</c:v>
                </c:pt>
                <c:pt idx="6843" formatCode="General">
                  <c:v>4.6053699999999997</c:v>
                </c:pt>
                <c:pt idx="6844" formatCode="General">
                  <c:v>4.6060499999999998</c:v>
                </c:pt>
                <c:pt idx="6845" formatCode="General">
                  <c:v>4.6067200000000001</c:v>
                </c:pt>
                <c:pt idx="6846" formatCode="General">
                  <c:v>4.6073899999999997</c:v>
                </c:pt>
                <c:pt idx="6847" formatCode="General">
                  <c:v>4.6080699999999997</c:v>
                </c:pt>
                <c:pt idx="6848" formatCode="General">
                  <c:v>4.6087400000000001</c:v>
                </c:pt>
                <c:pt idx="6849" formatCode="General">
                  <c:v>4.6094099999999996</c:v>
                </c:pt>
                <c:pt idx="6850" formatCode="General">
                  <c:v>4.6100899999999996</c:v>
                </c:pt>
                <c:pt idx="6851" formatCode="General">
                  <c:v>4.61076</c:v>
                </c:pt>
                <c:pt idx="6852" formatCode="General">
                  <c:v>4.6114300000000004</c:v>
                </c:pt>
                <c:pt idx="6853" formatCode="General">
                  <c:v>4.6120999999999999</c:v>
                </c:pt>
                <c:pt idx="6854" formatCode="General">
                  <c:v>4.6127799999999999</c:v>
                </c:pt>
                <c:pt idx="6855" formatCode="General">
                  <c:v>4.6134500000000003</c:v>
                </c:pt>
                <c:pt idx="6856" formatCode="General">
                  <c:v>4.6141199999999998</c:v>
                </c:pt>
                <c:pt idx="6857" formatCode="General">
                  <c:v>4.6147999999999998</c:v>
                </c:pt>
                <c:pt idx="6858" formatCode="General">
                  <c:v>4.6154700000000002</c:v>
                </c:pt>
                <c:pt idx="6859" formatCode="General">
                  <c:v>4.6161399999999997</c:v>
                </c:pt>
                <c:pt idx="6860" formatCode="General">
                  <c:v>4.6168199999999997</c:v>
                </c:pt>
                <c:pt idx="6861" formatCode="General">
                  <c:v>4.6174900000000001</c:v>
                </c:pt>
                <c:pt idx="6862" formatCode="General">
                  <c:v>4.6181599999999996</c:v>
                </c:pt>
                <c:pt idx="6863" formatCode="General">
                  <c:v>4.61883</c:v>
                </c:pt>
                <c:pt idx="6864" formatCode="General">
                  <c:v>4.61951</c:v>
                </c:pt>
                <c:pt idx="6865" formatCode="General">
                  <c:v>4.6201800000000004</c:v>
                </c:pt>
                <c:pt idx="6866" formatCode="General">
                  <c:v>4.6208499999999999</c:v>
                </c:pt>
                <c:pt idx="6867" formatCode="General">
                  <c:v>4.6215299999999999</c:v>
                </c:pt>
                <c:pt idx="6868" formatCode="General">
                  <c:v>4.6222000000000003</c:v>
                </c:pt>
                <c:pt idx="6869" formatCode="General">
                  <c:v>4.6228699999999998</c:v>
                </c:pt>
                <c:pt idx="6870" formatCode="General">
                  <c:v>4.6235499999999998</c:v>
                </c:pt>
                <c:pt idx="6871" formatCode="General">
                  <c:v>4.6242200000000002</c:v>
                </c:pt>
                <c:pt idx="6872" formatCode="General">
                  <c:v>4.6248899999999997</c:v>
                </c:pt>
                <c:pt idx="6873" formatCode="General">
                  <c:v>4.6255600000000001</c:v>
                </c:pt>
                <c:pt idx="6874" formatCode="General">
                  <c:v>4.6262400000000001</c:v>
                </c:pt>
                <c:pt idx="6875" formatCode="General">
                  <c:v>4.6269099999999996</c:v>
                </c:pt>
                <c:pt idx="6876" formatCode="General">
                  <c:v>4.62758</c:v>
                </c:pt>
                <c:pt idx="6877" formatCode="General">
                  <c:v>4.62826</c:v>
                </c:pt>
                <c:pt idx="6878" formatCode="General">
                  <c:v>4.6289300000000004</c:v>
                </c:pt>
                <c:pt idx="6879" formatCode="General">
                  <c:v>4.6295999999999999</c:v>
                </c:pt>
                <c:pt idx="6880" formatCode="General">
                  <c:v>4.63028</c:v>
                </c:pt>
                <c:pt idx="6881" formatCode="General">
                  <c:v>4.6309500000000003</c:v>
                </c:pt>
                <c:pt idx="6882" formatCode="General">
                  <c:v>4.6316199999999998</c:v>
                </c:pt>
                <c:pt idx="6883" formatCode="General">
                  <c:v>4.6322900000000002</c:v>
                </c:pt>
                <c:pt idx="6884" formatCode="General">
                  <c:v>4.6329700000000003</c:v>
                </c:pt>
                <c:pt idx="6885" formatCode="General">
                  <c:v>4.6336399999999998</c:v>
                </c:pt>
                <c:pt idx="6886" formatCode="General">
                  <c:v>4.6343100000000002</c:v>
                </c:pt>
                <c:pt idx="6887" formatCode="General">
                  <c:v>4.6349900000000002</c:v>
                </c:pt>
                <c:pt idx="6888" formatCode="General">
                  <c:v>4.6356599999999997</c:v>
                </c:pt>
                <c:pt idx="6889" formatCode="General">
                  <c:v>4.6363300000000001</c:v>
                </c:pt>
                <c:pt idx="6890" formatCode="General">
                  <c:v>4.6370100000000001</c:v>
                </c:pt>
                <c:pt idx="6891" formatCode="General">
                  <c:v>4.6376799999999996</c:v>
                </c:pt>
                <c:pt idx="6892" formatCode="General">
                  <c:v>4.63835</c:v>
                </c:pt>
                <c:pt idx="6893" formatCode="General">
                  <c:v>4.6390200000000004</c:v>
                </c:pt>
                <c:pt idx="6894" formatCode="General">
                  <c:v>4.6397000000000004</c:v>
                </c:pt>
                <c:pt idx="6895" formatCode="General">
                  <c:v>4.6403699999999999</c:v>
                </c:pt>
                <c:pt idx="6896" formatCode="General">
                  <c:v>4.6410400000000003</c:v>
                </c:pt>
                <c:pt idx="6897" formatCode="General">
                  <c:v>4.6417200000000003</c:v>
                </c:pt>
                <c:pt idx="6898" formatCode="General">
                  <c:v>4.6423899999999998</c:v>
                </c:pt>
                <c:pt idx="6899" formatCode="General">
                  <c:v>4.6430600000000002</c:v>
                </c:pt>
                <c:pt idx="6900" formatCode="General">
                  <c:v>4.6437400000000002</c:v>
                </c:pt>
                <c:pt idx="6901" formatCode="General">
                  <c:v>4.6444099999999997</c:v>
                </c:pt>
                <c:pt idx="6902" formatCode="General">
                  <c:v>4.6450800000000001</c:v>
                </c:pt>
                <c:pt idx="6903" formatCode="General">
                  <c:v>4.6457499999999996</c:v>
                </c:pt>
                <c:pt idx="6904" formatCode="General">
                  <c:v>4.6464299999999996</c:v>
                </c:pt>
                <c:pt idx="6905" formatCode="General">
                  <c:v>4.6471</c:v>
                </c:pt>
                <c:pt idx="6906" formatCode="General">
                  <c:v>4.6477700000000004</c:v>
                </c:pt>
                <c:pt idx="6907" formatCode="General">
                  <c:v>4.6484500000000004</c:v>
                </c:pt>
                <c:pt idx="6908" formatCode="General">
                  <c:v>4.6491199999999999</c:v>
                </c:pt>
                <c:pt idx="6909" formatCode="General">
                  <c:v>4.6497900000000003</c:v>
                </c:pt>
                <c:pt idx="6910" formatCode="General">
                  <c:v>4.6504700000000003</c:v>
                </c:pt>
                <c:pt idx="6911" formatCode="General">
                  <c:v>4.6511399999999998</c:v>
                </c:pt>
                <c:pt idx="6912" formatCode="General">
                  <c:v>4.6518100000000002</c:v>
                </c:pt>
                <c:pt idx="6913" formatCode="General">
                  <c:v>4.6524799999999997</c:v>
                </c:pt>
                <c:pt idx="6914" formatCode="General">
                  <c:v>4.6531599999999997</c:v>
                </c:pt>
                <c:pt idx="6915" formatCode="General">
                  <c:v>4.6538300000000001</c:v>
                </c:pt>
                <c:pt idx="6916" formatCode="General">
                  <c:v>4.6544999999999996</c:v>
                </c:pt>
                <c:pt idx="6917" formatCode="General">
                  <c:v>4.6551799999999997</c:v>
                </c:pt>
                <c:pt idx="6918" formatCode="General">
                  <c:v>4.65585</c:v>
                </c:pt>
                <c:pt idx="6919" formatCode="General">
                  <c:v>4.6565200000000004</c:v>
                </c:pt>
                <c:pt idx="6920" formatCode="General">
                  <c:v>4.6571999999999996</c:v>
                </c:pt>
                <c:pt idx="6921" formatCode="General">
                  <c:v>4.65787</c:v>
                </c:pt>
                <c:pt idx="6922" formatCode="General">
                  <c:v>4.6585400000000003</c:v>
                </c:pt>
                <c:pt idx="6923" formatCode="General">
                  <c:v>4.6592099999999999</c:v>
                </c:pt>
                <c:pt idx="6924" formatCode="General">
                  <c:v>4.6598899999999999</c:v>
                </c:pt>
                <c:pt idx="6925" formatCode="General">
                  <c:v>4.6605600000000003</c:v>
                </c:pt>
                <c:pt idx="6926" formatCode="General">
                  <c:v>4.6612299999999998</c:v>
                </c:pt>
                <c:pt idx="6927" formatCode="General">
                  <c:v>4.6619099999999998</c:v>
                </c:pt>
                <c:pt idx="6928" formatCode="General">
                  <c:v>4.6625800000000002</c:v>
                </c:pt>
                <c:pt idx="6929" formatCode="General">
                  <c:v>4.6632499999999997</c:v>
                </c:pt>
                <c:pt idx="6930" formatCode="General">
                  <c:v>4.6639299999999997</c:v>
                </c:pt>
                <c:pt idx="6931" formatCode="General">
                  <c:v>4.6646000000000001</c:v>
                </c:pt>
                <c:pt idx="6932" formatCode="General">
                  <c:v>4.6652699999999996</c:v>
                </c:pt>
                <c:pt idx="6933" formatCode="General">
                  <c:v>4.66594</c:v>
                </c:pt>
                <c:pt idx="6934" formatCode="General">
                  <c:v>4.66662</c:v>
                </c:pt>
                <c:pt idx="6935" formatCode="General">
                  <c:v>4.6672900000000004</c:v>
                </c:pt>
                <c:pt idx="6936" formatCode="General">
                  <c:v>4.6679599999999999</c:v>
                </c:pt>
                <c:pt idx="6937" formatCode="General">
                  <c:v>4.6686399999999999</c:v>
                </c:pt>
                <c:pt idx="6938" formatCode="General">
                  <c:v>4.6693100000000003</c:v>
                </c:pt>
                <c:pt idx="6939" formatCode="General">
                  <c:v>4.6699799999999998</c:v>
                </c:pt>
                <c:pt idx="6940" formatCode="General">
                  <c:v>4.6706599999999998</c:v>
                </c:pt>
                <c:pt idx="6941" formatCode="General">
                  <c:v>4.6713300000000002</c:v>
                </c:pt>
                <c:pt idx="6942" formatCode="General">
                  <c:v>4.6719999999999997</c:v>
                </c:pt>
                <c:pt idx="6943" formatCode="General">
                  <c:v>4.6726700000000001</c:v>
                </c:pt>
                <c:pt idx="6944" formatCode="General">
                  <c:v>4.6733500000000001</c:v>
                </c:pt>
                <c:pt idx="6945" formatCode="General">
                  <c:v>4.6740199999999996</c:v>
                </c:pt>
                <c:pt idx="6946" formatCode="General">
                  <c:v>4.67469</c:v>
                </c:pt>
                <c:pt idx="6947" formatCode="General">
                  <c:v>4.67537</c:v>
                </c:pt>
                <c:pt idx="6948" formatCode="General">
                  <c:v>4.6760400000000004</c:v>
                </c:pt>
                <c:pt idx="6949" formatCode="General">
                  <c:v>4.6767099999999999</c:v>
                </c:pt>
                <c:pt idx="6950" formatCode="General">
                  <c:v>4.6773899999999999</c:v>
                </c:pt>
                <c:pt idx="6951" formatCode="General">
                  <c:v>4.6780600000000003</c:v>
                </c:pt>
                <c:pt idx="6952" formatCode="General">
                  <c:v>4.6787299999999998</c:v>
                </c:pt>
                <c:pt idx="6953" formatCode="General">
                  <c:v>4.6794000000000002</c:v>
                </c:pt>
                <c:pt idx="6954" formatCode="General">
                  <c:v>4.6800800000000002</c:v>
                </c:pt>
                <c:pt idx="6955" formatCode="General">
                  <c:v>4.6807499999999997</c:v>
                </c:pt>
                <c:pt idx="6956" formatCode="General">
                  <c:v>4.6814200000000001</c:v>
                </c:pt>
                <c:pt idx="6957" formatCode="General">
                  <c:v>4.6821000000000002</c:v>
                </c:pt>
                <c:pt idx="6958" formatCode="General">
                  <c:v>4.6827699999999997</c:v>
                </c:pt>
                <c:pt idx="6959" formatCode="General">
                  <c:v>4.68344</c:v>
                </c:pt>
                <c:pt idx="6960" formatCode="General">
                  <c:v>4.6841200000000001</c:v>
                </c:pt>
                <c:pt idx="6961" formatCode="General">
                  <c:v>4.6847899999999996</c:v>
                </c:pt>
                <c:pt idx="6962" formatCode="General">
                  <c:v>4.68546</c:v>
                </c:pt>
                <c:pt idx="6963" formatCode="General">
                  <c:v>4.6861300000000004</c:v>
                </c:pt>
                <c:pt idx="6964" formatCode="General">
                  <c:v>4.6868100000000004</c:v>
                </c:pt>
                <c:pt idx="6965" formatCode="General">
                  <c:v>4.6874799999999999</c:v>
                </c:pt>
                <c:pt idx="6966" formatCode="General">
                  <c:v>4.6881500000000003</c:v>
                </c:pt>
                <c:pt idx="6967" formatCode="General">
                  <c:v>4.6888300000000003</c:v>
                </c:pt>
                <c:pt idx="6968" formatCode="General">
                  <c:v>4.6894999999999998</c:v>
                </c:pt>
                <c:pt idx="6969" formatCode="General">
                  <c:v>4.6901700000000002</c:v>
                </c:pt>
                <c:pt idx="6970" formatCode="General">
                  <c:v>4.6908500000000002</c:v>
                </c:pt>
                <c:pt idx="6971" formatCode="General">
                  <c:v>4.6915199999999997</c:v>
                </c:pt>
                <c:pt idx="6972" formatCode="General">
                  <c:v>4.6921900000000001</c:v>
                </c:pt>
                <c:pt idx="6973" formatCode="General">
                  <c:v>4.6928599999999996</c:v>
                </c:pt>
                <c:pt idx="6974" formatCode="General">
                  <c:v>4.6935399999999996</c:v>
                </c:pt>
                <c:pt idx="6975" formatCode="General">
                  <c:v>4.69421</c:v>
                </c:pt>
                <c:pt idx="6976" formatCode="General">
                  <c:v>4.6948800000000004</c:v>
                </c:pt>
                <c:pt idx="6977" formatCode="General">
                  <c:v>4.6955600000000004</c:v>
                </c:pt>
                <c:pt idx="6978" formatCode="General">
                  <c:v>4.6962299999999999</c:v>
                </c:pt>
                <c:pt idx="6979" formatCode="General">
                  <c:v>4.6969000000000003</c:v>
                </c:pt>
                <c:pt idx="6980" formatCode="General">
                  <c:v>4.6975800000000003</c:v>
                </c:pt>
                <c:pt idx="6981" formatCode="General">
                  <c:v>4.6982499999999998</c:v>
                </c:pt>
                <c:pt idx="6982" formatCode="General">
                  <c:v>4.6989200000000002</c:v>
                </c:pt>
                <c:pt idx="6983" formatCode="General">
                  <c:v>4.6995899999999997</c:v>
                </c:pt>
                <c:pt idx="6984" formatCode="General">
                  <c:v>4.7002699999999997</c:v>
                </c:pt>
                <c:pt idx="6985" formatCode="General">
                  <c:v>4.7009400000000001</c:v>
                </c:pt>
                <c:pt idx="6986" formatCode="General">
                  <c:v>4.7016099999999996</c:v>
                </c:pt>
                <c:pt idx="6987" formatCode="General">
                  <c:v>4.7022899999999996</c:v>
                </c:pt>
                <c:pt idx="6988" formatCode="General">
                  <c:v>4.70296</c:v>
                </c:pt>
                <c:pt idx="6989" formatCode="General">
                  <c:v>4.7036300000000004</c:v>
                </c:pt>
                <c:pt idx="6990" formatCode="General">
                  <c:v>4.7043100000000004</c:v>
                </c:pt>
                <c:pt idx="6991" formatCode="General">
                  <c:v>4.7049799999999999</c:v>
                </c:pt>
                <c:pt idx="6992" formatCode="General">
                  <c:v>4.7056500000000003</c:v>
                </c:pt>
                <c:pt idx="6993" formatCode="General">
                  <c:v>4.7063199999999998</c:v>
                </c:pt>
                <c:pt idx="6994" formatCode="General">
                  <c:v>4.7069999999999999</c:v>
                </c:pt>
                <c:pt idx="6995" formatCode="General">
                  <c:v>4.7076700000000002</c:v>
                </c:pt>
                <c:pt idx="6996" formatCode="General">
                  <c:v>4.7083399999999997</c:v>
                </c:pt>
                <c:pt idx="6997" formatCode="General">
                  <c:v>4.7090199999999998</c:v>
                </c:pt>
                <c:pt idx="6998" formatCode="General">
                  <c:v>4.7096900000000002</c:v>
                </c:pt>
                <c:pt idx="6999" formatCode="General">
                  <c:v>4.7103599999999997</c:v>
                </c:pt>
                <c:pt idx="7000" formatCode="General">
                  <c:v>4.7110399999999997</c:v>
                </c:pt>
                <c:pt idx="7001" formatCode="General">
                  <c:v>4.7117100000000001</c:v>
                </c:pt>
                <c:pt idx="7002" formatCode="General">
                  <c:v>4.7123799999999996</c:v>
                </c:pt>
                <c:pt idx="7003" formatCode="General">
                  <c:v>4.7130599999999996</c:v>
                </c:pt>
                <c:pt idx="7004" formatCode="General">
                  <c:v>4.71373</c:v>
                </c:pt>
                <c:pt idx="7005" formatCode="General">
                  <c:v>4.7144000000000004</c:v>
                </c:pt>
                <c:pt idx="7006" formatCode="General">
                  <c:v>4.7150699999999999</c:v>
                </c:pt>
                <c:pt idx="7007" formatCode="General">
                  <c:v>4.7157499999999999</c:v>
                </c:pt>
                <c:pt idx="7008" formatCode="General">
                  <c:v>4.7164200000000003</c:v>
                </c:pt>
                <c:pt idx="7009" formatCode="General">
                  <c:v>4.7170899999999998</c:v>
                </c:pt>
                <c:pt idx="7010" formatCode="General">
                  <c:v>4.7177699999999998</c:v>
                </c:pt>
                <c:pt idx="7011" formatCode="General">
                  <c:v>4.7184400000000002</c:v>
                </c:pt>
                <c:pt idx="7012" formatCode="General">
                  <c:v>4.7191099999999997</c:v>
                </c:pt>
                <c:pt idx="7013" formatCode="General">
                  <c:v>4.7197899999999997</c:v>
                </c:pt>
                <c:pt idx="7014" formatCode="General">
                  <c:v>4.7204600000000001</c:v>
                </c:pt>
                <c:pt idx="7015" formatCode="General">
                  <c:v>4.7211299999999996</c:v>
                </c:pt>
                <c:pt idx="7016" formatCode="General">
                  <c:v>4.7218</c:v>
                </c:pt>
                <c:pt idx="7017" formatCode="General">
                  <c:v>4.72248</c:v>
                </c:pt>
                <c:pt idx="7018" formatCode="General">
                  <c:v>4.7231500000000004</c:v>
                </c:pt>
                <c:pt idx="7019" formatCode="General">
                  <c:v>4.7238199999999999</c:v>
                </c:pt>
                <c:pt idx="7020" formatCode="General">
                  <c:v>4.7244999999999999</c:v>
                </c:pt>
                <c:pt idx="7021" formatCode="General">
                  <c:v>4.7251700000000003</c:v>
                </c:pt>
                <c:pt idx="7022" formatCode="General">
                  <c:v>4.7258399999999998</c:v>
                </c:pt>
                <c:pt idx="7023" formatCode="General">
                  <c:v>4.7265199999999998</c:v>
                </c:pt>
                <c:pt idx="7024" formatCode="General">
                  <c:v>4.7271900000000002</c:v>
                </c:pt>
                <c:pt idx="7025" formatCode="General">
                  <c:v>4.7278599999999997</c:v>
                </c:pt>
                <c:pt idx="7026" formatCode="General">
                  <c:v>4.7285300000000001</c:v>
                </c:pt>
                <c:pt idx="7027" formatCode="General">
                  <c:v>4.7292100000000001</c:v>
                </c:pt>
                <c:pt idx="7028" formatCode="General">
                  <c:v>4.7298799999999996</c:v>
                </c:pt>
                <c:pt idx="7029" formatCode="General">
                  <c:v>4.73055</c:v>
                </c:pt>
                <c:pt idx="7030" formatCode="General">
                  <c:v>4.73123</c:v>
                </c:pt>
                <c:pt idx="7031" formatCode="General">
                  <c:v>4.7319000000000004</c:v>
                </c:pt>
                <c:pt idx="7032" formatCode="General">
                  <c:v>4.7325699999999999</c:v>
                </c:pt>
                <c:pt idx="7033" formatCode="General">
                  <c:v>4.73325</c:v>
                </c:pt>
                <c:pt idx="7034" formatCode="General">
                  <c:v>4.7339200000000003</c:v>
                </c:pt>
                <c:pt idx="7035" formatCode="General">
                  <c:v>4.7345899999999999</c:v>
                </c:pt>
                <c:pt idx="7036" formatCode="General">
                  <c:v>4.7352600000000002</c:v>
                </c:pt>
                <c:pt idx="7037" formatCode="General">
                  <c:v>4.7359400000000003</c:v>
                </c:pt>
                <c:pt idx="7038" formatCode="General">
                  <c:v>4.7366099999999998</c:v>
                </c:pt>
                <c:pt idx="7039" formatCode="General">
                  <c:v>4.7372800000000002</c:v>
                </c:pt>
                <c:pt idx="7040" formatCode="General">
                  <c:v>4.7379600000000002</c:v>
                </c:pt>
                <c:pt idx="7041" formatCode="General">
                  <c:v>4.7386299999999997</c:v>
                </c:pt>
                <c:pt idx="7042" formatCode="General">
                  <c:v>4.7393000000000001</c:v>
                </c:pt>
                <c:pt idx="7043" formatCode="General">
                  <c:v>4.7399800000000001</c:v>
                </c:pt>
                <c:pt idx="7044" formatCode="General">
                  <c:v>4.7406499999999996</c:v>
                </c:pt>
                <c:pt idx="7045" formatCode="General">
                  <c:v>4.74132</c:v>
                </c:pt>
                <c:pt idx="7046" formatCode="General">
                  <c:v>4.7419900000000004</c:v>
                </c:pt>
                <c:pt idx="7047" formatCode="General">
                  <c:v>4.7426700000000004</c:v>
                </c:pt>
                <c:pt idx="7048" formatCode="General">
                  <c:v>4.7433399999999999</c:v>
                </c:pt>
                <c:pt idx="7049" formatCode="General">
                  <c:v>4.7440100000000003</c:v>
                </c:pt>
                <c:pt idx="7050" formatCode="General">
                  <c:v>4.7446900000000003</c:v>
                </c:pt>
                <c:pt idx="7051" formatCode="General">
                  <c:v>4.7453599999999998</c:v>
                </c:pt>
                <c:pt idx="7052" formatCode="General">
                  <c:v>4.7460300000000002</c:v>
                </c:pt>
                <c:pt idx="7053" formatCode="General">
                  <c:v>4.7467100000000002</c:v>
                </c:pt>
                <c:pt idx="7054" formatCode="General">
                  <c:v>4.7473799999999997</c:v>
                </c:pt>
                <c:pt idx="7055" formatCode="General">
                  <c:v>4.7480500000000001</c:v>
                </c:pt>
                <c:pt idx="7056" formatCode="General">
                  <c:v>4.7487199999999996</c:v>
                </c:pt>
                <c:pt idx="7057" formatCode="General">
                  <c:v>4.7493999999999996</c:v>
                </c:pt>
                <c:pt idx="7058" formatCode="General">
                  <c:v>4.75007</c:v>
                </c:pt>
                <c:pt idx="7059" formatCode="General">
                  <c:v>4.7507400000000004</c:v>
                </c:pt>
                <c:pt idx="7060" formatCode="General">
                  <c:v>4.7514200000000004</c:v>
                </c:pt>
                <c:pt idx="7061" formatCode="General">
                  <c:v>4.7520899999999999</c:v>
                </c:pt>
                <c:pt idx="7062" formatCode="General">
                  <c:v>4.7527600000000003</c:v>
                </c:pt>
                <c:pt idx="7063" formatCode="General">
                  <c:v>4.7534400000000003</c:v>
                </c:pt>
                <c:pt idx="7064" formatCode="General">
                  <c:v>4.7541099999999998</c:v>
                </c:pt>
                <c:pt idx="7065" formatCode="General">
                  <c:v>4.7547800000000002</c:v>
                </c:pt>
                <c:pt idx="7066" formatCode="General">
                  <c:v>4.7554499999999997</c:v>
                </c:pt>
                <c:pt idx="7067" formatCode="General">
                  <c:v>4.7561299999999997</c:v>
                </c:pt>
                <c:pt idx="7068" formatCode="General">
                  <c:v>4.7568000000000001</c:v>
                </c:pt>
                <c:pt idx="7069" formatCode="General">
                  <c:v>4.7574699999999996</c:v>
                </c:pt>
                <c:pt idx="7070" formatCode="General">
                  <c:v>4.7581499999999997</c:v>
                </c:pt>
                <c:pt idx="7071" formatCode="General">
                  <c:v>4.7588200000000001</c:v>
                </c:pt>
                <c:pt idx="7072" formatCode="General">
                  <c:v>4.7594900000000004</c:v>
                </c:pt>
                <c:pt idx="7073" formatCode="General">
                  <c:v>4.7601699999999996</c:v>
                </c:pt>
                <c:pt idx="7074" formatCode="General">
                  <c:v>4.76084</c:v>
                </c:pt>
                <c:pt idx="7075" formatCode="General">
                  <c:v>4.7615100000000004</c:v>
                </c:pt>
                <c:pt idx="7076" formatCode="General">
                  <c:v>4.7621799999999999</c:v>
                </c:pt>
                <c:pt idx="7077" formatCode="General">
                  <c:v>4.7628599999999999</c:v>
                </c:pt>
                <c:pt idx="7078" formatCode="General">
                  <c:v>4.7635300000000003</c:v>
                </c:pt>
                <c:pt idx="7079" formatCode="General">
                  <c:v>4.7641999999999998</c:v>
                </c:pt>
                <c:pt idx="7080" formatCode="General">
                  <c:v>4.7648799999999998</c:v>
                </c:pt>
                <c:pt idx="7081" formatCode="General">
                  <c:v>4.7655500000000002</c:v>
                </c:pt>
                <c:pt idx="7082" formatCode="General">
                  <c:v>4.7662199999999997</c:v>
                </c:pt>
                <c:pt idx="7083" formatCode="General">
                  <c:v>4.7668999999999997</c:v>
                </c:pt>
                <c:pt idx="7084" formatCode="General">
                  <c:v>4.7675700000000001</c:v>
                </c:pt>
                <c:pt idx="7085" formatCode="General">
                  <c:v>4.7682399999999996</c:v>
                </c:pt>
                <c:pt idx="7086" formatCode="General">
                  <c:v>4.76891</c:v>
                </c:pt>
                <c:pt idx="7087" formatCode="General">
                  <c:v>4.76959</c:v>
                </c:pt>
                <c:pt idx="7088" formatCode="General">
                  <c:v>4.7702600000000004</c:v>
                </c:pt>
                <c:pt idx="7089" formatCode="General">
                  <c:v>4.7709299999999999</c:v>
                </c:pt>
                <c:pt idx="7090" formatCode="General">
                  <c:v>4.7716099999999999</c:v>
                </c:pt>
                <c:pt idx="7091" formatCode="General">
                  <c:v>4.7722800000000003</c:v>
                </c:pt>
                <c:pt idx="7092" formatCode="General">
                  <c:v>4.7729499999999998</c:v>
                </c:pt>
                <c:pt idx="7093" formatCode="General">
                  <c:v>4.7736299999999998</c:v>
                </c:pt>
                <c:pt idx="7094" formatCode="General">
                  <c:v>4.7743000000000002</c:v>
                </c:pt>
                <c:pt idx="7095" formatCode="General">
                  <c:v>4.7749699999999997</c:v>
                </c:pt>
                <c:pt idx="7096" formatCode="General">
                  <c:v>4.7756400000000001</c:v>
                </c:pt>
                <c:pt idx="7097" formatCode="General">
                  <c:v>4.7763200000000001</c:v>
                </c:pt>
                <c:pt idx="7098" formatCode="General">
                  <c:v>4.7769899999999996</c:v>
                </c:pt>
                <c:pt idx="7099" formatCode="General">
                  <c:v>4.77766</c:v>
                </c:pt>
                <c:pt idx="7100" formatCode="General">
                  <c:v>4.77834</c:v>
                </c:pt>
                <c:pt idx="7101" formatCode="General">
                  <c:v>4.7790100000000004</c:v>
                </c:pt>
                <c:pt idx="7102" formatCode="General">
                  <c:v>4.7796799999999999</c:v>
                </c:pt>
                <c:pt idx="7103" formatCode="General">
                  <c:v>4.7803599999999999</c:v>
                </c:pt>
                <c:pt idx="7104" formatCode="General">
                  <c:v>4.7810300000000003</c:v>
                </c:pt>
                <c:pt idx="7105" formatCode="General">
                  <c:v>4.7816999999999998</c:v>
                </c:pt>
                <c:pt idx="7106" formatCode="General">
                  <c:v>4.7823700000000002</c:v>
                </c:pt>
                <c:pt idx="7107" formatCode="General">
                  <c:v>4.7830500000000002</c:v>
                </c:pt>
                <c:pt idx="7108" formatCode="General">
                  <c:v>4.7837199999999998</c:v>
                </c:pt>
                <c:pt idx="7109" formatCode="General">
                  <c:v>4.7843900000000001</c:v>
                </c:pt>
                <c:pt idx="7110" formatCode="General">
                  <c:v>4.7850700000000002</c:v>
                </c:pt>
                <c:pt idx="7111" formatCode="General">
                  <c:v>4.7857399999999997</c:v>
                </c:pt>
                <c:pt idx="7112" formatCode="General">
                  <c:v>4.7864100000000001</c:v>
                </c:pt>
                <c:pt idx="7113" formatCode="General">
                  <c:v>4.7870900000000001</c:v>
                </c:pt>
                <c:pt idx="7114" formatCode="General">
                  <c:v>4.7877599999999996</c:v>
                </c:pt>
                <c:pt idx="7115" formatCode="General">
                  <c:v>4.78843</c:v>
                </c:pt>
                <c:pt idx="7116" formatCode="General">
                  <c:v>4.7891000000000004</c:v>
                </c:pt>
                <c:pt idx="7117" formatCode="General">
                  <c:v>4.7897800000000004</c:v>
                </c:pt>
                <c:pt idx="7118" formatCode="General">
                  <c:v>4.7904499999999999</c:v>
                </c:pt>
                <c:pt idx="7119" formatCode="General">
                  <c:v>4.7911200000000003</c:v>
                </c:pt>
                <c:pt idx="7120" formatCode="General">
                  <c:v>4.7918000000000003</c:v>
                </c:pt>
                <c:pt idx="7121" formatCode="General">
                  <c:v>4.7924699999999998</c:v>
                </c:pt>
                <c:pt idx="7122" formatCode="General">
                  <c:v>4.7931400000000002</c:v>
                </c:pt>
                <c:pt idx="7123" formatCode="General">
                  <c:v>4.7938200000000002</c:v>
                </c:pt>
                <c:pt idx="7124" formatCode="General">
                  <c:v>4.7944899999999997</c:v>
                </c:pt>
                <c:pt idx="7125" formatCode="General">
                  <c:v>4.7951600000000001</c:v>
                </c:pt>
                <c:pt idx="7126" formatCode="General">
                  <c:v>4.7958299999999996</c:v>
                </c:pt>
                <c:pt idx="7127" formatCode="General">
                  <c:v>4.7965099999999996</c:v>
                </c:pt>
                <c:pt idx="7128" formatCode="General">
                  <c:v>4.79718</c:v>
                </c:pt>
                <c:pt idx="7129" formatCode="General">
                  <c:v>4.7978500000000004</c:v>
                </c:pt>
                <c:pt idx="7130" formatCode="General">
                  <c:v>4.7985300000000004</c:v>
                </c:pt>
                <c:pt idx="7131" formatCode="General">
                  <c:v>4.7991999999999999</c:v>
                </c:pt>
                <c:pt idx="7132" formatCode="General">
                  <c:v>4.7998700000000003</c:v>
                </c:pt>
                <c:pt idx="7133" formatCode="General">
                  <c:v>4.8005500000000003</c:v>
                </c:pt>
                <c:pt idx="7134" formatCode="General">
                  <c:v>4.8012199999999998</c:v>
                </c:pt>
                <c:pt idx="7135" formatCode="General">
                  <c:v>4.8018900000000002</c:v>
                </c:pt>
                <c:pt idx="7136" formatCode="General">
                  <c:v>4.8025599999999997</c:v>
                </c:pt>
                <c:pt idx="7137" formatCode="General">
                  <c:v>4.8032399999999997</c:v>
                </c:pt>
                <c:pt idx="7138" formatCode="General">
                  <c:v>4.8039100000000001</c:v>
                </c:pt>
                <c:pt idx="7139" formatCode="General">
                  <c:v>4.8045799999999996</c:v>
                </c:pt>
                <c:pt idx="7140" formatCode="General">
                  <c:v>4.8052599999999996</c:v>
                </c:pt>
                <c:pt idx="7141" formatCode="General">
                  <c:v>4.80593</c:v>
                </c:pt>
                <c:pt idx="7142" formatCode="General">
                  <c:v>4.8066000000000004</c:v>
                </c:pt>
                <c:pt idx="7143" formatCode="General">
                  <c:v>4.8072800000000004</c:v>
                </c:pt>
                <c:pt idx="7144" formatCode="General">
                  <c:v>4.8079499999999999</c:v>
                </c:pt>
                <c:pt idx="7145" formatCode="General">
                  <c:v>4.8086200000000003</c:v>
                </c:pt>
                <c:pt idx="7146" formatCode="General">
                  <c:v>4.8092899999999998</c:v>
                </c:pt>
                <c:pt idx="7147" formatCode="General">
                  <c:v>4.8099699999999999</c:v>
                </c:pt>
                <c:pt idx="7148" formatCode="General">
                  <c:v>4.8106400000000002</c:v>
                </c:pt>
                <c:pt idx="7149" formatCode="General">
                  <c:v>4.8113099999999998</c:v>
                </c:pt>
                <c:pt idx="7150" formatCode="General">
                  <c:v>4.8119899999999998</c:v>
                </c:pt>
                <c:pt idx="7151" formatCode="General">
                  <c:v>4.8126600000000002</c:v>
                </c:pt>
                <c:pt idx="7152" formatCode="General">
                  <c:v>4.8133299999999997</c:v>
                </c:pt>
                <c:pt idx="7153" formatCode="General">
                  <c:v>4.8140099999999997</c:v>
                </c:pt>
                <c:pt idx="7154" formatCode="General">
                  <c:v>4.8146800000000001</c:v>
                </c:pt>
                <c:pt idx="7155" formatCode="General">
                  <c:v>4.8153499999999996</c:v>
                </c:pt>
                <c:pt idx="7156" formatCode="General">
                  <c:v>4.81602</c:v>
                </c:pt>
                <c:pt idx="7157" formatCode="General">
                  <c:v>4.8167</c:v>
                </c:pt>
                <c:pt idx="7158" formatCode="General">
                  <c:v>4.8173700000000004</c:v>
                </c:pt>
                <c:pt idx="7159" formatCode="General">
                  <c:v>4.8180399999999999</c:v>
                </c:pt>
                <c:pt idx="7160" formatCode="General">
                  <c:v>4.8187199999999999</c:v>
                </c:pt>
                <c:pt idx="7161" formatCode="General">
                  <c:v>4.8193900000000003</c:v>
                </c:pt>
                <c:pt idx="7162" formatCode="General">
                  <c:v>4.8200599999999998</c:v>
                </c:pt>
                <c:pt idx="7163" formatCode="General">
                  <c:v>4.8207399999999998</c:v>
                </c:pt>
                <c:pt idx="7164" formatCode="General">
                  <c:v>4.8214100000000002</c:v>
                </c:pt>
                <c:pt idx="7165" formatCode="General">
                  <c:v>4.8220799999999997</c:v>
                </c:pt>
                <c:pt idx="7166" formatCode="General">
                  <c:v>4.8227500000000001</c:v>
                </c:pt>
                <c:pt idx="7167" formatCode="General">
                  <c:v>4.8234300000000001</c:v>
                </c:pt>
                <c:pt idx="7168" formatCode="General">
                  <c:v>4.8240999999999996</c:v>
                </c:pt>
                <c:pt idx="7169" formatCode="General">
                  <c:v>4.82477</c:v>
                </c:pt>
                <c:pt idx="7170" formatCode="General">
                  <c:v>4.82545</c:v>
                </c:pt>
                <c:pt idx="7171" formatCode="General">
                  <c:v>4.8261200000000004</c:v>
                </c:pt>
                <c:pt idx="7172" formatCode="General">
                  <c:v>4.8267899999999999</c:v>
                </c:pt>
                <c:pt idx="7173" formatCode="General">
                  <c:v>4.8274699999999999</c:v>
                </c:pt>
                <c:pt idx="7174" formatCode="General">
                  <c:v>4.8281400000000003</c:v>
                </c:pt>
                <c:pt idx="7175" formatCode="General">
                  <c:v>4.8288099999999998</c:v>
                </c:pt>
                <c:pt idx="7176" formatCode="General">
                  <c:v>4.8294800000000002</c:v>
                </c:pt>
                <c:pt idx="7177" formatCode="General">
                  <c:v>4.8301600000000002</c:v>
                </c:pt>
                <c:pt idx="7178" formatCode="General">
                  <c:v>4.8308299999999997</c:v>
                </c:pt>
                <c:pt idx="7179" formatCode="General">
                  <c:v>4.8315000000000001</c:v>
                </c:pt>
                <c:pt idx="7180" formatCode="General">
                  <c:v>4.8321800000000001</c:v>
                </c:pt>
                <c:pt idx="7181" formatCode="General">
                  <c:v>4.8328499999999996</c:v>
                </c:pt>
                <c:pt idx="7182" formatCode="General">
                  <c:v>4.83352</c:v>
                </c:pt>
                <c:pt idx="7183" formatCode="General">
                  <c:v>4.8342000000000001</c:v>
                </c:pt>
                <c:pt idx="7184" formatCode="General">
                  <c:v>4.8348699999999996</c:v>
                </c:pt>
                <c:pt idx="7185" formatCode="General">
                  <c:v>4.8355399999999999</c:v>
                </c:pt>
                <c:pt idx="7186" formatCode="General">
                  <c:v>4.8362100000000003</c:v>
                </c:pt>
                <c:pt idx="7187" formatCode="General">
                  <c:v>4.8368900000000004</c:v>
                </c:pt>
                <c:pt idx="7188" formatCode="General">
                  <c:v>4.8375599999999999</c:v>
                </c:pt>
                <c:pt idx="7189" formatCode="General">
                  <c:v>4.8382300000000003</c:v>
                </c:pt>
                <c:pt idx="7190" formatCode="General">
                  <c:v>4.8389100000000003</c:v>
                </c:pt>
                <c:pt idx="7191" formatCode="General">
                  <c:v>4.8395799999999998</c:v>
                </c:pt>
                <c:pt idx="7192" formatCode="General">
                  <c:v>4.8402500000000002</c:v>
                </c:pt>
                <c:pt idx="7193" formatCode="General">
                  <c:v>4.8409300000000002</c:v>
                </c:pt>
                <c:pt idx="7194" formatCode="General">
                  <c:v>4.8415999999999997</c:v>
                </c:pt>
                <c:pt idx="7195" formatCode="General">
                  <c:v>4.8422700000000001</c:v>
                </c:pt>
                <c:pt idx="7196" formatCode="General">
                  <c:v>4.8429500000000001</c:v>
                </c:pt>
                <c:pt idx="7197" formatCode="General">
                  <c:v>4.8436199999999996</c:v>
                </c:pt>
                <c:pt idx="7198" formatCode="General">
                  <c:v>4.84429</c:v>
                </c:pt>
                <c:pt idx="7199" formatCode="General">
                  <c:v>4.8449600000000004</c:v>
                </c:pt>
                <c:pt idx="7200" formatCode="General">
                  <c:v>4.8456400000000004</c:v>
                </c:pt>
                <c:pt idx="7201" formatCode="General">
                  <c:v>4.8463099999999999</c:v>
                </c:pt>
                <c:pt idx="7202" formatCode="General">
                  <c:v>4.8469800000000003</c:v>
                </c:pt>
                <c:pt idx="7203" formatCode="General">
                  <c:v>4.8476600000000003</c:v>
                </c:pt>
                <c:pt idx="7204" formatCode="General">
                  <c:v>4.8483299999999998</c:v>
                </c:pt>
                <c:pt idx="7205" formatCode="General">
                  <c:v>4.8490000000000002</c:v>
                </c:pt>
                <c:pt idx="7206" formatCode="General">
                  <c:v>4.8496800000000002</c:v>
                </c:pt>
                <c:pt idx="7207" formatCode="General">
                  <c:v>4.8503499999999997</c:v>
                </c:pt>
                <c:pt idx="7208" formatCode="General">
                  <c:v>4.8510200000000001</c:v>
                </c:pt>
                <c:pt idx="7209" formatCode="General">
                  <c:v>4.8516899999999996</c:v>
                </c:pt>
                <c:pt idx="7210" formatCode="General">
                  <c:v>4.8523699999999996</c:v>
                </c:pt>
                <c:pt idx="7211" formatCode="General">
                  <c:v>4.85304</c:v>
                </c:pt>
                <c:pt idx="7212" formatCode="General">
                  <c:v>4.8537100000000004</c:v>
                </c:pt>
                <c:pt idx="7213" formatCode="General">
                  <c:v>4.8543900000000004</c:v>
                </c:pt>
                <c:pt idx="7214" formatCode="General">
                  <c:v>4.8550599999999999</c:v>
                </c:pt>
                <c:pt idx="7215" formatCode="General">
                  <c:v>4.8557300000000003</c:v>
                </c:pt>
                <c:pt idx="7216" formatCode="General">
                  <c:v>4.8564100000000003</c:v>
                </c:pt>
                <c:pt idx="7217" formatCode="General">
                  <c:v>4.8570799999999998</c:v>
                </c:pt>
                <c:pt idx="7218" formatCode="General">
                  <c:v>4.8577500000000002</c:v>
                </c:pt>
                <c:pt idx="7219" formatCode="General">
                  <c:v>4.8584199999999997</c:v>
                </c:pt>
                <c:pt idx="7220" formatCode="General">
                  <c:v>4.8590999999999998</c:v>
                </c:pt>
                <c:pt idx="7221" formatCode="General">
                  <c:v>4.8597700000000001</c:v>
                </c:pt>
                <c:pt idx="7222" formatCode="General">
                  <c:v>4.8604399999999996</c:v>
                </c:pt>
                <c:pt idx="7223" formatCode="General">
                  <c:v>4.8611199999999997</c:v>
                </c:pt>
                <c:pt idx="7224" formatCode="General">
                  <c:v>4.8617900000000001</c:v>
                </c:pt>
                <c:pt idx="7225" formatCode="General">
                  <c:v>4.8624599999999996</c:v>
                </c:pt>
                <c:pt idx="7226" formatCode="General">
                  <c:v>4.8631399999999996</c:v>
                </c:pt>
                <c:pt idx="7227" formatCode="General">
                  <c:v>4.86381</c:v>
                </c:pt>
                <c:pt idx="7228" formatCode="General">
                  <c:v>4.8644800000000004</c:v>
                </c:pt>
                <c:pt idx="7229" formatCode="General">
                  <c:v>4.8651499999999999</c:v>
                </c:pt>
                <c:pt idx="7230" formatCode="General">
                  <c:v>4.8658299999999999</c:v>
                </c:pt>
                <c:pt idx="7231" formatCode="General">
                  <c:v>4.8665000000000003</c:v>
                </c:pt>
                <c:pt idx="7232" formatCode="General">
                  <c:v>4.8671699999999998</c:v>
                </c:pt>
                <c:pt idx="7233" formatCode="General">
                  <c:v>4.8678499999999998</c:v>
                </c:pt>
                <c:pt idx="7234" formatCode="General">
                  <c:v>4.8685200000000002</c:v>
                </c:pt>
                <c:pt idx="7235" formatCode="General">
                  <c:v>4.8691899999999997</c:v>
                </c:pt>
                <c:pt idx="7236" formatCode="General">
                  <c:v>4.8698699999999997</c:v>
                </c:pt>
                <c:pt idx="7237" formatCode="General">
                  <c:v>4.8705400000000001</c:v>
                </c:pt>
                <c:pt idx="7238" formatCode="General">
                  <c:v>4.8712099999999996</c:v>
                </c:pt>
                <c:pt idx="7239" formatCode="General">
                  <c:v>4.87188</c:v>
                </c:pt>
                <c:pt idx="7240" formatCode="General">
                  <c:v>4.87256</c:v>
                </c:pt>
                <c:pt idx="7241" formatCode="General">
                  <c:v>4.8732300000000004</c:v>
                </c:pt>
                <c:pt idx="7242" formatCode="General">
                  <c:v>4.8738999999999999</c:v>
                </c:pt>
                <c:pt idx="7243" formatCode="General">
                  <c:v>4.8745799999999999</c:v>
                </c:pt>
                <c:pt idx="7244" formatCode="General">
                  <c:v>4.8752500000000003</c:v>
                </c:pt>
                <c:pt idx="7245" formatCode="General">
                  <c:v>4.8759199999999998</c:v>
                </c:pt>
                <c:pt idx="7246" formatCode="General">
                  <c:v>4.8765999999999998</c:v>
                </c:pt>
                <c:pt idx="7247" formatCode="General">
                  <c:v>4.8772700000000002</c:v>
                </c:pt>
                <c:pt idx="7248" formatCode="General">
                  <c:v>4.8779399999999997</c:v>
                </c:pt>
                <c:pt idx="7249" formatCode="General">
                  <c:v>4.8786100000000001</c:v>
                </c:pt>
                <c:pt idx="7250" formatCode="General">
                  <c:v>4.8792900000000001</c:v>
                </c:pt>
                <c:pt idx="7251" formatCode="General">
                  <c:v>4.8799599999999996</c:v>
                </c:pt>
                <c:pt idx="7252" formatCode="General">
                  <c:v>4.88063</c:v>
                </c:pt>
                <c:pt idx="7253" formatCode="General">
                  <c:v>4.88131</c:v>
                </c:pt>
                <c:pt idx="7254" formatCode="General">
                  <c:v>4.8819800000000004</c:v>
                </c:pt>
                <c:pt idx="7255" formatCode="General">
                  <c:v>4.8826499999999999</c:v>
                </c:pt>
                <c:pt idx="7256" formatCode="General">
                  <c:v>4.8833299999999999</c:v>
                </c:pt>
                <c:pt idx="7257" formatCode="General">
                  <c:v>4.8840000000000003</c:v>
                </c:pt>
                <c:pt idx="7258" formatCode="General">
                  <c:v>4.8846699999999998</c:v>
                </c:pt>
                <c:pt idx="7259" formatCode="General">
                  <c:v>4.8853400000000002</c:v>
                </c:pt>
                <c:pt idx="7260" formatCode="General">
                  <c:v>4.8860200000000003</c:v>
                </c:pt>
                <c:pt idx="7261" formatCode="General">
                  <c:v>4.8866899999999998</c:v>
                </c:pt>
                <c:pt idx="7262" formatCode="General">
                  <c:v>4.8873600000000001</c:v>
                </c:pt>
                <c:pt idx="7263" formatCode="General">
                  <c:v>4.8880400000000002</c:v>
                </c:pt>
                <c:pt idx="7264" formatCode="General">
                  <c:v>4.8887099999999997</c:v>
                </c:pt>
                <c:pt idx="7265" formatCode="General">
                  <c:v>4.8893800000000001</c:v>
                </c:pt>
                <c:pt idx="7266" formatCode="General">
                  <c:v>4.8900600000000001</c:v>
                </c:pt>
                <c:pt idx="7267" formatCode="General">
                  <c:v>4.8907299999999996</c:v>
                </c:pt>
                <c:pt idx="7268" formatCode="General">
                  <c:v>4.8914</c:v>
                </c:pt>
                <c:pt idx="7269" formatCode="General">
                  <c:v>4.8920700000000004</c:v>
                </c:pt>
                <c:pt idx="7270" formatCode="General">
                  <c:v>4.8927500000000004</c:v>
                </c:pt>
                <c:pt idx="7271" formatCode="General">
                  <c:v>4.8934199999999999</c:v>
                </c:pt>
                <c:pt idx="7272" formatCode="General">
                  <c:v>4.8940900000000003</c:v>
                </c:pt>
                <c:pt idx="7273" formatCode="General">
                  <c:v>4.8947700000000003</c:v>
                </c:pt>
                <c:pt idx="7274" formatCode="General">
                  <c:v>4.8954399999999998</c:v>
                </c:pt>
                <c:pt idx="7275" formatCode="General">
                  <c:v>4.8961100000000002</c:v>
                </c:pt>
                <c:pt idx="7276" formatCode="General">
                  <c:v>4.8967900000000002</c:v>
                </c:pt>
                <c:pt idx="7277" formatCode="General">
                  <c:v>4.8974599999999997</c:v>
                </c:pt>
                <c:pt idx="7278" formatCode="General">
                  <c:v>4.8981300000000001</c:v>
                </c:pt>
                <c:pt idx="7279" formatCode="General">
                  <c:v>4.8987999999999996</c:v>
                </c:pt>
                <c:pt idx="7280" formatCode="General">
                  <c:v>4.8994799999999996</c:v>
                </c:pt>
                <c:pt idx="7281" formatCode="General">
                  <c:v>4.90015</c:v>
                </c:pt>
                <c:pt idx="7282" formatCode="General">
                  <c:v>4.9008200000000004</c:v>
                </c:pt>
                <c:pt idx="7283" formatCode="General">
                  <c:v>4.9015000000000004</c:v>
                </c:pt>
                <c:pt idx="7284" formatCode="General">
                  <c:v>4.9021699999999999</c:v>
                </c:pt>
                <c:pt idx="7285" formatCode="General">
                  <c:v>4.9028400000000003</c:v>
                </c:pt>
                <c:pt idx="7286" formatCode="General">
                  <c:v>4.9035200000000003</c:v>
                </c:pt>
                <c:pt idx="7287" formatCode="General">
                  <c:v>4.9041899999999998</c:v>
                </c:pt>
                <c:pt idx="7288" formatCode="General">
                  <c:v>4.9048600000000002</c:v>
                </c:pt>
                <c:pt idx="7289" formatCode="General">
                  <c:v>4.9055299999999997</c:v>
                </c:pt>
                <c:pt idx="7290" formatCode="General">
                  <c:v>4.9062099999999997</c:v>
                </c:pt>
                <c:pt idx="7291" formatCode="General">
                  <c:v>4.9068800000000001</c:v>
                </c:pt>
                <c:pt idx="7292" formatCode="General">
                  <c:v>4.9075499999999996</c:v>
                </c:pt>
                <c:pt idx="7293" formatCode="General">
                  <c:v>4.9082299999999996</c:v>
                </c:pt>
                <c:pt idx="7294" formatCode="General">
                  <c:v>4.9089</c:v>
                </c:pt>
                <c:pt idx="7295" formatCode="General">
                  <c:v>4.9095700000000004</c:v>
                </c:pt>
                <c:pt idx="7296" formatCode="General">
                  <c:v>4.9102499999999996</c:v>
                </c:pt>
                <c:pt idx="7297" formatCode="General">
                  <c:v>4.91092</c:v>
                </c:pt>
                <c:pt idx="7298" formatCode="General">
                  <c:v>4.9115900000000003</c:v>
                </c:pt>
                <c:pt idx="7299" formatCode="General">
                  <c:v>4.9122599999999998</c:v>
                </c:pt>
                <c:pt idx="7300" formatCode="General">
                  <c:v>4.9129399999999999</c:v>
                </c:pt>
                <c:pt idx="7301" formatCode="General">
                  <c:v>4.9136100000000003</c:v>
                </c:pt>
                <c:pt idx="7302" formatCode="General">
                  <c:v>4.9142799999999998</c:v>
                </c:pt>
                <c:pt idx="7303" formatCode="General">
                  <c:v>4.9149599999999998</c:v>
                </c:pt>
                <c:pt idx="7304" formatCode="General">
                  <c:v>4.9156300000000002</c:v>
                </c:pt>
                <c:pt idx="7305" formatCode="General">
                  <c:v>4.9162999999999997</c:v>
                </c:pt>
                <c:pt idx="7306" formatCode="General">
                  <c:v>4.9169799999999997</c:v>
                </c:pt>
                <c:pt idx="7307" formatCode="General">
                  <c:v>4.9176500000000001</c:v>
                </c:pt>
                <c:pt idx="7308" formatCode="General">
                  <c:v>4.9183199999999996</c:v>
                </c:pt>
                <c:pt idx="7309" formatCode="General">
                  <c:v>4.91899</c:v>
                </c:pt>
                <c:pt idx="7310" formatCode="General">
                  <c:v>4.91967</c:v>
                </c:pt>
                <c:pt idx="7311" formatCode="General">
                  <c:v>4.9203400000000004</c:v>
                </c:pt>
                <c:pt idx="7312" formatCode="General">
                  <c:v>4.9210099999999999</c:v>
                </c:pt>
                <c:pt idx="7313" formatCode="General">
                  <c:v>4.9216899999999999</c:v>
                </c:pt>
                <c:pt idx="7314" formatCode="General">
                  <c:v>4.9223600000000003</c:v>
                </c:pt>
                <c:pt idx="7315" formatCode="General">
                  <c:v>4.9230299999999998</c:v>
                </c:pt>
                <c:pt idx="7316" formatCode="General">
                  <c:v>4.9237099999999998</c:v>
                </c:pt>
                <c:pt idx="7317" formatCode="General">
                  <c:v>4.9243800000000002</c:v>
                </c:pt>
                <c:pt idx="7318" formatCode="General">
                  <c:v>4.9250499999999997</c:v>
                </c:pt>
                <c:pt idx="7319" formatCode="General">
                  <c:v>4.9257200000000001</c:v>
                </c:pt>
                <c:pt idx="7320" formatCode="General">
                  <c:v>4.9264000000000001</c:v>
                </c:pt>
                <c:pt idx="7321" formatCode="General">
                  <c:v>4.9270699999999996</c:v>
                </c:pt>
                <c:pt idx="7322" formatCode="General">
                  <c:v>4.92774</c:v>
                </c:pt>
                <c:pt idx="7323" formatCode="General">
                  <c:v>4.92842</c:v>
                </c:pt>
                <c:pt idx="7324" formatCode="General">
                  <c:v>4.9290900000000004</c:v>
                </c:pt>
                <c:pt idx="7325" formatCode="General">
                  <c:v>4.9297599999999999</c:v>
                </c:pt>
                <c:pt idx="7326" formatCode="General">
                  <c:v>4.9304399999999999</c:v>
                </c:pt>
                <c:pt idx="7327" formatCode="General">
                  <c:v>4.9311100000000003</c:v>
                </c:pt>
                <c:pt idx="7328" formatCode="General">
                  <c:v>4.9317799999999998</c:v>
                </c:pt>
                <c:pt idx="7329" formatCode="General">
                  <c:v>4.9324500000000002</c:v>
                </c:pt>
                <c:pt idx="7330" formatCode="General">
                  <c:v>4.9331300000000002</c:v>
                </c:pt>
                <c:pt idx="7331" formatCode="General">
                  <c:v>4.9337999999999997</c:v>
                </c:pt>
                <c:pt idx="7332" formatCode="General">
                  <c:v>4.9344700000000001</c:v>
                </c:pt>
                <c:pt idx="7333" formatCode="General">
                  <c:v>4.9351500000000001</c:v>
                </c:pt>
                <c:pt idx="7334" formatCode="General">
                  <c:v>4.9358199999999997</c:v>
                </c:pt>
                <c:pt idx="7335" formatCode="General">
                  <c:v>4.93649</c:v>
                </c:pt>
                <c:pt idx="7336" formatCode="General">
                  <c:v>4.9371700000000001</c:v>
                </c:pt>
                <c:pt idx="7337" formatCode="General">
                  <c:v>4.9378399999999996</c:v>
                </c:pt>
                <c:pt idx="7338" formatCode="General">
                  <c:v>4.93851</c:v>
                </c:pt>
                <c:pt idx="7339" formatCode="General">
                  <c:v>4.9391800000000003</c:v>
                </c:pt>
                <c:pt idx="7340" formatCode="General">
                  <c:v>4.9398600000000004</c:v>
                </c:pt>
                <c:pt idx="7341" formatCode="General">
                  <c:v>4.9405299999999999</c:v>
                </c:pt>
                <c:pt idx="7342" formatCode="General">
                  <c:v>4.9412000000000003</c:v>
                </c:pt>
                <c:pt idx="7343" formatCode="General">
                  <c:v>4.9418800000000003</c:v>
                </c:pt>
                <c:pt idx="7344" formatCode="General">
                  <c:v>4.9425499999999998</c:v>
                </c:pt>
                <c:pt idx="7345" formatCode="General">
                  <c:v>4.9432200000000002</c:v>
                </c:pt>
                <c:pt idx="7346" formatCode="General">
                  <c:v>4.9439000000000002</c:v>
                </c:pt>
                <c:pt idx="7347" formatCode="General">
                  <c:v>4.9445699999999997</c:v>
                </c:pt>
                <c:pt idx="7348" formatCode="General">
                  <c:v>4.9452400000000001</c:v>
                </c:pt>
                <c:pt idx="7349" formatCode="General">
                  <c:v>4.9459099999999996</c:v>
                </c:pt>
                <c:pt idx="7350" formatCode="General">
                  <c:v>4.9465899999999996</c:v>
                </c:pt>
                <c:pt idx="7351" formatCode="General">
                  <c:v>4.94726</c:v>
                </c:pt>
                <c:pt idx="7352" formatCode="General">
                  <c:v>4.9479300000000004</c:v>
                </c:pt>
                <c:pt idx="7353" formatCode="General">
                  <c:v>4.9486100000000004</c:v>
                </c:pt>
                <c:pt idx="7354" formatCode="General">
                  <c:v>4.9492799999999999</c:v>
                </c:pt>
                <c:pt idx="7355" formatCode="General">
                  <c:v>4.9499500000000003</c:v>
                </c:pt>
                <c:pt idx="7356" formatCode="General">
                  <c:v>4.9506300000000003</c:v>
                </c:pt>
                <c:pt idx="7357" formatCode="General">
                  <c:v>4.9512999999999998</c:v>
                </c:pt>
                <c:pt idx="7358" formatCode="General">
                  <c:v>4.9519700000000002</c:v>
                </c:pt>
                <c:pt idx="7359" formatCode="General">
                  <c:v>4.9526399999999997</c:v>
                </c:pt>
                <c:pt idx="7360" formatCode="General">
                  <c:v>4.9533199999999997</c:v>
                </c:pt>
                <c:pt idx="7361" formatCode="General">
                  <c:v>4.9539900000000001</c:v>
                </c:pt>
                <c:pt idx="7362" formatCode="General">
                  <c:v>4.9546599999999996</c:v>
                </c:pt>
                <c:pt idx="7363" formatCode="General">
                  <c:v>4.9553399999999996</c:v>
                </c:pt>
                <c:pt idx="7364" formatCode="General">
                  <c:v>4.95601</c:v>
                </c:pt>
                <c:pt idx="7365" formatCode="General">
                  <c:v>4.9566800000000004</c:v>
                </c:pt>
                <c:pt idx="7366" formatCode="General">
                  <c:v>4.9573600000000004</c:v>
                </c:pt>
                <c:pt idx="7367" formatCode="General">
                  <c:v>4.9580299999999999</c:v>
                </c:pt>
                <c:pt idx="7368" formatCode="General">
                  <c:v>4.9587000000000003</c:v>
                </c:pt>
                <c:pt idx="7369" formatCode="General">
                  <c:v>4.9593699999999998</c:v>
                </c:pt>
                <c:pt idx="7370" formatCode="General">
                  <c:v>4.9600499999999998</c:v>
                </c:pt>
                <c:pt idx="7371" formatCode="General">
                  <c:v>4.9607200000000002</c:v>
                </c:pt>
                <c:pt idx="7372" formatCode="General">
                  <c:v>4.9613899999999997</c:v>
                </c:pt>
                <c:pt idx="7373" formatCode="General">
                  <c:v>4.9620699999999998</c:v>
                </c:pt>
                <c:pt idx="7374" formatCode="General">
                  <c:v>4.9627400000000002</c:v>
                </c:pt>
                <c:pt idx="7375" formatCode="General">
                  <c:v>4.9634099999999997</c:v>
                </c:pt>
                <c:pt idx="7376" formatCode="General">
                  <c:v>4.9640899999999997</c:v>
                </c:pt>
                <c:pt idx="7377" formatCode="General">
                  <c:v>4.9647600000000001</c:v>
                </c:pt>
                <c:pt idx="7378" formatCode="General">
                  <c:v>4.9654299999999996</c:v>
                </c:pt>
                <c:pt idx="7379" formatCode="General">
                  <c:v>4.9661</c:v>
                </c:pt>
                <c:pt idx="7380" formatCode="General">
                  <c:v>4.96678</c:v>
                </c:pt>
                <c:pt idx="7381" formatCode="General">
                  <c:v>4.9674500000000004</c:v>
                </c:pt>
                <c:pt idx="7382" formatCode="General">
                  <c:v>4.9681199999999999</c:v>
                </c:pt>
                <c:pt idx="7383" formatCode="General">
                  <c:v>4.9687999999999999</c:v>
                </c:pt>
                <c:pt idx="7384" formatCode="General">
                  <c:v>4.9694700000000003</c:v>
                </c:pt>
                <c:pt idx="7385" formatCode="General">
                  <c:v>4.9701399999999998</c:v>
                </c:pt>
                <c:pt idx="7386" formatCode="General">
                  <c:v>4.9708199999999998</c:v>
                </c:pt>
                <c:pt idx="7387" formatCode="General">
                  <c:v>4.9714900000000002</c:v>
                </c:pt>
                <c:pt idx="7388" formatCode="General">
                  <c:v>4.9721599999999997</c:v>
                </c:pt>
                <c:pt idx="7389" formatCode="General">
                  <c:v>4.9728399999999997</c:v>
                </c:pt>
                <c:pt idx="7390" formatCode="General">
                  <c:v>4.9735100000000001</c:v>
                </c:pt>
                <c:pt idx="7391" formatCode="General">
                  <c:v>4.9741799999999996</c:v>
                </c:pt>
                <c:pt idx="7392" formatCode="General">
                  <c:v>4.97485</c:v>
                </c:pt>
                <c:pt idx="7393" formatCode="General">
                  <c:v>4.97553</c:v>
                </c:pt>
                <c:pt idx="7394" formatCode="General">
                  <c:v>4.9762000000000004</c:v>
                </c:pt>
                <c:pt idx="7395" formatCode="General">
                  <c:v>4.9768699999999999</c:v>
                </c:pt>
                <c:pt idx="7396" formatCode="General">
                  <c:v>4.9775499999999999</c:v>
                </c:pt>
                <c:pt idx="7397" formatCode="General">
                  <c:v>4.9782200000000003</c:v>
                </c:pt>
                <c:pt idx="7398" formatCode="General">
                  <c:v>4.9788899999999998</c:v>
                </c:pt>
                <c:pt idx="7399" formatCode="General">
                  <c:v>4.9795699999999998</c:v>
                </c:pt>
                <c:pt idx="7400" formatCode="General">
                  <c:v>4.9802400000000002</c:v>
                </c:pt>
                <c:pt idx="7401" formatCode="General">
                  <c:v>4.9809099999999997</c:v>
                </c:pt>
                <c:pt idx="7402" formatCode="General">
                  <c:v>4.9815800000000001</c:v>
                </c:pt>
                <c:pt idx="7403" formatCode="General">
                  <c:v>4.9822600000000001</c:v>
                </c:pt>
                <c:pt idx="7404" formatCode="General">
                  <c:v>4.9829299999999996</c:v>
                </c:pt>
                <c:pt idx="7405" formatCode="General">
                  <c:v>4.9836</c:v>
                </c:pt>
                <c:pt idx="7406" formatCode="General">
                  <c:v>4.98428</c:v>
                </c:pt>
                <c:pt idx="7407" formatCode="General">
                  <c:v>4.9849500000000004</c:v>
                </c:pt>
                <c:pt idx="7408" formatCode="General">
                  <c:v>4.9856199999999999</c:v>
                </c:pt>
                <c:pt idx="7409" formatCode="General">
                  <c:v>4.9863</c:v>
                </c:pt>
                <c:pt idx="7410" formatCode="General">
                  <c:v>4.9869700000000003</c:v>
                </c:pt>
                <c:pt idx="7411" formatCode="General">
                  <c:v>4.9876399999999999</c:v>
                </c:pt>
                <c:pt idx="7412" formatCode="General">
                  <c:v>4.9883100000000002</c:v>
                </c:pt>
                <c:pt idx="7413" formatCode="General">
                  <c:v>4.9889900000000003</c:v>
                </c:pt>
                <c:pt idx="7414" formatCode="General">
                  <c:v>4.9896599999999998</c:v>
                </c:pt>
                <c:pt idx="7415" formatCode="General">
                  <c:v>4.9903300000000002</c:v>
                </c:pt>
                <c:pt idx="7416" formatCode="General">
                  <c:v>4.9910100000000002</c:v>
                </c:pt>
                <c:pt idx="7417" formatCode="General">
                  <c:v>4.9916799999999997</c:v>
                </c:pt>
                <c:pt idx="7418" formatCode="General">
                  <c:v>4.9923500000000001</c:v>
                </c:pt>
                <c:pt idx="7419" formatCode="General">
                  <c:v>4.9930300000000001</c:v>
                </c:pt>
                <c:pt idx="7420" formatCode="General">
                  <c:v>4.9936999999999996</c:v>
                </c:pt>
                <c:pt idx="7421" formatCode="General">
                  <c:v>4.99437</c:v>
                </c:pt>
                <c:pt idx="7422" formatCode="General">
                  <c:v>4.9950400000000004</c:v>
                </c:pt>
                <c:pt idx="7423" formatCode="General">
                  <c:v>4.9957200000000004</c:v>
                </c:pt>
                <c:pt idx="7424" formatCode="General">
                  <c:v>4.9963899999999999</c:v>
                </c:pt>
                <c:pt idx="7425" formatCode="General">
                  <c:v>4.9970600000000003</c:v>
                </c:pt>
                <c:pt idx="7426" formatCode="General">
                  <c:v>4.9977400000000003</c:v>
                </c:pt>
                <c:pt idx="7427" formatCode="General">
                  <c:v>4.9984099999999998</c:v>
                </c:pt>
                <c:pt idx="7428" formatCode="General">
                  <c:v>4.9990800000000002</c:v>
                </c:pt>
                <c:pt idx="7429" formatCode="General">
                  <c:v>4.9997600000000002</c:v>
                </c:pt>
                <c:pt idx="7430" formatCode="General">
                  <c:v>5.0004299999999997</c:v>
                </c:pt>
                <c:pt idx="7431" formatCode="General">
                  <c:v>5.0011000000000001</c:v>
                </c:pt>
                <c:pt idx="7432" formatCode="General">
                  <c:v>5.0017699999999996</c:v>
                </c:pt>
                <c:pt idx="7433" formatCode="General">
                  <c:v>5.0024499999999996</c:v>
                </c:pt>
                <c:pt idx="7434" formatCode="General">
                  <c:v>5.00312</c:v>
                </c:pt>
                <c:pt idx="7435" formatCode="General">
                  <c:v>5.0037900000000004</c:v>
                </c:pt>
                <c:pt idx="7436" formatCode="General">
                  <c:v>5.0044700000000004</c:v>
                </c:pt>
                <c:pt idx="7437" formatCode="General">
                  <c:v>5.0051399999999999</c:v>
                </c:pt>
                <c:pt idx="7438" formatCode="General">
                  <c:v>5.0058100000000003</c:v>
                </c:pt>
                <c:pt idx="7439" formatCode="General">
                  <c:v>5.0064900000000003</c:v>
                </c:pt>
                <c:pt idx="7440" formatCode="General">
                  <c:v>5.0071599999999998</c:v>
                </c:pt>
                <c:pt idx="7441" formatCode="General">
                  <c:v>5.0078300000000002</c:v>
                </c:pt>
                <c:pt idx="7442" formatCode="General">
                  <c:v>5.0084999999999997</c:v>
                </c:pt>
                <c:pt idx="7443" formatCode="General">
                  <c:v>5.0091799999999997</c:v>
                </c:pt>
                <c:pt idx="7444" formatCode="General">
                  <c:v>5.0098500000000001</c:v>
                </c:pt>
                <c:pt idx="7445" formatCode="General">
                  <c:v>5.0105199999999996</c:v>
                </c:pt>
                <c:pt idx="7446" formatCode="General">
                  <c:v>5.0111999999999997</c:v>
                </c:pt>
                <c:pt idx="7447" formatCode="General">
                  <c:v>5.01187</c:v>
                </c:pt>
                <c:pt idx="7448" formatCode="General">
                  <c:v>5.0125400000000004</c:v>
                </c:pt>
                <c:pt idx="7449" formatCode="General">
                  <c:v>5.0132199999999996</c:v>
                </c:pt>
                <c:pt idx="7450" formatCode="General">
                  <c:v>5.01389</c:v>
                </c:pt>
                <c:pt idx="7451" formatCode="General">
                  <c:v>5.0145600000000004</c:v>
                </c:pt>
                <c:pt idx="7452" formatCode="General">
                  <c:v>5.0152299999999999</c:v>
                </c:pt>
                <c:pt idx="7453" formatCode="General">
                  <c:v>5.0159099999999999</c:v>
                </c:pt>
                <c:pt idx="7454" formatCode="General">
                  <c:v>5.0165800000000003</c:v>
                </c:pt>
                <c:pt idx="7455" formatCode="General">
                  <c:v>5.0172499999999998</c:v>
                </c:pt>
                <c:pt idx="7456" formatCode="General">
                  <c:v>5.0179299999999998</c:v>
                </c:pt>
                <c:pt idx="7457" formatCode="General">
                  <c:v>5.0186000000000002</c:v>
                </c:pt>
                <c:pt idx="7458" formatCode="General">
                  <c:v>5.0192699999999997</c:v>
                </c:pt>
                <c:pt idx="7459" formatCode="General">
                  <c:v>5.0199499999999997</c:v>
                </c:pt>
                <c:pt idx="7460" formatCode="General">
                  <c:v>5.0206200000000001</c:v>
                </c:pt>
                <c:pt idx="7461" formatCode="General">
                  <c:v>5.0212899999999996</c:v>
                </c:pt>
                <c:pt idx="7462" formatCode="General">
                  <c:v>5.02196</c:v>
                </c:pt>
                <c:pt idx="7463" formatCode="General">
                  <c:v>5.02264</c:v>
                </c:pt>
                <c:pt idx="7464" formatCode="General">
                  <c:v>5.0233100000000004</c:v>
                </c:pt>
                <c:pt idx="7465" formatCode="General">
                  <c:v>5.0239799999999999</c:v>
                </c:pt>
                <c:pt idx="7466" formatCode="General">
                  <c:v>5.0246599999999999</c:v>
                </c:pt>
                <c:pt idx="7467" formatCode="General">
                  <c:v>5.0253300000000003</c:v>
                </c:pt>
                <c:pt idx="7468" formatCode="General">
                  <c:v>5.0259999999999998</c:v>
                </c:pt>
                <c:pt idx="7469" formatCode="General">
                  <c:v>5.0266799999999998</c:v>
                </c:pt>
                <c:pt idx="7470" formatCode="General">
                  <c:v>5.0273500000000002</c:v>
                </c:pt>
                <c:pt idx="7471" formatCode="General">
                  <c:v>5.0280199999999997</c:v>
                </c:pt>
                <c:pt idx="7472" formatCode="General">
                  <c:v>5.0286900000000001</c:v>
                </c:pt>
                <c:pt idx="7473" formatCode="General">
                  <c:v>5.0293700000000001</c:v>
                </c:pt>
                <c:pt idx="7474" formatCode="General">
                  <c:v>5.0300399999999996</c:v>
                </c:pt>
                <c:pt idx="7475" formatCode="General">
                  <c:v>5.03071</c:v>
                </c:pt>
                <c:pt idx="7476" formatCode="General">
                  <c:v>5.03139</c:v>
                </c:pt>
                <c:pt idx="7477" formatCode="General">
                  <c:v>5.0320600000000004</c:v>
                </c:pt>
                <c:pt idx="7478" formatCode="General">
                  <c:v>5.0327299999999999</c:v>
                </c:pt>
                <c:pt idx="7479" formatCode="General">
                  <c:v>5.0334099999999999</c:v>
                </c:pt>
                <c:pt idx="7480" formatCode="General">
                  <c:v>5.0340800000000003</c:v>
                </c:pt>
                <c:pt idx="7481" formatCode="General">
                  <c:v>5.0347499999999998</c:v>
                </c:pt>
                <c:pt idx="7482" formatCode="General">
                  <c:v>5.0354200000000002</c:v>
                </c:pt>
                <c:pt idx="7483" formatCode="General">
                  <c:v>5.0361000000000002</c:v>
                </c:pt>
                <c:pt idx="7484" formatCode="General">
                  <c:v>5.0367699999999997</c:v>
                </c:pt>
                <c:pt idx="7485" formatCode="General">
                  <c:v>5.0374400000000001</c:v>
                </c:pt>
                <c:pt idx="7486" formatCode="General">
                  <c:v>5.0381200000000002</c:v>
                </c:pt>
                <c:pt idx="7487" formatCode="General">
                  <c:v>5.0387899999999997</c:v>
                </c:pt>
                <c:pt idx="7488" formatCode="General">
                  <c:v>5.0394600000000001</c:v>
                </c:pt>
                <c:pt idx="7489" formatCode="General">
                  <c:v>5.0401400000000001</c:v>
                </c:pt>
                <c:pt idx="7490" formatCode="General">
                  <c:v>5.0408099999999996</c:v>
                </c:pt>
                <c:pt idx="7491" formatCode="General">
                  <c:v>5.04148</c:v>
                </c:pt>
                <c:pt idx="7492" formatCode="General">
                  <c:v>5.0421500000000004</c:v>
                </c:pt>
                <c:pt idx="7493" formatCode="General">
                  <c:v>5.0428300000000004</c:v>
                </c:pt>
                <c:pt idx="7494" formatCode="General">
                  <c:v>5.0434999999999999</c:v>
                </c:pt>
                <c:pt idx="7495" formatCode="General">
                  <c:v>5.0441700000000003</c:v>
                </c:pt>
                <c:pt idx="7496" formatCode="General">
                  <c:v>5.0448500000000003</c:v>
                </c:pt>
                <c:pt idx="7497" formatCode="General">
                  <c:v>5.0455199999999998</c:v>
                </c:pt>
                <c:pt idx="7498" formatCode="General">
                  <c:v>5.0461900000000002</c:v>
                </c:pt>
                <c:pt idx="7499" formatCode="General">
                  <c:v>5.0468700000000002</c:v>
                </c:pt>
                <c:pt idx="7500" formatCode="General">
                  <c:v>5.0475399999999997</c:v>
                </c:pt>
                <c:pt idx="7501" formatCode="General">
                  <c:v>5.0482100000000001</c:v>
                </c:pt>
                <c:pt idx="7502" formatCode="General">
                  <c:v>5.0488799999999996</c:v>
                </c:pt>
                <c:pt idx="7503" formatCode="General">
                  <c:v>5.0495599999999996</c:v>
                </c:pt>
                <c:pt idx="7504" formatCode="General">
                  <c:v>5.05023</c:v>
                </c:pt>
                <c:pt idx="7505" formatCode="General">
                  <c:v>5.0509000000000004</c:v>
                </c:pt>
                <c:pt idx="7506" formatCode="General">
                  <c:v>5.0515800000000004</c:v>
                </c:pt>
                <c:pt idx="7507" formatCode="General">
                  <c:v>5.0522499999999999</c:v>
                </c:pt>
                <c:pt idx="7508" formatCode="General">
                  <c:v>5.0529200000000003</c:v>
                </c:pt>
                <c:pt idx="7509" formatCode="General">
                  <c:v>5.0536000000000003</c:v>
                </c:pt>
                <c:pt idx="7510" formatCode="General">
                  <c:v>5.0542699999999998</c:v>
                </c:pt>
                <c:pt idx="7511" formatCode="General">
                  <c:v>5.0549400000000002</c:v>
                </c:pt>
                <c:pt idx="7512" formatCode="General">
                  <c:v>5.0556099999999997</c:v>
                </c:pt>
                <c:pt idx="7513" formatCode="General">
                  <c:v>5.0562899999999997</c:v>
                </c:pt>
                <c:pt idx="7514" formatCode="General">
                  <c:v>5.0569600000000001</c:v>
                </c:pt>
                <c:pt idx="7515" formatCode="General">
                  <c:v>5.0576299999999996</c:v>
                </c:pt>
                <c:pt idx="7516" formatCode="General">
                  <c:v>5.0583099999999996</c:v>
                </c:pt>
                <c:pt idx="7517" formatCode="General">
                  <c:v>5.05898</c:v>
                </c:pt>
                <c:pt idx="7518" formatCode="General">
                  <c:v>5.0596500000000004</c:v>
                </c:pt>
                <c:pt idx="7519" formatCode="General">
                  <c:v>5.0603300000000004</c:v>
                </c:pt>
                <c:pt idx="7520" formatCode="General">
                  <c:v>5.0609999999999999</c:v>
                </c:pt>
                <c:pt idx="7521" formatCode="General">
                  <c:v>5.0616700000000003</c:v>
                </c:pt>
                <c:pt idx="7522" formatCode="General">
                  <c:v>5.0623399999999998</c:v>
                </c:pt>
                <c:pt idx="7523" formatCode="General">
                  <c:v>5.0630199999999999</c:v>
                </c:pt>
                <c:pt idx="7524" formatCode="General">
                  <c:v>5.0636900000000002</c:v>
                </c:pt>
                <c:pt idx="7525" formatCode="General">
                  <c:v>5.0643599999999998</c:v>
                </c:pt>
                <c:pt idx="7526" formatCode="General">
                  <c:v>5.0650399999999998</c:v>
                </c:pt>
                <c:pt idx="7527" formatCode="General">
                  <c:v>5.0657100000000002</c:v>
                </c:pt>
                <c:pt idx="7528" formatCode="General">
                  <c:v>5.0663799999999997</c:v>
                </c:pt>
                <c:pt idx="7529" formatCode="General">
                  <c:v>5.0670599999999997</c:v>
                </c:pt>
                <c:pt idx="7530" formatCode="General">
                  <c:v>5.0677300000000001</c:v>
                </c:pt>
                <c:pt idx="7531" formatCode="General">
                  <c:v>5.0683999999999996</c:v>
                </c:pt>
                <c:pt idx="7532" formatCode="General">
                  <c:v>5.06907</c:v>
                </c:pt>
                <c:pt idx="7533" formatCode="General">
                  <c:v>5.06975</c:v>
                </c:pt>
                <c:pt idx="7534" formatCode="General">
                  <c:v>5.0704200000000004</c:v>
                </c:pt>
                <c:pt idx="7535" formatCode="General">
                  <c:v>5.0710899999999999</c:v>
                </c:pt>
                <c:pt idx="7536" formatCode="General">
                  <c:v>5.0717699999999999</c:v>
                </c:pt>
                <c:pt idx="7537" formatCode="General">
                  <c:v>5.0724400000000003</c:v>
                </c:pt>
                <c:pt idx="7538" formatCode="General">
                  <c:v>5.0731099999999998</c:v>
                </c:pt>
                <c:pt idx="7539" formatCode="General">
                  <c:v>5.0737899999999998</c:v>
                </c:pt>
                <c:pt idx="7540" formatCode="General">
                  <c:v>5.0744600000000002</c:v>
                </c:pt>
                <c:pt idx="7541" formatCode="General">
                  <c:v>5.0751299999999997</c:v>
                </c:pt>
                <c:pt idx="7542" formatCode="General">
                  <c:v>5.0758000000000001</c:v>
                </c:pt>
                <c:pt idx="7543" formatCode="General">
                  <c:v>5.0764800000000001</c:v>
                </c:pt>
                <c:pt idx="7544" formatCode="General">
                  <c:v>5.0771499999999996</c:v>
                </c:pt>
                <c:pt idx="7545" formatCode="General">
                  <c:v>5.07782</c:v>
                </c:pt>
                <c:pt idx="7546" formatCode="General">
                  <c:v>5.0785</c:v>
                </c:pt>
                <c:pt idx="7547" formatCode="General">
                  <c:v>5.0791700000000004</c:v>
                </c:pt>
                <c:pt idx="7548" formatCode="General">
                  <c:v>5.0798399999999999</c:v>
                </c:pt>
                <c:pt idx="7549" formatCode="General">
                  <c:v>5.0805199999999999</c:v>
                </c:pt>
                <c:pt idx="7550" formatCode="General">
                  <c:v>5.0811900000000003</c:v>
                </c:pt>
                <c:pt idx="7551" formatCode="General">
                  <c:v>5.0818599999999998</c:v>
                </c:pt>
                <c:pt idx="7552" formatCode="General">
                  <c:v>5.0825300000000002</c:v>
                </c:pt>
                <c:pt idx="7553" formatCode="General">
                  <c:v>5.0832100000000002</c:v>
                </c:pt>
                <c:pt idx="7554" formatCode="General">
                  <c:v>5.0838799999999997</c:v>
                </c:pt>
                <c:pt idx="7555" formatCode="General">
                  <c:v>5.0845500000000001</c:v>
                </c:pt>
                <c:pt idx="7556" formatCode="General">
                  <c:v>5.0852300000000001</c:v>
                </c:pt>
                <c:pt idx="7557" formatCode="General">
                  <c:v>5.0858999999999996</c:v>
                </c:pt>
                <c:pt idx="7558" formatCode="General">
                  <c:v>5.08657</c:v>
                </c:pt>
                <c:pt idx="7559" formatCode="General">
                  <c:v>5.08725</c:v>
                </c:pt>
                <c:pt idx="7560" formatCode="General">
                  <c:v>5.0879200000000004</c:v>
                </c:pt>
                <c:pt idx="7561" formatCode="General">
                  <c:v>5.0885899999999999</c:v>
                </c:pt>
                <c:pt idx="7562" formatCode="General">
                  <c:v>5.0892600000000003</c:v>
                </c:pt>
                <c:pt idx="7563" formatCode="General">
                  <c:v>5.0899400000000004</c:v>
                </c:pt>
                <c:pt idx="7564" formatCode="General">
                  <c:v>5.0906099999999999</c:v>
                </c:pt>
                <c:pt idx="7565" formatCode="General">
                  <c:v>5.0912800000000002</c:v>
                </c:pt>
                <c:pt idx="7566" formatCode="General">
                  <c:v>5.0919600000000003</c:v>
                </c:pt>
                <c:pt idx="7567" formatCode="General">
                  <c:v>5.0926299999999998</c:v>
                </c:pt>
                <c:pt idx="7568" formatCode="General">
                  <c:v>5.0933000000000002</c:v>
                </c:pt>
                <c:pt idx="7569" formatCode="General">
                  <c:v>5.0939800000000002</c:v>
                </c:pt>
                <c:pt idx="7570" formatCode="General">
                  <c:v>5.0946499999999997</c:v>
                </c:pt>
                <c:pt idx="7571" formatCode="General">
                  <c:v>5.0953200000000001</c:v>
                </c:pt>
                <c:pt idx="7572" formatCode="General">
                  <c:v>5.0959899999999996</c:v>
                </c:pt>
                <c:pt idx="7573" formatCode="General">
                  <c:v>5.0966699999999996</c:v>
                </c:pt>
                <c:pt idx="7574" formatCode="General">
                  <c:v>5.09734</c:v>
                </c:pt>
                <c:pt idx="7575" formatCode="General">
                  <c:v>5.0980100000000004</c:v>
                </c:pt>
                <c:pt idx="7576" formatCode="General">
                  <c:v>5.0986900000000004</c:v>
                </c:pt>
                <c:pt idx="7577" formatCode="General">
                  <c:v>5.0993599999999999</c:v>
                </c:pt>
                <c:pt idx="7578" formatCode="General">
                  <c:v>5.1000300000000003</c:v>
                </c:pt>
                <c:pt idx="7579" formatCode="General">
                  <c:v>5.1007100000000003</c:v>
                </c:pt>
                <c:pt idx="7580" formatCode="General">
                  <c:v>5.1013799999999998</c:v>
                </c:pt>
                <c:pt idx="7581" formatCode="General">
                  <c:v>5.1020500000000002</c:v>
                </c:pt>
                <c:pt idx="7582" formatCode="General">
                  <c:v>5.1027199999999997</c:v>
                </c:pt>
                <c:pt idx="7583" formatCode="General">
                  <c:v>5.1033999999999997</c:v>
                </c:pt>
                <c:pt idx="7584" formatCode="General">
                  <c:v>5.1040700000000001</c:v>
                </c:pt>
                <c:pt idx="7585" formatCode="General">
                  <c:v>5.1047399999999996</c:v>
                </c:pt>
                <c:pt idx="7586" formatCode="General">
                  <c:v>5.1054199999999996</c:v>
                </c:pt>
                <c:pt idx="7587" formatCode="General">
                  <c:v>5.10609</c:v>
                </c:pt>
                <c:pt idx="7588" formatCode="General">
                  <c:v>5.1067600000000004</c:v>
                </c:pt>
                <c:pt idx="7589" formatCode="General">
                  <c:v>5.1074400000000004</c:v>
                </c:pt>
                <c:pt idx="7590" formatCode="General">
                  <c:v>5.1081099999999999</c:v>
                </c:pt>
                <c:pt idx="7591" formatCode="General">
                  <c:v>5.1087800000000003</c:v>
                </c:pt>
                <c:pt idx="7592" formatCode="General">
                  <c:v>5.1094600000000003</c:v>
                </c:pt>
                <c:pt idx="7593" formatCode="General">
                  <c:v>5.1101299999999998</c:v>
                </c:pt>
                <c:pt idx="7594" formatCode="General">
                  <c:v>5.1108000000000002</c:v>
                </c:pt>
                <c:pt idx="7595" formatCode="General">
                  <c:v>5.1114699999999997</c:v>
                </c:pt>
                <c:pt idx="7596" formatCode="General">
                  <c:v>5.1121499999999997</c:v>
                </c:pt>
                <c:pt idx="7597" formatCode="General">
                  <c:v>5.1128200000000001</c:v>
                </c:pt>
                <c:pt idx="7598" formatCode="General">
                  <c:v>5.1134899999999996</c:v>
                </c:pt>
                <c:pt idx="7599" formatCode="General">
                  <c:v>5.1141699999999997</c:v>
                </c:pt>
                <c:pt idx="7600" formatCode="General">
                  <c:v>5.1148400000000001</c:v>
                </c:pt>
                <c:pt idx="7601" formatCode="General">
                  <c:v>5.1155099999999996</c:v>
                </c:pt>
                <c:pt idx="7602" formatCode="General">
                  <c:v>5.1161899999999996</c:v>
                </c:pt>
                <c:pt idx="7603" formatCode="General">
                  <c:v>5.11686</c:v>
                </c:pt>
                <c:pt idx="7604" formatCode="General">
                  <c:v>5.1175300000000004</c:v>
                </c:pt>
                <c:pt idx="7605" formatCode="General">
                  <c:v>5.1181999999999999</c:v>
                </c:pt>
                <c:pt idx="7606" formatCode="General">
                  <c:v>5.1188799999999999</c:v>
                </c:pt>
                <c:pt idx="7607" formatCode="General">
                  <c:v>5.1195500000000003</c:v>
                </c:pt>
                <c:pt idx="7608" formatCode="General">
                  <c:v>5.1202199999999998</c:v>
                </c:pt>
                <c:pt idx="7609" formatCode="General">
                  <c:v>5.1208999999999998</c:v>
                </c:pt>
                <c:pt idx="7610" formatCode="General">
                  <c:v>5.1215700000000002</c:v>
                </c:pt>
                <c:pt idx="7611" formatCode="General">
                  <c:v>5.1222399999999997</c:v>
                </c:pt>
                <c:pt idx="7612" formatCode="General">
                  <c:v>5.1229199999999997</c:v>
                </c:pt>
                <c:pt idx="7613" formatCode="General">
                  <c:v>5.1235900000000001</c:v>
                </c:pt>
                <c:pt idx="7614" formatCode="General">
                  <c:v>5.1242599999999996</c:v>
                </c:pt>
                <c:pt idx="7615" formatCode="General">
                  <c:v>5.12493</c:v>
                </c:pt>
                <c:pt idx="7616" formatCode="General">
                  <c:v>5.12561</c:v>
                </c:pt>
                <c:pt idx="7617" formatCode="General">
                  <c:v>5.1262800000000004</c:v>
                </c:pt>
                <c:pt idx="7618" formatCode="General">
                  <c:v>5.1269499999999999</c:v>
                </c:pt>
                <c:pt idx="7619" formatCode="General">
                  <c:v>5.1276299999999999</c:v>
                </c:pt>
                <c:pt idx="7620" formatCode="General">
                  <c:v>5.1283000000000003</c:v>
                </c:pt>
                <c:pt idx="7621" formatCode="General">
                  <c:v>5.1289699999999998</c:v>
                </c:pt>
                <c:pt idx="7622" formatCode="General">
                  <c:v>5.1296499999999998</c:v>
                </c:pt>
                <c:pt idx="7623" formatCode="General">
                  <c:v>5.1303200000000002</c:v>
                </c:pt>
                <c:pt idx="7624" formatCode="General">
                  <c:v>5.1309899999999997</c:v>
                </c:pt>
                <c:pt idx="7625" formatCode="General">
                  <c:v>5.1316600000000001</c:v>
                </c:pt>
                <c:pt idx="7626" formatCode="General">
                  <c:v>5.1323400000000001</c:v>
                </c:pt>
                <c:pt idx="7627" formatCode="General">
                  <c:v>5.1330099999999996</c:v>
                </c:pt>
                <c:pt idx="7628" formatCode="General">
                  <c:v>5.13368</c:v>
                </c:pt>
                <c:pt idx="7629" formatCode="General">
                  <c:v>5.13436</c:v>
                </c:pt>
                <c:pt idx="7630" formatCode="General">
                  <c:v>5.1350300000000004</c:v>
                </c:pt>
                <c:pt idx="7631" formatCode="General">
                  <c:v>5.1356999999999999</c:v>
                </c:pt>
                <c:pt idx="7632" formatCode="General">
                  <c:v>5.1363799999999999</c:v>
                </c:pt>
                <c:pt idx="7633" formatCode="General">
                  <c:v>5.1370500000000003</c:v>
                </c:pt>
                <c:pt idx="7634" formatCode="General">
                  <c:v>5.1377199999999998</c:v>
                </c:pt>
                <c:pt idx="7635" formatCode="General">
                  <c:v>5.1383900000000002</c:v>
                </c:pt>
                <c:pt idx="7636" formatCode="General">
                  <c:v>5.1390700000000002</c:v>
                </c:pt>
                <c:pt idx="7637" formatCode="General">
                  <c:v>5.1397399999999998</c:v>
                </c:pt>
                <c:pt idx="7638" formatCode="General">
                  <c:v>5.1404100000000001</c:v>
                </c:pt>
                <c:pt idx="7639" formatCode="General">
                  <c:v>5.1410900000000002</c:v>
                </c:pt>
                <c:pt idx="7640" formatCode="General">
                  <c:v>5.1417599999999997</c:v>
                </c:pt>
                <c:pt idx="7641" formatCode="General">
                  <c:v>5.1424300000000001</c:v>
                </c:pt>
                <c:pt idx="7642" formatCode="General">
                  <c:v>5.1431100000000001</c:v>
                </c:pt>
                <c:pt idx="7643" formatCode="General">
                  <c:v>5.1437799999999996</c:v>
                </c:pt>
                <c:pt idx="7644" formatCode="General">
                  <c:v>5.14445</c:v>
                </c:pt>
                <c:pt idx="7645" formatCode="General">
                  <c:v>5.1451200000000004</c:v>
                </c:pt>
                <c:pt idx="7646" formatCode="General">
                  <c:v>5.1458000000000004</c:v>
                </c:pt>
                <c:pt idx="7647" formatCode="General">
                  <c:v>5.1464699999999999</c:v>
                </c:pt>
                <c:pt idx="7648" formatCode="General">
                  <c:v>5.1471400000000003</c:v>
                </c:pt>
                <c:pt idx="7649" formatCode="General">
                  <c:v>5.1478200000000003</c:v>
                </c:pt>
                <c:pt idx="7650" formatCode="General">
                  <c:v>5.1484899999999998</c:v>
                </c:pt>
                <c:pt idx="7651" formatCode="General">
                  <c:v>5.1491600000000002</c:v>
                </c:pt>
                <c:pt idx="7652" formatCode="General">
                  <c:v>5.1498400000000002</c:v>
                </c:pt>
                <c:pt idx="7653" formatCode="General">
                  <c:v>5.1505099999999997</c:v>
                </c:pt>
                <c:pt idx="7654" formatCode="General">
                  <c:v>5.1511800000000001</c:v>
                </c:pt>
                <c:pt idx="7655" formatCode="General">
                  <c:v>5.1518499999999996</c:v>
                </c:pt>
                <c:pt idx="7656" formatCode="General">
                  <c:v>5.1525299999999996</c:v>
                </c:pt>
                <c:pt idx="7657" formatCode="General">
                  <c:v>5.1532</c:v>
                </c:pt>
                <c:pt idx="7658" formatCode="General">
                  <c:v>5.1538700000000004</c:v>
                </c:pt>
                <c:pt idx="7659" formatCode="General">
                  <c:v>5.1545500000000004</c:v>
                </c:pt>
                <c:pt idx="7660" formatCode="General">
                  <c:v>5.1552199999999999</c:v>
                </c:pt>
                <c:pt idx="7661" formatCode="General">
                  <c:v>5.1558900000000003</c:v>
                </c:pt>
                <c:pt idx="7662" formatCode="General">
                  <c:v>5.1565700000000003</c:v>
                </c:pt>
                <c:pt idx="7663" formatCode="General">
                  <c:v>5.1572399999999998</c:v>
                </c:pt>
                <c:pt idx="7664" formatCode="General">
                  <c:v>5.1579100000000002</c:v>
                </c:pt>
                <c:pt idx="7665" formatCode="General">
                  <c:v>5.1585799999999997</c:v>
                </c:pt>
                <c:pt idx="7666" formatCode="General">
                  <c:v>5.1592599999999997</c:v>
                </c:pt>
                <c:pt idx="7667" formatCode="General">
                  <c:v>5.1599300000000001</c:v>
                </c:pt>
                <c:pt idx="7668" formatCode="General">
                  <c:v>5.1605999999999996</c:v>
                </c:pt>
                <c:pt idx="7669" formatCode="General">
                  <c:v>5.1612799999999996</c:v>
                </c:pt>
                <c:pt idx="7670" formatCode="General">
                  <c:v>5.16195</c:v>
                </c:pt>
                <c:pt idx="7671" formatCode="General">
                  <c:v>5.1626200000000004</c:v>
                </c:pt>
                <c:pt idx="7672" formatCode="General">
                  <c:v>5.1632999999999996</c:v>
                </c:pt>
                <c:pt idx="7673" formatCode="General">
                  <c:v>5.1639699999999999</c:v>
                </c:pt>
                <c:pt idx="7674" formatCode="General">
                  <c:v>5.1646400000000003</c:v>
                </c:pt>
                <c:pt idx="7675" formatCode="General">
                  <c:v>5.1653099999999998</c:v>
                </c:pt>
                <c:pt idx="7676" formatCode="General">
                  <c:v>5.1659899999999999</c:v>
                </c:pt>
                <c:pt idx="7677" formatCode="General">
                  <c:v>5.1666600000000003</c:v>
                </c:pt>
                <c:pt idx="7678" formatCode="General">
                  <c:v>5.1673299999999998</c:v>
                </c:pt>
                <c:pt idx="7679" formatCode="General">
                  <c:v>5.1680099999999998</c:v>
                </c:pt>
                <c:pt idx="7680" formatCode="General">
                  <c:v>5.1686800000000002</c:v>
                </c:pt>
                <c:pt idx="7681" formatCode="General">
                  <c:v>5.1693499999999997</c:v>
                </c:pt>
                <c:pt idx="7682" formatCode="General">
                  <c:v>5.1700299999999997</c:v>
                </c:pt>
                <c:pt idx="7683" formatCode="General">
                  <c:v>5.1707000000000001</c:v>
                </c:pt>
                <c:pt idx="7684" formatCode="General">
                  <c:v>5.1713699999999996</c:v>
                </c:pt>
                <c:pt idx="7685" formatCode="General">
                  <c:v>5.17204</c:v>
                </c:pt>
                <c:pt idx="7686" formatCode="General">
                  <c:v>5.17272</c:v>
                </c:pt>
                <c:pt idx="7687" formatCode="General">
                  <c:v>5.1733900000000004</c:v>
                </c:pt>
                <c:pt idx="7688" formatCode="General">
                  <c:v>5.1740599999999999</c:v>
                </c:pt>
                <c:pt idx="7689" formatCode="General">
                  <c:v>5.1747399999999999</c:v>
                </c:pt>
                <c:pt idx="7690" formatCode="General">
                  <c:v>5.1754100000000003</c:v>
                </c:pt>
                <c:pt idx="7691" formatCode="General">
                  <c:v>5.1760799999999998</c:v>
                </c:pt>
                <c:pt idx="7692" formatCode="General">
                  <c:v>5.1767599999999998</c:v>
                </c:pt>
                <c:pt idx="7693" formatCode="General">
                  <c:v>5.1774300000000002</c:v>
                </c:pt>
                <c:pt idx="7694" formatCode="General">
                  <c:v>5.1780999999999997</c:v>
                </c:pt>
                <c:pt idx="7695" formatCode="General">
                  <c:v>5.1787700000000001</c:v>
                </c:pt>
                <c:pt idx="7696" formatCode="General">
                  <c:v>5.1794500000000001</c:v>
                </c:pt>
                <c:pt idx="7697" formatCode="General">
                  <c:v>5.1801199999999996</c:v>
                </c:pt>
                <c:pt idx="7698" formatCode="General">
                  <c:v>5.18079</c:v>
                </c:pt>
                <c:pt idx="7699" formatCode="General">
                  <c:v>5.18147</c:v>
                </c:pt>
                <c:pt idx="7700" formatCode="General">
                  <c:v>5.1821400000000004</c:v>
                </c:pt>
                <c:pt idx="7701" formatCode="General">
                  <c:v>5.1828099999999999</c:v>
                </c:pt>
                <c:pt idx="7702" formatCode="General">
                  <c:v>5.1834899999999999</c:v>
                </c:pt>
                <c:pt idx="7703" formatCode="General">
                  <c:v>5.1841600000000003</c:v>
                </c:pt>
                <c:pt idx="7704" formatCode="General">
                  <c:v>5.1848299999999998</c:v>
                </c:pt>
                <c:pt idx="7705" formatCode="General">
                  <c:v>5.1855000000000002</c:v>
                </c:pt>
                <c:pt idx="7706" formatCode="General">
                  <c:v>5.1861800000000002</c:v>
                </c:pt>
                <c:pt idx="7707" formatCode="General">
                  <c:v>5.1868499999999997</c:v>
                </c:pt>
                <c:pt idx="7708" formatCode="General">
                  <c:v>5.1875200000000001</c:v>
                </c:pt>
                <c:pt idx="7709" formatCode="General">
                  <c:v>5.1882000000000001</c:v>
                </c:pt>
                <c:pt idx="7710" formatCode="General">
                  <c:v>5.1888699999999996</c:v>
                </c:pt>
                <c:pt idx="7711" formatCode="General">
                  <c:v>5.18954</c:v>
                </c:pt>
                <c:pt idx="7712" formatCode="General">
                  <c:v>5.1902200000000001</c:v>
                </c:pt>
                <c:pt idx="7713" formatCode="General">
                  <c:v>5.1908899999999996</c:v>
                </c:pt>
                <c:pt idx="7714" formatCode="General">
                  <c:v>5.19156</c:v>
                </c:pt>
                <c:pt idx="7715" formatCode="General">
                  <c:v>5.1922300000000003</c:v>
                </c:pt>
                <c:pt idx="7716" formatCode="General">
                  <c:v>5.1929100000000004</c:v>
                </c:pt>
                <c:pt idx="7717" formatCode="General">
                  <c:v>5.1935799999999999</c:v>
                </c:pt>
                <c:pt idx="7718" formatCode="General">
                  <c:v>5.1942500000000003</c:v>
                </c:pt>
                <c:pt idx="7719" formatCode="General">
                  <c:v>5.1949300000000003</c:v>
                </c:pt>
                <c:pt idx="7720" formatCode="General">
                  <c:v>5.1955999999999998</c:v>
                </c:pt>
                <c:pt idx="7721" formatCode="General">
                  <c:v>5.1962700000000002</c:v>
                </c:pt>
                <c:pt idx="7722" formatCode="General">
                  <c:v>5.1969500000000002</c:v>
                </c:pt>
                <c:pt idx="7723" formatCode="General">
                  <c:v>5.1976199999999997</c:v>
                </c:pt>
                <c:pt idx="7724" formatCode="General">
                  <c:v>5.1982900000000001</c:v>
                </c:pt>
                <c:pt idx="7725" formatCode="General">
                  <c:v>5.1989599999999996</c:v>
                </c:pt>
                <c:pt idx="7726" formatCode="General">
                  <c:v>5.1996399999999996</c:v>
                </c:pt>
                <c:pt idx="7727" formatCode="General">
                  <c:v>5.20031</c:v>
                </c:pt>
                <c:pt idx="7728" formatCode="General">
                  <c:v>5.2009800000000004</c:v>
                </c:pt>
                <c:pt idx="7729" formatCode="General">
                  <c:v>5.2016600000000004</c:v>
                </c:pt>
                <c:pt idx="7730" formatCode="General">
                  <c:v>5.2023299999999999</c:v>
                </c:pt>
                <c:pt idx="7731" formatCode="General">
                  <c:v>5.2030000000000003</c:v>
                </c:pt>
                <c:pt idx="7732" formatCode="General">
                  <c:v>5.2036800000000003</c:v>
                </c:pt>
                <c:pt idx="7733" formatCode="General">
                  <c:v>5.2043499999999998</c:v>
                </c:pt>
                <c:pt idx="7734" formatCode="General">
                  <c:v>5.2050200000000002</c:v>
                </c:pt>
                <c:pt idx="7735" formatCode="General">
                  <c:v>5.2056899999999997</c:v>
                </c:pt>
                <c:pt idx="7736" formatCode="General">
                  <c:v>5.2063699999999997</c:v>
                </c:pt>
                <c:pt idx="7737" formatCode="General">
                  <c:v>5.2070400000000001</c:v>
                </c:pt>
                <c:pt idx="7738" formatCode="General">
                  <c:v>5.2077099999999996</c:v>
                </c:pt>
                <c:pt idx="7739" formatCode="General">
                  <c:v>5.2083899999999996</c:v>
                </c:pt>
                <c:pt idx="7740" formatCode="General">
                  <c:v>5.20906</c:v>
                </c:pt>
                <c:pt idx="7741" formatCode="General">
                  <c:v>5.2097300000000004</c:v>
                </c:pt>
                <c:pt idx="7742" formatCode="General">
                  <c:v>5.2104100000000004</c:v>
                </c:pt>
                <c:pt idx="7743" formatCode="General">
                  <c:v>5.2110799999999999</c:v>
                </c:pt>
                <c:pt idx="7744" formatCode="General">
                  <c:v>5.2117500000000003</c:v>
                </c:pt>
                <c:pt idx="7745" formatCode="General">
                  <c:v>5.2124199999999998</c:v>
                </c:pt>
                <c:pt idx="7746" formatCode="General">
                  <c:v>5.2130999999999998</c:v>
                </c:pt>
                <c:pt idx="7747" formatCode="General">
                  <c:v>5.2137700000000002</c:v>
                </c:pt>
                <c:pt idx="7748" formatCode="General">
                  <c:v>5.2144399999999997</c:v>
                </c:pt>
                <c:pt idx="7749" formatCode="General">
                  <c:v>5.2151199999999998</c:v>
                </c:pt>
                <c:pt idx="7750" formatCode="General">
                  <c:v>5.2157900000000001</c:v>
                </c:pt>
                <c:pt idx="7751" formatCode="General">
                  <c:v>5.2164599999999997</c:v>
                </c:pt>
                <c:pt idx="7752" formatCode="General">
                  <c:v>5.2171399999999997</c:v>
                </c:pt>
                <c:pt idx="7753" formatCode="General">
                  <c:v>5.2178100000000001</c:v>
                </c:pt>
                <c:pt idx="7754" formatCode="General">
                  <c:v>5.2184799999999996</c:v>
                </c:pt>
                <c:pt idx="7755" formatCode="General">
                  <c:v>5.21915</c:v>
                </c:pt>
                <c:pt idx="7756" formatCode="General">
                  <c:v>5.21983</c:v>
                </c:pt>
                <c:pt idx="7757" formatCode="General">
                  <c:v>5.2205000000000004</c:v>
                </c:pt>
                <c:pt idx="7758" formatCode="General">
                  <c:v>5.2211699999999999</c:v>
                </c:pt>
                <c:pt idx="7759" formatCode="General">
                  <c:v>5.2218499999999999</c:v>
                </c:pt>
                <c:pt idx="7760" formatCode="General">
                  <c:v>5.2225200000000003</c:v>
                </c:pt>
                <c:pt idx="7761" formatCode="General">
                  <c:v>5.2231899999999998</c:v>
                </c:pt>
                <c:pt idx="7762" formatCode="General">
                  <c:v>5.2238699999999998</c:v>
                </c:pt>
                <c:pt idx="7763" formatCode="General">
                  <c:v>5.2245400000000002</c:v>
                </c:pt>
                <c:pt idx="7764" formatCode="General">
                  <c:v>5.2252099999999997</c:v>
                </c:pt>
                <c:pt idx="7765" formatCode="General">
                  <c:v>5.2258800000000001</c:v>
                </c:pt>
                <c:pt idx="7766" formatCode="General">
                  <c:v>5.2265600000000001</c:v>
                </c:pt>
                <c:pt idx="7767" formatCode="General">
                  <c:v>5.2272299999999996</c:v>
                </c:pt>
                <c:pt idx="7768" formatCode="General">
                  <c:v>5.2279</c:v>
                </c:pt>
                <c:pt idx="7769" formatCode="General">
                  <c:v>5.22858</c:v>
                </c:pt>
                <c:pt idx="7770" formatCode="General">
                  <c:v>5.2292500000000004</c:v>
                </c:pt>
                <c:pt idx="7771" formatCode="General">
                  <c:v>5.2299199999999999</c:v>
                </c:pt>
                <c:pt idx="7772" formatCode="General">
                  <c:v>5.2305999999999999</c:v>
                </c:pt>
                <c:pt idx="7773" formatCode="General">
                  <c:v>5.2312700000000003</c:v>
                </c:pt>
                <c:pt idx="7774" formatCode="General">
                  <c:v>5.2319399999999998</c:v>
                </c:pt>
                <c:pt idx="7775" formatCode="General">
                  <c:v>5.2326100000000002</c:v>
                </c:pt>
                <c:pt idx="7776" formatCode="General">
                  <c:v>5.2332900000000002</c:v>
                </c:pt>
                <c:pt idx="7777" formatCode="General">
                  <c:v>5.2339599999999997</c:v>
                </c:pt>
                <c:pt idx="7778" formatCode="General">
                  <c:v>5.2346300000000001</c:v>
                </c:pt>
                <c:pt idx="7779" formatCode="General">
                  <c:v>5.2353100000000001</c:v>
                </c:pt>
                <c:pt idx="7780" formatCode="General">
                  <c:v>5.2359799999999996</c:v>
                </c:pt>
                <c:pt idx="7781" formatCode="General">
                  <c:v>5.23665</c:v>
                </c:pt>
                <c:pt idx="7782" formatCode="General">
                  <c:v>5.23733</c:v>
                </c:pt>
                <c:pt idx="7783" formatCode="General">
                  <c:v>5.2380000000000004</c:v>
                </c:pt>
                <c:pt idx="7784" formatCode="General">
                  <c:v>5.2386699999999999</c:v>
                </c:pt>
                <c:pt idx="7785" formatCode="General">
                  <c:v>5.23935</c:v>
                </c:pt>
                <c:pt idx="7786" formatCode="General">
                  <c:v>5.2400200000000003</c:v>
                </c:pt>
                <c:pt idx="7787" formatCode="General">
                  <c:v>5.2406899999999998</c:v>
                </c:pt>
                <c:pt idx="7788" formatCode="General">
                  <c:v>5.2413600000000002</c:v>
                </c:pt>
                <c:pt idx="7789" formatCode="General">
                  <c:v>5.2420400000000003</c:v>
                </c:pt>
                <c:pt idx="7790" formatCode="General">
                  <c:v>5.2427099999999998</c:v>
                </c:pt>
                <c:pt idx="7791" formatCode="General">
                  <c:v>5.2433800000000002</c:v>
                </c:pt>
                <c:pt idx="7792" formatCode="General">
                  <c:v>5.2440600000000002</c:v>
                </c:pt>
                <c:pt idx="7793" formatCode="General">
                  <c:v>5.2447299999999997</c:v>
                </c:pt>
                <c:pt idx="7794" formatCode="General">
                  <c:v>5.2454000000000001</c:v>
                </c:pt>
                <c:pt idx="7795" formatCode="General">
                  <c:v>5.2460800000000001</c:v>
                </c:pt>
                <c:pt idx="7796" formatCode="General">
                  <c:v>5.2467499999999996</c:v>
                </c:pt>
                <c:pt idx="7797" formatCode="General">
                  <c:v>5.24742</c:v>
                </c:pt>
                <c:pt idx="7798" formatCode="General">
                  <c:v>5.2480900000000004</c:v>
                </c:pt>
                <c:pt idx="7799" formatCode="General">
                  <c:v>5.2487700000000004</c:v>
                </c:pt>
                <c:pt idx="7800" formatCode="General">
                  <c:v>5.2494399999999999</c:v>
                </c:pt>
                <c:pt idx="7801" formatCode="General">
                  <c:v>5.2501100000000003</c:v>
                </c:pt>
                <c:pt idx="7802" formatCode="General">
                  <c:v>5.2507900000000003</c:v>
                </c:pt>
                <c:pt idx="7803" formatCode="General">
                  <c:v>5.2514599999999998</c:v>
                </c:pt>
                <c:pt idx="7804" formatCode="General">
                  <c:v>5.2521300000000002</c:v>
                </c:pt>
                <c:pt idx="7805" formatCode="General">
                  <c:v>5.2528100000000002</c:v>
                </c:pt>
                <c:pt idx="7806" formatCode="General">
                  <c:v>5.2534799999999997</c:v>
                </c:pt>
                <c:pt idx="7807" formatCode="General">
                  <c:v>5.2541500000000001</c:v>
                </c:pt>
                <c:pt idx="7808" formatCode="General">
                  <c:v>5.2548199999999996</c:v>
                </c:pt>
                <c:pt idx="7809" formatCode="General">
                  <c:v>5.2554999999999996</c:v>
                </c:pt>
                <c:pt idx="7810" formatCode="General">
                  <c:v>5.25617</c:v>
                </c:pt>
                <c:pt idx="7811" formatCode="General">
                  <c:v>5.2568400000000004</c:v>
                </c:pt>
                <c:pt idx="7812" formatCode="General">
                  <c:v>5.2575200000000004</c:v>
                </c:pt>
                <c:pt idx="7813" formatCode="General">
                  <c:v>5.2581899999999999</c:v>
                </c:pt>
                <c:pt idx="7814" formatCode="General">
                  <c:v>5.2588600000000003</c:v>
                </c:pt>
                <c:pt idx="7815" formatCode="General">
                  <c:v>5.2595400000000003</c:v>
                </c:pt>
                <c:pt idx="7816" formatCode="General">
                  <c:v>5.2602099999999998</c:v>
                </c:pt>
                <c:pt idx="7817" formatCode="General">
                  <c:v>5.2608800000000002</c:v>
                </c:pt>
                <c:pt idx="7818" formatCode="General">
                  <c:v>5.2615499999999997</c:v>
                </c:pt>
                <c:pt idx="7819" formatCode="General">
                  <c:v>5.2622299999999997</c:v>
                </c:pt>
                <c:pt idx="7820" formatCode="General">
                  <c:v>5.2629000000000001</c:v>
                </c:pt>
                <c:pt idx="7821" formatCode="General">
                  <c:v>5.2635699999999996</c:v>
                </c:pt>
                <c:pt idx="7822" formatCode="General">
                  <c:v>5.2642499999999997</c:v>
                </c:pt>
                <c:pt idx="7823" formatCode="General">
                  <c:v>5.26492</c:v>
                </c:pt>
                <c:pt idx="7824" formatCode="General">
                  <c:v>5.2655900000000004</c:v>
                </c:pt>
                <c:pt idx="7825" formatCode="General">
                  <c:v>5.2662699999999996</c:v>
                </c:pt>
                <c:pt idx="7826" formatCode="General">
                  <c:v>5.26694</c:v>
                </c:pt>
                <c:pt idx="7827" formatCode="General">
                  <c:v>5.2676100000000003</c:v>
                </c:pt>
                <c:pt idx="7828" formatCode="General">
                  <c:v>5.2682799999999999</c:v>
                </c:pt>
                <c:pt idx="7829" formatCode="General">
                  <c:v>5.2689599999999999</c:v>
                </c:pt>
                <c:pt idx="7830" formatCode="General">
                  <c:v>5.2696300000000003</c:v>
                </c:pt>
                <c:pt idx="7831" formatCode="General">
                  <c:v>5.2702999999999998</c:v>
                </c:pt>
                <c:pt idx="7832" formatCode="General">
                  <c:v>5.2709799999999998</c:v>
                </c:pt>
                <c:pt idx="7833" formatCode="General">
                  <c:v>5.2716500000000002</c:v>
                </c:pt>
                <c:pt idx="7834" formatCode="General">
                  <c:v>5.2723199999999997</c:v>
                </c:pt>
                <c:pt idx="7835" formatCode="General">
                  <c:v>5.2729999999999997</c:v>
                </c:pt>
                <c:pt idx="7836" formatCode="General">
                  <c:v>5.2736700000000001</c:v>
                </c:pt>
                <c:pt idx="7837" formatCode="General">
                  <c:v>5.2743399999999996</c:v>
                </c:pt>
                <c:pt idx="7838" formatCode="General">
                  <c:v>5.27501</c:v>
                </c:pt>
                <c:pt idx="7839" formatCode="General">
                  <c:v>5.27569</c:v>
                </c:pt>
                <c:pt idx="7840" formatCode="General">
                  <c:v>5.2763600000000004</c:v>
                </c:pt>
                <c:pt idx="7841" formatCode="General">
                  <c:v>5.2770299999999999</c:v>
                </c:pt>
                <c:pt idx="7842" formatCode="General">
                  <c:v>5.2777099999999999</c:v>
                </c:pt>
                <c:pt idx="7843" formatCode="General">
                  <c:v>5.2783800000000003</c:v>
                </c:pt>
                <c:pt idx="7844" formatCode="General">
                  <c:v>5.2790499999999998</c:v>
                </c:pt>
                <c:pt idx="7845" formatCode="General">
                  <c:v>5.2797299999999998</c:v>
                </c:pt>
                <c:pt idx="7846" formatCode="General">
                  <c:v>5.2804000000000002</c:v>
                </c:pt>
                <c:pt idx="7847" formatCode="General">
                  <c:v>5.2810699999999997</c:v>
                </c:pt>
                <c:pt idx="7848" formatCode="General">
                  <c:v>5.2817400000000001</c:v>
                </c:pt>
                <c:pt idx="7849" formatCode="General">
                  <c:v>5.2824200000000001</c:v>
                </c:pt>
                <c:pt idx="7850" formatCode="General">
                  <c:v>5.2830899999999996</c:v>
                </c:pt>
                <c:pt idx="7851" formatCode="General">
                  <c:v>5.28376</c:v>
                </c:pt>
                <c:pt idx="7852" formatCode="General">
                  <c:v>5.28444</c:v>
                </c:pt>
                <c:pt idx="7853" formatCode="General">
                  <c:v>5.2851100000000004</c:v>
                </c:pt>
                <c:pt idx="7854" formatCode="General">
                  <c:v>5.2857799999999999</c:v>
                </c:pt>
                <c:pt idx="7855" formatCode="General">
                  <c:v>5.2864599999999999</c:v>
                </c:pt>
                <c:pt idx="7856" formatCode="General">
                  <c:v>5.2871300000000003</c:v>
                </c:pt>
                <c:pt idx="7857" formatCode="General">
                  <c:v>5.2877999999999998</c:v>
                </c:pt>
                <c:pt idx="7858" formatCode="General">
                  <c:v>5.2884700000000002</c:v>
                </c:pt>
                <c:pt idx="7859" formatCode="General">
                  <c:v>5.2891500000000002</c:v>
                </c:pt>
                <c:pt idx="7860" formatCode="General">
                  <c:v>5.2898199999999997</c:v>
                </c:pt>
                <c:pt idx="7861" formatCode="General">
                  <c:v>5.2904900000000001</c:v>
                </c:pt>
                <c:pt idx="7862" formatCode="General">
                  <c:v>5.2911700000000002</c:v>
                </c:pt>
                <c:pt idx="7863" formatCode="General">
                  <c:v>5.2918399999999997</c:v>
                </c:pt>
                <c:pt idx="7864" formatCode="General">
                  <c:v>5.29251</c:v>
                </c:pt>
                <c:pt idx="7865" formatCode="General">
                  <c:v>5.2931900000000001</c:v>
                </c:pt>
                <c:pt idx="7866" formatCode="General">
                  <c:v>5.2938599999999996</c:v>
                </c:pt>
                <c:pt idx="7867" formatCode="General">
                  <c:v>5.29453</c:v>
                </c:pt>
                <c:pt idx="7868" formatCode="General">
                  <c:v>5.2952000000000004</c:v>
                </c:pt>
                <c:pt idx="7869" formatCode="General">
                  <c:v>5.2958800000000004</c:v>
                </c:pt>
                <c:pt idx="7870" formatCode="General">
                  <c:v>5.2965499999999999</c:v>
                </c:pt>
                <c:pt idx="7871" formatCode="General">
                  <c:v>5.2972200000000003</c:v>
                </c:pt>
                <c:pt idx="7872" formatCode="General">
                  <c:v>5.2979000000000003</c:v>
                </c:pt>
                <c:pt idx="7873" formatCode="General">
                  <c:v>5.2985699999999998</c:v>
                </c:pt>
                <c:pt idx="7874" formatCode="General">
                  <c:v>5.2992400000000002</c:v>
                </c:pt>
                <c:pt idx="7875" formatCode="General">
                  <c:v>5.2999200000000002</c:v>
                </c:pt>
                <c:pt idx="7876" formatCode="General">
                  <c:v>5.3005899999999997</c:v>
                </c:pt>
                <c:pt idx="7877" formatCode="General">
                  <c:v>5.3012600000000001</c:v>
                </c:pt>
                <c:pt idx="7878" formatCode="General">
                  <c:v>5.3019299999999996</c:v>
                </c:pt>
                <c:pt idx="7879" formatCode="General">
                  <c:v>5.3026099999999996</c:v>
                </c:pt>
                <c:pt idx="7880" formatCode="General">
                  <c:v>5.30328</c:v>
                </c:pt>
                <c:pt idx="7881" formatCode="General">
                  <c:v>5.3039500000000004</c:v>
                </c:pt>
                <c:pt idx="7882" formatCode="General">
                  <c:v>5.3046300000000004</c:v>
                </c:pt>
                <c:pt idx="7883" formatCode="General">
                  <c:v>5.3052999999999999</c:v>
                </c:pt>
                <c:pt idx="7884" formatCode="General">
                  <c:v>5.3059700000000003</c:v>
                </c:pt>
                <c:pt idx="7885" formatCode="General">
                  <c:v>5.3066500000000003</c:v>
                </c:pt>
                <c:pt idx="7886" formatCode="General">
                  <c:v>5.3073199999999998</c:v>
                </c:pt>
                <c:pt idx="7887" formatCode="General">
                  <c:v>5.3079900000000002</c:v>
                </c:pt>
                <c:pt idx="7888" formatCode="General">
                  <c:v>5.3086599999999997</c:v>
                </c:pt>
                <c:pt idx="7889" formatCode="General">
                  <c:v>5.3093399999999997</c:v>
                </c:pt>
                <c:pt idx="7890" formatCode="General">
                  <c:v>5.3100100000000001</c:v>
                </c:pt>
                <c:pt idx="7891" formatCode="General">
                  <c:v>5.3106799999999996</c:v>
                </c:pt>
                <c:pt idx="7892" formatCode="General">
                  <c:v>5.3113599999999996</c:v>
                </c:pt>
                <c:pt idx="7893" formatCode="General">
                  <c:v>5.31203</c:v>
                </c:pt>
                <c:pt idx="7894" formatCode="General">
                  <c:v>5.3127000000000004</c:v>
                </c:pt>
                <c:pt idx="7895" formatCode="General">
                  <c:v>5.3133800000000004</c:v>
                </c:pt>
                <c:pt idx="7896" formatCode="General">
                  <c:v>5.3140499999999999</c:v>
                </c:pt>
                <c:pt idx="7897" formatCode="General">
                  <c:v>5.3147200000000003</c:v>
                </c:pt>
                <c:pt idx="7898" formatCode="General">
                  <c:v>5.3153899999999998</c:v>
                </c:pt>
                <c:pt idx="7899" formatCode="General">
                  <c:v>5.3160699999999999</c:v>
                </c:pt>
                <c:pt idx="7900" formatCode="General">
                  <c:v>5.3167400000000002</c:v>
                </c:pt>
                <c:pt idx="7901" formatCode="General">
                  <c:v>5.3174099999999997</c:v>
                </c:pt>
                <c:pt idx="7902" formatCode="General">
                  <c:v>5.3180899999999998</c:v>
                </c:pt>
                <c:pt idx="7903" formatCode="General">
                  <c:v>5.3187600000000002</c:v>
                </c:pt>
                <c:pt idx="7904" formatCode="General">
                  <c:v>5.3194299999999997</c:v>
                </c:pt>
                <c:pt idx="7905" formatCode="General">
                  <c:v>5.3201099999999997</c:v>
                </c:pt>
                <c:pt idx="7906" formatCode="General">
                  <c:v>5.3207800000000001</c:v>
                </c:pt>
                <c:pt idx="7907" formatCode="General">
                  <c:v>5.3214499999999996</c:v>
                </c:pt>
                <c:pt idx="7908" formatCode="General">
                  <c:v>5.32212</c:v>
                </c:pt>
                <c:pt idx="7909" formatCode="General">
                  <c:v>5.3228</c:v>
                </c:pt>
                <c:pt idx="7910" formatCode="General">
                  <c:v>5.3234700000000004</c:v>
                </c:pt>
                <c:pt idx="7911" formatCode="General">
                  <c:v>5.3241399999999999</c:v>
                </c:pt>
                <c:pt idx="7912" formatCode="General">
                  <c:v>5.3248199999999999</c:v>
                </c:pt>
                <c:pt idx="7913" formatCode="General">
                  <c:v>5.3254900000000003</c:v>
                </c:pt>
                <c:pt idx="7914" formatCode="General">
                  <c:v>5.3261599999999998</c:v>
                </c:pt>
                <c:pt idx="7915" formatCode="General">
                  <c:v>5.3268399999999998</c:v>
                </c:pt>
                <c:pt idx="7916" formatCode="General">
                  <c:v>5.3275100000000002</c:v>
                </c:pt>
                <c:pt idx="7917" formatCode="General">
                  <c:v>5.3281799999999997</c:v>
                </c:pt>
                <c:pt idx="7918" formatCode="General">
                  <c:v>5.3288500000000001</c:v>
                </c:pt>
                <c:pt idx="7919" formatCode="General">
                  <c:v>5.3295300000000001</c:v>
                </c:pt>
                <c:pt idx="7920" formatCode="General">
                  <c:v>5.3301999999999996</c:v>
                </c:pt>
                <c:pt idx="7921" formatCode="General">
                  <c:v>5.33087</c:v>
                </c:pt>
                <c:pt idx="7922" formatCode="General">
                  <c:v>5.33155</c:v>
                </c:pt>
                <c:pt idx="7923" formatCode="General">
                  <c:v>5.3322200000000004</c:v>
                </c:pt>
                <c:pt idx="7924" formatCode="General">
                  <c:v>5.3328899999999999</c:v>
                </c:pt>
                <c:pt idx="7925" formatCode="General">
                  <c:v>5.3335699999999999</c:v>
                </c:pt>
                <c:pt idx="7926" formatCode="General">
                  <c:v>5.3342400000000003</c:v>
                </c:pt>
                <c:pt idx="7927" formatCode="General">
                  <c:v>5.3349099999999998</c:v>
                </c:pt>
                <c:pt idx="7928" formatCode="General">
                  <c:v>5.3355800000000002</c:v>
                </c:pt>
                <c:pt idx="7929" formatCode="General">
                  <c:v>5.3362600000000002</c:v>
                </c:pt>
                <c:pt idx="7930" formatCode="General">
                  <c:v>5.3369299999999997</c:v>
                </c:pt>
                <c:pt idx="7931" formatCode="General">
                  <c:v>5.3376000000000001</c:v>
                </c:pt>
                <c:pt idx="7932" formatCode="General">
                  <c:v>5.3382800000000001</c:v>
                </c:pt>
                <c:pt idx="7933" formatCode="General">
                  <c:v>5.3389499999999996</c:v>
                </c:pt>
                <c:pt idx="7934" formatCode="General">
                  <c:v>5.33962</c:v>
                </c:pt>
                <c:pt idx="7935" formatCode="General">
                  <c:v>5.3403</c:v>
                </c:pt>
                <c:pt idx="7936" formatCode="General">
                  <c:v>5.3409700000000004</c:v>
                </c:pt>
                <c:pt idx="7937" formatCode="General">
                  <c:v>5.3416399999999999</c:v>
                </c:pt>
                <c:pt idx="7938" formatCode="General">
                  <c:v>5.3423100000000003</c:v>
                </c:pt>
                <c:pt idx="7939" formatCode="General">
                  <c:v>5.3429900000000004</c:v>
                </c:pt>
                <c:pt idx="7940" formatCode="General">
                  <c:v>5.3436599999999999</c:v>
                </c:pt>
                <c:pt idx="7941" formatCode="General">
                  <c:v>5.3443300000000002</c:v>
                </c:pt>
                <c:pt idx="7942" formatCode="General">
                  <c:v>5.3450100000000003</c:v>
                </c:pt>
                <c:pt idx="7943" formatCode="General">
                  <c:v>5.3456799999999998</c:v>
                </c:pt>
                <c:pt idx="7944" formatCode="General">
                  <c:v>5.3463500000000002</c:v>
                </c:pt>
                <c:pt idx="7945" formatCode="General">
                  <c:v>5.3470300000000002</c:v>
                </c:pt>
                <c:pt idx="7946" formatCode="General">
                  <c:v>5.3476999999999997</c:v>
                </c:pt>
                <c:pt idx="7947" formatCode="General">
                  <c:v>5.3483700000000001</c:v>
                </c:pt>
                <c:pt idx="7948" formatCode="General">
                  <c:v>5.3490399999999996</c:v>
                </c:pt>
                <c:pt idx="7949" formatCode="General">
                  <c:v>5.3497199999999996</c:v>
                </c:pt>
                <c:pt idx="7950" formatCode="General">
                  <c:v>5.35039</c:v>
                </c:pt>
                <c:pt idx="7951" formatCode="General">
                  <c:v>5.3510600000000004</c:v>
                </c:pt>
                <c:pt idx="7952" formatCode="General">
                  <c:v>5.3517400000000004</c:v>
                </c:pt>
                <c:pt idx="7953" formatCode="General">
                  <c:v>5.3524099999999999</c:v>
                </c:pt>
                <c:pt idx="7954" formatCode="General">
                  <c:v>5.3530800000000003</c:v>
                </c:pt>
                <c:pt idx="7955" formatCode="General">
                  <c:v>5.3537600000000003</c:v>
                </c:pt>
                <c:pt idx="7956" formatCode="General">
                  <c:v>5.3544299999999998</c:v>
                </c:pt>
                <c:pt idx="7957" formatCode="General">
                  <c:v>5.3551000000000002</c:v>
                </c:pt>
                <c:pt idx="7958" formatCode="General">
                  <c:v>5.3557699999999997</c:v>
                </c:pt>
                <c:pt idx="7959" formatCode="General">
                  <c:v>5.3564499999999997</c:v>
                </c:pt>
                <c:pt idx="7960" formatCode="General">
                  <c:v>5.3571200000000001</c:v>
                </c:pt>
                <c:pt idx="7961" formatCode="General">
                  <c:v>5.3577899999999996</c:v>
                </c:pt>
                <c:pt idx="7962" formatCode="General">
                  <c:v>5.3584699999999996</c:v>
                </c:pt>
                <c:pt idx="7963" formatCode="General">
                  <c:v>5.35914</c:v>
                </c:pt>
                <c:pt idx="7964" formatCode="General">
                  <c:v>5.3598100000000004</c:v>
                </c:pt>
                <c:pt idx="7965" formatCode="General">
                  <c:v>5.3604900000000004</c:v>
                </c:pt>
                <c:pt idx="7966" formatCode="General">
                  <c:v>5.3611599999999999</c:v>
                </c:pt>
                <c:pt idx="7967" formatCode="General">
                  <c:v>5.3618300000000003</c:v>
                </c:pt>
                <c:pt idx="7968" formatCode="General">
                  <c:v>5.3624999999999998</c:v>
                </c:pt>
                <c:pt idx="7969" formatCode="General">
                  <c:v>5.3631799999999998</c:v>
                </c:pt>
                <c:pt idx="7970" formatCode="General">
                  <c:v>5.3638500000000002</c:v>
                </c:pt>
                <c:pt idx="7971" formatCode="General">
                  <c:v>5.3645199999999997</c:v>
                </c:pt>
                <c:pt idx="7972" formatCode="General">
                  <c:v>5.3651999999999997</c:v>
                </c:pt>
                <c:pt idx="7973" formatCode="General">
                  <c:v>5.3658700000000001</c:v>
                </c:pt>
                <c:pt idx="7974" formatCode="General">
                  <c:v>5.3665399999999996</c:v>
                </c:pt>
                <c:pt idx="7975" formatCode="General">
                  <c:v>5.3672199999999997</c:v>
                </c:pt>
                <c:pt idx="7976" formatCode="General">
                  <c:v>5.3678900000000001</c:v>
                </c:pt>
                <c:pt idx="7977" formatCode="General">
                  <c:v>5.3685600000000004</c:v>
                </c:pt>
                <c:pt idx="7978" formatCode="General">
                  <c:v>5.3692399999999996</c:v>
                </c:pt>
                <c:pt idx="7979" formatCode="General">
                  <c:v>5.36991</c:v>
                </c:pt>
                <c:pt idx="7980" formatCode="General">
                  <c:v>5.3705800000000004</c:v>
                </c:pt>
                <c:pt idx="7981" formatCode="General">
                  <c:v>5.3712499999999999</c:v>
                </c:pt>
                <c:pt idx="7982" formatCode="General">
                  <c:v>5.3719299999999999</c:v>
                </c:pt>
                <c:pt idx="7983" formatCode="General">
                  <c:v>5.3726000000000003</c:v>
                </c:pt>
                <c:pt idx="7984" formatCode="General">
                  <c:v>5.3732699999999998</c:v>
                </c:pt>
                <c:pt idx="7985" formatCode="General">
                  <c:v>5.3739499999999998</c:v>
                </c:pt>
                <c:pt idx="7986" formatCode="General">
                  <c:v>5.3746200000000002</c:v>
                </c:pt>
                <c:pt idx="7987" formatCode="General">
                  <c:v>5.3752899999999997</c:v>
                </c:pt>
                <c:pt idx="7988" formatCode="General">
                  <c:v>5.3759699999999997</c:v>
                </c:pt>
                <c:pt idx="7989" formatCode="General">
                  <c:v>5.3766400000000001</c:v>
                </c:pt>
                <c:pt idx="7990" formatCode="General">
                  <c:v>5.3773099999999996</c:v>
                </c:pt>
                <c:pt idx="7991" formatCode="General">
                  <c:v>5.37798</c:v>
                </c:pt>
                <c:pt idx="7992" formatCode="General">
                  <c:v>5.37866</c:v>
                </c:pt>
                <c:pt idx="7993" formatCode="General">
                  <c:v>5.3793300000000004</c:v>
                </c:pt>
                <c:pt idx="7994" formatCode="General">
                  <c:v>5.38</c:v>
                </c:pt>
                <c:pt idx="7995" formatCode="General">
                  <c:v>5.3806799999999999</c:v>
                </c:pt>
                <c:pt idx="7996" formatCode="General">
                  <c:v>5.3813500000000003</c:v>
                </c:pt>
                <c:pt idx="7997" formatCode="General">
                  <c:v>5.3820199999999998</c:v>
                </c:pt>
                <c:pt idx="7998" formatCode="General">
                  <c:v>5.3826999999999998</c:v>
                </c:pt>
                <c:pt idx="7999" formatCode="General">
                  <c:v>5.3833700000000002</c:v>
                </c:pt>
                <c:pt idx="8000" formatCode="General">
                  <c:v>5.3840399999999997</c:v>
                </c:pt>
                <c:pt idx="8001" formatCode="General">
                  <c:v>5.3847100000000001</c:v>
                </c:pt>
                <c:pt idx="8002" formatCode="General">
                  <c:v>5.3853900000000001</c:v>
                </c:pt>
                <c:pt idx="8003" formatCode="General">
                  <c:v>5.3860599999999996</c:v>
                </c:pt>
                <c:pt idx="8004" formatCode="General">
                  <c:v>5.38673</c:v>
                </c:pt>
                <c:pt idx="8005" formatCode="General">
                  <c:v>5.38741</c:v>
                </c:pt>
                <c:pt idx="8006" formatCode="General">
                  <c:v>5.3880800000000004</c:v>
                </c:pt>
                <c:pt idx="8007" formatCode="General">
                  <c:v>5.3887499999999999</c:v>
                </c:pt>
                <c:pt idx="8008" formatCode="General">
                  <c:v>5.3894299999999999</c:v>
                </c:pt>
                <c:pt idx="8009" formatCode="General">
                  <c:v>5.3901000000000003</c:v>
                </c:pt>
                <c:pt idx="8010" formatCode="General">
                  <c:v>5.3907699999999998</c:v>
                </c:pt>
                <c:pt idx="8011" formatCode="General">
                  <c:v>5.3914400000000002</c:v>
                </c:pt>
                <c:pt idx="8012" formatCode="General">
                  <c:v>5.3921200000000002</c:v>
                </c:pt>
                <c:pt idx="8013" formatCode="General">
                  <c:v>5.3927899999999998</c:v>
                </c:pt>
                <c:pt idx="8014" formatCode="General">
                  <c:v>5.3934600000000001</c:v>
                </c:pt>
                <c:pt idx="8015" formatCode="General">
                  <c:v>5.3941400000000002</c:v>
                </c:pt>
                <c:pt idx="8016" formatCode="General">
                  <c:v>5.3948099999999997</c:v>
                </c:pt>
                <c:pt idx="8017" formatCode="General">
                  <c:v>5.3954800000000001</c:v>
                </c:pt>
                <c:pt idx="8018" formatCode="General">
                  <c:v>5.3961600000000001</c:v>
                </c:pt>
                <c:pt idx="8019" formatCode="General">
                  <c:v>5.3968299999999996</c:v>
                </c:pt>
                <c:pt idx="8020" formatCode="General">
                  <c:v>5.3975</c:v>
                </c:pt>
                <c:pt idx="8021" formatCode="General">
                  <c:v>5.3981700000000004</c:v>
                </c:pt>
                <c:pt idx="8022" formatCode="General">
                  <c:v>5.3988500000000004</c:v>
                </c:pt>
                <c:pt idx="8023" formatCode="General">
                  <c:v>5.3995199999999999</c:v>
                </c:pt>
                <c:pt idx="8024" formatCode="General">
                  <c:v>5.4001900000000003</c:v>
                </c:pt>
                <c:pt idx="8025" formatCode="General">
                  <c:v>5.4008700000000003</c:v>
                </c:pt>
                <c:pt idx="8026" formatCode="General">
                  <c:v>5.4015399999999998</c:v>
                </c:pt>
                <c:pt idx="8027" formatCode="General">
                  <c:v>5.4022100000000002</c:v>
                </c:pt>
                <c:pt idx="8028" formatCode="General">
                  <c:v>5.4028900000000002</c:v>
                </c:pt>
                <c:pt idx="8029" formatCode="General">
                  <c:v>5.4035599999999997</c:v>
                </c:pt>
                <c:pt idx="8030" formatCode="General">
                  <c:v>5.4042300000000001</c:v>
                </c:pt>
                <c:pt idx="8031" formatCode="General">
                  <c:v>5.4048999999999996</c:v>
                </c:pt>
                <c:pt idx="8032" formatCode="General">
                  <c:v>5.4055799999999996</c:v>
                </c:pt>
                <c:pt idx="8033" formatCode="General">
                  <c:v>5.40625</c:v>
                </c:pt>
                <c:pt idx="8034" formatCode="General">
                  <c:v>5.4069200000000004</c:v>
                </c:pt>
                <c:pt idx="8035" formatCode="General">
                  <c:v>5.4076000000000004</c:v>
                </c:pt>
                <c:pt idx="8036" formatCode="General">
                  <c:v>5.4082699999999999</c:v>
                </c:pt>
                <c:pt idx="8037" formatCode="General">
                  <c:v>5.4089400000000003</c:v>
                </c:pt>
                <c:pt idx="8038" formatCode="General">
                  <c:v>5.4096200000000003</c:v>
                </c:pt>
                <c:pt idx="8039" formatCode="General">
                  <c:v>5.4102899999999998</c:v>
                </c:pt>
                <c:pt idx="8040" formatCode="General">
                  <c:v>5.4109600000000002</c:v>
                </c:pt>
                <c:pt idx="8041" formatCode="General">
                  <c:v>5.4116299999999997</c:v>
                </c:pt>
                <c:pt idx="8042" formatCode="General">
                  <c:v>5.4123099999999997</c:v>
                </c:pt>
                <c:pt idx="8043" formatCode="General">
                  <c:v>5.4129800000000001</c:v>
                </c:pt>
                <c:pt idx="8044" formatCode="General">
                  <c:v>5.4136499999999996</c:v>
                </c:pt>
                <c:pt idx="8045" formatCode="General">
                  <c:v>5.4143299999999996</c:v>
                </c:pt>
                <c:pt idx="8046" formatCode="General">
                  <c:v>5.415</c:v>
                </c:pt>
                <c:pt idx="8047" formatCode="General">
                  <c:v>5.4156700000000004</c:v>
                </c:pt>
                <c:pt idx="8048" formatCode="General">
                  <c:v>5.4163500000000004</c:v>
                </c:pt>
                <c:pt idx="8049" formatCode="General">
                  <c:v>5.4170199999999999</c:v>
                </c:pt>
                <c:pt idx="8050" formatCode="General">
                  <c:v>5.4176900000000003</c:v>
                </c:pt>
                <c:pt idx="8051" formatCode="General">
                  <c:v>5.4183599999999998</c:v>
                </c:pt>
                <c:pt idx="8052" formatCode="General">
                  <c:v>5.4190399999999999</c:v>
                </c:pt>
                <c:pt idx="8053" formatCode="General">
                  <c:v>5.4197100000000002</c:v>
                </c:pt>
                <c:pt idx="8054" formatCode="General">
                  <c:v>5.4203799999999998</c:v>
                </c:pt>
                <c:pt idx="8055" formatCode="General">
                  <c:v>5.4210599999999998</c:v>
                </c:pt>
                <c:pt idx="8056" formatCode="General">
                  <c:v>5.4217300000000002</c:v>
                </c:pt>
                <c:pt idx="8057" formatCode="General">
                  <c:v>5.4223999999999997</c:v>
                </c:pt>
                <c:pt idx="8058" formatCode="General">
                  <c:v>5.4230799999999997</c:v>
                </c:pt>
                <c:pt idx="8059" formatCode="General">
                  <c:v>5.4237500000000001</c:v>
                </c:pt>
                <c:pt idx="8060" formatCode="General">
                  <c:v>5.4244199999999996</c:v>
                </c:pt>
                <c:pt idx="8061" formatCode="General">
                  <c:v>5.42509</c:v>
                </c:pt>
                <c:pt idx="8062" formatCode="General">
                  <c:v>5.42577</c:v>
                </c:pt>
                <c:pt idx="8063" formatCode="General">
                  <c:v>5.4264400000000004</c:v>
                </c:pt>
                <c:pt idx="8064" formatCode="General">
                  <c:v>5.4271099999999999</c:v>
                </c:pt>
                <c:pt idx="8065" formatCode="General">
                  <c:v>5.4277899999999999</c:v>
                </c:pt>
                <c:pt idx="8066" formatCode="General">
                  <c:v>5.4284600000000003</c:v>
                </c:pt>
                <c:pt idx="8067" formatCode="General">
                  <c:v>5.4291299999999998</c:v>
                </c:pt>
                <c:pt idx="8068" formatCode="General">
                  <c:v>5.4298099999999998</c:v>
                </c:pt>
                <c:pt idx="8069" formatCode="General">
                  <c:v>5.4304800000000002</c:v>
                </c:pt>
                <c:pt idx="8070" formatCode="General">
                  <c:v>5.4311499999999997</c:v>
                </c:pt>
                <c:pt idx="8071" formatCode="General">
                  <c:v>5.4318200000000001</c:v>
                </c:pt>
                <c:pt idx="8072" formatCode="General">
                  <c:v>5.4325000000000001</c:v>
                </c:pt>
                <c:pt idx="8073" formatCode="General">
                  <c:v>5.4331699999999996</c:v>
                </c:pt>
                <c:pt idx="8074" formatCode="General">
                  <c:v>5.43384</c:v>
                </c:pt>
                <c:pt idx="8075" formatCode="General">
                  <c:v>5.43452</c:v>
                </c:pt>
                <c:pt idx="8076" formatCode="General">
                  <c:v>5.4351900000000004</c:v>
                </c:pt>
                <c:pt idx="8077" formatCode="General">
                  <c:v>5.4358599999999999</c:v>
                </c:pt>
                <c:pt idx="8078" formatCode="General">
                  <c:v>5.4365399999999999</c:v>
                </c:pt>
                <c:pt idx="8079" formatCode="General">
                  <c:v>5.4372100000000003</c:v>
                </c:pt>
                <c:pt idx="8080" formatCode="General">
                  <c:v>5.4378799999999998</c:v>
                </c:pt>
                <c:pt idx="8081" formatCode="General">
                  <c:v>5.4385500000000002</c:v>
                </c:pt>
                <c:pt idx="8082" formatCode="General">
                  <c:v>5.4392300000000002</c:v>
                </c:pt>
                <c:pt idx="8083" formatCode="General">
                  <c:v>5.4398999999999997</c:v>
                </c:pt>
                <c:pt idx="8084" formatCode="General">
                  <c:v>5.4405700000000001</c:v>
                </c:pt>
                <c:pt idx="8085" formatCode="General">
                  <c:v>5.4412500000000001</c:v>
                </c:pt>
                <c:pt idx="8086" formatCode="General">
                  <c:v>5.4419199999999996</c:v>
                </c:pt>
                <c:pt idx="8087" formatCode="General">
                  <c:v>5.44259</c:v>
                </c:pt>
                <c:pt idx="8088" formatCode="General">
                  <c:v>5.4432700000000001</c:v>
                </c:pt>
                <c:pt idx="8089" formatCode="General">
                  <c:v>5.4439399999999996</c:v>
                </c:pt>
                <c:pt idx="8090" formatCode="General">
                  <c:v>5.4446099999999999</c:v>
                </c:pt>
                <c:pt idx="8091" formatCode="General">
                  <c:v>5.4452800000000003</c:v>
                </c:pt>
                <c:pt idx="8092" formatCode="General">
                  <c:v>5.4459600000000004</c:v>
                </c:pt>
                <c:pt idx="8093" formatCode="General">
                  <c:v>5.4466299999999999</c:v>
                </c:pt>
                <c:pt idx="8094" formatCode="General">
                  <c:v>5.4473000000000003</c:v>
                </c:pt>
                <c:pt idx="8095" formatCode="General">
                  <c:v>5.4479800000000003</c:v>
                </c:pt>
                <c:pt idx="8096" formatCode="General">
                  <c:v>5.4486499999999998</c:v>
                </c:pt>
                <c:pt idx="8097" formatCode="General">
                  <c:v>5.4493200000000002</c:v>
                </c:pt>
                <c:pt idx="8098" formatCode="General">
                  <c:v>5.45</c:v>
                </c:pt>
                <c:pt idx="8099" formatCode="General">
                  <c:v>5.4506699999999997</c:v>
                </c:pt>
                <c:pt idx="8100" formatCode="General">
                  <c:v>5.4513400000000001</c:v>
                </c:pt>
                <c:pt idx="8101" formatCode="General">
                  <c:v>5.4520099999999996</c:v>
                </c:pt>
                <c:pt idx="8102" formatCode="General">
                  <c:v>5.4526899999999996</c:v>
                </c:pt>
                <c:pt idx="8103" formatCode="General">
                  <c:v>5.45336</c:v>
                </c:pt>
                <c:pt idx="8104" formatCode="General">
                  <c:v>5.4540300000000004</c:v>
                </c:pt>
                <c:pt idx="8105" formatCode="General">
                  <c:v>5.4547100000000004</c:v>
                </c:pt>
                <c:pt idx="8106" formatCode="General">
                  <c:v>5.4553799999999999</c:v>
                </c:pt>
                <c:pt idx="8107" formatCode="General">
                  <c:v>5.4560500000000003</c:v>
                </c:pt>
                <c:pt idx="8108" formatCode="General">
                  <c:v>5.4567300000000003</c:v>
                </c:pt>
                <c:pt idx="8109" formatCode="General">
                  <c:v>5.4573999999999998</c:v>
                </c:pt>
                <c:pt idx="8110" formatCode="General">
                  <c:v>5.4580700000000002</c:v>
                </c:pt>
                <c:pt idx="8111" formatCode="General">
                  <c:v>5.4587399999999997</c:v>
                </c:pt>
                <c:pt idx="8112" formatCode="General">
                  <c:v>5.4594199999999997</c:v>
                </c:pt>
                <c:pt idx="8113" formatCode="General">
                  <c:v>5.4600900000000001</c:v>
                </c:pt>
                <c:pt idx="8114" formatCode="General">
                  <c:v>5.4607599999999996</c:v>
                </c:pt>
                <c:pt idx="8115" formatCode="General">
                  <c:v>5.4614399999999996</c:v>
                </c:pt>
                <c:pt idx="8116" formatCode="General">
                  <c:v>5.46211</c:v>
                </c:pt>
                <c:pt idx="8117" formatCode="General">
                  <c:v>5.4627800000000004</c:v>
                </c:pt>
                <c:pt idx="8118" formatCode="General">
                  <c:v>5.4634600000000004</c:v>
                </c:pt>
                <c:pt idx="8119" formatCode="General">
                  <c:v>5.4641299999999999</c:v>
                </c:pt>
                <c:pt idx="8120" formatCode="General">
                  <c:v>5.4648000000000003</c:v>
                </c:pt>
                <c:pt idx="8121" formatCode="General">
                  <c:v>5.4654699999999998</c:v>
                </c:pt>
                <c:pt idx="8122" formatCode="General">
                  <c:v>5.4661499999999998</c:v>
                </c:pt>
                <c:pt idx="8123" formatCode="General">
                  <c:v>5.4668200000000002</c:v>
                </c:pt>
                <c:pt idx="8124" formatCode="General">
                  <c:v>5.4674899999999997</c:v>
                </c:pt>
                <c:pt idx="8125" formatCode="General">
                  <c:v>5.4681699999999998</c:v>
                </c:pt>
                <c:pt idx="8126" formatCode="General">
                  <c:v>5.4688400000000001</c:v>
                </c:pt>
                <c:pt idx="8127" formatCode="General">
                  <c:v>5.4695099999999996</c:v>
                </c:pt>
                <c:pt idx="8128" formatCode="General">
                  <c:v>5.4701899999999997</c:v>
                </c:pt>
                <c:pt idx="8129" formatCode="General">
                  <c:v>5.4708600000000001</c:v>
                </c:pt>
                <c:pt idx="8130" formatCode="General">
                  <c:v>5.4715299999999996</c:v>
                </c:pt>
                <c:pt idx="8131" formatCode="General">
                  <c:v>5.4722</c:v>
                </c:pt>
                <c:pt idx="8132" formatCode="General">
                  <c:v>5.47288</c:v>
                </c:pt>
                <c:pt idx="8133" formatCode="General">
                  <c:v>5.4735500000000004</c:v>
                </c:pt>
                <c:pt idx="8134" formatCode="General">
                  <c:v>5.4742199999999999</c:v>
                </c:pt>
                <c:pt idx="8135" formatCode="General">
                  <c:v>5.4748999999999999</c:v>
                </c:pt>
                <c:pt idx="8136" formatCode="General">
                  <c:v>5.4755700000000003</c:v>
                </c:pt>
                <c:pt idx="8137" formatCode="General">
                  <c:v>5.4762399999999998</c:v>
                </c:pt>
                <c:pt idx="8138" formatCode="General">
                  <c:v>5.4769199999999998</c:v>
                </c:pt>
                <c:pt idx="8139" formatCode="General">
                  <c:v>5.4775900000000002</c:v>
                </c:pt>
                <c:pt idx="8140" formatCode="General">
                  <c:v>5.4782599999999997</c:v>
                </c:pt>
                <c:pt idx="8141" formatCode="General">
                  <c:v>5.4789300000000001</c:v>
                </c:pt>
                <c:pt idx="8142" formatCode="General">
                  <c:v>5.4796100000000001</c:v>
                </c:pt>
                <c:pt idx="8143" formatCode="General">
                  <c:v>5.4802799999999996</c:v>
                </c:pt>
                <c:pt idx="8144" formatCode="General">
                  <c:v>5.48095</c:v>
                </c:pt>
                <c:pt idx="8145" formatCode="General">
                  <c:v>5.48163</c:v>
                </c:pt>
                <c:pt idx="8146" formatCode="General">
                  <c:v>5.4823000000000004</c:v>
                </c:pt>
                <c:pt idx="8147" formatCode="General">
                  <c:v>5.4829699999999999</c:v>
                </c:pt>
                <c:pt idx="8148" formatCode="General">
                  <c:v>5.4836499999999999</c:v>
                </c:pt>
                <c:pt idx="8149" formatCode="General">
                  <c:v>5.4843200000000003</c:v>
                </c:pt>
                <c:pt idx="8150" formatCode="General">
                  <c:v>5.4849899999999998</c:v>
                </c:pt>
                <c:pt idx="8151" formatCode="General">
                  <c:v>5.4856600000000002</c:v>
                </c:pt>
                <c:pt idx="8152" formatCode="General">
                  <c:v>5.4863400000000002</c:v>
                </c:pt>
                <c:pt idx="8153" formatCode="General">
                  <c:v>5.4870099999999997</c:v>
                </c:pt>
                <c:pt idx="8154" formatCode="General">
                  <c:v>5.4876800000000001</c:v>
                </c:pt>
                <c:pt idx="8155" formatCode="General">
                  <c:v>5.4883600000000001</c:v>
                </c:pt>
                <c:pt idx="8156" formatCode="General">
                  <c:v>5.4890299999999996</c:v>
                </c:pt>
                <c:pt idx="8157" formatCode="General">
                  <c:v>5.4897</c:v>
                </c:pt>
                <c:pt idx="8158" formatCode="General">
                  <c:v>5.49038</c:v>
                </c:pt>
                <c:pt idx="8159" formatCode="General">
                  <c:v>5.4910500000000004</c:v>
                </c:pt>
                <c:pt idx="8160" formatCode="General">
                  <c:v>5.4917199999999999</c:v>
                </c:pt>
                <c:pt idx="8161" formatCode="General">
                  <c:v>5.4923900000000003</c:v>
                </c:pt>
                <c:pt idx="8162" formatCode="General">
                  <c:v>5.4930700000000003</c:v>
                </c:pt>
                <c:pt idx="8163" formatCode="General">
                  <c:v>5.4937399999999998</c:v>
                </c:pt>
                <c:pt idx="8164" formatCode="General">
                  <c:v>5.4944100000000002</c:v>
                </c:pt>
                <c:pt idx="8165" formatCode="General">
                  <c:v>5.4950900000000003</c:v>
                </c:pt>
                <c:pt idx="8166" formatCode="General">
                  <c:v>5.4957599999999998</c:v>
                </c:pt>
                <c:pt idx="8167" formatCode="General">
                  <c:v>5.4964300000000001</c:v>
                </c:pt>
                <c:pt idx="8168" formatCode="General">
                  <c:v>5.4971100000000002</c:v>
                </c:pt>
                <c:pt idx="8169" formatCode="General">
                  <c:v>5.4977799999999997</c:v>
                </c:pt>
                <c:pt idx="8170" formatCode="General">
                  <c:v>5.4984500000000001</c:v>
                </c:pt>
                <c:pt idx="8171" formatCode="General">
                  <c:v>5.4991300000000001</c:v>
                </c:pt>
                <c:pt idx="8172" formatCode="General">
                  <c:v>5.4997999999999996</c:v>
                </c:pt>
                <c:pt idx="8173" formatCode="General">
                  <c:v>5.50047</c:v>
                </c:pt>
                <c:pt idx="8174" formatCode="General">
                  <c:v>5.5011400000000004</c:v>
                </c:pt>
                <c:pt idx="8175" formatCode="General">
                  <c:v>5.5018200000000004</c:v>
                </c:pt>
                <c:pt idx="8176" formatCode="General">
                  <c:v>5.5024899999999999</c:v>
                </c:pt>
                <c:pt idx="8177" formatCode="General">
                  <c:v>5.5031600000000003</c:v>
                </c:pt>
                <c:pt idx="8178" formatCode="General">
                  <c:v>5.5038400000000003</c:v>
                </c:pt>
                <c:pt idx="8179" formatCode="General">
                  <c:v>5.5045099999999998</c:v>
                </c:pt>
                <c:pt idx="8180" formatCode="General">
                  <c:v>5.5051800000000002</c:v>
                </c:pt>
                <c:pt idx="8181" formatCode="General">
                  <c:v>5.5058600000000002</c:v>
                </c:pt>
                <c:pt idx="8182" formatCode="General">
                  <c:v>5.5065299999999997</c:v>
                </c:pt>
                <c:pt idx="8183" formatCode="General">
                  <c:v>5.5072000000000001</c:v>
                </c:pt>
                <c:pt idx="8184" formatCode="General">
                  <c:v>5.5078699999999996</c:v>
                </c:pt>
                <c:pt idx="8185" formatCode="General">
                  <c:v>5.5085499999999996</c:v>
                </c:pt>
                <c:pt idx="8186" formatCode="General">
                  <c:v>5.50922</c:v>
                </c:pt>
                <c:pt idx="8187" formatCode="General">
                  <c:v>5.5098900000000004</c:v>
                </c:pt>
                <c:pt idx="8188" formatCode="General">
                  <c:v>5.5105700000000004</c:v>
                </c:pt>
                <c:pt idx="8189" formatCode="General">
                  <c:v>5.5112399999999999</c:v>
                </c:pt>
                <c:pt idx="8190" formatCode="General">
                  <c:v>5.5119100000000003</c:v>
                </c:pt>
                <c:pt idx="8191" formatCode="General">
                  <c:v>5.5125900000000003</c:v>
                </c:pt>
                <c:pt idx="8192" formatCode="General">
                  <c:v>5.5132599999999998</c:v>
                </c:pt>
                <c:pt idx="8193" formatCode="General">
                  <c:v>5.5139300000000002</c:v>
                </c:pt>
                <c:pt idx="8194" formatCode="General">
                  <c:v>5.5145999999999997</c:v>
                </c:pt>
                <c:pt idx="8195" formatCode="General">
                  <c:v>5.5152799999999997</c:v>
                </c:pt>
                <c:pt idx="8196" formatCode="General">
                  <c:v>5.5159500000000001</c:v>
                </c:pt>
                <c:pt idx="8197" formatCode="General">
                  <c:v>5.5166199999999996</c:v>
                </c:pt>
                <c:pt idx="8198" formatCode="General">
                  <c:v>5.5172999999999996</c:v>
                </c:pt>
                <c:pt idx="8199" formatCode="General">
                  <c:v>5.51797</c:v>
                </c:pt>
                <c:pt idx="8200" formatCode="General">
                  <c:v>5.5186400000000004</c:v>
                </c:pt>
                <c:pt idx="8201" formatCode="General">
                  <c:v>5.5193199999999996</c:v>
                </c:pt>
                <c:pt idx="8202" formatCode="General">
                  <c:v>5.51999</c:v>
                </c:pt>
                <c:pt idx="8203" formatCode="General">
                  <c:v>5.5206600000000003</c:v>
                </c:pt>
                <c:pt idx="8204" formatCode="General">
                  <c:v>5.5213299999999998</c:v>
                </c:pt>
                <c:pt idx="8205" formatCode="General">
                  <c:v>5.5220099999999999</c:v>
                </c:pt>
                <c:pt idx="8206" formatCode="General">
                  <c:v>5.5226800000000003</c:v>
                </c:pt>
                <c:pt idx="8207" formatCode="General">
                  <c:v>5.5233499999999998</c:v>
                </c:pt>
                <c:pt idx="8208" formatCode="General">
                  <c:v>5.5240299999999998</c:v>
                </c:pt>
                <c:pt idx="8209" formatCode="General">
                  <c:v>5.5247000000000002</c:v>
                </c:pt>
                <c:pt idx="8210" formatCode="General">
                  <c:v>5.5253699999999997</c:v>
                </c:pt>
                <c:pt idx="8211" formatCode="General">
                  <c:v>5.5260499999999997</c:v>
                </c:pt>
                <c:pt idx="8212" formatCode="General">
                  <c:v>5.5267200000000001</c:v>
                </c:pt>
                <c:pt idx="8213" formatCode="General">
                  <c:v>5.5273899999999996</c:v>
                </c:pt>
                <c:pt idx="8214" formatCode="General">
                  <c:v>5.52806</c:v>
                </c:pt>
                <c:pt idx="8215" formatCode="General">
                  <c:v>5.52874</c:v>
                </c:pt>
                <c:pt idx="8216" formatCode="General">
                  <c:v>5.5294100000000004</c:v>
                </c:pt>
                <c:pt idx="8217" formatCode="General">
                  <c:v>5.5300799999999999</c:v>
                </c:pt>
                <c:pt idx="8218" formatCode="General">
                  <c:v>5.5307599999999999</c:v>
                </c:pt>
                <c:pt idx="8219" formatCode="General">
                  <c:v>5.5314300000000003</c:v>
                </c:pt>
                <c:pt idx="8220" formatCode="General">
                  <c:v>5.5320999999999998</c:v>
                </c:pt>
                <c:pt idx="8221" formatCode="General">
                  <c:v>5.5327799999999998</c:v>
                </c:pt>
                <c:pt idx="8222" formatCode="General">
                  <c:v>5.5334500000000002</c:v>
                </c:pt>
                <c:pt idx="8223" formatCode="General">
                  <c:v>5.5341199999999997</c:v>
                </c:pt>
                <c:pt idx="8224" formatCode="General">
                  <c:v>5.5347900000000001</c:v>
                </c:pt>
                <c:pt idx="8225" formatCode="General">
                  <c:v>5.5354700000000001</c:v>
                </c:pt>
                <c:pt idx="8226" formatCode="General">
                  <c:v>5.5361399999999996</c:v>
                </c:pt>
                <c:pt idx="8227" formatCode="General">
                  <c:v>5.53681</c:v>
                </c:pt>
                <c:pt idx="8228" formatCode="General">
                  <c:v>5.53749</c:v>
                </c:pt>
                <c:pt idx="8229" formatCode="General">
                  <c:v>5.5381600000000004</c:v>
                </c:pt>
                <c:pt idx="8230" formatCode="General">
                  <c:v>5.5388299999999999</c:v>
                </c:pt>
                <c:pt idx="8231" formatCode="General">
                  <c:v>5.5395099999999999</c:v>
                </c:pt>
                <c:pt idx="8232" formatCode="General">
                  <c:v>5.5401800000000003</c:v>
                </c:pt>
                <c:pt idx="8233" formatCode="General">
                  <c:v>5.5408499999999998</c:v>
                </c:pt>
                <c:pt idx="8234" formatCode="General">
                  <c:v>5.5415200000000002</c:v>
                </c:pt>
                <c:pt idx="8235" formatCode="General">
                  <c:v>5.5422000000000002</c:v>
                </c:pt>
                <c:pt idx="8236" formatCode="General">
                  <c:v>5.5428699999999997</c:v>
                </c:pt>
                <c:pt idx="8237" formatCode="General">
                  <c:v>5.5435400000000001</c:v>
                </c:pt>
                <c:pt idx="8238" formatCode="General">
                  <c:v>5.5442200000000001</c:v>
                </c:pt>
                <c:pt idx="8239" formatCode="General">
                  <c:v>5.5448899999999997</c:v>
                </c:pt>
                <c:pt idx="8240" formatCode="General">
                  <c:v>5.54556</c:v>
                </c:pt>
                <c:pt idx="8241" formatCode="General">
                  <c:v>5.5462400000000001</c:v>
                </c:pt>
                <c:pt idx="8242" formatCode="General">
                  <c:v>5.5469099999999996</c:v>
                </c:pt>
                <c:pt idx="8243" formatCode="General">
                  <c:v>5.54758</c:v>
                </c:pt>
                <c:pt idx="8244" formatCode="General">
                  <c:v>5.5482500000000003</c:v>
                </c:pt>
                <c:pt idx="8245" formatCode="General">
                  <c:v>5.5489300000000004</c:v>
                </c:pt>
                <c:pt idx="8246" formatCode="General">
                  <c:v>5.5495999999999999</c:v>
                </c:pt>
                <c:pt idx="8247" formatCode="General">
                  <c:v>5.5502700000000003</c:v>
                </c:pt>
                <c:pt idx="8248" formatCode="General">
                  <c:v>5.5509500000000003</c:v>
                </c:pt>
                <c:pt idx="8249" formatCode="General">
                  <c:v>5.5516199999999998</c:v>
                </c:pt>
                <c:pt idx="8250" formatCode="General">
                  <c:v>5.5522900000000002</c:v>
                </c:pt>
                <c:pt idx="8251" formatCode="General">
                  <c:v>5.5529700000000002</c:v>
                </c:pt>
                <c:pt idx="8252" formatCode="General">
                  <c:v>5.5536399999999997</c:v>
                </c:pt>
                <c:pt idx="8253" formatCode="General">
                  <c:v>5.5543100000000001</c:v>
                </c:pt>
                <c:pt idx="8254" formatCode="General">
                  <c:v>5.5549799999999996</c:v>
                </c:pt>
                <c:pt idx="8255" formatCode="General">
                  <c:v>5.5556599999999996</c:v>
                </c:pt>
                <c:pt idx="8256" formatCode="General">
                  <c:v>5.55633</c:v>
                </c:pt>
                <c:pt idx="8257" formatCode="General">
                  <c:v>5.5570000000000004</c:v>
                </c:pt>
                <c:pt idx="8258" formatCode="General">
                  <c:v>5.5576800000000004</c:v>
                </c:pt>
                <c:pt idx="8259" formatCode="General">
                  <c:v>5.5583499999999999</c:v>
                </c:pt>
                <c:pt idx="8260" formatCode="General">
                  <c:v>5.5590200000000003</c:v>
                </c:pt>
                <c:pt idx="8261" formatCode="General">
                  <c:v>5.5597000000000003</c:v>
                </c:pt>
                <c:pt idx="8262" formatCode="General">
                  <c:v>5.5603699999999998</c:v>
                </c:pt>
                <c:pt idx="8263" formatCode="General">
                  <c:v>5.5610400000000002</c:v>
                </c:pt>
                <c:pt idx="8264" formatCode="General">
                  <c:v>5.5617099999999997</c:v>
                </c:pt>
                <c:pt idx="8265" formatCode="General">
                  <c:v>5.5623899999999997</c:v>
                </c:pt>
                <c:pt idx="8266" formatCode="General">
                  <c:v>5.5630600000000001</c:v>
                </c:pt>
                <c:pt idx="8267" formatCode="General">
                  <c:v>5.5637299999999996</c:v>
                </c:pt>
                <c:pt idx="8268" formatCode="General">
                  <c:v>5.5644099999999996</c:v>
                </c:pt>
                <c:pt idx="8269" formatCode="General">
                  <c:v>5.56508</c:v>
                </c:pt>
                <c:pt idx="8270" formatCode="General">
                  <c:v>5.5657500000000004</c:v>
                </c:pt>
                <c:pt idx="8271" formatCode="General">
                  <c:v>5.5664300000000004</c:v>
                </c:pt>
                <c:pt idx="8272" formatCode="General">
                  <c:v>5.5670999999999999</c:v>
                </c:pt>
                <c:pt idx="8273" formatCode="General">
                  <c:v>5.5677700000000003</c:v>
                </c:pt>
                <c:pt idx="8274" formatCode="General">
                  <c:v>5.5684399999999998</c:v>
                </c:pt>
                <c:pt idx="8275" formatCode="General">
                  <c:v>5.5691199999999998</c:v>
                </c:pt>
                <c:pt idx="8276" formatCode="General">
                  <c:v>5.5697900000000002</c:v>
                </c:pt>
                <c:pt idx="8277" formatCode="General">
                  <c:v>5.5704599999999997</c:v>
                </c:pt>
                <c:pt idx="8278" formatCode="General">
                  <c:v>5.5711399999999998</c:v>
                </c:pt>
                <c:pt idx="8279" formatCode="General">
                  <c:v>5.5718100000000002</c:v>
                </c:pt>
                <c:pt idx="8280" formatCode="General">
                  <c:v>5.5724799999999997</c:v>
                </c:pt>
                <c:pt idx="8281" formatCode="General">
                  <c:v>5.5731599999999997</c:v>
                </c:pt>
                <c:pt idx="8282" formatCode="General">
                  <c:v>5.5738300000000001</c:v>
                </c:pt>
                <c:pt idx="8283" formatCode="General">
                  <c:v>5.5744999999999996</c:v>
                </c:pt>
                <c:pt idx="8284" formatCode="General">
                  <c:v>5.57517</c:v>
                </c:pt>
                <c:pt idx="8285" formatCode="General">
                  <c:v>5.57585</c:v>
                </c:pt>
                <c:pt idx="8286" formatCode="General">
                  <c:v>5.5765200000000004</c:v>
                </c:pt>
                <c:pt idx="8287" formatCode="General">
                  <c:v>5.5771899999999999</c:v>
                </c:pt>
                <c:pt idx="8288" formatCode="General">
                  <c:v>5.5778699999999999</c:v>
                </c:pt>
                <c:pt idx="8289" formatCode="General">
                  <c:v>5.5785400000000003</c:v>
                </c:pt>
                <c:pt idx="8290" formatCode="General">
                  <c:v>5.5792099999999998</c:v>
                </c:pt>
                <c:pt idx="8291" formatCode="General">
                  <c:v>5.5798899999999998</c:v>
                </c:pt>
                <c:pt idx="8292" formatCode="General">
                  <c:v>5.5805600000000002</c:v>
                </c:pt>
                <c:pt idx="8293" formatCode="General">
                  <c:v>5.5812299999999997</c:v>
                </c:pt>
                <c:pt idx="8294" formatCode="General">
                  <c:v>5.5819000000000001</c:v>
                </c:pt>
                <c:pt idx="8295" formatCode="General">
                  <c:v>5.5825800000000001</c:v>
                </c:pt>
                <c:pt idx="8296" formatCode="General">
                  <c:v>5.5832499999999996</c:v>
                </c:pt>
                <c:pt idx="8297" formatCode="General">
                  <c:v>5.58392</c:v>
                </c:pt>
                <c:pt idx="8298" formatCode="General">
                  <c:v>5.5846</c:v>
                </c:pt>
                <c:pt idx="8299" formatCode="General">
                  <c:v>5.5852700000000004</c:v>
                </c:pt>
                <c:pt idx="8300" formatCode="General">
                  <c:v>5.5859399999999999</c:v>
                </c:pt>
                <c:pt idx="8301" formatCode="General">
                  <c:v>5.5866199999999999</c:v>
                </c:pt>
                <c:pt idx="8302" formatCode="General">
                  <c:v>5.5872900000000003</c:v>
                </c:pt>
                <c:pt idx="8303" formatCode="General">
                  <c:v>5.5879599999999998</c:v>
                </c:pt>
                <c:pt idx="8304" formatCode="General">
                  <c:v>5.5886300000000002</c:v>
                </c:pt>
                <c:pt idx="8305" formatCode="General">
                  <c:v>5.5893100000000002</c:v>
                </c:pt>
                <c:pt idx="8306" formatCode="General">
                  <c:v>5.5899799999999997</c:v>
                </c:pt>
                <c:pt idx="8307" formatCode="General">
                  <c:v>5.5906500000000001</c:v>
                </c:pt>
                <c:pt idx="8308" formatCode="General">
                  <c:v>5.5913300000000001</c:v>
                </c:pt>
                <c:pt idx="8309" formatCode="General">
                  <c:v>5.5919999999999996</c:v>
                </c:pt>
                <c:pt idx="8310" formatCode="General">
                  <c:v>5.59267</c:v>
                </c:pt>
                <c:pt idx="8311" formatCode="General">
                  <c:v>5.59335</c:v>
                </c:pt>
                <c:pt idx="8312" formatCode="General">
                  <c:v>5.5940200000000004</c:v>
                </c:pt>
                <c:pt idx="8313" formatCode="General">
                  <c:v>5.5946899999999999</c:v>
                </c:pt>
                <c:pt idx="8314" formatCode="General">
                  <c:v>5.5953600000000003</c:v>
                </c:pt>
                <c:pt idx="8315" formatCode="General">
                  <c:v>5.5960400000000003</c:v>
                </c:pt>
                <c:pt idx="8316" formatCode="General">
                  <c:v>5.5967099999999999</c:v>
                </c:pt>
                <c:pt idx="8317" formatCode="General">
                  <c:v>5.5973800000000002</c:v>
                </c:pt>
                <c:pt idx="8318" formatCode="General">
                  <c:v>5.5980600000000003</c:v>
                </c:pt>
                <c:pt idx="8319" formatCode="General">
                  <c:v>5.5987299999999998</c:v>
                </c:pt>
                <c:pt idx="8320" formatCode="General">
                  <c:v>5.5994000000000002</c:v>
                </c:pt>
                <c:pt idx="8321" formatCode="General">
                  <c:v>5.6000800000000002</c:v>
                </c:pt>
                <c:pt idx="8322" formatCode="General">
                  <c:v>5.6007499999999997</c:v>
                </c:pt>
                <c:pt idx="8323" formatCode="General">
                  <c:v>5.6014200000000001</c:v>
                </c:pt>
                <c:pt idx="8324" formatCode="General">
                  <c:v>5.6020899999999996</c:v>
                </c:pt>
                <c:pt idx="8325" formatCode="General">
                  <c:v>5.6027699999999996</c:v>
                </c:pt>
                <c:pt idx="8326" formatCode="General">
                  <c:v>5.60344</c:v>
                </c:pt>
                <c:pt idx="8327" formatCode="General">
                  <c:v>5.6041100000000004</c:v>
                </c:pt>
                <c:pt idx="8328" formatCode="General">
                  <c:v>5.6047900000000004</c:v>
                </c:pt>
                <c:pt idx="8329" formatCode="General">
                  <c:v>5.6054599999999999</c:v>
                </c:pt>
                <c:pt idx="8330" formatCode="General">
                  <c:v>5.6061300000000003</c:v>
                </c:pt>
                <c:pt idx="8331" formatCode="General">
                  <c:v>5.6068100000000003</c:v>
                </c:pt>
                <c:pt idx="8332" formatCode="General">
                  <c:v>5.6074799999999998</c:v>
                </c:pt>
                <c:pt idx="8333" formatCode="General">
                  <c:v>5.6081500000000002</c:v>
                </c:pt>
                <c:pt idx="8334" formatCode="General">
                  <c:v>5.6088199999999997</c:v>
                </c:pt>
                <c:pt idx="8335" formatCode="General">
                  <c:v>5.6094999999999997</c:v>
                </c:pt>
                <c:pt idx="8336" formatCode="General">
                  <c:v>5.6101700000000001</c:v>
                </c:pt>
                <c:pt idx="8337" formatCode="General">
                  <c:v>5.6108399999999996</c:v>
                </c:pt>
                <c:pt idx="8338" formatCode="General">
                  <c:v>5.6115199999999996</c:v>
                </c:pt>
                <c:pt idx="8339" formatCode="General">
                  <c:v>5.61219</c:v>
                </c:pt>
                <c:pt idx="8340" formatCode="General">
                  <c:v>5.6128600000000004</c:v>
                </c:pt>
                <c:pt idx="8341" formatCode="General">
                  <c:v>5.6135400000000004</c:v>
                </c:pt>
                <c:pt idx="8342" formatCode="General">
                  <c:v>5.6142099999999999</c:v>
                </c:pt>
                <c:pt idx="8343" formatCode="General">
                  <c:v>5.6148800000000003</c:v>
                </c:pt>
                <c:pt idx="8344" formatCode="General">
                  <c:v>5.6155499999999998</c:v>
                </c:pt>
                <c:pt idx="8345" formatCode="General">
                  <c:v>5.6162299999999998</c:v>
                </c:pt>
                <c:pt idx="8346" formatCode="General">
                  <c:v>5.6169000000000002</c:v>
                </c:pt>
                <c:pt idx="8347" formatCode="General">
                  <c:v>5.6175699999999997</c:v>
                </c:pt>
                <c:pt idx="8348" formatCode="General">
                  <c:v>5.6182499999999997</c:v>
                </c:pt>
                <c:pt idx="8349" formatCode="General">
                  <c:v>5.6189200000000001</c:v>
                </c:pt>
                <c:pt idx="8350" formatCode="General">
                  <c:v>5.6195899999999996</c:v>
                </c:pt>
                <c:pt idx="8351" formatCode="General">
                  <c:v>5.6202699999999997</c:v>
                </c:pt>
                <c:pt idx="8352" formatCode="General">
                  <c:v>5.62094</c:v>
                </c:pt>
                <c:pt idx="8353" formatCode="General">
                  <c:v>5.6216100000000004</c:v>
                </c:pt>
                <c:pt idx="8354" formatCode="General">
                  <c:v>5.6222799999999999</c:v>
                </c:pt>
                <c:pt idx="8355" formatCode="General">
                  <c:v>5.62296</c:v>
                </c:pt>
                <c:pt idx="8356" formatCode="General">
                  <c:v>5.6236300000000004</c:v>
                </c:pt>
                <c:pt idx="8357" formatCode="General">
                  <c:v>5.6242999999999999</c:v>
                </c:pt>
                <c:pt idx="8358" formatCode="General">
                  <c:v>5.6249799999999999</c:v>
                </c:pt>
                <c:pt idx="8359" formatCode="General">
                  <c:v>5.6256500000000003</c:v>
                </c:pt>
                <c:pt idx="8360" formatCode="General">
                  <c:v>5.6263199999999998</c:v>
                </c:pt>
                <c:pt idx="8361" formatCode="General">
                  <c:v>5.6269999999999998</c:v>
                </c:pt>
                <c:pt idx="8362" formatCode="General">
                  <c:v>5.6276700000000002</c:v>
                </c:pt>
                <c:pt idx="8363" formatCode="General">
                  <c:v>5.6283399999999997</c:v>
                </c:pt>
                <c:pt idx="8364" formatCode="General">
                  <c:v>5.6290199999999997</c:v>
                </c:pt>
                <c:pt idx="8365" formatCode="General">
                  <c:v>5.6296900000000001</c:v>
                </c:pt>
                <c:pt idx="8366" formatCode="General">
                  <c:v>5.6303599999999996</c:v>
                </c:pt>
                <c:pt idx="8367" formatCode="General">
                  <c:v>5.63103</c:v>
                </c:pt>
                <c:pt idx="8368" formatCode="General">
                  <c:v>5.63171</c:v>
                </c:pt>
                <c:pt idx="8369" formatCode="General">
                  <c:v>5.6323800000000004</c:v>
                </c:pt>
                <c:pt idx="8370" formatCode="General">
                  <c:v>5.6330499999999999</c:v>
                </c:pt>
                <c:pt idx="8371" formatCode="General">
                  <c:v>5.6337299999999999</c:v>
                </c:pt>
                <c:pt idx="8372" formatCode="General">
                  <c:v>5.6344000000000003</c:v>
                </c:pt>
                <c:pt idx="8373" formatCode="General">
                  <c:v>5.6350699999999998</c:v>
                </c:pt>
                <c:pt idx="8374" formatCode="General">
                  <c:v>5.6357499999999998</c:v>
                </c:pt>
                <c:pt idx="8375" formatCode="General">
                  <c:v>5.6364200000000002</c:v>
                </c:pt>
                <c:pt idx="8376" formatCode="General">
                  <c:v>5.6370899999999997</c:v>
                </c:pt>
                <c:pt idx="8377" formatCode="General">
                  <c:v>5.6377600000000001</c:v>
                </c:pt>
                <c:pt idx="8378" formatCode="General">
                  <c:v>5.6384400000000001</c:v>
                </c:pt>
                <c:pt idx="8379" formatCode="General">
                  <c:v>5.6391099999999996</c:v>
                </c:pt>
                <c:pt idx="8380" formatCode="General">
                  <c:v>5.63978</c:v>
                </c:pt>
                <c:pt idx="8381" formatCode="General">
                  <c:v>5.64046</c:v>
                </c:pt>
                <c:pt idx="8382" formatCode="General">
                  <c:v>5.6411300000000004</c:v>
                </c:pt>
                <c:pt idx="8383" formatCode="General">
                  <c:v>5.6417999999999999</c:v>
                </c:pt>
                <c:pt idx="8384" formatCode="General">
                  <c:v>5.6424799999999999</c:v>
                </c:pt>
                <c:pt idx="8385" formatCode="General">
                  <c:v>5.6431500000000003</c:v>
                </c:pt>
                <c:pt idx="8386" formatCode="General">
                  <c:v>5.6438199999999998</c:v>
                </c:pt>
                <c:pt idx="8387" formatCode="General">
                  <c:v>5.6444900000000002</c:v>
                </c:pt>
                <c:pt idx="8388" formatCode="General">
                  <c:v>5.6451700000000002</c:v>
                </c:pt>
                <c:pt idx="8389" formatCode="General">
                  <c:v>5.6458399999999997</c:v>
                </c:pt>
                <c:pt idx="8390" formatCode="General">
                  <c:v>5.6465100000000001</c:v>
                </c:pt>
                <c:pt idx="8391" formatCode="General">
                  <c:v>5.6471900000000002</c:v>
                </c:pt>
                <c:pt idx="8392" formatCode="General">
                  <c:v>5.6478599999999997</c:v>
                </c:pt>
                <c:pt idx="8393" formatCode="General">
                  <c:v>5.6485300000000001</c:v>
                </c:pt>
                <c:pt idx="8394" formatCode="General">
                  <c:v>5.6492100000000001</c:v>
                </c:pt>
                <c:pt idx="8395" formatCode="General">
                  <c:v>5.6498799999999996</c:v>
                </c:pt>
                <c:pt idx="8396" formatCode="General">
                  <c:v>5.65055</c:v>
                </c:pt>
                <c:pt idx="8397" formatCode="General">
                  <c:v>5.6512200000000004</c:v>
                </c:pt>
                <c:pt idx="8398" formatCode="General">
                  <c:v>5.6519000000000004</c:v>
                </c:pt>
                <c:pt idx="8399" formatCode="General">
                  <c:v>5.6525699999999999</c:v>
                </c:pt>
                <c:pt idx="8400" formatCode="General">
                  <c:v>5.6532400000000003</c:v>
                </c:pt>
                <c:pt idx="8401" formatCode="General">
                  <c:v>5.6539200000000003</c:v>
                </c:pt>
                <c:pt idx="8402" formatCode="General">
                  <c:v>5.6545899999999998</c:v>
                </c:pt>
                <c:pt idx="8403" formatCode="General">
                  <c:v>5.6552600000000002</c:v>
                </c:pt>
                <c:pt idx="8404" formatCode="General">
                  <c:v>5.6559400000000002</c:v>
                </c:pt>
                <c:pt idx="8405" formatCode="General">
                  <c:v>5.6566099999999997</c:v>
                </c:pt>
                <c:pt idx="8406" formatCode="General">
                  <c:v>5.6572800000000001</c:v>
                </c:pt>
                <c:pt idx="8407" formatCode="General">
                  <c:v>5.6579499999999996</c:v>
                </c:pt>
                <c:pt idx="8408" formatCode="General">
                  <c:v>5.6586299999999996</c:v>
                </c:pt>
                <c:pt idx="8409" formatCode="General">
                  <c:v>5.6593</c:v>
                </c:pt>
                <c:pt idx="8410" formatCode="General">
                  <c:v>5.6599700000000004</c:v>
                </c:pt>
                <c:pt idx="8411" formatCode="General">
                  <c:v>5.6606500000000004</c:v>
                </c:pt>
                <c:pt idx="8412" formatCode="General">
                  <c:v>5.6613199999999999</c:v>
                </c:pt>
                <c:pt idx="8413" formatCode="General">
                  <c:v>5.6619900000000003</c:v>
                </c:pt>
                <c:pt idx="8414" formatCode="General">
                  <c:v>5.6626700000000003</c:v>
                </c:pt>
                <c:pt idx="8415" formatCode="General">
                  <c:v>5.6633399999999998</c:v>
                </c:pt>
                <c:pt idx="8416" formatCode="General">
                  <c:v>5.6640100000000002</c:v>
                </c:pt>
                <c:pt idx="8417" formatCode="General">
                  <c:v>5.6646799999999997</c:v>
                </c:pt>
                <c:pt idx="8418" formatCode="General">
                  <c:v>5.6653599999999997</c:v>
                </c:pt>
                <c:pt idx="8419" formatCode="General">
                  <c:v>5.6660300000000001</c:v>
                </c:pt>
                <c:pt idx="8420" formatCode="General">
                  <c:v>5.6666999999999996</c:v>
                </c:pt>
                <c:pt idx="8421" formatCode="General">
                  <c:v>5.6673799999999996</c:v>
                </c:pt>
                <c:pt idx="8422" formatCode="General">
                  <c:v>5.66805</c:v>
                </c:pt>
                <c:pt idx="8423" formatCode="General">
                  <c:v>5.6687200000000004</c:v>
                </c:pt>
                <c:pt idx="8424" formatCode="General">
                  <c:v>5.6694000000000004</c:v>
                </c:pt>
                <c:pt idx="8425" formatCode="General">
                  <c:v>5.6700699999999999</c:v>
                </c:pt>
                <c:pt idx="8426" formatCode="General">
                  <c:v>5.6707400000000003</c:v>
                </c:pt>
                <c:pt idx="8427" formatCode="General">
                  <c:v>5.6714099999999998</c:v>
                </c:pt>
                <c:pt idx="8428" formatCode="General">
                  <c:v>5.6720899999999999</c:v>
                </c:pt>
                <c:pt idx="8429" formatCode="General">
                  <c:v>5.6727600000000002</c:v>
                </c:pt>
                <c:pt idx="8430" formatCode="General">
                  <c:v>5.6734299999999998</c:v>
                </c:pt>
                <c:pt idx="8431" formatCode="General">
                  <c:v>5.6741099999999998</c:v>
                </c:pt>
                <c:pt idx="8432" formatCode="General">
                  <c:v>5.6747800000000002</c:v>
                </c:pt>
                <c:pt idx="8433" formatCode="General">
                  <c:v>5.6754499999999997</c:v>
                </c:pt>
                <c:pt idx="8434" formatCode="General">
                  <c:v>5.6761299999999997</c:v>
                </c:pt>
                <c:pt idx="8435" formatCode="General">
                  <c:v>5.6768000000000001</c:v>
                </c:pt>
                <c:pt idx="8436" formatCode="General">
                  <c:v>5.6774699999999996</c:v>
                </c:pt>
                <c:pt idx="8437" formatCode="General">
                  <c:v>5.67814</c:v>
                </c:pt>
                <c:pt idx="8438" formatCode="General">
                  <c:v>5.67882</c:v>
                </c:pt>
                <c:pt idx="8439" formatCode="General">
                  <c:v>5.6794900000000004</c:v>
                </c:pt>
                <c:pt idx="8440" formatCode="General">
                  <c:v>5.6801599999999999</c:v>
                </c:pt>
                <c:pt idx="8441" formatCode="General">
                  <c:v>5.6808399999999999</c:v>
                </c:pt>
                <c:pt idx="8442" formatCode="General">
                  <c:v>5.6815100000000003</c:v>
                </c:pt>
                <c:pt idx="8443" formatCode="General">
                  <c:v>5.6821799999999998</c:v>
                </c:pt>
                <c:pt idx="8444" formatCode="General">
                  <c:v>5.6828599999999998</c:v>
                </c:pt>
                <c:pt idx="8445" formatCode="General">
                  <c:v>5.6835300000000002</c:v>
                </c:pt>
                <c:pt idx="8446" formatCode="General">
                  <c:v>5.6841999999999997</c:v>
                </c:pt>
                <c:pt idx="8447" formatCode="General">
                  <c:v>5.6848700000000001</c:v>
                </c:pt>
                <c:pt idx="8448" formatCode="General">
                  <c:v>5.6855500000000001</c:v>
                </c:pt>
                <c:pt idx="8449" formatCode="General">
                  <c:v>5.6862199999999996</c:v>
                </c:pt>
                <c:pt idx="8450" formatCode="General">
                  <c:v>5.68689</c:v>
                </c:pt>
                <c:pt idx="8451" formatCode="General">
                  <c:v>5.68757</c:v>
                </c:pt>
                <c:pt idx="8452" formatCode="General">
                  <c:v>5.6882400000000004</c:v>
                </c:pt>
                <c:pt idx="8453" formatCode="General">
                  <c:v>5.6889099999999999</c:v>
                </c:pt>
                <c:pt idx="8454" formatCode="General">
                  <c:v>5.6895899999999999</c:v>
                </c:pt>
                <c:pt idx="8455" formatCode="General">
                  <c:v>5.6902600000000003</c:v>
                </c:pt>
                <c:pt idx="8456" formatCode="General">
                  <c:v>5.6909299999999998</c:v>
                </c:pt>
                <c:pt idx="8457" formatCode="General">
                  <c:v>5.6916000000000002</c:v>
                </c:pt>
                <c:pt idx="8458" formatCode="General">
                  <c:v>5.6922800000000002</c:v>
                </c:pt>
                <c:pt idx="8459" formatCode="General">
                  <c:v>5.6929499999999997</c:v>
                </c:pt>
                <c:pt idx="8460" formatCode="General">
                  <c:v>5.6936200000000001</c:v>
                </c:pt>
                <c:pt idx="8461" formatCode="General">
                  <c:v>5.6943000000000001</c:v>
                </c:pt>
                <c:pt idx="8462" formatCode="General">
                  <c:v>5.6949699999999996</c:v>
                </c:pt>
                <c:pt idx="8463" formatCode="General">
                  <c:v>5.69564</c:v>
                </c:pt>
                <c:pt idx="8464" formatCode="General">
                  <c:v>5.6963200000000001</c:v>
                </c:pt>
                <c:pt idx="8465" formatCode="General">
                  <c:v>5.6969900000000004</c:v>
                </c:pt>
                <c:pt idx="8466" formatCode="General">
                  <c:v>5.6976599999999999</c:v>
                </c:pt>
                <c:pt idx="8467" formatCode="General">
                  <c:v>5.6983300000000003</c:v>
                </c:pt>
                <c:pt idx="8468" formatCode="General">
                  <c:v>5.6990100000000004</c:v>
                </c:pt>
                <c:pt idx="8469" formatCode="General">
                  <c:v>5.6996799999999999</c:v>
                </c:pt>
                <c:pt idx="8470" formatCode="General">
                  <c:v>5.7003500000000003</c:v>
                </c:pt>
                <c:pt idx="8471" formatCode="General">
                  <c:v>5.7010300000000003</c:v>
                </c:pt>
                <c:pt idx="8472" formatCode="General">
                  <c:v>5.7016999999999998</c:v>
                </c:pt>
                <c:pt idx="8473" formatCode="General">
                  <c:v>5.7023700000000002</c:v>
                </c:pt>
                <c:pt idx="8474" formatCode="General">
                  <c:v>5.7030500000000002</c:v>
                </c:pt>
                <c:pt idx="8475" formatCode="General">
                  <c:v>5.7037199999999997</c:v>
                </c:pt>
                <c:pt idx="8476" formatCode="General">
                  <c:v>5.7043900000000001</c:v>
                </c:pt>
                <c:pt idx="8477" formatCode="General">
                  <c:v>5.7050599999999996</c:v>
                </c:pt>
                <c:pt idx="8478" formatCode="General">
                  <c:v>5.7057399999999996</c:v>
                </c:pt>
                <c:pt idx="8479" formatCode="General">
                  <c:v>5.70641</c:v>
                </c:pt>
                <c:pt idx="8480" formatCode="General">
                  <c:v>5.7070800000000004</c:v>
                </c:pt>
                <c:pt idx="8481" formatCode="General">
                  <c:v>5.7077600000000004</c:v>
                </c:pt>
                <c:pt idx="8482" formatCode="General">
                  <c:v>5.7084299999999999</c:v>
                </c:pt>
                <c:pt idx="8483" formatCode="General">
                  <c:v>5.7091000000000003</c:v>
                </c:pt>
                <c:pt idx="8484" formatCode="General">
                  <c:v>5.7097800000000003</c:v>
                </c:pt>
                <c:pt idx="8485" formatCode="General">
                  <c:v>5.7104499999999998</c:v>
                </c:pt>
                <c:pt idx="8486" formatCode="General">
                  <c:v>5.7111200000000002</c:v>
                </c:pt>
                <c:pt idx="8487" formatCode="General">
                  <c:v>5.7117899999999997</c:v>
                </c:pt>
                <c:pt idx="8488" formatCode="General">
                  <c:v>5.7124699999999997</c:v>
                </c:pt>
                <c:pt idx="8489" formatCode="General">
                  <c:v>5.7131400000000001</c:v>
                </c:pt>
                <c:pt idx="8490" formatCode="General">
                  <c:v>5.7138099999999996</c:v>
                </c:pt>
                <c:pt idx="8491" formatCode="General">
                  <c:v>5.7144899999999996</c:v>
                </c:pt>
                <c:pt idx="8492" formatCode="General">
                  <c:v>5.71516</c:v>
                </c:pt>
                <c:pt idx="8493" formatCode="General">
                  <c:v>5.7158300000000004</c:v>
                </c:pt>
                <c:pt idx="8494" formatCode="General">
                  <c:v>5.7165100000000004</c:v>
                </c:pt>
                <c:pt idx="8495" formatCode="General">
                  <c:v>5.7171799999999999</c:v>
                </c:pt>
                <c:pt idx="8496" formatCode="General">
                  <c:v>5.7178500000000003</c:v>
                </c:pt>
                <c:pt idx="8497" formatCode="General">
                  <c:v>5.7185199999999998</c:v>
                </c:pt>
                <c:pt idx="8498" formatCode="General">
                  <c:v>5.7191999999999998</c:v>
                </c:pt>
                <c:pt idx="8499" formatCode="General">
                  <c:v>5.7198700000000002</c:v>
                </c:pt>
                <c:pt idx="8500" formatCode="General">
                  <c:v>5.7205399999999997</c:v>
                </c:pt>
                <c:pt idx="8501" formatCode="General">
                  <c:v>5.7212199999999998</c:v>
                </c:pt>
                <c:pt idx="8502" formatCode="General">
                  <c:v>5.7218900000000001</c:v>
                </c:pt>
                <c:pt idx="8503" formatCode="General">
                  <c:v>5.7225599999999996</c:v>
                </c:pt>
                <c:pt idx="8504" formatCode="General">
                  <c:v>5.7232399999999997</c:v>
                </c:pt>
                <c:pt idx="8505" formatCode="General">
                  <c:v>5.7239100000000001</c:v>
                </c:pt>
                <c:pt idx="8506" formatCode="General">
                  <c:v>5.7245799999999996</c:v>
                </c:pt>
                <c:pt idx="8507" formatCode="General">
                  <c:v>5.72525</c:v>
                </c:pt>
                <c:pt idx="8508" formatCode="General">
                  <c:v>5.72593</c:v>
                </c:pt>
                <c:pt idx="8509" formatCode="General">
                  <c:v>5.7266000000000004</c:v>
                </c:pt>
                <c:pt idx="8510" formatCode="General">
                  <c:v>5.7272699999999999</c:v>
                </c:pt>
                <c:pt idx="8511" formatCode="General">
                  <c:v>5.7279499999999999</c:v>
                </c:pt>
                <c:pt idx="8512" formatCode="General">
                  <c:v>5.7286200000000003</c:v>
                </c:pt>
                <c:pt idx="8513" formatCode="General">
                  <c:v>5.7292899999999998</c:v>
                </c:pt>
                <c:pt idx="8514" formatCode="General">
                  <c:v>5.7299699999999998</c:v>
                </c:pt>
                <c:pt idx="8515" formatCode="General">
                  <c:v>5.7306400000000002</c:v>
                </c:pt>
                <c:pt idx="8516" formatCode="General">
                  <c:v>5.7313099999999997</c:v>
                </c:pt>
                <c:pt idx="8517" formatCode="General">
                  <c:v>5.7319800000000001</c:v>
                </c:pt>
                <c:pt idx="8518" formatCode="General">
                  <c:v>5.7326600000000001</c:v>
                </c:pt>
                <c:pt idx="8519" formatCode="General">
                  <c:v>5.7333299999999996</c:v>
                </c:pt>
                <c:pt idx="8520" formatCode="General">
                  <c:v>5.734</c:v>
                </c:pt>
                <c:pt idx="8521" formatCode="General">
                  <c:v>5.73468</c:v>
                </c:pt>
                <c:pt idx="8522" formatCode="General">
                  <c:v>5.7353500000000004</c:v>
                </c:pt>
                <c:pt idx="8523" formatCode="General">
                  <c:v>5.7360199999999999</c:v>
                </c:pt>
                <c:pt idx="8524" formatCode="General">
                  <c:v>5.7366999999999999</c:v>
                </c:pt>
                <c:pt idx="8525" formatCode="General">
                  <c:v>5.7373700000000003</c:v>
                </c:pt>
                <c:pt idx="8526" formatCode="General">
                  <c:v>5.7380399999999998</c:v>
                </c:pt>
                <c:pt idx="8527" formatCode="General">
                  <c:v>5.7387100000000002</c:v>
                </c:pt>
                <c:pt idx="8528" formatCode="General">
                  <c:v>5.7393900000000002</c:v>
                </c:pt>
                <c:pt idx="8529" formatCode="General">
                  <c:v>5.7400599999999997</c:v>
                </c:pt>
                <c:pt idx="8530" formatCode="General">
                  <c:v>5.7407300000000001</c:v>
                </c:pt>
                <c:pt idx="8531" formatCode="General">
                  <c:v>5.7414100000000001</c:v>
                </c:pt>
                <c:pt idx="8532" formatCode="General">
                  <c:v>5.7420799999999996</c:v>
                </c:pt>
                <c:pt idx="8533" formatCode="General">
                  <c:v>5.74275</c:v>
                </c:pt>
                <c:pt idx="8534" formatCode="General">
                  <c:v>5.74343</c:v>
                </c:pt>
                <c:pt idx="8535" formatCode="General">
                  <c:v>5.7441000000000004</c:v>
                </c:pt>
                <c:pt idx="8536" formatCode="General">
                  <c:v>5.7447699999999999</c:v>
                </c:pt>
                <c:pt idx="8537" formatCode="General">
                  <c:v>5.7454400000000003</c:v>
                </c:pt>
                <c:pt idx="8538" formatCode="General">
                  <c:v>5.7461200000000003</c:v>
                </c:pt>
                <c:pt idx="8539" formatCode="General">
                  <c:v>5.7467899999999998</c:v>
                </c:pt>
                <c:pt idx="8540" formatCode="General">
                  <c:v>5.7474600000000002</c:v>
                </c:pt>
                <c:pt idx="8541" formatCode="General">
                  <c:v>5.7481400000000002</c:v>
                </c:pt>
                <c:pt idx="8542" formatCode="General">
                  <c:v>5.7488099999999998</c:v>
                </c:pt>
                <c:pt idx="8543" formatCode="General">
                  <c:v>5.7494800000000001</c:v>
                </c:pt>
                <c:pt idx="8544" formatCode="General">
                  <c:v>5.7501600000000002</c:v>
                </c:pt>
                <c:pt idx="8545" formatCode="General">
                  <c:v>5.7508299999999997</c:v>
                </c:pt>
                <c:pt idx="8546" formatCode="General">
                  <c:v>5.7515000000000001</c:v>
                </c:pt>
                <c:pt idx="8547" formatCode="General">
                  <c:v>5.7521699999999996</c:v>
                </c:pt>
                <c:pt idx="8548" formatCode="General">
                  <c:v>5.7528499999999996</c:v>
                </c:pt>
                <c:pt idx="8549" formatCode="General">
                  <c:v>5.75352</c:v>
                </c:pt>
                <c:pt idx="8550" formatCode="General">
                  <c:v>5.7541900000000004</c:v>
                </c:pt>
                <c:pt idx="8551" formatCode="General">
                  <c:v>5.7548700000000004</c:v>
                </c:pt>
                <c:pt idx="8552" formatCode="General">
                  <c:v>5.7555399999999999</c:v>
                </c:pt>
                <c:pt idx="8553" formatCode="General">
                  <c:v>5.7562100000000003</c:v>
                </c:pt>
                <c:pt idx="8554" formatCode="General">
                  <c:v>5.7568900000000003</c:v>
                </c:pt>
                <c:pt idx="8555" formatCode="General">
                  <c:v>5.7575599999999998</c:v>
                </c:pt>
                <c:pt idx="8556" formatCode="General">
                  <c:v>5.7582300000000002</c:v>
                </c:pt>
                <c:pt idx="8557" formatCode="General">
                  <c:v>5.7589100000000002</c:v>
                </c:pt>
                <c:pt idx="8558" formatCode="General">
                  <c:v>5.7595799999999997</c:v>
                </c:pt>
                <c:pt idx="8559" formatCode="General">
                  <c:v>5.7602500000000001</c:v>
                </c:pt>
                <c:pt idx="8560" formatCode="General">
                  <c:v>5.7609199999999996</c:v>
                </c:pt>
                <c:pt idx="8561" formatCode="General">
                  <c:v>5.7615999999999996</c:v>
                </c:pt>
                <c:pt idx="8562" formatCode="General">
                  <c:v>5.76227</c:v>
                </c:pt>
                <c:pt idx="8563" formatCode="General">
                  <c:v>5.7629400000000004</c:v>
                </c:pt>
                <c:pt idx="8564" formatCode="General">
                  <c:v>5.7636200000000004</c:v>
                </c:pt>
                <c:pt idx="8565" formatCode="General">
                  <c:v>5.7642899999999999</c:v>
                </c:pt>
                <c:pt idx="8566" formatCode="General">
                  <c:v>5.7649600000000003</c:v>
                </c:pt>
                <c:pt idx="8567" formatCode="General">
                  <c:v>5.7656400000000003</c:v>
                </c:pt>
                <c:pt idx="8568" formatCode="General">
                  <c:v>5.7663099999999998</c:v>
                </c:pt>
                <c:pt idx="8569" formatCode="General">
                  <c:v>5.7669800000000002</c:v>
                </c:pt>
                <c:pt idx="8570" formatCode="General">
                  <c:v>5.7676499999999997</c:v>
                </c:pt>
                <c:pt idx="8571" formatCode="General">
                  <c:v>5.7683299999999997</c:v>
                </c:pt>
                <c:pt idx="8572" formatCode="General">
                  <c:v>5.7690000000000001</c:v>
                </c:pt>
                <c:pt idx="8573" formatCode="General">
                  <c:v>5.7696699999999996</c:v>
                </c:pt>
                <c:pt idx="8574" formatCode="General">
                  <c:v>5.7703499999999996</c:v>
                </c:pt>
                <c:pt idx="8575" formatCode="General">
                  <c:v>5.77102</c:v>
                </c:pt>
                <c:pt idx="8576" formatCode="General">
                  <c:v>5.7716900000000004</c:v>
                </c:pt>
                <c:pt idx="8577" formatCode="General">
                  <c:v>5.7723699999999996</c:v>
                </c:pt>
                <c:pt idx="8578" formatCode="General">
                  <c:v>5.7730399999999999</c:v>
                </c:pt>
                <c:pt idx="8579" formatCode="General">
                  <c:v>5.7737100000000003</c:v>
                </c:pt>
                <c:pt idx="8580" formatCode="General">
                  <c:v>5.7743799999999998</c:v>
                </c:pt>
                <c:pt idx="8581" formatCode="General">
                  <c:v>5.7750599999999999</c:v>
                </c:pt>
                <c:pt idx="8582" formatCode="General">
                  <c:v>5.7757300000000003</c:v>
                </c:pt>
                <c:pt idx="8583" formatCode="General">
                  <c:v>5.7763999999999998</c:v>
                </c:pt>
                <c:pt idx="8584" formatCode="General">
                  <c:v>5.7770799999999998</c:v>
                </c:pt>
                <c:pt idx="8585" formatCode="General">
                  <c:v>5.7777500000000002</c:v>
                </c:pt>
                <c:pt idx="8586" formatCode="General">
                  <c:v>5.7784199999999997</c:v>
                </c:pt>
                <c:pt idx="8587" formatCode="General">
                  <c:v>5.7790999999999997</c:v>
                </c:pt>
                <c:pt idx="8588" formatCode="General">
                  <c:v>5.7797700000000001</c:v>
                </c:pt>
                <c:pt idx="8589" formatCode="General">
                  <c:v>5.7804399999999996</c:v>
                </c:pt>
                <c:pt idx="8590" formatCode="General">
                  <c:v>5.78111</c:v>
                </c:pt>
                <c:pt idx="8591" formatCode="General">
                  <c:v>5.78179</c:v>
                </c:pt>
                <c:pt idx="8592" formatCode="General">
                  <c:v>5.7824600000000004</c:v>
                </c:pt>
                <c:pt idx="8593" formatCode="General">
                  <c:v>5.7831299999999999</c:v>
                </c:pt>
                <c:pt idx="8594" formatCode="General">
                  <c:v>5.7838099999999999</c:v>
                </c:pt>
                <c:pt idx="8595" formatCode="General">
                  <c:v>5.7844800000000003</c:v>
                </c:pt>
                <c:pt idx="8596" formatCode="General">
                  <c:v>5.7851499999999998</c:v>
                </c:pt>
                <c:pt idx="8597" formatCode="General">
                  <c:v>5.7858299999999998</c:v>
                </c:pt>
                <c:pt idx="8598" formatCode="General">
                  <c:v>5.7865000000000002</c:v>
                </c:pt>
                <c:pt idx="8599" formatCode="General">
                  <c:v>5.7871699999999997</c:v>
                </c:pt>
                <c:pt idx="8600" formatCode="General">
                  <c:v>5.7878400000000001</c:v>
                </c:pt>
                <c:pt idx="8601" formatCode="General">
                  <c:v>5.7885200000000001</c:v>
                </c:pt>
                <c:pt idx="8602" formatCode="General">
                  <c:v>5.7891899999999996</c:v>
                </c:pt>
                <c:pt idx="8603" formatCode="General">
                  <c:v>5.78986</c:v>
                </c:pt>
                <c:pt idx="8604" formatCode="General">
                  <c:v>5.79054</c:v>
                </c:pt>
                <c:pt idx="8605" formatCode="General">
                  <c:v>5.7912100000000004</c:v>
                </c:pt>
                <c:pt idx="8606" formatCode="General">
                  <c:v>5.7918799999999999</c:v>
                </c:pt>
                <c:pt idx="8607" formatCode="General">
                  <c:v>5.7925599999999999</c:v>
                </c:pt>
                <c:pt idx="8608" formatCode="General">
                  <c:v>5.7932300000000003</c:v>
                </c:pt>
                <c:pt idx="8609" formatCode="General">
                  <c:v>5.7938999999999998</c:v>
                </c:pt>
                <c:pt idx="8610" formatCode="General">
                  <c:v>5.7945700000000002</c:v>
                </c:pt>
                <c:pt idx="8611" formatCode="General">
                  <c:v>5.7952500000000002</c:v>
                </c:pt>
                <c:pt idx="8612" formatCode="General">
                  <c:v>5.7959199999999997</c:v>
                </c:pt>
                <c:pt idx="8613" formatCode="General">
                  <c:v>5.7965900000000001</c:v>
                </c:pt>
                <c:pt idx="8614" formatCode="General">
                  <c:v>5.7972700000000001</c:v>
                </c:pt>
                <c:pt idx="8615" formatCode="General">
                  <c:v>5.7979399999999996</c:v>
                </c:pt>
                <c:pt idx="8616" formatCode="General">
                  <c:v>5.79861</c:v>
                </c:pt>
                <c:pt idx="8617" formatCode="General">
                  <c:v>5.7992900000000001</c:v>
                </c:pt>
                <c:pt idx="8618" formatCode="General">
                  <c:v>5.7999599999999996</c:v>
                </c:pt>
                <c:pt idx="8619" formatCode="General">
                  <c:v>5.80063</c:v>
                </c:pt>
                <c:pt idx="8620" formatCode="General">
                  <c:v>5.8013000000000003</c:v>
                </c:pt>
                <c:pt idx="8621" formatCode="General">
                  <c:v>5.8019800000000004</c:v>
                </c:pt>
                <c:pt idx="8622" formatCode="General">
                  <c:v>5.8026499999999999</c:v>
                </c:pt>
                <c:pt idx="8623" formatCode="General">
                  <c:v>5.8033200000000003</c:v>
                </c:pt>
                <c:pt idx="8624" formatCode="General">
                  <c:v>5.8040000000000003</c:v>
                </c:pt>
                <c:pt idx="8625" formatCode="General">
                  <c:v>5.8046699999999998</c:v>
                </c:pt>
                <c:pt idx="8626" formatCode="General">
                  <c:v>5.8053400000000002</c:v>
                </c:pt>
                <c:pt idx="8627" formatCode="General">
                  <c:v>5.8060200000000002</c:v>
                </c:pt>
                <c:pt idx="8628" formatCode="General">
                  <c:v>5.8066899999999997</c:v>
                </c:pt>
                <c:pt idx="8629" formatCode="General">
                  <c:v>5.8073600000000001</c:v>
                </c:pt>
                <c:pt idx="8630" formatCode="General">
                  <c:v>5.8080299999999996</c:v>
                </c:pt>
                <c:pt idx="8631" formatCode="General">
                  <c:v>5.8087099999999996</c:v>
                </c:pt>
                <c:pt idx="8632" formatCode="General">
                  <c:v>5.80938</c:v>
                </c:pt>
                <c:pt idx="8633" formatCode="General">
                  <c:v>5.8100500000000004</c:v>
                </c:pt>
                <c:pt idx="8634" formatCode="General">
                  <c:v>5.8107300000000004</c:v>
                </c:pt>
                <c:pt idx="8635" formatCode="General">
                  <c:v>5.8113999999999999</c:v>
                </c:pt>
                <c:pt idx="8636" formatCode="General">
                  <c:v>5.8120700000000003</c:v>
                </c:pt>
                <c:pt idx="8637" formatCode="General">
                  <c:v>5.8127500000000003</c:v>
                </c:pt>
                <c:pt idx="8638" formatCode="General">
                  <c:v>5.8134199999999998</c:v>
                </c:pt>
                <c:pt idx="8639" formatCode="General">
                  <c:v>5.8140900000000002</c:v>
                </c:pt>
                <c:pt idx="8640" formatCode="General">
                  <c:v>5.8147599999999997</c:v>
                </c:pt>
                <c:pt idx="8641" formatCode="General">
                  <c:v>5.8154399999999997</c:v>
                </c:pt>
                <c:pt idx="8642" formatCode="General">
                  <c:v>5.8161100000000001</c:v>
                </c:pt>
                <c:pt idx="8643" formatCode="General">
                  <c:v>5.8167799999999996</c:v>
                </c:pt>
                <c:pt idx="8644" formatCode="General">
                  <c:v>5.8174599999999996</c:v>
                </c:pt>
                <c:pt idx="8645" formatCode="General">
                  <c:v>5.81813</c:v>
                </c:pt>
                <c:pt idx="8646" formatCode="General">
                  <c:v>5.8188000000000004</c:v>
                </c:pt>
                <c:pt idx="8647" formatCode="General">
                  <c:v>5.8194800000000004</c:v>
                </c:pt>
                <c:pt idx="8648" formatCode="General">
                  <c:v>5.8201499999999999</c:v>
                </c:pt>
                <c:pt idx="8649" formatCode="General">
                  <c:v>5.8208200000000003</c:v>
                </c:pt>
                <c:pt idx="8650" formatCode="General">
                  <c:v>5.8214899999999998</c:v>
                </c:pt>
                <c:pt idx="8651" formatCode="General">
                  <c:v>5.8221699999999998</c:v>
                </c:pt>
                <c:pt idx="8652" formatCode="General">
                  <c:v>5.8228400000000002</c:v>
                </c:pt>
                <c:pt idx="8653" formatCode="General">
                  <c:v>5.8235099999999997</c:v>
                </c:pt>
                <c:pt idx="8654" formatCode="General">
                  <c:v>5.8241899999999998</c:v>
                </c:pt>
                <c:pt idx="8655" formatCode="General">
                  <c:v>5.8248600000000001</c:v>
                </c:pt>
                <c:pt idx="8656" formatCode="General">
                  <c:v>5.8255299999999997</c:v>
                </c:pt>
                <c:pt idx="8657" formatCode="General">
                  <c:v>5.8262099999999997</c:v>
                </c:pt>
                <c:pt idx="8658" formatCode="General">
                  <c:v>5.8268800000000001</c:v>
                </c:pt>
                <c:pt idx="8659" formatCode="General">
                  <c:v>5.8275499999999996</c:v>
                </c:pt>
                <c:pt idx="8660" formatCode="General">
                  <c:v>5.82822</c:v>
                </c:pt>
                <c:pt idx="8661" formatCode="General">
                  <c:v>5.8289</c:v>
                </c:pt>
                <c:pt idx="8662" formatCode="General">
                  <c:v>5.8295700000000004</c:v>
                </c:pt>
                <c:pt idx="8663" formatCode="General">
                  <c:v>5.8302399999999999</c:v>
                </c:pt>
                <c:pt idx="8664" formatCode="General">
                  <c:v>5.8309199999999999</c:v>
                </c:pt>
                <c:pt idx="8665" formatCode="General">
                  <c:v>5.8315900000000003</c:v>
                </c:pt>
                <c:pt idx="8666" formatCode="General">
                  <c:v>5.8322599999999998</c:v>
                </c:pt>
                <c:pt idx="8667" formatCode="General">
                  <c:v>5.8329399999999998</c:v>
                </c:pt>
                <c:pt idx="8668" formatCode="General">
                  <c:v>5.8336100000000002</c:v>
                </c:pt>
                <c:pt idx="8669" formatCode="General">
                  <c:v>5.8342799999999997</c:v>
                </c:pt>
                <c:pt idx="8670" formatCode="General">
                  <c:v>5.8349500000000001</c:v>
                </c:pt>
                <c:pt idx="8671" formatCode="General">
                  <c:v>5.8356300000000001</c:v>
                </c:pt>
                <c:pt idx="8672" formatCode="General">
                  <c:v>5.8362999999999996</c:v>
                </c:pt>
                <c:pt idx="8673" formatCode="General">
                  <c:v>5.83697</c:v>
                </c:pt>
                <c:pt idx="8674" formatCode="General">
                  <c:v>5.83765</c:v>
                </c:pt>
                <c:pt idx="8675" formatCode="General">
                  <c:v>5.8383200000000004</c:v>
                </c:pt>
                <c:pt idx="8676" formatCode="General">
                  <c:v>5.8389899999999999</c:v>
                </c:pt>
                <c:pt idx="8677" formatCode="General">
                  <c:v>5.8396699999999999</c:v>
                </c:pt>
                <c:pt idx="8678" formatCode="General">
                  <c:v>5.8403400000000003</c:v>
                </c:pt>
                <c:pt idx="8679" formatCode="General">
                  <c:v>5.8410099999999998</c:v>
                </c:pt>
                <c:pt idx="8680" formatCode="General">
                  <c:v>5.8416800000000002</c:v>
                </c:pt>
                <c:pt idx="8681" formatCode="General">
                  <c:v>5.8423600000000002</c:v>
                </c:pt>
                <c:pt idx="8682" formatCode="General">
                  <c:v>5.8430299999999997</c:v>
                </c:pt>
                <c:pt idx="8683" formatCode="General">
                  <c:v>5.8437000000000001</c:v>
                </c:pt>
                <c:pt idx="8684" formatCode="General">
                  <c:v>5.8443800000000001</c:v>
                </c:pt>
                <c:pt idx="8685" formatCode="General">
                  <c:v>5.8450499999999996</c:v>
                </c:pt>
                <c:pt idx="8686" formatCode="General">
                  <c:v>5.84572</c:v>
                </c:pt>
                <c:pt idx="8687" formatCode="General">
                  <c:v>5.8464</c:v>
                </c:pt>
                <c:pt idx="8688" formatCode="General">
                  <c:v>5.8470700000000004</c:v>
                </c:pt>
                <c:pt idx="8689" formatCode="General">
                  <c:v>5.8477399999999999</c:v>
                </c:pt>
                <c:pt idx="8690" formatCode="General">
                  <c:v>5.8484100000000003</c:v>
                </c:pt>
                <c:pt idx="8691" formatCode="General">
                  <c:v>5.8490900000000003</c:v>
                </c:pt>
                <c:pt idx="8692" formatCode="General">
                  <c:v>5.8497599999999998</c:v>
                </c:pt>
                <c:pt idx="8693" formatCode="General">
                  <c:v>5.8504300000000002</c:v>
                </c:pt>
                <c:pt idx="8694" formatCode="General">
                  <c:v>5.8511100000000003</c:v>
                </c:pt>
                <c:pt idx="8695" formatCode="General">
                  <c:v>5.8517799999999998</c:v>
                </c:pt>
                <c:pt idx="8696" formatCode="General">
                  <c:v>5.8524500000000002</c:v>
                </c:pt>
                <c:pt idx="8697" formatCode="General">
                  <c:v>5.8531300000000002</c:v>
                </c:pt>
                <c:pt idx="8698" formatCode="General">
                  <c:v>5.8537999999999997</c:v>
                </c:pt>
                <c:pt idx="8699" formatCode="General">
                  <c:v>5.8544700000000001</c:v>
                </c:pt>
                <c:pt idx="8700" formatCode="General">
                  <c:v>5.8551399999999996</c:v>
                </c:pt>
                <c:pt idx="8701" formatCode="General">
                  <c:v>5.8558199999999996</c:v>
                </c:pt>
                <c:pt idx="8702" formatCode="General">
                  <c:v>5.85649</c:v>
                </c:pt>
                <c:pt idx="8703" formatCode="General">
                  <c:v>5.8571600000000004</c:v>
                </c:pt>
                <c:pt idx="8704" formatCode="General">
                  <c:v>5.8578400000000004</c:v>
                </c:pt>
                <c:pt idx="8705" formatCode="General">
                  <c:v>5.8585099999999999</c:v>
                </c:pt>
                <c:pt idx="8706" formatCode="General">
                  <c:v>5.8591800000000003</c:v>
                </c:pt>
                <c:pt idx="8707" formatCode="General">
                  <c:v>5.8598600000000003</c:v>
                </c:pt>
                <c:pt idx="8708" formatCode="General">
                  <c:v>5.8605299999999998</c:v>
                </c:pt>
                <c:pt idx="8709" formatCode="General">
                  <c:v>5.8612000000000002</c:v>
                </c:pt>
                <c:pt idx="8710" formatCode="General">
                  <c:v>5.8618699999999997</c:v>
                </c:pt>
                <c:pt idx="8711" formatCode="General">
                  <c:v>5.8625499999999997</c:v>
                </c:pt>
                <c:pt idx="8712" formatCode="General">
                  <c:v>5.8632200000000001</c:v>
                </c:pt>
                <c:pt idx="8713" formatCode="General">
                  <c:v>5.8638899999999996</c:v>
                </c:pt>
                <c:pt idx="8714" formatCode="General">
                  <c:v>5.8645699999999996</c:v>
                </c:pt>
                <c:pt idx="8715" formatCode="General">
                  <c:v>5.86524</c:v>
                </c:pt>
                <c:pt idx="8716" formatCode="General">
                  <c:v>5.8659100000000004</c:v>
                </c:pt>
                <c:pt idx="8717" formatCode="General">
                  <c:v>5.8665900000000004</c:v>
                </c:pt>
                <c:pt idx="8718" formatCode="General">
                  <c:v>5.8672599999999999</c:v>
                </c:pt>
                <c:pt idx="8719" formatCode="General">
                  <c:v>5.8679300000000003</c:v>
                </c:pt>
                <c:pt idx="8720" formatCode="General">
                  <c:v>5.8685999999999998</c:v>
                </c:pt>
                <c:pt idx="8721" formatCode="General">
                  <c:v>5.8692799999999998</c:v>
                </c:pt>
                <c:pt idx="8722" formatCode="General">
                  <c:v>5.8699500000000002</c:v>
                </c:pt>
                <c:pt idx="8723" formatCode="General">
                  <c:v>5.8706199999999997</c:v>
                </c:pt>
                <c:pt idx="8724" formatCode="General">
                  <c:v>5.8712999999999997</c:v>
                </c:pt>
                <c:pt idx="8725" formatCode="General">
                  <c:v>5.8719700000000001</c:v>
                </c:pt>
                <c:pt idx="8726" formatCode="General">
                  <c:v>5.8726399999999996</c:v>
                </c:pt>
                <c:pt idx="8727" formatCode="General">
                  <c:v>5.8733199999999997</c:v>
                </c:pt>
                <c:pt idx="8728" formatCode="General">
                  <c:v>5.87399</c:v>
                </c:pt>
                <c:pt idx="8729" formatCode="General">
                  <c:v>5.8746600000000004</c:v>
                </c:pt>
                <c:pt idx="8730" formatCode="General">
                  <c:v>5.8753299999999999</c:v>
                </c:pt>
                <c:pt idx="8731" formatCode="General">
                  <c:v>5.87601</c:v>
                </c:pt>
                <c:pt idx="8732" formatCode="General">
                  <c:v>5.8766800000000003</c:v>
                </c:pt>
                <c:pt idx="8733" formatCode="General">
                  <c:v>5.8773499999999999</c:v>
                </c:pt>
                <c:pt idx="8734" formatCode="General">
                  <c:v>5.8780299999999999</c:v>
                </c:pt>
                <c:pt idx="8735" formatCode="General">
                  <c:v>5.8787000000000003</c:v>
                </c:pt>
                <c:pt idx="8736" formatCode="General">
                  <c:v>5.8793699999999998</c:v>
                </c:pt>
                <c:pt idx="8737" formatCode="General">
                  <c:v>5.8800499999999998</c:v>
                </c:pt>
                <c:pt idx="8738" formatCode="General">
                  <c:v>5.8807200000000002</c:v>
                </c:pt>
                <c:pt idx="8739" formatCode="General">
                  <c:v>5.8813899999999997</c:v>
                </c:pt>
                <c:pt idx="8740" formatCode="General">
                  <c:v>5.8820600000000001</c:v>
                </c:pt>
                <c:pt idx="8741" formatCode="General">
                  <c:v>5.8827400000000001</c:v>
                </c:pt>
                <c:pt idx="8742" formatCode="General">
                  <c:v>5.8834099999999996</c:v>
                </c:pt>
                <c:pt idx="8743" formatCode="General">
                  <c:v>5.88408</c:v>
                </c:pt>
                <c:pt idx="8744" formatCode="General">
                  <c:v>5.88476</c:v>
                </c:pt>
                <c:pt idx="8745" formatCode="General">
                  <c:v>5.8854300000000004</c:v>
                </c:pt>
                <c:pt idx="8746" formatCode="General">
                  <c:v>5.8860999999999999</c:v>
                </c:pt>
                <c:pt idx="8747" formatCode="General">
                  <c:v>5.8867799999999999</c:v>
                </c:pt>
                <c:pt idx="8748" formatCode="General">
                  <c:v>5.8874500000000003</c:v>
                </c:pt>
                <c:pt idx="8749" formatCode="General">
                  <c:v>5.8881199999999998</c:v>
                </c:pt>
                <c:pt idx="8750" formatCode="General">
                  <c:v>5.8887900000000002</c:v>
                </c:pt>
                <c:pt idx="8751" formatCode="General">
                  <c:v>5.8894700000000002</c:v>
                </c:pt>
                <c:pt idx="8752" formatCode="General">
                  <c:v>5.8901399999999997</c:v>
                </c:pt>
                <c:pt idx="8753" formatCode="General">
                  <c:v>5.8908100000000001</c:v>
                </c:pt>
                <c:pt idx="8754" formatCode="General">
                  <c:v>5.8914900000000001</c:v>
                </c:pt>
                <c:pt idx="8755" formatCode="General">
                  <c:v>5.8921599999999996</c:v>
                </c:pt>
                <c:pt idx="8756" formatCode="General">
                  <c:v>5.89283</c:v>
                </c:pt>
                <c:pt idx="8757" formatCode="General">
                  <c:v>5.89351</c:v>
                </c:pt>
                <c:pt idx="8758" formatCode="General">
                  <c:v>5.8941800000000004</c:v>
                </c:pt>
                <c:pt idx="8759" formatCode="General">
                  <c:v>5.8948499999999999</c:v>
                </c:pt>
                <c:pt idx="8760" formatCode="General">
                  <c:v>5.8955299999999999</c:v>
                </c:pt>
                <c:pt idx="8761" formatCode="General">
                  <c:v>5.8962000000000003</c:v>
                </c:pt>
                <c:pt idx="8762" formatCode="General">
                  <c:v>5.8968699999999998</c:v>
                </c:pt>
                <c:pt idx="8763" formatCode="General">
                  <c:v>5.8975400000000002</c:v>
                </c:pt>
                <c:pt idx="8764" formatCode="General">
                  <c:v>5.8982200000000002</c:v>
                </c:pt>
                <c:pt idx="8765" formatCode="General">
                  <c:v>5.8988899999999997</c:v>
                </c:pt>
                <c:pt idx="8766" formatCode="General">
                  <c:v>5.8995600000000001</c:v>
                </c:pt>
                <c:pt idx="8767" formatCode="General">
                  <c:v>5.9002400000000002</c:v>
                </c:pt>
                <c:pt idx="8768" formatCode="General">
                  <c:v>5.9009099999999997</c:v>
                </c:pt>
                <c:pt idx="8769" formatCode="General">
                  <c:v>5.90158</c:v>
                </c:pt>
                <c:pt idx="8770" formatCode="General">
                  <c:v>5.9022600000000001</c:v>
                </c:pt>
                <c:pt idx="8771" formatCode="General">
                  <c:v>5.9029299999999996</c:v>
                </c:pt>
                <c:pt idx="8772" formatCode="General">
                  <c:v>5.9036</c:v>
                </c:pt>
                <c:pt idx="8773" formatCode="General">
                  <c:v>5.9042700000000004</c:v>
                </c:pt>
                <c:pt idx="8774" formatCode="General">
                  <c:v>5.9049500000000004</c:v>
                </c:pt>
                <c:pt idx="8775" formatCode="General">
                  <c:v>5.9056199999999999</c:v>
                </c:pt>
                <c:pt idx="8776" formatCode="General">
                  <c:v>5.9062900000000003</c:v>
                </c:pt>
                <c:pt idx="8777" formatCode="General">
                  <c:v>5.9069700000000003</c:v>
                </c:pt>
                <c:pt idx="8778" formatCode="General">
                  <c:v>5.9076399999999998</c:v>
                </c:pt>
                <c:pt idx="8779" formatCode="General">
                  <c:v>5.9083100000000002</c:v>
                </c:pt>
                <c:pt idx="8780" formatCode="General">
                  <c:v>5.9089900000000002</c:v>
                </c:pt>
                <c:pt idx="8781" formatCode="General">
                  <c:v>5.9096599999999997</c:v>
                </c:pt>
                <c:pt idx="8782" formatCode="General">
                  <c:v>5.9103300000000001</c:v>
                </c:pt>
                <c:pt idx="8783" formatCode="General">
                  <c:v>5.9109999999999996</c:v>
                </c:pt>
                <c:pt idx="8784" formatCode="General">
                  <c:v>5.9116799999999996</c:v>
                </c:pt>
                <c:pt idx="8785" formatCode="General">
                  <c:v>5.91235</c:v>
                </c:pt>
                <c:pt idx="8786" formatCode="General">
                  <c:v>5.9130200000000004</c:v>
                </c:pt>
                <c:pt idx="8787" formatCode="General">
                  <c:v>5.9137000000000004</c:v>
                </c:pt>
                <c:pt idx="8788" formatCode="General">
                  <c:v>5.9143699999999999</c:v>
                </c:pt>
                <c:pt idx="8789" formatCode="General">
                  <c:v>5.9150400000000003</c:v>
                </c:pt>
                <c:pt idx="8790" formatCode="General">
                  <c:v>5.9157200000000003</c:v>
                </c:pt>
                <c:pt idx="8791" formatCode="General">
                  <c:v>5.9163899999999998</c:v>
                </c:pt>
                <c:pt idx="8792" formatCode="General">
                  <c:v>5.9170600000000002</c:v>
                </c:pt>
                <c:pt idx="8793" formatCode="General">
                  <c:v>5.9177299999999997</c:v>
                </c:pt>
                <c:pt idx="8794" formatCode="General">
                  <c:v>5.9184099999999997</c:v>
                </c:pt>
                <c:pt idx="8795" formatCode="General">
                  <c:v>5.9190800000000001</c:v>
                </c:pt>
                <c:pt idx="8796" formatCode="General">
                  <c:v>5.9197499999999996</c:v>
                </c:pt>
                <c:pt idx="8797" formatCode="General">
                  <c:v>5.9204299999999996</c:v>
                </c:pt>
                <c:pt idx="8798" formatCode="General">
                  <c:v>5.9211</c:v>
                </c:pt>
                <c:pt idx="8799" formatCode="General">
                  <c:v>5.9217700000000004</c:v>
                </c:pt>
                <c:pt idx="8800" formatCode="General">
                  <c:v>5.9224500000000004</c:v>
                </c:pt>
                <c:pt idx="8801" formatCode="General">
                  <c:v>5.9231199999999999</c:v>
                </c:pt>
                <c:pt idx="8802" formatCode="General">
                  <c:v>5.9237900000000003</c:v>
                </c:pt>
                <c:pt idx="8803" formatCode="General">
                  <c:v>5.9244599999999998</c:v>
                </c:pt>
                <c:pt idx="8804" formatCode="General">
                  <c:v>5.9251399999999999</c:v>
                </c:pt>
                <c:pt idx="8805" formatCode="General">
                  <c:v>5.9258100000000002</c:v>
                </c:pt>
                <c:pt idx="8806" formatCode="General">
                  <c:v>5.9264799999999997</c:v>
                </c:pt>
                <c:pt idx="8807" formatCode="General">
                  <c:v>5.9271599999999998</c:v>
                </c:pt>
                <c:pt idx="8808" formatCode="General">
                  <c:v>5.9278300000000002</c:v>
                </c:pt>
                <c:pt idx="8809" formatCode="General">
                  <c:v>5.9284999999999997</c:v>
                </c:pt>
                <c:pt idx="8810" formatCode="General">
                  <c:v>5.9291799999999997</c:v>
                </c:pt>
                <c:pt idx="8811" formatCode="General">
                  <c:v>5.9298500000000001</c:v>
                </c:pt>
                <c:pt idx="8812" formatCode="General">
                  <c:v>5.9305199999999996</c:v>
                </c:pt>
                <c:pt idx="8813" formatCode="General">
                  <c:v>5.93119</c:v>
                </c:pt>
                <c:pt idx="8814" formatCode="General">
                  <c:v>5.93187</c:v>
                </c:pt>
                <c:pt idx="8815" formatCode="General">
                  <c:v>5.9325400000000004</c:v>
                </c:pt>
                <c:pt idx="8816" formatCode="General">
                  <c:v>5.9332099999999999</c:v>
                </c:pt>
                <c:pt idx="8817" formatCode="General">
                  <c:v>5.9338899999999999</c:v>
                </c:pt>
                <c:pt idx="8818" formatCode="General">
                  <c:v>5.9345600000000003</c:v>
                </c:pt>
                <c:pt idx="8819" formatCode="General">
                  <c:v>5.9352299999999998</c:v>
                </c:pt>
                <c:pt idx="8820" formatCode="General">
                  <c:v>5.9359099999999998</c:v>
                </c:pt>
                <c:pt idx="8821" formatCode="General">
                  <c:v>5.9365800000000002</c:v>
                </c:pt>
                <c:pt idx="8822" formatCode="General">
                  <c:v>5.9372499999999997</c:v>
                </c:pt>
                <c:pt idx="8823" formatCode="General">
                  <c:v>5.9379200000000001</c:v>
                </c:pt>
                <c:pt idx="8824" formatCode="General">
                  <c:v>5.9386000000000001</c:v>
                </c:pt>
                <c:pt idx="8825" formatCode="General">
                  <c:v>5.9392699999999996</c:v>
                </c:pt>
                <c:pt idx="8826" formatCode="General">
                  <c:v>5.93994</c:v>
                </c:pt>
                <c:pt idx="8827" formatCode="General">
                  <c:v>5.94062</c:v>
                </c:pt>
                <c:pt idx="8828" formatCode="General">
                  <c:v>5.9412900000000004</c:v>
                </c:pt>
                <c:pt idx="8829" formatCode="General">
                  <c:v>5.9419599999999999</c:v>
                </c:pt>
                <c:pt idx="8830" formatCode="General">
                  <c:v>5.9426399999999999</c:v>
                </c:pt>
                <c:pt idx="8831" formatCode="General">
                  <c:v>5.9433100000000003</c:v>
                </c:pt>
                <c:pt idx="8832" formatCode="General">
                  <c:v>5.9439799999999998</c:v>
                </c:pt>
                <c:pt idx="8833" formatCode="General">
                  <c:v>5.9446500000000002</c:v>
                </c:pt>
                <c:pt idx="8834" formatCode="General">
                  <c:v>5.9453300000000002</c:v>
                </c:pt>
                <c:pt idx="8835" formatCode="General">
                  <c:v>5.9459999999999997</c:v>
                </c:pt>
                <c:pt idx="8836" formatCode="General">
                  <c:v>5.9466700000000001</c:v>
                </c:pt>
                <c:pt idx="8837" formatCode="General">
                  <c:v>5.9473500000000001</c:v>
                </c:pt>
                <c:pt idx="8838" formatCode="General">
                  <c:v>5.9480199999999996</c:v>
                </c:pt>
                <c:pt idx="8839" formatCode="General">
                  <c:v>5.94869</c:v>
                </c:pt>
                <c:pt idx="8840" formatCode="General">
                  <c:v>5.94937</c:v>
                </c:pt>
                <c:pt idx="8841" formatCode="General">
                  <c:v>5.9500400000000004</c:v>
                </c:pt>
                <c:pt idx="8842" formatCode="General">
                  <c:v>5.9507099999999999</c:v>
                </c:pt>
                <c:pt idx="8843" formatCode="General">
                  <c:v>5.9513800000000003</c:v>
                </c:pt>
                <c:pt idx="8844" formatCode="General">
                  <c:v>5.9520600000000004</c:v>
                </c:pt>
                <c:pt idx="8845" formatCode="General">
                  <c:v>5.9527299999999999</c:v>
                </c:pt>
                <c:pt idx="8846" formatCode="General">
                  <c:v>5.9534000000000002</c:v>
                </c:pt>
                <c:pt idx="8847" formatCode="General">
                  <c:v>5.9540800000000003</c:v>
                </c:pt>
                <c:pt idx="8848" formatCode="General">
                  <c:v>5.9547499999999998</c:v>
                </c:pt>
                <c:pt idx="8849" formatCode="General">
                  <c:v>5.9554200000000002</c:v>
                </c:pt>
                <c:pt idx="8850" formatCode="General">
                  <c:v>5.9561000000000002</c:v>
                </c:pt>
                <c:pt idx="8851" formatCode="General">
                  <c:v>5.9567699999999997</c:v>
                </c:pt>
                <c:pt idx="8852" formatCode="General">
                  <c:v>5.9574400000000001</c:v>
                </c:pt>
                <c:pt idx="8853" formatCode="General">
                  <c:v>5.9581099999999996</c:v>
                </c:pt>
                <c:pt idx="8854" formatCode="General">
                  <c:v>5.9587899999999996</c:v>
                </c:pt>
                <c:pt idx="8855" formatCode="General">
                  <c:v>5.95946</c:v>
                </c:pt>
                <c:pt idx="8856" formatCode="General">
                  <c:v>5.9601300000000004</c:v>
                </c:pt>
                <c:pt idx="8857" formatCode="General">
                  <c:v>5.9608100000000004</c:v>
                </c:pt>
                <c:pt idx="8858" formatCode="General">
                  <c:v>5.9614799999999999</c:v>
                </c:pt>
                <c:pt idx="8859" formatCode="General">
                  <c:v>5.9621500000000003</c:v>
                </c:pt>
                <c:pt idx="8860" formatCode="General">
                  <c:v>5.9628300000000003</c:v>
                </c:pt>
                <c:pt idx="8861" formatCode="General">
                  <c:v>5.9634999999999998</c:v>
                </c:pt>
                <c:pt idx="8862" formatCode="General">
                  <c:v>5.9641700000000002</c:v>
                </c:pt>
                <c:pt idx="8863" formatCode="General">
                  <c:v>5.9648399999999997</c:v>
                </c:pt>
                <c:pt idx="8864" formatCode="General">
                  <c:v>5.9655199999999997</c:v>
                </c:pt>
                <c:pt idx="8865" formatCode="General">
                  <c:v>5.9661900000000001</c:v>
                </c:pt>
                <c:pt idx="8866" formatCode="General">
                  <c:v>5.9668599999999996</c:v>
                </c:pt>
                <c:pt idx="8867" formatCode="General">
                  <c:v>5.9675399999999996</c:v>
                </c:pt>
                <c:pt idx="8868" formatCode="General">
                  <c:v>5.96821</c:v>
                </c:pt>
                <c:pt idx="8869" formatCode="General">
                  <c:v>5.9688800000000004</c:v>
                </c:pt>
                <c:pt idx="8870" formatCode="General">
                  <c:v>5.9695600000000004</c:v>
                </c:pt>
                <c:pt idx="8871" formatCode="General">
                  <c:v>5.9702299999999999</c:v>
                </c:pt>
                <c:pt idx="8872" formatCode="General">
                  <c:v>5.9709000000000003</c:v>
                </c:pt>
                <c:pt idx="8873" formatCode="General">
                  <c:v>5.9715699999999998</c:v>
                </c:pt>
                <c:pt idx="8874" formatCode="General">
                  <c:v>5.9722499999999998</c:v>
                </c:pt>
                <c:pt idx="8875" formatCode="General">
                  <c:v>5.9729200000000002</c:v>
                </c:pt>
                <c:pt idx="8876" formatCode="General">
                  <c:v>5.9735899999999997</c:v>
                </c:pt>
                <c:pt idx="8877" formatCode="General">
                  <c:v>5.9742699999999997</c:v>
                </c:pt>
                <c:pt idx="8878" formatCode="General">
                  <c:v>5.9749400000000001</c:v>
                </c:pt>
                <c:pt idx="8879" formatCode="General">
                  <c:v>5.9756099999999996</c:v>
                </c:pt>
                <c:pt idx="8880" formatCode="General">
                  <c:v>5.9762899999999997</c:v>
                </c:pt>
                <c:pt idx="8881" formatCode="General">
                  <c:v>5.9769600000000001</c:v>
                </c:pt>
                <c:pt idx="8882" formatCode="General">
                  <c:v>5.9776300000000004</c:v>
                </c:pt>
                <c:pt idx="8883" formatCode="General">
                  <c:v>5.9782999999999999</c:v>
                </c:pt>
                <c:pt idx="8884" formatCode="General">
                  <c:v>5.97898</c:v>
                </c:pt>
                <c:pt idx="8885" formatCode="General">
                  <c:v>5.9796500000000004</c:v>
                </c:pt>
                <c:pt idx="8886" formatCode="General">
                  <c:v>5.9803199999999999</c:v>
                </c:pt>
                <c:pt idx="8887" formatCode="General">
                  <c:v>5.9809999999999999</c:v>
                </c:pt>
                <c:pt idx="8888" formatCode="General">
                  <c:v>5.9816700000000003</c:v>
                </c:pt>
                <c:pt idx="8889" formatCode="General">
                  <c:v>5.9823399999999998</c:v>
                </c:pt>
                <c:pt idx="8890" formatCode="General">
                  <c:v>5.9830199999999998</c:v>
                </c:pt>
                <c:pt idx="8891" formatCode="General">
                  <c:v>5.9836900000000002</c:v>
                </c:pt>
                <c:pt idx="8892" formatCode="General">
                  <c:v>5.9843599999999997</c:v>
                </c:pt>
                <c:pt idx="8893" formatCode="General">
                  <c:v>5.9850300000000001</c:v>
                </c:pt>
                <c:pt idx="8894" formatCode="General">
                  <c:v>5.9857100000000001</c:v>
                </c:pt>
                <c:pt idx="8895" formatCode="General">
                  <c:v>5.9863799999999996</c:v>
                </c:pt>
                <c:pt idx="8896" formatCode="General">
                  <c:v>5.98705</c:v>
                </c:pt>
                <c:pt idx="8897" formatCode="General">
                  <c:v>5.98773</c:v>
                </c:pt>
                <c:pt idx="8898" formatCode="General">
                  <c:v>5.9884000000000004</c:v>
                </c:pt>
                <c:pt idx="8899" formatCode="General">
                  <c:v>5.9890699999999999</c:v>
                </c:pt>
                <c:pt idx="8900" formatCode="General">
                  <c:v>5.9897499999999999</c:v>
                </c:pt>
                <c:pt idx="8901" formatCode="General">
                  <c:v>5.9904200000000003</c:v>
                </c:pt>
                <c:pt idx="8902" formatCode="General">
                  <c:v>5.9910899999999998</c:v>
                </c:pt>
                <c:pt idx="8903" formatCode="General">
                  <c:v>5.9917600000000002</c:v>
                </c:pt>
                <c:pt idx="8904" formatCode="General">
                  <c:v>5.9924400000000002</c:v>
                </c:pt>
                <c:pt idx="8905" formatCode="General">
                  <c:v>5.9931099999999997</c:v>
                </c:pt>
                <c:pt idx="8906" formatCode="General">
                  <c:v>5.9937800000000001</c:v>
                </c:pt>
                <c:pt idx="8907" formatCode="General">
                  <c:v>5.9944600000000001</c:v>
                </c:pt>
                <c:pt idx="8908" formatCode="General">
                  <c:v>5.9951299999999996</c:v>
                </c:pt>
                <c:pt idx="8909" formatCode="General">
                  <c:v>5.9958</c:v>
                </c:pt>
                <c:pt idx="8910" formatCode="General">
                  <c:v>5.99648</c:v>
                </c:pt>
                <c:pt idx="8911" formatCode="General">
                  <c:v>5.9971500000000004</c:v>
                </c:pt>
                <c:pt idx="8912" formatCode="General">
                  <c:v>5.9978199999999999</c:v>
                </c:pt>
                <c:pt idx="8913" formatCode="General">
                  <c:v>5.9984900000000003</c:v>
                </c:pt>
                <c:pt idx="8914" formatCode="General">
                  <c:v>5.9991700000000003</c:v>
                </c:pt>
                <c:pt idx="8915" formatCode="General">
                  <c:v>5.9998399999999998</c:v>
                </c:pt>
                <c:pt idx="8916" formatCode="General">
                  <c:v>6.0005100000000002</c:v>
                </c:pt>
                <c:pt idx="8917" formatCode="General">
                  <c:v>6.0011900000000002</c:v>
                </c:pt>
                <c:pt idx="8918" formatCode="General">
                  <c:v>6.0018599999999998</c:v>
                </c:pt>
                <c:pt idx="8919" formatCode="General">
                  <c:v>6.0025300000000001</c:v>
                </c:pt>
                <c:pt idx="8920" formatCode="General">
                  <c:v>6.0032100000000002</c:v>
                </c:pt>
                <c:pt idx="8921" formatCode="General">
                  <c:v>6.0038799999999997</c:v>
                </c:pt>
                <c:pt idx="8922" formatCode="General">
                  <c:v>6.0045500000000001</c:v>
                </c:pt>
                <c:pt idx="8923" formatCode="General">
                  <c:v>6.0052199999999996</c:v>
                </c:pt>
                <c:pt idx="8924" formatCode="General">
                  <c:v>6.0058999999999996</c:v>
                </c:pt>
                <c:pt idx="8925" formatCode="General">
                  <c:v>6.00657</c:v>
                </c:pt>
                <c:pt idx="8926" formatCode="General">
                  <c:v>6.0072400000000004</c:v>
                </c:pt>
                <c:pt idx="8927" formatCode="General">
                  <c:v>6.0079200000000004</c:v>
                </c:pt>
                <c:pt idx="8928" formatCode="General">
                  <c:v>6.0085899999999999</c:v>
                </c:pt>
                <c:pt idx="8929" formatCode="General">
                  <c:v>6.0092600000000003</c:v>
                </c:pt>
                <c:pt idx="8930" formatCode="General">
                  <c:v>6.0099400000000003</c:v>
                </c:pt>
                <c:pt idx="8931" formatCode="General">
                  <c:v>6.0106099999999998</c:v>
                </c:pt>
                <c:pt idx="8932" formatCode="General">
                  <c:v>6.0112800000000002</c:v>
                </c:pt>
                <c:pt idx="8933" formatCode="General">
                  <c:v>6.0119499999999997</c:v>
                </c:pt>
                <c:pt idx="8934" formatCode="General">
                  <c:v>6.0126299999999997</c:v>
                </c:pt>
                <c:pt idx="8935" formatCode="General">
                  <c:v>6.0133000000000001</c:v>
                </c:pt>
                <c:pt idx="8936" formatCode="General">
                  <c:v>6.0139699999999996</c:v>
                </c:pt>
                <c:pt idx="8937" formatCode="General">
                  <c:v>6.0146499999999996</c:v>
                </c:pt>
                <c:pt idx="8938" formatCode="General">
                  <c:v>6.01532</c:v>
                </c:pt>
                <c:pt idx="8939" formatCode="General">
                  <c:v>6.0159900000000004</c:v>
                </c:pt>
                <c:pt idx="8940" formatCode="General">
                  <c:v>6.0166700000000004</c:v>
                </c:pt>
                <c:pt idx="8941" formatCode="General">
                  <c:v>6.0173399999999999</c:v>
                </c:pt>
                <c:pt idx="8942" formatCode="General">
                  <c:v>6.0180100000000003</c:v>
                </c:pt>
                <c:pt idx="8943" formatCode="General">
                  <c:v>6.0186799999999998</c:v>
                </c:pt>
                <c:pt idx="8944" formatCode="General">
                  <c:v>6.0193599999999998</c:v>
                </c:pt>
                <c:pt idx="8945" formatCode="General">
                  <c:v>6.0200300000000002</c:v>
                </c:pt>
                <c:pt idx="8946" formatCode="General">
                  <c:v>6.0206999999999997</c:v>
                </c:pt>
                <c:pt idx="8947" formatCode="General">
                  <c:v>6.0213799999999997</c:v>
                </c:pt>
                <c:pt idx="8948" formatCode="General">
                  <c:v>6.0220500000000001</c:v>
                </c:pt>
                <c:pt idx="8949" formatCode="General">
                  <c:v>6.0227199999999996</c:v>
                </c:pt>
                <c:pt idx="8950" formatCode="General">
                  <c:v>6.0233999999999996</c:v>
                </c:pt>
                <c:pt idx="8951" formatCode="General">
                  <c:v>6.02407</c:v>
                </c:pt>
                <c:pt idx="8952" formatCode="General">
                  <c:v>6.0247400000000004</c:v>
                </c:pt>
                <c:pt idx="8953" formatCode="General">
                  <c:v>6.0254200000000004</c:v>
                </c:pt>
                <c:pt idx="8954" formatCode="General">
                  <c:v>6.0260899999999999</c:v>
                </c:pt>
                <c:pt idx="8955" formatCode="General">
                  <c:v>6.0267600000000003</c:v>
                </c:pt>
                <c:pt idx="8956" formatCode="General">
                  <c:v>6.0274299999999998</c:v>
                </c:pt>
                <c:pt idx="8957" formatCode="General">
                  <c:v>6.0281099999999999</c:v>
                </c:pt>
                <c:pt idx="8958" formatCode="General">
                  <c:v>6.0287800000000002</c:v>
                </c:pt>
                <c:pt idx="8959" formatCode="General">
                  <c:v>6.0294499999999998</c:v>
                </c:pt>
                <c:pt idx="8960" formatCode="General">
                  <c:v>6.0301299999999998</c:v>
                </c:pt>
                <c:pt idx="8961" formatCode="General">
                  <c:v>6.0308000000000002</c:v>
                </c:pt>
                <c:pt idx="8962" formatCode="General">
                  <c:v>6.0314699999999997</c:v>
                </c:pt>
                <c:pt idx="8963" formatCode="General">
                  <c:v>6.0321499999999997</c:v>
                </c:pt>
                <c:pt idx="8964" formatCode="General">
                  <c:v>6.0328200000000001</c:v>
                </c:pt>
                <c:pt idx="8965" formatCode="General">
                  <c:v>6.0334899999999996</c:v>
                </c:pt>
                <c:pt idx="8966" formatCode="General">
                  <c:v>6.03416</c:v>
                </c:pt>
                <c:pt idx="8967" formatCode="General">
                  <c:v>6.03484</c:v>
                </c:pt>
                <c:pt idx="8968" formatCode="General">
                  <c:v>6.0355100000000004</c:v>
                </c:pt>
                <c:pt idx="8969" formatCode="General">
                  <c:v>6.0361799999999999</c:v>
                </c:pt>
                <c:pt idx="8970" formatCode="General">
                  <c:v>6.0368599999999999</c:v>
                </c:pt>
                <c:pt idx="8971" formatCode="General">
                  <c:v>6.0375300000000003</c:v>
                </c:pt>
                <c:pt idx="8972" formatCode="General">
                  <c:v>6.0381999999999998</c:v>
                </c:pt>
                <c:pt idx="8973" formatCode="General">
                  <c:v>6.0388799999999998</c:v>
                </c:pt>
                <c:pt idx="8974" formatCode="General">
                  <c:v>6.0395500000000002</c:v>
                </c:pt>
                <c:pt idx="8975" formatCode="General">
                  <c:v>6.0402199999999997</c:v>
                </c:pt>
                <c:pt idx="8976" formatCode="General">
                  <c:v>6.0408900000000001</c:v>
                </c:pt>
                <c:pt idx="8977" formatCode="General">
                  <c:v>6.0415700000000001</c:v>
                </c:pt>
                <c:pt idx="8978" formatCode="General">
                  <c:v>6.0422399999999996</c:v>
                </c:pt>
                <c:pt idx="8979" formatCode="General">
                  <c:v>6.04291</c:v>
                </c:pt>
                <c:pt idx="8980" formatCode="General">
                  <c:v>6.04359</c:v>
                </c:pt>
                <c:pt idx="8981" formatCode="General">
                  <c:v>6.0442600000000004</c:v>
                </c:pt>
                <c:pt idx="8982" formatCode="General">
                  <c:v>6.0449299999999999</c:v>
                </c:pt>
                <c:pt idx="8983" formatCode="General">
                  <c:v>6.0456099999999999</c:v>
                </c:pt>
                <c:pt idx="8984" formatCode="General">
                  <c:v>6.0462800000000003</c:v>
                </c:pt>
                <c:pt idx="8985" formatCode="General">
                  <c:v>6.0469499999999998</c:v>
                </c:pt>
                <c:pt idx="8986" formatCode="General">
                  <c:v>6.0476200000000002</c:v>
                </c:pt>
                <c:pt idx="8987" formatCode="General">
                  <c:v>6.0483000000000002</c:v>
                </c:pt>
                <c:pt idx="8988" formatCode="General">
                  <c:v>6.0489699999999997</c:v>
                </c:pt>
                <c:pt idx="8989" formatCode="General">
                  <c:v>6.0496400000000001</c:v>
                </c:pt>
                <c:pt idx="8990" formatCode="General">
                  <c:v>6.0503200000000001</c:v>
                </c:pt>
                <c:pt idx="8991" formatCode="General">
                  <c:v>6.0509899999999996</c:v>
                </c:pt>
                <c:pt idx="8992" formatCode="General">
                  <c:v>6.05166</c:v>
                </c:pt>
                <c:pt idx="8993" formatCode="General">
                  <c:v>6.0523400000000001</c:v>
                </c:pt>
                <c:pt idx="8994" formatCode="General">
                  <c:v>6.0530099999999996</c:v>
                </c:pt>
                <c:pt idx="8995" formatCode="General">
                  <c:v>6.0536799999999999</c:v>
                </c:pt>
                <c:pt idx="8996" formatCode="General">
                  <c:v>6.0543500000000003</c:v>
                </c:pt>
                <c:pt idx="8997" formatCode="General">
                  <c:v>6.0550300000000004</c:v>
                </c:pt>
                <c:pt idx="8998" formatCode="General">
                  <c:v>6.0556999999999999</c:v>
                </c:pt>
                <c:pt idx="8999" formatCode="General">
                  <c:v>6.0563700000000003</c:v>
                </c:pt>
                <c:pt idx="9000" formatCode="General">
                  <c:v>6.0570500000000003</c:v>
                </c:pt>
                <c:pt idx="9001" formatCode="General">
                  <c:v>6.0577199999999998</c:v>
                </c:pt>
                <c:pt idx="9002" formatCode="General">
                  <c:v>6.0583900000000002</c:v>
                </c:pt>
                <c:pt idx="9003" formatCode="General">
                  <c:v>6.0590700000000002</c:v>
                </c:pt>
                <c:pt idx="9004" formatCode="General">
                  <c:v>6.0597399999999997</c:v>
                </c:pt>
                <c:pt idx="9005" formatCode="General">
                  <c:v>6.0604100000000001</c:v>
                </c:pt>
                <c:pt idx="9006" formatCode="General">
                  <c:v>6.0610799999999996</c:v>
                </c:pt>
                <c:pt idx="9007" formatCode="General">
                  <c:v>6.0617599999999996</c:v>
                </c:pt>
                <c:pt idx="9008" formatCode="General">
                  <c:v>6.06243</c:v>
                </c:pt>
                <c:pt idx="9009" formatCode="General">
                  <c:v>6.0631000000000004</c:v>
                </c:pt>
                <c:pt idx="9010" formatCode="General">
                  <c:v>6.0637800000000004</c:v>
                </c:pt>
                <c:pt idx="9011" formatCode="General">
                  <c:v>6.0644499999999999</c:v>
                </c:pt>
                <c:pt idx="9012" formatCode="General">
                  <c:v>6.0651200000000003</c:v>
                </c:pt>
                <c:pt idx="9013" formatCode="General">
                  <c:v>6.0658000000000003</c:v>
                </c:pt>
                <c:pt idx="9014" formatCode="General">
                  <c:v>6.0664699999999998</c:v>
                </c:pt>
                <c:pt idx="9015" formatCode="General">
                  <c:v>6.0671400000000002</c:v>
                </c:pt>
                <c:pt idx="9016" formatCode="General">
                  <c:v>6.0678099999999997</c:v>
                </c:pt>
                <c:pt idx="9017" formatCode="General">
                  <c:v>6.0684899999999997</c:v>
                </c:pt>
                <c:pt idx="9018" formatCode="General">
                  <c:v>6.0691600000000001</c:v>
                </c:pt>
                <c:pt idx="9019" formatCode="General">
                  <c:v>6.0698299999999996</c:v>
                </c:pt>
                <c:pt idx="9020" formatCode="General">
                  <c:v>6.0705099999999996</c:v>
                </c:pt>
                <c:pt idx="9021" formatCode="General">
                  <c:v>6.07118</c:v>
                </c:pt>
                <c:pt idx="9022" formatCode="General">
                  <c:v>6.0718500000000004</c:v>
                </c:pt>
                <c:pt idx="9023" formatCode="General">
                  <c:v>6.0725300000000004</c:v>
                </c:pt>
                <c:pt idx="9024" formatCode="General">
                  <c:v>6.0731999999999999</c:v>
                </c:pt>
                <c:pt idx="9025" formatCode="General">
                  <c:v>6.0738700000000003</c:v>
                </c:pt>
                <c:pt idx="9026" formatCode="General">
                  <c:v>6.0745399999999998</c:v>
                </c:pt>
                <c:pt idx="9027" formatCode="General">
                  <c:v>6.0752199999999998</c:v>
                </c:pt>
                <c:pt idx="9028" formatCode="General">
                  <c:v>6.0758900000000002</c:v>
                </c:pt>
                <c:pt idx="9029" formatCode="General">
                  <c:v>6.0765599999999997</c:v>
                </c:pt>
                <c:pt idx="9030" formatCode="General">
                  <c:v>6.0772399999999998</c:v>
                </c:pt>
                <c:pt idx="9031" formatCode="General">
                  <c:v>6.0779100000000001</c:v>
                </c:pt>
                <c:pt idx="9032" formatCode="General">
                  <c:v>6.0785799999999997</c:v>
                </c:pt>
                <c:pt idx="9033" formatCode="General">
                  <c:v>6.0792599999999997</c:v>
                </c:pt>
                <c:pt idx="9034" formatCode="General">
                  <c:v>6.0799300000000001</c:v>
                </c:pt>
                <c:pt idx="9035" formatCode="General">
                  <c:v>6.0805999999999996</c:v>
                </c:pt>
                <c:pt idx="9036" formatCode="General">
                  <c:v>6.08127</c:v>
                </c:pt>
                <c:pt idx="9037" formatCode="General">
                  <c:v>6.08195</c:v>
                </c:pt>
                <c:pt idx="9038" formatCode="General">
                  <c:v>6.0826200000000004</c:v>
                </c:pt>
                <c:pt idx="9039" formatCode="General">
                  <c:v>6.0832899999999999</c:v>
                </c:pt>
                <c:pt idx="9040" formatCode="General">
                  <c:v>6.0839699999999999</c:v>
                </c:pt>
                <c:pt idx="9041" formatCode="General">
                  <c:v>6.0846400000000003</c:v>
                </c:pt>
                <c:pt idx="9042" formatCode="General">
                  <c:v>6.0853099999999998</c:v>
                </c:pt>
                <c:pt idx="9043" formatCode="General">
                  <c:v>6.0859899999999998</c:v>
                </c:pt>
                <c:pt idx="9044" formatCode="General">
                  <c:v>6.0866600000000002</c:v>
                </c:pt>
                <c:pt idx="9045" formatCode="General">
                  <c:v>6.0873299999999997</c:v>
                </c:pt>
                <c:pt idx="9046" formatCode="General">
                  <c:v>6.0880000000000001</c:v>
                </c:pt>
                <c:pt idx="9047" formatCode="General">
                  <c:v>6.0886800000000001</c:v>
                </c:pt>
                <c:pt idx="9048" formatCode="General">
                  <c:v>6.0893499999999996</c:v>
                </c:pt>
                <c:pt idx="9049" formatCode="General">
                  <c:v>6.09002</c:v>
                </c:pt>
                <c:pt idx="9050" formatCode="General">
                  <c:v>6.0907</c:v>
                </c:pt>
                <c:pt idx="9051" formatCode="General">
                  <c:v>6.0913700000000004</c:v>
                </c:pt>
                <c:pt idx="9052" formatCode="General">
                  <c:v>6.0920399999999999</c:v>
                </c:pt>
                <c:pt idx="9053" formatCode="General">
                  <c:v>6.0927199999999999</c:v>
                </c:pt>
                <c:pt idx="9054" formatCode="General">
                  <c:v>6.0933900000000003</c:v>
                </c:pt>
                <c:pt idx="9055" formatCode="General">
                  <c:v>6.0940599999999998</c:v>
                </c:pt>
                <c:pt idx="9056" formatCode="General">
                  <c:v>6.0947300000000002</c:v>
                </c:pt>
                <c:pt idx="9057" formatCode="General">
                  <c:v>6.0954100000000002</c:v>
                </c:pt>
                <c:pt idx="9058" formatCode="General">
                  <c:v>6.0960799999999997</c:v>
                </c:pt>
                <c:pt idx="9059" formatCode="General">
                  <c:v>6.0967500000000001</c:v>
                </c:pt>
                <c:pt idx="9060" formatCode="General">
                  <c:v>6.0974300000000001</c:v>
                </c:pt>
                <c:pt idx="9061" formatCode="General">
                  <c:v>6.0980999999999996</c:v>
                </c:pt>
                <c:pt idx="9062" formatCode="General">
                  <c:v>6.09877</c:v>
                </c:pt>
                <c:pt idx="9063" formatCode="General">
                  <c:v>6.09945</c:v>
                </c:pt>
                <c:pt idx="9064" formatCode="General">
                  <c:v>6.1001200000000004</c:v>
                </c:pt>
                <c:pt idx="9065" formatCode="General">
                  <c:v>6.1007899999999999</c:v>
                </c:pt>
                <c:pt idx="9066" formatCode="General">
                  <c:v>6.1014600000000003</c:v>
                </c:pt>
                <c:pt idx="9067" formatCode="General">
                  <c:v>6.1021400000000003</c:v>
                </c:pt>
                <c:pt idx="9068" formatCode="General">
                  <c:v>6.1028099999999998</c:v>
                </c:pt>
                <c:pt idx="9069" formatCode="General">
                  <c:v>6.1034800000000002</c:v>
                </c:pt>
                <c:pt idx="9070" formatCode="General">
                  <c:v>6.1041600000000003</c:v>
                </c:pt>
                <c:pt idx="9071" formatCode="General">
                  <c:v>6.1048299999999998</c:v>
                </c:pt>
                <c:pt idx="9072" formatCode="General">
                  <c:v>6.1055000000000001</c:v>
                </c:pt>
                <c:pt idx="9073" formatCode="General">
                  <c:v>6.1061800000000002</c:v>
                </c:pt>
                <c:pt idx="9074" formatCode="General">
                  <c:v>6.1068499999999997</c:v>
                </c:pt>
                <c:pt idx="9075" formatCode="General">
                  <c:v>6.1075200000000001</c:v>
                </c:pt>
                <c:pt idx="9076" formatCode="General">
                  <c:v>6.1081899999999996</c:v>
                </c:pt>
                <c:pt idx="9077" formatCode="General">
                  <c:v>6.1088699999999996</c:v>
                </c:pt>
                <c:pt idx="9078" formatCode="General">
                  <c:v>6.10954</c:v>
                </c:pt>
                <c:pt idx="9079" formatCode="General">
                  <c:v>6.1102100000000004</c:v>
                </c:pt>
                <c:pt idx="9080" formatCode="General">
                  <c:v>6.1108900000000004</c:v>
                </c:pt>
                <c:pt idx="9081" formatCode="General">
                  <c:v>6.1115599999999999</c:v>
                </c:pt>
                <c:pt idx="9082" formatCode="General">
                  <c:v>6.1122300000000003</c:v>
                </c:pt>
                <c:pt idx="9083" formatCode="General">
                  <c:v>6.1129100000000003</c:v>
                </c:pt>
                <c:pt idx="9084" formatCode="General">
                  <c:v>6.1135799999999998</c:v>
                </c:pt>
                <c:pt idx="9085" formatCode="General">
                  <c:v>6.1142500000000002</c:v>
                </c:pt>
                <c:pt idx="9086" formatCode="General">
                  <c:v>6.1149199999999997</c:v>
                </c:pt>
                <c:pt idx="9087" formatCode="General">
                  <c:v>6.1155999999999997</c:v>
                </c:pt>
                <c:pt idx="9088" formatCode="General">
                  <c:v>6.1162700000000001</c:v>
                </c:pt>
                <c:pt idx="9089" formatCode="General">
                  <c:v>6.1169399999999996</c:v>
                </c:pt>
                <c:pt idx="9090" formatCode="General">
                  <c:v>6.1176199999999996</c:v>
                </c:pt>
                <c:pt idx="9091" formatCode="General">
                  <c:v>6.11829</c:v>
                </c:pt>
                <c:pt idx="9092" formatCode="General">
                  <c:v>6.1189600000000004</c:v>
                </c:pt>
                <c:pt idx="9093" formatCode="General">
                  <c:v>6.1196400000000004</c:v>
                </c:pt>
                <c:pt idx="9094" formatCode="General">
                  <c:v>6.1203099999999999</c:v>
                </c:pt>
                <c:pt idx="9095" formatCode="General">
                  <c:v>6.1209800000000003</c:v>
                </c:pt>
                <c:pt idx="9096" formatCode="General">
                  <c:v>6.1216499999999998</c:v>
                </c:pt>
                <c:pt idx="9097" formatCode="General">
                  <c:v>6.1223299999999998</c:v>
                </c:pt>
                <c:pt idx="9098" formatCode="General">
                  <c:v>6.1230000000000002</c:v>
                </c:pt>
                <c:pt idx="9099" formatCode="General">
                  <c:v>6.1236699999999997</c:v>
                </c:pt>
                <c:pt idx="9100" formatCode="General">
                  <c:v>6.1243499999999997</c:v>
                </c:pt>
                <c:pt idx="9101" formatCode="General">
                  <c:v>6.1250200000000001</c:v>
                </c:pt>
                <c:pt idx="9102" formatCode="General">
                  <c:v>6.1256899999999996</c:v>
                </c:pt>
                <c:pt idx="9103" formatCode="General">
                  <c:v>6.1263699999999996</c:v>
                </c:pt>
                <c:pt idx="9104" formatCode="General">
                  <c:v>6.12704</c:v>
                </c:pt>
                <c:pt idx="9105" formatCode="General">
                  <c:v>6.1277100000000004</c:v>
                </c:pt>
                <c:pt idx="9106" formatCode="General">
                  <c:v>6.1283799999999999</c:v>
                </c:pt>
                <c:pt idx="9107" formatCode="General">
                  <c:v>6.12906</c:v>
                </c:pt>
                <c:pt idx="9108" formatCode="General">
                  <c:v>6.1297300000000003</c:v>
                </c:pt>
                <c:pt idx="9109" formatCode="General">
                  <c:v>6.1303999999999998</c:v>
                </c:pt>
                <c:pt idx="9110" formatCode="General">
                  <c:v>6.1310799999999999</c:v>
                </c:pt>
                <c:pt idx="9111" formatCode="General">
                  <c:v>6.1317500000000003</c:v>
                </c:pt>
                <c:pt idx="9112" formatCode="General">
                  <c:v>6.1324199999999998</c:v>
                </c:pt>
                <c:pt idx="9113" formatCode="General">
                  <c:v>6.1330999999999998</c:v>
                </c:pt>
                <c:pt idx="9114" formatCode="General">
                  <c:v>6.1337700000000002</c:v>
                </c:pt>
                <c:pt idx="9115" formatCode="General">
                  <c:v>6.1344399999999997</c:v>
                </c:pt>
                <c:pt idx="9116" formatCode="General">
                  <c:v>6.1351100000000001</c:v>
                </c:pt>
                <c:pt idx="9117" formatCode="General">
                  <c:v>6.1357900000000001</c:v>
                </c:pt>
                <c:pt idx="9118" formatCode="General">
                  <c:v>6.1364599999999996</c:v>
                </c:pt>
                <c:pt idx="9119" formatCode="General">
                  <c:v>6.13713</c:v>
                </c:pt>
                <c:pt idx="9120" formatCode="General">
                  <c:v>6.13781</c:v>
                </c:pt>
                <c:pt idx="9121" formatCode="General">
                  <c:v>6.1384800000000004</c:v>
                </c:pt>
                <c:pt idx="9122" formatCode="General">
                  <c:v>6.1391499999999999</c:v>
                </c:pt>
                <c:pt idx="9123" formatCode="General">
                  <c:v>6.1398299999999999</c:v>
                </c:pt>
                <c:pt idx="9124" formatCode="General">
                  <c:v>6.1405000000000003</c:v>
                </c:pt>
                <c:pt idx="9125" formatCode="General">
                  <c:v>6.1411699999999998</c:v>
                </c:pt>
                <c:pt idx="9126" formatCode="General">
                  <c:v>6.1418400000000002</c:v>
                </c:pt>
                <c:pt idx="9127" formatCode="General">
                  <c:v>6.1425200000000002</c:v>
                </c:pt>
                <c:pt idx="9128" formatCode="General">
                  <c:v>6.1431899999999997</c:v>
                </c:pt>
                <c:pt idx="9129" formatCode="General">
                  <c:v>6.1438600000000001</c:v>
                </c:pt>
                <c:pt idx="9130" formatCode="General">
                  <c:v>6.1445400000000001</c:v>
                </c:pt>
                <c:pt idx="9131" formatCode="General">
                  <c:v>6.1452099999999996</c:v>
                </c:pt>
                <c:pt idx="9132" formatCode="General">
                  <c:v>6.14588</c:v>
                </c:pt>
                <c:pt idx="9133" formatCode="General">
                  <c:v>6.14656</c:v>
                </c:pt>
                <c:pt idx="9134" formatCode="General">
                  <c:v>6.1472300000000004</c:v>
                </c:pt>
                <c:pt idx="9135" formatCode="General">
                  <c:v>6.1478999999999999</c:v>
                </c:pt>
                <c:pt idx="9136" formatCode="General">
                  <c:v>6.1485700000000003</c:v>
                </c:pt>
                <c:pt idx="9137" formatCode="General">
                  <c:v>6.1492500000000003</c:v>
                </c:pt>
                <c:pt idx="9138" formatCode="General">
                  <c:v>6.1499199999999998</c:v>
                </c:pt>
                <c:pt idx="9139" formatCode="General">
                  <c:v>6.1505900000000002</c:v>
                </c:pt>
                <c:pt idx="9140" formatCode="General">
                  <c:v>6.1512700000000002</c:v>
                </c:pt>
                <c:pt idx="9141" formatCode="General">
                  <c:v>6.1519399999999997</c:v>
                </c:pt>
                <c:pt idx="9142" formatCode="General">
                  <c:v>6.1526100000000001</c:v>
                </c:pt>
                <c:pt idx="9143" formatCode="General">
                  <c:v>6.1532900000000001</c:v>
                </c:pt>
                <c:pt idx="9144" formatCode="General">
                  <c:v>6.1539599999999997</c:v>
                </c:pt>
                <c:pt idx="9145" formatCode="General">
                  <c:v>6.15463</c:v>
                </c:pt>
                <c:pt idx="9146" formatCode="General">
                  <c:v>6.1553100000000001</c:v>
                </c:pt>
                <c:pt idx="9147" formatCode="General">
                  <c:v>6.1559799999999996</c:v>
                </c:pt>
                <c:pt idx="9148" formatCode="General">
                  <c:v>6.15665</c:v>
                </c:pt>
                <c:pt idx="9149" formatCode="General">
                  <c:v>6.1573200000000003</c:v>
                </c:pt>
                <c:pt idx="9150" formatCode="General">
                  <c:v>6.1580000000000004</c:v>
                </c:pt>
                <c:pt idx="9151" formatCode="General">
                  <c:v>6.1586699999999999</c:v>
                </c:pt>
                <c:pt idx="9152" formatCode="General">
                  <c:v>6.1593400000000003</c:v>
                </c:pt>
                <c:pt idx="9153" formatCode="General">
                  <c:v>6.1600200000000003</c:v>
                </c:pt>
                <c:pt idx="9154" formatCode="General">
                  <c:v>6.1606899999999998</c:v>
                </c:pt>
                <c:pt idx="9155" formatCode="General">
                  <c:v>6.1613600000000002</c:v>
                </c:pt>
                <c:pt idx="9156" formatCode="General">
                  <c:v>6.1620400000000002</c:v>
                </c:pt>
                <c:pt idx="9157" formatCode="General">
                  <c:v>6.1627099999999997</c:v>
                </c:pt>
                <c:pt idx="9158" formatCode="General">
                  <c:v>6.1633800000000001</c:v>
                </c:pt>
                <c:pt idx="9159" formatCode="General">
                  <c:v>6.1640499999999996</c:v>
                </c:pt>
                <c:pt idx="9160" formatCode="General">
                  <c:v>6.1647299999999996</c:v>
                </c:pt>
                <c:pt idx="9161" formatCode="General">
                  <c:v>6.1654</c:v>
                </c:pt>
                <c:pt idx="9162" formatCode="General">
                  <c:v>6.1660700000000004</c:v>
                </c:pt>
                <c:pt idx="9163" formatCode="General">
                  <c:v>6.1667500000000004</c:v>
                </c:pt>
                <c:pt idx="9164" formatCode="General">
                  <c:v>6.1674199999999999</c:v>
                </c:pt>
                <c:pt idx="9165" formatCode="General">
                  <c:v>6.1680900000000003</c:v>
                </c:pt>
                <c:pt idx="9166" formatCode="General">
                  <c:v>6.1687700000000003</c:v>
                </c:pt>
                <c:pt idx="9167" formatCode="General">
                  <c:v>6.1694399999999998</c:v>
                </c:pt>
                <c:pt idx="9168" formatCode="General">
                  <c:v>6.1701100000000002</c:v>
                </c:pt>
                <c:pt idx="9169" formatCode="General">
                  <c:v>6.1707799999999997</c:v>
                </c:pt>
                <c:pt idx="9170" formatCode="General">
                  <c:v>6.1714599999999997</c:v>
                </c:pt>
                <c:pt idx="9171" formatCode="General">
                  <c:v>6.1721300000000001</c:v>
                </c:pt>
                <c:pt idx="9172" formatCode="General">
                  <c:v>6.1727999999999996</c:v>
                </c:pt>
                <c:pt idx="9173" formatCode="General">
                  <c:v>6.1734799999999996</c:v>
                </c:pt>
                <c:pt idx="9174" formatCode="General">
                  <c:v>6.17415</c:v>
                </c:pt>
                <c:pt idx="9175" formatCode="General">
                  <c:v>6.1748200000000004</c:v>
                </c:pt>
                <c:pt idx="9176" formatCode="General">
                  <c:v>6.1755000000000004</c:v>
                </c:pt>
                <c:pt idx="9177" formatCode="General">
                  <c:v>6.1761699999999999</c:v>
                </c:pt>
                <c:pt idx="9178" formatCode="General">
                  <c:v>6.1768400000000003</c:v>
                </c:pt>
                <c:pt idx="9179" formatCode="General">
                  <c:v>6.1775099999999998</c:v>
                </c:pt>
                <c:pt idx="9180" formatCode="General">
                  <c:v>6.1781899999999998</c:v>
                </c:pt>
                <c:pt idx="9181" formatCode="General">
                  <c:v>6.1788600000000002</c:v>
                </c:pt>
                <c:pt idx="9182" formatCode="General">
                  <c:v>6.1795299999999997</c:v>
                </c:pt>
                <c:pt idx="9183" formatCode="General">
                  <c:v>6.1802099999999998</c:v>
                </c:pt>
                <c:pt idx="9184" formatCode="General">
                  <c:v>6.1808800000000002</c:v>
                </c:pt>
                <c:pt idx="9185" formatCode="General">
                  <c:v>6.1815499999999997</c:v>
                </c:pt>
                <c:pt idx="9186" formatCode="General">
                  <c:v>6.1822299999999997</c:v>
                </c:pt>
                <c:pt idx="9187" formatCode="General">
                  <c:v>6.1829000000000001</c:v>
                </c:pt>
                <c:pt idx="9188" formatCode="General">
                  <c:v>6.1835699999999996</c:v>
                </c:pt>
                <c:pt idx="9189" formatCode="General">
                  <c:v>6.18424</c:v>
                </c:pt>
                <c:pt idx="9190" formatCode="General">
                  <c:v>6.18492</c:v>
                </c:pt>
                <c:pt idx="9191" formatCode="General">
                  <c:v>6.1855900000000004</c:v>
                </c:pt>
                <c:pt idx="9192" formatCode="General">
                  <c:v>6.1862599999999999</c:v>
                </c:pt>
                <c:pt idx="9193" formatCode="General">
                  <c:v>6.1869399999999999</c:v>
                </c:pt>
                <c:pt idx="9194" formatCode="General">
                  <c:v>6.1876100000000003</c:v>
                </c:pt>
                <c:pt idx="9195" formatCode="General">
                  <c:v>6.1882799999999998</c:v>
                </c:pt>
                <c:pt idx="9196" formatCode="General">
                  <c:v>6.1889599999999998</c:v>
                </c:pt>
                <c:pt idx="9197" formatCode="General">
                  <c:v>6.1896300000000002</c:v>
                </c:pt>
                <c:pt idx="9198" formatCode="General">
                  <c:v>6.1902999999999997</c:v>
                </c:pt>
                <c:pt idx="9199" formatCode="General">
                  <c:v>6.1909700000000001</c:v>
                </c:pt>
                <c:pt idx="9200" formatCode="General">
                  <c:v>6.1916500000000001</c:v>
                </c:pt>
                <c:pt idx="9201" formatCode="General">
                  <c:v>6.1923199999999996</c:v>
                </c:pt>
                <c:pt idx="9202" formatCode="General">
                  <c:v>6.19299</c:v>
                </c:pt>
                <c:pt idx="9203" formatCode="General">
                  <c:v>6.19367</c:v>
                </c:pt>
                <c:pt idx="9204" formatCode="General">
                  <c:v>6.1943400000000004</c:v>
                </c:pt>
                <c:pt idx="9205" formatCode="General">
                  <c:v>6.1950099999999999</c:v>
                </c:pt>
                <c:pt idx="9206" formatCode="General">
                  <c:v>6.1956899999999999</c:v>
                </c:pt>
                <c:pt idx="9207" formatCode="General">
                  <c:v>6.1963600000000003</c:v>
                </c:pt>
                <c:pt idx="9208" formatCode="General">
                  <c:v>6.1970299999999998</c:v>
                </c:pt>
                <c:pt idx="9209" formatCode="General">
                  <c:v>6.1977000000000002</c:v>
                </c:pt>
                <c:pt idx="9210" formatCode="General">
                  <c:v>6.1983800000000002</c:v>
                </c:pt>
                <c:pt idx="9211" formatCode="General">
                  <c:v>6.1990499999999997</c:v>
                </c:pt>
                <c:pt idx="9212" formatCode="General">
                  <c:v>6.1997200000000001</c:v>
                </c:pt>
                <c:pt idx="9213" formatCode="General">
                  <c:v>6.2004000000000001</c:v>
                </c:pt>
                <c:pt idx="9214" formatCode="General">
                  <c:v>6.2010699999999996</c:v>
                </c:pt>
                <c:pt idx="9215" formatCode="General">
                  <c:v>6.20174</c:v>
                </c:pt>
                <c:pt idx="9216" formatCode="General">
                  <c:v>6.20242</c:v>
                </c:pt>
                <c:pt idx="9217" formatCode="General">
                  <c:v>6.2030900000000004</c:v>
                </c:pt>
                <c:pt idx="9218" formatCode="General">
                  <c:v>6.2037599999999999</c:v>
                </c:pt>
                <c:pt idx="9219" formatCode="General">
                  <c:v>6.2044300000000003</c:v>
                </c:pt>
                <c:pt idx="9220" formatCode="General">
                  <c:v>6.2051100000000003</c:v>
                </c:pt>
                <c:pt idx="9221" formatCode="General">
                  <c:v>6.2057799999999999</c:v>
                </c:pt>
                <c:pt idx="9222" formatCode="General">
                  <c:v>6.2064500000000002</c:v>
                </c:pt>
                <c:pt idx="9223" formatCode="General">
                  <c:v>6.2071300000000003</c:v>
                </c:pt>
                <c:pt idx="9224" formatCode="General">
                  <c:v>6.2077999999999998</c:v>
                </c:pt>
                <c:pt idx="9225" formatCode="General">
                  <c:v>6.2084700000000002</c:v>
                </c:pt>
                <c:pt idx="9226" formatCode="General">
                  <c:v>6.2091500000000002</c:v>
                </c:pt>
                <c:pt idx="9227" formatCode="General">
                  <c:v>6.2098199999999997</c:v>
                </c:pt>
                <c:pt idx="9228" formatCode="General">
                  <c:v>6.2104900000000001</c:v>
                </c:pt>
                <c:pt idx="9229" formatCode="General">
                  <c:v>6.2111599999999996</c:v>
                </c:pt>
                <c:pt idx="9230" formatCode="General">
                  <c:v>6.2118399999999996</c:v>
                </c:pt>
                <c:pt idx="9231" formatCode="General">
                  <c:v>6.21251</c:v>
                </c:pt>
                <c:pt idx="9232" formatCode="General">
                  <c:v>6.2131800000000004</c:v>
                </c:pt>
                <c:pt idx="9233" formatCode="General">
                  <c:v>6.2138600000000004</c:v>
                </c:pt>
                <c:pt idx="9234" formatCode="General">
                  <c:v>6.2145299999999999</c:v>
                </c:pt>
                <c:pt idx="9235" formatCode="General">
                  <c:v>6.2152000000000003</c:v>
                </c:pt>
                <c:pt idx="9236" formatCode="General">
                  <c:v>6.2158800000000003</c:v>
                </c:pt>
                <c:pt idx="9237" formatCode="General">
                  <c:v>6.2165499999999998</c:v>
                </c:pt>
                <c:pt idx="9238" formatCode="General">
                  <c:v>6.2172200000000002</c:v>
                </c:pt>
                <c:pt idx="9239" formatCode="General">
                  <c:v>6.2178899999999997</c:v>
                </c:pt>
                <c:pt idx="9240" formatCode="General">
                  <c:v>6.2185699999999997</c:v>
                </c:pt>
                <c:pt idx="9241" formatCode="General">
                  <c:v>6.2192400000000001</c:v>
                </c:pt>
                <c:pt idx="9242" formatCode="General">
                  <c:v>6.2199099999999996</c:v>
                </c:pt>
                <c:pt idx="9243" formatCode="General">
                  <c:v>6.2205899999999996</c:v>
                </c:pt>
                <c:pt idx="9244" formatCode="General">
                  <c:v>6.22126</c:v>
                </c:pt>
                <c:pt idx="9245" formatCode="General">
                  <c:v>6.2219300000000004</c:v>
                </c:pt>
                <c:pt idx="9246" formatCode="General">
                  <c:v>6.2226100000000004</c:v>
                </c:pt>
                <c:pt idx="9247" formatCode="General">
                  <c:v>6.2232799999999999</c:v>
                </c:pt>
                <c:pt idx="9248" formatCode="General">
                  <c:v>6.2239500000000003</c:v>
                </c:pt>
                <c:pt idx="9249" formatCode="General">
                  <c:v>6.2246199999999998</c:v>
                </c:pt>
                <c:pt idx="9250" formatCode="General">
                  <c:v>6.2252999999999998</c:v>
                </c:pt>
                <c:pt idx="9251" formatCode="General">
                  <c:v>6.2259700000000002</c:v>
                </c:pt>
                <c:pt idx="9252" formatCode="General">
                  <c:v>6.2266399999999997</c:v>
                </c:pt>
                <c:pt idx="9253" formatCode="General">
                  <c:v>6.2273199999999997</c:v>
                </c:pt>
                <c:pt idx="9254" formatCode="General">
                  <c:v>6.2279900000000001</c:v>
                </c:pt>
                <c:pt idx="9255" formatCode="General">
                  <c:v>6.2286599999999996</c:v>
                </c:pt>
                <c:pt idx="9256" formatCode="General">
                  <c:v>6.2293399999999997</c:v>
                </c:pt>
                <c:pt idx="9257" formatCode="General">
                  <c:v>6.23001</c:v>
                </c:pt>
                <c:pt idx="9258" formatCode="General">
                  <c:v>6.2306800000000004</c:v>
                </c:pt>
                <c:pt idx="9259" formatCode="General">
                  <c:v>6.2313499999999999</c:v>
                </c:pt>
                <c:pt idx="9260" formatCode="General">
                  <c:v>6.23203</c:v>
                </c:pt>
                <c:pt idx="9261" formatCode="General">
                  <c:v>6.2327000000000004</c:v>
                </c:pt>
                <c:pt idx="9262" formatCode="General">
                  <c:v>6.2333699999999999</c:v>
                </c:pt>
                <c:pt idx="9263" formatCode="General">
                  <c:v>6.2340499999999999</c:v>
                </c:pt>
                <c:pt idx="9264" formatCode="General">
                  <c:v>6.2347200000000003</c:v>
                </c:pt>
                <c:pt idx="9265" formatCode="General">
                  <c:v>6.2353899999999998</c:v>
                </c:pt>
                <c:pt idx="9266" formatCode="General">
                  <c:v>6.2360699999999998</c:v>
                </c:pt>
                <c:pt idx="9267" formatCode="General">
                  <c:v>6.2367400000000002</c:v>
                </c:pt>
                <c:pt idx="9268" formatCode="General">
                  <c:v>6.2374099999999997</c:v>
                </c:pt>
                <c:pt idx="9269" formatCode="General">
                  <c:v>6.2380800000000001</c:v>
                </c:pt>
                <c:pt idx="9270" formatCode="General">
                  <c:v>6.2387600000000001</c:v>
                </c:pt>
                <c:pt idx="9271" formatCode="General">
                  <c:v>6.2394299999999996</c:v>
                </c:pt>
                <c:pt idx="9272" formatCode="General">
                  <c:v>6.2401</c:v>
                </c:pt>
                <c:pt idx="9273" formatCode="General">
                  <c:v>6.24078</c:v>
                </c:pt>
                <c:pt idx="9274" formatCode="General">
                  <c:v>6.2414500000000004</c:v>
                </c:pt>
                <c:pt idx="9275" formatCode="General">
                  <c:v>6.2421199999999999</c:v>
                </c:pt>
                <c:pt idx="9276" formatCode="General">
                  <c:v>6.2427999999999999</c:v>
                </c:pt>
                <c:pt idx="9277" formatCode="General">
                  <c:v>6.2434700000000003</c:v>
                </c:pt>
                <c:pt idx="9278" formatCode="General">
                  <c:v>6.2441399999999998</c:v>
                </c:pt>
                <c:pt idx="9279" formatCode="General">
                  <c:v>6.2448100000000002</c:v>
                </c:pt>
                <c:pt idx="9280" formatCode="General">
                  <c:v>6.2454900000000002</c:v>
                </c:pt>
                <c:pt idx="9281" formatCode="General">
                  <c:v>6.2461599999999997</c:v>
                </c:pt>
                <c:pt idx="9282" formatCode="General">
                  <c:v>6.2468300000000001</c:v>
                </c:pt>
                <c:pt idx="9283" formatCode="General">
                  <c:v>6.2475100000000001</c:v>
                </c:pt>
                <c:pt idx="9284" formatCode="General">
                  <c:v>6.2481799999999996</c:v>
                </c:pt>
                <c:pt idx="9285" formatCode="General">
                  <c:v>6.24885</c:v>
                </c:pt>
                <c:pt idx="9286" formatCode="General">
                  <c:v>6.24953</c:v>
                </c:pt>
                <c:pt idx="9287" formatCode="General">
                  <c:v>6.2502000000000004</c:v>
                </c:pt>
                <c:pt idx="9288" formatCode="General">
                  <c:v>6.2508699999999999</c:v>
                </c:pt>
                <c:pt idx="9289" formatCode="General">
                  <c:v>6.2515400000000003</c:v>
                </c:pt>
                <c:pt idx="9290" formatCode="General">
                  <c:v>6.2522200000000003</c:v>
                </c:pt>
                <c:pt idx="9291" formatCode="General">
                  <c:v>6.2528899999999998</c:v>
                </c:pt>
                <c:pt idx="9292" formatCode="General">
                  <c:v>6.2535600000000002</c:v>
                </c:pt>
                <c:pt idx="9293" formatCode="General">
                  <c:v>6.2542400000000002</c:v>
                </c:pt>
                <c:pt idx="9294" formatCode="General">
                  <c:v>6.2549099999999997</c:v>
                </c:pt>
                <c:pt idx="9295" formatCode="General">
                  <c:v>6.2555800000000001</c:v>
                </c:pt>
                <c:pt idx="9296" formatCode="General">
                  <c:v>6.2562600000000002</c:v>
                </c:pt>
                <c:pt idx="9297" formatCode="General">
                  <c:v>6.2569299999999997</c:v>
                </c:pt>
                <c:pt idx="9298" formatCode="General">
                  <c:v>6.2576000000000001</c:v>
                </c:pt>
                <c:pt idx="9299" formatCode="General">
                  <c:v>6.2582700000000004</c:v>
                </c:pt>
                <c:pt idx="9300" formatCode="General">
                  <c:v>6.2589499999999996</c:v>
                </c:pt>
                <c:pt idx="9301" formatCode="General">
                  <c:v>6.25962</c:v>
                </c:pt>
                <c:pt idx="9302" formatCode="General">
                  <c:v>6.2602900000000004</c:v>
                </c:pt>
                <c:pt idx="9303" formatCode="General">
                  <c:v>6.2609700000000004</c:v>
                </c:pt>
                <c:pt idx="9304" formatCode="General">
                  <c:v>6.2616399999999999</c:v>
                </c:pt>
                <c:pt idx="9305" formatCode="General">
                  <c:v>6.2623100000000003</c:v>
                </c:pt>
                <c:pt idx="9306" formatCode="General">
                  <c:v>6.2629900000000003</c:v>
                </c:pt>
                <c:pt idx="9307" formatCode="General">
                  <c:v>6.2636599999999998</c:v>
                </c:pt>
                <c:pt idx="9308" formatCode="General">
                  <c:v>6.2643300000000002</c:v>
                </c:pt>
                <c:pt idx="9309" formatCode="General">
                  <c:v>6.2649999999999997</c:v>
                </c:pt>
                <c:pt idx="9310" formatCode="General">
                  <c:v>6.2656799999999997</c:v>
                </c:pt>
                <c:pt idx="9311" formatCode="General">
                  <c:v>6.2663500000000001</c:v>
                </c:pt>
                <c:pt idx="9312" formatCode="General">
                  <c:v>6.2670199999999996</c:v>
                </c:pt>
                <c:pt idx="9313" formatCode="General">
                  <c:v>6.2676999999999996</c:v>
                </c:pt>
                <c:pt idx="9314" formatCode="General">
                  <c:v>6.26837</c:v>
                </c:pt>
                <c:pt idx="9315" formatCode="General">
                  <c:v>6.2690400000000004</c:v>
                </c:pt>
                <c:pt idx="9316" formatCode="General">
                  <c:v>6.2697200000000004</c:v>
                </c:pt>
                <c:pt idx="9317" formatCode="General">
                  <c:v>6.2703899999999999</c:v>
                </c:pt>
                <c:pt idx="9318" formatCode="General">
                  <c:v>6.2710600000000003</c:v>
                </c:pt>
                <c:pt idx="9319" formatCode="General">
                  <c:v>6.2717299999999998</c:v>
                </c:pt>
                <c:pt idx="9320" formatCode="General">
                  <c:v>6.2724099999999998</c:v>
                </c:pt>
                <c:pt idx="9321" formatCode="General">
                  <c:v>6.2730800000000002</c:v>
                </c:pt>
                <c:pt idx="9322" formatCode="General">
                  <c:v>6.2737499999999997</c:v>
                </c:pt>
                <c:pt idx="9323" formatCode="General">
                  <c:v>6.2744299999999997</c:v>
                </c:pt>
                <c:pt idx="9324" formatCode="General">
                  <c:v>6.2751000000000001</c:v>
                </c:pt>
                <c:pt idx="9325" formatCode="General">
                  <c:v>6.2757699999999996</c:v>
                </c:pt>
                <c:pt idx="9326" formatCode="General">
                  <c:v>6.2764499999999996</c:v>
                </c:pt>
                <c:pt idx="9327" formatCode="General">
                  <c:v>6.27712</c:v>
                </c:pt>
                <c:pt idx="9328" formatCode="General">
                  <c:v>6.2777900000000004</c:v>
                </c:pt>
                <c:pt idx="9329" formatCode="General">
                  <c:v>6.2784599999999999</c:v>
                </c:pt>
                <c:pt idx="9330" formatCode="General">
                  <c:v>6.2791399999999999</c:v>
                </c:pt>
                <c:pt idx="9331" formatCode="General">
                  <c:v>6.2798100000000003</c:v>
                </c:pt>
                <c:pt idx="9332" formatCode="General">
                  <c:v>6.2804799999999998</c:v>
                </c:pt>
                <c:pt idx="9333" formatCode="General">
                  <c:v>6.2811599999999999</c:v>
                </c:pt>
                <c:pt idx="9334" formatCode="General">
                  <c:v>6.2818300000000002</c:v>
                </c:pt>
                <c:pt idx="9335" formatCode="General">
                  <c:v>6.2824999999999998</c:v>
                </c:pt>
                <c:pt idx="9336" formatCode="General">
                  <c:v>6.2831799999999998</c:v>
                </c:pt>
                <c:pt idx="9337" formatCode="General">
                  <c:v>6.2838500000000002</c:v>
                </c:pt>
                <c:pt idx="9338" formatCode="General">
                  <c:v>6.2845199999999997</c:v>
                </c:pt>
                <c:pt idx="9339" formatCode="General">
                  <c:v>6.2851999999999997</c:v>
                </c:pt>
                <c:pt idx="9340" formatCode="General">
                  <c:v>6.2858700000000001</c:v>
                </c:pt>
                <c:pt idx="9341" formatCode="General">
                  <c:v>6.2865399999999996</c:v>
                </c:pt>
                <c:pt idx="9342" formatCode="General">
                  <c:v>6.28721</c:v>
                </c:pt>
                <c:pt idx="9343" formatCode="General">
                  <c:v>6.28789</c:v>
                </c:pt>
                <c:pt idx="9344" formatCode="General">
                  <c:v>6.2885600000000004</c:v>
                </c:pt>
                <c:pt idx="9345" formatCode="General">
                  <c:v>6.2892299999999999</c:v>
                </c:pt>
                <c:pt idx="9346" formatCode="General">
                  <c:v>6.2899099999999999</c:v>
                </c:pt>
                <c:pt idx="9347" formatCode="General">
                  <c:v>6.2905800000000003</c:v>
                </c:pt>
                <c:pt idx="9348" formatCode="General">
                  <c:v>6.2912499999999998</c:v>
                </c:pt>
                <c:pt idx="9349" formatCode="General">
                  <c:v>6.2919299999999998</c:v>
                </c:pt>
                <c:pt idx="9350" formatCode="General">
                  <c:v>6.2926000000000002</c:v>
                </c:pt>
                <c:pt idx="9351" formatCode="General">
                  <c:v>6.2932699999999997</c:v>
                </c:pt>
                <c:pt idx="9352" formatCode="General">
                  <c:v>6.2939400000000001</c:v>
                </c:pt>
                <c:pt idx="9353" formatCode="General">
                  <c:v>6.2946200000000001</c:v>
                </c:pt>
                <c:pt idx="9354" formatCode="General">
                  <c:v>6.2952899999999996</c:v>
                </c:pt>
                <c:pt idx="9355" formatCode="General">
                  <c:v>6.29596</c:v>
                </c:pt>
                <c:pt idx="9356" formatCode="General">
                  <c:v>6.29664</c:v>
                </c:pt>
                <c:pt idx="9357" formatCode="General">
                  <c:v>6.2973100000000004</c:v>
                </c:pt>
                <c:pt idx="9358" formatCode="General">
                  <c:v>6.2979799999999999</c:v>
                </c:pt>
                <c:pt idx="9359" formatCode="General">
                  <c:v>6.2986599999999999</c:v>
                </c:pt>
                <c:pt idx="9360" formatCode="General">
                  <c:v>6.2993300000000003</c:v>
                </c:pt>
                <c:pt idx="9361" formatCode="General">
                  <c:v>6.3</c:v>
                </c:pt>
                <c:pt idx="9362" formatCode="General">
                  <c:v>6.3006700000000002</c:v>
                </c:pt>
                <c:pt idx="9363" formatCode="General">
                  <c:v>6.3013500000000002</c:v>
                </c:pt>
                <c:pt idx="9364" formatCode="General">
                  <c:v>6.3020199999999997</c:v>
                </c:pt>
                <c:pt idx="9365" formatCode="General">
                  <c:v>6.3026900000000001</c:v>
                </c:pt>
                <c:pt idx="9366" formatCode="General">
                  <c:v>6.3033700000000001</c:v>
                </c:pt>
                <c:pt idx="9367" formatCode="General">
                  <c:v>6.3040399999999996</c:v>
                </c:pt>
                <c:pt idx="9368" formatCode="General">
                  <c:v>6.30471</c:v>
                </c:pt>
                <c:pt idx="9369" formatCode="General">
                  <c:v>6.3053900000000001</c:v>
                </c:pt>
                <c:pt idx="9370" formatCode="General">
                  <c:v>6.3060600000000004</c:v>
                </c:pt>
                <c:pt idx="9371" formatCode="General">
                  <c:v>6.3067299999999999</c:v>
                </c:pt>
                <c:pt idx="9372" formatCode="General">
                  <c:v>6.3074000000000003</c:v>
                </c:pt>
                <c:pt idx="9373" formatCode="General">
                  <c:v>6.3080800000000004</c:v>
                </c:pt>
                <c:pt idx="9374" formatCode="General">
                  <c:v>6.3087499999999999</c:v>
                </c:pt>
                <c:pt idx="9375" formatCode="General">
                  <c:v>6.3094200000000003</c:v>
                </c:pt>
                <c:pt idx="9376" formatCode="General">
                  <c:v>6.3101000000000003</c:v>
                </c:pt>
                <c:pt idx="9377" formatCode="General">
                  <c:v>6.3107699999999998</c:v>
                </c:pt>
                <c:pt idx="9378" formatCode="General">
                  <c:v>6.3114400000000002</c:v>
                </c:pt>
                <c:pt idx="9379" formatCode="General">
                  <c:v>6.3121200000000002</c:v>
                </c:pt>
                <c:pt idx="9380" formatCode="General">
                  <c:v>6.3127899999999997</c:v>
                </c:pt>
                <c:pt idx="9381" formatCode="General">
                  <c:v>6.3134600000000001</c:v>
                </c:pt>
                <c:pt idx="9382" formatCode="General">
                  <c:v>6.3141299999999996</c:v>
                </c:pt>
                <c:pt idx="9383" formatCode="General">
                  <c:v>6.3148099999999996</c:v>
                </c:pt>
                <c:pt idx="9384" formatCode="General">
                  <c:v>6.31548</c:v>
                </c:pt>
                <c:pt idx="9385" formatCode="General">
                  <c:v>6.3161500000000004</c:v>
                </c:pt>
                <c:pt idx="9386" formatCode="General">
                  <c:v>6.3168300000000004</c:v>
                </c:pt>
                <c:pt idx="9387" formatCode="General">
                  <c:v>6.3174999999999999</c:v>
                </c:pt>
                <c:pt idx="9388" formatCode="General">
                  <c:v>6.3181700000000003</c:v>
                </c:pt>
                <c:pt idx="9389" formatCode="General">
                  <c:v>6.3188500000000003</c:v>
                </c:pt>
                <c:pt idx="9390" formatCode="General">
                  <c:v>6.3195199999999998</c:v>
                </c:pt>
                <c:pt idx="9391" formatCode="General">
                  <c:v>6.3201900000000002</c:v>
                </c:pt>
                <c:pt idx="9392" formatCode="General">
                  <c:v>6.3208599999999997</c:v>
                </c:pt>
                <c:pt idx="9393" formatCode="General">
                  <c:v>6.3215399999999997</c:v>
                </c:pt>
                <c:pt idx="9394" formatCode="General">
                  <c:v>6.3222100000000001</c:v>
                </c:pt>
                <c:pt idx="9395" formatCode="General">
                  <c:v>6.3228799999999996</c:v>
                </c:pt>
                <c:pt idx="9396" formatCode="General">
                  <c:v>6.3235599999999996</c:v>
                </c:pt>
                <c:pt idx="9397" formatCode="General">
                  <c:v>6.32423</c:v>
                </c:pt>
                <c:pt idx="9398" formatCode="General">
                  <c:v>6.3249000000000004</c:v>
                </c:pt>
                <c:pt idx="9399" formatCode="General">
                  <c:v>6.3255800000000004</c:v>
                </c:pt>
                <c:pt idx="9400" formatCode="General">
                  <c:v>6.3262499999999999</c:v>
                </c:pt>
                <c:pt idx="9401" formatCode="General">
                  <c:v>6.3269200000000003</c:v>
                </c:pt>
                <c:pt idx="9402" formatCode="General">
                  <c:v>6.3275899999999998</c:v>
                </c:pt>
                <c:pt idx="9403" formatCode="General">
                  <c:v>6.3282699999999998</c:v>
                </c:pt>
                <c:pt idx="9404" formatCode="General">
                  <c:v>6.3289400000000002</c:v>
                </c:pt>
                <c:pt idx="9405" formatCode="General">
                  <c:v>6.3296099999999997</c:v>
                </c:pt>
                <c:pt idx="9406" formatCode="General">
                  <c:v>6.3302899999999998</c:v>
                </c:pt>
                <c:pt idx="9407" formatCode="General">
                  <c:v>6.3309600000000001</c:v>
                </c:pt>
                <c:pt idx="9408" formatCode="General">
                  <c:v>6.3316299999999996</c:v>
                </c:pt>
                <c:pt idx="9409" formatCode="General">
                  <c:v>6.3323099999999997</c:v>
                </c:pt>
                <c:pt idx="9410" formatCode="General">
                  <c:v>6.3329800000000001</c:v>
                </c:pt>
                <c:pt idx="9411" formatCode="General">
                  <c:v>6.3336499999999996</c:v>
                </c:pt>
                <c:pt idx="9412" formatCode="General">
                  <c:v>6.33432</c:v>
                </c:pt>
                <c:pt idx="9413" formatCode="General">
                  <c:v>6.335</c:v>
                </c:pt>
                <c:pt idx="9414" formatCode="General">
                  <c:v>6.3356700000000004</c:v>
                </c:pt>
                <c:pt idx="9415" formatCode="General">
                  <c:v>6.3363399999999999</c:v>
                </c:pt>
                <c:pt idx="9416" formatCode="General">
                  <c:v>6.3370199999999999</c:v>
                </c:pt>
                <c:pt idx="9417" formatCode="General">
                  <c:v>6.3376900000000003</c:v>
                </c:pt>
                <c:pt idx="9418" formatCode="General">
                  <c:v>6.3383599999999998</c:v>
                </c:pt>
                <c:pt idx="9419" formatCode="General">
                  <c:v>6.3390399999999998</c:v>
                </c:pt>
                <c:pt idx="9420" formatCode="General">
                  <c:v>6.3397100000000002</c:v>
                </c:pt>
                <c:pt idx="9421" formatCode="General">
                  <c:v>6.3403799999999997</c:v>
                </c:pt>
                <c:pt idx="9422" formatCode="General">
                  <c:v>6.3410500000000001</c:v>
                </c:pt>
                <c:pt idx="9423" formatCode="General">
                  <c:v>6.3417300000000001</c:v>
                </c:pt>
                <c:pt idx="9424" formatCode="General">
                  <c:v>6.3423999999999996</c:v>
                </c:pt>
                <c:pt idx="9425" formatCode="General">
                  <c:v>6.34307</c:v>
                </c:pt>
                <c:pt idx="9426" formatCode="General">
                  <c:v>6.34375</c:v>
                </c:pt>
                <c:pt idx="9427" formatCode="General">
                  <c:v>6.3444200000000004</c:v>
                </c:pt>
                <c:pt idx="9428" formatCode="General">
                  <c:v>6.3450899999999999</c:v>
                </c:pt>
                <c:pt idx="9429" formatCode="General">
                  <c:v>6.3457699999999999</c:v>
                </c:pt>
                <c:pt idx="9430" formatCode="General">
                  <c:v>6.3464400000000003</c:v>
                </c:pt>
                <c:pt idx="9431" formatCode="General">
                  <c:v>6.3471099999999998</c:v>
                </c:pt>
                <c:pt idx="9432" formatCode="General">
                  <c:v>6.3477800000000002</c:v>
                </c:pt>
                <c:pt idx="9433" formatCode="General">
                  <c:v>6.3484600000000002</c:v>
                </c:pt>
                <c:pt idx="9434" formatCode="General">
                  <c:v>6.3491299999999997</c:v>
                </c:pt>
                <c:pt idx="9435" formatCode="General">
                  <c:v>6.3498000000000001</c:v>
                </c:pt>
                <c:pt idx="9436" formatCode="General">
                  <c:v>6.3504800000000001</c:v>
                </c:pt>
                <c:pt idx="9437" formatCode="General">
                  <c:v>6.3511499999999996</c:v>
                </c:pt>
                <c:pt idx="9438" formatCode="General">
                  <c:v>6.35182</c:v>
                </c:pt>
                <c:pt idx="9439" formatCode="General">
                  <c:v>6.3525</c:v>
                </c:pt>
                <c:pt idx="9440" formatCode="General">
                  <c:v>6.3531700000000004</c:v>
                </c:pt>
                <c:pt idx="9441" formatCode="General">
                  <c:v>6.3538399999999999</c:v>
                </c:pt>
                <c:pt idx="9442" formatCode="General">
                  <c:v>6.3545100000000003</c:v>
                </c:pt>
                <c:pt idx="9443" formatCode="General">
                  <c:v>6.3551900000000003</c:v>
                </c:pt>
                <c:pt idx="9444" formatCode="General">
                  <c:v>6.3558599999999998</c:v>
                </c:pt>
                <c:pt idx="9445" formatCode="General">
                  <c:v>6.3565300000000002</c:v>
                </c:pt>
                <c:pt idx="9446" formatCode="General">
                  <c:v>6.3572100000000002</c:v>
                </c:pt>
                <c:pt idx="9447" formatCode="General">
                  <c:v>6.3578799999999998</c:v>
                </c:pt>
                <c:pt idx="9448" formatCode="General">
                  <c:v>6.3585500000000001</c:v>
                </c:pt>
                <c:pt idx="9449" formatCode="General">
                  <c:v>6.3592300000000002</c:v>
                </c:pt>
                <c:pt idx="9450" formatCode="General">
                  <c:v>6.3598999999999997</c:v>
                </c:pt>
                <c:pt idx="9451" formatCode="General">
                  <c:v>6.3605700000000001</c:v>
                </c:pt>
                <c:pt idx="9452" formatCode="General">
                  <c:v>6.3612399999999996</c:v>
                </c:pt>
                <c:pt idx="9453" formatCode="General">
                  <c:v>6.3619199999999996</c:v>
                </c:pt>
                <c:pt idx="9454" formatCode="General">
                  <c:v>6.36259</c:v>
                </c:pt>
                <c:pt idx="9455" formatCode="General">
                  <c:v>6.3632600000000004</c:v>
                </c:pt>
                <c:pt idx="9456" formatCode="General">
                  <c:v>6.3639400000000004</c:v>
                </c:pt>
                <c:pt idx="9457" formatCode="General">
                  <c:v>6.3646099999999999</c:v>
                </c:pt>
                <c:pt idx="9458" formatCode="General">
                  <c:v>6.3652800000000003</c:v>
                </c:pt>
                <c:pt idx="9459" formatCode="General">
                  <c:v>6.3659600000000003</c:v>
                </c:pt>
                <c:pt idx="9460" formatCode="General">
                  <c:v>6.3666299999999998</c:v>
                </c:pt>
                <c:pt idx="9461" formatCode="General">
                  <c:v>6.3673000000000002</c:v>
                </c:pt>
                <c:pt idx="9462" formatCode="General">
                  <c:v>6.3679699999999997</c:v>
                </c:pt>
                <c:pt idx="9463" formatCode="General">
                  <c:v>6.3686499999999997</c:v>
                </c:pt>
                <c:pt idx="9464" formatCode="General">
                  <c:v>6.3693200000000001</c:v>
                </c:pt>
                <c:pt idx="9465" formatCode="General">
                  <c:v>6.3699899999999996</c:v>
                </c:pt>
                <c:pt idx="9466" formatCode="General">
                  <c:v>6.3706699999999996</c:v>
                </c:pt>
                <c:pt idx="9467" formatCode="General">
                  <c:v>6.37134</c:v>
                </c:pt>
                <c:pt idx="9468" formatCode="General">
                  <c:v>6.3720100000000004</c:v>
                </c:pt>
                <c:pt idx="9469" formatCode="General">
                  <c:v>6.3726900000000004</c:v>
                </c:pt>
                <c:pt idx="9470" formatCode="General">
                  <c:v>6.3733599999999999</c:v>
                </c:pt>
                <c:pt idx="9471" formatCode="General">
                  <c:v>6.3740300000000003</c:v>
                </c:pt>
                <c:pt idx="9472" formatCode="General">
                  <c:v>6.3746999999999998</c:v>
                </c:pt>
                <c:pt idx="9473" formatCode="General">
                  <c:v>6.3753799999999998</c:v>
                </c:pt>
                <c:pt idx="9474" formatCode="General">
                  <c:v>6.3760500000000002</c:v>
                </c:pt>
                <c:pt idx="9475" formatCode="General">
                  <c:v>6.3767199999999997</c:v>
                </c:pt>
                <c:pt idx="9476" formatCode="General">
                  <c:v>6.3773999999999997</c:v>
                </c:pt>
                <c:pt idx="9477" formatCode="General">
                  <c:v>6.3780700000000001</c:v>
                </c:pt>
                <c:pt idx="9478" formatCode="General">
                  <c:v>6.3787399999999996</c:v>
                </c:pt>
                <c:pt idx="9479" formatCode="General">
                  <c:v>6.3794199999999996</c:v>
                </c:pt>
                <c:pt idx="9480" formatCode="General">
                  <c:v>6.38009</c:v>
                </c:pt>
                <c:pt idx="9481" formatCode="General">
                  <c:v>6.3807600000000004</c:v>
                </c:pt>
                <c:pt idx="9482" formatCode="General">
                  <c:v>6.3814299999999999</c:v>
                </c:pt>
                <c:pt idx="9483" formatCode="General">
                  <c:v>6.3821099999999999</c:v>
                </c:pt>
                <c:pt idx="9484" formatCode="General">
                  <c:v>6.3827800000000003</c:v>
                </c:pt>
                <c:pt idx="9485" formatCode="General">
                  <c:v>6.3834499999999998</c:v>
                </c:pt>
                <c:pt idx="9486" formatCode="General">
                  <c:v>6.3841299999999999</c:v>
                </c:pt>
                <c:pt idx="9487" formatCode="General">
                  <c:v>6.3848000000000003</c:v>
                </c:pt>
                <c:pt idx="9488" formatCode="General">
                  <c:v>6.3854699999999998</c:v>
                </c:pt>
                <c:pt idx="9489" formatCode="General">
                  <c:v>6.3861499999999998</c:v>
                </c:pt>
                <c:pt idx="9490" formatCode="General">
                  <c:v>6.3868200000000002</c:v>
                </c:pt>
                <c:pt idx="9491" formatCode="General">
                  <c:v>6.3874899999999997</c:v>
                </c:pt>
                <c:pt idx="9492" formatCode="General">
                  <c:v>6.3881600000000001</c:v>
                </c:pt>
                <c:pt idx="9493" formatCode="General">
                  <c:v>6.3888400000000001</c:v>
                </c:pt>
                <c:pt idx="9494" formatCode="General">
                  <c:v>6.3895099999999996</c:v>
                </c:pt>
                <c:pt idx="9495" formatCode="General">
                  <c:v>6.39018</c:v>
                </c:pt>
                <c:pt idx="9496" formatCode="General">
                  <c:v>6.39086</c:v>
                </c:pt>
                <c:pt idx="9497" formatCode="General">
                  <c:v>6.3915300000000004</c:v>
                </c:pt>
                <c:pt idx="9498" formatCode="General">
                  <c:v>6.3921999999999999</c:v>
                </c:pt>
                <c:pt idx="9499" formatCode="General">
                  <c:v>6.3928799999999999</c:v>
                </c:pt>
                <c:pt idx="9500" formatCode="General">
                  <c:v>6.3935500000000003</c:v>
                </c:pt>
                <c:pt idx="9501" formatCode="General">
                  <c:v>6.3942199999999998</c:v>
                </c:pt>
                <c:pt idx="9502" formatCode="General">
                  <c:v>6.3948900000000002</c:v>
                </c:pt>
                <c:pt idx="9503" formatCode="General">
                  <c:v>6.3955700000000002</c:v>
                </c:pt>
                <c:pt idx="9504" formatCode="General">
                  <c:v>6.3962399999999997</c:v>
                </c:pt>
                <c:pt idx="9505" formatCode="General">
                  <c:v>6.3969100000000001</c:v>
                </c:pt>
                <c:pt idx="9506" formatCode="General">
                  <c:v>6.3975900000000001</c:v>
                </c:pt>
                <c:pt idx="9507" formatCode="General">
                  <c:v>6.3982599999999996</c:v>
                </c:pt>
                <c:pt idx="9508" formatCode="General">
                  <c:v>6.39893</c:v>
                </c:pt>
                <c:pt idx="9509" formatCode="General">
                  <c:v>6.39961</c:v>
                </c:pt>
                <c:pt idx="9510" formatCode="General">
                  <c:v>6.4002800000000004</c:v>
                </c:pt>
                <c:pt idx="9511" formatCode="General">
                  <c:v>6.4009499999999999</c:v>
                </c:pt>
                <c:pt idx="9512" formatCode="General">
                  <c:v>6.4016200000000003</c:v>
                </c:pt>
                <c:pt idx="9513" formatCode="General">
                  <c:v>6.4023000000000003</c:v>
                </c:pt>
                <c:pt idx="9514" formatCode="General">
                  <c:v>6.4029699999999998</c:v>
                </c:pt>
                <c:pt idx="9515" formatCode="General">
                  <c:v>6.4036400000000002</c:v>
                </c:pt>
                <c:pt idx="9516" formatCode="General">
                  <c:v>6.4043200000000002</c:v>
                </c:pt>
                <c:pt idx="9517" formatCode="General">
                  <c:v>6.4049899999999997</c:v>
                </c:pt>
                <c:pt idx="9518" formatCode="General">
                  <c:v>6.4056600000000001</c:v>
                </c:pt>
                <c:pt idx="9519" formatCode="General">
                  <c:v>6.4063400000000001</c:v>
                </c:pt>
                <c:pt idx="9520" formatCode="General">
                  <c:v>6.4070099999999996</c:v>
                </c:pt>
                <c:pt idx="9521" formatCode="General">
                  <c:v>6.40768</c:v>
                </c:pt>
                <c:pt idx="9522" formatCode="General">
                  <c:v>6.4083500000000004</c:v>
                </c:pt>
                <c:pt idx="9523" formatCode="General">
                  <c:v>6.4090299999999996</c:v>
                </c:pt>
                <c:pt idx="9524" formatCode="General">
                  <c:v>6.4097</c:v>
                </c:pt>
                <c:pt idx="9525" formatCode="General">
                  <c:v>6.4103700000000003</c:v>
                </c:pt>
                <c:pt idx="9526" formatCode="General">
                  <c:v>6.4110500000000004</c:v>
                </c:pt>
                <c:pt idx="9527" formatCode="General">
                  <c:v>6.4117199999999999</c:v>
                </c:pt>
                <c:pt idx="9528" formatCode="General">
                  <c:v>6.4123900000000003</c:v>
                </c:pt>
                <c:pt idx="9529" formatCode="General">
                  <c:v>6.4130700000000003</c:v>
                </c:pt>
                <c:pt idx="9530" formatCode="General">
                  <c:v>6.4137399999999998</c:v>
                </c:pt>
                <c:pt idx="9531" formatCode="General">
                  <c:v>6.4144100000000002</c:v>
                </c:pt>
                <c:pt idx="9532" formatCode="General">
                  <c:v>6.4150900000000002</c:v>
                </c:pt>
                <c:pt idx="9533" formatCode="General">
                  <c:v>6.4157599999999997</c:v>
                </c:pt>
                <c:pt idx="9534" formatCode="General">
                  <c:v>6.4164300000000001</c:v>
                </c:pt>
                <c:pt idx="9535" formatCode="General">
                  <c:v>6.4170999999999996</c:v>
                </c:pt>
                <c:pt idx="9536" formatCode="General">
                  <c:v>6.4177799999999996</c:v>
                </c:pt>
                <c:pt idx="9537" formatCode="General">
                  <c:v>6.41845</c:v>
                </c:pt>
                <c:pt idx="9538" formatCode="General">
                  <c:v>6.4191200000000004</c:v>
                </c:pt>
                <c:pt idx="9539" formatCode="General">
                  <c:v>6.4198000000000004</c:v>
                </c:pt>
                <c:pt idx="9540" formatCode="General">
                  <c:v>6.4204699999999999</c:v>
                </c:pt>
                <c:pt idx="9541" formatCode="General">
                  <c:v>6.4211400000000003</c:v>
                </c:pt>
                <c:pt idx="9542" formatCode="General">
                  <c:v>6.4218200000000003</c:v>
                </c:pt>
                <c:pt idx="9543" formatCode="General">
                  <c:v>6.4224899999999998</c:v>
                </c:pt>
                <c:pt idx="9544" formatCode="General">
                  <c:v>6.4231600000000002</c:v>
                </c:pt>
                <c:pt idx="9545" formatCode="General">
                  <c:v>6.4238299999999997</c:v>
                </c:pt>
                <c:pt idx="9546" formatCode="General">
                  <c:v>6.4245099999999997</c:v>
                </c:pt>
                <c:pt idx="9547" formatCode="General">
                  <c:v>6.4251800000000001</c:v>
                </c:pt>
                <c:pt idx="9548" formatCode="General">
                  <c:v>6.4258499999999996</c:v>
                </c:pt>
                <c:pt idx="9549" formatCode="General">
                  <c:v>6.4265299999999996</c:v>
                </c:pt>
                <c:pt idx="9550" formatCode="General">
                  <c:v>6.4272</c:v>
                </c:pt>
                <c:pt idx="9551" formatCode="General">
                  <c:v>6.4278700000000004</c:v>
                </c:pt>
                <c:pt idx="9552" formatCode="General">
                  <c:v>6.4285500000000004</c:v>
                </c:pt>
                <c:pt idx="9553" formatCode="General">
                  <c:v>6.4292199999999999</c:v>
                </c:pt>
                <c:pt idx="9554" formatCode="General">
                  <c:v>6.4298900000000003</c:v>
                </c:pt>
                <c:pt idx="9555" formatCode="General">
                  <c:v>6.4305599999999998</c:v>
                </c:pt>
                <c:pt idx="9556" formatCode="General">
                  <c:v>6.4312399999999998</c:v>
                </c:pt>
                <c:pt idx="9557" formatCode="General">
                  <c:v>6.4319100000000002</c:v>
                </c:pt>
                <c:pt idx="9558" formatCode="General">
                  <c:v>6.4325799999999997</c:v>
                </c:pt>
                <c:pt idx="9559" formatCode="General">
                  <c:v>6.4332599999999998</c:v>
                </c:pt>
                <c:pt idx="9560" formatCode="General">
                  <c:v>6.4339300000000001</c:v>
                </c:pt>
                <c:pt idx="9561" formatCode="General">
                  <c:v>6.4345999999999997</c:v>
                </c:pt>
                <c:pt idx="9562" formatCode="General">
                  <c:v>6.4352799999999997</c:v>
                </c:pt>
                <c:pt idx="9563" formatCode="General">
                  <c:v>6.4359500000000001</c:v>
                </c:pt>
                <c:pt idx="9564" formatCode="General">
                  <c:v>6.4366199999999996</c:v>
                </c:pt>
                <c:pt idx="9565" formatCode="General">
                  <c:v>6.43729</c:v>
                </c:pt>
                <c:pt idx="9566" formatCode="General">
                  <c:v>6.43797</c:v>
                </c:pt>
                <c:pt idx="9567" formatCode="General">
                  <c:v>6.4386400000000004</c:v>
                </c:pt>
                <c:pt idx="9568" formatCode="General">
                  <c:v>6.4393099999999999</c:v>
                </c:pt>
                <c:pt idx="9569" formatCode="General">
                  <c:v>6.4399899999999999</c:v>
                </c:pt>
                <c:pt idx="9570" formatCode="General">
                  <c:v>6.4406600000000003</c:v>
                </c:pt>
                <c:pt idx="9571" formatCode="General">
                  <c:v>6.4413299999999998</c:v>
                </c:pt>
                <c:pt idx="9572" formatCode="General">
                  <c:v>6.4420099999999998</c:v>
                </c:pt>
                <c:pt idx="9573" formatCode="General">
                  <c:v>6.4426800000000002</c:v>
                </c:pt>
                <c:pt idx="9574" formatCode="General">
                  <c:v>6.4433499999999997</c:v>
                </c:pt>
                <c:pt idx="9575" formatCode="General">
                  <c:v>6.4440200000000001</c:v>
                </c:pt>
                <c:pt idx="9576" formatCode="General">
                  <c:v>6.4447000000000001</c:v>
                </c:pt>
                <c:pt idx="9577" formatCode="General">
                  <c:v>6.4453699999999996</c:v>
                </c:pt>
                <c:pt idx="9578" formatCode="General">
                  <c:v>6.44604</c:v>
                </c:pt>
                <c:pt idx="9579" formatCode="General">
                  <c:v>6.44672</c:v>
                </c:pt>
                <c:pt idx="9580" formatCode="General">
                  <c:v>6.4473900000000004</c:v>
                </c:pt>
                <c:pt idx="9581" formatCode="General">
                  <c:v>6.4480599999999999</c:v>
                </c:pt>
                <c:pt idx="9582" formatCode="General">
                  <c:v>6.4487399999999999</c:v>
                </c:pt>
                <c:pt idx="9583" formatCode="General">
                  <c:v>6.4494100000000003</c:v>
                </c:pt>
                <c:pt idx="9584" formatCode="General">
                  <c:v>6.4500799999999998</c:v>
                </c:pt>
                <c:pt idx="9585" formatCode="General">
                  <c:v>6.4507500000000002</c:v>
                </c:pt>
                <c:pt idx="9586" formatCode="General">
                  <c:v>6.4514300000000002</c:v>
                </c:pt>
                <c:pt idx="9587" formatCode="General">
                  <c:v>6.4520999999999997</c:v>
                </c:pt>
                <c:pt idx="9588" formatCode="General">
                  <c:v>6.4527700000000001</c:v>
                </c:pt>
                <c:pt idx="9589" formatCode="General">
                  <c:v>6.4534500000000001</c:v>
                </c:pt>
                <c:pt idx="9590" formatCode="General">
                  <c:v>6.4541199999999996</c:v>
                </c:pt>
                <c:pt idx="9591" formatCode="General">
                  <c:v>6.45479</c:v>
                </c:pt>
                <c:pt idx="9592" formatCode="General">
                  <c:v>6.45547</c:v>
                </c:pt>
                <c:pt idx="9593" formatCode="General">
                  <c:v>6.4561400000000004</c:v>
                </c:pt>
                <c:pt idx="9594" formatCode="General">
                  <c:v>6.4568099999999999</c:v>
                </c:pt>
                <c:pt idx="9595" formatCode="General">
                  <c:v>6.4574800000000003</c:v>
                </c:pt>
                <c:pt idx="9596" formatCode="General">
                  <c:v>6.4581600000000003</c:v>
                </c:pt>
                <c:pt idx="9597" formatCode="General">
                  <c:v>6.4588299999999998</c:v>
                </c:pt>
                <c:pt idx="9598" formatCode="General">
                  <c:v>6.4595000000000002</c:v>
                </c:pt>
                <c:pt idx="9599" formatCode="General">
                  <c:v>6.4601800000000003</c:v>
                </c:pt>
                <c:pt idx="9600" formatCode="General">
                  <c:v>6.4608499999999998</c:v>
                </c:pt>
                <c:pt idx="9601" formatCode="General">
                  <c:v>6.4615200000000002</c:v>
                </c:pt>
                <c:pt idx="9602" formatCode="General">
                  <c:v>6.4622000000000002</c:v>
                </c:pt>
                <c:pt idx="9603" formatCode="General">
                  <c:v>6.4628699999999997</c:v>
                </c:pt>
                <c:pt idx="9604" formatCode="General">
                  <c:v>6.4635400000000001</c:v>
                </c:pt>
                <c:pt idx="9605" formatCode="General">
                  <c:v>6.4642099999999996</c:v>
                </c:pt>
                <c:pt idx="9606" formatCode="General">
                  <c:v>6.4648899999999996</c:v>
                </c:pt>
                <c:pt idx="9607" formatCode="General">
                  <c:v>6.46556</c:v>
                </c:pt>
                <c:pt idx="9608" formatCode="General">
                  <c:v>6.4662300000000004</c:v>
                </c:pt>
                <c:pt idx="9609" formatCode="General">
                  <c:v>6.4669100000000004</c:v>
                </c:pt>
                <c:pt idx="9610" formatCode="General">
                  <c:v>6.4675799999999999</c:v>
                </c:pt>
                <c:pt idx="9611" formatCode="General">
                  <c:v>6.4682500000000003</c:v>
                </c:pt>
                <c:pt idx="9612" formatCode="General">
                  <c:v>6.4689300000000003</c:v>
                </c:pt>
                <c:pt idx="9613" formatCode="General">
                  <c:v>6.4695999999999998</c:v>
                </c:pt>
                <c:pt idx="9614" formatCode="General">
                  <c:v>6.4702700000000002</c:v>
                </c:pt>
                <c:pt idx="9615" formatCode="General">
                  <c:v>6.4709399999999997</c:v>
                </c:pt>
                <c:pt idx="9616" formatCode="General">
                  <c:v>6.4716199999999997</c:v>
                </c:pt>
                <c:pt idx="9617" formatCode="General">
                  <c:v>6.4722900000000001</c:v>
                </c:pt>
                <c:pt idx="9618" formatCode="General">
                  <c:v>6.4729599999999996</c:v>
                </c:pt>
                <c:pt idx="9619" formatCode="General">
                  <c:v>6.4736399999999996</c:v>
                </c:pt>
                <c:pt idx="9620" formatCode="General">
                  <c:v>6.47431</c:v>
                </c:pt>
                <c:pt idx="9621" formatCode="General">
                  <c:v>6.4749800000000004</c:v>
                </c:pt>
                <c:pt idx="9622" formatCode="General">
                  <c:v>6.4756600000000004</c:v>
                </c:pt>
                <c:pt idx="9623" formatCode="General">
                  <c:v>6.4763299999999999</c:v>
                </c:pt>
                <c:pt idx="9624" formatCode="General">
                  <c:v>6.4770000000000003</c:v>
                </c:pt>
                <c:pt idx="9625" formatCode="General">
                  <c:v>6.4776699999999998</c:v>
                </c:pt>
                <c:pt idx="9626" formatCode="General">
                  <c:v>6.4783499999999998</c:v>
                </c:pt>
                <c:pt idx="9627" formatCode="General">
                  <c:v>6.4790200000000002</c:v>
                </c:pt>
                <c:pt idx="9628" formatCode="General">
                  <c:v>6.4796899999999997</c:v>
                </c:pt>
                <c:pt idx="9629" formatCode="General">
                  <c:v>6.4803699999999997</c:v>
                </c:pt>
                <c:pt idx="9630" formatCode="General">
                  <c:v>6.4810400000000001</c:v>
                </c:pt>
                <c:pt idx="9631" formatCode="General">
                  <c:v>6.4817099999999996</c:v>
                </c:pt>
                <c:pt idx="9632" formatCode="General">
                  <c:v>6.4823899999999997</c:v>
                </c:pt>
                <c:pt idx="9633" formatCode="General">
                  <c:v>6.48306</c:v>
                </c:pt>
                <c:pt idx="9634" formatCode="General">
                  <c:v>6.4837300000000004</c:v>
                </c:pt>
                <c:pt idx="9635" formatCode="General">
                  <c:v>6.4843999999999999</c:v>
                </c:pt>
                <c:pt idx="9636" formatCode="General">
                  <c:v>6.48508</c:v>
                </c:pt>
                <c:pt idx="9637" formatCode="General">
                  <c:v>6.4857500000000003</c:v>
                </c:pt>
                <c:pt idx="9638" formatCode="General">
                  <c:v>6.4864199999999999</c:v>
                </c:pt>
                <c:pt idx="9639" formatCode="General">
                  <c:v>6.4870999999999999</c:v>
                </c:pt>
                <c:pt idx="9640" formatCode="General">
                  <c:v>6.4877700000000003</c:v>
                </c:pt>
                <c:pt idx="9641" formatCode="General">
                  <c:v>6.4884399999999998</c:v>
                </c:pt>
                <c:pt idx="9642" formatCode="General">
                  <c:v>6.4891199999999998</c:v>
                </c:pt>
                <c:pt idx="9643" formatCode="General">
                  <c:v>6.4897900000000002</c:v>
                </c:pt>
                <c:pt idx="9644" formatCode="General">
                  <c:v>6.4904599999999997</c:v>
                </c:pt>
                <c:pt idx="9645" formatCode="General">
                  <c:v>6.4911300000000001</c:v>
                </c:pt>
                <c:pt idx="9646" formatCode="General">
                  <c:v>6.4918100000000001</c:v>
                </c:pt>
                <c:pt idx="9647" formatCode="General">
                  <c:v>6.4924799999999996</c:v>
                </c:pt>
                <c:pt idx="9648" formatCode="General">
                  <c:v>6.49315</c:v>
                </c:pt>
                <c:pt idx="9649" formatCode="General">
                  <c:v>6.49383</c:v>
                </c:pt>
                <c:pt idx="9650" formatCode="General">
                  <c:v>6.4945000000000004</c:v>
                </c:pt>
                <c:pt idx="9651" formatCode="General">
                  <c:v>6.4951699999999999</c:v>
                </c:pt>
                <c:pt idx="9652" formatCode="General">
                  <c:v>6.4958499999999999</c:v>
                </c:pt>
                <c:pt idx="9653" formatCode="General">
                  <c:v>6.4965200000000003</c:v>
                </c:pt>
                <c:pt idx="9654" formatCode="General">
                  <c:v>6.4971899999999998</c:v>
                </c:pt>
                <c:pt idx="9655" formatCode="General">
                  <c:v>6.4978600000000002</c:v>
                </c:pt>
                <c:pt idx="9656" formatCode="General">
                  <c:v>6.4985400000000002</c:v>
                </c:pt>
                <c:pt idx="9657" formatCode="General">
                  <c:v>6.4992099999999997</c:v>
                </c:pt>
                <c:pt idx="9658" formatCode="General">
                  <c:v>6.4998800000000001</c:v>
                </c:pt>
                <c:pt idx="9659" formatCode="General">
                  <c:v>6.5005600000000001</c:v>
                </c:pt>
                <c:pt idx="9660" formatCode="General">
                  <c:v>6.5012299999999996</c:v>
                </c:pt>
                <c:pt idx="9661" formatCode="General">
                  <c:v>6.5019</c:v>
                </c:pt>
                <c:pt idx="9662" formatCode="General">
                  <c:v>6.50258</c:v>
                </c:pt>
                <c:pt idx="9663" formatCode="General">
                  <c:v>6.5032500000000004</c:v>
                </c:pt>
                <c:pt idx="9664" formatCode="General">
                  <c:v>6.5039199999999999</c:v>
                </c:pt>
                <c:pt idx="9665" formatCode="General">
                  <c:v>6.5045900000000003</c:v>
                </c:pt>
                <c:pt idx="9666" formatCode="General">
                  <c:v>6.5052700000000003</c:v>
                </c:pt>
                <c:pt idx="9667" formatCode="General">
                  <c:v>6.5059399999999998</c:v>
                </c:pt>
                <c:pt idx="9668" formatCode="General">
                  <c:v>6.5066100000000002</c:v>
                </c:pt>
                <c:pt idx="9669" formatCode="General">
                  <c:v>6.5072900000000002</c:v>
                </c:pt>
                <c:pt idx="9670" formatCode="General">
                  <c:v>6.5079599999999997</c:v>
                </c:pt>
                <c:pt idx="9671" formatCode="General">
                  <c:v>6.5086300000000001</c:v>
                </c:pt>
                <c:pt idx="9672" formatCode="General">
                  <c:v>6.5093100000000002</c:v>
                </c:pt>
                <c:pt idx="9673" formatCode="General">
                  <c:v>6.5099799999999997</c:v>
                </c:pt>
                <c:pt idx="9674" formatCode="General">
                  <c:v>6.51065</c:v>
                </c:pt>
                <c:pt idx="9675" formatCode="General">
                  <c:v>6.5113200000000004</c:v>
                </c:pt>
                <c:pt idx="9676" formatCode="General">
                  <c:v>6.5119999999999996</c:v>
                </c:pt>
                <c:pt idx="9677" formatCode="General">
                  <c:v>6.51267</c:v>
                </c:pt>
                <c:pt idx="9678" formatCode="General">
                  <c:v>6.5133400000000004</c:v>
                </c:pt>
                <c:pt idx="9679" formatCode="General">
                  <c:v>6.5140200000000004</c:v>
                </c:pt>
                <c:pt idx="9680" formatCode="General">
                  <c:v>6.5146899999999999</c:v>
                </c:pt>
                <c:pt idx="9681" formatCode="General">
                  <c:v>6.5153600000000003</c:v>
                </c:pt>
                <c:pt idx="9682" formatCode="General">
                  <c:v>6.5160400000000003</c:v>
                </c:pt>
                <c:pt idx="9683" formatCode="General">
                  <c:v>6.5167099999999998</c:v>
                </c:pt>
                <c:pt idx="9684" formatCode="General">
                  <c:v>6.5173800000000002</c:v>
                </c:pt>
                <c:pt idx="9685" formatCode="General">
                  <c:v>6.5180499999999997</c:v>
                </c:pt>
                <c:pt idx="9686" formatCode="General">
                  <c:v>6.5187299999999997</c:v>
                </c:pt>
                <c:pt idx="9687" formatCode="General">
                  <c:v>6.5194000000000001</c:v>
                </c:pt>
                <c:pt idx="9688" formatCode="General">
                  <c:v>6.5200699999999996</c:v>
                </c:pt>
                <c:pt idx="9689" formatCode="General">
                  <c:v>6.5207499999999996</c:v>
                </c:pt>
                <c:pt idx="9690" formatCode="General">
                  <c:v>6.52142</c:v>
                </c:pt>
                <c:pt idx="9691" formatCode="General">
                  <c:v>6.5220900000000004</c:v>
                </c:pt>
                <c:pt idx="9692" formatCode="General">
                  <c:v>6.5227700000000004</c:v>
                </c:pt>
                <c:pt idx="9693" formatCode="General">
                  <c:v>6.5234399999999999</c:v>
                </c:pt>
                <c:pt idx="9694" formatCode="General">
                  <c:v>6.5241100000000003</c:v>
                </c:pt>
                <c:pt idx="9695" formatCode="General">
                  <c:v>6.5247799999999998</c:v>
                </c:pt>
                <c:pt idx="9696" formatCode="General">
                  <c:v>6.5254599999999998</c:v>
                </c:pt>
                <c:pt idx="9697" formatCode="General">
                  <c:v>6.5261300000000002</c:v>
                </c:pt>
                <c:pt idx="9698" formatCode="General">
                  <c:v>6.5267999999999997</c:v>
                </c:pt>
                <c:pt idx="9699" formatCode="General">
                  <c:v>6.5274799999999997</c:v>
                </c:pt>
                <c:pt idx="9700" formatCode="General">
                  <c:v>6.5281500000000001</c:v>
                </c:pt>
                <c:pt idx="9701" formatCode="General">
                  <c:v>6.5288199999999996</c:v>
                </c:pt>
                <c:pt idx="9702" formatCode="General">
                  <c:v>6.5294999999999996</c:v>
                </c:pt>
                <c:pt idx="9703" formatCode="General">
                  <c:v>6.53017</c:v>
                </c:pt>
                <c:pt idx="9704" formatCode="General">
                  <c:v>6.5308400000000004</c:v>
                </c:pt>
                <c:pt idx="9705" formatCode="General">
                  <c:v>6.5315099999999999</c:v>
                </c:pt>
                <c:pt idx="9706" formatCode="General">
                  <c:v>6.5321899999999999</c:v>
                </c:pt>
                <c:pt idx="9707" formatCode="General">
                  <c:v>6.5328600000000003</c:v>
                </c:pt>
                <c:pt idx="9708" formatCode="General">
                  <c:v>6.5335299999999998</c:v>
                </c:pt>
                <c:pt idx="9709" formatCode="General">
                  <c:v>6.5342099999999999</c:v>
                </c:pt>
                <c:pt idx="9710" formatCode="General">
                  <c:v>6.5348800000000002</c:v>
                </c:pt>
                <c:pt idx="9711" formatCode="General">
                  <c:v>6.5355499999999997</c:v>
                </c:pt>
                <c:pt idx="9712" formatCode="General">
                  <c:v>6.5362299999999998</c:v>
                </c:pt>
                <c:pt idx="9713" formatCode="General">
                  <c:v>6.5369000000000002</c:v>
                </c:pt>
                <c:pt idx="9714" formatCode="General">
                  <c:v>6.5375699999999997</c:v>
                </c:pt>
                <c:pt idx="9715" formatCode="General">
                  <c:v>6.5382400000000001</c:v>
                </c:pt>
                <c:pt idx="9716" formatCode="General">
                  <c:v>6.5389200000000001</c:v>
                </c:pt>
                <c:pt idx="9717" formatCode="General">
                  <c:v>6.5395899999999996</c:v>
                </c:pt>
                <c:pt idx="9718" formatCode="General">
                  <c:v>6.54026</c:v>
                </c:pt>
                <c:pt idx="9719" formatCode="General">
                  <c:v>6.54094</c:v>
                </c:pt>
                <c:pt idx="9720" formatCode="General">
                  <c:v>6.5416100000000004</c:v>
                </c:pt>
                <c:pt idx="9721" formatCode="General">
                  <c:v>6.5422799999999999</c:v>
                </c:pt>
                <c:pt idx="9722" formatCode="General">
                  <c:v>6.5429599999999999</c:v>
                </c:pt>
                <c:pt idx="9723" formatCode="General">
                  <c:v>6.5436300000000003</c:v>
                </c:pt>
                <c:pt idx="9724" formatCode="General">
                  <c:v>6.5442999999999998</c:v>
                </c:pt>
                <c:pt idx="9725" formatCode="General">
                  <c:v>6.5449799999999998</c:v>
                </c:pt>
                <c:pt idx="9726" formatCode="General">
                  <c:v>6.5456500000000002</c:v>
                </c:pt>
                <c:pt idx="9727" formatCode="General">
                  <c:v>6.5463199999999997</c:v>
                </c:pt>
                <c:pt idx="9728" formatCode="General">
                  <c:v>6.5469900000000001</c:v>
                </c:pt>
                <c:pt idx="9729" formatCode="General">
                  <c:v>6.5476700000000001</c:v>
                </c:pt>
                <c:pt idx="9730" formatCode="General">
                  <c:v>6.5483399999999996</c:v>
                </c:pt>
                <c:pt idx="9731" formatCode="General">
                  <c:v>6.54901</c:v>
                </c:pt>
                <c:pt idx="9732" formatCode="General">
                  <c:v>6.54969</c:v>
                </c:pt>
                <c:pt idx="9733" formatCode="General">
                  <c:v>6.5503600000000004</c:v>
                </c:pt>
                <c:pt idx="9734" formatCode="General">
                  <c:v>6.5510299999999999</c:v>
                </c:pt>
                <c:pt idx="9735" formatCode="General">
                  <c:v>6.5517099999999999</c:v>
                </c:pt>
                <c:pt idx="9736" formatCode="General">
                  <c:v>6.5523800000000003</c:v>
                </c:pt>
                <c:pt idx="9737" formatCode="General">
                  <c:v>6.5530499999999998</c:v>
                </c:pt>
                <c:pt idx="9738" formatCode="General">
                  <c:v>6.5537200000000002</c:v>
                </c:pt>
                <c:pt idx="9739" formatCode="General">
                  <c:v>6.5544000000000002</c:v>
                </c:pt>
                <c:pt idx="9740" formatCode="General">
                  <c:v>6.5550699999999997</c:v>
                </c:pt>
                <c:pt idx="9741" formatCode="General">
                  <c:v>6.5557400000000001</c:v>
                </c:pt>
                <c:pt idx="9742" formatCode="General">
                  <c:v>6.5564200000000001</c:v>
                </c:pt>
                <c:pt idx="9743" formatCode="General">
                  <c:v>6.5570899999999996</c:v>
                </c:pt>
                <c:pt idx="9744" formatCode="General">
                  <c:v>6.55776</c:v>
                </c:pt>
                <c:pt idx="9745" formatCode="General">
                  <c:v>6.55844</c:v>
                </c:pt>
                <c:pt idx="9746" formatCode="General">
                  <c:v>6.5591100000000004</c:v>
                </c:pt>
                <c:pt idx="9747" formatCode="General">
                  <c:v>6.5597799999999999</c:v>
                </c:pt>
                <c:pt idx="9748" formatCode="General">
                  <c:v>6.5604500000000003</c:v>
                </c:pt>
                <c:pt idx="9749" formatCode="General">
                  <c:v>6.5611300000000004</c:v>
                </c:pt>
                <c:pt idx="9750" formatCode="General">
                  <c:v>6.5617999999999999</c:v>
                </c:pt>
                <c:pt idx="9751" formatCode="General">
                  <c:v>6.5624700000000002</c:v>
                </c:pt>
                <c:pt idx="9752" formatCode="General">
                  <c:v>6.5631500000000003</c:v>
                </c:pt>
                <c:pt idx="9753" formatCode="General">
                  <c:v>6.5638199999999998</c:v>
                </c:pt>
                <c:pt idx="9754" formatCode="General">
                  <c:v>6.5644900000000002</c:v>
                </c:pt>
                <c:pt idx="9755" formatCode="General">
                  <c:v>6.5651700000000002</c:v>
                </c:pt>
                <c:pt idx="9756" formatCode="General">
                  <c:v>6.5658399999999997</c:v>
                </c:pt>
                <c:pt idx="9757" formatCode="General">
                  <c:v>6.5665100000000001</c:v>
                </c:pt>
                <c:pt idx="9758" formatCode="General">
                  <c:v>6.5671799999999996</c:v>
                </c:pt>
                <c:pt idx="9759" formatCode="General">
                  <c:v>6.5678599999999996</c:v>
                </c:pt>
                <c:pt idx="9760" formatCode="General">
                  <c:v>6.56853</c:v>
                </c:pt>
                <c:pt idx="9761" formatCode="General">
                  <c:v>6.5692000000000004</c:v>
                </c:pt>
                <c:pt idx="9762" formatCode="General">
                  <c:v>6.5698800000000004</c:v>
                </c:pt>
                <c:pt idx="9763" formatCode="General">
                  <c:v>6.5705499999999999</c:v>
                </c:pt>
                <c:pt idx="9764" formatCode="General">
                  <c:v>6.5712200000000003</c:v>
                </c:pt>
                <c:pt idx="9765" formatCode="General">
                  <c:v>6.5719000000000003</c:v>
                </c:pt>
                <c:pt idx="9766" formatCode="General">
                  <c:v>6.5725699999999998</c:v>
                </c:pt>
                <c:pt idx="9767" formatCode="General">
                  <c:v>6.5732400000000002</c:v>
                </c:pt>
                <c:pt idx="9768" formatCode="General">
                  <c:v>6.5739099999999997</c:v>
                </c:pt>
                <c:pt idx="9769" formatCode="General">
                  <c:v>6.5745899999999997</c:v>
                </c:pt>
                <c:pt idx="9770" formatCode="General">
                  <c:v>6.5752600000000001</c:v>
                </c:pt>
                <c:pt idx="9771" formatCode="General">
                  <c:v>6.5759299999999996</c:v>
                </c:pt>
                <c:pt idx="9772" formatCode="General">
                  <c:v>6.5766099999999996</c:v>
                </c:pt>
                <c:pt idx="9773" formatCode="General">
                  <c:v>6.57728</c:v>
                </c:pt>
                <c:pt idx="9774" formatCode="General">
                  <c:v>6.5779500000000004</c:v>
                </c:pt>
                <c:pt idx="9775" formatCode="General">
                  <c:v>6.5786300000000004</c:v>
                </c:pt>
                <c:pt idx="9776" formatCode="General">
                  <c:v>6.5792999999999999</c:v>
                </c:pt>
                <c:pt idx="9777" formatCode="General">
                  <c:v>6.5799700000000003</c:v>
                </c:pt>
                <c:pt idx="9778" formatCode="General">
                  <c:v>6.5806399999999998</c:v>
                </c:pt>
                <c:pt idx="9779" formatCode="General">
                  <c:v>6.5813199999999998</c:v>
                </c:pt>
                <c:pt idx="9780" formatCode="General">
                  <c:v>6.5819900000000002</c:v>
                </c:pt>
                <c:pt idx="9781" formatCode="General">
                  <c:v>6.5826599999999997</c:v>
                </c:pt>
                <c:pt idx="9782" formatCode="General">
                  <c:v>6.5833399999999997</c:v>
                </c:pt>
                <c:pt idx="9783" formatCode="General">
                  <c:v>6.5840100000000001</c:v>
                </c:pt>
                <c:pt idx="9784" formatCode="General">
                  <c:v>6.5846799999999996</c:v>
                </c:pt>
                <c:pt idx="9785" formatCode="General">
                  <c:v>6.5853599999999997</c:v>
                </c:pt>
                <c:pt idx="9786" formatCode="General">
                  <c:v>6.5860300000000001</c:v>
                </c:pt>
                <c:pt idx="9787" formatCode="General">
                  <c:v>6.5867000000000004</c:v>
                </c:pt>
                <c:pt idx="9788" formatCode="General">
                  <c:v>6.5873699999999999</c:v>
                </c:pt>
                <c:pt idx="9789" formatCode="General">
                  <c:v>6.58805</c:v>
                </c:pt>
                <c:pt idx="9790" formatCode="General">
                  <c:v>6.5887200000000004</c:v>
                </c:pt>
                <c:pt idx="9791" formatCode="General">
                  <c:v>6.5893899999999999</c:v>
                </c:pt>
                <c:pt idx="9792" formatCode="General">
                  <c:v>6.5900699999999999</c:v>
                </c:pt>
                <c:pt idx="9793" formatCode="General">
                  <c:v>6.5907400000000003</c:v>
                </c:pt>
                <c:pt idx="9794" formatCode="General">
                  <c:v>6.5914099999999998</c:v>
                </c:pt>
                <c:pt idx="9795" formatCode="General">
                  <c:v>6.5920899999999998</c:v>
                </c:pt>
                <c:pt idx="9796" formatCode="General">
                  <c:v>6.5927600000000002</c:v>
                </c:pt>
                <c:pt idx="9797" formatCode="General">
                  <c:v>6.5934299999999997</c:v>
                </c:pt>
                <c:pt idx="9798" formatCode="General">
                  <c:v>6.5941000000000001</c:v>
                </c:pt>
                <c:pt idx="9799" formatCode="General">
                  <c:v>6.5947800000000001</c:v>
                </c:pt>
                <c:pt idx="9800" formatCode="General">
                  <c:v>6.5954499999999996</c:v>
                </c:pt>
                <c:pt idx="9801" formatCode="General">
                  <c:v>6.59612</c:v>
                </c:pt>
                <c:pt idx="9802" formatCode="General">
                  <c:v>6.5968</c:v>
                </c:pt>
                <c:pt idx="9803" formatCode="General">
                  <c:v>6.5974700000000004</c:v>
                </c:pt>
                <c:pt idx="9804" formatCode="General">
                  <c:v>6.5981399999999999</c:v>
                </c:pt>
                <c:pt idx="9805" formatCode="General">
                  <c:v>6.5988199999999999</c:v>
                </c:pt>
                <c:pt idx="9806" formatCode="General">
                  <c:v>6.5994900000000003</c:v>
                </c:pt>
                <c:pt idx="9807" formatCode="General">
                  <c:v>6.6001599999999998</c:v>
                </c:pt>
                <c:pt idx="9808" formatCode="General">
                  <c:v>6.6008300000000002</c:v>
                </c:pt>
                <c:pt idx="9809" formatCode="General">
                  <c:v>6.6015100000000002</c:v>
                </c:pt>
                <c:pt idx="9810" formatCode="General">
                  <c:v>6.6021799999999997</c:v>
                </c:pt>
                <c:pt idx="9811" formatCode="General">
                  <c:v>6.6028500000000001</c:v>
                </c:pt>
                <c:pt idx="9812" formatCode="General">
                  <c:v>6.6035300000000001</c:v>
                </c:pt>
                <c:pt idx="9813" formatCode="General">
                  <c:v>6.6041999999999996</c:v>
                </c:pt>
                <c:pt idx="9814" formatCode="General">
                  <c:v>6.60487</c:v>
                </c:pt>
                <c:pt idx="9815" formatCode="General">
                  <c:v>6.60555</c:v>
                </c:pt>
                <c:pt idx="9816" formatCode="General">
                  <c:v>6.6062200000000004</c:v>
                </c:pt>
                <c:pt idx="9817" formatCode="General">
                  <c:v>6.6068899999999999</c:v>
                </c:pt>
                <c:pt idx="9818" formatCode="General">
                  <c:v>6.6075600000000003</c:v>
                </c:pt>
                <c:pt idx="9819" formatCode="General">
                  <c:v>6.6082400000000003</c:v>
                </c:pt>
                <c:pt idx="9820" formatCode="General">
                  <c:v>6.6089099999999998</c:v>
                </c:pt>
                <c:pt idx="9821" formatCode="General">
                  <c:v>6.6095800000000002</c:v>
                </c:pt>
                <c:pt idx="9822" formatCode="General">
                  <c:v>6.6102600000000002</c:v>
                </c:pt>
                <c:pt idx="9823" formatCode="General">
                  <c:v>6.6109299999999998</c:v>
                </c:pt>
                <c:pt idx="9824" formatCode="General">
                  <c:v>6.6116000000000001</c:v>
                </c:pt>
                <c:pt idx="9825" formatCode="General">
                  <c:v>6.6122800000000002</c:v>
                </c:pt>
                <c:pt idx="9826" formatCode="General">
                  <c:v>6.6129499999999997</c:v>
                </c:pt>
                <c:pt idx="9827" formatCode="General">
                  <c:v>6.6136200000000001</c:v>
                </c:pt>
                <c:pt idx="9828" formatCode="General">
                  <c:v>6.6142899999999996</c:v>
                </c:pt>
                <c:pt idx="9829" formatCode="General">
                  <c:v>6.6149699999999996</c:v>
                </c:pt>
                <c:pt idx="9830" formatCode="General">
                  <c:v>6.61564</c:v>
                </c:pt>
                <c:pt idx="9831" formatCode="General">
                  <c:v>6.6163100000000004</c:v>
                </c:pt>
                <c:pt idx="9832" formatCode="General">
                  <c:v>6.6169900000000004</c:v>
                </c:pt>
                <c:pt idx="9833" formatCode="General">
                  <c:v>6.6176599999999999</c:v>
                </c:pt>
                <c:pt idx="9834" formatCode="General">
                  <c:v>6.6183300000000003</c:v>
                </c:pt>
                <c:pt idx="9835" formatCode="General">
                  <c:v>6.6190100000000003</c:v>
                </c:pt>
                <c:pt idx="9836" formatCode="General">
                  <c:v>6.6196799999999998</c:v>
                </c:pt>
                <c:pt idx="9837" formatCode="General">
                  <c:v>6.6203500000000002</c:v>
                </c:pt>
                <c:pt idx="9838" formatCode="General">
                  <c:v>6.6210199999999997</c:v>
                </c:pt>
                <c:pt idx="9839" formatCode="General">
                  <c:v>6.6216999999999997</c:v>
                </c:pt>
                <c:pt idx="9840" formatCode="General">
                  <c:v>6.6223700000000001</c:v>
                </c:pt>
                <c:pt idx="9841" formatCode="General">
                  <c:v>6.6230399999999996</c:v>
                </c:pt>
                <c:pt idx="9842" formatCode="General">
                  <c:v>6.6237199999999996</c:v>
                </c:pt>
                <c:pt idx="9843" formatCode="General">
                  <c:v>6.62439</c:v>
                </c:pt>
                <c:pt idx="9844" formatCode="General">
                  <c:v>6.6250600000000004</c:v>
                </c:pt>
                <c:pt idx="9845" formatCode="General">
                  <c:v>6.6257400000000004</c:v>
                </c:pt>
                <c:pt idx="9846" formatCode="General">
                  <c:v>6.6264099999999999</c:v>
                </c:pt>
                <c:pt idx="9847" formatCode="General">
                  <c:v>6.6270800000000003</c:v>
                </c:pt>
                <c:pt idx="9848" formatCode="General">
                  <c:v>6.6277499999999998</c:v>
                </c:pt>
                <c:pt idx="9849" formatCode="General">
                  <c:v>6.6284299999999998</c:v>
                </c:pt>
                <c:pt idx="9850" formatCode="General">
                  <c:v>6.6291000000000002</c:v>
                </c:pt>
                <c:pt idx="9851" formatCode="General">
                  <c:v>6.6297699999999997</c:v>
                </c:pt>
                <c:pt idx="9852" formatCode="General">
                  <c:v>6.6304499999999997</c:v>
                </c:pt>
                <c:pt idx="9853" formatCode="General">
                  <c:v>6.6311200000000001</c:v>
                </c:pt>
                <c:pt idx="9854" formatCode="General">
                  <c:v>6.6317899999999996</c:v>
                </c:pt>
                <c:pt idx="9855" formatCode="General">
                  <c:v>6.6324699999999996</c:v>
                </c:pt>
                <c:pt idx="9856" formatCode="General">
                  <c:v>6.63314</c:v>
                </c:pt>
                <c:pt idx="9857" formatCode="General">
                  <c:v>6.6338100000000004</c:v>
                </c:pt>
                <c:pt idx="9858" formatCode="General">
                  <c:v>6.6344799999999999</c:v>
                </c:pt>
                <c:pt idx="9859" formatCode="General">
                  <c:v>6.6351599999999999</c:v>
                </c:pt>
                <c:pt idx="9860" formatCode="General">
                  <c:v>6.6358300000000003</c:v>
                </c:pt>
                <c:pt idx="9861" formatCode="General">
                  <c:v>6.6364999999999998</c:v>
                </c:pt>
                <c:pt idx="9862" formatCode="General">
                  <c:v>6.6371799999999999</c:v>
                </c:pt>
                <c:pt idx="9863" formatCode="General">
                  <c:v>6.6378500000000003</c:v>
                </c:pt>
                <c:pt idx="9864" formatCode="General">
                  <c:v>6.6385199999999998</c:v>
                </c:pt>
                <c:pt idx="9865" formatCode="General">
                  <c:v>6.6391999999999998</c:v>
                </c:pt>
                <c:pt idx="9866" formatCode="General">
                  <c:v>6.6398700000000002</c:v>
                </c:pt>
                <c:pt idx="9867" formatCode="General">
                  <c:v>6.6405399999999997</c:v>
                </c:pt>
                <c:pt idx="9868" formatCode="General">
                  <c:v>6.6412100000000001</c:v>
                </c:pt>
                <c:pt idx="9869" formatCode="General">
                  <c:v>6.6418900000000001</c:v>
                </c:pt>
                <c:pt idx="9870" formatCode="General">
                  <c:v>6.6425599999999996</c:v>
                </c:pt>
                <c:pt idx="9871" formatCode="General">
                  <c:v>6.64323</c:v>
                </c:pt>
                <c:pt idx="9872" formatCode="General">
                  <c:v>6.64391</c:v>
                </c:pt>
                <c:pt idx="9873" formatCode="General">
                  <c:v>6.6445800000000004</c:v>
                </c:pt>
                <c:pt idx="9874" formatCode="General">
                  <c:v>6.6452499999999999</c:v>
                </c:pt>
                <c:pt idx="9875" formatCode="General">
                  <c:v>6.6459299999999999</c:v>
                </c:pt>
                <c:pt idx="9876" formatCode="General">
                  <c:v>6.6466000000000003</c:v>
                </c:pt>
                <c:pt idx="9877" formatCode="General">
                  <c:v>6.6472699999999998</c:v>
                </c:pt>
                <c:pt idx="9878" formatCode="General">
                  <c:v>6.6479400000000002</c:v>
                </c:pt>
                <c:pt idx="9879" formatCode="General">
                  <c:v>6.6486200000000002</c:v>
                </c:pt>
                <c:pt idx="9880" formatCode="General">
                  <c:v>6.6492899999999997</c:v>
                </c:pt>
                <c:pt idx="9881" formatCode="General">
                  <c:v>6.6499600000000001</c:v>
                </c:pt>
                <c:pt idx="9882" formatCode="General">
                  <c:v>6.6506400000000001</c:v>
                </c:pt>
                <c:pt idx="9883" formatCode="General">
                  <c:v>6.6513099999999996</c:v>
                </c:pt>
                <c:pt idx="9884" formatCode="General">
                  <c:v>6.65198</c:v>
                </c:pt>
                <c:pt idx="9885" formatCode="General">
                  <c:v>6.65266</c:v>
                </c:pt>
                <c:pt idx="9886" formatCode="General">
                  <c:v>6.6533300000000004</c:v>
                </c:pt>
                <c:pt idx="9887" formatCode="General">
                  <c:v>6.6539999999999999</c:v>
                </c:pt>
                <c:pt idx="9888" formatCode="General">
                  <c:v>6.6546700000000003</c:v>
                </c:pt>
                <c:pt idx="9889" formatCode="General">
                  <c:v>6.6553500000000003</c:v>
                </c:pt>
                <c:pt idx="9890" formatCode="General">
                  <c:v>6.6560199999999998</c:v>
                </c:pt>
                <c:pt idx="9891" formatCode="General">
                  <c:v>6.6566900000000002</c:v>
                </c:pt>
                <c:pt idx="9892" formatCode="General">
                  <c:v>6.6573700000000002</c:v>
                </c:pt>
                <c:pt idx="9893" formatCode="General">
                  <c:v>6.6580399999999997</c:v>
                </c:pt>
                <c:pt idx="9894" formatCode="General">
                  <c:v>6.6587100000000001</c:v>
                </c:pt>
                <c:pt idx="9895" formatCode="General">
                  <c:v>6.6593900000000001</c:v>
                </c:pt>
                <c:pt idx="9896" formatCode="General">
                  <c:v>6.6600599999999996</c:v>
                </c:pt>
                <c:pt idx="9897" formatCode="General">
                  <c:v>6.66073</c:v>
                </c:pt>
                <c:pt idx="9898" formatCode="General">
                  <c:v>6.6614000000000004</c:v>
                </c:pt>
                <c:pt idx="9899" formatCode="General">
                  <c:v>6.6620799999999996</c:v>
                </c:pt>
                <c:pt idx="9900" formatCode="General">
                  <c:v>6.66275</c:v>
                </c:pt>
                <c:pt idx="9901" formatCode="General">
                  <c:v>6.6634200000000003</c:v>
                </c:pt>
                <c:pt idx="9902" formatCode="General">
                  <c:v>6.6641000000000004</c:v>
                </c:pt>
                <c:pt idx="9903" formatCode="General">
                  <c:v>6.6647699999999999</c:v>
                </c:pt>
                <c:pt idx="9904" formatCode="General">
                  <c:v>6.6654400000000003</c:v>
                </c:pt>
                <c:pt idx="9905" formatCode="General">
                  <c:v>6.6661200000000003</c:v>
                </c:pt>
                <c:pt idx="9906" formatCode="General">
                  <c:v>6.6667899999999998</c:v>
                </c:pt>
                <c:pt idx="9907" formatCode="General">
                  <c:v>6.6674600000000002</c:v>
                </c:pt>
                <c:pt idx="9908" formatCode="General">
                  <c:v>6.6681299999999997</c:v>
                </c:pt>
                <c:pt idx="9909" formatCode="General">
                  <c:v>6.6688099999999997</c:v>
                </c:pt>
                <c:pt idx="9910" formatCode="General">
                  <c:v>6.6694800000000001</c:v>
                </c:pt>
                <c:pt idx="9911" formatCode="General">
                  <c:v>6.6701499999999996</c:v>
                </c:pt>
                <c:pt idx="9912" formatCode="General">
                  <c:v>6.6708299999999996</c:v>
                </c:pt>
                <c:pt idx="9913" formatCode="General">
                  <c:v>6.6715</c:v>
                </c:pt>
                <c:pt idx="9914" formatCode="General">
                  <c:v>6.6721700000000004</c:v>
                </c:pt>
                <c:pt idx="9915" formatCode="General">
                  <c:v>6.6728500000000004</c:v>
                </c:pt>
                <c:pt idx="9916" formatCode="General">
                  <c:v>6.6735199999999999</c:v>
                </c:pt>
                <c:pt idx="9917" formatCode="General">
                  <c:v>6.6741900000000003</c:v>
                </c:pt>
                <c:pt idx="9918" formatCode="General">
                  <c:v>6.6748700000000003</c:v>
                </c:pt>
                <c:pt idx="9919" formatCode="General">
                  <c:v>6.6755399999999998</c:v>
                </c:pt>
                <c:pt idx="9920" formatCode="General">
                  <c:v>6.6762100000000002</c:v>
                </c:pt>
                <c:pt idx="9921" formatCode="General">
                  <c:v>6.6768799999999997</c:v>
                </c:pt>
                <c:pt idx="9922" formatCode="General">
                  <c:v>6.6775599999999997</c:v>
                </c:pt>
                <c:pt idx="9923" formatCode="General">
                  <c:v>6.6782300000000001</c:v>
                </c:pt>
                <c:pt idx="9924" formatCode="General">
                  <c:v>6.6788999999999996</c:v>
                </c:pt>
                <c:pt idx="9925" formatCode="General">
                  <c:v>6.6795799999999996</c:v>
                </c:pt>
                <c:pt idx="9926" formatCode="General">
                  <c:v>6.68025</c:v>
                </c:pt>
                <c:pt idx="9927" formatCode="General">
                  <c:v>6.6809200000000004</c:v>
                </c:pt>
                <c:pt idx="9928" formatCode="General">
                  <c:v>6.6816000000000004</c:v>
                </c:pt>
                <c:pt idx="9929" formatCode="General">
                  <c:v>6.6822699999999999</c:v>
                </c:pt>
                <c:pt idx="9930" formatCode="General">
                  <c:v>6.6829400000000003</c:v>
                </c:pt>
                <c:pt idx="9931" formatCode="General">
                  <c:v>6.6836099999999998</c:v>
                </c:pt>
                <c:pt idx="9932" formatCode="General">
                  <c:v>6.6842899999999998</c:v>
                </c:pt>
                <c:pt idx="9933" formatCode="General">
                  <c:v>6.6849600000000002</c:v>
                </c:pt>
                <c:pt idx="9934" formatCode="General">
                  <c:v>6.6856299999999997</c:v>
                </c:pt>
                <c:pt idx="9935" formatCode="General">
                  <c:v>6.6863099999999998</c:v>
                </c:pt>
                <c:pt idx="9936" formatCode="General">
                  <c:v>6.6869800000000001</c:v>
                </c:pt>
                <c:pt idx="9937" formatCode="General">
                  <c:v>6.6876499999999997</c:v>
                </c:pt>
                <c:pt idx="9938" formatCode="General">
                  <c:v>6.6883299999999997</c:v>
                </c:pt>
                <c:pt idx="9939" formatCode="General">
                  <c:v>6.6890000000000001</c:v>
                </c:pt>
                <c:pt idx="9940" formatCode="General">
                  <c:v>6.6896699999999996</c:v>
                </c:pt>
                <c:pt idx="9941" formatCode="General">
                  <c:v>6.69034</c:v>
                </c:pt>
                <c:pt idx="9942" formatCode="General">
                  <c:v>6.69102</c:v>
                </c:pt>
                <c:pt idx="9943" formatCode="General">
                  <c:v>6.6916900000000004</c:v>
                </c:pt>
                <c:pt idx="9944" formatCode="General">
                  <c:v>6.6923599999999999</c:v>
                </c:pt>
                <c:pt idx="9945" formatCode="General">
                  <c:v>6.6930399999999999</c:v>
                </c:pt>
                <c:pt idx="9946" formatCode="General">
                  <c:v>6.6937100000000003</c:v>
                </c:pt>
                <c:pt idx="9947" formatCode="General">
                  <c:v>6.6943799999999998</c:v>
                </c:pt>
                <c:pt idx="9948" formatCode="General">
                  <c:v>6.6950599999999998</c:v>
                </c:pt>
                <c:pt idx="9949" formatCode="General">
                  <c:v>6.6957300000000002</c:v>
                </c:pt>
                <c:pt idx="9950" formatCode="General">
                  <c:v>6.6963999999999997</c:v>
                </c:pt>
                <c:pt idx="9951" formatCode="General">
                  <c:v>6.6970700000000001</c:v>
                </c:pt>
                <c:pt idx="9952" formatCode="General">
                  <c:v>6.6977500000000001</c:v>
                </c:pt>
                <c:pt idx="9953" formatCode="General">
                  <c:v>6.6984199999999996</c:v>
                </c:pt>
                <c:pt idx="9954" formatCode="General">
                  <c:v>6.69909</c:v>
                </c:pt>
                <c:pt idx="9955" formatCode="General">
                  <c:v>6.69977</c:v>
                </c:pt>
                <c:pt idx="9956" formatCode="General">
                  <c:v>6.7004400000000004</c:v>
                </c:pt>
                <c:pt idx="9957" formatCode="General">
                  <c:v>6.7011099999999999</c:v>
                </c:pt>
                <c:pt idx="9958" formatCode="General">
                  <c:v>6.7017899999999999</c:v>
                </c:pt>
                <c:pt idx="9959" formatCode="General">
                  <c:v>6.7024600000000003</c:v>
                </c:pt>
                <c:pt idx="9960" formatCode="General">
                  <c:v>6.7031299999999998</c:v>
                </c:pt>
                <c:pt idx="9961" formatCode="General">
                  <c:v>6.7038000000000002</c:v>
                </c:pt>
                <c:pt idx="9962" formatCode="General">
                  <c:v>6.7044800000000002</c:v>
                </c:pt>
                <c:pt idx="9963" formatCode="General">
                  <c:v>6.7051499999999997</c:v>
                </c:pt>
                <c:pt idx="9964" formatCode="General">
                  <c:v>6.7058200000000001</c:v>
                </c:pt>
                <c:pt idx="9965" formatCode="General">
                  <c:v>6.7065000000000001</c:v>
                </c:pt>
                <c:pt idx="9966" formatCode="General">
                  <c:v>6.7071699999999996</c:v>
                </c:pt>
                <c:pt idx="9967" formatCode="General">
                  <c:v>6.70784</c:v>
                </c:pt>
                <c:pt idx="9968" formatCode="General">
                  <c:v>6.70852</c:v>
                </c:pt>
                <c:pt idx="9969" formatCode="General">
                  <c:v>6.7091900000000004</c:v>
                </c:pt>
                <c:pt idx="9970" formatCode="General">
                  <c:v>6.7098599999999999</c:v>
                </c:pt>
                <c:pt idx="9971" formatCode="General">
                  <c:v>6.7105300000000003</c:v>
                </c:pt>
                <c:pt idx="9972" formatCode="General">
                  <c:v>6.7112100000000003</c:v>
                </c:pt>
                <c:pt idx="9973" formatCode="General">
                  <c:v>6.7118799999999998</c:v>
                </c:pt>
                <c:pt idx="9974" formatCode="General">
                  <c:v>6.7125500000000002</c:v>
                </c:pt>
                <c:pt idx="9975" formatCode="General">
                  <c:v>6.7132300000000003</c:v>
                </c:pt>
                <c:pt idx="9976" formatCode="General">
                  <c:v>6.7138999999999998</c:v>
                </c:pt>
                <c:pt idx="9977" formatCode="General">
                  <c:v>6.7145700000000001</c:v>
                </c:pt>
                <c:pt idx="9978" formatCode="General">
                  <c:v>6.7152500000000002</c:v>
                </c:pt>
                <c:pt idx="9979" formatCode="General">
                  <c:v>6.7159199999999997</c:v>
                </c:pt>
                <c:pt idx="9980" formatCode="General">
                  <c:v>6.7165900000000001</c:v>
                </c:pt>
                <c:pt idx="9981" formatCode="General">
                  <c:v>6.7172599999999996</c:v>
                </c:pt>
                <c:pt idx="9982" formatCode="General">
                  <c:v>6.7179399999999996</c:v>
                </c:pt>
                <c:pt idx="9983" formatCode="General">
                  <c:v>6.71861</c:v>
                </c:pt>
                <c:pt idx="9984" formatCode="General">
                  <c:v>6.7192800000000004</c:v>
                </c:pt>
                <c:pt idx="9985" formatCode="General">
                  <c:v>6.7199600000000004</c:v>
                </c:pt>
                <c:pt idx="9986" formatCode="General">
                  <c:v>6.7206299999999999</c:v>
                </c:pt>
                <c:pt idx="9987" formatCode="General">
                  <c:v>6.7213000000000003</c:v>
                </c:pt>
                <c:pt idx="9988" formatCode="General">
                  <c:v>6.7219800000000003</c:v>
                </c:pt>
                <c:pt idx="9989" formatCode="General">
                  <c:v>6.7226499999999998</c:v>
                </c:pt>
                <c:pt idx="9990" formatCode="General">
                  <c:v>6.7233200000000002</c:v>
                </c:pt>
                <c:pt idx="9991" formatCode="General">
                  <c:v>6.7239899999999997</c:v>
                </c:pt>
                <c:pt idx="9992" formatCode="General">
                  <c:v>6.7246699999999997</c:v>
                </c:pt>
                <c:pt idx="9993" formatCode="General">
                  <c:v>6.7253400000000001</c:v>
                </c:pt>
                <c:pt idx="9994" formatCode="General">
                  <c:v>6.7260099999999996</c:v>
                </c:pt>
                <c:pt idx="9995" formatCode="General">
                  <c:v>6.7266899999999996</c:v>
                </c:pt>
                <c:pt idx="9996" formatCode="General">
                  <c:v>6.72736</c:v>
                </c:pt>
                <c:pt idx="9997" formatCode="General">
                  <c:v>6.7280300000000004</c:v>
                </c:pt>
                <c:pt idx="9998" formatCode="General">
                  <c:v>6.7287100000000004</c:v>
                </c:pt>
                <c:pt idx="9999" formatCode="General">
                  <c:v>6.7293799999999999</c:v>
                </c:pt>
                <c:pt idx="10000" formatCode="General">
                  <c:v>6.7300500000000003</c:v>
                </c:pt>
                <c:pt idx="10001" formatCode="General">
                  <c:v>6.7307199999999998</c:v>
                </c:pt>
                <c:pt idx="10002" formatCode="General">
                  <c:v>6.7313999999999998</c:v>
                </c:pt>
                <c:pt idx="10003" formatCode="General">
                  <c:v>6.7320700000000002</c:v>
                </c:pt>
                <c:pt idx="10004" formatCode="General">
                  <c:v>6.7327399999999997</c:v>
                </c:pt>
                <c:pt idx="10005" formatCode="General">
                  <c:v>6.7334199999999997</c:v>
                </c:pt>
                <c:pt idx="10006" formatCode="General">
                  <c:v>6.7340900000000001</c:v>
                </c:pt>
                <c:pt idx="10007" formatCode="General">
                  <c:v>6.7347599999999996</c:v>
                </c:pt>
                <c:pt idx="10008" formatCode="General">
                  <c:v>6.7354399999999996</c:v>
                </c:pt>
                <c:pt idx="10009" formatCode="General">
                  <c:v>6.73611</c:v>
                </c:pt>
                <c:pt idx="10010" formatCode="General">
                  <c:v>6.7367800000000004</c:v>
                </c:pt>
                <c:pt idx="10011" formatCode="General">
                  <c:v>6.7374499999999999</c:v>
                </c:pt>
                <c:pt idx="10012" formatCode="General">
                  <c:v>6.73813</c:v>
                </c:pt>
                <c:pt idx="10013" formatCode="General">
                  <c:v>6.7388000000000003</c:v>
                </c:pt>
                <c:pt idx="10014" formatCode="General">
                  <c:v>6.7394699999999998</c:v>
                </c:pt>
                <c:pt idx="10015" formatCode="General">
                  <c:v>6.7401499999999999</c:v>
                </c:pt>
                <c:pt idx="10016" formatCode="General">
                  <c:v>6.7408200000000003</c:v>
                </c:pt>
                <c:pt idx="10017" formatCode="General">
                  <c:v>6.7414899999999998</c:v>
                </c:pt>
                <c:pt idx="10018" formatCode="General">
                  <c:v>6.7421699999999998</c:v>
                </c:pt>
                <c:pt idx="10019" formatCode="General">
                  <c:v>6.7428400000000002</c:v>
                </c:pt>
                <c:pt idx="10020" formatCode="General">
                  <c:v>6.7435099999999997</c:v>
                </c:pt>
                <c:pt idx="10021" formatCode="General">
                  <c:v>6.7441800000000001</c:v>
                </c:pt>
                <c:pt idx="10022" formatCode="General">
                  <c:v>6.7448600000000001</c:v>
                </c:pt>
                <c:pt idx="10023" formatCode="General">
                  <c:v>6.7455299999999996</c:v>
                </c:pt>
                <c:pt idx="10024" formatCode="General">
                  <c:v>6.7462</c:v>
                </c:pt>
                <c:pt idx="10025" formatCode="General">
                  <c:v>6.74688</c:v>
                </c:pt>
                <c:pt idx="10026" formatCode="General">
                  <c:v>6.7475500000000004</c:v>
                </c:pt>
                <c:pt idx="10027" formatCode="General">
                  <c:v>6.7482199999999999</c:v>
                </c:pt>
                <c:pt idx="10028" formatCode="General">
                  <c:v>6.7488999999999999</c:v>
                </c:pt>
                <c:pt idx="10029" formatCode="General">
                  <c:v>6.7495700000000003</c:v>
                </c:pt>
                <c:pt idx="10030" formatCode="General">
                  <c:v>6.7502399999999998</c:v>
                </c:pt>
                <c:pt idx="10031" formatCode="General">
                  <c:v>6.7509100000000002</c:v>
                </c:pt>
                <c:pt idx="10032" formatCode="General">
                  <c:v>6.7515900000000002</c:v>
                </c:pt>
                <c:pt idx="10033" formatCode="General">
                  <c:v>6.7522599999999997</c:v>
                </c:pt>
                <c:pt idx="10034" formatCode="General">
                  <c:v>6.7529300000000001</c:v>
                </c:pt>
                <c:pt idx="10035" formatCode="General">
                  <c:v>6.7536100000000001</c:v>
                </c:pt>
                <c:pt idx="10036" formatCode="General">
                  <c:v>6.7542799999999996</c:v>
                </c:pt>
                <c:pt idx="10037" formatCode="General">
                  <c:v>6.75495</c:v>
                </c:pt>
                <c:pt idx="10038" formatCode="General">
                  <c:v>6.75563</c:v>
                </c:pt>
                <c:pt idx="10039" formatCode="General">
                  <c:v>6.7563000000000004</c:v>
                </c:pt>
                <c:pt idx="10040" formatCode="General">
                  <c:v>6.7569699999999999</c:v>
                </c:pt>
                <c:pt idx="10041" formatCode="General">
                  <c:v>6.7576400000000003</c:v>
                </c:pt>
                <c:pt idx="10042" formatCode="General">
                  <c:v>6.7583200000000003</c:v>
                </c:pt>
                <c:pt idx="10043" formatCode="General">
                  <c:v>6.7589899999999998</c:v>
                </c:pt>
                <c:pt idx="10044" formatCode="General">
                  <c:v>6.7596600000000002</c:v>
                </c:pt>
                <c:pt idx="10045" formatCode="General">
                  <c:v>6.7603400000000002</c:v>
                </c:pt>
                <c:pt idx="10046" formatCode="General">
                  <c:v>6.7610099999999997</c:v>
                </c:pt>
                <c:pt idx="10047" formatCode="General">
                  <c:v>6.7616800000000001</c:v>
                </c:pt>
                <c:pt idx="10048" formatCode="General">
                  <c:v>6.7623600000000001</c:v>
                </c:pt>
                <c:pt idx="10049" formatCode="General">
                  <c:v>6.7630299999999997</c:v>
                </c:pt>
                <c:pt idx="10050" formatCode="General">
                  <c:v>6.7637</c:v>
                </c:pt>
                <c:pt idx="10051" formatCode="General">
                  <c:v>6.7643700000000004</c:v>
                </c:pt>
                <c:pt idx="10052" formatCode="General">
                  <c:v>6.7650499999999996</c:v>
                </c:pt>
                <c:pt idx="10053" formatCode="General">
                  <c:v>6.76572</c:v>
                </c:pt>
                <c:pt idx="10054" formatCode="General">
                  <c:v>6.7663900000000003</c:v>
                </c:pt>
                <c:pt idx="10055" formatCode="General">
                  <c:v>6.7670700000000004</c:v>
                </c:pt>
                <c:pt idx="10056" formatCode="General">
                  <c:v>6.7677399999999999</c:v>
                </c:pt>
                <c:pt idx="10057" formatCode="General">
                  <c:v>6.7684100000000003</c:v>
                </c:pt>
                <c:pt idx="10058" formatCode="General">
                  <c:v>6.7690900000000003</c:v>
                </c:pt>
                <c:pt idx="10059" formatCode="General">
                  <c:v>6.7697599999999998</c:v>
                </c:pt>
                <c:pt idx="10060" formatCode="General">
                  <c:v>6.7704300000000002</c:v>
                </c:pt>
                <c:pt idx="10061" formatCode="General">
                  <c:v>6.7710999999999997</c:v>
                </c:pt>
                <c:pt idx="10062" formatCode="General">
                  <c:v>6.7717799999999997</c:v>
                </c:pt>
                <c:pt idx="10063" formatCode="General">
                  <c:v>6.7724500000000001</c:v>
                </c:pt>
                <c:pt idx="10064" formatCode="General">
                  <c:v>6.7731199999999996</c:v>
                </c:pt>
                <c:pt idx="10065" formatCode="General">
                  <c:v>6.7737999999999996</c:v>
                </c:pt>
                <c:pt idx="10066" formatCode="General">
                  <c:v>6.77447</c:v>
                </c:pt>
                <c:pt idx="10067" formatCode="General">
                  <c:v>6.7751400000000004</c:v>
                </c:pt>
                <c:pt idx="10068" formatCode="General">
                  <c:v>6.7758200000000004</c:v>
                </c:pt>
                <c:pt idx="10069" formatCode="General">
                  <c:v>6.7764899999999999</c:v>
                </c:pt>
                <c:pt idx="10070" formatCode="General">
                  <c:v>6.7771600000000003</c:v>
                </c:pt>
                <c:pt idx="10071" formatCode="General">
                  <c:v>6.7778299999999998</c:v>
                </c:pt>
                <c:pt idx="10072" formatCode="General">
                  <c:v>6.7785099999999998</c:v>
                </c:pt>
                <c:pt idx="10073" formatCode="General">
                  <c:v>6.7791800000000002</c:v>
                </c:pt>
                <c:pt idx="10074" formatCode="General">
                  <c:v>6.7798499999999997</c:v>
                </c:pt>
                <c:pt idx="10075" formatCode="General">
                  <c:v>6.7805299999999997</c:v>
                </c:pt>
                <c:pt idx="10076" formatCode="General">
                  <c:v>6.7812000000000001</c:v>
                </c:pt>
                <c:pt idx="10077" formatCode="General">
                  <c:v>6.7818699999999996</c:v>
                </c:pt>
                <c:pt idx="10078" formatCode="General">
                  <c:v>6.7825499999999996</c:v>
                </c:pt>
                <c:pt idx="10079" formatCode="General">
                  <c:v>6.78322</c:v>
                </c:pt>
                <c:pt idx="10080" formatCode="General">
                  <c:v>6.7838900000000004</c:v>
                </c:pt>
                <c:pt idx="10081" formatCode="General">
                  <c:v>6.7845599999999999</c:v>
                </c:pt>
                <c:pt idx="10082" formatCode="General">
                  <c:v>6.7852399999999999</c:v>
                </c:pt>
                <c:pt idx="10083" formatCode="General">
                  <c:v>6.7859100000000003</c:v>
                </c:pt>
                <c:pt idx="10084" formatCode="General">
                  <c:v>6.7865799999999998</c:v>
                </c:pt>
                <c:pt idx="10085" formatCode="General">
                  <c:v>6.7872599999999998</c:v>
                </c:pt>
                <c:pt idx="10086" formatCode="General">
                  <c:v>6.7879300000000002</c:v>
                </c:pt>
                <c:pt idx="10087" formatCode="General">
                  <c:v>6.7885999999999997</c:v>
                </c:pt>
                <c:pt idx="10088" formatCode="General">
                  <c:v>6.7892799999999998</c:v>
                </c:pt>
                <c:pt idx="10089" formatCode="General">
                  <c:v>6.7899500000000002</c:v>
                </c:pt>
                <c:pt idx="10090" formatCode="General">
                  <c:v>6.7906199999999997</c:v>
                </c:pt>
                <c:pt idx="10091" formatCode="General">
                  <c:v>6.79129</c:v>
                </c:pt>
                <c:pt idx="10092" formatCode="General">
                  <c:v>6.7919700000000001</c:v>
                </c:pt>
                <c:pt idx="10093" formatCode="General">
                  <c:v>6.7926399999999996</c:v>
                </c:pt>
                <c:pt idx="10094" formatCode="General">
                  <c:v>6.79331</c:v>
                </c:pt>
                <c:pt idx="10095" formatCode="General">
                  <c:v>6.79399</c:v>
                </c:pt>
                <c:pt idx="10096" formatCode="General">
                  <c:v>6.7946600000000004</c:v>
                </c:pt>
                <c:pt idx="10097" formatCode="General">
                  <c:v>6.7953299999999999</c:v>
                </c:pt>
                <c:pt idx="10098" formatCode="General">
                  <c:v>6.7960099999999999</c:v>
                </c:pt>
                <c:pt idx="10099" formatCode="General">
                  <c:v>6.7966800000000003</c:v>
                </c:pt>
                <c:pt idx="10100" formatCode="General">
                  <c:v>6.7973499999999998</c:v>
                </c:pt>
                <c:pt idx="10101" formatCode="General">
                  <c:v>6.7980200000000002</c:v>
                </c:pt>
                <c:pt idx="10102" formatCode="General">
                  <c:v>6.7987000000000002</c:v>
                </c:pt>
                <c:pt idx="10103" formatCode="General">
                  <c:v>6.7993699999999997</c:v>
                </c:pt>
                <c:pt idx="10104" formatCode="General">
                  <c:v>6.8000400000000001</c:v>
                </c:pt>
                <c:pt idx="10105" formatCode="General">
                  <c:v>6.8007200000000001</c:v>
                </c:pt>
                <c:pt idx="10106" formatCode="General">
                  <c:v>6.8013899999999996</c:v>
                </c:pt>
                <c:pt idx="10107" formatCode="General">
                  <c:v>6.80206</c:v>
                </c:pt>
                <c:pt idx="10108" formatCode="General">
                  <c:v>6.80274</c:v>
                </c:pt>
                <c:pt idx="10109" formatCode="General">
                  <c:v>6.8034100000000004</c:v>
                </c:pt>
                <c:pt idx="10110" formatCode="General">
                  <c:v>6.8040799999999999</c:v>
                </c:pt>
                <c:pt idx="10111" formatCode="General">
                  <c:v>6.8047599999999999</c:v>
                </c:pt>
                <c:pt idx="10112" formatCode="General">
                  <c:v>6.8054300000000003</c:v>
                </c:pt>
                <c:pt idx="10113" formatCode="General">
                  <c:v>6.8060999999999998</c:v>
                </c:pt>
                <c:pt idx="10114" formatCode="General">
                  <c:v>6.8067700000000002</c:v>
                </c:pt>
                <c:pt idx="10115" formatCode="General">
                  <c:v>6.8074500000000002</c:v>
                </c:pt>
                <c:pt idx="10116" formatCode="General">
                  <c:v>6.8081199999999997</c:v>
                </c:pt>
                <c:pt idx="10117" formatCode="General">
                  <c:v>6.8087900000000001</c:v>
                </c:pt>
                <c:pt idx="10118" formatCode="General">
                  <c:v>6.8094700000000001</c:v>
                </c:pt>
                <c:pt idx="10119" formatCode="General">
                  <c:v>6.8101399999999996</c:v>
                </c:pt>
                <c:pt idx="10120" formatCode="General">
                  <c:v>6.81081</c:v>
                </c:pt>
                <c:pt idx="10121" formatCode="General">
                  <c:v>6.81149</c:v>
                </c:pt>
                <c:pt idx="10122" formatCode="General">
                  <c:v>6.8121600000000004</c:v>
                </c:pt>
                <c:pt idx="10123" formatCode="General">
                  <c:v>6.8128299999999999</c:v>
                </c:pt>
                <c:pt idx="10124" formatCode="General">
                  <c:v>6.8135000000000003</c:v>
                </c:pt>
                <c:pt idx="10125" formatCode="General">
                  <c:v>6.8141800000000003</c:v>
                </c:pt>
                <c:pt idx="10126" formatCode="General">
                  <c:v>6.8148499999999999</c:v>
                </c:pt>
                <c:pt idx="10127" formatCode="General">
                  <c:v>6.8155200000000002</c:v>
                </c:pt>
                <c:pt idx="10128" formatCode="General">
                  <c:v>6.8162000000000003</c:v>
                </c:pt>
                <c:pt idx="10129" formatCode="General">
                  <c:v>6.8168699999999998</c:v>
                </c:pt>
                <c:pt idx="10130" formatCode="General">
                  <c:v>6.8175400000000002</c:v>
                </c:pt>
                <c:pt idx="10131" formatCode="General">
                  <c:v>6.8182200000000002</c:v>
                </c:pt>
                <c:pt idx="10132" formatCode="General">
                  <c:v>6.8188899999999997</c:v>
                </c:pt>
                <c:pt idx="10133" formatCode="General">
                  <c:v>6.8195600000000001</c:v>
                </c:pt>
                <c:pt idx="10134" formatCode="General">
                  <c:v>6.8202299999999996</c:v>
                </c:pt>
                <c:pt idx="10135" formatCode="General">
                  <c:v>6.8209099999999996</c:v>
                </c:pt>
                <c:pt idx="10136" formatCode="General">
                  <c:v>6.82158</c:v>
                </c:pt>
                <c:pt idx="10137" formatCode="General">
                  <c:v>6.8222500000000004</c:v>
                </c:pt>
                <c:pt idx="10138" formatCode="General">
                  <c:v>6.8229300000000004</c:v>
                </c:pt>
                <c:pt idx="10139" formatCode="General">
                  <c:v>6.8235999999999999</c:v>
                </c:pt>
                <c:pt idx="10140" formatCode="General">
                  <c:v>6.8242700000000003</c:v>
                </c:pt>
                <c:pt idx="10141" formatCode="General">
                  <c:v>6.8249500000000003</c:v>
                </c:pt>
                <c:pt idx="10142" formatCode="General">
                  <c:v>6.8256199999999998</c:v>
                </c:pt>
                <c:pt idx="10143" formatCode="General">
                  <c:v>6.8262900000000002</c:v>
                </c:pt>
                <c:pt idx="10144" formatCode="General">
                  <c:v>6.8269599999999997</c:v>
                </c:pt>
                <c:pt idx="10145" formatCode="General">
                  <c:v>6.8276399999999997</c:v>
                </c:pt>
                <c:pt idx="10146" formatCode="General">
                  <c:v>6.8283100000000001</c:v>
                </c:pt>
                <c:pt idx="10147" formatCode="General">
                  <c:v>6.8289799999999996</c:v>
                </c:pt>
                <c:pt idx="10148" formatCode="General">
                  <c:v>6.8296599999999996</c:v>
                </c:pt>
                <c:pt idx="10149" formatCode="General">
                  <c:v>6.83033</c:v>
                </c:pt>
                <c:pt idx="10150" formatCode="General">
                  <c:v>6.8310000000000004</c:v>
                </c:pt>
                <c:pt idx="10151" formatCode="General">
                  <c:v>6.8316800000000004</c:v>
                </c:pt>
                <c:pt idx="10152" formatCode="General">
                  <c:v>6.8323499999999999</c:v>
                </c:pt>
                <c:pt idx="10153" formatCode="General">
                  <c:v>6.8330200000000003</c:v>
                </c:pt>
                <c:pt idx="10154" formatCode="General">
                  <c:v>6.8336899999999998</c:v>
                </c:pt>
                <c:pt idx="10155" formatCode="General">
                  <c:v>6.8343699999999998</c:v>
                </c:pt>
                <c:pt idx="10156" formatCode="General">
                  <c:v>6.8350400000000002</c:v>
                </c:pt>
                <c:pt idx="10157" formatCode="General">
                  <c:v>6.8357099999999997</c:v>
                </c:pt>
                <c:pt idx="10158" formatCode="General">
                  <c:v>6.8363899999999997</c:v>
                </c:pt>
                <c:pt idx="10159" formatCode="General">
                  <c:v>6.8370600000000001</c:v>
                </c:pt>
                <c:pt idx="10160" formatCode="General">
                  <c:v>6.8377299999999996</c:v>
                </c:pt>
                <c:pt idx="10161" formatCode="General">
                  <c:v>6.8384099999999997</c:v>
                </c:pt>
                <c:pt idx="10162" formatCode="General">
                  <c:v>6.83908</c:v>
                </c:pt>
                <c:pt idx="10163" formatCode="General">
                  <c:v>6.8397500000000004</c:v>
                </c:pt>
                <c:pt idx="10164" formatCode="General">
                  <c:v>6.8404199999999999</c:v>
                </c:pt>
                <c:pt idx="10165" formatCode="General">
                  <c:v>6.8411</c:v>
                </c:pt>
                <c:pt idx="10166" formatCode="General">
                  <c:v>6.8417700000000004</c:v>
                </c:pt>
                <c:pt idx="10167" formatCode="General">
                  <c:v>6.8424399999999999</c:v>
                </c:pt>
                <c:pt idx="10168" formatCode="General">
                  <c:v>6.8431199999999999</c:v>
                </c:pt>
                <c:pt idx="10169" formatCode="General">
                  <c:v>6.8437900000000003</c:v>
                </c:pt>
                <c:pt idx="10170" formatCode="General">
                  <c:v>6.8444599999999998</c:v>
                </c:pt>
                <c:pt idx="10171" formatCode="General">
                  <c:v>6.8451399999999998</c:v>
                </c:pt>
                <c:pt idx="10172" formatCode="General">
                  <c:v>6.8458100000000002</c:v>
                </c:pt>
                <c:pt idx="10173" formatCode="General">
                  <c:v>6.8464799999999997</c:v>
                </c:pt>
                <c:pt idx="10174" formatCode="General">
                  <c:v>6.8471500000000001</c:v>
                </c:pt>
                <c:pt idx="10175" formatCode="General">
                  <c:v>6.8478300000000001</c:v>
                </c:pt>
                <c:pt idx="10176" formatCode="General">
                  <c:v>6.8484999999999996</c:v>
                </c:pt>
                <c:pt idx="10177" formatCode="General">
                  <c:v>6.84917</c:v>
                </c:pt>
                <c:pt idx="10178" formatCode="General">
                  <c:v>6.84985</c:v>
                </c:pt>
                <c:pt idx="10179" formatCode="General">
                  <c:v>6.8505200000000004</c:v>
                </c:pt>
                <c:pt idx="10180" formatCode="General">
                  <c:v>6.8511899999999999</c:v>
                </c:pt>
                <c:pt idx="10181" formatCode="General">
                  <c:v>6.8518699999999999</c:v>
                </c:pt>
                <c:pt idx="10182" formatCode="General">
                  <c:v>6.8525400000000003</c:v>
                </c:pt>
                <c:pt idx="10183" formatCode="General">
                  <c:v>6.8532099999999998</c:v>
                </c:pt>
                <c:pt idx="10184" formatCode="General">
                  <c:v>6.8538800000000002</c:v>
                </c:pt>
                <c:pt idx="10185" formatCode="General">
                  <c:v>6.8545600000000002</c:v>
                </c:pt>
                <c:pt idx="10186" formatCode="General">
                  <c:v>6.8552299999999997</c:v>
                </c:pt>
                <c:pt idx="10187" formatCode="General">
                  <c:v>6.8559000000000001</c:v>
                </c:pt>
                <c:pt idx="10188" formatCode="General">
                  <c:v>6.8565800000000001</c:v>
                </c:pt>
                <c:pt idx="10189" formatCode="General">
                  <c:v>6.8572499999999996</c:v>
                </c:pt>
                <c:pt idx="10190" formatCode="General">
                  <c:v>6.85792</c:v>
                </c:pt>
                <c:pt idx="10191" formatCode="General">
                  <c:v>6.8586</c:v>
                </c:pt>
                <c:pt idx="10192" formatCode="General">
                  <c:v>6.8592700000000004</c:v>
                </c:pt>
                <c:pt idx="10193" formatCode="General">
                  <c:v>6.8599399999999999</c:v>
                </c:pt>
                <c:pt idx="10194" formatCode="General">
                  <c:v>6.8606100000000003</c:v>
                </c:pt>
                <c:pt idx="10195" formatCode="General">
                  <c:v>6.8612900000000003</c:v>
                </c:pt>
                <c:pt idx="10196" formatCode="General">
                  <c:v>6.8619599999999998</c:v>
                </c:pt>
                <c:pt idx="10197" formatCode="General">
                  <c:v>6.8626300000000002</c:v>
                </c:pt>
                <c:pt idx="10198" formatCode="General">
                  <c:v>6.8633100000000002</c:v>
                </c:pt>
                <c:pt idx="10199" formatCode="General">
                  <c:v>6.8639799999999997</c:v>
                </c:pt>
                <c:pt idx="10200" formatCode="General">
                  <c:v>6.8646500000000001</c:v>
                </c:pt>
                <c:pt idx="10201" formatCode="General">
                  <c:v>6.8653300000000002</c:v>
                </c:pt>
                <c:pt idx="10202" formatCode="General">
                  <c:v>6.8659999999999997</c:v>
                </c:pt>
                <c:pt idx="10203" formatCode="General">
                  <c:v>6.8666700000000001</c:v>
                </c:pt>
                <c:pt idx="10204" formatCode="General">
                  <c:v>6.8673400000000004</c:v>
                </c:pt>
                <c:pt idx="10205" formatCode="General">
                  <c:v>6.8680199999999996</c:v>
                </c:pt>
                <c:pt idx="10206" formatCode="General">
                  <c:v>6.86869</c:v>
                </c:pt>
                <c:pt idx="10207" formatCode="General">
                  <c:v>6.8693600000000004</c:v>
                </c:pt>
                <c:pt idx="10208" formatCode="General">
                  <c:v>6.8700400000000004</c:v>
                </c:pt>
                <c:pt idx="10209" formatCode="General">
                  <c:v>6.8707099999999999</c:v>
                </c:pt>
                <c:pt idx="10210" formatCode="General">
                  <c:v>6.8713800000000003</c:v>
                </c:pt>
                <c:pt idx="10211" formatCode="General">
                  <c:v>6.8720600000000003</c:v>
                </c:pt>
                <c:pt idx="10212" formatCode="General">
                  <c:v>6.8727299999999998</c:v>
                </c:pt>
                <c:pt idx="10213" formatCode="General">
                  <c:v>6.8734000000000002</c:v>
                </c:pt>
                <c:pt idx="10214" formatCode="General">
                  <c:v>6.8740699999999997</c:v>
                </c:pt>
                <c:pt idx="10215" formatCode="General">
                  <c:v>6.8747499999999997</c:v>
                </c:pt>
                <c:pt idx="10216" formatCode="General">
                  <c:v>6.8754200000000001</c:v>
                </c:pt>
                <c:pt idx="10217" formatCode="General">
                  <c:v>6.8760899999999996</c:v>
                </c:pt>
                <c:pt idx="10218" formatCode="General">
                  <c:v>6.8767699999999996</c:v>
                </c:pt>
                <c:pt idx="10219" formatCode="General">
                  <c:v>6.87744</c:v>
                </c:pt>
                <c:pt idx="10220" formatCode="General">
                  <c:v>6.8781100000000004</c:v>
                </c:pt>
                <c:pt idx="10221" formatCode="General">
                  <c:v>6.8787900000000004</c:v>
                </c:pt>
                <c:pt idx="10222" formatCode="General">
                  <c:v>6.8794599999999999</c:v>
                </c:pt>
                <c:pt idx="10223" formatCode="General">
                  <c:v>6.8801300000000003</c:v>
                </c:pt>
                <c:pt idx="10224" formatCode="General">
                  <c:v>6.8807999999999998</c:v>
                </c:pt>
                <c:pt idx="10225" formatCode="General">
                  <c:v>6.8814799999999998</c:v>
                </c:pt>
                <c:pt idx="10226" formatCode="General">
                  <c:v>6.8821500000000002</c:v>
                </c:pt>
                <c:pt idx="10227" formatCode="General">
                  <c:v>6.8828199999999997</c:v>
                </c:pt>
                <c:pt idx="10228" formatCode="General">
                  <c:v>6.8834999999999997</c:v>
                </c:pt>
                <c:pt idx="10229" formatCode="General">
                  <c:v>6.8841700000000001</c:v>
                </c:pt>
                <c:pt idx="10230" formatCode="General">
                  <c:v>6.8848399999999996</c:v>
                </c:pt>
                <c:pt idx="10231" formatCode="General">
                  <c:v>6.8855199999999996</c:v>
                </c:pt>
                <c:pt idx="10232" formatCode="General">
                  <c:v>6.88619</c:v>
                </c:pt>
                <c:pt idx="10233" formatCode="General">
                  <c:v>6.8868600000000004</c:v>
                </c:pt>
                <c:pt idx="10234" formatCode="General">
                  <c:v>6.8875299999999999</c:v>
                </c:pt>
                <c:pt idx="10235" formatCode="General">
                  <c:v>6.8882099999999999</c:v>
                </c:pt>
                <c:pt idx="10236" formatCode="General">
                  <c:v>6.8888800000000003</c:v>
                </c:pt>
                <c:pt idx="10237" formatCode="General">
                  <c:v>6.8895499999999998</c:v>
                </c:pt>
                <c:pt idx="10238" formatCode="General">
                  <c:v>6.8902299999999999</c:v>
                </c:pt>
                <c:pt idx="10239" formatCode="General">
                  <c:v>6.8909000000000002</c:v>
                </c:pt>
                <c:pt idx="10240" formatCode="General">
                  <c:v>6.8915699999999998</c:v>
                </c:pt>
                <c:pt idx="10241" formatCode="General">
                  <c:v>6.8922499999999998</c:v>
                </c:pt>
                <c:pt idx="10242" formatCode="General">
                  <c:v>6.8929200000000002</c:v>
                </c:pt>
                <c:pt idx="10243" formatCode="General">
                  <c:v>6.8935899999999997</c:v>
                </c:pt>
                <c:pt idx="10244" formatCode="General">
                  <c:v>6.8942600000000001</c:v>
                </c:pt>
                <c:pt idx="10245" formatCode="General">
                  <c:v>6.8949400000000001</c:v>
                </c:pt>
                <c:pt idx="10246" formatCode="General">
                  <c:v>6.8956099999999996</c:v>
                </c:pt>
                <c:pt idx="10247" formatCode="General">
                  <c:v>6.89628</c:v>
                </c:pt>
                <c:pt idx="10248" formatCode="General">
                  <c:v>6.89696</c:v>
                </c:pt>
                <c:pt idx="10249" formatCode="General">
                  <c:v>6.8976300000000004</c:v>
                </c:pt>
                <c:pt idx="10250" formatCode="General">
                  <c:v>6.8982999999999999</c:v>
                </c:pt>
                <c:pt idx="10251" formatCode="General">
                  <c:v>6.8989799999999999</c:v>
                </c:pt>
                <c:pt idx="10252" formatCode="General">
                  <c:v>6.8996500000000003</c:v>
                </c:pt>
                <c:pt idx="10253" formatCode="General">
                  <c:v>6.9003199999999998</c:v>
                </c:pt>
                <c:pt idx="10254" formatCode="General">
                  <c:v>6.9009900000000002</c:v>
                </c:pt>
                <c:pt idx="10255" formatCode="General">
                  <c:v>6.9016700000000002</c:v>
                </c:pt>
                <c:pt idx="10256" formatCode="General">
                  <c:v>6.9023399999999997</c:v>
                </c:pt>
                <c:pt idx="10257" formatCode="General">
                  <c:v>6.9030100000000001</c:v>
                </c:pt>
                <c:pt idx="10258" formatCode="General">
                  <c:v>6.9036900000000001</c:v>
                </c:pt>
                <c:pt idx="10259" formatCode="General">
                  <c:v>6.9043599999999996</c:v>
                </c:pt>
                <c:pt idx="10260" formatCode="General">
                  <c:v>6.90503</c:v>
                </c:pt>
                <c:pt idx="10261" formatCode="General">
                  <c:v>6.90571</c:v>
                </c:pt>
                <c:pt idx="10262" formatCode="General">
                  <c:v>6.9063800000000004</c:v>
                </c:pt>
                <c:pt idx="10263" formatCode="General">
                  <c:v>6.9070499999999999</c:v>
                </c:pt>
                <c:pt idx="10264" formatCode="General">
                  <c:v>6.9077200000000003</c:v>
                </c:pt>
                <c:pt idx="10265" formatCode="General">
                  <c:v>6.9084000000000003</c:v>
                </c:pt>
                <c:pt idx="10266" formatCode="General">
                  <c:v>6.9090699999999998</c:v>
                </c:pt>
                <c:pt idx="10267" formatCode="General">
                  <c:v>6.9097400000000002</c:v>
                </c:pt>
                <c:pt idx="10268" formatCode="General">
                  <c:v>6.9104200000000002</c:v>
                </c:pt>
                <c:pt idx="10269" formatCode="General">
                  <c:v>6.9110899999999997</c:v>
                </c:pt>
                <c:pt idx="10270" formatCode="General">
                  <c:v>6.9117600000000001</c:v>
                </c:pt>
                <c:pt idx="10271" formatCode="General">
                  <c:v>6.9124400000000001</c:v>
                </c:pt>
                <c:pt idx="10272" formatCode="General">
                  <c:v>6.9131099999999996</c:v>
                </c:pt>
                <c:pt idx="10273" formatCode="General">
                  <c:v>6.91378</c:v>
                </c:pt>
                <c:pt idx="10274" formatCode="General">
                  <c:v>6.9144500000000004</c:v>
                </c:pt>
                <c:pt idx="10275" formatCode="General">
                  <c:v>6.9151300000000004</c:v>
                </c:pt>
                <c:pt idx="10276" formatCode="General">
                  <c:v>6.9157999999999999</c:v>
                </c:pt>
                <c:pt idx="10277" formatCode="General">
                  <c:v>6.9164700000000003</c:v>
                </c:pt>
                <c:pt idx="10278" formatCode="General">
                  <c:v>6.9171500000000004</c:v>
                </c:pt>
                <c:pt idx="10279" formatCode="General">
                  <c:v>6.9178199999999999</c:v>
                </c:pt>
                <c:pt idx="10280" formatCode="General">
                  <c:v>6.9184900000000003</c:v>
                </c:pt>
                <c:pt idx="10281" formatCode="General">
                  <c:v>6.9191700000000003</c:v>
                </c:pt>
                <c:pt idx="10282" formatCode="General">
                  <c:v>6.9198399999999998</c:v>
                </c:pt>
                <c:pt idx="10283" formatCode="General">
                  <c:v>6.9205100000000002</c:v>
                </c:pt>
                <c:pt idx="10284" formatCode="General">
                  <c:v>6.9211799999999997</c:v>
                </c:pt>
                <c:pt idx="10285" formatCode="General">
                  <c:v>6.9218599999999997</c:v>
                </c:pt>
                <c:pt idx="10286" formatCode="General">
                  <c:v>6.9225300000000001</c:v>
                </c:pt>
                <c:pt idx="10287" formatCode="General">
                  <c:v>6.9231999999999996</c:v>
                </c:pt>
                <c:pt idx="10288" formatCode="General">
                  <c:v>6.9238799999999996</c:v>
                </c:pt>
                <c:pt idx="10289" formatCode="General">
                  <c:v>6.92455</c:v>
                </c:pt>
                <c:pt idx="10290" formatCode="General">
                  <c:v>6.9252200000000004</c:v>
                </c:pt>
                <c:pt idx="10291" formatCode="General">
                  <c:v>6.9259000000000004</c:v>
                </c:pt>
                <c:pt idx="10292" formatCode="General">
                  <c:v>6.9265699999999999</c:v>
                </c:pt>
                <c:pt idx="10293" formatCode="General">
                  <c:v>6.9272400000000003</c:v>
                </c:pt>
                <c:pt idx="10294" formatCode="General">
                  <c:v>6.9279099999999998</c:v>
                </c:pt>
                <c:pt idx="10295" formatCode="General">
                  <c:v>6.9285899999999998</c:v>
                </c:pt>
                <c:pt idx="10296" formatCode="General">
                  <c:v>6.9292600000000002</c:v>
                </c:pt>
                <c:pt idx="10297" formatCode="General">
                  <c:v>6.9299299999999997</c:v>
                </c:pt>
                <c:pt idx="10298" formatCode="General">
                  <c:v>6.9306099999999997</c:v>
                </c:pt>
                <c:pt idx="10299" formatCode="General">
                  <c:v>6.9312800000000001</c:v>
                </c:pt>
                <c:pt idx="10300" formatCode="General">
                  <c:v>6.9319499999999996</c:v>
                </c:pt>
                <c:pt idx="10301" formatCode="General">
                  <c:v>6.9326299999999996</c:v>
                </c:pt>
                <c:pt idx="10302" formatCode="General">
                  <c:v>6.9333</c:v>
                </c:pt>
                <c:pt idx="10303" formatCode="General">
                  <c:v>6.9339700000000004</c:v>
                </c:pt>
                <c:pt idx="10304" formatCode="General">
                  <c:v>6.9346399999999999</c:v>
                </c:pt>
                <c:pt idx="10305" formatCode="General">
                  <c:v>6.9353199999999999</c:v>
                </c:pt>
                <c:pt idx="10306" formatCode="General">
                  <c:v>6.9359900000000003</c:v>
                </c:pt>
                <c:pt idx="10307" formatCode="General">
                  <c:v>6.9366599999999998</c:v>
                </c:pt>
                <c:pt idx="10308" formatCode="General">
                  <c:v>6.9373399999999998</c:v>
                </c:pt>
                <c:pt idx="10309" formatCode="General">
                  <c:v>6.9380100000000002</c:v>
                </c:pt>
                <c:pt idx="10310" formatCode="General">
                  <c:v>6.9386799999999997</c:v>
                </c:pt>
                <c:pt idx="10311" formatCode="General">
                  <c:v>6.9393599999999998</c:v>
                </c:pt>
                <c:pt idx="10312" formatCode="General">
                  <c:v>6.9400300000000001</c:v>
                </c:pt>
                <c:pt idx="10313" formatCode="General">
                  <c:v>6.9406999999999996</c:v>
                </c:pt>
                <c:pt idx="10314" formatCode="General">
                  <c:v>6.9413799999999997</c:v>
                </c:pt>
                <c:pt idx="10315" formatCode="General">
                  <c:v>6.9420500000000001</c:v>
                </c:pt>
                <c:pt idx="10316" formatCode="General">
                  <c:v>6.9427199999999996</c:v>
                </c:pt>
                <c:pt idx="10317" formatCode="General">
                  <c:v>6.94339</c:v>
                </c:pt>
                <c:pt idx="10318" formatCode="General">
                  <c:v>6.94407</c:v>
                </c:pt>
                <c:pt idx="10319" formatCode="General">
                  <c:v>6.9447400000000004</c:v>
                </c:pt>
                <c:pt idx="10320" formatCode="General">
                  <c:v>6.9454099999999999</c:v>
                </c:pt>
                <c:pt idx="10321" formatCode="General">
                  <c:v>6.9460899999999999</c:v>
                </c:pt>
                <c:pt idx="10322" formatCode="General">
                  <c:v>6.9467600000000003</c:v>
                </c:pt>
                <c:pt idx="10323" formatCode="General">
                  <c:v>6.9474299999999998</c:v>
                </c:pt>
                <c:pt idx="10324" formatCode="General">
                  <c:v>6.9481099999999998</c:v>
                </c:pt>
                <c:pt idx="10325" formatCode="General">
                  <c:v>6.9487800000000002</c:v>
                </c:pt>
                <c:pt idx="10326" formatCode="General">
                  <c:v>6.9494499999999997</c:v>
                </c:pt>
                <c:pt idx="10327" formatCode="General">
                  <c:v>6.9501200000000001</c:v>
                </c:pt>
                <c:pt idx="10328" formatCode="General">
                  <c:v>6.9508000000000001</c:v>
                </c:pt>
                <c:pt idx="10329" formatCode="General">
                  <c:v>6.9514699999999996</c:v>
                </c:pt>
                <c:pt idx="10330" formatCode="General">
                  <c:v>6.95214</c:v>
                </c:pt>
                <c:pt idx="10331" formatCode="General">
                  <c:v>6.95282</c:v>
                </c:pt>
                <c:pt idx="10332" formatCode="General">
                  <c:v>6.9534900000000004</c:v>
                </c:pt>
                <c:pt idx="10333" formatCode="General">
                  <c:v>6.9541599999999999</c:v>
                </c:pt>
                <c:pt idx="10334" formatCode="General">
                  <c:v>6.9548399999999999</c:v>
                </c:pt>
                <c:pt idx="10335" formatCode="General">
                  <c:v>6.9555100000000003</c:v>
                </c:pt>
                <c:pt idx="10336" formatCode="General">
                  <c:v>6.9561799999999998</c:v>
                </c:pt>
                <c:pt idx="10337" formatCode="General">
                  <c:v>6.9568500000000002</c:v>
                </c:pt>
                <c:pt idx="10338" formatCode="General">
                  <c:v>6.9575300000000002</c:v>
                </c:pt>
                <c:pt idx="10339" formatCode="General">
                  <c:v>6.9581999999999997</c:v>
                </c:pt>
                <c:pt idx="10340" formatCode="General">
                  <c:v>6.9588700000000001</c:v>
                </c:pt>
                <c:pt idx="10341" formatCode="General">
                  <c:v>6.9595500000000001</c:v>
                </c:pt>
                <c:pt idx="10342" formatCode="General">
                  <c:v>6.9602199999999996</c:v>
                </c:pt>
                <c:pt idx="10343" formatCode="General">
                  <c:v>6.96089</c:v>
                </c:pt>
                <c:pt idx="10344" formatCode="General">
                  <c:v>6.96157</c:v>
                </c:pt>
                <c:pt idx="10345" formatCode="General">
                  <c:v>6.9622400000000004</c:v>
                </c:pt>
                <c:pt idx="10346" formatCode="General">
                  <c:v>6.9629099999999999</c:v>
                </c:pt>
                <c:pt idx="10347" formatCode="General">
                  <c:v>6.9635800000000003</c:v>
                </c:pt>
                <c:pt idx="10348" formatCode="General">
                  <c:v>6.9642600000000003</c:v>
                </c:pt>
                <c:pt idx="10349" formatCode="General">
                  <c:v>6.9649299999999998</c:v>
                </c:pt>
                <c:pt idx="10350" formatCode="General">
                  <c:v>6.9656000000000002</c:v>
                </c:pt>
                <c:pt idx="10351" formatCode="General">
                  <c:v>6.9662800000000002</c:v>
                </c:pt>
                <c:pt idx="10352" formatCode="General">
                  <c:v>6.9669499999999998</c:v>
                </c:pt>
                <c:pt idx="10353" formatCode="General">
                  <c:v>6.9676200000000001</c:v>
                </c:pt>
                <c:pt idx="10354" formatCode="General">
                  <c:v>6.9683000000000002</c:v>
                </c:pt>
                <c:pt idx="10355" formatCode="General">
                  <c:v>6.9689699999999997</c:v>
                </c:pt>
                <c:pt idx="10356" formatCode="General">
                  <c:v>6.9696400000000001</c:v>
                </c:pt>
                <c:pt idx="10357" formatCode="General">
                  <c:v>6.9703099999999996</c:v>
                </c:pt>
                <c:pt idx="10358" formatCode="General">
                  <c:v>6.9709899999999996</c:v>
                </c:pt>
                <c:pt idx="10359" formatCode="General">
                  <c:v>6.97166</c:v>
                </c:pt>
                <c:pt idx="10360" formatCode="General">
                  <c:v>6.9723300000000004</c:v>
                </c:pt>
                <c:pt idx="10361" formatCode="General">
                  <c:v>6.9730100000000004</c:v>
                </c:pt>
                <c:pt idx="10362" formatCode="General">
                  <c:v>6.9736799999999999</c:v>
                </c:pt>
                <c:pt idx="10363" formatCode="General">
                  <c:v>6.9743500000000003</c:v>
                </c:pt>
                <c:pt idx="10364" formatCode="General">
                  <c:v>6.9750300000000003</c:v>
                </c:pt>
                <c:pt idx="10365" formatCode="General">
                  <c:v>6.9756999999999998</c:v>
                </c:pt>
                <c:pt idx="10366" formatCode="General">
                  <c:v>6.9763700000000002</c:v>
                </c:pt>
                <c:pt idx="10367" formatCode="General">
                  <c:v>6.9770399999999997</c:v>
                </c:pt>
                <c:pt idx="10368" formatCode="General">
                  <c:v>6.9777199999999997</c:v>
                </c:pt>
                <c:pt idx="10369" formatCode="General">
                  <c:v>6.9783900000000001</c:v>
                </c:pt>
                <c:pt idx="10370" formatCode="General">
                  <c:v>6.9790599999999996</c:v>
                </c:pt>
                <c:pt idx="10371" formatCode="General">
                  <c:v>6.9797399999999996</c:v>
                </c:pt>
                <c:pt idx="10372" formatCode="General">
                  <c:v>6.98041</c:v>
                </c:pt>
                <c:pt idx="10373" formatCode="General">
                  <c:v>6.9810800000000004</c:v>
                </c:pt>
                <c:pt idx="10374" formatCode="General">
                  <c:v>6.9817600000000004</c:v>
                </c:pt>
                <c:pt idx="10375" formatCode="General">
                  <c:v>6.9824299999999999</c:v>
                </c:pt>
                <c:pt idx="10376" formatCode="General">
                  <c:v>6.9831000000000003</c:v>
                </c:pt>
                <c:pt idx="10377" formatCode="General">
                  <c:v>6.9837699999999998</c:v>
                </c:pt>
                <c:pt idx="10378" formatCode="General">
                  <c:v>6.9844499999999998</c:v>
                </c:pt>
                <c:pt idx="10379" formatCode="General">
                  <c:v>6.9851200000000002</c:v>
                </c:pt>
                <c:pt idx="10380" formatCode="General">
                  <c:v>6.9857899999999997</c:v>
                </c:pt>
                <c:pt idx="10381" formatCode="General">
                  <c:v>6.9864699999999997</c:v>
                </c:pt>
                <c:pt idx="10382" formatCode="General">
                  <c:v>6.9871400000000001</c:v>
                </c:pt>
                <c:pt idx="10383" formatCode="General">
                  <c:v>6.9878099999999996</c:v>
                </c:pt>
                <c:pt idx="10384" formatCode="General">
                  <c:v>6.9884899999999996</c:v>
                </c:pt>
                <c:pt idx="10385" formatCode="General">
                  <c:v>6.98916</c:v>
                </c:pt>
                <c:pt idx="10386" formatCode="General">
                  <c:v>6.9898300000000004</c:v>
                </c:pt>
                <c:pt idx="10387" formatCode="General">
                  <c:v>6.9904999999999999</c:v>
                </c:pt>
                <c:pt idx="10388" formatCode="General">
                  <c:v>6.9911799999999999</c:v>
                </c:pt>
                <c:pt idx="10389" formatCode="General">
                  <c:v>6.9918500000000003</c:v>
                </c:pt>
                <c:pt idx="10390" formatCode="General">
                  <c:v>6.9925199999999998</c:v>
                </c:pt>
                <c:pt idx="10391" formatCode="General">
                  <c:v>6.9931999999999999</c:v>
                </c:pt>
                <c:pt idx="10392" formatCode="General">
                  <c:v>6.9938700000000003</c:v>
                </c:pt>
                <c:pt idx="10393" formatCode="General">
                  <c:v>6.9945399999999998</c:v>
                </c:pt>
                <c:pt idx="10394" formatCode="General">
                  <c:v>6.9952199999999998</c:v>
                </c:pt>
                <c:pt idx="10395" formatCode="General">
                  <c:v>6.9958900000000002</c:v>
                </c:pt>
                <c:pt idx="10396" formatCode="General">
                  <c:v>6.9965599999999997</c:v>
                </c:pt>
                <c:pt idx="10397" formatCode="General">
                  <c:v>6.9972300000000001</c:v>
                </c:pt>
                <c:pt idx="10398" formatCode="General">
                  <c:v>6.9979100000000001</c:v>
                </c:pt>
                <c:pt idx="10399" formatCode="General">
                  <c:v>6.9985799999999996</c:v>
                </c:pt>
                <c:pt idx="10400" formatCode="General">
                  <c:v>6.99925</c:v>
                </c:pt>
                <c:pt idx="10401" formatCode="General">
                  <c:v>6.99993</c:v>
                </c:pt>
                <c:pt idx="10402" formatCode="General">
                  <c:v>7.0006000000000004</c:v>
                </c:pt>
                <c:pt idx="10403" formatCode="General">
                  <c:v>7.0012699999999999</c:v>
                </c:pt>
                <c:pt idx="10404" formatCode="General">
                  <c:v>7.0019499999999999</c:v>
                </c:pt>
                <c:pt idx="10405" formatCode="General">
                  <c:v>7.0026200000000003</c:v>
                </c:pt>
                <c:pt idx="10406" formatCode="General">
                  <c:v>7.0032899999999998</c:v>
                </c:pt>
                <c:pt idx="10407" formatCode="General">
                  <c:v>7.0039600000000002</c:v>
                </c:pt>
                <c:pt idx="10408" formatCode="General">
                  <c:v>7.0046400000000002</c:v>
                </c:pt>
                <c:pt idx="10409" formatCode="General">
                  <c:v>7.0053099999999997</c:v>
                </c:pt>
                <c:pt idx="10410" formatCode="General">
                  <c:v>7.0059800000000001</c:v>
                </c:pt>
                <c:pt idx="10411" formatCode="General">
                  <c:v>7.0066600000000001</c:v>
                </c:pt>
                <c:pt idx="10412" formatCode="General">
                  <c:v>7.0073299999999996</c:v>
                </c:pt>
                <c:pt idx="10413" formatCode="General">
                  <c:v>7.008</c:v>
                </c:pt>
                <c:pt idx="10414" formatCode="General">
                  <c:v>7.00868</c:v>
                </c:pt>
                <c:pt idx="10415" formatCode="General">
                  <c:v>7.0093500000000004</c:v>
                </c:pt>
                <c:pt idx="10416" formatCode="General">
                  <c:v>7.0100199999999999</c:v>
                </c:pt>
                <c:pt idx="10417" formatCode="General">
                  <c:v>7.0106900000000003</c:v>
                </c:pt>
                <c:pt idx="10418" formatCode="General">
                  <c:v>7.0113700000000003</c:v>
                </c:pt>
                <c:pt idx="10419" formatCode="General">
                  <c:v>7.0120399999999998</c:v>
                </c:pt>
                <c:pt idx="10420" formatCode="General">
                  <c:v>7.0127100000000002</c:v>
                </c:pt>
                <c:pt idx="10421" formatCode="General">
                  <c:v>7.0133900000000002</c:v>
                </c:pt>
                <c:pt idx="10422" formatCode="General">
                  <c:v>7.0140599999999997</c:v>
                </c:pt>
                <c:pt idx="10423" formatCode="General">
                  <c:v>7.0147300000000001</c:v>
                </c:pt>
                <c:pt idx="10424" formatCode="General">
                  <c:v>7.0154100000000001</c:v>
                </c:pt>
                <c:pt idx="10425" formatCode="General">
                  <c:v>7.0160799999999997</c:v>
                </c:pt>
                <c:pt idx="10426" formatCode="General">
                  <c:v>7.01675</c:v>
                </c:pt>
                <c:pt idx="10427" formatCode="General">
                  <c:v>7.0174200000000004</c:v>
                </c:pt>
                <c:pt idx="10428" formatCode="General">
                  <c:v>7.0180999999999996</c:v>
                </c:pt>
                <c:pt idx="10429" formatCode="General">
                  <c:v>7.01877</c:v>
                </c:pt>
                <c:pt idx="10430" formatCode="General">
                  <c:v>7.0194400000000003</c:v>
                </c:pt>
                <c:pt idx="10431" formatCode="General">
                  <c:v>7.0201200000000004</c:v>
                </c:pt>
                <c:pt idx="10432" formatCode="General">
                  <c:v>7.0207899999999999</c:v>
                </c:pt>
                <c:pt idx="10433" formatCode="General">
                  <c:v>7.0214600000000003</c:v>
                </c:pt>
                <c:pt idx="10434" formatCode="General">
                  <c:v>7.0221400000000003</c:v>
                </c:pt>
                <c:pt idx="10435" formatCode="General">
                  <c:v>7.0228099999999998</c:v>
                </c:pt>
                <c:pt idx="10436" formatCode="General">
                  <c:v>7.0234800000000002</c:v>
                </c:pt>
                <c:pt idx="10437" formatCode="General">
                  <c:v>7.0241499999999997</c:v>
                </c:pt>
                <c:pt idx="10438" formatCode="General">
                  <c:v>7.0248299999999997</c:v>
                </c:pt>
                <c:pt idx="10439" formatCode="General">
                  <c:v>7.0255000000000001</c:v>
                </c:pt>
                <c:pt idx="10440" formatCode="General">
                  <c:v>7.0261699999999996</c:v>
                </c:pt>
                <c:pt idx="10441" formatCode="General">
                  <c:v>7.0268499999999996</c:v>
                </c:pt>
                <c:pt idx="10442" formatCode="General">
                  <c:v>7.02752</c:v>
                </c:pt>
                <c:pt idx="10443" formatCode="General">
                  <c:v>7.0281900000000004</c:v>
                </c:pt>
                <c:pt idx="10444" formatCode="General">
                  <c:v>7.0288700000000004</c:v>
                </c:pt>
                <c:pt idx="10445" formatCode="General">
                  <c:v>7.0295399999999999</c:v>
                </c:pt>
                <c:pt idx="10446" formatCode="General">
                  <c:v>7.0302100000000003</c:v>
                </c:pt>
                <c:pt idx="10447" formatCode="General">
                  <c:v>7.0308799999999998</c:v>
                </c:pt>
                <c:pt idx="10448" formatCode="General">
                  <c:v>7.0315599999999998</c:v>
                </c:pt>
                <c:pt idx="10449" formatCode="General">
                  <c:v>7.0322300000000002</c:v>
                </c:pt>
                <c:pt idx="10450" formatCode="General">
                  <c:v>7.0328999999999997</c:v>
                </c:pt>
                <c:pt idx="10451" formatCode="General">
                  <c:v>7.0335799999999997</c:v>
                </c:pt>
                <c:pt idx="10452" formatCode="General">
                  <c:v>7.0342500000000001</c:v>
                </c:pt>
                <c:pt idx="10453" formatCode="General">
                  <c:v>7.0349199999999996</c:v>
                </c:pt>
                <c:pt idx="10454" formatCode="General">
                  <c:v>7.0355999999999996</c:v>
                </c:pt>
                <c:pt idx="10455" formatCode="General">
                  <c:v>7.03627</c:v>
                </c:pt>
                <c:pt idx="10456" formatCode="General">
                  <c:v>7.0369400000000004</c:v>
                </c:pt>
                <c:pt idx="10457" formatCode="General">
                  <c:v>7.0376099999999999</c:v>
                </c:pt>
                <c:pt idx="10458" formatCode="General">
                  <c:v>7.0382899999999999</c:v>
                </c:pt>
                <c:pt idx="10459" formatCode="General">
                  <c:v>7.0389600000000003</c:v>
                </c:pt>
                <c:pt idx="10460" formatCode="General">
                  <c:v>7.0396299999999998</c:v>
                </c:pt>
                <c:pt idx="10461" formatCode="General">
                  <c:v>7.0403099999999998</c:v>
                </c:pt>
                <c:pt idx="10462" formatCode="General">
                  <c:v>7.0409800000000002</c:v>
                </c:pt>
                <c:pt idx="10463" formatCode="General">
                  <c:v>7.0416499999999997</c:v>
                </c:pt>
                <c:pt idx="10464" formatCode="General">
                  <c:v>7.0423299999999998</c:v>
                </c:pt>
                <c:pt idx="10465" formatCode="General">
                  <c:v>7.0430000000000001</c:v>
                </c:pt>
                <c:pt idx="10466" formatCode="General">
                  <c:v>7.0436699999999997</c:v>
                </c:pt>
                <c:pt idx="10467" formatCode="General">
                  <c:v>7.04434</c:v>
                </c:pt>
                <c:pt idx="10468" formatCode="General">
                  <c:v>7.0450200000000001</c:v>
                </c:pt>
                <c:pt idx="10469" formatCode="General">
                  <c:v>7.0456899999999996</c:v>
                </c:pt>
                <c:pt idx="10470" formatCode="General">
                  <c:v>7.04636</c:v>
                </c:pt>
                <c:pt idx="10471" formatCode="General">
                  <c:v>7.04704</c:v>
                </c:pt>
                <c:pt idx="10472" formatCode="General">
                  <c:v>7.0477100000000004</c:v>
                </c:pt>
                <c:pt idx="10473" formatCode="General">
                  <c:v>7.0483799999999999</c:v>
                </c:pt>
                <c:pt idx="10474" formatCode="General">
                  <c:v>7.0490599999999999</c:v>
                </c:pt>
                <c:pt idx="10475" formatCode="General">
                  <c:v>7.0497300000000003</c:v>
                </c:pt>
                <c:pt idx="10476" formatCode="General">
                  <c:v>7.0503999999999998</c:v>
                </c:pt>
                <c:pt idx="10477" formatCode="General">
                  <c:v>7.0510700000000002</c:v>
                </c:pt>
                <c:pt idx="10478" formatCode="General">
                  <c:v>7.0517500000000002</c:v>
                </c:pt>
                <c:pt idx="10479" formatCode="General">
                  <c:v>7.0524199999999997</c:v>
                </c:pt>
                <c:pt idx="10480" formatCode="General">
                  <c:v>7.0530900000000001</c:v>
                </c:pt>
                <c:pt idx="10481" formatCode="General">
                  <c:v>7.0537700000000001</c:v>
                </c:pt>
                <c:pt idx="10482" formatCode="General">
                  <c:v>7.0544399999999996</c:v>
                </c:pt>
                <c:pt idx="10483" formatCode="General">
                  <c:v>7.05511</c:v>
                </c:pt>
                <c:pt idx="10484" formatCode="General">
                  <c:v>7.05579</c:v>
                </c:pt>
                <c:pt idx="10485" formatCode="General">
                  <c:v>7.0564600000000004</c:v>
                </c:pt>
                <c:pt idx="10486" formatCode="General">
                  <c:v>7.0571299999999999</c:v>
                </c:pt>
                <c:pt idx="10487" formatCode="General">
                  <c:v>7.0578000000000003</c:v>
                </c:pt>
                <c:pt idx="10488" formatCode="General">
                  <c:v>7.0584800000000003</c:v>
                </c:pt>
                <c:pt idx="10489" formatCode="General">
                  <c:v>7.0591499999999998</c:v>
                </c:pt>
                <c:pt idx="10490" formatCode="General">
                  <c:v>7.0598200000000002</c:v>
                </c:pt>
                <c:pt idx="10491" formatCode="General">
                  <c:v>7.0605000000000002</c:v>
                </c:pt>
                <c:pt idx="10492" formatCode="General">
                  <c:v>7.0611699999999997</c:v>
                </c:pt>
                <c:pt idx="10493" formatCode="General">
                  <c:v>7.0618400000000001</c:v>
                </c:pt>
                <c:pt idx="10494" formatCode="General">
                  <c:v>7.0625200000000001</c:v>
                </c:pt>
                <c:pt idx="10495" formatCode="General">
                  <c:v>7.0631899999999996</c:v>
                </c:pt>
                <c:pt idx="10496" formatCode="General">
                  <c:v>7.06386</c:v>
                </c:pt>
                <c:pt idx="10497" formatCode="General">
                  <c:v>7.0645300000000004</c:v>
                </c:pt>
                <c:pt idx="10498" formatCode="General">
                  <c:v>7.0652100000000004</c:v>
                </c:pt>
                <c:pt idx="10499" formatCode="General">
                  <c:v>7.0658799999999999</c:v>
                </c:pt>
                <c:pt idx="10500" formatCode="General">
                  <c:v>7.0665500000000003</c:v>
                </c:pt>
                <c:pt idx="10501" formatCode="General">
                  <c:v>7.0672300000000003</c:v>
                </c:pt>
                <c:pt idx="10502" formatCode="General">
                  <c:v>7.0678999999999998</c:v>
                </c:pt>
                <c:pt idx="10503" formatCode="General">
                  <c:v>7.0685700000000002</c:v>
                </c:pt>
                <c:pt idx="10504" formatCode="General">
                  <c:v>7.0692500000000003</c:v>
                </c:pt>
                <c:pt idx="10505" formatCode="General">
                  <c:v>7.0699199999999998</c:v>
                </c:pt>
                <c:pt idx="10506" formatCode="General">
                  <c:v>7.0705900000000002</c:v>
                </c:pt>
                <c:pt idx="10507" formatCode="General">
                  <c:v>7.0712700000000002</c:v>
                </c:pt>
                <c:pt idx="10508" formatCode="General">
                  <c:v>7.0719399999999997</c:v>
                </c:pt>
                <c:pt idx="10509" formatCode="General">
                  <c:v>7.0726100000000001</c:v>
                </c:pt>
                <c:pt idx="10510" formatCode="General">
                  <c:v>7.0732799999999996</c:v>
                </c:pt>
                <c:pt idx="10511" formatCode="General">
                  <c:v>7.0739599999999996</c:v>
                </c:pt>
                <c:pt idx="10512" formatCode="General">
                  <c:v>7.07463</c:v>
                </c:pt>
                <c:pt idx="10513" formatCode="General">
                  <c:v>7.0753000000000004</c:v>
                </c:pt>
                <c:pt idx="10514" formatCode="General">
                  <c:v>7.0759800000000004</c:v>
                </c:pt>
                <c:pt idx="10515" formatCode="General">
                  <c:v>7.0766499999999999</c:v>
                </c:pt>
                <c:pt idx="10516" formatCode="General">
                  <c:v>7.0773200000000003</c:v>
                </c:pt>
                <c:pt idx="10517" formatCode="General">
                  <c:v>7.0780000000000003</c:v>
                </c:pt>
                <c:pt idx="10518" formatCode="General">
                  <c:v>7.0786699999999998</c:v>
                </c:pt>
                <c:pt idx="10519" formatCode="General">
                  <c:v>7.0793400000000002</c:v>
                </c:pt>
                <c:pt idx="10520" formatCode="General">
                  <c:v>7.0800099999999997</c:v>
                </c:pt>
                <c:pt idx="10521" formatCode="General">
                  <c:v>7.0806899999999997</c:v>
                </c:pt>
                <c:pt idx="10522" formatCode="General">
                  <c:v>7.0813600000000001</c:v>
                </c:pt>
                <c:pt idx="10523" formatCode="General">
                  <c:v>7.0820299999999996</c:v>
                </c:pt>
                <c:pt idx="10524" formatCode="General">
                  <c:v>7.0827099999999996</c:v>
                </c:pt>
                <c:pt idx="10525" formatCode="General">
                  <c:v>7.08338</c:v>
                </c:pt>
                <c:pt idx="10526" formatCode="General">
                  <c:v>7.0840500000000004</c:v>
                </c:pt>
                <c:pt idx="10527" formatCode="General">
                  <c:v>7.0847300000000004</c:v>
                </c:pt>
                <c:pt idx="10528" formatCode="General">
                  <c:v>7.0853999999999999</c:v>
                </c:pt>
                <c:pt idx="10529" formatCode="General">
                  <c:v>7.0860700000000003</c:v>
                </c:pt>
                <c:pt idx="10530" formatCode="General">
                  <c:v>7.0867399999999998</c:v>
                </c:pt>
                <c:pt idx="10531" formatCode="General">
                  <c:v>7.0874199999999998</c:v>
                </c:pt>
                <c:pt idx="10532" formatCode="General">
                  <c:v>7.0880900000000002</c:v>
                </c:pt>
                <c:pt idx="10533" formatCode="General">
                  <c:v>7.0887599999999997</c:v>
                </c:pt>
                <c:pt idx="10534" formatCode="General">
                  <c:v>7.0894399999999997</c:v>
                </c:pt>
                <c:pt idx="10535" formatCode="General">
                  <c:v>7.0901100000000001</c:v>
                </c:pt>
                <c:pt idx="10536" formatCode="General">
                  <c:v>7.0907799999999996</c:v>
                </c:pt>
                <c:pt idx="10537" formatCode="General">
                  <c:v>7.0914599999999997</c:v>
                </c:pt>
                <c:pt idx="10538" formatCode="General">
                  <c:v>7.09213</c:v>
                </c:pt>
                <c:pt idx="10539" formatCode="General">
                  <c:v>7.0928000000000004</c:v>
                </c:pt>
                <c:pt idx="10540" formatCode="General">
                  <c:v>7.0934699999999999</c:v>
                </c:pt>
                <c:pt idx="10541" formatCode="General">
                  <c:v>7.09415</c:v>
                </c:pt>
                <c:pt idx="10542" formatCode="General">
                  <c:v>7.0948200000000003</c:v>
                </c:pt>
                <c:pt idx="10543" formatCode="General">
                  <c:v>7.0954899999999999</c:v>
                </c:pt>
                <c:pt idx="10544" formatCode="General">
                  <c:v>7.0961699999999999</c:v>
                </c:pt>
                <c:pt idx="10545" formatCode="General">
                  <c:v>7.0968400000000003</c:v>
                </c:pt>
                <c:pt idx="10546" formatCode="General">
                  <c:v>7.0975099999999998</c:v>
                </c:pt>
                <c:pt idx="10547" formatCode="General">
                  <c:v>7.0981899999999998</c:v>
                </c:pt>
                <c:pt idx="10548" formatCode="General">
                  <c:v>7.0988600000000002</c:v>
                </c:pt>
                <c:pt idx="10549" formatCode="General">
                  <c:v>7.0995299999999997</c:v>
                </c:pt>
                <c:pt idx="10550" formatCode="General">
                  <c:v>7.1002000000000001</c:v>
                </c:pt>
                <c:pt idx="10551" formatCode="General">
                  <c:v>7.1008800000000001</c:v>
                </c:pt>
                <c:pt idx="10552" formatCode="General">
                  <c:v>7.1015499999999996</c:v>
                </c:pt>
                <c:pt idx="10553" formatCode="General">
                  <c:v>7.10222</c:v>
                </c:pt>
                <c:pt idx="10554" formatCode="General">
                  <c:v>7.1029</c:v>
                </c:pt>
                <c:pt idx="10555" formatCode="General">
                  <c:v>7.1035700000000004</c:v>
                </c:pt>
                <c:pt idx="10556" formatCode="General">
                  <c:v>7.1042399999999999</c:v>
                </c:pt>
                <c:pt idx="10557" formatCode="General">
                  <c:v>7.1049199999999999</c:v>
                </c:pt>
                <c:pt idx="10558" formatCode="General">
                  <c:v>7.1055900000000003</c:v>
                </c:pt>
                <c:pt idx="10559" formatCode="General">
                  <c:v>7.1062599999999998</c:v>
                </c:pt>
                <c:pt idx="10560" formatCode="General">
                  <c:v>7.1069300000000002</c:v>
                </c:pt>
                <c:pt idx="10561" formatCode="General">
                  <c:v>7.1076100000000002</c:v>
                </c:pt>
                <c:pt idx="10562" formatCode="General">
                  <c:v>7.1082799999999997</c:v>
                </c:pt>
                <c:pt idx="10563" formatCode="General">
                  <c:v>7.1089500000000001</c:v>
                </c:pt>
                <c:pt idx="10564" formatCode="General">
                  <c:v>7.1096300000000001</c:v>
                </c:pt>
                <c:pt idx="10565" formatCode="General">
                  <c:v>7.1102999999999996</c:v>
                </c:pt>
                <c:pt idx="10566" formatCode="General">
                  <c:v>7.11097</c:v>
                </c:pt>
                <c:pt idx="10567" formatCode="General">
                  <c:v>7.11165</c:v>
                </c:pt>
                <c:pt idx="10568" formatCode="General">
                  <c:v>7.1123200000000004</c:v>
                </c:pt>
                <c:pt idx="10569" formatCode="General">
                  <c:v>7.1129899999999999</c:v>
                </c:pt>
                <c:pt idx="10570" formatCode="General">
                  <c:v>7.1136600000000003</c:v>
                </c:pt>
                <c:pt idx="10571" formatCode="General">
                  <c:v>7.1143400000000003</c:v>
                </c:pt>
                <c:pt idx="10572" formatCode="General">
                  <c:v>7.1150099999999998</c:v>
                </c:pt>
                <c:pt idx="10573" formatCode="General">
                  <c:v>7.1156800000000002</c:v>
                </c:pt>
                <c:pt idx="10574" formatCode="General">
                  <c:v>7.1163600000000002</c:v>
                </c:pt>
                <c:pt idx="10575" formatCode="General">
                  <c:v>7.1170299999999997</c:v>
                </c:pt>
                <c:pt idx="10576" formatCode="General">
                  <c:v>7.1177000000000001</c:v>
                </c:pt>
                <c:pt idx="10577" formatCode="General">
                  <c:v>7.1183800000000002</c:v>
                </c:pt>
                <c:pt idx="10578" formatCode="General">
                  <c:v>7.1190499999999997</c:v>
                </c:pt>
                <c:pt idx="10579" formatCode="General">
                  <c:v>7.11972</c:v>
                </c:pt>
                <c:pt idx="10580" formatCode="General">
                  <c:v>7.1203900000000004</c:v>
                </c:pt>
                <c:pt idx="10581" formatCode="General">
                  <c:v>7.1210699999999996</c:v>
                </c:pt>
                <c:pt idx="10582" formatCode="General">
                  <c:v>7.12174</c:v>
                </c:pt>
                <c:pt idx="10583" formatCode="General">
                  <c:v>7.1224100000000004</c:v>
                </c:pt>
                <c:pt idx="10584" formatCode="General">
                  <c:v>7.1230900000000004</c:v>
                </c:pt>
                <c:pt idx="10585" formatCode="General">
                  <c:v>7.1237599999999999</c:v>
                </c:pt>
                <c:pt idx="10586" formatCode="General">
                  <c:v>7.1244300000000003</c:v>
                </c:pt>
                <c:pt idx="10587" formatCode="General">
                  <c:v>7.1251100000000003</c:v>
                </c:pt>
                <c:pt idx="10588" formatCode="General">
                  <c:v>7.1257799999999998</c:v>
                </c:pt>
                <c:pt idx="10589" formatCode="General">
                  <c:v>7.1264500000000002</c:v>
                </c:pt>
                <c:pt idx="10590" formatCode="General">
                  <c:v>7.1271199999999997</c:v>
                </c:pt>
                <c:pt idx="10591" formatCode="General">
                  <c:v>7.1277999999999997</c:v>
                </c:pt>
                <c:pt idx="10592" formatCode="General">
                  <c:v>7.1284700000000001</c:v>
                </c:pt>
                <c:pt idx="10593" formatCode="General">
                  <c:v>7.1291399999999996</c:v>
                </c:pt>
                <c:pt idx="10594" formatCode="General">
                  <c:v>7.1298199999999996</c:v>
                </c:pt>
                <c:pt idx="10595" formatCode="General">
                  <c:v>7.13049</c:v>
                </c:pt>
                <c:pt idx="10596" formatCode="General">
                  <c:v>7.1311600000000004</c:v>
                </c:pt>
                <c:pt idx="10597" formatCode="General">
                  <c:v>7.1318400000000004</c:v>
                </c:pt>
                <c:pt idx="10598" formatCode="General">
                  <c:v>7.1325099999999999</c:v>
                </c:pt>
                <c:pt idx="10599" formatCode="General">
                  <c:v>7.1331800000000003</c:v>
                </c:pt>
                <c:pt idx="10600" formatCode="General">
                  <c:v>7.1338499999999998</c:v>
                </c:pt>
                <c:pt idx="10601" formatCode="General">
                  <c:v>7.1345299999999998</c:v>
                </c:pt>
                <c:pt idx="10602" formatCode="General">
                  <c:v>7.1352000000000002</c:v>
                </c:pt>
                <c:pt idx="10603" formatCode="General">
                  <c:v>7.1358699999999997</c:v>
                </c:pt>
                <c:pt idx="10604" formatCode="General">
                  <c:v>7.1365499999999997</c:v>
                </c:pt>
                <c:pt idx="10605" formatCode="General">
                  <c:v>7.1372200000000001</c:v>
                </c:pt>
                <c:pt idx="10606" formatCode="General">
                  <c:v>7.1378899999999996</c:v>
                </c:pt>
                <c:pt idx="10607" formatCode="General">
                  <c:v>7.1385699999999996</c:v>
                </c:pt>
                <c:pt idx="10608" formatCode="General">
                  <c:v>7.13924</c:v>
                </c:pt>
                <c:pt idx="10609" formatCode="General">
                  <c:v>7.1399100000000004</c:v>
                </c:pt>
                <c:pt idx="10610" formatCode="General">
                  <c:v>7.1405799999999999</c:v>
                </c:pt>
                <c:pt idx="10611" formatCode="General">
                  <c:v>7.1412599999999999</c:v>
                </c:pt>
                <c:pt idx="10612" formatCode="General">
                  <c:v>7.1419300000000003</c:v>
                </c:pt>
                <c:pt idx="10613" formatCode="General">
                  <c:v>7.1425999999999998</c:v>
                </c:pt>
                <c:pt idx="10614" formatCode="General">
                  <c:v>7.1432799999999999</c:v>
                </c:pt>
                <c:pt idx="10615" formatCode="General">
                  <c:v>7.1439500000000002</c:v>
                </c:pt>
                <c:pt idx="10616" formatCode="General">
                  <c:v>7.1446199999999997</c:v>
                </c:pt>
                <c:pt idx="10617" formatCode="General">
                  <c:v>7.1452999999999998</c:v>
                </c:pt>
                <c:pt idx="10618" formatCode="General">
                  <c:v>7.1459700000000002</c:v>
                </c:pt>
                <c:pt idx="10619" formatCode="General">
                  <c:v>7.1466399999999997</c:v>
                </c:pt>
                <c:pt idx="10620" formatCode="General">
                  <c:v>7.1473100000000001</c:v>
                </c:pt>
                <c:pt idx="10621" formatCode="General">
                  <c:v>7.1479900000000001</c:v>
                </c:pt>
                <c:pt idx="10622" formatCode="General">
                  <c:v>7.1486599999999996</c:v>
                </c:pt>
                <c:pt idx="10623" formatCode="General">
                  <c:v>7.14933</c:v>
                </c:pt>
                <c:pt idx="10624" formatCode="General">
                  <c:v>7.15001</c:v>
                </c:pt>
                <c:pt idx="10625" formatCode="General">
                  <c:v>7.1506800000000004</c:v>
                </c:pt>
                <c:pt idx="10626" formatCode="General">
                  <c:v>7.1513499999999999</c:v>
                </c:pt>
                <c:pt idx="10627" formatCode="General">
                  <c:v>7.1520299999999999</c:v>
                </c:pt>
                <c:pt idx="10628" formatCode="General">
                  <c:v>7.1527000000000003</c:v>
                </c:pt>
                <c:pt idx="10629" formatCode="General">
                  <c:v>7.1533699999999998</c:v>
                </c:pt>
                <c:pt idx="10630" formatCode="General">
                  <c:v>7.1540400000000002</c:v>
                </c:pt>
                <c:pt idx="10631" formatCode="General">
                  <c:v>7.1547200000000002</c:v>
                </c:pt>
                <c:pt idx="10632" formatCode="General">
                  <c:v>7.1553899999999997</c:v>
                </c:pt>
                <c:pt idx="10633" formatCode="General">
                  <c:v>7.1560600000000001</c:v>
                </c:pt>
                <c:pt idx="10634" formatCode="General">
                  <c:v>7.1567400000000001</c:v>
                </c:pt>
                <c:pt idx="10635" formatCode="General">
                  <c:v>7.1574099999999996</c:v>
                </c:pt>
                <c:pt idx="10636" formatCode="General">
                  <c:v>7.15808</c:v>
                </c:pt>
                <c:pt idx="10637" formatCode="General">
                  <c:v>7.15876</c:v>
                </c:pt>
                <c:pt idx="10638" formatCode="General">
                  <c:v>7.1594300000000004</c:v>
                </c:pt>
                <c:pt idx="10639" formatCode="General">
                  <c:v>7.1600999999999999</c:v>
                </c:pt>
                <c:pt idx="10640" formatCode="General">
                  <c:v>7.1607700000000003</c:v>
                </c:pt>
                <c:pt idx="10641" formatCode="General">
                  <c:v>7.1614500000000003</c:v>
                </c:pt>
                <c:pt idx="10642" formatCode="General">
                  <c:v>7.1621199999999998</c:v>
                </c:pt>
                <c:pt idx="10643" formatCode="General">
                  <c:v>7.1627900000000002</c:v>
                </c:pt>
                <c:pt idx="10644" formatCode="General">
                  <c:v>7.1634700000000002</c:v>
                </c:pt>
                <c:pt idx="10645" formatCode="General">
                  <c:v>7.1641399999999997</c:v>
                </c:pt>
                <c:pt idx="10646" formatCode="General">
                  <c:v>7.1648100000000001</c:v>
                </c:pt>
                <c:pt idx="10647" formatCode="General">
                  <c:v>7.1654900000000001</c:v>
                </c:pt>
                <c:pt idx="10648" formatCode="General">
                  <c:v>7.1661599999999996</c:v>
                </c:pt>
                <c:pt idx="10649" formatCode="General">
                  <c:v>7.16683</c:v>
                </c:pt>
                <c:pt idx="10650" formatCode="General">
                  <c:v>7.1675000000000004</c:v>
                </c:pt>
                <c:pt idx="10651" formatCode="General">
                  <c:v>7.1681800000000004</c:v>
                </c:pt>
                <c:pt idx="10652" formatCode="General">
                  <c:v>7.1688499999999999</c:v>
                </c:pt>
                <c:pt idx="10653" formatCode="General">
                  <c:v>7.1695200000000003</c:v>
                </c:pt>
                <c:pt idx="10654" formatCode="General">
                  <c:v>7.1702000000000004</c:v>
                </c:pt>
                <c:pt idx="10655" formatCode="General">
                  <c:v>7.1708699999999999</c:v>
                </c:pt>
                <c:pt idx="10656" formatCode="General">
                  <c:v>7.1715400000000002</c:v>
                </c:pt>
                <c:pt idx="10657" formatCode="General">
                  <c:v>7.1722200000000003</c:v>
                </c:pt>
                <c:pt idx="10658" formatCode="General">
                  <c:v>7.1728899999999998</c:v>
                </c:pt>
                <c:pt idx="10659" formatCode="General">
                  <c:v>7.1735600000000002</c:v>
                </c:pt>
                <c:pt idx="10660" formatCode="General">
                  <c:v>7.1742299999999997</c:v>
                </c:pt>
                <c:pt idx="10661" formatCode="General">
                  <c:v>7.1749099999999997</c:v>
                </c:pt>
                <c:pt idx="10662" formatCode="General">
                  <c:v>7.1755800000000001</c:v>
                </c:pt>
                <c:pt idx="10663" formatCode="General">
                  <c:v>7.1762499999999996</c:v>
                </c:pt>
                <c:pt idx="10664" formatCode="General">
                  <c:v>7.1769299999999996</c:v>
                </c:pt>
                <c:pt idx="10665" formatCode="General">
                  <c:v>7.1776</c:v>
                </c:pt>
                <c:pt idx="10666" formatCode="General">
                  <c:v>7.1782700000000004</c:v>
                </c:pt>
                <c:pt idx="10667" formatCode="General">
                  <c:v>7.1789500000000004</c:v>
                </c:pt>
                <c:pt idx="10668" formatCode="General">
                  <c:v>7.1796199999999999</c:v>
                </c:pt>
                <c:pt idx="10669" formatCode="General">
                  <c:v>7.1802900000000003</c:v>
                </c:pt>
                <c:pt idx="10670" formatCode="General">
                  <c:v>7.1809599999999998</c:v>
                </c:pt>
                <c:pt idx="10671" formatCode="General">
                  <c:v>7.1816399999999998</c:v>
                </c:pt>
                <c:pt idx="10672" formatCode="General">
                  <c:v>7.1823100000000002</c:v>
                </c:pt>
                <c:pt idx="10673" formatCode="General">
                  <c:v>7.1829799999999997</c:v>
                </c:pt>
                <c:pt idx="10674" formatCode="General">
                  <c:v>7.1836599999999997</c:v>
                </c:pt>
                <c:pt idx="10675" formatCode="General">
                  <c:v>7.1843300000000001</c:v>
                </c:pt>
                <c:pt idx="10676" formatCode="General">
                  <c:v>7.1849999999999996</c:v>
                </c:pt>
                <c:pt idx="10677" formatCode="General">
                  <c:v>7.1856799999999996</c:v>
                </c:pt>
                <c:pt idx="10678" formatCode="General">
                  <c:v>7.18635</c:v>
                </c:pt>
                <c:pt idx="10679" formatCode="General">
                  <c:v>7.1870200000000004</c:v>
                </c:pt>
                <c:pt idx="10680" formatCode="General">
                  <c:v>7.1876899999999999</c:v>
                </c:pt>
                <c:pt idx="10681" formatCode="General">
                  <c:v>7.1883699999999999</c:v>
                </c:pt>
                <c:pt idx="10682" formatCode="General">
                  <c:v>7.1890400000000003</c:v>
                </c:pt>
                <c:pt idx="10683" formatCode="General">
                  <c:v>7.1897099999999998</c:v>
                </c:pt>
                <c:pt idx="10684" formatCode="General">
                  <c:v>7.1903899999999998</c:v>
                </c:pt>
                <c:pt idx="10685" formatCode="General">
                  <c:v>7.1910600000000002</c:v>
                </c:pt>
                <c:pt idx="10686" formatCode="General">
                  <c:v>7.1917299999999997</c:v>
                </c:pt>
                <c:pt idx="10687" formatCode="General">
                  <c:v>7.1924099999999997</c:v>
                </c:pt>
                <c:pt idx="10688" formatCode="General">
                  <c:v>7.1930800000000001</c:v>
                </c:pt>
                <c:pt idx="10689" formatCode="General">
                  <c:v>7.1937499999999996</c:v>
                </c:pt>
                <c:pt idx="10690" formatCode="General">
                  <c:v>7.19442</c:v>
                </c:pt>
                <c:pt idx="10691" formatCode="General">
                  <c:v>7.1951000000000001</c:v>
                </c:pt>
                <c:pt idx="10692" formatCode="General">
                  <c:v>7.1957700000000004</c:v>
                </c:pt>
                <c:pt idx="10693" formatCode="General">
                  <c:v>7.1964399999999999</c:v>
                </c:pt>
                <c:pt idx="10694" formatCode="General">
                  <c:v>7.19712</c:v>
                </c:pt>
                <c:pt idx="10695" formatCode="General">
                  <c:v>7.1977900000000004</c:v>
                </c:pt>
                <c:pt idx="10696" formatCode="General">
                  <c:v>7.1984599999999999</c:v>
                </c:pt>
                <c:pt idx="10697" formatCode="General">
                  <c:v>7.1991399999999999</c:v>
                </c:pt>
                <c:pt idx="10698" formatCode="General">
                  <c:v>7.1998100000000003</c:v>
                </c:pt>
                <c:pt idx="10699" formatCode="General">
                  <c:v>7.2004799999999998</c:v>
                </c:pt>
                <c:pt idx="10700" formatCode="General">
                  <c:v>7.2011599999999998</c:v>
                </c:pt>
                <c:pt idx="10701" formatCode="General">
                  <c:v>7.2018300000000002</c:v>
                </c:pt>
                <c:pt idx="10702" formatCode="General">
                  <c:v>7.2024999999999997</c:v>
                </c:pt>
                <c:pt idx="10703" formatCode="General">
                  <c:v>7.2031700000000001</c:v>
                </c:pt>
                <c:pt idx="10704" formatCode="General">
                  <c:v>7.2038500000000001</c:v>
                </c:pt>
                <c:pt idx="10705" formatCode="General">
                  <c:v>7.2045199999999996</c:v>
                </c:pt>
                <c:pt idx="10706" formatCode="General">
                  <c:v>7.20519</c:v>
                </c:pt>
                <c:pt idx="10707" formatCode="General">
                  <c:v>7.20587</c:v>
                </c:pt>
                <c:pt idx="10708" formatCode="General">
                  <c:v>7.2065400000000004</c:v>
                </c:pt>
                <c:pt idx="10709" formatCode="General">
                  <c:v>7.2072099999999999</c:v>
                </c:pt>
                <c:pt idx="10710" formatCode="General">
                  <c:v>7.2078899999999999</c:v>
                </c:pt>
                <c:pt idx="10711" formatCode="General">
                  <c:v>7.2085600000000003</c:v>
                </c:pt>
                <c:pt idx="10712" formatCode="General">
                  <c:v>7.2092299999999998</c:v>
                </c:pt>
                <c:pt idx="10713" formatCode="General">
                  <c:v>7.2099000000000002</c:v>
                </c:pt>
                <c:pt idx="10714" formatCode="General">
                  <c:v>7.2105800000000002</c:v>
                </c:pt>
                <c:pt idx="10715" formatCode="General">
                  <c:v>7.2112499999999997</c:v>
                </c:pt>
                <c:pt idx="10716" formatCode="General">
                  <c:v>7.2119200000000001</c:v>
                </c:pt>
                <c:pt idx="10717" formatCode="General">
                  <c:v>7.2126000000000001</c:v>
                </c:pt>
                <c:pt idx="10718" formatCode="General">
                  <c:v>7.2132699999999996</c:v>
                </c:pt>
                <c:pt idx="10719" formatCode="General">
                  <c:v>7.21394</c:v>
                </c:pt>
                <c:pt idx="10720" formatCode="General">
                  <c:v>7.21462</c:v>
                </c:pt>
                <c:pt idx="10721" formatCode="General">
                  <c:v>7.2152900000000004</c:v>
                </c:pt>
                <c:pt idx="10722" formatCode="General">
                  <c:v>7.2159599999999999</c:v>
                </c:pt>
                <c:pt idx="10723" formatCode="General">
                  <c:v>7.2166300000000003</c:v>
                </c:pt>
                <c:pt idx="10724" formatCode="General">
                  <c:v>7.2173100000000003</c:v>
                </c:pt>
                <c:pt idx="10725" formatCode="General">
                  <c:v>7.2179799999999998</c:v>
                </c:pt>
                <c:pt idx="10726" formatCode="General">
                  <c:v>7.2186500000000002</c:v>
                </c:pt>
                <c:pt idx="10727" formatCode="General">
                  <c:v>7.2193300000000002</c:v>
                </c:pt>
                <c:pt idx="10728" formatCode="General">
                  <c:v>7.22</c:v>
                </c:pt>
                <c:pt idx="10729" formatCode="General">
                  <c:v>7.2206700000000001</c:v>
                </c:pt>
                <c:pt idx="10730" formatCode="General">
                  <c:v>7.2213500000000002</c:v>
                </c:pt>
                <c:pt idx="10731" formatCode="General">
                  <c:v>7.2220199999999997</c:v>
                </c:pt>
                <c:pt idx="10732" formatCode="General">
                  <c:v>7.2226900000000001</c:v>
                </c:pt>
                <c:pt idx="10733" formatCode="General">
                  <c:v>7.2233599999999996</c:v>
                </c:pt>
                <c:pt idx="10734" formatCode="General">
                  <c:v>7.2240399999999996</c:v>
                </c:pt>
                <c:pt idx="10735" formatCode="General">
                  <c:v>7.22471</c:v>
                </c:pt>
                <c:pt idx="10736" formatCode="General">
                  <c:v>7.2253800000000004</c:v>
                </c:pt>
                <c:pt idx="10737" formatCode="General">
                  <c:v>7.2260600000000004</c:v>
                </c:pt>
                <c:pt idx="10738" formatCode="General">
                  <c:v>7.2267299999999999</c:v>
                </c:pt>
                <c:pt idx="10739" formatCode="General">
                  <c:v>7.2274000000000003</c:v>
                </c:pt>
                <c:pt idx="10740" formatCode="General">
                  <c:v>7.2280800000000003</c:v>
                </c:pt>
                <c:pt idx="10741" formatCode="General">
                  <c:v>7.2287499999999998</c:v>
                </c:pt>
                <c:pt idx="10742" formatCode="General">
                  <c:v>7.2294200000000002</c:v>
                </c:pt>
                <c:pt idx="10743" formatCode="General">
                  <c:v>7.2300899999999997</c:v>
                </c:pt>
                <c:pt idx="10744" formatCode="General">
                  <c:v>7.2307699999999997</c:v>
                </c:pt>
                <c:pt idx="10745" formatCode="General">
                  <c:v>7.2314400000000001</c:v>
                </c:pt>
                <c:pt idx="10746" formatCode="General">
                  <c:v>7.2321099999999996</c:v>
                </c:pt>
                <c:pt idx="10747" formatCode="General">
                  <c:v>7.2327899999999996</c:v>
                </c:pt>
                <c:pt idx="10748" formatCode="General">
                  <c:v>7.23346</c:v>
                </c:pt>
                <c:pt idx="10749" formatCode="General">
                  <c:v>7.2341300000000004</c:v>
                </c:pt>
                <c:pt idx="10750" formatCode="General">
                  <c:v>7.2348100000000004</c:v>
                </c:pt>
                <c:pt idx="10751" formatCode="General">
                  <c:v>7.2354799999999999</c:v>
                </c:pt>
                <c:pt idx="10752" formatCode="General">
                  <c:v>7.2361500000000003</c:v>
                </c:pt>
                <c:pt idx="10753" formatCode="General">
                  <c:v>7.2368199999999998</c:v>
                </c:pt>
                <c:pt idx="10754" formatCode="General">
                  <c:v>7.2374999999999998</c:v>
                </c:pt>
                <c:pt idx="10755" formatCode="General">
                  <c:v>7.2381700000000002</c:v>
                </c:pt>
                <c:pt idx="10756" formatCode="General">
                  <c:v>7.2388399999999997</c:v>
                </c:pt>
                <c:pt idx="10757" formatCode="General">
                  <c:v>7.2395199999999997</c:v>
                </c:pt>
                <c:pt idx="10758" formatCode="General">
                  <c:v>7.2401900000000001</c:v>
                </c:pt>
                <c:pt idx="10759" formatCode="General">
                  <c:v>7.2408599999999996</c:v>
                </c:pt>
                <c:pt idx="10760" formatCode="General">
                  <c:v>7.2415399999999996</c:v>
                </c:pt>
                <c:pt idx="10761" formatCode="General">
                  <c:v>7.24221</c:v>
                </c:pt>
                <c:pt idx="10762" formatCode="General">
                  <c:v>7.2428800000000004</c:v>
                </c:pt>
                <c:pt idx="10763" formatCode="General">
                  <c:v>7.2435499999999999</c:v>
                </c:pt>
                <c:pt idx="10764" formatCode="General">
                  <c:v>7.2442299999999999</c:v>
                </c:pt>
                <c:pt idx="10765" formatCode="General">
                  <c:v>7.2449000000000003</c:v>
                </c:pt>
                <c:pt idx="10766" formatCode="General">
                  <c:v>7.2455699999999998</c:v>
                </c:pt>
                <c:pt idx="10767" formatCode="General">
                  <c:v>7.2462499999999999</c:v>
                </c:pt>
                <c:pt idx="10768" formatCode="General">
                  <c:v>7.2469200000000003</c:v>
                </c:pt>
                <c:pt idx="10769" formatCode="General">
                  <c:v>7.2475899999999998</c:v>
                </c:pt>
                <c:pt idx="10770" formatCode="General">
                  <c:v>7.2482699999999998</c:v>
                </c:pt>
                <c:pt idx="10771" formatCode="General">
                  <c:v>7.2489400000000002</c:v>
                </c:pt>
                <c:pt idx="10772" formatCode="General">
                  <c:v>7.2496099999999997</c:v>
                </c:pt>
                <c:pt idx="10773" formatCode="General">
                  <c:v>7.2502800000000001</c:v>
                </c:pt>
                <c:pt idx="10774" formatCode="General">
                  <c:v>7.2509600000000001</c:v>
                </c:pt>
                <c:pt idx="10775" formatCode="General">
                  <c:v>7.2516299999999996</c:v>
                </c:pt>
                <c:pt idx="10776" formatCode="General">
                  <c:v>7.2523</c:v>
                </c:pt>
                <c:pt idx="10777" formatCode="General">
                  <c:v>7.25298</c:v>
                </c:pt>
                <c:pt idx="10778" formatCode="General">
                  <c:v>7.2536500000000004</c:v>
                </c:pt>
                <c:pt idx="10779" formatCode="General">
                  <c:v>7.2543199999999999</c:v>
                </c:pt>
                <c:pt idx="10780" formatCode="General">
                  <c:v>7.2549999999999999</c:v>
                </c:pt>
                <c:pt idx="10781" formatCode="General">
                  <c:v>7.2556700000000003</c:v>
                </c:pt>
                <c:pt idx="10782" formatCode="General">
                  <c:v>7.2563399999999998</c:v>
                </c:pt>
                <c:pt idx="10783" formatCode="General">
                  <c:v>7.2570100000000002</c:v>
                </c:pt>
                <c:pt idx="10784" formatCode="General">
                  <c:v>7.2576900000000002</c:v>
                </c:pt>
                <c:pt idx="10785" formatCode="General">
                  <c:v>7.2583599999999997</c:v>
                </c:pt>
                <c:pt idx="10786" formatCode="General">
                  <c:v>7.2590300000000001</c:v>
                </c:pt>
                <c:pt idx="10787" formatCode="General">
                  <c:v>7.2597100000000001</c:v>
                </c:pt>
                <c:pt idx="10788" formatCode="General">
                  <c:v>7.2603799999999996</c:v>
                </c:pt>
                <c:pt idx="10789" formatCode="General">
                  <c:v>7.26105</c:v>
                </c:pt>
                <c:pt idx="10790" formatCode="General">
                  <c:v>7.26173</c:v>
                </c:pt>
                <c:pt idx="10791" formatCode="General">
                  <c:v>7.2624000000000004</c:v>
                </c:pt>
                <c:pt idx="10792" formatCode="General">
                  <c:v>7.2630699999999999</c:v>
                </c:pt>
                <c:pt idx="10793" formatCode="General">
                  <c:v>7.2637400000000003</c:v>
                </c:pt>
                <c:pt idx="10794" formatCode="General">
                  <c:v>7.2644200000000003</c:v>
                </c:pt>
                <c:pt idx="10795" formatCode="General">
                  <c:v>7.2650899999999998</c:v>
                </c:pt>
                <c:pt idx="10796" formatCode="General">
                  <c:v>7.2657600000000002</c:v>
                </c:pt>
                <c:pt idx="10797" formatCode="General">
                  <c:v>7.2664400000000002</c:v>
                </c:pt>
                <c:pt idx="10798" formatCode="General">
                  <c:v>7.2671099999999997</c:v>
                </c:pt>
                <c:pt idx="10799" formatCode="General">
                  <c:v>7.2677800000000001</c:v>
                </c:pt>
                <c:pt idx="10800" formatCode="General">
                  <c:v>7.2684600000000001</c:v>
                </c:pt>
                <c:pt idx="10801" formatCode="General">
                  <c:v>7.2691299999999996</c:v>
                </c:pt>
                <c:pt idx="10802" formatCode="General">
                  <c:v>7.2698</c:v>
                </c:pt>
                <c:pt idx="10803" formatCode="General">
                  <c:v>7.2704700000000004</c:v>
                </c:pt>
                <c:pt idx="10804" formatCode="General">
                  <c:v>7.2711499999999996</c:v>
                </c:pt>
                <c:pt idx="10805" formatCode="General">
                  <c:v>7.27182</c:v>
                </c:pt>
                <c:pt idx="10806" formatCode="General">
                  <c:v>7.2724900000000003</c:v>
                </c:pt>
                <c:pt idx="10807" formatCode="General">
                  <c:v>7.2731700000000004</c:v>
                </c:pt>
                <c:pt idx="10808" formatCode="General">
                  <c:v>7.2738399999999999</c:v>
                </c:pt>
                <c:pt idx="10809" formatCode="General">
                  <c:v>7.2745100000000003</c:v>
                </c:pt>
                <c:pt idx="10810" formatCode="General">
                  <c:v>7.2751900000000003</c:v>
                </c:pt>
                <c:pt idx="10811" formatCode="General">
                  <c:v>7.2758599999999998</c:v>
                </c:pt>
                <c:pt idx="10812" formatCode="General">
                  <c:v>7.2765300000000002</c:v>
                </c:pt>
                <c:pt idx="10813" formatCode="General">
                  <c:v>7.2771999999999997</c:v>
                </c:pt>
                <c:pt idx="10814" formatCode="General">
                  <c:v>7.2778799999999997</c:v>
                </c:pt>
                <c:pt idx="10815" formatCode="General">
                  <c:v>7.2785500000000001</c:v>
                </c:pt>
                <c:pt idx="10816" formatCode="General">
                  <c:v>7.2792199999999996</c:v>
                </c:pt>
                <c:pt idx="10817" formatCode="General">
                  <c:v>7.2798999999999996</c:v>
                </c:pt>
                <c:pt idx="10818" formatCode="General">
                  <c:v>7.28057</c:v>
                </c:pt>
                <c:pt idx="10819" formatCode="General">
                  <c:v>7.2812400000000004</c:v>
                </c:pt>
                <c:pt idx="10820" formatCode="General">
                  <c:v>7.2819200000000004</c:v>
                </c:pt>
                <c:pt idx="10821" formatCode="General">
                  <c:v>7.2825899999999999</c:v>
                </c:pt>
                <c:pt idx="10822" formatCode="General">
                  <c:v>7.2832600000000003</c:v>
                </c:pt>
                <c:pt idx="10823" formatCode="General">
                  <c:v>7.2839299999999998</c:v>
                </c:pt>
                <c:pt idx="10824" formatCode="General">
                  <c:v>7.2846099999999998</c:v>
                </c:pt>
                <c:pt idx="10825" formatCode="General">
                  <c:v>7.2852800000000002</c:v>
                </c:pt>
                <c:pt idx="10826" formatCode="General">
                  <c:v>7.2859499999999997</c:v>
                </c:pt>
                <c:pt idx="10827" formatCode="General">
                  <c:v>7.2866299999999997</c:v>
                </c:pt>
                <c:pt idx="10828" formatCode="General">
                  <c:v>7.2873000000000001</c:v>
                </c:pt>
                <c:pt idx="10829" formatCode="General">
                  <c:v>7.2879699999999996</c:v>
                </c:pt>
                <c:pt idx="10830" formatCode="General">
                  <c:v>7.2886499999999996</c:v>
                </c:pt>
                <c:pt idx="10831" formatCode="General">
                  <c:v>7.28932</c:v>
                </c:pt>
                <c:pt idx="10832" formatCode="General">
                  <c:v>7.2899900000000004</c:v>
                </c:pt>
                <c:pt idx="10833" formatCode="General">
                  <c:v>7.2906599999999999</c:v>
                </c:pt>
                <c:pt idx="10834" formatCode="General">
                  <c:v>7.2913399999999999</c:v>
                </c:pt>
                <c:pt idx="10835" formatCode="General">
                  <c:v>7.2920100000000003</c:v>
                </c:pt>
                <c:pt idx="10836" formatCode="General">
                  <c:v>7.2926799999999998</c:v>
                </c:pt>
                <c:pt idx="10837" formatCode="General">
                  <c:v>7.2933599999999998</c:v>
                </c:pt>
                <c:pt idx="10838" formatCode="General">
                  <c:v>7.2940300000000002</c:v>
                </c:pt>
                <c:pt idx="10839" formatCode="General">
                  <c:v>7.2946999999999997</c:v>
                </c:pt>
                <c:pt idx="10840" formatCode="General">
                  <c:v>7.2953799999999998</c:v>
                </c:pt>
                <c:pt idx="10841" formatCode="General">
                  <c:v>7.2960500000000001</c:v>
                </c:pt>
                <c:pt idx="10842" formatCode="General">
                  <c:v>7.2967199999999997</c:v>
                </c:pt>
                <c:pt idx="10843" formatCode="General">
                  <c:v>7.29739</c:v>
                </c:pt>
                <c:pt idx="10844" formatCode="General">
                  <c:v>7.2980700000000001</c:v>
                </c:pt>
                <c:pt idx="10845" formatCode="General">
                  <c:v>7.2987399999999996</c:v>
                </c:pt>
                <c:pt idx="10846" formatCode="General">
                  <c:v>7.29941</c:v>
                </c:pt>
                <c:pt idx="10847" formatCode="General">
                  <c:v>7.30009</c:v>
                </c:pt>
                <c:pt idx="10848" formatCode="General">
                  <c:v>7.3007600000000004</c:v>
                </c:pt>
                <c:pt idx="10849" formatCode="General">
                  <c:v>7.3014299999999999</c:v>
                </c:pt>
                <c:pt idx="10850" formatCode="General">
                  <c:v>7.3021099999999999</c:v>
                </c:pt>
                <c:pt idx="10851" formatCode="General">
                  <c:v>7.3027800000000003</c:v>
                </c:pt>
                <c:pt idx="10852" formatCode="General">
                  <c:v>7.3034499999999998</c:v>
                </c:pt>
                <c:pt idx="10853" formatCode="General">
                  <c:v>7.3041200000000002</c:v>
                </c:pt>
                <c:pt idx="10854" formatCode="General">
                  <c:v>7.3048000000000002</c:v>
                </c:pt>
                <c:pt idx="10855" formatCode="General">
                  <c:v>7.3054699999999997</c:v>
                </c:pt>
                <c:pt idx="10856" formatCode="General">
                  <c:v>7.3061400000000001</c:v>
                </c:pt>
                <c:pt idx="10857" formatCode="General">
                  <c:v>7.3068200000000001</c:v>
                </c:pt>
                <c:pt idx="10858" formatCode="General">
                  <c:v>7.3074899999999996</c:v>
                </c:pt>
                <c:pt idx="10859" formatCode="General">
                  <c:v>7.30816</c:v>
                </c:pt>
                <c:pt idx="10860" formatCode="General">
                  <c:v>7.30884</c:v>
                </c:pt>
                <c:pt idx="10861" formatCode="General">
                  <c:v>7.3095100000000004</c:v>
                </c:pt>
                <c:pt idx="10862" formatCode="General">
                  <c:v>7.3101799999999999</c:v>
                </c:pt>
                <c:pt idx="10863" formatCode="General">
                  <c:v>7.3108500000000003</c:v>
                </c:pt>
                <c:pt idx="10864" formatCode="General">
                  <c:v>7.3115300000000003</c:v>
                </c:pt>
                <c:pt idx="10865" formatCode="General">
                  <c:v>7.3121999999999998</c:v>
                </c:pt>
                <c:pt idx="10866" formatCode="General">
                  <c:v>7.3128700000000002</c:v>
                </c:pt>
                <c:pt idx="10867" formatCode="General">
                  <c:v>7.3135500000000002</c:v>
                </c:pt>
                <c:pt idx="10868" formatCode="General">
                  <c:v>7.3142199999999997</c:v>
                </c:pt>
                <c:pt idx="10869" formatCode="General">
                  <c:v>7.3148900000000001</c:v>
                </c:pt>
                <c:pt idx="10870" formatCode="General">
                  <c:v>7.3155700000000001</c:v>
                </c:pt>
                <c:pt idx="10871" formatCode="General">
                  <c:v>7.3162399999999996</c:v>
                </c:pt>
                <c:pt idx="10872" formatCode="General">
                  <c:v>7.31691</c:v>
                </c:pt>
                <c:pt idx="10873" formatCode="General">
                  <c:v>7.3175800000000004</c:v>
                </c:pt>
                <c:pt idx="10874" formatCode="General">
                  <c:v>7.3182600000000004</c:v>
                </c:pt>
                <c:pt idx="10875" formatCode="General">
                  <c:v>7.3189299999999999</c:v>
                </c:pt>
                <c:pt idx="10876" formatCode="General">
                  <c:v>7.3196000000000003</c:v>
                </c:pt>
                <c:pt idx="10877" formatCode="General">
                  <c:v>7.3202800000000003</c:v>
                </c:pt>
                <c:pt idx="10878" formatCode="General">
                  <c:v>7.3209499999999998</c:v>
                </c:pt>
                <c:pt idx="10879" formatCode="General">
                  <c:v>7.3216200000000002</c:v>
                </c:pt>
                <c:pt idx="10880" formatCode="General">
                  <c:v>7.3223000000000003</c:v>
                </c:pt>
                <c:pt idx="10881" formatCode="General">
                  <c:v>7.3229699999999998</c:v>
                </c:pt>
                <c:pt idx="10882" formatCode="General">
                  <c:v>7.3236400000000001</c:v>
                </c:pt>
                <c:pt idx="10883" formatCode="General">
                  <c:v>7.3243099999999997</c:v>
                </c:pt>
                <c:pt idx="10884" formatCode="General">
                  <c:v>7.3249899999999997</c:v>
                </c:pt>
                <c:pt idx="10885" formatCode="General">
                  <c:v>7.3256600000000001</c:v>
                </c:pt>
                <c:pt idx="10886" formatCode="General">
                  <c:v>7.3263299999999996</c:v>
                </c:pt>
                <c:pt idx="10887" formatCode="General">
                  <c:v>7.3270099999999996</c:v>
                </c:pt>
                <c:pt idx="10888" formatCode="General">
                  <c:v>7.32768</c:v>
                </c:pt>
                <c:pt idx="10889" formatCode="General">
                  <c:v>7.3283500000000004</c:v>
                </c:pt>
                <c:pt idx="10890" formatCode="General">
                  <c:v>7.3290300000000004</c:v>
                </c:pt>
                <c:pt idx="10891" formatCode="General">
                  <c:v>7.3296999999999999</c:v>
                </c:pt>
                <c:pt idx="10892" formatCode="General">
                  <c:v>7.3303700000000003</c:v>
                </c:pt>
                <c:pt idx="10893" formatCode="General">
                  <c:v>7.3310500000000003</c:v>
                </c:pt>
                <c:pt idx="10894" formatCode="General">
                  <c:v>7.3317199999999998</c:v>
                </c:pt>
                <c:pt idx="10895" formatCode="General">
                  <c:v>7.3323900000000002</c:v>
                </c:pt>
                <c:pt idx="10896" formatCode="General">
                  <c:v>7.3330599999999997</c:v>
                </c:pt>
                <c:pt idx="10897" formatCode="General">
                  <c:v>7.3337399999999997</c:v>
                </c:pt>
                <c:pt idx="10898" formatCode="General">
                  <c:v>7.3344100000000001</c:v>
                </c:pt>
                <c:pt idx="10899" formatCode="General">
                  <c:v>7.3350799999999996</c:v>
                </c:pt>
                <c:pt idx="10900" formatCode="General">
                  <c:v>7.3357599999999996</c:v>
                </c:pt>
                <c:pt idx="10901" formatCode="General">
                  <c:v>7.33643</c:v>
                </c:pt>
                <c:pt idx="10902" formatCode="General">
                  <c:v>7.3371000000000004</c:v>
                </c:pt>
                <c:pt idx="10903" formatCode="General">
                  <c:v>7.3377800000000004</c:v>
                </c:pt>
                <c:pt idx="10904" formatCode="General">
                  <c:v>7.3384499999999999</c:v>
                </c:pt>
                <c:pt idx="10905" formatCode="General">
                  <c:v>7.3391200000000003</c:v>
                </c:pt>
                <c:pt idx="10906" formatCode="General">
                  <c:v>7.3397899999999998</c:v>
                </c:pt>
                <c:pt idx="10907" formatCode="General">
                  <c:v>7.3404699999999998</c:v>
                </c:pt>
                <c:pt idx="10908" formatCode="General">
                  <c:v>7.3411400000000002</c:v>
                </c:pt>
                <c:pt idx="10909" formatCode="General">
                  <c:v>7.3418099999999997</c:v>
                </c:pt>
                <c:pt idx="10910" formatCode="General">
                  <c:v>7.3424899999999997</c:v>
                </c:pt>
                <c:pt idx="10911" formatCode="General">
                  <c:v>7.3431600000000001</c:v>
                </c:pt>
                <c:pt idx="10912" formatCode="General">
                  <c:v>7.3438299999999996</c:v>
                </c:pt>
                <c:pt idx="10913" formatCode="General">
                  <c:v>7.3445099999999996</c:v>
                </c:pt>
                <c:pt idx="10914" formatCode="General">
                  <c:v>7.34518</c:v>
                </c:pt>
                <c:pt idx="10915" formatCode="General">
                  <c:v>7.3458500000000004</c:v>
                </c:pt>
                <c:pt idx="10916" formatCode="General">
                  <c:v>7.3465199999999999</c:v>
                </c:pt>
                <c:pt idx="10917" formatCode="General">
                  <c:v>7.3472</c:v>
                </c:pt>
                <c:pt idx="10918" formatCode="General">
                  <c:v>7.3478700000000003</c:v>
                </c:pt>
                <c:pt idx="10919" formatCode="General">
                  <c:v>7.3485399999999998</c:v>
                </c:pt>
                <c:pt idx="10920" formatCode="General">
                  <c:v>7.3492199999999999</c:v>
                </c:pt>
                <c:pt idx="10921" formatCode="General">
                  <c:v>7.3498900000000003</c:v>
                </c:pt>
                <c:pt idx="10922" formatCode="General">
                  <c:v>7.3505599999999998</c:v>
                </c:pt>
                <c:pt idx="10923" formatCode="General">
                  <c:v>7.3512399999999998</c:v>
                </c:pt>
                <c:pt idx="10924" formatCode="General">
                  <c:v>7.3519100000000002</c:v>
                </c:pt>
                <c:pt idx="10925" formatCode="General">
                  <c:v>7.3525799999999997</c:v>
                </c:pt>
                <c:pt idx="10926" formatCode="General">
                  <c:v>7.3532500000000001</c:v>
                </c:pt>
                <c:pt idx="10927" formatCode="General">
                  <c:v>7.3539300000000001</c:v>
                </c:pt>
                <c:pt idx="10928" formatCode="General">
                  <c:v>7.3545999999999996</c:v>
                </c:pt>
                <c:pt idx="10929" formatCode="General">
                  <c:v>7.35527</c:v>
                </c:pt>
                <c:pt idx="10930" formatCode="General">
                  <c:v>7.35595</c:v>
                </c:pt>
                <c:pt idx="10931" formatCode="General">
                  <c:v>7.3566200000000004</c:v>
                </c:pt>
                <c:pt idx="10932" formatCode="General">
                  <c:v>7.3572899999999999</c:v>
                </c:pt>
                <c:pt idx="10933" formatCode="General">
                  <c:v>7.3579699999999999</c:v>
                </c:pt>
                <c:pt idx="10934" formatCode="General">
                  <c:v>7.3586400000000003</c:v>
                </c:pt>
                <c:pt idx="10935" formatCode="General">
                  <c:v>7.3593099999999998</c:v>
                </c:pt>
                <c:pt idx="10936" formatCode="General">
                  <c:v>7.3599800000000002</c:v>
                </c:pt>
                <c:pt idx="10937" formatCode="General">
                  <c:v>7.3606600000000002</c:v>
                </c:pt>
                <c:pt idx="10938" formatCode="General">
                  <c:v>7.3613299999999997</c:v>
                </c:pt>
                <c:pt idx="10939" formatCode="General">
                  <c:v>7.3620000000000001</c:v>
                </c:pt>
                <c:pt idx="10940" formatCode="General">
                  <c:v>7.3626800000000001</c:v>
                </c:pt>
                <c:pt idx="10941" formatCode="General">
                  <c:v>7.3633499999999996</c:v>
                </c:pt>
                <c:pt idx="10942" formatCode="General">
                  <c:v>7.36402</c:v>
                </c:pt>
                <c:pt idx="10943" formatCode="General">
                  <c:v>7.3647</c:v>
                </c:pt>
                <c:pt idx="10944" formatCode="General">
                  <c:v>7.3653700000000004</c:v>
                </c:pt>
                <c:pt idx="10945" formatCode="General">
                  <c:v>7.3660399999999999</c:v>
                </c:pt>
                <c:pt idx="10946" formatCode="General">
                  <c:v>7.3667100000000003</c:v>
                </c:pt>
                <c:pt idx="10947" formatCode="General">
                  <c:v>7.3673900000000003</c:v>
                </c:pt>
                <c:pt idx="10948" formatCode="General">
                  <c:v>7.3680599999999998</c:v>
                </c:pt>
                <c:pt idx="10949" formatCode="General">
                  <c:v>7.3687300000000002</c:v>
                </c:pt>
                <c:pt idx="10950" formatCode="General">
                  <c:v>7.3694100000000002</c:v>
                </c:pt>
                <c:pt idx="10951" formatCode="General">
                  <c:v>7.3700799999999997</c:v>
                </c:pt>
                <c:pt idx="10952" formatCode="General">
                  <c:v>7.3707500000000001</c:v>
                </c:pt>
                <c:pt idx="10953" formatCode="General">
                  <c:v>7.3714300000000001</c:v>
                </c:pt>
                <c:pt idx="10954" formatCode="General">
                  <c:v>7.3720999999999997</c:v>
                </c:pt>
                <c:pt idx="10955" formatCode="General">
                  <c:v>7.37277</c:v>
                </c:pt>
                <c:pt idx="10956" formatCode="General">
                  <c:v>7.3734400000000004</c:v>
                </c:pt>
                <c:pt idx="10957" formatCode="General">
                  <c:v>7.3741199999999996</c:v>
                </c:pt>
                <c:pt idx="10958" formatCode="General">
                  <c:v>7.37479</c:v>
                </c:pt>
                <c:pt idx="10959" formatCode="General">
                  <c:v>7.3754600000000003</c:v>
                </c:pt>
                <c:pt idx="10960" formatCode="General">
                  <c:v>7.3761400000000004</c:v>
                </c:pt>
                <c:pt idx="10961" formatCode="General">
                  <c:v>7.3768099999999999</c:v>
                </c:pt>
                <c:pt idx="10962" formatCode="General">
                  <c:v>7.3774800000000003</c:v>
                </c:pt>
                <c:pt idx="10963" formatCode="General">
                  <c:v>7.3781600000000003</c:v>
                </c:pt>
                <c:pt idx="10964" formatCode="General">
                  <c:v>7.3788299999999998</c:v>
                </c:pt>
                <c:pt idx="10965" formatCode="General">
                  <c:v>7.3795000000000002</c:v>
                </c:pt>
                <c:pt idx="10966" formatCode="General">
                  <c:v>7.3801699999999997</c:v>
                </c:pt>
                <c:pt idx="10967" formatCode="General">
                  <c:v>7.3808499999999997</c:v>
                </c:pt>
                <c:pt idx="10968" formatCode="General">
                  <c:v>7.3815200000000001</c:v>
                </c:pt>
                <c:pt idx="10969" formatCode="General">
                  <c:v>7.3821899999999996</c:v>
                </c:pt>
                <c:pt idx="10970" formatCode="General">
                  <c:v>7.3828699999999996</c:v>
                </c:pt>
                <c:pt idx="10971" formatCode="General">
                  <c:v>7.38354</c:v>
                </c:pt>
                <c:pt idx="10972" formatCode="General">
                  <c:v>7.3842100000000004</c:v>
                </c:pt>
                <c:pt idx="10973" formatCode="General">
                  <c:v>7.3848900000000004</c:v>
                </c:pt>
                <c:pt idx="10974" formatCode="General">
                  <c:v>7.3855599999999999</c:v>
                </c:pt>
                <c:pt idx="10975" formatCode="General">
                  <c:v>7.3862300000000003</c:v>
                </c:pt>
                <c:pt idx="10976" formatCode="General">
                  <c:v>7.3868999999999998</c:v>
                </c:pt>
                <c:pt idx="10977" formatCode="General">
                  <c:v>7.3875799999999998</c:v>
                </c:pt>
                <c:pt idx="10978" formatCode="General">
                  <c:v>7.3882500000000002</c:v>
                </c:pt>
                <c:pt idx="10979" formatCode="General">
                  <c:v>7.3889199999999997</c:v>
                </c:pt>
                <c:pt idx="10980" formatCode="General">
                  <c:v>7.3895999999999997</c:v>
                </c:pt>
                <c:pt idx="10981" formatCode="General">
                  <c:v>7.3902700000000001</c:v>
                </c:pt>
                <c:pt idx="10982" formatCode="General">
                  <c:v>7.3909399999999996</c:v>
                </c:pt>
                <c:pt idx="10983" formatCode="General">
                  <c:v>7.3916199999999996</c:v>
                </c:pt>
                <c:pt idx="10984" formatCode="General">
                  <c:v>7.39229</c:v>
                </c:pt>
                <c:pt idx="10985" formatCode="General">
                  <c:v>7.3929600000000004</c:v>
                </c:pt>
                <c:pt idx="10986" formatCode="General">
                  <c:v>7.3936299999999999</c:v>
                </c:pt>
                <c:pt idx="10987" formatCode="General">
                  <c:v>7.3943099999999999</c:v>
                </c:pt>
                <c:pt idx="10988" formatCode="General">
                  <c:v>7.3949800000000003</c:v>
                </c:pt>
                <c:pt idx="10989" formatCode="General">
                  <c:v>7.3956499999999998</c:v>
                </c:pt>
                <c:pt idx="10990" formatCode="General">
                  <c:v>7.3963299999999998</c:v>
                </c:pt>
                <c:pt idx="10991" formatCode="General">
                  <c:v>7.3970000000000002</c:v>
                </c:pt>
                <c:pt idx="10992" formatCode="General">
                  <c:v>7.3976699999999997</c:v>
                </c:pt>
                <c:pt idx="10993" formatCode="General">
                  <c:v>7.3983499999999998</c:v>
                </c:pt>
                <c:pt idx="10994" formatCode="General">
                  <c:v>7.3990200000000002</c:v>
                </c:pt>
                <c:pt idx="10995" formatCode="General">
                  <c:v>7.3996899999999997</c:v>
                </c:pt>
                <c:pt idx="10996" formatCode="General">
                  <c:v>7.40036</c:v>
                </c:pt>
                <c:pt idx="10997" formatCode="General">
                  <c:v>7.4010400000000001</c:v>
                </c:pt>
                <c:pt idx="10998" formatCode="General">
                  <c:v>7.4017099999999996</c:v>
                </c:pt>
                <c:pt idx="10999" formatCode="General">
                  <c:v>7.40238</c:v>
                </c:pt>
                <c:pt idx="11000" formatCode="General">
                  <c:v>7.40306</c:v>
                </c:pt>
                <c:pt idx="11001" formatCode="General">
                  <c:v>7.4037300000000004</c:v>
                </c:pt>
                <c:pt idx="11002" formatCode="General">
                  <c:v>7.4043999999999999</c:v>
                </c:pt>
                <c:pt idx="11003" formatCode="General">
                  <c:v>7.4050799999999999</c:v>
                </c:pt>
                <c:pt idx="11004" formatCode="General">
                  <c:v>7.4057500000000003</c:v>
                </c:pt>
                <c:pt idx="11005" formatCode="General">
                  <c:v>7.4064199999999998</c:v>
                </c:pt>
                <c:pt idx="11006" formatCode="General">
                  <c:v>7.4070900000000002</c:v>
                </c:pt>
                <c:pt idx="11007" formatCode="General">
                  <c:v>7.4077700000000002</c:v>
                </c:pt>
                <c:pt idx="11008" formatCode="General">
                  <c:v>7.4084399999999997</c:v>
                </c:pt>
                <c:pt idx="11009" formatCode="General">
                  <c:v>7.4091100000000001</c:v>
                </c:pt>
                <c:pt idx="11010" formatCode="General">
                  <c:v>7.4097900000000001</c:v>
                </c:pt>
                <c:pt idx="11011" formatCode="General">
                  <c:v>7.4104599999999996</c:v>
                </c:pt>
                <c:pt idx="11012" formatCode="General">
                  <c:v>7.41113</c:v>
                </c:pt>
                <c:pt idx="11013" formatCode="General">
                  <c:v>7.41181</c:v>
                </c:pt>
                <c:pt idx="11014" formatCode="General">
                  <c:v>7.4124800000000004</c:v>
                </c:pt>
                <c:pt idx="11015" formatCode="General">
                  <c:v>7.4131499999999999</c:v>
                </c:pt>
                <c:pt idx="11016" formatCode="General">
                  <c:v>7.4138200000000003</c:v>
                </c:pt>
                <c:pt idx="11017" formatCode="General">
                  <c:v>7.4145000000000003</c:v>
                </c:pt>
                <c:pt idx="11018" formatCode="General">
                  <c:v>7.4151699999999998</c:v>
                </c:pt>
                <c:pt idx="11019" formatCode="General">
                  <c:v>7.4158400000000002</c:v>
                </c:pt>
                <c:pt idx="11020" formatCode="General">
                  <c:v>7.4165200000000002</c:v>
                </c:pt>
                <c:pt idx="11021" formatCode="General">
                  <c:v>7.4171899999999997</c:v>
                </c:pt>
                <c:pt idx="11022" formatCode="General">
                  <c:v>7.4178600000000001</c:v>
                </c:pt>
                <c:pt idx="11023" formatCode="General">
                  <c:v>7.4185400000000001</c:v>
                </c:pt>
                <c:pt idx="11024" formatCode="General">
                  <c:v>7.4192099999999996</c:v>
                </c:pt>
                <c:pt idx="11025" formatCode="General">
                  <c:v>7.41988</c:v>
                </c:pt>
                <c:pt idx="11026" formatCode="General">
                  <c:v>7.4205500000000004</c:v>
                </c:pt>
                <c:pt idx="11027" formatCode="General">
                  <c:v>7.4212300000000004</c:v>
                </c:pt>
                <c:pt idx="11028" formatCode="General">
                  <c:v>7.4218999999999999</c:v>
                </c:pt>
                <c:pt idx="11029" formatCode="General">
                  <c:v>7.4225700000000003</c:v>
                </c:pt>
                <c:pt idx="11030" formatCode="General">
                  <c:v>7.4232500000000003</c:v>
                </c:pt>
                <c:pt idx="11031" formatCode="General">
                  <c:v>7.4239199999999999</c:v>
                </c:pt>
                <c:pt idx="11032" formatCode="General">
                  <c:v>7.4245900000000002</c:v>
                </c:pt>
                <c:pt idx="11033" formatCode="General">
                  <c:v>7.4252700000000003</c:v>
                </c:pt>
                <c:pt idx="11034" formatCode="General">
                  <c:v>7.4259399999999998</c:v>
                </c:pt>
                <c:pt idx="11035" formatCode="General">
                  <c:v>7.4266100000000002</c:v>
                </c:pt>
                <c:pt idx="11036" formatCode="General">
                  <c:v>7.4272799999999997</c:v>
                </c:pt>
                <c:pt idx="11037" formatCode="General">
                  <c:v>7.4279599999999997</c:v>
                </c:pt>
                <c:pt idx="11038" formatCode="General">
                  <c:v>7.4286300000000001</c:v>
                </c:pt>
                <c:pt idx="11039" formatCode="General">
                  <c:v>7.4292999999999996</c:v>
                </c:pt>
                <c:pt idx="11040" formatCode="General">
                  <c:v>7.4299799999999996</c:v>
                </c:pt>
                <c:pt idx="11041" formatCode="General">
                  <c:v>7.43065</c:v>
                </c:pt>
                <c:pt idx="11042" formatCode="General">
                  <c:v>7.4313200000000004</c:v>
                </c:pt>
                <c:pt idx="11043" formatCode="General">
                  <c:v>7.4320000000000004</c:v>
                </c:pt>
                <c:pt idx="11044" formatCode="General">
                  <c:v>7.4326699999999999</c:v>
                </c:pt>
                <c:pt idx="11045" formatCode="General">
                  <c:v>7.4333400000000003</c:v>
                </c:pt>
                <c:pt idx="11046" formatCode="General">
                  <c:v>7.4340099999999998</c:v>
                </c:pt>
                <c:pt idx="11047" formatCode="General">
                  <c:v>7.4346899999999998</c:v>
                </c:pt>
                <c:pt idx="11048" formatCode="General">
                  <c:v>7.4353600000000002</c:v>
                </c:pt>
                <c:pt idx="11049" formatCode="General">
                  <c:v>7.4360299999999997</c:v>
                </c:pt>
                <c:pt idx="11050" formatCode="General">
                  <c:v>7.4367099999999997</c:v>
                </c:pt>
                <c:pt idx="11051" formatCode="General">
                  <c:v>7.4373800000000001</c:v>
                </c:pt>
                <c:pt idx="11052" formatCode="General">
                  <c:v>7.4380499999999996</c:v>
                </c:pt>
                <c:pt idx="11053" formatCode="General">
                  <c:v>7.4387299999999996</c:v>
                </c:pt>
                <c:pt idx="11054" formatCode="General">
                  <c:v>7.4394</c:v>
                </c:pt>
                <c:pt idx="11055" formatCode="General">
                  <c:v>7.4400700000000004</c:v>
                </c:pt>
                <c:pt idx="11056" formatCode="General">
                  <c:v>7.4407399999999999</c:v>
                </c:pt>
                <c:pt idx="11057" formatCode="General">
                  <c:v>7.4414199999999999</c:v>
                </c:pt>
                <c:pt idx="11058" formatCode="General">
                  <c:v>7.4420900000000003</c:v>
                </c:pt>
                <c:pt idx="11059" formatCode="General">
                  <c:v>7.4427599999999998</c:v>
                </c:pt>
                <c:pt idx="11060" formatCode="General">
                  <c:v>7.4434399999999998</c:v>
                </c:pt>
                <c:pt idx="11061" formatCode="General">
                  <c:v>7.4441100000000002</c:v>
                </c:pt>
                <c:pt idx="11062" formatCode="General">
                  <c:v>7.4447799999999997</c:v>
                </c:pt>
                <c:pt idx="11063" formatCode="General">
                  <c:v>7.4454599999999997</c:v>
                </c:pt>
                <c:pt idx="11064" formatCode="General">
                  <c:v>7.4461300000000001</c:v>
                </c:pt>
                <c:pt idx="11065" formatCode="General">
                  <c:v>7.4467999999999996</c:v>
                </c:pt>
                <c:pt idx="11066" formatCode="General">
                  <c:v>7.44747</c:v>
                </c:pt>
                <c:pt idx="11067" formatCode="General">
                  <c:v>7.44815</c:v>
                </c:pt>
                <c:pt idx="11068" formatCode="General">
                  <c:v>7.4488200000000004</c:v>
                </c:pt>
                <c:pt idx="11069" formatCode="General">
                  <c:v>7.4494899999999999</c:v>
                </c:pt>
                <c:pt idx="11070" formatCode="General">
                  <c:v>7.45017</c:v>
                </c:pt>
                <c:pt idx="11071" formatCode="General">
                  <c:v>7.4508400000000004</c:v>
                </c:pt>
                <c:pt idx="11072" formatCode="General">
                  <c:v>7.4515099999999999</c:v>
                </c:pt>
                <c:pt idx="11073" formatCode="General">
                  <c:v>7.4521899999999999</c:v>
                </c:pt>
                <c:pt idx="11074" formatCode="General">
                  <c:v>7.4528600000000003</c:v>
                </c:pt>
                <c:pt idx="11075" formatCode="General">
                  <c:v>7.4535299999999998</c:v>
                </c:pt>
                <c:pt idx="11076" formatCode="General">
                  <c:v>7.4542000000000002</c:v>
                </c:pt>
                <c:pt idx="11077" formatCode="General">
                  <c:v>7.4548800000000002</c:v>
                </c:pt>
                <c:pt idx="11078" formatCode="General">
                  <c:v>7.4555499999999997</c:v>
                </c:pt>
                <c:pt idx="11079" formatCode="General">
                  <c:v>7.4562200000000001</c:v>
                </c:pt>
                <c:pt idx="11080" formatCode="General">
                  <c:v>7.4569000000000001</c:v>
                </c:pt>
                <c:pt idx="11081" formatCode="General">
                  <c:v>7.4575699999999996</c:v>
                </c:pt>
                <c:pt idx="11082" formatCode="General">
                  <c:v>7.45824</c:v>
                </c:pt>
                <c:pt idx="11083" formatCode="General">
                  <c:v>7.45892</c:v>
                </c:pt>
                <c:pt idx="11084" formatCode="General">
                  <c:v>7.4595900000000004</c:v>
                </c:pt>
                <c:pt idx="11085" formatCode="General">
                  <c:v>7.4602599999999999</c:v>
                </c:pt>
                <c:pt idx="11086" formatCode="General">
                  <c:v>7.4609399999999999</c:v>
                </c:pt>
                <c:pt idx="11087" formatCode="General">
                  <c:v>7.4616100000000003</c:v>
                </c:pt>
                <c:pt idx="11088" formatCode="General">
                  <c:v>7.4622799999999998</c:v>
                </c:pt>
                <c:pt idx="11089" formatCode="General">
                  <c:v>7.4629500000000002</c:v>
                </c:pt>
                <c:pt idx="11090" formatCode="General">
                  <c:v>7.4636300000000002</c:v>
                </c:pt>
                <c:pt idx="11091" formatCode="General">
                  <c:v>7.4642999999999997</c:v>
                </c:pt>
                <c:pt idx="11092" formatCode="General">
                  <c:v>7.4649700000000001</c:v>
                </c:pt>
                <c:pt idx="11093" formatCode="General">
                  <c:v>7.4656500000000001</c:v>
                </c:pt>
                <c:pt idx="11094" formatCode="General">
                  <c:v>7.4663199999999996</c:v>
                </c:pt>
                <c:pt idx="11095" formatCode="General">
                  <c:v>7.46699</c:v>
                </c:pt>
                <c:pt idx="11096" formatCode="General">
                  <c:v>7.46767</c:v>
                </c:pt>
                <c:pt idx="11097" formatCode="General">
                  <c:v>7.4683400000000004</c:v>
                </c:pt>
                <c:pt idx="11098" formatCode="General">
                  <c:v>7.4690099999999999</c:v>
                </c:pt>
                <c:pt idx="11099" formatCode="General">
                  <c:v>7.4696800000000003</c:v>
                </c:pt>
                <c:pt idx="11100" formatCode="General">
                  <c:v>7.4703600000000003</c:v>
                </c:pt>
                <c:pt idx="11101" formatCode="General">
                  <c:v>7.4710299999999998</c:v>
                </c:pt>
                <c:pt idx="11102" formatCode="General">
                  <c:v>7.4717000000000002</c:v>
                </c:pt>
                <c:pt idx="11103" formatCode="General">
                  <c:v>7.4723800000000002</c:v>
                </c:pt>
                <c:pt idx="11104" formatCode="General">
                  <c:v>7.4730499999999997</c:v>
                </c:pt>
                <c:pt idx="11105" formatCode="General">
                  <c:v>7.4737200000000001</c:v>
                </c:pt>
                <c:pt idx="11106" formatCode="General">
                  <c:v>7.4744000000000002</c:v>
                </c:pt>
                <c:pt idx="11107" formatCode="General">
                  <c:v>7.4750699999999997</c:v>
                </c:pt>
                <c:pt idx="11108" formatCode="General">
                  <c:v>7.4757400000000001</c:v>
                </c:pt>
                <c:pt idx="11109" formatCode="General">
                  <c:v>7.4764099999999996</c:v>
                </c:pt>
                <c:pt idx="11110" formatCode="General">
                  <c:v>7.4770899999999996</c:v>
                </c:pt>
                <c:pt idx="11111" formatCode="General">
                  <c:v>7.47776</c:v>
                </c:pt>
                <c:pt idx="11112" formatCode="General">
                  <c:v>7.4784300000000004</c:v>
                </c:pt>
                <c:pt idx="11113" formatCode="General">
                  <c:v>7.4791100000000004</c:v>
                </c:pt>
                <c:pt idx="11114" formatCode="General">
                  <c:v>7.4797799999999999</c:v>
                </c:pt>
                <c:pt idx="11115" formatCode="General">
                  <c:v>7.4804500000000003</c:v>
                </c:pt>
                <c:pt idx="11116" formatCode="General">
                  <c:v>7.4811300000000003</c:v>
                </c:pt>
                <c:pt idx="11117" formatCode="General">
                  <c:v>7.4817999999999998</c:v>
                </c:pt>
                <c:pt idx="11118" formatCode="General">
                  <c:v>7.4824700000000002</c:v>
                </c:pt>
                <c:pt idx="11119" formatCode="General">
                  <c:v>7.4831399999999997</c:v>
                </c:pt>
                <c:pt idx="11120" formatCode="General">
                  <c:v>7.4838199999999997</c:v>
                </c:pt>
                <c:pt idx="11121" formatCode="General">
                  <c:v>7.4844900000000001</c:v>
                </c:pt>
                <c:pt idx="11122" formatCode="General">
                  <c:v>7.4851599999999996</c:v>
                </c:pt>
                <c:pt idx="11123" formatCode="General">
                  <c:v>7.4858399999999996</c:v>
                </c:pt>
                <c:pt idx="11124" formatCode="General">
                  <c:v>7.48651</c:v>
                </c:pt>
                <c:pt idx="11125" formatCode="General">
                  <c:v>7.4871800000000004</c:v>
                </c:pt>
                <c:pt idx="11126" formatCode="General">
                  <c:v>7.4878600000000004</c:v>
                </c:pt>
                <c:pt idx="11127" formatCode="General">
                  <c:v>7.4885299999999999</c:v>
                </c:pt>
                <c:pt idx="11128" formatCode="General">
                  <c:v>7.4892000000000003</c:v>
                </c:pt>
                <c:pt idx="11129" formatCode="General">
                  <c:v>7.4898699999999998</c:v>
                </c:pt>
                <c:pt idx="11130" formatCode="General">
                  <c:v>7.4905499999999998</c:v>
                </c:pt>
                <c:pt idx="11131" formatCode="General">
                  <c:v>7.4912200000000002</c:v>
                </c:pt>
                <c:pt idx="11132" formatCode="General">
                  <c:v>7.4918899999999997</c:v>
                </c:pt>
                <c:pt idx="11133" formatCode="General">
                  <c:v>7.4925699999999997</c:v>
                </c:pt>
                <c:pt idx="11134" formatCode="General">
                  <c:v>7.4932400000000001</c:v>
                </c:pt>
                <c:pt idx="11135" formatCode="General">
                  <c:v>7.4939099999999996</c:v>
                </c:pt>
                <c:pt idx="11136" formatCode="General">
                  <c:v>7.4945899999999996</c:v>
                </c:pt>
                <c:pt idx="11137" formatCode="General">
                  <c:v>7.49526</c:v>
                </c:pt>
                <c:pt idx="11138" formatCode="General">
                  <c:v>7.4959300000000004</c:v>
                </c:pt>
                <c:pt idx="11139" formatCode="General">
                  <c:v>7.4965999999999999</c:v>
                </c:pt>
                <c:pt idx="11140" formatCode="General">
                  <c:v>7.4972799999999999</c:v>
                </c:pt>
                <c:pt idx="11141" formatCode="General">
                  <c:v>7.4979500000000003</c:v>
                </c:pt>
                <c:pt idx="11142" formatCode="General">
                  <c:v>7.4986199999999998</c:v>
                </c:pt>
                <c:pt idx="11143" formatCode="General">
                  <c:v>7.4992999999999999</c:v>
                </c:pt>
                <c:pt idx="11144" formatCode="General">
                  <c:v>7.4999700000000002</c:v>
                </c:pt>
                <c:pt idx="11145" formatCode="General">
                  <c:v>7.5006399999999998</c:v>
                </c:pt>
                <c:pt idx="11146" formatCode="General">
                  <c:v>7.5013199999999998</c:v>
                </c:pt>
                <c:pt idx="11147" formatCode="General">
                  <c:v>7.5019900000000002</c:v>
                </c:pt>
                <c:pt idx="11148" formatCode="General">
                  <c:v>7.5026599999999997</c:v>
                </c:pt>
                <c:pt idx="11149" formatCode="General">
                  <c:v>7.5033300000000001</c:v>
                </c:pt>
                <c:pt idx="11150" formatCode="General">
                  <c:v>7.5040100000000001</c:v>
                </c:pt>
                <c:pt idx="11151" formatCode="General">
                  <c:v>7.5046799999999996</c:v>
                </c:pt>
                <c:pt idx="11152" formatCode="General">
                  <c:v>7.50535</c:v>
                </c:pt>
                <c:pt idx="11153" formatCode="General">
                  <c:v>7.50603</c:v>
                </c:pt>
                <c:pt idx="11154" formatCode="General">
                  <c:v>7.5067000000000004</c:v>
                </c:pt>
                <c:pt idx="11155" formatCode="General">
                  <c:v>7.5073699999999999</c:v>
                </c:pt>
                <c:pt idx="11156" formatCode="General">
                  <c:v>7.5080499999999999</c:v>
                </c:pt>
                <c:pt idx="11157" formatCode="General">
                  <c:v>7.5087200000000003</c:v>
                </c:pt>
                <c:pt idx="11158" formatCode="General">
                  <c:v>7.5093899999999998</c:v>
                </c:pt>
                <c:pt idx="11159" formatCode="General">
                  <c:v>7.5100600000000002</c:v>
                </c:pt>
                <c:pt idx="11160" formatCode="General">
                  <c:v>7.5107400000000002</c:v>
                </c:pt>
                <c:pt idx="11161" formatCode="General">
                  <c:v>7.5114099999999997</c:v>
                </c:pt>
                <c:pt idx="11162" formatCode="General">
                  <c:v>7.5120800000000001</c:v>
                </c:pt>
                <c:pt idx="11163" formatCode="General">
                  <c:v>7.5127600000000001</c:v>
                </c:pt>
                <c:pt idx="11164" formatCode="General">
                  <c:v>7.5134299999999996</c:v>
                </c:pt>
                <c:pt idx="11165" formatCode="General">
                  <c:v>7.5141</c:v>
                </c:pt>
                <c:pt idx="11166" formatCode="General">
                  <c:v>7.51478</c:v>
                </c:pt>
                <c:pt idx="11167" formatCode="General">
                  <c:v>7.5154500000000004</c:v>
                </c:pt>
                <c:pt idx="11168" formatCode="General">
                  <c:v>7.5161199999999999</c:v>
                </c:pt>
                <c:pt idx="11169" formatCode="General">
                  <c:v>7.5167900000000003</c:v>
                </c:pt>
                <c:pt idx="11170" formatCode="General">
                  <c:v>7.5174700000000003</c:v>
                </c:pt>
                <c:pt idx="11171" formatCode="General">
                  <c:v>7.5181399999999998</c:v>
                </c:pt>
                <c:pt idx="11172" formatCode="General">
                  <c:v>7.5188100000000002</c:v>
                </c:pt>
                <c:pt idx="11173" formatCode="General">
                  <c:v>7.5194900000000002</c:v>
                </c:pt>
                <c:pt idx="11174" formatCode="General">
                  <c:v>7.5201599999999997</c:v>
                </c:pt>
                <c:pt idx="11175" formatCode="General">
                  <c:v>7.5208300000000001</c:v>
                </c:pt>
                <c:pt idx="11176" formatCode="General">
                  <c:v>7.5215100000000001</c:v>
                </c:pt>
                <c:pt idx="11177" formatCode="General">
                  <c:v>7.5221799999999996</c:v>
                </c:pt>
                <c:pt idx="11178" formatCode="General">
                  <c:v>7.52285</c:v>
                </c:pt>
                <c:pt idx="11179" formatCode="General">
                  <c:v>7.5235200000000004</c:v>
                </c:pt>
                <c:pt idx="11180" formatCode="General">
                  <c:v>7.5242000000000004</c:v>
                </c:pt>
                <c:pt idx="11181" formatCode="General">
                  <c:v>7.5248699999999999</c:v>
                </c:pt>
                <c:pt idx="11182" formatCode="General">
                  <c:v>7.5255400000000003</c:v>
                </c:pt>
                <c:pt idx="11183" formatCode="General">
                  <c:v>7.5262200000000004</c:v>
                </c:pt>
                <c:pt idx="11184" formatCode="General">
                  <c:v>7.5268899999999999</c:v>
                </c:pt>
                <c:pt idx="11185" formatCode="General">
                  <c:v>7.5275600000000003</c:v>
                </c:pt>
                <c:pt idx="11186" formatCode="General">
                  <c:v>7.5282400000000003</c:v>
                </c:pt>
                <c:pt idx="11187" formatCode="General">
                  <c:v>7.5289099999999998</c:v>
                </c:pt>
                <c:pt idx="11188" formatCode="General">
                  <c:v>7.5295800000000002</c:v>
                </c:pt>
                <c:pt idx="11189" formatCode="General">
                  <c:v>7.5302499999999997</c:v>
                </c:pt>
                <c:pt idx="11190" formatCode="General">
                  <c:v>7.5309299999999997</c:v>
                </c:pt>
                <c:pt idx="11191" formatCode="General">
                  <c:v>7.5316000000000001</c:v>
                </c:pt>
                <c:pt idx="11192" formatCode="General">
                  <c:v>7.5322699999999996</c:v>
                </c:pt>
                <c:pt idx="11193" formatCode="General">
                  <c:v>7.5329499999999996</c:v>
                </c:pt>
                <c:pt idx="11194" formatCode="General">
                  <c:v>7.53362</c:v>
                </c:pt>
                <c:pt idx="11195" formatCode="General">
                  <c:v>7.5342900000000004</c:v>
                </c:pt>
                <c:pt idx="11196" formatCode="General">
                  <c:v>7.5349700000000004</c:v>
                </c:pt>
                <c:pt idx="11197" formatCode="General">
                  <c:v>7.5356399999999999</c:v>
                </c:pt>
                <c:pt idx="11198" formatCode="General">
                  <c:v>7.5363100000000003</c:v>
                </c:pt>
                <c:pt idx="11199" formatCode="General">
                  <c:v>7.5369799999999998</c:v>
                </c:pt>
                <c:pt idx="11200" formatCode="General">
                  <c:v>7.5376599999999998</c:v>
                </c:pt>
                <c:pt idx="11201" formatCode="General">
                  <c:v>7.5383300000000002</c:v>
                </c:pt>
                <c:pt idx="11202" formatCode="General">
                  <c:v>7.5389999999999997</c:v>
                </c:pt>
                <c:pt idx="11203" formatCode="General">
                  <c:v>7.5396799999999997</c:v>
                </c:pt>
                <c:pt idx="11204" formatCode="General">
                  <c:v>7.5403500000000001</c:v>
                </c:pt>
                <c:pt idx="11205" formatCode="General">
                  <c:v>7.5410199999999996</c:v>
                </c:pt>
                <c:pt idx="11206" formatCode="General">
                  <c:v>7.5416999999999996</c:v>
                </c:pt>
                <c:pt idx="11207" formatCode="General">
                  <c:v>7.54237</c:v>
                </c:pt>
                <c:pt idx="11208" formatCode="General">
                  <c:v>7.5430400000000004</c:v>
                </c:pt>
                <c:pt idx="11209" formatCode="General">
                  <c:v>7.5437099999999999</c:v>
                </c:pt>
                <c:pt idx="11210" formatCode="General">
                  <c:v>7.5443899999999999</c:v>
                </c:pt>
                <c:pt idx="11211" formatCode="General">
                  <c:v>7.5450600000000003</c:v>
                </c:pt>
                <c:pt idx="11212" formatCode="General">
                  <c:v>7.5457299999999998</c:v>
                </c:pt>
                <c:pt idx="11213" formatCode="General">
                  <c:v>7.5464099999999998</c:v>
                </c:pt>
                <c:pt idx="11214" formatCode="General">
                  <c:v>7.5470800000000002</c:v>
                </c:pt>
                <c:pt idx="11215" formatCode="General">
                  <c:v>7.5477499999999997</c:v>
                </c:pt>
                <c:pt idx="11216" formatCode="General">
                  <c:v>7.5484299999999998</c:v>
                </c:pt>
                <c:pt idx="11217" formatCode="General">
                  <c:v>7.5491000000000001</c:v>
                </c:pt>
                <c:pt idx="11218" formatCode="General">
                  <c:v>7.5497699999999996</c:v>
                </c:pt>
                <c:pt idx="11219" formatCode="General">
                  <c:v>7.55044</c:v>
                </c:pt>
                <c:pt idx="11220" formatCode="General">
                  <c:v>7.5511200000000001</c:v>
                </c:pt>
                <c:pt idx="11221" formatCode="General">
                  <c:v>7.5517899999999996</c:v>
                </c:pt>
                <c:pt idx="11222" formatCode="General">
                  <c:v>7.55246</c:v>
                </c:pt>
                <c:pt idx="11223" formatCode="General">
                  <c:v>7.55314</c:v>
                </c:pt>
                <c:pt idx="11224" formatCode="General">
                  <c:v>7.5538100000000004</c:v>
                </c:pt>
                <c:pt idx="11225" formatCode="General">
                  <c:v>7.5544799999999999</c:v>
                </c:pt>
                <c:pt idx="11226" formatCode="General">
                  <c:v>7.5551599999999999</c:v>
                </c:pt>
                <c:pt idx="11227" formatCode="General">
                  <c:v>7.5558300000000003</c:v>
                </c:pt>
                <c:pt idx="11228" formatCode="General">
                  <c:v>7.5564999999999998</c:v>
                </c:pt>
                <c:pt idx="11229" formatCode="General">
                  <c:v>7.5571700000000002</c:v>
                </c:pt>
                <c:pt idx="11230" formatCode="General">
                  <c:v>7.5578500000000002</c:v>
                </c:pt>
                <c:pt idx="11231" formatCode="General">
                  <c:v>7.5585199999999997</c:v>
                </c:pt>
                <c:pt idx="11232" formatCode="General">
                  <c:v>7.5591900000000001</c:v>
                </c:pt>
                <c:pt idx="11233" formatCode="General">
                  <c:v>7.5598700000000001</c:v>
                </c:pt>
                <c:pt idx="11234" formatCode="General">
                  <c:v>7.5605399999999996</c:v>
                </c:pt>
                <c:pt idx="11235" formatCode="General">
                  <c:v>7.56121</c:v>
                </c:pt>
                <c:pt idx="11236" formatCode="General">
                  <c:v>7.56189</c:v>
                </c:pt>
                <c:pt idx="11237" formatCode="General">
                  <c:v>7.5625600000000004</c:v>
                </c:pt>
                <c:pt idx="11238" formatCode="General">
                  <c:v>7.5632299999999999</c:v>
                </c:pt>
                <c:pt idx="11239" formatCode="General">
                  <c:v>7.5639000000000003</c:v>
                </c:pt>
                <c:pt idx="11240" formatCode="General">
                  <c:v>7.5645800000000003</c:v>
                </c:pt>
                <c:pt idx="11241" formatCode="General">
                  <c:v>7.5652499999999998</c:v>
                </c:pt>
                <c:pt idx="11242" formatCode="General">
                  <c:v>7.5659200000000002</c:v>
                </c:pt>
                <c:pt idx="11243" formatCode="General">
                  <c:v>7.5666000000000002</c:v>
                </c:pt>
                <c:pt idx="11244" formatCode="General">
                  <c:v>7.5672699999999997</c:v>
                </c:pt>
                <c:pt idx="11245" formatCode="General">
                  <c:v>7.5679400000000001</c:v>
                </c:pt>
                <c:pt idx="11246" formatCode="General">
                  <c:v>7.5686200000000001</c:v>
                </c:pt>
                <c:pt idx="11247" formatCode="General">
                  <c:v>7.5692899999999996</c:v>
                </c:pt>
                <c:pt idx="11248" formatCode="General">
                  <c:v>7.56996</c:v>
                </c:pt>
                <c:pt idx="11249" formatCode="General">
                  <c:v>7.5706300000000004</c:v>
                </c:pt>
                <c:pt idx="11250" formatCode="General">
                  <c:v>7.5713100000000004</c:v>
                </c:pt>
                <c:pt idx="11251" formatCode="General">
                  <c:v>7.5719799999999999</c:v>
                </c:pt>
                <c:pt idx="11252" formatCode="General">
                  <c:v>7.5726500000000003</c:v>
                </c:pt>
                <c:pt idx="11253" formatCode="General">
                  <c:v>7.5733300000000003</c:v>
                </c:pt>
                <c:pt idx="11254" formatCode="General">
                  <c:v>7.5739999999999998</c:v>
                </c:pt>
                <c:pt idx="11255" formatCode="General">
                  <c:v>7.5746700000000002</c:v>
                </c:pt>
                <c:pt idx="11256" formatCode="General">
                  <c:v>7.5753500000000003</c:v>
                </c:pt>
                <c:pt idx="11257" formatCode="General">
                  <c:v>7.5760199999999998</c:v>
                </c:pt>
                <c:pt idx="11258" formatCode="General">
                  <c:v>7.5766900000000001</c:v>
                </c:pt>
                <c:pt idx="11259" formatCode="General">
                  <c:v>7.5773599999999997</c:v>
                </c:pt>
                <c:pt idx="11260" formatCode="General">
                  <c:v>7.5780399999999997</c:v>
                </c:pt>
                <c:pt idx="11261" formatCode="General">
                  <c:v>7.5787100000000001</c:v>
                </c:pt>
                <c:pt idx="11262" formatCode="General">
                  <c:v>7.5793799999999996</c:v>
                </c:pt>
                <c:pt idx="11263" formatCode="General">
                  <c:v>7.5800599999999996</c:v>
                </c:pt>
                <c:pt idx="11264" formatCode="General">
                  <c:v>7.58073</c:v>
                </c:pt>
                <c:pt idx="11265" formatCode="General">
                  <c:v>7.5814000000000004</c:v>
                </c:pt>
                <c:pt idx="11266" formatCode="General">
                  <c:v>7.5820800000000004</c:v>
                </c:pt>
                <c:pt idx="11267" formatCode="General">
                  <c:v>7.5827499999999999</c:v>
                </c:pt>
                <c:pt idx="11268" formatCode="General">
                  <c:v>7.5834200000000003</c:v>
                </c:pt>
                <c:pt idx="11269" formatCode="General">
                  <c:v>7.5840899999999998</c:v>
                </c:pt>
                <c:pt idx="11270" formatCode="General">
                  <c:v>7.5847699999999998</c:v>
                </c:pt>
                <c:pt idx="11271" formatCode="General">
                  <c:v>7.5854400000000002</c:v>
                </c:pt>
                <c:pt idx="11272" formatCode="General">
                  <c:v>7.5861099999999997</c:v>
                </c:pt>
                <c:pt idx="11273" formatCode="General">
                  <c:v>7.5867899999999997</c:v>
                </c:pt>
                <c:pt idx="11274" formatCode="General">
                  <c:v>7.5874600000000001</c:v>
                </c:pt>
                <c:pt idx="11275" formatCode="General">
                  <c:v>7.5881299999999996</c:v>
                </c:pt>
                <c:pt idx="11276" formatCode="General">
                  <c:v>7.5888099999999996</c:v>
                </c:pt>
                <c:pt idx="11277" formatCode="General">
                  <c:v>7.58948</c:v>
                </c:pt>
                <c:pt idx="11278" formatCode="General">
                  <c:v>7.5901500000000004</c:v>
                </c:pt>
                <c:pt idx="11279" formatCode="General">
                  <c:v>7.5908300000000004</c:v>
                </c:pt>
                <c:pt idx="11280" formatCode="General">
                  <c:v>7.5914999999999999</c:v>
                </c:pt>
                <c:pt idx="11281" formatCode="General">
                  <c:v>7.5921700000000003</c:v>
                </c:pt>
                <c:pt idx="11282" formatCode="General">
                  <c:v>7.5928399999999998</c:v>
                </c:pt>
                <c:pt idx="11283" formatCode="General">
                  <c:v>7.5935199999999998</c:v>
                </c:pt>
                <c:pt idx="11284" formatCode="General">
                  <c:v>7.5941900000000002</c:v>
                </c:pt>
                <c:pt idx="11285" formatCode="General">
                  <c:v>7.5948599999999997</c:v>
                </c:pt>
                <c:pt idx="11286" formatCode="General">
                  <c:v>7.5955399999999997</c:v>
                </c:pt>
                <c:pt idx="11287" formatCode="General">
                  <c:v>7.5962100000000001</c:v>
                </c:pt>
                <c:pt idx="11288" formatCode="General">
                  <c:v>7.5968799999999996</c:v>
                </c:pt>
                <c:pt idx="11289" formatCode="General">
                  <c:v>7.5975599999999996</c:v>
                </c:pt>
                <c:pt idx="11290" formatCode="General">
                  <c:v>7.59823</c:v>
                </c:pt>
                <c:pt idx="11291" formatCode="General">
                  <c:v>7.5989000000000004</c:v>
                </c:pt>
                <c:pt idx="11292" formatCode="General">
                  <c:v>7.5995699999999999</c:v>
                </c:pt>
                <c:pt idx="11293" formatCode="General">
                  <c:v>7.60025</c:v>
                </c:pt>
                <c:pt idx="11294" formatCode="General">
                  <c:v>7.6009200000000003</c:v>
                </c:pt>
                <c:pt idx="11295" formatCode="General">
                  <c:v>7.6015899999999998</c:v>
                </c:pt>
                <c:pt idx="11296" formatCode="General">
                  <c:v>7.6022699999999999</c:v>
                </c:pt>
                <c:pt idx="11297" formatCode="General">
                  <c:v>7.6029400000000003</c:v>
                </c:pt>
                <c:pt idx="11298" formatCode="General">
                  <c:v>7.6036099999999998</c:v>
                </c:pt>
                <c:pt idx="11299" formatCode="General">
                  <c:v>7.6042899999999998</c:v>
                </c:pt>
                <c:pt idx="11300" formatCode="General">
                  <c:v>7.6049600000000002</c:v>
                </c:pt>
                <c:pt idx="11301" formatCode="General">
                  <c:v>7.6056299999999997</c:v>
                </c:pt>
                <c:pt idx="11302" formatCode="General">
                  <c:v>7.6063000000000001</c:v>
                </c:pt>
                <c:pt idx="11303" formatCode="General">
                  <c:v>7.6069800000000001</c:v>
                </c:pt>
                <c:pt idx="11304" formatCode="General">
                  <c:v>7.6076499999999996</c:v>
                </c:pt>
                <c:pt idx="11305" formatCode="General">
                  <c:v>7.60832</c:v>
                </c:pt>
                <c:pt idx="11306" formatCode="General">
                  <c:v>7.609</c:v>
                </c:pt>
                <c:pt idx="11307" formatCode="General">
                  <c:v>7.6096700000000004</c:v>
                </c:pt>
                <c:pt idx="11308" formatCode="General">
                  <c:v>7.6103399999999999</c:v>
                </c:pt>
                <c:pt idx="11309" formatCode="General">
                  <c:v>7.6110199999999999</c:v>
                </c:pt>
                <c:pt idx="11310" formatCode="General">
                  <c:v>7.6116900000000003</c:v>
                </c:pt>
                <c:pt idx="11311" formatCode="General">
                  <c:v>7.6123599999999998</c:v>
                </c:pt>
                <c:pt idx="11312" formatCode="General">
                  <c:v>7.6130300000000002</c:v>
                </c:pt>
                <c:pt idx="11313" formatCode="General">
                  <c:v>7.6137100000000002</c:v>
                </c:pt>
                <c:pt idx="11314" formatCode="General">
                  <c:v>7.6143799999999997</c:v>
                </c:pt>
                <c:pt idx="11315" formatCode="General">
                  <c:v>7.6150500000000001</c:v>
                </c:pt>
                <c:pt idx="11316" formatCode="General">
                  <c:v>7.6157300000000001</c:v>
                </c:pt>
                <c:pt idx="11317" formatCode="General">
                  <c:v>7.6163999999999996</c:v>
                </c:pt>
                <c:pt idx="11318" formatCode="General">
                  <c:v>7.61707</c:v>
                </c:pt>
                <c:pt idx="11319" formatCode="General">
                  <c:v>7.61775</c:v>
                </c:pt>
                <c:pt idx="11320" formatCode="General">
                  <c:v>7.6184200000000004</c:v>
                </c:pt>
                <c:pt idx="11321" formatCode="General">
                  <c:v>7.6190899999999999</c:v>
                </c:pt>
                <c:pt idx="11322" formatCode="General">
                  <c:v>7.6197600000000003</c:v>
                </c:pt>
                <c:pt idx="11323" formatCode="General">
                  <c:v>7.6204400000000003</c:v>
                </c:pt>
                <c:pt idx="11324" formatCode="General">
                  <c:v>7.6211099999999998</c:v>
                </c:pt>
                <c:pt idx="11325" formatCode="General">
                  <c:v>7.6217800000000002</c:v>
                </c:pt>
                <c:pt idx="11326" formatCode="General">
                  <c:v>7.6224600000000002</c:v>
                </c:pt>
                <c:pt idx="11327" formatCode="General">
                  <c:v>7.6231299999999997</c:v>
                </c:pt>
                <c:pt idx="11328" formatCode="General">
                  <c:v>7.6238000000000001</c:v>
                </c:pt>
                <c:pt idx="11329" formatCode="General">
                  <c:v>7.6244800000000001</c:v>
                </c:pt>
                <c:pt idx="11330" formatCode="General">
                  <c:v>7.6251499999999997</c:v>
                </c:pt>
                <c:pt idx="11331" formatCode="General">
                  <c:v>7.62582</c:v>
                </c:pt>
                <c:pt idx="11332" formatCode="General">
                  <c:v>7.6264900000000004</c:v>
                </c:pt>
                <c:pt idx="11333" formatCode="General">
                  <c:v>7.6271699999999996</c:v>
                </c:pt>
                <c:pt idx="11334" formatCode="General">
                  <c:v>7.62784</c:v>
                </c:pt>
                <c:pt idx="11335" formatCode="General">
                  <c:v>7.6285100000000003</c:v>
                </c:pt>
                <c:pt idx="11336" formatCode="General">
                  <c:v>7.6291900000000004</c:v>
                </c:pt>
                <c:pt idx="11337" formatCode="General">
                  <c:v>7.6298599999999999</c:v>
                </c:pt>
                <c:pt idx="11338" formatCode="General">
                  <c:v>7.6305300000000003</c:v>
                </c:pt>
                <c:pt idx="11339" formatCode="General">
                  <c:v>7.6312100000000003</c:v>
                </c:pt>
                <c:pt idx="11340" formatCode="General">
                  <c:v>7.6318799999999998</c:v>
                </c:pt>
                <c:pt idx="11341" formatCode="General">
                  <c:v>7.6325500000000002</c:v>
                </c:pt>
                <c:pt idx="11342" formatCode="General">
                  <c:v>7.6332199999999997</c:v>
                </c:pt>
                <c:pt idx="11343" formatCode="General">
                  <c:v>7.6338999999999997</c:v>
                </c:pt>
                <c:pt idx="11344" formatCode="General">
                  <c:v>7.6345700000000001</c:v>
                </c:pt>
                <c:pt idx="11345" formatCode="General">
                  <c:v>7.6352399999999996</c:v>
                </c:pt>
                <c:pt idx="11346" formatCode="General">
                  <c:v>7.6359199999999996</c:v>
                </c:pt>
                <c:pt idx="11347" formatCode="General">
                  <c:v>7.63659</c:v>
                </c:pt>
                <c:pt idx="11348" formatCode="General">
                  <c:v>7.6372600000000004</c:v>
                </c:pt>
                <c:pt idx="11349" formatCode="General">
                  <c:v>7.6379400000000004</c:v>
                </c:pt>
                <c:pt idx="11350" formatCode="General">
                  <c:v>7.6386099999999999</c:v>
                </c:pt>
                <c:pt idx="11351" formatCode="General">
                  <c:v>7.6392800000000003</c:v>
                </c:pt>
                <c:pt idx="11352" formatCode="General">
                  <c:v>7.6399499999999998</c:v>
                </c:pt>
                <c:pt idx="11353" formatCode="General">
                  <c:v>7.6406299999999998</c:v>
                </c:pt>
                <c:pt idx="11354" formatCode="General">
                  <c:v>7.6413000000000002</c:v>
                </c:pt>
                <c:pt idx="11355" formatCode="General">
                  <c:v>7.6419699999999997</c:v>
                </c:pt>
                <c:pt idx="11356" formatCode="General">
                  <c:v>7.6426499999999997</c:v>
                </c:pt>
                <c:pt idx="11357" formatCode="General">
                  <c:v>7.6433200000000001</c:v>
                </c:pt>
                <c:pt idx="11358" formatCode="General">
                  <c:v>7.6439899999999996</c:v>
                </c:pt>
                <c:pt idx="11359" formatCode="General">
                  <c:v>7.6446699999999996</c:v>
                </c:pt>
                <c:pt idx="11360" formatCode="General">
                  <c:v>7.64534</c:v>
                </c:pt>
                <c:pt idx="11361" formatCode="General">
                  <c:v>7.6460100000000004</c:v>
                </c:pt>
                <c:pt idx="11362" formatCode="General">
                  <c:v>7.6466799999999999</c:v>
                </c:pt>
                <c:pt idx="11363" formatCode="General">
                  <c:v>7.6473599999999999</c:v>
                </c:pt>
                <c:pt idx="11364" formatCode="General">
                  <c:v>7.6480300000000003</c:v>
                </c:pt>
                <c:pt idx="11365" formatCode="General">
                  <c:v>7.6486999999999998</c:v>
                </c:pt>
                <c:pt idx="11366" formatCode="General">
                  <c:v>7.6493799999999998</c:v>
                </c:pt>
                <c:pt idx="11367" formatCode="General">
                  <c:v>7.6500500000000002</c:v>
                </c:pt>
                <c:pt idx="11368" formatCode="General">
                  <c:v>7.6507199999999997</c:v>
                </c:pt>
                <c:pt idx="11369" formatCode="General">
                  <c:v>7.6513999999999998</c:v>
                </c:pt>
                <c:pt idx="11370" formatCode="General">
                  <c:v>7.6520700000000001</c:v>
                </c:pt>
                <c:pt idx="11371" formatCode="General">
                  <c:v>7.6527399999999997</c:v>
                </c:pt>
                <c:pt idx="11372" formatCode="General">
                  <c:v>7.65341</c:v>
                </c:pt>
                <c:pt idx="11373" formatCode="General">
                  <c:v>7.6540900000000001</c:v>
                </c:pt>
                <c:pt idx="11374" formatCode="General">
                  <c:v>7.6547599999999996</c:v>
                </c:pt>
                <c:pt idx="11375" formatCode="General">
                  <c:v>7.65543</c:v>
                </c:pt>
                <c:pt idx="11376" formatCode="General">
                  <c:v>7.65611</c:v>
                </c:pt>
                <c:pt idx="11377" formatCode="General">
                  <c:v>7.6567800000000004</c:v>
                </c:pt>
                <c:pt idx="11378" formatCode="General">
                  <c:v>7.6574499999999999</c:v>
                </c:pt>
                <c:pt idx="11379" formatCode="General">
                  <c:v>7.6581299999999999</c:v>
                </c:pt>
                <c:pt idx="11380" formatCode="General">
                  <c:v>7.6588000000000003</c:v>
                </c:pt>
                <c:pt idx="11381" formatCode="General">
                  <c:v>7.6594699999999998</c:v>
                </c:pt>
                <c:pt idx="11382" formatCode="General">
                  <c:v>7.6601400000000002</c:v>
                </c:pt>
                <c:pt idx="11383" formatCode="General">
                  <c:v>7.6608200000000002</c:v>
                </c:pt>
                <c:pt idx="11384" formatCode="General">
                  <c:v>7.6614899999999997</c:v>
                </c:pt>
                <c:pt idx="11385" formatCode="General">
                  <c:v>7.6621600000000001</c:v>
                </c:pt>
                <c:pt idx="11386" formatCode="General">
                  <c:v>7.6628400000000001</c:v>
                </c:pt>
                <c:pt idx="11387" formatCode="General">
                  <c:v>7.6635099999999996</c:v>
                </c:pt>
                <c:pt idx="11388" formatCode="General">
                  <c:v>7.66418</c:v>
                </c:pt>
                <c:pt idx="11389" formatCode="General">
                  <c:v>7.66486</c:v>
                </c:pt>
                <c:pt idx="11390" formatCode="General">
                  <c:v>7.6655300000000004</c:v>
                </c:pt>
                <c:pt idx="11391" formatCode="General">
                  <c:v>7.6661999999999999</c:v>
                </c:pt>
                <c:pt idx="11392" formatCode="General">
                  <c:v>7.6668700000000003</c:v>
                </c:pt>
                <c:pt idx="11393" formatCode="General">
                  <c:v>7.6675500000000003</c:v>
                </c:pt>
                <c:pt idx="11394" formatCode="General">
                  <c:v>7.6682199999999998</c:v>
                </c:pt>
                <c:pt idx="11395" formatCode="General">
                  <c:v>7.6688900000000002</c:v>
                </c:pt>
                <c:pt idx="11396" formatCode="General">
                  <c:v>7.6695700000000002</c:v>
                </c:pt>
                <c:pt idx="11397" formatCode="General">
                  <c:v>7.6702399999999997</c:v>
                </c:pt>
                <c:pt idx="11398" formatCode="General">
                  <c:v>7.6709100000000001</c:v>
                </c:pt>
                <c:pt idx="11399" formatCode="General">
                  <c:v>7.6715900000000001</c:v>
                </c:pt>
                <c:pt idx="11400" formatCode="General">
                  <c:v>7.6722599999999996</c:v>
                </c:pt>
                <c:pt idx="11401" formatCode="General">
                  <c:v>7.67293</c:v>
                </c:pt>
                <c:pt idx="11402" formatCode="General">
                  <c:v>7.6736000000000004</c:v>
                </c:pt>
                <c:pt idx="11403" formatCode="General">
                  <c:v>7.6742800000000004</c:v>
                </c:pt>
                <c:pt idx="11404" formatCode="General">
                  <c:v>7.6749499999999999</c:v>
                </c:pt>
                <c:pt idx="11405" formatCode="General">
                  <c:v>7.6756200000000003</c:v>
                </c:pt>
                <c:pt idx="11406" formatCode="General">
                  <c:v>7.6763000000000003</c:v>
                </c:pt>
                <c:pt idx="11407" formatCode="General">
                  <c:v>7.6769699999999998</c:v>
                </c:pt>
                <c:pt idx="11408" formatCode="General">
                  <c:v>7.6776400000000002</c:v>
                </c:pt>
                <c:pt idx="11409" formatCode="General">
                  <c:v>7.6783200000000003</c:v>
                </c:pt>
                <c:pt idx="11410" formatCode="General">
                  <c:v>7.6789899999999998</c:v>
                </c:pt>
                <c:pt idx="11411" formatCode="General">
                  <c:v>7.6796600000000002</c:v>
                </c:pt>
                <c:pt idx="11412" formatCode="General">
                  <c:v>7.6803299999999997</c:v>
                </c:pt>
                <c:pt idx="11413" formatCode="General">
                  <c:v>7.6810099999999997</c:v>
                </c:pt>
                <c:pt idx="11414" formatCode="General">
                  <c:v>7.6816800000000001</c:v>
                </c:pt>
                <c:pt idx="11415" formatCode="General">
                  <c:v>7.6823499999999996</c:v>
                </c:pt>
                <c:pt idx="11416" formatCode="General">
                  <c:v>7.6830299999999996</c:v>
                </c:pt>
                <c:pt idx="11417" formatCode="General">
                  <c:v>7.6837</c:v>
                </c:pt>
                <c:pt idx="11418" formatCode="General">
                  <c:v>7.6843700000000004</c:v>
                </c:pt>
                <c:pt idx="11419" formatCode="General">
                  <c:v>7.6850500000000004</c:v>
                </c:pt>
                <c:pt idx="11420" formatCode="General">
                  <c:v>7.6857199999999999</c:v>
                </c:pt>
                <c:pt idx="11421" formatCode="General">
                  <c:v>7.6863900000000003</c:v>
                </c:pt>
                <c:pt idx="11422" formatCode="General">
                  <c:v>7.6870599999999998</c:v>
                </c:pt>
                <c:pt idx="11423" formatCode="General">
                  <c:v>7.6877399999999998</c:v>
                </c:pt>
                <c:pt idx="11424" formatCode="General">
                  <c:v>7.6884100000000002</c:v>
                </c:pt>
                <c:pt idx="11425" formatCode="General">
                  <c:v>7.6890799999999997</c:v>
                </c:pt>
                <c:pt idx="11426" formatCode="General">
                  <c:v>7.6897599999999997</c:v>
                </c:pt>
                <c:pt idx="11427" formatCode="General">
                  <c:v>7.6904300000000001</c:v>
                </c:pt>
                <c:pt idx="11428" formatCode="General">
                  <c:v>7.6910999999999996</c:v>
                </c:pt>
                <c:pt idx="11429" formatCode="General">
                  <c:v>7.6917799999999996</c:v>
                </c:pt>
                <c:pt idx="11430" formatCode="General">
                  <c:v>7.69245</c:v>
                </c:pt>
                <c:pt idx="11431" formatCode="General">
                  <c:v>7.6931200000000004</c:v>
                </c:pt>
                <c:pt idx="11432" formatCode="General">
                  <c:v>7.6937899999999999</c:v>
                </c:pt>
                <c:pt idx="11433" formatCode="General">
                  <c:v>7.6944699999999999</c:v>
                </c:pt>
                <c:pt idx="11434" formatCode="General">
                  <c:v>7.6951400000000003</c:v>
                </c:pt>
                <c:pt idx="11435" formatCode="General">
                  <c:v>7.6958099999999998</c:v>
                </c:pt>
                <c:pt idx="11436" formatCode="General">
                  <c:v>7.6964899999999998</c:v>
                </c:pt>
                <c:pt idx="11437" formatCode="General">
                  <c:v>7.6971600000000002</c:v>
                </c:pt>
                <c:pt idx="11438" formatCode="General">
                  <c:v>7.6978299999999997</c:v>
                </c:pt>
                <c:pt idx="11439" formatCode="General">
                  <c:v>7.6985099999999997</c:v>
                </c:pt>
                <c:pt idx="11440" formatCode="General">
                  <c:v>7.6991800000000001</c:v>
                </c:pt>
                <c:pt idx="11441" formatCode="General">
                  <c:v>7.6998499999999996</c:v>
                </c:pt>
                <c:pt idx="11442" formatCode="General">
                  <c:v>7.70052</c:v>
                </c:pt>
                <c:pt idx="11443" formatCode="General">
                  <c:v>7.7012</c:v>
                </c:pt>
                <c:pt idx="11444" formatCode="General">
                  <c:v>7.7018700000000004</c:v>
                </c:pt>
                <c:pt idx="11445" formatCode="General">
                  <c:v>7.7025399999999999</c:v>
                </c:pt>
                <c:pt idx="11446" formatCode="General">
                  <c:v>7.70322</c:v>
                </c:pt>
                <c:pt idx="11447" formatCode="General">
                  <c:v>7.7038900000000003</c:v>
                </c:pt>
                <c:pt idx="11448" formatCode="General">
                  <c:v>7.7045599999999999</c:v>
                </c:pt>
                <c:pt idx="11449" formatCode="General">
                  <c:v>7.7052399999999999</c:v>
                </c:pt>
                <c:pt idx="11450" formatCode="General">
                  <c:v>7.7059100000000003</c:v>
                </c:pt>
                <c:pt idx="11451" formatCode="General">
                  <c:v>7.7065799999999998</c:v>
                </c:pt>
                <c:pt idx="11452" formatCode="General">
                  <c:v>7.7072500000000002</c:v>
                </c:pt>
                <c:pt idx="11453" formatCode="General">
                  <c:v>7.7079300000000002</c:v>
                </c:pt>
                <c:pt idx="11454" formatCode="General">
                  <c:v>7.7085999999999997</c:v>
                </c:pt>
                <c:pt idx="11455" formatCode="General">
                  <c:v>7.7092700000000001</c:v>
                </c:pt>
                <c:pt idx="11456" formatCode="General">
                  <c:v>7.7099500000000001</c:v>
                </c:pt>
                <c:pt idx="11457" formatCode="General">
                  <c:v>7.7106199999999996</c:v>
                </c:pt>
                <c:pt idx="11458" formatCode="General">
                  <c:v>7.71129</c:v>
                </c:pt>
                <c:pt idx="11459" formatCode="General">
                  <c:v>7.71197</c:v>
                </c:pt>
                <c:pt idx="11460" formatCode="General">
                  <c:v>7.7126400000000004</c:v>
                </c:pt>
                <c:pt idx="11461" formatCode="General">
                  <c:v>7.7133099999999999</c:v>
                </c:pt>
                <c:pt idx="11462" formatCode="General">
                  <c:v>7.7139800000000003</c:v>
                </c:pt>
                <c:pt idx="11463" formatCode="General">
                  <c:v>7.7146600000000003</c:v>
                </c:pt>
                <c:pt idx="11464" formatCode="General">
                  <c:v>7.7153299999999998</c:v>
                </c:pt>
                <c:pt idx="11465" formatCode="General">
                  <c:v>7.7160000000000002</c:v>
                </c:pt>
                <c:pt idx="11466" formatCode="General">
                  <c:v>7.7166800000000002</c:v>
                </c:pt>
                <c:pt idx="11467" formatCode="General">
                  <c:v>7.7173499999999997</c:v>
                </c:pt>
                <c:pt idx="11468" formatCode="General">
                  <c:v>7.7180200000000001</c:v>
                </c:pt>
                <c:pt idx="11469" formatCode="General">
                  <c:v>7.7187000000000001</c:v>
                </c:pt>
                <c:pt idx="11470" formatCode="General">
                  <c:v>7.7193699999999996</c:v>
                </c:pt>
                <c:pt idx="11471" formatCode="General">
                  <c:v>7.72004</c:v>
                </c:pt>
                <c:pt idx="11472" formatCode="General">
                  <c:v>7.7207100000000004</c:v>
                </c:pt>
                <c:pt idx="11473" formatCode="General">
                  <c:v>7.7213900000000004</c:v>
                </c:pt>
                <c:pt idx="11474" formatCode="General">
                  <c:v>7.7220599999999999</c:v>
                </c:pt>
                <c:pt idx="11475" formatCode="General">
                  <c:v>7.7227300000000003</c:v>
                </c:pt>
                <c:pt idx="11476" formatCode="General">
                  <c:v>7.7234100000000003</c:v>
                </c:pt>
                <c:pt idx="11477" formatCode="General">
                  <c:v>7.7240799999999998</c:v>
                </c:pt>
                <c:pt idx="11478" formatCode="General">
                  <c:v>7.7247500000000002</c:v>
                </c:pt>
                <c:pt idx="11479" formatCode="General">
                  <c:v>7.7254300000000002</c:v>
                </c:pt>
                <c:pt idx="11480" formatCode="General">
                  <c:v>7.7260999999999997</c:v>
                </c:pt>
                <c:pt idx="11481" formatCode="General">
                  <c:v>7.7267700000000001</c:v>
                </c:pt>
                <c:pt idx="11482" formatCode="General">
                  <c:v>7.7274500000000002</c:v>
                </c:pt>
                <c:pt idx="11483" formatCode="General">
                  <c:v>7.7281199999999997</c:v>
                </c:pt>
                <c:pt idx="11484" formatCode="General">
                  <c:v>7.72879</c:v>
                </c:pt>
                <c:pt idx="11485" formatCode="General">
                  <c:v>7.7294600000000004</c:v>
                </c:pt>
                <c:pt idx="11486" formatCode="General">
                  <c:v>7.7301399999999996</c:v>
                </c:pt>
                <c:pt idx="11487" formatCode="General">
                  <c:v>7.73081</c:v>
                </c:pt>
                <c:pt idx="11488" formatCode="General">
                  <c:v>7.7314800000000004</c:v>
                </c:pt>
                <c:pt idx="11489" formatCode="General">
                  <c:v>7.7321600000000004</c:v>
                </c:pt>
                <c:pt idx="11490" formatCode="General">
                  <c:v>7.7328299999999999</c:v>
                </c:pt>
                <c:pt idx="11491" formatCode="General">
                  <c:v>7.7335000000000003</c:v>
                </c:pt>
                <c:pt idx="11492" formatCode="General">
                  <c:v>7.7341800000000003</c:v>
                </c:pt>
                <c:pt idx="11493" formatCode="General">
                  <c:v>7.7348499999999998</c:v>
                </c:pt>
                <c:pt idx="11494" formatCode="General">
                  <c:v>7.7355200000000002</c:v>
                </c:pt>
                <c:pt idx="11495" formatCode="General">
                  <c:v>7.7361899999999997</c:v>
                </c:pt>
                <c:pt idx="11496" formatCode="General">
                  <c:v>7.7368699999999997</c:v>
                </c:pt>
                <c:pt idx="11497" formatCode="General">
                  <c:v>7.7375400000000001</c:v>
                </c:pt>
                <c:pt idx="11498" formatCode="General">
                  <c:v>7.7382099999999996</c:v>
                </c:pt>
                <c:pt idx="11499" formatCode="General">
                  <c:v>7.7388899999999996</c:v>
                </c:pt>
                <c:pt idx="11500" formatCode="General">
                  <c:v>7.73956</c:v>
                </c:pt>
                <c:pt idx="11501" formatCode="General">
                  <c:v>7.7402300000000004</c:v>
                </c:pt>
                <c:pt idx="11502" formatCode="General">
                  <c:v>7.7409100000000004</c:v>
                </c:pt>
                <c:pt idx="11503" formatCode="General">
                  <c:v>7.7415799999999999</c:v>
                </c:pt>
                <c:pt idx="11504" formatCode="General">
                  <c:v>7.7422500000000003</c:v>
                </c:pt>
                <c:pt idx="11505" formatCode="General">
                  <c:v>7.7429199999999998</c:v>
                </c:pt>
                <c:pt idx="11506" formatCode="General">
                  <c:v>7.7435999999999998</c:v>
                </c:pt>
                <c:pt idx="11507" formatCode="General">
                  <c:v>7.7442700000000002</c:v>
                </c:pt>
                <c:pt idx="11508" formatCode="General">
                  <c:v>7.7449399999999997</c:v>
                </c:pt>
                <c:pt idx="11509" formatCode="General">
                  <c:v>7.7456199999999997</c:v>
                </c:pt>
                <c:pt idx="11510" formatCode="General">
                  <c:v>7.7462900000000001</c:v>
                </c:pt>
                <c:pt idx="11511" formatCode="General">
                  <c:v>7.7469599999999996</c:v>
                </c:pt>
                <c:pt idx="11512" formatCode="General">
                  <c:v>7.7476399999999996</c:v>
                </c:pt>
                <c:pt idx="11513" formatCode="General">
                  <c:v>7.74831</c:v>
                </c:pt>
                <c:pt idx="11514" formatCode="General">
                  <c:v>7.7489800000000004</c:v>
                </c:pt>
                <c:pt idx="11515" formatCode="General">
                  <c:v>7.7496499999999999</c:v>
                </c:pt>
                <c:pt idx="11516" formatCode="General">
                  <c:v>7.7503299999999999</c:v>
                </c:pt>
                <c:pt idx="11517" formatCode="General">
                  <c:v>7.7510000000000003</c:v>
                </c:pt>
                <c:pt idx="11518" formatCode="General">
                  <c:v>7.7516699999999998</c:v>
                </c:pt>
                <c:pt idx="11519" formatCode="General">
                  <c:v>7.7523499999999999</c:v>
                </c:pt>
                <c:pt idx="11520" formatCode="General">
                  <c:v>7.7530200000000002</c:v>
                </c:pt>
                <c:pt idx="11521" formatCode="General">
                  <c:v>7.7536899999999997</c:v>
                </c:pt>
                <c:pt idx="11522" formatCode="General">
                  <c:v>7.7543699999999998</c:v>
                </c:pt>
                <c:pt idx="11523" formatCode="General">
                  <c:v>7.7550400000000002</c:v>
                </c:pt>
                <c:pt idx="11524" formatCode="General">
                  <c:v>7.7557099999999997</c:v>
                </c:pt>
                <c:pt idx="11525" formatCode="General">
                  <c:v>7.7563800000000001</c:v>
                </c:pt>
                <c:pt idx="11526" formatCode="General">
                  <c:v>7.7570600000000001</c:v>
                </c:pt>
                <c:pt idx="11527" formatCode="General">
                  <c:v>7.7577299999999996</c:v>
                </c:pt>
                <c:pt idx="11528" formatCode="General">
                  <c:v>7.7584</c:v>
                </c:pt>
                <c:pt idx="11529" formatCode="General">
                  <c:v>7.75908</c:v>
                </c:pt>
                <c:pt idx="11530" formatCode="General">
                  <c:v>7.7597500000000004</c:v>
                </c:pt>
                <c:pt idx="11531" formatCode="General">
                  <c:v>7.7604199999999999</c:v>
                </c:pt>
                <c:pt idx="11532" formatCode="General">
                  <c:v>7.7610999999999999</c:v>
                </c:pt>
                <c:pt idx="11533" formatCode="General">
                  <c:v>7.7617700000000003</c:v>
                </c:pt>
                <c:pt idx="11534" formatCode="General">
                  <c:v>7.7624399999999998</c:v>
                </c:pt>
                <c:pt idx="11535" formatCode="General">
                  <c:v>7.7631100000000002</c:v>
                </c:pt>
                <c:pt idx="11536" formatCode="General">
                  <c:v>7.7637900000000002</c:v>
                </c:pt>
                <c:pt idx="11537" formatCode="General">
                  <c:v>7.7644599999999997</c:v>
                </c:pt>
                <c:pt idx="11538" formatCode="General">
                  <c:v>7.7651300000000001</c:v>
                </c:pt>
                <c:pt idx="11539" formatCode="General">
                  <c:v>7.7658100000000001</c:v>
                </c:pt>
                <c:pt idx="11540" formatCode="General">
                  <c:v>7.7664799999999996</c:v>
                </c:pt>
                <c:pt idx="11541" formatCode="General">
                  <c:v>7.76715</c:v>
                </c:pt>
                <c:pt idx="11542" formatCode="General">
                  <c:v>7.76783</c:v>
                </c:pt>
                <c:pt idx="11543" formatCode="General">
                  <c:v>7.7685000000000004</c:v>
                </c:pt>
                <c:pt idx="11544" formatCode="General">
                  <c:v>7.7691699999999999</c:v>
                </c:pt>
                <c:pt idx="11545" formatCode="General">
                  <c:v>7.7698400000000003</c:v>
                </c:pt>
                <c:pt idx="11546" formatCode="General">
                  <c:v>7.7705200000000003</c:v>
                </c:pt>
                <c:pt idx="11547" formatCode="General">
                  <c:v>7.7711899999999998</c:v>
                </c:pt>
                <c:pt idx="11548" formatCode="General">
                  <c:v>7.7718600000000002</c:v>
                </c:pt>
                <c:pt idx="11549" formatCode="General">
                  <c:v>7.7725400000000002</c:v>
                </c:pt>
                <c:pt idx="11550" formatCode="General">
                  <c:v>7.7732099999999997</c:v>
                </c:pt>
                <c:pt idx="11551" formatCode="General">
                  <c:v>7.7738800000000001</c:v>
                </c:pt>
                <c:pt idx="11552" formatCode="General">
                  <c:v>7.7745600000000001</c:v>
                </c:pt>
                <c:pt idx="11553" formatCode="General">
                  <c:v>7.7752299999999996</c:v>
                </c:pt>
                <c:pt idx="11554" formatCode="General">
                  <c:v>7.7759</c:v>
                </c:pt>
                <c:pt idx="11555" formatCode="General">
                  <c:v>7.7765700000000004</c:v>
                </c:pt>
                <c:pt idx="11556" formatCode="General">
                  <c:v>7.7772500000000004</c:v>
                </c:pt>
                <c:pt idx="11557" formatCode="General">
                  <c:v>7.7779199999999999</c:v>
                </c:pt>
                <c:pt idx="11558" formatCode="General">
                  <c:v>7.7785900000000003</c:v>
                </c:pt>
                <c:pt idx="11559" formatCode="General">
                  <c:v>7.7792700000000004</c:v>
                </c:pt>
                <c:pt idx="11560" formatCode="General">
                  <c:v>7.7799399999999999</c:v>
                </c:pt>
                <c:pt idx="11561" formatCode="General">
                  <c:v>7.7806100000000002</c:v>
                </c:pt>
                <c:pt idx="11562" formatCode="General">
                  <c:v>7.7812900000000003</c:v>
                </c:pt>
                <c:pt idx="11563" formatCode="General">
                  <c:v>7.7819599999999998</c:v>
                </c:pt>
                <c:pt idx="11564" formatCode="General">
                  <c:v>7.7826300000000002</c:v>
                </c:pt>
                <c:pt idx="11565" formatCode="General">
                  <c:v>7.7832999999999997</c:v>
                </c:pt>
                <c:pt idx="11566" formatCode="General">
                  <c:v>7.7839799999999997</c:v>
                </c:pt>
                <c:pt idx="11567" formatCode="General">
                  <c:v>7.7846500000000001</c:v>
                </c:pt>
                <c:pt idx="11568" formatCode="General">
                  <c:v>7.7853199999999996</c:v>
                </c:pt>
                <c:pt idx="11569" formatCode="General">
                  <c:v>7.7859999999999996</c:v>
                </c:pt>
                <c:pt idx="11570" formatCode="General">
                  <c:v>7.78667</c:v>
                </c:pt>
                <c:pt idx="11571" formatCode="General">
                  <c:v>7.7873400000000004</c:v>
                </c:pt>
                <c:pt idx="11572" formatCode="General">
                  <c:v>7.7880200000000004</c:v>
                </c:pt>
                <c:pt idx="11573" formatCode="General">
                  <c:v>7.7886899999999999</c:v>
                </c:pt>
                <c:pt idx="11574" formatCode="General">
                  <c:v>7.7893600000000003</c:v>
                </c:pt>
                <c:pt idx="11575" formatCode="General">
                  <c:v>7.7900299999999998</c:v>
                </c:pt>
                <c:pt idx="11576" formatCode="General">
                  <c:v>7.7907099999999998</c:v>
                </c:pt>
                <c:pt idx="11577" formatCode="General">
                  <c:v>7.7913800000000002</c:v>
                </c:pt>
                <c:pt idx="11578" formatCode="General">
                  <c:v>7.7920499999999997</c:v>
                </c:pt>
                <c:pt idx="11579" formatCode="General">
                  <c:v>7.7927299999999997</c:v>
                </c:pt>
                <c:pt idx="11580" formatCode="General">
                  <c:v>7.7934000000000001</c:v>
                </c:pt>
                <c:pt idx="11581" formatCode="General">
                  <c:v>7.7940699999999996</c:v>
                </c:pt>
                <c:pt idx="11582" formatCode="General">
                  <c:v>7.7947499999999996</c:v>
                </c:pt>
                <c:pt idx="11583" formatCode="General">
                  <c:v>7.79542</c:v>
                </c:pt>
                <c:pt idx="11584" formatCode="General">
                  <c:v>7.7960900000000004</c:v>
                </c:pt>
                <c:pt idx="11585" formatCode="General">
                  <c:v>7.7967599999999999</c:v>
                </c:pt>
                <c:pt idx="11586" formatCode="General">
                  <c:v>7.7974399999999999</c:v>
                </c:pt>
                <c:pt idx="11587" formatCode="General">
                  <c:v>7.7981100000000003</c:v>
                </c:pt>
                <c:pt idx="11588" formatCode="General">
                  <c:v>7.7987799999999998</c:v>
                </c:pt>
                <c:pt idx="11589" formatCode="General">
                  <c:v>7.7994599999999998</c:v>
                </c:pt>
                <c:pt idx="11590" formatCode="General">
                  <c:v>7.8001300000000002</c:v>
                </c:pt>
                <c:pt idx="11591" formatCode="General">
                  <c:v>7.8007999999999997</c:v>
                </c:pt>
                <c:pt idx="11592" formatCode="General">
                  <c:v>7.8014799999999997</c:v>
                </c:pt>
                <c:pt idx="11593" formatCode="General">
                  <c:v>7.8021500000000001</c:v>
                </c:pt>
                <c:pt idx="11594" formatCode="General">
                  <c:v>7.8028199999999996</c:v>
                </c:pt>
                <c:pt idx="11595" formatCode="General">
                  <c:v>7.80349</c:v>
                </c:pt>
                <c:pt idx="11596" formatCode="General">
                  <c:v>7.8041700000000001</c:v>
                </c:pt>
                <c:pt idx="11597" formatCode="General">
                  <c:v>7.8048400000000004</c:v>
                </c:pt>
                <c:pt idx="11598" formatCode="General">
                  <c:v>7.8055099999999999</c:v>
                </c:pt>
                <c:pt idx="11599" formatCode="General">
                  <c:v>7.80619</c:v>
                </c:pt>
                <c:pt idx="11600" formatCode="General">
                  <c:v>7.8068600000000004</c:v>
                </c:pt>
                <c:pt idx="11601" formatCode="General">
                  <c:v>7.8075299999999999</c:v>
                </c:pt>
                <c:pt idx="11602" formatCode="General">
                  <c:v>7.8082099999999999</c:v>
                </c:pt>
                <c:pt idx="11603" formatCode="General">
                  <c:v>7.8088800000000003</c:v>
                </c:pt>
                <c:pt idx="11604" formatCode="General">
                  <c:v>7.8095499999999998</c:v>
                </c:pt>
                <c:pt idx="11605" formatCode="General">
                  <c:v>7.8102200000000002</c:v>
                </c:pt>
                <c:pt idx="11606" formatCode="General">
                  <c:v>7.8109000000000002</c:v>
                </c:pt>
                <c:pt idx="11607" formatCode="General">
                  <c:v>7.8115699999999997</c:v>
                </c:pt>
                <c:pt idx="11608" formatCode="General">
                  <c:v>7.8122400000000001</c:v>
                </c:pt>
                <c:pt idx="11609" formatCode="General">
                  <c:v>7.8129200000000001</c:v>
                </c:pt>
                <c:pt idx="11610" formatCode="General">
                  <c:v>7.8135899999999996</c:v>
                </c:pt>
                <c:pt idx="11611" formatCode="General">
                  <c:v>7.81426</c:v>
                </c:pt>
                <c:pt idx="11612" formatCode="General">
                  <c:v>7.81494</c:v>
                </c:pt>
                <c:pt idx="11613" formatCode="General">
                  <c:v>7.8156100000000004</c:v>
                </c:pt>
                <c:pt idx="11614" formatCode="General">
                  <c:v>7.8162799999999999</c:v>
                </c:pt>
                <c:pt idx="11615" formatCode="General">
                  <c:v>7.8169500000000003</c:v>
                </c:pt>
                <c:pt idx="11616" formatCode="General">
                  <c:v>7.8176300000000003</c:v>
                </c:pt>
                <c:pt idx="11617" formatCode="General">
                  <c:v>7.8182999999999998</c:v>
                </c:pt>
                <c:pt idx="11618" formatCode="General">
                  <c:v>7.8189700000000002</c:v>
                </c:pt>
                <c:pt idx="11619" formatCode="General">
                  <c:v>7.8196500000000002</c:v>
                </c:pt>
                <c:pt idx="11620" formatCode="General">
                  <c:v>7.8203199999999997</c:v>
                </c:pt>
                <c:pt idx="11621" formatCode="General">
                  <c:v>7.8209900000000001</c:v>
                </c:pt>
                <c:pt idx="11622" formatCode="General">
                  <c:v>7.8216700000000001</c:v>
                </c:pt>
                <c:pt idx="11623" formatCode="General">
                  <c:v>7.8223399999999996</c:v>
                </c:pt>
                <c:pt idx="11624" formatCode="General">
                  <c:v>7.82301</c:v>
                </c:pt>
                <c:pt idx="11625" formatCode="General">
                  <c:v>7.8236800000000004</c:v>
                </c:pt>
                <c:pt idx="11626" formatCode="General">
                  <c:v>7.8243600000000004</c:v>
                </c:pt>
                <c:pt idx="11627" formatCode="General">
                  <c:v>7.8250299999999999</c:v>
                </c:pt>
                <c:pt idx="11628" formatCode="General">
                  <c:v>7.8257000000000003</c:v>
                </c:pt>
                <c:pt idx="11629" formatCode="General">
                  <c:v>7.8263800000000003</c:v>
                </c:pt>
                <c:pt idx="11630" formatCode="General">
                  <c:v>7.8270499999999998</c:v>
                </c:pt>
                <c:pt idx="11631" formatCode="General">
                  <c:v>7.8277200000000002</c:v>
                </c:pt>
                <c:pt idx="11632" formatCode="General">
                  <c:v>7.8284000000000002</c:v>
                </c:pt>
                <c:pt idx="11633" formatCode="General">
                  <c:v>7.8290699999999998</c:v>
                </c:pt>
                <c:pt idx="11634" formatCode="General">
                  <c:v>7.8297400000000001</c:v>
                </c:pt>
                <c:pt idx="11635" formatCode="General">
                  <c:v>7.8304099999999996</c:v>
                </c:pt>
                <c:pt idx="11636" formatCode="General">
                  <c:v>7.8310899999999997</c:v>
                </c:pt>
                <c:pt idx="11637" formatCode="General">
                  <c:v>7.8317600000000001</c:v>
                </c:pt>
                <c:pt idx="11638" formatCode="General">
                  <c:v>7.8324299999999996</c:v>
                </c:pt>
                <c:pt idx="11639" formatCode="General">
                  <c:v>7.8331099999999996</c:v>
                </c:pt>
                <c:pt idx="11640" formatCode="General">
                  <c:v>7.83378</c:v>
                </c:pt>
                <c:pt idx="11641" formatCode="General">
                  <c:v>7.8344500000000004</c:v>
                </c:pt>
                <c:pt idx="11642" formatCode="General">
                  <c:v>7.8351300000000004</c:v>
                </c:pt>
                <c:pt idx="11643" formatCode="General">
                  <c:v>7.8357999999999999</c:v>
                </c:pt>
                <c:pt idx="11644" formatCode="General">
                  <c:v>7.8364700000000003</c:v>
                </c:pt>
                <c:pt idx="11645" formatCode="General">
                  <c:v>7.8371399999999998</c:v>
                </c:pt>
                <c:pt idx="11646" formatCode="General">
                  <c:v>7.8378199999999998</c:v>
                </c:pt>
                <c:pt idx="11647" formatCode="General">
                  <c:v>7.8384900000000002</c:v>
                </c:pt>
                <c:pt idx="11648" formatCode="General">
                  <c:v>7.8391599999999997</c:v>
                </c:pt>
                <c:pt idx="11649" formatCode="General">
                  <c:v>7.8398399999999997</c:v>
                </c:pt>
                <c:pt idx="11650" formatCode="General">
                  <c:v>7.8405100000000001</c:v>
                </c:pt>
                <c:pt idx="11651" formatCode="General">
                  <c:v>7.8411799999999996</c:v>
                </c:pt>
                <c:pt idx="11652" formatCode="General">
                  <c:v>7.8418599999999996</c:v>
                </c:pt>
                <c:pt idx="11653" formatCode="General">
                  <c:v>7.84253</c:v>
                </c:pt>
                <c:pt idx="11654" formatCode="General">
                  <c:v>7.8432000000000004</c:v>
                </c:pt>
                <c:pt idx="11655" formatCode="General">
                  <c:v>7.8438699999999999</c:v>
                </c:pt>
                <c:pt idx="11656" formatCode="General">
                  <c:v>7.8445499999999999</c:v>
                </c:pt>
                <c:pt idx="11657" formatCode="General">
                  <c:v>7.8452200000000003</c:v>
                </c:pt>
                <c:pt idx="11658" formatCode="General">
                  <c:v>7.8458899999999998</c:v>
                </c:pt>
                <c:pt idx="11659" formatCode="General">
                  <c:v>7.8465699999999998</c:v>
                </c:pt>
                <c:pt idx="11660" formatCode="General">
                  <c:v>7.8472400000000002</c:v>
                </c:pt>
                <c:pt idx="11661" formatCode="General">
                  <c:v>7.8479099999999997</c:v>
                </c:pt>
                <c:pt idx="11662" formatCode="General">
                  <c:v>7.8485899999999997</c:v>
                </c:pt>
                <c:pt idx="11663" formatCode="General">
                  <c:v>7.8492600000000001</c:v>
                </c:pt>
                <c:pt idx="11664" formatCode="General">
                  <c:v>7.8499299999999996</c:v>
                </c:pt>
                <c:pt idx="11665" formatCode="General">
                  <c:v>7.8506</c:v>
                </c:pt>
                <c:pt idx="11666" formatCode="General">
                  <c:v>7.85128</c:v>
                </c:pt>
                <c:pt idx="11667" formatCode="General">
                  <c:v>7.8519500000000004</c:v>
                </c:pt>
                <c:pt idx="11668" formatCode="General">
                  <c:v>7.8526199999999999</c:v>
                </c:pt>
                <c:pt idx="11669" formatCode="General">
                  <c:v>7.8532999999999999</c:v>
                </c:pt>
                <c:pt idx="11670" formatCode="General">
                  <c:v>7.8539700000000003</c:v>
                </c:pt>
                <c:pt idx="11671" formatCode="General">
                  <c:v>7.8546399999999998</c:v>
                </c:pt>
                <c:pt idx="11672" formatCode="General">
                  <c:v>7.8553199999999999</c:v>
                </c:pt>
                <c:pt idx="11673" formatCode="General">
                  <c:v>7.8559900000000003</c:v>
                </c:pt>
                <c:pt idx="11674" formatCode="General">
                  <c:v>7.8566599999999998</c:v>
                </c:pt>
                <c:pt idx="11675" formatCode="General">
                  <c:v>7.8573399999999998</c:v>
                </c:pt>
                <c:pt idx="11676" formatCode="General">
                  <c:v>7.8580100000000002</c:v>
                </c:pt>
                <c:pt idx="11677" formatCode="General">
                  <c:v>7.8586799999999997</c:v>
                </c:pt>
                <c:pt idx="11678" formatCode="General">
                  <c:v>7.8593500000000001</c:v>
                </c:pt>
                <c:pt idx="11679" formatCode="General">
                  <c:v>7.8600300000000001</c:v>
                </c:pt>
                <c:pt idx="11680" formatCode="General">
                  <c:v>7.8606999999999996</c:v>
                </c:pt>
                <c:pt idx="11681" formatCode="General">
                  <c:v>7.86137</c:v>
                </c:pt>
                <c:pt idx="11682" formatCode="General">
                  <c:v>7.86205</c:v>
                </c:pt>
                <c:pt idx="11683" formatCode="General">
                  <c:v>7.8627200000000004</c:v>
                </c:pt>
                <c:pt idx="11684" formatCode="General">
                  <c:v>7.8633899999999999</c:v>
                </c:pt>
                <c:pt idx="11685" formatCode="General">
                  <c:v>7.8640699999999999</c:v>
                </c:pt>
                <c:pt idx="11686" formatCode="General">
                  <c:v>7.8647400000000003</c:v>
                </c:pt>
                <c:pt idx="11687" formatCode="General">
                  <c:v>7.8654099999999998</c:v>
                </c:pt>
                <c:pt idx="11688" formatCode="General">
                  <c:v>7.8660800000000002</c:v>
                </c:pt>
                <c:pt idx="11689" formatCode="General">
                  <c:v>7.8667600000000002</c:v>
                </c:pt>
                <c:pt idx="11690" formatCode="General">
                  <c:v>7.8674299999999997</c:v>
                </c:pt>
                <c:pt idx="11691" formatCode="General">
                  <c:v>7.8681000000000001</c:v>
                </c:pt>
                <c:pt idx="11692" formatCode="General">
                  <c:v>7.8687800000000001</c:v>
                </c:pt>
                <c:pt idx="11693" formatCode="General">
                  <c:v>7.8694499999999996</c:v>
                </c:pt>
                <c:pt idx="11694" formatCode="General">
                  <c:v>7.87012</c:v>
                </c:pt>
                <c:pt idx="11695" formatCode="General">
                  <c:v>7.8708</c:v>
                </c:pt>
                <c:pt idx="11696" formatCode="General">
                  <c:v>7.8714700000000004</c:v>
                </c:pt>
                <c:pt idx="11697" formatCode="General">
                  <c:v>7.8721399999999999</c:v>
                </c:pt>
                <c:pt idx="11698" formatCode="General">
                  <c:v>7.8728100000000003</c:v>
                </c:pt>
                <c:pt idx="11699" formatCode="General">
                  <c:v>7.8734900000000003</c:v>
                </c:pt>
                <c:pt idx="11700" formatCode="General">
                  <c:v>7.8741599999999998</c:v>
                </c:pt>
                <c:pt idx="11701" formatCode="General">
                  <c:v>7.8748300000000002</c:v>
                </c:pt>
                <c:pt idx="11702" formatCode="General">
                  <c:v>7.8755100000000002</c:v>
                </c:pt>
                <c:pt idx="11703" formatCode="General">
                  <c:v>7.8761799999999997</c:v>
                </c:pt>
                <c:pt idx="11704" formatCode="General">
                  <c:v>7.8768500000000001</c:v>
                </c:pt>
                <c:pt idx="11705" formatCode="General">
                  <c:v>7.8775300000000001</c:v>
                </c:pt>
                <c:pt idx="11706" formatCode="General">
                  <c:v>7.8781999999999996</c:v>
                </c:pt>
                <c:pt idx="11707" formatCode="General">
                  <c:v>7.87887</c:v>
                </c:pt>
                <c:pt idx="11708" formatCode="General">
                  <c:v>7.8795400000000004</c:v>
                </c:pt>
                <c:pt idx="11709" formatCode="General">
                  <c:v>7.8802199999999996</c:v>
                </c:pt>
                <c:pt idx="11710" formatCode="General">
                  <c:v>7.88089</c:v>
                </c:pt>
                <c:pt idx="11711" formatCode="General">
                  <c:v>7.8815600000000003</c:v>
                </c:pt>
                <c:pt idx="11712" formatCode="General">
                  <c:v>7.8822400000000004</c:v>
                </c:pt>
                <c:pt idx="11713" formatCode="General">
                  <c:v>7.8829099999999999</c:v>
                </c:pt>
                <c:pt idx="11714" formatCode="General">
                  <c:v>7.8835800000000003</c:v>
                </c:pt>
                <c:pt idx="11715" formatCode="General">
                  <c:v>7.8842600000000003</c:v>
                </c:pt>
                <c:pt idx="11716" formatCode="General">
                  <c:v>7.8849299999999998</c:v>
                </c:pt>
                <c:pt idx="11717" formatCode="General">
                  <c:v>7.8856000000000002</c:v>
                </c:pt>
                <c:pt idx="11718" formatCode="General">
                  <c:v>7.8862699999999997</c:v>
                </c:pt>
                <c:pt idx="11719" formatCode="General">
                  <c:v>7.8869499999999997</c:v>
                </c:pt>
                <c:pt idx="11720" formatCode="General">
                  <c:v>7.8876200000000001</c:v>
                </c:pt>
                <c:pt idx="11721" formatCode="General">
                  <c:v>7.8882899999999996</c:v>
                </c:pt>
                <c:pt idx="11722" formatCode="General">
                  <c:v>7.8889699999999996</c:v>
                </c:pt>
                <c:pt idx="11723" formatCode="General">
                  <c:v>7.88964</c:v>
                </c:pt>
                <c:pt idx="11724" formatCode="General">
                  <c:v>7.8903100000000004</c:v>
                </c:pt>
                <c:pt idx="11725" formatCode="General">
                  <c:v>7.8909900000000004</c:v>
                </c:pt>
                <c:pt idx="11726" formatCode="General">
                  <c:v>7.8916599999999999</c:v>
                </c:pt>
                <c:pt idx="11727" formatCode="General">
                  <c:v>7.8923300000000003</c:v>
                </c:pt>
                <c:pt idx="11728" formatCode="General">
                  <c:v>7.8929999999999998</c:v>
                </c:pt>
                <c:pt idx="11729" formatCode="General">
                  <c:v>7.8936799999999998</c:v>
                </c:pt>
                <c:pt idx="11730" formatCode="General">
                  <c:v>7.8943500000000002</c:v>
                </c:pt>
                <c:pt idx="11731" formatCode="General">
                  <c:v>7.8950199999999997</c:v>
                </c:pt>
                <c:pt idx="11732" formatCode="General">
                  <c:v>7.8956999999999997</c:v>
                </c:pt>
                <c:pt idx="11733" formatCode="General">
                  <c:v>7.8963700000000001</c:v>
                </c:pt>
                <c:pt idx="11734" formatCode="General">
                  <c:v>7.8970399999999996</c:v>
                </c:pt>
                <c:pt idx="11735" formatCode="General">
                  <c:v>7.8977199999999996</c:v>
                </c:pt>
                <c:pt idx="11736" formatCode="General">
                  <c:v>7.89839</c:v>
                </c:pt>
                <c:pt idx="11737" formatCode="General">
                  <c:v>7.8990600000000004</c:v>
                </c:pt>
                <c:pt idx="11738" formatCode="General">
                  <c:v>7.8997299999999999</c:v>
                </c:pt>
                <c:pt idx="11739" formatCode="General">
                  <c:v>7.9004099999999999</c:v>
                </c:pt>
                <c:pt idx="11740" formatCode="General">
                  <c:v>7.9010800000000003</c:v>
                </c:pt>
                <c:pt idx="11741" formatCode="General">
                  <c:v>7.9017499999999998</c:v>
                </c:pt>
                <c:pt idx="11742" formatCode="General">
                  <c:v>7.9024299999999998</c:v>
                </c:pt>
                <c:pt idx="11743" formatCode="General">
                  <c:v>7.9031000000000002</c:v>
                </c:pt>
                <c:pt idx="11744" formatCode="General">
                  <c:v>7.9037699999999997</c:v>
                </c:pt>
                <c:pt idx="11745" formatCode="General">
                  <c:v>7.9044499999999998</c:v>
                </c:pt>
                <c:pt idx="11746" formatCode="General">
                  <c:v>7.9051200000000001</c:v>
                </c:pt>
                <c:pt idx="11747" formatCode="General">
                  <c:v>7.9057899999999997</c:v>
                </c:pt>
                <c:pt idx="11748" formatCode="General">
                  <c:v>7.90646</c:v>
                </c:pt>
                <c:pt idx="11749" formatCode="General">
                  <c:v>7.9071400000000001</c:v>
                </c:pt>
                <c:pt idx="11750" formatCode="General">
                  <c:v>7.9078099999999996</c:v>
                </c:pt>
                <c:pt idx="11751" formatCode="General">
                  <c:v>7.90848</c:v>
                </c:pt>
                <c:pt idx="11752" formatCode="General">
                  <c:v>7.90916</c:v>
                </c:pt>
                <c:pt idx="11753" formatCode="General">
                  <c:v>7.9098300000000004</c:v>
                </c:pt>
                <c:pt idx="11754" formatCode="General">
                  <c:v>7.9104999999999999</c:v>
                </c:pt>
                <c:pt idx="11755" formatCode="General">
                  <c:v>7.9111799999999999</c:v>
                </c:pt>
                <c:pt idx="11756" formatCode="General">
                  <c:v>7.9118500000000003</c:v>
                </c:pt>
                <c:pt idx="11757" formatCode="General">
                  <c:v>7.9125199999999998</c:v>
                </c:pt>
                <c:pt idx="11758" formatCode="General">
                  <c:v>7.9131900000000002</c:v>
                </c:pt>
                <c:pt idx="11759" formatCode="General">
                  <c:v>7.9138700000000002</c:v>
                </c:pt>
                <c:pt idx="11760" formatCode="General">
                  <c:v>7.9145399999999997</c:v>
                </c:pt>
                <c:pt idx="11761" formatCode="General">
                  <c:v>7.9152100000000001</c:v>
                </c:pt>
                <c:pt idx="11762" formatCode="General">
                  <c:v>7.9158900000000001</c:v>
                </c:pt>
                <c:pt idx="11763" formatCode="General">
                  <c:v>7.9165599999999996</c:v>
                </c:pt>
                <c:pt idx="11764" formatCode="General">
                  <c:v>7.91723</c:v>
                </c:pt>
                <c:pt idx="11765" formatCode="General">
                  <c:v>7.91791</c:v>
                </c:pt>
                <c:pt idx="11766" formatCode="General">
                  <c:v>7.9185800000000004</c:v>
                </c:pt>
                <c:pt idx="11767" formatCode="General">
                  <c:v>7.9192499999999999</c:v>
                </c:pt>
                <c:pt idx="11768" formatCode="General">
                  <c:v>7.9199200000000003</c:v>
                </c:pt>
                <c:pt idx="11769" formatCode="General">
                  <c:v>7.9206000000000003</c:v>
                </c:pt>
                <c:pt idx="11770" formatCode="General">
                  <c:v>7.9212699999999998</c:v>
                </c:pt>
                <c:pt idx="11771" formatCode="General">
                  <c:v>7.9219400000000002</c:v>
                </c:pt>
                <c:pt idx="11772" formatCode="General">
                  <c:v>7.9226200000000002</c:v>
                </c:pt>
                <c:pt idx="11773" formatCode="General">
                  <c:v>7.9232899999999997</c:v>
                </c:pt>
                <c:pt idx="11774" formatCode="General">
                  <c:v>7.9239600000000001</c:v>
                </c:pt>
                <c:pt idx="11775" formatCode="General">
                  <c:v>7.9246400000000001</c:v>
                </c:pt>
                <c:pt idx="11776" formatCode="General">
                  <c:v>7.9253099999999996</c:v>
                </c:pt>
                <c:pt idx="11777" formatCode="General">
                  <c:v>7.92598</c:v>
                </c:pt>
                <c:pt idx="11778" formatCode="General">
                  <c:v>7.9266500000000004</c:v>
                </c:pt>
                <c:pt idx="11779" formatCode="General">
                  <c:v>7.9273300000000004</c:v>
                </c:pt>
                <c:pt idx="11780" formatCode="General">
                  <c:v>7.9279999999999999</c:v>
                </c:pt>
                <c:pt idx="11781" formatCode="General">
                  <c:v>7.9286700000000003</c:v>
                </c:pt>
                <c:pt idx="11782" formatCode="General">
                  <c:v>7.9293500000000003</c:v>
                </c:pt>
                <c:pt idx="11783" formatCode="General">
                  <c:v>7.9300199999999998</c:v>
                </c:pt>
                <c:pt idx="11784" formatCode="General">
                  <c:v>7.9306900000000002</c:v>
                </c:pt>
                <c:pt idx="11785" formatCode="General">
                  <c:v>7.9313700000000003</c:v>
                </c:pt>
                <c:pt idx="11786" formatCode="General">
                  <c:v>7.9320399999999998</c:v>
                </c:pt>
                <c:pt idx="11787" formatCode="General">
                  <c:v>7.9327100000000002</c:v>
                </c:pt>
                <c:pt idx="11788" formatCode="General">
                  <c:v>7.9333799999999997</c:v>
                </c:pt>
                <c:pt idx="11789" formatCode="General">
                  <c:v>7.9340599999999997</c:v>
                </c:pt>
                <c:pt idx="11790" formatCode="General">
                  <c:v>7.9347300000000001</c:v>
                </c:pt>
                <c:pt idx="11791" formatCode="General">
                  <c:v>7.9353999999999996</c:v>
                </c:pt>
                <c:pt idx="11792" formatCode="General">
                  <c:v>7.9360799999999996</c:v>
                </c:pt>
                <c:pt idx="11793" formatCode="General">
                  <c:v>7.93675</c:v>
                </c:pt>
                <c:pt idx="11794" formatCode="General">
                  <c:v>7.9374200000000004</c:v>
                </c:pt>
                <c:pt idx="11795" formatCode="General">
                  <c:v>7.9381000000000004</c:v>
                </c:pt>
                <c:pt idx="11796" formatCode="General">
                  <c:v>7.9387699999999999</c:v>
                </c:pt>
                <c:pt idx="11797" formatCode="General">
                  <c:v>7.9394400000000003</c:v>
                </c:pt>
                <c:pt idx="11798" formatCode="General">
                  <c:v>7.9401099999999998</c:v>
                </c:pt>
                <c:pt idx="11799" formatCode="General">
                  <c:v>7.9407899999999998</c:v>
                </c:pt>
                <c:pt idx="11800" formatCode="General">
                  <c:v>7.9414600000000002</c:v>
                </c:pt>
                <c:pt idx="11801" formatCode="General">
                  <c:v>7.9421299999999997</c:v>
                </c:pt>
                <c:pt idx="11802" formatCode="General">
                  <c:v>7.9428099999999997</c:v>
                </c:pt>
                <c:pt idx="11803" formatCode="General">
                  <c:v>7.9434800000000001</c:v>
                </c:pt>
                <c:pt idx="11804" formatCode="General">
                  <c:v>7.9441499999999996</c:v>
                </c:pt>
                <c:pt idx="11805" formatCode="General">
                  <c:v>7.9448299999999996</c:v>
                </c:pt>
                <c:pt idx="11806" formatCode="General">
                  <c:v>7.9455</c:v>
                </c:pt>
                <c:pt idx="11807" formatCode="General">
                  <c:v>7.9461700000000004</c:v>
                </c:pt>
                <c:pt idx="11808" formatCode="General">
                  <c:v>7.9468399999999999</c:v>
                </c:pt>
                <c:pt idx="11809" formatCode="General">
                  <c:v>7.9475199999999999</c:v>
                </c:pt>
                <c:pt idx="11810" formatCode="General">
                  <c:v>7.9481900000000003</c:v>
                </c:pt>
                <c:pt idx="11811" formatCode="General">
                  <c:v>7.9488599999999998</c:v>
                </c:pt>
                <c:pt idx="11812" formatCode="General">
                  <c:v>7.9495399999999998</c:v>
                </c:pt>
                <c:pt idx="11813" formatCode="General">
                  <c:v>7.9502100000000002</c:v>
                </c:pt>
                <c:pt idx="11814" formatCode="General">
                  <c:v>7.9508799999999997</c:v>
                </c:pt>
                <c:pt idx="11815" formatCode="General">
                  <c:v>7.9515599999999997</c:v>
                </c:pt>
                <c:pt idx="11816" formatCode="General">
                  <c:v>7.9522300000000001</c:v>
                </c:pt>
                <c:pt idx="11817" formatCode="General">
                  <c:v>7.9528999999999996</c:v>
                </c:pt>
                <c:pt idx="11818" formatCode="General">
                  <c:v>7.95357</c:v>
                </c:pt>
                <c:pt idx="11819" formatCode="General">
                  <c:v>7.95425</c:v>
                </c:pt>
                <c:pt idx="11820" formatCode="General">
                  <c:v>7.9549200000000004</c:v>
                </c:pt>
                <c:pt idx="11821" formatCode="General">
                  <c:v>7.9555899999999999</c:v>
                </c:pt>
                <c:pt idx="11822" formatCode="General">
                  <c:v>7.95627</c:v>
                </c:pt>
                <c:pt idx="11823" formatCode="General">
                  <c:v>7.9569400000000003</c:v>
                </c:pt>
                <c:pt idx="11824" formatCode="General">
                  <c:v>7.9576099999999999</c:v>
                </c:pt>
                <c:pt idx="11825" formatCode="General">
                  <c:v>7.9582899999999999</c:v>
                </c:pt>
                <c:pt idx="11826" formatCode="General">
                  <c:v>7.9589600000000003</c:v>
                </c:pt>
                <c:pt idx="11827" formatCode="General">
                  <c:v>7.9596299999999998</c:v>
                </c:pt>
                <c:pt idx="11828" formatCode="General">
                  <c:v>7.9603000000000002</c:v>
                </c:pt>
                <c:pt idx="11829" formatCode="General">
                  <c:v>7.9609800000000002</c:v>
                </c:pt>
                <c:pt idx="11830" formatCode="General">
                  <c:v>7.9616499999999997</c:v>
                </c:pt>
                <c:pt idx="11831" formatCode="General">
                  <c:v>7.9623200000000001</c:v>
                </c:pt>
                <c:pt idx="11832" formatCode="General">
                  <c:v>7.9630000000000001</c:v>
                </c:pt>
                <c:pt idx="11833" formatCode="General">
                  <c:v>7.9636699999999996</c:v>
                </c:pt>
                <c:pt idx="11834" formatCode="General">
                  <c:v>7.96434</c:v>
                </c:pt>
                <c:pt idx="11835" formatCode="General">
                  <c:v>7.96502</c:v>
                </c:pt>
                <c:pt idx="11836" formatCode="General">
                  <c:v>7.9656900000000004</c:v>
                </c:pt>
                <c:pt idx="11837" formatCode="General">
                  <c:v>7.9663599999999999</c:v>
                </c:pt>
                <c:pt idx="11838" formatCode="General">
                  <c:v>7.9670300000000003</c:v>
                </c:pt>
                <c:pt idx="11839" formatCode="General">
                  <c:v>7.9677100000000003</c:v>
                </c:pt>
                <c:pt idx="11840" formatCode="General">
                  <c:v>7.9683799999999998</c:v>
                </c:pt>
                <c:pt idx="11841" formatCode="General">
                  <c:v>7.9690500000000002</c:v>
                </c:pt>
                <c:pt idx="11842" formatCode="General">
                  <c:v>7.9697300000000002</c:v>
                </c:pt>
                <c:pt idx="11843" formatCode="General">
                  <c:v>7.9703999999999997</c:v>
                </c:pt>
                <c:pt idx="11844" formatCode="General">
                  <c:v>7.9710700000000001</c:v>
                </c:pt>
                <c:pt idx="11845" formatCode="General">
                  <c:v>7.9717500000000001</c:v>
                </c:pt>
                <c:pt idx="11846" formatCode="General">
                  <c:v>7.9724199999999996</c:v>
                </c:pt>
                <c:pt idx="11847" formatCode="General">
                  <c:v>7.97309</c:v>
                </c:pt>
                <c:pt idx="11848" formatCode="General">
                  <c:v>7.9737600000000004</c:v>
                </c:pt>
                <c:pt idx="11849" formatCode="General">
                  <c:v>7.9744400000000004</c:v>
                </c:pt>
                <c:pt idx="11850" formatCode="General">
                  <c:v>7.9751099999999999</c:v>
                </c:pt>
                <c:pt idx="11851" formatCode="General">
                  <c:v>7.9757800000000003</c:v>
                </c:pt>
                <c:pt idx="11852" formatCode="General">
                  <c:v>7.9764600000000003</c:v>
                </c:pt>
                <c:pt idx="11853" formatCode="General">
                  <c:v>7.9771299999999998</c:v>
                </c:pt>
                <c:pt idx="11854" formatCode="General">
                  <c:v>7.9778000000000002</c:v>
                </c:pt>
                <c:pt idx="11855" formatCode="General">
                  <c:v>7.9784800000000002</c:v>
                </c:pt>
                <c:pt idx="11856" formatCode="General">
                  <c:v>7.9791499999999997</c:v>
                </c:pt>
                <c:pt idx="11857" formatCode="General">
                  <c:v>7.9798200000000001</c:v>
                </c:pt>
                <c:pt idx="11858" formatCode="General">
                  <c:v>7.9804899999999996</c:v>
                </c:pt>
                <c:pt idx="11859" formatCode="General">
                  <c:v>7.9811699999999997</c:v>
                </c:pt>
                <c:pt idx="11860" formatCode="General">
                  <c:v>7.98184</c:v>
                </c:pt>
                <c:pt idx="11861" formatCode="General">
                  <c:v>7.9825100000000004</c:v>
                </c:pt>
                <c:pt idx="11862" formatCode="General">
                  <c:v>7.9831899999999996</c:v>
                </c:pt>
                <c:pt idx="11863" formatCode="General">
                  <c:v>7.98386</c:v>
                </c:pt>
                <c:pt idx="11864" formatCode="General">
                  <c:v>7.9845300000000003</c:v>
                </c:pt>
                <c:pt idx="11865" formatCode="General">
                  <c:v>7.9852100000000004</c:v>
                </c:pt>
                <c:pt idx="11866" formatCode="General">
                  <c:v>7.9858799999999999</c:v>
                </c:pt>
                <c:pt idx="11867" formatCode="General">
                  <c:v>7.9865500000000003</c:v>
                </c:pt>
                <c:pt idx="11868" formatCode="General">
                  <c:v>7.9872300000000003</c:v>
                </c:pt>
                <c:pt idx="11869" formatCode="General">
                  <c:v>7.9878999999999998</c:v>
                </c:pt>
                <c:pt idx="11870" formatCode="General">
                  <c:v>7.9885700000000002</c:v>
                </c:pt>
                <c:pt idx="11871" formatCode="General">
                  <c:v>7.9892399999999997</c:v>
                </c:pt>
                <c:pt idx="11872" formatCode="General">
                  <c:v>7.9899199999999997</c:v>
                </c:pt>
                <c:pt idx="11873" formatCode="General">
                  <c:v>7.9905900000000001</c:v>
                </c:pt>
                <c:pt idx="11874" formatCode="General">
                  <c:v>7.9912599999999996</c:v>
                </c:pt>
                <c:pt idx="11875" formatCode="General">
                  <c:v>7.9919399999999996</c:v>
                </c:pt>
                <c:pt idx="11876" formatCode="General">
                  <c:v>7.99261</c:v>
                </c:pt>
                <c:pt idx="11877" formatCode="General">
                  <c:v>7.9932800000000004</c:v>
                </c:pt>
                <c:pt idx="11878" formatCode="General">
                  <c:v>7.9939600000000004</c:v>
                </c:pt>
                <c:pt idx="11879" formatCode="General">
                  <c:v>7.9946299999999999</c:v>
                </c:pt>
                <c:pt idx="11880" formatCode="General">
                  <c:v>7.9953000000000003</c:v>
                </c:pt>
                <c:pt idx="11881" formatCode="General">
                  <c:v>7.9959699999999998</c:v>
                </c:pt>
                <c:pt idx="11882" formatCode="General">
                  <c:v>7.9966499999999998</c:v>
                </c:pt>
                <c:pt idx="11883" formatCode="General">
                  <c:v>7.9973200000000002</c:v>
                </c:pt>
                <c:pt idx="11884" formatCode="General">
                  <c:v>7.9979899999999997</c:v>
                </c:pt>
                <c:pt idx="11885" formatCode="General">
                  <c:v>7.9986699999999997</c:v>
                </c:pt>
                <c:pt idx="11886" formatCode="General">
                  <c:v>7.9993400000000001</c:v>
                </c:pt>
                <c:pt idx="11887" formatCode="General">
                  <c:v>8.0000099999999996</c:v>
                </c:pt>
                <c:pt idx="11888" formatCode="General">
                  <c:v>8.0006900000000005</c:v>
                </c:pt>
                <c:pt idx="11889" formatCode="General">
                  <c:v>8.00136</c:v>
                </c:pt>
                <c:pt idx="11890" formatCode="General">
                  <c:v>8.0020299999999995</c:v>
                </c:pt>
                <c:pt idx="11891" formatCode="General">
                  <c:v>8.0027000000000008</c:v>
                </c:pt>
                <c:pt idx="11892" formatCode="General">
                  <c:v>8.0033799999999999</c:v>
                </c:pt>
                <c:pt idx="11893" formatCode="General">
                  <c:v>8.0040499999999994</c:v>
                </c:pt>
                <c:pt idx="11894" formatCode="General">
                  <c:v>8.0047200000000007</c:v>
                </c:pt>
                <c:pt idx="11895" formatCode="General">
                  <c:v>8.0053999999999998</c:v>
                </c:pt>
                <c:pt idx="11896" formatCode="General">
                  <c:v>8.0060699999999994</c:v>
                </c:pt>
                <c:pt idx="11897" formatCode="General">
                  <c:v>8.0067400000000006</c:v>
                </c:pt>
                <c:pt idx="11898" formatCode="General">
                  <c:v>8.0074199999999998</c:v>
                </c:pt>
                <c:pt idx="11899" formatCode="General">
                  <c:v>8.0080899999999993</c:v>
                </c:pt>
                <c:pt idx="11900" formatCode="General">
                  <c:v>8.0087600000000005</c:v>
                </c:pt>
                <c:pt idx="11901" formatCode="General">
                  <c:v>8.00943</c:v>
                </c:pt>
                <c:pt idx="11902" formatCode="General">
                  <c:v>8.0101099999999992</c:v>
                </c:pt>
                <c:pt idx="11903" formatCode="General">
                  <c:v>8.0107800000000005</c:v>
                </c:pt>
                <c:pt idx="11904" formatCode="General">
                  <c:v>8.01145</c:v>
                </c:pt>
                <c:pt idx="11905" formatCode="General">
                  <c:v>8.0121300000000009</c:v>
                </c:pt>
                <c:pt idx="11906" formatCode="General">
                  <c:v>8.0128000000000004</c:v>
                </c:pt>
                <c:pt idx="11907" formatCode="General">
                  <c:v>8.0134699999999999</c:v>
                </c:pt>
                <c:pt idx="11908" formatCode="General">
                  <c:v>8.0141500000000008</c:v>
                </c:pt>
                <c:pt idx="11909" formatCode="General">
                  <c:v>8.0148200000000003</c:v>
                </c:pt>
                <c:pt idx="11910" formatCode="General">
                  <c:v>8.0154899999999998</c:v>
                </c:pt>
                <c:pt idx="11911" formatCode="General">
                  <c:v>8.0161599999999993</c:v>
                </c:pt>
                <c:pt idx="11912" formatCode="General">
                  <c:v>8.0168400000000002</c:v>
                </c:pt>
                <c:pt idx="11913" formatCode="General">
                  <c:v>8.0175099999999997</c:v>
                </c:pt>
                <c:pt idx="11914" formatCode="General">
                  <c:v>8.0181799999999992</c:v>
                </c:pt>
                <c:pt idx="11915" formatCode="General">
                  <c:v>8.0188600000000001</c:v>
                </c:pt>
                <c:pt idx="11916" formatCode="General">
                  <c:v>8.0195299999999996</c:v>
                </c:pt>
                <c:pt idx="11917" formatCode="General">
                  <c:v>8.0202000000000009</c:v>
                </c:pt>
                <c:pt idx="11918" formatCode="General">
                  <c:v>8.02088</c:v>
                </c:pt>
                <c:pt idx="11919" formatCode="General">
                  <c:v>8.0215499999999995</c:v>
                </c:pt>
                <c:pt idx="11920" formatCode="General">
                  <c:v>8.0222200000000008</c:v>
                </c:pt>
                <c:pt idx="11921" formatCode="General">
                  <c:v>8.0228900000000003</c:v>
                </c:pt>
                <c:pt idx="11922" formatCode="General">
                  <c:v>8.0235699999999994</c:v>
                </c:pt>
                <c:pt idx="11923" formatCode="General">
                  <c:v>8.0242400000000007</c:v>
                </c:pt>
                <c:pt idx="11924" formatCode="General">
                  <c:v>8.0249100000000002</c:v>
                </c:pt>
                <c:pt idx="11925" formatCode="General">
                  <c:v>8.0255899999999993</c:v>
                </c:pt>
                <c:pt idx="11926" formatCode="General">
                  <c:v>8.0262600000000006</c:v>
                </c:pt>
                <c:pt idx="11927" formatCode="General">
                  <c:v>8.0269300000000001</c:v>
                </c:pt>
                <c:pt idx="11928" formatCode="General">
                  <c:v>8.0276099999999992</c:v>
                </c:pt>
                <c:pt idx="11929" formatCode="General">
                  <c:v>8.0282800000000005</c:v>
                </c:pt>
                <c:pt idx="11930" formatCode="General">
                  <c:v>8.02895</c:v>
                </c:pt>
                <c:pt idx="11931" formatCode="General">
                  <c:v>8.0296199999999995</c:v>
                </c:pt>
                <c:pt idx="11932" formatCode="General">
                  <c:v>8.0303000000000004</c:v>
                </c:pt>
                <c:pt idx="11933" formatCode="General">
                  <c:v>8.0309699999999999</c:v>
                </c:pt>
                <c:pt idx="11934" formatCode="General">
                  <c:v>8.0316399999999994</c:v>
                </c:pt>
                <c:pt idx="11935" formatCode="General">
                  <c:v>8.0323200000000003</c:v>
                </c:pt>
                <c:pt idx="11936" formatCode="General">
                  <c:v>8.0329899999999999</c:v>
                </c:pt>
                <c:pt idx="11937" formatCode="General">
                  <c:v>8.0336599999999994</c:v>
                </c:pt>
                <c:pt idx="11938" formatCode="General">
                  <c:v>8.0343400000000003</c:v>
                </c:pt>
                <c:pt idx="11939" formatCode="General">
                  <c:v>8.0350099999999998</c:v>
                </c:pt>
                <c:pt idx="11940" formatCode="General">
                  <c:v>8.0356799999999993</c:v>
                </c:pt>
                <c:pt idx="11941" formatCode="General">
                  <c:v>8.0363500000000005</c:v>
                </c:pt>
                <c:pt idx="11942" formatCode="General">
                  <c:v>8.0370299999999997</c:v>
                </c:pt>
                <c:pt idx="11943" formatCode="General">
                  <c:v>8.0376999999999992</c:v>
                </c:pt>
                <c:pt idx="11944" formatCode="General">
                  <c:v>8.0383700000000005</c:v>
                </c:pt>
                <c:pt idx="11945" formatCode="General">
                  <c:v>8.0390499999999996</c:v>
                </c:pt>
                <c:pt idx="11946" formatCode="General">
                  <c:v>8.0397200000000009</c:v>
                </c:pt>
                <c:pt idx="11947" formatCode="General">
                  <c:v>8.0403900000000004</c:v>
                </c:pt>
                <c:pt idx="11948" formatCode="General">
                  <c:v>8.0410699999999995</c:v>
                </c:pt>
                <c:pt idx="11949" formatCode="General">
                  <c:v>8.0417400000000008</c:v>
                </c:pt>
                <c:pt idx="11950" formatCode="General">
                  <c:v>8.0424100000000003</c:v>
                </c:pt>
                <c:pt idx="11951" formatCode="General">
                  <c:v>8.0430799999999998</c:v>
                </c:pt>
                <c:pt idx="11952" formatCode="General">
                  <c:v>8.0437600000000007</c:v>
                </c:pt>
                <c:pt idx="11953" formatCode="General">
                  <c:v>8.0444300000000002</c:v>
                </c:pt>
                <c:pt idx="11954" formatCode="General">
                  <c:v>8.0450999999999997</c:v>
                </c:pt>
                <c:pt idx="11955" formatCode="General">
                  <c:v>8.0457800000000006</c:v>
                </c:pt>
                <c:pt idx="11956" formatCode="General">
                  <c:v>8.0464500000000001</c:v>
                </c:pt>
                <c:pt idx="11957" formatCode="General">
                  <c:v>8.0471199999999996</c:v>
                </c:pt>
                <c:pt idx="11958" formatCode="General">
                  <c:v>8.0478000000000005</c:v>
                </c:pt>
                <c:pt idx="11959" formatCode="General">
                  <c:v>8.04847</c:v>
                </c:pt>
                <c:pt idx="11960" formatCode="General">
                  <c:v>8.0491399999999995</c:v>
                </c:pt>
                <c:pt idx="11961" formatCode="General">
                  <c:v>8.0498100000000008</c:v>
                </c:pt>
                <c:pt idx="11962" formatCode="General">
                  <c:v>8.0504899999999999</c:v>
                </c:pt>
                <c:pt idx="11963" formatCode="General">
                  <c:v>8.0511599999999994</c:v>
                </c:pt>
                <c:pt idx="11964" formatCode="General">
                  <c:v>8.0518300000000007</c:v>
                </c:pt>
                <c:pt idx="11965" formatCode="General">
                  <c:v>8.0525099999999998</c:v>
                </c:pt>
                <c:pt idx="11966" formatCode="General">
                  <c:v>8.0531799999999993</c:v>
                </c:pt>
                <c:pt idx="11967" formatCode="General">
                  <c:v>8.0538500000000006</c:v>
                </c:pt>
                <c:pt idx="11968" formatCode="General">
                  <c:v>8.0545299999999997</c:v>
                </c:pt>
                <c:pt idx="11969" formatCode="General">
                  <c:v>8.0551999999999992</c:v>
                </c:pt>
                <c:pt idx="11970" formatCode="General">
                  <c:v>8.0558700000000005</c:v>
                </c:pt>
                <c:pt idx="11971" formatCode="General">
                  <c:v>8.05654</c:v>
                </c:pt>
                <c:pt idx="11972" formatCode="General">
                  <c:v>8.0572199999999992</c:v>
                </c:pt>
                <c:pt idx="11973" formatCode="General">
                  <c:v>8.0578900000000004</c:v>
                </c:pt>
                <c:pt idx="11974" formatCode="General">
                  <c:v>8.0585599999999999</c:v>
                </c:pt>
                <c:pt idx="11975" formatCode="General">
                  <c:v>8.0592400000000008</c:v>
                </c:pt>
                <c:pt idx="11976" formatCode="General">
                  <c:v>8.0599100000000004</c:v>
                </c:pt>
                <c:pt idx="11977" formatCode="General">
                  <c:v>8.0605799999999999</c:v>
                </c:pt>
                <c:pt idx="11978" formatCode="General">
                  <c:v>8.0612600000000008</c:v>
                </c:pt>
                <c:pt idx="11979" formatCode="General">
                  <c:v>8.0619300000000003</c:v>
                </c:pt>
                <c:pt idx="11980" formatCode="General">
                  <c:v>8.0625999999999998</c:v>
                </c:pt>
                <c:pt idx="11981" formatCode="General">
                  <c:v>8.0632699999999993</c:v>
                </c:pt>
                <c:pt idx="11982" formatCode="General">
                  <c:v>8.0639500000000002</c:v>
                </c:pt>
                <c:pt idx="11983" formatCode="General">
                  <c:v>8.0646199999999997</c:v>
                </c:pt>
                <c:pt idx="11984" formatCode="General">
                  <c:v>8.0652899999999992</c:v>
                </c:pt>
                <c:pt idx="11985" formatCode="General">
                  <c:v>8.0659700000000001</c:v>
                </c:pt>
                <c:pt idx="11986" formatCode="General">
                  <c:v>8.0666399999999996</c:v>
                </c:pt>
                <c:pt idx="11987" formatCode="General">
                  <c:v>8.0673100000000009</c:v>
                </c:pt>
                <c:pt idx="11988" formatCode="General">
                  <c:v>8.06799</c:v>
                </c:pt>
                <c:pt idx="11989" formatCode="General">
                  <c:v>8.0686599999999995</c:v>
                </c:pt>
                <c:pt idx="11990" formatCode="General">
                  <c:v>8.0693300000000008</c:v>
                </c:pt>
                <c:pt idx="11991" formatCode="General">
                  <c:v>8.07</c:v>
                </c:pt>
                <c:pt idx="11992" formatCode="General">
                  <c:v>8.0706799999999994</c:v>
                </c:pt>
                <c:pt idx="11993" formatCode="General">
                  <c:v>8.0713500000000007</c:v>
                </c:pt>
                <c:pt idx="11994" formatCode="General">
                  <c:v>8.0720200000000002</c:v>
                </c:pt>
                <c:pt idx="11995" formatCode="General">
                  <c:v>8.0726999999999993</c:v>
                </c:pt>
                <c:pt idx="11996" formatCode="General">
                  <c:v>8.0733700000000006</c:v>
                </c:pt>
                <c:pt idx="11997" formatCode="General">
                  <c:v>8.0740400000000001</c:v>
                </c:pt>
                <c:pt idx="11998" formatCode="General">
                  <c:v>8.0747199999999992</c:v>
                </c:pt>
                <c:pt idx="11999" formatCode="General">
                  <c:v>8.0753900000000005</c:v>
                </c:pt>
                <c:pt idx="12000" formatCode="General">
                  <c:v>8.07606</c:v>
                </c:pt>
                <c:pt idx="12001" formatCode="General">
                  <c:v>8.0767299999999995</c:v>
                </c:pt>
                <c:pt idx="12002" formatCode="General">
                  <c:v>8.0774100000000004</c:v>
                </c:pt>
                <c:pt idx="12003" formatCode="General">
                  <c:v>8.0780799999999999</c:v>
                </c:pt>
                <c:pt idx="12004" formatCode="General">
                  <c:v>8.0787499999999994</c:v>
                </c:pt>
                <c:pt idx="12005" formatCode="General">
                  <c:v>8.0794300000000003</c:v>
                </c:pt>
                <c:pt idx="12006" formatCode="General">
                  <c:v>8.0800999999999998</c:v>
                </c:pt>
                <c:pt idx="12007" formatCode="General">
                  <c:v>8.0807699999999993</c:v>
                </c:pt>
                <c:pt idx="12008" formatCode="General">
                  <c:v>8.0814500000000002</c:v>
                </c:pt>
                <c:pt idx="12009" formatCode="General">
                  <c:v>8.0821199999999997</c:v>
                </c:pt>
                <c:pt idx="12010" formatCode="General">
                  <c:v>8.0827899999999993</c:v>
                </c:pt>
                <c:pt idx="12011" formatCode="General">
                  <c:v>8.0834600000000005</c:v>
                </c:pt>
                <c:pt idx="12012" formatCode="General">
                  <c:v>8.0841399999999997</c:v>
                </c:pt>
                <c:pt idx="12013" formatCode="General">
                  <c:v>8.0848099999999992</c:v>
                </c:pt>
                <c:pt idx="12014" formatCode="General">
                  <c:v>8.0854800000000004</c:v>
                </c:pt>
                <c:pt idx="12015" formatCode="General">
                  <c:v>8.0861599999999996</c:v>
                </c:pt>
                <c:pt idx="12016" formatCode="General">
                  <c:v>8.0868300000000009</c:v>
                </c:pt>
                <c:pt idx="12017" formatCode="General">
                  <c:v>8.0875000000000004</c:v>
                </c:pt>
                <c:pt idx="12018" formatCode="General">
                  <c:v>8.0881799999999995</c:v>
                </c:pt>
                <c:pt idx="12019" formatCode="General">
                  <c:v>8.0888500000000008</c:v>
                </c:pt>
                <c:pt idx="12020" formatCode="General">
                  <c:v>8.0895200000000003</c:v>
                </c:pt>
                <c:pt idx="12021" formatCode="General">
                  <c:v>8.0901899999999998</c:v>
                </c:pt>
                <c:pt idx="12022" formatCode="General">
                  <c:v>8.0908700000000007</c:v>
                </c:pt>
                <c:pt idx="12023" formatCode="General">
                  <c:v>8.0915400000000002</c:v>
                </c:pt>
                <c:pt idx="12024" formatCode="General">
                  <c:v>8.0922099999999997</c:v>
                </c:pt>
                <c:pt idx="12025" formatCode="General">
                  <c:v>8.0928900000000006</c:v>
                </c:pt>
                <c:pt idx="12026" formatCode="General">
                  <c:v>8.0935600000000001</c:v>
                </c:pt>
                <c:pt idx="12027" formatCode="General">
                  <c:v>8.0942299999999996</c:v>
                </c:pt>
                <c:pt idx="12028" formatCode="General">
                  <c:v>8.0949100000000005</c:v>
                </c:pt>
                <c:pt idx="12029" formatCode="General">
                  <c:v>8.09558</c:v>
                </c:pt>
                <c:pt idx="12030" formatCode="General">
                  <c:v>8.0962499999999995</c:v>
                </c:pt>
                <c:pt idx="12031" formatCode="General">
                  <c:v>8.0969200000000008</c:v>
                </c:pt>
                <c:pt idx="12032" formatCode="General">
                  <c:v>8.0975999999999999</c:v>
                </c:pt>
                <c:pt idx="12033" formatCode="General">
                  <c:v>8.0982699999999994</c:v>
                </c:pt>
                <c:pt idx="12034" formatCode="General">
                  <c:v>8.0989400000000007</c:v>
                </c:pt>
                <c:pt idx="12035" formatCode="General">
                  <c:v>8.0996199999999998</c:v>
                </c:pt>
                <c:pt idx="12036" formatCode="General">
                  <c:v>8.1002899999999993</c:v>
                </c:pt>
                <c:pt idx="12037" formatCode="General">
                  <c:v>8.1009600000000006</c:v>
                </c:pt>
                <c:pt idx="12038" formatCode="General">
                  <c:v>8.1016399999999997</c:v>
                </c:pt>
                <c:pt idx="12039" formatCode="General">
                  <c:v>8.1023099999999992</c:v>
                </c:pt>
                <c:pt idx="12040" formatCode="General">
                  <c:v>8.1029800000000005</c:v>
                </c:pt>
                <c:pt idx="12041" formatCode="General">
                  <c:v>8.10365</c:v>
                </c:pt>
                <c:pt idx="12042" formatCode="General">
                  <c:v>8.1043299999999991</c:v>
                </c:pt>
                <c:pt idx="12043" formatCode="General">
                  <c:v>8.1050000000000004</c:v>
                </c:pt>
                <c:pt idx="12044" formatCode="General">
                  <c:v>8.1056699999999999</c:v>
                </c:pt>
                <c:pt idx="12045" formatCode="General">
                  <c:v>8.1063500000000008</c:v>
                </c:pt>
                <c:pt idx="12046" formatCode="General">
                  <c:v>8.1070200000000003</c:v>
                </c:pt>
                <c:pt idx="12047" formatCode="General">
                  <c:v>8.1076899999999998</c:v>
                </c:pt>
                <c:pt idx="12048" formatCode="General">
                  <c:v>8.1083700000000007</c:v>
                </c:pt>
                <c:pt idx="12049" formatCode="General">
                  <c:v>8.1090400000000002</c:v>
                </c:pt>
                <c:pt idx="12050" formatCode="General">
                  <c:v>8.1097099999999998</c:v>
                </c:pt>
                <c:pt idx="12051" formatCode="General">
                  <c:v>8.1103799999999993</c:v>
                </c:pt>
                <c:pt idx="12052" formatCode="General">
                  <c:v>8.1110600000000002</c:v>
                </c:pt>
                <c:pt idx="12053" formatCode="General">
                  <c:v>8.1117299999999997</c:v>
                </c:pt>
                <c:pt idx="12054" formatCode="General">
                  <c:v>8.1123999999999992</c:v>
                </c:pt>
                <c:pt idx="12055" formatCode="General">
                  <c:v>8.1130800000000001</c:v>
                </c:pt>
                <c:pt idx="12056" formatCode="General">
                  <c:v>8.1137499999999996</c:v>
                </c:pt>
                <c:pt idx="12057" formatCode="General">
                  <c:v>8.1144200000000009</c:v>
                </c:pt>
                <c:pt idx="12058" formatCode="General">
                  <c:v>8.1151</c:v>
                </c:pt>
                <c:pt idx="12059" formatCode="General">
                  <c:v>8.1157699999999995</c:v>
                </c:pt>
                <c:pt idx="12060" formatCode="General">
                  <c:v>8.1164400000000008</c:v>
                </c:pt>
                <c:pt idx="12061" formatCode="General">
                  <c:v>8.1171199999999999</c:v>
                </c:pt>
                <c:pt idx="12062" formatCode="General">
                  <c:v>8.1177899999999994</c:v>
                </c:pt>
                <c:pt idx="12063" formatCode="General">
                  <c:v>8.1184600000000007</c:v>
                </c:pt>
                <c:pt idx="12064" formatCode="General">
                  <c:v>8.1191300000000002</c:v>
                </c:pt>
                <c:pt idx="12065" formatCode="General">
                  <c:v>8.1198099999999993</c:v>
                </c:pt>
                <c:pt idx="12066" formatCode="General">
                  <c:v>8.1204800000000006</c:v>
                </c:pt>
                <c:pt idx="12067" formatCode="General">
                  <c:v>8.1211500000000001</c:v>
                </c:pt>
                <c:pt idx="12068" formatCode="General">
                  <c:v>8.1218299999999992</c:v>
                </c:pt>
                <c:pt idx="12069" formatCode="General">
                  <c:v>8.1225000000000005</c:v>
                </c:pt>
                <c:pt idx="12070" formatCode="General">
                  <c:v>8.12317</c:v>
                </c:pt>
                <c:pt idx="12071" formatCode="General">
                  <c:v>8.1238499999999991</c:v>
                </c:pt>
                <c:pt idx="12072" formatCode="General">
                  <c:v>8.1245200000000004</c:v>
                </c:pt>
                <c:pt idx="12073" formatCode="General">
                  <c:v>8.1251899999999999</c:v>
                </c:pt>
                <c:pt idx="12074" formatCode="General">
                  <c:v>8.1258599999999994</c:v>
                </c:pt>
                <c:pt idx="12075" formatCode="General">
                  <c:v>8.1265400000000003</c:v>
                </c:pt>
                <c:pt idx="12076" formatCode="General">
                  <c:v>8.1272099999999998</c:v>
                </c:pt>
                <c:pt idx="12077" formatCode="General">
                  <c:v>8.1278799999999993</c:v>
                </c:pt>
                <c:pt idx="12078" formatCode="General">
                  <c:v>8.1285600000000002</c:v>
                </c:pt>
                <c:pt idx="12079" formatCode="General">
                  <c:v>8.1292299999999997</c:v>
                </c:pt>
                <c:pt idx="12080" formatCode="General">
                  <c:v>8.1298999999999992</c:v>
                </c:pt>
                <c:pt idx="12081" formatCode="General">
                  <c:v>8.1305800000000001</c:v>
                </c:pt>
                <c:pt idx="12082" formatCode="General">
                  <c:v>8.1312499999999996</c:v>
                </c:pt>
                <c:pt idx="12083" formatCode="General">
                  <c:v>8.1319199999999991</c:v>
                </c:pt>
                <c:pt idx="12084" formatCode="General">
                  <c:v>8.1325900000000004</c:v>
                </c:pt>
                <c:pt idx="12085" formatCode="General">
                  <c:v>8.1332699999999996</c:v>
                </c:pt>
                <c:pt idx="12086" formatCode="General">
                  <c:v>8.1339400000000008</c:v>
                </c:pt>
                <c:pt idx="12087" formatCode="General">
                  <c:v>8.1346100000000003</c:v>
                </c:pt>
                <c:pt idx="12088" formatCode="General">
                  <c:v>8.1352899999999995</c:v>
                </c:pt>
                <c:pt idx="12089" formatCode="General">
                  <c:v>8.1359600000000007</c:v>
                </c:pt>
                <c:pt idx="12090" formatCode="General">
                  <c:v>8.1366300000000003</c:v>
                </c:pt>
                <c:pt idx="12091" formatCode="General">
                  <c:v>8.1373099999999994</c:v>
                </c:pt>
                <c:pt idx="12092" formatCode="General">
                  <c:v>8.1379800000000007</c:v>
                </c:pt>
                <c:pt idx="12093" formatCode="General">
                  <c:v>8.1386500000000002</c:v>
                </c:pt>
                <c:pt idx="12094" formatCode="General">
                  <c:v>8.1393199999999997</c:v>
                </c:pt>
                <c:pt idx="12095" formatCode="General">
                  <c:v>8.14</c:v>
                </c:pt>
                <c:pt idx="12096" formatCode="General">
                  <c:v>8.1406700000000001</c:v>
                </c:pt>
                <c:pt idx="12097" formatCode="General">
                  <c:v>8.1413399999999996</c:v>
                </c:pt>
                <c:pt idx="12098" formatCode="General">
                  <c:v>8.1420200000000005</c:v>
                </c:pt>
                <c:pt idx="12099" formatCode="General">
                  <c:v>8.14269</c:v>
                </c:pt>
                <c:pt idx="12100" formatCode="General">
                  <c:v>8.1433599999999995</c:v>
                </c:pt>
                <c:pt idx="12101" formatCode="General">
                  <c:v>8.1440400000000004</c:v>
                </c:pt>
                <c:pt idx="12102" formatCode="General">
                  <c:v>8.1447099999999999</c:v>
                </c:pt>
                <c:pt idx="12103" formatCode="General">
                  <c:v>8.1453799999999994</c:v>
                </c:pt>
                <c:pt idx="12104" formatCode="General">
                  <c:v>8.1460500000000007</c:v>
                </c:pt>
                <c:pt idx="12105" formatCode="General">
                  <c:v>8.1467299999999998</c:v>
                </c:pt>
                <c:pt idx="12106" formatCode="General">
                  <c:v>8.1473999999999993</c:v>
                </c:pt>
                <c:pt idx="12107" formatCode="General">
                  <c:v>8.1480700000000006</c:v>
                </c:pt>
                <c:pt idx="12108" formatCode="General">
                  <c:v>8.1487499999999997</c:v>
                </c:pt>
                <c:pt idx="12109" formatCode="General">
                  <c:v>8.1494199999999992</c:v>
                </c:pt>
                <c:pt idx="12110" formatCode="General">
                  <c:v>8.1500900000000005</c:v>
                </c:pt>
                <c:pt idx="12111" formatCode="General">
                  <c:v>8.1507699999999996</c:v>
                </c:pt>
                <c:pt idx="12112" formatCode="General">
                  <c:v>8.1514399999999991</c:v>
                </c:pt>
                <c:pt idx="12113" formatCode="General">
                  <c:v>8.1521100000000004</c:v>
                </c:pt>
                <c:pt idx="12114" formatCode="General">
                  <c:v>8.1527799999999999</c:v>
                </c:pt>
                <c:pt idx="12115" formatCode="General">
                  <c:v>8.1534600000000008</c:v>
                </c:pt>
                <c:pt idx="12116" formatCode="General">
                  <c:v>8.1541300000000003</c:v>
                </c:pt>
                <c:pt idx="12117" formatCode="General">
                  <c:v>8.1547999999999998</c:v>
                </c:pt>
                <c:pt idx="12118" formatCode="General">
                  <c:v>8.1554800000000007</c:v>
                </c:pt>
                <c:pt idx="12119" formatCode="General">
                  <c:v>8.1561500000000002</c:v>
                </c:pt>
                <c:pt idx="12120" formatCode="General">
                  <c:v>8.1568199999999997</c:v>
                </c:pt>
                <c:pt idx="12121" formatCode="General">
                  <c:v>8.1575000000000006</c:v>
                </c:pt>
                <c:pt idx="12122" formatCode="General">
                  <c:v>8.1581700000000001</c:v>
                </c:pt>
                <c:pt idx="12123" formatCode="General">
                  <c:v>8.1588399999999996</c:v>
                </c:pt>
                <c:pt idx="12124" formatCode="General">
                  <c:v>8.1595099999999992</c:v>
                </c:pt>
                <c:pt idx="12125" formatCode="General">
                  <c:v>8.1601900000000001</c:v>
                </c:pt>
                <c:pt idx="12126" formatCode="General">
                  <c:v>8.1608599999999996</c:v>
                </c:pt>
                <c:pt idx="12127" formatCode="General">
                  <c:v>8.1615300000000008</c:v>
                </c:pt>
                <c:pt idx="12128" formatCode="General">
                  <c:v>8.16221</c:v>
                </c:pt>
                <c:pt idx="12129" formatCode="General">
                  <c:v>8.1628799999999995</c:v>
                </c:pt>
                <c:pt idx="12130" formatCode="General">
                  <c:v>8.1635500000000008</c:v>
                </c:pt>
                <c:pt idx="12131" formatCode="General">
                  <c:v>8.1642299999999999</c:v>
                </c:pt>
                <c:pt idx="12132" formatCode="General">
                  <c:v>8.1648999999999994</c:v>
                </c:pt>
                <c:pt idx="12133" formatCode="General">
                  <c:v>8.1655700000000007</c:v>
                </c:pt>
                <c:pt idx="12134" formatCode="General">
                  <c:v>8.1662400000000002</c:v>
                </c:pt>
                <c:pt idx="12135" formatCode="General">
                  <c:v>8.1669199999999993</c:v>
                </c:pt>
                <c:pt idx="12136" formatCode="General">
                  <c:v>8.1675900000000006</c:v>
                </c:pt>
                <c:pt idx="12137" formatCode="General">
                  <c:v>8.1682600000000001</c:v>
                </c:pt>
                <c:pt idx="12138" formatCode="General">
                  <c:v>8.1689399999999992</c:v>
                </c:pt>
                <c:pt idx="12139" formatCode="General">
                  <c:v>8.1696100000000005</c:v>
                </c:pt>
                <c:pt idx="12140" formatCode="General">
                  <c:v>8.17028</c:v>
                </c:pt>
                <c:pt idx="12141" formatCode="General">
                  <c:v>8.1709599999999991</c:v>
                </c:pt>
                <c:pt idx="12142" formatCode="General">
                  <c:v>8.1716300000000004</c:v>
                </c:pt>
                <c:pt idx="12143" formatCode="General">
                  <c:v>8.1722999999999999</c:v>
                </c:pt>
                <c:pt idx="12144" formatCode="General">
                  <c:v>8.1729699999999994</c:v>
                </c:pt>
                <c:pt idx="12145" formatCode="General">
                  <c:v>8.1736500000000003</c:v>
                </c:pt>
                <c:pt idx="12146" formatCode="General">
                  <c:v>8.1743199999999998</c:v>
                </c:pt>
                <c:pt idx="12147" formatCode="General">
                  <c:v>8.1749899999999993</c:v>
                </c:pt>
                <c:pt idx="12148" formatCode="General">
                  <c:v>8.1756700000000002</c:v>
                </c:pt>
                <c:pt idx="12149" formatCode="General">
                  <c:v>8.1763399999999997</c:v>
                </c:pt>
                <c:pt idx="12150" formatCode="General">
                  <c:v>8.1770099999999992</c:v>
                </c:pt>
                <c:pt idx="12151" formatCode="General">
                  <c:v>8.1776900000000001</c:v>
                </c:pt>
                <c:pt idx="12152" formatCode="General">
                  <c:v>8.1783599999999996</c:v>
                </c:pt>
                <c:pt idx="12153" formatCode="General">
                  <c:v>8.1790299999999991</c:v>
                </c:pt>
                <c:pt idx="12154" formatCode="General">
                  <c:v>8.1797000000000004</c:v>
                </c:pt>
                <c:pt idx="12155" formatCode="General">
                  <c:v>8.1803799999999995</c:v>
                </c:pt>
                <c:pt idx="12156" formatCode="General">
                  <c:v>8.1810500000000008</c:v>
                </c:pt>
                <c:pt idx="12157" formatCode="General">
                  <c:v>8.1817200000000003</c:v>
                </c:pt>
                <c:pt idx="12158" formatCode="General">
                  <c:v>8.1823999999999995</c:v>
                </c:pt>
                <c:pt idx="12159" formatCode="General">
                  <c:v>8.1830700000000007</c:v>
                </c:pt>
                <c:pt idx="12160" formatCode="General">
                  <c:v>8.1837400000000002</c:v>
                </c:pt>
                <c:pt idx="12161" formatCode="General">
                  <c:v>8.1844199999999994</c:v>
                </c:pt>
                <c:pt idx="12162" formatCode="General">
                  <c:v>8.1850900000000006</c:v>
                </c:pt>
                <c:pt idx="12163" formatCode="General">
                  <c:v>8.1857600000000001</c:v>
                </c:pt>
                <c:pt idx="12164" formatCode="General">
                  <c:v>8.1864299999999997</c:v>
                </c:pt>
                <c:pt idx="12165" formatCode="General">
                  <c:v>8.1871100000000006</c:v>
                </c:pt>
                <c:pt idx="12166" formatCode="General">
                  <c:v>8.1877800000000001</c:v>
                </c:pt>
                <c:pt idx="12167" formatCode="General">
                  <c:v>8.1884499999999996</c:v>
                </c:pt>
                <c:pt idx="12168" formatCode="General">
                  <c:v>8.1891300000000005</c:v>
                </c:pt>
                <c:pt idx="12169" formatCode="General">
                  <c:v>8.1898</c:v>
                </c:pt>
                <c:pt idx="12170" formatCode="General">
                  <c:v>8.1904699999999995</c:v>
                </c:pt>
                <c:pt idx="12171" formatCode="General">
                  <c:v>8.1911500000000004</c:v>
                </c:pt>
                <c:pt idx="12172" formatCode="General">
                  <c:v>8.1918199999999999</c:v>
                </c:pt>
                <c:pt idx="12173" formatCode="General">
                  <c:v>8.1924899999999994</c:v>
                </c:pt>
                <c:pt idx="12174" formatCode="General">
                  <c:v>8.1931600000000007</c:v>
                </c:pt>
                <c:pt idx="12175" formatCode="General">
                  <c:v>8.1938399999999998</c:v>
                </c:pt>
                <c:pt idx="12176" formatCode="General">
                  <c:v>8.1945099999999993</c:v>
                </c:pt>
                <c:pt idx="12177" formatCode="General">
                  <c:v>8.1951800000000006</c:v>
                </c:pt>
                <c:pt idx="12178" formatCode="General">
                  <c:v>8.1958599999999997</c:v>
                </c:pt>
                <c:pt idx="12179" formatCode="General">
                  <c:v>8.1965299999999992</c:v>
                </c:pt>
                <c:pt idx="12180" formatCode="General">
                  <c:v>8.1972000000000005</c:v>
                </c:pt>
                <c:pt idx="12181" formatCode="General">
                  <c:v>8.1978799999999996</c:v>
                </c:pt>
                <c:pt idx="12182" formatCode="General">
                  <c:v>8.1985499999999991</c:v>
                </c:pt>
                <c:pt idx="12183" formatCode="General">
                  <c:v>8.1992200000000004</c:v>
                </c:pt>
                <c:pt idx="12184" formatCode="General">
                  <c:v>8.1998899999999999</c:v>
                </c:pt>
                <c:pt idx="12185" formatCode="General">
                  <c:v>8.2005700000000008</c:v>
                </c:pt>
                <c:pt idx="12186" formatCode="General">
                  <c:v>8.2012400000000003</c:v>
                </c:pt>
                <c:pt idx="12187" formatCode="General">
                  <c:v>8.2019099999999998</c:v>
                </c:pt>
                <c:pt idx="12188" formatCode="General">
                  <c:v>8.2025900000000007</c:v>
                </c:pt>
                <c:pt idx="12189" formatCode="General">
                  <c:v>8.2032600000000002</c:v>
                </c:pt>
                <c:pt idx="12190" formatCode="General">
                  <c:v>8.2039299999999997</c:v>
                </c:pt>
                <c:pt idx="12191" formatCode="General">
                  <c:v>8.2046100000000006</c:v>
                </c:pt>
                <c:pt idx="12192" formatCode="General">
                  <c:v>8.2052800000000001</c:v>
                </c:pt>
                <c:pt idx="12193" formatCode="General">
                  <c:v>8.2059499999999996</c:v>
                </c:pt>
                <c:pt idx="12194" formatCode="General">
                  <c:v>8.2066199999999991</c:v>
                </c:pt>
                <c:pt idx="12195" formatCode="General">
                  <c:v>8.2073</c:v>
                </c:pt>
                <c:pt idx="12196" formatCode="General">
                  <c:v>8.2079699999999995</c:v>
                </c:pt>
                <c:pt idx="12197" formatCode="General">
                  <c:v>8.2086400000000008</c:v>
                </c:pt>
                <c:pt idx="12198" formatCode="General">
                  <c:v>8.20932</c:v>
                </c:pt>
                <c:pt idx="12199" formatCode="General">
                  <c:v>8.2099899999999995</c:v>
                </c:pt>
                <c:pt idx="12200" formatCode="General">
                  <c:v>8.2106600000000007</c:v>
                </c:pt>
                <c:pt idx="12201" formatCode="General">
                  <c:v>8.2113399999999999</c:v>
                </c:pt>
                <c:pt idx="12202" formatCode="General">
                  <c:v>8.2120099999999994</c:v>
                </c:pt>
                <c:pt idx="12203" formatCode="General">
                  <c:v>8.2126800000000006</c:v>
                </c:pt>
                <c:pt idx="12204" formatCode="General">
                  <c:v>8.2133500000000002</c:v>
                </c:pt>
                <c:pt idx="12205" formatCode="General">
                  <c:v>8.2140299999999993</c:v>
                </c:pt>
                <c:pt idx="12206" formatCode="General">
                  <c:v>8.2147000000000006</c:v>
                </c:pt>
                <c:pt idx="12207" formatCode="General">
                  <c:v>8.2153700000000001</c:v>
                </c:pt>
                <c:pt idx="12208" formatCode="General">
                  <c:v>8.2160499999999992</c:v>
                </c:pt>
                <c:pt idx="12209" formatCode="General">
                  <c:v>8.2167200000000005</c:v>
                </c:pt>
                <c:pt idx="12210" formatCode="General">
                  <c:v>8.21739</c:v>
                </c:pt>
                <c:pt idx="12211" formatCode="General">
                  <c:v>8.2180700000000009</c:v>
                </c:pt>
                <c:pt idx="12212" formatCode="General">
                  <c:v>8.2187400000000004</c:v>
                </c:pt>
                <c:pt idx="12213" formatCode="General">
                  <c:v>8.2194099999999999</c:v>
                </c:pt>
                <c:pt idx="12214" formatCode="General">
                  <c:v>8.2200799999999994</c:v>
                </c:pt>
                <c:pt idx="12215" formatCode="General">
                  <c:v>8.2207600000000003</c:v>
                </c:pt>
                <c:pt idx="12216" formatCode="General">
                  <c:v>8.2214299999999998</c:v>
                </c:pt>
                <c:pt idx="12217" formatCode="General">
                  <c:v>8.2220999999999993</c:v>
                </c:pt>
                <c:pt idx="12218" formatCode="General">
                  <c:v>8.2227800000000002</c:v>
                </c:pt>
                <c:pt idx="12219" formatCode="General">
                  <c:v>8.2234499999999997</c:v>
                </c:pt>
                <c:pt idx="12220" formatCode="General">
                  <c:v>8.2241199999999992</c:v>
                </c:pt>
                <c:pt idx="12221" formatCode="General">
                  <c:v>8.2248000000000001</c:v>
                </c:pt>
                <c:pt idx="12222" formatCode="General">
                  <c:v>8.2254699999999996</c:v>
                </c:pt>
                <c:pt idx="12223" formatCode="General">
                  <c:v>8.2261399999999991</c:v>
                </c:pt>
                <c:pt idx="12224" formatCode="General">
                  <c:v>8.2268100000000004</c:v>
                </c:pt>
                <c:pt idx="12225" formatCode="General">
                  <c:v>8.2274899999999995</c:v>
                </c:pt>
                <c:pt idx="12226" formatCode="General">
                  <c:v>8.2281600000000008</c:v>
                </c:pt>
                <c:pt idx="12227" formatCode="General">
                  <c:v>8.2288300000000003</c:v>
                </c:pt>
                <c:pt idx="12228" formatCode="General">
                  <c:v>8.2295099999999994</c:v>
                </c:pt>
                <c:pt idx="12229" formatCode="General">
                  <c:v>8.2301800000000007</c:v>
                </c:pt>
                <c:pt idx="12230" formatCode="General">
                  <c:v>8.2308500000000002</c:v>
                </c:pt>
                <c:pt idx="12231" formatCode="General">
                  <c:v>8.2315299999999993</c:v>
                </c:pt>
                <c:pt idx="12232" formatCode="General">
                  <c:v>8.2322000000000006</c:v>
                </c:pt>
                <c:pt idx="12233" formatCode="General">
                  <c:v>8.2328700000000001</c:v>
                </c:pt>
                <c:pt idx="12234" formatCode="General">
                  <c:v>8.2335399999999996</c:v>
                </c:pt>
                <c:pt idx="12235" formatCode="General">
                  <c:v>8.2342200000000005</c:v>
                </c:pt>
                <c:pt idx="12236" formatCode="General">
                  <c:v>8.23489</c:v>
                </c:pt>
                <c:pt idx="12237" formatCode="General">
                  <c:v>8.2355599999999995</c:v>
                </c:pt>
                <c:pt idx="12238" formatCode="General">
                  <c:v>8.2362400000000004</c:v>
                </c:pt>
                <c:pt idx="12239" formatCode="General">
                  <c:v>8.23691</c:v>
                </c:pt>
                <c:pt idx="12240" formatCode="General">
                  <c:v>8.2375799999999995</c:v>
                </c:pt>
                <c:pt idx="12241" formatCode="General">
                  <c:v>8.2382600000000004</c:v>
                </c:pt>
                <c:pt idx="12242" formatCode="General">
                  <c:v>8.2389299999999999</c:v>
                </c:pt>
                <c:pt idx="12243" formatCode="General">
                  <c:v>8.2395999999999994</c:v>
                </c:pt>
                <c:pt idx="12244" formatCode="General">
                  <c:v>8.2402700000000006</c:v>
                </c:pt>
                <c:pt idx="12245" formatCode="General">
                  <c:v>8.2409499999999998</c:v>
                </c:pt>
                <c:pt idx="12246" formatCode="General">
                  <c:v>8.2416199999999993</c:v>
                </c:pt>
                <c:pt idx="12247" formatCode="General">
                  <c:v>8.2422900000000006</c:v>
                </c:pt>
                <c:pt idx="12248" formatCode="General">
                  <c:v>8.2429699999999997</c:v>
                </c:pt>
                <c:pt idx="12249" formatCode="General">
                  <c:v>8.2436399999999992</c:v>
                </c:pt>
                <c:pt idx="12250" formatCode="General">
                  <c:v>8.2443100000000005</c:v>
                </c:pt>
                <c:pt idx="12251" formatCode="General">
                  <c:v>8.2449899999999996</c:v>
                </c:pt>
                <c:pt idx="12252" formatCode="General">
                  <c:v>8.2456600000000009</c:v>
                </c:pt>
                <c:pt idx="12253" formatCode="General">
                  <c:v>8.2463300000000004</c:v>
                </c:pt>
                <c:pt idx="12254" formatCode="General">
                  <c:v>8.2470099999999995</c:v>
                </c:pt>
                <c:pt idx="12255" formatCode="General">
                  <c:v>8.2476800000000008</c:v>
                </c:pt>
                <c:pt idx="12256" formatCode="General">
                  <c:v>8.2483500000000003</c:v>
                </c:pt>
                <c:pt idx="12257" formatCode="General">
                  <c:v>8.2490199999999998</c:v>
                </c:pt>
                <c:pt idx="12258" formatCode="General">
                  <c:v>8.2497000000000007</c:v>
                </c:pt>
                <c:pt idx="12259" formatCode="General">
                  <c:v>8.2503700000000002</c:v>
                </c:pt>
                <c:pt idx="12260" formatCode="General">
                  <c:v>8.2510399999999997</c:v>
                </c:pt>
                <c:pt idx="12261" formatCode="General">
                  <c:v>8.2517200000000006</c:v>
                </c:pt>
                <c:pt idx="12262" formatCode="General">
                  <c:v>8.2523900000000001</c:v>
                </c:pt>
                <c:pt idx="12263" formatCode="General">
                  <c:v>8.2530599999999996</c:v>
                </c:pt>
                <c:pt idx="12264" formatCode="General">
                  <c:v>8.2537400000000005</c:v>
                </c:pt>
                <c:pt idx="12265" formatCode="General">
                  <c:v>8.25441</c:v>
                </c:pt>
                <c:pt idx="12266" formatCode="General">
                  <c:v>8.2550799999999995</c:v>
                </c:pt>
                <c:pt idx="12267" formatCode="General">
                  <c:v>8.2557500000000008</c:v>
                </c:pt>
                <c:pt idx="12268" formatCode="General">
                  <c:v>8.2564299999999999</c:v>
                </c:pt>
                <c:pt idx="12269" formatCode="General">
                  <c:v>8.2570999999999994</c:v>
                </c:pt>
                <c:pt idx="12270" formatCode="General">
                  <c:v>8.2577700000000007</c:v>
                </c:pt>
                <c:pt idx="12271" formatCode="General">
                  <c:v>8.2584499999999998</c:v>
                </c:pt>
                <c:pt idx="12272" formatCode="General">
                  <c:v>8.2591199999999994</c:v>
                </c:pt>
                <c:pt idx="12273" formatCode="General">
                  <c:v>8.2597900000000006</c:v>
                </c:pt>
                <c:pt idx="12274" formatCode="General">
                  <c:v>8.2604699999999998</c:v>
                </c:pt>
                <c:pt idx="12275" formatCode="General">
                  <c:v>8.2611399999999993</c:v>
                </c:pt>
                <c:pt idx="12276" formatCode="General">
                  <c:v>8.2618100000000005</c:v>
                </c:pt>
                <c:pt idx="12277" formatCode="General">
                  <c:v>8.26248</c:v>
                </c:pt>
                <c:pt idx="12278" formatCode="General">
                  <c:v>8.2631599999999992</c:v>
                </c:pt>
                <c:pt idx="12279" formatCode="General">
                  <c:v>8.2638300000000005</c:v>
                </c:pt>
                <c:pt idx="12280" formatCode="General">
                  <c:v>8.2645</c:v>
                </c:pt>
                <c:pt idx="12281" formatCode="General">
                  <c:v>8.2651800000000009</c:v>
                </c:pt>
                <c:pt idx="12282" formatCode="General">
                  <c:v>8.2658500000000004</c:v>
                </c:pt>
                <c:pt idx="12283" formatCode="General">
                  <c:v>8.2665199999999999</c:v>
                </c:pt>
                <c:pt idx="12284" formatCode="General">
                  <c:v>8.2672000000000008</c:v>
                </c:pt>
                <c:pt idx="12285" formatCode="General">
                  <c:v>8.2678700000000003</c:v>
                </c:pt>
                <c:pt idx="12286" formatCode="General">
                  <c:v>8.2685399999999998</c:v>
                </c:pt>
                <c:pt idx="12287" formatCode="General">
                  <c:v>8.2692099999999993</c:v>
                </c:pt>
                <c:pt idx="12288" formatCode="General">
                  <c:v>8.2698900000000002</c:v>
                </c:pt>
                <c:pt idx="12289" formatCode="General">
                  <c:v>8.2705599999999997</c:v>
                </c:pt>
                <c:pt idx="12290" formatCode="General">
                  <c:v>8.2712299999999992</c:v>
                </c:pt>
                <c:pt idx="12291" formatCode="General">
                  <c:v>8.2719100000000001</c:v>
                </c:pt>
                <c:pt idx="12292" formatCode="General">
                  <c:v>8.2725799999999996</c:v>
                </c:pt>
                <c:pt idx="12293" formatCode="General">
                  <c:v>8.2732500000000009</c:v>
                </c:pt>
                <c:pt idx="12294" formatCode="General">
                  <c:v>8.27393</c:v>
                </c:pt>
                <c:pt idx="12295" formatCode="General">
                  <c:v>8.2745999999999995</c:v>
                </c:pt>
                <c:pt idx="12296" formatCode="General">
                  <c:v>8.2752700000000008</c:v>
                </c:pt>
                <c:pt idx="12297" formatCode="General">
                  <c:v>8.2759400000000003</c:v>
                </c:pt>
                <c:pt idx="12298" formatCode="General">
                  <c:v>8.2766199999999994</c:v>
                </c:pt>
                <c:pt idx="12299" formatCode="General">
                  <c:v>8.2772900000000007</c:v>
                </c:pt>
                <c:pt idx="12300" formatCode="General">
                  <c:v>8.2779600000000002</c:v>
                </c:pt>
                <c:pt idx="12301" formatCode="General">
                  <c:v>8.2786399999999993</c:v>
                </c:pt>
                <c:pt idx="12302" formatCode="General">
                  <c:v>8.2793100000000006</c:v>
                </c:pt>
                <c:pt idx="12303" formatCode="General">
                  <c:v>8.2799800000000001</c:v>
                </c:pt>
                <c:pt idx="12304" formatCode="General">
                  <c:v>8.2806599999999992</c:v>
                </c:pt>
                <c:pt idx="12305" formatCode="General">
                  <c:v>8.2813300000000005</c:v>
                </c:pt>
                <c:pt idx="12306" formatCode="General">
                  <c:v>8.282</c:v>
                </c:pt>
                <c:pt idx="12307" formatCode="General">
                  <c:v>8.2826699999999995</c:v>
                </c:pt>
                <c:pt idx="12308" formatCode="General">
                  <c:v>8.2833500000000004</c:v>
                </c:pt>
                <c:pt idx="12309" formatCode="General">
                  <c:v>8.2840199999999999</c:v>
                </c:pt>
                <c:pt idx="12310" formatCode="General">
                  <c:v>8.2846899999999994</c:v>
                </c:pt>
                <c:pt idx="12311" formatCode="General">
                  <c:v>8.2853700000000003</c:v>
                </c:pt>
                <c:pt idx="12312" formatCode="General">
                  <c:v>8.2860399999999998</c:v>
                </c:pt>
                <c:pt idx="12313" formatCode="General">
                  <c:v>8.2867099999999994</c:v>
                </c:pt>
                <c:pt idx="12314" formatCode="General">
                  <c:v>8.2873900000000003</c:v>
                </c:pt>
                <c:pt idx="12315" formatCode="General">
                  <c:v>8.2880599999999998</c:v>
                </c:pt>
                <c:pt idx="12316" formatCode="General">
                  <c:v>8.2887299999999993</c:v>
                </c:pt>
                <c:pt idx="12317" formatCode="General">
                  <c:v>8.2894000000000005</c:v>
                </c:pt>
                <c:pt idx="12318" formatCode="General">
                  <c:v>8.2900799999999997</c:v>
                </c:pt>
                <c:pt idx="12319" formatCode="General">
                  <c:v>8.2907499999999992</c:v>
                </c:pt>
                <c:pt idx="12320" formatCode="General">
                  <c:v>8.2914200000000005</c:v>
                </c:pt>
                <c:pt idx="12321" formatCode="General">
                  <c:v>8.2920999999999996</c:v>
                </c:pt>
                <c:pt idx="12322" formatCode="General">
                  <c:v>8.2927700000000009</c:v>
                </c:pt>
                <c:pt idx="12323" formatCode="General">
                  <c:v>8.2934400000000004</c:v>
                </c:pt>
                <c:pt idx="12324" formatCode="General">
                  <c:v>8.2941199999999995</c:v>
                </c:pt>
                <c:pt idx="12325" formatCode="General">
                  <c:v>8.2947900000000008</c:v>
                </c:pt>
                <c:pt idx="12326" formatCode="General">
                  <c:v>8.2954600000000003</c:v>
                </c:pt>
                <c:pt idx="12327" formatCode="General">
                  <c:v>8.2961299999999998</c:v>
                </c:pt>
                <c:pt idx="12328" formatCode="General">
                  <c:v>8.2968100000000007</c:v>
                </c:pt>
                <c:pt idx="12329" formatCode="General">
                  <c:v>8.2974800000000002</c:v>
                </c:pt>
                <c:pt idx="12330" formatCode="General">
                  <c:v>8.2981499999999997</c:v>
                </c:pt>
                <c:pt idx="12331" formatCode="General">
                  <c:v>8.2988300000000006</c:v>
                </c:pt>
                <c:pt idx="12332" formatCode="General">
                  <c:v>8.2995000000000001</c:v>
                </c:pt>
                <c:pt idx="12333" formatCode="General">
                  <c:v>8.3001699999999996</c:v>
                </c:pt>
                <c:pt idx="12334" formatCode="General">
                  <c:v>8.3008500000000005</c:v>
                </c:pt>
                <c:pt idx="12335" formatCode="General">
                  <c:v>8.30152</c:v>
                </c:pt>
                <c:pt idx="12336" formatCode="General">
                  <c:v>8.3021899999999995</c:v>
                </c:pt>
                <c:pt idx="12337" formatCode="General">
                  <c:v>8.3028600000000008</c:v>
                </c:pt>
                <c:pt idx="12338" formatCode="General">
                  <c:v>8.3035399999999999</c:v>
                </c:pt>
                <c:pt idx="12339" formatCode="General">
                  <c:v>8.3042099999999994</c:v>
                </c:pt>
                <c:pt idx="12340" formatCode="General">
                  <c:v>8.3048800000000007</c:v>
                </c:pt>
                <c:pt idx="12341" formatCode="General">
                  <c:v>8.3055599999999998</c:v>
                </c:pt>
                <c:pt idx="12342" formatCode="General">
                  <c:v>8.3062299999999993</c:v>
                </c:pt>
                <c:pt idx="12343" formatCode="General">
                  <c:v>8.3069000000000006</c:v>
                </c:pt>
                <c:pt idx="12344" formatCode="General">
                  <c:v>8.3075799999999997</c:v>
                </c:pt>
                <c:pt idx="12345" formatCode="General">
                  <c:v>8.3082499999999992</c:v>
                </c:pt>
                <c:pt idx="12346" formatCode="General">
                  <c:v>8.3089200000000005</c:v>
                </c:pt>
                <c:pt idx="12347" formatCode="General">
                  <c:v>8.30959</c:v>
                </c:pt>
                <c:pt idx="12348" formatCode="General">
                  <c:v>8.3102699999999992</c:v>
                </c:pt>
                <c:pt idx="12349" formatCode="General">
                  <c:v>8.3109400000000004</c:v>
                </c:pt>
                <c:pt idx="12350" formatCode="General">
                  <c:v>8.3116099999999999</c:v>
                </c:pt>
                <c:pt idx="12351" formatCode="General">
                  <c:v>8.3122900000000008</c:v>
                </c:pt>
                <c:pt idx="12352" formatCode="General">
                  <c:v>8.3129600000000003</c:v>
                </c:pt>
                <c:pt idx="12353" formatCode="General">
                  <c:v>8.3136299999999999</c:v>
                </c:pt>
                <c:pt idx="12354" formatCode="General">
                  <c:v>8.3143100000000008</c:v>
                </c:pt>
                <c:pt idx="12355" formatCode="General">
                  <c:v>8.3149800000000003</c:v>
                </c:pt>
                <c:pt idx="12356" formatCode="General">
                  <c:v>8.3156499999999998</c:v>
                </c:pt>
                <c:pt idx="12357" formatCode="General">
                  <c:v>8.3163199999999993</c:v>
                </c:pt>
                <c:pt idx="12358" formatCode="General">
                  <c:v>8.3170000000000002</c:v>
                </c:pt>
                <c:pt idx="12359" formatCode="General">
                  <c:v>8.3176699999999997</c:v>
                </c:pt>
                <c:pt idx="12360" formatCode="General">
                  <c:v>8.3183399999999992</c:v>
                </c:pt>
                <c:pt idx="12361" formatCode="General">
                  <c:v>8.3190200000000001</c:v>
                </c:pt>
                <c:pt idx="12362" formatCode="General">
                  <c:v>8.3196899999999996</c:v>
                </c:pt>
                <c:pt idx="12363" formatCode="General">
                  <c:v>8.3203600000000009</c:v>
                </c:pt>
                <c:pt idx="12364" formatCode="General">
                  <c:v>8.32104</c:v>
                </c:pt>
                <c:pt idx="12365" formatCode="General">
                  <c:v>8.3217099999999995</c:v>
                </c:pt>
                <c:pt idx="12366" formatCode="General">
                  <c:v>8.3223800000000008</c:v>
                </c:pt>
                <c:pt idx="12367" formatCode="General">
                  <c:v>8.3230500000000003</c:v>
                </c:pt>
                <c:pt idx="12368" formatCode="General">
                  <c:v>8.3237299999999994</c:v>
                </c:pt>
                <c:pt idx="12369" formatCode="General">
                  <c:v>8.3244000000000007</c:v>
                </c:pt>
                <c:pt idx="12370" formatCode="General">
                  <c:v>8.3250700000000002</c:v>
                </c:pt>
                <c:pt idx="12371" formatCode="General">
                  <c:v>8.3257499999999993</c:v>
                </c:pt>
                <c:pt idx="12372" formatCode="General">
                  <c:v>8.3264200000000006</c:v>
                </c:pt>
                <c:pt idx="12373" formatCode="General">
                  <c:v>8.3270900000000001</c:v>
                </c:pt>
                <c:pt idx="12374" formatCode="General">
                  <c:v>8.3277699999999992</c:v>
                </c:pt>
                <c:pt idx="12375" formatCode="General">
                  <c:v>8.3284400000000005</c:v>
                </c:pt>
                <c:pt idx="12376" formatCode="General">
                  <c:v>8.32911</c:v>
                </c:pt>
                <c:pt idx="12377" formatCode="General">
                  <c:v>8.3297799999999995</c:v>
                </c:pt>
                <c:pt idx="12378" formatCode="General">
                  <c:v>8.3304600000000004</c:v>
                </c:pt>
                <c:pt idx="12379" formatCode="General">
                  <c:v>8.3311299999999999</c:v>
                </c:pt>
                <c:pt idx="12380" formatCode="General">
                  <c:v>8.3317999999999994</c:v>
                </c:pt>
                <c:pt idx="12381" formatCode="General">
                  <c:v>8.3324800000000003</c:v>
                </c:pt>
                <c:pt idx="12382" formatCode="General">
                  <c:v>8.3331499999999998</c:v>
                </c:pt>
                <c:pt idx="12383" formatCode="General">
                  <c:v>8.3338199999999993</c:v>
                </c:pt>
                <c:pt idx="12384" formatCode="General">
                  <c:v>8.3345000000000002</c:v>
                </c:pt>
                <c:pt idx="12385" formatCode="General">
                  <c:v>8.3351699999999997</c:v>
                </c:pt>
                <c:pt idx="12386" formatCode="General">
                  <c:v>8.3358399999999993</c:v>
                </c:pt>
                <c:pt idx="12387" formatCode="General">
                  <c:v>8.3365100000000005</c:v>
                </c:pt>
                <c:pt idx="12388" formatCode="General">
                  <c:v>8.3371899999999997</c:v>
                </c:pt>
                <c:pt idx="12389" formatCode="General">
                  <c:v>8.3378599999999992</c:v>
                </c:pt>
                <c:pt idx="12390" formatCode="General">
                  <c:v>8.3385300000000004</c:v>
                </c:pt>
                <c:pt idx="12391" formatCode="General">
                  <c:v>8.3392099999999996</c:v>
                </c:pt>
                <c:pt idx="12392" formatCode="General">
                  <c:v>8.3398800000000008</c:v>
                </c:pt>
                <c:pt idx="12393" formatCode="General">
                  <c:v>8.3405500000000004</c:v>
                </c:pt>
                <c:pt idx="12394" formatCode="General">
                  <c:v>8.3412299999999995</c:v>
                </c:pt>
                <c:pt idx="12395" formatCode="General">
                  <c:v>8.3419000000000008</c:v>
                </c:pt>
                <c:pt idx="12396" formatCode="General">
                  <c:v>8.3425700000000003</c:v>
                </c:pt>
                <c:pt idx="12397" formatCode="General">
                  <c:v>8.3432399999999998</c:v>
                </c:pt>
                <c:pt idx="12398" formatCode="General">
                  <c:v>8.3439200000000007</c:v>
                </c:pt>
                <c:pt idx="12399" formatCode="General">
                  <c:v>8.3445900000000002</c:v>
                </c:pt>
                <c:pt idx="12400" formatCode="General">
                  <c:v>8.3452599999999997</c:v>
                </c:pt>
                <c:pt idx="12401" formatCode="General">
                  <c:v>8.3459400000000006</c:v>
                </c:pt>
                <c:pt idx="12402" formatCode="General">
                  <c:v>8.3466100000000001</c:v>
                </c:pt>
                <c:pt idx="12403" formatCode="General">
                  <c:v>8.3472799999999996</c:v>
                </c:pt>
                <c:pt idx="12404" formatCode="General">
                  <c:v>8.3479600000000005</c:v>
                </c:pt>
                <c:pt idx="12405" formatCode="General">
                  <c:v>8.34863</c:v>
                </c:pt>
                <c:pt idx="12406" formatCode="General">
                  <c:v>8.3492999999999995</c:v>
                </c:pt>
                <c:pt idx="12407" formatCode="General">
                  <c:v>8.3499700000000008</c:v>
                </c:pt>
                <c:pt idx="12408" formatCode="General">
                  <c:v>8.3506499999999999</c:v>
                </c:pt>
                <c:pt idx="12409" formatCode="General">
                  <c:v>8.3513199999999994</c:v>
                </c:pt>
                <c:pt idx="12410" formatCode="General">
                  <c:v>8.3519900000000007</c:v>
                </c:pt>
                <c:pt idx="12411" formatCode="General">
                  <c:v>8.3526699999999998</c:v>
                </c:pt>
                <c:pt idx="12412" formatCode="General">
                  <c:v>8.3533399999999993</c:v>
                </c:pt>
                <c:pt idx="12413" formatCode="General">
                  <c:v>8.3540100000000006</c:v>
                </c:pt>
                <c:pt idx="12414" formatCode="General">
                  <c:v>8.3546899999999997</c:v>
                </c:pt>
                <c:pt idx="12415" formatCode="General">
                  <c:v>8.3553599999999992</c:v>
                </c:pt>
                <c:pt idx="12416" formatCode="General">
                  <c:v>8.3560300000000005</c:v>
                </c:pt>
                <c:pt idx="12417" formatCode="General">
                  <c:v>8.3567</c:v>
                </c:pt>
                <c:pt idx="12418" formatCode="General">
                  <c:v>8.3573799999999991</c:v>
                </c:pt>
                <c:pt idx="12419" formatCode="General">
                  <c:v>8.3580500000000004</c:v>
                </c:pt>
                <c:pt idx="12420" formatCode="General">
                  <c:v>8.3587199999999999</c:v>
                </c:pt>
                <c:pt idx="12421" formatCode="General">
                  <c:v>8.3594000000000008</c:v>
                </c:pt>
                <c:pt idx="12422" formatCode="General">
                  <c:v>8.3600700000000003</c:v>
                </c:pt>
                <c:pt idx="12423" formatCode="General">
                  <c:v>8.3607399999999998</c:v>
                </c:pt>
                <c:pt idx="12424" formatCode="General">
                  <c:v>8.3614200000000007</c:v>
                </c:pt>
                <c:pt idx="12425" formatCode="General">
                  <c:v>8.3620900000000002</c:v>
                </c:pt>
                <c:pt idx="12426" formatCode="General">
                  <c:v>8.3627599999999997</c:v>
                </c:pt>
                <c:pt idx="12427" formatCode="General">
                  <c:v>8.3634299999999993</c:v>
                </c:pt>
                <c:pt idx="12428" formatCode="General">
                  <c:v>8.3641100000000002</c:v>
                </c:pt>
                <c:pt idx="12429" formatCode="General">
                  <c:v>8.3647799999999997</c:v>
                </c:pt>
                <c:pt idx="12430" formatCode="General">
                  <c:v>8.3654499999999992</c:v>
                </c:pt>
                <c:pt idx="12431" formatCode="General">
                  <c:v>8.3661300000000001</c:v>
                </c:pt>
                <c:pt idx="12432" formatCode="General">
                  <c:v>8.3667999999999996</c:v>
                </c:pt>
                <c:pt idx="12433" formatCode="General">
                  <c:v>8.3674700000000009</c:v>
                </c:pt>
                <c:pt idx="12434" formatCode="General">
                  <c:v>8.36815</c:v>
                </c:pt>
                <c:pt idx="12435" formatCode="General">
                  <c:v>8.3688199999999995</c:v>
                </c:pt>
                <c:pt idx="12436" formatCode="General">
                  <c:v>8.3694900000000008</c:v>
                </c:pt>
                <c:pt idx="12437" formatCode="General">
                  <c:v>8.3701600000000003</c:v>
                </c:pt>
                <c:pt idx="12438" formatCode="General">
                  <c:v>8.3708399999999994</c:v>
                </c:pt>
                <c:pt idx="12439" formatCode="General">
                  <c:v>8.3715100000000007</c:v>
                </c:pt>
                <c:pt idx="12440" formatCode="General">
                  <c:v>8.3721800000000002</c:v>
                </c:pt>
                <c:pt idx="12441" formatCode="General">
                  <c:v>8.3728599999999993</c:v>
                </c:pt>
                <c:pt idx="12442" formatCode="General">
                  <c:v>8.3735300000000006</c:v>
                </c:pt>
                <c:pt idx="12443" formatCode="General">
                  <c:v>8.3742000000000001</c:v>
                </c:pt>
                <c:pt idx="12444" formatCode="General">
                  <c:v>8.3748799999999992</c:v>
                </c:pt>
                <c:pt idx="12445" formatCode="General">
                  <c:v>8.3755500000000005</c:v>
                </c:pt>
                <c:pt idx="12446" formatCode="General">
                  <c:v>8.37622</c:v>
                </c:pt>
                <c:pt idx="12447" formatCode="General">
                  <c:v>8.3768999999999991</c:v>
                </c:pt>
                <c:pt idx="12448" formatCode="General">
                  <c:v>8.3775700000000004</c:v>
                </c:pt>
                <c:pt idx="12449" formatCode="General">
                  <c:v>8.3782399999999999</c:v>
                </c:pt>
                <c:pt idx="12450" formatCode="General">
                  <c:v>8.3789099999999994</c:v>
                </c:pt>
                <c:pt idx="12451" formatCode="General">
                  <c:v>8.3795900000000003</c:v>
                </c:pt>
                <c:pt idx="12452" formatCode="General">
                  <c:v>8.3802599999999998</c:v>
                </c:pt>
                <c:pt idx="12453" formatCode="General">
                  <c:v>8.3809299999999993</c:v>
                </c:pt>
                <c:pt idx="12454" formatCode="General">
                  <c:v>8.3816100000000002</c:v>
                </c:pt>
                <c:pt idx="12455" formatCode="General">
                  <c:v>8.3822799999999997</c:v>
                </c:pt>
                <c:pt idx="12456" formatCode="General">
                  <c:v>8.3829499999999992</c:v>
                </c:pt>
                <c:pt idx="12457" formatCode="General">
                  <c:v>8.3836300000000001</c:v>
                </c:pt>
                <c:pt idx="12458" formatCode="General">
                  <c:v>8.3842999999999996</c:v>
                </c:pt>
                <c:pt idx="12459" formatCode="General">
                  <c:v>8.3849699999999991</c:v>
                </c:pt>
                <c:pt idx="12460" formatCode="General">
                  <c:v>8.3856400000000004</c:v>
                </c:pt>
                <c:pt idx="12461" formatCode="General">
                  <c:v>8.3863199999999996</c:v>
                </c:pt>
                <c:pt idx="12462" formatCode="General">
                  <c:v>8.3869900000000008</c:v>
                </c:pt>
                <c:pt idx="12463" formatCode="General">
                  <c:v>8.3876600000000003</c:v>
                </c:pt>
                <c:pt idx="12464" formatCode="General">
                  <c:v>8.3883399999999995</c:v>
                </c:pt>
                <c:pt idx="12465" formatCode="General">
                  <c:v>8.3890100000000007</c:v>
                </c:pt>
                <c:pt idx="12466" formatCode="General">
                  <c:v>8.3896800000000002</c:v>
                </c:pt>
                <c:pt idx="12467" formatCode="General">
                  <c:v>8.3903599999999994</c:v>
                </c:pt>
                <c:pt idx="12468" formatCode="General">
                  <c:v>8.3910300000000007</c:v>
                </c:pt>
                <c:pt idx="12469" formatCode="General">
                  <c:v>8.3917000000000002</c:v>
                </c:pt>
                <c:pt idx="12470" formatCode="General">
                  <c:v>8.3923699999999997</c:v>
                </c:pt>
                <c:pt idx="12471" formatCode="General">
                  <c:v>8.3930500000000006</c:v>
                </c:pt>
                <c:pt idx="12472" formatCode="General">
                  <c:v>8.3937200000000001</c:v>
                </c:pt>
                <c:pt idx="12473" formatCode="General">
                  <c:v>8.3943899999999996</c:v>
                </c:pt>
                <c:pt idx="12474" formatCode="General">
                  <c:v>8.3950700000000005</c:v>
                </c:pt>
                <c:pt idx="12475" formatCode="General">
                  <c:v>8.39574</c:v>
                </c:pt>
                <c:pt idx="12476" formatCode="General">
                  <c:v>8.3964099999999995</c:v>
                </c:pt>
                <c:pt idx="12477" formatCode="General">
                  <c:v>8.3970900000000004</c:v>
                </c:pt>
                <c:pt idx="12478" formatCode="General">
                  <c:v>8.3977599999999999</c:v>
                </c:pt>
                <c:pt idx="12479" formatCode="General">
                  <c:v>8.3984299999999994</c:v>
                </c:pt>
                <c:pt idx="12480" formatCode="General">
                  <c:v>8.3991000000000007</c:v>
                </c:pt>
                <c:pt idx="12481" formatCode="General">
                  <c:v>8.3997799999999998</c:v>
                </c:pt>
                <c:pt idx="12482" formatCode="General">
                  <c:v>8.4004499999999993</c:v>
                </c:pt>
                <c:pt idx="12483" formatCode="General">
                  <c:v>8.4011200000000006</c:v>
                </c:pt>
                <c:pt idx="12484" formatCode="General">
                  <c:v>8.4017999999999997</c:v>
                </c:pt>
                <c:pt idx="12485" formatCode="General">
                  <c:v>8.4024699999999992</c:v>
                </c:pt>
                <c:pt idx="12486" formatCode="General">
                  <c:v>8.4031400000000005</c:v>
                </c:pt>
                <c:pt idx="12487" formatCode="General">
                  <c:v>8.4038199999999996</c:v>
                </c:pt>
                <c:pt idx="12488" formatCode="General">
                  <c:v>8.4044899999999991</c:v>
                </c:pt>
                <c:pt idx="12489" formatCode="General">
                  <c:v>8.4051600000000004</c:v>
                </c:pt>
                <c:pt idx="12490" formatCode="General">
                  <c:v>8.4058299999999999</c:v>
                </c:pt>
                <c:pt idx="12491" formatCode="General">
                  <c:v>8.4065100000000008</c:v>
                </c:pt>
                <c:pt idx="12492" formatCode="General">
                  <c:v>8.4071800000000003</c:v>
                </c:pt>
                <c:pt idx="12493" formatCode="General">
                  <c:v>8.4078499999999998</c:v>
                </c:pt>
                <c:pt idx="12494" formatCode="General">
                  <c:v>8.4085300000000007</c:v>
                </c:pt>
                <c:pt idx="12495" formatCode="General">
                  <c:v>8.4092000000000002</c:v>
                </c:pt>
                <c:pt idx="12496" formatCode="General">
                  <c:v>8.4098699999999997</c:v>
                </c:pt>
                <c:pt idx="12497" formatCode="General">
                  <c:v>8.4105500000000006</c:v>
                </c:pt>
                <c:pt idx="12498" formatCode="General">
                  <c:v>8.4112200000000001</c:v>
                </c:pt>
                <c:pt idx="12499" formatCode="General">
                  <c:v>8.4118899999999996</c:v>
                </c:pt>
                <c:pt idx="12500" formatCode="General">
                  <c:v>8.4125599999999991</c:v>
                </c:pt>
                <c:pt idx="12501" formatCode="General">
                  <c:v>8.4132400000000001</c:v>
                </c:pt>
                <c:pt idx="12502" formatCode="General">
                  <c:v>8.4139099999999996</c:v>
                </c:pt>
                <c:pt idx="12503" formatCode="General">
                  <c:v>8.4145800000000008</c:v>
                </c:pt>
                <c:pt idx="12504" formatCode="General">
                  <c:v>8.41526</c:v>
                </c:pt>
                <c:pt idx="12505" formatCode="General">
                  <c:v>8.4159299999999995</c:v>
                </c:pt>
                <c:pt idx="12506" formatCode="General">
                  <c:v>8.4166000000000007</c:v>
                </c:pt>
                <c:pt idx="12507" formatCode="General">
                  <c:v>8.4172799999999999</c:v>
                </c:pt>
                <c:pt idx="12508" formatCode="General">
                  <c:v>8.4179499999999994</c:v>
                </c:pt>
                <c:pt idx="12509" formatCode="General">
                  <c:v>8.4186200000000007</c:v>
                </c:pt>
                <c:pt idx="12510" formatCode="General">
                  <c:v>8.4192900000000002</c:v>
                </c:pt>
                <c:pt idx="12511" formatCode="General">
                  <c:v>8.4199699999999993</c:v>
                </c:pt>
                <c:pt idx="12512" formatCode="General">
                  <c:v>8.4206400000000006</c:v>
                </c:pt>
                <c:pt idx="12513" formatCode="General">
                  <c:v>8.4213100000000001</c:v>
                </c:pt>
                <c:pt idx="12514" formatCode="General">
                  <c:v>8.4219899999999992</c:v>
                </c:pt>
                <c:pt idx="12515" formatCode="General">
                  <c:v>8.4226600000000005</c:v>
                </c:pt>
                <c:pt idx="12516" formatCode="General">
                  <c:v>8.42333</c:v>
                </c:pt>
                <c:pt idx="12517" formatCode="General">
                  <c:v>8.4240100000000009</c:v>
                </c:pt>
                <c:pt idx="12518" formatCode="General">
                  <c:v>8.4246800000000004</c:v>
                </c:pt>
                <c:pt idx="12519" formatCode="General">
                  <c:v>8.4253499999999999</c:v>
                </c:pt>
                <c:pt idx="12520" formatCode="General">
                  <c:v>8.4260199999999994</c:v>
                </c:pt>
                <c:pt idx="12521" formatCode="General">
                  <c:v>8.4267000000000003</c:v>
                </c:pt>
                <c:pt idx="12522" formatCode="General">
                  <c:v>8.4273699999999998</c:v>
                </c:pt>
                <c:pt idx="12523" formatCode="General">
                  <c:v>8.4280399999999993</c:v>
                </c:pt>
                <c:pt idx="12524" formatCode="General">
                  <c:v>8.4287200000000002</c:v>
                </c:pt>
                <c:pt idx="12525" formatCode="General">
                  <c:v>8.4293899999999997</c:v>
                </c:pt>
                <c:pt idx="12526" formatCode="General">
                  <c:v>8.4300599999999992</c:v>
                </c:pt>
                <c:pt idx="12527" formatCode="General">
                  <c:v>8.4307400000000001</c:v>
                </c:pt>
                <c:pt idx="12528" formatCode="General">
                  <c:v>8.4314099999999996</c:v>
                </c:pt>
                <c:pt idx="12529" formatCode="General">
                  <c:v>8.4320799999999991</c:v>
                </c:pt>
                <c:pt idx="12530" formatCode="General">
                  <c:v>8.4327500000000004</c:v>
                </c:pt>
                <c:pt idx="12531" formatCode="General">
                  <c:v>8.4334299999999995</c:v>
                </c:pt>
                <c:pt idx="12532" formatCode="General">
                  <c:v>8.4341000000000008</c:v>
                </c:pt>
                <c:pt idx="12533" formatCode="General">
                  <c:v>8.4347700000000003</c:v>
                </c:pt>
                <c:pt idx="12534" formatCode="General">
                  <c:v>8.4354499999999994</c:v>
                </c:pt>
                <c:pt idx="12535" formatCode="General">
                  <c:v>8.4361200000000007</c:v>
                </c:pt>
                <c:pt idx="12536" formatCode="General">
                  <c:v>8.4367900000000002</c:v>
                </c:pt>
                <c:pt idx="12537" formatCode="General">
                  <c:v>8.4374699999999994</c:v>
                </c:pt>
                <c:pt idx="12538" formatCode="General">
                  <c:v>8.4381400000000006</c:v>
                </c:pt>
                <c:pt idx="12539" formatCode="General">
                  <c:v>8.4388100000000001</c:v>
                </c:pt>
                <c:pt idx="12540" formatCode="General">
                  <c:v>8.4394799999999996</c:v>
                </c:pt>
                <c:pt idx="12541" formatCode="General">
                  <c:v>8.4401600000000006</c:v>
                </c:pt>
                <c:pt idx="12542" formatCode="General">
                  <c:v>8.4408300000000001</c:v>
                </c:pt>
                <c:pt idx="12543" formatCode="General">
                  <c:v>8.4414999999999996</c:v>
                </c:pt>
                <c:pt idx="12544" formatCode="General">
                  <c:v>8.4421800000000005</c:v>
                </c:pt>
                <c:pt idx="12545" formatCode="General">
                  <c:v>8.44285</c:v>
                </c:pt>
                <c:pt idx="12546" formatCode="General">
                  <c:v>8.4435199999999995</c:v>
                </c:pt>
                <c:pt idx="12547" formatCode="General">
                  <c:v>8.4442000000000004</c:v>
                </c:pt>
                <c:pt idx="12548" formatCode="General">
                  <c:v>8.4448699999999999</c:v>
                </c:pt>
                <c:pt idx="12549" formatCode="General">
                  <c:v>8.4455399999999994</c:v>
                </c:pt>
                <c:pt idx="12550" formatCode="General">
                  <c:v>8.4462100000000007</c:v>
                </c:pt>
                <c:pt idx="12551" formatCode="General">
                  <c:v>8.4468899999999998</c:v>
                </c:pt>
                <c:pt idx="12552" formatCode="General">
                  <c:v>8.4475599999999993</c:v>
                </c:pt>
                <c:pt idx="12553" formatCode="General">
                  <c:v>8.4482300000000006</c:v>
                </c:pt>
                <c:pt idx="12554" formatCode="General">
                  <c:v>8.4489099999999997</c:v>
                </c:pt>
                <c:pt idx="12555" formatCode="General">
                  <c:v>8.4495799999999992</c:v>
                </c:pt>
                <c:pt idx="12556" formatCode="General">
                  <c:v>8.4502500000000005</c:v>
                </c:pt>
                <c:pt idx="12557" formatCode="General">
                  <c:v>8.4509299999999996</c:v>
                </c:pt>
                <c:pt idx="12558" formatCode="General">
                  <c:v>8.4515999999999991</c:v>
                </c:pt>
                <c:pt idx="12559" formatCode="General">
                  <c:v>8.4522700000000004</c:v>
                </c:pt>
                <c:pt idx="12560" formatCode="General">
                  <c:v>8.4529399999999999</c:v>
                </c:pt>
                <c:pt idx="12561" formatCode="General">
                  <c:v>8.4536200000000008</c:v>
                </c:pt>
                <c:pt idx="12562" formatCode="General">
                  <c:v>8.4542900000000003</c:v>
                </c:pt>
                <c:pt idx="12563" formatCode="General">
                  <c:v>8.4549599999999998</c:v>
                </c:pt>
                <c:pt idx="12564" formatCode="General">
                  <c:v>8.4556400000000007</c:v>
                </c:pt>
                <c:pt idx="12565" formatCode="General">
                  <c:v>8.4563100000000002</c:v>
                </c:pt>
                <c:pt idx="12566" formatCode="General">
                  <c:v>8.4569799999999997</c:v>
                </c:pt>
                <c:pt idx="12567" formatCode="General">
                  <c:v>8.4576600000000006</c:v>
                </c:pt>
                <c:pt idx="12568" formatCode="General">
                  <c:v>8.4583300000000001</c:v>
                </c:pt>
                <c:pt idx="12569" formatCode="General">
                  <c:v>8.4589999999999996</c:v>
                </c:pt>
                <c:pt idx="12570" formatCode="General">
                  <c:v>8.4596699999999991</c:v>
                </c:pt>
                <c:pt idx="12571" formatCode="General">
                  <c:v>8.46035</c:v>
                </c:pt>
                <c:pt idx="12572" formatCode="General">
                  <c:v>8.4610199999999995</c:v>
                </c:pt>
                <c:pt idx="12573" formatCode="General">
                  <c:v>8.4616900000000008</c:v>
                </c:pt>
                <c:pt idx="12574" formatCode="General">
                  <c:v>8.4623699999999999</c:v>
                </c:pt>
                <c:pt idx="12575" formatCode="General">
                  <c:v>8.4630399999999995</c:v>
                </c:pt>
                <c:pt idx="12576" formatCode="General">
                  <c:v>8.4637100000000007</c:v>
                </c:pt>
                <c:pt idx="12577" formatCode="General">
                  <c:v>8.4643899999999999</c:v>
                </c:pt>
                <c:pt idx="12578" formatCode="General">
                  <c:v>8.4650599999999994</c:v>
                </c:pt>
                <c:pt idx="12579" formatCode="General">
                  <c:v>8.4657300000000006</c:v>
                </c:pt>
                <c:pt idx="12580" formatCode="General">
                  <c:v>8.4664000000000001</c:v>
                </c:pt>
                <c:pt idx="12581" formatCode="General">
                  <c:v>8.4670799999999993</c:v>
                </c:pt>
                <c:pt idx="12582" formatCode="General">
                  <c:v>8.4677500000000006</c:v>
                </c:pt>
                <c:pt idx="12583" formatCode="General">
                  <c:v>8.4684200000000001</c:v>
                </c:pt>
                <c:pt idx="12584" formatCode="General">
                  <c:v>8.4690999999999992</c:v>
                </c:pt>
                <c:pt idx="12585" formatCode="General">
                  <c:v>8.4697700000000005</c:v>
                </c:pt>
                <c:pt idx="12586" formatCode="General">
                  <c:v>8.47044</c:v>
                </c:pt>
                <c:pt idx="12587" formatCode="General">
                  <c:v>8.4711200000000009</c:v>
                </c:pt>
                <c:pt idx="12588" formatCode="General">
                  <c:v>8.4717900000000004</c:v>
                </c:pt>
                <c:pt idx="12589" formatCode="General">
                  <c:v>8.4724599999999999</c:v>
                </c:pt>
                <c:pt idx="12590" formatCode="General">
                  <c:v>8.4731299999999994</c:v>
                </c:pt>
                <c:pt idx="12591" formatCode="General">
                  <c:v>8.4738100000000003</c:v>
                </c:pt>
                <c:pt idx="12592" formatCode="General">
                  <c:v>8.4744799999999998</c:v>
                </c:pt>
                <c:pt idx="12593" formatCode="General">
                  <c:v>8.4751499999999993</c:v>
                </c:pt>
                <c:pt idx="12594" formatCode="General">
                  <c:v>8.4758300000000002</c:v>
                </c:pt>
                <c:pt idx="12595" formatCode="General">
                  <c:v>8.4764999999999997</c:v>
                </c:pt>
                <c:pt idx="12596" formatCode="General">
                  <c:v>8.4771699999999992</c:v>
                </c:pt>
                <c:pt idx="12597" formatCode="General">
                  <c:v>8.4778500000000001</c:v>
                </c:pt>
                <c:pt idx="12598" formatCode="General">
                  <c:v>8.4785199999999996</c:v>
                </c:pt>
                <c:pt idx="12599" formatCode="General">
                  <c:v>8.4791899999999991</c:v>
                </c:pt>
                <c:pt idx="12600" formatCode="General">
                  <c:v>8.4798600000000004</c:v>
                </c:pt>
                <c:pt idx="12601" formatCode="General">
                  <c:v>8.4805399999999995</c:v>
                </c:pt>
                <c:pt idx="12602" formatCode="General">
                  <c:v>8.4812100000000008</c:v>
                </c:pt>
                <c:pt idx="12603" formatCode="General">
                  <c:v>8.4818800000000003</c:v>
                </c:pt>
                <c:pt idx="12604" formatCode="General">
                  <c:v>8.4825599999999994</c:v>
                </c:pt>
                <c:pt idx="12605" formatCode="General">
                  <c:v>8.4832300000000007</c:v>
                </c:pt>
                <c:pt idx="12606" formatCode="General">
                  <c:v>8.4839000000000002</c:v>
                </c:pt>
                <c:pt idx="12607" formatCode="General">
                  <c:v>8.4845799999999993</c:v>
                </c:pt>
                <c:pt idx="12608" formatCode="General">
                  <c:v>8.4852500000000006</c:v>
                </c:pt>
                <c:pt idx="12609" formatCode="General">
                  <c:v>8.4859200000000001</c:v>
                </c:pt>
                <c:pt idx="12610" formatCode="General">
                  <c:v>8.4865899999999996</c:v>
                </c:pt>
                <c:pt idx="12611" formatCode="General">
                  <c:v>8.4872700000000005</c:v>
                </c:pt>
                <c:pt idx="12612" formatCode="General">
                  <c:v>8.48794</c:v>
                </c:pt>
                <c:pt idx="12613" formatCode="General">
                  <c:v>8.4886099999999995</c:v>
                </c:pt>
                <c:pt idx="12614" formatCode="General">
                  <c:v>8.4892900000000004</c:v>
                </c:pt>
                <c:pt idx="12615" formatCode="General">
                  <c:v>8.48996</c:v>
                </c:pt>
                <c:pt idx="12616" formatCode="General">
                  <c:v>8.4906299999999995</c:v>
                </c:pt>
                <c:pt idx="12617" formatCode="General">
                  <c:v>8.4913100000000004</c:v>
                </c:pt>
                <c:pt idx="12618" formatCode="General">
                  <c:v>8.4919799999999999</c:v>
                </c:pt>
                <c:pt idx="12619" formatCode="General">
                  <c:v>8.4926499999999994</c:v>
                </c:pt>
                <c:pt idx="12620" formatCode="General">
                  <c:v>8.4933200000000006</c:v>
                </c:pt>
                <c:pt idx="12621" formatCode="General">
                  <c:v>8.4939999999999998</c:v>
                </c:pt>
                <c:pt idx="12622" formatCode="General">
                  <c:v>8.4946699999999993</c:v>
                </c:pt>
                <c:pt idx="12623" formatCode="General">
                  <c:v>8.4953400000000006</c:v>
                </c:pt>
                <c:pt idx="12624" formatCode="General">
                  <c:v>8.4960199999999997</c:v>
                </c:pt>
                <c:pt idx="12625" formatCode="General">
                  <c:v>8.4966899999999992</c:v>
                </c:pt>
                <c:pt idx="12626" formatCode="General">
                  <c:v>8.4973600000000005</c:v>
                </c:pt>
                <c:pt idx="12627" formatCode="General">
                  <c:v>8.4980399999999996</c:v>
                </c:pt>
                <c:pt idx="12628" formatCode="General">
                  <c:v>8.4987100000000009</c:v>
                </c:pt>
                <c:pt idx="12629" formatCode="General">
                  <c:v>8.4993800000000004</c:v>
                </c:pt>
                <c:pt idx="12630" formatCode="General">
                  <c:v>8.5000499999999999</c:v>
                </c:pt>
                <c:pt idx="12631" formatCode="General">
                  <c:v>8.5007300000000008</c:v>
                </c:pt>
                <c:pt idx="12632" formatCode="General">
                  <c:v>8.5014000000000003</c:v>
                </c:pt>
                <c:pt idx="12633" formatCode="General">
                  <c:v>8.5020699999999998</c:v>
                </c:pt>
                <c:pt idx="12634" formatCode="General">
                  <c:v>8.5027500000000007</c:v>
                </c:pt>
                <c:pt idx="12635" formatCode="General">
                  <c:v>8.5034200000000002</c:v>
                </c:pt>
                <c:pt idx="12636" formatCode="General">
                  <c:v>8.5040899999999997</c:v>
                </c:pt>
                <c:pt idx="12637" formatCode="General">
                  <c:v>8.5047700000000006</c:v>
                </c:pt>
                <c:pt idx="12638" formatCode="General">
                  <c:v>8.5054400000000001</c:v>
                </c:pt>
                <c:pt idx="12639" formatCode="General">
                  <c:v>8.5061099999999996</c:v>
                </c:pt>
                <c:pt idx="12640" formatCode="General">
                  <c:v>8.5067900000000005</c:v>
                </c:pt>
                <c:pt idx="12641" formatCode="General">
                  <c:v>8.50746</c:v>
                </c:pt>
                <c:pt idx="12642" formatCode="General">
                  <c:v>8.5081299999999995</c:v>
                </c:pt>
                <c:pt idx="12643" formatCode="General">
                  <c:v>8.5088000000000008</c:v>
                </c:pt>
                <c:pt idx="12644" formatCode="General">
                  <c:v>8.5094799999999999</c:v>
                </c:pt>
                <c:pt idx="12645" formatCode="General">
                  <c:v>8.5101499999999994</c:v>
                </c:pt>
                <c:pt idx="12646" formatCode="General">
                  <c:v>8.5108200000000007</c:v>
                </c:pt>
                <c:pt idx="12647" formatCode="General">
                  <c:v>8.5114999999999998</c:v>
                </c:pt>
                <c:pt idx="12648" formatCode="General">
                  <c:v>8.5121699999999993</c:v>
                </c:pt>
                <c:pt idx="12649" formatCode="General">
                  <c:v>8.5128400000000006</c:v>
                </c:pt>
                <c:pt idx="12650" formatCode="General">
                  <c:v>8.5135199999999998</c:v>
                </c:pt>
                <c:pt idx="12651" formatCode="General">
                  <c:v>8.5141899999999993</c:v>
                </c:pt>
                <c:pt idx="12652" formatCode="General">
                  <c:v>8.5148600000000005</c:v>
                </c:pt>
                <c:pt idx="12653" formatCode="General">
                  <c:v>8.51553</c:v>
                </c:pt>
                <c:pt idx="12654" formatCode="General">
                  <c:v>8.5162099999999992</c:v>
                </c:pt>
                <c:pt idx="12655" formatCode="General">
                  <c:v>8.5168800000000005</c:v>
                </c:pt>
                <c:pt idx="12656" formatCode="General">
                  <c:v>8.51755</c:v>
                </c:pt>
                <c:pt idx="12657" formatCode="General">
                  <c:v>8.5182300000000009</c:v>
                </c:pt>
                <c:pt idx="12658" formatCode="General">
                  <c:v>8.5189000000000004</c:v>
                </c:pt>
                <c:pt idx="12659" formatCode="General">
                  <c:v>8.5195699999999999</c:v>
                </c:pt>
                <c:pt idx="12660" formatCode="General">
                  <c:v>8.5202500000000008</c:v>
                </c:pt>
                <c:pt idx="12661" formatCode="General">
                  <c:v>8.5209200000000003</c:v>
                </c:pt>
                <c:pt idx="12662" formatCode="General">
                  <c:v>8.5215899999999998</c:v>
                </c:pt>
                <c:pt idx="12663" formatCode="General">
                  <c:v>8.5222599999999993</c:v>
                </c:pt>
                <c:pt idx="12664" formatCode="General">
                  <c:v>8.5229400000000002</c:v>
                </c:pt>
                <c:pt idx="12665" formatCode="General">
                  <c:v>8.5236099999999997</c:v>
                </c:pt>
                <c:pt idx="12666" formatCode="General">
                  <c:v>8.5242799999999992</c:v>
                </c:pt>
                <c:pt idx="12667" formatCode="General">
                  <c:v>8.5249600000000001</c:v>
                </c:pt>
                <c:pt idx="12668" formatCode="General">
                  <c:v>8.5256299999999996</c:v>
                </c:pt>
                <c:pt idx="12669" formatCode="General">
                  <c:v>8.5263000000000009</c:v>
                </c:pt>
                <c:pt idx="12670" formatCode="General">
                  <c:v>8.52698</c:v>
                </c:pt>
                <c:pt idx="12671" formatCode="General">
                  <c:v>8.5276499999999995</c:v>
                </c:pt>
                <c:pt idx="12672" formatCode="General">
                  <c:v>8.5283200000000008</c:v>
                </c:pt>
                <c:pt idx="12673" formatCode="General">
                  <c:v>8.5289900000000003</c:v>
                </c:pt>
                <c:pt idx="12674" formatCode="General">
                  <c:v>8.5296699999999994</c:v>
                </c:pt>
                <c:pt idx="12675" formatCode="General">
                  <c:v>8.5303400000000007</c:v>
                </c:pt>
                <c:pt idx="12676" formatCode="General">
                  <c:v>8.5310100000000002</c:v>
                </c:pt>
                <c:pt idx="12677" formatCode="General">
                  <c:v>8.5316899999999993</c:v>
                </c:pt>
                <c:pt idx="12678" formatCode="General">
                  <c:v>8.5323600000000006</c:v>
                </c:pt>
                <c:pt idx="12679" formatCode="General">
                  <c:v>8.5330300000000001</c:v>
                </c:pt>
                <c:pt idx="12680" formatCode="General">
                  <c:v>8.5337099999999992</c:v>
                </c:pt>
                <c:pt idx="12681" formatCode="General">
                  <c:v>8.5343800000000005</c:v>
                </c:pt>
                <c:pt idx="12682" formatCode="General">
                  <c:v>8.53505</c:v>
                </c:pt>
                <c:pt idx="12683" formatCode="General">
                  <c:v>8.5357199999999995</c:v>
                </c:pt>
                <c:pt idx="12684" formatCode="General">
                  <c:v>8.5364000000000004</c:v>
                </c:pt>
                <c:pt idx="12685" formatCode="General">
                  <c:v>8.5370699999999999</c:v>
                </c:pt>
                <c:pt idx="12686" formatCode="General">
                  <c:v>8.5377399999999994</c:v>
                </c:pt>
                <c:pt idx="12687" formatCode="General">
                  <c:v>8.5384200000000003</c:v>
                </c:pt>
                <c:pt idx="12688" formatCode="General">
                  <c:v>8.5390899999999998</c:v>
                </c:pt>
                <c:pt idx="12689" formatCode="General">
                  <c:v>8.5397599999999994</c:v>
                </c:pt>
                <c:pt idx="12690" formatCode="General">
                  <c:v>8.5404400000000003</c:v>
                </c:pt>
                <c:pt idx="12691" formatCode="General">
                  <c:v>8.5411099999999998</c:v>
                </c:pt>
                <c:pt idx="12692" formatCode="General">
                  <c:v>8.5417799999999993</c:v>
                </c:pt>
                <c:pt idx="12693" formatCode="General">
                  <c:v>8.5424500000000005</c:v>
                </c:pt>
                <c:pt idx="12694" formatCode="General">
                  <c:v>8.5431299999999997</c:v>
                </c:pt>
                <c:pt idx="12695" formatCode="General">
                  <c:v>8.5437999999999992</c:v>
                </c:pt>
                <c:pt idx="12696" formatCode="General">
                  <c:v>8.5444700000000005</c:v>
                </c:pt>
                <c:pt idx="12697" formatCode="General">
                  <c:v>8.5451499999999996</c:v>
                </c:pt>
                <c:pt idx="12698" formatCode="General">
                  <c:v>8.5458200000000009</c:v>
                </c:pt>
                <c:pt idx="12699" formatCode="General">
                  <c:v>8.5464900000000004</c:v>
                </c:pt>
                <c:pt idx="12700" formatCode="General">
                  <c:v>8.5471699999999995</c:v>
                </c:pt>
                <c:pt idx="12701" formatCode="General">
                  <c:v>8.5478400000000008</c:v>
                </c:pt>
                <c:pt idx="12702" formatCode="General">
                  <c:v>8.5485100000000003</c:v>
                </c:pt>
                <c:pt idx="12703" formatCode="General">
                  <c:v>8.5491799999999998</c:v>
                </c:pt>
                <c:pt idx="12704" formatCode="General">
                  <c:v>8.5498600000000007</c:v>
                </c:pt>
                <c:pt idx="12705" formatCode="General">
                  <c:v>8.5505300000000002</c:v>
                </c:pt>
                <c:pt idx="12706" formatCode="General">
                  <c:v>8.5511999999999997</c:v>
                </c:pt>
                <c:pt idx="12707" formatCode="General">
                  <c:v>8.5518800000000006</c:v>
                </c:pt>
                <c:pt idx="12708" formatCode="General">
                  <c:v>8.5525500000000001</c:v>
                </c:pt>
                <c:pt idx="12709" formatCode="General">
                  <c:v>8.5532199999999996</c:v>
                </c:pt>
                <c:pt idx="12710" formatCode="General">
                  <c:v>8.5539000000000005</c:v>
                </c:pt>
                <c:pt idx="12711" formatCode="General">
                  <c:v>8.55457</c:v>
                </c:pt>
                <c:pt idx="12712" formatCode="General">
                  <c:v>8.5552399999999995</c:v>
                </c:pt>
                <c:pt idx="12713" formatCode="General">
                  <c:v>8.5559100000000008</c:v>
                </c:pt>
                <c:pt idx="12714" formatCode="General">
                  <c:v>8.5565899999999999</c:v>
                </c:pt>
                <c:pt idx="12715" formatCode="General">
                  <c:v>8.5572599999999994</c:v>
                </c:pt>
                <c:pt idx="12716" formatCode="General">
                  <c:v>8.5579300000000007</c:v>
                </c:pt>
                <c:pt idx="12717" formatCode="General">
                  <c:v>8.5586099999999998</c:v>
                </c:pt>
                <c:pt idx="12718" formatCode="General">
                  <c:v>8.5592799999999993</c:v>
                </c:pt>
                <c:pt idx="12719" formatCode="General">
                  <c:v>8.5599500000000006</c:v>
                </c:pt>
                <c:pt idx="12720" formatCode="General">
                  <c:v>8.5606299999999997</c:v>
                </c:pt>
                <c:pt idx="12721" formatCode="General">
                  <c:v>8.5612999999999992</c:v>
                </c:pt>
                <c:pt idx="12722" formatCode="General">
                  <c:v>8.5619700000000005</c:v>
                </c:pt>
                <c:pt idx="12723" formatCode="General">
                  <c:v>8.56264</c:v>
                </c:pt>
                <c:pt idx="12724" formatCode="General">
                  <c:v>8.5633199999999992</c:v>
                </c:pt>
                <c:pt idx="12725" formatCode="General">
                  <c:v>8.5639900000000004</c:v>
                </c:pt>
                <c:pt idx="12726" formatCode="General">
                  <c:v>8.5646599999999999</c:v>
                </c:pt>
                <c:pt idx="12727" formatCode="General">
                  <c:v>8.5653400000000008</c:v>
                </c:pt>
                <c:pt idx="12728" formatCode="General">
                  <c:v>8.5660100000000003</c:v>
                </c:pt>
                <c:pt idx="12729" formatCode="General">
                  <c:v>8.5666799999999999</c:v>
                </c:pt>
                <c:pt idx="12730" formatCode="General">
                  <c:v>8.5673600000000008</c:v>
                </c:pt>
                <c:pt idx="12731" formatCode="General">
                  <c:v>8.5680300000000003</c:v>
                </c:pt>
                <c:pt idx="12732" formatCode="General">
                  <c:v>8.5686999999999998</c:v>
                </c:pt>
                <c:pt idx="12733" formatCode="General">
                  <c:v>8.5693699999999993</c:v>
                </c:pt>
                <c:pt idx="12734" formatCode="General">
                  <c:v>8.5700500000000002</c:v>
                </c:pt>
                <c:pt idx="12735" formatCode="General">
                  <c:v>8.5707199999999997</c:v>
                </c:pt>
                <c:pt idx="12736" formatCode="General">
                  <c:v>8.5713899999999992</c:v>
                </c:pt>
                <c:pt idx="12737" formatCode="General">
                  <c:v>8.5720700000000001</c:v>
                </c:pt>
                <c:pt idx="12738" formatCode="General">
                  <c:v>8.5727399999999996</c:v>
                </c:pt>
                <c:pt idx="12739" formatCode="General">
                  <c:v>8.5734100000000009</c:v>
                </c:pt>
                <c:pt idx="12740" formatCode="General">
                  <c:v>8.57409</c:v>
                </c:pt>
                <c:pt idx="12741" formatCode="General">
                  <c:v>8.5747599999999995</c:v>
                </c:pt>
                <c:pt idx="12742" formatCode="General">
                  <c:v>8.5754300000000008</c:v>
                </c:pt>
                <c:pt idx="12743" formatCode="General">
                  <c:v>8.5761000000000003</c:v>
                </c:pt>
                <c:pt idx="12744" formatCode="General">
                  <c:v>8.5767799999999994</c:v>
                </c:pt>
                <c:pt idx="12745" formatCode="General">
                  <c:v>8.5774500000000007</c:v>
                </c:pt>
                <c:pt idx="12746" formatCode="General">
                  <c:v>8.5781200000000002</c:v>
                </c:pt>
                <c:pt idx="12747" formatCode="General">
                  <c:v>8.5787999999999993</c:v>
                </c:pt>
                <c:pt idx="12748" formatCode="General">
                  <c:v>8.5794700000000006</c:v>
                </c:pt>
                <c:pt idx="12749" formatCode="General">
                  <c:v>8.5801400000000001</c:v>
                </c:pt>
                <c:pt idx="12750" formatCode="General">
                  <c:v>8.5808199999999992</c:v>
                </c:pt>
                <c:pt idx="12751" formatCode="General">
                  <c:v>8.5814900000000005</c:v>
                </c:pt>
                <c:pt idx="12752" formatCode="General">
                  <c:v>8.58216</c:v>
                </c:pt>
                <c:pt idx="12753" formatCode="General">
                  <c:v>8.5828299999999995</c:v>
                </c:pt>
                <c:pt idx="12754" formatCode="General">
                  <c:v>8.5835100000000004</c:v>
                </c:pt>
                <c:pt idx="12755" formatCode="General">
                  <c:v>8.5841799999999999</c:v>
                </c:pt>
                <c:pt idx="12756" formatCode="General">
                  <c:v>8.5848499999999994</c:v>
                </c:pt>
                <c:pt idx="12757" formatCode="General">
                  <c:v>8.5855300000000003</c:v>
                </c:pt>
                <c:pt idx="12758" formatCode="General">
                  <c:v>8.5861999999999998</c:v>
                </c:pt>
                <c:pt idx="12759" formatCode="General">
                  <c:v>8.5868699999999993</c:v>
                </c:pt>
                <c:pt idx="12760" formatCode="General">
                  <c:v>8.5875500000000002</c:v>
                </c:pt>
                <c:pt idx="12761" formatCode="General">
                  <c:v>8.5882199999999997</c:v>
                </c:pt>
                <c:pt idx="12762" formatCode="General">
                  <c:v>8.5888899999999992</c:v>
                </c:pt>
                <c:pt idx="12763" formatCode="General">
                  <c:v>8.5895600000000005</c:v>
                </c:pt>
                <c:pt idx="12764" formatCode="General">
                  <c:v>8.5902399999999997</c:v>
                </c:pt>
                <c:pt idx="12765" formatCode="General">
                  <c:v>8.5909099999999992</c:v>
                </c:pt>
                <c:pt idx="12766" formatCode="General">
                  <c:v>8.5915800000000004</c:v>
                </c:pt>
                <c:pt idx="12767" formatCode="General">
                  <c:v>8.5922599999999996</c:v>
                </c:pt>
                <c:pt idx="12768" formatCode="General">
                  <c:v>8.5929300000000008</c:v>
                </c:pt>
                <c:pt idx="12769" formatCode="General">
                  <c:v>8.5936000000000003</c:v>
                </c:pt>
                <c:pt idx="12770" formatCode="General">
                  <c:v>8.5942799999999995</c:v>
                </c:pt>
                <c:pt idx="12771" formatCode="General">
                  <c:v>8.5949500000000008</c:v>
                </c:pt>
                <c:pt idx="12772" formatCode="General">
                  <c:v>8.5956200000000003</c:v>
                </c:pt>
                <c:pt idx="12773" formatCode="General">
                  <c:v>8.5962899999999998</c:v>
                </c:pt>
                <c:pt idx="12774" formatCode="General">
                  <c:v>8.5969700000000007</c:v>
                </c:pt>
                <c:pt idx="12775" formatCode="General">
                  <c:v>8.5976400000000002</c:v>
                </c:pt>
                <c:pt idx="12776" formatCode="General">
                  <c:v>8.5983099999999997</c:v>
                </c:pt>
                <c:pt idx="12777" formatCode="General">
                  <c:v>8.5989900000000006</c:v>
                </c:pt>
                <c:pt idx="12778" formatCode="General">
                  <c:v>8.5996600000000001</c:v>
                </c:pt>
                <c:pt idx="12779" formatCode="General">
                  <c:v>8.6003299999999996</c:v>
                </c:pt>
                <c:pt idx="12780" formatCode="General">
                  <c:v>8.6010100000000005</c:v>
                </c:pt>
                <c:pt idx="12781" formatCode="General">
                  <c:v>8.60168</c:v>
                </c:pt>
                <c:pt idx="12782" formatCode="General">
                  <c:v>8.6023499999999995</c:v>
                </c:pt>
                <c:pt idx="12783" formatCode="General">
                  <c:v>8.6030200000000008</c:v>
                </c:pt>
                <c:pt idx="12784" formatCode="General">
                  <c:v>8.6036999999999999</c:v>
                </c:pt>
                <c:pt idx="12785" formatCode="General">
                  <c:v>8.6043699999999994</c:v>
                </c:pt>
                <c:pt idx="12786" formatCode="General">
                  <c:v>8.6050400000000007</c:v>
                </c:pt>
                <c:pt idx="12787" formatCode="General">
                  <c:v>8.6057199999999998</c:v>
                </c:pt>
                <c:pt idx="12788" formatCode="General">
                  <c:v>8.6063899999999993</c:v>
                </c:pt>
                <c:pt idx="12789" formatCode="General">
                  <c:v>8.6070600000000006</c:v>
                </c:pt>
                <c:pt idx="12790" formatCode="General">
                  <c:v>8.6077399999999997</c:v>
                </c:pt>
                <c:pt idx="12791" formatCode="General">
                  <c:v>8.6084099999999992</c:v>
                </c:pt>
                <c:pt idx="12792" formatCode="General">
                  <c:v>8.6090800000000005</c:v>
                </c:pt>
                <c:pt idx="12793" formatCode="General">
                  <c:v>8.60975</c:v>
                </c:pt>
                <c:pt idx="12794" formatCode="General">
                  <c:v>8.6104299999999991</c:v>
                </c:pt>
                <c:pt idx="12795" formatCode="General">
                  <c:v>8.6111000000000004</c:v>
                </c:pt>
                <c:pt idx="12796" formatCode="General">
                  <c:v>8.6117699999999999</c:v>
                </c:pt>
                <c:pt idx="12797" formatCode="General">
                  <c:v>8.6124500000000008</c:v>
                </c:pt>
                <c:pt idx="12798" formatCode="General">
                  <c:v>8.6131200000000003</c:v>
                </c:pt>
                <c:pt idx="12799" formatCode="General">
                  <c:v>8.6137899999999998</c:v>
                </c:pt>
                <c:pt idx="12800" formatCode="General">
                  <c:v>8.6144700000000007</c:v>
                </c:pt>
                <c:pt idx="12801" formatCode="General">
                  <c:v>8.6151400000000002</c:v>
                </c:pt>
                <c:pt idx="12802" formatCode="General">
                  <c:v>8.6158099999999997</c:v>
                </c:pt>
                <c:pt idx="12803" formatCode="General">
                  <c:v>8.6164799999999993</c:v>
                </c:pt>
                <c:pt idx="12804" formatCode="General">
                  <c:v>8.6171600000000002</c:v>
                </c:pt>
                <c:pt idx="12805" formatCode="General">
                  <c:v>8.6178299999999997</c:v>
                </c:pt>
                <c:pt idx="12806" formatCode="General">
                  <c:v>8.6184999999999992</c:v>
                </c:pt>
                <c:pt idx="12807" formatCode="General">
                  <c:v>8.6191800000000001</c:v>
                </c:pt>
                <c:pt idx="12808" formatCode="General">
                  <c:v>8.6198499999999996</c:v>
                </c:pt>
                <c:pt idx="12809" formatCode="General">
                  <c:v>8.6205200000000008</c:v>
                </c:pt>
                <c:pt idx="12810" formatCode="General">
                  <c:v>8.6212</c:v>
                </c:pt>
                <c:pt idx="12811" formatCode="General">
                  <c:v>8.6218699999999995</c:v>
                </c:pt>
                <c:pt idx="12812" formatCode="General">
                  <c:v>8.6225400000000008</c:v>
                </c:pt>
                <c:pt idx="12813" formatCode="General">
                  <c:v>8.6232100000000003</c:v>
                </c:pt>
                <c:pt idx="12814" formatCode="General">
                  <c:v>8.6238899999999994</c:v>
                </c:pt>
                <c:pt idx="12815" formatCode="General">
                  <c:v>8.6245600000000007</c:v>
                </c:pt>
                <c:pt idx="12816" formatCode="General">
                  <c:v>8.6252300000000002</c:v>
                </c:pt>
                <c:pt idx="12817" formatCode="General">
                  <c:v>8.6259099999999993</c:v>
                </c:pt>
                <c:pt idx="12818" formatCode="General">
                  <c:v>8.6265800000000006</c:v>
                </c:pt>
                <c:pt idx="12819" formatCode="General">
                  <c:v>8.6272500000000001</c:v>
                </c:pt>
                <c:pt idx="12820" formatCode="General">
                  <c:v>8.6279299999999992</c:v>
                </c:pt>
                <c:pt idx="12821" formatCode="General">
                  <c:v>8.6286000000000005</c:v>
                </c:pt>
                <c:pt idx="12822" formatCode="General">
                  <c:v>8.62927</c:v>
                </c:pt>
                <c:pt idx="12823" formatCode="General">
                  <c:v>8.6299399999999995</c:v>
                </c:pt>
                <c:pt idx="12824" formatCode="General">
                  <c:v>8.6306200000000004</c:v>
                </c:pt>
                <c:pt idx="12825" formatCode="General">
                  <c:v>8.6312899999999999</c:v>
                </c:pt>
                <c:pt idx="12826" formatCode="General">
                  <c:v>8.6319599999999994</c:v>
                </c:pt>
                <c:pt idx="12827" formatCode="General">
                  <c:v>8.6326400000000003</c:v>
                </c:pt>
                <c:pt idx="12828" formatCode="General">
                  <c:v>8.6333099999999998</c:v>
                </c:pt>
                <c:pt idx="12829" formatCode="General">
                  <c:v>8.6339799999999993</c:v>
                </c:pt>
                <c:pt idx="12830" formatCode="General">
                  <c:v>8.6346600000000002</c:v>
                </c:pt>
                <c:pt idx="12831" formatCode="General">
                  <c:v>8.6353299999999997</c:v>
                </c:pt>
                <c:pt idx="12832" formatCode="General">
                  <c:v>8.6359999999999992</c:v>
                </c:pt>
                <c:pt idx="12833" formatCode="General">
                  <c:v>8.6366700000000005</c:v>
                </c:pt>
                <c:pt idx="12834" formatCode="General">
                  <c:v>8.6373499999999996</c:v>
                </c:pt>
                <c:pt idx="12835" formatCode="General">
                  <c:v>8.6380199999999991</c:v>
                </c:pt>
                <c:pt idx="12836" formatCode="General">
                  <c:v>8.6386900000000004</c:v>
                </c:pt>
                <c:pt idx="12837" formatCode="General">
                  <c:v>8.6393699999999995</c:v>
                </c:pt>
                <c:pt idx="12838" formatCode="General">
                  <c:v>8.6400400000000008</c:v>
                </c:pt>
                <c:pt idx="12839" formatCode="General">
                  <c:v>8.6407100000000003</c:v>
                </c:pt>
                <c:pt idx="12840" formatCode="General">
                  <c:v>8.6413899999999995</c:v>
                </c:pt>
                <c:pt idx="12841" formatCode="General">
                  <c:v>8.6420600000000007</c:v>
                </c:pt>
                <c:pt idx="12842" formatCode="General">
                  <c:v>8.6427300000000002</c:v>
                </c:pt>
                <c:pt idx="12843" formatCode="General">
                  <c:v>8.6434099999999994</c:v>
                </c:pt>
                <c:pt idx="12844" formatCode="General">
                  <c:v>8.6440800000000007</c:v>
                </c:pt>
                <c:pt idx="12845" formatCode="General">
                  <c:v>8.6447500000000002</c:v>
                </c:pt>
                <c:pt idx="12846" formatCode="General">
                  <c:v>8.6454199999999997</c:v>
                </c:pt>
                <c:pt idx="12847" formatCode="General">
                  <c:v>8.6461000000000006</c:v>
                </c:pt>
                <c:pt idx="12848" formatCode="General">
                  <c:v>8.6467700000000001</c:v>
                </c:pt>
                <c:pt idx="12849" formatCode="General">
                  <c:v>8.6474399999999996</c:v>
                </c:pt>
                <c:pt idx="12850" formatCode="General">
                  <c:v>8.6481200000000005</c:v>
                </c:pt>
                <c:pt idx="12851" formatCode="General">
                  <c:v>8.64879</c:v>
                </c:pt>
                <c:pt idx="12852" formatCode="General">
                  <c:v>8.6494599999999995</c:v>
                </c:pt>
                <c:pt idx="12853" formatCode="General">
                  <c:v>8.6501400000000004</c:v>
                </c:pt>
                <c:pt idx="12854" formatCode="General">
                  <c:v>8.6508099999999999</c:v>
                </c:pt>
                <c:pt idx="12855" formatCode="General">
                  <c:v>8.6514799999999994</c:v>
                </c:pt>
                <c:pt idx="12856" formatCode="General">
                  <c:v>8.6521500000000007</c:v>
                </c:pt>
                <c:pt idx="12857" formatCode="General">
                  <c:v>8.6528299999999998</c:v>
                </c:pt>
                <c:pt idx="12858" formatCode="General">
                  <c:v>8.6534999999999993</c:v>
                </c:pt>
                <c:pt idx="12859" formatCode="General">
                  <c:v>8.6541700000000006</c:v>
                </c:pt>
                <c:pt idx="12860" formatCode="General">
                  <c:v>8.6548499999999997</c:v>
                </c:pt>
                <c:pt idx="12861" formatCode="General">
                  <c:v>8.6555199999999992</c:v>
                </c:pt>
                <c:pt idx="12862" formatCode="General">
                  <c:v>8.6561900000000005</c:v>
                </c:pt>
                <c:pt idx="12863" formatCode="General">
                  <c:v>8.6568699999999996</c:v>
                </c:pt>
                <c:pt idx="12864" formatCode="General">
                  <c:v>8.6575399999999991</c:v>
                </c:pt>
                <c:pt idx="12865" formatCode="General">
                  <c:v>8.6582100000000004</c:v>
                </c:pt>
                <c:pt idx="12866" formatCode="General">
                  <c:v>8.6588799999999999</c:v>
                </c:pt>
                <c:pt idx="12867" formatCode="General">
                  <c:v>8.6595600000000008</c:v>
                </c:pt>
                <c:pt idx="12868" formatCode="General">
                  <c:v>8.6602300000000003</c:v>
                </c:pt>
                <c:pt idx="12869" formatCode="General">
                  <c:v>8.6608999999999998</c:v>
                </c:pt>
                <c:pt idx="12870" formatCode="General">
                  <c:v>8.6615800000000007</c:v>
                </c:pt>
                <c:pt idx="12871" formatCode="General">
                  <c:v>8.6622500000000002</c:v>
                </c:pt>
                <c:pt idx="12872" formatCode="General">
                  <c:v>8.6629199999999997</c:v>
                </c:pt>
                <c:pt idx="12873" formatCode="General">
                  <c:v>8.6636000000000006</c:v>
                </c:pt>
                <c:pt idx="12874" formatCode="General">
                  <c:v>8.6642700000000001</c:v>
                </c:pt>
                <c:pt idx="12875" formatCode="General">
                  <c:v>8.6649399999999996</c:v>
                </c:pt>
                <c:pt idx="12876" formatCode="General">
                  <c:v>8.6656099999999991</c:v>
                </c:pt>
                <c:pt idx="12877" formatCode="General">
                  <c:v>8.66629</c:v>
                </c:pt>
                <c:pt idx="12878" formatCode="General">
                  <c:v>8.6669599999999996</c:v>
                </c:pt>
                <c:pt idx="12879" formatCode="General">
                  <c:v>8.6676300000000008</c:v>
                </c:pt>
                <c:pt idx="12880" formatCode="General">
                  <c:v>8.66831</c:v>
                </c:pt>
                <c:pt idx="12881" formatCode="General">
                  <c:v>8.6689799999999995</c:v>
                </c:pt>
                <c:pt idx="12882" formatCode="General">
                  <c:v>8.6696500000000007</c:v>
                </c:pt>
                <c:pt idx="12883" formatCode="General">
                  <c:v>8.6703299999999999</c:v>
                </c:pt>
                <c:pt idx="12884" formatCode="General">
                  <c:v>8.6709999999999994</c:v>
                </c:pt>
                <c:pt idx="12885" formatCode="General">
                  <c:v>8.6716700000000007</c:v>
                </c:pt>
                <c:pt idx="12886" formatCode="General">
                  <c:v>8.6723400000000002</c:v>
                </c:pt>
                <c:pt idx="12887" formatCode="General">
                  <c:v>8.6730199999999993</c:v>
                </c:pt>
                <c:pt idx="12888" formatCode="General">
                  <c:v>8.6736900000000006</c:v>
                </c:pt>
                <c:pt idx="12889" formatCode="General">
                  <c:v>8.6743600000000001</c:v>
                </c:pt>
                <c:pt idx="12890" formatCode="General">
                  <c:v>8.6750399999999992</c:v>
                </c:pt>
                <c:pt idx="12891" formatCode="General">
                  <c:v>8.6757100000000005</c:v>
                </c:pt>
                <c:pt idx="12892" formatCode="General">
                  <c:v>8.67638</c:v>
                </c:pt>
                <c:pt idx="12893" formatCode="General">
                  <c:v>8.6770600000000009</c:v>
                </c:pt>
                <c:pt idx="12894" formatCode="General">
                  <c:v>8.6777300000000004</c:v>
                </c:pt>
                <c:pt idx="12895" formatCode="General">
                  <c:v>8.6783999999999999</c:v>
                </c:pt>
                <c:pt idx="12896" formatCode="General">
                  <c:v>8.6790699999999994</c:v>
                </c:pt>
                <c:pt idx="12897" formatCode="General">
                  <c:v>8.6797500000000003</c:v>
                </c:pt>
                <c:pt idx="12898" formatCode="General">
                  <c:v>8.6804199999999998</c:v>
                </c:pt>
                <c:pt idx="12899" formatCode="General">
                  <c:v>8.6810899999999993</c:v>
                </c:pt>
                <c:pt idx="12900" formatCode="General">
                  <c:v>8.6817700000000002</c:v>
                </c:pt>
                <c:pt idx="12901" formatCode="General">
                  <c:v>8.6824399999999997</c:v>
                </c:pt>
                <c:pt idx="12902" formatCode="General">
                  <c:v>8.6831099999999992</c:v>
                </c:pt>
                <c:pt idx="12903" formatCode="General">
                  <c:v>8.6837900000000001</c:v>
                </c:pt>
                <c:pt idx="12904" formatCode="General">
                  <c:v>8.6844599999999996</c:v>
                </c:pt>
                <c:pt idx="12905" formatCode="General">
                  <c:v>8.6851299999999991</c:v>
                </c:pt>
                <c:pt idx="12906" formatCode="General">
                  <c:v>8.6858000000000004</c:v>
                </c:pt>
                <c:pt idx="12907" formatCode="General">
                  <c:v>8.6864799999999995</c:v>
                </c:pt>
                <c:pt idx="12908" formatCode="General">
                  <c:v>8.6871500000000008</c:v>
                </c:pt>
                <c:pt idx="12909" formatCode="General">
                  <c:v>8.6878200000000003</c:v>
                </c:pt>
                <c:pt idx="12910" formatCode="General">
                  <c:v>8.6884999999999994</c:v>
                </c:pt>
                <c:pt idx="12911" formatCode="General">
                  <c:v>8.6891700000000007</c:v>
                </c:pt>
                <c:pt idx="12912" formatCode="General">
                  <c:v>8.6898400000000002</c:v>
                </c:pt>
                <c:pt idx="12913" formatCode="General">
                  <c:v>8.6905199999999994</c:v>
                </c:pt>
                <c:pt idx="12914" formatCode="General">
                  <c:v>8.6911900000000006</c:v>
                </c:pt>
                <c:pt idx="12915" formatCode="General">
                  <c:v>8.6918600000000001</c:v>
                </c:pt>
                <c:pt idx="12916" formatCode="General">
                  <c:v>8.6925299999999996</c:v>
                </c:pt>
                <c:pt idx="12917" formatCode="General">
                  <c:v>8.6932100000000005</c:v>
                </c:pt>
                <c:pt idx="12918" formatCode="General">
                  <c:v>8.6938800000000001</c:v>
                </c:pt>
                <c:pt idx="12919" formatCode="General">
                  <c:v>8.6945499999999996</c:v>
                </c:pt>
                <c:pt idx="12920" formatCode="General">
                  <c:v>8.6952300000000005</c:v>
                </c:pt>
                <c:pt idx="12921" formatCode="General">
                  <c:v>8.6959</c:v>
                </c:pt>
                <c:pt idx="12922" formatCode="General">
                  <c:v>8.6965699999999995</c:v>
                </c:pt>
                <c:pt idx="12923" formatCode="General">
                  <c:v>8.6972500000000004</c:v>
                </c:pt>
                <c:pt idx="12924" formatCode="General">
                  <c:v>8.6979199999999999</c:v>
                </c:pt>
                <c:pt idx="12925" formatCode="General">
                  <c:v>8.6985899999999994</c:v>
                </c:pt>
                <c:pt idx="12926" formatCode="General">
                  <c:v>8.6992600000000007</c:v>
                </c:pt>
                <c:pt idx="12927" formatCode="General">
                  <c:v>8.6999399999999998</c:v>
                </c:pt>
                <c:pt idx="12928" formatCode="General">
                  <c:v>8.7006099999999993</c:v>
                </c:pt>
                <c:pt idx="12929" formatCode="General">
                  <c:v>8.7012800000000006</c:v>
                </c:pt>
                <c:pt idx="12930" formatCode="General">
                  <c:v>8.7019599999999997</c:v>
                </c:pt>
                <c:pt idx="12931" formatCode="General">
                  <c:v>8.7026299999999992</c:v>
                </c:pt>
                <c:pt idx="12932" formatCode="General">
                  <c:v>8.7033000000000005</c:v>
                </c:pt>
                <c:pt idx="12933" formatCode="General">
                  <c:v>8.7039799999999996</c:v>
                </c:pt>
                <c:pt idx="12934" formatCode="General">
                  <c:v>8.7046500000000009</c:v>
                </c:pt>
                <c:pt idx="12935" formatCode="General">
                  <c:v>8.7053200000000004</c:v>
                </c:pt>
                <c:pt idx="12936" formatCode="General">
                  <c:v>8.7059899999999999</c:v>
                </c:pt>
                <c:pt idx="12937" formatCode="General">
                  <c:v>8.7066700000000008</c:v>
                </c:pt>
                <c:pt idx="12938" formatCode="General">
                  <c:v>8.7073400000000003</c:v>
                </c:pt>
                <c:pt idx="12939" formatCode="General">
                  <c:v>8.7080099999999998</c:v>
                </c:pt>
                <c:pt idx="12940" formatCode="General">
                  <c:v>8.7086900000000007</c:v>
                </c:pt>
                <c:pt idx="12941" formatCode="General">
                  <c:v>8.7093600000000002</c:v>
                </c:pt>
                <c:pt idx="12942" formatCode="General">
                  <c:v>8.7100299999999997</c:v>
                </c:pt>
                <c:pt idx="12943" formatCode="General">
                  <c:v>8.7107100000000006</c:v>
                </c:pt>
                <c:pt idx="12944" formatCode="General">
                  <c:v>8.7113800000000001</c:v>
                </c:pt>
                <c:pt idx="12945" formatCode="General">
                  <c:v>8.7120499999999996</c:v>
                </c:pt>
                <c:pt idx="12946" formatCode="General">
                  <c:v>8.7127199999999991</c:v>
                </c:pt>
                <c:pt idx="12947" formatCode="General">
                  <c:v>8.7134</c:v>
                </c:pt>
                <c:pt idx="12948" formatCode="General">
                  <c:v>8.7140699999999995</c:v>
                </c:pt>
                <c:pt idx="12949" formatCode="General">
                  <c:v>8.7147400000000008</c:v>
                </c:pt>
                <c:pt idx="12950" formatCode="General">
                  <c:v>8.7154199999999999</c:v>
                </c:pt>
                <c:pt idx="12951" formatCode="General">
                  <c:v>8.7160899999999994</c:v>
                </c:pt>
                <c:pt idx="12952" formatCode="General">
                  <c:v>8.7167600000000007</c:v>
                </c:pt>
                <c:pt idx="12953" formatCode="General">
                  <c:v>8.7174399999999999</c:v>
                </c:pt>
                <c:pt idx="12954" formatCode="General">
                  <c:v>8.7181099999999994</c:v>
                </c:pt>
                <c:pt idx="12955" formatCode="General">
                  <c:v>8.7187800000000006</c:v>
                </c:pt>
                <c:pt idx="12956" formatCode="General">
                  <c:v>8.7194500000000001</c:v>
                </c:pt>
                <c:pt idx="12957" formatCode="General">
                  <c:v>8.7201299999999993</c:v>
                </c:pt>
                <c:pt idx="12958" formatCode="General">
                  <c:v>8.7208000000000006</c:v>
                </c:pt>
                <c:pt idx="12959" formatCode="General">
                  <c:v>8.7214700000000001</c:v>
                </c:pt>
                <c:pt idx="12960" formatCode="General">
                  <c:v>8.7221499999999992</c:v>
                </c:pt>
                <c:pt idx="12961" formatCode="General">
                  <c:v>8.7228200000000005</c:v>
                </c:pt>
                <c:pt idx="12962" formatCode="General">
                  <c:v>8.72349</c:v>
                </c:pt>
                <c:pt idx="12963" formatCode="General">
                  <c:v>8.7241700000000009</c:v>
                </c:pt>
                <c:pt idx="12964" formatCode="General">
                  <c:v>8.7248400000000004</c:v>
                </c:pt>
                <c:pt idx="12965" formatCode="General">
                  <c:v>8.7255099999999999</c:v>
                </c:pt>
                <c:pt idx="12966" formatCode="General">
                  <c:v>8.7261799999999994</c:v>
                </c:pt>
                <c:pt idx="12967" formatCode="General">
                  <c:v>8.7268600000000003</c:v>
                </c:pt>
                <c:pt idx="12968" formatCode="General">
                  <c:v>8.7275299999999998</c:v>
                </c:pt>
                <c:pt idx="12969" formatCode="General">
                  <c:v>8.7281999999999993</c:v>
                </c:pt>
                <c:pt idx="12970" formatCode="General">
                  <c:v>8.7288800000000002</c:v>
                </c:pt>
                <c:pt idx="12971" formatCode="General">
                  <c:v>8.7295499999999997</c:v>
                </c:pt>
                <c:pt idx="12972" formatCode="General">
                  <c:v>8.7302199999999992</c:v>
                </c:pt>
                <c:pt idx="12973" formatCode="General">
                  <c:v>8.7309000000000001</c:v>
                </c:pt>
                <c:pt idx="12974" formatCode="General">
                  <c:v>8.7315699999999996</c:v>
                </c:pt>
                <c:pt idx="12975" formatCode="General">
                  <c:v>8.7322399999999991</c:v>
                </c:pt>
                <c:pt idx="12976" formatCode="General">
                  <c:v>8.7329100000000004</c:v>
                </c:pt>
                <c:pt idx="12977" formatCode="General">
                  <c:v>8.7335899999999995</c:v>
                </c:pt>
                <c:pt idx="12978" formatCode="General">
                  <c:v>8.7342600000000008</c:v>
                </c:pt>
                <c:pt idx="12979" formatCode="General">
                  <c:v>8.7349300000000003</c:v>
                </c:pt>
                <c:pt idx="12980" formatCode="General">
                  <c:v>8.7356099999999994</c:v>
                </c:pt>
                <c:pt idx="12981" formatCode="General">
                  <c:v>8.7362800000000007</c:v>
                </c:pt>
                <c:pt idx="12982" formatCode="General">
                  <c:v>8.7369500000000002</c:v>
                </c:pt>
                <c:pt idx="12983" formatCode="General">
                  <c:v>8.7376299999999993</c:v>
                </c:pt>
                <c:pt idx="12984" formatCode="General">
                  <c:v>8.7383000000000006</c:v>
                </c:pt>
                <c:pt idx="12985" formatCode="General">
                  <c:v>8.7389700000000001</c:v>
                </c:pt>
                <c:pt idx="12986" formatCode="General">
                  <c:v>8.7396399999999996</c:v>
                </c:pt>
                <c:pt idx="12987" formatCode="General">
                  <c:v>8.7403200000000005</c:v>
                </c:pt>
                <c:pt idx="12988" formatCode="General">
                  <c:v>8.74099</c:v>
                </c:pt>
                <c:pt idx="12989" formatCode="General">
                  <c:v>8.7416599999999995</c:v>
                </c:pt>
                <c:pt idx="12990" formatCode="General">
                  <c:v>8.7423400000000004</c:v>
                </c:pt>
                <c:pt idx="12991" formatCode="General">
                  <c:v>8.7430099999999999</c:v>
                </c:pt>
                <c:pt idx="12992" formatCode="General">
                  <c:v>8.7436799999999995</c:v>
                </c:pt>
                <c:pt idx="12993" formatCode="General">
                  <c:v>8.7443600000000004</c:v>
                </c:pt>
                <c:pt idx="12994" formatCode="General">
                  <c:v>8.7450299999999999</c:v>
                </c:pt>
                <c:pt idx="12995" formatCode="General">
                  <c:v>8.7456999999999994</c:v>
                </c:pt>
                <c:pt idx="12996" formatCode="General">
                  <c:v>8.7463700000000006</c:v>
                </c:pt>
                <c:pt idx="12997" formatCode="General">
                  <c:v>8.7470499999999998</c:v>
                </c:pt>
                <c:pt idx="12998" formatCode="General">
                  <c:v>8.7477199999999993</c:v>
                </c:pt>
                <c:pt idx="12999" formatCode="General">
                  <c:v>8.7483900000000006</c:v>
                </c:pt>
                <c:pt idx="13000" formatCode="General">
                  <c:v>8.7490699999999997</c:v>
                </c:pt>
                <c:pt idx="13001" formatCode="General">
                  <c:v>8.7497399999999992</c:v>
                </c:pt>
                <c:pt idx="13002" formatCode="General">
                  <c:v>8.7504100000000005</c:v>
                </c:pt>
                <c:pt idx="13003" formatCode="General">
                  <c:v>8.7510899999999996</c:v>
                </c:pt>
                <c:pt idx="13004" formatCode="General">
                  <c:v>8.7517600000000009</c:v>
                </c:pt>
                <c:pt idx="13005" formatCode="General">
                  <c:v>8.7524300000000004</c:v>
                </c:pt>
                <c:pt idx="13006" formatCode="General">
                  <c:v>8.7530999999999999</c:v>
                </c:pt>
                <c:pt idx="13007" formatCode="General">
                  <c:v>8.7537800000000008</c:v>
                </c:pt>
                <c:pt idx="13008" formatCode="General">
                  <c:v>8.7544500000000003</c:v>
                </c:pt>
                <c:pt idx="13009" formatCode="General">
                  <c:v>8.7551199999999998</c:v>
                </c:pt>
                <c:pt idx="13010" formatCode="General">
                  <c:v>8.7558000000000007</c:v>
                </c:pt>
                <c:pt idx="13011" formatCode="General">
                  <c:v>8.7564700000000002</c:v>
                </c:pt>
                <c:pt idx="13012" formatCode="General">
                  <c:v>8.7571399999999997</c:v>
                </c:pt>
                <c:pt idx="13013" formatCode="General">
                  <c:v>8.7578200000000006</c:v>
                </c:pt>
                <c:pt idx="13014" formatCode="General">
                  <c:v>8.7584900000000001</c:v>
                </c:pt>
                <c:pt idx="13015" formatCode="General">
                  <c:v>8.7591599999999996</c:v>
                </c:pt>
                <c:pt idx="13016" formatCode="General">
                  <c:v>8.7598299999999991</c:v>
                </c:pt>
                <c:pt idx="13017" formatCode="General">
                  <c:v>8.76051</c:v>
                </c:pt>
                <c:pt idx="13018" formatCode="General">
                  <c:v>8.7611799999999995</c:v>
                </c:pt>
                <c:pt idx="13019" formatCode="General">
                  <c:v>8.7618500000000008</c:v>
                </c:pt>
                <c:pt idx="13020" formatCode="General">
                  <c:v>8.7625299999999999</c:v>
                </c:pt>
                <c:pt idx="13021" formatCode="General">
                  <c:v>8.7631999999999994</c:v>
                </c:pt>
                <c:pt idx="13022" formatCode="General">
                  <c:v>8.7638700000000007</c:v>
                </c:pt>
                <c:pt idx="13023" formatCode="General">
                  <c:v>8.7645499999999998</c:v>
                </c:pt>
                <c:pt idx="13024" formatCode="General">
                  <c:v>8.7652199999999993</c:v>
                </c:pt>
                <c:pt idx="13025" formatCode="General">
                  <c:v>8.7658900000000006</c:v>
                </c:pt>
                <c:pt idx="13026" formatCode="General">
                  <c:v>8.7665600000000001</c:v>
                </c:pt>
                <c:pt idx="13027" formatCode="General">
                  <c:v>8.7672399999999993</c:v>
                </c:pt>
                <c:pt idx="13028" formatCode="General">
                  <c:v>8.7679100000000005</c:v>
                </c:pt>
                <c:pt idx="13029" formatCode="General">
                  <c:v>8.76858</c:v>
                </c:pt>
                <c:pt idx="13030" formatCode="General">
                  <c:v>8.7692599999999992</c:v>
                </c:pt>
                <c:pt idx="13031" formatCode="General">
                  <c:v>8.7699300000000004</c:v>
                </c:pt>
                <c:pt idx="13032" formatCode="General">
                  <c:v>8.7706</c:v>
                </c:pt>
                <c:pt idx="13033" formatCode="General">
                  <c:v>8.7712800000000009</c:v>
                </c:pt>
                <c:pt idx="13034" formatCode="General">
                  <c:v>8.7719500000000004</c:v>
                </c:pt>
                <c:pt idx="13035" formatCode="General">
                  <c:v>8.7726199999999999</c:v>
                </c:pt>
                <c:pt idx="13036" formatCode="General">
                  <c:v>8.7733000000000008</c:v>
                </c:pt>
                <c:pt idx="13037" formatCode="General">
                  <c:v>8.7739700000000003</c:v>
                </c:pt>
                <c:pt idx="13038" formatCode="General">
                  <c:v>8.7746399999999998</c:v>
                </c:pt>
                <c:pt idx="13039" formatCode="General">
                  <c:v>8.7753099999999993</c:v>
                </c:pt>
                <c:pt idx="13040" formatCode="General">
                  <c:v>8.7759900000000002</c:v>
                </c:pt>
                <c:pt idx="13041" formatCode="General">
                  <c:v>8.7766599999999997</c:v>
                </c:pt>
                <c:pt idx="13042" formatCode="General">
                  <c:v>8.7773299999999992</c:v>
                </c:pt>
                <c:pt idx="13043" formatCode="General">
                  <c:v>8.7780100000000001</c:v>
                </c:pt>
                <c:pt idx="13044" formatCode="General">
                  <c:v>8.7786799999999996</c:v>
                </c:pt>
                <c:pt idx="13045" formatCode="General">
                  <c:v>8.7793500000000009</c:v>
                </c:pt>
                <c:pt idx="13046" formatCode="General">
                  <c:v>8.78003</c:v>
                </c:pt>
                <c:pt idx="13047" formatCode="General">
                  <c:v>8.7806999999999995</c:v>
                </c:pt>
                <c:pt idx="13048" formatCode="General">
                  <c:v>8.7813700000000008</c:v>
                </c:pt>
                <c:pt idx="13049" formatCode="General">
                  <c:v>8.7820400000000003</c:v>
                </c:pt>
                <c:pt idx="13050" formatCode="General">
                  <c:v>8.7827199999999994</c:v>
                </c:pt>
                <c:pt idx="13051" formatCode="General">
                  <c:v>8.7833900000000007</c:v>
                </c:pt>
                <c:pt idx="13052" formatCode="General">
                  <c:v>8.7840600000000002</c:v>
                </c:pt>
                <c:pt idx="13053" formatCode="General">
                  <c:v>8.7847399999999993</c:v>
                </c:pt>
                <c:pt idx="13054" formatCode="General">
                  <c:v>8.7854100000000006</c:v>
                </c:pt>
                <c:pt idx="13055" formatCode="General">
                  <c:v>8.7860800000000001</c:v>
                </c:pt>
                <c:pt idx="13056" formatCode="General">
                  <c:v>8.7867599999999992</c:v>
                </c:pt>
                <c:pt idx="13057" formatCode="General">
                  <c:v>8.7874300000000005</c:v>
                </c:pt>
                <c:pt idx="13058" formatCode="General">
                  <c:v>8.7881</c:v>
                </c:pt>
                <c:pt idx="13059" formatCode="General">
                  <c:v>8.7887699999999995</c:v>
                </c:pt>
                <c:pt idx="13060" formatCode="General">
                  <c:v>8.7894500000000004</c:v>
                </c:pt>
                <c:pt idx="13061" formatCode="General">
                  <c:v>8.7901199999999999</c:v>
                </c:pt>
                <c:pt idx="13062" formatCode="General">
                  <c:v>8.7907899999999994</c:v>
                </c:pt>
                <c:pt idx="13063" formatCode="General">
                  <c:v>8.7914700000000003</c:v>
                </c:pt>
                <c:pt idx="13064" formatCode="General">
                  <c:v>8.7921399999999998</c:v>
                </c:pt>
                <c:pt idx="13065" formatCode="General">
                  <c:v>8.7928099999999993</c:v>
                </c:pt>
                <c:pt idx="13066" formatCode="General">
                  <c:v>8.7934900000000003</c:v>
                </c:pt>
                <c:pt idx="13067" formatCode="General">
                  <c:v>8.7941599999999998</c:v>
                </c:pt>
                <c:pt idx="13068" formatCode="General">
                  <c:v>8.7948299999999993</c:v>
                </c:pt>
                <c:pt idx="13069" formatCode="General">
                  <c:v>8.7955000000000005</c:v>
                </c:pt>
                <c:pt idx="13070" formatCode="General">
                  <c:v>8.7961799999999997</c:v>
                </c:pt>
                <c:pt idx="13071" formatCode="General">
                  <c:v>8.7968499999999992</c:v>
                </c:pt>
                <c:pt idx="13072" formatCode="General">
                  <c:v>8.7975200000000005</c:v>
                </c:pt>
                <c:pt idx="13073" formatCode="General">
                  <c:v>8.7981999999999996</c:v>
                </c:pt>
                <c:pt idx="13074" formatCode="General">
                  <c:v>8.7988700000000009</c:v>
                </c:pt>
                <c:pt idx="13075" formatCode="General">
                  <c:v>8.7995400000000004</c:v>
                </c:pt>
                <c:pt idx="13076" formatCode="General">
                  <c:v>8.8002199999999995</c:v>
                </c:pt>
                <c:pt idx="13077" formatCode="General">
                  <c:v>8.8008900000000008</c:v>
                </c:pt>
                <c:pt idx="13078" formatCode="General">
                  <c:v>8.8015600000000003</c:v>
                </c:pt>
                <c:pt idx="13079" formatCode="General">
                  <c:v>8.8022299999999998</c:v>
                </c:pt>
                <c:pt idx="13080" formatCode="General">
                  <c:v>8.8029100000000007</c:v>
                </c:pt>
                <c:pt idx="13081" formatCode="General">
                  <c:v>8.8035800000000002</c:v>
                </c:pt>
                <c:pt idx="13082" formatCode="General">
                  <c:v>8.8042499999999997</c:v>
                </c:pt>
                <c:pt idx="13083" formatCode="General">
                  <c:v>8.8049300000000006</c:v>
                </c:pt>
                <c:pt idx="13084" formatCode="General">
                  <c:v>8.8056000000000001</c:v>
                </c:pt>
                <c:pt idx="13085" formatCode="General">
                  <c:v>8.8062699999999996</c:v>
                </c:pt>
                <c:pt idx="13086" formatCode="General">
                  <c:v>8.8069500000000005</c:v>
                </c:pt>
                <c:pt idx="13087" formatCode="General">
                  <c:v>8.80762</c:v>
                </c:pt>
                <c:pt idx="13088" formatCode="General">
                  <c:v>8.8082899999999995</c:v>
                </c:pt>
                <c:pt idx="13089" formatCode="General">
                  <c:v>8.8089600000000008</c:v>
                </c:pt>
                <c:pt idx="13090" formatCode="General">
                  <c:v>8.8096399999999999</c:v>
                </c:pt>
                <c:pt idx="13091" formatCode="General">
                  <c:v>8.8103099999999994</c:v>
                </c:pt>
                <c:pt idx="13092" formatCode="General">
                  <c:v>8.8109800000000007</c:v>
                </c:pt>
                <c:pt idx="13093" formatCode="General">
                  <c:v>8.8116599999999998</c:v>
                </c:pt>
                <c:pt idx="13094" formatCode="General">
                  <c:v>8.8123299999999993</c:v>
                </c:pt>
                <c:pt idx="13095" formatCode="General">
                  <c:v>8.8130000000000006</c:v>
                </c:pt>
                <c:pt idx="13096" formatCode="General">
                  <c:v>8.8136799999999997</c:v>
                </c:pt>
                <c:pt idx="13097" formatCode="General">
                  <c:v>8.8143499999999992</c:v>
                </c:pt>
                <c:pt idx="13098" formatCode="General">
                  <c:v>8.8150200000000005</c:v>
                </c:pt>
                <c:pt idx="13099" formatCode="General">
                  <c:v>8.81569</c:v>
                </c:pt>
                <c:pt idx="13100" formatCode="General">
                  <c:v>8.8163699999999992</c:v>
                </c:pt>
                <c:pt idx="13101" formatCode="General">
                  <c:v>8.8170400000000004</c:v>
                </c:pt>
                <c:pt idx="13102" formatCode="General">
                  <c:v>8.8177099999999999</c:v>
                </c:pt>
                <c:pt idx="13103" formatCode="General">
                  <c:v>8.8183900000000008</c:v>
                </c:pt>
                <c:pt idx="13104" formatCode="General">
                  <c:v>8.8190600000000003</c:v>
                </c:pt>
                <c:pt idx="13105" formatCode="General">
                  <c:v>8.8197299999999998</c:v>
                </c:pt>
                <c:pt idx="13106" formatCode="General">
                  <c:v>8.8204100000000007</c:v>
                </c:pt>
                <c:pt idx="13107" formatCode="General">
                  <c:v>8.8210800000000003</c:v>
                </c:pt>
                <c:pt idx="13108" formatCode="General">
                  <c:v>8.8217499999999998</c:v>
                </c:pt>
                <c:pt idx="13109" formatCode="General">
                  <c:v>8.8224199999999993</c:v>
                </c:pt>
                <c:pt idx="13110" formatCode="General">
                  <c:v>8.8231000000000002</c:v>
                </c:pt>
                <c:pt idx="13111" formatCode="General">
                  <c:v>8.8237699999999997</c:v>
                </c:pt>
                <c:pt idx="13112" formatCode="General">
                  <c:v>8.8244399999999992</c:v>
                </c:pt>
                <c:pt idx="13113" formatCode="General">
                  <c:v>8.8251200000000001</c:v>
                </c:pt>
                <c:pt idx="13114" formatCode="General">
                  <c:v>8.8257899999999996</c:v>
                </c:pt>
                <c:pt idx="13115" formatCode="General">
                  <c:v>8.8264600000000009</c:v>
                </c:pt>
                <c:pt idx="13116" formatCode="General">
                  <c:v>8.82714</c:v>
                </c:pt>
                <c:pt idx="13117" formatCode="General">
                  <c:v>8.8278099999999995</c:v>
                </c:pt>
                <c:pt idx="13118" formatCode="General">
                  <c:v>8.8284800000000008</c:v>
                </c:pt>
                <c:pt idx="13119" formatCode="General">
                  <c:v>8.8291500000000003</c:v>
                </c:pt>
                <c:pt idx="13120" formatCode="General">
                  <c:v>8.8298299999999994</c:v>
                </c:pt>
                <c:pt idx="13121" formatCode="General">
                  <c:v>8.8305000000000007</c:v>
                </c:pt>
                <c:pt idx="13122" formatCode="General">
                  <c:v>8.8311700000000002</c:v>
                </c:pt>
                <c:pt idx="13123" formatCode="General">
                  <c:v>8.8318499999999993</c:v>
                </c:pt>
                <c:pt idx="13124" formatCode="General">
                  <c:v>8.8325200000000006</c:v>
                </c:pt>
                <c:pt idx="13125" formatCode="General">
                  <c:v>8.8331900000000001</c:v>
                </c:pt>
                <c:pt idx="13126" formatCode="General">
                  <c:v>8.8338699999999992</c:v>
                </c:pt>
                <c:pt idx="13127" formatCode="General">
                  <c:v>8.8345400000000005</c:v>
                </c:pt>
                <c:pt idx="13128" formatCode="General">
                  <c:v>8.83521</c:v>
                </c:pt>
                <c:pt idx="13129" formatCode="General">
                  <c:v>8.8358799999999995</c:v>
                </c:pt>
                <c:pt idx="13130" formatCode="General">
                  <c:v>8.8365600000000004</c:v>
                </c:pt>
                <c:pt idx="13131" formatCode="General">
                  <c:v>8.8372299999999999</c:v>
                </c:pt>
                <c:pt idx="13132" formatCode="General">
                  <c:v>8.8378999999999994</c:v>
                </c:pt>
                <c:pt idx="13133" formatCode="General">
                  <c:v>8.8385800000000003</c:v>
                </c:pt>
                <c:pt idx="13134" formatCode="General">
                  <c:v>8.8392499999999998</c:v>
                </c:pt>
                <c:pt idx="13135" formatCode="General">
                  <c:v>8.8399199999999993</c:v>
                </c:pt>
                <c:pt idx="13136" formatCode="General">
                  <c:v>8.8406000000000002</c:v>
                </c:pt>
                <c:pt idx="13137" formatCode="General">
                  <c:v>8.8412699999999997</c:v>
                </c:pt>
                <c:pt idx="13138" formatCode="General">
                  <c:v>8.8419399999999992</c:v>
                </c:pt>
                <c:pt idx="13139" formatCode="General">
                  <c:v>8.8426100000000005</c:v>
                </c:pt>
                <c:pt idx="13140" formatCode="General">
                  <c:v>8.8432899999999997</c:v>
                </c:pt>
                <c:pt idx="13141" formatCode="General">
                  <c:v>8.8439599999999992</c:v>
                </c:pt>
                <c:pt idx="13142" formatCode="General">
                  <c:v>8.8446300000000004</c:v>
                </c:pt>
                <c:pt idx="13143" formatCode="General">
                  <c:v>8.8453099999999996</c:v>
                </c:pt>
                <c:pt idx="13144" formatCode="General">
                  <c:v>8.8459800000000008</c:v>
                </c:pt>
                <c:pt idx="13145" formatCode="General">
                  <c:v>8.8466500000000003</c:v>
                </c:pt>
                <c:pt idx="13146" formatCode="General">
                  <c:v>8.8473299999999995</c:v>
                </c:pt>
                <c:pt idx="13147" formatCode="General">
                  <c:v>8.8480000000000008</c:v>
                </c:pt>
                <c:pt idx="13148" formatCode="General">
                  <c:v>8.8486700000000003</c:v>
                </c:pt>
                <c:pt idx="13149" formatCode="General">
                  <c:v>8.8493399999999998</c:v>
                </c:pt>
                <c:pt idx="13150" formatCode="General">
                  <c:v>8.8500200000000007</c:v>
                </c:pt>
                <c:pt idx="13151" formatCode="General">
                  <c:v>8.8506900000000002</c:v>
                </c:pt>
                <c:pt idx="13152" formatCode="General">
                  <c:v>8.8513599999999997</c:v>
                </c:pt>
                <c:pt idx="13153" formatCode="General">
                  <c:v>8.8520400000000006</c:v>
                </c:pt>
                <c:pt idx="13154" formatCode="General">
                  <c:v>8.8527100000000001</c:v>
                </c:pt>
                <c:pt idx="13155" formatCode="General">
                  <c:v>8.8533799999999996</c:v>
                </c:pt>
                <c:pt idx="13156" formatCode="General">
                  <c:v>8.8540600000000005</c:v>
                </c:pt>
                <c:pt idx="13157" formatCode="General">
                  <c:v>8.85473</c:v>
                </c:pt>
                <c:pt idx="13158" formatCode="General">
                  <c:v>8.8553999999999995</c:v>
                </c:pt>
                <c:pt idx="13159" formatCode="General">
                  <c:v>8.8560700000000008</c:v>
                </c:pt>
                <c:pt idx="13160" formatCode="General">
                  <c:v>8.8567499999999999</c:v>
                </c:pt>
                <c:pt idx="13161" formatCode="General">
                  <c:v>8.8574199999999994</c:v>
                </c:pt>
                <c:pt idx="13162" formatCode="General">
                  <c:v>8.8580900000000007</c:v>
                </c:pt>
                <c:pt idx="13163" formatCode="General">
                  <c:v>8.8587699999999998</c:v>
                </c:pt>
                <c:pt idx="13164" formatCode="General">
                  <c:v>8.8594399999999993</c:v>
                </c:pt>
                <c:pt idx="13165" formatCode="General">
                  <c:v>8.8601100000000006</c:v>
                </c:pt>
                <c:pt idx="13166" formatCode="General">
                  <c:v>8.8607899999999997</c:v>
                </c:pt>
                <c:pt idx="13167" formatCode="General">
                  <c:v>8.8614599999999992</c:v>
                </c:pt>
                <c:pt idx="13168" formatCode="General">
                  <c:v>8.8621300000000005</c:v>
                </c:pt>
                <c:pt idx="13169" formatCode="General">
                  <c:v>8.8628</c:v>
                </c:pt>
                <c:pt idx="13170" formatCode="General">
                  <c:v>8.8634799999999991</c:v>
                </c:pt>
                <c:pt idx="13171" formatCode="General">
                  <c:v>8.8641500000000004</c:v>
                </c:pt>
                <c:pt idx="13172" formatCode="General">
                  <c:v>8.8648199999999999</c:v>
                </c:pt>
                <c:pt idx="13173" formatCode="General">
                  <c:v>8.8655000000000008</c:v>
                </c:pt>
                <c:pt idx="13174" formatCode="General">
                  <c:v>8.8661700000000003</c:v>
                </c:pt>
                <c:pt idx="13175" formatCode="General">
                  <c:v>8.8668399999999998</c:v>
                </c:pt>
                <c:pt idx="13176" formatCode="General">
                  <c:v>8.8675200000000007</c:v>
                </c:pt>
                <c:pt idx="13177" formatCode="General">
                  <c:v>8.8681900000000002</c:v>
                </c:pt>
                <c:pt idx="13178" formatCode="General">
                  <c:v>8.8688599999999997</c:v>
                </c:pt>
                <c:pt idx="13179" formatCode="General">
                  <c:v>8.8695299999999992</c:v>
                </c:pt>
                <c:pt idx="13180" formatCode="General">
                  <c:v>8.8702100000000002</c:v>
                </c:pt>
                <c:pt idx="13181" formatCode="General">
                  <c:v>8.8708799999999997</c:v>
                </c:pt>
                <c:pt idx="13182" formatCode="General">
                  <c:v>8.8715499999999992</c:v>
                </c:pt>
                <c:pt idx="13183" formatCode="General">
                  <c:v>8.8722300000000001</c:v>
                </c:pt>
                <c:pt idx="13184" formatCode="General">
                  <c:v>8.8728999999999996</c:v>
                </c:pt>
                <c:pt idx="13185" formatCode="General">
                  <c:v>8.8735700000000008</c:v>
                </c:pt>
                <c:pt idx="13186" formatCode="General">
                  <c:v>8.87425</c:v>
                </c:pt>
                <c:pt idx="13187" formatCode="General">
                  <c:v>8.8749199999999995</c:v>
                </c:pt>
                <c:pt idx="13188" formatCode="General">
                  <c:v>8.8755900000000008</c:v>
                </c:pt>
                <c:pt idx="13189" formatCode="General">
                  <c:v>8.8762600000000003</c:v>
                </c:pt>
                <c:pt idx="13190" formatCode="General">
                  <c:v>8.8769399999999994</c:v>
                </c:pt>
                <c:pt idx="13191" formatCode="General">
                  <c:v>8.8776100000000007</c:v>
                </c:pt>
                <c:pt idx="13192" formatCode="General">
                  <c:v>8.8782800000000002</c:v>
                </c:pt>
                <c:pt idx="13193" formatCode="General">
                  <c:v>8.8789599999999993</c:v>
                </c:pt>
                <c:pt idx="13194" formatCode="General">
                  <c:v>8.8796300000000006</c:v>
                </c:pt>
                <c:pt idx="13195" formatCode="General">
                  <c:v>8.8803000000000001</c:v>
                </c:pt>
                <c:pt idx="13196" formatCode="General">
                  <c:v>8.8809799999999992</c:v>
                </c:pt>
                <c:pt idx="13197" formatCode="General">
                  <c:v>8.8816500000000005</c:v>
                </c:pt>
                <c:pt idx="13198" formatCode="General">
                  <c:v>8.88232</c:v>
                </c:pt>
                <c:pt idx="13199" formatCode="General">
                  <c:v>8.8829899999999995</c:v>
                </c:pt>
                <c:pt idx="13200" formatCode="General">
                  <c:v>8.8836700000000004</c:v>
                </c:pt>
                <c:pt idx="13201" formatCode="General">
                  <c:v>8.8843399999999999</c:v>
                </c:pt>
                <c:pt idx="13202" formatCode="General">
                  <c:v>8.8850099999999994</c:v>
                </c:pt>
                <c:pt idx="13203" formatCode="General">
                  <c:v>8.8856900000000003</c:v>
                </c:pt>
                <c:pt idx="13204" formatCode="General">
                  <c:v>8.8863599999999998</c:v>
                </c:pt>
                <c:pt idx="13205" formatCode="General">
                  <c:v>8.8870299999999993</c:v>
                </c:pt>
                <c:pt idx="13206" formatCode="General">
                  <c:v>8.8877100000000002</c:v>
                </c:pt>
                <c:pt idx="13207" formatCode="General">
                  <c:v>8.8883799999999997</c:v>
                </c:pt>
                <c:pt idx="13208" formatCode="General">
                  <c:v>8.8890499999999992</c:v>
                </c:pt>
                <c:pt idx="13209" formatCode="General">
                  <c:v>8.8897200000000005</c:v>
                </c:pt>
                <c:pt idx="13210" formatCode="General">
                  <c:v>8.8903999999999996</c:v>
                </c:pt>
                <c:pt idx="13211" formatCode="General">
                  <c:v>8.8910699999999991</c:v>
                </c:pt>
                <c:pt idx="13212" formatCode="General">
                  <c:v>8.8917400000000004</c:v>
                </c:pt>
                <c:pt idx="13213" formatCode="General">
                  <c:v>8.8924199999999995</c:v>
                </c:pt>
                <c:pt idx="13214" formatCode="General">
                  <c:v>8.8930900000000008</c:v>
                </c:pt>
                <c:pt idx="13215" formatCode="General">
                  <c:v>8.8937600000000003</c:v>
                </c:pt>
                <c:pt idx="13216" formatCode="General">
                  <c:v>8.8944399999999995</c:v>
                </c:pt>
                <c:pt idx="13217" formatCode="General">
                  <c:v>8.8951100000000007</c:v>
                </c:pt>
                <c:pt idx="13218" formatCode="General">
                  <c:v>8.8957800000000002</c:v>
                </c:pt>
                <c:pt idx="13219" formatCode="General">
                  <c:v>8.8964499999999997</c:v>
                </c:pt>
                <c:pt idx="13220" formatCode="General">
                  <c:v>8.8971300000000006</c:v>
                </c:pt>
                <c:pt idx="13221" formatCode="General">
                  <c:v>8.8978000000000002</c:v>
                </c:pt>
                <c:pt idx="13222" formatCode="General">
                  <c:v>8.8984699999999997</c:v>
                </c:pt>
                <c:pt idx="13223" formatCode="General">
                  <c:v>8.8991500000000006</c:v>
                </c:pt>
                <c:pt idx="13224" formatCode="General">
                  <c:v>8.8998200000000001</c:v>
                </c:pt>
                <c:pt idx="13225" formatCode="General">
                  <c:v>8.9004899999999996</c:v>
                </c:pt>
                <c:pt idx="13226" formatCode="General">
                  <c:v>8.9011700000000005</c:v>
                </c:pt>
                <c:pt idx="13227" formatCode="General">
                  <c:v>8.90184</c:v>
                </c:pt>
                <c:pt idx="13228" formatCode="General">
                  <c:v>8.9025099999999995</c:v>
                </c:pt>
                <c:pt idx="13229" formatCode="General">
                  <c:v>8.9031900000000004</c:v>
                </c:pt>
                <c:pt idx="13230" formatCode="General">
                  <c:v>8.9038599999999999</c:v>
                </c:pt>
                <c:pt idx="13231" formatCode="General">
                  <c:v>8.9045299999999994</c:v>
                </c:pt>
                <c:pt idx="13232" formatCode="General">
                  <c:v>8.9052000000000007</c:v>
                </c:pt>
                <c:pt idx="13233" formatCode="General">
                  <c:v>8.9058799999999998</c:v>
                </c:pt>
                <c:pt idx="13234" formatCode="General">
                  <c:v>8.9065499999999993</c:v>
                </c:pt>
                <c:pt idx="13235" formatCode="General">
                  <c:v>8.9072200000000006</c:v>
                </c:pt>
                <c:pt idx="13236" formatCode="General">
                  <c:v>8.9078999999999997</c:v>
                </c:pt>
                <c:pt idx="13237" formatCode="General">
                  <c:v>8.9085699999999992</c:v>
                </c:pt>
                <c:pt idx="13238" formatCode="General">
                  <c:v>8.9092400000000005</c:v>
                </c:pt>
                <c:pt idx="13239" formatCode="General">
                  <c:v>8.9099199999999996</c:v>
                </c:pt>
                <c:pt idx="13240" formatCode="General">
                  <c:v>8.9105899999999991</c:v>
                </c:pt>
                <c:pt idx="13241" formatCode="General">
                  <c:v>8.9112600000000004</c:v>
                </c:pt>
                <c:pt idx="13242" formatCode="General">
                  <c:v>8.9119299999999999</c:v>
                </c:pt>
                <c:pt idx="13243" formatCode="General">
                  <c:v>8.9126100000000008</c:v>
                </c:pt>
                <c:pt idx="13244" formatCode="General">
                  <c:v>8.9132800000000003</c:v>
                </c:pt>
                <c:pt idx="13245" formatCode="General">
                  <c:v>8.9139499999999998</c:v>
                </c:pt>
                <c:pt idx="13246" formatCode="General">
                  <c:v>8.9146300000000007</c:v>
                </c:pt>
                <c:pt idx="13247" formatCode="General">
                  <c:v>8.9153000000000002</c:v>
                </c:pt>
                <c:pt idx="13248" formatCode="General">
                  <c:v>8.9159699999999997</c:v>
                </c:pt>
                <c:pt idx="13249" formatCode="General">
                  <c:v>8.9166500000000006</c:v>
                </c:pt>
                <c:pt idx="13250" formatCode="General">
                  <c:v>8.9173200000000001</c:v>
                </c:pt>
                <c:pt idx="13251" formatCode="General">
                  <c:v>8.9179899999999996</c:v>
                </c:pt>
                <c:pt idx="13252" formatCode="General">
                  <c:v>8.9186599999999991</c:v>
                </c:pt>
                <c:pt idx="13253" formatCode="General">
                  <c:v>8.91934</c:v>
                </c:pt>
                <c:pt idx="13254" formatCode="General">
                  <c:v>8.9200099999999996</c:v>
                </c:pt>
                <c:pt idx="13255" formatCode="General">
                  <c:v>8.9206800000000008</c:v>
                </c:pt>
                <c:pt idx="13256" formatCode="General">
                  <c:v>8.92136</c:v>
                </c:pt>
                <c:pt idx="13257" formatCode="General">
                  <c:v>8.9220299999999995</c:v>
                </c:pt>
                <c:pt idx="13258" formatCode="General">
                  <c:v>8.9227000000000007</c:v>
                </c:pt>
                <c:pt idx="13259" formatCode="General">
                  <c:v>8.9233799999999999</c:v>
                </c:pt>
                <c:pt idx="13260" formatCode="General">
                  <c:v>8.9240499999999994</c:v>
                </c:pt>
                <c:pt idx="13261" formatCode="General">
                  <c:v>8.9247200000000007</c:v>
                </c:pt>
                <c:pt idx="13262" formatCode="General">
                  <c:v>8.9253900000000002</c:v>
                </c:pt>
                <c:pt idx="13263" formatCode="General">
                  <c:v>8.9260699999999993</c:v>
                </c:pt>
                <c:pt idx="13264" formatCode="General">
                  <c:v>8.9267400000000006</c:v>
                </c:pt>
                <c:pt idx="13265" formatCode="General">
                  <c:v>8.9274100000000001</c:v>
                </c:pt>
                <c:pt idx="13266" formatCode="General">
                  <c:v>8.9280899999999992</c:v>
                </c:pt>
                <c:pt idx="13267" formatCode="General">
                  <c:v>8.9287600000000005</c:v>
                </c:pt>
                <c:pt idx="13268" formatCode="General">
                  <c:v>8.92943</c:v>
                </c:pt>
                <c:pt idx="13269" formatCode="General">
                  <c:v>8.9301100000000009</c:v>
                </c:pt>
                <c:pt idx="13270" formatCode="General">
                  <c:v>8.9307800000000004</c:v>
                </c:pt>
                <c:pt idx="13271" formatCode="General">
                  <c:v>8.9314499999999999</c:v>
                </c:pt>
                <c:pt idx="13272" formatCode="General">
                  <c:v>8.9321199999999994</c:v>
                </c:pt>
                <c:pt idx="13273" formatCode="General">
                  <c:v>8.9328000000000003</c:v>
                </c:pt>
                <c:pt idx="13274" formatCode="General">
                  <c:v>8.9334699999999998</c:v>
                </c:pt>
                <c:pt idx="13275" formatCode="General">
                  <c:v>8.9341399999999993</c:v>
                </c:pt>
                <c:pt idx="13276" formatCode="General">
                  <c:v>8.9348200000000002</c:v>
                </c:pt>
                <c:pt idx="13277" formatCode="General">
                  <c:v>8.9354899999999997</c:v>
                </c:pt>
                <c:pt idx="13278" formatCode="General">
                  <c:v>8.9361599999999992</c:v>
                </c:pt>
                <c:pt idx="13279" formatCode="General">
                  <c:v>8.9368400000000001</c:v>
                </c:pt>
                <c:pt idx="13280" formatCode="General">
                  <c:v>8.9375099999999996</c:v>
                </c:pt>
                <c:pt idx="13281" formatCode="General">
                  <c:v>8.9381799999999991</c:v>
                </c:pt>
                <c:pt idx="13282" formatCode="General">
                  <c:v>8.9388500000000004</c:v>
                </c:pt>
                <c:pt idx="13283" formatCode="General">
                  <c:v>8.9395299999999995</c:v>
                </c:pt>
                <c:pt idx="13284" formatCode="General">
                  <c:v>8.9402000000000008</c:v>
                </c:pt>
                <c:pt idx="13285" formatCode="General">
                  <c:v>8.9408700000000003</c:v>
                </c:pt>
                <c:pt idx="13286" formatCode="General">
                  <c:v>8.9415499999999994</c:v>
                </c:pt>
                <c:pt idx="13287" formatCode="General">
                  <c:v>8.9422200000000007</c:v>
                </c:pt>
                <c:pt idx="13288" formatCode="General">
                  <c:v>8.9428900000000002</c:v>
                </c:pt>
                <c:pt idx="13289" formatCode="General">
                  <c:v>8.9435699999999994</c:v>
                </c:pt>
                <c:pt idx="13290" formatCode="General">
                  <c:v>8.9442400000000006</c:v>
                </c:pt>
                <c:pt idx="13291" formatCode="General">
                  <c:v>8.9449100000000001</c:v>
                </c:pt>
                <c:pt idx="13292" formatCode="General">
                  <c:v>8.9455799999999996</c:v>
                </c:pt>
                <c:pt idx="13293" formatCode="General">
                  <c:v>8.9462600000000005</c:v>
                </c:pt>
                <c:pt idx="13294" formatCode="General">
                  <c:v>8.94693</c:v>
                </c:pt>
                <c:pt idx="13295" formatCode="General">
                  <c:v>8.9475999999999996</c:v>
                </c:pt>
                <c:pt idx="13296" formatCode="General">
                  <c:v>8.9482800000000005</c:v>
                </c:pt>
                <c:pt idx="13297" formatCode="General">
                  <c:v>8.94895</c:v>
                </c:pt>
                <c:pt idx="13298" formatCode="General">
                  <c:v>8.9496199999999995</c:v>
                </c:pt>
                <c:pt idx="13299" formatCode="General">
                  <c:v>8.9503000000000004</c:v>
                </c:pt>
                <c:pt idx="13300" formatCode="General">
                  <c:v>8.9509699999999999</c:v>
                </c:pt>
                <c:pt idx="13301" formatCode="General">
                  <c:v>8.9516399999999994</c:v>
                </c:pt>
                <c:pt idx="13302" formatCode="General">
                  <c:v>8.9523100000000007</c:v>
                </c:pt>
                <c:pt idx="13303" formatCode="General">
                  <c:v>8.9529899999999998</c:v>
                </c:pt>
                <c:pt idx="13304" formatCode="General">
                  <c:v>8.9536599999999993</c:v>
                </c:pt>
                <c:pt idx="13305" formatCode="General">
                  <c:v>8.9543300000000006</c:v>
                </c:pt>
                <c:pt idx="13306" formatCode="General">
                  <c:v>8.9550099999999997</c:v>
                </c:pt>
                <c:pt idx="13307" formatCode="General">
                  <c:v>8.9556799999999992</c:v>
                </c:pt>
                <c:pt idx="13308" formatCode="General">
                  <c:v>8.9563500000000005</c:v>
                </c:pt>
                <c:pt idx="13309" formatCode="General">
                  <c:v>8.9570299999999996</c:v>
                </c:pt>
                <c:pt idx="13310" formatCode="General">
                  <c:v>8.9577000000000009</c:v>
                </c:pt>
                <c:pt idx="13311" formatCode="General">
                  <c:v>8.9583700000000004</c:v>
                </c:pt>
                <c:pt idx="13312" formatCode="General">
                  <c:v>8.9590399999999999</c:v>
                </c:pt>
                <c:pt idx="13313" formatCode="General">
                  <c:v>8.9597200000000008</c:v>
                </c:pt>
                <c:pt idx="13314" formatCode="General">
                  <c:v>8.9603900000000003</c:v>
                </c:pt>
                <c:pt idx="13315" formatCode="General">
                  <c:v>8.9610599999999998</c:v>
                </c:pt>
                <c:pt idx="13316" formatCode="General">
                  <c:v>8.9617400000000007</c:v>
                </c:pt>
                <c:pt idx="13317" formatCode="General">
                  <c:v>8.9624100000000002</c:v>
                </c:pt>
                <c:pt idx="13318" formatCode="General">
                  <c:v>8.9630799999999997</c:v>
                </c:pt>
                <c:pt idx="13319" formatCode="General">
                  <c:v>8.9637600000000006</c:v>
                </c:pt>
                <c:pt idx="13320" formatCode="General">
                  <c:v>8.9644300000000001</c:v>
                </c:pt>
                <c:pt idx="13321" formatCode="General">
                  <c:v>8.9650999999999996</c:v>
                </c:pt>
                <c:pt idx="13322" formatCode="General">
                  <c:v>8.9657699999999991</c:v>
                </c:pt>
                <c:pt idx="13323" formatCode="General">
                  <c:v>8.96645</c:v>
                </c:pt>
                <c:pt idx="13324" formatCode="General">
                  <c:v>8.9671199999999995</c:v>
                </c:pt>
                <c:pt idx="13325" formatCode="General">
                  <c:v>8.9677900000000008</c:v>
                </c:pt>
                <c:pt idx="13326" formatCode="General">
                  <c:v>8.9684699999999999</c:v>
                </c:pt>
                <c:pt idx="13327" formatCode="General">
                  <c:v>8.9691399999999994</c:v>
                </c:pt>
                <c:pt idx="13328" formatCode="General">
                  <c:v>8.9698100000000007</c:v>
                </c:pt>
                <c:pt idx="13329" formatCode="General">
                  <c:v>8.9704899999999999</c:v>
                </c:pt>
                <c:pt idx="13330" formatCode="General">
                  <c:v>8.9711599999999994</c:v>
                </c:pt>
                <c:pt idx="13331" formatCode="General">
                  <c:v>8.9718300000000006</c:v>
                </c:pt>
                <c:pt idx="13332" formatCode="General">
                  <c:v>8.9725000000000001</c:v>
                </c:pt>
                <c:pt idx="13333" formatCode="General">
                  <c:v>8.9731799999999993</c:v>
                </c:pt>
                <c:pt idx="13334" formatCode="General">
                  <c:v>8.9738500000000005</c:v>
                </c:pt>
                <c:pt idx="13335" formatCode="General">
                  <c:v>8.9745200000000001</c:v>
                </c:pt>
                <c:pt idx="13336" formatCode="General">
                  <c:v>8.9751999999999992</c:v>
                </c:pt>
                <c:pt idx="13337" formatCode="General">
                  <c:v>8.9758700000000005</c:v>
                </c:pt>
                <c:pt idx="13338" formatCode="General">
                  <c:v>8.97654</c:v>
                </c:pt>
                <c:pt idx="13339" formatCode="General">
                  <c:v>8.9772200000000009</c:v>
                </c:pt>
                <c:pt idx="13340" formatCode="General">
                  <c:v>8.9778900000000004</c:v>
                </c:pt>
                <c:pt idx="13341" formatCode="General">
                  <c:v>8.9785599999999999</c:v>
                </c:pt>
                <c:pt idx="13342" formatCode="General">
                  <c:v>8.9792299999999994</c:v>
                </c:pt>
                <c:pt idx="13343" formatCode="General">
                  <c:v>8.9799100000000003</c:v>
                </c:pt>
                <c:pt idx="13344" formatCode="General">
                  <c:v>8.9805799999999998</c:v>
                </c:pt>
                <c:pt idx="13345" formatCode="General">
                  <c:v>8.9812499999999993</c:v>
                </c:pt>
                <c:pt idx="13346" formatCode="General">
                  <c:v>8.9819300000000002</c:v>
                </c:pt>
                <c:pt idx="13347" formatCode="General">
                  <c:v>8.9825999999999997</c:v>
                </c:pt>
                <c:pt idx="13348" formatCode="General">
                  <c:v>8.9832699999999992</c:v>
                </c:pt>
                <c:pt idx="13349" formatCode="General">
                  <c:v>8.9839500000000001</c:v>
                </c:pt>
                <c:pt idx="13350" formatCode="General">
                  <c:v>8.9846199999999996</c:v>
                </c:pt>
                <c:pt idx="13351" formatCode="General">
                  <c:v>8.9852900000000009</c:v>
                </c:pt>
                <c:pt idx="13352" formatCode="General">
                  <c:v>8.9859600000000004</c:v>
                </c:pt>
                <c:pt idx="13353" formatCode="General">
                  <c:v>8.9866399999999995</c:v>
                </c:pt>
                <c:pt idx="13354" formatCode="General">
                  <c:v>8.9873100000000008</c:v>
                </c:pt>
                <c:pt idx="13355" formatCode="General">
                  <c:v>8.9879800000000003</c:v>
                </c:pt>
                <c:pt idx="13356" formatCode="General">
                  <c:v>8.9886599999999994</c:v>
                </c:pt>
                <c:pt idx="13357" formatCode="General">
                  <c:v>8.9893300000000007</c:v>
                </c:pt>
                <c:pt idx="13358" formatCode="General">
                  <c:v>8.99</c:v>
                </c:pt>
                <c:pt idx="13359" formatCode="General">
                  <c:v>8.9906799999999993</c:v>
                </c:pt>
                <c:pt idx="13360" formatCode="General">
                  <c:v>8.9913500000000006</c:v>
                </c:pt>
                <c:pt idx="13361" formatCode="General">
                  <c:v>8.9920200000000001</c:v>
                </c:pt>
                <c:pt idx="13362" formatCode="General">
                  <c:v>8.9926899999999996</c:v>
                </c:pt>
                <c:pt idx="13363" formatCode="General">
                  <c:v>8.9933700000000005</c:v>
                </c:pt>
                <c:pt idx="13364" formatCode="General">
                  <c:v>8.99404</c:v>
                </c:pt>
                <c:pt idx="13365" formatCode="General">
                  <c:v>8.9947099999999995</c:v>
                </c:pt>
                <c:pt idx="13366" formatCode="General">
                  <c:v>8.9953900000000004</c:v>
                </c:pt>
                <c:pt idx="13367" formatCode="General">
                  <c:v>8.9960599999999999</c:v>
                </c:pt>
                <c:pt idx="13368" formatCode="General">
                  <c:v>8.9967299999999994</c:v>
                </c:pt>
                <c:pt idx="13369" formatCode="General">
                  <c:v>8.9974100000000004</c:v>
                </c:pt>
                <c:pt idx="13370" formatCode="General">
                  <c:v>8.9980799999999999</c:v>
                </c:pt>
                <c:pt idx="13371" formatCode="General">
                  <c:v>8.9987499999999994</c:v>
                </c:pt>
                <c:pt idx="13372" formatCode="General">
                  <c:v>8.9994200000000006</c:v>
                </c:pt>
                <c:pt idx="13373" formatCode="General">
                  <c:v>9.0000999999999998</c:v>
                </c:pt>
                <c:pt idx="13374" formatCode="General">
                  <c:v>9.0007699999999993</c:v>
                </c:pt>
                <c:pt idx="13375" formatCode="General">
                  <c:v>9.0014400000000006</c:v>
                </c:pt>
                <c:pt idx="13376" formatCode="General">
                  <c:v>9.0021199999999997</c:v>
                </c:pt>
                <c:pt idx="13377" formatCode="General">
                  <c:v>9.0027899999999992</c:v>
                </c:pt>
                <c:pt idx="13378" formatCode="General">
                  <c:v>9.0034600000000005</c:v>
                </c:pt>
                <c:pt idx="13379" formatCode="General">
                  <c:v>9.0041399999999996</c:v>
                </c:pt>
                <c:pt idx="13380" formatCode="General">
                  <c:v>9.0048100000000009</c:v>
                </c:pt>
                <c:pt idx="13381" formatCode="General">
                  <c:v>9.0054800000000004</c:v>
                </c:pt>
                <c:pt idx="13382" formatCode="General">
                  <c:v>9.0061499999999999</c:v>
                </c:pt>
                <c:pt idx="13383" formatCode="General">
                  <c:v>9.0068300000000008</c:v>
                </c:pt>
                <c:pt idx="13384" formatCode="General">
                  <c:v>9.0075000000000003</c:v>
                </c:pt>
                <c:pt idx="13385" formatCode="General">
                  <c:v>9.0081699999999998</c:v>
                </c:pt>
                <c:pt idx="13386" formatCode="General">
                  <c:v>9.0088500000000007</c:v>
                </c:pt>
                <c:pt idx="13387" formatCode="General">
                  <c:v>9.0095200000000002</c:v>
                </c:pt>
                <c:pt idx="13388" formatCode="General">
                  <c:v>9.0101899999999997</c:v>
                </c:pt>
                <c:pt idx="13389" formatCode="General">
                  <c:v>9.0108700000000006</c:v>
                </c:pt>
                <c:pt idx="13390" formatCode="General">
                  <c:v>9.0115400000000001</c:v>
                </c:pt>
                <c:pt idx="13391" formatCode="General">
                  <c:v>9.0122099999999996</c:v>
                </c:pt>
                <c:pt idx="13392" formatCode="General">
                  <c:v>9.0128799999999991</c:v>
                </c:pt>
                <c:pt idx="13393" formatCode="General">
                  <c:v>9.01356</c:v>
                </c:pt>
                <c:pt idx="13394" formatCode="General">
                  <c:v>9.0142299999999995</c:v>
                </c:pt>
                <c:pt idx="13395" formatCode="General">
                  <c:v>9.0149000000000008</c:v>
                </c:pt>
                <c:pt idx="13396" formatCode="General">
                  <c:v>9.0155799999999999</c:v>
                </c:pt>
                <c:pt idx="13397" formatCode="General">
                  <c:v>9.0162499999999994</c:v>
                </c:pt>
                <c:pt idx="13398" formatCode="General">
                  <c:v>9.0169200000000007</c:v>
                </c:pt>
                <c:pt idx="13399" formatCode="General">
                  <c:v>9.0175999999999998</c:v>
                </c:pt>
                <c:pt idx="13400" formatCode="General">
                  <c:v>9.0182699999999993</c:v>
                </c:pt>
                <c:pt idx="13401" formatCode="General">
                  <c:v>9.0189400000000006</c:v>
                </c:pt>
                <c:pt idx="13402" formatCode="General">
                  <c:v>9.0196100000000001</c:v>
                </c:pt>
                <c:pt idx="13403" formatCode="General">
                  <c:v>9.0202899999999993</c:v>
                </c:pt>
                <c:pt idx="13404" formatCode="General">
                  <c:v>9.0209600000000005</c:v>
                </c:pt>
                <c:pt idx="13405" formatCode="General">
                  <c:v>9.02163</c:v>
                </c:pt>
                <c:pt idx="13406" formatCode="General">
                  <c:v>9.0223099999999992</c:v>
                </c:pt>
                <c:pt idx="13407" formatCode="General">
                  <c:v>9.0229800000000004</c:v>
                </c:pt>
                <c:pt idx="13408" formatCode="General">
                  <c:v>9.0236499999999999</c:v>
                </c:pt>
                <c:pt idx="13409" formatCode="General">
                  <c:v>9.0243300000000009</c:v>
                </c:pt>
                <c:pt idx="13410" formatCode="General">
                  <c:v>9.0250000000000004</c:v>
                </c:pt>
                <c:pt idx="13411" formatCode="General">
                  <c:v>9.0256699999999999</c:v>
                </c:pt>
                <c:pt idx="13412" formatCode="General">
                  <c:v>9.0263399999999994</c:v>
                </c:pt>
                <c:pt idx="13413" formatCode="General">
                  <c:v>9.0270200000000003</c:v>
                </c:pt>
                <c:pt idx="13414" formatCode="General">
                  <c:v>9.0276899999999998</c:v>
                </c:pt>
                <c:pt idx="13415" formatCode="General">
                  <c:v>9.0283599999999993</c:v>
                </c:pt>
                <c:pt idx="13416" formatCode="General">
                  <c:v>9.0290400000000002</c:v>
                </c:pt>
                <c:pt idx="13417" formatCode="General">
                  <c:v>9.0297099999999997</c:v>
                </c:pt>
                <c:pt idx="13418" formatCode="General">
                  <c:v>9.0303799999999992</c:v>
                </c:pt>
                <c:pt idx="13419" formatCode="General">
                  <c:v>9.0310600000000001</c:v>
                </c:pt>
                <c:pt idx="13420" formatCode="General">
                  <c:v>9.0317299999999996</c:v>
                </c:pt>
                <c:pt idx="13421" formatCode="General">
                  <c:v>9.0324000000000009</c:v>
                </c:pt>
                <c:pt idx="13422" formatCode="General">
                  <c:v>9.03308</c:v>
                </c:pt>
                <c:pt idx="13423" formatCode="General">
                  <c:v>9.0337499999999995</c:v>
                </c:pt>
                <c:pt idx="13424" formatCode="General">
                  <c:v>9.0344200000000008</c:v>
                </c:pt>
                <c:pt idx="13425" formatCode="General">
                  <c:v>9.0350900000000003</c:v>
                </c:pt>
                <c:pt idx="13426" formatCode="General">
                  <c:v>9.0357699999999994</c:v>
                </c:pt>
                <c:pt idx="13427" formatCode="General">
                  <c:v>9.0364400000000007</c:v>
                </c:pt>
                <c:pt idx="13428" formatCode="General">
                  <c:v>9.0371100000000002</c:v>
                </c:pt>
                <c:pt idx="13429" formatCode="General">
                  <c:v>9.0377899999999993</c:v>
                </c:pt>
                <c:pt idx="13430" formatCode="General">
                  <c:v>9.0384600000000006</c:v>
                </c:pt>
                <c:pt idx="13431" formatCode="General">
                  <c:v>9.0391300000000001</c:v>
                </c:pt>
                <c:pt idx="13432" formatCode="General">
                  <c:v>9.0398099999999992</c:v>
                </c:pt>
                <c:pt idx="13433" formatCode="General">
                  <c:v>9.0404800000000005</c:v>
                </c:pt>
                <c:pt idx="13434" formatCode="General">
                  <c:v>9.04115</c:v>
                </c:pt>
                <c:pt idx="13435" formatCode="General">
                  <c:v>9.0418199999999995</c:v>
                </c:pt>
                <c:pt idx="13436" formatCode="General">
                  <c:v>9.0425000000000004</c:v>
                </c:pt>
                <c:pt idx="13437" formatCode="General">
                  <c:v>9.0431699999999999</c:v>
                </c:pt>
                <c:pt idx="13438" formatCode="General">
                  <c:v>9.0438399999999994</c:v>
                </c:pt>
                <c:pt idx="13439" formatCode="General">
                  <c:v>9.0445200000000003</c:v>
                </c:pt>
                <c:pt idx="13440" formatCode="General">
                  <c:v>9.0451899999999998</c:v>
                </c:pt>
                <c:pt idx="13441" formatCode="General">
                  <c:v>9.0458599999999993</c:v>
                </c:pt>
                <c:pt idx="13442" formatCode="General">
                  <c:v>9.0465400000000002</c:v>
                </c:pt>
                <c:pt idx="13443" formatCode="General">
                  <c:v>9.0472099999999998</c:v>
                </c:pt>
                <c:pt idx="13444" formatCode="General">
                  <c:v>9.0478799999999993</c:v>
                </c:pt>
                <c:pt idx="13445" formatCode="General">
                  <c:v>9.0485500000000005</c:v>
                </c:pt>
                <c:pt idx="13446" formatCode="General">
                  <c:v>9.0492299999999997</c:v>
                </c:pt>
                <c:pt idx="13447" formatCode="General">
                  <c:v>9.0498999999999992</c:v>
                </c:pt>
                <c:pt idx="13448" formatCode="General">
                  <c:v>9.0505700000000004</c:v>
                </c:pt>
                <c:pt idx="13449" formatCode="General">
                  <c:v>9.0512499999999996</c:v>
                </c:pt>
                <c:pt idx="13450" formatCode="General">
                  <c:v>9.0519200000000009</c:v>
                </c:pt>
                <c:pt idx="13451" formatCode="General">
                  <c:v>9.0525900000000004</c:v>
                </c:pt>
                <c:pt idx="13452" formatCode="General">
                  <c:v>9.0532699999999995</c:v>
                </c:pt>
                <c:pt idx="13453" formatCode="General">
                  <c:v>9.0539400000000008</c:v>
                </c:pt>
                <c:pt idx="13454" formatCode="General">
                  <c:v>9.0546100000000003</c:v>
                </c:pt>
                <c:pt idx="13455" formatCode="General">
                  <c:v>9.0552799999999998</c:v>
                </c:pt>
                <c:pt idx="13456" formatCode="General">
                  <c:v>9.0559600000000007</c:v>
                </c:pt>
                <c:pt idx="13457" formatCode="General">
                  <c:v>9.0566300000000002</c:v>
                </c:pt>
                <c:pt idx="13458" formatCode="General">
                  <c:v>9.0572999999999997</c:v>
                </c:pt>
                <c:pt idx="13459" formatCode="General">
                  <c:v>9.0579800000000006</c:v>
                </c:pt>
                <c:pt idx="13460" formatCode="General">
                  <c:v>9.0586500000000001</c:v>
                </c:pt>
                <c:pt idx="13461" formatCode="General">
                  <c:v>9.0593199999999996</c:v>
                </c:pt>
                <c:pt idx="13462" formatCode="General">
                  <c:v>9.06</c:v>
                </c:pt>
                <c:pt idx="13463" formatCode="General">
                  <c:v>9.06067</c:v>
                </c:pt>
                <c:pt idx="13464" formatCode="General">
                  <c:v>9.0613399999999995</c:v>
                </c:pt>
                <c:pt idx="13465" formatCode="General">
                  <c:v>9.0620100000000008</c:v>
                </c:pt>
                <c:pt idx="13466" formatCode="General">
                  <c:v>9.0626899999999999</c:v>
                </c:pt>
                <c:pt idx="13467" formatCode="General">
                  <c:v>9.0633599999999994</c:v>
                </c:pt>
                <c:pt idx="13468" formatCode="General">
                  <c:v>9.0640300000000007</c:v>
                </c:pt>
                <c:pt idx="13469" formatCode="General">
                  <c:v>9.0647099999999998</c:v>
                </c:pt>
                <c:pt idx="13470" formatCode="General">
                  <c:v>9.0653799999999993</c:v>
                </c:pt>
                <c:pt idx="13471" formatCode="General">
                  <c:v>9.0660500000000006</c:v>
                </c:pt>
                <c:pt idx="13472" formatCode="General">
                  <c:v>9.0667299999999997</c:v>
                </c:pt>
                <c:pt idx="13473" formatCode="General">
                  <c:v>9.0673999999999992</c:v>
                </c:pt>
                <c:pt idx="13474" formatCode="General">
                  <c:v>9.0680700000000005</c:v>
                </c:pt>
                <c:pt idx="13475" formatCode="General">
                  <c:v>9.06874</c:v>
                </c:pt>
                <c:pt idx="13476" formatCode="General">
                  <c:v>9.0694199999999991</c:v>
                </c:pt>
                <c:pt idx="13477" formatCode="General">
                  <c:v>9.0700900000000004</c:v>
                </c:pt>
                <c:pt idx="13478" formatCode="General">
                  <c:v>9.0707599999999999</c:v>
                </c:pt>
                <c:pt idx="13479" formatCode="General">
                  <c:v>9.0714400000000008</c:v>
                </c:pt>
                <c:pt idx="13480" formatCode="General">
                  <c:v>9.0721100000000003</c:v>
                </c:pt>
                <c:pt idx="13481" formatCode="General">
                  <c:v>9.0727799999999998</c:v>
                </c:pt>
                <c:pt idx="13482" formatCode="General">
                  <c:v>9.0734600000000007</c:v>
                </c:pt>
                <c:pt idx="13483" formatCode="General">
                  <c:v>9.0741300000000003</c:v>
                </c:pt>
                <c:pt idx="13484" formatCode="General">
                  <c:v>9.0747999999999998</c:v>
                </c:pt>
                <c:pt idx="13485" formatCode="General">
                  <c:v>9.0754699999999993</c:v>
                </c:pt>
                <c:pt idx="13486" formatCode="General">
                  <c:v>9.0761500000000002</c:v>
                </c:pt>
                <c:pt idx="13487" formatCode="General">
                  <c:v>9.0768199999999997</c:v>
                </c:pt>
                <c:pt idx="13488" formatCode="General">
                  <c:v>9.0774899999999992</c:v>
                </c:pt>
                <c:pt idx="13489" formatCode="General">
                  <c:v>9.0781700000000001</c:v>
                </c:pt>
                <c:pt idx="13490" formatCode="General">
                  <c:v>9.0788399999999996</c:v>
                </c:pt>
                <c:pt idx="13491" formatCode="General">
                  <c:v>9.0795100000000009</c:v>
                </c:pt>
                <c:pt idx="13492" formatCode="General">
                  <c:v>9.08019</c:v>
                </c:pt>
                <c:pt idx="13493" formatCode="General">
                  <c:v>9.0808599999999995</c:v>
                </c:pt>
                <c:pt idx="13494" formatCode="General">
                  <c:v>9.0815300000000008</c:v>
                </c:pt>
                <c:pt idx="13495" formatCode="General">
                  <c:v>9.0822000000000003</c:v>
                </c:pt>
                <c:pt idx="13496" formatCode="General">
                  <c:v>9.0828799999999994</c:v>
                </c:pt>
                <c:pt idx="13497" formatCode="General">
                  <c:v>9.0835500000000007</c:v>
                </c:pt>
                <c:pt idx="13498" formatCode="General">
                  <c:v>9.0842200000000002</c:v>
                </c:pt>
                <c:pt idx="13499" formatCode="General">
                  <c:v>9.0848999999999993</c:v>
                </c:pt>
                <c:pt idx="13500" formatCode="General">
                  <c:v>9.0855700000000006</c:v>
                </c:pt>
                <c:pt idx="13501" formatCode="General">
                  <c:v>9.0862400000000001</c:v>
                </c:pt>
                <c:pt idx="13502" formatCode="General">
                  <c:v>9.0869199999999992</c:v>
                </c:pt>
                <c:pt idx="13503" formatCode="General">
                  <c:v>9.0875900000000005</c:v>
                </c:pt>
                <c:pt idx="13504" formatCode="General">
                  <c:v>9.08826</c:v>
                </c:pt>
                <c:pt idx="13505" formatCode="General">
                  <c:v>9.0889299999999995</c:v>
                </c:pt>
                <c:pt idx="13506" formatCode="General">
                  <c:v>9.0896100000000004</c:v>
                </c:pt>
                <c:pt idx="13507" formatCode="General">
                  <c:v>9.0902799999999999</c:v>
                </c:pt>
                <c:pt idx="13508" formatCode="General">
                  <c:v>9.0909499999999994</c:v>
                </c:pt>
                <c:pt idx="13509" formatCode="General">
                  <c:v>9.0916300000000003</c:v>
                </c:pt>
                <c:pt idx="13510" formatCode="General">
                  <c:v>9.0922999999999998</c:v>
                </c:pt>
                <c:pt idx="13511" formatCode="General">
                  <c:v>9.0929699999999993</c:v>
                </c:pt>
                <c:pt idx="13512" formatCode="General">
                  <c:v>9.0936500000000002</c:v>
                </c:pt>
                <c:pt idx="13513" formatCode="General">
                  <c:v>9.0943199999999997</c:v>
                </c:pt>
                <c:pt idx="13514" formatCode="General">
                  <c:v>9.0949899999999992</c:v>
                </c:pt>
                <c:pt idx="13515" formatCode="General">
                  <c:v>9.0956600000000005</c:v>
                </c:pt>
                <c:pt idx="13516" formatCode="General">
                  <c:v>9.0963399999999996</c:v>
                </c:pt>
                <c:pt idx="13517" formatCode="General">
                  <c:v>9.0970099999999992</c:v>
                </c:pt>
                <c:pt idx="13518" formatCode="General">
                  <c:v>9.0976800000000004</c:v>
                </c:pt>
                <c:pt idx="13519" formatCode="General">
                  <c:v>9.0983599999999996</c:v>
                </c:pt>
                <c:pt idx="13520" formatCode="General">
                  <c:v>9.0990300000000008</c:v>
                </c:pt>
                <c:pt idx="13521" formatCode="General">
                  <c:v>9.0997000000000003</c:v>
                </c:pt>
                <c:pt idx="13522" formatCode="General">
                  <c:v>9.1003799999999995</c:v>
                </c:pt>
                <c:pt idx="13523" formatCode="General">
                  <c:v>9.1010500000000008</c:v>
                </c:pt>
                <c:pt idx="13524" formatCode="General">
                  <c:v>9.1017200000000003</c:v>
                </c:pt>
                <c:pt idx="13525" formatCode="General">
                  <c:v>9.1023899999999998</c:v>
                </c:pt>
                <c:pt idx="13526" formatCode="General">
                  <c:v>9.1030700000000007</c:v>
                </c:pt>
                <c:pt idx="13527" formatCode="General">
                  <c:v>9.1037400000000002</c:v>
                </c:pt>
                <c:pt idx="13528" formatCode="General">
                  <c:v>9.1044099999999997</c:v>
                </c:pt>
                <c:pt idx="13529" formatCode="General">
                  <c:v>9.1050900000000006</c:v>
                </c:pt>
                <c:pt idx="13530" formatCode="General">
                  <c:v>9.1057600000000001</c:v>
                </c:pt>
                <c:pt idx="13531" formatCode="General">
                  <c:v>9.1064299999999996</c:v>
                </c:pt>
                <c:pt idx="13532" formatCode="General">
                  <c:v>9.1071100000000005</c:v>
                </c:pt>
                <c:pt idx="13533" formatCode="General">
                  <c:v>9.10778</c:v>
                </c:pt>
                <c:pt idx="13534" formatCode="General">
                  <c:v>9.1084499999999995</c:v>
                </c:pt>
                <c:pt idx="13535" formatCode="General">
                  <c:v>9.1091200000000008</c:v>
                </c:pt>
                <c:pt idx="13536" formatCode="General">
                  <c:v>9.1097999999999999</c:v>
                </c:pt>
                <c:pt idx="13537" formatCode="General">
                  <c:v>9.1104699999999994</c:v>
                </c:pt>
                <c:pt idx="13538" formatCode="General">
                  <c:v>9.1111400000000007</c:v>
                </c:pt>
                <c:pt idx="13539" formatCode="General">
                  <c:v>9.1118199999999998</c:v>
                </c:pt>
                <c:pt idx="13540" formatCode="General">
                  <c:v>9.1124899999999993</c:v>
                </c:pt>
                <c:pt idx="13541" formatCode="General">
                  <c:v>9.1131600000000006</c:v>
                </c:pt>
                <c:pt idx="13542" formatCode="General">
                  <c:v>9.1138399999999997</c:v>
                </c:pt>
                <c:pt idx="13543" formatCode="General">
                  <c:v>9.1145099999999992</c:v>
                </c:pt>
                <c:pt idx="13544" formatCode="General">
                  <c:v>9.1151800000000005</c:v>
                </c:pt>
                <c:pt idx="13545" formatCode="General">
                  <c:v>9.11585</c:v>
                </c:pt>
                <c:pt idx="13546" formatCode="General">
                  <c:v>9.1165299999999991</c:v>
                </c:pt>
                <c:pt idx="13547" formatCode="General">
                  <c:v>9.1172000000000004</c:v>
                </c:pt>
                <c:pt idx="13548" formatCode="General">
                  <c:v>9.1178699999999999</c:v>
                </c:pt>
                <c:pt idx="13549" formatCode="General">
                  <c:v>9.1185500000000008</c:v>
                </c:pt>
                <c:pt idx="13550" formatCode="General">
                  <c:v>9.1192200000000003</c:v>
                </c:pt>
                <c:pt idx="13551" formatCode="General">
                  <c:v>9.1198899999999998</c:v>
                </c:pt>
                <c:pt idx="13552" formatCode="General">
                  <c:v>9.1205700000000007</c:v>
                </c:pt>
                <c:pt idx="13553" formatCode="General">
                  <c:v>9.1212400000000002</c:v>
                </c:pt>
                <c:pt idx="13554" formatCode="General">
                  <c:v>9.1219099999999997</c:v>
                </c:pt>
                <c:pt idx="13555" formatCode="General">
                  <c:v>9.1225799999999992</c:v>
                </c:pt>
                <c:pt idx="13556" formatCode="General">
                  <c:v>9.1232600000000001</c:v>
                </c:pt>
                <c:pt idx="13557" formatCode="General">
                  <c:v>9.1239299999999997</c:v>
                </c:pt>
                <c:pt idx="13558" formatCode="General">
                  <c:v>9.1245999999999992</c:v>
                </c:pt>
                <c:pt idx="13559" formatCode="General">
                  <c:v>9.1252800000000001</c:v>
                </c:pt>
                <c:pt idx="13560" formatCode="General">
                  <c:v>9.1259499999999996</c:v>
                </c:pt>
                <c:pt idx="13561" formatCode="General">
                  <c:v>9.1266200000000008</c:v>
                </c:pt>
                <c:pt idx="13562" formatCode="General">
                  <c:v>9.1273</c:v>
                </c:pt>
                <c:pt idx="13563" formatCode="General">
                  <c:v>9.1279699999999995</c:v>
                </c:pt>
                <c:pt idx="13564" formatCode="General">
                  <c:v>9.1286400000000008</c:v>
                </c:pt>
                <c:pt idx="13565" formatCode="General">
                  <c:v>9.1293100000000003</c:v>
                </c:pt>
                <c:pt idx="13566" formatCode="General">
                  <c:v>9.1299899999999994</c:v>
                </c:pt>
                <c:pt idx="13567" formatCode="General">
                  <c:v>9.1306600000000007</c:v>
                </c:pt>
                <c:pt idx="13568" formatCode="General">
                  <c:v>9.1313300000000002</c:v>
                </c:pt>
                <c:pt idx="13569" formatCode="General">
                  <c:v>9.1320099999999993</c:v>
                </c:pt>
                <c:pt idx="13570" formatCode="General">
                  <c:v>9.1326800000000006</c:v>
                </c:pt>
                <c:pt idx="13571" formatCode="General">
                  <c:v>9.1333500000000001</c:v>
                </c:pt>
                <c:pt idx="13572" formatCode="General">
                  <c:v>9.1340299999999992</c:v>
                </c:pt>
                <c:pt idx="13573" formatCode="General">
                  <c:v>9.1347000000000005</c:v>
                </c:pt>
                <c:pt idx="13574" formatCode="General">
                  <c:v>9.13537</c:v>
                </c:pt>
                <c:pt idx="13575" formatCode="General">
                  <c:v>9.1360399999999995</c:v>
                </c:pt>
                <c:pt idx="13576" formatCode="General">
                  <c:v>9.1367200000000004</c:v>
                </c:pt>
                <c:pt idx="13577" formatCode="General">
                  <c:v>9.1373899999999999</c:v>
                </c:pt>
                <c:pt idx="13578" formatCode="General">
                  <c:v>9.1380599999999994</c:v>
                </c:pt>
                <c:pt idx="13579" formatCode="General">
                  <c:v>9.1387400000000003</c:v>
                </c:pt>
                <c:pt idx="13580" formatCode="General">
                  <c:v>9.1394099999999998</c:v>
                </c:pt>
                <c:pt idx="13581" formatCode="General">
                  <c:v>9.1400799999999993</c:v>
                </c:pt>
                <c:pt idx="13582" formatCode="General">
                  <c:v>9.1407600000000002</c:v>
                </c:pt>
                <c:pt idx="13583" formatCode="General">
                  <c:v>9.1414299999999997</c:v>
                </c:pt>
                <c:pt idx="13584" formatCode="General">
                  <c:v>9.1420999999999992</c:v>
                </c:pt>
                <c:pt idx="13585" formatCode="General">
                  <c:v>9.1427700000000005</c:v>
                </c:pt>
                <c:pt idx="13586" formatCode="General">
                  <c:v>9.1434499999999996</c:v>
                </c:pt>
                <c:pt idx="13587" formatCode="General">
                  <c:v>9.1441199999999991</c:v>
                </c:pt>
                <c:pt idx="13588" formatCode="General">
                  <c:v>9.1447900000000004</c:v>
                </c:pt>
                <c:pt idx="13589" formatCode="General">
                  <c:v>9.1454699999999995</c:v>
                </c:pt>
                <c:pt idx="13590" formatCode="General">
                  <c:v>9.1461400000000008</c:v>
                </c:pt>
                <c:pt idx="13591" formatCode="General">
                  <c:v>9.1468100000000003</c:v>
                </c:pt>
                <c:pt idx="13592" formatCode="General">
                  <c:v>9.1474899999999995</c:v>
                </c:pt>
                <c:pt idx="13593" formatCode="General">
                  <c:v>9.1481600000000007</c:v>
                </c:pt>
                <c:pt idx="13594" formatCode="General">
                  <c:v>9.1488300000000002</c:v>
                </c:pt>
                <c:pt idx="13595" formatCode="General">
                  <c:v>9.1494999999999997</c:v>
                </c:pt>
                <c:pt idx="13596" formatCode="General">
                  <c:v>9.1501800000000006</c:v>
                </c:pt>
                <c:pt idx="13597" formatCode="General">
                  <c:v>9.1508500000000002</c:v>
                </c:pt>
                <c:pt idx="13598" formatCode="General">
                  <c:v>9.1515199999999997</c:v>
                </c:pt>
                <c:pt idx="13599" formatCode="General">
                  <c:v>9.1522000000000006</c:v>
                </c:pt>
                <c:pt idx="13600" formatCode="General">
                  <c:v>9.1528700000000001</c:v>
                </c:pt>
                <c:pt idx="13601" formatCode="General">
                  <c:v>9.1535399999999996</c:v>
                </c:pt>
                <c:pt idx="13602" formatCode="General">
                  <c:v>9.1542200000000005</c:v>
                </c:pt>
                <c:pt idx="13603" formatCode="General">
                  <c:v>9.15489</c:v>
                </c:pt>
                <c:pt idx="13604" formatCode="General">
                  <c:v>9.1555599999999995</c:v>
                </c:pt>
                <c:pt idx="13605" formatCode="General">
                  <c:v>9.1562300000000008</c:v>
                </c:pt>
                <c:pt idx="13606" formatCode="General">
                  <c:v>9.1569099999999999</c:v>
                </c:pt>
                <c:pt idx="13607" formatCode="General">
                  <c:v>9.1575799999999994</c:v>
                </c:pt>
                <c:pt idx="13608" formatCode="General">
                  <c:v>9.1582500000000007</c:v>
                </c:pt>
                <c:pt idx="13609" formatCode="General">
                  <c:v>9.1589299999999998</c:v>
                </c:pt>
                <c:pt idx="13610" formatCode="General">
                  <c:v>9.1595999999999993</c:v>
                </c:pt>
                <c:pt idx="13611" formatCode="General">
                  <c:v>9.1602700000000006</c:v>
                </c:pt>
                <c:pt idx="13612" formatCode="General">
                  <c:v>9.1609499999999997</c:v>
                </c:pt>
                <c:pt idx="13613" formatCode="General">
                  <c:v>9.1616199999999992</c:v>
                </c:pt>
                <c:pt idx="13614" formatCode="General">
                  <c:v>9.1622900000000005</c:v>
                </c:pt>
                <c:pt idx="13615" formatCode="General">
                  <c:v>9.1629699999999996</c:v>
                </c:pt>
                <c:pt idx="13616" formatCode="General">
                  <c:v>9.1636399999999991</c:v>
                </c:pt>
                <c:pt idx="13617" formatCode="General">
                  <c:v>9.1643100000000004</c:v>
                </c:pt>
                <c:pt idx="13618" formatCode="General">
                  <c:v>9.1649799999999999</c:v>
                </c:pt>
                <c:pt idx="13619" formatCode="General">
                  <c:v>9.1656600000000008</c:v>
                </c:pt>
                <c:pt idx="13620" formatCode="General">
                  <c:v>9.1663300000000003</c:v>
                </c:pt>
                <c:pt idx="13621" formatCode="General">
                  <c:v>9.1669999999999998</c:v>
                </c:pt>
                <c:pt idx="13622" formatCode="General">
                  <c:v>9.1676800000000007</c:v>
                </c:pt>
                <c:pt idx="13623" formatCode="General">
                  <c:v>9.1683500000000002</c:v>
                </c:pt>
                <c:pt idx="13624" formatCode="General">
                  <c:v>9.1690199999999997</c:v>
                </c:pt>
                <c:pt idx="13625" formatCode="General">
                  <c:v>9.1697000000000006</c:v>
                </c:pt>
                <c:pt idx="13626" formatCode="General">
                  <c:v>9.1703700000000001</c:v>
                </c:pt>
                <c:pt idx="13627" formatCode="General">
                  <c:v>9.1710399999999996</c:v>
                </c:pt>
                <c:pt idx="13628" formatCode="General">
                  <c:v>9.1717099999999991</c:v>
                </c:pt>
                <c:pt idx="13629" formatCode="General">
                  <c:v>9.17239</c:v>
                </c:pt>
                <c:pt idx="13630" formatCode="General">
                  <c:v>9.1730599999999995</c:v>
                </c:pt>
                <c:pt idx="13631" formatCode="General">
                  <c:v>9.1737300000000008</c:v>
                </c:pt>
                <c:pt idx="13632" formatCode="General">
                  <c:v>9.17441</c:v>
                </c:pt>
                <c:pt idx="13633" formatCode="General">
                  <c:v>9.1750799999999995</c:v>
                </c:pt>
                <c:pt idx="13634" formatCode="General">
                  <c:v>9.1757500000000007</c:v>
                </c:pt>
                <c:pt idx="13635" formatCode="General">
                  <c:v>9.1764299999999999</c:v>
                </c:pt>
                <c:pt idx="13636" formatCode="General">
                  <c:v>9.1770999999999994</c:v>
                </c:pt>
                <c:pt idx="13637" formatCode="General">
                  <c:v>9.1777700000000006</c:v>
                </c:pt>
                <c:pt idx="13638" formatCode="General">
                  <c:v>9.1784400000000002</c:v>
                </c:pt>
                <c:pt idx="13639" formatCode="General">
                  <c:v>9.1791199999999993</c:v>
                </c:pt>
                <c:pt idx="13640" formatCode="General">
                  <c:v>9.1797900000000006</c:v>
                </c:pt>
                <c:pt idx="13641" formatCode="General">
                  <c:v>9.1804600000000001</c:v>
                </c:pt>
                <c:pt idx="13642" formatCode="General">
                  <c:v>9.1811399999999992</c:v>
                </c:pt>
                <c:pt idx="13643" formatCode="General">
                  <c:v>9.1818100000000005</c:v>
                </c:pt>
                <c:pt idx="13644" formatCode="General">
                  <c:v>9.18248</c:v>
                </c:pt>
                <c:pt idx="13645" formatCode="General">
                  <c:v>9.1831600000000009</c:v>
                </c:pt>
                <c:pt idx="13646" formatCode="General">
                  <c:v>9.1838300000000004</c:v>
                </c:pt>
                <c:pt idx="13647" formatCode="General">
                  <c:v>9.1844999999999999</c:v>
                </c:pt>
                <c:pt idx="13648" formatCode="General">
                  <c:v>9.1851699999999994</c:v>
                </c:pt>
                <c:pt idx="13649" formatCode="General">
                  <c:v>9.1858500000000003</c:v>
                </c:pt>
                <c:pt idx="13650" formatCode="General">
                  <c:v>9.1865199999999998</c:v>
                </c:pt>
                <c:pt idx="13651" formatCode="General">
                  <c:v>9.1871899999999993</c:v>
                </c:pt>
                <c:pt idx="13652" formatCode="General">
                  <c:v>9.1878700000000002</c:v>
                </c:pt>
                <c:pt idx="13653" formatCode="General">
                  <c:v>9.1885399999999997</c:v>
                </c:pt>
                <c:pt idx="13654" formatCode="General">
                  <c:v>9.1892099999999992</c:v>
                </c:pt>
                <c:pt idx="13655" formatCode="General">
                  <c:v>9.1898900000000001</c:v>
                </c:pt>
                <c:pt idx="13656" formatCode="General">
                  <c:v>9.1905599999999996</c:v>
                </c:pt>
                <c:pt idx="13657" formatCode="General">
                  <c:v>9.1912299999999991</c:v>
                </c:pt>
                <c:pt idx="13658" formatCode="General">
                  <c:v>9.1919000000000004</c:v>
                </c:pt>
                <c:pt idx="13659" formatCode="General">
                  <c:v>9.1925799999999995</c:v>
                </c:pt>
                <c:pt idx="13660" formatCode="General">
                  <c:v>9.1932500000000008</c:v>
                </c:pt>
                <c:pt idx="13661" formatCode="General">
                  <c:v>9.1939200000000003</c:v>
                </c:pt>
                <c:pt idx="13662" formatCode="General">
                  <c:v>9.1945999999999994</c:v>
                </c:pt>
                <c:pt idx="13663" formatCode="General">
                  <c:v>9.1952700000000007</c:v>
                </c:pt>
                <c:pt idx="13664" formatCode="General">
                  <c:v>9.1959400000000002</c:v>
                </c:pt>
                <c:pt idx="13665" formatCode="General">
                  <c:v>9.1966199999999994</c:v>
                </c:pt>
                <c:pt idx="13666" formatCode="General">
                  <c:v>9.1972900000000006</c:v>
                </c:pt>
                <c:pt idx="13667" formatCode="General">
                  <c:v>9.1979600000000001</c:v>
                </c:pt>
                <c:pt idx="13668" formatCode="General">
                  <c:v>9.1986299999999996</c:v>
                </c:pt>
                <c:pt idx="13669" formatCode="General">
                  <c:v>9.1993100000000005</c:v>
                </c:pt>
                <c:pt idx="13670" formatCode="General">
                  <c:v>9.19998</c:v>
                </c:pt>
                <c:pt idx="13671" formatCode="General">
                  <c:v>9.2006499999999996</c:v>
                </c:pt>
                <c:pt idx="13672" formatCode="General">
                  <c:v>9.2013300000000005</c:v>
                </c:pt>
                <c:pt idx="13673" formatCode="General">
                  <c:v>9.202</c:v>
                </c:pt>
                <c:pt idx="13674" formatCode="General">
                  <c:v>9.2026699999999995</c:v>
                </c:pt>
                <c:pt idx="13675" formatCode="General">
                  <c:v>9.2033500000000004</c:v>
                </c:pt>
                <c:pt idx="13676" formatCode="General">
                  <c:v>9.2040199999999999</c:v>
                </c:pt>
                <c:pt idx="13677" formatCode="General">
                  <c:v>9.2046899999999994</c:v>
                </c:pt>
                <c:pt idx="13678" formatCode="General">
                  <c:v>9.2053600000000007</c:v>
                </c:pt>
                <c:pt idx="13679" formatCode="General">
                  <c:v>9.2060399999999998</c:v>
                </c:pt>
                <c:pt idx="13680" formatCode="General">
                  <c:v>9.2067099999999993</c:v>
                </c:pt>
                <c:pt idx="13681" formatCode="General">
                  <c:v>9.2073800000000006</c:v>
                </c:pt>
                <c:pt idx="13682" formatCode="General">
                  <c:v>9.2080599999999997</c:v>
                </c:pt>
                <c:pt idx="13683" formatCode="General">
                  <c:v>9.2087299999999992</c:v>
                </c:pt>
                <c:pt idx="13684" formatCode="General">
                  <c:v>9.2094000000000005</c:v>
                </c:pt>
                <c:pt idx="13685" formatCode="General">
                  <c:v>9.2100799999999996</c:v>
                </c:pt>
                <c:pt idx="13686" formatCode="General">
                  <c:v>9.2107500000000009</c:v>
                </c:pt>
                <c:pt idx="13687" formatCode="General">
                  <c:v>9.2114200000000004</c:v>
                </c:pt>
                <c:pt idx="13688" formatCode="General">
                  <c:v>9.2120899999999999</c:v>
                </c:pt>
                <c:pt idx="13689" formatCode="General">
                  <c:v>9.2127700000000008</c:v>
                </c:pt>
                <c:pt idx="13690" formatCode="General">
                  <c:v>9.2134400000000003</c:v>
                </c:pt>
                <c:pt idx="13691" formatCode="General">
                  <c:v>9.2141099999999998</c:v>
                </c:pt>
                <c:pt idx="13692" formatCode="General">
                  <c:v>9.2147900000000007</c:v>
                </c:pt>
                <c:pt idx="13693" formatCode="General">
                  <c:v>9.2154600000000002</c:v>
                </c:pt>
                <c:pt idx="13694" formatCode="General">
                  <c:v>9.2161299999999997</c:v>
                </c:pt>
                <c:pt idx="13695" formatCode="General">
                  <c:v>9.2168100000000006</c:v>
                </c:pt>
                <c:pt idx="13696" formatCode="General">
                  <c:v>9.2174800000000001</c:v>
                </c:pt>
                <c:pt idx="13697" formatCode="General">
                  <c:v>9.2181499999999996</c:v>
                </c:pt>
                <c:pt idx="13698" formatCode="General">
                  <c:v>9.2188199999999991</c:v>
                </c:pt>
                <c:pt idx="13699" formatCode="General">
                  <c:v>9.2195</c:v>
                </c:pt>
                <c:pt idx="13700" formatCode="General">
                  <c:v>9.2201699999999995</c:v>
                </c:pt>
                <c:pt idx="13701" formatCode="General">
                  <c:v>9.2208400000000008</c:v>
                </c:pt>
                <c:pt idx="13702" formatCode="General">
                  <c:v>9.2215199999999999</c:v>
                </c:pt>
                <c:pt idx="13703" formatCode="General">
                  <c:v>9.2221899999999994</c:v>
                </c:pt>
                <c:pt idx="13704" formatCode="General">
                  <c:v>9.2228600000000007</c:v>
                </c:pt>
                <c:pt idx="13705" formatCode="General">
                  <c:v>9.2235399999999998</c:v>
                </c:pt>
                <c:pt idx="13706" formatCode="General">
                  <c:v>9.2242099999999994</c:v>
                </c:pt>
                <c:pt idx="13707" formatCode="General">
                  <c:v>9.2248800000000006</c:v>
                </c:pt>
                <c:pt idx="13708" formatCode="General">
                  <c:v>9.2255500000000001</c:v>
                </c:pt>
                <c:pt idx="13709" formatCode="General">
                  <c:v>9.2262299999999993</c:v>
                </c:pt>
                <c:pt idx="13710" formatCode="General">
                  <c:v>9.2269000000000005</c:v>
                </c:pt>
                <c:pt idx="13711" formatCode="General">
                  <c:v>9.2275700000000001</c:v>
                </c:pt>
                <c:pt idx="13712" formatCode="General">
                  <c:v>9.2282499999999992</c:v>
                </c:pt>
                <c:pt idx="13713" formatCode="General">
                  <c:v>9.2289200000000005</c:v>
                </c:pt>
                <c:pt idx="13714" formatCode="General">
                  <c:v>9.22959</c:v>
                </c:pt>
                <c:pt idx="13715" formatCode="General">
                  <c:v>9.2302700000000009</c:v>
                </c:pt>
                <c:pt idx="13716" formatCode="General">
                  <c:v>9.2309400000000004</c:v>
                </c:pt>
                <c:pt idx="13717" formatCode="General">
                  <c:v>9.2316099999999999</c:v>
                </c:pt>
                <c:pt idx="13718" formatCode="General">
                  <c:v>9.2322799999999994</c:v>
                </c:pt>
                <c:pt idx="13719" formatCode="General">
                  <c:v>9.2329600000000003</c:v>
                </c:pt>
                <c:pt idx="13720" formatCode="General">
                  <c:v>9.2336299999999998</c:v>
                </c:pt>
                <c:pt idx="13721" formatCode="General">
                  <c:v>9.2342999999999993</c:v>
                </c:pt>
                <c:pt idx="13722" formatCode="General">
                  <c:v>9.2349800000000002</c:v>
                </c:pt>
                <c:pt idx="13723" formatCode="General">
                  <c:v>9.2356499999999997</c:v>
                </c:pt>
                <c:pt idx="13724" formatCode="General">
                  <c:v>9.2363199999999992</c:v>
                </c:pt>
                <c:pt idx="13725" formatCode="General">
                  <c:v>9.2370000000000001</c:v>
                </c:pt>
                <c:pt idx="13726" formatCode="General">
                  <c:v>9.2376699999999996</c:v>
                </c:pt>
                <c:pt idx="13727" formatCode="General">
                  <c:v>9.2383400000000009</c:v>
                </c:pt>
                <c:pt idx="13728" formatCode="General">
                  <c:v>9.2390100000000004</c:v>
                </c:pt>
                <c:pt idx="13729" formatCode="General">
                  <c:v>9.2396899999999995</c:v>
                </c:pt>
                <c:pt idx="13730" formatCode="General">
                  <c:v>9.2403600000000008</c:v>
                </c:pt>
                <c:pt idx="13731" formatCode="General">
                  <c:v>9.2410300000000003</c:v>
                </c:pt>
                <c:pt idx="13732" formatCode="General">
                  <c:v>9.2417099999999994</c:v>
                </c:pt>
                <c:pt idx="13733" formatCode="General">
                  <c:v>9.2423800000000007</c:v>
                </c:pt>
                <c:pt idx="13734" formatCode="General">
                  <c:v>9.2430500000000002</c:v>
                </c:pt>
                <c:pt idx="13735" formatCode="General">
                  <c:v>9.2437299999999993</c:v>
                </c:pt>
                <c:pt idx="13736" formatCode="General">
                  <c:v>9.2444000000000006</c:v>
                </c:pt>
                <c:pt idx="13737" formatCode="General">
                  <c:v>9.2450700000000001</c:v>
                </c:pt>
                <c:pt idx="13738" formatCode="General">
                  <c:v>9.2457399999999996</c:v>
                </c:pt>
                <c:pt idx="13739" formatCode="General">
                  <c:v>9.2464200000000005</c:v>
                </c:pt>
                <c:pt idx="13740" formatCode="General">
                  <c:v>9.24709</c:v>
                </c:pt>
                <c:pt idx="13741" formatCode="General">
                  <c:v>9.2477599999999995</c:v>
                </c:pt>
                <c:pt idx="13742" formatCode="General">
                  <c:v>9.2484400000000004</c:v>
                </c:pt>
                <c:pt idx="13743" formatCode="General">
                  <c:v>9.2491099999999999</c:v>
                </c:pt>
                <c:pt idx="13744" formatCode="General">
                  <c:v>9.2497799999999994</c:v>
                </c:pt>
                <c:pt idx="13745" formatCode="General">
                  <c:v>9.2504600000000003</c:v>
                </c:pt>
                <c:pt idx="13746" formatCode="General">
                  <c:v>9.2511299999999999</c:v>
                </c:pt>
                <c:pt idx="13747" formatCode="General">
                  <c:v>9.2517999999999994</c:v>
                </c:pt>
                <c:pt idx="13748" formatCode="General">
                  <c:v>9.2524700000000006</c:v>
                </c:pt>
                <c:pt idx="13749" formatCode="General">
                  <c:v>9.2531499999999998</c:v>
                </c:pt>
                <c:pt idx="13750" formatCode="General">
                  <c:v>9.2538199999999993</c:v>
                </c:pt>
                <c:pt idx="13751" formatCode="General">
                  <c:v>9.2544900000000005</c:v>
                </c:pt>
                <c:pt idx="13752" formatCode="General">
                  <c:v>9.2551699999999997</c:v>
                </c:pt>
                <c:pt idx="13753" formatCode="General">
                  <c:v>9.2558399999999992</c:v>
                </c:pt>
                <c:pt idx="13754" formatCode="General">
                  <c:v>9.2565100000000005</c:v>
                </c:pt>
                <c:pt idx="13755" formatCode="General">
                  <c:v>9.2571899999999996</c:v>
                </c:pt>
                <c:pt idx="13756" formatCode="General">
                  <c:v>9.2578600000000009</c:v>
                </c:pt>
                <c:pt idx="13757" formatCode="General">
                  <c:v>9.2585300000000004</c:v>
                </c:pt>
                <c:pt idx="13758" formatCode="General">
                  <c:v>9.2591999999999999</c:v>
                </c:pt>
                <c:pt idx="13759" formatCode="General">
                  <c:v>9.2598800000000008</c:v>
                </c:pt>
                <c:pt idx="13760" formatCode="General">
                  <c:v>9.2605500000000003</c:v>
                </c:pt>
                <c:pt idx="13761" formatCode="General">
                  <c:v>9.2612199999999998</c:v>
                </c:pt>
                <c:pt idx="13762" formatCode="General">
                  <c:v>9.2619000000000007</c:v>
                </c:pt>
                <c:pt idx="13763" formatCode="General">
                  <c:v>9.2625700000000002</c:v>
                </c:pt>
                <c:pt idx="13764" formatCode="General">
                  <c:v>9.2632399999999997</c:v>
                </c:pt>
                <c:pt idx="13765" formatCode="General">
                  <c:v>9.2639200000000006</c:v>
                </c:pt>
                <c:pt idx="13766" formatCode="General">
                  <c:v>9.2645900000000001</c:v>
                </c:pt>
                <c:pt idx="13767" formatCode="General">
                  <c:v>9.2652599999999996</c:v>
                </c:pt>
                <c:pt idx="13768" formatCode="General">
                  <c:v>9.2659300000000009</c:v>
                </c:pt>
                <c:pt idx="13769" formatCode="General">
                  <c:v>9.26661</c:v>
                </c:pt>
                <c:pt idx="13770" formatCode="General">
                  <c:v>9.2672799999999995</c:v>
                </c:pt>
                <c:pt idx="13771" formatCode="General">
                  <c:v>9.2679500000000008</c:v>
                </c:pt>
                <c:pt idx="13772" formatCode="General">
                  <c:v>9.2686299999999999</c:v>
                </c:pt>
                <c:pt idx="13773" formatCode="General">
                  <c:v>9.2692999999999994</c:v>
                </c:pt>
                <c:pt idx="13774" formatCode="General">
                  <c:v>9.2699700000000007</c:v>
                </c:pt>
                <c:pt idx="13775" formatCode="General">
                  <c:v>9.2706499999999998</c:v>
                </c:pt>
                <c:pt idx="13776" formatCode="General">
                  <c:v>9.2713199999999993</c:v>
                </c:pt>
                <c:pt idx="13777" formatCode="General">
                  <c:v>9.2719900000000006</c:v>
                </c:pt>
                <c:pt idx="13778" formatCode="General">
                  <c:v>9.2726600000000001</c:v>
                </c:pt>
                <c:pt idx="13779" formatCode="General">
                  <c:v>9.2733399999999993</c:v>
                </c:pt>
                <c:pt idx="13780" formatCode="General">
                  <c:v>9.2740100000000005</c:v>
                </c:pt>
                <c:pt idx="13781" formatCode="General">
                  <c:v>9.27468</c:v>
                </c:pt>
                <c:pt idx="13782" formatCode="General">
                  <c:v>9.2753599999999992</c:v>
                </c:pt>
                <c:pt idx="13783" formatCode="General">
                  <c:v>9.2760300000000004</c:v>
                </c:pt>
                <c:pt idx="13784" formatCode="General">
                  <c:v>9.2766999999999999</c:v>
                </c:pt>
                <c:pt idx="13785" formatCode="General">
                  <c:v>9.2773800000000008</c:v>
                </c:pt>
                <c:pt idx="13786" formatCode="General">
                  <c:v>9.2780500000000004</c:v>
                </c:pt>
                <c:pt idx="13787" formatCode="General">
                  <c:v>9.2787199999999999</c:v>
                </c:pt>
                <c:pt idx="13788" formatCode="General">
                  <c:v>9.2793899999999994</c:v>
                </c:pt>
                <c:pt idx="13789" formatCode="General">
                  <c:v>9.2800700000000003</c:v>
                </c:pt>
                <c:pt idx="13790" formatCode="General">
                  <c:v>9.2807399999999998</c:v>
                </c:pt>
                <c:pt idx="13791" formatCode="General">
                  <c:v>9.2814099999999993</c:v>
                </c:pt>
                <c:pt idx="13792" formatCode="General">
                  <c:v>9.2820900000000002</c:v>
                </c:pt>
                <c:pt idx="13793" formatCode="General">
                  <c:v>9.2827599999999997</c:v>
                </c:pt>
                <c:pt idx="13794" formatCode="General">
                  <c:v>9.2834299999999992</c:v>
                </c:pt>
                <c:pt idx="13795" formatCode="General">
                  <c:v>9.2841100000000001</c:v>
                </c:pt>
                <c:pt idx="13796" formatCode="General">
                  <c:v>9.2847799999999996</c:v>
                </c:pt>
                <c:pt idx="13797" formatCode="General">
                  <c:v>9.2854500000000009</c:v>
                </c:pt>
                <c:pt idx="13798" formatCode="General">
                  <c:v>9.2861200000000004</c:v>
                </c:pt>
                <c:pt idx="13799" formatCode="General">
                  <c:v>9.2867999999999995</c:v>
                </c:pt>
                <c:pt idx="13800" formatCode="General">
                  <c:v>9.2874700000000008</c:v>
                </c:pt>
                <c:pt idx="13801" formatCode="General">
                  <c:v>9.2881400000000003</c:v>
                </c:pt>
                <c:pt idx="13802" formatCode="General">
                  <c:v>9.2888199999999994</c:v>
                </c:pt>
                <c:pt idx="13803" formatCode="General">
                  <c:v>9.2894900000000007</c:v>
                </c:pt>
                <c:pt idx="13804" formatCode="General">
                  <c:v>9.2901600000000002</c:v>
                </c:pt>
                <c:pt idx="13805" formatCode="General">
                  <c:v>9.2908399999999993</c:v>
                </c:pt>
                <c:pt idx="13806" formatCode="General">
                  <c:v>9.2915100000000006</c:v>
                </c:pt>
                <c:pt idx="13807" formatCode="General">
                  <c:v>9.2921800000000001</c:v>
                </c:pt>
                <c:pt idx="13808" formatCode="General">
                  <c:v>9.2928599999999992</c:v>
                </c:pt>
                <c:pt idx="13809" formatCode="General">
                  <c:v>9.2935300000000005</c:v>
                </c:pt>
                <c:pt idx="13810" formatCode="General">
                  <c:v>9.2942</c:v>
                </c:pt>
                <c:pt idx="13811" formatCode="General">
                  <c:v>9.2948699999999995</c:v>
                </c:pt>
                <c:pt idx="13812" formatCode="General">
                  <c:v>9.2955500000000004</c:v>
                </c:pt>
                <c:pt idx="13813" formatCode="General">
                  <c:v>9.2962199999999999</c:v>
                </c:pt>
                <c:pt idx="13814" formatCode="General">
                  <c:v>9.2968899999999994</c:v>
                </c:pt>
                <c:pt idx="13815" formatCode="General">
                  <c:v>9.2975700000000003</c:v>
                </c:pt>
                <c:pt idx="13816" formatCode="General">
                  <c:v>9.2982399999999998</c:v>
                </c:pt>
                <c:pt idx="13817" formatCode="General">
                  <c:v>9.2989099999999993</c:v>
                </c:pt>
                <c:pt idx="13818" formatCode="General">
                  <c:v>9.2995900000000002</c:v>
                </c:pt>
                <c:pt idx="13819" formatCode="General">
                  <c:v>9.3002599999999997</c:v>
                </c:pt>
                <c:pt idx="13820" formatCode="General">
                  <c:v>9.3009299999999993</c:v>
                </c:pt>
                <c:pt idx="13821" formatCode="General">
                  <c:v>9.3016000000000005</c:v>
                </c:pt>
                <c:pt idx="13822" formatCode="General">
                  <c:v>9.3022799999999997</c:v>
                </c:pt>
                <c:pt idx="13823" formatCode="General">
                  <c:v>9.3029499999999992</c:v>
                </c:pt>
                <c:pt idx="13824" formatCode="General">
                  <c:v>9.3036200000000004</c:v>
                </c:pt>
                <c:pt idx="13825" formatCode="General">
                  <c:v>9.3042999999999996</c:v>
                </c:pt>
                <c:pt idx="13826" formatCode="General">
                  <c:v>9.3049700000000009</c:v>
                </c:pt>
                <c:pt idx="13827" formatCode="General">
                  <c:v>9.3056400000000004</c:v>
                </c:pt>
                <c:pt idx="13828" formatCode="General">
                  <c:v>9.3063199999999995</c:v>
                </c:pt>
                <c:pt idx="13829" formatCode="General">
                  <c:v>9.3069900000000008</c:v>
                </c:pt>
                <c:pt idx="13830" formatCode="General">
                  <c:v>9.3076600000000003</c:v>
                </c:pt>
                <c:pt idx="13831" formatCode="General">
                  <c:v>9.3083299999999998</c:v>
                </c:pt>
                <c:pt idx="13832" formatCode="General">
                  <c:v>9.3090100000000007</c:v>
                </c:pt>
                <c:pt idx="13833" formatCode="General">
                  <c:v>9.3096800000000002</c:v>
                </c:pt>
                <c:pt idx="13834" formatCode="General">
                  <c:v>9.3103499999999997</c:v>
                </c:pt>
                <c:pt idx="13835" formatCode="General">
                  <c:v>9.3110300000000006</c:v>
                </c:pt>
                <c:pt idx="13836" formatCode="General">
                  <c:v>9.3117000000000001</c:v>
                </c:pt>
                <c:pt idx="13837" formatCode="General">
                  <c:v>9.3123699999999996</c:v>
                </c:pt>
                <c:pt idx="13838" formatCode="General">
                  <c:v>9.3130500000000005</c:v>
                </c:pt>
                <c:pt idx="13839" formatCode="General">
                  <c:v>9.31372</c:v>
                </c:pt>
                <c:pt idx="13840" formatCode="General">
                  <c:v>9.3143899999999995</c:v>
                </c:pt>
                <c:pt idx="13841" formatCode="General">
                  <c:v>9.3150600000000008</c:v>
                </c:pt>
                <c:pt idx="13842" formatCode="General">
                  <c:v>9.3157399999999999</c:v>
                </c:pt>
                <c:pt idx="13843" formatCode="General">
                  <c:v>9.3164099999999994</c:v>
                </c:pt>
                <c:pt idx="13844" formatCode="General">
                  <c:v>9.3170800000000007</c:v>
                </c:pt>
                <c:pt idx="13845" formatCode="General">
                  <c:v>9.3177599999999998</c:v>
                </c:pt>
                <c:pt idx="13846" formatCode="General">
                  <c:v>9.3184299999999993</c:v>
                </c:pt>
                <c:pt idx="13847" formatCode="General">
                  <c:v>9.3191000000000006</c:v>
                </c:pt>
                <c:pt idx="13848" formatCode="General">
                  <c:v>9.3197799999999997</c:v>
                </c:pt>
                <c:pt idx="13849" formatCode="General">
                  <c:v>9.3204499999999992</c:v>
                </c:pt>
                <c:pt idx="13850" formatCode="General">
                  <c:v>9.3211200000000005</c:v>
                </c:pt>
                <c:pt idx="13851" formatCode="General">
                  <c:v>9.32179</c:v>
                </c:pt>
                <c:pt idx="13852" formatCode="General">
                  <c:v>9.3224699999999991</c:v>
                </c:pt>
                <c:pt idx="13853" formatCode="General">
                  <c:v>9.3231400000000004</c:v>
                </c:pt>
                <c:pt idx="13854" formatCode="General">
                  <c:v>9.3238099999999999</c:v>
                </c:pt>
                <c:pt idx="13855" formatCode="General">
                  <c:v>9.3244900000000008</c:v>
                </c:pt>
                <c:pt idx="13856" formatCode="General">
                  <c:v>9.3251600000000003</c:v>
                </c:pt>
                <c:pt idx="13857" formatCode="General">
                  <c:v>9.3258299999999998</c:v>
                </c:pt>
                <c:pt idx="13858" formatCode="General">
                  <c:v>9.3265100000000007</c:v>
                </c:pt>
                <c:pt idx="13859" formatCode="General">
                  <c:v>9.3271800000000002</c:v>
                </c:pt>
                <c:pt idx="13860" formatCode="General">
                  <c:v>9.3278499999999998</c:v>
                </c:pt>
                <c:pt idx="13861" formatCode="General">
                  <c:v>9.3285199999999993</c:v>
                </c:pt>
                <c:pt idx="13862" formatCode="General">
                  <c:v>9.3292000000000002</c:v>
                </c:pt>
                <c:pt idx="13863" formatCode="General">
                  <c:v>9.3298699999999997</c:v>
                </c:pt>
                <c:pt idx="13864" formatCode="General">
                  <c:v>9.3305399999999992</c:v>
                </c:pt>
                <c:pt idx="13865" formatCode="General">
                  <c:v>9.3312200000000001</c:v>
                </c:pt>
                <c:pt idx="13866" formatCode="General">
                  <c:v>9.3318899999999996</c:v>
                </c:pt>
                <c:pt idx="13867" formatCode="General">
                  <c:v>9.3325600000000009</c:v>
                </c:pt>
                <c:pt idx="13868" formatCode="General">
                  <c:v>9.33324</c:v>
                </c:pt>
                <c:pt idx="13869" formatCode="General">
                  <c:v>9.3339099999999995</c:v>
                </c:pt>
                <c:pt idx="13870" formatCode="General">
                  <c:v>9.3345800000000008</c:v>
                </c:pt>
                <c:pt idx="13871" formatCode="General">
                  <c:v>9.3352500000000003</c:v>
                </c:pt>
                <c:pt idx="13872" formatCode="General">
                  <c:v>9.3359299999999994</c:v>
                </c:pt>
                <c:pt idx="13873" formatCode="General">
                  <c:v>9.3366000000000007</c:v>
                </c:pt>
                <c:pt idx="13874" formatCode="General">
                  <c:v>9.3372700000000002</c:v>
                </c:pt>
                <c:pt idx="13875" formatCode="General">
                  <c:v>9.3379499999999993</c:v>
                </c:pt>
                <c:pt idx="13876" formatCode="General">
                  <c:v>9.3386200000000006</c:v>
                </c:pt>
                <c:pt idx="13877" formatCode="General">
                  <c:v>9.3392900000000001</c:v>
                </c:pt>
                <c:pt idx="13878" formatCode="General">
                  <c:v>9.3399699999999992</c:v>
                </c:pt>
                <c:pt idx="13879" formatCode="General">
                  <c:v>9.3406400000000005</c:v>
                </c:pt>
                <c:pt idx="13880" formatCode="General">
                  <c:v>9.34131</c:v>
                </c:pt>
                <c:pt idx="13881" formatCode="General">
                  <c:v>9.3419799999999995</c:v>
                </c:pt>
                <c:pt idx="13882" formatCode="General">
                  <c:v>9.3426600000000004</c:v>
                </c:pt>
                <c:pt idx="13883" formatCode="General">
                  <c:v>9.3433299999999999</c:v>
                </c:pt>
                <c:pt idx="13884" formatCode="General">
                  <c:v>9.3439999999999994</c:v>
                </c:pt>
                <c:pt idx="13885" formatCode="General">
                  <c:v>9.3446800000000003</c:v>
                </c:pt>
                <c:pt idx="13886" formatCode="General">
                  <c:v>9.3453499999999998</c:v>
                </c:pt>
                <c:pt idx="13887" formatCode="General">
                  <c:v>9.3460199999999993</c:v>
                </c:pt>
                <c:pt idx="13888" formatCode="General">
                  <c:v>9.3467000000000002</c:v>
                </c:pt>
                <c:pt idx="13889" formatCode="General">
                  <c:v>9.3473699999999997</c:v>
                </c:pt>
                <c:pt idx="13890" formatCode="General">
                  <c:v>9.3480399999999992</c:v>
                </c:pt>
                <c:pt idx="13891" formatCode="General">
                  <c:v>9.3487100000000005</c:v>
                </c:pt>
                <c:pt idx="13892" formatCode="General">
                  <c:v>9.3493899999999996</c:v>
                </c:pt>
                <c:pt idx="13893" formatCode="General">
                  <c:v>9.3500599999999991</c:v>
                </c:pt>
                <c:pt idx="13894" formatCode="General">
                  <c:v>9.3507300000000004</c:v>
                </c:pt>
                <c:pt idx="13895" formatCode="General">
                  <c:v>9.3514099999999996</c:v>
                </c:pt>
                <c:pt idx="13896" formatCode="General">
                  <c:v>9.3520800000000008</c:v>
                </c:pt>
                <c:pt idx="13897" formatCode="General">
                  <c:v>9.3527500000000003</c:v>
                </c:pt>
                <c:pt idx="13898" formatCode="General">
                  <c:v>9.3534299999999995</c:v>
                </c:pt>
                <c:pt idx="13899" formatCode="General">
                  <c:v>9.3541000000000007</c:v>
                </c:pt>
                <c:pt idx="13900" formatCode="General">
                  <c:v>9.3547700000000003</c:v>
                </c:pt>
                <c:pt idx="13901" formatCode="General">
                  <c:v>9.3554399999999998</c:v>
                </c:pt>
                <c:pt idx="13902" formatCode="General">
                  <c:v>9.3561200000000007</c:v>
                </c:pt>
                <c:pt idx="13903" formatCode="General">
                  <c:v>9.3567900000000002</c:v>
                </c:pt>
                <c:pt idx="13904" formatCode="General">
                  <c:v>9.3574599999999997</c:v>
                </c:pt>
                <c:pt idx="13905" formatCode="General">
                  <c:v>9.3581400000000006</c:v>
                </c:pt>
                <c:pt idx="13906" formatCode="General">
                  <c:v>9.3588100000000001</c:v>
                </c:pt>
                <c:pt idx="13907" formatCode="General">
                  <c:v>9.3594799999999996</c:v>
                </c:pt>
                <c:pt idx="13908" formatCode="General">
                  <c:v>9.3601600000000005</c:v>
                </c:pt>
                <c:pt idx="13909" formatCode="General">
                  <c:v>9.36083</c:v>
                </c:pt>
                <c:pt idx="13910" formatCode="General">
                  <c:v>9.3614999999999995</c:v>
                </c:pt>
                <c:pt idx="13911" formatCode="General">
                  <c:v>9.3621700000000008</c:v>
                </c:pt>
                <c:pt idx="13912" formatCode="General">
                  <c:v>9.3628499999999999</c:v>
                </c:pt>
                <c:pt idx="13913" formatCode="General">
                  <c:v>9.3635199999999994</c:v>
                </c:pt>
                <c:pt idx="13914" formatCode="General">
                  <c:v>9.3641900000000007</c:v>
                </c:pt>
                <c:pt idx="13915" formatCode="General">
                  <c:v>9.3648699999999998</c:v>
                </c:pt>
                <c:pt idx="13916" formatCode="General">
                  <c:v>9.3655399999999993</c:v>
                </c:pt>
                <c:pt idx="13917" formatCode="General">
                  <c:v>9.3662100000000006</c:v>
                </c:pt>
                <c:pt idx="13918" formatCode="General">
                  <c:v>9.3668899999999997</c:v>
                </c:pt>
                <c:pt idx="13919" formatCode="General">
                  <c:v>9.3675599999999992</c:v>
                </c:pt>
                <c:pt idx="13920" formatCode="General">
                  <c:v>9.3682300000000005</c:v>
                </c:pt>
                <c:pt idx="13921" formatCode="General">
                  <c:v>9.3689</c:v>
                </c:pt>
                <c:pt idx="13922" formatCode="General">
                  <c:v>9.3695799999999991</c:v>
                </c:pt>
                <c:pt idx="13923" formatCode="General">
                  <c:v>9.3702500000000004</c:v>
                </c:pt>
                <c:pt idx="13924" formatCode="General">
                  <c:v>9.3709199999999999</c:v>
                </c:pt>
                <c:pt idx="13925" formatCode="General">
                  <c:v>9.3716000000000008</c:v>
                </c:pt>
                <c:pt idx="13926" formatCode="General">
                  <c:v>9.3722700000000003</c:v>
                </c:pt>
                <c:pt idx="13927" formatCode="General">
                  <c:v>9.3729399999999998</c:v>
                </c:pt>
                <c:pt idx="13928" formatCode="General">
                  <c:v>9.3736200000000007</c:v>
                </c:pt>
                <c:pt idx="13929" formatCode="General">
                  <c:v>9.3742900000000002</c:v>
                </c:pt>
                <c:pt idx="13930" formatCode="General">
                  <c:v>9.3749599999999997</c:v>
                </c:pt>
                <c:pt idx="13931" formatCode="General">
                  <c:v>9.3756299999999992</c:v>
                </c:pt>
                <c:pt idx="13932" formatCode="General">
                  <c:v>9.3763100000000001</c:v>
                </c:pt>
                <c:pt idx="13933" formatCode="General">
                  <c:v>9.3769799999999996</c:v>
                </c:pt>
                <c:pt idx="13934" formatCode="General">
                  <c:v>9.3776499999999992</c:v>
                </c:pt>
                <c:pt idx="13935" formatCode="General">
                  <c:v>9.3783300000000001</c:v>
                </c:pt>
                <c:pt idx="13936" formatCode="General">
                  <c:v>9.3789999999999996</c:v>
                </c:pt>
                <c:pt idx="13937" formatCode="General">
                  <c:v>9.3796700000000008</c:v>
                </c:pt>
                <c:pt idx="13938" formatCode="General">
                  <c:v>9.38035</c:v>
                </c:pt>
                <c:pt idx="13939" formatCode="General">
                  <c:v>9.3810199999999995</c:v>
                </c:pt>
                <c:pt idx="13940" formatCode="General">
                  <c:v>9.3816900000000008</c:v>
                </c:pt>
                <c:pt idx="13941" formatCode="General">
                  <c:v>9.3823600000000003</c:v>
                </c:pt>
                <c:pt idx="13942" formatCode="General">
                  <c:v>9.3830399999999994</c:v>
                </c:pt>
                <c:pt idx="13943" formatCode="General">
                  <c:v>9.3837100000000007</c:v>
                </c:pt>
                <c:pt idx="13944" formatCode="General">
                  <c:v>9.3843800000000002</c:v>
                </c:pt>
                <c:pt idx="13945" formatCode="General">
                  <c:v>9.3850599999999993</c:v>
                </c:pt>
                <c:pt idx="13946" formatCode="General">
                  <c:v>9.3857300000000006</c:v>
                </c:pt>
                <c:pt idx="13947" formatCode="General">
                  <c:v>9.3864000000000001</c:v>
                </c:pt>
                <c:pt idx="13948" formatCode="General">
                  <c:v>9.3870799999999992</c:v>
                </c:pt>
                <c:pt idx="13949" formatCode="General">
                  <c:v>9.3877500000000005</c:v>
                </c:pt>
                <c:pt idx="13950" formatCode="General">
                  <c:v>9.38842</c:v>
                </c:pt>
                <c:pt idx="13951" formatCode="General">
                  <c:v>9.3890899999999995</c:v>
                </c:pt>
                <c:pt idx="13952" formatCode="General">
                  <c:v>9.3897700000000004</c:v>
                </c:pt>
                <c:pt idx="13953" formatCode="General">
                  <c:v>9.3904399999999999</c:v>
                </c:pt>
                <c:pt idx="13954" formatCode="General">
                  <c:v>9.3911099999999994</c:v>
                </c:pt>
                <c:pt idx="13955" formatCode="General">
                  <c:v>9.3917900000000003</c:v>
                </c:pt>
                <c:pt idx="13956" formatCode="General">
                  <c:v>9.3924599999999998</c:v>
                </c:pt>
                <c:pt idx="13957" formatCode="General">
                  <c:v>9.3931299999999993</c:v>
                </c:pt>
                <c:pt idx="13958" formatCode="General">
                  <c:v>9.3938100000000002</c:v>
                </c:pt>
                <c:pt idx="13959" formatCode="General">
                  <c:v>9.3944799999999997</c:v>
                </c:pt>
                <c:pt idx="13960" formatCode="General">
                  <c:v>9.3951499999999992</c:v>
                </c:pt>
                <c:pt idx="13961" formatCode="General">
                  <c:v>9.3958200000000005</c:v>
                </c:pt>
                <c:pt idx="13962" formatCode="General">
                  <c:v>9.3964999999999996</c:v>
                </c:pt>
                <c:pt idx="13963" formatCode="General">
                  <c:v>9.3971699999999991</c:v>
                </c:pt>
                <c:pt idx="13964" formatCode="General">
                  <c:v>9.3978400000000004</c:v>
                </c:pt>
                <c:pt idx="13965" formatCode="General">
                  <c:v>9.3985199999999995</c:v>
                </c:pt>
                <c:pt idx="13966" formatCode="General">
                  <c:v>9.3991900000000008</c:v>
                </c:pt>
                <c:pt idx="13967" formatCode="General">
                  <c:v>9.3998600000000003</c:v>
                </c:pt>
                <c:pt idx="13968" formatCode="General">
                  <c:v>9.4005399999999995</c:v>
                </c:pt>
                <c:pt idx="13969" formatCode="General">
                  <c:v>9.4012100000000007</c:v>
                </c:pt>
                <c:pt idx="13970" formatCode="General">
                  <c:v>9.4018800000000002</c:v>
                </c:pt>
                <c:pt idx="13971" formatCode="General">
                  <c:v>9.4025499999999997</c:v>
                </c:pt>
                <c:pt idx="13972" formatCode="General">
                  <c:v>9.4032300000000006</c:v>
                </c:pt>
                <c:pt idx="13973" formatCode="General">
                  <c:v>9.4039000000000001</c:v>
                </c:pt>
                <c:pt idx="13974" formatCode="General">
                  <c:v>9.4045699999999997</c:v>
                </c:pt>
                <c:pt idx="13975" formatCode="General">
                  <c:v>9.4052500000000006</c:v>
                </c:pt>
                <c:pt idx="13976" formatCode="General">
                  <c:v>9.4059200000000001</c:v>
                </c:pt>
                <c:pt idx="13977" formatCode="General">
                  <c:v>9.4065899999999996</c:v>
                </c:pt>
                <c:pt idx="13978" formatCode="General">
                  <c:v>9.4072700000000005</c:v>
                </c:pt>
                <c:pt idx="13979" formatCode="General">
                  <c:v>9.40794</c:v>
                </c:pt>
                <c:pt idx="13980" formatCode="General">
                  <c:v>9.4086099999999995</c:v>
                </c:pt>
                <c:pt idx="13981" formatCode="General">
                  <c:v>9.4092800000000008</c:v>
                </c:pt>
                <c:pt idx="13982" formatCode="General">
                  <c:v>9.4099599999999999</c:v>
                </c:pt>
                <c:pt idx="13983" formatCode="General">
                  <c:v>9.4106299999999994</c:v>
                </c:pt>
                <c:pt idx="13984" formatCode="General">
                  <c:v>9.4113000000000007</c:v>
                </c:pt>
                <c:pt idx="13985" formatCode="General">
                  <c:v>9.4119799999999998</c:v>
                </c:pt>
                <c:pt idx="13986" formatCode="General">
                  <c:v>9.4126499999999993</c:v>
                </c:pt>
                <c:pt idx="13987" formatCode="General">
                  <c:v>9.4133200000000006</c:v>
                </c:pt>
                <c:pt idx="13988" formatCode="General">
                  <c:v>9.4139999999999997</c:v>
                </c:pt>
                <c:pt idx="13989" formatCode="General">
                  <c:v>9.4146699999999992</c:v>
                </c:pt>
                <c:pt idx="13990" formatCode="General">
                  <c:v>9.4153400000000005</c:v>
                </c:pt>
                <c:pt idx="13991" formatCode="General">
                  <c:v>9.41601</c:v>
                </c:pt>
                <c:pt idx="13992" formatCode="General">
                  <c:v>9.4166899999999991</c:v>
                </c:pt>
                <c:pt idx="13993" formatCode="General">
                  <c:v>9.4173600000000004</c:v>
                </c:pt>
                <c:pt idx="13994" formatCode="General">
                  <c:v>9.4180299999999999</c:v>
                </c:pt>
                <c:pt idx="13995" formatCode="General">
                  <c:v>9.4187100000000008</c:v>
                </c:pt>
                <c:pt idx="13996" formatCode="General">
                  <c:v>9.4193800000000003</c:v>
                </c:pt>
                <c:pt idx="13997" formatCode="General">
                  <c:v>9.4200499999999998</c:v>
                </c:pt>
                <c:pt idx="13998" formatCode="General">
                  <c:v>9.4207300000000007</c:v>
                </c:pt>
                <c:pt idx="13999" formatCode="General">
                  <c:v>9.4214000000000002</c:v>
                </c:pt>
                <c:pt idx="14000" formatCode="General">
                  <c:v>9.4220699999999997</c:v>
                </c:pt>
                <c:pt idx="14001" formatCode="General">
                  <c:v>9.4227500000000006</c:v>
                </c:pt>
                <c:pt idx="14002" formatCode="General">
                  <c:v>9.4234200000000001</c:v>
                </c:pt>
                <c:pt idx="14003" formatCode="General">
                  <c:v>9.4240899999999996</c:v>
                </c:pt>
                <c:pt idx="14004" formatCode="General">
                  <c:v>9.4247599999999991</c:v>
                </c:pt>
                <c:pt idx="14005" formatCode="General">
                  <c:v>9.42544</c:v>
                </c:pt>
                <c:pt idx="14006" formatCode="General">
                  <c:v>9.4261099999999995</c:v>
                </c:pt>
                <c:pt idx="14007" formatCode="General">
                  <c:v>9.4267800000000008</c:v>
                </c:pt>
                <c:pt idx="14008" formatCode="General">
                  <c:v>9.42746</c:v>
                </c:pt>
                <c:pt idx="14009" formatCode="General">
                  <c:v>9.4281299999999995</c:v>
                </c:pt>
                <c:pt idx="14010" formatCode="General">
                  <c:v>9.4288000000000007</c:v>
                </c:pt>
                <c:pt idx="14011" formatCode="General">
                  <c:v>9.4294799999999999</c:v>
                </c:pt>
                <c:pt idx="14012" formatCode="General">
                  <c:v>9.4301499999999994</c:v>
                </c:pt>
                <c:pt idx="14013" formatCode="General">
                  <c:v>9.4308200000000006</c:v>
                </c:pt>
                <c:pt idx="14014" formatCode="General">
                  <c:v>9.4314900000000002</c:v>
                </c:pt>
                <c:pt idx="14015" formatCode="General">
                  <c:v>9.4321699999999993</c:v>
                </c:pt>
                <c:pt idx="14016" formatCode="General">
                  <c:v>9.4328400000000006</c:v>
                </c:pt>
                <c:pt idx="14017" formatCode="General">
                  <c:v>9.4335100000000001</c:v>
                </c:pt>
                <c:pt idx="14018" formatCode="General">
                  <c:v>9.4341899999999992</c:v>
                </c:pt>
                <c:pt idx="14019" formatCode="General">
                  <c:v>9.4348600000000005</c:v>
                </c:pt>
                <c:pt idx="14020" formatCode="General">
                  <c:v>9.43553</c:v>
                </c:pt>
                <c:pt idx="14021" formatCode="General">
                  <c:v>9.4362100000000009</c:v>
                </c:pt>
                <c:pt idx="14022" formatCode="General">
                  <c:v>9.4368800000000004</c:v>
                </c:pt>
                <c:pt idx="14023" formatCode="General">
                  <c:v>9.4375499999999999</c:v>
                </c:pt>
                <c:pt idx="14024" formatCode="General">
                  <c:v>9.4382199999999994</c:v>
                </c:pt>
                <c:pt idx="14025" formatCode="General">
                  <c:v>9.4389000000000003</c:v>
                </c:pt>
                <c:pt idx="14026" formatCode="General">
                  <c:v>9.4395699999999998</c:v>
                </c:pt>
                <c:pt idx="14027" formatCode="General">
                  <c:v>9.4402399999999993</c:v>
                </c:pt>
                <c:pt idx="14028" formatCode="General">
                  <c:v>9.4409200000000002</c:v>
                </c:pt>
                <c:pt idx="14029" formatCode="General">
                  <c:v>9.4415899999999997</c:v>
                </c:pt>
                <c:pt idx="14030" formatCode="General">
                  <c:v>9.4422599999999992</c:v>
                </c:pt>
                <c:pt idx="14031" formatCode="General">
                  <c:v>9.4429400000000001</c:v>
                </c:pt>
                <c:pt idx="14032" formatCode="General">
                  <c:v>9.4436099999999996</c:v>
                </c:pt>
                <c:pt idx="14033" formatCode="General">
                  <c:v>9.4442799999999991</c:v>
                </c:pt>
                <c:pt idx="14034" formatCode="General">
                  <c:v>9.4449500000000004</c:v>
                </c:pt>
                <c:pt idx="14035" formatCode="General">
                  <c:v>9.4456299999999995</c:v>
                </c:pt>
                <c:pt idx="14036" formatCode="General">
                  <c:v>9.4463000000000008</c:v>
                </c:pt>
                <c:pt idx="14037" formatCode="General">
                  <c:v>9.4469700000000003</c:v>
                </c:pt>
                <c:pt idx="14038" formatCode="General">
                  <c:v>9.4476499999999994</c:v>
                </c:pt>
                <c:pt idx="14039" formatCode="General">
                  <c:v>9.4483200000000007</c:v>
                </c:pt>
                <c:pt idx="14040" formatCode="General">
                  <c:v>9.4489900000000002</c:v>
                </c:pt>
                <c:pt idx="14041" formatCode="General">
                  <c:v>9.4496699999999993</c:v>
                </c:pt>
                <c:pt idx="14042" formatCode="General">
                  <c:v>9.4503400000000006</c:v>
                </c:pt>
                <c:pt idx="14043" formatCode="General">
                  <c:v>9.4510100000000001</c:v>
                </c:pt>
                <c:pt idx="14044" formatCode="General">
                  <c:v>9.4516799999999996</c:v>
                </c:pt>
                <c:pt idx="14045" formatCode="General">
                  <c:v>9.4523600000000005</c:v>
                </c:pt>
                <c:pt idx="14046" formatCode="General">
                  <c:v>9.45303</c:v>
                </c:pt>
                <c:pt idx="14047" formatCode="General">
                  <c:v>9.4536999999999995</c:v>
                </c:pt>
                <c:pt idx="14048" formatCode="General">
                  <c:v>9.4543800000000005</c:v>
                </c:pt>
                <c:pt idx="14049" formatCode="General">
                  <c:v>9.45505</c:v>
                </c:pt>
                <c:pt idx="14050" formatCode="General">
                  <c:v>9.4557199999999995</c:v>
                </c:pt>
                <c:pt idx="14051" formatCode="General">
                  <c:v>9.4564000000000004</c:v>
                </c:pt>
                <c:pt idx="14052" formatCode="General">
                  <c:v>9.4570699999999999</c:v>
                </c:pt>
                <c:pt idx="14053" formatCode="General">
                  <c:v>9.4577399999999994</c:v>
                </c:pt>
                <c:pt idx="14054" formatCode="General">
                  <c:v>9.4584100000000007</c:v>
                </c:pt>
                <c:pt idx="14055" formatCode="General">
                  <c:v>9.4590899999999998</c:v>
                </c:pt>
                <c:pt idx="14056" formatCode="General">
                  <c:v>9.4597599999999993</c:v>
                </c:pt>
                <c:pt idx="14057" formatCode="General">
                  <c:v>9.4604300000000006</c:v>
                </c:pt>
                <c:pt idx="14058" formatCode="General">
                  <c:v>9.4611099999999997</c:v>
                </c:pt>
                <c:pt idx="14059" formatCode="General">
                  <c:v>9.4617799999999992</c:v>
                </c:pt>
                <c:pt idx="14060" formatCode="General">
                  <c:v>9.4624500000000005</c:v>
                </c:pt>
                <c:pt idx="14061" formatCode="General">
                  <c:v>9.4631299999999996</c:v>
                </c:pt>
                <c:pt idx="14062" formatCode="General">
                  <c:v>9.4638000000000009</c:v>
                </c:pt>
                <c:pt idx="14063" formatCode="General">
                  <c:v>9.4644700000000004</c:v>
                </c:pt>
                <c:pt idx="14064" formatCode="General">
                  <c:v>9.4651399999999999</c:v>
                </c:pt>
                <c:pt idx="14065" formatCode="General">
                  <c:v>9.4658200000000008</c:v>
                </c:pt>
                <c:pt idx="14066" formatCode="General">
                  <c:v>9.4664900000000003</c:v>
                </c:pt>
                <c:pt idx="14067" formatCode="General">
                  <c:v>9.4671599999999998</c:v>
                </c:pt>
                <c:pt idx="14068" formatCode="General">
                  <c:v>9.4678400000000007</c:v>
                </c:pt>
                <c:pt idx="14069" formatCode="General">
                  <c:v>9.4685100000000002</c:v>
                </c:pt>
                <c:pt idx="14070" formatCode="General">
                  <c:v>9.4691799999999997</c:v>
                </c:pt>
                <c:pt idx="14071" formatCode="General">
                  <c:v>9.4698600000000006</c:v>
                </c:pt>
                <c:pt idx="14072" formatCode="General">
                  <c:v>9.4705300000000001</c:v>
                </c:pt>
                <c:pt idx="14073" formatCode="General">
                  <c:v>9.4711999999999996</c:v>
                </c:pt>
                <c:pt idx="14074" formatCode="General">
                  <c:v>9.4718699999999991</c:v>
                </c:pt>
                <c:pt idx="14075" formatCode="General">
                  <c:v>9.47255</c:v>
                </c:pt>
                <c:pt idx="14076" formatCode="General">
                  <c:v>9.4732199999999995</c:v>
                </c:pt>
                <c:pt idx="14077" formatCode="General">
                  <c:v>9.4738900000000008</c:v>
                </c:pt>
                <c:pt idx="14078" formatCode="General">
                  <c:v>9.4745699999999999</c:v>
                </c:pt>
                <c:pt idx="14079" formatCode="General">
                  <c:v>9.4752399999999994</c:v>
                </c:pt>
                <c:pt idx="14080" formatCode="General">
                  <c:v>9.4759100000000007</c:v>
                </c:pt>
                <c:pt idx="14081" formatCode="General">
                  <c:v>9.4765899999999998</c:v>
                </c:pt>
                <c:pt idx="14082" formatCode="General">
                  <c:v>9.4772599999999994</c:v>
                </c:pt>
                <c:pt idx="14083" formatCode="General">
                  <c:v>9.4779300000000006</c:v>
                </c:pt>
                <c:pt idx="14084" formatCode="General">
                  <c:v>9.4786000000000001</c:v>
                </c:pt>
                <c:pt idx="14085" formatCode="General">
                  <c:v>9.4792799999999993</c:v>
                </c:pt>
                <c:pt idx="14086" formatCode="General">
                  <c:v>9.4799500000000005</c:v>
                </c:pt>
                <c:pt idx="14087" formatCode="General">
                  <c:v>9.48062</c:v>
                </c:pt>
                <c:pt idx="14088" formatCode="General">
                  <c:v>9.4812999999999992</c:v>
                </c:pt>
                <c:pt idx="14089" formatCode="General">
                  <c:v>9.4819700000000005</c:v>
                </c:pt>
                <c:pt idx="14090" formatCode="General">
                  <c:v>9.48264</c:v>
                </c:pt>
                <c:pt idx="14091" formatCode="General">
                  <c:v>9.4833200000000009</c:v>
                </c:pt>
                <c:pt idx="14092" formatCode="General">
                  <c:v>9.4839900000000004</c:v>
                </c:pt>
                <c:pt idx="14093" formatCode="General">
                  <c:v>9.4846599999999999</c:v>
                </c:pt>
                <c:pt idx="14094" formatCode="General">
                  <c:v>9.4853299999999994</c:v>
                </c:pt>
                <c:pt idx="14095" formatCode="General">
                  <c:v>9.4860100000000003</c:v>
                </c:pt>
                <c:pt idx="14096" formatCode="General">
                  <c:v>9.4866799999999998</c:v>
                </c:pt>
                <c:pt idx="14097" formatCode="General">
                  <c:v>9.4873499999999993</c:v>
                </c:pt>
                <c:pt idx="14098" formatCode="General">
                  <c:v>9.4880300000000002</c:v>
                </c:pt>
                <c:pt idx="14099" formatCode="General">
                  <c:v>9.4886999999999997</c:v>
                </c:pt>
                <c:pt idx="14100" formatCode="General">
                  <c:v>9.4893699999999992</c:v>
                </c:pt>
                <c:pt idx="14101" formatCode="General">
                  <c:v>9.4900500000000001</c:v>
                </c:pt>
                <c:pt idx="14102" formatCode="General">
                  <c:v>9.4907199999999996</c:v>
                </c:pt>
                <c:pt idx="14103" formatCode="General">
                  <c:v>9.4913900000000009</c:v>
                </c:pt>
                <c:pt idx="14104" formatCode="General">
                  <c:v>9.4920600000000004</c:v>
                </c:pt>
                <c:pt idx="14105" formatCode="General">
                  <c:v>9.4927399999999995</c:v>
                </c:pt>
                <c:pt idx="14106" formatCode="General">
                  <c:v>9.4934100000000008</c:v>
                </c:pt>
                <c:pt idx="14107" formatCode="General">
                  <c:v>9.4940800000000003</c:v>
                </c:pt>
                <c:pt idx="14108" formatCode="General">
                  <c:v>9.4947599999999994</c:v>
                </c:pt>
                <c:pt idx="14109" formatCode="General">
                  <c:v>9.4954300000000007</c:v>
                </c:pt>
                <c:pt idx="14110" formatCode="General">
                  <c:v>9.4961000000000002</c:v>
                </c:pt>
                <c:pt idx="14111" formatCode="General">
                  <c:v>9.4967799999999993</c:v>
                </c:pt>
                <c:pt idx="14112" formatCode="General">
                  <c:v>9.4974500000000006</c:v>
                </c:pt>
                <c:pt idx="14113" formatCode="General">
                  <c:v>9.4981200000000001</c:v>
                </c:pt>
                <c:pt idx="14114" formatCode="General">
                  <c:v>9.4987899999999996</c:v>
                </c:pt>
                <c:pt idx="14115" formatCode="General">
                  <c:v>9.4994700000000005</c:v>
                </c:pt>
                <c:pt idx="14116" formatCode="General">
                  <c:v>9.50014</c:v>
                </c:pt>
                <c:pt idx="14117" formatCode="General">
                  <c:v>9.5008099999999995</c:v>
                </c:pt>
                <c:pt idx="14118" formatCode="General">
                  <c:v>9.5014900000000004</c:v>
                </c:pt>
                <c:pt idx="14119" formatCode="General">
                  <c:v>9.5021599999999999</c:v>
                </c:pt>
                <c:pt idx="14120" formatCode="General">
                  <c:v>9.5028299999999994</c:v>
                </c:pt>
                <c:pt idx="14121" formatCode="General">
                  <c:v>9.5035100000000003</c:v>
                </c:pt>
                <c:pt idx="14122" formatCode="General">
                  <c:v>9.5041799999999999</c:v>
                </c:pt>
                <c:pt idx="14123" formatCode="General">
                  <c:v>9.5048499999999994</c:v>
                </c:pt>
                <c:pt idx="14124" formatCode="General">
                  <c:v>9.5055200000000006</c:v>
                </c:pt>
                <c:pt idx="14125" formatCode="General">
                  <c:v>9.5061999999999998</c:v>
                </c:pt>
                <c:pt idx="14126" formatCode="General">
                  <c:v>9.5068699999999993</c:v>
                </c:pt>
                <c:pt idx="14127" formatCode="General">
                  <c:v>9.5075400000000005</c:v>
                </c:pt>
                <c:pt idx="14128" formatCode="General">
                  <c:v>9.5082199999999997</c:v>
                </c:pt>
                <c:pt idx="14129" formatCode="General">
                  <c:v>9.5088899999999992</c:v>
                </c:pt>
                <c:pt idx="14130" formatCode="General">
                  <c:v>9.5095600000000005</c:v>
                </c:pt>
                <c:pt idx="14131" formatCode="General">
                  <c:v>9.5102399999999996</c:v>
                </c:pt>
                <c:pt idx="14132" formatCode="General">
                  <c:v>9.5109100000000009</c:v>
                </c:pt>
                <c:pt idx="14133" formatCode="General">
                  <c:v>9.5115800000000004</c:v>
                </c:pt>
                <c:pt idx="14134" formatCode="General">
                  <c:v>9.5122499999999999</c:v>
                </c:pt>
                <c:pt idx="14135" formatCode="General">
                  <c:v>9.5129300000000008</c:v>
                </c:pt>
                <c:pt idx="14136" formatCode="General">
                  <c:v>9.5136000000000003</c:v>
                </c:pt>
                <c:pt idx="14137" formatCode="General">
                  <c:v>9.5142699999999998</c:v>
                </c:pt>
                <c:pt idx="14138" formatCode="General">
                  <c:v>9.5149500000000007</c:v>
                </c:pt>
                <c:pt idx="14139" formatCode="General">
                  <c:v>9.5156200000000002</c:v>
                </c:pt>
                <c:pt idx="14140" formatCode="General">
                  <c:v>9.5162899999999997</c:v>
                </c:pt>
                <c:pt idx="14141" formatCode="General">
                  <c:v>9.5169700000000006</c:v>
                </c:pt>
                <c:pt idx="14142" formatCode="General">
                  <c:v>9.5176400000000001</c:v>
                </c:pt>
                <c:pt idx="14143" formatCode="General">
                  <c:v>9.5183099999999996</c:v>
                </c:pt>
                <c:pt idx="14144" formatCode="General">
                  <c:v>9.5189800000000009</c:v>
                </c:pt>
                <c:pt idx="14145" formatCode="General">
                  <c:v>9.51966</c:v>
                </c:pt>
                <c:pt idx="14146" formatCode="General">
                  <c:v>9.5203299999999995</c:v>
                </c:pt>
                <c:pt idx="14147" formatCode="General">
                  <c:v>9.5210000000000008</c:v>
                </c:pt>
                <c:pt idx="14148" formatCode="General">
                  <c:v>9.5216799999999999</c:v>
                </c:pt>
                <c:pt idx="14149" formatCode="General">
                  <c:v>9.5223499999999994</c:v>
                </c:pt>
                <c:pt idx="14150" formatCode="General">
                  <c:v>9.5230200000000007</c:v>
                </c:pt>
                <c:pt idx="14151" formatCode="General">
                  <c:v>9.5236999999999998</c:v>
                </c:pt>
                <c:pt idx="14152" formatCode="General">
                  <c:v>9.5243699999999993</c:v>
                </c:pt>
                <c:pt idx="14153" formatCode="General">
                  <c:v>9.5250400000000006</c:v>
                </c:pt>
                <c:pt idx="14154" formatCode="General">
                  <c:v>9.5257100000000001</c:v>
                </c:pt>
                <c:pt idx="14155" formatCode="General">
                  <c:v>9.5263899999999992</c:v>
                </c:pt>
                <c:pt idx="14156" formatCode="General">
                  <c:v>9.5270600000000005</c:v>
                </c:pt>
                <c:pt idx="14157" formatCode="General">
                  <c:v>9.52773</c:v>
                </c:pt>
                <c:pt idx="14158" formatCode="General">
                  <c:v>9.5284099999999992</c:v>
                </c:pt>
                <c:pt idx="14159" formatCode="General">
                  <c:v>9.5290800000000004</c:v>
                </c:pt>
                <c:pt idx="14160" formatCode="General">
                  <c:v>9.5297499999999999</c:v>
                </c:pt>
                <c:pt idx="14161" formatCode="General">
                  <c:v>9.5304300000000008</c:v>
                </c:pt>
                <c:pt idx="14162" formatCode="General">
                  <c:v>9.5311000000000003</c:v>
                </c:pt>
                <c:pt idx="14163" formatCode="General">
                  <c:v>9.5317699999999999</c:v>
                </c:pt>
                <c:pt idx="14164" formatCode="General">
                  <c:v>9.5324399999999994</c:v>
                </c:pt>
                <c:pt idx="14165" formatCode="General">
                  <c:v>9.5331200000000003</c:v>
                </c:pt>
                <c:pt idx="14166" formatCode="General">
                  <c:v>9.5337899999999998</c:v>
                </c:pt>
                <c:pt idx="14167" formatCode="General">
                  <c:v>9.5344599999999993</c:v>
                </c:pt>
                <c:pt idx="14168" formatCode="General">
                  <c:v>9.5351400000000002</c:v>
                </c:pt>
                <c:pt idx="14169" formatCode="General">
                  <c:v>9.5358099999999997</c:v>
                </c:pt>
                <c:pt idx="14170" formatCode="General">
                  <c:v>9.5364799999999992</c:v>
                </c:pt>
                <c:pt idx="14171" formatCode="General">
                  <c:v>9.5371600000000001</c:v>
                </c:pt>
                <c:pt idx="14172" formatCode="General">
                  <c:v>9.5378299999999996</c:v>
                </c:pt>
                <c:pt idx="14173" formatCode="General">
                  <c:v>9.5385000000000009</c:v>
                </c:pt>
                <c:pt idx="14174" formatCode="General">
                  <c:v>9.5391700000000004</c:v>
                </c:pt>
                <c:pt idx="14175" formatCode="General">
                  <c:v>9.5398499999999995</c:v>
                </c:pt>
                <c:pt idx="14176" formatCode="General">
                  <c:v>9.5405200000000008</c:v>
                </c:pt>
                <c:pt idx="14177" formatCode="General">
                  <c:v>9.5411900000000003</c:v>
                </c:pt>
                <c:pt idx="14178" formatCode="General">
                  <c:v>9.5418699999999994</c:v>
                </c:pt>
                <c:pt idx="14179" formatCode="General">
                  <c:v>9.5425400000000007</c:v>
                </c:pt>
                <c:pt idx="14180" formatCode="General">
                  <c:v>9.5432100000000002</c:v>
                </c:pt>
                <c:pt idx="14181" formatCode="General">
                  <c:v>9.5438899999999993</c:v>
                </c:pt>
                <c:pt idx="14182" formatCode="General">
                  <c:v>9.5445600000000006</c:v>
                </c:pt>
                <c:pt idx="14183" formatCode="General">
                  <c:v>9.5452300000000001</c:v>
                </c:pt>
                <c:pt idx="14184" formatCode="General">
                  <c:v>9.5458999999999996</c:v>
                </c:pt>
                <c:pt idx="14185" formatCode="General">
                  <c:v>9.5465800000000005</c:v>
                </c:pt>
                <c:pt idx="14186" formatCode="General">
                  <c:v>9.54725</c:v>
                </c:pt>
                <c:pt idx="14187" formatCode="General">
                  <c:v>9.5479199999999995</c:v>
                </c:pt>
                <c:pt idx="14188" formatCode="General">
                  <c:v>9.5486000000000004</c:v>
                </c:pt>
                <c:pt idx="14189" formatCode="General">
                  <c:v>9.5492699999999999</c:v>
                </c:pt>
                <c:pt idx="14190" formatCode="General">
                  <c:v>9.5499399999999994</c:v>
                </c:pt>
                <c:pt idx="14191" formatCode="General">
                  <c:v>9.5506200000000003</c:v>
                </c:pt>
                <c:pt idx="14192" formatCode="General">
                  <c:v>9.5512899999999998</c:v>
                </c:pt>
                <c:pt idx="14193" formatCode="General">
                  <c:v>9.5519599999999993</c:v>
                </c:pt>
                <c:pt idx="14194" formatCode="General">
                  <c:v>9.5526300000000006</c:v>
                </c:pt>
                <c:pt idx="14195" formatCode="General">
                  <c:v>9.5533099999999997</c:v>
                </c:pt>
                <c:pt idx="14196" formatCode="General">
                  <c:v>9.5539799999999993</c:v>
                </c:pt>
                <c:pt idx="14197" formatCode="General">
                  <c:v>9.5546500000000005</c:v>
                </c:pt>
                <c:pt idx="14198" formatCode="General">
                  <c:v>9.5553299999999997</c:v>
                </c:pt>
                <c:pt idx="14199" formatCode="General">
                  <c:v>9.5559999999999992</c:v>
                </c:pt>
                <c:pt idx="14200" formatCode="General">
                  <c:v>9.5566700000000004</c:v>
                </c:pt>
                <c:pt idx="14201" formatCode="General">
                  <c:v>9.5573499999999996</c:v>
                </c:pt>
                <c:pt idx="14202" formatCode="General">
                  <c:v>9.5580200000000008</c:v>
                </c:pt>
                <c:pt idx="14203" formatCode="General">
                  <c:v>9.5586900000000004</c:v>
                </c:pt>
                <c:pt idx="14204" formatCode="General">
                  <c:v>9.5593699999999995</c:v>
                </c:pt>
                <c:pt idx="14205" formatCode="General">
                  <c:v>9.5600400000000008</c:v>
                </c:pt>
                <c:pt idx="14206" formatCode="General">
                  <c:v>9.5607100000000003</c:v>
                </c:pt>
                <c:pt idx="14207" formatCode="General">
                  <c:v>9.5613799999999998</c:v>
                </c:pt>
                <c:pt idx="14208" formatCode="General">
                  <c:v>9.5620600000000007</c:v>
                </c:pt>
                <c:pt idx="14209" formatCode="General">
                  <c:v>9.5627300000000002</c:v>
                </c:pt>
                <c:pt idx="14210" formatCode="General">
                  <c:v>9.5633999999999997</c:v>
                </c:pt>
                <c:pt idx="14211" formatCode="General">
                  <c:v>9.5640800000000006</c:v>
                </c:pt>
                <c:pt idx="14212" formatCode="General">
                  <c:v>9.5647500000000001</c:v>
                </c:pt>
                <c:pt idx="14213" formatCode="General">
                  <c:v>9.5654199999999996</c:v>
                </c:pt>
                <c:pt idx="14214" formatCode="General">
                  <c:v>9.5661000000000005</c:v>
                </c:pt>
                <c:pt idx="14215" formatCode="General">
                  <c:v>9.56677</c:v>
                </c:pt>
                <c:pt idx="14216" formatCode="General">
                  <c:v>9.5674399999999995</c:v>
                </c:pt>
                <c:pt idx="14217" formatCode="General">
                  <c:v>9.5681100000000008</c:v>
                </c:pt>
                <c:pt idx="14218" formatCode="General">
                  <c:v>9.5687899999999999</c:v>
                </c:pt>
                <c:pt idx="14219" formatCode="General">
                  <c:v>9.5694599999999994</c:v>
                </c:pt>
                <c:pt idx="14220" formatCode="General">
                  <c:v>9.5701300000000007</c:v>
                </c:pt>
                <c:pt idx="14221" formatCode="General">
                  <c:v>9.5708099999999998</c:v>
                </c:pt>
                <c:pt idx="14222" formatCode="General">
                  <c:v>9.5714799999999993</c:v>
                </c:pt>
                <c:pt idx="14223" formatCode="General">
                  <c:v>9.5721500000000006</c:v>
                </c:pt>
                <c:pt idx="14224" formatCode="General">
                  <c:v>9.5728299999999997</c:v>
                </c:pt>
                <c:pt idx="14225" formatCode="General">
                  <c:v>9.5734999999999992</c:v>
                </c:pt>
                <c:pt idx="14226" formatCode="General">
                  <c:v>9.5741700000000005</c:v>
                </c:pt>
                <c:pt idx="14227" formatCode="General">
                  <c:v>9.57484</c:v>
                </c:pt>
                <c:pt idx="14228" formatCode="General">
                  <c:v>9.5755199999999991</c:v>
                </c:pt>
                <c:pt idx="14229" formatCode="General">
                  <c:v>9.5761900000000004</c:v>
                </c:pt>
                <c:pt idx="14230" formatCode="General">
                  <c:v>9.5768599999999999</c:v>
                </c:pt>
                <c:pt idx="14231" formatCode="General">
                  <c:v>9.5775400000000008</c:v>
                </c:pt>
                <c:pt idx="14232" formatCode="General">
                  <c:v>9.5782100000000003</c:v>
                </c:pt>
                <c:pt idx="14233" formatCode="General">
                  <c:v>9.5788799999999998</c:v>
                </c:pt>
                <c:pt idx="14234" formatCode="General">
                  <c:v>9.5795600000000007</c:v>
                </c:pt>
                <c:pt idx="14235" formatCode="General">
                  <c:v>9.5802300000000002</c:v>
                </c:pt>
                <c:pt idx="14236" formatCode="General">
                  <c:v>9.5808999999999997</c:v>
                </c:pt>
                <c:pt idx="14237" formatCode="General">
                  <c:v>9.5815699999999993</c:v>
                </c:pt>
                <c:pt idx="14238" formatCode="General">
                  <c:v>9.5822500000000002</c:v>
                </c:pt>
                <c:pt idx="14239" formatCode="General">
                  <c:v>9.5829199999999997</c:v>
                </c:pt>
                <c:pt idx="14240" formatCode="General">
                  <c:v>9.5835899999999992</c:v>
                </c:pt>
                <c:pt idx="14241" formatCode="General">
                  <c:v>9.5842700000000001</c:v>
                </c:pt>
                <c:pt idx="14242" formatCode="General">
                  <c:v>9.5849399999999996</c:v>
                </c:pt>
                <c:pt idx="14243" formatCode="General">
                  <c:v>9.5856100000000009</c:v>
                </c:pt>
                <c:pt idx="14244" formatCode="General">
                  <c:v>9.58629</c:v>
                </c:pt>
                <c:pt idx="14245" formatCode="General">
                  <c:v>9.5869599999999995</c:v>
                </c:pt>
                <c:pt idx="14246" formatCode="General">
                  <c:v>9.5876300000000008</c:v>
                </c:pt>
                <c:pt idx="14247" formatCode="General">
                  <c:v>9.5883000000000003</c:v>
                </c:pt>
                <c:pt idx="14248" formatCode="General">
                  <c:v>9.5889799999999994</c:v>
                </c:pt>
                <c:pt idx="14249" formatCode="General">
                  <c:v>9.5896500000000007</c:v>
                </c:pt>
                <c:pt idx="14250" formatCode="General">
                  <c:v>9.5903200000000002</c:v>
                </c:pt>
                <c:pt idx="14251" formatCode="General">
                  <c:v>9.5909999999999993</c:v>
                </c:pt>
                <c:pt idx="14252" formatCode="General">
                  <c:v>9.5916700000000006</c:v>
                </c:pt>
                <c:pt idx="14253" formatCode="General">
                  <c:v>9.5923400000000001</c:v>
                </c:pt>
                <c:pt idx="14254" formatCode="General">
                  <c:v>9.5930199999999992</c:v>
                </c:pt>
                <c:pt idx="14255" formatCode="General">
                  <c:v>9.5936900000000005</c:v>
                </c:pt>
                <c:pt idx="14256" formatCode="General">
                  <c:v>9.59436</c:v>
                </c:pt>
                <c:pt idx="14257" formatCode="General">
                  <c:v>9.5950299999999995</c:v>
                </c:pt>
                <c:pt idx="14258" formatCode="General">
                  <c:v>9.5957100000000004</c:v>
                </c:pt>
                <c:pt idx="14259" formatCode="General">
                  <c:v>9.5963799999999999</c:v>
                </c:pt>
                <c:pt idx="14260" formatCode="General">
                  <c:v>9.5970499999999994</c:v>
                </c:pt>
                <c:pt idx="14261" formatCode="General">
                  <c:v>9.5977300000000003</c:v>
                </c:pt>
                <c:pt idx="14262" formatCode="General">
                  <c:v>9.5983999999999998</c:v>
                </c:pt>
                <c:pt idx="14263" formatCode="General">
                  <c:v>9.5990699999999993</c:v>
                </c:pt>
                <c:pt idx="14264" formatCode="General">
                  <c:v>9.5997500000000002</c:v>
                </c:pt>
                <c:pt idx="14265" formatCode="General">
                  <c:v>9.6004199999999997</c:v>
                </c:pt>
                <c:pt idx="14266" formatCode="General">
                  <c:v>9.6010899999999992</c:v>
                </c:pt>
                <c:pt idx="14267" formatCode="General">
                  <c:v>9.6017600000000005</c:v>
                </c:pt>
                <c:pt idx="14268" formatCode="General">
                  <c:v>9.6024399999999996</c:v>
                </c:pt>
                <c:pt idx="14269" formatCode="General">
                  <c:v>9.6031099999999991</c:v>
                </c:pt>
                <c:pt idx="14270" formatCode="General">
                  <c:v>9.6037800000000004</c:v>
                </c:pt>
                <c:pt idx="14271" formatCode="General">
                  <c:v>9.6044599999999996</c:v>
                </c:pt>
                <c:pt idx="14272" formatCode="General">
                  <c:v>9.6051300000000008</c:v>
                </c:pt>
                <c:pt idx="14273" formatCode="General">
                  <c:v>9.6058000000000003</c:v>
                </c:pt>
                <c:pt idx="14274" formatCode="General">
                  <c:v>9.6064799999999995</c:v>
                </c:pt>
                <c:pt idx="14275" formatCode="General">
                  <c:v>9.6071500000000007</c:v>
                </c:pt>
                <c:pt idx="14276" formatCode="General">
                  <c:v>9.6078200000000002</c:v>
                </c:pt>
                <c:pt idx="14277" formatCode="General">
                  <c:v>9.6084899999999998</c:v>
                </c:pt>
                <c:pt idx="14278" formatCode="General">
                  <c:v>9.6091700000000007</c:v>
                </c:pt>
                <c:pt idx="14279" formatCode="General">
                  <c:v>9.6098400000000002</c:v>
                </c:pt>
                <c:pt idx="14280" formatCode="General">
                  <c:v>9.6105099999999997</c:v>
                </c:pt>
                <c:pt idx="14281" formatCode="General">
                  <c:v>9.6111900000000006</c:v>
                </c:pt>
                <c:pt idx="14282" formatCode="General">
                  <c:v>9.6118600000000001</c:v>
                </c:pt>
                <c:pt idx="14283" formatCode="General">
                  <c:v>9.6125299999999996</c:v>
                </c:pt>
                <c:pt idx="14284" formatCode="General">
                  <c:v>9.6132100000000005</c:v>
                </c:pt>
                <c:pt idx="14285" formatCode="General">
                  <c:v>9.61388</c:v>
                </c:pt>
                <c:pt idx="14286" formatCode="General">
                  <c:v>9.6145499999999995</c:v>
                </c:pt>
                <c:pt idx="14287" formatCode="General">
                  <c:v>9.6152200000000008</c:v>
                </c:pt>
                <c:pt idx="14288" formatCode="General">
                  <c:v>9.6158999999999999</c:v>
                </c:pt>
                <c:pt idx="14289" formatCode="General">
                  <c:v>9.6165699999999994</c:v>
                </c:pt>
                <c:pt idx="14290" formatCode="General">
                  <c:v>9.6172400000000007</c:v>
                </c:pt>
                <c:pt idx="14291" formatCode="General">
                  <c:v>9.6179199999999998</c:v>
                </c:pt>
                <c:pt idx="14292" formatCode="General">
                  <c:v>9.6185899999999993</c:v>
                </c:pt>
                <c:pt idx="14293" formatCode="General">
                  <c:v>9.6192600000000006</c:v>
                </c:pt>
                <c:pt idx="14294" formatCode="General">
                  <c:v>9.6199399999999997</c:v>
                </c:pt>
                <c:pt idx="14295" formatCode="General">
                  <c:v>9.6206099999999992</c:v>
                </c:pt>
                <c:pt idx="14296" formatCode="General">
                  <c:v>9.6212800000000005</c:v>
                </c:pt>
                <c:pt idx="14297" formatCode="General">
                  <c:v>9.62195</c:v>
                </c:pt>
                <c:pt idx="14298" formatCode="General">
                  <c:v>9.6226299999999991</c:v>
                </c:pt>
                <c:pt idx="14299" formatCode="General">
                  <c:v>9.6233000000000004</c:v>
                </c:pt>
                <c:pt idx="14300" formatCode="General">
                  <c:v>9.6239699999999999</c:v>
                </c:pt>
                <c:pt idx="14301" formatCode="General">
                  <c:v>9.6246500000000008</c:v>
                </c:pt>
                <c:pt idx="14302" formatCode="General">
                  <c:v>9.6253200000000003</c:v>
                </c:pt>
                <c:pt idx="14303" formatCode="General">
                  <c:v>9.6259899999999998</c:v>
                </c:pt>
                <c:pt idx="14304" formatCode="General">
                  <c:v>9.6266700000000007</c:v>
                </c:pt>
                <c:pt idx="14305" formatCode="General">
                  <c:v>9.6273400000000002</c:v>
                </c:pt>
                <c:pt idx="14306" formatCode="General">
                  <c:v>9.6280099999999997</c:v>
                </c:pt>
                <c:pt idx="14307" formatCode="General">
                  <c:v>9.6286799999999992</c:v>
                </c:pt>
                <c:pt idx="14308" formatCode="General">
                  <c:v>9.6293600000000001</c:v>
                </c:pt>
                <c:pt idx="14309" formatCode="General">
                  <c:v>9.6300299999999996</c:v>
                </c:pt>
                <c:pt idx="14310" formatCode="General">
                  <c:v>9.6306999999999992</c:v>
                </c:pt>
                <c:pt idx="14311" formatCode="General">
                  <c:v>9.6313800000000001</c:v>
                </c:pt>
                <c:pt idx="14312" formatCode="General">
                  <c:v>9.6320499999999996</c:v>
                </c:pt>
                <c:pt idx="14313" formatCode="General">
                  <c:v>9.6327200000000008</c:v>
                </c:pt>
                <c:pt idx="14314" formatCode="General">
                  <c:v>9.6334</c:v>
                </c:pt>
                <c:pt idx="14315" formatCode="General">
                  <c:v>9.6340699999999995</c:v>
                </c:pt>
                <c:pt idx="14316" formatCode="General">
                  <c:v>9.6347400000000007</c:v>
                </c:pt>
                <c:pt idx="14317" formatCode="General">
                  <c:v>9.6354100000000003</c:v>
                </c:pt>
                <c:pt idx="14318" formatCode="General">
                  <c:v>9.6360899999999994</c:v>
                </c:pt>
                <c:pt idx="14319" formatCode="General">
                  <c:v>9.6367600000000007</c:v>
                </c:pt>
                <c:pt idx="14320" formatCode="General">
                  <c:v>9.6374300000000002</c:v>
                </c:pt>
                <c:pt idx="14321" formatCode="General">
                  <c:v>9.6381099999999993</c:v>
                </c:pt>
                <c:pt idx="14322" formatCode="General">
                  <c:v>9.6387800000000006</c:v>
                </c:pt>
                <c:pt idx="14323" formatCode="General">
                  <c:v>9.6394500000000001</c:v>
                </c:pt>
                <c:pt idx="14324" formatCode="General">
                  <c:v>9.6401299999999992</c:v>
                </c:pt>
                <c:pt idx="14325" formatCode="General">
                  <c:v>9.6408000000000005</c:v>
                </c:pt>
                <c:pt idx="14326" formatCode="General">
                  <c:v>9.64147</c:v>
                </c:pt>
                <c:pt idx="14327" formatCode="General">
                  <c:v>9.6421399999999995</c:v>
                </c:pt>
                <c:pt idx="14328" formatCode="General">
                  <c:v>9.6428200000000004</c:v>
                </c:pt>
                <c:pt idx="14329" formatCode="General">
                  <c:v>9.6434899999999999</c:v>
                </c:pt>
                <c:pt idx="14330" formatCode="General">
                  <c:v>9.6441599999999994</c:v>
                </c:pt>
                <c:pt idx="14331" formatCode="General">
                  <c:v>9.6448400000000003</c:v>
                </c:pt>
                <c:pt idx="14332" formatCode="General">
                  <c:v>9.6455099999999998</c:v>
                </c:pt>
                <c:pt idx="14333" formatCode="General">
                  <c:v>9.6461799999999993</c:v>
                </c:pt>
                <c:pt idx="14334" formatCode="General">
                  <c:v>9.6468600000000002</c:v>
                </c:pt>
                <c:pt idx="14335" formatCode="General">
                  <c:v>9.6475299999999997</c:v>
                </c:pt>
                <c:pt idx="14336" formatCode="General">
                  <c:v>9.6481999999999992</c:v>
                </c:pt>
                <c:pt idx="14337" formatCode="General">
                  <c:v>9.6488700000000005</c:v>
                </c:pt>
                <c:pt idx="14338" formatCode="General">
                  <c:v>9.6495499999999996</c:v>
                </c:pt>
                <c:pt idx="14339" formatCode="General">
                  <c:v>9.6502199999999991</c:v>
                </c:pt>
                <c:pt idx="14340" formatCode="General">
                  <c:v>9.6508900000000004</c:v>
                </c:pt>
                <c:pt idx="14341" formatCode="General">
                  <c:v>9.6515699999999995</c:v>
                </c:pt>
                <c:pt idx="14342" formatCode="General">
                  <c:v>9.6522400000000008</c:v>
                </c:pt>
                <c:pt idx="14343" formatCode="General">
                  <c:v>9.6529100000000003</c:v>
                </c:pt>
                <c:pt idx="14344" formatCode="General">
                  <c:v>9.6535899999999994</c:v>
                </c:pt>
                <c:pt idx="14345" formatCode="General">
                  <c:v>9.6542600000000007</c:v>
                </c:pt>
                <c:pt idx="14346" formatCode="General">
                  <c:v>9.6549300000000002</c:v>
                </c:pt>
                <c:pt idx="14347" formatCode="General">
                  <c:v>9.6555999999999997</c:v>
                </c:pt>
                <c:pt idx="14348" formatCode="General">
                  <c:v>9.6562800000000006</c:v>
                </c:pt>
                <c:pt idx="14349" formatCode="General">
                  <c:v>9.6569500000000001</c:v>
                </c:pt>
                <c:pt idx="14350" formatCode="General">
                  <c:v>9.6576199999999996</c:v>
                </c:pt>
                <c:pt idx="14351" formatCode="General">
                  <c:v>9.6583000000000006</c:v>
                </c:pt>
                <c:pt idx="14352" formatCode="General">
                  <c:v>9.6589700000000001</c:v>
                </c:pt>
                <c:pt idx="14353" formatCode="General">
                  <c:v>9.6596399999999996</c:v>
                </c:pt>
                <c:pt idx="14354" formatCode="General">
                  <c:v>9.6603200000000005</c:v>
                </c:pt>
                <c:pt idx="14355" formatCode="General">
                  <c:v>9.66099</c:v>
                </c:pt>
                <c:pt idx="14356" formatCode="General">
                  <c:v>9.6616599999999995</c:v>
                </c:pt>
                <c:pt idx="14357" formatCode="General">
                  <c:v>9.6623300000000008</c:v>
                </c:pt>
                <c:pt idx="14358" formatCode="General">
                  <c:v>9.6630099999999999</c:v>
                </c:pt>
                <c:pt idx="14359" formatCode="General">
                  <c:v>9.6636799999999994</c:v>
                </c:pt>
                <c:pt idx="14360" formatCode="General">
                  <c:v>9.6643500000000007</c:v>
                </c:pt>
                <c:pt idx="14361" formatCode="General">
                  <c:v>9.6650299999999998</c:v>
                </c:pt>
                <c:pt idx="14362" formatCode="General">
                  <c:v>9.6656999999999993</c:v>
                </c:pt>
                <c:pt idx="14363" formatCode="General">
                  <c:v>9.6663700000000006</c:v>
                </c:pt>
                <c:pt idx="14364" formatCode="General">
                  <c:v>9.6670499999999997</c:v>
                </c:pt>
                <c:pt idx="14365" formatCode="General">
                  <c:v>9.6677199999999992</c:v>
                </c:pt>
                <c:pt idx="14366" formatCode="General">
                  <c:v>9.6683900000000005</c:v>
                </c:pt>
                <c:pt idx="14367" formatCode="General">
                  <c:v>9.66906</c:v>
                </c:pt>
                <c:pt idx="14368" formatCode="General">
                  <c:v>9.6697399999999991</c:v>
                </c:pt>
                <c:pt idx="14369" formatCode="General">
                  <c:v>9.6704100000000004</c:v>
                </c:pt>
                <c:pt idx="14370" formatCode="General">
                  <c:v>9.6710799999999999</c:v>
                </c:pt>
                <c:pt idx="14371" formatCode="General">
                  <c:v>9.6717600000000008</c:v>
                </c:pt>
                <c:pt idx="14372" formatCode="General">
                  <c:v>9.6724300000000003</c:v>
                </c:pt>
                <c:pt idx="14373" formatCode="General">
                  <c:v>9.6730999999999998</c:v>
                </c:pt>
                <c:pt idx="14374" formatCode="General">
                  <c:v>9.6737800000000007</c:v>
                </c:pt>
                <c:pt idx="14375" formatCode="General">
                  <c:v>9.6744500000000002</c:v>
                </c:pt>
                <c:pt idx="14376" formatCode="General">
                  <c:v>9.6751199999999997</c:v>
                </c:pt>
                <c:pt idx="14377" formatCode="General">
                  <c:v>9.6757899999999992</c:v>
                </c:pt>
                <c:pt idx="14378" formatCode="General">
                  <c:v>9.6764700000000001</c:v>
                </c:pt>
                <c:pt idx="14379" formatCode="General">
                  <c:v>9.6771399999999996</c:v>
                </c:pt>
                <c:pt idx="14380" formatCode="General">
                  <c:v>9.6778099999999991</c:v>
                </c:pt>
                <c:pt idx="14381" formatCode="General">
                  <c:v>9.67849</c:v>
                </c:pt>
                <c:pt idx="14382" formatCode="General">
                  <c:v>9.6791599999999995</c:v>
                </c:pt>
                <c:pt idx="14383" formatCode="General">
                  <c:v>9.6798300000000008</c:v>
                </c:pt>
                <c:pt idx="14384" formatCode="General">
                  <c:v>9.6805099999999999</c:v>
                </c:pt>
                <c:pt idx="14385" formatCode="General">
                  <c:v>9.6811799999999995</c:v>
                </c:pt>
                <c:pt idx="14386" formatCode="General">
                  <c:v>9.6818500000000007</c:v>
                </c:pt>
                <c:pt idx="14387" formatCode="General">
                  <c:v>9.6825200000000002</c:v>
                </c:pt>
                <c:pt idx="14388" formatCode="General">
                  <c:v>9.6831999999999994</c:v>
                </c:pt>
                <c:pt idx="14389" formatCode="General">
                  <c:v>9.6838700000000006</c:v>
                </c:pt>
                <c:pt idx="14390" formatCode="General">
                  <c:v>9.6845400000000001</c:v>
                </c:pt>
                <c:pt idx="14391" formatCode="General">
                  <c:v>9.6852199999999993</c:v>
                </c:pt>
                <c:pt idx="14392" formatCode="General">
                  <c:v>9.6858900000000006</c:v>
                </c:pt>
                <c:pt idx="14393" formatCode="General">
                  <c:v>9.6865600000000001</c:v>
                </c:pt>
                <c:pt idx="14394" formatCode="General">
                  <c:v>9.6872399999999992</c:v>
                </c:pt>
                <c:pt idx="14395" formatCode="General">
                  <c:v>9.6879100000000005</c:v>
                </c:pt>
                <c:pt idx="14396" formatCode="General">
                  <c:v>9.68858</c:v>
                </c:pt>
                <c:pt idx="14397" formatCode="General">
                  <c:v>9.6892600000000009</c:v>
                </c:pt>
                <c:pt idx="14398" formatCode="General">
                  <c:v>9.6899300000000004</c:v>
                </c:pt>
                <c:pt idx="14399" formatCode="General">
                  <c:v>9.6905999999999999</c:v>
                </c:pt>
                <c:pt idx="14400" formatCode="General">
                  <c:v>9.6912699999999994</c:v>
                </c:pt>
                <c:pt idx="14401" formatCode="General">
                  <c:v>9.6919500000000003</c:v>
                </c:pt>
                <c:pt idx="14402" formatCode="General">
                  <c:v>9.6926199999999998</c:v>
                </c:pt>
                <c:pt idx="14403" formatCode="General">
                  <c:v>9.6932899999999993</c:v>
                </c:pt>
                <c:pt idx="14404" formatCode="General">
                  <c:v>9.6939700000000002</c:v>
                </c:pt>
                <c:pt idx="14405" formatCode="General">
                  <c:v>9.6946399999999997</c:v>
                </c:pt>
                <c:pt idx="14406" formatCode="General">
                  <c:v>9.6953099999999992</c:v>
                </c:pt>
                <c:pt idx="14407" formatCode="General">
                  <c:v>9.6959900000000001</c:v>
                </c:pt>
                <c:pt idx="14408" formatCode="General">
                  <c:v>9.6966599999999996</c:v>
                </c:pt>
                <c:pt idx="14409" formatCode="General">
                  <c:v>9.6973299999999991</c:v>
                </c:pt>
                <c:pt idx="14410" formatCode="General">
                  <c:v>9.6980000000000004</c:v>
                </c:pt>
                <c:pt idx="14411" formatCode="General">
                  <c:v>9.6986799999999995</c:v>
                </c:pt>
                <c:pt idx="14412" formatCode="General">
                  <c:v>9.6993500000000008</c:v>
                </c:pt>
                <c:pt idx="14413" formatCode="General">
                  <c:v>9.7000200000000003</c:v>
                </c:pt>
                <c:pt idx="14414" formatCode="General">
                  <c:v>9.7006999999999994</c:v>
                </c:pt>
                <c:pt idx="14415" formatCode="General">
                  <c:v>9.7013700000000007</c:v>
                </c:pt>
                <c:pt idx="14416" formatCode="General">
                  <c:v>9.7020400000000002</c:v>
                </c:pt>
                <c:pt idx="14417" formatCode="General">
                  <c:v>9.7027199999999993</c:v>
                </c:pt>
                <c:pt idx="14418" formatCode="General">
                  <c:v>9.7033900000000006</c:v>
                </c:pt>
                <c:pt idx="14419" formatCode="General">
                  <c:v>9.7040600000000001</c:v>
                </c:pt>
                <c:pt idx="14420" formatCode="General">
                  <c:v>9.7047299999999996</c:v>
                </c:pt>
                <c:pt idx="14421" formatCode="General">
                  <c:v>9.7054100000000005</c:v>
                </c:pt>
                <c:pt idx="14422" formatCode="General">
                  <c:v>9.70608</c:v>
                </c:pt>
                <c:pt idx="14423" formatCode="General">
                  <c:v>9.7067499999999995</c:v>
                </c:pt>
                <c:pt idx="14424" formatCode="General">
                  <c:v>9.7074300000000004</c:v>
                </c:pt>
                <c:pt idx="14425" formatCode="General">
                  <c:v>9.7081</c:v>
                </c:pt>
                <c:pt idx="14426" formatCode="General">
                  <c:v>9.7087699999999995</c:v>
                </c:pt>
                <c:pt idx="14427" formatCode="General">
                  <c:v>9.7094500000000004</c:v>
                </c:pt>
                <c:pt idx="14428" formatCode="General">
                  <c:v>9.7101199999999999</c:v>
                </c:pt>
                <c:pt idx="14429" formatCode="General">
                  <c:v>9.7107899999999994</c:v>
                </c:pt>
                <c:pt idx="14430" formatCode="General">
                  <c:v>9.7114600000000006</c:v>
                </c:pt>
                <c:pt idx="14431" formatCode="General">
                  <c:v>9.7121399999999998</c:v>
                </c:pt>
                <c:pt idx="14432" formatCode="General">
                  <c:v>9.7128099999999993</c:v>
                </c:pt>
                <c:pt idx="14433" formatCode="General">
                  <c:v>9.7134800000000006</c:v>
                </c:pt>
                <c:pt idx="14434" formatCode="General">
                  <c:v>9.7141599999999997</c:v>
                </c:pt>
                <c:pt idx="14435" formatCode="General">
                  <c:v>9.7148299999999992</c:v>
                </c:pt>
                <c:pt idx="14436" formatCode="General">
                  <c:v>9.7155000000000005</c:v>
                </c:pt>
                <c:pt idx="14437" formatCode="General">
                  <c:v>9.7161799999999996</c:v>
                </c:pt>
                <c:pt idx="14438" formatCode="General">
                  <c:v>9.7168500000000009</c:v>
                </c:pt>
                <c:pt idx="14439" formatCode="General">
                  <c:v>9.7175200000000004</c:v>
                </c:pt>
                <c:pt idx="14440" formatCode="General">
                  <c:v>9.7181899999999999</c:v>
                </c:pt>
                <c:pt idx="14441" formatCode="General">
                  <c:v>9.7188700000000008</c:v>
                </c:pt>
                <c:pt idx="14442" formatCode="General">
                  <c:v>9.7195400000000003</c:v>
                </c:pt>
                <c:pt idx="14443" formatCode="General">
                  <c:v>9.7202099999999998</c:v>
                </c:pt>
                <c:pt idx="14444" formatCode="General">
                  <c:v>9.7208900000000007</c:v>
                </c:pt>
                <c:pt idx="14445" formatCode="General">
                  <c:v>9.7215600000000002</c:v>
                </c:pt>
                <c:pt idx="14446" formatCode="General">
                  <c:v>9.7222299999999997</c:v>
                </c:pt>
                <c:pt idx="14447" formatCode="General">
                  <c:v>9.7229100000000006</c:v>
                </c:pt>
                <c:pt idx="14448" formatCode="General">
                  <c:v>9.7235800000000001</c:v>
                </c:pt>
                <c:pt idx="14449" formatCode="General">
                  <c:v>9.7242499999999996</c:v>
                </c:pt>
                <c:pt idx="14450" formatCode="General">
                  <c:v>9.7249199999999991</c:v>
                </c:pt>
                <c:pt idx="14451" formatCode="General">
                  <c:v>9.7256</c:v>
                </c:pt>
                <c:pt idx="14452" formatCode="General">
                  <c:v>9.7262699999999995</c:v>
                </c:pt>
                <c:pt idx="14453" formatCode="General">
                  <c:v>9.7269400000000008</c:v>
                </c:pt>
                <c:pt idx="14454" formatCode="General">
                  <c:v>9.7276199999999999</c:v>
                </c:pt>
                <c:pt idx="14455" formatCode="General">
                  <c:v>9.7282899999999994</c:v>
                </c:pt>
                <c:pt idx="14456" formatCode="General">
                  <c:v>9.7289600000000007</c:v>
                </c:pt>
                <c:pt idx="14457" formatCode="General">
                  <c:v>9.7296399999999998</c:v>
                </c:pt>
                <c:pt idx="14458" formatCode="General">
                  <c:v>9.7303099999999993</c:v>
                </c:pt>
                <c:pt idx="14459" formatCode="General">
                  <c:v>9.7309800000000006</c:v>
                </c:pt>
                <c:pt idx="14460" formatCode="General">
                  <c:v>9.7316500000000001</c:v>
                </c:pt>
                <c:pt idx="14461" formatCode="General">
                  <c:v>9.7323299999999993</c:v>
                </c:pt>
                <c:pt idx="14462" formatCode="General">
                  <c:v>9.7330000000000005</c:v>
                </c:pt>
                <c:pt idx="14463" formatCode="General">
                  <c:v>9.73367</c:v>
                </c:pt>
                <c:pt idx="14464" formatCode="General">
                  <c:v>9.7343499999999992</c:v>
                </c:pt>
                <c:pt idx="14465" formatCode="General">
                  <c:v>9.7350200000000005</c:v>
                </c:pt>
                <c:pt idx="14466" formatCode="General">
                  <c:v>9.73569</c:v>
                </c:pt>
                <c:pt idx="14467" formatCode="General">
                  <c:v>9.7363700000000009</c:v>
                </c:pt>
                <c:pt idx="14468" formatCode="General">
                  <c:v>9.7370400000000004</c:v>
                </c:pt>
                <c:pt idx="14469" formatCode="General">
                  <c:v>9.7377099999999999</c:v>
                </c:pt>
                <c:pt idx="14470" formatCode="General">
                  <c:v>9.7383799999999994</c:v>
                </c:pt>
                <c:pt idx="14471" formatCode="General">
                  <c:v>9.7390600000000003</c:v>
                </c:pt>
                <c:pt idx="14472" formatCode="General">
                  <c:v>9.7397299999999998</c:v>
                </c:pt>
                <c:pt idx="14473" formatCode="General">
                  <c:v>9.7403999999999993</c:v>
                </c:pt>
                <c:pt idx="14474" formatCode="General">
                  <c:v>9.7410800000000002</c:v>
                </c:pt>
                <c:pt idx="14475" formatCode="General">
                  <c:v>9.7417499999999997</c:v>
                </c:pt>
                <c:pt idx="14476" formatCode="General">
                  <c:v>9.7424199999999992</c:v>
                </c:pt>
                <c:pt idx="14477" formatCode="General">
                  <c:v>9.7431000000000001</c:v>
                </c:pt>
                <c:pt idx="14478" formatCode="General">
                  <c:v>9.7437699999999996</c:v>
                </c:pt>
                <c:pt idx="14479" formatCode="General">
                  <c:v>9.7444400000000009</c:v>
                </c:pt>
                <c:pt idx="14480" formatCode="General">
                  <c:v>9.7451100000000004</c:v>
                </c:pt>
                <c:pt idx="14481" formatCode="General">
                  <c:v>9.7457899999999995</c:v>
                </c:pt>
                <c:pt idx="14482" formatCode="General">
                  <c:v>9.7464600000000008</c:v>
                </c:pt>
                <c:pt idx="14483" formatCode="General">
                  <c:v>9.7471300000000003</c:v>
                </c:pt>
                <c:pt idx="14484" formatCode="General">
                  <c:v>9.7478099999999994</c:v>
                </c:pt>
                <c:pt idx="14485" formatCode="General">
                  <c:v>9.7484800000000007</c:v>
                </c:pt>
                <c:pt idx="14486" formatCode="General">
                  <c:v>9.7491500000000002</c:v>
                </c:pt>
                <c:pt idx="14487" formatCode="General">
                  <c:v>9.7498299999999993</c:v>
                </c:pt>
                <c:pt idx="14488" formatCode="General">
                  <c:v>9.7505000000000006</c:v>
                </c:pt>
                <c:pt idx="14489" formatCode="General">
                  <c:v>9.7511700000000001</c:v>
                </c:pt>
                <c:pt idx="14490" formatCode="General">
                  <c:v>9.7518399999999996</c:v>
                </c:pt>
                <c:pt idx="14491" formatCode="General">
                  <c:v>9.7525200000000005</c:v>
                </c:pt>
                <c:pt idx="14492" formatCode="General">
                  <c:v>9.75319</c:v>
                </c:pt>
                <c:pt idx="14493" formatCode="General">
                  <c:v>9.7538599999999995</c:v>
                </c:pt>
                <c:pt idx="14494" formatCode="General">
                  <c:v>9.7545400000000004</c:v>
                </c:pt>
                <c:pt idx="14495" formatCode="General">
                  <c:v>9.7552099999999999</c:v>
                </c:pt>
                <c:pt idx="14496" formatCode="General">
                  <c:v>9.7558799999999994</c:v>
                </c:pt>
                <c:pt idx="14497" formatCode="General">
                  <c:v>9.7565600000000003</c:v>
                </c:pt>
                <c:pt idx="14498" formatCode="General">
                  <c:v>9.7572299999999998</c:v>
                </c:pt>
                <c:pt idx="14499" formatCode="General">
                  <c:v>9.7578999999999994</c:v>
                </c:pt>
                <c:pt idx="14500" formatCode="General">
                  <c:v>9.7585700000000006</c:v>
                </c:pt>
                <c:pt idx="14501" formatCode="General">
                  <c:v>9.7592499999999998</c:v>
                </c:pt>
                <c:pt idx="14502" formatCode="General">
                  <c:v>9.7599199999999993</c:v>
                </c:pt>
                <c:pt idx="14503" formatCode="General">
                  <c:v>9.7605900000000005</c:v>
                </c:pt>
                <c:pt idx="14504" formatCode="General">
                  <c:v>9.7612699999999997</c:v>
                </c:pt>
                <c:pt idx="14505" formatCode="General">
                  <c:v>9.7619399999999992</c:v>
                </c:pt>
                <c:pt idx="14506" formatCode="General">
                  <c:v>9.7626100000000005</c:v>
                </c:pt>
                <c:pt idx="14507" formatCode="General">
                  <c:v>9.7632899999999996</c:v>
                </c:pt>
                <c:pt idx="14508" formatCode="General">
                  <c:v>9.7639600000000009</c:v>
                </c:pt>
                <c:pt idx="14509" formatCode="General">
                  <c:v>9.7646300000000004</c:v>
                </c:pt>
                <c:pt idx="14510" formatCode="General">
                  <c:v>9.7652999999999999</c:v>
                </c:pt>
                <c:pt idx="14511" formatCode="General">
                  <c:v>9.7659800000000008</c:v>
                </c:pt>
                <c:pt idx="14512" formatCode="General">
                  <c:v>9.7666500000000003</c:v>
                </c:pt>
                <c:pt idx="14513" formatCode="General">
                  <c:v>9.7673199999999998</c:v>
                </c:pt>
                <c:pt idx="14514" formatCode="General">
                  <c:v>9.7680000000000007</c:v>
                </c:pt>
                <c:pt idx="14515" formatCode="General">
                  <c:v>9.7686700000000002</c:v>
                </c:pt>
                <c:pt idx="14516" formatCode="General">
                  <c:v>9.7693399999999997</c:v>
                </c:pt>
                <c:pt idx="14517" formatCode="General">
                  <c:v>9.7700200000000006</c:v>
                </c:pt>
                <c:pt idx="14518" formatCode="General">
                  <c:v>9.7706900000000001</c:v>
                </c:pt>
                <c:pt idx="14519" formatCode="General">
                  <c:v>9.7713599999999996</c:v>
                </c:pt>
                <c:pt idx="14520" formatCode="General">
                  <c:v>9.7720300000000009</c:v>
                </c:pt>
                <c:pt idx="14521" formatCode="General">
                  <c:v>9.77271</c:v>
                </c:pt>
                <c:pt idx="14522" formatCode="General">
                  <c:v>9.7733799999999995</c:v>
                </c:pt>
                <c:pt idx="14523" formatCode="General">
                  <c:v>9.7740500000000008</c:v>
                </c:pt>
                <c:pt idx="14524" formatCode="General">
                  <c:v>9.7747299999999999</c:v>
                </c:pt>
                <c:pt idx="14525" formatCode="General">
                  <c:v>9.7753999999999994</c:v>
                </c:pt>
                <c:pt idx="14526" formatCode="General">
                  <c:v>9.7760700000000007</c:v>
                </c:pt>
                <c:pt idx="14527" formatCode="General">
                  <c:v>9.7767499999999998</c:v>
                </c:pt>
                <c:pt idx="14528" formatCode="General">
                  <c:v>9.7774199999999993</c:v>
                </c:pt>
                <c:pt idx="14529" formatCode="General">
                  <c:v>9.7780900000000006</c:v>
                </c:pt>
                <c:pt idx="14530" formatCode="General">
                  <c:v>9.7787600000000001</c:v>
                </c:pt>
                <c:pt idx="14531" formatCode="General">
                  <c:v>9.7794399999999992</c:v>
                </c:pt>
                <c:pt idx="14532" formatCode="General">
                  <c:v>9.7801100000000005</c:v>
                </c:pt>
                <c:pt idx="14533" formatCode="General">
                  <c:v>9.78078</c:v>
                </c:pt>
                <c:pt idx="14534" formatCode="General">
                  <c:v>9.7814599999999992</c:v>
                </c:pt>
                <c:pt idx="14535" formatCode="General">
                  <c:v>9.7821300000000004</c:v>
                </c:pt>
                <c:pt idx="14536" formatCode="General">
                  <c:v>9.7827999999999999</c:v>
                </c:pt>
                <c:pt idx="14537" formatCode="General">
                  <c:v>9.7834800000000008</c:v>
                </c:pt>
                <c:pt idx="14538" formatCode="General">
                  <c:v>9.7841500000000003</c:v>
                </c:pt>
                <c:pt idx="14539" formatCode="General">
                  <c:v>9.7848199999999999</c:v>
                </c:pt>
                <c:pt idx="14540" formatCode="General">
                  <c:v>9.7854899999999994</c:v>
                </c:pt>
                <c:pt idx="14541" formatCode="General">
                  <c:v>9.7861700000000003</c:v>
                </c:pt>
                <c:pt idx="14542" formatCode="General">
                  <c:v>9.7868399999999998</c:v>
                </c:pt>
                <c:pt idx="14543" formatCode="General">
                  <c:v>9.7875099999999993</c:v>
                </c:pt>
                <c:pt idx="14544" formatCode="General">
                  <c:v>9.7881900000000002</c:v>
                </c:pt>
                <c:pt idx="14545" formatCode="General">
                  <c:v>9.7888599999999997</c:v>
                </c:pt>
                <c:pt idx="14546" formatCode="General">
                  <c:v>9.7895299999999992</c:v>
                </c:pt>
                <c:pt idx="14547" formatCode="General">
                  <c:v>9.7902100000000001</c:v>
                </c:pt>
                <c:pt idx="14548" formatCode="General">
                  <c:v>9.7908799999999996</c:v>
                </c:pt>
                <c:pt idx="14549" formatCode="General">
                  <c:v>9.7915500000000009</c:v>
                </c:pt>
                <c:pt idx="14550" formatCode="General">
                  <c:v>9.7922200000000004</c:v>
                </c:pt>
                <c:pt idx="14551" formatCode="General">
                  <c:v>9.7928999999999995</c:v>
                </c:pt>
                <c:pt idx="14552" formatCode="General">
                  <c:v>9.7935700000000008</c:v>
                </c:pt>
                <c:pt idx="14553" formatCode="General">
                  <c:v>9.7942400000000003</c:v>
                </c:pt>
                <c:pt idx="14554" formatCode="General">
                  <c:v>9.7949199999999994</c:v>
                </c:pt>
                <c:pt idx="14555" formatCode="General">
                  <c:v>9.7955900000000007</c:v>
                </c:pt>
                <c:pt idx="14556" formatCode="General">
                  <c:v>9.7962600000000002</c:v>
                </c:pt>
                <c:pt idx="14557" formatCode="General">
                  <c:v>9.7969399999999993</c:v>
                </c:pt>
                <c:pt idx="14558" formatCode="General">
                  <c:v>9.7976100000000006</c:v>
                </c:pt>
                <c:pt idx="14559" formatCode="General">
                  <c:v>9.7982800000000001</c:v>
                </c:pt>
                <c:pt idx="14560" formatCode="General">
                  <c:v>9.7989499999999996</c:v>
                </c:pt>
                <c:pt idx="14561" formatCode="General">
                  <c:v>9.7996300000000005</c:v>
                </c:pt>
                <c:pt idx="14562" formatCode="General">
                  <c:v>9.8003</c:v>
                </c:pt>
                <c:pt idx="14563" formatCode="General">
                  <c:v>9.8009699999999995</c:v>
                </c:pt>
                <c:pt idx="14564" formatCode="General">
                  <c:v>9.8016500000000004</c:v>
                </c:pt>
                <c:pt idx="14565" formatCode="General">
                  <c:v>9.8023199999999999</c:v>
                </c:pt>
                <c:pt idx="14566" formatCode="General">
                  <c:v>9.8029899999999994</c:v>
                </c:pt>
                <c:pt idx="14567" formatCode="General">
                  <c:v>9.8036700000000003</c:v>
                </c:pt>
                <c:pt idx="14568" formatCode="General">
                  <c:v>9.8043399999999998</c:v>
                </c:pt>
                <c:pt idx="14569" formatCode="General">
                  <c:v>9.8050099999999993</c:v>
                </c:pt>
                <c:pt idx="14570" formatCode="General">
                  <c:v>9.8056800000000006</c:v>
                </c:pt>
                <c:pt idx="14571" formatCode="General">
                  <c:v>9.8063599999999997</c:v>
                </c:pt>
                <c:pt idx="14572" formatCode="General">
                  <c:v>9.8070299999999992</c:v>
                </c:pt>
                <c:pt idx="14573" formatCode="General">
                  <c:v>9.8077000000000005</c:v>
                </c:pt>
                <c:pt idx="14574" formatCode="General">
                  <c:v>9.8083799999999997</c:v>
                </c:pt>
                <c:pt idx="14575" formatCode="General">
                  <c:v>9.8090499999999992</c:v>
                </c:pt>
                <c:pt idx="14576" formatCode="General">
                  <c:v>9.8097200000000004</c:v>
                </c:pt>
                <c:pt idx="14577" formatCode="General">
                  <c:v>9.8103999999999996</c:v>
                </c:pt>
                <c:pt idx="14578" formatCode="General">
                  <c:v>9.8110700000000008</c:v>
                </c:pt>
                <c:pt idx="14579" formatCode="General">
                  <c:v>9.8117400000000004</c:v>
                </c:pt>
                <c:pt idx="14580" formatCode="General">
                  <c:v>9.8124099999999999</c:v>
                </c:pt>
                <c:pt idx="14581" formatCode="General">
                  <c:v>9.8130900000000008</c:v>
                </c:pt>
                <c:pt idx="14582" formatCode="General">
                  <c:v>9.8137600000000003</c:v>
                </c:pt>
                <c:pt idx="14583" formatCode="General">
                  <c:v>9.8144299999999998</c:v>
                </c:pt>
                <c:pt idx="14584" formatCode="General">
                  <c:v>9.8151100000000007</c:v>
                </c:pt>
                <c:pt idx="14585" formatCode="General">
                  <c:v>9.8157800000000002</c:v>
                </c:pt>
                <c:pt idx="14586" formatCode="General">
                  <c:v>9.8164499999999997</c:v>
                </c:pt>
                <c:pt idx="14587" formatCode="General">
                  <c:v>9.8171300000000006</c:v>
                </c:pt>
                <c:pt idx="14588" formatCode="General">
                  <c:v>9.8178000000000001</c:v>
                </c:pt>
                <c:pt idx="14589" formatCode="General">
                  <c:v>9.8184699999999996</c:v>
                </c:pt>
                <c:pt idx="14590" formatCode="General">
                  <c:v>9.8191500000000005</c:v>
                </c:pt>
                <c:pt idx="14591" formatCode="General">
                  <c:v>9.81982</c:v>
                </c:pt>
                <c:pt idx="14592" formatCode="General">
                  <c:v>9.8204899999999995</c:v>
                </c:pt>
                <c:pt idx="14593" formatCode="General">
                  <c:v>9.8211600000000008</c:v>
                </c:pt>
                <c:pt idx="14594" formatCode="General">
                  <c:v>9.8218399999999999</c:v>
                </c:pt>
                <c:pt idx="14595" formatCode="General">
                  <c:v>9.8225099999999994</c:v>
                </c:pt>
                <c:pt idx="14596" formatCode="General">
                  <c:v>9.8231800000000007</c:v>
                </c:pt>
                <c:pt idx="14597" formatCode="General">
                  <c:v>9.8238599999999998</c:v>
                </c:pt>
                <c:pt idx="14598" formatCode="General">
                  <c:v>9.8245299999999993</c:v>
                </c:pt>
                <c:pt idx="14599" formatCode="General">
                  <c:v>9.8252000000000006</c:v>
                </c:pt>
                <c:pt idx="14600" formatCode="General">
                  <c:v>9.8258799999999997</c:v>
                </c:pt>
                <c:pt idx="14601" formatCode="General">
                  <c:v>9.8265499999999992</c:v>
                </c:pt>
                <c:pt idx="14602" formatCode="General">
                  <c:v>9.8272200000000005</c:v>
                </c:pt>
                <c:pt idx="14603" formatCode="General">
                  <c:v>9.82789</c:v>
                </c:pt>
                <c:pt idx="14604" formatCode="General">
                  <c:v>9.8285699999999991</c:v>
                </c:pt>
                <c:pt idx="14605" formatCode="General">
                  <c:v>9.8292400000000004</c:v>
                </c:pt>
                <c:pt idx="14606" formatCode="General">
                  <c:v>9.8299099999999999</c:v>
                </c:pt>
                <c:pt idx="14607" formatCode="General">
                  <c:v>9.8305900000000008</c:v>
                </c:pt>
                <c:pt idx="14608" formatCode="General">
                  <c:v>9.8312600000000003</c:v>
                </c:pt>
                <c:pt idx="14609" formatCode="General">
                  <c:v>9.8319299999999998</c:v>
                </c:pt>
                <c:pt idx="14610" formatCode="General">
                  <c:v>9.8326100000000007</c:v>
                </c:pt>
                <c:pt idx="14611" formatCode="General">
                  <c:v>9.8332800000000002</c:v>
                </c:pt>
                <c:pt idx="14612" formatCode="General">
                  <c:v>9.8339499999999997</c:v>
                </c:pt>
                <c:pt idx="14613" formatCode="General">
                  <c:v>9.8346199999999993</c:v>
                </c:pt>
                <c:pt idx="14614" formatCode="General">
                  <c:v>9.8353000000000002</c:v>
                </c:pt>
                <c:pt idx="14615" formatCode="General">
                  <c:v>9.8359699999999997</c:v>
                </c:pt>
                <c:pt idx="14616" formatCode="General">
                  <c:v>9.8366399999999992</c:v>
                </c:pt>
                <c:pt idx="14617" formatCode="General">
                  <c:v>9.8373200000000001</c:v>
                </c:pt>
                <c:pt idx="14618" formatCode="General">
                  <c:v>9.8379899999999996</c:v>
                </c:pt>
                <c:pt idx="14619" formatCode="General">
                  <c:v>9.8386600000000008</c:v>
                </c:pt>
                <c:pt idx="14620" formatCode="General">
                  <c:v>9.83934</c:v>
                </c:pt>
                <c:pt idx="14621" formatCode="General">
                  <c:v>9.8400099999999995</c:v>
                </c:pt>
                <c:pt idx="14622" formatCode="General">
                  <c:v>9.8406800000000008</c:v>
                </c:pt>
                <c:pt idx="14623" formatCode="General">
                  <c:v>9.8413500000000003</c:v>
                </c:pt>
                <c:pt idx="14624" formatCode="General">
                  <c:v>9.8420299999999994</c:v>
                </c:pt>
                <c:pt idx="14625" formatCode="General">
                  <c:v>9.8427000000000007</c:v>
                </c:pt>
                <c:pt idx="14626" formatCode="General">
                  <c:v>9.8433700000000002</c:v>
                </c:pt>
                <c:pt idx="14627" formatCode="General">
                  <c:v>9.8440499999999993</c:v>
                </c:pt>
                <c:pt idx="14628" formatCode="General">
                  <c:v>9.8447200000000006</c:v>
                </c:pt>
                <c:pt idx="14629" formatCode="General">
                  <c:v>9.8453900000000001</c:v>
                </c:pt>
                <c:pt idx="14630" formatCode="General">
                  <c:v>9.8460699999999992</c:v>
                </c:pt>
                <c:pt idx="14631" formatCode="General">
                  <c:v>9.8467400000000005</c:v>
                </c:pt>
                <c:pt idx="14632" formatCode="General">
                  <c:v>9.84741</c:v>
                </c:pt>
                <c:pt idx="14633" formatCode="General">
                  <c:v>9.8480799999999995</c:v>
                </c:pt>
                <c:pt idx="14634" formatCode="General">
                  <c:v>9.8487600000000004</c:v>
                </c:pt>
                <c:pt idx="14635" formatCode="General">
                  <c:v>9.8494299999999999</c:v>
                </c:pt>
                <c:pt idx="14636" formatCode="General">
                  <c:v>9.8500999999999994</c:v>
                </c:pt>
                <c:pt idx="14637" formatCode="General">
                  <c:v>9.8507800000000003</c:v>
                </c:pt>
                <c:pt idx="14638" formatCode="General">
                  <c:v>9.8514499999999998</c:v>
                </c:pt>
                <c:pt idx="14639" formatCode="General">
                  <c:v>9.8521199999999993</c:v>
                </c:pt>
                <c:pt idx="14640" formatCode="General">
                  <c:v>9.8528000000000002</c:v>
                </c:pt>
                <c:pt idx="14641" formatCode="General">
                  <c:v>9.8534699999999997</c:v>
                </c:pt>
                <c:pt idx="14642" formatCode="General">
                  <c:v>9.8541399999999992</c:v>
                </c:pt>
                <c:pt idx="14643" formatCode="General">
                  <c:v>9.8548100000000005</c:v>
                </c:pt>
                <c:pt idx="14644" formatCode="General">
                  <c:v>9.8554899999999996</c:v>
                </c:pt>
                <c:pt idx="14645" formatCode="General">
                  <c:v>9.8561599999999991</c:v>
                </c:pt>
                <c:pt idx="14646" formatCode="General">
                  <c:v>9.8568300000000004</c:v>
                </c:pt>
                <c:pt idx="14647" formatCode="General">
                  <c:v>9.8575099999999996</c:v>
                </c:pt>
                <c:pt idx="14648" formatCode="General">
                  <c:v>9.8581800000000008</c:v>
                </c:pt>
                <c:pt idx="14649" formatCode="General">
                  <c:v>9.8588500000000003</c:v>
                </c:pt>
                <c:pt idx="14650" formatCode="General">
                  <c:v>9.8595299999999995</c:v>
                </c:pt>
                <c:pt idx="14651" formatCode="General">
                  <c:v>9.8602000000000007</c:v>
                </c:pt>
                <c:pt idx="14652" formatCode="General">
                  <c:v>9.8608700000000002</c:v>
                </c:pt>
                <c:pt idx="14653" formatCode="General">
                  <c:v>9.8615399999999998</c:v>
                </c:pt>
                <c:pt idx="14654" formatCode="General">
                  <c:v>9.8622200000000007</c:v>
                </c:pt>
                <c:pt idx="14655" formatCode="General">
                  <c:v>9.8628900000000002</c:v>
                </c:pt>
                <c:pt idx="14656" formatCode="General">
                  <c:v>9.8635599999999997</c:v>
                </c:pt>
                <c:pt idx="14657" formatCode="General">
                  <c:v>9.8642400000000006</c:v>
                </c:pt>
                <c:pt idx="14658" formatCode="General">
                  <c:v>9.8649100000000001</c:v>
                </c:pt>
                <c:pt idx="14659" formatCode="General">
                  <c:v>9.8655799999999996</c:v>
                </c:pt>
                <c:pt idx="14660" formatCode="General">
                  <c:v>9.8662600000000005</c:v>
                </c:pt>
                <c:pt idx="14661" formatCode="General">
                  <c:v>9.86693</c:v>
                </c:pt>
                <c:pt idx="14662" formatCode="General">
                  <c:v>9.8675999999999995</c:v>
                </c:pt>
                <c:pt idx="14663" formatCode="General">
                  <c:v>9.8682700000000008</c:v>
                </c:pt>
                <c:pt idx="14664" formatCode="General">
                  <c:v>9.8689499999999999</c:v>
                </c:pt>
                <c:pt idx="14665" formatCode="General">
                  <c:v>9.8696199999999994</c:v>
                </c:pt>
                <c:pt idx="14666" formatCode="General">
                  <c:v>9.8702900000000007</c:v>
                </c:pt>
                <c:pt idx="14667" formatCode="General">
                  <c:v>9.8709699999999998</c:v>
                </c:pt>
                <c:pt idx="14668" formatCode="General">
                  <c:v>9.8716399999999993</c:v>
                </c:pt>
                <c:pt idx="14669" formatCode="General">
                  <c:v>9.8723100000000006</c:v>
                </c:pt>
                <c:pt idx="14670" formatCode="General">
                  <c:v>9.8729899999999997</c:v>
                </c:pt>
                <c:pt idx="14671" formatCode="General">
                  <c:v>9.8736599999999992</c:v>
                </c:pt>
                <c:pt idx="14672" formatCode="General">
                  <c:v>9.8743300000000005</c:v>
                </c:pt>
                <c:pt idx="14673" formatCode="General">
                  <c:v>9.875</c:v>
                </c:pt>
                <c:pt idx="14674" formatCode="General">
                  <c:v>9.8756799999999991</c:v>
                </c:pt>
                <c:pt idx="14675" formatCode="General">
                  <c:v>9.8763500000000004</c:v>
                </c:pt>
                <c:pt idx="14676" formatCode="General">
                  <c:v>9.8770199999999999</c:v>
                </c:pt>
                <c:pt idx="14677" formatCode="General">
                  <c:v>9.8777000000000008</c:v>
                </c:pt>
                <c:pt idx="14678" formatCode="General">
                  <c:v>9.8783700000000003</c:v>
                </c:pt>
                <c:pt idx="14679" formatCode="General">
                  <c:v>9.8790399999999998</c:v>
                </c:pt>
                <c:pt idx="14680" formatCode="General">
                  <c:v>9.8797200000000007</c:v>
                </c:pt>
                <c:pt idx="14681" formatCode="General">
                  <c:v>9.8803900000000002</c:v>
                </c:pt>
                <c:pt idx="14682" formatCode="General">
                  <c:v>9.8810599999999997</c:v>
                </c:pt>
                <c:pt idx="14683" formatCode="General">
                  <c:v>9.8817299999999992</c:v>
                </c:pt>
                <c:pt idx="14684" formatCode="General">
                  <c:v>9.8824100000000001</c:v>
                </c:pt>
                <c:pt idx="14685" formatCode="General">
                  <c:v>9.8830799999999996</c:v>
                </c:pt>
                <c:pt idx="14686" formatCode="General">
                  <c:v>9.8837499999999991</c:v>
                </c:pt>
                <c:pt idx="14687" formatCode="General">
                  <c:v>9.88443</c:v>
                </c:pt>
                <c:pt idx="14688" formatCode="General">
                  <c:v>9.8850999999999996</c:v>
                </c:pt>
                <c:pt idx="14689" formatCode="General">
                  <c:v>9.8857700000000008</c:v>
                </c:pt>
                <c:pt idx="14690" formatCode="General">
                  <c:v>9.88645</c:v>
                </c:pt>
                <c:pt idx="14691" formatCode="General">
                  <c:v>9.8871199999999995</c:v>
                </c:pt>
                <c:pt idx="14692" formatCode="General">
                  <c:v>9.8877900000000007</c:v>
                </c:pt>
                <c:pt idx="14693" formatCode="General">
                  <c:v>9.8884600000000002</c:v>
                </c:pt>
                <c:pt idx="14694" formatCode="General">
                  <c:v>9.8891399999999994</c:v>
                </c:pt>
                <c:pt idx="14695" formatCode="General">
                  <c:v>9.8898100000000007</c:v>
                </c:pt>
                <c:pt idx="14696" formatCode="General">
                  <c:v>9.8904800000000002</c:v>
                </c:pt>
                <c:pt idx="14697" formatCode="General">
                  <c:v>9.8911599999999993</c:v>
                </c:pt>
                <c:pt idx="14698" formatCode="General">
                  <c:v>9.8918300000000006</c:v>
                </c:pt>
                <c:pt idx="14699" formatCode="General">
                  <c:v>9.8925000000000001</c:v>
                </c:pt>
                <c:pt idx="14700" formatCode="General">
                  <c:v>9.8931799999999992</c:v>
                </c:pt>
                <c:pt idx="14701" formatCode="General">
                  <c:v>9.8938500000000005</c:v>
                </c:pt>
                <c:pt idx="14702" formatCode="General">
                  <c:v>9.89452</c:v>
                </c:pt>
                <c:pt idx="14703" formatCode="General">
                  <c:v>9.8951899999999995</c:v>
                </c:pt>
                <c:pt idx="14704" formatCode="General">
                  <c:v>9.8958700000000004</c:v>
                </c:pt>
                <c:pt idx="14705" formatCode="General">
                  <c:v>9.8965399999999999</c:v>
                </c:pt>
                <c:pt idx="14706" formatCode="General">
                  <c:v>9.8972099999999994</c:v>
                </c:pt>
                <c:pt idx="14707" formatCode="General">
                  <c:v>9.8978900000000003</c:v>
                </c:pt>
                <c:pt idx="14708" formatCode="General">
                  <c:v>9.8985599999999998</c:v>
                </c:pt>
                <c:pt idx="14709" formatCode="General">
                  <c:v>9.8992299999999993</c:v>
                </c:pt>
                <c:pt idx="14710" formatCode="General">
                  <c:v>9.8999100000000002</c:v>
                </c:pt>
                <c:pt idx="14711" formatCode="General">
                  <c:v>9.9005799999999997</c:v>
                </c:pt>
                <c:pt idx="14712" formatCode="General">
                  <c:v>9.9012499999999992</c:v>
                </c:pt>
                <c:pt idx="14713" formatCode="General">
                  <c:v>9.9019200000000005</c:v>
                </c:pt>
                <c:pt idx="14714" formatCode="General">
                  <c:v>9.9025999999999996</c:v>
                </c:pt>
                <c:pt idx="14715" formatCode="General">
                  <c:v>9.9032699999999991</c:v>
                </c:pt>
                <c:pt idx="14716" formatCode="General">
                  <c:v>9.9039400000000004</c:v>
                </c:pt>
                <c:pt idx="14717" formatCode="General">
                  <c:v>9.9046199999999995</c:v>
                </c:pt>
                <c:pt idx="14718" formatCode="General">
                  <c:v>9.9052900000000008</c:v>
                </c:pt>
                <c:pt idx="14719" formatCode="General">
                  <c:v>9.9059600000000003</c:v>
                </c:pt>
                <c:pt idx="14720" formatCode="General">
                  <c:v>9.9066399999999994</c:v>
                </c:pt>
                <c:pt idx="14721" formatCode="General">
                  <c:v>9.9073100000000007</c:v>
                </c:pt>
                <c:pt idx="14722" formatCode="General">
                  <c:v>9.9079800000000002</c:v>
                </c:pt>
                <c:pt idx="14723" formatCode="General">
                  <c:v>9.9086499999999997</c:v>
                </c:pt>
                <c:pt idx="14724" formatCode="General">
                  <c:v>9.9093300000000006</c:v>
                </c:pt>
                <c:pt idx="14725" formatCode="General">
                  <c:v>9.91</c:v>
                </c:pt>
                <c:pt idx="14726" formatCode="General">
                  <c:v>9.9106699999999996</c:v>
                </c:pt>
                <c:pt idx="14727" formatCode="General">
                  <c:v>9.9113500000000005</c:v>
                </c:pt>
                <c:pt idx="14728" formatCode="General">
                  <c:v>9.9120200000000001</c:v>
                </c:pt>
                <c:pt idx="14729" formatCode="General">
                  <c:v>9.9126899999999996</c:v>
                </c:pt>
                <c:pt idx="14730" formatCode="General">
                  <c:v>9.9133700000000005</c:v>
                </c:pt>
                <c:pt idx="14731" formatCode="General">
                  <c:v>9.91404</c:v>
                </c:pt>
                <c:pt idx="14732" formatCode="General">
                  <c:v>9.9147099999999995</c:v>
                </c:pt>
                <c:pt idx="14733" formatCode="General">
                  <c:v>9.9153800000000007</c:v>
                </c:pt>
                <c:pt idx="14734" formatCode="General">
                  <c:v>9.9160599999999999</c:v>
                </c:pt>
                <c:pt idx="14735" formatCode="General">
                  <c:v>9.9167299999999994</c:v>
                </c:pt>
                <c:pt idx="14736" formatCode="General">
                  <c:v>9.9174000000000007</c:v>
                </c:pt>
                <c:pt idx="14737" formatCode="General">
                  <c:v>9.9180799999999998</c:v>
                </c:pt>
                <c:pt idx="14738" formatCode="General">
                  <c:v>9.9187499999999993</c:v>
                </c:pt>
                <c:pt idx="14739" formatCode="General">
                  <c:v>9.9194200000000006</c:v>
                </c:pt>
                <c:pt idx="14740" formatCode="General">
                  <c:v>9.9200999999999997</c:v>
                </c:pt>
                <c:pt idx="14741" formatCode="General">
                  <c:v>9.9207699999999992</c:v>
                </c:pt>
                <c:pt idx="14742" formatCode="General">
                  <c:v>9.9214400000000005</c:v>
                </c:pt>
                <c:pt idx="14743" formatCode="General">
                  <c:v>9.92211</c:v>
                </c:pt>
                <c:pt idx="14744" formatCode="General">
                  <c:v>9.9227900000000009</c:v>
                </c:pt>
                <c:pt idx="14745" formatCode="General">
                  <c:v>9.9234600000000004</c:v>
                </c:pt>
                <c:pt idx="14746" formatCode="General">
                  <c:v>9.9241299999999999</c:v>
                </c:pt>
                <c:pt idx="14747" formatCode="General">
                  <c:v>9.9248100000000008</c:v>
                </c:pt>
                <c:pt idx="14748" formatCode="General">
                  <c:v>9.9254800000000003</c:v>
                </c:pt>
                <c:pt idx="14749" formatCode="General">
                  <c:v>9.9261499999999998</c:v>
                </c:pt>
                <c:pt idx="14750" formatCode="General">
                  <c:v>9.9268300000000007</c:v>
                </c:pt>
                <c:pt idx="14751" formatCode="General">
                  <c:v>9.9275000000000002</c:v>
                </c:pt>
                <c:pt idx="14752" formatCode="General">
                  <c:v>9.9281699999999997</c:v>
                </c:pt>
                <c:pt idx="14753" formatCode="General">
                  <c:v>9.9288399999999992</c:v>
                </c:pt>
                <c:pt idx="14754" formatCode="General">
                  <c:v>9.9295200000000001</c:v>
                </c:pt>
                <c:pt idx="14755" formatCode="General">
                  <c:v>9.9301899999999996</c:v>
                </c:pt>
                <c:pt idx="14756" formatCode="General">
                  <c:v>9.9308599999999991</c:v>
                </c:pt>
                <c:pt idx="14757" formatCode="General">
                  <c:v>9.93154</c:v>
                </c:pt>
                <c:pt idx="14758" formatCode="General">
                  <c:v>9.9322099999999995</c:v>
                </c:pt>
                <c:pt idx="14759" formatCode="General">
                  <c:v>9.9328800000000008</c:v>
                </c:pt>
                <c:pt idx="14760" formatCode="General">
                  <c:v>9.9335599999999999</c:v>
                </c:pt>
                <c:pt idx="14761" formatCode="General">
                  <c:v>9.9342299999999994</c:v>
                </c:pt>
                <c:pt idx="14762" formatCode="General">
                  <c:v>9.9349000000000007</c:v>
                </c:pt>
                <c:pt idx="14763" formatCode="General">
                  <c:v>9.9355700000000002</c:v>
                </c:pt>
                <c:pt idx="14764" formatCode="General">
                  <c:v>9.9362499999999994</c:v>
                </c:pt>
                <c:pt idx="14765" formatCode="General">
                  <c:v>9.9369200000000006</c:v>
                </c:pt>
                <c:pt idx="14766" formatCode="General">
                  <c:v>9.9375900000000001</c:v>
                </c:pt>
                <c:pt idx="14767" formatCode="General">
                  <c:v>9.9382699999999993</c:v>
                </c:pt>
                <c:pt idx="14768" formatCode="General">
                  <c:v>9.9389400000000006</c:v>
                </c:pt>
                <c:pt idx="14769" formatCode="General">
                  <c:v>9.9396100000000001</c:v>
                </c:pt>
                <c:pt idx="14770" formatCode="General">
                  <c:v>9.9402899999999992</c:v>
                </c:pt>
                <c:pt idx="14771" formatCode="General">
                  <c:v>9.9409600000000005</c:v>
                </c:pt>
                <c:pt idx="14772" formatCode="General">
                  <c:v>9.94163</c:v>
                </c:pt>
                <c:pt idx="14773" formatCode="General">
                  <c:v>9.9422999999999995</c:v>
                </c:pt>
                <c:pt idx="14774" formatCode="General">
                  <c:v>9.9429800000000004</c:v>
                </c:pt>
                <c:pt idx="14775" formatCode="General">
                  <c:v>9.9436499999999999</c:v>
                </c:pt>
                <c:pt idx="14776" formatCode="General">
                  <c:v>9.9443199999999994</c:v>
                </c:pt>
                <c:pt idx="14777" formatCode="General">
                  <c:v>9.9450000000000003</c:v>
                </c:pt>
                <c:pt idx="14778" formatCode="General">
                  <c:v>9.9456699999999998</c:v>
                </c:pt>
                <c:pt idx="14779" formatCode="General">
                  <c:v>9.9463399999999993</c:v>
                </c:pt>
                <c:pt idx="14780" formatCode="General">
                  <c:v>9.9470200000000002</c:v>
                </c:pt>
                <c:pt idx="14781" formatCode="General">
                  <c:v>9.9476899999999997</c:v>
                </c:pt>
                <c:pt idx="14782" formatCode="General">
                  <c:v>9.9483599999999992</c:v>
                </c:pt>
                <c:pt idx="14783" formatCode="General">
                  <c:v>9.9490400000000001</c:v>
                </c:pt>
                <c:pt idx="14784" formatCode="General">
                  <c:v>9.9497099999999996</c:v>
                </c:pt>
                <c:pt idx="14785" formatCode="General">
                  <c:v>9.9503799999999991</c:v>
                </c:pt>
                <c:pt idx="14786" formatCode="General">
                  <c:v>9.9510500000000004</c:v>
                </c:pt>
                <c:pt idx="14787" formatCode="General">
                  <c:v>9.9517299999999995</c:v>
                </c:pt>
                <c:pt idx="14788" formatCode="General">
                  <c:v>9.9524000000000008</c:v>
                </c:pt>
                <c:pt idx="14789" formatCode="General">
                  <c:v>9.9530700000000003</c:v>
                </c:pt>
                <c:pt idx="14790" formatCode="General">
                  <c:v>9.9537499999999994</c:v>
                </c:pt>
                <c:pt idx="14791" formatCode="General">
                  <c:v>9.9544200000000007</c:v>
                </c:pt>
                <c:pt idx="14792" formatCode="General">
                  <c:v>9.9550900000000002</c:v>
                </c:pt>
                <c:pt idx="14793" formatCode="General">
                  <c:v>9.9557699999999993</c:v>
                </c:pt>
                <c:pt idx="14794" formatCode="General">
                  <c:v>9.9564400000000006</c:v>
                </c:pt>
                <c:pt idx="14795" formatCode="General">
                  <c:v>9.9571100000000001</c:v>
                </c:pt>
                <c:pt idx="14796" formatCode="General">
                  <c:v>9.9577799999999996</c:v>
                </c:pt>
                <c:pt idx="14797" formatCode="General">
                  <c:v>9.9584600000000005</c:v>
                </c:pt>
                <c:pt idx="14798" formatCode="General">
                  <c:v>9.95913</c:v>
                </c:pt>
                <c:pt idx="14799" formatCode="General">
                  <c:v>9.9597999999999995</c:v>
                </c:pt>
                <c:pt idx="14800" formatCode="General">
                  <c:v>9.9604800000000004</c:v>
                </c:pt>
                <c:pt idx="14801" formatCode="General">
                  <c:v>9.9611499999999999</c:v>
                </c:pt>
                <c:pt idx="14802" formatCode="General">
                  <c:v>9.9618199999999995</c:v>
                </c:pt>
                <c:pt idx="14803" formatCode="General">
                  <c:v>9.9625000000000004</c:v>
                </c:pt>
                <c:pt idx="14804" formatCode="General">
                  <c:v>9.9631699999999999</c:v>
                </c:pt>
                <c:pt idx="14805" formatCode="General">
                  <c:v>9.9638399999999994</c:v>
                </c:pt>
                <c:pt idx="14806" formatCode="General">
                  <c:v>9.9645100000000006</c:v>
                </c:pt>
                <c:pt idx="14807" formatCode="General">
                  <c:v>9.9651899999999998</c:v>
                </c:pt>
                <c:pt idx="14808" formatCode="General">
                  <c:v>9.9658599999999993</c:v>
                </c:pt>
                <c:pt idx="14809" formatCode="General">
                  <c:v>9.9665300000000006</c:v>
                </c:pt>
                <c:pt idx="14810" formatCode="General">
                  <c:v>9.9672099999999997</c:v>
                </c:pt>
                <c:pt idx="14811" formatCode="General">
                  <c:v>9.9678799999999992</c:v>
                </c:pt>
                <c:pt idx="14812" formatCode="General">
                  <c:v>9.9685500000000005</c:v>
                </c:pt>
                <c:pt idx="14813" formatCode="General">
                  <c:v>9.9692299999999996</c:v>
                </c:pt>
                <c:pt idx="14814" formatCode="General">
                  <c:v>9.9699000000000009</c:v>
                </c:pt>
                <c:pt idx="14815" formatCode="General">
                  <c:v>9.9705700000000004</c:v>
                </c:pt>
                <c:pt idx="14816" formatCode="General">
                  <c:v>9.9712399999999999</c:v>
                </c:pt>
                <c:pt idx="14817" formatCode="General">
                  <c:v>9.9719200000000008</c:v>
                </c:pt>
                <c:pt idx="14818" formatCode="General">
                  <c:v>9.9725900000000003</c:v>
                </c:pt>
                <c:pt idx="14819" formatCode="General">
                  <c:v>9.9732599999999998</c:v>
                </c:pt>
                <c:pt idx="14820" formatCode="General">
                  <c:v>9.9739400000000007</c:v>
                </c:pt>
                <c:pt idx="14821" formatCode="General">
                  <c:v>9.9746100000000002</c:v>
                </c:pt>
                <c:pt idx="14822" formatCode="General">
                  <c:v>9.9752799999999997</c:v>
                </c:pt>
                <c:pt idx="14823" formatCode="General">
                  <c:v>9.9759600000000006</c:v>
                </c:pt>
                <c:pt idx="14824" formatCode="General">
                  <c:v>9.9766300000000001</c:v>
                </c:pt>
                <c:pt idx="14825" formatCode="General">
                  <c:v>9.9772999999999996</c:v>
                </c:pt>
                <c:pt idx="14826" formatCode="General">
                  <c:v>9.9779699999999991</c:v>
                </c:pt>
                <c:pt idx="14827" formatCode="General">
                  <c:v>9.97865</c:v>
                </c:pt>
                <c:pt idx="14828" formatCode="General">
                  <c:v>9.9793199999999995</c:v>
                </c:pt>
                <c:pt idx="14829" formatCode="General">
                  <c:v>9.9799900000000008</c:v>
                </c:pt>
                <c:pt idx="14830" formatCode="General">
                  <c:v>9.9806699999999999</c:v>
                </c:pt>
                <c:pt idx="14831" formatCode="General">
                  <c:v>9.9813399999999994</c:v>
                </c:pt>
                <c:pt idx="14832" formatCode="General">
                  <c:v>9.9820100000000007</c:v>
                </c:pt>
                <c:pt idx="14833" formatCode="General">
                  <c:v>9.9826899999999998</c:v>
                </c:pt>
                <c:pt idx="14834" formatCode="General">
                  <c:v>9.9833599999999993</c:v>
                </c:pt>
                <c:pt idx="14835" formatCode="General">
                  <c:v>9.9840300000000006</c:v>
                </c:pt>
                <c:pt idx="14836" formatCode="General">
                  <c:v>9.9847000000000001</c:v>
                </c:pt>
                <c:pt idx="14837" formatCode="General">
                  <c:v>9.9853799999999993</c:v>
                </c:pt>
                <c:pt idx="14838" formatCode="General">
                  <c:v>9.9860500000000005</c:v>
                </c:pt>
                <c:pt idx="14839" formatCode="General">
                  <c:v>9.98672</c:v>
                </c:pt>
                <c:pt idx="14840" formatCode="General">
                  <c:v>9.9873999999999992</c:v>
                </c:pt>
                <c:pt idx="14841" formatCode="General">
                  <c:v>9.9880700000000004</c:v>
                </c:pt>
                <c:pt idx="14842" formatCode="General">
                  <c:v>9.98874</c:v>
                </c:pt>
                <c:pt idx="14843" formatCode="General">
                  <c:v>9.9894200000000009</c:v>
                </c:pt>
                <c:pt idx="14844" formatCode="General">
                  <c:v>9.9900900000000004</c:v>
                </c:pt>
                <c:pt idx="14845" formatCode="General">
                  <c:v>9.9907599999999999</c:v>
                </c:pt>
                <c:pt idx="14846" formatCode="General">
                  <c:v>9.9914299999999994</c:v>
                </c:pt>
                <c:pt idx="14847" formatCode="General">
                  <c:v>9.9921100000000003</c:v>
                </c:pt>
                <c:pt idx="14848" formatCode="General">
                  <c:v>9.9927799999999998</c:v>
                </c:pt>
                <c:pt idx="14849" formatCode="General">
                  <c:v>9.9934499999999993</c:v>
                </c:pt>
                <c:pt idx="14850" formatCode="General">
                  <c:v>9.9941300000000002</c:v>
                </c:pt>
                <c:pt idx="14851" formatCode="General">
                  <c:v>9.9947999999999997</c:v>
                </c:pt>
                <c:pt idx="14852" formatCode="General">
                  <c:v>9.9954699999999992</c:v>
                </c:pt>
                <c:pt idx="14853" formatCode="General">
                  <c:v>9.9961500000000001</c:v>
                </c:pt>
                <c:pt idx="14854" formatCode="General">
                  <c:v>9.9968199999999996</c:v>
                </c:pt>
                <c:pt idx="14855" formatCode="General">
                  <c:v>9.9974900000000009</c:v>
                </c:pt>
                <c:pt idx="14856" formatCode="General">
                  <c:v>9.9981600000000004</c:v>
                </c:pt>
                <c:pt idx="14857" formatCode="General">
                  <c:v>9.9988399999999995</c:v>
                </c:pt>
                <c:pt idx="14858" formatCode="General">
                  <c:v>9.9995100000000008</c:v>
                </c:pt>
                <c:pt idx="14859" formatCode="General">
                  <c:v>10.0002</c:v>
                </c:pt>
                <c:pt idx="14860" formatCode="General">
                  <c:v>10.0009</c:v>
                </c:pt>
                <c:pt idx="14861" formatCode="General">
                  <c:v>10.0015</c:v>
                </c:pt>
                <c:pt idx="14862" formatCode="General">
                  <c:v>10.0022</c:v>
                </c:pt>
                <c:pt idx="14863" formatCode="General">
                  <c:v>10.0029</c:v>
                </c:pt>
                <c:pt idx="14864" formatCode="General">
                  <c:v>10.003500000000001</c:v>
                </c:pt>
                <c:pt idx="14865" formatCode="General">
                  <c:v>10.004200000000001</c:v>
                </c:pt>
                <c:pt idx="14866" formatCode="General">
                  <c:v>10.004899999999999</c:v>
                </c:pt>
                <c:pt idx="14867" formatCode="General">
                  <c:v>10.005599999999999</c:v>
                </c:pt>
                <c:pt idx="14868" formatCode="General">
                  <c:v>10.0062</c:v>
                </c:pt>
                <c:pt idx="14869" formatCode="General">
                  <c:v>10.0069</c:v>
                </c:pt>
                <c:pt idx="14870" formatCode="General">
                  <c:v>10.0076</c:v>
                </c:pt>
                <c:pt idx="14871" formatCode="General">
                  <c:v>10.0083</c:v>
                </c:pt>
                <c:pt idx="14872" formatCode="General">
                  <c:v>10.008900000000001</c:v>
                </c:pt>
                <c:pt idx="14873" formatCode="General">
                  <c:v>10.009600000000001</c:v>
                </c:pt>
                <c:pt idx="14874" formatCode="General">
                  <c:v>10.010300000000001</c:v>
                </c:pt>
                <c:pt idx="14875" formatCode="General">
                  <c:v>10.010999999999999</c:v>
                </c:pt>
                <c:pt idx="14876" formatCode="General">
                  <c:v>10.0116</c:v>
                </c:pt>
                <c:pt idx="14877" formatCode="General">
                  <c:v>10.0123</c:v>
                </c:pt>
                <c:pt idx="14878" formatCode="General">
                  <c:v>10.013</c:v>
                </c:pt>
                <c:pt idx="14879" formatCode="General">
                  <c:v>10.0136</c:v>
                </c:pt>
                <c:pt idx="14880" formatCode="General">
                  <c:v>10.0143</c:v>
                </c:pt>
                <c:pt idx="14881" formatCode="General">
                  <c:v>10.015000000000001</c:v>
                </c:pt>
                <c:pt idx="14882" formatCode="General">
                  <c:v>10.015700000000001</c:v>
                </c:pt>
                <c:pt idx="14883" formatCode="General">
                  <c:v>10.016299999999999</c:v>
                </c:pt>
                <c:pt idx="14884" formatCode="General">
                  <c:v>10.016999999999999</c:v>
                </c:pt>
                <c:pt idx="14885" formatCode="General">
                  <c:v>10.0177</c:v>
                </c:pt>
                <c:pt idx="14886" formatCode="General">
                  <c:v>10.0184</c:v>
                </c:pt>
                <c:pt idx="14887" formatCode="General">
                  <c:v>10.019</c:v>
                </c:pt>
                <c:pt idx="14888" formatCode="General">
                  <c:v>10.0197</c:v>
                </c:pt>
                <c:pt idx="14889" formatCode="General">
                  <c:v>10.0204</c:v>
                </c:pt>
                <c:pt idx="14890" formatCode="General">
                  <c:v>10.021000000000001</c:v>
                </c:pt>
                <c:pt idx="14891" formatCode="General">
                  <c:v>10.021699999999999</c:v>
                </c:pt>
                <c:pt idx="14892" formatCode="General">
                  <c:v>10.022399999999999</c:v>
                </c:pt>
                <c:pt idx="14893" formatCode="General">
                  <c:v>10.023099999999999</c:v>
                </c:pt>
                <c:pt idx="14894" formatCode="General">
                  <c:v>10.0237</c:v>
                </c:pt>
                <c:pt idx="14895" formatCode="General">
                  <c:v>10.0244</c:v>
                </c:pt>
                <c:pt idx="14896" formatCode="General">
                  <c:v>10.0251</c:v>
                </c:pt>
                <c:pt idx="14897" formatCode="General">
                  <c:v>10.0258</c:v>
                </c:pt>
                <c:pt idx="14898" formatCode="General">
                  <c:v>10.026400000000001</c:v>
                </c:pt>
                <c:pt idx="14899" formatCode="General">
                  <c:v>10.027100000000001</c:v>
                </c:pt>
                <c:pt idx="14900" formatCode="General">
                  <c:v>10.027799999999999</c:v>
                </c:pt>
                <c:pt idx="14901" formatCode="General">
                  <c:v>10.0284</c:v>
                </c:pt>
                <c:pt idx="14902" formatCode="General">
                  <c:v>10.0291</c:v>
                </c:pt>
                <c:pt idx="14903" formatCode="General">
                  <c:v>10.0298</c:v>
                </c:pt>
                <c:pt idx="14904" formatCode="General">
                  <c:v>10.0305</c:v>
                </c:pt>
                <c:pt idx="14905" formatCode="General">
                  <c:v>10.0311</c:v>
                </c:pt>
                <c:pt idx="14906" formatCode="General">
                  <c:v>10.0318</c:v>
                </c:pt>
                <c:pt idx="14907" formatCode="General">
                  <c:v>10.032500000000001</c:v>
                </c:pt>
                <c:pt idx="14908" formatCode="General">
                  <c:v>10.033200000000001</c:v>
                </c:pt>
                <c:pt idx="14909" formatCode="General">
                  <c:v>10.033799999999999</c:v>
                </c:pt>
                <c:pt idx="14910" formatCode="General">
                  <c:v>10.0345</c:v>
                </c:pt>
                <c:pt idx="14911" formatCode="General">
                  <c:v>10.0352</c:v>
                </c:pt>
                <c:pt idx="14912" formatCode="General">
                  <c:v>10.0359</c:v>
                </c:pt>
                <c:pt idx="14913" formatCode="General">
                  <c:v>10.0365</c:v>
                </c:pt>
                <c:pt idx="14914" formatCode="General">
                  <c:v>10.0372</c:v>
                </c:pt>
                <c:pt idx="14915" formatCode="General">
                  <c:v>10.0379</c:v>
                </c:pt>
                <c:pt idx="14916" formatCode="General">
                  <c:v>10.038500000000001</c:v>
                </c:pt>
                <c:pt idx="14917" formatCode="General">
                  <c:v>10.039199999999999</c:v>
                </c:pt>
                <c:pt idx="14918" formatCode="General">
                  <c:v>10.039899999999999</c:v>
                </c:pt>
                <c:pt idx="14919" formatCode="General">
                  <c:v>10.0406</c:v>
                </c:pt>
                <c:pt idx="14920" formatCode="General">
                  <c:v>10.0412</c:v>
                </c:pt>
                <c:pt idx="14921" formatCode="General">
                  <c:v>10.0419</c:v>
                </c:pt>
                <c:pt idx="14922" formatCode="General">
                  <c:v>10.0426</c:v>
                </c:pt>
                <c:pt idx="14923" formatCode="General">
                  <c:v>10.0433</c:v>
                </c:pt>
                <c:pt idx="14924" formatCode="General">
                  <c:v>10.043900000000001</c:v>
                </c:pt>
                <c:pt idx="14925" formatCode="General">
                  <c:v>10.044600000000001</c:v>
                </c:pt>
                <c:pt idx="14926" formatCode="General">
                  <c:v>10.045299999999999</c:v>
                </c:pt>
                <c:pt idx="14927" formatCode="General">
                  <c:v>10.0459</c:v>
                </c:pt>
                <c:pt idx="14928" formatCode="General">
                  <c:v>10.0466</c:v>
                </c:pt>
                <c:pt idx="14929" formatCode="General">
                  <c:v>10.0473</c:v>
                </c:pt>
                <c:pt idx="14930" formatCode="General">
                  <c:v>10.048</c:v>
                </c:pt>
                <c:pt idx="14931" formatCode="General">
                  <c:v>10.0486</c:v>
                </c:pt>
                <c:pt idx="14932" formatCode="General">
                  <c:v>10.049300000000001</c:v>
                </c:pt>
                <c:pt idx="14933" formatCode="General">
                  <c:v>10.050000000000001</c:v>
                </c:pt>
                <c:pt idx="14934" formatCode="General">
                  <c:v>10.050700000000001</c:v>
                </c:pt>
                <c:pt idx="14935" formatCode="General">
                  <c:v>10.051299999999999</c:v>
                </c:pt>
                <c:pt idx="14936" formatCode="General">
                  <c:v>10.052</c:v>
                </c:pt>
                <c:pt idx="14937" formatCode="General">
                  <c:v>10.0527</c:v>
                </c:pt>
                <c:pt idx="14938" formatCode="General">
                  <c:v>10.0534</c:v>
                </c:pt>
                <c:pt idx="14939" formatCode="General">
                  <c:v>10.054</c:v>
                </c:pt>
                <c:pt idx="14940" formatCode="General">
                  <c:v>10.0547</c:v>
                </c:pt>
                <c:pt idx="14941" formatCode="General">
                  <c:v>10.055400000000001</c:v>
                </c:pt>
                <c:pt idx="14942" formatCode="General">
                  <c:v>10.055999999999999</c:v>
                </c:pt>
                <c:pt idx="14943" formatCode="General">
                  <c:v>10.056699999999999</c:v>
                </c:pt>
                <c:pt idx="14944" formatCode="General">
                  <c:v>10.057399999999999</c:v>
                </c:pt>
                <c:pt idx="14945" formatCode="General">
                  <c:v>10.0581</c:v>
                </c:pt>
                <c:pt idx="14946" formatCode="General">
                  <c:v>10.0587</c:v>
                </c:pt>
                <c:pt idx="14947" formatCode="General">
                  <c:v>10.0594</c:v>
                </c:pt>
                <c:pt idx="14948" formatCode="General">
                  <c:v>10.0601</c:v>
                </c:pt>
                <c:pt idx="14949" formatCode="General">
                  <c:v>10.0608</c:v>
                </c:pt>
                <c:pt idx="14950" formatCode="General">
                  <c:v>10.061400000000001</c:v>
                </c:pt>
                <c:pt idx="14951" formatCode="General">
                  <c:v>10.062099999999999</c:v>
                </c:pt>
                <c:pt idx="14952" formatCode="General">
                  <c:v>10.062799999999999</c:v>
                </c:pt>
                <c:pt idx="14953" formatCode="General">
                  <c:v>10.0634</c:v>
                </c:pt>
                <c:pt idx="14954" formatCode="General">
                  <c:v>10.0641</c:v>
                </c:pt>
                <c:pt idx="14955" formatCode="General">
                  <c:v>10.0648</c:v>
                </c:pt>
                <c:pt idx="14956" formatCode="General">
                  <c:v>10.0655</c:v>
                </c:pt>
                <c:pt idx="14957" formatCode="General">
                  <c:v>10.0661</c:v>
                </c:pt>
                <c:pt idx="14958" formatCode="General">
                  <c:v>10.066800000000001</c:v>
                </c:pt>
                <c:pt idx="14959" formatCode="General">
                  <c:v>10.067500000000001</c:v>
                </c:pt>
                <c:pt idx="14960" formatCode="General">
                  <c:v>10.068199999999999</c:v>
                </c:pt>
                <c:pt idx="14961" formatCode="General">
                  <c:v>10.0688</c:v>
                </c:pt>
                <c:pt idx="14962" formatCode="General">
                  <c:v>10.0695</c:v>
                </c:pt>
                <c:pt idx="14963" formatCode="General">
                  <c:v>10.0702</c:v>
                </c:pt>
                <c:pt idx="14964" formatCode="General">
                  <c:v>10.0708</c:v>
                </c:pt>
                <c:pt idx="14965" formatCode="General">
                  <c:v>10.0715</c:v>
                </c:pt>
                <c:pt idx="14966" formatCode="General">
                  <c:v>10.0722</c:v>
                </c:pt>
                <c:pt idx="14967" formatCode="General">
                  <c:v>10.072900000000001</c:v>
                </c:pt>
                <c:pt idx="14968" formatCode="General">
                  <c:v>10.073499999999999</c:v>
                </c:pt>
                <c:pt idx="14969" formatCode="General">
                  <c:v>10.074199999999999</c:v>
                </c:pt>
                <c:pt idx="14970" formatCode="General">
                  <c:v>10.0749</c:v>
                </c:pt>
                <c:pt idx="14971" formatCode="General">
                  <c:v>10.0756</c:v>
                </c:pt>
                <c:pt idx="14972" formatCode="General">
                  <c:v>10.0762</c:v>
                </c:pt>
                <c:pt idx="14973" formatCode="General">
                  <c:v>10.0769</c:v>
                </c:pt>
                <c:pt idx="14974" formatCode="General">
                  <c:v>10.0776</c:v>
                </c:pt>
                <c:pt idx="14975" formatCode="General">
                  <c:v>10.0783</c:v>
                </c:pt>
                <c:pt idx="14976" formatCode="General">
                  <c:v>10.078900000000001</c:v>
                </c:pt>
                <c:pt idx="14977" formatCode="General">
                  <c:v>10.079599999999999</c:v>
                </c:pt>
                <c:pt idx="14978" formatCode="General">
                  <c:v>10.080299999999999</c:v>
                </c:pt>
                <c:pt idx="14979" formatCode="General">
                  <c:v>10.0809</c:v>
                </c:pt>
                <c:pt idx="14980" formatCode="General">
                  <c:v>10.0816</c:v>
                </c:pt>
                <c:pt idx="14981" formatCode="General">
                  <c:v>10.0823</c:v>
                </c:pt>
                <c:pt idx="14982" formatCode="General">
                  <c:v>10.083</c:v>
                </c:pt>
                <c:pt idx="14983" formatCode="General">
                  <c:v>10.083600000000001</c:v>
                </c:pt>
                <c:pt idx="14984" formatCode="General">
                  <c:v>10.084300000000001</c:v>
                </c:pt>
                <c:pt idx="14985" formatCode="General">
                  <c:v>10.085000000000001</c:v>
                </c:pt>
                <c:pt idx="14986" formatCode="General">
                  <c:v>10.085699999999999</c:v>
                </c:pt>
                <c:pt idx="14987" formatCode="General">
                  <c:v>10.0863</c:v>
                </c:pt>
                <c:pt idx="14988" formatCode="General">
                  <c:v>10.087</c:v>
                </c:pt>
                <c:pt idx="14989" formatCode="General">
                  <c:v>10.0877</c:v>
                </c:pt>
                <c:pt idx="14990" formatCode="General">
                  <c:v>10.0883</c:v>
                </c:pt>
                <c:pt idx="14991" formatCode="General">
                  <c:v>10.089</c:v>
                </c:pt>
                <c:pt idx="14992" formatCode="General">
                  <c:v>10.089700000000001</c:v>
                </c:pt>
                <c:pt idx="14993" formatCode="General">
                  <c:v>10.090400000000001</c:v>
                </c:pt>
                <c:pt idx="14994" formatCode="General">
                  <c:v>10.090999999999999</c:v>
                </c:pt>
                <c:pt idx="14995" formatCode="General">
                  <c:v>10.091699999999999</c:v>
                </c:pt>
                <c:pt idx="14996" formatCode="General">
                  <c:v>10.0924</c:v>
                </c:pt>
                <c:pt idx="14997" formatCode="General">
                  <c:v>10.0931</c:v>
                </c:pt>
                <c:pt idx="14998" formatCode="General">
                  <c:v>10.0937</c:v>
                </c:pt>
                <c:pt idx="14999" formatCode="General">
                  <c:v>10.0944</c:v>
                </c:pt>
                <c:pt idx="15000" formatCode="General">
                  <c:v>10.0951</c:v>
                </c:pt>
                <c:pt idx="15001" formatCode="General">
                  <c:v>10.095800000000001</c:v>
                </c:pt>
                <c:pt idx="15002" formatCode="General">
                  <c:v>10.096399999999999</c:v>
                </c:pt>
                <c:pt idx="15003" formatCode="General">
                  <c:v>10.097099999999999</c:v>
                </c:pt>
                <c:pt idx="15004" formatCode="General">
                  <c:v>10.097799999999999</c:v>
                </c:pt>
                <c:pt idx="15005" formatCode="General">
                  <c:v>10.0984</c:v>
                </c:pt>
                <c:pt idx="15006" formatCode="General">
                  <c:v>10.0991</c:v>
                </c:pt>
                <c:pt idx="15007" formatCode="General">
                  <c:v>10.0998</c:v>
                </c:pt>
                <c:pt idx="15008" formatCode="General">
                  <c:v>10.1005</c:v>
                </c:pt>
                <c:pt idx="15009" formatCode="General">
                  <c:v>10.101100000000001</c:v>
                </c:pt>
                <c:pt idx="15010" formatCode="General">
                  <c:v>10.101800000000001</c:v>
                </c:pt>
                <c:pt idx="15011" formatCode="General">
                  <c:v>10.102499999999999</c:v>
                </c:pt>
                <c:pt idx="15012" formatCode="General">
                  <c:v>10.103199999999999</c:v>
                </c:pt>
                <c:pt idx="15013" formatCode="General">
                  <c:v>10.1038</c:v>
                </c:pt>
                <c:pt idx="15014" formatCode="General">
                  <c:v>10.1045</c:v>
                </c:pt>
                <c:pt idx="15015" formatCode="General">
                  <c:v>10.1052</c:v>
                </c:pt>
                <c:pt idx="15016" formatCode="General">
                  <c:v>10.1058</c:v>
                </c:pt>
                <c:pt idx="15017" formatCode="General">
                  <c:v>10.1065</c:v>
                </c:pt>
                <c:pt idx="15018" formatCode="General">
                  <c:v>10.107200000000001</c:v>
                </c:pt>
                <c:pt idx="15019" formatCode="General">
                  <c:v>10.107900000000001</c:v>
                </c:pt>
                <c:pt idx="15020" formatCode="General">
                  <c:v>10.108499999999999</c:v>
                </c:pt>
                <c:pt idx="15021" formatCode="General">
                  <c:v>10.1092</c:v>
                </c:pt>
                <c:pt idx="15022" formatCode="General">
                  <c:v>10.1099</c:v>
                </c:pt>
                <c:pt idx="15023" formatCode="General">
                  <c:v>10.1106</c:v>
                </c:pt>
                <c:pt idx="15024" formatCode="General">
                  <c:v>10.1112</c:v>
                </c:pt>
                <c:pt idx="15025" formatCode="General">
                  <c:v>10.1119</c:v>
                </c:pt>
                <c:pt idx="15026" formatCode="General">
                  <c:v>10.1126</c:v>
                </c:pt>
                <c:pt idx="15027" formatCode="General">
                  <c:v>10.113200000000001</c:v>
                </c:pt>
                <c:pt idx="15028" formatCode="General">
                  <c:v>10.113899999999999</c:v>
                </c:pt>
                <c:pt idx="15029" formatCode="General">
                  <c:v>10.114599999999999</c:v>
                </c:pt>
                <c:pt idx="15030" formatCode="General">
                  <c:v>10.1153</c:v>
                </c:pt>
                <c:pt idx="15031" formatCode="General">
                  <c:v>10.1159</c:v>
                </c:pt>
                <c:pt idx="15032" formatCode="General">
                  <c:v>10.1166</c:v>
                </c:pt>
                <c:pt idx="15033" formatCode="General">
                  <c:v>10.1173</c:v>
                </c:pt>
                <c:pt idx="15034" formatCode="General">
                  <c:v>10.118</c:v>
                </c:pt>
                <c:pt idx="15035" formatCode="General">
                  <c:v>10.118600000000001</c:v>
                </c:pt>
                <c:pt idx="15036" formatCode="General">
                  <c:v>10.119300000000001</c:v>
                </c:pt>
                <c:pt idx="15037" formatCode="General">
                  <c:v>10.119999999999999</c:v>
                </c:pt>
                <c:pt idx="15038" formatCode="General">
                  <c:v>10.120699999999999</c:v>
                </c:pt>
                <c:pt idx="15039" formatCode="General">
                  <c:v>10.1213</c:v>
                </c:pt>
                <c:pt idx="15040" formatCode="General">
                  <c:v>10.122</c:v>
                </c:pt>
                <c:pt idx="15041" formatCode="General">
                  <c:v>10.1227</c:v>
                </c:pt>
                <c:pt idx="15042" formatCode="General">
                  <c:v>10.1233</c:v>
                </c:pt>
                <c:pt idx="15043" formatCode="General">
                  <c:v>10.124000000000001</c:v>
                </c:pt>
                <c:pt idx="15044" formatCode="General">
                  <c:v>10.124700000000001</c:v>
                </c:pt>
                <c:pt idx="15045" formatCode="General">
                  <c:v>10.125400000000001</c:v>
                </c:pt>
                <c:pt idx="15046" formatCode="General">
                  <c:v>10.125999999999999</c:v>
                </c:pt>
                <c:pt idx="15047" formatCode="General">
                  <c:v>10.1267</c:v>
                </c:pt>
                <c:pt idx="15048" formatCode="General">
                  <c:v>10.1274</c:v>
                </c:pt>
                <c:pt idx="15049" formatCode="General">
                  <c:v>10.1281</c:v>
                </c:pt>
                <c:pt idx="15050" formatCode="General">
                  <c:v>10.1287</c:v>
                </c:pt>
                <c:pt idx="15051" formatCode="General">
                  <c:v>10.1294</c:v>
                </c:pt>
                <c:pt idx="15052" formatCode="General">
                  <c:v>10.130100000000001</c:v>
                </c:pt>
                <c:pt idx="15053" formatCode="General">
                  <c:v>10.130699999999999</c:v>
                </c:pt>
                <c:pt idx="15054" formatCode="General">
                  <c:v>10.131399999999999</c:v>
                </c:pt>
                <c:pt idx="15055" formatCode="General">
                  <c:v>10.132099999999999</c:v>
                </c:pt>
                <c:pt idx="15056" formatCode="General">
                  <c:v>10.1328</c:v>
                </c:pt>
                <c:pt idx="15057" formatCode="General">
                  <c:v>10.1334</c:v>
                </c:pt>
                <c:pt idx="15058" formatCode="General">
                  <c:v>10.1341</c:v>
                </c:pt>
                <c:pt idx="15059" formatCode="General">
                  <c:v>10.1348</c:v>
                </c:pt>
                <c:pt idx="15060" formatCode="General">
                  <c:v>10.1355</c:v>
                </c:pt>
                <c:pt idx="15061" formatCode="General">
                  <c:v>10.136100000000001</c:v>
                </c:pt>
                <c:pt idx="15062" formatCode="General">
                  <c:v>10.136799999999999</c:v>
                </c:pt>
                <c:pt idx="15063" formatCode="General">
                  <c:v>10.137499999999999</c:v>
                </c:pt>
                <c:pt idx="15064" formatCode="General">
                  <c:v>10.1381</c:v>
                </c:pt>
                <c:pt idx="15065" formatCode="General">
                  <c:v>10.1388</c:v>
                </c:pt>
                <c:pt idx="15066" formatCode="General">
                  <c:v>10.1395</c:v>
                </c:pt>
                <c:pt idx="15067" formatCode="General">
                  <c:v>10.1402</c:v>
                </c:pt>
                <c:pt idx="15068" formatCode="General">
                  <c:v>10.1408</c:v>
                </c:pt>
                <c:pt idx="15069" formatCode="General">
                  <c:v>10.141500000000001</c:v>
                </c:pt>
                <c:pt idx="15070" formatCode="General">
                  <c:v>10.142200000000001</c:v>
                </c:pt>
                <c:pt idx="15071" formatCode="General">
                  <c:v>10.142899999999999</c:v>
                </c:pt>
                <c:pt idx="15072" formatCode="General">
                  <c:v>10.1435</c:v>
                </c:pt>
                <c:pt idx="15073" formatCode="General">
                  <c:v>10.1442</c:v>
                </c:pt>
                <c:pt idx="15074" formatCode="General">
                  <c:v>10.1449</c:v>
                </c:pt>
                <c:pt idx="15075" formatCode="General">
                  <c:v>10.1456</c:v>
                </c:pt>
                <c:pt idx="15076" formatCode="General">
                  <c:v>10.1462</c:v>
                </c:pt>
                <c:pt idx="15077" formatCode="General">
                  <c:v>10.1469</c:v>
                </c:pt>
                <c:pt idx="15078" formatCode="General">
                  <c:v>10.147600000000001</c:v>
                </c:pt>
                <c:pt idx="15079" formatCode="General">
                  <c:v>10.148199999999999</c:v>
                </c:pt>
                <c:pt idx="15080" formatCode="General">
                  <c:v>10.148899999999999</c:v>
                </c:pt>
                <c:pt idx="15081" formatCode="General">
                  <c:v>10.1496</c:v>
                </c:pt>
                <c:pt idx="15082" formatCode="General">
                  <c:v>10.1503</c:v>
                </c:pt>
                <c:pt idx="15083" formatCode="General">
                  <c:v>10.1509</c:v>
                </c:pt>
                <c:pt idx="15084" formatCode="General">
                  <c:v>10.1516</c:v>
                </c:pt>
                <c:pt idx="15085" formatCode="General">
                  <c:v>10.1523</c:v>
                </c:pt>
                <c:pt idx="15086" formatCode="General">
                  <c:v>10.153</c:v>
                </c:pt>
                <c:pt idx="15087" formatCode="General">
                  <c:v>10.153600000000001</c:v>
                </c:pt>
                <c:pt idx="15088" formatCode="General">
                  <c:v>10.154299999999999</c:v>
                </c:pt>
                <c:pt idx="15089" formatCode="General">
                  <c:v>10.154999999999999</c:v>
                </c:pt>
                <c:pt idx="15090" formatCode="General">
                  <c:v>10.1556</c:v>
                </c:pt>
                <c:pt idx="15091" formatCode="General">
                  <c:v>10.1563</c:v>
                </c:pt>
                <c:pt idx="15092" formatCode="General">
                  <c:v>10.157</c:v>
                </c:pt>
                <c:pt idx="15093" formatCode="General">
                  <c:v>10.1577</c:v>
                </c:pt>
                <c:pt idx="15094" formatCode="General">
                  <c:v>10.158300000000001</c:v>
                </c:pt>
                <c:pt idx="15095" formatCode="General">
                  <c:v>10.159000000000001</c:v>
                </c:pt>
                <c:pt idx="15096" formatCode="General">
                  <c:v>10.159700000000001</c:v>
                </c:pt>
                <c:pt idx="15097" formatCode="General">
                  <c:v>10.160399999999999</c:v>
                </c:pt>
                <c:pt idx="15098" formatCode="General">
                  <c:v>10.161</c:v>
                </c:pt>
                <c:pt idx="15099" formatCode="General">
                  <c:v>10.1617</c:v>
                </c:pt>
                <c:pt idx="15100" formatCode="General">
                  <c:v>10.1624</c:v>
                </c:pt>
                <c:pt idx="15101" formatCode="General">
                  <c:v>10.1631</c:v>
                </c:pt>
                <c:pt idx="15102" formatCode="General">
                  <c:v>10.1637</c:v>
                </c:pt>
                <c:pt idx="15103" formatCode="General">
                  <c:v>10.164400000000001</c:v>
                </c:pt>
                <c:pt idx="15104" formatCode="General">
                  <c:v>10.165100000000001</c:v>
                </c:pt>
                <c:pt idx="15105" formatCode="General">
                  <c:v>10.165699999999999</c:v>
                </c:pt>
                <c:pt idx="15106" formatCode="General">
                  <c:v>10.166399999999999</c:v>
                </c:pt>
                <c:pt idx="15107" formatCode="General">
                  <c:v>10.1671</c:v>
                </c:pt>
                <c:pt idx="15108" formatCode="General">
                  <c:v>10.1678</c:v>
                </c:pt>
                <c:pt idx="15109" formatCode="General">
                  <c:v>10.1684</c:v>
                </c:pt>
                <c:pt idx="15110" formatCode="General">
                  <c:v>10.1691</c:v>
                </c:pt>
                <c:pt idx="15111" formatCode="General">
                  <c:v>10.1698</c:v>
                </c:pt>
                <c:pt idx="15112" formatCode="General">
                  <c:v>10.170500000000001</c:v>
                </c:pt>
                <c:pt idx="15113" formatCode="General">
                  <c:v>10.171099999999999</c:v>
                </c:pt>
                <c:pt idx="15114" formatCode="General">
                  <c:v>10.171799999999999</c:v>
                </c:pt>
                <c:pt idx="15115" formatCode="General">
                  <c:v>10.172499999999999</c:v>
                </c:pt>
                <c:pt idx="15116" formatCode="General">
                  <c:v>10.1731</c:v>
                </c:pt>
                <c:pt idx="15117" formatCode="General">
                  <c:v>10.1738</c:v>
                </c:pt>
                <c:pt idx="15118" formatCode="General">
                  <c:v>10.1745</c:v>
                </c:pt>
                <c:pt idx="15119" formatCode="General">
                  <c:v>10.1752</c:v>
                </c:pt>
                <c:pt idx="15120" formatCode="General">
                  <c:v>10.175800000000001</c:v>
                </c:pt>
                <c:pt idx="15121" formatCode="General">
                  <c:v>10.176500000000001</c:v>
                </c:pt>
                <c:pt idx="15122" formatCode="General">
                  <c:v>10.177199999999999</c:v>
                </c:pt>
                <c:pt idx="15123" formatCode="General">
                  <c:v>10.177899999999999</c:v>
                </c:pt>
                <c:pt idx="15124" formatCode="General">
                  <c:v>10.1785</c:v>
                </c:pt>
                <c:pt idx="15125" formatCode="General">
                  <c:v>10.1792</c:v>
                </c:pt>
                <c:pt idx="15126" formatCode="General">
                  <c:v>10.1799</c:v>
                </c:pt>
                <c:pt idx="15127" formatCode="General">
                  <c:v>10.1805</c:v>
                </c:pt>
                <c:pt idx="15128" formatCode="General">
                  <c:v>10.1812</c:v>
                </c:pt>
                <c:pt idx="15129" formatCode="General">
                  <c:v>10.181900000000001</c:v>
                </c:pt>
                <c:pt idx="15130" formatCode="General">
                  <c:v>10.182600000000001</c:v>
                </c:pt>
                <c:pt idx="15131" formatCode="General">
                  <c:v>10.183199999999999</c:v>
                </c:pt>
                <c:pt idx="15132" formatCode="General">
                  <c:v>10.1839</c:v>
                </c:pt>
                <c:pt idx="15133" formatCode="General">
                  <c:v>10.1846</c:v>
                </c:pt>
                <c:pt idx="15134" formatCode="General">
                  <c:v>10.1853</c:v>
                </c:pt>
                <c:pt idx="15135" formatCode="General">
                  <c:v>10.1859</c:v>
                </c:pt>
                <c:pt idx="15136" formatCode="General">
                  <c:v>10.1866</c:v>
                </c:pt>
                <c:pt idx="15137" formatCode="General">
                  <c:v>10.1873</c:v>
                </c:pt>
                <c:pt idx="15138" formatCode="General">
                  <c:v>10.188000000000001</c:v>
                </c:pt>
                <c:pt idx="15139" formatCode="General">
                  <c:v>10.188599999999999</c:v>
                </c:pt>
                <c:pt idx="15140" formatCode="General">
                  <c:v>10.189299999999999</c:v>
                </c:pt>
                <c:pt idx="15141" formatCode="General">
                  <c:v>10.19</c:v>
                </c:pt>
                <c:pt idx="15142" formatCode="General">
                  <c:v>10.1906</c:v>
                </c:pt>
                <c:pt idx="15143" formatCode="General">
                  <c:v>10.1913</c:v>
                </c:pt>
                <c:pt idx="15144" formatCode="General">
                  <c:v>10.192</c:v>
                </c:pt>
                <c:pt idx="15145" formatCode="General">
                  <c:v>10.1927</c:v>
                </c:pt>
                <c:pt idx="15146" formatCode="General">
                  <c:v>10.193300000000001</c:v>
                </c:pt>
                <c:pt idx="15147" formatCode="General">
                  <c:v>10.194000000000001</c:v>
                </c:pt>
                <c:pt idx="15148" formatCode="General">
                  <c:v>10.194699999999999</c:v>
                </c:pt>
                <c:pt idx="15149" formatCode="General">
                  <c:v>10.195399999999999</c:v>
                </c:pt>
                <c:pt idx="15150" formatCode="General">
                  <c:v>10.196</c:v>
                </c:pt>
                <c:pt idx="15151" formatCode="General">
                  <c:v>10.1967</c:v>
                </c:pt>
                <c:pt idx="15152" formatCode="General">
                  <c:v>10.1974</c:v>
                </c:pt>
                <c:pt idx="15153" formatCode="General">
                  <c:v>10.198</c:v>
                </c:pt>
                <c:pt idx="15154" formatCode="General">
                  <c:v>10.198700000000001</c:v>
                </c:pt>
                <c:pt idx="15155" formatCode="General">
                  <c:v>10.199400000000001</c:v>
                </c:pt>
                <c:pt idx="15156" formatCode="General">
                  <c:v>10.200100000000001</c:v>
                </c:pt>
                <c:pt idx="15157" formatCode="General">
                  <c:v>10.200699999999999</c:v>
                </c:pt>
                <c:pt idx="15158" formatCode="General">
                  <c:v>10.2014</c:v>
                </c:pt>
                <c:pt idx="15159" formatCode="General">
                  <c:v>10.2021</c:v>
                </c:pt>
                <c:pt idx="15160" formatCode="General">
                  <c:v>10.2028</c:v>
                </c:pt>
                <c:pt idx="15161" formatCode="General">
                  <c:v>10.2034</c:v>
                </c:pt>
                <c:pt idx="15162" formatCode="General">
                  <c:v>10.2041</c:v>
                </c:pt>
                <c:pt idx="15163" formatCode="General">
                  <c:v>10.204800000000001</c:v>
                </c:pt>
                <c:pt idx="15164" formatCode="General">
                  <c:v>10.205399999999999</c:v>
                </c:pt>
                <c:pt idx="15165" formatCode="General">
                  <c:v>10.206099999999999</c:v>
                </c:pt>
                <c:pt idx="15166" formatCode="General">
                  <c:v>10.206799999999999</c:v>
                </c:pt>
                <c:pt idx="15167" formatCode="General">
                  <c:v>10.2075</c:v>
                </c:pt>
                <c:pt idx="15168" formatCode="General">
                  <c:v>10.2081</c:v>
                </c:pt>
                <c:pt idx="15169" formatCode="General">
                  <c:v>10.2088</c:v>
                </c:pt>
                <c:pt idx="15170" formatCode="General">
                  <c:v>10.2095</c:v>
                </c:pt>
                <c:pt idx="15171" formatCode="General">
                  <c:v>10.2102</c:v>
                </c:pt>
                <c:pt idx="15172" formatCode="General">
                  <c:v>10.210800000000001</c:v>
                </c:pt>
                <c:pt idx="15173" formatCode="General">
                  <c:v>10.211499999999999</c:v>
                </c:pt>
                <c:pt idx="15174" formatCode="General">
                  <c:v>10.212199999999999</c:v>
                </c:pt>
                <c:pt idx="15175" formatCode="General">
                  <c:v>10.212899999999999</c:v>
                </c:pt>
                <c:pt idx="15176" formatCode="General">
                  <c:v>10.2135</c:v>
                </c:pt>
                <c:pt idx="15177" formatCode="General">
                  <c:v>10.2142</c:v>
                </c:pt>
                <c:pt idx="15178" formatCode="General">
                  <c:v>10.2149</c:v>
                </c:pt>
                <c:pt idx="15179" formatCode="General">
                  <c:v>10.2155</c:v>
                </c:pt>
                <c:pt idx="15180" formatCode="General">
                  <c:v>10.216200000000001</c:v>
                </c:pt>
                <c:pt idx="15181" formatCode="General">
                  <c:v>10.216900000000001</c:v>
                </c:pt>
                <c:pt idx="15182" formatCode="General">
                  <c:v>10.217599999999999</c:v>
                </c:pt>
                <c:pt idx="15183" formatCode="General">
                  <c:v>10.2182</c:v>
                </c:pt>
                <c:pt idx="15184" formatCode="General">
                  <c:v>10.2189</c:v>
                </c:pt>
                <c:pt idx="15185" formatCode="General">
                  <c:v>10.2196</c:v>
                </c:pt>
                <c:pt idx="15186" formatCode="General">
                  <c:v>10.2203</c:v>
                </c:pt>
                <c:pt idx="15187" formatCode="General">
                  <c:v>10.2209</c:v>
                </c:pt>
                <c:pt idx="15188" formatCode="General">
                  <c:v>10.2216</c:v>
                </c:pt>
                <c:pt idx="15189" formatCode="General">
                  <c:v>10.222300000000001</c:v>
                </c:pt>
                <c:pt idx="15190" formatCode="General">
                  <c:v>10.222899999999999</c:v>
                </c:pt>
                <c:pt idx="15191" formatCode="General">
                  <c:v>10.223599999999999</c:v>
                </c:pt>
                <c:pt idx="15192" formatCode="General">
                  <c:v>10.224299999999999</c:v>
                </c:pt>
                <c:pt idx="15193" formatCode="General">
                  <c:v>10.225</c:v>
                </c:pt>
                <c:pt idx="15194" formatCode="General">
                  <c:v>10.2256</c:v>
                </c:pt>
                <c:pt idx="15195" formatCode="General">
                  <c:v>10.2263</c:v>
                </c:pt>
                <c:pt idx="15196" formatCode="General">
                  <c:v>10.227</c:v>
                </c:pt>
                <c:pt idx="15197" formatCode="General">
                  <c:v>10.2277</c:v>
                </c:pt>
                <c:pt idx="15198" formatCode="General">
                  <c:v>10.228300000000001</c:v>
                </c:pt>
                <c:pt idx="15199" formatCode="General">
                  <c:v>10.228999999999999</c:v>
                </c:pt>
                <c:pt idx="15200" formatCode="General">
                  <c:v>10.229699999999999</c:v>
                </c:pt>
                <c:pt idx="15201" formatCode="General">
                  <c:v>10.230399999999999</c:v>
                </c:pt>
                <c:pt idx="15202" formatCode="General">
                  <c:v>10.231</c:v>
                </c:pt>
                <c:pt idx="15203" formatCode="General">
                  <c:v>10.2317</c:v>
                </c:pt>
                <c:pt idx="15204" formatCode="General">
                  <c:v>10.2324</c:v>
                </c:pt>
                <c:pt idx="15205" formatCode="General">
                  <c:v>10.233000000000001</c:v>
                </c:pt>
                <c:pt idx="15206" formatCode="General">
                  <c:v>10.233700000000001</c:v>
                </c:pt>
                <c:pt idx="15207" formatCode="General">
                  <c:v>10.234400000000001</c:v>
                </c:pt>
                <c:pt idx="15208" formatCode="General">
                  <c:v>10.235099999999999</c:v>
                </c:pt>
                <c:pt idx="15209" formatCode="General">
                  <c:v>10.2357</c:v>
                </c:pt>
                <c:pt idx="15210" formatCode="General">
                  <c:v>10.2364</c:v>
                </c:pt>
                <c:pt idx="15211" formatCode="General">
                  <c:v>10.2371</c:v>
                </c:pt>
                <c:pt idx="15212" formatCode="General">
                  <c:v>10.2378</c:v>
                </c:pt>
                <c:pt idx="15213" formatCode="General">
                  <c:v>10.2384</c:v>
                </c:pt>
                <c:pt idx="15214" formatCode="General">
                  <c:v>10.239100000000001</c:v>
                </c:pt>
                <c:pt idx="15215" formatCode="General">
                  <c:v>10.239800000000001</c:v>
                </c:pt>
                <c:pt idx="15216" formatCode="General">
                  <c:v>10.240399999999999</c:v>
                </c:pt>
                <c:pt idx="15217" formatCode="General">
                  <c:v>10.241099999999999</c:v>
                </c:pt>
                <c:pt idx="15218" formatCode="General">
                  <c:v>10.2418</c:v>
                </c:pt>
                <c:pt idx="15219" formatCode="General">
                  <c:v>10.2425</c:v>
                </c:pt>
                <c:pt idx="15220" formatCode="General">
                  <c:v>10.2431</c:v>
                </c:pt>
                <c:pt idx="15221" formatCode="General">
                  <c:v>10.2438</c:v>
                </c:pt>
                <c:pt idx="15222" formatCode="General">
                  <c:v>10.2445</c:v>
                </c:pt>
                <c:pt idx="15223" formatCode="General">
                  <c:v>10.245200000000001</c:v>
                </c:pt>
                <c:pt idx="15224" formatCode="General">
                  <c:v>10.245799999999999</c:v>
                </c:pt>
                <c:pt idx="15225" formatCode="General">
                  <c:v>10.246499999999999</c:v>
                </c:pt>
                <c:pt idx="15226" formatCode="General">
                  <c:v>10.247199999999999</c:v>
                </c:pt>
                <c:pt idx="15227" formatCode="General">
                  <c:v>10.2478</c:v>
                </c:pt>
                <c:pt idx="15228" formatCode="General">
                  <c:v>10.2485</c:v>
                </c:pt>
                <c:pt idx="15229" formatCode="General">
                  <c:v>10.2492</c:v>
                </c:pt>
                <c:pt idx="15230" formatCode="General">
                  <c:v>10.2499</c:v>
                </c:pt>
                <c:pt idx="15231" formatCode="General">
                  <c:v>10.250500000000001</c:v>
                </c:pt>
                <c:pt idx="15232" formatCode="General">
                  <c:v>10.251200000000001</c:v>
                </c:pt>
                <c:pt idx="15233" formatCode="General">
                  <c:v>10.251899999999999</c:v>
                </c:pt>
                <c:pt idx="15234" formatCode="General">
                  <c:v>10.252599999999999</c:v>
                </c:pt>
                <c:pt idx="15235" formatCode="General">
                  <c:v>10.2532</c:v>
                </c:pt>
                <c:pt idx="15236" formatCode="General">
                  <c:v>10.2539</c:v>
                </c:pt>
                <c:pt idx="15237" formatCode="General">
                  <c:v>10.2546</c:v>
                </c:pt>
                <c:pt idx="15238" formatCode="General">
                  <c:v>10.2553</c:v>
                </c:pt>
                <c:pt idx="15239" formatCode="General">
                  <c:v>10.2559</c:v>
                </c:pt>
                <c:pt idx="15240" formatCode="General">
                  <c:v>10.256600000000001</c:v>
                </c:pt>
                <c:pt idx="15241" formatCode="General">
                  <c:v>10.257300000000001</c:v>
                </c:pt>
                <c:pt idx="15242" formatCode="General">
                  <c:v>10.257899999999999</c:v>
                </c:pt>
                <c:pt idx="15243" formatCode="General">
                  <c:v>10.258599999999999</c:v>
                </c:pt>
                <c:pt idx="15244" formatCode="General">
                  <c:v>10.2593</c:v>
                </c:pt>
                <c:pt idx="15245" formatCode="General">
                  <c:v>10.26</c:v>
                </c:pt>
                <c:pt idx="15246" formatCode="General">
                  <c:v>10.2606</c:v>
                </c:pt>
                <c:pt idx="15247" formatCode="General">
                  <c:v>10.2613</c:v>
                </c:pt>
                <c:pt idx="15248" formatCode="General">
                  <c:v>10.262</c:v>
                </c:pt>
                <c:pt idx="15249" formatCode="General">
                  <c:v>10.262700000000001</c:v>
                </c:pt>
                <c:pt idx="15250" formatCode="General">
                  <c:v>10.263299999999999</c:v>
                </c:pt>
                <c:pt idx="15251" formatCode="General">
                  <c:v>10.263999999999999</c:v>
                </c:pt>
                <c:pt idx="15252" formatCode="General">
                  <c:v>10.264699999999999</c:v>
                </c:pt>
                <c:pt idx="15253" formatCode="General">
                  <c:v>10.2653</c:v>
                </c:pt>
                <c:pt idx="15254" formatCode="General">
                  <c:v>10.266</c:v>
                </c:pt>
                <c:pt idx="15255" formatCode="General">
                  <c:v>10.2667</c:v>
                </c:pt>
                <c:pt idx="15256" formatCode="General">
                  <c:v>10.2674</c:v>
                </c:pt>
                <c:pt idx="15257" formatCode="General">
                  <c:v>10.268000000000001</c:v>
                </c:pt>
                <c:pt idx="15258" formatCode="General">
                  <c:v>10.268700000000001</c:v>
                </c:pt>
                <c:pt idx="15259" formatCode="General">
                  <c:v>10.269399999999999</c:v>
                </c:pt>
                <c:pt idx="15260" formatCode="General">
                  <c:v>10.270099999999999</c:v>
                </c:pt>
                <c:pt idx="15261" formatCode="General">
                  <c:v>10.2707</c:v>
                </c:pt>
                <c:pt idx="15262" formatCode="General">
                  <c:v>10.2714</c:v>
                </c:pt>
                <c:pt idx="15263" formatCode="General">
                  <c:v>10.2721</c:v>
                </c:pt>
                <c:pt idx="15264" formatCode="General">
                  <c:v>10.2728</c:v>
                </c:pt>
                <c:pt idx="15265" formatCode="General">
                  <c:v>10.273400000000001</c:v>
                </c:pt>
                <c:pt idx="15266" formatCode="General">
                  <c:v>10.274100000000001</c:v>
                </c:pt>
                <c:pt idx="15267" formatCode="General">
                  <c:v>10.274800000000001</c:v>
                </c:pt>
                <c:pt idx="15268" formatCode="General">
                  <c:v>10.275399999999999</c:v>
                </c:pt>
                <c:pt idx="15269" formatCode="General">
                  <c:v>10.2761</c:v>
                </c:pt>
                <c:pt idx="15270" formatCode="General">
                  <c:v>10.2768</c:v>
                </c:pt>
                <c:pt idx="15271" formatCode="General">
                  <c:v>10.2775</c:v>
                </c:pt>
                <c:pt idx="15272" formatCode="General">
                  <c:v>10.2781</c:v>
                </c:pt>
                <c:pt idx="15273" formatCode="General">
                  <c:v>10.2788</c:v>
                </c:pt>
                <c:pt idx="15274" formatCode="General">
                  <c:v>10.279500000000001</c:v>
                </c:pt>
                <c:pt idx="15275" formatCode="General">
                  <c:v>10.280200000000001</c:v>
                </c:pt>
                <c:pt idx="15276" formatCode="General">
                  <c:v>10.280799999999999</c:v>
                </c:pt>
                <c:pt idx="15277" formatCode="General">
                  <c:v>10.281499999999999</c:v>
                </c:pt>
                <c:pt idx="15278" formatCode="General">
                  <c:v>10.2822</c:v>
                </c:pt>
                <c:pt idx="15279" formatCode="General">
                  <c:v>10.2828</c:v>
                </c:pt>
                <c:pt idx="15280" formatCode="General">
                  <c:v>10.2835</c:v>
                </c:pt>
                <c:pt idx="15281" formatCode="General">
                  <c:v>10.2842</c:v>
                </c:pt>
                <c:pt idx="15282" formatCode="General">
                  <c:v>10.2849</c:v>
                </c:pt>
                <c:pt idx="15283" formatCode="General">
                  <c:v>10.285500000000001</c:v>
                </c:pt>
                <c:pt idx="15284" formatCode="General">
                  <c:v>10.286199999999999</c:v>
                </c:pt>
                <c:pt idx="15285" formatCode="General">
                  <c:v>10.286899999999999</c:v>
                </c:pt>
                <c:pt idx="15286" formatCode="General">
                  <c:v>10.287599999999999</c:v>
                </c:pt>
                <c:pt idx="15287" formatCode="General">
                  <c:v>10.2882</c:v>
                </c:pt>
                <c:pt idx="15288" formatCode="General">
                  <c:v>10.2889</c:v>
                </c:pt>
                <c:pt idx="15289" formatCode="General">
                  <c:v>10.2896</c:v>
                </c:pt>
                <c:pt idx="15290" formatCode="General">
                  <c:v>10.2902</c:v>
                </c:pt>
                <c:pt idx="15291" formatCode="General">
                  <c:v>10.290900000000001</c:v>
                </c:pt>
                <c:pt idx="15292" formatCode="General">
                  <c:v>10.291600000000001</c:v>
                </c:pt>
                <c:pt idx="15293" formatCode="General">
                  <c:v>10.292299999999999</c:v>
                </c:pt>
                <c:pt idx="15294" formatCode="General">
                  <c:v>10.292899999999999</c:v>
                </c:pt>
                <c:pt idx="15295" formatCode="General">
                  <c:v>10.2936</c:v>
                </c:pt>
                <c:pt idx="15296" formatCode="General">
                  <c:v>10.2943</c:v>
                </c:pt>
                <c:pt idx="15297" formatCode="General">
                  <c:v>10.295</c:v>
                </c:pt>
                <c:pt idx="15298" formatCode="General">
                  <c:v>10.2956</c:v>
                </c:pt>
                <c:pt idx="15299" formatCode="General">
                  <c:v>10.2963</c:v>
                </c:pt>
                <c:pt idx="15300" formatCode="General">
                  <c:v>10.297000000000001</c:v>
                </c:pt>
                <c:pt idx="15301" formatCode="General">
                  <c:v>10.297700000000001</c:v>
                </c:pt>
                <c:pt idx="15302" formatCode="General">
                  <c:v>10.298299999999999</c:v>
                </c:pt>
                <c:pt idx="15303" formatCode="General">
                  <c:v>10.298999999999999</c:v>
                </c:pt>
                <c:pt idx="15304" formatCode="General">
                  <c:v>10.2997</c:v>
                </c:pt>
                <c:pt idx="15305" formatCode="General">
                  <c:v>10.3003</c:v>
                </c:pt>
                <c:pt idx="15306" formatCode="General">
                  <c:v>10.301</c:v>
                </c:pt>
                <c:pt idx="15307" formatCode="General">
                  <c:v>10.3017</c:v>
                </c:pt>
                <c:pt idx="15308" formatCode="General">
                  <c:v>10.3024</c:v>
                </c:pt>
                <c:pt idx="15309" formatCode="General">
                  <c:v>10.303000000000001</c:v>
                </c:pt>
                <c:pt idx="15310" formatCode="General">
                  <c:v>10.303699999999999</c:v>
                </c:pt>
                <c:pt idx="15311" formatCode="General">
                  <c:v>10.304399999999999</c:v>
                </c:pt>
                <c:pt idx="15312" formatCode="General">
                  <c:v>10.305099999999999</c:v>
                </c:pt>
                <c:pt idx="15313" formatCode="General">
                  <c:v>10.3057</c:v>
                </c:pt>
                <c:pt idx="15314" formatCode="General">
                  <c:v>10.3064</c:v>
                </c:pt>
                <c:pt idx="15315" formatCode="General">
                  <c:v>10.3071</c:v>
                </c:pt>
                <c:pt idx="15316" formatCode="General">
                  <c:v>10.307700000000001</c:v>
                </c:pt>
                <c:pt idx="15317" formatCode="General">
                  <c:v>10.308400000000001</c:v>
                </c:pt>
                <c:pt idx="15318" formatCode="General">
                  <c:v>10.309100000000001</c:v>
                </c:pt>
                <c:pt idx="15319" formatCode="General">
                  <c:v>10.309799999999999</c:v>
                </c:pt>
                <c:pt idx="15320" formatCode="General">
                  <c:v>10.3104</c:v>
                </c:pt>
                <c:pt idx="15321" formatCode="General">
                  <c:v>10.3111</c:v>
                </c:pt>
                <c:pt idx="15322" formatCode="General">
                  <c:v>10.3118</c:v>
                </c:pt>
                <c:pt idx="15323" formatCode="General">
                  <c:v>10.3125</c:v>
                </c:pt>
                <c:pt idx="15324" formatCode="General">
                  <c:v>10.3131</c:v>
                </c:pt>
                <c:pt idx="15325" formatCode="General">
                  <c:v>10.313800000000001</c:v>
                </c:pt>
                <c:pt idx="15326" formatCode="General">
                  <c:v>10.314500000000001</c:v>
                </c:pt>
                <c:pt idx="15327" formatCode="General">
                  <c:v>10.315099999999999</c:v>
                </c:pt>
                <c:pt idx="15328" formatCode="General">
                  <c:v>10.315799999999999</c:v>
                </c:pt>
                <c:pt idx="15329" formatCode="General">
                  <c:v>10.3165</c:v>
                </c:pt>
                <c:pt idx="15330" formatCode="General">
                  <c:v>10.3172</c:v>
                </c:pt>
                <c:pt idx="15331" formatCode="General">
                  <c:v>10.3178</c:v>
                </c:pt>
                <c:pt idx="15332" formatCode="General">
                  <c:v>10.3185</c:v>
                </c:pt>
                <c:pt idx="15333" formatCode="General">
                  <c:v>10.3192</c:v>
                </c:pt>
                <c:pt idx="15334" formatCode="General">
                  <c:v>10.319900000000001</c:v>
                </c:pt>
                <c:pt idx="15335" formatCode="General">
                  <c:v>10.320499999999999</c:v>
                </c:pt>
                <c:pt idx="15336" formatCode="General">
                  <c:v>10.321199999999999</c:v>
                </c:pt>
                <c:pt idx="15337" formatCode="General">
                  <c:v>10.321899999999999</c:v>
                </c:pt>
                <c:pt idx="15338" formatCode="General">
                  <c:v>10.3226</c:v>
                </c:pt>
                <c:pt idx="15339" formatCode="General">
                  <c:v>10.3232</c:v>
                </c:pt>
                <c:pt idx="15340" formatCode="General">
                  <c:v>10.3239</c:v>
                </c:pt>
                <c:pt idx="15341" formatCode="General">
                  <c:v>10.3246</c:v>
                </c:pt>
                <c:pt idx="15342" formatCode="General">
                  <c:v>10.325200000000001</c:v>
                </c:pt>
                <c:pt idx="15343" formatCode="General">
                  <c:v>10.325900000000001</c:v>
                </c:pt>
                <c:pt idx="15344" formatCode="General">
                  <c:v>10.326599999999999</c:v>
                </c:pt>
                <c:pt idx="15345" formatCode="General">
                  <c:v>10.327299999999999</c:v>
                </c:pt>
                <c:pt idx="15346" formatCode="General">
                  <c:v>10.3279</c:v>
                </c:pt>
                <c:pt idx="15347" formatCode="General">
                  <c:v>10.3286</c:v>
                </c:pt>
                <c:pt idx="15348" formatCode="General">
                  <c:v>10.3293</c:v>
                </c:pt>
                <c:pt idx="15349" formatCode="General">
                  <c:v>10.33</c:v>
                </c:pt>
                <c:pt idx="15350" formatCode="General">
                  <c:v>10.3306</c:v>
                </c:pt>
                <c:pt idx="15351" formatCode="General">
                  <c:v>10.331300000000001</c:v>
                </c:pt>
                <c:pt idx="15352" formatCode="General">
                  <c:v>10.332000000000001</c:v>
                </c:pt>
                <c:pt idx="15353" formatCode="General">
                  <c:v>10.332599999999999</c:v>
                </c:pt>
                <c:pt idx="15354" formatCode="General">
                  <c:v>10.333299999999999</c:v>
                </c:pt>
                <c:pt idx="15355" formatCode="General">
                  <c:v>10.334</c:v>
                </c:pt>
                <c:pt idx="15356" formatCode="General">
                  <c:v>10.3347</c:v>
                </c:pt>
                <c:pt idx="15357" formatCode="General">
                  <c:v>10.3353</c:v>
                </c:pt>
                <c:pt idx="15358" formatCode="General">
                  <c:v>10.336</c:v>
                </c:pt>
                <c:pt idx="15359" formatCode="General">
                  <c:v>10.3367</c:v>
                </c:pt>
                <c:pt idx="15360" formatCode="General">
                  <c:v>10.337400000000001</c:v>
                </c:pt>
                <c:pt idx="15361" formatCode="General">
                  <c:v>10.337999999999999</c:v>
                </c:pt>
                <c:pt idx="15362" formatCode="General">
                  <c:v>10.338699999999999</c:v>
                </c:pt>
                <c:pt idx="15363" formatCode="General">
                  <c:v>10.339399999999999</c:v>
                </c:pt>
                <c:pt idx="15364" formatCode="General">
                  <c:v>10.3401</c:v>
                </c:pt>
                <c:pt idx="15365" formatCode="General">
                  <c:v>10.3407</c:v>
                </c:pt>
                <c:pt idx="15366" formatCode="General">
                  <c:v>10.3414</c:v>
                </c:pt>
                <c:pt idx="15367" formatCode="General">
                  <c:v>10.3421</c:v>
                </c:pt>
                <c:pt idx="15368" formatCode="General">
                  <c:v>10.342700000000001</c:v>
                </c:pt>
                <c:pt idx="15369" formatCode="General">
                  <c:v>10.343400000000001</c:v>
                </c:pt>
                <c:pt idx="15370" formatCode="General">
                  <c:v>10.344099999999999</c:v>
                </c:pt>
                <c:pt idx="15371" formatCode="General">
                  <c:v>10.344799999999999</c:v>
                </c:pt>
                <c:pt idx="15372" formatCode="General">
                  <c:v>10.3454</c:v>
                </c:pt>
                <c:pt idx="15373" formatCode="General">
                  <c:v>10.3461</c:v>
                </c:pt>
                <c:pt idx="15374" formatCode="General">
                  <c:v>10.3468</c:v>
                </c:pt>
                <c:pt idx="15375" formatCode="General">
                  <c:v>10.3475</c:v>
                </c:pt>
                <c:pt idx="15376" formatCode="General">
                  <c:v>10.348100000000001</c:v>
                </c:pt>
                <c:pt idx="15377" formatCode="General">
                  <c:v>10.348800000000001</c:v>
                </c:pt>
                <c:pt idx="15378" formatCode="General">
                  <c:v>10.349500000000001</c:v>
                </c:pt>
                <c:pt idx="15379" formatCode="General">
                  <c:v>10.350099999999999</c:v>
                </c:pt>
                <c:pt idx="15380" formatCode="General">
                  <c:v>10.3508</c:v>
                </c:pt>
                <c:pt idx="15381" formatCode="General">
                  <c:v>10.3515</c:v>
                </c:pt>
                <c:pt idx="15382" formatCode="General">
                  <c:v>10.3522</c:v>
                </c:pt>
                <c:pt idx="15383" formatCode="General">
                  <c:v>10.3528</c:v>
                </c:pt>
                <c:pt idx="15384" formatCode="General">
                  <c:v>10.3535</c:v>
                </c:pt>
                <c:pt idx="15385" formatCode="General">
                  <c:v>10.354200000000001</c:v>
                </c:pt>
                <c:pt idx="15386" formatCode="General">
                  <c:v>10.354900000000001</c:v>
                </c:pt>
                <c:pt idx="15387" formatCode="General">
                  <c:v>10.355499999999999</c:v>
                </c:pt>
                <c:pt idx="15388" formatCode="General">
                  <c:v>10.356199999999999</c:v>
                </c:pt>
                <c:pt idx="15389" formatCode="General">
                  <c:v>10.3569</c:v>
                </c:pt>
                <c:pt idx="15390" formatCode="General">
                  <c:v>10.3575</c:v>
                </c:pt>
                <c:pt idx="15391" formatCode="General">
                  <c:v>10.3582</c:v>
                </c:pt>
                <c:pt idx="15392" formatCode="General">
                  <c:v>10.3589</c:v>
                </c:pt>
                <c:pt idx="15393" formatCode="General">
                  <c:v>10.3596</c:v>
                </c:pt>
                <c:pt idx="15394" formatCode="General">
                  <c:v>10.360200000000001</c:v>
                </c:pt>
                <c:pt idx="15395" formatCode="General">
                  <c:v>10.360900000000001</c:v>
                </c:pt>
                <c:pt idx="15396" formatCode="General">
                  <c:v>10.361599999999999</c:v>
                </c:pt>
                <c:pt idx="15397" formatCode="General">
                  <c:v>10.362299999999999</c:v>
                </c:pt>
                <c:pt idx="15398" formatCode="General">
                  <c:v>10.3629</c:v>
                </c:pt>
                <c:pt idx="15399" formatCode="General">
                  <c:v>10.3636</c:v>
                </c:pt>
                <c:pt idx="15400" formatCode="General">
                  <c:v>10.3643</c:v>
                </c:pt>
                <c:pt idx="15401" formatCode="General">
                  <c:v>10.365</c:v>
                </c:pt>
                <c:pt idx="15402" formatCode="General">
                  <c:v>10.365600000000001</c:v>
                </c:pt>
                <c:pt idx="15403" formatCode="General">
                  <c:v>10.366300000000001</c:v>
                </c:pt>
                <c:pt idx="15404" formatCode="General">
                  <c:v>10.367000000000001</c:v>
                </c:pt>
                <c:pt idx="15405" formatCode="General">
                  <c:v>10.367599999999999</c:v>
                </c:pt>
                <c:pt idx="15406" formatCode="General">
                  <c:v>10.3683</c:v>
                </c:pt>
                <c:pt idx="15407" formatCode="General">
                  <c:v>10.369</c:v>
                </c:pt>
                <c:pt idx="15408" formatCode="General">
                  <c:v>10.3697</c:v>
                </c:pt>
                <c:pt idx="15409" formatCode="General">
                  <c:v>10.3703</c:v>
                </c:pt>
                <c:pt idx="15410" formatCode="General">
                  <c:v>10.371</c:v>
                </c:pt>
                <c:pt idx="15411" formatCode="General">
                  <c:v>10.371700000000001</c:v>
                </c:pt>
                <c:pt idx="15412" formatCode="General">
                  <c:v>10.372400000000001</c:v>
                </c:pt>
                <c:pt idx="15413" formatCode="General">
                  <c:v>10.372999999999999</c:v>
                </c:pt>
                <c:pt idx="15414" formatCode="General">
                  <c:v>10.373699999999999</c:v>
                </c:pt>
                <c:pt idx="15415" formatCode="General">
                  <c:v>10.3744</c:v>
                </c:pt>
                <c:pt idx="15416" formatCode="General">
                  <c:v>10.375</c:v>
                </c:pt>
                <c:pt idx="15417" formatCode="General">
                  <c:v>10.3757</c:v>
                </c:pt>
                <c:pt idx="15418" formatCode="General">
                  <c:v>10.3764</c:v>
                </c:pt>
                <c:pt idx="15419" formatCode="General">
                  <c:v>10.3771</c:v>
                </c:pt>
                <c:pt idx="15420" formatCode="General">
                  <c:v>10.377700000000001</c:v>
                </c:pt>
                <c:pt idx="15421" formatCode="General">
                  <c:v>10.378399999999999</c:v>
                </c:pt>
                <c:pt idx="15422" formatCode="General">
                  <c:v>10.379099999999999</c:v>
                </c:pt>
                <c:pt idx="15423" formatCode="General">
                  <c:v>10.379799999999999</c:v>
                </c:pt>
                <c:pt idx="15424" formatCode="General">
                  <c:v>10.3804</c:v>
                </c:pt>
                <c:pt idx="15425" formatCode="General">
                  <c:v>10.3811</c:v>
                </c:pt>
                <c:pt idx="15426" formatCode="General">
                  <c:v>10.3818</c:v>
                </c:pt>
                <c:pt idx="15427" formatCode="General">
                  <c:v>10.3825</c:v>
                </c:pt>
                <c:pt idx="15428" formatCode="General">
                  <c:v>10.383100000000001</c:v>
                </c:pt>
                <c:pt idx="15429" formatCode="General">
                  <c:v>10.383800000000001</c:v>
                </c:pt>
                <c:pt idx="15430" formatCode="General">
                  <c:v>10.384499999999999</c:v>
                </c:pt>
                <c:pt idx="15431" formatCode="General">
                  <c:v>10.3851</c:v>
                </c:pt>
                <c:pt idx="15432" formatCode="General">
                  <c:v>10.3858</c:v>
                </c:pt>
                <c:pt idx="15433" formatCode="General">
                  <c:v>10.3865</c:v>
                </c:pt>
                <c:pt idx="15434" formatCode="General">
                  <c:v>10.3872</c:v>
                </c:pt>
                <c:pt idx="15435" formatCode="General">
                  <c:v>10.3878</c:v>
                </c:pt>
                <c:pt idx="15436" formatCode="General">
                  <c:v>10.388500000000001</c:v>
                </c:pt>
                <c:pt idx="15437" formatCode="General">
                  <c:v>10.389200000000001</c:v>
                </c:pt>
                <c:pt idx="15438" formatCode="General">
                  <c:v>10.389900000000001</c:v>
                </c:pt>
                <c:pt idx="15439" formatCode="General">
                  <c:v>10.390499999999999</c:v>
                </c:pt>
                <c:pt idx="15440" formatCode="General">
                  <c:v>10.3912</c:v>
                </c:pt>
                <c:pt idx="15441" formatCode="General">
                  <c:v>10.3919</c:v>
                </c:pt>
                <c:pt idx="15442" formatCode="General">
                  <c:v>10.3925</c:v>
                </c:pt>
                <c:pt idx="15443" formatCode="General">
                  <c:v>10.3932</c:v>
                </c:pt>
                <c:pt idx="15444" formatCode="General">
                  <c:v>10.3939</c:v>
                </c:pt>
                <c:pt idx="15445" formatCode="General">
                  <c:v>10.394600000000001</c:v>
                </c:pt>
                <c:pt idx="15446" formatCode="General">
                  <c:v>10.395200000000001</c:v>
                </c:pt>
                <c:pt idx="15447" formatCode="General">
                  <c:v>10.395899999999999</c:v>
                </c:pt>
                <c:pt idx="15448" formatCode="General">
                  <c:v>10.396599999999999</c:v>
                </c:pt>
                <c:pt idx="15449" formatCode="General">
                  <c:v>10.3973</c:v>
                </c:pt>
                <c:pt idx="15450" formatCode="General">
                  <c:v>10.3979</c:v>
                </c:pt>
                <c:pt idx="15451" formatCode="General">
                  <c:v>10.3986</c:v>
                </c:pt>
                <c:pt idx="15452" formatCode="General">
                  <c:v>10.3993</c:v>
                </c:pt>
                <c:pt idx="15453" formatCode="General">
                  <c:v>10.399900000000001</c:v>
                </c:pt>
                <c:pt idx="15454" formatCode="General">
                  <c:v>10.400600000000001</c:v>
                </c:pt>
                <c:pt idx="15455" formatCode="General">
                  <c:v>10.401300000000001</c:v>
                </c:pt>
                <c:pt idx="15456" formatCode="General">
                  <c:v>10.401999999999999</c:v>
                </c:pt>
                <c:pt idx="15457" formatCode="General">
                  <c:v>10.4026</c:v>
                </c:pt>
                <c:pt idx="15458" formatCode="General">
                  <c:v>10.4033</c:v>
                </c:pt>
                <c:pt idx="15459" formatCode="General">
                  <c:v>10.404</c:v>
                </c:pt>
                <c:pt idx="15460" formatCode="General">
                  <c:v>10.4047</c:v>
                </c:pt>
                <c:pt idx="15461" formatCode="General">
                  <c:v>10.4053</c:v>
                </c:pt>
                <c:pt idx="15462" formatCode="General">
                  <c:v>10.406000000000001</c:v>
                </c:pt>
                <c:pt idx="15463" formatCode="General">
                  <c:v>10.406700000000001</c:v>
                </c:pt>
                <c:pt idx="15464" formatCode="General">
                  <c:v>10.407400000000001</c:v>
                </c:pt>
                <c:pt idx="15465" formatCode="General">
                  <c:v>10.407999999999999</c:v>
                </c:pt>
                <c:pt idx="15466" formatCode="General">
                  <c:v>10.4087</c:v>
                </c:pt>
                <c:pt idx="15467" formatCode="General">
                  <c:v>10.4094</c:v>
                </c:pt>
                <c:pt idx="15468" formatCode="General">
                  <c:v>10.41</c:v>
                </c:pt>
                <c:pt idx="15469" formatCode="General">
                  <c:v>10.4107</c:v>
                </c:pt>
                <c:pt idx="15470" formatCode="General">
                  <c:v>10.4114</c:v>
                </c:pt>
                <c:pt idx="15471" formatCode="General">
                  <c:v>10.412100000000001</c:v>
                </c:pt>
                <c:pt idx="15472" formatCode="General">
                  <c:v>10.412699999999999</c:v>
                </c:pt>
                <c:pt idx="15473" formatCode="General">
                  <c:v>10.413399999999999</c:v>
                </c:pt>
                <c:pt idx="15474" formatCode="General">
                  <c:v>10.414099999999999</c:v>
                </c:pt>
                <c:pt idx="15475" formatCode="General">
                  <c:v>10.4148</c:v>
                </c:pt>
                <c:pt idx="15476" formatCode="General">
                  <c:v>10.4154</c:v>
                </c:pt>
                <c:pt idx="15477" formatCode="General">
                  <c:v>10.4161</c:v>
                </c:pt>
                <c:pt idx="15478" formatCode="General">
                  <c:v>10.4168</c:v>
                </c:pt>
                <c:pt idx="15479" formatCode="General">
                  <c:v>10.417400000000001</c:v>
                </c:pt>
                <c:pt idx="15480" formatCode="General">
                  <c:v>10.418100000000001</c:v>
                </c:pt>
                <c:pt idx="15481" formatCode="General">
                  <c:v>10.418799999999999</c:v>
                </c:pt>
                <c:pt idx="15482" formatCode="General">
                  <c:v>10.419499999999999</c:v>
                </c:pt>
                <c:pt idx="15483" formatCode="General">
                  <c:v>10.4201</c:v>
                </c:pt>
                <c:pt idx="15484" formatCode="General">
                  <c:v>10.4208</c:v>
                </c:pt>
                <c:pt idx="15485" formatCode="General">
                  <c:v>10.4215</c:v>
                </c:pt>
                <c:pt idx="15486" formatCode="General">
                  <c:v>10.4222</c:v>
                </c:pt>
                <c:pt idx="15487" formatCode="General">
                  <c:v>10.422800000000001</c:v>
                </c:pt>
                <c:pt idx="15488" formatCode="General">
                  <c:v>10.423500000000001</c:v>
                </c:pt>
                <c:pt idx="15489" formatCode="General">
                  <c:v>10.424200000000001</c:v>
                </c:pt>
                <c:pt idx="15490" formatCode="General">
                  <c:v>10.424799999999999</c:v>
                </c:pt>
                <c:pt idx="15491" formatCode="General">
                  <c:v>10.4255</c:v>
                </c:pt>
                <c:pt idx="15492" formatCode="General">
                  <c:v>10.4262</c:v>
                </c:pt>
                <c:pt idx="15493" formatCode="General">
                  <c:v>10.4269</c:v>
                </c:pt>
                <c:pt idx="15494" formatCode="General">
                  <c:v>10.4275</c:v>
                </c:pt>
                <c:pt idx="15495" formatCode="General">
                  <c:v>10.4282</c:v>
                </c:pt>
                <c:pt idx="15496" formatCode="General">
                  <c:v>10.428900000000001</c:v>
                </c:pt>
                <c:pt idx="15497" formatCode="General">
                  <c:v>10.429600000000001</c:v>
                </c:pt>
                <c:pt idx="15498" formatCode="General">
                  <c:v>10.430199999999999</c:v>
                </c:pt>
                <c:pt idx="15499" formatCode="General">
                  <c:v>10.430899999999999</c:v>
                </c:pt>
                <c:pt idx="15500" formatCode="General">
                  <c:v>10.4316</c:v>
                </c:pt>
                <c:pt idx="15501" formatCode="General">
                  <c:v>10.4323</c:v>
                </c:pt>
                <c:pt idx="15502" formatCode="General">
                  <c:v>10.4329</c:v>
                </c:pt>
                <c:pt idx="15503" formatCode="General">
                  <c:v>10.4336</c:v>
                </c:pt>
                <c:pt idx="15504" formatCode="General">
                  <c:v>10.4343</c:v>
                </c:pt>
                <c:pt idx="15505" formatCode="General">
                  <c:v>10.434900000000001</c:v>
                </c:pt>
                <c:pt idx="15506" formatCode="General">
                  <c:v>10.435600000000001</c:v>
                </c:pt>
                <c:pt idx="15507" formatCode="General">
                  <c:v>10.436299999999999</c:v>
                </c:pt>
                <c:pt idx="15508" formatCode="General">
                  <c:v>10.436999999999999</c:v>
                </c:pt>
                <c:pt idx="15509" formatCode="General">
                  <c:v>10.4376</c:v>
                </c:pt>
                <c:pt idx="15510" formatCode="General">
                  <c:v>10.4383</c:v>
                </c:pt>
                <c:pt idx="15511" formatCode="General">
                  <c:v>10.439</c:v>
                </c:pt>
                <c:pt idx="15512" formatCode="General">
                  <c:v>10.4397</c:v>
                </c:pt>
                <c:pt idx="15513" formatCode="General">
                  <c:v>10.440300000000001</c:v>
                </c:pt>
                <c:pt idx="15514" formatCode="General">
                  <c:v>10.441000000000001</c:v>
                </c:pt>
                <c:pt idx="15515" formatCode="General">
                  <c:v>10.441700000000001</c:v>
                </c:pt>
                <c:pt idx="15516" formatCode="General">
                  <c:v>10.442299999999999</c:v>
                </c:pt>
                <c:pt idx="15517" formatCode="General">
                  <c:v>10.443</c:v>
                </c:pt>
                <c:pt idx="15518" formatCode="General">
                  <c:v>10.4437</c:v>
                </c:pt>
                <c:pt idx="15519" formatCode="General">
                  <c:v>10.4444</c:v>
                </c:pt>
                <c:pt idx="15520" formatCode="General">
                  <c:v>10.445</c:v>
                </c:pt>
                <c:pt idx="15521" formatCode="General">
                  <c:v>10.4457</c:v>
                </c:pt>
                <c:pt idx="15522" formatCode="General">
                  <c:v>10.446400000000001</c:v>
                </c:pt>
                <c:pt idx="15523" formatCode="General">
                  <c:v>10.447100000000001</c:v>
                </c:pt>
                <c:pt idx="15524" formatCode="General">
                  <c:v>10.447699999999999</c:v>
                </c:pt>
                <c:pt idx="15525" formatCode="General">
                  <c:v>10.448399999999999</c:v>
                </c:pt>
                <c:pt idx="15526" formatCode="General">
                  <c:v>10.4491</c:v>
                </c:pt>
                <c:pt idx="15527" formatCode="General">
                  <c:v>10.4498</c:v>
                </c:pt>
                <c:pt idx="15528" formatCode="General">
                  <c:v>10.4504</c:v>
                </c:pt>
                <c:pt idx="15529" formatCode="General">
                  <c:v>10.4511</c:v>
                </c:pt>
                <c:pt idx="15530" formatCode="General">
                  <c:v>10.4518</c:v>
                </c:pt>
                <c:pt idx="15531" formatCode="General">
                  <c:v>10.452400000000001</c:v>
                </c:pt>
                <c:pt idx="15532" formatCode="General">
                  <c:v>10.453099999999999</c:v>
                </c:pt>
                <c:pt idx="15533" formatCode="General">
                  <c:v>10.453799999999999</c:v>
                </c:pt>
                <c:pt idx="15534" formatCode="General">
                  <c:v>10.454499999999999</c:v>
                </c:pt>
                <c:pt idx="15535" formatCode="General">
                  <c:v>10.4551</c:v>
                </c:pt>
                <c:pt idx="15536" formatCode="General">
                  <c:v>10.4558</c:v>
                </c:pt>
                <c:pt idx="15537" formatCode="General">
                  <c:v>10.4565</c:v>
                </c:pt>
                <c:pt idx="15538" formatCode="General">
                  <c:v>10.4572</c:v>
                </c:pt>
                <c:pt idx="15539" formatCode="General">
                  <c:v>10.457800000000001</c:v>
                </c:pt>
                <c:pt idx="15540" formatCode="General">
                  <c:v>10.458500000000001</c:v>
                </c:pt>
                <c:pt idx="15541" formatCode="General">
                  <c:v>10.459199999999999</c:v>
                </c:pt>
                <c:pt idx="15542" formatCode="General">
                  <c:v>10.4598</c:v>
                </c:pt>
                <c:pt idx="15543" formatCode="General">
                  <c:v>10.4605</c:v>
                </c:pt>
                <c:pt idx="15544" formatCode="General">
                  <c:v>10.4612</c:v>
                </c:pt>
                <c:pt idx="15545" formatCode="General">
                  <c:v>10.4619</c:v>
                </c:pt>
                <c:pt idx="15546" formatCode="General">
                  <c:v>10.4625</c:v>
                </c:pt>
                <c:pt idx="15547" formatCode="General">
                  <c:v>10.463200000000001</c:v>
                </c:pt>
                <c:pt idx="15548" formatCode="General">
                  <c:v>10.463900000000001</c:v>
                </c:pt>
                <c:pt idx="15549" formatCode="General">
                  <c:v>10.464600000000001</c:v>
                </c:pt>
                <c:pt idx="15550" formatCode="General">
                  <c:v>10.465199999999999</c:v>
                </c:pt>
                <c:pt idx="15551" formatCode="General">
                  <c:v>10.4659</c:v>
                </c:pt>
                <c:pt idx="15552" formatCode="General">
                  <c:v>10.4666</c:v>
                </c:pt>
                <c:pt idx="15553" formatCode="General">
                  <c:v>10.4672</c:v>
                </c:pt>
                <c:pt idx="15554" formatCode="General">
                  <c:v>10.4679</c:v>
                </c:pt>
                <c:pt idx="15555" formatCode="General">
                  <c:v>10.4686</c:v>
                </c:pt>
                <c:pt idx="15556" formatCode="General">
                  <c:v>10.4693</c:v>
                </c:pt>
                <c:pt idx="15557" formatCode="General">
                  <c:v>10.469900000000001</c:v>
                </c:pt>
                <c:pt idx="15558" formatCode="General">
                  <c:v>10.470599999999999</c:v>
                </c:pt>
                <c:pt idx="15559" formatCode="General">
                  <c:v>10.471299999999999</c:v>
                </c:pt>
                <c:pt idx="15560" formatCode="General">
                  <c:v>10.472</c:v>
                </c:pt>
                <c:pt idx="15561" formatCode="General">
                  <c:v>10.4726</c:v>
                </c:pt>
                <c:pt idx="15562" formatCode="General">
                  <c:v>10.4733</c:v>
                </c:pt>
                <c:pt idx="15563" formatCode="General">
                  <c:v>10.474</c:v>
                </c:pt>
                <c:pt idx="15564" formatCode="General">
                  <c:v>10.4747</c:v>
                </c:pt>
                <c:pt idx="15565" formatCode="General">
                  <c:v>10.475300000000001</c:v>
                </c:pt>
                <c:pt idx="15566" formatCode="General">
                  <c:v>10.476000000000001</c:v>
                </c:pt>
                <c:pt idx="15567" formatCode="General">
                  <c:v>10.476699999999999</c:v>
                </c:pt>
                <c:pt idx="15568" formatCode="General">
                  <c:v>10.4773</c:v>
                </c:pt>
                <c:pt idx="15569" formatCode="General">
                  <c:v>10.478</c:v>
                </c:pt>
                <c:pt idx="15570" formatCode="General">
                  <c:v>10.4787</c:v>
                </c:pt>
                <c:pt idx="15571" formatCode="General">
                  <c:v>10.4794</c:v>
                </c:pt>
                <c:pt idx="15572" formatCode="General">
                  <c:v>10.48</c:v>
                </c:pt>
                <c:pt idx="15573" formatCode="General">
                  <c:v>10.480700000000001</c:v>
                </c:pt>
                <c:pt idx="15574" formatCode="General">
                  <c:v>10.481400000000001</c:v>
                </c:pt>
                <c:pt idx="15575" formatCode="General">
                  <c:v>10.482100000000001</c:v>
                </c:pt>
                <c:pt idx="15576" formatCode="General">
                  <c:v>10.482699999999999</c:v>
                </c:pt>
                <c:pt idx="15577" formatCode="General">
                  <c:v>10.4834</c:v>
                </c:pt>
                <c:pt idx="15578" formatCode="General">
                  <c:v>10.4841</c:v>
                </c:pt>
                <c:pt idx="15579" formatCode="General">
                  <c:v>10.4847</c:v>
                </c:pt>
                <c:pt idx="15580" formatCode="General">
                  <c:v>10.4854</c:v>
                </c:pt>
                <c:pt idx="15581" formatCode="General">
                  <c:v>10.4861</c:v>
                </c:pt>
                <c:pt idx="15582" formatCode="General">
                  <c:v>10.486800000000001</c:v>
                </c:pt>
                <c:pt idx="15583" formatCode="General">
                  <c:v>10.487399999999999</c:v>
                </c:pt>
                <c:pt idx="15584" formatCode="General">
                  <c:v>10.488099999999999</c:v>
                </c:pt>
                <c:pt idx="15585" formatCode="General">
                  <c:v>10.488799999999999</c:v>
                </c:pt>
                <c:pt idx="15586" formatCode="General">
                  <c:v>10.4895</c:v>
                </c:pt>
                <c:pt idx="15587" formatCode="General">
                  <c:v>10.4901</c:v>
                </c:pt>
                <c:pt idx="15588" formatCode="General">
                  <c:v>10.4908</c:v>
                </c:pt>
                <c:pt idx="15589" formatCode="General">
                  <c:v>10.4915</c:v>
                </c:pt>
                <c:pt idx="15590" formatCode="General">
                  <c:v>10.4922</c:v>
                </c:pt>
                <c:pt idx="15591" formatCode="General">
                  <c:v>10.492800000000001</c:v>
                </c:pt>
                <c:pt idx="15592" formatCode="General">
                  <c:v>10.493499999999999</c:v>
                </c:pt>
                <c:pt idx="15593" formatCode="General">
                  <c:v>10.494199999999999</c:v>
                </c:pt>
                <c:pt idx="15594" formatCode="General">
                  <c:v>10.4948</c:v>
                </c:pt>
                <c:pt idx="15595" formatCode="General">
                  <c:v>10.4955</c:v>
                </c:pt>
                <c:pt idx="15596" formatCode="General">
                  <c:v>10.4962</c:v>
                </c:pt>
                <c:pt idx="15597" formatCode="General">
                  <c:v>10.4969</c:v>
                </c:pt>
                <c:pt idx="15598" formatCode="General">
                  <c:v>10.4975</c:v>
                </c:pt>
                <c:pt idx="15599" formatCode="General">
                  <c:v>10.498200000000001</c:v>
                </c:pt>
                <c:pt idx="15600" formatCode="General">
                  <c:v>10.498900000000001</c:v>
                </c:pt>
                <c:pt idx="15601" formatCode="General">
                  <c:v>10.499599999999999</c:v>
                </c:pt>
                <c:pt idx="15602" formatCode="General">
                  <c:v>10.5002</c:v>
                </c:pt>
                <c:pt idx="15603" formatCode="General">
                  <c:v>10.5009</c:v>
                </c:pt>
                <c:pt idx="15604" formatCode="General">
                  <c:v>10.5016</c:v>
                </c:pt>
                <c:pt idx="15605" formatCode="General">
                  <c:v>10.5022</c:v>
                </c:pt>
                <c:pt idx="15606" formatCode="General">
                  <c:v>10.5029</c:v>
                </c:pt>
                <c:pt idx="15607" formatCode="General">
                  <c:v>10.5036</c:v>
                </c:pt>
                <c:pt idx="15608" formatCode="General">
                  <c:v>10.504300000000001</c:v>
                </c:pt>
                <c:pt idx="15609" formatCode="General">
                  <c:v>10.504899999999999</c:v>
                </c:pt>
                <c:pt idx="15610" formatCode="General">
                  <c:v>10.505599999999999</c:v>
                </c:pt>
                <c:pt idx="15611" formatCode="General">
                  <c:v>10.5063</c:v>
                </c:pt>
                <c:pt idx="15612" formatCode="General">
                  <c:v>10.507</c:v>
                </c:pt>
                <c:pt idx="15613" formatCode="General">
                  <c:v>10.5076</c:v>
                </c:pt>
                <c:pt idx="15614" formatCode="General">
                  <c:v>10.5083</c:v>
                </c:pt>
                <c:pt idx="15615" formatCode="General">
                  <c:v>10.509</c:v>
                </c:pt>
                <c:pt idx="15616" formatCode="General">
                  <c:v>10.509600000000001</c:v>
                </c:pt>
                <c:pt idx="15617" formatCode="General">
                  <c:v>10.510300000000001</c:v>
                </c:pt>
                <c:pt idx="15618" formatCode="General">
                  <c:v>10.510999999999999</c:v>
                </c:pt>
                <c:pt idx="15619" formatCode="General">
                  <c:v>10.511699999999999</c:v>
                </c:pt>
                <c:pt idx="15620" formatCode="General">
                  <c:v>10.5123</c:v>
                </c:pt>
                <c:pt idx="15621" formatCode="General">
                  <c:v>10.513</c:v>
                </c:pt>
                <c:pt idx="15622" formatCode="General">
                  <c:v>10.5137</c:v>
                </c:pt>
                <c:pt idx="15623" formatCode="General">
                  <c:v>10.5144</c:v>
                </c:pt>
                <c:pt idx="15624" formatCode="General">
                  <c:v>10.515000000000001</c:v>
                </c:pt>
                <c:pt idx="15625" formatCode="General">
                  <c:v>10.515700000000001</c:v>
                </c:pt>
                <c:pt idx="15626" formatCode="General">
                  <c:v>10.516400000000001</c:v>
                </c:pt>
                <c:pt idx="15627" formatCode="General">
                  <c:v>10.517099999999999</c:v>
                </c:pt>
                <c:pt idx="15628" formatCode="General">
                  <c:v>10.5177</c:v>
                </c:pt>
                <c:pt idx="15629" formatCode="General">
                  <c:v>10.5184</c:v>
                </c:pt>
                <c:pt idx="15630" formatCode="General">
                  <c:v>10.5191</c:v>
                </c:pt>
                <c:pt idx="15631" formatCode="General">
                  <c:v>10.5197</c:v>
                </c:pt>
                <c:pt idx="15632" formatCode="General">
                  <c:v>10.5204</c:v>
                </c:pt>
                <c:pt idx="15633" formatCode="General">
                  <c:v>10.521100000000001</c:v>
                </c:pt>
                <c:pt idx="15634" formatCode="General">
                  <c:v>10.521800000000001</c:v>
                </c:pt>
                <c:pt idx="15635" formatCode="General">
                  <c:v>10.522399999999999</c:v>
                </c:pt>
                <c:pt idx="15636" formatCode="General">
                  <c:v>10.523099999999999</c:v>
                </c:pt>
                <c:pt idx="15637" formatCode="General">
                  <c:v>10.5238</c:v>
                </c:pt>
                <c:pt idx="15638" formatCode="General">
                  <c:v>10.5245</c:v>
                </c:pt>
                <c:pt idx="15639" formatCode="General">
                  <c:v>10.5251</c:v>
                </c:pt>
                <c:pt idx="15640" formatCode="General">
                  <c:v>10.5258</c:v>
                </c:pt>
                <c:pt idx="15641" formatCode="General">
                  <c:v>10.5265</c:v>
                </c:pt>
                <c:pt idx="15642" formatCode="General">
                  <c:v>10.527100000000001</c:v>
                </c:pt>
                <c:pt idx="15643" formatCode="General">
                  <c:v>10.527799999999999</c:v>
                </c:pt>
                <c:pt idx="15644" formatCode="General">
                  <c:v>10.528499999999999</c:v>
                </c:pt>
                <c:pt idx="15645" formatCode="General">
                  <c:v>10.529199999999999</c:v>
                </c:pt>
                <c:pt idx="15646" formatCode="General">
                  <c:v>10.5298</c:v>
                </c:pt>
                <c:pt idx="15647" formatCode="General">
                  <c:v>10.5305</c:v>
                </c:pt>
                <c:pt idx="15648" formatCode="General">
                  <c:v>10.5312</c:v>
                </c:pt>
                <c:pt idx="15649" formatCode="General">
                  <c:v>10.5319</c:v>
                </c:pt>
                <c:pt idx="15650" formatCode="General">
                  <c:v>10.532500000000001</c:v>
                </c:pt>
                <c:pt idx="15651" formatCode="General">
                  <c:v>10.533200000000001</c:v>
                </c:pt>
                <c:pt idx="15652" formatCode="General">
                  <c:v>10.533899999999999</c:v>
                </c:pt>
                <c:pt idx="15653" formatCode="General">
                  <c:v>10.5345</c:v>
                </c:pt>
                <c:pt idx="15654" formatCode="General">
                  <c:v>10.5352</c:v>
                </c:pt>
                <c:pt idx="15655" formatCode="General">
                  <c:v>10.5359</c:v>
                </c:pt>
                <c:pt idx="15656" formatCode="General">
                  <c:v>10.5366</c:v>
                </c:pt>
                <c:pt idx="15657" formatCode="General">
                  <c:v>10.5372</c:v>
                </c:pt>
                <c:pt idx="15658" formatCode="General">
                  <c:v>10.5379</c:v>
                </c:pt>
                <c:pt idx="15659" formatCode="General">
                  <c:v>10.538600000000001</c:v>
                </c:pt>
                <c:pt idx="15660" formatCode="General">
                  <c:v>10.539300000000001</c:v>
                </c:pt>
                <c:pt idx="15661" formatCode="General">
                  <c:v>10.539899999999999</c:v>
                </c:pt>
                <c:pt idx="15662" formatCode="General">
                  <c:v>10.5406</c:v>
                </c:pt>
                <c:pt idx="15663" formatCode="General">
                  <c:v>10.5413</c:v>
                </c:pt>
                <c:pt idx="15664" formatCode="General">
                  <c:v>10.542</c:v>
                </c:pt>
                <c:pt idx="15665" formatCode="General">
                  <c:v>10.5426</c:v>
                </c:pt>
                <c:pt idx="15666" formatCode="General">
                  <c:v>10.5433</c:v>
                </c:pt>
                <c:pt idx="15667" formatCode="General">
                  <c:v>10.544</c:v>
                </c:pt>
                <c:pt idx="15668" formatCode="General">
                  <c:v>10.544600000000001</c:v>
                </c:pt>
                <c:pt idx="15669" formatCode="General">
                  <c:v>10.545299999999999</c:v>
                </c:pt>
                <c:pt idx="15670" formatCode="General">
                  <c:v>10.545999999999999</c:v>
                </c:pt>
                <c:pt idx="15671" formatCode="General">
                  <c:v>10.5467</c:v>
                </c:pt>
                <c:pt idx="15672" formatCode="General">
                  <c:v>10.5473</c:v>
                </c:pt>
                <c:pt idx="15673" formatCode="General">
                  <c:v>10.548</c:v>
                </c:pt>
                <c:pt idx="15674" formatCode="General">
                  <c:v>10.5487</c:v>
                </c:pt>
                <c:pt idx="15675" formatCode="General">
                  <c:v>10.5494</c:v>
                </c:pt>
                <c:pt idx="15676" formatCode="General">
                  <c:v>10.55</c:v>
                </c:pt>
                <c:pt idx="15677" formatCode="General">
                  <c:v>10.550700000000001</c:v>
                </c:pt>
                <c:pt idx="15678" formatCode="General">
                  <c:v>10.551399999999999</c:v>
                </c:pt>
                <c:pt idx="15679" formatCode="General">
                  <c:v>10.552</c:v>
                </c:pt>
                <c:pt idx="15680" formatCode="General">
                  <c:v>10.5527</c:v>
                </c:pt>
                <c:pt idx="15681" formatCode="General">
                  <c:v>10.5534</c:v>
                </c:pt>
                <c:pt idx="15682" formatCode="General">
                  <c:v>10.5541</c:v>
                </c:pt>
                <c:pt idx="15683" formatCode="General">
                  <c:v>10.5547</c:v>
                </c:pt>
                <c:pt idx="15684" formatCode="General">
                  <c:v>10.555400000000001</c:v>
                </c:pt>
                <c:pt idx="15685" formatCode="General">
                  <c:v>10.556100000000001</c:v>
                </c:pt>
                <c:pt idx="15686" formatCode="General">
                  <c:v>10.556800000000001</c:v>
                </c:pt>
                <c:pt idx="15687" formatCode="General">
                  <c:v>10.557399999999999</c:v>
                </c:pt>
                <c:pt idx="15688" formatCode="General">
                  <c:v>10.5581</c:v>
                </c:pt>
                <c:pt idx="15689" formatCode="General">
                  <c:v>10.5588</c:v>
                </c:pt>
                <c:pt idx="15690" formatCode="General">
                  <c:v>10.5595</c:v>
                </c:pt>
                <c:pt idx="15691" formatCode="General">
                  <c:v>10.5601</c:v>
                </c:pt>
                <c:pt idx="15692" formatCode="General">
                  <c:v>10.5608</c:v>
                </c:pt>
                <c:pt idx="15693" formatCode="General">
                  <c:v>10.561500000000001</c:v>
                </c:pt>
                <c:pt idx="15694" formatCode="General">
                  <c:v>10.562099999999999</c:v>
                </c:pt>
                <c:pt idx="15695" formatCode="General">
                  <c:v>10.562799999999999</c:v>
                </c:pt>
                <c:pt idx="15696" formatCode="General">
                  <c:v>10.563499999999999</c:v>
                </c:pt>
                <c:pt idx="15697" formatCode="General">
                  <c:v>10.5642</c:v>
                </c:pt>
                <c:pt idx="15698" formatCode="General">
                  <c:v>10.5648</c:v>
                </c:pt>
                <c:pt idx="15699" formatCode="General">
                  <c:v>10.5655</c:v>
                </c:pt>
                <c:pt idx="15700" formatCode="General">
                  <c:v>10.5662</c:v>
                </c:pt>
                <c:pt idx="15701" formatCode="General">
                  <c:v>10.5669</c:v>
                </c:pt>
                <c:pt idx="15702" formatCode="General">
                  <c:v>10.567500000000001</c:v>
                </c:pt>
                <c:pt idx="15703" formatCode="General">
                  <c:v>10.568199999999999</c:v>
                </c:pt>
                <c:pt idx="15704" formatCode="General">
                  <c:v>10.568899999999999</c:v>
                </c:pt>
                <c:pt idx="15705" formatCode="General">
                  <c:v>10.5695</c:v>
                </c:pt>
                <c:pt idx="15706" formatCode="General">
                  <c:v>10.5702</c:v>
                </c:pt>
                <c:pt idx="15707" formatCode="General">
                  <c:v>10.5709</c:v>
                </c:pt>
                <c:pt idx="15708" formatCode="General">
                  <c:v>10.5716</c:v>
                </c:pt>
                <c:pt idx="15709" formatCode="General">
                  <c:v>10.5722</c:v>
                </c:pt>
                <c:pt idx="15710" formatCode="General">
                  <c:v>10.572900000000001</c:v>
                </c:pt>
                <c:pt idx="15711" formatCode="General">
                  <c:v>10.573600000000001</c:v>
                </c:pt>
                <c:pt idx="15712" formatCode="General">
                  <c:v>10.574299999999999</c:v>
                </c:pt>
                <c:pt idx="15713" formatCode="General">
                  <c:v>10.5749</c:v>
                </c:pt>
                <c:pt idx="15714" formatCode="General">
                  <c:v>10.5756</c:v>
                </c:pt>
                <c:pt idx="15715" formatCode="General">
                  <c:v>10.5763</c:v>
                </c:pt>
                <c:pt idx="15716" formatCode="General">
                  <c:v>10.5769</c:v>
                </c:pt>
                <c:pt idx="15717" formatCode="General">
                  <c:v>10.5776</c:v>
                </c:pt>
                <c:pt idx="15718" formatCode="General">
                  <c:v>10.5783</c:v>
                </c:pt>
                <c:pt idx="15719" formatCode="General">
                  <c:v>10.579000000000001</c:v>
                </c:pt>
                <c:pt idx="15720" formatCode="General">
                  <c:v>10.579599999999999</c:v>
                </c:pt>
                <c:pt idx="15721" formatCode="General">
                  <c:v>10.580299999999999</c:v>
                </c:pt>
                <c:pt idx="15722" formatCode="General">
                  <c:v>10.581</c:v>
                </c:pt>
                <c:pt idx="15723" formatCode="General">
                  <c:v>10.5817</c:v>
                </c:pt>
                <c:pt idx="15724" formatCode="General">
                  <c:v>10.5823</c:v>
                </c:pt>
                <c:pt idx="15725" formatCode="General">
                  <c:v>10.583</c:v>
                </c:pt>
                <c:pt idx="15726" formatCode="General">
                  <c:v>10.5837</c:v>
                </c:pt>
                <c:pt idx="15727" formatCode="General">
                  <c:v>10.5844</c:v>
                </c:pt>
                <c:pt idx="15728" formatCode="General">
                  <c:v>10.585000000000001</c:v>
                </c:pt>
                <c:pt idx="15729" formatCode="General">
                  <c:v>10.585699999999999</c:v>
                </c:pt>
                <c:pt idx="15730" formatCode="General">
                  <c:v>10.586399999999999</c:v>
                </c:pt>
                <c:pt idx="15731" formatCode="General">
                  <c:v>10.587</c:v>
                </c:pt>
                <c:pt idx="15732" formatCode="General">
                  <c:v>10.5877</c:v>
                </c:pt>
                <c:pt idx="15733" formatCode="General">
                  <c:v>10.5884</c:v>
                </c:pt>
                <c:pt idx="15734" formatCode="General">
                  <c:v>10.5891</c:v>
                </c:pt>
                <c:pt idx="15735" formatCode="General">
                  <c:v>10.589700000000001</c:v>
                </c:pt>
                <c:pt idx="15736" formatCode="General">
                  <c:v>10.590400000000001</c:v>
                </c:pt>
                <c:pt idx="15737" formatCode="General">
                  <c:v>10.591100000000001</c:v>
                </c:pt>
                <c:pt idx="15738" formatCode="General">
                  <c:v>10.591799999999999</c:v>
                </c:pt>
                <c:pt idx="15739" formatCode="General">
                  <c:v>10.5924</c:v>
                </c:pt>
                <c:pt idx="15740" formatCode="General">
                  <c:v>10.5931</c:v>
                </c:pt>
                <c:pt idx="15741" formatCode="General">
                  <c:v>10.5938</c:v>
                </c:pt>
                <c:pt idx="15742" formatCode="General">
                  <c:v>10.5944</c:v>
                </c:pt>
                <c:pt idx="15743" formatCode="General">
                  <c:v>10.5951</c:v>
                </c:pt>
                <c:pt idx="15744" formatCode="General">
                  <c:v>10.595800000000001</c:v>
                </c:pt>
                <c:pt idx="15745" formatCode="General">
                  <c:v>10.596500000000001</c:v>
                </c:pt>
                <c:pt idx="15746" formatCode="General">
                  <c:v>10.597099999999999</c:v>
                </c:pt>
                <c:pt idx="15747" formatCode="General">
                  <c:v>10.597799999999999</c:v>
                </c:pt>
                <c:pt idx="15748" formatCode="General">
                  <c:v>10.5985</c:v>
                </c:pt>
                <c:pt idx="15749" formatCode="General">
                  <c:v>10.5992</c:v>
                </c:pt>
                <c:pt idx="15750" formatCode="General">
                  <c:v>10.5998</c:v>
                </c:pt>
                <c:pt idx="15751" formatCode="General">
                  <c:v>10.6005</c:v>
                </c:pt>
                <c:pt idx="15752" formatCode="General">
                  <c:v>10.6012</c:v>
                </c:pt>
                <c:pt idx="15753" formatCode="General">
                  <c:v>10.601900000000001</c:v>
                </c:pt>
                <c:pt idx="15754" formatCode="General">
                  <c:v>10.602499999999999</c:v>
                </c:pt>
                <c:pt idx="15755" formatCode="General">
                  <c:v>10.603199999999999</c:v>
                </c:pt>
                <c:pt idx="15756" formatCode="General">
                  <c:v>10.603899999999999</c:v>
                </c:pt>
                <c:pt idx="15757" formatCode="General">
                  <c:v>10.6045</c:v>
                </c:pt>
                <c:pt idx="15758" formatCode="General">
                  <c:v>10.6052</c:v>
                </c:pt>
                <c:pt idx="15759" formatCode="General">
                  <c:v>10.6059</c:v>
                </c:pt>
                <c:pt idx="15760" formatCode="General">
                  <c:v>10.6066</c:v>
                </c:pt>
                <c:pt idx="15761" formatCode="General">
                  <c:v>10.607200000000001</c:v>
                </c:pt>
                <c:pt idx="15762" formatCode="General">
                  <c:v>10.607900000000001</c:v>
                </c:pt>
                <c:pt idx="15763" formatCode="General">
                  <c:v>10.608599999999999</c:v>
                </c:pt>
                <c:pt idx="15764" formatCode="General">
                  <c:v>10.609299999999999</c:v>
                </c:pt>
                <c:pt idx="15765" formatCode="General">
                  <c:v>10.6099</c:v>
                </c:pt>
                <c:pt idx="15766" formatCode="General">
                  <c:v>10.6106</c:v>
                </c:pt>
                <c:pt idx="15767" formatCode="General">
                  <c:v>10.6113</c:v>
                </c:pt>
                <c:pt idx="15768" formatCode="General">
                  <c:v>10.6119</c:v>
                </c:pt>
                <c:pt idx="15769" formatCode="General">
                  <c:v>10.6126</c:v>
                </c:pt>
                <c:pt idx="15770" formatCode="General">
                  <c:v>10.613300000000001</c:v>
                </c:pt>
                <c:pt idx="15771" formatCode="General">
                  <c:v>10.614000000000001</c:v>
                </c:pt>
                <c:pt idx="15772" formatCode="General">
                  <c:v>10.614599999999999</c:v>
                </c:pt>
                <c:pt idx="15773" formatCode="General">
                  <c:v>10.6153</c:v>
                </c:pt>
                <c:pt idx="15774" formatCode="General">
                  <c:v>10.616</c:v>
                </c:pt>
                <c:pt idx="15775" formatCode="General">
                  <c:v>10.6167</c:v>
                </c:pt>
                <c:pt idx="15776" formatCode="General">
                  <c:v>10.6173</c:v>
                </c:pt>
                <c:pt idx="15777" formatCode="General">
                  <c:v>10.618</c:v>
                </c:pt>
                <c:pt idx="15778" formatCode="General">
                  <c:v>10.6187</c:v>
                </c:pt>
                <c:pt idx="15779" formatCode="General">
                  <c:v>10.619300000000001</c:v>
                </c:pt>
                <c:pt idx="15780" formatCode="General">
                  <c:v>10.62</c:v>
                </c:pt>
                <c:pt idx="15781" formatCode="General">
                  <c:v>10.620699999999999</c:v>
                </c:pt>
                <c:pt idx="15782" formatCode="General">
                  <c:v>10.6214</c:v>
                </c:pt>
                <c:pt idx="15783" formatCode="General">
                  <c:v>10.622</c:v>
                </c:pt>
                <c:pt idx="15784" formatCode="General">
                  <c:v>10.6227</c:v>
                </c:pt>
                <c:pt idx="15785" formatCode="General">
                  <c:v>10.6234</c:v>
                </c:pt>
                <c:pt idx="15786" formatCode="General">
                  <c:v>10.6241</c:v>
                </c:pt>
                <c:pt idx="15787" formatCode="General">
                  <c:v>10.624700000000001</c:v>
                </c:pt>
                <c:pt idx="15788" formatCode="General">
                  <c:v>10.625400000000001</c:v>
                </c:pt>
                <c:pt idx="15789" formatCode="General">
                  <c:v>10.626099999999999</c:v>
                </c:pt>
                <c:pt idx="15790" formatCode="General">
                  <c:v>10.626799999999999</c:v>
                </c:pt>
                <c:pt idx="15791" formatCode="General">
                  <c:v>10.6274</c:v>
                </c:pt>
                <c:pt idx="15792" formatCode="General">
                  <c:v>10.6281</c:v>
                </c:pt>
                <c:pt idx="15793" formatCode="General">
                  <c:v>10.6288</c:v>
                </c:pt>
                <c:pt idx="15794" formatCode="General">
                  <c:v>10.6294</c:v>
                </c:pt>
                <c:pt idx="15795" formatCode="General">
                  <c:v>10.630100000000001</c:v>
                </c:pt>
                <c:pt idx="15796" formatCode="General">
                  <c:v>10.630800000000001</c:v>
                </c:pt>
                <c:pt idx="15797" formatCode="General">
                  <c:v>10.631500000000001</c:v>
                </c:pt>
                <c:pt idx="15798" formatCode="General">
                  <c:v>10.632099999999999</c:v>
                </c:pt>
                <c:pt idx="15799" formatCode="General">
                  <c:v>10.6328</c:v>
                </c:pt>
                <c:pt idx="15800" formatCode="General">
                  <c:v>10.6335</c:v>
                </c:pt>
                <c:pt idx="15801" formatCode="General">
                  <c:v>10.6342</c:v>
                </c:pt>
                <c:pt idx="15802" formatCode="General">
                  <c:v>10.6348</c:v>
                </c:pt>
                <c:pt idx="15803" formatCode="General">
                  <c:v>10.6355</c:v>
                </c:pt>
                <c:pt idx="15804" formatCode="General">
                  <c:v>10.636200000000001</c:v>
                </c:pt>
                <c:pt idx="15805" formatCode="General">
                  <c:v>10.636799999999999</c:v>
                </c:pt>
                <c:pt idx="15806" formatCode="General">
                  <c:v>10.637499999999999</c:v>
                </c:pt>
                <c:pt idx="15807" formatCode="General">
                  <c:v>10.638199999999999</c:v>
                </c:pt>
                <c:pt idx="15808" formatCode="General">
                  <c:v>10.6389</c:v>
                </c:pt>
                <c:pt idx="15809" formatCode="General">
                  <c:v>10.6395</c:v>
                </c:pt>
                <c:pt idx="15810" formatCode="General">
                  <c:v>10.6402</c:v>
                </c:pt>
                <c:pt idx="15811" formatCode="General">
                  <c:v>10.6409</c:v>
                </c:pt>
                <c:pt idx="15812" formatCode="General">
                  <c:v>10.6416</c:v>
                </c:pt>
                <c:pt idx="15813" formatCode="General">
                  <c:v>10.642200000000001</c:v>
                </c:pt>
                <c:pt idx="15814" formatCode="General">
                  <c:v>10.642899999999999</c:v>
                </c:pt>
                <c:pt idx="15815" formatCode="General">
                  <c:v>10.643599999999999</c:v>
                </c:pt>
                <c:pt idx="15816" formatCode="General">
                  <c:v>10.6442</c:v>
                </c:pt>
                <c:pt idx="15817" formatCode="General">
                  <c:v>10.6449</c:v>
                </c:pt>
                <c:pt idx="15818" formatCode="General">
                  <c:v>10.6456</c:v>
                </c:pt>
                <c:pt idx="15819" formatCode="General">
                  <c:v>10.6463</c:v>
                </c:pt>
                <c:pt idx="15820" formatCode="General">
                  <c:v>10.6469</c:v>
                </c:pt>
                <c:pt idx="15821" formatCode="General">
                  <c:v>10.647600000000001</c:v>
                </c:pt>
                <c:pt idx="15822" formatCode="General">
                  <c:v>10.648300000000001</c:v>
                </c:pt>
                <c:pt idx="15823" formatCode="General">
                  <c:v>10.648999999999999</c:v>
                </c:pt>
                <c:pt idx="15824" formatCode="General">
                  <c:v>10.6496</c:v>
                </c:pt>
                <c:pt idx="15825" formatCode="General">
                  <c:v>10.6503</c:v>
                </c:pt>
                <c:pt idx="15826" formatCode="General">
                  <c:v>10.651</c:v>
                </c:pt>
                <c:pt idx="15827" formatCode="General">
                  <c:v>10.6517</c:v>
                </c:pt>
                <c:pt idx="15828" formatCode="General">
                  <c:v>10.6523</c:v>
                </c:pt>
                <c:pt idx="15829" formatCode="General">
                  <c:v>10.653</c:v>
                </c:pt>
                <c:pt idx="15830" formatCode="General">
                  <c:v>10.653700000000001</c:v>
                </c:pt>
                <c:pt idx="15831" formatCode="General">
                  <c:v>10.654299999999999</c:v>
                </c:pt>
                <c:pt idx="15832" formatCode="General">
                  <c:v>10.654999999999999</c:v>
                </c:pt>
                <c:pt idx="15833" formatCode="General">
                  <c:v>10.6557</c:v>
                </c:pt>
                <c:pt idx="15834" formatCode="General">
                  <c:v>10.6564</c:v>
                </c:pt>
                <c:pt idx="15835" formatCode="General">
                  <c:v>10.657</c:v>
                </c:pt>
                <c:pt idx="15836" formatCode="General">
                  <c:v>10.6577</c:v>
                </c:pt>
                <c:pt idx="15837" formatCode="General">
                  <c:v>10.6584</c:v>
                </c:pt>
                <c:pt idx="15838" formatCode="General">
                  <c:v>10.6591</c:v>
                </c:pt>
                <c:pt idx="15839" formatCode="General">
                  <c:v>10.659700000000001</c:v>
                </c:pt>
                <c:pt idx="15840" formatCode="General">
                  <c:v>10.660399999999999</c:v>
                </c:pt>
                <c:pt idx="15841" formatCode="General">
                  <c:v>10.661099999999999</c:v>
                </c:pt>
                <c:pt idx="15842" formatCode="General">
                  <c:v>10.6617</c:v>
                </c:pt>
                <c:pt idx="15843" formatCode="General">
                  <c:v>10.6624</c:v>
                </c:pt>
                <c:pt idx="15844" formatCode="General">
                  <c:v>10.6631</c:v>
                </c:pt>
                <c:pt idx="15845" formatCode="General">
                  <c:v>10.6638</c:v>
                </c:pt>
                <c:pt idx="15846" formatCode="General">
                  <c:v>10.664400000000001</c:v>
                </c:pt>
                <c:pt idx="15847" formatCode="General">
                  <c:v>10.665100000000001</c:v>
                </c:pt>
                <c:pt idx="15848" formatCode="General">
                  <c:v>10.665800000000001</c:v>
                </c:pt>
                <c:pt idx="15849" formatCode="General">
                  <c:v>10.666499999999999</c:v>
                </c:pt>
                <c:pt idx="15850" formatCode="General">
                  <c:v>10.6671</c:v>
                </c:pt>
                <c:pt idx="15851" formatCode="General">
                  <c:v>10.6678</c:v>
                </c:pt>
                <c:pt idx="15852" formatCode="General">
                  <c:v>10.6685</c:v>
                </c:pt>
                <c:pt idx="15853" formatCode="General">
                  <c:v>10.6692</c:v>
                </c:pt>
                <c:pt idx="15854" formatCode="General">
                  <c:v>10.6698</c:v>
                </c:pt>
                <c:pt idx="15855" formatCode="General">
                  <c:v>10.670500000000001</c:v>
                </c:pt>
                <c:pt idx="15856" formatCode="General">
                  <c:v>10.671200000000001</c:v>
                </c:pt>
                <c:pt idx="15857" formatCode="General">
                  <c:v>10.671799999999999</c:v>
                </c:pt>
                <c:pt idx="15858" formatCode="General">
                  <c:v>10.672499999999999</c:v>
                </c:pt>
                <c:pt idx="15859" formatCode="General">
                  <c:v>10.6732</c:v>
                </c:pt>
                <c:pt idx="15860" formatCode="General">
                  <c:v>10.6739</c:v>
                </c:pt>
                <c:pt idx="15861" formatCode="General">
                  <c:v>10.6745</c:v>
                </c:pt>
                <c:pt idx="15862" formatCode="General">
                  <c:v>10.6752</c:v>
                </c:pt>
                <c:pt idx="15863" formatCode="General">
                  <c:v>10.6759</c:v>
                </c:pt>
                <c:pt idx="15864" formatCode="General">
                  <c:v>10.676600000000001</c:v>
                </c:pt>
                <c:pt idx="15865" formatCode="General">
                  <c:v>10.677199999999999</c:v>
                </c:pt>
                <c:pt idx="15866" formatCode="General">
                  <c:v>10.677899999999999</c:v>
                </c:pt>
                <c:pt idx="15867" formatCode="General">
                  <c:v>10.678599999999999</c:v>
                </c:pt>
                <c:pt idx="15868" formatCode="General">
                  <c:v>10.6792</c:v>
                </c:pt>
                <c:pt idx="15869" formatCode="General">
                  <c:v>10.6799</c:v>
                </c:pt>
                <c:pt idx="15870" formatCode="General">
                  <c:v>10.6806</c:v>
                </c:pt>
                <c:pt idx="15871" formatCode="General">
                  <c:v>10.6813</c:v>
                </c:pt>
                <c:pt idx="15872" formatCode="General">
                  <c:v>10.681900000000001</c:v>
                </c:pt>
                <c:pt idx="15873" formatCode="General">
                  <c:v>10.682600000000001</c:v>
                </c:pt>
                <c:pt idx="15874" formatCode="General">
                  <c:v>10.683299999999999</c:v>
                </c:pt>
                <c:pt idx="15875" formatCode="General">
                  <c:v>10.683999999999999</c:v>
                </c:pt>
                <c:pt idx="15876" formatCode="General">
                  <c:v>10.6846</c:v>
                </c:pt>
                <c:pt idx="15877" formatCode="General">
                  <c:v>10.6853</c:v>
                </c:pt>
                <c:pt idx="15878" formatCode="General">
                  <c:v>10.686</c:v>
                </c:pt>
                <c:pt idx="15879" formatCode="General">
                  <c:v>10.6866</c:v>
                </c:pt>
                <c:pt idx="15880" formatCode="General">
                  <c:v>10.6873</c:v>
                </c:pt>
                <c:pt idx="15881" formatCode="General">
                  <c:v>10.688000000000001</c:v>
                </c:pt>
                <c:pt idx="15882" formatCode="General">
                  <c:v>10.688700000000001</c:v>
                </c:pt>
                <c:pt idx="15883" formatCode="General">
                  <c:v>10.689299999999999</c:v>
                </c:pt>
                <c:pt idx="15884" formatCode="General">
                  <c:v>10.69</c:v>
                </c:pt>
                <c:pt idx="15885" formatCode="General">
                  <c:v>10.6907</c:v>
                </c:pt>
                <c:pt idx="15886" formatCode="General">
                  <c:v>10.6914</c:v>
                </c:pt>
                <c:pt idx="15887" formatCode="General">
                  <c:v>10.692</c:v>
                </c:pt>
                <c:pt idx="15888" formatCode="General">
                  <c:v>10.6927</c:v>
                </c:pt>
                <c:pt idx="15889" formatCode="General">
                  <c:v>10.6934</c:v>
                </c:pt>
                <c:pt idx="15890" formatCode="General">
                  <c:v>10.694100000000001</c:v>
                </c:pt>
                <c:pt idx="15891" formatCode="General">
                  <c:v>10.694699999999999</c:v>
                </c:pt>
                <c:pt idx="15892" formatCode="General">
                  <c:v>10.695399999999999</c:v>
                </c:pt>
                <c:pt idx="15893" formatCode="General">
                  <c:v>10.696099999999999</c:v>
                </c:pt>
                <c:pt idx="15894" formatCode="General">
                  <c:v>10.6967</c:v>
                </c:pt>
                <c:pt idx="15895" formatCode="General">
                  <c:v>10.6974</c:v>
                </c:pt>
                <c:pt idx="15896" formatCode="General">
                  <c:v>10.6981</c:v>
                </c:pt>
                <c:pt idx="15897" formatCode="General">
                  <c:v>10.6988</c:v>
                </c:pt>
                <c:pt idx="15898" formatCode="General">
                  <c:v>10.699400000000001</c:v>
                </c:pt>
                <c:pt idx="15899" formatCode="General">
                  <c:v>10.700100000000001</c:v>
                </c:pt>
                <c:pt idx="15900" formatCode="General">
                  <c:v>10.700799999999999</c:v>
                </c:pt>
                <c:pt idx="15901" formatCode="General">
                  <c:v>10.701499999999999</c:v>
                </c:pt>
                <c:pt idx="15902" formatCode="General">
                  <c:v>10.7021</c:v>
                </c:pt>
                <c:pt idx="15903" formatCode="General">
                  <c:v>10.7028</c:v>
                </c:pt>
                <c:pt idx="15904" formatCode="General">
                  <c:v>10.7035</c:v>
                </c:pt>
                <c:pt idx="15905" formatCode="General">
                  <c:v>10.7041</c:v>
                </c:pt>
                <c:pt idx="15906" formatCode="General">
                  <c:v>10.704800000000001</c:v>
                </c:pt>
                <c:pt idx="15907" formatCode="General">
                  <c:v>10.705500000000001</c:v>
                </c:pt>
                <c:pt idx="15908" formatCode="General">
                  <c:v>10.706200000000001</c:v>
                </c:pt>
                <c:pt idx="15909" formatCode="General">
                  <c:v>10.706799999999999</c:v>
                </c:pt>
                <c:pt idx="15910" formatCode="General">
                  <c:v>10.7075</c:v>
                </c:pt>
                <c:pt idx="15911" formatCode="General">
                  <c:v>10.7082</c:v>
                </c:pt>
                <c:pt idx="15912" formatCode="General">
                  <c:v>10.7089</c:v>
                </c:pt>
                <c:pt idx="15913" formatCode="General">
                  <c:v>10.7095</c:v>
                </c:pt>
                <c:pt idx="15914" formatCode="General">
                  <c:v>10.7102</c:v>
                </c:pt>
                <c:pt idx="15915" formatCode="General">
                  <c:v>10.710900000000001</c:v>
                </c:pt>
                <c:pt idx="15916" formatCode="General">
                  <c:v>10.711499999999999</c:v>
                </c:pt>
                <c:pt idx="15917" formatCode="General">
                  <c:v>10.712199999999999</c:v>
                </c:pt>
                <c:pt idx="15918" formatCode="General">
                  <c:v>10.712899999999999</c:v>
                </c:pt>
                <c:pt idx="15919" formatCode="General">
                  <c:v>10.7136</c:v>
                </c:pt>
                <c:pt idx="15920" formatCode="General">
                  <c:v>10.7142</c:v>
                </c:pt>
                <c:pt idx="15921" formatCode="General">
                  <c:v>10.7149</c:v>
                </c:pt>
                <c:pt idx="15922" formatCode="General">
                  <c:v>10.7156</c:v>
                </c:pt>
                <c:pt idx="15923" formatCode="General">
                  <c:v>10.7163</c:v>
                </c:pt>
                <c:pt idx="15924" formatCode="General">
                  <c:v>10.716900000000001</c:v>
                </c:pt>
                <c:pt idx="15925" formatCode="General">
                  <c:v>10.717599999999999</c:v>
                </c:pt>
                <c:pt idx="15926" formatCode="General">
                  <c:v>10.718299999999999</c:v>
                </c:pt>
                <c:pt idx="15927" formatCode="General">
                  <c:v>10.718999999999999</c:v>
                </c:pt>
                <c:pt idx="15928" formatCode="General">
                  <c:v>10.7196</c:v>
                </c:pt>
                <c:pt idx="15929" formatCode="General">
                  <c:v>10.7203</c:v>
                </c:pt>
                <c:pt idx="15930" formatCode="General">
                  <c:v>10.721</c:v>
                </c:pt>
                <c:pt idx="15931" formatCode="General">
                  <c:v>10.7216</c:v>
                </c:pt>
                <c:pt idx="15932" formatCode="General">
                  <c:v>10.722300000000001</c:v>
                </c:pt>
                <c:pt idx="15933" formatCode="General">
                  <c:v>10.723000000000001</c:v>
                </c:pt>
                <c:pt idx="15934" formatCode="General">
                  <c:v>10.723699999999999</c:v>
                </c:pt>
                <c:pt idx="15935" formatCode="General">
                  <c:v>10.724299999999999</c:v>
                </c:pt>
                <c:pt idx="15936" formatCode="General">
                  <c:v>10.725</c:v>
                </c:pt>
                <c:pt idx="15937" formatCode="General">
                  <c:v>10.7257</c:v>
                </c:pt>
                <c:pt idx="15938" formatCode="General">
                  <c:v>10.7264</c:v>
                </c:pt>
                <c:pt idx="15939" formatCode="General">
                  <c:v>10.727</c:v>
                </c:pt>
                <c:pt idx="15940" formatCode="General">
                  <c:v>10.7277</c:v>
                </c:pt>
                <c:pt idx="15941" formatCode="General">
                  <c:v>10.728400000000001</c:v>
                </c:pt>
                <c:pt idx="15942" formatCode="General">
                  <c:v>10.728999999999999</c:v>
                </c:pt>
                <c:pt idx="15943" formatCode="General">
                  <c:v>10.729699999999999</c:v>
                </c:pt>
                <c:pt idx="15944" formatCode="General">
                  <c:v>10.730399999999999</c:v>
                </c:pt>
                <c:pt idx="15945" formatCode="General">
                  <c:v>10.7311</c:v>
                </c:pt>
                <c:pt idx="15946" formatCode="General">
                  <c:v>10.7317</c:v>
                </c:pt>
                <c:pt idx="15947" formatCode="General">
                  <c:v>10.7324</c:v>
                </c:pt>
                <c:pt idx="15948" formatCode="General">
                  <c:v>10.7331</c:v>
                </c:pt>
                <c:pt idx="15949" formatCode="General">
                  <c:v>10.7338</c:v>
                </c:pt>
                <c:pt idx="15950" formatCode="General">
                  <c:v>10.734400000000001</c:v>
                </c:pt>
                <c:pt idx="15951" formatCode="General">
                  <c:v>10.735099999999999</c:v>
                </c:pt>
                <c:pt idx="15952" formatCode="General">
                  <c:v>10.735799999999999</c:v>
                </c:pt>
                <c:pt idx="15953" formatCode="General">
                  <c:v>10.736499999999999</c:v>
                </c:pt>
                <c:pt idx="15954" formatCode="General">
                  <c:v>10.7371</c:v>
                </c:pt>
                <c:pt idx="15955" formatCode="General">
                  <c:v>10.7378</c:v>
                </c:pt>
                <c:pt idx="15956" formatCode="General">
                  <c:v>10.7385</c:v>
                </c:pt>
                <c:pt idx="15957" formatCode="General">
                  <c:v>10.739100000000001</c:v>
                </c:pt>
                <c:pt idx="15958" formatCode="General">
                  <c:v>10.739800000000001</c:v>
                </c:pt>
                <c:pt idx="15959" formatCode="General">
                  <c:v>10.740500000000001</c:v>
                </c:pt>
                <c:pt idx="15960" formatCode="General">
                  <c:v>10.741199999999999</c:v>
                </c:pt>
                <c:pt idx="15961" formatCode="General">
                  <c:v>10.7418</c:v>
                </c:pt>
                <c:pt idx="15962" formatCode="General">
                  <c:v>10.7425</c:v>
                </c:pt>
                <c:pt idx="15963" formatCode="General">
                  <c:v>10.7432</c:v>
                </c:pt>
                <c:pt idx="15964" formatCode="General">
                  <c:v>10.7439</c:v>
                </c:pt>
                <c:pt idx="15965" formatCode="General">
                  <c:v>10.7445</c:v>
                </c:pt>
                <c:pt idx="15966" formatCode="General">
                  <c:v>10.745200000000001</c:v>
                </c:pt>
                <c:pt idx="15967" formatCode="General">
                  <c:v>10.745900000000001</c:v>
                </c:pt>
                <c:pt idx="15968" formatCode="General">
                  <c:v>10.746499999999999</c:v>
                </c:pt>
                <c:pt idx="15969" formatCode="General">
                  <c:v>10.747199999999999</c:v>
                </c:pt>
                <c:pt idx="15970" formatCode="General">
                  <c:v>10.7479</c:v>
                </c:pt>
                <c:pt idx="15971" formatCode="General">
                  <c:v>10.7486</c:v>
                </c:pt>
                <c:pt idx="15972" formatCode="General">
                  <c:v>10.7492</c:v>
                </c:pt>
                <c:pt idx="15973" formatCode="General">
                  <c:v>10.7499</c:v>
                </c:pt>
                <c:pt idx="15974" formatCode="General">
                  <c:v>10.7506</c:v>
                </c:pt>
                <c:pt idx="15975" formatCode="General">
                  <c:v>10.751300000000001</c:v>
                </c:pt>
                <c:pt idx="15976" formatCode="General">
                  <c:v>10.751899999999999</c:v>
                </c:pt>
                <c:pt idx="15977" formatCode="General">
                  <c:v>10.752599999999999</c:v>
                </c:pt>
                <c:pt idx="15978" formatCode="General">
                  <c:v>10.753299999999999</c:v>
                </c:pt>
                <c:pt idx="15979" formatCode="General">
                  <c:v>10.7539</c:v>
                </c:pt>
                <c:pt idx="15980" formatCode="General">
                  <c:v>10.7546</c:v>
                </c:pt>
                <c:pt idx="15981" formatCode="General">
                  <c:v>10.7553</c:v>
                </c:pt>
                <c:pt idx="15982" formatCode="General">
                  <c:v>10.756</c:v>
                </c:pt>
                <c:pt idx="15983" formatCode="General">
                  <c:v>10.756600000000001</c:v>
                </c:pt>
                <c:pt idx="15984" formatCode="General">
                  <c:v>10.757300000000001</c:v>
                </c:pt>
                <c:pt idx="15985" formatCode="General">
                  <c:v>10.757999999999999</c:v>
                </c:pt>
                <c:pt idx="15986" formatCode="General">
                  <c:v>10.758699999999999</c:v>
                </c:pt>
                <c:pt idx="15987" formatCode="General">
                  <c:v>10.7593</c:v>
                </c:pt>
                <c:pt idx="15988" formatCode="General">
                  <c:v>10.76</c:v>
                </c:pt>
                <c:pt idx="15989" formatCode="General">
                  <c:v>10.7607</c:v>
                </c:pt>
                <c:pt idx="15990" formatCode="General">
                  <c:v>10.7614</c:v>
                </c:pt>
                <c:pt idx="15991" formatCode="General">
                  <c:v>10.762</c:v>
                </c:pt>
                <c:pt idx="15992" formatCode="General">
                  <c:v>10.762700000000001</c:v>
                </c:pt>
                <c:pt idx="15993" formatCode="General">
                  <c:v>10.763400000000001</c:v>
                </c:pt>
                <c:pt idx="15994" formatCode="General">
                  <c:v>10.763999999999999</c:v>
                </c:pt>
                <c:pt idx="15995" formatCode="General">
                  <c:v>10.764699999999999</c:v>
                </c:pt>
                <c:pt idx="15996" formatCode="General">
                  <c:v>10.7654</c:v>
                </c:pt>
                <c:pt idx="15997" formatCode="General">
                  <c:v>10.7661</c:v>
                </c:pt>
                <c:pt idx="15998" formatCode="General">
                  <c:v>10.7667</c:v>
                </c:pt>
                <c:pt idx="15999" formatCode="General">
                  <c:v>10.7674</c:v>
                </c:pt>
                <c:pt idx="16000" formatCode="General">
                  <c:v>10.7681</c:v>
                </c:pt>
                <c:pt idx="16001" formatCode="General">
                  <c:v>10.768800000000001</c:v>
                </c:pt>
                <c:pt idx="16002" formatCode="General">
                  <c:v>10.769399999999999</c:v>
                </c:pt>
                <c:pt idx="16003" formatCode="General">
                  <c:v>10.770099999999999</c:v>
                </c:pt>
                <c:pt idx="16004" formatCode="General">
                  <c:v>10.770799999999999</c:v>
                </c:pt>
                <c:pt idx="16005" formatCode="General">
                  <c:v>10.7714</c:v>
                </c:pt>
                <c:pt idx="16006" formatCode="General">
                  <c:v>10.7721</c:v>
                </c:pt>
                <c:pt idx="16007" formatCode="General">
                  <c:v>10.7728</c:v>
                </c:pt>
                <c:pt idx="16008" formatCode="General">
                  <c:v>10.7735</c:v>
                </c:pt>
                <c:pt idx="16009" formatCode="General">
                  <c:v>10.774100000000001</c:v>
                </c:pt>
                <c:pt idx="16010" formatCode="General">
                  <c:v>10.774800000000001</c:v>
                </c:pt>
                <c:pt idx="16011" formatCode="General">
                  <c:v>10.775499999999999</c:v>
                </c:pt>
                <c:pt idx="16012" formatCode="General">
                  <c:v>10.776199999999999</c:v>
                </c:pt>
                <c:pt idx="16013" formatCode="General">
                  <c:v>10.7768</c:v>
                </c:pt>
                <c:pt idx="16014" formatCode="General">
                  <c:v>10.7775</c:v>
                </c:pt>
                <c:pt idx="16015" formatCode="General">
                  <c:v>10.7782</c:v>
                </c:pt>
                <c:pt idx="16016" formatCode="General">
                  <c:v>10.7789</c:v>
                </c:pt>
                <c:pt idx="16017" formatCode="General">
                  <c:v>10.779500000000001</c:v>
                </c:pt>
                <c:pt idx="16018" formatCode="General">
                  <c:v>10.780200000000001</c:v>
                </c:pt>
                <c:pt idx="16019" formatCode="General">
                  <c:v>10.780900000000001</c:v>
                </c:pt>
                <c:pt idx="16020" formatCode="General">
                  <c:v>10.781499999999999</c:v>
                </c:pt>
                <c:pt idx="16021" formatCode="General">
                  <c:v>10.7822</c:v>
                </c:pt>
                <c:pt idx="16022" formatCode="General">
                  <c:v>10.7829</c:v>
                </c:pt>
                <c:pt idx="16023" formatCode="General">
                  <c:v>10.7836</c:v>
                </c:pt>
                <c:pt idx="16024" formatCode="General">
                  <c:v>10.7842</c:v>
                </c:pt>
                <c:pt idx="16025" formatCode="General">
                  <c:v>10.7849</c:v>
                </c:pt>
                <c:pt idx="16026" formatCode="General">
                  <c:v>10.785600000000001</c:v>
                </c:pt>
                <c:pt idx="16027" formatCode="General">
                  <c:v>10.786300000000001</c:v>
                </c:pt>
                <c:pt idx="16028" formatCode="General">
                  <c:v>10.786899999999999</c:v>
                </c:pt>
                <c:pt idx="16029" formatCode="General">
                  <c:v>10.787599999999999</c:v>
                </c:pt>
                <c:pt idx="16030" formatCode="General">
                  <c:v>10.7883</c:v>
                </c:pt>
                <c:pt idx="16031" formatCode="General">
                  <c:v>10.7889</c:v>
                </c:pt>
                <c:pt idx="16032" formatCode="General">
                  <c:v>10.7896</c:v>
                </c:pt>
                <c:pt idx="16033" formatCode="General">
                  <c:v>10.7903</c:v>
                </c:pt>
                <c:pt idx="16034" formatCode="General">
                  <c:v>10.791</c:v>
                </c:pt>
                <c:pt idx="16035" formatCode="General">
                  <c:v>10.791600000000001</c:v>
                </c:pt>
                <c:pt idx="16036" formatCode="General">
                  <c:v>10.792299999999999</c:v>
                </c:pt>
                <c:pt idx="16037" formatCode="General">
                  <c:v>10.792999999999999</c:v>
                </c:pt>
                <c:pt idx="16038" formatCode="General">
                  <c:v>10.793699999999999</c:v>
                </c:pt>
                <c:pt idx="16039" formatCode="General">
                  <c:v>10.7943</c:v>
                </c:pt>
                <c:pt idx="16040" formatCode="General">
                  <c:v>10.795</c:v>
                </c:pt>
                <c:pt idx="16041" formatCode="General">
                  <c:v>10.7957</c:v>
                </c:pt>
                <c:pt idx="16042" formatCode="General">
                  <c:v>10.7963</c:v>
                </c:pt>
                <c:pt idx="16043" formatCode="General">
                  <c:v>10.797000000000001</c:v>
                </c:pt>
                <c:pt idx="16044" formatCode="General">
                  <c:v>10.797700000000001</c:v>
                </c:pt>
                <c:pt idx="16045" formatCode="General">
                  <c:v>10.798400000000001</c:v>
                </c:pt>
                <c:pt idx="16046" formatCode="General">
                  <c:v>10.798999999999999</c:v>
                </c:pt>
                <c:pt idx="16047" formatCode="General">
                  <c:v>10.7997</c:v>
                </c:pt>
                <c:pt idx="16048" formatCode="General">
                  <c:v>10.8004</c:v>
                </c:pt>
                <c:pt idx="16049" formatCode="General">
                  <c:v>10.8011</c:v>
                </c:pt>
                <c:pt idx="16050" formatCode="General">
                  <c:v>10.8017</c:v>
                </c:pt>
                <c:pt idx="16051" formatCode="General">
                  <c:v>10.8024</c:v>
                </c:pt>
                <c:pt idx="16052" formatCode="General">
                  <c:v>10.803100000000001</c:v>
                </c:pt>
                <c:pt idx="16053" formatCode="General">
                  <c:v>10.803800000000001</c:v>
                </c:pt>
                <c:pt idx="16054" formatCode="General">
                  <c:v>10.804399999999999</c:v>
                </c:pt>
                <c:pt idx="16055" formatCode="General">
                  <c:v>10.805099999999999</c:v>
                </c:pt>
                <c:pt idx="16056" formatCode="General">
                  <c:v>10.8058</c:v>
                </c:pt>
                <c:pt idx="16057" formatCode="General">
                  <c:v>10.8064</c:v>
                </c:pt>
                <c:pt idx="16058" formatCode="General">
                  <c:v>10.8071</c:v>
                </c:pt>
                <c:pt idx="16059" formatCode="General">
                  <c:v>10.8078</c:v>
                </c:pt>
                <c:pt idx="16060" formatCode="General">
                  <c:v>10.8085</c:v>
                </c:pt>
                <c:pt idx="16061" formatCode="General">
                  <c:v>10.809100000000001</c:v>
                </c:pt>
                <c:pt idx="16062" formatCode="General">
                  <c:v>10.809799999999999</c:v>
                </c:pt>
                <c:pt idx="16063" formatCode="General">
                  <c:v>10.810499999999999</c:v>
                </c:pt>
                <c:pt idx="16064" formatCode="General">
                  <c:v>10.811199999999999</c:v>
                </c:pt>
                <c:pt idx="16065" formatCode="General">
                  <c:v>10.8118</c:v>
                </c:pt>
                <c:pt idx="16066" formatCode="General">
                  <c:v>10.8125</c:v>
                </c:pt>
                <c:pt idx="16067" formatCode="General">
                  <c:v>10.8132</c:v>
                </c:pt>
                <c:pt idx="16068" formatCode="General">
                  <c:v>10.813800000000001</c:v>
                </c:pt>
                <c:pt idx="16069" formatCode="General">
                  <c:v>10.814500000000001</c:v>
                </c:pt>
                <c:pt idx="16070" formatCode="General">
                  <c:v>10.815200000000001</c:v>
                </c:pt>
                <c:pt idx="16071" formatCode="General">
                  <c:v>10.815899999999999</c:v>
                </c:pt>
                <c:pt idx="16072" formatCode="General">
                  <c:v>10.8165</c:v>
                </c:pt>
                <c:pt idx="16073" formatCode="General">
                  <c:v>10.8172</c:v>
                </c:pt>
                <c:pt idx="16074" formatCode="General">
                  <c:v>10.8179</c:v>
                </c:pt>
                <c:pt idx="16075" formatCode="General">
                  <c:v>10.8186</c:v>
                </c:pt>
                <c:pt idx="16076" formatCode="General">
                  <c:v>10.8192</c:v>
                </c:pt>
                <c:pt idx="16077" formatCode="General">
                  <c:v>10.819900000000001</c:v>
                </c:pt>
                <c:pt idx="16078" formatCode="General">
                  <c:v>10.820600000000001</c:v>
                </c:pt>
                <c:pt idx="16079" formatCode="General">
                  <c:v>10.821199999999999</c:v>
                </c:pt>
                <c:pt idx="16080" formatCode="General">
                  <c:v>10.821899999999999</c:v>
                </c:pt>
                <c:pt idx="16081" formatCode="General">
                  <c:v>10.8226</c:v>
                </c:pt>
                <c:pt idx="16082" formatCode="General">
                  <c:v>10.8233</c:v>
                </c:pt>
                <c:pt idx="16083" formatCode="General">
                  <c:v>10.8239</c:v>
                </c:pt>
                <c:pt idx="16084" formatCode="General">
                  <c:v>10.8246</c:v>
                </c:pt>
                <c:pt idx="16085" formatCode="General">
                  <c:v>10.8253</c:v>
                </c:pt>
                <c:pt idx="16086" formatCode="General">
                  <c:v>10.826000000000001</c:v>
                </c:pt>
                <c:pt idx="16087" formatCode="General">
                  <c:v>10.826599999999999</c:v>
                </c:pt>
                <c:pt idx="16088" formatCode="General">
                  <c:v>10.827299999999999</c:v>
                </c:pt>
                <c:pt idx="16089" formatCode="General">
                  <c:v>10.827999999999999</c:v>
                </c:pt>
                <c:pt idx="16090" formatCode="General">
                  <c:v>10.8287</c:v>
                </c:pt>
                <c:pt idx="16091" formatCode="General">
                  <c:v>10.8293</c:v>
                </c:pt>
                <c:pt idx="16092" formatCode="General">
                  <c:v>10.83</c:v>
                </c:pt>
                <c:pt idx="16093" formatCode="General">
                  <c:v>10.8307</c:v>
                </c:pt>
                <c:pt idx="16094" formatCode="General">
                  <c:v>10.831300000000001</c:v>
                </c:pt>
                <c:pt idx="16095" formatCode="General">
                  <c:v>10.832000000000001</c:v>
                </c:pt>
                <c:pt idx="16096" formatCode="General">
                  <c:v>10.832700000000001</c:v>
                </c:pt>
                <c:pt idx="16097" formatCode="General">
                  <c:v>10.833399999999999</c:v>
                </c:pt>
                <c:pt idx="16098" formatCode="General">
                  <c:v>10.834</c:v>
                </c:pt>
                <c:pt idx="16099" formatCode="General">
                  <c:v>10.8347</c:v>
                </c:pt>
                <c:pt idx="16100" formatCode="General">
                  <c:v>10.8354</c:v>
                </c:pt>
                <c:pt idx="16101" formatCode="General">
                  <c:v>10.8361</c:v>
                </c:pt>
                <c:pt idx="16102" formatCode="General">
                  <c:v>10.8367</c:v>
                </c:pt>
                <c:pt idx="16103" formatCode="General">
                  <c:v>10.837400000000001</c:v>
                </c:pt>
                <c:pt idx="16104" formatCode="General">
                  <c:v>10.838100000000001</c:v>
                </c:pt>
                <c:pt idx="16105" formatCode="General">
                  <c:v>10.838699999999999</c:v>
                </c:pt>
                <c:pt idx="16106" formatCode="General">
                  <c:v>10.839399999999999</c:v>
                </c:pt>
                <c:pt idx="16107" formatCode="General">
                  <c:v>10.8401</c:v>
                </c:pt>
                <c:pt idx="16108" formatCode="General">
                  <c:v>10.8408</c:v>
                </c:pt>
                <c:pt idx="16109" formatCode="General">
                  <c:v>10.8414</c:v>
                </c:pt>
                <c:pt idx="16110" formatCode="General">
                  <c:v>10.8421</c:v>
                </c:pt>
                <c:pt idx="16111" formatCode="General">
                  <c:v>10.8428</c:v>
                </c:pt>
                <c:pt idx="16112" formatCode="General">
                  <c:v>10.843500000000001</c:v>
                </c:pt>
                <c:pt idx="16113" formatCode="General">
                  <c:v>10.844099999999999</c:v>
                </c:pt>
                <c:pt idx="16114" formatCode="General">
                  <c:v>10.844799999999999</c:v>
                </c:pt>
                <c:pt idx="16115" formatCode="General">
                  <c:v>10.845499999999999</c:v>
                </c:pt>
                <c:pt idx="16116" formatCode="General">
                  <c:v>10.8462</c:v>
                </c:pt>
                <c:pt idx="16117" formatCode="General">
                  <c:v>10.8468</c:v>
                </c:pt>
                <c:pt idx="16118" formatCode="General">
                  <c:v>10.8475</c:v>
                </c:pt>
                <c:pt idx="16119" formatCode="General">
                  <c:v>10.8482</c:v>
                </c:pt>
                <c:pt idx="16120" formatCode="General">
                  <c:v>10.848800000000001</c:v>
                </c:pt>
                <c:pt idx="16121" formatCode="General">
                  <c:v>10.849500000000001</c:v>
                </c:pt>
                <c:pt idx="16122" formatCode="General">
                  <c:v>10.850199999999999</c:v>
                </c:pt>
                <c:pt idx="16123" formatCode="General">
                  <c:v>10.850899999999999</c:v>
                </c:pt>
                <c:pt idx="16124" formatCode="General">
                  <c:v>10.8515</c:v>
                </c:pt>
                <c:pt idx="16125" formatCode="General">
                  <c:v>10.8522</c:v>
                </c:pt>
                <c:pt idx="16126" formatCode="General">
                  <c:v>10.8529</c:v>
                </c:pt>
                <c:pt idx="16127" formatCode="General">
                  <c:v>10.8536</c:v>
                </c:pt>
                <c:pt idx="16128" formatCode="General">
                  <c:v>10.854200000000001</c:v>
                </c:pt>
                <c:pt idx="16129" formatCode="General">
                  <c:v>10.854900000000001</c:v>
                </c:pt>
                <c:pt idx="16130" formatCode="General">
                  <c:v>10.855600000000001</c:v>
                </c:pt>
                <c:pt idx="16131" formatCode="General">
                  <c:v>10.856199999999999</c:v>
                </c:pt>
                <c:pt idx="16132" formatCode="General">
                  <c:v>10.8569</c:v>
                </c:pt>
                <c:pt idx="16133" formatCode="General">
                  <c:v>10.8576</c:v>
                </c:pt>
                <c:pt idx="16134" formatCode="General">
                  <c:v>10.8583</c:v>
                </c:pt>
                <c:pt idx="16135" formatCode="General">
                  <c:v>10.8589</c:v>
                </c:pt>
                <c:pt idx="16136" formatCode="General">
                  <c:v>10.8596</c:v>
                </c:pt>
                <c:pt idx="16137" formatCode="General">
                  <c:v>10.860300000000001</c:v>
                </c:pt>
                <c:pt idx="16138" formatCode="General">
                  <c:v>10.861000000000001</c:v>
                </c:pt>
                <c:pt idx="16139" formatCode="General">
                  <c:v>10.861599999999999</c:v>
                </c:pt>
                <c:pt idx="16140" formatCode="General">
                  <c:v>10.862299999999999</c:v>
                </c:pt>
                <c:pt idx="16141" formatCode="General">
                  <c:v>10.863</c:v>
                </c:pt>
                <c:pt idx="16142" formatCode="General">
                  <c:v>10.8636</c:v>
                </c:pt>
                <c:pt idx="16143" formatCode="General">
                  <c:v>10.8643</c:v>
                </c:pt>
                <c:pt idx="16144" formatCode="General">
                  <c:v>10.865</c:v>
                </c:pt>
                <c:pt idx="16145" formatCode="General">
                  <c:v>10.8657</c:v>
                </c:pt>
                <c:pt idx="16146" formatCode="General">
                  <c:v>10.866300000000001</c:v>
                </c:pt>
                <c:pt idx="16147" formatCode="General">
                  <c:v>10.867000000000001</c:v>
                </c:pt>
                <c:pt idx="16148" formatCode="General">
                  <c:v>10.867699999999999</c:v>
                </c:pt>
                <c:pt idx="16149" formatCode="General">
                  <c:v>10.868399999999999</c:v>
                </c:pt>
                <c:pt idx="16150" formatCode="General">
                  <c:v>10.869</c:v>
                </c:pt>
                <c:pt idx="16151" formatCode="General">
                  <c:v>10.8697</c:v>
                </c:pt>
                <c:pt idx="16152" formatCode="General">
                  <c:v>10.8704</c:v>
                </c:pt>
                <c:pt idx="16153" formatCode="General">
                  <c:v>10.8711</c:v>
                </c:pt>
                <c:pt idx="16154" formatCode="General">
                  <c:v>10.871700000000001</c:v>
                </c:pt>
                <c:pt idx="16155" formatCode="General">
                  <c:v>10.872400000000001</c:v>
                </c:pt>
                <c:pt idx="16156" formatCode="General">
                  <c:v>10.873100000000001</c:v>
                </c:pt>
                <c:pt idx="16157" formatCode="General">
                  <c:v>10.873699999999999</c:v>
                </c:pt>
                <c:pt idx="16158" formatCode="General">
                  <c:v>10.8744</c:v>
                </c:pt>
                <c:pt idx="16159" formatCode="General">
                  <c:v>10.8751</c:v>
                </c:pt>
                <c:pt idx="16160" formatCode="General">
                  <c:v>10.8758</c:v>
                </c:pt>
                <c:pt idx="16161" formatCode="General">
                  <c:v>10.8764</c:v>
                </c:pt>
                <c:pt idx="16162" formatCode="General">
                  <c:v>10.8771</c:v>
                </c:pt>
                <c:pt idx="16163" formatCode="General">
                  <c:v>10.877800000000001</c:v>
                </c:pt>
                <c:pt idx="16164" formatCode="General">
                  <c:v>10.878500000000001</c:v>
                </c:pt>
                <c:pt idx="16165" formatCode="General">
                  <c:v>10.879099999999999</c:v>
                </c:pt>
                <c:pt idx="16166" formatCode="General">
                  <c:v>10.879799999999999</c:v>
                </c:pt>
                <c:pt idx="16167" formatCode="General">
                  <c:v>10.8805</c:v>
                </c:pt>
                <c:pt idx="16168" formatCode="General">
                  <c:v>10.8811</c:v>
                </c:pt>
                <c:pt idx="16169" formatCode="General">
                  <c:v>10.8818</c:v>
                </c:pt>
                <c:pt idx="16170" formatCode="General">
                  <c:v>10.8825</c:v>
                </c:pt>
                <c:pt idx="16171" formatCode="General">
                  <c:v>10.8832</c:v>
                </c:pt>
                <c:pt idx="16172" formatCode="General">
                  <c:v>10.883800000000001</c:v>
                </c:pt>
                <c:pt idx="16173" formatCode="General">
                  <c:v>10.884499999999999</c:v>
                </c:pt>
                <c:pt idx="16174" formatCode="General">
                  <c:v>10.885199999999999</c:v>
                </c:pt>
                <c:pt idx="16175" formatCode="General">
                  <c:v>10.885899999999999</c:v>
                </c:pt>
                <c:pt idx="16176" formatCode="General">
                  <c:v>10.8865</c:v>
                </c:pt>
                <c:pt idx="16177" formatCode="General">
                  <c:v>10.8872</c:v>
                </c:pt>
                <c:pt idx="16178" formatCode="General">
                  <c:v>10.8879</c:v>
                </c:pt>
                <c:pt idx="16179" formatCode="General">
                  <c:v>10.8886</c:v>
                </c:pt>
                <c:pt idx="16180" formatCode="General">
                  <c:v>10.889200000000001</c:v>
                </c:pt>
                <c:pt idx="16181" formatCode="General">
                  <c:v>10.889900000000001</c:v>
                </c:pt>
                <c:pt idx="16182" formatCode="General">
                  <c:v>10.890599999999999</c:v>
                </c:pt>
                <c:pt idx="16183" formatCode="General">
                  <c:v>10.8912</c:v>
                </c:pt>
                <c:pt idx="16184" formatCode="General">
                  <c:v>10.8919</c:v>
                </c:pt>
                <c:pt idx="16185" formatCode="General">
                  <c:v>10.8926</c:v>
                </c:pt>
                <c:pt idx="16186" formatCode="General">
                  <c:v>10.8933</c:v>
                </c:pt>
                <c:pt idx="16187" formatCode="General">
                  <c:v>10.8939</c:v>
                </c:pt>
                <c:pt idx="16188" formatCode="General">
                  <c:v>10.894600000000001</c:v>
                </c:pt>
                <c:pt idx="16189" formatCode="General">
                  <c:v>10.895300000000001</c:v>
                </c:pt>
                <c:pt idx="16190" formatCode="General">
                  <c:v>10.896000000000001</c:v>
                </c:pt>
                <c:pt idx="16191" formatCode="General">
                  <c:v>10.896599999999999</c:v>
                </c:pt>
                <c:pt idx="16192" formatCode="General">
                  <c:v>10.8973</c:v>
                </c:pt>
                <c:pt idx="16193" formatCode="General">
                  <c:v>10.898</c:v>
                </c:pt>
                <c:pt idx="16194" formatCode="General">
                  <c:v>10.8986</c:v>
                </c:pt>
                <c:pt idx="16195" formatCode="General">
                  <c:v>10.8993</c:v>
                </c:pt>
                <c:pt idx="16196" formatCode="General">
                  <c:v>10.9</c:v>
                </c:pt>
                <c:pt idx="16197" formatCode="General">
                  <c:v>10.900700000000001</c:v>
                </c:pt>
                <c:pt idx="16198" formatCode="General">
                  <c:v>10.901300000000001</c:v>
                </c:pt>
                <c:pt idx="16199" formatCode="General">
                  <c:v>10.901999999999999</c:v>
                </c:pt>
                <c:pt idx="16200" formatCode="General">
                  <c:v>10.902699999999999</c:v>
                </c:pt>
                <c:pt idx="16201" formatCode="General">
                  <c:v>10.9034</c:v>
                </c:pt>
                <c:pt idx="16202" formatCode="General">
                  <c:v>10.904</c:v>
                </c:pt>
                <c:pt idx="16203" formatCode="General">
                  <c:v>10.9047</c:v>
                </c:pt>
                <c:pt idx="16204" formatCode="General">
                  <c:v>10.9054</c:v>
                </c:pt>
                <c:pt idx="16205" formatCode="General">
                  <c:v>10.906000000000001</c:v>
                </c:pt>
                <c:pt idx="16206" formatCode="General">
                  <c:v>10.906700000000001</c:v>
                </c:pt>
                <c:pt idx="16207" formatCode="General">
                  <c:v>10.907400000000001</c:v>
                </c:pt>
                <c:pt idx="16208" formatCode="General">
                  <c:v>10.908099999999999</c:v>
                </c:pt>
                <c:pt idx="16209" formatCode="General">
                  <c:v>10.9087</c:v>
                </c:pt>
                <c:pt idx="16210" formatCode="General">
                  <c:v>10.9094</c:v>
                </c:pt>
                <c:pt idx="16211" formatCode="General">
                  <c:v>10.9101</c:v>
                </c:pt>
                <c:pt idx="16212" formatCode="General">
                  <c:v>10.9108</c:v>
                </c:pt>
                <c:pt idx="16213" formatCode="General">
                  <c:v>10.9114</c:v>
                </c:pt>
                <c:pt idx="16214" formatCode="General">
                  <c:v>10.912100000000001</c:v>
                </c:pt>
                <c:pt idx="16215" formatCode="General">
                  <c:v>10.912800000000001</c:v>
                </c:pt>
                <c:pt idx="16216" formatCode="General">
                  <c:v>10.913500000000001</c:v>
                </c:pt>
                <c:pt idx="16217" formatCode="General">
                  <c:v>10.914099999999999</c:v>
                </c:pt>
                <c:pt idx="16218" formatCode="General">
                  <c:v>10.9148</c:v>
                </c:pt>
                <c:pt idx="16219" formatCode="General">
                  <c:v>10.9155</c:v>
                </c:pt>
                <c:pt idx="16220" formatCode="General">
                  <c:v>10.9161</c:v>
                </c:pt>
                <c:pt idx="16221" formatCode="General">
                  <c:v>10.9168</c:v>
                </c:pt>
                <c:pt idx="16222" formatCode="General">
                  <c:v>10.9175</c:v>
                </c:pt>
                <c:pt idx="16223" formatCode="General">
                  <c:v>10.918200000000001</c:v>
                </c:pt>
                <c:pt idx="16224" formatCode="General">
                  <c:v>10.918799999999999</c:v>
                </c:pt>
                <c:pt idx="16225" formatCode="General">
                  <c:v>10.919499999999999</c:v>
                </c:pt>
                <c:pt idx="16226" formatCode="General">
                  <c:v>10.920199999999999</c:v>
                </c:pt>
                <c:pt idx="16227" formatCode="General">
                  <c:v>10.9209</c:v>
                </c:pt>
                <c:pt idx="16228" formatCode="General">
                  <c:v>10.9215</c:v>
                </c:pt>
                <c:pt idx="16229" formatCode="General">
                  <c:v>10.9222</c:v>
                </c:pt>
                <c:pt idx="16230" formatCode="General">
                  <c:v>10.9229</c:v>
                </c:pt>
                <c:pt idx="16231" formatCode="General">
                  <c:v>10.923500000000001</c:v>
                </c:pt>
                <c:pt idx="16232" formatCode="General">
                  <c:v>10.924200000000001</c:v>
                </c:pt>
                <c:pt idx="16233" formatCode="General">
                  <c:v>10.924899999999999</c:v>
                </c:pt>
                <c:pt idx="16234" formatCode="General">
                  <c:v>10.925599999999999</c:v>
                </c:pt>
                <c:pt idx="16235" formatCode="General">
                  <c:v>10.9262</c:v>
                </c:pt>
                <c:pt idx="16236" formatCode="General">
                  <c:v>10.9269</c:v>
                </c:pt>
                <c:pt idx="16237" formatCode="General">
                  <c:v>10.9276</c:v>
                </c:pt>
                <c:pt idx="16238" formatCode="General">
                  <c:v>10.9283</c:v>
                </c:pt>
                <c:pt idx="16239" formatCode="General">
                  <c:v>10.928900000000001</c:v>
                </c:pt>
                <c:pt idx="16240" formatCode="General">
                  <c:v>10.929600000000001</c:v>
                </c:pt>
                <c:pt idx="16241" formatCode="General">
                  <c:v>10.930300000000001</c:v>
                </c:pt>
                <c:pt idx="16242" formatCode="General">
                  <c:v>10.930899999999999</c:v>
                </c:pt>
                <c:pt idx="16243" formatCode="General">
                  <c:v>10.9316</c:v>
                </c:pt>
                <c:pt idx="16244" formatCode="General">
                  <c:v>10.9323</c:v>
                </c:pt>
                <c:pt idx="16245" formatCode="General">
                  <c:v>10.933</c:v>
                </c:pt>
                <c:pt idx="16246" formatCode="General">
                  <c:v>10.9336</c:v>
                </c:pt>
                <c:pt idx="16247" formatCode="General">
                  <c:v>10.9343</c:v>
                </c:pt>
                <c:pt idx="16248" formatCode="General">
                  <c:v>10.935</c:v>
                </c:pt>
                <c:pt idx="16249" formatCode="General">
                  <c:v>10.935700000000001</c:v>
                </c:pt>
                <c:pt idx="16250" formatCode="General">
                  <c:v>10.936299999999999</c:v>
                </c:pt>
                <c:pt idx="16251" formatCode="General">
                  <c:v>10.936999999999999</c:v>
                </c:pt>
                <c:pt idx="16252" formatCode="General">
                  <c:v>10.9377</c:v>
                </c:pt>
                <c:pt idx="16253" formatCode="General">
                  <c:v>10.9384</c:v>
                </c:pt>
                <c:pt idx="16254" formatCode="General">
                  <c:v>10.939</c:v>
                </c:pt>
                <c:pt idx="16255" formatCode="General">
                  <c:v>10.9397</c:v>
                </c:pt>
                <c:pt idx="16256" formatCode="General">
                  <c:v>10.9404</c:v>
                </c:pt>
                <c:pt idx="16257" formatCode="General">
                  <c:v>10.941000000000001</c:v>
                </c:pt>
                <c:pt idx="16258" formatCode="General">
                  <c:v>10.941700000000001</c:v>
                </c:pt>
                <c:pt idx="16259" formatCode="General">
                  <c:v>10.942399999999999</c:v>
                </c:pt>
                <c:pt idx="16260" formatCode="General">
                  <c:v>10.943099999999999</c:v>
                </c:pt>
                <c:pt idx="16261" formatCode="General">
                  <c:v>10.9437</c:v>
                </c:pt>
                <c:pt idx="16262" formatCode="General">
                  <c:v>10.9444</c:v>
                </c:pt>
                <c:pt idx="16263" formatCode="General">
                  <c:v>10.9451</c:v>
                </c:pt>
                <c:pt idx="16264" formatCode="General">
                  <c:v>10.9458</c:v>
                </c:pt>
                <c:pt idx="16265" formatCode="General">
                  <c:v>10.946400000000001</c:v>
                </c:pt>
                <c:pt idx="16266" formatCode="General">
                  <c:v>10.947100000000001</c:v>
                </c:pt>
                <c:pt idx="16267" formatCode="General">
                  <c:v>10.947800000000001</c:v>
                </c:pt>
                <c:pt idx="16268" formatCode="General">
                  <c:v>10.948399999999999</c:v>
                </c:pt>
                <c:pt idx="16269" formatCode="General">
                  <c:v>10.9491</c:v>
                </c:pt>
                <c:pt idx="16270" formatCode="General">
                  <c:v>10.9498</c:v>
                </c:pt>
                <c:pt idx="16271" formatCode="General">
                  <c:v>10.9505</c:v>
                </c:pt>
                <c:pt idx="16272" formatCode="General">
                  <c:v>10.9511</c:v>
                </c:pt>
                <c:pt idx="16273" formatCode="General">
                  <c:v>10.9518</c:v>
                </c:pt>
                <c:pt idx="16274" formatCode="General">
                  <c:v>10.952500000000001</c:v>
                </c:pt>
                <c:pt idx="16275" formatCode="General">
                  <c:v>10.953200000000001</c:v>
                </c:pt>
                <c:pt idx="16276" formatCode="General">
                  <c:v>10.953799999999999</c:v>
                </c:pt>
                <c:pt idx="16277" formatCode="General">
                  <c:v>10.954499999999999</c:v>
                </c:pt>
                <c:pt idx="16278" formatCode="General">
                  <c:v>10.9552</c:v>
                </c:pt>
                <c:pt idx="16279" formatCode="General">
                  <c:v>10.9559</c:v>
                </c:pt>
                <c:pt idx="16280" formatCode="General">
                  <c:v>10.9565</c:v>
                </c:pt>
                <c:pt idx="16281" formatCode="General">
                  <c:v>10.9572</c:v>
                </c:pt>
                <c:pt idx="16282" formatCode="General">
                  <c:v>10.9579</c:v>
                </c:pt>
                <c:pt idx="16283" formatCode="General">
                  <c:v>10.958500000000001</c:v>
                </c:pt>
                <c:pt idx="16284" formatCode="General">
                  <c:v>10.959199999999999</c:v>
                </c:pt>
                <c:pt idx="16285" formatCode="General">
                  <c:v>10.959899999999999</c:v>
                </c:pt>
                <c:pt idx="16286" formatCode="General">
                  <c:v>10.960599999999999</c:v>
                </c:pt>
                <c:pt idx="16287" formatCode="General">
                  <c:v>10.9612</c:v>
                </c:pt>
                <c:pt idx="16288" formatCode="General">
                  <c:v>10.9619</c:v>
                </c:pt>
                <c:pt idx="16289" formatCode="General">
                  <c:v>10.9626</c:v>
                </c:pt>
                <c:pt idx="16290" formatCode="General">
                  <c:v>10.9633</c:v>
                </c:pt>
                <c:pt idx="16291" formatCode="General">
                  <c:v>10.963900000000001</c:v>
                </c:pt>
                <c:pt idx="16292" formatCode="General">
                  <c:v>10.964600000000001</c:v>
                </c:pt>
                <c:pt idx="16293" formatCode="General">
                  <c:v>10.965299999999999</c:v>
                </c:pt>
                <c:pt idx="16294" formatCode="General">
                  <c:v>10.9659</c:v>
                </c:pt>
                <c:pt idx="16295" formatCode="General">
                  <c:v>10.9666</c:v>
                </c:pt>
                <c:pt idx="16296" formatCode="General">
                  <c:v>10.9673</c:v>
                </c:pt>
                <c:pt idx="16297" formatCode="General">
                  <c:v>10.968</c:v>
                </c:pt>
                <c:pt idx="16298" formatCode="General">
                  <c:v>10.9686</c:v>
                </c:pt>
                <c:pt idx="16299" formatCode="General">
                  <c:v>10.9693</c:v>
                </c:pt>
                <c:pt idx="16300" formatCode="General">
                  <c:v>10.97</c:v>
                </c:pt>
                <c:pt idx="16301" formatCode="General">
                  <c:v>10.970700000000001</c:v>
                </c:pt>
                <c:pt idx="16302" formatCode="General">
                  <c:v>10.971299999999999</c:v>
                </c:pt>
                <c:pt idx="16303" formatCode="General">
                  <c:v>10.972</c:v>
                </c:pt>
                <c:pt idx="16304" formatCode="General">
                  <c:v>10.9727</c:v>
                </c:pt>
                <c:pt idx="16305" formatCode="General">
                  <c:v>10.9733</c:v>
                </c:pt>
                <c:pt idx="16306" formatCode="General">
                  <c:v>10.974</c:v>
                </c:pt>
                <c:pt idx="16307" formatCode="General">
                  <c:v>10.9747</c:v>
                </c:pt>
                <c:pt idx="16308" formatCode="General">
                  <c:v>10.9754</c:v>
                </c:pt>
                <c:pt idx="16309" formatCode="General">
                  <c:v>10.976000000000001</c:v>
                </c:pt>
                <c:pt idx="16310" formatCode="General">
                  <c:v>10.976699999999999</c:v>
                </c:pt>
                <c:pt idx="16311" formatCode="General">
                  <c:v>10.977399999999999</c:v>
                </c:pt>
                <c:pt idx="16312" formatCode="General">
                  <c:v>10.9781</c:v>
                </c:pt>
                <c:pt idx="16313" formatCode="General">
                  <c:v>10.9787</c:v>
                </c:pt>
                <c:pt idx="16314" formatCode="General">
                  <c:v>10.9794</c:v>
                </c:pt>
                <c:pt idx="16315" formatCode="General">
                  <c:v>10.9801</c:v>
                </c:pt>
                <c:pt idx="16316" formatCode="General">
                  <c:v>10.9808</c:v>
                </c:pt>
                <c:pt idx="16317" formatCode="General">
                  <c:v>10.981400000000001</c:v>
                </c:pt>
                <c:pt idx="16318" formatCode="General">
                  <c:v>10.982100000000001</c:v>
                </c:pt>
                <c:pt idx="16319" formatCode="General">
                  <c:v>10.982799999999999</c:v>
                </c:pt>
                <c:pt idx="16320" formatCode="General">
                  <c:v>10.9834</c:v>
                </c:pt>
                <c:pt idx="16321" formatCode="General">
                  <c:v>10.9841</c:v>
                </c:pt>
                <c:pt idx="16322" formatCode="General">
                  <c:v>10.9848</c:v>
                </c:pt>
                <c:pt idx="16323" formatCode="General">
                  <c:v>10.9855</c:v>
                </c:pt>
                <c:pt idx="16324" formatCode="General">
                  <c:v>10.9861</c:v>
                </c:pt>
                <c:pt idx="16325" formatCode="General">
                  <c:v>10.986800000000001</c:v>
                </c:pt>
                <c:pt idx="16326" formatCode="General">
                  <c:v>10.987500000000001</c:v>
                </c:pt>
                <c:pt idx="16327" formatCode="General">
                  <c:v>10.988200000000001</c:v>
                </c:pt>
                <c:pt idx="16328" formatCode="General">
                  <c:v>10.988799999999999</c:v>
                </c:pt>
                <c:pt idx="16329" formatCode="General">
                  <c:v>10.9895</c:v>
                </c:pt>
                <c:pt idx="16330" formatCode="General">
                  <c:v>10.9902</c:v>
                </c:pt>
                <c:pt idx="16331" formatCode="General">
                  <c:v>10.9908</c:v>
                </c:pt>
                <c:pt idx="16332" formatCode="General">
                  <c:v>10.9915</c:v>
                </c:pt>
                <c:pt idx="16333" formatCode="General">
                  <c:v>10.9922</c:v>
                </c:pt>
                <c:pt idx="16334" formatCode="General">
                  <c:v>10.992900000000001</c:v>
                </c:pt>
                <c:pt idx="16335" formatCode="General">
                  <c:v>10.993499999999999</c:v>
                </c:pt>
                <c:pt idx="16336" formatCode="General">
                  <c:v>10.994199999999999</c:v>
                </c:pt>
                <c:pt idx="16337" formatCode="General">
                  <c:v>10.994899999999999</c:v>
                </c:pt>
                <c:pt idx="16338" formatCode="General">
                  <c:v>10.9956</c:v>
                </c:pt>
                <c:pt idx="16339" formatCode="General">
                  <c:v>10.9962</c:v>
                </c:pt>
                <c:pt idx="16340" formatCode="General">
                  <c:v>10.9969</c:v>
                </c:pt>
                <c:pt idx="16341" formatCode="General">
                  <c:v>10.9976</c:v>
                </c:pt>
                <c:pt idx="16342" formatCode="General">
                  <c:v>10.9983</c:v>
                </c:pt>
                <c:pt idx="16343" formatCode="General">
                  <c:v>10.998900000000001</c:v>
                </c:pt>
                <c:pt idx="16344" formatCode="General">
                  <c:v>10.999599999999999</c:v>
                </c:pt>
                <c:pt idx="16345" formatCode="General">
                  <c:v>11.000299999999999</c:v>
                </c:pt>
                <c:pt idx="16346" formatCode="General">
                  <c:v>11.0009</c:v>
                </c:pt>
                <c:pt idx="16347" formatCode="General">
                  <c:v>11.0016</c:v>
                </c:pt>
                <c:pt idx="16348" formatCode="General">
                  <c:v>11.0023</c:v>
                </c:pt>
                <c:pt idx="16349" formatCode="General">
                  <c:v>11.003</c:v>
                </c:pt>
                <c:pt idx="16350" formatCode="General">
                  <c:v>11.0036</c:v>
                </c:pt>
                <c:pt idx="16351" formatCode="General">
                  <c:v>11.004300000000001</c:v>
                </c:pt>
                <c:pt idx="16352" formatCode="General">
                  <c:v>11.005000000000001</c:v>
                </c:pt>
                <c:pt idx="16353" formatCode="General">
                  <c:v>11.005699999999999</c:v>
                </c:pt>
                <c:pt idx="16354" formatCode="General">
                  <c:v>11.0063</c:v>
                </c:pt>
                <c:pt idx="16355" formatCode="General">
                  <c:v>11.007</c:v>
                </c:pt>
                <c:pt idx="16356" formatCode="General">
                  <c:v>11.0077</c:v>
                </c:pt>
                <c:pt idx="16357" formatCode="General">
                  <c:v>11.0083</c:v>
                </c:pt>
                <c:pt idx="16358" formatCode="General">
                  <c:v>11.009</c:v>
                </c:pt>
                <c:pt idx="16359" formatCode="General">
                  <c:v>11.0097</c:v>
                </c:pt>
                <c:pt idx="16360" formatCode="General">
                  <c:v>11.010400000000001</c:v>
                </c:pt>
                <c:pt idx="16361" formatCode="General">
                  <c:v>11.010999999999999</c:v>
                </c:pt>
                <c:pt idx="16362" formatCode="General">
                  <c:v>11.011699999999999</c:v>
                </c:pt>
                <c:pt idx="16363" formatCode="General">
                  <c:v>11.0124</c:v>
                </c:pt>
                <c:pt idx="16364" formatCode="General">
                  <c:v>11.0131</c:v>
                </c:pt>
                <c:pt idx="16365" formatCode="General">
                  <c:v>11.0137</c:v>
                </c:pt>
                <c:pt idx="16366" formatCode="General">
                  <c:v>11.0144</c:v>
                </c:pt>
                <c:pt idx="16367" formatCode="General">
                  <c:v>11.0151</c:v>
                </c:pt>
                <c:pt idx="16368" formatCode="General">
                  <c:v>11.015700000000001</c:v>
                </c:pt>
                <c:pt idx="16369" formatCode="General">
                  <c:v>11.016400000000001</c:v>
                </c:pt>
                <c:pt idx="16370" formatCode="General">
                  <c:v>11.017099999999999</c:v>
                </c:pt>
                <c:pt idx="16371" formatCode="General">
                  <c:v>11.017799999999999</c:v>
                </c:pt>
                <c:pt idx="16372" formatCode="General">
                  <c:v>11.0184</c:v>
                </c:pt>
                <c:pt idx="16373" formatCode="General">
                  <c:v>11.0191</c:v>
                </c:pt>
                <c:pt idx="16374" formatCode="General">
                  <c:v>11.0198</c:v>
                </c:pt>
                <c:pt idx="16375" formatCode="General">
                  <c:v>11.0205</c:v>
                </c:pt>
                <c:pt idx="16376" formatCode="General">
                  <c:v>11.021100000000001</c:v>
                </c:pt>
                <c:pt idx="16377" formatCode="General">
                  <c:v>11.021800000000001</c:v>
                </c:pt>
                <c:pt idx="16378" formatCode="General">
                  <c:v>11.022500000000001</c:v>
                </c:pt>
                <c:pt idx="16379" formatCode="General">
                  <c:v>11.023199999999999</c:v>
                </c:pt>
                <c:pt idx="16380" formatCode="General">
                  <c:v>11.0238</c:v>
                </c:pt>
                <c:pt idx="16381" formatCode="General">
                  <c:v>11.0245</c:v>
                </c:pt>
                <c:pt idx="16382" formatCode="General">
                  <c:v>11.0252</c:v>
                </c:pt>
                <c:pt idx="16383" formatCode="General">
                  <c:v>11.0258</c:v>
                </c:pt>
                <c:pt idx="16384" formatCode="General">
                  <c:v>11.0265</c:v>
                </c:pt>
                <c:pt idx="16385" formatCode="General">
                  <c:v>11.027200000000001</c:v>
                </c:pt>
                <c:pt idx="16386" formatCode="General">
                  <c:v>11.027900000000001</c:v>
                </c:pt>
                <c:pt idx="16387" formatCode="General">
                  <c:v>11.028499999999999</c:v>
                </c:pt>
                <c:pt idx="16388" formatCode="General">
                  <c:v>11.029199999999999</c:v>
                </c:pt>
                <c:pt idx="16389" formatCode="General">
                  <c:v>11.0299</c:v>
                </c:pt>
                <c:pt idx="16390" formatCode="General">
                  <c:v>11.0306</c:v>
                </c:pt>
                <c:pt idx="16391" formatCode="General">
                  <c:v>11.0312</c:v>
                </c:pt>
                <c:pt idx="16392" formatCode="General">
                  <c:v>11.0319</c:v>
                </c:pt>
                <c:pt idx="16393" formatCode="General">
                  <c:v>11.0326</c:v>
                </c:pt>
                <c:pt idx="16394" formatCode="General">
                  <c:v>11.033200000000001</c:v>
                </c:pt>
                <c:pt idx="16395" formatCode="General">
                  <c:v>11.033899999999999</c:v>
                </c:pt>
                <c:pt idx="16396" formatCode="General">
                  <c:v>11.034599999999999</c:v>
                </c:pt>
                <c:pt idx="16397" formatCode="General">
                  <c:v>11.035299999999999</c:v>
                </c:pt>
                <c:pt idx="16398" formatCode="General">
                  <c:v>11.0359</c:v>
                </c:pt>
                <c:pt idx="16399" formatCode="General">
                  <c:v>11.0366</c:v>
                </c:pt>
                <c:pt idx="16400" formatCode="General">
                  <c:v>11.0373</c:v>
                </c:pt>
                <c:pt idx="16401" formatCode="General">
                  <c:v>11.038</c:v>
                </c:pt>
                <c:pt idx="16402" formatCode="General">
                  <c:v>11.038600000000001</c:v>
                </c:pt>
                <c:pt idx="16403" formatCode="General">
                  <c:v>11.039300000000001</c:v>
                </c:pt>
                <c:pt idx="16404" formatCode="General">
                  <c:v>11.04</c:v>
                </c:pt>
                <c:pt idx="16405" formatCode="General">
                  <c:v>11.0406</c:v>
                </c:pt>
                <c:pt idx="16406" formatCode="General">
                  <c:v>11.0413</c:v>
                </c:pt>
                <c:pt idx="16407" formatCode="General">
                  <c:v>11.042</c:v>
                </c:pt>
                <c:pt idx="16408" formatCode="General">
                  <c:v>11.0427</c:v>
                </c:pt>
                <c:pt idx="16409" formatCode="General">
                  <c:v>11.0433</c:v>
                </c:pt>
                <c:pt idx="16410" formatCode="General">
                  <c:v>11.044</c:v>
                </c:pt>
                <c:pt idx="16411" formatCode="General">
                  <c:v>11.044700000000001</c:v>
                </c:pt>
                <c:pt idx="16412" formatCode="General">
                  <c:v>11.045400000000001</c:v>
                </c:pt>
                <c:pt idx="16413" formatCode="General">
                  <c:v>11.045999999999999</c:v>
                </c:pt>
                <c:pt idx="16414" formatCode="General">
                  <c:v>11.0467</c:v>
                </c:pt>
                <c:pt idx="16415" formatCode="General">
                  <c:v>11.0474</c:v>
                </c:pt>
                <c:pt idx="16416" formatCode="General">
                  <c:v>11.0481</c:v>
                </c:pt>
                <c:pt idx="16417" formatCode="General">
                  <c:v>11.0487</c:v>
                </c:pt>
                <c:pt idx="16418" formatCode="General">
                  <c:v>11.0494</c:v>
                </c:pt>
                <c:pt idx="16419" formatCode="General">
                  <c:v>11.0501</c:v>
                </c:pt>
                <c:pt idx="16420" formatCode="General">
                  <c:v>11.050700000000001</c:v>
                </c:pt>
                <c:pt idx="16421" formatCode="General">
                  <c:v>11.051399999999999</c:v>
                </c:pt>
                <c:pt idx="16422" formatCode="General">
                  <c:v>11.052099999999999</c:v>
                </c:pt>
                <c:pt idx="16423" formatCode="General">
                  <c:v>11.0528</c:v>
                </c:pt>
                <c:pt idx="16424" formatCode="General">
                  <c:v>11.0534</c:v>
                </c:pt>
                <c:pt idx="16425" formatCode="General">
                  <c:v>11.0541</c:v>
                </c:pt>
                <c:pt idx="16426" formatCode="General">
                  <c:v>11.0548</c:v>
                </c:pt>
                <c:pt idx="16427" formatCode="General">
                  <c:v>11.0555</c:v>
                </c:pt>
                <c:pt idx="16428" formatCode="General">
                  <c:v>11.056100000000001</c:v>
                </c:pt>
                <c:pt idx="16429" formatCode="General">
                  <c:v>11.056800000000001</c:v>
                </c:pt>
                <c:pt idx="16430" formatCode="General">
                  <c:v>11.057499999999999</c:v>
                </c:pt>
                <c:pt idx="16431" formatCode="General">
                  <c:v>11.0581</c:v>
                </c:pt>
                <c:pt idx="16432" formatCode="General">
                  <c:v>11.0588</c:v>
                </c:pt>
                <c:pt idx="16433" formatCode="General">
                  <c:v>11.0595</c:v>
                </c:pt>
                <c:pt idx="16434" formatCode="General">
                  <c:v>11.0602</c:v>
                </c:pt>
                <c:pt idx="16435" formatCode="General">
                  <c:v>11.0608</c:v>
                </c:pt>
                <c:pt idx="16436" formatCode="General">
                  <c:v>11.061500000000001</c:v>
                </c:pt>
                <c:pt idx="16437" formatCode="General">
                  <c:v>11.062200000000001</c:v>
                </c:pt>
                <c:pt idx="16438" formatCode="General">
                  <c:v>11.062900000000001</c:v>
                </c:pt>
                <c:pt idx="16439" formatCode="General">
                  <c:v>11.063499999999999</c:v>
                </c:pt>
                <c:pt idx="16440" formatCode="General">
                  <c:v>11.0642</c:v>
                </c:pt>
                <c:pt idx="16441" formatCode="General">
                  <c:v>11.0649</c:v>
                </c:pt>
                <c:pt idx="16442" formatCode="General">
                  <c:v>11.0656</c:v>
                </c:pt>
                <c:pt idx="16443" formatCode="General">
                  <c:v>11.0662</c:v>
                </c:pt>
                <c:pt idx="16444" formatCode="General">
                  <c:v>11.0669</c:v>
                </c:pt>
                <c:pt idx="16445" formatCode="General">
                  <c:v>11.067600000000001</c:v>
                </c:pt>
                <c:pt idx="16446" formatCode="General">
                  <c:v>11.068199999999999</c:v>
                </c:pt>
                <c:pt idx="16447" formatCode="General">
                  <c:v>11.068899999999999</c:v>
                </c:pt>
                <c:pt idx="16448" formatCode="General">
                  <c:v>11.069599999999999</c:v>
                </c:pt>
                <c:pt idx="16449" formatCode="General">
                  <c:v>11.0703</c:v>
                </c:pt>
                <c:pt idx="16450" formatCode="General">
                  <c:v>11.0709</c:v>
                </c:pt>
                <c:pt idx="16451" formatCode="General">
                  <c:v>11.0716</c:v>
                </c:pt>
                <c:pt idx="16452" formatCode="General">
                  <c:v>11.0723</c:v>
                </c:pt>
                <c:pt idx="16453" formatCode="General">
                  <c:v>11.073</c:v>
                </c:pt>
                <c:pt idx="16454" formatCode="General">
                  <c:v>11.073600000000001</c:v>
                </c:pt>
                <c:pt idx="16455" formatCode="General">
                  <c:v>11.074299999999999</c:v>
                </c:pt>
                <c:pt idx="16456" formatCode="General">
                  <c:v>11.074999999999999</c:v>
                </c:pt>
                <c:pt idx="16457" formatCode="General">
                  <c:v>11.0756</c:v>
                </c:pt>
                <c:pt idx="16458" formatCode="General">
                  <c:v>11.0763</c:v>
                </c:pt>
                <c:pt idx="16459" formatCode="General">
                  <c:v>11.077</c:v>
                </c:pt>
                <c:pt idx="16460" formatCode="General">
                  <c:v>11.0777</c:v>
                </c:pt>
                <c:pt idx="16461" formatCode="General">
                  <c:v>11.0783</c:v>
                </c:pt>
                <c:pt idx="16462" formatCode="General">
                  <c:v>11.079000000000001</c:v>
                </c:pt>
                <c:pt idx="16463" formatCode="General">
                  <c:v>11.079700000000001</c:v>
                </c:pt>
                <c:pt idx="16464" formatCode="General">
                  <c:v>11.080399999999999</c:v>
                </c:pt>
                <c:pt idx="16465" formatCode="General">
                  <c:v>11.081</c:v>
                </c:pt>
                <c:pt idx="16466" formatCode="General">
                  <c:v>11.0817</c:v>
                </c:pt>
                <c:pt idx="16467" formatCode="General">
                  <c:v>11.0824</c:v>
                </c:pt>
                <c:pt idx="16468" formatCode="General">
                  <c:v>11.083</c:v>
                </c:pt>
                <c:pt idx="16469" formatCode="General">
                  <c:v>11.0837</c:v>
                </c:pt>
                <c:pt idx="16470" formatCode="General">
                  <c:v>11.0844</c:v>
                </c:pt>
                <c:pt idx="16471" formatCode="General">
                  <c:v>11.085100000000001</c:v>
                </c:pt>
                <c:pt idx="16472" formatCode="General">
                  <c:v>11.085699999999999</c:v>
                </c:pt>
                <c:pt idx="16473" formatCode="General">
                  <c:v>11.086399999999999</c:v>
                </c:pt>
                <c:pt idx="16474" formatCode="General">
                  <c:v>11.0871</c:v>
                </c:pt>
                <c:pt idx="16475" formatCode="General">
                  <c:v>11.0878</c:v>
                </c:pt>
                <c:pt idx="16476" formatCode="General">
                  <c:v>11.0884</c:v>
                </c:pt>
                <c:pt idx="16477" formatCode="General">
                  <c:v>11.0891</c:v>
                </c:pt>
                <c:pt idx="16478" formatCode="General">
                  <c:v>11.0898</c:v>
                </c:pt>
                <c:pt idx="16479" formatCode="General">
                  <c:v>11.0905</c:v>
                </c:pt>
                <c:pt idx="16480" formatCode="General">
                  <c:v>11.091100000000001</c:v>
                </c:pt>
                <c:pt idx="16481" formatCode="General">
                  <c:v>11.091799999999999</c:v>
                </c:pt>
                <c:pt idx="16482" formatCode="General">
                  <c:v>11.092499999999999</c:v>
                </c:pt>
                <c:pt idx="16483" formatCode="General">
                  <c:v>11.0931</c:v>
                </c:pt>
                <c:pt idx="16484" formatCode="General">
                  <c:v>11.0938</c:v>
                </c:pt>
                <c:pt idx="16485" formatCode="General">
                  <c:v>11.0945</c:v>
                </c:pt>
                <c:pt idx="16486" formatCode="General">
                  <c:v>11.0952</c:v>
                </c:pt>
                <c:pt idx="16487" formatCode="General">
                  <c:v>11.095800000000001</c:v>
                </c:pt>
                <c:pt idx="16488" formatCode="General">
                  <c:v>11.096500000000001</c:v>
                </c:pt>
                <c:pt idx="16489" formatCode="General">
                  <c:v>11.097200000000001</c:v>
                </c:pt>
                <c:pt idx="16490" formatCode="General">
                  <c:v>11.097899999999999</c:v>
                </c:pt>
                <c:pt idx="16491" formatCode="General">
                  <c:v>11.0985</c:v>
                </c:pt>
                <c:pt idx="16492" formatCode="General">
                  <c:v>11.0992</c:v>
                </c:pt>
                <c:pt idx="16493" formatCode="General">
                  <c:v>11.0999</c:v>
                </c:pt>
                <c:pt idx="16494" formatCode="General">
                  <c:v>11.1005</c:v>
                </c:pt>
                <c:pt idx="16495" formatCode="General">
                  <c:v>11.1012</c:v>
                </c:pt>
                <c:pt idx="16496" formatCode="General">
                  <c:v>11.101900000000001</c:v>
                </c:pt>
                <c:pt idx="16497" formatCode="General">
                  <c:v>11.102600000000001</c:v>
                </c:pt>
                <c:pt idx="16498" formatCode="General">
                  <c:v>11.103199999999999</c:v>
                </c:pt>
                <c:pt idx="16499" formatCode="General">
                  <c:v>11.103899999999999</c:v>
                </c:pt>
                <c:pt idx="16500" formatCode="General">
                  <c:v>11.1046</c:v>
                </c:pt>
                <c:pt idx="16501" formatCode="General">
                  <c:v>11.1053</c:v>
                </c:pt>
                <c:pt idx="16502" formatCode="General">
                  <c:v>11.1059</c:v>
                </c:pt>
                <c:pt idx="16503" formatCode="General">
                  <c:v>11.1066</c:v>
                </c:pt>
                <c:pt idx="16504" formatCode="General">
                  <c:v>11.1073</c:v>
                </c:pt>
                <c:pt idx="16505" formatCode="General">
                  <c:v>11.107900000000001</c:v>
                </c:pt>
                <c:pt idx="16506" formatCode="General">
                  <c:v>11.108599999999999</c:v>
                </c:pt>
                <c:pt idx="16507" formatCode="General">
                  <c:v>11.109299999999999</c:v>
                </c:pt>
                <c:pt idx="16508" formatCode="General">
                  <c:v>11.11</c:v>
                </c:pt>
                <c:pt idx="16509" formatCode="General">
                  <c:v>11.1106</c:v>
                </c:pt>
                <c:pt idx="16510" formatCode="General">
                  <c:v>11.1113</c:v>
                </c:pt>
                <c:pt idx="16511" formatCode="General">
                  <c:v>11.112</c:v>
                </c:pt>
                <c:pt idx="16512" formatCode="General">
                  <c:v>11.1127</c:v>
                </c:pt>
                <c:pt idx="16513" formatCode="General">
                  <c:v>11.113300000000001</c:v>
                </c:pt>
                <c:pt idx="16514" formatCode="General">
                  <c:v>11.114000000000001</c:v>
                </c:pt>
                <c:pt idx="16515" formatCode="General">
                  <c:v>11.114699999999999</c:v>
                </c:pt>
                <c:pt idx="16516" formatCode="General">
                  <c:v>11.115399999999999</c:v>
                </c:pt>
                <c:pt idx="16517" formatCode="General">
                  <c:v>11.116</c:v>
                </c:pt>
                <c:pt idx="16518" formatCode="General">
                  <c:v>11.1167</c:v>
                </c:pt>
                <c:pt idx="16519" formatCode="General">
                  <c:v>11.1174</c:v>
                </c:pt>
                <c:pt idx="16520" formatCode="General">
                  <c:v>11.118</c:v>
                </c:pt>
                <c:pt idx="16521" formatCode="General">
                  <c:v>11.1187</c:v>
                </c:pt>
                <c:pt idx="16522" formatCode="General">
                  <c:v>11.119400000000001</c:v>
                </c:pt>
                <c:pt idx="16523" formatCode="General">
                  <c:v>11.120100000000001</c:v>
                </c:pt>
                <c:pt idx="16524" formatCode="General">
                  <c:v>11.120699999999999</c:v>
                </c:pt>
                <c:pt idx="16525" formatCode="General">
                  <c:v>11.1214</c:v>
                </c:pt>
                <c:pt idx="16526" formatCode="General">
                  <c:v>11.1221</c:v>
                </c:pt>
                <c:pt idx="16527" formatCode="General">
                  <c:v>11.1228</c:v>
                </c:pt>
                <c:pt idx="16528" formatCode="General">
                  <c:v>11.1234</c:v>
                </c:pt>
                <c:pt idx="16529" formatCode="General">
                  <c:v>11.1241</c:v>
                </c:pt>
                <c:pt idx="16530" formatCode="General">
                  <c:v>11.1248</c:v>
                </c:pt>
                <c:pt idx="16531" formatCode="General">
                  <c:v>11.125400000000001</c:v>
                </c:pt>
                <c:pt idx="16532" formatCode="General">
                  <c:v>11.126099999999999</c:v>
                </c:pt>
                <c:pt idx="16533" formatCode="General">
                  <c:v>11.126799999999999</c:v>
                </c:pt>
                <c:pt idx="16534" formatCode="General">
                  <c:v>11.1275</c:v>
                </c:pt>
                <c:pt idx="16535" formatCode="General">
                  <c:v>11.1281</c:v>
                </c:pt>
                <c:pt idx="16536" formatCode="General">
                  <c:v>11.1288</c:v>
                </c:pt>
                <c:pt idx="16537" formatCode="General">
                  <c:v>11.1295</c:v>
                </c:pt>
                <c:pt idx="16538" formatCode="General">
                  <c:v>11.1302</c:v>
                </c:pt>
                <c:pt idx="16539" formatCode="General">
                  <c:v>11.130800000000001</c:v>
                </c:pt>
                <c:pt idx="16540" formatCode="General">
                  <c:v>11.131500000000001</c:v>
                </c:pt>
                <c:pt idx="16541" formatCode="General">
                  <c:v>11.132199999999999</c:v>
                </c:pt>
                <c:pt idx="16542" formatCode="General">
                  <c:v>11.132899999999999</c:v>
                </c:pt>
                <c:pt idx="16543" formatCode="General">
                  <c:v>11.1335</c:v>
                </c:pt>
                <c:pt idx="16544" formatCode="General">
                  <c:v>11.1342</c:v>
                </c:pt>
                <c:pt idx="16545" formatCode="General">
                  <c:v>11.1349</c:v>
                </c:pt>
                <c:pt idx="16546" formatCode="General">
                  <c:v>11.1355</c:v>
                </c:pt>
                <c:pt idx="16547" formatCode="General">
                  <c:v>11.136200000000001</c:v>
                </c:pt>
                <c:pt idx="16548" formatCode="General">
                  <c:v>11.136900000000001</c:v>
                </c:pt>
                <c:pt idx="16549" formatCode="General">
                  <c:v>11.137600000000001</c:v>
                </c:pt>
                <c:pt idx="16550" formatCode="General">
                  <c:v>11.138199999999999</c:v>
                </c:pt>
                <c:pt idx="16551" formatCode="General">
                  <c:v>11.1389</c:v>
                </c:pt>
                <c:pt idx="16552" formatCode="General">
                  <c:v>11.1396</c:v>
                </c:pt>
                <c:pt idx="16553" formatCode="General">
                  <c:v>11.1403</c:v>
                </c:pt>
                <c:pt idx="16554" formatCode="General">
                  <c:v>11.1409</c:v>
                </c:pt>
                <c:pt idx="16555" formatCode="General">
                  <c:v>11.1416</c:v>
                </c:pt>
                <c:pt idx="16556" formatCode="General">
                  <c:v>11.142300000000001</c:v>
                </c:pt>
                <c:pt idx="16557" formatCode="General">
                  <c:v>11.142899999999999</c:v>
                </c:pt>
                <c:pt idx="16558" formatCode="General">
                  <c:v>11.143599999999999</c:v>
                </c:pt>
                <c:pt idx="16559" formatCode="General">
                  <c:v>11.144299999999999</c:v>
                </c:pt>
                <c:pt idx="16560" formatCode="General">
                  <c:v>11.145</c:v>
                </c:pt>
                <c:pt idx="16561" formatCode="General">
                  <c:v>11.1456</c:v>
                </c:pt>
                <c:pt idx="16562" formatCode="General">
                  <c:v>11.1463</c:v>
                </c:pt>
                <c:pt idx="16563" formatCode="General">
                  <c:v>11.147</c:v>
                </c:pt>
                <c:pt idx="16564" formatCode="General">
                  <c:v>11.1477</c:v>
                </c:pt>
                <c:pt idx="16565" formatCode="General">
                  <c:v>11.148300000000001</c:v>
                </c:pt>
                <c:pt idx="16566" formatCode="General">
                  <c:v>11.148999999999999</c:v>
                </c:pt>
                <c:pt idx="16567" formatCode="General">
                  <c:v>11.149699999999999</c:v>
                </c:pt>
                <c:pt idx="16568" formatCode="General">
                  <c:v>11.1503</c:v>
                </c:pt>
                <c:pt idx="16569" formatCode="General">
                  <c:v>11.151</c:v>
                </c:pt>
                <c:pt idx="16570" formatCode="General">
                  <c:v>11.1517</c:v>
                </c:pt>
                <c:pt idx="16571" formatCode="General">
                  <c:v>11.1524</c:v>
                </c:pt>
                <c:pt idx="16572" formatCode="General">
                  <c:v>11.153</c:v>
                </c:pt>
                <c:pt idx="16573" formatCode="General">
                  <c:v>11.153700000000001</c:v>
                </c:pt>
                <c:pt idx="16574" formatCode="General">
                  <c:v>11.154400000000001</c:v>
                </c:pt>
                <c:pt idx="16575" formatCode="General">
                  <c:v>11.155099999999999</c:v>
                </c:pt>
                <c:pt idx="16576" formatCode="General">
                  <c:v>11.1557</c:v>
                </c:pt>
                <c:pt idx="16577" formatCode="General">
                  <c:v>11.1564</c:v>
                </c:pt>
                <c:pt idx="16578" formatCode="General">
                  <c:v>11.1571</c:v>
                </c:pt>
                <c:pt idx="16579" formatCode="General">
                  <c:v>11.1578</c:v>
                </c:pt>
                <c:pt idx="16580" formatCode="General">
                  <c:v>11.1584</c:v>
                </c:pt>
                <c:pt idx="16581" formatCode="General">
                  <c:v>11.1591</c:v>
                </c:pt>
                <c:pt idx="16582" formatCode="General">
                  <c:v>11.159800000000001</c:v>
                </c:pt>
                <c:pt idx="16583" formatCode="General">
                  <c:v>11.160399999999999</c:v>
                </c:pt>
                <c:pt idx="16584" formatCode="General">
                  <c:v>11.161099999999999</c:v>
                </c:pt>
                <c:pt idx="16585" formatCode="General">
                  <c:v>11.161799999999999</c:v>
                </c:pt>
                <c:pt idx="16586" formatCode="General">
                  <c:v>11.1625</c:v>
                </c:pt>
                <c:pt idx="16587" formatCode="General">
                  <c:v>11.1631</c:v>
                </c:pt>
                <c:pt idx="16588" formatCode="General">
                  <c:v>11.1638</c:v>
                </c:pt>
                <c:pt idx="16589" formatCode="General">
                  <c:v>11.1645</c:v>
                </c:pt>
                <c:pt idx="16590" formatCode="General">
                  <c:v>11.1652</c:v>
                </c:pt>
                <c:pt idx="16591" formatCode="General">
                  <c:v>11.165800000000001</c:v>
                </c:pt>
                <c:pt idx="16592" formatCode="General">
                  <c:v>11.166499999999999</c:v>
                </c:pt>
                <c:pt idx="16593" formatCode="General">
                  <c:v>11.167199999999999</c:v>
                </c:pt>
                <c:pt idx="16594" formatCode="General">
                  <c:v>11.1678</c:v>
                </c:pt>
                <c:pt idx="16595" formatCode="General">
                  <c:v>11.1685</c:v>
                </c:pt>
                <c:pt idx="16596" formatCode="General">
                  <c:v>11.1692</c:v>
                </c:pt>
                <c:pt idx="16597" formatCode="General">
                  <c:v>11.1699</c:v>
                </c:pt>
                <c:pt idx="16598" formatCode="General">
                  <c:v>11.170500000000001</c:v>
                </c:pt>
                <c:pt idx="16599" formatCode="General">
                  <c:v>11.171200000000001</c:v>
                </c:pt>
                <c:pt idx="16600" formatCode="General">
                  <c:v>11.171900000000001</c:v>
                </c:pt>
                <c:pt idx="16601" formatCode="General">
                  <c:v>11.172599999999999</c:v>
                </c:pt>
                <c:pt idx="16602" formatCode="General">
                  <c:v>11.1732</c:v>
                </c:pt>
                <c:pt idx="16603" formatCode="General">
                  <c:v>11.1739</c:v>
                </c:pt>
                <c:pt idx="16604" formatCode="General">
                  <c:v>11.1746</c:v>
                </c:pt>
                <c:pt idx="16605" formatCode="General">
                  <c:v>11.1753</c:v>
                </c:pt>
                <c:pt idx="16606" formatCode="General">
                  <c:v>11.1759</c:v>
                </c:pt>
                <c:pt idx="16607" formatCode="General">
                  <c:v>11.176600000000001</c:v>
                </c:pt>
                <c:pt idx="16608" formatCode="General">
                  <c:v>11.177300000000001</c:v>
                </c:pt>
                <c:pt idx="16609" formatCode="General">
                  <c:v>11.177899999999999</c:v>
                </c:pt>
                <c:pt idx="16610" formatCode="General">
                  <c:v>11.178599999999999</c:v>
                </c:pt>
                <c:pt idx="16611" formatCode="General">
                  <c:v>11.1793</c:v>
                </c:pt>
                <c:pt idx="16612" formatCode="General">
                  <c:v>11.18</c:v>
                </c:pt>
                <c:pt idx="16613" formatCode="General">
                  <c:v>11.1806</c:v>
                </c:pt>
                <c:pt idx="16614" formatCode="General">
                  <c:v>11.1813</c:v>
                </c:pt>
                <c:pt idx="16615" formatCode="General">
                  <c:v>11.182</c:v>
                </c:pt>
                <c:pt idx="16616" formatCode="General">
                  <c:v>11.182700000000001</c:v>
                </c:pt>
                <c:pt idx="16617" formatCode="General">
                  <c:v>11.183299999999999</c:v>
                </c:pt>
                <c:pt idx="16618" formatCode="General">
                  <c:v>11.183999999999999</c:v>
                </c:pt>
                <c:pt idx="16619" formatCode="General">
                  <c:v>11.184699999999999</c:v>
                </c:pt>
                <c:pt idx="16620" formatCode="General">
                  <c:v>11.1853</c:v>
                </c:pt>
                <c:pt idx="16621" formatCode="General">
                  <c:v>11.186</c:v>
                </c:pt>
                <c:pt idx="16622" formatCode="General">
                  <c:v>11.1867</c:v>
                </c:pt>
                <c:pt idx="16623" formatCode="General">
                  <c:v>11.1874</c:v>
                </c:pt>
                <c:pt idx="16624" formatCode="General">
                  <c:v>11.188000000000001</c:v>
                </c:pt>
                <c:pt idx="16625" formatCode="General">
                  <c:v>11.188700000000001</c:v>
                </c:pt>
                <c:pt idx="16626" formatCode="General">
                  <c:v>11.189399999999999</c:v>
                </c:pt>
                <c:pt idx="16627" formatCode="General">
                  <c:v>11.190099999999999</c:v>
                </c:pt>
                <c:pt idx="16628" formatCode="General">
                  <c:v>11.1907</c:v>
                </c:pt>
                <c:pt idx="16629" formatCode="General">
                  <c:v>11.1914</c:v>
                </c:pt>
                <c:pt idx="16630" formatCode="General">
                  <c:v>11.1921</c:v>
                </c:pt>
                <c:pt idx="16631" formatCode="General">
                  <c:v>11.1927</c:v>
                </c:pt>
                <c:pt idx="16632" formatCode="General">
                  <c:v>11.1934</c:v>
                </c:pt>
                <c:pt idx="16633" formatCode="General">
                  <c:v>11.194100000000001</c:v>
                </c:pt>
                <c:pt idx="16634" formatCode="General">
                  <c:v>11.194800000000001</c:v>
                </c:pt>
                <c:pt idx="16635" formatCode="General">
                  <c:v>11.195399999999999</c:v>
                </c:pt>
                <c:pt idx="16636" formatCode="General">
                  <c:v>11.196099999999999</c:v>
                </c:pt>
                <c:pt idx="16637" formatCode="General">
                  <c:v>11.1968</c:v>
                </c:pt>
                <c:pt idx="16638" formatCode="General">
                  <c:v>11.1975</c:v>
                </c:pt>
                <c:pt idx="16639" formatCode="General">
                  <c:v>11.1981</c:v>
                </c:pt>
                <c:pt idx="16640" formatCode="General">
                  <c:v>11.1988</c:v>
                </c:pt>
                <c:pt idx="16641" formatCode="General">
                  <c:v>11.1995</c:v>
                </c:pt>
                <c:pt idx="16642" formatCode="General">
                  <c:v>11.200200000000001</c:v>
                </c:pt>
                <c:pt idx="16643" formatCode="General">
                  <c:v>11.200799999999999</c:v>
                </c:pt>
                <c:pt idx="16644" formatCode="General">
                  <c:v>11.201499999999999</c:v>
                </c:pt>
                <c:pt idx="16645" formatCode="General">
                  <c:v>11.202199999999999</c:v>
                </c:pt>
                <c:pt idx="16646" formatCode="General">
                  <c:v>11.2028</c:v>
                </c:pt>
                <c:pt idx="16647" formatCode="General">
                  <c:v>11.2035</c:v>
                </c:pt>
                <c:pt idx="16648" formatCode="General">
                  <c:v>11.2042</c:v>
                </c:pt>
                <c:pt idx="16649" formatCode="General">
                  <c:v>11.2049</c:v>
                </c:pt>
                <c:pt idx="16650" formatCode="General">
                  <c:v>11.205500000000001</c:v>
                </c:pt>
                <c:pt idx="16651" formatCode="General">
                  <c:v>11.206200000000001</c:v>
                </c:pt>
                <c:pt idx="16652" formatCode="General">
                  <c:v>11.206899999999999</c:v>
                </c:pt>
                <c:pt idx="16653" formatCode="General">
                  <c:v>11.207599999999999</c:v>
                </c:pt>
                <c:pt idx="16654" formatCode="General">
                  <c:v>11.2082</c:v>
                </c:pt>
                <c:pt idx="16655" formatCode="General">
                  <c:v>11.2089</c:v>
                </c:pt>
                <c:pt idx="16656" formatCode="General">
                  <c:v>11.2096</c:v>
                </c:pt>
                <c:pt idx="16657" formatCode="General">
                  <c:v>11.2102</c:v>
                </c:pt>
                <c:pt idx="16658" formatCode="General">
                  <c:v>11.210900000000001</c:v>
                </c:pt>
                <c:pt idx="16659" formatCode="General">
                  <c:v>11.211600000000001</c:v>
                </c:pt>
                <c:pt idx="16660" formatCode="General">
                  <c:v>11.212300000000001</c:v>
                </c:pt>
                <c:pt idx="16661" formatCode="General">
                  <c:v>11.212899999999999</c:v>
                </c:pt>
                <c:pt idx="16662" formatCode="General">
                  <c:v>11.2136</c:v>
                </c:pt>
                <c:pt idx="16663" formatCode="General">
                  <c:v>11.2143</c:v>
                </c:pt>
                <c:pt idx="16664" formatCode="General">
                  <c:v>11.215</c:v>
                </c:pt>
                <c:pt idx="16665" formatCode="General">
                  <c:v>11.2156</c:v>
                </c:pt>
                <c:pt idx="16666" formatCode="General">
                  <c:v>11.2163</c:v>
                </c:pt>
                <c:pt idx="16667" formatCode="General">
                  <c:v>11.217000000000001</c:v>
                </c:pt>
                <c:pt idx="16668" formatCode="General">
                  <c:v>11.217599999999999</c:v>
                </c:pt>
                <c:pt idx="16669" formatCode="General">
                  <c:v>11.218299999999999</c:v>
                </c:pt>
                <c:pt idx="16670" formatCode="General">
                  <c:v>11.218999999999999</c:v>
                </c:pt>
                <c:pt idx="16671" formatCode="General">
                  <c:v>11.2197</c:v>
                </c:pt>
                <c:pt idx="16672" formatCode="General">
                  <c:v>11.2203</c:v>
                </c:pt>
                <c:pt idx="16673" formatCode="General">
                  <c:v>11.221</c:v>
                </c:pt>
                <c:pt idx="16674" formatCode="General">
                  <c:v>11.2217</c:v>
                </c:pt>
                <c:pt idx="16675" formatCode="General">
                  <c:v>11.2224</c:v>
                </c:pt>
                <c:pt idx="16676" formatCode="General">
                  <c:v>11.223000000000001</c:v>
                </c:pt>
                <c:pt idx="16677" formatCode="General">
                  <c:v>11.223699999999999</c:v>
                </c:pt>
                <c:pt idx="16678" formatCode="General">
                  <c:v>11.224399999999999</c:v>
                </c:pt>
                <c:pt idx="16679" formatCode="General">
                  <c:v>11.225099999999999</c:v>
                </c:pt>
                <c:pt idx="16680" formatCode="General">
                  <c:v>11.2257</c:v>
                </c:pt>
                <c:pt idx="16681" formatCode="General">
                  <c:v>11.2264</c:v>
                </c:pt>
                <c:pt idx="16682" formatCode="General">
                  <c:v>11.2271</c:v>
                </c:pt>
                <c:pt idx="16683" formatCode="General">
                  <c:v>11.2277</c:v>
                </c:pt>
                <c:pt idx="16684" formatCode="General">
                  <c:v>11.228400000000001</c:v>
                </c:pt>
                <c:pt idx="16685" formatCode="General">
                  <c:v>11.229100000000001</c:v>
                </c:pt>
                <c:pt idx="16686" formatCode="General">
                  <c:v>11.229799999999999</c:v>
                </c:pt>
                <c:pt idx="16687" formatCode="General">
                  <c:v>11.230399999999999</c:v>
                </c:pt>
                <c:pt idx="16688" formatCode="General">
                  <c:v>11.2311</c:v>
                </c:pt>
                <c:pt idx="16689" formatCode="General">
                  <c:v>11.2318</c:v>
                </c:pt>
                <c:pt idx="16690" formatCode="General">
                  <c:v>11.2325</c:v>
                </c:pt>
                <c:pt idx="16691" formatCode="General">
                  <c:v>11.2331</c:v>
                </c:pt>
                <c:pt idx="16692" formatCode="General">
                  <c:v>11.2338</c:v>
                </c:pt>
                <c:pt idx="16693" formatCode="General">
                  <c:v>11.234500000000001</c:v>
                </c:pt>
                <c:pt idx="16694" formatCode="General">
                  <c:v>11.235099999999999</c:v>
                </c:pt>
                <c:pt idx="16695" formatCode="General">
                  <c:v>11.235799999999999</c:v>
                </c:pt>
                <c:pt idx="16696" formatCode="General">
                  <c:v>11.236499999999999</c:v>
                </c:pt>
                <c:pt idx="16697" formatCode="General">
                  <c:v>11.2372</c:v>
                </c:pt>
                <c:pt idx="16698" formatCode="General">
                  <c:v>11.2378</c:v>
                </c:pt>
                <c:pt idx="16699" formatCode="General">
                  <c:v>11.2385</c:v>
                </c:pt>
                <c:pt idx="16700" formatCode="General">
                  <c:v>11.2392</c:v>
                </c:pt>
                <c:pt idx="16701" formatCode="General">
                  <c:v>11.2399</c:v>
                </c:pt>
                <c:pt idx="16702" formatCode="General">
                  <c:v>11.240500000000001</c:v>
                </c:pt>
                <c:pt idx="16703" formatCode="General">
                  <c:v>11.241199999999999</c:v>
                </c:pt>
                <c:pt idx="16704" formatCode="General">
                  <c:v>11.241899999999999</c:v>
                </c:pt>
                <c:pt idx="16705" formatCode="General">
                  <c:v>11.242599999999999</c:v>
                </c:pt>
                <c:pt idx="16706" formatCode="General">
                  <c:v>11.2432</c:v>
                </c:pt>
                <c:pt idx="16707" formatCode="General">
                  <c:v>11.2439</c:v>
                </c:pt>
                <c:pt idx="16708" formatCode="General">
                  <c:v>11.2446</c:v>
                </c:pt>
                <c:pt idx="16709" formatCode="General">
                  <c:v>11.245200000000001</c:v>
                </c:pt>
                <c:pt idx="16710" formatCode="General">
                  <c:v>11.245900000000001</c:v>
                </c:pt>
                <c:pt idx="16711" formatCode="General">
                  <c:v>11.246600000000001</c:v>
                </c:pt>
                <c:pt idx="16712" formatCode="General">
                  <c:v>11.247299999999999</c:v>
                </c:pt>
                <c:pt idx="16713" formatCode="General">
                  <c:v>11.2479</c:v>
                </c:pt>
                <c:pt idx="16714" formatCode="General">
                  <c:v>11.2486</c:v>
                </c:pt>
                <c:pt idx="16715" formatCode="General">
                  <c:v>11.2493</c:v>
                </c:pt>
                <c:pt idx="16716" formatCode="General">
                  <c:v>11.25</c:v>
                </c:pt>
                <c:pt idx="16717" formatCode="General">
                  <c:v>11.2506</c:v>
                </c:pt>
                <c:pt idx="16718" formatCode="General">
                  <c:v>11.251300000000001</c:v>
                </c:pt>
                <c:pt idx="16719" formatCode="General">
                  <c:v>11.252000000000001</c:v>
                </c:pt>
                <c:pt idx="16720" formatCode="General">
                  <c:v>11.252599999999999</c:v>
                </c:pt>
                <c:pt idx="16721" formatCode="General">
                  <c:v>11.253299999999999</c:v>
                </c:pt>
                <c:pt idx="16722" formatCode="General">
                  <c:v>11.254</c:v>
                </c:pt>
                <c:pt idx="16723" formatCode="General">
                  <c:v>11.2547</c:v>
                </c:pt>
                <c:pt idx="16724" formatCode="General">
                  <c:v>11.2553</c:v>
                </c:pt>
                <c:pt idx="16725" formatCode="General">
                  <c:v>11.256</c:v>
                </c:pt>
                <c:pt idx="16726" formatCode="General">
                  <c:v>11.2567</c:v>
                </c:pt>
                <c:pt idx="16727" formatCode="General">
                  <c:v>11.257400000000001</c:v>
                </c:pt>
                <c:pt idx="16728" formatCode="General">
                  <c:v>11.257999999999999</c:v>
                </c:pt>
                <c:pt idx="16729" formatCode="General">
                  <c:v>11.258699999999999</c:v>
                </c:pt>
                <c:pt idx="16730" formatCode="General">
                  <c:v>11.259399999999999</c:v>
                </c:pt>
                <c:pt idx="16731" formatCode="General">
                  <c:v>11.26</c:v>
                </c:pt>
                <c:pt idx="16732" formatCode="General">
                  <c:v>11.2607</c:v>
                </c:pt>
                <c:pt idx="16733" formatCode="General">
                  <c:v>11.2614</c:v>
                </c:pt>
                <c:pt idx="16734" formatCode="General">
                  <c:v>11.2621</c:v>
                </c:pt>
                <c:pt idx="16735" formatCode="General">
                  <c:v>11.262700000000001</c:v>
                </c:pt>
                <c:pt idx="16736" formatCode="General">
                  <c:v>11.263400000000001</c:v>
                </c:pt>
                <c:pt idx="16737" formatCode="General">
                  <c:v>11.264099999999999</c:v>
                </c:pt>
                <c:pt idx="16738" formatCode="General">
                  <c:v>11.264799999999999</c:v>
                </c:pt>
                <c:pt idx="16739" formatCode="General">
                  <c:v>11.2654</c:v>
                </c:pt>
                <c:pt idx="16740" formatCode="General">
                  <c:v>11.2661</c:v>
                </c:pt>
                <c:pt idx="16741" formatCode="General">
                  <c:v>11.2668</c:v>
                </c:pt>
                <c:pt idx="16742" formatCode="General">
                  <c:v>11.2675</c:v>
                </c:pt>
                <c:pt idx="16743" formatCode="General">
                  <c:v>11.2681</c:v>
                </c:pt>
                <c:pt idx="16744" formatCode="General">
                  <c:v>11.268800000000001</c:v>
                </c:pt>
                <c:pt idx="16745" formatCode="General">
                  <c:v>11.269500000000001</c:v>
                </c:pt>
                <c:pt idx="16746" formatCode="General">
                  <c:v>11.270099999999999</c:v>
                </c:pt>
                <c:pt idx="16747" formatCode="General">
                  <c:v>11.270799999999999</c:v>
                </c:pt>
                <c:pt idx="16748" formatCode="General">
                  <c:v>11.2715</c:v>
                </c:pt>
                <c:pt idx="16749" formatCode="General">
                  <c:v>11.2722</c:v>
                </c:pt>
                <c:pt idx="16750" formatCode="General">
                  <c:v>11.2728</c:v>
                </c:pt>
                <c:pt idx="16751" formatCode="General">
                  <c:v>11.2735</c:v>
                </c:pt>
                <c:pt idx="16752" formatCode="General">
                  <c:v>11.2742</c:v>
                </c:pt>
                <c:pt idx="16753" formatCode="General">
                  <c:v>11.274900000000001</c:v>
                </c:pt>
                <c:pt idx="16754" formatCode="General">
                  <c:v>11.275499999999999</c:v>
                </c:pt>
                <c:pt idx="16755" formatCode="General">
                  <c:v>11.276199999999999</c:v>
                </c:pt>
                <c:pt idx="16756" formatCode="General">
                  <c:v>11.276899999999999</c:v>
                </c:pt>
                <c:pt idx="16757" formatCode="General">
                  <c:v>11.2775</c:v>
                </c:pt>
                <c:pt idx="16758" formatCode="General">
                  <c:v>11.2782</c:v>
                </c:pt>
                <c:pt idx="16759" formatCode="General">
                  <c:v>11.2789</c:v>
                </c:pt>
                <c:pt idx="16760" formatCode="General">
                  <c:v>11.2796</c:v>
                </c:pt>
                <c:pt idx="16761" formatCode="General">
                  <c:v>11.280200000000001</c:v>
                </c:pt>
                <c:pt idx="16762" formatCode="General">
                  <c:v>11.280900000000001</c:v>
                </c:pt>
                <c:pt idx="16763" formatCode="General">
                  <c:v>11.281599999999999</c:v>
                </c:pt>
                <c:pt idx="16764" formatCode="General">
                  <c:v>11.282299999999999</c:v>
                </c:pt>
                <c:pt idx="16765" formatCode="General">
                  <c:v>11.2829</c:v>
                </c:pt>
                <c:pt idx="16766" formatCode="General">
                  <c:v>11.2836</c:v>
                </c:pt>
                <c:pt idx="16767" formatCode="General">
                  <c:v>11.2843</c:v>
                </c:pt>
                <c:pt idx="16768" formatCode="General">
                  <c:v>11.285</c:v>
                </c:pt>
                <c:pt idx="16769" formatCode="General">
                  <c:v>11.285600000000001</c:v>
                </c:pt>
                <c:pt idx="16770" formatCode="General">
                  <c:v>11.286300000000001</c:v>
                </c:pt>
                <c:pt idx="16771" formatCode="General">
                  <c:v>11.287000000000001</c:v>
                </c:pt>
                <c:pt idx="16772" formatCode="General">
                  <c:v>11.287599999999999</c:v>
                </c:pt>
                <c:pt idx="16773" formatCode="General">
                  <c:v>11.2883</c:v>
                </c:pt>
                <c:pt idx="16774" formatCode="General">
                  <c:v>11.289</c:v>
                </c:pt>
                <c:pt idx="16775" formatCode="General">
                  <c:v>11.2897</c:v>
                </c:pt>
                <c:pt idx="16776" formatCode="General">
                  <c:v>11.2903</c:v>
                </c:pt>
                <c:pt idx="16777" formatCode="General">
                  <c:v>11.291</c:v>
                </c:pt>
                <c:pt idx="16778" formatCode="General">
                  <c:v>11.291700000000001</c:v>
                </c:pt>
                <c:pt idx="16779" formatCode="General">
                  <c:v>11.292400000000001</c:v>
                </c:pt>
                <c:pt idx="16780" formatCode="General">
                  <c:v>11.292999999999999</c:v>
                </c:pt>
                <c:pt idx="16781" formatCode="General">
                  <c:v>11.293699999999999</c:v>
                </c:pt>
                <c:pt idx="16782" formatCode="General">
                  <c:v>11.2944</c:v>
                </c:pt>
                <c:pt idx="16783" formatCode="General">
                  <c:v>11.295</c:v>
                </c:pt>
                <c:pt idx="16784" formatCode="General">
                  <c:v>11.2957</c:v>
                </c:pt>
                <c:pt idx="16785" formatCode="General">
                  <c:v>11.2964</c:v>
                </c:pt>
                <c:pt idx="16786" formatCode="General">
                  <c:v>11.2971</c:v>
                </c:pt>
                <c:pt idx="16787" formatCode="General">
                  <c:v>11.297700000000001</c:v>
                </c:pt>
                <c:pt idx="16788" formatCode="General">
                  <c:v>11.298400000000001</c:v>
                </c:pt>
                <c:pt idx="16789" formatCode="General">
                  <c:v>11.299099999999999</c:v>
                </c:pt>
                <c:pt idx="16790" formatCode="General">
                  <c:v>11.299799999999999</c:v>
                </c:pt>
                <c:pt idx="16791" formatCode="General">
                  <c:v>11.3004</c:v>
                </c:pt>
                <c:pt idx="16792" formatCode="General">
                  <c:v>11.3011</c:v>
                </c:pt>
                <c:pt idx="16793" formatCode="General">
                  <c:v>11.3018</c:v>
                </c:pt>
                <c:pt idx="16794" formatCode="General">
                  <c:v>11.3024</c:v>
                </c:pt>
                <c:pt idx="16795" formatCode="General">
                  <c:v>11.303100000000001</c:v>
                </c:pt>
                <c:pt idx="16796" formatCode="General">
                  <c:v>11.303800000000001</c:v>
                </c:pt>
                <c:pt idx="16797" formatCode="General">
                  <c:v>11.304500000000001</c:v>
                </c:pt>
                <c:pt idx="16798" formatCode="General">
                  <c:v>11.305099999999999</c:v>
                </c:pt>
                <c:pt idx="16799" formatCode="General">
                  <c:v>11.3058</c:v>
                </c:pt>
                <c:pt idx="16800" formatCode="General">
                  <c:v>11.3065</c:v>
                </c:pt>
                <c:pt idx="16801" formatCode="General">
                  <c:v>11.3072</c:v>
                </c:pt>
                <c:pt idx="16802" formatCode="General">
                  <c:v>11.3078</c:v>
                </c:pt>
                <c:pt idx="16803" formatCode="General">
                  <c:v>11.3085</c:v>
                </c:pt>
                <c:pt idx="16804" formatCode="General">
                  <c:v>11.309200000000001</c:v>
                </c:pt>
                <c:pt idx="16805" formatCode="General">
                  <c:v>11.309900000000001</c:v>
                </c:pt>
                <c:pt idx="16806" formatCode="General">
                  <c:v>11.310499999999999</c:v>
                </c:pt>
                <c:pt idx="16807" formatCode="General">
                  <c:v>11.311199999999999</c:v>
                </c:pt>
                <c:pt idx="16808" formatCode="General">
                  <c:v>11.3119</c:v>
                </c:pt>
                <c:pt idx="16809" formatCode="General">
                  <c:v>11.3125</c:v>
                </c:pt>
                <c:pt idx="16810" formatCode="General">
                  <c:v>11.3132</c:v>
                </c:pt>
                <c:pt idx="16811" formatCode="General">
                  <c:v>11.3139</c:v>
                </c:pt>
                <c:pt idx="16812" formatCode="General">
                  <c:v>11.3146</c:v>
                </c:pt>
                <c:pt idx="16813" formatCode="General">
                  <c:v>11.315200000000001</c:v>
                </c:pt>
                <c:pt idx="16814" formatCode="General">
                  <c:v>11.315899999999999</c:v>
                </c:pt>
                <c:pt idx="16815" formatCode="General">
                  <c:v>11.316599999999999</c:v>
                </c:pt>
                <c:pt idx="16816" formatCode="General">
                  <c:v>11.317299999999999</c:v>
                </c:pt>
                <c:pt idx="16817" formatCode="General">
                  <c:v>11.3179</c:v>
                </c:pt>
                <c:pt idx="16818" formatCode="General">
                  <c:v>11.3186</c:v>
                </c:pt>
                <c:pt idx="16819" formatCode="General">
                  <c:v>11.3193</c:v>
                </c:pt>
                <c:pt idx="16820" formatCode="General">
                  <c:v>11.319900000000001</c:v>
                </c:pt>
                <c:pt idx="16821" formatCode="General">
                  <c:v>11.320600000000001</c:v>
                </c:pt>
                <c:pt idx="16822" formatCode="General">
                  <c:v>11.321300000000001</c:v>
                </c:pt>
                <c:pt idx="16823" formatCode="General">
                  <c:v>11.321999999999999</c:v>
                </c:pt>
                <c:pt idx="16824" formatCode="General">
                  <c:v>11.3226</c:v>
                </c:pt>
                <c:pt idx="16825" formatCode="General">
                  <c:v>11.3233</c:v>
                </c:pt>
                <c:pt idx="16826" formatCode="General">
                  <c:v>11.324</c:v>
                </c:pt>
                <c:pt idx="16827" formatCode="General">
                  <c:v>11.3247</c:v>
                </c:pt>
                <c:pt idx="16828" formatCode="General">
                  <c:v>11.3253</c:v>
                </c:pt>
                <c:pt idx="16829" formatCode="General">
                  <c:v>11.326000000000001</c:v>
                </c:pt>
                <c:pt idx="16830" formatCode="General">
                  <c:v>11.326700000000001</c:v>
                </c:pt>
                <c:pt idx="16831" formatCode="General">
                  <c:v>11.327299999999999</c:v>
                </c:pt>
                <c:pt idx="16832" formatCode="General">
                  <c:v>11.327999999999999</c:v>
                </c:pt>
                <c:pt idx="16833" formatCode="General">
                  <c:v>11.3287</c:v>
                </c:pt>
                <c:pt idx="16834" formatCode="General">
                  <c:v>11.3294</c:v>
                </c:pt>
                <c:pt idx="16835" formatCode="General">
                  <c:v>11.33</c:v>
                </c:pt>
                <c:pt idx="16836" formatCode="General">
                  <c:v>11.3307</c:v>
                </c:pt>
                <c:pt idx="16837" formatCode="General">
                  <c:v>11.3314</c:v>
                </c:pt>
                <c:pt idx="16838" formatCode="General">
                  <c:v>11.332100000000001</c:v>
                </c:pt>
                <c:pt idx="16839" formatCode="General">
                  <c:v>11.332700000000001</c:v>
                </c:pt>
                <c:pt idx="16840" formatCode="General">
                  <c:v>11.333399999999999</c:v>
                </c:pt>
                <c:pt idx="16841" formatCode="General">
                  <c:v>11.334099999999999</c:v>
                </c:pt>
                <c:pt idx="16842" formatCode="General">
                  <c:v>11.3348</c:v>
                </c:pt>
                <c:pt idx="16843" formatCode="General">
                  <c:v>11.3354</c:v>
                </c:pt>
                <c:pt idx="16844" formatCode="General">
                  <c:v>11.3361</c:v>
                </c:pt>
                <c:pt idx="16845" formatCode="General">
                  <c:v>11.3368</c:v>
                </c:pt>
                <c:pt idx="16846" formatCode="General">
                  <c:v>11.337400000000001</c:v>
                </c:pt>
                <c:pt idx="16847" formatCode="General">
                  <c:v>11.338100000000001</c:v>
                </c:pt>
                <c:pt idx="16848" formatCode="General">
                  <c:v>11.338800000000001</c:v>
                </c:pt>
                <c:pt idx="16849" formatCode="General">
                  <c:v>11.339499999999999</c:v>
                </c:pt>
                <c:pt idx="16850" formatCode="General">
                  <c:v>11.3401</c:v>
                </c:pt>
                <c:pt idx="16851" formatCode="General">
                  <c:v>11.3408</c:v>
                </c:pt>
                <c:pt idx="16852" formatCode="General">
                  <c:v>11.3415</c:v>
                </c:pt>
                <c:pt idx="16853" formatCode="General">
                  <c:v>11.3422</c:v>
                </c:pt>
                <c:pt idx="16854" formatCode="General">
                  <c:v>11.3428</c:v>
                </c:pt>
                <c:pt idx="16855" formatCode="General">
                  <c:v>11.343500000000001</c:v>
                </c:pt>
                <c:pt idx="16856" formatCode="General">
                  <c:v>11.344200000000001</c:v>
                </c:pt>
                <c:pt idx="16857" formatCode="General">
                  <c:v>11.344799999999999</c:v>
                </c:pt>
                <c:pt idx="16858" formatCode="General">
                  <c:v>11.345499999999999</c:v>
                </c:pt>
                <c:pt idx="16859" formatCode="General">
                  <c:v>11.3462</c:v>
                </c:pt>
                <c:pt idx="16860" formatCode="General">
                  <c:v>11.3469</c:v>
                </c:pt>
                <c:pt idx="16861" formatCode="General">
                  <c:v>11.3475</c:v>
                </c:pt>
                <c:pt idx="16862" formatCode="General">
                  <c:v>11.3482</c:v>
                </c:pt>
                <c:pt idx="16863" formatCode="General">
                  <c:v>11.3489</c:v>
                </c:pt>
                <c:pt idx="16864" formatCode="General">
                  <c:v>11.349600000000001</c:v>
                </c:pt>
                <c:pt idx="16865" formatCode="General">
                  <c:v>11.350199999999999</c:v>
                </c:pt>
                <c:pt idx="16866" formatCode="General">
                  <c:v>11.350899999999999</c:v>
                </c:pt>
                <c:pt idx="16867" formatCode="General">
                  <c:v>11.351599999999999</c:v>
                </c:pt>
                <c:pt idx="16868" formatCode="General">
                  <c:v>11.3523</c:v>
                </c:pt>
                <c:pt idx="16869" formatCode="General">
                  <c:v>11.3529</c:v>
                </c:pt>
                <c:pt idx="16870" formatCode="General">
                  <c:v>11.3536</c:v>
                </c:pt>
                <c:pt idx="16871" formatCode="General">
                  <c:v>11.3543</c:v>
                </c:pt>
                <c:pt idx="16872" formatCode="General">
                  <c:v>11.354900000000001</c:v>
                </c:pt>
                <c:pt idx="16873" formatCode="General">
                  <c:v>11.355600000000001</c:v>
                </c:pt>
                <c:pt idx="16874" formatCode="General">
                  <c:v>11.356299999999999</c:v>
                </c:pt>
                <c:pt idx="16875" formatCode="General">
                  <c:v>11.356999999999999</c:v>
                </c:pt>
                <c:pt idx="16876" formatCode="General">
                  <c:v>11.3576</c:v>
                </c:pt>
                <c:pt idx="16877" formatCode="General">
                  <c:v>11.3583</c:v>
                </c:pt>
                <c:pt idx="16878" formatCode="General">
                  <c:v>11.359</c:v>
                </c:pt>
                <c:pt idx="16879" formatCode="General">
                  <c:v>11.3597</c:v>
                </c:pt>
                <c:pt idx="16880" formatCode="General">
                  <c:v>11.360300000000001</c:v>
                </c:pt>
                <c:pt idx="16881" formatCode="General">
                  <c:v>11.361000000000001</c:v>
                </c:pt>
                <c:pt idx="16882" formatCode="General">
                  <c:v>11.361700000000001</c:v>
                </c:pt>
                <c:pt idx="16883" formatCode="General">
                  <c:v>11.362299999999999</c:v>
                </c:pt>
                <c:pt idx="16884" formatCode="General">
                  <c:v>11.363</c:v>
                </c:pt>
                <c:pt idx="16885" formatCode="General">
                  <c:v>11.3637</c:v>
                </c:pt>
                <c:pt idx="16886" formatCode="General">
                  <c:v>11.3644</c:v>
                </c:pt>
                <c:pt idx="16887" formatCode="General">
                  <c:v>11.365</c:v>
                </c:pt>
                <c:pt idx="16888" formatCode="General">
                  <c:v>11.3657</c:v>
                </c:pt>
                <c:pt idx="16889" formatCode="General">
                  <c:v>11.366400000000001</c:v>
                </c:pt>
                <c:pt idx="16890" formatCode="General">
                  <c:v>11.367100000000001</c:v>
                </c:pt>
                <c:pt idx="16891" formatCode="General">
                  <c:v>11.367699999999999</c:v>
                </c:pt>
                <c:pt idx="16892" formatCode="General">
                  <c:v>11.368399999999999</c:v>
                </c:pt>
                <c:pt idx="16893" formatCode="General">
                  <c:v>11.3691</c:v>
                </c:pt>
                <c:pt idx="16894" formatCode="General">
                  <c:v>11.3697</c:v>
                </c:pt>
                <c:pt idx="16895" formatCode="General">
                  <c:v>11.3704</c:v>
                </c:pt>
                <c:pt idx="16896" formatCode="General">
                  <c:v>11.3711</c:v>
                </c:pt>
                <c:pt idx="16897" formatCode="General">
                  <c:v>11.3718</c:v>
                </c:pt>
                <c:pt idx="16898" formatCode="General">
                  <c:v>11.372400000000001</c:v>
                </c:pt>
                <c:pt idx="16899" formatCode="General">
                  <c:v>11.373100000000001</c:v>
                </c:pt>
                <c:pt idx="16900" formatCode="General">
                  <c:v>11.373799999999999</c:v>
                </c:pt>
                <c:pt idx="16901" formatCode="General">
                  <c:v>11.374499999999999</c:v>
                </c:pt>
                <c:pt idx="16902" formatCode="General">
                  <c:v>11.3751</c:v>
                </c:pt>
                <c:pt idx="16903" formatCode="General">
                  <c:v>11.3758</c:v>
                </c:pt>
                <c:pt idx="16904" formatCode="General">
                  <c:v>11.3765</c:v>
                </c:pt>
                <c:pt idx="16905" formatCode="General">
                  <c:v>11.3772</c:v>
                </c:pt>
                <c:pt idx="16906" formatCode="General">
                  <c:v>11.377800000000001</c:v>
                </c:pt>
                <c:pt idx="16907" formatCode="General">
                  <c:v>11.378500000000001</c:v>
                </c:pt>
                <c:pt idx="16908" formatCode="General">
                  <c:v>11.379200000000001</c:v>
                </c:pt>
                <c:pt idx="16909" formatCode="General">
                  <c:v>11.379799999999999</c:v>
                </c:pt>
                <c:pt idx="16910" formatCode="General">
                  <c:v>11.3805</c:v>
                </c:pt>
                <c:pt idx="16911" formatCode="General">
                  <c:v>11.3812</c:v>
                </c:pt>
                <c:pt idx="16912" formatCode="General">
                  <c:v>11.3819</c:v>
                </c:pt>
                <c:pt idx="16913" formatCode="General">
                  <c:v>11.3825</c:v>
                </c:pt>
                <c:pt idx="16914" formatCode="General">
                  <c:v>11.3832</c:v>
                </c:pt>
                <c:pt idx="16915" formatCode="General">
                  <c:v>11.383900000000001</c:v>
                </c:pt>
                <c:pt idx="16916" formatCode="General">
                  <c:v>11.384600000000001</c:v>
                </c:pt>
                <c:pt idx="16917" formatCode="General">
                  <c:v>11.385199999999999</c:v>
                </c:pt>
                <c:pt idx="16918" formatCode="General">
                  <c:v>11.385899999999999</c:v>
                </c:pt>
                <c:pt idx="16919" formatCode="General">
                  <c:v>11.3866</c:v>
                </c:pt>
                <c:pt idx="16920" formatCode="General">
                  <c:v>11.3872</c:v>
                </c:pt>
                <c:pt idx="16921" formatCode="General">
                  <c:v>11.3879</c:v>
                </c:pt>
                <c:pt idx="16922" formatCode="General">
                  <c:v>11.3886</c:v>
                </c:pt>
                <c:pt idx="16923" formatCode="General">
                  <c:v>11.3893</c:v>
                </c:pt>
                <c:pt idx="16924" formatCode="General">
                  <c:v>11.389900000000001</c:v>
                </c:pt>
                <c:pt idx="16925" formatCode="General">
                  <c:v>11.390599999999999</c:v>
                </c:pt>
                <c:pt idx="16926" formatCode="General">
                  <c:v>11.391299999999999</c:v>
                </c:pt>
                <c:pt idx="16927" formatCode="General">
                  <c:v>11.391999999999999</c:v>
                </c:pt>
                <c:pt idx="16928" formatCode="General">
                  <c:v>11.3926</c:v>
                </c:pt>
                <c:pt idx="16929" formatCode="General">
                  <c:v>11.3933</c:v>
                </c:pt>
                <c:pt idx="16930" formatCode="General">
                  <c:v>11.394</c:v>
                </c:pt>
                <c:pt idx="16931" formatCode="General">
                  <c:v>11.3947</c:v>
                </c:pt>
                <c:pt idx="16932" formatCode="General">
                  <c:v>11.395300000000001</c:v>
                </c:pt>
                <c:pt idx="16933" formatCode="General">
                  <c:v>11.396000000000001</c:v>
                </c:pt>
                <c:pt idx="16934" formatCode="General">
                  <c:v>11.396699999999999</c:v>
                </c:pt>
                <c:pt idx="16935" formatCode="General">
                  <c:v>11.3973</c:v>
                </c:pt>
                <c:pt idx="16936" formatCode="General">
                  <c:v>11.398</c:v>
                </c:pt>
                <c:pt idx="16937" formatCode="General">
                  <c:v>11.3987</c:v>
                </c:pt>
                <c:pt idx="16938" formatCode="General">
                  <c:v>11.3994</c:v>
                </c:pt>
                <c:pt idx="16939" formatCode="General">
                  <c:v>11.4</c:v>
                </c:pt>
                <c:pt idx="16940" formatCode="General">
                  <c:v>11.400700000000001</c:v>
                </c:pt>
                <c:pt idx="16941" formatCode="General">
                  <c:v>11.401400000000001</c:v>
                </c:pt>
                <c:pt idx="16942" formatCode="General">
                  <c:v>11.402100000000001</c:v>
                </c:pt>
                <c:pt idx="16943" formatCode="General">
                  <c:v>11.402699999999999</c:v>
                </c:pt>
                <c:pt idx="16944" formatCode="General">
                  <c:v>11.4034</c:v>
                </c:pt>
                <c:pt idx="16945" formatCode="General">
                  <c:v>11.4041</c:v>
                </c:pt>
                <c:pt idx="16946" formatCode="General">
                  <c:v>11.4047</c:v>
                </c:pt>
                <c:pt idx="16947" formatCode="General">
                  <c:v>11.4054</c:v>
                </c:pt>
                <c:pt idx="16948" formatCode="General">
                  <c:v>11.4061</c:v>
                </c:pt>
                <c:pt idx="16949" formatCode="General">
                  <c:v>11.4068</c:v>
                </c:pt>
                <c:pt idx="16950" formatCode="General">
                  <c:v>11.407400000000001</c:v>
                </c:pt>
                <c:pt idx="16951" formatCode="General">
                  <c:v>11.408099999999999</c:v>
                </c:pt>
                <c:pt idx="16952" formatCode="General">
                  <c:v>11.408799999999999</c:v>
                </c:pt>
                <c:pt idx="16953" formatCode="General">
                  <c:v>11.4095</c:v>
                </c:pt>
                <c:pt idx="16954" formatCode="General">
                  <c:v>11.4101</c:v>
                </c:pt>
                <c:pt idx="16955" formatCode="General">
                  <c:v>11.4108</c:v>
                </c:pt>
                <c:pt idx="16956" formatCode="General">
                  <c:v>11.4115</c:v>
                </c:pt>
                <c:pt idx="16957" formatCode="General">
                  <c:v>11.412100000000001</c:v>
                </c:pt>
                <c:pt idx="16958" formatCode="General">
                  <c:v>11.412800000000001</c:v>
                </c:pt>
                <c:pt idx="16959" formatCode="General">
                  <c:v>11.413500000000001</c:v>
                </c:pt>
                <c:pt idx="16960" formatCode="General">
                  <c:v>11.414199999999999</c:v>
                </c:pt>
                <c:pt idx="16961" formatCode="General">
                  <c:v>11.4148</c:v>
                </c:pt>
                <c:pt idx="16962" formatCode="General">
                  <c:v>11.4155</c:v>
                </c:pt>
                <c:pt idx="16963" formatCode="General">
                  <c:v>11.4162</c:v>
                </c:pt>
                <c:pt idx="16964" formatCode="General">
                  <c:v>11.4169</c:v>
                </c:pt>
                <c:pt idx="16965" formatCode="General">
                  <c:v>11.4175</c:v>
                </c:pt>
                <c:pt idx="16966" formatCode="General">
                  <c:v>11.418200000000001</c:v>
                </c:pt>
                <c:pt idx="16967" formatCode="General">
                  <c:v>11.418900000000001</c:v>
                </c:pt>
                <c:pt idx="16968" formatCode="General">
                  <c:v>11.419600000000001</c:v>
                </c:pt>
                <c:pt idx="16969" formatCode="General">
                  <c:v>11.420199999999999</c:v>
                </c:pt>
                <c:pt idx="16970" formatCode="General">
                  <c:v>11.4209</c:v>
                </c:pt>
                <c:pt idx="16971" formatCode="General">
                  <c:v>11.4216</c:v>
                </c:pt>
                <c:pt idx="16972" formatCode="General">
                  <c:v>11.4222</c:v>
                </c:pt>
                <c:pt idx="16973" formatCode="General">
                  <c:v>11.4229</c:v>
                </c:pt>
                <c:pt idx="16974" formatCode="General">
                  <c:v>11.4236</c:v>
                </c:pt>
                <c:pt idx="16975" formatCode="General">
                  <c:v>11.424300000000001</c:v>
                </c:pt>
                <c:pt idx="16976" formatCode="General">
                  <c:v>11.424899999999999</c:v>
                </c:pt>
                <c:pt idx="16977" formatCode="General">
                  <c:v>11.425599999999999</c:v>
                </c:pt>
                <c:pt idx="16978" formatCode="General">
                  <c:v>11.426299999999999</c:v>
                </c:pt>
                <c:pt idx="16979" formatCode="General">
                  <c:v>11.427</c:v>
                </c:pt>
                <c:pt idx="16980" formatCode="General">
                  <c:v>11.4276</c:v>
                </c:pt>
                <c:pt idx="16981" formatCode="General">
                  <c:v>11.4283</c:v>
                </c:pt>
                <c:pt idx="16982" formatCode="General">
                  <c:v>11.429</c:v>
                </c:pt>
                <c:pt idx="16983" formatCode="General">
                  <c:v>11.429600000000001</c:v>
                </c:pt>
                <c:pt idx="16984" formatCode="General">
                  <c:v>11.430300000000001</c:v>
                </c:pt>
                <c:pt idx="16985" formatCode="General">
                  <c:v>11.430999999999999</c:v>
                </c:pt>
                <c:pt idx="16986" formatCode="General">
                  <c:v>11.431699999999999</c:v>
                </c:pt>
                <c:pt idx="16987" formatCode="General">
                  <c:v>11.4323</c:v>
                </c:pt>
                <c:pt idx="16988" formatCode="General">
                  <c:v>11.433</c:v>
                </c:pt>
                <c:pt idx="16989" formatCode="General">
                  <c:v>11.4337</c:v>
                </c:pt>
                <c:pt idx="16990" formatCode="General">
                  <c:v>11.4344</c:v>
                </c:pt>
                <c:pt idx="16991" formatCode="General">
                  <c:v>11.435</c:v>
                </c:pt>
                <c:pt idx="16992" formatCode="General">
                  <c:v>11.435700000000001</c:v>
                </c:pt>
                <c:pt idx="16993" formatCode="General">
                  <c:v>11.436400000000001</c:v>
                </c:pt>
                <c:pt idx="16994" formatCode="General">
                  <c:v>11.436999999999999</c:v>
                </c:pt>
                <c:pt idx="16995" formatCode="General">
                  <c:v>11.4377</c:v>
                </c:pt>
                <c:pt idx="16996" formatCode="General">
                  <c:v>11.4384</c:v>
                </c:pt>
                <c:pt idx="16997" formatCode="General">
                  <c:v>11.4391</c:v>
                </c:pt>
                <c:pt idx="16998" formatCode="General">
                  <c:v>11.4397</c:v>
                </c:pt>
                <c:pt idx="16999" formatCode="General">
                  <c:v>11.4404</c:v>
                </c:pt>
                <c:pt idx="17000" formatCode="General">
                  <c:v>11.4411</c:v>
                </c:pt>
                <c:pt idx="17001" formatCode="General">
                  <c:v>11.441800000000001</c:v>
                </c:pt>
                <c:pt idx="17002" formatCode="General">
                  <c:v>11.442399999999999</c:v>
                </c:pt>
                <c:pt idx="17003" formatCode="General">
                  <c:v>11.443099999999999</c:v>
                </c:pt>
                <c:pt idx="17004" formatCode="General">
                  <c:v>11.4438</c:v>
                </c:pt>
                <c:pt idx="17005" formatCode="General">
                  <c:v>11.4445</c:v>
                </c:pt>
                <c:pt idx="17006" formatCode="General">
                  <c:v>11.4451</c:v>
                </c:pt>
                <c:pt idx="17007" formatCode="General">
                  <c:v>11.4458</c:v>
                </c:pt>
                <c:pt idx="17008" formatCode="General">
                  <c:v>11.4465</c:v>
                </c:pt>
                <c:pt idx="17009" formatCode="General">
                  <c:v>11.447100000000001</c:v>
                </c:pt>
                <c:pt idx="17010" formatCode="General">
                  <c:v>11.447800000000001</c:v>
                </c:pt>
                <c:pt idx="17011" formatCode="General">
                  <c:v>11.448499999999999</c:v>
                </c:pt>
                <c:pt idx="17012" formatCode="General">
                  <c:v>11.449199999999999</c:v>
                </c:pt>
                <c:pt idx="17013" formatCode="General">
                  <c:v>11.4498</c:v>
                </c:pt>
                <c:pt idx="17014" formatCode="General">
                  <c:v>11.4505</c:v>
                </c:pt>
                <c:pt idx="17015" formatCode="General">
                  <c:v>11.4512</c:v>
                </c:pt>
                <c:pt idx="17016" formatCode="General">
                  <c:v>11.4519</c:v>
                </c:pt>
                <c:pt idx="17017" formatCode="General">
                  <c:v>11.452500000000001</c:v>
                </c:pt>
                <c:pt idx="17018" formatCode="General">
                  <c:v>11.453200000000001</c:v>
                </c:pt>
                <c:pt idx="17019" formatCode="General">
                  <c:v>11.453900000000001</c:v>
                </c:pt>
                <c:pt idx="17020" formatCode="General">
                  <c:v>11.454499999999999</c:v>
                </c:pt>
                <c:pt idx="17021" formatCode="General">
                  <c:v>11.4552</c:v>
                </c:pt>
                <c:pt idx="17022" formatCode="General">
                  <c:v>11.4559</c:v>
                </c:pt>
                <c:pt idx="17023" formatCode="General">
                  <c:v>11.4566</c:v>
                </c:pt>
                <c:pt idx="17024" formatCode="General">
                  <c:v>11.4572</c:v>
                </c:pt>
                <c:pt idx="17025" formatCode="General">
                  <c:v>11.4579</c:v>
                </c:pt>
                <c:pt idx="17026" formatCode="General">
                  <c:v>11.458600000000001</c:v>
                </c:pt>
                <c:pt idx="17027" formatCode="General">
                  <c:v>11.459300000000001</c:v>
                </c:pt>
                <c:pt idx="17028" formatCode="General">
                  <c:v>11.459899999999999</c:v>
                </c:pt>
                <c:pt idx="17029" formatCode="General">
                  <c:v>11.460599999999999</c:v>
                </c:pt>
                <c:pt idx="17030" formatCode="General">
                  <c:v>11.4613</c:v>
                </c:pt>
                <c:pt idx="17031" formatCode="General">
                  <c:v>11.462</c:v>
                </c:pt>
                <c:pt idx="17032" formatCode="General">
                  <c:v>11.4626</c:v>
                </c:pt>
                <c:pt idx="17033" formatCode="General">
                  <c:v>11.4633</c:v>
                </c:pt>
                <c:pt idx="17034" formatCode="General">
                  <c:v>11.464</c:v>
                </c:pt>
                <c:pt idx="17035" formatCode="General">
                  <c:v>11.464600000000001</c:v>
                </c:pt>
                <c:pt idx="17036" formatCode="General">
                  <c:v>11.465299999999999</c:v>
                </c:pt>
                <c:pt idx="17037" formatCode="General">
                  <c:v>11.465999999999999</c:v>
                </c:pt>
                <c:pt idx="17038" formatCode="General">
                  <c:v>11.466699999999999</c:v>
                </c:pt>
                <c:pt idx="17039" formatCode="General">
                  <c:v>11.4673</c:v>
                </c:pt>
                <c:pt idx="17040" formatCode="General">
                  <c:v>11.468</c:v>
                </c:pt>
                <c:pt idx="17041" formatCode="General">
                  <c:v>11.4687</c:v>
                </c:pt>
                <c:pt idx="17042" formatCode="General">
                  <c:v>11.4694</c:v>
                </c:pt>
                <c:pt idx="17043" formatCode="General">
                  <c:v>11.47</c:v>
                </c:pt>
                <c:pt idx="17044" formatCode="General">
                  <c:v>11.470700000000001</c:v>
                </c:pt>
                <c:pt idx="17045" formatCode="General">
                  <c:v>11.471399999999999</c:v>
                </c:pt>
                <c:pt idx="17046" formatCode="General">
                  <c:v>11.472</c:v>
                </c:pt>
                <c:pt idx="17047" formatCode="General">
                  <c:v>11.4727</c:v>
                </c:pt>
                <c:pt idx="17048" formatCode="General">
                  <c:v>11.4734</c:v>
                </c:pt>
                <c:pt idx="17049" formatCode="General">
                  <c:v>11.4741</c:v>
                </c:pt>
                <c:pt idx="17050" formatCode="General">
                  <c:v>11.4747</c:v>
                </c:pt>
                <c:pt idx="17051" formatCode="General">
                  <c:v>11.4754</c:v>
                </c:pt>
                <c:pt idx="17052" formatCode="General">
                  <c:v>11.476100000000001</c:v>
                </c:pt>
                <c:pt idx="17053" formatCode="General">
                  <c:v>11.476800000000001</c:v>
                </c:pt>
                <c:pt idx="17054" formatCode="General">
                  <c:v>11.477399999999999</c:v>
                </c:pt>
                <c:pt idx="17055" formatCode="General">
                  <c:v>11.4781</c:v>
                </c:pt>
                <c:pt idx="17056" formatCode="General">
                  <c:v>11.4788</c:v>
                </c:pt>
                <c:pt idx="17057" formatCode="General">
                  <c:v>11.4794</c:v>
                </c:pt>
                <c:pt idx="17058" formatCode="General">
                  <c:v>11.4801</c:v>
                </c:pt>
                <c:pt idx="17059" formatCode="General">
                  <c:v>11.4808</c:v>
                </c:pt>
                <c:pt idx="17060" formatCode="General">
                  <c:v>11.4815</c:v>
                </c:pt>
                <c:pt idx="17061" formatCode="General">
                  <c:v>11.482100000000001</c:v>
                </c:pt>
                <c:pt idx="17062" formatCode="General">
                  <c:v>11.482799999999999</c:v>
                </c:pt>
                <c:pt idx="17063" formatCode="General">
                  <c:v>11.483499999999999</c:v>
                </c:pt>
                <c:pt idx="17064" formatCode="General">
                  <c:v>11.4842</c:v>
                </c:pt>
                <c:pt idx="17065" formatCode="General">
                  <c:v>11.4848</c:v>
                </c:pt>
                <c:pt idx="17066" formatCode="General">
                  <c:v>11.4855</c:v>
                </c:pt>
                <c:pt idx="17067" formatCode="General">
                  <c:v>11.4862</c:v>
                </c:pt>
                <c:pt idx="17068" formatCode="General">
                  <c:v>11.4869</c:v>
                </c:pt>
                <c:pt idx="17069" formatCode="General">
                  <c:v>11.487500000000001</c:v>
                </c:pt>
                <c:pt idx="17070" formatCode="General">
                  <c:v>11.488200000000001</c:v>
                </c:pt>
                <c:pt idx="17071" formatCode="General">
                  <c:v>11.488899999999999</c:v>
                </c:pt>
                <c:pt idx="17072" formatCode="General">
                  <c:v>11.4895</c:v>
                </c:pt>
                <c:pt idx="17073" formatCode="General">
                  <c:v>11.4902</c:v>
                </c:pt>
                <c:pt idx="17074" formatCode="General">
                  <c:v>11.4909</c:v>
                </c:pt>
                <c:pt idx="17075" formatCode="General">
                  <c:v>11.4916</c:v>
                </c:pt>
                <c:pt idx="17076" formatCode="General">
                  <c:v>11.4922</c:v>
                </c:pt>
                <c:pt idx="17077" formatCode="General">
                  <c:v>11.492900000000001</c:v>
                </c:pt>
                <c:pt idx="17078" formatCode="General">
                  <c:v>11.493600000000001</c:v>
                </c:pt>
                <c:pt idx="17079" formatCode="General">
                  <c:v>11.494300000000001</c:v>
                </c:pt>
                <c:pt idx="17080" formatCode="General">
                  <c:v>11.494899999999999</c:v>
                </c:pt>
                <c:pt idx="17081" formatCode="General">
                  <c:v>11.4956</c:v>
                </c:pt>
                <c:pt idx="17082" formatCode="General">
                  <c:v>11.4963</c:v>
                </c:pt>
                <c:pt idx="17083" formatCode="General">
                  <c:v>11.4969</c:v>
                </c:pt>
                <c:pt idx="17084" formatCode="General">
                  <c:v>11.4976</c:v>
                </c:pt>
                <c:pt idx="17085" formatCode="General">
                  <c:v>11.4983</c:v>
                </c:pt>
                <c:pt idx="17086" formatCode="General">
                  <c:v>11.499000000000001</c:v>
                </c:pt>
                <c:pt idx="17087" formatCode="General">
                  <c:v>11.499599999999999</c:v>
                </c:pt>
                <c:pt idx="17088" formatCode="General">
                  <c:v>11.500299999999999</c:v>
                </c:pt>
                <c:pt idx="17089" formatCode="General">
                  <c:v>11.500999999999999</c:v>
                </c:pt>
                <c:pt idx="17090" formatCode="General">
                  <c:v>11.5017</c:v>
                </c:pt>
                <c:pt idx="17091" formatCode="General">
                  <c:v>11.5023</c:v>
                </c:pt>
                <c:pt idx="17092" formatCode="General">
                  <c:v>11.503</c:v>
                </c:pt>
                <c:pt idx="17093" formatCode="General">
                  <c:v>11.5037</c:v>
                </c:pt>
                <c:pt idx="17094" formatCode="General">
                  <c:v>11.504300000000001</c:v>
                </c:pt>
                <c:pt idx="17095" formatCode="General">
                  <c:v>11.505000000000001</c:v>
                </c:pt>
                <c:pt idx="17096" formatCode="General">
                  <c:v>11.505699999999999</c:v>
                </c:pt>
                <c:pt idx="17097" formatCode="General">
                  <c:v>11.506399999999999</c:v>
                </c:pt>
                <c:pt idx="17098" formatCode="General">
                  <c:v>11.507</c:v>
                </c:pt>
                <c:pt idx="17099" formatCode="General">
                  <c:v>11.5077</c:v>
                </c:pt>
                <c:pt idx="17100" formatCode="General">
                  <c:v>11.5084</c:v>
                </c:pt>
                <c:pt idx="17101" formatCode="General">
                  <c:v>11.5091</c:v>
                </c:pt>
                <c:pt idx="17102" formatCode="General">
                  <c:v>11.5097</c:v>
                </c:pt>
                <c:pt idx="17103" formatCode="General">
                  <c:v>11.510400000000001</c:v>
                </c:pt>
                <c:pt idx="17104" formatCode="General">
                  <c:v>11.511100000000001</c:v>
                </c:pt>
                <c:pt idx="17105" formatCode="General">
                  <c:v>11.511799999999999</c:v>
                </c:pt>
                <c:pt idx="17106" formatCode="General">
                  <c:v>11.5124</c:v>
                </c:pt>
                <c:pt idx="17107" formatCode="General">
                  <c:v>11.5131</c:v>
                </c:pt>
                <c:pt idx="17108" formatCode="General">
                  <c:v>11.5138</c:v>
                </c:pt>
                <c:pt idx="17109" formatCode="General">
                  <c:v>11.5144</c:v>
                </c:pt>
                <c:pt idx="17110" formatCode="General">
                  <c:v>11.5151</c:v>
                </c:pt>
                <c:pt idx="17111" formatCode="General">
                  <c:v>11.5158</c:v>
                </c:pt>
                <c:pt idx="17112" formatCode="General">
                  <c:v>11.516500000000001</c:v>
                </c:pt>
                <c:pt idx="17113" formatCode="General">
                  <c:v>11.517099999999999</c:v>
                </c:pt>
                <c:pt idx="17114" formatCode="General">
                  <c:v>11.517799999999999</c:v>
                </c:pt>
                <c:pt idx="17115" formatCode="General">
                  <c:v>11.5185</c:v>
                </c:pt>
                <c:pt idx="17116" formatCode="General">
                  <c:v>11.5192</c:v>
                </c:pt>
                <c:pt idx="17117" formatCode="General">
                  <c:v>11.5198</c:v>
                </c:pt>
                <c:pt idx="17118" formatCode="General">
                  <c:v>11.5205</c:v>
                </c:pt>
                <c:pt idx="17119" formatCode="General">
                  <c:v>11.5212</c:v>
                </c:pt>
                <c:pt idx="17120" formatCode="General">
                  <c:v>11.521800000000001</c:v>
                </c:pt>
                <c:pt idx="17121" formatCode="General">
                  <c:v>11.522500000000001</c:v>
                </c:pt>
                <c:pt idx="17122" formatCode="General">
                  <c:v>11.523199999999999</c:v>
                </c:pt>
                <c:pt idx="17123" formatCode="General">
                  <c:v>11.523899999999999</c:v>
                </c:pt>
                <c:pt idx="17124" formatCode="General">
                  <c:v>11.5245</c:v>
                </c:pt>
                <c:pt idx="17125" formatCode="General">
                  <c:v>11.5252</c:v>
                </c:pt>
                <c:pt idx="17126" formatCode="General">
                  <c:v>11.5259</c:v>
                </c:pt>
                <c:pt idx="17127" formatCode="General">
                  <c:v>11.5266</c:v>
                </c:pt>
                <c:pt idx="17128" formatCode="General">
                  <c:v>11.527200000000001</c:v>
                </c:pt>
                <c:pt idx="17129" formatCode="General">
                  <c:v>11.527900000000001</c:v>
                </c:pt>
                <c:pt idx="17130" formatCode="General">
                  <c:v>11.528600000000001</c:v>
                </c:pt>
                <c:pt idx="17131" formatCode="General">
                  <c:v>11.529299999999999</c:v>
                </c:pt>
                <c:pt idx="17132" formatCode="General">
                  <c:v>11.5299</c:v>
                </c:pt>
                <c:pt idx="17133" formatCode="General">
                  <c:v>11.5306</c:v>
                </c:pt>
                <c:pt idx="17134" formatCode="General">
                  <c:v>11.5313</c:v>
                </c:pt>
                <c:pt idx="17135" formatCode="General">
                  <c:v>11.5319</c:v>
                </c:pt>
                <c:pt idx="17136" formatCode="General">
                  <c:v>11.5326</c:v>
                </c:pt>
                <c:pt idx="17137" formatCode="General">
                  <c:v>11.533300000000001</c:v>
                </c:pt>
                <c:pt idx="17138" formatCode="General">
                  <c:v>11.534000000000001</c:v>
                </c:pt>
                <c:pt idx="17139" formatCode="General">
                  <c:v>11.534599999999999</c:v>
                </c:pt>
                <c:pt idx="17140" formatCode="General">
                  <c:v>11.535299999999999</c:v>
                </c:pt>
                <c:pt idx="17141" formatCode="General">
                  <c:v>11.536</c:v>
                </c:pt>
                <c:pt idx="17142" formatCode="General">
                  <c:v>11.5367</c:v>
                </c:pt>
                <c:pt idx="17143" formatCode="General">
                  <c:v>11.5373</c:v>
                </c:pt>
                <c:pt idx="17144" formatCode="General">
                  <c:v>11.538</c:v>
                </c:pt>
                <c:pt idx="17145" formatCode="General">
                  <c:v>11.5387</c:v>
                </c:pt>
                <c:pt idx="17146" formatCode="General">
                  <c:v>11.539300000000001</c:v>
                </c:pt>
                <c:pt idx="17147" formatCode="General">
                  <c:v>11.54</c:v>
                </c:pt>
                <c:pt idx="17148" formatCode="General">
                  <c:v>11.540699999999999</c:v>
                </c:pt>
                <c:pt idx="17149" formatCode="General">
                  <c:v>11.541399999999999</c:v>
                </c:pt>
                <c:pt idx="17150" formatCode="General">
                  <c:v>11.542</c:v>
                </c:pt>
                <c:pt idx="17151" formatCode="General">
                  <c:v>11.5427</c:v>
                </c:pt>
                <c:pt idx="17152" formatCode="General">
                  <c:v>11.5434</c:v>
                </c:pt>
                <c:pt idx="17153" formatCode="General">
                  <c:v>11.5441</c:v>
                </c:pt>
                <c:pt idx="17154" formatCode="General">
                  <c:v>11.544700000000001</c:v>
                </c:pt>
                <c:pt idx="17155" formatCode="General">
                  <c:v>11.545400000000001</c:v>
                </c:pt>
                <c:pt idx="17156" formatCode="General">
                  <c:v>11.546099999999999</c:v>
                </c:pt>
                <c:pt idx="17157" formatCode="General">
                  <c:v>11.5467</c:v>
                </c:pt>
                <c:pt idx="17158" formatCode="General">
                  <c:v>11.5474</c:v>
                </c:pt>
                <c:pt idx="17159" formatCode="General">
                  <c:v>11.5481</c:v>
                </c:pt>
                <c:pt idx="17160" formatCode="General">
                  <c:v>11.5488</c:v>
                </c:pt>
                <c:pt idx="17161" formatCode="General">
                  <c:v>11.5494</c:v>
                </c:pt>
                <c:pt idx="17162" formatCode="General">
                  <c:v>11.5501</c:v>
                </c:pt>
                <c:pt idx="17163" formatCode="General">
                  <c:v>11.550800000000001</c:v>
                </c:pt>
                <c:pt idx="17164" formatCode="General">
                  <c:v>11.551500000000001</c:v>
                </c:pt>
                <c:pt idx="17165" formatCode="General">
                  <c:v>11.552099999999999</c:v>
                </c:pt>
                <c:pt idx="17166" formatCode="General">
                  <c:v>11.5528</c:v>
                </c:pt>
                <c:pt idx="17167" formatCode="General">
                  <c:v>11.5535</c:v>
                </c:pt>
                <c:pt idx="17168" formatCode="General">
                  <c:v>11.5542</c:v>
                </c:pt>
                <c:pt idx="17169" formatCode="General">
                  <c:v>11.5548</c:v>
                </c:pt>
                <c:pt idx="17170" formatCode="General">
                  <c:v>11.5555</c:v>
                </c:pt>
                <c:pt idx="17171" formatCode="General">
                  <c:v>11.5562</c:v>
                </c:pt>
                <c:pt idx="17172" formatCode="General">
                  <c:v>11.556800000000001</c:v>
                </c:pt>
                <c:pt idx="17173" formatCode="General">
                  <c:v>11.557499999999999</c:v>
                </c:pt>
                <c:pt idx="17174" formatCode="General">
                  <c:v>11.558199999999999</c:v>
                </c:pt>
                <c:pt idx="17175" formatCode="General">
                  <c:v>11.5589</c:v>
                </c:pt>
                <c:pt idx="17176" formatCode="General">
                  <c:v>11.5595</c:v>
                </c:pt>
                <c:pt idx="17177" formatCode="General">
                  <c:v>11.5602</c:v>
                </c:pt>
                <c:pt idx="17178" formatCode="General">
                  <c:v>11.5609</c:v>
                </c:pt>
                <c:pt idx="17179" formatCode="General">
                  <c:v>11.5616</c:v>
                </c:pt>
                <c:pt idx="17180" formatCode="General">
                  <c:v>11.562200000000001</c:v>
                </c:pt>
                <c:pt idx="17181" formatCode="General">
                  <c:v>11.562900000000001</c:v>
                </c:pt>
                <c:pt idx="17182" formatCode="General">
                  <c:v>11.563599999999999</c:v>
                </c:pt>
                <c:pt idx="17183" formatCode="General">
                  <c:v>11.5642</c:v>
                </c:pt>
                <c:pt idx="17184" formatCode="General">
                  <c:v>11.5649</c:v>
                </c:pt>
                <c:pt idx="17185" formatCode="General">
                  <c:v>11.5656</c:v>
                </c:pt>
                <c:pt idx="17186" formatCode="General">
                  <c:v>11.5663</c:v>
                </c:pt>
                <c:pt idx="17187" formatCode="General">
                  <c:v>11.5669</c:v>
                </c:pt>
                <c:pt idx="17188" formatCode="General">
                  <c:v>11.567600000000001</c:v>
                </c:pt>
                <c:pt idx="17189" formatCode="General">
                  <c:v>11.568300000000001</c:v>
                </c:pt>
                <c:pt idx="17190" formatCode="General">
                  <c:v>11.569000000000001</c:v>
                </c:pt>
                <c:pt idx="17191" formatCode="General">
                  <c:v>11.569599999999999</c:v>
                </c:pt>
                <c:pt idx="17192" formatCode="General">
                  <c:v>11.5703</c:v>
                </c:pt>
                <c:pt idx="17193" formatCode="General">
                  <c:v>11.571</c:v>
                </c:pt>
                <c:pt idx="17194" formatCode="General">
                  <c:v>11.5717</c:v>
                </c:pt>
                <c:pt idx="17195" formatCode="General">
                  <c:v>11.5723</c:v>
                </c:pt>
                <c:pt idx="17196" formatCode="General">
                  <c:v>11.573</c:v>
                </c:pt>
                <c:pt idx="17197" formatCode="General">
                  <c:v>11.573700000000001</c:v>
                </c:pt>
                <c:pt idx="17198" formatCode="General">
                  <c:v>11.574299999999999</c:v>
                </c:pt>
                <c:pt idx="17199" formatCode="General">
                  <c:v>11.574999999999999</c:v>
                </c:pt>
                <c:pt idx="17200" formatCode="General">
                  <c:v>11.575699999999999</c:v>
                </c:pt>
                <c:pt idx="17201" formatCode="General">
                  <c:v>11.5764</c:v>
                </c:pt>
                <c:pt idx="17202" formatCode="General">
                  <c:v>11.577</c:v>
                </c:pt>
                <c:pt idx="17203" formatCode="General">
                  <c:v>11.5777</c:v>
                </c:pt>
                <c:pt idx="17204" formatCode="General">
                  <c:v>11.5784</c:v>
                </c:pt>
                <c:pt idx="17205" formatCode="General">
                  <c:v>11.5791</c:v>
                </c:pt>
                <c:pt idx="17206" formatCode="General">
                  <c:v>11.579700000000001</c:v>
                </c:pt>
                <c:pt idx="17207" formatCode="General">
                  <c:v>11.580399999999999</c:v>
                </c:pt>
                <c:pt idx="17208" formatCode="General">
                  <c:v>11.581099999999999</c:v>
                </c:pt>
                <c:pt idx="17209" formatCode="General">
                  <c:v>11.5817</c:v>
                </c:pt>
                <c:pt idx="17210" formatCode="General">
                  <c:v>11.5824</c:v>
                </c:pt>
                <c:pt idx="17211" formatCode="General">
                  <c:v>11.5831</c:v>
                </c:pt>
                <c:pt idx="17212" formatCode="General">
                  <c:v>11.5838</c:v>
                </c:pt>
                <c:pt idx="17213" formatCode="General">
                  <c:v>11.5844</c:v>
                </c:pt>
                <c:pt idx="17214" formatCode="General">
                  <c:v>11.585100000000001</c:v>
                </c:pt>
                <c:pt idx="17215" formatCode="General">
                  <c:v>11.585800000000001</c:v>
                </c:pt>
                <c:pt idx="17216" formatCode="General">
                  <c:v>11.586499999999999</c:v>
                </c:pt>
                <c:pt idx="17217" formatCode="General">
                  <c:v>11.5871</c:v>
                </c:pt>
                <c:pt idx="17218" formatCode="General">
                  <c:v>11.5878</c:v>
                </c:pt>
                <c:pt idx="17219" formatCode="General">
                  <c:v>11.5885</c:v>
                </c:pt>
                <c:pt idx="17220" formatCode="General">
                  <c:v>11.5891</c:v>
                </c:pt>
                <c:pt idx="17221" formatCode="General">
                  <c:v>11.5898</c:v>
                </c:pt>
                <c:pt idx="17222" formatCode="General">
                  <c:v>11.5905</c:v>
                </c:pt>
                <c:pt idx="17223" formatCode="General">
                  <c:v>11.591200000000001</c:v>
                </c:pt>
                <c:pt idx="17224" formatCode="General">
                  <c:v>11.591799999999999</c:v>
                </c:pt>
                <c:pt idx="17225" formatCode="General">
                  <c:v>11.592499999999999</c:v>
                </c:pt>
                <c:pt idx="17226" formatCode="General">
                  <c:v>11.5932</c:v>
                </c:pt>
                <c:pt idx="17227" formatCode="General">
                  <c:v>11.5939</c:v>
                </c:pt>
                <c:pt idx="17228" formatCode="General">
                  <c:v>11.5945</c:v>
                </c:pt>
                <c:pt idx="17229" formatCode="General">
                  <c:v>11.5952</c:v>
                </c:pt>
                <c:pt idx="17230" formatCode="General">
                  <c:v>11.5959</c:v>
                </c:pt>
                <c:pt idx="17231" formatCode="General">
                  <c:v>11.5966</c:v>
                </c:pt>
                <c:pt idx="17232" formatCode="General">
                  <c:v>11.597200000000001</c:v>
                </c:pt>
                <c:pt idx="17233" formatCode="General">
                  <c:v>11.597899999999999</c:v>
                </c:pt>
                <c:pt idx="17234" formatCode="General">
                  <c:v>11.598599999999999</c:v>
                </c:pt>
                <c:pt idx="17235" formatCode="General">
                  <c:v>11.5992</c:v>
                </c:pt>
                <c:pt idx="17236" formatCode="General">
                  <c:v>11.5999</c:v>
                </c:pt>
                <c:pt idx="17237" formatCode="General">
                  <c:v>11.6006</c:v>
                </c:pt>
                <c:pt idx="17238" formatCode="General">
                  <c:v>11.6013</c:v>
                </c:pt>
                <c:pt idx="17239" formatCode="General">
                  <c:v>11.601900000000001</c:v>
                </c:pt>
                <c:pt idx="17240" formatCode="General">
                  <c:v>11.602600000000001</c:v>
                </c:pt>
                <c:pt idx="17241" formatCode="General">
                  <c:v>11.603300000000001</c:v>
                </c:pt>
                <c:pt idx="17242" formatCode="General">
                  <c:v>11.603999999999999</c:v>
                </c:pt>
                <c:pt idx="17243" formatCode="General">
                  <c:v>11.6046</c:v>
                </c:pt>
                <c:pt idx="17244" formatCode="General">
                  <c:v>11.6053</c:v>
                </c:pt>
                <c:pt idx="17245" formatCode="General">
                  <c:v>11.606</c:v>
                </c:pt>
                <c:pt idx="17246" formatCode="General">
                  <c:v>11.6066</c:v>
                </c:pt>
                <c:pt idx="17247" formatCode="General">
                  <c:v>11.6073</c:v>
                </c:pt>
                <c:pt idx="17248" formatCode="General">
                  <c:v>11.608000000000001</c:v>
                </c:pt>
                <c:pt idx="17249" formatCode="General">
                  <c:v>11.608700000000001</c:v>
                </c:pt>
                <c:pt idx="17250" formatCode="General">
                  <c:v>11.609299999999999</c:v>
                </c:pt>
                <c:pt idx="17251" formatCode="General">
                  <c:v>11.61</c:v>
                </c:pt>
                <c:pt idx="17252" formatCode="General">
                  <c:v>11.6107</c:v>
                </c:pt>
                <c:pt idx="17253" formatCode="General">
                  <c:v>11.6114</c:v>
                </c:pt>
                <c:pt idx="17254" formatCode="General">
                  <c:v>11.612</c:v>
                </c:pt>
                <c:pt idx="17255" formatCode="General">
                  <c:v>11.6127</c:v>
                </c:pt>
                <c:pt idx="17256" formatCode="General">
                  <c:v>11.6134</c:v>
                </c:pt>
                <c:pt idx="17257" formatCode="General">
                  <c:v>11.614000000000001</c:v>
                </c:pt>
                <c:pt idx="17258" formatCode="General">
                  <c:v>11.614699999999999</c:v>
                </c:pt>
                <c:pt idx="17259" formatCode="General">
                  <c:v>11.615399999999999</c:v>
                </c:pt>
                <c:pt idx="17260" formatCode="General">
                  <c:v>11.616099999999999</c:v>
                </c:pt>
                <c:pt idx="17261" formatCode="General">
                  <c:v>11.6167</c:v>
                </c:pt>
                <c:pt idx="17262" formatCode="General">
                  <c:v>11.6174</c:v>
                </c:pt>
                <c:pt idx="17263" formatCode="General">
                  <c:v>11.6181</c:v>
                </c:pt>
                <c:pt idx="17264" formatCode="General">
                  <c:v>11.6188</c:v>
                </c:pt>
                <c:pt idx="17265" formatCode="General">
                  <c:v>11.619400000000001</c:v>
                </c:pt>
                <c:pt idx="17266" formatCode="General">
                  <c:v>11.620100000000001</c:v>
                </c:pt>
                <c:pt idx="17267" formatCode="General">
                  <c:v>11.620799999999999</c:v>
                </c:pt>
                <c:pt idx="17268" formatCode="General">
                  <c:v>11.621499999999999</c:v>
                </c:pt>
                <c:pt idx="17269" formatCode="General">
                  <c:v>11.6221</c:v>
                </c:pt>
                <c:pt idx="17270" formatCode="General">
                  <c:v>11.6228</c:v>
                </c:pt>
                <c:pt idx="17271" formatCode="General">
                  <c:v>11.6235</c:v>
                </c:pt>
                <c:pt idx="17272" formatCode="General">
                  <c:v>11.6241</c:v>
                </c:pt>
                <c:pt idx="17273" formatCode="General">
                  <c:v>11.6248</c:v>
                </c:pt>
                <c:pt idx="17274" formatCode="General">
                  <c:v>11.625500000000001</c:v>
                </c:pt>
                <c:pt idx="17275" formatCode="General">
                  <c:v>11.626200000000001</c:v>
                </c:pt>
                <c:pt idx="17276" formatCode="General">
                  <c:v>11.626799999999999</c:v>
                </c:pt>
                <c:pt idx="17277" formatCode="General">
                  <c:v>11.6275</c:v>
                </c:pt>
                <c:pt idx="17278" formatCode="General">
                  <c:v>11.6282</c:v>
                </c:pt>
                <c:pt idx="17279" formatCode="General">
                  <c:v>11.6289</c:v>
                </c:pt>
                <c:pt idx="17280" formatCode="General">
                  <c:v>11.6295</c:v>
                </c:pt>
                <c:pt idx="17281" formatCode="General">
                  <c:v>11.6302</c:v>
                </c:pt>
                <c:pt idx="17282" formatCode="General">
                  <c:v>11.6309</c:v>
                </c:pt>
                <c:pt idx="17283" formatCode="General">
                  <c:v>11.631500000000001</c:v>
                </c:pt>
                <c:pt idx="17284" formatCode="General">
                  <c:v>11.632199999999999</c:v>
                </c:pt>
                <c:pt idx="17285" formatCode="General">
                  <c:v>11.632899999999999</c:v>
                </c:pt>
                <c:pt idx="17286" formatCode="General">
                  <c:v>11.633599999999999</c:v>
                </c:pt>
                <c:pt idx="17287" formatCode="General">
                  <c:v>11.6342</c:v>
                </c:pt>
                <c:pt idx="17288" formatCode="General">
                  <c:v>11.6349</c:v>
                </c:pt>
                <c:pt idx="17289" formatCode="General">
                  <c:v>11.6356</c:v>
                </c:pt>
                <c:pt idx="17290" formatCode="General">
                  <c:v>11.6363</c:v>
                </c:pt>
                <c:pt idx="17291" formatCode="General">
                  <c:v>11.636900000000001</c:v>
                </c:pt>
                <c:pt idx="17292" formatCode="General">
                  <c:v>11.637600000000001</c:v>
                </c:pt>
                <c:pt idx="17293" formatCode="General">
                  <c:v>11.638299999999999</c:v>
                </c:pt>
                <c:pt idx="17294" formatCode="General">
                  <c:v>11.638999999999999</c:v>
                </c:pt>
                <c:pt idx="17295" formatCode="General">
                  <c:v>11.6396</c:v>
                </c:pt>
                <c:pt idx="17296" formatCode="General">
                  <c:v>11.6403</c:v>
                </c:pt>
                <c:pt idx="17297" formatCode="General">
                  <c:v>11.641</c:v>
                </c:pt>
                <c:pt idx="17298" formatCode="General">
                  <c:v>11.6416</c:v>
                </c:pt>
                <c:pt idx="17299" formatCode="General">
                  <c:v>11.642300000000001</c:v>
                </c:pt>
                <c:pt idx="17300" formatCode="General">
                  <c:v>11.643000000000001</c:v>
                </c:pt>
                <c:pt idx="17301" formatCode="General">
                  <c:v>11.643700000000001</c:v>
                </c:pt>
                <c:pt idx="17302" formatCode="General">
                  <c:v>11.644299999999999</c:v>
                </c:pt>
                <c:pt idx="17303" formatCode="General">
                  <c:v>11.645</c:v>
                </c:pt>
                <c:pt idx="17304" formatCode="General">
                  <c:v>11.6457</c:v>
                </c:pt>
                <c:pt idx="17305" formatCode="General">
                  <c:v>11.6464</c:v>
                </c:pt>
                <c:pt idx="17306" formatCode="General">
                  <c:v>11.647</c:v>
                </c:pt>
                <c:pt idx="17307" formatCode="General">
                  <c:v>11.6477</c:v>
                </c:pt>
                <c:pt idx="17308" formatCode="General">
                  <c:v>11.648400000000001</c:v>
                </c:pt>
                <c:pt idx="17309" formatCode="General">
                  <c:v>11.648999999999999</c:v>
                </c:pt>
                <c:pt idx="17310" formatCode="General">
                  <c:v>11.649699999999999</c:v>
                </c:pt>
                <c:pt idx="17311" formatCode="General">
                  <c:v>11.650399999999999</c:v>
                </c:pt>
                <c:pt idx="17312" formatCode="General">
                  <c:v>11.6511</c:v>
                </c:pt>
                <c:pt idx="17313" formatCode="General">
                  <c:v>11.6517</c:v>
                </c:pt>
                <c:pt idx="17314" formatCode="General">
                  <c:v>11.6524</c:v>
                </c:pt>
                <c:pt idx="17315" formatCode="General">
                  <c:v>11.6531</c:v>
                </c:pt>
                <c:pt idx="17316" formatCode="General">
                  <c:v>11.6538</c:v>
                </c:pt>
                <c:pt idx="17317" formatCode="General">
                  <c:v>11.654400000000001</c:v>
                </c:pt>
                <c:pt idx="17318" formatCode="General">
                  <c:v>11.655099999999999</c:v>
                </c:pt>
                <c:pt idx="17319" formatCode="General">
                  <c:v>11.655799999999999</c:v>
                </c:pt>
                <c:pt idx="17320" formatCode="General">
                  <c:v>11.6564</c:v>
                </c:pt>
                <c:pt idx="17321" formatCode="General">
                  <c:v>11.6571</c:v>
                </c:pt>
                <c:pt idx="17322" formatCode="General">
                  <c:v>11.6578</c:v>
                </c:pt>
                <c:pt idx="17323" formatCode="General">
                  <c:v>11.6585</c:v>
                </c:pt>
                <c:pt idx="17324" formatCode="General">
                  <c:v>11.6591</c:v>
                </c:pt>
                <c:pt idx="17325" formatCode="General">
                  <c:v>11.659800000000001</c:v>
                </c:pt>
                <c:pt idx="17326" formatCode="General">
                  <c:v>11.660500000000001</c:v>
                </c:pt>
                <c:pt idx="17327" formatCode="General">
                  <c:v>11.661199999999999</c:v>
                </c:pt>
                <c:pt idx="17328" formatCode="General">
                  <c:v>11.661799999999999</c:v>
                </c:pt>
                <c:pt idx="17329" formatCode="General">
                  <c:v>11.6625</c:v>
                </c:pt>
                <c:pt idx="17330" formatCode="General">
                  <c:v>11.6632</c:v>
                </c:pt>
                <c:pt idx="17331" formatCode="General">
                  <c:v>11.6639</c:v>
                </c:pt>
                <c:pt idx="17332" formatCode="General">
                  <c:v>11.6645</c:v>
                </c:pt>
                <c:pt idx="17333" formatCode="General">
                  <c:v>11.6652</c:v>
                </c:pt>
                <c:pt idx="17334" formatCode="General">
                  <c:v>11.665900000000001</c:v>
                </c:pt>
                <c:pt idx="17335" formatCode="General">
                  <c:v>11.666499999999999</c:v>
                </c:pt>
                <c:pt idx="17336" formatCode="General">
                  <c:v>11.667199999999999</c:v>
                </c:pt>
                <c:pt idx="17337" formatCode="General">
                  <c:v>11.667899999999999</c:v>
                </c:pt>
                <c:pt idx="17338" formatCode="General">
                  <c:v>11.6686</c:v>
                </c:pt>
                <c:pt idx="17339" formatCode="General">
                  <c:v>11.6692</c:v>
                </c:pt>
                <c:pt idx="17340" formatCode="General">
                  <c:v>11.6699</c:v>
                </c:pt>
                <c:pt idx="17341" formatCode="General">
                  <c:v>11.6706</c:v>
                </c:pt>
                <c:pt idx="17342" formatCode="General">
                  <c:v>11.6713</c:v>
                </c:pt>
                <c:pt idx="17343" formatCode="General">
                  <c:v>11.671900000000001</c:v>
                </c:pt>
                <c:pt idx="17344" formatCode="General">
                  <c:v>11.672599999999999</c:v>
                </c:pt>
                <c:pt idx="17345" formatCode="General">
                  <c:v>11.673299999999999</c:v>
                </c:pt>
                <c:pt idx="17346" formatCode="General">
                  <c:v>11.6739</c:v>
                </c:pt>
                <c:pt idx="17347" formatCode="General">
                  <c:v>11.6746</c:v>
                </c:pt>
                <c:pt idx="17348" formatCode="General">
                  <c:v>11.6753</c:v>
                </c:pt>
                <c:pt idx="17349" formatCode="General">
                  <c:v>11.676</c:v>
                </c:pt>
                <c:pt idx="17350" formatCode="General">
                  <c:v>11.676600000000001</c:v>
                </c:pt>
                <c:pt idx="17351" formatCode="General">
                  <c:v>11.677300000000001</c:v>
                </c:pt>
                <c:pt idx="17352" formatCode="General">
                  <c:v>11.678000000000001</c:v>
                </c:pt>
                <c:pt idx="17353" formatCode="General">
                  <c:v>11.678699999999999</c:v>
                </c:pt>
                <c:pt idx="17354" formatCode="General">
                  <c:v>11.6793</c:v>
                </c:pt>
                <c:pt idx="17355" formatCode="General">
                  <c:v>11.68</c:v>
                </c:pt>
                <c:pt idx="17356" formatCode="General">
                  <c:v>11.6807</c:v>
                </c:pt>
                <c:pt idx="17357" formatCode="General">
                  <c:v>11.6814</c:v>
                </c:pt>
                <c:pt idx="17358" formatCode="General">
                  <c:v>11.682</c:v>
                </c:pt>
                <c:pt idx="17359" formatCode="General">
                  <c:v>11.682700000000001</c:v>
                </c:pt>
                <c:pt idx="17360" formatCode="General">
                  <c:v>11.683400000000001</c:v>
                </c:pt>
                <c:pt idx="17361" formatCode="General">
                  <c:v>11.683999999999999</c:v>
                </c:pt>
                <c:pt idx="17362" formatCode="General">
                  <c:v>11.684699999999999</c:v>
                </c:pt>
                <c:pt idx="17363" formatCode="General">
                  <c:v>11.6854</c:v>
                </c:pt>
                <c:pt idx="17364" formatCode="General">
                  <c:v>11.6861</c:v>
                </c:pt>
                <c:pt idx="17365" formatCode="General">
                  <c:v>11.6867</c:v>
                </c:pt>
                <c:pt idx="17366" formatCode="General">
                  <c:v>11.6874</c:v>
                </c:pt>
                <c:pt idx="17367" formatCode="General">
                  <c:v>11.6881</c:v>
                </c:pt>
                <c:pt idx="17368" formatCode="General">
                  <c:v>11.688800000000001</c:v>
                </c:pt>
                <c:pt idx="17369" formatCode="General">
                  <c:v>11.689399999999999</c:v>
                </c:pt>
                <c:pt idx="17370" formatCode="General">
                  <c:v>11.690099999999999</c:v>
                </c:pt>
                <c:pt idx="17371" formatCode="General">
                  <c:v>11.690799999999999</c:v>
                </c:pt>
                <c:pt idx="17372" formatCode="General">
                  <c:v>11.6914</c:v>
                </c:pt>
                <c:pt idx="17373" formatCode="General">
                  <c:v>11.6921</c:v>
                </c:pt>
                <c:pt idx="17374" formatCode="General">
                  <c:v>11.6928</c:v>
                </c:pt>
                <c:pt idx="17375" formatCode="General">
                  <c:v>11.6935</c:v>
                </c:pt>
                <c:pt idx="17376" formatCode="General">
                  <c:v>11.694100000000001</c:v>
                </c:pt>
                <c:pt idx="17377" formatCode="General">
                  <c:v>11.694800000000001</c:v>
                </c:pt>
                <c:pt idx="17378" formatCode="General">
                  <c:v>11.695499999999999</c:v>
                </c:pt>
                <c:pt idx="17379" formatCode="General">
                  <c:v>11.696199999999999</c:v>
                </c:pt>
                <c:pt idx="17380" formatCode="General">
                  <c:v>11.6968</c:v>
                </c:pt>
                <c:pt idx="17381" formatCode="General">
                  <c:v>11.6975</c:v>
                </c:pt>
                <c:pt idx="17382" formatCode="General">
                  <c:v>11.6982</c:v>
                </c:pt>
                <c:pt idx="17383" formatCode="General">
                  <c:v>11.6988</c:v>
                </c:pt>
                <c:pt idx="17384" formatCode="General">
                  <c:v>11.6995</c:v>
                </c:pt>
                <c:pt idx="17385" formatCode="General">
                  <c:v>11.700200000000001</c:v>
                </c:pt>
                <c:pt idx="17386" formatCode="General">
                  <c:v>11.700900000000001</c:v>
                </c:pt>
                <c:pt idx="17387" formatCode="General">
                  <c:v>11.701499999999999</c:v>
                </c:pt>
                <c:pt idx="17388" formatCode="General">
                  <c:v>11.702199999999999</c:v>
                </c:pt>
                <c:pt idx="17389" formatCode="General">
                  <c:v>11.7029</c:v>
                </c:pt>
                <c:pt idx="17390" formatCode="General">
                  <c:v>11.7036</c:v>
                </c:pt>
                <c:pt idx="17391" formatCode="General">
                  <c:v>11.7042</c:v>
                </c:pt>
                <c:pt idx="17392" formatCode="General">
                  <c:v>11.7049</c:v>
                </c:pt>
                <c:pt idx="17393" formatCode="General">
                  <c:v>11.7056</c:v>
                </c:pt>
                <c:pt idx="17394" formatCode="General">
                  <c:v>11.706300000000001</c:v>
                </c:pt>
                <c:pt idx="17395" formatCode="General">
                  <c:v>11.706899999999999</c:v>
                </c:pt>
                <c:pt idx="17396" formatCode="General">
                  <c:v>11.707599999999999</c:v>
                </c:pt>
                <c:pt idx="17397" formatCode="General">
                  <c:v>11.708299999999999</c:v>
                </c:pt>
                <c:pt idx="17398" formatCode="General">
                  <c:v>11.7089</c:v>
                </c:pt>
                <c:pt idx="17399" formatCode="General">
                  <c:v>11.7096</c:v>
                </c:pt>
                <c:pt idx="17400" formatCode="General">
                  <c:v>11.7103</c:v>
                </c:pt>
                <c:pt idx="17401" formatCode="General">
                  <c:v>11.711</c:v>
                </c:pt>
                <c:pt idx="17402" formatCode="General">
                  <c:v>11.711600000000001</c:v>
                </c:pt>
                <c:pt idx="17403" formatCode="General">
                  <c:v>11.712300000000001</c:v>
                </c:pt>
                <c:pt idx="17404" formatCode="General">
                  <c:v>11.712999999999999</c:v>
                </c:pt>
                <c:pt idx="17405" formatCode="General">
                  <c:v>11.713699999999999</c:v>
                </c:pt>
                <c:pt idx="17406" formatCode="General">
                  <c:v>11.7143</c:v>
                </c:pt>
                <c:pt idx="17407" formatCode="General">
                  <c:v>11.715</c:v>
                </c:pt>
                <c:pt idx="17408" formatCode="General">
                  <c:v>11.7157</c:v>
                </c:pt>
                <c:pt idx="17409" formatCode="General">
                  <c:v>11.7163</c:v>
                </c:pt>
                <c:pt idx="17410" formatCode="General">
                  <c:v>11.717000000000001</c:v>
                </c:pt>
                <c:pt idx="17411" formatCode="General">
                  <c:v>11.717700000000001</c:v>
                </c:pt>
                <c:pt idx="17412" formatCode="General">
                  <c:v>11.718400000000001</c:v>
                </c:pt>
                <c:pt idx="17413" formatCode="General">
                  <c:v>11.718999999999999</c:v>
                </c:pt>
                <c:pt idx="17414" formatCode="General">
                  <c:v>11.7197</c:v>
                </c:pt>
                <c:pt idx="17415" formatCode="General">
                  <c:v>11.7204</c:v>
                </c:pt>
                <c:pt idx="17416" formatCode="General">
                  <c:v>11.7211</c:v>
                </c:pt>
                <c:pt idx="17417" formatCode="General">
                  <c:v>11.7217</c:v>
                </c:pt>
                <c:pt idx="17418" formatCode="General">
                  <c:v>11.7224</c:v>
                </c:pt>
                <c:pt idx="17419" formatCode="General">
                  <c:v>11.723100000000001</c:v>
                </c:pt>
                <c:pt idx="17420" formatCode="General">
                  <c:v>11.723699999999999</c:v>
                </c:pt>
                <c:pt idx="17421" formatCode="General">
                  <c:v>11.724399999999999</c:v>
                </c:pt>
                <c:pt idx="17422" formatCode="General">
                  <c:v>11.725099999999999</c:v>
                </c:pt>
                <c:pt idx="17423" formatCode="General">
                  <c:v>11.7258</c:v>
                </c:pt>
                <c:pt idx="17424" formatCode="General">
                  <c:v>11.7264</c:v>
                </c:pt>
                <c:pt idx="17425" formatCode="General">
                  <c:v>11.7271</c:v>
                </c:pt>
                <c:pt idx="17426" formatCode="General">
                  <c:v>11.7278</c:v>
                </c:pt>
                <c:pt idx="17427" formatCode="General">
                  <c:v>11.7285</c:v>
                </c:pt>
                <c:pt idx="17428" formatCode="General">
                  <c:v>11.729100000000001</c:v>
                </c:pt>
                <c:pt idx="17429" formatCode="General">
                  <c:v>11.729799999999999</c:v>
                </c:pt>
                <c:pt idx="17430" formatCode="General">
                  <c:v>11.730499999999999</c:v>
                </c:pt>
                <c:pt idx="17431" formatCode="General">
                  <c:v>11.731199999999999</c:v>
                </c:pt>
                <c:pt idx="17432" formatCode="General">
                  <c:v>11.7318</c:v>
                </c:pt>
                <c:pt idx="17433" formatCode="General">
                  <c:v>11.7325</c:v>
                </c:pt>
                <c:pt idx="17434" formatCode="General">
                  <c:v>11.7332</c:v>
                </c:pt>
                <c:pt idx="17435" formatCode="General">
                  <c:v>11.7338</c:v>
                </c:pt>
                <c:pt idx="17436" formatCode="General">
                  <c:v>11.734500000000001</c:v>
                </c:pt>
                <c:pt idx="17437" formatCode="General">
                  <c:v>11.735200000000001</c:v>
                </c:pt>
                <c:pt idx="17438" formatCode="General">
                  <c:v>11.735900000000001</c:v>
                </c:pt>
                <c:pt idx="17439" formatCode="General">
                  <c:v>11.736499999999999</c:v>
                </c:pt>
                <c:pt idx="17440" formatCode="General">
                  <c:v>11.7372</c:v>
                </c:pt>
                <c:pt idx="17441" formatCode="General">
                  <c:v>11.7379</c:v>
                </c:pt>
                <c:pt idx="17442" formatCode="General">
                  <c:v>11.7386</c:v>
                </c:pt>
                <c:pt idx="17443" formatCode="General">
                  <c:v>11.7392</c:v>
                </c:pt>
                <c:pt idx="17444" formatCode="General">
                  <c:v>11.7399</c:v>
                </c:pt>
                <c:pt idx="17445" formatCode="General">
                  <c:v>11.740600000000001</c:v>
                </c:pt>
                <c:pt idx="17446" formatCode="General">
                  <c:v>11.741199999999999</c:v>
                </c:pt>
                <c:pt idx="17447" formatCode="General">
                  <c:v>11.741899999999999</c:v>
                </c:pt>
                <c:pt idx="17448" formatCode="General">
                  <c:v>11.742599999999999</c:v>
                </c:pt>
                <c:pt idx="17449" formatCode="General">
                  <c:v>11.7433</c:v>
                </c:pt>
                <c:pt idx="17450" formatCode="General">
                  <c:v>11.7439</c:v>
                </c:pt>
                <c:pt idx="17451" formatCode="General">
                  <c:v>11.7446</c:v>
                </c:pt>
                <c:pt idx="17452" formatCode="General">
                  <c:v>11.7453</c:v>
                </c:pt>
                <c:pt idx="17453" formatCode="General">
                  <c:v>11.746</c:v>
                </c:pt>
                <c:pt idx="17454" formatCode="General">
                  <c:v>11.746600000000001</c:v>
                </c:pt>
                <c:pt idx="17455" formatCode="General">
                  <c:v>11.747299999999999</c:v>
                </c:pt>
                <c:pt idx="17456" formatCode="General">
                  <c:v>11.747999999999999</c:v>
                </c:pt>
                <c:pt idx="17457" formatCode="General">
                  <c:v>11.748699999999999</c:v>
                </c:pt>
                <c:pt idx="17458" formatCode="General">
                  <c:v>11.7493</c:v>
                </c:pt>
                <c:pt idx="17459" formatCode="General">
                  <c:v>11.75</c:v>
                </c:pt>
                <c:pt idx="17460" formatCode="General">
                  <c:v>11.7507</c:v>
                </c:pt>
                <c:pt idx="17461" formatCode="General">
                  <c:v>11.751300000000001</c:v>
                </c:pt>
                <c:pt idx="17462" formatCode="General">
                  <c:v>11.752000000000001</c:v>
                </c:pt>
                <c:pt idx="17463" formatCode="General">
                  <c:v>11.752700000000001</c:v>
                </c:pt>
                <c:pt idx="17464" formatCode="General">
                  <c:v>11.753399999999999</c:v>
                </c:pt>
                <c:pt idx="17465" formatCode="General">
                  <c:v>11.754</c:v>
                </c:pt>
                <c:pt idx="17466" formatCode="General">
                  <c:v>11.7547</c:v>
                </c:pt>
                <c:pt idx="17467" formatCode="General">
                  <c:v>11.7554</c:v>
                </c:pt>
                <c:pt idx="17468" formatCode="General">
                  <c:v>11.7561</c:v>
                </c:pt>
                <c:pt idx="17469" formatCode="General">
                  <c:v>11.7567</c:v>
                </c:pt>
                <c:pt idx="17470" formatCode="General">
                  <c:v>11.757400000000001</c:v>
                </c:pt>
                <c:pt idx="17471" formatCode="General">
                  <c:v>11.758100000000001</c:v>
                </c:pt>
                <c:pt idx="17472" formatCode="General">
                  <c:v>11.758699999999999</c:v>
                </c:pt>
                <c:pt idx="17473" formatCode="General">
                  <c:v>11.759399999999999</c:v>
                </c:pt>
                <c:pt idx="17474" formatCode="General">
                  <c:v>11.7601</c:v>
                </c:pt>
                <c:pt idx="17475" formatCode="General">
                  <c:v>11.7608</c:v>
                </c:pt>
                <c:pt idx="17476" formatCode="General">
                  <c:v>11.7614</c:v>
                </c:pt>
                <c:pt idx="17477" formatCode="General">
                  <c:v>11.7621</c:v>
                </c:pt>
                <c:pt idx="17478" formatCode="General">
                  <c:v>11.7628</c:v>
                </c:pt>
                <c:pt idx="17479" formatCode="General">
                  <c:v>11.763500000000001</c:v>
                </c:pt>
                <c:pt idx="17480" formatCode="General">
                  <c:v>11.764099999999999</c:v>
                </c:pt>
                <c:pt idx="17481" formatCode="General">
                  <c:v>11.764799999999999</c:v>
                </c:pt>
                <c:pt idx="17482" formatCode="General">
                  <c:v>11.765499999999999</c:v>
                </c:pt>
                <c:pt idx="17483" formatCode="General">
                  <c:v>11.7661</c:v>
                </c:pt>
                <c:pt idx="17484" formatCode="General">
                  <c:v>11.7668</c:v>
                </c:pt>
                <c:pt idx="17485" formatCode="General">
                  <c:v>11.7675</c:v>
                </c:pt>
                <c:pt idx="17486" formatCode="General">
                  <c:v>11.7682</c:v>
                </c:pt>
                <c:pt idx="17487" formatCode="General">
                  <c:v>11.768800000000001</c:v>
                </c:pt>
                <c:pt idx="17488" formatCode="General">
                  <c:v>11.769500000000001</c:v>
                </c:pt>
                <c:pt idx="17489" formatCode="General">
                  <c:v>11.770200000000001</c:v>
                </c:pt>
                <c:pt idx="17490" formatCode="General">
                  <c:v>11.770899999999999</c:v>
                </c:pt>
                <c:pt idx="17491" formatCode="General">
                  <c:v>11.7715</c:v>
                </c:pt>
                <c:pt idx="17492" formatCode="General">
                  <c:v>11.7722</c:v>
                </c:pt>
                <c:pt idx="17493" formatCode="General">
                  <c:v>11.7729</c:v>
                </c:pt>
                <c:pt idx="17494" formatCode="General">
                  <c:v>11.7736</c:v>
                </c:pt>
                <c:pt idx="17495" formatCode="General">
                  <c:v>11.7742</c:v>
                </c:pt>
                <c:pt idx="17496" formatCode="General">
                  <c:v>11.774900000000001</c:v>
                </c:pt>
                <c:pt idx="17497" formatCode="General">
                  <c:v>11.775600000000001</c:v>
                </c:pt>
                <c:pt idx="17498" formatCode="General">
                  <c:v>11.776199999999999</c:v>
                </c:pt>
                <c:pt idx="17499" formatCode="General">
                  <c:v>11.776899999999999</c:v>
                </c:pt>
                <c:pt idx="17500" formatCode="General">
                  <c:v>11.7776</c:v>
                </c:pt>
                <c:pt idx="17501" formatCode="General">
                  <c:v>11.7783</c:v>
                </c:pt>
                <c:pt idx="17502" formatCode="General">
                  <c:v>11.7789</c:v>
                </c:pt>
                <c:pt idx="17503" formatCode="General">
                  <c:v>11.7796</c:v>
                </c:pt>
                <c:pt idx="17504" formatCode="General">
                  <c:v>11.7803</c:v>
                </c:pt>
                <c:pt idx="17505" formatCode="General">
                  <c:v>11.781000000000001</c:v>
                </c:pt>
                <c:pt idx="17506" formatCode="General">
                  <c:v>11.781599999999999</c:v>
                </c:pt>
                <c:pt idx="17507" formatCode="General">
                  <c:v>11.782299999999999</c:v>
                </c:pt>
                <c:pt idx="17508" formatCode="General">
                  <c:v>11.782999999999999</c:v>
                </c:pt>
                <c:pt idx="17509" formatCode="General">
                  <c:v>11.7836</c:v>
                </c:pt>
                <c:pt idx="17510" formatCode="General">
                  <c:v>11.7843</c:v>
                </c:pt>
                <c:pt idx="17511" formatCode="General">
                  <c:v>11.785</c:v>
                </c:pt>
                <c:pt idx="17512" formatCode="General">
                  <c:v>11.7857</c:v>
                </c:pt>
                <c:pt idx="17513" formatCode="General">
                  <c:v>11.786300000000001</c:v>
                </c:pt>
                <c:pt idx="17514" formatCode="General">
                  <c:v>11.787000000000001</c:v>
                </c:pt>
                <c:pt idx="17515" formatCode="General">
                  <c:v>11.787699999999999</c:v>
                </c:pt>
                <c:pt idx="17516" formatCode="General">
                  <c:v>11.788399999999999</c:v>
                </c:pt>
                <c:pt idx="17517" formatCode="General">
                  <c:v>11.789</c:v>
                </c:pt>
                <c:pt idx="17518" formatCode="General">
                  <c:v>11.7897</c:v>
                </c:pt>
                <c:pt idx="17519" formatCode="General">
                  <c:v>11.7904</c:v>
                </c:pt>
                <c:pt idx="17520" formatCode="General">
                  <c:v>11.7911</c:v>
                </c:pt>
                <c:pt idx="17521" formatCode="General">
                  <c:v>11.791700000000001</c:v>
                </c:pt>
                <c:pt idx="17522" formatCode="General">
                  <c:v>11.792400000000001</c:v>
                </c:pt>
                <c:pt idx="17523" formatCode="General">
                  <c:v>11.793100000000001</c:v>
                </c:pt>
                <c:pt idx="17524" formatCode="General">
                  <c:v>11.793699999999999</c:v>
                </c:pt>
                <c:pt idx="17525" formatCode="General">
                  <c:v>11.7944</c:v>
                </c:pt>
                <c:pt idx="17526" formatCode="General">
                  <c:v>11.7951</c:v>
                </c:pt>
                <c:pt idx="17527" formatCode="General">
                  <c:v>11.7958</c:v>
                </c:pt>
                <c:pt idx="17528" formatCode="General">
                  <c:v>11.7964</c:v>
                </c:pt>
                <c:pt idx="17529" formatCode="General">
                  <c:v>11.7971</c:v>
                </c:pt>
                <c:pt idx="17530" formatCode="General">
                  <c:v>11.797800000000001</c:v>
                </c:pt>
                <c:pt idx="17531" formatCode="General">
                  <c:v>11.798500000000001</c:v>
                </c:pt>
                <c:pt idx="17532" formatCode="General">
                  <c:v>11.799099999999999</c:v>
                </c:pt>
                <c:pt idx="17533" formatCode="General">
                  <c:v>11.799799999999999</c:v>
                </c:pt>
                <c:pt idx="17534" formatCode="General">
                  <c:v>11.8005</c:v>
                </c:pt>
                <c:pt idx="17535" formatCode="General">
                  <c:v>11.8011</c:v>
                </c:pt>
                <c:pt idx="17536" formatCode="General">
                  <c:v>11.8018</c:v>
                </c:pt>
                <c:pt idx="17537" formatCode="General">
                  <c:v>11.8025</c:v>
                </c:pt>
                <c:pt idx="17538" formatCode="General">
                  <c:v>11.8032</c:v>
                </c:pt>
                <c:pt idx="17539" formatCode="General">
                  <c:v>11.803800000000001</c:v>
                </c:pt>
                <c:pt idx="17540" formatCode="General">
                  <c:v>11.804500000000001</c:v>
                </c:pt>
                <c:pt idx="17541" formatCode="General">
                  <c:v>11.805199999999999</c:v>
                </c:pt>
                <c:pt idx="17542" formatCode="General">
                  <c:v>11.805899999999999</c:v>
                </c:pt>
                <c:pt idx="17543" formatCode="General">
                  <c:v>11.8065</c:v>
                </c:pt>
                <c:pt idx="17544" formatCode="General">
                  <c:v>11.8072</c:v>
                </c:pt>
                <c:pt idx="17545" formatCode="General">
                  <c:v>11.8079</c:v>
                </c:pt>
                <c:pt idx="17546" formatCode="General">
                  <c:v>11.8085</c:v>
                </c:pt>
                <c:pt idx="17547" formatCode="General">
                  <c:v>11.809200000000001</c:v>
                </c:pt>
                <c:pt idx="17548" formatCode="General">
                  <c:v>11.809900000000001</c:v>
                </c:pt>
                <c:pt idx="17549" formatCode="General">
                  <c:v>11.810600000000001</c:v>
                </c:pt>
                <c:pt idx="17550" formatCode="General">
                  <c:v>11.811199999999999</c:v>
                </c:pt>
                <c:pt idx="17551" formatCode="General">
                  <c:v>11.8119</c:v>
                </c:pt>
                <c:pt idx="17552" formatCode="General">
                  <c:v>11.8126</c:v>
                </c:pt>
                <c:pt idx="17553" formatCode="General">
                  <c:v>11.8133</c:v>
                </c:pt>
                <c:pt idx="17554" formatCode="General">
                  <c:v>11.8139</c:v>
                </c:pt>
                <c:pt idx="17555" formatCode="General">
                  <c:v>11.8146</c:v>
                </c:pt>
                <c:pt idx="17556" formatCode="General">
                  <c:v>11.815300000000001</c:v>
                </c:pt>
                <c:pt idx="17557" formatCode="General">
                  <c:v>11.816000000000001</c:v>
                </c:pt>
                <c:pt idx="17558" formatCode="General">
                  <c:v>11.816599999999999</c:v>
                </c:pt>
                <c:pt idx="17559" formatCode="General">
                  <c:v>11.817299999999999</c:v>
                </c:pt>
                <c:pt idx="17560" formatCode="General">
                  <c:v>11.818</c:v>
                </c:pt>
                <c:pt idx="17561" formatCode="General">
                  <c:v>11.8186</c:v>
                </c:pt>
                <c:pt idx="17562" formatCode="General">
                  <c:v>11.8193</c:v>
                </c:pt>
                <c:pt idx="17563" formatCode="General">
                  <c:v>11.82</c:v>
                </c:pt>
                <c:pt idx="17564" formatCode="General">
                  <c:v>11.8207</c:v>
                </c:pt>
                <c:pt idx="17565" formatCode="General">
                  <c:v>11.821300000000001</c:v>
                </c:pt>
                <c:pt idx="17566" formatCode="General">
                  <c:v>11.821999999999999</c:v>
                </c:pt>
                <c:pt idx="17567" formatCode="General">
                  <c:v>11.822699999999999</c:v>
                </c:pt>
                <c:pt idx="17568" formatCode="General">
                  <c:v>11.823399999999999</c:v>
                </c:pt>
                <c:pt idx="17569" formatCode="General">
                  <c:v>11.824</c:v>
                </c:pt>
                <c:pt idx="17570" formatCode="General">
                  <c:v>11.8247</c:v>
                </c:pt>
                <c:pt idx="17571" formatCode="General">
                  <c:v>11.8254</c:v>
                </c:pt>
                <c:pt idx="17572" formatCode="General">
                  <c:v>11.826000000000001</c:v>
                </c:pt>
                <c:pt idx="17573" formatCode="General">
                  <c:v>11.826700000000001</c:v>
                </c:pt>
                <c:pt idx="17574" formatCode="General">
                  <c:v>11.827400000000001</c:v>
                </c:pt>
                <c:pt idx="17575" formatCode="General">
                  <c:v>11.828099999999999</c:v>
                </c:pt>
                <c:pt idx="17576" formatCode="General">
                  <c:v>11.8287</c:v>
                </c:pt>
                <c:pt idx="17577" formatCode="General">
                  <c:v>11.8294</c:v>
                </c:pt>
                <c:pt idx="17578" formatCode="General">
                  <c:v>11.8301</c:v>
                </c:pt>
                <c:pt idx="17579" formatCode="General">
                  <c:v>11.8308</c:v>
                </c:pt>
                <c:pt idx="17580" formatCode="General">
                  <c:v>11.8314</c:v>
                </c:pt>
                <c:pt idx="17581" formatCode="General">
                  <c:v>11.832100000000001</c:v>
                </c:pt>
                <c:pt idx="17582" formatCode="General">
                  <c:v>11.832800000000001</c:v>
                </c:pt>
                <c:pt idx="17583" formatCode="General">
                  <c:v>11.833399999999999</c:v>
                </c:pt>
                <c:pt idx="17584" formatCode="General">
                  <c:v>11.834099999999999</c:v>
                </c:pt>
                <c:pt idx="17585" formatCode="General">
                  <c:v>11.8348</c:v>
                </c:pt>
                <c:pt idx="17586" formatCode="General">
                  <c:v>11.8355</c:v>
                </c:pt>
                <c:pt idx="17587" formatCode="General">
                  <c:v>11.8361</c:v>
                </c:pt>
                <c:pt idx="17588" formatCode="General">
                  <c:v>11.8368</c:v>
                </c:pt>
                <c:pt idx="17589" formatCode="General">
                  <c:v>11.8375</c:v>
                </c:pt>
                <c:pt idx="17590" formatCode="General">
                  <c:v>11.838200000000001</c:v>
                </c:pt>
                <c:pt idx="17591" formatCode="General">
                  <c:v>11.838800000000001</c:v>
                </c:pt>
                <c:pt idx="17592" formatCode="General">
                  <c:v>11.839499999999999</c:v>
                </c:pt>
                <c:pt idx="17593" formatCode="General">
                  <c:v>11.840199999999999</c:v>
                </c:pt>
                <c:pt idx="17594" formatCode="General">
                  <c:v>11.8409</c:v>
                </c:pt>
                <c:pt idx="17595" formatCode="General">
                  <c:v>11.8415</c:v>
                </c:pt>
                <c:pt idx="17596" formatCode="General">
                  <c:v>11.8422</c:v>
                </c:pt>
                <c:pt idx="17597" formatCode="General">
                  <c:v>11.8429</c:v>
                </c:pt>
                <c:pt idx="17598" formatCode="General">
                  <c:v>11.843500000000001</c:v>
                </c:pt>
                <c:pt idx="17599" formatCode="General">
                  <c:v>11.844200000000001</c:v>
                </c:pt>
                <c:pt idx="17600" formatCode="General">
                  <c:v>11.844900000000001</c:v>
                </c:pt>
                <c:pt idx="17601" formatCode="General">
                  <c:v>11.845599999999999</c:v>
                </c:pt>
                <c:pt idx="17602" formatCode="General">
                  <c:v>11.8462</c:v>
                </c:pt>
                <c:pt idx="17603" formatCode="General">
                  <c:v>11.8469</c:v>
                </c:pt>
                <c:pt idx="17604" formatCode="General">
                  <c:v>11.8476</c:v>
                </c:pt>
                <c:pt idx="17605" formatCode="General">
                  <c:v>11.8483</c:v>
                </c:pt>
                <c:pt idx="17606" formatCode="General">
                  <c:v>11.8489</c:v>
                </c:pt>
                <c:pt idx="17607" formatCode="General">
                  <c:v>11.849600000000001</c:v>
                </c:pt>
                <c:pt idx="17608" formatCode="General">
                  <c:v>11.850300000000001</c:v>
                </c:pt>
                <c:pt idx="17609" formatCode="General">
                  <c:v>11.850899999999999</c:v>
                </c:pt>
                <c:pt idx="17610" formatCode="General">
                  <c:v>11.851599999999999</c:v>
                </c:pt>
                <c:pt idx="17611" formatCode="General">
                  <c:v>11.8523</c:v>
                </c:pt>
                <c:pt idx="17612" formatCode="General">
                  <c:v>11.853</c:v>
                </c:pt>
                <c:pt idx="17613" formatCode="General">
                  <c:v>11.8536</c:v>
                </c:pt>
                <c:pt idx="17614" formatCode="General">
                  <c:v>11.8543</c:v>
                </c:pt>
                <c:pt idx="17615" formatCode="General">
                  <c:v>11.855</c:v>
                </c:pt>
                <c:pt idx="17616" formatCode="General">
                  <c:v>11.855700000000001</c:v>
                </c:pt>
                <c:pt idx="17617" formatCode="General">
                  <c:v>11.856299999999999</c:v>
                </c:pt>
                <c:pt idx="17618" formatCode="General">
                  <c:v>11.856999999999999</c:v>
                </c:pt>
                <c:pt idx="17619" formatCode="General">
                  <c:v>11.857699999999999</c:v>
                </c:pt>
                <c:pt idx="17620" formatCode="General">
                  <c:v>11.8584</c:v>
                </c:pt>
                <c:pt idx="17621" formatCode="General">
                  <c:v>11.859</c:v>
                </c:pt>
                <c:pt idx="17622" formatCode="General">
                  <c:v>11.8597</c:v>
                </c:pt>
                <c:pt idx="17623" formatCode="General">
                  <c:v>11.8604</c:v>
                </c:pt>
                <c:pt idx="17624" formatCode="General">
                  <c:v>11.861000000000001</c:v>
                </c:pt>
                <c:pt idx="17625" formatCode="General">
                  <c:v>11.861700000000001</c:v>
                </c:pt>
                <c:pt idx="17626" formatCode="General">
                  <c:v>11.862399999999999</c:v>
                </c:pt>
                <c:pt idx="17627" formatCode="General">
                  <c:v>11.863099999999999</c:v>
                </c:pt>
                <c:pt idx="17628" formatCode="General">
                  <c:v>11.8637</c:v>
                </c:pt>
                <c:pt idx="17629" formatCode="General">
                  <c:v>11.8644</c:v>
                </c:pt>
                <c:pt idx="17630" formatCode="General">
                  <c:v>11.8651</c:v>
                </c:pt>
                <c:pt idx="17631" formatCode="General">
                  <c:v>11.8658</c:v>
                </c:pt>
                <c:pt idx="17632" formatCode="General">
                  <c:v>11.866400000000001</c:v>
                </c:pt>
                <c:pt idx="17633" formatCode="General">
                  <c:v>11.867100000000001</c:v>
                </c:pt>
                <c:pt idx="17634" formatCode="General">
                  <c:v>11.867800000000001</c:v>
                </c:pt>
                <c:pt idx="17635" formatCode="General">
                  <c:v>11.868399999999999</c:v>
                </c:pt>
                <c:pt idx="17636" formatCode="General">
                  <c:v>11.8691</c:v>
                </c:pt>
                <c:pt idx="17637" formatCode="General">
                  <c:v>11.8698</c:v>
                </c:pt>
                <c:pt idx="17638" formatCode="General">
                  <c:v>11.8705</c:v>
                </c:pt>
                <c:pt idx="17639" formatCode="General">
                  <c:v>11.8711</c:v>
                </c:pt>
                <c:pt idx="17640" formatCode="General">
                  <c:v>11.8718</c:v>
                </c:pt>
                <c:pt idx="17641" formatCode="General">
                  <c:v>11.8725</c:v>
                </c:pt>
                <c:pt idx="17642" formatCode="General">
                  <c:v>11.873200000000001</c:v>
                </c:pt>
                <c:pt idx="17643" formatCode="General">
                  <c:v>11.873799999999999</c:v>
                </c:pt>
                <c:pt idx="17644" formatCode="General">
                  <c:v>11.874499999999999</c:v>
                </c:pt>
                <c:pt idx="17645" formatCode="General">
                  <c:v>11.8752</c:v>
                </c:pt>
                <c:pt idx="17646" formatCode="General">
                  <c:v>11.8758</c:v>
                </c:pt>
                <c:pt idx="17647" formatCode="General">
                  <c:v>11.8765</c:v>
                </c:pt>
                <c:pt idx="17648" formatCode="General">
                  <c:v>11.8772</c:v>
                </c:pt>
                <c:pt idx="17649" formatCode="General">
                  <c:v>11.8779</c:v>
                </c:pt>
                <c:pt idx="17650" formatCode="General">
                  <c:v>11.878500000000001</c:v>
                </c:pt>
                <c:pt idx="17651" formatCode="General">
                  <c:v>11.879200000000001</c:v>
                </c:pt>
                <c:pt idx="17652" formatCode="General">
                  <c:v>11.879899999999999</c:v>
                </c:pt>
                <c:pt idx="17653" formatCode="General">
                  <c:v>11.880599999999999</c:v>
                </c:pt>
                <c:pt idx="17654" formatCode="General">
                  <c:v>11.8812</c:v>
                </c:pt>
                <c:pt idx="17655" formatCode="General">
                  <c:v>11.8819</c:v>
                </c:pt>
                <c:pt idx="17656" formatCode="General">
                  <c:v>11.8826</c:v>
                </c:pt>
                <c:pt idx="17657" formatCode="General">
                  <c:v>11.8833</c:v>
                </c:pt>
                <c:pt idx="17658" formatCode="General">
                  <c:v>11.883900000000001</c:v>
                </c:pt>
                <c:pt idx="17659" formatCode="General">
                  <c:v>11.884600000000001</c:v>
                </c:pt>
                <c:pt idx="17660" formatCode="General">
                  <c:v>11.885300000000001</c:v>
                </c:pt>
                <c:pt idx="17661" formatCode="General">
                  <c:v>11.885899999999999</c:v>
                </c:pt>
                <c:pt idx="17662" formatCode="General">
                  <c:v>11.8866</c:v>
                </c:pt>
                <c:pt idx="17663" formatCode="General">
                  <c:v>11.8873</c:v>
                </c:pt>
                <c:pt idx="17664" formatCode="General">
                  <c:v>11.888</c:v>
                </c:pt>
                <c:pt idx="17665" formatCode="General">
                  <c:v>11.8886</c:v>
                </c:pt>
                <c:pt idx="17666" formatCode="General">
                  <c:v>11.8893</c:v>
                </c:pt>
                <c:pt idx="17667" formatCode="General">
                  <c:v>11.89</c:v>
                </c:pt>
                <c:pt idx="17668" formatCode="General">
                  <c:v>11.890700000000001</c:v>
                </c:pt>
                <c:pt idx="17669" formatCode="General">
                  <c:v>11.891299999999999</c:v>
                </c:pt>
                <c:pt idx="17670" formatCode="General">
                  <c:v>11.891999999999999</c:v>
                </c:pt>
                <c:pt idx="17671" formatCode="General">
                  <c:v>11.8927</c:v>
                </c:pt>
                <c:pt idx="17672" formatCode="General">
                  <c:v>11.8933</c:v>
                </c:pt>
                <c:pt idx="17673" formatCode="General">
                  <c:v>11.894</c:v>
                </c:pt>
                <c:pt idx="17674" formatCode="General">
                  <c:v>11.8947</c:v>
                </c:pt>
                <c:pt idx="17675" formatCode="General">
                  <c:v>11.8954</c:v>
                </c:pt>
                <c:pt idx="17676" formatCode="General">
                  <c:v>11.896000000000001</c:v>
                </c:pt>
                <c:pt idx="17677" formatCode="General">
                  <c:v>11.896699999999999</c:v>
                </c:pt>
                <c:pt idx="17678" formatCode="General">
                  <c:v>11.897399999999999</c:v>
                </c:pt>
                <c:pt idx="17679" formatCode="General">
                  <c:v>11.898099999999999</c:v>
                </c:pt>
                <c:pt idx="17680" formatCode="General">
                  <c:v>11.8987</c:v>
                </c:pt>
                <c:pt idx="17681" formatCode="General">
                  <c:v>11.8994</c:v>
                </c:pt>
                <c:pt idx="17682" formatCode="General">
                  <c:v>11.9001</c:v>
                </c:pt>
                <c:pt idx="17683" formatCode="General">
                  <c:v>11.900700000000001</c:v>
                </c:pt>
                <c:pt idx="17684" formatCode="General">
                  <c:v>11.901400000000001</c:v>
                </c:pt>
                <c:pt idx="17685" formatCode="General">
                  <c:v>11.902100000000001</c:v>
                </c:pt>
                <c:pt idx="17686" formatCode="General">
                  <c:v>11.902799999999999</c:v>
                </c:pt>
                <c:pt idx="17687" formatCode="General">
                  <c:v>11.9034</c:v>
                </c:pt>
                <c:pt idx="17688" formatCode="General">
                  <c:v>11.9041</c:v>
                </c:pt>
                <c:pt idx="17689" formatCode="General">
                  <c:v>11.9048</c:v>
                </c:pt>
                <c:pt idx="17690" formatCode="General">
                  <c:v>11.9055</c:v>
                </c:pt>
                <c:pt idx="17691" formatCode="General">
                  <c:v>11.9061</c:v>
                </c:pt>
                <c:pt idx="17692" formatCode="General">
                  <c:v>11.9068</c:v>
                </c:pt>
                <c:pt idx="17693" formatCode="General">
                  <c:v>11.907500000000001</c:v>
                </c:pt>
                <c:pt idx="17694" formatCode="General">
                  <c:v>11.908200000000001</c:v>
                </c:pt>
                <c:pt idx="17695" formatCode="General">
                  <c:v>11.908799999999999</c:v>
                </c:pt>
                <c:pt idx="17696" formatCode="General">
                  <c:v>11.9095</c:v>
                </c:pt>
                <c:pt idx="17697" formatCode="General">
                  <c:v>11.9102</c:v>
                </c:pt>
                <c:pt idx="17698" formatCode="General">
                  <c:v>11.9108</c:v>
                </c:pt>
                <c:pt idx="17699" formatCode="General">
                  <c:v>11.9115</c:v>
                </c:pt>
                <c:pt idx="17700" formatCode="General">
                  <c:v>11.9122</c:v>
                </c:pt>
                <c:pt idx="17701" formatCode="General">
                  <c:v>11.9129</c:v>
                </c:pt>
                <c:pt idx="17702" formatCode="General">
                  <c:v>11.913500000000001</c:v>
                </c:pt>
                <c:pt idx="17703" formatCode="General">
                  <c:v>11.914199999999999</c:v>
                </c:pt>
                <c:pt idx="17704" formatCode="General">
                  <c:v>11.914899999999999</c:v>
                </c:pt>
                <c:pt idx="17705" formatCode="General">
                  <c:v>11.9156</c:v>
                </c:pt>
                <c:pt idx="17706" formatCode="General">
                  <c:v>11.9162</c:v>
                </c:pt>
                <c:pt idx="17707" formatCode="General">
                  <c:v>11.9169</c:v>
                </c:pt>
                <c:pt idx="17708" formatCode="General">
                  <c:v>11.9176</c:v>
                </c:pt>
                <c:pt idx="17709" formatCode="General">
                  <c:v>11.918200000000001</c:v>
                </c:pt>
                <c:pt idx="17710" formatCode="General">
                  <c:v>11.918900000000001</c:v>
                </c:pt>
                <c:pt idx="17711" formatCode="General">
                  <c:v>11.919600000000001</c:v>
                </c:pt>
                <c:pt idx="17712" formatCode="General">
                  <c:v>11.920299999999999</c:v>
                </c:pt>
                <c:pt idx="17713" formatCode="General">
                  <c:v>11.9209</c:v>
                </c:pt>
                <c:pt idx="17714" formatCode="General">
                  <c:v>11.9216</c:v>
                </c:pt>
                <c:pt idx="17715" formatCode="General">
                  <c:v>11.9223</c:v>
                </c:pt>
                <c:pt idx="17716" formatCode="General">
                  <c:v>11.923</c:v>
                </c:pt>
                <c:pt idx="17717" formatCode="General">
                  <c:v>11.9236</c:v>
                </c:pt>
                <c:pt idx="17718" formatCode="General">
                  <c:v>11.924300000000001</c:v>
                </c:pt>
                <c:pt idx="17719" formatCode="General">
                  <c:v>11.925000000000001</c:v>
                </c:pt>
                <c:pt idx="17720" formatCode="General">
                  <c:v>11.925700000000001</c:v>
                </c:pt>
                <c:pt idx="17721" formatCode="General">
                  <c:v>11.926299999999999</c:v>
                </c:pt>
                <c:pt idx="17722" formatCode="General">
                  <c:v>11.927</c:v>
                </c:pt>
                <c:pt idx="17723" formatCode="General">
                  <c:v>11.9277</c:v>
                </c:pt>
                <c:pt idx="17724" formatCode="General">
                  <c:v>11.9283</c:v>
                </c:pt>
                <c:pt idx="17725" formatCode="General">
                  <c:v>11.929</c:v>
                </c:pt>
                <c:pt idx="17726" formatCode="General">
                  <c:v>11.9297</c:v>
                </c:pt>
                <c:pt idx="17727" formatCode="General">
                  <c:v>11.930400000000001</c:v>
                </c:pt>
                <c:pt idx="17728" formatCode="General">
                  <c:v>11.930999999999999</c:v>
                </c:pt>
                <c:pt idx="17729" formatCode="General">
                  <c:v>11.931699999999999</c:v>
                </c:pt>
                <c:pt idx="17730" formatCode="General">
                  <c:v>11.932399999999999</c:v>
                </c:pt>
                <c:pt idx="17731" formatCode="General">
                  <c:v>11.9331</c:v>
                </c:pt>
                <c:pt idx="17732" formatCode="General">
                  <c:v>11.9337</c:v>
                </c:pt>
                <c:pt idx="17733" formatCode="General">
                  <c:v>11.9344</c:v>
                </c:pt>
                <c:pt idx="17734" formatCode="General">
                  <c:v>11.9351</c:v>
                </c:pt>
                <c:pt idx="17735" formatCode="General">
                  <c:v>11.935700000000001</c:v>
                </c:pt>
                <c:pt idx="17736" formatCode="General">
                  <c:v>11.936400000000001</c:v>
                </c:pt>
                <c:pt idx="17737" formatCode="General">
                  <c:v>11.937099999999999</c:v>
                </c:pt>
                <c:pt idx="17738" formatCode="General">
                  <c:v>11.937799999999999</c:v>
                </c:pt>
                <c:pt idx="17739" formatCode="General">
                  <c:v>11.9384</c:v>
                </c:pt>
                <c:pt idx="17740" formatCode="General">
                  <c:v>11.9391</c:v>
                </c:pt>
                <c:pt idx="17741" formatCode="General">
                  <c:v>11.9398</c:v>
                </c:pt>
                <c:pt idx="17742" formatCode="General">
                  <c:v>11.9405</c:v>
                </c:pt>
                <c:pt idx="17743" formatCode="General">
                  <c:v>11.9411</c:v>
                </c:pt>
                <c:pt idx="17744" formatCode="General">
                  <c:v>11.941800000000001</c:v>
                </c:pt>
                <c:pt idx="17745" formatCode="General">
                  <c:v>11.942500000000001</c:v>
                </c:pt>
                <c:pt idx="17746" formatCode="General">
                  <c:v>11.943099999999999</c:v>
                </c:pt>
                <c:pt idx="17747" formatCode="General">
                  <c:v>11.9438</c:v>
                </c:pt>
                <c:pt idx="17748" formatCode="General">
                  <c:v>11.9445</c:v>
                </c:pt>
                <c:pt idx="17749" formatCode="General">
                  <c:v>11.9452</c:v>
                </c:pt>
                <c:pt idx="17750" formatCode="General">
                  <c:v>11.9458</c:v>
                </c:pt>
                <c:pt idx="17751" formatCode="General">
                  <c:v>11.9465</c:v>
                </c:pt>
                <c:pt idx="17752" formatCode="General">
                  <c:v>11.9472</c:v>
                </c:pt>
                <c:pt idx="17753" formatCode="General">
                  <c:v>11.947900000000001</c:v>
                </c:pt>
                <c:pt idx="17754" formatCode="General">
                  <c:v>11.948499999999999</c:v>
                </c:pt>
                <c:pt idx="17755" formatCode="General">
                  <c:v>11.949199999999999</c:v>
                </c:pt>
                <c:pt idx="17756" formatCode="General">
                  <c:v>11.9499</c:v>
                </c:pt>
                <c:pt idx="17757" formatCode="General">
                  <c:v>11.9506</c:v>
                </c:pt>
                <c:pt idx="17758" formatCode="General">
                  <c:v>11.9512</c:v>
                </c:pt>
                <c:pt idx="17759" formatCode="General">
                  <c:v>11.9519</c:v>
                </c:pt>
                <c:pt idx="17760" formatCode="General">
                  <c:v>11.9526</c:v>
                </c:pt>
                <c:pt idx="17761" formatCode="General">
                  <c:v>11.953200000000001</c:v>
                </c:pt>
                <c:pt idx="17762" formatCode="General">
                  <c:v>11.953900000000001</c:v>
                </c:pt>
                <c:pt idx="17763" formatCode="General">
                  <c:v>11.954599999999999</c:v>
                </c:pt>
                <c:pt idx="17764" formatCode="General">
                  <c:v>11.955299999999999</c:v>
                </c:pt>
                <c:pt idx="17765" formatCode="General">
                  <c:v>11.9559</c:v>
                </c:pt>
                <c:pt idx="17766" formatCode="General">
                  <c:v>11.9566</c:v>
                </c:pt>
                <c:pt idx="17767" formatCode="General">
                  <c:v>11.9573</c:v>
                </c:pt>
                <c:pt idx="17768" formatCode="General">
                  <c:v>11.958</c:v>
                </c:pt>
                <c:pt idx="17769" formatCode="General">
                  <c:v>11.958600000000001</c:v>
                </c:pt>
                <c:pt idx="17770" formatCode="General">
                  <c:v>11.959300000000001</c:v>
                </c:pt>
                <c:pt idx="17771" formatCode="General">
                  <c:v>11.96</c:v>
                </c:pt>
                <c:pt idx="17772" formatCode="General">
                  <c:v>11.960599999999999</c:v>
                </c:pt>
                <c:pt idx="17773" formatCode="General">
                  <c:v>11.9613</c:v>
                </c:pt>
                <c:pt idx="17774" formatCode="General">
                  <c:v>11.962</c:v>
                </c:pt>
                <c:pt idx="17775" formatCode="General">
                  <c:v>11.9627</c:v>
                </c:pt>
                <c:pt idx="17776" formatCode="General">
                  <c:v>11.9633</c:v>
                </c:pt>
                <c:pt idx="17777" formatCode="General">
                  <c:v>11.964</c:v>
                </c:pt>
                <c:pt idx="17778" formatCode="General">
                  <c:v>11.964700000000001</c:v>
                </c:pt>
                <c:pt idx="17779" formatCode="General">
                  <c:v>11.965400000000001</c:v>
                </c:pt>
                <c:pt idx="17780" formatCode="General">
                  <c:v>11.965999999999999</c:v>
                </c:pt>
                <c:pt idx="17781" formatCode="General">
                  <c:v>11.966699999999999</c:v>
                </c:pt>
                <c:pt idx="17782" formatCode="General">
                  <c:v>11.9674</c:v>
                </c:pt>
                <c:pt idx="17783" formatCode="General">
                  <c:v>11.9681</c:v>
                </c:pt>
                <c:pt idx="17784" formatCode="General">
                  <c:v>11.9687</c:v>
                </c:pt>
                <c:pt idx="17785" formatCode="General">
                  <c:v>11.9694</c:v>
                </c:pt>
                <c:pt idx="17786" formatCode="General">
                  <c:v>11.9701</c:v>
                </c:pt>
                <c:pt idx="17787" formatCode="General">
                  <c:v>11.970700000000001</c:v>
                </c:pt>
                <c:pt idx="17788" formatCode="General">
                  <c:v>11.971399999999999</c:v>
                </c:pt>
                <c:pt idx="17789" formatCode="General">
                  <c:v>11.972099999999999</c:v>
                </c:pt>
                <c:pt idx="17790" formatCode="General">
                  <c:v>11.972799999999999</c:v>
                </c:pt>
                <c:pt idx="17791" formatCode="General">
                  <c:v>11.9734</c:v>
                </c:pt>
                <c:pt idx="17792" formatCode="General">
                  <c:v>11.9741</c:v>
                </c:pt>
                <c:pt idx="17793" formatCode="General">
                  <c:v>11.9748</c:v>
                </c:pt>
                <c:pt idx="17794" formatCode="General">
                  <c:v>11.9755</c:v>
                </c:pt>
                <c:pt idx="17795" formatCode="General">
                  <c:v>11.976100000000001</c:v>
                </c:pt>
                <c:pt idx="17796" formatCode="General">
                  <c:v>11.976800000000001</c:v>
                </c:pt>
                <c:pt idx="17797" formatCode="General">
                  <c:v>11.977499999999999</c:v>
                </c:pt>
                <c:pt idx="17798" formatCode="General">
                  <c:v>11.9781</c:v>
                </c:pt>
                <c:pt idx="17799" formatCode="General">
                  <c:v>11.9788</c:v>
                </c:pt>
                <c:pt idx="17800" formatCode="General">
                  <c:v>11.9795</c:v>
                </c:pt>
                <c:pt idx="17801" formatCode="General">
                  <c:v>11.9802</c:v>
                </c:pt>
                <c:pt idx="17802" formatCode="General">
                  <c:v>11.9808</c:v>
                </c:pt>
                <c:pt idx="17803" formatCode="General">
                  <c:v>11.9815</c:v>
                </c:pt>
                <c:pt idx="17804" formatCode="General">
                  <c:v>11.982200000000001</c:v>
                </c:pt>
                <c:pt idx="17805" formatCode="General">
                  <c:v>11.982900000000001</c:v>
                </c:pt>
                <c:pt idx="17806" formatCode="General">
                  <c:v>11.983499999999999</c:v>
                </c:pt>
                <c:pt idx="17807" formatCode="General">
                  <c:v>11.9842</c:v>
                </c:pt>
                <c:pt idx="17808" formatCode="General">
                  <c:v>11.9849</c:v>
                </c:pt>
                <c:pt idx="17809" formatCode="General">
                  <c:v>11.9855</c:v>
                </c:pt>
                <c:pt idx="17810" formatCode="General">
                  <c:v>11.9862</c:v>
                </c:pt>
                <c:pt idx="17811" formatCode="General">
                  <c:v>11.9869</c:v>
                </c:pt>
                <c:pt idx="17812" formatCode="General">
                  <c:v>11.9876</c:v>
                </c:pt>
                <c:pt idx="17813" formatCode="General">
                  <c:v>11.988200000000001</c:v>
                </c:pt>
                <c:pt idx="17814" formatCode="General">
                  <c:v>11.988899999999999</c:v>
                </c:pt>
                <c:pt idx="17815" formatCode="General">
                  <c:v>11.989599999999999</c:v>
                </c:pt>
                <c:pt idx="17816" formatCode="General">
                  <c:v>11.9903</c:v>
                </c:pt>
                <c:pt idx="17817" formatCode="General">
                  <c:v>11.9909</c:v>
                </c:pt>
                <c:pt idx="17818" formatCode="General">
                  <c:v>11.9916</c:v>
                </c:pt>
                <c:pt idx="17819" formatCode="General">
                  <c:v>11.9923</c:v>
                </c:pt>
                <c:pt idx="17820" formatCode="General">
                  <c:v>11.993</c:v>
                </c:pt>
                <c:pt idx="17821" formatCode="General">
                  <c:v>11.993600000000001</c:v>
                </c:pt>
                <c:pt idx="17822" formatCode="General">
                  <c:v>11.994300000000001</c:v>
                </c:pt>
                <c:pt idx="17823" formatCode="General">
                  <c:v>11.994999999999999</c:v>
                </c:pt>
                <c:pt idx="17824" formatCode="General">
                  <c:v>11.9956</c:v>
                </c:pt>
                <c:pt idx="17825" formatCode="General">
                  <c:v>11.9963</c:v>
                </c:pt>
                <c:pt idx="17826" formatCode="General">
                  <c:v>11.997</c:v>
                </c:pt>
                <c:pt idx="17827" formatCode="General">
                  <c:v>11.9977</c:v>
                </c:pt>
                <c:pt idx="17828" formatCode="General">
                  <c:v>11.9983</c:v>
                </c:pt>
                <c:pt idx="17829" formatCode="General">
                  <c:v>11.999000000000001</c:v>
                </c:pt>
                <c:pt idx="17830" formatCode="General">
                  <c:v>11.999700000000001</c:v>
                </c:pt>
                <c:pt idx="17831" formatCode="General">
                  <c:v>12.000400000000001</c:v>
                </c:pt>
                <c:pt idx="17832" formatCode="General">
                  <c:v>12.000999999999999</c:v>
                </c:pt>
                <c:pt idx="17833" formatCode="General">
                  <c:v>12.0017</c:v>
                </c:pt>
                <c:pt idx="17834" formatCode="General">
                  <c:v>12.0024</c:v>
                </c:pt>
                <c:pt idx="17835" formatCode="General">
                  <c:v>12.003</c:v>
                </c:pt>
                <c:pt idx="17836" formatCode="General">
                  <c:v>12.0037</c:v>
                </c:pt>
                <c:pt idx="17837" formatCode="General">
                  <c:v>12.0044</c:v>
                </c:pt>
                <c:pt idx="17838" formatCode="General">
                  <c:v>12.005100000000001</c:v>
                </c:pt>
                <c:pt idx="17839" formatCode="General">
                  <c:v>12.005699999999999</c:v>
                </c:pt>
                <c:pt idx="17840" formatCode="General">
                  <c:v>12.006399999999999</c:v>
                </c:pt>
                <c:pt idx="17841" formatCode="General">
                  <c:v>12.007099999999999</c:v>
                </c:pt>
                <c:pt idx="17842" formatCode="General">
                  <c:v>12.0078</c:v>
                </c:pt>
                <c:pt idx="17843" formatCode="General">
                  <c:v>12.0084</c:v>
                </c:pt>
                <c:pt idx="17844" formatCode="General">
                  <c:v>12.0091</c:v>
                </c:pt>
                <c:pt idx="17845" formatCode="General">
                  <c:v>12.0098</c:v>
                </c:pt>
                <c:pt idx="17846" formatCode="General">
                  <c:v>12.010400000000001</c:v>
                </c:pt>
                <c:pt idx="17847" formatCode="General">
                  <c:v>12.011100000000001</c:v>
                </c:pt>
                <c:pt idx="17848" formatCode="General">
                  <c:v>12.011799999999999</c:v>
                </c:pt>
                <c:pt idx="17849" formatCode="General">
                  <c:v>12.012499999999999</c:v>
                </c:pt>
                <c:pt idx="17850" formatCode="General">
                  <c:v>12.0131</c:v>
                </c:pt>
                <c:pt idx="17851" formatCode="General">
                  <c:v>12.0138</c:v>
                </c:pt>
                <c:pt idx="17852" formatCode="General">
                  <c:v>12.0145</c:v>
                </c:pt>
                <c:pt idx="17853" formatCode="General">
                  <c:v>12.0152</c:v>
                </c:pt>
                <c:pt idx="17854" formatCode="General">
                  <c:v>12.0158</c:v>
                </c:pt>
                <c:pt idx="17855" formatCode="General">
                  <c:v>12.016500000000001</c:v>
                </c:pt>
                <c:pt idx="17856" formatCode="General">
                  <c:v>12.017200000000001</c:v>
                </c:pt>
                <c:pt idx="17857" formatCode="General">
                  <c:v>12.017899999999999</c:v>
                </c:pt>
                <c:pt idx="17858" formatCode="General">
                  <c:v>12.0185</c:v>
                </c:pt>
                <c:pt idx="17859" formatCode="General">
                  <c:v>12.0192</c:v>
                </c:pt>
                <c:pt idx="17860" formatCode="General">
                  <c:v>12.0199</c:v>
                </c:pt>
                <c:pt idx="17861" formatCode="General">
                  <c:v>12.0205</c:v>
                </c:pt>
                <c:pt idx="17862" formatCode="General">
                  <c:v>12.0212</c:v>
                </c:pt>
                <c:pt idx="17863" formatCode="General">
                  <c:v>12.0219</c:v>
                </c:pt>
                <c:pt idx="17864" formatCode="General">
                  <c:v>12.022600000000001</c:v>
                </c:pt>
                <c:pt idx="17865" formatCode="General">
                  <c:v>12.023199999999999</c:v>
                </c:pt>
                <c:pt idx="17866" formatCode="General">
                  <c:v>12.023899999999999</c:v>
                </c:pt>
                <c:pt idx="17867" formatCode="General">
                  <c:v>12.0246</c:v>
                </c:pt>
                <c:pt idx="17868" formatCode="General">
                  <c:v>12.0253</c:v>
                </c:pt>
                <c:pt idx="17869" formatCode="General">
                  <c:v>12.0259</c:v>
                </c:pt>
                <c:pt idx="17870" formatCode="General">
                  <c:v>12.0266</c:v>
                </c:pt>
                <c:pt idx="17871" formatCode="General">
                  <c:v>12.0273</c:v>
                </c:pt>
                <c:pt idx="17872" formatCode="General">
                  <c:v>12.027900000000001</c:v>
                </c:pt>
                <c:pt idx="17873" formatCode="General">
                  <c:v>12.028600000000001</c:v>
                </c:pt>
                <c:pt idx="17874" formatCode="General">
                  <c:v>12.029299999999999</c:v>
                </c:pt>
                <c:pt idx="17875" formatCode="General">
                  <c:v>12.03</c:v>
                </c:pt>
                <c:pt idx="17876" formatCode="General">
                  <c:v>12.0306</c:v>
                </c:pt>
                <c:pt idx="17877" formatCode="General">
                  <c:v>12.0313</c:v>
                </c:pt>
                <c:pt idx="17878" formatCode="General">
                  <c:v>12.032</c:v>
                </c:pt>
                <c:pt idx="17879" formatCode="General">
                  <c:v>12.0327</c:v>
                </c:pt>
                <c:pt idx="17880" formatCode="General">
                  <c:v>12.033300000000001</c:v>
                </c:pt>
                <c:pt idx="17881" formatCode="General">
                  <c:v>12.034000000000001</c:v>
                </c:pt>
                <c:pt idx="17882" formatCode="General">
                  <c:v>12.034700000000001</c:v>
                </c:pt>
                <c:pt idx="17883" formatCode="General">
                  <c:v>12.035399999999999</c:v>
                </c:pt>
                <c:pt idx="17884" formatCode="General">
                  <c:v>12.036</c:v>
                </c:pt>
                <c:pt idx="17885" formatCode="General">
                  <c:v>12.0367</c:v>
                </c:pt>
                <c:pt idx="17886" formatCode="General">
                  <c:v>12.0374</c:v>
                </c:pt>
                <c:pt idx="17887" formatCode="General">
                  <c:v>12.038</c:v>
                </c:pt>
                <c:pt idx="17888" formatCode="General">
                  <c:v>12.0387</c:v>
                </c:pt>
                <c:pt idx="17889" formatCode="General">
                  <c:v>12.039400000000001</c:v>
                </c:pt>
                <c:pt idx="17890" formatCode="General">
                  <c:v>12.040100000000001</c:v>
                </c:pt>
                <c:pt idx="17891" formatCode="General">
                  <c:v>12.040699999999999</c:v>
                </c:pt>
                <c:pt idx="17892" formatCode="General">
                  <c:v>12.041399999999999</c:v>
                </c:pt>
                <c:pt idx="17893" formatCode="General">
                  <c:v>12.0421</c:v>
                </c:pt>
                <c:pt idx="17894" formatCode="General">
                  <c:v>12.0428</c:v>
                </c:pt>
                <c:pt idx="17895" formatCode="General">
                  <c:v>12.0434</c:v>
                </c:pt>
                <c:pt idx="17896" formatCode="General">
                  <c:v>12.0441</c:v>
                </c:pt>
                <c:pt idx="17897" formatCode="General">
                  <c:v>12.0448</c:v>
                </c:pt>
                <c:pt idx="17898" formatCode="General">
                  <c:v>12.045400000000001</c:v>
                </c:pt>
                <c:pt idx="17899" formatCode="General">
                  <c:v>12.046099999999999</c:v>
                </c:pt>
                <c:pt idx="17900" formatCode="General">
                  <c:v>12.046799999999999</c:v>
                </c:pt>
                <c:pt idx="17901" formatCode="General">
                  <c:v>12.047499999999999</c:v>
                </c:pt>
                <c:pt idx="17902" formatCode="General">
                  <c:v>12.0481</c:v>
                </c:pt>
                <c:pt idx="17903" formatCode="General">
                  <c:v>12.0488</c:v>
                </c:pt>
                <c:pt idx="17904" formatCode="General">
                  <c:v>12.0495</c:v>
                </c:pt>
                <c:pt idx="17905" formatCode="General">
                  <c:v>12.0502</c:v>
                </c:pt>
                <c:pt idx="17906" formatCode="General">
                  <c:v>12.050800000000001</c:v>
                </c:pt>
                <c:pt idx="17907" formatCode="General">
                  <c:v>12.051500000000001</c:v>
                </c:pt>
                <c:pt idx="17908" formatCode="General">
                  <c:v>12.052199999999999</c:v>
                </c:pt>
                <c:pt idx="17909" formatCode="General">
                  <c:v>12.0528</c:v>
                </c:pt>
                <c:pt idx="17910" formatCode="General">
                  <c:v>12.0535</c:v>
                </c:pt>
                <c:pt idx="17911" formatCode="General">
                  <c:v>12.0542</c:v>
                </c:pt>
                <c:pt idx="17912" formatCode="General">
                  <c:v>12.0549</c:v>
                </c:pt>
                <c:pt idx="17913" formatCode="General">
                  <c:v>12.0555</c:v>
                </c:pt>
                <c:pt idx="17914" formatCode="General">
                  <c:v>12.0562</c:v>
                </c:pt>
                <c:pt idx="17915" formatCode="General">
                  <c:v>12.056900000000001</c:v>
                </c:pt>
                <c:pt idx="17916" formatCode="General">
                  <c:v>12.057600000000001</c:v>
                </c:pt>
                <c:pt idx="17917" formatCode="General">
                  <c:v>12.058199999999999</c:v>
                </c:pt>
                <c:pt idx="17918" formatCode="General">
                  <c:v>12.0589</c:v>
                </c:pt>
                <c:pt idx="17919" formatCode="General">
                  <c:v>12.0596</c:v>
                </c:pt>
                <c:pt idx="17920" formatCode="General">
                  <c:v>12.0603</c:v>
                </c:pt>
                <c:pt idx="17921" formatCode="General">
                  <c:v>12.0609</c:v>
                </c:pt>
                <c:pt idx="17922" formatCode="General">
                  <c:v>12.0616</c:v>
                </c:pt>
                <c:pt idx="17923" formatCode="General">
                  <c:v>12.0623</c:v>
                </c:pt>
                <c:pt idx="17924" formatCode="General">
                  <c:v>12.062900000000001</c:v>
                </c:pt>
                <c:pt idx="17925" formatCode="General">
                  <c:v>12.063599999999999</c:v>
                </c:pt>
                <c:pt idx="17926" formatCode="General">
                  <c:v>12.064299999999999</c:v>
                </c:pt>
                <c:pt idx="17927" formatCode="General">
                  <c:v>12.065</c:v>
                </c:pt>
                <c:pt idx="17928" formatCode="General">
                  <c:v>12.0656</c:v>
                </c:pt>
                <c:pt idx="17929" formatCode="General">
                  <c:v>12.0663</c:v>
                </c:pt>
                <c:pt idx="17930" formatCode="General">
                  <c:v>12.067</c:v>
                </c:pt>
                <c:pt idx="17931" formatCode="General">
                  <c:v>12.0677</c:v>
                </c:pt>
                <c:pt idx="17932" formatCode="General">
                  <c:v>12.068300000000001</c:v>
                </c:pt>
                <c:pt idx="17933" formatCode="General">
                  <c:v>12.069000000000001</c:v>
                </c:pt>
                <c:pt idx="17934" formatCode="General">
                  <c:v>12.069699999999999</c:v>
                </c:pt>
                <c:pt idx="17935" formatCode="General">
                  <c:v>12.0703</c:v>
                </c:pt>
                <c:pt idx="17936" formatCode="General">
                  <c:v>12.071</c:v>
                </c:pt>
                <c:pt idx="17937" formatCode="General">
                  <c:v>12.0717</c:v>
                </c:pt>
                <c:pt idx="17938" formatCode="General">
                  <c:v>12.0724</c:v>
                </c:pt>
                <c:pt idx="17939" formatCode="General">
                  <c:v>12.073</c:v>
                </c:pt>
                <c:pt idx="17940" formatCode="General">
                  <c:v>12.073700000000001</c:v>
                </c:pt>
                <c:pt idx="17941" formatCode="General">
                  <c:v>12.074400000000001</c:v>
                </c:pt>
                <c:pt idx="17942" formatCode="General">
                  <c:v>12.075100000000001</c:v>
                </c:pt>
                <c:pt idx="17943" formatCode="General">
                  <c:v>12.075699999999999</c:v>
                </c:pt>
                <c:pt idx="17944" formatCode="General">
                  <c:v>12.0764</c:v>
                </c:pt>
                <c:pt idx="17945" formatCode="General">
                  <c:v>12.0771</c:v>
                </c:pt>
                <c:pt idx="17946" formatCode="General">
                  <c:v>12.0778</c:v>
                </c:pt>
                <c:pt idx="17947" formatCode="General">
                  <c:v>12.0784</c:v>
                </c:pt>
                <c:pt idx="17948" formatCode="General">
                  <c:v>12.0791</c:v>
                </c:pt>
                <c:pt idx="17949" formatCode="General">
                  <c:v>12.079800000000001</c:v>
                </c:pt>
                <c:pt idx="17950" formatCode="General">
                  <c:v>12.080399999999999</c:v>
                </c:pt>
                <c:pt idx="17951" formatCode="General">
                  <c:v>12.081099999999999</c:v>
                </c:pt>
                <c:pt idx="17952" formatCode="General">
                  <c:v>12.081799999999999</c:v>
                </c:pt>
                <c:pt idx="17953" formatCode="General">
                  <c:v>12.0825</c:v>
                </c:pt>
                <c:pt idx="17954" formatCode="General">
                  <c:v>12.0831</c:v>
                </c:pt>
                <c:pt idx="17955" formatCode="General">
                  <c:v>12.0838</c:v>
                </c:pt>
                <c:pt idx="17956" formatCode="General">
                  <c:v>12.0845</c:v>
                </c:pt>
                <c:pt idx="17957" formatCode="General">
                  <c:v>12.0852</c:v>
                </c:pt>
                <c:pt idx="17958" formatCode="General">
                  <c:v>12.085800000000001</c:v>
                </c:pt>
                <c:pt idx="17959" formatCode="General">
                  <c:v>12.086499999999999</c:v>
                </c:pt>
                <c:pt idx="17960" formatCode="General">
                  <c:v>12.087199999999999</c:v>
                </c:pt>
                <c:pt idx="17961" formatCode="General">
                  <c:v>12.0878</c:v>
                </c:pt>
                <c:pt idx="17962" formatCode="General">
                  <c:v>12.0885</c:v>
                </c:pt>
                <c:pt idx="17963" formatCode="General">
                  <c:v>12.0892</c:v>
                </c:pt>
                <c:pt idx="17964" formatCode="General">
                  <c:v>12.0899</c:v>
                </c:pt>
                <c:pt idx="17965" formatCode="General">
                  <c:v>12.0905</c:v>
                </c:pt>
                <c:pt idx="17966" formatCode="General">
                  <c:v>12.091200000000001</c:v>
                </c:pt>
                <c:pt idx="17967" formatCode="General">
                  <c:v>12.091900000000001</c:v>
                </c:pt>
                <c:pt idx="17968" formatCode="General">
                  <c:v>12.092599999999999</c:v>
                </c:pt>
                <c:pt idx="17969" formatCode="General">
                  <c:v>12.0932</c:v>
                </c:pt>
                <c:pt idx="17970" formatCode="General">
                  <c:v>12.0939</c:v>
                </c:pt>
                <c:pt idx="17971" formatCode="General">
                  <c:v>12.0946</c:v>
                </c:pt>
                <c:pt idx="17972" formatCode="General">
                  <c:v>12.0952</c:v>
                </c:pt>
                <c:pt idx="17973" formatCode="General">
                  <c:v>12.0959</c:v>
                </c:pt>
                <c:pt idx="17974" formatCode="General">
                  <c:v>12.0966</c:v>
                </c:pt>
                <c:pt idx="17975" formatCode="General">
                  <c:v>12.097300000000001</c:v>
                </c:pt>
                <c:pt idx="17976" formatCode="General">
                  <c:v>12.097899999999999</c:v>
                </c:pt>
                <c:pt idx="17977" formatCode="General">
                  <c:v>12.098599999999999</c:v>
                </c:pt>
                <c:pt idx="17978" formatCode="General">
                  <c:v>12.099299999999999</c:v>
                </c:pt>
                <c:pt idx="17979" formatCode="General">
                  <c:v>12.1</c:v>
                </c:pt>
                <c:pt idx="17980" formatCode="General">
                  <c:v>12.1006</c:v>
                </c:pt>
                <c:pt idx="17981" formatCode="General">
                  <c:v>12.1013</c:v>
                </c:pt>
                <c:pt idx="17982" formatCode="General">
                  <c:v>12.102</c:v>
                </c:pt>
                <c:pt idx="17983" formatCode="General">
                  <c:v>12.1027</c:v>
                </c:pt>
                <c:pt idx="17984" formatCode="General">
                  <c:v>12.103300000000001</c:v>
                </c:pt>
                <c:pt idx="17985" formatCode="General">
                  <c:v>12.103999999999999</c:v>
                </c:pt>
                <c:pt idx="17986" formatCode="General">
                  <c:v>12.104699999999999</c:v>
                </c:pt>
                <c:pt idx="17987" formatCode="General">
                  <c:v>12.1053</c:v>
                </c:pt>
                <c:pt idx="17988" formatCode="General">
                  <c:v>12.106</c:v>
                </c:pt>
                <c:pt idx="17989" formatCode="General">
                  <c:v>12.1067</c:v>
                </c:pt>
                <c:pt idx="17990" formatCode="General">
                  <c:v>12.1074</c:v>
                </c:pt>
                <c:pt idx="17991" formatCode="General">
                  <c:v>12.108000000000001</c:v>
                </c:pt>
                <c:pt idx="17992" formatCode="General">
                  <c:v>12.108700000000001</c:v>
                </c:pt>
                <c:pt idx="17993" formatCode="General">
                  <c:v>12.109400000000001</c:v>
                </c:pt>
                <c:pt idx="17994" formatCode="General">
                  <c:v>12.110099999999999</c:v>
                </c:pt>
                <c:pt idx="17995" formatCode="General">
                  <c:v>12.1107</c:v>
                </c:pt>
                <c:pt idx="17996" formatCode="General">
                  <c:v>12.1114</c:v>
                </c:pt>
                <c:pt idx="17997" formatCode="General">
                  <c:v>12.1121</c:v>
                </c:pt>
                <c:pt idx="17998" formatCode="General">
                  <c:v>12.1127</c:v>
                </c:pt>
                <c:pt idx="17999" formatCode="General">
                  <c:v>12.1134</c:v>
                </c:pt>
                <c:pt idx="18000" formatCode="General">
                  <c:v>12.114100000000001</c:v>
                </c:pt>
                <c:pt idx="18001" formatCode="General">
                  <c:v>12.114800000000001</c:v>
                </c:pt>
                <c:pt idx="18002" formatCode="General">
                  <c:v>12.115399999999999</c:v>
                </c:pt>
                <c:pt idx="18003" formatCode="General">
                  <c:v>12.116099999999999</c:v>
                </c:pt>
                <c:pt idx="18004" formatCode="General">
                  <c:v>12.1168</c:v>
                </c:pt>
                <c:pt idx="18005" formatCode="General">
                  <c:v>12.1175</c:v>
                </c:pt>
                <c:pt idx="18006" formatCode="General">
                  <c:v>12.1181</c:v>
                </c:pt>
                <c:pt idx="18007" formatCode="General">
                  <c:v>12.1188</c:v>
                </c:pt>
                <c:pt idx="18008" formatCode="General">
                  <c:v>12.1195</c:v>
                </c:pt>
                <c:pt idx="18009" formatCode="General">
                  <c:v>12.120100000000001</c:v>
                </c:pt>
                <c:pt idx="18010" formatCode="General">
                  <c:v>12.120799999999999</c:v>
                </c:pt>
                <c:pt idx="18011" formatCode="General">
                  <c:v>12.121499999999999</c:v>
                </c:pt>
                <c:pt idx="18012" formatCode="General">
                  <c:v>12.122199999999999</c:v>
                </c:pt>
                <c:pt idx="18013" formatCode="General">
                  <c:v>12.1228</c:v>
                </c:pt>
                <c:pt idx="18014" formatCode="General">
                  <c:v>12.1235</c:v>
                </c:pt>
                <c:pt idx="18015" formatCode="General">
                  <c:v>12.1242</c:v>
                </c:pt>
                <c:pt idx="18016" formatCode="General">
                  <c:v>12.1249</c:v>
                </c:pt>
                <c:pt idx="18017" formatCode="General">
                  <c:v>12.125500000000001</c:v>
                </c:pt>
                <c:pt idx="18018" formatCode="General">
                  <c:v>12.126200000000001</c:v>
                </c:pt>
                <c:pt idx="18019" formatCode="General">
                  <c:v>12.126899999999999</c:v>
                </c:pt>
                <c:pt idx="18020" formatCode="General">
                  <c:v>12.127599999999999</c:v>
                </c:pt>
                <c:pt idx="18021" formatCode="General">
                  <c:v>12.1282</c:v>
                </c:pt>
                <c:pt idx="18022" formatCode="General">
                  <c:v>12.1289</c:v>
                </c:pt>
                <c:pt idx="18023" formatCode="General">
                  <c:v>12.1296</c:v>
                </c:pt>
                <c:pt idx="18024" formatCode="General">
                  <c:v>12.1302</c:v>
                </c:pt>
                <c:pt idx="18025" formatCode="General">
                  <c:v>12.1309</c:v>
                </c:pt>
                <c:pt idx="18026" formatCode="General">
                  <c:v>12.131600000000001</c:v>
                </c:pt>
                <c:pt idx="18027" formatCode="General">
                  <c:v>12.132300000000001</c:v>
                </c:pt>
                <c:pt idx="18028" formatCode="General">
                  <c:v>12.132899999999999</c:v>
                </c:pt>
                <c:pt idx="18029" formatCode="General">
                  <c:v>12.133599999999999</c:v>
                </c:pt>
                <c:pt idx="18030" formatCode="General">
                  <c:v>12.1343</c:v>
                </c:pt>
                <c:pt idx="18031" formatCode="General">
                  <c:v>12.135</c:v>
                </c:pt>
                <c:pt idx="18032" formatCode="General">
                  <c:v>12.1356</c:v>
                </c:pt>
                <c:pt idx="18033" formatCode="General">
                  <c:v>12.1363</c:v>
                </c:pt>
                <c:pt idx="18034" formatCode="General">
                  <c:v>12.137</c:v>
                </c:pt>
                <c:pt idx="18035" formatCode="General">
                  <c:v>12.137600000000001</c:v>
                </c:pt>
                <c:pt idx="18036" formatCode="General">
                  <c:v>12.138299999999999</c:v>
                </c:pt>
                <c:pt idx="18037" formatCode="General">
                  <c:v>12.138999999999999</c:v>
                </c:pt>
                <c:pt idx="18038" formatCode="General">
                  <c:v>12.139699999999999</c:v>
                </c:pt>
                <c:pt idx="18039" formatCode="General">
                  <c:v>12.1403</c:v>
                </c:pt>
                <c:pt idx="18040" formatCode="General">
                  <c:v>12.141</c:v>
                </c:pt>
                <c:pt idx="18041" formatCode="General">
                  <c:v>12.1417</c:v>
                </c:pt>
                <c:pt idx="18042" formatCode="General">
                  <c:v>12.1424</c:v>
                </c:pt>
                <c:pt idx="18043" formatCode="General">
                  <c:v>12.143000000000001</c:v>
                </c:pt>
                <c:pt idx="18044" formatCode="General">
                  <c:v>12.143700000000001</c:v>
                </c:pt>
                <c:pt idx="18045" formatCode="General">
                  <c:v>12.144399999999999</c:v>
                </c:pt>
                <c:pt idx="18046" formatCode="General">
                  <c:v>12.145099999999999</c:v>
                </c:pt>
                <c:pt idx="18047" formatCode="General">
                  <c:v>12.1457</c:v>
                </c:pt>
                <c:pt idx="18048" formatCode="General">
                  <c:v>12.1464</c:v>
                </c:pt>
                <c:pt idx="18049" formatCode="General">
                  <c:v>12.1471</c:v>
                </c:pt>
                <c:pt idx="18050" formatCode="General">
                  <c:v>12.1477</c:v>
                </c:pt>
                <c:pt idx="18051" formatCode="General">
                  <c:v>12.148400000000001</c:v>
                </c:pt>
                <c:pt idx="18052" formatCode="General">
                  <c:v>12.149100000000001</c:v>
                </c:pt>
                <c:pt idx="18053" formatCode="General">
                  <c:v>12.149800000000001</c:v>
                </c:pt>
                <c:pt idx="18054" formatCode="General">
                  <c:v>12.150399999999999</c:v>
                </c:pt>
                <c:pt idx="18055" formatCode="General">
                  <c:v>12.1511</c:v>
                </c:pt>
                <c:pt idx="18056" formatCode="General">
                  <c:v>12.1518</c:v>
                </c:pt>
                <c:pt idx="18057" formatCode="General">
                  <c:v>12.1525</c:v>
                </c:pt>
                <c:pt idx="18058" formatCode="General">
                  <c:v>12.1531</c:v>
                </c:pt>
                <c:pt idx="18059" formatCode="General">
                  <c:v>12.1538</c:v>
                </c:pt>
                <c:pt idx="18060" formatCode="General">
                  <c:v>12.154500000000001</c:v>
                </c:pt>
                <c:pt idx="18061" formatCode="General">
                  <c:v>12.155099999999999</c:v>
                </c:pt>
                <c:pt idx="18062" formatCode="General">
                  <c:v>12.155799999999999</c:v>
                </c:pt>
                <c:pt idx="18063" formatCode="General">
                  <c:v>12.156499999999999</c:v>
                </c:pt>
                <c:pt idx="18064" formatCode="General">
                  <c:v>12.1572</c:v>
                </c:pt>
                <c:pt idx="18065" formatCode="General">
                  <c:v>12.1578</c:v>
                </c:pt>
                <c:pt idx="18066" formatCode="General">
                  <c:v>12.1585</c:v>
                </c:pt>
                <c:pt idx="18067" formatCode="General">
                  <c:v>12.1592</c:v>
                </c:pt>
                <c:pt idx="18068" formatCode="General">
                  <c:v>12.1599</c:v>
                </c:pt>
                <c:pt idx="18069" formatCode="General">
                  <c:v>12.160500000000001</c:v>
                </c:pt>
                <c:pt idx="18070" formatCode="General">
                  <c:v>12.161199999999999</c:v>
                </c:pt>
                <c:pt idx="18071" formatCode="General">
                  <c:v>12.161899999999999</c:v>
                </c:pt>
                <c:pt idx="18072" formatCode="General">
                  <c:v>12.1625</c:v>
                </c:pt>
                <c:pt idx="18073" formatCode="General">
                  <c:v>12.1632</c:v>
                </c:pt>
                <c:pt idx="18074" formatCode="General">
                  <c:v>12.1639</c:v>
                </c:pt>
                <c:pt idx="18075" formatCode="General">
                  <c:v>12.1646</c:v>
                </c:pt>
                <c:pt idx="18076" formatCode="General">
                  <c:v>12.1652</c:v>
                </c:pt>
                <c:pt idx="18077" formatCode="General">
                  <c:v>12.165900000000001</c:v>
                </c:pt>
                <c:pt idx="18078" formatCode="General">
                  <c:v>12.166600000000001</c:v>
                </c:pt>
                <c:pt idx="18079" formatCode="General">
                  <c:v>12.167299999999999</c:v>
                </c:pt>
                <c:pt idx="18080" formatCode="General">
                  <c:v>12.167899999999999</c:v>
                </c:pt>
                <c:pt idx="18081" formatCode="General">
                  <c:v>12.1686</c:v>
                </c:pt>
                <c:pt idx="18082" formatCode="General">
                  <c:v>12.1693</c:v>
                </c:pt>
                <c:pt idx="18083" formatCode="General">
                  <c:v>12.17</c:v>
                </c:pt>
                <c:pt idx="18084" formatCode="General">
                  <c:v>12.1706</c:v>
                </c:pt>
                <c:pt idx="18085" formatCode="General">
                  <c:v>12.1713</c:v>
                </c:pt>
                <c:pt idx="18086" formatCode="General">
                  <c:v>12.172000000000001</c:v>
                </c:pt>
                <c:pt idx="18087" formatCode="General">
                  <c:v>12.172599999999999</c:v>
                </c:pt>
                <c:pt idx="18088" formatCode="General">
                  <c:v>12.173299999999999</c:v>
                </c:pt>
                <c:pt idx="18089" formatCode="General">
                  <c:v>12.173999999999999</c:v>
                </c:pt>
                <c:pt idx="18090" formatCode="General">
                  <c:v>12.1747</c:v>
                </c:pt>
                <c:pt idx="18091" formatCode="General">
                  <c:v>12.1753</c:v>
                </c:pt>
                <c:pt idx="18092" formatCode="General">
                  <c:v>12.176</c:v>
                </c:pt>
                <c:pt idx="18093" formatCode="General">
                  <c:v>12.1767</c:v>
                </c:pt>
                <c:pt idx="18094" formatCode="General">
                  <c:v>12.1774</c:v>
                </c:pt>
                <c:pt idx="18095" formatCode="General">
                  <c:v>12.178000000000001</c:v>
                </c:pt>
                <c:pt idx="18096" formatCode="General">
                  <c:v>12.178699999999999</c:v>
                </c:pt>
                <c:pt idx="18097" formatCode="General">
                  <c:v>12.179399999999999</c:v>
                </c:pt>
                <c:pt idx="18098" formatCode="General">
                  <c:v>12.18</c:v>
                </c:pt>
                <c:pt idx="18099" formatCode="General">
                  <c:v>12.1807</c:v>
                </c:pt>
                <c:pt idx="18100" formatCode="General">
                  <c:v>12.1814</c:v>
                </c:pt>
                <c:pt idx="18101" formatCode="General">
                  <c:v>12.1821</c:v>
                </c:pt>
                <c:pt idx="18102" formatCode="General">
                  <c:v>12.182700000000001</c:v>
                </c:pt>
                <c:pt idx="18103" formatCode="General">
                  <c:v>12.183400000000001</c:v>
                </c:pt>
                <c:pt idx="18104" formatCode="General">
                  <c:v>12.184100000000001</c:v>
                </c:pt>
                <c:pt idx="18105" formatCode="General">
                  <c:v>12.184799999999999</c:v>
                </c:pt>
                <c:pt idx="18106" formatCode="General">
                  <c:v>12.1854</c:v>
                </c:pt>
                <c:pt idx="18107" formatCode="General">
                  <c:v>12.1861</c:v>
                </c:pt>
                <c:pt idx="18108" formatCode="General">
                  <c:v>12.1868</c:v>
                </c:pt>
                <c:pt idx="18109" formatCode="General">
                  <c:v>12.1875</c:v>
                </c:pt>
                <c:pt idx="18110" formatCode="General">
                  <c:v>12.1881</c:v>
                </c:pt>
                <c:pt idx="18111" formatCode="General">
                  <c:v>12.188800000000001</c:v>
                </c:pt>
                <c:pt idx="18112" formatCode="General">
                  <c:v>12.189500000000001</c:v>
                </c:pt>
                <c:pt idx="18113" formatCode="General">
                  <c:v>12.190099999999999</c:v>
                </c:pt>
                <c:pt idx="18114" formatCode="General">
                  <c:v>12.190799999999999</c:v>
                </c:pt>
                <c:pt idx="18115" formatCode="General">
                  <c:v>12.1915</c:v>
                </c:pt>
                <c:pt idx="18116" formatCode="General">
                  <c:v>12.1922</c:v>
                </c:pt>
                <c:pt idx="18117" formatCode="General">
                  <c:v>12.1928</c:v>
                </c:pt>
                <c:pt idx="18118" formatCode="General">
                  <c:v>12.1935</c:v>
                </c:pt>
                <c:pt idx="18119" formatCode="General">
                  <c:v>12.1942</c:v>
                </c:pt>
                <c:pt idx="18120" formatCode="General">
                  <c:v>12.194900000000001</c:v>
                </c:pt>
                <c:pt idx="18121" formatCode="General">
                  <c:v>12.195499999999999</c:v>
                </c:pt>
                <c:pt idx="18122" formatCode="General">
                  <c:v>12.196199999999999</c:v>
                </c:pt>
                <c:pt idx="18123" formatCode="General">
                  <c:v>12.196899999999999</c:v>
                </c:pt>
                <c:pt idx="18124" formatCode="General">
                  <c:v>12.1975</c:v>
                </c:pt>
                <c:pt idx="18125" formatCode="General">
                  <c:v>12.1982</c:v>
                </c:pt>
                <c:pt idx="18126" formatCode="General">
                  <c:v>12.1989</c:v>
                </c:pt>
                <c:pt idx="18127" formatCode="General">
                  <c:v>12.1996</c:v>
                </c:pt>
                <c:pt idx="18128" formatCode="General">
                  <c:v>12.200200000000001</c:v>
                </c:pt>
                <c:pt idx="18129" formatCode="General">
                  <c:v>12.200900000000001</c:v>
                </c:pt>
                <c:pt idx="18130" formatCode="General">
                  <c:v>12.201599999999999</c:v>
                </c:pt>
                <c:pt idx="18131" formatCode="General">
                  <c:v>12.202299999999999</c:v>
                </c:pt>
                <c:pt idx="18132" formatCode="General">
                  <c:v>12.2029</c:v>
                </c:pt>
                <c:pt idx="18133" formatCode="General">
                  <c:v>12.2036</c:v>
                </c:pt>
                <c:pt idx="18134" formatCode="General">
                  <c:v>12.2043</c:v>
                </c:pt>
                <c:pt idx="18135" formatCode="General">
                  <c:v>12.2049</c:v>
                </c:pt>
                <c:pt idx="18136" formatCode="General">
                  <c:v>12.2056</c:v>
                </c:pt>
                <c:pt idx="18137" formatCode="General">
                  <c:v>12.206300000000001</c:v>
                </c:pt>
                <c:pt idx="18138" formatCode="General">
                  <c:v>12.207000000000001</c:v>
                </c:pt>
                <c:pt idx="18139" formatCode="General">
                  <c:v>12.207599999999999</c:v>
                </c:pt>
                <c:pt idx="18140" formatCode="General">
                  <c:v>12.208299999999999</c:v>
                </c:pt>
                <c:pt idx="18141" formatCode="General">
                  <c:v>12.209</c:v>
                </c:pt>
                <c:pt idx="18142" formatCode="General">
                  <c:v>12.2097</c:v>
                </c:pt>
                <c:pt idx="18143" formatCode="General">
                  <c:v>12.2103</c:v>
                </c:pt>
                <c:pt idx="18144" formatCode="General">
                  <c:v>12.211</c:v>
                </c:pt>
                <c:pt idx="18145" formatCode="General">
                  <c:v>12.2117</c:v>
                </c:pt>
                <c:pt idx="18146" formatCode="General">
                  <c:v>12.212400000000001</c:v>
                </c:pt>
                <c:pt idx="18147" formatCode="General">
                  <c:v>12.212999999999999</c:v>
                </c:pt>
                <c:pt idx="18148" formatCode="General">
                  <c:v>12.213699999999999</c:v>
                </c:pt>
                <c:pt idx="18149" formatCode="General">
                  <c:v>12.214399999999999</c:v>
                </c:pt>
                <c:pt idx="18150" formatCode="General">
                  <c:v>12.215</c:v>
                </c:pt>
                <c:pt idx="18151" formatCode="General">
                  <c:v>12.2157</c:v>
                </c:pt>
                <c:pt idx="18152" formatCode="General">
                  <c:v>12.2164</c:v>
                </c:pt>
                <c:pt idx="18153" formatCode="General">
                  <c:v>12.2171</c:v>
                </c:pt>
                <c:pt idx="18154" formatCode="General">
                  <c:v>12.217700000000001</c:v>
                </c:pt>
                <c:pt idx="18155" formatCode="General">
                  <c:v>12.218400000000001</c:v>
                </c:pt>
                <c:pt idx="18156" formatCode="General">
                  <c:v>12.219099999999999</c:v>
                </c:pt>
                <c:pt idx="18157" formatCode="General">
                  <c:v>12.219799999999999</c:v>
                </c:pt>
                <c:pt idx="18158" formatCode="General">
                  <c:v>12.2204</c:v>
                </c:pt>
                <c:pt idx="18159" formatCode="General">
                  <c:v>12.2211</c:v>
                </c:pt>
                <c:pt idx="18160" formatCode="General">
                  <c:v>12.2218</c:v>
                </c:pt>
                <c:pt idx="18161" formatCode="General">
                  <c:v>12.2224</c:v>
                </c:pt>
                <c:pt idx="18162" formatCode="General">
                  <c:v>12.223100000000001</c:v>
                </c:pt>
                <c:pt idx="18163" formatCode="General">
                  <c:v>12.223800000000001</c:v>
                </c:pt>
                <c:pt idx="18164" formatCode="General">
                  <c:v>12.224500000000001</c:v>
                </c:pt>
                <c:pt idx="18165" formatCode="General">
                  <c:v>12.225099999999999</c:v>
                </c:pt>
                <c:pt idx="18166" formatCode="General">
                  <c:v>12.2258</c:v>
                </c:pt>
                <c:pt idx="18167" formatCode="General">
                  <c:v>12.2265</c:v>
                </c:pt>
                <c:pt idx="18168" formatCode="General">
                  <c:v>12.2272</c:v>
                </c:pt>
                <c:pt idx="18169" formatCode="General">
                  <c:v>12.2278</c:v>
                </c:pt>
                <c:pt idx="18170" formatCode="General">
                  <c:v>12.2285</c:v>
                </c:pt>
                <c:pt idx="18171" formatCode="General">
                  <c:v>12.229200000000001</c:v>
                </c:pt>
                <c:pt idx="18172" formatCode="General">
                  <c:v>12.229799999999999</c:v>
                </c:pt>
                <c:pt idx="18173" formatCode="General">
                  <c:v>12.230499999999999</c:v>
                </c:pt>
                <c:pt idx="18174" formatCode="General">
                  <c:v>12.231199999999999</c:v>
                </c:pt>
                <c:pt idx="18175" formatCode="General">
                  <c:v>12.2319</c:v>
                </c:pt>
                <c:pt idx="18176" formatCode="General">
                  <c:v>12.2325</c:v>
                </c:pt>
                <c:pt idx="18177" formatCode="General">
                  <c:v>12.2332</c:v>
                </c:pt>
                <c:pt idx="18178" formatCode="General">
                  <c:v>12.2339</c:v>
                </c:pt>
                <c:pt idx="18179" formatCode="General">
                  <c:v>12.2346</c:v>
                </c:pt>
                <c:pt idx="18180" formatCode="General">
                  <c:v>12.235200000000001</c:v>
                </c:pt>
                <c:pt idx="18181" formatCode="General">
                  <c:v>12.235900000000001</c:v>
                </c:pt>
                <c:pt idx="18182" formatCode="General">
                  <c:v>12.236599999999999</c:v>
                </c:pt>
                <c:pt idx="18183" formatCode="General">
                  <c:v>12.237299999999999</c:v>
                </c:pt>
                <c:pt idx="18184" formatCode="General">
                  <c:v>12.2379</c:v>
                </c:pt>
                <c:pt idx="18185" formatCode="General">
                  <c:v>12.2386</c:v>
                </c:pt>
                <c:pt idx="18186" formatCode="General">
                  <c:v>12.2393</c:v>
                </c:pt>
                <c:pt idx="18187" formatCode="General">
                  <c:v>12.2399</c:v>
                </c:pt>
                <c:pt idx="18188" formatCode="General">
                  <c:v>12.240600000000001</c:v>
                </c:pt>
                <c:pt idx="18189" formatCode="General">
                  <c:v>12.241300000000001</c:v>
                </c:pt>
                <c:pt idx="18190" formatCode="General">
                  <c:v>12.242000000000001</c:v>
                </c:pt>
                <c:pt idx="18191" formatCode="General">
                  <c:v>12.242599999999999</c:v>
                </c:pt>
                <c:pt idx="18192" formatCode="General">
                  <c:v>12.2433</c:v>
                </c:pt>
                <c:pt idx="18193" formatCode="General">
                  <c:v>12.244</c:v>
                </c:pt>
                <c:pt idx="18194" formatCode="General">
                  <c:v>12.2447</c:v>
                </c:pt>
                <c:pt idx="18195" formatCode="General">
                  <c:v>12.2453</c:v>
                </c:pt>
                <c:pt idx="18196" formatCode="General">
                  <c:v>12.246</c:v>
                </c:pt>
                <c:pt idx="18197" formatCode="General">
                  <c:v>12.246700000000001</c:v>
                </c:pt>
                <c:pt idx="18198" formatCode="General">
                  <c:v>12.247299999999999</c:v>
                </c:pt>
                <c:pt idx="18199" formatCode="General">
                  <c:v>12.247999999999999</c:v>
                </c:pt>
                <c:pt idx="18200" formatCode="General">
                  <c:v>12.248699999999999</c:v>
                </c:pt>
                <c:pt idx="18201" formatCode="General">
                  <c:v>12.2494</c:v>
                </c:pt>
                <c:pt idx="18202" formatCode="General">
                  <c:v>12.25</c:v>
                </c:pt>
                <c:pt idx="18203" formatCode="General">
                  <c:v>12.2507</c:v>
                </c:pt>
                <c:pt idx="18204" formatCode="General">
                  <c:v>12.2514</c:v>
                </c:pt>
                <c:pt idx="18205" formatCode="General">
                  <c:v>12.2521</c:v>
                </c:pt>
                <c:pt idx="18206" formatCode="General">
                  <c:v>12.252700000000001</c:v>
                </c:pt>
                <c:pt idx="18207" formatCode="General">
                  <c:v>12.253399999999999</c:v>
                </c:pt>
                <c:pt idx="18208" formatCode="General">
                  <c:v>12.254099999999999</c:v>
                </c:pt>
                <c:pt idx="18209" formatCode="General">
                  <c:v>12.254799999999999</c:v>
                </c:pt>
                <c:pt idx="18210" formatCode="General">
                  <c:v>12.2554</c:v>
                </c:pt>
                <c:pt idx="18211" formatCode="General">
                  <c:v>12.2561</c:v>
                </c:pt>
                <c:pt idx="18212" formatCode="General">
                  <c:v>12.2568</c:v>
                </c:pt>
                <c:pt idx="18213" formatCode="General">
                  <c:v>12.257400000000001</c:v>
                </c:pt>
                <c:pt idx="18214" formatCode="General">
                  <c:v>12.258100000000001</c:v>
                </c:pt>
                <c:pt idx="18215" formatCode="General">
                  <c:v>12.258800000000001</c:v>
                </c:pt>
                <c:pt idx="18216" formatCode="General">
                  <c:v>12.259499999999999</c:v>
                </c:pt>
                <c:pt idx="18217" formatCode="General">
                  <c:v>12.2601</c:v>
                </c:pt>
                <c:pt idx="18218" formatCode="General">
                  <c:v>12.2608</c:v>
                </c:pt>
                <c:pt idx="18219" formatCode="General">
                  <c:v>12.2615</c:v>
                </c:pt>
                <c:pt idx="18220" formatCode="General">
                  <c:v>12.2622</c:v>
                </c:pt>
                <c:pt idx="18221" formatCode="General">
                  <c:v>12.2628</c:v>
                </c:pt>
                <c:pt idx="18222" formatCode="General">
                  <c:v>12.263500000000001</c:v>
                </c:pt>
                <c:pt idx="18223" formatCode="General">
                  <c:v>12.264200000000001</c:v>
                </c:pt>
                <c:pt idx="18224" formatCode="General">
                  <c:v>12.264799999999999</c:v>
                </c:pt>
                <c:pt idx="18225" formatCode="General">
                  <c:v>12.265499999999999</c:v>
                </c:pt>
                <c:pt idx="18226" formatCode="General">
                  <c:v>12.2662</c:v>
                </c:pt>
                <c:pt idx="18227" formatCode="General">
                  <c:v>12.2669</c:v>
                </c:pt>
                <c:pt idx="18228" formatCode="General">
                  <c:v>12.2675</c:v>
                </c:pt>
                <c:pt idx="18229" formatCode="General">
                  <c:v>12.2682</c:v>
                </c:pt>
                <c:pt idx="18230" formatCode="General">
                  <c:v>12.2689</c:v>
                </c:pt>
                <c:pt idx="18231" formatCode="General">
                  <c:v>12.269600000000001</c:v>
                </c:pt>
                <c:pt idx="18232" formatCode="General">
                  <c:v>12.270200000000001</c:v>
                </c:pt>
                <c:pt idx="18233" formatCode="General">
                  <c:v>12.270899999999999</c:v>
                </c:pt>
                <c:pt idx="18234" formatCode="General">
                  <c:v>12.271599999999999</c:v>
                </c:pt>
                <c:pt idx="18235" formatCode="General">
                  <c:v>12.2722</c:v>
                </c:pt>
                <c:pt idx="18236" formatCode="General">
                  <c:v>12.2729</c:v>
                </c:pt>
                <c:pt idx="18237" formatCode="General">
                  <c:v>12.2736</c:v>
                </c:pt>
                <c:pt idx="18238" formatCode="General">
                  <c:v>12.2743</c:v>
                </c:pt>
                <c:pt idx="18239" formatCode="General">
                  <c:v>12.274900000000001</c:v>
                </c:pt>
                <c:pt idx="18240" formatCode="General">
                  <c:v>12.275600000000001</c:v>
                </c:pt>
                <c:pt idx="18241" formatCode="General">
                  <c:v>12.276300000000001</c:v>
                </c:pt>
                <c:pt idx="18242" formatCode="General">
                  <c:v>12.276999999999999</c:v>
                </c:pt>
                <c:pt idx="18243" formatCode="General">
                  <c:v>12.2776</c:v>
                </c:pt>
                <c:pt idx="18244" formatCode="General">
                  <c:v>12.2783</c:v>
                </c:pt>
                <c:pt idx="18245" formatCode="General">
                  <c:v>12.279</c:v>
                </c:pt>
                <c:pt idx="18246" formatCode="General">
                  <c:v>12.2797</c:v>
                </c:pt>
                <c:pt idx="18247" formatCode="General">
                  <c:v>12.2803</c:v>
                </c:pt>
                <c:pt idx="18248" formatCode="General">
                  <c:v>12.281000000000001</c:v>
                </c:pt>
                <c:pt idx="18249" formatCode="General">
                  <c:v>12.281700000000001</c:v>
                </c:pt>
                <c:pt idx="18250" formatCode="General">
                  <c:v>12.282299999999999</c:v>
                </c:pt>
                <c:pt idx="18251" formatCode="General">
                  <c:v>12.282999999999999</c:v>
                </c:pt>
                <c:pt idx="18252" formatCode="General">
                  <c:v>12.2837</c:v>
                </c:pt>
                <c:pt idx="18253" formatCode="General">
                  <c:v>12.2844</c:v>
                </c:pt>
                <c:pt idx="18254" formatCode="General">
                  <c:v>12.285</c:v>
                </c:pt>
                <c:pt idx="18255" formatCode="General">
                  <c:v>12.2857</c:v>
                </c:pt>
                <c:pt idx="18256" formatCode="General">
                  <c:v>12.2864</c:v>
                </c:pt>
                <c:pt idx="18257" formatCode="General">
                  <c:v>12.287100000000001</c:v>
                </c:pt>
                <c:pt idx="18258" formatCode="General">
                  <c:v>12.287699999999999</c:v>
                </c:pt>
                <c:pt idx="18259" formatCode="General">
                  <c:v>12.288399999999999</c:v>
                </c:pt>
                <c:pt idx="18260" formatCode="General">
                  <c:v>12.289099999999999</c:v>
                </c:pt>
                <c:pt idx="18261" formatCode="General">
                  <c:v>12.2897</c:v>
                </c:pt>
                <c:pt idx="18262" formatCode="General">
                  <c:v>12.2904</c:v>
                </c:pt>
                <c:pt idx="18263" formatCode="General">
                  <c:v>12.2911</c:v>
                </c:pt>
                <c:pt idx="18264" formatCode="General">
                  <c:v>12.2918</c:v>
                </c:pt>
                <c:pt idx="18265" formatCode="General">
                  <c:v>12.292400000000001</c:v>
                </c:pt>
                <c:pt idx="18266" formatCode="General">
                  <c:v>12.293100000000001</c:v>
                </c:pt>
                <c:pt idx="18267" formatCode="General">
                  <c:v>12.293799999999999</c:v>
                </c:pt>
                <c:pt idx="18268" formatCode="General">
                  <c:v>12.294499999999999</c:v>
                </c:pt>
                <c:pt idx="18269" formatCode="General">
                  <c:v>12.2951</c:v>
                </c:pt>
                <c:pt idx="18270" formatCode="General">
                  <c:v>12.2958</c:v>
                </c:pt>
                <c:pt idx="18271" formatCode="General">
                  <c:v>12.2965</c:v>
                </c:pt>
                <c:pt idx="18272" formatCode="General">
                  <c:v>12.2971</c:v>
                </c:pt>
                <c:pt idx="18273" formatCode="General">
                  <c:v>12.297800000000001</c:v>
                </c:pt>
                <c:pt idx="18274" formatCode="General">
                  <c:v>12.298500000000001</c:v>
                </c:pt>
                <c:pt idx="18275" formatCode="General">
                  <c:v>12.299200000000001</c:v>
                </c:pt>
                <c:pt idx="18276" formatCode="General">
                  <c:v>12.299799999999999</c:v>
                </c:pt>
                <c:pt idx="18277" formatCode="General">
                  <c:v>12.3005</c:v>
                </c:pt>
                <c:pt idx="18278" formatCode="General">
                  <c:v>12.3012</c:v>
                </c:pt>
                <c:pt idx="18279" formatCode="General">
                  <c:v>12.3019</c:v>
                </c:pt>
                <c:pt idx="18280" formatCode="General">
                  <c:v>12.3025</c:v>
                </c:pt>
                <c:pt idx="18281" formatCode="General">
                  <c:v>12.3032</c:v>
                </c:pt>
                <c:pt idx="18282" formatCode="General">
                  <c:v>12.303900000000001</c:v>
                </c:pt>
                <c:pt idx="18283" formatCode="General">
                  <c:v>12.304600000000001</c:v>
                </c:pt>
                <c:pt idx="18284" formatCode="General">
                  <c:v>12.305199999999999</c:v>
                </c:pt>
                <c:pt idx="18285" formatCode="General">
                  <c:v>12.305899999999999</c:v>
                </c:pt>
                <c:pt idx="18286" formatCode="General">
                  <c:v>12.3066</c:v>
                </c:pt>
                <c:pt idx="18287" formatCode="General">
                  <c:v>12.3072</c:v>
                </c:pt>
                <c:pt idx="18288" formatCode="General">
                  <c:v>12.3079</c:v>
                </c:pt>
                <c:pt idx="18289" formatCode="General">
                  <c:v>12.3086</c:v>
                </c:pt>
                <c:pt idx="18290" formatCode="General">
                  <c:v>12.3093</c:v>
                </c:pt>
                <c:pt idx="18291" formatCode="General">
                  <c:v>12.309900000000001</c:v>
                </c:pt>
                <c:pt idx="18292" formatCode="General">
                  <c:v>12.310600000000001</c:v>
                </c:pt>
                <c:pt idx="18293" formatCode="General">
                  <c:v>12.311299999999999</c:v>
                </c:pt>
                <c:pt idx="18294" formatCode="General">
                  <c:v>12.311999999999999</c:v>
                </c:pt>
                <c:pt idx="18295" formatCode="General">
                  <c:v>12.3126</c:v>
                </c:pt>
                <c:pt idx="18296" formatCode="General">
                  <c:v>12.3133</c:v>
                </c:pt>
                <c:pt idx="18297" formatCode="General">
                  <c:v>12.314</c:v>
                </c:pt>
                <c:pt idx="18298" formatCode="General">
                  <c:v>12.3146</c:v>
                </c:pt>
                <c:pt idx="18299" formatCode="General">
                  <c:v>12.315300000000001</c:v>
                </c:pt>
                <c:pt idx="18300" formatCode="General">
                  <c:v>12.316000000000001</c:v>
                </c:pt>
                <c:pt idx="18301" formatCode="General">
                  <c:v>12.316700000000001</c:v>
                </c:pt>
                <c:pt idx="18302" formatCode="General">
                  <c:v>12.317299999999999</c:v>
                </c:pt>
                <c:pt idx="18303" formatCode="General">
                  <c:v>12.318</c:v>
                </c:pt>
                <c:pt idx="18304" formatCode="General">
                  <c:v>12.3187</c:v>
                </c:pt>
                <c:pt idx="18305" formatCode="General">
                  <c:v>12.3194</c:v>
                </c:pt>
                <c:pt idx="18306" formatCode="General">
                  <c:v>12.32</c:v>
                </c:pt>
                <c:pt idx="18307" formatCode="General">
                  <c:v>12.3207</c:v>
                </c:pt>
                <c:pt idx="18308" formatCode="General">
                  <c:v>12.321400000000001</c:v>
                </c:pt>
                <c:pt idx="18309" formatCode="General">
                  <c:v>12.322100000000001</c:v>
                </c:pt>
                <c:pt idx="18310" formatCode="General">
                  <c:v>12.322699999999999</c:v>
                </c:pt>
                <c:pt idx="18311" formatCode="General">
                  <c:v>12.323399999999999</c:v>
                </c:pt>
                <c:pt idx="18312" formatCode="General">
                  <c:v>12.3241</c:v>
                </c:pt>
                <c:pt idx="18313" formatCode="General">
                  <c:v>12.3247</c:v>
                </c:pt>
                <c:pt idx="18314" formatCode="General">
                  <c:v>12.3254</c:v>
                </c:pt>
                <c:pt idx="18315" formatCode="General">
                  <c:v>12.3261</c:v>
                </c:pt>
                <c:pt idx="18316" formatCode="General">
                  <c:v>12.3268</c:v>
                </c:pt>
                <c:pt idx="18317" formatCode="General">
                  <c:v>12.327400000000001</c:v>
                </c:pt>
                <c:pt idx="18318" formatCode="General">
                  <c:v>12.328099999999999</c:v>
                </c:pt>
                <c:pt idx="18319" formatCode="General">
                  <c:v>12.328799999999999</c:v>
                </c:pt>
                <c:pt idx="18320" formatCode="General">
                  <c:v>12.329499999999999</c:v>
                </c:pt>
                <c:pt idx="18321" formatCode="General">
                  <c:v>12.3301</c:v>
                </c:pt>
                <c:pt idx="18322" formatCode="General">
                  <c:v>12.3308</c:v>
                </c:pt>
                <c:pt idx="18323" formatCode="General">
                  <c:v>12.3315</c:v>
                </c:pt>
                <c:pt idx="18324" formatCode="General">
                  <c:v>12.332100000000001</c:v>
                </c:pt>
                <c:pt idx="18325" formatCode="General">
                  <c:v>12.332800000000001</c:v>
                </c:pt>
                <c:pt idx="18326" formatCode="General">
                  <c:v>12.333500000000001</c:v>
                </c:pt>
                <c:pt idx="18327" formatCode="General">
                  <c:v>12.334199999999999</c:v>
                </c:pt>
                <c:pt idx="18328" formatCode="General">
                  <c:v>12.3348</c:v>
                </c:pt>
                <c:pt idx="18329" formatCode="General">
                  <c:v>12.3355</c:v>
                </c:pt>
                <c:pt idx="18330" formatCode="General">
                  <c:v>12.3362</c:v>
                </c:pt>
                <c:pt idx="18331" formatCode="General">
                  <c:v>12.3369</c:v>
                </c:pt>
                <c:pt idx="18332" formatCode="General">
                  <c:v>12.3375</c:v>
                </c:pt>
                <c:pt idx="18333" formatCode="General">
                  <c:v>12.338200000000001</c:v>
                </c:pt>
                <c:pt idx="18334" formatCode="General">
                  <c:v>12.338900000000001</c:v>
                </c:pt>
                <c:pt idx="18335" formatCode="General">
                  <c:v>12.339499999999999</c:v>
                </c:pt>
                <c:pt idx="18336" formatCode="General">
                  <c:v>12.340199999999999</c:v>
                </c:pt>
                <c:pt idx="18337" formatCode="General">
                  <c:v>12.3409</c:v>
                </c:pt>
                <c:pt idx="18338" formatCode="General">
                  <c:v>12.3416</c:v>
                </c:pt>
                <c:pt idx="18339" formatCode="General">
                  <c:v>12.3422</c:v>
                </c:pt>
                <c:pt idx="18340" formatCode="General">
                  <c:v>12.3429</c:v>
                </c:pt>
                <c:pt idx="18341" formatCode="General">
                  <c:v>12.3436</c:v>
                </c:pt>
                <c:pt idx="18342" formatCode="General">
                  <c:v>12.3443</c:v>
                </c:pt>
                <c:pt idx="18343" formatCode="General">
                  <c:v>12.344900000000001</c:v>
                </c:pt>
                <c:pt idx="18344" formatCode="General">
                  <c:v>12.345599999999999</c:v>
                </c:pt>
                <c:pt idx="18345" formatCode="General">
                  <c:v>12.346299999999999</c:v>
                </c:pt>
                <c:pt idx="18346" formatCode="General">
                  <c:v>12.347</c:v>
                </c:pt>
                <c:pt idx="18347" formatCode="General">
                  <c:v>12.3476</c:v>
                </c:pt>
                <c:pt idx="18348" formatCode="General">
                  <c:v>12.3483</c:v>
                </c:pt>
                <c:pt idx="18349" formatCode="General">
                  <c:v>12.349</c:v>
                </c:pt>
                <c:pt idx="18350" formatCode="General">
                  <c:v>12.349600000000001</c:v>
                </c:pt>
                <c:pt idx="18351" formatCode="General">
                  <c:v>12.350300000000001</c:v>
                </c:pt>
                <c:pt idx="18352" formatCode="General">
                  <c:v>12.351000000000001</c:v>
                </c:pt>
                <c:pt idx="18353" formatCode="General">
                  <c:v>12.351699999999999</c:v>
                </c:pt>
                <c:pt idx="18354" formatCode="General">
                  <c:v>12.3523</c:v>
                </c:pt>
                <c:pt idx="18355" formatCode="General">
                  <c:v>12.353</c:v>
                </c:pt>
                <c:pt idx="18356" formatCode="General">
                  <c:v>12.3537</c:v>
                </c:pt>
                <c:pt idx="18357" formatCode="General">
                  <c:v>12.3544</c:v>
                </c:pt>
                <c:pt idx="18358" formatCode="General">
                  <c:v>12.355</c:v>
                </c:pt>
                <c:pt idx="18359" formatCode="General">
                  <c:v>12.355700000000001</c:v>
                </c:pt>
                <c:pt idx="18360" formatCode="General">
                  <c:v>12.356400000000001</c:v>
                </c:pt>
                <c:pt idx="18361" formatCode="General">
                  <c:v>12.356999999999999</c:v>
                </c:pt>
                <c:pt idx="18362" formatCode="General">
                  <c:v>12.357699999999999</c:v>
                </c:pt>
                <c:pt idx="18363" formatCode="General">
                  <c:v>12.3584</c:v>
                </c:pt>
                <c:pt idx="18364" formatCode="General">
                  <c:v>12.3591</c:v>
                </c:pt>
                <c:pt idx="18365" formatCode="General">
                  <c:v>12.3597</c:v>
                </c:pt>
                <c:pt idx="18366" formatCode="General">
                  <c:v>12.3604</c:v>
                </c:pt>
                <c:pt idx="18367" formatCode="General">
                  <c:v>12.3611</c:v>
                </c:pt>
                <c:pt idx="18368" formatCode="General">
                  <c:v>12.361800000000001</c:v>
                </c:pt>
                <c:pt idx="18369" formatCode="General">
                  <c:v>12.362399999999999</c:v>
                </c:pt>
                <c:pt idx="18370" formatCode="General">
                  <c:v>12.363099999999999</c:v>
                </c:pt>
                <c:pt idx="18371" formatCode="General">
                  <c:v>12.363799999999999</c:v>
                </c:pt>
                <c:pt idx="18372" formatCode="General">
                  <c:v>12.3645</c:v>
                </c:pt>
                <c:pt idx="18373" formatCode="General">
                  <c:v>12.3651</c:v>
                </c:pt>
                <c:pt idx="18374" formatCode="General">
                  <c:v>12.3658</c:v>
                </c:pt>
                <c:pt idx="18375" formatCode="General">
                  <c:v>12.3665</c:v>
                </c:pt>
                <c:pt idx="18376" formatCode="General">
                  <c:v>12.367100000000001</c:v>
                </c:pt>
                <c:pt idx="18377" formatCode="General">
                  <c:v>12.367800000000001</c:v>
                </c:pt>
                <c:pt idx="18378" formatCode="General">
                  <c:v>12.368499999999999</c:v>
                </c:pt>
                <c:pt idx="18379" formatCode="General">
                  <c:v>12.369199999999999</c:v>
                </c:pt>
                <c:pt idx="18380" formatCode="General">
                  <c:v>12.3698</c:v>
                </c:pt>
                <c:pt idx="18381" formatCode="General">
                  <c:v>12.3705</c:v>
                </c:pt>
                <c:pt idx="18382" formatCode="General">
                  <c:v>12.3712</c:v>
                </c:pt>
                <c:pt idx="18383" formatCode="General">
                  <c:v>12.3719</c:v>
                </c:pt>
                <c:pt idx="18384" formatCode="General">
                  <c:v>12.3725</c:v>
                </c:pt>
                <c:pt idx="18385" formatCode="General">
                  <c:v>12.373200000000001</c:v>
                </c:pt>
                <c:pt idx="18386" formatCode="General">
                  <c:v>12.373900000000001</c:v>
                </c:pt>
                <c:pt idx="18387" formatCode="General">
                  <c:v>12.374499999999999</c:v>
                </c:pt>
                <c:pt idx="18388" formatCode="General">
                  <c:v>12.3752</c:v>
                </c:pt>
                <c:pt idx="18389" formatCode="General">
                  <c:v>12.3759</c:v>
                </c:pt>
                <c:pt idx="18390" formatCode="General">
                  <c:v>12.3766</c:v>
                </c:pt>
                <c:pt idx="18391" formatCode="General">
                  <c:v>12.3772</c:v>
                </c:pt>
                <c:pt idx="18392" formatCode="General">
                  <c:v>12.3779</c:v>
                </c:pt>
                <c:pt idx="18393" formatCode="General">
                  <c:v>12.3786</c:v>
                </c:pt>
                <c:pt idx="18394" formatCode="General">
                  <c:v>12.379300000000001</c:v>
                </c:pt>
                <c:pt idx="18395" formatCode="General">
                  <c:v>12.379899999999999</c:v>
                </c:pt>
                <c:pt idx="18396" formatCode="General">
                  <c:v>12.380599999999999</c:v>
                </c:pt>
                <c:pt idx="18397" formatCode="General">
                  <c:v>12.3813</c:v>
                </c:pt>
                <c:pt idx="18398" formatCode="General">
                  <c:v>12.3819</c:v>
                </c:pt>
                <c:pt idx="18399" formatCode="General">
                  <c:v>12.3826</c:v>
                </c:pt>
                <c:pt idx="18400" formatCode="General">
                  <c:v>12.3833</c:v>
                </c:pt>
                <c:pt idx="18401" formatCode="General">
                  <c:v>12.384</c:v>
                </c:pt>
                <c:pt idx="18402" formatCode="General">
                  <c:v>12.384600000000001</c:v>
                </c:pt>
                <c:pt idx="18403" formatCode="General">
                  <c:v>12.385300000000001</c:v>
                </c:pt>
                <c:pt idx="18404" formatCode="General">
                  <c:v>12.385999999999999</c:v>
                </c:pt>
                <c:pt idx="18405" formatCode="General">
                  <c:v>12.386699999999999</c:v>
                </c:pt>
                <c:pt idx="18406" formatCode="General">
                  <c:v>12.3873</c:v>
                </c:pt>
                <c:pt idx="18407" formatCode="General">
                  <c:v>12.388</c:v>
                </c:pt>
                <c:pt idx="18408" formatCode="General">
                  <c:v>12.3887</c:v>
                </c:pt>
                <c:pt idx="18409" formatCode="General">
                  <c:v>12.3894</c:v>
                </c:pt>
                <c:pt idx="18410" formatCode="General">
                  <c:v>12.39</c:v>
                </c:pt>
                <c:pt idx="18411" formatCode="General">
                  <c:v>12.390700000000001</c:v>
                </c:pt>
                <c:pt idx="18412" formatCode="General">
                  <c:v>12.391400000000001</c:v>
                </c:pt>
                <c:pt idx="18413" formatCode="General">
                  <c:v>12.391999999999999</c:v>
                </c:pt>
                <c:pt idx="18414" formatCode="General">
                  <c:v>12.3927</c:v>
                </c:pt>
                <c:pt idx="18415" formatCode="General">
                  <c:v>12.3934</c:v>
                </c:pt>
                <c:pt idx="18416" formatCode="General">
                  <c:v>12.3941</c:v>
                </c:pt>
                <c:pt idx="18417" formatCode="General">
                  <c:v>12.3947</c:v>
                </c:pt>
                <c:pt idx="18418" formatCode="General">
                  <c:v>12.3954</c:v>
                </c:pt>
                <c:pt idx="18419" formatCode="General">
                  <c:v>12.396100000000001</c:v>
                </c:pt>
                <c:pt idx="18420" formatCode="General">
                  <c:v>12.396800000000001</c:v>
                </c:pt>
                <c:pt idx="18421" formatCode="General">
                  <c:v>12.397399999999999</c:v>
                </c:pt>
                <c:pt idx="18422" formatCode="General">
                  <c:v>12.398099999999999</c:v>
                </c:pt>
                <c:pt idx="18423" formatCode="General">
                  <c:v>12.3988</c:v>
                </c:pt>
                <c:pt idx="18424" formatCode="General">
                  <c:v>12.3994</c:v>
                </c:pt>
                <c:pt idx="18425" formatCode="General">
                  <c:v>12.4001</c:v>
                </c:pt>
                <c:pt idx="18426" formatCode="General">
                  <c:v>12.4008</c:v>
                </c:pt>
                <c:pt idx="18427" formatCode="General">
                  <c:v>12.4015</c:v>
                </c:pt>
                <c:pt idx="18428" formatCode="General">
                  <c:v>12.402100000000001</c:v>
                </c:pt>
                <c:pt idx="18429" formatCode="General">
                  <c:v>12.402799999999999</c:v>
                </c:pt>
                <c:pt idx="18430" formatCode="General">
                  <c:v>12.403499999999999</c:v>
                </c:pt>
                <c:pt idx="18431" formatCode="General">
                  <c:v>12.404199999999999</c:v>
                </c:pt>
                <c:pt idx="18432" formatCode="General">
                  <c:v>12.4048</c:v>
                </c:pt>
                <c:pt idx="18433" formatCode="General">
                  <c:v>12.4055</c:v>
                </c:pt>
                <c:pt idx="18434" formatCode="General">
                  <c:v>12.4062</c:v>
                </c:pt>
                <c:pt idx="18435" formatCode="General">
                  <c:v>12.4068</c:v>
                </c:pt>
                <c:pt idx="18436" formatCode="General">
                  <c:v>12.407500000000001</c:v>
                </c:pt>
                <c:pt idx="18437" formatCode="General">
                  <c:v>12.408200000000001</c:v>
                </c:pt>
                <c:pt idx="18438" formatCode="General">
                  <c:v>12.408899999999999</c:v>
                </c:pt>
                <c:pt idx="18439" formatCode="General">
                  <c:v>12.4095</c:v>
                </c:pt>
                <c:pt idx="18440" formatCode="General">
                  <c:v>12.4102</c:v>
                </c:pt>
                <c:pt idx="18441" formatCode="General">
                  <c:v>12.4109</c:v>
                </c:pt>
                <c:pt idx="18442" formatCode="General">
                  <c:v>12.4116</c:v>
                </c:pt>
                <c:pt idx="18443" formatCode="General">
                  <c:v>12.4122</c:v>
                </c:pt>
                <c:pt idx="18444" formatCode="General">
                  <c:v>12.4129</c:v>
                </c:pt>
                <c:pt idx="18445" formatCode="General">
                  <c:v>12.413600000000001</c:v>
                </c:pt>
                <c:pt idx="18446" formatCode="General">
                  <c:v>12.414300000000001</c:v>
                </c:pt>
                <c:pt idx="18447" formatCode="General">
                  <c:v>12.414899999999999</c:v>
                </c:pt>
                <c:pt idx="18448" formatCode="General">
                  <c:v>12.4156</c:v>
                </c:pt>
                <c:pt idx="18449" formatCode="General">
                  <c:v>12.4163</c:v>
                </c:pt>
                <c:pt idx="18450" formatCode="General">
                  <c:v>12.4169</c:v>
                </c:pt>
                <c:pt idx="18451" formatCode="General">
                  <c:v>12.4176</c:v>
                </c:pt>
                <c:pt idx="18452" formatCode="General">
                  <c:v>12.4183</c:v>
                </c:pt>
                <c:pt idx="18453" formatCode="General">
                  <c:v>12.419</c:v>
                </c:pt>
                <c:pt idx="18454" formatCode="General">
                  <c:v>12.419600000000001</c:v>
                </c:pt>
                <c:pt idx="18455" formatCode="General">
                  <c:v>12.420299999999999</c:v>
                </c:pt>
                <c:pt idx="18456" formatCode="General">
                  <c:v>12.420999999999999</c:v>
                </c:pt>
                <c:pt idx="18457" formatCode="General">
                  <c:v>12.4217</c:v>
                </c:pt>
                <c:pt idx="18458" formatCode="General">
                  <c:v>12.4223</c:v>
                </c:pt>
                <c:pt idx="18459" formatCode="General">
                  <c:v>12.423</c:v>
                </c:pt>
                <c:pt idx="18460" formatCode="General">
                  <c:v>12.4237</c:v>
                </c:pt>
                <c:pt idx="18461" formatCode="General">
                  <c:v>12.424300000000001</c:v>
                </c:pt>
                <c:pt idx="18462" formatCode="General">
                  <c:v>12.425000000000001</c:v>
                </c:pt>
                <c:pt idx="18463" formatCode="General">
                  <c:v>12.425700000000001</c:v>
                </c:pt>
                <c:pt idx="18464" formatCode="General">
                  <c:v>12.426399999999999</c:v>
                </c:pt>
                <c:pt idx="18465" formatCode="General">
                  <c:v>12.427</c:v>
                </c:pt>
                <c:pt idx="18466" formatCode="General">
                  <c:v>12.4277</c:v>
                </c:pt>
                <c:pt idx="18467" formatCode="General">
                  <c:v>12.4284</c:v>
                </c:pt>
                <c:pt idx="18468" formatCode="General">
                  <c:v>12.4291</c:v>
                </c:pt>
                <c:pt idx="18469" formatCode="General">
                  <c:v>12.4297</c:v>
                </c:pt>
                <c:pt idx="18470" formatCode="General">
                  <c:v>12.430400000000001</c:v>
                </c:pt>
                <c:pt idx="18471" formatCode="General">
                  <c:v>12.431100000000001</c:v>
                </c:pt>
                <c:pt idx="18472" formatCode="General">
                  <c:v>12.431800000000001</c:v>
                </c:pt>
                <c:pt idx="18473" formatCode="General">
                  <c:v>12.432399999999999</c:v>
                </c:pt>
                <c:pt idx="18474" formatCode="General">
                  <c:v>12.4331</c:v>
                </c:pt>
                <c:pt idx="18475" formatCode="General">
                  <c:v>12.4338</c:v>
                </c:pt>
                <c:pt idx="18476" formatCode="General">
                  <c:v>12.4344</c:v>
                </c:pt>
                <c:pt idx="18477" formatCode="General">
                  <c:v>12.4351</c:v>
                </c:pt>
                <c:pt idx="18478" formatCode="General">
                  <c:v>12.4358</c:v>
                </c:pt>
                <c:pt idx="18479" formatCode="General">
                  <c:v>12.436500000000001</c:v>
                </c:pt>
                <c:pt idx="18480" formatCode="General">
                  <c:v>12.437099999999999</c:v>
                </c:pt>
                <c:pt idx="18481" formatCode="General">
                  <c:v>12.437799999999999</c:v>
                </c:pt>
                <c:pt idx="18482" formatCode="General">
                  <c:v>12.438499999999999</c:v>
                </c:pt>
                <c:pt idx="18483" formatCode="General">
                  <c:v>12.4392</c:v>
                </c:pt>
                <c:pt idx="18484" formatCode="General">
                  <c:v>12.4398</c:v>
                </c:pt>
                <c:pt idx="18485" formatCode="General">
                  <c:v>12.4405</c:v>
                </c:pt>
                <c:pt idx="18486" formatCode="General">
                  <c:v>12.4412</c:v>
                </c:pt>
                <c:pt idx="18487" formatCode="General">
                  <c:v>12.441800000000001</c:v>
                </c:pt>
                <c:pt idx="18488" formatCode="General">
                  <c:v>12.442500000000001</c:v>
                </c:pt>
                <c:pt idx="18489" formatCode="General">
                  <c:v>12.443199999999999</c:v>
                </c:pt>
                <c:pt idx="18490" formatCode="General">
                  <c:v>12.443899999999999</c:v>
                </c:pt>
                <c:pt idx="18491" formatCode="General">
                  <c:v>12.4445</c:v>
                </c:pt>
                <c:pt idx="18492" formatCode="General">
                  <c:v>12.4452</c:v>
                </c:pt>
                <c:pt idx="18493" formatCode="General">
                  <c:v>12.4459</c:v>
                </c:pt>
                <c:pt idx="18494" formatCode="General">
                  <c:v>12.4466</c:v>
                </c:pt>
                <c:pt idx="18495" formatCode="General">
                  <c:v>12.4472</c:v>
                </c:pt>
                <c:pt idx="18496" formatCode="General">
                  <c:v>12.447900000000001</c:v>
                </c:pt>
                <c:pt idx="18497" formatCode="General">
                  <c:v>12.448600000000001</c:v>
                </c:pt>
                <c:pt idx="18498" formatCode="General">
                  <c:v>12.449199999999999</c:v>
                </c:pt>
                <c:pt idx="18499" formatCode="General">
                  <c:v>12.4499</c:v>
                </c:pt>
                <c:pt idx="18500" formatCode="General">
                  <c:v>12.4506</c:v>
                </c:pt>
                <c:pt idx="18501" formatCode="General">
                  <c:v>12.4513</c:v>
                </c:pt>
                <c:pt idx="18502" formatCode="General">
                  <c:v>12.4519</c:v>
                </c:pt>
                <c:pt idx="18503" formatCode="General">
                  <c:v>12.4526</c:v>
                </c:pt>
                <c:pt idx="18504" formatCode="General">
                  <c:v>12.4533</c:v>
                </c:pt>
                <c:pt idx="18505" formatCode="General">
                  <c:v>12.454000000000001</c:v>
                </c:pt>
                <c:pt idx="18506" formatCode="General">
                  <c:v>12.454599999999999</c:v>
                </c:pt>
                <c:pt idx="18507" formatCode="General">
                  <c:v>12.455299999999999</c:v>
                </c:pt>
                <c:pt idx="18508" formatCode="General">
                  <c:v>12.456</c:v>
                </c:pt>
                <c:pt idx="18509" formatCode="General">
                  <c:v>12.4567</c:v>
                </c:pt>
                <c:pt idx="18510" formatCode="General">
                  <c:v>12.4573</c:v>
                </c:pt>
                <c:pt idx="18511" formatCode="General">
                  <c:v>12.458</c:v>
                </c:pt>
                <c:pt idx="18512" formatCode="General">
                  <c:v>12.4587</c:v>
                </c:pt>
                <c:pt idx="18513" formatCode="General">
                  <c:v>12.459300000000001</c:v>
                </c:pt>
                <c:pt idx="18514" formatCode="General">
                  <c:v>12.46</c:v>
                </c:pt>
                <c:pt idx="18515" formatCode="General">
                  <c:v>12.460699999999999</c:v>
                </c:pt>
                <c:pt idx="18516" formatCode="General">
                  <c:v>12.461399999999999</c:v>
                </c:pt>
                <c:pt idx="18517" formatCode="General">
                  <c:v>12.462</c:v>
                </c:pt>
                <c:pt idx="18518" formatCode="General">
                  <c:v>12.4627</c:v>
                </c:pt>
                <c:pt idx="18519" formatCode="General">
                  <c:v>12.4634</c:v>
                </c:pt>
                <c:pt idx="18520" formatCode="General">
                  <c:v>12.4641</c:v>
                </c:pt>
                <c:pt idx="18521" formatCode="General">
                  <c:v>12.464700000000001</c:v>
                </c:pt>
                <c:pt idx="18522" formatCode="General">
                  <c:v>12.465400000000001</c:v>
                </c:pt>
                <c:pt idx="18523" formatCode="General">
                  <c:v>12.466100000000001</c:v>
                </c:pt>
                <c:pt idx="18524" formatCode="General">
                  <c:v>12.466699999999999</c:v>
                </c:pt>
                <c:pt idx="18525" formatCode="General">
                  <c:v>12.4674</c:v>
                </c:pt>
                <c:pt idx="18526" formatCode="General">
                  <c:v>12.4681</c:v>
                </c:pt>
                <c:pt idx="18527" formatCode="General">
                  <c:v>12.4688</c:v>
                </c:pt>
                <c:pt idx="18528" formatCode="General">
                  <c:v>12.4694</c:v>
                </c:pt>
                <c:pt idx="18529" formatCode="General">
                  <c:v>12.4701</c:v>
                </c:pt>
                <c:pt idx="18530" formatCode="General">
                  <c:v>12.470800000000001</c:v>
                </c:pt>
                <c:pt idx="18531" formatCode="General">
                  <c:v>12.471500000000001</c:v>
                </c:pt>
                <c:pt idx="18532" formatCode="General">
                  <c:v>12.472099999999999</c:v>
                </c:pt>
                <c:pt idx="18533" formatCode="General">
                  <c:v>12.472799999999999</c:v>
                </c:pt>
                <c:pt idx="18534" formatCode="General">
                  <c:v>12.4735</c:v>
                </c:pt>
                <c:pt idx="18535" formatCode="General">
                  <c:v>12.4742</c:v>
                </c:pt>
                <c:pt idx="18536" formatCode="General">
                  <c:v>12.4748</c:v>
                </c:pt>
                <c:pt idx="18537" formatCode="General">
                  <c:v>12.4755</c:v>
                </c:pt>
                <c:pt idx="18538" formatCode="General">
                  <c:v>12.4762</c:v>
                </c:pt>
                <c:pt idx="18539" formatCode="General">
                  <c:v>12.476800000000001</c:v>
                </c:pt>
                <c:pt idx="18540" formatCode="General">
                  <c:v>12.477499999999999</c:v>
                </c:pt>
                <c:pt idx="18541" formatCode="General">
                  <c:v>12.478199999999999</c:v>
                </c:pt>
                <c:pt idx="18542" formatCode="General">
                  <c:v>12.478899999999999</c:v>
                </c:pt>
                <c:pt idx="18543" formatCode="General">
                  <c:v>12.4795</c:v>
                </c:pt>
                <c:pt idx="18544" formatCode="General">
                  <c:v>12.4802</c:v>
                </c:pt>
                <c:pt idx="18545" formatCode="General">
                  <c:v>12.4809</c:v>
                </c:pt>
                <c:pt idx="18546" formatCode="General">
                  <c:v>12.4816</c:v>
                </c:pt>
                <c:pt idx="18547" formatCode="General">
                  <c:v>12.482200000000001</c:v>
                </c:pt>
                <c:pt idx="18548" formatCode="General">
                  <c:v>12.482900000000001</c:v>
                </c:pt>
                <c:pt idx="18549" formatCode="General">
                  <c:v>12.483599999999999</c:v>
                </c:pt>
                <c:pt idx="18550" formatCode="General">
                  <c:v>12.4842</c:v>
                </c:pt>
                <c:pt idx="18551" formatCode="General">
                  <c:v>12.4849</c:v>
                </c:pt>
                <c:pt idx="18552" formatCode="General">
                  <c:v>12.4856</c:v>
                </c:pt>
                <c:pt idx="18553" formatCode="General">
                  <c:v>12.4863</c:v>
                </c:pt>
                <c:pt idx="18554" formatCode="General">
                  <c:v>12.4869</c:v>
                </c:pt>
                <c:pt idx="18555" formatCode="General">
                  <c:v>12.4876</c:v>
                </c:pt>
                <c:pt idx="18556" formatCode="General">
                  <c:v>12.488300000000001</c:v>
                </c:pt>
                <c:pt idx="18557" formatCode="General">
                  <c:v>12.489000000000001</c:v>
                </c:pt>
                <c:pt idx="18558" formatCode="General">
                  <c:v>12.489599999999999</c:v>
                </c:pt>
                <c:pt idx="18559" formatCode="General">
                  <c:v>12.4903</c:v>
                </c:pt>
                <c:pt idx="18560" formatCode="General">
                  <c:v>12.491</c:v>
                </c:pt>
                <c:pt idx="18561" formatCode="General">
                  <c:v>12.4916</c:v>
                </c:pt>
                <c:pt idx="18562" formatCode="General">
                  <c:v>12.4923</c:v>
                </c:pt>
                <c:pt idx="18563" formatCode="General">
                  <c:v>12.493</c:v>
                </c:pt>
                <c:pt idx="18564" formatCode="General">
                  <c:v>12.4937</c:v>
                </c:pt>
                <c:pt idx="18565" formatCode="General">
                  <c:v>12.494300000000001</c:v>
                </c:pt>
                <c:pt idx="18566" formatCode="General">
                  <c:v>12.494999999999999</c:v>
                </c:pt>
                <c:pt idx="18567" formatCode="General">
                  <c:v>12.495699999999999</c:v>
                </c:pt>
                <c:pt idx="18568" formatCode="General">
                  <c:v>12.4964</c:v>
                </c:pt>
                <c:pt idx="18569" formatCode="General">
                  <c:v>12.497</c:v>
                </c:pt>
                <c:pt idx="18570" formatCode="General">
                  <c:v>12.4977</c:v>
                </c:pt>
                <c:pt idx="18571" formatCode="General">
                  <c:v>12.4984</c:v>
                </c:pt>
                <c:pt idx="18572" formatCode="General">
                  <c:v>12.4991</c:v>
                </c:pt>
                <c:pt idx="18573" formatCode="General">
                  <c:v>12.499700000000001</c:v>
                </c:pt>
                <c:pt idx="18574" formatCode="General">
                  <c:v>12.500400000000001</c:v>
                </c:pt>
                <c:pt idx="18575" formatCode="General">
                  <c:v>12.501099999999999</c:v>
                </c:pt>
                <c:pt idx="18576" formatCode="General">
                  <c:v>12.5017</c:v>
                </c:pt>
                <c:pt idx="18577" formatCode="General">
                  <c:v>12.5024</c:v>
                </c:pt>
                <c:pt idx="18578" formatCode="General">
                  <c:v>12.5031</c:v>
                </c:pt>
                <c:pt idx="18579" formatCode="General">
                  <c:v>12.5038</c:v>
                </c:pt>
                <c:pt idx="18580" formatCode="General">
                  <c:v>12.5044</c:v>
                </c:pt>
                <c:pt idx="18581" formatCode="General">
                  <c:v>12.505100000000001</c:v>
                </c:pt>
                <c:pt idx="18582" formatCode="General">
                  <c:v>12.505800000000001</c:v>
                </c:pt>
                <c:pt idx="18583" formatCode="General">
                  <c:v>12.506500000000001</c:v>
                </c:pt>
                <c:pt idx="18584" formatCode="General">
                  <c:v>12.507099999999999</c:v>
                </c:pt>
                <c:pt idx="18585" formatCode="General">
                  <c:v>12.5078</c:v>
                </c:pt>
                <c:pt idx="18586" formatCode="General">
                  <c:v>12.5085</c:v>
                </c:pt>
                <c:pt idx="18587" formatCode="General">
                  <c:v>12.5091</c:v>
                </c:pt>
                <c:pt idx="18588" formatCode="General">
                  <c:v>12.5098</c:v>
                </c:pt>
                <c:pt idx="18589" formatCode="General">
                  <c:v>12.5105</c:v>
                </c:pt>
                <c:pt idx="18590" formatCode="General">
                  <c:v>12.511200000000001</c:v>
                </c:pt>
                <c:pt idx="18591" formatCode="General">
                  <c:v>12.511799999999999</c:v>
                </c:pt>
                <c:pt idx="18592" formatCode="General">
                  <c:v>12.512499999999999</c:v>
                </c:pt>
                <c:pt idx="18593" formatCode="General">
                  <c:v>12.513199999999999</c:v>
                </c:pt>
                <c:pt idx="18594" formatCode="General">
                  <c:v>12.5139</c:v>
                </c:pt>
                <c:pt idx="18595" formatCode="General">
                  <c:v>12.5145</c:v>
                </c:pt>
                <c:pt idx="18596" formatCode="General">
                  <c:v>12.5152</c:v>
                </c:pt>
                <c:pt idx="18597" formatCode="General">
                  <c:v>12.5159</c:v>
                </c:pt>
                <c:pt idx="18598" formatCode="General">
                  <c:v>12.516500000000001</c:v>
                </c:pt>
                <c:pt idx="18599" formatCode="General">
                  <c:v>12.517200000000001</c:v>
                </c:pt>
                <c:pt idx="18600" formatCode="General">
                  <c:v>12.517899999999999</c:v>
                </c:pt>
                <c:pt idx="18601" formatCode="General">
                  <c:v>12.518599999999999</c:v>
                </c:pt>
                <c:pt idx="18602" formatCode="General">
                  <c:v>12.5192</c:v>
                </c:pt>
                <c:pt idx="18603" formatCode="General">
                  <c:v>12.5199</c:v>
                </c:pt>
                <c:pt idx="18604" formatCode="General">
                  <c:v>12.5206</c:v>
                </c:pt>
                <c:pt idx="18605" formatCode="General">
                  <c:v>12.5213</c:v>
                </c:pt>
                <c:pt idx="18606" formatCode="General">
                  <c:v>12.5219</c:v>
                </c:pt>
                <c:pt idx="18607" formatCode="General">
                  <c:v>12.522600000000001</c:v>
                </c:pt>
                <c:pt idx="18608" formatCode="General">
                  <c:v>12.523300000000001</c:v>
                </c:pt>
                <c:pt idx="18609" formatCode="General">
                  <c:v>12.523999999999999</c:v>
                </c:pt>
                <c:pt idx="18610" formatCode="General">
                  <c:v>12.5246</c:v>
                </c:pt>
                <c:pt idx="18611" formatCode="General">
                  <c:v>12.5253</c:v>
                </c:pt>
                <c:pt idx="18612" formatCode="General">
                  <c:v>12.526</c:v>
                </c:pt>
                <c:pt idx="18613" formatCode="General">
                  <c:v>12.5266</c:v>
                </c:pt>
                <c:pt idx="18614" formatCode="General">
                  <c:v>12.5273</c:v>
                </c:pt>
                <c:pt idx="18615" formatCode="General">
                  <c:v>12.528</c:v>
                </c:pt>
                <c:pt idx="18616" formatCode="General">
                  <c:v>12.528700000000001</c:v>
                </c:pt>
                <c:pt idx="18617" formatCode="General">
                  <c:v>12.529299999999999</c:v>
                </c:pt>
                <c:pt idx="18618" formatCode="General">
                  <c:v>12.53</c:v>
                </c:pt>
                <c:pt idx="18619" formatCode="General">
                  <c:v>12.5307</c:v>
                </c:pt>
                <c:pt idx="18620" formatCode="General">
                  <c:v>12.5314</c:v>
                </c:pt>
                <c:pt idx="18621" formatCode="General">
                  <c:v>12.532</c:v>
                </c:pt>
                <c:pt idx="18622" formatCode="General">
                  <c:v>12.5327</c:v>
                </c:pt>
                <c:pt idx="18623" formatCode="General">
                  <c:v>12.5334</c:v>
                </c:pt>
                <c:pt idx="18624" formatCode="General">
                  <c:v>12.534000000000001</c:v>
                </c:pt>
                <c:pt idx="18625" formatCode="General">
                  <c:v>12.534700000000001</c:v>
                </c:pt>
                <c:pt idx="18626" formatCode="General">
                  <c:v>12.535399999999999</c:v>
                </c:pt>
                <c:pt idx="18627" formatCode="General">
                  <c:v>12.536099999999999</c:v>
                </c:pt>
                <c:pt idx="18628" formatCode="General">
                  <c:v>12.5367</c:v>
                </c:pt>
                <c:pt idx="18629" formatCode="General">
                  <c:v>12.5374</c:v>
                </c:pt>
                <c:pt idx="18630" formatCode="General">
                  <c:v>12.5381</c:v>
                </c:pt>
                <c:pt idx="18631" formatCode="General">
                  <c:v>12.5388</c:v>
                </c:pt>
                <c:pt idx="18632" formatCode="General">
                  <c:v>12.539400000000001</c:v>
                </c:pt>
                <c:pt idx="18633" formatCode="General">
                  <c:v>12.540100000000001</c:v>
                </c:pt>
                <c:pt idx="18634" formatCode="General">
                  <c:v>12.540800000000001</c:v>
                </c:pt>
                <c:pt idx="18635" formatCode="General">
                  <c:v>12.541499999999999</c:v>
                </c:pt>
                <c:pt idx="18636" formatCode="General">
                  <c:v>12.5421</c:v>
                </c:pt>
                <c:pt idx="18637" formatCode="General">
                  <c:v>12.5428</c:v>
                </c:pt>
                <c:pt idx="18638" formatCode="General">
                  <c:v>12.5435</c:v>
                </c:pt>
                <c:pt idx="18639" formatCode="General">
                  <c:v>12.5441</c:v>
                </c:pt>
                <c:pt idx="18640" formatCode="General">
                  <c:v>12.5448</c:v>
                </c:pt>
                <c:pt idx="18641" formatCode="General">
                  <c:v>12.545500000000001</c:v>
                </c:pt>
                <c:pt idx="18642" formatCode="General">
                  <c:v>12.546200000000001</c:v>
                </c:pt>
                <c:pt idx="18643" formatCode="General">
                  <c:v>12.546799999999999</c:v>
                </c:pt>
                <c:pt idx="18644" formatCode="General">
                  <c:v>12.547499999999999</c:v>
                </c:pt>
                <c:pt idx="18645" formatCode="General">
                  <c:v>12.5482</c:v>
                </c:pt>
                <c:pt idx="18646" formatCode="General">
                  <c:v>12.5489</c:v>
                </c:pt>
                <c:pt idx="18647" formatCode="General">
                  <c:v>12.5495</c:v>
                </c:pt>
                <c:pt idx="18648" formatCode="General">
                  <c:v>12.5502</c:v>
                </c:pt>
                <c:pt idx="18649" formatCode="General">
                  <c:v>12.5509</c:v>
                </c:pt>
                <c:pt idx="18650" formatCode="General">
                  <c:v>12.551500000000001</c:v>
                </c:pt>
                <c:pt idx="18651" formatCode="General">
                  <c:v>12.552199999999999</c:v>
                </c:pt>
                <c:pt idx="18652" formatCode="General">
                  <c:v>12.552899999999999</c:v>
                </c:pt>
                <c:pt idx="18653" formatCode="General">
                  <c:v>12.553599999999999</c:v>
                </c:pt>
                <c:pt idx="18654" formatCode="General">
                  <c:v>12.5542</c:v>
                </c:pt>
                <c:pt idx="18655" formatCode="General">
                  <c:v>12.5549</c:v>
                </c:pt>
                <c:pt idx="18656" formatCode="General">
                  <c:v>12.5556</c:v>
                </c:pt>
                <c:pt idx="18657" formatCode="General">
                  <c:v>12.5563</c:v>
                </c:pt>
                <c:pt idx="18658" formatCode="General">
                  <c:v>12.556900000000001</c:v>
                </c:pt>
                <c:pt idx="18659" formatCode="General">
                  <c:v>12.557600000000001</c:v>
                </c:pt>
                <c:pt idx="18660" formatCode="General">
                  <c:v>12.558299999999999</c:v>
                </c:pt>
                <c:pt idx="18661" formatCode="General">
                  <c:v>12.5589</c:v>
                </c:pt>
                <c:pt idx="18662" formatCode="General">
                  <c:v>12.5596</c:v>
                </c:pt>
                <c:pt idx="18663" formatCode="General">
                  <c:v>12.5603</c:v>
                </c:pt>
                <c:pt idx="18664" formatCode="General">
                  <c:v>12.561</c:v>
                </c:pt>
                <c:pt idx="18665" formatCode="General">
                  <c:v>12.5616</c:v>
                </c:pt>
                <c:pt idx="18666" formatCode="General">
                  <c:v>12.5623</c:v>
                </c:pt>
                <c:pt idx="18667" formatCode="General">
                  <c:v>12.563000000000001</c:v>
                </c:pt>
                <c:pt idx="18668" formatCode="General">
                  <c:v>12.563700000000001</c:v>
                </c:pt>
                <c:pt idx="18669" formatCode="General">
                  <c:v>12.564299999999999</c:v>
                </c:pt>
                <c:pt idx="18670" formatCode="General">
                  <c:v>12.565</c:v>
                </c:pt>
                <c:pt idx="18671" formatCode="General">
                  <c:v>12.5657</c:v>
                </c:pt>
                <c:pt idx="18672" formatCode="General">
                  <c:v>12.5664</c:v>
                </c:pt>
                <c:pt idx="18673" formatCode="General">
                  <c:v>12.567</c:v>
                </c:pt>
                <c:pt idx="18674" formatCode="General">
                  <c:v>12.5677</c:v>
                </c:pt>
                <c:pt idx="18675" formatCode="General">
                  <c:v>12.5684</c:v>
                </c:pt>
                <c:pt idx="18676" formatCode="General">
                  <c:v>12.569000000000001</c:v>
                </c:pt>
                <c:pt idx="18677" formatCode="General">
                  <c:v>12.569699999999999</c:v>
                </c:pt>
                <c:pt idx="18678" formatCode="General">
                  <c:v>12.570399999999999</c:v>
                </c:pt>
                <c:pt idx="18679" formatCode="General">
                  <c:v>12.571099999999999</c:v>
                </c:pt>
                <c:pt idx="18680" formatCode="General">
                  <c:v>12.5717</c:v>
                </c:pt>
                <c:pt idx="18681" formatCode="General">
                  <c:v>12.5724</c:v>
                </c:pt>
                <c:pt idx="18682" formatCode="General">
                  <c:v>12.5731</c:v>
                </c:pt>
                <c:pt idx="18683" formatCode="General">
                  <c:v>12.5738</c:v>
                </c:pt>
                <c:pt idx="18684" formatCode="General">
                  <c:v>12.574400000000001</c:v>
                </c:pt>
                <c:pt idx="18685" formatCode="General">
                  <c:v>12.575100000000001</c:v>
                </c:pt>
                <c:pt idx="18686" formatCode="General">
                  <c:v>12.575799999999999</c:v>
                </c:pt>
                <c:pt idx="18687" formatCode="General">
                  <c:v>12.5764</c:v>
                </c:pt>
                <c:pt idx="18688" formatCode="General">
                  <c:v>12.5771</c:v>
                </c:pt>
                <c:pt idx="18689" formatCode="General">
                  <c:v>12.5778</c:v>
                </c:pt>
                <c:pt idx="18690" formatCode="General">
                  <c:v>12.5785</c:v>
                </c:pt>
                <c:pt idx="18691" formatCode="General">
                  <c:v>12.5791</c:v>
                </c:pt>
                <c:pt idx="18692" formatCode="General">
                  <c:v>12.579800000000001</c:v>
                </c:pt>
                <c:pt idx="18693" formatCode="General">
                  <c:v>12.580500000000001</c:v>
                </c:pt>
                <c:pt idx="18694" formatCode="General">
                  <c:v>12.581200000000001</c:v>
                </c:pt>
                <c:pt idx="18695" formatCode="General">
                  <c:v>12.581799999999999</c:v>
                </c:pt>
                <c:pt idx="18696" formatCode="General">
                  <c:v>12.5825</c:v>
                </c:pt>
                <c:pt idx="18697" formatCode="General">
                  <c:v>12.5832</c:v>
                </c:pt>
                <c:pt idx="18698" formatCode="General">
                  <c:v>12.5839</c:v>
                </c:pt>
                <c:pt idx="18699" formatCode="General">
                  <c:v>12.5845</c:v>
                </c:pt>
                <c:pt idx="18700" formatCode="General">
                  <c:v>12.5852</c:v>
                </c:pt>
                <c:pt idx="18701" formatCode="General">
                  <c:v>12.585900000000001</c:v>
                </c:pt>
                <c:pt idx="18702" formatCode="General">
                  <c:v>12.586499999999999</c:v>
                </c:pt>
                <c:pt idx="18703" formatCode="General">
                  <c:v>12.587199999999999</c:v>
                </c:pt>
                <c:pt idx="18704" formatCode="General">
                  <c:v>12.587899999999999</c:v>
                </c:pt>
                <c:pt idx="18705" formatCode="General">
                  <c:v>12.5886</c:v>
                </c:pt>
                <c:pt idx="18706" formatCode="General">
                  <c:v>12.5892</c:v>
                </c:pt>
                <c:pt idx="18707" formatCode="General">
                  <c:v>12.5899</c:v>
                </c:pt>
                <c:pt idx="18708" formatCode="General">
                  <c:v>12.5906</c:v>
                </c:pt>
                <c:pt idx="18709" formatCode="General">
                  <c:v>12.5913</c:v>
                </c:pt>
                <c:pt idx="18710" formatCode="General">
                  <c:v>12.591900000000001</c:v>
                </c:pt>
                <c:pt idx="18711" formatCode="General">
                  <c:v>12.592599999999999</c:v>
                </c:pt>
                <c:pt idx="18712" formatCode="General">
                  <c:v>12.593299999999999</c:v>
                </c:pt>
                <c:pt idx="18713" formatCode="General">
                  <c:v>12.5939</c:v>
                </c:pt>
                <c:pt idx="18714" formatCode="General">
                  <c:v>12.5946</c:v>
                </c:pt>
                <c:pt idx="18715" formatCode="General">
                  <c:v>12.5953</c:v>
                </c:pt>
                <c:pt idx="18716" formatCode="General">
                  <c:v>12.596</c:v>
                </c:pt>
                <c:pt idx="18717" formatCode="General">
                  <c:v>12.5966</c:v>
                </c:pt>
                <c:pt idx="18718" formatCode="General">
                  <c:v>12.597300000000001</c:v>
                </c:pt>
                <c:pt idx="18719" formatCode="General">
                  <c:v>12.598000000000001</c:v>
                </c:pt>
                <c:pt idx="18720" formatCode="General">
                  <c:v>12.598699999999999</c:v>
                </c:pt>
                <c:pt idx="18721" formatCode="General">
                  <c:v>12.599299999999999</c:v>
                </c:pt>
                <c:pt idx="18722" formatCode="General">
                  <c:v>12.6</c:v>
                </c:pt>
                <c:pt idx="18723" formatCode="General">
                  <c:v>12.6007</c:v>
                </c:pt>
                <c:pt idx="18724" formatCode="General">
                  <c:v>12.6013</c:v>
                </c:pt>
                <c:pt idx="18725" formatCode="General">
                  <c:v>12.602</c:v>
                </c:pt>
                <c:pt idx="18726" formatCode="General">
                  <c:v>12.6027</c:v>
                </c:pt>
                <c:pt idx="18727" formatCode="General">
                  <c:v>12.603400000000001</c:v>
                </c:pt>
                <c:pt idx="18728" formatCode="General">
                  <c:v>12.603999999999999</c:v>
                </c:pt>
                <c:pt idx="18729" formatCode="General">
                  <c:v>12.604699999999999</c:v>
                </c:pt>
                <c:pt idx="18730" formatCode="General">
                  <c:v>12.605399999999999</c:v>
                </c:pt>
                <c:pt idx="18731" formatCode="General">
                  <c:v>12.6061</c:v>
                </c:pt>
                <c:pt idx="18732" formatCode="General">
                  <c:v>12.6067</c:v>
                </c:pt>
                <c:pt idx="18733" formatCode="General">
                  <c:v>12.6074</c:v>
                </c:pt>
                <c:pt idx="18734" formatCode="General">
                  <c:v>12.6081</c:v>
                </c:pt>
                <c:pt idx="18735" formatCode="General">
                  <c:v>12.6088</c:v>
                </c:pt>
                <c:pt idx="18736" formatCode="General">
                  <c:v>12.609400000000001</c:v>
                </c:pt>
                <c:pt idx="18737" formatCode="General">
                  <c:v>12.610099999999999</c:v>
                </c:pt>
                <c:pt idx="18738" formatCode="General">
                  <c:v>12.610799999999999</c:v>
                </c:pt>
                <c:pt idx="18739" formatCode="General">
                  <c:v>12.6114</c:v>
                </c:pt>
                <c:pt idx="18740" formatCode="General">
                  <c:v>12.6121</c:v>
                </c:pt>
                <c:pt idx="18741" formatCode="General">
                  <c:v>12.6128</c:v>
                </c:pt>
                <c:pt idx="18742" formatCode="General">
                  <c:v>12.6135</c:v>
                </c:pt>
                <c:pt idx="18743" formatCode="General">
                  <c:v>12.614100000000001</c:v>
                </c:pt>
                <c:pt idx="18744" formatCode="General">
                  <c:v>12.614800000000001</c:v>
                </c:pt>
                <c:pt idx="18745" formatCode="General">
                  <c:v>12.615500000000001</c:v>
                </c:pt>
                <c:pt idx="18746" formatCode="General">
                  <c:v>12.616199999999999</c:v>
                </c:pt>
                <c:pt idx="18747" formatCode="General">
                  <c:v>12.6168</c:v>
                </c:pt>
                <c:pt idx="18748" formatCode="General">
                  <c:v>12.6175</c:v>
                </c:pt>
                <c:pt idx="18749" formatCode="General">
                  <c:v>12.6182</c:v>
                </c:pt>
                <c:pt idx="18750" formatCode="General">
                  <c:v>12.6188</c:v>
                </c:pt>
                <c:pt idx="18751" formatCode="General">
                  <c:v>12.6195</c:v>
                </c:pt>
                <c:pt idx="18752" formatCode="General">
                  <c:v>12.620200000000001</c:v>
                </c:pt>
                <c:pt idx="18753" formatCode="General">
                  <c:v>12.620900000000001</c:v>
                </c:pt>
                <c:pt idx="18754" formatCode="General">
                  <c:v>12.621499999999999</c:v>
                </c:pt>
                <c:pt idx="18755" formatCode="General">
                  <c:v>12.622199999999999</c:v>
                </c:pt>
                <c:pt idx="18756" formatCode="General">
                  <c:v>12.6229</c:v>
                </c:pt>
                <c:pt idx="18757" formatCode="General">
                  <c:v>12.6236</c:v>
                </c:pt>
                <c:pt idx="18758" formatCode="General">
                  <c:v>12.6242</c:v>
                </c:pt>
                <c:pt idx="18759" formatCode="General">
                  <c:v>12.6249</c:v>
                </c:pt>
                <c:pt idx="18760" formatCode="General">
                  <c:v>12.6256</c:v>
                </c:pt>
                <c:pt idx="18761" formatCode="General">
                  <c:v>12.626200000000001</c:v>
                </c:pt>
                <c:pt idx="18762" formatCode="General">
                  <c:v>12.626899999999999</c:v>
                </c:pt>
                <c:pt idx="18763" formatCode="General">
                  <c:v>12.627599999999999</c:v>
                </c:pt>
                <c:pt idx="18764" formatCode="General">
                  <c:v>12.628299999999999</c:v>
                </c:pt>
                <c:pt idx="18765" formatCode="General">
                  <c:v>12.6289</c:v>
                </c:pt>
                <c:pt idx="18766" formatCode="General">
                  <c:v>12.6296</c:v>
                </c:pt>
                <c:pt idx="18767" formatCode="General">
                  <c:v>12.6303</c:v>
                </c:pt>
                <c:pt idx="18768" formatCode="General">
                  <c:v>12.631</c:v>
                </c:pt>
                <c:pt idx="18769" formatCode="General">
                  <c:v>12.631600000000001</c:v>
                </c:pt>
                <c:pt idx="18770" formatCode="General">
                  <c:v>12.632300000000001</c:v>
                </c:pt>
                <c:pt idx="18771" formatCode="General">
                  <c:v>12.632999999999999</c:v>
                </c:pt>
                <c:pt idx="18772" formatCode="General">
                  <c:v>12.633699999999999</c:v>
                </c:pt>
                <c:pt idx="18773" formatCode="General">
                  <c:v>12.6343</c:v>
                </c:pt>
                <c:pt idx="18774" formatCode="General">
                  <c:v>12.635</c:v>
                </c:pt>
                <c:pt idx="18775" formatCode="General">
                  <c:v>12.6357</c:v>
                </c:pt>
                <c:pt idx="18776" formatCode="General">
                  <c:v>12.6363</c:v>
                </c:pt>
                <c:pt idx="18777" formatCode="General">
                  <c:v>12.637</c:v>
                </c:pt>
                <c:pt idx="18778" formatCode="General">
                  <c:v>12.637700000000001</c:v>
                </c:pt>
                <c:pt idx="18779" formatCode="General">
                  <c:v>12.638400000000001</c:v>
                </c:pt>
                <c:pt idx="18780" formatCode="General">
                  <c:v>12.638999999999999</c:v>
                </c:pt>
                <c:pt idx="18781" formatCode="General">
                  <c:v>12.639699999999999</c:v>
                </c:pt>
                <c:pt idx="18782" formatCode="General">
                  <c:v>12.6404</c:v>
                </c:pt>
                <c:pt idx="18783" formatCode="General">
                  <c:v>12.6411</c:v>
                </c:pt>
                <c:pt idx="18784" formatCode="General">
                  <c:v>12.6417</c:v>
                </c:pt>
                <c:pt idx="18785" formatCode="General">
                  <c:v>12.6424</c:v>
                </c:pt>
                <c:pt idx="18786" formatCode="General">
                  <c:v>12.6431</c:v>
                </c:pt>
                <c:pt idx="18787" formatCode="General">
                  <c:v>12.643700000000001</c:v>
                </c:pt>
                <c:pt idx="18788" formatCode="General">
                  <c:v>12.644399999999999</c:v>
                </c:pt>
                <c:pt idx="18789" formatCode="General">
                  <c:v>12.645099999999999</c:v>
                </c:pt>
                <c:pt idx="18790" formatCode="General">
                  <c:v>12.645799999999999</c:v>
                </c:pt>
                <c:pt idx="18791" formatCode="General">
                  <c:v>12.6464</c:v>
                </c:pt>
                <c:pt idx="18792" formatCode="General">
                  <c:v>12.6471</c:v>
                </c:pt>
                <c:pt idx="18793" formatCode="General">
                  <c:v>12.6478</c:v>
                </c:pt>
                <c:pt idx="18794" formatCode="General">
                  <c:v>12.6485</c:v>
                </c:pt>
                <c:pt idx="18795" formatCode="General">
                  <c:v>12.649100000000001</c:v>
                </c:pt>
                <c:pt idx="18796" formatCode="General">
                  <c:v>12.649800000000001</c:v>
                </c:pt>
                <c:pt idx="18797" formatCode="General">
                  <c:v>12.650499999999999</c:v>
                </c:pt>
                <c:pt idx="18798" formatCode="General">
                  <c:v>12.651199999999999</c:v>
                </c:pt>
                <c:pt idx="18799" formatCode="General">
                  <c:v>12.6518</c:v>
                </c:pt>
                <c:pt idx="18800" formatCode="General">
                  <c:v>12.6525</c:v>
                </c:pt>
                <c:pt idx="18801" formatCode="General">
                  <c:v>12.6532</c:v>
                </c:pt>
                <c:pt idx="18802" formatCode="General">
                  <c:v>12.6538</c:v>
                </c:pt>
                <c:pt idx="18803" formatCode="General">
                  <c:v>12.654500000000001</c:v>
                </c:pt>
                <c:pt idx="18804" formatCode="General">
                  <c:v>12.655200000000001</c:v>
                </c:pt>
                <c:pt idx="18805" formatCode="General">
                  <c:v>12.655900000000001</c:v>
                </c:pt>
                <c:pt idx="18806" formatCode="General">
                  <c:v>12.656499999999999</c:v>
                </c:pt>
                <c:pt idx="18807" formatCode="General">
                  <c:v>12.6572</c:v>
                </c:pt>
                <c:pt idx="18808" formatCode="General">
                  <c:v>12.6579</c:v>
                </c:pt>
                <c:pt idx="18809" formatCode="General">
                  <c:v>12.6586</c:v>
                </c:pt>
                <c:pt idx="18810" formatCode="General">
                  <c:v>12.6592</c:v>
                </c:pt>
                <c:pt idx="18811" formatCode="General">
                  <c:v>12.6599</c:v>
                </c:pt>
                <c:pt idx="18812" formatCode="General">
                  <c:v>12.660600000000001</c:v>
                </c:pt>
                <c:pt idx="18813" formatCode="General">
                  <c:v>12.661199999999999</c:v>
                </c:pt>
                <c:pt idx="18814" formatCode="General">
                  <c:v>12.661899999999999</c:v>
                </c:pt>
                <c:pt idx="18815" formatCode="General">
                  <c:v>12.662599999999999</c:v>
                </c:pt>
                <c:pt idx="18816" formatCode="General">
                  <c:v>12.6633</c:v>
                </c:pt>
                <c:pt idx="18817" formatCode="General">
                  <c:v>12.6639</c:v>
                </c:pt>
                <c:pt idx="18818" formatCode="General">
                  <c:v>12.6646</c:v>
                </c:pt>
                <c:pt idx="18819" formatCode="General">
                  <c:v>12.6653</c:v>
                </c:pt>
                <c:pt idx="18820" formatCode="General">
                  <c:v>12.666</c:v>
                </c:pt>
                <c:pt idx="18821" formatCode="General">
                  <c:v>12.666600000000001</c:v>
                </c:pt>
                <c:pt idx="18822" formatCode="General">
                  <c:v>12.667299999999999</c:v>
                </c:pt>
                <c:pt idx="18823" formatCode="General">
                  <c:v>12.667999999999999</c:v>
                </c:pt>
                <c:pt idx="18824" formatCode="General">
                  <c:v>12.6686</c:v>
                </c:pt>
                <c:pt idx="18825" formatCode="General">
                  <c:v>12.6693</c:v>
                </c:pt>
                <c:pt idx="18826" formatCode="General">
                  <c:v>12.67</c:v>
                </c:pt>
                <c:pt idx="18827" formatCode="General">
                  <c:v>12.6707</c:v>
                </c:pt>
                <c:pt idx="18828" formatCode="General">
                  <c:v>12.6713</c:v>
                </c:pt>
                <c:pt idx="18829" formatCode="General">
                  <c:v>12.672000000000001</c:v>
                </c:pt>
                <c:pt idx="18830" formatCode="General">
                  <c:v>12.672700000000001</c:v>
                </c:pt>
                <c:pt idx="18831" formatCode="General">
                  <c:v>12.673400000000001</c:v>
                </c:pt>
                <c:pt idx="18832" formatCode="General">
                  <c:v>12.673999999999999</c:v>
                </c:pt>
                <c:pt idx="18833" formatCode="General">
                  <c:v>12.6747</c:v>
                </c:pt>
                <c:pt idx="18834" formatCode="General">
                  <c:v>12.6754</c:v>
                </c:pt>
                <c:pt idx="18835" formatCode="General">
                  <c:v>12.6761</c:v>
                </c:pt>
                <c:pt idx="18836" formatCode="General">
                  <c:v>12.6767</c:v>
                </c:pt>
                <c:pt idx="18837" formatCode="General">
                  <c:v>12.6774</c:v>
                </c:pt>
                <c:pt idx="18838" formatCode="General">
                  <c:v>12.678100000000001</c:v>
                </c:pt>
                <c:pt idx="18839" formatCode="General">
                  <c:v>12.678699999999999</c:v>
                </c:pt>
                <c:pt idx="18840" formatCode="General">
                  <c:v>12.679399999999999</c:v>
                </c:pt>
                <c:pt idx="18841" formatCode="General">
                  <c:v>12.680099999999999</c:v>
                </c:pt>
                <c:pt idx="18842" formatCode="General">
                  <c:v>12.6808</c:v>
                </c:pt>
                <c:pt idx="18843" formatCode="General">
                  <c:v>12.6814</c:v>
                </c:pt>
                <c:pt idx="18844" formatCode="General">
                  <c:v>12.6821</c:v>
                </c:pt>
                <c:pt idx="18845" formatCode="General">
                  <c:v>12.6828</c:v>
                </c:pt>
                <c:pt idx="18846" formatCode="General">
                  <c:v>12.6835</c:v>
                </c:pt>
                <c:pt idx="18847" formatCode="General">
                  <c:v>12.684100000000001</c:v>
                </c:pt>
                <c:pt idx="18848" formatCode="General">
                  <c:v>12.684799999999999</c:v>
                </c:pt>
                <c:pt idx="18849" formatCode="General">
                  <c:v>12.685499999999999</c:v>
                </c:pt>
                <c:pt idx="18850" formatCode="General">
                  <c:v>12.6861</c:v>
                </c:pt>
                <c:pt idx="18851" formatCode="General">
                  <c:v>12.6868</c:v>
                </c:pt>
                <c:pt idx="18852" formatCode="General">
                  <c:v>12.6875</c:v>
                </c:pt>
                <c:pt idx="18853" formatCode="General">
                  <c:v>12.6882</c:v>
                </c:pt>
                <c:pt idx="18854" formatCode="General">
                  <c:v>12.688800000000001</c:v>
                </c:pt>
                <c:pt idx="18855" formatCode="General">
                  <c:v>12.689500000000001</c:v>
                </c:pt>
                <c:pt idx="18856" formatCode="General">
                  <c:v>12.690200000000001</c:v>
                </c:pt>
                <c:pt idx="18857" formatCode="General">
                  <c:v>12.690899999999999</c:v>
                </c:pt>
                <c:pt idx="18858" formatCode="General">
                  <c:v>12.6915</c:v>
                </c:pt>
                <c:pt idx="18859" formatCode="General">
                  <c:v>12.6922</c:v>
                </c:pt>
                <c:pt idx="18860" formatCode="General">
                  <c:v>12.6929</c:v>
                </c:pt>
                <c:pt idx="18861" formatCode="General">
                  <c:v>12.6936</c:v>
                </c:pt>
                <c:pt idx="18862" formatCode="General">
                  <c:v>12.6942</c:v>
                </c:pt>
                <c:pt idx="18863" formatCode="General">
                  <c:v>12.694900000000001</c:v>
                </c:pt>
                <c:pt idx="18864" formatCode="General">
                  <c:v>12.695600000000001</c:v>
                </c:pt>
                <c:pt idx="18865" formatCode="General">
                  <c:v>12.696199999999999</c:v>
                </c:pt>
                <c:pt idx="18866" formatCode="General">
                  <c:v>12.696899999999999</c:v>
                </c:pt>
                <c:pt idx="18867" formatCode="General">
                  <c:v>12.6976</c:v>
                </c:pt>
                <c:pt idx="18868" formatCode="General">
                  <c:v>12.6983</c:v>
                </c:pt>
                <c:pt idx="18869" formatCode="General">
                  <c:v>12.6989</c:v>
                </c:pt>
                <c:pt idx="18870" formatCode="General">
                  <c:v>12.6996</c:v>
                </c:pt>
                <c:pt idx="18871" formatCode="General">
                  <c:v>12.7003</c:v>
                </c:pt>
                <c:pt idx="18872" formatCode="General">
                  <c:v>12.701000000000001</c:v>
                </c:pt>
                <c:pt idx="18873" formatCode="General">
                  <c:v>12.701599999999999</c:v>
                </c:pt>
                <c:pt idx="18874" formatCode="General">
                  <c:v>12.702299999999999</c:v>
                </c:pt>
                <c:pt idx="18875" formatCode="General">
                  <c:v>12.702999999999999</c:v>
                </c:pt>
                <c:pt idx="18876" formatCode="General">
                  <c:v>12.7036</c:v>
                </c:pt>
                <c:pt idx="18877" formatCode="General">
                  <c:v>12.7043</c:v>
                </c:pt>
                <c:pt idx="18878" formatCode="General">
                  <c:v>12.705</c:v>
                </c:pt>
                <c:pt idx="18879" formatCode="General">
                  <c:v>12.7057</c:v>
                </c:pt>
                <c:pt idx="18880" formatCode="General">
                  <c:v>12.706300000000001</c:v>
                </c:pt>
                <c:pt idx="18881" formatCode="General">
                  <c:v>12.707000000000001</c:v>
                </c:pt>
                <c:pt idx="18882" formatCode="General">
                  <c:v>12.707700000000001</c:v>
                </c:pt>
                <c:pt idx="18883" formatCode="General">
                  <c:v>12.708399999999999</c:v>
                </c:pt>
                <c:pt idx="18884" formatCode="General">
                  <c:v>12.709</c:v>
                </c:pt>
                <c:pt idx="18885" formatCode="General">
                  <c:v>12.7097</c:v>
                </c:pt>
                <c:pt idx="18886" formatCode="General">
                  <c:v>12.7104</c:v>
                </c:pt>
                <c:pt idx="18887" formatCode="General">
                  <c:v>12.711</c:v>
                </c:pt>
                <c:pt idx="18888" formatCode="General">
                  <c:v>12.7117</c:v>
                </c:pt>
                <c:pt idx="18889" formatCode="General">
                  <c:v>12.712400000000001</c:v>
                </c:pt>
                <c:pt idx="18890" formatCode="General">
                  <c:v>12.713100000000001</c:v>
                </c:pt>
                <c:pt idx="18891" formatCode="General">
                  <c:v>12.713699999999999</c:v>
                </c:pt>
                <c:pt idx="18892" formatCode="General">
                  <c:v>12.714399999999999</c:v>
                </c:pt>
                <c:pt idx="18893" formatCode="General">
                  <c:v>12.7151</c:v>
                </c:pt>
                <c:pt idx="18894" formatCode="General">
                  <c:v>12.7158</c:v>
                </c:pt>
                <c:pt idx="18895" formatCode="General">
                  <c:v>12.7164</c:v>
                </c:pt>
                <c:pt idx="18896" formatCode="General">
                  <c:v>12.7171</c:v>
                </c:pt>
                <c:pt idx="18897" formatCode="General">
                  <c:v>12.7178</c:v>
                </c:pt>
                <c:pt idx="18898" formatCode="General">
                  <c:v>12.718500000000001</c:v>
                </c:pt>
                <c:pt idx="18899" formatCode="General">
                  <c:v>12.719099999999999</c:v>
                </c:pt>
                <c:pt idx="18900" formatCode="General">
                  <c:v>12.719799999999999</c:v>
                </c:pt>
                <c:pt idx="18901" formatCode="General">
                  <c:v>12.720499999999999</c:v>
                </c:pt>
                <c:pt idx="18902" formatCode="General">
                  <c:v>12.7211</c:v>
                </c:pt>
                <c:pt idx="18903" formatCode="General">
                  <c:v>12.7218</c:v>
                </c:pt>
                <c:pt idx="18904" formatCode="General">
                  <c:v>12.7225</c:v>
                </c:pt>
                <c:pt idx="18905" formatCode="General">
                  <c:v>12.7232</c:v>
                </c:pt>
                <c:pt idx="18906" formatCode="General">
                  <c:v>12.723800000000001</c:v>
                </c:pt>
                <c:pt idx="18907" formatCode="General">
                  <c:v>12.724500000000001</c:v>
                </c:pt>
                <c:pt idx="18908" formatCode="General">
                  <c:v>12.725199999999999</c:v>
                </c:pt>
                <c:pt idx="18909" formatCode="General">
                  <c:v>12.725899999999999</c:v>
                </c:pt>
                <c:pt idx="18910" formatCode="General">
                  <c:v>12.7265</c:v>
                </c:pt>
                <c:pt idx="18911" formatCode="General">
                  <c:v>12.7272</c:v>
                </c:pt>
                <c:pt idx="18912" formatCode="General">
                  <c:v>12.7279</c:v>
                </c:pt>
                <c:pt idx="18913" formatCode="General">
                  <c:v>12.7285</c:v>
                </c:pt>
                <c:pt idx="18914" formatCode="General">
                  <c:v>12.729200000000001</c:v>
                </c:pt>
                <c:pt idx="18915" formatCode="General">
                  <c:v>12.729900000000001</c:v>
                </c:pt>
                <c:pt idx="18916" formatCode="General">
                  <c:v>12.730600000000001</c:v>
                </c:pt>
                <c:pt idx="18917" formatCode="General">
                  <c:v>12.731199999999999</c:v>
                </c:pt>
                <c:pt idx="18918" formatCode="General">
                  <c:v>12.7319</c:v>
                </c:pt>
                <c:pt idx="18919" formatCode="General">
                  <c:v>12.7326</c:v>
                </c:pt>
                <c:pt idx="18920" formatCode="General">
                  <c:v>12.7333</c:v>
                </c:pt>
                <c:pt idx="18921" formatCode="General">
                  <c:v>12.7339</c:v>
                </c:pt>
                <c:pt idx="18922" formatCode="General">
                  <c:v>12.7346</c:v>
                </c:pt>
                <c:pt idx="18923" formatCode="General">
                  <c:v>12.735300000000001</c:v>
                </c:pt>
                <c:pt idx="18924" formatCode="General">
                  <c:v>12.735900000000001</c:v>
                </c:pt>
                <c:pt idx="18925" formatCode="General">
                  <c:v>12.736599999999999</c:v>
                </c:pt>
                <c:pt idx="18926" formatCode="General">
                  <c:v>12.737299999999999</c:v>
                </c:pt>
                <c:pt idx="18927" formatCode="General">
                  <c:v>12.738</c:v>
                </c:pt>
                <c:pt idx="18928" formatCode="General">
                  <c:v>12.7386</c:v>
                </c:pt>
                <c:pt idx="18929" formatCode="General">
                  <c:v>12.7393</c:v>
                </c:pt>
                <c:pt idx="18930" formatCode="General">
                  <c:v>12.74</c:v>
                </c:pt>
                <c:pt idx="18931" formatCode="General">
                  <c:v>12.7407</c:v>
                </c:pt>
                <c:pt idx="18932" formatCode="General">
                  <c:v>12.741300000000001</c:v>
                </c:pt>
                <c:pt idx="18933" formatCode="General">
                  <c:v>12.742000000000001</c:v>
                </c:pt>
                <c:pt idx="18934" formatCode="General">
                  <c:v>12.742699999999999</c:v>
                </c:pt>
                <c:pt idx="18935" formatCode="General">
                  <c:v>12.743399999999999</c:v>
                </c:pt>
                <c:pt idx="18936" formatCode="General">
                  <c:v>12.744</c:v>
                </c:pt>
                <c:pt idx="18937" formatCode="General">
                  <c:v>12.7447</c:v>
                </c:pt>
                <c:pt idx="18938" formatCode="General">
                  <c:v>12.7454</c:v>
                </c:pt>
                <c:pt idx="18939" formatCode="General">
                  <c:v>12.746</c:v>
                </c:pt>
                <c:pt idx="18940" formatCode="General">
                  <c:v>12.746700000000001</c:v>
                </c:pt>
                <c:pt idx="18941" formatCode="General">
                  <c:v>12.747400000000001</c:v>
                </c:pt>
                <c:pt idx="18942" formatCode="General">
                  <c:v>12.748100000000001</c:v>
                </c:pt>
                <c:pt idx="18943" formatCode="General">
                  <c:v>12.748699999999999</c:v>
                </c:pt>
                <c:pt idx="18944" formatCode="General">
                  <c:v>12.7494</c:v>
                </c:pt>
                <c:pt idx="18945" formatCode="General">
                  <c:v>12.7501</c:v>
                </c:pt>
                <c:pt idx="18946" formatCode="General">
                  <c:v>12.7508</c:v>
                </c:pt>
                <c:pt idx="18947" formatCode="General">
                  <c:v>12.7514</c:v>
                </c:pt>
                <c:pt idx="18948" formatCode="General">
                  <c:v>12.7521</c:v>
                </c:pt>
                <c:pt idx="18949" formatCode="General">
                  <c:v>12.752800000000001</c:v>
                </c:pt>
                <c:pt idx="18950" formatCode="General">
                  <c:v>12.753399999999999</c:v>
                </c:pt>
                <c:pt idx="18951" formatCode="General">
                  <c:v>12.754099999999999</c:v>
                </c:pt>
                <c:pt idx="18952" formatCode="General">
                  <c:v>12.754799999999999</c:v>
                </c:pt>
                <c:pt idx="18953" formatCode="General">
                  <c:v>12.7555</c:v>
                </c:pt>
                <c:pt idx="18954" formatCode="General">
                  <c:v>12.7561</c:v>
                </c:pt>
                <c:pt idx="18955" formatCode="General">
                  <c:v>12.7568</c:v>
                </c:pt>
                <c:pt idx="18956" formatCode="General">
                  <c:v>12.7575</c:v>
                </c:pt>
                <c:pt idx="18957" formatCode="General">
                  <c:v>12.7582</c:v>
                </c:pt>
                <c:pt idx="18958" formatCode="General">
                  <c:v>12.758800000000001</c:v>
                </c:pt>
                <c:pt idx="18959" formatCode="General">
                  <c:v>12.759499999999999</c:v>
                </c:pt>
                <c:pt idx="18960" formatCode="General">
                  <c:v>12.760199999999999</c:v>
                </c:pt>
                <c:pt idx="18961" formatCode="General">
                  <c:v>12.760899999999999</c:v>
                </c:pt>
                <c:pt idx="18962" formatCode="General">
                  <c:v>12.7615</c:v>
                </c:pt>
                <c:pt idx="18963" formatCode="General">
                  <c:v>12.7622</c:v>
                </c:pt>
                <c:pt idx="18964" formatCode="General">
                  <c:v>12.7629</c:v>
                </c:pt>
                <c:pt idx="18965" formatCode="General">
                  <c:v>12.763500000000001</c:v>
                </c:pt>
                <c:pt idx="18966" formatCode="General">
                  <c:v>12.764200000000001</c:v>
                </c:pt>
                <c:pt idx="18967" formatCode="General">
                  <c:v>12.764900000000001</c:v>
                </c:pt>
                <c:pt idx="18968" formatCode="General">
                  <c:v>12.765599999999999</c:v>
                </c:pt>
                <c:pt idx="18969" formatCode="General">
                  <c:v>12.7662</c:v>
                </c:pt>
                <c:pt idx="18970" formatCode="General">
                  <c:v>12.7669</c:v>
                </c:pt>
                <c:pt idx="18971" formatCode="General">
                  <c:v>12.7676</c:v>
                </c:pt>
                <c:pt idx="18972" formatCode="General">
                  <c:v>12.7683</c:v>
                </c:pt>
                <c:pt idx="18973" formatCode="General">
                  <c:v>12.7689</c:v>
                </c:pt>
                <c:pt idx="18974" formatCode="General">
                  <c:v>12.769600000000001</c:v>
                </c:pt>
                <c:pt idx="18975" formatCode="General">
                  <c:v>12.770300000000001</c:v>
                </c:pt>
                <c:pt idx="18976" formatCode="General">
                  <c:v>12.770899999999999</c:v>
                </c:pt>
                <c:pt idx="18977" formatCode="General">
                  <c:v>12.771599999999999</c:v>
                </c:pt>
                <c:pt idx="18978" formatCode="General">
                  <c:v>12.7723</c:v>
                </c:pt>
                <c:pt idx="18979" formatCode="General">
                  <c:v>12.773</c:v>
                </c:pt>
                <c:pt idx="18980" formatCode="General">
                  <c:v>12.7736</c:v>
                </c:pt>
                <c:pt idx="18981" formatCode="General">
                  <c:v>12.7743</c:v>
                </c:pt>
                <c:pt idx="18982" formatCode="General">
                  <c:v>12.775</c:v>
                </c:pt>
                <c:pt idx="18983" formatCode="General">
                  <c:v>12.775700000000001</c:v>
                </c:pt>
                <c:pt idx="18984" formatCode="General">
                  <c:v>12.776300000000001</c:v>
                </c:pt>
                <c:pt idx="18985" formatCode="General">
                  <c:v>12.776999999999999</c:v>
                </c:pt>
                <c:pt idx="18986" formatCode="General">
                  <c:v>12.777699999999999</c:v>
                </c:pt>
                <c:pt idx="18987" formatCode="General">
                  <c:v>12.7783</c:v>
                </c:pt>
                <c:pt idx="18988" formatCode="General">
                  <c:v>12.779</c:v>
                </c:pt>
                <c:pt idx="18989" formatCode="General">
                  <c:v>12.7797</c:v>
                </c:pt>
                <c:pt idx="18990" formatCode="General">
                  <c:v>12.7804</c:v>
                </c:pt>
                <c:pt idx="18991" formatCode="General">
                  <c:v>12.781000000000001</c:v>
                </c:pt>
                <c:pt idx="18992" formatCode="General">
                  <c:v>12.781700000000001</c:v>
                </c:pt>
                <c:pt idx="18993" formatCode="General">
                  <c:v>12.782400000000001</c:v>
                </c:pt>
                <c:pt idx="18994" formatCode="General">
                  <c:v>12.783099999999999</c:v>
                </c:pt>
                <c:pt idx="18995" formatCode="General">
                  <c:v>12.7837</c:v>
                </c:pt>
                <c:pt idx="18996" formatCode="General">
                  <c:v>12.7844</c:v>
                </c:pt>
                <c:pt idx="18997" formatCode="General">
                  <c:v>12.7851</c:v>
                </c:pt>
                <c:pt idx="18998" formatCode="General">
                  <c:v>12.7858</c:v>
                </c:pt>
                <c:pt idx="18999" formatCode="General">
                  <c:v>12.7864</c:v>
                </c:pt>
                <c:pt idx="19000" formatCode="General">
                  <c:v>12.787100000000001</c:v>
                </c:pt>
                <c:pt idx="19001" formatCode="General">
                  <c:v>12.787800000000001</c:v>
                </c:pt>
                <c:pt idx="19002" formatCode="General">
                  <c:v>12.788399999999999</c:v>
                </c:pt>
                <c:pt idx="19003" formatCode="General">
                  <c:v>12.789099999999999</c:v>
                </c:pt>
                <c:pt idx="19004" formatCode="General">
                  <c:v>12.7898</c:v>
                </c:pt>
                <c:pt idx="19005" formatCode="General">
                  <c:v>12.7905</c:v>
                </c:pt>
                <c:pt idx="19006" formatCode="General">
                  <c:v>12.7911</c:v>
                </c:pt>
                <c:pt idx="19007" formatCode="General">
                  <c:v>12.7918</c:v>
                </c:pt>
                <c:pt idx="19008" formatCode="General">
                  <c:v>12.7925</c:v>
                </c:pt>
                <c:pt idx="19009" formatCode="General">
                  <c:v>12.793200000000001</c:v>
                </c:pt>
                <c:pt idx="19010" formatCode="General">
                  <c:v>12.793799999999999</c:v>
                </c:pt>
                <c:pt idx="19011" formatCode="General">
                  <c:v>12.794499999999999</c:v>
                </c:pt>
                <c:pt idx="19012" formatCode="General">
                  <c:v>12.795199999999999</c:v>
                </c:pt>
                <c:pt idx="19013" formatCode="General">
                  <c:v>12.7958</c:v>
                </c:pt>
                <c:pt idx="19014" formatCode="General">
                  <c:v>12.7965</c:v>
                </c:pt>
                <c:pt idx="19015" formatCode="General">
                  <c:v>12.7972</c:v>
                </c:pt>
                <c:pt idx="19016" formatCode="General">
                  <c:v>12.7979</c:v>
                </c:pt>
                <c:pt idx="19017" formatCode="General">
                  <c:v>12.798500000000001</c:v>
                </c:pt>
                <c:pt idx="19018" formatCode="General">
                  <c:v>12.799200000000001</c:v>
                </c:pt>
                <c:pt idx="19019" formatCode="General">
                  <c:v>12.799899999999999</c:v>
                </c:pt>
                <c:pt idx="19020" formatCode="General">
                  <c:v>12.800599999999999</c:v>
                </c:pt>
                <c:pt idx="19021" formatCode="General">
                  <c:v>12.8012</c:v>
                </c:pt>
                <c:pt idx="19022" formatCode="General">
                  <c:v>12.8019</c:v>
                </c:pt>
                <c:pt idx="19023" formatCode="General">
                  <c:v>12.8026</c:v>
                </c:pt>
                <c:pt idx="19024" formatCode="General">
                  <c:v>12.8032</c:v>
                </c:pt>
                <c:pt idx="19025" formatCode="General">
                  <c:v>12.803900000000001</c:v>
                </c:pt>
                <c:pt idx="19026" formatCode="General">
                  <c:v>12.804600000000001</c:v>
                </c:pt>
                <c:pt idx="19027" formatCode="General">
                  <c:v>12.805300000000001</c:v>
                </c:pt>
                <c:pt idx="19028" formatCode="General">
                  <c:v>12.805899999999999</c:v>
                </c:pt>
                <c:pt idx="19029" formatCode="General">
                  <c:v>12.8066</c:v>
                </c:pt>
                <c:pt idx="19030" formatCode="General">
                  <c:v>12.8073</c:v>
                </c:pt>
                <c:pt idx="19031" formatCode="General">
                  <c:v>12.808</c:v>
                </c:pt>
                <c:pt idx="19032" formatCode="General">
                  <c:v>12.8086</c:v>
                </c:pt>
                <c:pt idx="19033" formatCode="General">
                  <c:v>12.8093</c:v>
                </c:pt>
                <c:pt idx="19034" formatCode="General">
                  <c:v>12.81</c:v>
                </c:pt>
                <c:pt idx="19035" formatCode="General">
                  <c:v>12.810700000000001</c:v>
                </c:pt>
                <c:pt idx="19036" formatCode="General">
                  <c:v>12.811299999999999</c:v>
                </c:pt>
                <c:pt idx="19037" formatCode="General">
                  <c:v>12.811999999999999</c:v>
                </c:pt>
                <c:pt idx="19038" formatCode="General">
                  <c:v>12.8127</c:v>
                </c:pt>
                <c:pt idx="19039" formatCode="General">
                  <c:v>12.8133</c:v>
                </c:pt>
                <c:pt idx="19040" formatCode="General">
                  <c:v>12.814</c:v>
                </c:pt>
                <c:pt idx="19041" formatCode="General">
                  <c:v>12.8147</c:v>
                </c:pt>
                <c:pt idx="19042" formatCode="General">
                  <c:v>12.8154</c:v>
                </c:pt>
                <c:pt idx="19043" formatCode="General">
                  <c:v>12.816000000000001</c:v>
                </c:pt>
                <c:pt idx="19044" formatCode="General">
                  <c:v>12.816700000000001</c:v>
                </c:pt>
                <c:pt idx="19045" formatCode="General">
                  <c:v>12.817399999999999</c:v>
                </c:pt>
                <c:pt idx="19046" formatCode="General">
                  <c:v>12.818099999999999</c:v>
                </c:pt>
                <c:pt idx="19047" formatCode="General">
                  <c:v>12.8187</c:v>
                </c:pt>
                <c:pt idx="19048" formatCode="General">
                  <c:v>12.8194</c:v>
                </c:pt>
                <c:pt idx="19049" formatCode="General">
                  <c:v>12.8201</c:v>
                </c:pt>
                <c:pt idx="19050" formatCode="General">
                  <c:v>12.8207</c:v>
                </c:pt>
                <c:pt idx="19051" formatCode="General">
                  <c:v>12.821400000000001</c:v>
                </c:pt>
                <c:pt idx="19052" formatCode="General">
                  <c:v>12.822100000000001</c:v>
                </c:pt>
                <c:pt idx="19053" formatCode="General">
                  <c:v>12.822800000000001</c:v>
                </c:pt>
                <c:pt idx="19054" formatCode="General">
                  <c:v>12.823399999999999</c:v>
                </c:pt>
                <c:pt idx="19055" formatCode="General">
                  <c:v>12.8241</c:v>
                </c:pt>
                <c:pt idx="19056" formatCode="General">
                  <c:v>12.8248</c:v>
                </c:pt>
                <c:pt idx="19057" formatCode="General">
                  <c:v>12.8255</c:v>
                </c:pt>
                <c:pt idx="19058" formatCode="General">
                  <c:v>12.8261</c:v>
                </c:pt>
                <c:pt idx="19059" formatCode="General">
                  <c:v>12.8268</c:v>
                </c:pt>
                <c:pt idx="19060" formatCode="General">
                  <c:v>12.827500000000001</c:v>
                </c:pt>
                <c:pt idx="19061" formatCode="General">
                  <c:v>12.828200000000001</c:v>
                </c:pt>
                <c:pt idx="19062" formatCode="General">
                  <c:v>12.828799999999999</c:v>
                </c:pt>
                <c:pt idx="19063" formatCode="General">
                  <c:v>12.829499999999999</c:v>
                </c:pt>
                <c:pt idx="19064" formatCode="General">
                  <c:v>12.8302</c:v>
                </c:pt>
                <c:pt idx="19065" formatCode="General">
                  <c:v>12.8308</c:v>
                </c:pt>
                <c:pt idx="19066" formatCode="General">
                  <c:v>12.8315</c:v>
                </c:pt>
                <c:pt idx="19067" formatCode="General">
                  <c:v>12.8322</c:v>
                </c:pt>
                <c:pt idx="19068" formatCode="General">
                  <c:v>12.8329</c:v>
                </c:pt>
                <c:pt idx="19069" formatCode="General">
                  <c:v>12.833500000000001</c:v>
                </c:pt>
                <c:pt idx="19070" formatCode="General">
                  <c:v>12.834199999999999</c:v>
                </c:pt>
                <c:pt idx="19071" formatCode="General">
                  <c:v>12.834899999999999</c:v>
                </c:pt>
                <c:pt idx="19072" formatCode="General">
                  <c:v>12.835599999999999</c:v>
                </c:pt>
                <c:pt idx="19073" formatCode="General">
                  <c:v>12.8362</c:v>
                </c:pt>
                <c:pt idx="19074" formatCode="General">
                  <c:v>12.8369</c:v>
                </c:pt>
                <c:pt idx="19075" formatCode="General">
                  <c:v>12.8376</c:v>
                </c:pt>
                <c:pt idx="19076" formatCode="General">
                  <c:v>12.838200000000001</c:v>
                </c:pt>
                <c:pt idx="19077" formatCode="General">
                  <c:v>12.838900000000001</c:v>
                </c:pt>
                <c:pt idx="19078" formatCode="General">
                  <c:v>12.839600000000001</c:v>
                </c:pt>
                <c:pt idx="19079" formatCode="General">
                  <c:v>12.840299999999999</c:v>
                </c:pt>
                <c:pt idx="19080" formatCode="General">
                  <c:v>12.8409</c:v>
                </c:pt>
                <c:pt idx="19081" formatCode="General">
                  <c:v>12.8416</c:v>
                </c:pt>
                <c:pt idx="19082" formatCode="General">
                  <c:v>12.8423</c:v>
                </c:pt>
                <c:pt idx="19083" formatCode="General">
                  <c:v>12.843</c:v>
                </c:pt>
                <c:pt idx="19084" formatCode="General">
                  <c:v>12.8436</c:v>
                </c:pt>
                <c:pt idx="19085" formatCode="General">
                  <c:v>12.8443</c:v>
                </c:pt>
                <c:pt idx="19086" formatCode="General">
                  <c:v>12.845000000000001</c:v>
                </c:pt>
                <c:pt idx="19087" formatCode="General">
                  <c:v>12.845599999999999</c:v>
                </c:pt>
                <c:pt idx="19088" formatCode="General">
                  <c:v>12.846299999999999</c:v>
                </c:pt>
                <c:pt idx="19089" formatCode="General">
                  <c:v>12.847</c:v>
                </c:pt>
                <c:pt idx="19090" formatCode="General">
                  <c:v>12.8477</c:v>
                </c:pt>
                <c:pt idx="19091" formatCode="General">
                  <c:v>12.8483</c:v>
                </c:pt>
                <c:pt idx="19092" formatCode="General">
                  <c:v>12.849</c:v>
                </c:pt>
                <c:pt idx="19093" formatCode="General">
                  <c:v>12.8497</c:v>
                </c:pt>
                <c:pt idx="19094" formatCode="General">
                  <c:v>12.8504</c:v>
                </c:pt>
                <c:pt idx="19095" formatCode="General">
                  <c:v>12.851000000000001</c:v>
                </c:pt>
                <c:pt idx="19096" formatCode="General">
                  <c:v>12.851699999999999</c:v>
                </c:pt>
                <c:pt idx="19097" formatCode="General">
                  <c:v>12.852399999999999</c:v>
                </c:pt>
                <c:pt idx="19098" formatCode="General">
                  <c:v>12.8531</c:v>
                </c:pt>
                <c:pt idx="19099" formatCode="General">
                  <c:v>12.8537</c:v>
                </c:pt>
                <c:pt idx="19100" formatCode="General">
                  <c:v>12.8544</c:v>
                </c:pt>
                <c:pt idx="19101" formatCode="General">
                  <c:v>12.8551</c:v>
                </c:pt>
                <c:pt idx="19102" formatCode="General">
                  <c:v>12.855700000000001</c:v>
                </c:pt>
                <c:pt idx="19103" formatCode="General">
                  <c:v>12.856400000000001</c:v>
                </c:pt>
                <c:pt idx="19104" formatCode="General">
                  <c:v>12.857100000000001</c:v>
                </c:pt>
                <c:pt idx="19105" formatCode="General">
                  <c:v>12.857799999999999</c:v>
                </c:pt>
                <c:pt idx="19106" formatCode="General">
                  <c:v>12.8584</c:v>
                </c:pt>
                <c:pt idx="19107" formatCode="General">
                  <c:v>12.8591</c:v>
                </c:pt>
                <c:pt idx="19108" formatCode="General">
                  <c:v>12.8598</c:v>
                </c:pt>
                <c:pt idx="19109" formatCode="General">
                  <c:v>12.8605</c:v>
                </c:pt>
                <c:pt idx="19110" formatCode="General">
                  <c:v>12.8611</c:v>
                </c:pt>
                <c:pt idx="19111" formatCode="General">
                  <c:v>12.861800000000001</c:v>
                </c:pt>
                <c:pt idx="19112" formatCode="General">
                  <c:v>12.862500000000001</c:v>
                </c:pt>
                <c:pt idx="19113" formatCode="General">
                  <c:v>12.863099999999999</c:v>
                </c:pt>
                <c:pt idx="19114" formatCode="General">
                  <c:v>12.863799999999999</c:v>
                </c:pt>
                <c:pt idx="19115" formatCode="General">
                  <c:v>12.8645</c:v>
                </c:pt>
                <c:pt idx="19116" formatCode="General">
                  <c:v>12.8652</c:v>
                </c:pt>
                <c:pt idx="19117" formatCode="General">
                  <c:v>12.8658</c:v>
                </c:pt>
                <c:pt idx="19118" formatCode="General">
                  <c:v>12.8665</c:v>
                </c:pt>
                <c:pt idx="19119" formatCode="General">
                  <c:v>12.8672</c:v>
                </c:pt>
                <c:pt idx="19120" formatCode="General">
                  <c:v>12.867900000000001</c:v>
                </c:pt>
                <c:pt idx="19121" formatCode="General">
                  <c:v>12.868499999999999</c:v>
                </c:pt>
                <c:pt idx="19122" formatCode="General">
                  <c:v>12.869199999999999</c:v>
                </c:pt>
                <c:pt idx="19123" formatCode="General">
                  <c:v>12.869899999999999</c:v>
                </c:pt>
                <c:pt idx="19124" formatCode="General">
                  <c:v>12.8706</c:v>
                </c:pt>
                <c:pt idx="19125" formatCode="General">
                  <c:v>12.8712</c:v>
                </c:pt>
                <c:pt idx="19126" formatCode="General">
                  <c:v>12.8719</c:v>
                </c:pt>
                <c:pt idx="19127" formatCode="General">
                  <c:v>12.8726</c:v>
                </c:pt>
                <c:pt idx="19128" formatCode="General">
                  <c:v>12.873200000000001</c:v>
                </c:pt>
                <c:pt idx="19129" formatCode="General">
                  <c:v>12.873900000000001</c:v>
                </c:pt>
                <c:pt idx="19130" formatCode="General">
                  <c:v>12.874599999999999</c:v>
                </c:pt>
                <c:pt idx="19131" formatCode="General">
                  <c:v>12.875299999999999</c:v>
                </c:pt>
                <c:pt idx="19132" formatCode="General">
                  <c:v>12.8759</c:v>
                </c:pt>
                <c:pt idx="19133" formatCode="General">
                  <c:v>12.8766</c:v>
                </c:pt>
                <c:pt idx="19134" formatCode="General">
                  <c:v>12.8773</c:v>
                </c:pt>
                <c:pt idx="19135" formatCode="General">
                  <c:v>12.878</c:v>
                </c:pt>
                <c:pt idx="19136" formatCode="General">
                  <c:v>12.8786</c:v>
                </c:pt>
                <c:pt idx="19137" formatCode="General">
                  <c:v>12.879300000000001</c:v>
                </c:pt>
                <c:pt idx="19138" formatCode="General">
                  <c:v>12.88</c:v>
                </c:pt>
                <c:pt idx="19139" formatCode="General">
                  <c:v>12.880599999999999</c:v>
                </c:pt>
                <c:pt idx="19140" formatCode="General">
                  <c:v>12.8813</c:v>
                </c:pt>
                <c:pt idx="19141" formatCode="General">
                  <c:v>12.882</c:v>
                </c:pt>
                <c:pt idx="19142" formatCode="General">
                  <c:v>12.8827</c:v>
                </c:pt>
                <c:pt idx="19143" formatCode="General">
                  <c:v>12.8833</c:v>
                </c:pt>
                <c:pt idx="19144" formatCode="General">
                  <c:v>12.884</c:v>
                </c:pt>
                <c:pt idx="19145" formatCode="General">
                  <c:v>12.8847</c:v>
                </c:pt>
                <c:pt idx="19146" formatCode="General">
                  <c:v>12.885400000000001</c:v>
                </c:pt>
                <c:pt idx="19147" formatCode="General">
                  <c:v>12.885999999999999</c:v>
                </c:pt>
                <c:pt idx="19148" formatCode="General">
                  <c:v>12.886699999999999</c:v>
                </c:pt>
                <c:pt idx="19149" formatCode="General">
                  <c:v>12.8874</c:v>
                </c:pt>
                <c:pt idx="19150" formatCode="General">
                  <c:v>12.888</c:v>
                </c:pt>
                <c:pt idx="19151" formatCode="General">
                  <c:v>12.8887</c:v>
                </c:pt>
                <c:pt idx="19152" formatCode="General">
                  <c:v>12.8894</c:v>
                </c:pt>
                <c:pt idx="19153" formatCode="General">
                  <c:v>12.8901</c:v>
                </c:pt>
                <c:pt idx="19154" formatCode="General">
                  <c:v>12.890700000000001</c:v>
                </c:pt>
                <c:pt idx="19155" formatCode="General">
                  <c:v>12.891400000000001</c:v>
                </c:pt>
                <c:pt idx="19156" formatCode="General">
                  <c:v>12.892099999999999</c:v>
                </c:pt>
                <c:pt idx="19157" formatCode="General">
                  <c:v>12.892799999999999</c:v>
                </c:pt>
                <c:pt idx="19158" formatCode="General">
                  <c:v>12.8934</c:v>
                </c:pt>
                <c:pt idx="19159" formatCode="General">
                  <c:v>12.8941</c:v>
                </c:pt>
                <c:pt idx="19160" formatCode="General">
                  <c:v>12.8948</c:v>
                </c:pt>
                <c:pt idx="19161" formatCode="General">
                  <c:v>12.8955</c:v>
                </c:pt>
                <c:pt idx="19162" formatCode="General">
                  <c:v>12.896100000000001</c:v>
                </c:pt>
                <c:pt idx="19163" formatCode="General">
                  <c:v>12.896800000000001</c:v>
                </c:pt>
                <c:pt idx="19164" formatCode="General">
                  <c:v>12.897500000000001</c:v>
                </c:pt>
                <c:pt idx="19165" formatCode="General">
                  <c:v>12.898099999999999</c:v>
                </c:pt>
                <c:pt idx="19166" formatCode="General">
                  <c:v>12.8988</c:v>
                </c:pt>
                <c:pt idx="19167" formatCode="General">
                  <c:v>12.8995</c:v>
                </c:pt>
                <c:pt idx="19168" formatCode="General">
                  <c:v>12.9002</c:v>
                </c:pt>
                <c:pt idx="19169" formatCode="General">
                  <c:v>12.9008</c:v>
                </c:pt>
                <c:pt idx="19170" formatCode="General">
                  <c:v>12.9015</c:v>
                </c:pt>
                <c:pt idx="19171" formatCode="General">
                  <c:v>12.902200000000001</c:v>
                </c:pt>
                <c:pt idx="19172" formatCode="General">
                  <c:v>12.902900000000001</c:v>
                </c:pt>
                <c:pt idx="19173" formatCode="General">
                  <c:v>12.903499999999999</c:v>
                </c:pt>
                <c:pt idx="19174" formatCode="General">
                  <c:v>12.904199999999999</c:v>
                </c:pt>
                <c:pt idx="19175" formatCode="General">
                  <c:v>12.9049</c:v>
                </c:pt>
                <c:pt idx="19176" formatCode="General">
                  <c:v>12.9055</c:v>
                </c:pt>
                <c:pt idx="19177" formatCode="General">
                  <c:v>12.9062</c:v>
                </c:pt>
                <c:pt idx="19178" formatCode="General">
                  <c:v>12.9069</c:v>
                </c:pt>
                <c:pt idx="19179" formatCode="General">
                  <c:v>12.9076</c:v>
                </c:pt>
                <c:pt idx="19180" formatCode="General">
                  <c:v>12.908200000000001</c:v>
                </c:pt>
                <c:pt idx="19181" formatCode="General">
                  <c:v>12.908899999999999</c:v>
                </c:pt>
                <c:pt idx="19182" formatCode="General">
                  <c:v>12.909599999999999</c:v>
                </c:pt>
                <c:pt idx="19183" formatCode="General">
                  <c:v>12.910299999999999</c:v>
                </c:pt>
                <c:pt idx="19184" formatCode="General">
                  <c:v>12.9109</c:v>
                </c:pt>
                <c:pt idx="19185" formatCode="General">
                  <c:v>12.9116</c:v>
                </c:pt>
                <c:pt idx="19186" formatCode="General">
                  <c:v>12.9123</c:v>
                </c:pt>
                <c:pt idx="19187" formatCode="General">
                  <c:v>12.9129</c:v>
                </c:pt>
                <c:pt idx="19188" formatCode="General">
                  <c:v>12.913600000000001</c:v>
                </c:pt>
                <c:pt idx="19189" formatCode="General">
                  <c:v>12.914300000000001</c:v>
                </c:pt>
                <c:pt idx="19190" formatCode="General">
                  <c:v>12.914999999999999</c:v>
                </c:pt>
                <c:pt idx="19191" formatCode="General">
                  <c:v>12.9156</c:v>
                </c:pt>
                <c:pt idx="19192" formatCode="General">
                  <c:v>12.9163</c:v>
                </c:pt>
                <c:pt idx="19193" formatCode="General">
                  <c:v>12.917</c:v>
                </c:pt>
                <c:pt idx="19194" formatCode="General">
                  <c:v>12.9177</c:v>
                </c:pt>
                <c:pt idx="19195" formatCode="General">
                  <c:v>12.9183</c:v>
                </c:pt>
                <c:pt idx="19196" formatCode="General">
                  <c:v>12.919</c:v>
                </c:pt>
                <c:pt idx="19197" formatCode="General">
                  <c:v>12.919700000000001</c:v>
                </c:pt>
                <c:pt idx="19198" formatCode="General">
                  <c:v>12.920400000000001</c:v>
                </c:pt>
                <c:pt idx="19199" formatCode="General">
                  <c:v>12.920999999999999</c:v>
                </c:pt>
                <c:pt idx="19200" formatCode="General">
                  <c:v>12.9217</c:v>
                </c:pt>
                <c:pt idx="19201" formatCode="General">
                  <c:v>12.9224</c:v>
                </c:pt>
                <c:pt idx="19202" formatCode="General">
                  <c:v>12.923</c:v>
                </c:pt>
                <c:pt idx="19203" formatCode="General">
                  <c:v>12.9237</c:v>
                </c:pt>
                <c:pt idx="19204" formatCode="General">
                  <c:v>12.9244</c:v>
                </c:pt>
                <c:pt idx="19205" formatCode="General">
                  <c:v>12.9251</c:v>
                </c:pt>
                <c:pt idx="19206" formatCode="General">
                  <c:v>12.925700000000001</c:v>
                </c:pt>
                <c:pt idx="19207" formatCode="General">
                  <c:v>12.926399999999999</c:v>
                </c:pt>
                <c:pt idx="19208" formatCode="General">
                  <c:v>12.927099999999999</c:v>
                </c:pt>
                <c:pt idx="19209" formatCode="General">
                  <c:v>12.9278</c:v>
                </c:pt>
                <c:pt idx="19210" formatCode="General">
                  <c:v>12.9284</c:v>
                </c:pt>
                <c:pt idx="19211" formatCode="General">
                  <c:v>12.9291</c:v>
                </c:pt>
                <c:pt idx="19212" formatCode="General">
                  <c:v>12.9298</c:v>
                </c:pt>
                <c:pt idx="19213" formatCode="General">
                  <c:v>12.930400000000001</c:v>
                </c:pt>
                <c:pt idx="19214" formatCode="General">
                  <c:v>12.931100000000001</c:v>
                </c:pt>
                <c:pt idx="19215" formatCode="General">
                  <c:v>12.931800000000001</c:v>
                </c:pt>
                <c:pt idx="19216" formatCode="General">
                  <c:v>12.932499999999999</c:v>
                </c:pt>
                <c:pt idx="19217" formatCode="General">
                  <c:v>12.9331</c:v>
                </c:pt>
                <c:pt idx="19218" formatCode="General">
                  <c:v>12.9338</c:v>
                </c:pt>
                <c:pt idx="19219" formatCode="General">
                  <c:v>12.9345</c:v>
                </c:pt>
                <c:pt idx="19220" formatCode="General">
                  <c:v>12.9352</c:v>
                </c:pt>
                <c:pt idx="19221" formatCode="General">
                  <c:v>12.9358</c:v>
                </c:pt>
                <c:pt idx="19222" formatCode="General">
                  <c:v>12.936500000000001</c:v>
                </c:pt>
                <c:pt idx="19223" formatCode="General">
                  <c:v>12.937200000000001</c:v>
                </c:pt>
                <c:pt idx="19224" formatCode="General">
                  <c:v>12.937900000000001</c:v>
                </c:pt>
                <c:pt idx="19225" formatCode="General">
                  <c:v>12.938499999999999</c:v>
                </c:pt>
                <c:pt idx="19226" formatCode="General">
                  <c:v>12.9392</c:v>
                </c:pt>
                <c:pt idx="19227" formatCode="General">
                  <c:v>12.9399</c:v>
                </c:pt>
                <c:pt idx="19228" formatCode="General">
                  <c:v>12.9405</c:v>
                </c:pt>
                <c:pt idx="19229" formatCode="General">
                  <c:v>12.9412</c:v>
                </c:pt>
                <c:pt idx="19230" formatCode="General">
                  <c:v>12.9419</c:v>
                </c:pt>
                <c:pt idx="19231" formatCode="General">
                  <c:v>12.942600000000001</c:v>
                </c:pt>
                <c:pt idx="19232" formatCode="General">
                  <c:v>12.943199999999999</c:v>
                </c:pt>
                <c:pt idx="19233" formatCode="General">
                  <c:v>12.943899999999999</c:v>
                </c:pt>
                <c:pt idx="19234" formatCode="General">
                  <c:v>12.944599999999999</c:v>
                </c:pt>
                <c:pt idx="19235" formatCode="General">
                  <c:v>12.9453</c:v>
                </c:pt>
                <c:pt idx="19236" formatCode="General">
                  <c:v>12.9459</c:v>
                </c:pt>
                <c:pt idx="19237" formatCode="General">
                  <c:v>12.9466</c:v>
                </c:pt>
                <c:pt idx="19238" formatCode="General">
                  <c:v>12.9473</c:v>
                </c:pt>
                <c:pt idx="19239" formatCode="General">
                  <c:v>12.947900000000001</c:v>
                </c:pt>
                <c:pt idx="19240" formatCode="General">
                  <c:v>12.948600000000001</c:v>
                </c:pt>
                <c:pt idx="19241" formatCode="General">
                  <c:v>12.949299999999999</c:v>
                </c:pt>
                <c:pt idx="19242" formatCode="General">
                  <c:v>12.95</c:v>
                </c:pt>
                <c:pt idx="19243" formatCode="General">
                  <c:v>12.9506</c:v>
                </c:pt>
                <c:pt idx="19244" formatCode="General">
                  <c:v>12.9513</c:v>
                </c:pt>
                <c:pt idx="19245" formatCode="General">
                  <c:v>12.952</c:v>
                </c:pt>
                <c:pt idx="19246" formatCode="General">
                  <c:v>12.9527</c:v>
                </c:pt>
                <c:pt idx="19247" formatCode="General">
                  <c:v>12.9533</c:v>
                </c:pt>
                <c:pt idx="19248" formatCode="General">
                  <c:v>12.954000000000001</c:v>
                </c:pt>
                <c:pt idx="19249" formatCode="General">
                  <c:v>12.954700000000001</c:v>
                </c:pt>
                <c:pt idx="19250" formatCode="General">
                  <c:v>12.955299999999999</c:v>
                </c:pt>
                <c:pt idx="19251" formatCode="General">
                  <c:v>12.956</c:v>
                </c:pt>
                <c:pt idx="19252" formatCode="General">
                  <c:v>12.9567</c:v>
                </c:pt>
                <c:pt idx="19253" formatCode="General">
                  <c:v>12.9574</c:v>
                </c:pt>
                <c:pt idx="19254" formatCode="General">
                  <c:v>12.958</c:v>
                </c:pt>
                <c:pt idx="19255" formatCode="General">
                  <c:v>12.9587</c:v>
                </c:pt>
                <c:pt idx="19256" formatCode="General">
                  <c:v>12.9594</c:v>
                </c:pt>
                <c:pt idx="19257" formatCode="General">
                  <c:v>12.960100000000001</c:v>
                </c:pt>
                <c:pt idx="19258" formatCode="General">
                  <c:v>12.960699999999999</c:v>
                </c:pt>
                <c:pt idx="19259" formatCode="General">
                  <c:v>12.961399999999999</c:v>
                </c:pt>
                <c:pt idx="19260" formatCode="General">
                  <c:v>12.9621</c:v>
                </c:pt>
                <c:pt idx="19261" formatCode="General">
                  <c:v>12.9628</c:v>
                </c:pt>
                <c:pt idx="19262" formatCode="General">
                  <c:v>12.9634</c:v>
                </c:pt>
                <c:pt idx="19263" formatCode="General">
                  <c:v>12.9641</c:v>
                </c:pt>
                <c:pt idx="19264" formatCode="General">
                  <c:v>12.9648</c:v>
                </c:pt>
                <c:pt idx="19265" formatCode="General">
                  <c:v>12.965400000000001</c:v>
                </c:pt>
                <c:pt idx="19266" formatCode="General">
                  <c:v>12.966100000000001</c:v>
                </c:pt>
                <c:pt idx="19267" formatCode="General">
                  <c:v>12.966799999999999</c:v>
                </c:pt>
                <c:pt idx="19268" formatCode="General">
                  <c:v>12.967499999999999</c:v>
                </c:pt>
                <c:pt idx="19269" formatCode="General">
                  <c:v>12.9681</c:v>
                </c:pt>
                <c:pt idx="19270" formatCode="General">
                  <c:v>12.9688</c:v>
                </c:pt>
                <c:pt idx="19271" formatCode="General">
                  <c:v>12.9695</c:v>
                </c:pt>
                <c:pt idx="19272" formatCode="General">
                  <c:v>12.9702</c:v>
                </c:pt>
                <c:pt idx="19273" formatCode="General">
                  <c:v>12.970800000000001</c:v>
                </c:pt>
                <c:pt idx="19274" formatCode="General">
                  <c:v>12.971500000000001</c:v>
                </c:pt>
                <c:pt idx="19275" formatCode="General">
                  <c:v>12.972200000000001</c:v>
                </c:pt>
                <c:pt idx="19276" formatCode="General">
                  <c:v>12.972799999999999</c:v>
                </c:pt>
                <c:pt idx="19277" formatCode="General">
                  <c:v>12.9735</c:v>
                </c:pt>
                <c:pt idx="19278" formatCode="General">
                  <c:v>12.9742</c:v>
                </c:pt>
                <c:pt idx="19279" formatCode="General">
                  <c:v>12.9749</c:v>
                </c:pt>
                <c:pt idx="19280" formatCode="General">
                  <c:v>12.9755</c:v>
                </c:pt>
                <c:pt idx="19281" formatCode="General">
                  <c:v>12.9762</c:v>
                </c:pt>
                <c:pt idx="19282" formatCode="General">
                  <c:v>12.976900000000001</c:v>
                </c:pt>
                <c:pt idx="19283" formatCode="General">
                  <c:v>12.977600000000001</c:v>
                </c:pt>
                <c:pt idx="19284" formatCode="General">
                  <c:v>12.978199999999999</c:v>
                </c:pt>
                <c:pt idx="19285" formatCode="General">
                  <c:v>12.978899999999999</c:v>
                </c:pt>
                <c:pt idx="19286" formatCode="General">
                  <c:v>12.9796</c:v>
                </c:pt>
                <c:pt idx="19287" formatCode="General">
                  <c:v>12.9803</c:v>
                </c:pt>
                <c:pt idx="19288" formatCode="General">
                  <c:v>12.9809</c:v>
                </c:pt>
                <c:pt idx="19289" formatCode="General">
                  <c:v>12.9816</c:v>
                </c:pt>
                <c:pt idx="19290" formatCode="General">
                  <c:v>12.9823</c:v>
                </c:pt>
                <c:pt idx="19291" formatCode="General">
                  <c:v>12.982900000000001</c:v>
                </c:pt>
                <c:pt idx="19292" formatCode="General">
                  <c:v>12.983599999999999</c:v>
                </c:pt>
                <c:pt idx="19293" formatCode="General">
                  <c:v>12.984299999999999</c:v>
                </c:pt>
                <c:pt idx="19294" formatCode="General">
                  <c:v>12.984999999999999</c:v>
                </c:pt>
                <c:pt idx="19295" formatCode="General">
                  <c:v>12.9856</c:v>
                </c:pt>
                <c:pt idx="19296" formatCode="General">
                  <c:v>12.9863</c:v>
                </c:pt>
                <c:pt idx="19297" formatCode="General">
                  <c:v>12.987</c:v>
                </c:pt>
                <c:pt idx="19298" formatCode="General">
                  <c:v>12.9877</c:v>
                </c:pt>
                <c:pt idx="19299" formatCode="General">
                  <c:v>12.988300000000001</c:v>
                </c:pt>
                <c:pt idx="19300" formatCode="General">
                  <c:v>12.989000000000001</c:v>
                </c:pt>
                <c:pt idx="19301" formatCode="General">
                  <c:v>12.989699999999999</c:v>
                </c:pt>
                <c:pt idx="19302" formatCode="General">
                  <c:v>12.9903</c:v>
                </c:pt>
                <c:pt idx="19303" formatCode="General">
                  <c:v>12.991</c:v>
                </c:pt>
                <c:pt idx="19304" formatCode="General">
                  <c:v>12.9917</c:v>
                </c:pt>
                <c:pt idx="19305" formatCode="General">
                  <c:v>12.9924</c:v>
                </c:pt>
                <c:pt idx="19306" formatCode="General">
                  <c:v>12.993</c:v>
                </c:pt>
                <c:pt idx="19307" formatCode="General">
                  <c:v>12.9937</c:v>
                </c:pt>
                <c:pt idx="19308" formatCode="General">
                  <c:v>12.994400000000001</c:v>
                </c:pt>
                <c:pt idx="19309" formatCode="General">
                  <c:v>12.995100000000001</c:v>
                </c:pt>
                <c:pt idx="19310" formatCode="General">
                  <c:v>12.995699999999999</c:v>
                </c:pt>
                <c:pt idx="19311" formatCode="General">
                  <c:v>12.9964</c:v>
                </c:pt>
                <c:pt idx="19312" formatCode="General">
                  <c:v>12.9971</c:v>
                </c:pt>
                <c:pt idx="19313" formatCode="General">
                  <c:v>12.9977</c:v>
                </c:pt>
                <c:pt idx="19314" formatCode="General">
                  <c:v>12.9984</c:v>
                </c:pt>
                <c:pt idx="19315" formatCode="General">
                  <c:v>12.9991</c:v>
                </c:pt>
                <c:pt idx="19316" formatCode="General">
                  <c:v>12.9998</c:v>
                </c:pt>
                <c:pt idx="19317" formatCode="General">
                  <c:v>13.000400000000001</c:v>
                </c:pt>
                <c:pt idx="19318" formatCode="General">
                  <c:v>13.001099999999999</c:v>
                </c:pt>
                <c:pt idx="19319" formatCode="General">
                  <c:v>13.001799999999999</c:v>
                </c:pt>
                <c:pt idx="19320" formatCode="General">
                  <c:v>13.0025</c:v>
                </c:pt>
                <c:pt idx="19321" formatCode="General">
                  <c:v>13.0031</c:v>
                </c:pt>
                <c:pt idx="19322" formatCode="General">
                  <c:v>13.0038</c:v>
                </c:pt>
                <c:pt idx="19323" formatCode="General">
                  <c:v>13.0045</c:v>
                </c:pt>
                <c:pt idx="19324" formatCode="General">
                  <c:v>13.0052</c:v>
                </c:pt>
                <c:pt idx="19325" formatCode="General">
                  <c:v>13.005800000000001</c:v>
                </c:pt>
                <c:pt idx="19326" formatCode="General">
                  <c:v>13.006500000000001</c:v>
                </c:pt>
                <c:pt idx="19327" formatCode="General">
                  <c:v>13.007199999999999</c:v>
                </c:pt>
                <c:pt idx="19328" formatCode="General">
                  <c:v>13.0078</c:v>
                </c:pt>
                <c:pt idx="19329" formatCode="General">
                  <c:v>13.0085</c:v>
                </c:pt>
                <c:pt idx="19330" formatCode="General">
                  <c:v>13.0092</c:v>
                </c:pt>
                <c:pt idx="19331" formatCode="General">
                  <c:v>13.0099</c:v>
                </c:pt>
                <c:pt idx="19332" formatCode="General">
                  <c:v>13.0105</c:v>
                </c:pt>
                <c:pt idx="19333" formatCode="General">
                  <c:v>13.011200000000001</c:v>
                </c:pt>
                <c:pt idx="19334" formatCode="General">
                  <c:v>13.011900000000001</c:v>
                </c:pt>
                <c:pt idx="19335" formatCode="General">
                  <c:v>13.012600000000001</c:v>
                </c:pt>
                <c:pt idx="19336" formatCode="General">
                  <c:v>13.013199999999999</c:v>
                </c:pt>
                <c:pt idx="19337" formatCode="General">
                  <c:v>13.0139</c:v>
                </c:pt>
                <c:pt idx="19338" formatCode="General">
                  <c:v>13.0146</c:v>
                </c:pt>
                <c:pt idx="19339" formatCode="General">
                  <c:v>13.0152</c:v>
                </c:pt>
                <c:pt idx="19340" formatCode="General">
                  <c:v>13.0159</c:v>
                </c:pt>
                <c:pt idx="19341" formatCode="General">
                  <c:v>13.0166</c:v>
                </c:pt>
                <c:pt idx="19342" formatCode="General">
                  <c:v>13.017300000000001</c:v>
                </c:pt>
                <c:pt idx="19343" formatCode="General">
                  <c:v>13.017899999999999</c:v>
                </c:pt>
                <c:pt idx="19344" formatCode="General">
                  <c:v>13.018599999999999</c:v>
                </c:pt>
                <c:pt idx="19345" formatCode="General">
                  <c:v>13.019299999999999</c:v>
                </c:pt>
                <c:pt idx="19346" formatCode="General">
                  <c:v>13.02</c:v>
                </c:pt>
                <c:pt idx="19347" formatCode="General">
                  <c:v>13.0206</c:v>
                </c:pt>
                <c:pt idx="19348" formatCode="General">
                  <c:v>13.0213</c:v>
                </c:pt>
                <c:pt idx="19349" formatCode="General">
                  <c:v>13.022</c:v>
                </c:pt>
                <c:pt idx="19350" formatCode="General">
                  <c:v>13.022600000000001</c:v>
                </c:pt>
                <c:pt idx="19351" formatCode="General">
                  <c:v>13.023300000000001</c:v>
                </c:pt>
                <c:pt idx="19352" formatCode="General">
                  <c:v>13.023999999999999</c:v>
                </c:pt>
                <c:pt idx="19353" formatCode="General">
                  <c:v>13.024699999999999</c:v>
                </c:pt>
                <c:pt idx="19354" formatCode="General">
                  <c:v>13.0253</c:v>
                </c:pt>
                <c:pt idx="19355" formatCode="General">
                  <c:v>13.026</c:v>
                </c:pt>
                <c:pt idx="19356" formatCode="General">
                  <c:v>13.0267</c:v>
                </c:pt>
                <c:pt idx="19357" formatCode="General">
                  <c:v>13.0274</c:v>
                </c:pt>
                <c:pt idx="19358" formatCode="General">
                  <c:v>13.028</c:v>
                </c:pt>
                <c:pt idx="19359" formatCode="General">
                  <c:v>13.028700000000001</c:v>
                </c:pt>
                <c:pt idx="19360" formatCode="General">
                  <c:v>13.029400000000001</c:v>
                </c:pt>
                <c:pt idx="19361" formatCode="General">
                  <c:v>13.030099999999999</c:v>
                </c:pt>
                <c:pt idx="19362" formatCode="General">
                  <c:v>13.0307</c:v>
                </c:pt>
                <c:pt idx="19363" formatCode="General">
                  <c:v>13.0314</c:v>
                </c:pt>
                <c:pt idx="19364" formatCode="General">
                  <c:v>13.0321</c:v>
                </c:pt>
                <c:pt idx="19365" formatCode="General">
                  <c:v>13.0327</c:v>
                </c:pt>
                <c:pt idx="19366" formatCode="General">
                  <c:v>13.0334</c:v>
                </c:pt>
                <c:pt idx="19367" formatCode="General">
                  <c:v>13.0341</c:v>
                </c:pt>
                <c:pt idx="19368" formatCode="General">
                  <c:v>13.034800000000001</c:v>
                </c:pt>
                <c:pt idx="19369" formatCode="General">
                  <c:v>13.035399999999999</c:v>
                </c:pt>
                <c:pt idx="19370" formatCode="General">
                  <c:v>13.036099999999999</c:v>
                </c:pt>
                <c:pt idx="19371" formatCode="General">
                  <c:v>13.036799999999999</c:v>
                </c:pt>
                <c:pt idx="19372" formatCode="General">
                  <c:v>13.0375</c:v>
                </c:pt>
                <c:pt idx="19373" formatCode="General">
                  <c:v>13.0381</c:v>
                </c:pt>
                <c:pt idx="19374" formatCode="General">
                  <c:v>13.0388</c:v>
                </c:pt>
                <c:pt idx="19375" formatCode="General">
                  <c:v>13.0395</c:v>
                </c:pt>
                <c:pt idx="19376" formatCode="General">
                  <c:v>13.040100000000001</c:v>
                </c:pt>
                <c:pt idx="19377" formatCode="General">
                  <c:v>13.040800000000001</c:v>
                </c:pt>
                <c:pt idx="19378" formatCode="General">
                  <c:v>13.041499999999999</c:v>
                </c:pt>
                <c:pt idx="19379" formatCode="General">
                  <c:v>13.042199999999999</c:v>
                </c:pt>
                <c:pt idx="19380" formatCode="General">
                  <c:v>13.0428</c:v>
                </c:pt>
                <c:pt idx="19381" formatCode="General">
                  <c:v>13.0435</c:v>
                </c:pt>
                <c:pt idx="19382" formatCode="General">
                  <c:v>13.0442</c:v>
                </c:pt>
                <c:pt idx="19383" formatCode="General">
                  <c:v>13.0449</c:v>
                </c:pt>
                <c:pt idx="19384" formatCode="General">
                  <c:v>13.045500000000001</c:v>
                </c:pt>
                <c:pt idx="19385" formatCode="General">
                  <c:v>13.046200000000001</c:v>
                </c:pt>
                <c:pt idx="19386" formatCode="General">
                  <c:v>13.046900000000001</c:v>
                </c:pt>
                <c:pt idx="19387" formatCode="General">
                  <c:v>13.047599999999999</c:v>
                </c:pt>
                <c:pt idx="19388" formatCode="General">
                  <c:v>13.0482</c:v>
                </c:pt>
                <c:pt idx="19389" formatCode="General">
                  <c:v>13.0489</c:v>
                </c:pt>
                <c:pt idx="19390" formatCode="General">
                  <c:v>13.0496</c:v>
                </c:pt>
                <c:pt idx="19391" formatCode="General">
                  <c:v>13.0502</c:v>
                </c:pt>
                <c:pt idx="19392" formatCode="General">
                  <c:v>13.0509</c:v>
                </c:pt>
                <c:pt idx="19393" formatCode="General">
                  <c:v>13.051600000000001</c:v>
                </c:pt>
                <c:pt idx="19394" formatCode="General">
                  <c:v>13.052300000000001</c:v>
                </c:pt>
                <c:pt idx="19395" formatCode="General">
                  <c:v>13.052899999999999</c:v>
                </c:pt>
                <c:pt idx="19396" formatCode="General">
                  <c:v>13.053599999999999</c:v>
                </c:pt>
                <c:pt idx="19397" formatCode="General">
                  <c:v>13.0543</c:v>
                </c:pt>
                <c:pt idx="19398" formatCode="General">
                  <c:v>13.055</c:v>
                </c:pt>
                <c:pt idx="19399" formatCode="General">
                  <c:v>13.0556</c:v>
                </c:pt>
                <c:pt idx="19400" formatCode="General">
                  <c:v>13.0563</c:v>
                </c:pt>
                <c:pt idx="19401" formatCode="General">
                  <c:v>13.057</c:v>
                </c:pt>
                <c:pt idx="19402" formatCode="General">
                  <c:v>13.057600000000001</c:v>
                </c:pt>
                <c:pt idx="19403" formatCode="General">
                  <c:v>13.058299999999999</c:v>
                </c:pt>
                <c:pt idx="19404" formatCode="General">
                  <c:v>13.058999999999999</c:v>
                </c:pt>
                <c:pt idx="19405" formatCode="General">
                  <c:v>13.059699999999999</c:v>
                </c:pt>
                <c:pt idx="19406" formatCode="General">
                  <c:v>13.0603</c:v>
                </c:pt>
                <c:pt idx="19407" formatCode="General">
                  <c:v>13.061</c:v>
                </c:pt>
                <c:pt idx="19408" formatCode="General">
                  <c:v>13.0617</c:v>
                </c:pt>
                <c:pt idx="19409" formatCode="General">
                  <c:v>13.0624</c:v>
                </c:pt>
                <c:pt idx="19410" formatCode="General">
                  <c:v>13.063000000000001</c:v>
                </c:pt>
                <c:pt idx="19411" formatCode="General">
                  <c:v>13.063700000000001</c:v>
                </c:pt>
                <c:pt idx="19412" formatCode="General">
                  <c:v>13.064399999999999</c:v>
                </c:pt>
                <c:pt idx="19413" formatCode="General">
                  <c:v>13.065</c:v>
                </c:pt>
                <c:pt idx="19414" formatCode="General">
                  <c:v>13.0657</c:v>
                </c:pt>
                <c:pt idx="19415" formatCode="General">
                  <c:v>13.0664</c:v>
                </c:pt>
                <c:pt idx="19416" formatCode="General">
                  <c:v>13.0671</c:v>
                </c:pt>
                <c:pt idx="19417" formatCode="General">
                  <c:v>13.0677</c:v>
                </c:pt>
                <c:pt idx="19418" formatCode="General">
                  <c:v>13.0684</c:v>
                </c:pt>
                <c:pt idx="19419" formatCode="General">
                  <c:v>13.069100000000001</c:v>
                </c:pt>
                <c:pt idx="19420" formatCode="General">
                  <c:v>13.069800000000001</c:v>
                </c:pt>
                <c:pt idx="19421" formatCode="General">
                  <c:v>13.070399999999999</c:v>
                </c:pt>
                <c:pt idx="19422" formatCode="General">
                  <c:v>13.071099999999999</c:v>
                </c:pt>
                <c:pt idx="19423" formatCode="General">
                  <c:v>13.0718</c:v>
                </c:pt>
                <c:pt idx="19424" formatCode="General">
                  <c:v>13.0725</c:v>
                </c:pt>
                <c:pt idx="19425" formatCode="General">
                  <c:v>13.0731</c:v>
                </c:pt>
                <c:pt idx="19426" formatCode="General">
                  <c:v>13.0738</c:v>
                </c:pt>
                <c:pt idx="19427" formatCode="General">
                  <c:v>13.0745</c:v>
                </c:pt>
                <c:pt idx="19428" formatCode="General">
                  <c:v>13.075100000000001</c:v>
                </c:pt>
                <c:pt idx="19429" formatCode="General">
                  <c:v>13.075799999999999</c:v>
                </c:pt>
                <c:pt idx="19430" formatCode="General">
                  <c:v>13.076499999999999</c:v>
                </c:pt>
                <c:pt idx="19431" formatCode="General">
                  <c:v>13.077199999999999</c:v>
                </c:pt>
                <c:pt idx="19432" formatCode="General">
                  <c:v>13.0778</c:v>
                </c:pt>
                <c:pt idx="19433" formatCode="General">
                  <c:v>13.0785</c:v>
                </c:pt>
                <c:pt idx="19434" formatCode="General">
                  <c:v>13.0792</c:v>
                </c:pt>
                <c:pt idx="19435" formatCode="General">
                  <c:v>13.0799</c:v>
                </c:pt>
                <c:pt idx="19436" formatCode="General">
                  <c:v>13.080500000000001</c:v>
                </c:pt>
                <c:pt idx="19437" formatCode="General">
                  <c:v>13.081200000000001</c:v>
                </c:pt>
                <c:pt idx="19438" formatCode="General">
                  <c:v>13.081899999999999</c:v>
                </c:pt>
                <c:pt idx="19439" formatCode="General">
                  <c:v>13.0825</c:v>
                </c:pt>
                <c:pt idx="19440" formatCode="General">
                  <c:v>13.0832</c:v>
                </c:pt>
                <c:pt idx="19441" formatCode="General">
                  <c:v>13.0839</c:v>
                </c:pt>
                <c:pt idx="19442" formatCode="General">
                  <c:v>13.0846</c:v>
                </c:pt>
                <c:pt idx="19443" formatCode="General">
                  <c:v>13.0852</c:v>
                </c:pt>
                <c:pt idx="19444" formatCode="General">
                  <c:v>13.085900000000001</c:v>
                </c:pt>
                <c:pt idx="19445" formatCode="General">
                  <c:v>13.086600000000001</c:v>
                </c:pt>
                <c:pt idx="19446" formatCode="General">
                  <c:v>13.087300000000001</c:v>
                </c:pt>
                <c:pt idx="19447" formatCode="General">
                  <c:v>13.087899999999999</c:v>
                </c:pt>
                <c:pt idx="19448" formatCode="General">
                  <c:v>13.0886</c:v>
                </c:pt>
                <c:pt idx="19449" formatCode="General">
                  <c:v>13.0893</c:v>
                </c:pt>
                <c:pt idx="19450" formatCode="General">
                  <c:v>13.09</c:v>
                </c:pt>
                <c:pt idx="19451" formatCode="General">
                  <c:v>13.0906</c:v>
                </c:pt>
                <c:pt idx="19452" formatCode="General">
                  <c:v>13.0913</c:v>
                </c:pt>
                <c:pt idx="19453" formatCode="General">
                  <c:v>13.092000000000001</c:v>
                </c:pt>
                <c:pt idx="19454" formatCode="General">
                  <c:v>13.092599999999999</c:v>
                </c:pt>
                <c:pt idx="19455" formatCode="General">
                  <c:v>13.093299999999999</c:v>
                </c:pt>
                <c:pt idx="19456" formatCode="General">
                  <c:v>13.093999999999999</c:v>
                </c:pt>
                <c:pt idx="19457" formatCode="General">
                  <c:v>13.0947</c:v>
                </c:pt>
                <c:pt idx="19458" formatCode="General">
                  <c:v>13.0953</c:v>
                </c:pt>
                <c:pt idx="19459" formatCode="General">
                  <c:v>13.096</c:v>
                </c:pt>
                <c:pt idx="19460" formatCode="General">
                  <c:v>13.0967</c:v>
                </c:pt>
                <c:pt idx="19461" formatCode="General">
                  <c:v>13.0974</c:v>
                </c:pt>
                <c:pt idx="19462" formatCode="General">
                  <c:v>13.098000000000001</c:v>
                </c:pt>
                <c:pt idx="19463" formatCode="General">
                  <c:v>13.098699999999999</c:v>
                </c:pt>
                <c:pt idx="19464" formatCode="General">
                  <c:v>13.099399999999999</c:v>
                </c:pt>
                <c:pt idx="19465" formatCode="General">
                  <c:v>13.1</c:v>
                </c:pt>
                <c:pt idx="19466" formatCode="General">
                  <c:v>13.1007</c:v>
                </c:pt>
                <c:pt idx="19467" formatCode="General">
                  <c:v>13.1014</c:v>
                </c:pt>
                <c:pt idx="19468" formatCode="General">
                  <c:v>13.1021</c:v>
                </c:pt>
                <c:pt idx="19469" formatCode="General">
                  <c:v>13.1027</c:v>
                </c:pt>
                <c:pt idx="19470" formatCode="General">
                  <c:v>13.103400000000001</c:v>
                </c:pt>
                <c:pt idx="19471" formatCode="General">
                  <c:v>13.104100000000001</c:v>
                </c:pt>
                <c:pt idx="19472" formatCode="General">
                  <c:v>13.104799999999999</c:v>
                </c:pt>
                <c:pt idx="19473" formatCode="General">
                  <c:v>13.105399999999999</c:v>
                </c:pt>
                <c:pt idx="19474" formatCode="General">
                  <c:v>13.1061</c:v>
                </c:pt>
                <c:pt idx="19475" formatCode="General">
                  <c:v>13.1068</c:v>
                </c:pt>
                <c:pt idx="19476" formatCode="General">
                  <c:v>13.1074</c:v>
                </c:pt>
                <c:pt idx="19477" formatCode="General">
                  <c:v>13.1081</c:v>
                </c:pt>
                <c:pt idx="19478" formatCode="General">
                  <c:v>13.1088</c:v>
                </c:pt>
                <c:pt idx="19479" formatCode="General">
                  <c:v>13.109500000000001</c:v>
                </c:pt>
                <c:pt idx="19480" formatCode="General">
                  <c:v>13.110099999999999</c:v>
                </c:pt>
                <c:pt idx="19481" formatCode="General">
                  <c:v>13.110799999999999</c:v>
                </c:pt>
                <c:pt idx="19482" formatCode="General">
                  <c:v>13.111499999999999</c:v>
                </c:pt>
                <c:pt idx="19483" formatCode="General">
                  <c:v>13.1122</c:v>
                </c:pt>
                <c:pt idx="19484" formatCode="General">
                  <c:v>13.1128</c:v>
                </c:pt>
                <c:pt idx="19485" formatCode="General">
                  <c:v>13.1135</c:v>
                </c:pt>
                <c:pt idx="19486" formatCode="General">
                  <c:v>13.1142</c:v>
                </c:pt>
                <c:pt idx="19487" formatCode="General">
                  <c:v>13.1149</c:v>
                </c:pt>
                <c:pt idx="19488" formatCode="General">
                  <c:v>13.115500000000001</c:v>
                </c:pt>
                <c:pt idx="19489" formatCode="General">
                  <c:v>13.116199999999999</c:v>
                </c:pt>
                <c:pt idx="19490" formatCode="General">
                  <c:v>13.116899999999999</c:v>
                </c:pt>
                <c:pt idx="19491" formatCode="General">
                  <c:v>13.1175</c:v>
                </c:pt>
                <c:pt idx="19492" formatCode="General">
                  <c:v>13.1182</c:v>
                </c:pt>
                <c:pt idx="19493" formatCode="General">
                  <c:v>13.1189</c:v>
                </c:pt>
                <c:pt idx="19494" formatCode="General">
                  <c:v>13.1196</c:v>
                </c:pt>
                <c:pt idx="19495" formatCode="General">
                  <c:v>13.120200000000001</c:v>
                </c:pt>
                <c:pt idx="19496" formatCode="General">
                  <c:v>13.120900000000001</c:v>
                </c:pt>
                <c:pt idx="19497" formatCode="General">
                  <c:v>13.121600000000001</c:v>
                </c:pt>
                <c:pt idx="19498" formatCode="General">
                  <c:v>13.122299999999999</c:v>
                </c:pt>
                <c:pt idx="19499" formatCode="General">
                  <c:v>13.1229</c:v>
                </c:pt>
                <c:pt idx="19500" formatCode="General">
                  <c:v>13.1236</c:v>
                </c:pt>
                <c:pt idx="19501" formatCode="General">
                  <c:v>13.1243</c:v>
                </c:pt>
                <c:pt idx="19502" formatCode="General">
                  <c:v>13.1249</c:v>
                </c:pt>
                <c:pt idx="19503" formatCode="General">
                  <c:v>13.1256</c:v>
                </c:pt>
                <c:pt idx="19504" formatCode="General">
                  <c:v>13.126300000000001</c:v>
                </c:pt>
                <c:pt idx="19505" formatCode="General">
                  <c:v>13.127000000000001</c:v>
                </c:pt>
                <c:pt idx="19506" formatCode="General">
                  <c:v>13.127599999999999</c:v>
                </c:pt>
                <c:pt idx="19507" formatCode="General">
                  <c:v>13.128299999999999</c:v>
                </c:pt>
                <c:pt idx="19508" formatCode="General">
                  <c:v>13.129</c:v>
                </c:pt>
                <c:pt idx="19509" formatCode="General">
                  <c:v>13.1297</c:v>
                </c:pt>
                <c:pt idx="19510" formatCode="General">
                  <c:v>13.1303</c:v>
                </c:pt>
                <c:pt idx="19511" formatCode="General">
                  <c:v>13.131</c:v>
                </c:pt>
                <c:pt idx="19512" formatCode="General">
                  <c:v>13.1317</c:v>
                </c:pt>
                <c:pt idx="19513" formatCode="General">
                  <c:v>13.132300000000001</c:v>
                </c:pt>
                <c:pt idx="19514" formatCode="General">
                  <c:v>13.132999999999999</c:v>
                </c:pt>
                <c:pt idx="19515" formatCode="General">
                  <c:v>13.133699999999999</c:v>
                </c:pt>
                <c:pt idx="19516" formatCode="General">
                  <c:v>13.134399999999999</c:v>
                </c:pt>
                <c:pt idx="19517" formatCode="General">
                  <c:v>13.135</c:v>
                </c:pt>
                <c:pt idx="19518" formatCode="General">
                  <c:v>13.1357</c:v>
                </c:pt>
                <c:pt idx="19519" formatCode="General">
                  <c:v>13.1364</c:v>
                </c:pt>
                <c:pt idx="19520" formatCode="General">
                  <c:v>13.1371</c:v>
                </c:pt>
                <c:pt idx="19521" formatCode="General">
                  <c:v>13.137700000000001</c:v>
                </c:pt>
                <c:pt idx="19522" formatCode="General">
                  <c:v>13.138400000000001</c:v>
                </c:pt>
                <c:pt idx="19523" formatCode="General">
                  <c:v>13.139099999999999</c:v>
                </c:pt>
                <c:pt idx="19524" formatCode="General">
                  <c:v>13.139799999999999</c:v>
                </c:pt>
                <c:pt idx="19525" formatCode="General">
                  <c:v>13.1404</c:v>
                </c:pt>
                <c:pt idx="19526" formatCode="General">
                  <c:v>13.1411</c:v>
                </c:pt>
                <c:pt idx="19527" formatCode="General">
                  <c:v>13.1418</c:v>
                </c:pt>
                <c:pt idx="19528" formatCode="General">
                  <c:v>13.1424</c:v>
                </c:pt>
                <c:pt idx="19529" formatCode="General">
                  <c:v>13.1431</c:v>
                </c:pt>
                <c:pt idx="19530" formatCode="General">
                  <c:v>13.143800000000001</c:v>
                </c:pt>
                <c:pt idx="19531" formatCode="General">
                  <c:v>13.144500000000001</c:v>
                </c:pt>
                <c:pt idx="19532" formatCode="General">
                  <c:v>13.145099999999999</c:v>
                </c:pt>
                <c:pt idx="19533" formatCode="General">
                  <c:v>13.145799999999999</c:v>
                </c:pt>
                <c:pt idx="19534" formatCode="General">
                  <c:v>13.1465</c:v>
                </c:pt>
                <c:pt idx="19535" formatCode="General">
                  <c:v>13.1472</c:v>
                </c:pt>
                <c:pt idx="19536" formatCode="General">
                  <c:v>13.1478</c:v>
                </c:pt>
                <c:pt idx="19537" formatCode="General">
                  <c:v>13.1485</c:v>
                </c:pt>
                <c:pt idx="19538" formatCode="General">
                  <c:v>13.1492</c:v>
                </c:pt>
                <c:pt idx="19539" formatCode="General">
                  <c:v>13.149800000000001</c:v>
                </c:pt>
                <c:pt idx="19540" formatCode="General">
                  <c:v>13.150499999999999</c:v>
                </c:pt>
                <c:pt idx="19541" formatCode="General">
                  <c:v>13.151199999999999</c:v>
                </c:pt>
                <c:pt idx="19542" formatCode="General">
                  <c:v>13.151899999999999</c:v>
                </c:pt>
                <c:pt idx="19543" formatCode="General">
                  <c:v>13.1525</c:v>
                </c:pt>
                <c:pt idx="19544" formatCode="General">
                  <c:v>13.1532</c:v>
                </c:pt>
                <c:pt idx="19545" formatCode="General">
                  <c:v>13.1539</c:v>
                </c:pt>
                <c:pt idx="19546" formatCode="General">
                  <c:v>13.1546</c:v>
                </c:pt>
                <c:pt idx="19547" formatCode="General">
                  <c:v>13.155200000000001</c:v>
                </c:pt>
                <c:pt idx="19548" formatCode="General">
                  <c:v>13.155900000000001</c:v>
                </c:pt>
                <c:pt idx="19549" formatCode="General">
                  <c:v>13.156599999999999</c:v>
                </c:pt>
                <c:pt idx="19550" formatCode="General">
                  <c:v>13.157299999999999</c:v>
                </c:pt>
                <c:pt idx="19551" formatCode="General">
                  <c:v>13.1579</c:v>
                </c:pt>
                <c:pt idx="19552" formatCode="General">
                  <c:v>13.1586</c:v>
                </c:pt>
                <c:pt idx="19553" formatCode="General">
                  <c:v>13.1593</c:v>
                </c:pt>
                <c:pt idx="19554" formatCode="General">
                  <c:v>13.1599</c:v>
                </c:pt>
                <c:pt idx="19555" formatCode="General">
                  <c:v>13.160600000000001</c:v>
                </c:pt>
                <c:pt idx="19556" formatCode="General">
                  <c:v>13.161300000000001</c:v>
                </c:pt>
                <c:pt idx="19557" formatCode="General">
                  <c:v>13.162000000000001</c:v>
                </c:pt>
                <c:pt idx="19558" formatCode="General">
                  <c:v>13.162599999999999</c:v>
                </c:pt>
                <c:pt idx="19559" formatCode="General">
                  <c:v>13.1633</c:v>
                </c:pt>
                <c:pt idx="19560" formatCode="General">
                  <c:v>13.164</c:v>
                </c:pt>
                <c:pt idx="19561" formatCode="General">
                  <c:v>13.1647</c:v>
                </c:pt>
                <c:pt idx="19562" formatCode="General">
                  <c:v>13.1653</c:v>
                </c:pt>
                <c:pt idx="19563" formatCode="General">
                  <c:v>13.166</c:v>
                </c:pt>
                <c:pt idx="19564" formatCode="General">
                  <c:v>13.166700000000001</c:v>
                </c:pt>
                <c:pt idx="19565" formatCode="General">
                  <c:v>13.167299999999999</c:v>
                </c:pt>
                <c:pt idx="19566" formatCode="General">
                  <c:v>13.167999999999999</c:v>
                </c:pt>
                <c:pt idx="19567" formatCode="General">
                  <c:v>13.168699999999999</c:v>
                </c:pt>
                <c:pt idx="19568" formatCode="General">
                  <c:v>13.1694</c:v>
                </c:pt>
                <c:pt idx="19569" formatCode="General">
                  <c:v>13.17</c:v>
                </c:pt>
                <c:pt idx="19570" formatCode="General">
                  <c:v>13.1707</c:v>
                </c:pt>
                <c:pt idx="19571" formatCode="General">
                  <c:v>13.1714</c:v>
                </c:pt>
                <c:pt idx="19572" formatCode="General">
                  <c:v>13.1721</c:v>
                </c:pt>
                <c:pt idx="19573" formatCode="General">
                  <c:v>13.172700000000001</c:v>
                </c:pt>
                <c:pt idx="19574" formatCode="General">
                  <c:v>13.173400000000001</c:v>
                </c:pt>
                <c:pt idx="19575" formatCode="General">
                  <c:v>13.174099999999999</c:v>
                </c:pt>
                <c:pt idx="19576" formatCode="General">
                  <c:v>13.1747</c:v>
                </c:pt>
                <c:pt idx="19577" formatCode="General">
                  <c:v>13.1754</c:v>
                </c:pt>
                <c:pt idx="19578" formatCode="General">
                  <c:v>13.1761</c:v>
                </c:pt>
                <c:pt idx="19579" formatCode="General">
                  <c:v>13.1768</c:v>
                </c:pt>
                <c:pt idx="19580" formatCode="General">
                  <c:v>13.1774</c:v>
                </c:pt>
                <c:pt idx="19581" formatCode="General">
                  <c:v>13.178100000000001</c:v>
                </c:pt>
                <c:pt idx="19582" formatCode="General">
                  <c:v>13.178800000000001</c:v>
                </c:pt>
                <c:pt idx="19583" formatCode="General">
                  <c:v>13.179500000000001</c:v>
                </c:pt>
                <c:pt idx="19584" formatCode="General">
                  <c:v>13.180099999999999</c:v>
                </c:pt>
                <c:pt idx="19585" formatCode="General">
                  <c:v>13.1808</c:v>
                </c:pt>
                <c:pt idx="19586" formatCode="General">
                  <c:v>13.1815</c:v>
                </c:pt>
                <c:pt idx="19587" formatCode="General">
                  <c:v>13.1822</c:v>
                </c:pt>
                <c:pt idx="19588" formatCode="General">
                  <c:v>13.1828</c:v>
                </c:pt>
                <c:pt idx="19589" formatCode="General">
                  <c:v>13.1835</c:v>
                </c:pt>
                <c:pt idx="19590" formatCode="General">
                  <c:v>13.184200000000001</c:v>
                </c:pt>
                <c:pt idx="19591" formatCode="General">
                  <c:v>13.184799999999999</c:v>
                </c:pt>
                <c:pt idx="19592" formatCode="General">
                  <c:v>13.185499999999999</c:v>
                </c:pt>
                <c:pt idx="19593" formatCode="General">
                  <c:v>13.186199999999999</c:v>
                </c:pt>
                <c:pt idx="19594" formatCode="General">
                  <c:v>13.1869</c:v>
                </c:pt>
                <c:pt idx="19595" formatCode="General">
                  <c:v>13.1875</c:v>
                </c:pt>
                <c:pt idx="19596" formatCode="General">
                  <c:v>13.1882</c:v>
                </c:pt>
                <c:pt idx="19597" formatCode="General">
                  <c:v>13.1889</c:v>
                </c:pt>
                <c:pt idx="19598" formatCode="General">
                  <c:v>13.1896</c:v>
                </c:pt>
                <c:pt idx="19599" formatCode="General">
                  <c:v>13.190200000000001</c:v>
                </c:pt>
                <c:pt idx="19600" formatCode="General">
                  <c:v>13.190899999999999</c:v>
                </c:pt>
                <c:pt idx="19601" formatCode="General">
                  <c:v>13.191599999999999</c:v>
                </c:pt>
                <c:pt idx="19602" formatCode="General">
                  <c:v>13.1922</c:v>
                </c:pt>
                <c:pt idx="19603" formatCode="General">
                  <c:v>13.1929</c:v>
                </c:pt>
                <c:pt idx="19604" formatCode="General">
                  <c:v>13.1936</c:v>
                </c:pt>
                <c:pt idx="19605" formatCode="General">
                  <c:v>13.1943</c:v>
                </c:pt>
                <c:pt idx="19606" formatCode="General">
                  <c:v>13.194900000000001</c:v>
                </c:pt>
                <c:pt idx="19607" formatCode="General">
                  <c:v>13.195600000000001</c:v>
                </c:pt>
                <c:pt idx="19608" formatCode="General">
                  <c:v>13.196300000000001</c:v>
                </c:pt>
                <c:pt idx="19609" formatCode="General">
                  <c:v>13.196999999999999</c:v>
                </c:pt>
                <c:pt idx="19610" formatCode="General">
                  <c:v>13.1976</c:v>
                </c:pt>
                <c:pt idx="19611" formatCode="General">
                  <c:v>13.1983</c:v>
                </c:pt>
                <c:pt idx="19612" formatCode="General">
                  <c:v>13.199</c:v>
                </c:pt>
                <c:pt idx="19613" formatCode="General">
                  <c:v>13.1996</c:v>
                </c:pt>
                <c:pt idx="19614" formatCode="General">
                  <c:v>13.2003</c:v>
                </c:pt>
                <c:pt idx="19615" formatCode="General">
                  <c:v>13.201000000000001</c:v>
                </c:pt>
                <c:pt idx="19616" formatCode="General">
                  <c:v>13.201700000000001</c:v>
                </c:pt>
                <c:pt idx="19617" formatCode="General">
                  <c:v>13.202299999999999</c:v>
                </c:pt>
                <c:pt idx="19618" formatCode="General">
                  <c:v>13.202999999999999</c:v>
                </c:pt>
                <c:pt idx="19619" formatCode="General">
                  <c:v>13.2037</c:v>
                </c:pt>
                <c:pt idx="19620" formatCode="General">
                  <c:v>13.2044</c:v>
                </c:pt>
                <c:pt idx="19621" formatCode="General">
                  <c:v>13.205</c:v>
                </c:pt>
                <c:pt idx="19622" formatCode="General">
                  <c:v>13.2057</c:v>
                </c:pt>
                <c:pt idx="19623" formatCode="General">
                  <c:v>13.2064</c:v>
                </c:pt>
                <c:pt idx="19624" formatCode="General">
                  <c:v>13.207100000000001</c:v>
                </c:pt>
                <c:pt idx="19625" formatCode="General">
                  <c:v>13.207700000000001</c:v>
                </c:pt>
                <c:pt idx="19626" formatCode="General">
                  <c:v>13.208399999999999</c:v>
                </c:pt>
                <c:pt idx="19627" formatCode="General">
                  <c:v>13.209099999999999</c:v>
                </c:pt>
                <c:pt idx="19628" formatCode="General">
                  <c:v>13.2097</c:v>
                </c:pt>
                <c:pt idx="19629" formatCode="General">
                  <c:v>13.2104</c:v>
                </c:pt>
                <c:pt idx="19630" formatCode="General">
                  <c:v>13.2111</c:v>
                </c:pt>
                <c:pt idx="19631" formatCode="General">
                  <c:v>13.2118</c:v>
                </c:pt>
                <c:pt idx="19632" formatCode="General">
                  <c:v>13.212400000000001</c:v>
                </c:pt>
                <c:pt idx="19633" formatCode="General">
                  <c:v>13.213100000000001</c:v>
                </c:pt>
                <c:pt idx="19634" formatCode="General">
                  <c:v>13.213800000000001</c:v>
                </c:pt>
                <c:pt idx="19635" formatCode="General">
                  <c:v>13.214499999999999</c:v>
                </c:pt>
                <c:pt idx="19636" formatCode="General">
                  <c:v>13.2151</c:v>
                </c:pt>
                <c:pt idx="19637" formatCode="General">
                  <c:v>13.2158</c:v>
                </c:pt>
                <c:pt idx="19638" formatCode="General">
                  <c:v>13.2165</c:v>
                </c:pt>
                <c:pt idx="19639" formatCode="General">
                  <c:v>13.2171</c:v>
                </c:pt>
                <c:pt idx="19640" formatCode="General">
                  <c:v>13.2178</c:v>
                </c:pt>
                <c:pt idx="19641" formatCode="General">
                  <c:v>13.218500000000001</c:v>
                </c:pt>
                <c:pt idx="19642" formatCode="General">
                  <c:v>13.219200000000001</c:v>
                </c:pt>
                <c:pt idx="19643" formatCode="General">
                  <c:v>13.219799999999999</c:v>
                </c:pt>
                <c:pt idx="19644" formatCode="General">
                  <c:v>13.220499999999999</c:v>
                </c:pt>
                <c:pt idx="19645" formatCode="General">
                  <c:v>13.2212</c:v>
                </c:pt>
                <c:pt idx="19646" formatCode="General">
                  <c:v>13.2219</c:v>
                </c:pt>
                <c:pt idx="19647" formatCode="General">
                  <c:v>13.2225</c:v>
                </c:pt>
                <c:pt idx="19648" formatCode="General">
                  <c:v>13.2232</c:v>
                </c:pt>
                <c:pt idx="19649" formatCode="General">
                  <c:v>13.2239</c:v>
                </c:pt>
                <c:pt idx="19650" formatCode="General">
                  <c:v>13.224600000000001</c:v>
                </c:pt>
                <c:pt idx="19651" formatCode="General">
                  <c:v>13.225199999999999</c:v>
                </c:pt>
                <c:pt idx="19652" formatCode="General">
                  <c:v>13.225899999999999</c:v>
                </c:pt>
                <c:pt idx="19653" formatCode="General">
                  <c:v>13.226599999999999</c:v>
                </c:pt>
                <c:pt idx="19654" formatCode="General">
                  <c:v>13.2272</c:v>
                </c:pt>
                <c:pt idx="19655" formatCode="General">
                  <c:v>13.2279</c:v>
                </c:pt>
                <c:pt idx="19656" formatCode="General">
                  <c:v>13.2286</c:v>
                </c:pt>
                <c:pt idx="19657" formatCode="General">
                  <c:v>13.2293</c:v>
                </c:pt>
                <c:pt idx="19658" formatCode="General">
                  <c:v>13.229900000000001</c:v>
                </c:pt>
                <c:pt idx="19659" formatCode="General">
                  <c:v>13.230600000000001</c:v>
                </c:pt>
                <c:pt idx="19660" formatCode="General">
                  <c:v>13.231299999999999</c:v>
                </c:pt>
                <c:pt idx="19661" formatCode="General">
                  <c:v>13.231999999999999</c:v>
                </c:pt>
                <c:pt idx="19662" formatCode="General">
                  <c:v>13.2326</c:v>
                </c:pt>
                <c:pt idx="19663" formatCode="General">
                  <c:v>13.2333</c:v>
                </c:pt>
                <c:pt idx="19664" formatCode="General">
                  <c:v>13.234</c:v>
                </c:pt>
                <c:pt idx="19665" formatCode="General">
                  <c:v>13.2346</c:v>
                </c:pt>
                <c:pt idx="19666" formatCode="General">
                  <c:v>13.235300000000001</c:v>
                </c:pt>
                <c:pt idx="19667" formatCode="General">
                  <c:v>13.236000000000001</c:v>
                </c:pt>
                <c:pt idx="19668" formatCode="General">
                  <c:v>13.236700000000001</c:v>
                </c:pt>
                <c:pt idx="19669" formatCode="General">
                  <c:v>13.237299999999999</c:v>
                </c:pt>
                <c:pt idx="19670" formatCode="General">
                  <c:v>13.238</c:v>
                </c:pt>
                <c:pt idx="19671" formatCode="General">
                  <c:v>13.2387</c:v>
                </c:pt>
                <c:pt idx="19672" formatCode="General">
                  <c:v>13.2394</c:v>
                </c:pt>
                <c:pt idx="19673" formatCode="General">
                  <c:v>13.24</c:v>
                </c:pt>
                <c:pt idx="19674" formatCode="General">
                  <c:v>13.2407</c:v>
                </c:pt>
                <c:pt idx="19675" formatCode="General">
                  <c:v>13.241400000000001</c:v>
                </c:pt>
                <c:pt idx="19676" formatCode="General">
                  <c:v>13.242000000000001</c:v>
                </c:pt>
                <c:pt idx="19677" formatCode="General">
                  <c:v>13.242699999999999</c:v>
                </c:pt>
                <c:pt idx="19678" formatCode="General">
                  <c:v>13.243399999999999</c:v>
                </c:pt>
                <c:pt idx="19679" formatCode="General">
                  <c:v>13.2441</c:v>
                </c:pt>
                <c:pt idx="19680" formatCode="General">
                  <c:v>13.2447</c:v>
                </c:pt>
                <c:pt idx="19681" formatCode="General">
                  <c:v>13.2454</c:v>
                </c:pt>
                <c:pt idx="19682" formatCode="General">
                  <c:v>13.2461</c:v>
                </c:pt>
                <c:pt idx="19683" formatCode="General">
                  <c:v>13.2468</c:v>
                </c:pt>
                <c:pt idx="19684" formatCode="General">
                  <c:v>13.247400000000001</c:v>
                </c:pt>
                <c:pt idx="19685" formatCode="General">
                  <c:v>13.248100000000001</c:v>
                </c:pt>
                <c:pt idx="19686" formatCode="General">
                  <c:v>13.248799999999999</c:v>
                </c:pt>
                <c:pt idx="19687" formatCode="General">
                  <c:v>13.249499999999999</c:v>
                </c:pt>
                <c:pt idx="19688" formatCode="General">
                  <c:v>13.2501</c:v>
                </c:pt>
                <c:pt idx="19689" formatCode="General">
                  <c:v>13.2508</c:v>
                </c:pt>
                <c:pt idx="19690" formatCode="General">
                  <c:v>13.2515</c:v>
                </c:pt>
                <c:pt idx="19691" formatCode="General">
                  <c:v>13.2521</c:v>
                </c:pt>
                <c:pt idx="19692" formatCode="General">
                  <c:v>13.252800000000001</c:v>
                </c:pt>
                <c:pt idx="19693" formatCode="General">
                  <c:v>13.253500000000001</c:v>
                </c:pt>
                <c:pt idx="19694" formatCode="General">
                  <c:v>13.254200000000001</c:v>
                </c:pt>
                <c:pt idx="19695" formatCode="General">
                  <c:v>13.254799999999999</c:v>
                </c:pt>
                <c:pt idx="19696" formatCode="General">
                  <c:v>13.2555</c:v>
                </c:pt>
                <c:pt idx="19697" formatCode="General">
                  <c:v>13.2562</c:v>
                </c:pt>
                <c:pt idx="19698" formatCode="General">
                  <c:v>13.2569</c:v>
                </c:pt>
                <c:pt idx="19699" formatCode="General">
                  <c:v>13.2575</c:v>
                </c:pt>
                <c:pt idx="19700" formatCode="General">
                  <c:v>13.2582</c:v>
                </c:pt>
                <c:pt idx="19701" formatCode="General">
                  <c:v>13.258900000000001</c:v>
                </c:pt>
                <c:pt idx="19702" formatCode="General">
                  <c:v>13.259499999999999</c:v>
                </c:pt>
                <c:pt idx="19703" formatCode="General">
                  <c:v>13.260199999999999</c:v>
                </c:pt>
                <c:pt idx="19704" formatCode="General">
                  <c:v>13.260899999999999</c:v>
                </c:pt>
                <c:pt idx="19705" formatCode="General">
                  <c:v>13.2616</c:v>
                </c:pt>
                <c:pt idx="19706" formatCode="General">
                  <c:v>13.2622</c:v>
                </c:pt>
                <c:pt idx="19707" formatCode="General">
                  <c:v>13.2629</c:v>
                </c:pt>
                <c:pt idx="19708" formatCode="General">
                  <c:v>13.2636</c:v>
                </c:pt>
                <c:pt idx="19709" formatCode="General">
                  <c:v>13.2643</c:v>
                </c:pt>
                <c:pt idx="19710" formatCode="General">
                  <c:v>13.264900000000001</c:v>
                </c:pt>
                <c:pt idx="19711" formatCode="General">
                  <c:v>13.265599999999999</c:v>
                </c:pt>
                <c:pt idx="19712" formatCode="General">
                  <c:v>13.266299999999999</c:v>
                </c:pt>
                <c:pt idx="19713" formatCode="General">
                  <c:v>13.266999999999999</c:v>
                </c:pt>
                <c:pt idx="19714" formatCode="General">
                  <c:v>13.2676</c:v>
                </c:pt>
                <c:pt idx="19715" formatCode="General">
                  <c:v>13.2683</c:v>
                </c:pt>
                <c:pt idx="19716" formatCode="General">
                  <c:v>13.269</c:v>
                </c:pt>
                <c:pt idx="19717" formatCode="General">
                  <c:v>13.269600000000001</c:v>
                </c:pt>
                <c:pt idx="19718" formatCode="General">
                  <c:v>13.270300000000001</c:v>
                </c:pt>
                <c:pt idx="19719" formatCode="General">
                  <c:v>13.271000000000001</c:v>
                </c:pt>
                <c:pt idx="19720" formatCode="General">
                  <c:v>13.271699999999999</c:v>
                </c:pt>
                <c:pt idx="19721" formatCode="General">
                  <c:v>13.2723</c:v>
                </c:pt>
                <c:pt idx="19722" formatCode="General">
                  <c:v>13.273</c:v>
                </c:pt>
                <c:pt idx="19723" formatCode="General">
                  <c:v>13.2737</c:v>
                </c:pt>
                <c:pt idx="19724" formatCode="General">
                  <c:v>13.2744</c:v>
                </c:pt>
                <c:pt idx="19725" formatCode="General">
                  <c:v>13.275</c:v>
                </c:pt>
                <c:pt idx="19726" formatCode="General">
                  <c:v>13.275700000000001</c:v>
                </c:pt>
                <c:pt idx="19727" formatCode="General">
                  <c:v>13.276400000000001</c:v>
                </c:pt>
                <c:pt idx="19728" formatCode="General">
                  <c:v>13.276999999999999</c:v>
                </c:pt>
                <c:pt idx="19729" formatCode="General">
                  <c:v>13.277699999999999</c:v>
                </c:pt>
                <c:pt idx="19730" formatCode="General">
                  <c:v>13.2784</c:v>
                </c:pt>
                <c:pt idx="19731" formatCode="General">
                  <c:v>13.2791</c:v>
                </c:pt>
                <c:pt idx="19732" formatCode="General">
                  <c:v>13.2797</c:v>
                </c:pt>
                <c:pt idx="19733" formatCode="General">
                  <c:v>13.2804</c:v>
                </c:pt>
                <c:pt idx="19734" formatCode="General">
                  <c:v>13.2811</c:v>
                </c:pt>
                <c:pt idx="19735" formatCode="General">
                  <c:v>13.2818</c:v>
                </c:pt>
                <c:pt idx="19736" formatCode="General">
                  <c:v>13.282400000000001</c:v>
                </c:pt>
                <c:pt idx="19737" formatCode="General">
                  <c:v>13.283099999999999</c:v>
                </c:pt>
                <c:pt idx="19738" formatCode="General">
                  <c:v>13.283799999999999</c:v>
                </c:pt>
                <c:pt idx="19739" formatCode="General">
                  <c:v>13.2844</c:v>
                </c:pt>
                <c:pt idx="19740" formatCode="General">
                  <c:v>13.2851</c:v>
                </c:pt>
                <c:pt idx="19741" formatCode="General">
                  <c:v>13.2858</c:v>
                </c:pt>
                <c:pt idx="19742" formatCode="General">
                  <c:v>13.2865</c:v>
                </c:pt>
                <c:pt idx="19743" formatCode="General">
                  <c:v>13.287100000000001</c:v>
                </c:pt>
                <c:pt idx="19744" formatCode="General">
                  <c:v>13.287800000000001</c:v>
                </c:pt>
                <c:pt idx="19745" formatCode="General">
                  <c:v>13.288500000000001</c:v>
                </c:pt>
                <c:pt idx="19746" formatCode="General">
                  <c:v>13.289199999999999</c:v>
                </c:pt>
                <c:pt idx="19747" formatCode="General">
                  <c:v>13.2898</c:v>
                </c:pt>
                <c:pt idx="19748" formatCode="General">
                  <c:v>13.2905</c:v>
                </c:pt>
                <c:pt idx="19749" formatCode="General">
                  <c:v>13.2912</c:v>
                </c:pt>
                <c:pt idx="19750" formatCode="General">
                  <c:v>13.2919</c:v>
                </c:pt>
                <c:pt idx="19751" formatCode="General">
                  <c:v>13.2925</c:v>
                </c:pt>
                <c:pt idx="19752" formatCode="General">
                  <c:v>13.293200000000001</c:v>
                </c:pt>
                <c:pt idx="19753" formatCode="General">
                  <c:v>13.293900000000001</c:v>
                </c:pt>
                <c:pt idx="19754" formatCode="General">
                  <c:v>13.294499999999999</c:v>
                </c:pt>
                <c:pt idx="19755" formatCode="General">
                  <c:v>13.295199999999999</c:v>
                </c:pt>
                <c:pt idx="19756" formatCode="General">
                  <c:v>13.2959</c:v>
                </c:pt>
                <c:pt idx="19757" formatCode="General">
                  <c:v>13.2966</c:v>
                </c:pt>
                <c:pt idx="19758" formatCode="General">
                  <c:v>13.2972</c:v>
                </c:pt>
                <c:pt idx="19759" formatCode="General">
                  <c:v>13.2979</c:v>
                </c:pt>
                <c:pt idx="19760" formatCode="General">
                  <c:v>13.2986</c:v>
                </c:pt>
                <c:pt idx="19761" formatCode="General">
                  <c:v>13.299300000000001</c:v>
                </c:pt>
                <c:pt idx="19762" formatCode="General">
                  <c:v>13.299899999999999</c:v>
                </c:pt>
                <c:pt idx="19763" formatCode="General">
                  <c:v>13.300599999999999</c:v>
                </c:pt>
                <c:pt idx="19764" formatCode="General">
                  <c:v>13.301299999999999</c:v>
                </c:pt>
                <c:pt idx="19765" formatCode="General">
                  <c:v>13.3019</c:v>
                </c:pt>
                <c:pt idx="19766" formatCode="General">
                  <c:v>13.3026</c:v>
                </c:pt>
                <c:pt idx="19767" formatCode="General">
                  <c:v>13.3033</c:v>
                </c:pt>
                <c:pt idx="19768" formatCode="General">
                  <c:v>13.304</c:v>
                </c:pt>
                <c:pt idx="19769" formatCode="General">
                  <c:v>13.304600000000001</c:v>
                </c:pt>
                <c:pt idx="19770" formatCode="General">
                  <c:v>13.305300000000001</c:v>
                </c:pt>
                <c:pt idx="19771" formatCode="General">
                  <c:v>13.305999999999999</c:v>
                </c:pt>
                <c:pt idx="19772" formatCode="General">
                  <c:v>13.306699999999999</c:v>
                </c:pt>
                <c:pt idx="19773" formatCode="General">
                  <c:v>13.3073</c:v>
                </c:pt>
                <c:pt idx="19774" formatCode="General">
                  <c:v>13.308</c:v>
                </c:pt>
                <c:pt idx="19775" formatCode="General">
                  <c:v>13.3087</c:v>
                </c:pt>
                <c:pt idx="19776" formatCode="General">
                  <c:v>13.3093</c:v>
                </c:pt>
                <c:pt idx="19777" formatCode="General">
                  <c:v>13.31</c:v>
                </c:pt>
                <c:pt idx="19778" formatCode="General">
                  <c:v>13.310700000000001</c:v>
                </c:pt>
                <c:pt idx="19779" formatCode="General">
                  <c:v>13.311400000000001</c:v>
                </c:pt>
                <c:pt idx="19780" formatCode="General">
                  <c:v>13.311999999999999</c:v>
                </c:pt>
                <c:pt idx="19781" formatCode="General">
                  <c:v>13.3127</c:v>
                </c:pt>
                <c:pt idx="19782" formatCode="General">
                  <c:v>13.3134</c:v>
                </c:pt>
                <c:pt idx="19783" formatCode="General">
                  <c:v>13.3141</c:v>
                </c:pt>
                <c:pt idx="19784" formatCode="General">
                  <c:v>13.3147</c:v>
                </c:pt>
                <c:pt idx="19785" formatCode="General">
                  <c:v>13.3154</c:v>
                </c:pt>
                <c:pt idx="19786" formatCode="General">
                  <c:v>13.3161</c:v>
                </c:pt>
                <c:pt idx="19787" formatCode="General">
                  <c:v>13.316800000000001</c:v>
                </c:pt>
                <c:pt idx="19788" formatCode="General">
                  <c:v>13.317399999999999</c:v>
                </c:pt>
                <c:pt idx="19789" formatCode="General">
                  <c:v>13.318099999999999</c:v>
                </c:pt>
                <c:pt idx="19790" formatCode="General">
                  <c:v>13.3188</c:v>
                </c:pt>
                <c:pt idx="19791" formatCode="General">
                  <c:v>13.3194</c:v>
                </c:pt>
                <c:pt idx="19792" formatCode="General">
                  <c:v>13.3201</c:v>
                </c:pt>
                <c:pt idx="19793" formatCode="General">
                  <c:v>13.3208</c:v>
                </c:pt>
                <c:pt idx="19794" formatCode="General">
                  <c:v>13.3215</c:v>
                </c:pt>
                <c:pt idx="19795" formatCode="General">
                  <c:v>13.322100000000001</c:v>
                </c:pt>
                <c:pt idx="19796" formatCode="General">
                  <c:v>13.322800000000001</c:v>
                </c:pt>
                <c:pt idx="19797" formatCode="General">
                  <c:v>13.323499999999999</c:v>
                </c:pt>
                <c:pt idx="19798" formatCode="General">
                  <c:v>13.324199999999999</c:v>
                </c:pt>
                <c:pt idx="19799" formatCode="General">
                  <c:v>13.3248</c:v>
                </c:pt>
                <c:pt idx="19800" formatCode="General">
                  <c:v>13.3255</c:v>
                </c:pt>
                <c:pt idx="19801" formatCode="General">
                  <c:v>13.3262</c:v>
                </c:pt>
                <c:pt idx="19802" formatCode="General">
                  <c:v>13.3268</c:v>
                </c:pt>
                <c:pt idx="19803" formatCode="General">
                  <c:v>13.327500000000001</c:v>
                </c:pt>
                <c:pt idx="19804" formatCode="General">
                  <c:v>13.328200000000001</c:v>
                </c:pt>
                <c:pt idx="19805" formatCode="General">
                  <c:v>13.328900000000001</c:v>
                </c:pt>
                <c:pt idx="19806" formatCode="General">
                  <c:v>13.329499999999999</c:v>
                </c:pt>
                <c:pt idx="19807" formatCode="General">
                  <c:v>13.3302</c:v>
                </c:pt>
                <c:pt idx="19808" formatCode="General">
                  <c:v>13.3309</c:v>
                </c:pt>
                <c:pt idx="19809" formatCode="General">
                  <c:v>13.3316</c:v>
                </c:pt>
                <c:pt idx="19810" formatCode="General">
                  <c:v>13.3322</c:v>
                </c:pt>
                <c:pt idx="19811" formatCode="General">
                  <c:v>13.3329</c:v>
                </c:pt>
                <c:pt idx="19812" formatCode="General">
                  <c:v>13.333600000000001</c:v>
                </c:pt>
                <c:pt idx="19813" formatCode="General">
                  <c:v>13.334300000000001</c:v>
                </c:pt>
                <c:pt idx="19814" formatCode="General">
                  <c:v>13.334899999999999</c:v>
                </c:pt>
                <c:pt idx="19815" formatCode="General">
                  <c:v>13.335599999999999</c:v>
                </c:pt>
                <c:pt idx="19816" formatCode="General">
                  <c:v>13.3363</c:v>
                </c:pt>
                <c:pt idx="19817" formatCode="General">
                  <c:v>13.3369</c:v>
                </c:pt>
                <c:pt idx="19818" formatCode="General">
                  <c:v>13.3376</c:v>
                </c:pt>
                <c:pt idx="19819" formatCode="General">
                  <c:v>13.3383</c:v>
                </c:pt>
                <c:pt idx="19820" formatCode="General">
                  <c:v>13.339</c:v>
                </c:pt>
                <c:pt idx="19821" formatCode="General">
                  <c:v>13.339600000000001</c:v>
                </c:pt>
                <c:pt idx="19822" formatCode="General">
                  <c:v>13.340299999999999</c:v>
                </c:pt>
                <c:pt idx="19823" formatCode="General">
                  <c:v>13.340999999999999</c:v>
                </c:pt>
                <c:pt idx="19824" formatCode="General">
                  <c:v>13.341699999999999</c:v>
                </c:pt>
                <c:pt idx="19825" formatCode="General">
                  <c:v>13.3423</c:v>
                </c:pt>
                <c:pt idx="19826" formatCode="General">
                  <c:v>13.343</c:v>
                </c:pt>
                <c:pt idx="19827" formatCode="General">
                  <c:v>13.3437</c:v>
                </c:pt>
                <c:pt idx="19828" formatCode="General">
                  <c:v>13.3443</c:v>
                </c:pt>
                <c:pt idx="19829" formatCode="General">
                  <c:v>13.345000000000001</c:v>
                </c:pt>
                <c:pt idx="19830" formatCode="General">
                  <c:v>13.345700000000001</c:v>
                </c:pt>
                <c:pt idx="19831" formatCode="General">
                  <c:v>13.346399999999999</c:v>
                </c:pt>
                <c:pt idx="19832" formatCode="General">
                  <c:v>13.347</c:v>
                </c:pt>
                <c:pt idx="19833" formatCode="General">
                  <c:v>13.3477</c:v>
                </c:pt>
                <c:pt idx="19834" formatCode="General">
                  <c:v>13.3484</c:v>
                </c:pt>
                <c:pt idx="19835" formatCode="General">
                  <c:v>13.3491</c:v>
                </c:pt>
                <c:pt idx="19836" formatCode="General">
                  <c:v>13.3497</c:v>
                </c:pt>
                <c:pt idx="19837" formatCode="General">
                  <c:v>13.3504</c:v>
                </c:pt>
                <c:pt idx="19838" formatCode="General">
                  <c:v>13.351100000000001</c:v>
                </c:pt>
                <c:pt idx="19839" formatCode="General">
                  <c:v>13.351699999999999</c:v>
                </c:pt>
                <c:pt idx="19840" formatCode="General">
                  <c:v>13.352399999999999</c:v>
                </c:pt>
                <c:pt idx="19841" formatCode="General">
                  <c:v>13.3531</c:v>
                </c:pt>
                <c:pt idx="19842" formatCode="General">
                  <c:v>13.3538</c:v>
                </c:pt>
                <c:pt idx="19843" formatCode="General">
                  <c:v>13.3544</c:v>
                </c:pt>
                <c:pt idx="19844" formatCode="General">
                  <c:v>13.3551</c:v>
                </c:pt>
                <c:pt idx="19845" formatCode="General">
                  <c:v>13.3558</c:v>
                </c:pt>
                <c:pt idx="19846" formatCode="General">
                  <c:v>13.3565</c:v>
                </c:pt>
                <c:pt idx="19847" formatCode="General">
                  <c:v>13.357100000000001</c:v>
                </c:pt>
                <c:pt idx="19848" formatCode="General">
                  <c:v>13.357799999999999</c:v>
                </c:pt>
                <c:pt idx="19849" formatCode="General">
                  <c:v>13.358499999999999</c:v>
                </c:pt>
                <c:pt idx="19850" formatCode="General">
                  <c:v>13.3592</c:v>
                </c:pt>
                <c:pt idx="19851" formatCode="General">
                  <c:v>13.3598</c:v>
                </c:pt>
                <c:pt idx="19852" formatCode="General">
                  <c:v>13.3605</c:v>
                </c:pt>
                <c:pt idx="19853" formatCode="General">
                  <c:v>13.3612</c:v>
                </c:pt>
                <c:pt idx="19854" formatCode="General">
                  <c:v>13.361800000000001</c:v>
                </c:pt>
                <c:pt idx="19855" formatCode="General">
                  <c:v>13.362500000000001</c:v>
                </c:pt>
                <c:pt idx="19856" formatCode="General">
                  <c:v>13.363200000000001</c:v>
                </c:pt>
                <c:pt idx="19857" formatCode="General">
                  <c:v>13.363899999999999</c:v>
                </c:pt>
                <c:pt idx="19858" formatCode="General">
                  <c:v>13.3645</c:v>
                </c:pt>
                <c:pt idx="19859" formatCode="General">
                  <c:v>13.3652</c:v>
                </c:pt>
                <c:pt idx="19860" formatCode="General">
                  <c:v>13.3659</c:v>
                </c:pt>
                <c:pt idx="19861" formatCode="General">
                  <c:v>13.3666</c:v>
                </c:pt>
                <c:pt idx="19862" formatCode="General">
                  <c:v>13.3672</c:v>
                </c:pt>
                <c:pt idx="19863" formatCode="General">
                  <c:v>13.367900000000001</c:v>
                </c:pt>
                <c:pt idx="19864" formatCode="General">
                  <c:v>13.368600000000001</c:v>
                </c:pt>
                <c:pt idx="19865" formatCode="General">
                  <c:v>13.369199999999999</c:v>
                </c:pt>
                <c:pt idx="19866" formatCode="General">
                  <c:v>13.369899999999999</c:v>
                </c:pt>
                <c:pt idx="19867" formatCode="General">
                  <c:v>13.3706</c:v>
                </c:pt>
                <c:pt idx="19868" formatCode="General">
                  <c:v>13.3713</c:v>
                </c:pt>
                <c:pt idx="19869" formatCode="General">
                  <c:v>13.3719</c:v>
                </c:pt>
                <c:pt idx="19870" formatCode="General">
                  <c:v>13.3726</c:v>
                </c:pt>
                <c:pt idx="19871" formatCode="General">
                  <c:v>13.3733</c:v>
                </c:pt>
                <c:pt idx="19872" formatCode="General">
                  <c:v>13.374000000000001</c:v>
                </c:pt>
                <c:pt idx="19873" formatCode="General">
                  <c:v>13.374599999999999</c:v>
                </c:pt>
                <c:pt idx="19874" formatCode="General">
                  <c:v>13.375299999999999</c:v>
                </c:pt>
                <c:pt idx="19875" formatCode="General">
                  <c:v>13.375999999999999</c:v>
                </c:pt>
                <c:pt idx="19876" formatCode="General">
                  <c:v>13.3767</c:v>
                </c:pt>
                <c:pt idx="19877" formatCode="General">
                  <c:v>13.3773</c:v>
                </c:pt>
                <c:pt idx="19878" formatCode="General">
                  <c:v>13.378</c:v>
                </c:pt>
                <c:pt idx="19879" formatCode="General">
                  <c:v>13.3787</c:v>
                </c:pt>
                <c:pt idx="19880" formatCode="General">
                  <c:v>13.379300000000001</c:v>
                </c:pt>
                <c:pt idx="19881" formatCode="General">
                  <c:v>13.38</c:v>
                </c:pt>
                <c:pt idx="19882" formatCode="General">
                  <c:v>13.380699999999999</c:v>
                </c:pt>
                <c:pt idx="19883" formatCode="General">
                  <c:v>13.381399999999999</c:v>
                </c:pt>
                <c:pt idx="19884" formatCode="General">
                  <c:v>13.382</c:v>
                </c:pt>
                <c:pt idx="19885" formatCode="General">
                  <c:v>13.3827</c:v>
                </c:pt>
                <c:pt idx="19886" formatCode="General">
                  <c:v>13.3834</c:v>
                </c:pt>
                <c:pt idx="19887" formatCode="General">
                  <c:v>13.3841</c:v>
                </c:pt>
                <c:pt idx="19888" formatCode="General">
                  <c:v>13.3847</c:v>
                </c:pt>
                <c:pt idx="19889" formatCode="General">
                  <c:v>13.385400000000001</c:v>
                </c:pt>
                <c:pt idx="19890" formatCode="General">
                  <c:v>13.386100000000001</c:v>
                </c:pt>
                <c:pt idx="19891" formatCode="General">
                  <c:v>13.386699999999999</c:v>
                </c:pt>
                <c:pt idx="19892" formatCode="General">
                  <c:v>13.3874</c:v>
                </c:pt>
                <c:pt idx="19893" formatCode="General">
                  <c:v>13.3881</c:v>
                </c:pt>
                <c:pt idx="19894" formatCode="General">
                  <c:v>13.3888</c:v>
                </c:pt>
                <c:pt idx="19895" formatCode="General">
                  <c:v>13.3894</c:v>
                </c:pt>
                <c:pt idx="19896" formatCode="General">
                  <c:v>13.3901</c:v>
                </c:pt>
                <c:pt idx="19897" formatCode="General">
                  <c:v>13.3908</c:v>
                </c:pt>
                <c:pt idx="19898" formatCode="General">
                  <c:v>13.391500000000001</c:v>
                </c:pt>
                <c:pt idx="19899" formatCode="General">
                  <c:v>13.392099999999999</c:v>
                </c:pt>
                <c:pt idx="19900" formatCode="General">
                  <c:v>13.392799999999999</c:v>
                </c:pt>
                <c:pt idx="19901" formatCode="General">
                  <c:v>13.3935</c:v>
                </c:pt>
                <c:pt idx="19902" formatCode="General">
                  <c:v>13.3941</c:v>
                </c:pt>
                <c:pt idx="19903" formatCode="General">
                  <c:v>13.3948</c:v>
                </c:pt>
                <c:pt idx="19904" formatCode="General">
                  <c:v>13.3955</c:v>
                </c:pt>
                <c:pt idx="19905" formatCode="General">
                  <c:v>13.3962</c:v>
                </c:pt>
                <c:pt idx="19906" formatCode="General">
                  <c:v>13.396800000000001</c:v>
                </c:pt>
                <c:pt idx="19907" formatCode="General">
                  <c:v>13.397500000000001</c:v>
                </c:pt>
                <c:pt idx="19908" formatCode="General">
                  <c:v>13.398199999999999</c:v>
                </c:pt>
                <c:pt idx="19909" formatCode="General">
                  <c:v>13.398899999999999</c:v>
                </c:pt>
                <c:pt idx="19910" formatCode="General">
                  <c:v>13.3995</c:v>
                </c:pt>
                <c:pt idx="19911" formatCode="General">
                  <c:v>13.4002</c:v>
                </c:pt>
                <c:pt idx="19912" formatCode="General">
                  <c:v>13.4009</c:v>
                </c:pt>
                <c:pt idx="19913" formatCode="General">
                  <c:v>13.4016</c:v>
                </c:pt>
                <c:pt idx="19914" formatCode="General">
                  <c:v>13.402200000000001</c:v>
                </c:pt>
                <c:pt idx="19915" formatCode="General">
                  <c:v>13.402900000000001</c:v>
                </c:pt>
                <c:pt idx="19916" formatCode="General">
                  <c:v>13.403600000000001</c:v>
                </c:pt>
                <c:pt idx="19917" formatCode="General">
                  <c:v>13.404199999999999</c:v>
                </c:pt>
                <c:pt idx="19918" formatCode="General">
                  <c:v>13.4049</c:v>
                </c:pt>
                <c:pt idx="19919" formatCode="General">
                  <c:v>13.4056</c:v>
                </c:pt>
                <c:pt idx="19920" formatCode="General">
                  <c:v>13.4063</c:v>
                </c:pt>
                <c:pt idx="19921" formatCode="General">
                  <c:v>13.4069</c:v>
                </c:pt>
                <c:pt idx="19922" formatCode="General">
                  <c:v>13.4076</c:v>
                </c:pt>
                <c:pt idx="19923" formatCode="General">
                  <c:v>13.408300000000001</c:v>
                </c:pt>
                <c:pt idx="19924" formatCode="General">
                  <c:v>13.409000000000001</c:v>
                </c:pt>
                <c:pt idx="19925" formatCode="General">
                  <c:v>13.409599999999999</c:v>
                </c:pt>
                <c:pt idx="19926" formatCode="General">
                  <c:v>13.410299999999999</c:v>
                </c:pt>
                <c:pt idx="19927" formatCode="General">
                  <c:v>13.411</c:v>
                </c:pt>
                <c:pt idx="19928" formatCode="General">
                  <c:v>13.4116</c:v>
                </c:pt>
                <c:pt idx="19929" formatCode="General">
                  <c:v>13.4123</c:v>
                </c:pt>
                <c:pt idx="19930" formatCode="General">
                  <c:v>13.413</c:v>
                </c:pt>
                <c:pt idx="19931" formatCode="General">
                  <c:v>13.4137</c:v>
                </c:pt>
                <c:pt idx="19932" formatCode="General">
                  <c:v>13.414300000000001</c:v>
                </c:pt>
                <c:pt idx="19933" formatCode="General">
                  <c:v>13.414999999999999</c:v>
                </c:pt>
                <c:pt idx="19934" formatCode="General">
                  <c:v>13.415699999999999</c:v>
                </c:pt>
                <c:pt idx="19935" formatCode="General">
                  <c:v>13.416399999999999</c:v>
                </c:pt>
                <c:pt idx="19936" formatCode="General">
                  <c:v>13.417</c:v>
                </c:pt>
                <c:pt idx="19937" formatCode="General">
                  <c:v>13.4177</c:v>
                </c:pt>
                <c:pt idx="19938" formatCode="General">
                  <c:v>13.4184</c:v>
                </c:pt>
                <c:pt idx="19939" formatCode="General">
                  <c:v>13.419</c:v>
                </c:pt>
                <c:pt idx="19940" formatCode="General">
                  <c:v>13.419700000000001</c:v>
                </c:pt>
                <c:pt idx="19941" formatCode="General">
                  <c:v>13.420400000000001</c:v>
                </c:pt>
                <c:pt idx="19942" formatCode="General">
                  <c:v>13.421099999999999</c:v>
                </c:pt>
                <c:pt idx="19943" formatCode="General">
                  <c:v>13.4217</c:v>
                </c:pt>
                <c:pt idx="19944" formatCode="General">
                  <c:v>13.4224</c:v>
                </c:pt>
                <c:pt idx="19945" formatCode="General">
                  <c:v>13.4231</c:v>
                </c:pt>
                <c:pt idx="19946" formatCode="General">
                  <c:v>13.4238</c:v>
                </c:pt>
                <c:pt idx="19947" formatCode="General">
                  <c:v>13.4244</c:v>
                </c:pt>
                <c:pt idx="19948" formatCode="General">
                  <c:v>13.4251</c:v>
                </c:pt>
                <c:pt idx="19949" formatCode="General">
                  <c:v>13.425800000000001</c:v>
                </c:pt>
                <c:pt idx="19950" formatCode="General">
                  <c:v>13.426500000000001</c:v>
                </c:pt>
                <c:pt idx="19951" formatCode="General">
                  <c:v>13.427099999999999</c:v>
                </c:pt>
                <c:pt idx="19952" formatCode="General">
                  <c:v>13.4278</c:v>
                </c:pt>
                <c:pt idx="19953" formatCode="General">
                  <c:v>13.4285</c:v>
                </c:pt>
                <c:pt idx="19954" formatCode="General">
                  <c:v>13.4291</c:v>
                </c:pt>
                <c:pt idx="19955" formatCode="General">
                  <c:v>13.4298</c:v>
                </c:pt>
                <c:pt idx="19956" formatCode="General">
                  <c:v>13.4305</c:v>
                </c:pt>
                <c:pt idx="19957" formatCode="General">
                  <c:v>13.4312</c:v>
                </c:pt>
                <c:pt idx="19958" formatCode="General">
                  <c:v>13.431800000000001</c:v>
                </c:pt>
                <c:pt idx="19959" formatCode="General">
                  <c:v>13.432499999999999</c:v>
                </c:pt>
                <c:pt idx="19960" formatCode="General">
                  <c:v>13.433199999999999</c:v>
                </c:pt>
                <c:pt idx="19961" formatCode="General">
                  <c:v>13.4339</c:v>
                </c:pt>
                <c:pt idx="19962" formatCode="General">
                  <c:v>13.4345</c:v>
                </c:pt>
                <c:pt idx="19963" formatCode="General">
                  <c:v>13.4352</c:v>
                </c:pt>
                <c:pt idx="19964" formatCode="General">
                  <c:v>13.4359</c:v>
                </c:pt>
                <c:pt idx="19965" formatCode="General">
                  <c:v>13.436500000000001</c:v>
                </c:pt>
                <c:pt idx="19966" formatCode="General">
                  <c:v>13.437200000000001</c:v>
                </c:pt>
                <c:pt idx="19967" formatCode="General">
                  <c:v>13.437900000000001</c:v>
                </c:pt>
                <c:pt idx="19968" formatCode="General">
                  <c:v>13.438599999999999</c:v>
                </c:pt>
                <c:pt idx="19969" formatCode="General">
                  <c:v>13.4392</c:v>
                </c:pt>
                <c:pt idx="19970" formatCode="General">
                  <c:v>13.4399</c:v>
                </c:pt>
                <c:pt idx="19971" formatCode="General">
                  <c:v>13.4406</c:v>
                </c:pt>
                <c:pt idx="19972" formatCode="General">
                  <c:v>13.4413</c:v>
                </c:pt>
                <c:pt idx="19973" formatCode="General">
                  <c:v>13.4419</c:v>
                </c:pt>
                <c:pt idx="19974" formatCode="General">
                  <c:v>13.442600000000001</c:v>
                </c:pt>
                <c:pt idx="19975" formatCode="General">
                  <c:v>13.443300000000001</c:v>
                </c:pt>
                <c:pt idx="19976" formatCode="General">
                  <c:v>13.444000000000001</c:v>
                </c:pt>
                <c:pt idx="19977" formatCode="General">
                  <c:v>13.444599999999999</c:v>
                </c:pt>
                <c:pt idx="19978" formatCode="General">
                  <c:v>13.4453</c:v>
                </c:pt>
                <c:pt idx="19979" formatCode="General">
                  <c:v>13.446</c:v>
                </c:pt>
                <c:pt idx="19980" formatCode="General">
                  <c:v>13.4466</c:v>
                </c:pt>
                <c:pt idx="19981" formatCode="General">
                  <c:v>13.4473</c:v>
                </c:pt>
                <c:pt idx="19982" formatCode="General">
                  <c:v>13.448</c:v>
                </c:pt>
                <c:pt idx="19983" formatCode="General">
                  <c:v>13.448700000000001</c:v>
                </c:pt>
                <c:pt idx="19984" formatCode="General">
                  <c:v>13.449299999999999</c:v>
                </c:pt>
                <c:pt idx="19985" formatCode="General">
                  <c:v>13.45</c:v>
                </c:pt>
                <c:pt idx="19986" formatCode="General">
                  <c:v>13.450699999999999</c:v>
                </c:pt>
                <c:pt idx="19987" formatCode="General">
                  <c:v>13.4514</c:v>
                </c:pt>
                <c:pt idx="19988" formatCode="General">
                  <c:v>13.452</c:v>
                </c:pt>
                <c:pt idx="19989" formatCode="General">
                  <c:v>13.4527</c:v>
                </c:pt>
                <c:pt idx="19990" formatCode="General">
                  <c:v>13.4534</c:v>
                </c:pt>
                <c:pt idx="19991" formatCode="General">
                  <c:v>13.454000000000001</c:v>
                </c:pt>
                <c:pt idx="19992" formatCode="General">
                  <c:v>13.454700000000001</c:v>
                </c:pt>
                <c:pt idx="19993" formatCode="General">
                  <c:v>13.455399999999999</c:v>
                </c:pt>
                <c:pt idx="19994" formatCode="General">
                  <c:v>13.456099999999999</c:v>
                </c:pt>
                <c:pt idx="19995" formatCode="General">
                  <c:v>13.4567</c:v>
                </c:pt>
                <c:pt idx="19996" formatCode="General">
                  <c:v>13.4574</c:v>
                </c:pt>
                <c:pt idx="19997" formatCode="General">
                  <c:v>13.4581</c:v>
                </c:pt>
                <c:pt idx="19998" formatCode="General">
                  <c:v>13.4588</c:v>
                </c:pt>
                <c:pt idx="19999" formatCode="General">
                  <c:v>13.4594</c:v>
                </c:pt>
                <c:pt idx="20000" formatCode="General">
                  <c:v>13.460100000000001</c:v>
                </c:pt>
                <c:pt idx="20001" formatCode="General">
                  <c:v>13.460800000000001</c:v>
                </c:pt>
                <c:pt idx="20002" formatCode="General">
                  <c:v>13.461399999999999</c:v>
                </c:pt>
                <c:pt idx="20003" formatCode="General">
                  <c:v>13.4621</c:v>
                </c:pt>
                <c:pt idx="20004" formatCode="General">
                  <c:v>13.4628</c:v>
                </c:pt>
                <c:pt idx="20005" formatCode="General">
                  <c:v>13.4635</c:v>
                </c:pt>
                <c:pt idx="20006" formatCode="General">
                  <c:v>13.4641</c:v>
                </c:pt>
                <c:pt idx="20007" formatCode="General">
                  <c:v>13.4648</c:v>
                </c:pt>
                <c:pt idx="20008" formatCode="General">
                  <c:v>13.4655</c:v>
                </c:pt>
                <c:pt idx="20009" formatCode="General">
                  <c:v>13.466200000000001</c:v>
                </c:pt>
                <c:pt idx="20010" formatCode="General">
                  <c:v>13.466799999999999</c:v>
                </c:pt>
                <c:pt idx="20011" formatCode="General">
                  <c:v>13.467499999999999</c:v>
                </c:pt>
                <c:pt idx="20012" formatCode="General">
                  <c:v>13.4682</c:v>
                </c:pt>
                <c:pt idx="20013" formatCode="General">
                  <c:v>13.4689</c:v>
                </c:pt>
                <c:pt idx="20014" formatCode="General">
                  <c:v>13.4695</c:v>
                </c:pt>
                <c:pt idx="20015" formatCode="General">
                  <c:v>13.4702</c:v>
                </c:pt>
                <c:pt idx="20016" formatCode="General">
                  <c:v>13.4709</c:v>
                </c:pt>
                <c:pt idx="20017" formatCode="General">
                  <c:v>13.471500000000001</c:v>
                </c:pt>
                <c:pt idx="20018" formatCode="General">
                  <c:v>13.472200000000001</c:v>
                </c:pt>
                <c:pt idx="20019" formatCode="General">
                  <c:v>13.472899999999999</c:v>
                </c:pt>
                <c:pt idx="20020" formatCode="General">
                  <c:v>13.473599999999999</c:v>
                </c:pt>
                <c:pt idx="20021" formatCode="General">
                  <c:v>13.4742</c:v>
                </c:pt>
                <c:pt idx="20022" formatCode="General">
                  <c:v>13.4749</c:v>
                </c:pt>
                <c:pt idx="20023" formatCode="General">
                  <c:v>13.4756</c:v>
                </c:pt>
                <c:pt idx="20024" formatCode="General">
                  <c:v>13.4763</c:v>
                </c:pt>
                <c:pt idx="20025" formatCode="General">
                  <c:v>13.476900000000001</c:v>
                </c:pt>
                <c:pt idx="20026" formatCode="General">
                  <c:v>13.477600000000001</c:v>
                </c:pt>
                <c:pt idx="20027" formatCode="General">
                  <c:v>13.478300000000001</c:v>
                </c:pt>
                <c:pt idx="20028" formatCode="General">
                  <c:v>13.478899999999999</c:v>
                </c:pt>
                <c:pt idx="20029" formatCode="General">
                  <c:v>13.4796</c:v>
                </c:pt>
                <c:pt idx="20030" formatCode="General">
                  <c:v>13.4803</c:v>
                </c:pt>
                <c:pt idx="20031" formatCode="General">
                  <c:v>13.481</c:v>
                </c:pt>
                <c:pt idx="20032" formatCode="General">
                  <c:v>13.4816</c:v>
                </c:pt>
                <c:pt idx="20033" formatCode="General">
                  <c:v>13.4823</c:v>
                </c:pt>
                <c:pt idx="20034" formatCode="General">
                  <c:v>13.483000000000001</c:v>
                </c:pt>
                <c:pt idx="20035" formatCode="General">
                  <c:v>13.483700000000001</c:v>
                </c:pt>
                <c:pt idx="20036" formatCode="General">
                  <c:v>13.484299999999999</c:v>
                </c:pt>
                <c:pt idx="20037" formatCode="General">
                  <c:v>13.484999999999999</c:v>
                </c:pt>
                <c:pt idx="20038" formatCode="General">
                  <c:v>13.4857</c:v>
                </c:pt>
                <c:pt idx="20039" formatCode="General">
                  <c:v>13.4864</c:v>
                </c:pt>
                <c:pt idx="20040" formatCode="General">
                  <c:v>13.487</c:v>
                </c:pt>
                <c:pt idx="20041" formatCode="General">
                  <c:v>13.4877</c:v>
                </c:pt>
                <c:pt idx="20042" formatCode="General">
                  <c:v>13.4884</c:v>
                </c:pt>
                <c:pt idx="20043" formatCode="General">
                  <c:v>13.489000000000001</c:v>
                </c:pt>
                <c:pt idx="20044" formatCode="General">
                  <c:v>13.489699999999999</c:v>
                </c:pt>
                <c:pt idx="20045" formatCode="General">
                  <c:v>13.490399999999999</c:v>
                </c:pt>
                <c:pt idx="20046" formatCode="General">
                  <c:v>13.491099999999999</c:v>
                </c:pt>
                <c:pt idx="20047" formatCode="General">
                  <c:v>13.4917</c:v>
                </c:pt>
                <c:pt idx="20048" formatCode="General">
                  <c:v>13.4924</c:v>
                </c:pt>
                <c:pt idx="20049" formatCode="General">
                  <c:v>13.4931</c:v>
                </c:pt>
                <c:pt idx="20050" formatCode="General">
                  <c:v>13.4938</c:v>
                </c:pt>
                <c:pt idx="20051" formatCode="General">
                  <c:v>13.494400000000001</c:v>
                </c:pt>
                <c:pt idx="20052" formatCode="General">
                  <c:v>13.495100000000001</c:v>
                </c:pt>
                <c:pt idx="20053" formatCode="General">
                  <c:v>13.495799999999999</c:v>
                </c:pt>
                <c:pt idx="20054" formatCode="General">
                  <c:v>13.4964</c:v>
                </c:pt>
                <c:pt idx="20055" formatCode="General">
                  <c:v>13.4971</c:v>
                </c:pt>
                <c:pt idx="20056" formatCode="General">
                  <c:v>13.4978</c:v>
                </c:pt>
                <c:pt idx="20057" formatCode="General">
                  <c:v>13.4985</c:v>
                </c:pt>
                <c:pt idx="20058" formatCode="General">
                  <c:v>13.4991</c:v>
                </c:pt>
                <c:pt idx="20059" formatCode="General">
                  <c:v>13.4998</c:v>
                </c:pt>
                <c:pt idx="20060" formatCode="General">
                  <c:v>13.500500000000001</c:v>
                </c:pt>
                <c:pt idx="20061" formatCode="General">
                  <c:v>13.501200000000001</c:v>
                </c:pt>
                <c:pt idx="20062" formatCode="General">
                  <c:v>13.501799999999999</c:v>
                </c:pt>
                <c:pt idx="20063" formatCode="General">
                  <c:v>13.5025</c:v>
                </c:pt>
                <c:pt idx="20064" formatCode="General">
                  <c:v>13.5032</c:v>
                </c:pt>
                <c:pt idx="20065" formatCode="General">
                  <c:v>13.5038</c:v>
                </c:pt>
                <c:pt idx="20066" formatCode="General">
                  <c:v>13.5045</c:v>
                </c:pt>
                <c:pt idx="20067" formatCode="General">
                  <c:v>13.5052</c:v>
                </c:pt>
                <c:pt idx="20068" formatCode="General">
                  <c:v>13.5059</c:v>
                </c:pt>
                <c:pt idx="20069" formatCode="General">
                  <c:v>13.506500000000001</c:v>
                </c:pt>
                <c:pt idx="20070" formatCode="General">
                  <c:v>13.507199999999999</c:v>
                </c:pt>
                <c:pt idx="20071" formatCode="General">
                  <c:v>13.507899999999999</c:v>
                </c:pt>
                <c:pt idx="20072" formatCode="General">
                  <c:v>13.508599999999999</c:v>
                </c:pt>
                <c:pt idx="20073" formatCode="General">
                  <c:v>13.5092</c:v>
                </c:pt>
                <c:pt idx="20074" formatCode="General">
                  <c:v>13.5099</c:v>
                </c:pt>
                <c:pt idx="20075" formatCode="General">
                  <c:v>13.5106</c:v>
                </c:pt>
                <c:pt idx="20076" formatCode="General">
                  <c:v>13.5113</c:v>
                </c:pt>
                <c:pt idx="20077" formatCode="General">
                  <c:v>13.511900000000001</c:v>
                </c:pt>
                <c:pt idx="20078" formatCode="General">
                  <c:v>13.512600000000001</c:v>
                </c:pt>
                <c:pt idx="20079" formatCode="General">
                  <c:v>13.513299999999999</c:v>
                </c:pt>
                <c:pt idx="20080" formatCode="General">
                  <c:v>13.5139</c:v>
                </c:pt>
                <c:pt idx="20081" formatCode="General">
                  <c:v>13.5146</c:v>
                </c:pt>
                <c:pt idx="20082" formatCode="General">
                  <c:v>13.5153</c:v>
                </c:pt>
                <c:pt idx="20083" formatCode="General">
                  <c:v>13.516</c:v>
                </c:pt>
                <c:pt idx="20084" formatCode="General">
                  <c:v>13.5166</c:v>
                </c:pt>
                <c:pt idx="20085" formatCode="General">
                  <c:v>13.517300000000001</c:v>
                </c:pt>
                <c:pt idx="20086" formatCode="General">
                  <c:v>13.518000000000001</c:v>
                </c:pt>
                <c:pt idx="20087" formatCode="General">
                  <c:v>13.518700000000001</c:v>
                </c:pt>
                <c:pt idx="20088" formatCode="General">
                  <c:v>13.519299999999999</c:v>
                </c:pt>
                <c:pt idx="20089" formatCode="General">
                  <c:v>13.52</c:v>
                </c:pt>
                <c:pt idx="20090" formatCode="General">
                  <c:v>13.5207</c:v>
                </c:pt>
                <c:pt idx="20091" formatCode="General">
                  <c:v>13.5213</c:v>
                </c:pt>
                <c:pt idx="20092" formatCode="General">
                  <c:v>13.522</c:v>
                </c:pt>
                <c:pt idx="20093" formatCode="General">
                  <c:v>13.5227</c:v>
                </c:pt>
                <c:pt idx="20094" formatCode="General">
                  <c:v>13.523400000000001</c:v>
                </c:pt>
                <c:pt idx="20095" formatCode="General">
                  <c:v>13.523999999999999</c:v>
                </c:pt>
                <c:pt idx="20096" formatCode="General">
                  <c:v>13.524699999999999</c:v>
                </c:pt>
                <c:pt idx="20097" formatCode="General">
                  <c:v>13.525399999999999</c:v>
                </c:pt>
                <c:pt idx="20098" formatCode="General">
                  <c:v>13.5261</c:v>
                </c:pt>
                <c:pt idx="20099" formatCode="General">
                  <c:v>13.5267</c:v>
                </c:pt>
                <c:pt idx="20100" formatCode="General">
                  <c:v>13.5274</c:v>
                </c:pt>
                <c:pt idx="20101" formatCode="General">
                  <c:v>13.5281</c:v>
                </c:pt>
                <c:pt idx="20102" formatCode="General">
                  <c:v>13.528700000000001</c:v>
                </c:pt>
                <c:pt idx="20103" formatCode="General">
                  <c:v>13.529400000000001</c:v>
                </c:pt>
                <c:pt idx="20104" formatCode="General">
                  <c:v>13.530099999999999</c:v>
                </c:pt>
                <c:pt idx="20105" formatCode="General">
                  <c:v>13.530799999999999</c:v>
                </c:pt>
                <c:pt idx="20106" formatCode="General">
                  <c:v>13.5314</c:v>
                </c:pt>
                <c:pt idx="20107" formatCode="General">
                  <c:v>13.5321</c:v>
                </c:pt>
                <c:pt idx="20108" formatCode="General">
                  <c:v>13.5328</c:v>
                </c:pt>
                <c:pt idx="20109" formatCode="General">
                  <c:v>13.5335</c:v>
                </c:pt>
                <c:pt idx="20110" formatCode="General">
                  <c:v>13.5341</c:v>
                </c:pt>
                <c:pt idx="20111" formatCode="General">
                  <c:v>13.534800000000001</c:v>
                </c:pt>
                <c:pt idx="20112" formatCode="General">
                  <c:v>13.535500000000001</c:v>
                </c:pt>
                <c:pt idx="20113" formatCode="General">
                  <c:v>13.536199999999999</c:v>
                </c:pt>
                <c:pt idx="20114" formatCode="General">
                  <c:v>13.536799999999999</c:v>
                </c:pt>
                <c:pt idx="20115" formatCode="General">
                  <c:v>13.5375</c:v>
                </c:pt>
                <c:pt idx="20116" formatCode="General">
                  <c:v>13.5382</c:v>
                </c:pt>
                <c:pt idx="20117" formatCode="General">
                  <c:v>13.5388</c:v>
                </c:pt>
                <c:pt idx="20118" formatCode="General">
                  <c:v>13.5395</c:v>
                </c:pt>
                <c:pt idx="20119" formatCode="General">
                  <c:v>13.5402</c:v>
                </c:pt>
                <c:pt idx="20120" formatCode="General">
                  <c:v>13.540900000000001</c:v>
                </c:pt>
                <c:pt idx="20121" formatCode="General">
                  <c:v>13.541499999999999</c:v>
                </c:pt>
                <c:pt idx="20122" formatCode="General">
                  <c:v>13.542199999999999</c:v>
                </c:pt>
                <c:pt idx="20123" formatCode="General">
                  <c:v>13.542899999999999</c:v>
                </c:pt>
                <c:pt idx="20124" formatCode="General">
                  <c:v>13.5436</c:v>
                </c:pt>
                <c:pt idx="20125" formatCode="General">
                  <c:v>13.5442</c:v>
                </c:pt>
                <c:pt idx="20126" formatCode="General">
                  <c:v>13.5449</c:v>
                </c:pt>
                <c:pt idx="20127" formatCode="General">
                  <c:v>13.5456</c:v>
                </c:pt>
                <c:pt idx="20128" formatCode="General">
                  <c:v>13.546200000000001</c:v>
                </c:pt>
                <c:pt idx="20129" formatCode="General">
                  <c:v>13.546900000000001</c:v>
                </c:pt>
                <c:pt idx="20130" formatCode="General">
                  <c:v>13.547599999999999</c:v>
                </c:pt>
                <c:pt idx="20131" formatCode="General">
                  <c:v>13.548299999999999</c:v>
                </c:pt>
                <c:pt idx="20132" formatCode="General">
                  <c:v>13.5489</c:v>
                </c:pt>
                <c:pt idx="20133" formatCode="General">
                  <c:v>13.5496</c:v>
                </c:pt>
                <c:pt idx="20134" formatCode="General">
                  <c:v>13.5503</c:v>
                </c:pt>
                <c:pt idx="20135" formatCode="General">
                  <c:v>13.551</c:v>
                </c:pt>
                <c:pt idx="20136" formatCode="General">
                  <c:v>13.551600000000001</c:v>
                </c:pt>
                <c:pt idx="20137" formatCode="General">
                  <c:v>13.552300000000001</c:v>
                </c:pt>
                <c:pt idx="20138" formatCode="General">
                  <c:v>13.553000000000001</c:v>
                </c:pt>
                <c:pt idx="20139" formatCode="General">
                  <c:v>13.553699999999999</c:v>
                </c:pt>
                <c:pt idx="20140" formatCode="General">
                  <c:v>13.5543</c:v>
                </c:pt>
                <c:pt idx="20141" formatCode="General">
                  <c:v>13.555</c:v>
                </c:pt>
                <c:pt idx="20142" formatCode="General">
                  <c:v>13.5557</c:v>
                </c:pt>
                <c:pt idx="20143" formatCode="General">
                  <c:v>13.5563</c:v>
                </c:pt>
                <c:pt idx="20144" formatCode="General">
                  <c:v>13.557</c:v>
                </c:pt>
                <c:pt idx="20145" formatCode="General">
                  <c:v>13.557700000000001</c:v>
                </c:pt>
                <c:pt idx="20146" formatCode="General">
                  <c:v>13.558400000000001</c:v>
                </c:pt>
                <c:pt idx="20147" formatCode="General">
                  <c:v>13.558999999999999</c:v>
                </c:pt>
                <c:pt idx="20148" formatCode="General">
                  <c:v>13.559699999999999</c:v>
                </c:pt>
                <c:pt idx="20149" formatCode="General">
                  <c:v>13.5604</c:v>
                </c:pt>
                <c:pt idx="20150" formatCode="General">
                  <c:v>13.5611</c:v>
                </c:pt>
                <c:pt idx="20151" formatCode="General">
                  <c:v>13.5617</c:v>
                </c:pt>
                <c:pt idx="20152" formatCode="General">
                  <c:v>13.5624</c:v>
                </c:pt>
                <c:pt idx="20153" formatCode="General">
                  <c:v>13.5631</c:v>
                </c:pt>
                <c:pt idx="20154" formatCode="General">
                  <c:v>13.563700000000001</c:v>
                </c:pt>
                <c:pt idx="20155" formatCode="General">
                  <c:v>13.564399999999999</c:v>
                </c:pt>
                <c:pt idx="20156" formatCode="General">
                  <c:v>13.565099999999999</c:v>
                </c:pt>
                <c:pt idx="20157" formatCode="General">
                  <c:v>13.565799999999999</c:v>
                </c:pt>
                <c:pt idx="20158" formatCode="General">
                  <c:v>13.5664</c:v>
                </c:pt>
                <c:pt idx="20159" formatCode="General">
                  <c:v>13.5671</c:v>
                </c:pt>
                <c:pt idx="20160" formatCode="General">
                  <c:v>13.5678</c:v>
                </c:pt>
                <c:pt idx="20161" formatCode="General">
                  <c:v>13.5685</c:v>
                </c:pt>
                <c:pt idx="20162" formatCode="General">
                  <c:v>13.569100000000001</c:v>
                </c:pt>
                <c:pt idx="20163" formatCode="General">
                  <c:v>13.569800000000001</c:v>
                </c:pt>
                <c:pt idx="20164" formatCode="General">
                  <c:v>13.570499999999999</c:v>
                </c:pt>
                <c:pt idx="20165" formatCode="General">
                  <c:v>13.571099999999999</c:v>
                </c:pt>
                <c:pt idx="20166" formatCode="General">
                  <c:v>13.5718</c:v>
                </c:pt>
                <c:pt idx="20167" formatCode="General">
                  <c:v>13.5725</c:v>
                </c:pt>
                <c:pt idx="20168" formatCode="General">
                  <c:v>13.5732</c:v>
                </c:pt>
                <c:pt idx="20169" formatCode="General">
                  <c:v>13.5738</c:v>
                </c:pt>
                <c:pt idx="20170" formatCode="General">
                  <c:v>13.5745</c:v>
                </c:pt>
                <c:pt idx="20171" formatCode="General">
                  <c:v>13.575200000000001</c:v>
                </c:pt>
                <c:pt idx="20172" formatCode="General">
                  <c:v>13.575900000000001</c:v>
                </c:pt>
                <c:pt idx="20173" formatCode="General">
                  <c:v>13.576499999999999</c:v>
                </c:pt>
                <c:pt idx="20174" formatCode="General">
                  <c:v>13.577199999999999</c:v>
                </c:pt>
                <c:pt idx="20175" formatCode="General">
                  <c:v>13.5779</c:v>
                </c:pt>
                <c:pt idx="20176" formatCode="General">
                  <c:v>13.5786</c:v>
                </c:pt>
                <c:pt idx="20177" formatCode="General">
                  <c:v>13.5792</c:v>
                </c:pt>
                <c:pt idx="20178" formatCode="General">
                  <c:v>13.5799</c:v>
                </c:pt>
                <c:pt idx="20179" formatCode="General">
                  <c:v>13.5806</c:v>
                </c:pt>
                <c:pt idx="20180" formatCode="General">
                  <c:v>13.581200000000001</c:v>
                </c:pt>
                <c:pt idx="20181" formatCode="General">
                  <c:v>13.581899999999999</c:v>
                </c:pt>
                <c:pt idx="20182" formatCode="General">
                  <c:v>13.582599999999999</c:v>
                </c:pt>
                <c:pt idx="20183" formatCode="General">
                  <c:v>13.583299999999999</c:v>
                </c:pt>
                <c:pt idx="20184" formatCode="General">
                  <c:v>13.5839</c:v>
                </c:pt>
                <c:pt idx="20185" formatCode="General">
                  <c:v>13.5846</c:v>
                </c:pt>
                <c:pt idx="20186" formatCode="General">
                  <c:v>13.5853</c:v>
                </c:pt>
                <c:pt idx="20187" formatCode="General">
                  <c:v>13.586</c:v>
                </c:pt>
                <c:pt idx="20188" formatCode="General">
                  <c:v>13.586600000000001</c:v>
                </c:pt>
                <c:pt idx="20189" formatCode="General">
                  <c:v>13.587300000000001</c:v>
                </c:pt>
                <c:pt idx="20190" formatCode="General">
                  <c:v>13.587999999999999</c:v>
                </c:pt>
                <c:pt idx="20191" formatCode="General">
                  <c:v>13.5886</c:v>
                </c:pt>
                <c:pt idx="20192" formatCode="General">
                  <c:v>13.5893</c:v>
                </c:pt>
                <c:pt idx="20193" formatCode="General">
                  <c:v>13.59</c:v>
                </c:pt>
                <c:pt idx="20194" formatCode="General">
                  <c:v>13.5907</c:v>
                </c:pt>
                <c:pt idx="20195" formatCode="General">
                  <c:v>13.5913</c:v>
                </c:pt>
                <c:pt idx="20196" formatCode="General">
                  <c:v>13.592000000000001</c:v>
                </c:pt>
                <c:pt idx="20197" formatCode="General">
                  <c:v>13.592700000000001</c:v>
                </c:pt>
                <c:pt idx="20198" formatCode="General">
                  <c:v>13.593400000000001</c:v>
                </c:pt>
                <c:pt idx="20199" formatCode="General">
                  <c:v>13.593999999999999</c:v>
                </c:pt>
                <c:pt idx="20200" formatCode="General">
                  <c:v>13.5947</c:v>
                </c:pt>
                <c:pt idx="20201" formatCode="General">
                  <c:v>13.5954</c:v>
                </c:pt>
                <c:pt idx="20202" formatCode="General">
                  <c:v>13.596</c:v>
                </c:pt>
                <c:pt idx="20203" formatCode="General">
                  <c:v>13.5967</c:v>
                </c:pt>
                <c:pt idx="20204" formatCode="General">
                  <c:v>13.5974</c:v>
                </c:pt>
                <c:pt idx="20205" formatCode="General">
                  <c:v>13.598100000000001</c:v>
                </c:pt>
                <c:pt idx="20206" formatCode="General">
                  <c:v>13.598699999999999</c:v>
                </c:pt>
                <c:pt idx="20207" formatCode="General">
                  <c:v>13.599399999999999</c:v>
                </c:pt>
                <c:pt idx="20208" formatCode="General">
                  <c:v>13.600099999999999</c:v>
                </c:pt>
                <c:pt idx="20209" formatCode="General">
                  <c:v>13.6008</c:v>
                </c:pt>
                <c:pt idx="20210" formatCode="General">
                  <c:v>13.6014</c:v>
                </c:pt>
                <c:pt idx="20211" formatCode="General">
                  <c:v>13.6021</c:v>
                </c:pt>
                <c:pt idx="20212" formatCode="General">
                  <c:v>13.6028</c:v>
                </c:pt>
                <c:pt idx="20213" formatCode="General">
                  <c:v>13.6035</c:v>
                </c:pt>
                <c:pt idx="20214" formatCode="General">
                  <c:v>13.604100000000001</c:v>
                </c:pt>
                <c:pt idx="20215" formatCode="General">
                  <c:v>13.604799999999999</c:v>
                </c:pt>
                <c:pt idx="20216" formatCode="General">
                  <c:v>13.605499999999999</c:v>
                </c:pt>
                <c:pt idx="20217" formatCode="General">
                  <c:v>13.6061</c:v>
                </c:pt>
                <c:pt idx="20218" formatCode="General">
                  <c:v>13.6068</c:v>
                </c:pt>
                <c:pt idx="20219" formatCode="General">
                  <c:v>13.6075</c:v>
                </c:pt>
                <c:pt idx="20220" formatCode="General">
                  <c:v>13.6082</c:v>
                </c:pt>
                <c:pt idx="20221" formatCode="General">
                  <c:v>13.6088</c:v>
                </c:pt>
                <c:pt idx="20222" formatCode="General">
                  <c:v>13.609500000000001</c:v>
                </c:pt>
                <c:pt idx="20223" formatCode="General">
                  <c:v>13.610200000000001</c:v>
                </c:pt>
                <c:pt idx="20224" formatCode="General">
                  <c:v>13.610900000000001</c:v>
                </c:pt>
                <c:pt idx="20225" formatCode="General">
                  <c:v>13.611499999999999</c:v>
                </c:pt>
                <c:pt idx="20226" formatCode="General">
                  <c:v>13.6122</c:v>
                </c:pt>
                <c:pt idx="20227" formatCode="General">
                  <c:v>13.6129</c:v>
                </c:pt>
                <c:pt idx="20228" formatCode="General">
                  <c:v>13.6135</c:v>
                </c:pt>
                <c:pt idx="20229" formatCode="General">
                  <c:v>13.6142</c:v>
                </c:pt>
                <c:pt idx="20230" formatCode="General">
                  <c:v>13.6149</c:v>
                </c:pt>
                <c:pt idx="20231" formatCode="General">
                  <c:v>13.615600000000001</c:v>
                </c:pt>
                <c:pt idx="20232" formatCode="General">
                  <c:v>13.616199999999999</c:v>
                </c:pt>
                <c:pt idx="20233" formatCode="General">
                  <c:v>13.616899999999999</c:v>
                </c:pt>
                <c:pt idx="20234" formatCode="General">
                  <c:v>13.617599999999999</c:v>
                </c:pt>
                <c:pt idx="20235" formatCode="General">
                  <c:v>13.6183</c:v>
                </c:pt>
                <c:pt idx="20236" formatCode="General">
                  <c:v>13.6189</c:v>
                </c:pt>
                <c:pt idx="20237" formatCode="General">
                  <c:v>13.6196</c:v>
                </c:pt>
                <c:pt idx="20238" formatCode="General">
                  <c:v>13.6203</c:v>
                </c:pt>
                <c:pt idx="20239" formatCode="General">
                  <c:v>13.621</c:v>
                </c:pt>
                <c:pt idx="20240" formatCode="General">
                  <c:v>13.621600000000001</c:v>
                </c:pt>
                <c:pt idx="20241" formatCode="General">
                  <c:v>13.622299999999999</c:v>
                </c:pt>
                <c:pt idx="20242" formatCode="General">
                  <c:v>13.622999999999999</c:v>
                </c:pt>
                <c:pt idx="20243" formatCode="General">
                  <c:v>13.6236</c:v>
                </c:pt>
                <c:pt idx="20244" formatCode="General">
                  <c:v>13.6243</c:v>
                </c:pt>
                <c:pt idx="20245" formatCode="General">
                  <c:v>13.625</c:v>
                </c:pt>
                <c:pt idx="20246" formatCode="General">
                  <c:v>13.6257</c:v>
                </c:pt>
                <c:pt idx="20247" formatCode="General">
                  <c:v>13.626300000000001</c:v>
                </c:pt>
                <c:pt idx="20248" formatCode="General">
                  <c:v>13.627000000000001</c:v>
                </c:pt>
                <c:pt idx="20249" formatCode="General">
                  <c:v>13.627700000000001</c:v>
                </c:pt>
                <c:pt idx="20250" formatCode="General">
                  <c:v>13.628399999999999</c:v>
                </c:pt>
                <c:pt idx="20251" formatCode="General">
                  <c:v>13.629</c:v>
                </c:pt>
                <c:pt idx="20252" formatCode="General">
                  <c:v>13.6297</c:v>
                </c:pt>
                <c:pt idx="20253" formatCode="General">
                  <c:v>13.6304</c:v>
                </c:pt>
                <c:pt idx="20254" formatCode="General">
                  <c:v>13.631</c:v>
                </c:pt>
                <c:pt idx="20255" formatCode="General">
                  <c:v>13.6317</c:v>
                </c:pt>
                <c:pt idx="20256" formatCode="General">
                  <c:v>13.632400000000001</c:v>
                </c:pt>
                <c:pt idx="20257" formatCode="General">
                  <c:v>13.633100000000001</c:v>
                </c:pt>
                <c:pt idx="20258" formatCode="General">
                  <c:v>13.633699999999999</c:v>
                </c:pt>
                <c:pt idx="20259" formatCode="General">
                  <c:v>13.634399999999999</c:v>
                </c:pt>
                <c:pt idx="20260" formatCode="General">
                  <c:v>13.6351</c:v>
                </c:pt>
                <c:pt idx="20261" formatCode="General">
                  <c:v>13.6358</c:v>
                </c:pt>
                <c:pt idx="20262" formatCode="General">
                  <c:v>13.6364</c:v>
                </c:pt>
                <c:pt idx="20263" formatCode="General">
                  <c:v>13.6371</c:v>
                </c:pt>
                <c:pt idx="20264" formatCode="General">
                  <c:v>13.6378</c:v>
                </c:pt>
                <c:pt idx="20265" formatCode="General">
                  <c:v>13.638400000000001</c:v>
                </c:pt>
                <c:pt idx="20266" formatCode="General">
                  <c:v>13.639099999999999</c:v>
                </c:pt>
                <c:pt idx="20267" formatCode="General">
                  <c:v>13.639799999999999</c:v>
                </c:pt>
                <c:pt idx="20268" formatCode="General">
                  <c:v>13.640499999999999</c:v>
                </c:pt>
                <c:pt idx="20269" formatCode="General">
                  <c:v>13.6411</c:v>
                </c:pt>
                <c:pt idx="20270" formatCode="General">
                  <c:v>13.6418</c:v>
                </c:pt>
                <c:pt idx="20271" formatCode="General">
                  <c:v>13.6425</c:v>
                </c:pt>
                <c:pt idx="20272" formatCode="General">
                  <c:v>13.6432</c:v>
                </c:pt>
                <c:pt idx="20273" formatCode="General">
                  <c:v>13.643800000000001</c:v>
                </c:pt>
                <c:pt idx="20274" formatCode="General">
                  <c:v>13.644500000000001</c:v>
                </c:pt>
                <c:pt idx="20275" formatCode="General">
                  <c:v>13.645200000000001</c:v>
                </c:pt>
                <c:pt idx="20276" formatCode="General">
                  <c:v>13.645899999999999</c:v>
                </c:pt>
                <c:pt idx="20277" formatCode="General">
                  <c:v>13.6465</c:v>
                </c:pt>
                <c:pt idx="20278" formatCode="General">
                  <c:v>13.6472</c:v>
                </c:pt>
                <c:pt idx="20279" formatCode="General">
                  <c:v>13.6479</c:v>
                </c:pt>
                <c:pt idx="20280" formatCode="General">
                  <c:v>13.6485</c:v>
                </c:pt>
                <c:pt idx="20281" formatCode="General">
                  <c:v>13.6492</c:v>
                </c:pt>
                <c:pt idx="20282" formatCode="General">
                  <c:v>13.649900000000001</c:v>
                </c:pt>
                <c:pt idx="20283" formatCode="General">
                  <c:v>13.650600000000001</c:v>
                </c:pt>
                <c:pt idx="20284" formatCode="General">
                  <c:v>13.651199999999999</c:v>
                </c:pt>
                <c:pt idx="20285" formatCode="General">
                  <c:v>13.651899999999999</c:v>
                </c:pt>
                <c:pt idx="20286" formatCode="General">
                  <c:v>13.6526</c:v>
                </c:pt>
                <c:pt idx="20287" formatCode="General">
                  <c:v>13.6533</c:v>
                </c:pt>
                <c:pt idx="20288" formatCode="General">
                  <c:v>13.6539</c:v>
                </c:pt>
                <c:pt idx="20289" formatCode="General">
                  <c:v>13.6546</c:v>
                </c:pt>
                <c:pt idx="20290" formatCode="General">
                  <c:v>13.6553</c:v>
                </c:pt>
                <c:pt idx="20291" formatCode="General">
                  <c:v>13.655900000000001</c:v>
                </c:pt>
                <c:pt idx="20292" formatCode="General">
                  <c:v>13.656599999999999</c:v>
                </c:pt>
                <c:pt idx="20293" formatCode="General">
                  <c:v>13.657299999999999</c:v>
                </c:pt>
                <c:pt idx="20294" formatCode="General">
                  <c:v>13.657999999999999</c:v>
                </c:pt>
                <c:pt idx="20295" formatCode="General">
                  <c:v>13.6586</c:v>
                </c:pt>
                <c:pt idx="20296" formatCode="General">
                  <c:v>13.6593</c:v>
                </c:pt>
                <c:pt idx="20297" formatCode="General">
                  <c:v>13.66</c:v>
                </c:pt>
                <c:pt idx="20298" formatCode="General">
                  <c:v>13.6607</c:v>
                </c:pt>
                <c:pt idx="20299" formatCode="General">
                  <c:v>13.661300000000001</c:v>
                </c:pt>
                <c:pt idx="20300" formatCode="General">
                  <c:v>13.662000000000001</c:v>
                </c:pt>
                <c:pt idx="20301" formatCode="General">
                  <c:v>13.662699999999999</c:v>
                </c:pt>
                <c:pt idx="20302" formatCode="General">
                  <c:v>13.663399999999999</c:v>
                </c:pt>
                <c:pt idx="20303" formatCode="General">
                  <c:v>13.664</c:v>
                </c:pt>
                <c:pt idx="20304" formatCode="General">
                  <c:v>13.6647</c:v>
                </c:pt>
                <c:pt idx="20305" formatCode="General">
                  <c:v>13.6654</c:v>
                </c:pt>
                <c:pt idx="20306" formatCode="General">
                  <c:v>13.666</c:v>
                </c:pt>
                <c:pt idx="20307" formatCode="General">
                  <c:v>13.666700000000001</c:v>
                </c:pt>
                <c:pt idx="20308" formatCode="General">
                  <c:v>13.667400000000001</c:v>
                </c:pt>
                <c:pt idx="20309" formatCode="General">
                  <c:v>13.668100000000001</c:v>
                </c:pt>
                <c:pt idx="20310" formatCode="General">
                  <c:v>13.668699999999999</c:v>
                </c:pt>
                <c:pt idx="20311" formatCode="General">
                  <c:v>13.6694</c:v>
                </c:pt>
                <c:pt idx="20312" formatCode="General">
                  <c:v>13.6701</c:v>
                </c:pt>
                <c:pt idx="20313" formatCode="General">
                  <c:v>13.6708</c:v>
                </c:pt>
                <c:pt idx="20314" formatCode="General">
                  <c:v>13.6714</c:v>
                </c:pt>
                <c:pt idx="20315" formatCode="General">
                  <c:v>13.6721</c:v>
                </c:pt>
                <c:pt idx="20316" formatCode="General">
                  <c:v>13.672800000000001</c:v>
                </c:pt>
                <c:pt idx="20317" formatCode="General">
                  <c:v>13.673400000000001</c:v>
                </c:pt>
                <c:pt idx="20318" formatCode="General">
                  <c:v>13.674099999999999</c:v>
                </c:pt>
                <c:pt idx="20319" formatCode="General">
                  <c:v>13.674799999999999</c:v>
                </c:pt>
                <c:pt idx="20320" formatCode="General">
                  <c:v>13.6755</c:v>
                </c:pt>
                <c:pt idx="20321" formatCode="General">
                  <c:v>13.6761</c:v>
                </c:pt>
                <c:pt idx="20322" formatCode="General">
                  <c:v>13.6768</c:v>
                </c:pt>
                <c:pt idx="20323" formatCode="General">
                  <c:v>13.6775</c:v>
                </c:pt>
                <c:pt idx="20324" formatCode="General">
                  <c:v>13.6782</c:v>
                </c:pt>
                <c:pt idx="20325" formatCode="General">
                  <c:v>13.678800000000001</c:v>
                </c:pt>
                <c:pt idx="20326" formatCode="General">
                  <c:v>13.679500000000001</c:v>
                </c:pt>
                <c:pt idx="20327" formatCode="General">
                  <c:v>13.680199999999999</c:v>
                </c:pt>
                <c:pt idx="20328" formatCode="General">
                  <c:v>13.6808</c:v>
                </c:pt>
                <c:pt idx="20329" formatCode="General">
                  <c:v>13.6815</c:v>
                </c:pt>
                <c:pt idx="20330" formatCode="General">
                  <c:v>13.6822</c:v>
                </c:pt>
                <c:pt idx="20331" formatCode="General">
                  <c:v>13.6829</c:v>
                </c:pt>
                <c:pt idx="20332" formatCode="General">
                  <c:v>13.6835</c:v>
                </c:pt>
                <c:pt idx="20333" formatCode="General">
                  <c:v>13.684200000000001</c:v>
                </c:pt>
                <c:pt idx="20334" formatCode="General">
                  <c:v>13.684900000000001</c:v>
                </c:pt>
                <c:pt idx="20335" formatCode="General">
                  <c:v>13.685600000000001</c:v>
                </c:pt>
                <c:pt idx="20336" formatCode="General">
                  <c:v>13.686199999999999</c:v>
                </c:pt>
                <c:pt idx="20337" formatCode="General">
                  <c:v>13.6869</c:v>
                </c:pt>
                <c:pt idx="20338" formatCode="General">
                  <c:v>13.6876</c:v>
                </c:pt>
                <c:pt idx="20339" formatCode="General">
                  <c:v>13.6883</c:v>
                </c:pt>
                <c:pt idx="20340" formatCode="General">
                  <c:v>13.6889</c:v>
                </c:pt>
                <c:pt idx="20341" formatCode="General">
                  <c:v>13.6896</c:v>
                </c:pt>
                <c:pt idx="20342" formatCode="General">
                  <c:v>13.690300000000001</c:v>
                </c:pt>
                <c:pt idx="20343" formatCode="General">
                  <c:v>13.690899999999999</c:v>
                </c:pt>
                <c:pt idx="20344" formatCode="General">
                  <c:v>13.691599999999999</c:v>
                </c:pt>
                <c:pt idx="20345" formatCode="General">
                  <c:v>13.692299999999999</c:v>
                </c:pt>
                <c:pt idx="20346" formatCode="General">
                  <c:v>13.693</c:v>
                </c:pt>
                <c:pt idx="20347" formatCode="General">
                  <c:v>13.6936</c:v>
                </c:pt>
                <c:pt idx="20348" formatCode="General">
                  <c:v>13.6943</c:v>
                </c:pt>
                <c:pt idx="20349" formatCode="General">
                  <c:v>13.695</c:v>
                </c:pt>
                <c:pt idx="20350" formatCode="General">
                  <c:v>13.6957</c:v>
                </c:pt>
                <c:pt idx="20351" formatCode="General">
                  <c:v>13.696300000000001</c:v>
                </c:pt>
                <c:pt idx="20352" formatCode="General">
                  <c:v>13.696999999999999</c:v>
                </c:pt>
                <c:pt idx="20353" formatCode="General">
                  <c:v>13.697699999999999</c:v>
                </c:pt>
                <c:pt idx="20354" formatCode="General">
                  <c:v>13.6983</c:v>
                </c:pt>
                <c:pt idx="20355" formatCode="General">
                  <c:v>13.699</c:v>
                </c:pt>
                <c:pt idx="20356" formatCode="General">
                  <c:v>13.6997</c:v>
                </c:pt>
                <c:pt idx="20357" formatCode="General">
                  <c:v>13.7004</c:v>
                </c:pt>
                <c:pt idx="20358" formatCode="General">
                  <c:v>13.701000000000001</c:v>
                </c:pt>
                <c:pt idx="20359" formatCode="General">
                  <c:v>13.701700000000001</c:v>
                </c:pt>
                <c:pt idx="20360" formatCode="General">
                  <c:v>13.702400000000001</c:v>
                </c:pt>
                <c:pt idx="20361" formatCode="General">
                  <c:v>13.703099999999999</c:v>
                </c:pt>
                <c:pt idx="20362" formatCode="General">
                  <c:v>13.7037</c:v>
                </c:pt>
                <c:pt idx="20363" formatCode="General">
                  <c:v>13.7044</c:v>
                </c:pt>
                <c:pt idx="20364" formatCode="General">
                  <c:v>13.7051</c:v>
                </c:pt>
                <c:pt idx="20365" formatCode="General">
                  <c:v>13.7057</c:v>
                </c:pt>
                <c:pt idx="20366" formatCode="General">
                  <c:v>13.7064</c:v>
                </c:pt>
                <c:pt idx="20367" formatCode="General">
                  <c:v>13.707100000000001</c:v>
                </c:pt>
                <c:pt idx="20368" formatCode="General">
                  <c:v>13.707800000000001</c:v>
                </c:pt>
                <c:pt idx="20369" formatCode="General">
                  <c:v>13.708399999999999</c:v>
                </c:pt>
                <c:pt idx="20370" formatCode="General">
                  <c:v>13.709099999999999</c:v>
                </c:pt>
                <c:pt idx="20371" formatCode="General">
                  <c:v>13.7098</c:v>
                </c:pt>
                <c:pt idx="20372" formatCode="General">
                  <c:v>13.7105</c:v>
                </c:pt>
                <c:pt idx="20373" formatCode="General">
                  <c:v>13.7111</c:v>
                </c:pt>
                <c:pt idx="20374" formatCode="General">
                  <c:v>13.7118</c:v>
                </c:pt>
                <c:pt idx="20375" formatCode="General">
                  <c:v>13.7125</c:v>
                </c:pt>
                <c:pt idx="20376" formatCode="General">
                  <c:v>13.713200000000001</c:v>
                </c:pt>
                <c:pt idx="20377" formatCode="General">
                  <c:v>13.713800000000001</c:v>
                </c:pt>
                <c:pt idx="20378" formatCode="General">
                  <c:v>13.714499999999999</c:v>
                </c:pt>
                <c:pt idx="20379" formatCode="General">
                  <c:v>13.715199999999999</c:v>
                </c:pt>
                <c:pt idx="20380" formatCode="General">
                  <c:v>13.7158</c:v>
                </c:pt>
                <c:pt idx="20381" formatCode="General">
                  <c:v>13.7165</c:v>
                </c:pt>
                <c:pt idx="20382" formatCode="General">
                  <c:v>13.7172</c:v>
                </c:pt>
                <c:pt idx="20383" formatCode="General">
                  <c:v>13.7179</c:v>
                </c:pt>
                <c:pt idx="20384" formatCode="General">
                  <c:v>13.718500000000001</c:v>
                </c:pt>
                <c:pt idx="20385" formatCode="General">
                  <c:v>13.719200000000001</c:v>
                </c:pt>
                <c:pt idx="20386" formatCode="General">
                  <c:v>13.719900000000001</c:v>
                </c:pt>
                <c:pt idx="20387" formatCode="General">
                  <c:v>13.720599999999999</c:v>
                </c:pt>
                <c:pt idx="20388" formatCode="General">
                  <c:v>13.7212</c:v>
                </c:pt>
                <c:pt idx="20389" formatCode="General">
                  <c:v>13.7219</c:v>
                </c:pt>
                <c:pt idx="20390" formatCode="General">
                  <c:v>13.7226</c:v>
                </c:pt>
                <c:pt idx="20391" formatCode="General">
                  <c:v>13.7232</c:v>
                </c:pt>
                <c:pt idx="20392" formatCode="General">
                  <c:v>13.7239</c:v>
                </c:pt>
                <c:pt idx="20393" formatCode="General">
                  <c:v>13.724600000000001</c:v>
                </c:pt>
                <c:pt idx="20394" formatCode="General">
                  <c:v>13.725300000000001</c:v>
                </c:pt>
                <c:pt idx="20395" formatCode="General">
                  <c:v>13.725899999999999</c:v>
                </c:pt>
                <c:pt idx="20396" formatCode="General">
                  <c:v>13.726599999999999</c:v>
                </c:pt>
                <c:pt idx="20397" formatCode="General">
                  <c:v>13.7273</c:v>
                </c:pt>
                <c:pt idx="20398" formatCode="General">
                  <c:v>13.728</c:v>
                </c:pt>
                <c:pt idx="20399" formatCode="General">
                  <c:v>13.7286</c:v>
                </c:pt>
                <c:pt idx="20400" formatCode="General">
                  <c:v>13.7293</c:v>
                </c:pt>
                <c:pt idx="20401" formatCode="General">
                  <c:v>13.73</c:v>
                </c:pt>
                <c:pt idx="20402" formatCode="General">
                  <c:v>13.730700000000001</c:v>
                </c:pt>
                <c:pt idx="20403" formatCode="General">
                  <c:v>13.731299999999999</c:v>
                </c:pt>
                <c:pt idx="20404" formatCode="General">
                  <c:v>13.731999999999999</c:v>
                </c:pt>
                <c:pt idx="20405" formatCode="General">
                  <c:v>13.732699999999999</c:v>
                </c:pt>
                <c:pt idx="20406" formatCode="General">
                  <c:v>13.7333</c:v>
                </c:pt>
                <c:pt idx="20407" formatCode="General">
                  <c:v>13.734</c:v>
                </c:pt>
                <c:pt idx="20408" formatCode="General">
                  <c:v>13.7347</c:v>
                </c:pt>
                <c:pt idx="20409" formatCode="General">
                  <c:v>13.7354</c:v>
                </c:pt>
                <c:pt idx="20410" formatCode="General">
                  <c:v>13.736000000000001</c:v>
                </c:pt>
                <c:pt idx="20411" formatCode="General">
                  <c:v>13.736700000000001</c:v>
                </c:pt>
                <c:pt idx="20412" formatCode="General">
                  <c:v>13.737399999999999</c:v>
                </c:pt>
                <c:pt idx="20413" formatCode="General">
                  <c:v>13.738099999999999</c:v>
                </c:pt>
                <c:pt idx="20414" formatCode="General">
                  <c:v>13.7387</c:v>
                </c:pt>
                <c:pt idx="20415" formatCode="General">
                  <c:v>13.7394</c:v>
                </c:pt>
                <c:pt idx="20416" formatCode="General">
                  <c:v>13.7401</c:v>
                </c:pt>
                <c:pt idx="20417" formatCode="General">
                  <c:v>13.7407</c:v>
                </c:pt>
                <c:pt idx="20418" formatCode="General">
                  <c:v>13.741400000000001</c:v>
                </c:pt>
                <c:pt idx="20419" formatCode="General">
                  <c:v>13.742100000000001</c:v>
                </c:pt>
                <c:pt idx="20420" formatCode="General">
                  <c:v>13.742800000000001</c:v>
                </c:pt>
                <c:pt idx="20421" formatCode="General">
                  <c:v>13.743399999999999</c:v>
                </c:pt>
                <c:pt idx="20422" formatCode="General">
                  <c:v>13.7441</c:v>
                </c:pt>
                <c:pt idx="20423" formatCode="General">
                  <c:v>13.7448</c:v>
                </c:pt>
                <c:pt idx="20424" formatCode="General">
                  <c:v>13.7455</c:v>
                </c:pt>
                <c:pt idx="20425" formatCode="General">
                  <c:v>13.7461</c:v>
                </c:pt>
                <c:pt idx="20426" formatCode="General">
                  <c:v>13.7468</c:v>
                </c:pt>
                <c:pt idx="20427" formatCode="General">
                  <c:v>13.7475</c:v>
                </c:pt>
                <c:pt idx="20428" formatCode="General">
                  <c:v>13.748100000000001</c:v>
                </c:pt>
                <c:pt idx="20429" formatCode="General">
                  <c:v>13.748799999999999</c:v>
                </c:pt>
                <c:pt idx="20430" formatCode="General">
                  <c:v>13.749499999999999</c:v>
                </c:pt>
                <c:pt idx="20431" formatCode="General">
                  <c:v>13.7502</c:v>
                </c:pt>
                <c:pt idx="20432" formatCode="General">
                  <c:v>13.7508</c:v>
                </c:pt>
                <c:pt idx="20433" formatCode="General">
                  <c:v>13.7515</c:v>
                </c:pt>
                <c:pt idx="20434" formatCode="General">
                  <c:v>13.7522</c:v>
                </c:pt>
                <c:pt idx="20435" formatCode="General">
                  <c:v>13.7529</c:v>
                </c:pt>
                <c:pt idx="20436" formatCode="General">
                  <c:v>13.753500000000001</c:v>
                </c:pt>
                <c:pt idx="20437" formatCode="General">
                  <c:v>13.754200000000001</c:v>
                </c:pt>
                <c:pt idx="20438" formatCode="General">
                  <c:v>13.754899999999999</c:v>
                </c:pt>
                <c:pt idx="20439" formatCode="General">
                  <c:v>13.755599999999999</c:v>
                </c:pt>
                <c:pt idx="20440" formatCode="General">
                  <c:v>13.7562</c:v>
                </c:pt>
                <c:pt idx="20441" formatCode="General">
                  <c:v>13.7569</c:v>
                </c:pt>
                <c:pt idx="20442" formatCode="General">
                  <c:v>13.7576</c:v>
                </c:pt>
                <c:pt idx="20443" formatCode="General">
                  <c:v>13.7582</c:v>
                </c:pt>
                <c:pt idx="20444" formatCode="General">
                  <c:v>13.758900000000001</c:v>
                </c:pt>
                <c:pt idx="20445" formatCode="General">
                  <c:v>13.759600000000001</c:v>
                </c:pt>
                <c:pt idx="20446" formatCode="General">
                  <c:v>13.760300000000001</c:v>
                </c:pt>
                <c:pt idx="20447" formatCode="General">
                  <c:v>13.760899999999999</c:v>
                </c:pt>
                <c:pt idx="20448" formatCode="General">
                  <c:v>13.7616</c:v>
                </c:pt>
                <c:pt idx="20449" formatCode="General">
                  <c:v>13.7623</c:v>
                </c:pt>
                <c:pt idx="20450" formatCode="General">
                  <c:v>13.763</c:v>
                </c:pt>
                <c:pt idx="20451" formatCode="General">
                  <c:v>13.7636</c:v>
                </c:pt>
                <c:pt idx="20452" formatCode="General">
                  <c:v>13.7643</c:v>
                </c:pt>
                <c:pt idx="20453" formatCode="General">
                  <c:v>13.765000000000001</c:v>
                </c:pt>
                <c:pt idx="20454" formatCode="General">
                  <c:v>13.765599999999999</c:v>
                </c:pt>
                <c:pt idx="20455" formatCode="General">
                  <c:v>13.766299999999999</c:v>
                </c:pt>
                <c:pt idx="20456" formatCode="General">
                  <c:v>13.766999999999999</c:v>
                </c:pt>
                <c:pt idx="20457" formatCode="General">
                  <c:v>13.7677</c:v>
                </c:pt>
                <c:pt idx="20458" formatCode="General">
                  <c:v>13.7683</c:v>
                </c:pt>
                <c:pt idx="20459" formatCode="General">
                  <c:v>13.769</c:v>
                </c:pt>
                <c:pt idx="20460" formatCode="General">
                  <c:v>13.7697</c:v>
                </c:pt>
                <c:pt idx="20461" formatCode="General">
                  <c:v>13.7704</c:v>
                </c:pt>
                <c:pt idx="20462" formatCode="General">
                  <c:v>13.771000000000001</c:v>
                </c:pt>
                <c:pt idx="20463" formatCode="General">
                  <c:v>13.771699999999999</c:v>
                </c:pt>
                <c:pt idx="20464" formatCode="General">
                  <c:v>13.772399999999999</c:v>
                </c:pt>
                <c:pt idx="20465" formatCode="General">
                  <c:v>13.773099999999999</c:v>
                </c:pt>
                <c:pt idx="20466" formatCode="General">
                  <c:v>13.7737</c:v>
                </c:pt>
                <c:pt idx="20467" formatCode="General">
                  <c:v>13.7744</c:v>
                </c:pt>
                <c:pt idx="20468" formatCode="General">
                  <c:v>13.7751</c:v>
                </c:pt>
                <c:pt idx="20469" formatCode="General">
                  <c:v>13.775700000000001</c:v>
                </c:pt>
                <c:pt idx="20470" formatCode="General">
                  <c:v>13.776400000000001</c:v>
                </c:pt>
                <c:pt idx="20471" formatCode="General">
                  <c:v>13.777100000000001</c:v>
                </c:pt>
                <c:pt idx="20472" formatCode="General">
                  <c:v>13.777799999999999</c:v>
                </c:pt>
                <c:pt idx="20473" formatCode="General">
                  <c:v>13.7784</c:v>
                </c:pt>
                <c:pt idx="20474" formatCode="General">
                  <c:v>13.7791</c:v>
                </c:pt>
                <c:pt idx="20475" formatCode="General">
                  <c:v>13.7798</c:v>
                </c:pt>
                <c:pt idx="20476" formatCode="General">
                  <c:v>13.7805</c:v>
                </c:pt>
                <c:pt idx="20477" formatCode="General">
                  <c:v>13.7811</c:v>
                </c:pt>
                <c:pt idx="20478" formatCode="General">
                  <c:v>13.7818</c:v>
                </c:pt>
                <c:pt idx="20479" formatCode="General">
                  <c:v>13.782500000000001</c:v>
                </c:pt>
                <c:pt idx="20480" formatCode="General">
                  <c:v>13.783099999999999</c:v>
                </c:pt>
                <c:pt idx="20481" formatCode="General">
                  <c:v>13.783799999999999</c:v>
                </c:pt>
                <c:pt idx="20482" formatCode="General">
                  <c:v>13.7845</c:v>
                </c:pt>
                <c:pt idx="20483" formatCode="General">
                  <c:v>13.7852</c:v>
                </c:pt>
                <c:pt idx="20484" formatCode="General">
                  <c:v>13.7858</c:v>
                </c:pt>
                <c:pt idx="20485" formatCode="General">
                  <c:v>13.7865</c:v>
                </c:pt>
                <c:pt idx="20486" formatCode="General">
                  <c:v>13.7872</c:v>
                </c:pt>
                <c:pt idx="20487" formatCode="General">
                  <c:v>13.7879</c:v>
                </c:pt>
                <c:pt idx="20488" formatCode="General">
                  <c:v>13.788500000000001</c:v>
                </c:pt>
                <c:pt idx="20489" formatCode="General">
                  <c:v>13.789199999999999</c:v>
                </c:pt>
                <c:pt idx="20490" formatCode="General">
                  <c:v>13.789899999999999</c:v>
                </c:pt>
                <c:pt idx="20491" formatCode="General">
                  <c:v>13.7905</c:v>
                </c:pt>
                <c:pt idx="20492" formatCode="General">
                  <c:v>13.7912</c:v>
                </c:pt>
                <c:pt idx="20493" formatCode="General">
                  <c:v>13.7919</c:v>
                </c:pt>
                <c:pt idx="20494" formatCode="General">
                  <c:v>13.7926</c:v>
                </c:pt>
                <c:pt idx="20495" formatCode="General">
                  <c:v>13.793200000000001</c:v>
                </c:pt>
                <c:pt idx="20496" formatCode="General">
                  <c:v>13.793900000000001</c:v>
                </c:pt>
                <c:pt idx="20497" formatCode="General">
                  <c:v>13.794600000000001</c:v>
                </c:pt>
                <c:pt idx="20498" formatCode="General">
                  <c:v>13.795299999999999</c:v>
                </c:pt>
                <c:pt idx="20499" formatCode="General">
                  <c:v>13.7959</c:v>
                </c:pt>
                <c:pt idx="20500" formatCode="General">
                  <c:v>13.7966</c:v>
                </c:pt>
                <c:pt idx="20501" formatCode="General">
                  <c:v>13.7973</c:v>
                </c:pt>
                <c:pt idx="20502" formatCode="General">
                  <c:v>13.798</c:v>
                </c:pt>
                <c:pt idx="20503" formatCode="General">
                  <c:v>13.7986</c:v>
                </c:pt>
                <c:pt idx="20504" formatCode="General">
                  <c:v>13.799300000000001</c:v>
                </c:pt>
                <c:pt idx="20505" formatCode="General">
                  <c:v>13.8</c:v>
                </c:pt>
                <c:pt idx="20506" formatCode="General">
                  <c:v>13.800599999999999</c:v>
                </c:pt>
                <c:pt idx="20507" formatCode="General">
                  <c:v>13.801299999999999</c:v>
                </c:pt>
                <c:pt idx="20508" formatCode="General">
                  <c:v>13.802</c:v>
                </c:pt>
                <c:pt idx="20509" formatCode="General">
                  <c:v>13.8027</c:v>
                </c:pt>
                <c:pt idx="20510" formatCode="General">
                  <c:v>13.8033</c:v>
                </c:pt>
                <c:pt idx="20511" formatCode="General">
                  <c:v>13.804</c:v>
                </c:pt>
                <c:pt idx="20512" formatCode="General">
                  <c:v>13.8047</c:v>
                </c:pt>
                <c:pt idx="20513" formatCode="General">
                  <c:v>13.805400000000001</c:v>
                </c:pt>
                <c:pt idx="20514" formatCode="General">
                  <c:v>13.805999999999999</c:v>
                </c:pt>
                <c:pt idx="20515" formatCode="General">
                  <c:v>13.806699999999999</c:v>
                </c:pt>
                <c:pt idx="20516" formatCode="General">
                  <c:v>13.807399999999999</c:v>
                </c:pt>
                <c:pt idx="20517" formatCode="General">
                  <c:v>13.808</c:v>
                </c:pt>
                <c:pt idx="20518" formatCode="General">
                  <c:v>13.8087</c:v>
                </c:pt>
                <c:pt idx="20519" formatCode="General">
                  <c:v>13.8094</c:v>
                </c:pt>
                <c:pt idx="20520" formatCode="General">
                  <c:v>13.8101</c:v>
                </c:pt>
                <c:pt idx="20521" formatCode="General">
                  <c:v>13.810700000000001</c:v>
                </c:pt>
                <c:pt idx="20522" formatCode="General">
                  <c:v>13.811400000000001</c:v>
                </c:pt>
                <c:pt idx="20523" formatCode="General">
                  <c:v>13.812099999999999</c:v>
                </c:pt>
                <c:pt idx="20524" formatCode="General">
                  <c:v>13.812799999999999</c:v>
                </c:pt>
                <c:pt idx="20525" formatCode="General">
                  <c:v>13.8134</c:v>
                </c:pt>
                <c:pt idx="20526" formatCode="General">
                  <c:v>13.8141</c:v>
                </c:pt>
                <c:pt idx="20527" formatCode="General">
                  <c:v>13.8148</c:v>
                </c:pt>
                <c:pt idx="20528" formatCode="General">
                  <c:v>13.8154</c:v>
                </c:pt>
                <c:pt idx="20529" formatCode="General">
                  <c:v>13.8161</c:v>
                </c:pt>
                <c:pt idx="20530" formatCode="General">
                  <c:v>13.816800000000001</c:v>
                </c:pt>
                <c:pt idx="20531" formatCode="General">
                  <c:v>13.817500000000001</c:v>
                </c:pt>
                <c:pt idx="20532" formatCode="General">
                  <c:v>13.818099999999999</c:v>
                </c:pt>
                <c:pt idx="20533" formatCode="General">
                  <c:v>13.8188</c:v>
                </c:pt>
                <c:pt idx="20534" formatCode="General">
                  <c:v>13.8195</c:v>
                </c:pt>
                <c:pt idx="20535" formatCode="General">
                  <c:v>13.8202</c:v>
                </c:pt>
                <c:pt idx="20536" formatCode="General">
                  <c:v>13.8208</c:v>
                </c:pt>
                <c:pt idx="20537" formatCode="General">
                  <c:v>13.8215</c:v>
                </c:pt>
                <c:pt idx="20538" formatCode="General">
                  <c:v>13.8222</c:v>
                </c:pt>
                <c:pt idx="20539" formatCode="General">
                  <c:v>13.822900000000001</c:v>
                </c:pt>
                <c:pt idx="20540" formatCode="General">
                  <c:v>13.823499999999999</c:v>
                </c:pt>
                <c:pt idx="20541" formatCode="General">
                  <c:v>13.824199999999999</c:v>
                </c:pt>
                <c:pt idx="20542" formatCode="General">
                  <c:v>13.8249</c:v>
                </c:pt>
                <c:pt idx="20543" formatCode="General">
                  <c:v>13.8255</c:v>
                </c:pt>
                <c:pt idx="20544" formatCode="General">
                  <c:v>13.8262</c:v>
                </c:pt>
                <c:pt idx="20545" formatCode="General">
                  <c:v>13.8269</c:v>
                </c:pt>
                <c:pt idx="20546" formatCode="General">
                  <c:v>13.8276</c:v>
                </c:pt>
                <c:pt idx="20547" formatCode="General">
                  <c:v>13.828200000000001</c:v>
                </c:pt>
                <c:pt idx="20548" formatCode="General">
                  <c:v>13.828900000000001</c:v>
                </c:pt>
                <c:pt idx="20549" formatCode="General">
                  <c:v>13.829599999999999</c:v>
                </c:pt>
                <c:pt idx="20550" formatCode="General">
                  <c:v>13.830299999999999</c:v>
                </c:pt>
                <c:pt idx="20551" formatCode="General">
                  <c:v>13.8309</c:v>
                </c:pt>
                <c:pt idx="20552" formatCode="General">
                  <c:v>13.8316</c:v>
                </c:pt>
                <c:pt idx="20553" formatCode="General">
                  <c:v>13.8323</c:v>
                </c:pt>
                <c:pt idx="20554" formatCode="General">
                  <c:v>13.8329</c:v>
                </c:pt>
                <c:pt idx="20555" formatCode="General">
                  <c:v>13.833600000000001</c:v>
                </c:pt>
                <c:pt idx="20556" formatCode="General">
                  <c:v>13.834300000000001</c:v>
                </c:pt>
                <c:pt idx="20557" formatCode="General">
                  <c:v>13.835000000000001</c:v>
                </c:pt>
                <c:pt idx="20558" formatCode="General">
                  <c:v>13.835599999999999</c:v>
                </c:pt>
                <c:pt idx="20559" formatCode="General">
                  <c:v>13.8363</c:v>
                </c:pt>
                <c:pt idx="20560" formatCode="General">
                  <c:v>13.837</c:v>
                </c:pt>
                <c:pt idx="20561" formatCode="General">
                  <c:v>13.8377</c:v>
                </c:pt>
                <c:pt idx="20562" formatCode="General">
                  <c:v>13.8383</c:v>
                </c:pt>
                <c:pt idx="20563" formatCode="General">
                  <c:v>13.839</c:v>
                </c:pt>
                <c:pt idx="20564" formatCode="General">
                  <c:v>13.839700000000001</c:v>
                </c:pt>
                <c:pt idx="20565" formatCode="General">
                  <c:v>13.840400000000001</c:v>
                </c:pt>
                <c:pt idx="20566" formatCode="General">
                  <c:v>13.840999999999999</c:v>
                </c:pt>
                <c:pt idx="20567" formatCode="General">
                  <c:v>13.841699999999999</c:v>
                </c:pt>
                <c:pt idx="20568" formatCode="General">
                  <c:v>13.8424</c:v>
                </c:pt>
                <c:pt idx="20569" formatCode="General">
                  <c:v>13.843</c:v>
                </c:pt>
                <c:pt idx="20570" formatCode="General">
                  <c:v>13.8437</c:v>
                </c:pt>
                <c:pt idx="20571" formatCode="General">
                  <c:v>13.8444</c:v>
                </c:pt>
                <c:pt idx="20572" formatCode="General">
                  <c:v>13.8451</c:v>
                </c:pt>
                <c:pt idx="20573" formatCode="General">
                  <c:v>13.845700000000001</c:v>
                </c:pt>
                <c:pt idx="20574" formatCode="General">
                  <c:v>13.846399999999999</c:v>
                </c:pt>
                <c:pt idx="20575" formatCode="General">
                  <c:v>13.847099999999999</c:v>
                </c:pt>
                <c:pt idx="20576" formatCode="General">
                  <c:v>13.847799999999999</c:v>
                </c:pt>
                <c:pt idx="20577" formatCode="General">
                  <c:v>13.8484</c:v>
                </c:pt>
                <c:pt idx="20578" formatCode="General">
                  <c:v>13.8491</c:v>
                </c:pt>
                <c:pt idx="20579" formatCode="General">
                  <c:v>13.8498</c:v>
                </c:pt>
                <c:pt idx="20580" formatCode="General">
                  <c:v>13.8504</c:v>
                </c:pt>
                <c:pt idx="20581" formatCode="General">
                  <c:v>13.851100000000001</c:v>
                </c:pt>
                <c:pt idx="20582" formatCode="General">
                  <c:v>13.851800000000001</c:v>
                </c:pt>
                <c:pt idx="20583" formatCode="General">
                  <c:v>13.852499999999999</c:v>
                </c:pt>
                <c:pt idx="20584" formatCode="General">
                  <c:v>13.8531</c:v>
                </c:pt>
                <c:pt idx="20585" formatCode="General">
                  <c:v>13.8538</c:v>
                </c:pt>
                <c:pt idx="20586" formatCode="General">
                  <c:v>13.8545</c:v>
                </c:pt>
                <c:pt idx="20587" formatCode="General">
                  <c:v>13.8552</c:v>
                </c:pt>
                <c:pt idx="20588" formatCode="General">
                  <c:v>13.8558</c:v>
                </c:pt>
                <c:pt idx="20589" formatCode="General">
                  <c:v>13.8565</c:v>
                </c:pt>
                <c:pt idx="20590" formatCode="General">
                  <c:v>13.857200000000001</c:v>
                </c:pt>
                <c:pt idx="20591" formatCode="General">
                  <c:v>13.857799999999999</c:v>
                </c:pt>
                <c:pt idx="20592" formatCode="General">
                  <c:v>13.858499999999999</c:v>
                </c:pt>
                <c:pt idx="20593" formatCode="General">
                  <c:v>13.8592</c:v>
                </c:pt>
                <c:pt idx="20594" formatCode="General">
                  <c:v>13.8599</c:v>
                </c:pt>
                <c:pt idx="20595" formatCode="General">
                  <c:v>13.8605</c:v>
                </c:pt>
                <c:pt idx="20596" formatCode="General">
                  <c:v>13.8612</c:v>
                </c:pt>
                <c:pt idx="20597" formatCode="General">
                  <c:v>13.8619</c:v>
                </c:pt>
                <c:pt idx="20598" formatCode="General">
                  <c:v>13.8626</c:v>
                </c:pt>
                <c:pt idx="20599" formatCode="General">
                  <c:v>13.863200000000001</c:v>
                </c:pt>
                <c:pt idx="20600" formatCode="General">
                  <c:v>13.863899999999999</c:v>
                </c:pt>
                <c:pt idx="20601" formatCode="General">
                  <c:v>13.864599999999999</c:v>
                </c:pt>
                <c:pt idx="20602" formatCode="General">
                  <c:v>13.8653</c:v>
                </c:pt>
                <c:pt idx="20603" formatCode="General">
                  <c:v>13.8659</c:v>
                </c:pt>
                <c:pt idx="20604" formatCode="General">
                  <c:v>13.8666</c:v>
                </c:pt>
                <c:pt idx="20605" formatCode="General">
                  <c:v>13.8673</c:v>
                </c:pt>
                <c:pt idx="20606" formatCode="General">
                  <c:v>13.867900000000001</c:v>
                </c:pt>
                <c:pt idx="20607" formatCode="General">
                  <c:v>13.868600000000001</c:v>
                </c:pt>
                <c:pt idx="20608" formatCode="General">
                  <c:v>13.869300000000001</c:v>
                </c:pt>
                <c:pt idx="20609" formatCode="General">
                  <c:v>13.87</c:v>
                </c:pt>
                <c:pt idx="20610" formatCode="General">
                  <c:v>13.8706</c:v>
                </c:pt>
                <c:pt idx="20611" formatCode="General">
                  <c:v>13.8713</c:v>
                </c:pt>
                <c:pt idx="20612" formatCode="General">
                  <c:v>13.872</c:v>
                </c:pt>
                <c:pt idx="20613" formatCode="General">
                  <c:v>13.8727</c:v>
                </c:pt>
                <c:pt idx="20614" formatCode="General">
                  <c:v>13.8733</c:v>
                </c:pt>
                <c:pt idx="20615" formatCode="General">
                  <c:v>13.874000000000001</c:v>
                </c:pt>
                <c:pt idx="20616" formatCode="General">
                  <c:v>13.874700000000001</c:v>
                </c:pt>
                <c:pt idx="20617" formatCode="General">
                  <c:v>13.875299999999999</c:v>
                </c:pt>
                <c:pt idx="20618" formatCode="General">
                  <c:v>13.875999999999999</c:v>
                </c:pt>
                <c:pt idx="20619" formatCode="General">
                  <c:v>13.8767</c:v>
                </c:pt>
                <c:pt idx="20620" formatCode="General">
                  <c:v>13.8774</c:v>
                </c:pt>
                <c:pt idx="20621" formatCode="General">
                  <c:v>13.878</c:v>
                </c:pt>
                <c:pt idx="20622" formatCode="General">
                  <c:v>13.8787</c:v>
                </c:pt>
                <c:pt idx="20623" formatCode="General">
                  <c:v>13.8794</c:v>
                </c:pt>
                <c:pt idx="20624" formatCode="General">
                  <c:v>13.880100000000001</c:v>
                </c:pt>
                <c:pt idx="20625" formatCode="General">
                  <c:v>13.880699999999999</c:v>
                </c:pt>
                <c:pt idx="20626" formatCode="General">
                  <c:v>13.881399999999999</c:v>
                </c:pt>
                <c:pt idx="20627" formatCode="General">
                  <c:v>13.882099999999999</c:v>
                </c:pt>
                <c:pt idx="20628" formatCode="General">
                  <c:v>13.8828</c:v>
                </c:pt>
                <c:pt idx="20629" formatCode="General">
                  <c:v>13.8834</c:v>
                </c:pt>
                <c:pt idx="20630" formatCode="General">
                  <c:v>13.8841</c:v>
                </c:pt>
                <c:pt idx="20631" formatCode="General">
                  <c:v>13.8848</c:v>
                </c:pt>
                <c:pt idx="20632" formatCode="General">
                  <c:v>13.885400000000001</c:v>
                </c:pt>
                <c:pt idx="20633" formatCode="General">
                  <c:v>13.886100000000001</c:v>
                </c:pt>
                <c:pt idx="20634" formatCode="General">
                  <c:v>13.886799999999999</c:v>
                </c:pt>
                <c:pt idx="20635" formatCode="General">
                  <c:v>13.887499999999999</c:v>
                </c:pt>
                <c:pt idx="20636" formatCode="General">
                  <c:v>13.8881</c:v>
                </c:pt>
                <c:pt idx="20637" formatCode="General">
                  <c:v>13.8888</c:v>
                </c:pt>
                <c:pt idx="20638" formatCode="General">
                  <c:v>13.8895</c:v>
                </c:pt>
                <c:pt idx="20639" formatCode="General">
                  <c:v>13.8902</c:v>
                </c:pt>
                <c:pt idx="20640" formatCode="General">
                  <c:v>13.8908</c:v>
                </c:pt>
                <c:pt idx="20641" formatCode="General">
                  <c:v>13.891500000000001</c:v>
                </c:pt>
                <c:pt idx="20642" formatCode="General">
                  <c:v>13.892200000000001</c:v>
                </c:pt>
                <c:pt idx="20643" formatCode="General">
                  <c:v>13.892799999999999</c:v>
                </c:pt>
                <c:pt idx="20644" formatCode="General">
                  <c:v>13.8935</c:v>
                </c:pt>
                <c:pt idx="20645" formatCode="General">
                  <c:v>13.8942</c:v>
                </c:pt>
                <c:pt idx="20646" formatCode="General">
                  <c:v>13.8949</c:v>
                </c:pt>
                <c:pt idx="20647" formatCode="General">
                  <c:v>13.8955</c:v>
                </c:pt>
                <c:pt idx="20648" formatCode="General">
                  <c:v>13.8962</c:v>
                </c:pt>
                <c:pt idx="20649" formatCode="General">
                  <c:v>13.8969</c:v>
                </c:pt>
                <c:pt idx="20650" formatCode="General">
                  <c:v>13.897600000000001</c:v>
                </c:pt>
                <c:pt idx="20651" formatCode="General">
                  <c:v>13.898199999999999</c:v>
                </c:pt>
                <c:pt idx="20652" formatCode="General">
                  <c:v>13.898899999999999</c:v>
                </c:pt>
                <c:pt idx="20653" formatCode="General">
                  <c:v>13.8996</c:v>
                </c:pt>
                <c:pt idx="20654" formatCode="General">
                  <c:v>13.9002</c:v>
                </c:pt>
                <c:pt idx="20655" formatCode="General">
                  <c:v>13.9009</c:v>
                </c:pt>
                <c:pt idx="20656" formatCode="General">
                  <c:v>13.9016</c:v>
                </c:pt>
                <c:pt idx="20657" formatCode="General">
                  <c:v>13.9023</c:v>
                </c:pt>
                <c:pt idx="20658" formatCode="General">
                  <c:v>13.902900000000001</c:v>
                </c:pt>
                <c:pt idx="20659" formatCode="General">
                  <c:v>13.903600000000001</c:v>
                </c:pt>
                <c:pt idx="20660" formatCode="General">
                  <c:v>13.904299999999999</c:v>
                </c:pt>
                <c:pt idx="20661" formatCode="General">
                  <c:v>13.904999999999999</c:v>
                </c:pt>
                <c:pt idx="20662" formatCode="General">
                  <c:v>13.9056</c:v>
                </c:pt>
                <c:pt idx="20663" formatCode="General">
                  <c:v>13.9063</c:v>
                </c:pt>
                <c:pt idx="20664" formatCode="General">
                  <c:v>13.907</c:v>
                </c:pt>
                <c:pt idx="20665" formatCode="General">
                  <c:v>13.9077</c:v>
                </c:pt>
                <c:pt idx="20666" formatCode="General">
                  <c:v>13.908300000000001</c:v>
                </c:pt>
                <c:pt idx="20667" formatCode="General">
                  <c:v>13.909000000000001</c:v>
                </c:pt>
                <c:pt idx="20668" formatCode="General">
                  <c:v>13.909700000000001</c:v>
                </c:pt>
                <c:pt idx="20669" formatCode="General">
                  <c:v>13.910299999999999</c:v>
                </c:pt>
                <c:pt idx="20670" formatCode="General">
                  <c:v>13.911</c:v>
                </c:pt>
                <c:pt idx="20671" formatCode="General">
                  <c:v>13.9117</c:v>
                </c:pt>
                <c:pt idx="20672" formatCode="General">
                  <c:v>13.9124</c:v>
                </c:pt>
                <c:pt idx="20673" formatCode="General">
                  <c:v>13.913</c:v>
                </c:pt>
                <c:pt idx="20674" formatCode="General">
                  <c:v>13.9137</c:v>
                </c:pt>
                <c:pt idx="20675" formatCode="General">
                  <c:v>13.914400000000001</c:v>
                </c:pt>
                <c:pt idx="20676" formatCode="General">
                  <c:v>13.915100000000001</c:v>
                </c:pt>
                <c:pt idx="20677" formatCode="General">
                  <c:v>13.915699999999999</c:v>
                </c:pt>
                <c:pt idx="20678" formatCode="General">
                  <c:v>13.916399999999999</c:v>
                </c:pt>
                <c:pt idx="20679" formatCode="General">
                  <c:v>13.9171</c:v>
                </c:pt>
                <c:pt idx="20680" formatCode="General">
                  <c:v>13.9177</c:v>
                </c:pt>
                <c:pt idx="20681" formatCode="General">
                  <c:v>13.9184</c:v>
                </c:pt>
                <c:pt idx="20682" formatCode="General">
                  <c:v>13.9191</c:v>
                </c:pt>
                <c:pt idx="20683" formatCode="General">
                  <c:v>13.9198</c:v>
                </c:pt>
                <c:pt idx="20684" formatCode="General">
                  <c:v>13.920400000000001</c:v>
                </c:pt>
                <c:pt idx="20685" formatCode="General">
                  <c:v>13.921099999999999</c:v>
                </c:pt>
                <c:pt idx="20686" formatCode="General">
                  <c:v>13.921799999999999</c:v>
                </c:pt>
                <c:pt idx="20687" formatCode="General">
                  <c:v>13.922499999999999</c:v>
                </c:pt>
                <c:pt idx="20688" formatCode="General">
                  <c:v>13.9231</c:v>
                </c:pt>
                <c:pt idx="20689" formatCode="General">
                  <c:v>13.9238</c:v>
                </c:pt>
                <c:pt idx="20690" formatCode="General">
                  <c:v>13.9245</c:v>
                </c:pt>
                <c:pt idx="20691" formatCode="General">
                  <c:v>13.9251</c:v>
                </c:pt>
                <c:pt idx="20692" formatCode="General">
                  <c:v>13.925800000000001</c:v>
                </c:pt>
                <c:pt idx="20693" formatCode="General">
                  <c:v>13.926500000000001</c:v>
                </c:pt>
                <c:pt idx="20694" formatCode="General">
                  <c:v>13.927199999999999</c:v>
                </c:pt>
                <c:pt idx="20695" formatCode="General">
                  <c:v>13.9278</c:v>
                </c:pt>
                <c:pt idx="20696" formatCode="General">
                  <c:v>13.9285</c:v>
                </c:pt>
                <c:pt idx="20697" formatCode="General">
                  <c:v>13.9292</c:v>
                </c:pt>
                <c:pt idx="20698" formatCode="General">
                  <c:v>13.9299</c:v>
                </c:pt>
                <c:pt idx="20699" formatCode="General">
                  <c:v>13.9305</c:v>
                </c:pt>
                <c:pt idx="20700" formatCode="General">
                  <c:v>13.9312</c:v>
                </c:pt>
                <c:pt idx="20701" formatCode="General">
                  <c:v>13.931900000000001</c:v>
                </c:pt>
                <c:pt idx="20702" formatCode="General">
                  <c:v>13.932600000000001</c:v>
                </c:pt>
                <c:pt idx="20703" formatCode="General">
                  <c:v>13.933199999999999</c:v>
                </c:pt>
                <c:pt idx="20704" formatCode="General">
                  <c:v>13.9339</c:v>
                </c:pt>
                <c:pt idx="20705" formatCode="General">
                  <c:v>13.9346</c:v>
                </c:pt>
                <c:pt idx="20706" formatCode="General">
                  <c:v>13.9352</c:v>
                </c:pt>
                <c:pt idx="20707" formatCode="General">
                  <c:v>13.9359</c:v>
                </c:pt>
                <c:pt idx="20708" formatCode="General">
                  <c:v>13.9366</c:v>
                </c:pt>
                <c:pt idx="20709" formatCode="General">
                  <c:v>13.9373</c:v>
                </c:pt>
                <c:pt idx="20710" formatCode="General">
                  <c:v>13.937900000000001</c:v>
                </c:pt>
                <c:pt idx="20711" formatCode="General">
                  <c:v>13.938599999999999</c:v>
                </c:pt>
                <c:pt idx="20712" formatCode="General">
                  <c:v>13.939299999999999</c:v>
                </c:pt>
                <c:pt idx="20713" formatCode="General">
                  <c:v>13.94</c:v>
                </c:pt>
                <c:pt idx="20714" formatCode="General">
                  <c:v>13.9406</c:v>
                </c:pt>
                <c:pt idx="20715" formatCode="General">
                  <c:v>13.9413</c:v>
                </c:pt>
                <c:pt idx="20716" formatCode="General">
                  <c:v>13.942</c:v>
                </c:pt>
                <c:pt idx="20717" formatCode="General">
                  <c:v>13.942600000000001</c:v>
                </c:pt>
                <c:pt idx="20718" formatCode="General">
                  <c:v>13.943300000000001</c:v>
                </c:pt>
                <c:pt idx="20719" formatCode="General">
                  <c:v>13.944000000000001</c:v>
                </c:pt>
                <c:pt idx="20720" formatCode="General">
                  <c:v>13.944699999999999</c:v>
                </c:pt>
                <c:pt idx="20721" formatCode="General">
                  <c:v>13.9453</c:v>
                </c:pt>
                <c:pt idx="20722" formatCode="General">
                  <c:v>13.946</c:v>
                </c:pt>
                <c:pt idx="20723" formatCode="General">
                  <c:v>13.9467</c:v>
                </c:pt>
                <c:pt idx="20724" formatCode="General">
                  <c:v>13.9474</c:v>
                </c:pt>
                <c:pt idx="20725" formatCode="General">
                  <c:v>13.948</c:v>
                </c:pt>
                <c:pt idx="20726" formatCode="General">
                  <c:v>13.948700000000001</c:v>
                </c:pt>
                <c:pt idx="20727" formatCode="General">
                  <c:v>13.949400000000001</c:v>
                </c:pt>
                <c:pt idx="20728" formatCode="General">
                  <c:v>13.950100000000001</c:v>
                </c:pt>
                <c:pt idx="20729" formatCode="General">
                  <c:v>13.950699999999999</c:v>
                </c:pt>
                <c:pt idx="20730" formatCode="General">
                  <c:v>13.9514</c:v>
                </c:pt>
                <c:pt idx="20731" formatCode="General">
                  <c:v>13.9521</c:v>
                </c:pt>
                <c:pt idx="20732" formatCode="General">
                  <c:v>13.9527</c:v>
                </c:pt>
                <c:pt idx="20733" formatCode="General">
                  <c:v>13.9534</c:v>
                </c:pt>
                <c:pt idx="20734" formatCode="General">
                  <c:v>13.9541</c:v>
                </c:pt>
                <c:pt idx="20735" formatCode="General">
                  <c:v>13.954800000000001</c:v>
                </c:pt>
                <c:pt idx="20736" formatCode="General">
                  <c:v>13.955399999999999</c:v>
                </c:pt>
                <c:pt idx="20737" formatCode="General">
                  <c:v>13.956099999999999</c:v>
                </c:pt>
                <c:pt idx="20738" formatCode="General">
                  <c:v>13.956799999999999</c:v>
                </c:pt>
                <c:pt idx="20739" formatCode="General">
                  <c:v>13.9575</c:v>
                </c:pt>
                <c:pt idx="20740" formatCode="General">
                  <c:v>13.9581</c:v>
                </c:pt>
                <c:pt idx="20741" formatCode="General">
                  <c:v>13.9588</c:v>
                </c:pt>
                <c:pt idx="20742" formatCode="General">
                  <c:v>13.9595</c:v>
                </c:pt>
                <c:pt idx="20743" formatCode="General">
                  <c:v>13.960100000000001</c:v>
                </c:pt>
                <c:pt idx="20744" formatCode="General">
                  <c:v>13.960800000000001</c:v>
                </c:pt>
                <c:pt idx="20745" formatCode="General">
                  <c:v>13.961499999999999</c:v>
                </c:pt>
                <c:pt idx="20746" formatCode="General">
                  <c:v>13.962199999999999</c:v>
                </c:pt>
                <c:pt idx="20747" formatCode="General">
                  <c:v>13.9628</c:v>
                </c:pt>
                <c:pt idx="20748" formatCode="General">
                  <c:v>13.9635</c:v>
                </c:pt>
                <c:pt idx="20749" formatCode="General">
                  <c:v>13.9642</c:v>
                </c:pt>
                <c:pt idx="20750" formatCode="General">
                  <c:v>13.9649</c:v>
                </c:pt>
                <c:pt idx="20751" formatCode="General">
                  <c:v>13.9655</c:v>
                </c:pt>
                <c:pt idx="20752" formatCode="General">
                  <c:v>13.966200000000001</c:v>
                </c:pt>
                <c:pt idx="20753" formatCode="General">
                  <c:v>13.966900000000001</c:v>
                </c:pt>
                <c:pt idx="20754" formatCode="General">
                  <c:v>13.967499999999999</c:v>
                </c:pt>
                <c:pt idx="20755" formatCode="General">
                  <c:v>13.9682</c:v>
                </c:pt>
                <c:pt idx="20756" formatCode="General">
                  <c:v>13.9689</c:v>
                </c:pt>
                <c:pt idx="20757" formatCode="General">
                  <c:v>13.9696</c:v>
                </c:pt>
                <c:pt idx="20758" formatCode="General">
                  <c:v>13.9702</c:v>
                </c:pt>
                <c:pt idx="20759" formatCode="General">
                  <c:v>13.9709</c:v>
                </c:pt>
                <c:pt idx="20760" formatCode="General">
                  <c:v>13.9716</c:v>
                </c:pt>
                <c:pt idx="20761" formatCode="General">
                  <c:v>13.972300000000001</c:v>
                </c:pt>
                <c:pt idx="20762" formatCode="General">
                  <c:v>13.972899999999999</c:v>
                </c:pt>
                <c:pt idx="20763" formatCode="General">
                  <c:v>13.973599999999999</c:v>
                </c:pt>
                <c:pt idx="20764" formatCode="General">
                  <c:v>13.974299999999999</c:v>
                </c:pt>
                <c:pt idx="20765" formatCode="General">
                  <c:v>13.975</c:v>
                </c:pt>
                <c:pt idx="20766" formatCode="General">
                  <c:v>13.9756</c:v>
                </c:pt>
                <c:pt idx="20767" formatCode="General">
                  <c:v>13.9763</c:v>
                </c:pt>
                <c:pt idx="20768" formatCode="General">
                  <c:v>13.977</c:v>
                </c:pt>
                <c:pt idx="20769" formatCode="General">
                  <c:v>13.977600000000001</c:v>
                </c:pt>
                <c:pt idx="20770" formatCode="General">
                  <c:v>13.978300000000001</c:v>
                </c:pt>
                <c:pt idx="20771" formatCode="General">
                  <c:v>13.978999999999999</c:v>
                </c:pt>
                <c:pt idx="20772" formatCode="General">
                  <c:v>13.979699999999999</c:v>
                </c:pt>
                <c:pt idx="20773" formatCode="General">
                  <c:v>13.9803</c:v>
                </c:pt>
                <c:pt idx="20774" formatCode="General">
                  <c:v>13.981</c:v>
                </c:pt>
                <c:pt idx="20775" formatCode="General">
                  <c:v>13.9817</c:v>
                </c:pt>
                <c:pt idx="20776" formatCode="General">
                  <c:v>13.9824</c:v>
                </c:pt>
                <c:pt idx="20777" formatCode="General">
                  <c:v>13.983000000000001</c:v>
                </c:pt>
                <c:pt idx="20778" formatCode="General">
                  <c:v>13.983700000000001</c:v>
                </c:pt>
                <c:pt idx="20779" formatCode="General">
                  <c:v>13.984400000000001</c:v>
                </c:pt>
                <c:pt idx="20780" formatCode="General">
                  <c:v>13.984999999999999</c:v>
                </c:pt>
                <c:pt idx="20781" formatCode="General">
                  <c:v>13.9857</c:v>
                </c:pt>
                <c:pt idx="20782" formatCode="General">
                  <c:v>13.9864</c:v>
                </c:pt>
                <c:pt idx="20783" formatCode="General">
                  <c:v>13.9871</c:v>
                </c:pt>
                <c:pt idx="20784" formatCode="General">
                  <c:v>13.9877</c:v>
                </c:pt>
                <c:pt idx="20785" formatCode="General">
                  <c:v>13.9884</c:v>
                </c:pt>
                <c:pt idx="20786" formatCode="General">
                  <c:v>13.989100000000001</c:v>
                </c:pt>
                <c:pt idx="20787" formatCode="General">
                  <c:v>13.989800000000001</c:v>
                </c:pt>
                <c:pt idx="20788" formatCode="General">
                  <c:v>13.990399999999999</c:v>
                </c:pt>
                <c:pt idx="20789" formatCode="General">
                  <c:v>13.991099999999999</c:v>
                </c:pt>
                <c:pt idx="20790" formatCode="General">
                  <c:v>13.9918</c:v>
                </c:pt>
                <c:pt idx="20791" formatCode="General">
                  <c:v>13.9924</c:v>
                </c:pt>
                <c:pt idx="20792" formatCode="General">
                  <c:v>13.9931</c:v>
                </c:pt>
                <c:pt idx="20793" formatCode="General">
                  <c:v>13.9938</c:v>
                </c:pt>
                <c:pt idx="20794" formatCode="General">
                  <c:v>13.9945</c:v>
                </c:pt>
                <c:pt idx="20795" formatCode="General">
                  <c:v>13.995100000000001</c:v>
                </c:pt>
                <c:pt idx="20796" formatCode="General">
                  <c:v>13.995799999999999</c:v>
                </c:pt>
                <c:pt idx="20797" formatCode="General">
                  <c:v>13.996499999999999</c:v>
                </c:pt>
                <c:pt idx="20798" formatCode="General">
                  <c:v>13.997199999999999</c:v>
                </c:pt>
                <c:pt idx="20799" formatCode="General">
                  <c:v>13.9978</c:v>
                </c:pt>
                <c:pt idx="20800" formatCode="General">
                  <c:v>13.9985</c:v>
                </c:pt>
                <c:pt idx="20801" formatCode="General">
                  <c:v>13.9992</c:v>
                </c:pt>
                <c:pt idx="20802" formatCode="General">
                  <c:v>13.9999</c:v>
                </c:pt>
                <c:pt idx="20803" formatCode="General">
                  <c:v>14.000500000000001</c:v>
                </c:pt>
                <c:pt idx="20804" formatCode="General">
                  <c:v>14.001200000000001</c:v>
                </c:pt>
                <c:pt idx="20805" formatCode="General">
                  <c:v>14.001899999999999</c:v>
                </c:pt>
                <c:pt idx="20806" formatCode="General">
                  <c:v>14.0025</c:v>
                </c:pt>
                <c:pt idx="20807" formatCode="General">
                  <c:v>14.0032</c:v>
                </c:pt>
                <c:pt idx="20808" formatCode="General">
                  <c:v>14.0039</c:v>
                </c:pt>
                <c:pt idx="20809" formatCode="General">
                  <c:v>14.0046</c:v>
                </c:pt>
                <c:pt idx="20810" formatCode="General">
                  <c:v>14.0052</c:v>
                </c:pt>
                <c:pt idx="20811" formatCode="General">
                  <c:v>14.0059</c:v>
                </c:pt>
                <c:pt idx="20812" formatCode="General">
                  <c:v>14.006600000000001</c:v>
                </c:pt>
                <c:pt idx="20813" formatCode="General">
                  <c:v>14.007300000000001</c:v>
                </c:pt>
                <c:pt idx="20814" formatCode="General">
                  <c:v>14.007899999999999</c:v>
                </c:pt>
                <c:pt idx="20815" formatCode="General">
                  <c:v>14.008599999999999</c:v>
                </c:pt>
                <c:pt idx="20816" formatCode="General">
                  <c:v>14.0093</c:v>
                </c:pt>
                <c:pt idx="20817" formatCode="General">
                  <c:v>14.0099</c:v>
                </c:pt>
                <c:pt idx="20818" formatCode="General">
                  <c:v>14.0106</c:v>
                </c:pt>
                <c:pt idx="20819" formatCode="General">
                  <c:v>14.0113</c:v>
                </c:pt>
                <c:pt idx="20820" formatCode="General">
                  <c:v>14.012</c:v>
                </c:pt>
                <c:pt idx="20821" formatCode="General">
                  <c:v>14.012600000000001</c:v>
                </c:pt>
                <c:pt idx="20822" formatCode="General">
                  <c:v>14.013299999999999</c:v>
                </c:pt>
                <c:pt idx="20823" formatCode="General">
                  <c:v>14.013999999999999</c:v>
                </c:pt>
                <c:pt idx="20824" formatCode="General">
                  <c:v>14.014699999999999</c:v>
                </c:pt>
                <c:pt idx="20825" formatCode="General">
                  <c:v>14.0153</c:v>
                </c:pt>
                <c:pt idx="20826" formatCode="General">
                  <c:v>14.016</c:v>
                </c:pt>
                <c:pt idx="20827" formatCode="General">
                  <c:v>14.0167</c:v>
                </c:pt>
                <c:pt idx="20828" formatCode="General">
                  <c:v>14.0174</c:v>
                </c:pt>
                <c:pt idx="20829" formatCode="General">
                  <c:v>14.018000000000001</c:v>
                </c:pt>
                <c:pt idx="20830" formatCode="General">
                  <c:v>14.018700000000001</c:v>
                </c:pt>
                <c:pt idx="20831" formatCode="General">
                  <c:v>14.019399999999999</c:v>
                </c:pt>
                <c:pt idx="20832" formatCode="General">
                  <c:v>14.02</c:v>
                </c:pt>
                <c:pt idx="20833" formatCode="General">
                  <c:v>14.0207</c:v>
                </c:pt>
                <c:pt idx="20834" formatCode="General">
                  <c:v>14.0214</c:v>
                </c:pt>
                <c:pt idx="20835" formatCode="General">
                  <c:v>14.0221</c:v>
                </c:pt>
                <c:pt idx="20836" formatCode="General">
                  <c:v>14.0227</c:v>
                </c:pt>
                <c:pt idx="20837" formatCode="General">
                  <c:v>14.023400000000001</c:v>
                </c:pt>
                <c:pt idx="20838" formatCode="General">
                  <c:v>14.024100000000001</c:v>
                </c:pt>
                <c:pt idx="20839" formatCode="General">
                  <c:v>14.024800000000001</c:v>
                </c:pt>
                <c:pt idx="20840" formatCode="General">
                  <c:v>14.025399999999999</c:v>
                </c:pt>
                <c:pt idx="20841" formatCode="General">
                  <c:v>14.0261</c:v>
                </c:pt>
                <c:pt idx="20842" formatCode="General">
                  <c:v>14.0268</c:v>
                </c:pt>
                <c:pt idx="20843" formatCode="General">
                  <c:v>14.0274</c:v>
                </c:pt>
                <c:pt idx="20844" formatCode="General">
                  <c:v>14.0281</c:v>
                </c:pt>
                <c:pt idx="20845" formatCode="General">
                  <c:v>14.0288</c:v>
                </c:pt>
                <c:pt idx="20846" formatCode="General">
                  <c:v>14.029500000000001</c:v>
                </c:pt>
                <c:pt idx="20847" formatCode="General">
                  <c:v>14.030099999999999</c:v>
                </c:pt>
                <c:pt idx="20848" formatCode="General">
                  <c:v>14.030799999999999</c:v>
                </c:pt>
                <c:pt idx="20849" formatCode="General">
                  <c:v>14.031499999999999</c:v>
                </c:pt>
                <c:pt idx="20850" formatCode="General">
                  <c:v>14.0322</c:v>
                </c:pt>
                <c:pt idx="20851" formatCode="General">
                  <c:v>14.0328</c:v>
                </c:pt>
                <c:pt idx="20852" formatCode="General">
                  <c:v>14.0335</c:v>
                </c:pt>
                <c:pt idx="20853" formatCode="General">
                  <c:v>14.0342</c:v>
                </c:pt>
                <c:pt idx="20854" formatCode="General">
                  <c:v>14.034800000000001</c:v>
                </c:pt>
                <c:pt idx="20855" formatCode="General">
                  <c:v>14.035500000000001</c:v>
                </c:pt>
                <c:pt idx="20856" formatCode="General">
                  <c:v>14.036199999999999</c:v>
                </c:pt>
                <c:pt idx="20857" formatCode="General">
                  <c:v>14.036899999999999</c:v>
                </c:pt>
                <c:pt idx="20858" formatCode="General">
                  <c:v>14.0375</c:v>
                </c:pt>
                <c:pt idx="20859" formatCode="General">
                  <c:v>14.0382</c:v>
                </c:pt>
                <c:pt idx="20860" formatCode="General">
                  <c:v>14.0389</c:v>
                </c:pt>
                <c:pt idx="20861" formatCode="General">
                  <c:v>14.0396</c:v>
                </c:pt>
                <c:pt idx="20862" formatCode="General">
                  <c:v>14.0402</c:v>
                </c:pt>
                <c:pt idx="20863" formatCode="General">
                  <c:v>14.040900000000001</c:v>
                </c:pt>
                <c:pt idx="20864" formatCode="General">
                  <c:v>14.041600000000001</c:v>
                </c:pt>
                <c:pt idx="20865" formatCode="General">
                  <c:v>14.042299999999999</c:v>
                </c:pt>
                <c:pt idx="20866" formatCode="General">
                  <c:v>14.042899999999999</c:v>
                </c:pt>
                <c:pt idx="20867" formatCode="General">
                  <c:v>14.0436</c:v>
                </c:pt>
                <c:pt idx="20868" formatCode="General">
                  <c:v>14.0443</c:v>
                </c:pt>
                <c:pt idx="20869" formatCode="General">
                  <c:v>14.0449</c:v>
                </c:pt>
                <c:pt idx="20870" formatCode="General">
                  <c:v>14.0456</c:v>
                </c:pt>
                <c:pt idx="20871" formatCode="General">
                  <c:v>14.0463</c:v>
                </c:pt>
                <c:pt idx="20872" formatCode="General">
                  <c:v>14.047000000000001</c:v>
                </c:pt>
                <c:pt idx="20873" formatCode="General">
                  <c:v>14.047599999999999</c:v>
                </c:pt>
                <c:pt idx="20874" formatCode="General">
                  <c:v>14.048299999999999</c:v>
                </c:pt>
                <c:pt idx="20875" formatCode="General">
                  <c:v>14.048999999999999</c:v>
                </c:pt>
                <c:pt idx="20876" formatCode="General">
                  <c:v>14.0497</c:v>
                </c:pt>
                <c:pt idx="20877" formatCode="General">
                  <c:v>14.0503</c:v>
                </c:pt>
                <c:pt idx="20878" formatCode="General">
                  <c:v>14.051</c:v>
                </c:pt>
                <c:pt idx="20879" formatCode="General">
                  <c:v>14.0517</c:v>
                </c:pt>
                <c:pt idx="20880" formatCode="General">
                  <c:v>14.052300000000001</c:v>
                </c:pt>
                <c:pt idx="20881" formatCode="General">
                  <c:v>14.053000000000001</c:v>
                </c:pt>
                <c:pt idx="20882" formatCode="General">
                  <c:v>14.053699999999999</c:v>
                </c:pt>
                <c:pt idx="20883" formatCode="General">
                  <c:v>14.054399999999999</c:v>
                </c:pt>
                <c:pt idx="20884" formatCode="General">
                  <c:v>14.055</c:v>
                </c:pt>
                <c:pt idx="20885" formatCode="General">
                  <c:v>14.0557</c:v>
                </c:pt>
                <c:pt idx="20886" formatCode="General">
                  <c:v>14.0564</c:v>
                </c:pt>
                <c:pt idx="20887" formatCode="General">
                  <c:v>14.0571</c:v>
                </c:pt>
                <c:pt idx="20888" formatCode="General">
                  <c:v>14.057700000000001</c:v>
                </c:pt>
                <c:pt idx="20889" formatCode="General">
                  <c:v>14.058400000000001</c:v>
                </c:pt>
                <c:pt idx="20890" formatCode="General">
                  <c:v>14.059100000000001</c:v>
                </c:pt>
                <c:pt idx="20891" formatCode="General">
                  <c:v>14.059799999999999</c:v>
                </c:pt>
                <c:pt idx="20892" formatCode="General">
                  <c:v>14.0604</c:v>
                </c:pt>
                <c:pt idx="20893" formatCode="General">
                  <c:v>14.0611</c:v>
                </c:pt>
                <c:pt idx="20894" formatCode="General">
                  <c:v>14.0618</c:v>
                </c:pt>
                <c:pt idx="20895" formatCode="General">
                  <c:v>14.0624</c:v>
                </c:pt>
                <c:pt idx="20896" formatCode="General">
                  <c:v>14.0631</c:v>
                </c:pt>
                <c:pt idx="20897" formatCode="General">
                  <c:v>14.063800000000001</c:v>
                </c:pt>
                <c:pt idx="20898" formatCode="General">
                  <c:v>14.064500000000001</c:v>
                </c:pt>
                <c:pt idx="20899" formatCode="General">
                  <c:v>14.065099999999999</c:v>
                </c:pt>
                <c:pt idx="20900" formatCode="General">
                  <c:v>14.065799999999999</c:v>
                </c:pt>
                <c:pt idx="20901" formatCode="General">
                  <c:v>14.0665</c:v>
                </c:pt>
                <c:pt idx="20902" formatCode="General">
                  <c:v>14.0672</c:v>
                </c:pt>
                <c:pt idx="20903" formatCode="General">
                  <c:v>14.0678</c:v>
                </c:pt>
                <c:pt idx="20904" formatCode="General">
                  <c:v>14.0685</c:v>
                </c:pt>
                <c:pt idx="20905" formatCode="General">
                  <c:v>14.0692</c:v>
                </c:pt>
                <c:pt idx="20906" formatCode="General">
                  <c:v>14.069800000000001</c:v>
                </c:pt>
                <c:pt idx="20907" formatCode="General">
                  <c:v>14.070499999999999</c:v>
                </c:pt>
                <c:pt idx="20908" formatCode="General">
                  <c:v>14.071199999999999</c:v>
                </c:pt>
                <c:pt idx="20909" formatCode="General">
                  <c:v>14.071899999999999</c:v>
                </c:pt>
                <c:pt idx="20910" formatCode="General">
                  <c:v>14.0725</c:v>
                </c:pt>
                <c:pt idx="20911" formatCode="General">
                  <c:v>14.0732</c:v>
                </c:pt>
                <c:pt idx="20912" formatCode="General">
                  <c:v>14.0739</c:v>
                </c:pt>
                <c:pt idx="20913" formatCode="General">
                  <c:v>14.0746</c:v>
                </c:pt>
                <c:pt idx="20914" formatCode="General">
                  <c:v>14.075200000000001</c:v>
                </c:pt>
                <c:pt idx="20915" formatCode="General">
                  <c:v>14.075900000000001</c:v>
                </c:pt>
                <c:pt idx="20916" formatCode="General">
                  <c:v>14.076599999999999</c:v>
                </c:pt>
                <c:pt idx="20917" formatCode="General">
                  <c:v>14.077199999999999</c:v>
                </c:pt>
                <c:pt idx="20918" formatCode="General">
                  <c:v>14.0779</c:v>
                </c:pt>
                <c:pt idx="20919" formatCode="General">
                  <c:v>14.0786</c:v>
                </c:pt>
                <c:pt idx="20920" formatCode="General">
                  <c:v>14.0793</c:v>
                </c:pt>
                <c:pt idx="20921" formatCode="General">
                  <c:v>14.0799</c:v>
                </c:pt>
                <c:pt idx="20922" formatCode="General">
                  <c:v>14.0806</c:v>
                </c:pt>
                <c:pt idx="20923" formatCode="General">
                  <c:v>14.081300000000001</c:v>
                </c:pt>
                <c:pt idx="20924" formatCode="General">
                  <c:v>14.082000000000001</c:v>
                </c:pt>
                <c:pt idx="20925" formatCode="General">
                  <c:v>14.082599999999999</c:v>
                </c:pt>
                <c:pt idx="20926" formatCode="General">
                  <c:v>14.083299999999999</c:v>
                </c:pt>
                <c:pt idx="20927" formatCode="General">
                  <c:v>14.084</c:v>
                </c:pt>
                <c:pt idx="20928" formatCode="General">
                  <c:v>14.0847</c:v>
                </c:pt>
                <c:pt idx="20929" formatCode="General">
                  <c:v>14.0853</c:v>
                </c:pt>
                <c:pt idx="20930" formatCode="General">
                  <c:v>14.086</c:v>
                </c:pt>
                <c:pt idx="20931" formatCode="General">
                  <c:v>14.0867</c:v>
                </c:pt>
                <c:pt idx="20932" formatCode="General">
                  <c:v>14.087300000000001</c:v>
                </c:pt>
                <c:pt idx="20933" formatCode="General">
                  <c:v>14.087999999999999</c:v>
                </c:pt>
                <c:pt idx="20934" formatCode="General">
                  <c:v>14.088699999999999</c:v>
                </c:pt>
                <c:pt idx="20935" formatCode="General">
                  <c:v>14.089399999999999</c:v>
                </c:pt>
                <c:pt idx="20936" formatCode="General">
                  <c:v>14.09</c:v>
                </c:pt>
                <c:pt idx="20937" formatCode="General">
                  <c:v>14.0907</c:v>
                </c:pt>
                <c:pt idx="20938" formatCode="General">
                  <c:v>14.0914</c:v>
                </c:pt>
                <c:pt idx="20939" formatCode="General">
                  <c:v>14.0921</c:v>
                </c:pt>
                <c:pt idx="20940" formatCode="General">
                  <c:v>14.092700000000001</c:v>
                </c:pt>
                <c:pt idx="20941" formatCode="General">
                  <c:v>14.093400000000001</c:v>
                </c:pt>
                <c:pt idx="20942" formatCode="General">
                  <c:v>14.094099999999999</c:v>
                </c:pt>
                <c:pt idx="20943" formatCode="General">
                  <c:v>14.0947</c:v>
                </c:pt>
                <c:pt idx="20944" formatCode="General">
                  <c:v>14.0954</c:v>
                </c:pt>
                <c:pt idx="20945" formatCode="General">
                  <c:v>14.0961</c:v>
                </c:pt>
                <c:pt idx="20946" formatCode="General">
                  <c:v>14.0968</c:v>
                </c:pt>
                <c:pt idx="20947" formatCode="General">
                  <c:v>14.0974</c:v>
                </c:pt>
                <c:pt idx="20948" formatCode="General">
                  <c:v>14.098100000000001</c:v>
                </c:pt>
                <c:pt idx="20949" formatCode="General">
                  <c:v>14.098800000000001</c:v>
                </c:pt>
                <c:pt idx="20950" formatCode="General">
                  <c:v>14.099500000000001</c:v>
                </c:pt>
                <c:pt idx="20951" formatCode="General">
                  <c:v>14.100099999999999</c:v>
                </c:pt>
                <c:pt idx="20952" formatCode="General">
                  <c:v>14.1008</c:v>
                </c:pt>
                <c:pt idx="20953" formatCode="General">
                  <c:v>14.1015</c:v>
                </c:pt>
                <c:pt idx="20954" formatCode="General">
                  <c:v>14.1021</c:v>
                </c:pt>
                <c:pt idx="20955" formatCode="General">
                  <c:v>14.1028</c:v>
                </c:pt>
                <c:pt idx="20956" formatCode="General">
                  <c:v>14.1035</c:v>
                </c:pt>
                <c:pt idx="20957" formatCode="General">
                  <c:v>14.104200000000001</c:v>
                </c:pt>
                <c:pt idx="20958" formatCode="General">
                  <c:v>14.104799999999999</c:v>
                </c:pt>
                <c:pt idx="20959" formatCode="General">
                  <c:v>14.105499999999999</c:v>
                </c:pt>
                <c:pt idx="20960" formatCode="General">
                  <c:v>14.106199999999999</c:v>
                </c:pt>
                <c:pt idx="20961" formatCode="General">
                  <c:v>14.1069</c:v>
                </c:pt>
                <c:pt idx="20962" formatCode="General">
                  <c:v>14.1075</c:v>
                </c:pt>
                <c:pt idx="20963" formatCode="General">
                  <c:v>14.1082</c:v>
                </c:pt>
                <c:pt idx="20964" formatCode="General">
                  <c:v>14.1089</c:v>
                </c:pt>
                <c:pt idx="20965" formatCode="General">
                  <c:v>14.1096</c:v>
                </c:pt>
                <c:pt idx="20966" formatCode="General">
                  <c:v>14.110200000000001</c:v>
                </c:pt>
                <c:pt idx="20967" formatCode="General">
                  <c:v>14.110900000000001</c:v>
                </c:pt>
                <c:pt idx="20968" formatCode="General">
                  <c:v>14.111599999999999</c:v>
                </c:pt>
                <c:pt idx="20969" formatCode="General">
                  <c:v>14.1122</c:v>
                </c:pt>
                <c:pt idx="20970" formatCode="General">
                  <c:v>14.1129</c:v>
                </c:pt>
                <c:pt idx="20971" formatCode="General">
                  <c:v>14.1136</c:v>
                </c:pt>
                <c:pt idx="20972" formatCode="General">
                  <c:v>14.1143</c:v>
                </c:pt>
                <c:pt idx="20973" formatCode="General">
                  <c:v>14.1149</c:v>
                </c:pt>
                <c:pt idx="20974" formatCode="General">
                  <c:v>14.115600000000001</c:v>
                </c:pt>
                <c:pt idx="20975" formatCode="General">
                  <c:v>14.116300000000001</c:v>
                </c:pt>
                <c:pt idx="20976" formatCode="General">
                  <c:v>14.117000000000001</c:v>
                </c:pt>
                <c:pt idx="20977" formatCode="General">
                  <c:v>14.117599999999999</c:v>
                </c:pt>
                <c:pt idx="20978" formatCode="General">
                  <c:v>14.1183</c:v>
                </c:pt>
                <c:pt idx="20979" formatCode="General">
                  <c:v>14.119</c:v>
                </c:pt>
                <c:pt idx="20980" formatCode="General">
                  <c:v>14.1196</c:v>
                </c:pt>
                <c:pt idx="20981" formatCode="General">
                  <c:v>14.1203</c:v>
                </c:pt>
                <c:pt idx="20982" formatCode="General">
                  <c:v>14.121</c:v>
                </c:pt>
                <c:pt idx="20983" formatCode="General">
                  <c:v>14.121700000000001</c:v>
                </c:pt>
                <c:pt idx="20984" formatCode="General">
                  <c:v>14.122299999999999</c:v>
                </c:pt>
                <c:pt idx="20985" formatCode="General">
                  <c:v>14.122999999999999</c:v>
                </c:pt>
                <c:pt idx="20986" formatCode="General">
                  <c:v>14.123699999999999</c:v>
                </c:pt>
                <c:pt idx="20987" formatCode="General">
                  <c:v>14.1244</c:v>
                </c:pt>
                <c:pt idx="20988" formatCode="General">
                  <c:v>14.125</c:v>
                </c:pt>
                <c:pt idx="20989" formatCode="General">
                  <c:v>14.1257</c:v>
                </c:pt>
                <c:pt idx="20990" formatCode="General">
                  <c:v>14.1264</c:v>
                </c:pt>
                <c:pt idx="20991" formatCode="General">
                  <c:v>14.1271</c:v>
                </c:pt>
                <c:pt idx="20992" formatCode="General">
                  <c:v>14.127700000000001</c:v>
                </c:pt>
                <c:pt idx="20993" formatCode="General">
                  <c:v>14.128399999999999</c:v>
                </c:pt>
                <c:pt idx="20994" formatCode="General">
                  <c:v>14.129099999999999</c:v>
                </c:pt>
                <c:pt idx="20995" formatCode="General">
                  <c:v>14.1297</c:v>
                </c:pt>
                <c:pt idx="20996" formatCode="General">
                  <c:v>14.1304</c:v>
                </c:pt>
                <c:pt idx="20997" formatCode="General">
                  <c:v>14.1311</c:v>
                </c:pt>
                <c:pt idx="20998" formatCode="General">
                  <c:v>14.1318</c:v>
                </c:pt>
                <c:pt idx="20999" formatCode="General">
                  <c:v>14.132400000000001</c:v>
                </c:pt>
                <c:pt idx="21000" formatCode="General">
                  <c:v>14.133100000000001</c:v>
                </c:pt>
                <c:pt idx="21001" formatCode="General">
                  <c:v>14.133800000000001</c:v>
                </c:pt>
                <c:pt idx="21002" formatCode="General">
                  <c:v>14.134499999999999</c:v>
                </c:pt>
                <c:pt idx="21003" formatCode="General">
                  <c:v>14.1351</c:v>
                </c:pt>
                <c:pt idx="21004" formatCode="General">
                  <c:v>14.1358</c:v>
                </c:pt>
                <c:pt idx="21005" formatCode="General">
                  <c:v>14.1365</c:v>
                </c:pt>
                <c:pt idx="21006" formatCode="General">
                  <c:v>14.1371</c:v>
                </c:pt>
                <c:pt idx="21007" formatCode="General">
                  <c:v>14.1378</c:v>
                </c:pt>
                <c:pt idx="21008" formatCode="General">
                  <c:v>14.138500000000001</c:v>
                </c:pt>
                <c:pt idx="21009" formatCode="General">
                  <c:v>14.139200000000001</c:v>
                </c:pt>
                <c:pt idx="21010" formatCode="General">
                  <c:v>14.139799999999999</c:v>
                </c:pt>
                <c:pt idx="21011" formatCode="General">
                  <c:v>14.140499999999999</c:v>
                </c:pt>
                <c:pt idx="21012" formatCode="General">
                  <c:v>14.1412</c:v>
                </c:pt>
                <c:pt idx="21013" formatCode="General">
                  <c:v>14.1419</c:v>
                </c:pt>
                <c:pt idx="21014" formatCode="General">
                  <c:v>14.1425</c:v>
                </c:pt>
                <c:pt idx="21015" formatCode="General">
                  <c:v>14.1432</c:v>
                </c:pt>
                <c:pt idx="21016" formatCode="General">
                  <c:v>14.1439</c:v>
                </c:pt>
                <c:pt idx="21017" formatCode="General">
                  <c:v>14.144500000000001</c:v>
                </c:pt>
                <c:pt idx="21018" formatCode="General">
                  <c:v>14.145200000000001</c:v>
                </c:pt>
                <c:pt idx="21019" formatCode="General">
                  <c:v>14.145899999999999</c:v>
                </c:pt>
                <c:pt idx="21020" formatCode="General">
                  <c:v>14.146599999999999</c:v>
                </c:pt>
                <c:pt idx="21021" formatCode="General">
                  <c:v>14.1472</c:v>
                </c:pt>
                <c:pt idx="21022" formatCode="General">
                  <c:v>14.1479</c:v>
                </c:pt>
                <c:pt idx="21023" formatCode="General">
                  <c:v>14.1486</c:v>
                </c:pt>
                <c:pt idx="21024" formatCode="General">
                  <c:v>14.1493</c:v>
                </c:pt>
                <c:pt idx="21025" formatCode="General">
                  <c:v>14.149900000000001</c:v>
                </c:pt>
                <c:pt idx="21026" formatCode="General">
                  <c:v>14.150600000000001</c:v>
                </c:pt>
                <c:pt idx="21027" formatCode="General">
                  <c:v>14.151300000000001</c:v>
                </c:pt>
                <c:pt idx="21028" formatCode="General">
                  <c:v>14.151999999999999</c:v>
                </c:pt>
                <c:pt idx="21029" formatCode="General">
                  <c:v>14.1526</c:v>
                </c:pt>
                <c:pt idx="21030" formatCode="General">
                  <c:v>14.1533</c:v>
                </c:pt>
                <c:pt idx="21031" formatCode="General">
                  <c:v>14.154</c:v>
                </c:pt>
                <c:pt idx="21032" formatCode="General">
                  <c:v>14.1546</c:v>
                </c:pt>
                <c:pt idx="21033" formatCode="General">
                  <c:v>14.1553</c:v>
                </c:pt>
                <c:pt idx="21034" formatCode="General">
                  <c:v>14.156000000000001</c:v>
                </c:pt>
                <c:pt idx="21035" formatCode="General">
                  <c:v>14.156700000000001</c:v>
                </c:pt>
                <c:pt idx="21036" formatCode="General">
                  <c:v>14.157299999999999</c:v>
                </c:pt>
                <c:pt idx="21037" formatCode="General">
                  <c:v>14.157999999999999</c:v>
                </c:pt>
                <c:pt idx="21038" formatCode="General">
                  <c:v>14.1587</c:v>
                </c:pt>
                <c:pt idx="21039" formatCode="General">
                  <c:v>14.1594</c:v>
                </c:pt>
                <c:pt idx="21040" formatCode="General">
                  <c:v>14.16</c:v>
                </c:pt>
                <c:pt idx="21041" formatCode="General">
                  <c:v>14.1607</c:v>
                </c:pt>
                <c:pt idx="21042" formatCode="General">
                  <c:v>14.1614</c:v>
                </c:pt>
                <c:pt idx="21043" formatCode="General">
                  <c:v>14.162000000000001</c:v>
                </c:pt>
                <c:pt idx="21044" formatCode="General">
                  <c:v>14.162699999999999</c:v>
                </c:pt>
                <c:pt idx="21045" formatCode="General">
                  <c:v>14.163399999999999</c:v>
                </c:pt>
                <c:pt idx="21046" formatCode="General">
                  <c:v>14.164099999999999</c:v>
                </c:pt>
                <c:pt idx="21047" formatCode="General">
                  <c:v>14.1647</c:v>
                </c:pt>
                <c:pt idx="21048" formatCode="General">
                  <c:v>14.1654</c:v>
                </c:pt>
                <c:pt idx="21049" formatCode="General">
                  <c:v>14.1661</c:v>
                </c:pt>
                <c:pt idx="21050" formatCode="General">
                  <c:v>14.1668</c:v>
                </c:pt>
                <c:pt idx="21051" formatCode="General">
                  <c:v>14.167400000000001</c:v>
                </c:pt>
                <c:pt idx="21052" formatCode="General">
                  <c:v>14.168100000000001</c:v>
                </c:pt>
                <c:pt idx="21053" formatCode="General">
                  <c:v>14.168799999999999</c:v>
                </c:pt>
                <c:pt idx="21054" formatCode="General">
                  <c:v>14.169499999999999</c:v>
                </c:pt>
                <c:pt idx="21055" formatCode="General">
                  <c:v>14.1701</c:v>
                </c:pt>
                <c:pt idx="21056" formatCode="General">
                  <c:v>14.1708</c:v>
                </c:pt>
                <c:pt idx="21057" formatCode="General">
                  <c:v>14.1715</c:v>
                </c:pt>
                <c:pt idx="21058" formatCode="General">
                  <c:v>14.1721</c:v>
                </c:pt>
                <c:pt idx="21059" formatCode="General">
                  <c:v>14.172800000000001</c:v>
                </c:pt>
                <c:pt idx="21060" formatCode="General">
                  <c:v>14.173500000000001</c:v>
                </c:pt>
                <c:pt idx="21061" formatCode="General">
                  <c:v>14.174200000000001</c:v>
                </c:pt>
                <c:pt idx="21062" formatCode="General">
                  <c:v>14.174799999999999</c:v>
                </c:pt>
                <c:pt idx="21063" formatCode="General">
                  <c:v>14.1755</c:v>
                </c:pt>
                <c:pt idx="21064" formatCode="General">
                  <c:v>14.1762</c:v>
                </c:pt>
                <c:pt idx="21065" formatCode="General">
                  <c:v>14.1769</c:v>
                </c:pt>
                <c:pt idx="21066" formatCode="General">
                  <c:v>14.1775</c:v>
                </c:pt>
                <c:pt idx="21067" formatCode="General">
                  <c:v>14.1782</c:v>
                </c:pt>
                <c:pt idx="21068" formatCode="General">
                  <c:v>14.178900000000001</c:v>
                </c:pt>
                <c:pt idx="21069" formatCode="General">
                  <c:v>14.179500000000001</c:v>
                </c:pt>
                <c:pt idx="21070" formatCode="General">
                  <c:v>14.180199999999999</c:v>
                </c:pt>
                <c:pt idx="21071" formatCode="General">
                  <c:v>14.180899999999999</c:v>
                </c:pt>
                <c:pt idx="21072" formatCode="General">
                  <c:v>14.1816</c:v>
                </c:pt>
                <c:pt idx="21073" formatCode="General">
                  <c:v>14.1822</c:v>
                </c:pt>
                <c:pt idx="21074" formatCode="General">
                  <c:v>14.1829</c:v>
                </c:pt>
                <c:pt idx="21075" formatCode="General">
                  <c:v>14.1836</c:v>
                </c:pt>
                <c:pt idx="21076" formatCode="General">
                  <c:v>14.1843</c:v>
                </c:pt>
                <c:pt idx="21077" formatCode="General">
                  <c:v>14.184900000000001</c:v>
                </c:pt>
                <c:pt idx="21078" formatCode="General">
                  <c:v>14.185600000000001</c:v>
                </c:pt>
                <c:pt idx="21079" formatCode="General">
                  <c:v>14.186299999999999</c:v>
                </c:pt>
                <c:pt idx="21080" formatCode="General">
                  <c:v>14.1869</c:v>
                </c:pt>
                <c:pt idx="21081" formatCode="General">
                  <c:v>14.1876</c:v>
                </c:pt>
                <c:pt idx="21082" formatCode="General">
                  <c:v>14.1883</c:v>
                </c:pt>
                <c:pt idx="21083" formatCode="General">
                  <c:v>14.189</c:v>
                </c:pt>
                <c:pt idx="21084" formatCode="General">
                  <c:v>14.1896</c:v>
                </c:pt>
                <c:pt idx="21085" formatCode="General">
                  <c:v>14.190300000000001</c:v>
                </c:pt>
                <c:pt idx="21086" formatCode="General">
                  <c:v>14.191000000000001</c:v>
                </c:pt>
                <c:pt idx="21087" formatCode="General">
                  <c:v>14.191700000000001</c:v>
                </c:pt>
                <c:pt idx="21088" formatCode="General">
                  <c:v>14.192299999999999</c:v>
                </c:pt>
                <c:pt idx="21089" formatCode="General">
                  <c:v>14.193</c:v>
                </c:pt>
                <c:pt idx="21090" formatCode="General">
                  <c:v>14.1937</c:v>
                </c:pt>
                <c:pt idx="21091" formatCode="General">
                  <c:v>14.1944</c:v>
                </c:pt>
                <c:pt idx="21092" formatCode="General">
                  <c:v>14.195</c:v>
                </c:pt>
                <c:pt idx="21093" formatCode="General">
                  <c:v>14.1957</c:v>
                </c:pt>
                <c:pt idx="21094" formatCode="General">
                  <c:v>14.196400000000001</c:v>
                </c:pt>
                <c:pt idx="21095" formatCode="General">
                  <c:v>14.196999999999999</c:v>
                </c:pt>
                <c:pt idx="21096" formatCode="General">
                  <c:v>14.197699999999999</c:v>
                </c:pt>
                <c:pt idx="21097" formatCode="General">
                  <c:v>14.198399999999999</c:v>
                </c:pt>
                <c:pt idx="21098" formatCode="General">
                  <c:v>14.1991</c:v>
                </c:pt>
                <c:pt idx="21099" formatCode="General">
                  <c:v>14.1997</c:v>
                </c:pt>
                <c:pt idx="21100" formatCode="General">
                  <c:v>14.2004</c:v>
                </c:pt>
                <c:pt idx="21101" formatCode="General">
                  <c:v>14.2011</c:v>
                </c:pt>
                <c:pt idx="21102" formatCode="General">
                  <c:v>14.2018</c:v>
                </c:pt>
                <c:pt idx="21103" formatCode="General">
                  <c:v>14.202400000000001</c:v>
                </c:pt>
                <c:pt idx="21104" formatCode="General">
                  <c:v>14.203099999999999</c:v>
                </c:pt>
                <c:pt idx="21105" formatCode="General">
                  <c:v>14.203799999999999</c:v>
                </c:pt>
                <c:pt idx="21106" formatCode="General">
                  <c:v>14.2044</c:v>
                </c:pt>
                <c:pt idx="21107" formatCode="General">
                  <c:v>14.2051</c:v>
                </c:pt>
                <c:pt idx="21108" formatCode="General">
                  <c:v>14.2058</c:v>
                </c:pt>
                <c:pt idx="21109" formatCode="General">
                  <c:v>14.2065</c:v>
                </c:pt>
                <c:pt idx="21110" formatCode="General">
                  <c:v>14.207100000000001</c:v>
                </c:pt>
                <c:pt idx="21111" formatCode="General">
                  <c:v>14.207800000000001</c:v>
                </c:pt>
                <c:pt idx="21112" formatCode="General">
                  <c:v>14.208500000000001</c:v>
                </c:pt>
                <c:pt idx="21113" formatCode="General">
                  <c:v>14.209199999999999</c:v>
                </c:pt>
                <c:pt idx="21114" formatCode="General">
                  <c:v>14.2098</c:v>
                </c:pt>
                <c:pt idx="21115" formatCode="General">
                  <c:v>14.2105</c:v>
                </c:pt>
                <c:pt idx="21116" formatCode="General">
                  <c:v>14.2112</c:v>
                </c:pt>
                <c:pt idx="21117" formatCode="General">
                  <c:v>14.2118</c:v>
                </c:pt>
                <c:pt idx="21118" formatCode="General">
                  <c:v>14.2125</c:v>
                </c:pt>
                <c:pt idx="21119" formatCode="General">
                  <c:v>14.213200000000001</c:v>
                </c:pt>
                <c:pt idx="21120" formatCode="General">
                  <c:v>14.213900000000001</c:v>
                </c:pt>
                <c:pt idx="21121" formatCode="General">
                  <c:v>14.214499999999999</c:v>
                </c:pt>
                <c:pt idx="21122" formatCode="General">
                  <c:v>14.215199999999999</c:v>
                </c:pt>
                <c:pt idx="21123" formatCode="General">
                  <c:v>14.2159</c:v>
                </c:pt>
                <c:pt idx="21124" formatCode="General">
                  <c:v>14.2166</c:v>
                </c:pt>
                <c:pt idx="21125" formatCode="General">
                  <c:v>14.2172</c:v>
                </c:pt>
                <c:pt idx="21126" formatCode="General">
                  <c:v>14.2179</c:v>
                </c:pt>
                <c:pt idx="21127" formatCode="General">
                  <c:v>14.2186</c:v>
                </c:pt>
                <c:pt idx="21128" formatCode="General">
                  <c:v>14.2193</c:v>
                </c:pt>
                <c:pt idx="21129" formatCode="General">
                  <c:v>14.219900000000001</c:v>
                </c:pt>
                <c:pt idx="21130" formatCode="General">
                  <c:v>14.220599999999999</c:v>
                </c:pt>
                <c:pt idx="21131" formatCode="General">
                  <c:v>14.221299999999999</c:v>
                </c:pt>
                <c:pt idx="21132" formatCode="General">
                  <c:v>14.2219</c:v>
                </c:pt>
                <c:pt idx="21133" formatCode="General">
                  <c:v>14.2226</c:v>
                </c:pt>
                <c:pt idx="21134" formatCode="General">
                  <c:v>14.2233</c:v>
                </c:pt>
                <c:pt idx="21135" formatCode="General">
                  <c:v>14.224</c:v>
                </c:pt>
                <c:pt idx="21136" formatCode="General">
                  <c:v>14.224600000000001</c:v>
                </c:pt>
                <c:pt idx="21137" formatCode="General">
                  <c:v>14.225300000000001</c:v>
                </c:pt>
                <c:pt idx="21138" formatCode="General">
                  <c:v>14.226000000000001</c:v>
                </c:pt>
                <c:pt idx="21139" formatCode="General">
                  <c:v>14.226699999999999</c:v>
                </c:pt>
                <c:pt idx="21140" formatCode="General">
                  <c:v>14.2273</c:v>
                </c:pt>
                <c:pt idx="21141" formatCode="General">
                  <c:v>14.228</c:v>
                </c:pt>
                <c:pt idx="21142" formatCode="General">
                  <c:v>14.2287</c:v>
                </c:pt>
                <c:pt idx="21143" formatCode="General">
                  <c:v>14.2293</c:v>
                </c:pt>
                <c:pt idx="21144" formatCode="General">
                  <c:v>14.23</c:v>
                </c:pt>
                <c:pt idx="21145" formatCode="General">
                  <c:v>14.230700000000001</c:v>
                </c:pt>
                <c:pt idx="21146" formatCode="General">
                  <c:v>14.231400000000001</c:v>
                </c:pt>
                <c:pt idx="21147" formatCode="General">
                  <c:v>14.231999999999999</c:v>
                </c:pt>
                <c:pt idx="21148" formatCode="General">
                  <c:v>14.232699999999999</c:v>
                </c:pt>
                <c:pt idx="21149" formatCode="General">
                  <c:v>14.2334</c:v>
                </c:pt>
                <c:pt idx="21150" formatCode="General">
                  <c:v>14.2341</c:v>
                </c:pt>
                <c:pt idx="21151" formatCode="General">
                  <c:v>14.2347</c:v>
                </c:pt>
                <c:pt idx="21152" formatCode="General">
                  <c:v>14.2354</c:v>
                </c:pt>
                <c:pt idx="21153" formatCode="General">
                  <c:v>14.2361</c:v>
                </c:pt>
                <c:pt idx="21154" formatCode="General">
                  <c:v>14.236800000000001</c:v>
                </c:pt>
                <c:pt idx="21155" formatCode="General">
                  <c:v>14.237399999999999</c:v>
                </c:pt>
                <c:pt idx="21156" formatCode="General">
                  <c:v>14.238099999999999</c:v>
                </c:pt>
                <c:pt idx="21157" formatCode="General">
                  <c:v>14.238799999999999</c:v>
                </c:pt>
                <c:pt idx="21158" formatCode="General">
                  <c:v>14.2394</c:v>
                </c:pt>
                <c:pt idx="21159" formatCode="General">
                  <c:v>14.2401</c:v>
                </c:pt>
                <c:pt idx="21160" formatCode="General">
                  <c:v>14.2408</c:v>
                </c:pt>
                <c:pt idx="21161" formatCode="General">
                  <c:v>14.2415</c:v>
                </c:pt>
                <c:pt idx="21162" formatCode="General">
                  <c:v>14.242100000000001</c:v>
                </c:pt>
                <c:pt idx="21163" formatCode="General">
                  <c:v>14.242800000000001</c:v>
                </c:pt>
                <c:pt idx="21164" formatCode="General">
                  <c:v>14.243499999999999</c:v>
                </c:pt>
                <c:pt idx="21165" formatCode="General">
                  <c:v>14.244199999999999</c:v>
                </c:pt>
                <c:pt idx="21166" formatCode="General">
                  <c:v>14.2448</c:v>
                </c:pt>
                <c:pt idx="21167" formatCode="General">
                  <c:v>14.2455</c:v>
                </c:pt>
                <c:pt idx="21168" formatCode="General">
                  <c:v>14.2462</c:v>
                </c:pt>
                <c:pt idx="21169" formatCode="General">
                  <c:v>14.2468</c:v>
                </c:pt>
                <c:pt idx="21170" formatCode="General">
                  <c:v>14.2475</c:v>
                </c:pt>
                <c:pt idx="21171" formatCode="General">
                  <c:v>14.248200000000001</c:v>
                </c:pt>
                <c:pt idx="21172" formatCode="General">
                  <c:v>14.248900000000001</c:v>
                </c:pt>
                <c:pt idx="21173" formatCode="General">
                  <c:v>14.249499999999999</c:v>
                </c:pt>
                <c:pt idx="21174" formatCode="General">
                  <c:v>14.2502</c:v>
                </c:pt>
                <c:pt idx="21175" formatCode="General">
                  <c:v>14.2509</c:v>
                </c:pt>
                <c:pt idx="21176" formatCode="General">
                  <c:v>14.2516</c:v>
                </c:pt>
                <c:pt idx="21177" formatCode="General">
                  <c:v>14.2522</c:v>
                </c:pt>
                <c:pt idx="21178" formatCode="General">
                  <c:v>14.2529</c:v>
                </c:pt>
                <c:pt idx="21179" formatCode="General">
                  <c:v>14.2536</c:v>
                </c:pt>
                <c:pt idx="21180" formatCode="General">
                  <c:v>14.254200000000001</c:v>
                </c:pt>
                <c:pt idx="21181" formatCode="General">
                  <c:v>14.254899999999999</c:v>
                </c:pt>
                <c:pt idx="21182" formatCode="General">
                  <c:v>14.255599999999999</c:v>
                </c:pt>
                <c:pt idx="21183" formatCode="General">
                  <c:v>14.2563</c:v>
                </c:pt>
                <c:pt idx="21184" formatCode="General">
                  <c:v>14.2569</c:v>
                </c:pt>
                <c:pt idx="21185" formatCode="General">
                  <c:v>14.2576</c:v>
                </c:pt>
                <c:pt idx="21186" formatCode="General">
                  <c:v>14.2583</c:v>
                </c:pt>
                <c:pt idx="21187" formatCode="General">
                  <c:v>14.259</c:v>
                </c:pt>
                <c:pt idx="21188" formatCode="General">
                  <c:v>14.259600000000001</c:v>
                </c:pt>
                <c:pt idx="21189" formatCode="General">
                  <c:v>14.260300000000001</c:v>
                </c:pt>
                <c:pt idx="21190" formatCode="General">
                  <c:v>14.260999999999999</c:v>
                </c:pt>
                <c:pt idx="21191" formatCode="General">
                  <c:v>14.261699999999999</c:v>
                </c:pt>
                <c:pt idx="21192" formatCode="General">
                  <c:v>14.2623</c:v>
                </c:pt>
                <c:pt idx="21193" formatCode="General">
                  <c:v>14.263</c:v>
                </c:pt>
                <c:pt idx="21194" formatCode="General">
                  <c:v>14.2637</c:v>
                </c:pt>
                <c:pt idx="21195" formatCode="General">
                  <c:v>14.2643</c:v>
                </c:pt>
                <c:pt idx="21196" formatCode="General">
                  <c:v>14.265000000000001</c:v>
                </c:pt>
                <c:pt idx="21197" formatCode="General">
                  <c:v>14.265700000000001</c:v>
                </c:pt>
                <c:pt idx="21198" formatCode="General">
                  <c:v>14.266400000000001</c:v>
                </c:pt>
                <c:pt idx="21199" formatCode="General">
                  <c:v>14.266999999999999</c:v>
                </c:pt>
                <c:pt idx="21200" formatCode="General">
                  <c:v>14.2677</c:v>
                </c:pt>
                <c:pt idx="21201" formatCode="General">
                  <c:v>14.2684</c:v>
                </c:pt>
                <c:pt idx="21202" formatCode="General">
                  <c:v>14.2691</c:v>
                </c:pt>
                <c:pt idx="21203" formatCode="General">
                  <c:v>14.2697</c:v>
                </c:pt>
                <c:pt idx="21204" formatCode="General">
                  <c:v>14.2704</c:v>
                </c:pt>
                <c:pt idx="21205" formatCode="General">
                  <c:v>14.271100000000001</c:v>
                </c:pt>
                <c:pt idx="21206" formatCode="General">
                  <c:v>14.271699999999999</c:v>
                </c:pt>
                <c:pt idx="21207" formatCode="General">
                  <c:v>14.272399999999999</c:v>
                </c:pt>
                <c:pt idx="21208" formatCode="General">
                  <c:v>14.273099999999999</c:v>
                </c:pt>
                <c:pt idx="21209" formatCode="General">
                  <c:v>14.2738</c:v>
                </c:pt>
                <c:pt idx="21210" formatCode="General">
                  <c:v>14.2744</c:v>
                </c:pt>
                <c:pt idx="21211" formatCode="General">
                  <c:v>14.2751</c:v>
                </c:pt>
                <c:pt idx="21212" formatCode="General">
                  <c:v>14.2758</c:v>
                </c:pt>
                <c:pt idx="21213" formatCode="General">
                  <c:v>14.2765</c:v>
                </c:pt>
                <c:pt idx="21214" formatCode="General">
                  <c:v>14.277100000000001</c:v>
                </c:pt>
                <c:pt idx="21215" formatCode="General">
                  <c:v>14.277799999999999</c:v>
                </c:pt>
                <c:pt idx="21216" formatCode="General">
                  <c:v>14.278499999999999</c:v>
                </c:pt>
                <c:pt idx="21217" formatCode="General">
                  <c:v>14.279199999999999</c:v>
                </c:pt>
                <c:pt idx="21218" formatCode="General">
                  <c:v>14.2798</c:v>
                </c:pt>
                <c:pt idx="21219" formatCode="General">
                  <c:v>14.2805</c:v>
                </c:pt>
                <c:pt idx="21220" formatCode="General">
                  <c:v>14.2812</c:v>
                </c:pt>
                <c:pt idx="21221" formatCode="General">
                  <c:v>14.2818</c:v>
                </c:pt>
                <c:pt idx="21222" formatCode="General">
                  <c:v>14.282500000000001</c:v>
                </c:pt>
                <c:pt idx="21223" formatCode="General">
                  <c:v>14.283200000000001</c:v>
                </c:pt>
                <c:pt idx="21224" formatCode="General">
                  <c:v>14.283899999999999</c:v>
                </c:pt>
                <c:pt idx="21225" formatCode="General">
                  <c:v>14.2845</c:v>
                </c:pt>
                <c:pt idx="21226" formatCode="General">
                  <c:v>14.2852</c:v>
                </c:pt>
                <c:pt idx="21227" formatCode="General">
                  <c:v>14.2859</c:v>
                </c:pt>
                <c:pt idx="21228" formatCode="General">
                  <c:v>14.2866</c:v>
                </c:pt>
                <c:pt idx="21229" formatCode="General">
                  <c:v>14.2872</c:v>
                </c:pt>
                <c:pt idx="21230" formatCode="General">
                  <c:v>14.2879</c:v>
                </c:pt>
                <c:pt idx="21231" formatCode="General">
                  <c:v>14.288600000000001</c:v>
                </c:pt>
                <c:pt idx="21232" formatCode="General">
                  <c:v>14.289199999999999</c:v>
                </c:pt>
                <c:pt idx="21233" formatCode="General">
                  <c:v>14.289899999999999</c:v>
                </c:pt>
                <c:pt idx="21234" formatCode="General">
                  <c:v>14.2906</c:v>
                </c:pt>
                <c:pt idx="21235" formatCode="General">
                  <c:v>14.2913</c:v>
                </c:pt>
                <c:pt idx="21236" formatCode="General">
                  <c:v>14.2919</c:v>
                </c:pt>
                <c:pt idx="21237" formatCode="General">
                  <c:v>14.2926</c:v>
                </c:pt>
                <c:pt idx="21238" formatCode="General">
                  <c:v>14.2933</c:v>
                </c:pt>
                <c:pt idx="21239" formatCode="General">
                  <c:v>14.294</c:v>
                </c:pt>
                <c:pt idx="21240" formatCode="General">
                  <c:v>14.294600000000001</c:v>
                </c:pt>
                <c:pt idx="21241" formatCode="General">
                  <c:v>14.295299999999999</c:v>
                </c:pt>
                <c:pt idx="21242" formatCode="General">
                  <c:v>14.295999999999999</c:v>
                </c:pt>
                <c:pt idx="21243" formatCode="General">
                  <c:v>14.2966</c:v>
                </c:pt>
                <c:pt idx="21244" formatCode="General">
                  <c:v>14.2973</c:v>
                </c:pt>
                <c:pt idx="21245" formatCode="General">
                  <c:v>14.298</c:v>
                </c:pt>
                <c:pt idx="21246" formatCode="General">
                  <c:v>14.2987</c:v>
                </c:pt>
                <c:pt idx="21247" formatCode="General">
                  <c:v>14.299300000000001</c:v>
                </c:pt>
                <c:pt idx="21248" formatCode="General">
                  <c:v>14.3</c:v>
                </c:pt>
                <c:pt idx="21249" formatCode="General">
                  <c:v>14.300700000000001</c:v>
                </c:pt>
                <c:pt idx="21250" formatCode="General">
                  <c:v>14.301399999999999</c:v>
                </c:pt>
                <c:pt idx="21251" formatCode="General">
                  <c:v>14.302</c:v>
                </c:pt>
                <c:pt idx="21252" formatCode="General">
                  <c:v>14.3027</c:v>
                </c:pt>
                <c:pt idx="21253" formatCode="General">
                  <c:v>14.3034</c:v>
                </c:pt>
                <c:pt idx="21254" formatCode="General">
                  <c:v>14.3041</c:v>
                </c:pt>
                <c:pt idx="21255" formatCode="General">
                  <c:v>14.3047</c:v>
                </c:pt>
                <c:pt idx="21256" formatCode="General">
                  <c:v>14.305400000000001</c:v>
                </c:pt>
                <c:pt idx="21257" formatCode="General">
                  <c:v>14.306100000000001</c:v>
                </c:pt>
                <c:pt idx="21258" formatCode="General">
                  <c:v>14.306699999999999</c:v>
                </c:pt>
                <c:pt idx="21259" formatCode="General">
                  <c:v>14.307399999999999</c:v>
                </c:pt>
                <c:pt idx="21260" formatCode="General">
                  <c:v>14.3081</c:v>
                </c:pt>
                <c:pt idx="21261" formatCode="General">
                  <c:v>14.3088</c:v>
                </c:pt>
                <c:pt idx="21262" formatCode="General">
                  <c:v>14.3094</c:v>
                </c:pt>
                <c:pt idx="21263" formatCode="General">
                  <c:v>14.3101</c:v>
                </c:pt>
                <c:pt idx="21264" formatCode="General">
                  <c:v>14.3108</c:v>
                </c:pt>
                <c:pt idx="21265" formatCode="General">
                  <c:v>14.311500000000001</c:v>
                </c:pt>
                <c:pt idx="21266" formatCode="General">
                  <c:v>14.312099999999999</c:v>
                </c:pt>
                <c:pt idx="21267" formatCode="General">
                  <c:v>14.312799999999999</c:v>
                </c:pt>
                <c:pt idx="21268" formatCode="General">
                  <c:v>14.313499999999999</c:v>
                </c:pt>
                <c:pt idx="21269" formatCode="General">
                  <c:v>14.3141</c:v>
                </c:pt>
                <c:pt idx="21270" formatCode="General">
                  <c:v>14.3148</c:v>
                </c:pt>
                <c:pt idx="21271" formatCode="General">
                  <c:v>14.3155</c:v>
                </c:pt>
                <c:pt idx="21272" formatCode="General">
                  <c:v>14.3162</c:v>
                </c:pt>
                <c:pt idx="21273" formatCode="General">
                  <c:v>14.316800000000001</c:v>
                </c:pt>
                <c:pt idx="21274" formatCode="General">
                  <c:v>14.317500000000001</c:v>
                </c:pt>
                <c:pt idx="21275" formatCode="General">
                  <c:v>14.318199999999999</c:v>
                </c:pt>
                <c:pt idx="21276" formatCode="General">
                  <c:v>14.318899999999999</c:v>
                </c:pt>
                <c:pt idx="21277" formatCode="General">
                  <c:v>14.3195</c:v>
                </c:pt>
                <c:pt idx="21278" formatCode="General">
                  <c:v>14.3202</c:v>
                </c:pt>
                <c:pt idx="21279" formatCode="General">
                  <c:v>14.3209</c:v>
                </c:pt>
                <c:pt idx="21280" formatCode="General">
                  <c:v>14.3215</c:v>
                </c:pt>
                <c:pt idx="21281" formatCode="General">
                  <c:v>14.3222</c:v>
                </c:pt>
                <c:pt idx="21282" formatCode="General">
                  <c:v>14.322900000000001</c:v>
                </c:pt>
                <c:pt idx="21283" formatCode="General">
                  <c:v>14.323600000000001</c:v>
                </c:pt>
                <c:pt idx="21284" formatCode="General">
                  <c:v>14.324199999999999</c:v>
                </c:pt>
                <c:pt idx="21285" formatCode="General">
                  <c:v>14.3249</c:v>
                </c:pt>
                <c:pt idx="21286" formatCode="General">
                  <c:v>14.3256</c:v>
                </c:pt>
                <c:pt idx="21287" formatCode="General">
                  <c:v>14.3263</c:v>
                </c:pt>
                <c:pt idx="21288" formatCode="General">
                  <c:v>14.3269</c:v>
                </c:pt>
                <c:pt idx="21289" formatCode="General">
                  <c:v>14.3276</c:v>
                </c:pt>
                <c:pt idx="21290" formatCode="General">
                  <c:v>14.3283</c:v>
                </c:pt>
                <c:pt idx="21291" formatCode="General">
                  <c:v>14.329000000000001</c:v>
                </c:pt>
                <c:pt idx="21292" formatCode="General">
                  <c:v>14.329599999999999</c:v>
                </c:pt>
                <c:pt idx="21293" formatCode="General">
                  <c:v>14.330299999999999</c:v>
                </c:pt>
                <c:pt idx="21294" formatCode="General">
                  <c:v>14.331</c:v>
                </c:pt>
                <c:pt idx="21295" formatCode="General">
                  <c:v>14.3316</c:v>
                </c:pt>
                <c:pt idx="21296" formatCode="General">
                  <c:v>14.3323</c:v>
                </c:pt>
                <c:pt idx="21297" formatCode="General">
                  <c:v>14.333</c:v>
                </c:pt>
                <c:pt idx="21298" formatCode="General">
                  <c:v>14.3337</c:v>
                </c:pt>
                <c:pt idx="21299" formatCode="General">
                  <c:v>14.334300000000001</c:v>
                </c:pt>
                <c:pt idx="21300" formatCode="General">
                  <c:v>14.335000000000001</c:v>
                </c:pt>
                <c:pt idx="21301" formatCode="General">
                  <c:v>14.335699999999999</c:v>
                </c:pt>
                <c:pt idx="21302" formatCode="General">
                  <c:v>14.336399999999999</c:v>
                </c:pt>
                <c:pt idx="21303" formatCode="General">
                  <c:v>14.337</c:v>
                </c:pt>
                <c:pt idx="21304" formatCode="General">
                  <c:v>14.3377</c:v>
                </c:pt>
                <c:pt idx="21305" formatCode="General">
                  <c:v>14.3384</c:v>
                </c:pt>
                <c:pt idx="21306" formatCode="General">
                  <c:v>14.339</c:v>
                </c:pt>
                <c:pt idx="21307" formatCode="General">
                  <c:v>14.339700000000001</c:v>
                </c:pt>
                <c:pt idx="21308" formatCode="General">
                  <c:v>14.340400000000001</c:v>
                </c:pt>
                <c:pt idx="21309" formatCode="General">
                  <c:v>14.341100000000001</c:v>
                </c:pt>
                <c:pt idx="21310" formatCode="General">
                  <c:v>14.341699999999999</c:v>
                </c:pt>
                <c:pt idx="21311" formatCode="General">
                  <c:v>14.3424</c:v>
                </c:pt>
                <c:pt idx="21312" formatCode="General">
                  <c:v>14.3431</c:v>
                </c:pt>
                <c:pt idx="21313" formatCode="General">
                  <c:v>14.3438</c:v>
                </c:pt>
                <c:pt idx="21314" formatCode="General">
                  <c:v>14.3444</c:v>
                </c:pt>
                <c:pt idx="21315" formatCode="General">
                  <c:v>14.3451</c:v>
                </c:pt>
                <c:pt idx="21316" formatCode="General">
                  <c:v>14.345800000000001</c:v>
                </c:pt>
                <c:pt idx="21317" formatCode="General">
                  <c:v>14.346500000000001</c:v>
                </c:pt>
                <c:pt idx="21318" formatCode="General">
                  <c:v>14.347099999999999</c:v>
                </c:pt>
                <c:pt idx="21319" formatCode="General">
                  <c:v>14.347799999999999</c:v>
                </c:pt>
                <c:pt idx="21320" formatCode="General">
                  <c:v>14.3485</c:v>
                </c:pt>
                <c:pt idx="21321" formatCode="General">
                  <c:v>14.3491</c:v>
                </c:pt>
                <c:pt idx="21322" formatCode="General">
                  <c:v>14.3498</c:v>
                </c:pt>
                <c:pt idx="21323" formatCode="General">
                  <c:v>14.3505</c:v>
                </c:pt>
                <c:pt idx="21324" formatCode="General">
                  <c:v>14.3512</c:v>
                </c:pt>
                <c:pt idx="21325" formatCode="General">
                  <c:v>14.351800000000001</c:v>
                </c:pt>
                <c:pt idx="21326" formatCode="General">
                  <c:v>14.352499999999999</c:v>
                </c:pt>
                <c:pt idx="21327" formatCode="General">
                  <c:v>14.353199999999999</c:v>
                </c:pt>
                <c:pt idx="21328" formatCode="General">
                  <c:v>14.353899999999999</c:v>
                </c:pt>
                <c:pt idx="21329" formatCode="General">
                  <c:v>14.3545</c:v>
                </c:pt>
                <c:pt idx="21330" formatCode="General">
                  <c:v>14.3552</c:v>
                </c:pt>
                <c:pt idx="21331" formatCode="General">
                  <c:v>14.3559</c:v>
                </c:pt>
                <c:pt idx="21332" formatCode="General">
                  <c:v>14.3565</c:v>
                </c:pt>
                <c:pt idx="21333" formatCode="General">
                  <c:v>14.357200000000001</c:v>
                </c:pt>
                <c:pt idx="21334" formatCode="General">
                  <c:v>14.357900000000001</c:v>
                </c:pt>
                <c:pt idx="21335" formatCode="General">
                  <c:v>14.358599999999999</c:v>
                </c:pt>
                <c:pt idx="21336" formatCode="General">
                  <c:v>14.3592</c:v>
                </c:pt>
                <c:pt idx="21337" formatCode="General">
                  <c:v>14.3599</c:v>
                </c:pt>
                <c:pt idx="21338" formatCode="General">
                  <c:v>14.3606</c:v>
                </c:pt>
                <c:pt idx="21339" formatCode="General">
                  <c:v>14.3613</c:v>
                </c:pt>
                <c:pt idx="21340" formatCode="General">
                  <c:v>14.3619</c:v>
                </c:pt>
                <c:pt idx="21341" formatCode="General">
                  <c:v>14.3626</c:v>
                </c:pt>
                <c:pt idx="21342" formatCode="General">
                  <c:v>14.363300000000001</c:v>
                </c:pt>
                <c:pt idx="21343" formatCode="General">
                  <c:v>14.363899999999999</c:v>
                </c:pt>
                <c:pt idx="21344" formatCode="General">
                  <c:v>14.364599999999999</c:v>
                </c:pt>
                <c:pt idx="21345" formatCode="General">
                  <c:v>14.3653</c:v>
                </c:pt>
                <c:pt idx="21346" formatCode="General">
                  <c:v>14.366</c:v>
                </c:pt>
                <c:pt idx="21347" formatCode="General">
                  <c:v>14.3666</c:v>
                </c:pt>
                <c:pt idx="21348" formatCode="General">
                  <c:v>14.3673</c:v>
                </c:pt>
                <c:pt idx="21349" formatCode="General">
                  <c:v>14.368</c:v>
                </c:pt>
                <c:pt idx="21350" formatCode="General">
                  <c:v>14.3687</c:v>
                </c:pt>
                <c:pt idx="21351" formatCode="General">
                  <c:v>14.369300000000001</c:v>
                </c:pt>
                <c:pt idx="21352" formatCode="General">
                  <c:v>14.37</c:v>
                </c:pt>
                <c:pt idx="21353" formatCode="General">
                  <c:v>14.370699999999999</c:v>
                </c:pt>
                <c:pt idx="21354" formatCode="General">
                  <c:v>14.3714</c:v>
                </c:pt>
                <c:pt idx="21355" formatCode="General">
                  <c:v>14.372</c:v>
                </c:pt>
                <c:pt idx="21356" formatCode="General">
                  <c:v>14.3727</c:v>
                </c:pt>
                <c:pt idx="21357" formatCode="General">
                  <c:v>14.3734</c:v>
                </c:pt>
                <c:pt idx="21358" formatCode="General">
                  <c:v>14.374000000000001</c:v>
                </c:pt>
                <c:pt idx="21359" formatCode="General">
                  <c:v>14.374700000000001</c:v>
                </c:pt>
                <c:pt idx="21360" formatCode="General">
                  <c:v>14.375400000000001</c:v>
                </c:pt>
                <c:pt idx="21361" formatCode="General">
                  <c:v>14.376099999999999</c:v>
                </c:pt>
                <c:pt idx="21362" formatCode="General">
                  <c:v>14.3767</c:v>
                </c:pt>
                <c:pt idx="21363" formatCode="General">
                  <c:v>14.3774</c:v>
                </c:pt>
                <c:pt idx="21364" formatCode="General">
                  <c:v>14.3781</c:v>
                </c:pt>
                <c:pt idx="21365" formatCode="General">
                  <c:v>14.3788</c:v>
                </c:pt>
                <c:pt idx="21366" formatCode="General">
                  <c:v>14.3794</c:v>
                </c:pt>
                <c:pt idx="21367" formatCode="General">
                  <c:v>14.380100000000001</c:v>
                </c:pt>
                <c:pt idx="21368" formatCode="General">
                  <c:v>14.380800000000001</c:v>
                </c:pt>
                <c:pt idx="21369" formatCode="General">
                  <c:v>14.381399999999999</c:v>
                </c:pt>
                <c:pt idx="21370" formatCode="General">
                  <c:v>14.382099999999999</c:v>
                </c:pt>
                <c:pt idx="21371" formatCode="General">
                  <c:v>14.3828</c:v>
                </c:pt>
                <c:pt idx="21372" formatCode="General">
                  <c:v>14.3835</c:v>
                </c:pt>
                <c:pt idx="21373" formatCode="General">
                  <c:v>14.3841</c:v>
                </c:pt>
                <c:pt idx="21374" formatCode="General">
                  <c:v>14.3848</c:v>
                </c:pt>
                <c:pt idx="21375" formatCode="General">
                  <c:v>14.3855</c:v>
                </c:pt>
                <c:pt idx="21376" formatCode="General">
                  <c:v>14.386200000000001</c:v>
                </c:pt>
                <c:pt idx="21377" formatCode="General">
                  <c:v>14.386799999999999</c:v>
                </c:pt>
                <c:pt idx="21378" formatCode="General">
                  <c:v>14.387499999999999</c:v>
                </c:pt>
                <c:pt idx="21379" formatCode="General">
                  <c:v>14.388199999999999</c:v>
                </c:pt>
                <c:pt idx="21380" formatCode="General">
                  <c:v>14.3888</c:v>
                </c:pt>
                <c:pt idx="21381" formatCode="General">
                  <c:v>14.3895</c:v>
                </c:pt>
                <c:pt idx="21382" formatCode="General">
                  <c:v>14.3902</c:v>
                </c:pt>
                <c:pt idx="21383" formatCode="General">
                  <c:v>14.3909</c:v>
                </c:pt>
                <c:pt idx="21384" formatCode="General">
                  <c:v>14.391500000000001</c:v>
                </c:pt>
                <c:pt idx="21385" formatCode="General">
                  <c:v>14.392200000000001</c:v>
                </c:pt>
                <c:pt idx="21386" formatCode="General">
                  <c:v>14.392899999999999</c:v>
                </c:pt>
                <c:pt idx="21387" formatCode="General">
                  <c:v>14.393599999999999</c:v>
                </c:pt>
                <c:pt idx="21388" formatCode="General">
                  <c:v>14.3942</c:v>
                </c:pt>
                <c:pt idx="21389" formatCode="General">
                  <c:v>14.3949</c:v>
                </c:pt>
                <c:pt idx="21390" formatCode="General">
                  <c:v>14.3956</c:v>
                </c:pt>
                <c:pt idx="21391" formatCode="General">
                  <c:v>14.3963</c:v>
                </c:pt>
                <c:pt idx="21392" formatCode="General">
                  <c:v>14.3969</c:v>
                </c:pt>
                <c:pt idx="21393" formatCode="General">
                  <c:v>14.397600000000001</c:v>
                </c:pt>
                <c:pt idx="21394" formatCode="General">
                  <c:v>14.398300000000001</c:v>
                </c:pt>
                <c:pt idx="21395" formatCode="General">
                  <c:v>14.398899999999999</c:v>
                </c:pt>
                <c:pt idx="21396" formatCode="General">
                  <c:v>14.3996</c:v>
                </c:pt>
                <c:pt idx="21397" formatCode="General">
                  <c:v>14.4003</c:v>
                </c:pt>
                <c:pt idx="21398" formatCode="General">
                  <c:v>14.401</c:v>
                </c:pt>
                <c:pt idx="21399" formatCode="General">
                  <c:v>14.4016</c:v>
                </c:pt>
                <c:pt idx="21400" formatCode="General">
                  <c:v>14.4023</c:v>
                </c:pt>
                <c:pt idx="21401" formatCode="General">
                  <c:v>14.403</c:v>
                </c:pt>
                <c:pt idx="21402" formatCode="General">
                  <c:v>14.403700000000001</c:v>
                </c:pt>
                <c:pt idx="21403" formatCode="General">
                  <c:v>14.404299999999999</c:v>
                </c:pt>
                <c:pt idx="21404" formatCode="General">
                  <c:v>14.404999999999999</c:v>
                </c:pt>
                <c:pt idx="21405" formatCode="General">
                  <c:v>14.4057</c:v>
                </c:pt>
                <c:pt idx="21406" formatCode="General">
                  <c:v>14.4063</c:v>
                </c:pt>
                <c:pt idx="21407" formatCode="General">
                  <c:v>14.407</c:v>
                </c:pt>
                <c:pt idx="21408" formatCode="General">
                  <c:v>14.4077</c:v>
                </c:pt>
                <c:pt idx="21409" formatCode="General">
                  <c:v>14.4084</c:v>
                </c:pt>
                <c:pt idx="21410" formatCode="General">
                  <c:v>14.409000000000001</c:v>
                </c:pt>
                <c:pt idx="21411" formatCode="General">
                  <c:v>14.409700000000001</c:v>
                </c:pt>
                <c:pt idx="21412" formatCode="General">
                  <c:v>14.410399999999999</c:v>
                </c:pt>
                <c:pt idx="21413" formatCode="General">
                  <c:v>14.411099999999999</c:v>
                </c:pt>
                <c:pt idx="21414" formatCode="General">
                  <c:v>14.4117</c:v>
                </c:pt>
                <c:pt idx="21415" formatCode="General">
                  <c:v>14.4124</c:v>
                </c:pt>
                <c:pt idx="21416" formatCode="General">
                  <c:v>14.4131</c:v>
                </c:pt>
                <c:pt idx="21417" formatCode="General">
                  <c:v>14.4138</c:v>
                </c:pt>
                <c:pt idx="21418" formatCode="General">
                  <c:v>14.414400000000001</c:v>
                </c:pt>
                <c:pt idx="21419" formatCode="General">
                  <c:v>14.415100000000001</c:v>
                </c:pt>
                <c:pt idx="21420" formatCode="General">
                  <c:v>14.415800000000001</c:v>
                </c:pt>
                <c:pt idx="21421" formatCode="General">
                  <c:v>14.416399999999999</c:v>
                </c:pt>
                <c:pt idx="21422" formatCode="General">
                  <c:v>14.4171</c:v>
                </c:pt>
                <c:pt idx="21423" formatCode="General">
                  <c:v>14.4178</c:v>
                </c:pt>
                <c:pt idx="21424" formatCode="General">
                  <c:v>14.4185</c:v>
                </c:pt>
                <c:pt idx="21425" formatCode="General">
                  <c:v>14.4191</c:v>
                </c:pt>
                <c:pt idx="21426" formatCode="General">
                  <c:v>14.4198</c:v>
                </c:pt>
                <c:pt idx="21427" formatCode="General">
                  <c:v>14.420500000000001</c:v>
                </c:pt>
                <c:pt idx="21428" formatCode="General">
                  <c:v>14.421200000000001</c:v>
                </c:pt>
                <c:pt idx="21429" formatCode="General">
                  <c:v>14.421799999999999</c:v>
                </c:pt>
                <c:pt idx="21430" formatCode="General">
                  <c:v>14.422499999999999</c:v>
                </c:pt>
                <c:pt idx="21431" formatCode="General">
                  <c:v>14.4232</c:v>
                </c:pt>
                <c:pt idx="21432" formatCode="General">
                  <c:v>14.4238</c:v>
                </c:pt>
                <c:pt idx="21433" formatCode="General">
                  <c:v>14.4245</c:v>
                </c:pt>
                <c:pt idx="21434" formatCode="General">
                  <c:v>14.4252</c:v>
                </c:pt>
                <c:pt idx="21435" formatCode="General">
                  <c:v>14.4259</c:v>
                </c:pt>
                <c:pt idx="21436" formatCode="General">
                  <c:v>14.426500000000001</c:v>
                </c:pt>
                <c:pt idx="21437" formatCode="General">
                  <c:v>14.427199999999999</c:v>
                </c:pt>
                <c:pt idx="21438" formatCode="General">
                  <c:v>14.427899999999999</c:v>
                </c:pt>
                <c:pt idx="21439" formatCode="General">
                  <c:v>14.428599999999999</c:v>
                </c:pt>
                <c:pt idx="21440" formatCode="General">
                  <c:v>14.4292</c:v>
                </c:pt>
                <c:pt idx="21441" formatCode="General">
                  <c:v>14.4299</c:v>
                </c:pt>
                <c:pt idx="21442" formatCode="General">
                  <c:v>14.4306</c:v>
                </c:pt>
                <c:pt idx="21443" formatCode="General">
                  <c:v>14.4312</c:v>
                </c:pt>
                <c:pt idx="21444" formatCode="General">
                  <c:v>14.431900000000001</c:v>
                </c:pt>
                <c:pt idx="21445" formatCode="General">
                  <c:v>14.432600000000001</c:v>
                </c:pt>
                <c:pt idx="21446" formatCode="General">
                  <c:v>14.433299999999999</c:v>
                </c:pt>
                <c:pt idx="21447" formatCode="General">
                  <c:v>14.4339</c:v>
                </c:pt>
                <c:pt idx="21448" formatCode="General">
                  <c:v>14.4346</c:v>
                </c:pt>
                <c:pt idx="21449" formatCode="General">
                  <c:v>14.4353</c:v>
                </c:pt>
                <c:pt idx="21450" formatCode="General">
                  <c:v>14.436</c:v>
                </c:pt>
                <c:pt idx="21451" formatCode="General">
                  <c:v>14.4366</c:v>
                </c:pt>
                <c:pt idx="21452" formatCode="General">
                  <c:v>14.4373</c:v>
                </c:pt>
                <c:pt idx="21453" formatCode="General">
                  <c:v>14.438000000000001</c:v>
                </c:pt>
                <c:pt idx="21454" formatCode="General">
                  <c:v>14.438700000000001</c:v>
                </c:pt>
                <c:pt idx="21455" formatCode="General">
                  <c:v>14.439299999999999</c:v>
                </c:pt>
                <c:pt idx="21456" formatCode="General">
                  <c:v>14.44</c:v>
                </c:pt>
                <c:pt idx="21457" formatCode="General">
                  <c:v>14.4407</c:v>
                </c:pt>
                <c:pt idx="21458" formatCode="General">
                  <c:v>14.4413</c:v>
                </c:pt>
                <c:pt idx="21459" formatCode="General">
                  <c:v>14.442</c:v>
                </c:pt>
                <c:pt idx="21460" formatCode="General">
                  <c:v>14.4427</c:v>
                </c:pt>
                <c:pt idx="21461" formatCode="General">
                  <c:v>14.4434</c:v>
                </c:pt>
                <c:pt idx="21462" formatCode="General">
                  <c:v>14.444000000000001</c:v>
                </c:pt>
                <c:pt idx="21463" formatCode="General">
                  <c:v>14.444699999999999</c:v>
                </c:pt>
                <c:pt idx="21464" formatCode="General">
                  <c:v>14.445399999999999</c:v>
                </c:pt>
                <c:pt idx="21465" formatCode="General">
                  <c:v>14.446099999999999</c:v>
                </c:pt>
                <c:pt idx="21466" formatCode="General">
                  <c:v>14.4467</c:v>
                </c:pt>
                <c:pt idx="21467" formatCode="General">
                  <c:v>14.4474</c:v>
                </c:pt>
                <c:pt idx="21468" formatCode="General">
                  <c:v>14.4481</c:v>
                </c:pt>
                <c:pt idx="21469" formatCode="General">
                  <c:v>14.448700000000001</c:v>
                </c:pt>
                <c:pt idx="21470" formatCode="General">
                  <c:v>14.449400000000001</c:v>
                </c:pt>
                <c:pt idx="21471" formatCode="General">
                  <c:v>14.450100000000001</c:v>
                </c:pt>
                <c:pt idx="21472" formatCode="General">
                  <c:v>14.450799999999999</c:v>
                </c:pt>
                <c:pt idx="21473" formatCode="General">
                  <c:v>14.4514</c:v>
                </c:pt>
                <c:pt idx="21474" formatCode="General">
                  <c:v>14.4521</c:v>
                </c:pt>
                <c:pt idx="21475" formatCode="General">
                  <c:v>14.4528</c:v>
                </c:pt>
                <c:pt idx="21476" formatCode="General">
                  <c:v>14.4535</c:v>
                </c:pt>
                <c:pt idx="21477" formatCode="General">
                  <c:v>14.4541</c:v>
                </c:pt>
                <c:pt idx="21478" formatCode="General">
                  <c:v>14.454800000000001</c:v>
                </c:pt>
                <c:pt idx="21479" formatCode="General">
                  <c:v>14.455500000000001</c:v>
                </c:pt>
                <c:pt idx="21480" formatCode="General">
                  <c:v>14.456200000000001</c:v>
                </c:pt>
                <c:pt idx="21481" formatCode="General">
                  <c:v>14.456799999999999</c:v>
                </c:pt>
                <c:pt idx="21482" formatCode="General">
                  <c:v>14.4575</c:v>
                </c:pt>
                <c:pt idx="21483" formatCode="General">
                  <c:v>14.4582</c:v>
                </c:pt>
                <c:pt idx="21484" formatCode="General">
                  <c:v>14.4588</c:v>
                </c:pt>
                <c:pt idx="21485" formatCode="General">
                  <c:v>14.4595</c:v>
                </c:pt>
                <c:pt idx="21486" formatCode="General">
                  <c:v>14.4602</c:v>
                </c:pt>
                <c:pt idx="21487" formatCode="General">
                  <c:v>14.460900000000001</c:v>
                </c:pt>
                <c:pt idx="21488" formatCode="General">
                  <c:v>14.461499999999999</c:v>
                </c:pt>
                <c:pt idx="21489" formatCode="General">
                  <c:v>14.462199999999999</c:v>
                </c:pt>
                <c:pt idx="21490" formatCode="General">
                  <c:v>14.462899999999999</c:v>
                </c:pt>
                <c:pt idx="21491" formatCode="General">
                  <c:v>14.4636</c:v>
                </c:pt>
                <c:pt idx="21492" formatCode="General">
                  <c:v>14.4642</c:v>
                </c:pt>
                <c:pt idx="21493" formatCode="General">
                  <c:v>14.4649</c:v>
                </c:pt>
                <c:pt idx="21494" formatCode="General">
                  <c:v>14.4656</c:v>
                </c:pt>
                <c:pt idx="21495" formatCode="General">
                  <c:v>14.466200000000001</c:v>
                </c:pt>
                <c:pt idx="21496" formatCode="General">
                  <c:v>14.466900000000001</c:v>
                </c:pt>
                <c:pt idx="21497" formatCode="General">
                  <c:v>14.467599999999999</c:v>
                </c:pt>
                <c:pt idx="21498" formatCode="General">
                  <c:v>14.468299999999999</c:v>
                </c:pt>
                <c:pt idx="21499" formatCode="General">
                  <c:v>14.4689</c:v>
                </c:pt>
                <c:pt idx="21500" formatCode="General">
                  <c:v>14.4696</c:v>
                </c:pt>
                <c:pt idx="21501" formatCode="General">
                  <c:v>14.4703</c:v>
                </c:pt>
                <c:pt idx="21502" formatCode="General">
                  <c:v>14.471</c:v>
                </c:pt>
                <c:pt idx="21503" formatCode="General">
                  <c:v>14.4716</c:v>
                </c:pt>
                <c:pt idx="21504" formatCode="General">
                  <c:v>14.472300000000001</c:v>
                </c:pt>
                <c:pt idx="21505" formatCode="General">
                  <c:v>14.473000000000001</c:v>
                </c:pt>
                <c:pt idx="21506" formatCode="General">
                  <c:v>14.473599999999999</c:v>
                </c:pt>
                <c:pt idx="21507" formatCode="General">
                  <c:v>14.474299999999999</c:v>
                </c:pt>
                <c:pt idx="21508" formatCode="General">
                  <c:v>14.475</c:v>
                </c:pt>
                <c:pt idx="21509" formatCode="General">
                  <c:v>14.4757</c:v>
                </c:pt>
                <c:pt idx="21510" formatCode="General">
                  <c:v>14.4763</c:v>
                </c:pt>
                <c:pt idx="21511" formatCode="General">
                  <c:v>14.477</c:v>
                </c:pt>
                <c:pt idx="21512" formatCode="General">
                  <c:v>14.4777</c:v>
                </c:pt>
                <c:pt idx="21513" formatCode="General">
                  <c:v>14.478400000000001</c:v>
                </c:pt>
                <c:pt idx="21514" formatCode="General">
                  <c:v>14.478999999999999</c:v>
                </c:pt>
                <c:pt idx="21515" formatCode="General">
                  <c:v>14.479699999999999</c:v>
                </c:pt>
                <c:pt idx="21516" formatCode="General">
                  <c:v>14.480399999999999</c:v>
                </c:pt>
                <c:pt idx="21517" formatCode="General">
                  <c:v>14.4811</c:v>
                </c:pt>
                <c:pt idx="21518" formatCode="General">
                  <c:v>14.4817</c:v>
                </c:pt>
                <c:pt idx="21519" formatCode="General">
                  <c:v>14.4824</c:v>
                </c:pt>
                <c:pt idx="21520" formatCode="General">
                  <c:v>14.4831</c:v>
                </c:pt>
                <c:pt idx="21521" formatCode="General">
                  <c:v>14.483700000000001</c:v>
                </c:pt>
                <c:pt idx="21522" formatCode="General">
                  <c:v>14.484400000000001</c:v>
                </c:pt>
                <c:pt idx="21523" formatCode="General">
                  <c:v>14.485099999999999</c:v>
                </c:pt>
                <c:pt idx="21524" formatCode="General">
                  <c:v>14.485799999999999</c:v>
                </c:pt>
                <c:pt idx="21525" formatCode="General">
                  <c:v>14.4864</c:v>
                </c:pt>
                <c:pt idx="21526" formatCode="General">
                  <c:v>14.4871</c:v>
                </c:pt>
                <c:pt idx="21527" formatCode="General">
                  <c:v>14.4878</c:v>
                </c:pt>
                <c:pt idx="21528" formatCode="General">
                  <c:v>14.4885</c:v>
                </c:pt>
                <c:pt idx="21529" formatCode="General">
                  <c:v>14.489100000000001</c:v>
                </c:pt>
                <c:pt idx="21530" formatCode="General">
                  <c:v>14.489800000000001</c:v>
                </c:pt>
                <c:pt idx="21531" formatCode="General">
                  <c:v>14.490500000000001</c:v>
                </c:pt>
                <c:pt idx="21532" formatCode="General">
                  <c:v>14.491099999999999</c:v>
                </c:pt>
                <c:pt idx="21533" formatCode="General">
                  <c:v>14.4918</c:v>
                </c:pt>
                <c:pt idx="21534" formatCode="General">
                  <c:v>14.4925</c:v>
                </c:pt>
                <c:pt idx="21535" formatCode="General">
                  <c:v>14.4932</c:v>
                </c:pt>
                <c:pt idx="21536" formatCode="General">
                  <c:v>14.4938</c:v>
                </c:pt>
                <c:pt idx="21537" formatCode="General">
                  <c:v>14.4945</c:v>
                </c:pt>
                <c:pt idx="21538" formatCode="General">
                  <c:v>14.495200000000001</c:v>
                </c:pt>
                <c:pt idx="21539" formatCode="General">
                  <c:v>14.495900000000001</c:v>
                </c:pt>
                <c:pt idx="21540" formatCode="General">
                  <c:v>14.496499999999999</c:v>
                </c:pt>
                <c:pt idx="21541" formatCode="General">
                  <c:v>14.497199999999999</c:v>
                </c:pt>
                <c:pt idx="21542" formatCode="General">
                  <c:v>14.4979</c:v>
                </c:pt>
                <c:pt idx="21543" formatCode="General">
                  <c:v>14.4985</c:v>
                </c:pt>
                <c:pt idx="21544" formatCode="General">
                  <c:v>14.4992</c:v>
                </c:pt>
                <c:pt idx="21545" formatCode="General">
                  <c:v>14.4999</c:v>
                </c:pt>
                <c:pt idx="21546" formatCode="General">
                  <c:v>14.5006</c:v>
                </c:pt>
                <c:pt idx="21547" formatCode="General">
                  <c:v>14.501200000000001</c:v>
                </c:pt>
                <c:pt idx="21548" formatCode="General">
                  <c:v>14.501899999999999</c:v>
                </c:pt>
                <c:pt idx="21549" formatCode="General">
                  <c:v>14.502599999999999</c:v>
                </c:pt>
                <c:pt idx="21550" formatCode="General">
                  <c:v>14.503299999999999</c:v>
                </c:pt>
                <c:pt idx="21551" formatCode="General">
                  <c:v>14.5039</c:v>
                </c:pt>
                <c:pt idx="21552" formatCode="General">
                  <c:v>14.5046</c:v>
                </c:pt>
                <c:pt idx="21553" formatCode="General">
                  <c:v>14.5053</c:v>
                </c:pt>
                <c:pt idx="21554" formatCode="General">
                  <c:v>14.506</c:v>
                </c:pt>
                <c:pt idx="21555" formatCode="General">
                  <c:v>14.506600000000001</c:v>
                </c:pt>
                <c:pt idx="21556" formatCode="General">
                  <c:v>14.507300000000001</c:v>
                </c:pt>
                <c:pt idx="21557" formatCode="General">
                  <c:v>14.507999999999999</c:v>
                </c:pt>
                <c:pt idx="21558" formatCode="General">
                  <c:v>14.508599999999999</c:v>
                </c:pt>
                <c:pt idx="21559" formatCode="General">
                  <c:v>14.5093</c:v>
                </c:pt>
                <c:pt idx="21560" formatCode="General">
                  <c:v>14.51</c:v>
                </c:pt>
                <c:pt idx="21561" formatCode="General">
                  <c:v>14.5107</c:v>
                </c:pt>
                <c:pt idx="21562" formatCode="General">
                  <c:v>14.5113</c:v>
                </c:pt>
                <c:pt idx="21563" formatCode="General">
                  <c:v>14.512</c:v>
                </c:pt>
                <c:pt idx="21564" formatCode="General">
                  <c:v>14.512700000000001</c:v>
                </c:pt>
                <c:pt idx="21565" formatCode="General">
                  <c:v>14.513400000000001</c:v>
                </c:pt>
                <c:pt idx="21566" formatCode="General">
                  <c:v>14.513999999999999</c:v>
                </c:pt>
                <c:pt idx="21567" formatCode="General">
                  <c:v>14.514699999999999</c:v>
                </c:pt>
                <c:pt idx="21568" formatCode="General">
                  <c:v>14.5154</c:v>
                </c:pt>
                <c:pt idx="21569" formatCode="General">
                  <c:v>14.516</c:v>
                </c:pt>
                <c:pt idx="21570" formatCode="General">
                  <c:v>14.5167</c:v>
                </c:pt>
                <c:pt idx="21571" formatCode="General">
                  <c:v>14.5174</c:v>
                </c:pt>
                <c:pt idx="21572" formatCode="General">
                  <c:v>14.5181</c:v>
                </c:pt>
                <c:pt idx="21573" formatCode="General">
                  <c:v>14.518700000000001</c:v>
                </c:pt>
                <c:pt idx="21574" formatCode="General">
                  <c:v>14.519399999999999</c:v>
                </c:pt>
                <c:pt idx="21575" formatCode="General">
                  <c:v>14.520099999999999</c:v>
                </c:pt>
                <c:pt idx="21576" formatCode="General">
                  <c:v>14.520799999999999</c:v>
                </c:pt>
                <c:pt idx="21577" formatCode="General">
                  <c:v>14.5214</c:v>
                </c:pt>
                <c:pt idx="21578" formatCode="General">
                  <c:v>14.5221</c:v>
                </c:pt>
                <c:pt idx="21579" formatCode="General">
                  <c:v>14.5228</c:v>
                </c:pt>
                <c:pt idx="21580" formatCode="General">
                  <c:v>14.5235</c:v>
                </c:pt>
                <c:pt idx="21581" formatCode="General">
                  <c:v>14.524100000000001</c:v>
                </c:pt>
                <c:pt idx="21582" formatCode="General">
                  <c:v>14.524800000000001</c:v>
                </c:pt>
                <c:pt idx="21583" formatCode="General">
                  <c:v>14.525499999999999</c:v>
                </c:pt>
                <c:pt idx="21584" formatCode="General">
                  <c:v>14.5261</c:v>
                </c:pt>
                <c:pt idx="21585" formatCode="General">
                  <c:v>14.5268</c:v>
                </c:pt>
                <c:pt idx="21586" formatCode="General">
                  <c:v>14.5275</c:v>
                </c:pt>
                <c:pt idx="21587" formatCode="General">
                  <c:v>14.5282</c:v>
                </c:pt>
                <c:pt idx="21588" formatCode="General">
                  <c:v>14.5288</c:v>
                </c:pt>
                <c:pt idx="21589" formatCode="General">
                  <c:v>14.529500000000001</c:v>
                </c:pt>
                <c:pt idx="21590" formatCode="General">
                  <c:v>14.530200000000001</c:v>
                </c:pt>
                <c:pt idx="21591" formatCode="General">
                  <c:v>14.530900000000001</c:v>
                </c:pt>
                <c:pt idx="21592" formatCode="General">
                  <c:v>14.531499999999999</c:v>
                </c:pt>
                <c:pt idx="21593" formatCode="General">
                  <c:v>14.5322</c:v>
                </c:pt>
                <c:pt idx="21594" formatCode="General">
                  <c:v>14.5329</c:v>
                </c:pt>
                <c:pt idx="21595" formatCode="General">
                  <c:v>14.5335</c:v>
                </c:pt>
                <c:pt idx="21596" formatCode="General">
                  <c:v>14.5342</c:v>
                </c:pt>
                <c:pt idx="21597" formatCode="General">
                  <c:v>14.5349</c:v>
                </c:pt>
                <c:pt idx="21598" formatCode="General">
                  <c:v>14.535600000000001</c:v>
                </c:pt>
                <c:pt idx="21599" formatCode="General">
                  <c:v>14.536199999999999</c:v>
                </c:pt>
                <c:pt idx="21600" formatCode="General">
                  <c:v>14.536899999999999</c:v>
                </c:pt>
                <c:pt idx="21601" formatCode="General">
                  <c:v>14.537599999999999</c:v>
                </c:pt>
                <c:pt idx="21602" formatCode="General">
                  <c:v>14.5383</c:v>
                </c:pt>
                <c:pt idx="21603" formatCode="General">
                  <c:v>14.5389</c:v>
                </c:pt>
                <c:pt idx="21604" formatCode="General">
                  <c:v>14.5396</c:v>
                </c:pt>
                <c:pt idx="21605" formatCode="General">
                  <c:v>14.5403</c:v>
                </c:pt>
                <c:pt idx="21606" formatCode="General">
                  <c:v>14.540900000000001</c:v>
                </c:pt>
                <c:pt idx="21607" formatCode="General">
                  <c:v>14.541600000000001</c:v>
                </c:pt>
                <c:pt idx="21608" formatCode="General">
                  <c:v>14.542299999999999</c:v>
                </c:pt>
                <c:pt idx="21609" formatCode="General">
                  <c:v>14.542999999999999</c:v>
                </c:pt>
                <c:pt idx="21610" formatCode="General">
                  <c:v>14.5436</c:v>
                </c:pt>
                <c:pt idx="21611" formatCode="General">
                  <c:v>14.5443</c:v>
                </c:pt>
                <c:pt idx="21612" formatCode="General">
                  <c:v>14.545</c:v>
                </c:pt>
                <c:pt idx="21613" formatCode="General">
                  <c:v>14.5457</c:v>
                </c:pt>
                <c:pt idx="21614" formatCode="General">
                  <c:v>14.5463</c:v>
                </c:pt>
                <c:pt idx="21615" formatCode="General">
                  <c:v>14.547000000000001</c:v>
                </c:pt>
                <c:pt idx="21616" formatCode="General">
                  <c:v>14.547700000000001</c:v>
                </c:pt>
                <c:pt idx="21617" formatCode="General">
                  <c:v>14.548400000000001</c:v>
                </c:pt>
                <c:pt idx="21618" formatCode="General">
                  <c:v>14.548999999999999</c:v>
                </c:pt>
                <c:pt idx="21619" formatCode="General">
                  <c:v>14.5497</c:v>
                </c:pt>
                <c:pt idx="21620" formatCode="General">
                  <c:v>14.5504</c:v>
                </c:pt>
                <c:pt idx="21621" formatCode="General">
                  <c:v>14.551</c:v>
                </c:pt>
                <c:pt idx="21622" formatCode="General">
                  <c:v>14.5517</c:v>
                </c:pt>
                <c:pt idx="21623" formatCode="General">
                  <c:v>14.5524</c:v>
                </c:pt>
                <c:pt idx="21624" formatCode="General">
                  <c:v>14.553100000000001</c:v>
                </c:pt>
                <c:pt idx="21625" formatCode="General">
                  <c:v>14.553699999999999</c:v>
                </c:pt>
                <c:pt idx="21626" formatCode="General">
                  <c:v>14.554399999999999</c:v>
                </c:pt>
                <c:pt idx="21627" formatCode="General">
                  <c:v>14.555099999999999</c:v>
                </c:pt>
                <c:pt idx="21628" formatCode="General">
                  <c:v>14.5558</c:v>
                </c:pt>
                <c:pt idx="21629" formatCode="General">
                  <c:v>14.5564</c:v>
                </c:pt>
                <c:pt idx="21630" formatCode="General">
                  <c:v>14.5571</c:v>
                </c:pt>
                <c:pt idx="21631" formatCode="General">
                  <c:v>14.5578</c:v>
                </c:pt>
                <c:pt idx="21632" formatCode="General">
                  <c:v>14.558400000000001</c:v>
                </c:pt>
                <c:pt idx="21633" formatCode="General">
                  <c:v>14.559100000000001</c:v>
                </c:pt>
                <c:pt idx="21634" formatCode="General">
                  <c:v>14.559799999999999</c:v>
                </c:pt>
                <c:pt idx="21635" formatCode="General">
                  <c:v>14.560499999999999</c:v>
                </c:pt>
                <c:pt idx="21636" formatCode="General">
                  <c:v>14.5611</c:v>
                </c:pt>
                <c:pt idx="21637" formatCode="General">
                  <c:v>14.5618</c:v>
                </c:pt>
                <c:pt idx="21638" formatCode="General">
                  <c:v>14.5625</c:v>
                </c:pt>
                <c:pt idx="21639" formatCode="General">
                  <c:v>14.5632</c:v>
                </c:pt>
                <c:pt idx="21640" formatCode="General">
                  <c:v>14.563800000000001</c:v>
                </c:pt>
                <c:pt idx="21641" formatCode="General">
                  <c:v>14.564500000000001</c:v>
                </c:pt>
                <c:pt idx="21642" formatCode="General">
                  <c:v>14.565200000000001</c:v>
                </c:pt>
                <c:pt idx="21643" formatCode="General">
                  <c:v>14.565899999999999</c:v>
                </c:pt>
                <c:pt idx="21644" formatCode="General">
                  <c:v>14.5665</c:v>
                </c:pt>
                <c:pt idx="21645" formatCode="General">
                  <c:v>14.5672</c:v>
                </c:pt>
                <c:pt idx="21646" formatCode="General">
                  <c:v>14.5679</c:v>
                </c:pt>
                <c:pt idx="21647" formatCode="General">
                  <c:v>14.5685</c:v>
                </c:pt>
                <c:pt idx="21648" formatCode="General">
                  <c:v>14.5692</c:v>
                </c:pt>
                <c:pt idx="21649" formatCode="General">
                  <c:v>14.569900000000001</c:v>
                </c:pt>
                <c:pt idx="21650" formatCode="General">
                  <c:v>14.570600000000001</c:v>
                </c:pt>
                <c:pt idx="21651" formatCode="General">
                  <c:v>14.571199999999999</c:v>
                </c:pt>
                <c:pt idx="21652" formatCode="General">
                  <c:v>14.571899999999999</c:v>
                </c:pt>
                <c:pt idx="21653" formatCode="General">
                  <c:v>14.5726</c:v>
                </c:pt>
                <c:pt idx="21654" formatCode="General">
                  <c:v>14.5733</c:v>
                </c:pt>
                <c:pt idx="21655" formatCode="General">
                  <c:v>14.5739</c:v>
                </c:pt>
                <c:pt idx="21656" formatCode="General">
                  <c:v>14.5746</c:v>
                </c:pt>
                <c:pt idx="21657" formatCode="General">
                  <c:v>14.5753</c:v>
                </c:pt>
                <c:pt idx="21658" formatCode="General">
                  <c:v>14.575900000000001</c:v>
                </c:pt>
                <c:pt idx="21659" formatCode="General">
                  <c:v>14.576599999999999</c:v>
                </c:pt>
                <c:pt idx="21660" formatCode="General">
                  <c:v>14.577299999999999</c:v>
                </c:pt>
                <c:pt idx="21661" formatCode="General">
                  <c:v>14.577999999999999</c:v>
                </c:pt>
                <c:pt idx="21662" formatCode="General">
                  <c:v>14.5786</c:v>
                </c:pt>
                <c:pt idx="21663" formatCode="General">
                  <c:v>14.5793</c:v>
                </c:pt>
                <c:pt idx="21664" formatCode="General">
                  <c:v>14.58</c:v>
                </c:pt>
                <c:pt idx="21665" formatCode="General">
                  <c:v>14.5807</c:v>
                </c:pt>
                <c:pt idx="21666" formatCode="General">
                  <c:v>14.581300000000001</c:v>
                </c:pt>
                <c:pt idx="21667" formatCode="General">
                  <c:v>14.582000000000001</c:v>
                </c:pt>
                <c:pt idx="21668" formatCode="General">
                  <c:v>14.582700000000001</c:v>
                </c:pt>
                <c:pt idx="21669" formatCode="General">
                  <c:v>14.583299999999999</c:v>
                </c:pt>
                <c:pt idx="21670" formatCode="General">
                  <c:v>14.584</c:v>
                </c:pt>
                <c:pt idx="21671" formatCode="General">
                  <c:v>14.5847</c:v>
                </c:pt>
                <c:pt idx="21672" formatCode="General">
                  <c:v>14.5854</c:v>
                </c:pt>
                <c:pt idx="21673" formatCode="General">
                  <c:v>14.586</c:v>
                </c:pt>
                <c:pt idx="21674" formatCode="General">
                  <c:v>14.5867</c:v>
                </c:pt>
                <c:pt idx="21675" formatCode="General">
                  <c:v>14.587400000000001</c:v>
                </c:pt>
                <c:pt idx="21676" formatCode="General">
                  <c:v>14.588100000000001</c:v>
                </c:pt>
                <c:pt idx="21677" formatCode="General">
                  <c:v>14.588699999999999</c:v>
                </c:pt>
                <c:pt idx="21678" formatCode="General">
                  <c:v>14.589399999999999</c:v>
                </c:pt>
                <c:pt idx="21679" formatCode="General">
                  <c:v>14.5901</c:v>
                </c:pt>
                <c:pt idx="21680" formatCode="General">
                  <c:v>14.5908</c:v>
                </c:pt>
                <c:pt idx="21681" formatCode="General">
                  <c:v>14.5914</c:v>
                </c:pt>
                <c:pt idx="21682" formatCode="General">
                  <c:v>14.5921</c:v>
                </c:pt>
                <c:pt idx="21683" formatCode="General">
                  <c:v>14.5928</c:v>
                </c:pt>
                <c:pt idx="21684" formatCode="General">
                  <c:v>14.593400000000001</c:v>
                </c:pt>
                <c:pt idx="21685" formatCode="General">
                  <c:v>14.594099999999999</c:v>
                </c:pt>
                <c:pt idx="21686" formatCode="General">
                  <c:v>14.594799999999999</c:v>
                </c:pt>
                <c:pt idx="21687" formatCode="General">
                  <c:v>14.595499999999999</c:v>
                </c:pt>
                <c:pt idx="21688" formatCode="General">
                  <c:v>14.5961</c:v>
                </c:pt>
                <c:pt idx="21689" formatCode="General">
                  <c:v>14.5968</c:v>
                </c:pt>
                <c:pt idx="21690" formatCode="General">
                  <c:v>14.5975</c:v>
                </c:pt>
                <c:pt idx="21691" formatCode="General">
                  <c:v>14.5982</c:v>
                </c:pt>
                <c:pt idx="21692" formatCode="General">
                  <c:v>14.598800000000001</c:v>
                </c:pt>
                <c:pt idx="21693" formatCode="General">
                  <c:v>14.599500000000001</c:v>
                </c:pt>
                <c:pt idx="21694" formatCode="General">
                  <c:v>14.600199999999999</c:v>
                </c:pt>
                <c:pt idx="21695" formatCode="General">
                  <c:v>14.6008</c:v>
                </c:pt>
                <c:pt idx="21696" formatCode="General">
                  <c:v>14.6015</c:v>
                </c:pt>
                <c:pt idx="21697" formatCode="General">
                  <c:v>14.6022</c:v>
                </c:pt>
                <c:pt idx="21698" formatCode="General">
                  <c:v>14.6029</c:v>
                </c:pt>
                <c:pt idx="21699" formatCode="General">
                  <c:v>14.6035</c:v>
                </c:pt>
                <c:pt idx="21700" formatCode="General">
                  <c:v>14.604200000000001</c:v>
                </c:pt>
                <c:pt idx="21701" formatCode="General">
                  <c:v>14.604900000000001</c:v>
                </c:pt>
                <c:pt idx="21702" formatCode="General">
                  <c:v>14.605600000000001</c:v>
                </c:pt>
                <c:pt idx="21703" formatCode="General">
                  <c:v>14.606199999999999</c:v>
                </c:pt>
                <c:pt idx="21704" formatCode="General">
                  <c:v>14.6069</c:v>
                </c:pt>
                <c:pt idx="21705" formatCode="General">
                  <c:v>14.6076</c:v>
                </c:pt>
                <c:pt idx="21706" formatCode="General">
                  <c:v>14.6082</c:v>
                </c:pt>
                <c:pt idx="21707" formatCode="General">
                  <c:v>14.6089</c:v>
                </c:pt>
                <c:pt idx="21708" formatCode="General">
                  <c:v>14.6096</c:v>
                </c:pt>
                <c:pt idx="21709" formatCode="General">
                  <c:v>14.610300000000001</c:v>
                </c:pt>
                <c:pt idx="21710" formatCode="General">
                  <c:v>14.610900000000001</c:v>
                </c:pt>
                <c:pt idx="21711" formatCode="General">
                  <c:v>14.611599999999999</c:v>
                </c:pt>
                <c:pt idx="21712" formatCode="General">
                  <c:v>14.612299999999999</c:v>
                </c:pt>
                <c:pt idx="21713" formatCode="General">
                  <c:v>14.613</c:v>
                </c:pt>
                <c:pt idx="21714" formatCode="General">
                  <c:v>14.6136</c:v>
                </c:pt>
                <c:pt idx="21715" formatCode="General">
                  <c:v>14.6143</c:v>
                </c:pt>
                <c:pt idx="21716" formatCode="General">
                  <c:v>14.615</c:v>
                </c:pt>
                <c:pt idx="21717" formatCode="General">
                  <c:v>14.6157</c:v>
                </c:pt>
                <c:pt idx="21718" formatCode="General">
                  <c:v>14.616300000000001</c:v>
                </c:pt>
                <c:pt idx="21719" formatCode="General">
                  <c:v>14.617000000000001</c:v>
                </c:pt>
                <c:pt idx="21720" formatCode="General">
                  <c:v>14.617699999999999</c:v>
                </c:pt>
                <c:pt idx="21721" formatCode="General">
                  <c:v>14.6183</c:v>
                </c:pt>
                <c:pt idx="21722" formatCode="General">
                  <c:v>14.619</c:v>
                </c:pt>
                <c:pt idx="21723" formatCode="General">
                  <c:v>14.6197</c:v>
                </c:pt>
                <c:pt idx="21724" formatCode="General">
                  <c:v>14.6204</c:v>
                </c:pt>
                <c:pt idx="21725" formatCode="General">
                  <c:v>14.621</c:v>
                </c:pt>
                <c:pt idx="21726" formatCode="General">
                  <c:v>14.621700000000001</c:v>
                </c:pt>
                <c:pt idx="21727" formatCode="General">
                  <c:v>14.622400000000001</c:v>
                </c:pt>
                <c:pt idx="21728" formatCode="General">
                  <c:v>14.623100000000001</c:v>
                </c:pt>
                <c:pt idx="21729" formatCode="General">
                  <c:v>14.623699999999999</c:v>
                </c:pt>
                <c:pt idx="21730" formatCode="General">
                  <c:v>14.6244</c:v>
                </c:pt>
                <c:pt idx="21731" formatCode="General">
                  <c:v>14.6251</c:v>
                </c:pt>
                <c:pt idx="21732" formatCode="General">
                  <c:v>14.6257</c:v>
                </c:pt>
                <c:pt idx="21733" formatCode="General">
                  <c:v>14.6264</c:v>
                </c:pt>
                <c:pt idx="21734" formatCode="General">
                  <c:v>14.6271</c:v>
                </c:pt>
                <c:pt idx="21735" formatCode="General">
                  <c:v>14.627800000000001</c:v>
                </c:pt>
                <c:pt idx="21736" formatCode="General">
                  <c:v>14.628399999999999</c:v>
                </c:pt>
                <c:pt idx="21737" formatCode="General">
                  <c:v>14.629099999999999</c:v>
                </c:pt>
                <c:pt idx="21738" formatCode="General">
                  <c:v>14.629799999999999</c:v>
                </c:pt>
                <c:pt idx="21739" formatCode="General">
                  <c:v>14.6305</c:v>
                </c:pt>
                <c:pt idx="21740" formatCode="General">
                  <c:v>14.6311</c:v>
                </c:pt>
                <c:pt idx="21741" formatCode="General">
                  <c:v>14.6318</c:v>
                </c:pt>
                <c:pt idx="21742" formatCode="General">
                  <c:v>14.6325</c:v>
                </c:pt>
                <c:pt idx="21743" formatCode="General">
                  <c:v>14.6332</c:v>
                </c:pt>
                <c:pt idx="21744" formatCode="General">
                  <c:v>14.633800000000001</c:v>
                </c:pt>
                <c:pt idx="21745" formatCode="General">
                  <c:v>14.634499999999999</c:v>
                </c:pt>
                <c:pt idx="21746" formatCode="General">
                  <c:v>14.635199999999999</c:v>
                </c:pt>
                <c:pt idx="21747" formatCode="General">
                  <c:v>14.6358</c:v>
                </c:pt>
                <c:pt idx="21748" formatCode="General">
                  <c:v>14.6365</c:v>
                </c:pt>
                <c:pt idx="21749" formatCode="General">
                  <c:v>14.6372</c:v>
                </c:pt>
                <c:pt idx="21750" formatCode="General">
                  <c:v>14.6379</c:v>
                </c:pt>
                <c:pt idx="21751" formatCode="General">
                  <c:v>14.638500000000001</c:v>
                </c:pt>
                <c:pt idx="21752" formatCode="General">
                  <c:v>14.639200000000001</c:v>
                </c:pt>
                <c:pt idx="21753" formatCode="General">
                  <c:v>14.639900000000001</c:v>
                </c:pt>
                <c:pt idx="21754" formatCode="General">
                  <c:v>14.640599999999999</c:v>
                </c:pt>
                <c:pt idx="21755" formatCode="General">
                  <c:v>14.6412</c:v>
                </c:pt>
                <c:pt idx="21756" formatCode="General">
                  <c:v>14.6419</c:v>
                </c:pt>
                <c:pt idx="21757" formatCode="General">
                  <c:v>14.6426</c:v>
                </c:pt>
                <c:pt idx="21758" formatCode="General">
                  <c:v>14.6432</c:v>
                </c:pt>
                <c:pt idx="21759" formatCode="General">
                  <c:v>14.6439</c:v>
                </c:pt>
                <c:pt idx="21760" formatCode="General">
                  <c:v>14.644600000000001</c:v>
                </c:pt>
                <c:pt idx="21761" formatCode="General">
                  <c:v>14.645300000000001</c:v>
                </c:pt>
                <c:pt idx="21762" formatCode="General">
                  <c:v>14.645899999999999</c:v>
                </c:pt>
                <c:pt idx="21763" formatCode="General">
                  <c:v>14.646599999999999</c:v>
                </c:pt>
                <c:pt idx="21764" formatCode="General">
                  <c:v>14.6473</c:v>
                </c:pt>
                <c:pt idx="21765" formatCode="General">
                  <c:v>14.648</c:v>
                </c:pt>
                <c:pt idx="21766" formatCode="General">
                  <c:v>14.6486</c:v>
                </c:pt>
                <c:pt idx="21767" formatCode="General">
                  <c:v>14.6493</c:v>
                </c:pt>
                <c:pt idx="21768" formatCode="General">
                  <c:v>14.65</c:v>
                </c:pt>
                <c:pt idx="21769" formatCode="General">
                  <c:v>14.650600000000001</c:v>
                </c:pt>
                <c:pt idx="21770" formatCode="General">
                  <c:v>14.651300000000001</c:v>
                </c:pt>
                <c:pt idx="21771" formatCode="General">
                  <c:v>14.651999999999999</c:v>
                </c:pt>
                <c:pt idx="21772" formatCode="General">
                  <c:v>14.652699999999999</c:v>
                </c:pt>
                <c:pt idx="21773" formatCode="General">
                  <c:v>14.6533</c:v>
                </c:pt>
                <c:pt idx="21774" formatCode="General">
                  <c:v>14.654</c:v>
                </c:pt>
                <c:pt idx="21775" formatCode="General">
                  <c:v>14.6547</c:v>
                </c:pt>
                <c:pt idx="21776" formatCode="General">
                  <c:v>14.6554</c:v>
                </c:pt>
                <c:pt idx="21777" formatCode="General">
                  <c:v>14.656000000000001</c:v>
                </c:pt>
                <c:pt idx="21778" formatCode="General">
                  <c:v>14.656700000000001</c:v>
                </c:pt>
                <c:pt idx="21779" formatCode="General">
                  <c:v>14.657400000000001</c:v>
                </c:pt>
                <c:pt idx="21780" formatCode="General">
                  <c:v>14.658099999999999</c:v>
                </c:pt>
                <c:pt idx="21781" formatCode="General">
                  <c:v>14.6587</c:v>
                </c:pt>
                <c:pt idx="21782" formatCode="General">
                  <c:v>14.6594</c:v>
                </c:pt>
                <c:pt idx="21783" formatCode="General">
                  <c:v>14.6601</c:v>
                </c:pt>
                <c:pt idx="21784" formatCode="General">
                  <c:v>14.6607</c:v>
                </c:pt>
                <c:pt idx="21785" formatCode="General">
                  <c:v>14.6614</c:v>
                </c:pt>
                <c:pt idx="21786" formatCode="General">
                  <c:v>14.662100000000001</c:v>
                </c:pt>
                <c:pt idx="21787" formatCode="General">
                  <c:v>14.662800000000001</c:v>
                </c:pt>
                <c:pt idx="21788" formatCode="General">
                  <c:v>14.663399999999999</c:v>
                </c:pt>
                <c:pt idx="21789" formatCode="General">
                  <c:v>14.664099999999999</c:v>
                </c:pt>
                <c:pt idx="21790" formatCode="General">
                  <c:v>14.6648</c:v>
                </c:pt>
                <c:pt idx="21791" formatCode="General">
                  <c:v>14.6655</c:v>
                </c:pt>
                <c:pt idx="21792" formatCode="General">
                  <c:v>14.6661</c:v>
                </c:pt>
                <c:pt idx="21793" formatCode="General">
                  <c:v>14.6668</c:v>
                </c:pt>
                <c:pt idx="21794" formatCode="General">
                  <c:v>14.6675</c:v>
                </c:pt>
                <c:pt idx="21795" formatCode="General">
                  <c:v>14.668100000000001</c:v>
                </c:pt>
                <c:pt idx="21796" formatCode="General">
                  <c:v>14.668799999999999</c:v>
                </c:pt>
                <c:pt idx="21797" formatCode="General">
                  <c:v>14.669499999999999</c:v>
                </c:pt>
                <c:pt idx="21798" formatCode="General">
                  <c:v>14.670199999999999</c:v>
                </c:pt>
                <c:pt idx="21799" formatCode="General">
                  <c:v>14.6708</c:v>
                </c:pt>
                <c:pt idx="21800" formatCode="General">
                  <c:v>14.6715</c:v>
                </c:pt>
                <c:pt idx="21801" formatCode="General">
                  <c:v>14.6722</c:v>
                </c:pt>
                <c:pt idx="21802" formatCode="General">
                  <c:v>14.6729</c:v>
                </c:pt>
                <c:pt idx="21803" formatCode="General">
                  <c:v>14.673500000000001</c:v>
                </c:pt>
                <c:pt idx="21804" formatCode="General">
                  <c:v>14.674200000000001</c:v>
                </c:pt>
                <c:pt idx="21805" formatCode="General">
                  <c:v>14.674899999999999</c:v>
                </c:pt>
                <c:pt idx="21806" formatCode="General">
                  <c:v>14.675599999999999</c:v>
                </c:pt>
                <c:pt idx="21807" formatCode="General">
                  <c:v>14.6762</c:v>
                </c:pt>
                <c:pt idx="21808" formatCode="General">
                  <c:v>14.6769</c:v>
                </c:pt>
                <c:pt idx="21809" formatCode="General">
                  <c:v>14.6776</c:v>
                </c:pt>
                <c:pt idx="21810" formatCode="General">
                  <c:v>14.6782</c:v>
                </c:pt>
                <c:pt idx="21811" formatCode="General">
                  <c:v>14.678900000000001</c:v>
                </c:pt>
                <c:pt idx="21812" formatCode="General">
                  <c:v>14.679600000000001</c:v>
                </c:pt>
                <c:pt idx="21813" formatCode="General">
                  <c:v>14.680300000000001</c:v>
                </c:pt>
                <c:pt idx="21814" formatCode="General">
                  <c:v>14.680899999999999</c:v>
                </c:pt>
                <c:pt idx="21815" formatCode="General">
                  <c:v>14.6816</c:v>
                </c:pt>
                <c:pt idx="21816" formatCode="General">
                  <c:v>14.6823</c:v>
                </c:pt>
                <c:pt idx="21817" formatCode="General">
                  <c:v>14.683</c:v>
                </c:pt>
                <c:pt idx="21818" formatCode="General">
                  <c:v>14.6836</c:v>
                </c:pt>
                <c:pt idx="21819" formatCode="General">
                  <c:v>14.6843</c:v>
                </c:pt>
                <c:pt idx="21820" formatCode="General">
                  <c:v>14.685</c:v>
                </c:pt>
                <c:pt idx="21821" formatCode="General">
                  <c:v>14.685600000000001</c:v>
                </c:pt>
                <c:pt idx="21822" formatCode="General">
                  <c:v>14.686299999999999</c:v>
                </c:pt>
                <c:pt idx="21823" formatCode="General">
                  <c:v>14.686999999999999</c:v>
                </c:pt>
                <c:pt idx="21824" formatCode="General">
                  <c:v>14.6877</c:v>
                </c:pt>
                <c:pt idx="21825" formatCode="General">
                  <c:v>14.6883</c:v>
                </c:pt>
                <c:pt idx="21826" formatCode="General">
                  <c:v>14.689</c:v>
                </c:pt>
                <c:pt idx="21827" formatCode="General">
                  <c:v>14.6897</c:v>
                </c:pt>
                <c:pt idx="21828" formatCode="General">
                  <c:v>14.6904</c:v>
                </c:pt>
                <c:pt idx="21829" formatCode="General">
                  <c:v>14.691000000000001</c:v>
                </c:pt>
                <c:pt idx="21830" formatCode="General">
                  <c:v>14.691700000000001</c:v>
                </c:pt>
                <c:pt idx="21831" formatCode="General">
                  <c:v>14.692399999999999</c:v>
                </c:pt>
                <c:pt idx="21832" formatCode="General">
                  <c:v>14.693</c:v>
                </c:pt>
                <c:pt idx="21833" formatCode="General">
                  <c:v>14.6937</c:v>
                </c:pt>
                <c:pt idx="21834" formatCode="General">
                  <c:v>14.6944</c:v>
                </c:pt>
                <c:pt idx="21835" formatCode="General">
                  <c:v>14.6951</c:v>
                </c:pt>
                <c:pt idx="21836" formatCode="General">
                  <c:v>14.6957</c:v>
                </c:pt>
                <c:pt idx="21837" formatCode="General">
                  <c:v>14.696400000000001</c:v>
                </c:pt>
                <c:pt idx="21838" formatCode="General">
                  <c:v>14.697100000000001</c:v>
                </c:pt>
                <c:pt idx="21839" formatCode="General">
                  <c:v>14.697800000000001</c:v>
                </c:pt>
                <c:pt idx="21840" formatCode="General">
                  <c:v>14.698399999999999</c:v>
                </c:pt>
                <c:pt idx="21841" formatCode="General">
                  <c:v>14.6991</c:v>
                </c:pt>
                <c:pt idx="21842" formatCode="General">
                  <c:v>14.6998</c:v>
                </c:pt>
                <c:pt idx="21843" formatCode="General">
                  <c:v>14.7005</c:v>
                </c:pt>
                <c:pt idx="21844" formatCode="General">
                  <c:v>14.7011</c:v>
                </c:pt>
                <c:pt idx="21845" formatCode="General">
                  <c:v>14.7018</c:v>
                </c:pt>
                <c:pt idx="21846" formatCode="General">
                  <c:v>14.702500000000001</c:v>
                </c:pt>
                <c:pt idx="21847" formatCode="General">
                  <c:v>14.703099999999999</c:v>
                </c:pt>
                <c:pt idx="21848" formatCode="General">
                  <c:v>14.703799999999999</c:v>
                </c:pt>
                <c:pt idx="21849" formatCode="General">
                  <c:v>14.704499999999999</c:v>
                </c:pt>
                <c:pt idx="21850" formatCode="General">
                  <c:v>14.7052</c:v>
                </c:pt>
                <c:pt idx="21851" formatCode="General">
                  <c:v>14.7058</c:v>
                </c:pt>
                <c:pt idx="21852" formatCode="General">
                  <c:v>14.7065</c:v>
                </c:pt>
                <c:pt idx="21853" formatCode="General">
                  <c:v>14.7072</c:v>
                </c:pt>
                <c:pt idx="21854" formatCode="General">
                  <c:v>14.7079</c:v>
                </c:pt>
                <c:pt idx="21855" formatCode="General">
                  <c:v>14.708500000000001</c:v>
                </c:pt>
                <c:pt idx="21856" formatCode="General">
                  <c:v>14.709199999999999</c:v>
                </c:pt>
                <c:pt idx="21857" formatCode="General">
                  <c:v>14.709899999999999</c:v>
                </c:pt>
                <c:pt idx="21858" formatCode="General">
                  <c:v>14.7105</c:v>
                </c:pt>
                <c:pt idx="21859" formatCode="General">
                  <c:v>14.7112</c:v>
                </c:pt>
                <c:pt idx="21860" formatCode="General">
                  <c:v>14.7119</c:v>
                </c:pt>
                <c:pt idx="21861" formatCode="General">
                  <c:v>14.7126</c:v>
                </c:pt>
                <c:pt idx="21862" formatCode="General">
                  <c:v>14.713200000000001</c:v>
                </c:pt>
                <c:pt idx="21863" formatCode="General">
                  <c:v>14.713900000000001</c:v>
                </c:pt>
                <c:pt idx="21864" formatCode="General">
                  <c:v>14.714600000000001</c:v>
                </c:pt>
                <c:pt idx="21865" formatCode="General">
                  <c:v>14.715299999999999</c:v>
                </c:pt>
                <c:pt idx="21866" formatCode="General">
                  <c:v>14.7159</c:v>
                </c:pt>
                <c:pt idx="21867" formatCode="General">
                  <c:v>14.7166</c:v>
                </c:pt>
                <c:pt idx="21868" formatCode="General">
                  <c:v>14.7173</c:v>
                </c:pt>
                <c:pt idx="21869" formatCode="General">
                  <c:v>14.7179</c:v>
                </c:pt>
                <c:pt idx="21870" formatCode="General">
                  <c:v>14.7186</c:v>
                </c:pt>
                <c:pt idx="21871" formatCode="General">
                  <c:v>14.7193</c:v>
                </c:pt>
                <c:pt idx="21872" formatCode="General">
                  <c:v>14.72</c:v>
                </c:pt>
                <c:pt idx="21873" formatCode="General">
                  <c:v>14.720599999999999</c:v>
                </c:pt>
                <c:pt idx="21874" formatCode="General">
                  <c:v>14.721299999999999</c:v>
                </c:pt>
                <c:pt idx="21875" formatCode="General">
                  <c:v>14.722</c:v>
                </c:pt>
                <c:pt idx="21876" formatCode="General">
                  <c:v>14.7227</c:v>
                </c:pt>
                <c:pt idx="21877" formatCode="General">
                  <c:v>14.7233</c:v>
                </c:pt>
                <c:pt idx="21878" formatCode="General">
                  <c:v>14.724</c:v>
                </c:pt>
                <c:pt idx="21879" formatCode="General">
                  <c:v>14.7247</c:v>
                </c:pt>
                <c:pt idx="21880" formatCode="General">
                  <c:v>14.7254</c:v>
                </c:pt>
                <c:pt idx="21881" formatCode="General">
                  <c:v>14.726000000000001</c:v>
                </c:pt>
                <c:pt idx="21882" formatCode="General">
                  <c:v>14.726699999999999</c:v>
                </c:pt>
                <c:pt idx="21883" formatCode="General">
                  <c:v>14.727399999999999</c:v>
                </c:pt>
                <c:pt idx="21884" formatCode="General">
                  <c:v>14.728</c:v>
                </c:pt>
                <c:pt idx="21885" formatCode="General">
                  <c:v>14.7287</c:v>
                </c:pt>
                <c:pt idx="21886" formatCode="General">
                  <c:v>14.7294</c:v>
                </c:pt>
                <c:pt idx="21887" formatCode="General">
                  <c:v>14.7301</c:v>
                </c:pt>
                <c:pt idx="21888" formatCode="General">
                  <c:v>14.730700000000001</c:v>
                </c:pt>
                <c:pt idx="21889" formatCode="General">
                  <c:v>14.731400000000001</c:v>
                </c:pt>
                <c:pt idx="21890" formatCode="General">
                  <c:v>14.732100000000001</c:v>
                </c:pt>
                <c:pt idx="21891" formatCode="General">
                  <c:v>14.732799999999999</c:v>
                </c:pt>
                <c:pt idx="21892" formatCode="General">
                  <c:v>14.7334</c:v>
                </c:pt>
                <c:pt idx="21893" formatCode="General">
                  <c:v>14.7341</c:v>
                </c:pt>
                <c:pt idx="21894" formatCode="General">
                  <c:v>14.7348</c:v>
                </c:pt>
                <c:pt idx="21895" formatCode="General">
                  <c:v>14.7354</c:v>
                </c:pt>
                <c:pt idx="21896" formatCode="General">
                  <c:v>14.7361</c:v>
                </c:pt>
                <c:pt idx="21897" formatCode="General">
                  <c:v>14.736800000000001</c:v>
                </c:pt>
                <c:pt idx="21898" formatCode="General">
                  <c:v>14.737500000000001</c:v>
                </c:pt>
                <c:pt idx="21899" formatCode="General">
                  <c:v>14.738099999999999</c:v>
                </c:pt>
                <c:pt idx="21900" formatCode="General">
                  <c:v>14.738799999999999</c:v>
                </c:pt>
                <c:pt idx="21901" formatCode="General">
                  <c:v>14.7395</c:v>
                </c:pt>
                <c:pt idx="21902" formatCode="General">
                  <c:v>14.7402</c:v>
                </c:pt>
                <c:pt idx="21903" formatCode="General">
                  <c:v>14.7408</c:v>
                </c:pt>
                <c:pt idx="21904" formatCode="General">
                  <c:v>14.7415</c:v>
                </c:pt>
                <c:pt idx="21905" formatCode="General">
                  <c:v>14.7422</c:v>
                </c:pt>
                <c:pt idx="21906" formatCode="General">
                  <c:v>14.742900000000001</c:v>
                </c:pt>
                <c:pt idx="21907" formatCode="General">
                  <c:v>14.743499999999999</c:v>
                </c:pt>
                <c:pt idx="21908" formatCode="General">
                  <c:v>14.744199999999999</c:v>
                </c:pt>
                <c:pt idx="21909" formatCode="General">
                  <c:v>14.744899999999999</c:v>
                </c:pt>
                <c:pt idx="21910" formatCode="General">
                  <c:v>14.7455</c:v>
                </c:pt>
                <c:pt idx="21911" formatCode="General">
                  <c:v>14.7462</c:v>
                </c:pt>
                <c:pt idx="21912" formatCode="General">
                  <c:v>14.7469</c:v>
                </c:pt>
                <c:pt idx="21913" formatCode="General">
                  <c:v>14.7476</c:v>
                </c:pt>
                <c:pt idx="21914" formatCode="General">
                  <c:v>14.748200000000001</c:v>
                </c:pt>
                <c:pt idx="21915" formatCode="General">
                  <c:v>14.748900000000001</c:v>
                </c:pt>
                <c:pt idx="21916" formatCode="General">
                  <c:v>14.749599999999999</c:v>
                </c:pt>
                <c:pt idx="21917" formatCode="General">
                  <c:v>14.750299999999999</c:v>
                </c:pt>
                <c:pt idx="21918" formatCode="General">
                  <c:v>14.7509</c:v>
                </c:pt>
                <c:pt idx="21919" formatCode="General">
                  <c:v>14.7516</c:v>
                </c:pt>
                <c:pt idx="21920" formatCode="General">
                  <c:v>14.7523</c:v>
                </c:pt>
                <c:pt idx="21921" formatCode="General">
                  <c:v>14.7529</c:v>
                </c:pt>
                <c:pt idx="21922" formatCode="General">
                  <c:v>14.7536</c:v>
                </c:pt>
                <c:pt idx="21923" formatCode="General">
                  <c:v>14.754300000000001</c:v>
                </c:pt>
                <c:pt idx="21924" formatCode="General">
                  <c:v>14.755000000000001</c:v>
                </c:pt>
                <c:pt idx="21925" formatCode="General">
                  <c:v>14.755599999999999</c:v>
                </c:pt>
                <c:pt idx="21926" formatCode="General">
                  <c:v>14.7563</c:v>
                </c:pt>
                <c:pt idx="21927" formatCode="General">
                  <c:v>14.757</c:v>
                </c:pt>
                <c:pt idx="21928" formatCode="General">
                  <c:v>14.7577</c:v>
                </c:pt>
                <c:pt idx="21929" formatCode="General">
                  <c:v>14.7583</c:v>
                </c:pt>
                <c:pt idx="21930" formatCode="General">
                  <c:v>14.759</c:v>
                </c:pt>
                <c:pt idx="21931" formatCode="General">
                  <c:v>14.7597</c:v>
                </c:pt>
                <c:pt idx="21932" formatCode="General">
                  <c:v>14.760300000000001</c:v>
                </c:pt>
                <c:pt idx="21933" formatCode="General">
                  <c:v>14.760999999999999</c:v>
                </c:pt>
                <c:pt idx="21934" formatCode="General">
                  <c:v>14.761699999999999</c:v>
                </c:pt>
                <c:pt idx="21935" formatCode="General">
                  <c:v>14.7624</c:v>
                </c:pt>
                <c:pt idx="21936" formatCode="General">
                  <c:v>14.763</c:v>
                </c:pt>
                <c:pt idx="21937" formatCode="General">
                  <c:v>14.7637</c:v>
                </c:pt>
                <c:pt idx="21938" formatCode="General">
                  <c:v>14.7644</c:v>
                </c:pt>
                <c:pt idx="21939" formatCode="General">
                  <c:v>14.7651</c:v>
                </c:pt>
                <c:pt idx="21940" formatCode="General">
                  <c:v>14.765700000000001</c:v>
                </c:pt>
                <c:pt idx="21941" formatCode="General">
                  <c:v>14.766400000000001</c:v>
                </c:pt>
                <c:pt idx="21942" formatCode="General">
                  <c:v>14.767099999999999</c:v>
                </c:pt>
                <c:pt idx="21943" formatCode="General">
                  <c:v>14.767799999999999</c:v>
                </c:pt>
                <c:pt idx="21944" formatCode="General">
                  <c:v>14.7684</c:v>
                </c:pt>
                <c:pt idx="21945" formatCode="General">
                  <c:v>14.7691</c:v>
                </c:pt>
                <c:pt idx="21946" formatCode="General">
                  <c:v>14.7698</c:v>
                </c:pt>
                <c:pt idx="21947" formatCode="General">
                  <c:v>14.7704</c:v>
                </c:pt>
                <c:pt idx="21948" formatCode="General">
                  <c:v>14.771100000000001</c:v>
                </c:pt>
                <c:pt idx="21949" formatCode="General">
                  <c:v>14.771800000000001</c:v>
                </c:pt>
                <c:pt idx="21950" formatCode="General">
                  <c:v>14.772500000000001</c:v>
                </c:pt>
                <c:pt idx="21951" formatCode="General">
                  <c:v>14.773099999999999</c:v>
                </c:pt>
                <c:pt idx="21952" formatCode="General">
                  <c:v>14.7738</c:v>
                </c:pt>
                <c:pt idx="21953" formatCode="General">
                  <c:v>14.7745</c:v>
                </c:pt>
                <c:pt idx="21954" formatCode="General">
                  <c:v>14.7752</c:v>
                </c:pt>
                <c:pt idx="21955" formatCode="General">
                  <c:v>14.7758</c:v>
                </c:pt>
                <c:pt idx="21956" formatCode="General">
                  <c:v>14.7765</c:v>
                </c:pt>
                <c:pt idx="21957" formatCode="General">
                  <c:v>14.777200000000001</c:v>
                </c:pt>
                <c:pt idx="21958" formatCode="General">
                  <c:v>14.777799999999999</c:v>
                </c:pt>
                <c:pt idx="21959" formatCode="General">
                  <c:v>14.778499999999999</c:v>
                </c:pt>
                <c:pt idx="21960" formatCode="General">
                  <c:v>14.779199999999999</c:v>
                </c:pt>
                <c:pt idx="21961" formatCode="General">
                  <c:v>14.7799</c:v>
                </c:pt>
                <c:pt idx="21962" formatCode="General">
                  <c:v>14.7805</c:v>
                </c:pt>
                <c:pt idx="21963" formatCode="General">
                  <c:v>14.7812</c:v>
                </c:pt>
                <c:pt idx="21964" formatCode="General">
                  <c:v>14.7819</c:v>
                </c:pt>
                <c:pt idx="21965" formatCode="General">
                  <c:v>14.7826</c:v>
                </c:pt>
                <c:pt idx="21966" formatCode="General">
                  <c:v>14.783200000000001</c:v>
                </c:pt>
                <c:pt idx="21967" formatCode="General">
                  <c:v>14.783899999999999</c:v>
                </c:pt>
                <c:pt idx="21968" formatCode="General">
                  <c:v>14.784599999999999</c:v>
                </c:pt>
                <c:pt idx="21969" formatCode="General">
                  <c:v>14.7852</c:v>
                </c:pt>
                <c:pt idx="21970" formatCode="General">
                  <c:v>14.7859</c:v>
                </c:pt>
                <c:pt idx="21971" formatCode="General">
                  <c:v>14.7866</c:v>
                </c:pt>
                <c:pt idx="21972" formatCode="General">
                  <c:v>14.7873</c:v>
                </c:pt>
                <c:pt idx="21973" formatCode="General">
                  <c:v>14.7879</c:v>
                </c:pt>
                <c:pt idx="21974" formatCode="General">
                  <c:v>14.788600000000001</c:v>
                </c:pt>
                <c:pt idx="21975" formatCode="General">
                  <c:v>14.789300000000001</c:v>
                </c:pt>
                <c:pt idx="21976" formatCode="General">
                  <c:v>14.79</c:v>
                </c:pt>
                <c:pt idx="21977" formatCode="General">
                  <c:v>14.7906</c:v>
                </c:pt>
                <c:pt idx="21978" formatCode="General">
                  <c:v>14.7913</c:v>
                </c:pt>
                <c:pt idx="21979" formatCode="General">
                  <c:v>14.792</c:v>
                </c:pt>
                <c:pt idx="21980" formatCode="General">
                  <c:v>14.7927</c:v>
                </c:pt>
                <c:pt idx="21981" formatCode="General">
                  <c:v>14.7933</c:v>
                </c:pt>
                <c:pt idx="21982" formatCode="General">
                  <c:v>14.794</c:v>
                </c:pt>
                <c:pt idx="21983" formatCode="General">
                  <c:v>14.794700000000001</c:v>
                </c:pt>
                <c:pt idx="21984" formatCode="General">
                  <c:v>14.795299999999999</c:v>
                </c:pt>
                <c:pt idx="21985" formatCode="General">
                  <c:v>14.795999999999999</c:v>
                </c:pt>
                <c:pt idx="21986" formatCode="General">
                  <c:v>14.7967</c:v>
                </c:pt>
                <c:pt idx="21987" formatCode="General">
                  <c:v>14.7974</c:v>
                </c:pt>
                <c:pt idx="21988" formatCode="General">
                  <c:v>14.798</c:v>
                </c:pt>
                <c:pt idx="21989" formatCode="General">
                  <c:v>14.7987</c:v>
                </c:pt>
                <c:pt idx="21990" formatCode="General">
                  <c:v>14.7994</c:v>
                </c:pt>
                <c:pt idx="21991" formatCode="General">
                  <c:v>14.8001</c:v>
                </c:pt>
                <c:pt idx="21992" formatCode="General">
                  <c:v>14.800700000000001</c:v>
                </c:pt>
                <c:pt idx="21993" formatCode="General">
                  <c:v>14.801399999999999</c:v>
                </c:pt>
                <c:pt idx="21994" formatCode="General">
                  <c:v>14.802099999999999</c:v>
                </c:pt>
                <c:pt idx="21995" formatCode="General">
                  <c:v>14.8027</c:v>
                </c:pt>
                <c:pt idx="21996" formatCode="General">
                  <c:v>14.8034</c:v>
                </c:pt>
                <c:pt idx="21997" formatCode="General">
                  <c:v>14.8041</c:v>
                </c:pt>
                <c:pt idx="21998" formatCode="General">
                  <c:v>14.8048</c:v>
                </c:pt>
                <c:pt idx="21999" formatCode="General">
                  <c:v>14.805400000000001</c:v>
                </c:pt>
                <c:pt idx="22000" formatCode="General">
                  <c:v>14.806100000000001</c:v>
                </c:pt>
                <c:pt idx="22001" formatCode="General">
                  <c:v>14.806800000000001</c:v>
                </c:pt>
                <c:pt idx="22002" formatCode="General">
                  <c:v>14.807499999999999</c:v>
                </c:pt>
                <c:pt idx="22003" formatCode="General">
                  <c:v>14.8081</c:v>
                </c:pt>
                <c:pt idx="22004" formatCode="General">
                  <c:v>14.8088</c:v>
                </c:pt>
                <c:pt idx="22005" formatCode="General">
                  <c:v>14.8095</c:v>
                </c:pt>
                <c:pt idx="22006" formatCode="General">
                  <c:v>14.8102</c:v>
                </c:pt>
                <c:pt idx="22007" formatCode="General">
                  <c:v>14.8108</c:v>
                </c:pt>
                <c:pt idx="22008" formatCode="General">
                  <c:v>14.811500000000001</c:v>
                </c:pt>
                <c:pt idx="22009" formatCode="General">
                  <c:v>14.812200000000001</c:v>
                </c:pt>
                <c:pt idx="22010" formatCode="General">
                  <c:v>14.812799999999999</c:v>
                </c:pt>
                <c:pt idx="22011" formatCode="General">
                  <c:v>14.813499999999999</c:v>
                </c:pt>
                <c:pt idx="22012" formatCode="General">
                  <c:v>14.8142</c:v>
                </c:pt>
                <c:pt idx="22013" formatCode="General">
                  <c:v>14.8149</c:v>
                </c:pt>
                <c:pt idx="22014" formatCode="General">
                  <c:v>14.8155</c:v>
                </c:pt>
                <c:pt idx="22015" formatCode="General">
                  <c:v>14.8162</c:v>
                </c:pt>
                <c:pt idx="22016" formatCode="General">
                  <c:v>14.8169</c:v>
                </c:pt>
                <c:pt idx="22017" formatCode="General">
                  <c:v>14.817600000000001</c:v>
                </c:pt>
                <c:pt idx="22018" formatCode="General">
                  <c:v>14.818199999999999</c:v>
                </c:pt>
                <c:pt idx="22019" formatCode="General">
                  <c:v>14.818899999999999</c:v>
                </c:pt>
                <c:pt idx="22020" formatCode="General">
                  <c:v>14.819599999999999</c:v>
                </c:pt>
                <c:pt idx="22021" formatCode="General">
                  <c:v>14.8202</c:v>
                </c:pt>
                <c:pt idx="22022" formatCode="General">
                  <c:v>14.8209</c:v>
                </c:pt>
                <c:pt idx="22023" formatCode="General">
                  <c:v>14.8216</c:v>
                </c:pt>
                <c:pt idx="22024" formatCode="General">
                  <c:v>14.8223</c:v>
                </c:pt>
                <c:pt idx="22025" formatCode="General">
                  <c:v>14.822900000000001</c:v>
                </c:pt>
                <c:pt idx="22026" formatCode="General">
                  <c:v>14.823600000000001</c:v>
                </c:pt>
                <c:pt idx="22027" formatCode="General">
                  <c:v>14.824299999999999</c:v>
                </c:pt>
                <c:pt idx="22028" formatCode="General">
                  <c:v>14.824999999999999</c:v>
                </c:pt>
                <c:pt idx="22029" formatCode="General">
                  <c:v>14.8256</c:v>
                </c:pt>
                <c:pt idx="22030" formatCode="General">
                  <c:v>14.8263</c:v>
                </c:pt>
                <c:pt idx="22031" formatCode="General">
                  <c:v>14.827</c:v>
                </c:pt>
                <c:pt idx="22032" formatCode="General">
                  <c:v>14.8276</c:v>
                </c:pt>
                <c:pt idx="22033" formatCode="General">
                  <c:v>14.8283</c:v>
                </c:pt>
                <c:pt idx="22034" formatCode="General">
                  <c:v>14.829000000000001</c:v>
                </c:pt>
                <c:pt idx="22035" formatCode="General">
                  <c:v>14.829700000000001</c:v>
                </c:pt>
                <c:pt idx="22036" formatCode="General">
                  <c:v>14.830299999999999</c:v>
                </c:pt>
                <c:pt idx="22037" formatCode="General">
                  <c:v>14.831</c:v>
                </c:pt>
                <c:pt idx="22038" formatCode="General">
                  <c:v>14.8317</c:v>
                </c:pt>
                <c:pt idx="22039" formatCode="General">
                  <c:v>14.8324</c:v>
                </c:pt>
                <c:pt idx="22040" formatCode="General">
                  <c:v>14.833</c:v>
                </c:pt>
                <c:pt idx="22041" formatCode="General">
                  <c:v>14.8337</c:v>
                </c:pt>
                <c:pt idx="22042" formatCode="General">
                  <c:v>14.8344</c:v>
                </c:pt>
                <c:pt idx="22043" formatCode="General">
                  <c:v>14.835100000000001</c:v>
                </c:pt>
                <c:pt idx="22044" formatCode="General">
                  <c:v>14.835699999999999</c:v>
                </c:pt>
                <c:pt idx="22045" formatCode="General">
                  <c:v>14.836399999999999</c:v>
                </c:pt>
                <c:pt idx="22046" formatCode="General">
                  <c:v>14.8371</c:v>
                </c:pt>
                <c:pt idx="22047" formatCode="General">
                  <c:v>14.8377</c:v>
                </c:pt>
                <c:pt idx="22048" formatCode="General">
                  <c:v>14.8384</c:v>
                </c:pt>
                <c:pt idx="22049" formatCode="General">
                  <c:v>14.8391</c:v>
                </c:pt>
                <c:pt idx="22050" formatCode="General">
                  <c:v>14.8398</c:v>
                </c:pt>
                <c:pt idx="22051" formatCode="General">
                  <c:v>14.840400000000001</c:v>
                </c:pt>
                <c:pt idx="22052" formatCode="General">
                  <c:v>14.841100000000001</c:v>
                </c:pt>
                <c:pt idx="22053" formatCode="General">
                  <c:v>14.841799999999999</c:v>
                </c:pt>
                <c:pt idx="22054" formatCode="General">
                  <c:v>14.842499999999999</c:v>
                </c:pt>
                <c:pt idx="22055" formatCode="General">
                  <c:v>14.8431</c:v>
                </c:pt>
                <c:pt idx="22056" formatCode="General">
                  <c:v>14.8438</c:v>
                </c:pt>
                <c:pt idx="22057" formatCode="General">
                  <c:v>14.8445</c:v>
                </c:pt>
                <c:pt idx="22058" formatCode="General">
                  <c:v>14.8451</c:v>
                </c:pt>
                <c:pt idx="22059" formatCode="General">
                  <c:v>14.845800000000001</c:v>
                </c:pt>
                <c:pt idx="22060" formatCode="General">
                  <c:v>14.846500000000001</c:v>
                </c:pt>
                <c:pt idx="22061" formatCode="General">
                  <c:v>14.847200000000001</c:v>
                </c:pt>
                <c:pt idx="22062" formatCode="General">
                  <c:v>14.847799999999999</c:v>
                </c:pt>
                <c:pt idx="22063" formatCode="General">
                  <c:v>14.8485</c:v>
                </c:pt>
                <c:pt idx="22064" formatCode="General">
                  <c:v>14.8492</c:v>
                </c:pt>
                <c:pt idx="22065" formatCode="General">
                  <c:v>14.8499</c:v>
                </c:pt>
                <c:pt idx="22066" formatCode="General">
                  <c:v>14.8505</c:v>
                </c:pt>
                <c:pt idx="22067" formatCode="General">
                  <c:v>14.8512</c:v>
                </c:pt>
                <c:pt idx="22068" formatCode="General">
                  <c:v>14.851900000000001</c:v>
                </c:pt>
                <c:pt idx="22069" formatCode="General">
                  <c:v>14.852600000000001</c:v>
                </c:pt>
                <c:pt idx="22070" formatCode="General">
                  <c:v>14.853199999999999</c:v>
                </c:pt>
                <c:pt idx="22071" formatCode="General">
                  <c:v>14.853899999999999</c:v>
                </c:pt>
                <c:pt idx="22072" formatCode="General">
                  <c:v>14.8546</c:v>
                </c:pt>
                <c:pt idx="22073" formatCode="General">
                  <c:v>14.8552</c:v>
                </c:pt>
                <c:pt idx="22074" formatCode="General">
                  <c:v>14.8559</c:v>
                </c:pt>
                <c:pt idx="22075" formatCode="General">
                  <c:v>14.8566</c:v>
                </c:pt>
                <c:pt idx="22076" formatCode="General">
                  <c:v>14.8573</c:v>
                </c:pt>
                <c:pt idx="22077" formatCode="General">
                  <c:v>14.857900000000001</c:v>
                </c:pt>
                <c:pt idx="22078" formatCode="General">
                  <c:v>14.858599999999999</c:v>
                </c:pt>
                <c:pt idx="22079" formatCode="General">
                  <c:v>14.859299999999999</c:v>
                </c:pt>
                <c:pt idx="22080" formatCode="General">
                  <c:v>14.86</c:v>
                </c:pt>
                <c:pt idx="22081" formatCode="General">
                  <c:v>14.8606</c:v>
                </c:pt>
                <c:pt idx="22082" formatCode="General">
                  <c:v>14.8613</c:v>
                </c:pt>
                <c:pt idx="22083" formatCode="General">
                  <c:v>14.862</c:v>
                </c:pt>
                <c:pt idx="22084" formatCode="General">
                  <c:v>14.8626</c:v>
                </c:pt>
                <c:pt idx="22085" formatCode="General">
                  <c:v>14.863300000000001</c:v>
                </c:pt>
                <c:pt idx="22086" formatCode="General">
                  <c:v>14.864000000000001</c:v>
                </c:pt>
                <c:pt idx="22087" formatCode="General">
                  <c:v>14.864699999999999</c:v>
                </c:pt>
                <c:pt idx="22088" formatCode="General">
                  <c:v>14.8653</c:v>
                </c:pt>
                <c:pt idx="22089" formatCode="General">
                  <c:v>14.866</c:v>
                </c:pt>
                <c:pt idx="22090" formatCode="General">
                  <c:v>14.8667</c:v>
                </c:pt>
                <c:pt idx="22091" formatCode="General">
                  <c:v>14.8674</c:v>
                </c:pt>
                <c:pt idx="22092" formatCode="General">
                  <c:v>14.868</c:v>
                </c:pt>
                <c:pt idx="22093" formatCode="General">
                  <c:v>14.8687</c:v>
                </c:pt>
                <c:pt idx="22094" formatCode="General">
                  <c:v>14.869400000000001</c:v>
                </c:pt>
                <c:pt idx="22095" formatCode="General">
                  <c:v>14.87</c:v>
                </c:pt>
                <c:pt idx="22096" formatCode="General">
                  <c:v>14.870699999999999</c:v>
                </c:pt>
                <c:pt idx="22097" formatCode="General">
                  <c:v>14.8714</c:v>
                </c:pt>
                <c:pt idx="22098" formatCode="General">
                  <c:v>14.8721</c:v>
                </c:pt>
                <c:pt idx="22099" formatCode="General">
                  <c:v>14.8727</c:v>
                </c:pt>
                <c:pt idx="22100" formatCode="General">
                  <c:v>14.8734</c:v>
                </c:pt>
                <c:pt idx="22101" formatCode="General">
                  <c:v>14.8741</c:v>
                </c:pt>
                <c:pt idx="22102" formatCode="General">
                  <c:v>14.8748</c:v>
                </c:pt>
                <c:pt idx="22103" formatCode="General">
                  <c:v>14.875400000000001</c:v>
                </c:pt>
                <c:pt idx="22104" formatCode="General">
                  <c:v>14.876099999999999</c:v>
                </c:pt>
                <c:pt idx="22105" formatCode="General">
                  <c:v>14.876799999999999</c:v>
                </c:pt>
                <c:pt idx="22106" formatCode="General">
                  <c:v>14.8775</c:v>
                </c:pt>
                <c:pt idx="22107" formatCode="General">
                  <c:v>14.8781</c:v>
                </c:pt>
                <c:pt idx="22108" formatCode="General">
                  <c:v>14.8788</c:v>
                </c:pt>
                <c:pt idx="22109" formatCode="General">
                  <c:v>14.8795</c:v>
                </c:pt>
                <c:pt idx="22110" formatCode="General">
                  <c:v>14.880100000000001</c:v>
                </c:pt>
                <c:pt idx="22111" formatCode="General">
                  <c:v>14.880800000000001</c:v>
                </c:pt>
                <c:pt idx="22112" formatCode="General">
                  <c:v>14.881500000000001</c:v>
                </c:pt>
                <c:pt idx="22113" formatCode="General">
                  <c:v>14.882199999999999</c:v>
                </c:pt>
                <c:pt idx="22114" formatCode="General">
                  <c:v>14.8828</c:v>
                </c:pt>
                <c:pt idx="22115" formatCode="General">
                  <c:v>14.8835</c:v>
                </c:pt>
                <c:pt idx="22116" formatCode="General">
                  <c:v>14.8842</c:v>
                </c:pt>
                <c:pt idx="22117" formatCode="General">
                  <c:v>14.8849</c:v>
                </c:pt>
                <c:pt idx="22118" formatCode="General">
                  <c:v>14.8855</c:v>
                </c:pt>
                <c:pt idx="22119" formatCode="General">
                  <c:v>14.886200000000001</c:v>
                </c:pt>
                <c:pt idx="22120" formatCode="General">
                  <c:v>14.886900000000001</c:v>
                </c:pt>
                <c:pt idx="22121" formatCode="General">
                  <c:v>14.887499999999999</c:v>
                </c:pt>
                <c:pt idx="22122" formatCode="General">
                  <c:v>14.888199999999999</c:v>
                </c:pt>
                <c:pt idx="22123" formatCode="General">
                  <c:v>14.8889</c:v>
                </c:pt>
                <c:pt idx="22124" formatCode="General">
                  <c:v>14.8896</c:v>
                </c:pt>
                <c:pt idx="22125" formatCode="General">
                  <c:v>14.8902</c:v>
                </c:pt>
                <c:pt idx="22126" formatCode="General">
                  <c:v>14.8909</c:v>
                </c:pt>
                <c:pt idx="22127" formatCode="General">
                  <c:v>14.8916</c:v>
                </c:pt>
                <c:pt idx="22128" formatCode="General">
                  <c:v>14.892300000000001</c:v>
                </c:pt>
                <c:pt idx="22129" formatCode="General">
                  <c:v>14.892899999999999</c:v>
                </c:pt>
                <c:pt idx="22130" formatCode="General">
                  <c:v>14.893599999999999</c:v>
                </c:pt>
                <c:pt idx="22131" formatCode="General">
                  <c:v>14.894299999999999</c:v>
                </c:pt>
                <c:pt idx="22132" formatCode="General">
                  <c:v>14.8949</c:v>
                </c:pt>
                <c:pt idx="22133" formatCode="General">
                  <c:v>14.8956</c:v>
                </c:pt>
                <c:pt idx="22134" formatCode="General">
                  <c:v>14.8963</c:v>
                </c:pt>
                <c:pt idx="22135" formatCode="General">
                  <c:v>14.897</c:v>
                </c:pt>
                <c:pt idx="22136" formatCode="General">
                  <c:v>14.897600000000001</c:v>
                </c:pt>
                <c:pt idx="22137" formatCode="General">
                  <c:v>14.898300000000001</c:v>
                </c:pt>
                <c:pt idx="22138" formatCode="General">
                  <c:v>14.898999999999999</c:v>
                </c:pt>
                <c:pt idx="22139" formatCode="General">
                  <c:v>14.899699999999999</c:v>
                </c:pt>
                <c:pt idx="22140" formatCode="General">
                  <c:v>14.9003</c:v>
                </c:pt>
                <c:pt idx="22141" formatCode="General">
                  <c:v>14.901</c:v>
                </c:pt>
                <c:pt idx="22142" formatCode="General">
                  <c:v>14.9017</c:v>
                </c:pt>
                <c:pt idx="22143" formatCode="General">
                  <c:v>14.9024</c:v>
                </c:pt>
                <c:pt idx="22144" formatCode="General">
                  <c:v>14.903</c:v>
                </c:pt>
                <c:pt idx="22145" formatCode="General">
                  <c:v>14.903700000000001</c:v>
                </c:pt>
                <c:pt idx="22146" formatCode="General">
                  <c:v>14.904400000000001</c:v>
                </c:pt>
                <c:pt idx="22147" formatCode="General">
                  <c:v>14.904999999999999</c:v>
                </c:pt>
                <c:pt idx="22148" formatCode="General">
                  <c:v>14.9057</c:v>
                </c:pt>
                <c:pt idx="22149" formatCode="General">
                  <c:v>14.9064</c:v>
                </c:pt>
                <c:pt idx="22150" formatCode="General">
                  <c:v>14.9071</c:v>
                </c:pt>
                <c:pt idx="22151" formatCode="General">
                  <c:v>14.9077</c:v>
                </c:pt>
                <c:pt idx="22152" formatCode="General">
                  <c:v>14.9084</c:v>
                </c:pt>
                <c:pt idx="22153" formatCode="General">
                  <c:v>14.9091</c:v>
                </c:pt>
                <c:pt idx="22154" formatCode="General">
                  <c:v>14.909800000000001</c:v>
                </c:pt>
                <c:pt idx="22155" formatCode="General">
                  <c:v>14.910399999999999</c:v>
                </c:pt>
                <c:pt idx="22156" formatCode="General">
                  <c:v>14.911099999999999</c:v>
                </c:pt>
                <c:pt idx="22157" formatCode="General">
                  <c:v>14.911799999999999</c:v>
                </c:pt>
                <c:pt idx="22158" formatCode="General">
                  <c:v>14.9124</c:v>
                </c:pt>
                <c:pt idx="22159" formatCode="General">
                  <c:v>14.9131</c:v>
                </c:pt>
                <c:pt idx="22160" formatCode="General">
                  <c:v>14.9138</c:v>
                </c:pt>
                <c:pt idx="22161" formatCode="General">
                  <c:v>14.9145</c:v>
                </c:pt>
                <c:pt idx="22162" formatCode="General">
                  <c:v>14.915100000000001</c:v>
                </c:pt>
                <c:pt idx="22163" formatCode="General">
                  <c:v>14.915800000000001</c:v>
                </c:pt>
                <c:pt idx="22164" formatCode="General">
                  <c:v>14.916499999999999</c:v>
                </c:pt>
                <c:pt idx="22165" formatCode="General">
                  <c:v>14.917199999999999</c:v>
                </c:pt>
                <c:pt idx="22166" formatCode="General">
                  <c:v>14.9178</c:v>
                </c:pt>
                <c:pt idx="22167" formatCode="General">
                  <c:v>14.9185</c:v>
                </c:pt>
                <c:pt idx="22168" formatCode="General">
                  <c:v>14.9192</c:v>
                </c:pt>
                <c:pt idx="22169" formatCode="General">
                  <c:v>14.9199</c:v>
                </c:pt>
                <c:pt idx="22170" formatCode="General">
                  <c:v>14.920500000000001</c:v>
                </c:pt>
                <c:pt idx="22171" formatCode="General">
                  <c:v>14.921200000000001</c:v>
                </c:pt>
                <c:pt idx="22172" formatCode="General">
                  <c:v>14.921900000000001</c:v>
                </c:pt>
                <c:pt idx="22173" formatCode="General">
                  <c:v>14.922499999999999</c:v>
                </c:pt>
                <c:pt idx="22174" formatCode="General">
                  <c:v>14.9232</c:v>
                </c:pt>
                <c:pt idx="22175" formatCode="General">
                  <c:v>14.9239</c:v>
                </c:pt>
                <c:pt idx="22176" formatCode="General">
                  <c:v>14.9246</c:v>
                </c:pt>
                <c:pt idx="22177" formatCode="General">
                  <c:v>14.9252</c:v>
                </c:pt>
                <c:pt idx="22178" formatCode="General">
                  <c:v>14.9259</c:v>
                </c:pt>
                <c:pt idx="22179" formatCode="General">
                  <c:v>14.926600000000001</c:v>
                </c:pt>
                <c:pt idx="22180" formatCode="General">
                  <c:v>14.927300000000001</c:v>
                </c:pt>
                <c:pt idx="22181" formatCode="General">
                  <c:v>14.927899999999999</c:v>
                </c:pt>
                <c:pt idx="22182" formatCode="General">
                  <c:v>14.928599999999999</c:v>
                </c:pt>
                <c:pt idx="22183" formatCode="General">
                  <c:v>14.9293</c:v>
                </c:pt>
                <c:pt idx="22184" formatCode="General">
                  <c:v>14.9299</c:v>
                </c:pt>
                <c:pt idx="22185" formatCode="General">
                  <c:v>14.9306</c:v>
                </c:pt>
                <c:pt idx="22186" formatCode="General">
                  <c:v>14.9313</c:v>
                </c:pt>
                <c:pt idx="22187" formatCode="General">
                  <c:v>14.932</c:v>
                </c:pt>
                <c:pt idx="22188" formatCode="General">
                  <c:v>14.932600000000001</c:v>
                </c:pt>
                <c:pt idx="22189" formatCode="General">
                  <c:v>14.933299999999999</c:v>
                </c:pt>
                <c:pt idx="22190" formatCode="General">
                  <c:v>14.933999999999999</c:v>
                </c:pt>
                <c:pt idx="22191" formatCode="General">
                  <c:v>14.934699999999999</c:v>
                </c:pt>
                <c:pt idx="22192" formatCode="General">
                  <c:v>14.9353</c:v>
                </c:pt>
                <c:pt idx="22193" formatCode="General">
                  <c:v>14.936</c:v>
                </c:pt>
                <c:pt idx="22194" formatCode="General">
                  <c:v>14.9367</c:v>
                </c:pt>
                <c:pt idx="22195" formatCode="General">
                  <c:v>14.9373</c:v>
                </c:pt>
                <c:pt idx="22196" formatCode="General">
                  <c:v>14.938000000000001</c:v>
                </c:pt>
                <c:pt idx="22197" formatCode="General">
                  <c:v>14.938700000000001</c:v>
                </c:pt>
                <c:pt idx="22198" formatCode="General">
                  <c:v>14.939399999999999</c:v>
                </c:pt>
                <c:pt idx="22199" formatCode="General">
                  <c:v>14.94</c:v>
                </c:pt>
                <c:pt idx="22200" formatCode="General">
                  <c:v>14.9407</c:v>
                </c:pt>
                <c:pt idx="22201" formatCode="General">
                  <c:v>14.9414</c:v>
                </c:pt>
                <c:pt idx="22202" formatCode="General">
                  <c:v>14.9421</c:v>
                </c:pt>
                <c:pt idx="22203" formatCode="General">
                  <c:v>14.9427</c:v>
                </c:pt>
                <c:pt idx="22204" formatCode="General">
                  <c:v>14.9434</c:v>
                </c:pt>
                <c:pt idx="22205" formatCode="General">
                  <c:v>14.944100000000001</c:v>
                </c:pt>
                <c:pt idx="22206" formatCode="General">
                  <c:v>14.944800000000001</c:v>
                </c:pt>
                <c:pt idx="22207" formatCode="General">
                  <c:v>14.945399999999999</c:v>
                </c:pt>
                <c:pt idx="22208" formatCode="General">
                  <c:v>14.946099999999999</c:v>
                </c:pt>
                <c:pt idx="22209" formatCode="General">
                  <c:v>14.9468</c:v>
                </c:pt>
                <c:pt idx="22210" formatCode="General">
                  <c:v>14.9474</c:v>
                </c:pt>
                <c:pt idx="22211" formatCode="General">
                  <c:v>14.9481</c:v>
                </c:pt>
                <c:pt idx="22212" formatCode="General">
                  <c:v>14.9488</c:v>
                </c:pt>
                <c:pt idx="22213" formatCode="General">
                  <c:v>14.9495</c:v>
                </c:pt>
                <c:pt idx="22214" formatCode="General">
                  <c:v>14.950100000000001</c:v>
                </c:pt>
                <c:pt idx="22215" formatCode="General">
                  <c:v>14.950799999999999</c:v>
                </c:pt>
                <c:pt idx="22216" formatCode="General">
                  <c:v>14.951499999999999</c:v>
                </c:pt>
                <c:pt idx="22217" formatCode="General">
                  <c:v>14.952199999999999</c:v>
                </c:pt>
                <c:pt idx="22218" formatCode="General">
                  <c:v>14.9528</c:v>
                </c:pt>
                <c:pt idx="22219" formatCode="General">
                  <c:v>14.9535</c:v>
                </c:pt>
                <c:pt idx="22220" formatCode="General">
                  <c:v>14.9542</c:v>
                </c:pt>
                <c:pt idx="22221" formatCode="General">
                  <c:v>14.954800000000001</c:v>
                </c:pt>
                <c:pt idx="22222" formatCode="General">
                  <c:v>14.955500000000001</c:v>
                </c:pt>
                <c:pt idx="22223" formatCode="General">
                  <c:v>14.956200000000001</c:v>
                </c:pt>
                <c:pt idx="22224" formatCode="General">
                  <c:v>14.956899999999999</c:v>
                </c:pt>
                <c:pt idx="22225" formatCode="General">
                  <c:v>14.9575</c:v>
                </c:pt>
                <c:pt idx="22226" formatCode="General">
                  <c:v>14.9582</c:v>
                </c:pt>
                <c:pt idx="22227" formatCode="General">
                  <c:v>14.9589</c:v>
                </c:pt>
                <c:pt idx="22228" formatCode="General">
                  <c:v>14.9596</c:v>
                </c:pt>
                <c:pt idx="22229" formatCode="General">
                  <c:v>14.9602</c:v>
                </c:pt>
                <c:pt idx="22230" formatCode="General">
                  <c:v>14.960900000000001</c:v>
                </c:pt>
                <c:pt idx="22231" formatCode="General">
                  <c:v>14.961600000000001</c:v>
                </c:pt>
                <c:pt idx="22232" formatCode="General">
                  <c:v>14.962300000000001</c:v>
                </c:pt>
                <c:pt idx="22233" formatCode="General">
                  <c:v>14.962899999999999</c:v>
                </c:pt>
                <c:pt idx="22234" formatCode="General">
                  <c:v>14.9636</c:v>
                </c:pt>
                <c:pt idx="22235" formatCode="General">
                  <c:v>14.9643</c:v>
                </c:pt>
                <c:pt idx="22236" formatCode="General">
                  <c:v>14.9649</c:v>
                </c:pt>
                <c:pt idx="22237" formatCode="General">
                  <c:v>14.9656</c:v>
                </c:pt>
                <c:pt idx="22238" formatCode="General">
                  <c:v>14.9663</c:v>
                </c:pt>
                <c:pt idx="22239" formatCode="General">
                  <c:v>14.967000000000001</c:v>
                </c:pt>
                <c:pt idx="22240" formatCode="General">
                  <c:v>14.967599999999999</c:v>
                </c:pt>
                <c:pt idx="22241" formatCode="General">
                  <c:v>14.968299999999999</c:v>
                </c:pt>
                <c:pt idx="22242" formatCode="General">
                  <c:v>14.968999999999999</c:v>
                </c:pt>
                <c:pt idx="22243" formatCode="General">
                  <c:v>14.9697</c:v>
                </c:pt>
                <c:pt idx="22244" formatCode="General">
                  <c:v>14.9703</c:v>
                </c:pt>
                <c:pt idx="22245" formatCode="General">
                  <c:v>14.971</c:v>
                </c:pt>
                <c:pt idx="22246" formatCode="General">
                  <c:v>14.9717</c:v>
                </c:pt>
                <c:pt idx="22247" formatCode="General">
                  <c:v>14.972300000000001</c:v>
                </c:pt>
                <c:pt idx="22248" formatCode="General">
                  <c:v>14.973000000000001</c:v>
                </c:pt>
                <c:pt idx="22249" formatCode="General">
                  <c:v>14.973699999999999</c:v>
                </c:pt>
                <c:pt idx="22250" formatCode="General">
                  <c:v>14.974399999999999</c:v>
                </c:pt>
                <c:pt idx="22251" formatCode="General">
                  <c:v>14.975</c:v>
                </c:pt>
                <c:pt idx="22252" formatCode="General">
                  <c:v>14.9757</c:v>
                </c:pt>
                <c:pt idx="22253" formatCode="General">
                  <c:v>14.9764</c:v>
                </c:pt>
                <c:pt idx="22254" formatCode="General">
                  <c:v>14.9771</c:v>
                </c:pt>
                <c:pt idx="22255" formatCode="General">
                  <c:v>14.9777</c:v>
                </c:pt>
                <c:pt idx="22256" formatCode="General">
                  <c:v>14.978400000000001</c:v>
                </c:pt>
                <c:pt idx="22257" formatCode="General">
                  <c:v>14.979100000000001</c:v>
                </c:pt>
                <c:pt idx="22258" formatCode="General">
                  <c:v>14.979699999999999</c:v>
                </c:pt>
                <c:pt idx="22259" formatCode="General">
                  <c:v>14.980399999999999</c:v>
                </c:pt>
                <c:pt idx="22260" formatCode="General">
                  <c:v>14.9811</c:v>
                </c:pt>
                <c:pt idx="22261" formatCode="General">
                  <c:v>14.9818</c:v>
                </c:pt>
                <c:pt idx="22262" formatCode="General">
                  <c:v>14.9824</c:v>
                </c:pt>
                <c:pt idx="22263" formatCode="General">
                  <c:v>14.9831</c:v>
                </c:pt>
                <c:pt idx="22264" formatCode="General">
                  <c:v>14.9838</c:v>
                </c:pt>
                <c:pt idx="22265" formatCode="General">
                  <c:v>14.984500000000001</c:v>
                </c:pt>
                <c:pt idx="22266" formatCode="General">
                  <c:v>14.985099999999999</c:v>
                </c:pt>
                <c:pt idx="22267" formatCode="General">
                  <c:v>14.985799999999999</c:v>
                </c:pt>
                <c:pt idx="22268" formatCode="General">
                  <c:v>14.986499999999999</c:v>
                </c:pt>
                <c:pt idx="22269" formatCode="General">
                  <c:v>14.9872</c:v>
                </c:pt>
                <c:pt idx="22270" formatCode="General">
                  <c:v>14.9878</c:v>
                </c:pt>
                <c:pt idx="22271" formatCode="General">
                  <c:v>14.9885</c:v>
                </c:pt>
                <c:pt idx="22272" formatCode="General">
                  <c:v>14.9892</c:v>
                </c:pt>
                <c:pt idx="22273" formatCode="General">
                  <c:v>14.989800000000001</c:v>
                </c:pt>
                <c:pt idx="22274" formatCode="General">
                  <c:v>14.990500000000001</c:v>
                </c:pt>
                <c:pt idx="22275" formatCode="General">
                  <c:v>14.991199999999999</c:v>
                </c:pt>
                <c:pt idx="22276" formatCode="General">
                  <c:v>14.991899999999999</c:v>
                </c:pt>
                <c:pt idx="22277" formatCode="General">
                  <c:v>14.9925</c:v>
                </c:pt>
                <c:pt idx="22278" formatCode="General">
                  <c:v>14.9932</c:v>
                </c:pt>
                <c:pt idx="22279" formatCode="General">
                  <c:v>14.9939</c:v>
                </c:pt>
                <c:pt idx="22280" formatCode="General">
                  <c:v>14.9946</c:v>
                </c:pt>
                <c:pt idx="22281" formatCode="General">
                  <c:v>14.995200000000001</c:v>
                </c:pt>
                <c:pt idx="22282" formatCode="General">
                  <c:v>14.995900000000001</c:v>
                </c:pt>
                <c:pt idx="22283" formatCode="General">
                  <c:v>14.996600000000001</c:v>
                </c:pt>
                <c:pt idx="22284" formatCode="General">
                  <c:v>14.997199999999999</c:v>
                </c:pt>
                <c:pt idx="22285" formatCode="General">
                  <c:v>14.9979</c:v>
                </c:pt>
                <c:pt idx="22286" formatCode="General">
                  <c:v>14.9986</c:v>
                </c:pt>
                <c:pt idx="22287" formatCode="General">
                  <c:v>14.9993</c:v>
                </c:pt>
                <c:pt idx="22288" formatCode="General">
                  <c:v>14.9999</c:v>
                </c:pt>
                <c:pt idx="22289" formatCode="General">
                  <c:v>15.0006</c:v>
                </c:pt>
                <c:pt idx="22290" formatCode="General">
                  <c:v>15.001300000000001</c:v>
                </c:pt>
                <c:pt idx="22291" formatCode="General">
                  <c:v>15.002000000000001</c:v>
                </c:pt>
                <c:pt idx="22292" formatCode="General">
                  <c:v>15.002599999999999</c:v>
                </c:pt>
                <c:pt idx="22293" formatCode="General">
                  <c:v>15.003299999999999</c:v>
                </c:pt>
                <c:pt idx="22294" formatCode="General">
                  <c:v>15.004</c:v>
                </c:pt>
                <c:pt idx="22295" formatCode="General">
                  <c:v>15.0046</c:v>
                </c:pt>
                <c:pt idx="22296" formatCode="General">
                  <c:v>15.0053</c:v>
                </c:pt>
                <c:pt idx="22297" formatCode="General">
                  <c:v>15.006</c:v>
                </c:pt>
                <c:pt idx="22298" formatCode="General">
                  <c:v>15.0067</c:v>
                </c:pt>
                <c:pt idx="22299" formatCode="General">
                  <c:v>15.007300000000001</c:v>
                </c:pt>
                <c:pt idx="22300" formatCode="General">
                  <c:v>15.007999999999999</c:v>
                </c:pt>
                <c:pt idx="22301" formatCode="General">
                  <c:v>15.008699999999999</c:v>
                </c:pt>
                <c:pt idx="22302" formatCode="General">
                  <c:v>15.009399999999999</c:v>
                </c:pt>
                <c:pt idx="22303" formatCode="General">
                  <c:v>15.01</c:v>
                </c:pt>
                <c:pt idx="22304" formatCode="General">
                  <c:v>15.0107</c:v>
                </c:pt>
                <c:pt idx="22305" formatCode="General">
                  <c:v>15.0114</c:v>
                </c:pt>
                <c:pt idx="22306" formatCode="General">
                  <c:v>15.0121</c:v>
                </c:pt>
                <c:pt idx="22307" formatCode="General">
                  <c:v>15.012700000000001</c:v>
                </c:pt>
                <c:pt idx="22308" formatCode="General">
                  <c:v>15.013400000000001</c:v>
                </c:pt>
                <c:pt idx="22309" formatCode="General">
                  <c:v>15.014099999999999</c:v>
                </c:pt>
                <c:pt idx="22310" formatCode="General">
                  <c:v>15.014699999999999</c:v>
                </c:pt>
                <c:pt idx="22311" formatCode="General">
                  <c:v>15.0154</c:v>
                </c:pt>
                <c:pt idx="22312" formatCode="General">
                  <c:v>15.0161</c:v>
                </c:pt>
                <c:pt idx="22313" formatCode="General">
                  <c:v>15.0168</c:v>
                </c:pt>
                <c:pt idx="22314" formatCode="General">
                  <c:v>15.0174</c:v>
                </c:pt>
                <c:pt idx="22315" formatCode="General">
                  <c:v>15.0181</c:v>
                </c:pt>
                <c:pt idx="22316" formatCode="General">
                  <c:v>15.018800000000001</c:v>
                </c:pt>
                <c:pt idx="22317" formatCode="General">
                  <c:v>15.019500000000001</c:v>
                </c:pt>
                <c:pt idx="22318" formatCode="General">
                  <c:v>15.020099999999999</c:v>
                </c:pt>
                <c:pt idx="22319" formatCode="General">
                  <c:v>15.020799999999999</c:v>
                </c:pt>
                <c:pt idx="22320" formatCode="General">
                  <c:v>15.0215</c:v>
                </c:pt>
                <c:pt idx="22321" formatCode="General">
                  <c:v>15.0221</c:v>
                </c:pt>
                <c:pt idx="22322" formatCode="General">
                  <c:v>15.0228</c:v>
                </c:pt>
                <c:pt idx="22323" formatCode="General">
                  <c:v>15.0235</c:v>
                </c:pt>
                <c:pt idx="22324" formatCode="General">
                  <c:v>15.0242</c:v>
                </c:pt>
                <c:pt idx="22325" formatCode="General">
                  <c:v>15.024800000000001</c:v>
                </c:pt>
                <c:pt idx="22326" formatCode="General">
                  <c:v>15.025499999999999</c:v>
                </c:pt>
                <c:pt idx="22327" formatCode="General">
                  <c:v>15.026199999999999</c:v>
                </c:pt>
                <c:pt idx="22328" formatCode="General">
                  <c:v>15.026899999999999</c:v>
                </c:pt>
                <c:pt idx="22329" formatCode="General">
                  <c:v>15.0275</c:v>
                </c:pt>
                <c:pt idx="22330" formatCode="General">
                  <c:v>15.0282</c:v>
                </c:pt>
                <c:pt idx="22331" formatCode="General">
                  <c:v>15.0289</c:v>
                </c:pt>
                <c:pt idx="22332" formatCode="General">
                  <c:v>15.0296</c:v>
                </c:pt>
                <c:pt idx="22333" formatCode="General">
                  <c:v>15.030200000000001</c:v>
                </c:pt>
                <c:pt idx="22334" formatCode="General">
                  <c:v>15.030900000000001</c:v>
                </c:pt>
                <c:pt idx="22335" formatCode="General">
                  <c:v>15.031599999999999</c:v>
                </c:pt>
                <c:pt idx="22336" formatCode="General">
                  <c:v>15.0322</c:v>
                </c:pt>
                <c:pt idx="22337" formatCode="General">
                  <c:v>15.0329</c:v>
                </c:pt>
                <c:pt idx="22338" formatCode="General">
                  <c:v>15.0336</c:v>
                </c:pt>
                <c:pt idx="22339" formatCode="General">
                  <c:v>15.0343</c:v>
                </c:pt>
                <c:pt idx="22340" formatCode="General">
                  <c:v>15.0349</c:v>
                </c:pt>
                <c:pt idx="22341" formatCode="General">
                  <c:v>15.035600000000001</c:v>
                </c:pt>
                <c:pt idx="22342" formatCode="General">
                  <c:v>15.036300000000001</c:v>
                </c:pt>
                <c:pt idx="22343" formatCode="General">
                  <c:v>15.037000000000001</c:v>
                </c:pt>
                <c:pt idx="22344" formatCode="General">
                  <c:v>15.037599999999999</c:v>
                </c:pt>
                <c:pt idx="22345" formatCode="General">
                  <c:v>15.0383</c:v>
                </c:pt>
                <c:pt idx="22346" formatCode="General">
                  <c:v>15.039</c:v>
                </c:pt>
                <c:pt idx="22347" formatCode="General">
                  <c:v>15.0396</c:v>
                </c:pt>
                <c:pt idx="22348" formatCode="General">
                  <c:v>15.0403</c:v>
                </c:pt>
                <c:pt idx="22349" formatCode="General">
                  <c:v>15.041</c:v>
                </c:pt>
                <c:pt idx="22350" formatCode="General">
                  <c:v>15.041700000000001</c:v>
                </c:pt>
                <c:pt idx="22351" formatCode="General">
                  <c:v>15.042299999999999</c:v>
                </c:pt>
                <c:pt idx="22352" formatCode="General">
                  <c:v>15.042999999999999</c:v>
                </c:pt>
                <c:pt idx="22353" formatCode="General">
                  <c:v>15.043699999999999</c:v>
                </c:pt>
                <c:pt idx="22354" formatCode="General">
                  <c:v>15.0444</c:v>
                </c:pt>
                <c:pt idx="22355" formatCode="General">
                  <c:v>15.045</c:v>
                </c:pt>
                <c:pt idx="22356" formatCode="General">
                  <c:v>15.0457</c:v>
                </c:pt>
                <c:pt idx="22357" formatCode="General">
                  <c:v>15.0464</c:v>
                </c:pt>
                <c:pt idx="22358" formatCode="General">
                  <c:v>15.047000000000001</c:v>
                </c:pt>
                <c:pt idx="22359" formatCode="General">
                  <c:v>15.047700000000001</c:v>
                </c:pt>
                <c:pt idx="22360" formatCode="General">
                  <c:v>15.048400000000001</c:v>
                </c:pt>
                <c:pt idx="22361" formatCode="General">
                  <c:v>15.049099999999999</c:v>
                </c:pt>
                <c:pt idx="22362" formatCode="General">
                  <c:v>15.0497</c:v>
                </c:pt>
                <c:pt idx="22363" formatCode="General">
                  <c:v>15.0504</c:v>
                </c:pt>
                <c:pt idx="22364" formatCode="General">
                  <c:v>15.0511</c:v>
                </c:pt>
                <c:pt idx="22365" formatCode="General">
                  <c:v>15.0518</c:v>
                </c:pt>
                <c:pt idx="22366" formatCode="General">
                  <c:v>15.0524</c:v>
                </c:pt>
                <c:pt idx="22367" formatCode="General">
                  <c:v>15.053100000000001</c:v>
                </c:pt>
                <c:pt idx="22368" formatCode="General">
                  <c:v>15.053800000000001</c:v>
                </c:pt>
                <c:pt idx="22369" formatCode="General">
                  <c:v>15.054500000000001</c:v>
                </c:pt>
                <c:pt idx="22370" formatCode="General">
                  <c:v>15.055099999999999</c:v>
                </c:pt>
                <c:pt idx="22371" formatCode="General">
                  <c:v>15.0558</c:v>
                </c:pt>
                <c:pt idx="22372" formatCode="General">
                  <c:v>15.0565</c:v>
                </c:pt>
                <c:pt idx="22373" formatCode="General">
                  <c:v>15.0571</c:v>
                </c:pt>
                <c:pt idx="22374" formatCode="General">
                  <c:v>15.0578</c:v>
                </c:pt>
                <c:pt idx="22375" formatCode="General">
                  <c:v>15.0585</c:v>
                </c:pt>
                <c:pt idx="22376" formatCode="General">
                  <c:v>15.059200000000001</c:v>
                </c:pt>
                <c:pt idx="22377" formatCode="General">
                  <c:v>15.059799999999999</c:v>
                </c:pt>
                <c:pt idx="22378" formatCode="General">
                  <c:v>15.060499999999999</c:v>
                </c:pt>
                <c:pt idx="22379" formatCode="General">
                  <c:v>15.061199999999999</c:v>
                </c:pt>
                <c:pt idx="22380" formatCode="General">
                  <c:v>15.0619</c:v>
                </c:pt>
                <c:pt idx="22381" formatCode="General">
                  <c:v>15.0625</c:v>
                </c:pt>
                <c:pt idx="22382" formatCode="General">
                  <c:v>15.0632</c:v>
                </c:pt>
                <c:pt idx="22383" formatCode="General">
                  <c:v>15.0639</c:v>
                </c:pt>
                <c:pt idx="22384" formatCode="General">
                  <c:v>15.064500000000001</c:v>
                </c:pt>
                <c:pt idx="22385" formatCode="General">
                  <c:v>15.065200000000001</c:v>
                </c:pt>
                <c:pt idx="22386" formatCode="General">
                  <c:v>15.065899999999999</c:v>
                </c:pt>
                <c:pt idx="22387" formatCode="General">
                  <c:v>15.066599999999999</c:v>
                </c:pt>
                <c:pt idx="22388" formatCode="General">
                  <c:v>15.0672</c:v>
                </c:pt>
                <c:pt idx="22389" formatCode="General">
                  <c:v>15.0679</c:v>
                </c:pt>
                <c:pt idx="22390" formatCode="General">
                  <c:v>15.0686</c:v>
                </c:pt>
                <c:pt idx="22391" formatCode="General">
                  <c:v>15.0693</c:v>
                </c:pt>
                <c:pt idx="22392" formatCode="General">
                  <c:v>15.069900000000001</c:v>
                </c:pt>
                <c:pt idx="22393" formatCode="General">
                  <c:v>15.070600000000001</c:v>
                </c:pt>
                <c:pt idx="22394" formatCode="General">
                  <c:v>15.071300000000001</c:v>
                </c:pt>
                <c:pt idx="22395" formatCode="General">
                  <c:v>15.071999999999999</c:v>
                </c:pt>
                <c:pt idx="22396" formatCode="General">
                  <c:v>15.0726</c:v>
                </c:pt>
                <c:pt idx="22397" formatCode="General">
                  <c:v>15.0733</c:v>
                </c:pt>
                <c:pt idx="22398" formatCode="General">
                  <c:v>15.074</c:v>
                </c:pt>
                <c:pt idx="22399" formatCode="General">
                  <c:v>15.0746</c:v>
                </c:pt>
                <c:pt idx="22400" formatCode="General">
                  <c:v>15.0753</c:v>
                </c:pt>
                <c:pt idx="22401" formatCode="General">
                  <c:v>15.076000000000001</c:v>
                </c:pt>
                <c:pt idx="22402" formatCode="General">
                  <c:v>15.076700000000001</c:v>
                </c:pt>
                <c:pt idx="22403" formatCode="General">
                  <c:v>15.077299999999999</c:v>
                </c:pt>
                <c:pt idx="22404" formatCode="General">
                  <c:v>15.077999999999999</c:v>
                </c:pt>
                <c:pt idx="22405" formatCode="General">
                  <c:v>15.0787</c:v>
                </c:pt>
                <c:pt idx="22406" formatCode="General">
                  <c:v>15.0794</c:v>
                </c:pt>
                <c:pt idx="22407" formatCode="General">
                  <c:v>15.08</c:v>
                </c:pt>
                <c:pt idx="22408" formatCode="General">
                  <c:v>15.0807</c:v>
                </c:pt>
                <c:pt idx="22409" formatCode="General">
                  <c:v>15.0814</c:v>
                </c:pt>
                <c:pt idx="22410" formatCode="General">
                  <c:v>15.082000000000001</c:v>
                </c:pt>
                <c:pt idx="22411" formatCode="General">
                  <c:v>15.082700000000001</c:v>
                </c:pt>
                <c:pt idx="22412" formatCode="General">
                  <c:v>15.083399999999999</c:v>
                </c:pt>
                <c:pt idx="22413" formatCode="General">
                  <c:v>15.084099999999999</c:v>
                </c:pt>
                <c:pt idx="22414" formatCode="General">
                  <c:v>15.0847</c:v>
                </c:pt>
                <c:pt idx="22415" formatCode="General">
                  <c:v>15.0854</c:v>
                </c:pt>
                <c:pt idx="22416" formatCode="General">
                  <c:v>15.0861</c:v>
                </c:pt>
                <c:pt idx="22417" formatCode="General">
                  <c:v>15.0868</c:v>
                </c:pt>
                <c:pt idx="22418" formatCode="General">
                  <c:v>15.087400000000001</c:v>
                </c:pt>
                <c:pt idx="22419" formatCode="General">
                  <c:v>15.088100000000001</c:v>
                </c:pt>
                <c:pt idx="22420" formatCode="General">
                  <c:v>15.088800000000001</c:v>
                </c:pt>
                <c:pt idx="22421" formatCode="General">
                  <c:v>15.089399999999999</c:v>
                </c:pt>
                <c:pt idx="22422" formatCode="General">
                  <c:v>15.0901</c:v>
                </c:pt>
                <c:pt idx="22423" formatCode="General">
                  <c:v>15.0908</c:v>
                </c:pt>
                <c:pt idx="22424" formatCode="General">
                  <c:v>15.0915</c:v>
                </c:pt>
                <c:pt idx="22425" formatCode="General">
                  <c:v>15.0921</c:v>
                </c:pt>
                <c:pt idx="22426" formatCode="General">
                  <c:v>15.0928</c:v>
                </c:pt>
                <c:pt idx="22427" formatCode="General">
                  <c:v>15.093500000000001</c:v>
                </c:pt>
                <c:pt idx="22428" formatCode="General">
                  <c:v>15.094200000000001</c:v>
                </c:pt>
                <c:pt idx="22429" formatCode="General">
                  <c:v>15.094799999999999</c:v>
                </c:pt>
                <c:pt idx="22430" formatCode="General">
                  <c:v>15.095499999999999</c:v>
                </c:pt>
                <c:pt idx="22431" formatCode="General">
                  <c:v>15.0962</c:v>
                </c:pt>
                <c:pt idx="22432" formatCode="General">
                  <c:v>15.0969</c:v>
                </c:pt>
                <c:pt idx="22433" formatCode="General">
                  <c:v>15.0975</c:v>
                </c:pt>
                <c:pt idx="22434" formatCode="General">
                  <c:v>15.0982</c:v>
                </c:pt>
                <c:pt idx="22435" formatCode="General">
                  <c:v>15.0989</c:v>
                </c:pt>
                <c:pt idx="22436" formatCode="General">
                  <c:v>15.099500000000001</c:v>
                </c:pt>
                <c:pt idx="22437" formatCode="General">
                  <c:v>15.100199999999999</c:v>
                </c:pt>
                <c:pt idx="22438" formatCode="General">
                  <c:v>15.100899999999999</c:v>
                </c:pt>
                <c:pt idx="22439" formatCode="General">
                  <c:v>15.101599999999999</c:v>
                </c:pt>
                <c:pt idx="22440" formatCode="General">
                  <c:v>15.1022</c:v>
                </c:pt>
                <c:pt idx="22441" formatCode="General">
                  <c:v>15.1029</c:v>
                </c:pt>
                <c:pt idx="22442" formatCode="General">
                  <c:v>15.1036</c:v>
                </c:pt>
                <c:pt idx="22443" formatCode="General">
                  <c:v>15.1043</c:v>
                </c:pt>
                <c:pt idx="22444" formatCode="General">
                  <c:v>15.104900000000001</c:v>
                </c:pt>
                <c:pt idx="22445" formatCode="General">
                  <c:v>15.105600000000001</c:v>
                </c:pt>
                <c:pt idx="22446" formatCode="General">
                  <c:v>15.106299999999999</c:v>
                </c:pt>
                <c:pt idx="22447" formatCode="General">
                  <c:v>15.1069</c:v>
                </c:pt>
                <c:pt idx="22448" formatCode="General">
                  <c:v>15.1076</c:v>
                </c:pt>
                <c:pt idx="22449" formatCode="General">
                  <c:v>15.1083</c:v>
                </c:pt>
                <c:pt idx="22450" formatCode="General">
                  <c:v>15.109</c:v>
                </c:pt>
                <c:pt idx="22451" formatCode="General">
                  <c:v>15.1096</c:v>
                </c:pt>
                <c:pt idx="22452" formatCode="General">
                  <c:v>15.110300000000001</c:v>
                </c:pt>
                <c:pt idx="22453" formatCode="General">
                  <c:v>15.111000000000001</c:v>
                </c:pt>
                <c:pt idx="22454" formatCode="General">
                  <c:v>15.111700000000001</c:v>
                </c:pt>
                <c:pt idx="22455" formatCode="General">
                  <c:v>15.112299999999999</c:v>
                </c:pt>
                <c:pt idx="22456" formatCode="General">
                  <c:v>15.113</c:v>
                </c:pt>
                <c:pt idx="22457" formatCode="General">
                  <c:v>15.1137</c:v>
                </c:pt>
                <c:pt idx="22458" formatCode="General">
                  <c:v>15.1143</c:v>
                </c:pt>
                <c:pt idx="22459" formatCode="General">
                  <c:v>15.115</c:v>
                </c:pt>
                <c:pt idx="22460" formatCode="General">
                  <c:v>15.1157</c:v>
                </c:pt>
                <c:pt idx="22461" formatCode="General">
                  <c:v>15.116400000000001</c:v>
                </c:pt>
                <c:pt idx="22462" formatCode="General">
                  <c:v>15.117000000000001</c:v>
                </c:pt>
                <c:pt idx="22463" formatCode="General">
                  <c:v>15.117699999999999</c:v>
                </c:pt>
                <c:pt idx="22464" formatCode="General">
                  <c:v>15.118399999999999</c:v>
                </c:pt>
                <c:pt idx="22465" formatCode="General">
                  <c:v>15.1191</c:v>
                </c:pt>
                <c:pt idx="22466" formatCode="General">
                  <c:v>15.1197</c:v>
                </c:pt>
                <c:pt idx="22467" formatCode="General">
                  <c:v>15.1204</c:v>
                </c:pt>
                <c:pt idx="22468" formatCode="General">
                  <c:v>15.1211</c:v>
                </c:pt>
                <c:pt idx="22469" formatCode="General">
                  <c:v>15.1218</c:v>
                </c:pt>
                <c:pt idx="22470" formatCode="General">
                  <c:v>15.122400000000001</c:v>
                </c:pt>
                <c:pt idx="22471" formatCode="General">
                  <c:v>15.123100000000001</c:v>
                </c:pt>
                <c:pt idx="22472" formatCode="General">
                  <c:v>15.123799999999999</c:v>
                </c:pt>
                <c:pt idx="22473" formatCode="General">
                  <c:v>15.1244</c:v>
                </c:pt>
                <c:pt idx="22474" formatCode="General">
                  <c:v>15.1251</c:v>
                </c:pt>
                <c:pt idx="22475" formatCode="General">
                  <c:v>15.1258</c:v>
                </c:pt>
                <c:pt idx="22476" formatCode="General">
                  <c:v>15.1265</c:v>
                </c:pt>
                <c:pt idx="22477" formatCode="General">
                  <c:v>15.1271</c:v>
                </c:pt>
                <c:pt idx="22478" formatCode="General">
                  <c:v>15.127800000000001</c:v>
                </c:pt>
                <c:pt idx="22479" formatCode="General">
                  <c:v>15.128500000000001</c:v>
                </c:pt>
                <c:pt idx="22480" formatCode="General">
                  <c:v>15.129200000000001</c:v>
                </c:pt>
                <c:pt idx="22481" formatCode="General">
                  <c:v>15.129799999999999</c:v>
                </c:pt>
                <c:pt idx="22482" formatCode="General">
                  <c:v>15.1305</c:v>
                </c:pt>
                <c:pt idx="22483" formatCode="General">
                  <c:v>15.1312</c:v>
                </c:pt>
                <c:pt idx="22484" formatCode="General">
                  <c:v>15.1318</c:v>
                </c:pt>
                <c:pt idx="22485" formatCode="General">
                  <c:v>15.1325</c:v>
                </c:pt>
                <c:pt idx="22486" formatCode="General">
                  <c:v>15.1332</c:v>
                </c:pt>
                <c:pt idx="22487" formatCode="General">
                  <c:v>15.133900000000001</c:v>
                </c:pt>
                <c:pt idx="22488" formatCode="General">
                  <c:v>15.134499999999999</c:v>
                </c:pt>
                <c:pt idx="22489" formatCode="General">
                  <c:v>15.135199999999999</c:v>
                </c:pt>
                <c:pt idx="22490" formatCode="General">
                  <c:v>15.135899999999999</c:v>
                </c:pt>
                <c:pt idx="22491" formatCode="General">
                  <c:v>15.1366</c:v>
                </c:pt>
                <c:pt idx="22492" formatCode="General">
                  <c:v>15.1372</c:v>
                </c:pt>
                <c:pt idx="22493" formatCode="General">
                  <c:v>15.1379</c:v>
                </c:pt>
                <c:pt idx="22494" formatCode="General">
                  <c:v>15.1386</c:v>
                </c:pt>
                <c:pt idx="22495" formatCode="General">
                  <c:v>15.1393</c:v>
                </c:pt>
                <c:pt idx="22496" formatCode="General">
                  <c:v>15.139900000000001</c:v>
                </c:pt>
                <c:pt idx="22497" formatCode="General">
                  <c:v>15.140599999999999</c:v>
                </c:pt>
                <c:pt idx="22498" formatCode="General">
                  <c:v>15.141299999999999</c:v>
                </c:pt>
                <c:pt idx="22499" formatCode="General">
                  <c:v>15.1419</c:v>
                </c:pt>
                <c:pt idx="22500" formatCode="General">
                  <c:v>15.1426</c:v>
                </c:pt>
                <c:pt idx="22501" formatCode="General">
                  <c:v>15.1433</c:v>
                </c:pt>
                <c:pt idx="22502" formatCode="General">
                  <c:v>15.144</c:v>
                </c:pt>
                <c:pt idx="22503" formatCode="General">
                  <c:v>15.144600000000001</c:v>
                </c:pt>
                <c:pt idx="22504" formatCode="General">
                  <c:v>15.145300000000001</c:v>
                </c:pt>
                <c:pt idx="22505" formatCode="General">
                  <c:v>15.146000000000001</c:v>
                </c:pt>
                <c:pt idx="22506" formatCode="General">
                  <c:v>15.146699999999999</c:v>
                </c:pt>
                <c:pt idx="22507" formatCode="General">
                  <c:v>15.1473</c:v>
                </c:pt>
                <c:pt idx="22508" formatCode="General">
                  <c:v>15.148</c:v>
                </c:pt>
                <c:pt idx="22509" formatCode="General">
                  <c:v>15.1487</c:v>
                </c:pt>
                <c:pt idx="22510" formatCode="General">
                  <c:v>15.1493</c:v>
                </c:pt>
                <c:pt idx="22511" formatCode="General">
                  <c:v>15.15</c:v>
                </c:pt>
                <c:pt idx="22512" formatCode="General">
                  <c:v>15.150700000000001</c:v>
                </c:pt>
                <c:pt idx="22513" formatCode="General">
                  <c:v>15.151400000000001</c:v>
                </c:pt>
                <c:pt idx="22514" formatCode="General">
                  <c:v>15.151999999999999</c:v>
                </c:pt>
                <c:pt idx="22515" formatCode="General">
                  <c:v>15.152699999999999</c:v>
                </c:pt>
                <c:pt idx="22516" formatCode="General">
                  <c:v>15.1534</c:v>
                </c:pt>
                <c:pt idx="22517" formatCode="General">
                  <c:v>15.1541</c:v>
                </c:pt>
                <c:pt idx="22518" formatCode="General">
                  <c:v>15.1547</c:v>
                </c:pt>
                <c:pt idx="22519" formatCode="General">
                  <c:v>15.1554</c:v>
                </c:pt>
                <c:pt idx="22520" formatCode="General">
                  <c:v>15.1561</c:v>
                </c:pt>
                <c:pt idx="22521" formatCode="General">
                  <c:v>15.156700000000001</c:v>
                </c:pt>
                <c:pt idx="22522" formatCode="General">
                  <c:v>15.157400000000001</c:v>
                </c:pt>
                <c:pt idx="22523" formatCode="General">
                  <c:v>15.158099999999999</c:v>
                </c:pt>
                <c:pt idx="22524" formatCode="General">
                  <c:v>15.158799999999999</c:v>
                </c:pt>
                <c:pt idx="22525" formatCode="General">
                  <c:v>15.1594</c:v>
                </c:pt>
                <c:pt idx="22526" formatCode="General">
                  <c:v>15.1601</c:v>
                </c:pt>
                <c:pt idx="22527" formatCode="General">
                  <c:v>15.1608</c:v>
                </c:pt>
                <c:pt idx="22528" formatCode="General">
                  <c:v>15.1615</c:v>
                </c:pt>
                <c:pt idx="22529" formatCode="General">
                  <c:v>15.162100000000001</c:v>
                </c:pt>
                <c:pt idx="22530" formatCode="General">
                  <c:v>15.162800000000001</c:v>
                </c:pt>
                <c:pt idx="22531" formatCode="General">
                  <c:v>15.163500000000001</c:v>
                </c:pt>
                <c:pt idx="22532" formatCode="General">
                  <c:v>15.164199999999999</c:v>
                </c:pt>
                <c:pt idx="22533" formatCode="General">
                  <c:v>15.1648</c:v>
                </c:pt>
                <c:pt idx="22534" formatCode="General">
                  <c:v>15.1655</c:v>
                </c:pt>
                <c:pt idx="22535" formatCode="General">
                  <c:v>15.1662</c:v>
                </c:pt>
                <c:pt idx="22536" formatCode="General">
                  <c:v>15.1668</c:v>
                </c:pt>
                <c:pt idx="22537" formatCode="General">
                  <c:v>15.1675</c:v>
                </c:pt>
                <c:pt idx="22538" formatCode="General">
                  <c:v>15.168200000000001</c:v>
                </c:pt>
                <c:pt idx="22539" formatCode="General">
                  <c:v>15.168900000000001</c:v>
                </c:pt>
                <c:pt idx="22540" formatCode="General">
                  <c:v>15.169499999999999</c:v>
                </c:pt>
                <c:pt idx="22541" formatCode="General">
                  <c:v>15.170199999999999</c:v>
                </c:pt>
                <c:pt idx="22542" formatCode="General">
                  <c:v>15.1709</c:v>
                </c:pt>
                <c:pt idx="22543" formatCode="General">
                  <c:v>15.1716</c:v>
                </c:pt>
                <c:pt idx="22544" formatCode="General">
                  <c:v>15.1722</c:v>
                </c:pt>
                <c:pt idx="22545" formatCode="General">
                  <c:v>15.1729</c:v>
                </c:pt>
                <c:pt idx="22546" formatCode="General">
                  <c:v>15.1736</c:v>
                </c:pt>
                <c:pt idx="22547" formatCode="General">
                  <c:v>15.174200000000001</c:v>
                </c:pt>
                <c:pt idx="22548" formatCode="General">
                  <c:v>15.174899999999999</c:v>
                </c:pt>
                <c:pt idx="22549" formatCode="General">
                  <c:v>15.175599999999999</c:v>
                </c:pt>
                <c:pt idx="22550" formatCode="General">
                  <c:v>15.176299999999999</c:v>
                </c:pt>
                <c:pt idx="22551" formatCode="General">
                  <c:v>15.1769</c:v>
                </c:pt>
                <c:pt idx="22552" formatCode="General">
                  <c:v>15.1776</c:v>
                </c:pt>
                <c:pt idx="22553" formatCode="General">
                  <c:v>15.1783</c:v>
                </c:pt>
                <c:pt idx="22554" formatCode="General">
                  <c:v>15.179</c:v>
                </c:pt>
                <c:pt idx="22555" formatCode="General">
                  <c:v>15.179600000000001</c:v>
                </c:pt>
                <c:pt idx="22556" formatCode="General">
                  <c:v>15.180300000000001</c:v>
                </c:pt>
                <c:pt idx="22557" formatCode="General">
                  <c:v>15.180999999999999</c:v>
                </c:pt>
                <c:pt idx="22558" formatCode="General">
                  <c:v>15.181699999999999</c:v>
                </c:pt>
                <c:pt idx="22559" formatCode="General">
                  <c:v>15.1823</c:v>
                </c:pt>
                <c:pt idx="22560" formatCode="General">
                  <c:v>15.183</c:v>
                </c:pt>
                <c:pt idx="22561" formatCode="General">
                  <c:v>15.1837</c:v>
                </c:pt>
                <c:pt idx="22562" formatCode="General">
                  <c:v>15.1843</c:v>
                </c:pt>
                <c:pt idx="22563" formatCode="General">
                  <c:v>15.185</c:v>
                </c:pt>
                <c:pt idx="22564" formatCode="General">
                  <c:v>15.185700000000001</c:v>
                </c:pt>
                <c:pt idx="22565" formatCode="General">
                  <c:v>15.186400000000001</c:v>
                </c:pt>
                <c:pt idx="22566" formatCode="General">
                  <c:v>15.186999999999999</c:v>
                </c:pt>
                <c:pt idx="22567" formatCode="General">
                  <c:v>15.1877</c:v>
                </c:pt>
                <c:pt idx="22568" formatCode="General">
                  <c:v>15.1884</c:v>
                </c:pt>
                <c:pt idx="22569" formatCode="General">
                  <c:v>15.1891</c:v>
                </c:pt>
                <c:pt idx="22570" formatCode="General">
                  <c:v>15.1897</c:v>
                </c:pt>
                <c:pt idx="22571" formatCode="General">
                  <c:v>15.1904</c:v>
                </c:pt>
                <c:pt idx="22572" formatCode="General">
                  <c:v>15.1911</c:v>
                </c:pt>
                <c:pt idx="22573" formatCode="General">
                  <c:v>15.191700000000001</c:v>
                </c:pt>
                <c:pt idx="22574" formatCode="General">
                  <c:v>15.192399999999999</c:v>
                </c:pt>
                <c:pt idx="22575" formatCode="General">
                  <c:v>15.193099999999999</c:v>
                </c:pt>
                <c:pt idx="22576" formatCode="General">
                  <c:v>15.1938</c:v>
                </c:pt>
                <c:pt idx="22577" formatCode="General">
                  <c:v>15.1944</c:v>
                </c:pt>
                <c:pt idx="22578" formatCode="General">
                  <c:v>15.1951</c:v>
                </c:pt>
                <c:pt idx="22579" formatCode="General">
                  <c:v>15.1958</c:v>
                </c:pt>
                <c:pt idx="22580" formatCode="General">
                  <c:v>15.1965</c:v>
                </c:pt>
                <c:pt idx="22581" formatCode="General">
                  <c:v>15.197100000000001</c:v>
                </c:pt>
                <c:pt idx="22582" formatCode="General">
                  <c:v>15.197800000000001</c:v>
                </c:pt>
                <c:pt idx="22583" formatCode="General">
                  <c:v>15.198499999999999</c:v>
                </c:pt>
                <c:pt idx="22584" formatCode="General">
                  <c:v>15.1991</c:v>
                </c:pt>
                <c:pt idx="22585" formatCode="General">
                  <c:v>15.1998</c:v>
                </c:pt>
                <c:pt idx="22586" formatCode="General">
                  <c:v>15.2005</c:v>
                </c:pt>
                <c:pt idx="22587" formatCode="General">
                  <c:v>15.2012</c:v>
                </c:pt>
                <c:pt idx="22588" formatCode="General">
                  <c:v>15.2018</c:v>
                </c:pt>
                <c:pt idx="22589" formatCode="General">
                  <c:v>15.202500000000001</c:v>
                </c:pt>
                <c:pt idx="22590" formatCode="General">
                  <c:v>15.203200000000001</c:v>
                </c:pt>
                <c:pt idx="22591" formatCode="General">
                  <c:v>15.203900000000001</c:v>
                </c:pt>
                <c:pt idx="22592" formatCode="General">
                  <c:v>15.204499999999999</c:v>
                </c:pt>
                <c:pt idx="22593" formatCode="General">
                  <c:v>15.2052</c:v>
                </c:pt>
                <c:pt idx="22594" formatCode="General">
                  <c:v>15.2059</c:v>
                </c:pt>
                <c:pt idx="22595" formatCode="General">
                  <c:v>15.2066</c:v>
                </c:pt>
                <c:pt idx="22596" formatCode="General">
                  <c:v>15.2072</c:v>
                </c:pt>
                <c:pt idx="22597" formatCode="General">
                  <c:v>15.2079</c:v>
                </c:pt>
                <c:pt idx="22598" formatCode="General">
                  <c:v>15.208600000000001</c:v>
                </c:pt>
                <c:pt idx="22599" formatCode="General">
                  <c:v>15.209199999999999</c:v>
                </c:pt>
                <c:pt idx="22600" formatCode="General">
                  <c:v>15.209899999999999</c:v>
                </c:pt>
                <c:pt idx="22601" formatCode="General">
                  <c:v>15.210599999999999</c:v>
                </c:pt>
                <c:pt idx="22602" formatCode="General">
                  <c:v>15.2113</c:v>
                </c:pt>
                <c:pt idx="22603" formatCode="General">
                  <c:v>15.2119</c:v>
                </c:pt>
                <c:pt idx="22604" formatCode="General">
                  <c:v>15.2126</c:v>
                </c:pt>
                <c:pt idx="22605" formatCode="General">
                  <c:v>15.2133</c:v>
                </c:pt>
                <c:pt idx="22606" formatCode="General">
                  <c:v>15.214</c:v>
                </c:pt>
                <c:pt idx="22607" formatCode="General">
                  <c:v>15.214600000000001</c:v>
                </c:pt>
                <c:pt idx="22608" formatCode="General">
                  <c:v>15.215299999999999</c:v>
                </c:pt>
                <c:pt idx="22609" formatCode="General">
                  <c:v>15.215999999999999</c:v>
                </c:pt>
                <c:pt idx="22610" formatCode="General">
                  <c:v>15.2166</c:v>
                </c:pt>
                <c:pt idx="22611" formatCode="General">
                  <c:v>15.2173</c:v>
                </c:pt>
                <c:pt idx="22612" formatCode="General">
                  <c:v>15.218</c:v>
                </c:pt>
                <c:pt idx="22613" formatCode="General">
                  <c:v>15.2187</c:v>
                </c:pt>
                <c:pt idx="22614" formatCode="General">
                  <c:v>15.2193</c:v>
                </c:pt>
                <c:pt idx="22615" formatCode="General">
                  <c:v>15.22</c:v>
                </c:pt>
                <c:pt idx="22616" formatCode="General">
                  <c:v>15.220700000000001</c:v>
                </c:pt>
                <c:pt idx="22617" formatCode="General">
                  <c:v>15.221399999999999</c:v>
                </c:pt>
                <c:pt idx="22618" formatCode="General">
                  <c:v>15.222</c:v>
                </c:pt>
                <c:pt idx="22619" formatCode="General">
                  <c:v>15.2227</c:v>
                </c:pt>
                <c:pt idx="22620" formatCode="General">
                  <c:v>15.2234</c:v>
                </c:pt>
                <c:pt idx="22621" formatCode="General">
                  <c:v>15.224</c:v>
                </c:pt>
                <c:pt idx="22622" formatCode="General">
                  <c:v>15.2247</c:v>
                </c:pt>
                <c:pt idx="22623" formatCode="General">
                  <c:v>15.2254</c:v>
                </c:pt>
                <c:pt idx="22624" formatCode="General">
                  <c:v>15.226100000000001</c:v>
                </c:pt>
                <c:pt idx="22625" formatCode="General">
                  <c:v>15.226699999999999</c:v>
                </c:pt>
                <c:pt idx="22626" formatCode="General">
                  <c:v>15.227399999999999</c:v>
                </c:pt>
                <c:pt idx="22627" formatCode="General">
                  <c:v>15.2281</c:v>
                </c:pt>
                <c:pt idx="22628" formatCode="General">
                  <c:v>15.2288</c:v>
                </c:pt>
                <c:pt idx="22629" formatCode="General">
                  <c:v>15.2294</c:v>
                </c:pt>
                <c:pt idx="22630" formatCode="General">
                  <c:v>15.2301</c:v>
                </c:pt>
                <c:pt idx="22631" formatCode="General">
                  <c:v>15.2308</c:v>
                </c:pt>
                <c:pt idx="22632" formatCode="General">
                  <c:v>15.2315</c:v>
                </c:pt>
                <c:pt idx="22633" formatCode="General">
                  <c:v>15.232100000000001</c:v>
                </c:pt>
                <c:pt idx="22634" formatCode="General">
                  <c:v>15.232799999999999</c:v>
                </c:pt>
                <c:pt idx="22635" formatCode="General">
                  <c:v>15.233499999999999</c:v>
                </c:pt>
                <c:pt idx="22636" formatCode="General">
                  <c:v>15.2341</c:v>
                </c:pt>
                <c:pt idx="22637" formatCode="General">
                  <c:v>15.2348</c:v>
                </c:pt>
                <c:pt idx="22638" formatCode="General">
                  <c:v>15.2355</c:v>
                </c:pt>
                <c:pt idx="22639" formatCode="General">
                  <c:v>15.2362</c:v>
                </c:pt>
                <c:pt idx="22640" formatCode="General">
                  <c:v>15.236800000000001</c:v>
                </c:pt>
                <c:pt idx="22641" formatCode="General">
                  <c:v>15.237500000000001</c:v>
                </c:pt>
                <c:pt idx="22642" formatCode="General">
                  <c:v>15.238200000000001</c:v>
                </c:pt>
                <c:pt idx="22643" formatCode="General">
                  <c:v>15.238899999999999</c:v>
                </c:pt>
                <c:pt idx="22644" formatCode="General">
                  <c:v>15.2395</c:v>
                </c:pt>
                <c:pt idx="22645" formatCode="General">
                  <c:v>15.2402</c:v>
                </c:pt>
                <c:pt idx="22646" formatCode="General">
                  <c:v>15.2409</c:v>
                </c:pt>
                <c:pt idx="22647" formatCode="General">
                  <c:v>15.2415</c:v>
                </c:pt>
                <c:pt idx="22648" formatCode="General">
                  <c:v>15.2422</c:v>
                </c:pt>
                <c:pt idx="22649" formatCode="General">
                  <c:v>15.242900000000001</c:v>
                </c:pt>
                <c:pt idx="22650" formatCode="General">
                  <c:v>15.243600000000001</c:v>
                </c:pt>
                <c:pt idx="22651" formatCode="General">
                  <c:v>15.244199999999999</c:v>
                </c:pt>
                <c:pt idx="22652" formatCode="General">
                  <c:v>15.244899999999999</c:v>
                </c:pt>
                <c:pt idx="22653" formatCode="General">
                  <c:v>15.2456</c:v>
                </c:pt>
                <c:pt idx="22654" formatCode="General">
                  <c:v>15.2463</c:v>
                </c:pt>
                <c:pt idx="22655" formatCode="General">
                  <c:v>15.2469</c:v>
                </c:pt>
                <c:pt idx="22656" formatCode="General">
                  <c:v>15.2476</c:v>
                </c:pt>
                <c:pt idx="22657" formatCode="General">
                  <c:v>15.2483</c:v>
                </c:pt>
                <c:pt idx="22658" formatCode="General">
                  <c:v>15.249000000000001</c:v>
                </c:pt>
                <c:pt idx="22659" formatCode="General">
                  <c:v>15.249599999999999</c:v>
                </c:pt>
                <c:pt idx="22660" formatCode="General">
                  <c:v>15.250299999999999</c:v>
                </c:pt>
                <c:pt idx="22661" formatCode="General">
                  <c:v>15.250999999999999</c:v>
                </c:pt>
                <c:pt idx="22662" formatCode="General">
                  <c:v>15.2516</c:v>
                </c:pt>
                <c:pt idx="22663" formatCode="General">
                  <c:v>15.2523</c:v>
                </c:pt>
                <c:pt idx="22664" formatCode="General">
                  <c:v>15.253</c:v>
                </c:pt>
                <c:pt idx="22665" formatCode="General">
                  <c:v>15.2537</c:v>
                </c:pt>
                <c:pt idx="22666" formatCode="General">
                  <c:v>15.254300000000001</c:v>
                </c:pt>
                <c:pt idx="22667" formatCode="General">
                  <c:v>15.255000000000001</c:v>
                </c:pt>
                <c:pt idx="22668" formatCode="General">
                  <c:v>15.255699999999999</c:v>
                </c:pt>
                <c:pt idx="22669" formatCode="General">
                  <c:v>15.256399999999999</c:v>
                </c:pt>
                <c:pt idx="22670" formatCode="General">
                  <c:v>15.257</c:v>
                </c:pt>
                <c:pt idx="22671" formatCode="General">
                  <c:v>15.2577</c:v>
                </c:pt>
                <c:pt idx="22672" formatCode="General">
                  <c:v>15.2584</c:v>
                </c:pt>
                <c:pt idx="22673" formatCode="General">
                  <c:v>15.259</c:v>
                </c:pt>
                <c:pt idx="22674" formatCode="General">
                  <c:v>15.2597</c:v>
                </c:pt>
                <c:pt idx="22675" formatCode="General">
                  <c:v>15.260400000000001</c:v>
                </c:pt>
                <c:pt idx="22676" formatCode="General">
                  <c:v>15.261100000000001</c:v>
                </c:pt>
                <c:pt idx="22677" formatCode="General">
                  <c:v>15.261699999999999</c:v>
                </c:pt>
                <c:pt idx="22678" formatCode="General">
                  <c:v>15.2624</c:v>
                </c:pt>
                <c:pt idx="22679" formatCode="General">
                  <c:v>15.2631</c:v>
                </c:pt>
                <c:pt idx="22680" formatCode="General">
                  <c:v>15.2638</c:v>
                </c:pt>
                <c:pt idx="22681" formatCode="General">
                  <c:v>15.2644</c:v>
                </c:pt>
                <c:pt idx="22682" formatCode="General">
                  <c:v>15.2651</c:v>
                </c:pt>
                <c:pt idx="22683" formatCode="General">
                  <c:v>15.2658</c:v>
                </c:pt>
                <c:pt idx="22684" formatCode="General">
                  <c:v>15.266400000000001</c:v>
                </c:pt>
                <c:pt idx="22685" formatCode="General">
                  <c:v>15.267099999999999</c:v>
                </c:pt>
                <c:pt idx="22686" formatCode="General">
                  <c:v>15.267799999999999</c:v>
                </c:pt>
                <c:pt idx="22687" formatCode="General">
                  <c:v>15.2685</c:v>
                </c:pt>
                <c:pt idx="22688" formatCode="General">
                  <c:v>15.2691</c:v>
                </c:pt>
                <c:pt idx="22689" formatCode="General">
                  <c:v>15.2698</c:v>
                </c:pt>
                <c:pt idx="22690" formatCode="General">
                  <c:v>15.2705</c:v>
                </c:pt>
                <c:pt idx="22691" formatCode="General">
                  <c:v>15.2712</c:v>
                </c:pt>
                <c:pt idx="22692" formatCode="General">
                  <c:v>15.271800000000001</c:v>
                </c:pt>
                <c:pt idx="22693" formatCode="General">
                  <c:v>15.272500000000001</c:v>
                </c:pt>
                <c:pt idx="22694" formatCode="General">
                  <c:v>15.273199999999999</c:v>
                </c:pt>
                <c:pt idx="22695" formatCode="General">
                  <c:v>15.273899999999999</c:v>
                </c:pt>
                <c:pt idx="22696" formatCode="General">
                  <c:v>15.2745</c:v>
                </c:pt>
                <c:pt idx="22697" formatCode="General">
                  <c:v>15.2752</c:v>
                </c:pt>
                <c:pt idx="22698" formatCode="General">
                  <c:v>15.2759</c:v>
                </c:pt>
                <c:pt idx="22699" formatCode="General">
                  <c:v>15.2765</c:v>
                </c:pt>
                <c:pt idx="22700" formatCode="General">
                  <c:v>15.277200000000001</c:v>
                </c:pt>
                <c:pt idx="22701" formatCode="General">
                  <c:v>15.277900000000001</c:v>
                </c:pt>
                <c:pt idx="22702" formatCode="General">
                  <c:v>15.278600000000001</c:v>
                </c:pt>
                <c:pt idx="22703" formatCode="General">
                  <c:v>15.279199999999999</c:v>
                </c:pt>
                <c:pt idx="22704" formatCode="General">
                  <c:v>15.2799</c:v>
                </c:pt>
                <c:pt idx="22705" formatCode="General">
                  <c:v>15.2806</c:v>
                </c:pt>
                <c:pt idx="22706" formatCode="General">
                  <c:v>15.2813</c:v>
                </c:pt>
                <c:pt idx="22707" formatCode="General">
                  <c:v>15.2819</c:v>
                </c:pt>
                <c:pt idx="22708" formatCode="General">
                  <c:v>15.2826</c:v>
                </c:pt>
                <c:pt idx="22709" formatCode="General">
                  <c:v>15.283300000000001</c:v>
                </c:pt>
                <c:pt idx="22710" formatCode="General">
                  <c:v>15.283899999999999</c:v>
                </c:pt>
                <c:pt idx="22711" formatCode="General">
                  <c:v>15.284599999999999</c:v>
                </c:pt>
                <c:pt idx="22712" formatCode="General">
                  <c:v>15.285299999999999</c:v>
                </c:pt>
                <c:pt idx="22713" formatCode="General">
                  <c:v>15.286</c:v>
                </c:pt>
                <c:pt idx="22714" formatCode="General">
                  <c:v>15.2866</c:v>
                </c:pt>
                <c:pt idx="22715" formatCode="General">
                  <c:v>15.2873</c:v>
                </c:pt>
                <c:pt idx="22716" formatCode="General">
                  <c:v>15.288</c:v>
                </c:pt>
                <c:pt idx="22717" formatCode="General">
                  <c:v>15.2887</c:v>
                </c:pt>
                <c:pt idx="22718" formatCode="General">
                  <c:v>15.289300000000001</c:v>
                </c:pt>
                <c:pt idx="22719" formatCode="General">
                  <c:v>15.29</c:v>
                </c:pt>
                <c:pt idx="22720" formatCode="General">
                  <c:v>15.290699999999999</c:v>
                </c:pt>
                <c:pt idx="22721" formatCode="General">
                  <c:v>15.2913</c:v>
                </c:pt>
                <c:pt idx="22722" formatCode="General">
                  <c:v>15.292</c:v>
                </c:pt>
                <c:pt idx="22723" formatCode="General">
                  <c:v>15.2927</c:v>
                </c:pt>
                <c:pt idx="22724" formatCode="General">
                  <c:v>15.2934</c:v>
                </c:pt>
                <c:pt idx="22725" formatCode="General">
                  <c:v>15.294</c:v>
                </c:pt>
                <c:pt idx="22726" formatCode="General">
                  <c:v>15.294700000000001</c:v>
                </c:pt>
                <c:pt idx="22727" formatCode="General">
                  <c:v>15.295400000000001</c:v>
                </c:pt>
                <c:pt idx="22728" formatCode="General">
                  <c:v>15.296099999999999</c:v>
                </c:pt>
                <c:pt idx="22729" formatCode="General">
                  <c:v>15.2967</c:v>
                </c:pt>
                <c:pt idx="22730" formatCode="General">
                  <c:v>15.2974</c:v>
                </c:pt>
                <c:pt idx="22731" formatCode="General">
                  <c:v>15.2981</c:v>
                </c:pt>
                <c:pt idx="22732" formatCode="General">
                  <c:v>15.2988</c:v>
                </c:pt>
                <c:pt idx="22733" formatCode="General">
                  <c:v>15.2994</c:v>
                </c:pt>
                <c:pt idx="22734" formatCode="General">
                  <c:v>15.3001</c:v>
                </c:pt>
                <c:pt idx="22735" formatCode="General">
                  <c:v>15.300800000000001</c:v>
                </c:pt>
                <c:pt idx="22736" formatCode="General">
                  <c:v>15.301399999999999</c:v>
                </c:pt>
                <c:pt idx="22737" formatCode="General">
                  <c:v>15.302099999999999</c:v>
                </c:pt>
                <c:pt idx="22738" formatCode="General">
                  <c:v>15.3028</c:v>
                </c:pt>
                <c:pt idx="22739" formatCode="General">
                  <c:v>15.3035</c:v>
                </c:pt>
                <c:pt idx="22740" formatCode="General">
                  <c:v>15.3041</c:v>
                </c:pt>
                <c:pt idx="22741" formatCode="General">
                  <c:v>15.3048</c:v>
                </c:pt>
                <c:pt idx="22742" formatCode="General">
                  <c:v>15.3055</c:v>
                </c:pt>
                <c:pt idx="22743" formatCode="General">
                  <c:v>15.3062</c:v>
                </c:pt>
                <c:pt idx="22744" formatCode="General">
                  <c:v>15.306800000000001</c:v>
                </c:pt>
                <c:pt idx="22745" formatCode="General">
                  <c:v>15.307499999999999</c:v>
                </c:pt>
                <c:pt idx="22746" formatCode="General">
                  <c:v>15.308199999999999</c:v>
                </c:pt>
                <c:pt idx="22747" formatCode="General">
                  <c:v>15.3088</c:v>
                </c:pt>
                <c:pt idx="22748" formatCode="General">
                  <c:v>15.3095</c:v>
                </c:pt>
                <c:pt idx="22749" formatCode="General">
                  <c:v>15.3102</c:v>
                </c:pt>
                <c:pt idx="22750" formatCode="General">
                  <c:v>15.3109</c:v>
                </c:pt>
                <c:pt idx="22751" formatCode="General">
                  <c:v>15.311500000000001</c:v>
                </c:pt>
                <c:pt idx="22752" formatCode="General">
                  <c:v>15.312200000000001</c:v>
                </c:pt>
                <c:pt idx="22753" formatCode="General">
                  <c:v>15.312900000000001</c:v>
                </c:pt>
                <c:pt idx="22754" formatCode="General">
                  <c:v>15.313599999999999</c:v>
                </c:pt>
                <c:pt idx="22755" formatCode="General">
                  <c:v>15.3142</c:v>
                </c:pt>
                <c:pt idx="22756" formatCode="General">
                  <c:v>15.3149</c:v>
                </c:pt>
                <c:pt idx="22757" formatCode="General">
                  <c:v>15.3156</c:v>
                </c:pt>
                <c:pt idx="22758" formatCode="General">
                  <c:v>15.3163</c:v>
                </c:pt>
                <c:pt idx="22759" formatCode="General">
                  <c:v>15.3169</c:v>
                </c:pt>
                <c:pt idx="22760" formatCode="General">
                  <c:v>15.317600000000001</c:v>
                </c:pt>
                <c:pt idx="22761" formatCode="General">
                  <c:v>15.318300000000001</c:v>
                </c:pt>
                <c:pt idx="22762" formatCode="General">
                  <c:v>15.318899999999999</c:v>
                </c:pt>
                <c:pt idx="22763" formatCode="General">
                  <c:v>15.319599999999999</c:v>
                </c:pt>
                <c:pt idx="22764" formatCode="General">
                  <c:v>15.3203</c:v>
                </c:pt>
                <c:pt idx="22765" formatCode="General">
                  <c:v>15.321</c:v>
                </c:pt>
                <c:pt idx="22766" formatCode="General">
                  <c:v>15.3216</c:v>
                </c:pt>
                <c:pt idx="22767" formatCode="General">
                  <c:v>15.3223</c:v>
                </c:pt>
                <c:pt idx="22768" formatCode="General">
                  <c:v>15.323</c:v>
                </c:pt>
                <c:pt idx="22769" formatCode="General">
                  <c:v>15.323700000000001</c:v>
                </c:pt>
                <c:pt idx="22770" formatCode="General">
                  <c:v>15.324299999999999</c:v>
                </c:pt>
                <c:pt idx="22771" formatCode="General">
                  <c:v>15.324999999999999</c:v>
                </c:pt>
                <c:pt idx="22772" formatCode="General">
                  <c:v>15.325699999999999</c:v>
                </c:pt>
                <c:pt idx="22773" formatCode="General">
                  <c:v>15.3263</c:v>
                </c:pt>
                <c:pt idx="22774" formatCode="General">
                  <c:v>15.327</c:v>
                </c:pt>
                <c:pt idx="22775" formatCode="General">
                  <c:v>15.3277</c:v>
                </c:pt>
                <c:pt idx="22776" formatCode="General">
                  <c:v>15.3284</c:v>
                </c:pt>
                <c:pt idx="22777" formatCode="General">
                  <c:v>15.329000000000001</c:v>
                </c:pt>
                <c:pt idx="22778" formatCode="General">
                  <c:v>15.329700000000001</c:v>
                </c:pt>
                <c:pt idx="22779" formatCode="General">
                  <c:v>15.330399999999999</c:v>
                </c:pt>
                <c:pt idx="22780" formatCode="General">
                  <c:v>15.331099999999999</c:v>
                </c:pt>
                <c:pt idx="22781" formatCode="General">
                  <c:v>15.3317</c:v>
                </c:pt>
                <c:pt idx="22782" formatCode="General">
                  <c:v>15.3324</c:v>
                </c:pt>
                <c:pt idx="22783" formatCode="General">
                  <c:v>15.3331</c:v>
                </c:pt>
                <c:pt idx="22784" formatCode="General">
                  <c:v>15.3337</c:v>
                </c:pt>
                <c:pt idx="22785" formatCode="General">
                  <c:v>15.3344</c:v>
                </c:pt>
                <c:pt idx="22786" formatCode="General">
                  <c:v>15.335100000000001</c:v>
                </c:pt>
                <c:pt idx="22787" formatCode="General">
                  <c:v>15.335800000000001</c:v>
                </c:pt>
                <c:pt idx="22788" formatCode="General">
                  <c:v>15.336399999999999</c:v>
                </c:pt>
                <c:pt idx="22789" formatCode="General">
                  <c:v>15.3371</c:v>
                </c:pt>
                <c:pt idx="22790" formatCode="General">
                  <c:v>15.3378</c:v>
                </c:pt>
                <c:pt idx="22791" formatCode="General">
                  <c:v>15.3385</c:v>
                </c:pt>
                <c:pt idx="22792" formatCode="General">
                  <c:v>15.3391</c:v>
                </c:pt>
                <c:pt idx="22793" formatCode="General">
                  <c:v>15.3398</c:v>
                </c:pt>
                <c:pt idx="22794" formatCode="General">
                  <c:v>15.3405</c:v>
                </c:pt>
                <c:pt idx="22795" formatCode="General">
                  <c:v>15.341200000000001</c:v>
                </c:pt>
                <c:pt idx="22796" formatCode="General">
                  <c:v>15.341799999999999</c:v>
                </c:pt>
                <c:pt idx="22797" formatCode="General">
                  <c:v>15.342499999999999</c:v>
                </c:pt>
                <c:pt idx="22798" formatCode="General">
                  <c:v>15.3432</c:v>
                </c:pt>
                <c:pt idx="22799" formatCode="General">
                  <c:v>15.3438</c:v>
                </c:pt>
                <c:pt idx="22800" formatCode="General">
                  <c:v>15.3445</c:v>
                </c:pt>
                <c:pt idx="22801" formatCode="General">
                  <c:v>15.3452</c:v>
                </c:pt>
                <c:pt idx="22802" formatCode="General">
                  <c:v>15.3459</c:v>
                </c:pt>
                <c:pt idx="22803" formatCode="General">
                  <c:v>15.346500000000001</c:v>
                </c:pt>
                <c:pt idx="22804" formatCode="General">
                  <c:v>15.347200000000001</c:v>
                </c:pt>
                <c:pt idx="22805" formatCode="General">
                  <c:v>15.347899999999999</c:v>
                </c:pt>
                <c:pt idx="22806" formatCode="General">
                  <c:v>15.348599999999999</c:v>
                </c:pt>
                <c:pt idx="22807" formatCode="General">
                  <c:v>15.3492</c:v>
                </c:pt>
                <c:pt idx="22808" formatCode="General">
                  <c:v>15.3499</c:v>
                </c:pt>
                <c:pt idx="22809" formatCode="General">
                  <c:v>15.3506</c:v>
                </c:pt>
                <c:pt idx="22810" formatCode="General">
                  <c:v>15.3512</c:v>
                </c:pt>
                <c:pt idx="22811" formatCode="General">
                  <c:v>15.351900000000001</c:v>
                </c:pt>
                <c:pt idx="22812" formatCode="General">
                  <c:v>15.352600000000001</c:v>
                </c:pt>
                <c:pt idx="22813" formatCode="General">
                  <c:v>15.353300000000001</c:v>
                </c:pt>
                <c:pt idx="22814" formatCode="General">
                  <c:v>15.353899999999999</c:v>
                </c:pt>
                <c:pt idx="22815" formatCode="General">
                  <c:v>15.3546</c:v>
                </c:pt>
                <c:pt idx="22816" formatCode="General">
                  <c:v>15.3553</c:v>
                </c:pt>
                <c:pt idx="22817" formatCode="General">
                  <c:v>15.356</c:v>
                </c:pt>
                <c:pt idx="22818" formatCode="General">
                  <c:v>15.3566</c:v>
                </c:pt>
                <c:pt idx="22819" formatCode="General">
                  <c:v>15.3573</c:v>
                </c:pt>
                <c:pt idx="22820" formatCode="General">
                  <c:v>15.358000000000001</c:v>
                </c:pt>
                <c:pt idx="22821" formatCode="General">
                  <c:v>15.358700000000001</c:v>
                </c:pt>
                <c:pt idx="22822" formatCode="General">
                  <c:v>15.359299999999999</c:v>
                </c:pt>
                <c:pt idx="22823" formatCode="General">
                  <c:v>15.36</c:v>
                </c:pt>
                <c:pt idx="22824" formatCode="General">
                  <c:v>15.3607</c:v>
                </c:pt>
                <c:pt idx="22825" formatCode="General">
                  <c:v>15.3613</c:v>
                </c:pt>
                <c:pt idx="22826" formatCode="General">
                  <c:v>15.362</c:v>
                </c:pt>
                <c:pt idx="22827" formatCode="General">
                  <c:v>15.3627</c:v>
                </c:pt>
                <c:pt idx="22828" formatCode="General">
                  <c:v>15.3634</c:v>
                </c:pt>
                <c:pt idx="22829" formatCode="General">
                  <c:v>15.364000000000001</c:v>
                </c:pt>
                <c:pt idx="22830" formatCode="General">
                  <c:v>15.364699999999999</c:v>
                </c:pt>
                <c:pt idx="22831" formatCode="General">
                  <c:v>15.365399999999999</c:v>
                </c:pt>
                <c:pt idx="22832" formatCode="General">
                  <c:v>15.366099999999999</c:v>
                </c:pt>
                <c:pt idx="22833" formatCode="General">
                  <c:v>15.3667</c:v>
                </c:pt>
                <c:pt idx="22834" formatCode="General">
                  <c:v>15.3674</c:v>
                </c:pt>
                <c:pt idx="22835" formatCode="General">
                  <c:v>15.3681</c:v>
                </c:pt>
                <c:pt idx="22836" formatCode="General">
                  <c:v>15.3687</c:v>
                </c:pt>
                <c:pt idx="22837" formatCode="General">
                  <c:v>15.369400000000001</c:v>
                </c:pt>
                <c:pt idx="22838" formatCode="General">
                  <c:v>15.370100000000001</c:v>
                </c:pt>
                <c:pt idx="22839" formatCode="General">
                  <c:v>15.370799999999999</c:v>
                </c:pt>
                <c:pt idx="22840" formatCode="General">
                  <c:v>15.3714</c:v>
                </c:pt>
                <c:pt idx="22841" formatCode="General">
                  <c:v>15.3721</c:v>
                </c:pt>
                <c:pt idx="22842" formatCode="General">
                  <c:v>15.3728</c:v>
                </c:pt>
                <c:pt idx="22843" formatCode="General">
                  <c:v>15.3735</c:v>
                </c:pt>
                <c:pt idx="22844" formatCode="General">
                  <c:v>15.3741</c:v>
                </c:pt>
                <c:pt idx="22845" formatCode="General">
                  <c:v>15.3748</c:v>
                </c:pt>
                <c:pt idx="22846" formatCode="General">
                  <c:v>15.375500000000001</c:v>
                </c:pt>
                <c:pt idx="22847" formatCode="General">
                  <c:v>15.376099999999999</c:v>
                </c:pt>
                <c:pt idx="22848" formatCode="General">
                  <c:v>15.376799999999999</c:v>
                </c:pt>
                <c:pt idx="22849" formatCode="General">
                  <c:v>15.3775</c:v>
                </c:pt>
                <c:pt idx="22850" formatCode="General">
                  <c:v>15.3782</c:v>
                </c:pt>
                <c:pt idx="22851" formatCode="General">
                  <c:v>15.3788</c:v>
                </c:pt>
                <c:pt idx="22852" formatCode="General">
                  <c:v>15.3795</c:v>
                </c:pt>
                <c:pt idx="22853" formatCode="General">
                  <c:v>15.3802</c:v>
                </c:pt>
                <c:pt idx="22854" formatCode="General">
                  <c:v>15.3809</c:v>
                </c:pt>
                <c:pt idx="22855" formatCode="General">
                  <c:v>15.381500000000001</c:v>
                </c:pt>
                <c:pt idx="22856" formatCode="General">
                  <c:v>15.382199999999999</c:v>
                </c:pt>
                <c:pt idx="22857" formatCode="General">
                  <c:v>15.382899999999999</c:v>
                </c:pt>
                <c:pt idx="22858" formatCode="General">
                  <c:v>15.383599999999999</c:v>
                </c:pt>
                <c:pt idx="22859" formatCode="General">
                  <c:v>15.3842</c:v>
                </c:pt>
                <c:pt idx="22860" formatCode="General">
                  <c:v>15.3849</c:v>
                </c:pt>
                <c:pt idx="22861" formatCode="General">
                  <c:v>15.3856</c:v>
                </c:pt>
                <c:pt idx="22862" formatCode="General">
                  <c:v>15.386200000000001</c:v>
                </c:pt>
                <c:pt idx="22863" formatCode="General">
                  <c:v>15.386900000000001</c:v>
                </c:pt>
                <c:pt idx="22864" formatCode="General">
                  <c:v>15.387600000000001</c:v>
                </c:pt>
                <c:pt idx="22865" formatCode="General">
                  <c:v>15.388299999999999</c:v>
                </c:pt>
                <c:pt idx="22866" formatCode="General">
                  <c:v>15.3889</c:v>
                </c:pt>
                <c:pt idx="22867" formatCode="General">
                  <c:v>15.3896</c:v>
                </c:pt>
                <c:pt idx="22868" formatCode="General">
                  <c:v>15.3903</c:v>
                </c:pt>
                <c:pt idx="22869" formatCode="General">
                  <c:v>15.391</c:v>
                </c:pt>
                <c:pt idx="22870" formatCode="General">
                  <c:v>15.3916</c:v>
                </c:pt>
                <c:pt idx="22871" formatCode="General">
                  <c:v>15.392300000000001</c:v>
                </c:pt>
                <c:pt idx="22872" formatCode="General">
                  <c:v>15.393000000000001</c:v>
                </c:pt>
                <c:pt idx="22873" formatCode="General">
                  <c:v>15.393599999999999</c:v>
                </c:pt>
                <c:pt idx="22874" formatCode="General">
                  <c:v>15.394299999999999</c:v>
                </c:pt>
                <c:pt idx="22875" formatCode="General">
                  <c:v>15.395</c:v>
                </c:pt>
                <c:pt idx="22876" formatCode="General">
                  <c:v>15.3957</c:v>
                </c:pt>
                <c:pt idx="22877" formatCode="General">
                  <c:v>15.3963</c:v>
                </c:pt>
                <c:pt idx="22878" formatCode="General">
                  <c:v>15.397</c:v>
                </c:pt>
                <c:pt idx="22879" formatCode="General">
                  <c:v>15.3977</c:v>
                </c:pt>
                <c:pt idx="22880" formatCode="General">
                  <c:v>15.398400000000001</c:v>
                </c:pt>
                <c:pt idx="22881" formatCode="General">
                  <c:v>15.398999999999999</c:v>
                </c:pt>
                <c:pt idx="22882" formatCode="General">
                  <c:v>15.399699999999999</c:v>
                </c:pt>
                <c:pt idx="22883" formatCode="General">
                  <c:v>15.400399999999999</c:v>
                </c:pt>
                <c:pt idx="22884" formatCode="General">
                  <c:v>15.401</c:v>
                </c:pt>
                <c:pt idx="22885" formatCode="General">
                  <c:v>15.4017</c:v>
                </c:pt>
                <c:pt idx="22886" formatCode="General">
                  <c:v>15.4024</c:v>
                </c:pt>
                <c:pt idx="22887" formatCode="General">
                  <c:v>15.4031</c:v>
                </c:pt>
                <c:pt idx="22888" formatCode="General">
                  <c:v>15.403700000000001</c:v>
                </c:pt>
                <c:pt idx="22889" formatCode="General">
                  <c:v>15.404400000000001</c:v>
                </c:pt>
                <c:pt idx="22890" formatCode="General">
                  <c:v>15.405099999999999</c:v>
                </c:pt>
                <c:pt idx="22891" formatCode="General">
                  <c:v>15.405799999999999</c:v>
                </c:pt>
                <c:pt idx="22892" formatCode="General">
                  <c:v>15.4064</c:v>
                </c:pt>
                <c:pt idx="22893" formatCode="General">
                  <c:v>15.4071</c:v>
                </c:pt>
                <c:pt idx="22894" formatCode="General">
                  <c:v>15.4078</c:v>
                </c:pt>
                <c:pt idx="22895" formatCode="General">
                  <c:v>15.4085</c:v>
                </c:pt>
                <c:pt idx="22896" formatCode="General">
                  <c:v>15.4091</c:v>
                </c:pt>
                <c:pt idx="22897" formatCode="General">
                  <c:v>15.409800000000001</c:v>
                </c:pt>
                <c:pt idx="22898" formatCode="General">
                  <c:v>15.410500000000001</c:v>
                </c:pt>
                <c:pt idx="22899" formatCode="General">
                  <c:v>15.411099999999999</c:v>
                </c:pt>
                <c:pt idx="22900" formatCode="General">
                  <c:v>15.411799999999999</c:v>
                </c:pt>
                <c:pt idx="22901" formatCode="General">
                  <c:v>15.4125</c:v>
                </c:pt>
                <c:pt idx="22902" formatCode="General">
                  <c:v>15.4132</c:v>
                </c:pt>
                <c:pt idx="22903" formatCode="General">
                  <c:v>15.4138</c:v>
                </c:pt>
                <c:pt idx="22904" formatCode="General">
                  <c:v>15.4145</c:v>
                </c:pt>
                <c:pt idx="22905" formatCode="General">
                  <c:v>15.4152</c:v>
                </c:pt>
                <c:pt idx="22906" formatCode="General">
                  <c:v>15.415900000000001</c:v>
                </c:pt>
                <c:pt idx="22907" formatCode="General">
                  <c:v>15.416499999999999</c:v>
                </c:pt>
                <c:pt idx="22908" formatCode="General">
                  <c:v>15.417199999999999</c:v>
                </c:pt>
                <c:pt idx="22909" formatCode="General">
                  <c:v>15.417899999999999</c:v>
                </c:pt>
                <c:pt idx="22910" formatCode="General">
                  <c:v>15.4185</c:v>
                </c:pt>
                <c:pt idx="22911" formatCode="General">
                  <c:v>15.4192</c:v>
                </c:pt>
                <c:pt idx="22912" formatCode="General">
                  <c:v>15.4199</c:v>
                </c:pt>
                <c:pt idx="22913" formatCode="General">
                  <c:v>15.4206</c:v>
                </c:pt>
                <c:pt idx="22914" formatCode="General">
                  <c:v>15.421200000000001</c:v>
                </c:pt>
                <c:pt idx="22915" formatCode="General">
                  <c:v>15.421900000000001</c:v>
                </c:pt>
                <c:pt idx="22916" formatCode="General">
                  <c:v>15.422599999999999</c:v>
                </c:pt>
                <c:pt idx="22917" formatCode="General">
                  <c:v>15.423299999999999</c:v>
                </c:pt>
                <c:pt idx="22918" formatCode="General">
                  <c:v>15.4239</c:v>
                </c:pt>
                <c:pt idx="22919" formatCode="General">
                  <c:v>15.4246</c:v>
                </c:pt>
                <c:pt idx="22920" formatCode="General">
                  <c:v>15.4253</c:v>
                </c:pt>
                <c:pt idx="22921" formatCode="General">
                  <c:v>15.426</c:v>
                </c:pt>
                <c:pt idx="22922" formatCode="General">
                  <c:v>15.426600000000001</c:v>
                </c:pt>
                <c:pt idx="22923" formatCode="General">
                  <c:v>15.427300000000001</c:v>
                </c:pt>
                <c:pt idx="22924" formatCode="General">
                  <c:v>15.428000000000001</c:v>
                </c:pt>
                <c:pt idx="22925" formatCode="General">
                  <c:v>15.428599999999999</c:v>
                </c:pt>
                <c:pt idx="22926" formatCode="General">
                  <c:v>15.4293</c:v>
                </c:pt>
                <c:pt idx="22927" formatCode="General">
                  <c:v>15.43</c:v>
                </c:pt>
                <c:pt idx="22928" formatCode="General">
                  <c:v>15.4307</c:v>
                </c:pt>
                <c:pt idx="22929" formatCode="General">
                  <c:v>15.4313</c:v>
                </c:pt>
                <c:pt idx="22930" formatCode="General">
                  <c:v>15.432</c:v>
                </c:pt>
                <c:pt idx="22931" formatCode="General">
                  <c:v>15.432700000000001</c:v>
                </c:pt>
                <c:pt idx="22932" formatCode="General">
                  <c:v>15.433400000000001</c:v>
                </c:pt>
                <c:pt idx="22933" formatCode="General">
                  <c:v>15.433999999999999</c:v>
                </c:pt>
                <c:pt idx="22934" formatCode="General">
                  <c:v>15.434699999999999</c:v>
                </c:pt>
                <c:pt idx="22935" formatCode="General">
                  <c:v>15.4354</c:v>
                </c:pt>
                <c:pt idx="22936" formatCode="General">
                  <c:v>15.436</c:v>
                </c:pt>
                <c:pt idx="22937" formatCode="General">
                  <c:v>15.4367</c:v>
                </c:pt>
                <c:pt idx="22938" formatCode="General">
                  <c:v>15.4374</c:v>
                </c:pt>
                <c:pt idx="22939" formatCode="General">
                  <c:v>15.4381</c:v>
                </c:pt>
                <c:pt idx="22940" formatCode="General">
                  <c:v>15.438700000000001</c:v>
                </c:pt>
                <c:pt idx="22941" formatCode="General">
                  <c:v>15.439399999999999</c:v>
                </c:pt>
                <c:pt idx="22942" formatCode="General">
                  <c:v>15.440099999999999</c:v>
                </c:pt>
                <c:pt idx="22943" formatCode="General">
                  <c:v>15.440799999999999</c:v>
                </c:pt>
                <c:pt idx="22944" formatCode="General">
                  <c:v>15.4414</c:v>
                </c:pt>
                <c:pt idx="22945" formatCode="General">
                  <c:v>15.4421</c:v>
                </c:pt>
                <c:pt idx="22946" formatCode="General">
                  <c:v>15.4428</c:v>
                </c:pt>
                <c:pt idx="22947" formatCode="General">
                  <c:v>15.4434</c:v>
                </c:pt>
                <c:pt idx="22948" formatCode="General">
                  <c:v>15.444100000000001</c:v>
                </c:pt>
                <c:pt idx="22949" formatCode="General">
                  <c:v>15.444800000000001</c:v>
                </c:pt>
                <c:pt idx="22950" formatCode="General">
                  <c:v>15.445499999999999</c:v>
                </c:pt>
                <c:pt idx="22951" formatCode="General">
                  <c:v>15.446099999999999</c:v>
                </c:pt>
                <c:pt idx="22952" formatCode="General">
                  <c:v>15.4468</c:v>
                </c:pt>
                <c:pt idx="22953" formatCode="General">
                  <c:v>15.4475</c:v>
                </c:pt>
                <c:pt idx="22954" formatCode="General">
                  <c:v>15.4482</c:v>
                </c:pt>
                <c:pt idx="22955" formatCode="General">
                  <c:v>15.4488</c:v>
                </c:pt>
                <c:pt idx="22956" formatCode="General">
                  <c:v>15.4495</c:v>
                </c:pt>
                <c:pt idx="22957" formatCode="General">
                  <c:v>15.450200000000001</c:v>
                </c:pt>
                <c:pt idx="22958" formatCode="General">
                  <c:v>15.450900000000001</c:v>
                </c:pt>
                <c:pt idx="22959" formatCode="General">
                  <c:v>15.451499999999999</c:v>
                </c:pt>
                <c:pt idx="22960" formatCode="General">
                  <c:v>15.452199999999999</c:v>
                </c:pt>
                <c:pt idx="22961" formatCode="General">
                  <c:v>15.4529</c:v>
                </c:pt>
                <c:pt idx="22962" formatCode="General">
                  <c:v>15.4535</c:v>
                </c:pt>
                <c:pt idx="22963" formatCode="General">
                  <c:v>15.4542</c:v>
                </c:pt>
                <c:pt idx="22964" formatCode="General">
                  <c:v>15.4549</c:v>
                </c:pt>
                <c:pt idx="22965" formatCode="General">
                  <c:v>15.4556</c:v>
                </c:pt>
                <c:pt idx="22966" formatCode="General">
                  <c:v>15.456200000000001</c:v>
                </c:pt>
                <c:pt idx="22967" formatCode="General">
                  <c:v>15.456899999999999</c:v>
                </c:pt>
                <c:pt idx="22968" formatCode="General">
                  <c:v>15.457599999999999</c:v>
                </c:pt>
                <c:pt idx="22969" formatCode="General">
                  <c:v>15.458299999999999</c:v>
                </c:pt>
                <c:pt idx="22970" formatCode="General">
                  <c:v>15.4589</c:v>
                </c:pt>
                <c:pt idx="22971" formatCode="General">
                  <c:v>15.4596</c:v>
                </c:pt>
                <c:pt idx="22972" formatCode="General">
                  <c:v>15.4603</c:v>
                </c:pt>
                <c:pt idx="22973" formatCode="General">
                  <c:v>15.460900000000001</c:v>
                </c:pt>
                <c:pt idx="22974" formatCode="General">
                  <c:v>15.461600000000001</c:v>
                </c:pt>
                <c:pt idx="22975" formatCode="General">
                  <c:v>15.462300000000001</c:v>
                </c:pt>
                <c:pt idx="22976" formatCode="General">
                  <c:v>15.462999999999999</c:v>
                </c:pt>
                <c:pt idx="22977" formatCode="General">
                  <c:v>15.4636</c:v>
                </c:pt>
                <c:pt idx="22978" formatCode="General">
                  <c:v>15.4643</c:v>
                </c:pt>
                <c:pt idx="22979" formatCode="General">
                  <c:v>15.465</c:v>
                </c:pt>
                <c:pt idx="22980" formatCode="General">
                  <c:v>15.4657</c:v>
                </c:pt>
                <c:pt idx="22981" formatCode="General">
                  <c:v>15.4663</c:v>
                </c:pt>
                <c:pt idx="22982" formatCode="General">
                  <c:v>15.467000000000001</c:v>
                </c:pt>
                <c:pt idx="22983" formatCode="General">
                  <c:v>15.467700000000001</c:v>
                </c:pt>
                <c:pt idx="22984" formatCode="General">
                  <c:v>15.468400000000001</c:v>
                </c:pt>
                <c:pt idx="22985" formatCode="General">
                  <c:v>15.468999999999999</c:v>
                </c:pt>
                <c:pt idx="22986" formatCode="General">
                  <c:v>15.4697</c:v>
                </c:pt>
                <c:pt idx="22987" formatCode="General">
                  <c:v>15.4704</c:v>
                </c:pt>
                <c:pt idx="22988" formatCode="General">
                  <c:v>15.471</c:v>
                </c:pt>
                <c:pt idx="22989" formatCode="General">
                  <c:v>15.4717</c:v>
                </c:pt>
                <c:pt idx="22990" formatCode="General">
                  <c:v>15.4724</c:v>
                </c:pt>
                <c:pt idx="22991" formatCode="General">
                  <c:v>15.473100000000001</c:v>
                </c:pt>
                <c:pt idx="22992" formatCode="General">
                  <c:v>15.473699999999999</c:v>
                </c:pt>
                <c:pt idx="22993" formatCode="General">
                  <c:v>15.474399999999999</c:v>
                </c:pt>
                <c:pt idx="22994" formatCode="General">
                  <c:v>15.475099999999999</c:v>
                </c:pt>
                <c:pt idx="22995" formatCode="General">
                  <c:v>15.4758</c:v>
                </c:pt>
                <c:pt idx="22996" formatCode="General">
                  <c:v>15.4764</c:v>
                </c:pt>
                <c:pt idx="22997" formatCode="General">
                  <c:v>15.4771</c:v>
                </c:pt>
                <c:pt idx="22998" formatCode="General">
                  <c:v>15.4778</c:v>
                </c:pt>
                <c:pt idx="22999" formatCode="General">
                  <c:v>15.478400000000001</c:v>
                </c:pt>
                <c:pt idx="23000" formatCode="General">
                  <c:v>15.479100000000001</c:v>
                </c:pt>
                <c:pt idx="23001" formatCode="General">
                  <c:v>15.479799999999999</c:v>
                </c:pt>
                <c:pt idx="23002" formatCode="General">
                  <c:v>15.480499999999999</c:v>
                </c:pt>
                <c:pt idx="23003" formatCode="General">
                  <c:v>15.4811</c:v>
                </c:pt>
                <c:pt idx="23004" formatCode="General">
                  <c:v>15.4818</c:v>
                </c:pt>
                <c:pt idx="23005" formatCode="General">
                  <c:v>15.4825</c:v>
                </c:pt>
                <c:pt idx="23006" formatCode="General">
                  <c:v>15.4832</c:v>
                </c:pt>
                <c:pt idx="23007" formatCode="General">
                  <c:v>15.4838</c:v>
                </c:pt>
                <c:pt idx="23008" formatCode="General">
                  <c:v>15.484500000000001</c:v>
                </c:pt>
                <c:pt idx="23009" formatCode="General">
                  <c:v>15.485200000000001</c:v>
                </c:pt>
                <c:pt idx="23010" formatCode="General">
                  <c:v>15.485799999999999</c:v>
                </c:pt>
                <c:pt idx="23011" formatCode="General">
                  <c:v>15.486499999999999</c:v>
                </c:pt>
                <c:pt idx="23012" formatCode="General">
                  <c:v>15.4872</c:v>
                </c:pt>
                <c:pt idx="23013" formatCode="General">
                  <c:v>15.4879</c:v>
                </c:pt>
                <c:pt idx="23014" formatCode="General">
                  <c:v>15.4885</c:v>
                </c:pt>
                <c:pt idx="23015" formatCode="General">
                  <c:v>15.4892</c:v>
                </c:pt>
                <c:pt idx="23016" formatCode="General">
                  <c:v>15.4899</c:v>
                </c:pt>
                <c:pt idx="23017" formatCode="General">
                  <c:v>15.490600000000001</c:v>
                </c:pt>
                <c:pt idx="23018" formatCode="General">
                  <c:v>15.491199999999999</c:v>
                </c:pt>
                <c:pt idx="23019" formatCode="General">
                  <c:v>15.491899999999999</c:v>
                </c:pt>
                <c:pt idx="23020" formatCode="General">
                  <c:v>15.492599999999999</c:v>
                </c:pt>
                <c:pt idx="23021" formatCode="General">
                  <c:v>15.4933</c:v>
                </c:pt>
                <c:pt idx="23022" formatCode="General">
                  <c:v>15.4939</c:v>
                </c:pt>
                <c:pt idx="23023" formatCode="General">
                  <c:v>15.4946</c:v>
                </c:pt>
                <c:pt idx="23024" formatCode="General">
                  <c:v>15.4953</c:v>
                </c:pt>
                <c:pt idx="23025" formatCode="General">
                  <c:v>15.495900000000001</c:v>
                </c:pt>
                <c:pt idx="23026" formatCode="General">
                  <c:v>15.496600000000001</c:v>
                </c:pt>
                <c:pt idx="23027" formatCode="General">
                  <c:v>15.497299999999999</c:v>
                </c:pt>
                <c:pt idx="23028" formatCode="General">
                  <c:v>15.497999999999999</c:v>
                </c:pt>
                <c:pt idx="23029" formatCode="General">
                  <c:v>15.4986</c:v>
                </c:pt>
                <c:pt idx="23030" formatCode="General">
                  <c:v>15.4993</c:v>
                </c:pt>
                <c:pt idx="23031" formatCode="General">
                  <c:v>15.5</c:v>
                </c:pt>
                <c:pt idx="23032" formatCode="General">
                  <c:v>15.5007</c:v>
                </c:pt>
                <c:pt idx="23033" formatCode="General">
                  <c:v>15.501300000000001</c:v>
                </c:pt>
                <c:pt idx="23034" formatCode="General">
                  <c:v>15.502000000000001</c:v>
                </c:pt>
                <c:pt idx="23035" formatCode="General">
                  <c:v>15.502700000000001</c:v>
                </c:pt>
                <c:pt idx="23036" formatCode="General">
                  <c:v>15.503299999999999</c:v>
                </c:pt>
                <c:pt idx="23037" formatCode="General">
                  <c:v>15.504</c:v>
                </c:pt>
                <c:pt idx="23038" formatCode="General">
                  <c:v>15.5047</c:v>
                </c:pt>
                <c:pt idx="23039" formatCode="General">
                  <c:v>15.5054</c:v>
                </c:pt>
                <c:pt idx="23040" formatCode="General">
                  <c:v>15.506</c:v>
                </c:pt>
                <c:pt idx="23041" formatCode="General">
                  <c:v>15.5067</c:v>
                </c:pt>
                <c:pt idx="23042" formatCode="General">
                  <c:v>15.507400000000001</c:v>
                </c:pt>
                <c:pt idx="23043" formatCode="General">
                  <c:v>15.508100000000001</c:v>
                </c:pt>
                <c:pt idx="23044" formatCode="General">
                  <c:v>15.508699999999999</c:v>
                </c:pt>
                <c:pt idx="23045" formatCode="General">
                  <c:v>15.509399999999999</c:v>
                </c:pt>
                <c:pt idx="23046" formatCode="General">
                  <c:v>15.5101</c:v>
                </c:pt>
                <c:pt idx="23047" formatCode="General">
                  <c:v>15.5107</c:v>
                </c:pt>
                <c:pt idx="23048" formatCode="General">
                  <c:v>15.5114</c:v>
                </c:pt>
                <c:pt idx="23049" formatCode="General">
                  <c:v>15.5121</c:v>
                </c:pt>
                <c:pt idx="23050" formatCode="General">
                  <c:v>15.5128</c:v>
                </c:pt>
                <c:pt idx="23051" formatCode="General">
                  <c:v>15.513400000000001</c:v>
                </c:pt>
                <c:pt idx="23052" formatCode="General">
                  <c:v>15.514099999999999</c:v>
                </c:pt>
                <c:pt idx="23053" formatCode="General">
                  <c:v>15.514799999999999</c:v>
                </c:pt>
                <c:pt idx="23054" formatCode="General">
                  <c:v>15.515499999999999</c:v>
                </c:pt>
                <c:pt idx="23055" formatCode="General">
                  <c:v>15.5161</c:v>
                </c:pt>
                <c:pt idx="23056" formatCode="General">
                  <c:v>15.5168</c:v>
                </c:pt>
                <c:pt idx="23057" formatCode="General">
                  <c:v>15.5175</c:v>
                </c:pt>
                <c:pt idx="23058" formatCode="General">
                  <c:v>15.5182</c:v>
                </c:pt>
                <c:pt idx="23059" formatCode="General">
                  <c:v>15.518800000000001</c:v>
                </c:pt>
                <c:pt idx="23060" formatCode="General">
                  <c:v>15.519500000000001</c:v>
                </c:pt>
                <c:pt idx="23061" formatCode="General">
                  <c:v>15.520200000000001</c:v>
                </c:pt>
                <c:pt idx="23062" formatCode="General">
                  <c:v>15.520799999999999</c:v>
                </c:pt>
                <c:pt idx="23063" formatCode="General">
                  <c:v>15.5215</c:v>
                </c:pt>
                <c:pt idx="23064" formatCode="General">
                  <c:v>15.5222</c:v>
                </c:pt>
                <c:pt idx="23065" formatCode="General">
                  <c:v>15.5229</c:v>
                </c:pt>
                <c:pt idx="23066" formatCode="General">
                  <c:v>15.5235</c:v>
                </c:pt>
                <c:pt idx="23067" formatCode="General">
                  <c:v>15.5242</c:v>
                </c:pt>
                <c:pt idx="23068" formatCode="General">
                  <c:v>15.524900000000001</c:v>
                </c:pt>
                <c:pt idx="23069" formatCode="General">
                  <c:v>15.525600000000001</c:v>
                </c:pt>
                <c:pt idx="23070" formatCode="General">
                  <c:v>15.526199999999999</c:v>
                </c:pt>
                <c:pt idx="23071" formatCode="General">
                  <c:v>15.526899999999999</c:v>
                </c:pt>
                <c:pt idx="23072" formatCode="General">
                  <c:v>15.5276</c:v>
                </c:pt>
                <c:pt idx="23073" formatCode="General">
                  <c:v>15.5282</c:v>
                </c:pt>
                <c:pt idx="23074" formatCode="General">
                  <c:v>15.5289</c:v>
                </c:pt>
                <c:pt idx="23075" formatCode="General">
                  <c:v>15.5296</c:v>
                </c:pt>
                <c:pt idx="23076" formatCode="General">
                  <c:v>15.5303</c:v>
                </c:pt>
                <c:pt idx="23077" formatCode="General">
                  <c:v>15.530900000000001</c:v>
                </c:pt>
                <c:pt idx="23078" formatCode="General">
                  <c:v>15.531599999999999</c:v>
                </c:pt>
                <c:pt idx="23079" formatCode="General">
                  <c:v>15.532299999999999</c:v>
                </c:pt>
                <c:pt idx="23080" formatCode="General">
                  <c:v>15.532999999999999</c:v>
                </c:pt>
                <c:pt idx="23081" formatCode="General">
                  <c:v>15.5336</c:v>
                </c:pt>
                <c:pt idx="23082" formatCode="General">
                  <c:v>15.5343</c:v>
                </c:pt>
                <c:pt idx="23083" formatCode="General">
                  <c:v>15.535</c:v>
                </c:pt>
                <c:pt idx="23084" formatCode="General">
                  <c:v>15.5357</c:v>
                </c:pt>
                <c:pt idx="23085" formatCode="General">
                  <c:v>15.536300000000001</c:v>
                </c:pt>
                <c:pt idx="23086" formatCode="General">
                  <c:v>15.537000000000001</c:v>
                </c:pt>
                <c:pt idx="23087" formatCode="General">
                  <c:v>15.537699999999999</c:v>
                </c:pt>
                <c:pt idx="23088" formatCode="General">
                  <c:v>15.5383</c:v>
                </c:pt>
                <c:pt idx="23089" formatCode="General">
                  <c:v>15.539</c:v>
                </c:pt>
                <c:pt idx="23090" formatCode="General">
                  <c:v>15.5397</c:v>
                </c:pt>
                <c:pt idx="23091" formatCode="General">
                  <c:v>15.5404</c:v>
                </c:pt>
                <c:pt idx="23092" formatCode="General">
                  <c:v>15.541</c:v>
                </c:pt>
                <c:pt idx="23093" formatCode="General">
                  <c:v>15.541700000000001</c:v>
                </c:pt>
                <c:pt idx="23094" formatCode="General">
                  <c:v>15.542400000000001</c:v>
                </c:pt>
                <c:pt idx="23095" formatCode="General">
                  <c:v>15.543100000000001</c:v>
                </c:pt>
                <c:pt idx="23096" formatCode="General">
                  <c:v>15.543699999999999</c:v>
                </c:pt>
                <c:pt idx="23097" formatCode="General">
                  <c:v>15.5444</c:v>
                </c:pt>
                <c:pt idx="23098" formatCode="General">
                  <c:v>15.5451</c:v>
                </c:pt>
                <c:pt idx="23099" formatCode="General">
                  <c:v>15.5457</c:v>
                </c:pt>
                <c:pt idx="23100" formatCode="General">
                  <c:v>15.5464</c:v>
                </c:pt>
                <c:pt idx="23101" formatCode="General">
                  <c:v>15.5471</c:v>
                </c:pt>
                <c:pt idx="23102" formatCode="General">
                  <c:v>15.547800000000001</c:v>
                </c:pt>
                <c:pt idx="23103" formatCode="General">
                  <c:v>15.548400000000001</c:v>
                </c:pt>
                <c:pt idx="23104" formatCode="General">
                  <c:v>15.549099999999999</c:v>
                </c:pt>
                <c:pt idx="23105" formatCode="General">
                  <c:v>15.549799999999999</c:v>
                </c:pt>
                <c:pt idx="23106" formatCode="General">
                  <c:v>15.5505</c:v>
                </c:pt>
                <c:pt idx="23107" formatCode="General">
                  <c:v>15.5511</c:v>
                </c:pt>
                <c:pt idx="23108" formatCode="General">
                  <c:v>15.5518</c:v>
                </c:pt>
                <c:pt idx="23109" formatCode="General">
                  <c:v>15.5525</c:v>
                </c:pt>
                <c:pt idx="23110" formatCode="General">
                  <c:v>15.553100000000001</c:v>
                </c:pt>
                <c:pt idx="23111" formatCode="General">
                  <c:v>15.553800000000001</c:v>
                </c:pt>
                <c:pt idx="23112" formatCode="General">
                  <c:v>15.554500000000001</c:v>
                </c:pt>
                <c:pt idx="23113" formatCode="General">
                  <c:v>15.555199999999999</c:v>
                </c:pt>
                <c:pt idx="23114" formatCode="General">
                  <c:v>15.5558</c:v>
                </c:pt>
                <c:pt idx="23115" formatCode="General">
                  <c:v>15.5565</c:v>
                </c:pt>
                <c:pt idx="23116" formatCode="General">
                  <c:v>15.5572</c:v>
                </c:pt>
                <c:pt idx="23117" formatCode="General">
                  <c:v>15.5579</c:v>
                </c:pt>
                <c:pt idx="23118" formatCode="General">
                  <c:v>15.5585</c:v>
                </c:pt>
                <c:pt idx="23119" formatCode="General">
                  <c:v>15.559200000000001</c:v>
                </c:pt>
                <c:pt idx="23120" formatCode="General">
                  <c:v>15.559900000000001</c:v>
                </c:pt>
                <c:pt idx="23121" formatCode="General">
                  <c:v>15.560600000000001</c:v>
                </c:pt>
                <c:pt idx="23122" formatCode="General">
                  <c:v>15.561199999999999</c:v>
                </c:pt>
                <c:pt idx="23123" formatCode="General">
                  <c:v>15.5619</c:v>
                </c:pt>
                <c:pt idx="23124" formatCode="General">
                  <c:v>15.5626</c:v>
                </c:pt>
                <c:pt idx="23125" formatCode="General">
                  <c:v>15.5632</c:v>
                </c:pt>
                <c:pt idx="23126" formatCode="General">
                  <c:v>15.5639</c:v>
                </c:pt>
                <c:pt idx="23127" formatCode="General">
                  <c:v>15.5646</c:v>
                </c:pt>
                <c:pt idx="23128" formatCode="General">
                  <c:v>15.565300000000001</c:v>
                </c:pt>
                <c:pt idx="23129" formatCode="General">
                  <c:v>15.565899999999999</c:v>
                </c:pt>
                <c:pt idx="23130" formatCode="General">
                  <c:v>15.566599999999999</c:v>
                </c:pt>
                <c:pt idx="23131" formatCode="General">
                  <c:v>15.567299999999999</c:v>
                </c:pt>
                <c:pt idx="23132" formatCode="General">
                  <c:v>15.568</c:v>
                </c:pt>
                <c:pt idx="23133" formatCode="General">
                  <c:v>15.5686</c:v>
                </c:pt>
                <c:pt idx="23134" formatCode="General">
                  <c:v>15.5693</c:v>
                </c:pt>
                <c:pt idx="23135" formatCode="General">
                  <c:v>15.57</c:v>
                </c:pt>
                <c:pt idx="23136" formatCode="General">
                  <c:v>15.570600000000001</c:v>
                </c:pt>
                <c:pt idx="23137" formatCode="General">
                  <c:v>15.571300000000001</c:v>
                </c:pt>
                <c:pt idx="23138" formatCode="General">
                  <c:v>15.571999999999999</c:v>
                </c:pt>
                <c:pt idx="23139" formatCode="General">
                  <c:v>15.572699999999999</c:v>
                </c:pt>
                <c:pt idx="23140" formatCode="General">
                  <c:v>15.5733</c:v>
                </c:pt>
                <c:pt idx="23141" formatCode="General">
                  <c:v>15.574</c:v>
                </c:pt>
                <c:pt idx="23142" formatCode="General">
                  <c:v>15.5747</c:v>
                </c:pt>
                <c:pt idx="23143" formatCode="General">
                  <c:v>15.5754</c:v>
                </c:pt>
                <c:pt idx="23144" formatCode="General">
                  <c:v>15.576000000000001</c:v>
                </c:pt>
                <c:pt idx="23145" formatCode="General">
                  <c:v>15.576700000000001</c:v>
                </c:pt>
                <c:pt idx="23146" formatCode="General">
                  <c:v>15.577400000000001</c:v>
                </c:pt>
                <c:pt idx="23147" formatCode="General">
                  <c:v>15.578099999999999</c:v>
                </c:pt>
                <c:pt idx="23148" formatCode="General">
                  <c:v>15.5787</c:v>
                </c:pt>
                <c:pt idx="23149" formatCode="General">
                  <c:v>15.5794</c:v>
                </c:pt>
                <c:pt idx="23150" formatCode="General">
                  <c:v>15.5801</c:v>
                </c:pt>
                <c:pt idx="23151" formatCode="General">
                  <c:v>15.5807</c:v>
                </c:pt>
                <c:pt idx="23152" formatCode="General">
                  <c:v>15.5814</c:v>
                </c:pt>
                <c:pt idx="23153" formatCode="General">
                  <c:v>15.582100000000001</c:v>
                </c:pt>
                <c:pt idx="23154" formatCode="General">
                  <c:v>15.582800000000001</c:v>
                </c:pt>
                <c:pt idx="23155" formatCode="General">
                  <c:v>15.583399999999999</c:v>
                </c:pt>
                <c:pt idx="23156" formatCode="General">
                  <c:v>15.584099999999999</c:v>
                </c:pt>
                <c:pt idx="23157" formatCode="General">
                  <c:v>15.5848</c:v>
                </c:pt>
                <c:pt idx="23158" formatCode="General">
                  <c:v>15.5855</c:v>
                </c:pt>
                <c:pt idx="23159" formatCode="General">
                  <c:v>15.5861</c:v>
                </c:pt>
                <c:pt idx="23160" formatCode="General">
                  <c:v>15.5868</c:v>
                </c:pt>
                <c:pt idx="23161" formatCode="General">
                  <c:v>15.5875</c:v>
                </c:pt>
                <c:pt idx="23162" formatCode="General">
                  <c:v>15.588100000000001</c:v>
                </c:pt>
                <c:pt idx="23163" formatCode="General">
                  <c:v>15.588800000000001</c:v>
                </c:pt>
                <c:pt idx="23164" formatCode="General">
                  <c:v>15.589499999999999</c:v>
                </c:pt>
                <c:pt idx="23165" formatCode="General">
                  <c:v>15.590199999999999</c:v>
                </c:pt>
                <c:pt idx="23166" formatCode="General">
                  <c:v>15.5908</c:v>
                </c:pt>
                <c:pt idx="23167" formatCode="General">
                  <c:v>15.5915</c:v>
                </c:pt>
                <c:pt idx="23168" formatCode="General">
                  <c:v>15.5922</c:v>
                </c:pt>
                <c:pt idx="23169" formatCode="General">
                  <c:v>15.5929</c:v>
                </c:pt>
                <c:pt idx="23170" formatCode="General">
                  <c:v>15.593500000000001</c:v>
                </c:pt>
                <c:pt idx="23171" formatCode="General">
                  <c:v>15.594200000000001</c:v>
                </c:pt>
                <c:pt idx="23172" formatCode="General">
                  <c:v>15.594900000000001</c:v>
                </c:pt>
                <c:pt idx="23173" formatCode="General">
                  <c:v>15.595499999999999</c:v>
                </c:pt>
                <c:pt idx="23174" formatCode="General">
                  <c:v>15.5962</c:v>
                </c:pt>
                <c:pt idx="23175" formatCode="General">
                  <c:v>15.5969</c:v>
                </c:pt>
                <c:pt idx="23176" formatCode="General">
                  <c:v>15.5976</c:v>
                </c:pt>
                <c:pt idx="23177" formatCode="General">
                  <c:v>15.5982</c:v>
                </c:pt>
                <c:pt idx="23178" formatCode="General">
                  <c:v>15.5989</c:v>
                </c:pt>
                <c:pt idx="23179" formatCode="General">
                  <c:v>15.599600000000001</c:v>
                </c:pt>
                <c:pt idx="23180" formatCode="General">
                  <c:v>15.600300000000001</c:v>
                </c:pt>
                <c:pt idx="23181" formatCode="General">
                  <c:v>15.600899999999999</c:v>
                </c:pt>
                <c:pt idx="23182" formatCode="General">
                  <c:v>15.601599999999999</c:v>
                </c:pt>
                <c:pt idx="23183" formatCode="General">
                  <c:v>15.6023</c:v>
                </c:pt>
                <c:pt idx="23184" formatCode="General">
                  <c:v>15.603</c:v>
                </c:pt>
                <c:pt idx="23185" formatCode="General">
                  <c:v>15.6036</c:v>
                </c:pt>
                <c:pt idx="23186" formatCode="General">
                  <c:v>15.6043</c:v>
                </c:pt>
                <c:pt idx="23187" formatCode="General">
                  <c:v>15.605</c:v>
                </c:pt>
                <c:pt idx="23188" formatCode="General">
                  <c:v>15.605600000000001</c:v>
                </c:pt>
                <c:pt idx="23189" formatCode="General">
                  <c:v>15.606299999999999</c:v>
                </c:pt>
                <c:pt idx="23190" formatCode="General">
                  <c:v>15.606999999999999</c:v>
                </c:pt>
                <c:pt idx="23191" formatCode="General">
                  <c:v>15.607699999999999</c:v>
                </c:pt>
                <c:pt idx="23192" formatCode="General">
                  <c:v>15.6083</c:v>
                </c:pt>
                <c:pt idx="23193" formatCode="General">
                  <c:v>15.609</c:v>
                </c:pt>
                <c:pt idx="23194" formatCode="General">
                  <c:v>15.6097</c:v>
                </c:pt>
                <c:pt idx="23195" formatCode="General">
                  <c:v>15.6104</c:v>
                </c:pt>
                <c:pt idx="23196" formatCode="General">
                  <c:v>15.611000000000001</c:v>
                </c:pt>
                <c:pt idx="23197" formatCode="General">
                  <c:v>15.611700000000001</c:v>
                </c:pt>
                <c:pt idx="23198" formatCode="General">
                  <c:v>15.612399999999999</c:v>
                </c:pt>
                <c:pt idx="23199" formatCode="General">
                  <c:v>15.613</c:v>
                </c:pt>
                <c:pt idx="23200" formatCode="General">
                  <c:v>15.6137</c:v>
                </c:pt>
                <c:pt idx="23201" formatCode="General">
                  <c:v>15.6144</c:v>
                </c:pt>
                <c:pt idx="23202" formatCode="General">
                  <c:v>15.6151</c:v>
                </c:pt>
                <c:pt idx="23203" formatCode="General">
                  <c:v>15.6157</c:v>
                </c:pt>
                <c:pt idx="23204" formatCode="General">
                  <c:v>15.616400000000001</c:v>
                </c:pt>
                <c:pt idx="23205" formatCode="General">
                  <c:v>15.617100000000001</c:v>
                </c:pt>
                <c:pt idx="23206" formatCode="General">
                  <c:v>15.617800000000001</c:v>
                </c:pt>
                <c:pt idx="23207" formatCode="General">
                  <c:v>15.618399999999999</c:v>
                </c:pt>
                <c:pt idx="23208" formatCode="General">
                  <c:v>15.6191</c:v>
                </c:pt>
                <c:pt idx="23209" formatCode="General">
                  <c:v>15.6198</c:v>
                </c:pt>
                <c:pt idx="23210" formatCode="General">
                  <c:v>15.6204</c:v>
                </c:pt>
                <c:pt idx="23211" formatCode="General">
                  <c:v>15.6211</c:v>
                </c:pt>
                <c:pt idx="23212" formatCode="General">
                  <c:v>15.6218</c:v>
                </c:pt>
                <c:pt idx="23213" formatCode="General">
                  <c:v>15.6225</c:v>
                </c:pt>
                <c:pt idx="23214" formatCode="General">
                  <c:v>15.623100000000001</c:v>
                </c:pt>
                <c:pt idx="23215" formatCode="General">
                  <c:v>15.623799999999999</c:v>
                </c:pt>
                <c:pt idx="23216" formatCode="General">
                  <c:v>15.624499999999999</c:v>
                </c:pt>
                <c:pt idx="23217" formatCode="General">
                  <c:v>15.6252</c:v>
                </c:pt>
                <c:pt idx="23218" formatCode="General">
                  <c:v>15.6258</c:v>
                </c:pt>
                <c:pt idx="23219" formatCode="General">
                  <c:v>15.6265</c:v>
                </c:pt>
                <c:pt idx="23220" formatCode="General">
                  <c:v>15.6272</c:v>
                </c:pt>
                <c:pt idx="23221" formatCode="General">
                  <c:v>15.6279</c:v>
                </c:pt>
                <c:pt idx="23222" formatCode="General">
                  <c:v>15.628500000000001</c:v>
                </c:pt>
                <c:pt idx="23223" formatCode="General">
                  <c:v>15.629200000000001</c:v>
                </c:pt>
                <c:pt idx="23224" formatCode="General">
                  <c:v>15.629899999999999</c:v>
                </c:pt>
                <c:pt idx="23225" formatCode="General">
                  <c:v>15.6305</c:v>
                </c:pt>
                <c:pt idx="23226" formatCode="General">
                  <c:v>15.6312</c:v>
                </c:pt>
                <c:pt idx="23227" formatCode="General">
                  <c:v>15.6319</c:v>
                </c:pt>
                <c:pt idx="23228" formatCode="General">
                  <c:v>15.6326</c:v>
                </c:pt>
                <c:pt idx="23229" formatCode="General">
                  <c:v>15.6332</c:v>
                </c:pt>
                <c:pt idx="23230" formatCode="General">
                  <c:v>15.633900000000001</c:v>
                </c:pt>
                <c:pt idx="23231" formatCode="General">
                  <c:v>15.634600000000001</c:v>
                </c:pt>
                <c:pt idx="23232" formatCode="General">
                  <c:v>15.635300000000001</c:v>
                </c:pt>
                <c:pt idx="23233" formatCode="General">
                  <c:v>15.635899999999999</c:v>
                </c:pt>
                <c:pt idx="23234" formatCode="General">
                  <c:v>15.6366</c:v>
                </c:pt>
                <c:pt idx="23235" formatCode="General">
                  <c:v>15.6373</c:v>
                </c:pt>
                <c:pt idx="23236" formatCode="General">
                  <c:v>15.6379</c:v>
                </c:pt>
                <c:pt idx="23237" formatCode="General">
                  <c:v>15.6386</c:v>
                </c:pt>
                <c:pt idx="23238" formatCode="General">
                  <c:v>15.6393</c:v>
                </c:pt>
                <c:pt idx="23239" formatCode="General">
                  <c:v>15.64</c:v>
                </c:pt>
                <c:pt idx="23240" formatCode="General">
                  <c:v>15.640599999999999</c:v>
                </c:pt>
                <c:pt idx="23241" formatCode="General">
                  <c:v>15.641299999999999</c:v>
                </c:pt>
                <c:pt idx="23242" formatCode="General">
                  <c:v>15.641999999999999</c:v>
                </c:pt>
                <c:pt idx="23243" formatCode="General">
                  <c:v>15.6427</c:v>
                </c:pt>
                <c:pt idx="23244" formatCode="General">
                  <c:v>15.6433</c:v>
                </c:pt>
                <c:pt idx="23245" formatCode="General">
                  <c:v>15.644</c:v>
                </c:pt>
                <c:pt idx="23246" formatCode="General">
                  <c:v>15.6447</c:v>
                </c:pt>
                <c:pt idx="23247" formatCode="General">
                  <c:v>15.6454</c:v>
                </c:pt>
                <c:pt idx="23248" formatCode="General">
                  <c:v>15.646000000000001</c:v>
                </c:pt>
                <c:pt idx="23249" formatCode="General">
                  <c:v>15.646699999999999</c:v>
                </c:pt>
                <c:pt idx="23250" formatCode="General">
                  <c:v>15.647399999999999</c:v>
                </c:pt>
                <c:pt idx="23251" formatCode="General">
                  <c:v>15.648</c:v>
                </c:pt>
                <c:pt idx="23252" formatCode="General">
                  <c:v>15.6487</c:v>
                </c:pt>
                <c:pt idx="23253" formatCode="General">
                  <c:v>15.6494</c:v>
                </c:pt>
                <c:pt idx="23254" formatCode="General">
                  <c:v>15.6501</c:v>
                </c:pt>
                <c:pt idx="23255" formatCode="General">
                  <c:v>15.650700000000001</c:v>
                </c:pt>
                <c:pt idx="23256" formatCode="General">
                  <c:v>15.651400000000001</c:v>
                </c:pt>
                <c:pt idx="23257" formatCode="General">
                  <c:v>15.652100000000001</c:v>
                </c:pt>
                <c:pt idx="23258" formatCode="General">
                  <c:v>15.652799999999999</c:v>
                </c:pt>
                <c:pt idx="23259" formatCode="General">
                  <c:v>15.6534</c:v>
                </c:pt>
                <c:pt idx="23260" formatCode="General">
                  <c:v>15.6541</c:v>
                </c:pt>
                <c:pt idx="23261" formatCode="General">
                  <c:v>15.6548</c:v>
                </c:pt>
                <c:pt idx="23262" formatCode="General">
                  <c:v>15.6554</c:v>
                </c:pt>
                <c:pt idx="23263" formatCode="General">
                  <c:v>15.6561</c:v>
                </c:pt>
                <c:pt idx="23264" formatCode="General">
                  <c:v>15.6568</c:v>
                </c:pt>
                <c:pt idx="23265" formatCode="General">
                  <c:v>15.657500000000001</c:v>
                </c:pt>
                <c:pt idx="23266" formatCode="General">
                  <c:v>15.658099999999999</c:v>
                </c:pt>
                <c:pt idx="23267" formatCode="General">
                  <c:v>15.658799999999999</c:v>
                </c:pt>
                <c:pt idx="23268" formatCode="General">
                  <c:v>15.6595</c:v>
                </c:pt>
                <c:pt idx="23269" formatCode="General">
                  <c:v>15.6602</c:v>
                </c:pt>
                <c:pt idx="23270" formatCode="General">
                  <c:v>15.6608</c:v>
                </c:pt>
                <c:pt idx="23271" formatCode="General">
                  <c:v>15.6615</c:v>
                </c:pt>
                <c:pt idx="23272" formatCode="General">
                  <c:v>15.6622</c:v>
                </c:pt>
                <c:pt idx="23273" formatCode="General">
                  <c:v>15.662800000000001</c:v>
                </c:pt>
                <c:pt idx="23274" formatCode="General">
                  <c:v>15.663500000000001</c:v>
                </c:pt>
                <c:pt idx="23275" formatCode="General">
                  <c:v>15.664199999999999</c:v>
                </c:pt>
                <c:pt idx="23276" formatCode="General">
                  <c:v>15.664899999999999</c:v>
                </c:pt>
                <c:pt idx="23277" formatCode="General">
                  <c:v>15.6655</c:v>
                </c:pt>
                <c:pt idx="23278" formatCode="General">
                  <c:v>15.6662</c:v>
                </c:pt>
                <c:pt idx="23279" formatCode="General">
                  <c:v>15.6669</c:v>
                </c:pt>
                <c:pt idx="23280" formatCode="General">
                  <c:v>15.6676</c:v>
                </c:pt>
                <c:pt idx="23281" formatCode="General">
                  <c:v>15.668200000000001</c:v>
                </c:pt>
                <c:pt idx="23282" formatCode="General">
                  <c:v>15.668900000000001</c:v>
                </c:pt>
                <c:pt idx="23283" formatCode="General">
                  <c:v>15.669600000000001</c:v>
                </c:pt>
                <c:pt idx="23284" formatCode="General">
                  <c:v>15.670299999999999</c:v>
                </c:pt>
                <c:pt idx="23285" formatCode="General">
                  <c:v>15.6709</c:v>
                </c:pt>
                <c:pt idx="23286" formatCode="General">
                  <c:v>15.6716</c:v>
                </c:pt>
                <c:pt idx="23287" formatCode="General">
                  <c:v>15.6723</c:v>
                </c:pt>
                <c:pt idx="23288" formatCode="General">
                  <c:v>15.6729</c:v>
                </c:pt>
                <c:pt idx="23289" formatCode="General">
                  <c:v>15.6736</c:v>
                </c:pt>
                <c:pt idx="23290" formatCode="General">
                  <c:v>15.674300000000001</c:v>
                </c:pt>
                <c:pt idx="23291" formatCode="General">
                  <c:v>15.675000000000001</c:v>
                </c:pt>
                <c:pt idx="23292" formatCode="General">
                  <c:v>15.675599999999999</c:v>
                </c:pt>
                <c:pt idx="23293" formatCode="General">
                  <c:v>15.676299999999999</c:v>
                </c:pt>
                <c:pt idx="23294" formatCode="General">
                  <c:v>15.677</c:v>
                </c:pt>
                <c:pt idx="23295" formatCode="General">
                  <c:v>15.6777</c:v>
                </c:pt>
                <c:pt idx="23296" formatCode="General">
                  <c:v>15.6783</c:v>
                </c:pt>
                <c:pt idx="23297" formatCode="General">
                  <c:v>15.679</c:v>
                </c:pt>
                <c:pt idx="23298" formatCode="General">
                  <c:v>15.6797</c:v>
                </c:pt>
                <c:pt idx="23299" formatCode="General">
                  <c:v>15.680300000000001</c:v>
                </c:pt>
                <c:pt idx="23300" formatCode="General">
                  <c:v>15.680999999999999</c:v>
                </c:pt>
                <c:pt idx="23301" formatCode="General">
                  <c:v>15.681699999999999</c:v>
                </c:pt>
                <c:pt idx="23302" formatCode="General">
                  <c:v>15.682399999999999</c:v>
                </c:pt>
                <c:pt idx="23303" formatCode="General">
                  <c:v>15.683</c:v>
                </c:pt>
                <c:pt idx="23304" formatCode="General">
                  <c:v>15.6837</c:v>
                </c:pt>
                <c:pt idx="23305" formatCode="General">
                  <c:v>15.6844</c:v>
                </c:pt>
                <c:pt idx="23306" formatCode="General">
                  <c:v>15.6851</c:v>
                </c:pt>
                <c:pt idx="23307" formatCode="General">
                  <c:v>15.685700000000001</c:v>
                </c:pt>
                <c:pt idx="23308" formatCode="General">
                  <c:v>15.686400000000001</c:v>
                </c:pt>
                <c:pt idx="23309" formatCode="General">
                  <c:v>15.687099999999999</c:v>
                </c:pt>
                <c:pt idx="23310" formatCode="General">
                  <c:v>15.6877</c:v>
                </c:pt>
                <c:pt idx="23311" formatCode="General">
                  <c:v>15.6884</c:v>
                </c:pt>
                <c:pt idx="23312" formatCode="General">
                  <c:v>15.6891</c:v>
                </c:pt>
                <c:pt idx="23313" formatCode="General">
                  <c:v>15.6898</c:v>
                </c:pt>
                <c:pt idx="23314" formatCode="General">
                  <c:v>15.6904</c:v>
                </c:pt>
                <c:pt idx="23315" formatCode="General">
                  <c:v>15.6911</c:v>
                </c:pt>
                <c:pt idx="23316" formatCode="General">
                  <c:v>15.691800000000001</c:v>
                </c:pt>
                <c:pt idx="23317" formatCode="General">
                  <c:v>15.692500000000001</c:v>
                </c:pt>
                <c:pt idx="23318" formatCode="General">
                  <c:v>15.693099999999999</c:v>
                </c:pt>
                <c:pt idx="23319" formatCode="General">
                  <c:v>15.6938</c:v>
                </c:pt>
                <c:pt idx="23320" formatCode="General">
                  <c:v>15.6945</c:v>
                </c:pt>
                <c:pt idx="23321" formatCode="General">
                  <c:v>15.6952</c:v>
                </c:pt>
                <c:pt idx="23322" formatCode="General">
                  <c:v>15.6958</c:v>
                </c:pt>
                <c:pt idx="23323" formatCode="General">
                  <c:v>15.6965</c:v>
                </c:pt>
                <c:pt idx="23324" formatCode="General">
                  <c:v>15.6972</c:v>
                </c:pt>
                <c:pt idx="23325" formatCode="General">
                  <c:v>15.697800000000001</c:v>
                </c:pt>
                <c:pt idx="23326" formatCode="General">
                  <c:v>15.698499999999999</c:v>
                </c:pt>
                <c:pt idx="23327" formatCode="General">
                  <c:v>15.699199999999999</c:v>
                </c:pt>
                <c:pt idx="23328" formatCode="General">
                  <c:v>15.6999</c:v>
                </c:pt>
                <c:pt idx="23329" formatCode="General">
                  <c:v>15.7005</c:v>
                </c:pt>
                <c:pt idx="23330" formatCode="General">
                  <c:v>15.7012</c:v>
                </c:pt>
                <c:pt idx="23331" formatCode="General">
                  <c:v>15.7019</c:v>
                </c:pt>
                <c:pt idx="23332" formatCode="General">
                  <c:v>15.7026</c:v>
                </c:pt>
                <c:pt idx="23333" formatCode="General">
                  <c:v>15.703200000000001</c:v>
                </c:pt>
                <c:pt idx="23334" formatCode="General">
                  <c:v>15.703900000000001</c:v>
                </c:pt>
                <c:pt idx="23335" formatCode="General">
                  <c:v>15.704599999999999</c:v>
                </c:pt>
                <c:pt idx="23336" formatCode="General">
                  <c:v>15.7052</c:v>
                </c:pt>
                <c:pt idx="23337" formatCode="General">
                  <c:v>15.7059</c:v>
                </c:pt>
                <c:pt idx="23338" formatCode="General">
                  <c:v>15.7066</c:v>
                </c:pt>
                <c:pt idx="23339" formatCode="General">
                  <c:v>15.7073</c:v>
                </c:pt>
                <c:pt idx="23340" formatCode="General">
                  <c:v>15.7079</c:v>
                </c:pt>
                <c:pt idx="23341" formatCode="General">
                  <c:v>15.708600000000001</c:v>
                </c:pt>
                <c:pt idx="23342" formatCode="General">
                  <c:v>15.709300000000001</c:v>
                </c:pt>
                <c:pt idx="23343" formatCode="General">
                  <c:v>15.71</c:v>
                </c:pt>
                <c:pt idx="23344" formatCode="General">
                  <c:v>15.710599999999999</c:v>
                </c:pt>
                <c:pt idx="23345" formatCode="General">
                  <c:v>15.7113</c:v>
                </c:pt>
                <c:pt idx="23346" formatCode="General">
                  <c:v>15.712</c:v>
                </c:pt>
                <c:pt idx="23347" formatCode="General">
                  <c:v>15.7127</c:v>
                </c:pt>
                <c:pt idx="23348" formatCode="General">
                  <c:v>15.7133</c:v>
                </c:pt>
                <c:pt idx="23349" formatCode="General">
                  <c:v>15.714</c:v>
                </c:pt>
                <c:pt idx="23350" formatCode="General">
                  <c:v>15.714700000000001</c:v>
                </c:pt>
                <c:pt idx="23351" formatCode="General">
                  <c:v>15.715299999999999</c:v>
                </c:pt>
                <c:pt idx="23352" formatCode="General">
                  <c:v>15.715999999999999</c:v>
                </c:pt>
                <c:pt idx="23353" formatCode="General">
                  <c:v>15.716699999999999</c:v>
                </c:pt>
                <c:pt idx="23354" formatCode="General">
                  <c:v>15.7174</c:v>
                </c:pt>
                <c:pt idx="23355" formatCode="General">
                  <c:v>15.718</c:v>
                </c:pt>
                <c:pt idx="23356" formatCode="General">
                  <c:v>15.7187</c:v>
                </c:pt>
                <c:pt idx="23357" formatCode="General">
                  <c:v>15.7194</c:v>
                </c:pt>
                <c:pt idx="23358" formatCode="General">
                  <c:v>15.7201</c:v>
                </c:pt>
                <c:pt idx="23359" formatCode="General">
                  <c:v>15.720700000000001</c:v>
                </c:pt>
                <c:pt idx="23360" formatCode="General">
                  <c:v>15.721399999999999</c:v>
                </c:pt>
                <c:pt idx="23361" formatCode="General">
                  <c:v>15.722099999999999</c:v>
                </c:pt>
                <c:pt idx="23362" formatCode="General">
                  <c:v>15.7227</c:v>
                </c:pt>
                <c:pt idx="23363" formatCode="General">
                  <c:v>15.7234</c:v>
                </c:pt>
                <c:pt idx="23364" formatCode="General">
                  <c:v>15.7241</c:v>
                </c:pt>
                <c:pt idx="23365" formatCode="General">
                  <c:v>15.7248</c:v>
                </c:pt>
                <c:pt idx="23366" formatCode="General">
                  <c:v>15.7254</c:v>
                </c:pt>
                <c:pt idx="23367" formatCode="General">
                  <c:v>15.726100000000001</c:v>
                </c:pt>
                <c:pt idx="23368" formatCode="General">
                  <c:v>15.726800000000001</c:v>
                </c:pt>
                <c:pt idx="23369" formatCode="General">
                  <c:v>15.727499999999999</c:v>
                </c:pt>
                <c:pt idx="23370" formatCode="General">
                  <c:v>15.7281</c:v>
                </c:pt>
                <c:pt idx="23371" formatCode="General">
                  <c:v>15.7288</c:v>
                </c:pt>
                <c:pt idx="23372" formatCode="General">
                  <c:v>15.7295</c:v>
                </c:pt>
                <c:pt idx="23373" formatCode="General">
                  <c:v>15.7301</c:v>
                </c:pt>
                <c:pt idx="23374" formatCode="General">
                  <c:v>15.7308</c:v>
                </c:pt>
                <c:pt idx="23375" formatCode="General">
                  <c:v>15.7315</c:v>
                </c:pt>
                <c:pt idx="23376" formatCode="General">
                  <c:v>15.732200000000001</c:v>
                </c:pt>
                <c:pt idx="23377" formatCode="General">
                  <c:v>15.732799999999999</c:v>
                </c:pt>
                <c:pt idx="23378" formatCode="General">
                  <c:v>15.733499999999999</c:v>
                </c:pt>
                <c:pt idx="23379" formatCode="General">
                  <c:v>15.7342</c:v>
                </c:pt>
                <c:pt idx="23380" formatCode="General">
                  <c:v>15.7349</c:v>
                </c:pt>
                <c:pt idx="23381" formatCode="General">
                  <c:v>15.7355</c:v>
                </c:pt>
                <c:pt idx="23382" formatCode="General">
                  <c:v>15.7362</c:v>
                </c:pt>
                <c:pt idx="23383" formatCode="General">
                  <c:v>15.7369</c:v>
                </c:pt>
                <c:pt idx="23384" formatCode="General">
                  <c:v>15.7376</c:v>
                </c:pt>
                <c:pt idx="23385" formatCode="General">
                  <c:v>15.738200000000001</c:v>
                </c:pt>
                <c:pt idx="23386" formatCode="General">
                  <c:v>15.738899999999999</c:v>
                </c:pt>
                <c:pt idx="23387" formatCode="General">
                  <c:v>15.739599999999999</c:v>
                </c:pt>
                <c:pt idx="23388" formatCode="General">
                  <c:v>15.7402</c:v>
                </c:pt>
                <c:pt idx="23389" formatCode="General">
                  <c:v>15.7409</c:v>
                </c:pt>
                <c:pt idx="23390" formatCode="General">
                  <c:v>15.7416</c:v>
                </c:pt>
                <c:pt idx="23391" formatCode="General">
                  <c:v>15.7423</c:v>
                </c:pt>
                <c:pt idx="23392" formatCode="General">
                  <c:v>15.742900000000001</c:v>
                </c:pt>
                <c:pt idx="23393" formatCode="General">
                  <c:v>15.743600000000001</c:v>
                </c:pt>
                <c:pt idx="23394" formatCode="General">
                  <c:v>15.744300000000001</c:v>
                </c:pt>
                <c:pt idx="23395" formatCode="General">
                  <c:v>15.744999999999999</c:v>
                </c:pt>
                <c:pt idx="23396" formatCode="General">
                  <c:v>15.7456</c:v>
                </c:pt>
                <c:pt idx="23397" formatCode="General">
                  <c:v>15.7463</c:v>
                </c:pt>
                <c:pt idx="23398" formatCode="General">
                  <c:v>15.747</c:v>
                </c:pt>
                <c:pt idx="23399" formatCode="General">
                  <c:v>15.7476</c:v>
                </c:pt>
                <c:pt idx="23400" formatCode="General">
                  <c:v>15.7483</c:v>
                </c:pt>
                <c:pt idx="23401" formatCode="General">
                  <c:v>15.749000000000001</c:v>
                </c:pt>
                <c:pt idx="23402" formatCode="General">
                  <c:v>15.749700000000001</c:v>
                </c:pt>
                <c:pt idx="23403" formatCode="General">
                  <c:v>15.750299999999999</c:v>
                </c:pt>
                <c:pt idx="23404" formatCode="General">
                  <c:v>15.750999999999999</c:v>
                </c:pt>
                <c:pt idx="23405" formatCode="General">
                  <c:v>15.7517</c:v>
                </c:pt>
                <c:pt idx="23406" formatCode="General">
                  <c:v>15.7524</c:v>
                </c:pt>
                <c:pt idx="23407" formatCode="General">
                  <c:v>15.753</c:v>
                </c:pt>
                <c:pt idx="23408" formatCode="General">
                  <c:v>15.7537</c:v>
                </c:pt>
                <c:pt idx="23409" formatCode="General">
                  <c:v>15.7544</c:v>
                </c:pt>
                <c:pt idx="23410" formatCode="General">
                  <c:v>15.755100000000001</c:v>
                </c:pt>
                <c:pt idx="23411" formatCode="General">
                  <c:v>15.755699999999999</c:v>
                </c:pt>
                <c:pt idx="23412" formatCode="General">
                  <c:v>15.756399999999999</c:v>
                </c:pt>
                <c:pt idx="23413" formatCode="General">
                  <c:v>15.757099999999999</c:v>
                </c:pt>
                <c:pt idx="23414" formatCode="General">
                  <c:v>15.7577</c:v>
                </c:pt>
                <c:pt idx="23415" formatCode="General">
                  <c:v>15.7584</c:v>
                </c:pt>
                <c:pt idx="23416" formatCode="General">
                  <c:v>15.7591</c:v>
                </c:pt>
                <c:pt idx="23417" formatCode="General">
                  <c:v>15.7598</c:v>
                </c:pt>
                <c:pt idx="23418" formatCode="General">
                  <c:v>15.760400000000001</c:v>
                </c:pt>
                <c:pt idx="23419" formatCode="General">
                  <c:v>15.761100000000001</c:v>
                </c:pt>
                <c:pt idx="23420" formatCode="General">
                  <c:v>15.761799999999999</c:v>
                </c:pt>
                <c:pt idx="23421" formatCode="General">
                  <c:v>15.762499999999999</c:v>
                </c:pt>
                <c:pt idx="23422" formatCode="General">
                  <c:v>15.7631</c:v>
                </c:pt>
                <c:pt idx="23423" formatCode="General">
                  <c:v>15.7638</c:v>
                </c:pt>
                <c:pt idx="23424" formatCode="General">
                  <c:v>15.7645</c:v>
                </c:pt>
                <c:pt idx="23425" formatCode="General">
                  <c:v>15.7651</c:v>
                </c:pt>
                <c:pt idx="23426" formatCode="General">
                  <c:v>15.7658</c:v>
                </c:pt>
                <c:pt idx="23427" formatCode="General">
                  <c:v>15.766500000000001</c:v>
                </c:pt>
                <c:pt idx="23428" formatCode="General">
                  <c:v>15.767200000000001</c:v>
                </c:pt>
                <c:pt idx="23429" formatCode="General">
                  <c:v>15.767799999999999</c:v>
                </c:pt>
                <c:pt idx="23430" formatCode="General">
                  <c:v>15.7685</c:v>
                </c:pt>
                <c:pt idx="23431" formatCode="General">
                  <c:v>15.7692</c:v>
                </c:pt>
                <c:pt idx="23432" formatCode="General">
                  <c:v>15.7699</c:v>
                </c:pt>
                <c:pt idx="23433" formatCode="General">
                  <c:v>15.7705</c:v>
                </c:pt>
                <c:pt idx="23434" formatCode="General">
                  <c:v>15.7712</c:v>
                </c:pt>
                <c:pt idx="23435" formatCode="General">
                  <c:v>15.7719</c:v>
                </c:pt>
                <c:pt idx="23436" formatCode="General">
                  <c:v>15.772500000000001</c:v>
                </c:pt>
                <c:pt idx="23437" formatCode="General">
                  <c:v>15.773199999999999</c:v>
                </c:pt>
                <c:pt idx="23438" formatCode="General">
                  <c:v>15.773899999999999</c:v>
                </c:pt>
                <c:pt idx="23439" formatCode="General">
                  <c:v>15.7746</c:v>
                </c:pt>
                <c:pt idx="23440" formatCode="General">
                  <c:v>15.7752</c:v>
                </c:pt>
                <c:pt idx="23441" formatCode="General">
                  <c:v>15.7759</c:v>
                </c:pt>
                <c:pt idx="23442" formatCode="General">
                  <c:v>15.7766</c:v>
                </c:pt>
                <c:pt idx="23443" formatCode="General">
                  <c:v>15.7773</c:v>
                </c:pt>
                <c:pt idx="23444" formatCode="General">
                  <c:v>15.777900000000001</c:v>
                </c:pt>
                <c:pt idx="23445" formatCode="General">
                  <c:v>15.778600000000001</c:v>
                </c:pt>
                <c:pt idx="23446" formatCode="General">
                  <c:v>15.779299999999999</c:v>
                </c:pt>
                <c:pt idx="23447" formatCode="General">
                  <c:v>15.78</c:v>
                </c:pt>
                <c:pt idx="23448" formatCode="General">
                  <c:v>15.7806</c:v>
                </c:pt>
                <c:pt idx="23449" formatCode="General">
                  <c:v>15.7813</c:v>
                </c:pt>
                <c:pt idx="23450" formatCode="General">
                  <c:v>15.782</c:v>
                </c:pt>
                <c:pt idx="23451" formatCode="General">
                  <c:v>15.7826</c:v>
                </c:pt>
                <c:pt idx="23452" formatCode="General">
                  <c:v>15.783300000000001</c:v>
                </c:pt>
                <c:pt idx="23453" formatCode="General">
                  <c:v>15.784000000000001</c:v>
                </c:pt>
                <c:pt idx="23454" formatCode="General">
                  <c:v>15.784700000000001</c:v>
                </c:pt>
                <c:pt idx="23455" formatCode="General">
                  <c:v>15.785299999999999</c:v>
                </c:pt>
                <c:pt idx="23456" formatCode="General">
                  <c:v>15.786</c:v>
                </c:pt>
                <c:pt idx="23457" formatCode="General">
                  <c:v>15.7867</c:v>
                </c:pt>
                <c:pt idx="23458" formatCode="General">
                  <c:v>15.7874</c:v>
                </c:pt>
                <c:pt idx="23459" formatCode="General">
                  <c:v>15.788</c:v>
                </c:pt>
                <c:pt idx="23460" formatCode="General">
                  <c:v>15.7887</c:v>
                </c:pt>
                <c:pt idx="23461" formatCode="General">
                  <c:v>15.789400000000001</c:v>
                </c:pt>
                <c:pt idx="23462" formatCode="General">
                  <c:v>15.79</c:v>
                </c:pt>
                <c:pt idx="23463" formatCode="General">
                  <c:v>15.790699999999999</c:v>
                </c:pt>
                <c:pt idx="23464" formatCode="General">
                  <c:v>15.791399999999999</c:v>
                </c:pt>
                <c:pt idx="23465" formatCode="General">
                  <c:v>15.7921</c:v>
                </c:pt>
                <c:pt idx="23466" formatCode="General">
                  <c:v>15.7927</c:v>
                </c:pt>
                <c:pt idx="23467" formatCode="General">
                  <c:v>15.7934</c:v>
                </c:pt>
                <c:pt idx="23468" formatCode="General">
                  <c:v>15.7941</c:v>
                </c:pt>
                <c:pt idx="23469" formatCode="General">
                  <c:v>15.7948</c:v>
                </c:pt>
                <c:pt idx="23470" formatCode="General">
                  <c:v>15.795400000000001</c:v>
                </c:pt>
                <c:pt idx="23471" formatCode="General">
                  <c:v>15.796099999999999</c:v>
                </c:pt>
                <c:pt idx="23472" formatCode="General">
                  <c:v>15.796799999999999</c:v>
                </c:pt>
                <c:pt idx="23473" formatCode="General">
                  <c:v>15.7974</c:v>
                </c:pt>
                <c:pt idx="23474" formatCode="General">
                  <c:v>15.7981</c:v>
                </c:pt>
                <c:pt idx="23475" formatCode="General">
                  <c:v>15.7988</c:v>
                </c:pt>
                <c:pt idx="23476" formatCode="General">
                  <c:v>15.7995</c:v>
                </c:pt>
                <c:pt idx="23477" formatCode="General">
                  <c:v>15.8001</c:v>
                </c:pt>
                <c:pt idx="23478" formatCode="General">
                  <c:v>15.800800000000001</c:v>
                </c:pt>
                <c:pt idx="23479" formatCode="General">
                  <c:v>15.801500000000001</c:v>
                </c:pt>
                <c:pt idx="23480" formatCode="General">
                  <c:v>15.802199999999999</c:v>
                </c:pt>
                <c:pt idx="23481" formatCode="General">
                  <c:v>15.8028</c:v>
                </c:pt>
                <c:pt idx="23482" formatCode="General">
                  <c:v>15.8035</c:v>
                </c:pt>
                <c:pt idx="23483" formatCode="General">
                  <c:v>15.8042</c:v>
                </c:pt>
                <c:pt idx="23484" formatCode="General">
                  <c:v>15.8049</c:v>
                </c:pt>
                <c:pt idx="23485" formatCode="General">
                  <c:v>15.8055</c:v>
                </c:pt>
                <c:pt idx="23486" formatCode="General">
                  <c:v>15.8062</c:v>
                </c:pt>
                <c:pt idx="23487" formatCode="General">
                  <c:v>15.806900000000001</c:v>
                </c:pt>
                <c:pt idx="23488" formatCode="General">
                  <c:v>15.807499999999999</c:v>
                </c:pt>
                <c:pt idx="23489" formatCode="General">
                  <c:v>15.808199999999999</c:v>
                </c:pt>
                <c:pt idx="23490" formatCode="General">
                  <c:v>15.8089</c:v>
                </c:pt>
                <c:pt idx="23491" formatCode="General">
                  <c:v>15.8096</c:v>
                </c:pt>
                <c:pt idx="23492" formatCode="General">
                  <c:v>15.8102</c:v>
                </c:pt>
                <c:pt idx="23493" formatCode="General">
                  <c:v>15.8109</c:v>
                </c:pt>
                <c:pt idx="23494" formatCode="General">
                  <c:v>15.8116</c:v>
                </c:pt>
                <c:pt idx="23495" formatCode="General">
                  <c:v>15.8123</c:v>
                </c:pt>
                <c:pt idx="23496" formatCode="General">
                  <c:v>15.812900000000001</c:v>
                </c:pt>
                <c:pt idx="23497" formatCode="General">
                  <c:v>15.813599999999999</c:v>
                </c:pt>
                <c:pt idx="23498" formatCode="General">
                  <c:v>15.814299999999999</c:v>
                </c:pt>
                <c:pt idx="23499" formatCode="General">
                  <c:v>15.8149</c:v>
                </c:pt>
                <c:pt idx="23500" formatCode="General">
                  <c:v>15.8156</c:v>
                </c:pt>
                <c:pt idx="23501" formatCode="General">
                  <c:v>15.8163</c:v>
                </c:pt>
                <c:pt idx="23502" formatCode="General">
                  <c:v>15.817</c:v>
                </c:pt>
                <c:pt idx="23503" formatCode="General">
                  <c:v>15.817600000000001</c:v>
                </c:pt>
                <c:pt idx="23504" formatCode="General">
                  <c:v>15.818300000000001</c:v>
                </c:pt>
                <c:pt idx="23505" formatCode="General">
                  <c:v>15.819000000000001</c:v>
                </c:pt>
                <c:pt idx="23506" formatCode="General">
                  <c:v>15.819699999999999</c:v>
                </c:pt>
                <c:pt idx="23507" formatCode="General">
                  <c:v>15.8203</c:v>
                </c:pt>
                <c:pt idx="23508" formatCode="General">
                  <c:v>15.821</c:v>
                </c:pt>
                <c:pt idx="23509" formatCode="General">
                  <c:v>15.8217</c:v>
                </c:pt>
                <c:pt idx="23510" formatCode="General">
                  <c:v>15.8224</c:v>
                </c:pt>
                <c:pt idx="23511" formatCode="General">
                  <c:v>15.823</c:v>
                </c:pt>
                <c:pt idx="23512" formatCode="General">
                  <c:v>15.823700000000001</c:v>
                </c:pt>
                <c:pt idx="23513" formatCode="General">
                  <c:v>15.824400000000001</c:v>
                </c:pt>
                <c:pt idx="23514" formatCode="General">
                  <c:v>15.824999999999999</c:v>
                </c:pt>
                <c:pt idx="23515" formatCode="General">
                  <c:v>15.825699999999999</c:v>
                </c:pt>
                <c:pt idx="23516" formatCode="General">
                  <c:v>15.8264</c:v>
                </c:pt>
                <c:pt idx="23517" formatCode="General">
                  <c:v>15.8271</c:v>
                </c:pt>
                <c:pt idx="23518" formatCode="General">
                  <c:v>15.8277</c:v>
                </c:pt>
                <c:pt idx="23519" formatCode="General">
                  <c:v>15.8284</c:v>
                </c:pt>
                <c:pt idx="23520" formatCode="General">
                  <c:v>15.8291</c:v>
                </c:pt>
                <c:pt idx="23521" formatCode="General">
                  <c:v>15.829800000000001</c:v>
                </c:pt>
                <c:pt idx="23522" formatCode="General">
                  <c:v>15.830399999999999</c:v>
                </c:pt>
                <c:pt idx="23523" formatCode="General">
                  <c:v>15.831099999999999</c:v>
                </c:pt>
                <c:pt idx="23524" formatCode="General">
                  <c:v>15.831799999999999</c:v>
                </c:pt>
                <c:pt idx="23525" formatCode="General">
                  <c:v>15.8324</c:v>
                </c:pt>
                <c:pt idx="23526" formatCode="General">
                  <c:v>15.8331</c:v>
                </c:pt>
                <c:pt idx="23527" formatCode="General">
                  <c:v>15.8338</c:v>
                </c:pt>
                <c:pt idx="23528" formatCode="General">
                  <c:v>15.8345</c:v>
                </c:pt>
                <c:pt idx="23529" formatCode="General">
                  <c:v>15.835100000000001</c:v>
                </c:pt>
                <c:pt idx="23530" formatCode="General">
                  <c:v>15.835800000000001</c:v>
                </c:pt>
                <c:pt idx="23531" formatCode="General">
                  <c:v>15.836499999999999</c:v>
                </c:pt>
                <c:pt idx="23532" formatCode="General">
                  <c:v>15.837199999999999</c:v>
                </c:pt>
                <c:pt idx="23533" formatCode="General">
                  <c:v>15.8378</c:v>
                </c:pt>
                <c:pt idx="23534" formatCode="General">
                  <c:v>15.8385</c:v>
                </c:pt>
                <c:pt idx="23535" formatCode="General">
                  <c:v>15.8392</c:v>
                </c:pt>
                <c:pt idx="23536" formatCode="General">
                  <c:v>15.8398</c:v>
                </c:pt>
                <c:pt idx="23537" formatCode="General">
                  <c:v>15.8405</c:v>
                </c:pt>
                <c:pt idx="23538" formatCode="General">
                  <c:v>15.841200000000001</c:v>
                </c:pt>
                <c:pt idx="23539" formatCode="General">
                  <c:v>15.841900000000001</c:v>
                </c:pt>
                <c:pt idx="23540" formatCode="General">
                  <c:v>15.842499999999999</c:v>
                </c:pt>
                <c:pt idx="23541" formatCode="General">
                  <c:v>15.8432</c:v>
                </c:pt>
                <c:pt idx="23542" formatCode="General">
                  <c:v>15.8439</c:v>
                </c:pt>
                <c:pt idx="23543" formatCode="General">
                  <c:v>15.8446</c:v>
                </c:pt>
                <c:pt idx="23544" formatCode="General">
                  <c:v>15.8452</c:v>
                </c:pt>
                <c:pt idx="23545" formatCode="General">
                  <c:v>15.8459</c:v>
                </c:pt>
                <c:pt idx="23546" formatCode="General">
                  <c:v>15.8466</c:v>
                </c:pt>
                <c:pt idx="23547" formatCode="General">
                  <c:v>15.847300000000001</c:v>
                </c:pt>
                <c:pt idx="23548" formatCode="General">
                  <c:v>15.847899999999999</c:v>
                </c:pt>
                <c:pt idx="23549" formatCode="General">
                  <c:v>15.848599999999999</c:v>
                </c:pt>
                <c:pt idx="23550" formatCode="General">
                  <c:v>15.849299999999999</c:v>
                </c:pt>
                <c:pt idx="23551" formatCode="General">
                  <c:v>15.8499</c:v>
                </c:pt>
                <c:pt idx="23552" formatCode="General">
                  <c:v>15.8506</c:v>
                </c:pt>
                <c:pt idx="23553" formatCode="General">
                  <c:v>15.8513</c:v>
                </c:pt>
                <c:pt idx="23554" formatCode="General">
                  <c:v>15.852</c:v>
                </c:pt>
                <c:pt idx="23555" formatCode="General">
                  <c:v>15.852600000000001</c:v>
                </c:pt>
                <c:pt idx="23556" formatCode="General">
                  <c:v>15.853300000000001</c:v>
                </c:pt>
                <c:pt idx="23557" formatCode="General">
                  <c:v>15.853999999999999</c:v>
                </c:pt>
                <c:pt idx="23558" formatCode="General">
                  <c:v>15.854699999999999</c:v>
                </c:pt>
                <c:pt idx="23559" formatCode="General">
                  <c:v>15.8553</c:v>
                </c:pt>
                <c:pt idx="23560" formatCode="General">
                  <c:v>15.856</c:v>
                </c:pt>
                <c:pt idx="23561" formatCode="General">
                  <c:v>15.8567</c:v>
                </c:pt>
                <c:pt idx="23562" formatCode="General">
                  <c:v>15.8573</c:v>
                </c:pt>
                <c:pt idx="23563" formatCode="General">
                  <c:v>15.858000000000001</c:v>
                </c:pt>
                <c:pt idx="23564" formatCode="General">
                  <c:v>15.858700000000001</c:v>
                </c:pt>
                <c:pt idx="23565" formatCode="General">
                  <c:v>15.859400000000001</c:v>
                </c:pt>
                <c:pt idx="23566" formatCode="General">
                  <c:v>15.86</c:v>
                </c:pt>
                <c:pt idx="23567" formatCode="General">
                  <c:v>15.8607</c:v>
                </c:pt>
                <c:pt idx="23568" formatCode="General">
                  <c:v>15.8614</c:v>
                </c:pt>
                <c:pt idx="23569" formatCode="General">
                  <c:v>15.8621</c:v>
                </c:pt>
                <c:pt idx="23570" formatCode="General">
                  <c:v>15.8627</c:v>
                </c:pt>
                <c:pt idx="23571" formatCode="General">
                  <c:v>15.8634</c:v>
                </c:pt>
                <c:pt idx="23572" formatCode="General">
                  <c:v>15.864100000000001</c:v>
                </c:pt>
                <c:pt idx="23573" formatCode="General">
                  <c:v>15.864800000000001</c:v>
                </c:pt>
                <c:pt idx="23574" formatCode="General">
                  <c:v>15.865399999999999</c:v>
                </c:pt>
                <c:pt idx="23575" formatCode="General">
                  <c:v>15.866099999999999</c:v>
                </c:pt>
                <c:pt idx="23576" formatCode="General">
                  <c:v>15.8668</c:v>
                </c:pt>
                <c:pt idx="23577" formatCode="General">
                  <c:v>15.8674</c:v>
                </c:pt>
                <c:pt idx="23578" formatCode="General">
                  <c:v>15.8681</c:v>
                </c:pt>
                <c:pt idx="23579" formatCode="General">
                  <c:v>15.8688</c:v>
                </c:pt>
                <c:pt idx="23580" formatCode="General">
                  <c:v>15.8695</c:v>
                </c:pt>
                <c:pt idx="23581" formatCode="General">
                  <c:v>15.870100000000001</c:v>
                </c:pt>
                <c:pt idx="23582" formatCode="General">
                  <c:v>15.870799999999999</c:v>
                </c:pt>
                <c:pt idx="23583" formatCode="General">
                  <c:v>15.871499999999999</c:v>
                </c:pt>
                <c:pt idx="23584" formatCode="General">
                  <c:v>15.872199999999999</c:v>
                </c:pt>
                <c:pt idx="23585" formatCode="General">
                  <c:v>15.8728</c:v>
                </c:pt>
                <c:pt idx="23586" formatCode="General">
                  <c:v>15.8735</c:v>
                </c:pt>
                <c:pt idx="23587" formatCode="General">
                  <c:v>15.8742</c:v>
                </c:pt>
                <c:pt idx="23588" formatCode="General">
                  <c:v>15.8748</c:v>
                </c:pt>
                <c:pt idx="23589" formatCode="General">
                  <c:v>15.875500000000001</c:v>
                </c:pt>
                <c:pt idx="23590" formatCode="General">
                  <c:v>15.876200000000001</c:v>
                </c:pt>
                <c:pt idx="23591" formatCode="General">
                  <c:v>15.876899999999999</c:v>
                </c:pt>
                <c:pt idx="23592" formatCode="General">
                  <c:v>15.8775</c:v>
                </c:pt>
                <c:pt idx="23593" formatCode="General">
                  <c:v>15.8782</c:v>
                </c:pt>
                <c:pt idx="23594" formatCode="General">
                  <c:v>15.8789</c:v>
                </c:pt>
                <c:pt idx="23595" formatCode="General">
                  <c:v>15.8796</c:v>
                </c:pt>
                <c:pt idx="23596" formatCode="General">
                  <c:v>15.8802</c:v>
                </c:pt>
                <c:pt idx="23597" formatCode="General">
                  <c:v>15.8809</c:v>
                </c:pt>
                <c:pt idx="23598" formatCode="General">
                  <c:v>15.881600000000001</c:v>
                </c:pt>
                <c:pt idx="23599" formatCode="General">
                  <c:v>15.882199999999999</c:v>
                </c:pt>
                <c:pt idx="23600" formatCode="General">
                  <c:v>15.882899999999999</c:v>
                </c:pt>
                <c:pt idx="23601" formatCode="General">
                  <c:v>15.883599999999999</c:v>
                </c:pt>
                <c:pt idx="23602" formatCode="General">
                  <c:v>15.8843</c:v>
                </c:pt>
                <c:pt idx="23603" formatCode="General">
                  <c:v>15.8849</c:v>
                </c:pt>
                <c:pt idx="23604" formatCode="General">
                  <c:v>15.8856</c:v>
                </c:pt>
                <c:pt idx="23605" formatCode="General">
                  <c:v>15.8863</c:v>
                </c:pt>
                <c:pt idx="23606" formatCode="General">
                  <c:v>15.887</c:v>
                </c:pt>
                <c:pt idx="23607" formatCode="General">
                  <c:v>15.887600000000001</c:v>
                </c:pt>
                <c:pt idx="23608" formatCode="General">
                  <c:v>15.888299999999999</c:v>
                </c:pt>
                <c:pt idx="23609" formatCode="General">
                  <c:v>15.888999999999999</c:v>
                </c:pt>
                <c:pt idx="23610" formatCode="General">
                  <c:v>15.889699999999999</c:v>
                </c:pt>
                <c:pt idx="23611" formatCode="General">
                  <c:v>15.8903</c:v>
                </c:pt>
                <c:pt idx="23612" formatCode="General">
                  <c:v>15.891</c:v>
                </c:pt>
                <c:pt idx="23613" formatCode="General">
                  <c:v>15.8917</c:v>
                </c:pt>
                <c:pt idx="23614" formatCode="General">
                  <c:v>15.892300000000001</c:v>
                </c:pt>
                <c:pt idx="23615" formatCode="General">
                  <c:v>15.893000000000001</c:v>
                </c:pt>
                <c:pt idx="23616" formatCode="General">
                  <c:v>15.893700000000001</c:v>
                </c:pt>
                <c:pt idx="23617" formatCode="General">
                  <c:v>15.894399999999999</c:v>
                </c:pt>
                <c:pt idx="23618" formatCode="General">
                  <c:v>15.895</c:v>
                </c:pt>
                <c:pt idx="23619" formatCode="General">
                  <c:v>15.8957</c:v>
                </c:pt>
                <c:pt idx="23620" formatCode="General">
                  <c:v>15.8964</c:v>
                </c:pt>
                <c:pt idx="23621" formatCode="General">
                  <c:v>15.8971</c:v>
                </c:pt>
                <c:pt idx="23622" formatCode="General">
                  <c:v>15.8977</c:v>
                </c:pt>
                <c:pt idx="23623" formatCode="General">
                  <c:v>15.898400000000001</c:v>
                </c:pt>
                <c:pt idx="23624" formatCode="General">
                  <c:v>15.899100000000001</c:v>
                </c:pt>
                <c:pt idx="23625" formatCode="General">
                  <c:v>15.899699999999999</c:v>
                </c:pt>
                <c:pt idx="23626" formatCode="General">
                  <c:v>15.900399999999999</c:v>
                </c:pt>
                <c:pt idx="23627" formatCode="General">
                  <c:v>15.9011</c:v>
                </c:pt>
                <c:pt idx="23628" formatCode="General">
                  <c:v>15.9018</c:v>
                </c:pt>
                <c:pt idx="23629" formatCode="General">
                  <c:v>15.9024</c:v>
                </c:pt>
                <c:pt idx="23630" formatCode="General">
                  <c:v>15.9031</c:v>
                </c:pt>
                <c:pt idx="23631" formatCode="General">
                  <c:v>15.9038</c:v>
                </c:pt>
                <c:pt idx="23632" formatCode="General">
                  <c:v>15.904500000000001</c:v>
                </c:pt>
                <c:pt idx="23633" formatCode="General">
                  <c:v>15.905099999999999</c:v>
                </c:pt>
                <c:pt idx="23634" formatCode="General">
                  <c:v>15.905799999999999</c:v>
                </c:pt>
                <c:pt idx="23635" formatCode="General">
                  <c:v>15.906499999999999</c:v>
                </c:pt>
                <c:pt idx="23636" formatCode="General">
                  <c:v>15.9071</c:v>
                </c:pt>
                <c:pt idx="23637" formatCode="General">
                  <c:v>15.9078</c:v>
                </c:pt>
                <c:pt idx="23638" formatCode="General">
                  <c:v>15.9085</c:v>
                </c:pt>
                <c:pt idx="23639" formatCode="General">
                  <c:v>15.9092</c:v>
                </c:pt>
                <c:pt idx="23640" formatCode="General">
                  <c:v>15.909800000000001</c:v>
                </c:pt>
                <c:pt idx="23641" formatCode="General">
                  <c:v>15.910500000000001</c:v>
                </c:pt>
                <c:pt idx="23642" formatCode="General">
                  <c:v>15.911199999999999</c:v>
                </c:pt>
                <c:pt idx="23643" formatCode="General">
                  <c:v>15.911899999999999</c:v>
                </c:pt>
                <c:pt idx="23644" formatCode="General">
                  <c:v>15.9125</c:v>
                </c:pt>
                <c:pt idx="23645" formatCode="General">
                  <c:v>15.9132</c:v>
                </c:pt>
                <c:pt idx="23646" formatCode="General">
                  <c:v>15.9139</c:v>
                </c:pt>
                <c:pt idx="23647" formatCode="General">
                  <c:v>15.9146</c:v>
                </c:pt>
                <c:pt idx="23648" formatCode="General">
                  <c:v>15.9152</c:v>
                </c:pt>
                <c:pt idx="23649" formatCode="General">
                  <c:v>15.915900000000001</c:v>
                </c:pt>
                <c:pt idx="23650" formatCode="General">
                  <c:v>15.916600000000001</c:v>
                </c:pt>
                <c:pt idx="23651" formatCode="General">
                  <c:v>15.917199999999999</c:v>
                </c:pt>
                <c:pt idx="23652" formatCode="General">
                  <c:v>15.917899999999999</c:v>
                </c:pt>
                <c:pt idx="23653" formatCode="General">
                  <c:v>15.9186</c:v>
                </c:pt>
                <c:pt idx="23654" formatCode="General">
                  <c:v>15.9193</c:v>
                </c:pt>
                <c:pt idx="23655" formatCode="General">
                  <c:v>15.9199</c:v>
                </c:pt>
                <c:pt idx="23656" formatCode="General">
                  <c:v>15.9206</c:v>
                </c:pt>
                <c:pt idx="23657" formatCode="General">
                  <c:v>15.9213</c:v>
                </c:pt>
                <c:pt idx="23658" formatCode="General">
                  <c:v>15.922000000000001</c:v>
                </c:pt>
                <c:pt idx="23659" formatCode="General">
                  <c:v>15.922599999999999</c:v>
                </c:pt>
                <c:pt idx="23660" formatCode="General">
                  <c:v>15.923299999999999</c:v>
                </c:pt>
                <c:pt idx="23661" formatCode="General">
                  <c:v>15.923999999999999</c:v>
                </c:pt>
                <c:pt idx="23662" formatCode="General">
                  <c:v>15.9246</c:v>
                </c:pt>
                <c:pt idx="23663" formatCode="General">
                  <c:v>15.9253</c:v>
                </c:pt>
                <c:pt idx="23664" formatCode="General">
                  <c:v>15.926</c:v>
                </c:pt>
                <c:pt idx="23665" formatCode="General">
                  <c:v>15.9267</c:v>
                </c:pt>
                <c:pt idx="23666" formatCode="General">
                  <c:v>15.927300000000001</c:v>
                </c:pt>
                <c:pt idx="23667" formatCode="General">
                  <c:v>15.928000000000001</c:v>
                </c:pt>
                <c:pt idx="23668" formatCode="General">
                  <c:v>15.928699999999999</c:v>
                </c:pt>
                <c:pt idx="23669" formatCode="General">
                  <c:v>15.929399999999999</c:v>
                </c:pt>
                <c:pt idx="23670" formatCode="General">
                  <c:v>15.93</c:v>
                </c:pt>
                <c:pt idx="23671" formatCode="General">
                  <c:v>15.9307</c:v>
                </c:pt>
                <c:pt idx="23672" formatCode="General">
                  <c:v>15.9314</c:v>
                </c:pt>
                <c:pt idx="23673" formatCode="General">
                  <c:v>15.9321</c:v>
                </c:pt>
                <c:pt idx="23674" formatCode="General">
                  <c:v>15.932700000000001</c:v>
                </c:pt>
                <c:pt idx="23675" formatCode="General">
                  <c:v>15.933400000000001</c:v>
                </c:pt>
                <c:pt idx="23676" formatCode="General">
                  <c:v>15.934100000000001</c:v>
                </c:pt>
                <c:pt idx="23677" formatCode="General">
                  <c:v>15.934699999999999</c:v>
                </c:pt>
                <c:pt idx="23678" formatCode="General">
                  <c:v>15.9354</c:v>
                </c:pt>
                <c:pt idx="23679" formatCode="General">
                  <c:v>15.9361</c:v>
                </c:pt>
                <c:pt idx="23680" formatCode="General">
                  <c:v>15.9368</c:v>
                </c:pt>
                <c:pt idx="23681" formatCode="General">
                  <c:v>15.9374</c:v>
                </c:pt>
                <c:pt idx="23682" formatCode="General">
                  <c:v>15.9381</c:v>
                </c:pt>
                <c:pt idx="23683" formatCode="General">
                  <c:v>15.938800000000001</c:v>
                </c:pt>
                <c:pt idx="23684" formatCode="General">
                  <c:v>15.939500000000001</c:v>
                </c:pt>
                <c:pt idx="23685" formatCode="General">
                  <c:v>15.940099999999999</c:v>
                </c:pt>
                <c:pt idx="23686" formatCode="General">
                  <c:v>15.940799999999999</c:v>
                </c:pt>
                <c:pt idx="23687" formatCode="General">
                  <c:v>15.9415</c:v>
                </c:pt>
                <c:pt idx="23688" formatCode="General">
                  <c:v>15.9421</c:v>
                </c:pt>
                <c:pt idx="23689" formatCode="General">
                  <c:v>15.9428</c:v>
                </c:pt>
                <c:pt idx="23690" formatCode="General">
                  <c:v>15.9435</c:v>
                </c:pt>
                <c:pt idx="23691" formatCode="General">
                  <c:v>15.9442</c:v>
                </c:pt>
                <c:pt idx="23692" formatCode="General">
                  <c:v>15.944800000000001</c:v>
                </c:pt>
                <c:pt idx="23693" formatCode="General">
                  <c:v>15.945499999999999</c:v>
                </c:pt>
                <c:pt idx="23694" formatCode="General">
                  <c:v>15.946199999999999</c:v>
                </c:pt>
                <c:pt idx="23695" formatCode="General">
                  <c:v>15.946899999999999</c:v>
                </c:pt>
                <c:pt idx="23696" formatCode="General">
                  <c:v>15.9475</c:v>
                </c:pt>
                <c:pt idx="23697" formatCode="General">
                  <c:v>15.9482</c:v>
                </c:pt>
                <c:pt idx="23698" formatCode="General">
                  <c:v>15.9489</c:v>
                </c:pt>
                <c:pt idx="23699" formatCode="General">
                  <c:v>15.9495</c:v>
                </c:pt>
                <c:pt idx="23700" formatCode="General">
                  <c:v>15.950200000000001</c:v>
                </c:pt>
                <c:pt idx="23701" formatCode="General">
                  <c:v>15.950900000000001</c:v>
                </c:pt>
                <c:pt idx="23702" formatCode="General">
                  <c:v>15.951599999999999</c:v>
                </c:pt>
                <c:pt idx="23703" formatCode="General">
                  <c:v>15.952199999999999</c:v>
                </c:pt>
                <c:pt idx="23704" formatCode="General">
                  <c:v>15.9529</c:v>
                </c:pt>
                <c:pt idx="23705" formatCode="General">
                  <c:v>15.9536</c:v>
                </c:pt>
                <c:pt idx="23706" formatCode="General">
                  <c:v>15.9543</c:v>
                </c:pt>
                <c:pt idx="23707" formatCode="General">
                  <c:v>15.9549</c:v>
                </c:pt>
                <c:pt idx="23708" formatCode="General">
                  <c:v>15.9556</c:v>
                </c:pt>
                <c:pt idx="23709" formatCode="General">
                  <c:v>15.956300000000001</c:v>
                </c:pt>
                <c:pt idx="23710" formatCode="General">
                  <c:v>15.957000000000001</c:v>
                </c:pt>
                <c:pt idx="23711" formatCode="General">
                  <c:v>15.957599999999999</c:v>
                </c:pt>
                <c:pt idx="23712" formatCode="General">
                  <c:v>15.958299999999999</c:v>
                </c:pt>
                <c:pt idx="23713" formatCode="General">
                  <c:v>15.959</c:v>
                </c:pt>
                <c:pt idx="23714" formatCode="General">
                  <c:v>15.9596</c:v>
                </c:pt>
                <c:pt idx="23715" formatCode="General">
                  <c:v>15.9603</c:v>
                </c:pt>
                <c:pt idx="23716" formatCode="General">
                  <c:v>15.961</c:v>
                </c:pt>
                <c:pt idx="23717" formatCode="General">
                  <c:v>15.9617</c:v>
                </c:pt>
                <c:pt idx="23718" formatCode="General">
                  <c:v>15.962300000000001</c:v>
                </c:pt>
                <c:pt idx="23719" formatCode="General">
                  <c:v>15.962999999999999</c:v>
                </c:pt>
                <c:pt idx="23720" formatCode="General">
                  <c:v>15.963699999999999</c:v>
                </c:pt>
                <c:pt idx="23721" formatCode="General">
                  <c:v>15.964399999999999</c:v>
                </c:pt>
                <c:pt idx="23722" formatCode="General">
                  <c:v>15.965</c:v>
                </c:pt>
                <c:pt idx="23723" formatCode="General">
                  <c:v>15.9657</c:v>
                </c:pt>
                <c:pt idx="23724" formatCode="General">
                  <c:v>15.9664</c:v>
                </c:pt>
                <c:pt idx="23725" formatCode="General">
                  <c:v>15.967000000000001</c:v>
                </c:pt>
                <c:pt idx="23726" formatCode="General">
                  <c:v>15.967700000000001</c:v>
                </c:pt>
                <c:pt idx="23727" formatCode="General">
                  <c:v>15.968400000000001</c:v>
                </c:pt>
                <c:pt idx="23728" formatCode="General">
                  <c:v>15.969099999999999</c:v>
                </c:pt>
                <c:pt idx="23729" formatCode="General">
                  <c:v>15.9697</c:v>
                </c:pt>
                <c:pt idx="23730" formatCode="General">
                  <c:v>15.9704</c:v>
                </c:pt>
                <c:pt idx="23731" formatCode="General">
                  <c:v>15.9711</c:v>
                </c:pt>
                <c:pt idx="23732" formatCode="General">
                  <c:v>15.9718</c:v>
                </c:pt>
                <c:pt idx="23733" formatCode="General">
                  <c:v>15.9724</c:v>
                </c:pt>
                <c:pt idx="23734" formatCode="General">
                  <c:v>15.973100000000001</c:v>
                </c:pt>
                <c:pt idx="23735" formatCode="General">
                  <c:v>15.973800000000001</c:v>
                </c:pt>
                <c:pt idx="23736" formatCode="General">
                  <c:v>15.974500000000001</c:v>
                </c:pt>
                <c:pt idx="23737" formatCode="General">
                  <c:v>15.975099999999999</c:v>
                </c:pt>
                <c:pt idx="23738" formatCode="General">
                  <c:v>15.9758</c:v>
                </c:pt>
                <c:pt idx="23739" formatCode="General">
                  <c:v>15.9765</c:v>
                </c:pt>
                <c:pt idx="23740" formatCode="General">
                  <c:v>15.9771</c:v>
                </c:pt>
                <c:pt idx="23741" formatCode="General">
                  <c:v>15.9778</c:v>
                </c:pt>
                <c:pt idx="23742" formatCode="General">
                  <c:v>15.9785</c:v>
                </c:pt>
                <c:pt idx="23743" formatCode="General">
                  <c:v>15.979200000000001</c:v>
                </c:pt>
                <c:pt idx="23744" formatCode="General">
                  <c:v>15.979799999999999</c:v>
                </c:pt>
                <c:pt idx="23745" formatCode="General">
                  <c:v>15.980499999999999</c:v>
                </c:pt>
                <c:pt idx="23746" formatCode="General">
                  <c:v>15.981199999999999</c:v>
                </c:pt>
                <c:pt idx="23747" formatCode="General">
                  <c:v>15.9819</c:v>
                </c:pt>
                <c:pt idx="23748" formatCode="General">
                  <c:v>15.9825</c:v>
                </c:pt>
                <c:pt idx="23749" formatCode="General">
                  <c:v>15.9832</c:v>
                </c:pt>
                <c:pt idx="23750" formatCode="General">
                  <c:v>15.9839</c:v>
                </c:pt>
                <c:pt idx="23751" formatCode="General">
                  <c:v>15.984500000000001</c:v>
                </c:pt>
                <c:pt idx="23752" formatCode="General">
                  <c:v>15.985200000000001</c:v>
                </c:pt>
                <c:pt idx="23753" formatCode="General">
                  <c:v>15.985900000000001</c:v>
                </c:pt>
                <c:pt idx="23754" formatCode="General">
                  <c:v>15.986599999999999</c:v>
                </c:pt>
                <c:pt idx="23755" formatCode="General">
                  <c:v>15.9872</c:v>
                </c:pt>
                <c:pt idx="23756" formatCode="General">
                  <c:v>15.9879</c:v>
                </c:pt>
                <c:pt idx="23757" formatCode="General">
                  <c:v>15.9886</c:v>
                </c:pt>
                <c:pt idx="23758" formatCode="General">
                  <c:v>15.9893</c:v>
                </c:pt>
                <c:pt idx="23759" formatCode="General">
                  <c:v>15.9899</c:v>
                </c:pt>
                <c:pt idx="23760" formatCode="General">
                  <c:v>15.990600000000001</c:v>
                </c:pt>
                <c:pt idx="23761" formatCode="General">
                  <c:v>15.991300000000001</c:v>
                </c:pt>
                <c:pt idx="23762" formatCode="General">
                  <c:v>15.991899999999999</c:v>
                </c:pt>
                <c:pt idx="23763" formatCode="General">
                  <c:v>15.992599999999999</c:v>
                </c:pt>
                <c:pt idx="23764" formatCode="General">
                  <c:v>15.9933</c:v>
                </c:pt>
                <c:pt idx="23765" formatCode="General">
                  <c:v>15.994</c:v>
                </c:pt>
                <c:pt idx="23766" formatCode="General">
                  <c:v>15.9946</c:v>
                </c:pt>
                <c:pt idx="23767" formatCode="General">
                  <c:v>15.9953</c:v>
                </c:pt>
                <c:pt idx="23768" formatCode="General">
                  <c:v>15.996</c:v>
                </c:pt>
                <c:pt idx="23769" formatCode="General">
                  <c:v>15.996700000000001</c:v>
                </c:pt>
                <c:pt idx="23770" formatCode="General">
                  <c:v>15.997299999999999</c:v>
                </c:pt>
                <c:pt idx="23771" formatCode="General">
                  <c:v>15.997999999999999</c:v>
                </c:pt>
                <c:pt idx="23772" formatCode="General">
                  <c:v>15.998699999999999</c:v>
                </c:pt>
                <c:pt idx="23773" formatCode="General">
                  <c:v>15.9994</c:v>
                </c:pt>
                <c:pt idx="23774" formatCode="General">
                  <c:v>16</c:v>
                </c:pt>
                <c:pt idx="23775" formatCode="General">
                  <c:v>16.000699999999998</c:v>
                </c:pt>
                <c:pt idx="23776" formatCode="General">
                  <c:v>16.0014</c:v>
                </c:pt>
                <c:pt idx="23777" formatCode="General">
                  <c:v>16.001999999999999</c:v>
                </c:pt>
                <c:pt idx="23778" formatCode="General">
                  <c:v>16.002700000000001</c:v>
                </c:pt>
                <c:pt idx="23779" formatCode="General">
                  <c:v>16.003399999999999</c:v>
                </c:pt>
                <c:pt idx="23780" formatCode="General">
                  <c:v>16.004100000000001</c:v>
                </c:pt>
                <c:pt idx="23781" formatCode="General">
                  <c:v>16.0047</c:v>
                </c:pt>
                <c:pt idx="23782" formatCode="General">
                  <c:v>16.005400000000002</c:v>
                </c:pt>
                <c:pt idx="23783" formatCode="General">
                  <c:v>16.0061</c:v>
                </c:pt>
                <c:pt idx="23784" formatCode="General">
                  <c:v>16.006799999999998</c:v>
                </c:pt>
                <c:pt idx="23785" formatCode="General">
                  <c:v>16.007400000000001</c:v>
                </c:pt>
                <c:pt idx="23786" formatCode="General">
                  <c:v>16.008099999999999</c:v>
                </c:pt>
                <c:pt idx="23787" formatCode="General">
                  <c:v>16.008800000000001</c:v>
                </c:pt>
                <c:pt idx="23788" formatCode="General">
                  <c:v>16.009399999999999</c:v>
                </c:pt>
                <c:pt idx="23789" formatCode="General">
                  <c:v>16.010100000000001</c:v>
                </c:pt>
                <c:pt idx="23790" formatCode="General">
                  <c:v>16.0108</c:v>
                </c:pt>
                <c:pt idx="23791" formatCode="General">
                  <c:v>16.011500000000002</c:v>
                </c:pt>
                <c:pt idx="23792" formatCode="General">
                  <c:v>16.0121</c:v>
                </c:pt>
                <c:pt idx="23793" formatCode="General">
                  <c:v>16.012799999999999</c:v>
                </c:pt>
                <c:pt idx="23794" formatCode="General">
                  <c:v>16.013500000000001</c:v>
                </c:pt>
                <c:pt idx="23795" formatCode="General">
                  <c:v>16.014199999999999</c:v>
                </c:pt>
                <c:pt idx="23796" formatCode="General">
                  <c:v>16.014800000000001</c:v>
                </c:pt>
                <c:pt idx="23797" formatCode="General">
                  <c:v>16.015499999999999</c:v>
                </c:pt>
                <c:pt idx="23798" formatCode="General">
                  <c:v>16.016200000000001</c:v>
                </c:pt>
                <c:pt idx="23799" formatCode="General">
                  <c:v>16.0168</c:v>
                </c:pt>
                <c:pt idx="23800" formatCode="General">
                  <c:v>16.017499999999998</c:v>
                </c:pt>
                <c:pt idx="23801" formatCode="General">
                  <c:v>16.0182</c:v>
                </c:pt>
                <c:pt idx="23802" formatCode="General">
                  <c:v>16.018899999999999</c:v>
                </c:pt>
                <c:pt idx="23803" formatCode="General">
                  <c:v>16.019500000000001</c:v>
                </c:pt>
                <c:pt idx="23804" formatCode="General">
                  <c:v>16.020199999999999</c:v>
                </c:pt>
                <c:pt idx="23805" formatCode="General">
                  <c:v>16.020900000000001</c:v>
                </c:pt>
                <c:pt idx="23806" formatCode="General">
                  <c:v>16.021599999999999</c:v>
                </c:pt>
                <c:pt idx="23807" formatCode="General">
                  <c:v>16.022200000000002</c:v>
                </c:pt>
                <c:pt idx="23808" formatCode="General">
                  <c:v>16.0229</c:v>
                </c:pt>
                <c:pt idx="23809" formatCode="General">
                  <c:v>16.023599999999998</c:v>
                </c:pt>
                <c:pt idx="23810" formatCode="General">
                  <c:v>16.0243</c:v>
                </c:pt>
                <c:pt idx="23811" formatCode="General">
                  <c:v>16.024899999999999</c:v>
                </c:pt>
                <c:pt idx="23812" formatCode="General">
                  <c:v>16.025600000000001</c:v>
                </c:pt>
                <c:pt idx="23813" formatCode="General">
                  <c:v>16.026299999999999</c:v>
                </c:pt>
                <c:pt idx="23814" formatCode="General">
                  <c:v>16.026900000000001</c:v>
                </c:pt>
                <c:pt idx="23815" formatCode="General">
                  <c:v>16.0276</c:v>
                </c:pt>
                <c:pt idx="23816" formatCode="General">
                  <c:v>16.028300000000002</c:v>
                </c:pt>
                <c:pt idx="23817" formatCode="General">
                  <c:v>16.029</c:v>
                </c:pt>
                <c:pt idx="23818" formatCode="General">
                  <c:v>16.029599999999999</c:v>
                </c:pt>
                <c:pt idx="23819" formatCode="General">
                  <c:v>16.0303</c:v>
                </c:pt>
                <c:pt idx="23820" formatCode="General">
                  <c:v>16.030999999999999</c:v>
                </c:pt>
                <c:pt idx="23821" formatCode="General">
                  <c:v>16.031700000000001</c:v>
                </c:pt>
                <c:pt idx="23822" formatCode="General">
                  <c:v>16.032299999999999</c:v>
                </c:pt>
                <c:pt idx="23823" formatCode="General">
                  <c:v>16.033000000000001</c:v>
                </c:pt>
                <c:pt idx="23824" formatCode="General">
                  <c:v>16.0337</c:v>
                </c:pt>
                <c:pt idx="23825" formatCode="General">
                  <c:v>16.034300000000002</c:v>
                </c:pt>
                <c:pt idx="23826" formatCode="General">
                  <c:v>16.035</c:v>
                </c:pt>
                <c:pt idx="23827" formatCode="General">
                  <c:v>16.035699999999999</c:v>
                </c:pt>
                <c:pt idx="23828" formatCode="General">
                  <c:v>16.0364</c:v>
                </c:pt>
                <c:pt idx="23829" formatCode="General">
                  <c:v>16.036999999999999</c:v>
                </c:pt>
                <c:pt idx="23830" formatCode="General">
                  <c:v>16.037700000000001</c:v>
                </c:pt>
                <c:pt idx="23831" formatCode="General">
                  <c:v>16.038399999999999</c:v>
                </c:pt>
                <c:pt idx="23832" formatCode="General">
                  <c:v>16.039100000000001</c:v>
                </c:pt>
                <c:pt idx="23833" formatCode="General">
                  <c:v>16.0397</c:v>
                </c:pt>
                <c:pt idx="23834" formatCode="General">
                  <c:v>16.040400000000002</c:v>
                </c:pt>
                <c:pt idx="23835" formatCode="General">
                  <c:v>16.0411</c:v>
                </c:pt>
                <c:pt idx="23836" formatCode="General">
                  <c:v>16.041799999999999</c:v>
                </c:pt>
                <c:pt idx="23837" formatCode="General">
                  <c:v>16.042400000000001</c:v>
                </c:pt>
                <c:pt idx="23838" formatCode="General">
                  <c:v>16.043099999999999</c:v>
                </c:pt>
                <c:pt idx="23839" formatCode="General">
                  <c:v>16.043800000000001</c:v>
                </c:pt>
                <c:pt idx="23840" formatCode="General">
                  <c:v>16.0444</c:v>
                </c:pt>
                <c:pt idx="23841" formatCode="General">
                  <c:v>16.045100000000001</c:v>
                </c:pt>
                <c:pt idx="23842" formatCode="General">
                  <c:v>16.0458</c:v>
                </c:pt>
                <c:pt idx="23843" formatCode="General">
                  <c:v>16.046500000000002</c:v>
                </c:pt>
                <c:pt idx="23844" formatCode="General">
                  <c:v>16.0471</c:v>
                </c:pt>
                <c:pt idx="23845" formatCode="General">
                  <c:v>16.047799999999999</c:v>
                </c:pt>
                <c:pt idx="23846" formatCode="General">
                  <c:v>16.048500000000001</c:v>
                </c:pt>
                <c:pt idx="23847" formatCode="General">
                  <c:v>16.049199999999999</c:v>
                </c:pt>
                <c:pt idx="23848" formatCode="General">
                  <c:v>16.049800000000001</c:v>
                </c:pt>
                <c:pt idx="23849" formatCode="General">
                  <c:v>16.0505</c:v>
                </c:pt>
                <c:pt idx="23850" formatCode="General">
                  <c:v>16.051200000000001</c:v>
                </c:pt>
                <c:pt idx="23851" formatCode="General">
                  <c:v>16.0518</c:v>
                </c:pt>
                <c:pt idx="23852" formatCode="General">
                  <c:v>16.052499999999998</c:v>
                </c:pt>
                <c:pt idx="23853" formatCode="General">
                  <c:v>16.0532</c:v>
                </c:pt>
                <c:pt idx="23854" formatCode="General">
                  <c:v>16.053899999999999</c:v>
                </c:pt>
                <c:pt idx="23855" formatCode="General">
                  <c:v>16.054500000000001</c:v>
                </c:pt>
                <c:pt idx="23856" formatCode="General">
                  <c:v>16.055199999999999</c:v>
                </c:pt>
                <c:pt idx="23857" formatCode="General">
                  <c:v>16.055900000000001</c:v>
                </c:pt>
                <c:pt idx="23858" formatCode="General">
                  <c:v>16.0566</c:v>
                </c:pt>
                <c:pt idx="23859" formatCode="General">
                  <c:v>16.057200000000002</c:v>
                </c:pt>
                <c:pt idx="23860" formatCode="General">
                  <c:v>16.0579</c:v>
                </c:pt>
                <c:pt idx="23861" formatCode="General">
                  <c:v>16.058599999999998</c:v>
                </c:pt>
                <c:pt idx="23862" formatCode="General">
                  <c:v>16.059200000000001</c:v>
                </c:pt>
                <c:pt idx="23863" formatCode="General">
                  <c:v>16.059899999999999</c:v>
                </c:pt>
                <c:pt idx="23864" formatCode="General">
                  <c:v>16.060600000000001</c:v>
                </c:pt>
                <c:pt idx="23865" formatCode="General">
                  <c:v>16.061299999999999</c:v>
                </c:pt>
                <c:pt idx="23866" formatCode="General">
                  <c:v>16.061900000000001</c:v>
                </c:pt>
                <c:pt idx="23867" formatCode="General">
                  <c:v>16.0626</c:v>
                </c:pt>
                <c:pt idx="23868" formatCode="General">
                  <c:v>16.063300000000002</c:v>
                </c:pt>
                <c:pt idx="23869" formatCode="General">
                  <c:v>16.064</c:v>
                </c:pt>
                <c:pt idx="23870" formatCode="General">
                  <c:v>16.064599999999999</c:v>
                </c:pt>
                <c:pt idx="23871" formatCode="General">
                  <c:v>16.065300000000001</c:v>
                </c:pt>
                <c:pt idx="23872" formatCode="General">
                  <c:v>16.065999999999999</c:v>
                </c:pt>
                <c:pt idx="23873" formatCode="General">
                  <c:v>16.066700000000001</c:v>
                </c:pt>
                <c:pt idx="23874" formatCode="General">
                  <c:v>16.067299999999999</c:v>
                </c:pt>
                <c:pt idx="23875" formatCode="General">
                  <c:v>16.068000000000001</c:v>
                </c:pt>
                <c:pt idx="23876" formatCode="General">
                  <c:v>16.0687</c:v>
                </c:pt>
                <c:pt idx="23877" formatCode="General">
                  <c:v>16.069299999999998</c:v>
                </c:pt>
                <c:pt idx="23878" formatCode="General">
                  <c:v>16.07</c:v>
                </c:pt>
                <c:pt idx="23879" formatCode="General">
                  <c:v>16.070699999999999</c:v>
                </c:pt>
                <c:pt idx="23880" formatCode="General">
                  <c:v>16.071400000000001</c:v>
                </c:pt>
                <c:pt idx="23881" formatCode="General">
                  <c:v>16.071999999999999</c:v>
                </c:pt>
                <c:pt idx="23882" formatCode="General">
                  <c:v>16.072700000000001</c:v>
                </c:pt>
                <c:pt idx="23883" formatCode="General">
                  <c:v>16.073399999999999</c:v>
                </c:pt>
                <c:pt idx="23884" formatCode="General">
                  <c:v>16.074100000000001</c:v>
                </c:pt>
                <c:pt idx="23885" formatCode="General">
                  <c:v>16.0747</c:v>
                </c:pt>
                <c:pt idx="23886" formatCode="General">
                  <c:v>16.075399999999998</c:v>
                </c:pt>
                <c:pt idx="23887" formatCode="General">
                  <c:v>16.0761</c:v>
                </c:pt>
                <c:pt idx="23888" formatCode="General">
                  <c:v>16.076699999999999</c:v>
                </c:pt>
                <c:pt idx="23889" formatCode="General">
                  <c:v>16.077400000000001</c:v>
                </c:pt>
                <c:pt idx="23890" formatCode="General">
                  <c:v>16.078099999999999</c:v>
                </c:pt>
                <c:pt idx="23891" formatCode="General">
                  <c:v>16.078800000000001</c:v>
                </c:pt>
                <c:pt idx="23892" formatCode="General">
                  <c:v>16.0794</c:v>
                </c:pt>
                <c:pt idx="23893" formatCode="General">
                  <c:v>16.080100000000002</c:v>
                </c:pt>
                <c:pt idx="23894" formatCode="General">
                  <c:v>16.0808</c:v>
                </c:pt>
                <c:pt idx="23895" formatCode="General">
                  <c:v>16.081499999999998</c:v>
                </c:pt>
                <c:pt idx="23896" formatCode="General">
                  <c:v>16.082100000000001</c:v>
                </c:pt>
                <c:pt idx="23897" formatCode="General">
                  <c:v>16.082799999999999</c:v>
                </c:pt>
                <c:pt idx="23898" formatCode="General">
                  <c:v>16.083500000000001</c:v>
                </c:pt>
                <c:pt idx="23899" formatCode="General">
                  <c:v>16.084099999999999</c:v>
                </c:pt>
                <c:pt idx="23900" formatCode="General">
                  <c:v>16.084800000000001</c:v>
                </c:pt>
                <c:pt idx="23901" formatCode="General">
                  <c:v>16.0855</c:v>
                </c:pt>
                <c:pt idx="23902" formatCode="General">
                  <c:v>16.086200000000002</c:v>
                </c:pt>
                <c:pt idx="23903" formatCode="General">
                  <c:v>16.0868</c:v>
                </c:pt>
                <c:pt idx="23904" formatCode="General">
                  <c:v>16.087499999999999</c:v>
                </c:pt>
                <c:pt idx="23905" formatCode="General">
                  <c:v>16.088200000000001</c:v>
                </c:pt>
                <c:pt idx="23906" formatCode="General">
                  <c:v>16.088899999999999</c:v>
                </c:pt>
                <c:pt idx="23907" formatCode="General">
                  <c:v>16.089500000000001</c:v>
                </c:pt>
                <c:pt idx="23908" formatCode="General">
                  <c:v>16.090199999999999</c:v>
                </c:pt>
                <c:pt idx="23909" formatCode="General">
                  <c:v>16.090900000000001</c:v>
                </c:pt>
                <c:pt idx="23910" formatCode="General">
                  <c:v>16.0916</c:v>
                </c:pt>
                <c:pt idx="23911" formatCode="General">
                  <c:v>16.092199999999998</c:v>
                </c:pt>
                <c:pt idx="23912" formatCode="General">
                  <c:v>16.0929</c:v>
                </c:pt>
                <c:pt idx="23913" formatCode="General">
                  <c:v>16.093599999999999</c:v>
                </c:pt>
                <c:pt idx="23914" formatCode="General">
                  <c:v>16.094200000000001</c:v>
                </c:pt>
                <c:pt idx="23915" formatCode="General">
                  <c:v>16.094899999999999</c:v>
                </c:pt>
                <c:pt idx="23916" formatCode="General">
                  <c:v>16.095600000000001</c:v>
                </c:pt>
                <c:pt idx="23917" formatCode="General">
                  <c:v>16.096299999999999</c:v>
                </c:pt>
                <c:pt idx="23918" formatCode="General">
                  <c:v>16.096900000000002</c:v>
                </c:pt>
                <c:pt idx="23919" formatCode="General">
                  <c:v>16.0976</c:v>
                </c:pt>
                <c:pt idx="23920" formatCode="General">
                  <c:v>16.098299999999998</c:v>
                </c:pt>
                <c:pt idx="23921" formatCode="General">
                  <c:v>16.099</c:v>
                </c:pt>
                <c:pt idx="23922" formatCode="General">
                  <c:v>16.099599999999999</c:v>
                </c:pt>
                <c:pt idx="23923" formatCode="General">
                  <c:v>16.100300000000001</c:v>
                </c:pt>
                <c:pt idx="23924" formatCode="General">
                  <c:v>16.100999999999999</c:v>
                </c:pt>
                <c:pt idx="23925" formatCode="General">
                  <c:v>16.101600000000001</c:v>
                </c:pt>
                <c:pt idx="23926" formatCode="General">
                  <c:v>16.1023</c:v>
                </c:pt>
                <c:pt idx="23927" formatCode="General">
                  <c:v>16.103000000000002</c:v>
                </c:pt>
                <c:pt idx="23928" formatCode="General">
                  <c:v>16.1037</c:v>
                </c:pt>
                <c:pt idx="23929" formatCode="General">
                  <c:v>16.104299999999999</c:v>
                </c:pt>
                <c:pt idx="23930" formatCode="General">
                  <c:v>16.105</c:v>
                </c:pt>
                <c:pt idx="23931" formatCode="General">
                  <c:v>16.105699999999999</c:v>
                </c:pt>
                <c:pt idx="23932" formatCode="General">
                  <c:v>16.106400000000001</c:v>
                </c:pt>
                <c:pt idx="23933" formatCode="General">
                  <c:v>16.106999999999999</c:v>
                </c:pt>
                <c:pt idx="23934" formatCode="General">
                  <c:v>16.107700000000001</c:v>
                </c:pt>
                <c:pt idx="23935" formatCode="General">
                  <c:v>16.1084</c:v>
                </c:pt>
                <c:pt idx="23936" formatCode="General">
                  <c:v>16.109100000000002</c:v>
                </c:pt>
                <c:pt idx="23937" formatCode="General">
                  <c:v>16.1097</c:v>
                </c:pt>
                <c:pt idx="23938" formatCode="General">
                  <c:v>16.110399999999998</c:v>
                </c:pt>
                <c:pt idx="23939" formatCode="General">
                  <c:v>16.1111</c:v>
                </c:pt>
                <c:pt idx="23940" formatCode="General">
                  <c:v>16.111699999999999</c:v>
                </c:pt>
                <c:pt idx="23941" formatCode="General">
                  <c:v>16.112400000000001</c:v>
                </c:pt>
                <c:pt idx="23942" formatCode="General">
                  <c:v>16.113099999999999</c:v>
                </c:pt>
                <c:pt idx="23943" formatCode="General">
                  <c:v>16.113800000000001</c:v>
                </c:pt>
                <c:pt idx="23944" formatCode="General">
                  <c:v>16.1144</c:v>
                </c:pt>
                <c:pt idx="23945" formatCode="General">
                  <c:v>16.115100000000002</c:v>
                </c:pt>
                <c:pt idx="23946" formatCode="General">
                  <c:v>16.1158</c:v>
                </c:pt>
                <c:pt idx="23947" formatCode="General">
                  <c:v>16.116499999999998</c:v>
                </c:pt>
                <c:pt idx="23948" formatCode="General">
                  <c:v>16.117100000000001</c:v>
                </c:pt>
                <c:pt idx="23949" formatCode="General">
                  <c:v>16.117799999999999</c:v>
                </c:pt>
                <c:pt idx="23950" formatCode="General">
                  <c:v>16.118500000000001</c:v>
                </c:pt>
                <c:pt idx="23951" formatCode="General">
                  <c:v>16.1191</c:v>
                </c:pt>
                <c:pt idx="23952" formatCode="General">
                  <c:v>16.119800000000001</c:v>
                </c:pt>
                <c:pt idx="23953" formatCode="General">
                  <c:v>16.1205</c:v>
                </c:pt>
                <c:pt idx="23954" formatCode="General">
                  <c:v>16.121200000000002</c:v>
                </c:pt>
                <c:pt idx="23955" formatCode="General">
                  <c:v>16.1218</c:v>
                </c:pt>
                <c:pt idx="23956" formatCode="General">
                  <c:v>16.122499999999999</c:v>
                </c:pt>
                <c:pt idx="23957" formatCode="General">
                  <c:v>16.123200000000001</c:v>
                </c:pt>
                <c:pt idx="23958" formatCode="General">
                  <c:v>16.123899999999999</c:v>
                </c:pt>
                <c:pt idx="23959" formatCode="General">
                  <c:v>16.124500000000001</c:v>
                </c:pt>
                <c:pt idx="23960" formatCode="General">
                  <c:v>16.1252</c:v>
                </c:pt>
                <c:pt idx="23961" formatCode="General">
                  <c:v>16.125900000000001</c:v>
                </c:pt>
                <c:pt idx="23962" formatCode="General">
                  <c:v>16.1265</c:v>
                </c:pt>
                <c:pt idx="23963" formatCode="General">
                  <c:v>16.127199999999998</c:v>
                </c:pt>
                <c:pt idx="23964" formatCode="General">
                  <c:v>16.1279</c:v>
                </c:pt>
                <c:pt idx="23965" formatCode="General">
                  <c:v>16.128599999999999</c:v>
                </c:pt>
                <c:pt idx="23966" formatCode="General">
                  <c:v>16.129200000000001</c:v>
                </c:pt>
                <c:pt idx="23967" formatCode="General">
                  <c:v>16.129899999999999</c:v>
                </c:pt>
                <c:pt idx="23968" formatCode="General">
                  <c:v>16.130600000000001</c:v>
                </c:pt>
                <c:pt idx="23969" formatCode="General">
                  <c:v>16.1313</c:v>
                </c:pt>
                <c:pt idx="23970" formatCode="General">
                  <c:v>16.131900000000002</c:v>
                </c:pt>
                <c:pt idx="23971" formatCode="General">
                  <c:v>16.1326</c:v>
                </c:pt>
                <c:pt idx="23972" formatCode="General">
                  <c:v>16.133299999999998</c:v>
                </c:pt>
                <c:pt idx="23973" formatCode="General">
                  <c:v>16.134</c:v>
                </c:pt>
                <c:pt idx="23974" formatCode="General">
                  <c:v>16.134599999999999</c:v>
                </c:pt>
                <c:pt idx="23975" formatCode="General">
                  <c:v>16.135300000000001</c:v>
                </c:pt>
                <c:pt idx="23976" formatCode="General">
                  <c:v>16.135999999999999</c:v>
                </c:pt>
                <c:pt idx="23977" formatCode="General">
                  <c:v>16.136600000000001</c:v>
                </c:pt>
                <c:pt idx="23978" formatCode="General">
                  <c:v>16.1373</c:v>
                </c:pt>
                <c:pt idx="23979" formatCode="General">
                  <c:v>16.138000000000002</c:v>
                </c:pt>
                <c:pt idx="23980" formatCode="General">
                  <c:v>16.1387</c:v>
                </c:pt>
                <c:pt idx="23981" formatCode="General">
                  <c:v>16.139299999999999</c:v>
                </c:pt>
                <c:pt idx="23982" formatCode="General">
                  <c:v>16.14</c:v>
                </c:pt>
                <c:pt idx="23983" formatCode="General">
                  <c:v>16.140699999999999</c:v>
                </c:pt>
                <c:pt idx="23984" formatCode="General">
                  <c:v>16.141400000000001</c:v>
                </c:pt>
                <c:pt idx="23985" formatCode="General">
                  <c:v>16.141999999999999</c:v>
                </c:pt>
                <c:pt idx="23986" formatCode="General">
                  <c:v>16.142700000000001</c:v>
                </c:pt>
                <c:pt idx="23987" formatCode="General">
                  <c:v>16.1434</c:v>
                </c:pt>
                <c:pt idx="23988" formatCode="General">
                  <c:v>16.143999999999998</c:v>
                </c:pt>
                <c:pt idx="23989" formatCode="General">
                  <c:v>16.1447</c:v>
                </c:pt>
                <c:pt idx="23990" formatCode="General">
                  <c:v>16.145399999999999</c:v>
                </c:pt>
                <c:pt idx="23991" formatCode="General">
                  <c:v>16.146100000000001</c:v>
                </c:pt>
                <c:pt idx="23992" formatCode="General">
                  <c:v>16.146699999999999</c:v>
                </c:pt>
                <c:pt idx="23993" formatCode="General">
                  <c:v>16.147400000000001</c:v>
                </c:pt>
                <c:pt idx="23994" formatCode="General">
                  <c:v>16.148099999999999</c:v>
                </c:pt>
                <c:pt idx="23995" formatCode="General">
                  <c:v>16.148800000000001</c:v>
                </c:pt>
                <c:pt idx="23996" formatCode="General">
                  <c:v>16.1494</c:v>
                </c:pt>
                <c:pt idx="23997" formatCode="General">
                  <c:v>16.150099999999998</c:v>
                </c:pt>
                <c:pt idx="23998" formatCode="General">
                  <c:v>16.1508</c:v>
                </c:pt>
                <c:pt idx="23999" formatCode="General">
                  <c:v>16.151499999999999</c:v>
                </c:pt>
                <c:pt idx="24000" formatCode="General">
                  <c:v>16.152100000000001</c:v>
                </c:pt>
                <c:pt idx="24001" formatCode="General">
                  <c:v>16.152799999999999</c:v>
                </c:pt>
                <c:pt idx="24002" formatCode="General">
                  <c:v>16.153500000000001</c:v>
                </c:pt>
                <c:pt idx="24003" formatCode="General">
                  <c:v>16.1541</c:v>
                </c:pt>
                <c:pt idx="24004" formatCode="General">
                  <c:v>16.154800000000002</c:v>
                </c:pt>
                <c:pt idx="24005" formatCode="General">
                  <c:v>16.1555</c:v>
                </c:pt>
                <c:pt idx="24006" formatCode="General">
                  <c:v>16.156199999999998</c:v>
                </c:pt>
                <c:pt idx="24007" formatCode="General">
                  <c:v>16.1568</c:v>
                </c:pt>
                <c:pt idx="24008" formatCode="General">
                  <c:v>16.157499999999999</c:v>
                </c:pt>
                <c:pt idx="24009" formatCode="General">
                  <c:v>16.158200000000001</c:v>
                </c:pt>
                <c:pt idx="24010" formatCode="General">
                  <c:v>16.158899999999999</c:v>
                </c:pt>
                <c:pt idx="24011" formatCode="General">
                  <c:v>16.159500000000001</c:v>
                </c:pt>
                <c:pt idx="24012" formatCode="General">
                  <c:v>16.1602</c:v>
                </c:pt>
                <c:pt idx="24013" formatCode="General">
                  <c:v>16.160900000000002</c:v>
                </c:pt>
                <c:pt idx="24014" formatCode="General">
                  <c:v>16.1615</c:v>
                </c:pt>
                <c:pt idx="24015" formatCode="General">
                  <c:v>16.162199999999999</c:v>
                </c:pt>
                <c:pt idx="24016" formatCode="General">
                  <c:v>16.1629</c:v>
                </c:pt>
                <c:pt idx="24017" formatCode="General">
                  <c:v>16.163599999999999</c:v>
                </c:pt>
                <c:pt idx="24018" formatCode="General">
                  <c:v>16.164200000000001</c:v>
                </c:pt>
                <c:pt idx="24019" formatCode="General">
                  <c:v>16.164899999999999</c:v>
                </c:pt>
                <c:pt idx="24020" formatCode="General">
                  <c:v>16.165600000000001</c:v>
                </c:pt>
                <c:pt idx="24021" formatCode="General">
                  <c:v>16.1663</c:v>
                </c:pt>
                <c:pt idx="24022" formatCode="General">
                  <c:v>16.166899999999998</c:v>
                </c:pt>
                <c:pt idx="24023" formatCode="General">
                  <c:v>16.1676</c:v>
                </c:pt>
                <c:pt idx="24024" formatCode="General">
                  <c:v>16.168299999999999</c:v>
                </c:pt>
                <c:pt idx="24025" formatCode="General">
                  <c:v>16.168900000000001</c:v>
                </c:pt>
                <c:pt idx="24026" formatCode="General">
                  <c:v>16.169599999999999</c:v>
                </c:pt>
                <c:pt idx="24027" formatCode="General">
                  <c:v>16.170300000000001</c:v>
                </c:pt>
                <c:pt idx="24028" formatCode="General">
                  <c:v>16.170999999999999</c:v>
                </c:pt>
                <c:pt idx="24029" formatCode="General">
                  <c:v>16.171600000000002</c:v>
                </c:pt>
                <c:pt idx="24030" formatCode="General">
                  <c:v>16.1723</c:v>
                </c:pt>
                <c:pt idx="24031" formatCode="General">
                  <c:v>16.172999999999998</c:v>
                </c:pt>
                <c:pt idx="24032" formatCode="General">
                  <c:v>16.1737</c:v>
                </c:pt>
                <c:pt idx="24033" formatCode="General">
                  <c:v>16.174299999999999</c:v>
                </c:pt>
                <c:pt idx="24034" formatCode="General">
                  <c:v>16.175000000000001</c:v>
                </c:pt>
                <c:pt idx="24035" formatCode="General">
                  <c:v>16.175699999999999</c:v>
                </c:pt>
                <c:pt idx="24036" formatCode="General">
                  <c:v>16.176400000000001</c:v>
                </c:pt>
                <c:pt idx="24037" formatCode="General">
                  <c:v>16.177</c:v>
                </c:pt>
                <c:pt idx="24038" formatCode="General">
                  <c:v>16.177700000000002</c:v>
                </c:pt>
                <c:pt idx="24039" formatCode="General">
                  <c:v>16.1784</c:v>
                </c:pt>
                <c:pt idx="24040" formatCode="General">
                  <c:v>16.178999999999998</c:v>
                </c:pt>
                <c:pt idx="24041" formatCode="General">
                  <c:v>16.1797</c:v>
                </c:pt>
                <c:pt idx="24042" formatCode="General">
                  <c:v>16.180399999999999</c:v>
                </c:pt>
                <c:pt idx="24043" formatCode="General">
                  <c:v>16.181100000000001</c:v>
                </c:pt>
                <c:pt idx="24044" formatCode="General">
                  <c:v>16.181699999999999</c:v>
                </c:pt>
                <c:pt idx="24045" formatCode="General">
                  <c:v>16.182400000000001</c:v>
                </c:pt>
                <c:pt idx="24046" formatCode="General">
                  <c:v>16.1831</c:v>
                </c:pt>
                <c:pt idx="24047" formatCode="General">
                  <c:v>16.183800000000002</c:v>
                </c:pt>
                <c:pt idx="24048" formatCode="General">
                  <c:v>16.1844</c:v>
                </c:pt>
                <c:pt idx="24049" formatCode="General">
                  <c:v>16.185099999999998</c:v>
                </c:pt>
                <c:pt idx="24050" formatCode="General">
                  <c:v>16.1858</c:v>
                </c:pt>
                <c:pt idx="24051" formatCode="General">
                  <c:v>16.186399999999999</c:v>
                </c:pt>
                <c:pt idx="24052" formatCode="General">
                  <c:v>16.187100000000001</c:v>
                </c:pt>
                <c:pt idx="24053" formatCode="General">
                  <c:v>16.187799999999999</c:v>
                </c:pt>
                <c:pt idx="24054" formatCode="General">
                  <c:v>16.188500000000001</c:v>
                </c:pt>
                <c:pt idx="24055" formatCode="General">
                  <c:v>16.1891</c:v>
                </c:pt>
                <c:pt idx="24056" formatCode="General">
                  <c:v>16.189800000000002</c:v>
                </c:pt>
                <c:pt idx="24057" formatCode="General">
                  <c:v>16.1905</c:v>
                </c:pt>
                <c:pt idx="24058" formatCode="General">
                  <c:v>16.191199999999998</c:v>
                </c:pt>
                <c:pt idx="24059" formatCode="General">
                  <c:v>16.191800000000001</c:v>
                </c:pt>
                <c:pt idx="24060" formatCode="General">
                  <c:v>16.192499999999999</c:v>
                </c:pt>
                <c:pt idx="24061" formatCode="General">
                  <c:v>16.193200000000001</c:v>
                </c:pt>
                <c:pt idx="24062" formatCode="General">
                  <c:v>16.1938</c:v>
                </c:pt>
                <c:pt idx="24063" formatCode="General">
                  <c:v>16.194500000000001</c:v>
                </c:pt>
                <c:pt idx="24064" formatCode="General">
                  <c:v>16.1952</c:v>
                </c:pt>
                <c:pt idx="24065" formatCode="General">
                  <c:v>16.195900000000002</c:v>
                </c:pt>
                <c:pt idx="24066" formatCode="General">
                  <c:v>16.1965</c:v>
                </c:pt>
                <c:pt idx="24067" formatCode="General">
                  <c:v>16.197199999999999</c:v>
                </c:pt>
                <c:pt idx="24068" formatCode="General">
                  <c:v>16.197900000000001</c:v>
                </c:pt>
                <c:pt idx="24069" formatCode="General">
                  <c:v>16.198599999999999</c:v>
                </c:pt>
                <c:pt idx="24070" formatCode="General">
                  <c:v>16.199200000000001</c:v>
                </c:pt>
                <c:pt idx="24071" formatCode="General">
                  <c:v>16.1999</c:v>
                </c:pt>
                <c:pt idx="24072" formatCode="General">
                  <c:v>16.200600000000001</c:v>
                </c:pt>
                <c:pt idx="24073" formatCode="General">
                  <c:v>16.2013</c:v>
                </c:pt>
                <c:pt idx="24074" formatCode="General">
                  <c:v>16.201899999999998</c:v>
                </c:pt>
                <c:pt idx="24075" formatCode="General">
                  <c:v>16.2026</c:v>
                </c:pt>
                <c:pt idx="24076" formatCode="General">
                  <c:v>16.203299999999999</c:v>
                </c:pt>
                <c:pt idx="24077" formatCode="General">
                  <c:v>16.203900000000001</c:v>
                </c:pt>
                <c:pt idx="24078" formatCode="General">
                  <c:v>16.204599999999999</c:v>
                </c:pt>
                <c:pt idx="24079" formatCode="General">
                  <c:v>16.205300000000001</c:v>
                </c:pt>
                <c:pt idx="24080" formatCode="General">
                  <c:v>16.206</c:v>
                </c:pt>
                <c:pt idx="24081" formatCode="General">
                  <c:v>16.206600000000002</c:v>
                </c:pt>
                <c:pt idx="24082" formatCode="General">
                  <c:v>16.2073</c:v>
                </c:pt>
                <c:pt idx="24083" formatCode="General">
                  <c:v>16.207999999999998</c:v>
                </c:pt>
                <c:pt idx="24084" formatCode="General">
                  <c:v>16.2087</c:v>
                </c:pt>
                <c:pt idx="24085" formatCode="General">
                  <c:v>16.209299999999999</c:v>
                </c:pt>
                <c:pt idx="24086" formatCode="General">
                  <c:v>16.21</c:v>
                </c:pt>
                <c:pt idx="24087" formatCode="General">
                  <c:v>16.210699999999999</c:v>
                </c:pt>
                <c:pt idx="24088" formatCode="General">
                  <c:v>16.211300000000001</c:v>
                </c:pt>
                <c:pt idx="24089" formatCode="General">
                  <c:v>16.212</c:v>
                </c:pt>
                <c:pt idx="24090" formatCode="General">
                  <c:v>16.212700000000002</c:v>
                </c:pt>
                <c:pt idx="24091" formatCode="General">
                  <c:v>16.2134</c:v>
                </c:pt>
                <c:pt idx="24092" formatCode="General">
                  <c:v>16.213999999999999</c:v>
                </c:pt>
                <c:pt idx="24093" formatCode="General">
                  <c:v>16.214700000000001</c:v>
                </c:pt>
                <c:pt idx="24094" formatCode="General">
                  <c:v>16.215399999999999</c:v>
                </c:pt>
                <c:pt idx="24095" formatCode="General">
                  <c:v>16.216100000000001</c:v>
                </c:pt>
                <c:pt idx="24096" formatCode="General">
                  <c:v>16.216699999999999</c:v>
                </c:pt>
                <c:pt idx="24097" formatCode="General">
                  <c:v>16.217400000000001</c:v>
                </c:pt>
                <c:pt idx="24098" formatCode="General">
                  <c:v>16.2181</c:v>
                </c:pt>
                <c:pt idx="24099" formatCode="General">
                  <c:v>16.218800000000002</c:v>
                </c:pt>
                <c:pt idx="24100" formatCode="General">
                  <c:v>16.2194</c:v>
                </c:pt>
                <c:pt idx="24101" formatCode="General">
                  <c:v>16.220099999999999</c:v>
                </c:pt>
                <c:pt idx="24102" formatCode="General">
                  <c:v>16.220800000000001</c:v>
                </c:pt>
                <c:pt idx="24103" formatCode="General">
                  <c:v>16.221399999999999</c:v>
                </c:pt>
                <c:pt idx="24104" formatCode="General">
                  <c:v>16.222100000000001</c:v>
                </c:pt>
                <c:pt idx="24105" formatCode="General">
                  <c:v>16.222799999999999</c:v>
                </c:pt>
                <c:pt idx="24106" formatCode="General">
                  <c:v>16.223500000000001</c:v>
                </c:pt>
                <c:pt idx="24107" formatCode="General">
                  <c:v>16.2241</c:v>
                </c:pt>
                <c:pt idx="24108" formatCode="General">
                  <c:v>16.224799999999998</c:v>
                </c:pt>
                <c:pt idx="24109" formatCode="General">
                  <c:v>16.2255</c:v>
                </c:pt>
                <c:pt idx="24110" formatCode="General">
                  <c:v>16.226199999999999</c:v>
                </c:pt>
                <c:pt idx="24111" formatCode="General">
                  <c:v>16.226800000000001</c:v>
                </c:pt>
                <c:pt idx="24112" formatCode="General">
                  <c:v>16.227499999999999</c:v>
                </c:pt>
                <c:pt idx="24113" formatCode="General">
                  <c:v>16.228200000000001</c:v>
                </c:pt>
                <c:pt idx="24114" formatCode="General">
                  <c:v>16.2288</c:v>
                </c:pt>
                <c:pt idx="24115" formatCode="General">
                  <c:v>16.229500000000002</c:v>
                </c:pt>
                <c:pt idx="24116" formatCode="General">
                  <c:v>16.2302</c:v>
                </c:pt>
                <c:pt idx="24117" formatCode="General">
                  <c:v>16.230899999999998</c:v>
                </c:pt>
                <c:pt idx="24118" formatCode="General">
                  <c:v>16.2315</c:v>
                </c:pt>
                <c:pt idx="24119" formatCode="General">
                  <c:v>16.232199999999999</c:v>
                </c:pt>
                <c:pt idx="24120" formatCode="General">
                  <c:v>16.232900000000001</c:v>
                </c:pt>
                <c:pt idx="24121" formatCode="General">
                  <c:v>16.233599999999999</c:v>
                </c:pt>
                <c:pt idx="24122" formatCode="General">
                  <c:v>16.234200000000001</c:v>
                </c:pt>
                <c:pt idx="24123" formatCode="General">
                  <c:v>16.2349</c:v>
                </c:pt>
                <c:pt idx="24124" formatCode="General">
                  <c:v>16.235600000000002</c:v>
                </c:pt>
                <c:pt idx="24125" formatCode="General">
                  <c:v>16.2362</c:v>
                </c:pt>
                <c:pt idx="24126" formatCode="General">
                  <c:v>16.236899999999999</c:v>
                </c:pt>
                <c:pt idx="24127" formatCode="General">
                  <c:v>16.2376</c:v>
                </c:pt>
                <c:pt idx="24128" formatCode="General">
                  <c:v>16.238299999999999</c:v>
                </c:pt>
                <c:pt idx="24129" formatCode="General">
                  <c:v>16.238900000000001</c:v>
                </c:pt>
                <c:pt idx="24130" formatCode="General">
                  <c:v>16.239599999999999</c:v>
                </c:pt>
                <c:pt idx="24131" formatCode="General">
                  <c:v>16.240300000000001</c:v>
                </c:pt>
                <c:pt idx="24132" formatCode="General">
                  <c:v>16.241</c:v>
                </c:pt>
                <c:pt idx="24133" formatCode="General">
                  <c:v>16.241599999999998</c:v>
                </c:pt>
                <c:pt idx="24134" formatCode="General">
                  <c:v>16.2423</c:v>
                </c:pt>
                <c:pt idx="24135" formatCode="General">
                  <c:v>16.242999999999999</c:v>
                </c:pt>
                <c:pt idx="24136" formatCode="General">
                  <c:v>16.2437</c:v>
                </c:pt>
                <c:pt idx="24137" formatCode="General">
                  <c:v>16.244299999999999</c:v>
                </c:pt>
                <c:pt idx="24138" formatCode="General">
                  <c:v>16.245000000000001</c:v>
                </c:pt>
                <c:pt idx="24139" formatCode="General">
                  <c:v>16.245699999999999</c:v>
                </c:pt>
                <c:pt idx="24140" formatCode="General">
                  <c:v>16.246300000000002</c:v>
                </c:pt>
                <c:pt idx="24141" formatCode="General">
                  <c:v>16.247</c:v>
                </c:pt>
                <c:pt idx="24142" formatCode="General">
                  <c:v>16.247699999999998</c:v>
                </c:pt>
                <c:pt idx="24143" formatCode="General">
                  <c:v>16.2484</c:v>
                </c:pt>
                <c:pt idx="24144" formatCode="General">
                  <c:v>16.248999999999999</c:v>
                </c:pt>
                <c:pt idx="24145" formatCode="General">
                  <c:v>16.249700000000001</c:v>
                </c:pt>
                <c:pt idx="24146" formatCode="General">
                  <c:v>16.250399999999999</c:v>
                </c:pt>
                <c:pt idx="24147" formatCode="General">
                  <c:v>16.251100000000001</c:v>
                </c:pt>
                <c:pt idx="24148" formatCode="General">
                  <c:v>16.2517</c:v>
                </c:pt>
                <c:pt idx="24149" formatCode="General">
                  <c:v>16.252400000000002</c:v>
                </c:pt>
                <c:pt idx="24150" formatCode="General">
                  <c:v>16.2531</c:v>
                </c:pt>
                <c:pt idx="24151" formatCode="General">
                  <c:v>16.253699999999998</c:v>
                </c:pt>
                <c:pt idx="24152" formatCode="General">
                  <c:v>16.2544</c:v>
                </c:pt>
                <c:pt idx="24153" formatCode="General">
                  <c:v>16.255099999999999</c:v>
                </c:pt>
                <c:pt idx="24154" formatCode="General">
                  <c:v>16.255800000000001</c:v>
                </c:pt>
                <c:pt idx="24155" formatCode="General">
                  <c:v>16.256399999999999</c:v>
                </c:pt>
                <c:pt idx="24156" formatCode="General">
                  <c:v>16.257100000000001</c:v>
                </c:pt>
                <c:pt idx="24157" formatCode="General">
                  <c:v>16.2578</c:v>
                </c:pt>
                <c:pt idx="24158" formatCode="General">
                  <c:v>16.258500000000002</c:v>
                </c:pt>
                <c:pt idx="24159" formatCode="General">
                  <c:v>16.2591</c:v>
                </c:pt>
                <c:pt idx="24160" formatCode="General">
                  <c:v>16.259799999999998</c:v>
                </c:pt>
                <c:pt idx="24161" formatCode="General">
                  <c:v>16.2605</c:v>
                </c:pt>
                <c:pt idx="24162" formatCode="General">
                  <c:v>16.261199999999999</c:v>
                </c:pt>
                <c:pt idx="24163" formatCode="General">
                  <c:v>16.261800000000001</c:v>
                </c:pt>
                <c:pt idx="24164" formatCode="General">
                  <c:v>16.262499999999999</c:v>
                </c:pt>
                <c:pt idx="24165" formatCode="General">
                  <c:v>16.263200000000001</c:v>
                </c:pt>
                <c:pt idx="24166" formatCode="General">
                  <c:v>16.2638</c:v>
                </c:pt>
                <c:pt idx="24167" formatCode="General">
                  <c:v>16.264500000000002</c:v>
                </c:pt>
                <c:pt idx="24168" formatCode="General">
                  <c:v>16.2652</c:v>
                </c:pt>
                <c:pt idx="24169" formatCode="General">
                  <c:v>16.265899999999998</c:v>
                </c:pt>
                <c:pt idx="24170" formatCode="General">
                  <c:v>16.266500000000001</c:v>
                </c:pt>
                <c:pt idx="24171" formatCode="General">
                  <c:v>16.267199999999999</c:v>
                </c:pt>
                <c:pt idx="24172" formatCode="General">
                  <c:v>16.267900000000001</c:v>
                </c:pt>
                <c:pt idx="24173" formatCode="General">
                  <c:v>16.268599999999999</c:v>
                </c:pt>
                <c:pt idx="24174" formatCode="General">
                  <c:v>16.269200000000001</c:v>
                </c:pt>
                <c:pt idx="24175" formatCode="General">
                  <c:v>16.2699</c:v>
                </c:pt>
                <c:pt idx="24176" formatCode="General">
                  <c:v>16.270600000000002</c:v>
                </c:pt>
                <c:pt idx="24177" formatCode="General">
                  <c:v>16.2712</c:v>
                </c:pt>
                <c:pt idx="24178" formatCode="General">
                  <c:v>16.271899999999999</c:v>
                </c:pt>
                <c:pt idx="24179" formatCode="General">
                  <c:v>16.272600000000001</c:v>
                </c:pt>
                <c:pt idx="24180" formatCode="General">
                  <c:v>16.273299999999999</c:v>
                </c:pt>
                <c:pt idx="24181" formatCode="General">
                  <c:v>16.273900000000001</c:v>
                </c:pt>
                <c:pt idx="24182" formatCode="General">
                  <c:v>16.2746</c:v>
                </c:pt>
                <c:pt idx="24183" formatCode="General">
                  <c:v>16.275300000000001</c:v>
                </c:pt>
                <c:pt idx="24184" formatCode="General">
                  <c:v>16.276</c:v>
                </c:pt>
                <c:pt idx="24185" formatCode="General">
                  <c:v>16.276599999999998</c:v>
                </c:pt>
                <c:pt idx="24186" formatCode="General">
                  <c:v>16.2773</c:v>
                </c:pt>
                <c:pt idx="24187" formatCode="General">
                  <c:v>16.277999999999999</c:v>
                </c:pt>
                <c:pt idx="24188" formatCode="General">
                  <c:v>16.278600000000001</c:v>
                </c:pt>
                <c:pt idx="24189" formatCode="General">
                  <c:v>16.279299999999999</c:v>
                </c:pt>
                <c:pt idx="24190" formatCode="General">
                  <c:v>16.28</c:v>
                </c:pt>
                <c:pt idx="24191" formatCode="General">
                  <c:v>16.2807</c:v>
                </c:pt>
                <c:pt idx="24192" formatCode="General">
                  <c:v>16.281300000000002</c:v>
                </c:pt>
                <c:pt idx="24193" formatCode="General">
                  <c:v>16.282</c:v>
                </c:pt>
                <c:pt idx="24194" formatCode="General">
                  <c:v>16.282699999999998</c:v>
                </c:pt>
                <c:pt idx="24195" formatCode="General">
                  <c:v>16.2834</c:v>
                </c:pt>
                <c:pt idx="24196" formatCode="General">
                  <c:v>16.283999999999999</c:v>
                </c:pt>
                <c:pt idx="24197" formatCode="General">
                  <c:v>16.284700000000001</c:v>
                </c:pt>
                <c:pt idx="24198" formatCode="General">
                  <c:v>16.285399999999999</c:v>
                </c:pt>
                <c:pt idx="24199" formatCode="General">
                  <c:v>16.286100000000001</c:v>
                </c:pt>
                <c:pt idx="24200" formatCode="General">
                  <c:v>16.2867</c:v>
                </c:pt>
                <c:pt idx="24201" formatCode="General">
                  <c:v>16.287400000000002</c:v>
                </c:pt>
                <c:pt idx="24202" formatCode="General">
                  <c:v>16.2881</c:v>
                </c:pt>
                <c:pt idx="24203" formatCode="General">
                  <c:v>16.288699999999999</c:v>
                </c:pt>
                <c:pt idx="24204" formatCode="General">
                  <c:v>16.289400000000001</c:v>
                </c:pt>
                <c:pt idx="24205" formatCode="General">
                  <c:v>16.290099999999999</c:v>
                </c:pt>
                <c:pt idx="24206" formatCode="General">
                  <c:v>16.290800000000001</c:v>
                </c:pt>
                <c:pt idx="24207" formatCode="General">
                  <c:v>16.291399999999999</c:v>
                </c:pt>
                <c:pt idx="24208" formatCode="General">
                  <c:v>16.292100000000001</c:v>
                </c:pt>
                <c:pt idx="24209" formatCode="General">
                  <c:v>16.2928</c:v>
                </c:pt>
                <c:pt idx="24210" formatCode="General">
                  <c:v>16.293500000000002</c:v>
                </c:pt>
                <c:pt idx="24211" formatCode="General">
                  <c:v>16.2941</c:v>
                </c:pt>
                <c:pt idx="24212" formatCode="General">
                  <c:v>16.294799999999999</c:v>
                </c:pt>
                <c:pt idx="24213" formatCode="General">
                  <c:v>16.295500000000001</c:v>
                </c:pt>
                <c:pt idx="24214" formatCode="General">
                  <c:v>16.296099999999999</c:v>
                </c:pt>
                <c:pt idx="24215" formatCode="General">
                  <c:v>16.296800000000001</c:v>
                </c:pt>
                <c:pt idx="24216" formatCode="General">
                  <c:v>16.297499999999999</c:v>
                </c:pt>
                <c:pt idx="24217" formatCode="General">
                  <c:v>16.298200000000001</c:v>
                </c:pt>
                <c:pt idx="24218" formatCode="General">
                  <c:v>16.2988</c:v>
                </c:pt>
                <c:pt idx="24219" formatCode="General">
                  <c:v>16.299499999999998</c:v>
                </c:pt>
                <c:pt idx="24220" formatCode="General">
                  <c:v>16.3002</c:v>
                </c:pt>
                <c:pt idx="24221" formatCode="General">
                  <c:v>16.300899999999999</c:v>
                </c:pt>
                <c:pt idx="24222" formatCode="General">
                  <c:v>16.301500000000001</c:v>
                </c:pt>
                <c:pt idx="24223" formatCode="General">
                  <c:v>16.302199999999999</c:v>
                </c:pt>
                <c:pt idx="24224" formatCode="General">
                  <c:v>16.302900000000001</c:v>
                </c:pt>
                <c:pt idx="24225" formatCode="General">
                  <c:v>16.3035</c:v>
                </c:pt>
                <c:pt idx="24226" formatCode="General">
                  <c:v>16.304200000000002</c:v>
                </c:pt>
                <c:pt idx="24227" formatCode="General">
                  <c:v>16.3049</c:v>
                </c:pt>
                <c:pt idx="24228" formatCode="General">
                  <c:v>16.305599999999998</c:v>
                </c:pt>
                <c:pt idx="24229" formatCode="General">
                  <c:v>16.3062</c:v>
                </c:pt>
                <c:pt idx="24230" formatCode="General">
                  <c:v>16.306899999999999</c:v>
                </c:pt>
                <c:pt idx="24231" formatCode="General">
                  <c:v>16.307600000000001</c:v>
                </c:pt>
                <c:pt idx="24232" formatCode="General">
                  <c:v>16.308299999999999</c:v>
                </c:pt>
                <c:pt idx="24233" formatCode="General">
                  <c:v>16.308900000000001</c:v>
                </c:pt>
                <c:pt idx="24234" formatCode="General">
                  <c:v>16.3096</c:v>
                </c:pt>
                <c:pt idx="24235" formatCode="General">
                  <c:v>16.310300000000002</c:v>
                </c:pt>
                <c:pt idx="24236" formatCode="General">
                  <c:v>16.311</c:v>
                </c:pt>
                <c:pt idx="24237" formatCode="General">
                  <c:v>16.311599999999999</c:v>
                </c:pt>
                <c:pt idx="24238" formatCode="General">
                  <c:v>16.3123</c:v>
                </c:pt>
                <c:pt idx="24239" formatCode="General">
                  <c:v>16.312999999999999</c:v>
                </c:pt>
                <c:pt idx="24240" formatCode="General">
                  <c:v>16.313600000000001</c:v>
                </c:pt>
                <c:pt idx="24241" formatCode="General">
                  <c:v>16.314299999999999</c:v>
                </c:pt>
                <c:pt idx="24242" formatCode="General">
                  <c:v>16.315000000000001</c:v>
                </c:pt>
                <c:pt idx="24243" formatCode="General">
                  <c:v>16.3157</c:v>
                </c:pt>
                <c:pt idx="24244" formatCode="General">
                  <c:v>16.316299999999998</c:v>
                </c:pt>
                <c:pt idx="24245" formatCode="General">
                  <c:v>16.317</c:v>
                </c:pt>
                <c:pt idx="24246" formatCode="General">
                  <c:v>16.317699999999999</c:v>
                </c:pt>
                <c:pt idx="24247" formatCode="General">
                  <c:v>16.3184</c:v>
                </c:pt>
                <c:pt idx="24248" formatCode="General">
                  <c:v>16.318999999999999</c:v>
                </c:pt>
                <c:pt idx="24249" formatCode="General">
                  <c:v>16.319700000000001</c:v>
                </c:pt>
                <c:pt idx="24250" formatCode="General">
                  <c:v>16.320399999999999</c:v>
                </c:pt>
                <c:pt idx="24251" formatCode="General">
                  <c:v>16.321000000000002</c:v>
                </c:pt>
                <c:pt idx="24252" formatCode="General">
                  <c:v>16.3217</c:v>
                </c:pt>
                <c:pt idx="24253" formatCode="General">
                  <c:v>16.322399999999998</c:v>
                </c:pt>
                <c:pt idx="24254" formatCode="General">
                  <c:v>16.3231</c:v>
                </c:pt>
                <c:pt idx="24255" formatCode="General">
                  <c:v>16.323699999999999</c:v>
                </c:pt>
                <c:pt idx="24256" formatCode="General">
                  <c:v>16.324400000000001</c:v>
                </c:pt>
                <c:pt idx="24257" formatCode="General">
                  <c:v>16.325099999999999</c:v>
                </c:pt>
                <c:pt idx="24258" formatCode="General">
                  <c:v>16.325800000000001</c:v>
                </c:pt>
                <c:pt idx="24259" formatCode="General">
                  <c:v>16.3264</c:v>
                </c:pt>
                <c:pt idx="24260" formatCode="General">
                  <c:v>16.327100000000002</c:v>
                </c:pt>
                <c:pt idx="24261" formatCode="General">
                  <c:v>16.3278</c:v>
                </c:pt>
                <c:pt idx="24262" formatCode="General">
                  <c:v>16.328499999999998</c:v>
                </c:pt>
                <c:pt idx="24263" formatCode="General">
                  <c:v>16.3291</c:v>
                </c:pt>
                <c:pt idx="24264" formatCode="General">
                  <c:v>16.329799999999999</c:v>
                </c:pt>
                <c:pt idx="24265" formatCode="General">
                  <c:v>16.330500000000001</c:v>
                </c:pt>
                <c:pt idx="24266" formatCode="General">
                  <c:v>16.331099999999999</c:v>
                </c:pt>
                <c:pt idx="24267" formatCode="General">
                  <c:v>16.331800000000001</c:v>
                </c:pt>
                <c:pt idx="24268" formatCode="General">
                  <c:v>16.3325</c:v>
                </c:pt>
                <c:pt idx="24269" formatCode="General">
                  <c:v>16.333200000000001</c:v>
                </c:pt>
                <c:pt idx="24270" formatCode="General">
                  <c:v>16.3338</c:v>
                </c:pt>
                <c:pt idx="24271" formatCode="General">
                  <c:v>16.334499999999998</c:v>
                </c:pt>
                <c:pt idx="24272" formatCode="General">
                  <c:v>16.3352</c:v>
                </c:pt>
                <c:pt idx="24273" formatCode="General">
                  <c:v>16.335899999999999</c:v>
                </c:pt>
                <c:pt idx="24274" formatCode="General">
                  <c:v>16.336500000000001</c:v>
                </c:pt>
                <c:pt idx="24275" formatCode="General">
                  <c:v>16.337199999999999</c:v>
                </c:pt>
                <c:pt idx="24276" formatCode="General">
                  <c:v>16.337900000000001</c:v>
                </c:pt>
                <c:pt idx="24277" formatCode="General">
                  <c:v>16.3385</c:v>
                </c:pt>
                <c:pt idx="24278" formatCode="General">
                  <c:v>16.339200000000002</c:v>
                </c:pt>
                <c:pt idx="24279" formatCode="General">
                  <c:v>16.3399</c:v>
                </c:pt>
                <c:pt idx="24280" formatCode="General">
                  <c:v>16.340599999999998</c:v>
                </c:pt>
                <c:pt idx="24281" formatCode="General">
                  <c:v>16.341200000000001</c:v>
                </c:pt>
                <c:pt idx="24282" formatCode="General">
                  <c:v>16.341899999999999</c:v>
                </c:pt>
                <c:pt idx="24283" formatCode="General">
                  <c:v>16.342600000000001</c:v>
                </c:pt>
                <c:pt idx="24284" formatCode="General">
                  <c:v>16.343299999999999</c:v>
                </c:pt>
                <c:pt idx="24285" formatCode="General">
                  <c:v>16.343900000000001</c:v>
                </c:pt>
                <c:pt idx="24286" formatCode="General">
                  <c:v>16.3446</c:v>
                </c:pt>
                <c:pt idx="24287" formatCode="General">
                  <c:v>16.345300000000002</c:v>
                </c:pt>
                <c:pt idx="24288" formatCode="General">
                  <c:v>16.3459</c:v>
                </c:pt>
                <c:pt idx="24289" formatCode="General">
                  <c:v>16.346599999999999</c:v>
                </c:pt>
                <c:pt idx="24290" formatCode="General">
                  <c:v>16.347300000000001</c:v>
                </c:pt>
                <c:pt idx="24291" formatCode="General">
                  <c:v>16.347999999999999</c:v>
                </c:pt>
                <c:pt idx="24292" formatCode="General">
                  <c:v>16.348600000000001</c:v>
                </c:pt>
                <c:pt idx="24293" formatCode="General">
                  <c:v>16.349299999999999</c:v>
                </c:pt>
                <c:pt idx="24294" formatCode="General">
                  <c:v>16.350000000000001</c:v>
                </c:pt>
                <c:pt idx="24295" formatCode="General">
                  <c:v>16.3507</c:v>
                </c:pt>
                <c:pt idx="24296" formatCode="General">
                  <c:v>16.351299999999998</c:v>
                </c:pt>
                <c:pt idx="24297" formatCode="General">
                  <c:v>16.352</c:v>
                </c:pt>
                <c:pt idx="24298" formatCode="General">
                  <c:v>16.352699999999999</c:v>
                </c:pt>
                <c:pt idx="24299" formatCode="General">
                  <c:v>16.353400000000001</c:v>
                </c:pt>
                <c:pt idx="24300" formatCode="General">
                  <c:v>16.353999999999999</c:v>
                </c:pt>
                <c:pt idx="24301" formatCode="General">
                  <c:v>16.354700000000001</c:v>
                </c:pt>
                <c:pt idx="24302" formatCode="General">
                  <c:v>16.355399999999999</c:v>
                </c:pt>
                <c:pt idx="24303" formatCode="General">
                  <c:v>16.356000000000002</c:v>
                </c:pt>
                <c:pt idx="24304" formatCode="General">
                  <c:v>16.3567</c:v>
                </c:pt>
                <c:pt idx="24305" formatCode="General">
                  <c:v>16.357399999999998</c:v>
                </c:pt>
                <c:pt idx="24306" formatCode="General">
                  <c:v>16.3581</c:v>
                </c:pt>
                <c:pt idx="24307" formatCode="General">
                  <c:v>16.358699999999999</c:v>
                </c:pt>
                <c:pt idx="24308" formatCode="General">
                  <c:v>16.359400000000001</c:v>
                </c:pt>
                <c:pt idx="24309" formatCode="General">
                  <c:v>16.360099999999999</c:v>
                </c:pt>
                <c:pt idx="24310" formatCode="General">
                  <c:v>16.360800000000001</c:v>
                </c:pt>
                <c:pt idx="24311" formatCode="General">
                  <c:v>16.3614</c:v>
                </c:pt>
                <c:pt idx="24312" formatCode="General">
                  <c:v>16.362100000000002</c:v>
                </c:pt>
                <c:pt idx="24313" formatCode="General">
                  <c:v>16.3628</c:v>
                </c:pt>
                <c:pt idx="24314" formatCode="General">
                  <c:v>16.363399999999999</c:v>
                </c:pt>
                <c:pt idx="24315" formatCode="General">
                  <c:v>16.364100000000001</c:v>
                </c:pt>
                <c:pt idx="24316" formatCode="General">
                  <c:v>16.364799999999999</c:v>
                </c:pt>
                <c:pt idx="24317" formatCode="General">
                  <c:v>16.365500000000001</c:v>
                </c:pt>
                <c:pt idx="24318" formatCode="General">
                  <c:v>16.366099999999999</c:v>
                </c:pt>
                <c:pt idx="24319" formatCode="General">
                  <c:v>16.366800000000001</c:v>
                </c:pt>
                <c:pt idx="24320" formatCode="General">
                  <c:v>16.3675</c:v>
                </c:pt>
                <c:pt idx="24321" formatCode="General">
                  <c:v>16.368200000000002</c:v>
                </c:pt>
                <c:pt idx="24322" formatCode="General">
                  <c:v>16.3688</c:v>
                </c:pt>
                <c:pt idx="24323" formatCode="General">
                  <c:v>16.369499999999999</c:v>
                </c:pt>
                <c:pt idx="24324" formatCode="General">
                  <c:v>16.370200000000001</c:v>
                </c:pt>
                <c:pt idx="24325" formatCode="General">
                  <c:v>16.370899999999999</c:v>
                </c:pt>
                <c:pt idx="24326" formatCode="General">
                  <c:v>16.371500000000001</c:v>
                </c:pt>
                <c:pt idx="24327" formatCode="General">
                  <c:v>16.372199999999999</c:v>
                </c:pt>
                <c:pt idx="24328" formatCode="General">
                  <c:v>16.372900000000001</c:v>
                </c:pt>
                <c:pt idx="24329" formatCode="General">
                  <c:v>16.3735</c:v>
                </c:pt>
                <c:pt idx="24330" formatCode="General">
                  <c:v>16.374199999999998</c:v>
                </c:pt>
                <c:pt idx="24331" formatCode="General">
                  <c:v>16.3749</c:v>
                </c:pt>
                <c:pt idx="24332" formatCode="General">
                  <c:v>16.375599999999999</c:v>
                </c:pt>
                <c:pt idx="24333" formatCode="General">
                  <c:v>16.376200000000001</c:v>
                </c:pt>
                <c:pt idx="24334" formatCode="General">
                  <c:v>16.376899999999999</c:v>
                </c:pt>
                <c:pt idx="24335" formatCode="General">
                  <c:v>16.377600000000001</c:v>
                </c:pt>
                <c:pt idx="24336" formatCode="General">
                  <c:v>16.378299999999999</c:v>
                </c:pt>
                <c:pt idx="24337" formatCode="General">
                  <c:v>16.378900000000002</c:v>
                </c:pt>
                <c:pt idx="24338" formatCode="General">
                  <c:v>16.3796</c:v>
                </c:pt>
                <c:pt idx="24339" formatCode="General">
                  <c:v>16.380299999999998</c:v>
                </c:pt>
                <c:pt idx="24340" formatCode="General">
                  <c:v>16.3809</c:v>
                </c:pt>
                <c:pt idx="24341" formatCode="General">
                  <c:v>16.381599999999999</c:v>
                </c:pt>
                <c:pt idx="24342" formatCode="General">
                  <c:v>16.382300000000001</c:v>
                </c:pt>
                <c:pt idx="24343" formatCode="General">
                  <c:v>16.382999999999999</c:v>
                </c:pt>
                <c:pt idx="24344" formatCode="General">
                  <c:v>16.383600000000001</c:v>
                </c:pt>
                <c:pt idx="24345" formatCode="General">
                  <c:v>16.3843</c:v>
                </c:pt>
                <c:pt idx="24346" formatCode="General">
                  <c:v>16.385000000000002</c:v>
                </c:pt>
                <c:pt idx="24347" formatCode="General">
                  <c:v>16.3857</c:v>
                </c:pt>
                <c:pt idx="24348" formatCode="General">
                  <c:v>16.386299999999999</c:v>
                </c:pt>
                <c:pt idx="24349" formatCode="General">
                  <c:v>16.387</c:v>
                </c:pt>
                <c:pt idx="24350" formatCode="General">
                  <c:v>16.387699999999999</c:v>
                </c:pt>
                <c:pt idx="24351" formatCode="General">
                  <c:v>16.388300000000001</c:v>
                </c:pt>
                <c:pt idx="24352" formatCode="General">
                  <c:v>16.388999999999999</c:v>
                </c:pt>
                <c:pt idx="24353" formatCode="General">
                  <c:v>16.389700000000001</c:v>
                </c:pt>
                <c:pt idx="24354" formatCode="General">
                  <c:v>16.3904</c:v>
                </c:pt>
                <c:pt idx="24355" formatCode="General">
                  <c:v>16.390999999999998</c:v>
                </c:pt>
                <c:pt idx="24356" formatCode="General">
                  <c:v>16.3917</c:v>
                </c:pt>
                <c:pt idx="24357" formatCode="General">
                  <c:v>16.392399999999999</c:v>
                </c:pt>
                <c:pt idx="24358" formatCode="General">
                  <c:v>16.3931</c:v>
                </c:pt>
                <c:pt idx="24359" formatCode="General">
                  <c:v>16.393699999999999</c:v>
                </c:pt>
                <c:pt idx="24360" formatCode="General">
                  <c:v>16.394400000000001</c:v>
                </c:pt>
                <c:pt idx="24361" formatCode="General">
                  <c:v>16.395099999999999</c:v>
                </c:pt>
                <c:pt idx="24362" formatCode="General">
                  <c:v>16.395800000000001</c:v>
                </c:pt>
                <c:pt idx="24363" formatCode="General">
                  <c:v>16.3964</c:v>
                </c:pt>
                <c:pt idx="24364" formatCode="General">
                  <c:v>16.397099999999998</c:v>
                </c:pt>
                <c:pt idx="24365" formatCode="General">
                  <c:v>16.3978</c:v>
                </c:pt>
                <c:pt idx="24366" formatCode="General">
                  <c:v>16.398399999999999</c:v>
                </c:pt>
                <c:pt idx="24367" formatCode="General">
                  <c:v>16.399100000000001</c:v>
                </c:pt>
                <c:pt idx="24368" formatCode="General">
                  <c:v>16.399799999999999</c:v>
                </c:pt>
                <c:pt idx="24369" formatCode="General">
                  <c:v>16.400500000000001</c:v>
                </c:pt>
                <c:pt idx="24370" formatCode="General">
                  <c:v>16.4011</c:v>
                </c:pt>
                <c:pt idx="24371" formatCode="General">
                  <c:v>16.401800000000001</c:v>
                </c:pt>
                <c:pt idx="24372" formatCode="General">
                  <c:v>16.4025</c:v>
                </c:pt>
                <c:pt idx="24373" formatCode="General">
                  <c:v>16.403199999999998</c:v>
                </c:pt>
                <c:pt idx="24374" formatCode="General">
                  <c:v>16.4038</c:v>
                </c:pt>
                <c:pt idx="24375" formatCode="General">
                  <c:v>16.404499999999999</c:v>
                </c:pt>
                <c:pt idx="24376" formatCode="General">
                  <c:v>16.405200000000001</c:v>
                </c:pt>
                <c:pt idx="24377" formatCode="General">
                  <c:v>16.405799999999999</c:v>
                </c:pt>
                <c:pt idx="24378" formatCode="General">
                  <c:v>16.406500000000001</c:v>
                </c:pt>
                <c:pt idx="24379" formatCode="General">
                  <c:v>16.4072</c:v>
                </c:pt>
                <c:pt idx="24380" formatCode="General">
                  <c:v>16.407900000000001</c:v>
                </c:pt>
                <c:pt idx="24381" formatCode="General">
                  <c:v>16.4085</c:v>
                </c:pt>
                <c:pt idx="24382" formatCode="General">
                  <c:v>16.409199999999998</c:v>
                </c:pt>
                <c:pt idx="24383" formatCode="General">
                  <c:v>16.4099</c:v>
                </c:pt>
                <c:pt idx="24384" formatCode="General">
                  <c:v>16.410599999999999</c:v>
                </c:pt>
                <c:pt idx="24385" formatCode="General">
                  <c:v>16.411200000000001</c:v>
                </c:pt>
                <c:pt idx="24386" formatCode="General">
                  <c:v>16.411899999999999</c:v>
                </c:pt>
                <c:pt idx="24387" formatCode="General">
                  <c:v>16.412600000000001</c:v>
                </c:pt>
                <c:pt idx="24388" formatCode="General">
                  <c:v>16.4132</c:v>
                </c:pt>
                <c:pt idx="24389" formatCode="General">
                  <c:v>16.413900000000002</c:v>
                </c:pt>
                <c:pt idx="24390" formatCode="General">
                  <c:v>16.4146</c:v>
                </c:pt>
                <c:pt idx="24391" formatCode="General">
                  <c:v>16.415299999999998</c:v>
                </c:pt>
                <c:pt idx="24392" formatCode="General">
                  <c:v>16.415900000000001</c:v>
                </c:pt>
                <c:pt idx="24393" formatCode="General">
                  <c:v>16.416599999999999</c:v>
                </c:pt>
                <c:pt idx="24394" formatCode="General">
                  <c:v>16.417300000000001</c:v>
                </c:pt>
                <c:pt idx="24395" formatCode="General">
                  <c:v>16.417999999999999</c:v>
                </c:pt>
                <c:pt idx="24396" formatCode="General">
                  <c:v>16.418600000000001</c:v>
                </c:pt>
                <c:pt idx="24397" formatCode="General">
                  <c:v>16.4193</c:v>
                </c:pt>
                <c:pt idx="24398" formatCode="General">
                  <c:v>16.420000000000002</c:v>
                </c:pt>
                <c:pt idx="24399" formatCode="General">
                  <c:v>16.4207</c:v>
                </c:pt>
                <c:pt idx="24400" formatCode="General">
                  <c:v>16.421299999999999</c:v>
                </c:pt>
                <c:pt idx="24401" formatCode="General">
                  <c:v>16.422000000000001</c:v>
                </c:pt>
                <c:pt idx="24402" formatCode="General">
                  <c:v>16.422699999999999</c:v>
                </c:pt>
                <c:pt idx="24403" formatCode="General">
                  <c:v>16.423300000000001</c:v>
                </c:pt>
                <c:pt idx="24404" formatCode="General">
                  <c:v>16.423999999999999</c:v>
                </c:pt>
                <c:pt idx="24405" formatCode="General">
                  <c:v>16.424700000000001</c:v>
                </c:pt>
                <c:pt idx="24406" formatCode="General">
                  <c:v>16.4254</c:v>
                </c:pt>
                <c:pt idx="24407" formatCode="General">
                  <c:v>16.425999999999998</c:v>
                </c:pt>
                <c:pt idx="24408" formatCode="General">
                  <c:v>16.4267</c:v>
                </c:pt>
                <c:pt idx="24409" formatCode="General">
                  <c:v>16.427399999999999</c:v>
                </c:pt>
                <c:pt idx="24410" formatCode="General">
                  <c:v>16.428100000000001</c:v>
                </c:pt>
                <c:pt idx="24411" formatCode="General">
                  <c:v>16.428699999999999</c:v>
                </c:pt>
                <c:pt idx="24412" formatCode="General">
                  <c:v>16.429400000000001</c:v>
                </c:pt>
                <c:pt idx="24413" formatCode="General">
                  <c:v>16.430099999999999</c:v>
                </c:pt>
                <c:pt idx="24414" formatCode="General">
                  <c:v>16.430700000000002</c:v>
                </c:pt>
                <c:pt idx="24415" formatCode="General">
                  <c:v>16.4314</c:v>
                </c:pt>
                <c:pt idx="24416" formatCode="General">
                  <c:v>16.432099999999998</c:v>
                </c:pt>
                <c:pt idx="24417" formatCode="General">
                  <c:v>16.4328</c:v>
                </c:pt>
                <c:pt idx="24418" formatCode="General">
                  <c:v>16.433399999999999</c:v>
                </c:pt>
                <c:pt idx="24419" formatCode="General">
                  <c:v>16.434100000000001</c:v>
                </c:pt>
                <c:pt idx="24420" formatCode="General">
                  <c:v>16.434799999999999</c:v>
                </c:pt>
                <c:pt idx="24421" formatCode="General">
                  <c:v>16.435500000000001</c:v>
                </c:pt>
                <c:pt idx="24422" formatCode="General">
                  <c:v>16.4361</c:v>
                </c:pt>
                <c:pt idx="24423" formatCode="General">
                  <c:v>16.436800000000002</c:v>
                </c:pt>
                <c:pt idx="24424" formatCode="General">
                  <c:v>16.4375</c:v>
                </c:pt>
                <c:pt idx="24425" formatCode="General">
                  <c:v>16.438199999999998</c:v>
                </c:pt>
                <c:pt idx="24426" formatCode="General">
                  <c:v>16.438800000000001</c:v>
                </c:pt>
                <c:pt idx="24427" formatCode="General">
                  <c:v>16.439499999999999</c:v>
                </c:pt>
                <c:pt idx="24428" formatCode="General">
                  <c:v>16.440200000000001</c:v>
                </c:pt>
                <c:pt idx="24429" formatCode="General">
                  <c:v>16.440799999999999</c:v>
                </c:pt>
                <c:pt idx="24430" formatCode="General">
                  <c:v>16.441500000000001</c:v>
                </c:pt>
                <c:pt idx="24431" formatCode="General">
                  <c:v>16.4422</c:v>
                </c:pt>
                <c:pt idx="24432" formatCode="General">
                  <c:v>16.442900000000002</c:v>
                </c:pt>
                <c:pt idx="24433" formatCode="General">
                  <c:v>16.4435</c:v>
                </c:pt>
                <c:pt idx="24434" formatCode="General">
                  <c:v>16.444199999999999</c:v>
                </c:pt>
                <c:pt idx="24435" formatCode="General">
                  <c:v>16.444900000000001</c:v>
                </c:pt>
                <c:pt idx="24436" formatCode="General">
                  <c:v>16.445599999999999</c:v>
                </c:pt>
                <c:pt idx="24437" formatCode="General">
                  <c:v>16.446200000000001</c:v>
                </c:pt>
                <c:pt idx="24438" formatCode="General">
                  <c:v>16.446899999999999</c:v>
                </c:pt>
                <c:pt idx="24439" formatCode="General">
                  <c:v>16.447600000000001</c:v>
                </c:pt>
                <c:pt idx="24440" formatCode="General">
                  <c:v>16.4482</c:v>
                </c:pt>
                <c:pt idx="24441" formatCode="General">
                  <c:v>16.448899999999998</c:v>
                </c:pt>
                <c:pt idx="24442" formatCode="General">
                  <c:v>16.4496</c:v>
                </c:pt>
                <c:pt idx="24443" formatCode="General">
                  <c:v>16.450299999999999</c:v>
                </c:pt>
                <c:pt idx="24444" formatCode="General">
                  <c:v>16.450900000000001</c:v>
                </c:pt>
                <c:pt idx="24445" formatCode="General">
                  <c:v>16.451599999999999</c:v>
                </c:pt>
                <c:pt idx="24446" formatCode="General">
                  <c:v>16.452300000000001</c:v>
                </c:pt>
                <c:pt idx="24447" formatCode="General">
                  <c:v>16.452999999999999</c:v>
                </c:pt>
                <c:pt idx="24448" formatCode="General">
                  <c:v>16.453600000000002</c:v>
                </c:pt>
                <c:pt idx="24449" formatCode="General">
                  <c:v>16.4543</c:v>
                </c:pt>
                <c:pt idx="24450" formatCode="General">
                  <c:v>16.454999999999998</c:v>
                </c:pt>
                <c:pt idx="24451" formatCode="General">
                  <c:v>16.4556</c:v>
                </c:pt>
                <c:pt idx="24452" formatCode="General">
                  <c:v>16.456299999999999</c:v>
                </c:pt>
                <c:pt idx="24453" formatCode="General">
                  <c:v>16.457000000000001</c:v>
                </c:pt>
                <c:pt idx="24454" formatCode="General">
                  <c:v>16.457699999999999</c:v>
                </c:pt>
                <c:pt idx="24455" formatCode="General">
                  <c:v>16.458300000000001</c:v>
                </c:pt>
                <c:pt idx="24456" formatCode="General">
                  <c:v>16.459</c:v>
                </c:pt>
                <c:pt idx="24457" formatCode="General">
                  <c:v>16.459700000000002</c:v>
                </c:pt>
                <c:pt idx="24458" formatCode="General">
                  <c:v>16.4604</c:v>
                </c:pt>
                <c:pt idx="24459" formatCode="General">
                  <c:v>16.460999999999999</c:v>
                </c:pt>
                <c:pt idx="24460" formatCode="General">
                  <c:v>16.4617</c:v>
                </c:pt>
                <c:pt idx="24461" formatCode="General">
                  <c:v>16.462399999999999</c:v>
                </c:pt>
                <c:pt idx="24462" formatCode="General">
                  <c:v>16.463100000000001</c:v>
                </c:pt>
                <c:pt idx="24463" formatCode="General">
                  <c:v>16.463699999999999</c:v>
                </c:pt>
                <c:pt idx="24464" formatCode="General">
                  <c:v>16.464400000000001</c:v>
                </c:pt>
                <c:pt idx="24465" formatCode="General">
                  <c:v>16.4651</c:v>
                </c:pt>
                <c:pt idx="24466" formatCode="General">
                  <c:v>16.465699999999998</c:v>
                </c:pt>
                <c:pt idx="24467" formatCode="General">
                  <c:v>16.4664</c:v>
                </c:pt>
                <c:pt idx="24468" formatCode="General">
                  <c:v>16.467099999999999</c:v>
                </c:pt>
                <c:pt idx="24469" formatCode="General">
                  <c:v>16.4678</c:v>
                </c:pt>
                <c:pt idx="24470" formatCode="General">
                  <c:v>16.468399999999999</c:v>
                </c:pt>
                <c:pt idx="24471" formatCode="General">
                  <c:v>16.469100000000001</c:v>
                </c:pt>
                <c:pt idx="24472" formatCode="General">
                  <c:v>16.469799999999999</c:v>
                </c:pt>
                <c:pt idx="24473" formatCode="General">
                  <c:v>16.470500000000001</c:v>
                </c:pt>
                <c:pt idx="24474" formatCode="General">
                  <c:v>16.4711</c:v>
                </c:pt>
                <c:pt idx="24475" formatCode="General">
                  <c:v>16.471800000000002</c:v>
                </c:pt>
                <c:pt idx="24476" formatCode="General">
                  <c:v>16.4725</c:v>
                </c:pt>
                <c:pt idx="24477" formatCode="General">
                  <c:v>16.473099999999999</c:v>
                </c:pt>
                <c:pt idx="24478" formatCode="General">
                  <c:v>16.473800000000001</c:v>
                </c:pt>
                <c:pt idx="24479" formatCode="General">
                  <c:v>16.474499999999999</c:v>
                </c:pt>
                <c:pt idx="24480" formatCode="General">
                  <c:v>16.475200000000001</c:v>
                </c:pt>
                <c:pt idx="24481" formatCode="General">
                  <c:v>16.4758</c:v>
                </c:pt>
                <c:pt idx="24482" formatCode="General">
                  <c:v>16.476500000000001</c:v>
                </c:pt>
                <c:pt idx="24483" formatCode="General">
                  <c:v>16.4772</c:v>
                </c:pt>
                <c:pt idx="24484" formatCode="General">
                  <c:v>16.477900000000002</c:v>
                </c:pt>
                <c:pt idx="24485" formatCode="General">
                  <c:v>16.4785</c:v>
                </c:pt>
                <c:pt idx="24486" formatCode="General">
                  <c:v>16.479199999999999</c:v>
                </c:pt>
                <c:pt idx="24487" formatCode="General">
                  <c:v>16.479900000000001</c:v>
                </c:pt>
                <c:pt idx="24488" formatCode="General">
                  <c:v>16.480499999999999</c:v>
                </c:pt>
                <c:pt idx="24489" formatCode="General">
                  <c:v>16.481200000000001</c:v>
                </c:pt>
                <c:pt idx="24490" formatCode="General">
                  <c:v>16.4819</c:v>
                </c:pt>
                <c:pt idx="24491" formatCode="General">
                  <c:v>16.482600000000001</c:v>
                </c:pt>
                <c:pt idx="24492" formatCode="General">
                  <c:v>16.4832</c:v>
                </c:pt>
                <c:pt idx="24493" formatCode="General">
                  <c:v>16.483899999999998</c:v>
                </c:pt>
                <c:pt idx="24494" formatCode="General">
                  <c:v>16.4846</c:v>
                </c:pt>
                <c:pt idx="24495" formatCode="General">
                  <c:v>16.485299999999999</c:v>
                </c:pt>
                <c:pt idx="24496" formatCode="General">
                  <c:v>16.485900000000001</c:v>
                </c:pt>
                <c:pt idx="24497" formatCode="General">
                  <c:v>16.486599999999999</c:v>
                </c:pt>
                <c:pt idx="24498" formatCode="General">
                  <c:v>16.487300000000001</c:v>
                </c:pt>
                <c:pt idx="24499" formatCode="General">
                  <c:v>16.488</c:v>
                </c:pt>
                <c:pt idx="24500" formatCode="General">
                  <c:v>16.488600000000002</c:v>
                </c:pt>
                <c:pt idx="24501" formatCode="General">
                  <c:v>16.4893</c:v>
                </c:pt>
                <c:pt idx="24502" formatCode="General">
                  <c:v>16.489999999999998</c:v>
                </c:pt>
                <c:pt idx="24503" formatCode="General">
                  <c:v>16.490600000000001</c:v>
                </c:pt>
                <c:pt idx="24504" formatCode="General">
                  <c:v>16.491299999999999</c:v>
                </c:pt>
                <c:pt idx="24505" formatCode="General">
                  <c:v>16.492000000000001</c:v>
                </c:pt>
                <c:pt idx="24506" formatCode="General">
                  <c:v>16.492699999999999</c:v>
                </c:pt>
                <c:pt idx="24507" formatCode="General">
                  <c:v>16.493300000000001</c:v>
                </c:pt>
                <c:pt idx="24508" formatCode="General">
                  <c:v>16.494</c:v>
                </c:pt>
                <c:pt idx="24509" formatCode="General">
                  <c:v>16.494700000000002</c:v>
                </c:pt>
                <c:pt idx="24510" formatCode="General">
                  <c:v>16.4954</c:v>
                </c:pt>
                <c:pt idx="24511" formatCode="General">
                  <c:v>16.495999999999999</c:v>
                </c:pt>
                <c:pt idx="24512" formatCode="General">
                  <c:v>16.496700000000001</c:v>
                </c:pt>
                <c:pt idx="24513" formatCode="General">
                  <c:v>16.497399999999999</c:v>
                </c:pt>
                <c:pt idx="24514" formatCode="General">
                  <c:v>16.498000000000001</c:v>
                </c:pt>
                <c:pt idx="24515" formatCode="General">
                  <c:v>16.498699999999999</c:v>
                </c:pt>
                <c:pt idx="24516" formatCode="General">
                  <c:v>16.499400000000001</c:v>
                </c:pt>
                <c:pt idx="24517" formatCode="General">
                  <c:v>16.5001</c:v>
                </c:pt>
                <c:pt idx="24518" formatCode="General">
                  <c:v>16.500699999999998</c:v>
                </c:pt>
                <c:pt idx="24519" formatCode="General">
                  <c:v>16.5014</c:v>
                </c:pt>
                <c:pt idx="24520" formatCode="General">
                  <c:v>16.502099999999999</c:v>
                </c:pt>
                <c:pt idx="24521" formatCode="General">
                  <c:v>16.502800000000001</c:v>
                </c:pt>
                <c:pt idx="24522" formatCode="General">
                  <c:v>16.503399999999999</c:v>
                </c:pt>
                <c:pt idx="24523" formatCode="General">
                  <c:v>16.504100000000001</c:v>
                </c:pt>
                <c:pt idx="24524" formatCode="General">
                  <c:v>16.504799999999999</c:v>
                </c:pt>
                <c:pt idx="24525" formatCode="General">
                  <c:v>16.505500000000001</c:v>
                </c:pt>
                <c:pt idx="24526" formatCode="General">
                  <c:v>16.5061</c:v>
                </c:pt>
                <c:pt idx="24527" formatCode="General">
                  <c:v>16.506799999999998</c:v>
                </c:pt>
                <c:pt idx="24528" formatCode="General">
                  <c:v>16.5075</c:v>
                </c:pt>
                <c:pt idx="24529" formatCode="General">
                  <c:v>16.508099999999999</c:v>
                </c:pt>
                <c:pt idx="24530" formatCode="General">
                  <c:v>16.508800000000001</c:v>
                </c:pt>
                <c:pt idx="24531" formatCode="General">
                  <c:v>16.509499999999999</c:v>
                </c:pt>
                <c:pt idx="24532" formatCode="General">
                  <c:v>16.510200000000001</c:v>
                </c:pt>
                <c:pt idx="24533" formatCode="General">
                  <c:v>16.5108</c:v>
                </c:pt>
                <c:pt idx="24534" formatCode="General">
                  <c:v>16.511500000000002</c:v>
                </c:pt>
                <c:pt idx="24535" formatCode="General">
                  <c:v>16.5122</c:v>
                </c:pt>
                <c:pt idx="24536" formatCode="General">
                  <c:v>16.512899999999998</c:v>
                </c:pt>
                <c:pt idx="24537" formatCode="General">
                  <c:v>16.513500000000001</c:v>
                </c:pt>
                <c:pt idx="24538" formatCode="General">
                  <c:v>16.514199999999999</c:v>
                </c:pt>
                <c:pt idx="24539" formatCode="General">
                  <c:v>16.514900000000001</c:v>
                </c:pt>
                <c:pt idx="24540" formatCode="General">
                  <c:v>16.515499999999999</c:v>
                </c:pt>
                <c:pt idx="24541" formatCode="General">
                  <c:v>16.516200000000001</c:v>
                </c:pt>
                <c:pt idx="24542" formatCode="General">
                  <c:v>16.5169</c:v>
                </c:pt>
                <c:pt idx="24543" formatCode="General">
                  <c:v>16.517600000000002</c:v>
                </c:pt>
                <c:pt idx="24544" formatCode="General">
                  <c:v>16.5182</c:v>
                </c:pt>
                <c:pt idx="24545" formatCode="General">
                  <c:v>16.518899999999999</c:v>
                </c:pt>
                <c:pt idx="24546" formatCode="General">
                  <c:v>16.519600000000001</c:v>
                </c:pt>
                <c:pt idx="24547" formatCode="General">
                  <c:v>16.520299999999999</c:v>
                </c:pt>
                <c:pt idx="24548" formatCode="General">
                  <c:v>16.520900000000001</c:v>
                </c:pt>
                <c:pt idx="24549" formatCode="General">
                  <c:v>16.521599999999999</c:v>
                </c:pt>
                <c:pt idx="24550" formatCode="General">
                  <c:v>16.522300000000001</c:v>
                </c:pt>
                <c:pt idx="24551" formatCode="General">
                  <c:v>16.5229</c:v>
                </c:pt>
                <c:pt idx="24552" formatCode="General">
                  <c:v>16.523599999999998</c:v>
                </c:pt>
                <c:pt idx="24553" formatCode="General">
                  <c:v>16.5243</c:v>
                </c:pt>
                <c:pt idx="24554" formatCode="General">
                  <c:v>16.524999999999999</c:v>
                </c:pt>
                <c:pt idx="24555" formatCode="General">
                  <c:v>16.525600000000001</c:v>
                </c:pt>
                <c:pt idx="24556" formatCode="General">
                  <c:v>16.526299999999999</c:v>
                </c:pt>
                <c:pt idx="24557" formatCode="General">
                  <c:v>16.527000000000001</c:v>
                </c:pt>
                <c:pt idx="24558" formatCode="General">
                  <c:v>16.527699999999999</c:v>
                </c:pt>
                <c:pt idx="24559" formatCode="General">
                  <c:v>16.528300000000002</c:v>
                </c:pt>
                <c:pt idx="24560" formatCode="General">
                  <c:v>16.529</c:v>
                </c:pt>
                <c:pt idx="24561" formatCode="General">
                  <c:v>16.529699999999998</c:v>
                </c:pt>
                <c:pt idx="24562" formatCode="General">
                  <c:v>16.5304</c:v>
                </c:pt>
                <c:pt idx="24563" formatCode="General">
                  <c:v>16.530999999999999</c:v>
                </c:pt>
                <c:pt idx="24564" formatCode="General">
                  <c:v>16.531700000000001</c:v>
                </c:pt>
                <c:pt idx="24565" formatCode="General">
                  <c:v>16.532399999999999</c:v>
                </c:pt>
                <c:pt idx="24566" formatCode="General">
                  <c:v>16.533000000000001</c:v>
                </c:pt>
                <c:pt idx="24567" formatCode="General">
                  <c:v>16.5337</c:v>
                </c:pt>
                <c:pt idx="24568" formatCode="General">
                  <c:v>16.534400000000002</c:v>
                </c:pt>
                <c:pt idx="24569" formatCode="General">
                  <c:v>16.5351</c:v>
                </c:pt>
                <c:pt idx="24570" formatCode="General">
                  <c:v>16.535699999999999</c:v>
                </c:pt>
                <c:pt idx="24571" formatCode="General">
                  <c:v>16.5364</c:v>
                </c:pt>
                <c:pt idx="24572" formatCode="General">
                  <c:v>16.537099999999999</c:v>
                </c:pt>
                <c:pt idx="24573" formatCode="General">
                  <c:v>16.537800000000001</c:v>
                </c:pt>
                <c:pt idx="24574" formatCode="General">
                  <c:v>16.538399999999999</c:v>
                </c:pt>
                <c:pt idx="24575" formatCode="General">
                  <c:v>16.539100000000001</c:v>
                </c:pt>
                <c:pt idx="24576" formatCode="General">
                  <c:v>16.5398</c:v>
                </c:pt>
                <c:pt idx="24577" formatCode="General">
                  <c:v>16.540400000000002</c:v>
                </c:pt>
                <c:pt idx="24578" formatCode="General">
                  <c:v>16.5411</c:v>
                </c:pt>
                <c:pt idx="24579" formatCode="General">
                  <c:v>16.541799999999999</c:v>
                </c:pt>
                <c:pt idx="24580" formatCode="General">
                  <c:v>16.5425</c:v>
                </c:pt>
                <c:pt idx="24581" formatCode="General">
                  <c:v>16.543099999999999</c:v>
                </c:pt>
                <c:pt idx="24582" formatCode="General">
                  <c:v>16.543800000000001</c:v>
                </c:pt>
                <c:pt idx="24583" formatCode="General">
                  <c:v>16.544499999999999</c:v>
                </c:pt>
                <c:pt idx="24584" formatCode="General">
                  <c:v>16.545200000000001</c:v>
                </c:pt>
                <c:pt idx="24585" formatCode="General">
                  <c:v>16.5458</c:v>
                </c:pt>
                <c:pt idx="24586" formatCode="General">
                  <c:v>16.546500000000002</c:v>
                </c:pt>
                <c:pt idx="24587" formatCode="General">
                  <c:v>16.5472</c:v>
                </c:pt>
                <c:pt idx="24588" formatCode="General">
                  <c:v>16.547899999999998</c:v>
                </c:pt>
                <c:pt idx="24589" formatCode="General">
                  <c:v>16.548500000000001</c:v>
                </c:pt>
                <c:pt idx="24590" formatCode="General">
                  <c:v>16.549199999999999</c:v>
                </c:pt>
                <c:pt idx="24591" formatCode="General">
                  <c:v>16.549900000000001</c:v>
                </c:pt>
                <c:pt idx="24592" formatCode="General">
                  <c:v>16.5505</c:v>
                </c:pt>
                <c:pt idx="24593" formatCode="General">
                  <c:v>16.551200000000001</c:v>
                </c:pt>
                <c:pt idx="24594" formatCode="General">
                  <c:v>16.5519</c:v>
                </c:pt>
                <c:pt idx="24595" formatCode="General">
                  <c:v>16.552600000000002</c:v>
                </c:pt>
                <c:pt idx="24596" formatCode="General">
                  <c:v>16.5532</c:v>
                </c:pt>
                <c:pt idx="24597" formatCode="General">
                  <c:v>16.553899999999999</c:v>
                </c:pt>
                <c:pt idx="24598" formatCode="General">
                  <c:v>16.554600000000001</c:v>
                </c:pt>
                <c:pt idx="24599" formatCode="General">
                  <c:v>16.555299999999999</c:v>
                </c:pt>
                <c:pt idx="24600" formatCode="General">
                  <c:v>16.555900000000001</c:v>
                </c:pt>
                <c:pt idx="24601" formatCode="General">
                  <c:v>16.5566</c:v>
                </c:pt>
                <c:pt idx="24602" formatCode="General">
                  <c:v>16.557300000000001</c:v>
                </c:pt>
                <c:pt idx="24603" formatCode="General">
                  <c:v>16.5579</c:v>
                </c:pt>
                <c:pt idx="24604" formatCode="General">
                  <c:v>16.558599999999998</c:v>
                </c:pt>
                <c:pt idx="24605" formatCode="General">
                  <c:v>16.5593</c:v>
                </c:pt>
                <c:pt idx="24606" formatCode="General">
                  <c:v>16.559999999999999</c:v>
                </c:pt>
                <c:pt idx="24607" formatCode="General">
                  <c:v>16.560600000000001</c:v>
                </c:pt>
                <c:pt idx="24608" formatCode="General">
                  <c:v>16.561299999999999</c:v>
                </c:pt>
                <c:pt idx="24609" formatCode="General">
                  <c:v>16.562000000000001</c:v>
                </c:pt>
                <c:pt idx="24610" formatCode="General">
                  <c:v>16.5627</c:v>
                </c:pt>
                <c:pt idx="24611" formatCode="General">
                  <c:v>16.563300000000002</c:v>
                </c:pt>
                <c:pt idx="24612" formatCode="General">
                  <c:v>16.564</c:v>
                </c:pt>
                <c:pt idx="24613" formatCode="General">
                  <c:v>16.564699999999998</c:v>
                </c:pt>
                <c:pt idx="24614" formatCode="General">
                  <c:v>16.565300000000001</c:v>
                </c:pt>
                <c:pt idx="24615" formatCode="General">
                  <c:v>16.565999999999999</c:v>
                </c:pt>
                <c:pt idx="24616" formatCode="General">
                  <c:v>16.566700000000001</c:v>
                </c:pt>
                <c:pt idx="24617" formatCode="General">
                  <c:v>16.567399999999999</c:v>
                </c:pt>
                <c:pt idx="24618" formatCode="General">
                  <c:v>16.568000000000001</c:v>
                </c:pt>
                <c:pt idx="24619" formatCode="General">
                  <c:v>16.5687</c:v>
                </c:pt>
                <c:pt idx="24620" formatCode="General">
                  <c:v>16.569400000000002</c:v>
                </c:pt>
                <c:pt idx="24621" formatCode="General">
                  <c:v>16.5701</c:v>
                </c:pt>
                <c:pt idx="24622" formatCode="General">
                  <c:v>16.570699999999999</c:v>
                </c:pt>
                <c:pt idx="24623" formatCode="General">
                  <c:v>16.571400000000001</c:v>
                </c:pt>
                <c:pt idx="24624" formatCode="General">
                  <c:v>16.572099999999999</c:v>
                </c:pt>
                <c:pt idx="24625" formatCode="General">
                  <c:v>16.572800000000001</c:v>
                </c:pt>
                <c:pt idx="24626" formatCode="General">
                  <c:v>16.573399999999999</c:v>
                </c:pt>
                <c:pt idx="24627" formatCode="General">
                  <c:v>16.574100000000001</c:v>
                </c:pt>
                <c:pt idx="24628" formatCode="General">
                  <c:v>16.5748</c:v>
                </c:pt>
                <c:pt idx="24629" formatCode="General">
                  <c:v>16.575399999999998</c:v>
                </c:pt>
                <c:pt idx="24630" formatCode="General">
                  <c:v>16.5761</c:v>
                </c:pt>
                <c:pt idx="24631" formatCode="General">
                  <c:v>16.576799999999999</c:v>
                </c:pt>
                <c:pt idx="24632" formatCode="General">
                  <c:v>16.577500000000001</c:v>
                </c:pt>
                <c:pt idx="24633" formatCode="General">
                  <c:v>16.578099999999999</c:v>
                </c:pt>
                <c:pt idx="24634" formatCode="General">
                  <c:v>16.578800000000001</c:v>
                </c:pt>
                <c:pt idx="24635" formatCode="General">
                  <c:v>16.579499999999999</c:v>
                </c:pt>
                <c:pt idx="24636" formatCode="General">
                  <c:v>16.580200000000001</c:v>
                </c:pt>
                <c:pt idx="24637" formatCode="General">
                  <c:v>16.5808</c:v>
                </c:pt>
                <c:pt idx="24638" formatCode="General">
                  <c:v>16.581499999999998</c:v>
                </c:pt>
                <c:pt idx="24639" formatCode="General">
                  <c:v>16.5822</c:v>
                </c:pt>
                <c:pt idx="24640" formatCode="General">
                  <c:v>16.582799999999999</c:v>
                </c:pt>
                <c:pt idx="24641" formatCode="General">
                  <c:v>16.583500000000001</c:v>
                </c:pt>
                <c:pt idx="24642" formatCode="General">
                  <c:v>16.584199999999999</c:v>
                </c:pt>
                <c:pt idx="24643" formatCode="General">
                  <c:v>16.584900000000001</c:v>
                </c:pt>
                <c:pt idx="24644" formatCode="General">
                  <c:v>16.5855</c:v>
                </c:pt>
                <c:pt idx="24645" formatCode="General">
                  <c:v>16.586200000000002</c:v>
                </c:pt>
                <c:pt idx="24646" formatCode="General">
                  <c:v>16.5869</c:v>
                </c:pt>
                <c:pt idx="24647" formatCode="General">
                  <c:v>16.587599999999998</c:v>
                </c:pt>
                <c:pt idx="24648" formatCode="General">
                  <c:v>16.588200000000001</c:v>
                </c:pt>
                <c:pt idx="24649" formatCode="General">
                  <c:v>16.588899999999999</c:v>
                </c:pt>
                <c:pt idx="24650" formatCode="General">
                  <c:v>16.589600000000001</c:v>
                </c:pt>
                <c:pt idx="24651" formatCode="General">
                  <c:v>16.590199999999999</c:v>
                </c:pt>
                <c:pt idx="24652" formatCode="General">
                  <c:v>16.590900000000001</c:v>
                </c:pt>
                <c:pt idx="24653" formatCode="General">
                  <c:v>16.5916</c:v>
                </c:pt>
                <c:pt idx="24654" formatCode="General">
                  <c:v>16.592300000000002</c:v>
                </c:pt>
                <c:pt idx="24655" formatCode="General">
                  <c:v>16.5929</c:v>
                </c:pt>
                <c:pt idx="24656" formatCode="General">
                  <c:v>16.593599999999999</c:v>
                </c:pt>
                <c:pt idx="24657" formatCode="General">
                  <c:v>16.5943</c:v>
                </c:pt>
                <c:pt idx="24658" formatCode="General">
                  <c:v>16.594999999999999</c:v>
                </c:pt>
                <c:pt idx="24659" formatCode="General">
                  <c:v>16.595600000000001</c:v>
                </c:pt>
                <c:pt idx="24660" formatCode="General">
                  <c:v>16.596299999999999</c:v>
                </c:pt>
                <c:pt idx="24661" formatCode="General">
                  <c:v>16.597000000000001</c:v>
                </c:pt>
                <c:pt idx="24662" formatCode="General">
                  <c:v>16.5977</c:v>
                </c:pt>
                <c:pt idx="24663" formatCode="General">
                  <c:v>16.598299999999998</c:v>
                </c:pt>
                <c:pt idx="24664" formatCode="General">
                  <c:v>16.599</c:v>
                </c:pt>
                <c:pt idx="24665" formatCode="General">
                  <c:v>16.599699999999999</c:v>
                </c:pt>
                <c:pt idx="24666" formatCode="General">
                  <c:v>16.600300000000001</c:v>
                </c:pt>
                <c:pt idx="24667" formatCode="General">
                  <c:v>16.600999999999999</c:v>
                </c:pt>
                <c:pt idx="24668" formatCode="General">
                  <c:v>16.601700000000001</c:v>
                </c:pt>
                <c:pt idx="24669" formatCode="General">
                  <c:v>16.602399999999999</c:v>
                </c:pt>
                <c:pt idx="24670" formatCode="General">
                  <c:v>16.603000000000002</c:v>
                </c:pt>
                <c:pt idx="24671" formatCode="General">
                  <c:v>16.6037</c:v>
                </c:pt>
                <c:pt idx="24672" formatCode="General">
                  <c:v>16.604399999999998</c:v>
                </c:pt>
                <c:pt idx="24673" formatCode="General">
                  <c:v>16.6051</c:v>
                </c:pt>
                <c:pt idx="24674" formatCode="General">
                  <c:v>16.605699999999999</c:v>
                </c:pt>
                <c:pt idx="24675" formatCode="General">
                  <c:v>16.606400000000001</c:v>
                </c:pt>
                <c:pt idx="24676" formatCode="General">
                  <c:v>16.607099999999999</c:v>
                </c:pt>
                <c:pt idx="24677" formatCode="General">
                  <c:v>16.607700000000001</c:v>
                </c:pt>
                <c:pt idx="24678" formatCode="General">
                  <c:v>16.6084</c:v>
                </c:pt>
                <c:pt idx="24679" formatCode="General">
                  <c:v>16.609100000000002</c:v>
                </c:pt>
                <c:pt idx="24680" formatCode="General">
                  <c:v>16.6098</c:v>
                </c:pt>
                <c:pt idx="24681" formatCode="General">
                  <c:v>16.610399999999998</c:v>
                </c:pt>
                <c:pt idx="24682" formatCode="General">
                  <c:v>16.6111</c:v>
                </c:pt>
                <c:pt idx="24683" formatCode="General">
                  <c:v>16.611799999999999</c:v>
                </c:pt>
                <c:pt idx="24684" formatCode="General">
                  <c:v>16.612500000000001</c:v>
                </c:pt>
                <c:pt idx="24685" formatCode="General">
                  <c:v>16.613099999999999</c:v>
                </c:pt>
                <c:pt idx="24686" formatCode="General">
                  <c:v>16.613800000000001</c:v>
                </c:pt>
                <c:pt idx="24687" formatCode="General">
                  <c:v>16.6145</c:v>
                </c:pt>
                <c:pt idx="24688" formatCode="General">
                  <c:v>16.615200000000002</c:v>
                </c:pt>
                <c:pt idx="24689" formatCode="General">
                  <c:v>16.6158</c:v>
                </c:pt>
                <c:pt idx="24690" formatCode="General">
                  <c:v>16.616499999999998</c:v>
                </c:pt>
                <c:pt idx="24691" formatCode="General">
                  <c:v>16.6172</c:v>
                </c:pt>
                <c:pt idx="24692" formatCode="General">
                  <c:v>16.617799999999999</c:v>
                </c:pt>
                <c:pt idx="24693" formatCode="General">
                  <c:v>16.618500000000001</c:v>
                </c:pt>
                <c:pt idx="24694" formatCode="General">
                  <c:v>16.619199999999999</c:v>
                </c:pt>
                <c:pt idx="24695" formatCode="General">
                  <c:v>16.619900000000001</c:v>
                </c:pt>
                <c:pt idx="24696" formatCode="General">
                  <c:v>16.6205</c:v>
                </c:pt>
                <c:pt idx="24697" formatCode="General">
                  <c:v>16.621200000000002</c:v>
                </c:pt>
                <c:pt idx="24698" formatCode="General">
                  <c:v>16.6219</c:v>
                </c:pt>
                <c:pt idx="24699" formatCode="General">
                  <c:v>16.622599999999998</c:v>
                </c:pt>
                <c:pt idx="24700" formatCode="General">
                  <c:v>16.623200000000001</c:v>
                </c:pt>
                <c:pt idx="24701" formatCode="General">
                  <c:v>16.623899999999999</c:v>
                </c:pt>
                <c:pt idx="24702" formatCode="General">
                  <c:v>16.624600000000001</c:v>
                </c:pt>
                <c:pt idx="24703" formatCode="General">
                  <c:v>16.6252</c:v>
                </c:pt>
                <c:pt idx="24704" formatCode="General">
                  <c:v>16.625900000000001</c:v>
                </c:pt>
                <c:pt idx="24705" formatCode="General">
                  <c:v>16.6266</c:v>
                </c:pt>
                <c:pt idx="24706" formatCode="General">
                  <c:v>16.627300000000002</c:v>
                </c:pt>
                <c:pt idx="24707" formatCode="General">
                  <c:v>16.6279</c:v>
                </c:pt>
                <c:pt idx="24708" formatCode="General">
                  <c:v>16.628599999999999</c:v>
                </c:pt>
                <c:pt idx="24709" formatCode="General">
                  <c:v>16.629300000000001</c:v>
                </c:pt>
                <c:pt idx="24710" formatCode="General">
                  <c:v>16.63</c:v>
                </c:pt>
                <c:pt idx="24711" formatCode="General">
                  <c:v>16.630600000000001</c:v>
                </c:pt>
                <c:pt idx="24712" formatCode="General">
                  <c:v>16.6313</c:v>
                </c:pt>
                <c:pt idx="24713" formatCode="General">
                  <c:v>16.632000000000001</c:v>
                </c:pt>
                <c:pt idx="24714" formatCode="General">
                  <c:v>16.6326</c:v>
                </c:pt>
                <c:pt idx="24715" formatCode="General">
                  <c:v>16.633299999999998</c:v>
                </c:pt>
                <c:pt idx="24716" formatCode="General">
                  <c:v>16.634</c:v>
                </c:pt>
                <c:pt idx="24717" formatCode="General">
                  <c:v>16.634699999999999</c:v>
                </c:pt>
                <c:pt idx="24718" formatCode="General">
                  <c:v>16.635300000000001</c:v>
                </c:pt>
                <c:pt idx="24719" formatCode="General">
                  <c:v>16.635999999999999</c:v>
                </c:pt>
                <c:pt idx="24720" formatCode="General">
                  <c:v>16.636700000000001</c:v>
                </c:pt>
                <c:pt idx="24721" formatCode="General">
                  <c:v>16.6374</c:v>
                </c:pt>
                <c:pt idx="24722" formatCode="General">
                  <c:v>16.638000000000002</c:v>
                </c:pt>
                <c:pt idx="24723" formatCode="General">
                  <c:v>16.6387</c:v>
                </c:pt>
                <c:pt idx="24724" formatCode="General">
                  <c:v>16.639399999999998</c:v>
                </c:pt>
                <c:pt idx="24725" formatCode="General">
                  <c:v>16.6401</c:v>
                </c:pt>
                <c:pt idx="24726" formatCode="General">
                  <c:v>16.640699999999999</c:v>
                </c:pt>
                <c:pt idx="24727" formatCode="General">
                  <c:v>16.641400000000001</c:v>
                </c:pt>
                <c:pt idx="24728" formatCode="General">
                  <c:v>16.642099999999999</c:v>
                </c:pt>
                <c:pt idx="24729" formatCode="General">
                  <c:v>16.642700000000001</c:v>
                </c:pt>
                <c:pt idx="24730" formatCode="General">
                  <c:v>16.6434</c:v>
                </c:pt>
                <c:pt idx="24731" formatCode="General">
                  <c:v>16.644100000000002</c:v>
                </c:pt>
                <c:pt idx="24732" formatCode="General">
                  <c:v>16.6448</c:v>
                </c:pt>
                <c:pt idx="24733" formatCode="General">
                  <c:v>16.645399999999999</c:v>
                </c:pt>
                <c:pt idx="24734" formatCode="General">
                  <c:v>16.646100000000001</c:v>
                </c:pt>
                <c:pt idx="24735" formatCode="General">
                  <c:v>16.646799999999999</c:v>
                </c:pt>
                <c:pt idx="24736" formatCode="General">
                  <c:v>16.647500000000001</c:v>
                </c:pt>
                <c:pt idx="24737" formatCode="General">
                  <c:v>16.648099999999999</c:v>
                </c:pt>
                <c:pt idx="24738" formatCode="General">
                  <c:v>16.648800000000001</c:v>
                </c:pt>
                <c:pt idx="24739" formatCode="General">
                  <c:v>16.6495</c:v>
                </c:pt>
                <c:pt idx="24740" formatCode="General">
                  <c:v>16.650099999999998</c:v>
                </c:pt>
                <c:pt idx="24741" formatCode="General">
                  <c:v>16.6508</c:v>
                </c:pt>
                <c:pt idx="24742" formatCode="General">
                  <c:v>16.651499999999999</c:v>
                </c:pt>
                <c:pt idx="24743" formatCode="General">
                  <c:v>16.652200000000001</c:v>
                </c:pt>
                <c:pt idx="24744" formatCode="General">
                  <c:v>16.652799999999999</c:v>
                </c:pt>
                <c:pt idx="24745" formatCode="General">
                  <c:v>16.653500000000001</c:v>
                </c:pt>
                <c:pt idx="24746" formatCode="General">
                  <c:v>16.654199999999999</c:v>
                </c:pt>
                <c:pt idx="24747" formatCode="General">
                  <c:v>16.654900000000001</c:v>
                </c:pt>
                <c:pt idx="24748" formatCode="General">
                  <c:v>16.6555</c:v>
                </c:pt>
                <c:pt idx="24749" formatCode="General">
                  <c:v>16.656199999999998</c:v>
                </c:pt>
                <c:pt idx="24750" formatCode="General">
                  <c:v>16.6569</c:v>
                </c:pt>
                <c:pt idx="24751" formatCode="General">
                  <c:v>16.657599999999999</c:v>
                </c:pt>
                <c:pt idx="24752" formatCode="General">
                  <c:v>16.658200000000001</c:v>
                </c:pt>
                <c:pt idx="24753" formatCode="General">
                  <c:v>16.658899999999999</c:v>
                </c:pt>
                <c:pt idx="24754" formatCode="General">
                  <c:v>16.659600000000001</c:v>
                </c:pt>
                <c:pt idx="24755" formatCode="General">
                  <c:v>16.6602</c:v>
                </c:pt>
                <c:pt idx="24756" formatCode="General">
                  <c:v>16.660900000000002</c:v>
                </c:pt>
                <c:pt idx="24757" formatCode="General">
                  <c:v>16.6616</c:v>
                </c:pt>
                <c:pt idx="24758" formatCode="General">
                  <c:v>16.662299999999998</c:v>
                </c:pt>
                <c:pt idx="24759" formatCode="General">
                  <c:v>16.6629</c:v>
                </c:pt>
                <c:pt idx="24760" formatCode="General">
                  <c:v>16.663599999999999</c:v>
                </c:pt>
                <c:pt idx="24761" formatCode="General">
                  <c:v>16.664300000000001</c:v>
                </c:pt>
                <c:pt idx="24762" formatCode="General">
                  <c:v>16.664999999999999</c:v>
                </c:pt>
                <c:pt idx="24763" formatCode="General">
                  <c:v>16.665600000000001</c:v>
                </c:pt>
                <c:pt idx="24764" formatCode="General">
                  <c:v>16.6663</c:v>
                </c:pt>
                <c:pt idx="24765" formatCode="General">
                  <c:v>16.667000000000002</c:v>
                </c:pt>
                <c:pt idx="24766" formatCode="General">
                  <c:v>16.6676</c:v>
                </c:pt>
                <c:pt idx="24767" formatCode="General">
                  <c:v>16.668299999999999</c:v>
                </c:pt>
                <c:pt idx="24768" formatCode="General">
                  <c:v>16.669</c:v>
                </c:pt>
                <c:pt idx="24769" formatCode="General">
                  <c:v>16.669699999999999</c:v>
                </c:pt>
                <c:pt idx="24770" formatCode="General">
                  <c:v>16.670300000000001</c:v>
                </c:pt>
                <c:pt idx="24771" formatCode="General">
                  <c:v>16.670999999999999</c:v>
                </c:pt>
                <c:pt idx="24772" formatCode="General">
                  <c:v>16.671700000000001</c:v>
                </c:pt>
                <c:pt idx="24773" formatCode="General">
                  <c:v>16.6724</c:v>
                </c:pt>
                <c:pt idx="24774" formatCode="General">
                  <c:v>16.672999999999998</c:v>
                </c:pt>
                <c:pt idx="24775" formatCode="General">
                  <c:v>16.6737</c:v>
                </c:pt>
                <c:pt idx="24776" formatCode="General">
                  <c:v>16.674399999999999</c:v>
                </c:pt>
                <c:pt idx="24777" formatCode="General">
                  <c:v>16.675000000000001</c:v>
                </c:pt>
                <c:pt idx="24778" formatCode="General">
                  <c:v>16.675699999999999</c:v>
                </c:pt>
                <c:pt idx="24779" formatCode="General">
                  <c:v>16.676400000000001</c:v>
                </c:pt>
                <c:pt idx="24780" formatCode="General">
                  <c:v>16.677099999999999</c:v>
                </c:pt>
                <c:pt idx="24781" formatCode="General">
                  <c:v>16.677700000000002</c:v>
                </c:pt>
                <c:pt idx="24782" formatCode="General">
                  <c:v>16.6784</c:v>
                </c:pt>
                <c:pt idx="24783" formatCode="General">
                  <c:v>16.679099999999998</c:v>
                </c:pt>
                <c:pt idx="24784" formatCode="General">
                  <c:v>16.6798</c:v>
                </c:pt>
                <c:pt idx="24785" formatCode="General">
                  <c:v>16.680399999999999</c:v>
                </c:pt>
                <c:pt idx="24786" formatCode="General">
                  <c:v>16.681100000000001</c:v>
                </c:pt>
                <c:pt idx="24787" formatCode="General">
                  <c:v>16.681799999999999</c:v>
                </c:pt>
                <c:pt idx="24788" formatCode="General">
                  <c:v>16.682500000000001</c:v>
                </c:pt>
                <c:pt idx="24789" formatCode="General">
                  <c:v>16.6831</c:v>
                </c:pt>
                <c:pt idx="24790" formatCode="General">
                  <c:v>16.683800000000002</c:v>
                </c:pt>
                <c:pt idx="24791" formatCode="General">
                  <c:v>16.6845</c:v>
                </c:pt>
                <c:pt idx="24792" formatCode="General">
                  <c:v>16.685099999999998</c:v>
                </c:pt>
                <c:pt idx="24793" formatCode="General">
                  <c:v>16.6858</c:v>
                </c:pt>
                <c:pt idx="24794" formatCode="General">
                  <c:v>16.686499999999999</c:v>
                </c:pt>
                <c:pt idx="24795" formatCode="General">
                  <c:v>16.687200000000001</c:v>
                </c:pt>
                <c:pt idx="24796" formatCode="General">
                  <c:v>16.687799999999999</c:v>
                </c:pt>
                <c:pt idx="24797" formatCode="General">
                  <c:v>16.688500000000001</c:v>
                </c:pt>
                <c:pt idx="24798" formatCode="General">
                  <c:v>16.6892</c:v>
                </c:pt>
                <c:pt idx="24799" formatCode="General">
                  <c:v>16.689900000000002</c:v>
                </c:pt>
                <c:pt idx="24800" formatCode="General">
                  <c:v>16.6905</c:v>
                </c:pt>
                <c:pt idx="24801" formatCode="General">
                  <c:v>16.691199999999998</c:v>
                </c:pt>
                <c:pt idx="24802" formatCode="General">
                  <c:v>16.6919</c:v>
                </c:pt>
                <c:pt idx="24803" formatCode="General">
                  <c:v>16.692499999999999</c:v>
                </c:pt>
                <c:pt idx="24804" formatCode="General">
                  <c:v>16.693200000000001</c:v>
                </c:pt>
                <c:pt idx="24805" formatCode="General">
                  <c:v>16.693899999999999</c:v>
                </c:pt>
                <c:pt idx="24806" formatCode="General">
                  <c:v>16.694600000000001</c:v>
                </c:pt>
                <c:pt idx="24807" formatCode="General">
                  <c:v>16.6952</c:v>
                </c:pt>
                <c:pt idx="24808" formatCode="General">
                  <c:v>16.695900000000002</c:v>
                </c:pt>
                <c:pt idx="24809" formatCode="General">
                  <c:v>16.6966</c:v>
                </c:pt>
                <c:pt idx="24810" formatCode="General">
                  <c:v>16.697299999999998</c:v>
                </c:pt>
                <c:pt idx="24811" formatCode="General">
                  <c:v>16.697900000000001</c:v>
                </c:pt>
                <c:pt idx="24812" formatCode="General">
                  <c:v>16.698599999999999</c:v>
                </c:pt>
                <c:pt idx="24813" formatCode="General">
                  <c:v>16.699300000000001</c:v>
                </c:pt>
                <c:pt idx="24814" formatCode="General">
                  <c:v>16.6999</c:v>
                </c:pt>
                <c:pt idx="24815" formatCode="General">
                  <c:v>16.700600000000001</c:v>
                </c:pt>
                <c:pt idx="24816" formatCode="General">
                  <c:v>16.7013</c:v>
                </c:pt>
                <c:pt idx="24817" formatCode="General">
                  <c:v>16.702000000000002</c:v>
                </c:pt>
                <c:pt idx="24818" formatCode="General">
                  <c:v>16.7026</c:v>
                </c:pt>
                <c:pt idx="24819" formatCode="General">
                  <c:v>16.703299999999999</c:v>
                </c:pt>
                <c:pt idx="24820" formatCode="General">
                  <c:v>16.704000000000001</c:v>
                </c:pt>
                <c:pt idx="24821" formatCode="General">
                  <c:v>16.704699999999999</c:v>
                </c:pt>
                <c:pt idx="24822" formatCode="General">
                  <c:v>16.705300000000001</c:v>
                </c:pt>
                <c:pt idx="24823" formatCode="General">
                  <c:v>16.706</c:v>
                </c:pt>
                <c:pt idx="24824" formatCode="General">
                  <c:v>16.706700000000001</c:v>
                </c:pt>
                <c:pt idx="24825" formatCode="General">
                  <c:v>16.7074</c:v>
                </c:pt>
                <c:pt idx="24826" formatCode="General">
                  <c:v>16.707999999999998</c:v>
                </c:pt>
                <c:pt idx="24827" formatCode="General">
                  <c:v>16.7087</c:v>
                </c:pt>
                <c:pt idx="24828" formatCode="General">
                  <c:v>16.709399999999999</c:v>
                </c:pt>
                <c:pt idx="24829" formatCode="General">
                  <c:v>16.71</c:v>
                </c:pt>
                <c:pt idx="24830" formatCode="General">
                  <c:v>16.710699999999999</c:v>
                </c:pt>
                <c:pt idx="24831" formatCode="General">
                  <c:v>16.711400000000001</c:v>
                </c:pt>
                <c:pt idx="24832" formatCode="General">
                  <c:v>16.7121</c:v>
                </c:pt>
                <c:pt idx="24833" formatCode="General">
                  <c:v>16.712700000000002</c:v>
                </c:pt>
                <c:pt idx="24834" formatCode="General">
                  <c:v>16.7134</c:v>
                </c:pt>
                <c:pt idx="24835" formatCode="General">
                  <c:v>16.714099999999998</c:v>
                </c:pt>
                <c:pt idx="24836" formatCode="General">
                  <c:v>16.7148</c:v>
                </c:pt>
                <c:pt idx="24837" formatCode="General">
                  <c:v>16.715399999999999</c:v>
                </c:pt>
                <c:pt idx="24838" formatCode="General">
                  <c:v>16.716100000000001</c:v>
                </c:pt>
                <c:pt idx="24839" formatCode="General">
                  <c:v>16.716799999999999</c:v>
                </c:pt>
                <c:pt idx="24840" formatCode="General">
                  <c:v>16.717400000000001</c:v>
                </c:pt>
                <c:pt idx="24841" formatCode="General">
                  <c:v>16.7181</c:v>
                </c:pt>
                <c:pt idx="24842" formatCode="General">
                  <c:v>16.718800000000002</c:v>
                </c:pt>
                <c:pt idx="24843" formatCode="General">
                  <c:v>16.7195</c:v>
                </c:pt>
                <c:pt idx="24844" formatCode="General">
                  <c:v>16.720099999999999</c:v>
                </c:pt>
                <c:pt idx="24845" formatCode="General">
                  <c:v>16.720800000000001</c:v>
                </c:pt>
                <c:pt idx="24846" formatCode="General">
                  <c:v>16.721499999999999</c:v>
                </c:pt>
                <c:pt idx="24847" formatCode="General">
                  <c:v>16.722200000000001</c:v>
                </c:pt>
                <c:pt idx="24848" formatCode="General">
                  <c:v>16.722799999999999</c:v>
                </c:pt>
                <c:pt idx="24849" formatCode="General">
                  <c:v>16.723500000000001</c:v>
                </c:pt>
                <c:pt idx="24850" formatCode="General">
                  <c:v>16.7242</c:v>
                </c:pt>
                <c:pt idx="24851" formatCode="General">
                  <c:v>16.724900000000002</c:v>
                </c:pt>
                <c:pt idx="24852" formatCode="General">
                  <c:v>16.7255</c:v>
                </c:pt>
                <c:pt idx="24853" formatCode="General">
                  <c:v>16.726199999999999</c:v>
                </c:pt>
                <c:pt idx="24854" formatCode="General">
                  <c:v>16.726900000000001</c:v>
                </c:pt>
                <c:pt idx="24855" formatCode="General">
                  <c:v>16.727499999999999</c:v>
                </c:pt>
                <c:pt idx="24856" formatCode="General">
                  <c:v>16.728200000000001</c:v>
                </c:pt>
                <c:pt idx="24857" formatCode="General">
                  <c:v>16.728899999999999</c:v>
                </c:pt>
                <c:pt idx="24858" formatCode="General">
                  <c:v>16.729600000000001</c:v>
                </c:pt>
                <c:pt idx="24859" formatCode="General">
                  <c:v>16.7302</c:v>
                </c:pt>
                <c:pt idx="24860" formatCode="General">
                  <c:v>16.730899999999998</c:v>
                </c:pt>
                <c:pt idx="24861" formatCode="General">
                  <c:v>16.7316</c:v>
                </c:pt>
                <c:pt idx="24862" formatCode="General">
                  <c:v>16.732299999999999</c:v>
                </c:pt>
                <c:pt idx="24863" formatCode="General">
                  <c:v>16.732900000000001</c:v>
                </c:pt>
                <c:pt idx="24864" formatCode="General">
                  <c:v>16.733599999999999</c:v>
                </c:pt>
                <c:pt idx="24865" formatCode="General">
                  <c:v>16.734300000000001</c:v>
                </c:pt>
                <c:pt idx="24866" formatCode="General">
                  <c:v>16.7349</c:v>
                </c:pt>
                <c:pt idx="24867" formatCode="General">
                  <c:v>16.735600000000002</c:v>
                </c:pt>
                <c:pt idx="24868" formatCode="General">
                  <c:v>16.7363</c:v>
                </c:pt>
                <c:pt idx="24869" formatCode="General">
                  <c:v>16.736999999999998</c:v>
                </c:pt>
                <c:pt idx="24870" formatCode="General">
                  <c:v>16.7376</c:v>
                </c:pt>
                <c:pt idx="24871" formatCode="General">
                  <c:v>16.738299999999999</c:v>
                </c:pt>
                <c:pt idx="24872" formatCode="General">
                  <c:v>16.739000000000001</c:v>
                </c:pt>
                <c:pt idx="24873" formatCode="General">
                  <c:v>16.739699999999999</c:v>
                </c:pt>
                <c:pt idx="24874" formatCode="General">
                  <c:v>16.740300000000001</c:v>
                </c:pt>
                <c:pt idx="24875" formatCode="General">
                  <c:v>16.741</c:v>
                </c:pt>
                <c:pt idx="24876" formatCode="General">
                  <c:v>16.741700000000002</c:v>
                </c:pt>
                <c:pt idx="24877" formatCode="General">
                  <c:v>16.7423</c:v>
                </c:pt>
                <c:pt idx="24878" formatCode="General">
                  <c:v>16.742999999999999</c:v>
                </c:pt>
                <c:pt idx="24879" formatCode="General">
                  <c:v>16.7437</c:v>
                </c:pt>
                <c:pt idx="24880" formatCode="General">
                  <c:v>16.744399999999999</c:v>
                </c:pt>
                <c:pt idx="24881" formatCode="General">
                  <c:v>16.745000000000001</c:v>
                </c:pt>
                <c:pt idx="24882" formatCode="General">
                  <c:v>16.745699999999999</c:v>
                </c:pt>
                <c:pt idx="24883" formatCode="General">
                  <c:v>16.746400000000001</c:v>
                </c:pt>
                <c:pt idx="24884" formatCode="General">
                  <c:v>16.7471</c:v>
                </c:pt>
                <c:pt idx="24885" formatCode="General">
                  <c:v>16.747699999999998</c:v>
                </c:pt>
                <c:pt idx="24886" formatCode="General">
                  <c:v>16.7484</c:v>
                </c:pt>
                <c:pt idx="24887" formatCode="General">
                  <c:v>16.749099999999999</c:v>
                </c:pt>
                <c:pt idx="24888" formatCode="General">
                  <c:v>16.7498</c:v>
                </c:pt>
                <c:pt idx="24889" formatCode="General">
                  <c:v>16.750399999999999</c:v>
                </c:pt>
                <c:pt idx="24890" formatCode="General">
                  <c:v>16.751100000000001</c:v>
                </c:pt>
                <c:pt idx="24891" formatCode="General">
                  <c:v>16.751799999999999</c:v>
                </c:pt>
                <c:pt idx="24892" formatCode="General">
                  <c:v>16.752400000000002</c:v>
                </c:pt>
                <c:pt idx="24893" formatCode="General">
                  <c:v>16.7531</c:v>
                </c:pt>
                <c:pt idx="24894" formatCode="General">
                  <c:v>16.753799999999998</c:v>
                </c:pt>
                <c:pt idx="24895" formatCode="General">
                  <c:v>16.7545</c:v>
                </c:pt>
                <c:pt idx="24896" formatCode="General">
                  <c:v>16.755099999999999</c:v>
                </c:pt>
                <c:pt idx="24897" formatCode="General">
                  <c:v>16.755800000000001</c:v>
                </c:pt>
                <c:pt idx="24898" formatCode="General">
                  <c:v>16.756499999999999</c:v>
                </c:pt>
                <c:pt idx="24899" formatCode="General">
                  <c:v>16.757200000000001</c:v>
                </c:pt>
                <c:pt idx="24900" formatCode="General">
                  <c:v>16.7578</c:v>
                </c:pt>
                <c:pt idx="24901" formatCode="General">
                  <c:v>16.758500000000002</c:v>
                </c:pt>
                <c:pt idx="24902" formatCode="General">
                  <c:v>16.7592</c:v>
                </c:pt>
                <c:pt idx="24903" formatCode="General">
                  <c:v>16.759799999999998</c:v>
                </c:pt>
                <c:pt idx="24904" formatCode="General">
                  <c:v>16.7605</c:v>
                </c:pt>
                <c:pt idx="24905" formatCode="General">
                  <c:v>16.761199999999999</c:v>
                </c:pt>
                <c:pt idx="24906" formatCode="General">
                  <c:v>16.761900000000001</c:v>
                </c:pt>
                <c:pt idx="24907" formatCode="General">
                  <c:v>16.762499999999999</c:v>
                </c:pt>
                <c:pt idx="24908" formatCode="General">
                  <c:v>16.763200000000001</c:v>
                </c:pt>
                <c:pt idx="24909" formatCode="General">
                  <c:v>16.7639</c:v>
                </c:pt>
                <c:pt idx="24910" formatCode="General">
                  <c:v>16.764600000000002</c:v>
                </c:pt>
                <c:pt idx="24911" formatCode="General">
                  <c:v>16.7652</c:v>
                </c:pt>
                <c:pt idx="24912" formatCode="General">
                  <c:v>16.765899999999998</c:v>
                </c:pt>
                <c:pt idx="24913" formatCode="General">
                  <c:v>16.7666</c:v>
                </c:pt>
                <c:pt idx="24914" formatCode="General">
                  <c:v>16.767299999999999</c:v>
                </c:pt>
                <c:pt idx="24915" formatCode="General">
                  <c:v>16.767900000000001</c:v>
                </c:pt>
                <c:pt idx="24916" formatCode="General">
                  <c:v>16.768599999999999</c:v>
                </c:pt>
                <c:pt idx="24917" formatCode="General">
                  <c:v>16.769300000000001</c:v>
                </c:pt>
                <c:pt idx="24918" formatCode="General">
                  <c:v>16.7699</c:v>
                </c:pt>
                <c:pt idx="24919" formatCode="General">
                  <c:v>16.770600000000002</c:v>
                </c:pt>
                <c:pt idx="24920" formatCode="General">
                  <c:v>16.7713</c:v>
                </c:pt>
                <c:pt idx="24921" formatCode="General">
                  <c:v>16.771999999999998</c:v>
                </c:pt>
                <c:pt idx="24922" formatCode="General">
                  <c:v>16.772600000000001</c:v>
                </c:pt>
                <c:pt idx="24923" formatCode="General">
                  <c:v>16.773299999999999</c:v>
                </c:pt>
                <c:pt idx="24924" formatCode="General">
                  <c:v>16.774000000000001</c:v>
                </c:pt>
                <c:pt idx="24925" formatCode="General">
                  <c:v>16.774699999999999</c:v>
                </c:pt>
                <c:pt idx="24926" formatCode="General">
                  <c:v>16.775300000000001</c:v>
                </c:pt>
                <c:pt idx="24927" formatCode="General">
                  <c:v>16.776</c:v>
                </c:pt>
                <c:pt idx="24928" formatCode="General">
                  <c:v>16.776700000000002</c:v>
                </c:pt>
                <c:pt idx="24929" formatCode="General">
                  <c:v>16.7773</c:v>
                </c:pt>
                <c:pt idx="24930" formatCode="General">
                  <c:v>16.777999999999999</c:v>
                </c:pt>
                <c:pt idx="24931" formatCode="General">
                  <c:v>16.778700000000001</c:v>
                </c:pt>
                <c:pt idx="24932" formatCode="General">
                  <c:v>16.779399999999999</c:v>
                </c:pt>
                <c:pt idx="24933" formatCode="General">
                  <c:v>16.78</c:v>
                </c:pt>
                <c:pt idx="24934" formatCode="General">
                  <c:v>16.7807</c:v>
                </c:pt>
                <c:pt idx="24935" formatCode="General">
                  <c:v>16.781400000000001</c:v>
                </c:pt>
                <c:pt idx="24936" formatCode="General">
                  <c:v>16.7821</c:v>
                </c:pt>
                <c:pt idx="24937" formatCode="General">
                  <c:v>16.782699999999998</c:v>
                </c:pt>
                <c:pt idx="24938" formatCode="General">
                  <c:v>16.7834</c:v>
                </c:pt>
                <c:pt idx="24939" formatCode="General">
                  <c:v>16.784099999999999</c:v>
                </c:pt>
                <c:pt idx="24940" formatCode="General">
                  <c:v>16.784700000000001</c:v>
                </c:pt>
                <c:pt idx="24941" formatCode="General">
                  <c:v>16.785399999999999</c:v>
                </c:pt>
                <c:pt idx="24942" formatCode="General">
                  <c:v>16.786100000000001</c:v>
                </c:pt>
                <c:pt idx="24943" formatCode="General">
                  <c:v>16.786799999999999</c:v>
                </c:pt>
                <c:pt idx="24944" formatCode="General">
                  <c:v>16.787400000000002</c:v>
                </c:pt>
                <c:pt idx="24945" formatCode="General">
                  <c:v>16.7881</c:v>
                </c:pt>
                <c:pt idx="24946" formatCode="General">
                  <c:v>16.788799999999998</c:v>
                </c:pt>
                <c:pt idx="24947" formatCode="General">
                  <c:v>16.7895</c:v>
                </c:pt>
                <c:pt idx="24948" formatCode="General">
                  <c:v>16.790099999999999</c:v>
                </c:pt>
                <c:pt idx="24949" formatCode="General">
                  <c:v>16.790800000000001</c:v>
                </c:pt>
                <c:pt idx="24950" formatCode="General">
                  <c:v>16.791499999999999</c:v>
                </c:pt>
                <c:pt idx="24951" formatCode="General">
                  <c:v>16.792200000000001</c:v>
                </c:pt>
                <c:pt idx="24952" formatCode="General">
                  <c:v>16.7928</c:v>
                </c:pt>
                <c:pt idx="24953" formatCode="General">
                  <c:v>16.793500000000002</c:v>
                </c:pt>
                <c:pt idx="24954" formatCode="General">
                  <c:v>16.7942</c:v>
                </c:pt>
                <c:pt idx="24955" formatCode="General">
                  <c:v>16.794799999999999</c:v>
                </c:pt>
                <c:pt idx="24956" formatCode="General">
                  <c:v>16.795500000000001</c:v>
                </c:pt>
                <c:pt idx="24957" formatCode="General">
                  <c:v>16.796199999999999</c:v>
                </c:pt>
                <c:pt idx="24958" formatCode="General">
                  <c:v>16.796900000000001</c:v>
                </c:pt>
                <c:pt idx="24959" formatCode="General">
                  <c:v>16.797499999999999</c:v>
                </c:pt>
                <c:pt idx="24960" formatCode="General">
                  <c:v>16.798200000000001</c:v>
                </c:pt>
                <c:pt idx="24961" formatCode="General">
                  <c:v>16.7989</c:v>
                </c:pt>
                <c:pt idx="24962" formatCode="General">
                  <c:v>16.799600000000002</c:v>
                </c:pt>
                <c:pt idx="24963" formatCode="General">
                  <c:v>16.8002</c:v>
                </c:pt>
                <c:pt idx="24964" formatCode="General">
                  <c:v>16.800899999999999</c:v>
                </c:pt>
                <c:pt idx="24965" formatCode="General">
                  <c:v>16.801600000000001</c:v>
                </c:pt>
                <c:pt idx="24966" formatCode="General">
                  <c:v>16.802199999999999</c:v>
                </c:pt>
                <c:pt idx="24967" formatCode="General">
                  <c:v>16.802900000000001</c:v>
                </c:pt>
                <c:pt idx="24968" formatCode="General">
                  <c:v>16.803599999999999</c:v>
                </c:pt>
                <c:pt idx="24969" formatCode="General">
                  <c:v>16.804300000000001</c:v>
                </c:pt>
                <c:pt idx="24970" formatCode="General">
                  <c:v>16.8049</c:v>
                </c:pt>
                <c:pt idx="24971" formatCode="General">
                  <c:v>16.805599999999998</c:v>
                </c:pt>
                <c:pt idx="24972" formatCode="General">
                  <c:v>16.8063</c:v>
                </c:pt>
                <c:pt idx="24973" formatCode="General">
                  <c:v>16.806999999999999</c:v>
                </c:pt>
                <c:pt idx="24974" formatCode="General">
                  <c:v>16.807600000000001</c:v>
                </c:pt>
                <c:pt idx="24975" formatCode="General">
                  <c:v>16.808299999999999</c:v>
                </c:pt>
                <c:pt idx="24976" formatCode="General">
                  <c:v>16.809000000000001</c:v>
                </c:pt>
                <c:pt idx="24977" formatCode="General">
                  <c:v>16.8096</c:v>
                </c:pt>
                <c:pt idx="24978" formatCode="General">
                  <c:v>16.810300000000002</c:v>
                </c:pt>
                <c:pt idx="24979" formatCode="General">
                  <c:v>16.811</c:v>
                </c:pt>
                <c:pt idx="24980" formatCode="General">
                  <c:v>16.811699999999998</c:v>
                </c:pt>
                <c:pt idx="24981" formatCode="General">
                  <c:v>16.8123</c:v>
                </c:pt>
                <c:pt idx="24982" formatCode="General">
                  <c:v>16.812999999999999</c:v>
                </c:pt>
                <c:pt idx="24983" formatCode="General">
                  <c:v>16.813700000000001</c:v>
                </c:pt>
                <c:pt idx="24984" formatCode="General">
                  <c:v>16.814399999999999</c:v>
                </c:pt>
                <c:pt idx="24985" formatCode="General">
                  <c:v>16.815000000000001</c:v>
                </c:pt>
                <c:pt idx="24986" formatCode="General">
                  <c:v>16.8157</c:v>
                </c:pt>
                <c:pt idx="24987" formatCode="General">
                  <c:v>16.816400000000002</c:v>
                </c:pt>
                <c:pt idx="24988" formatCode="General">
                  <c:v>16.8171</c:v>
                </c:pt>
                <c:pt idx="24989" formatCode="General">
                  <c:v>16.817699999999999</c:v>
                </c:pt>
                <c:pt idx="24990" formatCode="General">
                  <c:v>16.8184</c:v>
                </c:pt>
                <c:pt idx="24991" formatCode="General">
                  <c:v>16.819099999999999</c:v>
                </c:pt>
                <c:pt idx="24992" formatCode="General">
                  <c:v>16.819700000000001</c:v>
                </c:pt>
                <c:pt idx="24993" formatCode="General">
                  <c:v>16.820399999999999</c:v>
                </c:pt>
                <c:pt idx="24994" formatCode="General">
                  <c:v>16.821100000000001</c:v>
                </c:pt>
                <c:pt idx="24995" formatCode="General">
                  <c:v>16.8218</c:v>
                </c:pt>
                <c:pt idx="24996" formatCode="General">
                  <c:v>16.822399999999998</c:v>
                </c:pt>
                <c:pt idx="24997" formatCode="General">
                  <c:v>16.8231</c:v>
                </c:pt>
                <c:pt idx="24998" formatCode="General">
                  <c:v>16.823799999999999</c:v>
                </c:pt>
                <c:pt idx="24999" formatCode="General">
                  <c:v>16.8245</c:v>
                </c:pt>
                <c:pt idx="25000" formatCode="General">
                  <c:v>16.825099999999999</c:v>
                </c:pt>
                <c:pt idx="25001" formatCode="General">
                  <c:v>16.825800000000001</c:v>
                </c:pt>
                <c:pt idx="25002" formatCode="General">
                  <c:v>16.826499999999999</c:v>
                </c:pt>
                <c:pt idx="25003" formatCode="General">
                  <c:v>16.827100000000002</c:v>
                </c:pt>
                <c:pt idx="25004" formatCode="General">
                  <c:v>16.8278</c:v>
                </c:pt>
                <c:pt idx="25005" formatCode="General">
                  <c:v>16.828499999999998</c:v>
                </c:pt>
                <c:pt idx="25006" formatCode="General">
                  <c:v>16.8292</c:v>
                </c:pt>
                <c:pt idx="25007" formatCode="General">
                  <c:v>16.829799999999999</c:v>
                </c:pt>
                <c:pt idx="25008" formatCode="General">
                  <c:v>16.830500000000001</c:v>
                </c:pt>
                <c:pt idx="25009" formatCode="General">
                  <c:v>16.831199999999999</c:v>
                </c:pt>
                <c:pt idx="25010" formatCode="General">
                  <c:v>16.831900000000001</c:v>
                </c:pt>
                <c:pt idx="25011" formatCode="General">
                  <c:v>16.8325</c:v>
                </c:pt>
                <c:pt idx="25012" formatCode="General">
                  <c:v>16.833200000000001</c:v>
                </c:pt>
                <c:pt idx="25013" formatCode="General">
                  <c:v>16.8339</c:v>
                </c:pt>
                <c:pt idx="25014" formatCode="General">
                  <c:v>16.834599999999998</c:v>
                </c:pt>
                <c:pt idx="25015" formatCode="General">
                  <c:v>16.8352</c:v>
                </c:pt>
                <c:pt idx="25016" formatCode="General">
                  <c:v>16.835899999999999</c:v>
                </c:pt>
                <c:pt idx="25017" formatCode="General">
                  <c:v>16.836600000000001</c:v>
                </c:pt>
                <c:pt idx="25018" formatCode="General">
                  <c:v>16.837199999999999</c:v>
                </c:pt>
                <c:pt idx="25019" formatCode="General">
                  <c:v>16.837900000000001</c:v>
                </c:pt>
                <c:pt idx="25020" formatCode="General">
                  <c:v>16.8386</c:v>
                </c:pt>
                <c:pt idx="25021" formatCode="General">
                  <c:v>16.839300000000001</c:v>
                </c:pt>
                <c:pt idx="25022" formatCode="General">
                  <c:v>16.8399</c:v>
                </c:pt>
                <c:pt idx="25023" formatCode="General">
                  <c:v>16.840599999999998</c:v>
                </c:pt>
                <c:pt idx="25024" formatCode="General">
                  <c:v>16.8413</c:v>
                </c:pt>
                <c:pt idx="25025" formatCode="General">
                  <c:v>16.841999999999999</c:v>
                </c:pt>
                <c:pt idx="25026" formatCode="General">
                  <c:v>16.842600000000001</c:v>
                </c:pt>
                <c:pt idx="25027" formatCode="General">
                  <c:v>16.843299999999999</c:v>
                </c:pt>
                <c:pt idx="25028" formatCode="General">
                  <c:v>16.844000000000001</c:v>
                </c:pt>
                <c:pt idx="25029" formatCode="General">
                  <c:v>16.8446</c:v>
                </c:pt>
                <c:pt idx="25030" formatCode="General">
                  <c:v>16.845300000000002</c:v>
                </c:pt>
                <c:pt idx="25031" formatCode="General">
                  <c:v>16.846</c:v>
                </c:pt>
                <c:pt idx="25032" formatCode="General">
                  <c:v>16.846699999999998</c:v>
                </c:pt>
                <c:pt idx="25033" formatCode="General">
                  <c:v>16.847300000000001</c:v>
                </c:pt>
                <c:pt idx="25034" formatCode="General">
                  <c:v>16.847999999999999</c:v>
                </c:pt>
                <c:pt idx="25035" formatCode="General">
                  <c:v>16.848700000000001</c:v>
                </c:pt>
                <c:pt idx="25036" formatCode="General">
                  <c:v>16.849399999999999</c:v>
                </c:pt>
                <c:pt idx="25037" formatCode="General">
                  <c:v>16.850000000000001</c:v>
                </c:pt>
                <c:pt idx="25038" formatCode="General">
                  <c:v>16.8507</c:v>
                </c:pt>
                <c:pt idx="25039" formatCode="General">
                  <c:v>16.851400000000002</c:v>
                </c:pt>
                <c:pt idx="25040" formatCode="General">
                  <c:v>16.852</c:v>
                </c:pt>
                <c:pt idx="25041" formatCode="General">
                  <c:v>16.852699999999999</c:v>
                </c:pt>
                <c:pt idx="25042" formatCode="General">
                  <c:v>16.853400000000001</c:v>
                </c:pt>
                <c:pt idx="25043" formatCode="General">
                  <c:v>16.854099999999999</c:v>
                </c:pt>
                <c:pt idx="25044" formatCode="General">
                  <c:v>16.854700000000001</c:v>
                </c:pt>
                <c:pt idx="25045" formatCode="General">
                  <c:v>16.855399999999999</c:v>
                </c:pt>
                <c:pt idx="25046" formatCode="General">
                  <c:v>16.856100000000001</c:v>
                </c:pt>
                <c:pt idx="25047" formatCode="General">
                  <c:v>16.8568</c:v>
                </c:pt>
                <c:pt idx="25048" formatCode="General">
                  <c:v>16.857399999999998</c:v>
                </c:pt>
                <c:pt idx="25049" formatCode="General">
                  <c:v>16.8581</c:v>
                </c:pt>
                <c:pt idx="25050" formatCode="General">
                  <c:v>16.858799999999999</c:v>
                </c:pt>
                <c:pt idx="25051" formatCode="General">
                  <c:v>16.859500000000001</c:v>
                </c:pt>
                <c:pt idx="25052" formatCode="General">
                  <c:v>16.860099999999999</c:v>
                </c:pt>
                <c:pt idx="25053" formatCode="General">
                  <c:v>16.860800000000001</c:v>
                </c:pt>
                <c:pt idx="25054" formatCode="General">
                  <c:v>16.861499999999999</c:v>
                </c:pt>
                <c:pt idx="25055" formatCode="General">
                  <c:v>16.862100000000002</c:v>
                </c:pt>
                <c:pt idx="25056" formatCode="General">
                  <c:v>16.8628</c:v>
                </c:pt>
                <c:pt idx="25057" formatCode="General">
                  <c:v>16.863499999999998</c:v>
                </c:pt>
                <c:pt idx="25058" formatCode="General">
                  <c:v>16.8642</c:v>
                </c:pt>
                <c:pt idx="25059" formatCode="General">
                  <c:v>16.864799999999999</c:v>
                </c:pt>
                <c:pt idx="25060" formatCode="General">
                  <c:v>16.865500000000001</c:v>
                </c:pt>
                <c:pt idx="25061" formatCode="General">
                  <c:v>16.866199999999999</c:v>
                </c:pt>
                <c:pt idx="25062" formatCode="General">
                  <c:v>16.866900000000001</c:v>
                </c:pt>
                <c:pt idx="25063" formatCode="General">
                  <c:v>16.8675</c:v>
                </c:pt>
                <c:pt idx="25064" formatCode="General">
                  <c:v>16.868200000000002</c:v>
                </c:pt>
                <c:pt idx="25065" formatCode="General">
                  <c:v>16.8689</c:v>
                </c:pt>
                <c:pt idx="25066" formatCode="General">
                  <c:v>16.869499999999999</c:v>
                </c:pt>
                <c:pt idx="25067" formatCode="General">
                  <c:v>16.870200000000001</c:v>
                </c:pt>
                <c:pt idx="25068" formatCode="General">
                  <c:v>16.870899999999999</c:v>
                </c:pt>
                <c:pt idx="25069" formatCode="General">
                  <c:v>16.871600000000001</c:v>
                </c:pt>
                <c:pt idx="25070" formatCode="General">
                  <c:v>16.872199999999999</c:v>
                </c:pt>
                <c:pt idx="25071" formatCode="General">
                  <c:v>16.872900000000001</c:v>
                </c:pt>
                <c:pt idx="25072" formatCode="General">
                  <c:v>16.8736</c:v>
                </c:pt>
                <c:pt idx="25073" formatCode="General">
                  <c:v>16.874300000000002</c:v>
                </c:pt>
                <c:pt idx="25074" formatCode="General">
                  <c:v>16.8749</c:v>
                </c:pt>
                <c:pt idx="25075" formatCode="General">
                  <c:v>16.875599999999999</c:v>
                </c:pt>
                <c:pt idx="25076" formatCode="General">
                  <c:v>16.876300000000001</c:v>
                </c:pt>
                <c:pt idx="25077" formatCode="General">
                  <c:v>16.876899999999999</c:v>
                </c:pt>
                <c:pt idx="25078" formatCode="General">
                  <c:v>16.877600000000001</c:v>
                </c:pt>
                <c:pt idx="25079" formatCode="General">
                  <c:v>16.878299999999999</c:v>
                </c:pt>
                <c:pt idx="25080" formatCode="General">
                  <c:v>16.879000000000001</c:v>
                </c:pt>
                <c:pt idx="25081" formatCode="General">
                  <c:v>16.8796</c:v>
                </c:pt>
                <c:pt idx="25082" formatCode="General">
                  <c:v>16.880299999999998</c:v>
                </c:pt>
                <c:pt idx="25083" formatCode="General">
                  <c:v>16.881</c:v>
                </c:pt>
                <c:pt idx="25084" formatCode="General">
                  <c:v>16.881699999999999</c:v>
                </c:pt>
                <c:pt idx="25085" formatCode="General">
                  <c:v>16.882300000000001</c:v>
                </c:pt>
                <c:pt idx="25086" formatCode="General">
                  <c:v>16.882999999999999</c:v>
                </c:pt>
                <c:pt idx="25087" formatCode="General">
                  <c:v>16.883700000000001</c:v>
                </c:pt>
                <c:pt idx="25088" formatCode="General">
                  <c:v>16.884399999999999</c:v>
                </c:pt>
                <c:pt idx="25089" formatCode="General">
                  <c:v>16.885000000000002</c:v>
                </c:pt>
                <c:pt idx="25090" formatCode="General">
                  <c:v>16.8857</c:v>
                </c:pt>
                <c:pt idx="25091" formatCode="General">
                  <c:v>16.886399999999998</c:v>
                </c:pt>
                <c:pt idx="25092" formatCode="General">
                  <c:v>16.887</c:v>
                </c:pt>
                <c:pt idx="25093" formatCode="General">
                  <c:v>16.887699999999999</c:v>
                </c:pt>
                <c:pt idx="25094" formatCode="General">
                  <c:v>16.888400000000001</c:v>
                </c:pt>
                <c:pt idx="25095" formatCode="General">
                  <c:v>16.889099999999999</c:v>
                </c:pt>
                <c:pt idx="25096" formatCode="General">
                  <c:v>16.889700000000001</c:v>
                </c:pt>
                <c:pt idx="25097" formatCode="General">
                  <c:v>16.8904</c:v>
                </c:pt>
                <c:pt idx="25098" formatCode="General">
                  <c:v>16.891100000000002</c:v>
                </c:pt>
                <c:pt idx="25099" formatCode="General">
                  <c:v>16.8918</c:v>
                </c:pt>
                <c:pt idx="25100" formatCode="General">
                  <c:v>16.892399999999999</c:v>
                </c:pt>
                <c:pt idx="25101" formatCode="General">
                  <c:v>16.8931</c:v>
                </c:pt>
                <c:pt idx="25102" formatCode="General">
                  <c:v>16.893799999999999</c:v>
                </c:pt>
                <c:pt idx="25103" formatCode="General">
                  <c:v>16.894400000000001</c:v>
                </c:pt>
                <c:pt idx="25104" formatCode="General">
                  <c:v>16.895099999999999</c:v>
                </c:pt>
                <c:pt idx="25105" formatCode="General">
                  <c:v>16.895800000000001</c:v>
                </c:pt>
                <c:pt idx="25106" formatCode="General">
                  <c:v>16.8965</c:v>
                </c:pt>
                <c:pt idx="25107" formatCode="General">
                  <c:v>16.897099999999998</c:v>
                </c:pt>
                <c:pt idx="25108" formatCode="General">
                  <c:v>16.8978</c:v>
                </c:pt>
                <c:pt idx="25109" formatCode="General">
                  <c:v>16.898499999999999</c:v>
                </c:pt>
                <c:pt idx="25110" formatCode="General">
                  <c:v>16.8992</c:v>
                </c:pt>
                <c:pt idx="25111" formatCode="General">
                  <c:v>16.899799999999999</c:v>
                </c:pt>
                <c:pt idx="25112" formatCode="General">
                  <c:v>16.900500000000001</c:v>
                </c:pt>
                <c:pt idx="25113" formatCode="General">
                  <c:v>16.901199999999999</c:v>
                </c:pt>
                <c:pt idx="25114" formatCode="General">
                  <c:v>16.901900000000001</c:v>
                </c:pt>
                <c:pt idx="25115" formatCode="General">
                  <c:v>16.9025</c:v>
                </c:pt>
                <c:pt idx="25116" formatCode="General">
                  <c:v>16.903199999999998</c:v>
                </c:pt>
                <c:pt idx="25117" formatCode="General">
                  <c:v>16.9039</c:v>
                </c:pt>
                <c:pt idx="25118" formatCode="General">
                  <c:v>16.904499999999999</c:v>
                </c:pt>
                <c:pt idx="25119" formatCode="General">
                  <c:v>16.905200000000001</c:v>
                </c:pt>
                <c:pt idx="25120" formatCode="General">
                  <c:v>16.905899999999999</c:v>
                </c:pt>
                <c:pt idx="25121" formatCode="General">
                  <c:v>16.906600000000001</c:v>
                </c:pt>
                <c:pt idx="25122" formatCode="General">
                  <c:v>16.9072</c:v>
                </c:pt>
                <c:pt idx="25123" formatCode="General">
                  <c:v>16.907900000000001</c:v>
                </c:pt>
                <c:pt idx="25124" formatCode="General">
                  <c:v>16.9086</c:v>
                </c:pt>
                <c:pt idx="25125" formatCode="General">
                  <c:v>16.909300000000002</c:v>
                </c:pt>
                <c:pt idx="25126" formatCode="General">
                  <c:v>16.9099</c:v>
                </c:pt>
                <c:pt idx="25127" formatCode="General">
                  <c:v>16.910599999999999</c:v>
                </c:pt>
                <c:pt idx="25128" formatCode="General">
                  <c:v>16.911300000000001</c:v>
                </c:pt>
                <c:pt idx="25129" formatCode="General">
                  <c:v>16.911899999999999</c:v>
                </c:pt>
                <c:pt idx="25130" formatCode="General">
                  <c:v>16.912600000000001</c:v>
                </c:pt>
                <c:pt idx="25131" formatCode="General">
                  <c:v>16.9133</c:v>
                </c:pt>
                <c:pt idx="25132" formatCode="General">
                  <c:v>16.914000000000001</c:v>
                </c:pt>
                <c:pt idx="25133" formatCode="General">
                  <c:v>16.9146</c:v>
                </c:pt>
                <c:pt idx="25134" formatCode="General">
                  <c:v>16.915299999999998</c:v>
                </c:pt>
                <c:pt idx="25135" formatCode="General">
                  <c:v>16.916</c:v>
                </c:pt>
                <c:pt idx="25136" formatCode="General">
                  <c:v>16.916699999999999</c:v>
                </c:pt>
                <c:pt idx="25137" formatCode="General">
                  <c:v>16.917300000000001</c:v>
                </c:pt>
                <c:pt idx="25138" formatCode="General">
                  <c:v>16.917999999999999</c:v>
                </c:pt>
                <c:pt idx="25139" formatCode="General">
                  <c:v>16.918700000000001</c:v>
                </c:pt>
                <c:pt idx="25140" formatCode="General">
                  <c:v>16.9193</c:v>
                </c:pt>
                <c:pt idx="25141" formatCode="General">
                  <c:v>16.920000000000002</c:v>
                </c:pt>
                <c:pt idx="25142" formatCode="General">
                  <c:v>16.9207</c:v>
                </c:pt>
                <c:pt idx="25143" formatCode="General">
                  <c:v>16.921399999999998</c:v>
                </c:pt>
                <c:pt idx="25144" formatCode="General">
                  <c:v>16.922000000000001</c:v>
                </c:pt>
                <c:pt idx="25145" formatCode="General">
                  <c:v>16.922699999999999</c:v>
                </c:pt>
                <c:pt idx="25146" formatCode="General">
                  <c:v>16.923400000000001</c:v>
                </c:pt>
                <c:pt idx="25147" formatCode="General">
                  <c:v>16.924099999999999</c:v>
                </c:pt>
                <c:pt idx="25148" formatCode="General">
                  <c:v>16.924700000000001</c:v>
                </c:pt>
                <c:pt idx="25149" formatCode="General">
                  <c:v>16.9254</c:v>
                </c:pt>
                <c:pt idx="25150" formatCode="General">
                  <c:v>16.926100000000002</c:v>
                </c:pt>
                <c:pt idx="25151" formatCode="General">
                  <c:v>16.9268</c:v>
                </c:pt>
                <c:pt idx="25152" formatCode="General">
                  <c:v>16.927399999999999</c:v>
                </c:pt>
                <c:pt idx="25153" formatCode="General">
                  <c:v>16.928100000000001</c:v>
                </c:pt>
                <c:pt idx="25154" formatCode="General">
                  <c:v>16.928799999999999</c:v>
                </c:pt>
                <c:pt idx="25155" formatCode="General">
                  <c:v>16.929400000000001</c:v>
                </c:pt>
                <c:pt idx="25156" formatCode="General">
                  <c:v>16.930099999999999</c:v>
                </c:pt>
                <c:pt idx="25157" formatCode="General">
                  <c:v>16.930800000000001</c:v>
                </c:pt>
                <c:pt idx="25158" formatCode="General">
                  <c:v>16.9315</c:v>
                </c:pt>
                <c:pt idx="25159" formatCode="General">
                  <c:v>16.932099999999998</c:v>
                </c:pt>
                <c:pt idx="25160" formatCode="General">
                  <c:v>16.9328</c:v>
                </c:pt>
                <c:pt idx="25161" formatCode="General">
                  <c:v>16.933499999999999</c:v>
                </c:pt>
                <c:pt idx="25162" formatCode="General">
                  <c:v>16.934200000000001</c:v>
                </c:pt>
                <c:pt idx="25163" formatCode="General">
                  <c:v>16.934799999999999</c:v>
                </c:pt>
                <c:pt idx="25164" formatCode="General">
                  <c:v>16.935500000000001</c:v>
                </c:pt>
                <c:pt idx="25165" formatCode="General">
                  <c:v>16.936199999999999</c:v>
                </c:pt>
                <c:pt idx="25166" formatCode="General">
                  <c:v>16.936800000000002</c:v>
                </c:pt>
                <c:pt idx="25167" formatCode="General">
                  <c:v>16.9375</c:v>
                </c:pt>
                <c:pt idx="25168" formatCode="General">
                  <c:v>16.938199999999998</c:v>
                </c:pt>
                <c:pt idx="25169" formatCode="General">
                  <c:v>16.9389</c:v>
                </c:pt>
                <c:pt idx="25170" formatCode="General">
                  <c:v>16.939499999999999</c:v>
                </c:pt>
                <c:pt idx="25171" formatCode="General">
                  <c:v>16.940200000000001</c:v>
                </c:pt>
                <c:pt idx="25172" formatCode="General">
                  <c:v>16.940899999999999</c:v>
                </c:pt>
                <c:pt idx="25173" formatCode="General">
                  <c:v>16.941600000000001</c:v>
                </c:pt>
                <c:pt idx="25174" formatCode="General">
                  <c:v>16.9422</c:v>
                </c:pt>
                <c:pt idx="25175" formatCode="General">
                  <c:v>16.942900000000002</c:v>
                </c:pt>
                <c:pt idx="25176" formatCode="General">
                  <c:v>16.9436</c:v>
                </c:pt>
                <c:pt idx="25177" formatCode="General">
                  <c:v>16.944299999999998</c:v>
                </c:pt>
                <c:pt idx="25178" formatCode="General">
                  <c:v>16.944900000000001</c:v>
                </c:pt>
                <c:pt idx="25179" formatCode="General">
                  <c:v>16.945599999999999</c:v>
                </c:pt>
                <c:pt idx="25180" formatCode="General">
                  <c:v>16.946300000000001</c:v>
                </c:pt>
                <c:pt idx="25181" formatCode="General">
                  <c:v>16.946899999999999</c:v>
                </c:pt>
                <c:pt idx="25182" formatCode="General">
                  <c:v>16.947600000000001</c:v>
                </c:pt>
                <c:pt idx="25183" formatCode="General">
                  <c:v>16.9483</c:v>
                </c:pt>
                <c:pt idx="25184" formatCode="General">
                  <c:v>16.949000000000002</c:v>
                </c:pt>
                <c:pt idx="25185" formatCode="General">
                  <c:v>16.9496</c:v>
                </c:pt>
                <c:pt idx="25186" formatCode="General">
                  <c:v>16.950299999999999</c:v>
                </c:pt>
                <c:pt idx="25187" formatCode="General">
                  <c:v>16.951000000000001</c:v>
                </c:pt>
                <c:pt idx="25188" formatCode="General">
                  <c:v>16.951699999999999</c:v>
                </c:pt>
                <c:pt idx="25189" formatCode="General">
                  <c:v>16.952300000000001</c:v>
                </c:pt>
                <c:pt idx="25190" formatCode="General">
                  <c:v>16.952999999999999</c:v>
                </c:pt>
                <c:pt idx="25191" formatCode="General">
                  <c:v>16.953700000000001</c:v>
                </c:pt>
                <c:pt idx="25192" formatCode="General">
                  <c:v>16.9543</c:v>
                </c:pt>
                <c:pt idx="25193" formatCode="General">
                  <c:v>16.954999999999998</c:v>
                </c:pt>
                <c:pt idx="25194" formatCode="General">
                  <c:v>16.9557</c:v>
                </c:pt>
                <c:pt idx="25195" formatCode="General">
                  <c:v>16.956399999999999</c:v>
                </c:pt>
                <c:pt idx="25196" formatCode="General">
                  <c:v>16.957000000000001</c:v>
                </c:pt>
                <c:pt idx="25197" formatCode="General">
                  <c:v>16.957699999999999</c:v>
                </c:pt>
                <c:pt idx="25198" formatCode="General">
                  <c:v>16.958400000000001</c:v>
                </c:pt>
                <c:pt idx="25199" formatCode="General">
                  <c:v>16.959099999999999</c:v>
                </c:pt>
                <c:pt idx="25200" formatCode="General">
                  <c:v>16.959700000000002</c:v>
                </c:pt>
                <c:pt idx="25201" formatCode="General">
                  <c:v>16.9604</c:v>
                </c:pt>
                <c:pt idx="25202" formatCode="General">
                  <c:v>16.961099999999998</c:v>
                </c:pt>
                <c:pt idx="25203" formatCode="General">
                  <c:v>16.9617</c:v>
                </c:pt>
                <c:pt idx="25204" formatCode="General">
                  <c:v>16.962399999999999</c:v>
                </c:pt>
                <c:pt idx="25205" formatCode="General">
                  <c:v>16.963100000000001</c:v>
                </c:pt>
                <c:pt idx="25206" formatCode="General">
                  <c:v>16.963799999999999</c:v>
                </c:pt>
                <c:pt idx="25207" formatCode="General">
                  <c:v>16.964400000000001</c:v>
                </c:pt>
                <c:pt idx="25208" formatCode="General">
                  <c:v>16.9651</c:v>
                </c:pt>
                <c:pt idx="25209" formatCode="General">
                  <c:v>16.965800000000002</c:v>
                </c:pt>
                <c:pt idx="25210" formatCode="General">
                  <c:v>16.9665</c:v>
                </c:pt>
                <c:pt idx="25211" formatCode="General">
                  <c:v>16.967099999999999</c:v>
                </c:pt>
                <c:pt idx="25212" formatCode="General">
                  <c:v>16.9678</c:v>
                </c:pt>
                <c:pt idx="25213" formatCode="General">
                  <c:v>16.968499999999999</c:v>
                </c:pt>
                <c:pt idx="25214" formatCode="General">
                  <c:v>16.969200000000001</c:v>
                </c:pt>
                <c:pt idx="25215" formatCode="General">
                  <c:v>16.969799999999999</c:v>
                </c:pt>
                <c:pt idx="25216" formatCode="General">
                  <c:v>16.970500000000001</c:v>
                </c:pt>
                <c:pt idx="25217" formatCode="General">
                  <c:v>16.9712</c:v>
                </c:pt>
                <c:pt idx="25218" formatCode="General">
                  <c:v>16.971800000000002</c:v>
                </c:pt>
                <c:pt idx="25219" formatCode="General">
                  <c:v>16.9725</c:v>
                </c:pt>
                <c:pt idx="25220" formatCode="General">
                  <c:v>16.973199999999999</c:v>
                </c:pt>
                <c:pt idx="25221" formatCode="General">
                  <c:v>16.9739</c:v>
                </c:pt>
                <c:pt idx="25222" formatCode="General">
                  <c:v>16.974499999999999</c:v>
                </c:pt>
                <c:pt idx="25223" formatCode="General">
                  <c:v>16.975200000000001</c:v>
                </c:pt>
                <c:pt idx="25224" formatCode="General">
                  <c:v>16.975899999999999</c:v>
                </c:pt>
                <c:pt idx="25225" formatCode="General">
                  <c:v>16.976600000000001</c:v>
                </c:pt>
                <c:pt idx="25226" formatCode="General">
                  <c:v>16.9772</c:v>
                </c:pt>
                <c:pt idx="25227" formatCode="General">
                  <c:v>16.977900000000002</c:v>
                </c:pt>
                <c:pt idx="25228" formatCode="General">
                  <c:v>16.9786</c:v>
                </c:pt>
                <c:pt idx="25229" formatCode="General">
                  <c:v>16.979199999999999</c:v>
                </c:pt>
                <c:pt idx="25230" formatCode="General">
                  <c:v>16.979900000000001</c:v>
                </c:pt>
                <c:pt idx="25231" formatCode="General">
                  <c:v>16.980599999999999</c:v>
                </c:pt>
                <c:pt idx="25232" formatCode="General">
                  <c:v>16.981300000000001</c:v>
                </c:pt>
                <c:pt idx="25233" formatCode="General">
                  <c:v>16.9819</c:v>
                </c:pt>
                <c:pt idx="25234" formatCode="General">
                  <c:v>16.982600000000001</c:v>
                </c:pt>
                <c:pt idx="25235" formatCode="General">
                  <c:v>16.9833</c:v>
                </c:pt>
                <c:pt idx="25236" formatCode="General">
                  <c:v>16.984000000000002</c:v>
                </c:pt>
                <c:pt idx="25237" formatCode="General">
                  <c:v>16.9846</c:v>
                </c:pt>
                <c:pt idx="25238" formatCode="General">
                  <c:v>16.985299999999999</c:v>
                </c:pt>
                <c:pt idx="25239" formatCode="General">
                  <c:v>16.986000000000001</c:v>
                </c:pt>
                <c:pt idx="25240" formatCode="General">
                  <c:v>16.986599999999999</c:v>
                </c:pt>
                <c:pt idx="25241" formatCode="General">
                  <c:v>16.987300000000001</c:v>
                </c:pt>
                <c:pt idx="25242" formatCode="General">
                  <c:v>16.988</c:v>
                </c:pt>
                <c:pt idx="25243" formatCode="General">
                  <c:v>16.988700000000001</c:v>
                </c:pt>
                <c:pt idx="25244" formatCode="General">
                  <c:v>16.9893</c:v>
                </c:pt>
                <c:pt idx="25245" formatCode="General">
                  <c:v>16.989999999999998</c:v>
                </c:pt>
                <c:pt idx="25246" formatCode="General">
                  <c:v>16.9907</c:v>
                </c:pt>
                <c:pt idx="25247" formatCode="General">
                  <c:v>16.991399999999999</c:v>
                </c:pt>
                <c:pt idx="25248" formatCode="General">
                  <c:v>16.992000000000001</c:v>
                </c:pt>
                <c:pt idx="25249" formatCode="General">
                  <c:v>16.992699999999999</c:v>
                </c:pt>
                <c:pt idx="25250" formatCode="General">
                  <c:v>16.993400000000001</c:v>
                </c:pt>
                <c:pt idx="25251" formatCode="General">
                  <c:v>16.9941</c:v>
                </c:pt>
                <c:pt idx="25252" formatCode="General">
                  <c:v>16.994700000000002</c:v>
                </c:pt>
                <c:pt idx="25253" formatCode="General">
                  <c:v>16.9954</c:v>
                </c:pt>
                <c:pt idx="25254" formatCode="General">
                  <c:v>16.996099999999998</c:v>
                </c:pt>
                <c:pt idx="25255" formatCode="General">
                  <c:v>16.996700000000001</c:v>
                </c:pt>
                <c:pt idx="25256" formatCode="General">
                  <c:v>16.997399999999999</c:v>
                </c:pt>
                <c:pt idx="25257" formatCode="General">
                  <c:v>16.998100000000001</c:v>
                </c:pt>
                <c:pt idx="25258" formatCode="General">
                  <c:v>16.998799999999999</c:v>
                </c:pt>
                <c:pt idx="25259" formatCode="General">
                  <c:v>16.999400000000001</c:v>
                </c:pt>
                <c:pt idx="25260" formatCode="General">
                  <c:v>17.0001</c:v>
                </c:pt>
                <c:pt idx="25261" formatCode="General">
                  <c:v>17.000800000000002</c:v>
                </c:pt>
                <c:pt idx="25262" formatCode="General">
                  <c:v>17.0015</c:v>
                </c:pt>
                <c:pt idx="25263" formatCode="General">
                  <c:v>17.002099999999999</c:v>
                </c:pt>
                <c:pt idx="25264" formatCode="General">
                  <c:v>17.002800000000001</c:v>
                </c:pt>
                <c:pt idx="25265" formatCode="General">
                  <c:v>17.003499999999999</c:v>
                </c:pt>
                <c:pt idx="25266" formatCode="General">
                  <c:v>17.004100000000001</c:v>
                </c:pt>
                <c:pt idx="25267" formatCode="General">
                  <c:v>17.004799999999999</c:v>
                </c:pt>
                <c:pt idx="25268" formatCode="General">
                  <c:v>17.005500000000001</c:v>
                </c:pt>
                <c:pt idx="25269" formatCode="General">
                  <c:v>17.0062</c:v>
                </c:pt>
                <c:pt idx="25270" formatCode="General">
                  <c:v>17.006799999999998</c:v>
                </c:pt>
                <c:pt idx="25271" formatCode="General">
                  <c:v>17.0075</c:v>
                </c:pt>
                <c:pt idx="25272" formatCode="General">
                  <c:v>17.008199999999999</c:v>
                </c:pt>
                <c:pt idx="25273" formatCode="General">
                  <c:v>17.008900000000001</c:v>
                </c:pt>
                <c:pt idx="25274" formatCode="General">
                  <c:v>17.009499999999999</c:v>
                </c:pt>
                <c:pt idx="25275" formatCode="General">
                  <c:v>17.010200000000001</c:v>
                </c:pt>
                <c:pt idx="25276" formatCode="General">
                  <c:v>17.010899999999999</c:v>
                </c:pt>
                <c:pt idx="25277" formatCode="General">
                  <c:v>17.011600000000001</c:v>
                </c:pt>
                <c:pt idx="25278" formatCode="General">
                  <c:v>17.0122</c:v>
                </c:pt>
                <c:pt idx="25279" formatCode="General">
                  <c:v>17.012899999999998</c:v>
                </c:pt>
                <c:pt idx="25280" formatCode="General">
                  <c:v>17.0136</c:v>
                </c:pt>
                <c:pt idx="25281" formatCode="General">
                  <c:v>17.014199999999999</c:v>
                </c:pt>
                <c:pt idx="25282" formatCode="General">
                  <c:v>17.014900000000001</c:v>
                </c:pt>
                <c:pt idx="25283" formatCode="General">
                  <c:v>17.015599999999999</c:v>
                </c:pt>
                <c:pt idx="25284" formatCode="General">
                  <c:v>17.016300000000001</c:v>
                </c:pt>
                <c:pt idx="25285" formatCode="General">
                  <c:v>17.0169</c:v>
                </c:pt>
                <c:pt idx="25286" formatCode="General">
                  <c:v>17.017600000000002</c:v>
                </c:pt>
                <c:pt idx="25287" formatCode="General">
                  <c:v>17.0183</c:v>
                </c:pt>
                <c:pt idx="25288" formatCode="General">
                  <c:v>17.018999999999998</c:v>
                </c:pt>
                <c:pt idx="25289" formatCode="General">
                  <c:v>17.019600000000001</c:v>
                </c:pt>
                <c:pt idx="25290" formatCode="General">
                  <c:v>17.020299999999999</c:v>
                </c:pt>
                <c:pt idx="25291" formatCode="General">
                  <c:v>17.021000000000001</c:v>
                </c:pt>
                <c:pt idx="25292" formatCode="General">
                  <c:v>17.021599999999999</c:v>
                </c:pt>
                <c:pt idx="25293" formatCode="General">
                  <c:v>17.022300000000001</c:v>
                </c:pt>
                <c:pt idx="25294" formatCode="General">
                  <c:v>17.023</c:v>
                </c:pt>
                <c:pt idx="25295" formatCode="General">
                  <c:v>17.023700000000002</c:v>
                </c:pt>
                <c:pt idx="25296" formatCode="General">
                  <c:v>17.0243</c:v>
                </c:pt>
                <c:pt idx="25297" formatCode="General">
                  <c:v>17.024999999999999</c:v>
                </c:pt>
                <c:pt idx="25298" formatCode="General">
                  <c:v>17.025700000000001</c:v>
                </c:pt>
                <c:pt idx="25299" formatCode="General">
                  <c:v>17.026399999999999</c:v>
                </c:pt>
                <c:pt idx="25300" formatCode="General">
                  <c:v>17.027000000000001</c:v>
                </c:pt>
                <c:pt idx="25301" formatCode="General">
                  <c:v>17.027699999999999</c:v>
                </c:pt>
                <c:pt idx="25302" formatCode="General">
                  <c:v>17.028400000000001</c:v>
                </c:pt>
                <c:pt idx="25303" formatCode="General">
                  <c:v>17.029</c:v>
                </c:pt>
                <c:pt idx="25304" formatCode="General">
                  <c:v>17.029699999999998</c:v>
                </c:pt>
                <c:pt idx="25305" formatCode="General">
                  <c:v>17.0304</c:v>
                </c:pt>
                <c:pt idx="25306" formatCode="General">
                  <c:v>17.031099999999999</c:v>
                </c:pt>
                <c:pt idx="25307" formatCode="General">
                  <c:v>17.031700000000001</c:v>
                </c:pt>
                <c:pt idx="25308" formatCode="General">
                  <c:v>17.032399999999999</c:v>
                </c:pt>
                <c:pt idx="25309" formatCode="General">
                  <c:v>17.033100000000001</c:v>
                </c:pt>
                <c:pt idx="25310" formatCode="General">
                  <c:v>17.033799999999999</c:v>
                </c:pt>
                <c:pt idx="25311" formatCode="General">
                  <c:v>17.034400000000002</c:v>
                </c:pt>
                <c:pt idx="25312" formatCode="General">
                  <c:v>17.0351</c:v>
                </c:pt>
                <c:pt idx="25313" formatCode="General">
                  <c:v>17.035799999999998</c:v>
                </c:pt>
                <c:pt idx="25314" formatCode="General">
                  <c:v>17.0365</c:v>
                </c:pt>
                <c:pt idx="25315" formatCode="General">
                  <c:v>17.037099999999999</c:v>
                </c:pt>
                <c:pt idx="25316" formatCode="General">
                  <c:v>17.037800000000001</c:v>
                </c:pt>
                <c:pt idx="25317" formatCode="General">
                  <c:v>17.038499999999999</c:v>
                </c:pt>
                <c:pt idx="25318" formatCode="General">
                  <c:v>17.039100000000001</c:v>
                </c:pt>
                <c:pt idx="25319" formatCode="General">
                  <c:v>17.0398</c:v>
                </c:pt>
                <c:pt idx="25320" formatCode="General">
                  <c:v>17.040500000000002</c:v>
                </c:pt>
                <c:pt idx="25321" formatCode="General">
                  <c:v>17.0412</c:v>
                </c:pt>
                <c:pt idx="25322" formatCode="General">
                  <c:v>17.041799999999999</c:v>
                </c:pt>
                <c:pt idx="25323" formatCode="General">
                  <c:v>17.0425</c:v>
                </c:pt>
                <c:pt idx="25324" formatCode="General">
                  <c:v>17.043199999999999</c:v>
                </c:pt>
                <c:pt idx="25325" formatCode="General">
                  <c:v>17.043900000000001</c:v>
                </c:pt>
                <c:pt idx="25326" formatCode="General">
                  <c:v>17.044499999999999</c:v>
                </c:pt>
                <c:pt idx="25327" formatCode="General">
                  <c:v>17.045200000000001</c:v>
                </c:pt>
                <c:pt idx="25328" formatCode="General">
                  <c:v>17.0459</c:v>
                </c:pt>
                <c:pt idx="25329" formatCode="General">
                  <c:v>17.046500000000002</c:v>
                </c:pt>
                <c:pt idx="25330" formatCode="General">
                  <c:v>17.0472</c:v>
                </c:pt>
                <c:pt idx="25331" formatCode="General">
                  <c:v>17.047899999999998</c:v>
                </c:pt>
                <c:pt idx="25332" formatCode="General">
                  <c:v>17.0486</c:v>
                </c:pt>
                <c:pt idx="25333" formatCode="General">
                  <c:v>17.049199999999999</c:v>
                </c:pt>
                <c:pt idx="25334" formatCode="General">
                  <c:v>17.049900000000001</c:v>
                </c:pt>
                <c:pt idx="25335" formatCode="General">
                  <c:v>17.050599999999999</c:v>
                </c:pt>
                <c:pt idx="25336" formatCode="General">
                  <c:v>17.051300000000001</c:v>
                </c:pt>
                <c:pt idx="25337" formatCode="General">
                  <c:v>17.0519</c:v>
                </c:pt>
                <c:pt idx="25338" formatCode="General">
                  <c:v>17.052600000000002</c:v>
                </c:pt>
                <c:pt idx="25339" formatCode="General">
                  <c:v>17.0533</c:v>
                </c:pt>
                <c:pt idx="25340" formatCode="General">
                  <c:v>17.053999999999998</c:v>
                </c:pt>
                <c:pt idx="25341" formatCode="General">
                  <c:v>17.054600000000001</c:v>
                </c:pt>
                <c:pt idx="25342" formatCode="General">
                  <c:v>17.055299999999999</c:v>
                </c:pt>
                <c:pt idx="25343" formatCode="General">
                  <c:v>17.056000000000001</c:v>
                </c:pt>
                <c:pt idx="25344" formatCode="General">
                  <c:v>17.0566</c:v>
                </c:pt>
                <c:pt idx="25345" formatCode="General">
                  <c:v>17.057300000000001</c:v>
                </c:pt>
                <c:pt idx="25346" formatCode="General">
                  <c:v>17.058</c:v>
                </c:pt>
                <c:pt idx="25347" formatCode="General">
                  <c:v>17.058700000000002</c:v>
                </c:pt>
                <c:pt idx="25348" formatCode="General">
                  <c:v>17.0593</c:v>
                </c:pt>
                <c:pt idx="25349" formatCode="General">
                  <c:v>17.059999999999999</c:v>
                </c:pt>
                <c:pt idx="25350" formatCode="General">
                  <c:v>17.060700000000001</c:v>
                </c:pt>
                <c:pt idx="25351" formatCode="General">
                  <c:v>17.061399999999999</c:v>
                </c:pt>
                <c:pt idx="25352" formatCode="General">
                  <c:v>17.062000000000001</c:v>
                </c:pt>
                <c:pt idx="25353" formatCode="General">
                  <c:v>17.0627</c:v>
                </c:pt>
                <c:pt idx="25354" formatCode="General">
                  <c:v>17.063400000000001</c:v>
                </c:pt>
                <c:pt idx="25355" formatCode="General">
                  <c:v>17.064</c:v>
                </c:pt>
                <c:pt idx="25356" formatCode="General">
                  <c:v>17.064699999999998</c:v>
                </c:pt>
                <c:pt idx="25357" formatCode="General">
                  <c:v>17.0654</c:v>
                </c:pt>
                <c:pt idx="25358" formatCode="General">
                  <c:v>17.066099999999999</c:v>
                </c:pt>
                <c:pt idx="25359" formatCode="General">
                  <c:v>17.066700000000001</c:v>
                </c:pt>
                <c:pt idx="25360" formatCode="General">
                  <c:v>17.067399999999999</c:v>
                </c:pt>
                <c:pt idx="25361" formatCode="General">
                  <c:v>17.068100000000001</c:v>
                </c:pt>
                <c:pt idx="25362" formatCode="General">
                  <c:v>17.0688</c:v>
                </c:pt>
                <c:pt idx="25363" formatCode="General">
                  <c:v>17.069400000000002</c:v>
                </c:pt>
                <c:pt idx="25364" formatCode="General">
                  <c:v>17.0701</c:v>
                </c:pt>
                <c:pt idx="25365" formatCode="General">
                  <c:v>17.070799999999998</c:v>
                </c:pt>
                <c:pt idx="25366" formatCode="General">
                  <c:v>17.071400000000001</c:v>
                </c:pt>
                <c:pt idx="25367" formatCode="General">
                  <c:v>17.072099999999999</c:v>
                </c:pt>
                <c:pt idx="25368" formatCode="General">
                  <c:v>17.072800000000001</c:v>
                </c:pt>
                <c:pt idx="25369" formatCode="General">
                  <c:v>17.073499999999999</c:v>
                </c:pt>
                <c:pt idx="25370" formatCode="General">
                  <c:v>17.074100000000001</c:v>
                </c:pt>
                <c:pt idx="25371" formatCode="General">
                  <c:v>17.0748</c:v>
                </c:pt>
                <c:pt idx="25372" formatCode="General">
                  <c:v>17.075500000000002</c:v>
                </c:pt>
                <c:pt idx="25373" formatCode="General">
                  <c:v>17.0762</c:v>
                </c:pt>
                <c:pt idx="25374" formatCode="General">
                  <c:v>17.076799999999999</c:v>
                </c:pt>
                <c:pt idx="25375" formatCode="General">
                  <c:v>17.077500000000001</c:v>
                </c:pt>
                <c:pt idx="25376" formatCode="General">
                  <c:v>17.078199999999999</c:v>
                </c:pt>
                <c:pt idx="25377" formatCode="General">
                  <c:v>17.078900000000001</c:v>
                </c:pt>
                <c:pt idx="25378" formatCode="General">
                  <c:v>17.079499999999999</c:v>
                </c:pt>
                <c:pt idx="25379" formatCode="General">
                  <c:v>17.080200000000001</c:v>
                </c:pt>
                <c:pt idx="25380" formatCode="General">
                  <c:v>17.0809</c:v>
                </c:pt>
                <c:pt idx="25381" formatCode="General">
                  <c:v>17.081499999999998</c:v>
                </c:pt>
                <c:pt idx="25382" formatCode="General">
                  <c:v>17.0822</c:v>
                </c:pt>
                <c:pt idx="25383" formatCode="General">
                  <c:v>17.082899999999999</c:v>
                </c:pt>
                <c:pt idx="25384" formatCode="General">
                  <c:v>17.083600000000001</c:v>
                </c:pt>
                <c:pt idx="25385" formatCode="General">
                  <c:v>17.084199999999999</c:v>
                </c:pt>
                <c:pt idx="25386" formatCode="General">
                  <c:v>17.084900000000001</c:v>
                </c:pt>
                <c:pt idx="25387" formatCode="General">
                  <c:v>17.085599999999999</c:v>
                </c:pt>
                <c:pt idx="25388" formatCode="General">
                  <c:v>17.086300000000001</c:v>
                </c:pt>
                <c:pt idx="25389" formatCode="General">
                  <c:v>17.0869</c:v>
                </c:pt>
                <c:pt idx="25390" formatCode="General">
                  <c:v>17.087599999999998</c:v>
                </c:pt>
                <c:pt idx="25391" formatCode="General">
                  <c:v>17.0883</c:v>
                </c:pt>
                <c:pt idx="25392" formatCode="General">
                  <c:v>17.088899999999999</c:v>
                </c:pt>
                <c:pt idx="25393" formatCode="General">
                  <c:v>17.089600000000001</c:v>
                </c:pt>
                <c:pt idx="25394" formatCode="General">
                  <c:v>17.090299999999999</c:v>
                </c:pt>
                <c:pt idx="25395" formatCode="General">
                  <c:v>17.091000000000001</c:v>
                </c:pt>
                <c:pt idx="25396" formatCode="General">
                  <c:v>17.0916</c:v>
                </c:pt>
                <c:pt idx="25397" formatCode="General">
                  <c:v>17.092300000000002</c:v>
                </c:pt>
                <c:pt idx="25398" formatCode="General">
                  <c:v>17.093</c:v>
                </c:pt>
                <c:pt idx="25399" formatCode="General">
                  <c:v>17.093699999999998</c:v>
                </c:pt>
                <c:pt idx="25400" formatCode="General">
                  <c:v>17.0943</c:v>
                </c:pt>
                <c:pt idx="25401" formatCode="General">
                  <c:v>17.094999999999999</c:v>
                </c:pt>
                <c:pt idx="25402" formatCode="General">
                  <c:v>17.095700000000001</c:v>
                </c:pt>
                <c:pt idx="25403" formatCode="General">
                  <c:v>17.096299999999999</c:v>
                </c:pt>
                <c:pt idx="25404" formatCode="General">
                  <c:v>17.097000000000001</c:v>
                </c:pt>
                <c:pt idx="25405" formatCode="General">
                  <c:v>17.0977</c:v>
                </c:pt>
                <c:pt idx="25406" formatCode="General">
                  <c:v>17.098400000000002</c:v>
                </c:pt>
                <c:pt idx="25407" formatCode="General">
                  <c:v>17.099</c:v>
                </c:pt>
                <c:pt idx="25408" formatCode="General">
                  <c:v>17.099699999999999</c:v>
                </c:pt>
                <c:pt idx="25409" formatCode="General">
                  <c:v>17.1004</c:v>
                </c:pt>
                <c:pt idx="25410" formatCode="General">
                  <c:v>17.101099999999999</c:v>
                </c:pt>
                <c:pt idx="25411" formatCode="General">
                  <c:v>17.101700000000001</c:v>
                </c:pt>
                <c:pt idx="25412" formatCode="General">
                  <c:v>17.102399999999999</c:v>
                </c:pt>
                <c:pt idx="25413" formatCode="General">
                  <c:v>17.103100000000001</c:v>
                </c:pt>
                <c:pt idx="25414" formatCode="General">
                  <c:v>17.1038</c:v>
                </c:pt>
                <c:pt idx="25415" formatCode="General">
                  <c:v>17.104399999999998</c:v>
                </c:pt>
                <c:pt idx="25416" formatCode="General">
                  <c:v>17.1051</c:v>
                </c:pt>
                <c:pt idx="25417" formatCode="General">
                  <c:v>17.105799999999999</c:v>
                </c:pt>
                <c:pt idx="25418" formatCode="General">
                  <c:v>17.106400000000001</c:v>
                </c:pt>
                <c:pt idx="25419" formatCode="General">
                  <c:v>17.107099999999999</c:v>
                </c:pt>
                <c:pt idx="25420" formatCode="General">
                  <c:v>17.107800000000001</c:v>
                </c:pt>
                <c:pt idx="25421" formatCode="General">
                  <c:v>17.108499999999999</c:v>
                </c:pt>
                <c:pt idx="25422" formatCode="General">
                  <c:v>17.109100000000002</c:v>
                </c:pt>
                <c:pt idx="25423" formatCode="General">
                  <c:v>17.1098</c:v>
                </c:pt>
                <c:pt idx="25424" formatCode="General">
                  <c:v>17.110499999999998</c:v>
                </c:pt>
                <c:pt idx="25425" formatCode="General">
                  <c:v>17.1112</c:v>
                </c:pt>
                <c:pt idx="25426" formatCode="General">
                  <c:v>17.111799999999999</c:v>
                </c:pt>
                <c:pt idx="25427" formatCode="General">
                  <c:v>17.112500000000001</c:v>
                </c:pt>
                <c:pt idx="25428" formatCode="General">
                  <c:v>17.113199999999999</c:v>
                </c:pt>
                <c:pt idx="25429" formatCode="General">
                  <c:v>17.113800000000001</c:v>
                </c:pt>
                <c:pt idx="25430" formatCode="General">
                  <c:v>17.1145</c:v>
                </c:pt>
                <c:pt idx="25431" formatCode="General">
                  <c:v>17.115200000000002</c:v>
                </c:pt>
                <c:pt idx="25432" formatCode="General">
                  <c:v>17.1159</c:v>
                </c:pt>
                <c:pt idx="25433" formatCode="General">
                  <c:v>17.116499999999998</c:v>
                </c:pt>
                <c:pt idx="25434" formatCode="General">
                  <c:v>17.1172</c:v>
                </c:pt>
                <c:pt idx="25435" formatCode="General">
                  <c:v>17.117899999999999</c:v>
                </c:pt>
                <c:pt idx="25436" formatCode="General">
                  <c:v>17.118600000000001</c:v>
                </c:pt>
                <c:pt idx="25437" formatCode="General">
                  <c:v>17.119199999999999</c:v>
                </c:pt>
                <c:pt idx="25438" formatCode="General">
                  <c:v>17.119900000000001</c:v>
                </c:pt>
                <c:pt idx="25439" formatCode="General">
                  <c:v>17.1206</c:v>
                </c:pt>
                <c:pt idx="25440" formatCode="General">
                  <c:v>17.121300000000002</c:v>
                </c:pt>
                <c:pt idx="25441" formatCode="General">
                  <c:v>17.1219</c:v>
                </c:pt>
                <c:pt idx="25442" formatCode="General">
                  <c:v>17.122599999999998</c:v>
                </c:pt>
                <c:pt idx="25443" formatCode="General">
                  <c:v>17.1233</c:v>
                </c:pt>
                <c:pt idx="25444" formatCode="General">
                  <c:v>17.123899999999999</c:v>
                </c:pt>
                <c:pt idx="25445" formatCode="General">
                  <c:v>17.124600000000001</c:v>
                </c:pt>
                <c:pt idx="25446" formatCode="General">
                  <c:v>17.125299999999999</c:v>
                </c:pt>
                <c:pt idx="25447" formatCode="General">
                  <c:v>17.126000000000001</c:v>
                </c:pt>
                <c:pt idx="25448" formatCode="General">
                  <c:v>17.1266</c:v>
                </c:pt>
                <c:pt idx="25449" formatCode="General">
                  <c:v>17.127300000000002</c:v>
                </c:pt>
                <c:pt idx="25450" formatCode="General">
                  <c:v>17.128</c:v>
                </c:pt>
                <c:pt idx="25451" formatCode="General">
                  <c:v>17.128699999999998</c:v>
                </c:pt>
                <c:pt idx="25452" formatCode="General">
                  <c:v>17.129300000000001</c:v>
                </c:pt>
                <c:pt idx="25453" formatCode="General">
                  <c:v>17.13</c:v>
                </c:pt>
                <c:pt idx="25454" formatCode="General">
                  <c:v>17.130700000000001</c:v>
                </c:pt>
                <c:pt idx="25455" formatCode="General">
                  <c:v>17.1313</c:v>
                </c:pt>
                <c:pt idx="25456" formatCode="General">
                  <c:v>17.132000000000001</c:v>
                </c:pt>
                <c:pt idx="25457" formatCode="General">
                  <c:v>17.1327</c:v>
                </c:pt>
                <c:pt idx="25458" formatCode="General">
                  <c:v>17.133400000000002</c:v>
                </c:pt>
                <c:pt idx="25459" formatCode="General">
                  <c:v>17.134</c:v>
                </c:pt>
                <c:pt idx="25460" formatCode="General">
                  <c:v>17.134699999999999</c:v>
                </c:pt>
                <c:pt idx="25461" formatCode="General">
                  <c:v>17.135400000000001</c:v>
                </c:pt>
                <c:pt idx="25462" formatCode="General">
                  <c:v>17.136099999999999</c:v>
                </c:pt>
                <c:pt idx="25463" formatCode="General">
                  <c:v>17.136700000000001</c:v>
                </c:pt>
                <c:pt idx="25464" formatCode="General">
                  <c:v>17.1374</c:v>
                </c:pt>
                <c:pt idx="25465" formatCode="General">
                  <c:v>17.138100000000001</c:v>
                </c:pt>
                <c:pt idx="25466" formatCode="General">
                  <c:v>17.1387</c:v>
                </c:pt>
                <c:pt idx="25467" formatCode="General">
                  <c:v>17.139399999999998</c:v>
                </c:pt>
                <c:pt idx="25468" formatCode="General">
                  <c:v>17.1401</c:v>
                </c:pt>
                <c:pt idx="25469" formatCode="General">
                  <c:v>17.140799999999999</c:v>
                </c:pt>
                <c:pt idx="25470" formatCode="General">
                  <c:v>17.141400000000001</c:v>
                </c:pt>
                <c:pt idx="25471" formatCode="General">
                  <c:v>17.142099999999999</c:v>
                </c:pt>
                <c:pt idx="25472" formatCode="General">
                  <c:v>17.142800000000001</c:v>
                </c:pt>
                <c:pt idx="25473" formatCode="General">
                  <c:v>17.1435</c:v>
                </c:pt>
                <c:pt idx="25474" formatCode="General">
                  <c:v>17.144100000000002</c:v>
                </c:pt>
                <c:pt idx="25475" formatCode="General">
                  <c:v>17.1448</c:v>
                </c:pt>
                <c:pt idx="25476" formatCode="General">
                  <c:v>17.145499999999998</c:v>
                </c:pt>
                <c:pt idx="25477" formatCode="General">
                  <c:v>17.1462</c:v>
                </c:pt>
                <c:pt idx="25478" formatCode="General">
                  <c:v>17.146799999999999</c:v>
                </c:pt>
                <c:pt idx="25479" formatCode="General">
                  <c:v>17.147500000000001</c:v>
                </c:pt>
                <c:pt idx="25480" formatCode="General">
                  <c:v>17.148199999999999</c:v>
                </c:pt>
                <c:pt idx="25481" formatCode="General">
                  <c:v>17.148800000000001</c:v>
                </c:pt>
                <c:pt idx="25482" formatCode="General">
                  <c:v>17.1495</c:v>
                </c:pt>
                <c:pt idx="25483" formatCode="General">
                  <c:v>17.150200000000002</c:v>
                </c:pt>
                <c:pt idx="25484" formatCode="General">
                  <c:v>17.1509</c:v>
                </c:pt>
                <c:pt idx="25485" formatCode="General">
                  <c:v>17.151499999999999</c:v>
                </c:pt>
                <c:pt idx="25486" formatCode="General">
                  <c:v>17.152200000000001</c:v>
                </c:pt>
                <c:pt idx="25487" formatCode="General">
                  <c:v>17.152899999999999</c:v>
                </c:pt>
                <c:pt idx="25488" formatCode="General">
                  <c:v>17.153600000000001</c:v>
                </c:pt>
                <c:pt idx="25489" formatCode="General">
                  <c:v>17.154199999999999</c:v>
                </c:pt>
                <c:pt idx="25490" formatCode="General">
                  <c:v>17.154900000000001</c:v>
                </c:pt>
                <c:pt idx="25491" formatCode="General">
                  <c:v>17.1556</c:v>
                </c:pt>
                <c:pt idx="25492" formatCode="General">
                  <c:v>17.156199999999998</c:v>
                </c:pt>
                <c:pt idx="25493" formatCode="General">
                  <c:v>17.1569</c:v>
                </c:pt>
                <c:pt idx="25494" formatCode="General">
                  <c:v>17.157599999999999</c:v>
                </c:pt>
                <c:pt idx="25495" formatCode="General">
                  <c:v>17.158300000000001</c:v>
                </c:pt>
                <c:pt idx="25496" formatCode="General">
                  <c:v>17.158899999999999</c:v>
                </c:pt>
                <c:pt idx="25497" formatCode="General">
                  <c:v>17.159600000000001</c:v>
                </c:pt>
                <c:pt idx="25498" formatCode="General">
                  <c:v>17.160299999999999</c:v>
                </c:pt>
                <c:pt idx="25499" formatCode="General">
                  <c:v>17.161000000000001</c:v>
                </c:pt>
                <c:pt idx="25500" formatCode="General">
                  <c:v>17.1616</c:v>
                </c:pt>
                <c:pt idx="25501" formatCode="General">
                  <c:v>17.162299999999998</c:v>
                </c:pt>
                <c:pt idx="25502" formatCode="General">
                  <c:v>17.163</c:v>
                </c:pt>
                <c:pt idx="25503" formatCode="General">
                  <c:v>17.163699999999999</c:v>
                </c:pt>
                <c:pt idx="25504" formatCode="General">
                  <c:v>17.164300000000001</c:v>
                </c:pt>
                <c:pt idx="25505" formatCode="General">
                  <c:v>17.164999999999999</c:v>
                </c:pt>
                <c:pt idx="25506" formatCode="General">
                  <c:v>17.165700000000001</c:v>
                </c:pt>
                <c:pt idx="25507" formatCode="General">
                  <c:v>17.1663</c:v>
                </c:pt>
                <c:pt idx="25508" formatCode="General">
                  <c:v>17.167000000000002</c:v>
                </c:pt>
                <c:pt idx="25509" formatCode="General">
                  <c:v>17.1677</c:v>
                </c:pt>
                <c:pt idx="25510" formatCode="General">
                  <c:v>17.168399999999998</c:v>
                </c:pt>
                <c:pt idx="25511" formatCode="General">
                  <c:v>17.169</c:v>
                </c:pt>
                <c:pt idx="25512" formatCode="General">
                  <c:v>17.169699999999999</c:v>
                </c:pt>
                <c:pt idx="25513" formatCode="General">
                  <c:v>17.170400000000001</c:v>
                </c:pt>
                <c:pt idx="25514" formatCode="General">
                  <c:v>17.171099999999999</c:v>
                </c:pt>
                <c:pt idx="25515" formatCode="General">
                  <c:v>17.171700000000001</c:v>
                </c:pt>
                <c:pt idx="25516" formatCode="General">
                  <c:v>17.1724</c:v>
                </c:pt>
                <c:pt idx="25517" formatCode="General">
                  <c:v>17.173100000000002</c:v>
                </c:pt>
                <c:pt idx="25518" formatCode="General">
                  <c:v>17.1737</c:v>
                </c:pt>
                <c:pt idx="25519" formatCode="General">
                  <c:v>17.174399999999999</c:v>
                </c:pt>
                <c:pt idx="25520" formatCode="General">
                  <c:v>17.1751</c:v>
                </c:pt>
                <c:pt idx="25521" formatCode="General">
                  <c:v>17.175799999999999</c:v>
                </c:pt>
                <c:pt idx="25522" formatCode="General">
                  <c:v>17.176400000000001</c:v>
                </c:pt>
                <c:pt idx="25523" formatCode="General">
                  <c:v>17.177099999999999</c:v>
                </c:pt>
                <c:pt idx="25524" formatCode="General">
                  <c:v>17.177800000000001</c:v>
                </c:pt>
                <c:pt idx="25525" formatCode="General">
                  <c:v>17.1785</c:v>
                </c:pt>
                <c:pt idx="25526" formatCode="General">
                  <c:v>17.179099999999998</c:v>
                </c:pt>
                <c:pt idx="25527" formatCode="General">
                  <c:v>17.1798</c:v>
                </c:pt>
                <c:pt idx="25528" formatCode="General">
                  <c:v>17.180499999999999</c:v>
                </c:pt>
                <c:pt idx="25529" formatCode="General">
                  <c:v>17.181100000000001</c:v>
                </c:pt>
                <c:pt idx="25530" formatCode="General">
                  <c:v>17.181799999999999</c:v>
                </c:pt>
                <c:pt idx="25531" formatCode="General">
                  <c:v>17.182500000000001</c:v>
                </c:pt>
                <c:pt idx="25532" formatCode="General">
                  <c:v>17.183199999999999</c:v>
                </c:pt>
                <c:pt idx="25533" formatCode="General">
                  <c:v>17.183800000000002</c:v>
                </c:pt>
                <c:pt idx="25534" formatCode="General">
                  <c:v>17.1845</c:v>
                </c:pt>
                <c:pt idx="25535" formatCode="General">
                  <c:v>17.185199999999998</c:v>
                </c:pt>
                <c:pt idx="25536" formatCode="General">
                  <c:v>17.1859</c:v>
                </c:pt>
                <c:pt idx="25537" formatCode="General">
                  <c:v>17.186499999999999</c:v>
                </c:pt>
                <c:pt idx="25538" formatCode="General">
                  <c:v>17.187200000000001</c:v>
                </c:pt>
                <c:pt idx="25539" formatCode="General">
                  <c:v>17.187899999999999</c:v>
                </c:pt>
                <c:pt idx="25540" formatCode="General">
                  <c:v>17.188600000000001</c:v>
                </c:pt>
                <c:pt idx="25541" formatCode="General">
                  <c:v>17.1892</c:v>
                </c:pt>
                <c:pt idx="25542" formatCode="General">
                  <c:v>17.189900000000002</c:v>
                </c:pt>
                <c:pt idx="25543" formatCode="General">
                  <c:v>17.1906</c:v>
                </c:pt>
                <c:pt idx="25544" formatCode="General">
                  <c:v>17.191199999999998</c:v>
                </c:pt>
                <c:pt idx="25545" formatCode="General">
                  <c:v>17.1919</c:v>
                </c:pt>
                <c:pt idx="25546" formatCode="General">
                  <c:v>17.192599999999999</c:v>
                </c:pt>
                <c:pt idx="25547" formatCode="General">
                  <c:v>17.193300000000001</c:v>
                </c:pt>
                <c:pt idx="25548" formatCode="General">
                  <c:v>17.193899999999999</c:v>
                </c:pt>
                <c:pt idx="25549" formatCode="General">
                  <c:v>17.194600000000001</c:v>
                </c:pt>
                <c:pt idx="25550" formatCode="General">
                  <c:v>17.1953</c:v>
                </c:pt>
                <c:pt idx="25551" formatCode="General">
                  <c:v>17.196000000000002</c:v>
                </c:pt>
                <c:pt idx="25552" formatCode="General">
                  <c:v>17.1966</c:v>
                </c:pt>
                <c:pt idx="25553" formatCode="General">
                  <c:v>17.197299999999998</c:v>
                </c:pt>
                <c:pt idx="25554" formatCode="General">
                  <c:v>17.198</c:v>
                </c:pt>
                <c:pt idx="25555" formatCode="General">
                  <c:v>17.198599999999999</c:v>
                </c:pt>
                <c:pt idx="25556" formatCode="General">
                  <c:v>17.199300000000001</c:v>
                </c:pt>
                <c:pt idx="25557" formatCode="General">
                  <c:v>17.2</c:v>
                </c:pt>
                <c:pt idx="25558" formatCode="General">
                  <c:v>17.200700000000001</c:v>
                </c:pt>
                <c:pt idx="25559" formatCode="General">
                  <c:v>17.2013</c:v>
                </c:pt>
                <c:pt idx="25560" formatCode="General">
                  <c:v>17.202000000000002</c:v>
                </c:pt>
                <c:pt idx="25561" formatCode="General">
                  <c:v>17.2027</c:v>
                </c:pt>
                <c:pt idx="25562" formatCode="General">
                  <c:v>17.203399999999998</c:v>
                </c:pt>
                <c:pt idx="25563" formatCode="General">
                  <c:v>17.204000000000001</c:v>
                </c:pt>
                <c:pt idx="25564" formatCode="General">
                  <c:v>17.204699999999999</c:v>
                </c:pt>
                <c:pt idx="25565" formatCode="General">
                  <c:v>17.205400000000001</c:v>
                </c:pt>
                <c:pt idx="25566" formatCode="General">
                  <c:v>17.206</c:v>
                </c:pt>
                <c:pt idx="25567" formatCode="General">
                  <c:v>17.206700000000001</c:v>
                </c:pt>
                <c:pt idx="25568" formatCode="General">
                  <c:v>17.2074</c:v>
                </c:pt>
                <c:pt idx="25569" formatCode="General">
                  <c:v>17.208100000000002</c:v>
                </c:pt>
                <c:pt idx="25570" formatCode="General">
                  <c:v>17.2087</c:v>
                </c:pt>
                <c:pt idx="25571" formatCode="General">
                  <c:v>17.209399999999999</c:v>
                </c:pt>
                <c:pt idx="25572" formatCode="General">
                  <c:v>17.210100000000001</c:v>
                </c:pt>
                <c:pt idx="25573" formatCode="General">
                  <c:v>17.210799999999999</c:v>
                </c:pt>
                <c:pt idx="25574" formatCode="General">
                  <c:v>17.211400000000001</c:v>
                </c:pt>
                <c:pt idx="25575" formatCode="General">
                  <c:v>17.2121</c:v>
                </c:pt>
                <c:pt idx="25576" formatCode="General">
                  <c:v>17.212800000000001</c:v>
                </c:pt>
                <c:pt idx="25577" formatCode="General">
                  <c:v>17.2135</c:v>
                </c:pt>
                <c:pt idx="25578" formatCode="General">
                  <c:v>17.214099999999998</c:v>
                </c:pt>
                <c:pt idx="25579" formatCode="General">
                  <c:v>17.2148</c:v>
                </c:pt>
                <c:pt idx="25580" formatCode="General">
                  <c:v>17.215499999999999</c:v>
                </c:pt>
                <c:pt idx="25581" formatCode="General">
                  <c:v>17.216100000000001</c:v>
                </c:pt>
                <c:pt idx="25582" formatCode="General">
                  <c:v>17.216799999999999</c:v>
                </c:pt>
                <c:pt idx="25583" formatCode="General">
                  <c:v>17.217500000000001</c:v>
                </c:pt>
                <c:pt idx="25584" formatCode="General">
                  <c:v>17.2182</c:v>
                </c:pt>
                <c:pt idx="25585" formatCode="General">
                  <c:v>17.218800000000002</c:v>
                </c:pt>
                <c:pt idx="25586" formatCode="General">
                  <c:v>17.2195</c:v>
                </c:pt>
                <c:pt idx="25587" formatCode="General">
                  <c:v>17.220199999999998</c:v>
                </c:pt>
                <c:pt idx="25588" formatCode="General">
                  <c:v>17.2209</c:v>
                </c:pt>
                <c:pt idx="25589" formatCode="General">
                  <c:v>17.221499999999999</c:v>
                </c:pt>
                <c:pt idx="25590" formatCode="General">
                  <c:v>17.222200000000001</c:v>
                </c:pt>
                <c:pt idx="25591" formatCode="General">
                  <c:v>17.222899999999999</c:v>
                </c:pt>
                <c:pt idx="25592" formatCode="General">
                  <c:v>17.223500000000001</c:v>
                </c:pt>
                <c:pt idx="25593" formatCode="General">
                  <c:v>17.2242</c:v>
                </c:pt>
                <c:pt idx="25594" formatCode="General">
                  <c:v>17.224900000000002</c:v>
                </c:pt>
                <c:pt idx="25595" formatCode="General">
                  <c:v>17.2256</c:v>
                </c:pt>
                <c:pt idx="25596" formatCode="General">
                  <c:v>17.226199999999999</c:v>
                </c:pt>
                <c:pt idx="25597" formatCode="General">
                  <c:v>17.226900000000001</c:v>
                </c:pt>
                <c:pt idx="25598" formatCode="General">
                  <c:v>17.227599999999999</c:v>
                </c:pt>
                <c:pt idx="25599" formatCode="General">
                  <c:v>17.228300000000001</c:v>
                </c:pt>
                <c:pt idx="25600" formatCode="General">
                  <c:v>17.228899999999999</c:v>
                </c:pt>
                <c:pt idx="25601" formatCode="General">
                  <c:v>17.229600000000001</c:v>
                </c:pt>
                <c:pt idx="25602" formatCode="General">
                  <c:v>17.2303</c:v>
                </c:pt>
                <c:pt idx="25603" formatCode="General">
                  <c:v>17.231000000000002</c:v>
                </c:pt>
                <c:pt idx="25604" formatCode="General">
                  <c:v>17.2316</c:v>
                </c:pt>
                <c:pt idx="25605" formatCode="General">
                  <c:v>17.232299999999999</c:v>
                </c:pt>
                <c:pt idx="25606" formatCode="General">
                  <c:v>17.233000000000001</c:v>
                </c:pt>
                <c:pt idx="25607" formatCode="General">
                  <c:v>17.233599999999999</c:v>
                </c:pt>
                <c:pt idx="25608" formatCode="General">
                  <c:v>17.234300000000001</c:v>
                </c:pt>
                <c:pt idx="25609" formatCode="General">
                  <c:v>17.234999999999999</c:v>
                </c:pt>
                <c:pt idx="25610" formatCode="General">
                  <c:v>17.235700000000001</c:v>
                </c:pt>
                <c:pt idx="25611" formatCode="General">
                  <c:v>17.2363</c:v>
                </c:pt>
                <c:pt idx="25612" formatCode="General">
                  <c:v>17.236999999999998</c:v>
                </c:pt>
                <c:pt idx="25613" formatCode="General">
                  <c:v>17.2377</c:v>
                </c:pt>
                <c:pt idx="25614" formatCode="General">
                  <c:v>17.238399999999999</c:v>
                </c:pt>
                <c:pt idx="25615" formatCode="General">
                  <c:v>17.239000000000001</c:v>
                </c:pt>
                <c:pt idx="25616" formatCode="General">
                  <c:v>17.239699999999999</c:v>
                </c:pt>
                <c:pt idx="25617" formatCode="General">
                  <c:v>17.240400000000001</c:v>
                </c:pt>
                <c:pt idx="25618" formatCode="General">
                  <c:v>17.241</c:v>
                </c:pt>
                <c:pt idx="25619" formatCode="General">
                  <c:v>17.241700000000002</c:v>
                </c:pt>
                <c:pt idx="25620" formatCode="General">
                  <c:v>17.2424</c:v>
                </c:pt>
                <c:pt idx="25621" formatCode="General">
                  <c:v>17.243099999999998</c:v>
                </c:pt>
                <c:pt idx="25622" formatCode="General">
                  <c:v>17.2437</c:v>
                </c:pt>
                <c:pt idx="25623" formatCode="General">
                  <c:v>17.244399999999999</c:v>
                </c:pt>
                <c:pt idx="25624" formatCode="General">
                  <c:v>17.245100000000001</c:v>
                </c:pt>
                <c:pt idx="25625" formatCode="General">
                  <c:v>17.245799999999999</c:v>
                </c:pt>
                <c:pt idx="25626" formatCode="General">
                  <c:v>17.246400000000001</c:v>
                </c:pt>
                <c:pt idx="25627" formatCode="General">
                  <c:v>17.2471</c:v>
                </c:pt>
                <c:pt idx="25628" formatCode="General">
                  <c:v>17.247800000000002</c:v>
                </c:pt>
                <c:pt idx="25629" formatCode="General">
                  <c:v>17.2484</c:v>
                </c:pt>
                <c:pt idx="25630" formatCode="General">
                  <c:v>17.249099999999999</c:v>
                </c:pt>
                <c:pt idx="25631" formatCode="General">
                  <c:v>17.2498</c:v>
                </c:pt>
                <c:pt idx="25632" formatCode="General">
                  <c:v>17.250499999999999</c:v>
                </c:pt>
                <c:pt idx="25633" formatCode="General">
                  <c:v>17.251100000000001</c:v>
                </c:pt>
                <c:pt idx="25634" formatCode="General">
                  <c:v>17.251799999999999</c:v>
                </c:pt>
                <c:pt idx="25635" formatCode="General">
                  <c:v>17.252500000000001</c:v>
                </c:pt>
                <c:pt idx="25636" formatCode="General">
                  <c:v>17.2532</c:v>
                </c:pt>
                <c:pt idx="25637" formatCode="General">
                  <c:v>17.253799999999998</c:v>
                </c:pt>
                <c:pt idx="25638" formatCode="General">
                  <c:v>17.2545</c:v>
                </c:pt>
                <c:pt idx="25639" formatCode="General">
                  <c:v>17.255199999999999</c:v>
                </c:pt>
                <c:pt idx="25640" formatCode="General">
                  <c:v>17.2559</c:v>
                </c:pt>
                <c:pt idx="25641" formatCode="General">
                  <c:v>17.256499999999999</c:v>
                </c:pt>
                <c:pt idx="25642" formatCode="General">
                  <c:v>17.257200000000001</c:v>
                </c:pt>
                <c:pt idx="25643" formatCode="General">
                  <c:v>17.257899999999999</c:v>
                </c:pt>
                <c:pt idx="25644" formatCode="General">
                  <c:v>17.258500000000002</c:v>
                </c:pt>
                <c:pt idx="25645" formatCode="General">
                  <c:v>17.2592</c:v>
                </c:pt>
                <c:pt idx="25646" formatCode="General">
                  <c:v>17.259899999999998</c:v>
                </c:pt>
                <c:pt idx="25647" formatCode="General">
                  <c:v>17.2606</c:v>
                </c:pt>
                <c:pt idx="25648" formatCode="General">
                  <c:v>17.261199999999999</c:v>
                </c:pt>
                <c:pt idx="25649" formatCode="General">
                  <c:v>17.261900000000001</c:v>
                </c:pt>
                <c:pt idx="25650" formatCode="General">
                  <c:v>17.262599999999999</c:v>
                </c:pt>
                <c:pt idx="25651" formatCode="General">
                  <c:v>17.263300000000001</c:v>
                </c:pt>
                <c:pt idx="25652" formatCode="General">
                  <c:v>17.2639</c:v>
                </c:pt>
                <c:pt idx="25653" formatCode="General">
                  <c:v>17.264600000000002</c:v>
                </c:pt>
                <c:pt idx="25654" formatCode="General">
                  <c:v>17.2653</c:v>
                </c:pt>
                <c:pt idx="25655" formatCode="General">
                  <c:v>17.265899999999998</c:v>
                </c:pt>
                <c:pt idx="25656" formatCode="General">
                  <c:v>17.2666</c:v>
                </c:pt>
                <c:pt idx="25657" formatCode="General">
                  <c:v>17.267299999999999</c:v>
                </c:pt>
                <c:pt idx="25658" formatCode="General">
                  <c:v>17.268000000000001</c:v>
                </c:pt>
                <c:pt idx="25659" formatCode="General">
                  <c:v>17.268599999999999</c:v>
                </c:pt>
                <c:pt idx="25660" formatCode="General">
                  <c:v>17.269300000000001</c:v>
                </c:pt>
                <c:pt idx="25661" formatCode="General">
                  <c:v>17.27</c:v>
                </c:pt>
                <c:pt idx="25662" formatCode="General">
                  <c:v>17.270700000000001</c:v>
                </c:pt>
                <c:pt idx="25663" formatCode="General">
                  <c:v>17.2713</c:v>
                </c:pt>
                <c:pt idx="25664" formatCode="General">
                  <c:v>17.271999999999998</c:v>
                </c:pt>
                <c:pt idx="25665" formatCode="General">
                  <c:v>17.2727</c:v>
                </c:pt>
                <c:pt idx="25666" formatCode="General">
                  <c:v>17.273399999999999</c:v>
                </c:pt>
                <c:pt idx="25667" formatCode="General">
                  <c:v>17.274000000000001</c:v>
                </c:pt>
                <c:pt idx="25668" formatCode="General">
                  <c:v>17.274699999999999</c:v>
                </c:pt>
                <c:pt idx="25669" formatCode="General">
                  <c:v>17.275400000000001</c:v>
                </c:pt>
                <c:pt idx="25670" formatCode="General">
                  <c:v>17.276</c:v>
                </c:pt>
                <c:pt idx="25671" formatCode="General">
                  <c:v>17.276700000000002</c:v>
                </c:pt>
                <c:pt idx="25672" formatCode="General">
                  <c:v>17.2774</c:v>
                </c:pt>
                <c:pt idx="25673" formatCode="General">
                  <c:v>17.278099999999998</c:v>
                </c:pt>
                <c:pt idx="25674" formatCode="General">
                  <c:v>17.278700000000001</c:v>
                </c:pt>
                <c:pt idx="25675" formatCode="General">
                  <c:v>17.279399999999999</c:v>
                </c:pt>
                <c:pt idx="25676" formatCode="General">
                  <c:v>17.280100000000001</c:v>
                </c:pt>
                <c:pt idx="25677" formatCode="General">
                  <c:v>17.280799999999999</c:v>
                </c:pt>
                <c:pt idx="25678" formatCode="General">
                  <c:v>17.281400000000001</c:v>
                </c:pt>
                <c:pt idx="25679" formatCode="General">
                  <c:v>17.2821</c:v>
                </c:pt>
                <c:pt idx="25680" formatCode="General">
                  <c:v>17.282800000000002</c:v>
                </c:pt>
                <c:pt idx="25681" formatCode="General">
                  <c:v>17.2834</c:v>
                </c:pt>
                <c:pt idx="25682" formatCode="General">
                  <c:v>17.284099999999999</c:v>
                </c:pt>
                <c:pt idx="25683" formatCode="General">
                  <c:v>17.284800000000001</c:v>
                </c:pt>
                <c:pt idx="25684" formatCode="General">
                  <c:v>17.285499999999999</c:v>
                </c:pt>
                <c:pt idx="25685" formatCode="General">
                  <c:v>17.286100000000001</c:v>
                </c:pt>
                <c:pt idx="25686" formatCode="General">
                  <c:v>17.286799999999999</c:v>
                </c:pt>
                <c:pt idx="25687" formatCode="General">
                  <c:v>17.287500000000001</c:v>
                </c:pt>
                <c:pt idx="25688" formatCode="General">
                  <c:v>17.2882</c:v>
                </c:pt>
                <c:pt idx="25689" formatCode="General">
                  <c:v>17.288799999999998</c:v>
                </c:pt>
                <c:pt idx="25690" formatCode="General">
                  <c:v>17.2895</c:v>
                </c:pt>
                <c:pt idx="25691" formatCode="General">
                  <c:v>17.290199999999999</c:v>
                </c:pt>
                <c:pt idx="25692" formatCode="General">
                  <c:v>17.290800000000001</c:v>
                </c:pt>
                <c:pt idx="25693" formatCode="General">
                  <c:v>17.291499999999999</c:v>
                </c:pt>
                <c:pt idx="25694" formatCode="General">
                  <c:v>17.292200000000001</c:v>
                </c:pt>
                <c:pt idx="25695" formatCode="General">
                  <c:v>17.292899999999999</c:v>
                </c:pt>
                <c:pt idx="25696" formatCode="General">
                  <c:v>17.293500000000002</c:v>
                </c:pt>
                <c:pt idx="25697" formatCode="General">
                  <c:v>17.2942</c:v>
                </c:pt>
                <c:pt idx="25698" formatCode="General">
                  <c:v>17.294899999999998</c:v>
                </c:pt>
                <c:pt idx="25699" formatCode="General">
                  <c:v>17.2956</c:v>
                </c:pt>
                <c:pt idx="25700" formatCode="General">
                  <c:v>17.296199999999999</c:v>
                </c:pt>
                <c:pt idx="25701" formatCode="General">
                  <c:v>17.296900000000001</c:v>
                </c:pt>
                <c:pt idx="25702" formatCode="General">
                  <c:v>17.297599999999999</c:v>
                </c:pt>
                <c:pt idx="25703" formatCode="General">
                  <c:v>17.298300000000001</c:v>
                </c:pt>
                <c:pt idx="25704" formatCode="General">
                  <c:v>17.2989</c:v>
                </c:pt>
                <c:pt idx="25705" formatCode="General">
                  <c:v>17.299600000000002</c:v>
                </c:pt>
                <c:pt idx="25706" formatCode="General">
                  <c:v>17.3003</c:v>
                </c:pt>
                <c:pt idx="25707" formatCode="General">
                  <c:v>17.300899999999999</c:v>
                </c:pt>
                <c:pt idx="25708" formatCode="General">
                  <c:v>17.301600000000001</c:v>
                </c:pt>
                <c:pt idx="25709" formatCode="General">
                  <c:v>17.302299999999999</c:v>
                </c:pt>
                <c:pt idx="25710" formatCode="General">
                  <c:v>17.303000000000001</c:v>
                </c:pt>
                <c:pt idx="25711" formatCode="General">
                  <c:v>17.303599999999999</c:v>
                </c:pt>
                <c:pt idx="25712" formatCode="General">
                  <c:v>17.304300000000001</c:v>
                </c:pt>
                <c:pt idx="25713" formatCode="General">
                  <c:v>17.305</c:v>
                </c:pt>
                <c:pt idx="25714" formatCode="General">
                  <c:v>17.305700000000002</c:v>
                </c:pt>
                <c:pt idx="25715" formatCode="General">
                  <c:v>17.3063</c:v>
                </c:pt>
                <c:pt idx="25716" formatCode="General">
                  <c:v>17.306999999999999</c:v>
                </c:pt>
                <c:pt idx="25717" formatCode="General">
                  <c:v>17.307700000000001</c:v>
                </c:pt>
                <c:pt idx="25718" formatCode="General">
                  <c:v>17.308299999999999</c:v>
                </c:pt>
                <c:pt idx="25719" formatCode="General">
                  <c:v>17.309000000000001</c:v>
                </c:pt>
                <c:pt idx="25720" formatCode="General">
                  <c:v>17.309699999999999</c:v>
                </c:pt>
                <c:pt idx="25721" formatCode="General">
                  <c:v>17.310400000000001</c:v>
                </c:pt>
                <c:pt idx="25722" formatCode="General">
                  <c:v>17.311</c:v>
                </c:pt>
                <c:pt idx="25723" formatCode="General">
                  <c:v>17.311699999999998</c:v>
                </c:pt>
                <c:pt idx="25724" formatCode="General">
                  <c:v>17.3124</c:v>
                </c:pt>
                <c:pt idx="25725" formatCode="General">
                  <c:v>17.313099999999999</c:v>
                </c:pt>
                <c:pt idx="25726" formatCode="General">
                  <c:v>17.313700000000001</c:v>
                </c:pt>
                <c:pt idx="25727" formatCode="General">
                  <c:v>17.314399999999999</c:v>
                </c:pt>
                <c:pt idx="25728" formatCode="General">
                  <c:v>17.315100000000001</c:v>
                </c:pt>
                <c:pt idx="25729" formatCode="General">
                  <c:v>17.3157</c:v>
                </c:pt>
                <c:pt idx="25730" formatCode="General">
                  <c:v>17.316400000000002</c:v>
                </c:pt>
                <c:pt idx="25731" formatCode="General">
                  <c:v>17.3171</c:v>
                </c:pt>
                <c:pt idx="25732" formatCode="General">
                  <c:v>17.317799999999998</c:v>
                </c:pt>
                <c:pt idx="25733" formatCode="General">
                  <c:v>17.3184</c:v>
                </c:pt>
                <c:pt idx="25734" formatCode="General">
                  <c:v>17.319099999999999</c:v>
                </c:pt>
                <c:pt idx="25735" formatCode="General">
                  <c:v>17.319800000000001</c:v>
                </c:pt>
                <c:pt idx="25736" formatCode="General">
                  <c:v>17.320499999999999</c:v>
                </c:pt>
                <c:pt idx="25737" formatCode="General">
                  <c:v>17.321100000000001</c:v>
                </c:pt>
                <c:pt idx="25738" formatCode="General">
                  <c:v>17.3218</c:v>
                </c:pt>
                <c:pt idx="25739" formatCode="General">
                  <c:v>17.322500000000002</c:v>
                </c:pt>
                <c:pt idx="25740" formatCode="General">
                  <c:v>17.3232</c:v>
                </c:pt>
                <c:pt idx="25741" formatCode="General">
                  <c:v>17.323799999999999</c:v>
                </c:pt>
                <c:pt idx="25742" formatCode="General">
                  <c:v>17.3245</c:v>
                </c:pt>
                <c:pt idx="25743" formatCode="General">
                  <c:v>17.325199999999999</c:v>
                </c:pt>
                <c:pt idx="25744" formatCode="General">
                  <c:v>17.325800000000001</c:v>
                </c:pt>
                <c:pt idx="25745" formatCode="General">
                  <c:v>17.326499999999999</c:v>
                </c:pt>
                <c:pt idx="25746" formatCode="General">
                  <c:v>17.327200000000001</c:v>
                </c:pt>
                <c:pt idx="25747" formatCode="General">
                  <c:v>17.3279</c:v>
                </c:pt>
                <c:pt idx="25748" formatCode="General">
                  <c:v>17.328499999999998</c:v>
                </c:pt>
                <c:pt idx="25749" formatCode="General">
                  <c:v>17.3292</c:v>
                </c:pt>
                <c:pt idx="25750" formatCode="General">
                  <c:v>17.329899999999999</c:v>
                </c:pt>
                <c:pt idx="25751" formatCode="General">
                  <c:v>17.3306</c:v>
                </c:pt>
                <c:pt idx="25752" formatCode="General">
                  <c:v>17.331199999999999</c:v>
                </c:pt>
                <c:pt idx="25753" formatCode="General">
                  <c:v>17.331900000000001</c:v>
                </c:pt>
                <c:pt idx="25754" formatCode="General">
                  <c:v>17.332599999999999</c:v>
                </c:pt>
                <c:pt idx="25755" formatCode="General">
                  <c:v>17.333200000000001</c:v>
                </c:pt>
                <c:pt idx="25756" formatCode="General">
                  <c:v>17.3339</c:v>
                </c:pt>
                <c:pt idx="25757" formatCode="General">
                  <c:v>17.334599999999998</c:v>
                </c:pt>
                <c:pt idx="25758" formatCode="General">
                  <c:v>17.3353</c:v>
                </c:pt>
                <c:pt idx="25759" formatCode="General">
                  <c:v>17.335899999999999</c:v>
                </c:pt>
                <c:pt idx="25760" formatCode="General">
                  <c:v>17.336600000000001</c:v>
                </c:pt>
                <c:pt idx="25761" formatCode="General">
                  <c:v>17.337299999999999</c:v>
                </c:pt>
                <c:pt idx="25762" formatCode="General">
                  <c:v>17.338000000000001</c:v>
                </c:pt>
                <c:pt idx="25763" formatCode="General">
                  <c:v>17.3386</c:v>
                </c:pt>
                <c:pt idx="25764" formatCode="General">
                  <c:v>17.339300000000001</c:v>
                </c:pt>
                <c:pt idx="25765" formatCode="General">
                  <c:v>17.34</c:v>
                </c:pt>
                <c:pt idx="25766" formatCode="General">
                  <c:v>17.340699999999998</c:v>
                </c:pt>
                <c:pt idx="25767" formatCode="General">
                  <c:v>17.3413</c:v>
                </c:pt>
                <c:pt idx="25768" formatCode="General">
                  <c:v>17.341999999999999</c:v>
                </c:pt>
                <c:pt idx="25769" formatCode="General">
                  <c:v>17.342700000000001</c:v>
                </c:pt>
                <c:pt idx="25770" formatCode="General">
                  <c:v>17.343299999999999</c:v>
                </c:pt>
                <c:pt idx="25771" formatCode="General">
                  <c:v>17.344000000000001</c:v>
                </c:pt>
                <c:pt idx="25772" formatCode="General">
                  <c:v>17.3447</c:v>
                </c:pt>
                <c:pt idx="25773" formatCode="General">
                  <c:v>17.345400000000001</c:v>
                </c:pt>
                <c:pt idx="25774" formatCode="General">
                  <c:v>17.346</c:v>
                </c:pt>
                <c:pt idx="25775" formatCode="General">
                  <c:v>17.346699999999998</c:v>
                </c:pt>
                <c:pt idx="25776" formatCode="General">
                  <c:v>17.3474</c:v>
                </c:pt>
                <c:pt idx="25777" formatCode="General">
                  <c:v>17.348099999999999</c:v>
                </c:pt>
                <c:pt idx="25778" formatCode="General">
                  <c:v>17.348700000000001</c:v>
                </c:pt>
                <c:pt idx="25779" formatCode="General">
                  <c:v>17.349399999999999</c:v>
                </c:pt>
                <c:pt idx="25780" formatCode="General">
                  <c:v>17.350100000000001</c:v>
                </c:pt>
                <c:pt idx="25781" formatCode="General">
                  <c:v>17.3507</c:v>
                </c:pt>
                <c:pt idx="25782" formatCode="General">
                  <c:v>17.351400000000002</c:v>
                </c:pt>
                <c:pt idx="25783" formatCode="General">
                  <c:v>17.3521</c:v>
                </c:pt>
                <c:pt idx="25784" formatCode="General">
                  <c:v>17.352799999999998</c:v>
                </c:pt>
                <c:pt idx="25785" formatCode="General">
                  <c:v>17.353400000000001</c:v>
                </c:pt>
                <c:pt idx="25786" formatCode="General">
                  <c:v>17.354099999999999</c:v>
                </c:pt>
                <c:pt idx="25787" formatCode="General">
                  <c:v>17.354800000000001</c:v>
                </c:pt>
                <c:pt idx="25788" formatCode="General">
                  <c:v>17.355499999999999</c:v>
                </c:pt>
                <c:pt idx="25789" formatCode="General">
                  <c:v>17.356100000000001</c:v>
                </c:pt>
                <c:pt idx="25790" formatCode="General">
                  <c:v>17.3568</c:v>
                </c:pt>
                <c:pt idx="25791" formatCode="General">
                  <c:v>17.357500000000002</c:v>
                </c:pt>
                <c:pt idx="25792" formatCode="General">
                  <c:v>17.3581</c:v>
                </c:pt>
                <c:pt idx="25793" formatCode="General">
                  <c:v>17.358799999999999</c:v>
                </c:pt>
                <c:pt idx="25794" formatCode="General">
                  <c:v>17.359500000000001</c:v>
                </c:pt>
                <c:pt idx="25795" formatCode="General">
                  <c:v>17.360199999999999</c:v>
                </c:pt>
                <c:pt idx="25796" formatCode="General">
                  <c:v>17.360800000000001</c:v>
                </c:pt>
                <c:pt idx="25797" formatCode="General">
                  <c:v>17.361499999999999</c:v>
                </c:pt>
                <c:pt idx="25798" formatCode="General">
                  <c:v>17.362200000000001</c:v>
                </c:pt>
                <c:pt idx="25799" formatCode="General">
                  <c:v>17.3629</c:v>
                </c:pt>
                <c:pt idx="25800" formatCode="General">
                  <c:v>17.363499999999998</c:v>
                </c:pt>
                <c:pt idx="25801" formatCode="General">
                  <c:v>17.3642</c:v>
                </c:pt>
                <c:pt idx="25802" formatCode="General">
                  <c:v>17.364899999999999</c:v>
                </c:pt>
                <c:pt idx="25803" formatCode="General">
                  <c:v>17.365600000000001</c:v>
                </c:pt>
                <c:pt idx="25804" formatCode="General">
                  <c:v>17.366199999999999</c:v>
                </c:pt>
                <c:pt idx="25805" formatCode="General">
                  <c:v>17.366900000000001</c:v>
                </c:pt>
                <c:pt idx="25806" formatCode="General">
                  <c:v>17.367599999999999</c:v>
                </c:pt>
                <c:pt idx="25807" formatCode="General">
                  <c:v>17.368200000000002</c:v>
                </c:pt>
                <c:pt idx="25808" formatCode="General">
                  <c:v>17.3689</c:v>
                </c:pt>
                <c:pt idx="25809" formatCode="General">
                  <c:v>17.369599999999998</c:v>
                </c:pt>
                <c:pt idx="25810" formatCode="General">
                  <c:v>17.3703</c:v>
                </c:pt>
                <c:pt idx="25811" formatCode="General">
                  <c:v>17.370899999999999</c:v>
                </c:pt>
                <c:pt idx="25812" formatCode="General">
                  <c:v>17.371600000000001</c:v>
                </c:pt>
                <c:pt idx="25813" formatCode="General">
                  <c:v>17.372299999999999</c:v>
                </c:pt>
                <c:pt idx="25814" formatCode="General">
                  <c:v>17.373000000000001</c:v>
                </c:pt>
                <c:pt idx="25815" formatCode="General">
                  <c:v>17.3736</c:v>
                </c:pt>
                <c:pt idx="25816" formatCode="General">
                  <c:v>17.374300000000002</c:v>
                </c:pt>
                <c:pt idx="25817" formatCode="General">
                  <c:v>17.375</c:v>
                </c:pt>
                <c:pt idx="25818" formatCode="General">
                  <c:v>17.375599999999999</c:v>
                </c:pt>
                <c:pt idx="25819" formatCode="General">
                  <c:v>17.376300000000001</c:v>
                </c:pt>
                <c:pt idx="25820" formatCode="General">
                  <c:v>17.376999999999999</c:v>
                </c:pt>
                <c:pt idx="25821" formatCode="General">
                  <c:v>17.377700000000001</c:v>
                </c:pt>
                <c:pt idx="25822" formatCode="General">
                  <c:v>17.378299999999999</c:v>
                </c:pt>
                <c:pt idx="25823" formatCode="General">
                  <c:v>17.379000000000001</c:v>
                </c:pt>
                <c:pt idx="25824" formatCode="General">
                  <c:v>17.3797</c:v>
                </c:pt>
                <c:pt idx="25825" formatCode="General">
                  <c:v>17.380400000000002</c:v>
                </c:pt>
                <c:pt idx="25826" formatCode="General">
                  <c:v>17.381</c:v>
                </c:pt>
                <c:pt idx="25827" formatCode="General">
                  <c:v>17.381699999999999</c:v>
                </c:pt>
                <c:pt idx="25828" formatCode="General">
                  <c:v>17.382400000000001</c:v>
                </c:pt>
                <c:pt idx="25829" formatCode="General">
                  <c:v>17.382999999999999</c:v>
                </c:pt>
                <c:pt idx="25830" formatCode="General">
                  <c:v>17.383700000000001</c:v>
                </c:pt>
                <c:pt idx="25831" formatCode="General">
                  <c:v>17.384399999999999</c:v>
                </c:pt>
                <c:pt idx="25832" formatCode="General">
                  <c:v>17.385100000000001</c:v>
                </c:pt>
                <c:pt idx="25833" formatCode="General">
                  <c:v>17.3857</c:v>
                </c:pt>
                <c:pt idx="25834" formatCode="General">
                  <c:v>17.386399999999998</c:v>
                </c:pt>
                <c:pt idx="25835" formatCode="General">
                  <c:v>17.3871</c:v>
                </c:pt>
                <c:pt idx="25836" formatCode="General">
                  <c:v>17.387799999999999</c:v>
                </c:pt>
                <c:pt idx="25837" formatCode="General">
                  <c:v>17.388400000000001</c:v>
                </c:pt>
                <c:pt idx="25838" formatCode="General">
                  <c:v>17.389099999999999</c:v>
                </c:pt>
                <c:pt idx="25839" formatCode="General">
                  <c:v>17.389800000000001</c:v>
                </c:pt>
                <c:pt idx="25840" formatCode="General">
                  <c:v>17.390499999999999</c:v>
                </c:pt>
                <c:pt idx="25841" formatCode="General">
                  <c:v>17.391100000000002</c:v>
                </c:pt>
                <c:pt idx="25842" formatCode="General">
                  <c:v>17.3918</c:v>
                </c:pt>
                <c:pt idx="25843" formatCode="General">
                  <c:v>17.392499999999998</c:v>
                </c:pt>
                <c:pt idx="25844" formatCode="General">
                  <c:v>17.3931</c:v>
                </c:pt>
                <c:pt idx="25845" formatCode="General">
                  <c:v>17.393799999999999</c:v>
                </c:pt>
                <c:pt idx="25846" formatCode="General">
                  <c:v>17.394500000000001</c:v>
                </c:pt>
                <c:pt idx="25847" formatCode="General">
                  <c:v>17.395199999999999</c:v>
                </c:pt>
                <c:pt idx="25848" formatCode="General">
                  <c:v>17.395800000000001</c:v>
                </c:pt>
                <c:pt idx="25849" formatCode="General">
                  <c:v>17.3965</c:v>
                </c:pt>
                <c:pt idx="25850" formatCode="General">
                  <c:v>17.397200000000002</c:v>
                </c:pt>
                <c:pt idx="25851" formatCode="General">
                  <c:v>17.3979</c:v>
                </c:pt>
                <c:pt idx="25852" formatCode="General">
                  <c:v>17.398499999999999</c:v>
                </c:pt>
                <c:pt idx="25853" formatCode="General">
                  <c:v>17.3992</c:v>
                </c:pt>
                <c:pt idx="25854" formatCode="General">
                  <c:v>17.399899999999999</c:v>
                </c:pt>
                <c:pt idx="25855" formatCode="General">
                  <c:v>17.400500000000001</c:v>
                </c:pt>
                <c:pt idx="25856" formatCode="General">
                  <c:v>17.401199999999999</c:v>
                </c:pt>
                <c:pt idx="25857" formatCode="General">
                  <c:v>17.401900000000001</c:v>
                </c:pt>
                <c:pt idx="25858" formatCode="General">
                  <c:v>17.4026</c:v>
                </c:pt>
                <c:pt idx="25859" formatCode="General">
                  <c:v>17.403199999999998</c:v>
                </c:pt>
                <c:pt idx="25860" formatCode="General">
                  <c:v>17.4039</c:v>
                </c:pt>
                <c:pt idx="25861" formatCode="General">
                  <c:v>17.404599999999999</c:v>
                </c:pt>
                <c:pt idx="25862" formatCode="General">
                  <c:v>17.4053</c:v>
                </c:pt>
                <c:pt idx="25863" formatCode="General">
                  <c:v>17.405899999999999</c:v>
                </c:pt>
                <c:pt idx="25864" formatCode="General">
                  <c:v>17.406600000000001</c:v>
                </c:pt>
                <c:pt idx="25865" formatCode="General">
                  <c:v>17.407299999999999</c:v>
                </c:pt>
                <c:pt idx="25866" formatCode="General">
                  <c:v>17.408000000000001</c:v>
                </c:pt>
                <c:pt idx="25867" formatCode="General">
                  <c:v>17.4086</c:v>
                </c:pt>
                <c:pt idx="25868" formatCode="General">
                  <c:v>17.409300000000002</c:v>
                </c:pt>
                <c:pt idx="25869" formatCode="General">
                  <c:v>17.41</c:v>
                </c:pt>
                <c:pt idx="25870" formatCode="General">
                  <c:v>17.410599999999999</c:v>
                </c:pt>
                <c:pt idx="25871" formatCode="General">
                  <c:v>17.411300000000001</c:v>
                </c:pt>
                <c:pt idx="25872" formatCode="General">
                  <c:v>17.411999999999999</c:v>
                </c:pt>
                <c:pt idx="25873" formatCode="General">
                  <c:v>17.412700000000001</c:v>
                </c:pt>
                <c:pt idx="25874" formatCode="General">
                  <c:v>17.4133</c:v>
                </c:pt>
                <c:pt idx="25875" formatCode="General">
                  <c:v>17.414000000000001</c:v>
                </c:pt>
                <c:pt idx="25876" formatCode="General">
                  <c:v>17.4147</c:v>
                </c:pt>
                <c:pt idx="25877" formatCode="General">
                  <c:v>17.415400000000002</c:v>
                </c:pt>
                <c:pt idx="25878" formatCode="General">
                  <c:v>17.416</c:v>
                </c:pt>
                <c:pt idx="25879" formatCode="General">
                  <c:v>17.416699999999999</c:v>
                </c:pt>
                <c:pt idx="25880" formatCode="General">
                  <c:v>17.417400000000001</c:v>
                </c:pt>
                <c:pt idx="25881" formatCode="General">
                  <c:v>17.417999999999999</c:v>
                </c:pt>
                <c:pt idx="25882" formatCode="General">
                  <c:v>17.418700000000001</c:v>
                </c:pt>
                <c:pt idx="25883" formatCode="General">
                  <c:v>17.4194</c:v>
                </c:pt>
                <c:pt idx="25884" formatCode="General">
                  <c:v>17.420100000000001</c:v>
                </c:pt>
                <c:pt idx="25885" formatCode="General">
                  <c:v>17.4207</c:v>
                </c:pt>
                <c:pt idx="25886" formatCode="General">
                  <c:v>17.421399999999998</c:v>
                </c:pt>
                <c:pt idx="25887" formatCode="General">
                  <c:v>17.4221</c:v>
                </c:pt>
                <c:pt idx="25888" formatCode="General">
                  <c:v>17.422799999999999</c:v>
                </c:pt>
                <c:pt idx="25889" formatCode="General">
                  <c:v>17.423400000000001</c:v>
                </c:pt>
                <c:pt idx="25890" formatCode="General">
                  <c:v>17.424099999999999</c:v>
                </c:pt>
                <c:pt idx="25891" formatCode="General">
                  <c:v>17.424800000000001</c:v>
                </c:pt>
                <c:pt idx="25892" formatCode="General">
                  <c:v>17.4254</c:v>
                </c:pt>
                <c:pt idx="25893" formatCode="General">
                  <c:v>17.426100000000002</c:v>
                </c:pt>
                <c:pt idx="25894" formatCode="General">
                  <c:v>17.4268</c:v>
                </c:pt>
                <c:pt idx="25895" formatCode="General">
                  <c:v>17.427499999999998</c:v>
                </c:pt>
                <c:pt idx="25896" formatCode="General">
                  <c:v>17.428100000000001</c:v>
                </c:pt>
                <c:pt idx="25897" formatCode="General">
                  <c:v>17.428799999999999</c:v>
                </c:pt>
                <c:pt idx="25898" formatCode="General">
                  <c:v>17.429500000000001</c:v>
                </c:pt>
                <c:pt idx="25899" formatCode="General">
                  <c:v>17.430199999999999</c:v>
                </c:pt>
                <c:pt idx="25900" formatCode="General">
                  <c:v>17.430800000000001</c:v>
                </c:pt>
                <c:pt idx="25901" formatCode="General">
                  <c:v>17.4315</c:v>
                </c:pt>
                <c:pt idx="25902" formatCode="General">
                  <c:v>17.432200000000002</c:v>
                </c:pt>
                <c:pt idx="25903" formatCode="General">
                  <c:v>17.4329</c:v>
                </c:pt>
                <c:pt idx="25904" formatCode="General">
                  <c:v>17.433499999999999</c:v>
                </c:pt>
                <c:pt idx="25905" formatCode="General">
                  <c:v>17.434200000000001</c:v>
                </c:pt>
                <c:pt idx="25906" formatCode="General">
                  <c:v>17.434899999999999</c:v>
                </c:pt>
                <c:pt idx="25907" formatCode="General">
                  <c:v>17.435500000000001</c:v>
                </c:pt>
                <c:pt idx="25908" formatCode="General">
                  <c:v>17.436199999999999</c:v>
                </c:pt>
                <c:pt idx="25909" formatCode="General">
                  <c:v>17.436900000000001</c:v>
                </c:pt>
                <c:pt idx="25910" formatCode="General">
                  <c:v>17.4376</c:v>
                </c:pt>
                <c:pt idx="25911" formatCode="General">
                  <c:v>17.438199999999998</c:v>
                </c:pt>
                <c:pt idx="25912" formatCode="General">
                  <c:v>17.4389</c:v>
                </c:pt>
                <c:pt idx="25913" formatCode="General">
                  <c:v>17.439599999999999</c:v>
                </c:pt>
                <c:pt idx="25914" formatCode="General">
                  <c:v>17.440300000000001</c:v>
                </c:pt>
                <c:pt idx="25915" formatCode="General">
                  <c:v>17.440899999999999</c:v>
                </c:pt>
                <c:pt idx="25916" formatCode="General">
                  <c:v>17.441600000000001</c:v>
                </c:pt>
                <c:pt idx="25917" formatCode="General">
                  <c:v>17.442299999999999</c:v>
                </c:pt>
                <c:pt idx="25918" formatCode="General">
                  <c:v>17.442900000000002</c:v>
                </c:pt>
                <c:pt idx="25919" formatCode="General">
                  <c:v>17.4436</c:v>
                </c:pt>
                <c:pt idx="25920" formatCode="General">
                  <c:v>17.444299999999998</c:v>
                </c:pt>
                <c:pt idx="25921" formatCode="General">
                  <c:v>17.445</c:v>
                </c:pt>
                <c:pt idx="25922" formatCode="General">
                  <c:v>17.445599999999999</c:v>
                </c:pt>
                <c:pt idx="25923" formatCode="General">
                  <c:v>17.446300000000001</c:v>
                </c:pt>
                <c:pt idx="25924" formatCode="General">
                  <c:v>17.446999999999999</c:v>
                </c:pt>
                <c:pt idx="25925" formatCode="General">
                  <c:v>17.447700000000001</c:v>
                </c:pt>
                <c:pt idx="25926" formatCode="General">
                  <c:v>17.4483</c:v>
                </c:pt>
                <c:pt idx="25927" formatCode="General">
                  <c:v>17.449000000000002</c:v>
                </c:pt>
                <c:pt idx="25928" formatCode="General">
                  <c:v>17.4497</c:v>
                </c:pt>
                <c:pt idx="25929" formatCode="General">
                  <c:v>17.450399999999998</c:v>
                </c:pt>
                <c:pt idx="25930" formatCode="General">
                  <c:v>17.451000000000001</c:v>
                </c:pt>
                <c:pt idx="25931" formatCode="General">
                  <c:v>17.451699999999999</c:v>
                </c:pt>
                <c:pt idx="25932" formatCode="General">
                  <c:v>17.452400000000001</c:v>
                </c:pt>
                <c:pt idx="25933" formatCode="General">
                  <c:v>17.452999999999999</c:v>
                </c:pt>
                <c:pt idx="25934" formatCode="General">
                  <c:v>17.453700000000001</c:v>
                </c:pt>
                <c:pt idx="25935" formatCode="General">
                  <c:v>17.4544</c:v>
                </c:pt>
                <c:pt idx="25936" formatCode="General">
                  <c:v>17.455100000000002</c:v>
                </c:pt>
                <c:pt idx="25937" formatCode="General">
                  <c:v>17.4557</c:v>
                </c:pt>
                <c:pt idx="25938" formatCode="General">
                  <c:v>17.456399999999999</c:v>
                </c:pt>
                <c:pt idx="25939" formatCode="General">
                  <c:v>17.457100000000001</c:v>
                </c:pt>
                <c:pt idx="25940" formatCode="General">
                  <c:v>17.457799999999999</c:v>
                </c:pt>
                <c:pt idx="25941" formatCode="General">
                  <c:v>17.458400000000001</c:v>
                </c:pt>
                <c:pt idx="25942" formatCode="General">
                  <c:v>17.459099999999999</c:v>
                </c:pt>
                <c:pt idx="25943" formatCode="General">
                  <c:v>17.459800000000001</c:v>
                </c:pt>
                <c:pt idx="25944" formatCode="General">
                  <c:v>17.4604</c:v>
                </c:pt>
                <c:pt idx="25945" formatCode="General">
                  <c:v>17.461099999999998</c:v>
                </c:pt>
                <c:pt idx="25946" formatCode="General">
                  <c:v>17.4618</c:v>
                </c:pt>
                <c:pt idx="25947" formatCode="General">
                  <c:v>17.462499999999999</c:v>
                </c:pt>
                <c:pt idx="25948" formatCode="General">
                  <c:v>17.463100000000001</c:v>
                </c:pt>
                <c:pt idx="25949" formatCode="General">
                  <c:v>17.463799999999999</c:v>
                </c:pt>
                <c:pt idx="25950" formatCode="General">
                  <c:v>17.464500000000001</c:v>
                </c:pt>
                <c:pt idx="25951" formatCode="General">
                  <c:v>17.465199999999999</c:v>
                </c:pt>
                <c:pt idx="25952" formatCode="General">
                  <c:v>17.465800000000002</c:v>
                </c:pt>
                <c:pt idx="25953" formatCode="General">
                  <c:v>17.4665</c:v>
                </c:pt>
                <c:pt idx="25954" formatCode="General">
                  <c:v>17.467199999999998</c:v>
                </c:pt>
                <c:pt idx="25955" formatCode="General">
                  <c:v>17.4678</c:v>
                </c:pt>
                <c:pt idx="25956" formatCode="General">
                  <c:v>17.468499999999999</c:v>
                </c:pt>
                <c:pt idx="25957" formatCode="General">
                  <c:v>17.469200000000001</c:v>
                </c:pt>
                <c:pt idx="25958" formatCode="General">
                  <c:v>17.469899999999999</c:v>
                </c:pt>
                <c:pt idx="25959" formatCode="General">
                  <c:v>17.470500000000001</c:v>
                </c:pt>
                <c:pt idx="25960" formatCode="General">
                  <c:v>17.4712</c:v>
                </c:pt>
                <c:pt idx="25961" formatCode="General">
                  <c:v>17.471900000000002</c:v>
                </c:pt>
                <c:pt idx="25962" formatCode="General">
                  <c:v>17.4726</c:v>
                </c:pt>
                <c:pt idx="25963" formatCode="General">
                  <c:v>17.473199999999999</c:v>
                </c:pt>
                <c:pt idx="25964" formatCode="General">
                  <c:v>17.4739</c:v>
                </c:pt>
                <c:pt idx="25965" formatCode="General">
                  <c:v>17.474599999999999</c:v>
                </c:pt>
                <c:pt idx="25966" formatCode="General">
                  <c:v>17.475300000000001</c:v>
                </c:pt>
                <c:pt idx="25967" formatCode="General">
                  <c:v>17.475899999999999</c:v>
                </c:pt>
                <c:pt idx="25968" formatCode="General">
                  <c:v>17.476600000000001</c:v>
                </c:pt>
                <c:pt idx="25969" formatCode="General">
                  <c:v>17.4773</c:v>
                </c:pt>
                <c:pt idx="25970" formatCode="General">
                  <c:v>17.477900000000002</c:v>
                </c:pt>
                <c:pt idx="25971" formatCode="General">
                  <c:v>17.4786</c:v>
                </c:pt>
                <c:pt idx="25972" formatCode="General">
                  <c:v>17.479299999999999</c:v>
                </c:pt>
                <c:pt idx="25973" formatCode="General">
                  <c:v>17.48</c:v>
                </c:pt>
                <c:pt idx="25974" formatCode="General">
                  <c:v>17.480599999999999</c:v>
                </c:pt>
                <c:pt idx="25975" formatCode="General">
                  <c:v>17.481300000000001</c:v>
                </c:pt>
                <c:pt idx="25976" formatCode="General">
                  <c:v>17.481999999999999</c:v>
                </c:pt>
                <c:pt idx="25977" formatCode="General">
                  <c:v>17.482700000000001</c:v>
                </c:pt>
                <c:pt idx="25978" formatCode="General">
                  <c:v>17.4833</c:v>
                </c:pt>
                <c:pt idx="25979" formatCode="General">
                  <c:v>17.484000000000002</c:v>
                </c:pt>
                <c:pt idx="25980" formatCode="General">
                  <c:v>17.4847</c:v>
                </c:pt>
                <c:pt idx="25981" formatCode="General">
                  <c:v>17.485299999999999</c:v>
                </c:pt>
                <c:pt idx="25982" formatCode="General">
                  <c:v>17.486000000000001</c:v>
                </c:pt>
                <c:pt idx="25983" formatCode="General">
                  <c:v>17.486699999999999</c:v>
                </c:pt>
                <c:pt idx="25984" formatCode="General">
                  <c:v>17.487400000000001</c:v>
                </c:pt>
                <c:pt idx="25985" formatCode="General">
                  <c:v>17.488</c:v>
                </c:pt>
                <c:pt idx="25986" formatCode="General">
                  <c:v>17.488700000000001</c:v>
                </c:pt>
                <c:pt idx="25987" formatCode="General">
                  <c:v>17.4894</c:v>
                </c:pt>
                <c:pt idx="25988" formatCode="General">
                  <c:v>17.490100000000002</c:v>
                </c:pt>
                <c:pt idx="25989" formatCode="General">
                  <c:v>17.4907</c:v>
                </c:pt>
                <c:pt idx="25990" formatCode="General">
                  <c:v>17.491399999999999</c:v>
                </c:pt>
                <c:pt idx="25991" formatCode="General">
                  <c:v>17.492100000000001</c:v>
                </c:pt>
                <c:pt idx="25992" formatCode="General">
                  <c:v>17.492699999999999</c:v>
                </c:pt>
                <c:pt idx="25993" formatCode="General">
                  <c:v>17.493400000000001</c:v>
                </c:pt>
                <c:pt idx="25994" formatCode="General">
                  <c:v>17.4941</c:v>
                </c:pt>
                <c:pt idx="25995" formatCode="General">
                  <c:v>17.494800000000001</c:v>
                </c:pt>
                <c:pt idx="25996" formatCode="General">
                  <c:v>17.4954</c:v>
                </c:pt>
                <c:pt idx="25997" formatCode="General">
                  <c:v>17.496099999999998</c:v>
                </c:pt>
                <c:pt idx="25998" formatCode="General">
                  <c:v>17.4968</c:v>
                </c:pt>
                <c:pt idx="25999" formatCode="General">
                  <c:v>17.497499999999999</c:v>
                </c:pt>
                <c:pt idx="26000" formatCode="General">
                  <c:v>17.498100000000001</c:v>
                </c:pt>
                <c:pt idx="26001" formatCode="General">
                  <c:v>17.498799999999999</c:v>
                </c:pt>
                <c:pt idx="26002" formatCode="General">
                  <c:v>17.499500000000001</c:v>
                </c:pt>
                <c:pt idx="26003" formatCode="General">
                  <c:v>17.5002</c:v>
                </c:pt>
                <c:pt idx="26004" formatCode="General">
                  <c:v>17.500800000000002</c:v>
                </c:pt>
                <c:pt idx="26005" formatCode="General">
                  <c:v>17.5015</c:v>
                </c:pt>
                <c:pt idx="26006" formatCode="General">
                  <c:v>17.502199999999998</c:v>
                </c:pt>
                <c:pt idx="26007" formatCode="General">
                  <c:v>17.502800000000001</c:v>
                </c:pt>
                <c:pt idx="26008" formatCode="General">
                  <c:v>17.503499999999999</c:v>
                </c:pt>
                <c:pt idx="26009" formatCode="General">
                  <c:v>17.504200000000001</c:v>
                </c:pt>
                <c:pt idx="26010" formatCode="General">
                  <c:v>17.504899999999999</c:v>
                </c:pt>
                <c:pt idx="26011" formatCode="General">
                  <c:v>17.505500000000001</c:v>
                </c:pt>
                <c:pt idx="26012" formatCode="General">
                  <c:v>17.5062</c:v>
                </c:pt>
                <c:pt idx="26013" formatCode="General">
                  <c:v>17.506900000000002</c:v>
                </c:pt>
                <c:pt idx="26014" formatCode="General">
                  <c:v>17.5076</c:v>
                </c:pt>
                <c:pt idx="26015" formatCode="General">
                  <c:v>17.508199999999999</c:v>
                </c:pt>
                <c:pt idx="26016" formatCode="General">
                  <c:v>17.508900000000001</c:v>
                </c:pt>
                <c:pt idx="26017" formatCode="General">
                  <c:v>17.509599999999999</c:v>
                </c:pt>
                <c:pt idx="26018" formatCode="General">
                  <c:v>17.510200000000001</c:v>
                </c:pt>
                <c:pt idx="26019" formatCode="General">
                  <c:v>17.510899999999999</c:v>
                </c:pt>
                <c:pt idx="26020" formatCode="General">
                  <c:v>17.511600000000001</c:v>
                </c:pt>
                <c:pt idx="26021" formatCode="General">
                  <c:v>17.5123</c:v>
                </c:pt>
                <c:pt idx="26022" formatCode="General">
                  <c:v>17.512899999999998</c:v>
                </c:pt>
                <c:pt idx="26023" formatCode="General">
                  <c:v>17.5136</c:v>
                </c:pt>
                <c:pt idx="26024" formatCode="General">
                  <c:v>17.514299999999999</c:v>
                </c:pt>
                <c:pt idx="26025" formatCode="General">
                  <c:v>17.515000000000001</c:v>
                </c:pt>
                <c:pt idx="26026" formatCode="General">
                  <c:v>17.515599999999999</c:v>
                </c:pt>
                <c:pt idx="26027" formatCode="General">
                  <c:v>17.516300000000001</c:v>
                </c:pt>
                <c:pt idx="26028" formatCode="General">
                  <c:v>17.516999999999999</c:v>
                </c:pt>
                <c:pt idx="26029" formatCode="General">
                  <c:v>17.517700000000001</c:v>
                </c:pt>
                <c:pt idx="26030" formatCode="General">
                  <c:v>17.5183</c:v>
                </c:pt>
                <c:pt idx="26031" formatCode="General">
                  <c:v>17.518999999999998</c:v>
                </c:pt>
                <c:pt idx="26032" formatCode="General">
                  <c:v>17.5197</c:v>
                </c:pt>
                <c:pt idx="26033" formatCode="General">
                  <c:v>17.520299999999999</c:v>
                </c:pt>
                <c:pt idx="26034" formatCode="General">
                  <c:v>17.521000000000001</c:v>
                </c:pt>
                <c:pt idx="26035" formatCode="General">
                  <c:v>17.521699999999999</c:v>
                </c:pt>
                <c:pt idx="26036" formatCode="General">
                  <c:v>17.522400000000001</c:v>
                </c:pt>
                <c:pt idx="26037" formatCode="General">
                  <c:v>17.523</c:v>
                </c:pt>
                <c:pt idx="26038" formatCode="General">
                  <c:v>17.523700000000002</c:v>
                </c:pt>
                <c:pt idx="26039" formatCode="General">
                  <c:v>17.5244</c:v>
                </c:pt>
                <c:pt idx="26040" formatCode="General">
                  <c:v>17.525099999999998</c:v>
                </c:pt>
                <c:pt idx="26041" formatCode="General">
                  <c:v>17.525700000000001</c:v>
                </c:pt>
                <c:pt idx="26042" formatCode="General">
                  <c:v>17.526399999999999</c:v>
                </c:pt>
                <c:pt idx="26043" formatCode="General">
                  <c:v>17.527100000000001</c:v>
                </c:pt>
                <c:pt idx="26044" formatCode="General">
                  <c:v>17.527699999999999</c:v>
                </c:pt>
                <c:pt idx="26045" formatCode="General">
                  <c:v>17.528400000000001</c:v>
                </c:pt>
                <c:pt idx="26046" formatCode="General">
                  <c:v>17.5291</c:v>
                </c:pt>
                <c:pt idx="26047" formatCode="General">
                  <c:v>17.529800000000002</c:v>
                </c:pt>
                <c:pt idx="26048" formatCode="General">
                  <c:v>17.5304</c:v>
                </c:pt>
                <c:pt idx="26049" formatCode="General">
                  <c:v>17.531099999999999</c:v>
                </c:pt>
                <c:pt idx="26050" formatCode="General">
                  <c:v>17.5318</c:v>
                </c:pt>
                <c:pt idx="26051" formatCode="General">
                  <c:v>17.532499999999999</c:v>
                </c:pt>
                <c:pt idx="26052" formatCode="General">
                  <c:v>17.533100000000001</c:v>
                </c:pt>
                <c:pt idx="26053" formatCode="General">
                  <c:v>17.533799999999999</c:v>
                </c:pt>
                <c:pt idx="26054" formatCode="General">
                  <c:v>17.534500000000001</c:v>
                </c:pt>
                <c:pt idx="26055" formatCode="General">
                  <c:v>17.5351</c:v>
                </c:pt>
                <c:pt idx="26056" formatCode="General">
                  <c:v>17.535799999999998</c:v>
                </c:pt>
                <c:pt idx="26057" formatCode="General">
                  <c:v>17.5365</c:v>
                </c:pt>
                <c:pt idx="26058" formatCode="General">
                  <c:v>17.537199999999999</c:v>
                </c:pt>
                <c:pt idx="26059" formatCode="General">
                  <c:v>17.537800000000001</c:v>
                </c:pt>
                <c:pt idx="26060" formatCode="General">
                  <c:v>17.538499999999999</c:v>
                </c:pt>
                <c:pt idx="26061" formatCode="General">
                  <c:v>17.539200000000001</c:v>
                </c:pt>
                <c:pt idx="26062" formatCode="General">
                  <c:v>17.539899999999999</c:v>
                </c:pt>
                <c:pt idx="26063" formatCode="General">
                  <c:v>17.540500000000002</c:v>
                </c:pt>
                <c:pt idx="26064" formatCode="General">
                  <c:v>17.5412</c:v>
                </c:pt>
                <c:pt idx="26065" formatCode="General">
                  <c:v>17.541899999999998</c:v>
                </c:pt>
                <c:pt idx="26066" formatCode="General">
                  <c:v>17.5426</c:v>
                </c:pt>
                <c:pt idx="26067" formatCode="General">
                  <c:v>17.543199999999999</c:v>
                </c:pt>
                <c:pt idx="26068" formatCode="General">
                  <c:v>17.543900000000001</c:v>
                </c:pt>
                <c:pt idx="26069" formatCode="General">
                  <c:v>17.544599999999999</c:v>
                </c:pt>
                <c:pt idx="26070" formatCode="General">
                  <c:v>17.545200000000001</c:v>
                </c:pt>
                <c:pt idx="26071" formatCode="General">
                  <c:v>17.5459</c:v>
                </c:pt>
                <c:pt idx="26072" formatCode="General">
                  <c:v>17.546600000000002</c:v>
                </c:pt>
                <c:pt idx="26073" formatCode="General">
                  <c:v>17.5473</c:v>
                </c:pt>
                <c:pt idx="26074" formatCode="General">
                  <c:v>17.547899999999998</c:v>
                </c:pt>
                <c:pt idx="26075" formatCode="General">
                  <c:v>17.5486</c:v>
                </c:pt>
                <c:pt idx="26076" formatCode="General">
                  <c:v>17.549299999999999</c:v>
                </c:pt>
                <c:pt idx="26077" formatCode="General">
                  <c:v>17.55</c:v>
                </c:pt>
                <c:pt idx="26078" formatCode="General">
                  <c:v>17.550599999999999</c:v>
                </c:pt>
                <c:pt idx="26079" formatCode="General">
                  <c:v>17.551300000000001</c:v>
                </c:pt>
                <c:pt idx="26080" formatCode="General">
                  <c:v>17.552</c:v>
                </c:pt>
                <c:pt idx="26081" formatCode="General">
                  <c:v>17.552600000000002</c:v>
                </c:pt>
                <c:pt idx="26082" formatCode="General">
                  <c:v>17.5533</c:v>
                </c:pt>
                <c:pt idx="26083" formatCode="General">
                  <c:v>17.553999999999998</c:v>
                </c:pt>
                <c:pt idx="26084" formatCode="General">
                  <c:v>17.5547</c:v>
                </c:pt>
                <c:pt idx="26085" formatCode="General">
                  <c:v>17.555299999999999</c:v>
                </c:pt>
                <c:pt idx="26086" formatCode="General">
                  <c:v>17.556000000000001</c:v>
                </c:pt>
                <c:pt idx="26087" formatCode="General">
                  <c:v>17.556699999999999</c:v>
                </c:pt>
                <c:pt idx="26088" formatCode="General">
                  <c:v>17.557400000000001</c:v>
                </c:pt>
                <c:pt idx="26089" formatCode="General">
                  <c:v>17.558</c:v>
                </c:pt>
                <c:pt idx="26090" formatCode="General">
                  <c:v>17.558700000000002</c:v>
                </c:pt>
                <c:pt idx="26091" formatCode="General">
                  <c:v>17.5594</c:v>
                </c:pt>
                <c:pt idx="26092" formatCode="General">
                  <c:v>17.560099999999998</c:v>
                </c:pt>
                <c:pt idx="26093" formatCode="General">
                  <c:v>17.560700000000001</c:v>
                </c:pt>
                <c:pt idx="26094" formatCode="General">
                  <c:v>17.561399999999999</c:v>
                </c:pt>
                <c:pt idx="26095" formatCode="General">
                  <c:v>17.562100000000001</c:v>
                </c:pt>
                <c:pt idx="26096" formatCode="General">
                  <c:v>17.5627</c:v>
                </c:pt>
                <c:pt idx="26097" formatCode="General">
                  <c:v>17.563400000000001</c:v>
                </c:pt>
                <c:pt idx="26098" formatCode="General">
                  <c:v>17.5641</c:v>
                </c:pt>
                <c:pt idx="26099" formatCode="General">
                  <c:v>17.564800000000002</c:v>
                </c:pt>
                <c:pt idx="26100" formatCode="General">
                  <c:v>17.5654</c:v>
                </c:pt>
                <c:pt idx="26101" formatCode="General">
                  <c:v>17.566099999999999</c:v>
                </c:pt>
                <c:pt idx="26102" formatCode="General">
                  <c:v>17.566800000000001</c:v>
                </c:pt>
                <c:pt idx="26103" formatCode="General">
                  <c:v>17.567499999999999</c:v>
                </c:pt>
                <c:pt idx="26104" formatCode="General">
                  <c:v>17.568100000000001</c:v>
                </c:pt>
                <c:pt idx="26105" formatCode="General">
                  <c:v>17.5688</c:v>
                </c:pt>
                <c:pt idx="26106" formatCode="General">
                  <c:v>17.569500000000001</c:v>
                </c:pt>
                <c:pt idx="26107" formatCode="General">
                  <c:v>17.5701</c:v>
                </c:pt>
                <c:pt idx="26108" formatCode="General">
                  <c:v>17.570799999999998</c:v>
                </c:pt>
                <c:pt idx="26109" formatCode="General">
                  <c:v>17.5715</c:v>
                </c:pt>
                <c:pt idx="26110" formatCode="General">
                  <c:v>17.572199999999999</c:v>
                </c:pt>
                <c:pt idx="26111" formatCode="General">
                  <c:v>17.572800000000001</c:v>
                </c:pt>
                <c:pt idx="26112" formatCode="General">
                  <c:v>17.573499999999999</c:v>
                </c:pt>
                <c:pt idx="26113" formatCode="General">
                  <c:v>17.574200000000001</c:v>
                </c:pt>
                <c:pt idx="26114" formatCode="General">
                  <c:v>17.5749</c:v>
                </c:pt>
                <c:pt idx="26115" formatCode="General">
                  <c:v>17.575500000000002</c:v>
                </c:pt>
                <c:pt idx="26116" formatCode="General">
                  <c:v>17.5762</c:v>
                </c:pt>
                <c:pt idx="26117" formatCode="General">
                  <c:v>17.576899999999998</c:v>
                </c:pt>
                <c:pt idx="26118" formatCode="General">
                  <c:v>17.577500000000001</c:v>
                </c:pt>
                <c:pt idx="26119" formatCode="General">
                  <c:v>17.578199999999999</c:v>
                </c:pt>
                <c:pt idx="26120" formatCode="General">
                  <c:v>17.578900000000001</c:v>
                </c:pt>
                <c:pt idx="26121" formatCode="General">
                  <c:v>17.579599999999999</c:v>
                </c:pt>
                <c:pt idx="26122" formatCode="General">
                  <c:v>17.580200000000001</c:v>
                </c:pt>
                <c:pt idx="26123" formatCode="General">
                  <c:v>17.5809</c:v>
                </c:pt>
                <c:pt idx="26124" formatCode="General">
                  <c:v>17.581600000000002</c:v>
                </c:pt>
                <c:pt idx="26125" formatCode="General">
                  <c:v>17.5823</c:v>
                </c:pt>
                <c:pt idx="26126" formatCode="General">
                  <c:v>17.582899999999999</c:v>
                </c:pt>
                <c:pt idx="26127" formatCode="General">
                  <c:v>17.583600000000001</c:v>
                </c:pt>
                <c:pt idx="26128" formatCode="General">
                  <c:v>17.584299999999999</c:v>
                </c:pt>
                <c:pt idx="26129" formatCode="General">
                  <c:v>17.585000000000001</c:v>
                </c:pt>
                <c:pt idx="26130" formatCode="General">
                  <c:v>17.585599999999999</c:v>
                </c:pt>
                <c:pt idx="26131" formatCode="General">
                  <c:v>17.586300000000001</c:v>
                </c:pt>
                <c:pt idx="26132" formatCode="General">
                  <c:v>17.587</c:v>
                </c:pt>
                <c:pt idx="26133" formatCode="General">
                  <c:v>17.587599999999998</c:v>
                </c:pt>
                <c:pt idx="26134" formatCode="General">
                  <c:v>17.5883</c:v>
                </c:pt>
                <c:pt idx="26135" formatCode="General">
                  <c:v>17.588999999999999</c:v>
                </c:pt>
                <c:pt idx="26136" formatCode="General">
                  <c:v>17.589700000000001</c:v>
                </c:pt>
                <c:pt idx="26137" formatCode="General">
                  <c:v>17.590299999999999</c:v>
                </c:pt>
                <c:pt idx="26138" formatCode="General">
                  <c:v>17.591000000000001</c:v>
                </c:pt>
                <c:pt idx="26139" formatCode="General">
                  <c:v>17.591699999999999</c:v>
                </c:pt>
                <c:pt idx="26140" formatCode="General">
                  <c:v>17.592400000000001</c:v>
                </c:pt>
                <c:pt idx="26141" formatCode="General">
                  <c:v>17.593</c:v>
                </c:pt>
                <c:pt idx="26142" formatCode="General">
                  <c:v>17.593699999999998</c:v>
                </c:pt>
                <c:pt idx="26143" formatCode="General">
                  <c:v>17.5944</c:v>
                </c:pt>
                <c:pt idx="26144" formatCode="General">
                  <c:v>17.594999999999999</c:v>
                </c:pt>
                <c:pt idx="26145" formatCode="General">
                  <c:v>17.595700000000001</c:v>
                </c:pt>
                <c:pt idx="26146" formatCode="General">
                  <c:v>17.596399999999999</c:v>
                </c:pt>
                <c:pt idx="26147" formatCode="General">
                  <c:v>17.597100000000001</c:v>
                </c:pt>
                <c:pt idx="26148" formatCode="General">
                  <c:v>17.5977</c:v>
                </c:pt>
                <c:pt idx="26149" formatCode="General">
                  <c:v>17.598400000000002</c:v>
                </c:pt>
                <c:pt idx="26150" formatCode="General">
                  <c:v>17.5991</c:v>
                </c:pt>
                <c:pt idx="26151" formatCode="General">
                  <c:v>17.599799999999998</c:v>
                </c:pt>
                <c:pt idx="26152" formatCode="General">
                  <c:v>17.6004</c:v>
                </c:pt>
                <c:pt idx="26153" formatCode="General">
                  <c:v>17.601099999999999</c:v>
                </c:pt>
                <c:pt idx="26154" formatCode="General">
                  <c:v>17.601800000000001</c:v>
                </c:pt>
                <c:pt idx="26155" formatCode="General">
                  <c:v>17.602399999999999</c:v>
                </c:pt>
                <c:pt idx="26156" formatCode="General">
                  <c:v>17.603100000000001</c:v>
                </c:pt>
                <c:pt idx="26157" formatCode="General">
                  <c:v>17.6038</c:v>
                </c:pt>
                <c:pt idx="26158" formatCode="General">
                  <c:v>17.604500000000002</c:v>
                </c:pt>
                <c:pt idx="26159" formatCode="General">
                  <c:v>17.6051</c:v>
                </c:pt>
                <c:pt idx="26160" formatCode="General">
                  <c:v>17.605799999999999</c:v>
                </c:pt>
                <c:pt idx="26161" formatCode="General">
                  <c:v>17.6065</c:v>
                </c:pt>
                <c:pt idx="26162" formatCode="General">
                  <c:v>17.607199999999999</c:v>
                </c:pt>
                <c:pt idx="26163" formatCode="General">
                  <c:v>17.607800000000001</c:v>
                </c:pt>
                <c:pt idx="26164" formatCode="General">
                  <c:v>17.608499999999999</c:v>
                </c:pt>
                <c:pt idx="26165" formatCode="General">
                  <c:v>17.609200000000001</c:v>
                </c:pt>
                <c:pt idx="26166" formatCode="General">
                  <c:v>17.6099</c:v>
                </c:pt>
                <c:pt idx="26167" formatCode="General">
                  <c:v>17.610499999999998</c:v>
                </c:pt>
                <c:pt idx="26168" formatCode="General">
                  <c:v>17.6112</c:v>
                </c:pt>
                <c:pt idx="26169" formatCode="General">
                  <c:v>17.611899999999999</c:v>
                </c:pt>
                <c:pt idx="26170" formatCode="General">
                  <c:v>17.612500000000001</c:v>
                </c:pt>
                <c:pt idx="26171" formatCode="General">
                  <c:v>17.613199999999999</c:v>
                </c:pt>
                <c:pt idx="26172" formatCode="General">
                  <c:v>17.613900000000001</c:v>
                </c:pt>
                <c:pt idx="26173" formatCode="General">
                  <c:v>17.614599999999999</c:v>
                </c:pt>
                <c:pt idx="26174" formatCode="General">
                  <c:v>17.615200000000002</c:v>
                </c:pt>
                <c:pt idx="26175" formatCode="General">
                  <c:v>17.6159</c:v>
                </c:pt>
                <c:pt idx="26176" formatCode="General">
                  <c:v>17.616599999999998</c:v>
                </c:pt>
                <c:pt idx="26177" formatCode="General">
                  <c:v>17.6173</c:v>
                </c:pt>
                <c:pt idx="26178" formatCode="General">
                  <c:v>17.617899999999999</c:v>
                </c:pt>
                <c:pt idx="26179" formatCode="General">
                  <c:v>17.618600000000001</c:v>
                </c:pt>
                <c:pt idx="26180" formatCode="General">
                  <c:v>17.619299999999999</c:v>
                </c:pt>
                <c:pt idx="26181" formatCode="General">
                  <c:v>17.619900000000001</c:v>
                </c:pt>
                <c:pt idx="26182" formatCode="General">
                  <c:v>17.6206</c:v>
                </c:pt>
                <c:pt idx="26183" formatCode="General">
                  <c:v>17.621300000000002</c:v>
                </c:pt>
                <c:pt idx="26184" formatCode="General">
                  <c:v>17.622</c:v>
                </c:pt>
                <c:pt idx="26185" formatCode="General">
                  <c:v>17.622599999999998</c:v>
                </c:pt>
                <c:pt idx="26186" formatCode="General">
                  <c:v>17.6233</c:v>
                </c:pt>
                <c:pt idx="26187" formatCode="General">
                  <c:v>17.623999999999999</c:v>
                </c:pt>
                <c:pt idx="26188" formatCode="General">
                  <c:v>17.624700000000001</c:v>
                </c:pt>
                <c:pt idx="26189" formatCode="General">
                  <c:v>17.625299999999999</c:v>
                </c:pt>
                <c:pt idx="26190" formatCode="General">
                  <c:v>17.626000000000001</c:v>
                </c:pt>
                <c:pt idx="26191" formatCode="General">
                  <c:v>17.6267</c:v>
                </c:pt>
                <c:pt idx="26192" formatCode="General">
                  <c:v>17.627400000000002</c:v>
                </c:pt>
                <c:pt idx="26193" formatCode="General">
                  <c:v>17.628</c:v>
                </c:pt>
                <c:pt idx="26194" formatCode="General">
                  <c:v>17.628699999999998</c:v>
                </c:pt>
                <c:pt idx="26195" formatCode="General">
                  <c:v>17.6294</c:v>
                </c:pt>
                <c:pt idx="26196" formatCode="General">
                  <c:v>17.63</c:v>
                </c:pt>
                <c:pt idx="26197" formatCode="General">
                  <c:v>17.630700000000001</c:v>
                </c:pt>
                <c:pt idx="26198" formatCode="General">
                  <c:v>17.631399999999999</c:v>
                </c:pt>
                <c:pt idx="26199" formatCode="General">
                  <c:v>17.632100000000001</c:v>
                </c:pt>
                <c:pt idx="26200" formatCode="General">
                  <c:v>17.6327</c:v>
                </c:pt>
                <c:pt idx="26201" formatCode="General">
                  <c:v>17.633400000000002</c:v>
                </c:pt>
                <c:pt idx="26202" formatCode="General">
                  <c:v>17.6341</c:v>
                </c:pt>
                <c:pt idx="26203" formatCode="General">
                  <c:v>17.634799999999998</c:v>
                </c:pt>
                <c:pt idx="26204" formatCode="General">
                  <c:v>17.635400000000001</c:v>
                </c:pt>
                <c:pt idx="26205" formatCode="General">
                  <c:v>17.636099999999999</c:v>
                </c:pt>
                <c:pt idx="26206" formatCode="General">
                  <c:v>17.636800000000001</c:v>
                </c:pt>
                <c:pt idx="26207" formatCode="General">
                  <c:v>17.6374</c:v>
                </c:pt>
                <c:pt idx="26208" formatCode="General">
                  <c:v>17.638100000000001</c:v>
                </c:pt>
                <c:pt idx="26209" formatCode="General">
                  <c:v>17.6388</c:v>
                </c:pt>
                <c:pt idx="26210" formatCode="General">
                  <c:v>17.639500000000002</c:v>
                </c:pt>
                <c:pt idx="26211" formatCode="General">
                  <c:v>17.6401</c:v>
                </c:pt>
                <c:pt idx="26212" formatCode="General">
                  <c:v>17.640799999999999</c:v>
                </c:pt>
                <c:pt idx="26213" formatCode="General">
                  <c:v>17.641500000000001</c:v>
                </c:pt>
                <c:pt idx="26214" formatCode="General">
                  <c:v>17.642199999999999</c:v>
                </c:pt>
                <c:pt idx="26215" formatCode="General">
                  <c:v>17.642800000000001</c:v>
                </c:pt>
                <c:pt idx="26216" formatCode="General">
                  <c:v>17.6435</c:v>
                </c:pt>
                <c:pt idx="26217" formatCode="General">
                  <c:v>17.644200000000001</c:v>
                </c:pt>
                <c:pt idx="26218" formatCode="General">
                  <c:v>17.6448</c:v>
                </c:pt>
                <c:pt idx="26219" formatCode="General">
                  <c:v>17.645499999999998</c:v>
                </c:pt>
                <c:pt idx="26220" formatCode="General">
                  <c:v>17.6462</c:v>
                </c:pt>
                <c:pt idx="26221" formatCode="General">
                  <c:v>17.646899999999999</c:v>
                </c:pt>
                <c:pt idx="26222" formatCode="General">
                  <c:v>17.647500000000001</c:v>
                </c:pt>
                <c:pt idx="26223" formatCode="General">
                  <c:v>17.648199999999999</c:v>
                </c:pt>
                <c:pt idx="26224" formatCode="General">
                  <c:v>17.648900000000001</c:v>
                </c:pt>
                <c:pt idx="26225" formatCode="General">
                  <c:v>17.6496</c:v>
                </c:pt>
                <c:pt idx="26226" formatCode="General">
                  <c:v>17.650200000000002</c:v>
                </c:pt>
                <c:pt idx="26227" formatCode="General">
                  <c:v>17.6509</c:v>
                </c:pt>
                <c:pt idx="26228" formatCode="General">
                  <c:v>17.651599999999998</c:v>
                </c:pt>
                <c:pt idx="26229" formatCode="General">
                  <c:v>17.6523</c:v>
                </c:pt>
                <c:pt idx="26230" formatCode="General">
                  <c:v>17.652899999999999</c:v>
                </c:pt>
                <c:pt idx="26231" formatCode="General">
                  <c:v>17.653600000000001</c:v>
                </c:pt>
                <c:pt idx="26232" formatCode="General">
                  <c:v>17.654299999999999</c:v>
                </c:pt>
                <c:pt idx="26233" formatCode="General">
                  <c:v>17.654900000000001</c:v>
                </c:pt>
                <c:pt idx="26234" formatCode="General">
                  <c:v>17.6556</c:v>
                </c:pt>
                <c:pt idx="26235" formatCode="General">
                  <c:v>17.656300000000002</c:v>
                </c:pt>
                <c:pt idx="26236" formatCode="General">
                  <c:v>17.657</c:v>
                </c:pt>
                <c:pt idx="26237" formatCode="General">
                  <c:v>17.657599999999999</c:v>
                </c:pt>
                <c:pt idx="26238" formatCode="General">
                  <c:v>17.658300000000001</c:v>
                </c:pt>
                <c:pt idx="26239" formatCode="General">
                  <c:v>17.658999999999999</c:v>
                </c:pt>
                <c:pt idx="26240" formatCode="General">
                  <c:v>17.659700000000001</c:v>
                </c:pt>
                <c:pt idx="26241" formatCode="General">
                  <c:v>17.660299999999999</c:v>
                </c:pt>
                <c:pt idx="26242" formatCode="General">
                  <c:v>17.661000000000001</c:v>
                </c:pt>
                <c:pt idx="26243" formatCode="General">
                  <c:v>17.6617</c:v>
                </c:pt>
                <c:pt idx="26244" formatCode="General">
                  <c:v>17.662299999999998</c:v>
                </c:pt>
                <c:pt idx="26245" formatCode="General">
                  <c:v>17.663</c:v>
                </c:pt>
                <c:pt idx="26246" formatCode="General">
                  <c:v>17.663699999999999</c:v>
                </c:pt>
                <c:pt idx="26247" formatCode="General">
                  <c:v>17.664400000000001</c:v>
                </c:pt>
                <c:pt idx="26248" formatCode="General">
                  <c:v>17.664999999999999</c:v>
                </c:pt>
                <c:pt idx="26249" formatCode="General">
                  <c:v>17.665700000000001</c:v>
                </c:pt>
                <c:pt idx="26250" formatCode="General">
                  <c:v>17.666399999999999</c:v>
                </c:pt>
                <c:pt idx="26251" formatCode="General">
                  <c:v>17.667100000000001</c:v>
                </c:pt>
                <c:pt idx="26252" formatCode="General">
                  <c:v>17.6677</c:v>
                </c:pt>
                <c:pt idx="26253" formatCode="General">
                  <c:v>17.668399999999998</c:v>
                </c:pt>
                <c:pt idx="26254" formatCode="General">
                  <c:v>17.6691</c:v>
                </c:pt>
                <c:pt idx="26255" formatCode="General">
                  <c:v>17.669799999999999</c:v>
                </c:pt>
                <c:pt idx="26256" formatCode="General">
                  <c:v>17.670400000000001</c:v>
                </c:pt>
                <c:pt idx="26257" formatCode="General">
                  <c:v>17.671099999999999</c:v>
                </c:pt>
                <c:pt idx="26258" formatCode="General">
                  <c:v>17.671800000000001</c:v>
                </c:pt>
                <c:pt idx="26259" formatCode="General">
                  <c:v>17.6724</c:v>
                </c:pt>
                <c:pt idx="26260" formatCode="General">
                  <c:v>17.673100000000002</c:v>
                </c:pt>
                <c:pt idx="26261" formatCode="General">
                  <c:v>17.6738</c:v>
                </c:pt>
                <c:pt idx="26262" formatCode="General">
                  <c:v>17.674499999999998</c:v>
                </c:pt>
                <c:pt idx="26263" formatCode="General">
                  <c:v>17.6751</c:v>
                </c:pt>
                <c:pt idx="26264" formatCode="General">
                  <c:v>17.675799999999999</c:v>
                </c:pt>
                <c:pt idx="26265" formatCode="General">
                  <c:v>17.676500000000001</c:v>
                </c:pt>
                <c:pt idx="26266" formatCode="General">
                  <c:v>17.677199999999999</c:v>
                </c:pt>
                <c:pt idx="26267" formatCode="General">
                  <c:v>17.677800000000001</c:v>
                </c:pt>
                <c:pt idx="26268" formatCode="General">
                  <c:v>17.6785</c:v>
                </c:pt>
                <c:pt idx="26269" formatCode="General">
                  <c:v>17.679200000000002</c:v>
                </c:pt>
                <c:pt idx="26270" formatCode="General">
                  <c:v>17.6798</c:v>
                </c:pt>
                <c:pt idx="26271" formatCode="General">
                  <c:v>17.680499999999999</c:v>
                </c:pt>
                <c:pt idx="26272" formatCode="General">
                  <c:v>17.6812</c:v>
                </c:pt>
                <c:pt idx="26273" formatCode="General">
                  <c:v>17.681899999999999</c:v>
                </c:pt>
                <c:pt idx="26274" formatCode="General">
                  <c:v>17.682500000000001</c:v>
                </c:pt>
                <c:pt idx="26275" formatCode="General">
                  <c:v>17.683199999999999</c:v>
                </c:pt>
                <c:pt idx="26276" formatCode="General">
                  <c:v>17.683900000000001</c:v>
                </c:pt>
                <c:pt idx="26277" formatCode="General">
                  <c:v>17.6846</c:v>
                </c:pt>
                <c:pt idx="26278" formatCode="General">
                  <c:v>17.685199999999998</c:v>
                </c:pt>
                <c:pt idx="26279" formatCode="General">
                  <c:v>17.6859</c:v>
                </c:pt>
                <c:pt idx="26280" formatCode="General">
                  <c:v>17.686599999999999</c:v>
                </c:pt>
                <c:pt idx="26281" formatCode="General">
                  <c:v>17.687200000000001</c:v>
                </c:pt>
                <c:pt idx="26282" formatCode="General">
                  <c:v>17.687899999999999</c:v>
                </c:pt>
                <c:pt idx="26283" formatCode="General">
                  <c:v>17.688600000000001</c:v>
                </c:pt>
                <c:pt idx="26284" formatCode="General">
                  <c:v>17.689299999999999</c:v>
                </c:pt>
                <c:pt idx="26285" formatCode="General">
                  <c:v>17.689900000000002</c:v>
                </c:pt>
                <c:pt idx="26286" formatCode="General">
                  <c:v>17.6906</c:v>
                </c:pt>
                <c:pt idx="26287" formatCode="General">
                  <c:v>17.691299999999998</c:v>
                </c:pt>
                <c:pt idx="26288" formatCode="General">
                  <c:v>17.692</c:v>
                </c:pt>
                <c:pt idx="26289" formatCode="General">
                  <c:v>17.692599999999999</c:v>
                </c:pt>
                <c:pt idx="26290" formatCode="General">
                  <c:v>17.693300000000001</c:v>
                </c:pt>
                <c:pt idx="26291" formatCode="General">
                  <c:v>17.693999999999999</c:v>
                </c:pt>
                <c:pt idx="26292" formatCode="General">
                  <c:v>17.694700000000001</c:v>
                </c:pt>
                <c:pt idx="26293" formatCode="General">
                  <c:v>17.6953</c:v>
                </c:pt>
                <c:pt idx="26294" formatCode="General">
                  <c:v>17.696000000000002</c:v>
                </c:pt>
                <c:pt idx="26295" formatCode="General">
                  <c:v>17.6967</c:v>
                </c:pt>
                <c:pt idx="26296" formatCode="General">
                  <c:v>17.697299999999998</c:v>
                </c:pt>
                <c:pt idx="26297" formatCode="General">
                  <c:v>17.698</c:v>
                </c:pt>
                <c:pt idx="26298" formatCode="General">
                  <c:v>17.698699999999999</c:v>
                </c:pt>
                <c:pt idx="26299" formatCode="General">
                  <c:v>17.699400000000001</c:v>
                </c:pt>
                <c:pt idx="26300" formatCode="General">
                  <c:v>17.7</c:v>
                </c:pt>
                <c:pt idx="26301" formatCode="General">
                  <c:v>17.700700000000001</c:v>
                </c:pt>
                <c:pt idx="26302" formatCode="General">
                  <c:v>17.7014</c:v>
                </c:pt>
                <c:pt idx="26303" formatCode="General">
                  <c:v>17.702100000000002</c:v>
                </c:pt>
                <c:pt idx="26304" formatCode="General">
                  <c:v>17.7027</c:v>
                </c:pt>
                <c:pt idx="26305" formatCode="General">
                  <c:v>17.703399999999998</c:v>
                </c:pt>
                <c:pt idx="26306" formatCode="General">
                  <c:v>17.7041</c:v>
                </c:pt>
                <c:pt idx="26307" formatCode="General">
                  <c:v>17.704699999999999</c:v>
                </c:pt>
                <c:pt idx="26308" formatCode="General">
                  <c:v>17.705400000000001</c:v>
                </c:pt>
                <c:pt idx="26309" formatCode="General">
                  <c:v>17.706099999999999</c:v>
                </c:pt>
                <c:pt idx="26310" formatCode="General">
                  <c:v>17.706800000000001</c:v>
                </c:pt>
                <c:pt idx="26311" formatCode="General">
                  <c:v>17.7074</c:v>
                </c:pt>
                <c:pt idx="26312" formatCode="General">
                  <c:v>17.708100000000002</c:v>
                </c:pt>
                <c:pt idx="26313" formatCode="General">
                  <c:v>17.7088</c:v>
                </c:pt>
                <c:pt idx="26314" formatCode="General">
                  <c:v>17.709499999999998</c:v>
                </c:pt>
                <c:pt idx="26315" formatCode="General">
                  <c:v>17.710100000000001</c:v>
                </c:pt>
                <c:pt idx="26316" formatCode="General">
                  <c:v>17.710799999999999</c:v>
                </c:pt>
                <c:pt idx="26317" formatCode="General">
                  <c:v>17.711500000000001</c:v>
                </c:pt>
                <c:pt idx="26318" formatCode="General">
                  <c:v>17.7121</c:v>
                </c:pt>
                <c:pt idx="26319" formatCode="General">
                  <c:v>17.712800000000001</c:v>
                </c:pt>
                <c:pt idx="26320" formatCode="General">
                  <c:v>17.7135</c:v>
                </c:pt>
                <c:pt idx="26321" formatCode="General">
                  <c:v>17.714200000000002</c:v>
                </c:pt>
                <c:pt idx="26322" formatCode="General">
                  <c:v>17.7148</c:v>
                </c:pt>
                <c:pt idx="26323" formatCode="General">
                  <c:v>17.715499999999999</c:v>
                </c:pt>
                <c:pt idx="26324" formatCode="General">
                  <c:v>17.716200000000001</c:v>
                </c:pt>
                <c:pt idx="26325" formatCode="General">
                  <c:v>17.716899999999999</c:v>
                </c:pt>
                <c:pt idx="26326" formatCode="General">
                  <c:v>17.717500000000001</c:v>
                </c:pt>
                <c:pt idx="26327" formatCode="General">
                  <c:v>17.7182</c:v>
                </c:pt>
                <c:pt idx="26328" formatCode="General">
                  <c:v>17.718900000000001</c:v>
                </c:pt>
                <c:pt idx="26329" formatCode="General">
                  <c:v>17.7196</c:v>
                </c:pt>
                <c:pt idx="26330" formatCode="General">
                  <c:v>17.720199999999998</c:v>
                </c:pt>
                <c:pt idx="26331" formatCode="General">
                  <c:v>17.7209</c:v>
                </c:pt>
                <c:pt idx="26332" formatCode="General">
                  <c:v>17.721599999999999</c:v>
                </c:pt>
                <c:pt idx="26333" formatCode="General">
                  <c:v>17.722200000000001</c:v>
                </c:pt>
                <c:pt idx="26334" formatCode="General">
                  <c:v>17.722899999999999</c:v>
                </c:pt>
                <c:pt idx="26335" formatCode="General">
                  <c:v>17.723600000000001</c:v>
                </c:pt>
                <c:pt idx="26336" formatCode="General">
                  <c:v>17.724299999999999</c:v>
                </c:pt>
                <c:pt idx="26337" formatCode="General">
                  <c:v>17.724900000000002</c:v>
                </c:pt>
                <c:pt idx="26338" formatCode="General">
                  <c:v>17.7256</c:v>
                </c:pt>
                <c:pt idx="26339" formatCode="General">
                  <c:v>17.726299999999998</c:v>
                </c:pt>
                <c:pt idx="26340" formatCode="General">
                  <c:v>17.727</c:v>
                </c:pt>
                <c:pt idx="26341" formatCode="General">
                  <c:v>17.727599999999999</c:v>
                </c:pt>
                <c:pt idx="26342" formatCode="General">
                  <c:v>17.728300000000001</c:v>
                </c:pt>
                <c:pt idx="26343" formatCode="General">
                  <c:v>17.728999999999999</c:v>
                </c:pt>
                <c:pt idx="26344" formatCode="General">
                  <c:v>17.729600000000001</c:v>
                </c:pt>
                <c:pt idx="26345" formatCode="General">
                  <c:v>17.7303</c:v>
                </c:pt>
                <c:pt idx="26346" formatCode="General">
                  <c:v>17.731000000000002</c:v>
                </c:pt>
                <c:pt idx="26347" formatCode="General">
                  <c:v>17.7317</c:v>
                </c:pt>
                <c:pt idx="26348" formatCode="General">
                  <c:v>17.732299999999999</c:v>
                </c:pt>
                <c:pt idx="26349" formatCode="General">
                  <c:v>17.733000000000001</c:v>
                </c:pt>
                <c:pt idx="26350" formatCode="General">
                  <c:v>17.733699999999999</c:v>
                </c:pt>
                <c:pt idx="26351" formatCode="General">
                  <c:v>17.734400000000001</c:v>
                </c:pt>
                <c:pt idx="26352" formatCode="General">
                  <c:v>17.734999999999999</c:v>
                </c:pt>
                <c:pt idx="26353" formatCode="General">
                  <c:v>17.735700000000001</c:v>
                </c:pt>
                <c:pt idx="26354" formatCode="General">
                  <c:v>17.7364</c:v>
                </c:pt>
                <c:pt idx="26355" formatCode="General">
                  <c:v>17.737100000000002</c:v>
                </c:pt>
                <c:pt idx="26356" formatCode="General">
                  <c:v>17.7377</c:v>
                </c:pt>
                <c:pt idx="26357" formatCode="General">
                  <c:v>17.738399999999999</c:v>
                </c:pt>
                <c:pt idx="26358" formatCode="General">
                  <c:v>17.739100000000001</c:v>
                </c:pt>
                <c:pt idx="26359" formatCode="General">
                  <c:v>17.739699999999999</c:v>
                </c:pt>
                <c:pt idx="26360" formatCode="General">
                  <c:v>17.740400000000001</c:v>
                </c:pt>
                <c:pt idx="26361" formatCode="General">
                  <c:v>17.741099999999999</c:v>
                </c:pt>
                <c:pt idx="26362" formatCode="General">
                  <c:v>17.741800000000001</c:v>
                </c:pt>
                <c:pt idx="26363" formatCode="General">
                  <c:v>17.7424</c:v>
                </c:pt>
                <c:pt idx="26364" formatCode="General">
                  <c:v>17.743099999999998</c:v>
                </c:pt>
                <c:pt idx="26365" formatCode="General">
                  <c:v>17.7438</c:v>
                </c:pt>
                <c:pt idx="26366" formatCode="General">
                  <c:v>17.744499999999999</c:v>
                </c:pt>
                <c:pt idx="26367" formatCode="General">
                  <c:v>17.745100000000001</c:v>
                </c:pt>
                <c:pt idx="26368" formatCode="General">
                  <c:v>17.745799999999999</c:v>
                </c:pt>
                <c:pt idx="26369" formatCode="General">
                  <c:v>17.746500000000001</c:v>
                </c:pt>
                <c:pt idx="26370" formatCode="General">
                  <c:v>17.7471</c:v>
                </c:pt>
                <c:pt idx="26371" formatCode="General">
                  <c:v>17.747800000000002</c:v>
                </c:pt>
                <c:pt idx="26372" formatCode="General">
                  <c:v>17.7485</c:v>
                </c:pt>
                <c:pt idx="26373" formatCode="General">
                  <c:v>17.749199999999998</c:v>
                </c:pt>
                <c:pt idx="26374" formatCode="General">
                  <c:v>17.7498</c:v>
                </c:pt>
                <c:pt idx="26375" formatCode="General">
                  <c:v>17.750499999999999</c:v>
                </c:pt>
                <c:pt idx="26376" formatCode="General">
                  <c:v>17.751200000000001</c:v>
                </c:pt>
                <c:pt idx="26377" formatCode="General">
                  <c:v>17.751899999999999</c:v>
                </c:pt>
                <c:pt idx="26378" formatCode="General">
                  <c:v>17.752500000000001</c:v>
                </c:pt>
                <c:pt idx="26379" formatCode="General">
                  <c:v>17.7532</c:v>
                </c:pt>
                <c:pt idx="26380" formatCode="General">
                  <c:v>17.753900000000002</c:v>
                </c:pt>
                <c:pt idx="26381" formatCode="General">
                  <c:v>17.7545</c:v>
                </c:pt>
                <c:pt idx="26382" formatCode="General">
                  <c:v>17.755199999999999</c:v>
                </c:pt>
                <c:pt idx="26383" formatCode="General">
                  <c:v>17.7559</c:v>
                </c:pt>
                <c:pt idx="26384" formatCode="General">
                  <c:v>17.756599999999999</c:v>
                </c:pt>
                <c:pt idx="26385" formatCode="General">
                  <c:v>17.757200000000001</c:v>
                </c:pt>
                <c:pt idx="26386" formatCode="General">
                  <c:v>17.757899999999999</c:v>
                </c:pt>
                <c:pt idx="26387" formatCode="General">
                  <c:v>17.758600000000001</c:v>
                </c:pt>
                <c:pt idx="26388" formatCode="General">
                  <c:v>17.7593</c:v>
                </c:pt>
                <c:pt idx="26389" formatCode="General">
                  <c:v>17.759899999999998</c:v>
                </c:pt>
                <c:pt idx="26390" formatCode="General">
                  <c:v>17.7606</c:v>
                </c:pt>
                <c:pt idx="26391" formatCode="General">
                  <c:v>17.761299999999999</c:v>
                </c:pt>
                <c:pt idx="26392" formatCode="General">
                  <c:v>17.762</c:v>
                </c:pt>
                <c:pt idx="26393" formatCode="General">
                  <c:v>17.762599999999999</c:v>
                </c:pt>
                <c:pt idx="26394" formatCode="General">
                  <c:v>17.763300000000001</c:v>
                </c:pt>
                <c:pt idx="26395" formatCode="General">
                  <c:v>17.763999999999999</c:v>
                </c:pt>
                <c:pt idx="26396" formatCode="General">
                  <c:v>17.764600000000002</c:v>
                </c:pt>
                <c:pt idx="26397" formatCode="General">
                  <c:v>17.7653</c:v>
                </c:pt>
                <c:pt idx="26398" formatCode="General">
                  <c:v>17.765999999999998</c:v>
                </c:pt>
                <c:pt idx="26399" formatCode="General">
                  <c:v>17.7667</c:v>
                </c:pt>
                <c:pt idx="26400" formatCode="General">
                  <c:v>17.767299999999999</c:v>
                </c:pt>
                <c:pt idx="26401" formatCode="General">
                  <c:v>17.768000000000001</c:v>
                </c:pt>
                <c:pt idx="26402" formatCode="General">
                  <c:v>17.768699999999999</c:v>
                </c:pt>
                <c:pt idx="26403" formatCode="General">
                  <c:v>17.769400000000001</c:v>
                </c:pt>
                <c:pt idx="26404" formatCode="General">
                  <c:v>17.77</c:v>
                </c:pt>
                <c:pt idx="26405" formatCode="General">
                  <c:v>17.770700000000001</c:v>
                </c:pt>
                <c:pt idx="26406" formatCode="General">
                  <c:v>17.7714</c:v>
                </c:pt>
                <c:pt idx="26407" formatCode="General">
                  <c:v>17.771999999999998</c:v>
                </c:pt>
                <c:pt idx="26408" formatCode="General">
                  <c:v>17.7727</c:v>
                </c:pt>
                <c:pt idx="26409" formatCode="General">
                  <c:v>17.773399999999999</c:v>
                </c:pt>
                <c:pt idx="26410" formatCode="General">
                  <c:v>17.774100000000001</c:v>
                </c:pt>
                <c:pt idx="26411" formatCode="General">
                  <c:v>17.774699999999999</c:v>
                </c:pt>
                <c:pt idx="26412" formatCode="General">
                  <c:v>17.775400000000001</c:v>
                </c:pt>
                <c:pt idx="26413" formatCode="General">
                  <c:v>17.7761</c:v>
                </c:pt>
                <c:pt idx="26414" formatCode="General">
                  <c:v>17.776800000000001</c:v>
                </c:pt>
                <c:pt idx="26415" formatCode="General">
                  <c:v>17.7774</c:v>
                </c:pt>
                <c:pt idx="26416" formatCode="General">
                  <c:v>17.778099999999998</c:v>
                </c:pt>
                <c:pt idx="26417" formatCode="General">
                  <c:v>17.7788</c:v>
                </c:pt>
                <c:pt idx="26418" formatCode="General">
                  <c:v>17.779399999999999</c:v>
                </c:pt>
                <c:pt idx="26419" formatCode="General">
                  <c:v>17.780100000000001</c:v>
                </c:pt>
                <c:pt idx="26420" formatCode="General">
                  <c:v>17.780799999999999</c:v>
                </c:pt>
                <c:pt idx="26421" formatCode="General">
                  <c:v>17.781500000000001</c:v>
                </c:pt>
                <c:pt idx="26422" formatCode="General">
                  <c:v>17.7821</c:v>
                </c:pt>
                <c:pt idx="26423" formatCode="General">
                  <c:v>17.782800000000002</c:v>
                </c:pt>
                <c:pt idx="26424" formatCode="General">
                  <c:v>17.7835</c:v>
                </c:pt>
                <c:pt idx="26425" formatCode="General">
                  <c:v>17.784199999999998</c:v>
                </c:pt>
                <c:pt idx="26426" formatCode="General">
                  <c:v>17.784800000000001</c:v>
                </c:pt>
                <c:pt idx="26427" formatCode="General">
                  <c:v>17.785499999999999</c:v>
                </c:pt>
                <c:pt idx="26428" formatCode="General">
                  <c:v>17.786200000000001</c:v>
                </c:pt>
                <c:pt idx="26429" formatCode="General">
                  <c:v>17.786899999999999</c:v>
                </c:pt>
                <c:pt idx="26430" formatCode="General">
                  <c:v>17.787500000000001</c:v>
                </c:pt>
                <c:pt idx="26431" formatCode="General">
                  <c:v>17.7882</c:v>
                </c:pt>
                <c:pt idx="26432" formatCode="General">
                  <c:v>17.788900000000002</c:v>
                </c:pt>
                <c:pt idx="26433" formatCode="General">
                  <c:v>17.7895</c:v>
                </c:pt>
                <c:pt idx="26434" formatCode="General">
                  <c:v>17.790199999999999</c:v>
                </c:pt>
                <c:pt idx="26435" formatCode="General">
                  <c:v>17.790900000000001</c:v>
                </c:pt>
                <c:pt idx="26436" formatCode="General">
                  <c:v>17.791599999999999</c:v>
                </c:pt>
                <c:pt idx="26437" formatCode="General">
                  <c:v>17.792200000000001</c:v>
                </c:pt>
                <c:pt idx="26438" formatCode="General">
                  <c:v>17.792899999999999</c:v>
                </c:pt>
                <c:pt idx="26439" formatCode="General">
                  <c:v>17.793600000000001</c:v>
                </c:pt>
                <c:pt idx="26440" formatCode="General">
                  <c:v>17.7943</c:v>
                </c:pt>
                <c:pt idx="26441" formatCode="General">
                  <c:v>17.794899999999998</c:v>
                </c:pt>
                <c:pt idx="26442" formatCode="General">
                  <c:v>17.7956</c:v>
                </c:pt>
                <c:pt idx="26443" formatCode="General">
                  <c:v>17.796299999999999</c:v>
                </c:pt>
                <c:pt idx="26444" formatCode="General">
                  <c:v>17.796900000000001</c:v>
                </c:pt>
                <c:pt idx="26445" formatCode="General">
                  <c:v>17.797599999999999</c:v>
                </c:pt>
                <c:pt idx="26446" formatCode="General">
                  <c:v>17.798300000000001</c:v>
                </c:pt>
                <c:pt idx="26447" formatCode="General">
                  <c:v>17.798999999999999</c:v>
                </c:pt>
                <c:pt idx="26448" formatCode="General">
                  <c:v>17.799600000000002</c:v>
                </c:pt>
                <c:pt idx="26449" formatCode="General">
                  <c:v>17.8003</c:v>
                </c:pt>
                <c:pt idx="26450" formatCode="General">
                  <c:v>17.800999999999998</c:v>
                </c:pt>
                <c:pt idx="26451" formatCode="General">
                  <c:v>17.8017</c:v>
                </c:pt>
                <c:pt idx="26452" formatCode="General">
                  <c:v>17.802299999999999</c:v>
                </c:pt>
                <c:pt idx="26453" formatCode="General">
                  <c:v>17.803000000000001</c:v>
                </c:pt>
                <c:pt idx="26454" formatCode="General">
                  <c:v>17.803699999999999</c:v>
                </c:pt>
                <c:pt idx="26455" formatCode="General">
                  <c:v>17.804400000000001</c:v>
                </c:pt>
                <c:pt idx="26456" formatCode="General">
                  <c:v>17.805</c:v>
                </c:pt>
                <c:pt idx="26457" formatCode="General">
                  <c:v>17.805700000000002</c:v>
                </c:pt>
                <c:pt idx="26458" formatCode="General">
                  <c:v>17.8064</c:v>
                </c:pt>
                <c:pt idx="26459" formatCode="General">
                  <c:v>17.806999999999999</c:v>
                </c:pt>
                <c:pt idx="26460" formatCode="General">
                  <c:v>17.807700000000001</c:v>
                </c:pt>
                <c:pt idx="26461" formatCode="General">
                  <c:v>17.808399999999999</c:v>
                </c:pt>
                <c:pt idx="26462" formatCode="General">
                  <c:v>17.809100000000001</c:v>
                </c:pt>
                <c:pt idx="26463" formatCode="General">
                  <c:v>17.809699999999999</c:v>
                </c:pt>
                <c:pt idx="26464" formatCode="General">
                  <c:v>17.810400000000001</c:v>
                </c:pt>
                <c:pt idx="26465" formatCode="General">
                  <c:v>17.8111</c:v>
                </c:pt>
                <c:pt idx="26466" formatCode="General">
                  <c:v>17.811800000000002</c:v>
                </c:pt>
                <c:pt idx="26467" formatCode="General">
                  <c:v>17.8124</c:v>
                </c:pt>
                <c:pt idx="26468" formatCode="General">
                  <c:v>17.813099999999999</c:v>
                </c:pt>
                <c:pt idx="26469" formatCode="General">
                  <c:v>17.813800000000001</c:v>
                </c:pt>
                <c:pt idx="26470" formatCode="General">
                  <c:v>17.814399999999999</c:v>
                </c:pt>
                <c:pt idx="26471" formatCode="General">
                  <c:v>17.815100000000001</c:v>
                </c:pt>
                <c:pt idx="26472" formatCode="General">
                  <c:v>17.815799999999999</c:v>
                </c:pt>
                <c:pt idx="26473" formatCode="General">
                  <c:v>17.816500000000001</c:v>
                </c:pt>
                <c:pt idx="26474" formatCode="General">
                  <c:v>17.8171</c:v>
                </c:pt>
                <c:pt idx="26475" formatCode="General">
                  <c:v>17.817799999999998</c:v>
                </c:pt>
                <c:pt idx="26476" formatCode="General">
                  <c:v>17.8185</c:v>
                </c:pt>
                <c:pt idx="26477" formatCode="General">
                  <c:v>17.819199999999999</c:v>
                </c:pt>
                <c:pt idx="26478" formatCode="General">
                  <c:v>17.819800000000001</c:v>
                </c:pt>
                <c:pt idx="26479" formatCode="General">
                  <c:v>17.820499999999999</c:v>
                </c:pt>
                <c:pt idx="26480" formatCode="General">
                  <c:v>17.821200000000001</c:v>
                </c:pt>
                <c:pt idx="26481" formatCode="General">
                  <c:v>17.8218</c:v>
                </c:pt>
                <c:pt idx="26482" formatCode="General">
                  <c:v>17.822500000000002</c:v>
                </c:pt>
                <c:pt idx="26483" formatCode="General">
                  <c:v>17.8232</c:v>
                </c:pt>
                <c:pt idx="26484" formatCode="General">
                  <c:v>17.823899999999998</c:v>
                </c:pt>
                <c:pt idx="26485" formatCode="General">
                  <c:v>17.8245</c:v>
                </c:pt>
                <c:pt idx="26486" formatCode="General">
                  <c:v>17.825199999999999</c:v>
                </c:pt>
                <c:pt idx="26487" formatCode="General">
                  <c:v>17.825900000000001</c:v>
                </c:pt>
                <c:pt idx="26488" formatCode="General">
                  <c:v>17.826599999999999</c:v>
                </c:pt>
                <c:pt idx="26489" formatCode="General">
                  <c:v>17.827200000000001</c:v>
                </c:pt>
                <c:pt idx="26490" formatCode="General">
                  <c:v>17.8279</c:v>
                </c:pt>
                <c:pt idx="26491" formatCode="General">
                  <c:v>17.828600000000002</c:v>
                </c:pt>
                <c:pt idx="26492" formatCode="General">
                  <c:v>17.8293</c:v>
                </c:pt>
                <c:pt idx="26493" formatCode="General">
                  <c:v>17.829899999999999</c:v>
                </c:pt>
                <c:pt idx="26494" formatCode="General">
                  <c:v>17.8306</c:v>
                </c:pt>
                <c:pt idx="26495" formatCode="General">
                  <c:v>17.831299999999999</c:v>
                </c:pt>
                <c:pt idx="26496" formatCode="General">
                  <c:v>17.831900000000001</c:v>
                </c:pt>
                <c:pt idx="26497" formatCode="General">
                  <c:v>17.832599999999999</c:v>
                </c:pt>
                <c:pt idx="26498" formatCode="General">
                  <c:v>17.833300000000001</c:v>
                </c:pt>
                <c:pt idx="26499" formatCode="General">
                  <c:v>17.834</c:v>
                </c:pt>
                <c:pt idx="26500" formatCode="General">
                  <c:v>17.834599999999998</c:v>
                </c:pt>
                <c:pt idx="26501" formatCode="General">
                  <c:v>17.8353</c:v>
                </c:pt>
                <c:pt idx="26502" formatCode="General">
                  <c:v>17.835999999999999</c:v>
                </c:pt>
                <c:pt idx="26503" formatCode="General">
                  <c:v>17.8367</c:v>
                </c:pt>
                <c:pt idx="26504" formatCode="General">
                  <c:v>17.837299999999999</c:v>
                </c:pt>
                <c:pt idx="26505" formatCode="General">
                  <c:v>17.838000000000001</c:v>
                </c:pt>
                <c:pt idx="26506" formatCode="General">
                  <c:v>17.838699999999999</c:v>
                </c:pt>
                <c:pt idx="26507" formatCode="General">
                  <c:v>17.839300000000001</c:v>
                </c:pt>
                <c:pt idx="26508" formatCode="General">
                  <c:v>17.84</c:v>
                </c:pt>
                <c:pt idx="26509" formatCode="General">
                  <c:v>17.840699999999998</c:v>
                </c:pt>
                <c:pt idx="26510" formatCode="General">
                  <c:v>17.8414</c:v>
                </c:pt>
                <c:pt idx="26511" formatCode="General">
                  <c:v>17.841999999999999</c:v>
                </c:pt>
                <c:pt idx="26512" formatCode="General">
                  <c:v>17.842700000000001</c:v>
                </c:pt>
                <c:pt idx="26513" formatCode="General">
                  <c:v>17.843399999999999</c:v>
                </c:pt>
                <c:pt idx="26514" formatCode="General">
                  <c:v>17.844100000000001</c:v>
                </c:pt>
                <c:pt idx="26515" formatCode="General">
                  <c:v>17.8447</c:v>
                </c:pt>
                <c:pt idx="26516" formatCode="General">
                  <c:v>17.845400000000001</c:v>
                </c:pt>
                <c:pt idx="26517" formatCode="General">
                  <c:v>17.8461</c:v>
                </c:pt>
                <c:pt idx="26518" formatCode="General">
                  <c:v>17.846800000000002</c:v>
                </c:pt>
                <c:pt idx="26519" formatCode="General">
                  <c:v>17.8474</c:v>
                </c:pt>
                <c:pt idx="26520" formatCode="General">
                  <c:v>17.848099999999999</c:v>
                </c:pt>
                <c:pt idx="26521" formatCode="General">
                  <c:v>17.848800000000001</c:v>
                </c:pt>
                <c:pt idx="26522" formatCode="General">
                  <c:v>17.849399999999999</c:v>
                </c:pt>
                <c:pt idx="26523" formatCode="General">
                  <c:v>17.850100000000001</c:v>
                </c:pt>
                <c:pt idx="26524" formatCode="General">
                  <c:v>17.8508</c:v>
                </c:pt>
                <c:pt idx="26525" formatCode="General">
                  <c:v>17.851500000000001</c:v>
                </c:pt>
                <c:pt idx="26526" formatCode="General">
                  <c:v>17.8521</c:v>
                </c:pt>
                <c:pt idx="26527" formatCode="General">
                  <c:v>17.852799999999998</c:v>
                </c:pt>
                <c:pt idx="26528" formatCode="General">
                  <c:v>17.8535</c:v>
                </c:pt>
                <c:pt idx="26529" formatCode="General">
                  <c:v>17.854199999999999</c:v>
                </c:pt>
                <c:pt idx="26530" formatCode="General">
                  <c:v>17.854800000000001</c:v>
                </c:pt>
                <c:pt idx="26531" formatCode="General">
                  <c:v>17.855499999999999</c:v>
                </c:pt>
                <c:pt idx="26532" formatCode="General">
                  <c:v>17.856200000000001</c:v>
                </c:pt>
                <c:pt idx="26533" formatCode="General">
                  <c:v>17.8568</c:v>
                </c:pt>
                <c:pt idx="26534" formatCode="General">
                  <c:v>17.857500000000002</c:v>
                </c:pt>
                <c:pt idx="26535" formatCode="General">
                  <c:v>17.8582</c:v>
                </c:pt>
                <c:pt idx="26536" formatCode="General">
                  <c:v>17.858899999999998</c:v>
                </c:pt>
                <c:pt idx="26537" formatCode="General">
                  <c:v>17.859500000000001</c:v>
                </c:pt>
                <c:pt idx="26538" formatCode="General">
                  <c:v>17.860199999999999</c:v>
                </c:pt>
                <c:pt idx="26539" formatCode="General">
                  <c:v>17.860900000000001</c:v>
                </c:pt>
                <c:pt idx="26540" formatCode="General">
                  <c:v>17.861599999999999</c:v>
                </c:pt>
                <c:pt idx="26541" formatCode="General">
                  <c:v>17.862200000000001</c:v>
                </c:pt>
                <c:pt idx="26542" formatCode="General">
                  <c:v>17.8629</c:v>
                </c:pt>
                <c:pt idx="26543" formatCode="General">
                  <c:v>17.863600000000002</c:v>
                </c:pt>
                <c:pt idx="26544" formatCode="General">
                  <c:v>17.8642</c:v>
                </c:pt>
                <c:pt idx="26545" formatCode="General">
                  <c:v>17.864899999999999</c:v>
                </c:pt>
                <c:pt idx="26546" formatCode="General">
                  <c:v>17.865600000000001</c:v>
                </c:pt>
                <c:pt idx="26547" formatCode="General">
                  <c:v>17.866299999999999</c:v>
                </c:pt>
                <c:pt idx="26548" formatCode="General">
                  <c:v>17.866900000000001</c:v>
                </c:pt>
                <c:pt idx="26549" formatCode="General">
                  <c:v>17.867599999999999</c:v>
                </c:pt>
                <c:pt idx="26550" formatCode="General">
                  <c:v>17.868300000000001</c:v>
                </c:pt>
                <c:pt idx="26551" formatCode="General">
                  <c:v>17.869</c:v>
                </c:pt>
                <c:pt idx="26552" formatCode="General">
                  <c:v>17.869599999999998</c:v>
                </c:pt>
                <c:pt idx="26553" formatCode="General">
                  <c:v>17.8703</c:v>
                </c:pt>
                <c:pt idx="26554" formatCode="General">
                  <c:v>17.870999999999999</c:v>
                </c:pt>
                <c:pt idx="26555" formatCode="General">
                  <c:v>17.871700000000001</c:v>
                </c:pt>
                <c:pt idx="26556" formatCode="General">
                  <c:v>17.872299999999999</c:v>
                </c:pt>
                <c:pt idx="26557" formatCode="General">
                  <c:v>17.873000000000001</c:v>
                </c:pt>
                <c:pt idx="26558" formatCode="General">
                  <c:v>17.873699999999999</c:v>
                </c:pt>
                <c:pt idx="26559" formatCode="General">
                  <c:v>17.874300000000002</c:v>
                </c:pt>
                <c:pt idx="26560" formatCode="General">
                  <c:v>17.875</c:v>
                </c:pt>
                <c:pt idx="26561" formatCode="General">
                  <c:v>17.875699999999998</c:v>
                </c:pt>
                <c:pt idx="26562" formatCode="General">
                  <c:v>17.8764</c:v>
                </c:pt>
                <c:pt idx="26563" formatCode="General">
                  <c:v>17.876999999999999</c:v>
                </c:pt>
                <c:pt idx="26564" formatCode="General">
                  <c:v>17.877700000000001</c:v>
                </c:pt>
                <c:pt idx="26565" formatCode="General">
                  <c:v>17.878399999999999</c:v>
                </c:pt>
                <c:pt idx="26566" formatCode="General">
                  <c:v>17.879100000000001</c:v>
                </c:pt>
                <c:pt idx="26567" formatCode="General">
                  <c:v>17.8797</c:v>
                </c:pt>
                <c:pt idx="26568" formatCode="General">
                  <c:v>17.880400000000002</c:v>
                </c:pt>
                <c:pt idx="26569" formatCode="General">
                  <c:v>17.8811</c:v>
                </c:pt>
                <c:pt idx="26570" formatCode="General">
                  <c:v>17.881699999999999</c:v>
                </c:pt>
                <c:pt idx="26571" formatCode="General">
                  <c:v>17.882400000000001</c:v>
                </c:pt>
                <c:pt idx="26572" formatCode="General">
                  <c:v>17.883099999999999</c:v>
                </c:pt>
                <c:pt idx="26573" formatCode="General">
                  <c:v>17.883800000000001</c:v>
                </c:pt>
                <c:pt idx="26574" formatCode="General">
                  <c:v>17.884399999999999</c:v>
                </c:pt>
                <c:pt idx="26575" formatCode="General">
                  <c:v>17.885100000000001</c:v>
                </c:pt>
                <c:pt idx="26576" formatCode="General">
                  <c:v>17.8858</c:v>
                </c:pt>
                <c:pt idx="26577" formatCode="General">
                  <c:v>17.886500000000002</c:v>
                </c:pt>
                <c:pt idx="26578" formatCode="General">
                  <c:v>17.8871</c:v>
                </c:pt>
                <c:pt idx="26579" formatCode="General">
                  <c:v>17.887799999999999</c:v>
                </c:pt>
                <c:pt idx="26580" formatCode="General">
                  <c:v>17.888500000000001</c:v>
                </c:pt>
                <c:pt idx="26581" formatCode="General">
                  <c:v>17.889099999999999</c:v>
                </c:pt>
                <c:pt idx="26582" formatCode="General">
                  <c:v>17.889800000000001</c:v>
                </c:pt>
                <c:pt idx="26583" formatCode="General">
                  <c:v>17.890499999999999</c:v>
                </c:pt>
                <c:pt idx="26584" formatCode="General">
                  <c:v>17.891200000000001</c:v>
                </c:pt>
                <c:pt idx="26585" formatCode="General">
                  <c:v>17.8918</c:v>
                </c:pt>
                <c:pt idx="26586" formatCode="General">
                  <c:v>17.892499999999998</c:v>
                </c:pt>
                <c:pt idx="26587" formatCode="General">
                  <c:v>17.8932</c:v>
                </c:pt>
                <c:pt idx="26588" formatCode="General">
                  <c:v>17.893899999999999</c:v>
                </c:pt>
                <c:pt idx="26589" formatCode="General">
                  <c:v>17.894500000000001</c:v>
                </c:pt>
                <c:pt idx="26590" formatCode="General">
                  <c:v>17.895199999999999</c:v>
                </c:pt>
                <c:pt idx="26591" formatCode="General">
                  <c:v>17.895900000000001</c:v>
                </c:pt>
                <c:pt idx="26592" formatCode="General">
                  <c:v>17.896599999999999</c:v>
                </c:pt>
                <c:pt idx="26593" formatCode="General">
                  <c:v>17.897200000000002</c:v>
                </c:pt>
                <c:pt idx="26594" formatCode="General">
                  <c:v>17.8979</c:v>
                </c:pt>
                <c:pt idx="26595" formatCode="General">
                  <c:v>17.898599999999998</c:v>
                </c:pt>
                <c:pt idx="26596" formatCode="General">
                  <c:v>17.8992</c:v>
                </c:pt>
                <c:pt idx="26597" formatCode="General">
                  <c:v>17.899899999999999</c:v>
                </c:pt>
                <c:pt idx="26598" formatCode="General">
                  <c:v>17.900600000000001</c:v>
                </c:pt>
                <c:pt idx="26599" formatCode="General">
                  <c:v>17.901299999999999</c:v>
                </c:pt>
                <c:pt idx="26600" formatCode="General">
                  <c:v>17.901900000000001</c:v>
                </c:pt>
                <c:pt idx="26601" formatCode="General">
                  <c:v>17.9026</c:v>
                </c:pt>
                <c:pt idx="26602" formatCode="General">
                  <c:v>17.903300000000002</c:v>
                </c:pt>
                <c:pt idx="26603" formatCode="General">
                  <c:v>17.904</c:v>
                </c:pt>
                <c:pt idx="26604" formatCode="General">
                  <c:v>17.904599999999999</c:v>
                </c:pt>
                <c:pt idx="26605" formatCode="General">
                  <c:v>17.9053</c:v>
                </c:pt>
                <c:pt idx="26606" formatCode="General">
                  <c:v>17.905999999999999</c:v>
                </c:pt>
                <c:pt idx="26607" formatCode="General">
                  <c:v>17.906600000000001</c:v>
                </c:pt>
                <c:pt idx="26608" formatCode="General">
                  <c:v>17.907299999999999</c:v>
                </c:pt>
                <c:pt idx="26609" formatCode="General">
                  <c:v>17.908000000000001</c:v>
                </c:pt>
                <c:pt idx="26610" formatCode="General">
                  <c:v>17.9087</c:v>
                </c:pt>
                <c:pt idx="26611" formatCode="General">
                  <c:v>17.909300000000002</c:v>
                </c:pt>
                <c:pt idx="26612" formatCode="General">
                  <c:v>17.91</c:v>
                </c:pt>
                <c:pt idx="26613" formatCode="General">
                  <c:v>17.910699999999999</c:v>
                </c:pt>
                <c:pt idx="26614" formatCode="General">
                  <c:v>17.9114</c:v>
                </c:pt>
                <c:pt idx="26615" formatCode="General">
                  <c:v>17.911999999999999</c:v>
                </c:pt>
                <c:pt idx="26616" formatCode="General">
                  <c:v>17.912700000000001</c:v>
                </c:pt>
                <c:pt idx="26617" formatCode="General">
                  <c:v>17.913399999999999</c:v>
                </c:pt>
                <c:pt idx="26618" formatCode="General">
                  <c:v>17.914100000000001</c:v>
                </c:pt>
                <c:pt idx="26619" formatCode="General">
                  <c:v>17.9147</c:v>
                </c:pt>
                <c:pt idx="26620" formatCode="General">
                  <c:v>17.915400000000002</c:v>
                </c:pt>
                <c:pt idx="26621" formatCode="General">
                  <c:v>17.9161</c:v>
                </c:pt>
                <c:pt idx="26622" formatCode="General">
                  <c:v>17.916699999999999</c:v>
                </c:pt>
                <c:pt idx="26623" formatCode="General">
                  <c:v>17.917400000000001</c:v>
                </c:pt>
                <c:pt idx="26624" formatCode="General">
                  <c:v>17.918099999999999</c:v>
                </c:pt>
                <c:pt idx="26625" formatCode="General">
                  <c:v>17.918800000000001</c:v>
                </c:pt>
                <c:pt idx="26626" formatCode="General">
                  <c:v>17.9194</c:v>
                </c:pt>
                <c:pt idx="26627" formatCode="General">
                  <c:v>17.920100000000001</c:v>
                </c:pt>
                <c:pt idx="26628" formatCode="General">
                  <c:v>17.9208</c:v>
                </c:pt>
                <c:pt idx="26629" formatCode="General">
                  <c:v>17.921500000000002</c:v>
                </c:pt>
                <c:pt idx="26630" formatCode="General">
                  <c:v>17.9221</c:v>
                </c:pt>
                <c:pt idx="26631" formatCode="General">
                  <c:v>17.922799999999999</c:v>
                </c:pt>
                <c:pt idx="26632" formatCode="General">
                  <c:v>17.923500000000001</c:v>
                </c:pt>
                <c:pt idx="26633" formatCode="General">
                  <c:v>17.924099999999999</c:v>
                </c:pt>
                <c:pt idx="26634" formatCode="General">
                  <c:v>17.924800000000001</c:v>
                </c:pt>
                <c:pt idx="26635" formatCode="General">
                  <c:v>17.9255</c:v>
                </c:pt>
                <c:pt idx="26636" formatCode="General">
                  <c:v>17.926200000000001</c:v>
                </c:pt>
                <c:pt idx="26637" formatCode="General">
                  <c:v>17.9268</c:v>
                </c:pt>
                <c:pt idx="26638" formatCode="General">
                  <c:v>17.927499999999998</c:v>
                </c:pt>
                <c:pt idx="26639" formatCode="General">
                  <c:v>17.9282</c:v>
                </c:pt>
                <c:pt idx="26640" formatCode="General">
                  <c:v>17.928899999999999</c:v>
                </c:pt>
                <c:pt idx="26641" formatCode="General">
                  <c:v>17.929500000000001</c:v>
                </c:pt>
                <c:pt idx="26642" formatCode="General">
                  <c:v>17.930199999999999</c:v>
                </c:pt>
                <c:pt idx="26643" formatCode="General">
                  <c:v>17.930900000000001</c:v>
                </c:pt>
                <c:pt idx="26644" formatCode="General">
                  <c:v>17.9315</c:v>
                </c:pt>
                <c:pt idx="26645" formatCode="General">
                  <c:v>17.932200000000002</c:v>
                </c:pt>
                <c:pt idx="26646" formatCode="General">
                  <c:v>17.9329</c:v>
                </c:pt>
                <c:pt idx="26647" formatCode="General">
                  <c:v>17.933599999999998</c:v>
                </c:pt>
                <c:pt idx="26648" formatCode="General">
                  <c:v>17.934200000000001</c:v>
                </c:pt>
                <c:pt idx="26649" formatCode="General">
                  <c:v>17.934899999999999</c:v>
                </c:pt>
                <c:pt idx="26650" formatCode="General">
                  <c:v>17.935600000000001</c:v>
                </c:pt>
                <c:pt idx="26651" formatCode="General">
                  <c:v>17.936299999999999</c:v>
                </c:pt>
                <c:pt idx="26652" formatCode="General">
                  <c:v>17.936900000000001</c:v>
                </c:pt>
                <c:pt idx="26653" formatCode="General">
                  <c:v>17.9376</c:v>
                </c:pt>
                <c:pt idx="26654" formatCode="General">
                  <c:v>17.938300000000002</c:v>
                </c:pt>
                <c:pt idx="26655" formatCode="General">
                  <c:v>17.939</c:v>
                </c:pt>
                <c:pt idx="26656" formatCode="General">
                  <c:v>17.939599999999999</c:v>
                </c:pt>
                <c:pt idx="26657" formatCode="General">
                  <c:v>17.940300000000001</c:v>
                </c:pt>
                <c:pt idx="26658" formatCode="General">
                  <c:v>17.940999999999999</c:v>
                </c:pt>
                <c:pt idx="26659" formatCode="General">
                  <c:v>17.941600000000001</c:v>
                </c:pt>
                <c:pt idx="26660" formatCode="General">
                  <c:v>17.942299999999999</c:v>
                </c:pt>
                <c:pt idx="26661" formatCode="General">
                  <c:v>17.943000000000001</c:v>
                </c:pt>
                <c:pt idx="26662" formatCode="General">
                  <c:v>17.9437</c:v>
                </c:pt>
                <c:pt idx="26663" formatCode="General">
                  <c:v>17.944299999999998</c:v>
                </c:pt>
                <c:pt idx="26664" formatCode="General">
                  <c:v>17.945</c:v>
                </c:pt>
                <c:pt idx="26665" formatCode="General">
                  <c:v>17.945699999999999</c:v>
                </c:pt>
                <c:pt idx="26666" formatCode="General">
                  <c:v>17.946400000000001</c:v>
                </c:pt>
                <c:pt idx="26667" formatCode="General">
                  <c:v>17.946999999999999</c:v>
                </c:pt>
                <c:pt idx="26668" formatCode="General">
                  <c:v>17.947700000000001</c:v>
                </c:pt>
                <c:pt idx="26669" formatCode="General">
                  <c:v>17.948399999999999</c:v>
                </c:pt>
                <c:pt idx="26670" formatCode="General">
                  <c:v>17.949000000000002</c:v>
                </c:pt>
                <c:pt idx="26671" formatCode="General">
                  <c:v>17.9497</c:v>
                </c:pt>
                <c:pt idx="26672" formatCode="General">
                  <c:v>17.950399999999998</c:v>
                </c:pt>
                <c:pt idx="26673" formatCode="General">
                  <c:v>17.9511</c:v>
                </c:pt>
                <c:pt idx="26674" formatCode="General">
                  <c:v>17.951699999999999</c:v>
                </c:pt>
                <c:pt idx="26675" formatCode="General">
                  <c:v>17.952400000000001</c:v>
                </c:pt>
                <c:pt idx="26676" formatCode="General">
                  <c:v>17.953099999999999</c:v>
                </c:pt>
                <c:pt idx="26677" formatCode="General">
                  <c:v>17.953800000000001</c:v>
                </c:pt>
                <c:pt idx="26678" formatCode="General">
                  <c:v>17.9544</c:v>
                </c:pt>
                <c:pt idx="26679" formatCode="General">
                  <c:v>17.955100000000002</c:v>
                </c:pt>
                <c:pt idx="26680" formatCode="General">
                  <c:v>17.9558</c:v>
                </c:pt>
                <c:pt idx="26681" formatCode="General">
                  <c:v>17.956499999999998</c:v>
                </c:pt>
                <c:pt idx="26682" formatCode="General">
                  <c:v>17.957100000000001</c:v>
                </c:pt>
                <c:pt idx="26683" formatCode="General">
                  <c:v>17.957799999999999</c:v>
                </c:pt>
                <c:pt idx="26684" formatCode="General">
                  <c:v>17.958500000000001</c:v>
                </c:pt>
                <c:pt idx="26685" formatCode="General">
                  <c:v>17.959099999999999</c:v>
                </c:pt>
                <c:pt idx="26686" formatCode="General">
                  <c:v>17.959800000000001</c:v>
                </c:pt>
                <c:pt idx="26687" formatCode="General">
                  <c:v>17.9605</c:v>
                </c:pt>
                <c:pt idx="26688" formatCode="General">
                  <c:v>17.961200000000002</c:v>
                </c:pt>
                <c:pt idx="26689" formatCode="General">
                  <c:v>17.9618</c:v>
                </c:pt>
                <c:pt idx="26690" formatCode="General">
                  <c:v>17.962499999999999</c:v>
                </c:pt>
                <c:pt idx="26691" formatCode="General">
                  <c:v>17.963200000000001</c:v>
                </c:pt>
                <c:pt idx="26692" formatCode="General">
                  <c:v>17.963899999999999</c:v>
                </c:pt>
                <c:pt idx="26693" formatCode="General">
                  <c:v>17.964500000000001</c:v>
                </c:pt>
                <c:pt idx="26694" formatCode="General">
                  <c:v>17.965199999999999</c:v>
                </c:pt>
                <c:pt idx="26695" formatCode="General">
                  <c:v>17.965900000000001</c:v>
                </c:pt>
                <c:pt idx="26696" formatCode="General">
                  <c:v>17.9665</c:v>
                </c:pt>
                <c:pt idx="26697" formatCode="General">
                  <c:v>17.967199999999998</c:v>
                </c:pt>
                <c:pt idx="26698" formatCode="General">
                  <c:v>17.9679</c:v>
                </c:pt>
                <c:pt idx="26699" formatCode="General">
                  <c:v>17.968599999999999</c:v>
                </c:pt>
                <c:pt idx="26700" formatCode="General">
                  <c:v>17.969200000000001</c:v>
                </c:pt>
                <c:pt idx="26701" formatCode="General">
                  <c:v>17.969899999999999</c:v>
                </c:pt>
                <c:pt idx="26702" formatCode="General">
                  <c:v>17.970600000000001</c:v>
                </c:pt>
                <c:pt idx="26703" formatCode="General">
                  <c:v>17.971299999999999</c:v>
                </c:pt>
                <c:pt idx="26704" formatCode="General">
                  <c:v>17.971900000000002</c:v>
                </c:pt>
                <c:pt idx="26705" formatCode="General">
                  <c:v>17.9726</c:v>
                </c:pt>
                <c:pt idx="26706" formatCode="General">
                  <c:v>17.973299999999998</c:v>
                </c:pt>
                <c:pt idx="26707" formatCode="General">
                  <c:v>17.9739</c:v>
                </c:pt>
                <c:pt idx="26708" formatCode="General">
                  <c:v>17.974599999999999</c:v>
                </c:pt>
                <c:pt idx="26709" formatCode="General">
                  <c:v>17.975300000000001</c:v>
                </c:pt>
                <c:pt idx="26710" formatCode="General">
                  <c:v>17.975999999999999</c:v>
                </c:pt>
                <c:pt idx="26711" formatCode="General">
                  <c:v>17.976600000000001</c:v>
                </c:pt>
                <c:pt idx="26712" formatCode="General">
                  <c:v>17.9773</c:v>
                </c:pt>
                <c:pt idx="26713" formatCode="General">
                  <c:v>17.978000000000002</c:v>
                </c:pt>
                <c:pt idx="26714" formatCode="General">
                  <c:v>17.9787</c:v>
                </c:pt>
                <c:pt idx="26715" formatCode="General">
                  <c:v>17.979299999999999</c:v>
                </c:pt>
                <c:pt idx="26716" formatCode="General">
                  <c:v>17.98</c:v>
                </c:pt>
                <c:pt idx="26717" formatCode="General">
                  <c:v>17.980699999999999</c:v>
                </c:pt>
                <c:pt idx="26718" formatCode="General">
                  <c:v>17.981400000000001</c:v>
                </c:pt>
                <c:pt idx="26719" formatCode="General">
                  <c:v>17.981999999999999</c:v>
                </c:pt>
                <c:pt idx="26720" formatCode="General">
                  <c:v>17.982700000000001</c:v>
                </c:pt>
                <c:pt idx="26721" formatCode="General">
                  <c:v>17.9834</c:v>
                </c:pt>
                <c:pt idx="26722" formatCode="General">
                  <c:v>17.984000000000002</c:v>
                </c:pt>
                <c:pt idx="26723" formatCode="General">
                  <c:v>17.9847</c:v>
                </c:pt>
                <c:pt idx="26724" formatCode="General">
                  <c:v>17.985399999999998</c:v>
                </c:pt>
                <c:pt idx="26725" formatCode="General">
                  <c:v>17.9861</c:v>
                </c:pt>
                <c:pt idx="26726" formatCode="General">
                  <c:v>17.986699999999999</c:v>
                </c:pt>
                <c:pt idx="26727" formatCode="General">
                  <c:v>17.987400000000001</c:v>
                </c:pt>
                <c:pt idx="26728" formatCode="General">
                  <c:v>17.988099999999999</c:v>
                </c:pt>
                <c:pt idx="26729" formatCode="General">
                  <c:v>17.988800000000001</c:v>
                </c:pt>
                <c:pt idx="26730" formatCode="General">
                  <c:v>17.9894</c:v>
                </c:pt>
                <c:pt idx="26731" formatCode="General">
                  <c:v>17.990100000000002</c:v>
                </c:pt>
                <c:pt idx="26732" formatCode="General">
                  <c:v>17.9908</c:v>
                </c:pt>
                <c:pt idx="26733" formatCode="General">
                  <c:v>17.991399999999999</c:v>
                </c:pt>
                <c:pt idx="26734" formatCode="General">
                  <c:v>17.992100000000001</c:v>
                </c:pt>
                <c:pt idx="26735" formatCode="General">
                  <c:v>17.992799999999999</c:v>
                </c:pt>
                <c:pt idx="26736" formatCode="General">
                  <c:v>17.993500000000001</c:v>
                </c:pt>
                <c:pt idx="26737" formatCode="General">
                  <c:v>17.9941</c:v>
                </c:pt>
                <c:pt idx="26738" formatCode="General">
                  <c:v>17.994800000000001</c:v>
                </c:pt>
                <c:pt idx="26739" formatCode="General">
                  <c:v>17.9955</c:v>
                </c:pt>
                <c:pt idx="26740" formatCode="General">
                  <c:v>17.996200000000002</c:v>
                </c:pt>
                <c:pt idx="26741" formatCode="General">
                  <c:v>17.9968</c:v>
                </c:pt>
                <c:pt idx="26742" formatCode="General">
                  <c:v>17.997499999999999</c:v>
                </c:pt>
                <c:pt idx="26743" formatCode="General">
                  <c:v>17.998200000000001</c:v>
                </c:pt>
                <c:pt idx="26744" formatCode="General">
                  <c:v>17.998799999999999</c:v>
                </c:pt>
                <c:pt idx="26745" formatCode="General">
                  <c:v>17.999500000000001</c:v>
                </c:pt>
                <c:pt idx="26746" formatCode="General">
                  <c:v>18.0002</c:v>
                </c:pt>
                <c:pt idx="26747" formatCode="General">
                  <c:v>18.000900000000001</c:v>
                </c:pt>
                <c:pt idx="26748" formatCode="General">
                  <c:v>18.0015</c:v>
                </c:pt>
                <c:pt idx="26749" formatCode="General">
                  <c:v>18.002199999999998</c:v>
                </c:pt>
                <c:pt idx="26750" formatCode="General">
                  <c:v>18.0029</c:v>
                </c:pt>
                <c:pt idx="26751" formatCode="General">
                  <c:v>18.003599999999999</c:v>
                </c:pt>
                <c:pt idx="26752" formatCode="General">
                  <c:v>18.004200000000001</c:v>
                </c:pt>
                <c:pt idx="26753" formatCode="General">
                  <c:v>18.004899999999999</c:v>
                </c:pt>
                <c:pt idx="26754" formatCode="General">
                  <c:v>18.005600000000001</c:v>
                </c:pt>
                <c:pt idx="26755" formatCode="General">
                  <c:v>18.0063</c:v>
                </c:pt>
                <c:pt idx="26756" formatCode="General">
                  <c:v>18.006900000000002</c:v>
                </c:pt>
                <c:pt idx="26757" formatCode="General">
                  <c:v>18.0076</c:v>
                </c:pt>
                <c:pt idx="26758" formatCode="General">
                  <c:v>18.008299999999998</c:v>
                </c:pt>
                <c:pt idx="26759" formatCode="General">
                  <c:v>18.008900000000001</c:v>
                </c:pt>
                <c:pt idx="26760" formatCode="General">
                  <c:v>18.009599999999999</c:v>
                </c:pt>
                <c:pt idx="26761" formatCode="General">
                  <c:v>18.010300000000001</c:v>
                </c:pt>
                <c:pt idx="26762" formatCode="General">
                  <c:v>18.010999999999999</c:v>
                </c:pt>
                <c:pt idx="26763" formatCode="General">
                  <c:v>18.011600000000001</c:v>
                </c:pt>
                <c:pt idx="26764" formatCode="General">
                  <c:v>18.0123</c:v>
                </c:pt>
                <c:pt idx="26765" formatCode="General">
                  <c:v>18.013000000000002</c:v>
                </c:pt>
                <c:pt idx="26766" formatCode="General">
                  <c:v>18.0137</c:v>
                </c:pt>
                <c:pt idx="26767" formatCode="General">
                  <c:v>18.014299999999999</c:v>
                </c:pt>
                <c:pt idx="26768" formatCode="General">
                  <c:v>18.015000000000001</c:v>
                </c:pt>
                <c:pt idx="26769" formatCode="General">
                  <c:v>18.015699999999999</c:v>
                </c:pt>
                <c:pt idx="26770" formatCode="General">
                  <c:v>18.016300000000001</c:v>
                </c:pt>
                <c:pt idx="26771" formatCode="General">
                  <c:v>18.016999999999999</c:v>
                </c:pt>
                <c:pt idx="26772" formatCode="General">
                  <c:v>18.017700000000001</c:v>
                </c:pt>
                <c:pt idx="26773" formatCode="General">
                  <c:v>18.0184</c:v>
                </c:pt>
                <c:pt idx="26774" formatCode="General">
                  <c:v>18.018999999999998</c:v>
                </c:pt>
                <c:pt idx="26775" formatCode="General">
                  <c:v>18.0197</c:v>
                </c:pt>
                <c:pt idx="26776" formatCode="General">
                  <c:v>18.020399999999999</c:v>
                </c:pt>
                <c:pt idx="26777" formatCode="General">
                  <c:v>18.021100000000001</c:v>
                </c:pt>
                <c:pt idx="26778" formatCode="General">
                  <c:v>18.021699999999999</c:v>
                </c:pt>
                <c:pt idx="26779" formatCode="General">
                  <c:v>18.022400000000001</c:v>
                </c:pt>
                <c:pt idx="26780" formatCode="General">
                  <c:v>18.023099999999999</c:v>
                </c:pt>
                <c:pt idx="26781" formatCode="General">
                  <c:v>18.023800000000001</c:v>
                </c:pt>
                <c:pt idx="26782" formatCode="General">
                  <c:v>18.0244</c:v>
                </c:pt>
                <c:pt idx="26783" formatCode="General">
                  <c:v>18.025099999999998</c:v>
                </c:pt>
                <c:pt idx="26784" formatCode="General">
                  <c:v>18.0258</c:v>
                </c:pt>
                <c:pt idx="26785" formatCode="General">
                  <c:v>18.026399999999999</c:v>
                </c:pt>
                <c:pt idx="26786" formatCode="General">
                  <c:v>18.027100000000001</c:v>
                </c:pt>
                <c:pt idx="26787" formatCode="General">
                  <c:v>18.027799999999999</c:v>
                </c:pt>
                <c:pt idx="26788" formatCode="General">
                  <c:v>18.028500000000001</c:v>
                </c:pt>
                <c:pt idx="26789" formatCode="General">
                  <c:v>18.0291</c:v>
                </c:pt>
                <c:pt idx="26790" formatCode="General">
                  <c:v>18.029800000000002</c:v>
                </c:pt>
                <c:pt idx="26791" formatCode="General">
                  <c:v>18.0305</c:v>
                </c:pt>
                <c:pt idx="26792" formatCode="General">
                  <c:v>18.031199999999998</c:v>
                </c:pt>
                <c:pt idx="26793" formatCode="General">
                  <c:v>18.0318</c:v>
                </c:pt>
                <c:pt idx="26794" formatCode="General">
                  <c:v>18.032499999999999</c:v>
                </c:pt>
                <c:pt idx="26795" formatCode="General">
                  <c:v>18.033200000000001</c:v>
                </c:pt>
                <c:pt idx="26796" formatCode="General">
                  <c:v>18.033799999999999</c:v>
                </c:pt>
                <c:pt idx="26797" formatCode="General">
                  <c:v>18.034500000000001</c:v>
                </c:pt>
                <c:pt idx="26798" formatCode="General">
                  <c:v>18.0352</c:v>
                </c:pt>
                <c:pt idx="26799" formatCode="General">
                  <c:v>18.035900000000002</c:v>
                </c:pt>
                <c:pt idx="26800" formatCode="General">
                  <c:v>18.0365</c:v>
                </c:pt>
                <c:pt idx="26801" formatCode="General">
                  <c:v>18.037199999999999</c:v>
                </c:pt>
                <c:pt idx="26802" formatCode="General">
                  <c:v>18.0379</c:v>
                </c:pt>
                <c:pt idx="26803" formatCode="General">
                  <c:v>18.038599999999999</c:v>
                </c:pt>
                <c:pt idx="26804" formatCode="General">
                  <c:v>18.039200000000001</c:v>
                </c:pt>
                <c:pt idx="26805" formatCode="General">
                  <c:v>18.039899999999999</c:v>
                </c:pt>
                <c:pt idx="26806" formatCode="General">
                  <c:v>18.040600000000001</c:v>
                </c:pt>
                <c:pt idx="26807" formatCode="General">
                  <c:v>18.0412</c:v>
                </c:pt>
                <c:pt idx="26808" formatCode="General">
                  <c:v>18.041899999999998</c:v>
                </c:pt>
                <c:pt idx="26809" formatCode="General">
                  <c:v>18.0426</c:v>
                </c:pt>
                <c:pt idx="26810" formatCode="General">
                  <c:v>18.043299999999999</c:v>
                </c:pt>
                <c:pt idx="26811" formatCode="General">
                  <c:v>18.043900000000001</c:v>
                </c:pt>
                <c:pt idx="26812" formatCode="General">
                  <c:v>18.044599999999999</c:v>
                </c:pt>
                <c:pt idx="26813" formatCode="General">
                  <c:v>18.045300000000001</c:v>
                </c:pt>
                <c:pt idx="26814" formatCode="General">
                  <c:v>18.045999999999999</c:v>
                </c:pt>
                <c:pt idx="26815" formatCode="General">
                  <c:v>18.046600000000002</c:v>
                </c:pt>
                <c:pt idx="26816" formatCode="General">
                  <c:v>18.0473</c:v>
                </c:pt>
                <c:pt idx="26817" formatCode="General">
                  <c:v>18.047999999999998</c:v>
                </c:pt>
                <c:pt idx="26818" formatCode="General">
                  <c:v>18.0487</c:v>
                </c:pt>
                <c:pt idx="26819" formatCode="General">
                  <c:v>18.049299999999999</c:v>
                </c:pt>
                <c:pt idx="26820" formatCode="General">
                  <c:v>18.05</c:v>
                </c:pt>
                <c:pt idx="26821" formatCode="General">
                  <c:v>18.050699999999999</c:v>
                </c:pt>
                <c:pt idx="26822" formatCode="General">
                  <c:v>18.051300000000001</c:v>
                </c:pt>
                <c:pt idx="26823" formatCode="General">
                  <c:v>18.052</c:v>
                </c:pt>
                <c:pt idx="26824" formatCode="General">
                  <c:v>18.052700000000002</c:v>
                </c:pt>
                <c:pt idx="26825" formatCode="General">
                  <c:v>18.0534</c:v>
                </c:pt>
                <c:pt idx="26826" formatCode="General">
                  <c:v>18.053999999999998</c:v>
                </c:pt>
                <c:pt idx="26827" formatCode="General">
                  <c:v>18.0547</c:v>
                </c:pt>
                <c:pt idx="26828" formatCode="General">
                  <c:v>18.055399999999999</c:v>
                </c:pt>
                <c:pt idx="26829" formatCode="General">
                  <c:v>18.056100000000001</c:v>
                </c:pt>
                <c:pt idx="26830" formatCode="General">
                  <c:v>18.056699999999999</c:v>
                </c:pt>
                <c:pt idx="26831" formatCode="General">
                  <c:v>18.057400000000001</c:v>
                </c:pt>
                <c:pt idx="26832" formatCode="General">
                  <c:v>18.0581</c:v>
                </c:pt>
                <c:pt idx="26833" formatCode="General">
                  <c:v>18.058700000000002</c:v>
                </c:pt>
                <c:pt idx="26834" formatCode="General">
                  <c:v>18.0594</c:v>
                </c:pt>
                <c:pt idx="26835" formatCode="General">
                  <c:v>18.060099999999998</c:v>
                </c:pt>
                <c:pt idx="26836" formatCode="General">
                  <c:v>18.0608</c:v>
                </c:pt>
                <c:pt idx="26837" formatCode="General">
                  <c:v>18.061399999999999</c:v>
                </c:pt>
                <c:pt idx="26838" formatCode="General">
                  <c:v>18.062100000000001</c:v>
                </c:pt>
                <c:pt idx="26839" formatCode="General">
                  <c:v>18.062799999999999</c:v>
                </c:pt>
                <c:pt idx="26840" formatCode="General">
                  <c:v>18.063500000000001</c:v>
                </c:pt>
                <c:pt idx="26841" formatCode="General">
                  <c:v>18.0641</c:v>
                </c:pt>
                <c:pt idx="26842" formatCode="General">
                  <c:v>18.064800000000002</c:v>
                </c:pt>
                <c:pt idx="26843" formatCode="General">
                  <c:v>18.0655</c:v>
                </c:pt>
                <c:pt idx="26844" formatCode="General">
                  <c:v>18.066199999999998</c:v>
                </c:pt>
                <c:pt idx="26845" formatCode="General">
                  <c:v>18.066800000000001</c:v>
                </c:pt>
                <c:pt idx="26846" formatCode="General">
                  <c:v>18.067499999999999</c:v>
                </c:pt>
                <c:pt idx="26847" formatCode="General">
                  <c:v>18.068200000000001</c:v>
                </c:pt>
                <c:pt idx="26848" formatCode="General">
                  <c:v>18.0688</c:v>
                </c:pt>
                <c:pt idx="26849" formatCode="General">
                  <c:v>18.069500000000001</c:v>
                </c:pt>
                <c:pt idx="26850" formatCode="General">
                  <c:v>18.0702</c:v>
                </c:pt>
                <c:pt idx="26851" formatCode="General">
                  <c:v>18.070900000000002</c:v>
                </c:pt>
                <c:pt idx="26852" formatCode="General">
                  <c:v>18.0715</c:v>
                </c:pt>
                <c:pt idx="26853" formatCode="General">
                  <c:v>18.072199999999999</c:v>
                </c:pt>
                <c:pt idx="26854" formatCode="General">
                  <c:v>18.072900000000001</c:v>
                </c:pt>
                <c:pt idx="26855" formatCode="General">
                  <c:v>18.073599999999999</c:v>
                </c:pt>
                <c:pt idx="26856" formatCode="General">
                  <c:v>18.074200000000001</c:v>
                </c:pt>
                <c:pt idx="26857" formatCode="General">
                  <c:v>18.0749</c:v>
                </c:pt>
                <c:pt idx="26858" formatCode="General">
                  <c:v>18.075600000000001</c:v>
                </c:pt>
                <c:pt idx="26859" formatCode="General">
                  <c:v>18.0762</c:v>
                </c:pt>
                <c:pt idx="26860" formatCode="General">
                  <c:v>18.076899999999998</c:v>
                </c:pt>
                <c:pt idx="26861" formatCode="General">
                  <c:v>18.0776</c:v>
                </c:pt>
                <c:pt idx="26862" formatCode="General">
                  <c:v>18.078299999999999</c:v>
                </c:pt>
                <c:pt idx="26863" formatCode="General">
                  <c:v>18.078900000000001</c:v>
                </c:pt>
                <c:pt idx="26864" formatCode="General">
                  <c:v>18.079599999999999</c:v>
                </c:pt>
                <c:pt idx="26865" formatCode="General">
                  <c:v>18.080300000000001</c:v>
                </c:pt>
                <c:pt idx="26866" formatCode="General">
                  <c:v>18.081</c:v>
                </c:pt>
                <c:pt idx="26867" formatCode="General">
                  <c:v>18.081600000000002</c:v>
                </c:pt>
                <c:pt idx="26868" formatCode="General">
                  <c:v>18.0823</c:v>
                </c:pt>
                <c:pt idx="26869" formatCode="General">
                  <c:v>18.082999999999998</c:v>
                </c:pt>
                <c:pt idx="26870" formatCode="General">
                  <c:v>18.083600000000001</c:v>
                </c:pt>
                <c:pt idx="26871" formatCode="General">
                  <c:v>18.084299999999999</c:v>
                </c:pt>
                <c:pt idx="26872" formatCode="General">
                  <c:v>18.085000000000001</c:v>
                </c:pt>
                <c:pt idx="26873" formatCode="General">
                  <c:v>18.085699999999999</c:v>
                </c:pt>
                <c:pt idx="26874" formatCode="General">
                  <c:v>18.086300000000001</c:v>
                </c:pt>
                <c:pt idx="26875" formatCode="General">
                  <c:v>18.087</c:v>
                </c:pt>
                <c:pt idx="26876" formatCode="General">
                  <c:v>18.087700000000002</c:v>
                </c:pt>
                <c:pt idx="26877" formatCode="General">
                  <c:v>18.0884</c:v>
                </c:pt>
                <c:pt idx="26878" formatCode="General">
                  <c:v>18.088999999999999</c:v>
                </c:pt>
                <c:pt idx="26879" formatCode="General">
                  <c:v>18.089700000000001</c:v>
                </c:pt>
                <c:pt idx="26880" formatCode="General">
                  <c:v>18.090399999999999</c:v>
                </c:pt>
                <c:pt idx="26881" formatCode="General">
                  <c:v>18.091100000000001</c:v>
                </c:pt>
                <c:pt idx="26882" formatCode="General">
                  <c:v>18.091699999999999</c:v>
                </c:pt>
                <c:pt idx="26883" formatCode="General">
                  <c:v>18.092400000000001</c:v>
                </c:pt>
                <c:pt idx="26884" formatCode="General">
                  <c:v>18.0931</c:v>
                </c:pt>
                <c:pt idx="26885" formatCode="General">
                  <c:v>18.093699999999998</c:v>
                </c:pt>
                <c:pt idx="26886" formatCode="General">
                  <c:v>18.0944</c:v>
                </c:pt>
                <c:pt idx="26887" formatCode="General">
                  <c:v>18.095099999999999</c:v>
                </c:pt>
                <c:pt idx="26888" formatCode="General">
                  <c:v>18.095800000000001</c:v>
                </c:pt>
                <c:pt idx="26889" formatCode="General">
                  <c:v>18.096399999999999</c:v>
                </c:pt>
                <c:pt idx="26890" formatCode="General">
                  <c:v>18.097100000000001</c:v>
                </c:pt>
                <c:pt idx="26891" formatCode="General">
                  <c:v>18.097799999999999</c:v>
                </c:pt>
                <c:pt idx="26892" formatCode="General">
                  <c:v>18.098500000000001</c:v>
                </c:pt>
                <c:pt idx="26893" formatCode="General">
                  <c:v>18.0991</c:v>
                </c:pt>
                <c:pt idx="26894" formatCode="General">
                  <c:v>18.099799999999998</c:v>
                </c:pt>
                <c:pt idx="26895" formatCode="General">
                  <c:v>18.1005</c:v>
                </c:pt>
                <c:pt idx="26896" formatCode="General">
                  <c:v>18.101099999999999</c:v>
                </c:pt>
                <c:pt idx="26897" formatCode="General">
                  <c:v>18.101800000000001</c:v>
                </c:pt>
                <c:pt idx="26898" formatCode="General">
                  <c:v>18.102499999999999</c:v>
                </c:pt>
                <c:pt idx="26899" formatCode="General">
                  <c:v>18.103200000000001</c:v>
                </c:pt>
                <c:pt idx="26900" formatCode="General">
                  <c:v>18.1038</c:v>
                </c:pt>
                <c:pt idx="26901" formatCode="General">
                  <c:v>18.104500000000002</c:v>
                </c:pt>
                <c:pt idx="26902" formatCode="General">
                  <c:v>18.1052</c:v>
                </c:pt>
                <c:pt idx="26903" formatCode="General">
                  <c:v>18.105899999999998</c:v>
                </c:pt>
                <c:pt idx="26904" formatCode="General">
                  <c:v>18.1065</c:v>
                </c:pt>
                <c:pt idx="26905" formatCode="General">
                  <c:v>18.107199999999999</c:v>
                </c:pt>
                <c:pt idx="26906" formatCode="General">
                  <c:v>18.107900000000001</c:v>
                </c:pt>
                <c:pt idx="26907" formatCode="General">
                  <c:v>18.108499999999999</c:v>
                </c:pt>
                <c:pt idx="26908" formatCode="General">
                  <c:v>18.109200000000001</c:v>
                </c:pt>
                <c:pt idx="26909" formatCode="General">
                  <c:v>18.1099</c:v>
                </c:pt>
                <c:pt idx="26910" formatCode="General">
                  <c:v>18.110600000000002</c:v>
                </c:pt>
                <c:pt idx="26911" formatCode="General">
                  <c:v>18.1112</c:v>
                </c:pt>
                <c:pt idx="26912" formatCode="General">
                  <c:v>18.111899999999999</c:v>
                </c:pt>
                <c:pt idx="26913" formatCode="General">
                  <c:v>18.1126</c:v>
                </c:pt>
                <c:pt idx="26914" formatCode="General">
                  <c:v>18.113299999999999</c:v>
                </c:pt>
                <c:pt idx="26915" formatCode="General">
                  <c:v>18.113900000000001</c:v>
                </c:pt>
                <c:pt idx="26916" formatCode="General">
                  <c:v>18.114599999999999</c:v>
                </c:pt>
                <c:pt idx="26917" formatCode="General">
                  <c:v>18.115300000000001</c:v>
                </c:pt>
                <c:pt idx="26918" formatCode="General">
                  <c:v>18.116</c:v>
                </c:pt>
                <c:pt idx="26919" formatCode="General">
                  <c:v>18.116599999999998</c:v>
                </c:pt>
                <c:pt idx="26920" formatCode="General">
                  <c:v>18.1173</c:v>
                </c:pt>
                <c:pt idx="26921" formatCode="General">
                  <c:v>18.117999999999999</c:v>
                </c:pt>
                <c:pt idx="26922" formatCode="General">
                  <c:v>18.118600000000001</c:v>
                </c:pt>
                <c:pt idx="26923" formatCode="General">
                  <c:v>18.119299999999999</c:v>
                </c:pt>
                <c:pt idx="26924" formatCode="General">
                  <c:v>18.12</c:v>
                </c:pt>
                <c:pt idx="26925" formatCode="General">
                  <c:v>18.120699999999999</c:v>
                </c:pt>
                <c:pt idx="26926" formatCode="General">
                  <c:v>18.121300000000002</c:v>
                </c:pt>
                <c:pt idx="26927" formatCode="General">
                  <c:v>18.122</c:v>
                </c:pt>
                <c:pt idx="26928" formatCode="General">
                  <c:v>18.122699999999998</c:v>
                </c:pt>
                <c:pt idx="26929" formatCode="General">
                  <c:v>18.1234</c:v>
                </c:pt>
                <c:pt idx="26930" formatCode="General">
                  <c:v>18.123999999999999</c:v>
                </c:pt>
                <c:pt idx="26931" formatCode="General">
                  <c:v>18.124700000000001</c:v>
                </c:pt>
                <c:pt idx="26932" formatCode="General">
                  <c:v>18.125399999999999</c:v>
                </c:pt>
                <c:pt idx="26933" formatCode="General">
                  <c:v>18.126000000000001</c:v>
                </c:pt>
                <c:pt idx="26934" formatCode="General">
                  <c:v>18.1267</c:v>
                </c:pt>
                <c:pt idx="26935" formatCode="General">
                  <c:v>18.127400000000002</c:v>
                </c:pt>
                <c:pt idx="26936" formatCode="General">
                  <c:v>18.1281</c:v>
                </c:pt>
                <c:pt idx="26937" formatCode="General">
                  <c:v>18.128699999999998</c:v>
                </c:pt>
                <c:pt idx="26938" formatCode="General">
                  <c:v>18.1294</c:v>
                </c:pt>
                <c:pt idx="26939" formatCode="General">
                  <c:v>18.130099999999999</c:v>
                </c:pt>
                <c:pt idx="26940" formatCode="General">
                  <c:v>18.130800000000001</c:v>
                </c:pt>
                <c:pt idx="26941" formatCode="General">
                  <c:v>18.131399999999999</c:v>
                </c:pt>
                <c:pt idx="26942" formatCode="General">
                  <c:v>18.132100000000001</c:v>
                </c:pt>
                <c:pt idx="26943" formatCode="General">
                  <c:v>18.1328</c:v>
                </c:pt>
                <c:pt idx="26944" formatCode="General">
                  <c:v>18.133500000000002</c:v>
                </c:pt>
                <c:pt idx="26945" formatCode="General">
                  <c:v>18.1341</c:v>
                </c:pt>
                <c:pt idx="26946" formatCode="General">
                  <c:v>18.134799999999998</c:v>
                </c:pt>
                <c:pt idx="26947" formatCode="General">
                  <c:v>18.1355</c:v>
                </c:pt>
                <c:pt idx="26948" formatCode="General">
                  <c:v>18.136099999999999</c:v>
                </c:pt>
                <c:pt idx="26949" formatCode="General">
                  <c:v>18.136800000000001</c:v>
                </c:pt>
                <c:pt idx="26950" formatCode="General">
                  <c:v>18.137499999999999</c:v>
                </c:pt>
                <c:pt idx="26951" formatCode="General">
                  <c:v>18.138200000000001</c:v>
                </c:pt>
                <c:pt idx="26952" formatCode="General">
                  <c:v>18.1388</c:v>
                </c:pt>
                <c:pt idx="26953" formatCode="General">
                  <c:v>18.139500000000002</c:v>
                </c:pt>
                <c:pt idx="26954" formatCode="General">
                  <c:v>18.1402</c:v>
                </c:pt>
                <c:pt idx="26955" formatCode="General">
                  <c:v>18.140899999999998</c:v>
                </c:pt>
                <c:pt idx="26956" formatCode="General">
                  <c:v>18.141500000000001</c:v>
                </c:pt>
                <c:pt idx="26957" formatCode="General">
                  <c:v>18.142199999999999</c:v>
                </c:pt>
                <c:pt idx="26958" formatCode="General">
                  <c:v>18.142900000000001</c:v>
                </c:pt>
                <c:pt idx="26959" formatCode="General">
                  <c:v>18.1435</c:v>
                </c:pt>
                <c:pt idx="26960" formatCode="General">
                  <c:v>18.144200000000001</c:v>
                </c:pt>
                <c:pt idx="26961" formatCode="General">
                  <c:v>18.1449</c:v>
                </c:pt>
                <c:pt idx="26962" formatCode="General">
                  <c:v>18.145600000000002</c:v>
                </c:pt>
                <c:pt idx="26963" formatCode="General">
                  <c:v>18.1462</c:v>
                </c:pt>
                <c:pt idx="26964" formatCode="General">
                  <c:v>18.146899999999999</c:v>
                </c:pt>
                <c:pt idx="26965" formatCode="General">
                  <c:v>18.147600000000001</c:v>
                </c:pt>
                <c:pt idx="26966" formatCode="General">
                  <c:v>18.148299999999999</c:v>
                </c:pt>
                <c:pt idx="26967" formatCode="General">
                  <c:v>18.148900000000001</c:v>
                </c:pt>
                <c:pt idx="26968" formatCode="General">
                  <c:v>18.1496</c:v>
                </c:pt>
                <c:pt idx="26969" formatCode="General">
                  <c:v>18.150300000000001</c:v>
                </c:pt>
                <c:pt idx="26970" formatCode="General">
                  <c:v>18.1509</c:v>
                </c:pt>
                <c:pt idx="26971" formatCode="General">
                  <c:v>18.151599999999998</c:v>
                </c:pt>
                <c:pt idx="26972" formatCode="General">
                  <c:v>18.1523</c:v>
                </c:pt>
                <c:pt idx="26973" formatCode="General">
                  <c:v>18.152999999999999</c:v>
                </c:pt>
                <c:pt idx="26974" formatCode="General">
                  <c:v>18.153600000000001</c:v>
                </c:pt>
                <c:pt idx="26975" formatCode="General">
                  <c:v>18.154299999999999</c:v>
                </c:pt>
                <c:pt idx="26976" formatCode="General">
                  <c:v>18.155000000000001</c:v>
                </c:pt>
                <c:pt idx="26977" formatCode="General">
                  <c:v>18.1557</c:v>
                </c:pt>
                <c:pt idx="26978" formatCode="General">
                  <c:v>18.156300000000002</c:v>
                </c:pt>
                <c:pt idx="26979" formatCode="General">
                  <c:v>18.157</c:v>
                </c:pt>
                <c:pt idx="26980" formatCode="General">
                  <c:v>18.157699999999998</c:v>
                </c:pt>
                <c:pt idx="26981" formatCode="General">
                  <c:v>18.1584</c:v>
                </c:pt>
                <c:pt idx="26982" formatCode="General">
                  <c:v>18.158999999999999</c:v>
                </c:pt>
                <c:pt idx="26983" formatCode="General">
                  <c:v>18.159700000000001</c:v>
                </c:pt>
                <c:pt idx="26984" formatCode="General">
                  <c:v>18.160399999999999</c:v>
                </c:pt>
                <c:pt idx="26985" formatCode="General">
                  <c:v>18.161000000000001</c:v>
                </c:pt>
                <c:pt idx="26986" formatCode="General">
                  <c:v>18.1617</c:v>
                </c:pt>
                <c:pt idx="26987" formatCode="General">
                  <c:v>18.162400000000002</c:v>
                </c:pt>
                <c:pt idx="26988" formatCode="General">
                  <c:v>18.1631</c:v>
                </c:pt>
                <c:pt idx="26989" formatCode="General">
                  <c:v>18.163699999999999</c:v>
                </c:pt>
                <c:pt idx="26990" formatCode="General">
                  <c:v>18.164400000000001</c:v>
                </c:pt>
                <c:pt idx="26991" formatCode="General">
                  <c:v>18.165099999999999</c:v>
                </c:pt>
                <c:pt idx="26992" formatCode="General">
                  <c:v>18.165800000000001</c:v>
                </c:pt>
                <c:pt idx="26993" formatCode="General">
                  <c:v>18.166399999999999</c:v>
                </c:pt>
                <c:pt idx="26994" formatCode="General">
                  <c:v>18.167100000000001</c:v>
                </c:pt>
                <c:pt idx="26995" formatCode="General">
                  <c:v>18.1678</c:v>
                </c:pt>
                <c:pt idx="26996" formatCode="General">
                  <c:v>18.168399999999998</c:v>
                </c:pt>
                <c:pt idx="26997" formatCode="General">
                  <c:v>18.1691</c:v>
                </c:pt>
                <c:pt idx="26998" formatCode="General">
                  <c:v>18.169799999999999</c:v>
                </c:pt>
                <c:pt idx="26999" formatCode="General">
                  <c:v>18.170500000000001</c:v>
                </c:pt>
                <c:pt idx="27000" formatCode="General">
                  <c:v>18.171099999999999</c:v>
                </c:pt>
                <c:pt idx="27001" formatCode="General">
                  <c:v>18.171800000000001</c:v>
                </c:pt>
                <c:pt idx="27002" formatCode="General">
                  <c:v>18.172499999999999</c:v>
                </c:pt>
                <c:pt idx="27003" formatCode="General">
                  <c:v>18.173200000000001</c:v>
                </c:pt>
                <c:pt idx="27004" formatCode="General">
                  <c:v>18.1738</c:v>
                </c:pt>
                <c:pt idx="27005" formatCode="General">
                  <c:v>18.174499999999998</c:v>
                </c:pt>
                <c:pt idx="27006" formatCode="General">
                  <c:v>18.1752</c:v>
                </c:pt>
                <c:pt idx="27007" formatCode="General">
                  <c:v>18.175799999999999</c:v>
                </c:pt>
                <c:pt idx="27008" formatCode="General">
                  <c:v>18.176500000000001</c:v>
                </c:pt>
                <c:pt idx="27009" formatCode="General">
                  <c:v>18.177199999999999</c:v>
                </c:pt>
                <c:pt idx="27010" formatCode="General">
                  <c:v>18.177900000000001</c:v>
                </c:pt>
                <c:pt idx="27011" formatCode="General">
                  <c:v>18.1785</c:v>
                </c:pt>
                <c:pt idx="27012" formatCode="General">
                  <c:v>18.179200000000002</c:v>
                </c:pt>
                <c:pt idx="27013" formatCode="General">
                  <c:v>18.1799</c:v>
                </c:pt>
                <c:pt idx="27014" formatCode="General">
                  <c:v>18.180599999999998</c:v>
                </c:pt>
                <c:pt idx="27015" formatCode="General">
                  <c:v>18.1812</c:v>
                </c:pt>
                <c:pt idx="27016" formatCode="General">
                  <c:v>18.181899999999999</c:v>
                </c:pt>
                <c:pt idx="27017" formatCode="General">
                  <c:v>18.182600000000001</c:v>
                </c:pt>
                <c:pt idx="27018" formatCode="General">
                  <c:v>18.183299999999999</c:v>
                </c:pt>
                <c:pt idx="27019" formatCode="General">
                  <c:v>18.183900000000001</c:v>
                </c:pt>
                <c:pt idx="27020" formatCode="General">
                  <c:v>18.1846</c:v>
                </c:pt>
                <c:pt idx="27021" formatCode="General">
                  <c:v>18.185300000000002</c:v>
                </c:pt>
                <c:pt idx="27022" formatCode="General">
                  <c:v>18.1859</c:v>
                </c:pt>
                <c:pt idx="27023" formatCode="General">
                  <c:v>18.186599999999999</c:v>
                </c:pt>
                <c:pt idx="27024" formatCode="General">
                  <c:v>18.1873</c:v>
                </c:pt>
                <c:pt idx="27025" formatCode="General">
                  <c:v>18.187999999999999</c:v>
                </c:pt>
                <c:pt idx="27026" formatCode="General">
                  <c:v>18.188600000000001</c:v>
                </c:pt>
                <c:pt idx="27027" formatCode="General">
                  <c:v>18.189299999999999</c:v>
                </c:pt>
                <c:pt idx="27028" formatCode="General">
                  <c:v>18.190000000000001</c:v>
                </c:pt>
                <c:pt idx="27029" formatCode="General">
                  <c:v>18.1907</c:v>
                </c:pt>
                <c:pt idx="27030" formatCode="General">
                  <c:v>18.191299999999998</c:v>
                </c:pt>
                <c:pt idx="27031" formatCode="General">
                  <c:v>18.192</c:v>
                </c:pt>
                <c:pt idx="27032" formatCode="General">
                  <c:v>18.192699999999999</c:v>
                </c:pt>
                <c:pt idx="27033" formatCode="General">
                  <c:v>18.193300000000001</c:v>
                </c:pt>
                <c:pt idx="27034" formatCode="General">
                  <c:v>18.193999999999999</c:v>
                </c:pt>
                <c:pt idx="27035" formatCode="General">
                  <c:v>18.194700000000001</c:v>
                </c:pt>
                <c:pt idx="27036" formatCode="General">
                  <c:v>18.195399999999999</c:v>
                </c:pt>
                <c:pt idx="27037" formatCode="General">
                  <c:v>18.196000000000002</c:v>
                </c:pt>
                <c:pt idx="27038" formatCode="General">
                  <c:v>18.1967</c:v>
                </c:pt>
                <c:pt idx="27039" formatCode="General">
                  <c:v>18.197399999999998</c:v>
                </c:pt>
                <c:pt idx="27040" formatCode="General">
                  <c:v>18.1981</c:v>
                </c:pt>
                <c:pt idx="27041" formatCode="General">
                  <c:v>18.198699999999999</c:v>
                </c:pt>
                <c:pt idx="27042" formatCode="General">
                  <c:v>18.199400000000001</c:v>
                </c:pt>
                <c:pt idx="27043" formatCode="General">
                  <c:v>18.200099999999999</c:v>
                </c:pt>
                <c:pt idx="27044" formatCode="General">
                  <c:v>18.200800000000001</c:v>
                </c:pt>
                <c:pt idx="27045" formatCode="General">
                  <c:v>18.2014</c:v>
                </c:pt>
                <c:pt idx="27046" formatCode="General">
                  <c:v>18.202100000000002</c:v>
                </c:pt>
                <c:pt idx="27047" formatCode="General">
                  <c:v>18.2028</c:v>
                </c:pt>
                <c:pt idx="27048" formatCode="General">
                  <c:v>18.203399999999998</c:v>
                </c:pt>
                <c:pt idx="27049" formatCode="General">
                  <c:v>18.2041</c:v>
                </c:pt>
                <c:pt idx="27050" formatCode="General">
                  <c:v>18.204799999999999</c:v>
                </c:pt>
                <c:pt idx="27051" formatCode="General">
                  <c:v>18.205500000000001</c:v>
                </c:pt>
                <c:pt idx="27052" formatCode="General">
                  <c:v>18.206099999999999</c:v>
                </c:pt>
                <c:pt idx="27053" formatCode="General">
                  <c:v>18.206800000000001</c:v>
                </c:pt>
                <c:pt idx="27054" formatCode="General">
                  <c:v>18.2075</c:v>
                </c:pt>
                <c:pt idx="27055" formatCode="General">
                  <c:v>18.208200000000001</c:v>
                </c:pt>
                <c:pt idx="27056" formatCode="General">
                  <c:v>18.2088</c:v>
                </c:pt>
                <c:pt idx="27057" formatCode="General">
                  <c:v>18.209499999999998</c:v>
                </c:pt>
                <c:pt idx="27058" formatCode="General">
                  <c:v>18.2102</c:v>
                </c:pt>
                <c:pt idx="27059" formatCode="General">
                  <c:v>18.210799999999999</c:v>
                </c:pt>
                <c:pt idx="27060" formatCode="General">
                  <c:v>18.211500000000001</c:v>
                </c:pt>
                <c:pt idx="27061" formatCode="General">
                  <c:v>18.212199999999999</c:v>
                </c:pt>
                <c:pt idx="27062" formatCode="General">
                  <c:v>18.212900000000001</c:v>
                </c:pt>
                <c:pt idx="27063" formatCode="General">
                  <c:v>18.2135</c:v>
                </c:pt>
                <c:pt idx="27064" formatCode="General">
                  <c:v>18.214200000000002</c:v>
                </c:pt>
                <c:pt idx="27065" formatCode="General">
                  <c:v>18.2149</c:v>
                </c:pt>
                <c:pt idx="27066" formatCode="General">
                  <c:v>18.215599999999998</c:v>
                </c:pt>
                <c:pt idx="27067" formatCode="General">
                  <c:v>18.216200000000001</c:v>
                </c:pt>
                <c:pt idx="27068" formatCode="General">
                  <c:v>18.216899999999999</c:v>
                </c:pt>
                <c:pt idx="27069" formatCode="General">
                  <c:v>18.217600000000001</c:v>
                </c:pt>
                <c:pt idx="27070" formatCode="General">
                  <c:v>18.2182</c:v>
                </c:pt>
                <c:pt idx="27071" formatCode="General">
                  <c:v>18.218900000000001</c:v>
                </c:pt>
                <c:pt idx="27072" formatCode="General">
                  <c:v>18.2196</c:v>
                </c:pt>
                <c:pt idx="27073" formatCode="General">
                  <c:v>18.220300000000002</c:v>
                </c:pt>
                <c:pt idx="27074" formatCode="General">
                  <c:v>18.2209</c:v>
                </c:pt>
                <c:pt idx="27075" formatCode="General">
                  <c:v>18.221599999999999</c:v>
                </c:pt>
                <c:pt idx="27076" formatCode="General">
                  <c:v>18.222300000000001</c:v>
                </c:pt>
                <c:pt idx="27077" formatCode="General">
                  <c:v>18.222999999999999</c:v>
                </c:pt>
                <c:pt idx="27078" formatCode="General">
                  <c:v>18.223600000000001</c:v>
                </c:pt>
                <c:pt idx="27079" formatCode="General">
                  <c:v>18.224299999999999</c:v>
                </c:pt>
                <c:pt idx="27080" formatCode="General">
                  <c:v>18.225000000000001</c:v>
                </c:pt>
                <c:pt idx="27081" formatCode="General">
                  <c:v>18.2257</c:v>
                </c:pt>
                <c:pt idx="27082" formatCode="General">
                  <c:v>18.226299999999998</c:v>
                </c:pt>
                <c:pt idx="27083" formatCode="General">
                  <c:v>18.227</c:v>
                </c:pt>
                <c:pt idx="27084" formatCode="General">
                  <c:v>18.227699999999999</c:v>
                </c:pt>
                <c:pt idx="27085" formatCode="General">
                  <c:v>18.228300000000001</c:v>
                </c:pt>
                <c:pt idx="27086" formatCode="General">
                  <c:v>18.228999999999999</c:v>
                </c:pt>
                <c:pt idx="27087" formatCode="General">
                  <c:v>18.229700000000001</c:v>
                </c:pt>
                <c:pt idx="27088" formatCode="General">
                  <c:v>18.230399999999999</c:v>
                </c:pt>
                <c:pt idx="27089" formatCode="General">
                  <c:v>18.231000000000002</c:v>
                </c:pt>
                <c:pt idx="27090" formatCode="General">
                  <c:v>18.2317</c:v>
                </c:pt>
                <c:pt idx="27091" formatCode="General">
                  <c:v>18.232399999999998</c:v>
                </c:pt>
                <c:pt idx="27092" formatCode="General">
                  <c:v>18.2331</c:v>
                </c:pt>
                <c:pt idx="27093" formatCode="General">
                  <c:v>18.233699999999999</c:v>
                </c:pt>
                <c:pt idx="27094" formatCode="General">
                  <c:v>18.234400000000001</c:v>
                </c:pt>
                <c:pt idx="27095" formatCode="General">
                  <c:v>18.235099999999999</c:v>
                </c:pt>
                <c:pt idx="27096" formatCode="General">
                  <c:v>18.235700000000001</c:v>
                </c:pt>
                <c:pt idx="27097" formatCode="General">
                  <c:v>18.2364</c:v>
                </c:pt>
                <c:pt idx="27098" formatCode="General">
                  <c:v>18.237100000000002</c:v>
                </c:pt>
                <c:pt idx="27099" formatCode="General">
                  <c:v>18.2378</c:v>
                </c:pt>
                <c:pt idx="27100" formatCode="General">
                  <c:v>18.238399999999999</c:v>
                </c:pt>
                <c:pt idx="27101" formatCode="General">
                  <c:v>18.239100000000001</c:v>
                </c:pt>
                <c:pt idx="27102" formatCode="General">
                  <c:v>18.239799999999999</c:v>
                </c:pt>
                <c:pt idx="27103" formatCode="General">
                  <c:v>18.240500000000001</c:v>
                </c:pt>
                <c:pt idx="27104" formatCode="General">
                  <c:v>18.241099999999999</c:v>
                </c:pt>
                <c:pt idx="27105" formatCode="General">
                  <c:v>18.241800000000001</c:v>
                </c:pt>
                <c:pt idx="27106" formatCode="General">
                  <c:v>18.2425</c:v>
                </c:pt>
                <c:pt idx="27107" formatCode="General">
                  <c:v>18.243200000000002</c:v>
                </c:pt>
                <c:pt idx="27108" formatCode="General">
                  <c:v>18.2438</c:v>
                </c:pt>
                <c:pt idx="27109" formatCode="General">
                  <c:v>18.244499999999999</c:v>
                </c:pt>
                <c:pt idx="27110" formatCode="General">
                  <c:v>18.245200000000001</c:v>
                </c:pt>
                <c:pt idx="27111" formatCode="General">
                  <c:v>18.245799999999999</c:v>
                </c:pt>
                <c:pt idx="27112" formatCode="General">
                  <c:v>18.246500000000001</c:v>
                </c:pt>
                <c:pt idx="27113" formatCode="General">
                  <c:v>18.247199999999999</c:v>
                </c:pt>
                <c:pt idx="27114" formatCode="General">
                  <c:v>18.247900000000001</c:v>
                </c:pt>
                <c:pt idx="27115" formatCode="General">
                  <c:v>18.2485</c:v>
                </c:pt>
                <c:pt idx="27116" formatCode="General">
                  <c:v>18.249199999999998</c:v>
                </c:pt>
                <c:pt idx="27117" formatCode="General">
                  <c:v>18.2499</c:v>
                </c:pt>
                <c:pt idx="27118" formatCode="General">
                  <c:v>18.250599999999999</c:v>
                </c:pt>
                <c:pt idx="27119" formatCode="General">
                  <c:v>18.251200000000001</c:v>
                </c:pt>
                <c:pt idx="27120" formatCode="General">
                  <c:v>18.251899999999999</c:v>
                </c:pt>
                <c:pt idx="27121" formatCode="General">
                  <c:v>18.252600000000001</c:v>
                </c:pt>
                <c:pt idx="27122" formatCode="General">
                  <c:v>18.2532</c:v>
                </c:pt>
                <c:pt idx="27123" formatCode="General">
                  <c:v>18.253900000000002</c:v>
                </c:pt>
                <c:pt idx="27124" formatCode="General">
                  <c:v>18.2546</c:v>
                </c:pt>
                <c:pt idx="27125" formatCode="General">
                  <c:v>18.255299999999998</c:v>
                </c:pt>
                <c:pt idx="27126" formatCode="General">
                  <c:v>18.2559</c:v>
                </c:pt>
                <c:pt idx="27127" formatCode="General">
                  <c:v>18.256599999999999</c:v>
                </c:pt>
                <c:pt idx="27128" formatCode="General">
                  <c:v>18.257300000000001</c:v>
                </c:pt>
                <c:pt idx="27129" formatCode="General">
                  <c:v>18.257999999999999</c:v>
                </c:pt>
                <c:pt idx="27130" formatCode="General">
                  <c:v>18.258600000000001</c:v>
                </c:pt>
                <c:pt idx="27131" formatCode="General">
                  <c:v>18.2593</c:v>
                </c:pt>
                <c:pt idx="27132" formatCode="General">
                  <c:v>18.260000000000002</c:v>
                </c:pt>
                <c:pt idx="27133" formatCode="General">
                  <c:v>18.2606</c:v>
                </c:pt>
                <c:pt idx="27134" formatCode="General">
                  <c:v>18.261299999999999</c:v>
                </c:pt>
                <c:pt idx="27135" formatCode="General">
                  <c:v>18.262</c:v>
                </c:pt>
                <c:pt idx="27136" formatCode="General">
                  <c:v>18.262699999999999</c:v>
                </c:pt>
                <c:pt idx="27137" formatCode="General">
                  <c:v>18.263300000000001</c:v>
                </c:pt>
                <c:pt idx="27138" formatCode="General">
                  <c:v>18.263999999999999</c:v>
                </c:pt>
                <c:pt idx="27139" formatCode="General">
                  <c:v>18.264700000000001</c:v>
                </c:pt>
                <c:pt idx="27140" formatCode="General">
                  <c:v>18.2654</c:v>
                </c:pt>
                <c:pt idx="27141" formatCode="General">
                  <c:v>18.265999999999998</c:v>
                </c:pt>
                <c:pt idx="27142" formatCode="General">
                  <c:v>18.2667</c:v>
                </c:pt>
                <c:pt idx="27143" formatCode="General">
                  <c:v>18.267399999999999</c:v>
                </c:pt>
                <c:pt idx="27144" formatCode="General">
                  <c:v>18.2681</c:v>
                </c:pt>
                <c:pt idx="27145" formatCode="General">
                  <c:v>18.268699999999999</c:v>
                </c:pt>
                <c:pt idx="27146" formatCode="General">
                  <c:v>18.269400000000001</c:v>
                </c:pt>
                <c:pt idx="27147" formatCode="General">
                  <c:v>18.270099999999999</c:v>
                </c:pt>
                <c:pt idx="27148" formatCode="General">
                  <c:v>18.270700000000001</c:v>
                </c:pt>
                <c:pt idx="27149" formatCode="General">
                  <c:v>18.2714</c:v>
                </c:pt>
                <c:pt idx="27150" formatCode="General">
                  <c:v>18.272099999999998</c:v>
                </c:pt>
                <c:pt idx="27151" formatCode="General">
                  <c:v>18.2728</c:v>
                </c:pt>
                <c:pt idx="27152" formatCode="General">
                  <c:v>18.273399999999999</c:v>
                </c:pt>
                <c:pt idx="27153" formatCode="General">
                  <c:v>18.274100000000001</c:v>
                </c:pt>
                <c:pt idx="27154" formatCode="General">
                  <c:v>18.274799999999999</c:v>
                </c:pt>
                <c:pt idx="27155" formatCode="General">
                  <c:v>18.275500000000001</c:v>
                </c:pt>
                <c:pt idx="27156" formatCode="General">
                  <c:v>18.2761</c:v>
                </c:pt>
                <c:pt idx="27157" formatCode="General">
                  <c:v>18.276800000000001</c:v>
                </c:pt>
                <c:pt idx="27158" formatCode="General">
                  <c:v>18.2775</c:v>
                </c:pt>
                <c:pt idx="27159" formatCode="General">
                  <c:v>18.278099999999998</c:v>
                </c:pt>
                <c:pt idx="27160" formatCode="General">
                  <c:v>18.2788</c:v>
                </c:pt>
                <c:pt idx="27161" formatCode="General">
                  <c:v>18.279499999999999</c:v>
                </c:pt>
                <c:pt idx="27162" formatCode="General">
                  <c:v>18.280200000000001</c:v>
                </c:pt>
                <c:pt idx="27163" formatCode="General">
                  <c:v>18.280799999999999</c:v>
                </c:pt>
                <c:pt idx="27164" formatCode="General">
                  <c:v>18.281500000000001</c:v>
                </c:pt>
                <c:pt idx="27165" formatCode="General">
                  <c:v>18.2822</c:v>
                </c:pt>
                <c:pt idx="27166" formatCode="General">
                  <c:v>18.282900000000001</c:v>
                </c:pt>
                <c:pt idx="27167" formatCode="General">
                  <c:v>18.2835</c:v>
                </c:pt>
                <c:pt idx="27168" formatCode="General">
                  <c:v>18.284199999999998</c:v>
                </c:pt>
                <c:pt idx="27169" formatCode="General">
                  <c:v>18.2849</c:v>
                </c:pt>
                <c:pt idx="27170" formatCode="General">
                  <c:v>18.285499999999999</c:v>
                </c:pt>
                <c:pt idx="27171" formatCode="General">
                  <c:v>18.286200000000001</c:v>
                </c:pt>
                <c:pt idx="27172" formatCode="General">
                  <c:v>18.286899999999999</c:v>
                </c:pt>
                <c:pt idx="27173" formatCode="General">
                  <c:v>18.287600000000001</c:v>
                </c:pt>
                <c:pt idx="27174" formatCode="General">
                  <c:v>18.2882</c:v>
                </c:pt>
                <c:pt idx="27175" formatCode="General">
                  <c:v>18.288900000000002</c:v>
                </c:pt>
                <c:pt idx="27176" formatCode="General">
                  <c:v>18.2896</c:v>
                </c:pt>
                <c:pt idx="27177" formatCode="General">
                  <c:v>18.290299999999998</c:v>
                </c:pt>
                <c:pt idx="27178" formatCode="General">
                  <c:v>18.290900000000001</c:v>
                </c:pt>
                <c:pt idx="27179" formatCode="General">
                  <c:v>18.291599999999999</c:v>
                </c:pt>
                <c:pt idx="27180" formatCode="General">
                  <c:v>18.292300000000001</c:v>
                </c:pt>
                <c:pt idx="27181" formatCode="General">
                  <c:v>18.292999999999999</c:v>
                </c:pt>
                <c:pt idx="27182" formatCode="General">
                  <c:v>18.293600000000001</c:v>
                </c:pt>
                <c:pt idx="27183" formatCode="General">
                  <c:v>18.2943</c:v>
                </c:pt>
                <c:pt idx="27184" formatCode="General">
                  <c:v>18.295000000000002</c:v>
                </c:pt>
                <c:pt idx="27185" formatCode="General">
                  <c:v>18.2956</c:v>
                </c:pt>
                <c:pt idx="27186" formatCode="General">
                  <c:v>18.296299999999999</c:v>
                </c:pt>
                <c:pt idx="27187" formatCode="General">
                  <c:v>18.297000000000001</c:v>
                </c:pt>
                <c:pt idx="27188" formatCode="General">
                  <c:v>18.297699999999999</c:v>
                </c:pt>
                <c:pt idx="27189" formatCode="General">
                  <c:v>18.298300000000001</c:v>
                </c:pt>
                <c:pt idx="27190" formatCode="General">
                  <c:v>18.298999999999999</c:v>
                </c:pt>
                <c:pt idx="27191" formatCode="General">
                  <c:v>18.299700000000001</c:v>
                </c:pt>
                <c:pt idx="27192" formatCode="General">
                  <c:v>18.3004</c:v>
                </c:pt>
                <c:pt idx="27193" formatCode="General">
                  <c:v>18.300999999999998</c:v>
                </c:pt>
                <c:pt idx="27194" formatCode="General">
                  <c:v>18.3017</c:v>
                </c:pt>
                <c:pt idx="27195" formatCode="General">
                  <c:v>18.302399999999999</c:v>
                </c:pt>
                <c:pt idx="27196" formatCode="General">
                  <c:v>18.303000000000001</c:v>
                </c:pt>
                <c:pt idx="27197" formatCode="General">
                  <c:v>18.303699999999999</c:v>
                </c:pt>
                <c:pt idx="27198" formatCode="General">
                  <c:v>18.304400000000001</c:v>
                </c:pt>
                <c:pt idx="27199" formatCode="General">
                  <c:v>18.305099999999999</c:v>
                </c:pt>
                <c:pt idx="27200" formatCode="General">
                  <c:v>18.305700000000002</c:v>
                </c:pt>
                <c:pt idx="27201" formatCode="General">
                  <c:v>18.3064</c:v>
                </c:pt>
                <c:pt idx="27202" formatCode="General">
                  <c:v>18.307099999999998</c:v>
                </c:pt>
                <c:pt idx="27203" formatCode="General">
                  <c:v>18.3078</c:v>
                </c:pt>
                <c:pt idx="27204" formatCode="General">
                  <c:v>18.308399999999999</c:v>
                </c:pt>
                <c:pt idx="27205" formatCode="General">
                  <c:v>18.309100000000001</c:v>
                </c:pt>
                <c:pt idx="27206" formatCode="General">
                  <c:v>18.309799999999999</c:v>
                </c:pt>
                <c:pt idx="27207" formatCode="General">
                  <c:v>18.310500000000001</c:v>
                </c:pt>
                <c:pt idx="27208" formatCode="General">
                  <c:v>18.3111</c:v>
                </c:pt>
                <c:pt idx="27209" formatCode="General">
                  <c:v>18.311800000000002</c:v>
                </c:pt>
                <c:pt idx="27210" formatCode="General">
                  <c:v>18.3125</c:v>
                </c:pt>
                <c:pt idx="27211" formatCode="General">
                  <c:v>18.313099999999999</c:v>
                </c:pt>
                <c:pt idx="27212" formatCode="General">
                  <c:v>18.313800000000001</c:v>
                </c:pt>
                <c:pt idx="27213" formatCode="General">
                  <c:v>18.314499999999999</c:v>
                </c:pt>
                <c:pt idx="27214" formatCode="General">
                  <c:v>18.315200000000001</c:v>
                </c:pt>
                <c:pt idx="27215" formatCode="General">
                  <c:v>18.315799999999999</c:v>
                </c:pt>
                <c:pt idx="27216" formatCode="General">
                  <c:v>18.316500000000001</c:v>
                </c:pt>
                <c:pt idx="27217" formatCode="General">
                  <c:v>18.3172</c:v>
                </c:pt>
                <c:pt idx="27218" formatCode="General">
                  <c:v>18.317900000000002</c:v>
                </c:pt>
                <c:pt idx="27219" formatCode="General">
                  <c:v>18.3185</c:v>
                </c:pt>
                <c:pt idx="27220" formatCode="General">
                  <c:v>18.319199999999999</c:v>
                </c:pt>
                <c:pt idx="27221" formatCode="General">
                  <c:v>18.319900000000001</c:v>
                </c:pt>
                <c:pt idx="27222" formatCode="General">
                  <c:v>18.320499999999999</c:v>
                </c:pt>
                <c:pt idx="27223" formatCode="General">
                  <c:v>18.321200000000001</c:v>
                </c:pt>
                <c:pt idx="27224" formatCode="General">
                  <c:v>18.321899999999999</c:v>
                </c:pt>
                <c:pt idx="27225" formatCode="General">
                  <c:v>18.322600000000001</c:v>
                </c:pt>
                <c:pt idx="27226" formatCode="General">
                  <c:v>18.3232</c:v>
                </c:pt>
                <c:pt idx="27227" formatCode="General">
                  <c:v>18.323899999999998</c:v>
                </c:pt>
                <c:pt idx="27228" formatCode="General">
                  <c:v>18.3246</c:v>
                </c:pt>
                <c:pt idx="27229" formatCode="General">
                  <c:v>18.325299999999999</c:v>
                </c:pt>
                <c:pt idx="27230" formatCode="General">
                  <c:v>18.325900000000001</c:v>
                </c:pt>
                <c:pt idx="27231" formatCode="General">
                  <c:v>18.326599999999999</c:v>
                </c:pt>
                <c:pt idx="27232" formatCode="General">
                  <c:v>18.327300000000001</c:v>
                </c:pt>
                <c:pt idx="27233" formatCode="General">
                  <c:v>18.3279</c:v>
                </c:pt>
                <c:pt idx="27234" formatCode="General">
                  <c:v>18.328600000000002</c:v>
                </c:pt>
                <c:pt idx="27235" formatCode="General">
                  <c:v>18.3293</c:v>
                </c:pt>
                <c:pt idx="27236" formatCode="General">
                  <c:v>18.329999999999998</c:v>
                </c:pt>
                <c:pt idx="27237" formatCode="General">
                  <c:v>18.3306</c:v>
                </c:pt>
                <c:pt idx="27238" formatCode="General">
                  <c:v>18.331299999999999</c:v>
                </c:pt>
                <c:pt idx="27239" formatCode="General">
                  <c:v>18.332000000000001</c:v>
                </c:pt>
                <c:pt idx="27240" formatCode="General">
                  <c:v>18.332699999999999</c:v>
                </c:pt>
                <c:pt idx="27241" formatCode="General">
                  <c:v>18.333300000000001</c:v>
                </c:pt>
                <c:pt idx="27242" formatCode="General">
                  <c:v>18.334</c:v>
                </c:pt>
                <c:pt idx="27243" formatCode="General">
                  <c:v>18.334700000000002</c:v>
                </c:pt>
                <c:pt idx="27244" formatCode="General">
                  <c:v>18.3354</c:v>
                </c:pt>
                <c:pt idx="27245" formatCode="General">
                  <c:v>18.335999999999999</c:v>
                </c:pt>
                <c:pt idx="27246" formatCode="General">
                  <c:v>18.3367</c:v>
                </c:pt>
                <c:pt idx="27247" formatCode="General">
                  <c:v>18.337399999999999</c:v>
                </c:pt>
                <c:pt idx="27248" formatCode="General">
                  <c:v>18.338000000000001</c:v>
                </c:pt>
                <c:pt idx="27249" formatCode="General">
                  <c:v>18.338699999999999</c:v>
                </c:pt>
                <c:pt idx="27250" formatCode="General">
                  <c:v>18.339400000000001</c:v>
                </c:pt>
                <c:pt idx="27251" formatCode="General">
                  <c:v>18.3401</c:v>
                </c:pt>
                <c:pt idx="27252" formatCode="General">
                  <c:v>18.340699999999998</c:v>
                </c:pt>
                <c:pt idx="27253" formatCode="General">
                  <c:v>18.3414</c:v>
                </c:pt>
                <c:pt idx="27254" formatCode="General">
                  <c:v>18.342099999999999</c:v>
                </c:pt>
                <c:pt idx="27255" formatCode="General">
                  <c:v>18.3428</c:v>
                </c:pt>
                <c:pt idx="27256" formatCode="General">
                  <c:v>18.343399999999999</c:v>
                </c:pt>
                <c:pt idx="27257" formatCode="General">
                  <c:v>18.344100000000001</c:v>
                </c:pt>
                <c:pt idx="27258" formatCode="General">
                  <c:v>18.344799999999999</c:v>
                </c:pt>
                <c:pt idx="27259" formatCode="General">
                  <c:v>18.345400000000001</c:v>
                </c:pt>
                <c:pt idx="27260" formatCode="General">
                  <c:v>18.3461</c:v>
                </c:pt>
                <c:pt idx="27261" formatCode="General">
                  <c:v>18.346800000000002</c:v>
                </c:pt>
                <c:pt idx="27262" formatCode="General">
                  <c:v>18.3475</c:v>
                </c:pt>
                <c:pt idx="27263" formatCode="General">
                  <c:v>18.348099999999999</c:v>
                </c:pt>
                <c:pt idx="27264" formatCode="General">
                  <c:v>18.348800000000001</c:v>
                </c:pt>
                <c:pt idx="27265" formatCode="General">
                  <c:v>18.349499999999999</c:v>
                </c:pt>
                <c:pt idx="27266" formatCode="General">
                  <c:v>18.350200000000001</c:v>
                </c:pt>
                <c:pt idx="27267" formatCode="General">
                  <c:v>18.3508</c:v>
                </c:pt>
                <c:pt idx="27268" formatCode="General">
                  <c:v>18.351500000000001</c:v>
                </c:pt>
                <c:pt idx="27269" formatCode="General">
                  <c:v>18.3522</c:v>
                </c:pt>
                <c:pt idx="27270" formatCode="General">
                  <c:v>18.352900000000002</c:v>
                </c:pt>
                <c:pt idx="27271" formatCode="General">
                  <c:v>18.3535</c:v>
                </c:pt>
                <c:pt idx="27272" formatCode="General">
                  <c:v>18.354199999999999</c:v>
                </c:pt>
                <c:pt idx="27273" formatCode="General">
                  <c:v>18.354900000000001</c:v>
                </c:pt>
                <c:pt idx="27274" formatCode="General">
                  <c:v>18.355499999999999</c:v>
                </c:pt>
                <c:pt idx="27275" formatCode="General">
                  <c:v>18.356200000000001</c:v>
                </c:pt>
                <c:pt idx="27276" formatCode="General">
                  <c:v>18.3569</c:v>
                </c:pt>
                <c:pt idx="27277" formatCode="General">
                  <c:v>18.357600000000001</c:v>
                </c:pt>
                <c:pt idx="27278" formatCode="General">
                  <c:v>18.3582</c:v>
                </c:pt>
                <c:pt idx="27279" formatCode="General">
                  <c:v>18.358899999999998</c:v>
                </c:pt>
                <c:pt idx="27280" formatCode="General">
                  <c:v>18.3596</c:v>
                </c:pt>
                <c:pt idx="27281" formatCode="General">
                  <c:v>18.360299999999999</c:v>
                </c:pt>
                <c:pt idx="27282" formatCode="General">
                  <c:v>18.360900000000001</c:v>
                </c:pt>
                <c:pt idx="27283" formatCode="General">
                  <c:v>18.361599999999999</c:v>
                </c:pt>
                <c:pt idx="27284" formatCode="General">
                  <c:v>18.362300000000001</c:v>
                </c:pt>
                <c:pt idx="27285" formatCode="General">
                  <c:v>18.3629</c:v>
                </c:pt>
                <c:pt idx="27286" formatCode="General">
                  <c:v>18.363600000000002</c:v>
                </c:pt>
                <c:pt idx="27287" formatCode="General">
                  <c:v>18.3643</c:v>
                </c:pt>
                <c:pt idx="27288" formatCode="General">
                  <c:v>18.364999999999998</c:v>
                </c:pt>
                <c:pt idx="27289" formatCode="General">
                  <c:v>18.365600000000001</c:v>
                </c:pt>
                <c:pt idx="27290" formatCode="General">
                  <c:v>18.366299999999999</c:v>
                </c:pt>
                <c:pt idx="27291" formatCode="General">
                  <c:v>18.367000000000001</c:v>
                </c:pt>
                <c:pt idx="27292" formatCode="General">
                  <c:v>18.367699999999999</c:v>
                </c:pt>
                <c:pt idx="27293" formatCode="General">
                  <c:v>18.368300000000001</c:v>
                </c:pt>
                <c:pt idx="27294" formatCode="General">
                  <c:v>18.369</c:v>
                </c:pt>
                <c:pt idx="27295" formatCode="General">
                  <c:v>18.369700000000002</c:v>
                </c:pt>
                <c:pt idx="27296" formatCode="General">
                  <c:v>18.3703</c:v>
                </c:pt>
                <c:pt idx="27297" formatCode="General">
                  <c:v>18.370999999999999</c:v>
                </c:pt>
                <c:pt idx="27298" formatCode="General">
                  <c:v>18.371700000000001</c:v>
                </c:pt>
                <c:pt idx="27299" formatCode="General">
                  <c:v>18.372399999999999</c:v>
                </c:pt>
                <c:pt idx="27300" formatCode="General">
                  <c:v>18.373000000000001</c:v>
                </c:pt>
                <c:pt idx="27301" formatCode="General">
                  <c:v>18.373699999999999</c:v>
                </c:pt>
                <c:pt idx="27302" formatCode="General">
                  <c:v>18.374400000000001</c:v>
                </c:pt>
                <c:pt idx="27303" formatCode="General">
                  <c:v>18.3751</c:v>
                </c:pt>
                <c:pt idx="27304" formatCode="General">
                  <c:v>18.375699999999998</c:v>
                </c:pt>
                <c:pt idx="27305" formatCode="General">
                  <c:v>18.3764</c:v>
                </c:pt>
                <c:pt idx="27306" formatCode="General">
                  <c:v>18.377099999999999</c:v>
                </c:pt>
                <c:pt idx="27307" formatCode="General">
                  <c:v>18.377800000000001</c:v>
                </c:pt>
                <c:pt idx="27308" formatCode="General">
                  <c:v>18.378399999999999</c:v>
                </c:pt>
                <c:pt idx="27309" formatCode="General">
                  <c:v>18.379100000000001</c:v>
                </c:pt>
                <c:pt idx="27310" formatCode="General">
                  <c:v>18.379799999999999</c:v>
                </c:pt>
                <c:pt idx="27311" formatCode="General">
                  <c:v>18.380400000000002</c:v>
                </c:pt>
                <c:pt idx="27312" formatCode="General">
                  <c:v>18.3811</c:v>
                </c:pt>
                <c:pt idx="27313" formatCode="General">
                  <c:v>18.381799999999998</c:v>
                </c:pt>
                <c:pt idx="27314" formatCode="General">
                  <c:v>18.3825</c:v>
                </c:pt>
                <c:pt idx="27315" formatCode="General">
                  <c:v>18.383099999999999</c:v>
                </c:pt>
                <c:pt idx="27316" formatCode="General">
                  <c:v>18.383800000000001</c:v>
                </c:pt>
                <c:pt idx="27317" formatCode="General">
                  <c:v>18.384499999999999</c:v>
                </c:pt>
                <c:pt idx="27318" formatCode="General">
                  <c:v>18.385200000000001</c:v>
                </c:pt>
                <c:pt idx="27319" formatCode="General">
                  <c:v>18.3858</c:v>
                </c:pt>
                <c:pt idx="27320" formatCode="General">
                  <c:v>18.386500000000002</c:v>
                </c:pt>
                <c:pt idx="27321" formatCode="General">
                  <c:v>18.3872</c:v>
                </c:pt>
                <c:pt idx="27322" formatCode="General">
                  <c:v>18.387799999999999</c:v>
                </c:pt>
                <c:pt idx="27323" formatCode="General">
                  <c:v>18.388500000000001</c:v>
                </c:pt>
                <c:pt idx="27324" formatCode="General">
                  <c:v>18.389199999999999</c:v>
                </c:pt>
                <c:pt idx="27325" formatCode="General">
                  <c:v>18.389900000000001</c:v>
                </c:pt>
                <c:pt idx="27326" formatCode="General">
                  <c:v>18.390499999999999</c:v>
                </c:pt>
                <c:pt idx="27327" formatCode="General">
                  <c:v>18.391200000000001</c:v>
                </c:pt>
                <c:pt idx="27328" formatCode="General">
                  <c:v>18.3919</c:v>
                </c:pt>
                <c:pt idx="27329" formatCode="General">
                  <c:v>18.392600000000002</c:v>
                </c:pt>
                <c:pt idx="27330" formatCode="General">
                  <c:v>18.3932</c:v>
                </c:pt>
                <c:pt idx="27331" formatCode="General">
                  <c:v>18.393899999999999</c:v>
                </c:pt>
                <c:pt idx="27332" formatCode="General">
                  <c:v>18.394600000000001</c:v>
                </c:pt>
                <c:pt idx="27333" formatCode="General">
                  <c:v>18.395199999999999</c:v>
                </c:pt>
                <c:pt idx="27334" formatCode="General">
                  <c:v>18.395900000000001</c:v>
                </c:pt>
                <c:pt idx="27335" formatCode="General">
                  <c:v>18.396599999999999</c:v>
                </c:pt>
                <c:pt idx="27336" formatCode="General">
                  <c:v>18.397300000000001</c:v>
                </c:pt>
                <c:pt idx="27337" formatCode="General">
                  <c:v>18.3979</c:v>
                </c:pt>
                <c:pt idx="27338" formatCode="General">
                  <c:v>18.398599999999998</c:v>
                </c:pt>
                <c:pt idx="27339" formatCode="General">
                  <c:v>18.3993</c:v>
                </c:pt>
                <c:pt idx="27340" formatCode="General">
                  <c:v>18.399999999999999</c:v>
                </c:pt>
                <c:pt idx="27341" formatCode="General">
                  <c:v>18.400600000000001</c:v>
                </c:pt>
                <c:pt idx="27342" formatCode="General">
                  <c:v>18.401299999999999</c:v>
                </c:pt>
                <c:pt idx="27343" formatCode="General">
                  <c:v>18.402000000000001</c:v>
                </c:pt>
                <c:pt idx="27344" formatCode="General">
                  <c:v>18.402699999999999</c:v>
                </c:pt>
                <c:pt idx="27345" formatCode="General">
                  <c:v>18.403300000000002</c:v>
                </c:pt>
                <c:pt idx="27346" formatCode="General">
                  <c:v>18.404</c:v>
                </c:pt>
                <c:pt idx="27347" formatCode="General">
                  <c:v>18.404699999999998</c:v>
                </c:pt>
                <c:pt idx="27348" formatCode="General">
                  <c:v>18.4053</c:v>
                </c:pt>
                <c:pt idx="27349" formatCode="General">
                  <c:v>18.405999999999999</c:v>
                </c:pt>
                <c:pt idx="27350" formatCode="General">
                  <c:v>18.406700000000001</c:v>
                </c:pt>
                <c:pt idx="27351" formatCode="General">
                  <c:v>18.407399999999999</c:v>
                </c:pt>
                <c:pt idx="27352" formatCode="General">
                  <c:v>18.408000000000001</c:v>
                </c:pt>
                <c:pt idx="27353" formatCode="General">
                  <c:v>18.4087</c:v>
                </c:pt>
                <c:pt idx="27354" formatCode="General">
                  <c:v>18.409400000000002</c:v>
                </c:pt>
                <c:pt idx="27355" formatCode="General">
                  <c:v>18.4101</c:v>
                </c:pt>
                <c:pt idx="27356" formatCode="General">
                  <c:v>18.410699999999999</c:v>
                </c:pt>
                <c:pt idx="27357" formatCode="General">
                  <c:v>18.4114</c:v>
                </c:pt>
                <c:pt idx="27358" formatCode="General">
                  <c:v>18.412099999999999</c:v>
                </c:pt>
                <c:pt idx="27359" formatCode="General">
                  <c:v>18.412700000000001</c:v>
                </c:pt>
                <c:pt idx="27360" formatCode="General">
                  <c:v>18.413399999999999</c:v>
                </c:pt>
                <c:pt idx="27361" formatCode="General">
                  <c:v>18.414100000000001</c:v>
                </c:pt>
                <c:pt idx="27362" formatCode="General">
                  <c:v>18.4148</c:v>
                </c:pt>
                <c:pt idx="27363" formatCode="General">
                  <c:v>18.415400000000002</c:v>
                </c:pt>
                <c:pt idx="27364" formatCode="General">
                  <c:v>18.4161</c:v>
                </c:pt>
                <c:pt idx="27365" formatCode="General">
                  <c:v>18.416799999999999</c:v>
                </c:pt>
                <c:pt idx="27366" formatCode="General">
                  <c:v>18.4175</c:v>
                </c:pt>
                <c:pt idx="27367" formatCode="General">
                  <c:v>18.418099999999999</c:v>
                </c:pt>
                <c:pt idx="27368" formatCode="General">
                  <c:v>18.418800000000001</c:v>
                </c:pt>
                <c:pt idx="27369" formatCode="General">
                  <c:v>18.419499999999999</c:v>
                </c:pt>
                <c:pt idx="27370" formatCode="General">
                  <c:v>18.420200000000001</c:v>
                </c:pt>
                <c:pt idx="27371" formatCode="General">
                  <c:v>18.4208</c:v>
                </c:pt>
                <c:pt idx="27372" formatCode="General">
                  <c:v>18.421500000000002</c:v>
                </c:pt>
                <c:pt idx="27373" formatCode="General">
                  <c:v>18.4222</c:v>
                </c:pt>
                <c:pt idx="27374" formatCode="General">
                  <c:v>18.422799999999999</c:v>
                </c:pt>
                <c:pt idx="27375" formatCode="General">
                  <c:v>18.423500000000001</c:v>
                </c:pt>
                <c:pt idx="27376" formatCode="General">
                  <c:v>18.424199999999999</c:v>
                </c:pt>
                <c:pt idx="27377" formatCode="General">
                  <c:v>18.424900000000001</c:v>
                </c:pt>
                <c:pt idx="27378" formatCode="General">
                  <c:v>18.4255</c:v>
                </c:pt>
                <c:pt idx="27379" formatCode="General">
                  <c:v>18.426200000000001</c:v>
                </c:pt>
                <c:pt idx="27380" formatCode="General">
                  <c:v>18.4269</c:v>
                </c:pt>
                <c:pt idx="27381" formatCode="General">
                  <c:v>18.427600000000002</c:v>
                </c:pt>
                <c:pt idx="27382" formatCode="General">
                  <c:v>18.4282</c:v>
                </c:pt>
                <c:pt idx="27383" formatCode="General">
                  <c:v>18.428899999999999</c:v>
                </c:pt>
                <c:pt idx="27384" formatCode="General">
                  <c:v>18.429600000000001</c:v>
                </c:pt>
                <c:pt idx="27385" formatCode="General">
                  <c:v>18.430199999999999</c:v>
                </c:pt>
                <c:pt idx="27386" formatCode="General">
                  <c:v>18.430900000000001</c:v>
                </c:pt>
                <c:pt idx="27387" formatCode="General">
                  <c:v>18.4316</c:v>
                </c:pt>
                <c:pt idx="27388" formatCode="General">
                  <c:v>18.432300000000001</c:v>
                </c:pt>
                <c:pt idx="27389" formatCode="General">
                  <c:v>18.4329</c:v>
                </c:pt>
                <c:pt idx="27390" formatCode="General">
                  <c:v>18.433599999999998</c:v>
                </c:pt>
                <c:pt idx="27391" formatCode="General">
                  <c:v>18.4343</c:v>
                </c:pt>
                <c:pt idx="27392" formatCode="General">
                  <c:v>18.434999999999999</c:v>
                </c:pt>
                <c:pt idx="27393" formatCode="General">
                  <c:v>18.435600000000001</c:v>
                </c:pt>
                <c:pt idx="27394" formatCode="General">
                  <c:v>18.436299999999999</c:v>
                </c:pt>
                <c:pt idx="27395" formatCode="General">
                  <c:v>18.437000000000001</c:v>
                </c:pt>
                <c:pt idx="27396" formatCode="General">
                  <c:v>18.4376</c:v>
                </c:pt>
                <c:pt idx="27397" formatCode="General">
                  <c:v>18.438300000000002</c:v>
                </c:pt>
                <c:pt idx="27398" formatCode="General">
                  <c:v>18.439</c:v>
                </c:pt>
                <c:pt idx="27399" formatCode="General">
                  <c:v>18.439699999999998</c:v>
                </c:pt>
                <c:pt idx="27400" formatCode="General">
                  <c:v>18.440300000000001</c:v>
                </c:pt>
                <c:pt idx="27401" formatCode="General">
                  <c:v>18.440999999999999</c:v>
                </c:pt>
                <c:pt idx="27402" formatCode="General">
                  <c:v>18.441700000000001</c:v>
                </c:pt>
                <c:pt idx="27403" formatCode="General">
                  <c:v>18.442399999999999</c:v>
                </c:pt>
                <c:pt idx="27404" formatCode="General">
                  <c:v>18.443000000000001</c:v>
                </c:pt>
                <c:pt idx="27405" formatCode="General">
                  <c:v>18.4437</c:v>
                </c:pt>
                <c:pt idx="27406" formatCode="General">
                  <c:v>18.444400000000002</c:v>
                </c:pt>
                <c:pt idx="27407" formatCode="General">
                  <c:v>18.4451</c:v>
                </c:pt>
                <c:pt idx="27408" formatCode="General">
                  <c:v>18.445699999999999</c:v>
                </c:pt>
                <c:pt idx="27409" formatCode="General">
                  <c:v>18.446400000000001</c:v>
                </c:pt>
                <c:pt idx="27410" formatCode="General">
                  <c:v>18.447099999999999</c:v>
                </c:pt>
                <c:pt idx="27411" formatCode="General">
                  <c:v>18.447700000000001</c:v>
                </c:pt>
                <c:pt idx="27412" formatCode="General">
                  <c:v>18.448399999999999</c:v>
                </c:pt>
                <c:pt idx="27413" formatCode="General">
                  <c:v>18.449100000000001</c:v>
                </c:pt>
                <c:pt idx="27414" formatCode="General">
                  <c:v>18.4498</c:v>
                </c:pt>
                <c:pt idx="27415" formatCode="General">
                  <c:v>18.450399999999998</c:v>
                </c:pt>
                <c:pt idx="27416" formatCode="General">
                  <c:v>18.4511</c:v>
                </c:pt>
                <c:pt idx="27417" formatCode="General">
                  <c:v>18.451799999999999</c:v>
                </c:pt>
                <c:pt idx="27418" formatCode="General">
                  <c:v>18.452500000000001</c:v>
                </c:pt>
                <c:pt idx="27419" formatCode="General">
                  <c:v>18.453099999999999</c:v>
                </c:pt>
                <c:pt idx="27420" formatCode="General">
                  <c:v>18.453800000000001</c:v>
                </c:pt>
                <c:pt idx="27421" formatCode="General">
                  <c:v>18.454499999999999</c:v>
                </c:pt>
                <c:pt idx="27422" formatCode="General">
                  <c:v>18.455100000000002</c:v>
                </c:pt>
                <c:pt idx="27423" formatCode="General">
                  <c:v>18.4558</c:v>
                </c:pt>
                <c:pt idx="27424" formatCode="General">
                  <c:v>18.456499999999998</c:v>
                </c:pt>
                <c:pt idx="27425" formatCode="General">
                  <c:v>18.4572</c:v>
                </c:pt>
                <c:pt idx="27426" formatCode="General">
                  <c:v>18.457799999999999</c:v>
                </c:pt>
                <c:pt idx="27427" formatCode="General">
                  <c:v>18.458500000000001</c:v>
                </c:pt>
                <c:pt idx="27428" formatCode="General">
                  <c:v>18.459199999999999</c:v>
                </c:pt>
                <c:pt idx="27429" formatCode="General">
                  <c:v>18.459900000000001</c:v>
                </c:pt>
                <c:pt idx="27430" formatCode="General">
                  <c:v>18.4605</c:v>
                </c:pt>
                <c:pt idx="27431" formatCode="General">
                  <c:v>18.461200000000002</c:v>
                </c:pt>
                <c:pt idx="27432" formatCode="General">
                  <c:v>18.4619</c:v>
                </c:pt>
                <c:pt idx="27433" formatCode="General">
                  <c:v>18.462599999999998</c:v>
                </c:pt>
                <c:pt idx="27434" formatCode="General">
                  <c:v>18.463200000000001</c:v>
                </c:pt>
                <c:pt idx="27435" formatCode="General">
                  <c:v>18.463899999999999</c:v>
                </c:pt>
                <c:pt idx="27436" formatCode="General">
                  <c:v>18.464600000000001</c:v>
                </c:pt>
                <c:pt idx="27437" formatCode="General">
                  <c:v>18.465199999999999</c:v>
                </c:pt>
                <c:pt idx="27438" formatCode="General">
                  <c:v>18.465900000000001</c:v>
                </c:pt>
                <c:pt idx="27439" formatCode="General">
                  <c:v>18.4666</c:v>
                </c:pt>
                <c:pt idx="27440" formatCode="General">
                  <c:v>18.467300000000002</c:v>
                </c:pt>
                <c:pt idx="27441" formatCode="General">
                  <c:v>18.4679</c:v>
                </c:pt>
                <c:pt idx="27442" formatCode="General">
                  <c:v>18.468599999999999</c:v>
                </c:pt>
                <c:pt idx="27443" formatCode="General">
                  <c:v>18.4693</c:v>
                </c:pt>
                <c:pt idx="27444" formatCode="General">
                  <c:v>18.47</c:v>
                </c:pt>
                <c:pt idx="27445" formatCode="General">
                  <c:v>18.470600000000001</c:v>
                </c:pt>
                <c:pt idx="27446" formatCode="General">
                  <c:v>18.471299999999999</c:v>
                </c:pt>
                <c:pt idx="27447" formatCode="General">
                  <c:v>18.472000000000001</c:v>
                </c:pt>
                <c:pt idx="27448" formatCode="General">
                  <c:v>18.4726</c:v>
                </c:pt>
                <c:pt idx="27449" formatCode="General">
                  <c:v>18.473299999999998</c:v>
                </c:pt>
                <c:pt idx="27450" formatCode="General">
                  <c:v>18.474</c:v>
                </c:pt>
                <c:pt idx="27451" formatCode="General">
                  <c:v>18.474699999999999</c:v>
                </c:pt>
                <c:pt idx="27452" formatCode="General">
                  <c:v>18.475300000000001</c:v>
                </c:pt>
                <c:pt idx="27453" formatCode="General">
                  <c:v>18.475999999999999</c:v>
                </c:pt>
                <c:pt idx="27454" formatCode="General">
                  <c:v>18.476700000000001</c:v>
                </c:pt>
                <c:pt idx="27455" formatCode="General">
                  <c:v>18.477399999999999</c:v>
                </c:pt>
                <c:pt idx="27456" formatCode="General">
                  <c:v>18.478000000000002</c:v>
                </c:pt>
                <c:pt idx="27457" formatCode="General">
                  <c:v>18.4787</c:v>
                </c:pt>
                <c:pt idx="27458" formatCode="General">
                  <c:v>18.479399999999998</c:v>
                </c:pt>
                <c:pt idx="27459" formatCode="General">
                  <c:v>18.48</c:v>
                </c:pt>
                <c:pt idx="27460" formatCode="General">
                  <c:v>18.480699999999999</c:v>
                </c:pt>
                <c:pt idx="27461" formatCode="General">
                  <c:v>18.481400000000001</c:v>
                </c:pt>
                <c:pt idx="27462" formatCode="General">
                  <c:v>18.482099999999999</c:v>
                </c:pt>
                <c:pt idx="27463" formatCode="General">
                  <c:v>18.482700000000001</c:v>
                </c:pt>
                <c:pt idx="27464" formatCode="General">
                  <c:v>18.4834</c:v>
                </c:pt>
                <c:pt idx="27465" formatCode="General">
                  <c:v>18.484100000000002</c:v>
                </c:pt>
                <c:pt idx="27466" formatCode="General">
                  <c:v>18.4848</c:v>
                </c:pt>
                <c:pt idx="27467" formatCode="General">
                  <c:v>18.485399999999998</c:v>
                </c:pt>
                <c:pt idx="27468" formatCode="General">
                  <c:v>18.4861</c:v>
                </c:pt>
                <c:pt idx="27469" formatCode="General">
                  <c:v>18.486799999999999</c:v>
                </c:pt>
                <c:pt idx="27470" formatCode="General">
                  <c:v>18.487500000000001</c:v>
                </c:pt>
                <c:pt idx="27471" formatCode="General">
                  <c:v>18.488099999999999</c:v>
                </c:pt>
                <c:pt idx="27472" formatCode="General">
                  <c:v>18.488800000000001</c:v>
                </c:pt>
                <c:pt idx="27473" formatCode="General">
                  <c:v>18.4895</c:v>
                </c:pt>
                <c:pt idx="27474" formatCode="General">
                  <c:v>18.490100000000002</c:v>
                </c:pt>
                <c:pt idx="27475" formatCode="General">
                  <c:v>18.4908</c:v>
                </c:pt>
                <c:pt idx="27476" formatCode="General">
                  <c:v>18.491499999999998</c:v>
                </c:pt>
                <c:pt idx="27477" formatCode="General">
                  <c:v>18.4922</c:v>
                </c:pt>
                <c:pt idx="27478" formatCode="General">
                  <c:v>18.492799999999999</c:v>
                </c:pt>
                <c:pt idx="27479" formatCode="General">
                  <c:v>18.493500000000001</c:v>
                </c:pt>
                <c:pt idx="27480" formatCode="General">
                  <c:v>18.494199999999999</c:v>
                </c:pt>
                <c:pt idx="27481" formatCode="General">
                  <c:v>18.494900000000001</c:v>
                </c:pt>
                <c:pt idx="27482" formatCode="General">
                  <c:v>18.4955</c:v>
                </c:pt>
                <c:pt idx="27483" formatCode="General">
                  <c:v>18.496200000000002</c:v>
                </c:pt>
                <c:pt idx="27484" formatCode="General">
                  <c:v>18.4969</c:v>
                </c:pt>
                <c:pt idx="27485" formatCode="General">
                  <c:v>18.497499999999999</c:v>
                </c:pt>
                <c:pt idx="27486" formatCode="General">
                  <c:v>18.498200000000001</c:v>
                </c:pt>
                <c:pt idx="27487" formatCode="General">
                  <c:v>18.498899999999999</c:v>
                </c:pt>
                <c:pt idx="27488" formatCode="General">
                  <c:v>18.499600000000001</c:v>
                </c:pt>
                <c:pt idx="27489" formatCode="General">
                  <c:v>18.5002</c:v>
                </c:pt>
                <c:pt idx="27490" formatCode="General">
                  <c:v>18.500900000000001</c:v>
                </c:pt>
                <c:pt idx="27491" formatCode="General">
                  <c:v>18.5016</c:v>
                </c:pt>
                <c:pt idx="27492" formatCode="General">
                  <c:v>18.502300000000002</c:v>
                </c:pt>
                <c:pt idx="27493" formatCode="General">
                  <c:v>18.5029</c:v>
                </c:pt>
                <c:pt idx="27494" formatCode="General">
                  <c:v>18.503599999999999</c:v>
                </c:pt>
                <c:pt idx="27495" formatCode="General">
                  <c:v>18.504300000000001</c:v>
                </c:pt>
                <c:pt idx="27496" formatCode="General">
                  <c:v>18.504899999999999</c:v>
                </c:pt>
                <c:pt idx="27497" formatCode="General">
                  <c:v>18.505600000000001</c:v>
                </c:pt>
                <c:pt idx="27498" formatCode="General">
                  <c:v>18.5063</c:v>
                </c:pt>
                <c:pt idx="27499" formatCode="General">
                  <c:v>18.507000000000001</c:v>
                </c:pt>
                <c:pt idx="27500" formatCode="General">
                  <c:v>18.5076</c:v>
                </c:pt>
                <c:pt idx="27501" formatCode="General">
                  <c:v>18.508299999999998</c:v>
                </c:pt>
                <c:pt idx="27502" formatCode="General">
                  <c:v>18.509</c:v>
                </c:pt>
                <c:pt idx="27503" formatCode="General">
                  <c:v>18.509699999999999</c:v>
                </c:pt>
                <c:pt idx="27504" formatCode="General">
                  <c:v>18.510300000000001</c:v>
                </c:pt>
                <c:pt idx="27505" formatCode="General">
                  <c:v>18.510999999999999</c:v>
                </c:pt>
                <c:pt idx="27506" formatCode="General">
                  <c:v>18.511700000000001</c:v>
                </c:pt>
                <c:pt idx="27507" formatCode="General">
                  <c:v>18.5124</c:v>
                </c:pt>
                <c:pt idx="27508" formatCode="General">
                  <c:v>18.513000000000002</c:v>
                </c:pt>
                <c:pt idx="27509" formatCode="General">
                  <c:v>18.5137</c:v>
                </c:pt>
                <c:pt idx="27510" formatCode="General">
                  <c:v>18.514399999999998</c:v>
                </c:pt>
                <c:pt idx="27511" formatCode="General">
                  <c:v>18.515000000000001</c:v>
                </c:pt>
                <c:pt idx="27512" formatCode="General">
                  <c:v>18.515699999999999</c:v>
                </c:pt>
                <c:pt idx="27513" formatCode="General">
                  <c:v>18.516400000000001</c:v>
                </c:pt>
                <c:pt idx="27514" formatCode="General">
                  <c:v>18.517099999999999</c:v>
                </c:pt>
                <c:pt idx="27515" formatCode="General">
                  <c:v>18.517700000000001</c:v>
                </c:pt>
                <c:pt idx="27516" formatCode="General">
                  <c:v>18.5184</c:v>
                </c:pt>
                <c:pt idx="27517" formatCode="General">
                  <c:v>18.519100000000002</c:v>
                </c:pt>
                <c:pt idx="27518" formatCode="General">
                  <c:v>18.5198</c:v>
                </c:pt>
                <c:pt idx="27519" formatCode="General">
                  <c:v>18.520399999999999</c:v>
                </c:pt>
                <c:pt idx="27520" formatCode="General">
                  <c:v>18.521100000000001</c:v>
                </c:pt>
                <c:pt idx="27521" formatCode="General">
                  <c:v>18.521799999999999</c:v>
                </c:pt>
                <c:pt idx="27522" formatCode="General">
                  <c:v>18.522400000000001</c:v>
                </c:pt>
                <c:pt idx="27523" formatCode="General">
                  <c:v>18.523099999999999</c:v>
                </c:pt>
                <c:pt idx="27524" formatCode="General">
                  <c:v>18.523800000000001</c:v>
                </c:pt>
                <c:pt idx="27525" formatCode="General">
                  <c:v>18.5245</c:v>
                </c:pt>
                <c:pt idx="27526" formatCode="General">
                  <c:v>18.525099999999998</c:v>
                </c:pt>
                <c:pt idx="27527" formatCode="General">
                  <c:v>18.5258</c:v>
                </c:pt>
                <c:pt idx="27528" formatCode="General">
                  <c:v>18.526499999999999</c:v>
                </c:pt>
                <c:pt idx="27529" formatCode="General">
                  <c:v>18.527200000000001</c:v>
                </c:pt>
                <c:pt idx="27530" formatCode="General">
                  <c:v>18.527799999999999</c:v>
                </c:pt>
                <c:pt idx="27531" formatCode="General">
                  <c:v>18.528500000000001</c:v>
                </c:pt>
                <c:pt idx="27532" formatCode="General">
                  <c:v>18.529199999999999</c:v>
                </c:pt>
                <c:pt idx="27533" formatCode="General">
                  <c:v>18.529900000000001</c:v>
                </c:pt>
                <c:pt idx="27534" formatCode="General">
                  <c:v>18.5305</c:v>
                </c:pt>
                <c:pt idx="27535" formatCode="General">
                  <c:v>18.531199999999998</c:v>
                </c:pt>
                <c:pt idx="27536" formatCode="General">
                  <c:v>18.5319</c:v>
                </c:pt>
                <c:pt idx="27537" formatCode="General">
                  <c:v>18.532499999999999</c:v>
                </c:pt>
                <c:pt idx="27538" formatCode="General">
                  <c:v>18.533200000000001</c:v>
                </c:pt>
                <c:pt idx="27539" formatCode="General">
                  <c:v>18.533899999999999</c:v>
                </c:pt>
                <c:pt idx="27540" formatCode="General">
                  <c:v>18.534600000000001</c:v>
                </c:pt>
                <c:pt idx="27541" formatCode="General">
                  <c:v>18.5352</c:v>
                </c:pt>
                <c:pt idx="27542" formatCode="General">
                  <c:v>18.535900000000002</c:v>
                </c:pt>
                <c:pt idx="27543" formatCode="General">
                  <c:v>18.5366</c:v>
                </c:pt>
                <c:pt idx="27544" formatCode="General">
                  <c:v>18.537299999999998</c:v>
                </c:pt>
                <c:pt idx="27545" formatCode="General">
                  <c:v>18.5379</c:v>
                </c:pt>
                <c:pt idx="27546" formatCode="General">
                  <c:v>18.538599999999999</c:v>
                </c:pt>
                <c:pt idx="27547" formatCode="General">
                  <c:v>18.539300000000001</c:v>
                </c:pt>
                <c:pt idx="27548" formatCode="General">
                  <c:v>18.539899999999999</c:v>
                </c:pt>
                <c:pt idx="27549" formatCode="General">
                  <c:v>18.540600000000001</c:v>
                </c:pt>
                <c:pt idx="27550" formatCode="General">
                  <c:v>18.5413</c:v>
                </c:pt>
                <c:pt idx="27551" formatCode="General">
                  <c:v>18.542000000000002</c:v>
                </c:pt>
                <c:pt idx="27552" formatCode="General">
                  <c:v>18.5426</c:v>
                </c:pt>
                <c:pt idx="27553" formatCode="General">
                  <c:v>18.543299999999999</c:v>
                </c:pt>
                <c:pt idx="27554" formatCode="General">
                  <c:v>18.544</c:v>
                </c:pt>
                <c:pt idx="27555" formatCode="General">
                  <c:v>18.544699999999999</c:v>
                </c:pt>
                <c:pt idx="27556" formatCode="General">
                  <c:v>18.545300000000001</c:v>
                </c:pt>
                <c:pt idx="27557" formatCode="General">
                  <c:v>18.545999999999999</c:v>
                </c:pt>
                <c:pt idx="27558" formatCode="General">
                  <c:v>18.546700000000001</c:v>
                </c:pt>
                <c:pt idx="27559" formatCode="General">
                  <c:v>18.5473</c:v>
                </c:pt>
                <c:pt idx="27560" formatCode="General">
                  <c:v>18.547999999999998</c:v>
                </c:pt>
                <c:pt idx="27561" formatCode="General">
                  <c:v>18.5487</c:v>
                </c:pt>
                <c:pt idx="27562" formatCode="General">
                  <c:v>18.549399999999999</c:v>
                </c:pt>
                <c:pt idx="27563" formatCode="General">
                  <c:v>18.55</c:v>
                </c:pt>
                <c:pt idx="27564" formatCode="General">
                  <c:v>18.550699999999999</c:v>
                </c:pt>
                <c:pt idx="27565" formatCode="General">
                  <c:v>18.551400000000001</c:v>
                </c:pt>
                <c:pt idx="27566" formatCode="General">
                  <c:v>18.552099999999999</c:v>
                </c:pt>
                <c:pt idx="27567" formatCode="General">
                  <c:v>18.552700000000002</c:v>
                </c:pt>
                <c:pt idx="27568" formatCode="General">
                  <c:v>18.5534</c:v>
                </c:pt>
                <c:pt idx="27569" formatCode="General">
                  <c:v>18.554099999999998</c:v>
                </c:pt>
                <c:pt idx="27570" formatCode="General">
                  <c:v>18.5548</c:v>
                </c:pt>
                <c:pt idx="27571" formatCode="General">
                  <c:v>18.555399999999999</c:v>
                </c:pt>
                <c:pt idx="27572" formatCode="General">
                  <c:v>18.556100000000001</c:v>
                </c:pt>
                <c:pt idx="27573" formatCode="General">
                  <c:v>18.556799999999999</c:v>
                </c:pt>
                <c:pt idx="27574" formatCode="General">
                  <c:v>18.557400000000001</c:v>
                </c:pt>
                <c:pt idx="27575" formatCode="General">
                  <c:v>18.5581</c:v>
                </c:pt>
                <c:pt idx="27576" formatCode="General">
                  <c:v>18.558800000000002</c:v>
                </c:pt>
                <c:pt idx="27577" formatCode="General">
                  <c:v>18.5595</c:v>
                </c:pt>
                <c:pt idx="27578" formatCode="General">
                  <c:v>18.560099999999998</c:v>
                </c:pt>
                <c:pt idx="27579" formatCode="General">
                  <c:v>18.5608</c:v>
                </c:pt>
                <c:pt idx="27580" formatCode="General">
                  <c:v>18.561499999999999</c:v>
                </c:pt>
                <c:pt idx="27581" formatCode="General">
                  <c:v>18.562200000000001</c:v>
                </c:pt>
                <c:pt idx="27582" formatCode="General">
                  <c:v>18.562799999999999</c:v>
                </c:pt>
                <c:pt idx="27583" formatCode="General">
                  <c:v>18.563500000000001</c:v>
                </c:pt>
                <c:pt idx="27584" formatCode="General">
                  <c:v>18.5642</c:v>
                </c:pt>
                <c:pt idx="27585" formatCode="General">
                  <c:v>18.564800000000002</c:v>
                </c:pt>
                <c:pt idx="27586" formatCode="General">
                  <c:v>18.5655</c:v>
                </c:pt>
                <c:pt idx="27587" formatCode="General">
                  <c:v>18.566199999999998</c:v>
                </c:pt>
                <c:pt idx="27588" formatCode="General">
                  <c:v>18.5669</c:v>
                </c:pt>
                <c:pt idx="27589" formatCode="General">
                  <c:v>18.567499999999999</c:v>
                </c:pt>
                <c:pt idx="27590" formatCode="General">
                  <c:v>18.568200000000001</c:v>
                </c:pt>
                <c:pt idx="27591" formatCode="General">
                  <c:v>18.568899999999999</c:v>
                </c:pt>
                <c:pt idx="27592" formatCode="General">
                  <c:v>18.569600000000001</c:v>
                </c:pt>
                <c:pt idx="27593" formatCode="General">
                  <c:v>18.5702</c:v>
                </c:pt>
                <c:pt idx="27594" formatCode="General">
                  <c:v>18.570900000000002</c:v>
                </c:pt>
                <c:pt idx="27595" formatCode="General">
                  <c:v>18.5716</c:v>
                </c:pt>
                <c:pt idx="27596" formatCode="General">
                  <c:v>18.572199999999999</c:v>
                </c:pt>
                <c:pt idx="27597" formatCode="General">
                  <c:v>18.572900000000001</c:v>
                </c:pt>
                <c:pt idx="27598" formatCode="General">
                  <c:v>18.573599999999999</c:v>
                </c:pt>
                <c:pt idx="27599" formatCode="General">
                  <c:v>18.574300000000001</c:v>
                </c:pt>
                <c:pt idx="27600" formatCode="General">
                  <c:v>18.5749</c:v>
                </c:pt>
                <c:pt idx="27601" formatCode="General">
                  <c:v>18.575600000000001</c:v>
                </c:pt>
                <c:pt idx="27602" formatCode="General">
                  <c:v>18.5763</c:v>
                </c:pt>
                <c:pt idx="27603" formatCode="General">
                  <c:v>18.577000000000002</c:v>
                </c:pt>
                <c:pt idx="27604" formatCode="General">
                  <c:v>18.5776</c:v>
                </c:pt>
                <c:pt idx="27605" formatCode="General">
                  <c:v>18.578299999999999</c:v>
                </c:pt>
                <c:pt idx="27606" formatCode="General">
                  <c:v>18.579000000000001</c:v>
                </c:pt>
                <c:pt idx="27607" formatCode="General">
                  <c:v>18.579699999999999</c:v>
                </c:pt>
                <c:pt idx="27608" formatCode="General">
                  <c:v>18.580300000000001</c:v>
                </c:pt>
                <c:pt idx="27609" formatCode="General">
                  <c:v>18.581</c:v>
                </c:pt>
                <c:pt idx="27610" formatCode="General">
                  <c:v>18.581700000000001</c:v>
                </c:pt>
                <c:pt idx="27611" formatCode="General">
                  <c:v>18.5823</c:v>
                </c:pt>
                <c:pt idx="27612" formatCode="General">
                  <c:v>18.582999999999998</c:v>
                </c:pt>
                <c:pt idx="27613" formatCode="General">
                  <c:v>18.5837</c:v>
                </c:pt>
                <c:pt idx="27614" formatCode="General">
                  <c:v>18.584399999999999</c:v>
                </c:pt>
                <c:pt idx="27615" formatCode="General">
                  <c:v>18.585000000000001</c:v>
                </c:pt>
                <c:pt idx="27616" formatCode="General">
                  <c:v>18.585699999999999</c:v>
                </c:pt>
                <c:pt idx="27617" formatCode="General">
                  <c:v>18.586400000000001</c:v>
                </c:pt>
                <c:pt idx="27618" formatCode="General">
                  <c:v>18.5871</c:v>
                </c:pt>
                <c:pt idx="27619" formatCode="General">
                  <c:v>18.587700000000002</c:v>
                </c:pt>
                <c:pt idx="27620" formatCode="General">
                  <c:v>18.5884</c:v>
                </c:pt>
                <c:pt idx="27621" formatCode="General">
                  <c:v>18.589099999999998</c:v>
                </c:pt>
                <c:pt idx="27622" formatCode="General">
                  <c:v>18.589700000000001</c:v>
                </c:pt>
                <c:pt idx="27623" formatCode="General">
                  <c:v>18.590399999999999</c:v>
                </c:pt>
                <c:pt idx="27624" formatCode="General">
                  <c:v>18.591100000000001</c:v>
                </c:pt>
                <c:pt idx="27625" formatCode="General">
                  <c:v>18.591799999999999</c:v>
                </c:pt>
                <c:pt idx="27626" formatCode="General">
                  <c:v>18.592400000000001</c:v>
                </c:pt>
                <c:pt idx="27627" formatCode="General">
                  <c:v>18.5931</c:v>
                </c:pt>
                <c:pt idx="27628" formatCode="General">
                  <c:v>18.593800000000002</c:v>
                </c:pt>
                <c:pt idx="27629" formatCode="General">
                  <c:v>18.5945</c:v>
                </c:pt>
                <c:pt idx="27630" formatCode="General">
                  <c:v>18.595099999999999</c:v>
                </c:pt>
                <c:pt idx="27631" formatCode="General">
                  <c:v>18.595800000000001</c:v>
                </c:pt>
                <c:pt idx="27632" formatCode="General">
                  <c:v>18.596499999999999</c:v>
                </c:pt>
                <c:pt idx="27633" formatCode="General">
                  <c:v>18.597200000000001</c:v>
                </c:pt>
                <c:pt idx="27634" formatCode="General">
                  <c:v>18.597799999999999</c:v>
                </c:pt>
                <c:pt idx="27635" formatCode="General">
                  <c:v>18.598500000000001</c:v>
                </c:pt>
                <c:pt idx="27636" formatCode="General">
                  <c:v>18.5992</c:v>
                </c:pt>
                <c:pt idx="27637" formatCode="General">
                  <c:v>18.599799999999998</c:v>
                </c:pt>
                <c:pt idx="27638" formatCode="General">
                  <c:v>18.6005</c:v>
                </c:pt>
                <c:pt idx="27639" formatCode="General">
                  <c:v>18.601199999999999</c:v>
                </c:pt>
                <c:pt idx="27640" formatCode="General">
                  <c:v>18.601900000000001</c:v>
                </c:pt>
                <c:pt idx="27641" formatCode="General">
                  <c:v>18.602499999999999</c:v>
                </c:pt>
                <c:pt idx="27642" formatCode="General">
                  <c:v>18.603200000000001</c:v>
                </c:pt>
                <c:pt idx="27643" formatCode="General">
                  <c:v>18.603899999999999</c:v>
                </c:pt>
                <c:pt idx="27644" formatCode="General">
                  <c:v>18.604600000000001</c:v>
                </c:pt>
                <c:pt idx="27645" formatCode="General">
                  <c:v>18.6052</c:v>
                </c:pt>
                <c:pt idx="27646" formatCode="General">
                  <c:v>18.605899999999998</c:v>
                </c:pt>
                <c:pt idx="27647" formatCode="General">
                  <c:v>18.6066</c:v>
                </c:pt>
                <c:pt idx="27648" formatCode="General">
                  <c:v>18.607199999999999</c:v>
                </c:pt>
                <c:pt idx="27649" formatCode="General">
                  <c:v>18.607900000000001</c:v>
                </c:pt>
                <c:pt idx="27650" formatCode="General">
                  <c:v>18.608599999999999</c:v>
                </c:pt>
                <c:pt idx="27651" formatCode="General">
                  <c:v>18.609300000000001</c:v>
                </c:pt>
                <c:pt idx="27652" formatCode="General">
                  <c:v>18.6099</c:v>
                </c:pt>
                <c:pt idx="27653" formatCode="General">
                  <c:v>18.610600000000002</c:v>
                </c:pt>
                <c:pt idx="27654" formatCode="General">
                  <c:v>18.6113</c:v>
                </c:pt>
                <c:pt idx="27655" formatCode="General">
                  <c:v>18.611999999999998</c:v>
                </c:pt>
                <c:pt idx="27656" formatCode="General">
                  <c:v>18.6126</c:v>
                </c:pt>
                <c:pt idx="27657" formatCode="General">
                  <c:v>18.613299999999999</c:v>
                </c:pt>
                <c:pt idx="27658" formatCode="General">
                  <c:v>18.614000000000001</c:v>
                </c:pt>
                <c:pt idx="27659" formatCode="General">
                  <c:v>18.614599999999999</c:v>
                </c:pt>
                <c:pt idx="27660" formatCode="General">
                  <c:v>18.615300000000001</c:v>
                </c:pt>
                <c:pt idx="27661" formatCode="General">
                  <c:v>18.616</c:v>
                </c:pt>
                <c:pt idx="27662" formatCode="General">
                  <c:v>18.616700000000002</c:v>
                </c:pt>
                <c:pt idx="27663" formatCode="General">
                  <c:v>18.6173</c:v>
                </c:pt>
                <c:pt idx="27664" formatCode="General">
                  <c:v>18.617999999999999</c:v>
                </c:pt>
                <c:pt idx="27665" formatCode="General">
                  <c:v>18.6187</c:v>
                </c:pt>
                <c:pt idx="27666" formatCode="General">
                  <c:v>18.619399999999999</c:v>
                </c:pt>
                <c:pt idx="27667" formatCode="General">
                  <c:v>18.62</c:v>
                </c:pt>
                <c:pt idx="27668" formatCode="General">
                  <c:v>18.620699999999999</c:v>
                </c:pt>
                <c:pt idx="27669" formatCode="General">
                  <c:v>18.621400000000001</c:v>
                </c:pt>
                <c:pt idx="27670" formatCode="General">
                  <c:v>18.6221</c:v>
                </c:pt>
                <c:pt idx="27671" formatCode="General">
                  <c:v>18.622699999999998</c:v>
                </c:pt>
                <c:pt idx="27672" formatCode="General">
                  <c:v>18.6234</c:v>
                </c:pt>
                <c:pt idx="27673" formatCode="General">
                  <c:v>18.624099999999999</c:v>
                </c:pt>
                <c:pt idx="27674" formatCode="General">
                  <c:v>18.624700000000001</c:v>
                </c:pt>
                <c:pt idx="27675" formatCode="General">
                  <c:v>18.625399999999999</c:v>
                </c:pt>
                <c:pt idx="27676" formatCode="General">
                  <c:v>18.626100000000001</c:v>
                </c:pt>
                <c:pt idx="27677" formatCode="General">
                  <c:v>18.626799999999999</c:v>
                </c:pt>
                <c:pt idx="27678" formatCode="General">
                  <c:v>18.627400000000002</c:v>
                </c:pt>
                <c:pt idx="27679" formatCode="General">
                  <c:v>18.6281</c:v>
                </c:pt>
                <c:pt idx="27680" formatCode="General">
                  <c:v>18.628799999999998</c:v>
                </c:pt>
                <c:pt idx="27681" formatCode="General">
                  <c:v>18.6295</c:v>
                </c:pt>
                <c:pt idx="27682" formatCode="General">
                  <c:v>18.630099999999999</c:v>
                </c:pt>
                <c:pt idx="27683" formatCode="General">
                  <c:v>18.630800000000001</c:v>
                </c:pt>
                <c:pt idx="27684" formatCode="General">
                  <c:v>18.631499999999999</c:v>
                </c:pt>
                <c:pt idx="27685" formatCode="General">
                  <c:v>18.632100000000001</c:v>
                </c:pt>
                <c:pt idx="27686" formatCode="General">
                  <c:v>18.6328</c:v>
                </c:pt>
                <c:pt idx="27687" formatCode="General">
                  <c:v>18.633500000000002</c:v>
                </c:pt>
                <c:pt idx="27688" formatCode="General">
                  <c:v>18.6342</c:v>
                </c:pt>
                <c:pt idx="27689" formatCode="General">
                  <c:v>18.634799999999998</c:v>
                </c:pt>
                <c:pt idx="27690" formatCode="General">
                  <c:v>18.6355</c:v>
                </c:pt>
                <c:pt idx="27691" formatCode="General">
                  <c:v>18.636199999999999</c:v>
                </c:pt>
                <c:pt idx="27692" formatCode="General">
                  <c:v>18.636900000000001</c:v>
                </c:pt>
                <c:pt idx="27693" formatCode="General">
                  <c:v>18.637499999999999</c:v>
                </c:pt>
                <c:pt idx="27694" formatCode="General">
                  <c:v>18.638200000000001</c:v>
                </c:pt>
                <c:pt idx="27695" formatCode="General">
                  <c:v>18.6389</c:v>
                </c:pt>
                <c:pt idx="27696" formatCode="General">
                  <c:v>18.639600000000002</c:v>
                </c:pt>
                <c:pt idx="27697" formatCode="General">
                  <c:v>18.6402</c:v>
                </c:pt>
                <c:pt idx="27698" formatCode="General">
                  <c:v>18.640899999999998</c:v>
                </c:pt>
                <c:pt idx="27699" formatCode="General">
                  <c:v>18.6416</c:v>
                </c:pt>
                <c:pt idx="27700" formatCode="General">
                  <c:v>18.642199999999999</c:v>
                </c:pt>
                <c:pt idx="27701" formatCode="General">
                  <c:v>18.642900000000001</c:v>
                </c:pt>
                <c:pt idx="27702" formatCode="General">
                  <c:v>18.643599999999999</c:v>
                </c:pt>
                <c:pt idx="27703" formatCode="General">
                  <c:v>18.644300000000001</c:v>
                </c:pt>
                <c:pt idx="27704" formatCode="General">
                  <c:v>18.6449</c:v>
                </c:pt>
                <c:pt idx="27705" formatCode="General">
                  <c:v>18.645600000000002</c:v>
                </c:pt>
                <c:pt idx="27706" formatCode="General">
                  <c:v>18.6463</c:v>
                </c:pt>
                <c:pt idx="27707" formatCode="General">
                  <c:v>18.646999999999998</c:v>
                </c:pt>
                <c:pt idx="27708" formatCode="General">
                  <c:v>18.647600000000001</c:v>
                </c:pt>
                <c:pt idx="27709" formatCode="General">
                  <c:v>18.648299999999999</c:v>
                </c:pt>
                <c:pt idx="27710" formatCode="General">
                  <c:v>18.649000000000001</c:v>
                </c:pt>
                <c:pt idx="27711" formatCode="General">
                  <c:v>18.6496</c:v>
                </c:pt>
                <c:pt idx="27712" formatCode="General">
                  <c:v>18.650300000000001</c:v>
                </c:pt>
                <c:pt idx="27713" formatCode="General">
                  <c:v>18.651</c:v>
                </c:pt>
                <c:pt idx="27714" formatCode="General">
                  <c:v>18.651700000000002</c:v>
                </c:pt>
                <c:pt idx="27715" formatCode="General">
                  <c:v>18.6523</c:v>
                </c:pt>
                <c:pt idx="27716" formatCode="General">
                  <c:v>18.652999999999999</c:v>
                </c:pt>
                <c:pt idx="27717" formatCode="General">
                  <c:v>18.653700000000001</c:v>
                </c:pt>
                <c:pt idx="27718" formatCode="General">
                  <c:v>18.654399999999999</c:v>
                </c:pt>
                <c:pt idx="27719" formatCode="General">
                  <c:v>18.655000000000001</c:v>
                </c:pt>
                <c:pt idx="27720" formatCode="General">
                  <c:v>18.6557</c:v>
                </c:pt>
                <c:pt idx="27721" formatCode="General">
                  <c:v>18.656400000000001</c:v>
                </c:pt>
                <c:pt idx="27722" formatCode="General">
                  <c:v>18.657</c:v>
                </c:pt>
                <c:pt idx="27723" formatCode="General">
                  <c:v>18.657699999999998</c:v>
                </c:pt>
                <c:pt idx="27724" formatCode="General">
                  <c:v>18.6584</c:v>
                </c:pt>
                <c:pt idx="27725" formatCode="General">
                  <c:v>18.659099999999999</c:v>
                </c:pt>
                <c:pt idx="27726" formatCode="General">
                  <c:v>18.659700000000001</c:v>
                </c:pt>
                <c:pt idx="27727" formatCode="General">
                  <c:v>18.660399999999999</c:v>
                </c:pt>
                <c:pt idx="27728" formatCode="General">
                  <c:v>18.661100000000001</c:v>
                </c:pt>
                <c:pt idx="27729" formatCode="General">
                  <c:v>18.661799999999999</c:v>
                </c:pt>
                <c:pt idx="27730" formatCode="General">
                  <c:v>18.662400000000002</c:v>
                </c:pt>
                <c:pt idx="27731" formatCode="General">
                  <c:v>18.6631</c:v>
                </c:pt>
                <c:pt idx="27732" formatCode="General">
                  <c:v>18.663799999999998</c:v>
                </c:pt>
                <c:pt idx="27733" formatCode="General">
                  <c:v>18.6645</c:v>
                </c:pt>
                <c:pt idx="27734" formatCode="General">
                  <c:v>18.665099999999999</c:v>
                </c:pt>
                <c:pt idx="27735" formatCode="General">
                  <c:v>18.665800000000001</c:v>
                </c:pt>
                <c:pt idx="27736" formatCode="General">
                  <c:v>18.666499999999999</c:v>
                </c:pt>
                <c:pt idx="27737" formatCode="General">
                  <c:v>18.667100000000001</c:v>
                </c:pt>
                <c:pt idx="27738" formatCode="General">
                  <c:v>18.6678</c:v>
                </c:pt>
                <c:pt idx="27739" formatCode="General">
                  <c:v>18.668500000000002</c:v>
                </c:pt>
                <c:pt idx="27740" formatCode="General">
                  <c:v>18.6692</c:v>
                </c:pt>
                <c:pt idx="27741" formatCode="General">
                  <c:v>18.669799999999999</c:v>
                </c:pt>
                <c:pt idx="27742" formatCode="General">
                  <c:v>18.670500000000001</c:v>
                </c:pt>
                <c:pt idx="27743" formatCode="General">
                  <c:v>18.671199999999999</c:v>
                </c:pt>
                <c:pt idx="27744" formatCode="General">
                  <c:v>18.671900000000001</c:v>
                </c:pt>
                <c:pt idx="27745" formatCode="General">
                  <c:v>18.672499999999999</c:v>
                </c:pt>
                <c:pt idx="27746" formatCode="General">
                  <c:v>18.673200000000001</c:v>
                </c:pt>
                <c:pt idx="27747" formatCode="General">
                  <c:v>18.6739</c:v>
                </c:pt>
                <c:pt idx="27748" formatCode="General">
                  <c:v>18.674499999999998</c:v>
                </c:pt>
                <c:pt idx="27749" formatCode="General">
                  <c:v>18.6752</c:v>
                </c:pt>
                <c:pt idx="27750" formatCode="General">
                  <c:v>18.675899999999999</c:v>
                </c:pt>
                <c:pt idx="27751" formatCode="General">
                  <c:v>18.676600000000001</c:v>
                </c:pt>
                <c:pt idx="27752" formatCode="General">
                  <c:v>18.677199999999999</c:v>
                </c:pt>
                <c:pt idx="27753" formatCode="General">
                  <c:v>18.677900000000001</c:v>
                </c:pt>
                <c:pt idx="27754" formatCode="General">
                  <c:v>18.678599999999999</c:v>
                </c:pt>
                <c:pt idx="27755" formatCode="General">
                  <c:v>18.679300000000001</c:v>
                </c:pt>
                <c:pt idx="27756" formatCode="General">
                  <c:v>18.6799</c:v>
                </c:pt>
                <c:pt idx="27757" formatCode="General">
                  <c:v>18.680599999999998</c:v>
                </c:pt>
                <c:pt idx="27758" formatCode="General">
                  <c:v>18.6813</c:v>
                </c:pt>
                <c:pt idx="27759" formatCode="General">
                  <c:v>18.681899999999999</c:v>
                </c:pt>
                <c:pt idx="27760" formatCode="General">
                  <c:v>18.682600000000001</c:v>
                </c:pt>
                <c:pt idx="27761" formatCode="General">
                  <c:v>18.683299999999999</c:v>
                </c:pt>
                <c:pt idx="27762" formatCode="General">
                  <c:v>18.684000000000001</c:v>
                </c:pt>
                <c:pt idx="27763" formatCode="General">
                  <c:v>18.6846</c:v>
                </c:pt>
                <c:pt idx="27764" formatCode="General">
                  <c:v>18.685300000000002</c:v>
                </c:pt>
                <c:pt idx="27765" formatCode="General">
                  <c:v>18.686</c:v>
                </c:pt>
                <c:pt idx="27766" formatCode="General">
                  <c:v>18.686699999999998</c:v>
                </c:pt>
                <c:pt idx="27767" formatCode="General">
                  <c:v>18.6873</c:v>
                </c:pt>
                <c:pt idx="27768" formatCode="General">
                  <c:v>18.687999999999999</c:v>
                </c:pt>
                <c:pt idx="27769" formatCode="General">
                  <c:v>18.688700000000001</c:v>
                </c:pt>
                <c:pt idx="27770" formatCode="General">
                  <c:v>18.689399999999999</c:v>
                </c:pt>
                <c:pt idx="27771" formatCode="General">
                  <c:v>18.690000000000001</c:v>
                </c:pt>
                <c:pt idx="27772" formatCode="General">
                  <c:v>18.6907</c:v>
                </c:pt>
                <c:pt idx="27773" formatCode="General">
                  <c:v>18.691400000000002</c:v>
                </c:pt>
                <c:pt idx="27774" formatCode="General">
                  <c:v>18.692</c:v>
                </c:pt>
                <c:pt idx="27775" formatCode="General">
                  <c:v>18.692699999999999</c:v>
                </c:pt>
                <c:pt idx="27776" formatCode="General">
                  <c:v>18.6934</c:v>
                </c:pt>
                <c:pt idx="27777" formatCode="General">
                  <c:v>18.694099999999999</c:v>
                </c:pt>
                <c:pt idx="27778" formatCode="General">
                  <c:v>18.694700000000001</c:v>
                </c:pt>
                <c:pt idx="27779" formatCode="General">
                  <c:v>18.695399999999999</c:v>
                </c:pt>
                <c:pt idx="27780" formatCode="General">
                  <c:v>18.696100000000001</c:v>
                </c:pt>
                <c:pt idx="27781" formatCode="General">
                  <c:v>18.6968</c:v>
                </c:pt>
                <c:pt idx="27782" formatCode="General">
                  <c:v>18.697399999999998</c:v>
                </c:pt>
                <c:pt idx="27783" formatCode="General">
                  <c:v>18.6981</c:v>
                </c:pt>
                <c:pt idx="27784" formatCode="General">
                  <c:v>18.698799999999999</c:v>
                </c:pt>
                <c:pt idx="27785" formatCode="General">
                  <c:v>18.699400000000001</c:v>
                </c:pt>
                <c:pt idx="27786" formatCode="General">
                  <c:v>18.700099999999999</c:v>
                </c:pt>
                <c:pt idx="27787" formatCode="General">
                  <c:v>18.700800000000001</c:v>
                </c:pt>
                <c:pt idx="27788" formatCode="General">
                  <c:v>18.701499999999999</c:v>
                </c:pt>
                <c:pt idx="27789" formatCode="General">
                  <c:v>18.702100000000002</c:v>
                </c:pt>
                <c:pt idx="27790" formatCode="General">
                  <c:v>18.7028</c:v>
                </c:pt>
                <c:pt idx="27791" formatCode="General">
                  <c:v>18.703499999999998</c:v>
                </c:pt>
                <c:pt idx="27792" formatCode="General">
                  <c:v>18.7042</c:v>
                </c:pt>
                <c:pt idx="27793" formatCode="General">
                  <c:v>18.704799999999999</c:v>
                </c:pt>
                <c:pt idx="27794" formatCode="General">
                  <c:v>18.705500000000001</c:v>
                </c:pt>
                <c:pt idx="27795" formatCode="General">
                  <c:v>18.706199999999999</c:v>
                </c:pt>
                <c:pt idx="27796" formatCode="General">
                  <c:v>18.706900000000001</c:v>
                </c:pt>
                <c:pt idx="27797" formatCode="General">
                  <c:v>18.7075</c:v>
                </c:pt>
                <c:pt idx="27798" formatCode="General">
                  <c:v>18.708200000000001</c:v>
                </c:pt>
                <c:pt idx="27799" formatCode="General">
                  <c:v>18.7089</c:v>
                </c:pt>
                <c:pt idx="27800" formatCode="General">
                  <c:v>18.709499999999998</c:v>
                </c:pt>
                <c:pt idx="27801" formatCode="General">
                  <c:v>18.7102</c:v>
                </c:pt>
                <c:pt idx="27802" formatCode="General">
                  <c:v>18.710899999999999</c:v>
                </c:pt>
                <c:pt idx="27803" formatCode="General">
                  <c:v>18.711600000000001</c:v>
                </c:pt>
                <c:pt idx="27804" formatCode="General">
                  <c:v>18.712199999999999</c:v>
                </c:pt>
                <c:pt idx="27805" formatCode="General">
                  <c:v>18.712900000000001</c:v>
                </c:pt>
                <c:pt idx="27806" formatCode="General">
                  <c:v>18.7136</c:v>
                </c:pt>
                <c:pt idx="27807" formatCode="General">
                  <c:v>18.714300000000001</c:v>
                </c:pt>
                <c:pt idx="27808" formatCode="General">
                  <c:v>18.7149</c:v>
                </c:pt>
                <c:pt idx="27809" formatCode="General">
                  <c:v>18.715599999999998</c:v>
                </c:pt>
                <c:pt idx="27810" formatCode="General">
                  <c:v>18.7163</c:v>
                </c:pt>
                <c:pt idx="27811" formatCode="General">
                  <c:v>18.716899999999999</c:v>
                </c:pt>
                <c:pt idx="27812" formatCode="General">
                  <c:v>18.717600000000001</c:v>
                </c:pt>
                <c:pt idx="27813" formatCode="General">
                  <c:v>18.718299999999999</c:v>
                </c:pt>
                <c:pt idx="27814" formatCode="General">
                  <c:v>18.719000000000001</c:v>
                </c:pt>
                <c:pt idx="27815" formatCode="General">
                  <c:v>18.7196</c:v>
                </c:pt>
                <c:pt idx="27816" formatCode="General">
                  <c:v>18.720300000000002</c:v>
                </c:pt>
                <c:pt idx="27817" formatCode="General">
                  <c:v>18.721</c:v>
                </c:pt>
                <c:pt idx="27818" formatCode="General">
                  <c:v>18.721699999999998</c:v>
                </c:pt>
                <c:pt idx="27819" formatCode="General">
                  <c:v>18.722300000000001</c:v>
                </c:pt>
                <c:pt idx="27820" formatCode="General">
                  <c:v>18.722999999999999</c:v>
                </c:pt>
                <c:pt idx="27821" formatCode="General">
                  <c:v>18.723700000000001</c:v>
                </c:pt>
                <c:pt idx="27822" formatCode="General">
                  <c:v>18.724299999999999</c:v>
                </c:pt>
                <c:pt idx="27823" formatCode="General">
                  <c:v>18.725000000000001</c:v>
                </c:pt>
                <c:pt idx="27824" formatCode="General">
                  <c:v>18.7257</c:v>
                </c:pt>
                <c:pt idx="27825" formatCode="General">
                  <c:v>18.726400000000002</c:v>
                </c:pt>
                <c:pt idx="27826" formatCode="General">
                  <c:v>18.727</c:v>
                </c:pt>
                <c:pt idx="27827" formatCode="General">
                  <c:v>18.727699999999999</c:v>
                </c:pt>
                <c:pt idx="27828" formatCode="General">
                  <c:v>18.728400000000001</c:v>
                </c:pt>
                <c:pt idx="27829" formatCode="General">
                  <c:v>18.729099999999999</c:v>
                </c:pt>
                <c:pt idx="27830" formatCode="General">
                  <c:v>18.729700000000001</c:v>
                </c:pt>
                <c:pt idx="27831" formatCode="General">
                  <c:v>18.730399999999999</c:v>
                </c:pt>
                <c:pt idx="27832" formatCode="General">
                  <c:v>18.731100000000001</c:v>
                </c:pt>
                <c:pt idx="27833" formatCode="General">
                  <c:v>18.7318</c:v>
                </c:pt>
                <c:pt idx="27834" formatCode="General">
                  <c:v>18.732399999999998</c:v>
                </c:pt>
                <c:pt idx="27835" formatCode="General">
                  <c:v>18.7331</c:v>
                </c:pt>
                <c:pt idx="27836" formatCode="General">
                  <c:v>18.733799999999999</c:v>
                </c:pt>
                <c:pt idx="27837" formatCode="General">
                  <c:v>18.734400000000001</c:v>
                </c:pt>
                <c:pt idx="27838" formatCode="General">
                  <c:v>18.735099999999999</c:v>
                </c:pt>
                <c:pt idx="27839" formatCode="General">
                  <c:v>18.735800000000001</c:v>
                </c:pt>
                <c:pt idx="27840" formatCode="General">
                  <c:v>18.736499999999999</c:v>
                </c:pt>
                <c:pt idx="27841" formatCode="General">
                  <c:v>18.737100000000002</c:v>
                </c:pt>
                <c:pt idx="27842" formatCode="General">
                  <c:v>18.7378</c:v>
                </c:pt>
                <c:pt idx="27843" formatCode="General">
                  <c:v>18.738499999999998</c:v>
                </c:pt>
                <c:pt idx="27844" formatCode="General">
                  <c:v>18.7392</c:v>
                </c:pt>
                <c:pt idx="27845" formatCode="General">
                  <c:v>18.739799999999999</c:v>
                </c:pt>
                <c:pt idx="27846" formatCode="General">
                  <c:v>18.740500000000001</c:v>
                </c:pt>
                <c:pt idx="27847" formatCode="General">
                  <c:v>18.741199999999999</c:v>
                </c:pt>
                <c:pt idx="27848" formatCode="General">
                  <c:v>18.741800000000001</c:v>
                </c:pt>
                <c:pt idx="27849" formatCode="General">
                  <c:v>18.7425</c:v>
                </c:pt>
                <c:pt idx="27850" formatCode="General">
                  <c:v>18.743200000000002</c:v>
                </c:pt>
                <c:pt idx="27851" formatCode="General">
                  <c:v>18.7439</c:v>
                </c:pt>
                <c:pt idx="27852" formatCode="General">
                  <c:v>18.744499999999999</c:v>
                </c:pt>
                <c:pt idx="27853" formatCode="General">
                  <c:v>18.745200000000001</c:v>
                </c:pt>
                <c:pt idx="27854" formatCode="General">
                  <c:v>18.745899999999999</c:v>
                </c:pt>
                <c:pt idx="27855" formatCode="General">
                  <c:v>18.746600000000001</c:v>
                </c:pt>
                <c:pt idx="27856" formatCode="General">
                  <c:v>18.747199999999999</c:v>
                </c:pt>
                <c:pt idx="27857" formatCode="General">
                  <c:v>18.747900000000001</c:v>
                </c:pt>
                <c:pt idx="27858" formatCode="General">
                  <c:v>18.7486</c:v>
                </c:pt>
                <c:pt idx="27859" formatCode="General">
                  <c:v>18.749300000000002</c:v>
                </c:pt>
                <c:pt idx="27860" formatCode="General">
                  <c:v>18.7499</c:v>
                </c:pt>
                <c:pt idx="27861" formatCode="General">
                  <c:v>18.750599999999999</c:v>
                </c:pt>
                <c:pt idx="27862" formatCode="General">
                  <c:v>18.751300000000001</c:v>
                </c:pt>
                <c:pt idx="27863" formatCode="General">
                  <c:v>18.751899999999999</c:v>
                </c:pt>
                <c:pt idx="27864" formatCode="General">
                  <c:v>18.752600000000001</c:v>
                </c:pt>
                <c:pt idx="27865" formatCode="General">
                  <c:v>18.753299999999999</c:v>
                </c:pt>
                <c:pt idx="27866" formatCode="General">
                  <c:v>18.754000000000001</c:v>
                </c:pt>
                <c:pt idx="27867" formatCode="General">
                  <c:v>18.7546</c:v>
                </c:pt>
                <c:pt idx="27868" formatCode="General">
                  <c:v>18.755299999999998</c:v>
                </c:pt>
                <c:pt idx="27869" formatCode="General">
                  <c:v>18.756</c:v>
                </c:pt>
                <c:pt idx="27870" formatCode="General">
                  <c:v>18.756699999999999</c:v>
                </c:pt>
                <c:pt idx="27871" formatCode="General">
                  <c:v>18.757300000000001</c:v>
                </c:pt>
                <c:pt idx="27872" formatCode="General">
                  <c:v>18.757999999999999</c:v>
                </c:pt>
                <c:pt idx="27873" formatCode="General">
                  <c:v>18.758700000000001</c:v>
                </c:pt>
                <c:pt idx="27874" formatCode="General">
                  <c:v>18.7593</c:v>
                </c:pt>
                <c:pt idx="27875" formatCode="General">
                  <c:v>18.760000000000002</c:v>
                </c:pt>
                <c:pt idx="27876" formatCode="General">
                  <c:v>18.7607</c:v>
                </c:pt>
                <c:pt idx="27877" formatCode="General">
                  <c:v>18.761399999999998</c:v>
                </c:pt>
                <c:pt idx="27878" formatCode="General">
                  <c:v>18.762</c:v>
                </c:pt>
                <c:pt idx="27879" formatCode="General">
                  <c:v>18.762699999999999</c:v>
                </c:pt>
                <c:pt idx="27880" formatCode="General">
                  <c:v>18.763400000000001</c:v>
                </c:pt>
                <c:pt idx="27881" formatCode="General">
                  <c:v>18.764099999999999</c:v>
                </c:pt>
                <c:pt idx="27882" formatCode="General">
                  <c:v>18.764700000000001</c:v>
                </c:pt>
                <c:pt idx="27883" formatCode="General">
                  <c:v>18.7654</c:v>
                </c:pt>
                <c:pt idx="27884" formatCode="General">
                  <c:v>18.766100000000002</c:v>
                </c:pt>
                <c:pt idx="27885" formatCode="General">
                  <c:v>18.7667</c:v>
                </c:pt>
                <c:pt idx="27886" formatCode="General">
                  <c:v>18.767399999999999</c:v>
                </c:pt>
                <c:pt idx="27887" formatCode="General">
                  <c:v>18.7681</c:v>
                </c:pt>
                <c:pt idx="27888" formatCode="General">
                  <c:v>18.768799999999999</c:v>
                </c:pt>
                <c:pt idx="27889" formatCode="General">
                  <c:v>18.769400000000001</c:v>
                </c:pt>
                <c:pt idx="27890" formatCode="General">
                  <c:v>18.770099999999999</c:v>
                </c:pt>
                <c:pt idx="27891" formatCode="General">
                  <c:v>18.770800000000001</c:v>
                </c:pt>
                <c:pt idx="27892" formatCode="General">
                  <c:v>18.7715</c:v>
                </c:pt>
                <c:pt idx="27893" formatCode="General">
                  <c:v>18.772099999999998</c:v>
                </c:pt>
                <c:pt idx="27894" formatCode="General">
                  <c:v>18.7728</c:v>
                </c:pt>
                <c:pt idx="27895" formatCode="General">
                  <c:v>18.773499999999999</c:v>
                </c:pt>
                <c:pt idx="27896" formatCode="General">
                  <c:v>18.7742</c:v>
                </c:pt>
                <c:pt idx="27897" formatCode="General">
                  <c:v>18.774799999999999</c:v>
                </c:pt>
                <c:pt idx="27898" formatCode="General">
                  <c:v>18.775500000000001</c:v>
                </c:pt>
                <c:pt idx="27899" formatCode="General">
                  <c:v>18.776199999999999</c:v>
                </c:pt>
                <c:pt idx="27900" formatCode="General">
                  <c:v>18.776800000000001</c:v>
                </c:pt>
                <c:pt idx="27901" formatCode="General">
                  <c:v>18.7775</c:v>
                </c:pt>
                <c:pt idx="27902" formatCode="General">
                  <c:v>18.778199999999998</c:v>
                </c:pt>
                <c:pt idx="27903" formatCode="General">
                  <c:v>18.7789</c:v>
                </c:pt>
                <c:pt idx="27904" formatCode="General">
                  <c:v>18.779499999999999</c:v>
                </c:pt>
                <c:pt idx="27905" formatCode="General">
                  <c:v>18.780200000000001</c:v>
                </c:pt>
                <c:pt idx="27906" formatCode="General">
                  <c:v>18.780899999999999</c:v>
                </c:pt>
                <c:pt idx="27907" formatCode="General">
                  <c:v>18.781600000000001</c:v>
                </c:pt>
                <c:pt idx="27908" formatCode="General">
                  <c:v>18.7822</c:v>
                </c:pt>
                <c:pt idx="27909" formatCode="General">
                  <c:v>18.782900000000001</c:v>
                </c:pt>
                <c:pt idx="27910" formatCode="General">
                  <c:v>18.7836</c:v>
                </c:pt>
                <c:pt idx="27911" formatCode="General">
                  <c:v>18.784199999999998</c:v>
                </c:pt>
                <c:pt idx="27912" formatCode="General">
                  <c:v>18.7849</c:v>
                </c:pt>
                <c:pt idx="27913" formatCode="General">
                  <c:v>18.785599999999999</c:v>
                </c:pt>
                <c:pt idx="27914" formatCode="General">
                  <c:v>18.786300000000001</c:v>
                </c:pt>
                <c:pt idx="27915" formatCode="General">
                  <c:v>18.786899999999999</c:v>
                </c:pt>
                <c:pt idx="27916" formatCode="General">
                  <c:v>18.787600000000001</c:v>
                </c:pt>
                <c:pt idx="27917" formatCode="General">
                  <c:v>18.7883</c:v>
                </c:pt>
                <c:pt idx="27918" formatCode="General">
                  <c:v>18.789000000000001</c:v>
                </c:pt>
                <c:pt idx="27919" formatCode="General">
                  <c:v>18.7896</c:v>
                </c:pt>
                <c:pt idx="27920" formatCode="General">
                  <c:v>18.790299999999998</c:v>
                </c:pt>
                <c:pt idx="27921" formatCode="General">
                  <c:v>18.791</c:v>
                </c:pt>
                <c:pt idx="27922" formatCode="General">
                  <c:v>18.791599999999999</c:v>
                </c:pt>
                <c:pt idx="27923" formatCode="General">
                  <c:v>18.792300000000001</c:v>
                </c:pt>
                <c:pt idx="27924" formatCode="General">
                  <c:v>18.792999999999999</c:v>
                </c:pt>
                <c:pt idx="27925" formatCode="General">
                  <c:v>18.793700000000001</c:v>
                </c:pt>
                <c:pt idx="27926" formatCode="General">
                  <c:v>18.7943</c:v>
                </c:pt>
                <c:pt idx="27927" formatCode="General">
                  <c:v>18.795000000000002</c:v>
                </c:pt>
                <c:pt idx="27928" formatCode="General">
                  <c:v>18.7957</c:v>
                </c:pt>
                <c:pt idx="27929" formatCode="General">
                  <c:v>18.796399999999998</c:v>
                </c:pt>
                <c:pt idx="27930" formatCode="General">
                  <c:v>18.797000000000001</c:v>
                </c:pt>
                <c:pt idx="27931" formatCode="General">
                  <c:v>18.797699999999999</c:v>
                </c:pt>
                <c:pt idx="27932" formatCode="General">
                  <c:v>18.798400000000001</c:v>
                </c:pt>
                <c:pt idx="27933" formatCode="General">
                  <c:v>18.799099999999999</c:v>
                </c:pt>
                <c:pt idx="27934" formatCode="General">
                  <c:v>18.799700000000001</c:v>
                </c:pt>
                <c:pt idx="27935" formatCode="General">
                  <c:v>18.8004</c:v>
                </c:pt>
                <c:pt idx="27936" formatCode="General">
                  <c:v>18.801100000000002</c:v>
                </c:pt>
                <c:pt idx="27937" formatCode="General">
                  <c:v>18.8017</c:v>
                </c:pt>
                <c:pt idx="27938" formatCode="General">
                  <c:v>18.802399999999999</c:v>
                </c:pt>
                <c:pt idx="27939" formatCode="General">
                  <c:v>18.803100000000001</c:v>
                </c:pt>
                <c:pt idx="27940" formatCode="General">
                  <c:v>18.803799999999999</c:v>
                </c:pt>
                <c:pt idx="27941" formatCode="General">
                  <c:v>18.804400000000001</c:v>
                </c:pt>
                <c:pt idx="27942" formatCode="General">
                  <c:v>18.805099999999999</c:v>
                </c:pt>
                <c:pt idx="27943" formatCode="General">
                  <c:v>18.805800000000001</c:v>
                </c:pt>
                <c:pt idx="27944" formatCode="General">
                  <c:v>18.8065</c:v>
                </c:pt>
                <c:pt idx="27945" formatCode="General">
                  <c:v>18.807099999999998</c:v>
                </c:pt>
                <c:pt idx="27946" formatCode="General">
                  <c:v>18.8078</c:v>
                </c:pt>
                <c:pt idx="27947" formatCode="General">
                  <c:v>18.808499999999999</c:v>
                </c:pt>
                <c:pt idx="27948" formatCode="General">
                  <c:v>18.809100000000001</c:v>
                </c:pt>
                <c:pt idx="27949" formatCode="General">
                  <c:v>18.809799999999999</c:v>
                </c:pt>
                <c:pt idx="27950" formatCode="General">
                  <c:v>18.810500000000001</c:v>
                </c:pt>
                <c:pt idx="27951" formatCode="General">
                  <c:v>18.811199999999999</c:v>
                </c:pt>
                <c:pt idx="27952" formatCode="General">
                  <c:v>18.811800000000002</c:v>
                </c:pt>
                <c:pt idx="27953" formatCode="General">
                  <c:v>18.8125</c:v>
                </c:pt>
                <c:pt idx="27954" formatCode="General">
                  <c:v>18.813199999999998</c:v>
                </c:pt>
                <c:pt idx="27955" formatCode="General">
                  <c:v>18.8139</c:v>
                </c:pt>
                <c:pt idx="27956" formatCode="General">
                  <c:v>18.814499999999999</c:v>
                </c:pt>
                <c:pt idx="27957" formatCode="General">
                  <c:v>18.815200000000001</c:v>
                </c:pt>
                <c:pt idx="27958" formatCode="General">
                  <c:v>18.815899999999999</c:v>
                </c:pt>
                <c:pt idx="27959" formatCode="General">
                  <c:v>18.816600000000001</c:v>
                </c:pt>
                <c:pt idx="27960" formatCode="General">
                  <c:v>18.8172</c:v>
                </c:pt>
                <c:pt idx="27961" formatCode="General">
                  <c:v>18.817900000000002</c:v>
                </c:pt>
                <c:pt idx="27962" formatCode="General">
                  <c:v>18.8186</c:v>
                </c:pt>
                <c:pt idx="27963" formatCode="General">
                  <c:v>18.819199999999999</c:v>
                </c:pt>
                <c:pt idx="27964" formatCode="General">
                  <c:v>18.819900000000001</c:v>
                </c:pt>
                <c:pt idx="27965" formatCode="General">
                  <c:v>18.820599999999999</c:v>
                </c:pt>
                <c:pt idx="27966" formatCode="General">
                  <c:v>18.821300000000001</c:v>
                </c:pt>
                <c:pt idx="27967" formatCode="General">
                  <c:v>18.821899999999999</c:v>
                </c:pt>
                <c:pt idx="27968" formatCode="General">
                  <c:v>18.822600000000001</c:v>
                </c:pt>
                <c:pt idx="27969" formatCode="General">
                  <c:v>18.8233</c:v>
                </c:pt>
                <c:pt idx="27970" formatCode="General">
                  <c:v>18.824000000000002</c:v>
                </c:pt>
                <c:pt idx="27971" formatCode="General">
                  <c:v>18.8246</c:v>
                </c:pt>
                <c:pt idx="27972" formatCode="General">
                  <c:v>18.825299999999999</c:v>
                </c:pt>
                <c:pt idx="27973" formatCode="General">
                  <c:v>18.826000000000001</c:v>
                </c:pt>
                <c:pt idx="27974" formatCode="General">
                  <c:v>18.826599999999999</c:v>
                </c:pt>
                <c:pt idx="27975" formatCode="General">
                  <c:v>18.827300000000001</c:v>
                </c:pt>
                <c:pt idx="27976" formatCode="General">
                  <c:v>18.827999999999999</c:v>
                </c:pt>
                <c:pt idx="27977" formatCode="General">
                  <c:v>18.828700000000001</c:v>
                </c:pt>
                <c:pt idx="27978" formatCode="General">
                  <c:v>18.8293</c:v>
                </c:pt>
                <c:pt idx="27979" formatCode="General">
                  <c:v>18.829999999999998</c:v>
                </c:pt>
                <c:pt idx="27980" formatCode="General">
                  <c:v>18.8307</c:v>
                </c:pt>
                <c:pt idx="27981" formatCode="General">
                  <c:v>18.831399999999999</c:v>
                </c:pt>
                <c:pt idx="27982" formatCode="General">
                  <c:v>18.832000000000001</c:v>
                </c:pt>
                <c:pt idx="27983" formatCode="General">
                  <c:v>18.832699999999999</c:v>
                </c:pt>
                <c:pt idx="27984" formatCode="General">
                  <c:v>18.833400000000001</c:v>
                </c:pt>
                <c:pt idx="27985" formatCode="General">
                  <c:v>18.834</c:v>
                </c:pt>
                <c:pt idx="27986" formatCode="General">
                  <c:v>18.834700000000002</c:v>
                </c:pt>
                <c:pt idx="27987" formatCode="General">
                  <c:v>18.8354</c:v>
                </c:pt>
                <c:pt idx="27988" formatCode="General">
                  <c:v>18.836099999999998</c:v>
                </c:pt>
                <c:pt idx="27989" formatCode="General">
                  <c:v>18.8367</c:v>
                </c:pt>
                <c:pt idx="27990" formatCode="General">
                  <c:v>18.837399999999999</c:v>
                </c:pt>
                <c:pt idx="27991" formatCode="General">
                  <c:v>18.838100000000001</c:v>
                </c:pt>
                <c:pt idx="27992" formatCode="General">
                  <c:v>18.838799999999999</c:v>
                </c:pt>
                <c:pt idx="27993" formatCode="General">
                  <c:v>18.839400000000001</c:v>
                </c:pt>
                <c:pt idx="27994" formatCode="General">
                  <c:v>18.8401</c:v>
                </c:pt>
                <c:pt idx="27995" formatCode="General">
                  <c:v>18.840800000000002</c:v>
                </c:pt>
                <c:pt idx="27996" formatCode="General">
                  <c:v>18.8415</c:v>
                </c:pt>
                <c:pt idx="27997" formatCode="General">
                  <c:v>18.842099999999999</c:v>
                </c:pt>
                <c:pt idx="27998" formatCode="General">
                  <c:v>18.8428</c:v>
                </c:pt>
                <c:pt idx="27999" formatCode="General">
                  <c:v>18.843499999999999</c:v>
                </c:pt>
                <c:pt idx="28000" formatCode="General">
                  <c:v>18.844100000000001</c:v>
                </c:pt>
                <c:pt idx="28001" formatCode="General">
                  <c:v>18.844799999999999</c:v>
                </c:pt>
                <c:pt idx="28002" formatCode="General">
                  <c:v>18.845500000000001</c:v>
                </c:pt>
                <c:pt idx="28003" formatCode="General">
                  <c:v>18.8462</c:v>
                </c:pt>
                <c:pt idx="28004" formatCode="General">
                  <c:v>18.846800000000002</c:v>
                </c:pt>
                <c:pt idx="28005" formatCode="General">
                  <c:v>18.8475</c:v>
                </c:pt>
                <c:pt idx="28006" formatCode="General">
                  <c:v>18.848199999999999</c:v>
                </c:pt>
                <c:pt idx="28007" formatCode="General">
                  <c:v>18.8489</c:v>
                </c:pt>
                <c:pt idx="28008" formatCode="General">
                  <c:v>18.849499999999999</c:v>
                </c:pt>
                <c:pt idx="28009" formatCode="General">
                  <c:v>18.850200000000001</c:v>
                </c:pt>
                <c:pt idx="28010" formatCode="General">
                  <c:v>18.850899999999999</c:v>
                </c:pt>
                <c:pt idx="28011" formatCode="General">
                  <c:v>18.851500000000001</c:v>
                </c:pt>
                <c:pt idx="28012" formatCode="General">
                  <c:v>18.8522</c:v>
                </c:pt>
                <c:pt idx="28013" formatCode="General">
                  <c:v>18.852900000000002</c:v>
                </c:pt>
                <c:pt idx="28014" formatCode="General">
                  <c:v>18.8536</c:v>
                </c:pt>
                <c:pt idx="28015" formatCode="General">
                  <c:v>18.854199999999999</c:v>
                </c:pt>
                <c:pt idx="28016" formatCode="General">
                  <c:v>18.854900000000001</c:v>
                </c:pt>
                <c:pt idx="28017" formatCode="General">
                  <c:v>18.855599999999999</c:v>
                </c:pt>
                <c:pt idx="28018" formatCode="General">
                  <c:v>18.856300000000001</c:v>
                </c:pt>
                <c:pt idx="28019" formatCode="General">
                  <c:v>18.8569</c:v>
                </c:pt>
                <c:pt idx="28020" formatCode="General">
                  <c:v>18.857600000000001</c:v>
                </c:pt>
                <c:pt idx="28021" formatCode="General">
                  <c:v>18.8583</c:v>
                </c:pt>
                <c:pt idx="28022" formatCode="General">
                  <c:v>18.859000000000002</c:v>
                </c:pt>
                <c:pt idx="28023" formatCode="General">
                  <c:v>18.8596</c:v>
                </c:pt>
                <c:pt idx="28024" formatCode="General">
                  <c:v>18.860299999999999</c:v>
                </c:pt>
                <c:pt idx="28025" formatCode="General">
                  <c:v>18.861000000000001</c:v>
                </c:pt>
                <c:pt idx="28026" formatCode="General">
                  <c:v>18.861599999999999</c:v>
                </c:pt>
                <c:pt idx="28027" formatCode="General">
                  <c:v>18.862300000000001</c:v>
                </c:pt>
                <c:pt idx="28028" formatCode="General">
                  <c:v>18.863</c:v>
                </c:pt>
                <c:pt idx="28029" formatCode="General">
                  <c:v>18.863700000000001</c:v>
                </c:pt>
                <c:pt idx="28030" formatCode="General">
                  <c:v>18.8643</c:v>
                </c:pt>
                <c:pt idx="28031" formatCode="General">
                  <c:v>18.864999999999998</c:v>
                </c:pt>
                <c:pt idx="28032" formatCode="General">
                  <c:v>18.8657</c:v>
                </c:pt>
                <c:pt idx="28033" formatCode="General">
                  <c:v>18.866399999999999</c:v>
                </c:pt>
                <c:pt idx="28034" formatCode="General">
                  <c:v>18.867000000000001</c:v>
                </c:pt>
                <c:pt idx="28035" formatCode="General">
                  <c:v>18.867699999999999</c:v>
                </c:pt>
                <c:pt idx="28036" formatCode="General">
                  <c:v>18.868400000000001</c:v>
                </c:pt>
                <c:pt idx="28037" formatCode="General">
                  <c:v>18.869</c:v>
                </c:pt>
                <c:pt idx="28038" formatCode="General">
                  <c:v>18.869700000000002</c:v>
                </c:pt>
                <c:pt idx="28039" formatCode="General">
                  <c:v>18.8704</c:v>
                </c:pt>
                <c:pt idx="28040" formatCode="General">
                  <c:v>18.871099999999998</c:v>
                </c:pt>
                <c:pt idx="28041" formatCode="General">
                  <c:v>18.871700000000001</c:v>
                </c:pt>
                <c:pt idx="28042" formatCode="General">
                  <c:v>18.872399999999999</c:v>
                </c:pt>
                <c:pt idx="28043" formatCode="General">
                  <c:v>18.873100000000001</c:v>
                </c:pt>
                <c:pt idx="28044" formatCode="General">
                  <c:v>18.873799999999999</c:v>
                </c:pt>
                <c:pt idx="28045" formatCode="General">
                  <c:v>18.874400000000001</c:v>
                </c:pt>
                <c:pt idx="28046" formatCode="General">
                  <c:v>18.8751</c:v>
                </c:pt>
                <c:pt idx="28047" formatCode="General">
                  <c:v>18.875800000000002</c:v>
                </c:pt>
                <c:pt idx="28048" formatCode="General">
                  <c:v>18.8764</c:v>
                </c:pt>
                <c:pt idx="28049" formatCode="General">
                  <c:v>18.877099999999999</c:v>
                </c:pt>
                <c:pt idx="28050" formatCode="General">
                  <c:v>18.877800000000001</c:v>
                </c:pt>
                <c:pt idx="28051" formatCode="General">
                  <c:v>18.878499999999999</c:v>
                </c:pt>
                <c:pt idx="28052" formatCode="General">
                  <c:v>18.879100000000001</c:v>
                </c:pt>
                <c:pt idx="28053" formatCode="General">
                  <c:v>18.879799999999999</c:v>
                </c:pt>
                <c:pt idx="28054" formatCode="General">
                  <c:v>18.880500000000001</c:v>
                </c:pt>
                <c:pt idx="28055" formatCode="General">
                  <c:v>18.8812</c:v>
                </c:pt>
                <c:pt idx="28056" formatCode="General">
                  <c:v>18.881799999999998</c:v>
                </c:pt>
                <c:pt idx="28057" formatCode="General">
                  <c:v>18.8825</c:v>
                </c:pt>
                <c:pt idx="28058" formatCode="General">
                  <c:v>18.883199999999999</c:v>
                </c:pt>
                <c:pt idx="28059" formatCode="General">
                  <c:v>18.883900000000001</c:v>
                </c:pt>
                <c:pt idx="28060" formatCode="General">
                  <c:v>18.884499999999999</c:v>
                </c:pt>
                <c:pt idx="28061" formatCode="General">
                  <c:v>18.885200000000001</c:v>
                </c:pt>
                <c:pt idx="28062" formatCode="General">
                  <c:v>18.885899999999999</c:v>
                </c:pt>
                <c:pt idx="28063" formatCode="General">
                  <c:v>18.886500000000002</c:v>
                </c:pt>
                <c:pt idx="28064" formatCode="General">
                  <c:v>18.8872</c:v>
                </c:pt>
                <c:pt idx="28065" formatCode="General">
                  <c:v>18.887899999999998</c:v>
                </c:pt>
                <c:pt idx="28066" formatCode="General">
                  <c:v>18.8886</c:v>
                </c:pt>
                <c:pt idx="28067" formatCode="General">
                  <c:v>18.889199999999999</c:v>
                </c:pt>
                <c:pt idx="28068" formatCode="General">
                  <c:v>18.889900000000001</c:v>
                </c:pt>
                <c:pt idx="28069" formatCode="General">
                  <c:v>18.890599999999999</c:v>
                </c:pt>
                <c:pt idx="28070" formatCode="General">
                  <c:v>18.891300000000001</c:v>
                </c:pt>
                <c:pt idx="28071" formatCode="General">
                  <c:v>18.8919</c:v>
                </c:pt>
                <c:pt idx="28072" formatCode="General">
                  <c:v>18.892600000000002</c:v>
                </c:pt>
                <c:pt idx="28073" formatCode="General">
                  <c:v>18.8933</c:v>
                </c:pt>
                <c:pt idx="28074" formatCode="General">
                  <c:v>18.893899999999999</c:v>
                </c:pt>
                <c:pt idx="28075" formatCode="General">
                  <c:v>18.894600000000001</c:v>
                </c:pt>
                <c:pt idx="28076" formatCode="General">
                  <c:v>18.895299999999999</c:v>
                </c:pt>
                <c:pt idx="28077" formatCode="General">
                  <c:v>18.896000000000001</c:v>
                </c:pt>
                <c:pt idx="28078" formatCode="General">
                  <c:v>18.896599999999999</c:v>
                </c:pt>
                <c:pt idx="28079" formatCode="General">
                  <c:v>18.897300000000001</c:v>
                </c:pt>
                <c:pt idx="28080" formatCode="General">
                  <c:v>18.898</c:v>
                </c:pt>
                <c:pt idx="28081" formatCode="General">
                  <c:v>18.898700000000002</c:v>
                </c:pt>
                <c:pt idx="28082" formatCode="General">
                  <c:v>18.8993</c:v>
                </c:pt>
                <c:pt idx="28083" formatCode="General">
                  <c:v>18.899999999999999</c:v>
                </c:pt>
                <c:pt idx="28084" formatCode="General">
                  <c:v>18.900700000000001</c:v>
                </c:pt>
                <c:pt idx="28085" formatCode="General">
                  <c:v>18.901299999999999</c:v>
                </c:pt>
                <c:pt idx="28086" formatCode="General">
                  <c:v>18.902000000000001</c:v>
                </c:pt>
                <c:pt idx="28087" formatCode="General">
                  <c:v>18.902699999999999</c:v>
                </c:pt>
                <c:pt idx="28088" formatCode="General">
                  <c:v>18.903400000000001</c:v>
                </c:pt>
                <c:pt idx="28089" formatCode="General">
                  <c:v>18.904</c:v>
                </c:pt>
                <c:pt idx="28090" formatCode="General">
                  <c:v>18.904699999999998</c:v>
                </c:pt>
                <c:pt idx="28091" formatCode="General">
                  <c:v>18.9054</c:v>
                </c:pt>
                <c:pt idx="28092" formatCode="General">
                  <c:v>18.906099999999999</c:v>
                </c:pt>
                <c:pt idx="28093" formatCode="General">
                  <c:v>18.906700000000001</c:v>
                </c:pt>
                <c:pt idx="28094" formatCode="General">
                  <c:v>18.907399999999999</c:v>
                </c:pt>
                <c:pt idx="28095" formatCode="General">
                  <c:v>18.908100000000001</c:v>
                </c:pt>
                <c:pt idx="28096" formatCode="General">
                  <c:v>18.908799999999999</c:v>
                </c:pt>
                <c:pt idx="28097" formatCode="General">
                  <c:v>18.909400000000002</c:v>
                </c:pt>
                <c:pt idx="28098" formatCode="General">
                  <c:v>18.9101</c:v>
                </c:pt>
                <c:pt idx="28099" formatCode="General">
                  <c:v>18.910799999999998</c:v>
                </c:pt>
                <c:pt idx="28100" formatCode="General">
                  <c:v>18.9114</c:v>
                </c:pt>
                <c:pt idx="28101" formatCode="General">
                  <c:v>18.912099999999999</c:v>
                </c:pt>
                <c:pt idx="28102" formatCode="General">
                  <c:v>18.912800000000001</c:v>
                </c:pt>
                <c:pt idx="28103" formatCode="General">
                  <c:v>18.913499999999999</c:v>
                </c:pt>
                <c:pt idx="28104" formatCode="General">
                  <c:v>18.914100000000001</c:v>
                </c:pt>
                <c:pt idx="28105" formatCode="General">
                  <c:v>18.9148</c:v>
                </c:pt>
                <c:pt idx="28106" formatCode="General">
                  <c:v>18.915500000000002</c:v>
                </c:pt>
                <c:pt idx="28107" formatCode="General">
                  <c:v>18.9162</c:v>
                </c:pt>
                <c:pt idx="28108" formatCode="General">
                  <c:v>18.916799999999999</c:v>
                </c:pt>
                <c:pt idx="28109" formatCode="General">
                  <c:v>18.9175</c:v>
                </c:pt>
                <c:pt idx="28110" formatCode="General">
                  <c:v>18.918199999999999</c:v>
                </c:pt>
                <c:pt idx="28111" formatCode="General">
                  <c:v>18.918800000000001</c:v>
                </c:pt>
                <c:pt idx="28112" formatCode="General">
                  <c:v>18.919499999999999</c:v>
                </c:pt>
                <c:pt idx="28113" formatCode="General">
                  <c:v>18.920200000000001</c:v>
                </c:pt>
                <c:pt idx="28114" formatCode="General">
                  <c:v>18.9209</c:v>
                </c:pt>
                <c:pt idx="28115" formatCode="General">
                  <c:v>18.921500000000002</c:v>
                </c:pt>
                <c:pt idx="28116" formatCode="General">
                  <c:v>18.9222</c:v>
                </c:pt>
                <c:pt idx="28117" formatCode="General">
                  <c:v>18.922899999999998</c:v>
                </c:pt>
                <c:pt idx="28118" formatCode="General">
                  <c:v>18.9236</c:v>
                </c:pt>
                <c:pt idx="28119" formatCode="General">
                  <c:v>18.924199999999999</c:v>
                </c:pt>
                <c:pt idx="28120" formatCode="General">
                  <c:v>18.924900000000001</c:v>
                </c:pt>
                <c:pt idx="28121" formatCode="General">
                  <c:v>18.925599999999999</c:v>
                </c:pt>
                <c:pt idx="28122" formatCode="General">
                  <c:v>18.926300000000001</c:v>
                </c:pt>
                <c:pt idx="28123" formatCode="General">
                  <c:v>18.9269</c:v>
                </c:pt>
                <c:pt idx="28124" formatCode="General">
                  <c:v>18.927600000000002</c:v>
                </c:pt>
                <c:pt idx="28125" formatCode="General">
                  <c:v>18.9283</c:v>
                </c:pt>
                <c:pt idx="28126" formatCode="General">
                  <c:v>18.928899999999999</c:v>
                </c:pt>
                <c:pt idx="28127" formatCode="General">
                  <c:v>18.929600000000001</c:v>
                </c:pt>
                <c:pt idx="28128" formatCode="General">
                  <c:v>18.930299999999999</c:v>
                </c:pt>
                <c:pt idx="28129" formatCode="General">
                  <c:v>18.931000000000001</c:v>
                </c:pt>
                <c:pt idx="28130" formatCode="General">
                  <c:v>18.9316</c:v>
                </c:pt>
                <c:pt idx="28131" formatCode="General">
                  <c:v>18.932300000000001</c:v>
                </c:pt>
                <c:pt idx="28132" formatCode="General">
                  <c:v>18.933</c:v>
                </c:pt>
                <c:pt idx="28133" formatCode="General">
                  <c:v>18.933700000000002</c:v>
                </c:pt>
                <c:pt idx="28134" formatCode="General">
                  <c:v>18.9343</c:v>
                </c:pt>
                <c:pt idx="28135" formatCode="General">
                  <c:v>18.934999999999999</c:v>
                </c:pt>
                <c:pt idx="28136" formatCode="General">
                  <c:v>18.935700000000001</c:v>
                </c:pt>
                <c:pt idx="28137" formatCode="General">
                  <c:v>18.936299999999999</c:v>
                </c:pt>
                <c:pt idx="28138" formatCode="General">
                  <c:v>18.937000000000001</c:v>
                </c:pt>
                <c:pt idx="28139" formatCode="General">
                  <c:v>18.9377</c:v>
                </c:pt>
                <c:pt idx="28140" formatCode="General">
                  <c:v>18.938400000000001</c:v>
                </c:pt>
                <c:pt idx="28141" formatCode="General">
                  <c:v>18.939</c:v>
                </c:pt>
                <c:pt idx="28142" formatCode="General">
                  <c:v>18.939699999999998</c:v>
                </c:pt>
                <c:pt idx="28143" formatCode="General">
                  <c:v>18.9404</c:v>
                </c:pt>
                <c:pt idx="28144" formatCode="General">
                  <c:v>18.941099999999999</c:v>
                </c:pt>
                <c:pt idx="28145" formatCode="General">
                  <c:v>18.941700000000001</c:v>
                </c:pt>
                <c:pt idx="28146" formatCode="General">
                  <c:v>18.942399999999999</c:v>
                </c:pt>
                <c:pt idx="28147" formatCode="General">
                  <c:v>18.943100000000001</c:v>
                </c:pt>
                <c:pt idx="28148" formatCode="General">
                  <c:v>18.9437</c:v>
                </c:pt>
                <c:pt idx="28149" formatCode="General">
                  <c:v>18.944400000000002</c:v>
                </c:pt>
                <c:pt idx="28150" formatCode="General">
                  <c:v>18.9451</c:v>
                </c:pt>
                <c:pt idx="28151" formatCode="General">
                  <c:v>18.945799999999998</c:v>
                </c:pt>
                <c:pt idx="28152" formatCode="General">
                  <c:v>18.946400000000001</c:v>
                </c:pt>
                <c:pt idx="28153" formatCode="General">
                  <c:v>18.947099999999999</c:v>
                </c:pt>
                <c:pt idx="28154" formatCode="General">
                  <c:v>18.947800000000001</c:v>
                </c:pt>
                <c:pt idx="28155" formatCode="General">
                  <c:v>18.948499999999999</c:v>
                </c:pt>
                <c:pt idx="28156" formatCode="General">
                  <c:v>18.949100000000001</c:v>
                </c:pt>
                <c:pt idx="28157" formatCode="General">
                  <c:v>18.9498</c:v>
                </c:pt>
                <c:pt idx="28158" formatCode="General">
                  <c:v>18.950500000000002</c:v>
                </c:pt>
                <c:pt idx="28159" formatCode="General">
                  <c:v>18.9512</c:v>
                </c:pt>
                <c:pt idx="28160" formatCode="General">
                  <c:v>18.951799999999999</c:v>
                </c:pt>
                <c:pt idx="28161" formatCode="General">
                  <c:v>18.952500000000001</c:v>
                </c:pt>
                <c:pt idx="28162" formatCode="General">
                  <c:v>18.953199999999999</c:v>
                </c:pt>
                <c:pt idx="28163" formatCode="General">
                  <c:v>18.953800000000001</c:v>
                </c:pt>
                <c:pt idx="28164" formatCode="General">
                  <c:v>18.954499999999999</c:v>
                </c:pt>
                <c:pt idx="28165" formatCode="General">
                  <c:v>18.955200000000001</c:v>
                </c:pt>
                <c:pt idx="28166" formatCode="General">
                  <c:v>18.9559</c:v>
                </c:pt>
                <c:pt idx="28167" formatCode="General">
                  <c:v>18.956499999999998</c:v>
                </c:pt>
                <c:pt idx="28168" formatCode="General">
                  <c:v>18.9572</c:v>
                </c:pt>
                <c:pt idx="28169" formatCode="General">
                  <c:v>18.957899999999999</c:v>
                </c:pt>
                <c:pt idx="28170" formatCode="General">
                  <c:v>18.958600000000001</c:v>
                </c:pt>
                <c:pt idx="28171" formatCode="General">
                  <c:v>18.959199999999999</c:v>
                </c:pt>
                <c:pt idx="28172" formatCode="General">
                  <c:v>18.959900000000001</c:v>
                </c:pt>
                <c:pt idx="28173" formatCode="General">
                  <c:v>18.960599999999999</c:v>
                </c:pt>
                <c:pt idx="28174" formatCode="General">
                  <c:v>18.961200000000002</c:v>
                </c:pt>
                <c:pt idx="28175" formatCode="General">
                  <c:v>18.9619</c:v>
                </c:pt>
                <c:pt idx="28176" formatCode="General">
                  <c:v>18.962599999999998</c:v>
                </c:pt>
                <c:pt idx="28177" formatCode="General">
                  <c:v>18.9633</c:v>
                </c:pt>
                <c:pt idx="28178" formatCode="General">
                  <c:v>18.963899999999999</c:v>
                </c:pt>
                <c:pt idx="28179" formatCode="General">
                  <c:v>18.964600000000001</c:v>
                </c:pt>
                <c:pt idx="28180" formatCode="General">
                  <c:v>18.965299999999999</c:v>
                </c:pt>
                <c:pt idx="28181" formatCode="General">
                  <c:v>18.966000000000001</c:v>
                </c:pt>
                <c:pt idx="28182" formatCode="General">
                  <c:v>18.9666</c:v>
                </c:pt>
                <c:pt idx="28183" formatCode="General">
                  <c:v>18.967300000000002</c:v>
                </c:pt>
                <c:pt idx="28184" formatCode="General">
                  <c:v>18.968</c:v>
                </c:pt>
                <c:pt idx="28185" formatCode="General">
                  <c:v>18.968599999999999</c:v>
                </c:pt>
                <c:pt idx="28186" formatCode="General">
                  <c:v>18.9693</c:v>
                </c:pt>
                <c:pt idx="28187" formatCode="General">
                  <c:v>18.97</c:v>
                </c:pt>
                <c:pt idx="28188" formatCode="General">
                  <c:v>18.970700000000001</c:v>
                </c:pt>
                <c:pt idx="28189" formatCode="General">
                  <c:v>18.971299999999999</c:v>
                </c:pt>
                <c:pt idx="28190" formatCode="General">
                  <c:v>18.972000000000001</c:v>
                </c:pt>
                <c:pt idx="28191" formatCode="General">
                  <c:v>18.9727</c:v>
                </c:pt>
                <c:pt idx="28192" formatCode="General">
                  <c:v>18.973400000000002</c:v>
                </c:pt>
                <c:pt idx="28193" formatCode="General">
                  <c:v>18.974</c:v>
                </c:pt>
                <c:pt idx="28194" formatCode="General">
                  <c:v>18.974699999999999</c:v>
                </c:pt>
                <c:pt idx="28195" formatCode="General">
                  <c:v>18.9754</c:v>
                </c:pt>
                <c:pt idx="28196" formatCode="General">
                  <c:v>18.976099999999999</c:v>
                </c:pt>
                <c:pt idx="28197" formatCode="General">
                  <c:v>18.976700000000001</c:v>
                </c:pt>
                <c:pt idx="28198" formatCode="General">
                  <c:v>18.977399999999999</c:v>
                </c:pt>
                <c:pt idx="28199" formatCode="General">
                  <c:v>18.978100000000001</c:v>
                </c:pt>
                <c:pt idx="28200" formatCode="General">
                  <c:v>18.9787</c:v>
                </c:pt>
                <c:pt idx="28201" formatCode="General">
                  <c:v>18.979399999999998</c:v>
                </c:pt>
                <c:pt idx="28202" formatCode="General">
                  <c:v>18.9801</c:v>
                </c:pt>
                <c:pt idx="28203" formatCode="General">
                  <c:v>18.980799999999999</c:v>
                </c:pt>
                <c:pt idx="28204" formatCode="General">
                  <c:v>18.981400000000001</c:v>
                </c:pt>
                <c:pt idx="28205" formatCode="General">
                  <c:v>18.982099999999999</c:v>
                </c:pt>
                <c:pt idx="28206" formatCode="General">
                  <c:v>18.982800000000001</c:v>
                </c:pt>
                <c:pt idx="28207" formatCode="General">
                  <c:v>18.983499999999999</c:v>
                </c:pt>
                <c:pt idx="28208" formatCode="General">
                  <c:v>18.984100000000002</c:v>
                </c:pt>
                <c:pt idx="28209" formatCode="General">
                  <c:v>18.9848</c:v>
                </c:pt>
                <c:pt idx="28210" formatCode="General">
                  <c:v>18.985499999999998</c:v>
                </c:pt>
                <c:pt idx="28211" formatCode="General">
                  <c:v>18.9861</c:v>
                </c:pt>
                <c:pt idx="28212" formatCode="General">
                  <c:v>18.986799999999999</c:v>
                </c:pt>
                <c:pt idx="28213" formatCode="General">
                  <c:v>18.987500000000001</c:v>
                </c:pt>
                <c:pt idx="28214" formatCode="General">
                  <c:v>18.988199999999999</c:v>
                </c:pt>
                <c:pt idx="28215" formatCode="General">
                  <c:v>18.988800000000001</c:v>
                </c:pt>
                <c:pt idx="28216" formatCode="General">
                  <c:v>18.9895</c:v>
                </c:pt>
                <c:pt idx="28217" formatCode="General">
                  <c:v>18.990200000000002</c:v>
                </c:pt>
                <c:pt idx="28218" formatCode="General">
                  <c:v>18.9909</c:v>
                </c:pt>
                <c:pt idx="28219" formatCode="General">
                  <c:v>18.991499999999998</c:v>
                </c:pt>
                <c:pt idx="28220" formatCode="General">
                  <c:v>18.9922</c:v>
                </c:pt>
                <c:pt idx="28221" formatCode="General">
                  <c:v>18.992899999999999</c:v>
                </c:pt>
                <c:pt idx="28222" formatCode="General">
                  <c:v>18.993600000000001</c:v>
                </c:pt>
                <c:pt idx="28223" formatCode="General">
                  <c:v>18.994199999999999</c:v>
                </c:pt>
                <c:pt idx="28224" formatCode="General">
                  <c:v>18.994900000000001</c:v>
                </c:pt>
                <c:pt idx="28225" formatCode="General">
                  <c:v>18.9956</c:v>
                </c:pt>
                <c:pt idx="28226" formatCode="General">
                  <c:v>18.996200000000002</c:v>
                </c:pt>
                <c:pt idx="28227" formatCode="General">
                  <c:v>18.9969</c:v>
                </c:pt>
                <c:pt idx="28228" formatCode="General">
                  <c:v>18.997599999999998</c:v>
                </c:pt>
                <c:pt idx="28229" formatCode="General">
                  <c:v>18.9983</c:v>
                </c:pt>
                <c:pt idx="28230" formatCode="General">
                  <c:v>18.998899999999999</c:v>
                </c:pt>
                <c:pt idx="28231" formatCode="General">
                  <c:v>18.999600000000001</c:v>
                </c:pt>
                <c:pt idx="28232" formatCode="General">
                  <c:v>19.000299999999999</c:v>
                </c:pt>
                <c:pt idx="28233" formatCode="General">
                  <c:v>19.001000000000001</c:v>
                </c:pt>
                <c:pt idx="28234" formatCode="General">
                  <c:v>19.0016</c:v>
                </c:pt>
                <c:pt idx="28235" formatCode="General">
                  <c:v>19.002300000000002</c:v>
                </c:pt>
                <c:pt idx="28236" formatCode="General">
                  <c:v>19.003</c:v>
                </c:pt>
                <c:pt idx="28237" formatCode="General">
                  <c:v>19.003599999999999</c:v>
                </c:pt>
                <c:pt idx="28238" formatCode="General">
                  <c:v>19.004300000000001</c:v>
                </c:pt>
                <c:pt idx="28239" formatCode="General">
                  <c:v>19.004999999999999</c:v>
                </c:pt>
                <c:pt idx="28240" formatCode="General">
                  <c:v>19.005700000000001</c:v>
                </c:pt>
                <c:pt idx="28241" formatCode="General">
                  <c:v>19.0063</c:v>
                </c:pt>
                <c:pt idx="28242" formatCode="General">
                  <c:v>19.007000000000001</c:v>
                </c:pt>
                <c:pt idx="28243" formatCode="General">
                  <c:v>19.0077</c:v>
                </c:pt>
                <c:pt idx="28244" formatCode="General">
                  <c:v>19.008400000000002</c:v>
                </c:pt>
                <c:pt idx="28245" formatCode="General">
                  <c:v>19.009</c:v>
                </c:pt>
                <c:pt idx="28246" formatCode="General">
                  <c:v>19.009699999999999</c:v>
                </c:pt>
                <c:pt idx="28247" formatCode="General">
                  <c:v>19.010400000000001</c:v>
                </c:pt>
                <c:pt idx="28248" formatCode="General">
                  <c:v>19.010999999999999</c:v>
                </c:pt>
                <c:pt idx="28249" formatCode="General">
                  <c:v>19.011700000000001</c:v>
                </c:pt>
                <c:pt idx="28250" formatCode="General">
                  <c:v>19.0124</c:v>
                </c:pt>
                <c:pt idx="28251" formatCode="General">
                  <c:v>19.013100000000001</c:v>
                </c:pt>
                <c:pt idx="28252" formatCode="General">
                  <c:v>19.0137</c:v>
                </c:pt>
                <c:pt idx="28253" formatCode="General">
                  <c:v>19.014399999999998</c:v>
                </c:pt>
                <c:pt idx="28254" formatCode="General">
                  <c:v>19.0151</c:v>
                </c:pt>
                <c:pt idx="28255" formatCode="General">
                  <c:v>19.015799999999999</c:v>
                </c:pt>
                <c:pt idx="28256" formatCode="General">
                  <c:v>19.016400000000001</c:v>
                </c:pt>
                <c:pt idx="28257" formatCode="General">
                  <c:v>19.017099999999999</c:v>
                </c:pt>
                <c:pt idx="28258" formatCode="General">
                  <c:v>19.017800000000001</c:v>
                </c:pt>
                <c:pt idx="28259" formatCode="General">
                  <c:v>19.0185</c:v>
                </c:pt>
                <c:pt idx="28260" formatCode="General">
                  <c:v>19.019100000000002</c:v>
                </c:pt>
                <c:pt idx="28261" formatCode="General">
                  <c:v>19.0198</c:v>
                </c:pt>
                <c:pt idx="28262" formatCode="General">
                  <c:v>19.020499999999998</c:v>
                </c:pt>
                <c:pt idx="28263" formatCode="General">
                  <c:v>19.021100000000001</c:v>
                </c:pt>
                <c:pt idx="28264" formatCode="General">
                  <c:v>19.021799999999999</c:v>
                </c:pt>
                <c:pt idx="28265" formatCode="General">
                  <c:v>19.022500000000001</c:v>
                </c:pt>
                <c:pt idx="28266" formatCode="General">
                  <c:v>19.023199999999999</c:v>
                </c:pt>
                <c:pt idx="28267" formatCode="General">
                  <c:v>19.023800000000001</c:v>
                </c:pt>
                <c:pt idx="28268" formatCode="General">
                  <c:v>19.0245</c:v>
                </c:pt>
                <c:pt idx="28269" formatCode="General">
                  <c:v>19.025200000000002</c:v>
                </c:pt>
                <c:pt idx="28270" formatCode="General">
                  <c:v>19.0259</c:v>
                </c:pt>
                <c:pt idx="28271" formatCode="General">
                  <c:v>19.026499999999999</c:v>
                </c:pt>
                <c:pt idx="28272" formatCode="General">
                  <c:v>19.027200000000001</c:v>
                </c:pt>
                <c:pt idx="28273" formatCode="General">
                  <c:v>19.027899999999999</c:v>
                </c:pt>
                <c:pt idx="28274" formatCode="General">
                  <c:v>19.028500000000001</c:v>
                </c:pt>
                <c:pt idx="28275" formatCode="General">
                  <c:v>19.029199999999999</c:v>
                </c:pt>
                <c:pt idx="28276" formatCode="General">
                  <c:v>19.029900000000001</c:v>
                </c:pt>
                <c:pt idx="28277" formatCode="General">
                  <c:v>19.0306</c:v>
                </c:pt>
                <c:pt idx="28278" formatCode="General">
                  <c:v>19.031199999999998</c:v>
                </c:pt>
                <c:pt idx="28279" formatCode="General">
                  <c:v>19.0319</c:v>
                </c:pt>
                <c:pt idx="28280" formatCode="General">
                  <c:v>19.032599999999999</c:v>
                </c:pt>
                <c:pt idx="28281" formatCode="General">
                  <c:v>19.033300000000001</c:v>
                </c:pt>
                <c:pt idx="28282" formatCode="General">
                  <c:v>19.033899999999999</c:v>
                </c:pt>
                <c:pt idx="28283" formatCode="General">
                  <c:v>19.034600000000001</c:v>
                </c:pt>
                <c:pt idx="28284" formatCode="General">
                  <c:v>19.035299999999999</c:v>
                </c:pt>
                <c:pt idx="28285" formatCode="General">
                  <c:v>19.036000000000001</c:v>
                </c:pt>
                <c:pt idx="28286" formatCode="General">
                  <c:v>19.0366</c:v>
                </c:pt>
                <c:pt idx="28287" formatCode="General">
                  <c:v>19.037299999999998</c:v>
                </c:pt>
                <c:pt idx="28288" formatCode="General">
                  <c:v>19.038</c:v>
                </c:pt>
                <c:pt idx="28289" formatCode="General">
                  <c:v>19.038599999999999</c:v>
                </c:pt>
                <c:pt idx="28290" formatCode="General">
                  <c:v>19.039300000000001</c:v>
                </c:pt>
                <c:pt idx="28291" formatCode="General">
                  <c:v>19.04</c:v>
                </c:pt>
                <c:pt idx="28292" formatCode="General">
                  <c:v>19.040700000000001</c:v>
                </c:pt>
                <c:pt idx="28293" formatCode="General">
                  <c:v>19.0413</c:v>
                </c:pt>
                <c:pt idx="28294" formatCode="General">
                  <c:v>19.042000000000002</c:v>
                </c:pt>
                <c:pt idx="28295" formatCode="General">
                  <c:v>19.0427</c:v>
                </c:pt>
                <c:pt idx="28296" formatCode="General">
                  <c:v>19.043399999999998</c:v>
                </c:pt>
                <c:pt idx="28297" formatCode="General">
                  <c:v>19.044</c:v>
                </c:pt>
                <c:pt idx="28298" formatCode="General">
                  <c:v>19.044699999999999</c:v>
                </c:pt>
                <c:pt idx="28299" formatCode="General">
                  <c:v>19.045400000000001</c:v>
                </c:pt>
                <c:pt idx="28300" formatCode="General">
                  <c:v>19.045999999999999</c:v>
                </c:pt>
                <c:pt idx="28301" formatCode="General">
                  <c:v>19.046700000000001</c:v>
                </c:pt>
                <c:pt idx="28302" formatCode="General">
                  <c:v>19.0474</c:v>
                </c:pt>
                <c:pt idx="28303" formatCode="General">
                  <c:v>19.048100000000002</c:v>
                </c:pt>
                <c:pt idx="28304" formatCode="General">
                  <c:v>19.0487</c:v>
                </c:pt>
                <c:pt idx="28305" formatCode="General">
                  <c:v>19.049399999999999</c:v>
                </c:pt>
                <c:pt idx="28306" formatCode="General">
                  <c:v>19.0501</c:v>
                </c:pt>
                <c:pt idx="28307" formatCode="General">
                  <c:v>19.050799999999999</c:v>
                </c:pt>
                <c:pt idx="28308" formatCode="General">
                  <c:v>19.051400000000001</c:v>
                </c:pt>
                <c:pt idx="28309" formatCode="General">
                  <c:v>19.052099999999999</c:v>
                </c:pt>
                <c:pt idx="28310" formatCode="General">
                  <c:v>19.052800000000001</c:v>
                </c:pt>
                <c:pt idx="28311" formatCode="General">
                  <c:v>19.0534</c:v>
                </c:pt>
                <c:pt idx="28312" formatCode="General">
                  <c:v>19.054099999999998</c:v>
                </c:pt>
                <c:pt idx="28313" formatCode="General">
                  <c:v>19.0548</c:v>
                </c:pt>
                <c:pt idx="28314" formatCode="General">
                  <c:v>19.055499999999999</c:v>
                </c:pt>
                <c:pt idx="28315" formatCode="General">
                  <c:v>19.056100000000001</c:v>
                </c:pt>
                <c:pt idx="28316" formatCode="General">
                  <c:v>19.056799999999999</c:v>
                </c:pt>
                <c:pt idx="28317" formatCode="General">
                  <c:v>19.057500000000001</c:v>
                </c:pt>
                <c:pt idx="28318" formatCode="General">
                  <c:v>19.058199999999999</c:v>
                </c:pt>
                <c:pt idx="28319" formatCode="General">
                  <c:v>19.058800000000002</c:v>
                </c:pt>
                <c:pt idx="28320" formatCode="General">
                  <c:v>19.0595</c:v>
                </c:pt>
                <c:pt idx="28321" formatCode="General">
                  <c:v>19.060199999999998</c:v>
                </c:pt>
                <c:pt idx="28322" formatCode="General">
                  <c:v>19.0609</c:v>
                </c:pt>
                <c:pt idx="28323" formatCode="General">
                  <c:v>19.061499999999999</c:v>
                </c:pt>
                <c:pt idx="28324" formatCode="General">
                  <c:v>19.062200000000001</c:v>
                </c:pt>
                <c:pt idx="28325" formatCode="General">
                  <c:v>19.062899999999999</c:v>
                </c:pt>
                <c:pt idx="28326" formatCode="General">
                  <c:v>19.063500000000001</c:v>
                </c:pt>
                <c:pt idx="28327" formatCode="General">
                  <c:v>19.0642</c:v>
                </c:pt>
                <c:pt idx="28328" formatCode="General">
                  <c:v>19.064900000000002</c:v>
                </c:pt>
                <c:pt idx="28329" formatCode="General">
                  <c:v>19.0656</c:v>
                </c:pt>
                <c:pt idx="28330" formatCode="General">
                  <c:v>19.066199999999998</c:v>
                </c:pt>
                <c:pt idx="28331" formatCode="General">
                  <c:v>19.0669</c:v>
                </c:pt>
                <c:pt idx="28332" formatCode="General">
                  <c:v>19.067599999999999</c:v>
                </c:pt>
                <c:pt idx="28333" formatCode="General">
                  <c:v>19.068300000000001</c:v>
                </c:pt>
                <c:pt idx="28334" formatCode="General">
                  <c:v>19.068899999999999</c:v>
                </c:pt>
                <c:pt idx="28335" formatCode="General">
                  <c:v>19.069600000000001</c:v>
                </c:pt>
                <c:pt idx="28336" formatCode="General">
                  <c:v>19.0703</c:v>
                </c:pt>
                <c:pt idx="28337" formatCode="General">
                  <c:v>19.070900000000002</c:v>
                </c:pt>
                <c:pt idx="28338" formatCode="General">
                  <c:v>19.0716</c:v>
                </c:pt>
                <c:pt idx="28339" formatCode="General">
                  <c:v>19.072299999999998</c:v>
                </c:pt>
                <c:pt idx="28340" formatCode="General">
                  <c:v>19.073</c:v>
                </c:pt>
                <c:pt idx="28341" formatCode="General">
                  <c:v>19.073599999999999</c:v>
                </c:pt>
                <c:pt idx="28342" formatCode="General">
                  <c:v>19.074300000000001</c:v>
                </c:pt>
                <c:pt idx="28343" formatCode="General">
                  <c:v>19.074999999999999</c:v>
                </c:pt>
                <c:pt idx="28344" formatCode="General">
                  <c:v>19.075700000000001</c:v>
                </c:pt>
                <c:pt idx="28345" formatCode="General">
                  <c:v>19.0763</c:v>
                </c:pt>
                <c:pt idx="28346" formatCode="General">
                  <c:v>19.077000000000002</c:v>
                </c:pt>
                <c:pt idx="28347" formatCode="General">
                  <c:v>19.0777</c:v>
                </c:pt>
                <c:pt idx="28348" formatCode="General">
                  <c:v>19.078299999999999</c:v>
                </c:pt>
                <c:pt idx="28349" formatCode="General">
                  <c:v>19.079000000000001</c:v>
                </c:pt>
                <c:pt idx="28350" formatCode="General">
                  <c:v>19.079699999999999</c:v>
                </c:pt>
                <c:pt idx="28351" formatCode="General">
                  <c:v>19.080400000000001</c:v>
                </c:pt>
                <c:pt idx="28352" formatCode="General">
                  <c:v>19.081</c:v>
                </c:pt>
                <c:pt idx="28353" formatCode="General">
                  <c:v>19.081700000000001</c:v>
                </c:pt>
                <c:pt idx="28354" formatCode="General">
                  <c:v>19.0824</c:v>
                </c:pt>
                <c:pt idx="28355" formatCode="General">
                  <c:v>19.083100000000002</c:v>
                </c:pt>
                <c:pt idx="28356" formatCode="General">
                  <c:v>19.0837</c:v>
                </c:pt>
                <c:pt idx="28357" formatCode="General">
                  <c:v>19.084399999999999</c:v>
                </c:pt>
                <c:pt idx="28358" formatCode="General">
                  <c:v>19.085100000000001</c:v>
                </c:pt>
                <c:pt idx="28359" formatCode="General">
                  <c:v>19.085799999999999</c:v>
                </c:pt>
                <c:pt idx="28360" formatCode="General">
                  <c:v>19.086400000000001</c:v>
                </c:pt>
                <c:pt idx="28361" formatCode="General">
                  <c:v>19.0871</c:v>
                </c:pt>
                <c:pt idx="28362" formatCode="General">
                  <c:v>19.087800000000001</c:v>
                </c:pt>
                <c:pt idx="28363" formatCode="General">
                  <c:v>19.0884</c:v>
                </c:pt>
                <c:pt idx="28364" formatCode="General">
                  <c:v>19.089099999999998</c:v>
                </c:pt>
                <c:pt idx="28365" formatCode="General">
                  <c:v>19.0898</c:v>
                </c:pt>
                <c:pt idx="28366" formatCode="General">
                  <c:v>19.090499999999999</c:v>
                </c:pt>
                <c:pt idx="28367" formatCode="General">
                  <c:v>19.091100000000001</c:v>
                </c:pt>
                <c:pt idx="28368" formatCode="General">
                  <c:v>19.091799999999999</c:v>
                </c:pt>
                <c:pt idx="28369" formatCode="General">
                  <c:v>19.092500000000001</c:v>
                </c:pt>
                <c:pt idx="28370" formatCode="General">
                  <c:v>19.0932</c:v>
                </c:pt>
                <c:pt idx="28371" formatCode="General">
                  <c:v>19.093800000000002</c:v>
                </c:pt>
                <c:pt idx="28372" formatCode="General">
                  <c:v>19.0945</c:v>
                </c:pt>
                <c:pt idx="28373" formatCode="General">
                  <c:v>19.095199999999998</c:v>
                </c:pt>
                <c:pt idx="28374" formatCode="General">
                  <c:v>19.095800000000001</c:v>
                </c:pt>
                <c:pt idx="28375" formatCode="General">
                  <c:v>19.096499999999999</c:v>
                </c:pt>
                <c:pt idx="28376" formatCode="General">
                  <c:v>19.097200000000001</c:v>
                </c:pt>
                <c:pt idx="28377" formatCode="General">
                  <c:v>19.097899999999999</c:v>
                </c:pt>
                <c:pt idx="28378" formatCode="General">
                  <c:v>19.098500000000001</c:v>
                </c:pt>
                <c:pt idx="28379" formatCode="General">
                  <c:v>19.0992</c:v>
                </c:pt>
                <c:pt idx="28380" formatCode="General">
                  <c:v>19.099900000000002</c:v>
                </c:pt>
                <c:pt idx="28381" formatCode="General">
                  <c:v>19.1006</c:v>
                </c:pt>
                <c:pt idx="28382" formatCode="General">
                  <c:v>19.101199999999999</c:v>
                </c:pt>
                <c:pt idx="28383" formatCode="General">
                  <c:v>19.101900000000001</c:v>
                </c:pt>
                <c:pt idx="28384" formatCode="General">
                  <c:v>19.102599999999999</c:v>
                </c:pt>
                <c:pt idx="28385" formatCode="General">
                  <c:v>19.103300000000001</c:v>
                </c:pt>
                <c:pt idx="28386" formatCode="General">
                  <c:v>19.103899999999999</c:v>
                </c:pt>
                <c:pt idx="28387" formatCode="General">
                  <c:v>19.104600000000001</c:v>
                </c:pt>
                <c:pt idx="28388" formatCode="General">
                  <c:v>19.1053</c:v>
                </c:pt>
                <c:pt idx="28389" formatCode="General">
                  <c:v>19.105899999999998</c:v>
                </c:pt>
                <c:pt idx="28390" formatCode="General">
                  <c:v>19.1066</c:v>
                </c:pt>
                <c:pt idx="28391" formatCode="General">
                  <c:v>19.107299999999999</c:v>
                </c:pt>
                <c:pt idx="28392" formatCode="General">
                  <c:v>19.108000000000001</c:v>
                </c:pt>
                <c:pt idx="28393" formatCode="General">
                  <c:v>19.108599999999999</c:v>
                </c:pt>
                <c:pt idx="28394" formatCode="General">
                  <c:v>19.109300000000001</c:v>
                </c:pt>
                <c:pt idx="28395" formatCode="General">
                  <c:v>19.11</c:v>
                </c:pt>
                <c:pt idx="28396" formatCode="General">
                  <c:v>19.110700000000001</c:v>
                </c:pt>
                <c:pt idx="28397" formatCode="General">
                  <c:v>19.1113</c:v>
                </c:pt>
                <c:pt idx="28398" formatCode="General">
                  <c:v>19.111999999999998</c:v>
                </c:pt>
                <c:pt idx="28399" formatCode="General">
                  <c:v>19.1127</c:v>
                </c:pt>
                <c:pt idx="28400" formatCode="General">
                  <c:v>19.113299999999999</c:v>
                </c:pt>
                <c:pt idx="28401" formatCode="General">
                  <c:v>19.114000000000001</c:v>
                </c:pt>
                <c:pt idx="28402" formatCode="General">
                  <c:v>19.114699999999999</c:v>
                </c:pt>
                <c:pt idx="28403" formatCode="General">
                  <c:v>19.115400000000001</c:v>
                </c:pt>
                <c:pt idx="28404" formatCode="General">
                  <c:v>19.116</c:v>
                </c:pt>
                <c:pt idx="28405" formatCode="General">
                  <c:v>19.116700000000002</c:v>
                </c:pt>
                <c:pt idx="28406" formatCode="General">
                  <c:v>19.1174</c:v>
                </c:pt>
                <c:pt idx="28407" formatCode="General">
                  <c:v>19.118099999999998</c:v>
                </c:pt>
                <c:pt idx="28408" formatCode="General">
                  <c:v>19.1187</c:v>
                </c:pt>
                <c:pt idx="28409" formatCode="General">
                  <c:v>19.119399999999999</c:v>
                </c:pt>
                <c:pt idx="28410" formatCode="General">
                  <c:v>19.120100000000001</c:v>
                </c:pt>
                <c:pt idx="28411" formatCode="General">
                  <c:v>19.120699999999999</c:v>
                </c:pt>
                <c:pt idx="28412" formatCode="General">
                  <c:v>19.121400000000001</c:v>
                </c:pt>
                <c:pt idx="28413" formatCode="General">
                  <c:v>19.1221</c:v>
                </c:pt>
                <c:pt idx="28414" formatCode="General">
                  <c:v>19.122800000000002</c:v>
                </c:pt>
                <c:pt idx="28415" formatCode="General">
                  <c:v>19.1234</c:v>
                </c:pt>
                <c:pt idx="28416" formatCode="General">
                  <c:v>19.124099999999999</c:v>
                </c:pt>
                <c:pt idx="28417" formatCode="General">
                  <c:v>19.1248</c:v>
                </c:pt>
                <c:pt idx="28418" formatCode="General">
                  <c:v>19.125499999999999</c:v>
                </c:pt>
                <c:pt idx="28419" formatCode="General">
                  <c:v>19.126100000000001</c:v>
                </c:pt>
                <c:pt idx="28420" formatCode="General">
                  <c:v>19.126799999999999</c:v>
                </c:pt>
                <c:pt idx="28421" formatCode="General">
                  <c:v>19.127500000000001</c:v>
                </c:pt>
                <c:pt idx="28422" formatCode="General">
                  <c:v>19.1282</c:v>
                </c:pt>
                <c:pt idx="28423" formatCode="General">
                  <c:v>19.128799999999998</c:v>
                </c:pt>
                <c:pt idx="28424" formatCode="General">
                  <c:v>19.1295</c:v>
                </c:pt>
                <c:pt idx="28425" formatCode="General">
                  <c:v>19.130199999999999</c:v>
                </c:pt>
                <c:pt idx="28426" formatCode="General">
                  <c:v>19.130800000000001</c:v>
                </c:pt>
                <c:pt idx="28427" formatCode="General">
                  <c:v>19.131499999999999</c:v>
                </c:pt>
                <c:pt idx="28428" formatCode="General">
                  <c:v>19.132200000000001</c:v>
                </c:pt>
                <c:pt idx="28429" formatCode="General">
                  <c:v>19.132899999999999</c:v>
                </c:pt>
                <c:pt idx="28430" formatCode="General">
                  <c:v>19.133500000000002</c:v>
                </c:pt>
                <c:pt idx="28431" formatCode="General">
                  <c:v>19.1342</c:v>
                </c:pt>
                <c:pt idx="28432" formatCode="General">
                  <c:v>19.134899999999998</c:v>
                </c:pt>
                <c:pt idx="28433" formatCode="General">
                  <c:v>19.1356</c:v>
                </c:pt>
                <c:pt idx="28434" formatCode="General">
                  <c:v>19.136199999999999</c:v>
                </c:pt>
                <c:pt idx="28435" formatCode="General">
                  <c:v>19.136900000000001</c:v>
                </c:pt>
                <c:pt idx="28436" formatCode="General">
                  <c:v>19.137599999999999</c:v>
                </c:pt>
                <c:pt idx="28437" formatCode="General">
                  <c:v>19.138200000000001</c:v>
                </c:pt>
                <c:pt idx="28438" formatCode="General">
                  <c:v>19.1389</c:v>
                </c:pt>
                <c:pt idx="28439" formatCode="General">
                  <c:v>19.139600000000002</c:v>
                </c:pt>
                <c:pt idx="28440" formatCode="General">
                  <c:v>19.1403</c:v>
                </c:pt>
                <c:pt idx="28441" formatCode="General">
                  <c:v>19.140899999999998</c:v>
                </c:pt>
                <c:pt idx="28442" formatCode="General">
                  <c:v>19.1416</c:v>
                </c:pt>
                <c:pt idx="28443" formatCode="General">
                  <c:v>19.142299999999999</c:v>
                </c:pt>
                <c:pt idx="28444" formatCode="General">
                  <c:v>19.143000000000001</c:v>
                </c:pt>
                <c:pt idx="28445" formatCode="General">
                  <c:v>19.143599999999999</c:v>
                </c:pt>
                <c:pt idx="28446" formatCode="General">
                  <c:v>19.144300000000001</c:v>
                </c:pt>
                <c:pt idx="28447" formatCode="General">
                  <c:v>19.145</c:v>
                </c:pt>
                <c:pt idx="28448" formatCode="General">
                  <c:v>19.145700000000001</c:v>
                </c:pt>
                <c:pt idx="28449" formatCode="General">
                  <c:v>19.1463</c:v>
                </c:pt>
                <c:pt idx="28450" formatCode="General">
                  <c:v>19.146999999999998</c:v>
                </c:pt>
                <c:pt idx="28451" formatCode="General">
                  <c:v>19.1477</c:v>
                </c:pt>
                <c:pt idx="28452" formatCode="General">
                  <c:v>19.148299999999999</c:v>
                </c:pt>
                <c:pt idx="28453" formatCode="General">
                  <c:v>19.149000000000001</c:v>
                </c:pt>
                <c:pt idx="28454" formatCode="General">
                  <c:v>19.149699999999999</c:v>
                </c:pt>
                <c:pt idx="28455" formatCode="General">
                  <c:v>19.150400000000001</c:v>
                </c:pt>
                <c:pt idx="28456" formatCode="General">
                  <c:v>19.151</c:v>
                </c:pt>
                <c:pt idx="28457" formatCode="General">
                  <c:v>19.151700000000002</c:v>
                </c:pt>
                <c:pt idx="28458" formatCode="General">
                  <c:v>19.1524</c:v>
                </c:pt>
                <c:pt idx="28459" formatCode="General">
                  <c:v>19.153099999999998</c:v>
                </c:pt>
                <c:pt idx="28460" formatCode="General">
                  <c:v>19.153700000000001</c:v>
                </c:pt>
                <c:pt idx="28461" formatCode="General">
                  <c:v>19.154399999999999</c:v>
                </c:pt>
                <c:pt idx="28462" formatCode="General">
                  <c:v>19.155100000000001</c:v>
                </c:pt>
                <c:pt idx="28463" formatCode="General">
                  <c:v>19.1557</c:v>
                </c:pt>
                <c:pt idx="28464" formatCode="General">
                  <c:v>19.156400000000001</c:v>
                </c:pt>
                <c:pt idx="28465" formatCode="General">
                  <c:v>19.1571</c:v>
                </c:pt>
                <c:pt idx="28466" formatCode="General">
                  <c:v>19.157800000000002</c:v>
                </c:pt>
                <c:pt idx="28467" formatCode="General">
                  <c:v>19.1584</c:v>
                </c:pt>
                <c:pt idx="28468" formatCode="General">
                  <c:v>19.159099999999999</c:v>
                </c:pt>
                <c:pt idx="28469" formatCode="General">
                  <c:v>19.159800000000001</c:v>
                </c:pt>
                <c:pt idx="28470" formatCode="General">
                  <c:v>19.160499999999999</c:v>
                </c:pt>
                <c:pt idx="28471" formatCode="General">
                  <c:v>19.161100000000001</c:v>
                </c:pt>
                <c:pt idx="28472" formatCode="General">
                  <c:v>19.161799999999999</c:v>
                </c:pt>
                <c:pt idx="28473" formatCode="General">
                  <c:v>19.162500000000001</c:v>
                </c:pt>
                <c:pt idx="28474" formatCode="General">
                  <c:v>19.1631</c:v>
                </c:pt>
                <c:pt idx="28475" formatCode="General">
                  <c:v>19.163799999999998</c:v>
                </c:pt>
                <c:pt idx="28476" formatCode="General">
                  <c:v>19.1645</c:v>
                </c:pt>
                <c:pt idx="28477" formatCode="General">
                  <c:v>19.165199999999999</c:v>
                </c:pt>
                <c:pt idx="28478" formatCode="General">
                  <c:v>19.165800000000001</c:v>
                </c:pt>
                <c:pt idx="28479" formatCode="General">
                  <c:v>19.166499999999999</c:v>
                </c:pt>
                <c:pt idx="28480" formatCode="General">
                  <c:v>19.167200000000001</c:v>
                </c:pt>
                <c:pt idx="28481" formatCode="General">
                  <c:v>19.167899999999999</c:v>
                </c:pt>
                <c:pt idx="28482" formatCode="General">
                  <c:v>19.168500000000002</c:v>
                </c:pt>
                <c:pt idx="28483" formatCode="General">
                  <c:v>19.1692</c:v>
                </c:pt>
                <c:pt idx="28484" formatCode="General">
                  <c:v>19.169899999999998</c:v>
                </c:pt>
                <c:pt idx="28485" formatCode="General">
                  <c:v>19.1706</c:v>
                </c:pt>
                <c:pt idx="28486" formatCode="General">
                  <c:v>19.171199999999999</c:v>
                </c:pt>
                <c:pt idx="28487" formatCode="General">
                  <c:v>19.171900000000001</c:v>
                </c:pt>
                <c:pt idx="28488" formatCode="General">
                  <c:v>19.172599999999999</c:v>
                </c:pt>
                <c:pt idx="28489" formatCode="General">
                  <c:v>19.173200000000001</c:v>
                </c:pt>
                <c:pt idx="28490" formatCode="General">
                  <c:v>19.1739</c:v>
                </c:pt>
                <c:pt idx="28491" formatCode="General">
                  <c:v>19.174600000000002</c:v>
                </c:pt>
                <c:pt idx="28492" formatCode="General">
                  <c:v>19.1753</c:v>
                </c:pt>
                <c:pt idx="28493" formatCode="General">
                  <c:v>19.175899999999999</c:v>
                </c:pt>
                <c:pt idx="28494" formatCode="General">
                  <c:v>19.176600000000001</c:v>
                </c:pt>
                <c:pt idx="28495" formatCode="General">
                  <c:v>19.177299999999999</c:v>
                </c:pt>
                <c:pt idx="28496" formatCode="General">
                  <c:v>19.178000000000001</c:v>
                </c:pt>
                <c:pt idx="28497" formatCode="General">
                  <c:v>19.178599999999999</c:v>
                </c:pt>
                <c:pt idx="28498" formatCode="General">
                  <c:v>19.179300000000001</c:v>
                </c:pt>
                <c:pt idx="28499" formatCode="General">
                  <c:v>19.18</c:v>
                </c:pt>
                <c:pt idx="28500" formatCode="General">
                  <c:v>19.180599999999998</c:v>
                </c:pt>
                <c:pt idx="28501" formatCode="General">
                  <c:v>19.1813</c:v>
                </c:pt>
                <c:pt idx="28502" formatCode="General">
                  <c:v>19.181999999999999</c:v>
                </c:pt>
                <c:pt idx="28503" formatCode="General">
                  <c:v>19.182700000000001</c:v>
                </c:pt>
                <c:pt idx="28504" formatCode="General">
                  <c:v>19.183299999999999</c:v>
                </c:pt>
                <c:pt idx="28505" formatCode="General">
                  <c:v>19.184000000000001</c:v>
                </c:pt>
                <c:pt idx="28506" formatCode="General">
                  <c:v>19.184699999999999</c:v>
                </c:pt>
                <c:pt idx="28507" formatCode="General">
                  <c:v>19.185400000000001</c:v>
                </c:pt>
                <c:pt idx="28508" formatCode="General">
                  <c:v>19.186</c:v>
                </c:pt>
                <c:pt idx="28509" formatCode="General">
                  <c:v>19.186699999999998</c:v>
                </c:pt>
                <c:pt idx="28510" formatCode="General">
                  <c:v>19.1874</c:v>
                </c:pt>
                <c:pt idx="28511" formatCode="General">
                  <c:v>19.187999999999999</c:v>
                </c:pt>
                <c:pt idx="28512" formatCode="General">
                  <c:v>19.188700000000001</c:v>
                </c:pt>
                <c:pt idx="28513" formatCode="General">
                  <c:v>19.189399999999999</c:v>
                </c:pt>
                <c:pt idx="28514" formatCode="General">
                  <c:v>19.190100000000001</c:v>
                </c:pt>
                <c:pt idx="28515" formatCode="General">
                  <c:v>19.1907</c:v>
                </c:pt>
                <c:pt idx="28516" formatCode="General">
                  <c:v>19.191400000000002</c:v>
                </c:pt>
                <c:pt idx="28517" formatCode="General">
                  <c:v>19.1921</c:v>
                </c:pt>
                <c:pt idx="28518" formatCode="General">
                  <c:v>19.192799999999998</c:v>
                </c:pt>
                <c:pt idx="28519" formatCode="General">
                  <c:v>19.1934</c:v>
                </c:pt>
                <c:pt idx="28520" formatCode="General">
                  <c:v>19.194099999999999</c:v>
                </c:pt>
                <c:pt idx="28521" formatCode="General">
                  <c:v>19.194800000000001</c:v>
                </c:pt>
                <c:pt idx="28522" formatCode="General">
                  <c:v>19.195499999999999</c:v>
                </c:pt>
                <c:pt idx="28523" formatCode="General">
                  <c:v>19.196100000000001</c:v>
                </c:pt>
                <c:pt idx="28524" formatCode="General">
                  <c:v>19.1968</c:v>
                </c:pt>
                <c:pt idx="28525" formatCode="General">
                  <c:v>19.197500000000002</c:v>
                </c:pt>
                <c:pt idx="28526" formatCode="General">
                  <c:v>19.1981</c:v>
                </c:pt>
                <c:pt idx="28527" formatCode="General">
                  <c:v>19.198799999999999</c:v>
                </c:pt>
                <c:pt idx="28528" formatCode="General">
                  <c:v>19.1995</c:v>
                </c:pt>
                <c:pt idx="28529" formatCode="General">
                  <c:v>19.200199999999999</c:v>
                </c:pt>
                <c:pt idx="28530" formatCode="General">
                  <c:v>19.200800000000001</c:v>
                </c:pt>
                <c:pt idx="28531" formatCode="General">
                  <c:v>19.201499999999999</c:v>
                </c:pt>
                <c:pt idx="28532" formatCode="General">
                  <c:v>19.202200000000001</c:v>
                </c:pt>
                <c:pt idx="28533" formatCode="General">
                  <c:v>19.2029</c:v>
                </c:pt>
                <c:pt idx="28534" formatCode="General">
                  <c:v>19.203499999999998</c:v>
                </c:pt>
                <c:pt idx="28535" formatCode="General">
                  <c:v>19.2042</c:v>
                </c:pt>
                <c:pt idx="28536" formatCode="General">
                  <c:v>19.204899999999999</c:v>
                </c:pt>
                <c:pt idx="28537" formatCode="General">
                  <c:v>19.205500000000001</c:v>
                </c:pt>
                <c:pt idx="28538" formatCode="General">
                  <c:v>19.206199999999999</c:v>
                </c:pt>
                <c:pt idx="28539" formatCode="General">
                  <c:v>19.206900000000001</c:v>
                </c:pt>
                <c:pt idx="28540" formatCode="General">
                  <c:v>19.207599999999999</c:v>
                </c:pt>
                <c:pt idx="28541" formatCode="General">
                  <c:v>19.208200000000001</c:v>
                </c:pt>
                <c:pt idx="28542" formatCode="General">
                  <c:v>19.2089</c:v>
                </c:pt>
                <c:pt idx="28543" formatCode="General">
                  <c:v>19.209599999999998</c:v>
                </c:pt>
                <c:pt idx="28544" formatCode="General">
                  <c:v>19.2103</c:v>
                </c:pt>
                <c:pt idx="28545" formatCode="General">
                  <c:v>19.210899999999999</c:v>
                </c:pt>
                <c:pt idx="28546" formatCode="General">
                  <c:v>19.211600000000001</c:v>
                </c:pt>
                <c:pt idx="28547" formatCode="General">
                  <c:v>19.212299999999999</c:v>
                </c:pt>
                <c:pt idx="28548" formatCode="General">
                  <c:v>19.213000000000001</c:v>
                </c:pt>
                <c:pt idx="28549" formatCode="General">
                  <c:v>19.2136</c:v>
                </c:pt>
                <c:pt idx="28550" formatCode="General">
                  <c:v>19.214300000000001</c:v>
                </c:pt>
                <c:pt idx="28551" formatCode="General">
                  <c:v>19.215</c:v>
                </c:pt>
                <c:pt idx="28552" formatCode="General">
                  <c:v>19.215599999999998</c:v>
                </c:pt>
                <c:pt idx="28553" formatCode="General">
                  <c:v>19.2163</c:v>
                </c:pt>
                <c:pt idx="28554" formatCode="General">
                  <c:v>19.216999999999999</c:v>
                </c:pt>
                <c:pt idx="28555" formatCode="General">
                  <c:v>19.217700000000001</c:v>
                </c:pt>
                <c:pt idx="28556" formatCode="General">
                  <c:v>19.218299999999999</c:v>
                </c:pt>
                <c:pt idx="28557" formatCode="General">
                  <c:v>19.219000000000001</c:v>
                </c:pt>
                <c:pt idx="28558" formatCode="General">
                  <c:v>19.2197</c:v>
                </c:pt>
                <c:pt idx="28559" formatCode="General">
                  <c:v>19.220400000000001</c:v>
                </c:pt>
                <c:pt idx="28560" formatCode="General">
                  <c:v>19.221</c:v>
                </c:pt>
                <c:pt idx="28561" formatCode="General">
                  <c:v>19.221699999999998</c:v>
                </c:pt>
                <c:pt idx="28562" formatCode="General">
                  <c:v>19.2224</c:v>
                </c:pt>
                <c:pt idx="28563" formatCode="General">
                  <c:v>19.222999999999999</c:v>
                </c:pt>
                <c:pt idx="28564" formatCode="General">
                  <c:v>19.223700000000001</c:v>
                </c:pt>
                <c:pt idx="28565" formatCode="General">
                  <c:v>19.224399999999999</c:v>
                </c:pt>
                <c:pt idx="28566" formatCode="General">
                  <c:v>19.225100000000001</c:v>
                </c:pt>
                <c:pt idx="28567" formatCode="General">
                  <c:v>19.2257</c:v>
                </c:pt>
                <c:pt idx="28568" formatCode="General">
                  <c:v>19.226400000000002</c:v>
                </c:pt>
                <c:pt idx="28569" formatCode="General">
                  <c:v>19.2271</c:v>
                </c:pt>
                <c:pt idx="28570" formatCode="General">
                  <c:v>19.227799999999998</c:v>
                </c:pt>
                <c:pt idx="28571" formatCode="General">
                  <c:v>19.228400000000001</c:v>
                </c:pt>
                <c:pt idx="28572" formatCode="General">
                  <c:v>19.229099999999999</c:v>
                </c:pt>
                <c:pt idx="28573" formatCode="General">
                  <c:v>19.229800000000001</c:v>
                </c:pt>
                <c:pt idx="28574" formatCode="General">
                  <c:v>19.230399999999999</c:v>
                </c:pt>
                <c:pt idx="28575" formatCode="General">
                  <c:v>19.231100000000001</c:v>
                </c:pt>
                <c:pt idx="28576" formatCode="General">
                  <c:v>19.2318</c:v>
                </c:pt>
                <c:pt idx="28577" formatCode="General">
                  <c:v>19.232500000000002</c:v>
                </c:pt>
                <c:pt idx="28578" formatCode="General">
                  <c:v>19.2331</c:v>
                </c:pt>
                <c:pt idx="28579" formatCode="General">
                  <c:v>19.233799999999999</c:v>
                </c:pt>
                <c:pt idx="28580" formatCode="General">
                  <c:v>19.234500000000001</c:v>
                </c:pt>
                <c:pt idx="28581" formatCode="General">
                  <c:v>19.235199999999999</c:v>
                </c:pt>
                <c:pt idx="28582" formatCode="General">
                  <c:v>19.235800000000001</c:v>
                </c:pt>
                <c:pt idx="28583" formatCode="General">
                  <c:v>19.236499999999999</c:v>
                </c:pt>
                <c:pt idx="28584" formatCode="General">
                  <c:v>19.237200000000001</c:v>
                </c:pt>
                <c:pt idx="28585" formatCode="General">
                  <c:v>19.2379</c:v>
                </c:pt>
                <c:pt idx="28586" formatCode="General">
                  <c:v>19.238499999999998</c:v>
                </c:pt>
                <c:pt idx="28587" formatCode="General">
                  <c:v>19.2392</c:v>
                </c:pt>
                <c:pt idx="28588" formatCode="General">
                  <c:v>19.239899999999999</c:v>
                </c:pt>
                <c:pt idx="28589" formatCode="General">
                  <c:v>19.240500000000001</c:v>
                </c:pt>
                <c:pt idx="28590" formatCode="General">
                  <c:v>19.241199999999999</c:v>
                </c:pt>
                <c:pt idx="28591" formatCode="General">
                  <c:v>19.241900000000001</c:v>
                </c:pt>
                <c:pt idx="28592" formatCode="General">
                  <c:v>19.242599999999999</c:v>
                </c:pt>
                <c:pt idx="28593" formatCode="General">
                  <c:v>19.243200000000002</c:v>
                </c:pt>
                <c:pt idx="28594" formatCode="General">
                  <c:v>19.2439</c:v>
                </c:pt>
                <c:pt idx="28595" formatCode="General">
                  <c:v>19.244599999999998</c:v>
                </c:pt>
                <c:pt idx="28596" formatCode="General">
                  <c:v>19.2453</c:v>
                </c:pt>
                <c:pt idx="28597" formatCode="General">
                  <c:v>19.245899999999999</c:v>
                </c:pt>
                <c:pt idx="28598" formatCode="General">
                  <c:v>19.246600000000001</c:v>
                </c:pt>
                <c:pt idx="28599" formatCode="General">
                  <c:v>19.247299999999999</c:v>
                </c:pt>
                <c:pt idx="28600" formatCode="General">
                  <c:v>19.247900000000001</c:v>
                </c:pt>
                <c:pt idx="28601" formatCode="General">
                  <c:v>19.2486</c:v>
                </c:pt>
                <c:pt idx="28602" formatCode="General">
                  <c:v>19.249300000000002</c:v>
                </c:pt>
                <c:pt idx="28603" formatCode="General">
                  <c:v>19.25</c:v>
                </c:pt>
                <c:pt idx="28604" formatCode="General">
                  <c:v>19.250599999999999</c:v>
                </c:pt>
                <c:pt idx="28605" formatCode="General">
                  <c:v>19.251300000000001</c:v>
                </c:pt>
                <c:pt idx="28606" formatCode="General">
                  <c:v>19.251999999999999</c:v>
                </c:pt>
                <c:pt idx="28607" formatCode="General">
                  <c:v>19.252700000000001</c:v>
                </c:pt>
                <c:pt idx="28608" formatCode="General">
                  <c:v>19.253299999999999</c:v>
                </c:pt>
                <c:pt idx="28609" formatCode="General">
                  <c:v>19.254000000000001</c:v>
                </c:pt>
                <c:pt idx="28610" formatCode="General">
                  <c:v>19.2547</c:v>
                </c:pt>
                <c:pt idx="28611" formatCode="General">
                  <c:v>19.255400000000002</c:v>
                </c:pt>
                <c:pt idx="28612" formatCode="General">
                  <c:v>19.256</c:v>
                </c:pt>
                <c:pt idx="28613" formatCode="General">
                  <c:v>19.256699999999999</c:v>
                </c:pt>
                <c:pt idx="28614" formatCode="General">
                  <c:v>19.257400000000001</c:v>
                </c:pt>
                <c:pt idx="28615" formatCode="General">
                  <c:v>19.257999999999999</c:v>
                </c:pt>
                <c:pt idx="28616" formatCode="General">
                  <c:v>19.258700000000001</c:v>
                </c:pt>
                <c:pt idx="28617" formatCode="General">
                  <c:v>19.259399999999999</c:v>
                </c:pt>
                <c:pt idx="28618" formatCode="General">
                  <c:v>19.260100000000001</c:v>
                </c:pt>
                <c:pt idx="28619" formatCode="General">
                  <c:v>19.2607</c:v>
                </c:pt>
                <c:pt idx="28620" formatCode="General">
                  <c:v>19.261399999999998</c:v>
                </c:pt>
                <c:pt idx="28621" formatCode="General">
                  <c:v>19.2621</c:v>
                </c:pt>
                <c:pt idx="28622" formatCode="General">
                  <c:v>19.262799999999999</c:v>
                </c:pt>
                <c:pt idx="28623" formatCode="General">
                  <c:v>19.263400000000001</c:v>
                </c:pt>
                <c:pt idx="28624" formatCode="General">
                  <c:v>19.264099999999999</c:v>
                </c:pt>
                <c:pt idx="28625" formatCode="General">
                  <c:v>19.264800000000001</c:v>
                </c:pt>
                <c:pt idx="28626" formatCode="General">
                  <c:v>19.2654</c:v>
                </c:pt>
                <c:pt idx="28627" formatCode="General">
                  <c:v>19.266100000000002</c:v>
                </c:pt>
                <c:pt idx="28628" formatCode="General">
                  <c:v>19.2668</c:v>
                </c:pt>
                <c:pt idx="28629" formatCode="General">
                  <c:v>19.267499999999998</c:v>
                </c:pt>
                <c:pt idx="28630" formatCode="General">
                  <c:v>19.2681</c:v>
                </c:pt>
                <c:pt idx="28631" formatCode="General">
                  <c:v>19.268799999999999</c:v>
                </c:pt>
                <c:pt idx="28632" formatCode="General">
                  <c:v>19.269500000000001</c:v>
                </c:pt>
                <c:pt idx="28633" formatCode="General">
                  <c:v>19.270199999999999</c:v>
                </c:pt>
                <c:pt idx="28634" formatCode="General">
                  <c:v>19.270800000000001</c:v>
                </c:pt>
                <c:pt idx="28635" formatCode="General">
                  <c:v>19.2715</c:v>
                </c:pt>
                <c:pt idx="28636" formatCode="General">
                  <c:v>19.272200000000002</c:v>
                </c:pt>
                <c:pt idx="28637" formatCode="General">
                  <c:v>19.2728</c:v>
                </c:pt>
                <c:pt idx="28638" formatCode="General">
                  <c:v>19.273499999999999</c:v>
                </c:pt>
                <c:pt idx="28639" formatCode="General">
                  <c:v>19.2742</c:v>
                </c:pt>
                <c:pt idx="28640" formatCode="General">
                  <c:v>19.274899999999999</c:v>
                </c:pt>
                <c:pt idx="28641" formatCode="General">
                  <c:v>19.275500000000001</c:v>
                </c:pt>
                <c:pt idx="28642" formatCode="General">
                  <c:v>19.276199999999999</c:v>
                </c:pt>
                <c:pt idx="28643" formatCode="General">
                  <c:v>19.276900000000001</c:v>
                </c:pt>
                <c:pt idx="28644" formatCode="General">
                  <c:v>19.2776</c:v>
                </c:pt>
                <c:pt idx="28645" formatCode="General">
                  <c:v>19.278199999999998</c:v>
                </c:pt>
                <c:pt idx="28646" formatCode="General">
                  <c:v>19.2789</c:v>
                </c:pt>
                <c:pt idx="28647" formatCode="General">
                  <c:v>19.279599999999999</c:v>
                </c:pt>
                <c:pt idx="28648" formatCode="General">
                  <c:v>19.2803</c:v>
                </c:pt>
                <c:pt idx="28649" formatCode="General">
                  <c:v>19.280899999999999</c:v>
                </c:pt>
                <c:pt idx="28650" formatCode="General">
                  <c:v>19.281600000000001</c:v>
                </c:pt>
                <c:pt idx="28651" formatCode="General">
                  <c:v>19.282299999999999</c:v>
                </c:pt>
                <c:pt idx="28652" formatCode="General">
                  <c:v>19.282900000000001</c:v>
                </c:pt>
                <c:pt idx="28653" formatCode="General">
                  <c:v>19.2836</c:v>
                </c:pt>
                <c:pt idx="28654" formatCode="General">
                  <c:v>19.284300000000002</c:v>
                </c:pt>
                <c:pt idx="28655" formatCode="General">
                  <c:v>19.285</c:v>
                </c:pt>
                <c:pt idx="28656" formatCode="General">
                  <c:v>19.285599999999999</c:v>
                </c:pt>
                <c:pt idx="28657" formatCode="General">
                  <c:v>19.286300000000001</c:v>
                </c:pt>
                <c:pt idx="28658" formatCode="General">
                  <c:v>19.286999999999999</c:v>
                </c:pt>
                <c:pt idx="28659" formatCode="General">
                  <c:v>19.287700000000001</c:v>
                </c:pt>
                <c:pt idx="28660" formatCode="General">
                  <c:v>19.2883</c:v>
                </c:pt>
                <c:pt idx="28661" formatCode="General">
                  <c:v>19.289000000000001</c:v>
                </c:pt>
                <c:pt idx="28662" formatCode="General">
                  <c:v>19.2897</c:v>
                </c:pt>
                <c:pt idx="28663" formatCode="General">
                  <c:v>19.290299999999998</c:v>
                </c:pt>
                <c:pt idx="28664" formatCode="General">
                  <c:v>19.291</c:v>
                </c:pt>
                <c:pt idx="28665" formatCode="General">
                  <c:v>19.291699999999999</c:v>
                </c:pt>
                <c:pt idx="28666" formatCode="General">
                  <c:v>19.292400000000001</c:v>
                </c:pt>
                <c:pt idx="28667" formatCode="General">
                  <c:v>19.292999999999999</c:v>
                </c:pt>
                <c:pt idx="28668" formatCode="General">
                  <c:v>19.293700000000001</c:v>
                </c:pt>
                <c:pt idx="28669" formatCode="General">
                  <c:v>19.2944</c:v>
                </c:pt>
                <c:pt idx="28670" formatCode="General">
                  <c:v>19.295100000000001</c:v>
                </c:pt>
                <c:pt idx="28671" formatCode="General">
                  <c:v>19.2957</c:v>
                </c:pt>
                <c:pt idx="28672" formatCode="General">
                  <c:v>19.296399999999998</c:v>
                </c:pt>
                <c:pt idx="28673" formatCode="General">
                  <c:v>19.2971</c:v>
                </c:pt>
                <c:pt idx="28674" formatCode="General">
                  <c:v>19.297699999999999</c:v>
                </c:pt>
                <c:pt idx="28675" formatCode="General">
                  <c:v>19.298400000000001</c:v>
                </c:pt>
                <c:pt idx="28676" formatCode="General">
                  <c:v>19.299099999999999</c:v>
                </c:pt>
                <c:pt idx="28677" formatCode="General">
                  <c:v>19.299800000000001</c:v>
                </c:pt>
                <c:pt idx="28678" formatCode="General">
                  <c:v>19.3004</c:v>
                </c:pt>
                <c:pt idx="28679" formatCode="General">
                  <c:v>19.301100000000002</c:v>
                </c:pt>
                <c:pt idx="28680" formatCode="General">
                  <c:v>19.3018</c:v>
                </c:pt>
                <c:pt idx="28681" formatCode="General">
                  <c:v>19.302499999999998</c:v>
                </c:pt>
                <c:pt idx="28682" formatCode="General">
                  <c:v>19.303100000000001</c:v>
                </c:pt>
                <c:pt idx="28683" formatCode="General">
                  <c:v>19.303799999999999</c:v>
                </c:pt>
                <c:pt idx="28684" formatCode="General">
                  <c:v>19.304500000000001</c:v>
                </c:pt>
                <c:pt idx="28685" formatCode="General">
                  <c:v>19.305199999999999</c:v>
                </c:pt>
                <c:pt idx="28686" formatCode="General">
                  <c:v>19.305800000000001</c:v>
                </c:pt>
                <c:pt idx="28687" formatCode="General">
                  <c:v>19.3065</c:v>
                </c:pt>
                <c:pt idx="28688" formatCode="General">
                  <c:v>19.307200000000002</c:v>
                </c:pt>
                <c:pt idx="28689" formatCode="General">
                  <c:v>19.3078</c:v>
                </c:pt>
                <c:pt idx="28690" formatCode="General">
                  <c:v>19.308499999999999</c:v>
                </c:pt>
                <c:pt idx="28691" formatCode="General">
                  <c:v>19.309200000000001</c:v>
                </c:pt>
                <c:pt idx="28692" formatCode="General">
                  <c:v>19.309899999999999</c:v>
                </c:pt>
                <c:pt idx="28693" formatCode="General">
                  <c:v>19.310500000000001</c:v>
                </c:pt>
                <c:pt idx="28694" formatCode="General">
                  <c:v>19.311199999999999</c:v>
                </c:pt>
                <c:pt idx="28695" formatCode="General">
                  <c:v>19.311900000000001</c:v>
                </c:pt>
                <c:pt idx="28696" formatCode="General">
                  <c:v>19.3126</c:v>
                </c:pt>
                <c:pt idx="28697" formatCode="General">
                  <c:v>19.313199999999998</c:v>
                </c:pt>
                <c:pt idx="28698" formatCode="General">
                  <c:v>19.3139</c:v>
                </c:pt>
                <c:pt idx="28699" formatCode="General">
                  <c:v>19.314599999999999</c:v>
                </c:pt>
                <c:pt idx="28700" formatCode="General">
                  <c:v>19.315200000000001</c:v>
                </c:pt>
                <c:pt idx="28701" formatCode="General">
                  <c:v>19.315899999999999</c:v>
                </c:pt>
                <c:pt idx="28702" formatCode="General">
                  <c:v>19.316600000000001</c:v>
                </c:pt>
                <c:pt idx="28703" formatCode="General">
                  <c:v>19.317299999999999</c:v>
                </c:pt>
                <c:pt idx="28704" formatCode="General">
                  <c:v>19.317900000000002</c:v>
                </c:pt>
                <c:pt idx="28705" formatCode="General">
                  <c:v>19.3186</c:v>
                </c:pt>
                <c:pt idx="28706" formatCode="General">
                  <c:v>19.319299999999998</c:v>
                </c:pt>
                <c:pt idx="28707" formatCode="General">
                  <c:v>19.32</c:v>
                </c:pt>
                <c:pt idx="28708" formatCode="General">
                  <c:v>19.320599999999999</c:v>
                </c:pt>
                <c:pt idx="28709" formatCode="General">
                  <c:v>19.321300000000001</c:v>
                </c:pt>
                <c:pt idx="28710" formatCode="General">
                  <c:v>19.321999999999999</c:v>
                </c:pt>
                <c:pt idx="28711" formatCode="General">
                  <c:v>19.322700000000001</c:v>
                </c:pt>
                <c:pt idx="28712" formatCode="General">
                  <c:v>19.3233</c:v>
                </c:pt>
                <c:pt idx="28713" formatCode="General">
                  <c:v>19.324000000000002</c:v>
                </c:pt>
                <c:pt idx="28714" formatCode="General">
                  <c:v>19.3247</c:v>
                </c:pt>
                <c:pt idx="28715" formatCode="General">
                  <c:v>19.325299999999999</c:v>
                </c:pt>
                <c:pt idx="28716" formatCode="General">
                  <c:v>19.326000000000001</c:v>
                </c:pt>
                <c:pt idx="28717" formatCode="General">
                  <c:v>19.326699999999999</c:v>
                </c:pt>
                <c:pt idx="28718" formatCode="General">
                  <c:v>19.327400000000001</c:v>
                </c:pt>
                <c:pt idx="28719" formatCode="General">
                  <c:v>19.327999999999999</c:v>
                </c:pt>
                <c:pt idx="28720" formatCode="General">
                  <c:v>19.328700000000001</c:v>
                </c:pt>
                <c:pt idx="28721" formatCode="General">
                  <c:v>19.3294</c:v>
                </c:pt>
                <c:pt idx="28722" formatCode="General">
                  <c:v>19.330100000000002</c:v>
                </c:pt>
                <c:pt idx="28723" formatCode="General">
                  <c:v>19.3307</c:v>
                </c:pt>
                <c:pt idx="28724" formatCode="General">
                  <c:v>19.331399999999999</c:v>
                </c:pt>
                <c:pt idx="28725" formatCode="General">
                  <c:v>19.332100000000001</c:v>
                </c:pt>
                <c:pt idx="28726" formatCode="General">
                  <c:v>19.332699999999999</c:v>
                </c:pt>
                <c:pt idx="28727" formatCode="General">
                  <c:v>19.333400000000001</c:v>
                </c:pt>
                <c:pt idx="28728" formatCode="General">
                  <c:v>19.334099999999999</c:v>
                </c:pt>
                <c:pt idx="28729" formatCode="General">
                  <c:v>19.334800000000001</c:v>
                </c:pt>
                <c:pt idx="28730" formatCode="General">
                  <c:v>19.3354</c:v>
                </c:pt>
                <c:pt idx="28731" formatCode="General">
                  <c:v>19.336099999999998</c:v>
                </c:pt>
                <c:pt idx="28732" formatCode="General">
                  <c:v>19.3368</c:v>
                </c:pt>
                <c:pt idx="28733" formatCode="General">
                  <c:v>19.337499999999999</c:v>
                </c:pt>
                <c:pt idx="28734" formatCode="General">
                  <c:v>19.338100000000001</c:v>
                </c:pt>
                <c:pt idx="28735" formatCode="General">
                  <c:v>19.338799999999999</c:v>
                </c:pt>
                <c:pt idx="28736" formatCode="General">
                  <c:v>19.339500000000001</c:v>
                </c:pt>
                <c:pt idx="28737" formatCode="General">
                  <c:v>19.3401</c:v>
                </c:pt>
                <c:pt idx="28738" formatCode="General">
                  <c:v>19.340800000000002</c:v>
                </c:pt>
                <c:pt idx="28739" formatCode="General">
                  <c:v>19.3415</c:v>
                </c:pt>
                <c:pt idx="28740" formatCode="General">
                  <c:v>19.342199999999998</c:v>
                </c:pt>
                <c:pt idx="28741" formatCode="General">
                  <c:v>19.3428</c:v>
                </c:pt>
                <c:pt idx="28742" formatCode="General">
                  <c:v>19.343499999999999</c:v>
                </c:pt>
                <c:pt idx="28743" formatCode="General">
                  <c:v>19.344200000000001</c:v>
                </c:pt>
                <c:pt idx="28744" formatCode="General">
                  <c:v>19.344899999999999</c:v>
                </c:pt>
                <c:pt idx="28745" formatCode="General">
                  <c:v>19.345500000000001</c:v>
                </c:pt>
                <c:pt idx="28746" formatCode="General">
                  <c:v>19.3462</c:v>
                </c:pt>
                <c:pt idx="28747" formatCode="General">
                  <c:v>19.346900000000002</c:v>
                </c:pt>
                <c:pt idx="28748" formatCode="General">
                  <c:v>19.3476</c:v>
                </c:pt>
                <c:pt idx="28749" formatCode="General">
                  <c:v>19.348199999999999</c:v>
                </c:pt>
                <c:pt idx="28750" formatCode="General">
                  <c:v>19.3489</c:v>
                </c:pt>
                <c:pt idx="28751" formatCode="General">
                  <c:v>19.349599999999999</c:v>
                </c:pt>
                <c:pt idx="28752" formatCode="General">
                  <c:v>19.350200000000001</c:v>
                </c:pt>
                <c:pt idx="28753" formatCode="General">
                  <c:v>19.350899999999999</c:v>
                </c:pt>
                <c:pt idx="28754" formatCode="General">
                  <c:v>19.351600000000001</c:v>
                </c:pt>
                <c:pt idx="28755" formatCode="General">
                  <c:v>19.3523</c:v>
                </c:pt>
                <c:pt idx="28756" formatCode="General">
                  <c:v>19.352900000000002</c:v>
                </c:pt>
                <c:pt idx="28757" formatCode="General">
                  <c:v>19.3536</c:v>
                </c:pt>
                <c:pt idx="28758" formatCode="General">
                  <c:v>19.354299999999999</c:v>
                </c:pt>
                <c:pt idx="28759" formatCode="General">
                  <c:v>19.355</c:v>
                </c:pt>
                <c:pt idx="28760" formatCode="General">
                  <c:v>19.355599999999999</c:v>
                </c:pt>
                <c:pt idx="28761" formatCode="General">
                  <c:v>19.356300000000001</c:v>
                </c:pt>
                <c:pt idx="28762" formatCode="General">
                  <c:v>19.356999999999999</c:v>
                </c:pt>
                <c:pt idx="28763" formatCode="General">
                  <c:v>19.357600000000001</c:v>
                </c:pt>
                <c:pt idx="28764" formatCode="General">
                  <c:v>19.3583</c:v>
                </c:pt>
                <c:pt idx="28765" formatCode="General">
                  <c:v>19.359000000000002</c:v>
                </c:pt>
                <c:pt idx="28766" formatCode="General">
                  <c:v>19.3597</c:v>
                </c:pt>
                <c:pt idx="28767" formatCode="General">
                  <c:v>19.360299999999999</c:v>
                </c:pt>
                <c:pt idx="28768" formatCode="General">
                  <c:v>19.361000000000001</c:v>
                </c:pt>
                <c:pt idx="28769" formatCode="General">
                  <c:v>19.361699999999999</c:v>
                </c:pt>
                <c:pt idx="28770" formatCode="General">
                  <c:v>19.362400000000001</c:v>
                </c:pt>
                <c:pt idx="28771" formatCode="General">
                  <c:v>19.363</c:v>
                </c:pt>
                <c:pt idx="28772" formatCode="General">
                  <c:v>19.363700000000001</c:v>
                </c:pt>
                <c:pt idx="28773" formatCode="General">
                  <c:v>19.3644</c:v>
                </c:pt>
                <c:pt idx="28774" formatCode="General">
                  <c:v>19.364999999999998</c:v>
                </c:pt>
                <c:pt idx="28775" formatCode="General">
                  <c:v>19.3657</c:v>
                </c:pt>
                <c:pt idx="28776" formatCode="General">
                  <c:v>19.366399999999999</c:v>
                </c:pt>
                <c:pt idx="28777" formatCode="General">
                  <c:v>19.367100000000001</c:v>
                </c:pt>
                <c:pt idx="28778" formatCode="General">
                  <c:v>19.367699999999999</c:v>
                </c:pt>
                <c:pt idx="28779" formatCode="General">
                  <c:v>19.368400000000001</c:v>
                </c:pt>
                <c:pt idx="28780" formatCode="General">
                  <c:v>19.3691</c:v>
                </c:pt>
                <c:pt idx="28781" formatCode="General">
                  <c:v>19.369800000000001</c:v>
                </c:pt>
                <c:pt idx="28782" formatCode="General">
                  <c:v>19.3704</c:v>
                </c:pt>
                <c:pt idx="28783" formatCode="General">
                  <c:v>19.371099999999998</c:v>
                </c:pt>
                <c:pt idx="28784" formatCode="General">
                  <c:v>19.3718</c:v>
                </c:pt>
                <c:pt idx="28785" formatCode="General">
                  <c:v>19.372499999999999</c:v>
                </c:pt>
                <c:pt idx="28786" formatCode="General">
                  <c:v>19.373100000000001</c:v>
                </c:pt>
                <c:pt idx="28787" formatCode="General">
                  <c:v>19.373799999999999</c:v>
                </c:pt>
                <c:pt idx="28788" formatCode="General">
                  <c:v>19.374500000000001</c:v>
                </c:pt>
                <c:pt idx="28789" formatCode="General">
                  <c:v>19.3751</c:v>
                </c:pt>
                <c:pt idx="28790" formatCode="General">
                  <c:v>19.375800000000002</c:v>
                </c:pt>
                <c:pt idx="28791" formatCode="General">
                  <c:v>19.3765</c:v>
                </c:pt>
                <c:pt idx="28792" formatCode="General">
                  <c:v>19.377199999999998</c:v>
                </c:pt>
                <c:pt idx="28793" formatCode="General">
                  <c:v>19.377800000000001</c:v>
                </c:pt>
                <c:pt idx="28794" formatCode="General">
                  <c:v>19.378499999999999</c:v>
                </c:pt>
                <c:pt idx="28795" formatCode="General">
                  <c:v>19.379200000000001</c:v>
                </c:pt>
                <c:pt idx="28796" formatCode="General">
                  <c:v>19.379899999999999</c:v>
                </c:pt>
                <c:pt idx="28797" formatCode="General">
                  <c:v>19.380500000000001</c:v>
                </c:pt>
                <c:pt idx="28798" formatCode="General">
                  <c:v>19.3812</c:v>
                </c:pt>
                <c:pt idx="28799" formatCode="General">
                  <c:v>19.381900000000002</c:v>
                </c:pt>
                <c:pt idx="28800" formatCode="General">
                  <c:v>19.3825</c:v>
                </c:pt>
                <c:pt idx="28801" formatCode="General">
                  <c:v>19.383199999999999</c:v>
                </c:pt>
                <c:pt idx="28802" formatCode="General">
                  <c:v>19.383900000000001</c:v>
                </c:pt>
                <c:pt idx="28803" formatCode="General">
                  <c:v>19.384599999999999</c:v>
                </c:pt>
                <c:pt idx="28804" formatCode="General">
                  <c:v>19.385200000000001</c:v>
                </c:pt>
                <c:pt idx="28805" formatCode="General">
                  <c:v>19.385899999999999</c:v>
                </c:pt>
                <c:pt idx="28806" formatCode="General">
                  <c:v>19.386600000000001</c:v>
                </c:pt>
                <c:pt idx="28807" formatCode="General">
                  <c:v>19.3873</c:v>
                </c:pt>
                <c:pt idx="28808" formatCode="General">
                  <c:v>19.387899999999998</c:v>
                </c:pt>
                <c:pt idx="28809" formatCode="General">
                  <c:v>19.3886</c:v>
                </c:pt>
                <c:pt idx="28810" formatCode="General">
                  <c:v>19.389299999999999</c:v>
                </c:pt>
                <c:pt idx="28811" formatCode="General">
                  <c:v>19.39</c:v>
                </c:pt>
                <c:pt idx="28812" formatCode="General">
                  <c:v>19.390599999999999</c:v>
                </c:pt>
                <c:pt idx="28813" formatCode="General">
                  <c:v>19.391300000000001</c:v>
                </c:pt>
                <c:pt idx="28814" formatCode="General">
                  <c:v>19.391999999999999</c:v>
                </c:pt>
                <c:pt idx="28815" formatCode="General">
                  <c:v>19.392600000000002</c:v>
                </c:pt>
                <c:pt idx="28816" formatCode="General">
                  <c:v>19.3933</c:v>
                </c:pt>
                <c:pt idx="28817" formatCode="General">
                  <c:v>19.393999999999998</c:v>
                </c:pt>
                <c:pt idx="28818" formatCode="General">
                  <c:v>19.3947</c:v>
                </c:pt>
                <c:pt idx="28819" formatCode="General">
                  <c:v>19.395299999999999</c:v>
                </c:pt>
                <c:pt idx="28820" formatCode="General">
                  <c:v>19.396000000000001</c:v>
                </c:pt>
                <c:pt idx="28821" formatCode="General">
                  <c:v>19.396699999999999</c:v>
                </c:pt>
                <c:pt idx="28822" formatCode="General">
                  <c:v>19.397400000000001</c:v>
                </c:pt>
                <c:pt idx="28823" formatCode="General">
                  <c:v>19.398</c:v>
                </c:pt>
                <c:pt idx="28824" formatCode="General">
                  <c:v>19.398700000000002</c:v>
                </c:pt>
                <c:pt idx="28825" formatCode="General">
                  <c:v>19.3994</c:v>
                </c:pt>
                <c:pt idx="28826" formatCode="General">
                  <c:v>19.399999999999999</c:v>
                </c:pt>
                <c:pt idx="28827" formatCode="General">
                  <c:v>19.400700000000001</c:v>
                </c:pt>
                <c:pt idx="28828" formatCode="General">
                  <c:v>19.401399999999999</c:v>
                </c:pt>
                <c:pt idx="28829" formatCode="General">
                  <c:v>19.402100000000001</c:v>
                </c:pt>
                <c:pt idx="28830" formatCode="General">
                  <c:v>19.402699999999999</c:v>
                </c:pt>
                <c:pt idx="28831" formatCode="General">
                  <c:v>19.403400000000001</c:v>
                </c:pt>
                <c:pt idx="28832" formatCode="General">
                  <c:v>19.4041</c:v>
                </c:pt>
                <c:pt idx="28833" formatCode="General">
                  <c:v>19.404800000000002</c:v>
                </c:pt>
                <c:pt idx="28834" formatCode="General">
                  <c:v>19.4054</c:v>
                </c:pt>
                <c:pt idx="28835" formatCode="General">
                  <c:v>19.406099999999999</c:v>
                </c:pt>
                <c:pt idx="28836" formatCode="General">
                  <c:v>19.4068</c:v>
                </c:pt>
                <c:pt idx="28837" formatCode="General">
                  <c:v>19.407399999999999</c:v>
                </c:pt>
                <c:pt idx="28838" formatCode="General">
                  <c:v>19.408100000000001</c:v>
                </c:pt>
                <c:pt idx="28839" formatCode="General">
                  <c:v>19.408799999999999</c:v>
                </c:pt>
                <c:pt idx="28840" formatCode="General">
                  <c:v>19.409500000000001</c:v>
                </c:pt>
                <c:pt idx="28841" formatCode="General">
                  <c:v>19.4101</c:v>
                </c:pt>
                <c:pt idx="28842" formatCode="General">
                  <c:v>19.410799999999998</c:v>
                </c:pt>
                <c:pt idx="28843" formatCode="General">
                  <c:v>19.4115</c:v>
                </c:pt>
                <c:pt idx="28844" formatCode="General">
                  <c:v>19.412199999999999</c:v>
                </c:pt>
                <c:pt idx="28845" formatCode="General">
                  <c:v>19.412800000000001</c:v>
                </c:pt>
                <c:pt idx="28846" formatCode="General">
                  <c:v>19.413499999999999</c:v>
                </c:pt>
                <c:pt idx="28847" formatCode="General">
                  <c:v>19.414200000000001</c:v>
                </c:pt>
                <c:pt idx="28848" formatCode="General">
                  <c:v>19.414899999999999</c:v>
                </c:pt>
                <c:pt idx="28849" formatCode="General">
                  <c:v>19.415500000000002</c:v>
                </c:pt>
                <c:pt idx="28850" formatCode="General">
                  <c:v>19.4162</c:v>
                </c:pt>
                <c:pt idx="28851" formatCode="General">
                  <c:v>19.416899999999998</c:v>
                </c:pt>
                <c:pt idx="28852" formatCode="General">
                  <c:v>19.4175</c:v>
                </c:pt>
                <c:pt idx="28853" formatCode="General">
                  <c:v>19.418199999999999</c:v>
                </c:pt>
                <c:pt idx="28854" formatCode="General">
                  <c:v>19.418900000000001</c:v>
                </c:pt>
                <c:pt idx="28855" formatCode="General">
                  <c:v>19.419599999999999</c:v>
                </c:pt>
                <c:pt idx="28856" formatCode="General">
                  <c:v>19.420200000000001</c:v>
                </c:pt>
                <c:pt idx="28857" formatCode="General">
                  <c:v>19.4209</c:v>
                </c:pt>
                <c:pt idx="28858" formatCode="General">
                  <c:v>19.421600000000002</c:v>
                </c:pt>
                <c:pt idx="28859" formatCode="General">
                  <c:v>19.4223</c:v>
                </c:pt>
                <c:pt idx="28860" formatCode="General">
                  <c:v>19.422899999999998</c:v>
                </c:pt>
                <c:pt idx="28861" formatCode="General">
                  <c:v>19.4236</c:v>
                </c:pt>
                <c:pt idx="28862" formatCode="General">
                  <c:v>19.424299999999999</c:v>
                </c:pt>
                <c:pt idx="28863" formatCode="General">
                  <c:v>19.424900000000001</c:v>
                </c:pt>
                <c:pt idx="28864" formatCode="General">
                  <c:v>19.425599999999999</c:v>
                </c:pt>
                <c:pt idx="28865" formatCode="General">
                  <c:v>19.426300000000001</c:v>
                </c:pt>
                <c:pt idx="28866" formatCode="General">
                  <c:v>19.427</c:v>
                </c:pt>
                <c:pt idx="28867" formatCode="General">
                  <c:v>19.427600000000002</c:v>
                </c:pt>
                <c:pt idx="28868" formatCode="General">
                  <c:v>19.4283</c:v>
                </c:pt>
                <c:pt idx="28869" formatCode="General">
                  <c:v>19.428999999999998</c:v>
                </c:pt>
                <c:pt idx="28870" formatCode="General">
                  <c:v>19.4297</c:v>
                </c:pt>
                <c:pt idx="28871" formatCode="General">
                  <c:v>19.430299999999999</c:v>
                </c:pt>
                <c:pt idx="28872" formatCode="General">
                  <c:v>19.431000000000001</c:v>
                </c:pt>
                <c:pt idx="28873" formatCode="General">
                  <c:v>19.431699999999999</c:v>
                </c:pt>
                <c:pt idx="28874" formatCode="General">
                  <c:v>19.432400000000001</c:v>
                </c:pt>
                <c:pt idx="28875" formatCode="General">
                  <c:v>19.433</c:v>
                </c:pt>
                <c:pt idx="28876" formatCode="General">
                  <c:v>19.433700000000002</c:v>
                </c:pt>
                <c:pt idx="28877" formatCode="General">
                  <c:v>19.4344</c:v>
                </c:pt>
                <c:pt idx="28878" formatCode="General">
                  <c:v>19.434999999999999</c:v>
                </c:pt>
                <c:pt idx="28879" formatCode="General">
                  <c:v>19.435700000000001</c:v>
                </c:pt>
                <c:pt idx="28880" formatCode="General">
                  <c:v>19.436399999999999</c:v>
                </c:pt>
                <c:pt idx="28881" formatCode="General">
                  <c:v>19.437100000000001</c:v>
                </c:pt>
                <c:pt idx="28882" formatCode="General">
                  <c:v>19.4377</c:v>
                </c:pt>
                <c:pt idx="28883" formatCode="General">
                  <c:v>19.438400000000001</c:v>
                </c:pt>
                <c:pt idx="28884" formatCode="General">
                  <c:v>19.4391</c:v>
                </c:pt>
                <c:pt idx="28885" formatCode="General">
                  <c:v>19.439800000000002</c:v>
                </c:pt>
                <c:pt idx="28886" formatCode="General">
                  <c:v>19.4404</c:v>
                </c:pt>
                <c:pt idx="28887" formatCode="General">
                  <c:v>19.441099999999999</c:v>
                </c:pt>
                <c:pt idx="28888" formatCode="General">
                  <c:v>19.441800000000001</c:v>
                </c:pt>
                <c:pt idx="28889" formatCode="General">
                  <c:v>19.442399999999999</c:v>
                </c:pt>
                <c:pt idx="28890" formatCode="General">
                  <c:v>19.443100000000001</c:v>
                </c:pt>
                <c:pt idx="28891" formatCode="General">
                  <c:v>19.4438</c:v>
                </c:pt>
                <c:pt idx="28892" formatCode="General">
                  <c:v>19.444500000000001</c:v>
                </c:pt>
                <c:pt idx="28893" formatCode="General">
                  <c:v>19.4451</c:v>
                </c:pt>
                <c:pt idx="28894" formatCode="General">
                  <c:v>19.445799999999998</c:v>
                </c:pt>
                <c:pt idx="28895" formatCode="General">
                  <c:v>19.4465</c:v>
                </c:pt>
                <c:pt idx="28896" formatCode="General">
                  <c:v>19.447199999999999</c:v>
                </c:pt>
                <c:pt idx="28897" formatCode="General">
                  <c:v>19.447800000000001</c:v>
                </c:pt>
                <c:pt idx="28898" formatCode="General">
                  <c:v>19.448499999999999</c:v>
                </c:pt>
                <c:pt idx="28899" formatCode="General">
                  <c:v>19.449200000000001</c:v>
                </c:pt>
                <c:pt idx="28900" formatCode="General">
                  <c:v>19.4498</c:v>
                </c:pt>
                <c:pt idx="28901" formatCode="General">
                  <c:v>19.450500000000002</c:v>
                </c:pt>
                <c:pt idx="28902" formatCode="General">
                  <c:v>19.4512</c:v>
                </c:pt>
                <c:pt idx="28903" formatCode="General">
                  <c:v>19.451899999999998</c:v>
                </c:pt>
                <c:pt idx="28904" formatCode="General">
                  <c:v>19.452500000000001</c:v>
                </c:pt>
                <c:pt idx="28905" formatCode="General">
                  <c:v>19.453199999999999</c:v>
                </c:pt>
                <c:pt idx="28906" formatCode="General">
                  <c:v>19.453900000000001</c:v>
                </c:pt>
                <c:pt idx="28907" formatCode="General">
                  <c:v>19.454599999999999</c:v>
                </c:pt>
                <c:pt idx="28908" formatCode="General">
                  <c:v>19.455200000000001</c:v>
                </c:pt>
                <c:pt idx="28909" formatCode="General">
                  <c:v>19.4559</c:v>
                </c:pt>
                <c:pt idx="28910" formatCode="General">
                  <c:v>19.456600000000002</c:v>
                </c:pt>
                <c:pt idx="28911" formatCode="General">
                  <c:v>19.4573</c:v>
                </c:pt>
                <c:pt idx="28912" formatCode="General">
                  <c:v>19.457899999999999</c:v>
                </c:pt>
                <c:pt idx="28913" formatCode="General">
                  <c:v>19.458600000000001</c:v>
                </c:pt>
                <c:pt idx="28914" formatCode="General">
                  <c:v>19.459299999999999</c:v>
                </c:pt>
                <c:pt idx="28915" formatCode="General">
                  <c:v>19.459900000000001</c:v>
                </c:pt>
                <c:pt idx="28916" formatCode="General">
                  <c:v>19.460599999999999</c:v>
                </c:pt>
                <c:pt idx="28917" formatCode="General">
                  <c:v>19.461300000000001</c:v>
                </c:pt>
                <c:pt idx="28918" formatCode="General">
                  <c:v>19.462</c:v>
                </c:pt>
                <c:pt idx="28919" formatCode="General">
                  <c:v>19.462599999999998</c:v>
                </c:pt>
                <c:pt idx="28920" formatCode="General">
                  <c:v>19.4633</c:v>
                </c:pt>
                <c:pt idx="28921" formatCode="General">
                  <c:v>19.463999999999999</c:v>
                </c:pt>
                <c:pt idx="28922" formatCode="General">
                  <c:v>19.464700000000001</c:v>
                </c:pt>
                <c:pt idx="28923" formatCode="General">
                  <c:v>19.465299999999999</c:v>
                </c:pt>
                <c:pt idx="28924" formatCode="General">
                  <c:v>19.466000000000001</c:v>
                </c:pt>
                <c:pt idx="28925" formatCode="General">
                  <c:v>19.466699999999999</c:v>
                </c:pt>
                <c:pt idx="28926" formatCode="General">
                  <c:v>19.467300000000002</c:v>
                </c:pt>
                <c:pt idx="28927" formatCode="General">
                  <c:v>19.468</c:v>
                </c:pt>
                <c:pt idx="28928" formatCode="General">
                  <c:v>19.468699999999998</c:v>
                </c:pt>
                <c:pt idx="28929" formatCode="General">
                  <c:v>19.4694</c:v>
                </c:pt>
                <c:pt idx="28930" formatCode="General">
                  <c:v>19.47</c:v>
                </c:pt>
                <c:pt idx="28931" formatCode="General">
                  <c:v>19.470700000000001</c:v>
                </c:pt>
                <c:pt idx="28932" formatCode="General">
                  <c:v>19.471399999999999</c:v>
                </c:pt>
                <c:pt idx="28933" formatCode="General">
                  <c:v>19.472100000000001</c:v>
                </c:pt>
                <c:pt idx="28934" formatCode="General">
                  <c:v>19.4727</c:v>
                </c:pt>
                <c:pt idx="28935" formatCode="General">
                  <c:v>19.473400000000002</c:v>
                </c:pt>
                <c:pt idx="28936" formatCode="General">
                  <c:v>19.4741</c:v>
                </c:pt>
                <c:pt idx="28937" formatCode="General">
                  <c:v>19.474699999999999</c:v>
                </c:pt>
                <c:pt idx="28938" formatCode="General">
                  <c:v>19.4754</c:v>
                </c:pt>
                <c:pt idx="28939" formatCode="General">
                  <c:v>19.476099999999999</c:v>
                </c:pt>
                <c:pt idx="28940" formatCode="General">
                  <c:v>19.476800000000001</c:v>
                </c:pt>
                <c:pt idx="28941" formatCode="General">
                  <c:v>19.477399999999999</c:v>
                </c:pt>
                <c:pt idx="28942" formatCode="General">
                  <c:v>19.478100000000001</c:v>
                </c:pt>
                <c:pt idx="28943" formatCode="General">
                  <c:v>19.4788</c:v>
                </c:pt>
                <c:pt idx="28944" formatCode="General">
                  <c:v>19.479500000000002</c:v>
                </c:pt>
                <c:pt idx="28945" formatCode="General">
                  <c:v>19.4801</c:v>
                </c:pt>
                <c:pt idx="28946" formatCode="General">
                  <c:v>19.480799999999999</c:v>
                </c:pt>
                <c:pt idx="28947" formatCode="General">
                  <c:v>19.4815</c:v>
                </c:pt>
                <c:pt idx="28948" formatCode="General">
                  <c:v>19.482199999999999</c:v>
                </c:pt>
                <c:pt idx="28949" formatCode="General">
                  <c:v>19.482800000000001</c:v>
                </c:pt>
                <c:pt idx="28950" formatCode="General">
                  <c:v>19.483499999999999</c:v>
                </c:pt>
                <c:pt idx="28951" formatCode="General">
                  <c:v>19.484200000000001</c:v>
                </c:pt>
                <c:pt idx="28952" formatCode="General">
                  <c:v>19.4848</c:v>
                </c:pt>
                <c:pt idx="28953" formatCode="General">
                  <c:v>19.485499999999998</c:v>
                </c:pt>
                <c:pt idx="28954" formatCode="General">
                  <c:v>19.4862</c:v>
                </c:pt>
                <c:pt idx="28955" formatCode="General">
                  <c:v>19.486899999999999</c:v>
                </c:pt>
                <c:pt idx="28956" formatCode="General">
                  <c:v>19.487500000000001</c:v>
                </c:pt>
                <c:pt idx="28957" formatCode="General">
                  <c:v>19.488199999999999</c:v>
                </c:pt>
                <c:pt idx="28958" formatCode="General">
                  <c:v>19.488900000000001</c:v>
                </c:pt>
                <c:pt idx="28959" formatCode="General">
                  <c:v>19.489599999999999</c:v>
                </c:pt>
                <c:pt idx="28960" formatCode="General">
                  <c:v>19.490200000000002</c:v>
                </c:pt>
                <c:pt idx="28961" formatCode="General">
                  <c:v>19.4909</c:v>
                </c:pt>
                <c:pt idx="28962" formatCode="General">
                  <c:v>19.491599999999998</c:v>
                </c:pt>
                <c:pt idx="28963" formatCode="General">
                  <c:v>19.4922</c:v>
                </c:pt>
                <c:pt idx="28964" formatCode="General">
                  <c:v>19.492899999999999</c:v>
                </c:pt>
                <c:pt idx="28965" formatCode="General">
                  <c:v>19.493600000000001</c:v>
                </c:pt>
                <c:pt idx="28966" formatCode="General">
                  <c:v>19.494299999999999</c:v>
                </c:pt>
                <c:pt idx="28967" formatCode="General">
                  <c:v>19.494900000000001</c:v>
                </c:pt>
                <c:pt idx="28968" formatCode="General">
                  <c:v>19.4956</c:v>
                </c:pt>
                <c:pt idx="28969" formatCode="General">
                  <c:v>19.496300000000002</c:v>
                </c:pt>
                <c:pt idx="28970" formatCode="General">
                  <c:v>19.497</c:v>
                </c:pt>
                <c:pt idx="28971" formatCode="General">
                  <c:v>19.497599999999998</c:v>
                </c:pt>
                <c:pt idx="28972" formatCode="General">
                  <c:v>19.4983</c:v>
                </c:pt>
                <c:pt idx="28973" formatCode="General">
                  <c:v>19.498999999999999</c:v>
                </c:pt>
                <c:pt idx="28974" formatCode="General">
                  <c:v>19.499700000000001</c:v>
                </c:pt>
                <c:pt idx="28975" formatCode="General">
                  <c:v>19.500299999999999</c:v>
                </c:pt>
                <c:pt idx="28976" formatCode="General">
                  <c:v>19.501000000000001</c:v>
                </c:pt>
                <c:pt idx="28977" formatCode="General">
                  <c:v>19.5017</c:v>
                </c:pt>
                <c:pt idx="28978" formatCode="General">
                  <c:v>19.502300000000002</c:v>
                </c:pt>
                <c:pt idx="28979" formatCode="General">
                  <c:v>19.503</c:v>
                </c:pt>
                <c:pt idx="28980" formatCode="General">
                  <c:v>19.503699999999998</c:v>
                </c:pt>
                <c:pt idx="28981" formatCode="General">
                  <c:v>19.5044</c:v>
                </c:pt>
                <c:pt idx="28982" formatCode="General">
                  <c:v>19.504999999999999</c:v>
                </c:pt>
                <c:pt idx="28983" formatCode="General">
                  <c:v>19.505700000000001</c:v>
                </c:pt>
                <c:pt idx="28984" formatCode="General">
                  <c:v>19.506399999999999</c:v>
                </c:pt>
                <c:pt idx="28985" formatCode="General">
                  <c:v>19.507100000000001</c:v>
                </c:pt>
                <c:pt idx="28986" formatCode="General">
                  <c:v>19.5077</c:v>
                </c:pt>
                <c:pt idx="28987" formatCode="General">
                  <c:v>19.508400000000002</c:v>
                </c:pt>
                <c:pt idx="28988" formatCode="General">
                  <c:v>19.5091</c:v>
                </c:pt>
                <c:pt idx="28989" formatCode="General">
                  <c:v>19.509699999999999</c:v>
                </c:pt>
                <c:pt idx="28990" formatCode="General">
                  <c:v>19.510400000000001</c:v>
                </c:pt>
                <c:pt idx="28991" formatCode="General">
                  <c:v>19.511099999999999</c:v>
                </c:pt>
                <c:pt idx="28992" formatCode="General">
                  <c:v>19.511800000000001</c:v>
                </c:pt>
                <c:pt idx="28993" formatCode="General">
                  <c:v>19.5124</c:v>
                </c:pt>
                <c:pt idx="28994" formatCode="General">
                  <c:v>19.513100000000001</c:v>
                </c:pt>
                <c:pt idx="28995" formatCode="General">
                  <c:v>19.5138</c:v>
                </c:pt>
                <c:pt idx="28996" formatCode="General">
                  <c:v>19.514500000000002</c:v>
                </c:pt>
                <c:pt idx="28997" formatCode="General">
                  <c:v>19.5151</c:v>
                </c:pt>
                <c:pt idx="28998" formatCode="General">
                  <c:v>19.515799999999999</c:v>
                </c:pt>
                <c:pt idx="28999" formatCode="General">
                  <c:v>19.516500000000001</c:v>
                </c:pt>
                <c:pt idx="29000" formatCode="General">
                  <c:v>19.517099999999999</c:v>
                </c:pt>
                <c:pt idx="29001" formatCode="General">
                  <c:v>19.517800000000001</c:v>
                </c:pt>
                <c:pt idx="29002" formatCode="General">
                  <c:v>19.5185</c:v>
                </c:pt>
                <c:pt idx="29003" formatCode="General">
                  <c:v>19.519200000000001</c:v>
                </c:pt>
                <c:pt idx="29004" formatCode="General">
                  <c:v>19.5198</c:v>
                </c:pt>
                <c:pt idx="29005" formatCode="General">
                  <c:v>19.520499999999998</c:v>
                </c:pt>
                <c:pt idx="29006" formatCode="General">
                  <c:v>19.5212</c:v>
                </c:pt>
                <c:pt idx="29007" formatCode="General">
                  <c:v>19.521899999999999</c:v>
                </c:pt>
                <c:pt idx="29008" formatCode="General">
                  <c:v>19.522500000000001</c:v>
                </c:pt>
                <c:pt idx="29009" formatCode="General">
                  <c:v>19.523199999999999</c:v>
                </c:pt>
                <c:pt idx="29010" formatCode="General">
                  <c:v>19.523900000000001</c:v>
                </c:pt>
                <c:pt idx="29011" formatCode="General">
                  <c:v>19.5246</c:v>
                </c:pt>
                <c:pt idx="29012" formatCode="General">
                  <c:v>19.525200000000002</c:v>
                </c:pt>
                <c:pt idx="29013" formatCode="General">
                  <c:v>19.5259</c:v>
                </c:pt>
                <c:pt idx="29014" formatCode="General">
                  <c:v>19.526599999999998</c:v>
                </c:pt>
                <c:pt idx="29015" formatCode="General">
                  <c:v>19.527200000000001</c:v>
                </c:pt>
                <c:pt idx="29016" formatCode="General">
                  <c:v>19.527899999999999</c:v>
                </c:pt>
                <c:pt idx="29017" formatCode="General">
                  <c:v>19.528600000000001</c:v>
                </c:pt>
                <c:pt idx="29018" formatCode="General">
                  <c:v>19.529299999999999</c:v>
                </c:pt>
                <c:pt idx="29019" formatCode="General">
                  <c:v>19.529900000000001</c:v>
                </c:pt>
                <c:pt idx="29020" formatCode="General">
                  <c:v>19.5306</c:v>
                </c:pt>
                <c:pt idx="29021" formatCode="General">
                  <c:v>19.531300000000002</c:v>
                </c:pt>
                <c:pt idx="29022" formatCode="General">
                  <c:v>19.532</c:v>
                </c:pt>
                <c:pt idx="29023" formatCode="General">
                  <c:v>19.532599999999999</c:v>
                </c:pt>
                <c:pt idx="29024" formatCode="General">
                  <c:v>19.533300000000001</c:v>
                </c:pt>
                <c:pt idx="29025" formatCode="General">
                  <c:v>19.533999999999999</c:v>
                </c:pt>
                <c:pt idx="29026" formatCode="General">
                  <c:v>19.534600000000001</c:v>
                </c:pt>
                <c:pt idx="29027" formatCode="General">
                  <c:v>19.535299999999999</c:v>
                </c:pt>
                <c:pt idx="29028" formatCode="General">
                  <c:v>19.536000000000001</c:v>
                </c:pt>
                <c:pt idx="29029" formatCode="General">
                  <c:v>19.5367</c:v>
                </c:pt>
                <c:pt idx="29030" formatCode="General">
                  <c:v>19.537299999999998</c:v>
                </c:pt>
                <c:pt idx="29031" formatCode="General">
                  <c:v>19.538</c:v>
                </c:pt>
                <c:pt idx="29032" formatCode="General">
                  <c:v>19.538699999999999</c:v>
                </c:pt>
                <c:pt idx="29033" formatCode="General">
                  <c:v>19.539400000000001</c:v>
                </c:pt>
                <c:pt idx="29034" formatCode="General">
                  <c:v>19.54</c:v>
                </c:pt>
                <c:pt idx="29035" formatCode="General">
                  <c:v>19.540700000000001</c:v>
                </c:pt>
                <c:pt idx="29036" formatCode="General">
                  <c:v>19.541399999999999</c:v>
                </c:pt>
                <c:pt idx="29037" formatCode="General">
                  <c:v>19.542100000000001</c:v>
                </c:pt>
                <c:pt idx="29038" formatCode="General">
                  <c:v>19.5427</c:v>
                </c:pt>
                <c:pt idx="29039" formatCode="General">
                  <c:v>19.543399999999998</c:v>
                </c:pt>
                <c:pt idx="29040" formatCode="General">
                  <c:v>19.5441</c:v>
                </c:pt>
                <c:pt idx="29041" formatCode="General">
                  <c:v>19.544699999999999</c:v>
                </c:pt>
                <c:pt idx="29042" formatCode="General">
                  <c:v>19.545400000000001</c:v>
                </c:pt>
                <c:pt idx="29043" formatCode="General">
                  <c:v>19.546099999999999</c:v>
                </c:pt>
                <c:pt idx="29044" formatCode="General">
                  <c:v>19.546800000000001</c:v>
                </c:pt>
                <c:pt idx="29045" formatCode="General">
                  <c:v>19.5474</c:v>
                </c:pt>
                <c:pt idx="29046" formatCode="General">
                  <c:v>19.548100000000002</c:v>
                </c:pt>
                <c:pt idx="29047" formatCode="General">
                  <c:v>19.5488</c:v>
                </c:pt>
                <c:pt idx="29048" formatCode="General">
                  <c:v>19.549499999999998</c:v>
                </c:pt>
                <c:pt idx="29049" formatCode="General">
                  <c:v>19.5501</c:v>
                </c:pt>
                <c:pt idx="29050" formatCode="General">
                  <c:v>19.550799999999999</c:v>
                </c:pt>
                <c:pt idx="29051" formatCode="General">
                  <c:v>19.551500000000001</c:v>
                </c:pt>
                <c:pt idx="29052" formatCode="General">
                  <c:v>19.552099999999999</c:v>
                </c:pt>
                <c:pt idx="29053" formatCode="General">
                  <c:v>19.552800000000001</c:v>
                </c:pt>
                <c:pt idx="29054" formatCode="General">
                  <c:v>19.5535</c:v>
                </c:pt>
                <c:pt idx="29055" formatCode="General">
                  <c:v>19.554200000000002</c:v>
                </c:pt>
                <c:pt idx="29056" formatCode="General">
                  <c:v>19.5548</c:v>
                </c:pt>
                <c:pt idx="29057" formatCode="General">
                  <c:v>19.555499999999999</c:v>
                </c:pt>
                <c:pt idx="29058" formatCode="General">
                  <c:v>19.5562</c:v>
                </c:pt>
                <c:pt idx="29059" formatCode="General">
                  <c:v>19.556899999999999</c:v>
                </c:pt>
                <c:pt idx="29060" formatCode="General">
                  <c:v>19.557500000000001</c:v>
                </c:pt>
                <c:pt idx="29061" formatCode="General">
                  <c:v>19.558199999999999</c:v>
                </c:pt>
                <c:pt idx="29062" formatCode="General">
                  <c:v>19.558900000000001</c:v>
                </c:pt>
                <c:pt idx="29063" formatCode="General">
                  <c:v>19.5595</c:v>
                </c:pt>
                <c:pt idx="29064" formatCode="General">
                  <c:v>19.560199999999998</c:v>
                </c:pt>
                <c:pt idx="29065" formatCode="General">
                  <c:v>19.5609</c:v>
                </c:pt>
                <c:pt idx="29066" formatCode="General">
                  <c:v>19.561599999999999</c:v>
                </c:pt>
                <c:pt idx="29067" formatCode="General">
                  <c:v>19.562200000000001</c:v>
                </c:pt>
                <c:pt idx="29068" formatCode="General">
                  <c:v>19.562899999999999</c:v>
                </c:pt>
                <c:pt idx="29069" formatCode="General">
                  <c:v>19.563600000000001</c:v>
                </c:pt>
                <c:pt idx="29070" formatCode="General">
                  <c:v>19.564299999999999</c:v>
                </c:pt>
                <c:pt idx="29071" formatCode="General">
                  <c:v>19.564900000000002</c:v>
                </c:pt>
                <c:pt idx="29072" formatCode="General">
                  <c:v>19.5656</c:v>
                </c:pt>
                <c:pt idx="29073" formatCode="General">
                  <c:v>19.566299999999998</c:v>
                </c:pt>
                <c:pt idx="29074" formatCode="General">
                  <c:v>19.567</c:v>
                </c:pt>
                <c:pt idx="29075" formatCode="General">
                  <c:v>19.567599999999999</c:v>
                </c:pt>
                <c:pt idx="29076" formatCode="General">
                  <c:v>19.568300000000001</c:v>
                </c:pt>
                <c:pt idx="29077" formatCode="General">
                  <c:v>19.568999999999999</c:v>
                </c:pt>
                <c:pt idx="29078" formatCode="General">
                  <c:v>19.569600000000001</c:v>
                </c:pt>
                <c:pt idx="29079" formatCode="General">
                  <c:v>19.5703</c:v>
                </c:pt>
                <c:pt idx="29080" formatCode="General">
                  <c:v>19.571000000000002</c:v>
                </c:pt>
                <c:pt idx="29081" formatCode="General">
                  <c:v>19.5717</c:v>
                </c:pt>
                <c:pt idx="29082" formatCode="General">
                  <c:v>19.572299999999998</c:v>
                </c:pt>
                <c:pt idx="29083" formatCode="General">
                  <c:v>19.573</c:v>
                </c:pt>
                <c:pt idx="29084" formatCode="General">
                  <c:v>19.573699999999999</c:v>
                </c:pt>
                <c:pt idx="29085" formatCode="General">
                  <c:v>19.574400000000001</c:v>
                </c:pt>
                <c:pt idx="29086" formatCode="General">
                  <c:v>19.574999999999999</c:v>
                </c:pt>
                <c:pt idx="29087" formatCode="General">
                  <c:v>19.575700000000001</c:v>
                </c:pt>
                <c:pt idx="29088" formatCode="General">
                  <c:v>19.5764</c:v>
                </c:pt>
                <c:pt idx="29089" formatCode="General">
                  <c:v>19.577000000000002</c:v>
                </c:pt>
                <c:pt idx="29090" formatCode="General">
                  <c:v>19.5777</c:v>
                </c:pt>
                <c:pt idx="29091" formatCode="General">
                  <c:v>19.578399999999998</c:v>
                </c:pt>
                <c:pt idx="29092" formatCode="General">
                  <c:v>19.5791</c:v>
                </c:pt>
                <c:pt idx="29093" formatCode="General">
                  <c:v>19.579699999999999</c:v>
                </c:pt>
                <c:pt idx="29094" formatCode="General">
                  <c:v>19.580400000000001</c:v>
                </c:pt>
                <c:pt idx="29095" formatCode="General">
                  <c:v>19.581099999999999</c:v>
                </c:pt>
                <c:pt idx="29096" formatCode="General">
                  <c:v>19.581800000000001</c:v>
                </c:pt>
                <c:pt idx="29097" formatCode="General">
                  <c:v>19.5824</c:v>
                </c:pt>
                <c:pt idx="29098" formatCode="General">
                  <c:v>19.583100000000002</c:v>
                </c:pt>
                <c:pt idx="29099" formatCode="General">
                  <c:v>19.5838</c:v>
                </c:pt>
                <c:pt idx="29100" formatCode="General">
                  <c:v>19.584399999999999</c:v>
                </c:pt>
                <c:pt idx="29101" formatCode="General">
                  <c:v>19.585100000000001</c:v>
                </c:pt>
                <c:pt idx="29102" formatCode="General">
                  <c:v>19.585799999999999</c:v>
                </c:pt>
                <c:pt idx="29103" formatCode="General">
                  <c:v>19.586500000000001</c:v>
                </c:pt>
                <c:pt idx="29104" formatCode="General">
                  <c:v>19.5871</c:v>
                </c:pt>
                <c:pt idx="29105" formatCode="General">
                  <c:v>19.587800000000001</c:v>
                </c:pt>
                <c:pt idx="29106" formatCode="General">
                  <c:v>19.5885</c:v>
                </c:pt>
                <c:pt idx="29107" formatCode="General">
                  <c:v>19.589200000000002</c:v>
                </c:pt>
                <c:pt idx="29108" formatCode="General">
                  <c:v>19.5898</c:v>
                </c:pt>
                <c:pt idx="29109" formatCode="General">
                  <c:v>19.590499999999999</c:v>
                </c:pt>
                <c:pt idx="29110" formatCode="General">
                  <c:v>19.591200000000001</c:v>
                </c:pt>
                <c:pt idx="29111" formatCode="General">
                  <c:v>19.591899999999999</c:v>
                </c:pt>
                <c:pt idx="29112" formatCode="General">
                  <c:v>19.592500000000001</c:v>
                </c:pt>
                <c:pt idx="29113" formatCode="General">
                  <c:v>19.5932</c:v>
                </c:pt>
                <c:pt idx="29114" formatCode="General">
                  <c:v>19.593900000000001</c:v>
                </c:pt>
                <c:pt idx="29115" formatCode="General">
                  <c:v>19.5945</c:v>
                </c:pt>
                <c:pt idx="29116" formatCode="General">
                  <c:v>19.595199999999998</c:v>
                </c:pt>
                <c:pt idx="29117" formatCode="General">
                  <c:v>19.5959</c:v>
                </c:pt>
                <c:pt idx="29118" formatCode="General">
                  <c:v>19.596599999999999</c:v>
                </c:pt>
                <c:pt idx="29119" formatCode="General">
                  <c:v>19.597200000000001</c:v>
                </c:pt>
                <c:pt idx="29120" formatCode="General">
                  <c:v>19.597899999999999</c:v>
                </c:pt>
                <c:pt idx="29121" formatCode="General">
                  <c:v>19.598600000000001</c:v>
                </c:pt>
                <c:pt idx="29122" formatCode="General">
                  <c:v>19.599299999999999</c:v>
                </c:pt>
                <c:pt idx="29123" formatCode="General">
                  <c:v>19.599900000000002</c:v>
                </c:pt>
                <c:pt idx="29124" formatCode="General">
                  <c:v>19.6006</c:v>
                </c:pt>
                <c:pt idx="29125" formatCode="General">
                  <c:v>19.601299999999998</c:v>
                </c:pt>
                <c:pt idx="29126" formatCode="General">
                  <c:v>19.601900000000001</c:v>
                </c:pt>
                <c:pt idx="29127" formatCode="General">
                  <c:v>19.602599999999999</c:v>
                </c:pt>
                <c:pt idx="29128" formatCode="General">
                  <c:v>19.603300000000001</c:v>
                </c:pt>
                <c:pt idx="29129" formatCode="General">
                  <c:v>19.603999999999999</c:v>
                </c:pt>
                <c:pt idx="29130" formatCode="General">
                  <c:v>19.604600000000001</c:v>
                </c:pt>
                <c:pt idx="29131" formatCode="General">
                  <c:v>19.6053</c:v>
                </c:pt>
                <c:pt idx="29132" formatCode="General">
                  <c:v>19.606000000000002</c:v>
                </c:pt>
                <c:pt idx="29133" formatCode="General">
                  <c:v>19.6067</c:v>
                </c:pt>
                <c:pt idx="29134" formatCode="General">
                  <c:v>19.607299999999999</c:v>
                </c:pt>
                <c:pt idx="29135" formatCode="General">
                  <c:v>19.608000000000001</c:v>
                </c:pt>
                <c:pt idx="29136" formatCode="General">
                  <c:v>19.608699999999999</c:v>
                </c:pt>
                <c:pt idx="29137" formatCode="General">
                  <c:v>19.609400000000001</c:v>
                </c:pt>
                <c:pt idx="29138" formatCode="General">
                  <c:v>19.61</c:v>
                </c:pt>
                <c:pt idx="29139" formatCode="General">
                  <c:v>19.610700000000001</c:v>
                </c:pt>
                <c:pt idx="29140" formatCode="General">
                  <c:v>19.6114</c:v>
                </c:pt>
                <c:pt idx="29141" formatCode="General">
                  <c:v>19.611999999999998</c:v>
                </c:pt>
                <c:pt idx="29142" formatCode="General">
                  <c:v>19.6127</c:v>
                </c:pt>
                <c:pt idx="29143" formatCode="General">
                  <c:v>19.613399999999999</c:v>
                </c:pt>
                <c:pt idx="29144" formatCode="General">
                  <c:v>19.614100000000001</c:v>
                </c:pt>
                <c:pt idx="29145" formatCode="General">
                  <c:v>19.614699999999999</c:v>
                </c:pt>
                <c:pt idx="29146" formatCode="General">
                  <c:v>19.615400000000001</c:v>
                </c:pt>
                <c:pt idx="29147" formatCode="General">
                  <c:v>19.616099999999999</c:v>
                </c:pt>
                <c:pt idx="29148" formatCode="General">
                  <c:v>19.616800000000001</c:v>
                </c:pt>
                <c:pt idx="29149" formatCode="General">
                  <c:v>19.6174</c:v>
                </c:pt>
                <c:pt idx="29150" formatCode="General">
                  <c:v>19.618099999999998</c:v>
                </c:pt>
                <c:pt idx="29151" formatCode="General">
                  <c:v>19.6188</c:v>
                </c:pt>
                <c:pt idx="29152" formatCode="General">
                  <c:v>19.619399999999999</c:v>
                </c:pt>
                <c:pt idx="29153" formatCode="General">
                  <c:v>19.620100000000001</c:v>
                </c:pt>
                <c:pt idx="29154" formatCode="General">
                  <c:v>19.620799999999999</c:v>
                </c:pt>
                <c:pt idx="29155" formatCode="General">
                  <c:v>19.621500000000001</c:v>
                </c:pt>
                <c:pt idx="29156" formatCode="General">
                  <c:v>19.6221</c:v>
                </c:pt>
                <c:pt idx="29157" formatCode="General">
                  <c:v>19.622800000000002</c:v>
                </c:pt>
                <c:pt idx="29158" formatCode="General">
                  <c:v>19.6235</c:v>
                </c:pt>
                <c:pt idx="29159" formatCode="General">
                  <c:v>19.624199999999998</c:v>
                </c:pt>
                <c:pt idx="29160" formatCode="General">
                  <c:v>19.6248</c:v>
                </c:pt>
                <c:pt idx="29161" formatCode="General">
                  <c:v>19.625499999999999</c:v>
                </c:pt>
                <c:pt idx="29162" formatCode="General">
                  <c:v>19.626200000000001</c:v>
                </c:pt>
                <c:pt idx="29163" formatCode="General">
                  <c:v>19.626799999999999</c:v>
                </c:pt>
                <c:pt idx="29164" formatCode="General">
                  <c:v>19.627500000000001</c:v>
                </c:pt>
                <c:pt idx="29165" formatCode="General">
                  <c:v>19.6282</c:v>
                </c:pt>
                <c:pt idx="29166" formatCode="General">
                  <c:v>19.628900000000002</c:v>
                </c:pt>
                <c:pt idx="29167" formatCode="General">
                  <c:v>19.6295</c:v>
                </c:pt>
                <c:pt idx="29168" formatCode="General">
                  <c:v>19.630199999999999</c:v>
                </c:pt>
                <c:pt idx="29169" formatCode="General">
                  <c:v>19.6309</c:v>
                </c:pt>
                <c:pt idx="29170" formatCode="General">
                  <c:v>19.631599999999999</c:v>
                </c:pt>
                <c:pt idx="29171" formatCode="General">
                  <c:v>19.632200000000001</c:v>
                </c:pt>
                <c:pt idx="29172" formatCode="General">
                  <c:v>19.632899999999999</c:v>
                </c:pt>
                <c:pt idx="29173" formatCode="General">
                  <c:v>19.633600000000001</c:v>
                </c:pt>
                <c:pt idx="29174" formatCode="General">
                  <c:v>19.6343</c:v>
                </c:pt>
                <c:pt idx="29175" formatCode="General">
                  <c:v>19.634899999999998</c:v>
                </c:pt>
                <c:pt idx="29176" formatCode="General">
                  <c:v>19.6356</c:v>
                </c:pt>
                <c:pt idx="29177" formatCode="General">
                  <c:v>19.636299999999999</c:v>
                </c:pt>
                <c:pt idx="29178" formatCode="General">
                  <c:v>19.636900000000001</c:v>
                </c:pt>
                <c:pt idx="29179" formatCode="General">
                  <c:v>19.637599999999999</c:v>
                </c:pt>
                <c:pt idx="29180" formatCode="General">
                  <c:v>19.638300000000001</c:v>
                </c:pt>
                <c:pt idx="29181" formatCode="General">
                  <c:v>19.638999999999999</c:v>
                </c:pt>
                <c:pt idx="29182" formatCode="General">
                  <c:v>19.639600000000002</c:v>
                </c:pt>
                <c:pt idx="29183" formatCode="General">
                  <c:v>19.6403</c:v>
                </c:pt>
                <c:pt idx="29184" formatCode="General">
                  <c:v>19.640999999999998</c:v>
                </c:pt>
                <c:pt idx="29185" formatCode="General">
                  <c:v>19.6417</c:v>
                </c:pt>
                <c:pt idx="29186" formatCode="General">
                  <c:v>19.642299999999999</c:v>
                </c:pt>
                <c:pt idx="29187" formatCode="General">
                  <c:v>19.643000000000001</c:v>
                </c:pt>
                <c:pt idx="29188" formatCode="General">
                  <c:v>19.643699999999999</c:v>
                </c:pt>
                <c:pt idx="29189" formatCode="General">
                  <c:v>19.644300000000001</c:v>
                </c:pt>
                <c:pt idx="29190" formatCode="General">
                  <c:v>19.645</c:v>
                </c:pt>
                <c:pt idx="29191" formatCode="General">
                  <c:v>19.645700000000001</c:v>
                </c:pt>
                <c:pt idx="29192" formatCode="General">
                  <c:v>19.6464</c:v>
                </c:pt>
                <c:pt idx="29193" formatCode="General">
                  <c:v>19.646999999999998</c:v>
                </c:pt>
                <c:pt idx="29194" formatCode="General">
                  <c:v>19.6477</c:v>
                </c:pt>
                <c:pt idx="29195" formatCode="General">
                  <c:v>19.648399999999999</c:v>
                </c:pt>
                <c:pt idx="29196" formatCode="General">
                  <c:v>19.649100000000001</c:v>
                </c:pt>
                <c:pt idx="29197" formatCode="General">
                  <c:v>19.649699999999999</c:v>
                </c:pt>
                <c:pt idx="29198" formatCode="General">
                  <c:v>19.650400000000001</c:v>
                </c:pt>
                <c:pt idx="29199" formatCode="General">
                  <c:v>19.6511</c:v>
                </c:pt>
                <c:pt idx="29200" formatCode="General">
                  <c:v>19.651800000000001</c:v>
                </c:pt>
                <c:pt idx="29201" formatCode="General">
                  <c:v>19.6524</c:v>
                </c:pt>
                <c:pt idx="29202" formatCode="General">
                  <c:v>19.653099999999998</c:v>
                </c:pt>
                <c:pt idx="29203" formatCode="General">
                  <c:v>19.6538</c:v>
                </c:pt>
                <c:pt idx="29204" formatCode="General">
                  <c:v>19.654399999999999</c:v>
                </c:pt>
                <c:pt idx="29205" formatCode="General">
                  <c:v>19.655100000000001</c:v>
                </c:pt>
                <c:pt idx="29206" formatCode="General">
                  <c:v>19.655799999999999</c:v>
                </c:pt>
                <c:pt idx="29207" formatCode="General">
                  <c:v>19.656500000000001</c:v>
                </c:pt>
                <c:pt idx="29208" formatCode="General">
                  <c:v>19.6571</c:v>
                </c:pt>
                <c:pt idx="29209" formatCode="General">
                  <c:v>19.657800000000002</c:v>
                </c:pt>
                <c:pt idx="29210" formatCode="General">
                  <c:v>19.6585</c:v>
                </c:pt>
                <c:pt idx="29211" formatCode="General">
                  <c:v>19.659199999999998</c:v>
                </c:pt>
                <c:pt idx="29212" formatCode="General">
                  <c:v>19.659800000000001</c:v>
                </c:pt>
                <c:pt idx="29213" formatCode="General">
                  <c:v>19.660499999999999</c:v>
                </c:pt>
                <c:pt idx="29214" formatCode="General">
                  <c:v>19.661200000000001</c:v>
                </c:pt>
                <c:pt idx="29215" formatCode="General">
                  <c:v>19.661799999999999</c:v>
                </c:pt>
                <c:pt idx="29216" formatCode="General">
                  <c:v>19.662500000000001</c:v>
                </c:pt>
                <c:pt idx="29217" formatCode="General">
                  <c:v>19.6632</c:v>
                </c:pt>
                <c:pt idx="29218" formatCode="General">
                  <c:v>19.663900000000002</c:v>
                </c:pt>
                <c:pt idx="29219" formatCode="General">
                  <c:v>19.6645</c:v>
                </c:pt>
                <c:pt idx="29220" formatCode="General">
                  <c:v>19.665199999999999</c:v>
                </c:pt>
                <c:pt idx="29221" formatCode="General">
                  <c:v>19.665900000000001</c:v>
                </c:pt>
                <c:pt idx="29222" formatCode="General">
                  <c:v>19.666599999999999</c:v>
                </c:pt>
                <c:pt idx="29223" formatCode="General">
                  <c:v>19.667200000000001</c:v>
                </c:pt>
                <c:pt idx="29224" formatCode="General">
                  <c:v>19.667899999999999</c:v>
                </c:pt>
                <c:pt idx="29225" formatCode="General">
                  <c:v>19.668600000000001</c:v>
                </c:pt>
                <c:pt idx="29226" formatCode="General">
                  <c:v>19.6692</c:v>
                </c:pt>
                <c:pt idx="29227" formatCode="General">
                  <c:v>19.669899999999998</c:v>
                </c:pt>
                <c:pt idx="29228" formatCode="General">
                  <c:v>19.6706</c:v>
                </c:pt>
                <c:pt idx="29229" formatCode="General">
                  <c:v>19.671299999999999</c:v>
                </c:pt>
                <c:pt idx="29230" formatCode="General">
                  <c:v>19.671900000000001</c:v>
                </c:pt>
                <c:pt idx="29231" formatCode="General">
                  <c:v>19.672599999999999</c:v>
                </c:pt>
                <c:pt idx="29232" formatCode="General">
                  <c:v>19.673300000000001</c:v>
                </c:pt>
                <c:pt idx="29233" formatCode="General">
                  <c:v>19.673999999999999</c:v>
                </c:pt>
                <c:pt idx="29234" formatCode="General">
                  <c:v>19.674600000000002</c:v>
                </c:pt>
                <c:pt idx="29235" formatCode="General">
                  <c:v>19.6753</c:v>
                </c:pt>
                <c:pt idx="29236" formatCode="General">
                  <c:v>19.675999999999998</c:v>
                </c:pt>
                <c:pt idx="29237" formatCode="General">
                  <c:v>19.6767</c:v>
                </c:pt>
                <c:pt idx="29238" formatCode="General">
                  <c:v>19.677299999999999</c:v>
                </c:pt>
                <c:pt idx="29239" formatCode="General">
                  <c:v>19.678000000000001</c:v>
                </c:pt>
                <c:pt idx="29240" formatCode="General">
                  <c:v>19.678699999999999</c:v>
                </c:pt>
                <c:pt idx="29241" formatCode="General">
                  <c:v>19.679300000000001</c:v>
                </c:pt>
                <c:pt idx="29242" formatCode="General">
                  <c:v>19.68</c:v>
                </c:pt>
                <c:pt idx="29243" formatCode="General">
                  <c:v>19.680700000000002</c:v>
                </c:pt>
                <c:pt idx="29244" formatCode="General">
                  <c:v>19.6814</c:v>
                </c:pt>
                <c:pt idx="29245" formatCode="General">
                  <c:v>19.681999999999999</c:v>
                </c:pt>
                <c:pt idx="29246" formatCode="General">
                  <c:v>19.682700000000001</c:v>
                </c:pt>
                <c:pt idx="29247" formatCode="General">
                  <c:v>19.683399999999999</c:v>
                </c:pt>
                <c:pt idx="29248" formatCode="General">
                  <c:v>19.684100000000001</c:v>
                </c:pt>
                <c:pt idx="29249" formatCode="General">
                  <c:v>19.684699999999999</c:v>
                </c:pt>
                <c:pt idx="29250" formatCode="General">
                  <c:v>19.685400000000001</c:v>
                </c:pt>
                <c:pt idx="29251" formatCode="General">
                  <c:v>19.6861</c:v>
                </c:pt>
                <c:pt idx="29252" formatCode="General">
                  <c:v>19.686699999999998</c:v>
                </c:pt>
                <c:pt idx="29253" formatCode="General">
                  <c:v>19.6874</c:v>
                </c:pt>
                <c:pt idx="29254" formatCode="General">
                  <c:v>19.688099999999999</c:v>
                </c:pt>
                <c:pt idx="29255" formatCode="General">
                  <c:v>19.688800000000001</c:v>
                </c:pt>
                <c:pt idx="29256" formatCode="General">
                  <c:v>19.689399999999999</c:v>
                </c:pt>
                <c:pt idx="29257" formatCode="General">
                  <c:v>19.690100000000001</c:v>
                </c:pt>
                <c:pt idx="29258" formatCode="General">
                  <c:v>19.690799999999999</c:v>
                </c:pt>
                <c:pt idx="29259" formatCode="General">
                  <c:v>19.691500000000001</c:v>
                </c:pt>
                <c:pt idx="29260" formatCode="General">
                  <c:v>19.6921</c:v>
                </c:pt>
                <c:pt idx="29261" formatCode="General">
                  <c:v>19.692799999999998</c:v>
                </c:pt>
                <c:pt idx="29262" formatCode="General">
                  <c:v>19.6935</c:v>
                </c:pt>
                <c:pt idx="29263" formatCode="General">
                  <c:v>19.694099999999999</c:v>
                </c:pt>
                <c:pt idx="29264" formatCode="General">
                  <c:v>19.694800000000001</c:v>
                </c:pt>
                <c:pt idx="29265" formatCode="General">
                  <c:v>19.695499999999999</c:v>
                </c:pt>
                <c:pt idx="29266" formatCode="General">
                  <c:v>19.696200000000001</c:v>
                </c:pt>
                <c:pt idx="29267" formatCode="General">
                  <c:v>19.6968</c:v>
                </c:pt>
                <c:pt idx="29268" formatCode="General">
                  <c:v>19.697500000000002</c:v>
                </c:pt>
                <c:pt idx="29269" formatCode="General">
                  <c:v>19.6982</c:v>
                </c:pt>
                <c:pt idx="29270" formatCode="General">
                  <c:v>19.698899999999998</c:v>
                </c:pt>
                <c:pt idx="29271" formatCode="General">
                  <c:v>19.6995</c:v>
                </c:pt>
                <c:pt idx="29272" formatCode="General">
                  <c:v>19.700199999999999</c:v>
                </c:pt>
                <c:pt idx="29273" formatCode="General">
                  <c:v>19.700900000000001</c:v>
                </c:pt>
                <c:pt idx="29274" formatCode="General">
                  <c:v>19.701599999999999</c:v>
                </c:pt>
                <c:pt idx="29275" formatCode="General">
                  <c:v>19.702200000000001</c:v>
                </c:pt>
                <c:pt idx="29276" formatCode="General">
                  <c:v>19.7029</c:v>
                </c:pt>
                <c:pt idx="29277" formatCode="General">
                  <c:v>19.703600000000002</c:v>
                </c:pt>
                <c:pt idx="29278" formatCode="General">
                  <c:v>19.7042</c:v>
                </c:pt>
                <c:pt idx="29279" formatCode="General">
                  <c:v>19.704899999999999</c:v>
                </c:pt>
                <c:pt idx="29280" formatCode="General">
                  <c:v>19.7056</c:v>
                </c:pt>
                <c:pt idx="29281" formatCode="General">
                  <c:v>19.706299999999999</c:v>
                </c:pt>
                <c:pt idx="29282" formatCode="General">
                  <c:v>19.706900000000001</c:v>
                </c:pt>
                <c:pt idx="29283" formatCode="General">
                  <c:v>19.707599999999999</c:v>
                </c:pt>
                <c:pt idx="29284" formatCode="General">
                  <c:v>19.708300000000001</c:v>
                </c:pt>
                <c:pt idx="29285" formatCode="General">
                  <c:v>19.709</c:v>
                </c:pt>
                <c:pt idx="29286" formatCode="General">
                  <c:v>19.709599999999998</c:v>
                </c:pt>
                <c:pt idx="29287" formatCode="General">
                  <c:v>19.7103</c:v>
                </c:pt>
                <c:pt idx="29288" formatCode="General">
                  <c:v>19.710999999999999</c:v>
                </c:pt>
                <c:pt idx="29289" formatCode="General">
                  <c:v>19.711600000000001</c:v>
                </c:pt>
                <c:pt idx="29290" formatCode="General">
                  <c:v>19.712299999999999</c:v>
                </c:pt>
                <c:pt idx="29291" formatCode="General">
                  <c:v>19.713000000000001</c:v>
                </c:pt>
                <c:pt idx="29292" formatCode="General">
                  <c:v>19.713699999999999</c:v>
                </c:pt>
                <c:pt idx="29293" formatCode="General">
                  <c:v>19.714300000000001</c:v>
                </c:pt>
                <c:pt idx="29294" formatCode="General">
                  <c:v>19.715</c:v>
                </c:pt>
                <c:pt idx="29295" formatCode="General">
                  <c:v>19.715699999999998</c:v>
                </c:pt>
                <c:pt idx="29296" formatCode="General">
                  <c:v>19.7164</c:v>
                </c:pt>
                <c:pt idx="29297" formatCode="General">
                  <c:v>19.716999999999999</c:v>
                </c:pt>
                <c:pt idx="29298" formatCode="General">
                  <c:v>19.717700000000001</c:v>
                </c:pt>
                <c:pt idx="29299" formatCode="General">
                  <c:v>19.718399999999999</c:v>
                </c:pt>
                <c:pt idx="29300" formatCode="General">
                  <c:v>19.719100000000001</c:v>
                </c:pt>
                <c:pt idx="29301" formatCode="General">
                  <c:v>19.7197</c:v>
                </c:pt>
                <c:pt idx="29302" formatCode="General">
                  <c:v>19.720400000000001</c:v>
                </c:pt>
                <c:pt idx="29303" formatCode="General">
                  <c:v>19.7211</c:v>
                </c:pt>
                <c:pt idx="29304" formatCode="General">
                  <c:v>19.721699999999998</c:v>
                </c:pt>
                <c:pt idx="29305" formatCode="General">
                  <c:v>19.7224</c:v>
                </c:pt>
                <c:pt idx="29306" formatCode="General">
                  <c:v>19.723099999999999</c:v>
                </c:pt>
                <c:pt idx="29307" formatCode="General">
                  <c:v>19.723800000000001</c:v>
                </c:pt>
                <c:pt idx="29308" formatCode="General">
                  <c:v>19.724399999999999</c:v>
                </c:pt>
                <c:pt idx="29309" formatCode="General">
                  <c:v>19.725100000000001</c:v>
                </c:pt>
                <c:pt idx="29310" formatCode="General">
                  <c:v>19.7258</c:v>
                </c:pt>
                <c:pt idx="29311" formatCode="General">
                  <c:v>19.726500000000001</c:v>
                </c:pt>
                <c:pt idx="29312" formatCode="General">
                  <c:v>19.7271</c:v>
                </c:pt>
                <c:pt idx="29313" formatCode="General">
                  <c:v>19.727799999999998</c:v>
                </c:pt>
                <c:pt idx="29314" formatCode="General">
                  <c:v>19.7285</c:v>
                </c:pt>
                <c:pt idx="29315" formatCode="General">
                  <c:v>19.729099999999999</c:v>
                </c:pt>
                <c:pt idx="29316" formatCode="General">
                  <c:v>19.729800000000001</c:v>
                </c:pt>
                <c:pt idx="29317" formatCode="General">
                  <c:v>19.730499999999999</c:v>
                </c:pt>
                <c:pt idx="29318" formatCode="General">
                  <c:v>19.731200000000001</c:v>
                </c:pt>
                <c:pt idx="29319" formatCode="General">
                  <c:v>19.7318</c:v>
                </c:pt>
                <c:pt idx="29320" formatCode="General">
                  <c:v>19.732500000000002</c:v>
                </c:pt>
                <c:pt idx="29321" formatCode="General">
                  <c:v>19.7332</c:v>
                </c:pt>
                <c:pt idx="29322" formatCode="General">
                  <c:v>19.733899999999998</c:v>
                </c:pt>
                <c:pt idx="29323" formatCode="General">
                  <c:v>19.734500000000001</c:v>
                </c:pt>
                <c:pt idx="29324" formatCode="General">
                  <c:v>19.735199999999999</c:v>
                </c:pt>
                <c:pt idx="29325" formatCode="General">
                  <c:v>19.735900000000001</c:v>
                </c:pt>
                <c:pt idx="29326" formatCode="General">
                  <c:v>19.736499999999999</c:v>
                </c:pt>
                <c:pt idx="29327" formatCode="General">
                  <c:v>19.737200000000001</c:v>
                </c:pt>
                <c:pt idx="29328" formatCode="General">
                  <c:v>19.7379</c:v>
                </c:pt>
                <c:pt idx="29329" formatCode="General">
                  <c:v>19.738600000000002</c:v>
                </c:pt>
                <c:pt idx="29330" formatCode="General">
                  <c:v>19.7392</c:v>
                </c:pt>
                <c:pt idx="29331" formatCode="General">
                  <c:v>19.739899999999999</c:v>
                </c:pt>
                <c:pt idx="29332" formatCode="General">
                  <c:v>19.740600000000001</c:v>
                </c:pt>
                <c:pt idx="29333" formatCode="General">
                  <c:v>19.741299999999999</c:v>
                </c:pt>
                <c:pt idx="29334" formatCode="General">
                  <c:v>19.741900000000001</c:v>
                </c:pt>
                <c:pt idx="29335" formatCode="General">
                  <c:v>19.742599999999999</c:v>
                </c:pt>
                <c:pt idx="29336" formatCode="General">
                  <c:v>19.743300000000001</c:v>
                </c:pt>
                <c:pt idx="29337" formatCode="General">
                  <c:v>19.744</c:v>
                </c:pt>
                <c:pt idx="29338" formatCode="General">
                  <c:v>19.744599999999998</c:v>
                </c:pt>
                <c:pt idx="29339" formatCode="General">
                  <c:v>19.7453</c:v>
                </c:pt>
                <c:pt idx="29340" formatCode="General">
                  <c:v>19.745999999999999</c:v>
                </c:pt>
                <c:pt idx="29341" formatCode="General">
                  <c:v>19.746600000000001</c:v>
                </c:pt>
                <c:pt idx="29342" formatCode="General">
                  <c:v>19.747299999999999</c:v>
                </c:pt>
                <c:pt idx="29343" formatCode="General">
                  <c:v>19.748000000000001</c:v>
                </c:pt>
                <c:pt idx="29344" formatCode="General">
                  <c:v>19.748699999999999</c:v>
                </c:pt>
                <c:pt idx="29345" formatCode="General">
                  <c:v>19.749300000000002</c:v>
                </c:pt>
                <c:pt idx="29346" formatCode="General">
                  <c:v>19.75</c:v>
                </c:pt>
                <c:pt idx="29347" formatCode="General">
                  <c:v>19.750699999999998</c:v>
                </c:pt>
                <c:pt idx="29348" formatCode="General">
                  <c:v>19.7514</c:v>
                </c:pt>
                <c:pt idx="29349" formatCode="General">
                  <c:v>19.751999999999999</c:v>
                </c:pt>
                <c:pt idx="29350" formatCode="General">
                  <c:v>19.752700000000001</c:v>
                </c:pt>
                <c:pt idx="29351" formatCode="General">
                  <c:v>19.753399999999999</c:v>
                </c:pt>
                <c:pt idx="29352" formatCode="General">
                  <c:v>19.754000000000001</c:v>
                </c:pt>
                <c:pt idx="29353" formatCode="General">
                  <c:v>19.7547</c:v>
                </c:pt>
                <c:pt idx="29354" formatCode="General">
                  <c:v>19.755400000000002</c:v>
                </c:pt>
                <c:pt idx="29355" formatCode="General">
                  <c:v>19.7561</c:v>
                </c:pt>
                <c:pt idx="29356" formatCode="General">
                  <c:v>19.756699999999999</c:v>
                </c:pt>
                <c:pt idx="29357" formatCode="General">
                  <c:v>19.757400000000001</c:v>
                </c:pt>
                <c:pt idx="29358" formatCode="General">
                  <c:v>19.758099999999999</c:v>
                </c:pt>
                <c:pt idx="29359" formatCode="General">
                  <c:v>19.758800000000001</c:v>
                </c:pt>
                <c:pt idx="29360" formatCode="General">
                  <c:v>19.759399999999999</c:v>
                </c:pt>
                <c:pt idx="29361" formatCode="General">
                  <c:v>19.760100000000001</c:v>
                </c:pt>
                <c:pt idx="29362" formatCode="General">
                  <c:v>19.7608</c:v>
                </c:pt>
                <c:pt idx="29363" formatCode="General">
                  <c:v>19.761500000000002</c:v>
                </c:pt>
                <c:pt idx="29364" formatCode="General">
                  <c:v>19.7621</c:v>
                </c:pt>
                <c:pt idx="29365" formatCode="General">
                  <c:v>19.762799999999999</c:v>
                </c:pt>
                <c:pt idx="29366" formatCode="General">
                  <c:v>19.763500000000001</c:v>
                </c:pt>
                <c:pt idx="29367" formatCode="General">
                  <c:v>19.764099999999999</c:v>
                </c:pt>
                <c:pt idx="29368" formatCode="General">
                  <c:v>19.764800000000001</c:v>
                </c:pt>
                <c:pt idx="29369" formatCode="General">
                  <c:v>19.765499999999999</c:v>
                </c:pt>
                <c:pt idx="29370" formatCode="General">
                  <c:v>19.766200000000001</c:v>
                </c:pt>
                <c:pt idx="29371" formatCode="General">
                  <c:v>19.7668</c:v>
                </c:pt>
                <c:pt idx="29372" formatCode="General">
                  <c:v>19.767499999999998</c:v>
                </c:pt>
                <c:pt idx="29373" formatCode="General">
                  <c:v>19.7682</c:v>
                </c:pt>
                <c:pt idx="29374" formatCode="General">
                  <c:v>19.768899999999999</c:v>
                </c:pt>
                <c:pt idx="29375" formatCode="General">
                  <c:v>19.769500000000001</c:v>
                </c:pt>
                <c:pt idx="29376" formatCode="General">
                  <c:v>19.770199999999999</c:v>
                </c:pt>
                <c:pt idx="29377" formatCode="General">
                  <c:v>19.770900000000001</c:v>
                </c:pt>
                <c:pt idx="29378" formatCode="General">
                  <c:v>19.7715</c:v>
                </c:pt>
                <c:pt idx="29379" formatCode="General">
                  <c:v>19.772200000000002</c:v>
                </c:pt>
                <c:pt idx="29380" formatCode="General">
                  <c:v>19.7729</c:v>
                </c:pt>
                <c:pt idx="29381" formatCode="General">
                  <c:v>19.773599999999998</c:v>
                </c:pt>
                <c:pt idx="29382" formatCode="General">
                  <c:v>19.7742</c:v>
                </c:pt>
                <c:pt idx="29383" formatCode="General">
                  <c:v>19.774899999999999</c:v>
                </c:pt>
                <c:pt idx="29384" formatCode="General">
                  <c:v>19.775600000000001</c:v>
                </c:pt>
                <c:pt idx="29385" formatCode="General">
                  <c:v>19.776299999999999</c:v>
                </c:pt>
                <c:pt idx="29386" formatCode="General">
                  <c:v>19.776900000000001</c:v>
                </c:pt>
                <c:pt idx="29387" formatCode="General">
                  <c:v>19.7776</c:v>
                </c:pt>
                <c:pt idx="29388" formatCode="General">
                  <c:v>19.778300000000002</c:v>
                </c:pt>
                <c:pt idx="29389" formatCode="General">
                  <c:v>19.7789</c:v>
                </c:pt>
                <c:pt idx="29390" formatCode="General">
                  <c:v>19.779599999999999</c:v>
                </c:pt>
                <c:pt idx="29391" formatCode="General">
                  <c:v>19.7803</c:v>
                </c:pt>
                <c:pt idx="29392" formatCode="General">
                  <c:v>19.780999999999999</c:v>
                </c:pt>
                <c:pt idx="29393" formatCode="General">
                  <c:v>19.781600000000001</c:v>
                </c:pt>
                <c:pt idx="29394" formatCode="General">
                  <c:v>19.782299999999999</c:v>
                </c:pt>
                <c:pt idx="29395" formatCode="General">
                  <c:v>19.783000000000001</c:v>
                </c:pt>
                <c:pt idx="29396" formatCode="General">
                  <c:v>19.7837</c:v>
                </c:pt>
                <c:pt idx="29397" formatCode="General">
                  <c:v>19.784300000000002</c:v>
                </c:pt>
                <c:pt idx="29398" formatCode="General">
                  <c:v>19.785</c:v>
                </c:pt>
                <c:pt idx="29399" formatCode="General">
                  <c:v>19.785699999999999</c:v>
                </c:pt>
                <c:pt idx="29400" formatCode="General">
                  <c:v>19.7864</c:v>
                </c:pt>
                <c:pt idx="29401" formatCode="General">
                  <c:v>19.786999999999999</c:v>
                </c:pt>
                <c:pt idx="29402" formatCode="General">
                  <c:v>19.787700000000001</c:v>
                </c:pt>
                <c:pt idx="29403" formatCode="General">
                  <c:v>19.788399999999999</c:v>
                </c:pt>
                <c:pt idx="29404" formatCode="General">
                  <c:v>19.789000000000001</c:v>
                </c:pt>
                <c:pt idx="29405" formatCode="General">
                  <c:v>19.7897</c:v>
                </c:pt>
                <c:pt idx="29406" formatCode="General">
                  <c:v>19.790400000000002</c:v>
                </c:pt>
                <c:pt idx="29407" formatCode="General">
                  <c:v>19.7911</c:v>
                </c:pt>
                <c:pt idx="29408" formatCode="General">
                  <c:v>19.791699999999999</c:v>
                </c:pt>
                <c:pt idx="29409" formatCode="General">
                  <c:v>19.792400000000001</c:v>
                </c:pt>
                <c:pt idx="29410" formatCode="General">
                  <c:v>19.793099999999999</c:v>
                </c:pt>
                <c:pt idx="29411" formatCode="General">
                  <c:v>19.793800000000001</c:v>
                </c:pt>
                <c:pt idx="29412" formatCode="General">
                  <c:v>19.7944</c:v>
                </c:pt>
                <c:pt idx="29413" formatCode="General">
                  <c:v>19.795100000000001</c:v>
                </c:pt>
                <c:pt idx="29414" formatCode="General">
                  <c:v>19.7958</c:v>
                </c:pt>
                <c:pt idx="29415" formatCode="General">
                  <c:v>19.796399999999998</c:v>
                </c:pt>
                <c:pt idx="29416" formatCode="General">
                  <c:v>19.7971</c:v>
                </c:pt>
                <c:pt idx="29417" formatCode="General">
                  <c:v>19.797799999999999</c:v>
                </c:pt>
                <c:pt idx="29418" formatCode="General">
                  <c:v>19.798500000000001</c:v>
                </c:pt>
                <c:pt idx="29419" formatCode="General">
                  <c:v>19.799099999999999</c:v>
                </c:pt>
                <c:pt idx="29420" formatCode="General">
                  <c:v>19.799800000000001</c:v>
                </c:pt>
                <c:pt idx="29421" formatCode="General">
                  <c:v>19.8005</c:v>
                </c:pt>
                <c:pt idx="29422" formatCode="General">
                  <c:v>19.801200000000001</c:v>
                </c:pt>
                <c:pt idx="29423" formatCode="General">
                  <c:v>19.8018</c:v>
                </c:pt>
                <c:pt idx="29424" formatCode="General">
                  <c:v>19.802499999999998</c:v>
                </c:pt>
                <c:pt idx="29425" formatCode="General">
                  <c:v>19.8032</c:v>
                </c:pt>
                <c:pt idx="29426" formatCode="General">
                  <c:v>19.803799999999999</c:v>
                </c:pt>
                <c:pt idx="29427" formatCode="General">
                  <c:v>19.804500000000001</c:v>
                </c:pt>
                <c:pt idx="29428" formatCode="General">
                  <c:v>19.805199999999999</c:v>
                </c:pt>
                <c:pt idx="29429" formatCode="General">
                  <c:v>19.805900000000001</c:v>
                </c:pt>
                <c:pt idx="29430" formatCode="General">
                  <c:v>19.8065</c:v>
                </c:pt>
                <c:pt idx="29431" formatCode="General">
                  <c:v>19.807200000000002</c:v>
                </c:pt>
                <c:pt idx="29432" formatCode="General">
                  <c:v>19.8079</c:v>
                </c:pt>
                <c:pt idx="29433" formatCode="General">
                  <c:v>19.808599999999998</c:v>
                </c:pt>
                <c:pt idx="29434" formatCode="General">
                  <c:v>19.809200000000001</c:v>
                </c:pt>
                <c:pt idx="29435" formatCode="General">
                  <c:v>19.809899999999999</c:v>
                </c:pt>
                <c:pt idx="29436" formatCode="General">
                  <c:v>19.810600000000001</c:v>
                </c:pt>
                <c:pt idx="29437" formatCode="General">
                  <c:v>19.811299999999999</c:v>
                </c:pt>
                <c:pt idx="29438" formatCode="General">
                  <c:v>19.811900000000001</c:v>
                </c:pt>
                <c:pt idx="29439" formatCode="General">
                  <c:v>19.8126</c:v>
                </c:pt>
                <c:pt idx="29440" formatCode="General">
                  <c:v>19.813300000000002</c:v>
                </c:pt>
                <c:pt idx="29441" formatCode="General">
                  <c:v>19.8139</c:v>
                </c:pt>
                <c:pt idx="29442" formatCode="General">
                  <c:v>19.814599999999999</c:v>
                </c:pt>
                <c:pt idx="29443" formatCode="General">
                  <c:v>19.815300000000001</c:v>
                </c:pt>
                <c:pt idx="29444" formatCode="General">
                  <c:v>19.815999999999999</c:v>
                </c:pt>
                <c:pt idx="29445" formatCode="General">
                  <c:v>19.816600000000001</c:v>
                </c:pt>
                <c:pt idx="29446" formatCode="General">
                  <c:v>19.817299999999999</c:v>
                </c:pt>
                <c:pt idx="29447" formatCode="General">
                  <c:v>19.818000000000001</c:v>
                </c:pt>
                <c:pt idx="29448" formatCode="General">
                  <c:v>19.8187</c:v>
                </c:pt>
                <c:pt idx="29449" formatCode="General">
                  <c:v>19.819299999999998</c:v>
                </c:pt>
                <c:pt idx="29450" formatCode="General">
                  <c:v>19.82</c:v>
                </c:pt>
                <c:pt idx="29451" formatCode="General">
                  <c:v>19.820699999999999</c:v>
                </c:pt>
                <c:pt idx="29452" formatCode="General">
                  <c:v>19.821300000000001</c:v>
                </c:pt>
                <c:pt idx="29453" formatCode="General">
                  <c:v>19.821999999999999</c:v>
                </c:pt>
                <c:pt idx="29454" formatCode="General">
                  <c:v>19.822700000000001</c:v>
                </c:pt>
                <c:pt idx="29455" formatCode="General">
                  <c:v>19.823399999999999</c:v>
                </c:pt>
                <c:pt idx="29456" formatCode="General">
                  <c:v>19.824000000000002</c:v>
                </c:pt>
                <c:pt idx="29457" formatCode="General">
                  <c:v>19.8247</c:v>
                </c:pt>
                <c:pt idx="29458" formatCode="General">
                  <c:v>19.825399999999998</c:v>
                </c:pt>
                <c:pt idx="29459" formatCode="General">
                  <c:v>19.8261</c:v>
                </c:pt>
                <c:pt idx="29460" formatCode="General">
                  <c:v>19.826699999999999</c:v>
                </c:pt>
                <c:pt idx="29461" formatCode="General">
                  <c:v>19.827400000000001</c:v>
                </c:pt>
                <c:pt idx="29462" formatCode="General">
                  <c:v>19.828099999999999</c:v>
                </c:pt>
                <c:pt idx="29463" formatCode="General">
                  <c:v>19.828800000000001</c:v>
                </c:pt>
                <c:pt idx="29464" formatCode="General">
                  <c:v>19.8294</c:v>
                </c:pt>
                <c:pt idx="29465" formatCode="General">
                  <c:v>19.830100000000002</c:v>
                </c:pt>
                <c:pt idx="29466" formatCode="General">
                  <c:v>19.8308</c:v>
                </c:pt>
                <c:pt idx="29467" formatCode="General">
                  <c:v>19.831399999999999</c:v>
                </c:pt>
                <c:pt idx="29468" formatCode="General">
                  <c:v>19.832100000000001</c:v>
                </c:pt>
                <c:pt idx="29469" formatCode="General">
                  <c:v>19.832799999999999</c:v>
                </c:pt>
                <c:pt idx="29470" formatCode="General">
                  <c:v>19.833500000000001</c:v>
                </c:pt>
                <c:pt idx="29471" formatCode="General">
                  <c:v>19.834099999999999</c:v>
                </c:pt>
                <c:pt idx="29472" formatCode="General">
                  <c:v>19.834800000000001</c:v>
                </c:pt>
                <c:pt idx="29473" formatCode="General">
                  <c:v>19.8355</c:v>
                </c:pt>
                <c:pt idx="29474" formatCode="General">
                  <c:v>19.836200000000002</c:v>
                </c:pt>
                <c:pt idx="29475" formatCode="General">
                  <c:v>19.8368</c:v>
                </c:pt>
                <c:pt idx="29476" formatCode="General">
                  <c:v>19.837499999999999</c:v>
                </c:pt>
                <c:pt idx="29477" formatCode="General">
                  <c:v>19.838200000000001</c:v>
                </c:pt>
                <c:pt idx="29478" formatCode="General">
                  <c:v>19.838799999999999</c:v>
                </c:pt>
                <c:pt idx="29479" formatCode="General">
                  <c:v>19.839500000000001</c:v>
                </c:pt>
                <c:pt idx="29480" formatCode="General">
                  <c:v>19.840199999999999</c:v>
                </c:pt>
                <c:pt idx="29481" formatCode="General">
                  <c:v>19.840900000000001</c:v>
                </c:pt>
                <c:pt idx="29482" formatCode="General">
                  <c:v>19.8415</c:v>
                </c:pt>
                <c:pt idx="29483" formatCode="General">
                  <c:v>19.842199999999998</c:v>
                </c:pt>
                <c:pt idx="29484" formatCode="General">
                  <c:v>19.8429</c:v>
                </c:pt>
                <c:pt idx="29485" formatCode="General">
                  <c:v>19.843599999999999</c:v>
                </c:pt>
                <c:pt idx="29486" formatCode="General">
                  <c:v>19.844200000000001</c:v>
                </c:pt>
                <c:pt idx="29487" formatCode="General">
                  <c:v>19.844899999999999</c:v>
                </c:pt>
                <c:pt idx="29488" formatCode="General">
                  <c:v>19.845600000000001</c:v>
                </c:pt>
                <c:pt idx="29489" formatCode="General">
                  <c:v>19.8462</c:v>
                </c:pt>
                <c:pt idx="29490" formatCode="General">
                  <c:v>19.846900000000002</c:v>
                </c:pt>
                <c:pt idx="29491" formatCode="General">
                  <c:v>19.8476</c:v>
                </c:pt>
                <c:pt idx="29492" formatCode="General">
                  <c:v>19.848299999999998</c:v>
                </c:pt>
                <c:pt idx="29493" formatCode="General">
                  <c:v>19.8489</c:v>
                </c:pt>
                <c:pt idx="29494" formatCode="General">
                  <c:v>19.849599999999999</c:v>
                </c:pt>
                <c:pt idx="29495" formatCode="General">
                  <c:v>19.850300000000001</c:v>
                </c:pt>
                <c:pt idx="29496" formatCode="General">
                  <c:v>19.850999999999999</c:v>
                </c:pt>
                <c:pt idx="29497" formatCode="General">
                  <c:v>19.851600000000001</c:v>
                </c:pt>
                <c:pt idx="29498" formatCode="General">
                  <c:v>19.8523</c:v>
                </c:pt>
                <c:pt idx="29499" formatCode="General">
                  <c:v>19.853000000000002</c:v>
                </c:pt>
                <c:pt idx="29500" formatCode="General">
                  <c:v>19.8537</c:v>
                </c:pt>
                <c:pt idx="29501" formatCode="General">
                  <c:v>19.854299999999999</c:v>
                </c:pt>
                <c:pt idx="29502" formatCode="General">
                  <c:v>19.855</c:v>
                </c:pt>
                <c:pt idx="29503" formatCode="General">
                  <c:v>19.855699999999999</c:v>
                </c:pt>
                <c:pt idx="29504" formatCode="General">
                  <c:v>19.856300000000001</c:v>
                </c:pt>
                <c:pt idx="29505" formatCode="General">
                  <c:v>19.856999999999999</c:v>
                </c:pt>
                <c:pt idx="29506" formatCode="General">
                  <c:v>19.857700000000001</c:v>
                </c:pt>
                <c:pt idx="29507" formatCode="General">
                  <c:v>19.8584</c:v>
                </c:pt>
                <c:pt idx="29508" formatCode="General">
                  <c:v>19.859000000000002</c:v>
                </c:pt>
                <c:pt idx="29509" formatCode="General">
                  <c:v>19.8597</c:v>
                </c:pt>
                <c:pt idx="29510" formatCode="General">
                  <c:v>19.860399999999998</c:v>
                </c:pt>
                <c:pt idx="29511" formatCode="General">
                  <c:v>19.8611</c:v>
                </c:pt>
                <c:pt idx="29512" formatCode="General">
                  <c:v>19.861699999999999</c:v>
                </c:pt>
                <c:pt idx="29513" formatCode="General">
                  <c:v>19.862400000000001</c:v>
                </c:pt>
                <c:pt idx="29514" formatCode="General">
                  <c:v>19.863099999999999</c:v>
                </c:pt>
                <c:pt idx="29515" formatCode="General">
                  <c:v>19.863700000000001</c:v>
                </c:pt>
                <c:pt idx="29516" formatCode="General">
                  <c:v>19.8644</c:v>
                </c:pt>
                <c:pt idx="29517" formatCode="General">
                  <c:v>19.865100000000002</c:v>
                </c:pt>
                <c:pt idx="29518" formatCode="General">
                  <c:v>19.8658</c:v>
                </c:pt>
                <c:pt idx="29519" formatCode="General">
                  <c:v>19.866399999999999</c:v>
                </c:pt>
                <c:pt idx="29520" formatCode="General">
                  <c:v>19.867100000000001</c:v>
                </c:pt>
                <c:pt idx="29521" formatCode="General">
                  <c:v>19.867799999999999</c:v>
                </c:pt>
                <c:pt idx="29522" formatCode="General">
                  <c:v>19.868500000000001</c:v>
                </c:pt>
                <c:pt idx="29523" formatCode="General">
                  <c:v>19.8691</c:v>
                </c:pt>
                <c:pt idx="29524" formatCode="General">
                  <c:v>19.869800000000001</c:v>
                </c:pt>
                <c:pt idx="29525" formatCode="General">
                  <c:v>19.8705</c:v>
                </c:pt>
                <c:pt idx="29526" formatCode="General">
                  <c:v>19.871099999999998</c:v>
                </c:pt>
                <c:pt idx="29527" formatCode="General">
                  <c:v>19.8718</c:v>
                </c:pt>
                <c:pt idx="29528" formatCode="General">
                  <c:v>19.872499999999999</c:v>
                </c:pt>
                <c:pt idx="29529" formatCode="General">
                  <c:v>19.873200000000001</c:v>
                </c:pt>
                <c:pt idx="29530" formatCode="General">
                  <c:v>19.873799999999999</c:v>
                </c:pt>
                <c:pt idx="29531" formatCode="General">
                  <c:v>19.874500000000001</c:v>
                </c:pt>
                <c:pt idx="29532" formatCode="General">
                  <c:v>19.8752</c:v>
                </c:pt>
                <c:pt idx="29533" formatCode="General">
                  <c:v>19.875900000000001</c:v>
                </c:pt>
                <c:pt idx="29534" formatCode="General">
                  <c:v>19.8765</c:v>
                </c:pt>
                <c:pt idx="29535" formatCode="General">
                  <c:v>19.877199999999998</c:v>
                </c:pt>
                <c:pt idx="29536" formatCode="General">
                  <c:v>19.8779</c:v>
                </c:pt>
                <c:pt idx="29537" formatCode="General">
                  <c:v>19.878599999999999</c:v>
                </c:pt>
                <c:pt idx="29538" formatCode="General">
                  <c:v>19.879200000000001</c:v>
                </c:pt>
                <c:pt idx="29539" formatCode="General">
                  <c:v>19.879899999999999</c:v>
                </c:pt>
                <c:pt idx="29540" formatCode="General">
                  <c:v>19.880600000000001</c:v>
                </c:pt>
                <c:pt idx="29541" formatCode="General">
                  <c:v>19.8812</c:v>
                </c:pt>
                <c:pt idx="29542" formatCode="General">
                  <c:v>19.881900000000002</c:v>
                </c:pt>
                <c:pt idx="29543" formatCode="General">
                  <c:v>19.8826</c:v>
                </c:pt>
                <c:pt idx="29544" formatCode="General">
                  <c:v>19.883299999999998</c:v>
                </c:pt>
                <c:pt idx="29545" formatCode="General">
                  <c:v>19.883900000000001</c:v>
                </c:pt>
                <c:pt idx="29546" formatCode="General">
                  <c:v>19.884599999999999</c:v>
                </c:pt>
                <c:pt idx="29547" formatCode="General">
                  <c:v>19.885300000000001</c:v>
                </c:pt>
                <c:pt idx="29548" formatCode="General">
                  <c:v>19.885999999999999</c:v>
                </c:pt>
                <c:pt idx="29549" formatCode="General">
                  <c:v>19.886600000000001</c:v>
                </c:pt>
                <c:pt idx="29550" formatCode="General">
                  <c:v>19.8873</c:v>
                </c:pt>
                <c:pt idx="29551" formatCode="General">
                  <c:v>19.888000000000002</c:v>
                </c:pt>
                <c:pt idx="29552" formatCode="General">
                  <c:v>19.8886</c:v>
                </c:pt>
                <c:pt idx="29553" formatCode="General">
                  <c:v>19.889299999999999</c:v>
                </c:pt>
                <c:pt idx="29554" formatCode="General">
                  <c:v>19.89</c:v>
                </c:pt>
                <c:pt idx="29555" formatCode="General">
                  <c:v>19.890699999999999</c:v>
                </c:pt>
                <c:pt idx="29556" formatCode="General">
                  <c:v>19.891300000000001</c:v>
                </c:pt>
                <c:pt idx="29557" formatCode="General">
                  <c:v>19.891999999999999</c:v>
                </c:pt>
                <c:pt idx="29558" formatCode="General">
                  <c:v>19.892700000000001</c:v>
                </c:pt>
                <c:pt idx="29559" formatCode="General">
                  <c:v>19.8934</c:v>
                </c:pt>
                <c:pt idx="29560" formatCode="General">
                  <c:v>19.893999999999998</c:v>
                </c:pt>
                <c:pt idx="29561" formatCode="General">
                  <c:v>19.8947</c:v>
                </c:pt>
                <c:pt idx="29562" formatCode="General">
                  <c:v>19.895399999999999</c:v>
                </c:pt>
                <c:pt idx="29563" formatCode="General">
                  <c:v>19.896100000000001</c:v>
                </c:pt>
                <c:pt idx="29564" formatCode="General">
                  <c:v>19.896699999999999</c:v>
                </c:pt>
                <c:pt idx="29565" formatCode="General">
                  <c:v>19.897400000000001</c:v>
                </c:pt>
                <c:pt idx="29566" formatCode="General">
                  <c:v>19.898099999999999</c:v>
                </c:pt>
                <c:pt idx="29567" formatCode="General">
                  <c:v>19.898700000000002</c:v>
                </c:pt>
                <c:pt idx="29568" formatCode="General">
                  <c:v>19.8994</c:v>
                </c:pt>
                <c:pt idx="29569" formatCode="General">
                  <c:v>19.900099999999998</c:v>
                </c:pt>
                <c:pt idx="29570" formatCode="General">
                  <c:v>19.9008</c:v>
                </c:pt>
                <c:pt idx="29571" formatCode="General">
                  <c:v>19.901399999999999</c:v>
                </c:pt>
                <c:pt idx="29572" formatCode="General">
                  <c:v>19.902100000000001</c:v>
                </c:pt>
                <c:pt idx="29573" formatCode="General">
                  <c:v>19.902799999999999</c:v>
                </c:pt>
                <c:pt idx="29574" formatCode="General">
                  <c:v>19.903500000000001</c:v>
                </c:pt>
                <c:pt idx="29575" formatCode="General">
                  <c:v>19.9041</c:v>
                </c:pt>
                <c:pt idx="29576" formatCode="General">
                  <c:v>19.904800000000002</c:v>
                </c:pt>
                <c:pt idx="29577" formatCode="General">
                  <c:v>19.9055</c:v>
                </c:pt>
                <c:pt idx="29578" formatCode="General">
                  <c:v>19.906099999999999</c:v>
                </c:pt>
                <c:pt idx="29579" formatCode="General">
                  <c:v>19.9068</c:v>
                </c:pt>
                <c:pt idx="29580" formatCode="General">
                  <c:v>19.907499999999999</c:v>
                </c:pt>
                <c:pt idx="29581" formatCode="General">
                  <c:v>19.908200000000001</c:v>
                </c:pt>
                <c:pt idx="29582" formatCode="General">
                  <c:v>19.908799999999999</c:v>
                </c:pt>
                <c:pt idx="29583" formatCode="General">
                  <c:v>19.909500000000001</c:v>
                </c:pt>
                <c:pt idx="29584" formatCode="General">
                  <c:v>19.9102</c:v>
                </c:pt>
                <c:pt idx="29585" formatCode="General">
                  <c:v>19.910900000000002</c:v>
                </c:pt>
                <c:pt idx="29586" formatCode="General">
                  <c:v>19.9115</c:v>
                </c:pt>
                <c:pt idx="29587" formatCode="General">
                  <c:v>19.912199999999999</c:v>
                </c:pt>
                <c:pt idx="29588" formatCode="General">
                  <c:v>19.9129</c:v>
                </c:pt>
                <c:pt idx="29589" formatCode="General">
                  <c:v>19.913499999999999</c:v>
                </c:pt>
                <c:pt idx="29590" formatCode="General">
                  <c:v>19.914200000000001</c:v>
                </c:pt>
                <c:pt idx="29591" formatCode="General">
                  <c:v>19.914899999999999</c:v>
                </c:pt>
                <c:pt idx="29592" formatCode="General">
                  <c:v>19.915600000000001</c:v>
                </c:pt>
                <c:pt idx="29593" formatCode="General">
                  <c:v>19.9162</c:v>
                </c:pt>
                <c:pt idx="29594" formatCode="General">
                  <c:v>19.916899999999998</c:v>
                </c:pt>
                <c:pt idx="29595" formatCode="General">
                  <c:v>19.9176</c:v>
                </c:pt>
                <c:pt idx="29596" formatCode="General">
                  <c:v>19.918299999999999</c:v>
                </c:pt>
                <c:pt idx="29597" formatCode="General">
                  <c:v>19.918900000000001</c:v>
                </c:pt>
                <c:pt idx="29598" formatCode="General">
                  <c:v>19.919599999999999</c:v>
                </c:pt>
                <c:pt idx="29599" formatCode="General">
                  <c:v>19.920300000000001</c:v>
                </c:pt>
                <c:pt idx="29600" formatCode="General">
                  <c:v>19.920999999999999</c:v>
                </c:pt>
                <c:pt idx="29601" formatCode="General">
                  <c:v>19.921600000000002</c:v>
                </c:pt>
                <c:pt idx="29602" formatCode="General">
                  <c:v>19.9223</c:v>
                </c:pt>
                <c:pt idx="29603" formatCode="General">
                  <c:v>19.922999999999998</c:v>
                </c:pt>
                <c:pt idx="29604" formatCode="General">
                  <c:v>19.9236</c:v>
                </c:pt>
                <c:pt idx="29605" formatCode="General">
                  <c:v>19.924299999999999</c:v>
                </c:pt>
                <c:pt idx="29606" formatCode="General">
                  <c:v>19.925000000000001</c:v>
                </c:pt>
                <c:pt idx="29607" formatCode="General">
                  <c:v>19.925699999999999</c:v>
                </c:pt>
                <c:pt idx="29608" formatCode="General">
                  <c:v>19.926300000000001</c:v>
                </c:pt>
                <c:pt idx="29609" formatCode="General">
                  <c:v>19.927</c:v>
                </c:pt>
                <c:pt idx="29610" formatCode="General">
                  <c:v>19.927700000000002</c:v>
                </c:pt>
                <c:pt idx="29611" formatCode="General">
                  <c:v>19.9284</c:v>
                </c:pt>
                <c:pt idx="29612" formatCode="General">
                  <c:v>19.928999999999998</c:v>
                </c:pt>
                <c:pt idx="29613" formatCode="General">
                  <c:v>19.9297</c:v>
                </c:pt>
                <c:pt idx="29614" formatCode="General">
                  <c:v>19.930399999999999</c:v>
                </c:pt>
                <c:pt idx="29615" formatCode="General">
                  <c:v>19.931000000000001</c:v>
                </c:pt>
                <c:pt idx="29616" formatCode="General">
                  <c:v>19.931699999999999</c:v>
                </c:pt>
                <c:pt idx="29617" formatCode="General">
                  <c:v>19.932400000000001</c:v>
                </c:pt>
                <c:pt idx="29618" formatCode="General">
                  <c:v>19.9331</c:v>
                </c:pt>
                <c:pt idx="29619" formatCode="General">
                  <c:v>19.933700000000002</c:v>
                </c:pt>
                <c:pt idx="29620" formatCode="General">
                  <c:v>19.9344</c:v>
                </c:pt>
                <c:pt idx="29621" formatCode="General">
                  <c:v>19.935099999999998</c:v>
                </c:pt>
                <c:pt idx="29622" formatCode="General">
                  <c:v>19.9358</c:v>
                </c:pt>
                <c:pt idx="29623" formatCode="General">
                  <c:v>19.936399999999999</c:v>
                </c:pt>
                <c:pt idx="29624" formatCode="General">
                  <c:v>19.937100000000001</c:v>
                </c:pt>
                <c:pt idx="29625" formatCode="General">
                  <c:v>19.937799999999999</c:v>
                </c:pt>
                <c:pt idx="29626" formatCode="General">
                  <c:v>19.938500000000001</c:v>
                </c:pt>
                <c:pt idx="29627" formatCode="General">
                  <c:v>19.9391</c:v>
                </c:pt>
                <c:pt idx="29628" formatCode="General">
                  <c:v>19.939800000000002</c:v>
                </c:pt>
                <c:pt idx="29629" formatCode="General">
                  <c:v>19.9405</c:v>
                </c:pt>
                <c:pt idx="29630" formatCode="General">
                  <c:v>19.941099999999999</c:v>
                </c:pt>
                <c:pt idx="29631" formatCode="General">
                  <c:v>19.941800000000001</c:v>
                </c:pt>
                <c:pt idx="29632" formatCode="General">
                  <c:v>19.942499999999999</c:v>
                </c:pt>
                <c:pt idx="29633" formatCode="General">
                  <c:v>19.943200000000001</c:v>
                </c:pt>
                <c:pt idx="29634" formatCode="General">
                  <c:v>19.9438</c:v>
                </c:pt>
                <c:pt idx="29635" formatCode="General">
                  <c:v>19.944500000000001</c:v>
                </c:pt>
                <c:pt idx="29636" formatCode="General">
                  <c:v>19.9452</c:v>
                </c:pt>
                <c:pt idx="29637" formatCode="General">
                  <c:v>19.945900000000002</c:v>
                </c:pt>
                <c:pt idx="29638" formatCode="General">
                  <c:v>19.9465</c:v>
                </c:pt>
                <c:pt idx="29639" formatCode="General">
                  <c:v>19.947199999999999</c:v>
                </c:pt>
                <c:pt idx="29640" formatCode="General">
                  <c:v>19.947900000000001</c:v>
                </c:pt>
                <c:pt idx="29641" formatCode="General">
                  <c:v>19.948499999999999</c:v>
                </c:pt>
                <c:pt idx="29642" formatCode="General">
                  <c:v>19.949200000000001</c:v>
                </c:pt>
                <c:pt idx="29643" formatCode="General">
                  <c:v>19.9499</c:v>
                </c:pt>
                <c:pt idx="29644" formatCode="General">
                  <c:v>19.950600000000001</c:v>
                </c:pt>
                <c:pt idx="29645" formatCode="General">
                  <c:v>19.9512</c:v>
                </c:pt>
                <c:pt idx="29646" formatCode="General">
                  <c:v>19.951899999999998</c:v>
                </c:pt>
                <c:pt idx="29647" formatCode="General">
                  <c:v>19.9526</c:v>
                </c:pt>
                <c:pt idx="29648" formatCode="General">
                  <c:v>19.953299999999999</c:v>
                </c:pt>
                <c:pt idx="29649" formatCode="General">
                  <c:v>19.953900000000001</c:v>
                </c:pt>
                <c:pt idx="29650" formatCode="General">
                  <c:v>19.954599999999999</c:v>
                </c:pt>
                <c:pt idx="29651" formatCode="General">
                  <c:v>19.955300000000001</c:v>
                </c:pt>
                <c:pt idx="29652" formatCode="General">
                  <c:v>19.9559</c:v>
                </c:pt>
                <c:pt idx="29653" formatCode="General">
                  <c:v>19.956600000000002</c:v>
                </c:pt>
                <c:pt idx="29654" formatCode="General">
                  <c:v>19.9573</c:v>
                </c:pt>
                <c:pt idx="29655" formatCode="General">
                  <c:v>19.957999999999998</c:v>
                </c:pt>
                <c:pt idx="29656" formatCode="General">
                  <c:v>19.958600000000001</c:v>
                </c:pt>
                <c:pt idx="29657" formatCode="General">
                  <c:v>19.959299999999999</c:v>
                </c:pt>
                <c:pt idx="29658" formatCode="General">
                  <c:v>19.96</c:v>
                </c:pt>
                <c:pt idx="29659" formatCode="General">
                  <c:v>19.960699999999999</c:v>
                </c:pt>
                <c:pt idx="29660" formatCode="General">
                  <c:v>19.961300000000001</c:v>
                </c:pt>
                <c:pt idx="29661" formatCode="General">
                  <c:v>19.962</c:v>
                </c:pt>
                <c:pt idx="29662" formatCode="General">
                  <c:v>19.962700000000002</c:v>
                </c:pt>
                <c:pt idx="29663" formatCode="General">
                  <c:v>19.9634</c:v>
                </c:pt>
                <c:pt idx="29664" formatCode="General">
                  <c:v>19.963999999999999</c:v>
                </c:pt>
                <c:pt idx="29665" formatCode="General">
                  <c:v>19.964700000000001</c:v>
                </c:pt>
                <c:pt idx="29666" formatCode="General">
                  <c:v>19.965399999999999</c:v>
                </c:pt>
                <c:pt idx="29667" formatCode="General">
                  <c:v>19.966000000000001</c:v>
                </c:pt>
                <c:pt idx="29668" formatCode="General">
                  <c:v>19.966699999999999</c:v>
                </c:pt>
                <c:pt idx="29669" formatCode="General">
                  <c:v>19.967400000000001</c:v>
                </c:pt>
                <c:pt idx="29670" formatCode="General">
                  <c:v>19.9681</c:v>
                </c:pt>
                <c:pt idx="29671" formatCode="General">
                  <c:v>19.968699999999998</c:v>
                </c:pt>
                <c:pt idx="29672" formatCode="General">
                  <c:v>19.9694</c:v>
                </c:pt>
                <c:pt idx="29673" formatCode="General">
                  <c:v>19.970099999999999</c:v>
                </c:pt>
                <c:pt idx="29674" formatCode="General">
                  <c:v>19.970800000000001</c:v>
                </c:pt>
                <c:pt idx="29675" formatCode="General">
                  <c:v>19.971399999999999</c:v>
                </c:pt>
                <c:pt idx="29676" formatCode="General">
                  <c:v>19.972100000000001</c:v>
                </c:pt>
                <c:pt idx="29677" formatCode="General">
                  <c:v>19.972799999999999</c:v>
                </c:pt>
                <c:pt idx="29678" formatCode="General">
                  <c:v>19.973400000000002</c:v>
                </c:pt>
                <c:pt idx="29679" formatCode="General">
                  <c:v>19.9741</c:v>
                </c:pt>
                <c:pt idx="29680" formatCode="General">
                  <c:v>19.974799999999998</c:v>
                </c:pt>
                <c:pt idx="29681" formatCode="General">
                  <c:v>19.9755</c:v>
                </c:pt>
                <c:pt idx="29682" formatCode="General">
                  <c:v>19.976099999999999</c:v>
                </c:pt>
                <c:pt idx="29683" formatCode="General">
                  <c:v>19.976800000000001</c:v>
                </c:pt>
                <c:pt idx="29684" formatCode="General">
                  <c:v>19.977499999999999</c:v>
                </c:pt>
                <c:pt idx="29685" formatCode="General">
                  <c:v>19.978200000000001</c:v>
                </c:pt>
                <c:pt idx="29686" formatCode="General">
                  <c:v>19.9788</c:v>
                </c:pt>
                <c:pt idx="29687" formatCode="General">
                  <c:v>19.979500000000002</c:v>
                </c:pt>
                <c:pt idx="29688" formatCode="General">
                  <c:v>19.9802</c:v>
                </c:pt>
                <c:pt idx="29689" formatCode="General">
                  <c:v>19.980799999999999</c:v>
                </c:pt>
                <c:pt idx="29690" formatCode="General">
                  <c:v>19.9815</c:v>
                </c:pt>
                <c:pt idx="29691" formatCode="General">
                  <c:v>19.982199999999999</c:v>
                </c:pt>
                <c:pt idx="29692" formatCode="General">
                  <c:v>19.982900000000001</c:v>
                </c:pt>
                <c:pt idx="29693" formatCode="General">
                  <c:v>19.983499999999999</c:v>
                </c:pt>
                <c:pt idx="29694" formatCode="General">
                  <c:v>19.984200000000001</c:v>
                </c:pt>
                <c:pt idx="29695" formatCode="General">
                  <c:v>19.9849</c:v>
                </c:pt>
                <c:pt idx="29696" formatCode="General">
                  <c:v>19.985600000000002</c:v>
                </c:pt>
                <c:pt idx="29697" formatCode="General">
                  <c:v>19.9862</c:v>
                </c:pt>
                <c:pt idx="29698" formatCode="General">
                  <c:v>19.986899999999999</c:v>
                </c:pt>
                <c:pt idx="29699" formatCode="General">
                  <c:v>19.9876</c:v>
                </c:pt>
                <c:pt idx="29700" formatCode="General">
                  <c:v>19.988299999999999</c:v>
                </c:pt>
                <c:pt idx="29701" formatCode="General">
                  <c:v>19.988900000000001</c:v>
                </c:pt>
                <c:pt idx="29702" formatCode="General">
                  <c:v>19.989599999999999</c:v>
                </c:pt>
                <c:pt idx="29703" formatCode="General">
                  <c:v>19.990300000000001</c:v>
                </c:pt>
                <c:pt idx="29704" formatCode="General">
                  <c:v>19.9909</c:v>
                </c:pt>
                <c:pt idx="29705" formatCode="General">
                  <c:v>19.991599999999998</c:v>
                </c:pt>
                <c:pt idx="29706" formatCode="General">
                  <c:v>19.9923</c:v>
                </c:pt>
                <c:pt idx="29707" formatCode="General">
                  <c:v>19.992999999999999</c:v>
                </c:pt>
                <c:pt idx="29708" formatCode="General">
                  <c:v>19.993600000000001</c:v>
                </c:pt>
                <c:pt idx="29709" formatCode="General">
                  <c:v>19.994299999999999</c:v>
                </c:pt>
                <c:pt idx="29710" formatCode="General">
                  <c:v>19.995000000000001</c:v>
                </c:pt>
                <c:pt idx="29711" formatCode="General">
                  <c:v>19.995699999999999</c:v>
                </c:pt>
                <c:pt idx="29712" formatCode="General">
                  <c:v>19.996300000000002</c:v>
                </c:pt>
                <c:pt idx="29713" formatCode="General">
                  <c:v>19.997</c:v>
                </c:pt>
                <c:pt idx="29714" formatCode="General">
                  <c:v>19.997699999999998</c:v>
                </c:pt>
                <c:pt idx="29715" formatCode="General">
                  <c:v>19.9983</c:v>
                </c:pt>
                <c:pt idx="29716" formatCode="General">
                  <c:v>19.998999999999999</c:v>
                </c:pt>
                <c:pt idx="29717" formatCode="General">
                  <c:v>19.999700000000001</c:v>
                </c:pt>
                <c:pt idx="29718" formatCode="General">
                  <c:v>20.000399999999999</c:v>
                </c:pt>
                <c:pt idx="29719" formatCode="General">
                  <c:v>20.001000000000001</c:v>
                </c:pt>
                <c:pt idx="29720" formatCode="General">
                  <c:v>20.0017</c:v>
                </c:pt>
                <c:pt idx="29721" formatCode="General">
                  <c:v>20.002400000000002</c:v>
                </c:pt>
                <c:pt idx="29722" formatCode="General">
                  <c:v>20.0031</c:v>
                </c:pt>
                <c:pt idx="29723" formatCode="General">
                  <c:v>20.003699999999998</c:v>
                </c:pt>
                <c:pt idx="29724" formatCode="General">
                  <c:v>20.0044</c:v>
                </c:pt>
                <c:pt idx="29725" formatCode="General">
                  <c:v>20.005099999999999</c:v>
                </c:pt>
                <c:pt idx="29726" formatCode="General">
                  <c:v>20.005800000000001</c:v>
                </c:pt>
                <c:pt idx="29727" formatCode="General">
                  <c:v>20.006399999999999</c:v>
                </c:pt>
                <c:pt idx="29728" formatCode="General">
                  <c:v>20.007100000000001</c:v>
                </c:pt>
                <c:pt idx="29729" formatCode="General">
                  <c:v>20.0078</c:v>
                </c:pt>
                <c:pt idx="29730" formatCode="General">
                  <c:v>20.008400000000002</c:v>
                </c:pt>
                <c:pt idx="29731" formatCode="General">
                  <c:v>20.0091</c:v>
                </c:pt>
                <c:pt idx="29732" formatCode="General">
                  <c:v>20.009799999999998</c:v>
                </c:pt>
                <c:pt idx="29733" formatCode="General">
                  <c:v>20.0105</c:v>
                </c:pt>
                <c:pt idx="29734" formatCode="General">
                  <c:v>20.011099999999999</c:v>
                </c:pt>
                <c:pt idx="29735" formatCode="General">
                  <c:v>20.011800000000001</c:v>
                </c:pt>
                <c:pt idx="29736" formatCode="General">
                  <c:v>20.012499999999999</c:v>
                </c:pt>
                <c:pt idx="29737" formatCode="General">
                  <c:v>20.013200000000001</c:v>
                </c:pt>
                <c:pt idx="29738" formatCode="General">
                  <c:v>20.0138</c:v>
                </c:pt>
                <c:pt idx="29739" formatCode="General">
                  <c:v>20.014500000000002</c:v>
                </c:pt>
                <c:pt idx="29740" formatCode="General">
                  <c:v>20.0152</c:v>
                </c:pt>
                <c:pt idx="29741" formatCode="General">
                  <c:v>20.015799999999999</c:v>
                </c:pt>
                <c:pt idx="29742" formatCode="General">
                  <c:v>20.016500000000001</c:v>
                </c:pt>
                <c:pt idx="29743" formatCode="General">
                  <c:v>20.017199999999999</c:v>
                </c:pt>
                <c:pt idx="29744" formatCode="General">
                  <c:v>20.017900000000001</c:v>
                </c:pt>
                <c:pt idx="29745" formatCode="General">
                  <c:v>20.0185</c:v>
                </c:pt>
                <c:pt idx="29746" formatCode="General">
                  <c:v>20.019200000000001</c:v>
                </c:pt>
                <c:pt idx="29747" formatCode="General">
                  <c:v>20.0199</c:v>
                </c:pt>
                <c:pt idx="29748" formatCode="General">
                  <c:v>20.020600000000002</c:v>
                </c:pt>
                <c:pt idx="29749" formatCode="General">
                  <c:v>20.0212</c:v>
                </c:pt>
                <c:pt idx="29750" formatCode="General">
                  <c:v>20.021899999999999</c:v>
                </c:pt>
                <c:pt idx="29751" formatCode="General">
                  <c:v>20.022600000000001</c:v>
                </c:pt>
                <c:pt idx="29752" formatCode="General">
                  <c:v>20.023199999999999</c:v>
                </c:pt>
                <c:pt idx="29753" formatCode="General">
                  <c:v>20.023900000000001</c:v>
                </c:pt>
                <c:pt idx="29754" formatCode="General">
                  <c:v>20.0246</c:v>
                </c:pt>
                <c:pt idx="29755" formatCode="General">
                  <c:v>20.025300000000001</c:v>
                </c:pt>
                <c:pt idx="29756" formatCode="General">
                  <c:v>20.0259</c:v>
                </c:pt>
                <c:pt idx="29757" formatCode="General">
                  <c:v>20.026599999999998</c:v>
                </c:pt>
                <c:pt idx="29758" formatCode="General">
                  <c:v>20.0273</c:v>
                </c:pt>
                <c:pt idx="29759" formatCode="General">
                  <c:v>20.027999999999999</c:v>
                </c:pt>
                <c:pt idx="29760" formatCode="General">
                  <c:v>20.028600000000001</c:v>
                </c:pt>
                <c:pt idx="29761" formatCode="General">
                  <c:v>20.029299999999999</c:v>
                </c:pt>
                <c:pt idx="29762" formatCode="General">
                  <c:v>20.03</c:v>
                </c:pt>
                <c:pt idx="29763" formatCode="General">
                  <c:v>20.0307</c:v>
                </c:pt>
                <c:pt idx="29764" formatCode="General">
                  <c:v>20.031300000000002</c:v>
                </c:pt>
                <c:pt idx="29765" formatCode="General">
                  <c:v>20.032</c:v>
                </c:pt>
                <c:pt idx="29766" formatCode="General">
                  <c:v>20.032699999999998</c:v>
                </c:pt>
                <c:pt idx="29767" formatCode="General">
                  <c:v>20.033300000000001</c:v>
                </c:pt>
                <c:pt idx="29768" formatCode="General">
                  <c:v>20.033999999999999</c:v>
                </c:pt>
                <c:pt idx="29769" formatCode="General">
                  <c:v>20.034700000000001</c:v>
                </c:pt>
                <c:pt idx="29770" formatCode="General">
                  <c:v>20.035399999999999</c:v>
                </c:pt>
                <c:pt idx="29771" formatCode="General">
                  <c:v>20.036000000000001</c:v>
                </c:pt>
                <c:pt idx="29772" formatCode="General">
                  <c:v>20.0367</c:v>
                </c:pt>
                <c:pt idx="29773" formatCode="General">
                  <c:v>20.037400000000002</c:v>
                </c:pt>
                <c:pt idx="29774" formatCode="General">
                  <c:v>20.0381</c:v>
                </c:pt>
                <c:pt idx="29775" formatCode="General">
                  <c:v>20.038699999999999</c:v>
                </c:pt>
                <c:pt idx="29776" formatCode="General">
                  <c:v>20.039400000000001</c:v>
                </c:pt>
                <c:pt idx="29777" formatCode="General">
                  <c:v>20.040099999999999</c:v>
                </c:pt>
                <c:pt idx="29778" formatCode="General">
                  <c:v>20.040700000000001</c:v>
                </c:pt>
                <c:pt idx="29779" formatCode="General">
                  <c:v>20.041399999999999</c:v>
                </c:pt>
                <c:pt idx="29780" formatCode="General">
                  <c:v>20.042100000000001</c:v>
                </c:pt>
                <c:pt idx="29781" formatCode="General">
                  <c:v>20.0428</c:v>
                </c:pt>
                <c:pt idx="29782" formatCode="General">
                  <c:v>20.043399999999998</c:v>
                </c:pt>
                <c:pt idx="29783" formatCode="General">
                  <c:v>20.0441</c:v>
                </c:pt>
                <c:pt idx="29784" formatCode="General">
                  <c:v>20.044799999999999</c:v>
                </c:pt>
                <c:pt idx="29785" formatCode="General">
                  <c:v>20.045500000000001</c:v>
                </c:pt>
                <c:pt idx="29786" formatCode="General">
                  <c:v>20.046099999999999</c:v>
                </c:pt>
                <c:pt idx="29787" formatCode="General">
                  <c:v>20.046800000000001</c:v>
                </c:pt>
                <c:pt idx="29788" formatCode="General">
                  <c:v>20.047499999999999</c:v>
                </c:pt>
                <c:pt idx="29789" formatCode="General">
                  <c:v>20.048200000000001</c:v>
                </c:pt>
                <c:pt idx="29790" formatCode="General">
                  <c:v>20.0488</c:v>
                </c:pt>
                <c:pt idx="29791" formatCode="General">
                  <c:v>20.049499999999998</c:v>
                </c:pt>
                <c:pt idx="29792" formatCode="General">
                  <c:v>20.0502</c:v>
                </c:pt>
                <c:pt idx="29793" formatCode="General">
                  <c:v>20.050799999999999</c:v>
                </c:pt>
                <c:pt idx="29794" formatCode="General">
                  <c:v>20.051500000000001</c:v>
                </c:pt>
                <c:pt idx="29795" formatCode="General">
                  <c:v>20.052199999999999</c:v>
                </c:pt>
                <c:pt idx="29796" formatCode="General">
                  <c:v>20.052900000000001</c:v>
                </c:pt>
                <c:pt idx="29797" formatCode="General">
                  <c:v>20.0535</c:v>
                </c:pt>
                <c:pt idx="29798" formatCode="General">
                  <c:v>20.054200000000002</c:v>
                </c:pt>
                <c:pt idx="29799" formatCode="General">
                  <c:v>20.0549</c:v>
                </c:pt>
                <c:pt idx="29800" formatCode="General">
                  <c:v>20.055599999999998</c:v>
                </c:pt>
                <c:pt idx="29801" formatCode="General">
                  <c:v>20.0562</c:v>
                </c:pt>
                <c:pt idx="29802" formatCode="General">
                  <c:v>20.056899999999999</c:v>
                </c:pt>
                <c:pt idx="29803" formatCode="General">
                  <c:v>20.057600000000001</c:v>
                </c:pt>
                <c:pt idx="29804" formatCode="General">
                  <c:v>20.058199999999999</c:v>
                </c:pt>
                <c:pt idx="29805" formatCode="General">
                  <c:v>20.058900000000001</c:v>
                </c:pt>
                <c:pt idx="29806" formatCode="General">
                  <c:v>20.0596</c:v>
                </c:pt>
                <c:pt idx="29807" formatCode="General">
                  <c:v>20.060300000000002</c:v>
                </c:pt>
                <c:pt idx="29808" formatCode="General">
                  <c:v>20.0609</c:v>
                </c:pt>
                <c:pt idx="29809" formatCode="General">
                  <c:v>20.061599999999999</c:v>
                </c:pt>
                <c:pt idx="29810" formatCode="General">
                  <c:v>20.0623</c:v>
                </c:pt>
                <c:pt idx="29811" formatCode="General">
                  <c:v>20.062999999999999</c:v>
                </c:pt>
                <c:pt idx="29812" formatCode="General">
                  <c:v>20.063600000000001</c:v>
                </c:pt>
                <c:pt idx="29813" formatCode="General">
                  <c:v>20.064299999999999</c:v>
                </c:pt>
                <c:pt idx="29814" formatCode="General">
                  <c:v>20.065000000000001</c:v>
                </c:pt>
                <c:pt idx="29815" formatCode="General">
                  <c:v>20.0656</c:v>
                </c:pt>
                <c:pt idx="29816" formatCode="General">
                  <c:v>20.066299999999998</c:v>
                </c:pt>
                <c:pt idx="29817" formatCode="General">
                  <c:v>20.067</c:v>
                </c:pt>
                <c:pt idx="29818" formatCode="General">
                  <c:v>20.067699999999999</c:v>
                </c:pt>
                <c:pt idx="29819" formatCode="General">
                  <c:v>20.068300000000001</c:v>
                </c:pt>
                <c:pt idx="29820" formatCode="General">
                  <c:v>20.068999999999999</c:v>
                </c:pt>
                <c:pt idx="29821" formatCode="General">
                  <c:v>20.069700000000001</c:v>
                </c:pt>
                <c:pt idx="29822" formatCode="General">
                  <c:v>20.070399999999999</c:v>
                </c:pt>
                <c:pt idx="29823" formatCode="General">
                  <c:v>20.071000000000002</c:v>
                </c:pt>
                <c:pt idx="29824" formatCode="General">
                  <c:v>20.0717</c:v>
                </c:pt>
                <c:pt idx="29825" formatCode="General">
                  <c:v>20.072399999999998</c:v>
                </c:pt>
                <c:pt idx="29826" formatCode="General">
                  <c:v>20.0731</c:v>
                </c:pt>
                <c:pt idx="29827" formatCode="General">
                  <c:v>20.073699999999999</c:v>
                </c:pt>
                <c:pt idx="29828" formatCode="General">
                  <c:v>20.074400000000001</c:v>
                </c:pt>
                <c:pt idx="29829" formatCode="General">
                  <c:v>20.075099999999999</c:v>
                </c:pt>
                <c:pt idx="29830" formatCode="General">
                  <c:v>20.075700000000001</c:v>
                </c:pt>
                <c:pt idx="29831" formatCode="General">
                  <c:v>20.0764</c:v>
                </c:pt>
                <c:pt idx="29832" formatCode="General">
                  <c:v>20.077100000000002</c:v>
                </c:pt>
                <c:pt idx="29833" formatCode="General">
                  <c:v>20.0778</c:v>
                </c:pt>
                <c:pt idx="29834" formatCode="General">
                  <c:v>20.078399999999998</c:v>
                </c:pt>
                <c:pt idx="29835" formatCode="General">
                  <c:v>20.0791</c:v>
                </c:pt>
                <c:pt idx="29836" formatCode="General">
                  <c:v>20.079799999999999</c:v>
                </c:pt>
                <c:pt idx="29837" formatCode="General">
                  <c:v>20.080500000000001</c:v>
                </c:pt>
                <c:pt idx="29838" formatCode="General">
                  <c:v>20.081099999999999</c:v>
                </c:pt>
                <c:pt idx="29839" formatCode="General">
                  <c:v>20.081800000000001</c:v>
                </c:pt>
                <c:pt idx="29840" formatCode="General">
                  <c:v>20.0825</c:v>
                </c:pt>
                <c:pt idx="29841" formatCode="General">
                  <c:v>20.083100000000002</c:v>
                </c:pt>
                <c:pt idx="29842" formatCode="General">
                  <c:v>20.0838</c:v>
                </c:pt>
                <c:pt idx="29843" formatCode="General">
                  <c:v>20.084499999999998</c:v>
                </c:pt>
                <c:pt idx="29844" formatCode="General">
                  <c:v>20.0852</c:v>
                </c:pt>
                <c:pt idx="29845" formatCode="General">
                  <c:v>20.085799999999999</c:v>
                </c:pt>
                <c:pt idx="29846" formatCode="General">
                  <c:v>20.086500000000001</c:v>
                </c:pt>
                <c:pt idx="29847" formatCode="General">
                  <c:v>20.087199999999999</c:v>
                </c:pt>
                <c:pt idx="29848" formatCode="General">
                  <c:v>20.087900000000001</c:v>
                </c:pt>
                <c:pt idx="29849" formatCode="General">
                  <c:v>20.0885</c:v>
                </c:pt>
                <c:pt idx="29850" formatCode="General">
                  <c:v>20.089200000000002</c:v>
                </c:pt>
                <c:pt idx="29851" formatCode="General">
                  <c:v>20.0899</c:v>
                </c:pt>
                <c:pt idx="29852" formatCode="General">
                  <c:v>20.090499999999999</c:v>
                </c:pt>
                <c:pt idx="29853" formatCode="General">
                  <c:v>20.091200000000001</c:v>
                </c:pt>
                <c:pt idx="29854" formatCode="General">
                  <c:v>20.091899999999999</c:v>
                </c:pt>
                <c:pt idx="29855" formatCode="General">
                  <c:v>20.092600000000001</c:v>
                </c:pt>
                <c:pt idx="29856" formatCode="General">
                  <c:v>20.0932</c:v>
                </c:pt>
                <c:pt idx="29857" formatCode="General">
                  <c:v>20.093900000000001</c:v>
                </c:pt>
                <c:pt idx="29858" formatCode="General">
                  <c:v>20.0946</c:v>
                </c:pt>
                <c:pt idx="29859" formatCode="General">
                  <c:v>20.095300000000002</c:v>
                </c:pt>
                <c:pt idx="29860" formatCode="General">
                  <c:v>20.0959</c:v>
                </c:pt>
                <c:pt idx="29861" formatCode="General">
                  <c:v>20.096599999999999</c:v>
                </c:pt>
                <c:pt idx="29862" formatCode="General">
                  <c:v>20.097300000000001</c:v>
                </c:pt>
                <c:pt idx="29863" formatCode="General">
                  <c:v>20.097999999999999</c:v>
                </c:pt>
                <c:pt idx="29864" formatCode="General">
                  <c:v>20.098600000000001</c:v>
                </c:pt>
                <c:pt idx="29865" formatCode="General">
                  <c:v>20.099299999999999</c:v>
                </c:pt>
                <c:pt idx="29866" formatCode="General">
                  <c:v>20.100000000000001</c:v>
                </c:pt>
                <c:pt idx="29867" formatCode="General">
                  <c:v>20.1006</c:v>
                </c:pt>
                <c:pt idx="29868" formatCode="General">
                  <c:v>20.101299999999998</c:v>
                </c:pt>
                <c:pt idx="29869" formatCode="General">
                  <c:v>20.102</c:v>
                </c:pt>
                <c:pt idx="29870" formatCode="General">
                  <c:v>20.102699999999999</c:v>
                </c:pt>
                <c:pt idx="29871" formatCode="General">
                  <c:v>20.103300000000001</c:v>
                </c:pt>
                <c:pt idx="29872" formatCode="General">
                  <c:v>20.103999999999999</c:v>
                </c:pt>
                <c:pt idx="29873" formatCode="General">
                  <c:v>20.104700000000001</c:v>
                </c:pt>
                <c:pt idx="29874" formatCode="General">
                  <c:v>20.105399999999999</c:v>
                </c:pt>
                <c:pt idx="29875" formatCode="General">
                  <c:v>20.106000000000002</c:v>
                </c:pt>
                <c:pt idx="29876" formatCode="General">
                  <c:v>20.1067</c:v>
                </c:pt>
                <c:pt idx="29877" formatCode="General">
                  <c:v>20.107399999999998</c:v>
                </c:pt>
                <c:pt idx="29878" formatCode="General">
                  <c:v>20.108000000000001</c:v>
                </c:pt>
                <c:pt idx="29879" formatCode="General">
                  <c:v>20.108699999999999</c:v>
                </c:pt>
                <c:pt idx="29880" formatCode="General">
                  <c:v>20.109400000000001</c:v>
                </c:pt>
                <c:pt idx="29881" formatCode="General">
                  <c:v>20.110099999999999</c:v>
                </c:pt>
                <c:pt idx="29882" formatCode="General">
                  <c:v>20.110700000000001</c:v>
                </c:pt>
                <c:pt idx="29883" formatCode="General">
                  <c:v>20.1114</c:v>
                </c:pt>
                <c:pt idx="29884" formatCode="General">
                  <c:v>20.112100000000002</c:v>
                </c:pt>
                <c:pt idx="29885" formatCode="General">
                  <c:v>20.1128</c:v>
                </c:pt>
                <c:pt idx="29886" formatCode="General">
                  <c:v>20.113399999999999</c:v>
                </c:pt>
                <c:pt idx="29887" formatCode="General">
                  <c:v>20.114100000000001</c:v>
                </c:pt>
                <c:pt idx="29888" formatCode="General">
                  <c:v>20.114799999999999</c:v>
                </c:pt>
                <c:pt idx="29889" formatCode="General">
                  <c:v>20.115500000000001</c:v>
                </c:pt>
                <c:pt idx="29890" formatCode="General">
                  <c:v>20.116099999999999</c:v>
                </c:pt>
                <c:pt idx="29891" formatCode="General">
                  <c:v>20.116800000000001</c:v>
                </c:pt>
                <c:pt idx="29892" formatCode="General">
                  <c:v>20.1175</c:v>
                </c:pt>
                <c:pt idx="29893" formatCode="General">
                  <c:v>20.118099999999998</c:v>
                </c:pt>
                <c:pt idx="29894" formatCode="General">
                  <c:v>20.1188</c:v>
                </c:pt>
                <c:pt idx="29895" formatCode="General">
                  <c:v>20.119499999999999</c:v>
                </c:pt>
                <c:pt idx="29896" formatCode="General">
                  <c:v>20.120200000000001</c:v>
                </c:pt>
                <c:pt idx="29897" formatCode="General">
                  <c:v>20.120799999999999</c:v>
                </c:pt>
                <c:pt idx="29898" formatCode="General">
                  <c:v>20.121500000000001</c:v>
                </c:pt>
                <c:pt idx="29899" formatCode="General">
                  <c:v>20.122199999999999</c:v>
                </c:pt>
                <c:pt idx="29900" formatCode="General">
                  <c:v>20.122900000000001</c:v>
                </c:pt>
                <c:pt idx="29901" formatCode="General">
                  <c:v>20.1235</c:v>
                </c:pt>
                <c:pt idx="29902" formatCode="General">
                  <c:v>20.124199999999998</c:v>
                </c:pt>
                <c:pt idx="29903" formatCode="General">
                  <c:v>20.1249</c:v>
                </c:pt>
                <c:pt idx="29904" formatCode="General">
                  <c:v>20.125499999999999</c:v>
                </c:pt>
                <c:pt idx="29905" formatCode="General">
                  <c:v>20.126200000000001</c:v>
                </c:pt>
                <c:pt idx="29906" formatCode="General">
                  <c:v>20.126899999999999</c:v>
                </c:pt>
                <c:pt idx="29907" formatCode="General">
                  <c:v>20.127600000000001</c:v>
                </c:pt>
                <c:pt idx="29908" formatCode="General">
                  <c:v>20.1282</c:v>
                </c:pt>
                <c:pt idx="29909" formatCode="General">
                  <c:v>20.128900000000002</c:v>
                </c:pt>
                <c:pt idx="29910" formatCode="General">
                  <c:v>20.1296</c:v>
                </c:pt>
                <c:pt idx="29911" formatCode="General">
                  <c:v>20.130299999999998</c:v>
                </c:pt>
                <c:pt idx="29912" formatCode="General">
                  <c:v>20.1309</c:v>
                </c:pt>
                <c:pt idx="29913" formatCode="General">
                  <c:v>20.131599999999999</c:v>
                </c:pt>
                <c:pt idx="29914" formatCode="General">
                  <c:v>20.132300000000001</c:v>
                </c:pt>
                <c:pt idx="29915" formatCode="General">
                  <c:v>20.132899999999999</c:v>
                </c:pt>
                <c:pt idx="29916" formatCode="General">
                  <c:v>20.133600000000001</c:v>
                </c:pt>
                <c:pt idx="29917" formatCode="General">
                  <c:v>20.1343</c:v>
                </c:pt>
                <c:pt idx="29918" formatCode="General">
                  <c:v>20.135000000000002</c:v>
                </c:pt>
                <c:pt idx="29919" formatCode="General">
                  <c:v>20.1356</c:v>
                </c:pt>
                <c:pt idx="29920" formatCode="General">
                  <c:v>20.136299999999999</c:v>
                </c:pt>
                <c:pt idx="29921" formatCode="General">
                  <c:v>20.137</c:v>
                </c:pt>
                <c:pt idx="29922" formatCode="General">
                  <c:v>20.137699999999999</c:v>
                </c:pt>
                <c:pt idx="29923" formatCode="General">
                  <c:v>20.138300000000001</c:v>
                </c:pt>
                <c:pt idx="29924" formatCode="General">
                  <c:v>20.138999999999999</c:v>
                </c:pt>
                <c:pt idx="29925" formatCode="General">
                  <c:v>20.139700000000001</c:v>
                </c:pt>
                <c:pt idx="29926" formatCode="General">
                  <c:v>20.1404</c:v>
                </c:pt>
                <c:pt idx="29927" formatCode="General">
                  <c:v>20.140999999999998</c:v>
                </c:pt>
                <c:pt idx="29928" formatCode="General">
                  <c:v>20.1417</c:v>
                </c:pt>
                <c:pt idx="29929" formatCode="General">
                  <c:v>20.142399999999999</c:v>
                </c:pt>
                <c:pt idx="29930" formatCode="General">
                  <c:v>20.143000000000001</c:v>
                </c:pt>
                <c:pt idx="29931" formatCode="General">
                  <c:v>20.143699999999999</c:v>
                </c:pt>
                <c:pt idx="29932" formatCode="General">
                  <c:v>20.144400000000001</c:v>
                </c:pt>
                <c:pt idx="29933" formatCode="General">
                  <c:v>20.145099999999999</c:v>
                </c:pt>
                <c:pt idx="29934" formatCode="General">
                  <c:v>20.145700000000001</c:v>
                </c:pt>
                <c:pt idx="29935" formatCode="General">
                  <c:v>20.1464</c:v>
                </c:pt>
                <c:pt idx="29936" formatCode="General">
                  <c:v>20.147099999999998</c:v>
                </c:pt>
                <c:pt idx="29937" formatCode="General">
                  <c:v>20.1478</c:v>
                </c:pt>
                <c:pt idx="29938" formatCode="General">
                  <c:v>20.148399999999999</c:v>
                </c:pt>
                <c:pt idx="29939" formatCode="General">
                  <c:v>20.149100000000001</c:v>
                </c:pt>
                <c:pt idx="29940" formatCode="General">
                  <c:v>20.149799999999999</c:v>
                </c:pt>
                <c:pt idx="29941" formatCode="General">
                  <c:v>20.150400000000001</c:v>
                </c:pt>
                <c:pt idx="29942" formatCode="General">
                  <c:v>20.1511</c:v>
                </c:pt>
                <c:pt idx="29943" formatCode="General">
                  <c:v>20.151800000000001</c:v>
                </c:pt>
                <c:pt idx="29944" formatCode="General">
                  <c:v>20.1525</c:v>
                </c:pt>
                <c:pt idx="29945" formatCode="General">
                  <c:v>20.153099999999998</c:v>
                </c:pt>
                <c:pt idx="29946" formatCode="General">
                  <c:v>20.1538</c:v>
                </c:pt>
                <c:pt idx="29947" formatCode="General">
                  <c:v>20.154499999999999</c:v>
                </c:pt>
                <c:pt idx="29948" formatCode="General">
                  <c:v>20.155200000000001</c:v>
                </c:pt>
                <c:pt idx="29949" formatCode="General">
                  <c:v>20.155799999999999</c:v>
                </c:pt>
                <c:pt idx="29950" formatCode="General">
                  <c:v>20.156500000000001</c:v>
                </c:pt>
                <c:pt idx="29951" formatCode="General">
                  <c:v>20.1572</c:v>
                </c:pt>
                <c:pt idx="29952" formatCode="General">
                  <c:v>20.157900000000001</c:v>
                </c:pt>
                <c:pt idx="29953" formatCode="General">
                  <c:v>20.1585</c:v>
                </c:pt>
                <c:pt idx="29954" formatCode="General">
                  <c:v>20.159199999999998</c:v>
                </c:pt>
                <c:pt idx="29955" formatCode="General">
                  <c:v>20.1599</c:v>
                </c:pt>
                <c:pt idx="29956" formatCode="General">
                  <c:v>20.160499999999999</c:v>
                </c:pt>
                <c:pt idx="29957" formatCode="General">
                  <c:v>20.161200000000001</c:v>
                </c:pt>
                <c:pt idx="29958" formatCode="General">
                  <c:v>20.161899999999999</c:v>
                </c:pt>
                <c:pt idx="29959" formatCode="General">
                  <c:v>20.162600000000001</c:v>
                </c:pt>
                <c:pt idx="29960" formatCode="General">
                  <c:v>20.1632</c:v>
                </c:pt>
                <c:pt idx="29961" formatCode="General">
                  <c:v>20.163900000000002</c:v>
                </c:pt>
                <c:pt idx="29962" formatCode="General">
                  <c:v>20.1646</c:v>
                </c:pt>
                <c:pt idx="29963" formatCode="General">
                  <c:v>20.165299999999998</c:v>
                </c:pt>
                <c:pt idx="29964" formatCode="General">
                  <c:v>20.165900000000001</c:v>
                </c:pt>
                <c:pt idx="29965" formatCode="General">
                  <c:v>20.166599999999999</c:v>
                </c:pt>
                <c:pt idx="29966" formatCode="General">
                  <c:v>20.167300000000001</c:v>
                </c:pt>
                <c:pt idx="29967" formatCode="General">
                  <c:v>20.167899999999999</c:v>
                </c:pt>
                <c:pt idx="29968" formatCode="General">
                  <c:v>20.168600000000001</c:v>
                </c:pt>
                <c:pt idx="29969" formatCode="General">
                  <c:v>20.1693</c:v>
                </c:pt>
                <c:pt idx="29970" formatCode="General">
                  <c:v>20.170000000000002</c:v>
                </c:pt>
                <c:pt idx="29971" formatCode="General">
                  <c:v>20.1706</c:v>
                </c:pt>
                <c:pt idx="29972" formatCode="General">
                  <c:v>20.171299999999999</c:v>
                </c:pt>
                <c:pt idx="29973" formatCode="General">
                  <c:v>20.172000000000001</c:v>
                </c:pt>
                <c:pt idx="29974" formatCode="General">
                  <c:v>20.172699999999999</c:v>
                </c:pt>
                <c:pt idx="29975" formatCode="General">
                  <c:v>20.173300000000001</c:v>
                </c:pt>
                <c:pt idx="29976" formatCode="General">
                  <c:v>20.173999999999999</c:v>
                </c:pt>
                <c:pt idx="29977" formatCode="General">
                  <c:v>20.174700000000001</c:v>
                </c:pt>
                <c:pt idx="29978" formatCode="General">
                  <c:v>20.1753</c:v>
                </c:pt>
                <c:pt idx="29979" formatCode="General">
                  <c:v>20.175999999999998</c:v>
                </c:pt>
                <c:pt idx="29980" formatCode="General">
                  <c:v>20.1767</c:v>
                </c:pt>
                <c:pt idx="29981" formatCode="General">
                  <c:v>20.177399999999999</c:v>
                </c:pt>
                <c:pt idx="29982" formatCode="General">
                  <c:v>20.178000000000001</c:v>
                </c:pt>
                <c:pt idx="29983" formatCode="General">
                  <c:v>20.178699999999999</c:v>
                </c:pt>
                <c:pt idx="29984" formatCode="General">
                  <c:v>20.179400000000001</c:v>
                </c:pt>
                <c:pt idx="29985" formatCode="General">
                  <c:v>20.180099999999999</c:v>
                </c:pt>
                <c:pt idx="29986" formatCode="General">
                  <c:v>20.180700000000002</c:v>
                </c:pt>
                <c:pt idx="29987" formatCode="General">
                  <c:v>20.1814</c:v>
                </c:pt>
                <c:pt idx="29988" formatCode="General">
                  <c:v>20.182099999999998</c:v>
                </c:pt>
                <c:pt idx="29989" formatCode="General">
                  <c:v>20.1828</c:v>
                </c:pt>
                <c:pt idx="29990" formatCode="General">
                  <c:v>20.183399999999999</c:v>
                </c:pt>
                <c:pt idx="29991" formatCode="General">
                  <c:v>20.184100000000001</c:v>
                </c:pt>
                <c:pt idx="29992" formatCode="General">
                  <c:v>20.184799999999999</c:v>
                </c:pt>
                <c:pt idx="29993" formatCode="General">
                  <c:v>20.185400000000001</c:v>
                </c:pt>
                <c:pt idx="29994" formatCode="General">
                  <c:v>20.1861</c:v>
                </c:pt>
                <c:pt idx="29995" formatCode="General">
                  <c:v>20.186800000000002</c:v>
                </c:pt>
                <c:pt idx="29996" formatCode="General">
                  <c:v>20.1875</c:v>
                </c:pt>
                <c:pt idx="29997" formatCode="General">
                  <c:v>20.188099999999999</c:v>
                </c:pt>
                <c:pt idx="29998" formatCode="General">
                  <c:v>20.188800000000001</c:v>
                </c:pt>
                <c:pt idx="29999" formatCode="General">
                  <c:v>20.189499999999999</c:v>
                </c:pt>
                <c:pt idx="30000" formatCode="General">
                  <c:v>20.190200000000001</c:v>
                </c:pt>
                <c:pt idx="30001" formatCode="General">
                  <c:v>20.190799999999999</c:v>
                </c:pt>
                <c:pt idx="30002" formatCode="General">
                  <c:v>20.191500000000001</c:v>
                </c:pt>
                <c:pt idx="30003" formatCode="General">
                  <c:v>20.1922</c:v>
                </c:pt>
                <c:pt idx="30004" formatCode="General">
                  <c:v>20.192799999999998</c:v>
                </c:pt>
                <c:pt idx="30005" formatCode="General">
                  <c:v>20.1935</c:v>
                </c:pt>
                <c:pt idx="30006" formatCode="General">
                  <c:v>20.194199999999999</c:v>
                </c:pt>
                <c:pt idx="30007" formatCode="General">
                  <c:v>20.194900000000001</c:v>
                </c:pt>
                <c:pt idx="30008" formatCode="General">
                  <c:v>20.195499999999999</c:v>
                </c:pt>
                <c:pt idx="30009" formatCode="General">
                  <c:v>20.196200000000001</c:v>
                </c:pt>
                <c:pt idx="30010" formatCode="General">
                  <c:v>20.196899999999999</c:v>
                </c:pt>
                <c:pt idx="30011" formatCode="General">
                  <c:v>20.197600000000001</c:v>
                </c:pt>
                <c:pt idx="30012" formatCode="General">
                  <c:v>20.1982</c:v>
                </c:pt>
                <c:pt idx="30013" formatCode="General">
                  <c:v>20.198899999999998</c:v>
                </c:pt>
                <c:pt idx="30014" formatCode="General">
                  <c:v>20.1996</c:v>
                </c:pt>
                <c:pt idx="30015" formatCode="General">
                  <c:v>20.200199999999999</c:v>
                </c:pt>
                <c:pt idx="30016" formatCode="General">
                  <c:v>20.200900000000001</c:v>
                </c:pt>
                <c:pt idx="30017" formatCode="General">
                  <c:v>20.201599999999999</c:v>
                </c:pt>
                <c:pt idx="30018" formatCode="General">
                  <c:v>20.202300000000001</c:v>
                </c:pt>
                <c:pt idx="30019" formatCode="General">
                  <c:v>20.2029</c:v>
                </c:pt>
                <c:pt idx="30020" formatCode="General">
                  <c:v>20.203600000000002</c:v>
                </c:pt>
                <c:pt idx="30021" formatCode="General">
                  <c:v>20.2043</c:v>
                </c:pt>
                <c:pt idx="30022" formatCode="General">
                  <c:v>20.204999999999998</c:v>
                </c:pt>
                <c:pt idx="30023" formatCode="General">
                  <c:v>20.2056</c:v>
                </c:pt>
                <c:pt idx="30024" formatCode="General">
                  <c:v>20.206299999999999</c:v>
                </c:pt>
                <c:pt idx="30025" formatCode="General">
                  <c:v>20.207000000000001</c:v>
                </c:pt>
                <c:pt idx="30026" formatCode="General">
                  <c:v>20.207699999999999</c:v>
                </c:pt>
                <c:pt idx="30027" formatCode="General">
                  <c:v>20.208300000000001</c:v>
                </c:pt>
                <c:pt idx="30028" formatCode="General">
                  <c:v>20.209</c:v>
                </c:pt>
                <c:pt idx="30029" formatCode="General">
                  <c:v>20.209700000000002</c:v>
                </c:pt>
                <c:pt idx="30030" formatCode="General">
                  <c:v>20.2103</c:v>
                </c:pt>
                <c:pt idx="30031" formatCode="General">
                  <c:v>20.210999999999999</c:v>
                </c:pt>
                <c:pt idx="30032" formatCode="General">
                  <c:v>20.2117</c:v>
                </c:pt>
                <c:pt idx="30033" formatCode="General">
                  <c:v>20.212399999999999</c:v>
                </c:pt>
                <c:pt idx="30034" formatCode="General">
                  <c:v>20.213000000000001</c:v>
                </c:pt>
                <c:pt idx="30035" formatCode="General">
                  <c:v>20.213699999999999</c:v>
                </c:pt>
                <c:pt idx="30036" formatCode="General">
                  <c:v>20.214400000000001</c:v>
                </c:pt>
                <c:pt idx="30037" formatCode="General">
                  <c:v>20.2151</c:v>
                </c:pt>
                <c:pt idx="30038" formatCode="General">
                  <c:v>20.215699999999998</c:v>
                </c:pt>
                <c:pt idx="30039" formatCode="General">
                  <c:v>20.2164</c:v>
                </c:pt>
                <c:pt idx="30040" formatCode="General">
                  <c:v>20.217099999999999</c:v>
                </c:pt>
                <c:pt idx="30041" formatCode="General">
                  <c:v>20.217700000000001</c:v>
                </c:pt>
                <c:pt idx="30042" formatCode="General">
                  <c:v>20.218399999999999</c:v>
                </c:pt>
                <c:pt idx="30043" formatCode="General">
                  <c:v>20.219100000000001</c:v>
                </c:pt>
                <c:pt idx="30044" formatCode="General">
                  <c:v>20.219799999999999</c:v>
                </c:pt>
                <c:pt idx="30045" formatCode="General">
                  <c:v>20.220400000000001</c:v>
                </c:pt>
                <c:pt idx="30046" formatCode="General">
                  <c:v>20.2211</c:v>
                </c:pt>
                <c:pt idx="30047" formatCode="General">
                  <c:v>20.221800000000002</c:v>
                </c:pt>
                <c:pt idx="30048" formatCode="General">
                  <c:v>20.2225</c:v>
                </c:pt>
                <c:pt idx="30049" formatCode="General">
                  <c:v>20.223099999999999</c:v>
                </c:pt>
                <c:pt idx="30050" formatCode="General">
                  <c:v>20.223800000000001</c:v>
                </c:pt>
                <c:pt idx="30051" formatCode="General">
                  <c:v>20.224499999999999</c:v>
                </c:pt>
                <c:pt idx="30052" formatCode="General">
                  <c:v>20.225200000000001</c:v>
                </c:pt>
                <c:pt idx="30053" formatCode="General">
                  <c:v>20.2258</c:v>
                </c:pt>
                <c:pt idx="30054" formatCode="General">
                  <c:v>20.226500000000001</c:v>
                </c:pt>
                <c:pt idx="30055" formatCode="General">
                  <c:v>20.2272</c:v>
                </c:pt>
                <c:pt idx="30056" formatCode="General">
                  <c:v>20.227799999999998</c:v>
                </c:pt>
                <c:pt idx="30057" formatCode="General">
                  <c:v>20.2285</c:v>
                </c:pt>
                <c:pt idx="30058" formatCode="General">
                  <c:v>20.229199999999999</c:v>
                </c:pt>
                <c:pt idx="30059" formatCode="General">
                  <c:v>20.229900000000001</c:v>
                </c:pt>
                <c:pt idx="30060" formatCode="General">
                  <c:v>20.230499999999999</c:v>
                </c:pt>
                <c:pt idx="30061" formatCode="General">
                  <c:v>20.231200000000001</c:v>
                </c:pt>
                <c:pt idx="30062" formatCode="General">
                  <c:v>20.2319</c:v>
                </c:pt>
                <c:pt idx="30063" formatCode="General">
                  <c:v>20.232600000000001</c:v>
                </c:pt>
                <c:pt idx="30064" formatCode="General">
                  <c:v>20.2332</c:v>
                </c:pt>
                <c:pt idx="30065" formatCode="General">
                  <c:v>20.233899999999998</c:v>
                </c:pt>
                <c:pt idx="30066" formatCode="General">
                  <c:v>20.2346</c:v>
                </c:pt>
                <c:pt idx="30067" formatCode="General">
                  <c:v>20.235199999999999</c:v>
                </c:pt>
                <c:pt idx="30068" formatCode="General">
                  <c:v>20.235900000000001</c:v>
                </c:pt>
                <c:pt idx="30069" formatCode="General">
                  <c:v>20.236599999999999</c:v>
                </c:pt>
                <c:pt idx="30070" formatCode="General">
                  <c:v>20.237300000000001</c:v>
                </c:pt>
                <c:pt idx="30071" formatCode="General">
                  <c:v>20.2379</c:v>
                </c:pt>
                <c:pt idx="30072" formatCode="General">
                  <c:v>20.238600000000002</c:v>
                </c:pt>
                <c:pt idx="30073" formatCode="General">
                  <c:v>20.2393</c:v>
                </c:pt>
                <c:pt idx="30074" formatCode="General">
                  <c:v>20.239999999999998</c:v>
                </c:pt>
                <c:pt idx="30075" formatCode="General">
                  <c:v>20.240600000000001</c:v>
                </c:pt>
                <c:pt idx="30076" formatCode="General">
                  <c:v>20.241299999999999</c:v>
                </c:pt>
                <c:pt idx="30077" formatCode="General">
                  <c:v>20.242000000000001</c:v>
                </c:pt>
                <c:pt idx="30078" formatCode="General">
                  <c:v>20.242599999999999</c:v>
                </c:pt>
                <c:pt idx="30079" formatCode="General">
                  <c:v>20.243300000000001</c:v>
                </c:pt>
                <c:pt idx="30080" formatCode="General">
                  <c:v>20.244</c:v>
                </c:pt>
                <c:pt idx="30081" formatCode="General">
                  <c:v>20.244700000000002</c:v>
                </c:pt>
                <c:pt idx="30082" formatCode="General">
                  <c:v>20.2453</c:v>
                </c:pt>
                <c:pt idx="30083" formatCode="General">
                  <c:v>20.245999999999999</c:v>
                </c:pt>
                <c:pt idx="30084" formatCode="General">
                  <c:v>20.246700000000001</c:v>
                </c:pt>
                <c:pt idx="30085" formatCode="General">
                  <c:v>20.247399999999999</c:v>
                </c:pt>
                <c:pt idx="30086" formatCode="General">
                  <c:v>20.248000000000001</c:v>
                </c:pt>
                <c:pt idx="30087" formatCode="General">
                  <c:v>20.248699999999999</c:v>
                </c:pt>
                <c:pt idx="30088" formatCode="General">
                  <c:v>20.249400000000001</c:v>
                </c:pt>
                <c:pt idx="30089" formatCode="General">
                  <c:v>20.2501</c:v>
                </c:pt>
                <c:pt idx="30090" formatCode="General">
                  <c:v>20.250699999999998</c:v>
                </c:pt>
                <c:pt idx="30091" formatCode="General">
                  <c:v>20.2514</c:v>
                </c:pt>
                <c:pt idx="30092" formatCode="General">
                  <c:v>20.252099999999999</c:v>
                </c:pt>
                <c:pt idx="30093" formatCode="General">
                  <c:v>20.252700000000001</c:v>
                </c:pt>
                <c:pt idx="30094" formatCode="General">
                  <c:v>20.253399999999999</c:v>
                </c:pt>
                <c:pt idx="30095" formatCode="General">
                  <c:v>20.254100000000001</c:v>
                </c:pt>
                <c:pt idx="30096" formatCode="General">
                  <c:v>20.254799999999999</c:v>
                </c:pt>
                <c:pt idx="30097" formatCode="General">
                  <c:v>20.255400000000002</c:v>
                </c:pt>
                <c:pt idx="30098" formatCode="General">
                  <c:v>20.2561</c:v>
                </c:pt>
                <c:pt idx="30099" formatCode="General">
                  <c:v>20.256799999999998</c:v>
                </c:pt>
                <c:pt idx="30100" formatCode="General">
                  <c:v>20.2575</c:v>
                </c:pt>
                <c:pt idx="30101" formatCode="General">
                  <c:v>20.258099999999999</c:v>
                </c:pt>
                <c:pt idx="30102" formatCode="General">
                  <c:v>20.258800000000001</c:v>
                </c:pt>
                <c:pt idx="30103" formatCode="General">
                  <c:v>20.259499999999999</c:v>
                </c:pt>
                <c:pt idx="30104" formatCode="General">
                  <c:v>20.260100000000001</c:v>
                </c:pt>
                <c:pt idx="30105" formatCode="General">
                  <c:v>20.2608</c:v>
                </c:pt>
                <c:pt idx="30106" formatCode="General">
                  <c:v>20.261500000000002</c:v>
                </c:pt>
                <c:pt idx="30107" formatCode="General">
                  <c:v>20.2622</c:v>
                </c:pt>
                <c:pt idx="30108" formatCode="General">
                  <c:v>20.262799999999999</c:v>
                </c:pt>
                <c:pt idx="30109" formatCode="General">
                  <c:v>20.263500000000001</c:v>
                </c:pt>
                <c:pt idx="30110" formatCode="General">
                  <c:v>20.264199999999999</c:v>
                </c:pt>
                <c:pt idx="30111" formatCode="General">
                  <c:v>20.264900000000001</c:v>
                </c:pt>
                <c:pt idx="30112" formatCode="General">
                  <c:v>20.265499999999999</c:v>
                </c:pt>
                <c:pt idx="30113" formatCode="General">
                  <c:v>20.266200000000001</c:v>
                </c:pt>
                <c:pt idx="30114" formatCode="General">
                  <c:v>20.2669</c:v>
                </c:pt>
                <c:pt idx="30115" formatCode="General">
                  <c:v>20.267499999999998</c:v>
                </c:pt>
                <c:pt idx="30116" formatCode="General">
                  <c:v>20.2682</c:v>
                </c:pt>
                <c:pt idx="30117" formatCode="General">
                  <c:v>20.268899999999999</c:v>
                </c:pt>
                <c:pt idx="30118" formatCode="General">
                  <c:v>20.269600000000001</c:v>
                </c:pt>
                <c:pt idx="30119" formatCode="General">
                  <c:v>20.270199999999999</c:v>
                </c:pt>
                <c:pt idx="30120" formatCode="General">
                  <c:v>20.270900000000001</c:v>
                </c:pt>
                <c:pt idx="30121" formatCode="General">
                  <c:v>20.271599999999999</c:v>
                </c:pt>
                <c:pt idx="30122" formatCode="General">
                  <c:v>20.272300000000001</c:v>
                </c:pt>
                <c:pt idx="30123" formatCode="General">
                  <c:v>20.2729</c:v>
                </c:pt>
                <c:pt idx="30124" formatCode="General">
                  <c:v>20.273599999999998</c:v>
                </c:pt>
                <c:pt idx="30125" formatCode="General">
                  <c:v>20.2743</c:v>
                </c:pt>
                <c:pt idx="30126" formatCode="General">
                  <c:v>20.274999999999999</c:v>
                </c:pt>
                <c:pt idx="30127" formatCode="General">
                  <c:v>20.275600000000001</c:v>
                </c:pt>
                <c:pt idx="30128" formatCode="General">
                  <c:v>20.276299999999999</c:v>
                </c:pt>
                <c:pt idx="30129" formatCode="General">
                  <c:v>20.277000000000001</c:v>
                </c:pt>
                <c:pt idx="30130" formatCode="General">
                  <c:v>20.2776</c:v>
                </c:pt>
                <c:pt idx="30131" formatCode="General">
                  <c:v>20.278300000000002</c:v>
                </c:pt>
                <c:pt idx="30132" formatCode="General">
                  <c:v>20.279</c:v>
                </c:pt>
                <c:pt idx="30133" formatCode="General">
                  <c:v>20.279699999999998</c:v>
                </c:pt>
                <c:pt idx="30134" formatCode="General">
                  <c:v>20.2803</c:v>
                </c:pt>
                <c:pt idx="30135" formatCode="General">
                  <c:v>20.280999999999999</c:v>
                </c:pt>
                <c:pt idx="30136" formatCode="General">
                  <c:v>20.281700000000001</c:v>
                </c:pt>
                <c:pt idx="30137" formatCode="General">
                  <c:v>20.282399999999999</c:v>
                </c:pt>
                <c:pt idx="30138" formatCode="General">
                  <c:v>20.283000000000001</c:v>
                </c:pt>
                <c:pt idx="30139" formatCode="General">
                  <c:v>20.2837</c:v>
                </c:pt>
                <c:pt idx="30140" formatCode="General">
                  <c:v>20.284400000000002</c:v>
                </c:pt>
                <c:pt idx="30141" formatCode="General">
                  <c:v>20.285</c:v>
                </c:pt>
                <c:pt idx="30142" formatCode="General">
                  <c:v>20.285699999999999</c:v>
                </c:pt>
                <c:pt idx="30143" formatCode="General">
                  <c:v>20.2864</c:v>
                </c:pt>
                <c:pt idx="30144" formatCode="General">
                  <c:v>20.287099999999999</c:v>
                </c:pt>
                <c:pt idx="30145" formatCode="General">
                  <c:v>20.287700000000001</c:v>
                </c:pt>
                <c:pt idx="30146" formatCode="General">
                  <c:v>20.288399999999999</c:v>
                </c:pt>
                <c:pt idx="30147" formatCode="General">
                  <c:v>20.289100000000001</c:v>
                </c:pt>
                <c:pt idx="30148" formatCode="General">
                  <c:v>20.2898</c:v>
                </c:pt>
                <c:pt idx="30149" formatCode="General">
                  <c:v>20.290400000000002</c:v>
                </c:pt>
                <c:pt idx="30150" formatCode="General">
                  <c:v>20.2911</c:v>
                </c:pt>
                <c:pt idx="30151" formatCode="General">
                  <c:v>20.291799999999999</c:v>
                </c:pt>
                <c:pt idx="30152" formatCode="General">
                  <c:v>20.2925</c:v>
                </c:pt>
                <c:pt idx="30153" formatCode="General">
                  <c:v>20.293099999999999</c:v>
                </c:pt>
                <c:pt idx="30154" formatCode="General">
                  <c:v>20.293800000000001</c:v>
                </c:pt>
                <c:pt idx="30155" formatCode="General">
                  <c:v>20.294499999999999</c:v>
                </c:pt>
                <c:pt idx="30156" formatCode="General">
                  <c:v>20.295100000000001</c:v>
                </c:pt>
                <c:pt idx="30157" formatCode="General">
                  <c:v>20.2958</c:v>
                </c:pt>
                <c:pt idx="30158" formatCode="General">
                  <c:v>20.296500000000002</c:v>
                </c:pt>
                <c:pt idx="30159" formatCode="General">
                  <c:v>20.2972</c:v>
                </c:pt>
                <c:pt idx="30160" formatCode="General">
                  <c:v>20.297799999999999</c:v>
                </c:pt>
                <c:pt idx="30161" formatCode="General">
                  <c:v>20.298500000000001</c:v>
                </c:pt>
                <c:pt idx="30162" formatCode="General">
                  <c:v>20.299199999999999</c:v>
                </c:pt>
                <c:pt idx="30163" formatCode="General">
                  <c:v>20.299900000000001</c:v>
                </c:pt>
                <c:pt idx="30164" formatCode="General">
                  <c:v>20.3005</c:v>
                </c:pt>
                <c:pt idx="30165" formatCode="General">
                  <c:v>20.301200000000001</c:v>
                </c:pt>
                <c:pt idx="30166" formatCode="General">
                  <c:v>20.3019</c:v>
                </c:pt>
                <c:pt idx="30167" formatCode="General">
                  <c:v>20.302499999999998</c:v>
                </c:pt>
                <c:pt idx="30168" formatCode="General">
                  <c:v>20.3032</c:v>
                </c:pt>
                <c:pt idx="30169" formatCode="General">
                  <c:v>20.303899999999999</c:v>
                </c:pt>
                <c:pt idx="30170" formatCode="General">
                  <c:v>20.304600000000001</c:v>
                </c:pt>
                <c:pt idx="30171" formatCode="General">
                  <c:v>20.305199999999999</c:v>
                </c:pt>
                <c:pt idx="30172" formatCode="General">
                  <c:v>20.305900000000001</c:v>
                </c:pt>
                <c:pt idx="30173" formatCode="General">
                  <c:v>20.3066</c:v>
                </c:pt>
                <c:pt idx="30174" formatCode="General">
                  <c:v>20.307300000000001</c:v>
                </c:pt>
                <c:pt idx="30175" formatCode="General">
                  <c:v>20.3079</c:v>
                </c:pt>
                <c:pt idx="30176" formatCode="General">
                  <c:v>20.308599999999998</c:v>
                </c:pt>
                <c:pt idx="30177" formatCode="General">
                  <c:v>20.3093</c:v>
                </c:pt>
                <c:pt idx="30178" formatCode="General">
                  <c:v>20.309899999999999</c:v>
                </c:pt>
                <c:pt idx="30179" formatCode="General">
                  <c:v>20.310600000000001</c:v>
                </c:pt>
                <c:pt idx="30180" formatCode="General">
                  <c:v>20.311299999999999</c:v>
                </c:pt>
                <c:pt idx="30181" formatCode="General">
                  <c:v>20.312000000000001</c:v>
                </c:pt>
                <c:pt idx="30182" formatCode="General">
                  <c:v>20.3126</c:v>
                </c:pt>
                <c:pt idx="30183" formatCode="General">
                  <c:v>20.313300000000002</c:v>
                </c:pt>
                <c:pt idx="30184" formatCode="General">
                  <c:v>20.314</c:v>
                </c:pt>
                <c:pt idx="30185" formatCode="General">
                  <c:v>20.314699999999998</c:v>
                </c:pt>
                <c:pt idx="30186" formatCode="General">
                  <c:v>20.315300000000001</c:v>
                </c:pt>
                <c:pt idx="30187" formatCode="General">
                  <c:v>20.315999999999999</c:v>
                </c:pt>
                <c:pt idx="30188" formatCode="General">
                  <c:v>20.316700000000001</c:v>
                </c:pt>
                <c:pt idx="30189" formatCode="General">
                  <c:v>20.317399999999999</c:v>
                </c:pt>
                <c:pt idx="30190" formatCode="General">
                  <c:v>20.318000000000001</c:v>
                </c:pt>
                <c:pt idx="30191" formatCode="General">
                  <c:v>20.3187</c:v>
                </c:pt>
                <c:pt idx="30192" formatCode="General">
                  <c:v>20.319400000000002</c:v>
                </c:pt>
                <c:pt idx="30193" formatCode="General">
                  <c:v>20.32</c:v>
                </c:pt>
                <c:pt idx="30194" formatCode="General">
                  <c:v>20.320699999999999</c:v>
                </c:pt>
                <c:pt idx="30195" formatCode="General">
                  <c:v>20.321400000000001</c:v>
                </c:pt>
                <c:pt idx="30196" formatCode="General">
                  <c:v>20.322099999999999</c:v>
                </c:pt>
                <c:pt idx="30197" formatCode="General">
                  <c:v>20.322700000000001</c:v>
                </c:pt>
                <c:pt idx="30198" formatCode="General">
                  <c:v>20.323399999999999</c:v>
                </c:pt>
                <c:pt idx="30199" formatCode="General">
                  <c:v>20.324100000000001</c:v>
                </c:pt>
                <c:pt idx="30200" formatCode="General">
                  <c:v>20.3248</c:v>
                </c:pt>
                <c:pt idx="30201" formatCode="General">
                  <c:v>20.325399999999998</c:v>
                </c:pt>
                <c:pt idx="30202" formatCode="General">
                  <c:v>20.3261</c:v>
                </c:pt>
                <c:pt idx="30203" formatCode="General">
                  <c:v>20.326799999999999</c:v>
                </c:pt>
                <c:pt idx="30204" formatCode="General">
                  <c:v>20.327400000000001</c:v>
                </c:pt>
                <c:pt idx="30205" formatCode="General">
                  <c:v>20.328099999999999</c:v>
                </c:pt>
                <c:pt idx="30206" formatCode="General">
                  <c:v>20.328800000000001</c:v>
                </c:pt>
                <c:pt idx="30207" formatCode="General">
                  <c:v>20.329499999999999</c:v>
                </c:pt>
                <c:pt idx="30208" formatCode="General">
                  <c:v>20.330100000000002</c:v>
                </c:pt>
                <c:pt idx="30209" formatCode="General">
                  <c:v>20.3308</c:v>
                </c:pt>
                <c:pt idx="30210" formatCode="General">
                  <c:v>20.331499999999998</c:v>
                </c:pt>
                <c:pt idx="30211" formatCode="General">
                  <c:v>20.3322</c:v>
                </c:pt>
                <c:pt idx="30212" formatCode="General">
                  <c:v>20.332799999999999</c:v>
                </c:pt>
                <c:pt idx="30213" formatCode="General">
                  <c:v>20.333500000000001</c:v>
                </c:pt>
                <c:pt idx="30214" formatCode="General">
                  <c:v>20.334199999999999</c:v>
                </c:pt>
                <c:pt idx="30215" formatCode="General">
                  <c:v>20.334900000000001</c:v>
                </c:pt>
                <c:pt idx="30216" formatCode="General">
                  <c:v>20.3355</c:v>
                </c:pt>
                <c:pt idx="30217" formatCode="General">
                  <c:v>20.336200000000002</c:v>
                </c:pt>
                <c:pt idx="30218" formatCode="General">
                  <c:v>20.3369</c:v>
                </c:pt>
                <c:pt idx="30219" formatCode="General">
                  <c:v>20.337499999999999</c:v>
                </c:pt>
                <c:pt idx="30220" formatCode="General">
                  <c:v>20.338200000000001</c:v>
                </c:pt>
                <c:pt idx="30221" formatCode="General">
                  <c:v>20.338899999999999</c:v>
                </c:pt>
                <c:pt idx="30222" formatCode="General">
                  <c:v>20.339600000000001</c:v>
                </c:pt>
                <c:pt idx="30223" formatCode="General">
                  <c:v>20.340199999999999</c:v>
                </c:pt>
                <c:pt idx="30224" formatCode="General">
                  <c:v>20.340900000000001</c:v>
                </c:pt>
                <c:pt idx="30225" formatCode="General">
                  <c:v>20.3416</c:v>
                </c:pt>
                <c:pt idx="30226" formatCode="General">
                  <c:v>20.342300000000002</c:v>
                </c:pt>
                <c:pt idx="30227" formatCode="General">
                  <c:v>20.3429</c:v>
                </c:pt>
                <c:pt idx="30228" formatCode="General">
                  <c:v>20.343599999999999</c:v>
                </c:pt>
                <c:pt idx="30229" formatCode="General">
                  <c:v>20.3443</c:v>
                </c:pt>
                <c:pt idx="30230" formatCode="General">
                  <c:v>20.344899999999999</c:v>
                </c:pt>
                <c:pt idx="30231" formatCode="General">
                  <c:v>20.345600000000001</c:v>
                </c:pt>
                <c:pt idx="30232" formatCode="General">
                  <c:v>20.346299999999999</c:v>
                </c:pt>
                <c:pt idx="30233" formatCode="General">
                  <c:v>20.347000000000001</c:v>
                </c:pt>
                <c:pt idx="30234" formatCode="General">
                  <c:v>20.3476</c:v>
                </c:pt>
                <c:pt idx="30235" formatCode="General">
                  <c:v>20.348299999999998</c:v>
                </c:pt>
                <c:pt idx="30236" formatCode="General">
                  <c:v>20.349</c:v>
                </c:pt>
                <c:pt idx="30237" formatCode="General">
                  <c:v>20.349699999999999</c:v>
                </c:pt>
                <c:pt idx="30238" formatCode="General">
                  <c:v>20.350300000000001</c:v>
                </c:pt>
                <c:pt idx="30239" formatCode="General">
                  <c:v>20.350999999999999</c:v>
                </c:pt>
                <c:pt idx="30240" formatCode="General">
                  <c:v>20.351700000000001</c:v>
                </c:pt>
                <c:pt idx="30241" formatCode="General">
                  <c:v>20.3523</c:v>
                </c:pt>
                <c:pt idx="30242" formatCode="General">
                  <c:v>20.353000000000002</c:v>
                </c:pt>
                <c:pt idx="30243" formatCode="General">
                  <c:v>20.3537</c:v>
                </c:pt>
                <c:pt idx="30244" formatCode="General">
                  <c:v>20.354399999999998</c:v>
                </c:pt>
                <c:pt idx="30245" formatCode="General">
                  <c:v>20.355</c:v>
                </c:pt>
                <c:pt idx="30246" formatCode="General">
                  <c:v>20.355699999999999</c:v>
                </c:pt>
                <c:pt idx="30247" formatCode="General">
                  <c:v>20.356400000000001</c:v>
                </c:pt>
                <c:pt idx="30248" formatCode="General">
                  <c:v>20.357099999999999</c:v>
                </c:pt>
                <c:pt idx="30249" formatCode="General">
                  <c:v>20.357700000000001</c:v>
                </c:pt>
                <c:pt idx="30250" formatCode="General">
                  <c:v>20.3584</c:v>
                </c:pt>
                <c:pt idx="30251" formatCode="General">
                  <c:v>20.359100000000002</c:v>
                </c:pt>
                <c:pt idx="30252" formatCode="General">
                  <c:v>20.3598</c:v>
                </c:pt>
                <c:pt idx="30253" formatCode="General">
                  <c:v>20.360399999999998</c:v>
                </c:pt>
                <c:pt idx="30254" formatCode="General">
                  <c:v>20.3611</c:v>
                </c:pt>
                <c:pt idx="30255" formatCode="General">
                  <c:v>20.361799999999999</c:v>
                </c:pt>
                <c:pt idx="30256" formatCode="General">
                  <c:v>20.362400000000001</c:v>
                </c:pt>
                <c:pt idx="30257" formatCode="General">
                  <c:v>20.363099999999999</c:v>
                </c:pt>
                <c:pt idx="30258" formatCode="General">
                  <c:v>20.363800000000001</c:v>
                </c:pt>
                <c:pt idx="30259" formatCode="General">
                  <c:v>20.3645</c:v>
                </c:pt>
                <c:pt idx="30260" formatCode="General">
                  <c:v>20.365100000000002</c:v>
                </c:pt>
                <c:pt idx="30261" formatCode="General">
                  <c:v>20.3658</c:v>
                </c:pt>
                <c:pt idx="30262" formatCode="General">
                  <c:v>20.366499999999998</c:v>
                </c:pt>
                <c:pt idx="30263" formatCode="General">
                  <c:v>20.3672</c:v>
                </c:pt>
                <c:pt idx="30264" formatCode="General">
                  <c:v>20.367799999999999</c:v>
                </c:pt>
                <c:pt idx="30265" formatCode="General">
                  <c:v>20.368500000000001</c:v>
                </c:pt>
                <c:pt idx="30266" formatCode="General">
                  <c:v>20.369199999999999</c:v>
                </c:pt>
                <c:pt idx="30267" formatCode="General">
                  <c:v>20.369800000000001</c:v>
                </c:pt>
                <c:pt idx="30268" formatCode="General">
                  <c:v>20.3705</c:v>
                </c:pt>
                <c:pt idx="30269" formatCode="General">
                  <c:v>20.371200000000002</c:v>
                </c:pt>
                <c:pt idx="30270" formatCode="General">
                  <c:v>20.3719</c:v>
                </c:pt>
                <c:pt idx="30271" formatCode="General">
                  <c:v>20.372499999999999</c:v>
                </c:pt>
                <c:pt idx="30272" formatCode="General">
                  <c:v>20.373200000000001</c:v>
                </c:pt>
                <c:pt idx="30273" formatCode="General">
                  <c:v>20.373899999999999</c:v>
                </c:pt>
                <c:pt idx="30274" formatCode="General">
                  <c:v>20.374600000000001</c:v>
                </c:pt>
                <c:pt idx="30275" formatCode="General">
                  <c:v>20.3752</c:v>
                </c:pt>
                <c:pt idx="30276" formatCode="General">
                  <c:v>20.375900000000001</c:v>
                </c:pt>
                <c:pt idx="30277" formatCode="General">
                  <c:v>20.3766</c:v>
                </c:pt>
                <c:pt idx="30278" formatCode="General">
                  <c:v>20.377199999999998</c:v>
                </c:pt>
                <c:pt idx="30279" formatCode="General">
                  <c:v>20.3779</c:v>
                </c:pt>
                <c:pt idx="30280" formatCode="General">
                  <c:v>20.378599999999999</c:v>
                </c:pt>
                <c:pt idx="30281" formatCode="General">
                  <c:v>20.379300000000001</c:v>
                </c:pt>
                <c:pt idx="30282" formatCode="General">
                  <c:v>20.379899999999999</c:v>
                </c:pt>
                <c:pt idx="30283" formatCode="General">
                  <c:v>20.380600000000001</c:v>
                </c:pt>
                <c:pt idx="30284" formatCode="General">
                  <c:v>20.3813</c:v>
                </c:pt>
                <c:pt idx="30285" formatCode="General">
                  <c:v>20.382000000000001</c:v>
                </c:pt>
                <c:pt idx="30286" formatCode="General">
                  <c:v>20.3826</c:v>
                </c:pt>
                <c:pt idx="30287" formatCode="General">
                  <c:v>20.383299999999998</c:v>
                </c:pt>
                <c:pt idx="30288" formatCode="General">
                  <c:v>20.384</c:v>
                </c:pt>
                <c:pt idx="30289" formatCode="General">
                  <c:v>20.384699999999999</c:v>
                </c:pt>
                <c:pt idx="30290" formatCode="General">
                  <c:v>20.385300000000001</c:v>
                </c:pt>
                <c:pt idx="30291" formatCode="General">
                  <c:v>20.385999999999999</c:v>
                </c:pt>
                <c:pt idx="30292" formatCode="General">
                  <c:v>20.386700000000001</c:v>
                </c:pt>
                <c:pt idx="30293" formatCode="General">
                  <c:v>20.3873</c:v>
                </c:pt>
                <c:pt idx="30294" formatCode="General">
                  <c:v>20.388000000000002</c:v>
                </c:pt>
                <c:pt idx="30295" formatCode="General">
                  <c:v>20.3887</c:v>
                </c:pt>
                <c:pt idx="30296" formatCode="General">
                  <c:v>20.389399999999998</c:v>
                </c:pt>
                <c:pt idx="30297" formatCode="General">
                  <c:v>20.39</c:v>
                </c:pt>
                <c:pt idx="30298" formatCode="General">
                  <c:v>20.390699999999999</c:v>
                </c:pt>
                <c:pt idx="30299" formatCode="General">
                  <c:v>20.391400000000001</c:v>
                </c:pt>
                <c:pt idx="30300" formatCode="General">
                  <c:v>20.392099999999999</c:v>
                </c:pt>
                <c:pt idx="30301" formatCode="General">
                  <c:v>20.392700000000001</c:v>
                </c:pt>
                <c:pt idx="30302" formatCode="General">
                  <c:v>20.3934</c:v>
                </c:pt>
                <c:pt idx="30303" formatCode="General">
                  <c:v>20.394100000000002</c:v>
                </c:pt>
                <c:pt idx="30304" formatCode="General">
                  <c:v>20.3947</c:v>
                </c:pt>
                <c:pt idx="30305" formatCode="General">
                  <c:v>20.395399999999999</c:v>
                </c:pt>
                <c:pt idx="30306" formatCode="General">
                  <c:v>20.396100000000001</c:v>
                </c:pt>
                <c:pt idx="30307" formatCode="General">
                  <c:v>20.396799999999999</c:v>
                </c:pt>
                <c:pt idx="30308" formatCode="General">
                  <c:v>20.397400000000001</c:v>
                </c:pt>
                <c:pt idx="30309" formatCode="General">
                  <c:v>20.398099999999999</c:v>
                </c:pt>
                <c:pt idx="30310" formatCode="General">
                  <c:v>20.398800000000001</c:v>
                </c:pt>
                <c:pt idx="30311" formatCode="General">
                  <c:v>20.3995</c:v>
                </c:pt>
                <c:pt idx="30312" formatCode="General">
                  <c:v>20.400099999999998</c:v>
                </c:pt>
                <c:pt idx="30313" formatCode="General">
                  <c:v>20.4008</c:v>
                </c:pt>
                <c:pt idx="30314" formatCode="General">
                  <c:v>20.401499999999999</c:v>
                </c:pt>
                <c:pt idx="30315" formatCode="General">
                  <c:v>20.402200000000001</c:v>
                </c:pt>
                <c:pt idx="30316" formatCode="General">
                  <c:v>20.402799999999999</c:v>
                </c:pt>
                <c:pt idx="30317" formatCode="General">
                  <c:v>20.403500000000001</c:v>
                </c:pt>
                <c:pt idx="30318" formatCode="General">
                  <c:v>20.404199999999999</c:v>
                </c:pt>
                <c:pt idx="30319" formatCode="General">
                  <c:v>20.404800000000002</c:v>
                </c:pt>
                <c:pt idx="30320" formatCode="General">
                  <c:v>20.4055</c:v>
                </c:pt>
                <c:pt idx="30321" formatCode="General">
                  <c:v>20.406199999999998</c:v>
                </c:pt>
                <c:pt idx="30322" formatCode="General">
                  <c:v>20.4069</c:v>
                </c:pt>
                <c:pt idx="30323" formatCode="General">
                  <c:v>20.407499999999999</c:v>
                </c:pt>
                <c:pt idx="30324" formatCode="General">
                  <c:v>20.408200000000001</c:v>
                </c:pt>
                <c:pt idx="30325" formatCode="General">
                  <c:v>20.408899999999999</c:v>
                </c:pt>
                <c:pt idx="30326" formatCode="General">
                  <c:v>20.409600000000001</c:v>
                </c:pt>
                <c:pt idx="30327" formatCode="General">
                  <c:v>20.4102</c:v>
                </c:pt>
                <c:pt idx="30328" formatCode="General">
                  <c:v>20.410900000000002</c:v>
                </c:pt>
                <c:pt idx="30329" formatCode="General">
                  <c:v>20.4116</c:v>
                </c:pt>
                <c:pt idx="30330" formatCode="General">
                  <c:v>20.412199999999999</c:v>
                </c:pt>
                <c:pt idx="30331" formatCode="General">
                  <c:v>20.4129</c:v>
                </c:pt>
                <c:pt idx="30332" formatCode="General">
                  <c:v>20.413599999999999</c:v>
                </c:pt>
                <c:pt idx="30333" formatCode="General">
                  <c:v>20.414300000000001</c:v>
                </c:pt>
                <c:pt idx="30334" formatCode="General">
                  <c:v>20.414899999999999</c:v>
                </c:pt>
                <c:pt idx="30335" formatCode="General">
                  <c:v>20.415600000000001</c:v>
                </c:pt>
                <c:pt idx="30336" formatCode="General">
                  <c:v>20.4163</c:v>
                </c:pt>
                <c:pt idx="30337" formatCode="General">
                  <c:v>20.417000000000002</c:v>
                </c:pt>
                <c:pt idx="30338" formatCode="General">
                  <c:v>20.4176</c:v>
                </c:pt>
                <c:pt idx="30339" formatCode="General">
                  <c:v>20.418299999999999</c:v>
                </c:pt>
                <c:pt idx="30340" formatCode="General">
                  <c:v>20.419</c:v>
                </c:pt>
                <c:pt idx="30341" formatCode="General">
                  <c:v>20.419599999999999</c:v>
                </c:pt>
                <c:pt idx="30342" formatCode="General">
                  <c:v>20.420300000000001</c:v>
                </c:pt>
                <c:pt idx="30343" formatCode="General">
                  <c:v>20.420999999999999</c:v>
                </c:pt>
                <c:pt idx="30344" formatCode="General">
                  <c:v>20.421700000000001</c:v>
                </c:pt>
                <c:pt idx="30345" formatCode="General">
                  <c:v>20.4223</c:v>
                </c:pt>
                <c:pt idx="30346" formatCode="General">
                  <c:v>20.422999999999998</c:v>
                </c:pt>
                <c:pt idx="30347" formatCode="General">
                  <c:v>20.4237</c:v>
                </c:pt>
                <c:pt idx="30348" formatCode="General">
                  <c:v>20.424399999999999</c:v>
                </c:pt>
                <c:pt idx="30349" formatCode="General">
                  <c:v>20.425000000000001</c:v>
                </c:pt>
                <c:pt idx="30350" formatCode="General">
                  <c:v>20.425699999999999</c:v>
                </c:pt>
                <c:pt idx="30351" formatCode="General">
                  <c:v>20.426400000000001</c:v>
                </c:pt>
                <c:pt idx="30352" formatCode="General">
                  <c:v>20.427099999999999</c:v>
                </c:pt>
                <c:pt idx="30353" formatCode="General">
                  <c:v>20.427700000000002</c:v>
                </c:pt>
                <c:pt idx="30354" formatCode="General">
                  <c:v>20.4284</c:v>
                </c:pt>
                <c:pt idx="30355" formatCode="General">
                  <c:v>20.429099999999998</c:v>
                </c:pt>
                <c:pt idx="30356" formatCode="General">
                  <c:v>20.4297</c:v>
                </c:pt>
                <c:pt idx="30357" formatCode="General">
                  <c:v>20.430399999999999</c:v>
                </c:pt>
                <c:pt idx="30358" formatCode="General">
                  <c:v>20.431100000000001</c:v>
                </c:pt>
                <c:pt idx="30359" formatCode="General">
                  <c:v>20.431799999999999</c:v>
                </c:pt>
                <c:pt idx="30360" formatCode="General">
                  <c:v>20.432400000000001</c:v>
                </c:pt>
                <c:pt idx="30361" formatCode="General">
                  <c:v>20.4331</c:v>
                </c:pt>
                <c:pt idx="30362" formatCode="General">
                  <c:v>20.433800000000002</c:v>
                </c:pt>
                <c:pt idx="30363" formatCode="General">
                  <c:v>20.4345</c:v>
                </c:pt>
                <c:pt idx="30364" formatCode="General">
                  <c:v>20.435099999999998</c:v>
                </c:pt>
                <c:pt idx="30365" formatCode="General">
                  <c:v>20.4358</c:v>
                </c:pt>
                <c:pt idx="30366" formatCode="General">
                  <c:v>20.436499999999999</c:v>
                </c:pt>
                <c:pt idx="30367" formatCode="General">
                  <c:v>20.437100000000001</c:v>
                </c:pt>
                <c:pt idx="30368" formatCode="General">
                  <c:v>20.437799999999999</c:v>
                </c:pt>
                <c:pt idx="30369" formatCode="General">
                  <c:v>20.438500000000001</c:v>
                </c:pt>
                <c:pt idx="30370" formatCode="General">
                  <c:v>20.4392</c:v>
                </c:pt>
                <c:pt idx="30371" formatCode="General">
                  <c:v>20.439800000000002</c:v>
                </c:pt>
                <c:pt idx="30372" formatCode="General">
                  <c:v>20.4405</c:v>
                </c:pt>
                <c:pt idx="30373" formatCode="General">
                  <c:v>20.441199999999998</c:v>
                </c:pt>
                <c:pt idx="30374" formatCode="General">
                  <c:v>20.4419</c:v>
                </c:pt>
                <c:pt idx="30375" formatCode="General">
                  <c:v>20.442499999999999</c:v>
                </c:pt>
                <c:pt idx="30376" formatCode="General">
                  <c:v>20.443200000000001</c:v>
                </c:pt>
                <c:pt idx="30377" formatCode="General">
                  <c:v>20.443899999999999</c:v>
                </c:pt>
                <c:pt idx="30378" formatCode="General">
                  <c:v>20.444600000000001</c:v>
                </c:pt>
                <c:pt idx="30379" formatCode="General">
                  <c:v>20.4452</c:v>
                </c:pt>
                <c:pt idx="30380" formatCode="General">
                  <c:v>20.445900000000002</c:v>
                </c:pt>
                <c:pt idx="30381" formatCode="General">
                  <c:v>20.4466</c:v>
                </c:pt>
                <c:pt idx="30382" formatCode="General">
                  <c:v>20.447199999999999</c:v>
                </c:pt>
                <c:pt idx="30383" formatCode="General">
                  <c:v>20.447900000000001</c:v>
                </c:pt>
                <c:pt idx="30384" formatCode="General">
                  <c:v>20.448599999999999</c:v>
                </c:pt>
                <c:pt idx="30385" formatCode="General">
                  <c:v>20.449300000000001</c:v>
                </c:pt>
                <c:pt idx="30386" formatCode="General">
                  <c:v>20.4499</c:v>
                </c:pt>
                <c:pt idx="30387" formatCode="General">
                  <c:v>20.450600000000001</c:v>
                </c:pt>
                <c:pt idx="30388" formatCode="General">
                  <c:v>20.4513</c:v>
                </c:pt>
                <c:pt idx="30389" formatCode="General">
                  <c:v>20.452000000000002</c:v>
                </c:pt>
                <c:pt idx="30390" formatCode="General">
                  <c:v>20.4526</c:v>
                </c:pt>
                <c:pt idx="30391" formatCode="General">
                  <c:v>20.453299999999999</c:v>
                </c:pt>
                <c:pt idx="30392" formatCode="General">
                  <c:v>20.454000000000001</c:v>
                </c:pt>
                <c:pt idx="30393" formatCode="General">
                  <c:v>20.454599999999999</c:v>
                </c:pt>
                <c:pt idx="30394" formatCode="General">
                  <c:v>20.455300000000001</c:v>
                </c:pt>
                <c:pt idx="30395" formatCode="General">
                  <c:v>20.456</c:v>
                </c:pt>
                <c:pt idx="30396" formatCode="General">
                  <c:v>20.456700000000001</c:v>
                </c:pt>
                <c:pt idx="30397" formatCode="General">
                  <c:v>20.4573</c:v>
                </c:pt>
                <c:pt idx="30398" formatCode="General">
                  <c:v>20.457999999999998</c:v>
                </c:pt>
                <c:pt idx="30399" formatCode="General">
                  <c:v>20.4587</c:v>
                </c:pt>
                <c:pt idx="30400" formatCode="General">
                  <c:v>20.459399999999999</c:v>
                </c:pt>
                <c:pt idx="30401" formatCode="General">
                  <c:v>20.46</c:v>
                </c:pt>
                <c:pt idx="30402" formatCode="General">
                  <c:v>20.460699999999999</c:v>
                </c:pt>
                <c:pt idx="30403" formatCode="General">
                  <c:v>20.461400000000001</c:v>
                </c:pt>
                <c:pt idx="30404" formatCode="General">
                  <c:v>20.462</c:v>
                </c:pt>
                <c:pt idx="30405" formatCode="General">
                  <c:v>20.462700000000002</c:v>
                </c:pt>
                <c:pt idx="30406" formatCode="General">
                  <c:v>20.4634</c:v>
                </c:pt>
                <c:pt idx="30407" formatCode="General">
                  <c:v>20.464099999999998</c:v>
                </c:pt>
                <c:pt idx="30408" formatCode="General">
                  <c:v>20.464700000000001</c:v>
                </c:pt>
                <c:pt idx="30409" formatCode="General">
                  <c:v>20.465399999999999</c:v>
                </c:pt>
                <c:pt idx="30410" formatCode="General">
                  <c:v>20.466100000000001</c:v>
                </c:pt>
                <c:pt idx="30411" formatCode="General">
                  <c:v>20.466799999999999</c:v>
                </c:pt>
                <c:pt idx="30412" formatCode="General">
                  <c:v>20.467400000000001</c:v>
                </c:pt>
                <c:pt idx="30413" formatCode="General">
                  <c:v>20.4681</c:v>
                </c:pt>
                <c:pt idx="30414" formatCode="General">
                  <c:v>20.468800000000002</c:v>
                </c:pt>
                <c:pt idx="30415" formatCode="General">
                  <c:v>20.4695</c:v>
                </c:pt>
                <c:pt idx="30416" formatCode="General">
                  <c:v>20.470099999999999</c:v>
                </c:pt>
                <c:pt idx="30417" formatCode="General">
                  <c:v>20.470800000000001</c:v>
                </c:pt>
                <c:pt idx="30418" formatCode="General">
                  <c:v>20.471499999999999</c:v>
                </c:pt>
                <c:pt idx="30419" formatCode="General">
                  <c:v>20.472100000000001</c:v>
                </c:pt>
                <c:pt idx="30420" formatCode="General">
                  <c:v>20.472799999999999</c:v>
                </c:pt>
                <c:pt idx="30421" formatCode="General">
                  <c:v>20.473500000000001</c:v>
                </c:pt>
                <c:pt idx="30422" formatCode="General">
                  <c:v>20.4742</c:v>
                </c:pt>
                <c:pt idx="30423" formatCode="General">
                  <c:v>20.474799999999998</c:v>
                </c:pt>
                <c:pt idx="30424" formatCode="General">
                  <c:v>20.4755</c:v>
                </c:pt>
                <c:pt idx="30425" formatCode="General">
                  <c:v>20.476199999999999</c:v>
                </c:pt>
                <c:pt idx="30426" formatCode="General">
                  <c:v>20.476900000000001</c:v>
                </c:pt>
                <c:pt idx="30427" formatCode="General">
                  <c:v>20.477499999999999</c:v>
                </c:pt>
                <c:pt idx="30428" formatCode="General">
                  <c:v>20.478200000000001</c:v>
                </c:pt>
                <c:pt idx="30429" formatCode="General">
                  <c:v>20.478899999999999</c:v>
                </c:pt>
                <c:pt idx="30430" formatCode="General">
                  <c:v>20.479500000000002</c:v>
                </c:pt>
                <c:pt idx="30431" formatCode="General">
                  <c:v>20.4802</c:v>
                </c:pt>
                <c:pt idx="30432" formatCode="General">
                  <c:v>20.480899999999998</c:v>
                </c:pt>
                <c:pt idx="30433" formatCode="General">
                  <c:v>20.4816</c:v>
                </c:pt>
                <c:pt idx="30434" formatCode="General">
                  <c:v>20.482199999999999</c:v>
                </c:pt>
                <c:pt idx="30435" formatCode="General">
                  <c:v>20.482900000000001</c:v>
                </c:pt>
                <c:pt idx="30436" formatCode="General">
                  <c:v>20.483599999999999</c:v>
                </c:pt>
                <c:pt idx="30437" formatCode="General">
                  <c:v>20.484300000000001</c:v>
                </c:pt>
                <c:pt idx="30438" formatCode="General">
                  <c:v>20.4849</c:v>
                </c:pt>
                <c:pt idx="30439" formatCode="General">
                  <c:v>20.485600000000002</c:v>
                </c:pt>
                <c:pt idx="30440" formatCode="General">
                  <c:v>20.4863</c:v>
                </c:pt>
                <c:pt idx="30441" formatCode="General">
                  <c:v>20.486899999999999</c:v>
                </c:pt>
                <c:pt idx="30442" formatCode="General">
                  <c:v>20.4876</c:v>
                </c:pt>
                <c:pt idx="30443" formatCode="General">
                  <c:v>20.488299999999999</c:v>
                </c:pt>
                <c:pt idx="30444" formatCode="General">
                  <c:v>20.489000000000001</c:v>
                </c:pt>
                <c:pt idx="30445" formatCode="General">
                  <c:v>20.489599999999999</c:v>
                </c:pt>
                <c:pt idx="30446" formatCode="General">
                  <c:v>20.490300000000001</c:v>
                </c:pt>
                <c:pt idx="30447" formatCode="General">
                  <c:v>20.491</c:v>
                </c:pt>
                <c:pt idx="30448" formatCode="General">
                  <c:v>20.491700000000002</c:v>
                </c:pt>
                <c:pt idx="30449" formatCode="General">
                  <c:v>20.4923</c:v>
                </c:pt>
                <c:pt idx="30450" formatCode="General">
                  <c:v>20.492999999999999</c:v>
                </c:pt>
                <c:pt idx="30451" formatCode="General">
                  <c:v>20.4937</c:v>
                </c:pt>
                <c:pt idx="30452" formatCode="General">
                  <c:v>20.494399999999999</c:v>
                </c:pt>
                <c:pt idx="30453" formatCode="General">
                  <c:v>20.495000000000001</c:v>
                </c:pt>
                <c:pt idx="30454" formatCode="General">
                  <c:v>20.495699999999999</c:v>
                </c:pt>
                <c:pt idx="30455" formatCode="General">
                  <c:v>20.496400000000001</c:v>
                </c:pt>
                <c:pt idx="30456" formatCode="General">
                  <c:v>20.497</c:v>
                </c:pt>
                <c:pt idx="30457" formatCode="General">
                  <c:v>20.497699999999998</c:v>
                </c:pt>
                <c:pt idx="30458" formatCode="General">
                  <c:v>20.4984</c:v>
                </c:pt>
                <c:pt idx="30459" formatCode="General">
                  <c:v>20.499099999999999</c:v>
                </c:pt>
                <c:pt idx="30460" formatCode="General">
                  <c:v>20.499700000000001</c:v>
                </c:pt>
                <c:pt idx="30461" formatCode="General">
                  <c:v>20.500399999999999</c:v>
                </c:pt>
                <c:pt idx="30462" formatCode="General">
                  <c:v>20.501100000000001</c:v>
                </c:pt>
                <c:pt idx="30463" formatCode="General">
                  <c:v>20.501799999999999</c:v>
                </c:pt>
                <c:pt idx="30464" formatCode="General">
                  <c:v>20.502400000000002</c:v>
                </c:pt>
                <c:pt idx="30465" formatCode="General">
                  <c:v>20.5031</c:v>
                </c:pt>
                <c:pt idx="30466" formatCode="General">
                  <c:v>20.503799999999998</c:v>
                </c:pt>
                <c:pt idx="30467" formatCode="General">
                  <c:v>20.5044</c:v>
                </c:pt>
                <c:pt idx="30468" formatCode="General">
                  <c:v>20.505099999999999</c:v>
                </c:pt>
                <c:pt idx="30469" formatCode="General">
                  <c:v>20.505800000000001</c:v>
                </c:pt>
                <c:pt idx="30470" formatCode="General">
                  <c:v>20.506499999999999</c:v>
                </c:pt>
                <c:pt idx="30471" formatCode="General">
                  <c:v>20.507100000000001</c:v>
                </c:pt>
                <c:pt idx="30472" formatCode="General">
                  <c:v>20.5078</c:v>
                </c:pt>
                <c:pt idx="30473" formatCode="General">
                  <c:v>20.508500000000002</c:v>
                </c:pt>
                <c:pt idx="30474" formatCode="General">
                  <c:v>20.5092</c:v>
                </c:pt>
                <c:pt idx="30475" formatCode="General">
                  <c:v>20.509799999999998</c:v>
                </c:pt>
                <c:pt idx="30476" formatCode="General">
                  <c:v>20.5105</c:v>
                </c:pt>
                <c:pt idx="30477" formatCode="General">
                  <c:v>20.511199999999999</c:v>
                </c:pt>
                <c:pt idx="30478" formatCode="General">
                  <c:v>20.511900000000001</c:v>
                </c:pt>
                <c:pt idx="30479" formatCode="General">
                  <c:v>20.512499999999999</c:v>
                </c:pt>
                <c:pt idx="30480" formatCode="General">
                  <c:v>20.513200000000001</c:v>
                </c:pt>
                <c:pt idx="30481" formatCode="General">
                  <c:v>20.5139</c:v>
                </c:pt>
                <c:pt idx="30482" formatCode="General">
                  <c:v>20.514500000000002</c:v>
                </c:pt>
                <c:pt idx="30483" formatCode="General">
                  <c:v>20.5152</c:v>
                </c:pt>
                <c:pt idx="30484" formatCode="General">
                  <c:v>20.515899999999998</c:v>
                </c:pt>
                <c:pt idx="30485" formatCode="General">
                  <c:v>20.5166</c:v>
                </c:pt>
                <c:pt idx="30486" formatCode="General">
                  <c:v>20.517199999999999</c:v>
                </c:pt>
                <c:pt idx="30487" formatCode="General">
                  <c:v>20.517900000000001</c:v>
                </c:pt>
                <c:pt idx="30488" formatCode="General">
                  <c:v>20.518599999999999</c:v>
                </c:pt>
                <c:pt idx="30489" formatCode="General">
                  <c:v>20.519300000000001</c:v>
                </c:pt>
                <c:pt idx="30490" formatCode="General">
                  <c:v>20.5199</c:v>
                </c:pt>
                <c:pt idx="30491" formatCode="General">
                  <c:v>20.520600000000002</c:v>
                </c:pt>
                <c:pt idx="30492" formatCode="General">
                  <c:v>20.5213</c:v>
                </c:pt>
                <c:pt idx="30493" formatCode="General">
                  <c:v>20.521899999999999</c:v>
                </c:pt>
                <c:pt idx="30494" formatCode="General">
                  <c:v>20.522600000000001</c:v>
                </c:pt>
                <c:pt idx="30495" formatCode="General">
                  <c:v>20.523299999999999</c:v>
                </c:pt>
                <c:pt idx="30496" formatCode="General">
                  <c:v>20.524000000000001</c:v>
                </c:pt>
                <c:pt idx="30497" formatCode="General">
                  <c:v>20.5246</c:v>
                </c:pt>
                <c:pt idx="30498" formatCode="General">
                  <c:v>20.525300000000001</c:v>
                </c:pt>
                <c:pt idx="30499" formatCode="General">
                  <c:v>20.526</c:v>
                </c:pt>
                <c:pt idx="30500" formatCode="General">
                  <c:v>20.526700000000002</c:v>
                </c:pt>
                <c:pt idx="30501" formatCode="General">
                  <c:v>20.5273</c:v>
                </c:pt>
                <c:pt idx="30502" formatCode="General">
                  <c:v>20.527999999999999</c:v>
                </c:pt>
                <c:pt idx="30503" formatCode="General">
                  <c:v>20.528700000000001</c:v>
                </c:pt>
                <c:pt idx="30504" formatCode="General">
                  <c:v>20.529299999999999</c:v>
                </c:pt>
                <c:pt idx="30505" formatCode="General">
                  <c:v>20.53</c:v>
                </c:pt>
                <c:pt idx="30506" formatCode="General">
                  <c:v>20.5307</c:v>
                </c:pt>
                <c:pt idx="30507" formatCode="General">
                  <c:v>20.531400000000001</c:v>
                </c:pt>
                <c:pt idx="30508" formatCode="General">
                  <c:v>20.532</c:v>
                </c:pt>
                <c:pt idx="30509" formatCode="General">
                  <c:v>20.532699999999998</c:v>
                </c:pt>
                <c:pt idx="30510" formatCode="General">
                  <c:v>20.5334</c:v>
                </c:pt>
                <c:pt idx="30511" formatCode="General">
                  <c:v>20.534099999999999</c:v>
                </c:pt>
                <c:pt idx="30512" formatCode="General">
                  <c:v>20.534700000000001</c:v>
                </c:pt>
                <c:pt idx="30513" formatCode="General">
                  <c:v>20.535399999999999</c:v>
                </c:pt>
                <c:pt idx="30514" formatCode="General">
                  <c:v>20.536100000000001</c:v>
                </c:pt>
                <c:pt idx="30515" formatCode="General">
                  <c:v>20.536799999999999</c:v>
                </c:pt>
                <c:pt idx="30516" formatCode="General">
                  <c:v>20.537400000000002</c:v>
                </c:pt>
                <c:pt idx="30517" formatCode="General">
                  <c:v>20.5381</c:v>
                </c:pt>
                <c:pt idx="30518" formatCode="General">
                  <c:v>20.538799999999998</c:v>
                </c:pt>
                <c:pt idx="30519" formatCode="General">
                  <c:v>20.539400000000001</c:v>
                </c:pt>
                <c:pt idx="30520" formatCode="General">
                  <c:v>20.540099999999999</c:v>
                </c:pt>
                <c:pt idx="30521" formatCode="General">
                  <c:v>20.540800000000001</c:v>
                </c:pt>
                <c:pt idx="30522" formatCode="General">
                  <c:v>20.541499999999999</c:v>
                </c:pt>
                <c:pt idx="30523" formatCode="General">
                  <c:v>20.542100000000001</c:v>
                </c:pt>
                <c:pt idx="30524" formatCode="General">
                  <c:v>20.5428</c:v>
                </c:pt>
                <c:pt idx="30525" formatCode="General">
                  <c:v>20.543500000000002</c:v>
                </c:pt>
                <c:pt idx="30526" formatCode="General">
                  <c:v>20.5442</c:v>
                </c:pt>
                <c:pt idx="30527" formatCode="General">
                  <c:v>20.544799999999999</c:v>
                </c:pt>
                <c:pt idx="30528" formatCode="General">
                  <c:v>20.545500000000001</c:v>
                </c:pt>
                <c:pt idx="30529" formatCode="General">
                  <c:v>20.546199999999999</c:v>
                </c:pt>
                <c:pt idx="30530" formatCode="General">
                  <c:v>20.546800000000001</c:v>
                </c:pt>
                <c:pt idx="30531" formatCode="General">
                  <c:v>20.547499999999999</c:v>
                </c:pt>
                <c:pt idx="30532" formatCode="General">
                  <c:v>20.548200000000001</c:v>
                </c:pt>
                <c:pt idx="30533" formatCode="General">
                  <c:v>20.5489</c:v>
                </c:pt>
                <c:pt idx="30534" formatCode="General">
                  <c:v>20.549499999999998</c:v>
                </c:pt>
                <c:pt idx="30535" formatCode="General">
                  <c:v>20.5502</c:v>
                </c:pt>
                <c:pt idx="30536" formatCode="General">
                  <c:v>20.550899999999999</c:v>
                </c:pt>
                <c:pt idx="30537" formatCode="General">
                  <c:v>20.551600000000001</c:v>
                </c:pt>
                <c:pt idx="30538" formatCode="General">
                  <c:v>20.552199999999999</c:v>
                </c:pt>
                <c:pt idx="30539" formatCode="General">
                  <c:v>20.552900000000001</c:v>
                </c:pt>
                <c:pt idx="30540" formatCode="General">
                  <c:v>20.553599999999999</c:v>
                </c:pt>
                <c:pt idx="30541" formatCode="General">
                  <c:v>20.554300000000001</c:v>
                </c:pt>
                <c:pt idx="30542" formatCode="General">
                  <c:v>20.5549</c:v>
                </c:pt>
                <c:pt idx="30543" formatCode="General">
                  <c:v>20.555599999999998</c:v>
                </c:pt>
                <c:pt idx="30544" formatCode="General">
                  <c:v>20.5563</c:v>
                </c:pt>
                <c:pt idx="30545" formatCode="General">
                  <c:v>20.556899999999999</c:v>
                </c:pt>
                <c:pt idx="30546" formatCode="General">
                  <c:v>20.557600000000001</c:v>
                </c:pt>
                <c:pt idx="30547" formatCode="General">
                  <c:v>20.558299999999999</c:v>
                </c:pt>
                <c:pt idx="30548" formatCode="General">
                  <c:v>20.559000000000001</c:v>
                </c:pt>
                <c:pt idx="30549" formatCode="General">
                  <c:v>20.5596</c:v>
                </c:pt>
                <c:pt idx="30550" formatCode="General">
                  <c:v>20.560300000000002</c:v>
                </c:pt>
                <c:pt idx="30551" formatCode="General">
                  <c:v>20.561</c:v>
                </c:pt>
                <c:pt idx="30552" formatCode="General">
                  <c:v>20.561699999999998</c:v>
                </c:pt>
                <c:pt idx="30553" formatCode="General">
                  <c:v>20.5623</c:v>
                </c:pt>
                <c:pt idx="30554" formatCode="General">
                  <c:v>20.562999999999999</c:v>
                </c:pt>
                <c:pt idx="30555" formatCode="General">
                  <c:v>20.563700000000001</c:v>
                </c:pt>
                <c:pt idx="30556" formatCode="General">
                  <c:v>20.564299999999999</c:v>
                </c:pt>
                <c:pt idx="30557" formatCode="General">
                  <c:v>20.565000000000001</c:v>
                </c:pt>
                <c:pt idx="30558" formatCode="General">
                  <c:v>20.5657</c:v>
                </c:pt>
                <c:pt idx="30559" formatCode="General">
                  <c:v>20.566400000000002</c:v>
                </c:pt>
                <c:pt idx="30560" formatCode="General">
                  <c:v>20.567</c:v>
                </c:pt>
                <c:pt idx="30561" formatCode="General">
                  <c:v>20.567699999999999</c:v>
                </c:pt>
                <c:pt idx="30562" formatCode="General">
                  <c:v>20.5684</c:v>
                </c:pt>
                <c:pt idx="30563" formatCode="General">
                  <c:v>20.569099999999999</c:v>
                </c:pt>
                <c:pt idx="30564" formatCode="General">
                  <c:v>20.569700000000001</c:v>
                </c:pt>
                <c:pt idx="30565" formatCode="General">
                  <c:v>20.570399999999999</c:v>
                </c:pt>
                <c:pt idx="30566" formatCode="General">
                  <c:v>20.571100000000001</c:v>
                </c:pt>
                <c:pt idx="30567" formatCode="General">
                  <c:v>20.5717</c:v>
                </c:pt>
                <c:pt idx="30568" formatCode="General">
                  <c:v>20.572399999999998</c:v>
                </c:pt>
                <c:pt idx="30569" formatCode="General">
                  <c:v>20.5731</c:v>
                </c:pt>
                <c:pt idx="30570" formatCode="General">
                  <c:v>20.573799999999999</c:v>
                </c:pt>
                <c:pt idx="30571" formatCode="General">
                  <c:v>20.574400000000001</c:v>
                </c:pt>
                <c:pt idx="30572" formatCode="General">
                  <c:v>20.575099999999999</c:v>
                </c:pt>
                <c:pt idx="30573" formatCode="General">
                  <c:v>20.575800000000001</c:v>
                </c:pt>
                <c:pt idx="30574" formatCode="General">
                  <c:v>20.576499999999999</c:v>
                </c:pt>
                <c:pt idx="30575" formatCode="General">
                  <c:v>20.577100000000002</c:v>
                </c:pt>
                <c:pt idx="30576" formatCode="General">
                  <c:v>20.5778</c:v>
                </c:pt>
                <c:pt idx="30577" formatCode="General">
                  <c:v>20.578499999999998</c:v>
                </c:pt>
                <c:pt idx="30578" formatCode="General">
                  <c:v>20.5792</c:v>
                </c:pt>
                <c:pt idx="30579" formatCode="General">
                  <c:v>20.579799999999999</c:v>
                </c:pt>
                <c:pt idx="30580" formatCode="General">
                  <c:v>20.580500000000001</c:v>
                </c:pt>
                <c:pt idx="30581" formatCode="General">
                  <c:v>20.581199999999999</c:v>
                </c:pt>
                <c:pt idx="30582" formatCode="General">
                  <c:v>20.581800000000001</c:v>
                </c:pt>
                <c:pt idx="30583" formatCode="General">
                  <c:v>20.5825</c:v>
                </c:pt>
                <c:pt idx="30584" formatCode="General">
                  <c:v>20.583200000000001</c:v>
                </c:pt>
                <c:pt idx="30585" formatCode="General">
                  <c:v>20.5839</c:v>
                </c:pt>
                <c:pt idx="30586" formatCode="General">
                  <c:v>20.584499999999998</c:v>
                </c:pt>
                <c:pt idx="30587" formatCode="General">
                  <c:v>20.5852</c:v>
                </c:pt>
                <c:pt idx="30588" formatCode="General">
                  <c:v>20.585899999999999</c:v>
                </c:pt>
                <c:pt idx="30589" formatCode="General">
                  <c:v>20.586600000000001</c:v>
                </c:pt>
                <c:pt idx="30590" formatCode="General">
                  <c:v>20.587199999999999</c:v>
                </c:pt>
                <c:pt idx="30591" formatCode="General">
                  <c:v>20.587900000000001</c:v>
                </c:pt>
                <c:pt idx="30592" formatCode="General">
                  <c:v>20.5886</c:v>
                </c:pt>
                <c:pt idx="30593" formatCode="General">
                  <c:v>20.589200000000002</c:v>
                </c:pt>
                <c:pt idx="30594" formatCode="General">
                  <c:v>20.5899</c:v>
                </c:pt>
                <c:pt idx="30595" formatCode="General">
                  <c:v>20.590599999999998</c:v>
                </c:pt>
                <c:pt idx="30596" formatCode="General">
                  <c:v>20.5913</c:v>
                </c:pt>
                <c:pt idx="30597" formatCode="General">
                  <c:v>20.591899999999999</c:v>
                </c:pt>
                <c:pt idx="30598" formatCode="General">
                  <c:v>20.592600000000001</c:v>
                </c:pt>
                <c:pt idx="30599" formatCode="General">
                  <c:v>20.593299999999999</c:v>
                </c:pt>
                <c:pt idx="30600" formatCode="General">
                  <c:v>20.594000000000001</c:v>
                </c:pt>
                <c:pt idx="30601" formatCode="General">
                  <c:v>20.5946</c:v>
                </c:pt>
                <c:pt idx="30602" formatCode="General">
                  <c:v>20.595300000000002</c:v>
                </c:pt>
                <c:pt idx="30603" formatCode="General">
                  <c:v>20.596</c:v>
                </c:pt>
                <c:pt idx="30604" formatCode="General">
                  <c:v>20.596599999999999</c:v>
                </c:pt>
                <c:pt idx="30605" formatCode="General">
                  <c:v>20.597300000000001</c:v>
                </c:pt>
                <c:pt idx="30606" formatCode="General">
                  <c:v>20.597999999999999</c:v>
                </c:pt>
                <c:pt idx="30607" formatCode="General">
                  <c:v>20.598700000000001</c:v>
                </c:pt>
                <c:pt idx="30608" formatCode="General">
                  <c:v>20.599299999999999</c:v>
                </c:pt>
                <c:pt idx="30609" formatCode="General">
                  <c:v>20.6</c:v>
                </c:pt>
                <c:pt idx="30610" formatCode="General">
                  <c:v>20.6007</c:v>
                </c:pt>
                <c:pt idx="30611" formatCode="General">
                  <c:v>20.601400000000002</c:v>
                </c:pt>
                <c:pt idx="30612" formatCode="General">
                  <c:v>20.602</c:v>
                </c:pt>
                <c:pt idx="30613" formatCode="General">
                  <c:v>20.602699999999999</c:v>
                </c:pt>
                <c:pt idx="30614" formatCode="General">
                  <c:v>20.603400000000001</c:v>
                </c:pt>
                <c:pt idx="30615" formatCode="General">
                  <c:v>20.604099999999999</c:v>
                </c:pt>
                <c:pt idx="30616" formatCode="General">
                  <c:v>20.604700000000001</c:v>
                </c:pt>
                <c:pt idx="30617" formatCode="General">
                  <c:v>20.605399999999999</c:v>
                </c:pt>
                <c:pt idx="30618" formatCode="General">
                  <c:v>20.606100000000001</c:v>
                </c:pt>
                <c:pt idx="30619" formatCode="General">
                  <c:v>20.6067</c:v>
                </c:pt>
                <c:pt idx="30620" formatCode="General">
                  <c:v>20.607399999999998</c:v>
                </c:pt>
                <c:pt idx="30621" formatCode="General">
                  <c:v>20.6081</c:v>
                </c:pt>
                <c:pt idx="30622" formatCode="General">
                  <c:v>20.608799999999999</c:v>
                </c:pt>
                <c:pt idx="30623" formatCode="General">
                  <c:v>20.609400000000001</c:v>
                </c:pt>
                <c:pt idx="30624" formatCode="General">
                  <c:v>20.610099999999999</c:v>
                </c:pt>
                <c:pt idx="30625" formatCode="General">
                  <c:v>20.610800000000001</c:v>
                </c:pt>
                <c:pt idx="30626" formatCode="General">
                  <c:v>20.611499999999999</c:v>
                </c:pt>
                <c:pt idx="30627" formatCode="General">
                  <c:v>20.612100000000002</c:v>
                </c:pt>
                <c:pt idx="30628" formatCode="General">
                  <c:v>20.6128</c:v>
                </c:pt>
                <c:pt idx="30629" formatCode="General">
                  <c:v>20.613499999999998</c:v>
                </c:pt>
                <c:pt idx="30630" formatCode="General">
                  <c:v>20.614100000000001</c:v>
                </c:pt>
                <c:pt idx="30631" formatCode="General">
                  <c:v>20.614799999999999</c:v>
                </c:pt>
                <c:pt idx="30632" formatCode="General">
                  <c:v>20.615500000000001</c:v>
                </c:pt>
                <c:pt idx="30633" formatCode="General">
                  <c:v>20.616199999999999</c:v>
                </c:pt>
                <c:pt idx="30634" formatCode="General">
                  <c:v>20.616800000000001</c:v>
                </c:pt>
                <c:pt idx="30635" formatCode="General">
                  <c:v>20.6175</c:v>
                </c:pt>
                <c:pt idx="30636" formatCode="General">
                  <c:v>20.618200000000002</c:v>
                </c:pt>
                <c:pt idx="30637" formatCode="General">
                  <c:v>20.6189</c:v>
                </c:pt>
                <c:pt idx="30638" formatCode="General">
                  <c:v>20.619499999999999</c:v>
                </c:pt>
                <c:pt idx="30639" formatCode="General">
                  <c:v>20.620200000000001</c:v>
                </c:pt>
                <c:pt idx="30640" formatCode="General">
                  <c:v>20.620899999999999</c:v>
                </c:pt>
                <c:pt idx="30641" formatCode="General">
                  <c:v>20.621600000000001</c:v>
                </c:pt>
                <c:pt idx="30642" formatCode="General">
                  <c:v>20.622199999999999</c:v>
                </c:pt>
                <c:pt idx="30643" formatCode="General">
                  <c:v>20.622900000000001</c:v>
                </c:pt>
                <c:pt idx="30644" formatCode="General">
                  <c:v>20.6236</c:v>
                </c:pt>
                <c:pt idx="30645" formatCode="General">
                  <c:v>20.624199999999998</c:v>
                </c:pt>
                <c:pt idx="30646" formatCode="General">
                  <c:v>20.6249</c:v>
                </c:pt>
                <c:pt idx="30647" formatCode="General">
                  <c:v>20.625599999999999</c:v>
                </c:pt>
                <c:pt idx="30648" formatCode="General">
                  <c:v>20.626300000000001</c:v>
                </c:pt>
                <c:pt idx="30649" formatCode="General">
                  <c:v>20.626899999999999</c:v>
                </c:pt>
                <c:pt idx="30650" formatCode="General">
                  <c:v>20.627600000000001</c:v>
                </c:pt>
                <c:pt idx="30651" formatCode="General">
                  <c:v>20.628299999999999</c:v>
                </c:pt>
                <c:pt idx="30652" formatCode="General">
                  <c:v>20.629000000000001</c:v>
                </c:pt>
                <c:pt idx="30653" formatCode="General">
                  <c:v>20.6296</c:v>
                </c:pt>
                <c:pt idx="30654" formatCode="General">
                  <c:v>20.630299999999998</c:v>
                </c:pt>
                <c:pt idx="30655" formatCode="General">
                  <c:v>20.631</c:v>
                </c:pt>
                <c:pt idx="30656" formatCode="General">
                  <c:v>20.631599999999999</c:v>
                </c:pt>
                <c:pt idx="30657" formatCode="General">
                  <c:v>20.632300000000001</c:v>
                </c:pt>
                <c:pt idx="30658" formatCode="General">
                  <c:v>20.632999999999999</c:v>
                </c:pt>
                <c:pt idx="30659" formatCode="General">
                  <c:v>20.633700000000001</c:v>
                </c:pt>
                <c:pt idx="30660" formatCode="General">
                  <c:v>20.6343</c:v>
                </c:pt>
                <c:pt idx="30661" formatCode="General">
                  <c:v>20.635000000000002</c:v>
                </c:pt>
                <c:pt idx="30662" formatCode="General">
                  <c:v>20.6357</c:v>
                </c:pt>
                <c:pt idx="30663" formatCode="General">
                  <c:v>20.636399999999998</c:v>
                </c:pt>
                <c:pt idx="30664" formatCode="General">
                  <c:v>20.637</c:v>
                </c:pt>
                <c:pt idx="30665" formatCode="General">
                  <c:v>20.637699999999999</c:v>
                </c:pt>
                <c:pt idx="30666" formatCode="General">
                  <c:v>20.638400000000001</c:v>
                </c:pt>
                <c:pt idx="30667" formatCode="General">
                  <c:v>20.638999999999999</c:v>
                </c:pt>
                <c:pt idx="30668" formatCode="General">
                  <c:v>20.639700000000001</c:v>
                </c:pt>
                <c:pt idx="30669" formatCode="General">
                  <c:v>20.6404</c:v>
                </c:pt>
                <c:pt idx="30670" formatCode="General">
                  <c:v>20.641100000000002</c:v>
                </c:pt>
                <c:pt idx="30671" formatCode="General">
                  <c:v>20.6417</c:v>
                </c:pt>
                <c:pt idx="30672" formatCode="General">
                  <c:v>20.642399999999999</c:v>
                </c:pt>
                <c:pt idx="30673" formatCode="General">
                  <c:v>20.6431</c:v>
                </c:pt>
                <c:pt idx="30674" formatCode="General">
                  <c:v>20.643799999999999</c:v>
                </c:pt>
                <c:pt idx="30675" formatCode="General">
                  <c:v>20.644400000000001</c:v>
                </c:pt>
                <c:pt idx="30676" formatCode="General">
                  <c:v>20.645099999999999</c:v>
                </c:pt>
                <c:pt idx="30677" formatCode="General">
                  <c:v>20.645800000000001</c:v>
                </c:pt>
                <c:pt idx="30678" formatCode="General">
                  <c:v>20.6465</c:v>
                </c:pt>
                <c:pt idx="30679" formatCode="General">
                  <c:v>20.647099999999998</c:v>
                </c:pt>
                <c:pt idx="30680" formatCode="General">
                  <c:v>20.6478</c:v>
                </c:pt>
                <c:pt idx="30681" formatCode="General">
                  <c:v>20.648499999999999</c:v>
                </c:pt>
                <c:pt idx="30682" formatCode="General">
                  <c:v>20.649100000000001</c:v>
                </c:pt>
                <c:pt idx="30683" formatCode="General">
                  <c:v>20.649799999999999</c:v>
                </c:pt>
                <c:pt idx="30684" formatCode="General">
                  <c:v>20.650500000000001</c:v>
                </c:pt>
                <c:pt idx="30685" formatCode="General">
                  <c:v>20.651199999999999</c:v>
                </c:pt>
                <c:pt idx="30686" formatCode="General">
                  <c:v>20.651800000000001</c:v>
                </c:pt>
                <c:pt idx="30687" formatCode="General">
                  <c:v>20.6525</c:v>
                </c:pt>
                <c:pt idx="30688" formatCode="General">
                  <c:v>20.653199999999998</c:v>
                </c:pt>
                <c:pt idx="30689" formatCode="General">
                  <c:v>20.6539</c:v>
                </c:pt>
                <c:pt idx="30690" formatCode="General">
                  <c:v>20.654499999999999</c:v>
                </c:pt>
                <c:pt idx="30691" formatCode="General">
                  <c:v>20.655200000000001</c:v>
                </c:pt>
                <c:pt idx="30692" formatCode="General">
                  <c:v>20.655899999999999</c:v>
                </c:pt>
                <c:pt idx="30693" formatCode="General">
                  <c:v>20.656500000000001</c:v>
                </c:pt>
                <c:pt idx="30694" formatCode="General">
                  <c:v>20.6572</c:v>
                </c:pt>
                <c:pt idx="30695" formatCode="General">
                  <c:v>20.657900000000001</c:v>
                </c:pt>
                <c:pt idx="30696" formatCode="General">
                  <c:v>20.6586</c:v>
                </c:pt>
                <c:pt idx="30697" formatCode="General">
                  <c:v>20.659199999999998</c:v>
                </c:pt>
                <c:pt idx="30698" formatCode="General">
                  <c:v>20.6599</c:v>
                </c:pt>
                <c:pt idx="30699" formatCode="General">
                  <c:v>20.660599999999999</c:v>
                </c:pt>
                <c:pt idx="30700" formatCode="General">
                  <c:v>20.661300000000001</c:v>
                </c:pt>
                <c:pt idx="30701" formatCode="General">
                  <c:v>20.661899999999999</c:v>
                </c:pt>
                <c:pt idx="30702" formatCode="General">
                  <c:v>20.662600000000001</c:v>
                </c:pt>
                <c:pt idx="30703" formatCode="General">
                  <c:v>20.6633</c:v>
                </c:pt>
                <c:pt idx="30704" formatCode="General">
                  <c:v>20.663900000000002</c:v>
                </c:pt>
                <c:pt idx="30705" formatCode="General">
                  <c:v>20.6646</c:v>
                </c:pt>
                <c:pt idx="30706" formatCode="General">
                  <c:v>20.665299999999998</c:v>
                </c:pt>
                <c:pt idx="30707" formatCode="General">
                  <c:v>20.666</c:v>
                </c:pt>
                <c:pt idx="30708" formatCode="General">
                  <c:v>20.666599999999999</c:v>
                </c:pt>
                <c:pt idx="30709" formatCode="General">
                  <c:v>20.667300000000001</c:v>
                </c:pt>
                <c:pt idx="30710" formatCode="General">
                  <c:v>20.667999999999999</c:v>
                </c:pt>
                <c:pt idx="30711" formatCode="General">
                  <c:v>20.668700000000001</c:v>
                </c:pt>
                <c:pt idx="30712" formatCode="General">
                  <c:v>20.6693</c:v>
                </c:pt>
                <c:pt idx="30713" formatCode="General">
                  <c:v>20.67</c:v>
                </c:pt>
                <c:pt idx="30714" formatCode="General">
                  <c:v>20.6707</c:v>
                </c:pt>
                <c:pt idx="30715" formatCode="General">
                  <c:v>20.671399999999998</c:v>
                </c:pt>
                <c:pt idx="30716" formatCode="General">
                  <c:v>20.672000000000001</c:v>
                </c:pt>
                <c:pt idx="30717" formatCode="General">
                  <c:v>20.672699999999999</c:v>
                </c:pt>
                <c:pt idx="30718" formatCode="General">
                  <c:v>20.673400000000001</c:v>
                </c:pt>
                <c:pt idx="30719" formatCode="General">
                  <c:v>20.673999999999999</c:v>
                </c:pt>
                <c:pt idx="30720" formatCode="General">
                  <c:v>20.674700000000001</c:v>
                </c:pt>
                <c:pt idx="30721" formatCode="General">
                  <c:v>20.6754</c:v>
                </c:pt>
                <c:pt idx="30722" formatCode="General">
                  <c:v>20.676100000000002</c:v>
                </c:pt>
                <c:pt idx="30723" formatCode="General">
                  <c:v>20.6767</c:v>
                </c:pt>
                <c:pt idx="30724" formatCode="General">
                  <c:v>20.677399999999999</c:v>
                </c:pt>
                <c:pt idx="30725" formatCode="General">
                  <c:v>20.678100000000001</c:v>
                </c:pt>
                <c:pt idx="30726" formatCode="General">
                  <c:v>20.678799999999999</c:v>
                </c:pt>
                <c:pt idx="30727" formatCode="General">
                  <c:v>20.679400000000001</c:v>
                </c:pt>
                <c:pt idx="30728" formatCode="General">
                  <c:v>20.680099999999999</c:v>
                </c:pt>
                <c:pt idx="30729" formatCode="General">
                  <c:v>20.680800000000001</c:v>
                </c:pt>
                <c:pt idx="30730" formatCode="General">
                  <c:v>20.6814</c:v>
                </c:pt>
                <c:pt idx="30731" formatCode="General">
                  <c:v>20.682099999999998</c:v>
                </c:pt>
                <c:pt idx="30732" formatCode="General">
                  <c:v>20.6828</c:v>
                </c:pt>
                <c:pt idx="30733" formatCode="General">
                  <c:v>20.683499999999999</c:v>
                </c:pt>
                <c:pt idx="30734" formatCode="General">
                  <c:v>20.684100000000001</c:v>
                </c:pt>
                <c:pt idx="30735" formatCode="General">
                  <c:v>20.684799999999999</c:v>
                </c:pt>
                <c:pt idx="30736" formatCode="General">
                  <c:v>20.685500000000001</c:v>
                </c:pt>
                <c:pt idx="30737" formatCode="General">
                  <c:v>20.686199999999999</c:v>
                </c:pt>
                <c:pt idx="30738" formatCode="General">
                  <c:v>20.686800000000002</c:v>
                </c:pt>
                <c:pt idx="30739" formatCode="General">
                  <c:v>20.6875</c:v>
                </c:pt>
                <c:pt idx="30740" formatCode="General">
                  <c:v>20.688199999999998</c:v>
                </c:pt>
                <c:pt idx="30741" formatCode="General">
                  <c:v>20.6889</c:v>
                </c:pt>
                <c:pt idx="30742" formatCode="General">
                  <c:v>20.689499999999999</c:v>
                </c:pt>
                <c:pt idx="30743" formatCode="General">
                  <c:v>20.690200000000001</c:v>
                </c:pt>
                <c:pt idx="30744" formatCode="General">
                  <c:v>20.690899999999999</c:v>
                </c:pt>
                <c:pt idx="30745" formatCode="General">
                  <c:v>20.691500000000001</c:v>
                </c:pt>
                <c:pt idx="30746" formatCode="General">
                  <c:v>20.6922</c:v>
                </c:pt>
                <c:pt idx="30747" formatCode="General">
                  <c:v>20.692900000000002</c:v>
                </c:pt>
                <c:pt idx="30748" formatCode="General">
                  <c:v>20.6936</c:v>
                </c:pt>
                <c:pt idx="30749" formatCode="General">
                  <c:v>20.694199999999999</c:v>
                </c:pt>
                <c:pt idx="30750" formatCode="General">
                  <c:v>20.694900000000001</c:v>
                </c:pt>
                <c:pt idx="30751" formatCode="General">
                  <c:v>20.695599999999999</c:v>
                </c:pt>
                <c:pt idx="30752" formatCode="General">
                  <c:v>20.696300000000001</c:v>
                </c:pt>
                <c:pt idx="30753" formatCode="General">
                  <c:v>20.696899999999999</c:v>
                </c:pt>
                <c:pt idx="30754" formatCode="General">
                  <c:v>20.697600000000001</c:v>
                </c:pt>
                <c:pt idx="30755" formatCode="General">
                  <c:v>20.6983</c:v>
                </c:pt>
                <c:pt idx="30756" formatCode="General">
                  <c:v>20.698899999999998</c:v>
                </c:pt>
                <c:pt idx="30757" formatCode="General">
                  <c:v>20.6996</c:v>
                </c:pt>
                <c:pt idx="30758" formatCode="General">
                  <c:v>20.700299999999999</c:v>
                </c:pt>
                <c:pt idx="30759" formatCode="General">
                  <c:v>20.701000000000001</c:v>
                </c:pt>
                <c:pt idx="30760" formatCode="General">
                  <c:v>20.701599999999999</c:v>
                </c:pt>
                <c:pt idx="30761" formatCode="General">
                  <c:v>20.702300000000001</c:v>
                </c:pt>
                <c:pt idx="30762" formatCode="General">
                  <c:v>20.702999999999999</c:v>
                </c:pt>
                <c:pt idx="30763" formatCode="General">
                  <c:v>20.703700000000001</c:v>
                </c:pt>
                <c:pt idx="30764" formatCode="General">
                  <c:v>20.7043</c:v>
                </c:pt>
                <c:pt idx="30765" formatCode="General">
                  <c:v>20.704999999999998</c:v>
                </c:pt>
                <c:pt idx="30766" formatCode="General">
                  <c:v>20.7057</c:v>
                </c:pt>
                <c:pt idx="30767" formatCode="General">
                  <c:v>20.706299999999999</c:v>
                </c:pt>
                <c:pt idx="30768" formatCode="General">
                  <c:v>20.707000000000001</c:v>
                </c:pt>
                <c:pt idx="30769" formatCode="General">
                  <c:v>20.707699999999999</c:v>
                </c:pt>
                <c:pt idx="30770" formatCode="General">
                  <c:v>20.708400000000001</c:v>
                </c:pt>
                <c:pt idx="30771" formatCode="General">
                  <c:v>20.709</c:v>
                </c:pt>
                <c:pt idx="30772" formatCode="General">
                  <c:v>20.709700000000002</c:v>
                </c:pt>
                <c:pt idx="30773" formatCode="General">
                  <c:v>20.7104</c:v>
                </c:pt>
                <c:pt idx="30774" formatCode="General">
                  <c:v>20.711099999999998</c:v>
                </c:pt>
                <c:pt idx="30775" formatCode="General">
                  <c:v>20.7117</c:v>
                </c:pt>
                <c:pt idx="30776" formatCode="General">
                  <c:v>20.712399999999999</c:v>
                </c:pt>
                <c:pt idx="30777" formatCode="General">
                  <c:v>20.713100000000001</c:v>
                </c:pt>
                <c:pt idx="30778" formatCode="General">
                  <c:v>20.713799999999999</c:v>
                </c:pt>
                <c:pt idx="30779" formatCode="General">
                  <c:v>20.714400000000001</c:v>
                </c:pt>
                <c:pt idx="30780" formatCode="General">
                  <c:v>20.7151</c:v>
                </c:pt>
                <c:pt idx="30781" formatCode="General">
                  <c:v>20.715800000000002</c:v>
                </c:pt>
                <c:pt idx="30782" formatCode="General">
                  <c:v>20.7164</c:v>
                </c:pt>
                <c:pt idx="30783" formatCode="General">
                  <c:v>20.717099999999999</c:v>
                </c:pt>
                <c:pt idx="30784" formatCode="General">
                  <c:v>20.7178</c:v>
                </c:pt>
                <c:pt idx="30785" formatCode="General">
                  <c:v>20.718499999999999</c:v>
                </c:pt>
                <c:pt idx="30786" formatCode="General">
                  <c:v>20.719100000000001</c:v>
                </c:pt>
                <c:pt idx="30787" formatCode="General">
                  <c:v>20.719799999999999</c:v>
                </c:pt>
                <c:pt idx="30788" formatCode="General">
                  <c:v>20.720500000000001</c:v>
                </c:pt>
                <c:pt idx="30789" formatCode="General">
                  <c:v>20.7212</c:v>
                </c:pt>
                <c:pt idx="30790" formatCode="General">
                  <c:v>20.721800000000002</c:v>
                </c:pt>
                <c:pt idx="30791" formatCode="General">
                  <c:v>20.7225</c:v>
                </c:pt>
                <c:pt idx="30792" formatCode="General">
                  <c:v>20.723199999999999</c:v>
                </c:pt>
                <c:pt idx="30793" formatCode="General">
                  <c:v>20.723800000000001</c:v>
                </c:pt>
                <c:pt idx="30794" formatCode="General">
                  <c:v>20.724499999999999</c:v>
                </c:pt>
                <c:pt idx="30795" formatCode="General">
                  <c:v>20.725200000000001</c:v>
                </c:pt>
                <c:pt idx="30796" formatCode="General">
                  <c:v>20.725899999999999</c:v>
                </c:pt>
                <c:pt idx="30797" formatCode="General">
                  <c:v>20.726500000000001</c:v>
                </c:pt>
                <c:pt idx="30798" formatCode="General">
                  <c:v>20.7272</c:v>
                </c:pt>
                <c:pt idx="30799" formatCode="General">
                  <c:v>20.727900000000002</c:v>
                </c:pt>
                <c:pt idx="30800" formatCode="General">
                  <c:v>20.7286</c:v>
                </c:pt>
                <c:pt idx="30801" formatCode="General">
                  <c:v>20.729199999999999</c:v>
                </c:pt>
                <c:pt idx="30802" formatCode="General">
                  <c:v>20.729900000000001</c:v>
                </c:pt>
                <c:pt idx="30803" formatCode="General">
                  <c:v>20.730599999999999</c:v>
                </c:pt>
                <c:pt idx="30804" formatCode="General">
                  <c:v>20.731300000000001</c:v>
                </c:pt>
                <c:pt idx="30805" formatCode="General">
                  <c:v>20.7319</c:v>
                </c:pt>
                <c:pt idx="30806" formatCode="General">
                  <c:v>20.732600000000001</c:v>
                </c:pt>
                <c:pt idx="30807" formatCode="General">
                  <c:v>20.7333</c:v>
                </c:pt>
                <c:pt idx="30808" formatCode="General">
                  <c:v>20.733899999999998</c:v>
                </c:pt>
                <c:pt idx="30809" formatCode="General">
                  <c:v>20.7346</c:v>
                </c:pt>
                <c:pt idx="30810" formatCode="General">
                  <c:v>20.735299999999999</c:v>
                </c:pt>
                <c:pt idx="30811" formatCode="General">
                  <c:v>20.736000000000001</c:v>
                </c:pt>
                <c:pt idx="30812" formatCode="General">
                  <c:v>20.736599999999999</c:v>
                </c:pt>
                <c:pt idx="30813" formatCode="General">
                  <c:v>20.737300000000001</c:v>
                </c:pt>
                <c:pt idx="30814" formatCode="General">
                  <c:v>20.738</c:v>
                </c:pt>
                <c:pt idx="30815" formatCode="General">
                  <c:v>20.738700000000001</c:v>
                </c:pt>
                <c:pt idx="30816" formatCode="General">
                  <c:v>20.7393</c:v>
                </c:pt>
                <c:pt idx="30817" formatCode="General">
                  <c:v>20.74</c:v>
                </c:pt>
                <c:pt idx="30818" formatCode="General">
                  <c:v>20.7407</c:v>
                </c:pt>
                <c:pt idx="30819" formatCode="General">
                  <c:v>20.741299999999999</c:v>
                </c:pt>
                <c:pt idx="30820" formatCode="General">
                  <c:v>20.742000000000001</c:v>
                </c:pt>
                <c:pt idx="30821" formatCode="General">
                  <c:v>20.742699999999999</c:v>
                </c:pt>
                <c:pt idx="30822" formatCode="General">
                  <c:v>20.743400000000001</c:v>
                </c:pt>
                <c:pt idx="30823" formatCode="General">
                  <c:v>20.744</c:v>
                </c:pt>
                <c:pt idx="30824" formatCode="General">
                  <c:v>20.744700000000002</c:v>
                </c:pt>
                <c:pt idx="30825" formatCode="General">
                  <c:v>20.7454</c:v>
                </c:pt>
                <c:pt idx="30826" formatCode="General">
                  <c:v>20.746099999999998</c:v>
                </c:pt>
                <c:pt idx="30827" formatCode="General">
                  <c:v>20.746700000000001</c:v>
                </c:pt>
                <c:pt idx="30828" formatCode="General">
                  <c:v>20.747399999999999</c:v>
                </c:pt>
                <c:pt idx="30829" formatCode="General">
                  <c:v>20.748100000000001</c:v>
                </c:pt>
                <c:pt idx="30830" formatCode="General">
                  <c:v>20.748699999999999</c:v>
                </c:pt>
                <c:pt idx="30831" formatCode="General">
                  <c:v>20.749400000000001</c:v>
                </c:pt>
                <c:pt idx="30832" formatCode="General">
                  <c:v>20.7501</c:v>
                </c:pt>
                <c:pt idx="30833" formatCode="General">
                  <c:v>20.750800000000002</c:v>
                </c:pt>
                <c:pt idx="30834" formatCode="General">
                  <c:v>20.7514</c:v>
                </c:pt>
                <c:pt idx="30835" formatCode="General">
                  <c:v>20.752099999999999</c:v>
                </c:pt>
                <c:pt idx="30836" formatCode="General">
                  <c:v>20.752800000000001</c:v>
                </c:pt>
                <c:pt idx="30837" formatCode="General">
                  <c:v>20.753499999999999</c:v>
                </c:pt>
                <c:pt idx="30838" formatCode="General">
                  <c:v>20.754100000000001</c:v>
                </c:pt>
                <c:pt idx="30839" formatCode="General">
                  <c:v>20.754799999999999</c:v>
                </c:pt>
                <c:pt idx="30840" formatCode="General">
                  <c:v>20.755500000000001</c:v>
                </c:pt>
                <c:pt idx="30841" formatCode="General">
                  <c:v>20.7562</c:v>
                </c:pt>
                <c:pt idx="30842" formatCode="General">
                  <c:v>20.756799999999998</c:v>
                </c:pt>
                <c:pt idx="30843" formatCode="General">
                  <c:v>20.7575</c:v>
                </c:pt>
                <c:pt idx="30844" formatCode="General">
                  <c:v>20.758199999999999</c:v>
                </c:pt>
                <c:pt idx="30845" formatCode="General">
                  <c:v>20.758800000000001</c:v>
                </c:pt>
                <c:pt idx="30846" formatCode="General">
                  <c:v>20.759499999999999</c:v>
                </c:pt>
                <c:pt idx="30847" formatCode="General">
                  <c:v>20.760200000000001</c:v>
                </c:pt>
                <c:pt idx="30848" formatCode="General">
                  <c:v>20.760899999999999</c:v>
                </c:pt>
                <c:pt idx="30849" formatCode="General">
                  <c:v>20.761500000000002</c:v>
                </c:pt>
                <c:pt idx="30850" formatCode="General">
                  <c:v>20.7622</c:v>
                </c:pt>
                <c:pt idx="30851" formatCode="General">
                  <c:v>20.762899999999998</c:v>
                </c:pt>
                <c:pt idx="30852" formatCode="General">
                  <c:v>20.7636</c:v>
                </c:pt>
                <c:pt idx="30853" formatCode="General">
                  <c:v>20.764199999999999</c:v>
                </c:pt>
                <c:pt idx="30854" formatCode="General">
                  <c:v>20.764900000000001</c:v>
                </c:pt>
                <c:pt idx="30855" formatCode="General">
                  <c:v>20.765599999999999</c:v>
                </c:pt>
                <c:pt idx="30856" formatCode="General">
                  <c:v>20.766200000000001</c:v>
                </c:pt>
                <c:pt idx="30857" formatCode="General">
                  <c:v>20.7669</c:v>
                </c:pt>
                <c:pt idx="30858" formatCode="General">
                  <c:v>20.767600000000002</c:v>
                </c:pt>
                <c:pt idx="30859" formatCode="General">
                  <c:v>20.7683</c:v>
                </c:pt>
                <c:pt idx="30860" formatCode="General">
                  <c:v>20.768899999999999</c:v>
                </c:pt>
                <c:pt idx="30861" formatCode="General">
                  <c:v>20.769600000000001</c:v>
                </c:pt>
                <c:pt idx="30862" formatCode="General">
                  <c:v>20.770299999999999</c:v>
                </c:pt>
                <c:pt idx="30863" formatCode="General">
                  <c:v>20.771000000000001</c:v>
                </c:pt>
                <c:pt idx="30864" formatCode="General">
                  <c:v>20.771599999999999</c:v>
                </c:pt>
                <c:pt idx="30865" formatCode="General">
                  <c:v>20.772300000000001</c:v>
                </c:pt>
                <c:pt idx="30866" formatCode="General">
                  <c:v>20.773</c:v>
                </c:pt>
                <c:pt idx="30867" formatCode="General">
                  <c:v>20.773599999999998</c:v>
                </c:pt>
                <c:pt idx="30868" formatCode="General">
                  <c:v>20.7743</c:v>
                </c:pt>
                <c:pt idx="30869" formatCode="General">
                  <c:v>20.774999999999999</c:v>
                </c:pt>
                <c:pt idx="30870" formatCode="General">
                  <c:v>20.775700000000001</c:v>
                </c:pt>
                <c:pt idx="30871" formatCode="General">
                  <c:v>20.776299999999999</c:v>
                </c:pt>
                <c:pt idx="30872" formatCode="General">
                  <c:v>20.777000000000001</c:v>
                </c:pt>
                <c:pt idx="30873" formatCode="General">
                  <c:v>20.777699999999999</c:v>
                </c:pt>
                <c:pt idx="30874" formatCode="General">
                  <c:v>20.778400000000001</c:v>
                </c:pt>
                <c:pt idx="30875" formatCode="General">
                  <c:v>20.779</c:v>
                </c:pt>
                <c:pt idx="30876" formatCode="General">
                  <c:v>20.779699999999998</c:v>
                </c:pt>
                <c:pt idx="30877" formatCode="General">
                  <c:v>20.7804</c:v>
                </c:pt>
                <c:pt idx="30878" formatCode="General">
                  <c:v>20.781099999999999</c:v>
                </c:pt>
                <c:pt idx="30879" formatCode="General">
                  <c:v>20.781700000000001</c:v>
                </c:pt>
                <c:pt idx="30880" formatCode="General">
                  <c:v>20.782399999999999</c:v>
                </c:pt>
                <c:pt idx="30881" formatCode="General">
                  <c:v>20.783100000000001</c:v>
                </c:pt>
                <c:pt idx="30882" formatCode="General">
                  <c:v>20.7837</c:v>
                </c:pt>
                <c:pt idx="30883" formatCode="General">
                  <c:v>20.784400000000002</c:v>
                </c:pt>
                <c:pt idx="30884" formatCode="General">
                  <c:v>20.7851</c:v>
                </c:pt>
                <c:pt idx="30885" formatCode="General">
                  <c:v>20.785799999999998</c:v>
                </c:pt>
                <c:pt idx="30886" formatCode="General">
                  <c:v>20.7864</c:v>
                </c:pt>
                <c:pt idx="30887" formatCode="General">
                  <c:v>20.787099999999999</c:v>
                </c:pt>
                <c:pt idx="30888" formatCode="General">
                  <c:v>20.787800000000001</c:v>
                </c:pt>
                <c:pt idx="30889" formatCode="General">
                  <c:v>20.788499999999999</c:v>
                </c:pt>
                <c:pt idx="30890" formatCode="General">
                  <c:v>20.789100000000001</c:v>
                </c:pt>
                <c:pt idx="30891" formatCode="General">
                  <c:v>20.7898</c:v>
                </c:pt>
                <c:pt idx="30892" formatCode="General">
                  <c:v>20.790500000000002</c:v>
                </c:pt>
                <c:pt idx="30893" formatCode="General">
                  <c:v>20.7911</c:v>
                </c:pt>
                <c:pt idx="30894" formatCode="General">
                  <c:v>20.791799999999999</c:v>
                </c:pt>
                <c:pt idx="30895" formatCode="General">
                  <c:v>20.7925</c:v>
                </c:pt>
                <c:pt idx="30896" formatCode="General">
                  <c:v>20.793199999999999</c:v>
                </c:pt>
                <c:pt idx="30897" formatCode="General">
                  <c:v>20.793800000000001</c:v>
                </c:pt>
                <c:pt idx="30898" formatCode="General">
                  <c:v>20.794499999999999</c:v>
                </c:pt>
                <c:pt idx="30899" formatCode="General">
                  <c:v>20.795200000000001</c:v>
                </c:pt>
                <c:pt idx="30900" formatCode="General">
                  <c:v>20.7959</c:v>
                </c:pt>
                <c:pt idx="30901" formatCode="General">
                  <c:v>20.796500000000002</c:v>
                </c:pt>
                <c:pt idx="30902" formatCode="General">
                  <c:v>20.7972</c:v>
                </c:pt>
                <c:pt idx="30903" formatCode="General">
                  <c:v>20.797899999999998</c:v>
                </c:pt>
                <c:pt idx="30904" formatCode="General">
                  <c:v>20.7986</c:v>
                </c:pt>
                <c:pt idx="30905" formatCode="General">
                  <c:v>20.799199999999999</c:v>
                </c:pt>
                <c:pt idx="30906" formatCode="General">
                  <c:v>20.799900000000001</c:v>
                </c:pt>
                <c:pt idx="30907" formatCode="General">
                  <c:v>20.800599999999999</c:v>
                </c:pt>
                <c:pt idx="30908" formatCode="General">
                  <c:v>20.801200000000001</c:v>
                </c:pt>
                <c:pt idx="30909" formatCode="General">
                  <c:v>20.8019</c:v>
                </c:pt>
                <c:pt idx="30910" formatCode="General">
                  <c:v>20.802600000000002</c:v>
                </c:pt>
                <c:pt idx="30911" formatCode="General">
                  <c:v>20.8033</c:v>
                </c:pt>
                <c:pt idx="30912" formatCode="General">
                  <c:v>20.803899999999999</c:v>
                </c:pt>
                <c:pt idx="30913" formatCode="General">
                  <c:v>20.804600000000001</c:v>
                </c:pt>
                <c:pt idx="30914" formatCode="General">
                  <c:v>20.805299999999999</c:v>
                </c:pt>
                <c:pt idx="30915" formatCode="General">
                  <c:v>20.806000000000001</c:v>
                </c:pt>
                <c:pt idx="30916" formatCode="General">
                  <c:v>20.8066</c:v>
                </c:pt>
                <c:pt idx="30917" formatCode="General">
                  <c:v>20.807300000000001</c:v>
                </c:pt>
                <c:pt idx="30918" formatCode="General">
                  <c:v>20.808</c:v>
                </c:pt>
                <c:pt idx="30919" formatCode="General">
                  <c:v>20.808599999999998</c:v>
                </c:pt>
                <c:pt idx="30920" formatCode="General">
                  <c:v>20.8093</c:v>
                </c:pt>
                <c:pt idx="30921" formatCode="General">
                  <c:v>20.81</c:v>
                </c:pt>
                <c:pt idx="30922" formatCode="General">
                  <c:v>20.810700000000001</c:v>
                </c:pt>
                <c:pt idx="30923" formatCode="General">
                  <c:v>20.811299999999999</c:v>
                </c:pt>
                <c:pt idx="30924" formatCode="General">
                  <c:v>20.812000000000001</c:v>
                </c:pt>
                <c:pt idx="30925" formatCode="General">
                  <c:v>20.8127</c:v>
                </c:pt>
                <c:pt idx="30926" formatCode="General">
                  <c:v>20.813400000000001</c:v>
                </c:pt>
                <c:pt idx="30927" formatCode="General">
                  <c:v>20.814</c:v>
                </c:pt>
                <c:pt idx="30928" formatCode="General">
                  <c:v>20.814699999999998</c:v>
                </c:pt>
                <c:pt idx="30929" formatCode="General">
                  <c:v>20.8154</c:v>
                </c:pt>
                <c:pt idx="30930" formatCode="General">
                  <c:v>20.815999999999999</c:v>
                </c:pt>
                <c:pt idx="30931" formatCode="General">
                  <c:v>20.816700000000001</c:v>
                </c:pt>
                <c:pt idx="30932" formatCode="General">
                  <c:v>20.817399999999999</c:v>
                </c:pt>
                <c:pt idx="30933" formatCode="General">
                  <c:v>20.818100000000001</c:v>
                </c:pt>
                <c:pt idx="30934" formatCode="General">
                  <c:v>20.8187</c:v>
                </c:pt>
                <c:pt idx="30935" formatCode="General">
                  <c:v>20.819400000000002</c:v>
                </c:pt>
                <c:pt idx="30936" formatCode="General">
                  <c:v>20.8201</c:v>
                </c:pt>
                <c:pt idx="30937" formatCode="General">
                  <c:v>20.820799999999998</c:v>
                </c:pt>
                <c:pt idx="30938" formatCode="General">
                  <c:v>20.821400000000001</c:v>
                </c:pt>
                <c:pt idx="30939" formatCode="General">
                  <c:v>20.822099999999999</c:v>
                </c:pt>
                <c:pt idx="30940" formatCode="General">
                  <c:v>20.822800000000001</c:v>
                </c:pt>
                <c:pt idx="30941" formatCode="General">
                  <c:v>20.823499999999999</c:v>
                </c:pt>
                <c:pt idx="30942" formatCode="General">
                  <c:v>20.824100000000001</c:v>
                </c:pt>
                <c:pt idx="30943" formatCode="General">
                  <c:v>20.8248</c:v>
                </c:pt>
                <c:pt idx="30944" formatCode="General">
                  <c:v>20.825500000000002</c:v>
                </c:pt>
                <c:pt idx="30945" formatCode="General">
                  <c:v>20.8261</c:v>
                </c:pt>
                <c:pt idx="30946" formatCode="General">
                  <c:v>20.826799999999999</c:v>
                </c:pt>
                <c:pt idx="30947" formatCode="General">
                  <c:v>20.827500000000001</c:v>
                </c:pt>
                <c:pt idx="30948" formatCode="General">
                  <c:v>20.828199999999999</c:v>
                </c:pt>
                <c:pt idx="30949" formatCode="General">
                  <c:v>20.828800000000001</c:v>
                </c:pt>
                <c:pt idx="30950" formatCode="General">
                  <c:v>20.829499999999999</c:v>
                </c:pt>
                <c:pt idx="30951" formatCode="General">
                  <c:v>20.830200000000001</c:v>
                </c:pt>
                <c:pt idx="30952" formatCode="General">
                  <c:v>20.8309</c:v>
                </c:pt>
                <c:pt idx="30953" formatCode="General">
                  <c:v>20.831499999999998</c:v>
                </c:pt>
                <c:pt idx="30954" formatCode="General">
                  <c:v>20.8322</c:v>
                </c:pt>
                <c:pt idx="30955" formatCode="General">
                  <c:v>20.832899999999999</c:v>
                </c:pt>
                <c:pt idx="30956" formatCode="General">
                  <c:v>20.833500000000001</c:v>
                </c:pt>
                <c:pt idx="30957" formatCode="General">
                  <c:v>20.834199999999999</c:v>
                </c:pt>
                <c:pt idx="30958" formatCode="General">
                  <c:v>20.834900000000001</c:v>
                </c:pt>
                <c:pt idx="30959" formatCode="General">
                  <c:v>20.835599999999999</c:v>
                </c:pt>
                <c:pt idx="30960" formatCode="General">
                  <c:v>20.836200000000002</c:v>
                </c:pt>
                <c:pt idx="30961" formatCode="General">
                  <c:v>20.8369</c:v>
                </c:pt>
                <c:pt idx="30962" formatCode="General">
                  <c:v>20.837599999999998</c:v>
                </c:pt>
                <c:pt idx="30963" formatCode="General">
                  <c:v>20.8383</c:v>
                </c:pt>
                <c:pt idx="30964" formatCode="General">
                  <c:v>20.838899999999999</c:v>
                </c:pt>
                <c:pt idx="30965" formatCode="General">
                  <c:v>20.839600000000001</c:v>
                </c:pt>
                <c:pt idx="30966" formatCode="General">
                  <c:v>20.840299999999999</c:v>
                </c:pt>
                <c:pt idx="30967" formatCode="General">
                  <c:v>20.841000000000001</c:v>
                </c:pt>
                <c:pt idx="30968" formatCode="General">
                  <c:v>20.8416</c:v>
                </c:pt>
                <c:pt idx="30969" formatCode="General">
                  <c:v>20.842300000000002</c:v>
                </c:pt>
                <c:pt idx="30970" formatCode="General">
                  <c:v>20.843</c:v>
                </c:pt>
                <c:pt idx="30971" formatCode="General">
                  <c:v>20.843599999999999</c:v>
                </c:pt>
                <c:pt idx="30972" formatCode="General">
                  <c:v>20.8443</c:v>
                </c:pt>
                <c:pt idx="30973" formatCode="General">
                  <c:v>20.844999999999999</c:v>
                </c:pt>
                <c:pt idx="30974" formatCode="General">
                  <c:v>20.845700000000001</c:v>
                </c:pt>
                <c:pt idx="30975" formatCode="General">
                  <c:v>20.846299999999999</c:v>
                </c:pt>
                <c:pt idx="30976" formatCode="General">
                  <c:v>20.847000000000001</c:v>
                </c:pt>
                <c:pt idx="30977" formatCode="General">
                  <c:v>20.8477</c:v>
                </c:pt>
                <c:pt idx="30978" formatCode="General">
                  <c:v>20.848400000000002</c:v>
                </c:pt>
                <c:pt idx="30979" formatCode="General">
                  <c:v>20.849</c:v>
                </c:pt>
                <c:pt idx="30980" formatCode="General">
                  <c:v>20.849699999999999</c:v>
                </c:pt>
                <c:pt idx="30981" formatCode="General">
                  <c:v>20.8504</c:v>
                </c:pt>
                <c:pt idx="30982" formatCode="General">
                  <c:v>20.850999999999999</c:v>
                </c:pt>
                <c:pt idx="30983" formatCode="General">
                  <c:v>20.851700000000001</c:v>
                </c:pt>
                <c:pt idx="30984" formatCode="General">
                  <c:v>20.852399999999999</c:v>
                </c:pt>
                <c:pt idx="30985" formatCode="General">
                  <c:v>20.853100000000001</c:v>
                </c:pt>
                <c:pt idx="30986" formatCode="General">
                  <c:v>20.8537</c:v>
                </c:pt>
                <c:pt idx="30987" formatCode="General">
                  <c:v>20.854399999999998</c:v>
                </c:pt>
                <c:pt idx="30988" formatCode="General">
                  <c:v>20.8551</c:v>
                </c:pt>
                <c:pt idx="30989" formatCode="General">
                  <c:v>20.855799999999999</c:v>
                </c:pt>
                <c:pt idx="30990" formatCode="General">
                  <c:v>20.856400000000001</c:v>
                </c:pt>
                <c:pt idx="30991" formatCode="General">
                  <c:v>20.857099999999999</c:v>
                </c:pt>
                <c:pt idx="30992" formatCode="General">
                  <c:v>20.857800000000001</c:v>
                </c:pt>
                <c:pt idx="30993" formatCode="General">
                  <c:v>20.8584</c:v>
                </c:pt>
                <c:pt idx="30994" formatCode="General">
                  <c:v>20.859100000000002</c:v>
                </c:pt>
                <c:pt idx="30995" formatCode="General">
                  <c:v>20.8598</c:v>
                </c:pt>
                <c:pt idx="30996" formatCode="General">
                  <c:v>20.860499999999998</c:v>
                </c:pt>
                <c:pt idx="30997" formatCode="General">
                  <c:v>20.8611</c:v>
                </c:pt>
                <c:pt idx="30998" formatCode="General">
                  <c:v>20.861799999999999</c:v>
                </c:pt>
                <c:pt idx="30999" formatCode="General">
                  <c:v>20.862500000000001</c:v>
                </c:pt>
                <c:pt idx="31000" formatCode="General">
                  <c:v>20.863199999999999</c:v>
                </c:pt>
                <c:pt idx="31001" formatCode="General">
                  <c:v>20.863800000000001</c:v>
                </c:pt>
                <c:pt idx="31002" formatCode="General">
                  <c:v>20.8645</c:v>
                </c:pt>
                <c:pt idx="31003" formatCode="General">
                  <c:v>20.865200000000002</c:v>
                </c:pt>
                <c:pt idx="31004" formatCode="General">
                  <c:v>20.8659</c:v>
                </c:pt>
                <c:pt idx="31005" formatCode="General">
                  <c:v>20.866499999999998</c:v>
                </c:pt>
                <c:pt idx="31006" formatCode="General">
                  <c:v>20.8672</c:v>
                </c:pt>
                <c:pt idx="31007" formatCode="General">
                  <c:v>20.867899999999999</c:v>
                </c:pt>
                <c:pt idx="31008" formatCode="General">
                  <c:v>20.868500000000001</c:v>
                </c:pt>
                <c:pt idx="31009" formatCode="General">
                  <c:v>20.869199999999999</c:v>
                </c:pt>
                <c:pt idx="31010" formatCode="General">
                  <c:v>20.869900000000001</c:v>
                </c:pt>
                <c:pt idx="31011" formatCode="General">
                  <c:v>20.8706</c:v>
                </c:pt>
                <c:pt idx="31012" formatCode="General">
                  <c:v>20.871200000000002</c:v>
                </c:pt>
                <c:pt idx="31013" formatCode="General">
                  <c:v>20.8719</c:v>
                </c:pt>
                <c:pt idx="31014" formatCode="General">
                  <c:v>20.872599999999998</c:v>
                </c:pt>
                <c:pt idx="31015" formatCode="General">
                  <c:v>20.8733</c:v>
                </c:pt>
                <c:pt idx="31016" formatCode="General">
                  <c:v>20.873899999999999</c:v>
                </c:pt>
                <c:pt idx="31017" formatCode="General">
                  <c:v>20.874600000000001</c:v>
                </c:pt>
                <c:pt idx="31018" formatCode="General">
                  <c:v>20.875299999999999</c:v>
                </c:pt>
                <c:pt idx="31019" formatCode="General">
                  <c:v>20.875900000000001</c:v>
                </c:pt>
                <c:pt idx="31020" formatCode="General">
                  <c:v>20.8766</c:v>
                </c:pt>
                <c:pt idx="31021" formatCode="General">
                  <c:v>20.877300000000002</c:v>
                </c:pt>
                <c:pt idx="31022" formatCode="General">
                  <c:v>20.878</c:v>
                </c:pt>
                <c:pt idx="31023" formatCode="General">
                  <c:v>20.878599999999999</c:v>
                </c:pt>
                <c:pt idx="31024" formatCode="General">
                  <c:v>20.879300000000001</c:v>
                </c:pt>
                <c:pt idx="31025" formatCode="General">
                  <c:v>20.88</c:v>
                </c:pt>
                <c:pt idx="31026" formatCode="General">
                  <c:v>20.880700000000001</c:v>
                </c:pt>
                <c:pt idx="31027" formatCode="General">
                  <c:v>20.8813</c:v>
                </c:pt>
                <c:pt idx="31028" formatCode="General">
                  <c:v>20.882000000000001</c:v>
                </c:pt>
                <c:pt idx="31029" formatCode="General">
                  <c:v>20.8827</c:v>
                </c:pt>
                <c:pt idx="31030" formatCode="General">
                  <c:v>20.883299999999998</c:v>
                </c:pt>
                <c:pt idx="31031" formatCode="General">
                  <c:v>20.884</c:v>
                </c:pt>
                <c:pt idx="31032" formatCode="General">
                  <c:v>20.884699999999999</c:v>
                </c:pt>
                <c:pt idx="31033" formatCode="General">
                  <c:v>20.885400000000001</c:v>
                </c:pt>
                <c:pt idx="31034" formatCode="General">
                  <c:v>20.885999999999999</c:v>
                </c:pt>
                <c:pt idx="31035" formatCode="General">
                  <c:v>20.886700000000001</c:v>
                </c:pt>
                <c:pt idx="31036" formatCode="General">
                  <c:v>20.8874</c:v>
                </c:pt>
                <c:pt idx="31037" formatCode="General">
                  <c:v>20.888100000000001</c:v>
                </c:pt>
                <c:pt idx="31038" formatCode="General">
                  <c:v>20.8887</c:v>
                </c:pt>
                <c:pt idx="31039" formatCode="General">
                  <c:v>20.889399999999998</c:v>
                </c:pt>
                <c:pt idx="31040" formatCode="General">
                  <c:v>20.8901</c:v>
                </c:pt>
                <c:pt idx="31041" formatCode="General">
                  <c:v>20.890799999999999</c:v>
                </c:pt>
                <c:pt idx="31042" formatCode="General">
                  <c:v>20.891400000000001</c:v>
                </c:pt>
                <c:pt idx="31043" formatCode="General">
                  <c:v>20.892099999999999</c:v>
                </c:pt>
                <c:pt idx="31044" formatCode="General">
                  <c:v>20.892800000000001</c:v>
                </c:pt>
                <c:pt idx="31045" formatCode="General">
                  <c:v>20.8934</c:v>
                </c:pt>
                <c:pt idx="31046" formatCode="General">
                  <c:v>20.894100000000002</c:v>
                </c:pt>
                <c:pt idx="31047" formatCode="General">
                  <c:v>20.8948</c:v>
                </c:pt>
                <c:pt idx="31048" formatCode="General">
                  <c:v>20.895499999999998</c:v>
                </c:pt>
                <c:pt idx="31049" formatCode="General">
                  <c:v>20.896100000000001</c:v>
                </c:pt>
                <c:pt idx="31050" formatCode="General">
                  <c:v>20.896799999999999</c:v>
                </c:pt>
                <c:pt idx="31051" formatCode="General">
                  <c:v>20.897500000000001</c:v>
                </c:pt>
                <c:pt idx="31052" formatCode="General">
                  <c:v>20.898199999999999</c:v>
                </c:pt>
                <c:pt idx="31053" formatCode="General">
                  <c:v>20.898800000000001</c:v>
                </c:pt>
                <c:pt idx="31054" formatCode="General">
                  <c:v>20.8995</c:v>
                </c:pt>
                <c:pt idx="31055" formatCode="General">
                  <c:v>20.900200000000002</c:v>
                </c:pt>
                <c:pt idx="31056" formatCode="General">
                  <c:v>20.9008</c:v>
                </c:pt>
                <c:pt idx="31057" formatCode="General">
                  <c:v>20.901499999999999</c:v>
                </c:pt>
                <c:pt idx="31058" formatCode="General">
                  <c:v>20.902200000000001</c:v>
                </c:pt>
                <c:pt idx="31059" formatCode="General">
                  <c:v>20.902899999999999</c:v>
                </c:pt>
                <c:pt idx="31060" formatCode="General">
                  <c:v>20.903500000000001</c:v>
                </c:pt>
                <c:pt idx="31061" formatCode="General">
                  <c:v>20.904199999999999</c:v>
                </c:pt>
                <c:pt idx="31062" formatCode="General">
                  <c:v>20.904900000000001</c:v>
                </c:pt>
                <c:pt idx="31063" formatCode="General">
                  <c:v>20.9056</c:v>
                </c:pt>
                <c:pt idx="31064" formatCode="General">
                  <c:v>20.906199999999998</c:v>
                </c:pt>
                <c:pt idx="31065" formatCode="General">
                  <c:v>20.9069</c:v>
                </c:pt>
                <c:pt idx="31066" formatCode="General">
                  <c:v>20.907599999999999</c:v>
                </c:pt>
                <c:pt idx="31067" formatCode="General">
                  <c:v>20.908300000000001</c:v>
                </c:pt>
                <c:pt idx="31068" formatCode="General">
                  <c:v>20.908899999999999</c:v>
                </c:pt>
                <c:pt idx="31069" formatCode="General">
                  <c:v>20.909600000000001</c:v>
                </c:pt>
                <c:pt idx="31070" formatCode="General">
                  <c:v>20.910299999999999</c:v>
                </c:pt>
                <c:pt idx="31071" formatCode="General">
                  <c:v>20.910900000000002</c:v>
                </c:pt>
                <c:pt idx="31072" formatCode="General">
                  <c:v>20.9116</c:v>
                </c:pt>
                <c:pt idx="31073" formatCode="General">
                  <c:v>20.912299999999998</c:v>
                </c:pt>
                <c:pt idx="31074" formatCode="General">
                  <c:v>20.913</c:v>
                </c:pt>
                <c:pt idx="31075" formatCode="General">
                  <c:v>20.913599999999999</c:v>
                </c:pt>
                <c:pt idx="31076" formatCode="General">
                  <c:v>20.914300000000001</c:v>
                </c:pt>
                <c:pt idx="31077" formatCode="General">
                  <c:v>20.914999999999999</c:v>
                </c:pt>
                <c:pt idx="31078" formatCode="General">
                  <c:v>20.915700000000001</c:v>
                </c:pt>
                <c:pt idx="31079" formatCode="General">
                  <c:v>20.9163</c:v>
                </c:pt>
                <c:pt idx="31080" formatCode="General">
                  <c:v>20.917000000000002</c:v>
                </c:pt>
                <c:pt idx="31081" formatCode="General">
                  <c:v>20.9177</c:v>
                </c:pt>
                <c:pt idx="31082" formatCode="General">
                  <c:v>20.918299999999999</c:v>
                </c:pt>
                <c:pt idx="31083" formatCode="General">
                  <c:v>20.919</c:v>
                </c:pt>
                <c:pt idx="31084" formatCode="General">
                  <c:v>20.919699999999999</c:v>
                </c:pt>
                <c:pt idx="31085" formatCode="General">
                  <c:v>20.920400000000001</c:v>
                </c:pt>
                <c:pt idx="31086" formatCode="General">
                  <c:v>20.920999999999999</c:v>
                </c:pt>
                <c:pt idx="31087" formatCode="General">
                  <c:v>20.921700000000001</c:v>
                </c:pt>
                <c:pt idx="31088" formatCode="General">
                  <c:v>20.9224</c:v>
                </c:pt>
                <c:pt idx="31089" formatCode="General">
                  <c:v>20.923100000000002</c:v>
                </c:pt>
                <c:pt idx="31090" formatCode="General">
                  <c:v>20.9237</c:v>
                </c:pt>
                <c:pt idx="31091" formatCode="General">
                  <c:v>20.924399999999999</c:v>
                </c:pt>
                <c:pt idx="31092" formatCode="General">
                  <c:v>20.9251</c:v>
                </c:pt>
                <c:pt idx="31093" formatCode="General">
                  <c:v>20.925699999999999</c:v>
                </c:pt>
                <c:pt idx="31094" formatCode="General">
                  <c:v>20.926400000000001</c:v>
                </c:pt>
                <c:pt idx="31095" formatCode="General">
                  <c:v>20.927099999999999</c:v>
                </c:pt>
                <c:pt idx="31096" formatCode="General">
                  <c:v>20.927800000000001</c:v>
                </c:pt>
                <c:pt idx="31097" formatCode="General">
                  <c:v>20.9284</c:v>
                </c:pt>
                <c:pt idx="31098" formatCode="General">
                  <c:v>20.929099999999998</c:v>
                </c:pt>
                <c:pt idx="31099" formatCode="General">
                  <c:v>20.9298</c:v>
                </c:pt>
                <c:pt idx="31100" formatCode="General">
                  <c:v>20.930499999999999</c:v>
                </c:pt>
                <c:pt idx="31101" formatCode="General">
                  <c:v>20.931100000000001</c:v>
                </c:pt>
                <c:pt idx="31102" formatCode="General">
                  <c:v>20.931799999999999</c:v>
                </c:pt>
                <c:pt idx="31103" formatCode="General">
                  <c:v>20.932500000000001</c:v>
                </c:pt>
                <c:pt idx="31104" formatCode="General">
                  <c:v>20.933199999999999</c:v>
                </c:pt>
                <c:pt idx="31105" formatCode="General">
                  <c:v>20.933800000000002</c:v>
                </c:pt>
                <c:pt idx="31106" formatCode="General">
                  <c:v>20.9345</c:v>
                </c:pt>
                <c:pt idx="31107" formatCode="General">
                  <c:v>20.935199999999998</c:v>
                </c:pt>
                <c:pt idx="31108" formatCode="General">
                  <c:v>20.9358</c:v>
                </c:pt>
                <c:pt idx="31109" formatCode="General">
                  <c:v>20.936499999999999</c:v>
                </c:pt>
                <c:pt idx="31110" formatCode="General">
                  <c:v>20.937200000000001</c:v>
                </c:pt>
                <c:pt idx="31111" formatCode="General">
                  <c:v>20.937899999999999</c:v>
                </c:pt>
                <c:pt idx="31112" formatCode="General">
                  <c:v>20.938500000000001</c:v>
                </c:pt>
                <c:pt idx="31113" formatCode="General">
                  <c:v>20.9392</c:v>
                </c:pt>
                <c:pt idx="31114" formatCode="General">
                  <c:v>20.939900000000002</c:v>
                </c:pt>
                <c:pt idx="31115" formatCode="General">
                  <c:v>20.9406</c:v>
                </c:pt>
                <c:pt idx="31116" formatCode="General">
                  <c:v>20.941199999999998</c:v>
                </c:pt>
                <c:pt idx="31117" formatCode="General">
                  <c:v>20.9419</c:v>
                </c:pt>
                <c:pt idx="31118" formatCode="General">
                  <c:v>20.942599999999999</c:v>
                </c:pt>
                <c:pt idx="31119" formatCode="General">
                  <c:v>20.943200000000001</c:v>
                </c:pt>
                <c:pt idx="31120" formatCode="General">
                  <c:v>20.943899999999999</c:v>
                </c:pt>
                <c:pt idx="31121" formatCode="General">
                  <c:v>20.944600000000001</c:v>
                </c:pt>
                <c:pt idx="31122" formatCode="General">
                  <c:v>20.9453</c:v>
                </c:pt>
                <c:pt idx="31123" formatCode="General">
                  <c:v>20.945900000000002</c:v>
                </c:pt>
                <c:pt idx="31124" formatCode="General">
                  <c:v>20.9466</c:v>
                </c:pt>
                <c:pt idx="31125" formatCode="General">
                  <c:v>20.947299999999998</c:v>
                </c:pt>
                <c:pt idx="31126" formatCode="General">
                  <c:v>20.948</c:v>
                </c:pt>
                <c:pt idx="31127" formatCode="General">
                  <c:v>20.948599999999999</c:v>
                </c:pt>
                <c:pt idx="31128" formatCode="General">
                  <c:v>20.949300000000001</c:v>
                </c:pt>
                <c:pt idx="31129" formatCode="General">
                  <c:v>20.95</c:v>
                </c:pt>
                <c:pt idx="31130" formatCode="General">
                  <c:v>20.950700000000001</c:v>
                </c:pt>
                <c:pt idx="31131" formatCode="General">
                  <c:v>20.9513</c:v>
                </c:pt>
                <c:pt idx="31132" formatCode="General">
                  <c:v>20.952000000000002</c:v>
                </c:pt>
                <c:pt idx="31133" formatCode="General">
                  <c:v>20.9527</c:v>
                </c:pt>
                <c:pt idx="31134" formatCode="General">
                  <c:v>20.953299999999999</c:v>
                </c:pt>
                <c:pt idx="31135" formatCode="General">
                  <c:v>20.954000000000001</c:v>
                </c:pt>
                <c:pt idx="31136" formatCode="General">
                  <c:v>20.954699999999999</c:v>
                </c:pt>
                <c:pt idx="31137" formatCode="General">
                  <c:v>20.955400000000001</c:v>
                </c:pt>
                <c:pt idx="31138" formatCode="General">
                  <c:v>20.956</c:v>
                </c:pt>
                <c:pt idx="31139" formatCode="General">
                  <c:v>20.956700000000001</c:v>
                </c:pt>
                <c:pt idx="31140" formatCode="General">
                  <c:v>20.9574</c:v>
                </c:pt>
                <c:pt idx="31141" formatCode="General">
                  <c:v>20.958100000000002</c:v>
                </c:pt>
                <c:pt idx="31142" formatCode="General">
                  <c:v>20.9587</c:v>
                </c:pt>
                <c:pt idx="31143" formatCode="General">
                  <c:v>20.959399999999999</c:v>
                </c:pt>
                <c:pt idx="31144" formatCode="General">
                  <c:v>20.960100000000001</c:v>
                </c:pt>
                <c:pt idx="31145" formatCode="General">
                  <c:v>20.960699999999999</c:v>
                </c:pt>
                <c:pt idx="31146" formatCode="General">
                  <c:v>20.961400000000001</c:v>
                </c:pt>
                <c:pt idx="31147" formatCode="General">
                  <c:v>20.9621</c:v>
                </c:pt>
                <c:pt idx="31148" formatCode="General">
                  <c:v>20.962800000000001</c:v>
                </c:pt>
                <c:pt idx="31149" formatCode="General">
                  <c:v>20.9634</c:v>
                </c:pt>
                <c:pt idx="31150" formatCode="General">
                  <c:v>20.964099999999998</c:v>
                </c:pt>
                <c:pt idx="31151" formatCode="General">
                  <c:v>20.9648</c:v>
                </c:pt>
                <c:pt idx="31152" formatCode="General">
                  <c:v>20.965499999999999</c:v>
                </c:pt>
                <c:pt idx="31153" formatCode="General">
                  <c:v>20.966100000000001</c:v>
                </c:pt>
                <c:pt idx="31154" formatCode="General">
                  <c:v>20.966799999999999</c:v>
                </c:pt>
                <c:pt idx="31155" formatCode="General">
                  <c:v>20.967500000000001</c:v>
                </c:pt>
                <c:pt idx="31156" formatCode="General">
                  <c:v>20.9681</c:v>
                </c:pt>
                <c:pt idx="31157" formatCode="General">
                  <c:v>20.968800000000002</c:v>
                </c:pt>
                <c:pt idx="31158" formatCode="General">
                  <c:v>20.9695</c:v>
                </c:pt>
                <c:pt idx="31159" formatCode="General">
                  <c:v>20.970199999999998</c:v>
                </c:pt>
                <c:pt idx="31160" formatCode="General">
                  <c:v>20.970800000000001</c:v>
                </c:pt>
                <c:pt idx="31161" formatCode="General">
                  <c:v>20.971499999999999</c:v>
                </c:pt>
                <c:pt idx="31162" formatCode="General">
                  <c:v>20.972200000000001</c:v>
                </c:pt>
                <c:pt idx="31163" formatCode="General">
                  <c:v>20.972899999999999</c:v>
                </c:pt>
                <c:pt idx="31164" formatCode="General">
                  <c:v>20.973500000000001</c:v>
                </c:pt>
                <c:pt idx="31165" formatCode="General">
                  <c:v>20.9742</c:v>
                </c:pt>
                <c:pt idx="31166" formatCode="General">
                  <c:v>20.974900000000002</c:v>
                </c:pt>
                <c:pt idx="31167" formatCode="General">
                  <c:v>20.9756</c:v>
                </c:pt>
                <c:pt idx="31168" formatCode="General">
                  <c:v>20.976199999999999</c:v>
                </c:pt>
                <c:pt idx="31169" formatCode="General">
                  <c:v>20.976900000000001</c:v>
                </c:pt>
                <c:pt idx="31170" formatCode="General">
                  <c:v>20.977599999999999</c:v>
                </c:pt>
                <c:pt idx="31171" formatCode="General">
                  <c:v>20.978200000000001</c:v>
                </c:pt>
                <c:pt idx="31172" formatCode="General">
                  <c:v>20.978899999999999</c:v>
                </c:pt>
                <c:pt idx="31173" formatCode="General">
                  <c:v>20.979600000000001</c:v>
                </c:pt>
                <c:pt idx="31174" formatCode="General">
                  <c:v>20.9803</c:v>
                </c:pt>
                <c:pt idx="31175" formatCode="General">
                  <c:v>20.980899999999998</c:v>
                </c:pt>
                <c:pt idx="31176" formatCode="General">
                  <c:v>20.9816</c:v>
                </c:pt>
                <c:pt idx="31177" formatCode="General">
                  <c:v>20.982299999999999</c:v>
                </c:pt>
                <c:pt idx="31178" formatCode="General">
                  <c:v>20.983000000000001</c:v>
                </c:pt>
                <c:pt idx="31179" formatCode="General">
                  <c:v>20.983599999999999</c:v>
                </c:pt>
                <c:pt idx="31180" formatCode="General">
                  <c:v>20.984300000000001</c:v>
                </c:pt>
                <c:pt idx="31181" formatCode="General">
                  <c:v>20.984999999999999</c:v>
                </c:pt>
                <c:pt idx="31182" formatCode="General">
                  <c:v>20.985600000000002</c:v>
                </c:pt>
                <c:pt idx="31183" formatCode="General">
                  <c:v>20.9863</c:v>
                </c:pt>
                <c:pt idx="31184" formatCode="General">
                  <c:v>20.986999999999998</c:v>
                </c:pt>
                <c:pt idx="31185" formatCode="General">
                  <c:v>20.9877</c:v>
                </c:pt>
                <c:pt idx="31186" formatCode="General">
                  <c:v>20.988299999999999</c:v>
                </c:pt>
                <c:pt idx="31187" formatCode="General">
                  <c:v>20.989000000000001</c:v>
                </c:pt>
                <c:pt idx="31188" formatCode="General">
                  <c:v>20.989699999999999</c:v>
                </c:pt>
                <c:pt idx="31189" formatCode="General">
                  <c:v>20.990400000000001</c:v>
                </c:pt>
                <c:pt idx="31190" formatCode="General">
                  <c:v>20.991</c:v>
                </c:pt>
                <c:pt idx="31191" formatCode="General">
                  <c:v>20.991700000000002</c:v>
                </c:pt>
                <c:pt idx="31192" formatCode="General">
                  <c:v>20.9924</c:v>
                </c:pt>
                <c:pt idx="31193" formatCode="General">
                  <c:v>20.992999999999999</c:v>
                </c:pt>
                <c:pt idx="31194" formatCode="General">
                  <c:v>20.9937</c:v>
                </c:pt>
                <c:pt idx="31195" formatCode="General">
                  <c:v>20.994399999999999</c:v>
                </c:pt>
                <c:pt idx="31196" formatCode="General">
                  <c:v>20.995100000000001</c:v>
                </c:pt>
                <c:pt idx="31197" formatCode="General">
                  <c:v>20.995699999999999</c:v>
                </c:pt>
                <c:pt idx="31198" formatCode="General">
                  <c:v>20.996400000000001</c:v>
                </c:pt>
                <c:pt idx="31199" formatCode="General">
                  <c:v>20.9971</c:v>
                </c:pt>
                <c:pt idx="31200" formatCode="General">
                  <c:v>20.997800000000002</c:v>
                </c:pt>
                <c:pt idx="31201" formatCode="General">
                  <c:v>20.9984</c:v>
                </c:pt>
                <c:pt idx="31202" formatCode="General">
                  <c:v>20.999099999999999</c:v>
                </c:pt>
                <c:pt idx="31203" formatCode="General">
                  <c:v>20.9998</c:v>
                </c:pt>
                <c:pt idx="31204" formatCode="General">
                  <c:v>21.000499999999999</c:v>
                </c:pt>
                <c:pt idx="31205" formatCode="General">
                  <c:v>21.001100000000001</c:v>
                </c:pt>
                <c:pt idx="31206" formatCode="General">
                  <c:v>21.001799999999999</c:v>
                </c:pt>
                <c:pt idx="31207" formatCode="General">
                  <c:v>21.002500000000001</c:v>
                </c:pt>
                <c:pt idx="31208" formatCode="General">
                  <c:v>21.0031</c:v>
                </c:pt>
                <c:pt idx="31209" formatCode="General">
                  <c:v>21.003799999999998</c:v>
                </c:pt>
                <c:pt idx="31210" formatCode="General">
                  <c:v>21.0045</c:v>
                </c:pt>
                <c:pt idx="31211" formatCode="General">
                  <c:v>21.005199999999999</c:v>
                </c:pt>
                <c:pt idx="31212" formatCode="General">
                  <c:v>21.005800000000001</c:v>
                </c:pt>
                <c:pt idx="31213" formatCode="General">
                  <c:v>21.006499999999999</c:v>
                </c:pt>
                <c:pt idx="31214" formatCode="General">
                  <c:v>21.007200000000001</c:v>
                </c:pt>
                <c:pt idx="31215" formatCode="General">
                  <c:v>21.007899999999999</c:v>
                </c:pt>
                <c:pt idx="31216" formatCode="General">
                  <c:v>21.008500000000002</c:v>
                </c:pt>
                <c:pt idx="31217" formatCode="General">
                  <c:v>21.0092</c:v>
                </c:pt>
                <c:pt idx="31218" formatCode="General">
                  <c:v>21.009899999999998</c:v>
                </c:pt>
                <c:pt idx="31219" formatCode="General">
                  <c:v>21.0105</c:v>
                </c:pt>
                <c:pt idx="31220" formatCode="General">
                  <c:v>21.011199999999999</c:v>
                </c:pt>
                <c:pt idx="31221" formatCode="General">
                  <c:v>21.011900000000001</c:v>
                </c:pt>
                <c:pt idx="31222" formatCode="General">
                  <c:v>21.012599999999999</c:v>
                </c:pt>
                <c:pt idx="31223" formatCode="General">
                  <c:v>21.013200000000001</c:v>
                </c:pt>
                <c:pt idx="31224" formatCode="General">
                  <c:v>21.0139</c:v>
                </c:pt>
                <c:pt idx="31225" formatCode="General">
                  <c:v>21.014600000000002</c:v>
                </c:pt>
                <c:pt idx="31226" formatCode="General">
                  <c:v>21.0153</c:v>
                </c:pt>
                <c:pt idx="31227" formatCode="General">
                  <c:v>21.015899999999998</c:v>
                </c:pt>
                <c:pt idx="31228" formatCode="General">
                  <c:v>21.0166</c:v>
                </c:pt>
                <c:pt idx="31229" formatCode="General">
                  <c:v>21.017299999999999</c:v>
                </c:pt>
                <c:pt idx="31230" formatCode="General">
                  <c:v>21.018000000000001</c:v>
                </c:pt>
                <c:pt idx="31231" formatCode="General">
                  <c:v>21.018599999999999</c:v>
                </c:pt>
                <c:pt idx="31232" formatCode="General">
                  <c:v>21.019300000000001</c:v>
                </c:pt>
                <c:pt idx="31233" formatCode="General">
                  <c:v>21.02</c:v>
                </c:pt>
                <c:pt idx="31234" formatCode="General">
                  <c:v>21.020600000000002</c:v>
                </c:pt>
                <c:pt idx="31235" formatCode="General">
                  <c:v>21.0213</c:v>
                </c:pt>
                <c:pt idx="31236" formatCode="General">
                  <c:v>21.021999999999998</c:v>
                </c:pt>
                <c:pt idx="31237" formatCode="General">
                  <c:v>21.0227</c:v>
                </c:pt>
                <c:pt idx="31238" formatCode="General">
                  <c:v>21.023299999999999</c:v>
                </c:pt>
                <c:pt idx="31239" formatCode="General">
                  <c:v>21.024000000000001</c:v>
                </c:pt>
                <c:pt idx="31240" formatCode="General">
                  <c:v>21.024699999999999</c:v>
                </c:pt>
                <c:pt idx="31241" formatCode="General">
                  <c:v>21.025400000000001</c:v>
                </c:pt>
                <c:pt idx="31242" formatCode="General">
                  <c:v>21.026</c:v>
                </c:pt>
                <c:pt idx="31243" formatCode="General">
                  <c:v>21.026700000000002</c:v>
                </c:pt>
                <c:pt idx="31244" formatCode="General">
                  <c:v>21.0274</c:v>
                </c:pt>
                <c:pt idx="31245" formatCode="General">
                  <c:v>21.027999999999999</c:v>
                </c:pt>
                <c:pt idx="31246" formatCode="General">
                  <c:v>21.028700000000001</c:v>
                </c:pt>
                <c:pt idx="31247" formatCode="General">
                  <c:v>21.029399999999999</c:v>
                </c:pt>
                <c:pt idx="31248" formatCode="General">
                  <c:v>21.030100000000001</c:v>
                </c:pt>
                <c:pt idx="31249" formatCode="General">
                  <c:v>21.0307</c:v>
                </c:pt>
                <c:pt idx="31250" formatCode="General">
                  <c:v>21.031400000000001</c:v>
                </c:pt>
                <c:pt idx="31251" formatCode="General">
                  <c:v>21.0321</c:v>
                </c:pt>
                <c:pt idx="31252" formatCode="General">
                  <c:v>21.032800000000002</c:v>
                </c:pt>
                <c:pt idx="31253" formatCode="General">
                  <c:v>21.0334</c:v>
                </c:pt>
                <c:pt idx="31254" formatCode="General">
                  <c:v>21.034099999999999</c:v>
                </c:pt>
                <c:pt idx="31255" formatCode="General">
                  <c:v>21.034800000000001</c:v>
                </c:pt>
                <c:pt idx="31256" formatCode="General">
                  <c:v>21.035399999999999</c:v>
                </c:pt>
                <c:pt idx="31257" formatCode="General">
                  <c:v>21.036100000000001</c:v>
                </c:pt>
                <c:pt idx="31258" formatCode="General">
                  <c:v>21.036799999999999</c:v>
                </c:pt>
                <c:pt idx="31259" formatCode="General">
                  <c:v>21.037500000000001</c:v>
                </c:pt>
                <c:pt idx="31260" formatCode="General">
                  <c:v>21.0381</c:v>
                </c:pt>
                <c:pt idx="31261" formatCode="General">
                  <c:v>21.038799999999998</c:v>
                </c:pt>
                <c:pt idx="31262" formatCode="General">
                  <c:v>21.0395</c:v>
                </c:pt>
                <c:pt idx="31263" formatCode="General">
                  <c:v>21.040199999999999</c:v>
                </c:pt>
                <c:pt idx="31264" formatCode="General">
                  <c:v>21.040800000000001</c:v>
                </c:pt>
                <c:pt idx="31265" formatCode="General">
                  <c:v>21.041499999999999</c:v>
                </c:pt>
                <c:pt idx="31266" formatCode="General">
                  <c:v>21.042200000000001</c:v>
                </c:pt>
                <c:pt idx="31267" formatCode="General">
                  <c:v>21.042899999999999</c:v>
                </c:pt>
                <c:pt idx="31268" formatCode="General">
                  <c:v>21.043500000000002</c:v>
                </c:pt>
                <c:pt idx="31269" formatCode="General">
                  <c:v>21.0442</c:v>
                </c:pt>
                <c:pt idx="31270" formatCode="General">
                  <c:v>21.044899999999998</c:v>
                </c:pt>
                <c:pt idx="31271" formatCode="General">
                  <c:v>21.045500000000001</c:v>
                </c:pt>
                <c:pt idx="31272" formatCode="General">
                  <c:v>21.046199999999999</c:v>
                </c:pt>
                <c:pt idx="31273" formatCode="General">
                  <c:v>21.046900000000001</c:v>
                </c:pt>
                <c:pt idx="31274" formatCode="General">
                  <c:v>21.047599999999999</c:v>
                </c:pt>
                <c:pt idx="31275" formatCode="General">
                  <c:v>21.048200000000001</c:v>
                </c:pt>
                <c:pt idx="31276" formatCode="General">
                  <c:v>21.0489</c:v>
                </c:pt>
                <c:pt idx="31277" formatCode="General">
                  <c:v>21.049600000000002</c:v>
                </c:pt>
                <c:pt idx="31278" formatCode="General">
                  <c:v>21.0503</c:v>
                </c:pt>
                <c:pt idx="31279" formatCode="General">
                  <c:v>21.050899999999999</c:v>
                </c:pt>
                <c:pt idx="31280" formatCode="General">
                  <c:v>21.051600000000001</c:v>
                </c:pt>
                <c:pt idx="31281" formatCode="General">
                  <c:v>21.052299999999999</c:v>
                </c:pt>
                <c:pt idx="31282" formatCode="General">
                  <c:v>21.052900000000001</c:v>
                </c:pt>
                <c:pt idx="31283" formatCode="General">
                  <c:v>21.053599999999999</c:v>
                </c:pt>
                <c:pt idx="31284" formatCode="General">
                  <c:v>21.054300000000001</c:v>
                </c:pt>
                <c:pt idx="31285" formatCode="General">
                  <c:v>21.055</c:v>
                </c:pt>
                <c:pt idx="31286" formatCode="General">
                  <c:v>21.055599999999998</c:v>
                </c:pt>
                <c:pt idx="31287" formatCode="General">
                  <c:v>21.0563</c:v>
                </c:pt>
                <c:pt idx="31288" formatCode="General">
                  <c:v>21.056999999999999</c:v>
                </c:pt>
                <c:pt idx="31289" formatCode="General">
                  <c:v>21.057700000000001</c:v>
                </c:pt>
                <c:pt idx="31290" formatCode="General">
                  <c:v>21.058299999999999</c:v>
                </c:pt>
                <c:pt idx="31291" formatCode="General">
                  <c:v>21.059000000000001</c:v>
                </c:pt>
                <c:pt idx="31292" formatCode="General">
                  <c:v>21.059699999999999</c:v>
                </c:pt>
                <c:pt idx="31293" formatCode="General">
                  <c:v>21.060300000000002</c:v>
                </c:pt>
                <c:pt idx="31294" formatCode="General">
                  <c:v>21.061</c:v>
                </c:pt>
                <c:pt idx="31295" formatCode="General">
                  <c:v>21.061699999999998</c:v>
                </c:pt>
                <c:pt idx="31296" formatCode="General">
                  <c:v>21.0624</c:v>
                </c:pt>
                <c:pt idx="31297" formatCode="General">
                  <c:v>21.062999999999999</c:v>
                </c:pt>
                <c:pt idx="31298" formatCode="General">
                  <c:v>21.063700000000001</c:v>
                </c:pt>
                <c:pt idx="31299" formatCode="General">
                  <c:v>21.064399999999999</c:v>
                </c:pt>
                <c:pt idx="31300" formatCode="General">
                  <c:v>21.065100000000001</c:v>
                </c:pt>
                <c:pt idx="31301" formatCode="General">
                  <c:v>21.0657</c:v>
                </c:pt>
                <c:pt idx="31302" formatCode="General">
                  <c:v>21.066400000000002</c:v>
                </c:pt>
                <c:pt idx="31303" formatCode="General">
                  <c:v>21.0671</c:v>
                </c:pt>
                <c:pt idx="31304" formatCode="General">
                  <c:v>21.067799999999998</c:v>
                </c:pt>
                <c:pt idx="31305" formatCode="General">
                  <c:v>21.0684</c:v>
                </c:pt>
                <c:pt idx="31306" formatCode="General">
                  <c:v>21.069099999999999</c:v>
                </c:pt>
                <c:pt idx="31307" formatCode="General">
                  <c:v>21.069800000000001</c:v>
                </c:pt>
                <c:pt idx="31308" formatCode="General">
                  <c:v>21.070399999999999</c:v>
                </c:pt>
                <c:pt idx="31309" formatCode="General">
                  <c:v>21.071100000000001</c:v>
                </c:pt>
                <c:pt idx="31310" formatCode="General">
                  <c:v>21.0718</c:v>
                </c:pt>
                <c:pt idx="31311" formatCode="General">
                  <c:v>21.072500000000002</c:v>
                </c:pt>
                <c:pt idx="31312" formatCode="General">
                  <c:v>21.0731</c:v>
                </c:pt>
                <c:pt idx="31313" formatCode="General">
                  <c:v>21.073799999999999</c:v>
                </c:pt>
                <c:pt idx="31314" formatCode="General">
                  <c:v>21.0745</c:v>
                </c:pt>
                <c:pt idx="31315" formatCode="General">
                  <c:v>21.075199999999999</c:v>
                </c:pt>
                <c:pt idx="31316" formatCode="General">
                  <c:v>21.075800000000001</c:v>
                </c:pt>
                <c:pt idx="31317" formatCode="General">
                  <c:v>21.076499999999999</c:v>
                </c:pt>
                <c:pt idx="31318" formatCode="General">
                  <c:v>21.077200000000001</c:v>
                </c:pt>
                <c:pt idx="31319" formatCode="General">
                  <c:v>21.0778</c:v>
                </c:pt>
                <c:pt idx="31320" formatCode="General">
                  <c:v>21.078499999999998</c:v>
                </c:pt>
                <c:pt idx="31321" formatCode="General">
                  <c:v>21.0792</c:v>
                </c:pt>
                <c:pt idx="31322" formatCode="General">
                  <c:v>21.079899999999999</c:v>
                </c:pt>
                <c:pt idx="31323" formatCode="General">
                  <c:v>21.080500000000001</c:v>
                </c:pt>
                <c:pt idx="31324" formatCode="General">
                  <c:v>21.081199999999999</c:v>
                </c:pt>
                <c:pt idx="31325" formatCode="General">
                  <c:v>21.081900000000001</c:v>
                </c:pt>
                <c:pt idx="31326" formatCode="General">
                  <c:v>21.082599999999999</c:v>
                </c:pt>
                <c:pt idx="31327" formatCode="General">
                  <c:v>21.083200000000001</c:v>
                </c:pt>
                <c:pt idx="31328" formatCode="General">
                  <c:v>21.0839</c:v>
                </c:pt>
                <c:pt idx="31329" formatCode="General">
                  <c:v>21.084599999999998</c:v>
                </c:pt>
                <c:pt idx="31330" formatCode="General">
                  <c:v>21.0853</c:v>
                </c:pt>
                <c:pt idx="31331" formatCode="General">
                  <c:v>21.085899999999999</c:v>
                </c:pt>
                <c:pt idx="31332" formatCode="General">
                  <c:v>21.086600000000001</c:v>
                </c:pt>
                <c:pt idx="31333" formatCode="General">
                  <c:v>21.087299999999999</c:v>
                </c:pt>
                <c:pt idx="31334" formatCode="General">
                  <c:v>21.087900000000001</c:v>
                </c:pt>
                <c:pt idx="31335" formatCode="General">
                  <c:v>21.0886</c:v>
                </c:pt>
                <c:pt idx="31336" formatCode="General">
                  <c:v>21.089300000000001</c:v>
                </c:pt>
                <c:pt idx="31337" formatCode="General">
                  <c:v>21.09</c:v>
                </c:pt>
                <c:pt idx="31338" formatCode="General">
                  <c:v>21.090599999999998</c:v>
                </c:pt>
                <c:pt idx="31339" formatCode="General">
                  <c:v>21.0913</c:v>
                </c:pt>
                <c:pt idx="31340" formatCode="General">
                  <c:v>21.091999999999999</c:v>
                </c:pt>
                <c:pt idx="31341" formatCode="General">
                  <c:v>21.092700000000001</c:v>
                </c:pt>
                <c:pt idx="31342" formatCode="General">
                  <c:v>21.093299999999999</c:v>
                </c:pt>
                <c:pt idx="31343" formatCode="General">
                  <c:v>21.094000000000001</c:v>
                </c:pt>
                <c:pt idx="31344" formatCode="General">
                  <c:v>21.0947</c:v>
                </c:pt>
                <c:pt idx="31345" formatCode="General">
                  <c:v>21.095300000000002</c:v>
                </c:pt>
                <c:pt idx="31346" formatCode="General">
                  <c:v>21.096</c:v>
                </c:pt>
                <c:pt idx="31347" formatCode="General">
                  <c:v>21.096699999999998</c:v>
                </c:pt>
                <c:pt idx="31348" formatCode="General">
                  <c:v>21.0974</c:v>
                </c:pt>
                <c:pt idx="31349" formatCode="General">
                  <c:v>21.097999999999999</c:v>
                </c:pt>
                <c:pt idx="31350" formatCode="General">
                  <c:v>21.098700000000001</c:v>
                </c:pt>
                <c:pt idx="31351" formatCode="General">
                  <c:v>21.099399999999999</c:v>
                </c:pt>
                <c:pt idx="31352" formatCode="General">
                  <c:v>21.100100000000001</c:v>
                </c:pt>
                <c:pt idx="31353" formatCode="General">
                  <c:v>21.1007</c:v>
                </c:pt>
                <c:pt idx="31354" formatCode="General">
                  <c:v>21.101400000000002</c:v>
                </c:pt>
                <c:pt idx="31355" formatCode="General">
                  <c:v>21.1021</c:v>
                </c:pt>
                <c:pt idx="31356" formatCode="General">
                  <c:v>21.102699999999999</c:v>
                </c:pt>
                <c:pt idx="31357" formatCode="General">
                  <c:v>21.103400000000001</c:v>
                </c:pt>
                <c:pt idx="31358" formatCode="General">
                  <c:v>21.104099999999999</c:v>
                </c:pt>
                <c:pt idx="31359" formatCode="General">
                  <c:v>21.104800000000001</c:v>
                </c:pt>
                <c:pt idx="31360" formatCode="General">
                  <c:v>21.105399999999999</c:v>
                </c:pt>
                <c:pt idx="31361" formatCode="General">
                  <c:v>21.106100000000001</c:v>
                </c:pt>
                <c:pt idx="31362" formatCode="General">
                  <c:v>21.1068</c:v>
                </c:pt>
                <c:pt idx="31363" formatCode="General">
                  <c:v>21.107500000000002</c:v>
                </c:pt>
                <c:pt idx="31364" formatCode="General">
                  <c:v>21.1081</c:v>
                </c:pt>
                <c:pt idx="31365" formatCode="General">
                  <c:v>21.108799999999999</c:v>
                </c:pt>
                <c:pt idx="31366" formatCode="General">
                  <c:v>21.109500000000001</c:v>
                </c:pt>
                <c:pt idx="31367" formatCode="General">
                  <c:v>21.110199999999999</c:v>
                </c:pt>
                <c:pt idx="31368" formatCode="General">
                  <c:v>21.110800000000001</c:v>
                </c:pt>
                <c:pt idx="31369" formatCode="General">
                  <c:v>21.111499999999999</c:v>
                </c:pt>
                <c:pt idx="31370" formatCode="General">
                  <c:v>21.112200000000001</c:v>
                </c:pt>
                <c:pt idx="31371" formatCode="General">
                  <c:v>21.1128</c:v>
                </c:pt>
                <c:pt idx="31372" formatCode="General">
                  <c:v>21.113499999999998</c:v>
                </c:pt>
                <c:pt idx="31373" formatCode="General">
                  <c:v>21.1142</c:v>
                </c:pt>
                <c:pt idx="31374" formatCode="General">
                  <c:v>21.114899999999999</c:v>
                </c:pt>
                <c:pt idx="31375" formatCode="General">
                  <c:v>21.115500000000001</c:v>
                </c:pt>
                <c:pt idx="31376" formatCode="General">
                  <c:v>21.116199999999999</c:v>
                </c:pt>
                <c:pt idx="31377" formatCode="General">
                  <c:v>21.116900000000001</c:v>
                </c:pt>
                <c:pt idx="31378" formatCode="General">
                  <c:v>21.117599999999999</c:v>
                </c:pt>
                <c:pt idx="31379" formatCode="General">
                  <c:v>21.118200000000002</c:v>
                </c:pt>
                <c:pt idx="31380" formatCode="General">
                  <c:v>21.1189</c:v>
                </c:pt>
                <c:pt idx="31381" formatCode="General">
                  <c:v>21.119599999999998</c:v>
                </c:pt>
                <c:pt idx="31382" formatCode="General">
                  <c:v>21.120200000000001</c:v>
                </c:pt>
                <c:pt idx="31383" formatCode="General">
                  <c:v>21.120899999999999</c:v>
                </c:pt>
                <c:pt idx="31384" formatCode="General">
                  <c:v>21.121600000000001</c:v>
                </c:pt>
                <c:pt idx="31385" formatCode="General">
                  <c:v>21.122299999999999</c:v>
                </c:pt>
                <c:pt idx="31386" formatCode="General">
                  <c:v>21.122900000000001</c:v>
                </c:pt>
                <c:pt idx="31387" formatCode="General">
                  <c:v>21.1236</c:v>
                </c:pt>
                <c:pt idx="31388" formatCode="General">
                  <c:v>21.124300000000002</c:v>
                </c:pt>
                <c:pt idx="31389" formatCode="General">
                  <c:v>21.125</c:v>
                </c:pt>
                <c:pt idx="31390" formatCode="General">
                  <c:v>21.125599999999999</c:v>
                </c:pt>
                <c:pt idx="31391" formatCode="General">
                  <c:v>21.126300000000001</c:v>
                </c:pt>
                <c:pt idx="31392" formatCode="General">
                  <c:v>21.126999999999999</c:v>
                </c:pt>
                <c:pt idx="31393" formatCode="General">
                  <c:v>21.127700000000001</c:v>
                </c:pt>
                <c:pt idx="31394" formatCode="General">
                  <c:v>21.128299999999999</c:v>
                </c:pt>
                <c:pt idx="31395" formatCode="General">
                  <c:v>21.129000000000001</c:v>
                </c:pt>
                <c:pt idx="31396" formatCode="General">
                  <c:v>21.1297</c:v>
                </c:pt>
                <c:pt idx="31397" formatCode="General">
                  <c:v>21.130299999999998</c:v>
                </c:pt>
                <c:pt idx="31398" formatCode="General">
                  <c:v>21.131</c:v>
                </c:pt>
                <c:pt idx="31399" formatCode="General">
                  <c:v>21.131699999999999</c:v>
                </c:pt>
                <c:pt idx="31400" formatCode="General">
                  <c:v>21.132400000000001</c:v>
                </c:pt>
                <c:pt idx="31401" formatCode="General">
                  <c:v>21.132999999999999</c:v>
                </c:pt>
                <c:pt idx="31402" formatCode="General">
                  <c:v>21.133700000000001</c:v>
                </c:pt>
                <c:pt idx="31403" formatCode="General">
                  <c:v>21.134399999999999</c:v>
                </c:pt>
                <c:pt idx="31404" formatCode="General">
                  <c:v>21.135100000000001</c:v>
                </c:pt>
                <c:pt idx="31405" formatCode="General">
                  <c:v>21.1357</c:v>
                </c:pt>
                <c:pt idx="31406" formatCode="General">
                  <c:v>21.136399999999998</c:v>
                </c:pt>
                <c:pt idx="31407" formatCode="General">
                  <c:v>21.1371</c:v>
                </c:pt>
                <c:pt idx="31408" formatCode="General">
                  <c:v>21.137699999999999</c:v>
                </c:pt>
                <c:pt idx="31409" formatCode="General">
                  <c:v>21.138400000000001</c:v>
                </c:pt>
                <c:pt idx="31410" formatCode="General">
                  <c:v>21.139099999999999</c:v>
                </c:pt>
                <c:pt idx="31411" formatCode="General">
                  <c:v>21.139800000000001</c:v>
                </c:pt>
                <c:pt idx="31412" formatCode="General">
                  <c:v>21.1404</c:v>
                </c:pt>
                <c:pt idx="31413" formatCode="General">
                  <c:v>21.141100000000002</c:v>
                </c:pt>
                <c:pt idx="31414" formatCode="General">
                  <c:v>21.1418</c:v>
                </c:pt>
                <c:pt idx="31415" formatCode="General">
                  <c:v>21.142499999999998</c:v>
                </c:pt>
                <c:pt idx="31416" formatCode="General">
                  <c:v>21.1431</c:v>
                </c:pt>
                <c:pt idx="31417" formatCode="General">
                  <c:v>21.143799999999999</c:v>
                </c:pt>
                <c:pt idx="31418" formatCode="General">
                  <c:v>21.144500000000001</c:v>
                </c:pt>
                <c:pt idx="31419" formatCode="General">
                  <c:v>21.145099999999999</c:v>
                </c:pt>
                <c:pt idx="31420" formatCode="General">
                  <c:v>21.145800000000001</c:v>
                </c:pt>
                <c:pt idx="31421" formatCode="General">
                  <c:v>21.1465</c:v>
                </c:pt>
                <c:pt idx="31422" formatCode="General">
                  <c:v>21.147200000000002</c:v>
                </c:pt>
                <c:pt idx="31423" formatCode="General">
                  <c:v>21.1478</c:v>
                </c:pt>
                <c:pt idx="31424" formatCode="General">
                  <c:v>21.148499999999999</c:v>
                </c:pt>
                <c:pt idx="31425" formatCode="General">
                  <c:v>21.1492</c:v>
                </c:pt>
                <c:pt idx="31426" formatCode="General">
                  <c:v>21.149899999999999</c:v>
                </c:pt>
                <c:pt idx="31427" formatCode="General">
                  <c:v>21.150500000000001</c:v>
                </c:pt>
                <c:pt idx="31428" formatCode="General">
                  <c:v>21.151199999999999</c:v>
                </c:pt>
                <c:pt idx="31429" formatCode="General">
                  <c:v>21.151900000000001</c:v>
                </c:pt>
                <c:pt idx="31430" formatCode="General">
                  <c:v>21.1526</c:v>
                </c:pt>
                <c:pt idx="31431" formatCode="General">
                  <c:v>21.153199999999998</c:v>
                </c:pt>
                <c:pt idx="31432" formatCode="General">
                  <c:v>21.1539</c:v>
                </c:pt>
                <c:pt idx="31433" formatCode="General">
                  <c:v>21.154599999999999</c:v>
                </c:pt>
                <c:pt idx="31434" formatCode="General">
                  <c:v>21.155200000000001</c:v>
                </c:pt>
                <c:pt idx="31435" formatCode="General">
                  <c:v>21.155899999999999</c:v>
                </c:pt>
                <c:pt idx="31436" formatCode="General">
                  <c:v>21.156600000000001</c:v>
                </c:pt>
                <c:pt idx="31437" formatCode="General">
                  <c:v>21.157299999999999</c:v>
                </c:pt>
                <c:pt idx="31438" formatCode="General">
                  <c:v>21.157900000000001</c:v>
                </c:pt>
                <c:pt idx="31439" formatCode="General">
                  <c:v>21.1586</c:v>
                </c:pt>
                <c:pt idx="31440" formatCode="General">
                  <c:v>21.159300000000002</c:v>
                </c:pt>
                <c:pt idx="31441" formatCode="General">
                  <c:v>21.16</c:v>
                </c:pt>
                <c:pt idx="31442" formatCode="General">
                  <c:v>21.160599999999999</c:v>
                </c:pt>
                <c:pt idx="31443" formatCode="General">
                  <c:v>21.161300000000001</c:v>
                </c:pt>
                <c:pt idx="31444" formatCode="General">
                  <c:v>21.161999999999999</c:v>
                </c:pt>
                <c:pt idx="31445" formatCode="General">
                  <c:v>21.162600000000001</c:v>
                </c:pt>
                <c:pt idx="31446" formatCode="General">
                  <c:v>21.1633</c:v>
                </c:pt>
                <c:pt idx="31447" formatCode="General">
                  <c:v>21.164000000000001</c:v>
                </c:pt>
                <c:pt idx="31448" formatCode="General">
                  <c:v>21.1647</c:v>
                </c:pt>
                <c:pt idx="31449" formatCode="General">
                  <c:v>21.165299999999998</c:v>
                </c:pt>
                <c:pt idx="31450" formatCode="General">
                  <c:v>21.166</c:v>
                </c:pt>
                <c:pt idx="31451" formatCode="General">
                  <c:v>21.166699999999999</c:v>
                </c:pt>
                <c:pt idx="31452" formatCode="General">
                  <c:v>21.167400000000001</c:v>
                </c:pt>
                <c:pt idx="31453" formatCode="General">
                  <c:v>21.167999999999999</c:v>
                </c:pt>
                <c:pt idx="31454" formatCode="General">
                  <c:v>21.168700000000001</c:v>
                </c:pt>
                <c:pt idx="31455" formatCode="General">
                  <c:v>21.1694</c:v>
                </c:pt>
                <c:pt idx="31456" formatCode="General">
                  <c:v>21.17</c:v>
                </c:pt>
                <c:pt idx="31457" formatCode="General">
                  <c:v>21.1707</c:v>
                </c:pt>
                <c:pt idx="31458" formatCode="General">
                  <c:v>21.171399999999998</c:v>
                </c:pt>
                <c:pt idx="31459" formatCode="General">
                  <c:v>21.1721</c:v>
                </c:pt>
                <c:pt idx="31460" formatCode="General">
                  <c:v>21.172699999999999</c:v>
                </c:pt>
                <c:pt idx="31461" formatCode="General">
                  <c:v>21.173400000000001</c:v>
                </c:pt>
                <c:pt idx="31462" formatCode="General">
                  <c:v>21.174099999999999</c:v>
                </c:pt>
                <c:pt idx="31463" formatCode="General">
                  <c:v>21.174800000000001</c:v>
                </c:pt>
                <c:pt idx="31464" formatCode="General">
                  <c:v>21.1754</c:v>
                </c:pt>
                <c:pt idx="31465" formatCode="General">
                  <c:v>21.176100000000002</c:v>
                </c:pt>
                <c:pt idx="31466" formatCode="General">
                  <c:v>21.1768</c:v>
                </c:pt>
                <c:pt idx="31467" formatCode="General">
                  <c:v>21.177499999999998</c:v>
                </c:pt>
                <c:pt idx="31468" formatCode="General">
                  <c:v>21.178100000000001</c:v>
                </c:pt>
                <c:pt idx="31469" formatCode="General">
                  <c:v>21.178799999999999</c:v>
                </c:pt>
                <c:pt idx="31470" formatCode="General">
                  <c:v>21.179500000000001</c:v>
                </c:pt>
                <c:pt idx="31471" formatCode="General">
                  <c:v>21.180099999999999</c:v>
                </c:pt>
                <c:pt idx="31472" formatCode="General">
                  <c:v>21.180800000000001</c:v>
                </c:pt>
                <c:pt idx="31473" formatCode="General">
                  <c:v>21.1815</c:v>
                </c:pt>
                <c:pt idx="31474" formatCode="General">
                  <c:v>21.182200000000002</c:v>
                </c:pt>
                <c:pt idx="31475" formatCode="General">
                  <c:v>21.1828</c:v>
                </c:pt>
                <c:pt idx="31476" formatCode="General">
                  <c:v>21.183499999999999</c:v>
                </c:pt>
                <c:pt idx="31477" formatCode="General">
                  <c:v>21.184200000000001</c:v>
                </c:pt>
                <c:pt idx="31478" formatCode="General">
                  <c:v>21.184899999999999</c:v>
                </c:pt>
                <c:pt idx="31479" formatCode="General">
                  <c:v>21.185500000000001</c:v>
                </c:pt>
                <c:pt idx="31480" formatCode="General">
                  <c:v>21.186199999999999</c:v>
                </c:pt>
                <c:pt idx="31481" formatCode="General">
                  <c:v>21.186900000000001</c:v>
                </c:pt>
                <c:pt idx="31482" formatCode="General">
                  <c:v>21.1875</c:v>
                </c:pt>
                <c:pt idx="31483" formatCode="General">
                  <c:v>21.188199999999998</c:v>
                </c:pt>
                <c:pt idx="31484" formatCode="General">
                  <c:v>21.1889</c:v>
                </c:pt>
                <c:pt idx="31485" formatCode="General">
                  <c:v>21.189599999999999</c:v>
                </c:pt>
                <c:pt idx="31486" formatCode="General">
                  <c:v>21.190200000000001</c:v>
                </c:pt>
                <c:pt idx="31487" formatCode="General">
                  <c:v>21.190899999999999</c:v>
                </c:pt>
                <c:pt idx="31488" formatCode="General">
                  <c:v>21.191600000000001</c:v>
                </c:pt>
                <c:pt idx="31489" formatCode="General">
                  <c:v>21.192299999999999</c:v>
                </c:pt>
                <c:pt idx="31490" formatCode="General">
                  <c:v>21.192900000000002</c:v>
                </c:pt>
                <c:pt idx="31491" formatCode="General">
                  <c:v>21.1936</c:v>
                </c:pt>
                <c:pt idx="31492" formatCode="General">
                  <c:v>21.194299999999998</c:v>
                </c:pt>
                <c:pt idx="31493" formatCode="General">
                  <c:v>21.195</c:v>
                </c:pt>
                <c:pt idx="31494" formatCode="General">
                  <c:v>21.195599999999999</c:v>
                </c:pt>
                <c:pt idx="31495" formatCode="General">
                  <c:v>21.196300000000001</c:v>
                </c:pt>
                <c:pt idx="31496" formatCode="General">
                  <c:v>21.196999999999999</c:v>
                </c:pt>
                <c:pt idx="31497" formatCode="General">
                  <c:v>21.197600000000001</c:v>
                </c:pt>
                <c:pt idx="31498" formatCode="General">
                  <c:v>21.1983</c:v>
                </c:pt>
                <c:pt idx="31499" formatCode="General">
                  <c:v>21.199000000000002</c:v>
                </c:pt>
                <c:pt idx="31500" formatCode="General">
                  <c:v>21.1997</c:v>
                </c:pt>
                <c:pt idx="31501" formatCode="General">
                  <c:v>21.200299999999999</c:v>
                </c:pt>
                <c:pt idx="31502" formatCode="General">
                  <c:v>21.201000000000001</c:v>
                </c:pt>
                <c:pt idx="31503" formatCode="General">
                  <c:v>21.201699999999999</c:v>
                </c:pt>
                <c:pt idx="31504" formatCode="General">
                  <c:v>21.202400000000001</c:v>
                </c:pt>
                <c:pt idx="31505" formatCode="General">
                  <c:v>21.202999999999999</c:v>
                </c:pt>
                <c:pt idx="31506" formatCode="General">
                  <c:v>21.203700000000001</c:v>
                </c:pt>
                <c:pt idx="31507" formatCode="General">
                  <c:v>21.2044</c:v>
                </c:pt>
                <c:pt idx="31508" formatCode="General">
                  <c:v>21.204999999999998</c:v>
                </c:pt>
                <c:pt idx="31509" formatCode="General">
                  <c:v>21.2057</c:v>
                </c:pt>
                <c:pt idx="31510" formatCode="General">
                  <c:v>21.206399999999999</c:v>
                </c:pt>
                <c:pt idx="31511" formatCode="General">
                  <c:v>21.207100000000001</c:v>
                </c:pt>
                <c:pt idx="31512" formatCode="General">
                  <c:v>21.207699999999999</c:v>
                </c:pt>
                <c:pt idx="31513" formatCode="General">
                  <c:v>21.208400000000001</c:v>
                </c:pt>
                <c:pt idx="31514" formatCode="General">
                  <c:v>21.209099999999999</c:v>
                </c:pt>
                <c:pt idx="31515" formatCode="General">
                  <c:v>21.209800000000001</c:v>
                </c:pt>
                <c:pt idx="31516" formatCode="General">
                  <c:v>21.2104</c:v>
                </c:pt>
                <c:pt idx="31517" formatCode="General">
                  <c:v>21.211099999999998</c:v>
                </c:pt>
                <c:pt idx="31518" formatCode="General">
                  <c:v>21.2118</c:v>
                </c:pt>
                <c:pt idx="31519" formatCode="General">
                  <c:v>21.212399999999999</c:v>
                </c:pt>
                <c:pt idx="31520" formatCode="General">
                  <c:v>21.213100000000001</c:v>
                </c:pt>
                <c:pt idx="31521" formatCode="General">
                  <c:v>21.213799999999999</c:v>
                </c:pt>
                <c:pt idx="31522" formatCode="General">
                  <c:v>21.214500000000001</c:v>
                </c:pt>
                <c:pt idx="31523" formatCode="General">
                  <c:v>21.2151</c:v>
                </c:pt>
                <c:pt idx="31524" formatCode="General">
                  <c:v>21.215800000000002</c:v>
                </c:pt>
                <c:pt idx="31525" formatCode="General">
                  <c:v>21.2165</c:v>
                </c:pt>
                <c:pt idx="31526" formatCode="General">
                  <c:v>21.217199999999998</c:v>
                </c:pt>
                <c:pt idx="31527" formatCode="General">
                  <c:v>21.2178</c:v>
                </c:pt>
                <c:pt idx="31528" formatCode="General">
                  <c:v>21.218499999999999</c:v>
                </c:pt>
                <c:pt idx="31529" formatCode="General">
                  <c:v>21.219200000000001</c:v>
                </c:pt>
                <c:pt idx="31530" formatCode="General">
                  <c:v>21.219899999999999</c:v>
                </c:pt>
                <c:pt idx="31531" formatCode="General">
                  <c:v>21.220500000000001</c:v>
                </c:pt>
                <c:pt idx="31532" formatCode="General">
                  <c:v>21.2212</c:v>
                </c:pt>
                <c:pt idx="31533" formatCode="General">
                  <c:v>21.221900000000002</c:v>
                </c:pt>
                <c:pt idx="31534" formatCode="General">
                  <c:v>21.2225</c:v>
                </c:pt>
                <c:pt idx="31535" formatCode="General">
                  <c:v>21.223199999999999</c:v>
                </c:pt>
                <c:pt idx="31536" formatCode="General">
                  <c:v>21.2239</c:v>
                </c:pt>
                <c:pt idx="31537" formatCode="General">
                  <c:v>21.224599999999999</c:v>
                </c:pt>
                <c:pt idx="31538" formatCode="General">
                  <c:v>21.225200000000001</c:v>
                </c:pt>
                <c:pt idx="31539" formatCode="General">
                  <c:v>21.225899999999999</c:v>
                </c:pt>
                <c:pt idx="31540" formatCode="General">
                  <c:v>21.226600000000001</c:v>
                </c:pt>
                <c:pt idx="31541" formatCode="General">
                  <c:v>21.2273</c:v>
                </c:pt>
                <c:pt idx="31542" formatCode="General">
                  <c:v>21.227900000000002</c:v>
                </c:pt>
                <c:pt idx="31543" formatCode="General">
                  <c:v>21.2286</c:v>
                </c:pt>
                <c:pt idx="31544" formatCode="General">
                  <c:v>21.229299999999999</c:v>
                </c:pt>
                <c:pt idx="31545" formatCode="General">
                  <c:v>21.229900000000001</c:v>
                </c:pt>
                <c:pt idx="31546" formatCode="General">
                  <c:v>21.230599999999999</c:v>
                </c:pt>
                <c:pt idx="31547" formatCode="General">
                  <c:v>21.231300000000001</c:v>
                </c:pt>
                <c:pt idx="31548" formatCode="General">
                  <c:v>21.231999999999999</c:v>
                </c:pt>
                <c:pt idx="31549" formatCode="General">
                  <c:v>21.232600000000001</c:v>
                </c:pt>
                <c:pt idx="31550" formatCode="General">
                  <c:v>21.2333</c:v>
                </c:pt>
                <c:pt idx="31551" formatCode="General">
                  <c:v>21.234000000000002</c:v>
                </c:pt>
                <c:pt idx="31552" formatCode="General">
                  <c:v>21.2347</c:v>
                </c:pt>
                <c:pt idx="31553" formatCode="General">
                  <c:v>21.235299999999999</c:v>
                </c:pt>
                <c:pt idx="31554" formatCode="General">
                  <c:v>21.236000000000001</c:v>
                </c:pt>
                <c:pt idx="31555" formatCode="General">
                  <c:v>21.236699999999999</c:v>
                </c:pt>
                <c:pt idx="31556" formatCode="General">
                  <c:v>21.237400000000001</c:v>
                </c:pt>
                <c:pt idx="31557" formatCode="General">
                  <c:v>21.238</c:v>
                </c:pt>
                <c:pt idx="31558" formatCode="General">
                  <c:v>21.238700000000001</c:v>
                </c:pt>
                <c:pt idx="31559" formatCode="General">
                  <c:v>21.2394</c:v>
                </c:pt>
                <c:pt idx="31560" formatCode="General">
                  <c:v>21.24</c:v>
                </c:pt>
                <c:pt idx="31561" formatCode="General">
                  <c:v>21.2407</c:v>
                </c:pt>
                <c:pt idx="31562" formatCode="General">
                  <c:v>21.241399999999999</c:v>
                </c:pt>
                <c:pt idx="31563" formatCode="General">
                  <c:v>21.242100000000001</c:v>
                </c:pt>
                <c:pt idx="31564" formatCode="General">
                  <c:v>21.242699999999999</c:v>
                </c:pt>
                <c:pt idx="31565" formatCode="General">
                  <c:v>21.243400000000001</c:v>
                </c:pt>
                <c:pt idx="31566" formatCode="General">
                  <c:v>21.2441</c:v>
                </c:pt>
                <c:pt idx="31567" formatCode="General">
                  <c:v>21.244800000000001</c:v>
                </c:pt>
                <c:pt idx="31568" formatCode="General">
                  <c:v>21.2454</c:v>
                </c:pt>
                <c:pt idx="31569" formatCode="General">
                  <c:v>21.246099999999998</c:v>
                </c:pt>
                <c:pt idx="31570" formatCode="General">
                  <c:v>21.2468</c:v>
                </c:pt>
                <c:pt idx="31571" formatCode="General">
                  <c:v>21.247399999999999</c:v>
                </c:pt>
                <c:pt idx="31572" formatCode="General">
                  <c:v>21.248100000000001</c:v>
                </c:pt>
                <c:pt idx="31573" formatCode="General">
                  <c:v>21.248799999999999</c:v>
                </c:pt>
                <c:pt idx="31574" formatCode="General">
                  <c:v>21.249500000000001</c:v>
                </c:pt>
                <c:pt idx="31575" formatCode="General">
                  <c:v>21.2501</c:v>
                </c:pt>
                <c:pt idx="31576" formatCode="General">
                  <c:v>21.250800000000002</c:v>
                </c:pt>
                <c:pt idx="31577" formatCode="General">
                  <c:v>21.2515</c:v>
                </c:pt>
                <c:pt idx="31578" formatCode="General">
                  <c:v>21.252199999999998</c:v>
                </c:pt>
                <c:pt idx="31579" formatCode="General">
                  <c:v>21.252800000000001</c:v>
                </c:pt>
                <c:pt idx="31580" formatCode="General">
                  <c:v>21.253499999999999</c:v>
                </c:pt>
                <c:pt idx="31581" formatCode="General">
                  <c:v>21.254200000000001</c:v>
                </c:pt>
                <c:pt idx="31582" formatCode="General">
                  <c:v>21.254799999999999</c:v>
                </c:pt>
                <c:pt idx="31583" formatCode="General">
                  <c:v>21.255500000000001</c:v>
                </c:pt>
                <c:pt idx="31584" formatCode="General">
                  <c:v>21.2562</c:v>
                </c:pt>
                <c:pt idx="31585" formatCode="General">
                  <c:v>21.256900000000002</c:v>
                </c:pt>
                <c:pt idx="31586" formatCode="General">
                  <c:v>21.2575</c:v>
                </c:pt>
                <c:pt idx="31587" formatCode="General">
                  <c:v>21.258199999999999</c:v>
                </c:pt>
                <c:pt idx="31588" formatCode="General">
                  <c:v>21.258900000000001</c:v>
                </c:pt>
                <c:pt idx="31589" formatCode="General">
                  <c:v>21.259599999999999</c:v>
                </c:pt>
                <c:pt idx="31590" formatCode="General">
                  <c:v>21.260200000000001</c:v>
                </c:pt>
                <c:pt idx="31591" formatCode="General">
                  <c:v>21.260899999999999</c:v>
                </c:pt>
                <c:pt idx="31592" formatCode="General">
                  <c:v>21.261600000000001</c:v>
                </c:pt>
                <c:pt idx="31593" formatCode="General">
                  <c:v>21.2623</c:v>
                </c:pt>
                <c:pt idx="31594" formatCode="General">
                  <c:v>21.262899999999998</c:v>
                </c:pt>
                <c:pt idx="31595" formatCode="General">
                  <c:v>21.2636</c:v>
                </c:pt>
                <c:pt idx="31596" formatCode="General">
                  <c:v>21.264299999999999</c:v>
                </c:pt>
                <c:pt idx="31597" formatCode="General">
                  <c:v>21.264900000000001</c:v>
                </c:pt>
                <c:pt idx="31598" formatCode="General">
                  <c:v>21.265599999999999</c:v>
                </c:pt>
                <c:pt idx="31599" formatCode="General">
                  <c:v>21.266300000000001</c:v>
                </c:pt>
                <c:pt idx="31600" formatCode="General">
                  <c:v>21.266999999999999</c:v>
                </c:pt>
                <c:pt idx="31601" formatCode="General">
                  <c:v>21.267600000000002</c:v>
                </c:pt>
                <c:pt idx="31602" formatCode="General">
                  <c:v>21.2683</c:v>
                </c:pt>
                <c:pt idx="31603" formatCode="General">
                  <c:v>21.268999999999998</c:v>
                </c:pt>
                <c:pt idx="31604" formatCode="General">
                  <c:v>21.2697</c:v>
                </c:pt>
                <c:pt idx="31605" formatCode="General">
                  <c:v>21.270299999999999</c:v>
                </c:pt>
                <c:pt idx="31606" formatCode="General">
                  <c:v>21.271000000000001</c:v>
                </c:pt>
                <c:pt idx="31607" formatCode="General">
                  <c:v>21.271699999999999</c:v>
                </c:pt>
                <c:pt idx="31608" formatCode="General">
                  <c:v>21.272300000000001</c:v>
                </c:pt>
                <c:pt idx="31609" formatCode="General">
                  <c:v>21.273</c:v>
                </c:pt>
                <c:pt idx="31610" formatCode="General">
                  <c:v>21.273700000000002</c:v>
                </c:pt>
                <c:pt idx="31611" formatCode="General">
                  <c:v>21.2744</c:v>
                </c:pt>
                <c:pt idx="31612" formatCode="General">
                  <c:v>21.274999999999999</c:v>
                </c:pt>
                <c:pt idx="31613" formatCode="General">
                  <c:v>21.275700000000001</c:v>
                </c:pt>
                <c:pt idx="31614" formatCode="General">
                  <c:v>21.276399999999999</c:v>
                </c:pt>
                <c:pt idx="31615" formatCode="General">
                  <c:v>21.277100000000001</c:v>
                </c:pt>
                <c:pt idx="31616" formatCode="General">
                  <c:v>21.277699999999999</c:v>
                </c:pt>
                <c:pt idx="31617" formatCode="General">
                  <c:v>21.278400000000001</c:v>
                </c:pt>
                <c:pt idx="31618" formatCode="General">
                  <c:v>21.2791</c:v>
                </c:pt>
                <c:pt idx="31619" formatCode="General">
                  <c:v>21.279699999999998</c:v>
                </c:pt>
                <c:pt idx="31620" formatCode="General">
                  <c:v>21.2804</c:v>
                </c:pt>
                <c:pt idx="31621" formatCode="General">
                  <c:v>21.281099999999999</c:v>
                </c:pt>
                <c:pt idx="31622" formatCode="General">
                  <c:v>21.2818</c:v>
                </c:pt>
                <c:pt idx="31623" formatCode="General">
                  <c:v>21.282399999999999</c:v>
                </c:pt>
                <c:pt idx="31624" formatCode="General">
                  <c:v>21.283100000000001</c:v>
                </c:pt>
                <c:pt idx="31625" formatCode="General">
                  <c:v>21.283799999999999</c:v>
                </c:pt>
                <c:pt idx="31626" formatCode="General">
                  <c:v>21.284500000000001</c:v>
                </c:pt>
                <c:pt idx="31627" formatCode="General">
                  <c:v>21.2851</c:v>
                </c:pt>
                <c:pt idx="31628" formatCode="General">
                  <c:v>21.285799999999998</c:v>
                </c:pt>
                <c:pt idx="31629" formatCode="General">
                  <c:v>21.2865</c:v>
                </c:pt>
                <c:pt idx="31630" formatCode="General">
                  <c:v>21.287199999999999</c:v>
                </c:pt>
                <c:pt idx="31631" formatCode="General">
                  <c:v>21.287800000000001</c:v>
                </c:pt>
                <c:pt idx="31632" formatCode="General">
                  <c:v>21.288499999999999</c:v>
                </c:pt>
                <c:pt idx="31633" formatCode="General">
                  <c:v>21.289200000000001</c:v>
                </c:pt>
                <c:pt idx="31634" formatCode="General">
                  <c:v>21.2898</c:v>
                </c:pt>
                <c:pt idx="31635" formatCode="General">
                  <c:v>21.290500000000002</c:v>
                </c:pt>
                <c:pt idx="31636" formatCode="General">
                  <c:v>21.2912</c:v>
                </c:pt>
                <c:pt idx="31637" formatCode="General">
                  <c:v>21.291899999999998</c:v>
                </c:pt>
                <c:pt idx="31638" formatCode="General">
                  <c:v>21.2925</c:v>
                </c:pt>
                <c:pt idx="31639" formatCode="General">
                  <c:v>21.293199999999999</c:v>
                </c:pt>
                <c:pt idx="31640" formatCode="General">
                  <c:v>21.293900000000001</c:v>
                </c:pt>
                <c:pt idx="31641" formatCode="General">
                  <c:v>21.294599999999999</c:v>
                </c:pt>
                <c:pt idx="31642" formatCode="General">
                  <c:v>21.295200000000001</c:v>
                </c:pt>
                <c:pt idx="31643" formatCode="General">
                  <c:v>21.2959</c:v>
                </c:pt>
                <c:pt idx="31644" formatCode="General">
                  <c:v>21.296600000000002</c:v>
                </c:pt>
                <c:pt idx="31645" formatCode="General">
                  <c:v>21.2972</c:v>
                </c:pt>
                <c:pt idx="31646" formatCode="General">
                  <c:v>21.297899999999998</c:v>
                </c:pt>
                <c:pt idx="31647" formatCode="General">
                  <c:v>21.2986</c:v>
                </c:pt>
                <c:pt idx="31648" formatCode="General">
                  <c:v>21.299299999999999</c:v>
                </c:pt>
                <c:pt idx="31649" formatCode="General">
                  <c:v>21.299900000000001</c:v>
                </c:pt>
                <c:pt idx="31650" formatCode="General">
                  <c:v>21.300599999999999</c:v>
                </c:pt>
                <c:pt idx="31651" formatCode="General">
                  <c:v>21.301300000000001</c:v>
                </c:pt>
                <c:pt idx="31652" formatCode="General">
                  <c:v>21.302</c:v>
                </c:pt>
                <c:pt idx="31653" formatCode="General">
                  <c:v>21.302600000000002</c:v>
                </c:pt>
                <c:pt idx="31654" formatCode="General">
                  <c:v>21.3033</c:v>
                </c:pt>
                <c:pt idx="31655" formatCode="General">
                  <c:v>21.303999999999998</c:v>
                </c:pt>
                <c:pt idx="31656" formatCode="General">
                  <c:v>21.3047</c:v>
                </c:pt>
                <c:pt idx="31657" formatCode="General">
                  <c:v>21.305299999999999</c:v>
                </c:pt>
                <c:pt idx="31658" formatCode="General">
                  <c:v>21.306000000000001</c:v>
                </c:pt>
                <c:pt idx="31659" formatCode="General">
                  <c:v>21.306699999999999</c:v>
                </c:pt>
                <c:pt idx="31660" formatCode="General">
                  <c:v>21.307300000000001</c:v>
                </c:pt>
                <c:pt idx="31661" formatCode="General">
                  <c:v>21.308</c:v>
                </c:pt>
                <c:pt idx="31662" formatCode="General">
                  <c:v>21.308700000000002</c:v>
                </c:pt>
                <c:pt idx="31663" formatCode="General">
                  <c:v>21.3094</c:v>
                </c:pt>
                <c:pt idx="31664" formatCode="General">
                  <c:v>21.31</c:v>
                </c:pt>
                <c:pt idx="31665" formatCode="General">
                  <c:v>21.310700000000001</c:v>
                </c:pt>
                <c:pt idx="31666" formatCode="General">
                  <c:v>21.311399999999999</c:v>
                </c:pt>
                <c:pt idx="31667" formatCode="General">
                  <c:v>21.312100000000001</c:v>
                </c:pt>
                <c:pt idx="31668" formatCode="General">
                  <c:v>21.3127</c:v>
                </c:pt>
                <c:pt idx="31669" formatCode="General">
                  <c:v>21.313400000000001</c:v>
                </c:pt>
                <c:pt idx="31670" formatCode="General">
                  <c:v>21.3141</c:v>
                </c:pt>
                <c:pt idx="31671" formatCode="General">
                  <c:v>21.314699999999998</c:v>
                </c:pt>
                <c:pt idx="31672" formatCode="General">
                  <c:v>21.3154</c:v>
                </c:pt>
                <c:pt idx="31673" formatCode="General">
                  <c:v>21.316099999999999</c:v>
                </c:pt>
                <c:pt idx="31674" formatCode="General">
                  <c:v>21.316800000000001</c:v>
                </c:pt>
                <c:pt idx="31675" formatCode="General">
                  <c:v>21.317399999999999</c:v>
                </c:pt>
                <c:pt idx="31676" formatCode="General">
                  <c:v>21.318100000000001</c:v>
                </c:pt>
                <c:pt idx="31677" formatCode="General">
                  <c:v>21.3188</c:v>
                </c:pt>
                <c:pt idx="31678" formatCode="General">
                  <c:v>21.319500000000001</c:v>
                </c:pt>
                <c:pt idx="31679" formatCode="General">
                  <c:v>21.3201</c:v>
                </c:pt>
                <c:pt idx="31680" formatCode="General">
                  <c:v>21.320799999999998</c:v>
                </c:pt>
                <c:pt idx="31681" formatCode="General">
                  <c:v>21.3215</c:v>
                </c:pt>
                <c:pt idx="31682" formatCode="General">
                  <c:v>21.322099999999999</c:v>
                </c:pt>
                <c:pt idx="31683" formatCode="General">
                  <c:v>21.322800000000001</c:v>
                </c:pt>
                <c:pt idx="31684" formatCode="General">
                  <c:v>21.323499999999999</c:v>
                </c:pt>
                <c:pt idx="31685" formatCode="General">
                  <c:v>21.324200000000001</c:v>
                </c:pt>
                <c:pt idx="31686" formatCode="General">
                  <c:v>21.3248</c:v>
                </c:pt>
                <c:pt idx="31687" formatCode="General">
                  <c:v>21.325500000000002</c:v>
                </c:pt>
                <c:pt idx="31688" formatCode="General">
                  <c:v>21.3262</c:v>
                </c:pt>
                <c:pt idx="31689" formatCode="General">
                  <c:v>21.326899999999998</c:v>
                </c:pt>
                <c:pt idx="31690" formatCode="General">
                  <c:v>21.327500000000001</c:v>
                </c:pt>
                <c:pt idx="31691" formatCode="General">
                  <c:v>21.328199999999999</c:v>
                </c:pt>
                <c:pt idx="31692" formatCode="General">
                  <c:v>21.328900000000001</c:v>
                </c:pt>
                <c:pt idx="31693" formatCode="General">
                  <c:v>21.329599999999999</c:v>
                </c:pt>
                <c:pt idx="31694" formatCode="General">
                  <c:v>21.330200000000001</c:v>
                </c:pt>
                <c:pt idx="31695" formatCode="General">
                  <c:v>21.3309</c:v>
                </c:pt>
                <c:pt idx="31696" formatCode="General">
                  <c:v>21.331600000000002</c:v>
                </c:pt>
                <c:pt idx="31697" formatCode="General">
                  <c:v>21.3322</c:v>
                </c:pt>
                <c:pt idx="31698" formatCode="General">
                  <c:v>21.332899999999999</c:v>
                </c:pt>
                <c:pt idx="31699" formatCode="General">
                  <c:v>21.333600000000001</c:v>
                </c:pt>
                <c:pt idx="31700" formatCode="General">
                  <c:v>21.334299999999999</c:v>
                </c:pt>
                <c:pt idx="31701" formatCode="General">
                  <c:v>21.334900000000001</c:v>
                </c:pt>
                <c:pt idx="31702" formatCode="General">
                  <c:v>21.335599999999999</c:v>
                </c:pt>
                <c:pt idx="31703" formatCode="General">
                  <c:v>21.336300000000001</c:v>
                </c:pt>
                <c:pt idx="31704" formatCode="General">
                  <c:v>21.337</c:v>
                </c:pt>
                <c:pt idx="31705" formatCode="General">
                  <c:v>21.337599999999998</c:v>
                </c:pt>
                <c:pt idx="31706" formatCode="General">
                  <c:v>21.3383</c:v>
                </c:pt>
                <c:pt idx="31707" formatCode="General">
                  <c:v>21.338999999999999</c:v>
                </c:pt>
                <c:pt idx="31708" formatCode="General">
                  <c:v>21.339600000000001</c:v>
                </c:pt>
                <c:pt idx="31709" formatCode="General">
                  <c:v>21.340299999999999</c:v>
                </c:pt>
                <c:pt idx="31710" formatCode="General">
                  <c:v>21.341000000000001</c:v>
                </c:pt>
                <c:pt idx="31711" formatCode="General">
                  <c:v>21.341699999999999</c:v>
                </c:pt>
                <c:pt idx="31712" formatCode="General">
                  <c:v>21.342300000000002</c:v>
                </c:pt>
                <c:pt idx="31713" formatCode="General">
                  <c:v>21.343</c:v>
                </c:pt>
                <c:pt idx="31714" formatCode="General">
                  <c:v>21.343699999999998</c:v>
                </c:pt>
                <c:pt idx="31715" formatCode="General">
                  <c:v>21.3444</c:v>
                </c:pt>
                <c:pt idx="31716" formatCode="General">
                  <c:v>21.344999999999999</c:v>
                </c:pt>
                <c:pt idx="31717" formatCode="General">
                  <c:v>21.345700000000001</c:v>
                </c:pt>
                <c:pt idx="31718" formatCode="General">
                  <c:v>21.346399999999999</c:v>
                </c:pt>
                <c:pt idx="31719" formatCode="General">
                  <c:v>21.347100000000001</c:v>
                </c:pt>
                <c:pt idx="31720" formatCode="General">
                  <c:v>21.3477</c:v>
                </c:pt>
                <c:pt idx="31721" formatCode="General">
                  <c:v>21.348400000000002</c:v>
                </c:pt>
                <c:pt idx="31722" formatCode="General">
                  <c:v>21.3491</c:v>
                </c:pt>
                <c:pt idx="31723" formatCode="General">
                  <c:v>21.349699999999999</c:v>
                </c:pt>
                <c:pt idx="31724" formatCode="General">
                  <c:v>21.3504</c:v>
                </c:pt>
                <c:pt idx="31725" formatCode="General">
                  <c:v>21.351099999999999</c:v>
                </c:pt>
                <c:pt idx="31726" formatCode="General">
                  <c:v>21.351800000000001</c:v>
                </c:pt>
                <c:pt idx="31727" formatCode="General">
                  <c:v>21.352399999999999</c:v>
                </c:pt>
                <c:pt idx="31728" formatCode="General">
                  <c:v>21.353100000000001</c:v>
                </c:pt>
                <c:pt idx="31729" formatCode="General">
                  <c:v>21.3538</c:v>
                </c:pt>
                <c:pt idx="31730" formatCode="General">
                  <c:v>21.354500000000002</c:v>
                </c:pt>
                <c:pt idx="31731" formatCode="General">
                  <c:v>21.3551</c:v>
                </c:pt>
                <c:pt idx="31732" formatCode="General">
                  <c:v>21.355799999999999</c:v>
                </c:pt>
                <c:pt idx="31733" formatCode="General">
                  <c:v>21.3565</c:v>
                </c:pt>
                <c:pt idx="31734" formatCode="General">
                  <c:v>21.357099999999999</c:v>
                </c:pt>
                <c:pt idx="31735" formatCode="General">
                  <c:v>21.357800000000001</c:v>
                </c:pt>
                <c:pt idx="31736" formatCode="General">
                  <c:v>21.358499999999999</c:v>
                </c:pt>
                <c:pt idx="31737" formatCode="General">
                  <c:v>21.359200000000001</c:v>
                </c:pt>
                <c:pt idx="31738" formatCode="General">
                  <c:v>21.3598</c:v>
                </c:pt>
                <c:pt idx="31739" formatCode="General">
                  <c:v>21.360499999999998</c:v>
                </c:pt>
                <c:pt idx="31740" formatCode="General">
                  <c:v>21.3612</c:v>
                </c:pt>
                <c:pt idx="31741" formatCode="General">
                  <c:v>21.361899999999999</c:v>
                </c:pt>
                <c:pt idx="31742" formatCode="General">
                  <c:v>21.362500000000001</c:v>
                </c:pt>
                <c:pt idx="31743" formatCode="General">
                  <c:v>21.363199999999999</c:v>
                </c:pt>
                <c:pt idx="31744" formatCode="General">
                  <c:v>21.363900000000001</c:v>
                </c:pt>
                <c:pt idx="31745" formatCode="General">
                  <c:v>21.3645</c:v>
                </c:pt>
                <c:pt idx="31746" formatCode="General">
                  <c:v>21.365200000000002</c:v>
                </c:pt>
                <c:pt idx="31747" formatCode="General">
                  <c:v>21.3659</c:v>
                </c:pt>
                <c:pt idx="31748" formatCode="General">
                  <c:v>21.366599999999998</c:v>
                </c:pt>
                <c:pt idx="31749" formatCode="General">
                  <c:v>21.3672</c:v>
                </c:pt>
                <c:pt idx="31750" formatCode="General">
                  <c:v>21.367899999999999</c:v>
                </c:pt>
                <c:pt idx="31751" formatCode="General">
                  <c:v>21.368600000000001</c:v>
                </c:pt>
                <c:pt idx="31752" formatCode="General">
                  <c:v>21.369299999999999</c:v>
                </c:pt>
                <c:pt idx="31753" formatCode="General">
                  <c:v>21.369900000000001</c:v>
                </c:pt>
                <c:pt idx="31754" formatCode="General">
                  <c:v>21.3706</c:v>
                </c:pt>
                <c:pt idx="31755" formatCode="General">
                  <c:v>21.371300000000002</c:v>
                </c:pt>
                <c:pt idx="31756" formatCode="General">
                  <c:v>21.372</c:v>
                </c:pt>
                <c:pt idx="31757" formatCode="General">
                  <c:v>21.372599999999998</c:v>
                </c:pt>
                <c:pt idx="31758" formatCode="General">
                  <c:v>21.3733</c:v>
                </c:pt>
                <c:pt idx="31759" formatCode="General">
                  <c:v>21.373999999999999</c:v>
                </c:pt>
                <c:pt idx="31760" formatCode="General">
                  <c:v>21.374600000000001</c:v>
                </c:pt>
                <c:pt idx="31761" formatCode="General">
                  <c:v>21.375299999999999</c:v>
                </c:pt>
                <c:pt idx="31762" formatCode="General">
                  <c:v>21.376000000000001</c:v>
                </c:pt>
                <c:pt idx="31763" formatCode="General">
                  <c:v>21.3767</c:v>
                </c:pt>
                <c:pt idx="31764" formatCode="General">
                  <c:v>21.377300000000002</c:v>
                </c:pt>
                <c:pt idx="31765" formatCode="General">
                  <c:v>21.378</c:v>
                </c:pt>
                <c:pt idx="31766" formatCode="General">
                  <c:v>21.378699999999998</c:v>
                </c:pt>
                <c:pt idx="31767" formatCode="General">
                  <c:v>21.3794</c:v>
                </c:pt>
                <c:pt idx="31768" formatCode="General">
                  <c:v>21.38</c:v>
                </c:pt>
                <c:pt idx="31769" formatCode="General">
                  <c:v>21.380700000000001</c:v>
                </c:pt>
                <c:pt idx="31770" formatCode="General">
                  <c:v>21.381399999999999</c:v>
                </c:pt>
                <c:pt idx="31771" formatCode="General">
                  <c:v>21.382000000000001</c:v>
                </c:pt>
                <c:pt idx="31772" formatCode="General">
                  <c:v>21.3827</c:v>
                </c:pt>
                <c:pt idx="31773" formatCode="General">
                  <c:v>21.383400000000002</c:v>
                </c:pt>
                <c:pt idx="31774" formatCode="General">
                  <c:v>21.3841</c:v>
                </c:pt>
                <c:pt idx="31775" formatCode="General">
                  <c:v>21.384699999999999</c:v>
                </c:pt>
                <c:pt idx="31776" formatCode="General">
                  <c:v>21.385400000000001</c:v>
                </c:pt>
                <c:pt idx="31777" formatCode="General">
                  <c:v>21.386099999999999</c:v>
                </c:pt>
                <c:pt idx="31778" formatCode="General">
                  <c:v>21.386800000000001</c:v>
                </c:pt>
                <c:pt idx="31779" formatCode="General">
                  <c:v>21.3874</c:v>
                </c:pt>
                <c:pt idx="31780" formatCode="General">
                  <c:v>21.388100000000001</c:v>
                </c:pt>
                <c:pt idx="31781" formatCode="General">
                  <c:v>21.3888</c:v>
                </c:pt>
                <c:pt idx="31782" formatCode="General">
                  <c:v>21.389399999999998</c:v>
                </c:pt>
                <c:pt idx="31783" formatCode="General">
                  <c:v>21.3901</c:v>
                </c:pt>
                <c:pt idx="31784" formatCode="General">
                  <c:v>21.390799999999999</c:v>
                </c:pt>
                <c:pt idx="31785" formatCode="General">
                  <c:v>21.391500000000001</c:v>
                </c:pt>
                <c:pt idx="31786" formatCode="General">
                  <c:v>21.392099999999999</c:v>
                </c:pt>
                <c:pt idx="31787" formatCode="General">
                  <c:v>21.392800000000001</c:v>
                </c:pt>
                <c:pt idx="31788" formatCode="General">
                  <c:v>21.3935</c:v>
                </c:pt>
                <c:pt idx="31789" formatCode="General">
                  <c:v>21.394200000000001</c:v>
                </c:pt>
                <c:pt idx="31790" formatCode="General">
                  <c:v>21.3948</c:v>
                </c:pt>
                <c:pt idx="31791" formatCode="General">
                  <c:v>21.395499999999998</c:v>
                </c:pt>
                <c:pt idx="31792" formatCode="General">
                  <c:v>21.3962</c:v>
                </c:pt>
                <c:pt idx="31793" formatCode="General">
                  <c:v>21.396899999999999</c:v>
                </c:pt>
                <c:pt idx="31794" formatCode="General">
                  <c:v>21.397500000000001</c:v>
                </c:pt>
                <c:pt idx="31795" formatCode="General">
                  <c:v>21.398199999999999</c:v>
                </c:pt>
                <c:pt idx="31796" formatCode="General">
                  <c:v>21.398900000000001</c:v>
                </c:pt>
                <c:pt idx="31797" formatCode="General">
                  <c:v>21.3995</c:v>
                </c:pt>
                <c:pt idx="31798" formatCode="General">
                  <c:v>21.400200000000002</c:v>
                </c:pt>
                <c:pt idx="31799" formatCode="General">
                  <c:v>21.4009</c:v>
                </c:pt>
                <c:pt idx="31800" formatCode="General">
                  <c:v>21.401599999999998</c:v>
                </c:pt>
                <c:pt idx="31801" formatCode="General">
                  <c:v>21.402200000000001</c:v>
                </c:pt>
                <c:pt idx="31802" formatCode="General">
                  <c:v>21.402899999999999</c:v>
                </c:pt>
                <c:pt idx="31803" formatCode="General">
                  <c:v>21.403600000000001</c:v>
                </c:pt>
                <c:pt idx="31804" formatCode="General">
                  <c:v>21.404299999999999</c:v>
                </c:pt>
                <c:pt idx="31805" formatCode="General">
                  <c:v>21.404900000000001</c:v>
                </c:pt>
                <c:pt idx="31806" formatCode="General">
                  <c:v>21.4056</c:v>
                </c:pt>
                <c:pt idx="31807" formatCode="General">
                  <c:v>21.406300000000002</c:v>
                </c:pt>
                <c:pt idx="31808" formatCode="General">
                  <c:v>21.4069</c:v>
                </c:pt>
                <c:pt idx="31809" formatCode="General">
                  <c:v>21.407599999999999</c:v>
                </c:pt>
                <c:pt idx="31810" formatCode="General">
                  <c:v>21.408300000000001</c:v>
                </c:pt>
                <c:pt idx="31811" formatCode="General">
                  <c:v>21.408999999999999</c:v>
                </c:pt>
                <c:pt idx="31812" formatCode="General">
                  <c:v>21.409600000000001</c:v>
                </c:pt>
                <c:pt idx="31813" formatCode="General">
                  <c:v>21.410299999999999</c:v>
                </c:pt>
                <c:pt idx="31814" formatCode="General">
                  <c:v>21.411000000000001</c:v>
                </c:pt>
                <c:pt idx="31815" formatCode="General">
                  <c:v>21.4117</c:v>
                </c:pt>
                <c:pt idx="31816" formatCode="General">
                  <c:v>21.412299999999998</c:v>
                </c:pt>
                <c:pt idx="31817" formatCode="General">
                  <c:v>21.413</c:v>
                </c:pt>
                <c:pt idx="31818" formatCode="General">
                  <c:v>21.413699999999999</c:v>
                </c:pt>
                <c:pt idx="31819" formatCode="General">
                  <c:v>21.414400000000001</c:v>
                </c:pt>
                <c:pt idx="31820" formatCode="General">
                  <c:v>21.414999999999999</c:v>
                </c:pt>
                <c:pt idx="31821" formatCode="General">
                  <c:v>21.415700000000001</c:v>
                </c:pt>
                <c:pt idx="31822" formatCode="General">
                  <c:v>21.416399999999999</c:v>
                </c:pt>
                <c:pt idx="31823" formatCode="General">
                  <c:v>21.417000000000002</c:v>
                </c:pt>
                <c:pt idx="31824" formatCode="General">
                  <c:v>21.4177</c:v>
                </c:pt>
                <c:pt idx="31825" formatCode="General">
                  <c:v>21.418399999999998</c:v>
                </c:pt>
                <c:pt idx="31826" formatCode="General">
                  <c:v>21.4191</c:v>
                </c:pt>
                <c:pt idx="31827" formatCode="General">
                  <c:v>21.419699999999999</c:v>
                </c:pt>
                <c:pt idx="31828" formatCode="General">
                  <c:v>21.420400000000001</c:v>
                </c:pt>
                <c:pt idx="31829" formatCode="General">
                  <c:v>21.421099999999999</c:v>
                </c:pt>
                <c:pt idx="31830" formatCode="General">
                  <c:v>21.421800000000001</c:v>
                </c:pt>
                <c:pt idx="31831" formatCode="General">
                  <c:v>21.4224</c:v>
                </c:pt>
                <c:pt idx="31832" formatCode="General">
                  <c:v>21.423100000000002</c:v>
                </c:pt>
                <c:pt idx="31833" formatCode="General">
                  <c:v>21.4238</c:v>
                </c:pt>
                <c:pt idx="31834" formatCode="General">
                  <c:v>21.424399999999999</c:v>
                </c:pt>
                <c:pt idx="31835" formatCode="General">
                  <c:v>21.4251</c:v>
                </c:pt>
                <c:pt idx="31836" formatCode="General">
                  <c:v>21.425799999999999</c:v>
                </c:pt>
                <c:pt idx="31837" formatCode="General">
                  <c:v>21.426500000000001</c:v>
                </c:pt>
                <c:pt idx="31838" formatCode="General">
                  <c:v>21.427099999999999</c:v>
                </c:pt>
                <c:pt idx="31839" formatCode="General">
                  <c:v>21.427800000000001</c:v>
                </c:pt>
                <c:pt idx="31840" formatCode="General">
                  <c:v>21.4285</c:v>
                </c:pt>
                <c:pt idx="31841" formatCode="General">
                  <c:v>21.429200000000002</c:v>
                </c:pt>
                <c:pt idx="31842" formatCode="General">
                  <c:v>21.4298</c:v>
                </c:pt>
                <c:pt idx="31843" formatCode="General">
                  <c:v>21.430499999999999</c:v>
                </c:pt>
                <c:pt idx="31844" formatCode="General">
                  <c:v>21.4312</c:v>
                </c:pt>
                <c:pt idx="31845" formatCode="General">
                  <c:v>21.431799999999999</c:v>
                </c:pt>
                <c:pt idx="31846" formatCode="General">
                  <c:v>21.432500000000001</c:v>
                </c:pt>
                <c:pt idx="31847" formatCode="General">
                  <c:v>21.433199999999999</c:v>
                </c:pt>
                <c:pt idx="31848" formatCode="General">
                  <c:v>21.433900000000001</c:v>
                </c:pt>
                <c:pt idx="31849" formatCode="General">
                  <c:v>21.4345</c:v>
                </c:pt>
                <c:pt idx="31850" formatCode="General">
                  <c:v>21.435199999999998</c:v>
                </c:pt>
                <c:pt idx="31851" formatCode="General">
                  <c:v>21.4359</c:v>
                </c:pt>
                <c:pt idx="31852" formatCode="General">
                  <c:v>21.436599999999999</c:v>
                </c:pt>
                <c:pt idx="31853" formatCode="General">
                  <c:v>21.437200000000001</c:v>
                </c:pt>
                <c:pt idx="31854" formatCode="General">
                  <c:v>21.437899999999999</c:v>
                </c:pt>
                <c:pt idx="31855" formatCode="General">
                  <c:v>21.438600000000001</c:v>
                </c:pt>
                <c:pt idx="31856" formatCode="General">
                  <c:v>21.439299999999999</c:v>
                </c:pt>
                <c:pt idx="31857" formatCode="General">
                  <c:v>21.439900000000002</c:v>
                </c:pt>
                <c:pt idx="31858" formatCode="General">
                  <c:v>21.4406</c:v>
                </c:pt>
                <c:pt idx="31859" formatCode="General">
                  <c:v>21.441299999999998</c:v>
                </c:pt>
                <c:pt idx="31860" formatCode="General">
                  <c:v>21.4419</c:v>
                </c:pt>
                <c:pt idx="31861" formatCode="General">
                  <c:v>21.442599999999999</c:v>
                </c:pt>
                <c:pt idx="31862" formatCode="General">
                  <c:v>21.443300000000001</c:v>
                </c:pt>
                <c:pt idx="31863" formatCode="General">
                  <c:v>21.443999999999999</c:v>
                </c:pt>
                <c:pt idx="31864" formatCode="General">
                  <c:v>21.444600000000001</c:v>
                </c:pt>
                <c:pt idx="31865" formatCode="General">
                  <c:v>21.4453</c:v>
                </c:pt>
                <c:pt idx="31866" formatCode="General">
                  <c:v>21.446000000000002</c:v>
                </c:pt>
                <c:pt idx="31867" formatCode="General">
                  <c:v>21.4467</c:v>
                </c:pt>
                <c:pt idx="31868" formatCode="General">
                  <c:v>21.447299999999998</c:v>
                </c:pt>
                <c:pt idx="31869" formatCode="General">
                  <c:v>21.448</c:v>
                </c:pt>
                <c:pt idx="31870" formatCode="General">
                  <c:v>21.448699999999999</c:v>
                </c:pt>
                <c:pt idx="31871" formatCode="General">
                  <c:v>21.449300000000001</c:v>
                </c:pt>
                <c:pt idx="31872" formatCode="General">
                  <c:v>21.45</c:v>
                </c:pt>
                <c:pt idx="31873" formatCode="General">
                  <c:v>21.450700000000001</c:v>
                </c:pt>
                <c:pt idx="31874" formatCode="General">
                  <c:v>21.4514</c:v>
                </c:pt>
                <c:pt idx="31875" formatCode="General">
                  <c:v>21.452000000000002</c:v>
                </c:pt>
                <c:pt idx="31876" formatCode="General">
                  <c:v>21.4527</c:v>
                </c:pt>
                <c:pt idx="31877" formatCode="General">
                  <c:v>21.453399999999998</c:v>
                </c:pt>
                <c:pt idx="31878" formatCode="General">
                  <c:v>21.4541</c:v>
                </c:pt>
                <c:pt idx="31879" formatCode="General">
                  <c:v>21.454699999999999</c:v>
                </c:pt>
                <c:pt idx="31880" formatCode="General">
                  <c:v>21.455400000000001</c:v>
                </c:pt>
                <c:pt idx="31881" formatCode="General">
                  <c:v>21.456099999999999</c:v>
                </c:pt>
                <c:pt idx="31882" formatCode="General">
                  <c:v>21.456700000000001</c:v>
                </c:pt>
                <c:pt idx="31883" formatCode="General">
                  <c:v>21.4574</c:v>
                </c:pt>
                <c:pt idx="31884" formatCode="General">
                  <c:v>21.458100000000002</c:v>
                </c:pt>
                <c:pt idx="31885" formatCode="General">
                  <c:v>21.4588</c:v>
                </c:pt>
                <c:pt idx="31886" formatCode="General">
                  <c:v>21.459399999999999</c:v>
                </c:pt>
                <c:pt idx="31887" formatCode="General">
                  <c:v>21.460100000000001</c:v>
                </c:pt>
                <c:pt idx="31888" formatCode="General">
                  <c:v>21.460799999999999</c:v>
                </c:pt>
                <c:pt idx="31889" formatCode="General">
                  <c:v>21.461500000000001</c:v>
                </c:pt>
                <c:pt idx="31890" formatCode="General">
                  <c:v>21.4621</c:v>
                </c:pt>
                <c:pt idx="31891" formatCode="General">
                  <c:v>21.462800000000001</c:v>
                </c:pt>
                <c:pt idx="31892" formatCode="General">
                  <c:v>21.4635</c:v>
                </c:pt>
                <c:pt idx="31893" formatCode="General">
                  <c:v>21.464200000000002</c:v>
                </c:pt>
                <c:pt idx="31894" formatCode="General">
                  <c:v>21.4648</c:v>
                </c:pt>
                <c:pt idx="31895" formatCode="General">
                  <c:v>21.465499999999999</c:v>
                </c:pt>
                <c:pt idx="31896" formatCode="General">
                  <c:v>21.466200000000001</c:v>
                </c:pt>
                <c:pt idx="31897" formatCode="General">
                  <c:v>21.466799999999999</c:v>
                </c:pt>
                <c:pt idx="31898" formatCode="General">
                  <c:v>21.467500000000001</c:v>
                </c:pt>
                <c:pt idx="31899" formatCode="General">
                  <c:v>21.4682</c:v>
                </c:pt>
                <c:pt idx="31900" formatCode="General">
                  <c:v>21.468900000000001</c:v>
                </c:pt>
                <c:pt idx="31901" formatCode="General">
                  <c:v>21.4695</c:v>
                </c:pt>
                <c:pt idx="31902" formatCode="General">
                  <c:v>21.470199999999998</c:v>
                </c:pt>
                <c:pt idx="31903" formatCode="General">
                  <c:v>21.4709</c:v>
                </c:pt>
                <c:pt idx="31904" formatCode="General">
                  <c:v>21.471599999999999</c:v>
                </c:pt>
                <c:pt idx="31905" formatCode="General">
                  <c:v>21.472200000000001</c:v>
                </c:pt>
                <c:pt idx="31906" formatCode="General">
                  <c:v>21.472899999999999</c:v>
                </c:pt>
                <c:pt idx="31907" formatCode="General">
                  <c:v>21.473600000000001</c:v>
                </c:pt>
                <c:pt idx="31908" formatCode="General">
                  <c:v>21.4742</c:v>
                </c:pt>
                <c:pt idx="31909" formatCode="General">
                  <c:v>21.474900000000002</c:v>
                </c:pt>
                <c:pt idx="31910" formatCode="General">
                  <c:v>21.4756</c:v>
                </c:pt>
                <c:pt idx="31911" formatCode="General">
                  <c:v>21.476299999999998</c:v>
                </c:pt>
                <c:pt idx="31912" formatCode="General">
                  <c:v>21.476900000000001</c:v>
                </c:pt>
                <c:pt idx="31913" formatCode="General">
                  <c:v>21.477599999999999</c:v>
                </c:pt>
                <c:pt idx="31914" formatCode="General">
                  <c:v>21.478300000000001</c:v>
                </c:pt>
                <c:pt idx="31915" formatCode="General">
                  <c:v>21.478999999999999</c:v>
                </c:pt>
                <c:pt idx="31916" formatCode="General">
                  <c:v>21.479600000000001</c:v>
                </c:pt>
                <c:pt idx="31917" formatCode="General">
                  <c:v>21.4803</c:v>
                </c:pt>
                <c:pt idx="31918" formatCode="General">
                  <c:v>21.481000000000002</c:v>
                </c:pt>
                <c:pt idx="31919" formatCode="General">
                  <c:v>21.4817</c:v>
                </c:pt>
                <c:pt idx="31920" formatCode="General">
                  <c:v>21.482299999999999</c:v>
                </c:pt>
                <c:pt idx="31921" formatCode="General">
                  <c:v>21.483000000000001</c:v>
                </c:pt>
                <c:pt idx="31922" formatCode="General">
                  <c:v>21.483699999999999</c:v>
                </c:pt>
                <c:pt idx="31923" formatCode="General">
                  <c:v>21.484300000000001</c:v>
                </c:pt>
                <c:pt idx="31924" formatCode="General">
                  <c:v>21.484999999999999</c:v>
                </c:pt>
                <c:pt idx="31925" formatCode="General">
                  <c:v>21.485700000000001</c:v>
                </c:pt>
                <c:pt idx="31926" formatCode="General">
                  <c:v>21.4864</c:v>
                </c:pt>
                <c:pt idx="31927" formatCode="General">
                  <c:v>21.486999999999998</c:v>
                </c:pt>
                <c:pt idx="31928" formatCode="General">
                  <c:v>21.4877</c:v>
                </c:pt>
                <c:pt idx="31929" formatCode="General">
                  <c:v>21.488399999999999</c:v>
                </c:pt>
                <c:pt idx="31930" formatCode="General">
                  <c:v>21.489100000000001</c:v>
                </c:pt>
                <c:pt idx="31931" formatCode="General">
                  <c:v>21.489699999999999</c:v>
                </c:pt>
                <c:pt idx="31932" formatCode="General">
                  <c:v>21.490400000000001</c:v>
                </c:pt>
                <c:pt idx="31933" formatCode="General">
                  <c:v>21.491099999999999</c:v>
                </c:pt>
                <c:pt idx="31934" formatCode="General">
                  <c:v>21.491700000000002</c:v>
                </c:pt>
                <c:pt idx="31935" formatCode="General">
                  <c:v>21.4924</c:v>
                </c:pt>
                <c:pt idx="31936" formatCode="General">
                  <c:v>21.493099999999998</c:v>
                </c:pt>
                <c:pt idx="31937" formatCode="General">
                  <c:v>21.4938</c:v>
                </c:pt>
                <c:pt idx="31938" formatCode="General">
                  <c:v>21.494399999999999</c:v>
                </c:pt>
                <c:pt idx="31939" formatCode="General">
                  <c:v>21.495100000000001</c:v>
                </c:pt>
                <c:pt idx="31940" formatCode="General">
                  <c:v>21.495799999999999</c:v>
                </c:pt>
                <c:pt idx="31941" formatCode="General">
                  <c:v>21.496500000000001</c:v>
                </c:pt>
                <c:pt idx="31942" formatCode="General">
                  <c:v>21.4971</c:v>
                </c:pt>
                <c:pt idx="31943" formatCode="General">
                  <c:v>21.497800000000002</c:v>
                </c:pt>
                <c:pt idx="31944" formatCode="General">
                  <c:v>21.4985</c:v>
                </c:pt>
                <c:pt idx="31945" formatCode="General">
                  <c:v>21.499099999999999</c:v>
                </c:pt>
                <c:pt idx="31946" formatCode="General">
                  <c:v>21.4998</c:v>
                </c:pt>
                <c:pt idx="31947" formatCode="General">
                  <c:v>21.500499999999999</c:v>
                </c:pt>
                <c:pt idx="31948" formatCode="General">
                  <c:v>21.501200000000001</c:v>
                </c:pt>
                <c:pt idx="31949" formatCode="General">
                  <c:v>21.501799999999999</c:v>
                </c:pt>
                <c:pt idx="31950" formatCode="General">
                  <c:v>21.502500000000001</c:v>
                </c:pt>
                <c:pt idx="31951" formatCode="General">
                  <c:v>21.5032</c:v>
                </c:pt>
                <c:pt idx="31952" formatCode="General">
                  <c:v>21.503900000000002</c:v>
                </c:pt>
                <c:pt idx="31953" formatCode="General">
                  <c:v>21.5045</c:v>
                </c:pt>
                <c:pt idx="31954" formatCode="General">
                  <c:v>21.505199999999999</c:v>
                </c:pt>
                <c:pt idx="31955" formatCode="General">
                  <c:v>21.5059</c:v>
                </c:pt>
                <c:pt idx="31956" formatCode="General">
                  <c:v>21.506599999999999</c:v>
                </c:pt>
                <c:pt idx="31957" formatCode="General">
                  <c:v>21.507200000000001</c:v>
                </c:pt>
                <c:pt idx="31958" formatCode="General">
                  <c:v>21.507899999999999</c:v>
                </c:pt>
                <c:pt idx="31959" formatCode="General">
                  <c:v>21.508600000000001</c:v>
                </c:pt>
                <c:pt idx="31960" formatCode="General">
                  <c:v>21.5092</c:v>
                </c:pt>
                <c:pt idx="31961" formatCode="General">
                  <c:v>21.509899999999998</c:v>
                </c:pt>
                <c:pt idx="31962" formatCode="General">
                  <c:v>21.5106</c:v>
                </c:pt>
                <c:pt idx="31963" formatCode="General">
                  <c:v>21.511299999999999</c:v>
                </c:pt>
                <c:pt idx="31964" formatCode="General">
                  <c:v>21.511900000000001</c:v>
                </c:pt>
                <c:pt idx="31965" formatCode="General">
                  <c:v>21.512599999999999</c:v>
                </c:pt>
                <c:pt idx="31966" formatCode="General">
                  <c:v>21.513300000000001</c:v>
                </c:pt>
                <c:pt idx="31967" formatCode="General">
                  <c:v>21.513999999999999</c:v>
                </c:pt>
                <c:pt idx="31968" formatCode="General">
                  <c:v>21.514600000000002</c:v>
                </c:pt>
                <c:pt idx="31969" formatCode="General">
                  <c:v>21.5153</c:v>
                </c:pt>
                <c:pt idx="31970" formatCode="General">
                  <c:v>21.515999999999998</c:v>
                </c:pt>
                <c:pt idx="31971" formatCode="General">
                  <c:v>21.5166</c:v>
                </c:pt>
                <c:pt idx="31972" formatCode="General">
                  <c:v>21.517299999999999</c:v>
                </c:pt>
                <c:pt idx="31973" formatCode="General">
                  <c:v>21.518000000000001</c:v>
                </c:pt>
                <c:pt idx="31974" formatCode="General">
                  <c:v>21.518699999999999</c:v>
                </c:pt>
                <c:pt idx="31975" formatCode="General">
                  <c:v>21.519300000000001</c:v>
                </c:pt>
                <c:pt idx="31976" formatCode="General">
                  <c:v>21.52</c:v>
                </c:pt>
                <c:pt idx="31977" formatCode="General">
                  <c:v>21.520700000000001</c:v>
                </c:pt>
                <c:pt idx="31978" formatCode="General">
                  <c:v>21.5214</c:v>
                </c:pt>
                <c:pt idx="31979" formatCode="General">
                  <c:v>21.521999999999998</c:v>
                </c:pt>
                <c:pt idx="31980" formatCode="General">
                  <c:v>21.5227</c:v>
                </c:pt>
                <c:pt idx="31981" formatCode="General">
                  <c:v>21.523399999999999</c:v>
                </c:pt>
                <c:pt idx="31982" formatCode="General">
                  <c:v>21.524100000000001</c:v>
                </c:pt>
                <c:pt idx="31983" formatCode="General">
                  <c:v>21.524699999999999</c:v>
                </c:pt>
                <c:pt idx="31984" formatCode="General">
                  <c:v>21.525400000000001</c:v>
                </c:pt>
                <c:pt idx="31985" formatCode="General">
                  <c:v>21.5261</c:v>
                </c:pt>
                <c:pt idx="31986" formatCode="General">
                  <c:v>21.526700000000002</c:v>
                </c:pt>
                <c:pt idx="31987" formatCode="General">
                  <c:v>21.5274</c:v>
                </c:pt>
                <c:pt idx="31988" formatCode="General">
                  <c:v>21.528099999999998</c:v>
                </c:pt>
                <c:pt idx="31989" formatCode="General">
                  <c:v>21.5288</c:v>
                </c:pt>
                <c:pt idx="31990" formatCode="General">
                  <c:v>21.529399999999999</c:v>
                </c:pt>
                <c:pt idx="31991" formatCode="General">
                  <c:v>21.530100000000001</c:v>
                </c:pt>
                <c:pt idx="31992" formatCode="General">
                  <c:v>21.530799999999999</c:v>
                </c:pt>
                <c:pt idx="31993" formatCode="General">
                  <c:v>21.531500000000001</c:v>
                </c:pt>
                <c:pt idx="31994" formatCode="General">
                  <c:v>21.5321</c:v>
                </c:pt>
                <c:pt idx="31995" formatCode="General">
                  <c:v>21.532800000000002</c:v>
                </c:pt>
                <c:pt idx="31996" formatCode="General">
                  <c:v>21.5335</c:v>
                </c:pt>
                <c:pt idx="31997" formatCode="General">
                  <c:v>21.534099999999999</c:v>
                </c:pt>
                <c:pt idx="31998" formatCode="General">
                  <c:v>21.534800000000001</c:v>
                </c:pt>
                <c:pt idx="31999" formatCode="General">
                  <c:v>21.535499999999999</c:v>
                </c:pt>
                <c:pt idx="32000" formatCode="General">
                  <c:v>21.536200000000001</c:v>
                </c:pt>
                <c:pt idx="32001" formatCode="General">
                  <c:v>21.536799999999999</c:v>
                </c:pt>
                <c:pt idx="32002" formatCode="General">
                  <c:v>21.537500000000001</c:v>
                </c:pt>
                <c:pt idx="32003" formatCode="General">
                  <c:v>21.5382</c:v>
                </c:pt>
                <c:pt idx="32004" formatCode="General">
                  <c:v>21.538900000000002</c:v>
                </c:pt>
                <c:pt idx="32005" formatCode="General">
                  <c:v>21.5395</c:v>
                </c:pt>
                <c:pt idx="32006" formatCode="General">
                  <c:v>21.540199999999999</c:v>
                </c:pt>
                <c:pt idx="32007" formatCode="General">
                  <c:v>21.540900000000001</c:v>
                </c:pt>
                <c:pt idx="32008" formatCode="General">
                  <c:v>21.541499999999999</c:v>
                </c:pt>
                <c:pt idx="32009" formatCode="General">
                  <c:v>21.542200000000001</c:v>
                </c:pt>
                <c:pt idx="32010" formatCode="General">
                  <c:v>21.542899999999999</c:v>
                </c:pt>
                <c:pt idx="32011" formatCode="General">
                  <c:v>21.543600000000001</c:v>
                </c:pt>
                <c:pt idx="32012" formatCode="General">
                  <c:v>21.5442</c:v>
                </c:pt>
                <c:pt idx="32013" formatCode="General">
                  <c:v>21.544899999999998</c:v>
                </c:pt>
                <c:pt idx="32014" formatCode="General">
                  <c:v>21.5456</c:v>
                </c:pt>
                <c:pt idx="32015" formatCode="General">
                  <c:v>21.546299999999999</c:v>
                </c:pt>
                <c:pt idx="32016" formatCode="General">
                  <c:v>21.546900000000001</c:v>
                </c:pt>
                <c:pt idx="32017" formatCode="General">
                  <c:v>21.547599999999999</c:v>
                </c:pt>
                <c:pt idx="32018" formatCode="General">
                  <c:v>21.548300000000001</c:v>
                </c:pt>
                <c:pt idx="32019" formatCode="General">
                  <c:v>21.548999999999999</c:v>
                </c:pt>
                <c:pt idx="32020" formatCode="General">
                  <c:v>21.549600000000002</c:v>
                </c:pt>
                <c:pt idx="32021" formatCode="General">
                  <c:v>21.5503</c:v>
                </c:pt>
                <c:pt idx="32022" formatCode="General">
                  <c:v>21.550999999999998</c:v>
                </c:pt>
                <c:pt idx="32023" formatCode="General">
                  <c:v>21.551600000000001</c:v>
                </c:pt>
                <c:pt idx="32024" formatCode="General">
                  <c:v>21.552299999999999</c:v>
                </c:pt>
                <c:pt idx="32025" formatCode="General">
                  <c:v>21.553000000000001</c:v>
                </c:pt>
                <c:pt idx="32026" formatCode="General">
                  <c:v>21.553699999999999</c:v>
                </c:pt>
                <c:pt idx="32027" formatCode="General">
                  <c:v>21.554300000000001</c:v>
                </c:pt>
                <c:pt idx="32028" formatCode="General">
                  <c:v>21.555</c:v>
                </c:pt>
                <c:pt idx="32029" formatCode="General">
                  <c:v>21.555700000000002</c:v>
                </c:pt>
                <c:pt idx="32030" formatCode="General">
                  <c:v>21.5564</c:v>
                </c:pt>
                <c:pt idx="32031" formatCode="General">
                  <c:v>21.556999999999999</c:v>
                </c:pt>
                <c:pt idx="32032" formatCode="General">
                  <c:v>21.557700000000001</c:v>
                </c:pt>
                <c:pt idx="32033" formatCode="General">
                  <c:v>21.558399999999999</c:v>
                </c:pt>
                <c:pt idx="32034" formatCode="General">
                  <c:v>21.559000000000001</c:v>
                </c:pt>
                <c:pt idx="32035" formatCode="General">
                  <c:v>21.559699999999999</c:v>
                </c:pt>
                <c:pt idx="32036" formatCode="General">
                  <c:v>21.560400000000001</c:v>
                </c:pt>
                <c:pt idx="32037" formatCode="General">
                  <c:v>21.5611</c:v>
                </c:pt>
                <c:pt idx="32038" formatCode="General">
                  <c:v>21.561699999999998</c:v>
                </c:pt>
                <c:pt idx="32039" formatCode="General">
                  <c:v>21.5624</c:v>
                </c:pt>
                <c:pt idx="32040" formatCode="General">
                  <c:v>21.563099999999999</c:v>
                </c:pt>
                <c:pt idx="32041" formatCode="General">
                  <c:v>21.563800000000001</c:v>
                </c:pt>
                <c:pt idx="32042" formatCode="General">
                  <c:v>21.564399999999999</c:v>
                </c:pt>
                <c:pt idx="32043" formatCode="General">
                  <c:v>21.565100000000001</c:v>
                </c:pt>
                <c:pt idx="32044" formatCode="General">
                  <c:v>21.565799999999999</c:v>
                </c:pt>
                <c:pt idx="32045" formatCode="General">
                  <c:v>21.566400000000002</c:v>
                </c:pt>
                <c:pt idx="32046" formatCode="General">
                  <c:v>21.5671</c:v>
                </c:pt>
                <c:pt idx="32047" formatCode="General">
                  <c:v>21.567799999999998</c:v>
                </c:pt>
                <c:pt idx="32048" formatCode="General">
                  <c:v>21.5685</c:v>
                </c:pt>
                <c:pt idx="32049" formatCode="General">
                  <c:v>21.569099999999999</c:v>
                </c:pt>
                <c:pt idx="32050" formatCode="General">
                  <c:v>21.569800000000001</c:v>
                </c:pt>
                <c:pt idx="32051" formatCode="General">
                  <c:v>21.570499999999999</c:v>
                </c:pt>
                <c:pt idx="32052" formatCode="General">
                  <c:v>21.571200000000001</c:v>
                </c:pt>
                <c:pt idx="32053" formatCode="General">
                  <c:v>21.5718</c:v>
                </c:pt>
                <c:pt idx="32054" formatCode="General">
                  <c:v>21.572500000000002</c:v>
                </c:pt>
                <c:pt idx="32055" formatCode="General">
                  <c:v>21.5732</c:v>
                </c:pt>
                <c:pt idx="32056" formatCode="General">
                  <c:v>21.573899999999998</c:v>
                </c:pt>
                <c:pt idx="32057" formatCode="General">
                  <c:v>21.5745</c:v>
                </c:pt>
                <c:pt idx="32058" formatCode="General">
                  <c:v>21.575199999999999</c:v>
                </c:pt>
                <c:pt idx="32059" formatCode="General">
                  <c:v>21.575900000000001</c:v>
                </c:pt>
                <c:pt idx="32060" formatCode="General">
                  <c:v>21.576499999999999</c:v>
                </c:pt>
                <c:pt idx="32061" formatCode="General">
                  <c:v>21.577200000000001</c:v>
                </c:pt>
                <c:pt idx="32062" formatCode="General">
                  <c:v>21.5779</c:v>
                </c:pt>
                <c:pt idx="32063" formatCode="General">
                  <c:v>21.578600000000002</c:v>
                </c:pt>
                <c:pt idx="32064" formatCode="General">
                  <c:v>21.5792</c:v>
                </c:pt>
                <c:pt idx="32065" formatCode="General">
                  <c:v>21.579899999999999</c:v>
                </c:pt>
                <c:pt idx="32066" formatCode="General">
                  <c:v>21.5806</c:v>
                </c:pt>
                <c:pt idx="32067" formatCode="General">
                  <c:v>21.581299999999999</c:v>
                </c:pt>
                <c:pt idx="32068" formatCode="General">
                  <c:v>21.581900000000001</c:v>
                </c:pt>
                <c:pt idx="32069" formatCode="General">
                  <c:v>21.582599999999999</c:v>
                </c:pt>
                <c:pt idx="32070" formatCode="General">
                  <c:v>21.583300000000001</c:v>
                </c:pt>
                <c:pt idx="32071" formatCode="General">
                  <c:v>21.5839</c:v>
                </c:pt>
                <c:pt idx="32072" formatCode="General">
                  <c:v>21.584599999999998</c:v>
                </c:pt>
                <c:pt idx="32073" formatCode="General">
                  <c:v>21.5853</c:v>
                </c:pt>
                <c:pt idx="32074" formatCode="General">
                  <c:v>21.585999999999999</c:v>
                </c:pt>
                <c:pt idx="32075" formatCode="General">
                  <c:v>21.586600000000001</c:v>
                </c:pt>
                <c:pt idx="32076" formatCode="General">
                  <c:v>21.587299999999999</c:v>
                </c:pt>
                <c:pt idx="32077" formatCode="General">
                  <c:v>21.588000000000001</c:v>
                </c:pt>
                <c:pt idx="32078" formatCode="General">
                  <c:v>21.588699999999999</c:v>
                </c:pt>
                <c:pt idx="32079" formatCode="General">
                  <c:v>21.589300000000001</c:v>
                </c:pt>
                <c:pt idx="32080" formatCode="General">
                  <c:v>21.59</c:v>
                </c:pt>
                <c:pt idx="32081" formatCode="General">
                  <c:v>21.590699999999998</c:v>
                </c:pt>
                <c:pt idx="32082" formatCode="General">
                  <c:v>21.5914</c:v>
                </c:pt>
                <c:pt idx="32083" formatCode="General">
                  <c:v>21.591999999999999</c:v>
                </c:pt>
                <c:pt idx="32084" formatCode="General">
                  <c:v>21.592700000000001</c:v>
                </c:pt>
                <c:pt idx="32085" formatCode="General">
                  <c:v>21.593399999999999</c:v>
                </c:pt>
                <c:pt idx="32086" formatCode="General">
                  <c:v>21.594000000000001</c:v>
                </c:pt>
                <c:pt idx="32087" formatCode="General">
                  <c:v>21.5947</c:v>
                </c:pt>
                <c:pt idx="32088" formatCode="General">
                  <c:v>21.595400000000001</c:v>
                </c:pt>
                <c:pt idx="32089" formatCode="General">
                  <c:v>21.5961</c:v>
                </c:pt>
                <c:pt idx="32090" formatCode="General">
                  <c:v>21.596699999999998</c:v>
                </c:pt>
                <c:pt idx="32091" formatCode="General">
                  <c:v>21.5974</c:v>
                </c:pt>
                <c:pt idx="32092" formatCode="General">
                  <c:v>21.598099999999999</c:v>
                </c:pt>
                <c:pt idx="32093" formatCode="General">
                  <c:v>21.598800000000001</c:v>
                </c:pt>
                <c:pt idx="32094" formatCode="General">
                  <c:v>21.599399999999999</c:v>
                </c:pt>
                <c:pt idx="32095" formatCode="General">
                  <c:v>21.600100000000001</c:v>
                </c:pt>
                <c:pt idx="32096" formatCode="General">
                  <c:v>21.6008</c:v>
                </c:pt>
                <c:pt idx="32097" formatCode="General">
                  <c:v>21.601400000000002</c:v>
                </c:pt>
                <c:pt idx="32098" formatCode="General">
                  <c:v>21.6021</c:v>
                </c:pt>
                <c:pt idx="32099" formatCode="General">
                  <c:v>21.602799999999998</c:v>
                </c:pt>
                <c:pt idx="32100" formatCode="General">
                  <c:v>21.6035</c:v>
                </c:pt>
                <c:pt idx="32101" formatCode="General">
                  <c:v>21.604099999999999</c:v>
                </c:pt>
                <c:pt idx="32102" formatCode="General">
                  <c:v>21.604800000000001</c:v>
                </c:pt>
                <c:pt idx="32103" formatCode="General">
                  <c:v>21.605499999999999</c:v>
                </c:pt>
                <c:pt idx="32104" formatCode="General">
                  <c:v>21.606200000000001</c:v>
                </c:pt>
                <c:pt idx="32105" formatCode="General">
                  <c:v>21.6068</c:v>
                </c:pt>
                <c:pt idx="32106" formatCode="General">
                  <c:v>21.607500000000002</c:v>
                </c:pt>
                <c:pt idx="32107" formatCode="General">
                  <c:v>21.6082</c:v>
                </c:pt>
                <c:pt idx="32108" formatCode="General">
                  <c:v>21.608799999999999</c:v>
                </c:pt>
                <c:pt idx="32109" formatCode="General">
                  <c:v>21.609500000000001</c:v>
                </c:pt>
                <c:pt idx="32110" formatCode="General">
                  <c:v>21.610199999999999</c:v>
                </c:pt>
                <c:pt idx="32111" formatCode="General">
                  <c:v>21.610900000000001</c:v>
                </c:pt>
                <c:pt idx="32112" formatCode="General">
                  <c:v>21.611499999999999</c:v>
                </c:pt>
                <c:pt idx="32113" formatCode="General">
                  <c:v>21.612200000000001</c:v>
                </c:pt>
                <c:pt idx="32114" formatCode="General">
                  <c:v>21.6129</c:v>
                </c:pt>
                <c:pt idx="32115" formatCode="General">
                  <c:v>21.613600000000002</c:v>
                </c:pt>
                <c:pt idx="32116" formatCode="General">
                  <c:v>21.6142</c:v>
                </c:pt>
                <c:pt idx="32117" formatCode="General">
                  <c:v>21.614899999999999</c:v>
                </c:pt>
                <c:pt idx="32118" formatCode="General">
                  <c:v>21.615600000000001</c:v>
                </c:pt>
                <c:pt idx="32119" formatCode="General">
                  <c:v>21.616299999999999</c:v>
                </c:pt>
                <c:pt idx="32120" formatCode="General">
                  <c:v>21.616900000000001</c:v>
                </c:pt>
                <c:pt idx="32121" formatCode="General">
                  <c:v>21.617599999999999</c:v>
                </c:pt>
                <c:pt idx="32122" formatCode="General">
                  <c:v>21.618300000000001</c:v>
                </c:pt>
                <c:pt idx="32123" formatCode="General">
                  <c:v>21.6189</c:v>
                </c:pt>
                <c:pt idx="32124" formatCode="General">
                  <c:v>21.619599999999998</c:v>
                </c:pt>
                <c:pt idx="32125" formatCode="General">
                  <c:v>21.6203</c:v>
                </c:pt>
                <c:pt idx="32126" formatCode="General">
                  <c:v>21.620999999999999</c:v>
                </c:pt>
                <c:pt idx="32127" formatCode="General">
                  <c:v>21.621600000000001</c:v>
                </c:pt>
                <c:pt idx="32128" formatCode="General">
                  <c:v>21.622299999999999</c:v>
                </c:pt>
                <c:pt idx="32129" formatCode="General">
                  <c:v>21.623000000000001</c:v>
                </c:pt>
                <c:pt idx="32130" formatCode="General">
                  <c:v>21.623699999999999</c:v>
                </c:pt>
                <c:pt idx="32131" formatCode="General">
                  <c:v>21.624300000000002</c:v>
                </c:pt>
                <c:pt idx="32132" formatCode="General">
                  <c:v>21.625</c:v>
                </c:pt>
                <c:pt idx="32133" formatCode="General">
                  <c:v>21.625699999999998</c:v>
                </c:pt>
                <c:pt idx="32134" formatCode="General">
                  <c:v>21.626300000000001</c:v>
                </c:pt>
                <c:pt idx="32135" formatCode="General">
                  <c:v>21.626999999999999</c:v>
                </c:pt>
                <c:pt idx="32136" formatCode="General">
                  <c:v>21.627700000000001</c:v>
                </c:pt>
                <c:pt idx="32137" formatCode="General">
                  <c:v>21.628399999999999</c:v>
                </c:pt>
                <c:pt idx="32138" formatCode="General">
                  <c:v>21.629000000000001</c:v>
                </c:pt>
                <c:pt idx="32139" formatCode="General">
                  <c:v>21.6297</c:v>
                </c:pt>
                <c:pt idx="32140" formatCode="General">
                  <c:v>21.630400000000002</c:v>
                </c:pt>
                <c:pt idx="32141" formatCode="General">
                  <c:v>21.6311</c:v>
                </c:pt>
                <c:pt idx="32142" formatCode="General">
                  <c:v>21.631699999999999</c:v>
                </c:pt>
                <c:pt idx="32143" formatCode="General">
                  <c:v>21.632400000000001</c:v>
                </c:pt>
                <c:pt idx="32144" formatCode="General">
                  <c:v>21.633099999999999</c:v>
                </c:pt>
                <c:pt idx="32145" formatCode="General">
                  <c:v>21.633800000000001</c:v>
                </c:pt>
                <c:pt idx="32146" formatCode="General">
                  <c:v>21.634399999999999</c:v>
                </c:pt>
                <c:pt idx="32147" formatCode="General">
                  <c:v>21.635100000000001</c:v>
                </c:pt>
                <c:pt idx="32148" formatCode="General">
                  <c:v>21.6358</c:v>
                </c:pt>
                <c:pt idx="32149" formatCode="General">
                  <c:v>21.636399999999998</c:v>
                </c:pt>
                <c:pt idx="32150" formatCode="General">
                  <c:v>21.6371</c:v>
                </c:pt>
                <c:pt idx="32151" formatCode="General">
                  <c:v>21.637799999999999</c:v>
                </c:pt>
                <c:pt idx="32152" formatCode="General">
                  <c:v>21.638500000000001</c:v>
                </c:pt>
                <c:pt idx="32153" formatCode="General">
                  <c:v>21.639099999999999</c:v>
                </c:pt>
                <c:pt idx="32154" formatCode="General">
                  <c:v>21.639800000000001</c:v>
                </c:pt>
                <c:pt idx="32155" formatCode="General">
                  <c:v>21.640499999999999</c:v>
                </c:pt>
                <c:pt idx="32156" formatCode="General">
                  <c:v>21.641200000000001</c:v>
                </c:pt>
                <c:pt idx="32157" formatCode="General">
                  <c:v>21.6418</c:v>
                </c:pt>
                <c:pt idx="32158" formatCode="General">
                  <c:v>21.642499999999998</c:v>
                </c:pt>
                <c:pt idx="32159" formatCode="General">
                  <c:v>21.6432</c:v>
                </c:pt>
                <c:pt idx="32160" formatCode="General">
                  <c:v>21.643799999999999</c:v>
                </c:pt>
                <c:pt idx="32161" formatCode="General">
                  <c:v>21.644500000000001</c:v>
                </c:pt>
                <c:pt idx="32162" formatCode="General">
                  <c:v>21.645199999999999</c:v>
                </c:pt>
                <c:pt idx="32163" formatCode="General">
                  <c:v>21.645900000000001</c:v>
                </c:pt>
                <c:pt idx="32164" formatCode="General">
                  <c:v>21.6465</c:v>
                </c:pt>
                <c:pt idx="32165" formatCode="General">
                  <c:v>21.647200000000002</c:v>
                </c:pt>
                <c:pt idx="32166" formatCode="General">
                  <c:v>21.6479</c:v>
                </c:pt>
                <c:pt idx="32167" formatCode="General">
                  <c:v>21.648599999999998</c:v>
                </c:pt>
                <c:pt idx="32168" formatCode="General">
                  <c:v>21.6492</c:v>
                </c:pt>
                <c:pt idx="32169" formatCode="General">
                  <c:v>21.649899999999999</c:v>
                </c:pt>
                <c:pt idx="32170" formatCode="General">
                  <c:v>21.650600000000001</c:v>
                </c:pt>
                <c:pt idx="32171" formatCode="General">
                  <c:v>21.651199999999999</c:v>
                </c:pt>
                <c:pt idx="32172" formatCode="General">
                  <c:v>21.651900000000001</c:v>
                </c:pt>
                <c:pt idx="32173" formatCode="General">
                  <c:v>21.6526</c:v>
                </c:pt>
                <c:pt idx="32174" formatCode="General">
                  <c:v>21.653300000000002</c:v>
                </c:pt>
                <c:pt idx="32175" formatCode="General">
                  <c:v>21.6539</c:v>
                </c:pt>
                <c:pt idx="32176" formatCode="General">
                  <c:v>21.654599999999999</c:v>
                </c:pt>
                <c:pt idx="32177" formatCode="General">
                  <c:v>21.6553</c:v>
                </c:pt>
                <c:pt idx="32178" formatCode="General">
                  <c:v>21.655999999999999</c:v>
                </c:pt>
                <c:pt idx="32179" formatCode="General">
                  <c:v>21.656600000000001</c:v>
                </c:pt>
                <c:pt idx="32180" formatCode="General">
                  <c:v>21.657299999999999</c:v>
                </c:pt>
                <c:pt idx="32181" formatCode="General">
                  <c:v>21.658000000000001</c:v>
                </c:pt>
                <c:pt idx="32182" formatCode="General">
                  <c:v>21.6587</c:v>
                </c:pt>
                <c:pt idx="32183" formatCode="General">
                  <c:v>21.659300000000002</c:v>
                </c:pt>
                <c:pt idx="32184" formatCode="General">
                  <c:v>21.66</c:v>
                </c:pt>
                <c:pt idx="32185" formatCode="General">
                  <c:v>21.660699999999999</c:v>
                </c:pt>
                <c:pt idx="32186" formatCode="General">
                  <c:v>21.661300000000001</c:v>
                </c:pt>
                <c:pt idx="32187" formatCode="General">
                  <c:v>21.661999999999999</c:v>
                </c:pt>
                <c:pt idx="32188" formatCode="General">
                  <c:v>21.662700000000001</c:v>
                </c:pt>
                <c:pt idx="32189" formatCode="General">
                  <c:v>21.663399999999999</c:v>
                </c:pt>
                <c:pt idx="32190" formatCode="General">
                  <c:v>21.664000000000001</c:v>
                </c:pt>
                <c:pt idx="32191" formatCode="General">
                  <c:v>21.6647</c:v>
                </c:pt>
                <c:pt idx="32192" formatCode="General">
                  <c:v>21.665400000000002</c:v>
                </c:pt>
                <c:pt idx="32193" formatCode="General">
                  <c:v>21.6661</c:v>
                </c:pt>
                <c:pt idx="32194" formatCode="General">
                  <c:v>21.666699999999999</c:v>
                </c:pt>
                <c:pt idx="32195" formatCode="General">
                  <c:v>21.667400000000001</c:v>
                </c:pt>
                <c:pt idx="32196" formatCode="General">
                  <c:v>21.668099999999999</c:v>
                </c:pt>
                <c:pt idx="32197" formatCode="General">
                  <c:v>21.668700000000001</c:v>
                </c:pt>
                <c:pt idx="32198" formatCode="General">
                  <c:v>21.6694</c:v>
                </c:pt>
                <c:pt idx="32199" formatCode="General">
                  <c:v>21.670100000000001</c:v>
                </c:pt>
                <c:pt idx="32200" formatCode="General">
                  <c:v>21.6708</c:v>
                </c:pt>
                <c:pt idx="32201" formatCode="General">
                  <c:v>21.671399999999998</c:v>
                </c:pt>
                <c:pt idx="32202" formatCode="General">
                  <c:v>21.6721</c:v>
                </c:pt>
                <c:pt idx="32203" formatCode="General">
                  <c:v>21.672799999999999</c:v>
                </c:pt>
                <c:pt idx="32204" formatCode="General">
                  <c:v>21.673500000000001</c:v>
                </c:pt>
                <c:pt idx="32205" formatCode="General">
                  <c:v>21.674099999999999</c:v>
                </c:pt>
                <c:pt idx="32206" formatCode="General">
                  <c:v>21.674800000000001</c:v>
                </c:pt>
                <c:pt idx="32207" formatCode="General">
                  <c:v>21.6755</c:v>
                </c:pt>
                <c:pt idx="32208" formatCode="General">
                  <c:v>21.676100000000002</c:v>
                </c:pt>
                <c:pt idx="32209" formatCode="General">
                  <c:v>21.6768</c:v>
                </c:pt>
                <c:pt idx="32210" formatCode="General">
                  <c:v>21.677499999999998</c:v>
                </c:pt>
                <c:pt idx="32211" formatCode="General">
                  <c:v>21.6782</c:v>
                </c:pt>
                <c:pt idx="32212" formatCode="General">
                  <c:v>21.678799999999999</c:v>
                </c:pt>
                <c:pt idx="32213" formatCode="General">
                  <c:v>21.679500000000001</c:v>
                </c:pt>
                <c:pt idx="32214" formatCode="General">
                  <c:v>21.680199999999999</c:v>
                </c:pt>
                <c:pt idx="32215" formatCode="General">
                  <c:v>21.680900000000001</c:v>
                </c:pt>
                <c:pt idx="32216" formatCode="General">
                  <c:v>21.6815</c:v>
                </c:pt>
                <c:pt idx="32217" formatCode="General">
                  <c:v>21.682200000000002</c:v>
                </c:pt>
                <c:pt idx="32218" formatCode="General">
                  <c:v>21.6829</c:v>
                </c:pt>
                <c:pt idx="32219" formatCode="General">
                  <c:v>21.683599999999998</c:v>
                </c:pt>
                <c:pt idx="32220" formatCode="General">
                  <c:v>21.684200000000001</c:v>
                </c:pt>
                <c:pt idx="32221" formatCode="General">
                  <c:v>21.684899999999999</c:v>
                </c:pt>
                <c:pt idx="32222" formatCode="General">
                  <c:v>21.685600000000001</c:v>
                </c:pt>
                <c:pt idx="32223" formatCode="General">
                  <c:v>21.686199999999999</c:v>
                </c:pt>
                <c:pt idx="32224" formatCode="General">
                  <c:v>21.686900000000001</c:v>
                </c:pt>
                <c:pt idx="32225" formatCode="General">
                  <c:v>21.6876</c:v>
                </c:pt>
                <c:pt idx="32226" formatCode="General">
                  <c:v>21.688300000000002</c:v>
                </c:pt>
                <c:pt idx="32227" formatCode="General">
                  <c:v>21.6889</c:v>
                </c:pt>
                <c:pt idx="32228" formatCode="General">
                  <c:v>21.689599999999999</c:v>
                </c:pt>
                <c:pt idx="32229" formatCode="General">
                  <c:v>21.690300000000001</c:v>
                </c:pt>
                <c:pt idx="32230" formatCode="General">
                  <c:v>21.690999999999999</c:v>
                </c:pt>
                <c:pt idx="32231" formatCode="General">
                  <c:v>21.691600000000001</c:v>
                </c:pt>
                <c:pt idx="32232" formatCode="General">
                  <c:v>21.692299999999999</c:v>
                </c:pt>
                <c:pt idx="32233" formatCode="General">
                  <c:v>21.693000000000001</c:v>
                </c:pt>
                <c:pt idx="32234" formatCode="General">
                  <c:v>21.6936</c:v>
                </c:pt>
                <c:pt idx="32235" formatCode="General">
                  <c:v>21.694299999999998</c:v>
                </c:pt>
                <c:pt idx="32236" formatCode="General">
                  <c:v>21.695</c:v>
                </c:pt>
                <c:pt idx="32237" formatCode="General">
                  <c:v>21.695699999999999</c:v>
                </c:pt>
                <c:pt idx="32238" formatCode="General">
                  <c:v>21.696300000000001</c:v>
                </c:pt>
                <c:pt idx="32239" formatCode="General">
                  <c:v>21.696999999999999</c:v>
                </c:pt>
                <c:pt idx="32240" formatCode="General">
                  <c:v>21.697700000000001</c:v>
                </c:pt>
                <c:pt idx="32241" formatCode="General">
                  <c:v>21.698399999999999</c:v>
                </c:pt>
                <c:pt idx="32242" formatCode="General">
                  <c:v>21.699000000000002</c:v>
                </c:pt>
                <c:pt idx="32243" formatCode="General">
                  <c:v>21.6997</c:v>
                </c:pt>
                <c:pt idx="32244" formatCode="General">
                  <c:v>21.700399999999998</c:v>
                </c:pt>
                <c:pt idx="32245" formatCode="General">
                  <c:v>21.7011</c:v>
                </c:pt>
                <c:pt idx="32246" formatCode="General">
                  <c:v>21.701699999999999</c:v>
                </c:pt>
                <c:pt idx="32247" formatCode="General">
                  <c:v>21.702400000000001</c:v>
                </c:pt>
                <c:pt idx="32248" formatCode="General">
                  <c:v>21.703099999999999</c:v>
                </c:pt>
                <c:pt idx="32249" formatCode="General">
                  <c:v>21.703700000000001</c:v>
                </c:pt>
                <c:pt idx="32250" formatCode="General">
                  <c:v>21.7044</c:v>
                </c:pt>
                <c:pt idx="32251" formatCode="General">
                  <c:v>21.705100000000002</c:v>
                </c:pt>
                <c:pt idx="32252" formatCode="General">
                  <c:v>21.7058</c:v>
                </c:pt>
                <c:pt idx="32253" formatCode="General">
                  <c:v>21.706399999999999</c:v>
                </c:pt>
                <c:pt idx="32254" formatCode="General">
                  <c:v>21.707100000000001</c:v>
                </c:pt>
                <c:pt idx="32255" formatCode="General">
                  <c:v>21.707799999999999</c:v>
                </c:pt>
                <c:pt idx="32256" formatCode="General">
                  <c:v>21.708500000000001</c:v>
                </c:pt>
                <c:pt idx="32257" formatCode="General">
                  <c:v>21.709099999999999</c:v>
                </c:pt>
                <c:pt idx="32258" formatCode="General">
                  <c:v>21.709800000000001</c:v>
                </c:pt>
                <c:pt idx="32259" formatCode="General">
                  <c:v>21.7105</c:v>
                </c:pt>
                <c:pt idx="32260" formatCode="General">
                  <c:v>21.711099999999998</c:v>
                </c:pt>
                <c:pt idx="32261" formatCode="General">
                  <c:v>21.7118</c:v>
                </c:pt>
                <c:pt idx="32262" formatCode="General">
                  <c:v>21.712499999999999</c:v>
                </c:pt>
                <c:pt idx="32263" formatCode="General">
                  <c:v>21.713200000000001</c:v>
                </c:pt>
                <c:pt idx="32264" formatCode="General">
                  <c:v>21.713799999999999</c:v>
                </c:pt>
                <c:pt idx="32265" formatCode="General">
                  <c:v>21.714500000000001</c:v>
                </c:pt>
                <c:pt idx="32266" formatCode="General">
                  <c:v>21.715199999999999</c:v>
                </c:pt>
                <c:pt idx="32267" formatCode="General">
                  <c:v>21.715900000000001</c:v>
                </c:pt>
                <c:pt idx="32268" formatCode="General">
                  <c:v>21.7165</c:v>
                </c:pt>
                <c:pt idx="32269" formatCode="General">
                  <c:v>21.717199999999998</c:v>
                </c:pt>
                <c:pt idx="32270" formatCode="General">
                  <c:v>21.7179</c:v>
                </c:pt>
                <c:pt idx="32271" formatCode="General">
                  <c:v>21.718499999999999</c:v>
                </c:pt>
                <c:pt idx="32272" formatCode="General">
                  <c:v>21.719200000000001</c:v>
                </c:pt>
                <c:pt idx="32273" formatCode="General">
                  <c:v>21.719899999999999</c:v>
                </c:pt>
                <c:pt idx="32274" formatCode="General">
                  <c:v>21.720600000000001</c:v>
                </c:pt>
                <c:pt idx="32275" formatCode="General">
                  <c:v>21.7212</c:v>
                </c:pt>
                <c:pt idx="32276" formatCode="General">
                  <c:v>21.721900000000002</c:v>
                </c:pt>
                <c:pt idx="32277" formatCode="General">
                  <c:v>21.7226</c:v>
                </c:pt>
                <c:pt idx="32278" formatCode="General">
                  <c:v>21.723299999999998</c:v>
                </c:pt>
                <c:pt idx="32279" formatCode="General">
                  <c:v>21.7239</c:v>
                </c:pt>
                <c:pt idx="32280" formatCode="General">
                  <c:v>21.724599999999999</c:v>
                </c:pt>
                <c:pt idx="32281" formatCode="General">
                  <c:v>21.725300000000001</c:v>
                </c:pt>
                <c:pt idx="32282" formatCode="General">
                  <c:v>21.725999999999999</c:v>
                </c:pt>
                <c:pt idx="32283" formatCode="General">
                  <c:v>21.726600000000001</c:v>
                </c:pt>
                <c:pt idx="32284" formatCode="General">
                  <c:v>21.7273</c:v>
                </c:pt>
                <c:pt idx="32285" formatCode="General">
                  <c:v>21.728000000000002</c:v>
                </c:pt>
                <c:pt idx="32286" formatCode="General">
                  <c:v>21.7286</c:v>
                </c:pt>
                <c:pt idx="32287" formatCode="General">
                  <c:v>21.729299999999999</c:v>
                </c:pt>
                <c:pt idx="32288" formatCode="General">
                  <c:v>21.73</c:v>
                </c:pt>
                <c:pt idx="32289" formatCode="General">
                  <c:v>21.730699999999999</c:v>
                </c:pt>
                <c:pt idx="32290" formatCode="General">
                  <c:v>21.731300000000001</c:v>
                </c:pt>
                <c:pt idx="32291" formatCode="General">
                  <c:v>21.731999999999999</c:v>
                </c:pt>
                <c:pt idx="32292" formatCode="General">
                  <c:v>21.732700000000001</c:v>
                </c:pt>
                <c:pt idx="32293" formatCode="General">
                  <c:v>21.7334</c:v>
                </c:pt>
                <c:pt idx="32294" formatCode="General">
                  <c:v>21.734000000000002</c:v>
                </c:pt>
                <c:pt idx="32295" formatCode="General">
                  <c:v>21.7347</c:v>
                </c:pt>
                <c:pt idx="32296" formatCode="General">
                  <c:v>21.735399999999998</c:v>
                </c:pt>
                <c:pt idx="32297" formatCode="General">
                  <c:v>21.736000000000001</c:v>
                </c:pt>
                <c:pt idx="32298" formatCode="General">
                  <c:v>21.736699999999999</c:v>
                </c:pt>
                <c:pt idx="32299" formatCode="General">
                  <c:v>21.737400000000001</c:v>
                </c:pt>
                <c:pt idx="32300" formatCode="General">
                  <c:v>21.738099999999999</c:v>
                </c:pt>
                <c:pt idx="32301" formatCode="General">
                  <c:v>21.738700000000001</c:v>
                </c:pt>
                <c:pt idx="32302" formatCode="General">
                  <c:v>21.7394</c:v>
                </c:pt>
                <c:pt idx="32303" formatCode="General">
                  <c:v>21.740100000000002</c:v>
                </c:pt>
                <c:pt idx="32304" formatCode="General">
                  <c:v>21.7408</c:v>
                </c:pt>
                <c:pt idx="32305" formatCode="General">
                  <c:v>21.741399999999999</c:v>
                </c:pt>
                <c:pt idx="32306" formatCode="General">
                  <c:v>21.742100000000001</c:v>
                </c:pt>
                <c:pt idx="32307" formatCode="General">
                  <c:v>21.742799999999999</c:v>
                </c:pt>
                <c:pt idx="32308" formatCode="General">
                  <c:v>21.743500000000001</c:v>
                </c:pt>
                <c:pt idx="32309" formatCode="General">
                  <c:v>21.7441</c:v>
                </c:pt>
                <c:pt idx="32310" formatCode="General">
                  <c:v>21.744800000000001</c:v>
                </c:pt>
                <c:pt idx="32311" formatCode="General">
                  <c:v>21.7455</c:v>
                </c:pt>
                <c:pt idx="32312" formatCode="General">
                  <c:v>21.746099999999998</c:v>
                </c:pt>
                <c:pt idx="32313" formatCode="General">
                  <c:v>21.7468</c:v>
                </c:pt>
                <c:pt idx="32314" formatCode="General">
                  <c:v>21.747499999999999</c:v>
                </c:pt>
                <c:pt idx="32315" formatCode="General">
                  <c:v>21.748200000000001</c:v>
                </c:pt>
                <c:pt idx="32316" formatCode="General">
                  <c:v>21.748799999999999</c:v>
                </c:pt>
                <c:pt idx="32317" formatCode="General">
                  <c:v>21.749500000000001</c:v>
                </c:pt>
                <c:pt idx="32318" formatCode="General">
                  <c:v>21.7502</c:v>
                </c:pt>
                <c:pt idx="32319" formatCode="General">
                  <c:v>21.750900000000001</c:v>
                </c:pt>
                <c:pt idx="32320" formatCode="General">
                  <c:v>21.7515</c:v>
                </c:pt>
                <c:pt idx="32321" formatCode="General">
                  <c:v>21.752199999999998</c:v>
                </c:pt>
                <c:pt idx="32322" formatCode="General">
                  <c:v>21.7529</c:v>
                </c:pt>
                <c:pt idx="32323" formatCode="General">
                  <c:v>21.753499999999999</c:v>
                </c:pt>
                <c:pt idx="32324" formatCode="General">
                  <c:v>21.754200000000001</c:v>
                </c:pt>
                <c:pt idx="32325" formatCode="General">
                  <c:v>21.754899999999999</c:v>
                </c:pt>
                <c:pt idx="32326" formatCode="General">
                  <c:v>21.755600000000001</c:v>
                </c:pt>
                <c:pt idx="32327" formatCode="General">
                  <c:v>21.7562</c:v>
                </c:pt>
                <c:pt idx="32328" formatCode="General">
                  <c:v>21.756900000000002</c:v>
                </c:pt>
                <c:pt idx="32329" formatCode="General">
                  <c:v>21.7576</c:v>
                </c:pt>
                <c:pt idx="32330" formatCode="General">
                  <c:v>21.758299999999998</c:v>
                </c:pt>
                <c:pt idx="32331" formatCode="General">
                  <c:v>21.758900000000001</c:v>
                </c:pt>
                <c:pt idx="32332" formatCode="General">
                  <c:v>21.759599999999999</c:v>
                </c:pt>
                <c:pt idx="32333" formatCode="General">
                  <c:v>21.760300000000001</c:v>
                </c:pt>
                <c:pt idx="32334" formatCode="General">
                  <c:v>21.760899999999999</c:v>
                </c:pt>
                <c:pt idx="32335" formatCode="General">
                  <c:v>21.761600000000001</c:v>
                </c:pt>
                <c:pt idx="32336" formatCode="General">
                  <c:v>21.7623</c:v>
                </c:pt>
                <c:pt idx="32337" formatCode="General">
                  <c:v>21.763000000000002</c:v>
                </c:pt>
                <c:pt idx="32338" formatCode="General">
                  <c:v>21.7636</c:v>
                </c:pt>
                <c:pt idx="32339" formatCode="General">
                  <c:v>21.764299999999999</c:v>
                </c:pt>
                <c:pt idx="32340" formatCode="General">
                  <c:v>21.765000000000001</c:v>
                </c:pt>
                <c:pt idx="32341" formatCode="General">
                  <c:v>21.765699999999999</c:v>
                </c:pt>
                <c:pt idx="32342" formatCode="General">
                  <c:v>21.766300000000001</c:v>
                </c:pt>
                <c:pt idx="32343" formatCode="General">
                  <c:v>21.766999999999999</c:v>
                </c:pt>
                <c:pt idx="32344" formatCode="General">
                  <c:v>21.767700000000001</c:v>
                </c:pt>
                <c:pt idx="32345" formatCode="General">
                  <c:v>21.7684</c:v>
                </c:pt>
                <c:pt idx="32346" formatCode="General">
                  <c:v>21.768999999999998</c:v>
                </c:pt>
                <c:pt idx="32347" formatCode="General">
                  <c:v>21.7697</c:v>
                </c:pt>
                <c:pt idx="32348" formatCode="General">
                  <c:v>21.770399999999999</c:v>
                </c:pt>
                <c:pt idx="32349" formatCode="General">
                  <c:v>21.771000000000001</c:v>
                </c:pt>
                <c:pt idx="32350" formatCode="General">
                  <c:v>21.771699999999999</c:v>
                </c:pt>
                <c:pt idx="32351" formatCode="General">
                  <c:v>21.772400000000001</c:v>
                </c:pt>
                <c:pt idx="32352" formatCode="General">
                  <c:v>21.773099999999999</c:v>
                </c:pt>
                <c:pt idx="32353" formatCode="General">
                  <c:v>21.773700000000002</c:v>
                </c:pt>
                <c:pt idx="32354" formatCode="General">
                  <c:v>21.7744</c:v>
                </c:pt>
                <c:pt idx="32355" formatCode="General">
                  <c:v>21.775099999999998</c:v>
                </c:pt>
                <c:pt idx="32356" formatCode="General">
                  <c:v>21.7758</c:v>
                </c:pt>
                <c:pt idx="32357" formatCode="General">
                  <c:v>21.776399999999999</c:v>
                </c:pt>
                <c:pt idx="32358" formatCode="General">
                  <c:v>21.777100000000001</c:v>
                </c:pt>
                <c:pt idx="32359" formatCode="General">
                  <c:v>21.777799999999999</c:v>
                </c:pt>
                <c:pt idx="32360" formatCode="General">
                  <c:v>21.778400000000001</c:v>
                </c:pt>
                <c:pt idx="32361" formatCode="General">
                  <c:v>21.7791</c:v>
                </c:pt>
                <c:pt idx="32362" formatCode="General">
                  <c:v>21.779800000000002</c:v>
                </c:pt>
                <c:pt idx="32363" formatCode="General">
                  <c:v>21.7805</c:v>
                </c:pt>
                <c:pt idx="32364" formatCode="General">
                  <c:v>21.781099999999999</c:v>
                </c:pt>
                <c:pt idx="32365" formatCode="General">
                  <c:v>21.7818</c:v>
                </c:pt>
                <c:pt idx="32366" formatCode="General">
                  <c:v>21.782499999999999</c:v>
                </c:pt>
                <c:pt idx="32367" formatCode="General">
                  <c:v>21.783200000000001</c:v>
                </c:pt>
                <c:pt idx="32368" formatCode="General">
                  <c:v>21.783799999999999</c:v>
                </c:pt>
                <c:pt idx="32369" formatCode="General">
                  <c:v>21.784500000000001</c:v>
                </c:pt>
                <c:pt idx="32370" formatCode="General">
                  <c:v>21.7852</c:v>
                </c:pt>
                <c:pt idx="32371" formatCode="General">
                  <c:v>21.785799999999998</c:v>
                </c:pt>
                <c:pt idx="32372" formatCode="General">
                  <c:v>21.7865</c:v>
                </c:pt>
                <c:pt idx="32373" formatCode="General">
                  <c:v>21.787199999999999</c:v>
                </c:pt>
                <c:pt idx="32374" formatCode="General">
                  <c:v>21.7879</c:v>
                </c:pt>
                <c:pt idx="32375" formatCode="General">
                  <c:v>21.788499999999999</c:v>
                </c:pt>
                <c:pt idx="32376" formatCode="General">
                  <c:v>21.789200000000001</c:v>
                </c:pt>
                <c:pt idx="32377" formatCode="General">
                  <c:v>21.789899999999999</c:v>
                </c:pt>
                <c:pt idx="32378" formatCode="General">
                  <c:v>21.790600000000001</c:v>
                </c:pt>
                <c:pt idx="32379" formatCode="General">
                  <c:v>21.7912</c:v>
                </c:pt>
                <c:pt idx="32380" formatCode="General">
                  <c:v>21.791899999999998</c:v>
                </c:pt>
                <c:pt idx="32381" formatCode="General">
                  <c:v>21.7926</c:v>
                </c:pt>
                <c:pt idx="32382" formatCode="General">
                  <c:v>21.793299999999999</c:v>
                </c:pt>
                <c:pt idx="32383" formatCode="General">
                  <c:v>21.793900000000001</c:v>
                </c:pt>
                <c:pt idx="32384" formatCode="General">
                  <c:v>21.794599999999999</c:v>
                </c:pt>
                <c:pt idx="32385" formatCode="General">
                  <c:v>21.795300000000001</c:v>
                </c:pt>
                <c:pt idx="32386" formatCode="General">
                  <c:v>21.7959</c:v>
                </c:pt>
                <c:pt idx="32387" formatCode="General">
                  <c:v>21.796600000000002</c:v>
                </c:pt>
                <c:pt idx="32388" formatCode="General">
                  <c:v>21.7973</c:v>
                </c:pt>
                <c:pt idx="32389" formatCode="General">
                  <c:v>21.797999999999998</c:v>
                </c:pt>
                <c:pt idx="32390" formatCode="General">
                  <c:v>21.7986</c:v>
                </c:pt>
                <c:pt idx="32391" formatCode="General">
                  <c:v>21.799299999999999</c:v>
                </c:pt>
                <c:pt idx="32392" formatCode="General">
                  <c:v>21.8</c:v>
                </c:pt>
                <c:pt idx="32393" formatCode="General">
                  <c:v>21.800699999999999</c:v>
                </c:pt>
                <c:pt idx="32394" formatCode="General">
                  <c:v>21.801300000000001</c:v>
                </c:pt>
                <c:pt idx="32395" formatCode="General">
                  <c:v>21.802</c:v>
                </c:pt>
                <c:pt idx="32396" formatCode="General">
                  <c:v>21.802700000000002</c:v>
                </c:pt>
                <c:pt idx="32397" formatCode="General">
                  <c:v>21.8033</c:v>
                </c:pt>
                <c:pt idx="32398" formatCode="General">
                  <c:v>21.803999999999998</c:v>
                </c:pt>
                <c:pt idx="32399" formatCode="General">
                  <c:v>21.8047</c:v>
                </c:pt>
                <c:pt idx="32400" formatCode="General">
                  <c:v>21.805399999999999</c:v>
                </c:pt>
                <c:pt idx="32401" formatCode="General">
                  <c:v>21.806000000000001</c:v>
                </c:pt>
                <c:pt idx="32402" formatCode="General">
                  <c:v>21.806699999999999</c:v>
                </c:pt>
                <c:pt idx="32403" formatCode="General">
                  <c:v>21.807400000000001</c:v>
                </c:pt>
                <c:pt idx="32404" formatCode="General">
                  <c:v>21.8081</c:v>
                </c:pt>
                <c:pt idx="32405" formatCode="General">
                  <c:v>21.808700000000002</c:v>
                </c:pt>
                <c:pt idx="32406" formatCode="General">
                  <c:v>21.8094</c:v>
                </c:pt>
                <c:pt idx="32407" formatCode="General">
                  <c:v>21.810099999999998</c:v>
                </c:pt>
                <c:pt idx="32408" formatCode="General">
                  <c:v>21.8108</c:v>
                </c:pt>
                <c:pt idx="32409" formatCode="General">
                  <c:v>21.811399999999999</c:v>
                </c:pt>
                <c:pt idx="32410" formatCode="General">
                  <c:v>21.812100000000001</c:v>
                </c:pt>
                <c:pt idx="32411" formatCode="General">
                  <c:v>21.812799999999999</c:v>
                </c:pt>
                <c:pt idx="32412" formatCode="General">
                  <c:v>21.813400000000001</c:v>
                </c:pt>
                <c:pt idx="32413" formatCode="General">
                  <c:v>21.8141</c:v>
                </c:pt>
                <c:pt idx="32414" formatCode="General">
                  <c:v>21.814800000000002</c:v>
                </c:pt>
                <c:pt idx="32415" formatCode="General">
                  <c:v>21.8155</c:v>
                </c:pt>
                <c:pt idx="32416" formatCode="General">
                  <c:v>21.816099999999999</c:v>
                </c:pt>
                <c:pt idx="32417" formatCode="General">
                  <c:v>21.816800000000001</c:v>
                </c:pt>
                <c:pt idx="32418" formatCode="General">
                  <c:v>21.817499999999999</c:v>
                </c:pt>
                <c:pt idx="32419" formatCode="General">
                  <c:v>21.818200000000001</c:v>
                </c:pt>
                <c:pt idx="32420" formatCode="General">
                  <c:v>21.8188</c:v>
                </c:pt>
                <c:pt idx="32421" formatCode="General">
                  <c:v>21.819500000000001</c:v>
                </c:pt>
                <c:pt idx="32422" formatCode="General">
                  <c:v>21.8202</c:v>
                </c:pt>
                <c:pt idx="32423" formatCode="General">
                  <c:v>21.820799999999998</c:v>
                </c:pt>
                <c:pt idx="32424" formatCode="General">
                  <c:v>21.8215</c:v>
                </c:pt>
                <c:pt idx="32425" formatCode="General">
                  <c:v>21.822199999999999</c:v>
                </c:pt>
                <c:pt idx="32426" formatCode="General">
                  <c:v>21.822900000000001</c:v>
                </c:pt>
                <c:pt idx="32427" formatCode="General">
                  <c:v>21.823499999999999</c:v>
                </c:pt>
                <c:pt idx="32428" formatCode="General">
                  <c:v>21.824200000000001</c:v>
                </c:pt>
                <c:pt idx="32429" formatCode="General">
                  <c:v>21.8249</c:v>
                </c:pt>
                <c:pt idx="32430" formatCode="General">
                  <c:v>21.825600000000001</c:v>
                </c:pt>
                <c:pt idx="32431" formatCode="General">
                  <c:v>21.8262</c:v>
                </c:pt>
                <c:pt idx="32432" formatCode="General">
                  <c:v>21.826899999999998</c:v>
                </c:pt>
                <c:pt idx="32433" formatCode="General">
                  <c:v>21.8276</c:v>
                </c:pt>
                <c:pt idx="32434" formatCode="General">
                  <c:v>21.828199999999999</c:v>
                </c:pt>
                <c:pt idx="32435" formatCode="General">
                  <c:v>21.828900000000001</c:v>
                </c:pt>
                <c:pt idx="32436" formatCode="General">
                  <c:v>21.829599999999999</c:v>
                </c:pt>
                <c:pt idx="32437" formatCode="General">
                  <c:v>21.830300000000001</c:v>
                </c:pt>
                <c:pt idx="32438" formatCode="General">
                  <c:v>21.8309</c:v>
                </c:pt>
                <c:pt idx="32439" formatCode="General">
                  <c:v>21.831600000000002</c:v>
                </c:pt>
                <c:pt idx="32440" formatCode="General">
                  <c:v>21.8323</c:v>
                </c:pt>
                <c:pt idx="32441" formatCode="General">
                  <c:v>21.832999999999998</c:v>
                </c:pt>
                <c:pt idx="32442" formatCode="General">
                  <c:v>21.833600000000001</c:v>
                </c:pt>
                <c:pt idx="32443" formatCode="General">
                  <c:v>21.834299999999999</c:v>
                </c:pt>
                <c:pt idx="32444" formatCode="General">
                  <c:v>21.835000000000001</c:v>
                </c:pt>
                <c:pt idx="32445" formatCode="General">
                  <c:v>21.835699999999999</c:v>
                </c:pt>
                <c:pt idx="32446" formatCode="General">
                  <c:v>21.836300000000001</c:v>
                </c:pt>
                <c:pt idx="32447" formatCode="General">
                  <c:v>21.837</c:v>
                </c:pt>
                <c:pt idx="32448" formatCode="General">
                  <c:v>21.837700000000002</c:v>
                </c:pt>
                <c:pt idx="32449" formatCode="General">
                  <c:v>21.8383</c:v>
                </c:pt>
                <c:pt idx="32450" formatCode="General">
                  <c:v>21.838999999999999</c:v>
                </c:pt>
                <c:pt idx="32451" formatCode="General">
                  <c:v>21.839700000000001</c:v>
                </c:pt>
                <c:pt idx="32452" formatCode="General">
                  <c:v>21.840399999999999</c:v>
                </c:pt>
                <c:pt idx="32453" formatCode="General">
                  <c:v>21.841000000000001</c:v>
                </c:pt>
                <c:pt idx="32454" formatCode="General">
                  <c:v>21.841699999999999</c:v>
                </c:pt>
                <c:pt idx="32455" formatCode="General">
                  <c:v>21.842400000000001</c:v>
                </c:pt>
                <c:pt idx="32456" formatCode="General">
                  <c:v>21.8431</c:v>
                </c:pt>
                <c:pt idx="32457" formatCode="General">
                  <c:v>21.843699999999998</c:v>
                </c:pt>
                <c:pt idx="32458" formatCode="General">
                  <c:v>21.8444</c:v>
                </c:pt>
                <c:pt idx="32459" formatCode="General">
                  <c:v>21.845099999999999</c:v>
                </c:pt>
                <c:pt idx="32460" formatCode="General">
                  <c:v>21.845700000000001</c:v>
                </c:pt>
                <c:pt idx="32461" formatCode="General">
                  <c:v>21.846399999999999</c:v>
                </c:pt>
                <c:pt idx="32462" formatCode="General">
                  <c:v>21.847100000000001</c:v>
                </c:pt>
                <c:pt idx="32463" formatCode="General">
                  <c:v>21.847799999999999</c:v>
                </c:pt>
                <c:pt idx="32464" formatCode="General">
                  <c:v>21.848400000000002</c:v>
                </c:pt>
                <c:pt idx="32465" formatCode="General">
                  <c:v>21.8491</c:v>
                </c:pt>
                <c:pt idx="32466" formatCode="General">
                  <c:v>21.849799999999998</c:v>
                </c:pt>
                <c:pt idx="32467" formatCode="General">
                  <c:v>21.8505</c:v>
                </c:pt>
                <c:pt idx="32468" formatCode="General">
                  <c:v>21.851099999999999</c:v>
                </c:pt>
                <c:pt idx="32469" formatCode="General">
                  <c:v>21.851800000000001</c:v>
                </c:pt>
                <c:pt idx="32470" formatCode="General">
                  <c:v>21.852499999999999</c:v>
                </c:pt>
                <c:pt idx="32471" formatCode="General">
                  <c:v>21.853100000000001</c:v>
                </c:pt>
                <c:pt idx="32472" formatCode="General">
                  <c:v>21.8538</c:v>
                </c:pt>
                <c:pt idx="32473" formatCode="General">
                  <c:v>21.854500000000002</c:v>
                </c:pt>
                <c:pt idx="32474" formatCode="General">
                  <c:v>21.8552</c:v>
                </c:pt>
                <c:pt idx="32475" formatCode="General">
                  <c:v>21.855799999999999</c:v>
                </c:pt>
                <c:pt idx="32476" formatCode="General">
                  <c:v>21.8565</c:v>
                </c:pt>
                <c:pt idx="32477" formatCode="General">
                  <c:v>21.857199999999999</c:v>
                </c:pt>
                <c:pt idx="32478" formatCode="General">
                  <c:v>21.857900000000001</c:v>
                </c:pt>
                <c:pt idx="32479" formatCode="General">
                  <c:v>21.858499999999999</c:v>
                </c:pt>
                <c:pt idx="32480" formatCode="General">
                  <c:v>21.859200000000001</c:v>
                </c:pt>
                <c:pt idx="32481" formatCode="General">
                  <c:v>21.8599</c:v>
                </c:pt>
                <c:pt idx="32482" formatCode="General">
                  <c:v>21.860600000000002</c:v>
                </c:pt>
                <c:pt idx="32483" formatCode="General">
                  <c:v>21.8612</c:v>
                </c:pt>
                <c:pt idx="32484" formatCode="General">
                  <c:v>21.861899999999999</c:v>
                </c:pt>
                <c:pt idx="32485" formatCode="General">
                  <c:v>21.8626</c:v>
                </c:pt>
                <c:pt idx="32486" formatCode="General">
                  <c:v>21.863199999999999</c:v>
                </c:pt>
                <c:pt idx="32487" formatCode="General">
                  <c:v>21.863900000000001</c:v>
                </c:pt>
                <c:pt idx="32488" formatCode="General">
                  <c:v>21.864599999999999</c:v>
                </c:pt>
                <c:pt idx="32489" formatCode="General">
                  <c:v>21.865300000000001</c:v>
                </c:pt>
                <c:pt idx="32490" formatCode="General">
                  <c:v>21.8659</c:v>
                </c:pt>
                <c:pt idx="32491" formatCode="General">
                  <c:v>21.866599999999998</c:v>
                </c:pt>
                <c:pt idx="32492" formatCode="General">
                  <c:v>21.8673</c:v>
                </c:pt>
                <c:pt idx="32493" formatCode="General">
                  <c:v>21.867999999999999</c:v>
                </c:pt>
                <c:pt idx="32494" formatCode="General">
                  <c:v>21.868600000000001</c:v>
                </c:pt>
                <c:pt idx="32495" formatCode="General">
                  <c:v>21.869299999999999</c:v>
                </c:pt>
                <c:pt idx="32496" formatCode="General">
                  <c:v>21.87</c:v>
                </c:pt>
                <c:pt idx="32497" formatCode="General">
                  <c:v>21.8706</c:v>
                </c:pt>
                <c:pt idx="32498" formatCode="General">
                  <c:v>21.871300000000002</c:v>
                </c:pt>
                <c:pt idx="32499" formatCode="General">
                  <c:v>21.872</c:v>
                </c:pt>
                <c:pt idx="32500" formatCode="General">
                  <c:v>21.872699999999998</c:v>
                </c:pt>
                <c:pt idx="32501" formatCode="General">
                  <c:v>21.8733</c:v>
                </c:pt>
                <c:pt idx="32502" formatCode="General">
                  <c:v>21.873999999999999</c:v>
                </c:pt>
                <c:pt idx="32503" formatCode="General">
                  <c:v>21.874700000000001</c:v>
                </c:pt>
                <c:pt idx="32504" formatCode="General">
                  <c:v>21.875399999999999</c:v>
                </c:pt>
                <c:pt idx="32505" formatCode="General">
                  <c:v>21.876000000000001</c:v>
                </c:pt>
                <c:pt idx="32506" formatCode="General">
                  <c:v>21.8767</c:v>
                </c:pt>
                <c:pt idx="32507" formatCode="General">
                  <c:v>21.877400000000002</c:v>
                </c:pt>
                <c:pt idx="32508" formatCode="General">
                  <c:v>21.8781</c:v>
                </c:pt>
                <c:pt idx="32509" formatCode="General">
                  <c:v>21.878699999999998</c:v>
                </c:pt>
                <c:pt idx="32510" formatCode="General">
                  <c:v>21.8794</c:v>
                </c:pt>
                <c:pt idx="32511" formatCode="General">
                  <c:v>21.880099999999999</c:v>
                </c:pt>
                <c:pt idx="32512" formatCode="General">
                  <c:v>21.880700000000001</c:v>
                </c:pt>
                <c:pt idx="32513" formatCode="General">
                  <c:v>21.881399999999999</c:v>
                </c:pt>
                <c:pt idx="32514" formatCode="General">
                  <c:v>21.882100000000001</c:v>
                </c:pt>
                <c:pt idx="32515" formatCode="General">
                  <c:v>21.8828</c:v>
                </c:pt>
                <c:pt idx="32516" formatCode="General">
                  <c:v>21.883400000000002</c:v>
                </c:pt>
                <c:pt idx="32517" formatCode="General">
                  <c:v>21.8841</c:v>
                </c:pt>
                <c:pt idx="32518" formatCode="General">
                  <c:v>21.884799999999998</c:v>
                </c:pt>
                <c:pt idx="32519" formatCode="General">
                  <c:v>21.8855</c:v>
                </c:pt>
                <c:pt idx="32520" formatCode="General">
                  <c:v>21.886099999999999</c:v>
                </c:pt>
                <c:pt idx="32521" formatCode="General">
                  <c:v>21.886800000000001</c:v>
                </c:pt>
                <c:pt idx="32522" formatCode="General">
                  <c:v>21.887499999999999</c:v>
                </c:pt>
                <c:pt idx="32523" formatCode="General">
                  <c:v>21.888100000000001</c:v>
                </c:pt>
                <c:pt idx="32524" formatCode="General">
                  <c:v>21.8888</c:v>
                </c:pt>
                <c:pt idx="32525" formatCode="General">
                  <c:v>21.889500000000002</c:v>
                </c:pt>
                <c:pt idx="32526" formatCode="General">
                  <c:v>21.8902</c:v>
                </c:pt>
                <c:pt idx="32527" formatCode="General">
                  <c:v>21.890799999999999</c:v>
                </c:pt>
                <c:pt idx="32528" formatCode="General">
                  <c:v>21.891500000000001</c:v>
                </c:pt>
                <c:pt idx="32529" formatCode="General">
                  <c:v>21.892199999999999</c:v>
                </c:pt>
                <c:pt idx="32530" formatCode="General">
                  <c:v>21.892900000000001</c:v>
                </c:pt>
                <c:pt idx="32531" formatCode="General">
                  <c:v>21.8935</c:v>
                </c:pt>
                <c:pt idx="32532" formatCode="General">
                  <c:v>21.894200000000001</c:v>
                </c:pt>
                <c:pt idx="32533" formatCode="General">
                  <c:v>21.8949</c:v>
                </c:pt>
                <c:pt idx="32534" formatCode="General">
                  <c:v>21.895499999999998</c:v>
                </c:pt>
                <c:pt idx="32535" formatCode="General">
                  <c:v>21.8962</c:v>
                </c:pt>
                <c:pt idx="32536" formatCode="General">
                  <c:v>21.896899999999999</c:v>
                </c:pt>
                <c:pt idx="32537" formatCode="General">
                  <c:v>21.897600000000001</c:v>
                </c:pt>
                <c:pt idx="32538" formatCode="General">
                  <c:v>21.898199999999999</c:v>
                </c:pt>
                <c:pt idx="32539" formatCode="General">
                  <c:v>21.898900000000001</c:v>
                </c:pt>
                <c:pt idx="32540" formatCode="General">
                  <c:v>21.8996</c:v>
                </c:pt>
                <c:pt idx="32541" formatCode="General">
                  <c:v>21.900300000000001</c:v>
                </c:pt>
                <c:pt idx="32542" formatCode="General">
                  <c:v>21.9009</c:v>
                </c:pt>
                <c:pt idx="32543" formatCode="General">
                  <c:v>21.901599999999998</c:v>
                </c:pt>
                <c:pt idx="32544" formatCode="General">
                  <c:v>21.9023</c:v>
                </c:pt>
                <c:pt idx="32545" formatCode="General">
                  <c:v>21.902999999999999</c:v>
                </c:pt>
                <c:pt idx="32546" formatCode="General">
                  <c:v>21.903600000000001</c:v>
                </c:pt>
                <c:pt idx="32547" formatCode="General">
                  <c:v>21.904299999999999</c:v>
                </c:pt>
                <c:pt idx="32548" formatCode="General">
                  <c:v>21.905000000000001</c:v>
                </c:pt>
                <c:pt idx="32549" formatCode="General">
                  <c:v>21.9056</c:v>
                </c:pt>
                <c:pt idx="32550" formatCode="General">
                  <c:v>21.906300000000002</c:v>
                </c:pt>
                <c:pt idx="32551" formatCode="General">
                  <c:v>21.907</c:v>
                </c:pt>
                <c:pt idx="32552" formatCode="General">
                  <c:v>21.907699999999998</c:v>
                </c:pt>
                <c:pt idx="32553" formatCode="General">
                  <c:v>21.908300000000001</c:v>
                </c:pt>
                <c:pt idx="32554" formatCode="General">
                  <c:v>21.908999999999999</c:v>
                </c:pt>
                <c:pt idx="32555" formatCode="General">
                  <c:v>21.909700000000001</c:v>
                </c:pt>
                <c:pt idx="32556" formatCode="General">
                  <c:v>21.910399999999999</c:v>
                </c:pt>
                <c:pt idx="32557" formatCode="General">
                  <c:v>21.911000000000001</c:v>
                </c:pt>
                <c:pt idx="32558" formatCode="General">
                  <c:v>21.9117</c:v>
                </c:pt>
                <c:pt idx="32559" formatCode="General">
                  <c:v>21.912400000000002</c:v>
                </c:pt>
                <c:pt idx="32560" formatCode="General">
                  <c:v>21.913</c:v>
                </c:pt>
                <c:pt idx="32561" formatCode="General">
                  <c:v>21.913699999999999</c:v>
                </c:pt>
                <c:pt idx="32562" formatCode="General">
                  <c:v>21.914400000000001</c:v>
                </c:pt>
                <c:pt idx="32563" formatCode="General">
                  <c:v>21.915099999999999</c:v>
                </c:pt>
                <c:pt idx="32564" formatCode="General">
                  <c:v>21.915700000000001</c:v>
                </c:pt>
                <c:pt idx="32565" formatCode="General">
                  <c:v>21.916399999999999</c:v>
                </c:pt>
                <c:pt idx="32566" formatCode="General">
                  <c:v>21.917100000000001</c:v>
                </c:pt>
                <c:pt idx="32567" formatCode="General">
                  <c:v>21.9178</c:v>
                </c:pt>
                <c:pt idx="32568" formatCode="General">
                  <c:v>21.918399999999998</c:v>
                </c:pt>
                <c:pt idx="32569" formatCode="General">
                  <c:v>21.9191</c:v>
                </c:pt>
                <c:pt idx="32570" formatCode="General">
                  <c:v>21.919799999999999</c:v>
                </c:pt>
                <c:pt idx="32571" formatCode="General">
                  <c:v>21.920500000000001</c:v>
                </c:pt>
                <c:pt idx="32572" formatCode="General">
                  <c:v>21.921099999999999</c:v>
                </c:pt>
                <c:pt idx="32573" formatCode="General">
                  <c:v>21.921800000000001</c:v>
                </c:pt>
                <c:pt idx="32574" formatCode="General">
                  <c:v>21.922499999999999</c:v>
                </c:pt>
                <c:pt idx="32575" formatCode="General">
                  <c:v>21.923100000000002</c:v>
                </c:pt>
                <c:pt idx="32576" formatCode="General">
                  <c:v>21.9238</c:v>
                </c:pt>
                <c:pt idx="32577" formatCode="General">
                  <c:v>21.924499999999998</c:v>
                </c:pt>
                <c:pt idx="32578" formatCode="General">
                  <c:v>21.9252</c:v>
                </c:pt>
                <c:pt idx="32579" formatCode="General">
                  <c:v>21.925799999999999</c:v>
                </c:pt>
                <c:pt idx="32580" formatCode="General">
                  <c:v>21.926500000000001</c:v>
                </c:pt>
                <c:pt idx="32581" formatCode="General">
                  <c:v>21.927199999999999</c:v>
                </c:pt>
                <c:pt idx="32582" formatCode="General">
                  <c:v>21.927900000000001</c:v>
                </c:pt>
                <c:pt idx="32583" formatCode="General">
                  <c:v>21.9285</c:v>
                </c:pt>
                <c:pt idx="32584" formatCode="General">
                  <c:v>21.929200000000002</c:v>
                </c:pt>
                <c:pt idx="32585" formatCode="General">
                  <c:v>21.9299</c:v>
                </c:pt>
                <c:pt idx="32586" formatCode="General">
                  <c:v>21.930499999999999</c:v>
                </c:pt>
                <c:pt idx="32587" formatCode="General">
                  <c:v>21.9312</c:v>
                </c:pt>
                <c:pt idx="32588" formatCode="General">
                  <c:v>21.931899999999999</c:v>
                </c:pt>
                <c:pt idx="32589" formatCode="General">
                  <c:v>21.932600000000001</c:v>
                </c:pt>
                <c:pt idx="32590" formatCode="General">
                  <c:v>21.933199999999999</c:v>
                </c:pt>
                <c:pt idx="32591" formatCode="General">
                  <c:v>21.933900000000001</c:v>
                </c:pt>
                <c:pt idx="32592" formatCode="General">
                  <c:v>21.9346</c:v>
                </c:pt>
                <c:pt idx="32593" formatCode="General">
                  <c:v>21.935300000000002</c:v>
                </c:pt>
                <c:pt idx="32594" formatCode="General">
                  <c:v>21.9359</c:v>
                </c:pt>
                <c:pt idx="32595" formatCode="General">
                  <c:v>21.936599999999999</c:v>
                </c:pt>
                <c:pt idx="32596" formatCode="General">
                  <c:v>21.9373</c:v>
                </c:pt>
                <c:pt idx="32597" formatCode="General">
                  <c:v>21.937899999999999</c:v>
                </c:pt>
                <c:pt idx="32598" formatCode="General">
                  <c:v>21.938600000000001</c:v>
                </c:pt>
                <c:pt idx="32599" formatCode="General">
                  <c:v>21.939299999999999</c:v>
                </c:pt>
                <c:pt idx="32600" formatCode="General">
                  <c:v>21.94</c:v>
                </c:pt>
                <c:pt idx="32601" formatCode="General">
                  <c:v>21.9406</c:v>
                </c:pt>
                <c:pt idx="32602" formatCode="General">
                  <c:v>21.941299999999998</c:v>
                </c:pt>
                <c:pt idx="32603" formatCode="General">
                  <c:v>21.942</c:v>
                </c:pt>
                <c:pt idx="32604" formatCode="General">
                  <c:v>21.942699999999999</c:v>
                </c:pt>
                <c:pt idx="32605" formatCode="General">
                  <c:v>21.943300000000001</c:v>
                </c:pt>
                <c:pt idx="32606" formatCode="General">
                  <c:v>21.943999999999999</c:v>
                </c:pt>
                <c:pt idx="32607" formatCode="General">
                  <c:v>21.944700000000001</c:v>
                </c:pt>
                <c:pt idx="32608" formatCode="General">
                  <c:v>21.945399999999999</c:v>
                </c:pt>
                <c:pt idx="32609" formatCode="General">
                  <c:v>21.946000000000002</c:v>
                </c:pt>
                <c:pt idx="32610" formatCode="General">
                  <c:v>21.9467</c:v>
                </c:pt>
                <c:pt idx="32611" formatCode="General">
                  <c:v>21.947399999999998</c:v>
                </c:pt>
                <c:pt idx="32612" formatCode="General">
                  <c:v>21.948</c:v>
                </c:pt>
                <c:pt idx="32613" formatCode="General">
                  <c:v>21.948699999999999</c:v>
                </c:pt>
                <c:pt idx="32614" formatCode="General">
                  <c:v>21.949400000000001</c:v>
                </c:pt>
                <c:pt idx="32615" formatCode="General">
                  <c:v>21.950099999999999</c:v>
                </c:pt>
                <c:pt idx="32616" formatCode="General">
                  <c:v>21.950700000000001</c:v>
                </c:pt>
                <c:pt idx="32617" formatCode="General">
                  <c:v>21.9514</c:v>
                </c:pt>
                <c:pt idx="32618" formatCode="General">
                  <c:v>21.952100000000002</c:v>
                </c:pt>
                <c:pt idx="32619" formatCode="General">
                  <c:v>21.9528</c:v>
                </c:pt>
                <c:pt idx="32620" formatCode="General">
                  <c:v>21.953399999999998</c:v>
                </c:pt>
                <c:pt idx="32621" formatCode="General">
                  <c:v>21.9541</c:v>
                </c:pt>
                <c:pt idx="32622" formatCode="General">
                  <c:v>21.954799999999999</c:v>
                </c:pt>
                <c:pt idx="32623" formatCode="General">
                  <c:v>21.955400000000001</c:v>
                </c:pt>
                <c:pt idx="32624" formatCode="General">
                  <c:v>21.956099999999999</c:v>
                </c:pt>
                <c:pt idx="32625" formatCode="General">
                  <c:v>21.956800000000001</c:v>
                </c:pt>
                <c:pt idx="32626" formatCode="General">
                  <c:v>21.9575</c:v>
                </c:pt>
                <c:pt idx="32627" formatCode="General">
                  <c:v>21.958100000000002</c:v>
                </c:pt>
                <c:pt idx="32628" formatCode="General">
                  <c:v>21.9588</c:v>
                </c:pt>
                <c:pt idx="32629" formatCode="General">
                  <c:v>21.959499999999998</c:v>
                </c:pt>
                <c:pt idx="32630" formatCode="General">
                  <c:v>21.9602</c:v>
                </c:pt>
                <c:pt idx="32631" formatCode="General">
                  <c:v>21.960799999999999</c:v>
                </c:pt>
                <c:pt idx="32632" formatCode="General">
                  <c:v>21.961500000000001</c:v>
                </c:pt>
                <c:pt idx="32633" formatCode="General">
                  <c:v>21.962199999999999</c:v>
                </c:pt>
                <c:pt idx="32634" formatCode="General">
                  <c:v>21.962800000000001</c:v>
                </c:pt>
                <c:pt idx="32635" formatCode="General">
                  <c:v>21.9635</c:v>
                </c:pt>
                <c:pt idx="32636" formatCode="General">
                  <c:v>21.964200000000002</c:v>
                </c:pt>
                <c:pt idx="32637" formatCode="General">
                  <c:v>21.9649</c:v>
                </c:pt>
                <c:pt idx="32638" formatCode="General">
                  <c:v>21.965499999999999</c:v>
                </c:pt>
                <c:pt idx="32639" formatCode="General">
                  <c:v>21.966200000000001</c:v>
                </c:pt>
                <c:pt idx="32640" formatCode="General">
                  <c:v>21.966899999999999</c:v>
                </c:pt>
                <c:pt idx="32641" formatCode="General">
                  <c:v>21.967600000000001</c:v>
                </c:pt>
                <c:pt idx="32642" formatCode="General">
                  <c:v>21.9682</c:v>
                </c:pt>
                <c:pt idx="32643" formatCode="General">
                  <c:v>21.968900000000001</c:v>
                </c:pt>
                <c:pt idx="32644" formatCode="General">
                  <c:v>21.9696</c:v>
                </c:pt>
                <c:pt idx="32645" formatCode="General">
                  <c:v>21.970300000000002</c:v>
                </c:pt>
                <c:pt idx="32646" formatCode="General">
                  <c:v>21.9709</c:v>
                </c:pt>
                <c:pt idx="32647" formatCode="General">
                  <c:v>21.971599999999999</c:v>
                </c:pt>
                <c:pt idx="32648" formatCode="General">
                  <c:v>21.972300000000001</c:v>
                </c:pt>
                <c:pt idx="32649" formatCode="General">
                  <c:v>21.972899999999999</c:v>
                </c:pt>
                <c:pt idx="32650" formatCode="General">
                  <c:v>21.973600000000001</c:v>
                </c:pt>
                <c:pt idx="32651" formatCode="General">
                  <c:v>21.974299999999999</c:v>
                </c:pt>
                <c:pt idx="32652" formatCode="General">
                  <c:v>21.975000000000001</c:v>
                </c:pt>
                <c:pt idx="32653" formatCode="General">
                  <c:v>21.9756</c:v>
                </c:pt>
                <c:pt idx="32654" formatCode="General">
                  <c:v>21.976299999999998</c:v>
                </c:pt>
                <c:pt idx="32655" formatCode="General">
                  <c:v>21.977</c:v>
                </c:pt>
                <c:pt idx="32656" formatCode="General">
                  <c:v>21.977699999999999</c:v>
                </c:pt>
                <c:pt idx="32657" formatCode="General">
                  <c:v>21.978300000000001</c:v>
                </c:pt>
                <c:pt idx="32658" formatCode="General">
                  <c:v>21.978999999999999</c:v>
                </c:pt>
                <c:pt idx="32659" formatCode="General">
                  <c:v>21.979700000000001</c:v>
                </c:pt>
                <c:pt idx="32660" formatCode="General">
                  <c:v>21.9803</c:v>
                </c:pt>
                <c:pt idx="32661" formatCode="General">
                  <c:v>21.981000000000002</c:v>
                </c:pt>
                <c:pt idx="32662" formatCode="General">
                  <c:v>21.9817</c:v>
                </c:pt>
                <c:pt idx="32663" formatCode="General">
                  <c:v>21.982399999999998</c:v>
                </c:pt>
                <c:pt idx="32664" formatCode="General">
                  <c:v>21.983000000000001</c:v>
                </c:pt>
                <c:pt idx="32665" formatCode="General">
                  <c:v>21.983699999999999</c:v>
                </c:pt>
                <c:pt idx="32666" formatCode="General">
                  <c:v>21.984400000000001</c:v>
                </c:pt>
                <c:pt idx="32667" formatCode="General">
                  <c:v>21.985099999999999</c:v>
                </c:pt>
                <c:pt idx="32668" formatCode="General">
                  <c:v>21.985700000000001</c:v>
                </c:pt>
                <c:pt idx="32669" formatCode="General">
                  <c:v>21.9864</c:v>
                </c:pt>
                <c:pt idx="32670" formatCode="General">
                  <c:v>21.987100000000002</c:v>
                </c:pt>
                <c:pt idx="32671" formatCode="General">
                  <c:v>21.9878</c:v>
                </c:pt>
                <c:pt idx="32672" formatCode="General">
                  <c:v>21.988399999999999</c:v>
                </c:pt>
                <c:pt idx="32673" formatCode="General">
                  <c:v>21.989100000000001</c:v>
                </c:pt>
                <c:pt idx="32674" formatCode="General">
                  <c:v>21.989799999999999</c:v>
                </c:pt>
                <c:pt idx="32675" formatCode="General">
                  <c:v>21.990400000000001</c:v>
                </c:pt>
                <c:pt idx="32676" formatCode="General">
                  <c:v>21.991099999999999</c:v>
                </c:pt>
                <c:pt idx="32677" formatCode="General">
                  <c:v>21.991800000000001</c:v>
                </c:pt>
                <c:pt idx="32678" formatCode="General">
                  <c:v>21.9925</c:v>
                </c:pt>
                <c:pt idx="32679" formatCode="General">
                  <c:v>21.993099999999998</c:v>
                </c:pt>
                <c:pt idx="32680" formatCode="General">
                  <c:v>21.9938</c:v>
                </c:pt>
                <c:pt idx="32681" formatCode="General">
                  <c:v>21.994499999999999</c:v>
                </c:pt>
                <c:pt idx="32682" formatCode="General">
                  <c:v>21.995200000000001</c:v>
                </c:pt>
                <c:pt idx="32683" formatCode="General">
                  <c:v>21.995799999999999</c:v>
                </c:pt>
                <c:pt idx="32684" formatCode="General">
                  <c:v>21.996500000000001</c:v>
                </c:pt>
                <c:pt idx="32685" formatCode="General">
                  <c:v>21.997199999999999</c:v>
                </c:pt>
                <c:pt idx="32686" formatCode="General">
                  <c:v>21.997800000000002</c:v>
                </c:pt>
                <c:pt idx="32687" formatCode="General">
                  <c:v>21.9985</c:v>
                </c:pt>
                <c:pt idx="32688" formatCode="General">
                  <c:v>21.999199999999998</c:v>
                </c:pt>
                <c:pt idx="32689" formatCode="General">
                  <c:v>21.9999</c:v>
                </c:pt>
                <c:pt idx="32690" formatCode="General">
                  <c:v>22.000499999999999</c:v>
                </c:pt>
                <c:pt idx="32691" formatCode="General">
                  <c:v>22.001200000000001</c:v>
                </c:pt>
                <c:pt idx="32692" formatCode="General">
                  <c:v>22.001899999999999</c:v>
                </c:pt>
                <c:pt idx="32693" formatCode="General">
                  <c:v>22.002600000000001</c:v>
                </c:pt>
                <c:pt idx="32694" formatCode="General">
                  <c:v>22.0032</c:v>
                </c:pt>
                <c:pt idx="32695" formatCode="General">
                  <c:v>22.003900000000002</c:v>
                </c:pt>
                <c:pt idx="32696" formatCode="General">
                  <c:v>22.0046</c:v>
                </c:pt>
                <c:pt idx="32697" formatCode="General">
                  <c:v>22.005199999999999</c:v>
                </c:pt>
                <c:pt idx="32698" formatCode="General">
                  <c:v>22.0059</c:v>
                </c:pt>
                <c:pt idx="32699" formatCode="General">
                  <c:v>22.006599999999999</c:v>
                </c:pt>
                <c:pt idx="32700" formatCode="General">
                  <c:v>22.007300000000001</c:v>
                </c:pt>
                <c:pt idx="32701" formatCode="General">
                  <c:v>22.007899999999999</c:v>
                </c:pt>
                <c:pt idx="32702" formatCode="General">
                  <c:v>22.008600000000001</c:v>
                </c:pt>
                <c:pt idx="32703" formatCode="General">
                  <c:v>22.0093</c:v>
                </c:pt>
                <c:pt idx="32704" formatCode="General">
                  <c:v>22.01</c:v>
                </c:pt>
                <c:pt idx="32705" formatCode="General">
                  <c:v>22.0106</c:v>
                </c:pt>
                <c:pt idx="32706" formatCode="General">
                  <c:v>22.011299999999999</c:v>
                </c:pt>
                <c:pt idx="32707" formatCode="General">
                  <c:v>22.012</c:v>
                </c:pt>
                <c:pt idx="32708" formatCode="General">
                  <c:v>22.012699999999999</c:v>
                </c:pt>
                <c:pt idx="32709" formatCode="General">
                  <c:v>22.013300000000001</c:v>
                </c:pt>
                <c:pt idx="32710" formatCode="General">
                  <c:v>22.013999999999999</c:v>
                </c:pt>
                <c:pt idx="32711" formatCode="General">
                  <c:v>22.014700000000001</c:v>
                </c:pt>
                <c:pt idx="32712" formatCode="General">
                  <c:v>22.0153</c:v>
                </c:pt>
                <c:pt idx="32713" formatCode="General">
                  <c:v>22.015999999999998</c:v>
                </c:pt>
                <c:pt idx="32714" formatCode="General">
                  <c:v>22.0167</c:v>
                </c:pt>
                <c:pt idx="32715" formatCode="General">
                  <c:v>22.017399999999999</c:v>
                </c:pt>
                <c:pt idx="32716" formatCode="General">
                  <c:v>22.018000000000001</c:v>
                </c:pt>
                <c:pt idx="32717" formatCode="General">
                  <c:v>22.018699999999999</c:v>
                </c:pt>
                <c:pt idx="32718" formatCode="General">
                  <c:v>22.019400000000001</c:v>
                </c:pt>
                <c:pt idx="32719" formatCode="General">
                  <c:v>22.020099999999999</c:v>
                </c:pt>
                <c:pt idx="32720" formatCode="General">
                  <c:v>22.020700000000001</c:v>
                </c:pt>
                <c:pt idx="32721" formatCode="General">
                  <c:v>22.0214</c:v>
                </c:pt>
                <c:pt idx="32722" formatCode="General">
                  <c:v>22.022099999999998</c:v>
                </c:pt>
                <c:pt idx="32723" formatCode="General">
                  <c:v>22.0227</c:v>
                </c:pt>
                <c:pt idx="32724" formatCode="General">
                  <c:v>22.023399999999999</c:v>
                </c:pt>
                <c:pt idx="32725" formatCode="General">
                  <c:v>22.024100000000001</c:v>
                </c:pt>
                <c:pt idx="32726" formatCode="General">
                  <c:v>22.024799999999999</c:v>
                </c:pt>
                <c:pt idx="32727" formatCode="General">
                  <c:v>22.025400000000001</c:v>
                </c:pt>
                <c:pt idx="32728" formatCode="General">
                  <c:v>22.0261</c:v>
                </c:pt>
                <c:pt idx="32729" formatCode="General">
                  <c:v>22.026800000000001</c:v>
                </c:pt>
                <c:pt idx="32730" formatCode="General">
                  <c:v>22.0275</c:v>
                </c:pt>
                <c:pt idx="32731" formatCode="General">
                  <c:v>22.028099999999998</c:v>
                </c:pt>
                <c:pt idx="32732" formatCode="General">
                  <c:v>22.0288</c:v>
                </c:pt>
                <c:pt idx="32733" formatCode="General">
                  <c:v>22.029499999999999</c:v>
                </c:pt>
                <c:pt idx="32734" formatCode="General">
                  <c:v>22.030200000000001</c:v>
                </c:pt>
                <c:pt idx="32735" formatCode="General">
                  <c:v>22.030799999999999</c:v>
                </c:pt>
                <c:pt idx="32736" formatCode="General">
                  <c:v>22.031500000000001</c:v>
                </c:pt>
                <c:pt idx="32737" formatCode="General">
                  <c:v>22.0322</c:v>
                </c:pt>
                <c:pt idx="32738" formatCode="General">
                  <c:v>22.032800000000002</c:v>
                </c:pt>
                <c:pt idx="32739" formatCode="General">
                  <c:v>22.0335</c:v>
                </c:pt>
                <c:pt idx="32740" formatCode="General">
                  <c:v>22.034199999999998</c:v>
                </c:pt>
                <c:pt idx="32741" formatCode="General">
                  <c:v>22.0349</c:v>
                </c:pt>
                <c:pt idx="32742" formatCode="General">
                  <c:v>22.035499999999999</c:v>
                </c:pt>
                <c:pt idx="32743" formatCode="General">
                  <c:v>22.036200000000001</c:v>
                </c:pt>
                <c:pt idx="32744" formatCode="General">
                  <c:v>22.036899999999999</c:v>
                </c:pt>
                <c:pt idx="32745" formatCode="General">
                  <c:v>22.037600000000001</c:v>
                </c:pt>
                <c:pt idx="32746" formatCode="General">
                  <c:v>22.0382</c:v>
                </c:pt>
                <c:pt idx="32747" formatCode="General">
                  <c:v>22.038900000000002</c:v>
                </c:pt>
                <c:pt idx="32748" formatCode="General">
                  <c:v>22.0396</c:v>
                </c:pt>
                <c:pt idx="32749" formatCode="General">
                  <c:v>22.040199999999999</c:v>
                </c:pt>
                <c:pt idx="32750" formatCode="General">
                  <c:v>22.040900000000001</c:v>
                </c:pt>
                <c:pt idx="32751" formatCode="General">
                  <c:v>22.041599999999999</c:v>
                </c:pt>
                <c:pt idx="32752" formatCode="General">
                  <c:v>22.042300000000001</c:v>
                </c:pt>
                <c:pt idx="32753" formatCode="General">
                  <c:v>22.042899999999999</c:v>
                </c:pt>
                <c:pt idx="32754" formatCode="General">
                  <c:v>22.043600000000001</c:v>
                </c:pt>
                <c:pt idx="32755" formatCode="General">
                  <c:v>22.0443</c:v>
                </c:pt>
                <c:pt idx="32756" formatCode="General">
                  <c:v>22.045000000000002</c:v>
                </c:pt>
                <c:pt idx="32757" formatCode="General">
                  <c:v>22.0456</c:v>
                </c:pt>
                <c:pt idx="32758" formatCode="General">
                  <c:v>22.046299999999999</c:v>
                </c:pt>
                <c:pt idx="32759" formatCode="General">
                  <c:v>22.047000000000001</c:v>
                </c:pt>
                <c:pt idx="32760" formatCode="General">
                  <c:v>22.047599999999999</c:v>
                </c:pt>
                <c:pt idx="32761" formatCode="General">
                  <c:v>22.048300000000001</c:v>
                </c:pt>
                <c:pt idx="32762" formatCode="General">
                  <c:v>22.048999999999999</c:v>
                </c:pt>
                <c:pt idx="32763" formatCode="General">
                  <c:v>22.049700000000001</c:v>
                </c:pt>
                <c:pt idx="32764" formatCode="General">
                  <c:v>22.0503</c:v>
                </c:pt>
                <c:pt idx="32765" formatCode="General">
                  <c:v>22.050999999999998</c:v>
                </c:pt>
                <c:pt idx="32766" formatCode="General">
                  <c:v>22.0517</c:v>
                </c:pt>
                <c:pt idx="32767" formatCode="General">
                  <c:v>22.052399999999999</c:v>
                </c:pt>
                <c:pt idx="32768" formatCode="General">
                  <c:v>22.053000000000001</c:v>
                </c:pt>
                <c:pt idx="32769" formatCode="General">
                  <c:v>22.053699999999999</c:v>
                </c:pt>
                <c:pt idx="32770" formatCode="General">
                  <c:v>22.054400000000001</c:v>
                </c:pt>
                <c:pt idx="32771" formatCode="General">
                  <c:v>22.055099999999999</c:v>
                </c:pt>
                <c:pt idx="32772" formatCode="General">
                  <c:v>22.055700000000002</c:v>
                </c:pt>
                <c:pt idx="32773" formatCode="General">
                  <c:v>22.0564</c:v>
                </c:pt>
                <c:pt idx="32774" formatCode="General">
                  <c:v>22.057099999999998</c:v>
                </c:pt>
                <c:pt idx="32775" formatCode="General">
                  <c:v>22.057700000000001</c:v>
                </c:pt>
                <c:pt idx="32776" formatCode="General">
                  <c:v>22.058399999999999</c:v>
                </c:pt>
                <c:pt idx="32777" formatCode="General">
                  <c:v>22.059100000000001</c:v>
                </c:pt>
                <c:pt idx="32778" formatCode="General">
                  <c:v>22.059799999999999</c:v>
                </c:pt>
                <c:pt idx="32779" formatCode="General">
                  <c:v>22.060400000000001</c:v>
                </c:pt>
                <c:pt idx="32780" formatCode="General">
                  <c:v>22.0611</c:v>
                </c:pt>
                <c:pt idx="32781" formatCode="General">
                  <c:v>22.061800000000002</c:v>
                </c:pt>
                <c:pt idx="32782" formatCode="General">
                  <c:v>22.0625</c:v>
                </c:pt>
                <c:pt idx="32783" formatCode="General">
                  <c:v>22.063099999999999</c:v>
                </c:pt>
                <c:pt idx="32784" formatCode="General">
                  <c:v>22.063800000000001</c:v>
                </c:pt>
                <c:pt idx="32785" formatCode="General">
                  <c:v>22.064499999999999</c:v>
                </c:pt>
                <c:pt idx="32786" formatCode="General">
                  <c:v>22.065100000000001</c:v>
                </c:pt>
                <c:pt idx="32787" formatCode="General">
                  <c:v>22.065799999999999</c:v>
                </c:pt>
                <c:pt idx="32788" formatCode="General">
                  <c:v>22.066500000000001</c:v>
                </c:pt>
                <c:pt idx="32789" formatCode="General">
                  <c:v>22.0672</c:v>
                </c:pt>
                <c:pt idx="32790" formatCode="General">
                  <c:v>22.067799999999998</c:v>
                </c:pt>
                <c:pt idx="32791" formatCode="General">
                  <c:v>22.0685</c:v>
                </c:pt>
                <c:pt idx="32792" formatCode="General">
                  <c:v>22.069199999999999</c:v>
                </c:pt>
                <c:pt idx="32793" formatCode="General">
                  <c:v>22.069900000000001</c:v>
                </c:pt>
                <c:pt idx="32794" formatCode="General">
                  <c:v>22.070499999999999</c:v>
                </c:pt>
                <c:pt idx="32795" formatCode="General">
                  <c:v>22.071200000000001</c:v>
                </c:pt>
                <c:pt idx="32796" formatCode="General">
                  <c:v>22.071899999999999</c:v>
                </c:pt>
                <c:pt idx="32797" formatCode="General">
                  <c:v>22.072500000000002</c:v>
                </c:pt>
                <c:pt idx="32798" formatCode="General">
                  <c:v>22.0732</c:v>
                </c:pt>
                <c:pt idx="32799" formatCode="General">
                  <c:v>22.073899999999998</c:v>
                </c:pt>
                <c:pt idx="32800" formatCode="General">
                  <c:v>22.0746</c:v>
                </c:pt>
                <c:pt idx="32801" formatCode="General">
                  <c:v>22.075199999999999</c:v>
                </c:pt>
                <c:pt idx="32802" formatCode="General">
                  <c:v>22.075900000000001</c:v>
                </c:pt>
                <c:pt idx="32803" formatCode="General">
                  <c:v>22.076599999999999</c:v>
                </c:pt>
                <c:pt idx="32804" formatCode="General">
                  <c:v>22.077300000000001</c:v>
                </c:pt>
                <c:pt idx="32805" formatCode="General">
                  <c:v>22.0779</c:v>
                </c:pt>
                <c:pt idx="32806" formatCode="General">
                  <c:v>22.078600000000002</c:v>
                </c:pt>
                <c:pt idx="32807" formatCode="General">
                  <c:v>22.0793</c:v>
                </c:pt>
                <c:pt idx="32808" formatCode="General">
                  <c:v>22.08</c:v>
                </c:pt>
                <c:pt idx="32809" formatCode="General">
                  <c:v>22.0806</c:v>
                </c:pt>
                <c:pt idx="32810" formatCode="General">
                  <c:v>22.081299999999999</c:v>
                </c:pt>
                <c:pt idx="32811" formatCode="General">
                  <c:v>22.082000000000001</c:v>
                </c:pt>
                <c:pt idx="32812" formatCode="General">
                  <c:v>22.082599999999999</c:v>
                </c:pt>
                <c:pt idx="32813" formatCode="General">
                  <c:v>22.083300000000001</c:v>
                </c:pt>
                <c:pt idx="32814" formatCode="General">
                  <c:v>22.084</c:v>
                </c:pt>
                <c:pt idx="32815" formatCode="General">
                  <c:v>22.084700000000002</c:v>
                </c:pt>
                <c:pt idx="32816" formatCode="General">
                  <c:v>22.0853</c:v>
                </c:pt>
                <c:pt idx="32817" formatCode="General">
                  <c:v>22.085999999999999</c:v>
                </c:pt>
                <c:pt idx="32818" formatCode="General">
                  <c:v>22.0867</c:v>
                </c:pt>
                <c:pt idx="32819" formatCode="General">
                  <c:v>22.087399999999999</c:v>
                </c:pt>
                <c:pt idx="32820" formatCode="General">
                  <c:v>22.088000000000001</c:v>
                </c:pt>
                <c:pt idx="32821" formatCode="General">
                  <c:v>22.088699999999999</c:v>
                </c:pt>
                <c:pt idx="32822" formatCode="General">
                  <c:v>22.089400000000001</c:v>
                </c:pt>
                <c:pt idx="32823" formatCode="General">
                  <c:v>22.09</c:v>
                </c:pt>
                <c:pt idx="32824" formatCode="General">
                  <c:v>22.090699999999998</c:v>
                </c:pt>
                <c:pt idx="32825" formatCode="General">
                  <c:v>22.0914</c:v>
                </c:pt>
                <c:pt idx="32826" formatCode="General">
                  <c:v>22.092099999999999</c:v>
                </c:pt>
                <c:pt idx="32827" formatCode="General">
                  <c:v>22.092700000000001</c:v>
                </c:pt>
                <c:pt idx="32828" formatCode="General">
                  <c:v>22.093399999999999</c:v>
                </c:pt>
                <c:pt idx="32829" formatCode="General">
                  <c:v>22.094100000000001</c:v>
                </c:pt>
                <c:pt idx="32830" formatCode="General">
                  <c:v>22.094799999999999</c:v>
                </c:pt>
                <c:pt idx="32831" formatCode="General">
                  <c:v>22.095400000000001</c:v>
                </c:pt>
                <c:pt idx="32832" formatCode="General">
                  <c:v>22.0961</c:v>
                </c:pt>
                <c:pt idx="32833" formatCode="General">
                  <c:v>22.096800000000002</c:v>
                </c:pt>
                <c:pt idx="32834" formatCode="General">
                  <c:v>22.0975</c:v>
                </c:pt>
                <c:pt idx="32835" formatCode="General">
                  <c:v>22.098099999999999</c:v>
                </c:pt>
                <c:pt idx="32836" formatCode="General">
                  <c:v>22.098800000000001</c:v>
                </c:pt>
                <c:pt idx="32837" formatCode="General">
                  <c:v>22.099499999999999</c:v>
                </c:pt>
                <c:pt idx="32838" formatCode="General">
                  <c:v>22.100100000000001</c:v>
                </c:pt>
                <c:pt idx="32839" formatCode="General">
                  <c:v>22.1008</c:v>
                </c:pt>
                <c:pt idx="32840" formatCode="General">
                  <c:v>22.101500000000001</c:v>
                </c:pt>
                <c:pt idx="32841" formatCode="General">
                  <c:v>22.1022</c:v>
                </c:pt>
                <c:pt idx="32842" formatCode="General">
                  <c:v>22.102799999999998</c:v>
                </c:pt>
                <c:pt idx="32843" formatCode="General">
                  <c:v>22.1035</c:v>
                </c:pt>
                <c:pt idx="32844" formatCode="General">
                  <c:v>22.104199999999999</c:v>
                </c:pt>
                <c:pt idx="32845" formatCode="General">
                  <c:v>22.104900000000001</c:v>
                </c:pt>
                <c:pt idx="32846" formatCode="General">
                  <c:v>22.105499999999999</c:v>
                </c:pt>
                <c:pt idx="32847" formatCode="General">
                  <c:v>22.106200000000001</c:v>
                </c:pt>
                <c:pt idx="32848" formatCode="General">
                  <c:v>22.1069</c:v>
                </c:pt>
                <c:pt idx="32849" formatCode="General">
                  <c:v>22.107500000000002</c:v>
                </c:pt>
                <c:pt idx="32850" formatCode="General">
                  <c:v>22.1082</c:v>
                </c:pt>
                <c:pt idx="32851" formatCode="General">
                  <c:v>22.108899999999998</c:v>
                </c:pt>
                <c:pt idx="32852" formatCode="General">
                  <c:v>22.1096</c:v>
                </c:pt>
                <c:pt idx="32853" formatCode="General">
                  <c:v>22.110199999999999</c:v>
                </c:pt>
                <c:pt idx="32854" formatCode="General">
                  <c:v>22.110900000000001</c:v>
                </c:pt>
                <c:pt idx="32855" formatCode="General">
                  <c:v>22.111599999999999</c:v>
                </c:pt>
                <c:pt idx="32856" formatCode="General">
                  <c:v>22.112300000000001</c:v>
                </c:pt>
                <c:pt idx="32857" formatCode="General">
                  <c:v>22.1129</c:v>
                </c:pt>
                <c:pt idx="32858" formatCode="General">
                  <c:v>22.113600000000002</c:v>
                </c:pt>
                <c:pt idx="32859" formatCode="General">
                  <c:v>22.1143</c:v>
                </c:pt>
                <c:pt idx="32860" formatCode="General">
                  <c:v>22.114899999999999</c:v>
                </c:pt>
                <c:pt idx="32861" formatCode="General">
                  <c:v>22.115600000000001</c:v>
                </c:pt>
                <c:pt idx="32862" formatCode="General">
                  <c:v>22.116299999999999</c:v>
                </c:pt>
                <c:pt idx="32863" formatCode="General">
                  <c:v>22.117000000000001</c:v>
                </c:pt>
                <c:pt idx="32864" formatCode="General">
                  <c:v>22.117599999999999</c:v>
                </c:pt>
                <c:pt idx="32865" formatCode="General">
                  <c:v>22.118300000000001</c:v>
                </c:pt>
                <c:pt idx="32866" formatCode="General">
                  <c:v>22.119</c:v>
                </c:pt>
                <c:pt idx="32867" formatCode="General">
                  <c:v>22.119700000000002</c:v>
                </c:pt>
                <c:pt idx="32868" formatCode="General">
                  <c:v>22.1203</c:v>
                </c:pt>
                <c:pt idx="32869" formatCode="General">
                  <c:v>22.120999999999999</c:v>
                </c:pt>
                <c:pt idx="32870" formatCode="General">
                  <c:v>22.121700000000001</c:v>
                </c:pt>
                <c:pt idx="32871" formatCode="General">
                  <c:v>22.122399999999999</c:v>
                </c:pt>
                <c:pt idx="32872" formatCode="General">
                  <c:v>22.123000000000001</c:v>
                </c:pt>
                <c:pt idx="32873" formatCode="General">
                  <c:v>22.123699999999999</c:v>
                </c:pt>
                <c:pt idx="32874" formatCode="General">
                  <c:v>22.124400000000001</c:v>
                </c:pt>
                <c:pt idx="32875" formatCode="General">
                  <c:v>22.125</c:v>
                </c:pt>
                <c:pt idx="32876" formatCode="General">
                  <c:v>22.125699999999998</c:v>
                </c:pt>
                <c:pt idx="32877" formatCode="General">
                  <c:v>22.1264</c:v>
                </c:pt>
                <c:pt idx="32878" formatCode="General">
                  <c:v>22.127099999999999</c:v>
                </c:pt>
                <c:pt idx="32879" formatCode="General">
                  <c:v>22.127700000000001</c:v>
                </c:pt>
                <c:pt idx="32880" formatCode="General">
                  <c:v>22.128399999999999</c:v>
                </c:pt>
                <c:pt idx="32881" formatCode="General">
                  <c:v>22.129100000000001</c:v>
                </c:pt>
                <c:pt idx="32882" formatCode="General">
                  <c:v>22.129799999999999</c:v>
                </c:pt>
                <c:pt idx="32883" formatCode="General">
                  <c:v>22.130400000000002</c:v>
                </c:pt>
                <c:pt idx="32884" formatCode="General">
                  <c:v>22.1311</c:v>
                </c:pt>
                <c:pt idx="32885" formatCode="General">
                  <c:v>22.131799999999998</c:v>
                </c:pt>
                <c:pt idx="32886" formatCode="General">
                  <c:v>22.132400000000001</c:v>
                </c:pt>
                <c:pt idx="32887" formatCode="General">
                  <c:v>22.133099999999999</c:v>
                </c:pt>
                <c:pt idx="32888" formatCode="General">
                  <c:v>22.133800000000001</c:v>
                </c:pt>
                <c:pt idx="32889" formatCode="General">
                  <c:v>22.134499999999999</c:v>
                </c:pt>
                <c:pt idx="32890" formatCode="General">
                  <c:v>22.135100000000001</c:v>
                </c:pt>
                <c:pt idx="32891" formatCode="General">
                  <c:v>22.1358</c:v>
                </c:pt>
                <c:pt idx="32892" formatCode="General">
                  <c:v>22.136500000000002</c:v>
                </c:pt>
                <c:pt idx="32893" formatCode="General">
                  <c:v>22.1372</c:v>
                </c:pt>
                <c:pt idx="32894" formatCode="General">
                  <c:v>22.137799999999999</c:v>
                </c:pt>
                <c:pt idx="32895" formatCode="General">
                  <c:v>22.138500000000001</c:v>
                </c:pt>
                <c:pt idx="32896" formatCode="General">
                  <c:v>22.139199999999999</c:v>
                </c:pt>
                <c:pt idx="32897" formatCode="General">
                  <c:v>22.139900000000001</c:v>
                </c:pt>
                <c:pt idx="32898" formatCode="General">
                  <c:v>22.140499999999999</c:v>
                </c:pt>
                <c:pt idx="32899" formatCode="General">
                  <c:v>22.141200000000001</c:v>
                </c:pt>
                <c:pt idx="32900" formatCode="General">
                  <c:v>22.1419</c:v>
                </c:pt>
                <c:pt idx="32901" formatCode="General">
                  <c:v>22.142499999999998</c:v>
                </c:pt>
                <c:pt idx="32902" formatCode="General">
                  <c:v>22.1432</c:v>
                </c:pt>
                <c:pt idx="32903" formatCode="General">
                  <c:v>22.143899999999999</c:v>
                </c:pt>
                <c:pt idx="32904" formatCode="General">
                  <c:v>22.144600000000001</c:v>
                </c:pt>
                <c:pt idx="32905" formatCode="General">
                  <c:v>22.145199999999999</c:v>
                </c:pt>
                <c:pt idx="32906" formatCode="General">
                  <c:v>22.145900000000001</c:v>
                </c:pt>
                <c:pt idx="32907" formatCode="General">
                  <c:v>22.146599999999999</c:v>
                </c:pt>
                <c:pt idx="32908" formatCode="General">
                  <c:v>22.147300000000001</c:v>
                </c:pt>
                <c:pt idx="32909" formatCode="General">
                  <c:v>22.1479</c:v>
                </c:pt>
                <c:pt idx="32910" formatCode="General">
                  <c:v>22.148599999999998</c:v>
                </c:pt>
                <c:pt idx="32911" formatCode="General">
                  <c:v>22.1493</c:v>
                </c:pt>
                <c:pt idx="32912" formatCode="General">
                  <c:v>22.149899999999999</c:v>
                </c:pt>
                <c:pt idx="32913" formatCode="General">
                  <c:v>22.150600000000001</c:v>
                </c:pt>
                <c:pt idx="32914" formatCode="General">
                  <c:v>22.151299999999999</c:v>
                </c:pt>
                <c:pt idx="32915" formatCode="General">
                  <c:v>22.152000000000001</c:v>
                </c:pt>
                <c:pt idx="32916" formatCode="General">
                  <c:v>22.1526</c:v>
                </c:pt>
                <c:pt idx="32917" formatCode="General">
                  <c:v>22.153300000000002</c:v>
                </c:pt>
                <c:pt idx="32918" formatCode="General">
                  <c:v>22.154</c:v>
                </c:pt>
                <c:pt idx="32919" formatCode="General">
                  <c:v>22.154699999999998</c:v>
                </c:pt>
                <c:pt idx="32920" formatCode="General">
                  <c:v>22.1553</c:v>
                </c:pt>
                <c:pt idx="32921" formatCode="General">
                  <c:v>22.155999999999999</c:v>
                </c:pt>
                <c:pt idx="32922" formatCode="General">
                  <c:v>22.156700000000001</c:v>
                </c:pt>
                <c:pt idx="32923" formatCode="General">
                  <c:v>22.157299999999999</c:v>
                </c:pt>
                <c:pt idx="32924" formatCode="General">
                  <c:v>22.158000000000001</c:v>
                </c:pt>
                <c:pt idx="32925" formatCode="General">
                  <c:v>22.1587</c:v>
                </c:pt>
                <c:pt idx="32926" formatCode="General">
                  <c:v>22.159400000000002</c:v>
                </c:pt>
                <c:pt idx="32927" formatCode="General">
                  <c:v>22.16</c:v>
                </c:pt>
                <c:pt idx="32928" formatCode="General">
                  <c:v>22.160699999999999</c:v>
                </c:pt>
                <c:pt idx="32929" formatCode="General">
                  <c:v>22.1614</c:v>
                </c:pt>
                <c:pt idx="32930" formatCode="General">
                  <c:v>22.162099999999999</c:v>
                </c:pt>
                <c:pt idx="32931" formatCode="General">
                  <c:v>22.162700000000001</c:v>
                </c:pt>
                <c:pt idx="32932" formatCode="General">
                  <c:v>22.163399999999999</c:v>
                </c:pt>
                <c:pt idx="32933" formatCode="General">
                  <c:v>22.164100000000001</c:v>
                </c:pt>
                <c:pt idx="32934" formatCode="General">
                  <c:v>22.1648</c:v>
                </c:pt>
                <c:pt idx="32935" formatCode="General">
                  <c:v>22.165400000000002</c:v>
                </c:pt>
                <c:pt idx="32936" formatCode="General">
                  <c:v>22.1661</c:v>
                </c:pt>
                <c:pt idx="32937" formatCode="General">
                  <c:v>22.166799999999999</c:v>
                </c:pt>
                <c:pt idx="32938" formatCode="General">
                  <c:v>22.167400000000001</c:v>
                </c:pt>
                <c:pt idx="32939" formatCode="General">
                  <c:v>22.168099999999999</c:v>
                </c:pt>
                <c:pt idx="32940" formatCode="General">
                  <c:v>22.168800000000001</c:v>
                </c:pt>
                <c:pt idx="32941" formatCode="General">
                  <c:v>22.169499999999999</c:v>
                </c:pt>
                <c:pt idx="32942" formatCode="General">
                  <c:v>22.170100000000001</c:v>
                </c:pt>
                <c:pt idx="32943" formatCode="General">
                  <c:v>22.1708</c:v>
                </c:pt>
                <c:pt idx="32944" formatCode="General">
                  <c:v>22.171500000000002</c:v>
                </c:pt>
                <c:pt idx="32945" formatCode="General">
                  <c:v>22.1722</c:v>
                </c:pt>
                <c:pt idx="32946" formatCode="General">
                  <c:v>22.172799999999999</c:v>
                </c:pt>
                <c:pt idx="32947" formatCode="General">
                  <c:v>22.173500000000001</c:v>
                </c:pt>
                <c:pt idx="32948" formatCode="General">
                  <c:v>22.174199999999999</c:v>
                </c:pt>
                <c:pt idx="32949" formatCode="General">
                  <c:v>22.174800000000001</c:v>
                </c:pt>
                <c:pt idx="32950" formatCode="General">
                  <c:v>22.1755</c:v>
                </c:pt>
                <c:pt idx="32951" formatCode="General">
                  <c:v>22.176200000000001</c:v>
                </c:pt>
                <c:pt idx="32952" formatCode="General">
                  <c:v>22.1769</c:v>
                </c:pt>
                <c:pt idx="32953" formatCode="General">
                  <c:v>22.177499999999998</c:v>
                </c:pt>
                <c:pt idx="32954" formatCode="General">
                  <c:v>22.1782</c:v>
                </c:pt>
                <c:pt idx="32955" formatCode="General">
                  <c:v>22.178899999999999</c:v>
                </c:pt>
                <c:pt idx="32956" formatCode="General">
                  <c:v>22.179600000000001</c:v>
                </c:pt>
                <c:pt idx="32957" formatCode="General">
                  <c:v>22.180199999999999</c:v>
                </c:pt>
                <c:pt idx="32958" formatCode="General">
                  <c:v>22.180900000000001</c:v>
                </c:pt>
                <c:pt idx="32959" formatCode="General">
                  <c:v>22.1816</c:v>
                </c:pt>
                <c:pt idx="32960" formatCode="General">
                  <c:v>22.182200000000002</c:v>
                </c:pt>
                <c:pt idx="32961" formatCode="General">
                  <c:v>22.1829</c:v>
                </c:pt>
                <c:pt idx="32962" formatCode="General">
                  <c:v>22.183599999999998</c:v>
                </c:pt>
                <c:pt idx="32963" formatCode="General">
                  <c:v>22.1843</c:v>
                </c:pt>
                <c:pt idx="32964" formatCode="General">
                  <c:v>22.184899999999999</c:v>
                </c:pt>
                <c:pt idx="32965" formatCode="General">
                  <c:v>22.185600000000001</c:v>
                </c:pt>
                <c:pt idx="32966" formatCode="General">
                  <c:v>22.186299999999999</c:v>
                </c:pt>
                <c:pt idx="32967" formatCode="General">
                  <c:v>22.187000000000001</c:v>
                </c:pt>
                <c:pt idx="32968" formatCode="General">
                  <c:v>22.1876</c:v>
                </c:pt>
                <c:pt idx="32969" formatCode="General">
                  <c:v>22.188300000000002</c:v>
                </c:pt>
                <c:pt idx="32970" formatCode="General">
                  <c:v>22.189</c:v>
                </c:pt>
                <c:pt idx="32971" formatCode="General">
                  <c:v>22.189699999999998</c:v>
                </c:pt>
                <c:pt idx="32972" formatCode="General">
                  <c:v>22.190300000000001</c:v>
                </c:pt>
                <c:pt idx="32973" formatCode="General">
                  <c:v>22.190999999999999</c:v>
                </c:pt>
                <c:pt idx="32974" formatCode="General">
                  <c:v>22.191700000000001</c:v>
                </c:pt>
                <c:pt idx="32975" formatCode="General">
                  <c:v>22.192299999999999</c:v>
                </c:pt>
                <c:pt idx="32976" formatCode="General">
                  <c:v>22.193000000000001</c:v>
                </c:pt>
                <c:pt idx="32977" formatCode="General">
                  <c:v>22.1937</c:v>
                </c:pt>
                <c:pt idx="32978" formatCode="General">
                  <c:v>22.194400000000002</c:v>
                </c:pt>
                <c:pt idx="32979" formatCode="General">
                  <c:v>22.195</c:v>
                </c:pt>
                <c:pt idx="32980" formatCode="General">
                  <c:v>22.195699999999999</c:v>
                </c:pt>
                <c:pt idx="32981" formatCode="General">
                  <c:v>22.196400000000001</c:v>
                </c:pt>
                <c:pt idx="32982" formatCode="General">
                  <c:v>22.197099999999999</c:v>
                </c:pt>
                <c:pt idx="32983" formatCode="General">
                  <c:v>22.197700000000001</c:v>
                </c:pt>
                <c:pt idx="32984" formatCode="General">
                  <c:v>22.198399999999999</c:v>
                </c:pt>
                <c:pt idx="32985" formatCode="General">
                  <c:v>22.199100000000001</c:v>
                </c:pt>
                <c:pt idx="32986" formatCode="General">
                  <c:v>22.1997</c:v>
                </c:pt>
                <c:pt idx="32987" formatCode="General">
                  <c:v>22.200399999999998</c:v>
                </c:pt>
                <c:pt idx="32988" formatCode="General">
                  <c:v>22.2011</c:v>
                </c:pt>
                <c:pt idx="32989" formatCode="General">
                  <c:v>22.201799999999999</c:v>
                </c:pt>
                <c:pt idx="32990" formatCode="General">
                  <c:v>22.202400000000001</c:v>
                </c:pt>
                <c:pt idx="32991" formatCode="General">
                  <c:v>22.203099999999999</c:v>
                </c:pt>
                <c:pt idx="32992" formatCode="General">
                  <c:v>22.203800000000001</c:v>
                </c:pt>
                <c:pt idx="32993" formatCode="General">
                  <c:v>22.204499999999999</c:v>
                </c:pt>
                <c:pt idx="32994" formatCode="General">
                  <c:v>22.205100000000002</c:v>
                </c:pt>
                <c:pt idx="32995" formatCode="General">
                  <c:v>22.2058</c:v>
                </c:pt>
                <c:pt idx="32996" formatCode="General">
                  <c:v>22.206499999999998</c:v>
                </c:pt>
                <c:pt idx="32997" formatCode="General">
                  <c:v>22.2072</c:v>
                </c:pt>
                <c:pt idx="32998" formatCode="General">
                  <c:v>22.207799999999999</c:v>
                </c:pt>
                <c:pt idx="32999" formatCode="General">
                  <c:v>22.208500000000001</c:v>
                </c:pt>
                <c:pt idx="33000" formatCode="General">
                  <c:v>22.209199999999999</c:v>
                </c:pt>
                <c:pt idx="33001" formatCode="General">
                  <c:v>22.209800000000001</c:v>
                </c:pt>
                <c:pt idx="33002" formatCode="General">
                  <c:v>22.2105</c:v>
                </c:pt>
                <c:pt idx="33003" formatCode="General">
                  <c:v>22.211200000000002</c:v>
                </c:pt>
                <c:pt idx="33004" formatCode="General">
                  <c:v>22.2119</c:v>
                </c:pt>
                <c:pt idx="33005" formatCode="General">
                  <c:v>22.212499999999999</c:v>
                </c:pt>
                <c:pt idx="33006" formatCode="General">
                  <c:v>22.213200000000001</c:v>
                </c:pt>
                <c:pt idx="33007" formatCode="General">
                  <c:v>22.213899999999999</c:v>
                </c:pt>
                <c:pt idx="33008" formatCode="General">
                  <c:v>22.214600000000001</c:v>
                </c:pt>
                <c:pt idx="33009" formatCode="General">
                  <c:v>22.215199999999999</c:v>
                </c:pt>
                <c:pt idx="33010" formatCode="General">
                  <c:v>22.215900000000001</c:v>
                </c:pt>
                <c:pt idx="33011" formatCode="General">
                  <c:v>22.2166</c:v>
                </c:pt>
                <c:pt idx="33012" formatCode="General">
                  <c:v>22.217199999999998</c:v>
                </c:pt>
                <c:pt idx="33013" formatCode="General">
                  <c:v>22.2179</c:v>
                </c:pt>
                <c:pt idx="33014" formatCode="General">
                  <c:v>22.218599999999999</c:v>
                </c:pt>
                <c:pt idx="33015" formatCode="General">
                  <c:v>22.2193</c:v>
                </c:pt>
                <c:pt idx="33016" formatCode="General">
                  <c:v>22.219899999999999</c:v>
                </c:pt>
                <c:pt idx="33017" formatCode="General">
                  <c:v>22.220600000000001</c:v>
                </c:pt>
                <c:pt idx="33018" formatCode="General">
                  <c:v>22.221299999999999</c:v>
                </c:pt>
                <c:pt idx="33019" formatCode="General">
                  <c:v>22.222000000000001</c:v>
                </c:pt>
                <c:pt idx="33020" formatCode="General">
                  <c:v>22.2226</c:v>
                </c:pt>
                <c:pt idx="33021" formatCode="General">
                  <c:v>22.223299999999998</c:v>
                </c:pt>
                <c:pt idx="33022" formatCode="General">
                  <c:v>22.224</c:v>
                </c:pt>
                <c:pt idx="33023" formatCode="General">
                  <c:v>22.224599999999999</c:v>
                </c:pt>
                <c:pt idx="33024" formatCode="General">
                  <c:v>22.225300000000001</c:v>
                </c:pt>
                <c:pt idx="33025" formatCode="General">
                  <c:v>22.225999999999999</c:v>
                </c:pt>
                <c:pt idx="33026" formatCode="General">
                  <c:v>22.226700000000001</c:v>
                </c:pt>
                <c:pt idx="33027" formatCode="General">
                  <c:v>22.2273</c:v>
                </c:pt>
                <c:pt idx="33028" formatCode="General">
                  <c:v>22.228000000000002</c:v>
                </c:pt>
                <c:pt idx="33029" formatCode="General">
                  <c:v>22.2287</c:v>
                </c:pt>
                <c:pt idx="33030" formatCode="General">
                  <c:v>22.229399999999998</c:v>
                </c:pt>
                <c:pt idx="33031" formatCode="General">
                  <c:v>22.23</c:v>
                </c:pt>
                <c:pt idx="33032" formatCode="General">
                  <c:v>22.230699999999999</c:v>
                </c:pt>
                <c:pt idx="33033" formatCode="General">
                  <c:v>22.231400000000001</c:v>
                </c:pt>
                <c:pt idx="33034" formatCode="General">
                  <c:v>22.232099999999999</c:v>
                </c:pt>
                <c:pt idx="33035" formatCode="General">
                  <c:v>22.232700000000001</c:v>
                </c:pt>
                <c:pt idx="33036" formatCode="General">
                  <c:v>22.2334</c:v>
                </c:pt>
                <c:pt idx="33037" formatCode="General">
                  <c:v>22.234100000000002</c:v>
                </c:pt>
                <c:pt idx="33038" formatCode="General">
                  <c:v>22.2347</c:v>
                </c:pt>
                <c:pt idx="33039" formatCode="General">
                  <c:v>22.235399999999998</c:v>
                </c:pt>
                <c:pt idx="33040" formatCode="General">
                  <c:v>22.2361</c:v>
                </c:pt>
                <c:pt idx="33041" formatCode="General">
                  <c:v>22.236799999999999</c:v>
                </c:pt>
                <c:pt idx="33042" formatCode="General">
                  <c:v>22.237400000000001</c:v>
                </c:pt>
                <c:pt idx="33043" formatCode="General">
                  <c:v>22.238099999999999</c:v>
                </c:pt>
                <c:pt idx="33044" formatCode="General">
                  <c:v>22.238800000000001</c:v>
                </c:pt>
                <c:pt idx="33045" formatCode="General">
                  <c:v>22.2395</c:v>
                </c:pt>
                <c:pt idx="33046" formatCode="General">
                  <c:v>22.240100000000002</c:v>
                </c:pt>
                <c:pt idx="33047" formatCode="General">
                  <c:v>22.2408</c:v>
                </c:pt>
                <c:pt idx="33048" formatCode="General">
                  <c:v>22.241499999999998</c:v>
                </c:pt>
                <c:pt idx="33049" formatCode="General">
                  <c:v>22.242100000000001</c:v>
                </c:pt>
                <c:pt idx="33050" formatCode="General">
                  <c:v>22.242799999999999</c:v>
                </c:pt>
                <c:pt idx="33051" formatCode="General">
                  <c:v>22.243500000000001</c:v>
                </c:pt>
                <c:pt idx="33052" formatCode="General">
                  <c:v>22.244199999999999</c:v>
                </c:pt>
                <c:pt idx="33053" formatCode="General">
                  <c:v>22.244800000000001</c:v>
                </c:pt>
                <c:pt idx="33054" formatCode="General">
                  <c:v>22.2455</c:v>
                </c:pt>
                <c:pt idx="33055" formatCode="General">
                  <c:v>22.246200000000002</c:v>
                </c:pt>
                <c:pt idx="33056" formatCode="General">
                  <c:v>22.2469</c:v>
                </c:pt>
                <c:pt idx="33057" formatCode="General">
                  <c:v>22.247499999999999</c:v>
                </c:pt>
                <c:pt idx="33058" formatCode="General">
                  <c:v>22.248200000000001</c:v>
                </c:pt>
                <c:pt idx="33059" formatCode="General">
                  <c:v>22.248899999999999</c:v>
                </c:pt>
                <c:pt idx="33060" formatCode="General">
                  <c:v>22.249600000000001</c:v>
                </c:pt>
                <c:pt idx="33061" formatCode="General">
                  <c:v>22.2502</c:v>
                </c:pt>
                <c:pt idx="33062" formatCode="General">
                  <c:v>22.250900000000001</c:v>
                </c:pt>
                <c:pt idx="33063" formatCode="General">
                  <c:v>22.2516</c:v>
                </c:pt>
                <c:pt idx="33064" formatCode="General">
                  <c:v>22.252199999999998</c:v>
                </c:pt>
                <c:pt idx="33065" formatCode="General">
                  <c:v>22.2529</c:v>
                </c:pt>
                <c:pt idx="33066" formatCode="General">
                  <c:v>22.253599999999999</c:v>
                </c:pt>
                <c:pt idx="33067" formatCode="General">
                  <c:v>22.254300000000001</c:v>
                </c:pt>
                <c:pt idx="33068" formatCode="General">
                  <c:v>22.254899999999999</c:v>
                </c:pt>
                <c:pt idx="33069" formatCode="General">
                  <c:v>22.255600000000001</c:v>
                </c:pt>
                <c:pt idx="33070" formatCode="General">
                  <c:v>22.2563</c:v>
                </c:pt>
                <c:pt idx="33071" formatCode="General">
                  <c:v>22.257000000000001</c:v>
                </c:pt>
                <c:pt idx="33072" formatCode="General">
                  <c:v>22.2576</c:v>
                </c:pt>
                <c:pt idx="33073" formatCode="General">
                  <c:v>22.258299999999998</c:v>
                </c:pt>
                <c:pt idx="33074" formatCode="General">
                  <c:v>22.259</c:v>
                </c:pt>
                <c:pt idx="33075" formatCode="General">
                  <c:v>22.259599999999999</c:v>
                </c:pt>
                <c:pt idx="33076" formatCode="General">
                  <c:v>22.260300000000001</c:v>
                </c:pt>
                <c:pt idx="33077" formatCode="General">
                  <c:v>22.260999999999999</c:v>
                </c:pt>
                <c:pt idx="33078" formatCode="General">
                  <c:v>22.261700000000001</c:v>
                </c:pt>
                <c:pt idx="33079" formatCode="General">
                  <c:v>22.2623</c:v>
                </c:pt>
                <c:pt idx="33080" formatCode="General">
                  <c:v>22.263000000000002</c:v>
                </c:pt>
                <c:pt idx="33081" formatCode="General">
                  <c:v>22.2637</c:v>
                </c:pt>
                <c:pt idx="33082" formatCode="General">
                  <c:v>22.264399999999998</c:v>
                </c:pt>
                <c:pt idx="33083" formatCode="General">
                  <c:v>22.265000000000001</c:v>
                </c:pt>
                <c:pt idx="33084" formatCode="General">
                  <c:v>22.265699999999999</c:v>
                </c:pt>
                <c:pt idx="33085" formatCode="General">
                  <c:v>22.266400000000001</c:v>
                </c:pt>
                <c:pt idx="33086" formatCode="General">
                  <c:v>22.266999999999999</c:v>
                </c:pt>
                <c:pt idx="33087" formatCode="General">
                  <c:v>22.267700000000001</c:v>
                </c:pt>
                <c:pt idx="33088" formatCode="General">
                  <c:v>22.2684</c:v>
                </c:pt>
                <c:pt idx="33089" formatCode="General">
                  <c:v>22.269100000000002</c:v>
                </c:pt>
                <c:pt idx="33090" formatCode="General">
                  <c:v>22.2697</c:v>
                </c:pt>
                <c:pt idx="33091" formatCode="General">
                  <c:v>22.270399999999999</c:v>
                </c:pt>
                <c:pt idx="33092" formatCode="General">
                  <c:v>22.271100000000001</c:v>
                </c:pt>
                <c:pt idx="33093" formatCode="General">
                  <c:v>22.271799999999999</c:v>
                </c:pt>
                <c:pt idx="33094" formatCode="General">
                  <c:v>22.272400000000001</c:v>
                </c:pt>
                <c:pt idx="33095" formatCode="General">
                  <c:v>22.273099999999999</c:v>
                </c:pt>
                <c:pt idx="33096" formatCode="General">
                  <c:v>22.273800000000001</c:v>
                </c:pt>
                <c:pt idx="33097" formatCode="General">
                  <c:v>22.2745</c:v>
                </c:pt>
                <c:pt idx="33098" formatCode="General">
                  <c:v>22.275099999999998</c:v>
                </c:pt>
                <c:pt idx="33099" formatCode="General">
                  <c:v>22.2758</c:v>
                </c:pt>
                <c:pt idx="33100" formatCode="General">
                  <c:v>22.276499999999999</c:v>
                </c:pt>
                <c:pt idx="33101" formatCode="General">
                  <c:v>22.277100000000001</c:v>
                </c:pt>
                <c:pt idx="33102" formatCode="General">
                  <c:v>22.277799999999999</c:v>
                </c:pt>
                <c:pt idx="33103" formatCode="General">
                  <c:v>22.278500000000001</c:v>
                </c:pt>
                <c:pt idx="33104" formatCode="General">
                  <c:v>22.279199999999999</c:v>
                </c:pt>
                <c:pt idx="33105" formatCode="General">
                  <c:v>22.279800000000002</c:v>
                </c:pt>
                <c:pt idx="33106" formatCode="General">
                  <c:v>22.2805</c:v>
                </c:pt>
                <c:pt idx="33107" formatCode="General">
                  <c:v>22.281199999999998</c:v>
                </c:pt>
                <c:pt idx="33108" formatCode="General">
                  <c:v>22.2819</c:v>
                </c:pt>
                <c:pt idx="33109" formatCode="General">
                  <c:v>22.282499999999999</c:v>
                </c:pt>
                <c:pt idx="33110" formatCode="General">
                  <c:v>22.283200000000001</c:v>
                </c:pt>
                <c:pt idx="33111" formatCode="General">
                  <c:v>22.283899999999999</c:v>
                </c:pt>
                <c:pt idx="33112" formatCode="General">
                  <c:v>22.284500000000001</c:v>
                </c:pt>
                <c:pt idx="33113" formatCode="General">
                  <c:v>22.2852</c:v>
                </c:pt>
                <c:pt idx="33114" formatCode="General">
                  <c:v>22.285900000000002</c:v>
                </c:pt>
                <c:pt idx="33115" formatCode="General">
                  <c:v>22.2866</c:v>
                </c:pt>
                <c:pt idx="33116" formatCode="General">
                  <c:v>22.287199999999999</c:v>
                </c:pt>
                <c:pt idx="33117" formatCode="General">
                  <c:v>22.2879</c:v>
                </c:pt>
                <c:pt idx="33118" formatCode="General">
                  <c:v>22.288599999999999</c:v>
                </c:pt>
                <c:pt idx="33119" formatCode="General">
                  <c:v>22.289300000000001</c:v>
                </c:pt>
                <c:pt idx="33120" formatCode="General">
                  <c:v>22.289899999999999</c:v>
                </c:pt>
                <c:pt idx="33121" formatCode="General">
                  <c:v>22.290600000000001</c:v>
                </c:pt>
                <c:pt idx="33122" formatCode="General">
                  <c:v>22.2913</c:v>
                </c:pt>
                <c:pt idx="33123" formatCode="General">
                  <c:v>22.291899999999998</c:v>
                </c:pt>
                <c:pt idx="33124" formatCode="General">
                  <c:v>22.2926</c:v>
                </c:pt>
                <c:pt idx="33125" formatCode="General">
                  <c:v>22.293299999999999</c:v>
                </c:pt>
                <c:pt idx="33126" formatCode="General">
                  <c:v>22.294</c:v>
                </c:pt>
                <c:pt idx="33127" formatCode="General">
                  <c:v>22.294599999999999</c:v>
                </c:pt>
                <c:pt idx="33128" formatCode="General">
                  <c:v>22.295300000000001</c:v>
                </c:pt>
                <c:pt idx="33129" formatCode="General">
                  <c:v>22.295999999999999</c:v>
                </c:pt>
                <c:pt idx="33130" formatCode="General">
                  <c:v>22.296700000000001</c:v>
                </c:pt>
                <c:pt idx="33131" formatCode="General">
                  <c:v>22.2973</c:v>
                </c:pt>
                <c:pt idx="33132" formatCode="General">
                  <c:v>22.297999999999998</c:v>
                </c:pt>
                <c:pt idx="33133" formatCode="General">
                  <c:v>22.2987</c:v>
                </c:pt>
                <c:pt idx="33134" formatCode="General">
                  <c:v>22.299399999999999</c:v>
                </c:pt>
                <c:pt idx="33135" formatCode="General">
                  <c:v>22.3</c:v>
                </c:pt>
                <c:pt idx="33136" formatCode="General">
                  <c:v>22.300699999999999</c:v>
                </c:pt>
                <c:pt idx="33137" formatCode="General">
                  <c:v>22.301400000000001</c:v>
                </c:pt>
                <c:pt idx="33138" formatCode="General">
                  <c:v>22.302</c:v>
                </c:pt>
                <c:pt idx="33139" formatCode="General">
                  <c:v>22.302700000000002</c:v>
                </c:pt>
                <c:pt idx="33140" formatCode="General">
                  <c:v>22.3034</c:v>
                </c:pt>
                <c:pt idx="33141" formatCode="General">
                  <c:v>22.304099999999998</c:v>
                </c:pt>
                <c:pt idx="33142" formatCode="General">
                  <c:v>22.3047</c:v>
                </c:pt>
                <c:pt idx="33143" formatCode="General">
                  <c:v>22.305399999999999</c:v>
                </c:pt>
                <c:pt idx="33144" formatCode="General">
                  <c:v>22.306100000000001</c:v>
                </c:pt>
                <c:pt idx="33145" formatCode="General">
                  <c:v>22.306799999999999</c:v>
                </c:pt>
                <c:pt idx="33146" formatCode="General">
                  <c:v>22.307400000000001</c:v>
                </c:pt>
                <c:pt idx="33147" formatCode="General">
                  <c:v>22.3081</c:v>
                </c:pt>
                <c:pt idx="33148" formatCode="General">
                  <c:v>22.308800000000002</c:v>
                </c:pt>
                <c:pt idx="33149" formatCode="General">
                  <c:v>22.3094</c:v>
                </c:pt>
                <c:pt idx="33150" formatCode="General">
                  <c:v>22.310099999999998</c:v>
                </c:pt>
                <c:pt idx="33151" formatCode="General">
                  <c:v>22.3108</c:v>
                </c:pt>
                <c:pt idx="33152" formatCode="General">
                  <c:v>22.311499999999999</c:v>
                </c:pt>
                <c:pt idx="33153" formatCode="General">
                  <c:v>22.312100000000001</c:v>
                </c:pt>
                <c:pt idx="33154" formatCode="General">
                  <c:v>22.312799999999999</c:v>
                </c:pt>
                <c:pt idx="33155" formatCode="General">
                  <c:v>22.313500000000001</c:v>
                </c:pt>
                <c:pt idx="33156" formatCode="General">
                  <c:v>22.3142</c:v>
                </c:pt>
                <c:pt idx="33157" formatCode="General">
                  <c:v>22.314800000000002</c:v>
                </c:pt>
                <c:pt idx="33158" formatCode="General">
                  <c:v>22.3155</c:v>
                </c:pt>
                <c:pt idx="33159" formatCode="General">
                  <c:v>22.316199999999998</c:v>
                </c:pt>
                <c:pt idx="33160" formatCode="General">
                  <c:v>22.3169</c:v>
                </c:pt>
                <c:pt idx="33161" formatCode="General">
                  <c:v>22.317499999999999</c:v>
                </c:pt>
                <c:pt idx="33162" formatCode="General">
                  <c:v>22.318200000000001</c:v>
                </c:pt>
                <c:pt idx="33163" formatCode="General">
                  <c:v>22.318899999999999</c:v>
                </c:pt>
                <c:pt idx="33164" formatCode="General">
                  <c:v>22.319500000000001</c:v>
                </c:pt>
                <c:pt idx="33165" formatCode="General">
                  <c:v>22.3202</c:v>
                </c:pt>
                <c:pt idx="33166" formatCode="General">
                  <c:v>22.320900000000002</c:v>
                </c:pt>
                <c:pt idx="33167" formatCode="General">
                  <c:v>22.3216</c:v>
                </c:pt>
                <c:pt idx="33168" formatCode="General">
                  <c:v>22.322199999999999</c:v>
                </c:pt>
                <c:pt idx="33169" formatCode="General">
                  <c:v>22.322900000000001</c:v>
                </c:pt>
                <c:pt idx="33170" formatCode="General">
                  <c:v>22.323599999999999</c:v>
                </c:pt>
                <c:pt idx="33171" formatCode="General">
                  <c:v>22.324300000000001</c:v>
                </c:pt>
                <c:pt idx="33172" formatCode="General">
                  <c:v>22.3249</c:v>
                </c:pt>
                <c:pt idx="33173" formatCode="General">
                  <c:v>22.325600000000001</c:v>
                </c:pt>
                <c:pt idx="33174" formatCode="General">
                  <c:v>22.3263</c:v>
                </c:pt>
                <c:pt idx="33175" formatCode="General">
                  <c:v>22.326899999999998</c:v>
                </c:pt>
                <c:pt idx="33176" formatCode="General">
                  <c:v>22.3276</c:v>
                </c:pt>
                <c:pt idx="33177" formatCode="General">
                  <c:v>22.328299999999999</c:v>
                </c:pt>
                <c:pt idx="33178" formatCode="General">
                  <c:v>22.329000000000001</c:v>
                </c:pt>
                <c:pt idx="33179" formatCode="General">
                  <c:v>22.329599999999999</c:v>
                </c:pt>
                <c:pt idx="33180" formatCode="General">
                  <c:v>22.330300000000001</c:v>
                </c:pt>
                <c:pt idx="33181" formatCode="General">
                  <c:v>22.331</c:v>
                </c:pt>
                <c:pt idx="33182" formatCode="General">
                  <c:v>22.331700000000001</c:v>
                </c:pt>
                <c:pt idx="33183" formatCode="General">
                  <c:v>22.3323</c:v>
                </c:pt>
                <c:pt idx="33184" formatCode="General">
                  <c:v>22.332999999999998</c:v>
                </c:pt>
                <c:pt idx="33185" formatCode="General">
                  <c:v>22.3337</c:v>
                </c:pt>
                <c:pt idx="33186" formatCode="General">
                  <c:v>22.334299999999999</c:v>
                </c:pt>
                <c:pt idx="33187" formatCode="General">
                  <c:v>22.335000000000001</c:v>
                </c:pt>
                <c:pt idx="33188" formatCode="General">
                  <c:v>22.335699999999999</c:v>
                </c:pt>
                <c:pt idx="33189" formatCode="General">
                  <c:v>22.336400000000001</c:v>
                </c:pt>
                <c:pt idx="33190" formatCode="General">
                  <c:v>22.337</c:v>
                </c:pt>
                <c:pt idx="33191" formatCode="General">
                  <c:v>22.337700000000002</c:v>
                </c:pt>
                <c:pt idx="33192" formatCode="General">
                  <c:v>22.3384</c:v>
                </c:pt>
                <c:pt idx="33193" formatCode="General">
                  <c:v>22.339099999999998</c:v>
                </c:pt>
                <c:pt idx="33194" formatCode="General">
                  <c:v>22.339700000000001</c:v>
                </c:pt>
                <c:pt idx="33195" formatCode="General">
                  <c:v>22.340399999999999</c:v>
                </c:pt>
                <c:pt idx="33196" formatCode="General">
                  <c:v>22.341100000000001</c:v>
                </c:pt>
                <c:pt idx="33197" formatCode="General">
                  <c:v>22.341799999999999</c:v>
                </c:pt>
                <c:pt idx="33198" formatCode="General">
                  <c:v>22.342400000000001</c:v>
                </c:pt>
                <c:pt idx="33199" formatCode="General">
                  <c:v>22.3431</c:v>
                </c:pt>
                <c:pt idx="33200" formatCode="General">
                  <c:v>22.343800000000002</c:v>
                </c:pt>
                <c:pt idx="33201" formatCode="General">
                  <c:v>22.3444</c:v>
                </c:pt>
                <c:pt idx="33202" formatCode="General">
                  <c:v>22.345099999999999</c:v>
                </c:pt>
                <c:pt idx="33203" formatCode="General">
                  <c:v>22.345800000000001</c:v>
                </c:pt>
                <c:pt idx="33204" formatCode="General">
                  <c:v>22.346499999999999</c:v>
                </c:pt>
                <c:pt idx="33205" formatCode="General">
                  <c:v>22.347100000000001</c:v>
                </c:pt>
                <c:pt idx="33206" formatCode="General">
                  <c:v>22.347799999999999</c:v>
                </c:pt>
                <c:pt idx="33207" formatCode="General">
                  <c:v>22.348500000000001</c:v>
                </c:pt>
                <c:pt idx="33208" formatCode="General">
                  <c:v>22.3492</c:v>
                </c:pt>
                <c:pt idx="33209" formatCode="General">
                  <c:v>22.349799999999998</c:v>
                </c:pt>
                <c:pt idx="33210" formatCode="General">
                  <c:v>22.3505</c:v>
                </c:pt>
                <c:pt idx="33211" formatCode="General">
                  <c:v>22.351199999999999</c:v>
                </c:pt>
                <c:pt idx="33212" formatCode="General">
                  <c:v>22.351800000000001</c:v>
                </c:pt>
                <c:pt idx="33213" formatCode="General">
                  <c:v>22.352499999999999</c:v>
                </c:pt>
                <c:pt idx="33214" formatCode="General">
                  <c:v>22.353200000000001</c:v>
                </c:pt>
                <c:pt idx="33215" formatCode="General">
                  <c:v>22.353899999999999</c:v>
                </c:pt>
                <c:pt idx="33216" formatCode="General">
                  <c:v>22.354500000000002</c:v>
                </c:pt>
                <c:pt idx="33217" formatCode="General">
                  <c:v>22.3552</c:v>
                </c:pt>
                <c:pt idx="33218" formatCode="General">
                  <c:v>22.355899999999998</c:v>
                </c:pt>
                <c:pt idx="33219" formatCode="General">
                  <c:v>22.3566</c:v>
                </c:pt>
                <c:pt idx="33220" formatCode="General">
                  <c:v>22.357199999999999</c:v>
                </c:pt>
                <c:pt idx="33221" formatCode="General">
                  <c:v>22.357900000000001</c:v>
                </c:pt>
                <c:pt idx="33222" formatCode="General">
                  <c:v>22.358599999999999</c:v>
                </c:pt>
                <c:pt idx="33223" formatCode="General">
                  <c:v>22.359200000000001</c:v>
                </c:pt>
                <c:pt idx="33224" formatCode="General">
                  <c:v>22.3599</c:v>
                </c:pt>
                <c:pt idx="33225" formatCode="General">
                  <c:v>22.360600000000002</c:v>
                </c:pt>
                <c:pt idx="33226" formatCode="General">
                  <c:v>22.3613</c:v>
                </c:pt>
                <c:pt idx="33227" formatCode="General">
                  <c:v>22.361899999999999</c:v>
                </c:pt>
                <c:pt idx="33228" formatCode="General">
                  <c:v>22.3626</c:v>
                </c:pt>
                <c:pt idx="33229" formatCode="General">
                  <c:v>22.363299999999999</c:v>
                </c:pt>
                <c:pt idx="33230" formatCode="General">
                  <c:v>22.364000000000001</c:v>
                </c:pt>
                <c:pt idx="33231" formatCode="General">
                  <c:v>22.364599999999999</c:v>
                </c:pt>
                <c:pt idx="33232" formatCode="General">
                  <c:v>22.365300000000001</c:v>
                </c:pt>
                <c:pt idx="33233" formatCode="General">
                  <c:v>22.366</c:v>
                </c:pt>
                <c:pt idx="33234" formatCode="General">
                  <c:v>22.366700000000002</c:v>
                </c:pt>
                <c:pt idx="33235" formatCode="General">
                  <c:v>22.3673</c:v>
                </c:pt>
                <c:pt idx="33236" formatCode="General">
                  <c:v>22.367999999999999</c:v>
                </c:pt>
                <c:pt idx="33237" formatCode="General">
                  <c:v>22.3687</c:v>
                </c:pt>
                <c:pt idx="33238" formatCode="General">
                  <c:v>22.369299999999999</c:v>
                </c:pt>
                <c:pt idx="33239" formatCode="General">
                  <c:v>22.37</c:v>
                </c:pt>
                <c:pt idx="33240" formatCode="General">
                  <c:v>22.370699999999999</c:v>
                </c:pt>
                <c:pt idx="33241" formatCode="General">
                  <c:v>22.371400000000001</c:v>
                </c:pt>
                <c:pt idx="33242" formatCode="General">
                  <c:v>22.372</c:v>
                </c:pt>
                <c:pt idx="33243" formatCode="General">
                  <c:v>22.372699999999998</c:v>
                </c:pt>
                <c:pt idx="33244" formatCode="General">
                  <c:v>22.3734</c:v>
                </c:pt>
                <c:pt idx="33245" formatCode="General">
                  <c:v>22.374099999999999</c:v>
                </c:pt>
                <c:pt idx="33246" formatCode="General">
                  <c:v>22.374700000000001</c:v>
                </c:pt>
                <c:pt idx="33247" formatCode="General">
                  <c:v>22.375399999999999</c:v>
                </c:pt>
                <c:pt idx="33248" formatCode="General">
                  <c:v>22.376100000000001</c:v>
                </c:pt>
                <c:pt idx="33249" formatCode="General">
                  <c:v>22.3767</c:v>
                </c:pt>
                <c:pt idx="33250" formatCode="General">
                  <c:v>22.377400000000002</c:v>
                </c:pt>
                <c:pt idx="33251" formatCode="General">
                  <c:v>22.3781</c:v>
                </c:pt>
                <c:pt idx="33252" formatCode="General">
                  <c:v>22.378799999999998</c:v>
                </c:pt>
                <c:pt idx="33253" formatCode="General">
                  <c:v>22.3794</c:v>
                </c:pt>
                <c:pt idx="33254" formatCode="General">
                  <c:v>22.380099999999999</c:v>
                </c:pt>
                <c:pt idx="33255" formatCode="General">
                  <c:v>22.380800000000001</c:v>
                </c:pt>
                <c:pt idx="33256" formatCode="General">
                  <c:v>22.381499999999999</c:v>
                </c:pt>
                <c:pt idx="33257" formatCode="General">
                  <c:v>22.382100000000001</c:v>
                </c:pt>
                <c:pt idx="33258" formatCode="General">
                  <c:v>22.3828</c:v>
                </c:pt>
                <c:pt idx="33259" formatCode="General">
                  <c:v>22.383500000000002</c:v>
                </c:pt>
                <c:pt idx="33260" formatCode="General">
                  <c:v>22.3842</c:v>
                </c:pt>
                <c:pt idx="33261" formatCode="General">
                  <c:v>22.384799999999998</c:v>
                </c:pt>
                <c:pt idx="33262" formatCode="General">
                  <c:v>22.3855</c:v>
                </c:pt>
                <c:pt idx="33263" formatCode="General">
                  <c:v>22.386199999999999</c:v>
                </c:pt>
                <c:pt idx="33264" formatCode="General">
                  <c:v>22.386800000000001</c:v>
                </c:pt>
                <c:pt idx="33265" formatCode="General">
                  <c:v>22.387499999999999</c:v>
                </c:pt>
                <c:pt idx="33266" formatCode="General">
                  <c:v>22.388200000000001</c:v>
                </c:pt>
                <c:pt idx="33267" formatCode="General">
                  <c:v>22.3889</c:v>
                </c:pt>
                <c:pt idx="33268" formatCode="General">
                  <c:v>22.389500000000002</c:v>
                </c:pt>
                <c:pt idx="33269" formatCode="General">
                  <c:v>22.3902</c:v>
                </c:pt>
                <c:pt idx="33270" formatCode="General">
                  <c:v>22.390899999999998</c:v>
                </c:pt>
                <c:pt idx="33271" formatCode="General">
                  <c:v>22.3916</c:v>
                </c:pt>
                <c:pt idx="33272" formatCode="General">
                  <c:v>22.392199999999999</c:v>
                </c:pt>
                <c:pt idx="33273" formatCode="General">
                  <c:v>22.392900000000001</c:v>
                </c:pt>
                <c:pt idx="33274" formatCode="General">
                  <c:v>22.393599999999999</c:v>
                </c:pt>
                <c:pt idx="33275" formatCode="General">
                  <c:v>22.394200000000001</c:v>
                </c:pt>
                <c:pt idx="33276" formatCode="General">
                  <c:v>22.3949</c:v>
                </c:pt>
                <c:pt idx="33277" formatCode="General">
                  <c:v>22.395600000000002</c:v>
                </c:pt>
                <c:pt idx="33278" formatCode="General">
                  <c:v>22.3963</c:v>
                </c:pt>
                <c:pt idx="33279" formatCode="General">
                  <c:v>22.396899999999999</c:v>
                </c:pt>
                <c:pt idx="33280" formatCode="General">
                  <c:v>22.397600000000001</c:v>
                </c:pt>
                <c:pt idx="33281" formatCode="General">
                  <c:v>22.398299999999999</c:v>
                </c:pt>
                <c:pt idx="33282" formatCode="General">
                  <c:v>22.399000000000001</c:v>
                </c:pt>
                <c:pt idx="33283" formatCode="General">
                  <c:v>22.3996</c:v>
                </c:pt>
                <c:pt idx="33284" formatCode="General">
                  <c:v>22.400300000000001</c:v>
                </c:pt>
                <c:pt idx="33285" formatCode="General">
                  <c:v>22.401</c:v>
                </c:pt>
                <c:pt idx="33286" formatCode="General">
                  <c:v>22.401599999999998</c:v>
                </c:pt>
                <c:pt idx="33287" formatCode="General">
                  <c:v>22.4023</c:v>
                </c:pt>
                <c:pt idx="33288" formatCode="General">
                  <c:v>22.402999999999999</c:v>
                </c:pt>
                <c:pt idx="33289" formatCode="General">
                  <c:v>22.403700000000001</c:v>
                </c:pt>
                <c:pt idx="33290" formatCode="General">
                  <c:v>22.404299999999999</c:v>
                </c:pt>
                <c:pt idx="33291" formatCode="General">
                  <c:v>22.405000000000001</c:v>
                </c:pt>
                <c:pt idx="33292" formatCode="General">
                  <c:v>22.4057</c:v>
                </c:pt>
                <c:pt idx="33293" formatCode="General">
                  <c:v>22.406400000000001</c:v>
                </c:pt>
                <c:pt idx="33294" formatCode="General">
                  <c:v>22.407</c:v>
                </c:pt>
                <c:pt idx="33295" formatCode="General">
                  <c:v>22.407699999999998</c:v>
                </c:pt>
                <c:pt idx="33296" formatCode="General">
                  <c:v>22.4084</c:v>
                </c:pt>
                <c:pt idx="33297" formatCode="General">
                  <c:v>22.409099999999999</c:v>
                </c:pt>
                <c:pt idx="33298" formatCode="General">
                  <c:v>22.409700000000001</c:v>
                </c:pt>
                <c:pt idx="33299" formatCode="General">
                  <c:v>22.410399999999999</c:v>
                </c:pt>
                <c:pt idx="33300" formatCode="General">
                  <c:v>22.411100000000001</c:v>
                </c:pt>
                <c:pt idx="33301" formatCode="General">
                  <c:v>22.4117</c:v>
                </c:pt>
                <c:pt idx="33302" formatCode="General">
                  <c:v>22.412400000000002</c:v>
                </c:pt>
                <c:pt idx="33303" formatCode="General">
                  <c:v>22.4131</c:v>
                </c:pt>
                <c:pt idx="33304" formatCode="General">
                  <c:v>22.413799999999998</c:v>
                </c:pt>
                <c:pt idx="33305" formatCode="General">
                  <c:v>22.414400000000001</c:v>
                </c:pt>
                <c:pt idx="33306" formatCode="General">
                  <c:v>22.415099999999999</c:v>
                </c:pt>
                <c:pt idx="33307" formatCode="General">
                  <c:v>22.415800000000001</c:v>
                </c:pt>
                <c:pt idx="33308" formatCode="General">
                  <c:v>22.416499999999999</c:v>
                </c:pt>
                <c:pt idx="33309" formatCode="General">
                  <c:v>22.417100000000001</c:v>
                </c:pt>
                <c:pt idx="33310" formatCode="General">
                  <c:v>22.4178</c:v>
                </c:pt>
                <c:pt idx="33311" formatCode="General">
                  <c:v>22.418500000000002</c:v>
                </c:pt>
                <c:pt idx="33312" formatCode="General">
                  <c:v>22.4191</c:v>
                </c:pt>
                <c:pt idx="33313" formatCode="General">
                  <c:v>22.419799999999999</c:v>
                </c:pt>
                <c:pt idx="33314" formatCode="General">
                  <c:v>22.420500000000001</c:v>
                </c:pt>
                <c:pt idx="33315" formatCode="General">
                  <c:v>22.421199999999999</c:v>
                </c:pt>
                <c:pt idx="33316" formatCode="General">
                  <c:v>22.421800000000001</c:v>
                </c:pt>
                <c:pt idx="33317" formatCode="General">
                  <c:v>22.422499999999999</c:v>
                </c:pt>
                <c:pt idx="33318" formatCode="General">
                  <c:v>22.423200000000001</c:v>
                </c:pt>
                <c:pt idx="33319" formatCode="General">
                  <c:v>22.4239</c:v>
                </c:pt>
                <c:pt idx="33320" formatCode="General">
                  <c:v>22.424499999999998</c:v>
                </c:pt>
                <c:pt idx="33321" formatCode="General">
                  <c:v>22.4252</c:v>
                </c:pt>
                <c:pt idx="33322" formatCode="General">
                  <c:v>22.425899999999999</c:v>
                </c:pt>
                <c:pt idx="33323" formatCode="General">
                  <c:v>22.426600000000001</c:v>
                </c:pt>
                <c:pt idx="33324" formatCode="General">
                  <c:v>22.427199999999999</c:v>
                </c:pt>
                <c:pt idx="33325" formatCode="General">
                  <c:v>22.427900000000001</c:v>
                </c:pt>
                <c:pt idx="33326" formatCode="General">
                  <c:v>22.428599999999999</c:v>
                </c:pt>
                <c:pt idx="33327" formatCode="General">
                  <c:v>22.429200000000002</c:v>
                </c:pt>
                <c:pt idx="33328" formatCode="General">
                  <c:v>22.4299</c:v>
                </c:pt>
                <c:pt idx="33329" formatCode="General">
                  <c:v>22.430599999999998</c:v>
                </c:pt>
                <c:pt idx="33330" formatCode="General">
                  <c:v>22.4313</c:v>
                </c:pt>
                <c:pt idx="33331" formatCode="General">
                  <c:v>22.431899999999999</c:v>
                </c:pt>
                <c:pt idx="33332" formatCode="General">
                  <c:v>22.432600000000001</c:v>
                </c:pt>
                <c:pt idx="33333" formatCode="General">
                  <c:v>22.433299999999999</c:v>
                </c:pt>
                <c:pt idx="33334" formatCode="General">
                  <c:v>22.434000000000001</c:v>
                </c:pt>
                <c:pt idx="33335" formatCode="General">
                  <c:v>22.4346</c:v>
                </c:pt>
                <c:pt idx="33336" formatCode="General">
                  <c:v>22.435300000000002</c:v>
                </c:pt>
                <c:pt idx="33337" formatCode="General">
                  <c:v>22.436</c:v>
                </c:pt>
                <c:pt idx="33338" formatCode="General">
                  <c:v>22.436599999999999</c:v>
                </c:pt>
                <c:pt idx="33339" formatCode="General">
                  <c:v>22.4373</c:v>
                </c:pt>
                <c:pt idx="33340" formatCode="General">
                  <c:v>22.437999999999999</c:v>
                </c:pt>
                <c:pt idx="33341" formatCode="General">
                  <c:v>22.438700000000001</c:v>
                </c:pt>
                <c:pt idx="33342" formatCode="General">
                  <c:v>22.439299999999999</c:v>
                </c:pt>
                <c:pt idx="33343" formatCode="General">
                  <c:v>22.44</c:v>
                </c:pt>
                <c:pt idx="33344" formatCode="General">
                  <c:v>22.4407</c:v>
                </c:pt>
                <c:pt idx="33345" formatCode="General">
                  <c:v>22.441400000000002</c:v>
                </c:pt>
                <c:pt idx="33346" formatCode="General">
                  <c:v>22.442</c:v>
                </c:pt>
                <c:pt idx="33347" formatCode="General">
                  <c:v>22.442699999999999</c:v>
                </c:pt>
                <c:pt idx="33348" formatCode="General">
                  <c:v>22.4434</c:v>
                </c:pt>
                <c:pt idx="33349" formatCode="General">
                  <c:v>22.443999999999999</c:v>
                </c:pt>
                <c:pt idx="33350" formatCode="General">
                  <c:v>22.444700000000001</c:v>
                </c:pt>
                <c:pt idx="33351" formatCode="General">
                  <c:v>22.445399999999999</c:v>
                </c:pt>
                <c:pt idx="33352" formatCode="General">
                  <c:v>22.446100000000001</c:v>
                </c:pt>
                <c:pt idx="33353" formatCode="General">
                  <c:v>22.4467</c:v>
                </c:pt>
                <c:pt idx="33354" formatCode="General">
                  <c:v>22.447399999999998</c:v>
                </c:pt>
                <c:pt idx="33355" formatCode="General">
                  <c:v>22.4481</c:v>
                </c:pt>
                <c:pt idx="33356" formatCode="General">
                  <c:v>22.448799999999999</c:v>
                </c:pt>
                <c:pt idx="33357" formatCode="General">
                  <c:v>22.449400000000001</c:v>
                </c:pt>
                <c:pt idx="33358" formatCode="General">
                  <c:v>22.450099999999999</c:v>
                </c:pt>
                <c:pt idx="33359" formatCode="General">
                  <c:v>22.450800000000001</c:v>
                </c:pt>
                <c:pt idx="33360" formatCode="General">
                  <c:v>22.451499999999999</c:v>
                </c:pt>
                <c:pt idx="33361" formatCode="General">
                  <c:v>22.452100000000002</c:v>
                </c:pt>
                <c:pt idx="33362" formatCode="General">
                  <c:v>22.4528</c:v>
                </c:pt>
                <c:pt idx="33363" formatCode="General">
                  <c:v>22.453499999999998</c:v>
                </c:pt>
                <c:pt idx="33364" formatCode="General">
                  <c:v>22.4541</c:v>
                </c:pt>
                <c:pt idx="33365" formatCode="General">
                  <c:v>22.454799999999999</c:v>
                </c:pt>
                <c:pt idx="33366" formatCode="General">
                  <c:v>22.455500000000001</c:v>
                </c:pt>
                <c:pt idx="33367" formatCode="General">
                  <c:v>22.456199999999999</c:v>
                </c:pt>
                <c:pt idx="33368" formatCode="General">
                  <c:v>22.456800000000001</c:v>
                </c:pt>
                <c:pt idx="33369" formatCode="General">
                  <c:v>22.4575</c:v>
                </c:pt>
                <c:pt idx="33370" formatCode="General">
                  <c:v>22.458200000000001</c:v>
                </c:pt>
                <c:pt idx="33371" formatCode="General">
                  <c:v>22.4589</c:v>
                </c:pt>
                <c:pt idx="33372" formatCode="General">
                  <c:v>22.459499999999998</c:v>
                </c:pt>
                <c:pt idx="33373" formatCode="General">
                  <c:v>22.4602</c:v>
                </c:pt>
                <c:pt idx="33374" formatCode="General">
                  <c:v>22.460899999999999</c:v>
                </c:pt>
                <c:pt idx="33375" formatCode="General">
                  <c:v>22.461500000000001</c:v>
                </c:pt>
                <c:pt idx="33376" formatCode="General">
                  <c:v>22.462199999999999</c:v>
                </c:pt>
                <c:pt idx="33377" formatCode="General">
                  <c:v>22.462900000000001</c:v>
                </c:pt>
                <c:pt idx="33378" formatCode="General">
                  <c:v>22.4636</c:v>
                </c:pt>
                <c:pt idx="33379" formatCode="General">
                  <c:v>22.464200000000002</c:v>
                </c:pt>
                <c:pt idx="33380" formatCode="General">
                  <c:v>22.4649</c:v>
                </c:pt>
                <c:pt idx="33381" formatCode="General">
                  <c:v>22.465599999999998</c:v>
                </c:pt>
                <c:pt idx="33382" formatCode="General">
                  <c:v>22.4663</c:v>
                </c:pt>
                <c:pt idx="33383" formatCode="General">
                  <c:v>22.466899999999999</c:v>
                </c:pt>
                <c:pt idx="33384" formatCode="General">
                  <c:v>22.467600000000001</c:v>
                </c:pt>
                <c:pt idx="33385" formatCode="General">
                  <c:v>22.468299999999999</c:v>
                </c:pt>
                <c:pt idx="33386" formatCode="General">
                  <c:v>22.468900000000001</c:v>
                </c:pt>
                <c:pt idx="33387" formatCode="General">
                  <c:v>22.4696</c:v>
                </c:pt>
                <c:pt idx="33388" formatCode="General">
                  <c:v>22.470300000000002</c:v>
                </c:pt>
                <c:pt idx="33389" formatCode="General">
                  <c:v>22.471</c:v>
                </c:pt>
                <c:pt idx="33390" formatCode="General">
                  <c:v>22.471599999999999</c:v>
                </c:pt>
                <c:pt idx="33391" formatCode="General">
                  <c:v>22.472300000000001</c:v>
                </c:pt>
                <c:pt idx="33392" formatCode="General">
                  <c:v>22.472999999999999</c:v>
                </c:pt>
                <c:pt idx="33393" formatCode="General">
                  <c:v>22.473700000000001</c:v>
                </c:pt>
                <c:pt idx="33394" formatCode="General">
                  <c:v>22.474299999999999</c:v>
                </c:pt>
                <c:pt idx="33395" formatCode="General">
                  <c:v>22.475000000000001</c:v>
                </c:pt>
                <c:pt idx="33396" formatCode="General">
                  <c:v>22.4757</c:v>
                </c:pt>
                <c:pt idx="33397" formatCode="General">
                  <c:v>22.476400000000002</c:v>
                </c:pt>
                <c:pt idx="33398" formatCode="General">
                  <c:v>22.477</c:v>
                </c:pt>
                <c:pt idx="33399" formatCode="General">
                  <c:v>22.477699999999999</c:v>
                </c:pt>
                <c:pt idx="33400" formatCode="General">
                  <c:v>22.478400000000001</c:v>
                </c:pt>
                <c:pt idx="33401" formatCode="General">
                  <c:v>22.478999999999999</c:v>
                </c:pt>
                <c:pt idx="33402" formatCode="General">
                  <c:v>22.479700000000001</c:v>
                </c:pt>
                <c:pt idx="33403" formatCode="General">
                  <c:v>22.480399999999999</c:v>
                </c:pt>
                <c:pt idx="33404" formatCode="General">
                  <c:v>22.481100000000001</c:v>
                </c:pt>
                <c:pt idx="33405" formatCode="General">
                  <c:v>22.4817</c:v>
                </c:pt>
                <c:pt idx="33406" formatCode="General">
                  <c:v>22.482399999999998</c:v>
                </c:pt>
                <c:pt idx="33407" formatCode="General">
                  <c:v>22.4831</c:v>
                </c:pt>
                <c:pt idx="33408" formatCode="General">
                  <c:v>22.483799999999999</c:v>
                </c:pt>
                <c:pt idx="33409" formatCode="General">
                  <c:v>22.484400000000001</c:v>
                </c:pt>
                <c:pt idx="33410" formatCode="General">
                  <c:v>22.485099999999999</c:v>
                </c:pt>
                <c:pt idx="33411" formatCode="General">
                  <c:v>22.485800000000001</c:v>
                </c:pt>
                <c:pt idx="33412" formatCode="General">
                  <c:v>22.4864</c:v>
                </c:pt>
                <c:pt idx="33413" formatCode="General">
                  <c:v>22.487100000000002</c:v>
                </c:pt>
                <c:pt idx="33414" formatCode="General">
                  <c:v>22.4878</c:v>
                </c:pt>
                <c:pt idx="33415" formatCode="General">
                  <c:v>22.488499999999998</c:v>
                </c:pt>
                <c:pt idx="33416" formatCode="General">
                  <c:v>22.489100000000001</c:v>
                </c:pt>
                <c:pt idx="33417" formatCode="General">
                  <c:v>22.489799999999999</c:v>
                </c:pt>
                <c:pt idx="33418" formatCode="General">
                  <c:v>22.490500000000001</c:v>
                </c:pt>
                <c:pt idx="33419" formatCode="General">
                  <c:v>22.491199999999999</c:v>
                </c:pt>
                <c:pt idx="33420" formatCode="General">
                  <c:v>22.491800000000001</c:v>
                </c:pt>
                <c:pt idx="33421" formatCode="General">
                  <c:v>22.4925</c:v>
                </c:pt>
                <c:pt idx="33422" formatCode="General">
                  <c:v>22.493200000000002</c:v>
                </c:pt>
                <c:pt idx="33423" formatCode="General">
                  <c:v>22.4939</c:v>
                </c:pt>
                <c:pt idx="33424" formatCode="General">
                  <c:v>22.494499999999999</c:v>
                </c:pt>
                <c:pt idx="33425" formatCode="General">
                  <c:v>22.495200000000001</c:v>
                </c:pt>
                <c:pt idx="33426" formatCode="General">
                  <c:v>22.495899999999999</c:v>
                </c:pt>
                <c:pt idx="33427" formatCode="General">
                  <c:v>22.496500000000001</c:v>
                </c:pt>
                <c:pt idx="33428" formatCode="General">
                  <c:v>22.497199999999999</c:v>
                </c:pt>
                <c:pt idx="33429" formatCode="General">
                  <c:v>22.497900000000001</c:v>
                </c:pt>
                <c:pt idx="33430" formatCode="General">
                  <c:v>22.4986</c:v>
                </c:pt>
                <c:pt idx="33431" formatCode="General">
                  <c:v>22.499199999999998</c:v>
                </c:pt>
                <c:pt idx="33432" formatCode="General">
                  <c:v>22.4999</c:v>
                </c:pt>
                <c:pt idx="33433" formatCode="General">
                  <c:v>22.500599999999999</c:v>
                </c:pt>
                <c:pt idx="33434" formatCode="General">
                  <c:v>22.501300000000001</c:v>
                </c:pt>
                <c:pt idx="33435" formatCode="General">
                  <c:v>22.501899999999999</c:v>
                </c:pt>
                <c:pt idx="33436" formatCode="General">
                  <c:v>22.502600000000001</c:v>
                </c:pt>
                <c:pt idx="33437" formatCode="General">
                  <c:v>22.503299999999999</c:v>
                </c:pt>
                <c:pt idx="33438" formatCode="General">
                  <c:v>22.503900000000002</c:v>
                </c:pt>
                <c:pt idx="33439" formatCode="General">
                  <c:v>22.5046</c:v>
                </c:pt>
                <c:pt idx="33440" formatCode="General">
                  <c:v>22.505299999999998</c:v>
                </c:pt>
                <c:pt idx="33441" formatCode="General">
                  <c:v>22.506</c:v>
                </c:pt>
                <c:pt idx="33442" formatCode="General">
                  <c:v>22.506599999999999</c:v>
                </c:pt>
                <c:pt idx="33443" formatCode="General">
                  <c:v>22.507300000000001</c:v>
                </c:pt>
                <c:pt idx="33444" formatCode="General">
                  <c:v>22.507999999999999</c:v>
                </c:pt>
                <c:pt idx="33445" formatCode="General">
                  <c:v>22.508700000000001</c:v>
                </c:pt>
                <c:pt idx="33446" formatCode="General">
                  <c:v>22.5093</c:v>
                </c:pt>
                <c:pt idx="33447" formatCode="General">
                  <c:v>22.51</c:v>
                </c:pt>
                <c:pt idx="33448" formatCode="General">
                  <c:v>22.5107</c:v>
                </c:pt>
                <c:pt idx="33449" formatCode="General">
                  <c:v>22.511299999999999</c:v>
                </c:pt>
                <c:pt idx="33450" formatCode="General">
                  <c:v>22.512</c:v>
                </c:pt>
                <c:pt idx="33451" formatCode="General">
                  <c:v>22.512699999999999</c:v>
                </c:pt>
                <c:pt idx="33452" formatCode="General">
                  <c:v>22.513400000000001</c:v>
                </c:pt>
                <c:pt idx="33453" formatCode="General">
                  <c:v>22.513999999999999</c:v>
                </c:pt>
                <c:pt idx="33454" formatCode="General">
                  <c:v>22.514700000000001</c:v>
                </c:pt>
                <c:pt idx="33455" formatCode="General">
                  <c:v>22.5154</c:v>
                </c:pt>
                <c:pt idx="33456" formatCode="General">
                  <c:v>22.516100000000002</c:v>
                </c:pt>
                <c:pt idx="33457" formatCode="General">
                  <c:v>22.5167</c:v>
                </c:pt>
                <c:pt idx="33458" formatCode="General">
                  <c:v>22.517399999999999</c:v>
                </c:pt>
                <c:pt idx="33459" formatCode="General">
                  <c:v>22.5181</c:v>
                </c:pt>
                <c:pt idx="33460" formatCode="General">
                  <c:v>22.518799999999999</c:v>
                </c:pt>
                <c:pt idx="33461" formatCode="General">
                  <c:v>22.519400000000001</c:v>
                </c:pt>
                <c:pt idx="33462" formatCode="General">
                  <c:v>22.520099999999999</c:v>
                </c:pt>
                <c:pt idx="33463" formatCode="General">
                  <c:v>22.520800000000001</c:v>
                </c:pt>
                <c:pt idx="33464" formatCode="General">
                  <c:v>22.5214</c:v>
                </c:pt>
                <c:pt idx="33465" formatCode="General">
                  <c:v>22.522099999999998</c:v>
                </c:pt>
                <c:pt idx="33466" formatCode="General">
                  <c:v>22.5228</c:v>
                </c:pt>
                <c:pt idx="33467" formatCode="General">
                  <c:v>22.523499999999999</c:v>
                </c:pt>
                <c:pt idx="33468" formatCode="General">
                  <c:v>22.524100000000001</c:v>
                </c:pt>
                <c:pt idx="33469" formatCode="General">
                  <c:v>22.524799999999999</c:v>
                </c:pt>
                <c:pt idx="33470" formatCode="General">
                  <c:v>22.525500000000001</c:v>
                </c:pt>
                <c:pt idx="33471" formatCode="General">
                  <c:v>22.526199999999999</c:v>
                </c:pt>
                <c:pt idx="33472" formatCode="General">
                  <c:v>22.526800000000001</c:v>
                </c:pt>
                <c:pt idx="33473" formatCode="General">
                  <c:v>22.5275</c:v>
                </c:pt>
                <c:pt idx="33474" formatCode="General">
                  <c:v>22.528199999999998</c:v>
                </c:pt>
                <c:pt idx="33475" formatCode="General">
                  <c:v>22.5288</c:v>
                </c:pt>
                <c:pt idx="33476" formatCode="General">
                  <c:v>22.529499999999999</c:v>
                </c:pt>
                <c:pt idx="33477" formatCode="General">
                  <c:v>22.530200000000001</c:v>
                </c:pt>
                <c:pt idx="33478" formatCode="General">
                  <c:v>22.530899999999999</c:v>
                </c:pt>
                <c:pt idx="33479" formatCode="General">
                  <c:v>22.531500000000001</c:v>
                </c:pt>
                <c:pt idx="33480" formatCode="General">
                  <c:v>22.5322</c:v>
                </c:pt>
                <c:pt idx="33481" formatCode="General">
                  <c:v>22.532900000000001</c:v>
                </c:pt>
                <c:pt idx="33482" formatCode="General">
                  <c:v>22.5336</c:v>
                </c:pt>
                <c:pt idx="33483" formatCode="General">
                  <c:v>22.534199999999998</c:v>
                </c:pt>
                <c:pt idx="33484" formatCode="General">
                  <c:v>22.5349</c:v>
                </c:pt>
                <c:pt idx="33485" formatCode="General">
                  <c:v>22.535599999999999</c:v>
                </c:pt>
                <c:pt idx="33486" formatCode="General">
                  <c:v>22.536300000000001</c:v>
                </c:pt>
                <c:pt idx="33487" formatCode="General">
                  <c:v>22.536899999999999</c:v>
                </c:pt>
                <c:pt idx="33488" formatCode="General">
                  <c:v>22.537600000000001</c:v>
                </c:pt>
                <c:pt idx="33489" formatCode="General">
                  <c:v>22.5383</c:v>
                </c:pt>
                <c:pt idx="33490" formatCode="General">
                  <c:v>22.538900000000002</c:v>
                </c:pt>
                <c:pt idx="33491" formatCode="General">
                  <c:v>22.5396</c:v>
                </c:pt>
                <c:pt idx="33492" formatCode="General">
                  <c:v>22.540299999999998</c:v>
                </c:pt>
                <c:pt idx="33493" formatCode="General">
                  <c:v>22.541</c:v>
                </c:pt>
                <c:pt idx="33494" formatCode="General">
                  <c:v>22.541599999999999</c:v>
                </c:pt>
                <c:pt idx="33495" formatCode="General">
                  <c:v>22.542300000000001</c:v>
                </c:pt>
                <c:pt idx="33496" formatCode="General">
                  <c:v>22.542999999999999</c:v>
                </c:pt>
                <c:pt idx="33497" formatCode="General">
                  <c:v>22.543700000000001</c:v>
                </c:pt>
                <c:pt idx="33498" formatCode="General">
                  <c:v>22.5443</c:v>
                </c:pt>
                <c:pt idx="33499" formatCode="General">
                  <c:v>22.545000000000002</c:v>
                </c:pt>
                <c:pt idx="33500" formatCode="General">
                  <c:v>22.5457</c:v>
                </c:pt>
                <c:pt idx="33501" formatCode="General">
                  <c:v>22.546299999999999</c:v>
                </c:pt>
                <c:pt idx="33502" formatCode="General">
                  <c:v>22.547000000000001</c:v>
                </c:pt>
                <c:pt idx="33503" formatCode="General">
                  <c:v>22.547699999999999</c:v>
                </c:pt>
                <c:pt idx="33504" formatCode="General">
                  <c:v>22.548400000000001</c:v>
                </c:pt>
                <c:pt idx="33505" formatCode="General">
                  <c:v>22.548999999999999</c:v>
                </c:pt>
                <c:pt idx="33506" formatCode="General">
                  <c:v>22.549700000000001</c:v>
                </c:pt>
                <c:pt idx="33507" formatCode="General">
                  <c:v>22.5504</c:v>
                </c:pt>
                <c:pt idx="33508" formatCode="General">
                  <c:v>22.551100000000002</c:v>
                </c:pt>
                <c:pt idx="33509" formatCode="General">
                  <c:v>22.5517</c:v>
                </c:pt>
                <c:pt idx="33510" formatCode="General">
                  <c:v>22.552399999999999</c:v>
                </c:pt>
                <c:pt idx="33511" formatCode="General">
                  <c:v>22.553100000000001</c:v>
                </c:pt>
                <c:pt idx="33512" formatCode="General">
                  <c:v>22.553699999999999</c:v>
                </c:pt>
                <c:pt idx="33513" formatCode="General">
                  <c:v>22.554400000000001</c:v>
                </c:pt>
                <c:pt idx="33514" formatCode="General">
                  <c:v>22.555099999999999</c:v>
                </c:pt>
                <c:pt idx="33515" formatCode="General">
                  <c:v>22.555800000000001</c:v>
                </c:pt>
                <c:pt idx="33516" formatCode="General">
                  <c:v>22.5564</c:v>
                </c:pt>
                <c:pt idx="33517" formatCode="General">
                  <c:v>22.557099999999998</c:v>
                </c:pt>
                <c:pt idx="33518" formatCode="General">
                  <c:v>22.5578</c:v>
                </c:pt>
                <c:pt idx="33519" formatCode="General">
                  <c:v>22.558499999999999</c:v>
                </c:pt>
                <c:pt idx="33520" formatCode="General">
                  <c:v>22.559100000000001</c:v>
                </c:pt>
                <c:pt idx="33521" formatCode="General">
                  <c:v>22.559799999999999</c:v>
                </c:pt>
                <c:pt idx="33522" formatCode="General">
                  <c:v>22.560500000000001</c:v>
                </c:pt>
                <c:pt idx="33523" formatCode="General">
                  <c:v>22.561199999999999</c:v>
                </c:pt>
                <c:pt idx="33524" formatCode="General">
                  <c:v>22.561800000000002</c:v>
                </c:pt>
                <c:pt idx="33525" formatCode="General">
                  <c:v>22.5625</c:v>
                </c:pt>
                <c:pt idx="33526" formatCode="General">
                  <c:v>22.563199999999998</c:v>
                </c:pt>
                <c:pt idx="33527" formatCode="General">
                  <c:v>22.563800000000001</c:v>
                </c:pt>
                <c:pt idx="33528" formatCode="General">
                  <c:v>22.564499999999999</c:v>
                </c:pt>
                <c:pt idx="33529" formatCode="General">
                  <c:v>22.565200000000001</c:v>
                </c:pt>
                <c:pt idx="33530" formatCode="General">
                  <c:v>22.565899999999999</c:v>
                </c:pt>
                <c:pt idx="33531" formatCode="General">
                  <c:v>22.566500000000001</c:v>
                </c:pt>
                <c:pt idx="33532" formatCode="General">
                  <c:v>22.5672</c:v>
                </c:pt>
                <c:pt idx="33533" formatCode="General">
                  <c:v>22.567900000000002</c:v>
                </c:pt>
                <c:pt idx="33534" formatCode="General">
                  <c:v>22.5686</c:v>
                </c:pt>
                <c:pt idx="33535" formatCode="General">
                  <c:v>22.569199999999999</c:v>
                </c:pt>
                <c:pt idx="33536" formatCode="General">
                  <c:v>22.569900000000001</c:v>
                </c:pt>
                <c:pt idx="33537" formatCode="General">
                  <c:v>22.570599999999999</c:v>
                </c:pt>
                <c:pt idx="33538" formatCode="General">
                  <c:v>22.571200000000001</c:v>
                </c:pt>
                <c:pt idx="33539" formatCode="General">
                  <c:v>22.571899999999999</c:v>
                </c:pt>
                <c:pt idx="33540" formatCode="General">
                  <c:v>22.572600000000001</c:v>
                </c:pt>
                <c:pt idx="33541" formatCode="General">
                  <c:v>22.5733</c:v>
                </c:pt>
                <c:pt idx="33542" formatCode="General">
                  <c:v>22.573899999999998</c:v>
                </c:pt>
                <c:pt idx="33543" formatCode="General">
                  <c:v>22.5746</c:v>
                </c:pt>
                <c:pt idx="33544" formatCode="General">
                  <c:v>22.575299999999999</c:v>
                </c:pt>
                <c:pt idx="33545" formatCode="General">
                  <c:v>22.576000000000001</c:v>
                </c:pt>
                <c:pt idx="33546" formatCode="General">
                  <c:v>22.576599999999999</c:v>
                </c:pt>
                <c:pt idx="33547" formatCode="General">
                  <c:v>22.577300000000001</c:v>
                </c:pt>
                <c:pt idx="33548" formatCode="General">
                  <c:v>22.577999999999999</c:v>
                </c:pt>
                <c:pt idx="33549" formatCode="General">
                  <c:v>22.578600000000002</c:v>
                </c:pt>
                <c:pt idx="33550" formatCode="General">
                  <c:v>22.5793</c:v>
                </c:pt>
                <c:pt idx="33551" formatCode="General">
                  <c:v>22.58</c:v>
                </c:pt>
                <c:pt idx="33552" formatCode="General">
                  <c:v>22.5807</c:v>
                </c:pt>
                <c:pt idx="33553" formatCode="General">
                  <c:v>22.581299999999999</c:v>
                </c:pt>
                <c:pt idx="33554" formatCode="General">
                  <c:v>22.582000000000001</c:v>
                </c:pt>
                <c:pt idx="33555" formatCode="General">
                  <c:v>22.582699999999999</c:v>
                </c:pt>
                <c:pt idx="33556" formatCode="General">
                  <c:v>22.583400000000001</c:v>
                </c:pt>
                <c:pt idx="33557" formatCode="General">
                  <c:v>22.584</c:v>
                </c:pt>
                <c:pt idx="33558" formatCode="General">
                  <c:v>22.584700000000002</c:v>
                </c:pt>
                <c:pt idx="33559" formatCode="General">
                  <c:v>22.5854</c:v>
                </c:pt>
                <c:pt idx="33560" formatCode="General">
                  <c:v>22.586099999999998</c:v>
                </c:pt>
                <c:pt idx="33561" formatCode="General">
                  <c:v>22.5867</c:v>
                </c:pt>
                <c:pt idx="33562" formatCode="General">
                  <c:v>22.587399999999999</c:v>
                </c:pt>
                <c:pt idx="33563" formatCode="General">
                  <c:v>22.588100000000001</c:v>
                </c:pt>
                <c:pt idx="33564" formatCode="General">
                  <c:v>22.588699999999999</c:v>
                </c:pt>
                <c:pt idx="33565" formatCode="General">
                  <c:v>22.589400000000001</c:v>
                </c:pt>
                <c:pt idx="33566" formatCode="General">
                  <c:v>22.5901</c:v>
                </c:pt>
                <c:pt idx="33567" formatCode="General">
                  <c:v>22.590800000000002</c:v>
                </c:pt>
                <c:pt idx="33568" formatCode="General">
                  <c:v>22.5914</c:v>
                </c:pt>
                <c:pt idx="33569" formatCode="General">
                  <c:v>22.592099999999999</c:v>
                </c:pt>
                <c:pt idx="33570" formatCode="General">
                  <c:v>22.5928</c:v>
                </c:pt>
                <c:pt idx="33571" formatCode="General">
                  <c:v>22.593499999999999</c:v>
                </c:pt>
                <c:pt idx="33572" formatCode="General">
                  <c:v>22.594100000000001</c:v>
                </c:pt>
                <c:pt idx="33573" formatCode="General">
                  <c:v>22.594799999999999</c:v>
                </c:pt>
                <c:pt idx="33574" formatCode="General">
                  <c:v>22.595500000000001</c:v>
                </c:pt>
                <c:pt idx="33575" formatCode="General">
                  <c:v>22.5961</c:v>
                </c:pt>
                <c:pt idx="33576" formatCode="General">
                  <c:v>22.596800000000002</c:v>
                </c:pt>
                <c:pt idx="33577" formatCode="General">
                  <c:v>22.5975</c:v>
                </c:pt>
                <c:pt idx="33578" formatCode="General">
                  <c:v>22.598199999999999</c:v>
                </c:pt>
                <c:pt idx="33579" formatCode="General">
                  <c:v>22.598800000000001</c:v>
                </c:pt>
                <c:pt idx="33580" formatCode="General">
                  <c:v>22.599499999999999</c:v>
                </c:pt>
                <c:pt idx="33581" formatCode="General">
                  <c:v>22.600200000000001</c:v>
                </c:pt>
                <c:pt idx="33582" formatCode="General">
                  <c:v>22.600899999999999</c:v>
                </c:pt>
                <c:pt idx="33583" formatCode="General">
                  <c:v>22.601500000000001</c:v>
                </c:pt>
                <c:pt idx="33584" formatCode="General">
                  <c:v>22.6022</c:v>
                </c:pt>
                <c:pt idx="33585" formatCode="General">
                  <c:v>22.602900000000002</c:v>
                </c:pt>
                <c:pt idx="33586" formatCode="General">
                  <c:v>22.6036</c:v>
                </c:pt>
                <c:pt idx="33587" formatCode="General">
                  <c:v>22.604199999999999</c:v>
                </c:pt>
                <c:pt idx="33588" formatCode="General">
                  <c:v>22.604900000000001</c:v>
                </c:pt>
                <c:pt idx="33589" formatCode="General">
                  <c:v>22.605599999999999</c:v>
                </c:pt>
                <c:pt idx="33590" formatCode="General">
                  <c:v>22.606200000000001</c:v>
                </c:pt>
                <c:pt idx="33591" formatCode="General">
                  <c:v>22.6069</c:v>
                </c:pt>
                <c:pt idx="33592" formatCode="General">
                  <c:v>22.607600000000001</c:v>
                </c:pt>
                <c:pt idx="33593" formatCode="General">
                  <c:v>22.6083</c:v>
                </c:pt>
                <c:pt idx="33594" formatCode="General">
                  <c:v>22.608899999999998</c:v>
                </c:pt>
                <c:pt idx="33595" formatCode="General">
                  <c:v>22.6096</c:v>
                </c:pt>
                <c:pt idx="33596" formatCode="General">
                  <c:v>22.610299999999999</c:v>
                </c:pt>
                <c:pt idx="33597" formatCode="General">
                  <c:v>22.611000000000001</c:v>
                </c:pt>
                <c:pt idx="33598" formatCode="General">
                  <c:v>22.611599999999999</c:v>
                </c:pt>
                <c:pt idx="33599" formatCode="General">
                  <c:v>22.612300000000001</c:v>
                </c:pt>
                <c:pt idx="33600" formatCode="General">
                  <c:v>22.613</c:v>
                </c:pt>
                <c:pt idx="33601" formatCode="General">
                  <c:v>22.613600000000002</c:v>
                </c:pt>
                <c:pt idx="33602" formatCode="General">
                  <c:v>22.6143</c:v>
                </c:pt>
                <c:pt idx="33603" formatCode="General">
                  <c:v>22.614999999999998</c:v>
                </c:pt>
                <c:pt idx="33604" formatCode="General">
                  <c:v>22.6157</c:v>
                </c:pt>
                <c:pt idx="33605" formatCode="General">
                  <c:v>22.616299999999999</c:v>
                </c:pt>
                <c:pt idx="33606" formatCode="General">
                  <c:v>22.617000000000001</c:v>
                </c:pt>
                <c:pt idx="33607" formatCode="General">
                  <c:v>22.617699999999999</c:v>
                </c:pt>
                <c:pt idx="33608" formatCode="General">
                  <c:v>22.618400000000001</c:v>
                </c:pt>
                <c:pt idx="33609" formatCode="General">
                  <c:v>22.619</c:v>
                </c:pt>
                <c:pt idx="33610" formatCode="General">
                  <c:v>22.619700000000002</c:v>
                </c:pt>
                <c:pt idx="33611" formatCode="General">
                  <c:v>22.6204</c:v>
                </c:pt>
                <c:pt idx="33612" formatCode="General">
                  <c:v>22.620999999999999</c:v>
                </c:pt>
                <c:pt idx="33613" formatCode="General">
                  <c:v>22.621700000000001</c:v>
                </c:pt>
                <c:pt idx="33614" formatCode="General">
                  <c:v>22.622399999999999</c:v>
                </c:pt>
                <c:pt idx="33615" formatCode="General">
                  <c:v>22.623100000000001</c:v>
                </c:pt>
                <c:pt idx="33616" formatCode="General">
                  <c:v>22.623699999999999</c:v>
                </c:pt>
                <c:pt idx="33617" formatCode="General">
                  <c:v>22.624400000000001</c:v>
                </c:pt>
                <c:pt idx="33618" formatCode="General">
                  <c:v>22.6251</c:v>
                </c:pt>
                <c:pt idx="33619" formatCode="General">
                  <c:v>22.625800000000002</c:v>
                </c:pt>
                <c:pt idx="33620" formatCode="General">
                  <c:v>22.6264</c:v>
                </c:pt>
                <c:pt idx="33621" formatCode="General">
                  <c:v>22.627099999999999</c:v>
                </c:pt>
                <c:pt idx="33622" formatCode="General">
                  <c:v>22.627800000000001</c:v>
                </c:pt>
                <c:pt idx="33623" formatCode="General">
                  <c:v>22.628499999999999</c:v>
                </c:pt>
                <c:pt idx="33624" formatCode="General">
                  <c:v>22.629100000000001</c:v>
                </c:pt>
                <c:pt idx="33625" formatCode="General">
                  <c:v>22.629799999999999</c:v>
                </c:pt>
                <c:pt idx="33626" formatCode="General">
                  <c:v>22.630500000000001</c:v>
                </c:pt>
                <c:pt idx="33627" formatCode="General">
                  <c:v>22.6311</c:v>
                </c:pt>
                <c:pt idx="33628" formatCode="General">
                  <c:v>22.631799999999998</c:v>
                </c:pt>
                <c:pt idx="33629" formatCode="General">
                  <c:v>22.6325</c:v>
                </c:pt>
                <c:pt idx="33630" formatCode="General">
                  <c:v>22.633199999999999</c:v>
                </c:pt>
                <c:pt idx="33631" formatCode="General">
                  <c:v>22.633800000000001</c:v>
                </c:pt>
                <c:pt idx="33632" formatCode="General">
                  <c:v>22.634499999999999</c:v>
                </c:pt>
                <c:pt idx="33633" formatCode="General">
                  <c:v>22.635200000000001</c:v>
                </c:pt>
                <c:pt idx="33634" formatCode="General">
                  <c:v>22.635899999999999</c:v>
                </c:pt>
                <c:pt idx="33635" formatCode="General">
                  <c:v>22.636500000000002</c:v>
                </c:pt>
                <c:pt idx="33636" formatCode="General">
                  <c:v>22.6372</c:v>
                </c:pt>
                <c:pt idx="33637" formatCode="General">
                  <c:v>22.637899999999998</c:v>
                </c:pt>
                <c:pt idx="33638" formatCode="General">
                  <c:v>22.638500000000001</c:v>
                </c:pt>
                <c:pt idx="33639" formatCode="General">
                  <c:v>22.639199999999999</c:v>
                </c:pt>
                <c:pt idx="33640" formatCode="General">
                  <c:v>22.639900000000001</c:v>
                </c:pt>
                <c:pt idx="33641" formatCode="General">
                  <c:v>22.640599999999999</c:v>
                </c:pt>
                <c:pt idx="33642" formatCode="General">
                  <c:v>22.641200000000001</c:v>
                </c:pt>
                <c:pt idx="33643" formatCode="General">
                  <c:v>22.6419</c:v>
                </c:pt>
                <c:pt idx="33644" formatCode="General">
                  <c:v>22.642600000000002</c:v>
                </c:pt>
                <c:pt idx="33645" formatCode="General">
                  <c:v>22.6433</c:v>
                </c:pt>
                <c:pt idx="33646" formatCode="General">
                  <c:v>22.643899999999999</c:v>
                </c:pt>
                <c:pt idx="33647" formatCode="General">
                  <c:v>22.644600000000001</c:v>
                </c:pt>
                <c:pt idx="33648" formatCode="General">
                  <c:v>22.645299999999999</c:v>
                </c:pt>
                <c:pt idx="33649" formatCode="General">
                  <c:v>22.646000000000001</c:v>
                </c:pt>
                <c:pt idx="33650" formatCode="General">
                  <c:v>22.646599999999999</c:v>
                </c:pt>
                <c:pt idx="33651" formatCode="General">
                  <c:v>22.647300000000001</c:v>
                </c:pt>
                <c:pt idx="33652" formatCode="General">
                  <c:v>22.648</c:v>
                </c:pt>
                <c:pt idx="33653" formatCode="General">
                  <c:v>22.648599999999998</c:v>
                </c:pt>
                <c:pt idx="33654" formatCode="General">
                  <c:v>22.6493</c:v>
                </c:pt>
                <c:pt idx="33655" formatCode="General">
                  <c:v>22.65</c:v>
                </c:pt>
                <c:pt idx="33656" formatCode="General">
                  <c:v>22.650700000000001</c:v>
                </c:pt>
                <c:pt idx="33657" formatCode="General">
                  <c:v>22.651299999999999</c:v>
                </c:pt>
                <c:pt idx="33658" formatCode="General">
                  <c:v>22.652000000000001</c:v>
                </c:pt>
                <c:pt idx="33659" formatCode="General">
                  <c:v>22.652699999999999</c:v>
                </c:pt>
                <c:pt idx="33660" formatCode="General">
                  <c:v>22.653400000000001</c:v>
                </c:pt>
                <c:pt idx="33661" formatCode="General">
                  <c:v>22.654</c:v>
                </c:pt>
                <c:pt idx="33662" formatCode="General">
                  <c:v>22.654699999999998</c:v>
                </c:pt>
                <c:pt idx="33663" formatCode="General">
                  <c:v>22.6554</c:v>
                </c:pt>
                <c:pt idx="33664" formatCode="General">
                  <c:v>22.655999999999999</c:v>
                </c:pt>
                <c:pt idx="33665" formatCode="General">
                  <c:v>22.656700000000001</c:v>
                </c:pt>
                <c:pt idx="33666" formatCode="General">
                  <c:v>22.657399999999999</c:v>
                </c:pt>
                <c:pt idx="33667" formatCode="General">
                  <c:v>22.658100000000001</c:v>
                </c:pt>
                <c:pt idx="33668" formatCode="General">
                  <c:v>22.6587</c:v>
                </c:pt>
                <c:pt idx="33669" formatCode="General">
                  <c:v>22.659400000000002</c:v>
                </c:pt>
                <c:pt idx="33670" formatCode="General">
                  <c:v>22.6601</c:v>
                </c:pt>
                <c:pt idx="33671" formatCode="General">
                  <c:v>22.660799999999998</c:v>
                </c:pt>
                <c:pt idx="33672" formatCode="General">
                  <c:v>22.6614</c:v>
                </c:pt>
                <c:pt idx="33673" formatCode="General">
                  <c:v>22.662099999999999</c:v>
                </c:pt>
                <c:pt idx="33674" formatCode="General">
                  <c:v>22.662800000000001</c:v>
                </c:pt>
                <c:pt idx="33675" formatCode="General">
                  <c:v>22.663399999999999</c:v>
                </c:pt>
                <c:pt idx="33676" formatCode="General">
                  <c:v>22.664100000000001</c:v>
                </c:pt>
                <c:pt idx="33677" formatCode="General">
                  <c:v>22.6648</c:v>
                </c:pt>
                <c:pt idx="33678" formatCode="General">
                  <c:v>22.665500000000002</c:v>
                </c:pt>
                <c:pt idx="33679" formatCode="General">
                  <c:v>22.6661</c:v>
                </c:pt>
                <c:pt idx="33680" formatCode="General">
                  <c:v>22.666799999999999</c:v>
                </c:pt>
                <c:pt idx="33681" formatCode="General">
                  <c:v>22.6675</c:v>
                </c:pt>
                <c:pt idx="33682" formatCode="General">
                  <c:v>22.668199999999999</c:v>
                </c:pt>
                <c:pt idx="33683" formatCode="General">
                  <c:v>22.668800000000001</c:v>
                </c:pt>
                <c:pt idx="33684" formatCode="General">
                  <c:v>22.669499999999999</c:v>
                </c:pt>
                <c:pt idx="33685" formatCode="General">
                  <c:v>22.670200000000001</c:v>
                </c:pt>
                <c:pt idx="33686" formatCode="General">
                  <c:v>22.6709</c:v>
                </c:pt>
                <c:pt idx="33687" formatCode="General">
                  <c:v>22.671500000000002</c:v>
                </c:pt>
                <c:pt idx="33688" formatCode="General">
                  <c:v>22.6722</c:v>
                </c:pt>
                <c:pt idx="33689" formatCode="General">
                  <c:v>22.672899999999998</c:v>
                </c:pt>
                <c:pt idx="33690" formatCode="General">
                  <c:v>22.673500000000001</c:v>
                </c:pt>
                <c:pt idx="33691" formatCode="General">
                  <c:v>22.674199999999999</c:v>
                </c:pt>
                <c:pt idx="33692" formatCode="General">
                  <c:v>22.674900000000001</c:v>
                </c:pt>
                <c:pt idx="33693" formatCode="General">
                  <c:v>22.675599999999999</c:v>
                </c:pt>
                <c:pt idx="33694" formatCode="General">
                  <c:v>22.676200000000001</c:v>
                </c:pt>
                <c:pt idx="33695" formatCode="General">
                  <c:v>22.6769</c:v>
                </c:pt>
                <c:pt idx="33696" formatCode="General">
                  <c:v>22.677600000000002</c:v>
                </c:pt>
                <c:pt idx="33697" formatCode="General">
                  <c:v>22.6783</c:v>
                </c:pt>
                <c:pt idx="33698" formatCode="General">
                  <c:v>22.678899999999999</c:v>
                </c:pt>
                <c:pt idx="33699" formatCode="General">
                  <c:v>22.679600000000001</c:v>
                </c:pt>
                <c:pt idx="33700" formatCode="General">
                  <c:v>22.680299999999999</c:v>
                </c:pt>
                <c:pt idx="33701" formatCode="General">
                  <c:v>22.680900000000001</c:v>
                </c:pt>
                <c:pt idx="33702" formatCode="General">
                  <c:v>22.6816</c:v>
                </c:pt>
                <c:pt idx="33703" formatCode="General">
                  <c:v>22.682300000000001</c:v>
                </c:pt>
                <c:pt idx="33704" formatCode="General">
                  <c:v>22.683</c:v>
                </c:pt>
                <c:pt idx="33705" formatCode="General">
                  <c:v>22.683599999999998</c:v>
                </c:pt>
                <c:pt idx="33706" formatCode="General">
                  <c:v>22.6843</c:v>
                </c:pt>
                <c:pt idx="33707" formatCode="General">
                  <c:v>22.684999999999999</c:v>
                </c:pt>
                <c:pt idx="33708" formatCode="General">
                  <c:v>22.685700000000001</c:v>
                </c:pt>
                <c:pt idx="33709" formatCode="General">
                  <c:v>22.686299999999999</c:v>
                </c:pt>
                <c:pt idx="33710" formatCode="General">
                  <c:v>22.687000000000001</c:v>
                </c:pt>
                <c:pt idx="33711" formatCode="General">
                  <c:v>22.6877</c:v>
                </c:pt>
                <c:pt idx="33712" formatCode="General">
                  <c:v>22.688300000000002</c:v>
                </c:pt>
                <c:pt idx="33713" formatCode="General">
                  <c:v>22.689</c:v>
                </c:pt>
                <c:pt idx="33714" formatCode="General">
                  <c:v>22.689699999999998</c:v>
                </c:pt>
                <c:pt idx="33715" formatCode="General">
                  <c:v>22.6904</c:v>
                </c:pt>
                <c:pt idx="33716" formatCode="General">
                  <c:v>22.690999999999999</c:v>
                </c:pt>
                <c:pt idx="33717" formatCode="General">
                  <c:v>22.691700000000001</c:v>
                </c:pt>
                <c:pt idx="33718" formatCode="General">
                  <c:v>22.692399999999999</c:v>
                </c:pt>
                <c:pt idx="33719" formatCode="General">
                  <c:v>22.693100000000001</c:v>
                </c:pt>
                <c:pt idx="33720" formatCode="General">
                  <c:v>22.6937</c:v>
                </c:pt>
                <c:pt idx="33721" formatCode="General">
                  <c:v>22.694400000000002</c:v>
                </c:pt>
                <c:pt idx="33722" formatCode="General">
                  <c:v>22.6951</c:v>
                </c:pt>
                <c:pt idx="33723" formatCode="General">
                  <c:v>22.695799999999998</c:v>
                </c:pt>
                <c:pt idx="33724" formatCode="General">
                  <c:v>22.696400000000001</c:v>
                </c:pt>
                <c:pt idx="33725" formatCode="General">
                  <c:v>22.697099999999999</c:v>
                </c:pt>
                <c:pt idx="33726" formatCode="General">
                  <c:v>22.697800000000001</c:v>
                </c:pt>
                <c:pt idx="33727" formatCode="General">
                  <c:v>22.698399999999999</c:v>
                </c:pt>
                <c:pt idx="33728" formatCode="General">
                  <c:v>22.699100000000001</c:v>
                </c:pt>
                <c:pt idx="33729" formatCode="General">
                  <c:v>22.6998</c:v>
                </c:pt>
                <c:pt idx="33730" formatCode="General">
                  <c:v>22.700500000000002</c:v>
                </c:pt>
                <c:pt idx="33731" formatCode="General">
                  <c:v>22.7011</c:v>
                </c:pt>
                <c:pt idx="33732" formatCode="General">
                  <c:v>22.701799999999999</c:v>
                </c:pt>
                <c:pt idx="33733" formatCode="General">
                  <c:v>22.702500000000001</c:v>
                </c:pt>
                <c:pt idx="33734" formatCode="General">
                  <c:v>22.703199999999999</c:v>
                </c:pt>
                <c:pt idx="33735" formatCode="General">
                  <c:v>22.703800000000001</c:v>
                </c:pt>
                <c:pt idx="33736" formatCode="General">
                  <c:v>22.704499999999999</c:v>
                </c:pt>
                <c:pt idx="33737" formatCode="General">
                  <c:v>22.705200000000001</c:v>
                </c:pt>
                <c:pt idx="33738" formatCode="General">
                  <c:v>22.7058</c:v>
                </c:pt>
                <c:pt idx="33739" formatCode="General">
                  <c:v>22.706499999999998</c:v>
                </c:pt>
                <c:pt idx="33740" formatCode="General">
                  <c:v>22.7072</c:v>
                </c:pt>
                <c:pt idx="33741" formatCode="General">
                  <c:v>22.707899999999999</c:v>
                </c:pt>
                <c:pt idx="33742" formatCode="General">
                  <c:v>22.708500000000001</c:v>
                </c:pt>
                <c:pt idx="33743" formatCode="General">
                  <c:v>22.709199999999999</c:v>
                </c:pt>
                <c:pt idx="33744" formatCode="General">
                  <c:v>22.709900000000001</c:v>
                </c:pt>
                <c:pt idx="33745" formatCode="General">
                  <c:v>22.710599999999999</c:v>
                </c:pt>
                <c:pt idx="33746" formatCode="General">
                  <c:v>22.711200000000002</c:v>
                </c:pt>
                <c:pt idx="33747" formatCode="General">
                  <c:v>22.7119</c:v>
                </c:pt>
                <c:pt idx="33748" formatCode="General">
                  <c:v>22.712599999999998</c:v>
                </c:pt>
                <c:pt idx="33749" formatCode="General">
                  <c:v>22.7133</c:v>
                </c:pt>
                <c:pt idx="33750" formatCode="General">
                  <c:v>22.713899999999999</c:v>
                </c:pt>
                <c:pt idx="33751" formatCode="General">
                  <c:v>22.714600000000001</c:v>
                </c:pt>
                <c:pt idx="33752" formatCode="General">
                  <c:v>22.715299999999999</c:v>
                </c:pt>
                <c:pt idx="33753" formatCode="General">
                  <c:v>22.715900000000001</c:v>
                </c:pt>
                <c:pt idx="33754" formatCode="General">
                  <c:v>22.7166</c:v>
                </c:pt>
                <c:pt idx="33755" formatCode="General">
                  <c:v>22.717300000000002</c:v>
                </c:pt>
                <c:pt idx="33756" formatCode="General">
                  <c:v>22.718</c:v>
                </c:pt>
                <c:pt idx="33757" formatCode="General">
                  <c:v>22.718599999999999</c:v>
                </c:pt>
                <c:pt idx="33758" formatCode="General">
                  <c:v>22.7193</c:v>
                </c:pt>
                <c:pt idx="33759" formatCode="General">
                  <c:v>22.72</c:v>
                </c:pt>
                <c:pt idx="33760" formatCode="General">
                  <c:v>22.720700000000001</c:v>
                </c:pt>
                <c:pt idx="33761" formatCode="General">
                  <c:v>22.721299999999999</c:v>
                </c:pt>
                <c:pt idx="33762" formatCode="General">
                  <c:v>22.722000000000001</c:v>
                </c:pt>
                <c:pt idx="33763" formatCode="General">
                  <c:v>22.7227</c:v>
                </c:pt>
                <c:pt idx="33764" formatCode="General">
                  <c:v>22.723299999999998</c:v>
                </c:pt>
                <c:pt idx="33765" formatCode="General">
                  <c:v>22.724</c:v>
                </c:pt>
                <c:pt idx="33766" formatCode="General">
                  <c:v>22.724699999999999</c:v>
                </c:pt>
                <c:pt idx="33767" formatCode="General">
                  <c:v>22.7254</c:v>
                </c:pt>
                <c:pt idx="33768" formatCode="General">
                  <c:v>22.725999999999999</c:v>
                </c:pt>
                <c:pt idx="33769" formatCode="General">
                  <c:v>22.726700000000001</c:v>
                </c:pt>
                <c:pt idx="33770" formatCode="General">
                  <c:v>22.727399999999999</c:v>
                </c:pt>
                <c:pt idx="33771" formatCode="General">
                  <c:v>22.728100000000001</c:v>
                </c:pt>
                <c:pt idx="33772" formatCode="General">
                  <c:v>22.7287</c:v>
                </c:pt>
                <c:pt idx="33773" formatCode="General">
                  <c:v>22.729399999999998</c:v>
                </c:pt>
                <c:pt idx="33774" formatCode="General">
                  <c:v>22.7301</c:v>
                </c:pt>
                <c:pt idx="33775" formatCode="General">
                  <c:v>22.730699999999999</c:v>
                </c:pt>
                <c:pt idx="33776" formatCode="General">
                  <c:v>22.731400000000001</c:v>
                </c:pt>
                <c:pt idx="33777" formatCode="General">
                  <c:v>22.732099999999999</c:v>
                </c:pt>
                <c:pt idx="33778" formatCode="General">
                  <c:v>22.732800000000001</c:v>
                </c:pt>
                <c:pt idx="33779" formatCode="General">
                  <c:v>22.7334</c:v>
                </c:pt>
                <c:pt idx="33780" formatCode="General">
                  <c:v>22.734100000000002</c:v>
                </c:pt>
                <c:pt idx="33781" formatCode="General">
                  <c:v>22.7348</c:v>
                </c:pt>
                <c:pt idx="33782" formatCode="General">
                  <c:v>22.735499999999998</c:v>
                </c:pt>
                <c:pt idx="33783" formatCode="General">
                  <c:v>22.7361</c:v>
                </c:pt>
                <c:pt idx="33784" formatCode="General">
                  <c:v>22.736799999999999</c:v>
                </c:pt>
                <c:pt idx="33785" formatCode="General">
                  <c:v>22.737500000000001</c:v>
                </c:pt>
                <c:pt idx="33786" formatCode="General">
                  <c:v>22.738199999999999</c:v>
                </c:pt>
                <c:pt idx="33787" formatCode="General">
                  <c:v>22.738800000000001</c:v>
                </c:pt>
                <c:pt idx="33788" formatCode="General">
                  <c:v>22.7395</c:v>
                </c:pt>
                <c:pt idx="33789" formatCode="General">
                  <c:v>22.740200000000002</c:v>
                </c:pt>
                <c:pt idx="33790" formatCode="General">
                  <c:v>22.7408</c:v>
                </c:pt>
                <c:pt idx="33791" formatCode="General">
                  <c:v>22.741499999999998</c:v>
                </c:pt>
                <c:pt idx="33792" formatCode="General">
                  <c:v>22.7422</c:v>
                </c:pt>
                <c:pt idx="33793" formatCode="General">
                  <c:v>22.742899999999999</c:v>
                </c:pt>
                <c:pt idx="33794" formatCode="General">
                  <c:v>22.743500000000001</c:v>
                </c:pt>
                <c:pt idx="33795" formatCode="General">
                  <c:v>22.744199999999999</c:v>
                </c:pt>
                <c:pt idx="33796" formatCode="General">
                  <c:v>22.744900000000001</c:v>
                </c:pt>
                <c:pt idx="33797" formatCode="General">
                  <c:v>22.7456</c:v>
                </c:pt>
                <c:pt idx="33798" formatCode="General">
                  <c:v>22.746200000000002</c:v>
                </c:pt>
                <c:pt idx="33799" formatCode="General">
                  <c:v>22.7469</c:v>
                </c:pt>
                <c:pt idx="33800" formatCode="General">
                  <c:v>22.747599999999998</c:v>
                </c:pt>
                <c:pt idx="33801" formatCode="General">
                  <c:v>22.748200000000001</c:v>
                </c:pt>
                <c:pt idx="33802" formatCode="General">
                  <c:v>22.748899999999999</c:v>
                </c:pt>
                <c:pt idx="33803" formatCode="General">
                  <c:v>22.749600000000001</c:v>
                </c:pt>
                <c:pt idx="33804" formatCode="General">
                  <c:v>22.750299999999999</c:v>
                </c:pt>
                <c:pt idx="33805" formatCode="General">
                  <c:v>22.750900000000001</c:v>
                </c:pt>
                <c:pt idx="33806" formatCode="General">
                  <c:v>22.7516</c:v>
                </c:pt>
                <c:pt idx="33807" formatCode="General">
                  <c:v>22.752300000000002</c:v>
                </c:pt>
                <c:pt idx="33808" formatCode="General">
                  <c:v>22.753</c:v>
                </c:pt>
                <c:pt idx="33809" formatCode="General">
                  <c:v>22.753599999999999</c:v>
                </c:pt>
                <c:pt idx="33810" formatCode="General">
                  <c:v>22.754300000000001</c:v>
                </c:pt>
                <c:pt idx="33811" formatCode="General">
                  <c:v>22.754999999999999</c:v>
                </c:pt>
                <c:pt idx="33812" formatCode="General">
                  <c:v>22.755600000000001</c:v>
                </c:pt>
                <c:pt idx="33813" formatCode="General">
                  <c:v>22.7563</c:v>
                </c:pt>
                <c:pt idx="33814" formatCode="General">
                  <c:v>22.757000000000001</c:v>
                </c:pt>
                <c:pt idx="33815" formatCode="General">
                  <c:v>22.7577</c:v>
                </c:pt>
                <c:pt idx="33816" formatCode="General">
                  <c:v>22.758299999999998</c:v>
                </c:pt>
                <c:pt idx="33817" formatCode="General">
                  <c:v>22.759</c:v>
                </c:pt>
                <c:pt idx="33818" formatCode="General">
                  <c:v>22.759699999999999</c:v>
                </c:pt>
                <c:pt idx="33819" formatCode="General">
                  <c:v>22.760400000000001</c:v>
                </c:pt>
                <c:pt idx="33820" formatCode="General">
                  <c:v>22.760999999999999</c:v>
                </c:pt>
                <c:pt idx="33821" formatCode="General">
                  <c:v>22.761700000000001</c:v>
                </c:pt>
                <c:pt idx="33822" formatCode="General">
                  <c:v>22.7624</c:v>
                </c:pt>
                <c:pt idx="33823" formatCode="General">
                  <c:v>22.763100000000001</c:v>
                </c:pt>
                <c:pt idx="33824" formatCode="General">
                  <c:v>22.7637</c:v>
                </c:pt>
                <c:pt idx="33825" formatCode="General">
                  <c:v>22.764399999999998</c:v>
                </c:pt>
                <c:pt idx="33826" formatCode="General">
                  <c:v>22.7651</c:v>
                </c:pt>
                <c:pt idx="33827" formatCode="General">
                  <c:v>22.765699999999999</c:v>
                </c:pt>
                <c:pt idx="33828" formatCode="General">
                  <c:v>22.766400000000001</c:v>
                </c:pt>
                <c:pt idx="33829" formatCode="General">
                  <c:v>22.767099999999999</c:v>
                </c:pt>
                <c:pt idx="33830" formatCode="General">
                  <c:v>22.767800000000001</c:v>
                </c:pt>
                <c:pt idx="33831" formatCode="General">
                  <c:v>22.7684</c:v>
                </c:pt>
                <c:pt idx="33832" formatCode="General">
                  <c:v>22.769100000000002</c:v>
                </c:pt>
                <c:pt idx="33833" formatCode="General">
                  <c:v>22.7698</c:v>
                </c:pt>
                <c:pt idx="33834" formatCode="General">
                  <c:v>22.770499999999998</c:v>
                </c:pt>
                <c:pt idx="33835" formatCode="General">
                  <c:v>22.771100000000001</c:v>
                </c:pt>
                <c:pt idx="33836" formatCode="General">
                  <c:v>22.771799999999999</c:v>
                </c:pt>
                <c:pt idx="33837" formatCode="General">
                  <c:v>22.772500000000001</c:v>
                </c:pt>
                <c:pt idx="33838" formatCode="General">
                  <c:v>22.773099999999999</c:v>
                </c:pt>
                <c:pt idx="33839" formatCode="General">
                  <c:v>22.773800000000001</c:v>
                </c:pt>
                <c:pt idx="33840" formatCode="General">
                  <c:v>22.7745</c:v>
                </c:pt>
                <c:pt idx="33841" formatCode="General">
                  <c:v>22.775200000000002</c:v>
                </c:pt>
                <c:pt idx="33842" formatCode="General">
                  <c:v>22.7758</c:v>
                </c:pt>
                <c:pt idx="33843" formatCode="General">
                  <c:v>22.776499999999999</c:v>
                </c:pt>
                <c:pt idx="33844" formatCode="General">
                  <c:v>22.777200000000001</c:v>
                </c:pt>
                <c:pt idx="33845" formatCode="General">
                  <c:v>22.777899999999999</c:v>
                </c:pt>
                <c:pt idx="33846" formatCode="General">
                  <c:v>22.778500000000001</c:v>
                </c:pt>
                <c:pt idx="33847" formatCode="General">
                  <c:v>22.779199999999999</c:v>
                </c:pt>
                <c:pt idx="33848" formatCode="General">
                  <c:v>22.779900000000001</c:v>
                </c:pt>
                <c:pt idx="33849" formatCode="General">
                  <c:v>22.7806</c:v>
                </c:pt>
                <c:pt idx="33850" formatCode="General">
                  <c:v>22.781199999999998</c:v>
                </c:pt>
                <c:pt idx="33851" formatCode="General">
                  <c:v>22.7819</c:v>
                </c:pt>
                <c:pt idx="33852" formatCode="General">
                  <c:v>22.782599999999999</c:v>
                </c:pt>
                <c:pt idx="33853" formatCode="General">
                  <c:v>22.783200000000001</c:v>
                </c:pt>
                <c:pt idx="33854" formatCode="General">
                  <c:v>22.783899999999999</c:v>
                </c:pt>
                <c:pt idx="33855" formatCode="General">
                  <c:v>22.784600000000001</c:v>
                </c:pt>
                <c:pt idx="33856" formatCode="General">
                  <c:v>22.785299999999999</c:v>
                </c:pt>
                <c:pt idx="33857" formatCode="General">
                  <c:v>22.785900000000002</c:v>
                </c:pt>
                <c:pt idx="33858" formatCode="General">
                  <c:v>22.7866</c:v>
                </c:pt>
                <c:pt idx="33859" formatCode="General">
                  <c:v>22.787299999999998</c:v>
                </c:pt>
                <c:pt idx="33860" formatCode="General">
                  <c:v>22.788</c:v>
                </c:pt>
                <c:pt idx="33861" formatCode="General">
                  <c:v>22.788599999999999</c:v>
                </c:pt>
                <c:pt idx="33862" formatCode="General">
                  <c:v>22.789300000000001</c:v>
                </c:pt>
                <c:pt idx="33863" formatCode="General">
                  <c:v>22.79</c:v>
                </c:pt>
                <c:pt idx="33864" formatCode="General">
                  <c:v>22.790600000000001</c:v>
                </c:pt>
                <c:pt idx="33865" formatCode="General">
                  <c:v>22.7913</c:v>
                </c:pt>
                <c:pt idx="33866" formatCode="General">
                  <c:v>22.792000000000002</c:v>
                </c:pt>
                <c:pt idx="33867" formatCode="General">
                  <c:v>22.7927</c:v>
                </c:pt>
                <c:pt idx="33868" formatCode="General">
                  <c:v>22.793299999999999</c:v>
                </c:pt>
                <c:pt idx="33869" formatCode="General">
                  <c:v>22.794</c:v>
                </c:pt>
                <c:pt idx="33870" formatCode="General">
                  <c:v>22.794699999999999</c:v>
                </c:pt>
                <c:pt idx="33871" formatCode="General">
                  <c:v>22.795400000000001</c:v>
                </c:pt>
                <c:pt idx="33872" formatCode="General">
                  <c:v>22.795999999999999</c:v>
                </c:pt>
                <c:pt idx="33873" formatCode="General">
                  <c:v>22.796700000000001</c:v>
                </c:pt>
                <c:pt idx="33874" formatCode="General">
                  <c:v>22.7974</c:v>
                </c:pt>
                <c:pt idx="33875" formatCode="General">
                  <c:v>22.797999999999998</c:v>
                </c:pt>
                <c:pt idx="33876" formatCode="General">
                  <c:v>22.7987</c:v>
                </c:pt>
                <c:pt idx="33877" formatCode="General">
                  <c:v>22.799399999999999</c:v>
                </c:pt>
                <c:pt idx="33878" formatCode="General">
                  <c:v>22.8001</c:v>
                </c:pt>
                <c:pt idx="33879" formatCode="General">
                  <c:v>22.800699999999999</c:v>
                </c:pt>
                <c:pt idx="33880" formatCode="General">
                  <c:v>22.801400000000001</c:v>
                </c:pt>
                <c:pt idx="33881" formatCode="General">
                  <c:v>22.802099999999999</c:v>
                </c:pt>
                <c:pt idx="33882" formatCode="General">
                  <c:v>22.802800000000001</c:v>
                </c:pt>
                <c:pt idx="33883" formatCode="General">
                  <c:v>22.8034</c:v>
                </c:pt>
                <c:pt idx="33884" formatCode="General">
                  <c:v>22.804099999999998</c:v>
                </c:pt>
                <c:pt idx="33885" formatCode="General">
                  <c:v>22.8048</c:v>
                </c:pt>
                <c:pt idx="33886" formatCode="General">
                  <c:v>22.805499999999999</c:v>
                </c:pt>
                <c:pt idx="33887" formatCode="General">
                  <c:v>22.806100000000001</c:v>
                </c:pt>
                <c:pt idx="33888" formatCode="General">
                  <c:v>22.806799999999999</c:v>
                </c:pt>
                <c:pt idx="33889" formatCode="General">
                  <c:v>22.807500000000001</c:v>
                </c:pt>
                <c:pt idx="33890" formatCode="General">
                  <c:v>22.8081</c:v>
                </c:pt>
                <c:pt idx="33891" formatCode="General">
                  <c:v>22.808800000000002</c:v>
                </c:pt>
                <c:pt idx="33892" formatCode="General">
                  <c:v>22.8095</c:v>
                </c:pt>
                <c:pt idx="33893" formatCode="General">
                  <c:v>22.810199999999998</c:v>
                </c:pt>
                <c:pt idx="33894" formatCode="General">
                  <c:v>22.8108</c:v>
                </c:pt>
                <c:pt idx="33895" formatCode="General">
                  <c:v>22.811499999999999</c:v>
                </c:pt>
                <c:pt idx="33896" formatCode="General">
                  <c:v>22.812200000000001</c:v>
                </c:pt>
                <c:pt idx="33897" formatCode="General">
                  <c:v>22.812899999999999</c:v>
                </c:pt>
                <c:pt idx="33898" formatCode="General">
                  <c:v>22.813500000000001</c:v>
                </c:pt>
                <c:pt idx="33899" formatCode="General">
                  <c:v>22.8142</c:v>
                </c:pt>
                <c:pt idx="33900" formatCode="General">
                  <c:v>22.814900000000002</c:v>
                </c:pt>
                <c:pt idx="33901" formatCode="General">
                  <c:v>22.8155</c:v>
                </c:pt>
                <c:pt idx="33902" formatCode="General">
                  <c:v>22.816199999999998</c:v>
                </c:pt>
                <c:pt idx="33903" formatCode="General">
                  <c:v>22.8169</c:v>
                </c:pt>
                <c:pt idx="33904" formatCode="General">
                  <c:v>22.817599999999999</c:v>
                </c:pt>
                <c:pt idx="33905" formatCode="General">
                  <c:v>22.818200000000001</c:v>
                </c:pt>
                <c:pt idx="33906" formatCode="General">
                  <c:v>22.818899999999999</c:v>
                </c:pt>
                <c:pt idx="33907" formatCode="General">
                  <c:v>22.819600000000001</c:v>
                </c:pt>
                <c:pt idx="33908" formatCode="General">
                  <c:v>22.8203</c:v>
                </c:pt>
                <c:pt idx="33909" formatCode="General">
                  <c:v>22.820900000000002</c:v>
                </c:pt>
                <c:pt idx="33910" formatCode="General">
                  <c:v>22.8216</c:v>
                </c:pt>
                <c:pt idx="33911" formatCode="General">
                  <c:v>22.822299999999998</c:v>
                </c:pt>
                <c:pt idx="33912" formatCode="General">
                  <c:v>22.823</c:v>
                </c:pt>
                <c:pt idx="33913" formatCode="General">
                  <c:v>22.823599999999999</c:v>
                </c:pt>
                <c:pt idx="33914" formatCode="General">
                  <c:v>22.824300000000001</c:v>
                </c:pt>
                <c:pt idx="33915" formatCode="General">
                  <c:v>22.824999999999999</c:v>
                </c:pt>
                <c:pt idx="33916" formatCode="General">
                  <c:v>22.825600000000001</c:v>
                </c:pt>
                <c:pt idx="33917" formatCode="General">
                  <c:v>22.8263</c:v>
                </c:pt>
                <c:pt idx="33918" formatCode="General">
                  <c:v>22.827000000000002</c:v>
                </c:pt>
                <c:pt idx="33919" formatCode="General">
                  <c:v>22.8277</c:v>
                </c:pt>
                <c:pt idx="33920" formatCode="General">
                  <c:v>22.828299999999999</c:v>
                </c:pt>
                <c:pt idx="33921" formatCode="General">
                  <c:v>22.829000000000001</c:v>
                </c:pt>
                <c:pt idx="33922" formatCode="General">
                  <c:v>22.829699999999999</c:v>
                </c:pt>
                <c:pt idx="33923" formatCode="General">
                  <c:v>22.830400000000001</c:v>
                </c:pt>
                <c:pt idx="33924" formatCode="General">
                  <c:v>22.831</c:v>
                </c:pt>
                <c:pt idx="33925" formatCode="General">
                  <c:v>22.831700000000001</c:v>
                </c:pt>
                <c:pt idx="33926" formatCode="General">
                  <c:v>22.8324</c:v>
                </c:pt>
                <c:pt idx="33927" formatCode="General">
                  <c:v>22.832999999999998</c:v>
                </c:pt>
                <c:pt idx="33928" formatCode="General">
                  <c:v>22.8337</c:v>
                </c:pt>
                <c:pt idx="33929" formatCode="General">
                  <c:v>22.834399999999999</c:v>
                </c:pt>
                <c:pt idx="33930" formatCode="General">
                  <c:v>22.835100000000001</c:v>
                </c:pt>
                <c:pt idx="33931" formatCode="General">
                  <c:v>22.835699999999999</c:v>
                </c:pt>
                <c:pt idx="33932" formatCode="General">
                  <c:v>22.836400000000001</c:v>
                </c:pt>
                <c:pt idx="33933" formatCode="General">
                  <c:v>22.8371</c:v>
                </c:pt>
                <c:pt idx="33934" formatCode="General">
                  <c:v>22.837800000000001</c:v>
                </c:pt>
                <c:pt idx="33935" formatCode="General">
                  <c:v>22.8384</c:v>
                </c:pt>
                <c:pt idx="33936" formatCode="General">
                  <c:v>22.839099999999998</c:v>
                </c:pt>
                <c:pt idx="33937" formatCode="General">
                  <c:v>22.8398</c:v>
                </c:pt>
                <c:pt idx="33938" formatCode="General">
                  <c:v>22.840399999999999</c:v>
                </c:pt>
                <c:pt idx="33939" formatCode="General">
                  <c:v>22.841100000000001</c:v>
                </c:pt>
                <c:pt idx="33940" formatCode="General">
                  <c:v>22.841799999999999</c:v>
                </c:pt>
                <c:pt idx="33941" formatCode="General">
                  <c:v>22.842500000000001</c:v>
                </c:pt>
                <c:pt idx="33942" formatCode="General">
                  <c:v>22.8431</c:v>
                </c:pt>
                <c:pt idx="33943" formatCode="General">
                  <c:v>22.843800000000002</c:v>
                </c:pt>
                <c:pt idx="33944" formatCode="General">
                  <c:v>22.8445</c:v>
                </c:pt>
                <c:pt idx="33945" formatCode="General">
                  <c:v>22.845199999999998</c:v>
                </c:pt>
                <c:pt idx="33946" formatCode="General">
                  <c:v>22.845800000000001</c:v>
                </c:pt>
                <c:pt idx="33947" formatCode="General">
                  <c:v>22.846499999999999</c:v>
                </c:pt>
                <c:pt idx="33948" formatCode="General">
                  <c:v>22.847200000000001</c:v>
                </c:pt>
                <c:pt idx="33949" formatCode="General">
                  <c:v>22.847899999999999</c:v>
                </c:pt>
                <c:pt idx="33950" formatCode="General">
                  <c:v>22.848500000000001</c:v>
                </c:pt>
                <c:pt idx="33951" formatCode="General">
                  <c:v>22.8492</c:v>
                </c:pt>
                <c:pt idx="33952" formatCode="General">
                  <c:v>22.849900000000002</c:v>
                </c:pt>
                <c:pt idx="33953" formatCode="General">
                  <c:v>22.8505</c:v>
                </c:pt>
                <c:pt idx="33954" formatCode="General">
                  <c:v>22.851199999999999</c:v>
                </c:pt>
                <c:pt idx="33955" formatCode="General">
                  <c:v>22.851900000000001</c:v>
                </c:pt>
                <c:pt idx="33956" formatCode="General">
                  <c:v>22.852599999999999</c:v>
                </c:pt>
                <c:pt idx="33957" formatCode="General">
                  <c:v>22.853200000000001</c:v>
                </c:pt>
                <c:pt idx="33958" formatCode="General">
                  <c:v>22.853899999999999</c:v>
                </c:pt>
                <c:pt idx="33959" formatCode="General">
                  <c:v>22.854600000000001</c:v>
                </c:pt>
                <c:pt idx="33960" formatCode="General">
                  <c:v>22.8553</c:v>
                </c:pt>
                <c:pt idx="33961" formatCode="General">
                  <c:v>22.855899999999998</c:v>
                </c:pt>
                <c:pt idx="33962" formatCode="General">
                  <c:v>22.8566</c:v>
                </c:pt>
                <c:pt idx="33963" formatCode="General">
                  <c:v>22.857299999999999</c:v>
                </c:pt>
                <c:pt idx="33964" formatCode="General">
                  <c:v>22.857900000000001</c:v>
                </c:pt>
                <c:pt idx="33965" formatCode="General">
                  <c:v>22.858599999999999</c:v>
                </c:pt>
                <c:pt idx="33966" formatCode="General">
                  <c:v>22.859300000000001</c:v>
                </c:pt>
                <c:pt idx="33967" formatCode="General">
                  <c:v>22.86</c:v>
                </c:pt>
                <c:pt idx="33968" formatCode="General">
                  <c:v>22.860600000000002</c:v>
                </c:pt>
                <c:pt idx="33969" formatCode="General">
                  <c:v>22.8613</c:v>
                </c:pt>
                <c:pt idx="33970" formatCode="General">
                  <c:v>22.861999999999998</c:v>
                </c:pt>
                <c:pt idx="33971" formatCode="General">
                  <c:v>22.8627</c:v>
                </c:pt>
                <c:pt idx="33972" formatCode="General">
                  <c:v>22.863299999999999</c:v>
                </c:pt>
                <c:pt idx="33973" formatCode="General">
                  <c:v>22.864000000000001</c:v>
                </c:pt>
                <c:pt idx="33974" formatCode="General">
                  <c:v>22.864699999999999</c:v>
                </c:pt>
                <c:pt idx="33975" formatCode="General">
                  <c:v>22.865300000000001</c:v>
                </c:pt>
                <c:pt idx="33976" formatCode="General">
                  <c:v>22.866</c:v>
                </c:pt>
                <c:pt idx="33977" formatCode="General">
                  <c:v>22.866700000000002</c:v>
                </c:pt>
                <c:pt idx="33978" formatCode="General">
                  <c:v>22.8674</c:v>
                </c:pt>
                <c:pt idx="33979" formatCode="General">
                  <c:v>22.867999999999999</c:v>
                </c:pt>
                <c:pt idx="33980" formatCode="General">
                  <c:v>22.8687</c:v>
                </c:pt>
                <c:pt idx="33981" formatCode="General">
                  <c:v>22.869399999999999</c:v>
                </c:pt>
                <c:pt idx="33982" formatCode="General">
                  <c:v>22.870100000000001</c:v>
                </c:pt>
                <c:pt idx="33983" formatCode="General">
                  <c:v>22.870699999999999</c:v>
                </c:pt>
                <c:pt idx="33984" formatCode="General">
                  <c:v>22.871400000000001</c:v>
                </c:pt>
                <c:pt idx="33985" formatCode="General">
                  <c:v>22.8721</c:v>
                </c:pt>
                <c:pt idx="33986" formatCode="General">
                  <c:v>22.872800000000002</c:v>
                </c:pt>
                <c:pt idx="33987" formatCode="General">
                  <c:v>22.8734</c:v>
                </c:pt>
                <c:pt idx="33988" formatCode="General">
                  <c:v>22.874099999999999</c:v>
                </c:pt>
                <c:pt idx="33989" formatCode="General">
                  <c:v>22.8748</c:v>
                </c:pt>
                <c:pt idx="33990" formatCode="General">
                  <c:v>22.875399999999999</c:v>
                </c:pt>
                <c:pt idx="33991" formatCode="General">
                  <c:v>22.876100000000001</c:v>
                </c:pt>
                <c:pt idx="33992" formatCode="General">
                  <c:v>22.876799999999999</c:v>
                </c:pt>
                <c:pt idx="33993" formatCode="General">
                  <c:v>22.877500000000001</c:v>
                </c:pt>
                <c:pt idx="33994" formatCode="General">
                  <c:v>22.8781</c:v>
                </c:pt>
                <c:pt idx="33995" formatCode="General">
                  <c:v>22.878799999999998</c:v>
                </c:pt>
                <c:pt idx="33996" formatCode="General">
                  <c:v>22.8795</c:v>
                </c:pt>
                <c:pt idx="33997" formatCode="General">
                  <c:v>22.880199999999999</c:v>
                </c:pt>
                <c:pt idx="33998" formatCode="General">
                  <c:v>22.880800000000001</c:v>
                </c:pt>
                <c:pt idx="33999" formatCode="General">
                  <c:v>22.881499999999999</c:v>
                </c:pt>
                <c:pt idx="34000" formatCode="General">
                  <c:v>22.882200000000001</c:v>
                </c:pt>
                <c:pt idx="34001" formatCode="General">
                  <c:v>22.8828</c:v>
                </c:pt>
                <c:pt idx="34002" formatCode="General">
                  <c:v>22.883500000000002</c:v>
                </c:pt>
                <c:pt idx="34003" formatCode="General">
                  <c:v>22.8842</c:v>
                </c:pt>
                <c:pt idx="34004" formatCode="General">
                  <c:v>22.884899999999998</c:v>
                </c:pt>
                <c:pt idx="34005" formatCode="General">
                  <c:v>22.8855</c:v>
                </c:pt>
                <c:pt idx="34006" formatCode="General">
                  <c:v>22.886199999999999</c:v>
                </c:pt>
                <c:pt idx="34007" formatCode="General">
                  <c:v>22.886900000000001</c:v>
                </c:pt>
                <c:pt idx="34008" formatCode="General">
                  <c:v>22.887599999999999</c:v>
                </c:pt>
                <c:pt idx="34009" formatCode="General">
                  <c:v>22.888200000000001</c:v>
                </c:pt>
                <c:pt idx="34010" formatCode="General">
                  <c:v>22.8889</c:v>
                </c:pt>
                <c:pt idx="34011" formatCode="General">
                  <c:v>22.889600000000002</c:v>
                </c:pt>
                <c:pt idx="34012" formatCode="General">
                  <c:v>22.8903</c:v>
                </c:pt>
                <c:pt idx="34013" formatCode="General">
                  <c:v>22.890899999999998</c:v>
                </c:pt>
                <c:pt idx="34014" formatCode="General">
                  <c:v>22.8916</c:v>
                </c:pt>
                <c:pt idx="34015" formatCode="General">
                  <c:v>22.892299999999999</c:v>
                </c:pt>
                <c:pt idx="34016" formatCode="General">
                  <c:v>22.892900000000001</c:v>
                </c:pt>
                <c:pt idx="34017" formatCode="General">
                  <c:v>22.893599999999999</c:v>
                </c:pt>
                <c:pt idx="34018" formatCode="General">
                  <c:v>22.894300000000001</c:v>
                </c:pt>
                <c:pt idx="34019" formatCode="General">
                  <c:v>22.895</c:v>
                </c:pt>
                <c:pt idx="34020" formatCode="General">
                  <c:v>22.895600000000002</c:v>
                </c:pt>
                <c:pt idx="34021" formatCode="General">
                  <c:v>22.8963</c:v>
                </c:pt>
                <c:pt idx="34022" formatCode="General">
                  <c:v>22.896999999999998</c:v>
                </c:pt>
                <c:pt idx="34023" formatCode="General">
                  <c:v>22.8977</c:v>
                </c:pt>
                <c:pt idx="34024" formatCode="General">
                  <c:v>22.898299999999999</c:v>
                </c:pt>
                <c:pt idx="34025" formatCode="General">
                  <c:v>22.899000000000001</c:v>
                </c:pt>
                <c:pt idx="34026" formatCode="General">
                  <c:v>22.899699999999999</c:v>
                </c:pt>
                <c:pt idx="34027" formatCode="General">
                  <c:v>22.900300000000001</c:v>
                </c:pt>
                <c:pt idx="34028" formatCode="General">
                  <c:v>22.901</c:v>
                </c:pt>
                <c:pt idx="34029" formatCode="General">
                  <c:v>22.901700000000002</c:v>
                </c:pt>
                <c:pt idx="34030" formatCode="General">
                  <c:v>22.9024</c:v>
                </c:pt>
                <c:pt idx="34031" formatCode="General">
                  <c:v>22.902999999999999</c:v>
                </c:pt>
                <c:pt idx="34032" formatCode="General">
                  <c:v>22.903700000000001</c:v>
                </c:pt>
                <c:pt idx="34033" formatCode="General">
                  <c:v>22.904399999999999</c:v>
                </c:pt>
                <c:pt idx="34034" formatCode="General">
                  <c:v>22.905100000000001</c:v>
                </c:pt>
                <c:pt idx="34035" formatCode="General">
                  <c:v>22.9057</c:v>
                </c:pt>
                <c:pt idx="34036" formatCode="General">
                  <c:v>22.906400000000001</c:v>
                </c:pt>
                <c:pt idx="34037" formatCode="General">
                  <c:v>22.9071</c:v>
                </c:pt>
                <c:pt idx="34038" formatCode="General">
                  <c:v>22.907699999999998</c:v>
                </c:pt>
                <c:pt idx="34039" formatCode="General">
                  <c:v>22.9084</c:v>
                </c:pt>
                <c:pt idx="34040" formatCode="General">
                  <c:v>22.909099999999999</c:v>
                </c:pt>
                <c:pt idx="34041" formatCode="General">
                  <c:v>22.909800000000001</c:v>
                </c:pt>
                <c:pt idx="34042" formatCode="General">
                  <c:v>22.910399999999999</c:v>
                </c:pt>
                <c:pt idx="34043" formatCode="General">
                  <c:v>22.911100000000001</c:v>
                </c:pt>
                <c:pt idx="34044" formatCode="General">
                  <c:v>22.911799999999999</c:v>
                </c:pt>
                <c:pt idx="34045" formatCode="General">
                  <c:v>22.912500000000001</c:v>
                </c:pt>
                <c:pt idx="34046" formatCode="General">
                  <c:v>22.9131</c:v>
                </c:pt>
                <c:pt idx="34047" formatCode="General">
                  <c:v>22.913799999999998</c:v>
                </c:pt>
                <c:pt idx="34048" formatCode="General">
                  <c:v>22.9145</c:v>
                </c:pt>
                <c:pt idx="34049" formatCode="General">
                  <c:v>22.915199999999999</c:v>
                </c:pt>
                <c:pt idx="34050" formatCode="General">
                  <c:v>22.915800000000001</c:v>
                </c:pt>
                <c:pt idx="34051" formatCode="General">
                  <c:v>22.916499999999999</c:v>
                </c:pt>
                <c:pt idx="34052" formatCode="General">
                  <c:v>22.917200000000001</c:v>
                </c:pt>
                <c:pt idx="34053" formatCode="General">
                  <c:v>22.9178</c:v>
                </c:pt>
                <c:pt idx="34054" formatCode="General">
                  <c:v>22.918500000000002</c:v>
                </c:pt>
                <c:pt idx="34055" formatCode="General">
                  <c:v>22.9192</c:v>
                </c:pt>
                <c:pt idx="34056" formatCode="General">
                  <c:v>22.919899999999998</c:v>
                </c:pt>
                <c:pt idx="34057" formatCode="General">
                  <c:v>22.920500000000001</c:v>
                </c:pt>
                <c:pt idx="34058" formatCode="General">
                  <c:v>22.921199999999999</c:v>
                </c:pt>
                <c:pt idx="34059" formatCode="General">
                  <c:v>22.921900000000001</c:v>
                </c:pt>
                <c:pt idx="34060" formatCode="General">
                  <c:v>22.922599999999999</c:v>
                </c:pt>
                <c:pt idx="34061" formatCode="General">
                  <c:v>22.923200000000001</c:v>
                </c:pt>
                <c:pt idx="34062" formatCode="General">
                  <c:v>22.9239</c:v>
                </c:pt>
                <c:pt idx="34063" formatCode="General">
                  <c:v>22.924600000000002</c:v>
                </c:pt>
                <c:pt idx="34064" formatCode="General">
                  <c:v>22.9252</c:v>
                </c:pt>
                <c:pt idx="34065" formatCode="General">
                  <c:v>22.925899999999999</c:v>
                </c:pt>
                <c:pt idx="34066" formatCode="General">
                  <c:v>22.926600000000001</c:v>
                </c:pt>
                <c:pt idx="34067" formatCode="General">
                  <c:v>22.927299999999999</c:v>
                </c:pt>
                <c:pt idx="34068" formatCode="General">
                  <c:v>22.927900000000001</c:v>
                </c:pt>
                <c:pt idx="34069" formatCode="General">
                  <c:v>22.928599999999999</c:v>
                </c:pt>
                <c:pt idx="34070" formatCode="General">
                  <c:v>22.929300000000001</c:v>
                </c:pt>
                <c:pt idx="34071" formatCode="General">
                  <c:v>22.93</c:v>
                </c:pt>
                <c:pt idx="34072" formatCode="General">
                  <c:v>22.930599999999998</c:v>
                </c:pt>
                <c:pt idx="34073" formatCode="General">
                  <c:v>22.9313</c:v>
                </c:pt>
                <c:pt idx="34074" formatCode="General">
                  <c:v>22.931999999999999</c:v>
                </c:pt>
                <c:pt idx="34075" formatCode="General">
                  <c:v>22.932700000000001</c:v>
                </c:pt>
                <c:pt idx="34076" formatCode="General">
                  <c:v>22.933299999999999</c:v>
                </c:pt>
                <c:pt idx="34077" formatCode="General">
                  <c:v>22.934000000000001</c:v>
                </c:pt>
                <c:pt idx="34078" formatCode="General">
                  <c:v>22.934699999999999</c:v>
                </c:pt>
                <c:pt idx="34079" formatCode="General">
                  <c:v>22.935300000000002</c:v>
                </c:pt>
                <c:pt idx="34080" formatCode="General">
                  <c:v>22.936</c:v>
                </c:pt>
                <c:pt idx="34081" formatCode="General">
                  <c:v>22.936699999999998</c:v>
                </c:pt>
                <c:pt idx="34082" formatCode="General">
                  <c:v>22.9374</c:v>
                </c:pt>
                <c:pt idx="34083" formatCode="General">
                  <c:v>22.937999999999999</c:v>
                </c:pt>
                <c:pt idx="34084" formatCode="General">
                  <c:v>22.938700000000001</c:v>
                </c:pt>
                <c:pt idx="34085" formatCode="General">
                  <c:v>22.939399999999999</c:v>
                </c:pt>
                <c:pt idx="34086" formatCode="General">
                  <c:v>22.940100000000001</c:v>
                </c:pt>
                <c:pt idx="34087" formatCode="General">
                  <c:v>22.9407</c:v>
                </c:pt>
                <c:pt idx="34088" formatCode="General">
                  <c:v>22.941400000000002</c:v>
                </c:pt>
                <c:pt idx="34089" formatCode="General">
                  <c:v>22.9421</c:v>
                </c:pt>
                <c:pt idx="34090" formatCode="General">
                  <c:v>22.942699999999999</c:v>
                </c:pt>
                <c:pt idx="34091" formatCode="General">
                  <c:v>22.9434</c:v>
                </c:pt>
                <c:pt idx="34092" formatCode="General">
                  <c:v>22.944099999999999</c:v>
                </c:pt>
                <c:pt idx="34093" formatCode="General">
                  <c:v>22.944800000000001</c:v>
                </c:pt>
                <c:pt idx="34094" formatCode="General">
                  <c:v>22.945399999999999</c:v>
                </c:pt>
                <c:pt idx="34095" formatCode="General">
                  <c:v>22.946100000000001</c:v>
                </c:pt>
                <c:pt idx="34096" formatCode="General">
                  <c:v>22.9468</c:v>
                </c:pt>
                <c:pt idx="34097" formatCode="General">
                  <c:v>22.947500000000002</c:v>
                </c:pt>
                <c:pt idx="34098" formatCode="General">
                  <c:v>22.9481</c:v>
                </c:pt>
                <c:pt idx="34099" formatCode="General">
                  <c:v>22.948799999999999</c:v>
                </c:pt>
                <c:pt idx="34100" formatCode="General">
                  <c:v>22.9495</c:v>
                </c:pt>
                <c:pt idx="34101" formatCode="General">
                  <c:v>22.950099999999999</c:v>
                </c:pt>
                <c:pt idx="34102" formatCode="General">
                  <c:v>22.950800000000001</c:v>
                </c:pt>
                <c:pt idx="34103" formatCode="General">
                  <c:v>22.951499999999999</c:v>
                </c:pt>
                <c:pt idx="34104" formatCode="General">
                  <c:v>22.952200000000001</c:v>
                </c:pt>
                <c:pt idx="34105" formatCode="General">
                  <c:v>22.9528</c:v>
                </c:pt>
                <c:pt idx="34106" formatCode="General">
                  <c:v>22.953499999999998</c:v>
                </c:pt>
                <c:pt idx="34107" formatCode="General">
                  <c:v>22.9542</c:v>
                </c:pt>
                <c:pt idx="34108" formatCode="General">
                  <c:v>22.954899999999999</c:v>
                </c:pt>
                <c:pt idx="34109" formatCode="General">
                  <c:v>22.955500000000001</c:v>
                </c:pt>
                <c:pt idx="34110" formatCode="General">
                  <c:v>22.956199999999999</c:v>
                </c:pt>
                <c:pt idx="34111" formatCode="General">
                  <c:v>22.956900000000001</c:v>
                </c:pt>
                <c:pt idx="34112" formatCode="General">
                  <c:v>22.957599999999999</c:v>
                </c:pt>
                <c:pt idx="34113" formatCode="General">
                  <c:v>22.958200000000001</c:v>
                </c:pt>
                <c:pt idx="34114" formatCode="General">
                  <c:v>22.9589</c:v>
                </c:pt>
                <c:pt idx="34115" formatCode="General">
                  <c:v>22.959599999999998</c:v>
                </c:pt>
                <c:pt idx="34116" formatCode="General">
                  <c:v>22.9602</c:v>
                </c:pt>
                <c:pt idx="34117" formatCode="General">
                  <c:v>22.960899999999999</c:v>
                </c:pt>
                <c:pt idx="34118" formatCode="General">
                  <c:v>22.961600000000001</c:v>
                </c:pt>
                <c:pt idx="34119" formatCode="General">
                  <c:v>22.962299999999999</c:v>
                </c:pt>
                <c:pt idx="34120" formatCode="General">
                  <c:v>22.962900000000001</c:v>
                </c:pt>
                <c:pt idx="34121" formatCode="General">
                  <c:v>22.9636</c:v>
                </c:pt>
                <c:pt idx="34122" formatCode="General">
                  <c:v>22.964300000000001</c:v>
                </c:pt>
                <c:pt idx="34123" formatCode="General">
                  <c:v>22.965</c:v>
                </c:pt>
                <c:pt idx="34124" formatCode="General">
                  <c:v>22.965599999999998</c:v>
                </c:pt>
                <c:pt idx="34125" formatCode="General">
                  <c:v>22.9663</c:v>
                </c:pt>
                <c:pt idx="34126" formatCode="General">
                  <c:v>22.966999999999999</c:v>
                </c:pt>
                <c:pt idx="34127" formatCode="General">
                  <c:v>22.967600000000001</c:v>
                </c:pt>
                <c:pt idx="34128" formatCode="General">
                  <c:v>22.968299999999999</c:v>
                </c:pt>
                <c:pt idx="34129" formatCode="General">
                  <c:v>22.969000000000001</c:v>
                </c:pt>
                <c:pt idx="34130" formatCode="General">
                  <c:v>22.9697</c:v>
                </c:pt>
                <c:pt idx="34131" formatCode="General">
                  <c:v>22.970300000000002</c:v>
                </c:pt>
                <c:pt idx="34132" formatCode="General">
                  <c:v>22.971</c:v>
                </c:pt>
                <c:pt idx="34133" formatCode="General">
                  <c:v>22.971699999999998</c:v>
                </c:pt>
                <c:pt idx="34134" formatCode="General">
                  <c:v>22.9724</c:v>
                </c:pt>
                <c:pt idx="34135" formatCode="General">
                  <c:v>22.972999999999999</c:v>
                </c:pt>
                <c:pt idx="34136" formatCode="General">
                  <c:v>22.973700000000001</c:v>
                </c:pt>
                <c:pt idx="34137" formatCode="General">
                  <c:v>22.974399999999999</c:v>
                </c:pt>
                <c:pt idx="34138" formatCode="General">
                  <c:v>22.975000000000001</c:v>
                </c:pt>
                <c:pt idx="34139" formatCode="General">
                  <c:v>22.9757</c:v>
                </c:pt>
                <c:pt idx="34140" formatCode="General">
                  <c:v>22.976400000000002</c:v>
                </c:pt>
                <c:pt idx="34141" formatCode="General">
                  <c:v>22.9771</c:v>
                </c:pt>
                <c:pt idx="34142" formatCode="General">
                  <c:v>22.977699999999999</c:v>
                </c:pt>
                <c:pt idx="34143" formatCode="General">
                  <c:v>22.978400000000001</c:v>
                </c:pt>
                <c:pt idx="34144" formatCode="General">
                  <c:v>22.979099999999999</c:v>
                </c:pt>
                <c:pt idx="34145" formatCode="General">
                  <c:v>22.979800000000001</c:v>
                </c:pt>
                <c:pt idx="34146" formatCode="General">
                  <c:v>22.980399999999999</c:v>
                </c:pt>
                <c:pt idx="34147" formatCode="General">
                  <c:v>22.981100000000001</c:v>
                </c:pt>
                <c:pt idx="34148" formatCode="General">
                  <c:v>22.9818</c:v>
                </c:pt>
                <c:pt idx="34149" formatCode="General">
                  <c:v>22.982500000000002</c:v>
                </c:pt>
                <c:pt idx="34150" formatCode="General">
                  <c:v>22.9831</c:v>
                </c:pt>
                <c:pt idx="34151" formatCode="General">
                  <c:v>22.983799999999999</c:v>
                </c:pt>
                <c:pt idx="34152" formatCode="General">
                  <c:v>22.984500000000001</c:v>
                </c:pt>
                <c:pt idx="34153" formatCode="General">
                  <c:v>22.985099999999999</c:v>
                </c:pt>
                <c:pt idx="34154" formatCode="General">
                  <c:v>22.985800000000001</c:v>
                </c:pt>
                <c:pt idx="34155" formatCode="General">
                  <c:v>22.986499999999999</c:v>
                </c:pt>
                <c:pt idx="34156" formatCode="General">
                  <c:v>22.987200000000001</c:v>
                </c:pt>
                <c:pt idx="34157" formatCode="General">
                  <c:v>22.9878</c:v>
                </c:pt>
                <c:pt idx="34158" formatCode="General">
                  <c:v>22.988499999999998</c:v>
                </c:pt>
                <c:pt idx="34159" formatCode="General">
                  <c:v>22.9892</c:v>
                </c:pt>
                <c:pt idx="34160" formatCode="General">
                  <c:v>22.989899999999999</c:v>
                </c:pt>
                <c:pt idx="34161" formatCode="General">
                  <c:v>22.990500000000001</c:v>
                </c:pt>
                <c:pt idx="34162" formatCode="General">
                  <c:v>22.991199999999999</c:v>
                </c:pt>
                <c:pt idx="34163" formatCode="General">
                  <c:v>22.991900000000001</c:v>
                </c:pt>
                <c:pt idx="34164" formatCode="General">
                  <c:v>22.9925</c:v>
                </c:pt>
                <c:pt idx="34165" formatCode="General">
                  <c:v>22.993200000000002</c:v>
                </c:pt>
                <c:pt idx="34166" formatCode="General">
                  <c:v>22.9939</c:v>
                </c:pt>
                <c:pt idx="34167" formatCode="General">
                  <c:v>22.994599999999998</c:v>
                </c:pt>
                <c:pt idx="34168" formatCode="General">
                  <c:v>22.995200000000001</c:v>
                </c:pt>
                <c:pt idx="34169" formatCode="General">
                  <c:v>22.995899999999999</c:v>
                </c:pt>
                <c:pt idx="34170" formatCode="General">
                  <c:v>22.996600000000001</c:v>
                </c:pt>
                <c:pt idx="34171" formatCode="General">
                  <c:v>22.997299999999999</c:v>
                </c:pt>
                <c:pt idx="34172" formatCode="General">
                  <c:v>22.997900000000001</c:v>
                </c:pt>
                <c:pt idx="34173" formatCode="General">
                  <c:v>22.9986</c:v>
                </c:pt>
                <c:pt idx="34174" formatCode="General">
                  <c:v>22.999300000000002</c:v>
                </c:pt>
                <c:pt idx="34175" formatCode="General">
                  <c:v>23</c:v>
                </c:pt>
                <c:pt idx="34176" formatCode="General">
                  <c:v>23.000599999999999</c:v>
                </c:pt>
                <c:pt idx="34177" formatCode="General">
                  <c:v>23.001300000000001</c:v>
                </c:pt>
                <c:pt idx="34178" formatCode="General">
                  <c:v>23.001999999999999</c:v>
                </c:pt>
                <c:pt idx="34179" formatCode="General">
                  <c:v>23.002600000000001</c:v>
                </c:pt>
                <c:pt idx="34180" formatCode="General">
                  <c:v>23.003299999999999</c:v>
                </c:pt>
                <c:pt idx="34181" formatCode="General">
                  <c:v>23.004000000000001</c:v>
                </c:pt>
                <c:pt idx="34182" formatCode="General">
                  <c:v>23.0047</c:v>
                </c:pt>
                <c:pt idx="34183" formatCode="General">
                  <c:v>23.005299999999998</c:v>
                </c:pt>
                <c:pt idx="34184" formatCode="General">
                  <c:v>23.006</c:v>
                </c:pt>
                <c:pt idx="34185" formatCode="General">
                  <c:v>23.006699999999999</c:v>
                </c:pt>
                <c:pt idx="34186" formatCode="General">
                  <c:v>23.007400000000001</c:v>
                </c:pt>
                <c:pt idx="34187" formatCode="General">
                  <c:v>23.007999999999999</c:v>
                </c:pt>
                <c:pt idx="34188" formatCode="General">
                  <c:v>23.008700000000001</c:v>
                </c:pt>
                <c:pt idx="34189" formatCode="General">
                  <c:v>23.009399999999999</c:v>
                </c:pt>
                <c:pt idx="34190" formatCode="General">
                  <c:v>23.01</c:v>
                </c:pt>
                <c:pt idx="34191" formatCode="General">
                  <c:v>23.0107</c:v>
                </c:pt>
                <c:pt idx="34192" formatCode="General">
                  <c:v>23.011399999999998</c:v>
                </c:pt>
                <c:pt idx="34193" formatCode="General">
                  <c:v>23.0121</c:v>
                </c:pt>
                <c:pt idx="34194" formatCode="General">
                  <c:v>23.012699999999999</c:v>
                </c:pt>
                <c:pt idx="34195" formatCode="General">
                  <c:v>23.013400000000001</c:v>
                </c:pt>
                <c:pt idx="34196" formatCode="General">
                  <c:v>23.014099999999999</c:v>
                </c:pt>
                <c:pt idx="34197" formatCode="General">
                  <c:v>23.014800000000001</c:v>
                </c:pt>
                <c:pt idx="34198" formatCode="General">
                  <c:v>23.0154</c:v>
                </c:pt>
                <c:pt idx="34199" formatCode="General">
                  <c:v>23.016100000000002</c:v>
                </c:pt>
                <c:pt idx="34200" formatCode="General">
                  <c:v>23.0168</c:v>
                </c:pt>
                <c:pt idx="34201" formatCode="General">
                  <c:v>23.017399999999999</c:v>
                </c:pt>
                <c:pt idx="34202" formatCode="General">
                  <c:v>23.0181</c:v>
                </c:pt>
                <c:pt idx="34203" formatCode="General">
                  <c:v>23.018799999999999</c:v>
                </c:pt>
                <c:pt idx="34204" formatCode="General">
                  <c:v>23.019500000000001</c:v>
                </c:pt>
                <c:pt idx="34205" formatCode="General">
                  <c:v>23.020099999999999</c:v>
                </c:pt>
                <c:pt idx="34206" formatCode="General">
                  <c:v>23.020800000000001</c:v>
                </c:pt>
                <c:pt idx="34207" formatCode="General">
                  <c:v>23.0215</c:v>
                </c:pt>
                <c:pt idx="34208" formatCode="General">
                  <c:v>23.022200000000002</c:v>
                </c:pt>
                <c:pt idx="34209" formatCode="General">
                  <c:v>23.0228</c:v>
                </c:pt>
                <c:pt idx="34210" formatCode="General">
                  <c:v>23.023499999999999</c:v>
                </c:pt>
                <c:pt idx="34211" formatCode="General">
                  <c:v>23.0242</c:v>
                </c:pt>
                <c:pt idx="34212" formatCode="General">
                  <c:v>23.024899999999999</c:v>
                </c:pt>
                <c:pt idx="34213" formatCode="General">
                  <c:v>23.025500000000001</c:v>
                </c:pt>
                <c:pt idx="34214" formatCode="General">
                  <c:v>23.026199999999999</c:v>
                </c:pt>
                <c:pt idx="34215" formatCode="General">
                  <c:v>23.026900000000001</c:v>
                </c:pt>
                <c:pt idx="34216" formatCode="General">
                  <c:v>23.0275</c:v>
                </c:pt>
                <c:pt idx="34217" formatCode="General">
                  <c:v>23.028199999999998</c:v>
                </c:pt>
                <c:pt idx="34218" formatCode="General">
                  <c:v>23.0289</c:v>
                </c:pt>
                <c:pt idx="34219" formatCode="General">
                  <c:v>23.029599999999999</c:v>
                </c:pt>
                <c:pt idx="34220" formatCode="General">
                  <c:v>23.030200000000001</c:v>
                </c:pt>
                <c:pt idx="34221" formatCode="General">
                  <c:v>23.030899999999999</c:v>
                </c:pt>
                <c:pt idx="34222" formatCode="General">
                  <c:v>23.031600000000001</c:v>
                </c:pt>
                <c:pt idx="34223" formatCode="General">
                  <c:v>23.032299999999999</c:v>
                </c:pt>
                <c:pt idx="34224" formatCode="General">
                  <c:v>23.032900000000001</c:v>
                </c:pt>
                <c:pt idx="34225" formatCode="General">
                  <c:v>23.0336</c:v>
                </c:pt>
                <c:pt idx="34226" formatCode="General">
                  <c:v>23.034300000000002</c:v>
                </c:pt>
                <c:pt idx="34227" formatCode="General">
                  <c:v>23.0349</c:v>
                </c:pt>
                <c:pt idx="34228" formatCode="General">
                  <c:v>23.035599999999999</c:v>
                </c:pt>
                <c:pt idx="34229" formatCode="General">
                  <c:v>23.036300000000001</c:v>
                </c:pt>
                <c:pt idx="34230" formatCode="General">
                  <c:v>23.036999999999999</c:v>
                </c:pt>
                <c:pt idx="34231" formatCode="General">
                  <c:v>23.037600000000001</c:v>
                </c:pt>
                <c:pt idx="34232" formatCode="General">
                  <c:v>23.0383</c:v>
                </c:pt>
                <c:pt idx="34233" formatCode="General">
                  <c:v>23.039000000000001</c:v>
                </c:pt>
                <c:pt idx="34234" formatCode="General">
                  <c:v>23.0397</c:v>
                </c:pt>
                <c:pt idx="34235" formatCode="General">
                  <c:v>23.040299999999998</c:v>
                </c:pt>
                <c:pt idx="34236" formatCode="General">
                  <c:v>23.041</c:v>
                </c:pt>
                <c:pt idx="34237" formatCode="General">
                  <c:v>23.041699999999999</c:v>
                </c:pt>
                <c:pt idx="34238" formatCode="General">
                  <c:v>23.042400000000001</c:v>
                </c:pt>
                <c:pt idx="34239" formatCode="General">
                  <c:v>23.042999999999999</c:v>
                </c:pt>
                <c:pt idx="34240" formatCode="General">
                  <c:v>23.043700000000001</c:v>
                </c:pt>
                <c:pt idx="34241" formatCode="General">
                  <c:v>23.0444</c:v>
                </c:pt>
                <c:pt idx="34242" formatCode="General">
                  <c:v>23.045000000000002</c:v>
                </c:pt>
                <c:pt idx="34243" formatCode="General">
                  <c:v>23.0457</c:v>
                </c:pt>
                <c:pt idx="34244" formatCode="General">
                  <c:v>23.046399999999998</c:v>
                </c:pt>
                <c:pt idx="34245" formatCode="General">
                  <c:v>23.0471</c:v>
                </c:pt>
                <c:pt idx="34246" formatCode="General">
                  <c:v>23.047699999999999</c:v>
                </c:pt>
                <c:pt idx="34247" formatCode="General">
                  <c:v>23.048400000000001</c:v>
                </c:pt>
                <c:pt idx="34248" formatCode="General">
                  <c:v>23.049099999999999</c:v>
                </c:pt>
                <c:pt idx="34249" formatCode="General">
                  <c:v>23.049800000000001</c:v>
                </c:pt>
                <c:pt idx="34250" formatCode="General">
                  <c:v>23.0504</c:v>
                </c:pt>
                <c:pt idx="34251" formatCode="General">
                  <c:v>23.051100000000002</c:v>
                </c:pt>
                <c:pt idx="34252" formatCode="General">
                  <c:v>23.0518</c:v>
                </c:pt>
                <c:pt idx="34253" formatCode="General">
                  <c:v>23.052399999999999</c:v>
                </c:pt>
                <c:pt idx="34254" formatCode="General">
                  <c:v>23.053100000000001</c:v>
                </c:pt>
                <c:pt idx="34255" formatCode="General">
                  <c:v>23.053799999999999</c:v>
                </c:pt>
                <c:pt idx="34256" formatCode="General">
                  <c:v>23.054500000000001</c:v>
                </c:pt>
                <c:pt idx="34257" formatCode="General">
                  <c:v>23.055099999999999</c:v>
                </c:pt>
                <c:pt idx="34258" formatCode="General">
                  <c:v>23.055800000000001</c:v>
                </c:pt>
                <c:pt idx="34259" formatCode="General">
                  <c:v>23.0565</c:v>
                </c:pt>
                <c:pt idx="34260" formatCode="General">
                  <c:v>23.057200000000002</c:v>
                </c:pt>
                <c:pt idx="34261" formatCode="General">
                  <c:v>23.0578</c:v>
                </c:pt>
                <c:pt idx="34262" formatCode="General">
                  <c:v>23.058499999999999</c:v>
                </c:pt>
                <c:pt idx="34263" formatCode="General">
                  <c:v>23.059200000000001</c:v>
                </c:pt>
                <c:pt idx="34264" formatCode="General">
                  <c:v>23.059799999999999</c:v>
                </c:pt>
                <c:pt idx="34265" formatCode="General">
                  <c:v>23.060500000000001</c:v>
                </c:pt>
                <c:pt idx="34266" formatCode="General">
                  <c:v>23.061199999999999</c:v>
                </c:pt>
                <c:pt idx="34267" formatCode="General">
                  <c:v>23.061900000000001</c:v>
                </c:pt>
                <c:pt idx="34268" formatCode="General">
                  <c:v>23.0625</c:v>
                </c:pt>
                <c:pt idx="34269" formatCode="General">
                  <c:v>23.063199999999998</c:v>
                </c:pt>
                <c:pt idx="34270" formatCode="General">
                  <c:v>23.0639</c:v>
                </c:pt>
                <c:pt idx="34271" formatCode="General">
                  <c:v>23.064599999999999</c:v>
                </c:pt>
                <c:pt idx="34272" formatCode="General">
                  <c:v>23.065200000000001</c:v>
                </c:pt>
                <c:pt idx="34273" formatCode="General">
                  <c:v>23.065899999999999</c:v>
                </c:pt>
                <c:pt idx="34274" formatCode="General">
                  <c:v>23.066600000000001</c:v>
                </c:pt>
                <c:pt idx="34275" formatCode="General">
                  <c:v>23.067299999999999</c:v>
                </c:pt>
                <c:pt idx="34276" formatCode="General">
                  <c:v>23.067900000000002</c:v>
                </c:pt>
                <c:pt idx="34277" formatCode="General">
                  <c:v>23.0686</c:v>
                </c:pt>
                <c:pt idx="34278" formatCode="General">
                  <c:v>23.069299999999998</c:v>
                </c:pt>
                <c:pt idx="34279" formatCode="General">
                  <c:v>23.069900000000001</c:v>
                </c:pt>
                <c:pt idx="34280" formatCode="General">
                  <c:v>23.070599999999999</c:v>
                </c:pt>
                <c:pt idx="34281" formatCode="General">
                  <c:v>23.071300000000001</c:v>
                </c:pt>
                <c:pt idx="34282" formatCode="General">
                  <c:v>23.071999999999999</c:v>
                </c:pt>
                <c:pt idx="34283" formatCode="General">
                  <c:v>23.072600000000001</c:v>
                </c:pt>
                <c:pt idx="34284" formatCode="General">
                  <c:v>23.0733</c:v>
                </c:pt>
                <c:pt idx="34285" formatCode="General">
                  <c:v>23.074000000000002</c:v>
                </c:pt>
                <c:pt idx="34286" formatCode="General">
                  <c:v>23.0747</c:v>
                </c:pt>
                <c:pt idx="34287" formatCode="General">
                  <c:v>23.075299999999999</c:v>
                </c:pt>
                <c:pt idx="34288" formatCode="General">
                  <c:v>23.076000000000001</c:v>
                </c:pt>
                <c:pt idx="34289" formatCode="General">
                  <c:v>23.076699999999999</c:v>
                </c:pt>
                <c:pt idx="34290" formatCode="General">
                  <c:v>23.077300000000001</c:v>
                </c:pt>
                <c:pt idx="34291" formatCode="General">
                  <c:v>23.077999999999999</c:v>
                </c:pt>
                <c:pt idx="34292" formatCode="General">
                  <c:v>23.078700000000001</c:v>
                </c:pt>
                <c:pt idx="34293" formatCode="General">
                  <c:v>23.0794</c:v>
                </c:pt>
                <c:pt idx="34294" formatCode="General">
                  <c:v>23.08</c:v>
                </c:pt>
                <c:pt idx="34295" formatCode="General">
                  <c:v>23.0807</c:v>
                </c:pt>
                <c:pt idx="34296" formatCode="General">
                  <c:v>23.081399999999999</c:v>
                </c:pt>
                <c:pt idx="34297" formatCode="General">
                  <c:v>23.082100000000001</c:v>
                </c:pt>
                <c:pt idx="34298" formatCode="General">
                  <c:v>23.082699999999999</c:v>
                </c:pt>
                <c:pt idx="34299" formatCode="General">
                  <c:v>23.083400000000001</c:v>
                </c:pt>
                <c:pt idx="34300" formatCode="General">
                  <c:v>23.084099999999999</c:v>
                </c:pt>
                <c:pt idx="34301" formatCode="General">
                  <c:v>23.084700000000002</c:v>
                </c:pt>
                <c:pt idx="34302" formatCode="General">
                  <c:v>23.0854</c:v>
                </c:pt>
                <c:pt idx="34303" formatCode="General">
                  <c:v>23.086099999999998</c:v>
                </c:pt>
                <c:pt idx="34304" formatCode="General">
                  <c:v>23.0868</c:v>
                </c:pt>
                <c:pt idx="34305" formatCode="General">
                  <c:v>23.087399999999999</c:v>
                </c:pt>
                <c:pt idx="34306" formatCode="General">
                  <c:v>23.088100000000001</c:v>
                </c:pt>
                <c:pt idx="34307" formatCode="General">
                  <c:v>23.088799999999999</c:v>
                </c:pt>
                <c:pt idx="34308" formatCode="General">
                  <c:v>23.089500000000001</c:v>
                </c:pt>
                <c:pt idx="34309" formatCode="General">
                  <c:v>23.0901</c:v>
                </c:pt>
                <c:pt idx="34310" formatCode="General">
                  <c:v>23.090800000000002</c:v>
                </c:pt>
                <c:pt idx="34311" formatCode="General">
                  <c:v>23.0915</c:v>
                </c:pt>
                <c:pt idx="34312" formatCode="General">
                  <c:v>23.092199999999998</c:v>
                </c:pt>
                <c:pt idx="34313" formatCode="General">
                  <c:v>23.0928</c:v>
                </c:pt>
                <c:pt idx="34314" formatCode="General">
                  <c:v>23.093499999999999</c:v>
                </c:pt>
                <c:pt idx="34315" formatCode="General">
                  <c:v>23.094200000000001</c:v>
                </c:pt>
                <c:pt idx="34316" formatCode="General">
                  <c:v>23.094799999999999</c:v>
                </c:pt>
                <c:pt idx="34317" formatCode="General">
                  <c:v>23.095500000000001</c:v>
                </c:pt>
                <c:pt idx="34318" formatCode="General">
                  <c:v>23.0962</c:v>
                </c:pt>
                <c:pt idx="34319" formatCode="General">
                  <c:v>23.096900000000002</c:v>
                </c:pt>
                <c:pt idx="34320" formatCode="General">
                  <c:v>23.0975</c:v>
                </c:pt>
                <c:pt idx="34321" formatCode="General">
                  <c:v>23.098199999999999</c:v>
                </c:pt>
                <c:pt idx="34322" formatCode="General">
                  <c:v>23.0989</c:v>
                </c:pt>
                <c:pt idx="34323" formatCode="General">
                  <c:v>23.099599999999999</c:v>
                </c:pt>
                <c:pt idx="34324" formatCode="General">
                  <c:v>23.100200000000001</c:v>
                </c:pt>
                <c:pt idx="34325" formatCode="General">
                  <c:v>23.100899999999999</c:v>
                </c:pt>
                <c:pt idx="34326" formatCode="General">
                  <c:v>23.101600000000001</c:v>
                </c:pt>
                <c:pt idx="34327" formatCode="General">
                  <c:v>23.1022</c:v>
                </c:pt>
                <c:pt idx="34328" formatCode="General">
                  <c:v>23.102900000000002</c:v>
                </c:pt>
                <c:pt idx="34329" formatCode="General">
                  <c:v>23.1036</c:v>
                </c:pt>
                <c:pt idx="34330" formatCode="General">
                  <c:v>23.104299999999999</c:v>
                </c:pt>
                <c:pt idx="34331" formatCode="General">
                  <c:v>23.104900000000001</c:v>
                </c:pt>
                <c:pt idx="34332" formatCode="General">
                  <c:v>23.105599999999999</c:v>
                </c:pt>
                <c:pt idx="34333" formatCode="General">
                  <c:v>23.106300000000001</c:v>
                </c:pt>
                <c:pt idx="34334" formatCode="General">
                  <c:v>23.106999999999999</c:v>
                </c:pt>
                <c:pt idx="34335" formatCode="General">
                  <c:v>23.107600000000001</c:v>
                </c:pt>
                <c:pt idx="34336" formatCode="General">
                  <c:v>23.1083</c:v>
                </c:pt>
                <c:pt idx="34337" formatCode="General">
                  <c:v>23.109000000000002</c:v>
                </c:pt>
                <c:pt idx="34338" formatCode="General">
                  <c:v>23.1097</c:v>
                </c:pt>
                <c:pt idx="34339" formatCode="General">
                  <c:v>23.110299999999999</c:v>
                </c:pt>
                <c:pt idx="34340" formatCode="General">
                  <c:v>23.111000000000001</c:v>
                </c:pt>
                <c:pt idx="34341" formatCode="General">
                  <c:v>23.111699999999999</c:v>
                </c:pt>
                <c:pt idx="34342" formatCode="General">
                  <c:v>23.112300000000001</c:v>
                </c:pt>
                <c:pt idx="34343" formatCode="General">
                  <c:v>23.113</c:v>
                </c:pt>
                <c:pt idx="34344" formatCode="General">
                  <c:v>23.113700000000001</c:v>
                </c:pt>
                <c:pt idx="34345" formatCode="General">
                  <c:v>23.1144</c:v>
                </c:pt>
                <c:pt idx="34346" formatCode="General">
                  <c:v>23.114999999999998</c:v>
                </c:pt>
                <c:pt idx="34347" formatCode="General">
                  <c:v>23.1157</c:v>
                </c:pt>
                <c:pt idx="34348" formatCode="General">
                  <c:v>23.116399999999999</c:v>
                </c:pt>
                <c:pt idx="34349" formatCode="General">
                  <c:v>23.117100000000001</c:v>
                </c:pt>
                <c:pt idx="34350" formatCode="General">
                  <c:v>23.117699999999999</c:v>
                </c:pt>
                <c:pt idx="34351" formatCode="General">
                  <c:v>23.118400000000001</c:v>
                </c:pt>
                <c:pt idx="34352" formatCode="General">
                  <c:v>23.1191</c:v>
                </c:pt>
                <c:pt idx="34353" formatCode="General">
                  <c:v>23.119700000000002</c:v>
                </c:pt>
                <c:pt idx="34354" formatCode="General">
                  <c:v>23.1204</c:v>
                </c:pt>
                <c:pt idx="34355" formatCode="General">
                  <c:v>23.121099999999998</c:v>
                </c:pt>
                <c:pt idx="34356" formatCode="General">
                  <c:v>23.1218</c:v>
                </c:pt>
                <c:pt idx="34357" formatCode="General">
                  <c:v>23.122399999999999</c:v>
                </c:pt>
                <c:pt idx="34358" formatCode="General">
                  <c:v>23.123100000000001</c:v>
                </c:pt>
                <c:pt idx="34359" formatCode="General">
                  <c:v>23.123799999999999</c:v>
                </c:pt>
                <c:pt idx="34360" formatCode="General">
                  <c:v>23.124500000000001</c:v>
                </c:pt>
                <c:pt idx="34361" formatCode="General">
                  <c:v>23.1251</c:v>
                </c:pt>
                <c:pt idx="34362" formatCode="General">
                  <c:v>23.125800000000002</c:v>
                </c:pt>
                <c:pt idx="34363" formatCode="General">
                  <c:v>23.1265</c:v>
                </c:pt>
                <c:pt idx="34364" formatCode="General">
                  <c:v>23.127099999999999</c:v>
                </c:pt>
                <c:pt idx="34365" formatCode="General">
                  <c:v>23.127800000000001</c:v>
                </c:pt>
                <c:pt idx="34366" formatCode="General">
                  <c:v>23.128499999999999</c:v>
                </c:pt>
                <c:pt idx="34367" formatCode="General">
                  <c:v>23.129200000000001</c:v>
                </c:pt>
                <c:pt idx="34368" formatCode="General">
                  <c:v>23.129799999999999</c:v>
                </c:pt>
                <c:pt idx="34369" formatCode="General">
                  <c:v>23.130500000000001</c:v>
                </c:pt>
                <c:pt idx="34370" formatCode="General">
                  <c:v>23.1312</c:v>
                </c:pt>
                <c:pt idx="34371" formatCode="General">
                  <c:v>23.131900000000002</c:v>
                </c:pt>
                <c:pt idx="34372" formatCode="General">
                  <c:v>23.1325</c:v>
                </c:pt>
                <c:pt idx="34373" formatCode="General">
                  <c:v>23.133199999999999</c:v>
                </c:pt>
                <c:pt idx="34374" formatCode="General">
                  <c:v>23.133900000000001</c:v>
                </c:pt>
                <c:pt idx="34375" formatCode="General">
                  <c:v>23.134599999999999</c:v>
                </c:pt>
                <c:pt idx="34376" formatCode="General">
                  <c:v>23.135200000000001</c:v>
                </c:pt>
                <c:pt idx="34377" formatCode="General">
                  <c:v>23.135899999999999</c:v>
                </c:pt>
                <c:pt idx="34378" formatCode="General">
                  <c:v>23.136600000000001</c:v>
                </c:pt>
                <c:pt idx="34379" formatCode="General">
                  <c:v>23.1372</c:v>
                </c:pt>
                <c:pt idx="34380" formatCode="General">
                  <c:v>23.137899999999998</c:v>
                </c:pt>
                <c:pt idx="34381" formatCode="General">
                  <c:v>23.1386</c:v>
                </c:pt>
                <c:pt idx="34382" formatCode="General">
                  <c:v>23.139299999999999</c:v>
                </c:pt>
                <c:pt idx="34383" formatCode="General">
                  <c:v>23.139900000000001</c:v>
                </c:pt>
                <c:pt idx="34384" formatCode="General">
                  <c:v>23.140599999999999</c:v>
                </c:pt>
                <c:pt idx="34385" formatCode="General">
                  <c:v>23.141300000000001</c:v>
                </c:pt>
                <c:pt idx="34386" formatCode="General">
                  <c:v>23.141999999999999</c:v>
                </c:pt>
                <c:pt idx="34387" formatCode="General">
                  <c:v>23.142600000000002</c:v>
                </c:pt>
                <c:pt idx="34388" formatCode="General">
                  <c:v>23.1433</c:v>
                </c:pt>
                <c:pt idx="34389" formatCode="General">
                  <c:v>23.143999999999998</c:v>
                </c:pt>
                <c:pt idx="34390" formatCode="General">
                  <c:v>23.144600000000001</c:v>
                </c:pt>
                <c:pt idx="34391" formatCode="General">
                  <c:v>23.145299999999999</c:v>
                </c:pt>
                <c:pt idx="34392" formatCode="General">
                  <c:v>23.146000000000001</c:v>
                </c:pt>
                <c:pt idx="34393" formatCode="General">
                  <c:v>23.146699999999999</c:v>
                </c:pt>
                <c:pt idx="34394" formatCode="General">
                  <c:v>23.147300000000001</c:v>
                </c:pt>
                <c:pt idx="34395" formatCode="General">
                  <c:v>23.148</c:v>
                </c:pt>
                <c:pt idx="34396" formatCode="General">
                  <c:v>23.148700000000002</c:v>
                </c:pt>
                <c:pt idx="34397" formatCode="General">
                  <c:v>23.1494</c:v>
                </c:pt>
                <c:pt idx="34398" formatCode="General">
                  <c:v>23.15</c:v>
                </c:pt>
                <c:pt idx="34399" formatCode="General">
                  <c:v>23.150700000000001</c:v>
                </c:pt>
                <c:pt idx="34400" formatCode="General">
                  <c:v>23.151399999999999</c:v>
                </c:pt>
                <c:pt idx="34401" formatCode="General">
                  <c:v>23.152000000000001</c:v>
                </c:pt>
                <c:pt idx="34402" formatCode="General">
                  <c:v>23.152699999999999</c:v>
                </c:pt>
                <c:pt idx="34403" formatCode="General">
                  <c:v>23.153400000000001</c:v>
                </c:pt>
                <c:pt idx="34404" formatCode="General">
                  <c:v>23.1541</c:v>
                </c:pt>
                <c:pt idx="34405" formatCode="General">
                  <c:v>23.154699999999998</c:v>
                </c:pt>
                <c:pt idx="34406" formatCode="General">
                  <c:v>23.1554</c:v>
                </c:pt>
                <c:pt idx="34407" formatCode="General">
                  <c:v>23.156099999999999</c:v>
                </c:pt>
                <c:pt idx="34408" formatCode="General">
                  <c:v>23.1568</c:v>
                </c:pt>
                <c:pt idx="34409" formatCode="General">
                  <c:v>23.157399999999999</c:v>
                </c:pt>
                <c:pt idx="34410" formatCode="General">
                  <c:v>23.158100000000001</c:v>
                </c:pt>
                <c:pt idx="34411" formatCode="General">
                  <c:v>23.158799999999999</c:v>
                </c:pt>
                <c:pt idx="34412" formatCode="General">
                  <c:v>23.159500000000001</c:v>
                </c:pt>
                <c:pt idx="34413" formatCode="General">
                  <c:v>23.1601</c:v>
                </c:pt>
                <c:pt idx="34414" formatCode="General">
                  <c:v>23.160799999999998</c:v>
                </c:pt>
                <c:pt idx="34415" formatCode="General">
                  <c:v>23.1615</c:v>
                </c:pt>
                <c:pt idx="34416" formatCode="General">
                  <c:v>23.162099999999999</c:v>
                </c:pt>
                <c:pt idx="34417" formatCode="General">
                  <c:v>23.162800000000001</c:v>
                </c:pt>
                <c:pt idx="34418" formatCode="General">
                  <c:v>23.163499999999999</c:v>
                </c:pt>
                <c:pt idx="34419" formatCode="General">
                  <c:v>23.164200000000001</c:v>
                </c:pt>
                <c:pt idx="34420" formatCode="General">
                  <c:v>23.1648</c:v>
                </c:pt>
                <c:pt idx="34421" formatCode="General">
                  <c:v>23.165500000000002</c:v>
                </c:pt>
                <c:pt idx="34422" formatCode="General">
                  <c:v>23.1662</c:v>
                </c:pt>
                <c:pt idx="34423" formatCode="General">
                  <c:v>23.166899999999998</c:v>
                </c:pt>
                <c:pt idx="34424" formatCode="General">
                  <c:v>23.1675</c:v>
                </c:pt>
                <c:pt idx="34425" formatCode="General">
                  <c:v>23.168199999999999</c:v>
                </c:pt>
                <c:pt idx="34426" formatCode="General">
                  <c:v>23.168900000000001</c:v>
                </c:pt>
                <c:pt idx="34427" formatCode="General">
                  <c:v>23.169499999999999</c:v>
                </c:pt>
                <c:pt idx="34428" formatCode="General">
                  <c:v>23.170200000000001</c:v>
                </c:pt>
                <c:pt idx="34429" formatCode="General">
                  <c:v>23.1709</c:v>
                </c:pt>
                <c:pt idx="34430" formatCode="General">
                  <c:v>23.171600000000002</c:v>
                </c:pt>
                <c:pt idx="34431" formatCode="General">
                  <c:v>23.1722</c:v>
                </c:pt>
                <c:pt idx="34432" formatCode="General">
                  <c:v>23.172899999999998</c:v>
                </c:pt>
                <c:pt idx="34433" formatCode="General">
                  <c:v>23.1736</c:v>
                </c:pt>
                <c:pt idx="34434" formatCode="General">
                  <c:v>23.174299999999999</c:v>
                </c:pt>
                <c:pt idx="34435" formatCode="General">
                  <c:v>23.174900000000001</c:v>
                </c:pt>
                <c:pt idx="34436" formatCode="General">
                  <c:v>23.175599999999999</c:v>
                </c:pt>
                <c:pt idx="34437" formatCode="General">
                  <c:v>23.176300000000001</c:v>
                </c:pt>
                <c:pt idx="34438" formatCode="General">
                  <c:v>23.177</c:v>
                </c:pt>
                <c:pt idx="34439" formatCode="General">
                  <c:v>23.177600000000002</c:v>
                </c:pt>
                <c:pt idx="34440" formatCode="General">
                  <c:v>23.1783</c:v>
                </c:pt>
                <c:pt idx="34441" formatCode="General">
                  <c:v>23.178999999999998</c:v>
                </c:pt>
                <c:pt idx="34442" formatCode="General">
                  <c:v>23.179600000000001</c:v>
                </c:pt>
                <c:pt idx="34443" formatCode="General">
                  <c:v>23.180299999999999</c:v>
                </c:pt>
                <c:pt idx="34444" formatCode="General">
                  <c:v>23.181000000000001</c:v>
                </c:pt>
                <c:pt idx="34445" formatCode="General">
                  <c:v>23.181699999999999</c:v>
                </c:pt>
                <c:pt idx="34446" formatCode="General">
                  <c:v>23.182300000000001</c:v>
                </c:pt>
                <c:pt idx="34447" formatCode="General">
                  <c:v>23.183</c:v>
                </c:pt>
                <c:pt idx="34448" formatCode="General">
                  <c:v>23.183700000000002</c:v>
                </c:pt>
                <c:pt idx="34449" formatCode="General">
                  <c:v>23.1844</c:v>
                </c:pt>
                <c:pt idx="34450" formatCode="General">
                  <c:v>23.184999999999999</c:v>
                </c:pt>
                <c:pt idx="34451" formatCode="General">
                  <c:v>23.185700000000001</c:v>
                </c:pt>
                <c:pt idx="34452" formatCode="General">
                  <c:v>23.186399999999999</c:v>
                </c:pt>
                <c:pt idx="34453" formatCode="General">
                  <c:v>23.187000000000001</c:v>
                </c:pt>
                <c:pt idx="34454" formatCode="General">
                  <c:v>23.1877</c:v>
                </c:pt>
                <c:pt idx="34455" formatCode="General">
                  <c:v>23.188400000000001</c:v>
                </c:pt>
                <c:pt idx="34456" formatCode="General">
                  <c:v>23.1891</c:v>
                </c:pt>
                <c:pt idx="34457" formatCode="General">
                  <c:v>23.189699999999998</c:v>
                </c:pt>
                <c:pt idx="34458" formatCode="General">
                  <c:v>23.1904</c:v>
                </c:pt>
                <c:pt idx="34459" formatCode="General">
                  <c:v>23.191099999999999</c:v>
                </c:pt>
                <c:pt idx="34460" formatCode="General">
                  <c:v>23.191800000000001</c:v>
                </c:pt>
                <c:pt idx="34461" formatCode="General">
                  <c:v>23.192399999999999</c:v>
                </c:pt>
                <c:pt idx="34462" formatCode="General">
                  <c:v>23.193100000000001</c:v>
                </c:pt>
                <c:pt idx="34463" formatCode="General">
                  <c:v>23.1938</c:v>
                </c:pt>
                <c:pt idx="34464" formatCode="General">
                  <c:v>23.194400000000002</c:v>
                </c:pt>
                <c:pt idx="34465" formatCode="General">
                  <c:v>23.1951</c:v>
                </c:pt>
                <c:pt idx="34466" formatCode="General">
                  <c:v>23.195799999999998</c:v>
                </c:pt>
                <c:pt idx="34467" formatCode="General">
                  <c:v>23.1965</c:v>
                </c:pt>
                <c:pt idx="34468" formatCode="General">
                  <c:v>23.197099999999999</c:v>
                </c:pt>
                <c:pt idx="34469" formatCode="General">
                  <c:v>23.197800000000001</c:v>
                </c:pt>
                <c:pt idx="34470" formatCode="General">
                  <c:v>23.198499999999999</c:v>
                </c:pt>
                <c:pt idx="34471" formatCode="General">
                  <c:v>23.199200000000001</c:v>
                </c:pt>
                <c:pt idx="34472" formatCode="General">
                  <c:v>23.1998</c:v>
                </c:pt>
                <c:pt idx="34473" formatCode="General">
                  <c:v>23.200500000000002</c:v>
                </c:pt>
                <c:pt idx="34474" formatCode="General">
                  <c:v>23.2012</c:v>
                </c:pt>
                <c:pt idx="34475" formatCode="General">
                  <c:v>23.201899999999998</c:v>
                </c:pt>
                <c:pt idx="34476" formatCode="General">
                  <c:v>23.202500000000001</c:v>
                </c:pt>
                <c:pt idx="34477" formatCode="General">
                  <c:v>23.203199999999999</c:v>
                </c:pt>
                <c:pt idx="34478" formatCode="General">
                  <c:v>23.203900000000001</c:v>
                </c:pt>
                <c:pt idx="34479" formatCode="General">
                  <c:v>23.204499999999999</c:v>
                </c:pt>
                <c:pt idx="34480" formatCode="General">
                  <c:v>23.205200000000001</c:v>
                </c:pt>
                <c:pt idx="34481" formatCode="General">
                  <c:v>23.2059</c:v>
                </c:pt>
                <c:pt idx="34482" formatCode="General">
                  <c:v>23.206600000000002</c:v>
                </c:pt>
                <c:pt idx="34483" formatCode="General">
                  <c:v>23.2072</c:v>
                </c:pt>
                <c:pt idx="34484" formatCode="General">
                  <c:v>23.207899999999999</c:v>
                </c:pt>
                <c:pt idx="34485" formatCode="General">
                  <c:v>23.208600000000001</c:v>
                </c:pt>
                <c:pt idx="34486" formatCode="General">
                  <c:v>23.209299999999999</c:v>
                </c:pt>
                <c:pt idx="34487" formatCode="General">
                  <c:v>23.209900000000001</c:v>
                </c:pt>
                <c:pt idx="34488" formatCode="General">
                  <c:v>23.210599999999999</c:v>
                </c:pt>
                <c:pt idx="34489" formatCode="General">
                  <c:v>23.211300000000001</c:v>
                </c:pt>
                <c:pt idx="34490" formatCode="General">
                  <c:v>23.2119</c:v>
                </c:pt>
                <c:pt idx="34491" formatCode="General">
                  <c:v>23.212599999999998</c:v>
                </c:pt>
                <c:pt idx="34492" formatCode="General">
                  <c:v>23.2133</c:v>
                </c:pt>
                <c:pt idx="34493" formatCode="General">
                  <c:v>23.213999999999999</c:v>
                </c:pt>
                <c:pt idx="34494" formatCode="General">
                  <c:v>23.214600000000001</c:v>
                </c:pt>
                <c:pt idx="34495" formatCode="General">
                  <c:v>23.215299999999999</c:v>
                </c:pt>
                <c:pt idx="34496" formatCode="General">
                  <c:v>23.216000000000001</c:v>
                </c:pt>
                <c:pt idx="34497" formatCode="General">
                  <c:v>23.216699999999999</c:v>
                </c:pt>
                <c:pt idx="34498" formatCode="General">
                  <c:v>23.217300000000002</c:v>
                </c:pt>
                <c:pt idx="34499" formatCode="General">
                  <c:v>23.218</c:v>
                </c:pt>
                <c:pt idx="34500" formatCode="General">
                  <c:v>23.218699999999998</c:v>
                </c:pt>
                <c:pt idx="34501" formatCode="General">
                  <c:v>23.2194</c:v>
                </c:pt>
                <c:pt idx="34502" formatCode="General">
                  <c:v>23.22</c:v>
                </c:pt>
                <c:pt idx="34503" formatCode="General">
                  <c:v>23.220700000000001</c:v>
                </c:pt>
                <c:pt idx="34504" formatCode="General">
                  <c:v>23.221399999999999</c:v>
                </c:pt>
                <c:pt idx="34505" formatCode="General">
                  <c:v>23.222000000000001</c:v>
                </c:pt>
                <c:pt idx="34506" formatCode="General">
                  <c:v>23.2227</c:v>
                </c:pt>
                <c:pt idx="34507" formatCode="General">
                  <c:v>23.223400000000002</c:v>
                </c:pt>
                <c:pt idx="34508" formatCode="General">
                  <c:v>23.2241</c:v>
                </c:pt>
                <c:pt idx="34509" formatCode="General">
                  <c:v>23.224699999999999</c:v>
                </c:pt>
                <c:pt idx="34510" formatCode="General">
                  <c:v>23.2254</c:v>
                </c:pt>
                <c:pt idx="34511" formatCode="General">
                  <c:v>23.226099999999999</c:v>
                </c:pt>
                <c:pt idx="34512" formatCode="General">
                  <c:v>23.226800000000001</c:v>
                </c:pt>
                <c:pt idx="34513" formatCode="General">
                  <c:v>23.227399999999999</c:v>
                </c:pt>
                <c:pt idx="34514" formatCode="General">
                  <c:v>23.228100000000001</c:v>
                </c:pt>
                <c:pt idx="34515" formatCode="General">
                  <c:v>23.2288</c:v>
                </c:pt>
                <c:pt idx="34516" formatCode="General">
                  <c:v>23.229399999999998</c:v>
                </c:pt>
                <c:pt idx="34517" formatCode="General">
                  <c:v>23.2301</c:v>
                </c:pt>
                <c:pt idx="34518" formatCode="General">
                  <c:v>23.230799999999999</c:v>
                </c:pt>
                <c:pt idx="34519" formatCode="General">
                  <c:v>23.2315</c:v>
                </c:pt>
                <c:pt idx="34520" formatCode="General">
                  <c:v>23.232099999999999</c:v>
                </c:pt>
                <c:pt idx="34521" formatCode="General">
                  <c:v>23.232800000000001</c:v>
                </c:pt>
                <c:pt idx="34522" formatCode="General">
                  <c:v>23.233499999999999</c:v>
                </c:pt>
                <c:pt idx="34523" formatCode="General">
                  <c:v>23.234200000000001</c:v>
                </c:pt>
                <c:pt idx="34524" formatCode="General">
                  <c:v>23.2348</c:v>
                </c:pt>
                <c:pt idx="34525" formatCode="General">
                  <c:v>23.235499999999998</c:v>
                </c:pt>
                <c:pt idx="34526" formatCode="General">
                  <c:v>23.2362</c:v>
                </c:pt>
                <c:pt idx="34527" formatCode="General">
                  <c:v>23.236799999999999</c:v>
                </c:pt>
                <c:pt idx="34528" formatCode="General">
                  <c:v>23.237500000000001</c:v>
                </c:pt>
                <c:pt idx="34529" formatCode="General">
                  <c:v>23.238199999999999</c:v>
                </c:pt>
                <c:pt idx="34530" formatCode="General">
                  <c:v>23.238900000000001</c:v>
                </c:pt>
                <c:pt idx="34531" formatCode="General">
                  <c:v>23.2395</c:v>
                </c:pt>
                <c:pt idx="34532" formatCode="General">
                  <c:v>23.240200000000002</c:v>
                </c:pt>
                <c:pt idx="34533" formatCode="General">
                  <c:v>23.2409</c:v>
                </c:pt>
                <c:pt idx="34534" formatCode="General">
                  <c:v>23.241599999999998</c:v>
                </c:pt>
                <c:pt idx="34535" formatCode="General">
                  <c:v>23.2422</c:v>
                </c:pt>
                <c:pt idx="34536" formatCode="General">
                  <c:v>23.242899999999999</c:v>
                </c:pt>
                <c:pt idx="34537" formatCode="General">
                  <c:v>23.243600000000001</c:v>
                </c:pt>
                <c:pt idx="34538" formatCode="General">
                  <c:v>23.244299999999999</c:v>
                </c:pt>
                <c:pt idx="34539" formatCode="General">
                  <c:v>23.244900000000001</c:v>
                </c:pt>
                <c:pt idx="34540" formatCode="General">
                  <c:v>23.2456</c:v>
                </c:pt>
                <c:pt idx="34541" formatCode="General">
                  <c:v>23.246300000000002</c:v>
                </c:pt>
                <c:pt idx="34542" formatCode="General">
                  <c:v>23.2469</c:v>
                </c:pt>
                <c:pt idx="34543" formatCode="General">
                  <c:v>23.247599999999998</c:v>
                </c:pt>
                <c:pt idx="34544" formatCode="General">
                  <c:v>23.2483</c:v>
                </c:pt>
                <c:pt idx="34545" formatCode="General">
                  <c:v>23.248999999999999</c:v>
                </c:pt>
                <c:pt idx="34546" formatCode="General">
                  <c:v>23.249600000000001</c:v>
                </c:pt>
                <c:pt idx="34547" formatCode="General">
                  <c:v>23.250299999999999</c:v>
                </c:pt>
                <c:pt idx="34548" formatCode="General">
                  <c:v>23.251000000000001</c:v>
                </c:pt>
                <c:pt idx="34549" formatCode="General">
                  <c:v>23.2517</c:v>
                </c:pt>
                <c:pt idx="34550" formatCode="General">
                  <c:v>23.252300000000002</c:v>
                </c:pt>
                <c:pt idx="34551" formatCode="General">
                  <c:v>23.253</c:v>
                </c:pt>
                <c:pt idx="34552" formatCode="General">
                  <c:v>23.253699999999998</c:v>
                </c:pt>
                <c:pt idx="34553" formatCode="General">
                  <c:v>23.254300000000001</c:v>
                </c:pt>
                <c:pt idx="34554" formatCode="General">
                  <c:v>23.254999999999999</c:v>
                </c:pt>
                <c:pt idx="34555" formatCode="General">
                  <c:v>23.255700000000001</c:v>
                </c:pt>
                <c:pt idx="34556" formatCode="General">
                  <c:v>23.256399999999999</c:v>
                </c:pt>
                <c:pt idx="34557" formatCode="General">
                  <c:v>23.257000000000001</c:v>
                </c:pt>
                <c:pt idx="34558" formatCode="General">
                  <c:v>23.2577</c:v>
                </c:pt>
                <c:pt idx="34559" formatCode="General">
                  <c:v>23.258400000000002</c:v>
                </c:pt>
                <c:pt idx="34560" formatCode="General">
                  <c:v>23.2591</c:v>
                </c:pt>
                <c:pt idx="34561" formatCode="General">
                  <c:v>23.259699999999999</c:v>
                </c:pt>
                <c:pt idx="34562" formatCode="General">
                  <c:v>23.260400000000001</c:v>
                </c:pt>
                <c:pt idx="34563" formatCode="General">
                  <c:v>23.261099999999999</c:v>
                </c:pt>
                <c:pt idx="34564" formatCode="General">
                  <c:v>23.261700000000001</c:v>
                </c:pt>
                <c:pt idx="34565" formatCode="General">
                  <c:v>23.2624</c:v>
                </c:pt>
                <c:pt idx="34566" formatCode="General">
                  <c:v>23.263100000000001</c:v>
                </c:pt>
                <c:pt idx="34567" formatCode="General">
                  <c:v>23.2638</c:v>
                </c:pt>
                <c:pt idx="34568" formatCode="General">
                  <c:v>23.264399999999998</c:v>
                </c:pt>
                <c:pt idx="34569" formatCode="General">
                  <c:v>23.2651</c:v>
                </c:pt>
                <c:pt idx="34570" formatCode="General">
                  <c:v>23.265799999999999</c:v>
                </c:pt>
                <c:pt idx="34571" formatCode="General">
                  <c:v>23.266500000000001</c:v>
                </c:pt>
                <c:pt idx="34572" formatCode="General">
                  <c:v>23.267099999999999</c:v>
                </c:pt>
                <c:pt idx="34573" formatCode="General">
                  <c:v>23.267800000000001</c:v>
                </c:pt>
                <c:pt idx="34574" formatCode="General">
                  <c:v>23.2685</c:v>
                </c:pt>
                <c:pt idx="34575" formatCode="General">
                  <c:v>23.269200000000001</c:v>
                </c:pt>
                <c:pt idx="34576" formatCode="General">
                  <c:v>23.2698</c:v>
                </c:pt>
                <c:pt idx="34577" formatCode="General">
                  <c:v>23.270499999999998</c:v>
                </c:pt>
                <c:pt idx="34578" formatCode="General">
                  <c:v>23.2712</c:v>
                </c:pt>
                <c:pt idx="34579" formatCode="General">
                  <c:v>23.271799999999999</c:v>
                </c:pt>
                <c:pt idx="34580" formatCode="General">
                  <c:v>23.272500000000001</c:v>
                </c:pt>
                <c:pt idx="34581" formatCode="General">
                  <c:v>23.273199999999999</c:v>
                </c:pt>
                <c:pt idx="34582" formatCode="General">
                  <c:v>23.273900000000001</c:v>
                </c:pt>
                <c:pt idx="34583" formatCode="General">
                  <c:v>23.2745</c:v>
                </c:pt>
                <c:pt idx="34584" formatCode="General">
                  <c:v>23.275200000000002</c:v>
                </c:pt>
                <c:pt idx="34585" formatCode="General">
                  <c:v>23.2759</c:v>
                </c:pt>
                <c:pt idx="34586" formatCode="General">
                  <c:v>23.276599999999998</c:v>
                </c:pt>
                <c:pt idx="34587" formatCode="General">
                  <c:v>23.277200000000001</c:v>
                </c:pt>
                <c:pt idx="34588" formatCode="General">
                  <c:v>23.277899999999999</c:v>
                </c:pt>
                <c:pt idx="34589" formatCode="General">
                  <c:v>23.278600000000001</c:v>
                </c:pt>
                <c:pt idx="34590" formatCode="General">
                  <c:v>23.279199999999999</c:v>
                </c:pt>
                <c:pt idx="34591" formatCode="General">
                  <c:v>23.279900000000001</c:v>
                </c:pt>
                <c:pt idx="34592" formatCode="General">
                  <c:v>23.2806</c:v>
                </c:pt>
                <c:pt idx="34593" formatCode="General">
                  <c:v>23.281300000000002</c:v>
                </c:pt>
                <c:pt idx="34594" formatCode="General">
                  <c:v>23.2819</c:v>
                </c:pt>
                <c:pt idx="34595" formatCode="General">
                  <c:v>23.282599999999999</c:v>
                </c:pt>
                <c:pt idx="34596" formatCode="General">
                  <c:v>23.283300000000001</c:v>
                </c:pt>
                <c:pt idx="34597" formatCode="General">
                  <c:v>23.283999999999999</c:v>
                </c:pt>
                <c:pt idx="34598" formatCode="General">
                  <c:v>23.284600000000001</c:v>
                </c:pt>
                <c:pt idx="34599" formatCode="General">
                  <c:v>23.285299999999999</c:v>
                </c:pt>
                <c:pt idx="34600" formatCode="General">
                  <c:v>23.286000000000001</c:v>
                </c:pt>
                <c:pt idx="34601" formatCode="General">
                  <c:v>23.2867</c:v>
                </c:pt>
                <c:pt idx="34602" formatCode="General">
                  <c:v>23.287299999999998</c:v>
                </c:pt>
                <c:pt idx="34603" formatCode="General">
                  <c:v>23.288</c:v>
                </c:pt>
                <c:pt idx="34604" formatCode="General">
                  <c:v>23.288699999999999</c:v>
                </c:pt>
                <c:pt idx="34605" formatCode="General">
                  <c:v>23.289300000000001</c:v>
                </c:pt>
                <c:pt idx="34606" formatCode="General">
                  <c:v>23.29</c:v>
                </c:pt>
                <c:pt idx="34607" formatCode="General">
                  <c:v>23.290700000000001</c:v>
                </c:pt>
                <c:pt idx="34608" formatCode="General">
                  <c:v>23.291399999999999</c:v>
                </c:pt>
                <c:pt idx="34609" formatCode="General">
                  <c:v>23.292000000000002</c:v>
                </c:pt>
                <c:pt idx="34610" formatCode="General">
                  <c:v>23.2927</c:v>
                </c:pt>
                <c:pt idx="34611" formatCode="General">
                  <c:v>23.293399999999998</c:v>
                </c:pt>
                <c:pt idx="34612" formatCode="General">
                  <c:v>23.2941</c:v>
                </c:pt>
                <c:pt idx="34613" formatCode="General">
                  <c:v>23.294699999999999</c:v>
                </c:pt>
                <c:pt idx="34614" formatCode="General">
                  <c:v>23.295400000000001</c:v>
                </c:pt>
                <c:pt idx="34615" formatCode="General">
                  <c:v>23.296099999999999</c:v>
                </c:pt>
                <c:pt idx="34616" formatCode="General">
                  <c:v>23.296700000000001</c:v>
                </c:pt>
                <c:pt idx="34617" formatCode="General">
                  <c:v>23.2974</c:v>
                </c:pt>
                <c:pt idx="34618" formatCode="General">
                  <c:v>23.298100000000002</c:v>
                </c:pt>
                <c:pt idx="34619" formatCode="General">
                  <c:v>23.2988</c:v>
                </c:pt>
                <c:pt idx="34620" formatCode="General">
                  <c:v>23.299399999999999</c:v>
                </c:pt>
                <c:pt idx="34621" formatCode="General">
                  <c:v>23.3001</c:v>
                </c:pt>
                <c:pt idx="34622" formatCode="General">
                  <c:v>23.300799999999999</c:v>
                </c:pt>
                <c:pt idx="34623" formatCode="General">
                  <c:v>23.301500000000001</c:v>
                </c:pt>
                <c:pt idx="34624" formatCode="General">
                  <c:v>23.302099999999999</c:v>
                </c:pt>
                <c:pt idx="34625" formatCode="General">
                  <c:v>23.302800000000001</c:v>
                </c:pt>
                <c:pt idx="34626" formatCode="General">
                  <c:v>23.3035</c:v>
                </c:pt>
                <c:pt idx="34627" formatCode="General">
                  <c:v>23.304099999999998</c:v>
                </c:pt>
                <c:pt idx="34628" formatCode="General">
                  <c:v>23.3048</c:v>
                </c:pt>
                <c:pt idx="34629" formatCode="General">
                  <c:v>23.305499999999999</c:v>
                </c:pt>
                <c:pt idx="34630" formatCode="General">
                  <c:v>23.3062</c:v>
                </c:pt>
                <c:pt idx="34631" formatCode="General">
                  <c:v>23.306799999999999</c:v>
                </c:pt>
                <c:pt idx="34632" formatCode="General">
                  <c:v>23.307500000000001</c:v>
                </c:pt>
                <c:pt idx="34633" formatCode="General">
                  <c:v>23.308199999999999</c:v>
                </c:pt>
                <c:pt idx="34634" formatCode="General">
                  <c:v>23.308900000000001</c:v>
                </c:pt>
                <c:pt idx="34635" formatCode="General">
                  <c:v>23.3095</c:v>
                </c:pt>
                <c:pt idx="34636" formatCode="General">
                  <c:v>23.310199999999998</c:v>
                </c:pt>
                <c:pt idx="34637" formatCode="General">
                  <c:v>23.3109</c:v>
                </c:pt>
                <c:pt idx="34638" formatCode="General">
                  <c:v>23.311599999999999</c:v>
                </c:pt>
                <c:pt idx="34639" formatCode="General">
                  <c:v>23.312200000000001</c:v>
                </c:pt>
                <c:pt idx="34640" formatCode="General">
                  <c:v>23.312899999999999</c:v>
                </c:pt>
                <c:pt idx="34641" formatCode="General">
                  <c:v>23.313600000000001</c:v>
                </c:pt>
                <c:pt idx="34642" formatCode="General">
                  <c:v>23.3142</c:v>
                </c:pt>
                <c:pt idx="34643" formatCode="General">
                  <c:v>23.314900000000002</c:v>
                </c:pt>
                <c:pt idx="34644" formatCode="General">
                  <c:v>23.3156</c:v>
                </c:pt>
                <c:pt idx="34645" formatCode="General">
                  <c:v>23.316299999999998</c:v>
                </c:pt>
                <c:pt idx="34646" formatCode="General">
                  <c:v>23.3169</c:v>
                </c:pt>
                <c:pt idx="34647" formatCode="General">
                  <c:v>23.317599999999999</c:v>
                </c:pt>
                <c:pt idx="34648" formatCode="General">
                  <c:v>23.318300000000001</c:v>
                </c:pt>
                <c:pt idx="34649" formatCode="General">
                  <c:v>23.318999999999999</c:v>
                </c:pt>
                <c:pt idx="34650" formatCode="General">
                  <c:v>23.319600000000001</c:v>
                </c:pt>
                <c:pt idx="34651" formatCode="General">
                  <c:v>23.3203</c:v>
                </c:pt>
                <c:pt idx="34652" formatCode="General">
                  <c:v>23.321000000000002</c:v>
                </c:pt>
                <c:pt idx="34653" formatCode="General">
                  <c:v>23.3216</c:v>
                </c:pt>
                <c:pt idx="34654" formatCode="General">
                  <c:v>23.322299999999998</c:v>
                </c:pt>
                <c:pt idx="34655" formatCode="General">
                  <c:v>23.323</c:v>
                </c:pt>
                <c:pt idx="34656" formatCode="General">
                  <c:v>23.323699999999999</c:v>
                </c:pt>
                <c:pt idx="34657" formatCode="General">
                  <c:v>23.324300000000001</c:v>
                </c:pt>
                <c:pt idx="34658" formatCode="General">
                  <c:v>23.324999999999999</c:v>
                </c:pt>
                <c:pt idx="34659" formatCode="General">
                  <c:v>23.325700000000001</c:v>
                </c:pt>
                <c:pt idx="34660" formatCode="General">
                  <c:v>23.3264</c:v>
                </c:pt>
                <c:pt idx="34661" formatCode="General">
                  <c:v>23.327000000000002</c:v>
                </c:pt>
                <c:pt idx="34662" formatCode="General">
                  <c:v>23.3277</c:v>
                </c:pt>
                <c:pt idx="34663" formatCode="General">
                  <c:v>23.328399999999998</c:v>
                </c:pt>
                <c:pt idx="34664" formatCode="General">
                  <c:v>23.3291</c:v>
                </c:pt>
                <c:pt idx="34665" formatCode="General">
                  <c:v>23.329699999999999</c:v>
                </c:pt>
                <c:pt idx="34666" formatCode="General">
                  <c:v>23.330400000000001</c:v>
                </c:pt>
                <c:pt idx="34667" formatCode="General">
                  <c:v>23.331099999999999</c:v>
                </c:pt>
                <c:pt idx="34668" formatCode="General">
                  <c:v>23.331700000000001</c:v>
                </c:pt>
                <c:pt idx="34669" formatCode="General">
                  <c:v>23.3324</c:v>
                </c:pt>
                <c:pt idx="34670" formatCode="General">
                  <c:v>23.333100000000002</c:v>
                </c:pt>
                <c:pt idx="34671" formatCode="General">
                  <c:v>23.3338</c:v>
                </c:pt>
                <c:pt idx="34672" formatCode="General">
                  <c:v>23.334399999999999</c:v>
                </c:pt>
                <c:pt idx="34673" formatCode="General">
                  <c:v>23.335100000000001</c:v>
                </c:pt>
                <c:pt idx="34674" formatCode="General">
                  <c:v>23.335799999999999</c:v>
                </c:pt>
                <c:pt idx="34675" formatCode="General">
                  <c:v>23.336500000000001</c:v>
                </c:pt>
                <c:pt idx="34676" formatCode="General">
                  <c:v>23.3371</c:v>
                </c:pt>
                <c:pt idx="34677" formatCode="General">
                  <c:v>23.337800000000001</c:v>
                </c:pt>
                <c:pt idx="34678" formatCode="General">
                  <c:v>23.3385</c:v>
                </c:pt>
                <c:pt idx="34679" formatCode="General">
                  <c:v>23.339099999999998</c:v>
                </c:pt>
                <c:pt idx="34680" formatCode="General">
                  <c:v>23.3398</c:v>
                </c:pt>
                <c:pt idx="34681" formatCode="General">
                  <c:v>23.340499999999999</c:v>
                </c:pt>
                <c:pt idx="34682" formatCode="General">
                  <c:v>23.341200000000001</c:v>
                </c:pt>
                <c:pt idx="34683" formatCode="General">
                  <c:v>23.341799999999999</c:v>
                </c:pt>
                <c:pt idx="34684" formatCode="General">
                  <c:v>23.342500000000001</c:v>
                </c:pt>
                <c:pt idx="34685" formatCode="General">
                  <c:v>23.3432</c:v>
                </c:pt>
                <c:pt idx="34686" formatCode="General">
                  <c:v>23.343900000000001</c:v>
                </c:pt>
                <c:pt idx="34687" formatCode="General">
                  <c:v>23.3445</c:v>
                </c:pt>
                <c:pt idx="34688" formatCode="General">
                  <c:v>23.345199999999998</c:v>
                </c:pt>
                <c:pt idx="34689" formatCode="General">
                  <c:v>23.3459</c:v>
                </c:pt>
                <c:pt idx="34690" formatCode="General">
                  <c:v>23.346499999999999</c:v>
                </c:pt>
                <c:pt idx="34691" formatCode="General">
                  <c:v>23.347200000000001</c:v>
                </c:pt>
                <c:pt idx="34692" formatCode="General">
                  <c:v>23.347899999999999</c:v>
                </c:pt>
                <c:pt idx="34693" formatCode="General">
                  <c:v>23.348600000000001</c:v>
                </c:pt>
                <c:pt idx="34694" formatCode="General">
                  <c:v>23.3492</c:v>
                </c:pt>
                <c:pt idx="34695" formatCode="General">
                  <c:v>23.349900000000002</c:v>
                </c:pt>
                <c:pt idx="34696" formatCode="General">
                  <c:v>23.3506</c:v>
                </c:pt>
                <c:pt idx="34697" formatCode="General">
                  <c:v>23.351299999999998</c:v>
                </c:pt>
                <c:pt idx="34698" formatCode="General">
                  <c:v>23.351900000000001</c:v>
                </c:pt>
                <c:pt idx="34699" formatCode="General">
                  <c:v>23.352599999999999</c:v>
                </c:pt>
                <c:pt idx="34700" formatCode="General">
                  <c:v>23.353300000000001</c:v>
                </c:pt>
                <c:pt idx="34701" formatCode="General">
                  <c:v>23.353999999999999</c:v>
                </c:pt>
                <c:pt idx="34702" formatCode="General">
                  <c:v>23.354600000000001</c:v>
                </c:pt>
                <c:pt idx="34703" formatCode="General">
                  <c:v>23.3553</c:v>
                </c:pt>
                <c:pt idx="34704" formatCode="General">
                  <c:v>23.356000000000002</c:v>
                </c:pt>
                <c:pt idx="34705" formatCode="General">
                  <c:v>23.3566</c:v>
                </c:pt>
                <c:pt idx="34706" formatCode="General">
                  <c:v>23.357299999999999</c:v>
                </c:pt>
                <c:pt idx="34707" formatCode="General">
                  <c:v>23.358000000000001</c:v>
                </c:pt>
                <c:pt idx="34708" formatCode="General">
                  <c:v>23.358699999999999</c:v>
                </c:pt>
                <c:pt idx="34709" formatCode="General">
                  <c:v>23.359300000000001</c:v>
                </c:pt>
                <c:pt idx="34710" formatCode="General">
                  <c:v>23.36</c:v>
                </c:pt>
                <c:pt idx="34711" formatCode="General">
                  <c:v>23.360700000000001</c:v>
                </c:pt>
                <c:pt idx="34712" formatCode="General">
                  <c:v>23.3614</c:v>
                </c:pt>
                <c:pt idx="34713" formatCode="General">
                  <c:v>23.361999999999998</c:v>
                </c:pt>
                <c:pt idx="34714" formatCode="General">
                  <c:v>23.3627</c:v>
                </c:pt>
                <c:pt idx="34715" formatCode="General">
                  <c:v>23.363399999999999</c:v>
                </c:pt>
                <c:pt idx="34716" formatCode="General">
                  <c:v>23.364000000000001</c:v>
                </c:pt>
                <c:pt idx="34717" formatCode="General">
                  <c:v>23.364699999999999</c:v>
                </c:pt>
                <c:pt idx="34718" formatCode="General">
                  <c:v>23.365400000000001</c:v>
                </c:pt>
                <c:pt idx="34719" formatCode="General">
                  <c:v>23.366099999999999</c:v>
                </c:pt>
                <c:pt idx="34720" formatCode="General">
                  <c:v>23.366700000000002</c:v>
                </c:pt>
                <c:pt idx="34721" formatCode="General">
                  <c:v>23.3674</c:v>
                </c:pt>
                <c:pt idx="34722" formatCode="General">
                  <c:v>23.368099999999998</c:v>
                </c:pt>
                <c:pt idx="34723" formatCode="General">
                  <c:v>23.3688</c:v>
                </c:pt>
                <c:pt idx="34724" formatCode="General">
                  <c:v>23.369399999999999</c:v>
                </c:pt>
                <c:pt idx="34725" formatCode="General">
                  <c:v>23.370100000000001</c:v>
                </c:pt>
                <c:pt idx="34726" formatCode="General">
                  <c:v>23.370799999999999</c:v>
                </c:pt>
                <c:pt idx="34727" formatCode="General">
                  <c:v>23.371400000000001</c:v>
                </c:pt>
                <c:pt idx="34728" formatCode="General">
                  <c:v>23.3721</c:v>
                </c:pt>
                <c:pt idx="34729" formatCode="General">
                  <c:v>23.372800000000002</c:v>
                </c:pt>
                <c:pt idx="34730" formatCode="General">
                  <c:v>23.3735</c:v>
                </c:pt>
                <c:pt idx="34731" formatCode="General">
                  <c:v>23.374099999999999</c:v>
                </c:pt>
                <c:pt idx="34732" formatCode="General">
                  <c:v>23.3748</c:v>
                </c:pt>
                <c:pt idx="34733" formatCode="General">
                  <c:v>23.375499999999999</c:v>
                </c:pt>
                <c:pt idx="34734" formatCode="General">
                  <c:v>23.376200000000001</c:v>
                </c:pt>
                <c:pt idx="34735" formatCode="General">
                  <c:v>23.376799999999999</c:v>
                </c:pt>
                <c:pt idx="34736" formatCode="General">
                  <c:v>23.377500000000001</c:v>
                </c:pt>
                <c:pt idx="34737" formatCode="General">
                  <c:v>23.3782</c:v>
                </c:pt>
                <c:pt idx="34738" formatCode="General">
                  <c:v>23.378900000000002</c:v>
                </c:pt>
                <c:pt idx="34739" formatCode="General">
                  <c:v>23.3795</c:v>
                </c:pt>
                <c:pt idx="34740" formatCode="General">
                  <c:v>23.380199999999999</c:v>
                </c:pt>
                <c:pt idx="34741" formatCode="General">
                  <c:v>23.3809</c:v>
                </c:pt>
                <c:pt idx="34742" formatCode="General">
                  <c:v>23.381499999999999</c:v>
                </c:pt>
                <c:pt idx="34743" formatCode="General">
                  <c:v>23.382200000000001</c:v>
                </c:pt>
                <c:pt idx="34744" formatCode="General">
                  <c:v>23.382899999999999</c:v>
                </c:pt>
                <c:pt idx="34745" formatCode="General">
                  <c:v>23.383600000000001</c:v>
                </c:pt>
                <c:pt idx="34746" formatCode="General">
                  <c:v>23.3842</c:v>
                </c:pt>
                <c:pt idx="34747" formatCode="General">
                  <c:v>23.384899999999998</c:v>
                </c:pt>
                <c:pt idx="34748" formatCode="General">
                  <c:v>23.3856</c:v>
                </c:pt>
                <c:pt idx="34749" formatCode="General">
                  <c:v>23.386299999999999</c:v>
                </c:pt>
                <c:pt idx="34750" formatCode="General">
                  <c:v>23.386900000000001</c:v>
                </c:pt>
                <c:pt idx="34751" formatCode="General">
                  <c:v>23.387599999999999</c:v>
                </c:pt>
                <c:pt idx="34752" formatCode="General">
                  <c:v>23.388300000000001</c:v>
                </c:pt>
                <c:pt idx="34753" formatCode="General">
                  <c:v>23.3889</c:v>
                </c:pt>
                <c:pt idx="34754" formatCode="General">
                  <c:v>23.389600000000002</c:v>
                </c:pt>
                <c:pt idx="34755" formatCode="General">
                  <c:v>23.3903</c:v>
                </c:pt>
                <c:pt idx="34756" formatCode="General">
                  <c:v>23.390999999999998</c:v>
                </c:pt>
                <c:pt idx="34757" formatCode="General">
                  <c:v>23.3916</c:v>
                </c:pt>
                <c:pt idx="34758" formatCode="General">
                  <c:v>23.392299999999999</c:v>
                </c:pt>
                <c:pt idx="34759" formatCode="General">
                  <c:v>23.393000000000001</c:v>
                </c:pt>
                <c:pt idx="34760" formatCode="General">
                  <c:v>23.393699999999999</c:v>
                </c:pt>
                <c:pt idx="34761" formatCode="General">
                  <c:v>23.394300000000001</c:v>
                </c:pt>
                <c:pt idx="34762" formatCode="General">
                  <c:v>23.395</c:v>
                </c:pt>
                <c:pt idx="34763" formatCode="General">
                  <c:v>23.395700000000001</c:v>
                </c:pt>
                <c:pt idx="34764" formatCode="General">
                  <c:v>23.3964</c:v>
                </c:pt>
                <c:pt idx="34765" formatCode="General">
                  <c:v>23.396999999999998</c:v>
                </c:pt>
                <c:pt idx="34766" formatCode="General">
                  <c:v>23.3977</c:v>
                </c:pt>
                <c:pt idx="34767" formatCode="General">
                  <c:v>23.398399999999999</c:v>
                </c:pt>
                <c:pt idx="34768" formatCode="General">
                  <c:v>23.399000000000001</c:v>
                </c:pt>
                <c:pt idx="34769" formatCode="General">
                  <c:v>23.399699999999999</c:v>
                </c:pt>
                <c:pt idx="34770" formatCode="General">
                  <c:v>23.400400000000001</c:v>
                </c:pt>
                <c:pt idx="34771" formatCode="General">
                  <c:v>23.4011</c:v>
                </c:pt>
                <c:pt idx="34772" formatCode="General">
                  <c:v>23.401700000000002</c:v>
                </c:pt>
                <c:pt idx="34773" formatCode="General">
                  <c:v>23.4024</c:v>
                </c:pt>
                <c:pt idx="34774" formatCode="General">
                  <c:v>23.403099999999998</c:v>
                </c:pt>
                <c:pt idx="34775" formatCode="General">
                  <c:v>23.4038</c:v>
                </c:pt>
                <c:pt idx="34776" formatCode="General">
                  <c:v>23.404399999999999</c:v>
                </c:pt>
                <c:pt idx="34777" formatCode="General">
                  <c:v>23.405100000000001</c:v>
                </c:pt>
                <c:pt idx="34778" formatCode="General">
                  <c:v>23.405799999999999</c:v>
                </c:pt>
                <c:pt idx="34779" formatCode="General">
                  <c:v>23.406400000000001</c:v>
                </c:pt>
                <c:pt idx="34780" formatCode="General">
                  <c:v>23.4071</c:v>
                </c:pt>
                <c:pt idx="34781" formatCode="General">
                  <c:v>23.407800000000002</c:v>
                </c:pt>
                <c:pt idx="34782" formatCode="General">
                  <c:v>23.4085</c:v>
                </c:pt>
                <c:pt idx="34783" formatCode="General">
                  <c:v>23.409099999999999</c:v>
                </c:pt>
                <c:pt idx="34784" formatCode="General">
                  <c:v>23.409800000000001</c:v>
                </c:pt>
                <c:pt idx="34785" formatCode="General">
                  <c:v>23.410499999999999</c:v>
                </c:pt>
                <c:pt idx="34786" formatCode="General">
                  <c:v>23.411200000000001</c:v>
                </c:pt>
                <c:pt idx="34787" formatCode="General">
                  <c:v>23.411799999999999</c:v>
                </c:pt>
                <c:pt idx="34788" formatCode="General">
                  <c:v>23.412500000000001</c:v>
                </c:pt>
                <c:pt idx="34789" formatCode="General">
                  <c:v>23.4132</c:v>
                </c:pt>
                <c:pt idx="34790" formatCode="General">
                  <c:v>23.413799999999998</c:v>
                </c:pt>
                <c:pt idx="34791" formatCode="General">
                  <c:v>23.4145</c:v>
                </c:pt>
                <c:pt idx="34792" formatCode="General">
                  <c:v>23.415199999999999</c:v>
                </c:pt>
                <c:pt idx="34793" formatCode="General">
                  <c:v>23.415900000000001</c:v>
                </c:pt>
                <c:pt idx="34794" formatCode="General">
                  <c:v>23.416499999999999</c:v>
                </c:pt>
                <c:pt idx="34795" formatCode="General">
                  <c:v>23.417200000000001</c:v>
                </c:pt>
                <c:pt idx="34796" formatCode="General">
                  <c:v>23.417899999999999</c:v>
                </c:pt>
                <c:pt idx="34797" formatCode="General">
                  <c:v>23.418600000000001</c:v>
                </c:pt>
                <c:pt idx="34798" formatCode="General">
                  <c:v>23.4192</c:v>
                </c:pt>
                <c:pt idx="34799" formatCode="General">
                  <c:v>23.419899999999998</c:v>
                </c:pt>
                <c:pt idx="34800" formatCode="General">
                  <c:v>23.4206</c:v>
                </c:pt>
                <c:pt idx="34801" formatCode="General">
                  <c:v>23.421299999999999</c:v>
                </c:pt>
                <c:pt idx="34802" formatCode="General">
                  <c:v>23.421900000000001</c:v>
                </c:pt>
                <c:pt idx="34803" formatCode="General">
                  <c:v>23.422599999999999</c:v>
                </c:pt>
                <c:pt idx="34804" formatCode="General">
                  <c:v>23.423300000000001</c:v>
                </c:pt>
                <c:pt idx="34805" formatCode="General">
                  <c:v>23.4239</c:v>
                </c:pt>
                <c:pt idx="34806" formatCode="General">
                  <c:v>23.424600000000002</c:v>
                </c:pt>
                <c:pt idx="34807" formatCode="General">
                  <c:v>23.4253</c:v>
                </c:pt>
                <c:pt idx="34808" formatCode="General">
                  <c:v>23.425999999999998</c:v>
                </c:pt>
                <c:pt idx="34809" formatCode="General">
                  <c:v>23.426600000000001</c:v>
                </c:pt>
                <c:pt idx="34810" formatCode="General">
                  <c:v>23.427299999999999</c:v>
                </c:pt>
                <c:pt idx="34811" formatCode="General">
                  <c:v>23.428000000000001</c:v>
                </c:pt>
                <c:pt idx="34812" formatCode="General">
                  <c:v>23.428699999999999</c:v>
                </c:pt>
                <c:pt idx="34813" formatCode="General">
                  <c:v>23.429300000000001</c:v>
                </c:pt>
                <c:pt idx="34814" formatCode="General">
                  <c:v>23.43</c:v>
                </c:pt>
                <c:pt idx="34815" formatCode="General">
                  <c:v>23.430700000000002</c:v>
                </c:pt>
                <c:pt idx="34816" formatCode="General">
                  <c:v>23.4313</c:v>
                </c:pt>
                <c:pt idx="34817" formatCode="General">
                  <c:v>23.431999999999999</c:v>
                </c:pt>
                <c:pt idx="34818" formatCode="General">
                  <c:v>23.432700000000001</c:v>
                </c:pt>
                <c:pt idx="34819" formatCode="General">
                  <c:v>23.433399999999999</c:v>
                </c:pt>
                <c:pt idx="34820" formatCode="General">
                  <c:v>23.434000000000001</c:v>
                </c:pt>
                <c:pt idx="34821" formatCode="General">
                  <c:v>23.434699999999999</c:v>
                </c:pt>
                <c:pt idx="34822" formatCode="General">
                  <c:v>23.435400000000001</c:v>
                </c:pt>
                <c:pt idx="34823" formatCode="General">
                  <c:v>23.4361</c:v>
                </c:pt>
                <c:pt idx="34824" formatCode="General">
                  <c:v>23.436699999999998</c:v>
                </c:pt>
                <c:pt idx="34825" formatCode="General">
                  <c:v>23.4374</c:v>
                </c:pt>
                <c:pt idx="34826" formatCode="General">
                  <c:v>23.438099999999999</c:v>
                </c:pt>
                <c:pt idx="34827" formatCode="General">
                  <c:v>23.438800000000001</c:v>
                </c:pt>
                <c:pt idx="34828" formatCode="General">
                  <c:v>23.439399999999999</c:v>
                </c:pt>
                <c:pt idx="34829" formatCode="General">
                  <c:v>23.440100000000001</c:v>
                </c:pt>
                <c:pt idx="34830" formatCode="General">
                  <c:v>23.440799999999999</c:v>
                </c:pt>
                <c:pt idx="34831" formatCode="General">
                  <c:v>23.441400000000002</c:v>
                </c:pt>
                <c:pt idx="34832" formatCode="General">
                  <c:v>23.4421</c:v>
                </c:pt>
                <c:pt idx="34833" formatCode="General">
                  <c:v>23.442799999999998</c:v>
                </c:pt>
                <c:pt idx="34834" formatCode="General">
                  <c:v>23.4435</c:v>
                </c:pt>
                <c:pt idx="34835" formatCode="General">
                  <c:v>23.444099999999999</c:v>
                </c:pt>
                <c:pt idx="34836" formatCode="General">
                  <c:v>23.444800000000001</c:v>
                </c:pt>
                <c:pt idx="34837" formatCode="General">
                  <c:v>23.445499999999999</c:v>
                </c:pt>
                <c:pt idx="34838" formatCode="General">
                  <c:v>23.446200000000001</c:v>
                </c:pt>
                <c:pt idx="34839" formatCode="General">
                  <c:v>23.4468</c:v>
                </c:pt>
                <c:pt idx="34840" formatCode="General">
                  <c:v>23.447500000000002</c:v>
                </c:pt>
                <c:pt idx="34841" formatCode="General">
                  <c:v>23.4482</c:v>
                </c:pt>
                <c:pt idx="34842" formatCode="General">
                  <c:v>23.448799999999999</c:v>
                </c:pt>
                <c:pt idx="34843" formatCode="General">
                  <c:v>23.4495</c:v>
                </c:pt>
                <c:pt idx="34844" formatCode="General">
                  <c:v>23.450199999999999</c:v>
                </c:pt>
                <c:pt idx="34845" formatCode="General">
                  <c:v>23.450900000000001</c:v>
                </c:pt>
                <c:pt idx="34846" formatCode="General">
                  <c:v>23.451499999999999</c:v>
                </c:pt>
                <c:pt idx="34847" formatCode="General">
                  <c:v>23.452200000000001</c:v>
                </c:pt>
                <c:pt idx="34848" formatCode="General">
                  <c:v>23.4529</c:v>
                </c:pt>
                <c:pt idx="34849" formatCode="General">
                  <c:v>23.453600000000002</c:v>
                </c:pt>
                <c:pt idx="34850" formatCode="General">
                  <c:v>23.4542</c:v>
                </c:pt>
                <c:pt idx="34851" formatCode="General">
                  <c:v>23.454899999999999</c:v>
                </c:pt>
                <c:pt idx="34852" formatCode="General">
                  <c:v>23.4556</c:v>
                </c:pt>
                <c:pt idx="34853" formatCode="General">
                  <c:v>23.456199999999999</c:v>
                </c:pt>
                <c:pt idx="34854" formatCode="General">
                  <c:v>23.456900000000001</c:v>
                </c:pt>
                <c:pt idx="34855" formatCode="General">
                  <c:v>23.457599999999999</c:v>
                </c:pt>
                <c:pt idx="34856" formatCode="General">
                  <c:v>23.458300000000001</c:v>
                </c:pt>
                <c:pt idx="34857" formatCode="General">
                  <c:v>23.4589</c:v>
                </c:pt>
                <c:pt idx="34858" formatCode="General">
                  <c:v>23.459599999999998</c:v>
                </c:pt>
                <c:pt idx="34859" formatCode="General">
                  <c:v>23.4603</c:v>
                </c:pt>
                <c:pt idx="34860" formatCode="General">
                  <c:v>23.460999999999999</c:v>
                </c:pt>
                <c:pt idx="34861" formatCode="General">
                  <c:v>23.461600000000001</c:v>
                </c:pt>
                <c:pt idx="34862" formatCode="General">
                  <c:v>23.462299999999999</c:v>
                </c:pt>
                <c:pt idx="34863" formatCode="General">
                  <c:v>23.463000000000001</c:v>
                </c:pt>
                <c:pt idx="34864" formatCode="General">
                  <c:v>23.463699999999999</c:v>
                </c:pt>
                <c:pt idx="34865" formatCode="General">
                  <c:v>23.464300000000001</c:v>
                </c:pt>
                <c:pt idx="34866" formatCode="General">
                  <c:v>23.465</c:v>
                </c:pt>
                <c:pt idx="34867" formatCode="General">
                  <c:v>23.465699999999998</c:v>
                </c:pt>
                <c:pt idx="34868" formatCode="General">
                  <c:v>23.4663</c:v>
                </c:pt>
                <c:pt idx="34869" formatCode="General">
                  <c:v>23.466999999999999</c:v>
                </c:pt>
                <c:pt idx="34870" formatCode="General">
                  <c:v>23.467700000000001</c:v>
                </c:pt>
                <c:pt idx="34871" formatCode="General">
                  <c:v>23.468399999999999</c:v>
                </c:pt>
                <c:pt idx="34872" formatCode="General">
                  <c:v>23.469000000000001</c:v>
                </c:pt>
                <c:pt idx="34873" formatCode="General">
                  <c:v>23.4697</c:v>
                </c:pt>
                <c:pt idx="34874" formatCode="General">
                  <c:v>23.470400000000001</c:v>
                </c:pt>
                <c:pt idx="34875" formatCode="General">
                  <c:v>23.4711</c:v>
                </c:pt>
                <c:pt idx="34876" formatCode="General">
                  <c:v>23.471699999999998</c:v>
                </c:pt>
                <c:pt idx="34877" formatCode="General">
                  <c:v>23.4724</c:v>
                </c:pt>
                <c:pt idx="34878" formatCode="General">
                  <c:v>23.473099999999999</c:v>
                </c:pt>
                <c:pt idx="34879" formatCode="General">
                  <c:v>23.473700000000001</c:v>
                </c:pt>
                <c:pt idx="34880" formatCode="General">
                  <c:v>23.474399999999999</c:v>
                </c:pt>
                <c:pt idx="34881" formatCode="General">
                  <c:v>23.475100000000001</c:v>
                </c:pt>
                <c:pt idx="34882" formatCode="General">
                  <c:v>23.4758</c:v>
                </c:pt>
                <c:pt idx="34883" formatCode="General">
                  <c:v>23.476400000000002</c:v>
                </c:pt>
                <c:pt idx="34884" formatCode="General">
                  <c:v>23.4771</c:v>
                </c:pt>
                <c:pt idx="34885" formatCode="General">
                  <c:v>23.477799999999998</c:v>
                </c:pt>
                <c:pt idx="34886" formatCode="General">
                  <c:v>23.4785</c:v>
                </c:pt>
                <c:pt idx="34887" formatCode="General">
                  <c:v>23.479099999999999</c:v>
                </c:pt>
                <c:pt idx="34888" formatCode="General">
                  <c:v>23.479800000000001</c:v>
                </c:pt>
                <c:pt idx="34889" formatCode="General">
                  <c:v>23.480499999999999</c:v>
                </c:pt>
                <c:pt idx="34890" formatCode="General">
                  <c:v>23.481100000000001</c:v>
                </c:pt>
                <c:pt idx="34891" formatCode="General">
                  <c:v>23.4818</c:v>
                </c:pt>
                <c:pt idx="34892" formatCode="General">
                  <c:v>23.482500000000002</c:v>
                </c:pt>
                <c:pt idx="34893" formatCode="General">
                  <c:v>23.4832</c:v>
                </c:pt>
                <c:pt idx="34894" formatCode="General">
                  <c:v>23.483799999999999</c:v>
                </c:pt>
                <c:pt idx="34895" formatCode="General">
                  <c:v>23.484500000000001</c:v>
                </c:pt>
                <c:pt idx="34896" formatCode="General">
                  <c:v>23.485199999999999</c:v>
                </c:pt>
                <c:pt idx="34897" formatCode="General">
                  <c:v>23.485900000000001</c:v>
                </c:pt>
                <c:pt idx="34898" formatCode="General">
                  <c:v>23.486499999999999</c:v>
                </c:pt>
                <c:pt idx="34899" formatCode="General">
                  <c:v>23.487200000000001</c:v>
                </c:pt>
                <c:pt idx="34900" formatCode="General">
                  <c:v>23.4879</c:v>
                </c:pt>
                <c:pt idx="34901" formatCode="General">
                  <c:v>23.488600000000002</c:v>
                </c:pt>
                <c:pt idx="34902" formatCode="General">
                  <c:v>23.4892</c:v>
                </c:pt>
                <c:pt idx="34903" formatCode="General">
                  <c:v>23.489899999999999</c:v>
                </c:pt>
                <c:pt idx="34904" formatCode="General">
                  <c:v>23.490600000000001</c:v>
                </c:pt>
                <c:pt idx="34905" formatCode="General">
                  <c:v>23.491199999999999</c:v>
                </c:pt>
                <c:pt idx="34906" formatCode="General">
                  <c:v>23.491900000000001</c:v>
                </c:pt>
                <c:pt idx="34907" formatCode="General">
                  <c:v>23.492599999999999</c:v>
                </c:pt>
                <c:pt idx="34908" formatCode="General">
                  <c:v>23.493300000000001</c:v>
                </c:pt>
                <c:pt idx="34909" formatCode="General">
                  <c:v>23.4939</c:v>
                </c:pt>
                <c:pt idx="34910" formatCode="General">
                  <c:v>23.494599999999998</c:v>
                </c:pt>
                <c:pt idx="34911" formatCode="General">
                  <c:v>23.4953</c:v>
                </c:pt>
                <c:pt idx="34912" formatCode="General">
                  <c:v>23.495999999999999</c:v>
                </c:pt>
                <c:pt idx="34913" formatCode="General">
                  <c:v>23.496600000000001</c:v>
                </c:pt>
                <c:pt idx="34914" formatCode="General">
                  <c:v>23.497299999999999</c:v>
                </c:pt>
                <c:pt idx="34915" formatCode="General">
                  <c:v>23.498000000000001</c:v>
                </c:pt>
                <c:pt idx="34916" formatCode="General">
                  <c:v>23.4986</c:v>
                </c:pt>
                <c:pt idx="34917" formatCode="General">
                  <c:v>23.499300000000002</c:v>
                </c:pt>
                <c:pt idx="34918" formatCode="General">
                  <c:v>23.5</c:v>
                </c:pt>
                <c:pt idx="34919" formatCode="General">
                  <c:v>23.500699999999998</c:v>
                </c:pt>
                <c:pt idx="34920" formatCode="General">
                  <c:v>23.501300000000001</c:v>
                </c:pt>
                <c:pt idx="34921" formatCode="General">
                  <c:v>23.501999999999999</c:v>
                </c:pt>
                <c:pt idx="34922" formatCode="General">
                  <c:v>23.502700000000001</c:v>
                </c:pt>
                <c:pt idx="34923" formatCode="General">
                  <c:v>23.503399999999999</c:v>
                </c:pt>
                <c:pt idx="34924" formatCode="General">
                  <c:v>23.504000000000001</c:v>
                </c:pt>
                <c:pt idx="34925" formatCode="General">
                  <c:v>23.5047</c:v>
                </c:pt>
                <c:pt idx="34926" formatCode="General">
                  <c:v>23.505400000000002</c:v>
                </c:pt>
                <c:pt idx="34927" formatCode="General">
                  <c:v>23.5061</c:v>
                </c:pt>
                <c:pt idx="34928" formatCode="General">
                  <c:v>23.506699999999999</c:v>
                </c:pt>
                <c:pt idx="34929" formatCode="General">
                  <c:v>23.507400000000001</c:v>
                </c:pt>
                <c:pt idx="34930" formatCode="General">
                  <c:v>23.508099999999999</c:v>
                </c:pt>
                <c:pt idx="34931" formatCode="General">
                  <c:v>23.508700000000001</c:v>
                </c:pt>
                <c:pt idx="34932" formatCode="General">
                  <c:v>23.509399999999999</c:v>
                </c:pt>
                <c:pt idx="34933" formatCode="General">
                  <c:v>23.510100000000001</c:v>
                </c:pt>
                <c:pt idx="34934" formatCode="General">
                  <c:v>23.5108</c:v>
                </c:pt>
                <c:pt idx="34935" formatCode="General">
                  <c:v>23.511399999999998</c:v>
                </c:pt>
                <c:pt idx="34936" formatCode="General">
                  <c:v>23.5121</c:v>
                </c:pt>
                <c:pt idx="34937" formatCode="General">
                  <c:v>23.512799999999999</c:v>
                </c:pt>
                <c:pt idx="34938" formatCode="General">
                  <c:v>23.513500000000001</c:v>
                </c:pt>
                <c:pt idx="34939" formatCode="General">
                  <c:v>23.514099999999999</c:v>
                </c:pt>
                <c:pt idx="34940" formatCode="General">
                  <c:v>23.514800000000001</c:v>
                </c:pt>
                <c:pt idx="34941" formatCode="General">
                  <c:v>23.515499999999999</c:v>
                </c:pt>
                <c:pt idx="34942" formatCode="General">
                  <c:v>23.516100000000002</c:v>
                </c:pt>
                <c:pt idx="34943" formatCode="General">
                  <c:v>23.5168</c:v>
                </c:pt>
                <c:pt idx="34944" formatCode="General">
                  <c:v>23.517499999999998</c:v>
                </c:pt>
                <c:pt idx="34945" formatCode="General">
                  <c:v>23.5182</c:v>
                </c:pt>
                <c:pt idx="34946" formatCode="General">
                  <c:v>23.518799999999999</c:v>
                </c:pt>
                <c:pt idx="34947" formatCode="General">
                  <c:v>23.519500000000001</c:v>
                </c:pt>
                <c:pt idx="34948" formatCode="General">
                  <c:v>23.520199999999999</c:v>
                </c:pt>
                <c:pt idx="34949" formatCode="General">
                  <c:v>23.520900000000001</c:v>
                </c:pt>
                <c:pt idx="34950" formatCode="General">
                  <c:v>23.5215</c:v>
                </c:pt>
                <c:pt idx="34951" formatCode="General">
                  <c:v>23.522200000000002</c:v>
                </c:pt>
                <c:pt idx="34952" formatCode="General">
                  <c:v>23.5229</c:v>
                </c:pt>
                <c:pt idx="34953" formatCode="General">
                  <c:v>23.523499999999999</c:v>
                </c:pt>
                <c:pt idx="34954" formatCode="General">
                  <c:v>23.5242</c:v>
                </c:pt>
                <c:pt idx="34955" formatCode="General">
                  <c:v>23.524899999999999</c:v>
                </c:pt>
                <c:pt idx="34956" formatCode="General">
                  <c:v>23.525600000000001</c:v>
                </c:pt>
                <c:pt idx="34957" formatCode="General">
                  <c:v>23.526199999999999</c:v>
                </c:pt>
                <c:pt idx="34958" formatCode="General">
                  <c:v>23.526900000000001</c:v>
                </c:pt>
                <c:pt idx="34959" formatCode="General">
                  <c:v>23.5276</c:v>
                </c:pt>
                <c:pt idx="34960" formatCode="General">
                  <c:v>23.528300000000002</c:v>
                </c:pt>
                <c:pt idx="34961" formatCode="General">
                  <c:v>23.5289</c:v>
                </c:pt>
                <c:pt idx="34962" formatCode="General">
                  <c:v>23.529599999999999</c:v>
                </c:pt>
                <c:pt idx="34963" formatCode="General">
                  <c:v>23.5303</c:v>
                </c:pt>
                <c:pt idx="34964" formatCode="General">
                  <c:v>23.530999999999999</c:v>
                </c:pt>
                <c:pt idx="34965" formatCode="General">
                  <c:v>23.531600000000001</c:v>
                </c:pt>
                <c:pt idx="34966" formatCode="General">
                  <c:v>23.532299999999999</c:v>
                </c:pt>
                <c:pt idx="34967" formatCode="General">
                  <c:v>23.533000000000001</c:v>
                </c:pt>
                <c:pt idx="34968" formatCode="General">
                  <c:v>23.5336</c:v>
                </c:pt>
                <c:pt idx="34969" formatCode="General">
                  <c:v>23.534300000000002</c:v>
                </c:pt>
                <c:pt idx="34970" formatCode="General">
                  <c:v>23.535</c:v>
                </c:pt>
                <c:pt idx="34971" formatCode="General">
                  <c:v>23.535699999999999</c:v>
                </c:pt>
                <c:pt idx="34972" formatCode="General">
                  <c:v>23.536300000000001</c:v>
                </c:pt>
                <c:pt idx="34973" formatCode="General">
                  <c:v>23.536999999999999</c:v>
                </c:pt>
                <c:pt idx="34974" formatCode="General">
                  <c:v>23.537700000000001</c:v>
                </c:pt>
                <c:pt idx="34975" formatCode="General">
                  <c:v>23.538399999999999</c:v>
                </c:pt>
                <c:pt idx="34976" formatCode="General">
                  <c:v>23.539000000000001</c:v>
                </c:pt>
                <c:pt idx="34977" formatCode="General">
                  <c:v>23.5397</c:v>
                </c:pt>
                <c:pt idx="34978" formatCode="General">
                  <c:v>23.540400000000002</c:v>
                </c:pt>
                <c:pt idx="34979" formatCode="General">
                  <c:v>23.541</c:v>
                </c:pt>
                <c:pt idx="34980" formatCode="General">
                  <c:v>23.541699999999999</c:v>
                </c:pt>
                <c:pt idx="34981" formatCode="General">
                  <c:v>23.542400000000001</c:v>
                </c:pt>
                <c:pt idx="34982" formatCode="General">
                  <c:v>23.543099999999999</c:v>
                </c:pt>
                <c:pt idx="34983" formatCode="General">
                  <c:v>23.543700000000001</c:v>
                </c:pt>
                <c:pt idx="34984" formatCode="General">
                  <c:v>23.5444</c:v>
                </c:pt>
                <c:pt idx="34985" formatCode="General">
                  <c:v>23.545100000000001</c:v>
                </c:pt>
                <c:pt idx="34986" formatCode="General">
                  <c:v>23.5458</c:v>
                </c:pt>
                <c:pt idx="34987" formatCode="General">
                  <c:v>23.546399999999998</c:v>
                </c:pt>
                <c:pt idx="34988" formatCode="General">
                  <c:v>23.5471</c:v>
                </c:pt>
                <c:pt idx="34989" formatCode="General">
                  <c:v>23.547799999999999</c:v>
                </c:pt>
                <c:pt idx="34990" formatCode="General">
                  <c:v>23.548400000000001</c:v>
                </c:pt>
                <c:pt idx="34991" formatCode="General">
                  <c:v>23.549099999999999</c:v>
                </c:pt>
                <c:pt idx="34992" formatCode="General">
                  <c:v>23.549800000000001</c:v>
                </c:pt>
                <c:pt idx="34993" formatCode="General">
                  <c:v>23.5505</c:v>
                </c:pt>
                <c:pt idx="34994" formatCode="General">
                  <c:v>23.551100000000002</c:v>
                </c:pt>
                <c:pt idx="34995" formatCode="General">
                  <c:v>23.5518</c:v>
                </c:pt>
                <c:pt idx="34996" formatCode="General">
                  <c:v>23.552499999999998</c:v>
                </c:pt>
                <c:pt idx="34997" formatCode="General">
                  <c:v>23.5532</c:v>
                </c:pt>
                <c:pt idx="34998" formatCode="General">
                  <c:v>23.553799999999999</c:v>
                </c:pt>
                <c:pt idx="34999" formatCode="General">
                  <c:v>23.554500000000001</c:v>
                </c:pt>
                <c:pt idx="35000" formatCode="General">
                  <c:v>23.555199999999999</c:v>
                </c:pt>
                <c:pt idx="35001" formatCode="General">
                  <c:v>23.555900000000001</c:v>
                </c:pt>
                <c:pt idx="35002" formatCode="General">
                  <c:v>23.5565</c:v>
                </c:pt>
                <c:pt idx="35003" formatCode="General">
                  <c:v>23.557200000000002</c:v>
                </c:pt>
                <c:pt idx="35004" formatCode="General">
                  <c:v>23.5579</c:v>
                </c:pt>
                <c:pt idx="35005" formatCode="General">
                  <c:v>23.558499999999999</c:v>
                </c:pt>
                <c:pt idx="35006" formatCode="General">
                  <c:v>23.559200000000001</c:v>
                </c:pt>
                <c:pt idx="35007" formatCode="General">
                  <c:v>23.559899999999999</c:v>
                </c:pt>
                <c:pt idx="35008" formatCode="General">
                  <c:v>23.560600000000001</c:v>
                </c:pt>
                <c:pt idx="35009" formatCode="General">
                  <c:v>23.561199999999999</c:v>
                </c:pt>
                <c:pt idx="35010" formatCode="General">
                  <c:v>23.561900000000001</c:v>
                </c:pt>
                <c:pt idx="35011" formatCode="General">
                  <c:v>23.5626</c:v>
                </c:pt>
                <c:pt idx="35012" formatCode="General">
                  <c:v>23.563300000000002</c:v>
                </c:pt>
                <c:pt idx="35013" formatCode="General">
                  <c:v>23.5639</c:v>
                </c:pt>
                <c:pt idx="35014" formatCode="General">
                  <c:v>23.564599999999999</c:v>
                </c:pt>
                <c:pt idx="35015" formatCode="General">
                  <c:v>23.565300000000001</c:v>
                </c:pt>
                <c:pt idx="35016" formatCode="General">
                  <c:v>23.565899999999999</c:v>
                </c:pt>
                <c:pt idx="35017" formatCode="General">
                  <c:v>23.566600000000001</c:v>
                </c:pt>
                <c:pt idx="35018" formatCode="General">
                  <c:v>23.567299999999999</c:v>
                </c:pt>
                <c:pt idx="35019" formatCode="General">
                  <c:v>23.568000000000001</c:v>
                </c:pt>
                <c:pt idx="35020" formatCode="General">
                  <c:v>23.5686</c:v>
                </c:pt>
                <c:pt idx="35021" formatCode="General">
                  <c:v>23.569299999999998</c:v>
                </c:pt>
                <c:pt idx="35022" formatCode="General">
                  <c:v>23.57</c:v>
                </c:pt>
                <c:pt idx="35023" formatCode="General">
                  <c:v>23.570699999999999</c:v>
                </c:pt>
                <c:pt idx="35024" formatCode="General">
                  <c:v>23.571300000000001</c:v>
                </c:pt>
                <c:pt idx="35025" formatCode="General">
                  <c:v>23.571999999999999</c:v>
                </c:pt>
                <c:pt idx="35026" formatCode="General">
                  <c:v>23.572700000000001</c:v>
                </c:pt>
                <c:pt idx="35027" formatCode="General">
                  <c:v>23.573399999999999</c:v>
                </c:pt>
                <c:pt idx="35028" formatCode="General">
                  <c:v>23.574000000000002</c:v>
                </c:pt>
                <c:pt idx="35029" formatCode="General">
                  <c:v>23.5747</c:v>
                </c:pt>
                <c:pt idx="35030" formatCode="General">
                  <c:v>23.575399999999998</c:v>
                </c:pt>
                <c:pt idx="35031" formatCode="General">
                  <c:v>23.576000000000001</c:v>
                </c:pt>
                <c:pt idx="35032" formatCode="General">
                  <c:v>23.576699999999999</c:v>
                </c:pt>
                <c:pt idx="35033" formatCode="General">
                  <c:v>23.577400000000001</c:v>
                </c:pt>
                <c:pt idx="35034" formatCode="General">
                  <c:v>23.578099999999999</c:v>
                </c:pt>
                <c:pt idx="35035" formatCode="General">
                  <c:v>23.578700000000001</c:v>
                </c:pt>
                <c:pt idx="35036" formatCode="General">
                  <c:v>23.5794</c:v>
                </c:pt>
                <c:pt idx="35037" formatCode="General">
                  <c:v>23.580100000000002</c:v>
                </c:pt>
                <c:pt idx="35038" formatCode="General">
                  <c:v>23.5808</c:v>
                </c:pt>
                <c:pt idx="35039" formatCode="General">
                  <c:v>23.581399999999999</c:v>
                </c:pt>
                <c:pt idx="35040" formatCode="General">
                  <c:v>23.582100000000001</c:v>
                </c:pt>
                <c:pt idx="35041" formatCode="General">
                  <c:v>23.582799999999999</c:v>
                </c:pt>
                <c:pt idx="35042" formatCode="General">
                  <c:v>23.583400000000001</c:v>
                </c:pt>
                <c:pt idx="35043" formatCode="General">
                  <c:v>23.584099999999999</c:v>
                </c:pt>
                <c:pt idx="35044" formatCode="General">
                  <c:v>23.584800000000001</c:v>
                </c:pt>
                <c:pt idx="35045" formatCode="General">
                  <c:v>23.5855</c:v>
                </c:pt>
                <c:pt idx="35046" formatCode="General">
                  <c:v>23.586099999999998</c:v>
                </c:pt>
                <c:pt idx="35047" formatCode="General">
                  <c:v>23.5868</c:v>
                </c:pt>
                <c:pt idx="35048" formatCode="General">
                  <c:v>23.587499999999999</c:v>
                </c:pt>
                <c:pt idx="35049" formatCode="General">
                  <c:v>23.588200000000001</c:v>
                </c:pt>
                <c:pt idx="35050" formatCode="General">
                  <c:v>23.588799999999999</c:v>
                </c:pt>
                <c:pt idx="35051" formatCode="General">
                  <c:v>23.589500000000001</c:v>
                </c:pt>
                <c:pt idx="35052" formatCode="General">
                  <c:v>23.590199999999999</c:v>
                </c:pt>
                <c:pt idx="35053" formatCode="General">
                  <c:v>23.590800000000002</c:v>
                </c:pt>
                <c:pt idx="35054" formatCode="General">
                  <c:v>23.5915</c:v>
                </c:pt>
                <c:pt idx="35055" formatCode="General">
                  <c:v>23.592199999999998</c:v>
                </c:pt>
                <c:pt idx="35056" formatCode="General">
                  <c:v>23.5929</c:v>
                </c:pt>
                <c:pt idx="35057" formatCode="General">
                  <c:v>23.593499999999999</c:v>
                </c:pt>
                <c:pt idx="35058" formatCode="General">
                  <c:v>23.594200000000001</c:v>
                </c:pt>
                <c:pt idx="35059" formatCode="General">
                  <c:v>23.594899999999999</c:v>
                </c:pt>
                <c:pt idx="35060" formatCode="General">
                  <c:v>23.595600000000001</c:v>
                </c:pt>
                <c:pt idx="35061" formatCode="General">
                  <c:v>23.5962</c:v>
                </c:pt>
                <c:pt idx="35062" formatCode="General">
                  <c:v>23.596900000000002</c:v>
                </c:pt>
                <c:pt idx="35063" formatCode="General">
                  <c:v>23.5976</c:v>
                </c:pt>
                <c:pt idx="35064" formatCode="General">
                  <c:v>23.598299999999998</c:v>
                </c:pt>
                <c:pt idx="35065" formatCode="General">
                  <c:v>23.5989</c:v>
                </c:pt>
                <c:pt idx="35066" formatCode="General">
                  <c:v>23.599599999999999</c:v>
                </c:pt>
                <c:pt idx="35067" formatCode="General">
                  <c:v>23.600300000000001</c:v>
                </c:pt>
                <c:pt idx="35068" formatCode="General">
                  <c:v>23.600899999999999</c:v>
                </c:pt>
                <c:pt idx="35069" formatCode="General">
                  <c:v>23.601600000000001</c:v>
                </c:pt>
                <c:pt idx="35070" formatCode="General">
                  <c:v>23.6023</c:v>
                </c:pt>
                <c:pt idx="35071" formatCode="General">
                  <c:v>23.603000000000002</c:v>
                </c:pt>
                <c:pt idx="35072" formatCode="General">
                  <c:v>23.6036</c:v>
                </c:pt>
                <c:pt idx="35073" formatCode="General">
                  <c:v>23.604299999999999</c:v>
                </c:pt>
                <c:pt idx="35074" formatCode="General">
                  <c:v>23.605</c:v>
                </c:pt>
                <c:pt idx="35075" formatCode="General">
                  <c:v>23.605699999999999</c:v>
                </c:pt>
                <c:pt idx="35076" formatCode="General">
                  <c:v>23.606300000000001</c:v>
                </c:pt>
                <c:pt idx="35077" formatCode="General">
                  <c:v>23.606999999999999</c:v>
                </c:pt>
                <c:pt idx="35078" formatCode="General">
                  <c:v>23.607700000000001</c:v>
                </c:pt>
                <c:pt idx="35079" formatCode="General">
                  <c:v>23.6083</c:v>
                </c:pt>
                <c:pt idx="35080" formatCode="General">
                  <c:v>23.609000000000002</c:v>
                </c:pt>
                <c:pt idx="35081" formatCode="General">
                  <c:v>23.6097</c:v>
                </c:pt>
                <c:pt idx="35082" formatCode="General">
                  <c:v>23.610399999999998</c:v>
                </c:pt>
                <c:pt idx="35083" formatCode="General">
                  <c:v>23.611000000000001</c:v>
                </c:pt>
                <c:pt idx="35084" formatCode="General">
                  <c:v>23.611699999999999</c:v>
                </c:pt>
                <c:pt idx="35085" formatCode="General">
                  <c:v>23.612400000000001</c:v>
                </c:pt>
                <c:pt idx="35086" formatCode="General">
                  <c:v>23.613099999999999</c:v>
                </c:pt>
                <c:pt idx="35087" formatCode="General">
                  <c:v>23.613700000000001</c:v>
                </c:pt>
                <c:pt idx="35088" formatCode="General">
                  <c:v>23.6144</c:v>
                </c:pt>
                <c:pt idx="35089" formatCode="General">
                  <c:v>23.615100000000002</c:v>
                </c:pt>
                <c:pt idx="35090" formatCode="General">
                  <c:v>23.6158</c:v>
                </c:pt>
                <c:pt idx="35091" formatCode="General">
                  <c:v>23.616399999999999</c:v>
                </c:pt>
                <c:pt idx="35092" formatCode="General">
                  <c:v>23.617100000000001</c:v>
                </c:pt>
                <c:pt idx="35093" formatCode="General">
                  <c:v>23.617799999999999</c:v>
                </c:pt>
                <c:pt idx="35094" formatCode="General">
                  <c:v>23.618400000000001</c:v>
                </c:pt>
                <c:pt idx="35095" formatCode="General">
                  <c:v>23.6191</c:v>
                </c:pt>
                <c:pt idx="35096" formatCode="General">
                  <c:v>23.619800000000001</c:v>
                </c:pt>
                <c:pt idx="35097" formatCode="General">
                  <c:v>23.6205</c:v>
                </c:pt>
                <c:pt idx="35098" formatCode="General">
                  <c:v>23.621099999999998</c:v>
                </c:pt>
                <c:pt idx="35099" formatCode="General">
                  <c:v>23.6218</c:v>
                </c:pt>
                <c:pt idx="35100" formatCode="General">
                  <c:v>23.622499999999999</c:v>
                </c:pt>
                <c:pt idx="35101" formatCode="General">
                  <c:v>23.623200000000001</c:v>
                </c:pt>
                <c:pt idx="35102" formatCode="General">
                  <c:v>23.623799999999999</c:v>
                </c:pt>
                <c:pt idx="35103" formatCode="General">
                  <c:v>23.624500000000001</c:v>
                </c:pt>
                <c:pt idx="35104" formatCode="General">
                  <c:v>23.6252</c:v>
                </c:pt>
                <c:pt idx="35105" formatCode="General">
                  <c:v>23.625800000000002</c:v>
                </c:pt>
                <c:pt idx="35106" formatCode="General">
                  <c:v>23.6265</c:v>
                </c:pt>
                <c:pt idx="35107" formatCode="General">
                  <c:v>23.627199999999998</c:v>
                </c:pt>
                <c:pt idx="35108" formatCode="General">
                  <c:v>23.6279</c:v>
                </c:pt>
                <c:pt idx="35109" formatCode="General">
                  <c:v>23.628499999999999</c:v>
                </c:pt>
                <c:pt idx="35110" formatCode="General">
                  <c:v>23.629200000000001</c:v>
                </c:pt>
                <c:pt idx="35111" formatCode="General">
                  <c:v>23.629899999999999</c:v>
                </c:pt>
                <c:pt idx="35112" formatCode="General">
                  <c:v>23.630600000000001</c:v>
                </c:pt>
                <c:pt idx="35113" formatCode="General">
                  <c:v>23.6312</c:v>
                </c:pt>
                <c:pt idx="35114" formatCode="General">
                  <c:v>23.631900000000002</c:v>
                </c:pt>
                <c:pt idx="35115" formatCode="General">
                  <c:v>23.6326</c:v>
                </c:pt>
                <c:pt idx="35116" formatCode="General">
                  <c:v>23.633199999999999</c:v>
                </c:pt>
                <c:pt idx="35117" formatCode="General">
                  <c:v>23.633900000000001</c:v>
                </c:pt>
                <c:pt idx="35118" formatCode="General">
                  <c:v>23.634599999999999</c:v>
                </c:pt>
                <c:pt idx="35119" formatCode="General">
                  <c:v>23.635300000000001</c:v>
                </c:pt>
                <c:pt idx="35120" formatCode="General">
                  <c:v>23.635899999999999</c:v>
                </c:pt>
                <c:pt idx="35121" formatCode="General">
                  <c:v>23.636600000000001</c:v>
                </c:pt>
                <c:pt idx="35122" formatCode="General">
                  <c:v>23.6373</c:v>
                </c:pt>
                <c:pt idx="35123" formatCode="General">
                  <c:v>23.638000000000002</c:v>
                </c:pt>
                <c:pt idx="35124" formatCode="General">
                  <c:v>23.6386</c:v>
                </c:pt>
                <c:pt idx="35125" formatCode="General">
                  <c:v>23.639299999999999</c:v>
                </c:pt>
                <c:pt idx="35126" formatCode="General">
                  <c:v>23.64</c:v>
                </c:pt>
                <c:pt idx="35127" formatCode="General">
                  <c:v>23.640699999999999</c:v>
                </c:pt>
                <c:pt idx="35128" formatCode="General">
                  <c:v>23.641300000000001</c:v>
                </c:pt>
                <c:pt idx="35129" formatCode="General">
                  <c:v>23.641999999999999</c:v>
                </c:pt>
                <c:pt idx="35130" formatCode="General">
                  <c:v>23.642700000000001</c:v>
                </c:pt>
                <c:pt idx="35131" formatCode="General">
                  <c:v>23.6433</c:v>
                </c:pt>
                <c:pt idx="35132" formatCode="General">
                  <c:v>23.643999999999998</c:v>
                </c:pt>
                <c:pt idx="35133" formatCode="General">
                  <c:v>23.6447</c:v>
                </c:pt>
                <c:pt idx="35134" formatCode="General">
                  <c:v>23.645399999999999</c:v>
                </c:pt>
                <c:pt idx="35135" formatCode="General">
                  <c:v>23.646000000000001</c:v>
                </c:pt>
                <c:pt idx="35136" formatCode="General">
                  <c:v>23.646699999999999</c:v>
                </c:pt>
                <c:pt idx="35137" formatCode="General">
                  <c:v>23.647400000000001</c:v>
                </c:pt>
                <c:pt idx="35138" formatCode="General">
                  <c:v>23.648099999999999</c:v>
                </c:pt>
                <c:pt idx="35139" formatCode="General">
                  <c:v>23.648700000000002</c:v>
                </c:pt>
                <c:pt idx="35140" formatCode="General">
                  <c:v>23.6494</c:v>
                </c:pt>
                <c:pt idx="35141" formatCode="General">
                  <c:v>23.650099999999998</c:v>
                </c:pt>
                <c:pt idx="35142" formatCode="General">
                  <c:v>23.650700000000001</c:v>
                </c:pt>
                <c:pt idx="35143" formatCode="General">
                  <c:v>23.651399999999999</c:v>
                </c:pt>
                <c:pt idx="35144" formatCode="General">
                  <c:v>23.652100000000001</c:v>
                </c:pt>
                <c:pt idx="35145" formatCode="General">
                  <c:v>23.652799999999999</c:v>
                </c:pt>
                <c:pt idx="35146" formatCode="General">
                  <c:v>23.653400000000001</c:v>
                </c:pt>
                <c:pt idx="35147" formatCode="General">
                  <c:v>23.6541</c:v>
                </c:pt>
                <c:pt idx="35148" formatCode="General">
                  <c:v>23.654800000000002</c:v>
                </c:pt>
                <c:pt idx="35149" formatCode="General">
                  <c:v>23.6555</c:v>
                </c:pt>
                <c:pt idx="35150" formatCode="General">
                  <c:v>23.656099999999999</c:v>
                </c:pt>
                <c:pt idx="35151" formatCode="General">
                  <c:v>23.6568</c:v>
                </c:pt>
                <c:pt idx="35152" formatCode="General">
                  <c:v>23.657499999999999</c:v>
                </c:pt>
                <c:pt idx="35153" formatCode="General">
                  <c:v>23.658100000000001</c:v>
                </c:pt>
                <c:pt idx="35154" formatCode="General">
                  <c:v>23.658799999999999</c:v>
                </c:pt>
                <c:pt idx="35155" formatCode="General">
                  <c:v>23.659500000000001</c:v>
                </c:pt>
                <c:pt idx="35156" formatCode="General">
                  <c:v>23.6602</c:v>
                </c:pt>
                <c:pt idx="35157" formatCode="General">
                  <c:v>23.660799999999998</c:v>
                </c:pt>
                <c:pt idx="35158" formatCode="General">
                  <c:v>23.6615</c:v>
                </c:pt>
                <c:pt idx="35159" formatCode="General">
                  <c:v>23.662199999999999</c:v>
                </c:pt>
                <c:pt idx="35160" formatCode="General">
                  <c:v>23.6629</c:v>
                </c:pt>
                <c:pt idx="35161" formatCode="General">
                  <c:v>23.663499999999999</c:v>
                </c:pt>
                <c:pt idx="35162" formatCode="General">
                  <c:v>23.664200000000001</c:v>
                </c:pt>
                <c:pt idx="35163" formatCode="General">
                  <c:v>23.664899999999999</c:v>
                </c:pt>
                <c:pt idx="35164" formatCode="General">
                  <c:v>23.665600000000001</c:v>
                </c:pt>
                <c:pt idx="35165" formatCode="General">
                  <c:v>23.6662</c:v>
                </c:pt>
                <c:pt idx="35166" formatCode="General">
                  <c:v>23.666899999999998</c:v>
                </c:pt>
                <c:pt idx="35167" formatCode="General">
                  <c:v>23.6676</c:v>
                </c:pt>
                <c:pt idx="35168" formatCode="General">
                  <c:v>23.668199999999999</c:v>
                </c:pt>
                <c:pt idx="35169" formatCode="General">
                  <c:v>23.668900000000001</c:v>
                </c:pt>
                <c:pt idx="35170" formatCode="General">
                  <c:v>23.669599999999999</c:v>
                </c:pt>
                <c:pt idx="35171" formatCode="General">
                  <c:v>23.670300000000001</c:v>
                </c:pt>
                <c:pt idx="35172" formatCode="General">
                  <c:v>23.6709</c:v>
                </c:pt>
                <c:pt idx="35173" formatCode="General">
                  <c:v>23.671600000000002</c:v>
                </c:pt>
                <c:pt idx="35174" formatCode="General">
                  <c:v>23.6723</c:v>
                </c:pt>
                <c:pt idx="35175" formatCode="General">
                  <c:v>23.672999999999998</c:v>
                </c:pt>
                <c:pt idx="35176" formatCode="General">
                  <c:v>23.6736</c:v>
                </c:pt>
                <c:pt idx="35177" formatCode="General">
                  <c:v>23.674299999999999</c:v>
                </c:pt>
                <c:pt idx="35178" formatCode="General">
                  <c:v>23.675000000000001</c:v>
                </c:pt>
                <c:pt idx="35179" formatCode="General">
                  <c:v>23.675599999999999</c:v>
                </c:pt>
                <c:pt idx="35180" formatCode="General">
                  <c:v>23.676300000000001</c:v>
                </c:pt>
                <c:pt idx="35181" formatCode="General">
                  <c:v>23.677</c:v>
                </c:pt>
                <c:pt idx="35182" formatCode="General">
                  <c:v>23.677700000000002</c:v>
                </c:pt>
                <c:pt idx="35183" formatCode="General">
                  <c:v>23.6783</c:v>
                </c:pt>
                <c:pt idx="35184" formatCode="General">
                  <c:v>23.678999999999998</c:v>
                </c:pt>
                <c:pt idx="35185" formatCode="General">
                  <c:v>23.6797</c:v>
                </c:pt>
                <c:pt idx="35186" formatCode="General">
                  <c:v>23.680399999999999</c:v>
                </c:pt>
                <c:pt idx="35187" formatCode="General">
                  <c:v>23.681000000000001</c:v>
                </c:pt>
                <c:pt idx="35188" formatCode="General">
                  <c:v>23.681699999999999</c:v>
                </c:pt>
                <c:pt idx="35189" formatCode="General">
                  <c:v>23.682400000000001</c:v>
                </c:pt>
                <c:pt idx="35190" formatCode="General">
                  <c:v>23.6831</c:v>
                </c:pt>
                <c:pt idx="35191" formatCode="General">
                  <c:v>23.683700000000002</c:v>
                </c:pt>
                <c:pt idx="35192" formatCode="General">
                  <c:v>23.6844</c:v>
                </c:pt>
                <c:pt idx="35193" formatCode="General">
                  <c:v>23.685099999999998</c:v>
                </c:pt>
                <c:pt idx="35194" formatCode="General">
                  <c:v>23.685700000000001</c:v>
                </c:pt>
                <c:pt idx="35195" formatCode="General">
                  <c:v>23.686399999999999</c:v>
                </c:pt>
                <c:pt idx="35196" formatCode="General">
                  <c:v>23.687100000000001</c:v>
                </c:pt>
                <c:pt idx="35197" formatCode="General">
                  <c:v>23.687799999999999</c:v>
                </c:pt>
                <c:pt idx="35198" formatCode="General">
                  <c:v>23.688400000000001</c:v>
                </c:pt>
                <c:pt idx="35199" formatCode="General">
                  <c:v>23.6891</c:v>
                </c:pt>
                <c:pt idx="35200" formatCode="General">
                  <c:v>23.689800000000002</c:v>
                </c:pt>
                <c:pt idx="35201" formatCode="General">
                  <c:v>23.6905</c:v>
                </c:pt>
                <c:pt idx="35202" formatCode="General">
                  <c:v>23.691099999999999</c:v>
                </c:pt>
                <c:pt idx="35203" formatCode="General">
                  <c:v>23.691800000000001</c:v>
                </c:pt>
                <c:pt idx="35204" formatCode="General">
                  <c:v>23.692499999999999</c:v>
                </c:pt>
                <c:pt idx="35205" formatCode="General">
                  <c:v>23.693100000000001</c:v>
                </c:pt>
                <c:pt idx="35206" formatCode="General">
                  <c:v>23.6938</c:v>
                </c:pt>
                <c:pt idx="35207" formatCode="General">
                  <c:v>23.694500000000001</c:v>
                </c:pt>
                <c:pt idx="35208" formatCode="General">
                  <c:v>23.6952</c:v>
                </c:pt>
                <c:pt idx="35209" formatCode="General">
                  <c:v>23.695799999999998</c:v>
                </c:pt>
                <c:pt idx="35210" formatCode="General">
                  <c:v>23.6965</c:v>
                </c:pt>
                <c:pt idx="35211" formatCode="General">
                  <c:v>23.697199999999999</c:v>
                </c:pt>
                <c:pt idx="35212" formatCode="General">
                  <c:v>23.697900000000001</c:v>
                </c:pt>
                <c:pt idx="35213" formatCode="General">
                  <c:v>23.698499999999999</c:v>
                </c:pt>
                <c:pt idx="35214" formatCode="General">
                  <c:v>23.699200000000001</c:v>
                </c:pt>
                <c:pt idx="35215" formatCode="General">
                  <c:v>23.6999</c:v>
                </c:pt>
                <c:pt idx="35216" formatCode="General">
                  <c:v>23.700500000000002</c:v>
                </c:pt>
                <c:pt idx="35217" formatCode="General">
                  <c:v>23.7012</c:v>
                </c:pt>
                <c:pt idx="35218" formatCode="General">
                  <c:v>23.701899999999998</c:v>
                </c:pt>
                <c:pt idx="35219" formatCode="General">
                  <c:v>23.7026</c:v>
                </c:pt>
                <c:pt idx="35220" formatCode="General">
                  <c:v>23.703199999999999</c:v>
                </c:pt>
                <c:pt idx="35221" formatCode="General">
                  <c:v>23.703900000000001</c:v>
                </c:pt>
                <c:pt idx="35222" formatCode="General">
                  <c:v>23.704599999999999</c:v>
                </c:pt>
                <c:pt idx="35223" formatCode="General">
                  <c:v>23.705300000000001</c:v>
                </c:pt>
                <c:pt idx="35224" formatCode="General">
                  <c:v>23.7059</c:v>
                </c:pt>
                <c:pt idx="35225" formatCode="General">
                  <c:v>23.706600000000002</c:v>
                </c:pt>
                <c:pt idx="35226" formatCode="General">
                  <c:v>23.7073</c:v>
                </c:pt>
                <c:pt idx="35227" formatCode="General">
                  <c:v>23.707999999999998</c:v>
                </c:pt>
                <c:pt idx="35228" formatCode="General">
                  <c:v>23.708600000000001</c:v>
                </c:pt>
                <c:pt idx="35229" formatCode="General">
                  <c:v>23.709299999999999</c:v>
                </c:pt>
                <c:pt idx="35230" formatCode="General">
                  <c:v>23.71</c:v>
                </c:pt>
                <c:pt idx="35231" formatCode="General">
                  <c:v>23.710599999999999</c:v>
                </c:pt>
                <c:pt idx="35232" formatCode="General">
                  <c:v>23.711300000000001</c:v>
                </c:pt>
                <c:pt idx="35233" formatCode="General">
                  <c:v>23.712</c:v>
                </c:pt>
                <c:pt idx="35234" formatCode="General">
                  <c:v>23.712700000000002</c:v>
                </c:pt>
                <c:pt idx="35235" formatCode="General">
                  <c:v>23.7133</c:v>
                </c:pt>
                <c:pt idx="35236" formatCode="General">
                  <c:v>23.713999999999999</c:v>
                </c:pt>
                <c:pt idx="35237" formatCode="General">
                  <c:v>23.714700000000001</c:v>
                </c:pt>
                <c:pt idx="35238" formatCode="General">
                  <c:v>23.715399999999999</c:v>
                </c:pt>
                <c:pt idx="35239" formatCode="General">
                  <c:v>23.716000000000001</c:v>
                </c:pt>
                <c:pt idx="35240" formatCode="General">
                  <c:v>23.716699999999999</c:v>
                </c:pt>
                <c:pt idx="35241" formatCode="General">
                  <c:v>23.717400000000001</c:v>
                </c:pt>
                <c:pt idx="35242" formatCode="General">
                  <c:v>23.718</c:v>
                </c:pt>
                <c:pt idx="35243" formatCode="General">
                  <c:v>23.718699999999998</c:v>
                </c:pt>
                <c:pt idx="35244" formatCode="General">
                  <c:v>23.7194</c:v>
                </c:pt>
                <c:pt idx="35245" formatCode="General">
                  <c:v>23.720099999999999</c:v>
                </c:pt>
                <c:pt idx="35246" formatCode="General">
                  <c:v>23.720700000000001</c:v>
                </c:pt>
                <c:pt idx="35247" formatCode="General">
                  <c:v>23.721399999999999</c:v>
                </c:pt>
                <c:pt idx="35248" formatCode="General">
                  <c:v>23.722100000000001</c:v>
                </c:pt>
                <c:pt idx="35249" formatCode="General">
                  <c:v>23.722799999999999</c:v>
                </c:pt>
                <c:pt idx="35250" formatCode="General">
                  <c:v>23.723400000000002</c:v>
                </c:pt>
                <c:pt idx="35251" formatCode="General">
                  <c:v>23.7241</c:v>
                </c:pt>
                <c:pt idx="35252" formatCode="General">
                  <c:v>23.724799999999998</c:v>
                </c:pt>
                <c:pt idx="35253" formatCode="General">
                  <c:v>23.7255</c:v>
                </c:pt>
                <c:pt idx="35254" formatCode="General">
                  <c:v>23.726099999999999</c:v>
                </c:pt>
                <c:pt idx="35255" formatCode="General">
                  <c:v>23.726800000000001</c:v>
                </c:pt>
                <c:pt idx="35256" formatCode="General">
                  <c:v>23.727499999999999</c:v>
                </c:pt>
                <c:pt idx="35257" formatCode="General">
                  <c:v>23.728100000000001</c:v>
                </c:pt>
                <c:pt idx="35258" formatCode="General">
                  <c:v>23.7288</c:v>
                </c:pt>
                <c:pt idx="35259" formatCode="General">
                  <c:v>23.729500000000002</c:v>
                </c:pt>
                <c:pt idx="35260" formatCode="General">
                  <c:v>23.7302</c:v>
                </c:pt>
                <c:pt idx="35261" formatCode="General">
                  <c:v>23.730799999999999</c:v>
                </c:pt>
                <c:pt idx="35262" formatCode="General">
                  <c:v>23.7315</c:v>
                </c:pt>
                <c:pt idx="35263" formatCode="General">
                  <c:v>23.732199999999999</c:v>
                </c:pt>
                <c:pt idx="35264" formatCode="General">
                  <c:v>23.732900000000001</c:v>
                </c:pt>
                <c:pt idx="35265" formatCode="General">
                  <c:v>23.733499999999999</c:v>
                </c:pt>
                <c:pt idx="35266" formatCode="General">
                  <c:v>23.734200000000001</c:v>
                </c:pt>
                <c:pt idx="35267" formatCode="General">
                  <c:v>23.7349</c:v>
                </c:pt>
                <c:pt idx="35268" formatCode="General">
                  <c:v>23.735499999999998</c:v>
                </c:pt>
                <c:pt idx="35269" formatCode="General">
                  <c:v>23.7362</c:v>
                </c:pt>
                <c:pt idx="35270" formatCode="General">
                  <c:v>23.736899999999999</c:v>
                </c:pt>
                <c:pt idx="35271" formatCode="General">
                  <c:v>23.7376</c:v>
                </c:pt>
                <c:pt idx="35272" formatCode="General">
                  <c:v>23.738199999999999</c:v>
                </c:pt>
                <c:pt idx="35273" formatCode="General">
                  <c:v>23.738900000000001</c:v>
                </c:pt>
                <c:pt idx="35274" formatCode="General">
                  <c:v>23.739599999999999</c:v>
                </c:pt>
                <c:pt idx="35275" formatCode="General">
                  <c:v>23.740300000000001</c:v>
                </c:pt>
                <c:pt idx="35276" formatCode="General">
                  <c:v>23.7409</c:v>
                </c:pt>
                <c:pt idx="35277" formatCode="General">
                  <c:v>23.741599999999998</c:v>
                </c:pt>
                <c:pt idx="35278" formatCode="General">
                  <c:v>23.7423</c:v>
                </c:pt>
                <c:pt idx="35279" formatCode="General">
                  <c:v>23.742899999999999</c:v>
                </c:pt>
                <c:pt idx="35280" formatCode="General">
                  <c:v>23.743600000000001</c:v>
                </c:pt>
                <c:pt idx="35281" formatCode="General">
                  <c:v>23.744299999999999</c:v>
                </c:pt>
                <c:pt idx="35282" formatCode="General">
                  <c:v>23.745000000000001</c:v>
                </c:pt>
                <c:pt idx="35283" formatCode="General">
                  <c:v>23.7456</c:v>
                </c:pt>
                <c:pt idx="35284" formatCode="General">
                  <c:v>23.746300000000002</c:v>
                </c:pt>
                <c:pt idx="35285" formatCode="General">
                  <c:v>23.747</c:v>
                </c:pt>
                <c:pt idx="35286" formatCode="General">
                  <c:v>23.747699999999998</c:v>
                </c:pt>
                <c:pt idx="35287" formatCode="General">
                  <c:v>23.7483</c:v>
                </c:pt>
                <c:pt idx="35288" formatCode="General">
                  <c:v>23.748999999999999</c:v>
                </c:pt>
                <c:pt idx="35289" formatCode="General">
                  <c:v>23.749700000000001</c:v>
                </c:pt>
                <c:pt idx="35290" formatCode="General">
                  <c:v>23.750399999999999</c:v>
                </c:pt>
                <c:pt idx="35291" formatCode="General">
                  <c:v>23.751000000000001</c:v>
                </c:pt>
                <c:pt idx="35292" formatCode="General">
                  <c:v>23.7517</c:v>
                </c:pt>
                <c:pt idx="35293" formatCode="General">
                  <c:v>23.752400000000002</c:v>
                </c:pt>
                <c:pt idx="35294" formatCode="General">
                  <c:v>23.753</c:v>
                </c:pt>
                <c:pt idx="35295" formatCode="General">
                  <c:v>23.753699999999998</c:v>
                </c:pt>
                <c:pt idx="35296" formatCode="General">
                  <c:v>23.7544</c:v>
                </c:pt>
                <c:pt idx="35297" formatCode="General">
                  <c:v>23.755099999999999</c:v>
                </c:pt>
                <c:pt idx="35298" formatCode="General">
                  <c:v>23.755700000000001</c:v>
                </c:pt>
                <c:pt idx="35299" formatCode="General">
                  <c:v>23.756399999999999</c:v>
                </c:pt>
                <c:pt idx="35300" formatCode="General">
                  <c:v>23.757100000000001</c:v>
                </c:pt>
                <c:pt idx="35301" formatCode="General">
                  <c:v>23.7578</c:v>
                </c:pt>
                <c:pt idx="35302" formatCode="General">
                  <c:v>23.758400000000002</c:v>
                </c:pt>
                <c:pt idx="35303" formatCode="General">
                  <c:v>23.7591</c:v>
                </c:pt>
                <c:pt idx="35304" formatCode="General">
                  <c:v>23.759799999999998</c:v>
                </c:pt>
                <c:pt idx="35305" formatCode="General">
                  <c:v>23.760400000000001</c:v>
                </c:pt>
                <c:pt idx="35306" formatCode="General">
                  <c:v>23.761099999999999</c:v>
                </c:pt>
                <c:pt idx="35307" formatCode="General">
                  <c:v>23.761800000000001</c:v>
                </c:pt>
                <c:pt idx="35308" formatCode="General">
                  <c:v>23.762499999999999</c:v>
                </c:pt>
                <c:pt idx="35309" formatCode="General">
                  <c:v>23.763100000000001</c:v>
                </c:pt>
                <c:pt idx="35310" formatCode="General">
                  <c:v>23.7638</c:v>
                </c:pt>
                <c:pt idx="35311" formatCode="General">
                  <c:v>23.764500000000002</c:v>
                </c:pt>
                <c:pt idx="35312" formatCode="General">
                  <c:v>23.7652</c:v>
                </c:pt>
                <c:pt idx="35313" formatCode="General">
                  <c:v>23.765799999999999</c:v>
                </c:pt>
                <c:pt idx="35314" formatCode="General">
                  <c:v>23.766500000000001</c:v>
                </c:pt>
                <c:pt idx="35315" formatCode="General">
                  <c:v>23.767199999999999</c:v>
                </c:pt>
                <c:pt idx="35316" formatCode="General">
                  <c:v>23.767800000000001</c:v>
                </c:pt>
                <c:pt idx="35317" formatCode="General">
                  <c:v>23.7685</c:v>
                </c:pt>
                <c:pt idx="35318" formatCode="General">
                  <c:v>23.769200000000001</c:v>
                </c:pt>
                <c:pt idx="35319" formatCode="General">
                  <c:v>23.7699</c:v>
                </c:pt>
                <c:pt idx="35320" formatCode="General">
                  <c:v>23.770499999999998</c:v>
                </c:pt>
                <c:pt idx="35321" formatCode="General">
                  <c:v>23.7712</c:v>
                </c:pt>
                <c:pt idx="35322" formatCode="General">
                  <c:v>23.771899999999999</c:v>
                </c:pt>
                <c:pt idx="35323" formatCode="General">
                  <c:v>23.772600000000001</c:v>
                </c:pt>
                <c:pt idx="35324" formatCode="General">
                  <c:v>23.773199999999999</c:v>
                </c:pt>
                <c:pt idx="35325" formatCode="General">
                  <c:v>23.773900000000001</c:v>
                </c:pt>
                <c:pt idx="35326" formatCode="General">
                  <c:v>23.7746</c:v>
                </c:pt>
                <c:pt idx="35327" formatCode="General">
                  <c:v>23.775300000000001</c:v>
                </c:pt>
                <c:pt idx="35328" formatCode="General">
                  <c:v>23.7759</c:v>
                </c:pt>
                <c:pt idx="35329" formatCode="General">
                  <c:v>23.776599999999998</c:v>
                </c:pt>
                <c:pt idx="35330" formatCode="General">
                  <c:v>23.7773</c:v>
                </c:pt>
                <c:pt idx="35331" formatCode="General">
                  <c:v>23.777899999999999</c:v>
                </c:pt>
                <c:pt idx="35332" formatCode="General">
                  <c:v>23.778600000000001</c:v>
                </c:pt>
                <c:pt idx="35333" formatCode="General">
                  <c:v>23.779299999999999</c:v>
                </c:pt>
                <c:pt idx="35334" formatCode="General">
                  <c:v>23.78</c:v>
                </c:pt>
                <c:pt idx="35335" formatCode="General">
                  <c:v>23.7806</c:v>
                </c:pt>
                <c:pt idx="35336" formatCode="General">
                  <c:v>23.781300000000002</c:v>
                </c:pt>
                <c:pt idx="35337" formatCode="General">
                  <c:v>23.782</c:v>
                </c:pt>
                <c:pt idx="35338" formatCode="General">
                  <c:v>23.782699999999998</c:v>
                </c:pt>
                <c:pt idx="35339" formatCode="General">
                  <c:v>23.783300000000001</c:v>
                </c:pt>
                <c:pt idx="35340" formatCode="General">
                  <c:v>23.783999999999999</c:v>
                </c:pt>
                <c:pt idx="35341" formatCode="General">
                  <c:v>23.784700000000001</c:v>
                </c:pt>
                <c:pt idx="35342" formatCode="General">
                  <c:v>23.785299999999999</c:v>
                </c:pt>
                <c:pt idx="35343" formatCode="General">
                  <c:v>23.786000000000001</c:v>
                </c:pt>
                <c:pt idx="35344" formatCode="General">
                  <c:v>23.7867</c:v>
                </c:pt>
                <c:pt idx="35345" formatCode="General">
                  <c:v>23.787400000000002</c:v>
                </c:pt>
                <c:pt idx="35346" formatCode="General">
                  <c:v>23.788</c:v>
                </c:pt>
                <c:pt idx="35347" formatCode="General">
                  <c:v>23.788699999999999</c:v>
                </c:pt>
                <c:pt idx="35348" formatCode="General">
                  <c:v>23.789400000000001</c:v>
                </c:pt>
                <c:pt idx="35349" formatCode="General">
                  <c:v>23.790099999999999</c:v>
                </c:pt>
                <c:pt idx="35350" formatCode="General">
                  <c:v>23.790700000000001</c:v>
                </c:pt>
                <c:pt idx="35351" formatCode="General">
                  <c:v>23.791399999999999</c:v>
                </c:pt>
                <c:pt idx="35352" formatCode="General">
                  <c:v>23.792100000000001</c:v>
                </c:pt>
                <c:pt idx="35353" formatCode="General">
                  <c:v>23.7928</c:v>
                </c:pt>
                <c:pt idx="35354" formatCode="General">
                  <c:v>23.793399999999998</c:v>
                </c:pt>
                <c:pt idx="35355" formatCode="General">
                  <c:v>23.7941</c:v>
                </c:pt>
                <c:pt idx="35356" formatCode="General">
                  <c:v>23.794799999999999</c:v>
                </c:pt>
                <c:pt idx="35357" formatCode="General">
                  <c:v>23.795400000000001</c:v>
                </c:pt>
                <c:pt idx="35358" formatCode="General">
                  <c:v>23.796099999999999</c:v>
                </c:pt>
                <c:pt idx="35359" formatCode="General">
                  <c:v>23.796800000000001</c:v>
                </c:pt>
                <c:pt idx="35360" formatCode="General">
                  <c:v>23.797499999999999</c:v>
                </c:pt>
                <c:pt idx="35361" formatCode="General">
                  <c:v>23.798100000000002</c:v>
                </c:pt>
                <c:pt idx="35362" formatCode="General">
                  <c:v>23.7988</c:v>
                </c:pt>
                <c:pt idx="35363" formatCode="General">
                  <c:v>23.799499999999998</c:v>
                </c:pt>
                <c:pt idx="35364" formatCode="General">
                  <c:v>23.8002</c:v>
                </c:pt>
                <c:pt idx="35365" formatCode="General">
                  <c:v>23.800799999999999</c:v>
                </c:pt>
                <c:pt idx="35366" formatCode="General">
                  <c:v>23.801500000000001</c:v>
                </c:pt>
                <c:pt idx="35367" formatCode="General">
                  <c:v>23.802199999999999</c:v>
                </c:pt>
                <c:pt idx="35368" formatCode="General">
                  <c:v>23.802800000000001</c:v>
                </c:pt>
                <c:pt idx="35369" formatCode="General">
                  <c:v>23.8035</c:v>
                </c:pt>
                <c:pt idx="35370" formatCode="General">
                  <c:v>23.804200000000002</c:v>
                </c:pt>
                <c:pt idx="35371" formatCode="General">
                  <c:v>23.8049</c:v>
                </c:pt>
                <c:pt idx="35372" formatCode="General">
                  <c:v>23.805499999999999</c:v>
                </c:pt>
                <c:pt idx="35373" formatCode="General">
                  <c:v>23.8062</c:v>
                </c:pt>
                <c:pt idx="35374" formatCode="General">
                  <c:v>23.806899999999999</c:v>
                </c:pt>
                <c:pt idx="35375" formatCode="General">
                  <c:v>23.807600000000001</c:v>
                </c:pt>
                <c:pt idx="35376" formatCode="General">
                  <c:v>23.808199999999999</c:v>
                </c:pt>
                <c:pt idx="35377" formatCode="General">
                  <c:v>23.808900000000001</c:v>
                </c:pt>
                <c:pt idx="35378" formatCode="General">
                  <c:v>23.8096</c:v>
                </c:pt>
                <c:pt idx="35379" formatCode="General">
                  <c:v>23.810199999999998</c:v>
                </c:pt>
                <c:pt idx="35380" formatCode="General">
                  <c:v>23.8109</c:v>
                </c:pt>
                <c:pt idx="35381" formatCode="General">
                  <c:v>23.811599999999999</c:v>
                </c:pt>
                <c:pt idx="35382" formatCode="General">
                  <c:v>23.8123</c:v>
                </c:pt>
                <c:pt idx="35383" formatCode="General">
                  <c:v>23.812899999999999</c:v>
                </c:pt>
                <c:pt idx="35384" formatCode="General">
                  <c:v>23.813600000000001</c:v>
                </c:pt>
                <c:pt idx="35385" formatCode="General">
                  <c:v>23.814299999999999</c:v>
                </c:pt>
                <c:pt idx="35386" formatCode="General">
                  <c:v>23.815000000000001</c:v>
                </c:pt>
                <c:pt idx="35387" formatCode="General">
                  <c:v>23.8156</c:v>
                </c:pt>
                <c:pt idx="35388" formatCode="General">
                  <c:v>23.816299999999998</c:v>
                </c:pt>
                <c:pt idx="35389" formatCode="General">
                  <c:v>23.817</c:v>
                </c:pt>
                <c:pt idx="35390" formatCode="General">
                  <c:v>23.817699999999999</c:v>
                </c:pt>
                <c:pt idx="35391" formatCode="General">
                  <c:v>23.818300000000001</c:v>
                </c:pt>
                <c:pt idx="35392" formatCode="General">
                  <c:v>23.818999999999999</c:v>
                </c:pt>
                <c:pt idx="35393" formatCode="General">
                  <c:v>23.819700000000001</c:v>
                </c:pt>
                <c:pt idx="35394" formatCode="General">
                  <c:v>23.8203</c:v>
                </c:pt>
                <c:pt idx="35395" formatCode="General">
                  <c:v>23.821000000000002</c:v>
                </c:pt>
                <c:pt idx="35396" formatCode="General">
                  <c:v>23.8217</c:v>
                </c:pt>
                <c:pt idx="35397" formatCode="General">
                  <c:v>23.822399999999998</c:v>
                </c:pt>
                <c:pt idx="35398" formatCode="General">
                  <c:v>23.823</c:v>
                </c:pt>
                <c:pt idx="35399" formatCode="General">
                  <c:v>23.823699999999999</c:v>
                </c:pt>
                <c:pt idx="35400" formatCode="General">
                  <c:v>23.824400000000001</c:v>
                </c:pt>
                <c:pt idx="35401" formatCode="General">
                  <c:v>23.825099999999999</c:v>
                </c:pt>
                <c:pt idx="35402" formatCode="General">
                  <c:v>23.825700000000001</c:v>
                </c:pt>
                <c:pt idx="35403" formatCode="General">
                  <c:v>23.8264</c:v>
                </c:pt>
                <c:pt idx="35404" formatCode="General">
                  <c:v>23.827100000000002</c:v>
                </c:pt>
                <c:pt idx="35405" formatCode="General">
                  <c:v>23.8277</c:v>
                </c:pt>
                <c:pt idx="35406" formatCode="General">
                  <c:v>23.828399999999998</c:v>
                </c:pt>
                <c:pt idx="35407" formatCode="General">
                  <c:v>23.8291</c:v>
                </c:pt>
                <c:pt idx="35408" formatCode="General">
                  <c:v>23.829799999999999</c:v>
                </c:pt>
                <c:pt idx="35409" formatCode="General">
                  <c:v>23.830400000000001</c:v>
                </c:pt>
                <c:pt idx="35410" formatCode="General">
                  <c:v>23.831099999999999</c:v>
                </c:pt>
                <c:pt idx="35411" formatCode="General">
                  <c:v>23.831800000000001</c:v>
                </c:pt>
                <c:pt idx="35412" formatCode="General">
                  <c:v>23.8325</c:v>
                </c:pt>
                <c:pt idx="35413" formatCode="General">
                  <c:v>23.833100000000002</c:v>
                </c:pt>
                <c:pt idx="35414" formatCode="General">
                  <c:v>23.8338</c:v>
                </c:pt>
                <c:pt idx="35415" formatCode="General">
                  <c:v>23.834499999999998</c:v>
                </c:pt>
                <c:pt idx="35416" formatCode="General">
                  <c:v>23.8352</c:v>
                </c:pt>
                <c:pt idx="35417" formatCode="General">
                  <c:v>23.835799999999999</c:v>
                </c:pt>
                <c:pt idx="35418" formatCode="General">
                  <c:v>23.836500000000001</c:v>
                </c:pt>
                <c:pt idx="35419" formatCode="General">
                  <c:v>23.837199999999999</c:v>
                </c:pt>
                <c:pt idx="35420" formatCode="General">
                  <c:v>23.837800000000001</c:v>
                </c:pt>
                <c:pt idx="35421" formatCode="General">
                  <c:v>23.8385</c:v>
                </c:pt>
                <c:pt idx="35422" formatCode="General">
                  <c:v>23.839200000000002</c:v>
                </c:pt>
                <c:pt idx="35423" formatCode="General">
                  <c:v>23.8399</c:v>
                </c:pt>
                <c:pt idx="35424" formatCode="General">
                  <c:v>23.840499999999999</c:v>
                </c:pt>
                <c:pt idx="35425" formatCode="General">
                  <c:v>23.841200000000001</c:v>
                </c:pt>
                <c:pt idx="35426" formatCode="General">
                  <c:v>23.841899999999999</c:v>
                </c:pt>
                <c:pt idx="35427" formatCode="General">
                  <c:v>23.842600000000001</c:v>
                </c:pt>
                <c:pt idx="35428" formatCode="General">
                  <c:v>23.8432</c:v>
                </c:pt>
                <c:pt idx="35429" formatCode="General">
                  <c:v>23.843900000000001</c:v>
                </c:pt>
                <c:pt idx="35430" formatCode="General">
                  <c:v>23.8446</c:v>
                </c:pt>
                <c:pt idx="35431" formatCode="General">
                  <c:v>23.845199999999998</c:v>
                </c:pt>
                <c:pt idx="35432" formatCode="General">
                  <c:v>23.8459</c:v>
                </c:pt>
                <c:pt idx="35433" formatCode="General">
                  <c:v>23.846599999999999</c:v>
                </c:pt>
                <c:pt idx="35434" formatCode="General">
                  <c:v>23.847300000000001</c:v>
                </c:pt>
                <c:pt idx="35435" formatCode="General">
                  <c:v>23.847899999999999</c:v>
                </c:pt>
                <c:pt idx="35436" formatCode="General">
                  <c:v>23.848600000000001</c:v>
                </c:pt>
                <c:pt idx="35437" formatCode="General">
                  <c:v>23.849299999999999</c:v>
                </c:pt>
                <c:pt idx="35438" formatCode="General">
                  <c:v>23.85</c:v>
                </c:pt>
                <c:pt idx="35439" formatCode="General">
                  <c:v>23.8506</c:v>
                </c:pt>
                <c:pt idx="35440" formatCode="General">
                  <c:v>23.851299999999998</c:v>
                </c:pt>
                <c:pt idx="35441" formatCode="General">
                  <c:v>23.852</c:v>
                </c:pt>
                <c:pt idx="35442" formatCode="General">
                  <c:v>23.852599999999999</c:v>
                </c:pt>
                <c:pt idx="35443" formatCode="General">
                  <c:v>23.853300000000001</c:v>
                </c:pt>
                <c:pt idx="35444" formatCode="General">
                  <c:v>23.853999999999999</c:v>
                </c:pt>
                <c:pt idx="35445" formatCode="General">
                  <c:v>23.854700000000001</c:v>
                </c:pt>
                <c:pt idx="35446" formatCode="General">
                  <c:v>23.8553</c:v>
                </c:pt>
                <c:pt idx="35447" formatCode="General">
                  <c:v>23.856000000000002</c:v>
                </c:pt>
                <c:pt idx="35448" formatCode="General">
                  <c:v>23.8567</c:v>
                </c:pt>
                <c:pt idx="35449" formatCode="General">
                  <c:v>23.857399999999998</c:v>
                </c:pt>
                <c:pt idx="35450" formatCode="General">
                  <c:v>23.858000000000001</c:v>
                </c:pt>
                <c:pt idx="35451" formatCode="General">
                  <c:v>23.858699999999999</c:v>
                </c:pt>
                <c:pt idx="35452" formatCode="General">
                  <c:v>23.859400000000001</c:v>
                </c:pt>
                <c:pt idx="35453" formatCode="General">
                  <c:v>23.860099999999999</c:v>
                </c:pt>
                <c:pt idx="35454" formatCode="General">
                  <c:v>23.860700000000001</c:v>
                </c:pt>
                <c:pt idx="35455" formatCode="General">
                  <c:v>23.8614</c:v>
                </c:pt>
                <c:pt idx="35456" formatCode="General">
                  <c:v>23.862100000000002</c:v>
                </c:pt>
                <c:pt idx="35457" formatCode="General">
                  <c:v>23.8627</c:v>
                </c:pt>
                <c:pt idx="35458" formatCode="General">
                  <c:v>23.863399999999999</c:v>
                </c:pt>
                <c:pt idx="35459" formatCode="General">
                  <c:v>23.864100000000001</c:v>
                </c:pt>
                <c:pt idx="35460" formatCode="General">
                  <c:v>23.864799999999999</c:v>
                </c:pt>
                <c:pt idx="35461" formatCode="General">
                  <c:v>23.865400000000001</c:v>
                </c:pt>
                <c:pt idx="35462" formatCode="General">
                  <c:v>23.866099999999999</c:v>
                </c:pt>
                <c:pt idx="35463" formatCode="General">
                  <c:v>23.866800000000001</c:v>
                </c:pt>
                <c:pt idx="35464" formatCode="General">
                  <c:v>23.8675</c:v>
                </c:pt>
                <c:pt idx="35465" formatCode="General">
                  <c:v>23.868099999999998</c:v>
                </c:pt>
                <c:pt idx="35466" formatCode="General">
                  <c:v>23.8688</c:v>
                </c:pt>
                <c:pt idx="35467" formatCode="General">
                  <c:v>23.869499999999999</c:v>
                </c:pt>
                <c:pt idx="35468" formatCode="General">
                  <c:v>23.870100000000001</c:v>
                </c:pt>
                <c:pt idx="35469" formatCode="General">
                  <c:v>23.870799999999999</c:v>
                </c:pt>
                <c:pt idx="35470" formatCode="General">
                  <c:v>23.871500000000001</c:v>
                </c:pt>
                <c:pt idx="35471" formatCode="General">
                  <c:v>23.872199999999999</c:v>
                </c:pt>
                <c:pt idx="35472" formatCode="General">
                  <c:v>23.872800000000002</c:v>
                </c:pt>
                <c:pt idx="35473" formatCode="General">
                  <c:v>23.8735</c:v>
                </c:pt>
                <c:pt idx="35474" formatCode="General">
                  <c:v>23.874199999999998</c:v>
                </c:pt>
                <c:pt idx="35475" formatCode="General">
                  <c:v>23.8749</c:v>
                </c:pt>
                <c:pt idx="35476" formatCode="General">
                  <c:v>23.875499999999999</c:v>
                </c:pt>
                <c:pt idx="35477" formatCode="General">
                  <c:v>23.876200000000001</c:v>
                </c:pt>
                <c:pt idx="35478" formatCode="General">
                  <c:v>23.876899999999999</c:v>
                </c:pt>
                <c:pt idx="35479" formatCode="General">
                  <c:v>23.877500000000001</c:v>
                </c:pt>
                <c:pt idx="35480" formatCode="General">
                  <c:v>23.8782</c:v>
                </c:pt>
                <c:pt idx="35481" formatCode="General">
                  <c:v>23.878900000000002</c:v>
                </c:pt>
                <c:pt idx="35482" formatCode="General">
                  <c:v>23.8796</c:v>
                </c:pt>
                <c:pt idx="35483" formatCode="General">
                  <c:v>23.880199999999999</c:v>
                </c:pt>
                <c:pt idx="35484" formatCode="General">
                  <c:v>23.8809</c:v>
                </c:pt>
                <c:pt idx="35485" formatCode="General">
                  <c:v>23.881599999999999</c:v>
                </c:pt>
                <c:pt idx="35486" formatCode="General">
                  <c:v>23.882300000000001</c:v>
                </c:pt>
                <c:pt idx="35487" formatCode="General">
                  <c:v>23.882899999999999</c:v>
                </c:pt>
                <c:pt idx="35488" formatCode="General">
                  <c:v>23.883600000000001</c:v>
                </c:pt>
                <c:pt idx="35489" formatCode="General">
                  <c:v>23.8843</c:v>
                </c:pt>
                <c:pt idx="35490" formatCode="General">
                  <c:v>23.885000000000002</c:v>
                </c:pt>
                <c:pt idx="35491" formatCode="General">
                  <c:v>23.8856</c:v>
                </c:pt>
                <c:pt idx="35492" formatCode="General">
                  <c:v>23.886299999999999</c:v>
                </c:pt>
                <c:pt idx="35493" formatCode="General">
                  <c:v>23.887</c:v>
                </c:pt>
                <c:pt idx="35494" formatCode="General">
                  <c:v>23.887599999999999</c:v>
                </c:pt>
                <c:pt idx="35495" formatCode="General">
                  <c:v>23.888300000000001</c:v>
                </c:pt>
                <c:pt idx="35496" formatCode="General">
                  <c:v>23.888999999999999</c:v>
                </c:pt>
                <c:pt idx="35497" formatCode="General">
                  <c:v>23.889700000000001</c:v>
                </c:pt>
                <c:pt idx="35498" formatCode="General">
                  <c:v>23.8903</c:v>
                </c:pt>
                <c:pt idx="35499" formatCode="General">
                  <c:v>23.890999999999998</c:v>
                </c:pt>
                <c:pt idx="35500" formatCode="General">
                  <c:v>23.8917</c:v>
                </c:pt>
                <c:pt idx="35501" formatCode="General">
                  <c:v>23.892399999999999</c:v>
                </c:pt>
                <c:pt idx="35502" formatCode="General">
                  <c:v>23.893000000000001</c:v>
                </c:pt>
                <c:pt idx="35503" formatCode="General">
                  <c:v>23.893699999999999</c:v>
                </c:pt>
                <c:pt idx="35504" formatCode="General">
                  <c:v>23.894400000000001</c:v>
                </c:pt>
                <c:pt idx="35505" formatCode="General">
                  <c:v>23.895</c:v>
                </c:pt>
                <c:pt idx="35506" formatCode="General">
                  <c:v>23.895700000000001</c:v>
                </c:pt>
                <c:pt idx="35507" formatCode="General">
                  <c:v>23.8964</c:v>
                </c:pt>
                <c:pt idx="35508" formatCode="General">
                  <c:v>23.897099999999998</c:v>
                </c:pt>
                <c:pt idx="35509" formatCode="General">
                  <c:v>23.8977</c:v>
                </c:pt>
                <c:pt idx="35510" formatCode="General">
                  <c:v>23.898399999999999</c:v>
                </c:pt>
                <c:pt idx="35511" formatCode="General">
                  <c:v>23.899100000000001</c:v>
                </c:pt>
                <c:pt idx="35512" formatCode="General">
                  <c:v>23.899799999999999</c:v>
                </c:pt>
                <c:pt idx="35513" formatCode="General">
                  <c:v>23.900400000000001</c:v>
                </c:pt>
                <c:pt idx="35514" formatCode="General">
                  <c:v>23.9011</c:v>
                </c:pt>
                <c:pt idx="35515" formatCode="General">
                  <c:v>23.901800000000001</c:v>
                </c:pt>
                <c:pt idx="35516" formatCode="General">
                  <c:v>23.9025</c:v>
                </c:pt>
                <c:pt idx="35517" formatCode="General">
                  <c:v>23.903099999999998</c:v>
                </c:pt>
                <c:pt idx="35518" formatCode="General">
                  <c:v>23.9038</c:v>
                </c:pt>
                <c:pt idx="35519" formatCode="General">
                  <c:v>23.904499999999999</c:v>
                </c:pt>
                <c:pt idx="35520" formatCode="General">
                  <c:v>23.905100000000001</c:v>
                </c:pt>
                <c:pt idx="35521" formatCode="General">
                  <c:v>23.905799999999999</c:v>
                </c:pt>
                <c:pt idx="35522" formatCode="General">
                  <c:v>23.906500000000001</c:v>
                </c:pt>
                <c:pt idx="35523" formatCode="General">
                  <c:v>23.9072</c:v>
                </c:pt>
                <c:pt idx="35524" formatCode="General">
                  <c:v>23.907800000000002</c:v>
                </c:pt>
                <c:pt idx="35525" formatCode="General">
                  <c:v>23.9085</c:v>
                </c:pt>
                <c:pt idx="35526" formatCode="General">
                  <c:v>23.909199999999998</c:v>
                </c:pt>
                <c:pt idx="35527" formatCode="General">
                  <c:v>23.9099</c:v>
                </c:pt>
                <c:pt idx="35528" formatCode="General">
                  <c:v>23.910499999999999</c:v>
                </c:pt>
                <c:pt idx="35529" formatCode="General">
                  <c:v>23.911200000000001</c:v>
                </c:pt>
                <c:pt idx="35530" formatCode="General">
                  <c:v>23.911899999999999</c:v>
                </c:pt>
                <c:pt idx="35531" formatCode="General">
                  <c:v>23.912500000000001</c:v>
                </c:pt>
                <c:pt idx="35532" formatCode="General">
                  <c:v>23.9132</c:v>
                </c:pt>
                <c:pt idx="35533" formatCode="General">
                  <c:v>23.913900000000002</c:v>
                </c:pt>
                <c:pt idx="35534" formatCode="General">
                  <c:v>23.9146</c:v>
                </c:pt>
                <c:pt idx="35535" formatCode="General">
                  <c:v>23.915199999999999</c:v>
                </c:pt>
                <c:pt idx="35536" formatCode="General">
                  <c:v>23.915900000000001</c:v>
                </c:pt>
                <c:pt idx="35537" formatCode="General">
                  <c:v>23.916599999999999</c:v>
                </c:pt>
                <c:pt idx="35538" formatCode="General">
                  <c:v>23.917300000000001</c:v>
                </c:pt>
                <c:pt idx="35539" formatCode="General">
                  <c:v>23.917899999999999</c:v>
                </c:pt>
                <c:pt idx="35540" formatCode="General">
                  <c:v>23.918600000000001</c:v>
                </c:pt>
                <c:pt idx="35541" formatCode="General">
                  <c:v>23.9193</c:v>
                </c:pt>
                <c:pt idx="35542" formatCode="General">
                  <c:v>23.919899999999998</c:v>
                </c:pt>
                <c:pt idx="35543" formatCode="General">
                  <c:v>23.9206</c:v>
                </c:pt>
                <c:pt idx="35544" formatCode="General">
                  <c:v>23.921299999999999</c:v>
                </c:pt>
                <c:pt idx="35545" formatCode="General">
                  <c:v>23.922000000000001</c:v>
                </c:pt>
                <c:pt idx="35546" formatCode="General">
                  <c:v>23.922599999999999</c:v>
                </c:pt>
                <c:pt idx="35547" formatCode="General">
                  <c:v>23.923300000000001</c:v>
                </c:pt>
                <c:pt idx="35548" formatCode="General">
                  <c:v>23.923999999999999</c:v>
                </c:pt>
                <c:pt idx="35549" formatCode="General">
                  <c:v>23.924700000000001</c:v>
                </c:pt>
                <c:pt idx="35550" formatCode="General">
                  <c:v>23.9253</c:v>
                </c:pt>
                <c:pt idx="35551" formatCode="General">
                  <c:v>23.925999999999998</c:v>
                </c:pt>
                <c:pt idx="35552" formatCode="General">
                  <c:v>23.9267</c:v>
                </c:pt>
                <c:pt idx="35553" formatCode="General">
                  <c:v>23.927399999999999</c:v>
                </c:pt>
                <c:pt idx="35554" formatCode="General">
                  <c:v>23.928000000000001</c:v>
                </c:pt>
                <c:pt idx="35555" formatCode="General">
                  <c:v>23.928699999999999</c:v>
                </c:pt>
                <c:pt idx="35556" formatCode="General">
                  <c:v>23.929400000000001</c:v>
                </c:pt>
                <c:pt idx="35557" formatCode="General">
                  <c:v>23.93</c:v>
                </c:pt>
                <c:pt idx="35558" formatCode="General">
                  <c:v>23.930700000000002</c:v>
                </c:pt>
                <c:pt idx="35559" formatCode="General">
                  <c:v>23.9314</c:v>
                </c:pt>
                <c:pt idx="35560" formatCode="General">
                  <c:v>23.932099999999998</c:v>
                </c:pt>
                <c:pt idx="35561" formatCode="General">
                  <c:v>23.932700000000001</c:v>
                </c:pt>
                <c:pt idx="35562" formatCode="General">
                  <c:v>23.933399999999999</c:v>
                </c:pt>
                <c:pt idx="35563" formatCode="General">
                  <c:v>23.934100000000001</c:v>
                </c:pt>
                <c:pt idx="35564" formatCode="General">
                  <c:v>23.934799999999999</c:v>
                </c:pt>
                <c:pt idx="35565" formatCode="General">
                  <c:v>23.935400000000001</c:v>
                </c:pt>
                <c:pt idx="35566" formatCode="General">
                  <c:v>23.9361</c:v>
                </c:pt>
                <c:pt idx="35567" formatCode="General">
                  <c:v>23.936800000000002</c:v>
                </c:pt>
                <c:pt idx="35568" formatCode="General">
                  <c:v>23.9374</c:v>
                </c:pt>
                <c:pt idx="35569" formatCode="General">
                  <c:v>23.938099999999999</c:v>
                </c:pt>
                <c:pt idx="35570" formatCode="General">
                  <c:v>23.938800000000001</c:v>
                </c:pt>
                <c:pt idx="35571" formatCode="General">
                  <c:v>23.939499999999999</c:v>
                </c:pt>
                <c:pt idx="35572" formatCode="General">
                  <c:v>23.940100000000001</c:v>
                </c:pt>
                <c:pt idx="35573" formatCode="General">
                  <c:v>23.940799999999999</c:v>
                </c:pt>
                <c:pt idx="35574" formatCode="General">
                  <c:v>23.941500000000001</c:v>
                </c:pt>
                <c:pt idx="35575" formatCode="General">
                  <c:v>23.9422</c:v>
                </c:pt>
                <c:pt idx="35576" formatCode="General">
                  <c:v>23.942799999999998</c:v>
                </c:pt>
                <c:pt idx="35577" formatCode="General">
                  <c:v>23.9435</c:v>
                </c:pt>
                <c:pt idx="35578" formatCode="General">
                  <c:v>23.944199999999999</c:v>
                </c:pt>
                <c:pt idx="35579" formatCode="General">
                  <c:v>23.944800000000001</c:v>
                </c:pt>
                <c:pt idx="35580" formatCode="General">
                  <c:v>23.945499999999999</c:v>
                </c:pt>
                <c:pt idx="35581" formatCode="General">
                  <c:v>23.946200000000001</c:v>
                </c:pt>
                <c:pt idx="35582" formatCode="General">
                  <c:v>23.946899999999999</c:v>
                </c:pt>
                <c:pt idx="35583" formatCode="General">
                  <c:v>23.947500000000002</c:v>
                </c:pt>
                <c:pt idx="35584" formatCode="General">
                  <c:v>23.9482</c:v>
                </c:pt>
                <c:pt idx="35585" formatCode="General">
                  <c:v>23.948899999999998</c:v>
                </c:pt>
                <c:pt idx="35586" formatCode="General">
                  <c:v>23.9496</c:v>
                </c:pt>
                <c:pt idx="35587" formatCode="General">
                  <c:v>23.950199999999999</c:v>
                </c:pt>
                <c:pt idx="35588" formatCode="General">
                  <c:v>23.950900000000001</c:v>
                </c:pt>
                <c:pt idx="35589" formatCode="General">
                  <c:v>23.951599999999999</c:v>
                </c:pt>
                <c:pt idx="35590" formatCode="General">
                  <c:v>23.952300000000001</c:v>
                </c:pt>
                <c:pt idx="35591" formatCode="General">
                  <c:v>23.9529</c:v>
                </c:pt>
                <c:pt idx="35592" formatCode="General">
                  <c:v>23.953600000000002</c:v>
                </c:pt>
                <c:pt idx="35593" formatCode="General">
                  <c:v>23.9543</c:v>
                </c:pt>
                <c:pt idx="35594" formatCode="General">
                  <c:v>23.954899999999999</c:v>
                </c:pt>
                <c:pt idx="35595" formatCode="General">
                  <c:v>23.9556</c:v>
                </c:pt>
                <c:pt idx="35596" formatCode="General">
                  <c:v>23.956299999999999</c:v>
                </c:pt>
                <c:pt idx="35597" formatCode="General">
                  <c:v>23.957000000000001</c:v>
                </c:pt>
                <c:pt idx="35598" formatCode="General">
                  <c:v>23.957599999999999</c:v>
                </c:pt>
                <c:pt idx="35599" formatCode="General">
                  <c:v>23.958300000000001</c:v>
                </c:pt>
                <c:pt idx="35600" formatCode="General">
                  <c:v>23.959</c:v>
                </c:pt>
                <c:pt idx="35601" formatCode="General">
                  <c:v>23.959700000000002</c:v>
                </c:pt>
                <c:pt idx="35602" formatCode="General">
                  <c:v>23.9603</c:v>
                </c:pt>
                <c:pt idx="35603" formatCode="General">
                  <c:v>23.960999999999999</c:v>
                </c:pt>
                <c:pt idx="35604" formatCode="General">
                  <c:v>23.9617</c:v>
                </c:pt>
                <c:pt idx="35605" formatCode="General">
                  <c:v>23.962299999999999</c:v>
                </c:pt>
                <c:pt idx="35606" formatCode="General">
                  <c:v>23.963000000000001</c:v>
                </c:pt>
                <c:pt idx="35607" formatCode="General">
                  <c:v>23.963699999999999</c:v>
                </c:pt>
                <c:pt idx="35608" formatCode="General">
                  <c:v>23.964400000000001</c:v>
                </c:pt>
                <c:pt idx="35609" formatCode="General">
                  <c:v>23.965</c:v>
                </c:pt>
                <c:pt idx="35610" formatCode="General">
                  <c:v>23.965699999999998</c:v>
                </c:pt>
                <c:pt idx="35611" formatCode="General">
                  <c:v>23.9664</c:v>
                </c:pt>
                <c:pt idx="35612" formatCode="General">
                  <c:v>23.967099999999999</c:v>
                </c:pt>
                <c:pt idx="35613" formatCode="General">
                  <c:v>23.967700000000001</c:v>
                </c:pt>
                <c:pt idx="35614" formatCode="General">
                  <c:v>23.968399999999999</c:v>
                </c:pt>
                <c:pt idx="35615" formatCode="General">
                  <c:v>23.969100000000001</c:v>
                </c:pt>
                <c:pt idx="35616" formatCode="General">
                  <c:v>23.969799999999999</c:v>
                </c:pt>
                <c:pt idx="35617" formatCode="General">
                  <c:v>23.970400000000001</c:v>
                </c:pt>
                <c:pt idx="35618" formatCode="General">
                  <c:v>23.9711</c:v>
                </c:pt>
                <c:pt idx="35619" formatCode="General">
                  <c:v>23.971800000000002</c:v>
                </c:pt>
                <c:pt idx="35620" formatCode="General">
                  <c:v>23.9724</c:v>
                </c:pt>
                <c:pt idx="35621" formatCode="General">
                  <c:v>23.973099999999999</c:v>
                </c:pt>
                <c:pt idx="35622" formatCode="General">
                  <c:v>23.973800000000001</c:v>
                </c:pt>
                <c:pt idx="35623" formatCode="General">
                  <c:v>23.974499999999999</c:v>
                </c:pt>
                <c:pt idx="35624" formatCode="General">
                  <c:v>23.975100000000001</c:v>
                </c:pt>
                <c:pt idx="35625" formatCode="General">
                  <c:v>23.9758</c:v>
                </c:pt>
                <c:pt idx="35626" formatCode="General">
                  <c:v>23.976500000000001</c:v>
                </c:pt>
                <c:pt idx="35627" formatCode="General">
                  <c:v>23.9772</c:v>
                </c:pt>
                <c:pt idx="35628" formatCode="General">
                  <c:v>23.977799999999998</c:v>
                </c:pt>
                <c:pt idx="35629" formatCode="General">
                  <c:v>23.9785</c:v>
                </c:pt>
                <c:pt idx="35630" formatCode="General">
                  <c:v>23.979199999999999</c:v>
                </c:pt>
                <c:pt idx="35631" formatCode="General">
                  <c:v>23.979800000000001</c:v>
                </c:pt>
                <c:pt idx="35632" formatCode="General">
                  <c:v>23.980499999999999</c:v>
                </c:pt>
                <c:pt idx="35633" formatCode="General">
                  <c:v>23.981200000000001</c:v>
                </c:pt>
                <c:pt idx="35634" formatCode="General">
                  <c:v>23.9819</c:v>
                </c:pt>
                <c:pt idx="35635" formatCode="General">
                  <c:v>23.982500000000002</c:v>
                </c:pt>
                <c:pt idx="35636" formatCode="General">
                  <c:v>23.9832</c:v>
                </c:pt>
                <c:pt idx="35637" formatCode="General">
                  <c:v>23.983899999999998</c:v>
                </c:pt>
                <c:pt idx="35638" formatCode="General">
                  <c:v>23.9846</c:v>
                </c:pt>
                <c:pt idx="35639" formatCode="General">
                  <c:v>23.985199999999999</c:v>
                </c:pt>
                <c:pt idx="35640" formatCode="General">
                  <c:v>23.985900000000001</c:v>
                </c:pt>
                <c:pt idx="35641" formatCode="General">
                  <c:v>23.986599999999999</c:v>
                </c:pt>
                <c:pt idx="35642" formatCode="General">
                  <c:v>23.987200000000001</c:v>
                </c:pt>
                <c:pt idx="35643" formatCode="General">
                  <c:v>23.9879</c:v>
                </c:pt>
                <c:pt idx="35644" formatCode="General">
                  <c:v>23.988600000000002</c:v>
                </c:pt>
                <c:pt idx="35645" formatCode="General">
                  <c:v>23.9893</c:v>
                </c:pt>
                <c:pt idx="35646" formatCode="General">
                  <c:v>23.989899999999999</c:v>
                </c:pt>
                <c:pt idx="35647" formatCode="General">
                  <c:v>23.990600000000001</c:v>
                </c:pt>
                <c:pt idx="35648" formatCode="General">
                  <c:v>23.991299999999999</c:v>
                </c:pt>
                <c:pt idx="35649" formatCode="General">
                  <c:v>23.992000000000001</c:v>
                </c:pt>
                <c:pt idx="35650" formatCode="General">
                  <c:v>23.992599999999999</c:v>
                </c:pt>
                <c:pt idx="35651" formatCode="General">
                  <c:v>23.993300000000001</c:v>
                </c:pt>
                <c:pt idx="35652" formatCode="General">
                  <c:v>23.994</c:v>
                </c:pt>
                <c:pt idx="35653" formatCode="General">
                  <c:v>23.994700000000002</c:v>
                </c:pt>
                <c:pt idx="35654" formatCode="General">
                  <c:v>23.9953</c:v>
                </c:pt>
                <c:pt idx="35655" formatCode="General">
                  <c:v>23.995999999999999</c:v>
                </c:pt>
                <c:pt idx="35656" formatCode="General">
                  <c:v>23.996700000000001</c:v>
                </c:pt>
                <c:pt idx="35657" formatCode="General">
                  <c:v>23.997299999999999</c:v>
                </c:pt>
                <c:pt idx="35658" formatCode="General">
                  <c:v>23.998000000000001</c:v>
                </c:pt>
                <c:pt idx="35659" formatCode="General">
                  <c:v>23.998699999999999</c:v>
                </c:pt>
                <c:pt idx="35660" formatCode="General">
                  <c:v>23.999400000000001</c:v>
                </c:pt>
                <c:pt idx="35661" formatCode="General">
                  <c:v>24</c:v>
                </c:pt>
                <c:pt idx="35662" formatCode="General">
                  <c:v>24.000699999999998</c:v>
                </c:pt>
                <c:pt idx="35663" formatCode="General">
                  <c:v>24.0014</c:v>
                </c:pt>
                <c:pt idx="35664" formatCode="General">
                  <c:v>24.002099999999999</c:v>
                </c:pt>
                <c:pt idx="35665" formatCode="General">
                  <c:v>24.002700000000001</c:v>
                </c:pt>
                <c:pt idx="35666" formatCode="General">
                  <c:v>24.003399999999999</c:v>
                </c:pt>
                <c:pt idx="35667" formatCode="General">
                  <c:v>24.004100000000001</c:v>
                </c:pt>
                <c:pt idx="35668" formatCode="General">
                  <c:v>24.0047</c:v>
                </c:pt>
                <c:pt idx="35669" formatCode="General">
                  <c:v>24.005400000000002</c:v>
                </c:pt>
                <c:pt idx="35670" formatCode="General">
                  <c:v>24.0061</c:v>
                </c:pt>
                <c:pt idx="35671" formatCode="General">
                  <c:v>24.006799999999998</c:v>
                </c:pt>
                <c:pt idx="35672" formatCode="General">
                  <c:v>24.007400000000001</c:v>
                </c:pt>
                <c:pt idx="35673" formatCode="General">
                  <c:v>24.008099999999999</c:v>
                </c:pt>
                <c:pt idx="35674" formatCode="General">
                  <c:v>24.008800000000001</c:v>
                </c:pt>
                <c:pt idx="35675" formatCode="General">
                  <c:v>24.009499999999999</c:v>
                </c:pt>
                <c:pt idx="35676" formatCode="General">
                  <c:v>24.010100000000001</c:v>
                </c:pt>
                <c:pt idx="35677" formatCode="General">
                  <c:v>24.0108</c:v>
                </c:pt>
                <c:pt idx="35678" formatCode="General">
                  <c:v>24.011500000000002</c:v>
                </c:pt>
                <c:pt idx="35679" formatCode="General">
                  <c:v>24.0122</c:v>
                </c:pt>
                <c:pt idx="35680" formatCode="General">
                  <c:v>24.012799999999999</c:v>
                </c:pt>
                <c:pt idx="35681" formatCode="General">
                  <c:v>24.013500000000001</c:v>
                </c:pt>
                <c:pt idx="35682" formatCode="General">
                  <c:v>24.014199999999999</c:v>
                </c:pt>
                <c:pt idx="35683" formatCode="General">
                  <c:v>24.014800000000001</c:v>
                </c:pt>
                <c:pt idx="35684" formatCode="General">
                  <c:v>24.015499999999999</c:v>
                </c:pt>
                <c:pt idx="35685" formatCode="General">
                  <c:v>24.016200000000001</c:v>
                </c:pt>
                <c:pt idx="35686" formatCode="General">
                  <c:v>24.0169</c:v>
                </c:pt>
                <c:pt idx="35687" formatCode="General">
                  <c:v>24.017499999999998</c:v>
                </c:pt>
                <c:pt idx="35688" formatCode="General">
                  <c:v>24.0182</c:v>
                </c:pt>
                <c:pt idx="35689" formatCode="General">
                  <c:v>24.018899999999999</c:v>
                </c:pt>
                <c:pt idx="35690" formatCode="General">
                  <c:v>24.019600000000001</c:v>
                </c:pt>
                <c:pt idx="35691" formatCode="General">
                  <c:v>24.020199999999999</c:v>
                </c:pt>
                <c:pt idx="35692" formatCode="General">
                  <c:v>24.020900000000001</c:v>
                </c:pt>
                <c:pt idx="35693" formatCode="General">
                  <c:v>24.021599999999999</c:v>
                </c:pt>
                <c:pt idx="35694" formatCode="General">
                  <c:v>24.022200000000002</c:v>
                </c:pt>
                <c:pt idx="35695" formatCode="General">
                  <c:v>24.0229</c:v>
                </c:pt>
                <c:pt idx="35696" formatCode="General">
                  <c:v>24.023599999999998</c:v>
                </c:pt>
                <c:pt idx="35697" formatCode="General">
                  <c:v>24.0243</c:v>
                </c:pt>
                <c:pt idx="35698" formatCode="General">
                  <c:v>24.024899999999999</c:v>
                </c:pt>
                <c:pt idx="35699" formatCode="General">
                  <c:v>24.025600000000001</c:v>
                </c:pt>
                <c:pt idx="35700" formatCode="General">
                  <c:v>24.026299999999999</c:v>
                </c:pt>
                <c:pt idx="35701" formatCode="General">
                  <c:v>24.027000000000001</c:v>
                </c:pt>
                <c:pt idx="35702" formatCode="General">
                  <c:v>24.0276</c:v>
                </c:pt>
                <c:pt idx="35703" formatCode="General">
                  <c:v>24.028300000000002</c:v>
                </c:pt>
                <c:pt idx="35704" formatCode="General">
                  <c:v>24.029</c:v>
                </c:pt>
                <c:pt idx="35705" formatCode="General">
                  <c:v>24.029599999999999</c:v>
                </c:pt>
                <c:pt idx="35706" formatCode="General">
                  <c:v>24.0303</c:v>
                </c:pt>
                <c:pt idx="35707" formatCode="General">
                  <c:v>24.030999999999999</c:v>
                </c:pt>
                <c:pt idx="35708" formatCode="General">
                  <c:v>24.031700000000001</c:v>
                </c:pt>
                <c:pt idx="35709" formatCode="General">
                  <c:v>24.032299999999999</c:v>
                </c:pt>
                <c:pt idx="35710" formatCode="General">
                  <c:v>24.033000000000001</c:v>
                </c:pt>
                <c:pt idx="35711" formatCode="General">
                  <c:v>24.0337</c:v>
                </c:pt>
                <c:pt idx="35712" formatCode="General">
                  <c:v>24.034400000000002</c:v>
                </c:pt>
                <c:pt idx="35713" formatCode="General">
                  <c:v>24.035</c:v>
                </c:pt>
                <c:pt idx="35714" formatCode="General">
                  <c:v>24.035699999999999</c:v>
                </c:pt>
                <c:pt idx="35715" formatCode="General">
                  <c:v>24.0364</c:v>
                </c:pt>
                <c:pt idx="35716" formatCode="General">
                  <c:v>24.037099999999999</c:v>
                </c:pt>
                <c:pt idx="35717" formatCode="General">
                  <c:v>24.037700000000001</c:v>
                </c:pt>
                <c:pt idx="35718" formatCode="General">
                  <c:v>24.038399999999999</c:v>
                </c:pt>
                <c:pt idx="35719" formatCode="General">
                  <c:v>24.039100000000001</c:v>
                </c:pt>
                <c:pt idx="35720" formatCode="General">
                  <c:v>24.0397</c:v>
                </c:pt>
                <c:pt idx="35721" formatCode="General">
                  <c:v>24.040400000000002</c:v>
                </c:pt>
                <c:pt idx="35722" formatCode="General">
                  <c:v>24.0411</c:v>
                </c:pt>
                <c:pt idx="35723" formatCode="General">
                  <c:v>24.041799999999999</c:v>
                </c:pt>
                <c:pt idx="35724" formatCode="General">
                  <c:v>24.042400000000001</c:v>
                </c:pt>
                <c:pt idx="35725" formatCode="General">
                  <c:v>24.043099999999999</c:v>
                </c:pt>
                <c:pt idx="35726" formatCode="General">
                  <c:v>24.043800000000001</c:v>
                </c:pt>
                <c:pt idx="35727" formatCode="General">
                  <c:v>24.044499999999999</c:v>
                </c:pt>
                <c:pt idx="35728" formatCode="General">
                  <c:v>24.045100000000001</c:v>
                </c:pt>
                <c:pt idx="35729" formatCode="General">
                  <c:v>24.0458</c:v>
                </c:pt>
                <c:pt idx="35730" formatCode="General">
                  <c:v>24.046500000000002</c:v>
                </c:pt>
                <c:pt idx="35731" formatCode="General">
                  <c:v>24.0471</c:v>
                </c:pt>
                <c:pt idx="35732" formatCode="General">
                  <c:v>24.047799999999999</c:v>
                </c:pt>
                <c:pt idx="35733" formatCode="General">
                  <c:v>24.048500000000001</c:v>
                </c:pt>
                <c:pt idx="35734" formatCode="General">
                  <c:v>24.049199999999999</c:v>
                </c:pt>
                <c:pt idx="35735" formatCode="General">
                  <c:v>24.049800000000001</c:v>
                </c:pt>
                <c:pt idx="35736" formatCode="General">
                  <c:v>24.0505</c:v>
                </c:pt>
                <c:pt idx="35737" formatCode="General">
                  <c:v>24.051200000000001</c:v>
                </c:pt>
                <c:pt idx="35738" formatCode="General">
                  <c:v>24.0519</c:v>
                </c:pt>
                <c:pt idx="35739" formatCode="General">
                  <c:v>24.052499999999998</c:v>
                </c:pt>
                <c:pt idx="35740" formatCode="General">
                  <c:v>24.0532</c:v>
                </c:pt>
                <c:pt idx="35741" formatCode="General">
                  <c:v>24.053899999999999</c:v>
                </c:pt>
                <c:pt idx="35742" formatCode="General">
                  <c:v>24.054500000000001</c:v>
                </c:pt>
                <c:pt idx="35743" formatCode="General">
                  <c:v>24.055199999999999</c:v>
                </c:pt>
                <c:pt idx="35744" formatCode="General">
                  <c:v>24.055900000000001</c:v>
                </c:pt>
                <c:pt idx="35745" formatCode="General">
                  <c:v>24.0566</c:v>
                </c:pt>
                <c:pt idx="35746" formatCode="General">
                  <c:v>24.057200000000002</c:v>
                </c:pt>
                <c:pt idx="35747" formatCode="General">
                  <c:v>24.0579</c:v>
                </c:pt>
                <c:pt idx="35748" formatCode="General">
                  <c:v>24.058599999999998</c:v>
                </c:pt>
                <c:pt idx="35749" formatCode="General">
                  <c:v>24.0593</c:v>
                </c:pt>
                <c:pt idx="35750" formatCode="General">
                  <c:v>24.059899999999999</c:v>
                </c:pt>
                <c:pt idx="35751" formatCode="General">
                  <c:v>24.060600000000001</c:v>
                </c:pt>
                <c:pt idx="35752" formatCode="General">
                  <c:v>24.061299999999999</c:v>
                </c:pt>
                <c:pt idx="35753" formatCode="General">
                  <c:v>24.062000000000001</c:v>
                </c:pt>
                <c:pt idx="35754" formatCode="General">
                  <c:v>24.0626</c:v>
                </c:pt>
                <c:pt idx="35755" formatCode="General">
                  <c:v>24.063300000000002</c:v>
                </c:pt>
                <c:pt idx="35756" formatCode="General">
                  <c:v>24.064</c:v>
                </c:pt>
                <c:pt idx="35757" formatCode="General">
                  <c:v>24.064599999999999</c:v>
                </c:pt>
                <c:pt idx="35758" formatCode="General">
                  <c:v>24.065300000000001</c:v>
                </c:pt>
                <c:pt idx="35759" formatCode="General">
                  <c:v>24.065999999999999</c:v>
                </c:pt>
                <c:pt idx="35760" formatCode="General">
                  <c:v>24.066700000000001</c:v>
                </c:pt>
                <c:pt idx="35761" formatCode="General">
                  <c:v>24.067299999999999</c:v>
                </c:pt>
                <c:pt idx="35762" formatCode="General">
                  <c:v>24.068000000000001</c:v>
                </c:pt>
                <c:pt idx="35763" formatCode="General">
                  <c:v>24.0687</c:v>
                </c:pt>
                <c:pt idx="35764" formatCode="General">
                  <c:v>24.069400000000002</c:v>
                </c:pt>
                <c:pt idx="35765" formatCode="General">
                  <c:v>24.07</c:v>
                </c:pt>
                <c:pt idx="35766" formatCode="General">
                  <c:v>24.070699999999999</c:v>
                </c:pt>
                <c:pt idx="35767" formatCode="General">
                  <c:v>24.071400000000001</c:v>
                </c:pt>
                <c:pt idx="35768" formatCode="General">
                  <c:v>24.071999999999999</c:v>
                </c:pt>
                <c:pt idx="35769" formatCode="General">
                  <c:v>24.072700000000001</c:v>
                </c:pt>
                <c:pt idx="35770" formatCode="General">
                  <c:v>24.073399999999999</c:v>
                </c:pt>
                <c:pt idx="35771" formatCode="General">
                  <c:v>24.074100000000001</c:v>
                </c:pt>
                <c:pt idx="35772" formatCode="General">
                  <c:v>24.0747</c:v>
                </c:pt>
                <c:pt idx="35773" formatCode="General">
                  <c:v>24.075399999999998</c:v>
                </c:pt>
                <c:pt idx="35774" formatCode="General">
                  <c:v>24.0761</c:v>
                </c:pt>
                <c:pt idx="35775" formatCode="General">
                  <c:v>24.076799999999999</c:v>
                </c:pt>
                <c:pt idx="35776" formatCode="General">
                  <c:v>24.077400000000001</c:v>
                </c:pt>
                <c:pt idx="35777" formatCode="General">
                  <c:v>24.078099999999999</c:v>
                </c:pt>
                <c:pt idx="35778" formatCode="General">
                  <c:v>24.078800000000001</c:v>
                </c:pt>
                <c:pt idx="35779" formatCode="General">
                  <c:v>24.079499999999999</c:v>
                </c:pt>
                <c:pt idx="35780" formatCode="General">
                  <c:v>24.080100000000002</c:v>
                </c:pt>
                <c:pt idx="35781" formatCode="General">
                  <c:v>24.0808</c:v>
                </c:pt>
                <c:pt idx="35782" formatCode="General">
                  <c:v>24.081499999999998</c:v>
                </c:pt>
                <c:pt idx="35783" formatCode="General">
                  <c:v>24.082100000000001</c:v>
                </c:pt>
                <c:pt idx="35784" formatCode="General">
                  <c:v>24.082799999999999</c:v>
                </c:pt>
                <c:pt idx="35785" formatCode="General">
                  <c:v>24.083500000000001</c:v>
                </c:pt>
                <c:pt idx="35786" formatCode="General">
                  <c:v>24.084199999999999</c:v>
                </c:pt>
                <c:pt idx="35787" formatCode="General">
                  <c:v>24.084800000000001</c:v>
                </c:pt>
                <c:pt idx="35788" formatCode="General">
                  <c:v>24.0855</c:v>
                </c:pt>
                <c:pt idx="35789" formatCode="General">
                  <c:v>24.086200000000002</c:v>
                </c:pt>
                <c:pt idx="35790" formatCode="General">
                  <c:v>24.0869</c:v>
                </c:pt>
                <c:pt idx="35791" formatCode="General">
                  <c:v>24.087499999999999</c:v>
                </c:pt>
                <c:pt idx="35792" formatCode="General">
                  <c:v>24.088200000000001</c:v>
                </c:pt>
                <c:pt idx="35793" formatCode="General">
                  <c:v>24.088899999999999</c:v>
                </c:pt>
                <c:pt idx="35794" formatCode="General">
                  <c:v>24.089500000000001</c:v>
                </c:pt>
                <c:pt idx="35795" formatCode="General">
                  <c:v>24.090199999999999</c:v>
                </c:pt>
                <c:pt idx="35796" formatCode="General">
                  <c:v>24.090900000000001</c:v>
                </c:pt>
                <c:pt idx="35797" formatCode="General">
                  <c:v>24.0916</c:v>
                </c:pt>
                <c:pt idx="35798" formatCode="General">
                  <c:v>24.092199999999998</c:v>
                </c:pt>
                <c:pt idx="35799" formatCode="General">
                  <c:v>24.0929</c:v>
                </c:pt>
                <c:pt idx="35800" formatCode="General">
                  <c:v>24.093599999999999</c:v>
                </c:pt>
                <c:pt idx="35801" formatCode="General">
                  <c:v>24.0943</c:v>
                </c:pt>
                <c:pt idx="35802" formatCode="General">
                  <c:v>24.094899999999999</c:v>
                </c:pt>
                <c:pt idx="35803" formatCode="General">
                  <c:v>24.095600000000001</c:v>
                </c:pt>
                <c:pt idx="35804" formatCode="General">
                  <c:v>24.096299999999999</c:v>
                </c:pt>
                <c:pt idx="35805" formatCode="General">
                  <c:v>24.096900000000002</c:v>
                </c:pt>
                <c:pt idx="35806" formatCode="General">
                  <c:v>24.0976</c:v>
                </c:pt>
                <c:pt idx="35807" formatCode="General">
                  <c:v>24.098299999999998</c:v>
                </c:pt>
                <c:pt idx="35808" formatCode="General">
                  <c:v>24.099</c:v>
                </c:pt>
                <c:pt idx="35809" formatCode="General">
                  <c:v>24.099599999999999</c:v>
                </c:pt>
                <c:pt idx="35810" formatCode="General">
                  <c:v>24.100300000000001</c:v>
                </c:pt>
                <c:pt idx="35811" formatCode="General">
                  <c:v>24.100999999999999</c:v>
                </c:pt>
                <c:pt idx="35812" formatCode="General">
                  <c:v>24.101700000000001</c:v>
                </c:pt>
                <c:pt idx="35813" formatCode="General">
                  <c:v>24.1023</c:v>
                </c:pt>
                <c:pt idx="35814" formatCode="General">
                  <c:v>24.103000000000002</c:v>
                </c:pt>
                <c:pt idx="35815" formatCode="General">
                  <c:v>24.1037</c:v>
                </c:pt>
                <c:pt idx="35816" formatCode="General">
                  <c:v>24.104399999999998</c:v>
                </c:pt>
                <c:pt idx="35817" formatCode="General">
                  <c:v>24.105</c:v>
                </c:pt>
                <c:pt idx="35818" formatCode="General">
                  <c:v>24.105699999999999</c:v>
                </c:pt>
                <c:pt idx="35819" formatCode="General">
                  <c:v>24.106400000000001</c:v>
                </c:pt>
                <c:pt idx="35820" formatCode="General">
                  <c:v>24.106999999999999</c:v>
                </c:pt>
                <c:pt idx="35821" formatCode="General">
                  <c:v>24.107700000000001</c:v>
                </c:pt>
                <c:pt idx="35822" formatCode="General">
                  <c:v>24.1084</c:v>
                </c:pt>
                <c:pt idx="35823" formatCode="General">
                  <c:v>24.109100000000002</c:v>
                </c:pt>
                <c:pt idx="35824" formatCode="General">
                  <c:v>24.1097</c:v>
                </c:pt>
                <c:pt idx="35825" formatCode="General">
                  <c:v>24.110399999999998</c:v>
                </c:pt>
                <c:pt idx="35826" formatCode="General">
                  <c:v>24.1111</c:v>
                </c:pt>
                <c:pt idx="35827" formatCode="General">
                  <c:v>24.111799999999999</c:v>
                </c:pt>
                <c:pt idx="35828" formatCode="General">
                  <c:v>24.112400000000001</c:v>
                </c:pt>
                <c:pt idx="35829" formatCode="General">
                  <c:v>24.113099999999999</c:v>
                </c:pt>
                <c:pt idx="35830" formatCode="General">
                  <c:v>24.113800000000001</c:v>
                </c:pt>
                <c:pt idx="35831" formatCode="General">
                  <c:v>24.1144</c:v>
                </c:pt>
                <c:pt idx="35832" formatCode="General">
                  <c:v>24.115100000000002</c:v>
                </c:pt>
                <c:pt idx="35833" formatCode="General">
                  <c:v>24.1158</c:v>
                </c:pt>
                <c:pt idx="35834" formatCode="General">
                  <c:v>24.116499999999998</c:v>
                </c:pt>
                <c:pt idx="35835" formatCode="General">
                  <c:v>24.117100000000001</c:v>
                </c:pt>
                <c:pt idx="35836" formatCode="General">
                  <c:v>24.117799999999999</c:v>
                </c:pt>
                <c:pt idx="35837" formatCode="General">
                  <c:v>24.118500000000001</c:v>
                </c:pt>
                <c:pt idx="35838" formatCode="General">
                  <c:v>24.119199999999999</c:v>
                </c:pt>
                <c:pt idx="35839" formatCode="General">
                  <c:v>24.119800000000001</c:v>
                </c:pt>
                <c:pt idx="35840" formatCode="General">
                  <c:v>24.1205</c:v>
                </c:pt>
                <c:pt idx="35841" formatCode="General">
                  <c:v>24.121200000000002</c:v>
                </c:pt>
                <c:pt idx="35842" formatCode="General">
                  <c:v>24.1219</c:v>
                </c:pt>
                <c:pt idx="35843" formatCode="General">
                  <c:v>24.122499999999999</c:v>
                </c:pt>
                <c:pt idx="35844" formatCode="General">
                  <c:v>24.123200000000001</c:v>
                </c:pt>
                <c:pt idx="35845" formatCode="General">
                  <c:v>24.123899999999999</c:v>
                </c:pt>
                <c:pt idx="35846" formatCode="General">
                  <c:v>24.124500000000001</c:v>
                </c:pt>
                <c:pt idx="35847" formatCode="General">
                  <c:v>24.1252</c:v>
                </c:pt>
                <c:pt idx="35848" formatCode="General">
                  <c:v>24.125900000000001</c:v>
                </c:pt>
                <c:pt idx="35849" formatCode="General">
                  <c:v>24.1266</c:v>
                </c:pt>
                <c:pt idx="35850" formatCode="General">
                  <c:v>24.127199999999998</c:v>
                </c:pt>
                <c:pt idx="35851" formatCode="General">
                  <c:v>24.1279</c:v>
                </c:pt>
                <c:pt idx="35852" formatCode="General">
                  <c:v>24.128599999999999</c:v>
                </c:pt>
                <c:pt idx="35853" formatCode="General">
                  <c:v>24.129300000000001</c:v>
                </c:pt>
                <c:pt idx="35854" formatCode="General">
                  <c:v>24.129899999999999</c:v>
                </c:pt>
                <c:pt idx="35855" formatCode="General">
                  <c:v>24.130600000000001</c:v>
                </c:pt>
                <c:pt idx="35856" formatCode="General">
                  <c:v>24.1313</c:v>
                </c:pt>
                <c:pt idx="35857" formatCode="General">
                  <c:v>24.131900000000002</c:v>
                </c:pt>
                <c:pt idx="35858" formatCode="General">
                  <c:v>24.1326</c:v>
                </c:pt>
                <c:pt idx="35859" formatCode="General">
                  <c:v>24.133299999999998</c:v>
                </c:pt>
                <c:pt idx="35860" formatCode="General">
                  <c:v>24.134</c:v>
                </c:pt>
                <c:pt idx="35861" formatCode="General">
                  <c:v>24.134599999999999</c:v>
                </c:pt>
                <c:pt idx="35862" formatCode="General">
                  <c:v>24.135300000000001</c:v>
                </c:pt>
                <c:pt idx="35863" formatCode="General">
                  <c:v>24.135999999999999</c:v>
                </c:pt>
                <c:pt idx="35864" formatCode="General">
                  <c:v>24.136700000000001</c:v>
                </c:pt>
                <c:pt idx="35865" formatCode="General">
                  <c:v>24.1373</c:v>
                </c:pt>
                <c:pt idx="35866" formatCode="General">
                  <c:v>24.138000000000002</c:v>
                </c:pt>
                <c:pt idx="35867" formatCode="General">
                  <c:v>24.1387</c:v>
                </c:pt>
                <c:pt idx="35868" formatCode="General">
                  <c:v>24.139299999999999</c:v>
                </c:pt>
                <c:pt idx="35869" formatCode="General">
                  <c:v>24.14</c:v>
                </c:pt>
                <c:pt idx="35870" formatCode="General">
                  <c:v>24.140699999999999</c:v>
                </c:pt>
                <c:pt idx="35871" formatCode="General">
                  <c:v>24.141400000000001</c:v>
                </c:pt>
                <c:pt idx="35872" formatCode="General">
                  <c:v>24.141999999999999</c:v>
                </c:pt>
                <c:pt idx="35873" formatCode="General">
                  <c:v>24.142700000000001</c:v>
                </c:pt>
                <c:pt idx="35874" formatCode="General">
                  <c:v>24.1434</c:v>
                </c:pt>
                <c:pt idx="35875" formatCode="General">
                  <c:v>24.144100000000002</c:v>
                </c:pt>
                <c:pt idx="35876" formatCode="General">
                  <c:v>24.1447</c:v>
                </c:pt>
                <c:pt idx="35877" formatCode="General">
                  <c:v>24.145399999999999</c:v>
                </c:pt>
                <c:pt idx="35878" formatCode="General">
                  <c:v>24.146100000000001</c:v>
                </c:pt>
                <c:pt idx="35879" formatCode="General">
                  <c:v>24.146799999999999</c:v>
                </c:pt>
                <c:pt idx="35880" formatCode="General">
                  <c:v>24.147400000000001</c:v>
                </c:pt>
                <c:pt idx="35881" formatCode="General">
                  <c:v>24.148099999999999</c:v>
                </c:pt>
                <c:pt idx="35882" formatCode="General">
                  <c:v>24.148800000000001</c:v>
                </c:pt>
                <c:pt idx="35883" formatCode="General">
                  <c:v>24.1494</c:v>
                </c:pt>
                <c:pt idx="35884" formatCode="General">
                  <c:v>24.150099999999998</c:v>
                </c:pt>
                <c:pt idx="35885" formatCode="General">
                  <c:v>24.1508</c:v>
                </c:pt>
                <c:pt idx="35886" formatCode="General">
                  <c:v>24.151499999999999</c:v>
                </c:pt>
                <c:pt idx="35887" formatCode="General">
                  <c:v>24.152100000000001</c:v>
                </c:pt>
                <c:pt idx="35888" formatCode="General">
                  <c:v>24.152799999999999</c:v>
                </c:pt>
                <c:pt idx="35889" formatCode="General">
                  <c:v>24.153500000000001</c:v>
                </c:pt>
                <c:pt idx="35890" formatCode="General">
                  <c:v>24.154199999999999</c:v>
                </c:pt>
                <c:pt idx="35891" formatCode="General">
                  <c:v>24.154800000000002</c:v>
                </c:pt>
                <c:pt idx="35892" formatCode="General">
                  <c:v>24.1555</c:v>
                </c:pt>
                <c:pt idx="35893" formatCode="General">
                  <c:v>24.156199999999998</c:v>
                </c:pt>
                <c:pt idx="35894" formatCode="General">
                  <c:v>24.1568</c:v>
                </c:pt>
                <c:pt idx="35895" formatCode="General">
                  <c:v>24.157499999999999</c:v>
                </c:pt>
                <c:pt idx="35896" formatCode="General">
                  <c:v>24.158200000000001</c:v>
                </c:pt>
                <c:pt idx="35897" formatCode="General">
                  <c:v>24.158899999999999</c:v>
                </c:pt>
                <c:pt idx="35898" formatCode="General">
                  <c:v>24.159500000000001</c:v>
                </c:pt>
                <c:pt idx="35899" formatCode="General">
                  <c:v>24.1602</c:v>
                </c:pt>
                <c:pt idx="35900" formatCode="General">
                  <c:v>24.160900000000002</c:v>
                </c:pt>
                <c:pt idx="35901" formatCode="General">
                  <c:v>24.1616</c:v>
                </c:pt>
                <c:pt idx="35902" formatCode="General">
                  <c:v>24.162199999999999</c:v>
                </c:pt>
                <c:pt idx="35903" formatCode="General">
                  <c:v>24.1629</c:v>
                </c:pt>
                <c:pt idx="35904" formatCode="General">
                  <c:v>24.163599999999999</c:v>
                </c:pt>
                <c:pt idx="35905" formatCode="General">
                  <c:v>24.164200000000001</c:v>
                </c:pt>
                <c:pt idx="35906" formatCode="General">
                  <c:v>24.164899999999999</c:v>
                </c:pt>
                <c:pt idx="35907" formatCode="General">
                  <c:v>24.165600000000001</c:v>
                </c:pt>
                <c:pt idx="35908" formatCode="General">
                  <c:v>24.1663</c:v>
                </c:pt>
                <c:pt idx="35909" formatCode="General">
                  <c:v>24.166899999999998</c:v>
                </c:pt>
                <c:pt idx="35910" formatCode="General">
                  <c:v>24.1676</c:v>
                </c:pt>
                <c:pt idx="35911" formatCode="General">
                  <c:v>24.168299999999999</c:v>
                </c:pt>
                <c:pt idx="35912" formatCode="General">
                  <c:v>24.169</c:v>
                </c:pt>
                <c:pt idx="35913" formatCode="General">
                  <c:v>24.169599999999999</c:v>
                </c:pt>
                <c:pt idx="35914" formatCode="General">
                  <c:v>24.170300000000001</c:v>
                </c:pt>
                <c:pt idx="35915" formatCode="General">
                  <c:v>24.170999999999999</c:v>
                </c:pt>
                <c:pt idx="35916" formatCode="General">
                  <c:v>24.171700000000001</c:v>
                </c:pt>
                <c:pt idx="35917" formatCode="General">
                  <c:v>24.1723</c:v>
                </c:pt>
                <c:pt idx="35918" formatCode="General">
                  <c:v>24.172999999999998</c:v>
                </c:pt>
                <c:pt idx="35919" formatCode="General">
                  <c:v>24.1737</c:v>
                </c:pt>
                <c:pt idx="35920" formatCode="General">
                  <c:v>24.174299999999999</c:v>
                </c:pt>
                <c:pt idx="35921" formatCode="General">
                  <c:v>24.175000000000001</c:v>
                </c:pt>
                <c:pt idx="35922" formatCode="General">
                  <c:v>24.175699999999999</c:v>
                </c:pt>
                <c:pt idx="35923" formatCode="General">
                  <c:v>24.176400000000001</c:v>
                </c:pt>
                <c:pt idx="35924" formatCode="General">
                  <c:v>24.177</c:v>
                </c:pt>
                <c:pt idx="35925" formatCode="General">
                  <c:v>24.177700000000002</c:v>
                </c:pt>
                <c:pt idx="35926" formatCode="General">
                  <c:v>24.1784</c:v>
                </c:pt>
                <c:pt idx="35927" formatCode="General">
                  <c:v>24.179099999999998</c:v>
                </c:pt>
                <c:pt idx="35928" formatCode="General">
                  <c:v>24.1797</c:v>
                </c:pt>
                <c:pt idx="35929" formatCode="General">
                  <c:v>24.180399999999999</c:v>
                </c:pt>
                <c:pt idx="35930" formatCode="General">
                  <c:v>24.181100000000001</c:v>
                </c:pt>
                <c:pt idx="35931" formatCode="General">
                  <c:v>24.181699999999999</c:v>
                </c:pt>
                <c:pt idx="35932" formatCode="General">
                  <c:v>24.182400000000001</c:v>
                </c:pt>
                <c:pt idx="35933" formatCode="General">
                  <c:v>24.1831</c:v>
                </c:pt>
                <c:pt idx="35934" formatCode="General">
                  <c:v>24.183800000000002</c:v>
                </c:pt>
                <c:pt idx="35935" formatCode="General">
                  <c:v>24.1844</c:v>
                </c:pt>
                <c:pt idx="35936" formatCode="General">
                  <c:v>24.185099999999998</c:v>
                </c:pt>
                <c:pt idx="35937" formatCode="General">
                  <c:v>24.1858</c:v>
                </c:pt>
                <c:pt idx="35938" formatCode="General">
                  <c:v>24.186499999999999</c:v>
                </c:pt>
                <c:pt idx="35939" formatCode="General">
                  <c:v>24.187100000000001</c:v>
                </c:pt>
                <c:pt idx="35940" formatCode="General">
                  <c:v>24.187799999999999</c:v>
                </c:pt>
                <c:pt idx="35941" formatCode="General">
                  <c:v>24.188500000000001</c:v>
                </c:pt>
                <c:pt idx="35942" formatCode="General">
                  <c:v>24.1892</c:v>
                </c:pt>
                <c:pt idx="35943" formatCode="General">
                  <c:v>24.189800000000002</c:v>
                </c:pt>
                <c:pt idx="35944" formatCode="General">
                  <c:v>24.1905</c:v>
                </c:pt>
                <c:pt idx="35945" formatCode="General">
                  <c:v>24.191199999999998</c:v>
                </c:pt>
                <c:pt idx="35946" formatCode="General">
                  <c:v>24.191800000000001</c:v>
                </c:pt>
                <c:pt idx="35947" formatCode="General">
                  <c:v>24.192499999999999</c:v>
                </c:pt>
                <c:pt idx="35948" formatCode="General">
                  <c:v>24.193200000000001</c:v>
                </c:pt>
                <c:pt idx="35949" formatCode="General">
                  <c:v>24.193899999999999</c:v>
                </c:pt>
                <c:pt idx="35950" formatCode="General">
                  <c:v>24.194500000000001</c:v>
                </c:pt>
                <c:pt idx="35951" formatCode="General">
                  <c:v>24.1952</c:v>
                </c:pt>
                <c:pt idx="35952" formatCode="General">
                  <c:v>24.195900000000002</c:v>
                </c:pt>
                <c:pt idx="35953" formatCode="General">
                  <c:v>24.1966</c:v>
                </c:pt>
                <c:pt idx="35954" formatCode="General">
                  <c:v>24.197199999999999</c:v>
                </c:pt>
                <c:pt idx="35955" formatCode="General">
                  <c:v>24.197900000000001</c:v>
                </c:pt>
                <c:pt idx="35956" formatCode="General">
                  <c:v>24.198599999999999</c:v>
                </c:pt>
                <c:pt idx="35957" formatCode="General">
                  <c:v>24.199200000000001</c:v>
                </c:pt>
                <c:pt idx="35958" formatCode="General">
                  <c:v>24.1999</c:v>
                </c:pt>
                <c:pt idx="35959" formatCode="General">
                  <c:v>24.200600000000001</c:v>
                </c:pt>
                <c:pt idx="35960" formatCode="General">
                  <c:v>24.2013</c:v>
                </c:pt>
                <c:pt idx="35961" formatCode="General">
                  <c:v>24.201899999999998</c:v>
                </c:pt>
                <c:pt idx="35962" formatCode="General">
                  <c:v>24.2026</c:v>
                </c:pt>
                <c:pt idx="35963" formatCode="General">
                  <c:v>24.203299999999999</c:v>
                </c:pt>
                <c:pt idx="35964" formatCode="General">
                  <c:v>24.204000000000001</c:v>
                </c:pt>
                <c:pt idx="35965" formatCode="General">
                  <c:v>24.204599999999999</c:v>
                </c:pt>
                <c:pt idx="35966" formatCode="General">
                  <c:v>24.205300000000001</c:v>
                </c:pt>
                <c:pt idx="35967" formatCode="General">
                  <c:v>24.206</c:v>
                </c:pt>
                <c:pt idx="35968" formatCode="General">
                  <c:v>24.206600000000002</c:v>
                </c:pt>
                <c:pt idx="35969" formatCode="General">
                  <c:v>24.2073</c:v>
                </c:pt>
                <c:pt idx="35970" formatCode="General">
                  <c:v>24.207999999999998</c:v>
                </c:pt>
                <c:pt idx="35971" formatCode="General">
                  <c:v>24.2087</c:v>
                </c:pt>
                <c:pt idx="35972" formatCode="General">
                  <c:v>24.209299999999999</c:v>
                </c:pt>
                <c:pt idx="35973" formatCode="General">
                  <c:v>24.21</c:v>
                </c:pt>
                <c:pt idx="35974" formatCode="General">
                  <c:v>24.210699999999999</c:v>
                </c:pt>
                <c:pt idx="35975" formatCode="General">
                  <c:v>24.211400000000001</c:v>
                </c:pt>
                <c:pt idx="35976" formatCode="General">
                  <c:v>24.212</c:v>
                </c:pt>
                <c:pt idx="35977" formatCode="General">
                  <c:v>24.212700000000002</c:v>
                </c:pt>
                <c:pt idx="35978" formatCode="General">
                  <c:v>24.2134</c:v>
                </c:pt>
                <c:pt idx="35979" formatCode="General">
                  <c:v>24.214099999999998</c:v>
                </c:pt>
                <c:pt idx="35980" formatCode="General">
                  <c:v>24.214700000000001</c:v>
                </c:pt>
                <c:pt idx="35981" formatCode="General">
                  <c:v>24.215399999999999</c:v>
                </c:pt>
                <c:pt idx="35982" formatCode="General">
                  <c:v>24.216100000000001</c:v>
                </c:pt>
                <c:pt idx="35983" formatCode="General">
                  <c:v>24.216699999999999</c:v>
                </c:pt>
                <c:pt idx="35984" formatCode="General">
                  <c:v>24.217400000000001</c:v>
                </c:pt>
                <c:pt idx="35985" formatCode="General">
                  <c:v>24.2181</c:v>
                </c:pt>
                <c:pt idx="35986" formatCode="General">
                  <c:v>24.218800000000002</c:v>
                </c:pt>
                <c:pt idx="35987" formatCode="General">
                  <c:v>24.2194</c:v>
                </c:pt>
                <c:pt idx="35988" formatCode="General">
                  <c:v>24.220099999999999</c:v>
                </c:pt>
                <c:pt idx="35989" formatCode="General">
                  <c:v>24.220800000000001</c:v>
                </c:pt>
                <c:pt idx="35990" formatCode="General">
                  <c:v>24.221499999999999</c:v>
                </c:pt>
                <c:pt idx="35991" formatCode="General">
                  <c:v>24.222100000000001</c:v>
                </c:pt>
                <c:pt idx="35992" formatCode="General">
                  <c:v>24.222799999999999</c:v>
                </c:pt>
                <c:pt idx="35993" formatCode="General">
                  <c:v>24.223500000000001</c:v>
                </c:pt>
                <c:pt idx="35994" formatCode="General">
                  <c:v>24.2241</c:v>
                </c:pt>
                <c:pt idx="35995" formatCode="General">
                  <c:v>24.224799999999998</c:v>
                </c:pt>
                <c:pt idx="35996" formatCode="General">
                  <c:v>24.2255</c:v>
                </c:pt>
                <c:pt idx="35997" formatCode="General">
                  <c:v>24.226199999999999</c:v>
                </c:pt>
                <c:pt idx="35998" formatCode="General">
                  <c:v>24.226800000000001</c:v>
                </c:pt>
                <c:pt idx="35999" formatCode="General">
                  <c:v>24.227499999999999</c:v>
                </c:pt>
                <c:pt idx="36000" formatCode="General">
                  <c:v>24.228200000000001</c:v>
                </c:pt>
                <c:pt idx="36001" formatCode="General">
                  <c:v>24.228899999999999</c:v>
                </c:pt>
                <c:pt idx="36002" formatCode="General">
                  <c:v>24.229500000000002</c:v>
                </c:pt>
                <c:pt idx="36003" formatCode="General">
                  <c:v>24.2302</c:v>
                </c:pt>
                <c:pt idx="36004" formatCode="General">
                  <c:v>24.230899999999998</c:v>
                </c:pt>
                <c:pt idx="36005" formatCode="General">
                  <c:v>24.2316</c:v>
                </c:pt>
                <c:pt idx="36006" formatCode="General">
                  <c:v>24.232199999999999</c:v>
                </c:pt>
                <c:pt idx="36007" formatCode="General">
                  <c:v>24.232900000000001</c:v>
                </c:pt>
                <c:pt idx="36008" formatCode="General">
                  <c:v>24.233599999999999</c:v>
                </c:pt>
                <c:pt idx="36009" formatCode="General">
                  <c:v>24.234200000000001</c:v>
                </c:pt>
                <c:pt idx="36010" formatCode="General">
                  <c:v>24.2349</c:v>
                </c:pt>
                <c:pt idx="36011" formatCode="General">
                  <c:v>24.235600000000002</c:v>
                </c:pt>
                <c:pt idx="36012" formatCode="General">
                  <c:v>24.2363</c:v>
                </c:pt>
                <c:pt idx="36013" formatCode="General">
                  <c:v>24.236899999999999</c:v>
                </c:pt>
                <c:pt idx="36014" formatCode="General">
                  <c:v>24.2376</c:v>
                </c:pt>
                <c:pt idx="36015" formatCode="General">
                  <c:v>24.238299999999999</c:v>
                </c:pt>
                <c:pt idx="36016" formatCode="General">
                  <c:v>24.239000000000001</c:v>
                </c:pt>
                <c:pt idx="36017" formatCode="General">
                  <c:v>24.239599999999999</c:v>
                </c:pt>
                <c:pt idx="36018" formatCode="General">
                  <c:v>24.240300000000001</c:v>
                </c:pt>
                <c:pt idx="36019" formatCode="General">
                  <c:v>24.241</c:v>
                </c:pt>
                <c:pt idx="36020" formatCode="General">
                  <c:v>24.241599999999998</c:v>
                </c:pt>
                <c:pt idx="36021" formatCode="General">
                  <c:v>24.2423</c:v>
                </c:pt>
                <c:pt idx="36022" formatCode="General">
                  <c:v>24.242999999999999</c:v>
                </c:pt>
                <c:pt idx="36023" formatCode="General">
                  <c:v>24.2437</c:v>
                </c:pt>
                <c:pt idx="36024" formatCode="General">
                  <c:v>24.244299999999999</c:v>
                </c:pt>
                <c:pt idx="36025" formatCode="General">
                  <c:v>24.245000000000001</c:v>
                </c:pt>
                <c:pt idx="36026" formatCode="General">
                  <c:v>24.245699999999999</c:v>
                </c:pt>
                <c:pt idx="36027" formatCode="General">
                  <c:v>24.246400000000001</c:v>
                </c:pt>
                <c:pt idx="36028" formatCode="General">
                  <c:v>24.247</c:v>
                </c:pt>
                <c:pt idx="36029" formatCode="General">
                  <c:v>24.247699999999998</c:v>
                </c:pt>
                <c:pt idx="36030" formatCode="General">
                  <c:v>24.2484</c:v>
                </c:pt>
                <c:pt idx="36031" formatCode="General">
                  <c:v>24.248999999999999</c:v>
                </c:pt>
                <c:pt idx="36032" formatCode="General">
                  <c:v>24.249700000000001</c:v>
                </c:pt>
                <c:pt idx="36033" formatCode="General">
                  <c:v>24.250399999999999</c:v>
                </c:pt>
                <c:pt idx="36034" formatCode="General">
                  <c:v>24.251100000000001</c:v>
                </c:pt>
                <c:pt idx="36035" formatCode="General">
                  <c:v>24.2517</c:v>
                </c:pt>
                <c:pt idx="36036" formatCode="General">
                  <c:v>24.252400000000002</c:v>
                </c:pt>
                <c:pt idx="36037" formatCode="General">
                  <c:v>24.2531</c:v>
                </c:pt>
                <c:pt idx="36038" formatCode="General">
                  <c:v>24.253799999999998</c:v>
                </c:pt>
                <c:pt idx="36039" formatCode="General">
                  <c:v>24.2544</c:v>
                </c:pt>
                <c:pt idx="36040" formatCode="General">
                  <c:v>24.255099999999999</c:v>
                </c:pt>
                <c:pt idx="36041" formatCode="General">
                  <c:v>24.255800000000001</c:v>
                </c:pt>
                <c:pt idx="36042" formatCode="General">
                  <c:v>24.256499999999999</c:v>
                </c:pt>
                <c:pt idx="36043" formatCode="General">
                  <c:v>24.257100000000001</c:v>
                </c:pt>
                <c:pt idx="36044" formatCode="General">
                  <c:v>24.2578</c:v>
                </c:pt>
                <c:pt idx="36045" formatCode="General">
                  <c:v>24.258500000000002</c:v>
                </c:pt>
                <c:pt idx="36046" formatCode="General">
                  <c:v>24.2591</c:v>
                </c:pt>
                <c:pt idx="36047" formatCode="General">
                  <c:v>24.259799999999998</c:v>
                </c:pt>
                <c:pt idx="36048" formatCode="General">
                  <c:v>24.2605</c:v>
                </c:pt>
                <c:pt idx="36049" formatCode="General">
                  <c:v>24.261199999999999</c:v>
                </c:pt>
                <c:pt idx="36050" formatCode="General">
                  <c:v>24.261800000000001</c:v>
                </c:pt>
                <c:pt idx="36051" formatCode="General">
                  <c:v>24.262499999999999</c:v>
                </c:pt>
                <c:pt idx="36052" formatCode="General">
                  <c:v>24.263200000000001</c:v>
                </c:pt>
                <c:pt idx="36053" formatCode="General">
                  <c:v>24.2639</c:v>
                </c:pt>
                <c:pt idx="36054" formatCode="General">
                  <c:v>24.264500000000002</c:v>
                </c:pt>
                <c:pt idx="36055" formatCode="General">
                  <c:v>24.2652</c:v>
                </c:pt>
                <c:pt idx="36056" formatCode="General">
                  <c:v>24.265899999999998</c:v>
                </c:pt>
                <c:pt idx="36057" formatCode="General">
                  <c:v>24.266500000000001</c:v>
                </c:pt>
                <c:pt idx="36058" formatCode="General">
                  <c:v>24.267199999999999</c:v>
                </c:pt>
                <c:pt idx="36059" formatCode="General">
                  <c:v>24.267900000000001</c:v>
                </c:pt>
                <c:pt idx="36060" formatCode="General">
                  <c:v>24.268599999999999</c:v>
                </c:pt>
                <c:pt idx="36061" formatCode="General">
                  <c:v>24.269200000000001</c:v>
                </c:pt>
                <c:pt idx="36062" formatCode="General">
                  <c:v>24.2699</c:v>
                </c:pt>
                <c:pt idx="36063" formatCode="General">
                  <c:v>24.270600000000002</c:v>
                </c:pt>
                <c:pt idx="36064" formatCode="General">
                  <c:v>24.2713</c:v>
                </c:pt>
                <c:pt idx="36065" formatCode="General">
                  <c:v>24.271899999999999</c:v>
                </c:pt>
                <c:pt idx="36066" formatCode="General">
                  <c:v>24.272600000000001</c:v>
                </c:pt>
                <c:pt idx="36067" formatCode="General">
                  <c:v>24.273299999999999</c:v>
                </c:pt>
                <c:pt idx="36068" formatCode="General">
                  <c:v>24.273900000000001</c:v>
                </c:pt>
                <c:pt idx="36069" formatCode="General">
                  <c:v>24.2746</c:v>
                </c:pt>
                <c:pt idx="36070" formatCode="General">
                  <c:v>24.275300000000001</c:v>
                </c:pt>
                <c:pt idx="36071" formatCode="General">
                  <c:v>24.276</c:v>
                </c:pt>
                <c:pt idx="36072" formatCode="General">
                  <c:v>24.276599999999998</c:v>
                </c:pt>
                <c:pt idx="36073" formatCode="General">
                  <c:v>24.2773</c:v>
                </c:pt>
                <c:pt idx="36074" formatCode="General">
                  <c:v>24.277999999999999</c:v>
                </c:pt>
                <c:pt idx="36075" formatCode="General">
                  <c:v>24.278700000000001</c:v>
                </c:pt>
                <c:pt idx="36076" formatCode="General">
                  <c:v>24.279299999999999</c:v>
                </c:pt>
                <c:pt idx="36077" formatCode="General">
                  <c:v>24.28</c:v>
                </c:pt>
                <c:pt idx="36078" formatCode="General">
                  <c:v>24.2807</c:v>
                </c:pt>
                <c:pt idx="36079" formatCode="General">
                  <c:v>24.281400000000001</c:v>
                </c:pt>
                <c:pt idx="36080" formatCode="General">
                  <c:v>24.282</c:v>
                </c:pt>
                <c:pt idx="36081" formatCode="General">
                  <c:v>24.282699999999998</c:v>
                </c:pt>
                <c:pt idx="36082" formatCode="General">
                  <c:v>24.2834</c:v>
                </c:pt>
                <c:pt idx="36083" formatCode="General">
                  <c:v>24.283999999999999</c:v>
                </c:pt>
                <c:pt idx="36084" formatCode="General">
                  <c:v>24.284700000000001</c:v>
                </c:pt>
                <c:pt idx="36085" formatCode="General">
                  <c:v>24.285399999999999</c:v>
                </c:pt>
                <c:pt idx="36086" formatCode="General">
                  <c:v>24.286100000000001</c:v>
                </c:pt>
                <c:pt idx="36087" formatCode="General">
                  <c:v>24.2867</c:v>
                </c:pt>
                <c:pt idx="36088" formatCode="General">
                  <c:v>24.287400000000002</c:v>
                </c:pt>
                <c:pt idx="36089" formatCode="General">
                  <c:v>24.2881</c:v>
                </c:pt>
                <c:pt idx="36090" formatCode="General">
                  <c:v>24.288799999999998</c:v>
                </c:pt>
                <c:pt idx="36091" formatCode="General">
                  <c:v>24.289400000000001</c:v>
                </c:pt>
                <c:pt idx="36092" formatCode="General">
                  <c:v>24.290099999999999</c:v>
                </c:pt>
                <c:pt idx="36093" formatCode="General">
                  <c:v>24.290800000000001</c:v>
                </c:pt>
                <c:pt idx="36094" formatCode="General">
                  <c:v>24.291399999999999</c:v>
                </c:pt>
                <c:pt idx="36095" formatCode="General">
                  <c:v>24.292100000000001</c:v>
                </c:pt>
                <c:pt idx="36096" formatCode="General">
                  <c:v>24.2928</c:v>
                </c:pt>
                <c:pt idx="36097" formatCode="General">
                  <c:v>24.293500000000002</c:v>
                </c:pt>
                <c:pt idx="36098" formatCode="General">
                  <c:v>24.2941</c:v>
                </c:pt>
                <c:pt idx="36099" formatCode="General">
                  <c:v>24.294799999999999</c:v>
                </c:pt>
                <c:pt idx="36100" formatCode="General">
                  <c:v>24.295500000000001</c:v>
                </c:pt>
                <c:pt idx="36101" formatCode="General">
                  <c:v>24.296199999999999</c:v>
                </c:pt>
                <c:pt idx="36102" formatCode="General">
                  <c:v>24.296800000000001</c:v>
                </c:pt>
                <c:pt idx="36103" formatCode="General">
                  <c:v>24.297499999999999</c:v>
                </c:pt>
                <c:pt idx="36104" formatCode="General">
                  <c:v>24.298200000000001</c:v>
                </c:pt>
                <c:pt idx="36105" formatCode="General">
                  <c:v>24.2989</c:v>
                </c:pt>
                <c:pt idx="36106" formatCode="General">
                  <c:v>24.299499999999998</c:v>
                </c:pt>
                <c:pt idx="36107" formatCode="General">
                  <c:v>24.3002</c:v>
                </c:pt>
                <c:pt idx="36108" formatCode="General">
                  <c:v>24.300899999999999</c:v>
                </c:pt>
                <c:pt idx="36109" formatCode="General">
                  <c:v>24.301500000000001</c:v>
                </c:pt>
                <c:pt idx="36110" formatCode="General">
                  <c:v>24.302199999999999</c:v>
                </c:pt>
                <c:pt idx="36111" formatCode="General">
                  <c:v>24.302900000000001</c:v>
                </c:pt>
                <c:pt idx="36112" formatCode="General">
                  <c:v>24.303599999999999</c:v>
                </c:pt>
                <c:pt idx="36113" formatCode="General">
                  <c:v>24.304200000000002</c:v>
                </c:pt>
                <c:pt idx="36114" formatCode="General">
                  <c:v>24.3049</c:v>
                </c:pt>
                <c:pt idx="36115" formatCode="General">
                  <c:v>24.305599999999998</c:v>
                </c:pt>
                <c:pt idx="36116" formatCode="General">
                  <c:v>24.3063</c:v>
                </c:pt>
                <c:pt idx="36117" formatCode="General">
                  <c:v>24.306899999999999</c:v>
                </c:pt>
                <c:pt idx="36118" formatCode="General">
                  <c:v>24.307600000000001</c:v>
                </c:pt>
                <c:pt idx="36119" formatCode="General">
                  <c:v>24.308299999999999</c:v>
                </c:pt>
                <c:pt idx="36120" formatCode="General">
                  <c:v>24.308900000000001</c:v>
                </c:pt>
                <c:pt idx="36121" formatCode="General">
                  <c:v>24.3096</c:v>
                </c:pt>
                <c:pt idx="36122" formatCode="General">
                  <c:v>24.310300000000002</c:v>
                </c:pt>
                <c:pt idx="36123" formatCode="General">
                  <c:v>24.311</c:v>
                </c:pt>
                <c:pt idx="36124" formatCode="General">
                  <c:v>24.311599999999999</c:v>
                </c:pt>
                <c:pt idx="36125" formatCode="General">
                  <c:v>24.3123</c:v>
                </c:pt>
                <c:pt idx="36126" formatCode="General">
                  <c:v>24.312999999999999</c:v>
                </c:pt>
                <c:pt idx="36127" formatCode="General">
                  <c:v>24.313700000000001</c:v>
                </c:pt>
                <c:pt idx="36128" formatCode="General">
                  <c:v>24.314299999999999</c:v>
                </c:pt>
                <c:pt idx="36129" formatCode="General">
                  <c:v>24.315000000000001</c:v>
                </c:pt>
                <c:pt idx="36130" formatCode="General">
                  <c:v>24.3157</c:v>
                </c:pt>
                <c:pt idx="36131" formatCode="General">
                  <c:v>24.316299999999998</c:v>
                </c:pt>
                <c:pt idx="36132" formatCode="General">
                  <c:v>24.317</c:v>
                </c:pt>
                <c:pt idx="36133" formatCode="General">
                  <c:v>24.317699999999999</c:v>
                </c:pt>
                <c:pt idx="36134" formatCode="General">
                  <c:v>24.3184</c:v>
                </c:pt>
                <c:pt idx="36135" formatCode="General">
                  <c:v>24.318999999999999</c:v>
                </c:pt>
                <c:pt idx="36136" formatCode="General">
                  <c:v>24.319700000000001</c:v>
                </c:pt>
                <c:pt idx="36137" formatCode="General">
                  <c:v>24.320399999999999</c:v>
                </c:pt>
                <c:pt idx="36138" formatCode="General">
                  <c:v>24.321100000000001</c:v>
                </c:pt>
                <c:pt idx="36139" formatCode="General">
                  <c:v>24.3217</c:v>
                </c:pt>
                <c:pt idx="36140" formatCode="General">
                  <c:v>24.322399999999998</c:v>
                </c:pt>
                <c:pt idx="36141" formatCode="General">
                  <c:v>24.3231</c:v>
                </c:pt>
                <c:pt idx="36142" formatCode="General">
                  <c:v>24.323799999999999</c:v>
                </c:pt>
                <c:pt idx="36143" formatCode="General">
                  <c:v>24.324400000000001</c:v>
                </c:pt>
                <c:pt idx="36144" formatCode="General">
                  <c:v>24.325099999999999</c:v>
                </c:pt>
                <c:pt idx="36145" formatCode="General">
                  <c:v>24.325800000000001</c:v>
                </c:pt>
                <c:pt idx="36146" formatCode="General">
                  <c:v>24.3264</c:v>
                </c:pt>
                <c:pt idx="36147" formatCode="General">
                  <c:v>24.327100000000002</c:v>
                </c:pt>
                <c:pt idx="36148" formatCode="General">
                  <c:v>24.3278</c:v>
                </c:pt>
                <c:pt idx="36149" formatCode="General">
                  <c:v>24.328499999999998</c:v>
                </c:pt>
                <c:pt idx="36150" formatCode="General">
                  <c:v>24.3291</c:v>
                </c:pt>
                <c:pt idx="36151" formatCode="General">
                  <c:v>24.329799999999999</c:v>
                </c:pt>
                <c:pt idx="36152" formatCode="General">
                  <c:v>24.330500000000001</c:v>
                </c:pt>
                <c:pt idx="36153" formatCode="General">
                  <c:v>24.331199999999999</c:v>
                </c:pt>
                <c:pt idx="36154" formatCode="General">
                  <c:v>24.331800000000001</c:v>
                </c:pt>
                <c:pt idx="36155" formatCode="General">
                  <c:v>24.3325</c:v>
                </c:pt>
                <c:pt idx="36156" formatCode="General">
                  <c:v>24.333200000000001</c:v>
                </c:pt>
                <c:pt idx="36157" formatCode="General">
                  <c:v>24.3338</c:v>
                </c:pt>
                <c:pt idx="36158" formatCode="General">
                  <c:v>24.334499999999998</c:v>
                </c:pt>
                <c:pt idx="36159" formatCode="General">
                  <c:v>24.3352</c:v>
                </c:pt>
                <c:pt idx="36160" formatCode="General">
                  <c:v>24.335899999999999</c:v>
                </c:pt>
                <c:pt idx="36161" formatCode="General">
                  <c:v>24.336500000000001</c:v>
                </c:pt>
                <c:pt idx="36162" formatCode="General">
                  <c:v>24.337199999999999</c:v>
                </c:pt>
                <c:pt idx="36163" formatCode="General">
                  <c:v>24.337900000000001</c:v>
                </c:pt>
                <c:pt idx="36164" formatCode="General">
                  <c:v>24.3386</c:v>
                </c:pt>
                <c:pt idx="36165" formatCode="General">
                  <c:v>24.339200000000002</c:v>
                </c:pt>
                <c:pt idx="36166" formatCode="General">
                  <c:v>24.3399</c:v>
                </c:pt>
                <c:pt idx="36167" formatCode="General">
                  <c:v>24.340599999999998</c:v>
                </c:pt>
                <c:pt idx="36168" formatCode="General">
                  <c:v>24.3413</c:v>
                </c:pt>
                <c:pt idx="36169" formatCode="General">
                  <c:v>24.341899999999999</c:v>
                </c:pt>
                <c:pt idx="36170" formatCode="General">
                  <c:v>24.342600000000001</c:v>
                </c:pt>
                <c:pt idx="36171" formatCode="General">
                  <c:v>24.343299999999999</c:v>
                </c:pt>
                <c:pt idx="36172" formatCode="General">
                  <c:v>24.343900000000001</c:v>
                </c:pt>
                <c:pt idx="36173" formatCode="General">
                  <c:v>24.3446</c:v>
                </c:pt>
                <c:pt idx="36174" formatCode="General">
                  <c:v>24.345300000000002</c:v>
                </c:pt>
                <c:pt idx="36175" formatCode="General">
                  <c:v>24.346</c:v>
                </c:pt>
                <c:pt idx="36176" formatCode="General">
                  <c:v>24.346599999999999</c:v>
                </c:pt>
                <c:pt idx="36177" formatCode="General">
                  <c:v>24.347300000000001</c:v>
                </c:pt>
                <c:pt idx="36178" formatCode="General">
                  <c:v>24.347999999999999</c:v>
                </c:pt>
                <c:pt idx="36179" formatCode="General">
                  <c:v>24.348700000000001</c:v>
                </c:pt>
                <c:pt idx="36180" formatCode="General">
                  <c:v>24.349299999999999</c:v>
                </c:pt>
                <c:pt idx="36181" formatCode="General">
                  <c:v>24.35</c:v>
                </c:pt>
                <c:pt idx="36182" formatCode="General">
                  <c:v>24.3507</c:v>
                </c:pt>
                <c:pt idx="36183" formatCode="General">
                  <c:v>24.351299999999998</c:v>
                </c:pt>
                <c:pt idx="36184" formatCode="General">
                  <c:v>24.352</c:v>
                </c:pt>
                <c:pt idx="36185" formatCode="General">
                  <c:v>24.352699999999999</c:v>
                </c:pt>
                <c:pt idx="36186" formatCode="General">
                  <c:v>24.353400000000001</c:v>
                </c:pt>
                <c:pt idx="36187" formatCode="General">
                  <c:v>24.353999999999999</c:v>
                </c:pt>
                <c:pt idx="36188" formatCode="General">
                  <c:v>24.354700000000001</c:v>
                </c:pt>
                <c:pt idx="36189" formatCode="General">
                  <c:v>24.355399999999999</c:v>
                </c:pt>
                <c:pt idx="36190" formatCode="General">
                  <c:v>24.356100000000001</c:v>
                </c:pt>
                <c:pt idx="36191" formatCode="General">
                  <c:v>24.3567</c:v>
                </c:pt>
                <c:pt idx="36192" formatCode="General">
                  <c:v>24.357399999999998</c:v>
                </c:pt>
                <c:pt idx="36193" formatCode="General">
                  <c:v>24.3581</c:v>
                </c:pt>
                <c:pt idx="36194" formatCode="General">
                  <c:v>24.358699999999999</c:v>
                </c:pt>
                <c:pt idx="36195" formatCode="General">
                  <c:v>24.359400000000001</c:v>
                </c:pt>
                <c:pt idx="36196" formatCode="General">
                  <c:v>24.360099999999999</c:v>
                </c:pt>
                <c:pt idx="36197" formatCode="General">
                  <c:v>24.360800000000001</c:v>
                </c:pt>
                <c:pt idx="36198" formatCode="General">
                  <c:v>24.3614</c:v>
                </c:pt>
                <c:pt idx="36199" formatCode="General">
                  <c:v>24.362100000000002</c:v>
                </c:pt>
                <c:pt idx="36200" formatCode="General">
                  <c:v>24.3628</c:v>
                </c:pt>
                <c:pt idx="36201" formatCode="General">
                  <c:v>24.363499999999998</c:v>
                </c:pt>
                <c:pt idx="36202" formatCode="General">
                  <c:v>24.364100000000001</c:v>
                </c:pt>
                <c:pt idx="36203" formatCode="General">
                  <c:v>24.364799999999999</c:v>
                </c:pt>
                <c:pt idx="36204" formatCode="General">
                  <c:v>24.365500000000001</c:v>
                </c:pt>
                <c:pt idx="36205" formatCode="General">
                  <c:v>24.366199999999999</c:v>
                </c:pt>
                <c:pt idx="36206" formatCode="General">
                  <c:v>24.366800000000001</c:v>
                </c:pt>
                <c:pt idx="36207" formatCode="General">
                  <c:v>24.3675</c:v>
                </c:pt>
                <c:pt idx="36208" formatCode="General">
                  <c:v>24.368200000000002</c:v>
                </c:pt>
                <c:pt idx="36209" formatCode="General">
                  <c:v>24.3688</c:v>
                </c:pt>
                <c:pt idx="36210" formatCode="General">
                  <c:v>24.369499999999999</c:v>
                </c:pt>
                <c:pt idx="36211" formatCode="General">
                  <c:v>24.370200000000001</c:v>
                </c:pt>
                <c:pt idx="36212" formatCode="General">
                  <c:v>24.370899999999999</c:v>
                </c:pt>
                <c:pt idx="36213" formatCode="General">
                  <c:v>24.371500000000001</c:v>
                </c:pt>
                <c:pt idx="36214" formatCode="General">
                  <c:v>24.372199999999999</c:v>
                </c:pt>
                <c:pt idx="36215" formatCode="General">
                  <c:v>24.372900000000001</c:v>
                </c:pt>
                <c:pt idx="36216" formatCode="General">
                  <c:v>24.3736</c:v>
                </c:pt>
                <c:pt idx="36217" formatCode="General">
                  <c:v>24.374199999999998</c:v>
                </c:pt>
                <c:pt idx="36218" formatCode="General">
                  <c:v>24.3749</c:v>
                </c:pt>
                <c:pt idx="36219" formatCode="General">
                  <c:v>24.375599999999999</c:v>
                </c:pt>
                <c:pt idx="36220" formatCode="General">
                  <c:v>24.376200000000001</c:v>
                </c:pt>
                <c:pt idx="36221" formatCode="General">
                  <c:v>24.376899999999999</c:v>
                </c:pt>
                <c:pt idx="36222" formatCode="General">
                  <c:v>24.377600000000001</c:v>
                </c:pt>
                <c:pt idx="36223" formatCode="General">
                  <c:v>24.378299999999999</c:v>
                </c:pt>
                <c:pt idx="36224" formatCode="General">
                  <c:v>24.378900000000002</c:v>
                </c:pt>
                <c:pt idx="36225" formatCode="General">
                  <c:v>24.3796</c:v>
                </c:pt>
                <c:pt idx="36226" formatCode="General">
                  <c:v>24.380299999999998</c:v>
                </c:pt>
                <c:pt idx="36227" formatCode="General">
                  <c:v>24.381</c:v>
                </c:pt>
                <c:pt idx="36228" formatCode="General">
                  <c:v>24.381599999999999</c:v>
                </c:pt>
                <c:pt idx="36229" formatCode="General">
                  <c:v>24.382300000000001</c:v>
                </c:pt>
                <c:pt idx="36230" formatCode="General">
                  <c:v>24.382999999999999</c:v>
                </c:pt>
                <c:pt idx="36231" formatCode="General">
                  <c:v>24.383600000000001</c:v>
                </c:pt>
                <c:pt idx="36232" formatCode="General">
                  <c:v>24.3843</c:v>
                </c:pt>
                <c:pt idx="36233" formatCode="General">
                  <c:v>24.385000000000002</c:v>
                </c:pt>
                <c:pt idx="36234" formatCode="General">
                  <c:v>24.3857</c:v>
                </c:pt>
                <c:pt idx="36235" formatCode="General">
                  <c:v>24.386299999999999</c:v>
                </c:pt>
                <c:pt idx="36236" formatCode="General">
                  <c:v>24.387</c:v>
                </c:pt>
                <c:pt idx="36237" formatCode="General">
                  <c:v>24.387699999999999</c:v>
                </c:pt>
                <c:pt idx="36238" formatCode="General">
                  <c:v>24.388400000000001</c:v>
                </c:pt>
                <c:pt idx="36239" formatCode="General">
                  <c:v>24.388999999999999</c:v>
                </c:pt>
                <c:pt idx="36240" formatCode="General">
                  <c:v>24.389700000000001</c:v>
                </c:pt>
                <c:pt idx="36241" formatCode="General">
                  <c:v>24.3904</c:v>
                </c:pt>
                <c:pt idx="36242" formatCode="General">
                  <c:v>24.391100000000002</c:v>
                </c:pt>
                <c:pt idx="36243" formatCode="General">
                  <c:v>24.3917</c:v>
                </c:pt>
                <c:pt idx="36244" formatCode="General">
                  <c:v>24.392399999999999</c:v>
                </c:pt>
                <c:pt idx="36245" formatCode="General">
                  <c:v>24.3931</c:v>
                </c:pt>
                <c:pt idx="36246" formatCode="General">
                  <c:v>24.393699999999999</c:v>
                </c:pt>
                <c:pt idx="36247" formatCode="General">
                  <c:v>24.394400000000001</c:v>
                </c:pt>
                <c:pt idx="36248" formatCode="General">
                  <c:v>24.395099999999999</c:v>
                </c:pt>
                <c:pt idx="36249" formatCode="General">
                  <c:v>24.395800000000001</c:v>
                </c:pt>
                <c:pt idx="36250" formatCode="General">
                  <c:v>24.3964</c:v>
                </c:pt>
                <c:pt idx="36251" formatCode="General">
                  <c:v>24.397099999999998</c:v>
                </c:pt>
                <c:pt idx="36252" formatCode="General">
                  <c:v>24.3978</c:v>
                </c:pt>
                <c:pt idx="36253" formatCode="General">
                  <c:v>24.398499999999999</c:v>
                </c:pt>
                <c:pt idx="36254" formatCode="General">
                  <c:v>24.399100000000001</c:v>
                </c:pt>
                <c:pt idx="36255" formatCode="General">
                  <c:v>24.399799999999999</c:v>
                </c:pt>
                <c:pt idx="36256" formatCode="General">
                  <c:v>24.400500000000001</c:v>
                </c:pt>
                <c:pt idx="36257" formatCode="General">
                  <c:v>24.4011</c:v>
                </c:pt>
                <c:pt idx="36258" formatCode="General">
                  <c:v>24.401800000000001</c:v>
                </c:pt>
                <c:pt idx="36259" formatCode="General">
                  <c:v>24.4025</c:v>
                </c:pt>
                <c:pt idx="36260" formatCode="General">
                  <c:v>24.403199999999998</c:v>
                </c:pt>
                <c:pt idx="36261" formatCode="General">
                  <c:v>24.4038</c:v>
                </c:pt>
                <c:pt idx="36262" formatCode="General">
                  <c:v>24.404499999999999</c:v>
                </c:pt>
                <c:pt idx="36263" formatCode="General">
                  <c:v>24.405200000000001</c:v>
                </c:pt>
                <c:pt idx="36264" formatCode="General">
                  <c:v>24.405899999999999</c:v>
                </c:pt>
                <c:pt idx="36265" formatCode="General">
                  <c:v>24.406500000000001</c:v>
                </c:pt>
                <c:pt idx="36266" formatCode="General">
                  <c:v>24.4072</c:v>
                </c:pt>
                <c:pt idx="36267" formatCode="General">
                  <c:v>24.407900000000001</c:v>
                </c:pt>
                <c:pt idx="36268" formatCode="General">
                  <c:v>24.4086</c:v>
                </c:pt>
                <c:pt idx="36269" formatCode="General">
                  <c:v>24.409199999999998</c:v>
                </c:pt>
                <c:pt idx="36270" formatCode="General">
                  <c:v>24.4099</c:v>
                </c:pt>
                <c:pt idx="36271" formatCode="General">
                  <c:v>24.410599999999999</c:v>
                </c:pt>
                <c:pt idx="36272" formatCode="General">
                  <c:v>24.411200000000001</c:v>
                </c:pt>
                <c:pt idx="36273" formatCode="General">
                  <c:v>24.411899999999999</c:v>
                </c:pt>
                <c:pt idx="36274" formatCode="General">
                  <c:v>24.412600000000001</c:v>
                </c:pt>
                <c:pt idx="36275" formatCode="General">
                  <c:v>24.4133</c:v>
                </c:pt>
                <c:pt idx="36276" formatCode="General">
                  <c:v>24.413900000000002</c:v>
                </c:pt>
                <c:pt idx="36277" formatCode="General">
                  <c:v>24.4146</c:v>
                </c:pt>
                <c:pt idx="36278" formatCode="General">
                  <c:v>24.415299999999998</c:v>
                </c:pt>
                <c:pt idx="36279" formatCode="General">
                  <c:v>24.416</c:v>
                </c:pt>
                <c:pt idx="36280" formatCode="General">
                  <c:v>24.416599999999999</c:v>
                </c:pt>
                <c:pt idx="36281" formatCode="General">
                  <c:v>24.417300000000001</c:v>
                </c:pt>
                <c:pt idx="36282" formatCode="General">
                  <c:v>24.417999999999999</c:v>
                </c:pt>
                <c:pt idx="36283" formatCode="General">
                  <c:v>24.418600000000001</c:v>
                </c:pt>
                <c:pt idx="36284" formatCode="General">
                  <c:v>24.4193</c:v>
                </c:pt>
                <c:pt idx="36285" formatCode="General">
                  <c:v>24.42</c:v>
                </c:pt>
                <c:pt idx="36286" formatCode="General">
                  <c:v>24.4207</c:v>
                </c:pt>
                <c:pt idx="36287" formatCode="General">
                  <c:v>24.421299999999999</c:v>
                </c:pt>
                <c:pt idx="36288" formatCode="General">
                  <c:v>24.422000000000001</c:v>
                </c:pt>
                <c:pt idx="36289" formatCode="General">
                  <c:v>24.422699999999999</c:v>
                </c:pt>
                <c:pt idx="36290" formatCode="General">
                  <c:v>24.423400000000001</c:v>
                </c:pt>
                <c:pt idx="36291" formatCode="General">
                  <c:v>24.423999999999999</c:v>
                </c:pt>
                <c:pt idx="36292" formatCode="General">
                  <c:v>24.424700000000001</c:v>
                </c:pt>
                <c:pt idx="36293" formatCode="General">
                  <c:v>24.4254</c:v>
                </c:pt>
                <c:pt idx="36294" formatCode="General">
                  <c:v>24.425999999999998</c:v>
                </c:pt>
                <c:pt idx="36295" formatCode="General">
                  <c:v>24.4267</c:v>
                </c:pt>
                <c:pt idx="36296" formatCode="General">
                  <c:v>24.427399999999999</c:v>
                </c:pt>
                <c:pt idx="36297" formatCode="General">
                  <c:v>24.428100000000001</c:v>
                </c:pt>
                <c:pt idx="36298" formatCode="General">
                  <c:v>24.428699999999999</c:v>
                </c:pt>
                <c:pt idx="36299" formatCode="General">
                  <c:v>24.429400000000001</c:v>
                </c:pt>
                <c:pt idx="36300" formatCode="General">
                  <c:v>24.430099999999999</c:v>
                </c:pt>
                <c:pt idx="36301" formatCode="General">
                  <c:v>24.430800000000001</c:v>
                </c:pt>
                <c:pt idx="36302" formatCode="General">
                  <c:v>24.4314</c:v>
                </c:pt>
                <c:pt idx="36303" formatCode="General">
                  <c:v>24.432099999999998</c:v>
                </c:pt>
                <c:pt idx="36304" formatCode="General">
                  <c:v>24.4328</c:v>
                </c:pt>
                <c:pt idx="36305" formatCode="General">
                  <c:v>24.433499999999999</c:v>
                </c:pt>
                <c:pt idx="36306" formatCode="General">
                  <c:v>24.434100000000001</c:v>
                </c:pt>
                <c:pt idx="36307" formatCode="General">
                  <c:v>24.434799999999999</c:v>
                </c:pt>
                <c:pt idx="36308" formatCode="General">
                  <c:v>24.435500000000001</c:v>
                </c:pt>
                <c:pt idx="36309" formatCode="General">
                  <c:v>24.4361</c:v>
                </c:pt>
                <c:pt idx="36310" formatCode="General">
                  <c:v>24.436800000000002</c:v>
                </c:pt>
                <c:pt idx="36311" formatCode="General">
                  <c:v>24.4375</c:v>
                </c:pt>
                <c:pt idx="36312" formatCode="General">
                  <c:v>24.438199999999998</c:v>
                </c:pt>
                <c:pt idx="36313" formatCode="General">
                  <c:v>24.438800000000001</c:v>
                </c:pt>
                <c:pt idx="36314" formatCode="General">
                  <c:v>24.439499999999999</c:v>
                </c:pt>
                <c:pt idx="36315" formatCode="General">
                  <c:v>24.440200000000001</c:v>
                </c:pt>
                <c:pt idx="36316" formatCode="General">
                  <c:v>24.440899999999999</c:v>
                </c:pt>
                <c:pt idx="36317" formatCode="General">
                  <c:v>24.441500000000001</c:v>
                </c:pt>
                <c:pt idx="36318" formatCode="General">
                  <c:v>24.4422</c:v>
                </c:pt>
                <c:pt idx="36319" formatCode="General">
                  <c:v>24.442900000000002</c:v>
                </c:pt>
                <c:pt idx="36320" formatCode="General">
                  <c:v>24.4435</c:v>
                </c:pt>
                <c:pt idx="36321" formatCode="General">
                  <c:v>24.444199999999999</c:v>
                </c:pt>
                <c:pt idx="36322" formatCode="General">
                  <c:v>24.444900000000001</c:v>
                </c:pt>
                <c:pt idx="36323" formatCode="General">
                  <c:v>24.445599999999999</c:v>
                </c:pt>
                <c:pt idx="36324" formatCode="General">
                  <c:v>24.446200000000001</c:v>
                </c:pt>
                <c:pt idx="36325" formatCode="General">
                  <c:v>24.446899999999999</c:v>
                </c:pt>
                <c:pt idx="36326" formatCode="General">
                  <c:v>24.447600000000001</c:v>
                </c:pt>
                <c:pt idx="36327" formatCode="General">
                  <c:v>24.4483</c:v>
                </c:pt>
                <c:pt idx="36328" formatCode="General">
                  <c:v>24.448899999999998</c:v>
                </c:pt>
                <c:pt idx="36329" formatCode="General">
                  <c:v>24.4496</c:v>
                </c:pt>
                <c:pt idx="36330" formatCode="General">
                  <c:v>24.450299999999999</c:v>
                </c:pt>
                <c:pt idx="36331" formatCode="General">
                  <c:v>24.450900000000001</c:v>
                </c:pt>
                <c:pt idx="36332" formatCode="General">
                  <c:v>24.451599999999999</c:v>
                </c:pt>
                <c:pt idx="36333" formatCode="General">
                  <c:v>24.452300000000001</c:v>
                </c:pt>
                <c:pt idx="36334" formatCode="General">
                  <c:v>24.452999999999999</c:v>
                </c:pt>
                <c:pt idx="36335" formatCode="General">
                  <c:v>24.453600000000002</c:v>
                </c:pt>
                <c:pt idx="36336" formatCode="General">
                  <c:v>24.4543</c:v>
                </c:pt>
                <c:pt idx="36337" formatCode="General">
                  <c:v>24.454999999999998</c:v>
                </c:pt>
                <c:pt idx="36338" formatCode="General">
                  <c:v>24.4557</c:v>
                </c:pt>
                <c:pt idx="36339" formatCode="General">
                  <c:v>24.456299999999999</c:v>
                </c:pt>
                <c:pt idx="36340" formatCode="General">
                  <c:v>24.457000000000001</c:v>
                </c:pt>
                <c:pt idx="36341" formatCode="General">
                  <c:v>24.457699999999999</c:v>
                </c:pt>
                <c:pt idx="36342" formatCode="General">
                  <c:v>24.458400000000001</c:v>
                </c:pt>
                <c:pt idx="36343" formatCode="General">
                  <c:v>24.459</c:v>
                </c:pt>
                <c:pt idx="36344" formatCode="General">
                  <c:v>24.459700000000002</c:v>
                </c:pt>
                <c:pt idx="36345" formatCode="General">
                  <c:v>24.4604</c:v>
                </c:pt>
                <c:pt idx="36346" formatCode="General">
                  <c:v>24.460999999999999</c:v>
                </c:pt>
                <c:pt idx="36347" formatCode="General">
                  <c:v>24.4617</c:v>
                </c:pt>
                <c:pt idx="36348" formatCode="General">
                  <c:v>24.462399999999999</c:v>
                </c:pt>
                <c:pt idx="36349" formatCode="General">
                  <c:v>24.463100000000001</c:v>
                </c:pt>
                <c:pt idx="36350" formatCode="General">
                  <c:v>24.463699999999999</c:v>
                </c:pt>
                <c:pt idx="36351" formatCode="General">
                  <c:v>24.464400000000001</c:v>
                </c:pt>
                <c:pt idx="36352" formatCode="General">
                  <c:v>24.4651</c:v>
                </c:pt>
                <c:pt idx="36353" formatCode="General">
                  <c:v>24.465800000000002</c:v>
                </c:pt>
                <c:pt idx="36354" formatCode="General">
                  <c:v>24.4664</c:v>
                </c:pt>
                <c:pt idx="36355" formatCode="General">
                  <c:v>24.467099999999999</c:v>
                </c:pt>
                <c:pt idx="36356" formatCode="General">
                  <c:v>24.4678</c:v>
                </c:pt>
                <c:pt idx="36357" formatCode="General">
                  <c:v>24.468399999999999</c:v>
                </c:pt>
                <c:pt idx="36358" formatCode="General">
                  <c:v>24.469100000000001</c:v>
                </c:pt>
                <c:pt idx="36359" formatCode="General">
                  <c:v>24.469799999999999</c:v>
                </c:pt>
                <c:pt idx="36360" formatCode="General">
                  <c:v>24.470500000000001</c:v>
                </c:pt>
                <c:pt idx="36361" formatCode="General">
                  <c:v>24.4711</c:v>
                </c:pt>
                <c:pt idx="36362" formatCode="General">
                  <c:v>24.471800000000002</c:v>
                </c:pt>
                <c:pt idx="36363" formatCode="General">
                  <c:v>24.4725</c:v>
                </c:pt>
                <c:pt idx="36364" formatCode="General">
                  <c:v>24.473199999999999</c:v>
                </c:pt>
                <c:pt idx="36365" formatCode="General">
                  <c:v>24.473800000000001</c:v>
                </c:pt>
                <c:pt idx="36366" formatCode="General">
                  <c:v>24.474499999999999</c:v>
                </c:pt>
                <c:pt idx="36367" formatCode="General">
                  <c:v>24.475200000000001</c:v>
                </c:pt>
                <c:pt idx="36368" formatCode="General">
                  <c:v>24.475899999999999</c:v>
                </c:pt>
                <c:pt idx="36369" formatCode="General">
                  <c:v>24.476500000000001</c:v>
                </c:pt>
                <c:pt idx="36370" formatCode="General">
                  <c:v>24.4772</c:v>
                </c:pt>
                <c:pt idx="36371" formatCode="General">
                  <c:v>24.477900000000002</c:v>
                </c:pt>
                <c:pt idx="36372" formatCode="General">
                  <c:v>24.4785</c:v>
                </c:pt>
                <c:pt idx="36373" formatCode="General">
                  <c:v>24.479199999999999</c:v>
                </c:pt>
                <c:pt idx="36374" formatCode="General">
                  <c:v>24.479900000000001</c:v>
                </c:pt>
                <c:pt idx="36375" formatCode="General">
                  <c:v>24.480599999999999</c:v>
                </c:pt>
                <c:pt idx="36376" formatCode="General">
                  <c:v>24.481200000000001</c:v>
                </c:pt>
                <c:pt idx="36377" formatCode="General">
                  <c:v>24.4819</c:v>
                </c:pt>
                <c:pt idx="36378" formatCode="General">
                  <c:v>24.482600000000001</c:v>
                </c:pt>
                <c:pt idx="36379" formatCode="General">
                  <c:v>24.4833</c:v>
                </c:pt>
                <c:pt idx="36380" formatCode="General">
                  <c:v>24.483899999999998</c:v>
                </c:pt>
                <c:pt idx="36381" formatCode="General">
                  <c:v>24.4846</c:v>
                </c:pt>
                <c:pt idx="36382" formatCode="General">
                  <c:v>24.485299999999999</c:v>
                </c:pt>
                <c:pt idx="36383" formatCode="General">
                  <c:v>24.485900000000001</c:v>
                </c:pt>
                <c:pt idx="36384" formatCode="General">
                  <c:v>24.486599999999999</c:v>
                </c:pt>
                <c:pt idx="36385" formatCode="General">
                  <c:v>24.487300000000001</c:v>
                </c:pt>
                <c:pt idx="36386" formatCode="General">
                  <c:v>24.488</c:v>
                </c:pt>
                <c:pt idx="36387" formatCode="General">
                  <c:v>24.488600000000002</c:v>
                </c:pt>
                <c:pt idx="36388" formatCode="General">
                  <c:v>24.4893</c:v>
                </c:pt>
                <c:pt idx="36389" formatCode="General">
                  <c:v>24.49</c:v>
                </c:pt>
                <c:pt idx="36390" formatCode="General">
                  <c:v>24.4907</c:v>
                </c:pt>
                <c:pt idx="36391" formatCode="General">
                  <c:v>24.491299999999999</c:v>
                </c:pt>
                <c:pt idx="36392" formatCode="General">
                  <c:v>24.492000000000001</c:v>
                </c:pt>
                <c:pt idx="36393" formatCode="General">
                  <c:v>24.492699999999999</c:v>
                </c:pt>
                <c:pt idx="36394" formatCode="General">
                  <c:v>24.493300000000001</c:v>
                </c:pt>
                <c:pt idx="36395" formatCode="General">
                  <c:v>24.494</c:v>
                </c:pt>
                <c:pt idx="36396" formatCode="General">
                  <c:v>24.494700000000002</c:v>
                </c:pt>
                <c:pt idx="36397" formatCode="General">
                  <c:v>24.4954</c:v>
                </c:pt>
                <c:pt idx="36398" formatCode="General">
                  <c:v>24.495999999999999</c:v>
                </c:pt>
                <c:pt idx="36399" formatCode="General">
                  <c:v>24.496700000000001</c:v>
                </c:pt>
                <c:pt idx="36400" formatCode="General">
                  <c:v>24.497399999999999</c:v>
                </c:pt>
                <c:pt idx="36401" formatCode="General">
                  <c:v>24.498100000000001</c:v>
                </c:pt>
                <c:pt idx="36402" formatCode="General">
                  <c:v>24.498699999999999</c:v>
                </c:pt>
                <c:pt idx="36403" formatCode="General">
                  <c:v>24.499400000000001</c:v>
                </c:pt>
                <c:pt idx="36404" formatCode="General">
                  <c:v>24.5001</c:v>
                </c:pt>
                <c:pt idx="36405" formatCode="General">
                  <c:v>24.500800000000002</c:v>
                </c:pt>
                <c:pt idx="36406" formatCode="General">
                  <c:v>24.5014</c:v>
                </c:pt>
                <c:pt idx="36407" formatCode="General">
                  <c:v>24.502099999999999</c:v>
                </c:pt>
                <c:pt idx="36408" formatCode="General">
                  <c:v>24.502800000000001</c:v>
                </c:pt>
                <c:pt idx="36409" formatCode="General">
                  <c:v>24.503399999999999</c:v>
                </c:pt>
                <c:pt idx="36410" formatCode="General">
                  <c:v>24.504100000000001</c:v>
                </c:pt>
                <c:pt idx="36411" formatCode="General">
                  <c:v>24.504799999999999</c:v>
                </c:pt>
                <c:pt idx="36412" formatCode="General">
                  <c:v>24.505500000000001</c:v>
                </c:pt>
                <c:pt idx="36413" formatCode="General">
                  <c:v>24.5061</c:v>
                </c:pt>
                <c:pt idx="36414" formatCode="General">
                  <c:v>24.506799999999998</c:v>
                </c:pt>
                <c:pt idx="36415" formatCode="General">
                  <c:v>24.5075</c:v>
                </c:pt>
                <c:pt idx="36416" formatCode="General">
                  <c:v>24.508199999999999</c:v>
                </c:pt>
                <c:pt idx="36417" formatCode="General">
                  <c:v>24.508800000000001</c:v>
                </c:pt>
                <c:pt idx="36418" formatCode="General">
                  <c:v>24.509499999999999</c:v>
                </c:pt>
                <c:pt idx="36419" formatCode="General">
                  <c:v>24.510200000000001</c:v>
                </c:pt>
                <c:pt idx="36420" formatCode="General">
                  <c:v>24.5108</c:v>
                </c:pt>
                <c:pt idx="36421" formatCode="General">
                  <c:v>24.511500000000002</c:v>
                </c:pt>
                <c:pt idx="36422" formatCode="General">
                  <c:v>24.5122</c:v>
                </c:pt>
                <c:pt idx="36423" formatCode="General">
                  <c:v>24.512899999999998</c:v>
                </c:pt>
                <c:pt idx="36424" formatCode="General">
                  <c:v>24.513500000000001</c:v>
                </c:pt>
                <c:pt idx="36425" formatCode="General">
                  <c:v>24.514199999999999</c:v>
                </c:pt>
                <c:pt idx="36426" formatCode="General">
                  <c:v>24.514900000000001</c:v>
                </c:pt>
                <c:pt idx="36427" formatCode="General">
                  <c:v>24.515599999999999</c:v>
                </c:pt>
                <c:pt idx="36428" formatCode="General">
                  <c:v>24.516200000000001</c:v>
                </c:pt>
                <c:pt idx="36429" formatCode="General">
                  <c:v>24.5169</c:v>
                </c:pt>
                <c:pt idx="36430" formatCode="General">
                  <c:v>24.517600000000002</c:v>
                </c:pt>
                <c:pt idx="36431" formatCode="General">
                  <c:v>24.5183</c:v>
                </c:pt>
                <c:pt idx="36432" formatCode="General">
                  <c:v>24.518899999999999</c:v>
                </c:pt>
                <c:pt idx="36433" formatCode="General">
                  <c:v>24.519600000000001</c:v>
                </c:pt>
                <c:pt idx="36434" formatCode="General">
                  <c:v>24.520299999999999</c:v>
                </c:pt>
                <c:pt idx="36435" formatCode="General">
                  <c:v>24.520900000000001</c:v>
                </c:pt>
                <c:pt idx="36436" formatCode="General">
                  <c:v>24.521599999999999</c:v>
                </c:pt>
                <c:pt idx="36437" formatCode="General">
                  <c:v>24.522300000000001</c:v>
                </c:pt>
                <c:pt idx="36438" formatCode="General">
                  <c:v>24.523</c:v>
                </c:pt>
                <c:pt idx="36439" formatCode="General">
                  <c:v>24.523599999999998</c:v>
                </c:pt>
                <c:pt idx="36440" formatCode="General">
                  <c:v>24.5243</c:v>
                </c:pt>
                <c:pt idx="36441" formatCode="General">
                  <c:v>24.524999999999999</c:v>
                </c:pt>
                <c:pt idx="36442" formatCode="General">
                  <c:v>24.525700000000001</c:v>
                </c:pt>
                <c:pt idx="36443" formatCode="General">
                  <c:v>24.526299999999999</c:v>
                </c:pt>
                <c:pt idx="36444" formatCode="General">
                  <c:v>24.527000000000001</c:v>
                </c:pt>
                <c:pt idx="36445" formatCode="General">
                  <c:v>24.527699999999999</c:v>
                </c:pt>
                <c:pt idx="36446" formatCode="General">
                  <c:v>24.528300000000002</c:v>
                </c:pt>
                <c:pt idx="36447" formatCode="General">
                  <c:v>24.529</c:v>
                </c:pt>
                <c:pt idx="36448" formatCode="General">
                  <c:v>24.529699999999998</c:v>
                </c:pt>
                <c:pt idx="36449" formatCode="General">
                  <c:v>24.5304</c:v>
                </c:pt>
                <c:pt idx="36450" formatCode="General">
                  <c:v>24.530999999999999</c:v>
                </c:pt>
                <c:pt idx="36451" formatCode="General">
                  <c:v>24.531700000000001</c:v>
                </c:pt>
                <c:pt idx="36452" formatCode="General">
                  <c:v>24.532399999999999</c:v>
                </c:pt>
                <c:pt idx="36453" formatCode="General">
                  <c:v>24.533100000000001</c:v>
                </c:pt>
                <c:pt idx="36454" formatCode="General">
                  <c:v>24.5337</c:v>
                </c:pt>
                <c:pt idx="36455" formatCode="General">
                  <c:v>24.534400000000002</c:v>
                </c:pt>
                <c:pt idx="36456" formatCode="General">
                  <c:v>24.5351</c:v>
                </c:pt>
                <c:pt idx="36457" formatCode="General">
                  <c:v>24.535699999999999</c:v>
                </c:pt>
                <c:pt idx="36458" formatCode="General">
                  <c:v>24.5364</c:v>
                </c:pt>
                <c:pt idx="36459" formatCode="General">
                  <c:v>24.537099999999999</c:v>
                </c:pt>
                <c:pt idx="36460" formatCode="General">
                  <c:v>24.537800000000001</c:v>
                </c:pt>
                <c:pt idx="36461" formatCode="General">
                  <c:v>24.538399999999999</c:v>
                </c:pt>
                <c:pt idx="36462" formatCode="General">
                  <c:v>24.539100000000001</c:v>
                </c:pt>
                <c:pt idx="36463" formatCode="General">
                  <c:v>24.5398</c:v>
                </c:pt>
                <c:pt idx="36464" formatCode="General">
                  <c:v>24.540500000000002</c:v>
                </c:pt>
                <c:pt idx="36465" formatCode="General">
                  <c:v>24.5411</c:v>
                </c:pt>
                <c:pt idx="36466" formatCode="General">
                  <c:v>24.541799999999999</c:v>
                </c:pt>
                <c:pt idx="36467" formatCode="General">
                  <c:v>24.5425</c:v>
                </c:pt>
                <c:pt idx="36468" formatCode="General">
                  <c:v>24.543199999999999</c:v>
                </c:pt>
                <c:pt idx="36469" formatCode="General">
                  <c:v>24.543800000000001</c:v>
                </c:pt>
                <c:pt idx="36470" formatCode="General">
                  <c:v>24.544499999999999</c:v>
                </c:pt>
                <c:pt idx="36471" formatCode="General">
                  <c:v>24.545200000000001</c:v>
                </c:pt>
                <c:pt idx="36472" formatCode="General">
                  <c:v>24.5458</c:v>
                </c:pt>
                <c:pt idx="36473" formatCode="General">
                  <c:v>24.546500000000002</c:v>
                </c:pt>
                <c:pt idx="36474" formatCode="General">
                  <c:v>24.5472</c:v>
                </c:pt>
                <c:pt idx="36475" formatCode="General">
                  <c:v>24.547899999999998</c:v>
                </c:pt>
                <c:pt idx="36476" formatCode="General">
                  <c:v>24.548500000000001</c:v>
                </c:pt>
                <c:pt idx="36477" formatCode="General">
                  <c:v>24.549199999999999</c:v>
                </c:pt>
                <c:pt idx="36478" formatCode="General">
                  <c:v>24.549900000000001</c:v>
                </c:pt>
                <c:pt idx="36479" formatCode="General">
                  <c:v>24.550599999999999</c:v>
                </c:pt>
                <c:pt idx="36480" formatCode="General">
                  <c:v>24.551200000000001</c:v>
                </c:pt>
                <c:pt idx="36481" formatCode="General">
                  <c:v>24.5519</c:v>
                </c:pt>
                <c:pt idx="36482" formatCode="General">
                  <c:v>24.552600000000002</c:v>
                </c:pt>
                <c:pt idx="36483" formatCode="General">
                  <c:v>24.5532</c:v>
                </c:pt>
                <c:pt idx="36484" formatCode="General">
                  <c:v>24.553899999999999</c:v>
                </c:pt>
                <c:pt idx="36485" formatCode="General">
                  <c:v>24.554600000000001</c:v>
                </c:pt>
                <c:pt idx="36486" formatCode="General">
                  <c:v>24.555299999999999</c:v>
                </c:pt>
                <c:pt idx="36487" formatCode="General">
                  <c:v>24.555900000000001</c:v>
                </c:pt>
                <c:pt idx="36488" formatCode="General">
                  <c:v>24.5566</c:v>
                </c:pt>
                <c:pt idx="36489" formatCode="General">
                  <c:v>24.557300000000001</c:v>
                </c:pt>
                <c:pt idx="36490" formatCode="General">
                  <c:v>24.558</c:v>
                </c:pt>
                <c:pt idx="36491" formatCode="General">
                  <c:v>24.558599999999998</c:v>
                </c:pt>
                <c:pt idx="36492" formatCode="General">
                  <c:v>24.5593</c:v>
                </c:pt>
                <c:pt idx="36493" formatCode="General">
                  <c:v>24.56</c:v>
                </c:pt>
                <c:pt idx="36494" formatCode="General">
                  <c:v>24.560600000000001</c:v>
                </c:pt>
                <c:pt idx="36495" formatCode="General">
                  <c:v>24.561299999999999</c:v>
                </c:pt>
                <c:pt idx="36496" formatCode="General">
                  <c:v>24.562000000000001</c:v>
                </c:pt>
                <c:pt idx="36497" formatCode="General">
                  <c:v>24.5627</c:v>
                </c:pt>
                <c:pt idx="36498" formatCode="General">
                  <c:v>24.563300000000002</c:v>
                </c:pt>
                <c:pt idx="36499" formatCode="General">
                  <c:v>24.564</c:v>
                </c:pt>
                <c:pt idx="36500" formatCode="General">
                  <c:v>24.564699999999998</c:v>
                </c:pt>
                <c:pt idx="36501" formatCode="General">
                  <c:v>24.5654</c:v>
                </c:pt>
                <c:pt idx="36502" formatCode="General">
                  <c:v>24.565999999999999</c:v>
                </c:pt>
                <c:pt idx="36503" formatCode="General">
                  <c:v>24.566700000000001</c:v>
                </c:pt>
                <c:pt idx="36504" formatCode="General">
                  <c:v>24.567399999999999</c:v>
                </c:pt>
                <c:pt idx="36505" formatCode="General">
                  <c:v>24.568100000000001</c:v>
                </c:pt>
                <c:pt idx="36506" formatCode="General">
                  <c:v>24.5687</c:v>
                </c:pt>
                <c:pt idx="36507" formatCode="General">
                  <c:v>24.569400000000002</c:v>
                </c:pt>
                <c:pt idx="36508" formatCode="General">
                  <c:v>24.5701</c:v>
                </c:pt>
                <c:pt idx="36509" formatCode="General">
                  <c:v>24.570699999999999</c:v>
                </c:pt>
                <c:pt idx="36510" formatCode="General">
                  <c:v>24.571400000000001</c:v>
                </c:pt>
                <c:pt idx="36511" formatCode="General">
                  <c:v>24.572099999999999</c:v>
                </c:pt>
                <c:pt idx="36512" formatCode="General">
                  <c:v>24.572800000000001</c:v>
                </c:pt>
                <c:pt idx="36513" formatCode="General">
                  <c:v>24.573399999999999</c:v>
                </c:pt>
                <c:pt idx="36514" formatCode="General">
                  <c:v>24.574100000000001</c:v>
                </c:pt>
                <c:pt idx="36515" formatCode="General">
                  <c:v>24.5748</c:v>
                </c:pt>
                <c:pt idx="36516" formatCode="General">
                  <c:v>24.575500000000002</c:v>
                </c:pt>
                <c:pt idx="36517" formatCode="General">
                  <c:v>24.5761</c:v>
                </c:pt>
                <c:pt idx="36518" formatCode="General">
                  <c:v>24.576799999999999</c:v>
                </c:pt>
                <c:pt idx="36519" formatCode="General">
                  <c:v>24.577500000000001</c:v>
                </c:pt>
                <c:pt idx="36520" formatCode="General">
                  <c:v>24.578099999999999</c:v>
                </c:pt>
                <c:pt idx="36521" formatCode="General">
                  <c:v>24.578800000000001</c:v>
                </c:pt>
                <c:pt idx="36522" formatCode="General">
                  <c:v>24.579499999999999</c:v>
                </c:pt>
                <c:pt idx="36523" formatCode="General">
                  <c:v>24.580200000000001</c:v>
                </c:pt>
                <c:pt idx="36524" formatCode="General">
                  <c:v>24.5808</c:v>
                </c:pt>
                <c:pt idx="36525" formatCode="General">
                  <c:v>24.581499999999998</c:v>
                </c:pt>
                <c:pt idx="36526" formatCode="General">
                  <c:v>24.5822</c:v>
                </c:pt>
                <c:pt idx="36527" formatCode="General">
                  <c:v>24.582899999999999</c:v>
                </c:pt>
                <c:pt idx="36528" formatCode="General">
                  <c:v>24.583500000000001</c:v>
                </c:pt>
                <c:pt idx="36529" formatCode="General">
                  <c:v>24.584199999999999</c:v>
                </c:pt>
                <c:pt idx="36530" formatCode="General">
                  <c:v>24.584900000000001</c:v>
                </c:pt>
                <c:pt idx="36531" formatCode="General">
                  <c:v>24.585599999999999</c:v>
                </c:pt>
                <c:pt idx="36532" formatCode="General">
                  <c:v>24.586200000000002</c:v>
                </c:pt>
                <c:pt idx="36533" formatCode="General">
                  <c:v>24.5869</c:v>
                </c:pt>
                <c:pt idx="36534" formatCode="General">
                  <c:v>24.587599999999998</c:v>
                </c:pt>
                <c:pt idx="36535" formatCode="General">
                  <c:v>24.588200000000001</c:v>
                </c:pt>
                <c:pt idx="36536" formatCode="General">
                  <c:v>24.588899999999999</c:v>
                </c:pt>
                <c:pt idx="36537" formatCode="General">
                  <c:v>24.589600000000001</c:v>
                </c:pt>
                <c:pt idx="36538" formatCode="General">
                  <c:v>24.590299999999999</c:v>
                </c:pt>
                <c:pt idx="36539" formatCode="General">
                  <c:v>24.590900000000001</c:v>
                </c:pt>
                <c:pt idx="36540" formatCode="General">
                  <c:v>24.5916</c:v>
                </c:pt>
                <c:pt idx="36541" formatCode="General">
                  <c:v>24.592300000000002</c:v>
                </c:pt>
                <c:pt idx="36542" formatCode="General">
                  <c:v>24.593</c:v>
                </c:pt>
                <c:pt idx="36543" formatCode="General">
                  <c:v>24.593599999999999</c:v>
                </c:pt>
                <c:pt idx="36544" formatCode="General">
                  <c:v>24.5943</c:v>
                </c:pt>
                <c:pt idx="36545" formatCode="General">
                  <c:v>24.594999999999999</c:v>
                </c:pt>
                <c:pt idx="36546" formatCode="General">
                  <c:v>24.595600000000001</c:v>
                </c:pt>
                <c:pt idx="36547" formatCode="General">
                  <c:v>24.596299999999999</c:v>
                </c:pt>
                <c:pt idx="36548" formatCode="General">
                  <c:v>24.597000000000001</c:v>
                </c:pt>
                <c:pt idx="36549" formatCode="General">
                  <c:v>24.5977</c:v>
                </c:pt>
                <c:pt idx="36550" formatCode="General">
                  <c:v>24.598299999999998</c:v>
                </c:pt>
                <c:pt idx="36551" formatCode="General">
                  <c:v>24.599</c:v>
                </c:pt>
                <c:pt idx="36552" formatCode="General">
                  <c:v>24.599699999999999</c:v>
                </c:pt>
                <c:pt idx="36553" formatCode="General">
                  <c:v>24.6004</c:v>
                </c:pt>
                <c:pt idx="36554" formatCode="General">
                  <c:v>24.600999999999999</c:v>
                </c:pt>
                <c:pt idx="36555" formatCode="General">
                  <c:v>24.601700000000001</c:v>
                </c:pt>
                <c:pt idx="36556" formatCode="General">
                  <c:v>24.602399999999999</c:v>
                </c:pt>
                <c:pt idx="36557" formatCode="General">
                  <c:v>24.603000000000002</c:v>
                </c:pt>
                <c:pt idx="36558" formatCode="General">
                  <c:v>24.6037</c:v>
                </c:pt>
                <c:pt idx="36559" formatCode="General">
                  <c:v>24.604399999999998</c:v>
                </c:pt>
                <c:pt idx="36560" formatCode="General">
                  <c:v>24.6051</c:v>
                </c:pt>
                <c:pt idx="36561" formatCode="General">
                  <c:v>24.605699999999999</c:v>
                </c:pt>
                <c:pt idx="36562" formatCode="General">
                  <c:v>24.606400000000001</c:v>
                </c:pt>
                <c:pt idx="36563" formatCode="General">
                  <c:v>24.607099999999999</c:v>
                </c:pt>
                <c:pt idx="36564" formatCode="General">
                  <c:v>24.607800000000001</c:v>
                </c:pt>
                <c:pt idx="36565" formatCode="General">
                  <c:v>24.6084</c:v>
                </c:pt>
                <c:pt idx="36566" formatCode="General">
                  <c:v>24.609100000000002</c:v>
                </c:pt>
                <c:pt idx="36567" formatCode="General">
                  <c:v>24.6098</c:v>
                </c:pt>
                <c:pt idx="36568" formatCode="General">
                  <c:v>24.610499999999998</c:v>
                </c:pt>
                <c:pt idx="36569" formatCode="General">
                  <c:v>24.6111</c:v>
                </c:pt>
                <c:pt idx="36570" formatCode="General">
                  <c:v>24.611799999999999</c:v>
                </c:pt>
                <c:pt idx="36571" formatCode="General">
                  <c:v>24.612500000000001</c:v>
                </c:pt>
                <c:pt idx="36572" formatCode="General">
                  <c:v>24.613099999999999</c:v>
                </c:pt>
                <c:pt idx="36573" formatCode="General">
                  <c:v>24.613800000000001</c:v>
                </c:pt>
                <c:pt idx="36574" formatCode="General">
                  <c:v>24.6145</c:v>
                </c:pt>
                <c:pt idx="36575" formatCode="General">
                  <c:v>24.615200000000002</c:v>
                </c:pt>
                <c:pt idx="36576" formatCode="General">
                  <c:v>24.6158</c:v>
                </c:pt>
                <c:pt idx="36577" formatCode="General">
                  <c:v>24.616499999999998</c:v>
                </c:pt>
                <c:pt idx="36578" formatCode="General">
                  <c:v>24.6172</c:v>
                </c:pt>
                <c:pt idx="36579" formatCode="General">
                  <c:v>24.617899999999999</c:v>
                </c:pt>
                <c:pt idx="36580" formatCode="General">
                  <c:v>24.618500000000001</c:v>
                </c:pt>
                <c:pt idx="36581" formatCode="General">
                  <c:v>24.619199999999999</c:v>
                </c:pt>
                <c:pt idx="36582" formatCode="General">
                  <c:v>24.619900000000001</c:v>
                </c:pt>
                <c:pt idx="36583" formatCode="General">
                  <c:v>24.6205</c:v>
                </c:pt>
                <c:pt idx="36584" formatCode="General">
                  <c:v>24.621200000000002</c:v>
                </c:pt>
                <c:pt idx="36585" formatCode="General">
                  <c:v>24.6219</c:v>
                </c:pt>
                <c:pt idx="36586" formatCode="General">
                  <c:v>24.622599999999998</c:v>
                </c:pt>
                <c:pt idx="36587" formatCode="General">
                  <c:v>24.623200000000001</c:v>
                </c:pt>
                <c:pt idx="36588" formatCode="General">
                  <c:v>24.623899999999999</c:v>
                </c:pt>
                <c:pt idx="36589" formatCode="General">
                  <c:v>24.624600000000001</c:v>
                </c:pt>
                <c:pt idx="36590" formatCode="General">
                  <c:v>24.625299999999999</c:v>
                </c:pt>
                <c:pt idx="36591" formatCode="General">
                  <c:v>24.625900000000001</c:v>
                </c:pt>
                <c:pt idx="36592" formatCode="General">
                  <c:v>24.6266</c:v>
                </c:pt>
                <c:pt idx="36593" formatCode="General">
                  <c:v>24.627300000000002</c:v>
                </c:pt>
                <c:pt idx="36594" formatCode="General">
                  <c:v>24.628</c:v>
                </c:pt>
                <c:pt idx="36595" formatCode="General">
                  <c:v>24.628599999999999</c:v>
                </c:pt>
                <c:pt idx="36596" formatCode="General">
                  <c:v>24.629300000000001</c:v>
                </c:pt>
                <c:pt idx="36597" formatCode="General">
                  <c:v>24.63</c:v>
                </c:pt>
                <c:pt idx="36598" formatCode="General">
                  <c:v>24.630600000000001</c:v>
                </c:pt>
                <c:pt idx="36599" formatCode="General">
                  <c:v>24.6313</c:v>
                </c:pt>
                <c:pt idx="36600" formatCode="General">
                  <c:v>24.632000000000001</c:v>
                </c:pt>
                <c:pt idx="36601" formatCode="General">
                  <c:v>24.6327</c:v>
                </c:pt>
                <c:pt idx="36602" formatCode="General">
                  <c:v>24.633299999999998</c:v>
                </c:pt>
                <c:pt idx="36603" formatCode="General">
                  <c:v>24.634</c:v>
                </c:pt>
                <c:pt idx="36604" formatCode="General">
                  <c:v>24.634699999999999</c:v>
                </c:pt>
                <c:pt idx="36605" formatCode="General">
                  <c:v>24.635400000000001</c:v>
                </c:pt>
                <c:pt idx="36606" formatCode="General">
                  <c:v>24.635999999999999</c:v>
                </c:pt>
                <c:pt idx="36607" formatCode="General">
                  <c:v>24.636700000000001</c:v>
                </c:pt>
                <c:pt idx="36608" formatCode="General">
                  <c:v>24.6374</c:v>
                </c:pt>
                <c:pt idx="36609" formatCode="General">
                  <c:v>24.638000000000002</c:v>
                </c:pt>
                <c:pt idx="36610" formatCode="General">
                  <c:v>24.6387</c:v>
                </c:pt>
                <c:pt idx="36611" formatCode="General">
                  <c:v>24.639399999999998</c:v>
                </c:pt>
                <c:pt idx="36612" formatCode="General">
                  <c:v>24.6401</c:v>
                </c:pt>
                <c:pt idx="36613" formatCode="General">
                  <c:v>24.640699999999999</c:v>
                </c:pt>
                <c:pt idx="36614" formatCode="General">
                  <c:v>24.641400000000001</c:v>
                </c:pt>
                <c:pt idx="36615" formatCode="General">
                  <c:v>24.642099999999999</c:v>
                </c:pt>
                <c:pt idx="36616" formatCode="General">
                  <c:v>24.642800000000001</c:v>
                </c:pt>
                <c:pt idx="36617" formatCode="General">
                  <c:v>24.6434</c:v>
                </c:pt>
                <c:pt idx="36618" formatCode="General">
                  <c:v>24.644100000000002</c:v>
                </c:pt>
                <c:pt idx="36619" formatCode="General">
                  <c:v>24.6448</c:v>
                </c:pt>
                <c:pt idx="36620" formatCode="General">
                  <c:v>24.645399999999999</c:v>
                </c:pt>
                <c:pt idx="36621" formatCode="General">
                  <c:v>24.646100000000001</c:v>
                </c:pt>
                <c:pt idx="36622" formatCode="General">
                  <c:v>24.646799999999999</c:v>
                </c:pt>
                <c:pt idx="36623" formatCode="General">
                  <c:v>24.647500000000001</c:v>
                </c:pt>
                <c:pt idx="36624" formatCode="General">
                  <c:v>24.648099999999999</c:v>
                </c:pt>
                <c:pt idx="36625" formatCode="General">
                  <c:v>24.648800000000001</c:v>
                </c:pt>
                <c:pt idx="36626" formatCode="General">
                  <c:v>24.6495</c:v>
                </c:pt>
                <c:pt idx="36627" formatCode="General">
                  <c:v>24.650200000000002</c:v>
                </c:pt>
                <c:pt idx="36628" formatCode="General">
                  <c:v>24.6508</c:v>
                </c:pt>
                <c:pt idx="36629" formatCode="General">
                  <c:v>24.651499999999999</c:v>
                </c:pt>
                <c:pt idx="36630" formatCode="General">
                  <c:v>24.652200000000001</c:v>
                </c:pt>
                <c:pt idx="36631" formatCode="General">
                  <c:v>24.652899999999999</c:v>
                </c:pt>
                <c:pt idx="36632" formatCode="General">
                  <c:v>24.653500000000001</c:v>
                </c:pt>
                <c:pt idx="36633" formatCode="General">
                  <c:v>24.654199999999999</c:v>
                </c:pt>
                <c:pt idx="36634" formatCode="General">
                  <c:v>24.654900000000001</c:v>
                </c:pt>
                <c:pt idx="36635" formatCode="General">
                  <c:v>24.6555</c:v>
                </c:pt>
                <c:pt idx="36636" formatCode="General">
                  <c:v>24.656199999999998</c:v>
                </c:pt>
                <c:pt idx="36637" formatCode="General">
                  <c:v>24.6569</c:v>
                </c:pt>
                <c:pt idx="36638" formatCode="General">
                  <c:v>24.657599999999999</c:v>
                </c:pt>
                <c:pt idx="36639" formatCode="General">
                  <c:v>24.658200000000001</c:v>
                </c:pt>
                <c:pt idx="36640" formatCode="General">
                  <c:v>24.658899999999999</c:v>
                </c:pt>
                <c:pt idx="36641" formatCode="General">
                  <c:v>24.659600000000001</c:v>
                </c:pt>
                <c:pt idx="36642" formatCode="General">
                  <c:v>24.660299999999999</c:v>
                </c:pt>
                <c:pt idx="36643" formatCode="General">
                  <c:v>24.660900000000002</c:v>
                </c:pt>
                <c:pt idx="36644" formatCode="General">
                  <c:v>24.6616</c:v>
                </c:pt>
                <c:pt idx="36645" formatCode="General">
                  <c:v>24.662299999999998</c:v>
                </c:pt>
                <c:pt idx="36646" formatCode="General">
                  <c:v>24.6629</c:v>
                </c:pt>
                <c:pt idx="36647" formatCode="General">
                  <c:v>24.663599999999999</c:v>
                </c:pt>
                <c:pt idx="36648" formatCode="General">
                  <c:v>24.664300000000001</c:v>
                </c:pt>
                <c:pt idx="36649" formatCode="General">
                  <c:v>24.664999999999999</c:v>
                </c:pt>
                <c:pt idx="36650" formatCode="General">
                  <c:v>24.665600000000001</c:v>
                </c:pt>
                <c:pt idx="36651" formatCode="General">
                  <c:v>24.6663</c:v>
                </c:pt>
                <c:pt idx="36652" formatCode="General">
                  <c:v>24.667000000000002</c:v>
                </c:pt>
                <c:pt idx="36653" formatCode="General">
                  <c:v>24.6677</c:v>
                </c:pt>
                <c:pt idx="36654" formatCode="General">
                  <c:v>24.668299999999999</c:v>
                </c:pt>
                <c:pt idx="36655" formatCode="General">
                  <c:v>24.669</c:v>
                </c:pt>
                <c:pt idx="36656" formatCode="General">
                  <c:v>24.669699999999999</c:v>
                </c:pt>
                <c:pt idx="36657" formatCode="General">
                  <c:v>24.670300000000001</c:v>
                </c:pt>
                <c:pt idx="36658" formatCode="General">
                  <c:v>24.670999999999999</c:v>
                </c:pt>
                <c:pt idx="36659" formatCode="General">
                  <c:v>24.671700000000001</c:v>
                </c:pt>
                <c:pt idx="36660" formatCode="General">
                  <c:v>24.6724</c:v>
                </c:pt>
                <c:pt idx="36661" formatCode="General">
                  <c:v>24.672999999999998</c:v>
                </c:pt>
                <c:pt idx="36662" formatCode="General">
                  <c:v>24.6737</c:v>
                </c:pt>
                <c:pt idx="36663" formatCode="General">
                  <c:v>24.674399999999999</c:v>
                </c:pt>
                <c:pt idx="36664" formatCode="General">
                  <c:v>24.6751</c:v>
                </c:pt>
                <c:pt idx="36665" formatCode="General">
                  <c:v>24.675699999999999</c:v>
                </c:pt>
                <c:pt idx="36666" formatCode="General">
                  <c:v>24.676400000000001</c:v>
                </c:pt>
                <c:pt idx="36667" formatCode="General">
                  <c:v>24.677099999999999</c:v>
                </c:pt>
                <c:pt idx="36668" formatCode="General">
                  <c:v>24.677800000000001</c:v>
                </c:pt>
                <c:pt idx="36669" formatCode="General">
                  <c:v>24.6784</c:v>
                </c:pt>
                <c:pt idx="36670" formatCode="General">
                  <c:v>24.679099999999998</c:v>
                </c:pt>
                <c:pt idx="36671" formatCode="General">
                  <c:v>24.6798</c:v>
                </c:pt>
                <c:pt idx="36672" formatCode="General">
                  <c:v>24.680399999999999</c:v>
                </c:pt>
                <c:pt idx="36673" formatCode="General">
                  <c:v>24.681100000000001</c:v>
                </c:pt>
                <c:pt idx="36674" formatCode="General">
                  <c:v>24.681799999999999</c:v>
                </c:pt>
                <c:pt idx="36675" formatCode="General">
                  <c:v>24.682500000000001</c:v>
                </c:pt>
                <c:pt idx="36676" formatCode="General">
                  <c:v>24.6831</c:v>
                </c:pt>
                <c:pt idx="36677" formatCode="General">
                  <c:v>24.683800000000002</c:v>
                </c:pt>
                <c:pt idx="36678" formatCode="General">
                  <c:v>24.6845</c:v>
                </c:pt>
                <c:pt idx="36679" formatCode="General">
                  <c:v>24.685199999999998</c:v>
                </c:pt>
                <c:pt idx="36680" formatCode="General">
                  <c:v>24.6858</c:v>
                </c:pt>
                <c:pt idx="36681" formatCode="General">
                  <c:v>24.686499999999999</c:v>
                </c:pt>
                <c:pt idx="36682" formatCode="General">
                  <c:v>24.687200000000001</c:v>
                </c:pt>
                <c:pt idx="36683" formatCode="General">
                  <c:v>24.687799999999999</c:v>
                </c:pt>
                <c:pt idx="36684" formatCode="General">
                  <c:v>24.688500000000001</c:v>
                </c:pt>
                <c:pt idx="36685" formatCode="General">
                  <c:v>24.6892</c:v>
                </c:pt>
                <c:pt idx="36686" formatCode="General">
                  <c:v>24.689900000000002</c:v>
                </c:pt>
                <c:pt idx="36687" formatCode="General">
                  <c:v>24.6905</c:v>
                </c:pt>
                <c:pt idx="36688" formatCode="General">
                  <c:v>24.691199999999998</c:v>
                </c:pt>
                <c:pt idx="36689" formatCode="General">
                  <c:v>24.6919</c:v>
                </c:pt>
                <c:pt idx="36690" formatCode="General">
                  <c:v>24.692599999999999</c:v>
                </c:pt>
                <c:pt idx="36691" formatCode="General">
                  <c:v>24.693200000000001</c:v>
                </c:pt>
                <c:pt idx="36692" formatCode="General">
                  <c:v>24.693899999999999</c:v>
                </c:pt>
                <c:pt idx="36693" formatCode="General">
                  <c:v>24.694600000000001</c:v>
                </c:pt>
                <c:pt idx="36694" formatCode="General">
                  <c:v>24.6953</c:v>
                </c:pt>
                <c:pt idx="36695" formatCode="General">
                  <c:v>24.695900000000002</c:v>
                </c:pt>
                <c:pt idx="36696" formatCode="General">
                  <c:v>24.6966</c:v>
                </c:pt>
                <c:pt idx="36697" formatCode="General">
                  <c:v>24.697299999999998</c:v>
                </c:pt>
                <c:pt idx="36698" formatCode="General">
                  <c:v>24.697900000000001</c:v>
                </c:pt>
                <c:pt idx="36699" formatCode="General">
                  <c:v>24.698599999999999</c:v>
                </c:pt>
                <c:pt idx="36700" formatCode="General">
                  <c:v>24.699300000000001</c:v>
                </c:pt>
                <c:pt idx="36701" formatCode="General">
                  <c:v>24.7</c:v>
                </c:pt>
                <c:pt idx="36702" formatCode="General">
                  <c:v>24.700600000000001</c:v>
                </c:pt>
                <c:pt idx="36703" formatCode="General">
                  <c:v>24.7013</c:v>
                </c:pt>
                <c:pt idx="36704" formatCode="General">
                  <c:v>24.702000000000002</c:v>
                </c:pt>
                <c:pt idx="36705" formatCode="General">
                  <c:v>24.7027</c:v>
                </c:pt>
                <c:pt idx="36706" formatCode="General">
                  <c:v>24.703299999999999</c:v>
                </c:pt>
                <c:pt idx="36707" formatCode="General">
                  <c:v>24.704000000000001</c:v>
                </c:pt>
                <c:pt idx="36708" formatCode="General">
                  <c:v>24.704699999999999</c:v>
                </c:pt>
                <c:pt idx="36709" formatCode="General">
                  <c:v>24.705300000000001</c:v>
                </c:pt>
                <c:pt idx="36710" formatCode="General">
                  <c:v>24.706</c:v>
                </c:pt>
                <c:pt idx="36711" formatCode="General">
                  <c:v>24.706700000000001</c:v>
                </c:pt>
                <c:pt idx="36712" formatCode="General">
                  <c:v>24.7074</c:v>
                </c:pt>
                <c:pt idx="36713" formatCode="General">
                  <c:v>24.707999999999998</c:v>
                </c:pt>
                <c:pt idx="36714" formatCode="General">
                  <c:v>24.7087</c:v>
                </c:pt>
                <c:pt idx="36715" formatCode="General">
                  <c:v>24.709399999999999</c:v>
                </c:pt>
                <c:pt idx="36716" formatCode="General">
                  <c:v>24.710100000000001</c:v>
                </c:pt>
                <c:pt idx="36717" formatCode="General">
                  <c:v>24.710699999999999</c:v>
                </c:pt>
                <c:pt idx="36718" formatCode="General">
                  <c:v>24.711400000000001</c:v>
                </c:pt>
                <c:pt idx="36719" formatCode="General">
                  <c:v>24.7121</c:v>
                </c:pt>
                <c:pt idx="36720" formatCode="General">
                  <c:v>24.712700000000002</c:v>
                </c:pt>
                <c:pt idx="36721" formatCode="General">
                  <c:v>24.7134</c:v>
                </c:pt>
                <c:pt idx="36722" formatCode="General">
                  <c:v>24.714099999999998</c:v>
                </c:pt>
                <c:pt idx="36723" formatCode="General">
                  <c:v>24.7148</c:v>
                </c:pt>
                <c:pt idx="36724" formatCode="General">
                  <c:v>24.715399999999999</c:v>
                </c:pt>
                <c:pt idx="36725" formatCode="General">
                  <c:v>24.716100000000001</c:v>
                </c:pt>
                <c:pt idx="36726" formatCode="General">
                  <c:v>24.716799999999999</c:v>
                </c:pt>
                <c:pt idx="36727" formatCode="General">
                  <c:v>24.717500000000001</c:v>
                </c:pt>
                <c:pt idx="36728" formatCode="General">
                  <c:v>24.7181</c:v>
                </c:pt>
                <c:pt idx="36729" formatCode="General">
                  <c:v>24.718800000000002</c:v>
                </c:pt>
                <c:pt idx="36730" formatCode="General">
                  <c:v>24.7195</c:v>
                </c:pt>
                <c:pt idx="36731" formatCode="General">
                  <c:v>24.720199999999998</c:v>
                </c:pt>
                <c:pt idx="36732" formatCode="General">
                  <c:v>24.720800000000001</c:v>
                </c:pt>
                <c:pt idx="36733" formatCode="General">
                  <c:v>24.721499999999999</c:v>
                </c:pt>
                <c:pt idx="36734" formatCode="General">
                  <c:v>24.722200000000001</c:v>
                </c:pt>
                <c:pt idx="36735" formatCode="General">
                  <c:v>24.722799999999999</c:v>
                </c:pt>
                <c:pt idx="36736" formatCode="General">
                  <c:v>24.723500000000001</c:v>
                </c:pt>
                <c:pt idx="36737" formatCode="General">
                  <c:v>24.7242</c:v>
                </c:pt>
                <c:pt idx="36738" formatCode="General">
                  <c:v>24.724900000000002</c:v>
                </c:pt>
                <c:pt idx="36739" formatCode="General">
                  <c:v>24.7255</c:v>
                </c:pt>
                <c:pt idx="36740" formatCode="General">
                  <c:v>24.726199999999999</c:v>
                </c:pt>
                <c:pt idx="36741" formatCode="General">
                  <c:v>24.726900000000001</c:v>
                </c:pt>
                <c:pt idx="36742" formatCode="General">
                  <c:v>24.727599999999999</c:v>
                </c:pt>
                <c:pt idx="36743" formatCode="General">
                  <c:v>24.728200000000001</c:v>
                </c:pt>
                <c:pt idx="36744" formatCode="General">
                  <c:v>24.728899999999999</c:v>
                </c:pt>
                <c:pt idx="36745" formatCode="General">
                  <c:v>24.729600000000001</c:v>
                </c:pt>
                <c:pt idx="36746" formatCode="General">
                  <c:v>24.7302</c:v>
                </c:pt>
                <c:pt idx="36747" formatCode="General">
                  <c:v>24.730899999999998</c:v>
                </c:pt>
                <c:pt idx="36748" formatCode="General">
                  <c:v>24.7316</c:v>
                </c:pt>
                <c:pt idx="36749" formatCode="General">
                  <c:v>24.732299999999999</c:v>
                </c:pt>
                <c:pt idx="36750" formatCode="General">
                  <c:v>24.732900000000001</c:v>
                </c:pt>
                <c:pt idx="36751" formatCode="General">
                  <c:v>24.733599999999999</c:v>
                </c:pt>
                <c:pt idx="36752" formatCode="General">
                  <c:v>24.734300000000001</c:v>
                </c:pt>
                <c:pt idx="36753" formatCode="General">
                  <c:v>24.734999999999999</c:v>
                </c:pt>
                <c:pt idx="36754" formatCode="General">
                  <c:v>24.735600000000002</c:v>
                </c:pt>
                <c:pt idx="36755" formatCode="General">
                  <c:v>24.7363</c:v>
                </c:pt>
                <c:pt idx="36756" formatCode="General">
                  <c:v>24.736999999999998</c:v>
                </c:pt>
                <c:pt idx="36757" formatCode="General">
                  <c:v>24.7377</c:v>
                </c:pt>
                <c:pt idx="36758" formatCode="General">
                  <c:v>24.738299999999999</c:v>
                </c:pt>
                <c:pt idx="36759" formatCode="General">
                  <c:v>24.739000000000001</c:v>
                </c:pt>
                <c:pt idx="36760" formatCode="General">
                  <c:v>24.739699999999999</c:v>
                </c:pt>
                <c:pt idx="36761" formatCode="General">
                  <c:v>24.740300000000001</c:v>
                </c:pt>
                <c:pt idx="36762" formatCode="General">
                  <c:v>24.741</c:v>
                </c:pt>
                <c:pt idx="36763" formatCode="General">
                  <c:v>24.741700000000002</c:v>
                </c:pt>
                <c:pt idx="36764" formatCode="General">
                  <c:v>24.7424</c:v>
                </c:pt>
                <c:pt idx="36765" formatCode="General">
                  <c:v>24.742999999999999</c:v>
                </c:pt>
                <c:pt idx="36766" formatCode="General">
                  <c:v>24.7437</c:v>
                </c:pt>
                <c:pt idx="36767" formatCode="General">
                  <c:v>24.744399999999999</c:v>
                </c:pt>
                <c:pt idx="36768" formatCode="General">
                  <c:v>24.745100000000001</c:v>
                </c:pt>
                <c:pt idx="36769" formatCode="General">
                  <c:v>24.745699999999999</c:v>
                </c:pt>
                <c:pt idx="36770" formatCode="General">
                  <c:v>24.746400000000001</c:v>
                </c:pt>
                <c:pt idx="36771" formatCode="General">
                  <c:v>24.7471</c:v>
                </c:pt>
                <c:pt idx="36772" formatCode="General">
                  <c:v>24.747699999999998</c:v>
                </c:pt>
                <c:pt idx="36773" formatCode="General">
                  <c:v>24.7484</c:v>
                </c:pt>
                <c:pt idx="36774" formatCode="General">
                  <c:v>24.749099999999999</c:v>
                </c:pt>
                <c:pt idx="36775" formatCode="General">
                  <c:v>24.7498</c:v>
                </c:pt>
                <c:pt idx="36776" formatCode="General">
                  <c:v>24.750399999999999</c:v>
                </c:pt>
                <c:pt idx="36777" formatCode="General">
                  <c:v>24.751100000000001</c:v>
                </c:pt>
                <c:pt idx="36778" formatCode="General">
                  <c:v>24.751799999999999</c:v>
                </c:pt>
                <c:pt idx="36779" formatCode="General">
                  <c:v>24.752500000000001</c:v>
                </c:pt>
                <c:pt idx="36780" formatCode="General">
                  <c:v>24.7531</c:v>
                </c:pt>
                <c:pt idx="36781" formatCode="General">
                  <c:v>24.753799999999998</c:v>
                </c:pt>
                <c:pt idx="36782" formatCode="General">
                  <c:v>24.7545</c:v>
                </c:pt>
                <c:pt idx="36783" formatCode="General">
                  <c:v>24.755099999999999</c:v>
                </c:pt>
                <c:pt idx="36784" formatCode="General">
                  <c:v>24.755800000000001</c:v>
                </c:pt>
                <c:pt idx="36785" formatCode="General">
                  <c:v>24.756499999999999</c:v>
                </c:pt>
                <c:pt idx="36786" formatCode="General">
                  <c:v>24.757200000000001</c:v>
                </c:pt>
                <c:pt idx="36787" formatCode="General">
                  <c:v>24.7578</c:v>
                </c:pt>
                <c:pt idx="36788" formatCode="General">
                  <c:v>24.758500000000002</c:v>
                </c:pt>
                <c:pt idx="36789" formatCode="General">
                  <c:v>24.7592</c:v>
                </c:pt>
                <c:pt idx="36790" formatCode="General">
                  <c:v>24.759899999999998</c:v>
                </c:pt>
                <c:pt idx="36791" formatCode="General">
                  <c:v>24.7605</c:v>
                </c:pt>
                <c:pt idx="36792" formatCode="General">
                  <c:v>24.761199999999999</c:v>
                </c:pt>
                <c:pt idx="36793" formatCode="General">
                  <c:v>24.761900000000001</c:v>
                </c:pt>
                <c:pt idx="36794" formatCode="General">
                  <c:v>24.762599999999999</c:v>
                </c:pt>
                <c:pt idx="36795" formatCode="General">
                  <c:v>24.763200000000001</c:v>
                </c:pt>
                <c:pt idx="36796" formatCode="General">
                  <c:v>24.7639</c:v>
                </c:pt>
                <c:pt idx="36797" formatCode="General">
                  <c:v>24.764600000000002</c:v>
                </c:pt>
                <c:pt idx="36798" formatCode="General">
                  <c:v>24.7652</c:v>
                </c:pt>
                <c:pt idx="36799" formatCode="General">
                  <c:v>24.765899999999998</c:v>
                </c:pt>
                <c:pt idx="36800" formatCode="General">
                  <c:v>24.7666</c:v>
                </c:pt>
                <c:pt idx="36801" formatCode="General">
                  <c:v>24.767299999999999</c:v>
                </c:pt>
                <c:pt idx="36802" formatCode="General">
                  <c:v>24.767900000000001</c:v>
                </c:pt>
                <c:pt idx="36803" formatCode="General">
                  <c:v>24.768599999999999</c:v>
                </c:pt>
                <c:pt idx="36804" formatCode="General">
                  <c:v>24.769300000000001</c:v>
                </c:pt>
                <c:pt idx="36805" formatCode="General">
                  <c:v>24.77</c:v>
                </c:pt>
                <c:pt idx="36806" formatCode="General">
                  <c:v>24.770600000000002</c:v>
                </c:pt>
                <c:pt idx="36807" formatCode="General">
                  <c:v>24.7713</c:v>
                </c:pt>
                <c:pt idx="36808" formatCode="General">
                  <c:v>24.771999999999998</c:v>
                </c:pt>
                <c:pt idx="36809" formatCode="General">
                  <c:v>24.772600000000001</c:v>
                </c:pt>
                <c:pt idx="36810" formatCode="General">
                  <c:v>24.773299999999999</c:v>
                </c:pt>
                <c:pt idx="36811" formatCode="General">
                  <c:v>24.774000000000001</c:v>
                </c:pt>
                <c:pt idx="36812" formatCode="General">
                  <c:v>24.774699999999999</c:v>
                </c:pt>
                <c:pt idx="36813" formatCode="General">
                  <c:v>24.775300000000001</c:v>
                </c:pt>
                <c:pt idx="36814" formatCode="General">
                  <c:v>24.776</c:v>
                </c:pt>
                <c:pt idx="36815" formatCode="General">
                  <c:v>24.776700000000002</c:v>
                </c:pt>
                <c:pt idx="36816" formatCode="General">
                  <c:v>24.7774</c:v>
                </c:pt>
                <c:pt idx="36817" formatCode="General">
                  <c:v>24.777999999999999</c:v>
                </c:pt>
                <c:pt idx="36818" formatCode="General">
                  <c:v>24.778700000000001</c:v>
                </c:pt>
                <c:pt idx="36819" formatCode="General">
                  <c:v>24.779399999999999</c:v>
                </c:pt>
                <c:pt idx="36820" formatCode="General">
                  <c:v>24.78</c:v>
                </c:pt>
                <c:pt idx="36821" formatCode="General">
                  <c:v>24.7807</c:v>
                </c:pt>
                <c:pt idx="36822" formatCode="General">
                  <c:v>24.781400000000001</c:v>
                </c:pt>
                <c:pt idx="36823" formatCode="General">
                  <c:v>24.7821</c:v>
                </c:pt>
                <c:pt idx="36824" formatCode="General">
                  <c:v>24.782699999999998</c:v>
                </c:pt>
                <c:pt idx="36825" formatCode="General">
                  <c:v>24.7834</c:v>
                </c:pt>
                <c:pt idx="36826" formatCode="General">
                  <c:v>24.784099999999999</c:v>
                </c:pt>
                <c:pt idx="36827" formatCode="General">
                  <c:v>24.784800000000001</c:v>
                </c:pt>
                <c:pt idx="36828" formatCode="General">
                  <c:v>24.785399999999999</c:v>
                </c:pt>
                <c:pt idx="36829" formatCode="General">
                  <c:v>24.786100000000001</c:v>
                </c:pt>
                <c:pt idx="36830" formatCode="General">
                  <c:v>24.786799999999999</c:v>
                </c:pt>
                <c:pt idx="36831" formatCode="General">
                  <c:v>24.787500000000001</c:v>
                </c:pt>
                <c:pt idx="36832" formatCode="General">
                  <c:v>24.7881</c:v>
                </c:pt>
                <c:pt idx="36833" formatCode="General">
                  <c:v>24.788799999999998</c:v>
                </c:pt>
                <c:pt idx="36834" formatCode="General">
                  <c:v>24.7895</c:v>
                </c:pt>
                <c:pt idx="36835" formatCode="General">
                  <c:v>24.790099999999999</c:v>
                </c:pt>
                <c:pt idx="36836" formatCode="General">
                  <c:v>24.790800000000001</c:v>
                </c:pt>
                <c:pt idx="36837" formatCode="General">
                  <c:v>24.791499999999999</c:v>
                </c:pt>
                <c:pt idx="36838" formatCode="General">
                  <c:v>24.792200000000001</c:v>
                </c:pt>
                <c:pt idx="36839" formatCode="General">
                  <c:v>24.7928</c:v>
                </c:pt>
                <c:pt idx="36840" formatCode="General">
                  <c:v>24.793500000000002</c:v>
                </c:pt>
                <c:pt idx="36841" formatCode="General">
                  <c:v>24.7942</c:v>
                </c:pt>
                <c:pt idx="36842" formatCode="General">
                  <c:v>24.794899999999998</c:v>
                </c:pt>
                <c:pt idx="36843" formatCode="General">
                  <c:v>24.795500000000001</c:v>
                </c:pt>
                <c:pt idx="36844" formatCode="General">
                  <c:v>24.796199999999999</c:v>
                </c:pt>
                <c:pt idx="36845" formatCode="General">
                  <c:v>24.796900000000001</c:v>
                </c:pt>
                <c:pt idx="36846" formatCode="General">
                  <c:v>24.797499999999999</c:v>
                </c:pt>
                <c:pt idx="36847" formatCode="General">
                  <c:v>24.798200000000001</c:v>
                </c:pt>
                <c:pt idx="36848" formatCode="General">
                  <c:v>24.7989</c:v>
                </c:pt>
                <c:pt idx="36849" formatCode="General">
                  <c:v>24.799600000000002</c:v>
                </c:pt>
                <c:pt idx="36850" formatCode="General">
                  <c:v>24.8002</c:v>
                </c:pt>
                <c:pt idx="36851" formatCode="General">
                  <c:v>24.800899999999999</c:v>
                </c:pt>
                <c:pt idx="36852" formatCode="General">
                  <c:v>24.801600000000001</c:v>
                </c:pt>
                <c:pt idx="36853" formatCode="General">
                  <c:v>24.802299999999999</c:v>
                </c:pt>
                <c:pt idx="36854" formatCode="General">
                  <c:v>24.802900000000001</c:v>
                </c:pt>
                <c:pt idx="36855" formatCode="General">
                  <c:v>24.803599999999999</c:v>
                </c:pt>
                <c:pt idx="36856" formatCode="General">
                  <c:v>24.804300000000001</c:v>
                </c:pt>
                <c:pt idx="36857" formatCode="General">
                  <c:v>24.805</c:v>
                </c:pt>
                <c:pt idx="36858" formatCode="General">
                  <c:v>24.805599999999998</c:v>
                </c:pt>
                <c:pt idx="36859" formatCode="General">
                  <c:v>24.8063</c:v>
                </c:pt>
                <c:pt idx="36860" formatCode="General">
                  <c:v>24.806999999999999</c:v>
                </c:pt>
                <c:pt idx="36861" formatCode="General">
                  <c:v>24.807600000000001</c:v>
                </c:pt>
                <c:pt idx="36862" formatCode="General">
                  <c:v>24.808299999999999</c:v>
                </c:pt>
                <c:pt idx="36863" formatCode="General">
                  <c:v>24.809000000000001</c:v>
                </c:pt>
                <c:pt idx="36864" formatCode="General">
                  <c:v>24.809699999999999</c:v>
                </c:pt>
                <c:pt idx="36865" formatCode="General">
                  <c:v>24.810300000000002</c:v>
                </c:pt>
                <c:pt idx="36866" formatCode="General">
                  <c:v>24.811</c:v>
                </c:pt>
                <c:pt idx="36867" formatCode="General">
                  <c:v>24.811699999999998</c:v>
                </c:pt>
                <c:pt idx="36868" formatCode="General">
                  <c:v>24.8124</c:v>
                </c:pt>
                <c:pt idx="36869" formatCode="General">
                  <c:v>24.812999999999999</c:v>
                </c:pt>
                <c:pt idx="36870" formatCode="General">
                  <c:v>24.813700000000001</c:v>
                </c:pt>
                <c:pt idx="36871" formatCode="General">
                  <c:v>24.814399999999999</c:v>
                </c:pt>
                <c:pt idx="36872" formatCode="General">
                  <c:v>24.815000000000001</c:v>
                </c:pt>
                <c:pt idx="36873" formatCode="General">
                  <c:v>24.8157</c:v>
                </c:pt>
                <c:pt idx="36874" formatCode="General">
                  <c:v>24.816400000000002</c:v>
                </c:pt>
                <c:pt idx="36875" formatCode="General">
                  <c:v>24.8171</c:v>
                </c:pt>
                <c:pt idx="36876" formatCode="General">
                  <c:v>24.817699999999999</c:v>
                </c:pt>
                <c:pt idx="36877" formatCode="General">
                  <c:v>24.8184</c:v>
                </c:pt>
                <c:pt idx="36878" formatCode="General">
                  <c:v>24.819099999999999</c:v>
                </c:pt>
                <c:pt idx="36879" formatCode="General">
                  <c:v>24.819800000000001</c:v>
                </c:pt>
                <c:pt idx="36880" formatCode="General">
                  <c:v>24.820399999999999</c:v>
                </c:pt>
                <c:pt idx="36881" formatCode="General">
                  <c:v>24.821100000000001</c:v>
                </c:pt>
                <c:pt idx="36882" formatCode="General">
                  <c:v>24.8218</c:v>
                </c:pt>
                <c:pt idx="36883" formatCode="General">
                  <c:v>24.822399999999998</c:v>
                </c:pt>
                <c:pt idx="36884" formatCode="General">
                  <c:v>24.8231</c:v>
                </c:pt>
                <c:pt idx="36885" formatCode="General">
                  <c:v>24.823799999999999</c:v>
                </c:pt>
                <c:pt idx="36886" formatCode="General">
                  <c:v>24.8245</c:v>
                </c:pt>
                <c:pt idx="36887" formatCode="General">
                  <c:v>24.825099999999999</c:v>
                </c:pt>
                <c:pt idx="36888" formatCode="General">
                  <c:v>24.825800000000001</c:v>
                </c:pt>
                <c:pt idx="36889" formatCode="General">
                  <c:v>24.826499999999999</c:v>
                </c:pt>
                <c:pt idx="36890" formatCode="General">
                  <c:v>24.827200000000001</c:v>
                </c:pt>
                <c:pt idx="36891" formatCode="General">
                  <c:v>24.8278</c:v>
                </c:pt>
                <c:pt idx="36892" formatCode="General">
                  <c:v>24.828499999999998</c:v>
                </c:pt>
                <c:pt idx="36893" formatCode="General">
                  <c:v>24.8292</c:v>
                </c:pt>
                <c:pt idx="36894" formatCode="General">
                  <c:v>24.829899999999999</c:v>
                </c:pt>
                <c:pt idx="36895" formatCode="General">
                  <c:v>24.830500000000001</c:v>
                </c:pt>
                <c:pt idx="36896" formatCode="General">
                  <c:v>24.831199999999999</c:v>
                </c:pt>
                <c:pt idx="36897" formatCode="General">
                  <c:v>24.831900000000001</c:v>
                </c:pt>
                <c:pt idx="36898" formatCode="General">
                  <c:v>24.8325</c:v>
                </c:pt>
                <c:pt idx="36899" formatCode="General">
                  <c:v>24.833200000000001</c:v>
                </c:pt>
                <c:pt idx="36900" formatCode="General">
                  <c:v>24.8339</c:v>
                </c:pt>
                <c:pt idx="36901" formatCode="General">
                  <c:v>24.834599999999998</c:v>
                </c:pt>
                <c:pt idx="36902" formatCode="General">
                  <c:v>24.8352</c:v>
                </c:pt>
                <c:pt idx="36903" formatCode="General">
                  <c:v>24.835899999999999</c:v>
                </c:pt>
                <c:pt idx="36904" formatCode="General">
                  <c:v>24.836600000000001</c:v>
                </c:pt>
                <c:pt idx="36905" formatCode="General">
                  <c:v>24.837299999999999</c:v>
                </c:pt>
                <c:pt idx="36906" formatCode="General">
                  <c:v>24.837900000000001</c:v>
                </c:pt>
                <c:pt idx="36907" formatCode="General">
                  <c:v>24.8386</c:v>
                </c:pt>
                <c:pt idx="36908" formatCode="General">
                  <c:v>24.839300000000001</c:v>
                </c:pt>
                <c:pt idx="36909" formatCode="General">
                  <c:v>24.8399</c:v>
                </c:pt>
                <c:pt idx="36910" formatCode="General">
                  <c:v>24.840599999999998</c:v>
                </c:pt>
                <c:pt idx="36911" formatCode="General">
                  <c:v>24.8413</c:v>
                </c:pt>
                <c:pt idx="36912" formatCode="General">
                  <c:v>24.841999999999999</c:v>
                </c:pt>
                <c:pt idx="36913" formatCode="General">
                  <c:v>24.842600000000001</c:v>
                </c:pt>
                <c:pt idx="36914" formatCode="General">
                  <c:v>24.843299999999999</c:v>
                </c:pt>
                <c:pt idx="36915" formatCode="General">
                  <c:v>24.844000000000001</c:v>
                </c:pt>
                <c:pt idx="36916" formatCode="General">
                  <c:v>24.8447</c:v>
                </c:pt>
                <c:pt idx="36917" formatCode="General">
                  <c:v>24.845300000000002</c:v>
                </c:pt>
                <c:pt idx="36918" formatCode="General">
                  <c:v>24.846</c:v>
                </c:pt>
                <c:pt idx="36919" formatCode="General">
                  <c:v>24.846699999999998</c:v>
                </c:pt>
                <c:pt idx="36920" formatCode="General">
                  <c:v>24.847300000000001</c:v>
                </c:pt>
                <c:pt idx="36921" formatCode="General">
                  <c:v>24.847999999999999</c:v>
                </c:pt>
                <c:pt idx="36922" formatCode="General">
                  <c:v>24.848700000000001</c:v>
                </c:pt>
                <c:pt idx="36923" formatCode="General">
                  <c:v>24.849399999999999</c:v>
                </c:pt>
                <c:pt idx="36924" formatCode="General">
                  <c:v>24.85</c:v>
                </c:pt>
                <c:pt idx="36925" formatCode="General">
                  <c:v>24.8507</c:v>
                </c:pt>
                <c:pt idx="36926" formatCode="General">
                  <c:v>24.851400000000002</c:v>
                </c:pt>
                <c:pt idx="36927" formatCode="General">
                  <c:v>24.8521</c:v>
                </c:pt>
                <c:pt idx="36928" formatCode="General">
                  <c:v>24.852699999999999</c:v>
                </c:pt>
                <c:pt idx="36929" formatCode="General">
                  <c:v>24.853400000000001</c:v>
                </c:pt>
                <c:pt idx="36930" formatCode="General">
                  <c:v>24.854099999999999</c:v>
                </c:pt>
                <c:pt idx="36931" formatCode="General">
                  <c:v>24.854800000000001</c:v>
                </c:pt>
                <c:pt idx="36932" formatCode="General">
                  <c:v>24.855399999999999</c:v>
                </c:pt>
                <c:pt idx="36933" formatCode="General">
                  <c:v>24.856100000000001</c:v>
                </c:pt>
                <c:pt idx="36934" formatCode="General">
                  <c:v>24.8568</c:v>
                </c:pt>
                <c:pt idx="36935" formatCode="General">
                  <c:v>24.857399999999998</c:v>
                </c:pt>
                <c:pt idx="36936" formatCode="General">
                  <c:v>24.8581</c:v>
                </c:pt>
                <c:pt idx="36937" formatCode="General">
                  <c:v>24.858799999999999</c:v>
                </c:pt>
                <c:pt idx="36938" formatCode="General">
                  <c:v>24.859500000000001</c:v>
                </c:pt>
                <c:pt idx="36939" formatCode="General">
                  <c:v>24.860099999999999</c:v>
                </c:pt>
                <c:pt idx="36940" formatCode="General">
                  <c:v>24.860800000000001</c:v>
                </c:pt>
                <c:pt idx="36941" formatCode="General">
                  <c:v>24.861499999999999</c:v>
                </c:pt>
                <c:pt idx="36942" formatCode="General">
                  <c:v>24.862200000000001</c:v>
                </c:pt>
                <c:pt idx="36943" formatCode="General">
                  <c:v>24.8628</c:v>
                </c:pt>
                <c:pt idx="36944" formatCode="General">
                  <c:v>24.863499999999998</c:v>
                </c:pt>
                <c:pt idx="36945" formatCode="General">
                  <c:v>24.8642</c:v>
                </c:pt>
                <c:pt idx="36946" formatCode="General">
                  <c:v>24.864799999999999</c:v>
                </c:pt>
                <c:pt idx="36947" formatCode="General">
                  <c:v>24.865500000000001</c:v>
                </c:pt>
                <c:pt idx="36948" formatCode="General">
                  <c:v>24.866199999999999</c:v>
                </c:pt>
                <c:pt idx="36949" formatCode="General">
                  <c:v>24.866900000000001</c:v>
                </c:pt>
                <c:pt idx="36950" formatCode="General">
                  <c:v>24.8675</c:v>
                </c:pt>
                <c:pt idx="36951" formatCode="General">
                  <c:v>24.868200000000002</c:v>
                </c:pt>
                <c:pt idx="36952" formatCode="General">
                  <c:v>24.8689</c:v>
                </c:pt>
                <c:pt idx="36953" formatCode="General">
                  <c:v>24.869599999999998</c:v>
                </c:pt>
                <c:pt idx="36954" formatCode="General">
                  <c:v>24.870200000000001</c:v>
                </c:pt>
                <c:pt idx="36955" formatCode="General">
                  <c:v>24.870899999999999</c:v>
                </c:pt>
                <c:pt idx="36956" formatCode="General">
                  <c:v>24.871600000000001</c:v>
                </c:pt>
                <c:pt idx="36957" formatCode="General">
                  <c:v>24.872299999999999</c:v>
                </c:pt>
                <c:pt idx="36958" formatCode="General">
                  <c:v>24.872900000000001</c:v>
                </c:pt>
                <c:pt idx="36959" formatCode="General">
                  <c:v>24.8736</c:v>
                </c:pt>
                <c:pt idx="36960" formatCode="General">
                  <c:v>24.874300000000002</c:v>
                </c:pt>
                <c:pt idx="36961" formatCode="General">
                  <c:v>24.8749</c:v>
                </c:pt>
                <c:pt idx="36962" formatCode="General">
                  <c:v>24.875599999999999</c:v>
                </c:pt>
                <c:pt idx="36963" formatCode="General">
                  <c:v>24.876300000000001</c:v>
                </c:pt>
                <c:pt idx="36964" formatCode="General">
                  <c:v>24.876999999999999</c:v>
                </c:pt>
                <c:pt idx="36965" formatCode="General">
                  <c:v>24.877600000000001</c:v>
                </c:pt>
                <c:pt idx="36966" formatCode="General">
                  <c:v>24.878299999999999</c:v>
                </c:pt>
                <c:pt idx="36967" formatCode="General">
                  <c:v>24.879000000000001</c:v>
                </c:pt>
                <c:pt idx="36968" formatCode="General">
                  <c:v>24.8797</c:v>
                </c:pt>
                <c:pt idx="36969" formatCode="General">
                  <c:v>24.880299999999998</c:v>
                </c:pt>
                <c:pt idx="36970" formatCode="General">
                  <c:v>24.881</c:v>
                </c:pt>
                <c:pt idx="36971" formatCode="General">
                  <c:v>24.881699999999999</c:v>
                </c:pt>
                <c:pt idx="36972" formatCode="General">
                  <c:v>24.882300000000001</c:v>
                </c:pt>
                <c:pt idx="36973" formatCode="General">
                  <c:v>24.882999999999999</c:v>
                </c:pt>
                <c:pt idx="36974" formatCode="General">
                  <c:v>24.883700000000001</c:v>
                </c:pt>
                <c:pt idx="36975" formatCode="General">
                  <c:v>24.884399999999999</c:v>
                </c:pt>
                <c:pt idx="36976" formatCode="General">
                  <c:v>24.885000000000002</c:v>
                </c:pt>
                <c:pt idx="36977" formatCode="General">
                  <c:v>24.8857</c:v>
                </c:pt>
                <c:pt idx="36978" formatCode="General">
                  <c:v>24.886399999999998</c:v>
                </c:pt>
                <c:pt idx="36979" formatCode="General">
                  <c:v>24.8871</c:v>
                </c:pt>
                <c:pt idx="36980" formatCode="General">
                  <c:v>24.887699999999999</c:v>
                </c:pt>
                <c:pt idx="36981" formatCode="General">
                  <c:v>24.888400000000001</c:v>
                </c:pt>
                <c:pt idx="36982" formatCode="General">
                  <c:v>24.889099999999999</c:v>
                </c:pt>
                <c:pt idx="36983" formatCode="General">
                  <c:v>24.889700000000001</c:v>
                </c:pt>
                <c:pt idx="36984" formatCode="General">
                  <c:v>24.8904</c:v>
                </c:pt>
                <c:pt idx="36985" formatCode="General">
                  <c:v>24.891100000000002</c:v>
                </c:pt>
                <c:pt idx="36986" formatCode="General">
                  <c:v>24.8918</c:v>
                </c:pt>
                <c:pt idx="36987" formatCode="General">
                  <c:v>24.892399999999999</c:v>
                </c:pt>
                <c:pt idx="36988" formatCode="General">
                  <c:v>24.8931</c:v>
                </c:pt>
                <c:pt idx="36989" formatCode="General">
                  <c:v>24.893799999999999</c:v>
                </c:pt>
                <c:pt idx="36990" formatCode="General">
                  <c:v>24.894500000000001</c:v>
                </c:pt>
                <c:pt idx="36991" formatCode="General">
                  <c:v>24.895099999999999</c:v>
                </c:pt>
                <c:pt idx="36992" formatCode="General">
                  <c:v>24.895800000000001</c:v>
                </c:pt>
                <c:pt idx="36993" formatCode="General">
                  <c:v>24.8965</c:v>
                </c:pt>
                <c:pt idx="36994" formatCode="General">
                  <c:v>24.897200000000002</c:v>
                </c:pt>
                <c:pt idx="36995" formatCode="General">
                  <c:v>24.8978</c:v>
                </c:pt>
                <c:pt idx="36996" formatCode="General">
                  <c:v>24.898499999999999</c:v>
                </c:pt>
                <c:pt idx="36997" formatCode="General">
                  <c:v>24.8992</c:v>
                </c:pt>
                <c:pt idx="36998" formatCode="General">
                  <c:v>24.899799999999999</c:v>
                </c:pt>
                <c:pt idx="36999" formatCode="General">
                  <c:v>24.900500000000001</c:v>
                </c:pt>
                <c:pt idx="37000" formatCode="General">
                  <c:v>24.901199999999999</c:v>
                </c:pt>
                <c:pt idx="37001" formatCode="General">
                  <c:v>24.901900000000001</c:v>
                </c:pt>
                <c:pt idx="37002" formatCode="General">
                  <c:v>24.9025</c:v>
                </c:pt>
                <c:pt idx="37003" formatCode="General">
                  <c:v>24.903199999999998</c:v>
                </c:pt>
                <c:pt idx="37004" formatCode="General">
                  <c:v>24.9039</c:v>
                </c:pt>
                <c:pt idx="37005" formatCode="General">
                  <c:v>24.904599999999999</c:v>
                </c:pt>
                <c:pt idx="37006" formatCode="General">
                  <c:v>24.905200000000001</c:v>
                </c:pt>
                <c:pt idx="37007" formatCode="General">
                  <c:v>24.905899999999999</c:v>
                </c:pt>
                <c:pt idx="37008" formatCode="General">
                  <c:v>24.906600000000001</c:v>
                </c:pt>
                <c:pt idx="37009" formatCode="General">
                  <c:v>24.9072</c:v>
                </c:pt>
                <c:pt idx="37010" formatCode="General">
                  <c:v>24.907900000000001</c:v>
                </c:pt>
                <c:pt idx="37011" formatCode="General">
                  <c:v>24.9086</c:v>
                </c:pt>
                <c:pt idx="37012" formatCode="General">
                  <c:v>24.909300000000002</c:v>
                </c:pt>
                <c:pt idx="37013" formatCode="General">
                  <c:v>24.9099</c:v>
                </c:pt>
                <c:pt idx="37014" formatCode="General">
                  <c:v>24.910599999999999</c:v>
                </c:pt>
                <c:pt idx="37015" formatCode="General">
                  <c:v>24.911300000000001</c:v>
                </c:pt>
                <c:pt idx="37016" formatCode="General">
                  <c:v>24.911999999999999</c:v>
                </c:pt>
                <c:pt idx="37017" formatCode="General">
                  <c:v>24.912600000000001</c:v>
                </c:pt>
                <c:pt idx="37018" formatCode="General">
                  <c:v>24.9133</c:v>
                </c:pt>
                <c:pt idx="37019" formatCode="General">
                  <c:v>24.914000000000001</c:v>
                </c:pt>
                <c:pt idx="37020" formatCode="General">
                  <c:v>24.9147</c:v>
                </c:pt>
                <c:pt idx="37021" formatCode="General">
                  <c:v>24.915299999999998</c:v>
                </c:pt>
                <c:pt idx="37022" formatCode="General">
                  <c:v>24.916</c:v>
                </c:pt>
                <c:pt idx="37023" formatCode="General">
                  <c:v>24.916699999999999</c:v>
                </c:pt>
                <c:pt idx="37024" formatCode="General">
                  <c:v>24.917300000000001</c:v>
                </c:pt>
                <c:pt idx="37025" formatCode="General">
                  <c:v>24.917999999999999</c:v>
                </c:pt>
                <c:pt idx="37026" formatCode="General">
                  <c:v>24.918700000000001</c:v>
                </c:pt>
                <c:pt idx="37027" formatCode="General">
                  <c:v>24.9194</c:v>
                </c:pt>
                <c:pt idx="37028" formatCode="General">
                  <c:v>24.92</c:v>
                </c:pt>
                <c:pt idx="37029" formatCode="General">
                  <c:v>24.9207</c:v>
                </c:pt>
                <c:pt idx="37030" formatCode="General">
                  <c:v>24.921399999999998</c:v>
                </c:pt>
                <c:pt idx="37031" formatCode="General">
                  <c:v>24.9221</c:v>
                </c:pt>
                <c:pt idx="37032" formatCode="General">
                  <c:v>24.922699999999999</c:v>
                </c:pt>
                <c:pt idx="37033" formatCode="General">
                  <c:v>24.923400000000001</c:v>
                </c:pt>
                <c:pt idx="37034" formatCode="General">
                  <c:v>24.924099999999999</c:v>
                </c:pt>
                <c:pt idx="37035" formatCode="General">
                  <c:v>24.924700000000001</c:v>
                </c:pt>
                <c:pt idx="37036" formatCode="General">
                  <c:v>24.9254</c:v>
                </c:pt>
                <c:pt idx="37037" formatCode="General">
                  <c:v>24.926100000000002</c:v>
                </c:pt>
                <c:pt idx="37038" formatCode="General">
                  <c:v>24.9268</c:v>
                </c:pt>
                <c:pt idx="37039" formatCode="General">
                  <c:v>24.927399999999999</c:v>
                </c:pt>
                <c:pt idx="37040" formatCode="General">
                  <c:v>24.928100000000001</c:v>
                </c:pt>
                <c:pt idx="37041" formatCode="General">
                  <c:v>24.928799999999999</c:v>
                </c:pt>
                <c:pt idx="37042" formatCode="General">
                  <c:v>24.929500000000001</c:v>
                </c:pt>
                <c:pt idx="37043" formatCode="General">
                  <c:v>24.930099999999999</c:v>
                </c:pt>
                <c:pt idx="37044" formatCode="General">
                  <c:v>24.930800000000001</c:v>
                </c:pt>
                <c:pt idx="37045" formatCode="General">
                  <c:v>24.9315</c:v>
                </c:pt>
                <c:pt idx="37046" formatCode="General">
                  <c:v>24.932099999999998</c:v>
                </c:pt>
                <c:pt idx="37047" formatCode="General">
                  <c:v>24.9328</c:v>
                </c:pt>
                <c:pt idx="37048" formatCode="General">
                  <c:v>24.933499999999999</c:v>
                </c:pt>
                <c:pt idx="37049" formatCode="General">
                  <c:v>24.934200000000001</c:v>
                </c:pt>
                <c:pt idx="37050" formatCode="General">
                  <c:v>24.934799999999999</c:v>
                </c:pt>
                <c:pt idx="37051" formatCode="General">
                  <c:v>24.935500000000001</c:v>
                </c:pt>
                <c:pt idx="37052" formatCode="General">
                  <c:v>24.936199999999999</c:v>
                </c:pt>
                <c:pt idx="37053" formatCode="General">
                  <c:v>24.936900000000001</c:v>
                </c:pt>
                <c:pt idx="37054" formatCode="General">
                  <c:v>24.9375</c:v>
                </c:pt>
                <c:pt idx="37055" formatCode="General">
                  <c:v>24.938199999999998</c:v>
                </c:pt>
                <c:pt idx="37056" formatCode="General">
                  <c:v>24.9389</c:v>
                </c:pt>
                <c:pt idx="37057" formatCode="General">
                  <c:v>24.939599999999999</c:v>
                </c:pt>
                <c:pt idx="37058" formatCode="General">
                  <c:v>24.940200000000001</c:v>
                </c:pt>
                <c:pt idx="37059" formatCode="General">
                  <c:v>24.940899999999999</c:v>
                </c:pt>
                <c:pt idx="37060" formatCode="General">
                  <c:v>24.941600000000001</c:v>
                </c:pt>
                <c:pt idx="37061" formatCode="General">
                  <c:v>24.9422</c:v>
                </c:pt>
                <c:pt idx="37062" formatCode="General">
                  <c:v>24.942900000000002</c:v>
                </c:pt>
                <c:pt idx="37063" formatCode="General">
                  <c:v>24.9436</c:v>
                </c:pt>
                <c:pt idx="37064" formatCode="General">
                  <c:v>24.944299999999998</c:v>
                </c:pt>
                <c:pt idx="37065" formatCode="General">
                  <c:v>24.944900000000001</c:v>
                </c:pt>
                <c:pt idx="37066" formatCode="General">
                  <c:v>24.945599999999999</c:v>
                </c:pt>
                <c:pt idx="37067" formatCode="General">
                  <c:v>24.946300000000001</c:v>
                </c:pt>
                <c:pt idx="37068" formatCode="General">
                  <c:v>24.946999999999999</c:v>
                </c:pt>
                <c:pt idx="37069" formatCode="General">
                  <c:v>24.947600000000001</c:v>
                </c:pt>
                <c:pt idx="37070" formatCode="General">
                  <c:v>24.9483</c:v>
                </c:pt>
                <c:pt idx="37071" formatCode="General">
                  <c:v>24.949000000000002</c:v>
                </c:pt>
                <c:pt idx="37072" formatCode="General">
                  <c:v>24.9496</c:v>
                </c:pt>
                <c:pt idx="37073" formatCode="General">
                  <c:v>24.950299999999999</c:v>
                </c:pt>
                <c:pt idx="37074" formatCode="General">
                  <c:v>24.951000000000001</c:v>
                </c:pt>
                <c:pt idx="37075" formatCode="General">
                  <c:v>24.951699999999999</c:v>
                </c:pt>
                <c:pt idx="37076" formatCode="General">
                  <c:v>24.952300000000001</c:v>
                </c:pt>
                <c:pt idx="37077" formatCode="General">
                  <c:v>24.952999999999999</c:v>
                </c:pt>
                <c:pt idx="37078" formatCode="General">
                  <c:v>24.953700000000001</c:v>
                </c:pt>
                <c:pt idx="37079" formatCode="General">
                  <c:v>24.9544</c:v>
                </c:pt>
                <c:pt idx="37080" formatCode="General">
                  <c:v>24.954999999999998</c:v>
                </c:pt>
                <c:pt idx="37081" formatCode="General">
                  <c:v>24.9557</c:v>
                </c:pt>
                <c:pt idx="37082" formatCode="General">
                  <c:v>24.956399999999999</c:v>
                </c:pt>
                <c:pt idx="37083" formatCode="General">
                  <c:v>24.957000000000001</c:v>
                </c:pt>
                <c:pt idx="37084" formatCode="General">
                  <c:v>24.957699999999999</c:v>
                </c:pt>
                <c:pt idx="37085" formatCode="General">
                  <c:v>24.958400000000001</c:v>
                </c:pt>
                <c:pt idx="37086" formatCode="General">
                  <c:v>24.959099999999999</c:v>
                </c:pt>
                <c:pt idx="37087" formatCode="General">
                  <c:v>24.959700000000002</c:v>
                </c:pt>
                <c:pt idx="37088" formatCode="General">
                  <c:v>24.9604</c:v>
                </c:pt>
                <c:pt idx="37089" formatCode="General">
                  <c:v>24.961099999999998</c:v>
                </c:pt>
                <c:pt idx="37090" formatCode="General">
                  <c:v>24.9618</c:v>
                </c:pt>
                <c:pt idx="37091" formatCode="General">
                  <c:v>24.962399999999999</c:v>
                </c:pt>
                <c:pt idx="37092" formatCode="General">
                  <c:v>24.963100000000001</c:v>
                </c:pt>
                <c:pt idx="37093" formatCode="General">
                  <c:v>24.963799999999999</c:v>
                </c:pt>
                <c:pt idx="37094" formatCode="General">
                  <c:v>24.964500000000001</c:v>
                </c:pt>
                <c:pt idx="37095" formatCode="General">
                  <c:v>24.9651</c:v>
                </c:pt>
                <c:pt idx="37096" formatCode="General">
                  <c:v>24.965800000000002</c:v>
                </c:pt>
                <c:pt idx="37097" formatCode="General">
                  <c:v>24.9665</c:v>
                </c:pt>
                <c:pt idx="37098" formatCode="General">
                  <c:v>24.967099999999999</c:v>
                </c:pt>
                <c:pt idx="37099" formatCode="General">
                  <c:v>24.9678</c:v>
                </c:pt>
                <c:pt idx="37100" formatCode="General">
                  <c:v>24.968499999999999</c:v>
                </c:pt>
                <c:pt idx="37101" formatCode="General">
                  <c:v>24.969200000000001</c:v>
                </c:pt>
                <c:pt idx="37102" formatCode="General">
                  <c:v>24.969799999999999</c:v>
                </c:pt>
                <c:pt idx="37103" formatCode="General">
                  <c:v>24.970500000000001</c:v>
                </c:pt>
                <c:pt idx="37104" formatCode="General">
                  <c:v>24.9712</c:v>
                </c:pt>
                <c:pt idx="37105" formatCode="General">
                  <c:v>24.971900000000002</c:v>
                </c:pt>
                <c:pt idx="37106" formatCode="General">
                  <c:v>24.9725</c:v>
                </c:pt>
                <c:pt idx="37107" formatCode="General">
                  <c:v>24.973199999999999</c:v>
                </c:pt>
                <c:pt idx="37108" formatCode="General">
                  <c:v>24.9739</c:v>
                </c:pt>
                <c:pt idx="37109" formatCode="General">
                  <c:v>24.974499999999999</c:v>
                </c:pt>
                <c:pt idx="37110" formatCode="General">
                  <c:v>24.975200000000001</c:v>
                </c:pt>
                <c:pt idx="37111" formatCode="General">
                  <c:v>24.975899999999999</c:v>
                </c:pt>
                <c:pt idx="37112" formatCode="General">
                  <c:v>24.976600000000001</c:v>
                </c:pt>
                <c:pt idx="37113" formatCode="General">
                  <c:v>24.9772</c:v>
                </c:pt>
                <c:pt idx="37114" formatCode="General">
                  <c:v>24.977900000000002</c:v>
                </c:pt>
                <c:pt idx="37115" formatCode="General">
                  <c:v>24.9786</c:v>
                </c:pt>
                <c:pt idx="37116" formatCode="General">
                  <c:v>24.979299999999999</c:v>
                </c:pt>
                <c:pt idx="37117" formatCode="General">
                  <c:v>24.979900000000001</c:v>
                </c:pt>
                <c:pt idx="37118" formatCode="General">
                  <c:v>24.980599999999999</c:v>
                </c:pt>
                <c:pt idx="37119" formatCode="General">
                  <c:v>24.981300000000001</c:v>
                </c:pt>
                <c:pt idx="37120" formatCode="General">
                  <c:v>24.981999999999999</c:v>
                </c:pt>
                <c:pt idx="37121" formatCode="General">
                  <c:v>24.982600000000001</c:v>
                </c:pt>
                <c:pt idx="37122" formatCode="General">
                  <c:v>24.9833</c:v>
                </c:pt>
                <c:pt idx="37123" formatCode="General">
                  <c:v>24.984000000000002</c:v>
                </c:pt>
                <c:pt idx="37124" formatCode="General">
                  <c:v>24.9846</c:v>
                </c:pt>
                <c:pt idx="37125" formatCode="General">
                  <c:v>24.985299999999999</c:v>
                </c:pt>
                <c:pt idx="37126" formatCode="General">
                  <c:v>24.986000000000001</c:v>
                </c:pt>
                <c:pt idx="37127" formatCode="General">
                  <c:v>24.986699999999999</c:v>
                </c:pt>
                <c:pt idx="37128" formatCode="General">
                  <c:v>24.987300000000001</c:v>
                </c:pt>
                <c:pt idx="37129" formatCode="General">
                  <c:v>24.988</c:v>
                </c:pt>
                <c:pt idx="37130" formatCode="General">
                  <c:v>24.988700000000001</c:v>
                </c:pt>
                <c:pt idx="37131" formatCode="General">
                  <c:v>24.9894</c:v>
                </c:pt>
                <c:pt idx="37132" formatCode="General">
                  <c:v>24.99</c:v>
                </c:pt>
                <c:pt idx="37133" formatCode="General">
                  <c:v>24.9907</c:v>
                </c:pt>
                <c:pt idx="37134" formatCode="General">
                  <c:v>24.991399999999999</c:v>
                </c:pt>
                <c:pt idx="37135" formatCode="General">
                  <c:v>24.992000000000001</c:v>
                </c:pt>
                <c:pt idx="37136" formatCode="General">
                  <c:v>24.992699999999999</c:v>
                </c:pt>
                <c:pt idx="37137" formatCode="General">
                  <c:v>24.993400000000001</c:v>
                </c:pt>
                <c:pt idx="37138" formatCode="General">
                  <c:v>24.9941</c:v>
                </c:pt>
                <c:pt idx="37139" formatCode="General">
                  <c:v>24.994700000000002</c:v>
                </c:pt>
                <c:pt idx="37140" formatCode="General">
                  <c:v>24.9954</c:v>
                </c:pt>
                <c:pt idx="37141" formatCode="General">
                  <c:v>24.996099999999998</c:v>
                </c:pt>
                <c:pt idx="37142" formatCode="General">
                  <c:v>24.9968</c:v>
                </c:pt>
                <c:pt idx="37143" formatCode="General">
                  <c:v>24.997399999999999</c:v>
                </c:pt>
                <c:pt idx="37144" formatCode="General">
                  <c:v>24.998100000000001</c:v>
                </c:pt>
                <c:pt idx="37145" formatCode="General">
                  <c:v>24.998799999999999</c:v>
                </c:pt>
                <c:pt idx="37146" formatCode="General">
                  <c:v>24.999400000000001</c:v>
                </c:pt>
                <c:pt idx="37147" formatCode="General">
                  <c:v>25.0001</c:v>
                </c:pt>
                <c:pt idx="37148" formatCode="General">
                  <c:v>25.000800000000002</c:v>
                </c:pt>
                <c:pt idx="37149" formatCode="General">
                  <c:v>25.0015</c:v>
                </c:pt>
                <c:pt idx="37150" formatCode="General">
                  <c:v>25.002099999999999</c:v>
                </c:pt>
                <c:pt idx="37151" formatCode="General">
                  <c:v>25.002800000000001</c:v>
                </c:pt>
                <c:pt idx="37152" formatCode="General">
                  <c:v>25.003499999999999</c:v>
                </c:pt>
                <c:pt idx="37153" formatCode="General">
                  <c:v>25.004200000000001</c:v>
                </c:pt>
                <c:pt idx="37154" formatCode="General">
                  <c:v>25.004799999999999</c:v>
                </c:pt>
                <c:pt idx="37155" formatCode="General">
                  <c:v>25.005500000000001</c:v>
                </c:pt>
                <c:pt idx="37156" formatCode="General">
                  <c:v>25.0062</c:v>
                </c:pt>
                <c:pt idx="37157" formatCode="General">
                  <c:v>25.006900000000002</c:v>
                </c:pt>
                <c:pt idx="37158" formatCode="General">
                  <c:v>25.0075</c:v>
                </c:pt>
                <c:pt idx="37159" formatCode="General">
                  <c:v>25.008199999999999</c:v>
                </c:pt>
                <c:pt idx="37160" formatCode="General">
                  <c:v>25.008900000000001</c:v>
                </c:pt>
                <c:pt idx="37161" formatCode="General">
                  <c:v>25.009499999999999</c:v>
                </c:pt>
                <c:pt idx="37162" formatCode="General">
                  <c:v>25.010200000000001</c:v>
                </c:pt>
                <c:pt idx="37163" formatCode="General">
                  <c:v>25.010899999999999</c:v>
                </c:pt>
                <c:pt idx="37164" formatCode="General">
                  <c:v>25.011600000000001</c:v>
                </c:pt>
                <c:pt idx="37165" formatCode="General">
                  <c:v>25.0122</c:v>
                </c:pt>
                <c:pt idx="37166" formatCode="General">
                  <c:v>25.012899999999998</c:v>
                </c:pt>
                <c:pt idx="37167" formatCode="General">
                  <c:v>25.0136</c:v>
                </c:pt>
                <c:pt idx="37168" formatCode="General">
                  <c:v>25.014299999999999</c:v>
                </c:pt>
                <c:pt idx="37169" formatCode="General">
                  <c:v>25.014900000000001</c:v>
                </c:pt>
                <c:pt idx="37170" formatCode="General">
                  <c:v>25.015599999999999</c:v>
                </c:pt>
                <c:pt idx="37171" formatCode="General">
                  <c:v>25.016300000000001</c:v>
                </c:pt>
                <c:pt idx="37172" formatCode="General">
                  <c:v>25.0169</c:v>
                </c:pt>
                <c:pt idx="37173" formatCode="General">
                  <c:v>25.017600000000002</c:v>
                </c:pt>
                <c:pt idx="37174" formatCode="General">
                  <c:v>25.0183</c:v>
                </c:pt>
                <c:pt idx="37175" formatCode="General">
                  <c:v>25.018999999999998</c:v>
                </c:pt>
                <c:pt idx="37176" formatCode="General">
                  <c:v>25.019600000000001</c:v>
                </c:pt>
                <c:pt idx="37177" formatCode="General">
                  <c:v>25.020299999999999</c:v>
                </c:pt>
                <c:pt idx="37178" formatCode="General">
                  <c:v>25.021000000000001</c:v>
                </c:pt>
                <c:pt idx="37179" formatCode="General">
                  <c:v>25.021699999999999</c:v>
                </c:pt>
                <c:pt idx="37180" formatCode="General">
                  <c:v>25.022300000000001</c:v>
                </c:pt>
                <c:pt idx="37181" formatCode="General">
                  <c:v>25.023</c:v>
                </c:pt>
                <c:pt idx="37182" formatCode="General">
                  <c:v>25.023700000000002</c:v>
                </c:pt>
                <c:pt idx="37183" formatCode="General">
                  <c:v>25.0244</c:v>
                </c:pt>
                <c:pt idx="37184" formatCode="General">
                  <c:v>25.024999999999999</c:v>
                </c:pt>
                <c:pt idx="37185" formatCode="General">
                  <c:v>25.025700000000001</c:v>
                </c:pt>
                <c:pt idx="37186" formatCode="General">
                  <c:v>25.026399999999999</c:v>
                </c:pt>
                <c:pt idx="37187" formatCode="General">
                  <c:v>25.027000000000001</c:v>
                </c:pt>
                <c:pt idx="37188" formatCode="General">
                  <c:v>25.027699999999999</c:v>
                </c:pt>
                <c:pt idx="37189" formatCode="General">
                  <c:v>25.028400000000001</c:v>
                </c:pt>
                <c:pt idx="37190" formatCode="General">
                  <c:v>25.0291</c:v>
                </c:pt>
                <c:pt idx="37191" formatCode="General">
                  <c:v>25.029699999999998</c:v>
                </c:pt>
                <c:pt idx="37192" formatCode="General">
                  <c:v>25.0304</c:v>
                </c:pt>
                <c:pt idx="37193" formatCode="General">
                  <c:v>25.031099999999999</c:v>
                </c:pt>
                <c:pt idx="37194" formatCode="General">
                  <c:v>25.0318</c:v>
                </c:pt>
                <c:pt idx="37195" formatCode="General">
                  <c:v>25.032399999999999</c:v>
                </c:pt>
                <c:pt idx="37196" formatCode="General">
                  <c:v>25.033100000000001</c:v>
                </c:pt>
                <c:pt idx="37197" formatCode="General">
                  <c:v>25.033799999999999</c:v>
                </c:pt>
                <c:pt idx="37198" formatCode="General">
                  <c:v>25.034400000000002</c:v>
                </c:pt>
                <c:pt idx="37199" formatCode="General">
                  <c:v>25.0351</c:v>
                </c:pt>
                <c:pt idx="37200" formatCode="General">
                  <c:v>25.035799999999998</c:v>
                </c:pt>
                <c:pt idx="37201" formatCode="General">
                  <c:v>25.0365</c:v>
                </c:pt>
                <c:pt idx="37202" formatCode="General">
                  <c:v>25.037099999999999</c:v>
                </c:pt>
                <c:pt idx="37203" formatCode="General">
                  <c:v>25.037800000000001</c:v>
                </c:pt>
                <c:pt idx="37204" formatCode="General">
                  <c:v>25.038499999999999</c:v>
                </c:pt>
                <c:pt idx="37205" formatCode="General">
                  <c:v>25.039200000000001</c:v>
                </c:pt>
                <c:pt idx="37206" formatCode="General">
                  <c:v>25.0398</c:v>
                </c:pt>
                <c:pt idx="37207" formatCode="General">
                  <c:v>25.040500000000002</c:v>
                </c:pt>
                <c:pt idx="37208" formatCode="General">
                  <c:v>25.0412</c:v>
                </c:pt>
                <c:pt idx="37209" formatCode="General">
                  <c:v>25.041799999999999</c:v>
                </c:pt>
                <c:pt idx="37210" formatCode="General">
                  <c:v>25.0425</c:v>
                </c:pt>
                <c:pt idx="37211" formatCode="General">
                  <c:v>25.043199999999999</c:v>
                </c:pt>
                <c:pt idx="37212" formatCode="General">
                  <c:v>25.043900000000001</c:v>
                </c:pt>
                <c:pt idx="37213" formatCode="General">
                  <c:v>25.044499999999999</c:v>
                </c:pt>
                <c:pt idx="37214" formatCode="General">
                  <c:v>25.045200000000001</c:v>
                </c:pt>
                <c:pt idx="37215" formatCode="General">
                  <c:v>25.0459</c:v>
                </c:pt>
                <c:pt idx="37216" formatCode="General">
                  <c:v>25.046600000000002</c:v>
                </c:pt>
                <c:pt idx="37217" formatCode="General">
                  <c:v>25.0472</c:v>
                </c:pt>
                <c:pt idx="37218" formatCode="General">
                  <c:v>25.047899999999998</c:v>
                </c:pt>
                <c:pt idx="37219" formatCode="General">
                  <c:v>25.0486</c:v>
                </c:pt>
                <c:pt idx="37220" formatCode="General">
                  <c:v>25.049299999999999</c:v>
                </c:pt>
                <c:pt idx="37221" formatCode="General">
                  <c:v>25.049900000000001</c:v>
                </c:pt>
                <c:pt idx="37222" formatCode="General">
                  <c:v>25.050599999999999</c:v>
                </c:pt>
                <c:pt idx="37223" formatCode="General">
                  <c:v>25.051300000000001</c:v>
                </c:pt>
                <c:pt idx="37224" formatCode="General">
                  <c:v>25.0519</c:v>
                </c:pt>
                <c:pt idx="37225" formatCode="General">
                  <c:v>25.052600000000002</c:v>
                </c:pt>
                <c:pt idx="37226" formatCode="General">
                  <c:v>25.0533</c:v>
                </c:pt>
                <c:pt idx="37227" formatCode="General">
                  <c:v>25.053999999999998</c:v>
                </c:pt>
                <c:pt idx="37228" formatCode="General">
                  <c:v>25.054600000000001</c:v>
                </c:pt>
                <c:pt idx="37229" formatCode="General">
                  <c:v>25.055299999999999</c:v>
                </c:pt>
                <c:pt idx="37230" formatCode="General">
                  <c:v>25.056000000000001</c:v>
                </c:pt>
                <c:pt idx="37231" formatCode="General">
                  <c:v>25.056699999999999</c:v>
                </c:pt>
                <c:pt idx="37232" formatCode="General">
                  <c:v>25.057300000000001</c:v>
                </c:pt>
                <c:pt idx="37233" formatCode="General">
                  <c:v>25.058</c:v>
                </c:pt>
                <c:pt idx="37234" formatCode="General">
                  <c:v>25.058700000000002</c:v>
                </c:pt>
                <c:pt idx="37235" formatCode="General">
                  <c:v>25.0593</c:v>
                </c:pt>
                <c:pt idx="37236" formatCode="General">
                  <c:v>25.06</c:v>
                </c:pt>
                <c:pt idx="37237" formatCode="General">
                  <c:v>25.060700000000001</c:v>
                </c:pt>
                <c:pt idx="37238" formatCode="General">
                  <c:v>25.061399999999999</c:v>
                </c:pt>
                <c:pt idx="37239" formatCode="General">
                  <c:v>25.062000000000001</c:v>
                </c:pt>
                <c:pt idx="37240" formatCode="General">
                  <c:v>25.0627</c:v>
                </c:pt>
                <c:pt idx="37241" formatCode="General">
                  <c:v>25.063400000000001</c:v>
                </c:pt>
                <c:pt idx="37242" formatCode="General">
                  <c:v>25.0641</c:v>
                </c:pt>
                <c:pt idx="37243" formatCode="General">
                  <c:v>25.064699999999998</c:v>
                </c:pt>
                <c:pt idx="37244" formatCode="General">
                  <c:v>25.0654</c:v>
                </c:pt>
                <c:pt idx="37245" formatCode="General">
                  <c:v>25.066099999999999</c:v>
                </c:pt>
                <c:pt idx="37246" formatCode="General">
                  <c:v>25.066700000000001</c:v>
                </c:pt>
                <c:pt idx="37247" formatCode="General">
                  <c:v>25.067399999999999</c:v>
                </c:pt>
                <c:pt idx="37248" formatCode="General">
                  <c:v>25.068100000000001</c:v>
                </c:pt>
                <c:pt idx="37249" formatCode="General">
                  <c:v>25.0688</c:v>
                </c:pt>
                <c:pt idx="37250" formatCode="General">
                  <c:v>25.069400000000002</c:v>
                </c:pt>
                <c:pt idx="37251" formatCode="General">
                  <c:v>25.0701</c:v>
                </c:pt>
                <c:pt idx="37252" formatCode="General">
                  <c:v>25.070799999999998</c:v>
                </c:pt>
                <c:pt idx="37253" formatCode="General">
                  <c:v>25.0715</c:v>
                </c:pt>
                <c:pt idx="37254" formatCode="General">
                  <c:v>25.072099999999999</c:v>
                </c:pt>
                <c:pt idx="37255" formatCode="General">
                  <c:v>25.072800000000001</c:v>
                </c:pt>
                <c:pt idx="37256" formatCode="General">
                  <c:v>25.073499999999999</c:v>
                </c:pt>
                <c:pt idx="37257" formatCode="General">
                  <c:v>25.074200000000001</c:v>
                </c:pt>
                <c:pt idx="37258" formatCode="General">
                  <c:v>25.0748</c:v>
                </c:pt>
                <c:pt idx="37259" formatCode="General">
                  <c:v>25.075500000000002</c:v>
                </c:pt>
                <c:pt idx="37260" formatCode="General">
                  <c:v>25.0762</c:v>
                </c:pt>
                <c:pt idx="37261" formatCode="General">
                  <c:v>25.076799999999999</c:v>
                </c:pt>
                <c:pt idx="37262" formatCode="General">
                  <c:v>25.077500000000001</c:v>
                </c:pt>
                <c:pt idx="37263" formatCode="General">
                  <c:v>25.078199999999999</c:v>
                </c:pt>
                <c:pt idx="37264" formatCode="General">
                  <c:v>25.078900000000001</c:v>
                </c:pt>
                <c:pt idx="37265" formatCode="General">
                  <c:v>25.079499999999999</c:v>
                </c:pt>
                <c:pt idx="37266" formatCode="General">
                  <c:v>25.080200000000001</c:v>
                </c:pt>
                <c:pt idx="37267" formatCode="General">
                  <c:v>25.0809</c:v>
                </c:pt>
                <c:pt idx="37268" formatCode="General">
                  <c:v>25.081600000000002</c:v>
                </c:pt>
                <c:pt idx="37269" formatCode="General">
                  <c:v>25.0822</c:v>
                </c:pt>
                <c:pt idx="37270" formatCode="General">
                  <c:v>25.082899999999999</c:v>
                </c:pt>
                <c:pt idx="37271" formatCode="General">
                  <c:v>25.083600000000001</c:v>
                </c:pt>
                <c:pt idx="37272" formatCode="General">
                  <c:v>25.084199999999999</c:v>
                </c:pt>
                <c:pt idx="37273" formatCode="General">
                  <c:v>25.084900000000001</c:v>
                </c:pt>
                <c:pt idx="37274" formatCode="General">
                  <c:v>25.085599999999999</c:v>
                </c:pt>
                <c:pt idx="37275" formatCode="General">
                  <c:v>25.086300000000001</c:v>
                </c:pt>
                <c:pt idx="37276" formatCode="General">
                  <c:v>25.0869</c:v>
                </c:pt>
                <c:pt idx="37277" formatCode="General">
                  <c:v>25.087599999999998</c:v>
                </c:pt>
                <c:pt idx="37278" formatCode="General">
                  <c:v>25.0883</c:v>
                </c:pt>
                <c:pt idx="37279" formatCode="General">
                  <c:v>25.088999999999999</c:v>
                </c:pt>
                <c:pt idx="37280" formatCode="General">
                  <c:v>25.089600000000001</c:v>
                </c:pt>
                <c:pt idx="37281" formatCode="General">
                  <c:v>25.090299999999999</c:v>
                </c:pt>
                <c:pt idx="37282" formatCode="General">
                  <c:v>25.091000000000001</c:v>
                </c:pt>
                <c:pt idx="37283" formatCode="General">
                  <c:v>25.091699999999999</c:v>
                </c:pt>
                <c:pt idx="37284" formatCode="General">
                  <c:v>25.092300000000002</c:v>
                </c:pt>
                <c:pt idx="37285" formatCode="General">
                  <c:v>25.093</c:v>
                </c:pt>
                <c:pt idx="37286" formatCode="General">
                  <c:v>25.093699999999998</c:v>
                </c:pt>
                <c:pt idx="37287" formatCode="General">
                  <c:v>25.0943</c:v>
                </c:pt>
                <c:pt idx="37288" formatCode="General">
                  <c:v>25.094999999999999</c:v>
                </c:pt>
                <c:pt idx="37289" formatCode="General">
                  <c:v>25.095700000000001</c:v>
                </c:pt>
                <c:pt idx="37290" formatCode="General">
                  <c:v>25.096399999999999</c:v>
                </c:pt>
                <c:pt idx="37291" formatCode="General">
                  <c:v>25.097000000000001</c:v>
                </c:pt>
                <c:pt idx="37292" formatCode="General">
                  <c:v>25.0977</c:v>
                </c:pt>
                <c:pt idx="37293" formatCode="General">
                  <c:v>25.098400000000002</c:v>
                </c:pt>
                <c:pt idx="37294" formatCode="General">
                  <c:v>25.0991</c:v>
                </c:pt>
                <c:pt idx="37295" formatCode="General">
                  <c:v>25.099699999999999</c:v>
                </c:pt>
                <c:pt idx="37296" formatCode="General">
                  <c:v>25.1004</c:v>
                </c:pt>
                <c:pt idx="37297" formatCode="General">
                  <c:v>25.101099999999999</c:v>
                </c:pt>
                <c:pt idx="37298" formatCode="General">
                  <c:v>25.101700000000001</c:v>
                </c:pt>
                <c:pt idx="37299" formatCode="General">
                  <c:v>25.102399999999999</c:v>
                </c:pt>
                <c:pt idx="37300" formatCode="General">
                  <c:v>25.103100000000001</c:v>
                </c:pt>
                <c:pt idx="37301" formatCode="General">
                  <c:v>25.1038</c:v>
                </c:pt>
                <c:pt idx="37302" formatCode="General">
                  <c:v>25.104399999999998</c:v>
                </c:pt>
                <c:pt idx="37303" formatCode="General">
                  <c:v>25.1051</c:v>
                </c:pt>
                <c:pt idx="37304" formatCode="General">
                  <c:v>25.105799999999999</c:v>
                </c:pt>
                <c:pt idx="37305" formatCode="General">
                  <c:v>25.1065</c:v>
                </c:pt>
                <c:pt idx="37306" formatCode="General">
                  <c:v>25.107099999999999</c:v>
                </c:pt>
                <c:pt idx="37307" formatCode="General">
                  <c:v>25.107800000000001</c:v>
                </c:pt>
                <c:pt idx="37308" formatCode="General">
                  <c:v>25.108499999999999</c:v>
                </c:pt>
                <c:pt idx="37309" formatCode="General">
                  <c:v>25.109100000000002</c:v>
                </c:pt>
                <c:pt idx="37310" formatCode="General">
                  <c:v>25.1098</c:v>
                </c:pt>
                <c:pt idx="37311" formatCode="General">
                  <c:v>25.110499999999998</c:v>
                </c:pt>
                <c:pt idx="37312" formatCode="General">
                  <c:v>25.1112</c:v>
                </c:pt>
                <c:pt idx="37313" formatCode="General">
                  <c:v>25.111799999999999</c:v>
                </c:pt>
                <c:pt idx="37314" formatCode="General">
                  <c:v>25.112500000000001</c:v>
                </c:pt>
                <c:pt idx="37315" formatCode="General">
                  <c:v>25.113199999999999</c:v>
                </c:pt>
                <c:pt idx="37316" formatCode="General">
                  <c:v>25.113900000000001</c:v>
                </c:pt>
                <c:pt idx="37317" formatCode="General">
                  <c:v>25.1145</c:v>
                </c:pt>
                <c:pt idx="37318" formatCode="General">
                  <c:v>25.115200000000002</c:v>
                </c:pt>
                <c:pt idx="37319" formatCode="General">
                  <c:v>25.1159</c:v>
                </c:pt>
                <c:pt idx="37320" formatCode="General">
                  <c:v>25.116599999999998</c:v>
                </c:pt>
                <c:pt idx="37321" formatCode="General">
                  <c:v>25.1172</c:v>
                </c:pt>
                <c:pt idx="37322" formatCode="General">
                  <c:v>25.117899999999999</c:v>
                </c:pt>
                <c:pt idx="37323" formatCode="General">
                  <c:v>25.118600000000001</c:v>
                </c:pt>
                <c:pt idx="37324" formatCode="General">
                  <c:v>25.119199999999999</c:v>
                </c:pt>
                <c:pt idx="37325" formatCode="General">
                  <c:v>25.119900000000001</c:v>
                </c:pt>
                <c:pt idx="37326" formatCode="General">
                  <c:v>25.1206</c:v>
                </c:pt>
                <c:pt idx="37327" formatCode="General">
                  <c:v>25.121300000000002</c:v>
                </c:pt>
                <c:pt idx="37328" formatCode="General">
                  <c:v>25.1219</c:v>
                </c:pt>
                <c:pt idx="37329" formatCode="General">
                  <c:v>25.122599999999998</c:v>
                </c:pt>
                <c:pt idx="37330" formatCode="General">
                  <c:v>25.1233</c:v>
                </c:pt>
                <c:pt idx="37331" formatCode="General">
                  <c:v>25.123999999999999</c:v>
                </c:pt>
                <c:pt idx="37332" formatCode="General">
                  <c:v>25.124600000000001</c:v>
                </c:pt>
                <c:pt idx="37333" formatCode="General">
                  <c:v>25.125299999999999</c:v>
                </c:pt>
                <c:pt idx="37334" formatCode="General">
                  <c:v>25.126000000000001</c:v>
                </c:pt>
                <c:pt idx="37335" formatCode="General">
                  <c:v>25.1266</c:v>
                </c:pt>
                <c:pt idx="37336" formatCode="General">
                  <c:v>25.127300000000002</c:v>
                </c:pt>
                <c:pt idx="37337" formatCode="General">
                  <c:v>25.128</c:v>
                </c:pt>
                <c:pt idx="37338" formatCode="General">
                  <c:v>25.128699999999998</c:v>
                </c:pt>
                <c:pt idx="37339" formatCode="General">
                  <c:v>25.129300000000001</c:v>
                </c:pt>
                <c:pt idx="37340" formatCode="General">
                  <c:v>25.13</c:v>
                </c:pt>
                <c:pt idx="37341" formatCode="General">
                  <c:v>25.130700000000001</c:v>
                </c:pt>
                <c:pt idx="37342" formatCode="General">
                  <c:v>25.131399999999999</c:v>
                </c:pt>
                <c:pt idx="37343" formatCode="General">
                  <c:v>25.132000000000001</c:v>
                </c:pt>
                <c:pt idx="37344" formatCode="General">
                  <c:v>25.1327</c:v>
                </c:pt>
                <c:pt idx="37345" formatCode="General">
                  <c:v>25.133400000000002</c:v>
                </c:pt>
                <c:pt idx="37346" formatCode="General">
                  <c:v>25.1341</c:v>
                </c:pt>
                <c:pt idx="37347" formatCode="General">
                  <c:v>25.134699999999999</c:v>
                </c:pt>
                <c:pt idx="37348" formatCode="General">
                  <c:v>25.135400000000001</c:v>
                </c:pt>
                <c:pt idx="37349" formatCode="General">
                  <c:v>25.136099999999999</c:v>
                </c:pt>
                <c:pt idx="37350" formatCode="General">
                  <c:v>25.136700000000001</c:v>
                </c:pt>
                <c:pt idx="37351" formatCode="General">
                  <c:v>25.1374</c:v>
                </c:pt>
                <c:pt idx="37352" formatCode="General">
                  <c:v>25.138100000000001</c:v>
                </c:pt>
                <c:pt idx="37353" formatCode="General">
                  <c:v>25.1388</c:v>
                </c:pt>
                <c:pt idx="37354" formatCode="General">
                  <c:v>25.139399999999998</c:v>
                </c:pt>
                <c:pt idx="37355" formatCode="General">
                  <c:v>25.1401</c:v>
                </c:pt>
                <c:pt idx="37356" formatCode="General">
                  <c:v>25.140799999999999</c:v>
                </c:pt>
                <c:pt idx="37357" formatCode="General">
                  <c:v>25.141500000000001</c:v>
                </c:pt>
                <c:pt idx="37358" formatCode="General">
                  <c:v>25.142099999999999</c:v>
                </c:pt>
                <c:pt idx="37359" formatCode="General">
                  <c:v>25.142800000000001</c:v>
                </c:pt>
                <c:pt idx="37360" formatCode="General">
                  <c:v>25.1435</c:v>
                </c:pt>
                <c:pt idx="37361" formatCode="General">
                  <c:v>25.144100000000002</c:v>
                </c:pt>
                <c:pt idx="37362" formatCode="General">
                  <c:v>25.1448</c:v>
                </c:pt>
                <c:pt idx="37363" formatCode="General">
                  <c:v>25.145499999999998</c:v>
                </c:pt>
                <c:pt idx="37364" formatCode="General">
                  <c:v>25.1462</c:v>
                </c:pt>
                <c:pt idx="37365" formatCode="General">
                  <c:v>25.146799999999999</c:v>
                </c:pt>
                <c:pt idx="37366" formatCode="General">
                  <c:v>25.147500000000001</c:v>
                </c:pt>
                <c:pt idx="37367" formatCode="General">
                  <c:v>25.148199999999999</c:v>
                </c:pt>
                <c:pt idx="37368" formatCode="General">
                  <c:v>25.148900000000001</c:v>
                </c:pt>
                <c:pt idx="37369" formatCode="General">
                  <c:v>25.1495</c:v>
                </c:pt>
                <c:pt idx="37370" formatCode="General">
                  <c:v>25.150200000000002</c:v>
                </c:pt>
                <c:pt idx="37371" formatCode="General">
                  <c:v>25.1509</c:v>
                </c:pt>
                <c:pt idx="37372" formatCode="General">
                  <c:v>25.151499999999999</c:v>
                </c:pt>
                <c:pt idx="37373" formatCode="General">
                  <c:v>25.152200000000001</c:v>
                </c:pt>
                <c:pt idx="37374" formatCode="General">
                  <c:v>25.152899999999999</c:v>
                </c:pt>
                <c:pt idx="37375" formatCode="General">
                  <c:v>25.153600000000001</c:v>
                </c:pt>
                <c:pt idx="37376" formatCode="General">
                  <c:v>25.154199999999999</c:v>
                </c:pt>
                <c:pt idx="37377" formatCode="General">
                  <c:v>25.154900000000001</c:v>
                </c:pt>
                <c:pt idx="37378" formatCode="General">
                  <c:v>25.1556</c:v>
                </c:pt>
                <c:pt idx="37379" formatCode="General">
                  <c:v>25.156300000000002</c:v>
                </c:pt>
                <c:pt idx="37380" formatCode="General">
                  <c:v>25.1569</c:v>
                </c:pt>
                <c:pt idx="37381" formatCode="General">
                  <c:v>25.157599999999999</c:v>
                </c:pt>
                <c:pt idx="37382" formatCode="General">
                  <c:v>25.158300000000001</c:v>
                </c:pt>
                <c:pt idx="37383" formatCode="General">
                  <c:v>25.158999999999999</c:v>
                </c:pt>
                <c:pt idx="37384" formatCode="General">
                  <c:v>25.159600000000001</c:v>
                </c:pt>
                <c:pt idx="37385" formatCode="General">
                  <c:v>25.160299999999999</c:v>
                </c:pt>
                <c:pt idx="37386" formatCode="General">
                  <c:v>25.161000000000001</c:v>
                </c:pt>
                <c:pt idx="37387" formatCode="General">
                  <c:v>25.1616</c:v>
                </c:pt>
                <c:pt idx="37388" formatCode="General">
                  <c:v>25.162299999999998</c:v>
                </c:pt>
                <c:pt idx="37389" formatCode="General">
                  <c:v>25.163</c:v>
                </c:pt>
                <c:pt idx="37390" formatCode="General">
                  <c:v>25.163699999999999</c:v>
                </c:pt>
                <c:pt idx="37391" formatCode="General">
                  <c:v>25.164300000000001</c:v>
                </c:pt>
                <c:pt idx="37392" formatCode="General">
                  <c:v>25.164999999999999</c:v>
                </c:pt>
                <c:pt idx="37393" formatCode="General">
                  <c:v>25.165700000000001</c:v>
                </c:pt>
                <c:pt idx="37394" formatCode="General">
                  <c:v>25.166399999999999</c:v>
                </c:pt>
                <c:pt idx="37395" formatCode="General">
                  <c:v>25.167000000000002</c:v>
                </c:pt>
                <c:pt idx="37396" formatCode="General">
                  <c:v>25.1677</c:v>
                </c:pt>
                <c:pt idx="37397" formatCode="General">
                  <c:v>25.168399999999998</c:v>
                </c:pt>
                <c:pt idx="37398" formatCode="General">
                  <c:v>25.169</c:v>
                </c:pt>
                <c:pt idx="37399" formatCode="General">
                  <c:v>25.169699999999999</c:v>
                </c:pt>
                <c:pt idx="37400" formatCode="General">
                  <c:v>25.170400000000001</c:v>
                </c:pt>
                <c:pt idx="37401" formatCode="General">
                  <c:v>25.171099999999999</c:v>
                </c:pt>
                <c:pt idx="37402" formatCode="General">
                  <c:v>25.171700000000001</c:v>
                </c:pt>
                <c:pt idx="37403" formatCode="General">
                  <c:v>25.1724</c:v>
                </c:pt>
                <c:pt idx="37404" formatCode="General">
                  <c:v>25.173100000000002</c:v>
                </c:pt>
                <c:pt idx="37405" formatCode="General">
                  <c:v>25.1738</c:v>
                </c:pt>
                <c:pt idx="37406" formatCode="General">
                  <c:v>25.174399999999999</c:v>
                </c:pt>
                <c:pt idx="37407" formatCode="General">
                  <c:v>25.1751</c:v>
                </c:pt>
                <c:pt idx="37408" formatCode="General">
                  <c:v>25.175799999999999</c:v>
                </c:pt>
                <c:pt idx="37409" formatCode="General">
                  <c:v>25.176400000000001</c:v>
                </c:pt>
                <c:pt idx="37410" formatCode="General">
                  <c:v>25.177099999999999</c:v>
                </c:pt>
                <c:pt idx="37411" formatCode="General">
                  <c:v>25.177800000000001</c:v>
                </c:pt>
                <c:pt idx="37412" formatCode="General">
                  <c:v>25.1785</c:v>
                </c:pt>
                <c:pt idx="37413" formatCode="General">
                  <c:v>25.179099999999998</c:v>
                </c:pt>
                <c:pt idx="37414" formatCode="General">
                  <c:v>25.1798</c:v>
                </c:pt>
                <c:pt idx="37415" formatCode="General">
                  <c:v>25.180499999999999</c:v>
                </c:pt>
                <c:pt idx="37416" formatCode="General">
                  <c:v>25.1812</c:v>
                </c:pt>
                <c:pt idx="37417" formatCode="General">
                  <c:v>25.181799999999999</c:v>
                </c:pt>
                <c:pt idx="37418" formatCode="General">
                  <c:v>25.182500000000001</c:v>
                </c:pt>
                <c:pt idx="37419" formatCode="General">
                  <c:v>25.183199999999999</c:v>
                </c:pt>
                <c:pt idx="37420" formatCode="General">
                  <c:v>25.183900000000001</c:v>
                </c:pt>
                <c:pt idx="37421" formatCode="General">
                  <c:v>25.1845</c:v>
                </c:pt>
                <c:pt idx="37422" formatCode="General">
                  <c:v>25.185199999999998</c:v>
                </c:pt>
                <c:pt idx="37423" formatCode="General">
                  <c:v>25.1859</c:v>
                </c:pt>
                <c:pt idx="37424" formatCode="General">
                  <c:v>25.186499999999999</c:v>
                </c:pt>
                <c:pt idx="37425" formatCode="General">
                  <c:v>25.187200000000001</c:v>
                </c:pt>
                <c:pt idx="37426" formatCode="General">
                  <c:v>25.187899999999999</c:v>
                </c:pt>
                <c:pt idx="37427" formatCode="General">
                  <c:v>25.188600000000001</c:v>
                </c:pt>
                <c:pt idx="37428" formatCode="General">
                  <c:v>25.1892</c:v>
                </c:pt>
                <c:pt idx="37429" formatCode="General">
                  <c:v>25.189900000000002</c:v>
                </c:pt>
                <c:pt idx="37430" formatCode="General">
                  <c:v>25.1906</c:v>
                </c:pt>
                <c:pt idx="37431" formatCode="General">
                  <c:v>25.191299999999998</c:v>
                </c:pt>
                <c:pt idx="37432" formatCode="General">
                  <c:v>25.1919</c:v>
                </c:pt>
                <c:pt idx="37433" formatCode="General">
                  <c:v>25.192599999999999</c:v>
                </c:pt>
                <c:pt idx="37434" formatCode="General">
                  <c:v>25.193300000000001</c:v>
                </c:pt>
                <c:pt idx="37435" formatCode="General">
                  <c:v>25.193899999999999</c:v>
                </c:pt>
                <c:pt idx="37436" formatCode="General">
                  <c:v>25.194600000000001</c:v>
                </c:pt>
                <c:pt idx="37437" formatCode="General">
                  <c:v>25.1953</c:v>
                </c:pt>
                <c:pt idx="37438" formatCode="General">
                  <c:v>25.196000000000002</c:v>
                </c:pt>
                <c:pt idx="37439" formatCode="General">
                  <c:v>25.1966</c:v>
                </c:pt>
                <c:pt idx="37440" formatCode="General">
                  <c:v>25.197299999999998</c:v>
                </c:pt>
                <c:pt idx="37441" formatCode="General">
                  <c:v>25.198</c:v>
                </c:pt>
                <c:pt idx="37442" formatCode="General">
                  <c:v>25.198699999999999</c:v>
                </c:pt>
                <c:pt idx="37443" formatCode="General">
                  <c:v>25.199300000000001</c:v>
                </c:pt>
                <c:pt idx="37444" formatCode="General">
                  <c:v>25.2</c:v>
                </c:pt>
                <c:pt idx="37445" formatCode="General">
                  <c:v>25.200700000000001</c:v>
                </c:pt>
                <c:pt idx="37446" formatCode="General">
                  <c:v>25.2014</c:v>
                </c:pt>
                <c:pt idx="37447" formatCode="General">
                  <c:v>25.202000000000002</c:v>
                </c:pt>
                <c:pt idx="37448" formatCode="General">
                  <c:v>25.2027</c:v>
                </c:pt>
                <c:pt idx="37449" formatCode="General">
                  <c:v>25.203399999999998</c:v>
                </c:pt>
                <c:pt idx="37450" formatCode="General">
                  <c:v>25.204000000000001</c:v>
                </c:pt>
                <c:pt idx="37451" formatCode="General">
                  <c:v>25.204699999999999</c:v>
                </c:pt>
                <c:pt idx="37452" formatCode="General">
                  <c:v>25.205400000000001</c:v>
                </c:pt>
                <c:pt idx="37453" formatCode="General">
                  <c:v>25.206099999999999</c:v>
                </c:pt>
                <c:pt idx="37454" formatCode="General">
                  <c:v>25.206700000000001</c:v>
                </c:pt>
                <c:pt idx="37455" formatCode="General">
                  <c:v>25.2074</c:v>
                </c:pt>
                <c:pt idx="37456" formatCode="General">
                  <c:v>25.208100000000002</c:v>
                </c:pt>
                <c:pt idx="37457" formatCode="General">
                  <c:v>25.2088</c:v>
                </c:pt>
                <c:pt idx="37458" formatCode="General">
                  <c:v>25.209399999999999</c:v>
                </c:pt>
                <c:pt idx="37459" formatCode="General">
                  <c:v>25.210100000000001</c:v>
                </c:pt>
                <c:pt idx="37460" formatCode="General">
                  <c:v>25.210799999999999</c:v>
                </c:pt>
                <c:pt idx="37461" formatCode="General">
                  <c:v>25.211400000000001</c:v>
                </c:pt>
                <c:pt idx="37462" formatCode="General">
                  <c:v>25.2121</c:v>
                </c:pt>
                <c:pt idx="37463" formatCode="General">
                  <c:v>25.212800000000001</c:v>
                </c:pt>
                <c:pt idx="37464" formatCode="General">
                  <c:v>25.2135</c:v>
                </c:pt>
                <c:pt idx="37465" formatCode="General">
                  <c:v>25.214099999999998</c:v>
                </c:pt>
                <c:pt idx="37466" formatCode="General">
                  <c:v>25.2148</c:v>
                </c:pt>
                <c:pt idx="37467" formatCode="General">
                  <c:v>25.215499999999999</c:v>
                </c:pt>
                <c:pt idx="37468" formatCode="General">
                  <c:v>25.216200000000001</c:v>
                </c:pt>
                <c:pt idx="37469" formatCode="General">
                  <c:v>25.216799999999999</c:v>
                </c:pt>
                <c:pt idx="37470" formatCode="General">
                  <c:v>25.217500000000001</c:v>
                </c:pt>
                <c:pt idx="37471" formatCode="General">
                  <c:v>25.2182</c:v>
                </c:pt>
                <c:pt idx="37472" formatCode="General">
                  <c:v>25.218800000000002</c:v>
                </c:pt>
                <c:pt idx="37473" formatCode="General">
                  <c:v>25.2195</c:v>
                </c:pt>
                <c:pt idx="37474" formatCode="General">
                  <c:v>25.220199999999998</c:v>
                </c:pt>
                <c:pt idx="37475" formatCode="General">
                  <c:v>25.2209</c:v>
                </c:pt>
                <c:pt idx="37476" formatCode="General">
                  <c:v>25.221499999999999</c:v>
                </c:pt>
                <c:pt idx="37477" formatCode="General">
                  <c:v>25.222200000000001</c:v>
                </c:pt>
                <c:pt idx="37478" formatCode="General">
                  <c:v>25.222899999999999</c:v>
                </c:pt>
                <c:pt idx="37479" formatCode="General">
                  <c:v>25.223600000000001</c:v>
                </c:pt>
                <c:pt idx="37480" formatCode="General">
                  <c:v>25.2242</c:v>
                </c:pt>
                <c:pt idx="37481" formatCode="General">
                  <c:v>25.224900000000002</c:v>
                </c:pt>
                <c:pt idx="37482" formatCode="General">
                  <c:v>25.2256</c:v>
                </c:pt>
                <c:pt idx="37483" formatCode="General">
                  <c:v>25.226299999999998</c:v>
                </c:pt>
                <c:pt idx="37484" formatCode="General">
                  <c:v>25.226900000000001</c:v>
                </c:pt>
                <c:pt idx="37485" formatCode="General">
                  <c:v>25.227599999999999</c:v>
                </c:pt>
                <c:pt idx="37486" formatCode="General">
                  <c:v>25.228300000000001</c:v>
                </c:pt>
                <c:pt idx="37487" formatCode="General">
                  <c:v>25.228899999999999</c:v>
                </c:pt>
                <c:pt idx="37488" formatCode="General">
                  <c:v>25.229600000000001</c:v>
                </c:pt>
                <c:pt idx="37489" formatCode="General">
                  <c:v>25.2303</c:v>
                </c:pt>
                <c:pt idx="37490" formatCode="General">
                  <c:v>25.231000000000002</c:v>
                </c:pt>
                <c:pt idx="37491" formatCode="General">
                  <c:v>25.2316</c:v>
                </c:pt>
                <c:pt idx="37492" formatCode="General">
                  <c:v>25.232299999999999</c:v>
                </c:pt>
                <c:pt idx="37493" formatCode="General">
                  <c:v>25.233000000000001</c:v>
                </c:pt>
                <c:pt idx="37494" formatCode="General">
                  <c:v>25.233699999999999</c:v>
                </c:pt>
                <c:pt idx="37495" formatCode="General">
                  <c:v>25.234300000000001</c:v>
                </c:pt>
                <c:pt idx="37496" formatCode="General">
                  <c:v>25.234999999999999</c:v>
                </c:pt>
                <c:pt idx="37497" formatCode="General">
                  <c:v>25.235700000000001</c:v>
                </c:pt>
                <c:pt idx="37498" formatCode="General">
                  <c:v>25.2363</c:v>
                </c:pt>
                <c:pt idx="37499" formatCode="General">
                  <c:v>25.236999999999998</c:v>
                </c:pt>
                <c:pt idx="37500" formatCode="General">
                  <c:v>25.2377</c:v>
                </c:pt>
                <c:pt idx="37501" formatCode="General">
                  <c:v>25.238399999999999</c:v>
                </c:pt>
                <c:pt idx="37502" formatCode="General">
                  <c:v>25.239000000000001</c:v>
                </c:pt>
                <c:pt idx="37503" formatCode="General">
                  <c:v>25.239699999999999</c:v>
                </c:pt>
                <c:pt idx="37504" formatCode="General">
                  <c:v>25.240400000000001</c:v>
                </c:pt>
                <c:pt idx="37505" formatCode="General">
                  <c:v>25.241099999999999</c:v>
                </c:pt>
                <c:pt idx="37506" formatCode="General">
                  <c:v>25.241700000000002</c:v>
                </c:pt>
                <c:pt idx="37507" formatCode="General">
                  <c:v>25.2424</c:v>
                </c:pt>
                <c:pt idx="37508" formatCode="General">
                  <c:v>25.243099999999998</c:v>
                </c:pt>
                <c:pt idx="37509" formatCode="General">
                  <c:v>25.2437</c:v>
                </c:pt>
                <c:pt idx="37510" formatCode="General">
                  <c:v>25.244399999999999</c:v>
                </c:pt>
                <c:pt idx="37511" formatCode="General">
                  <c:v>25.245100000000001</c:v>
                </c:pt>
                <c:pt idx="37512" formatCode="General">
                  <c:v>25.245799999999999</c:v>
                </c:pt>
                <c:pt idx="37513" formatCode="General">
                  <c:v>25.246400000000001</c:v>
                </c:pt>
                <c:pt idx="37514" formatCode="General">
                  <c:v>25.2471</c:v>
                </c:pt>
                <c:pt idx="37515" formatCode="General">
                  <c:v>25.247800000000002</c:v>
                </c:pt>
                <c:pt idx="37516" formatCode="General">
                  <c:v>25.2485</c:v>
                </c:pt>
                <c:pt idx="37517" formatCode="General">
                  <c:v>25.249099999999999</c:v>
                </c:pt>
                <c:pt idx="37518" formatCode="General">
                  <c:v>25.2498</c:v>
                </c:pt>
                <c:pt idx="37519" formatCode="General">
                  <c:v>25.250499999999999</c:v>
                </c:pt>
                <c:pt idx="37520" formatCode="General">
                  <c:v>25.251200000000001</c:v>
                </c:pt>
                <c:pt idx="37521" formatCode="General">
                  <c:v>25.251799999999999</c:v>
                </c:pt>
                <c:pt idx="37522" formatCode="General">
                  <c:v>25.252500000000001</c:v>
                </c:pt>
                <c:pt idx="37523" formatCode="General">
                  <c:v>25.2532</c:v>
                </c:pt>
                <c:pt idx="37524" formatCode="General">
                  <c:v>25.253799999999998</c:v>
                </c:pt>
                <c:pt idx="37525" formatCode="General">
                  <c:v>25.2545</c:v>
                </c:pt>
                <c:pt idx="37526" formatCode="General">
                  <c:v>25.255199999999999</c:v>
                </c:pt>
                <c:pt idx="37527" formatCode="General">
                  <c:v>25.2559</c:v>
                </c:pt>
                <c:pt idx="37528" formatCode="General">
                  <c:v>25.256499999999999</c:v>
                </c:pt>
                <c:pt idx="37529" formatCode="General">
                  <c:v>25.257200000000001</c:v>
                </c:pt>
                <c:pt idx="37530" formatCode="General">
                  <c:v>25.257899999999999</c:v>
                </c:pt>
                <c:pt idx="37531" formatCode="General">
                  <c:v>25.258600000000001</c:v>
                </c:pt>
                <c:pt idx="37532" formatCode="General">
                  <c:v>25.2592</c:v>
                </c:pt>
                <c:pt idx="37533" formatCode="General">
                  <c:v>25.259899999999998</c:v>
                </c:pt>
                <c:pt idx="37534" formatCode="General">
                  <c:v>25.2606</c:v>
                </c:pt>
                <c:pt idx="37535" formatCode="General">
                  <c:v>25.261199999999999</c:v>
                </c:pt>
                <c:pt idx="37536" formatCode="General">
                  <c:v>25.261900000000001</c:v>
                </c:pt>
                <c:pt idx="37537" formatCode="General">
                  <c:v>25.262599999999999</c:v>
                </c:pt>
                <c:pt idx="37538" formatCode="General">
                  <c:v>25.263300000000001</c:v>
                </c:pt>
                <c:pt idx="37539" formatCode="General">
                  <c:v>25.2639</c:v>
                </c:pt>
                <c:pt idx="37540" formatCode="General">
                  <c:v>25.264600000000002</c:v>
                </c:pt>
                <c:pt idx="37541" formatCode="General">
                  <c:v>25.2653</c:v>
                </c:pt>
                <c:pt idx="37542" formatCode="General">
                  <c:v>25.265999999999998</c:v>
                </c:pt>
                <c:pt idx="37543" formatCode="General">
                  <c:v>25.2666</c:v>
                </c:pt>
                <c:pt idx="37544" formatCode="General">
                  <c:v>25.267299999999999</c:v>
                </c:pt>
                <c:pt idx="37545" formatCode="General">
                  <c:v>25.268000000000001</c:v>
                </c:pt>
                <c:pt idx="37546" formatCode="General">
                  <c:v>25.268699999999999</c:v>
                </c:pt>
                <c:pt idx="37547" formatCode="General">
                  <c:v>25.269300000000001</c:v>
                </c:pt>
                <c:pt idx="37548" formatCode="General">
                  <c:v>25.27</c:v>
                </c:pt>
                <c:pt idx="37549" formatCode="General">
                  <c:v>25.270700000000001</c:v>
                </c:pt>
                <c:pt idx="37550" formatCode="General">
                  <c:v>25.2713</c:v>
                </c:pt>
                <c:pt idx="37551" formatCode="General">
                  <c:v>25.271999999999998</c:v>
                </c:pt>
                <c:pt idx="37552" formatCode="General">
                  <c:v>25.2727</c:v>
                </c:pt>
                <c:pt idx="37553" formatCode="General">
                  <c:v>25.273399999999999</c:v>
                </c:pt>
                <c:pt idx="37554" formatCode="General">
                  <c:v>25.274000000000001</c:v>
                </c:pt>
                <c:pt idx="37555" formatCode="General">
                  <c:v>25.274699999999999</c:v>
                </c:pt>
                <c:pt idx="37556" formatCode="General">
                  <c:v>25.275400000000001</c:v>
                </c:pt>
                <c:pt idx="37557" formatCode="General">
                  <c:v>25.2761</c:v>
                </c:pt>
                <c:pt idx="37558" formatCode="General">
                  <c:v>25.276700000000002</c:v>
                </c:pt>
                <c:pt idx="37559" formatCode="General">
                  <c:v>25.2774</c:v>
                </c:pt>
                <c:pt idx="37560" formatCode="General">
                  <c:v>25.278099999999998</c:v>
                </c:pt>
                <c:pt idx="37561" formatCode="General">
                  <c:v>25.278700000000001</c:v>
                </c:pt>
                <c:pt idx="37562" formatCode="General">
                  <c:v>25.279399999999999</c:v>
                </c:pt>
                <c:pt idx="37563" formatCode="General">
                  <c:v>25.280100000000001</c:v>
                </c:pt>
                <c:pt idx="37564" formatCode="General">
                  <c:v>25.280799999999999</c:v>
                </c:pt>
                <c:pt idx="37565" formatCode="General">
                  <c:v>25.281400000000001</c:v>
                </c:pt>
                <c:pt idx="37566" formatCode="General">
                  <c:v>25.2821</c:v>
                </c:pt>
                <c:pt idx="37567" formatCode="General">
                  <c:v>25.282800000000002</c:v>
                </c:pt>
                <c:pt idx="37568" formatCode="General">
                  <c:v>25.2835</c:v>
                </c:pt>
                <c:pt idx="37569" formatCode="General">
                  <c:v>25.284099999999999</c:v>
                </c:pt>
                <c:pt idx="37570" formatCode="General">
                  <c:v>25.284800000000001</c:v>
                </c:pt>
                <c:pt idx="37571" formatCode="General">
                  <c:v>25.285499999999999</c:v>
                </c:pt>
                <c:pt idx="37572" formatCode="General">
                  <c:v>25.286100000000001</c:v>
                </c:pt>
                <c:pt idx="37573" formatCode="General">
                  <c:v>25.286799999999999</c:v>
                </c:pt>
                <c:pt idx="37574" formatCode="General">
                  <c:v>25.287500000000001</c:v>
                </c:pt>
                <c:pt idx="37575" formatCode="General">
                  <c:v>25.2882</c:v>
                </c:pt>
                <c:pt idx="37576" formatCode="General">
                  <c:v>25.288799999999998</c:v>
                </c:pt>
                <c:pt idx="37577" formatCode="General">
                  <c:v>25.2895</c:v>
                </c:pt>
                <c:pt idx="37578" formatCode="General">
                  <c:v>25.290199999999999</c:v>
                </c:pt>
                <c:pt idx="37579" formatCode="General">
                  <c:v>25.290900000000001</c:v>
                </c:pt>
                <c:pt idx="37580" formatCode="General">
                  <c:v>25.291499999999999</c:v>
                </c:pt>
                <c:pt idx="37581" formatCode="General">
                  <c:v>25.292200000000001</c:v>
                </c:pt>
                <c:pt idx="37582" formatCode="General">
                  <c:v>25.292899999999999</c:v>
                </c:pt>
                <c:pt idx="37583" formatCode="General">
                  <c:v>25.293600000000001</c:v>
                </c:pt>
                <c:pt idx="37584" formatCode="General">
                  <c:v>25.2942</c:v>
                </c:pt>
                <c:pt idx="37585" formatCode="General">
                  <c:v>25.294899999999998</c:v>
                </c:pt>
                <c:pt idx="37586" formatCode="General">
                  <c:v>25.2956</c:v>
                </c:pt>
                <c:pt idx="37587" formatCode="General">
                  <c:v>25.296199999999999</c:v>
                </c:pt>
                <c:pt idx="37588" formatCode="General">
                  <c:v>25.296900000000001</c:v>
                </c:pt>
                <c:pt idx="37589" formatCode="General">
                  <c:v>25.297599999999999</c:v>
                </c:pt>
                <c:pt idx="37590" formatCode="General">
                  <c:v>25.298300000000001</c:v>
                </c:pt>
                <c:pt idx="37591" formatCode="General">
                  <c:v>25.2989</c:v>
                </c:pt>
                <c:pt idx="37592" formatCode="General">
                  <c:v>25.299600000000002</c:v>
                </c:pt>
                <c:pt idx="37593" formatCode="General">
                  <c:v>25.3003</c:v>
                </c:pt>
                <c:pt idx="37594" formatCode="General">
                  <c:v>25.300999999999998</c:v>
                </c:pt>
                <c:pt idx="37595" formatCode="General">
                  <c:v>25.301600000000001</c:v>
                </c:pt>
                <c:pt idx="37596" formatCode="General">
                  <c:v>25.302299999999999</c:v>
                </c:pt>
                <c:pt idx="37597" formatCode="General">
                  <c:v>25.303000000000001</c:v>
                </c:pt>
                <c:pt idx="37598" formatCode="General">
                  <c:v>25.303599999999999</c:v>
                </c:pt>
                <c:pt idx="37599" formatCode="General">
                  <c:v>25.304300000000001</c:v>
                </c:pt>
                <c:pt idx="37600" formatCode="General">
                  <c:v>25.305</c:v>
                </c:pt>
                <c:pt idx="37601" formatCode="General">
                  <c:v>25.305700000000002</c:v>
                </c:pt>
                <c:pt idx="37602" formatCode="General">
                  <c:v>25.3063</c:v>
                </c:pt>
                <c:pt idx="37603" formatCode="General">
                  <c:v>25.306999999999999</c:v>
                </c:pt>
                <c:pt idx="37604" formatCode="General">
                  <c:v>25.307700000000001</c:v>
                </c:pt>
                <c:pt idx="37605" formatCode="General">
                  <c:v>25.308399999999999</c:v>
                </c:pt>
                <c:pt idx="37606" formatCode="General">
                  <c:v>25.309000000000001</c:v>
                </c:pt>
                <c:pt idx="37607" formatCode="General">
                  <c:v>25.309699999999999</c:v>
                </c:pt>
                <c:pt idx="37608" formatCode="General">
                  <c:v>25.310400000000001</c:v>
                </c:pt>
                <c:pt idx="37609" formatCode="General">
                  <c:v>25.3111</c:v>
                </c:pt>
                <c:pt idx="37610" formatCode="General">
                  <c:v>25.311699999999998</c:v>
                </c:pt>
                <c:pt idx="37611" formatCode="General">
                  <c:v>25.3124</c:v>
                </c:pt>
                <c:pt idx="37612" formatCode="General">
                  <c:v>25.313099999999999</c:v>
                </c:pt>
                <c:pt idx="37613" formatCode="General">
                  <c:v>25.313700000000001</c:v>
                </c:pt>
                <c:pt idx="37614" formatCode="General">
                  <c:v>25.314399999999999</c:v>
                </c:pt>
                <c:pt idx="37615" formatCode="General">
                  <c:v>25.315100000000001</c:v>
                </c:pt>
                <c:pt idx="37616" formatCode="General">
                  <c:v>25.315799999999999</c:v>
                </c:pt>
                <c:pt idx="37617" formatCode="General">
                  <c:v>25.316400000000002</c:v>
                </c:pt>
                <c:pt idx="37618" formatCode="General">
                  <c:v>25.3171</c:v>
                </c:pt>
                <c:pt idx="37619" formatCode="General">
                  <c:v>25.317799999999998</c:v>
                </c:pt>
                <c:pt idx="37620" formatCode="General">
                  <c:v>25.3185</c:v>
                </c:pt>
                <c:pt idx="37621" formatCode="General">
                  <c:v>25.319099999999999</c:v>
                </c:pt>
                <c:pt idx="37622" formatCode="General">
                  <c:v>25.319800000000001</c:v>
                </c:pt>
                <c:pt idx="37623" formatCode="General">
                  <c:v>25.320499999999999</c:v>
                </c:pt>
                <c:pt idx="37624" formatCode="General">
                  <c:v>25.321100000000001</c:v>
                </c:pt>
                <c:pt idx="37625" formatCode="General">
                  <c:v>25.3218</c:v>
                </c:pt>
                <c:pt idx="37626" formatCode="General">
                  <c:v>25.322500000000002</c:v>
                </c:pt>
                <c:pt idx="37627" formatCode="General">
                  <c:v>25.3232</c:v>
                </c:pt>
                <c:pt idx="37628" formatCode="General">
                  <c:v>25.323799999999999</c:v>
                </c:pt>
                <c:pt idx="37629" formatCode="General">
                  <c:v>25.3245</c:v>
                </c:pt>
                <c:pt idx="37630" formatCode="General">
                  <c:v>25.325199999999999</c:v>
                </c:pt>
                <c:pt idx="37631" formatCode="General">
                  <c:v>25.325900000000001</c:v>
                </c:pt>
                <c:pt idx="37632" formatCode="General">
                  <c:v>25.326499999999999</c:v>
                </c:pt>
                <c:pt idx="37633" formatCode="General">
                  <c:v>25.327200000000001</c:v>
                </c:pt>
                <c:pt idx="37634" formatCode="General">
                  <c:v>25.3279</c:v>
                </c:pt>
                <c:pt idx="37635" formatCode="General">
                  <c:v>25.328499999999998</c:v>
                </c:pt>
                <c:pt idx="37636" formatCode="General">
                  <c:v>25.3292</c:v>
                </c:pt>
                <c:pt idx="37637" formatCode="General">
                  <c:v>25.329899999999999</c:v>
                </c:pt>
                <c:pt idx="37638" formatCode="General">
                  <c:v>25.3306</c:v>
                </c:pt>
                <c:pt idx="37639" formatCode="General">
                  <c:v>25.331199999999999</c:v>
                </c:pt>
                <c:pt idx="37640" formatCode="General">
                  <c:v>25.331900000000001</c:v>
                </c:pt>
                <c:pt idx="37641" formatCode="General">
                  <c:v>25.332599999999999</c:v>
                </c:pt>
                <c:pt idx="37642" formatCode="General">
                  <c:v>25.333300000000001</c:v>
                </c:pt>
                <c:pt idx="37643" formatCode="General">
                  <c:v>25.3339</c:v>
                </c:pt>
                <c:pt idx="37644" formatCode="General">
                  <c:v>25.334599999999998</c:v>
                </c:pt>
                <c:pt idx="37645" formatCode="General">
                  <c:v>25.3353</c:v>
                </c:pt>
                <c:pt idx="37646" formatCode="General">
                  <c:v>25.335999999999999</c:v>
                </c:pt>
                <c:pt idx="37647" formatCode="General">
                  <c:v>25.336600000000001</c:v>
                </c:pt>
                <c:pt idx="37648" formatCode="General">
                  <c:v>25.337299999999999</c:v>
                </c:pt>
                <c:pt idx="37649" formatCode="General">
                  <c:v>25.338000000000001</c:v>
                </c:pt>
                <c:pt idx="37650" formatCode="General">
                  <c:v>25.3386</c:v>
                </c:pt>
                <c:pt idx="37651" formatCode="General">
                  <c:v>25.339300000000001</c:v>
                </c:pt>
                <c:pt idx="37652" formatCode="General">
                  <c:v>25.34</c:v>
                </c:pt>
                <c:pt idx="37653" formatCode="General">
                  <c:v>25.340699999999998</c:v>
                </c:pt>
                <c:pt idx="37654" formatCode="General">
                  <c:v>25.3413</c:v>
                </c:pt>
                <c:pt idx="37655" formatCode="General">
                  <c:v>25.341999999999999</c:v>
                </c:pt>
                <c:pt idx="37656" formatCode="General">
                  <c:v>25.342700000000001</c:v>
                </c:pt>
                <c:pt idx="37657" formatCode="General">
                  <c:v>25.343399999999999</c:v>
                </c:pt>
                <c:pt idx="37658" formatCode="General">
                  <c:v>25.344000000000001</c:v>
                </c:pt>
                <c:pt idx="37659" formatCode="General">
                  <c:v>25.3447</c:v>
                </c:pt>
                <c:pt idx="37660" formatCode="General">
                  <c:v>25.345400000000001</c:v>
                </c:pt>
                <c:pt idx="37661" formatCode="General">
                  <c:v>25.346</c:v>
                </c:pt>
                <c:pt idx="37662" formatCode="General">
                  <c:v>25.346699999999998</c:v>
                </c:pt>
                <c:pt idx="37663" formatCode="General">
                  <c:v>25.3474</c:v>
                </c:pt>
                <c:pt idx="37664" formatCode="General">
                  <c:v>25.348099999999999</c:v>
                </c:pt>
                <c:pt idx="37665" formatCode="General">
                  <c:v>25.348700000000001</c:v>
                </c:pt>
                <c:pt idx="37666" formatCode="General">
                  <c:v>25.349399999999999</c:v>
                </c:pt>
                <c:pt idx="37667" formatCode="General">
                  <c:v>25.350100000000001</c:v>
                </c:pt>
                <c:pt idx="37668" formatCode="General">
                  <c:v>25.3508</c:v>
                </c:pt>
                <c:pt idx="37669" formatCode="General">
                  <c:v>25.351400000000002</c:v>
                </c:pt>
                <c:pt idx="37670" formatCode="General">
                  <c:v>25.3521</c:v>
                </c:pt>
                <c:pt idx="37671" formatCode="General">
                  <c:v>25.352799999999998</c:v>
                </c:pt>
                <c:pt idx="37672" formatCode="General">
                  <c:v>25.353400000000001</c:v>
                </c:pt>
                <c:pt idx="37673" formatCode="General">
                  <c:v>25.354099999999999</c:v>
                </c:pt>
                <c:pt idx="37674" formatCode="General">
                  <c:v>25.354800000000001</c:v>
                </c:pt>
                <c:pt idx="37675" formatCode="General">
                  <c:v>25.355499999999999</c:v>
                </c:pt>
                <c:pt idx="37676" formatCode="General">
                  <c:v>25.356100000000001</c:v>
                </c:pt>
                <c:pt idx="37677" formatCode="General">
                  <c:v>25.3568</c:v>
                </c:pt>
                <c:pt idx="37678" formatCode="General">
                  <c:v>25.357500000000002</c:v>
                </c:pt>
                <c:pt idx="37679" formatCode="General">
                  <c:v>25.3582</c:v>
                </c:pt>
                <c:pt idx="37680" formatCode="General">
                  <c:v>25.358799999999999</c:v>
                </c:pt>
                <c:pt idx="37681" formatCode="General">
                  <c:v>25.359500000000001</c:v>
                </c:pt>
                <c:pt idx="37682" formatCode="General">
                  <c:v>25.360199999999999</c:v>
                </c:pt>
                <c:pt idx="37683" formatCode="General">
                  <c:v>25.360900000000001</c:v>
                </c:pt>
                <c:pt idx="37684" formatCode="General">
                  <c:v>25.361499999999999</c:v>
                </c:pt>
                <c:pt idx="37685" formatCode="General">
                  <c:v>25.362200000000001</c:v>
                </c:pt>
                <c:pt idx="37686" formatCode="General">
                  <c:v>25.3629</c:v>
                </c:pt>
                <c:pt idx="37687" formatCode="General">
                  <c:v>25.363499999999998</c:v>
                </c:pt>
                <c:pt idx="37688" formatCode="General">
                  <c:v>25.3642</c:v>
                </c:pt>
                <c:pt idx="37689" formatCode="General">
                  <c:v>25.364899999999999</c:v>
                </c:pt>
                <c:pt idx="37690" formatCode="General">
                  <c:v>25.365600000000001</c:v>
                </c:pt>
                <c:pt idx="37691" formatCode="General">
                  <c:v>25.366199999999999</c:v>
                </c:pt>
                <c:pt idx="37692" formatCode="General">
                  <c:v>25.366900000000001</c:v>
                </c:pt>
                <c:pt idx="37693" formatCode="General">
                  <c:v>25.367599999999999</c:v>
                </c:pt>
                <c:pt idx="37694" formatCode="General">
                  <c:v>25.368300000000001</c:v>
                </c:pt>
                <c:pt idx="37695" formatCode="General">
                  <c:v>25.3689</c:v>
                </c:pt>
                <c:pt idx="37696" formatCode="General">
                  <c:v>25.369599999999998</c:v>
                </c:pt>
                <c:pt idx="37697" formatCode="General">
                  <c:v>25.3703</c:v>
                </c:pt>
                <c:pt idx="37698" formatCode="General">
                  <c:v>25.370899999999999</c:v>
                </c:pt>
                <c:pt idx="37699" formatCode="General">
                  <c:v>25.371600000000001</c:v>
                </c:pt>
                <c:pt idx="37700" formatCode="General">
                  <c:v>25.372299999999999</c:v>
                </c:pt>
                <c:pt idx="37701" formatCode="General">
                  <c:v>25.373000000000001</c:v>
                </c:pt>
                <c:pt idx="37702" formatCode="General">
                  <c:v>25.3736</c:v>
                </c:pt>
                <c:pt idx="37703" formatCode="General">
                  <c:v>25.374300000000002</c:v>
                </c:pt>
                <c:pt idx="37704" formatCode="General">
                  <c:v>25.375</c:v>
                </c:pt>
                <c:pt idx="37705" formatCode="General">
                  <c:v>25.375699999999998</c:v>
                </c:pt>
                <c:pt idx="37706" formatCode="General">
                  <c:v>25.376300000000001</c:v>
                </c:pt>
                <c:pt idx="37707" formatCode="General">
                  <c:v>25.376999999999999</c:v>
                </c:pt>
                <c:pt idx="37708" formatCode="General">
                  <c:v>25.377700000000001</c:v>
                </c:pt>
                <c:pt idx="37709" formatCode="General">
                  <c:v>25.378399999999999</c:v>
                </c:pt>
                <c:pt idx="37710" formatCode="General">
                  <c:v>25.379000000000001</c:v>
                </c:pt>
                <c:pt idx="37711" formatCode="General">
                  <c:v>25.3797</c:v>
                </c:pt>
                <c:pt idx="37712" formatCode="General">
                  <c:v>25.380400000000002</c:v>
                </c:pt>
                <c:pt idx="37713" formatCode="General">
                  <c:v>25.381</c:v>
                </c:pt>
                <c:pt idx="37714" formatCode="General">
                  <c:v>25.381699999999999</c:v>
                </c:pt>
                <c:pt idx="37715" formatCode="General">
                  <c:v>25.382400000000001</c:v>
                </c:pt>
                <c:pt idx="37716" formatCode="General">
                  <c:v>25.383099999999999</c:v>
                </c:pt>
                <c:pt idx="37717" formatCode="General">
                  <c:v>25.383700000000001</c:v>
                </c:pt>
                <c:pt idx="37718" formatCode="General">
                  <c:v>25.384399999999999</c:v>
                </c:pt>
                <c:pt idx="37719" formatCode="General">
                  <c:v>25.385100000000001</c:v>
                </c:pt>
                <c:pt idx="37720" formatCode="General">
                  <c:v>25.3858</c:v>
                </c:pt>
                <c:pt idx="37721" formatCode="General">
                  <c:v>25.386399999999998</c:v>
                </c:pt>
                <c:pt idx="37722" formatCode="General">
                  <c:v>25.3871</c:v>
                </c:pt>
                <c:pt idx="37723" formatCode="General">
                  <c:v>25.387799999999999</c:v>
                </c:pt>
                <c:pt idx="37724" formatCode="General">
                  <c:v>25.388400000000001</c:v>
                </c:pt>
                <c:pt idx="37725" formatCode="General">
                  <c:v>25.389099999999999</c:v>
                </c:pt>
                <c:pt idx="37726" formatCode="General">
                  <c:v>25.389800000000001</c:v>
                </c:pt>
                <c:pt idx="37727" formatCode="General">
                  <c:v>25.390499999999999</c:v>
                </c:pt>
                <c:pt idx="37728" formatCode="General">
                  <c:v>25.391100000000002</c:v>
                </c:pt>
                <c:pt idx="37729" formatCode="General">
                  <c:v>25.3918</c:v>
                </c:pt>
                <c:pt idx="37730" formatCode="General">
                  <c:v>25.392499999999998</c:v>
                </c:pt>
                <c:pt idx="37731" formatCode="General">
                  <c:v>25.3932</c:v>
                </c:pt>
                <c:pt idx="37732" formatCode="General">
                  <c:v>25.393799999999999</c:v>
                </c:pt>
                <c:pt idx="37733" formatCode="General">
                  <c:v>25.394500000000001</c:v>
                </c:pt>
                <c:pt idx="37734" formatCode="General">
                  <c:v>25.395199999999999</c:v>
                </c:pt>
                <c:pt idx="37735" formatCode="General">
                  <c:v>25.395800000000001</c:v>
                </c:pt>
                <c:pt idx="37736" formatCode="General">
                  <c:v>25.3965</c:v>
                </c:pt>
                <c:pt idx="37737" formatCode="General">
                  <c:v>25.397200000000002</c:v>
                </c:pt>
                <c:pt idx="37738" formatCode="General">
                  <c:v>25.3979</c:v>
                </c:pt>
                <c:pt idx="37739" formatCode="General">
                  <c:v>25.398499999999999</c:v>
                </c:pt>
                <c:pt idx="37740" formatCode="General">
                  <c:v>25.3992</c:v>
                </c:pt>
                <c:pt idx="37741" formatCode="General">
                  <c:v>25.399899999999999</c:v>
                </c:pt>
                <c:pt idx="37742" formatCode="General">
                  <c:v>25.400600000000001</c:v>
                </c:pt>
                <c:pt idx="37743" formatCode="General">
                  <c:v>25.401199999999999</c:v>
                </c:pt>
                <c:pt idx="37744" formatCode="General">
                  <c:v>25.401900000000001</c:v>
                </c:pt>
                <c:pt idx="37745" formatCode="General">
                  <c:v>25.4026</c:v>
                </c:pt>
                <c:pt idx="37746" formatCode="General">
                  <c:v>25.403300000000002</c:v>
                </c:pt>
                <c:pt idx="37747" formatCode="General">
                  <c:v>25.4039</c:v>
                </c:pt>
                <c:pt idx="37748" formatCode="General">
                  <c:v>25.404599999999999</c:v>
                </c:pt>
                <c:pt idx="37749" formatCode="General">
                  <c:v>25.4053</c:v>
                </c:pt>
                <c:pt idx="37750" formatCode="General">
                  <c:v>25.405899999999999</c:v>
                </c:pt>
                <c:pt idx="37751" formatCode="General">
                  <c:v>25.406600000000001</c:v>
                </c:pt>
                <c:pt idx="37752" formatCode="General">
                  <c:v>25.407299999999999</c:v>
                </c:pt>
                <c:pt idx="37753" formatCode="General">
                  <c:v>25.408000000000001</c:v>
                </c:pt>
                <c:pt idx="37754" formatCode="General">
                  <c:v>25.4086</c:v>
                </c:pt>
                <c:pt idx="37755" formatCode="General">
                  <c:v>25.409300000000002</c:v>
                </c:pt>
                <c:pt idx="37756" formatCode="General">
                  <c:v>25.41</c:v>
                </c:pt>
                <c:pt idx="37757" formatCode="General">
                  <c:v>25.410699999999999</c:v>
                </c:pt>
                <c:pt idx="37758" formatCode="General">
                  <c:v>25.411300000000001</c:v>
                </c:pt>
                <c:pt idx="37759" formatCode="General">
                  <c:v>25.411999999999999</c:v>
                </c:pt>
                <c:pt idx="37760" formatCode="General">
                  <c:v>25.412700000000001</c:v>
                </c:pt>
                <c:pt idx="37761" formatCode="General">
                  <c:v>25.4133</c:v>
                </c:pt>
                <c:pt idx="37762" formatCode="General">
                  <c:v>25.414000000000001</c:v>
                </c:pt>
                <c:pt idx="37763" formatCode="General">
                  <c:v>25.4147</c:v>
                </c:pt>
                <c:pt idx="37764" formatCode="General">
                  <c:v>25.415400000000002</c:v>
                </c:pt>
                <c:pt idx="37765" formatCode="General">
                  <c:v>25.416</c:v>
                </c:pt>
                <c:pt idx="37766" formatCode="General">
                  <c:v>25.416699999999999</c:v>
                </c:pt>
                <c:pt idx="37767" formatCode="General">
                  <c:v>25.417400000000001</c:v>
                </c:pt>
                <c:pt idx="37768" formatCode="General">
                  <c:v>25.418099999999999</c:v>
                </c:pt>
                <c:pt idx="37769" formatCode="General">
                  <c:v>25.418700000000001</c:v>
                </c:pt>
                <c:pt idx="37770" formatCode="General">
                  <c:v>25.4194</c:v>
                </c:pt>
                <c:pt idx="37771" formatCode="General">
                  <c:v>25.420100000000001</c:v>
                </c:pt>
                <c:pt idx="37772" formatCode="General">
                  <c:v>25.4208</c:v>
                </c:pt>
                <c:pt idx="37773" formatCode="General">
                  <c:v>25.421399999999998</c:v>
                </c:pt>
                <c:pt idx="37774" formatCode="General">
                  <c:v>25.4221</c:v>
                </c:pt>
                <c:pt idx="37775" formatCode="General">
                  <c:v>25.422799999999999</c:v>
                </c:pt>
                <c:pt idx="37776" formatCode="General">
                  <c:v>25.423400000000001</c:v>
                </c:pt>
                <c:pt idx="37777" formatCode="General">
                  <c:v>25.424099999999999</c:v>
                </c:pt>
                <c:pt idx="37778" formatCode="General">
                  <c:v>25.424800000000001</c:v>
                </c:pt>
                <c:pt idx="37779" formatCode="General">
                  <c:v>25.4255</c:v>
                </c:pt>
                <c:pt idx="37780" formatCode="General">
                  <c:v>25.426100000000002</c:v>
                </c:pt>
                <c:pt idx="37781" formatCode="General">
                  <c:v>25.4268</c:v>
                </c:pt>
                <c:pt idx="37782" formatCode="General">
                  <c:v>25.427499999999998</c:v>
                </c:pt>
                <c:pt idx="37783" formatCode="General">
                  <c:v>25.4282</c:v>
                </c:pt>
                <c:pt idx="37784" formatCode="General">
                  <c:v>25.428799999999999</c:v>
                </c:pt>
                <c:pt idx="37785" formatCode="General">
                  <c:v>25.429500000000001</c:v>
                </c:pt>
                <c:pt idx="37786" formatCode="General">
                  <c:v>25.430199999999999</c:v>
                </c:pt>
                <c:pt idx="37787" formatCode="General">
                  <c:v>25.430800000000001</c:v>
                </c:pt>
                <c:pt idx="37788" formatCode="General">
                  <c:v>25.4315</c:v>
                </c:pt>
                <c:pt idx="37789" formatCode="General">
                  <c:v>25.432200000000002</c:v>
                </c:pt>
                <c:pt idx="37790" formatCode="General">
                  <c:v>25.4329</c:v>
                </c:pt>
                <c:pt idx="37791" formatCode="General">
                  <c:v>25.433499999999999</c:v>
                </c:pt>
                <c:pt idx="37792" formatCode="General">
                  <c:v>25.434200000000001</c:v>
                </c:pt>
                <c:pt idx="37793" formatCode="General">
                  <c:v>25.434899999999999</c:v>
                </c:pt>
                <c:pt idx="37794" formatCode="General">
                  <c:v>25.435600000000001</c:v>
                </c:pt>
                <c:pt idx="37795" formatCode="General">
                  <c:v>25.436199999999999</c:v>
                </c:pt>
                <c:pt idx="37796" formatCode="General">
                  <c:v>25.436900000000001</c:v>
                </c:pt>
                <c:pt idx="37797" formatCode="General">
                  <c:v>25.4376</c:v>
                </c:pt>
                <c:pt idx="37798" formatCode="General">
                  <c:v>25.438199999999998</c:v>
                </c:pt>
                <c:pt idx="37799" formatCode="General">
                  <c:v>25.4389</c:v>
                </c:pt>
                <c:pt idx="37800" formatCode="General">
                  <c:v>25.439599999999999</c:v>
                </c:pt>
                <c:pt idx="37801" formatCode="General">
                  <c:v>25.440300000000001</c:v>
                </c:pt>
                <c:pt idx="37802" formatCode="General">
                  <c:v>25.440899999999999</c:v>
                </c:pt>
                <c:pt idx="37803" formatCode="General">
                  <c:v>25.441600000000001</c:v>
                </c:pt>
                <c:pt idx="37804" formatCode="General">
                  <c:v>25.442299999999999</c:v>
                </c:pt>
                <c:pt idx="37805" formatCode="General">
                  <c:v>25.443000000000001</c:v>
                </c:pt>
                <c:pt idx="37806" formatCode="General">
                  <c:v>25.4436</c:v>
                </c:pt>
                <c:pt idx="37807" formatCode="General">
                  <c:v>25.444299999999998</c:v>
                </c:pt>
                <c:pt idx="37808" formatCode="General">
                  <c:v>25.445</c:v>
                </c:pt>
                <c:pt idx="37809" formatCode="General">
                  <c:v>25.445699999999999</c:v>
                </c:pt>
                <c:pt idx="37810" formatCode="General">
                  <c:v>25.446300000000001</c:v>
                </c:pt>
                <c:pt idx="37811" formatCode="General">
                  <c:v>25.446999999999999</c:v>
                </c:pt>
                <c:pt idx="37812" formatCode="General">
                  <c:v>25.447700000000001</c:v>
                </c:pt>
                <c:pt idx="37813" formatCode="General">
                  <c:v>25.4483</c:v>
                </c:pt>
                <c:pt idx="37814" formatCode="General">
                  <c:v>25.449000000000002</c:v>
                </c:pt>
                <c:pt idx="37815" formatCode="General">
                  <c:v>25.4497</c:v>
                </c:pt>
                <c:pt idx="37816" formatCode="General">
                  <c:v>25.450399999999998</c:v>
                </c:pt>
                <c:pt idx="37817" formatCode="General">
                  <c:v>25.451000000000001</c:v>
                </c:pt>
                <c:pt idx="37818" formatCode="General">
                  <c:v>25.451699999999999</c:v>
                </c:pt>
                <c:pt idx="37819" formatCode="General">
                  <c:v>25.452400000000001</c:v>
                </c:pt>
                <c:pt idx="37820" formatCode="General">
                  <c:v>25.453099999999999</c:v>
                </c:pt>
                <c:pt idx="37821" formatCode="General">
                  <c:v>25.453700000000001</c:v>
                </c:pt>
                <c:pt idx="37822" formatCode="General">
                  <c:v>25.4544</c:v>
                </c:pt>
                <c:pt idx="37823" formatCode="General">
                  <c:v>25.455100000000002</c:v>
                </c:pt>
                <c:pt idx="37824" formatCode="General">
                  <c:v>25.4557</c:v>
                </c:pt>
                <c:pt idx="37825" formatCode="General">
                  <c:v>25.456399999999999</c:v>
                </c:pt>
                <c:pt idx="37826" formatCode="General">
                  <c:v>25.457100000000001</c:v>
                </c:pt>
                <c:pt idx="37827" formatCode="General">
                  <c:v>25.457799999999999</c:v>
                </c:pt>
                <c:pt idx="37828" formatCode="General">
                  <c:v>25.458400000000001</c:v>
                </c:pt>
                <c:pt idx="37829" formatCode="General">
                  <c:v>25.459099999999999</c:v>
                </c:pt>
                <c:pt idx="37830" formatCode="General">
                  <c:v>25.459800000000001</c:v>
                </c:pt>
                <c:pt idx="37831" formatCode="General">
                  <c:v>25.4605</c:v>
                </c:pt>
                <c:pt idx="37832" formatCode="General">
                  <c:v>25.461099999999998</c:v>
                </c:pt>
                <c:pt idx="37833" formatCode="General">
                  <c:v>25.4618</c:v>
                </c:pt>
                <c:pt idx="37834" formatCode="General">
                  <c:v>25.462499999999999</c:v>
                </c:pt>
                <c:pt idx="37835" formatCode="General">
                  <c:v>25.463100000000001</c:v>
                </c:pt>
                <c:pt idx="37836" formatCode="General">
                  <c:v>25.463799999999999</c:v>
                </c:pt>
                <c:pt idx="37837" formatCode="General">
                  <c:v>25.464500000000001</c:v>
                </c:pt>
                <c:pt idx="37838" formatCode="General">
                  <c:v>25.465199999999999</c:v>
                </c:pt>
                <c:pt idx="37839" formatCode="General">
                  <c:v>25.465800000000002</c:v>
                </c:pt>
                <c:pt idx="37840" formatCode="General">
                  <c:v>25.4665</c:v>
                </c:pt>
                <c:pt idx="37841" formatCode="General">
                  <c:v>25.467199999999998</c:v>
                </c:pt>
                <c:pt idx="37842" formatCode="General">
                  <c:v>25.4679</c:v>
                </c:pt>
                <c:pt idx="37843" formatCode="General">
                  <c:v>25.468499999999999</c:v>
                </c:pt>
                <c:pt idx="37844" formatCode="General">
                  <c:v>25.469200000000001</c:v>
                </c:pt>
                <c:pt idx="37845" formatCode="General">
                  <c:v>25.469899999999999</c:v>
                </c:pt>
                <c:pt idx="37846" formatCode="General">
                  <c:v>25.470600000000001</c:v>
                </c:pt>
                <c:pt idx="37847" formatCode="General">
                  <c:v>25.4712</c:v>
                </c:pt>
                <c:pt idx="37848" formatCode="General">
                  <c:v>25.471900000000002</c:v>
                </c:pt>
                <c:pt idx="37849" formatCode="General">
                  <c:v>25.4726</c:v>
                </c:pt>
                <c:pt idx="37850" formatCode="General">
                  <c:v>25.473199999999999</c:v>
                </c:pt>
                <c:pt idx="37851" formatCode="General">
                  <c:v>25.4739</c:v>
                </c:pt>
                <c:pt idx="37852" formatCode="General">
                  <c:v>25.474599999999999</c:v>
                </c:pt>
                <c:pt idx="37853" formatCode="General">
                  <c:v>25.475300000000001</c:v>
                </c:pt>
                <c:pt idx="37854" formatCode="General">
                  <c:v>25.475899999999999</c:v>
                </c:pt>
                <c:pt idx="37855" formatCode="General">
                  <c:v>25.476600000000001</c:v>
                </c:pt>
                <c:pt idx="37856" formatCode="General">
                  <c:v>25.4773</c:v>
                </c:pt>
                <c:pt idx="37857" formatCode="General">
                  <c:v>25.478000000000002</c:v>
                </c:pt>
                <c:pt idx="37858" formatCode="General">
                  <c:v>25.4786</c:v>
                </c:pt>
                <c:pt idx="37859" formatCode="General">
                  <c:v>25.479299999999999</c:v>
                </c:pt>
                <c:pt idx="37860" formatCode="General">
                  <c:v>25.48</c:v>
                </c:pt>
                <c:pt idx="37861" formatCode="General">
                  <c:v>25.480599999999999</c:v>
                </c:pt>
                <c:pt idx="37862" formatCode="General">
                  <c:v>25.481300000000001</c:v>
                </c:pt>
                <c:pt idx="37863" formatCode="General">
                  <c:v>25.481999999999999</c:v>
                </c:pt>
                <c:pt idx="37864" formatCode="General">
                  <c:v>25.482700000000001</c:v>
                </c:pt>
                <c:pt idx="37865" formatCode="General">
                  <c:v>25.4833</c:v>
                </c:pt>
                <c:pt idx="37866" formatCode="General">
                  <c:v>25.484000000000002</c:v>
                </c:pt>
                <c:pt idx="37867" formatCode="General">
                  <c:v>25.4847</c:v>
                </c:pt>
                <c:pt idx="37868" formatCode="General">
                  <c:v>25.485399999999998</c:v>
                </c:pt>
                <c:pt idx="37869" formatCode="General">
                  <c:v>25.486000000000001</c:v>
                </c:pt>
                <c:pt idx="37870" formatCode="General">
                  <c:v>25.486699999999999</c:v>
                </c:pt>
                <c:pt idx="37871" formatCode="General">
                  <c:v>25.487400000000001</c:v>
                </c:pt>
                <c:pt idx="37872" formatCode="General">
                  <c:v>25.488099999999999</c:v>
                </c:pt>
                <c:pt idx="37873" formatCode="General">
                  <c:v>25.488700000000001</c:v>
                </c:pt>
                <c:pt idx="37874" formatCode="General">
                  <c:v>25.4894</c:v>
                </c:pt>
                <c:pt idx="37875" formatCode="General">
                  <c:v>25.490100000000002</c:v>
                </c:pt>
                <c:pt idx="37876" formatCode="General">
                  <c:v>25.4907</c:v>
                </c:pt>
                <c:pt idx="37877" formatCode="General">
                  <c:v>25.491399999999999</c:v>
                </c:pt>
                <c:pt idx="37878" formatCode="General">
                  <c:v>25.492100000000001</c:v>
                </c:pt>
                <c:pt idx="37879" formatCode="General">
                  <c:v>25.492799999999999</c:v>
                </c:pt>
                <c:pt idx="37880" formatCode="General">
                  <c:v>25.493400000000001</c:v>
                </c:pt>
                <c:pt idx="37881" formatCode="General">
                  <c:v>25.4941</c:v>
                </c:pt>
                <c:pt idx="37882" formatCode="General">
                  <c:v>25.494800000000001</c:v>
                </c:pt>
                <c:pt idx="37883" formatCode="General">
                  <c:v>25.4955</c:v>
                </c:pt>
                <c:pt idx="37884" formatCode="General">
                  <c:v>25.496099999999998</c:v>
                </c:pt>
                <c:pt idx="37885" formatCode="General">
                  <c:v>25.4968</c:v>
                </c:pt>
                <c:pt idx="37886" formatCode="General">
                  <c:v>25.497499999999999</c:v>
                </c:pt>
                <c:pt idx="37887" formatCode="General">
                  <c:v>25.498100000000001</c:v>
                </c:pt>
                <c:pt idx="37888" formatCode="General">
                  <c:v>25.498799999999999</c:v>
                </c:pt>
                <c:pt idx="37889" formatCode="General">
                  <c:v>25.499500000000001</c:v>
                </c:pt>
                <c:pt idx="37890" formatCode="General">
                  <c:v>25.5002</c:v>
                </c:pt>
                <c:pt idx="37891" formatCode="General">
                  <c:v>25.500800000000002</c:v>
                </c:pt>
                <c:pt idx="37892" formatCode="General">
                  <c:v>25.5015</c:v>
                </c:pt>
                <c:pt idx="37893" formatCode="General">
                  <c:v>25.502199999999998</c:v>
                </c:pt>
                <c:pt idx="37894" formatCode="General">
                  <c:v>25.5029</c:v>
                </c:pt>
                <c:pt idx="37895" formatCode="General">
                  <c:v>25.503499999999999</c:v>
                </c:pt>
                <c:pt idx="37896" formatCode="General">
                  <c:v>25.504200000000001</c:v>
                </c:pt>
                <c:pt idx="37897" formatCode="General">
                  <c:v>25.504899999999999</c:v>
                </c:pt>
                <c:pt idx="37898" formatCode="General">
                  <c:v>25.505500000000001</c:v>
                </c:pt>
                <c:pt idx="37899" formatCode="General">
                  <c:v>25.5062</c:v>
                </c:pt>
                <c:pt idx="37900" formatCode="General">
                  <c:v>25.506900000000002</c:v>
                </c:pt>
                <c:pt idx="37901" formatCode="General">
                  <c:v>25.5076</c:v>
                </c:pt>
                <c:pt idx="37902" formatCode="General">
                  <c:v>25.508199999999999</c:v>
                </c:pt>
                <c:pt idx="37903" formatCode="General">
                  <c:v>25.508900000000001</c:v>
                </c:pt>
                <c:pt idx="37904" formatCode="General">
                  <c:v>25.509599999999999</c:v>
                </c:pt>
                <c:pt idx="37905" formatCode="General">
                  <c:v>25.510300000000001</c:v>
                </c:pt>
                <c:pt idx="37906" formatCode="General">
                  <c:v>25.510899999999999</c:v>
                </c:pt>
                <c:pt idx="37907" formatCode="General">
                  <c:v>25.511600000000001</c:v>
                </c:pt>
                <c:pt idx="37908" formatCode="General">
                  <c:v>25.5123</c:v>
                </c:pt>
                <c:pt idx="37909" formatCode="General">
                  <c:v>25.513000000000002</c:v>
                </c:pt>
                <c:pt idx="37910" formatCode="General">
                  <c:v>25.5136</c:v>
                </c:pt>
                <c:pt idx="37911" formatCode="General">
                  <c:v>25.514299999999999</c:v>
                </c:pt>
                <c:pt idx="37912" formatCode="General">
                  <c:v>25.515000000000001</c:v>
                </c:pt>
                <c:pt idx="37913" formatCode="General">
                  <c:v>25.515599999999999</c:v>
                </c:pt>
                <c:pt idx="37914" formatCode="General">
                  <c:v>25.516300000000001</c:v>
                </c:pt>
                <c:pt idx="37915" formatCode="General">
                  <c:v>25.516999999999999</c:v>
                </c:pt>
                <c:pt idx="37916" formatCode="General">
                  <c:v>25.517700000000001</c:v>
                </c:pt>
                <c:pt idx="37917" formatCode="General">
                  <c:v>25.5183</c:v>
                </c:pt>
                <c:pt idx="37918" formatCode="General">
                  <c:v>25.518999999999998</c:v>
                </c:pt>
                <c:pt idx="37919" formatCode="General">
                  <c:v>25.5197</c:v>
                </c:pt>
                <c:pt idx="37920" formatCode="General">
                  <c:v>25.520399999999999</c:v>
                </c:pt>
                <c:pt idx="37921" formatCode="General">
                  <c:v>25.521000000000001</c:v>
                </c:pt>
                <c:pt idx="37922" formatCode="General">
                  <c:v>25.521699999999999</c:v>
                </c:pt>
                <c:pt idx="37923" formatCode="General">
                  <c:v>25.522400000000001</c:v>
                </c:pt>
                <c:pt idx="37924" formatCode="General">
                  <c:v>25.523</c:v>
                </c:pt>
                <c:pt idx="37925" formatCode="General">
                  <c:v>25.523700000000002</c:v>
                </c:pt>
                <c:pt idx="37926" formatCode="General">
                  <c:v>25.5244</c:v>
                </c:pt>
                <c:pt idx="37927" formatCode="General">
                  <c:v>25.525099999999998</c:v>
                </c:pt>
                <c:pt idx="37928" formatCode="General">
                  <c:v>25.525700000000001</c:v>
                </c:pt>
                <c:pt idx="37929" formatCode="General">
                  <c:v>25.526399999999999</c:v>
                </c:pt>
                <c:pt idx="37930" formatCode="General">
                  <c:v>25.527100000000001</c:v>
                </c:pt>
                <c:pt idx="37931" formatCode="General">
                  <c:v>25.527799999999999</c:v>
                </c:pt>
                <c:pt idx="37932" formatCode="General">
                  <c:v>25.528400000000001</c:v>
                </c:pt>
                <c:pt idx="37933" formatCode="General">
                  <c:v>25.5291</c:v>
                </c:pt>
                <c:pt idx="37934" formatCode="General">
                  <c:v>25.529800000000002</c:v>
                </c:pt>
                <c:pt idx="37935" formatCode="General">
                  <c:v>25.5305</c:v>
                </c:pt>
                <c:pt idx="37936" formatCode="General">
                  <c:v>25.531099999999999</c:v>
                </c:pt>
                <c:pt idx="37937" formatCode="General">
                  <c:v>25.5318</c:v>
                </c:pt>
                <c:pt idx="37938" formatCode="General">
                  <c:v>25.532499999999999</c:v>
                </c:pt>
                <c:pt idx="37939" formatCode="General">
                  <c:v>25.533100000000001</c:v>
                </c:pt>
                <c:pt idx="37940" formatCode="General">
                  <c:v>25.533799999999999</c:v>
                </c:pt>
                <c:pt idx="37941" formatCode="General">
                  <c:v>25.534500000000001</c:v>
                </c:pt>
                <c:pt idx="37942" formatCode="General">
                  <c:v>25.5352</c:v>
                </c:pt>
                <c:pt idx="37943" formatCode="General">
                  <c:v>25.535799999999998</c:v>
                </c:pt>
                <c:pt idx="37944" formatCode="General">
                  <c:v>25.5365</c:v>
                </c:pt>
                <c:pt idx="37945" formatCode="General">
                  <c:v>25.537199999999999</c:v>
                </c:pt>
                <c:pt idx="37946" formatCode="General">
                  <c:v>25.5379</c:v>
                </c:pt>
                <c:pt idx="37947" formatCode="General">
                  <c:v>25.538499999999999</c:v>
                </c:pt>
                <c:pt idx="37948" formatCode="General">
                  <c:v>25.539200000000001</c:v>
                </c:pt>
                <c:pt idx="37949" formatCode="General">
                  <c:v>25.539899999999999</c:v>
                </c:pt>
                <c:pt idx="37950" formatCode="General">
                  <c:v>25.540500000000002</c:v>
                </c:pt>
                <c:pt idx="37951" formatCode="General">
                  <c:v>25.5412</c:v>
                </c:pt>
                <c:pt idx="37952" formatCode="General">
                  <c:v>25.541899999999998</c:v>
                </c:pt>
                <c:pt idx="37953" formatCode="General">
                  <c:v>25.5426</c:v>
                </c:pt>
                <c:pt idx="37954" formatCode="General">
                  <c:v>25.543199999999999</c:v>
                </c:pt>
                <c:pt idx="37955" formatCode="General">
                  <c:v>25.543900000000001</c:v>
                </c:pt>
                <c:pt idx="37956" formatCode="General">
                  <c:v>25.544599999999999</c:v>
                </c:pt>
                <c:pt idx="37957" formatCode="General">
                  <c:v>25.545300000000001</c:v>
                </c:pt>
                <c:pt idx="37958" formatCode="General">
                  <c:v>25.5459</c:v>
                </c:pt>
                <c:pt idx="37959" formatCode="General">
                  <c:v>25.546600000000002</c:v>
                </c:pt>
                <c:pt idx="37960" formatCode="General">
                  <c:v>25.5473</c:v>
                </c:pt>
                <c:pt idx="37961" formatCode="General">
                  <c:v>25.547899999999998</c:v>
                </c:pt>
                <c:pt idx="37962" formatCode="General">
                  <c:v>25.5486</c:v>
                </c:pt>
                <c:pt idx="37963" formatCode="General">
                  <c:v>25.549299999999999</c:v>
                </c:pt>
                <c:pt idx="37964" formatCode="General">
                  <c:v>25.55</c:v>
                </c:pt>
                <c:pt idx="37965" formatCode="General">
                  <c:v>25.550599999999999</c:v>
                </c:pt>
                <c:pt idx="37966" formatCode="General">
                  <c:v>25.551300000000001</c:v>
                </c:pt>
                <c:pt idx="37967" formatCode="General">
                  <c:v>25.552</c:v>
                </c:pt>
                <c:pt idx="37968" formatCode="General">
                  <c:v>25.552700000000002</c:v>
                </c:pt>
                <c:pt idx="37969" formatCode="General">
                  <c:v>25.5533</c:v>
                </c:pt>
                <c:pt idx="37970" formatCode="General">
                  <c:v>25.553999999999998</c:v>
                </c:pt>
                <c:pt idx="37971" formatCode="General">
                  <c:v>25.5547</c:v>
                </c:pt>
                <c:pt idx="37972" formatCode="General">
                  <c:v>25.555399999999999</c:v>
                </c:pt>
                <c:pt idx="37973" formatCode="General">
                  <c:v>25.556000000000001</c:v>
                </c:pt>
                <c:pt idx="37974" formatCode="General">
                  <c:v>25.556699999999999</c:v>
                </c:pt>
                <c:pt idx="37975" formatCode="General">
                  <c:v>25.557400000000001</c:v>
                </c:pt>
                <c:pt idx="37976" formatCode="General">
                  <c:v>25.558</c:v>
                </c:pt>
                <c:pt idx="37977" formatCode="General">
                  <c:v>25.558700000000002</c:v>
                </c:pt>
                <c:pt idx="37978" formatCode="General">
                  <c:v>25.5594</c:v>
                </c:pt>
                <c:pt idx="37979" formatCode="General">
                  <c:v>25.560099999999998</c:v>
                </c:pt>
                <c:pt idx="37980" formatCode="General">
                  <c:v>25.560700000000001</c:v>
                </c:pt>
                <c:pt idx="37981" formatCode="General">
                  <c:v>25.561399999999999</c:v>
                </c:pt>
                <c:pt idx="37982" formatCode="General">
                  <c:v>25.562100000000001</c:v>
                </c:pt>
                <c:pt idx="37983" formatCode="General">
                  <c:v>25.562799999999999</c:v>
                </c:pt>
                <c:pt idx="37984" formatCode="General">
                  <c:v>25.563400000000001</c:v>
                </c:pt>
                <c:pt idx="37985" formatCode="General">
                  <c:v>25.5641</c:v>
                </c:pt>
                <c:pt idx="37986" formatCode="General">
                  <c:v>25.564800000000002</c:v>
                </c:pt>
                <c:pt idx="37987" formatCode="General">
                  <c:v>25.5654</c:v>
                </c:pt>
                <c:pt idx="37988" formatCode="General">
                  <c:v>25.566099999999999</c:v>
                </c:pt>
                <c:pt idx="37989" formatCode="General">
                  <c:v>25.566800000000001</c:v>
                </c:pt>
                <c:pt idx="37990" formatCode="General">
                  <c:v>25.567499999999999</c:v>
                </c:pt>
                <c:pt idx="37991" formatCode="General">
                  <c:v>25.568100000000001</c:v>
                </c:pt>
                <c:pt idx="37992" formatCode="General">
                  <c:v>25.5688</c:v>
                </c:pt>
                <c:pt idx="37993" formatCode="General">
                  <c:v>25.569500000000001</c:v>
                </c:pt>
                <c:pt idx="37994" formatCode="General">
                  <c:v>25.5702</c:v>
                </c:pt>
                <c:pt idx="37995" formatCode="General">
                  <c:v>25.570799999999998</c:v>
                </c:pt>
                <c:pt idx="37996" formatCode="General">
                  <c:v>25.5715</c:v>
                </c:pt>
                <c:pt idx="37997" formatCode="General">
                  <c:v>25.572199999999999</c:v>
                </c:pt>
                <c:pt idx="37998" formatCode="General">
                  <c:v>25.572800000000001</c:v>
                </c:pt>
                <c:pt idx="37999" formatCode="General">
                  <c:v>25.573499999999999</c:v>
                </c:pt>
                <c:pt idx="38000" formatCode="General">
                  <c:v>25.574200000000001</c:v>
                </c:pt>
                <c:pt idx="38001" formatCode="General">
                  <c:v>25.5749</c:v>
                </c:pt>
                <c:pt idx="38002" formatCode="General">
                  <c:v>25.575500000000002</c:v>
                </c:pt>
                <c:pt idx="38003" formatCode="General">
                  <c:v>25.5762</c:v>
                </c:pt>
                <c:pt idx="38004" formatCode="General">
                  <c:v>25.576899999999998</c:v>
                </c:pt>
                <c:pt idx="38005" formatCode="General">
                  <c:v>25.5776</c:v>
                </c:pt>
                <c:pt idx="38006" formatCode="General">
                  <c:v>25.578199999999999</c:v>
                </c:pt>
                <c:pt idx="38007" formatCode="General">
                  <c:v>25.578900000000001</c:v>
                </c:pt>
                <c:pt idx="38008" formatCode="General">
                  <c:v>25.579599999999999</c:v>
                </c:pt>
                <c:pt idx="38009" formatCode="General">
                  <c:v>25.580300000000001</c:v>
                </c:pt>
                <c:pt idx="38010" formatCode="General">
                  <c:v>25.5809</c:v>
                </c:pt>
                <c:pt idx="38011" formatCode="General">
                  <c:v>25.581600000000002</c:v>
                </c:pt>
                <c:pt idx="38012" formatCode="General">
                  <c:v>25.5823</c:v>
                </c:pt>
                <c:pt idx="38013" formatCode="General">
                  <c:v>25.582899999999999</c:v>
                </c:pt>
                <c:pt idx="38014" formatCode="General">
                  <c:v>25.583600000000001</c:v>
                </c:pt>
                <c:pt idx="38015" formatCode="General">
                  <c:v>25.584299999999999</c:v>
                </c:pt>
                <c:pt idx="38016" formatCode="General">
                  <c:v>25.585000000000001</c:v>
                </c:pt>
                <c:pt idx="38017" formatCode="General">
                  <c:v>25.585599999999999</c:v>
                </c:pt>
                <c:pt idx="38018" formatCode="General">
                  <c:v>25.586300000000001</c:v>
                </c:pt>
                <c:pt idx="38019" formatCode="General">
                  <c:v>25.587</c:v>
                </c:pt>
                <c:pt idx="38020" formatCode="General">
                  <c:v>25.587700000000002</c:v>
                </c:pt>
                <c:pt idx="38021" formatCode="General">
                  <c:v>25.5883</c:v>
                </c:pt>
                <c:pt idx="38022" formatCode="General">
                  <c:v>25.588999999999999</c:v>
                </c:pt>
                <c:pt idx="38023" formatCode="General">
                  <c:v>25.589700000000001</c:v>
                </c:pt>
                <c:pt idx="38024" formatCode="General">
                  <c:v>25.590299999999999</c:v>
                </c:pt>
                <c:pt idx="38025" formatCode="General">
                  <c:v>25.591000000000001</c:v>
                </c:pt>
                <c:pt idx="38026" formatCode="General">
                  <c:v>25.591699999999999</c:v>
                </c:pt>
                <c:pt idx="38027" formatCode="General">
                  <c:v>25.592400000000001</c:v>
                </c:pt>
                <c:pt idx="38028" formatCode="General">
                  <c:v>25.593</c:v>
                </c:pt>
                <c:pt idx="38029" formatCode="General">
                  <c:v>25.593699999999998</c:v>
                </c:pt>
                <c:pt idx="38030" formatCode="General">
                  <c:v>25.5944</c:v>
                </c:pt>
                <c:pt idx="38031" formatCode="General">
                  <c:v>25.595099999999999</c:v>
                </c:pt>
                <c:pt idx="38032" formatCode="General">
                  <c:v>25.595700000000001</c:v>
                </c:pt>
                <c:pt idx="38033" formatCode="General">
                  <c:v>25.596399999999999</c:v>
                </c:pt>
                <c:pt idx="38034" formatCode="General">
                  <c:v>25.597100000000001</c:v>
                </c:pt>
                <c:pt idx="38035" formatCode="General">
                  <c:v>25.597799999999999</c:v>
                </c:pt>
                <c:pt idx="38036" formatCode="General">
                  <c:v>25.598400000000002</c:v>
                </c:pt>
                <c:pt idx="38037" formatCode="General">
                  <c:v>25.5991</c:v>
                </c:pt>
                <c:pt idx="38038" formatCode="General">
                  <c:v>25.599799999999998</c:v>
                </c:pt>
                <c:pt idx="38039" formatCode="General">
                  <c:v>25.6004</c:v>
                </c:pt>
                <c:pt idx="38040" formatCode="General">
                  <c:v>25.601099999999999</c:v>
                </c:pt>
                <c:pt idx="38041" formatCode="General">
                  <c:v>25.601800000000001</c:v>
                </c:pt>
                <c:pt idx="38042" formatCode="General">
                  <c:v>25.602499999999999</c:v>
                </c:pt>
                <c:pt idx="38043" formatCode="General">
                  <c:v>25.603100000000001</c:v>
                </c:pt>
                <c:pt idx="38044" formatCode="General">
                  <c:v>25.6038</c:v>
                </c:pt>
                <c:pt idx="38045" formatCode="General">
                  <c:v>25.604500000000002</c:v>
                </c:pt>
                <c:pt idx="38046" formatCode="General">
                  <c:v>25.6052</c:v>
                </c:pt>
                <c:pt idx="38047" formatCode="General">
                  <c:v>25.605799999999999</c:v>
                </c:pt>
                <c:pt idx="38048" formatCode="General">
                  <c:v>25.6065</c:v>
                </c:pt>
                <c:pt idx="38049" formatCode="General">
                  <c:v>25.607199999999999</c:v>
                </c:pt>
                <c:pt idx="38050" formatCode="General">
                  <c:v>25.607800000000001</c:v>
                </c:pt>
                <c:pt idx="38051" formatCode="General">
                  <c:v>25.608499999999999</c:v>
                </c:pt>
                <c:pt idx="38052" formatCode="General">
                  <c:v>25.609200000000001</c:v>
                </c:pt>
                <c:pt idx="38053" formatCode="General">
                  <c:v>25.6099</c:v>
                </c:pt>
                <c:pt idx="38054" formatCode="General">
                  <c:v>25.610499999999998</c:v>
                </c:pt>
                <c:pt idx="38055" formatCode="General">
                  <c:v>25.6112</c:v>
                </c:pt>
                <c:pt idx="38056" formatCode="General">
                  <c:v>25.611899999999999</c:v>
                </c:pt>
                <c:pt idx="38057" formatCode="General">
                  <c:v>25.6126</c:v>
                </c:pt>
                <c:pt idx="38058" formatCode="General">
                  <c:v>25.613199999999999</c:v>
                </c:pt>
                <c:pt idx="38059" formatCode="General">
                  <c:v>25.613900000000001</c:v>
                </c:pt>
                <c:pt idx="38060" formatCode="General">
                  <c:v>25.614599999999999</c:v>
                </c:pt>
                <c:pt idx="38061" formatCode="General">
                  <c:v>25.615200000000002</c:v>
                </c:pt>
                <c:pt idx="38062" formatCode="General">
                  <c:v>25.6159</c:v>
                </c:pt>
                <c:pt idx="38063" formatCode="General">
                  <c:v>25.616599999999998</c:v>
                </c:pt>
                <c:pt idx="38064" formatCode="General">
                  <c:v>25.6173</c:v>
                </c:pt>
                <c:pt idx="38065" formatCode="General">
                  <c:v>25.617899999999999</c:v>
                </c:pt>
                <c:pt idx="38066" formatCode="General">
                  <c:v>25.618600000000001</c:v>
                </c:pt>
                <c:pt idx="38067" formatCode="General">
                  <c:v>25.619299999999999</c:v>
                </c:pt>
                <c:pt idx="38068" formatCode="General">
                  <c:v>25.62</c:v>
                </c:pt>
                <c:pt idx="38069" formatCode="General">
                  <c:v>25.6206</c:v>
                </c:pt>
                <c:pt idx="38070" formatCode="General">
                  <c:v>25.621300000000002</c:v>
                </c:pt>
                <c:pt idx="38071" formatCode="General">
                  <c:v>25.622</c:v>
                </c:pt>
                <c:pt idx="38072" formatCode="General">
                  <c:v>25.622699999999998</c:v>
                </c:pt>
                <c:pt idx="38073" formatCode="General">
                  <c:v>25.6233</c:v>
                </c:pt>
                <c:pt idx="38074" formatCode="General">
                  <c:v>25.623999999999999</c:v>
                </c:pt>
                <c:pt idx="38075" formatCode="General">
                  <c:v>25.624700000000001</c:v>
                </c:pt>
                <c:pt idx="38076" formatCode="General">
                  <c:v>25.625299999999999</c:v>
                </c:pt>
                <c:pt idx="38077" formatCode="General">
                  <c:v>25.626000000000001</c:v>
                </c:pt>
                <c:pt idx="38078" formatCode="General">
                  <c:v>25.6267</c:v>
                </c:pt>
                <c:pt idx="38079" formatCode="General">
                  <c:v>25.627400000000002</c:v>
                </c:pt>
                <c:pt idx="38080" formatCode="General">
                  <c:v>25.628</c:v>
                </c:pt>
                <c:pt idx="38081" formatCode="General">
                  <c:v>25.628699999999998</c:v>
                </c:pt>
                <c:pt idx="38082" formatCode="General">
                  <c:v>25.6294</c:v>
                </c:pt>
                <c:pt idx="38083" formatCode="General">
                  <c:v>25.630099999999999</c:v>
                </c:pt>
                <c:pt idx="38084" formatCode="General">
                  <c:v>25.630700000000001</c:v>
                </c:pt>
                <c:pt idx="38085" formatCode="General">
                  <c:v>25.631399999999999</c:v>
                </c:pt>
                <c:pt idx="38086" formatCode="General">
                  <c:v>25.632100000000001</c:v>
                </c:pt>
                <c:pt idx="38087" formatCode="General">
                  <c:v>25.6327</c:v>
                </c:pt>
                <c:pt idx="38088" formatCode="General">
                  <c:v>25.633400000000002</c:v>
                </c:pt>
                <c:pt idx="38089" formatCode="General">
                  <c:v>25.6341</c:v>
                </c:pt>
                <c:pt idx="38090" formatCode="General">
                  <c:v>25.634799999999998</c:v>
                </c:pt>
                <c:pt idx="38091" formatCode="General">
                  <c:v>25.635400000000001</c:v>
                </c:pt>
                <c:pt idx="38092" formatCode="General">
                  <c:v>25.636099999999999</c:v>
                </c:pt>
                <c:pt idx="38093" formatCode="General">
                  <c:v>25.636800000000001</c:v>
                </c:pt>
                <c:pt idx="38094" formatCode="General">
                  <c:v>25.637499999999999</c:v>
                </c:pt>
                <c:pt idx="38095" formatCode="General">
                  <c:v>25.638100000000001</c:v>
                </c:pt>
                <c:pt idx="38096" formatCode="General">
                  <c:v>25.6388</c:v>
                </c:pt>
                <c:pt idx="38097" formatCode="General">
                  <c:v>25.639500000000002</c:v>
                </c:pt>
                <c:pt idx="38098" formatCode="General">
                  <c:v>25.6401</c:v>
                </c:pt>
                <c:pt idx="38099" formatCode="General">
                  <c:v>25.640799999999999</c:v>
                </c:pt>
                <c:pt idx="38100" formatCode="General">
                  <c:v>25.641500000000001</c:v>
                </c:pt>
                <c:pt idx="38101" formatCode="General">
                  <c:v>25.642199999999999</c:v>
                </c:pt>
                <c:pt idx="38102" formatCode="General">
                  <c:v>25.642800000000001</c:v>
                </c:pt>
                <c:pt idx="38103" formatCode="General">
                  <c:v>25.6435</c:v>
                </c:pt>
                <c:pt idx="38104" formatCode="General">
                  <c:v>25.644200000000001</c:v>
                </c:pt>
                <c:pt idx="38105" formatCode="General">
                  <c:v>25.6449</c:v>
                </c:pt>
                <c:pt idx="38106" formatCode="General">
                  <c:v>25.645499999999998</c:v>
                </c:pt>
                <c:pt idx="38107" formatCode="General">
                  <c:v>25.6462</c:v>
                </c:pt>
                <c:pt idx="38108" formatCode="General">
                  <c:v>25.646899999999999</c:v>
                </c:pt>
                <c:pt idx="38109" formatCode="General">
                  <c:v>25.647600000000001</c:v>
                </c:pt>
                <c:pt idx="38110" formatCode="General">
                  <c:v>25.648199999999999</c:v>
                </c:pt>
                <c:pt idx="38111" formatCode="General">
                  <c:v>25.648900000000001</c:v>
                </c:pt>
                <c:pt idx="38112" formatCode="General">
                  <c:v>25.6496</c:v>
                </c:pt>
                <c:pt idx="38113" formatCode="General">
                  <c:v>25.650200000000002</c:v>
                </c:pt>
                <c:pt idx="38114" formatCode="General">
                  <c:v>25.6509</c:v>
                </c:pt>
                <c:pt idx="38115" formatCode="General">
                  <c:v>25.651599999999998</c:v>
                </c:pt>
                <c:pt idx="38116" formatCode="General">
                  <c:v>25.6523</c:v>
                </c:pt>
                <c:pt idx="38117" formatCode="General">
                  <c:v>25.652899999999999</c:v>
                </c:pt>
                <c:pt idx="38118" formatCode="General">
                  <c:v>25.653600000000001</c:v>
                </c:pt>
                <c:pt idx="38119" formatCode="General">
                  <c:v>25.654299999999999</c:v>
                </c:pt>
                <c:pt idx="38120" formatCode="General">
                  <c:v>25.655000000000001</c:v>
                </c:pt>
                <c:pt idx="38121" formatCode="General">
                  <c:v>25.6556</c:v>
                </c:pt>
                <c:pt idx="38122" formatCode="General">
                  <c:v>25.656300000000002</c:v>
                </c:pt>
                <c:pt idx="38123" formatCode="General">
                  <c:v>25.657</c:v>
                </c:pt>
                <c:pt idx="38124" formatCode="General">
                  <c:v>25.657599999999999</c:v>
                </c:pt>
                <c:pt idx="38125" formatCode="General">
                  <c:v>25.658300000000001</c:v>
                </c:pt>
                <c:pt idx="38126" formatCode="General">
                  <c:v>25.658999999999999</c:v>
                </c:pt>
                <c:pt idx="38127" formatCode="General">
                  <c:v>25.659700000000001</c:v>
                </c:pt>
                <c:pt idx="38128" formatCode="General">
                  <c:v>25.660299999999999</c:v>
                </c:pt>
                <c:pt idx="38129" formatCode="General">
                  <c:v>25.661000000000001</c:v>
                </c:pt>
                <c:pt idx="38130" formatCode="General">
                  <c:v>25.6617</c:v>
                </c:pt>
                <c:pt idx="38131" formatCode="General">
                  <c:v>25.662400000000002</c:v>
                </c:pt>
                <c:pt idx="38132" formatCode="General">
                  <c:v>25.663</c:v>
                </c:pt>
                <c:pt idx="38133" formatCode="General">
                  <c:v>25.663699999999999</c:v>
                </c:pt>
                <c:pt idx="38134" formatCode="General">
                  <c:v>25.664400000000001</c:v>
                </c:pt>
                <c:pt idx="38135" formatCode="General">
                  <c:v>25.665099999999999</c:v>
                </c:pt>
                <c:pt idx="38136" formatCode="General">
                  <c:v>25.665700000000001</c:v>
                </c:pt>
                <c:pt idx="38137" formatCode="General">
                  <c:v>25.666399999999999</c:v>
                </c:pt>
                <c:pt idx="38138" formatCode="General">
                  <c:v>25.667100000000001</c:v>
                </c:pt>
                <c:pt idx="38139" formatCode="General">
                  <c:v>25.6677</c:v>
                </c:pt>
                <c:pt idx="38140" formatCode="General">
                  <c:v>25.668399999999998</c:v>
                </c:pt>
                <c:pt idx="38141" formatCode="General">
                  <c:v>25.6691</c:v>
                </c:pt>
                <c:pt idx="38142" formatCode="General">
                  <c:v>25.669799999999999</c:v>
                </c:pt>
                <c:pt idx="38143" formatCode="General">
                  <c:v>25.670400000000001</c:v>
                </c:pt>
                <c:pt idx="38144" formatCode="General">
                  <c:v>25.671099999999999</c:v>
                </c:pt>
                <c:pt idx="38145" formatCode="General">
                  <c:v>25.671800000000001</c:v>
                </c:pt>
                <c:pt idx="38146" formatCode="General">
                  <c:v>25.672499999999999</c:v>
                </c:pt>
                <c:pt idx="38147" formatCode="General">
                  <c:v>25.673100000000002</c:v>
                </c:pt>
                <c:pt idx="38148" formatCode="General">
                  <c:v>25.6738</c:v>
                </c:pt>
                <c:pt idx="38149" formatCode="General">
                  <c:v>25.674499999999998</c:v>
                </c:pt>
                <c:pt idx="38150" formatCode="General">
                  <c:v>25.6751</c:v>
                </c:pt>
                <c:pt idx="38151" formatCode="General">
                  <c:v>25.675799999999999</c:v>
                </c:pt>
                <c:pt idx="38152" formatCode="General">
                  <c:v>25.676500000000001</c:v>
                </c:pt>
                <c:pt idx="38153" formatCode="General">
                  <c:v>25.677199999999999</c:v>
                </c:pt>
                <c:pt idx="38154" formatCode="General">
                  <c:v>25.677800000000001</c:v>
                </c:pt>
                <c:pt idx="38155" formatCode="General">
                  <c:v>25.6785</c:v>
                </c:pt>
                <c:pt idx="38156" formatCode="General">
                  <c:v>25.679200000000002</c:v>
                </c:pt>
                <c:pt idx="38157" formatCode="General">
                  <c:v>25.6799</c:v>
                </c:pt>
                <c:pt idx="38158" formatCode="General">
                  <c:v>25.680499999999999</c:v>
                </c:pt>
                <c:pt idx="38159" formatCode="General">
                  <c:v>25.6812</c:v>
                </c:pt>
                <c:pt idx="38160" formatCode="General">
                  <c:v>25.681899999999999</c:v>
                </c:pt>
                <c:pt idx="38161" formatCode="General">
                  <c:v>25.682500000000001</c:v>
                </c:pt>
                <c:pt idx="38162" formatCode="General">
                  <c:v>25.683199999999999</c:v>
                </c:pt>
                <c:pt idx="38163" formatCode="General">
                  <c:v>25.683900000000001</c:v>
                </c:pt>
                <c:pt idx="38164" formatCode="General">
                  <c:v>25.6846</c:v>
                </c:pt>
                <c:pt idx="38165" formatCode="General">
                  <c:v>25.685199999999998</c:v>
                </c:pt>
                <c:pt idx="38166" formatCode="General">
                  <c:v>25.6859</c:v>
                </c:pt>
                <c:pt idx="38167" formatCode="General">
                  <c:v>25.686599999999999</c:v>
                </c:pt>
                <c:pt idx="38168" formatCode="General">
                  <c:v>25.6873</c:v>
                </c:pt>
                <c:pt idx="38169" formatCode="General">
                  <c:v>25.687899999999999</c:v>
                </c:pt>
                <c:pt idx="38170" formatCode="General">
                  <c:v>25.688600000000001</c:v>
                </c:pt>
                <c:pt idx="38171" formatCode="General">
                  <c:v>25.689299999999999</c:v>
                </c:pt>
                <c:pt idx="38172" formatCode="General">
                  <c:v>25.69</c:v>
                </c:pt>
                <c:pt idx="38173" formatCode="General">
                  <c:v>25.6906</c:v>
                </c:pt>
                <c:pt idx="38174" formatCode="General">
                  <c:v>25.691299999999998</c:v>
                </c:pt>
                <c:pt idx="38175" formatCode="General">
                  <c:v>25.692</c:v>
                </c:pt>
                <c:pt idx="38176" formatCode="General">
                  <c:v>25.692599999999999</c:v>
                </c:pt>
                <c:pt idx="38177" formatCode="General">
                  <c:v>25.693300000000001</c:v>
                </c:pt>
                <c:pt idx="38178" formatCode="General">
                  <c:v>25.693999999999999</c:v>
                </c:pt>
                <c:pt idx="38179" formatCode="General">
                  <c:v>25.694700000000001</c:v>
                </c:pt>
                <c:pt idx="38180" formatCode="General">
                  <c:v>25.6953</c:v>
                </c:pt>
                <c:pt idx="38181" formatCode="General">
                  <c:v>25.696000000000002</c:v>
                </c:pt>
                <c:pt idx="38182" formatCode="General">
                  <c:v>25.6967</c:v>
                </c:pt>
                <c:pt idx="38183" formatCode="General">
                  <c:v>25.697399999999998</c:v>
                </c:pt>
                <c:pt idx="38184" formatCode="General">
                  <c:v>25.698</c:v>
                </c:pt>
                <c:pt idx="38185" formatCode="General">
                  <c:v>25.698699999999999</c:v>
                </c:pt>
                <c:pt idx="38186" formatCode="General">
                  <c:v>25.699400000000001</c:v>
                </c:pt>
                <c:pt idx="38187" formatCode="General">
                  <c:v>25.7</c:v>
                </c:pt>
                <c:pt idx="38188" formatCode="General">
                  <c:v>25.700700000000001</c:v>
                </c:pt>
                <c:pt idx="38189" formatCode="General">
                  <c:v>25.7014</c:v>
                </c:pt>
                <c:pt idx="38190" formatCode="General">
                  <c:v>25.702100000000002</c:v>
                </c:pt>
                <c:pt idx="38191" formatCode="General">
                  <c:v>25.7027</c:v>
                </c:pt>
                <c:pt idx="38192" formatCode="General">
                  <c:v>25.703399999999998</c:v>
                </c:pt>
                <c:pt idx="38193" formatCode="General">
                  <c:v>25.7041</c:v>
                </c:pt>
                <c:pt idx="38194" formatCode="General">
                  <c:v>25.704799999999999</c:v>
                </c:pt>
                <c:pt idx="38195" formatCode="General">
                  <c:v>25.705400000000001</c:v>
                </c:pt>
                <c:pt idx="38196" formatCode="General">
                  <c:v>25.706099999999999</c:v>
                </c:pt>
                <c:pt idx="38197" formatCode="General">
                  <c:v>25.706800000000001</c:v>
                </c:pt>
                <c:pt idx="38198" formatCode="General">
                  <c:v>25.7075</c:v>
                </c:pt>
                <c:pt idx="38199" formatCode="General">
                  <c:v>25.708100000000002</c:v>
                </c:pt>
                <c:pt idx="38200" formatCode="General">
                  <c:v>25.7088</c:v>
                </c:pt>
                <c:pt idx="38201" formatCode="General">
                  <c:v>25.709499999999998</c:v>
                </c:pt>
                <c:pt idx="38202" formatCode="General">
                  <c:v>25.710100000000001</c:v>
                </c:pt>
                <c:pt idx="38203" formatCode="General">
                  <c:v>25.710799999999999</c:v>
                </c:pt>
                <c:pt idx="38204" formatCode="General">
                  <c:v>25.711500000000001</c:v>
                </c:pt>
                <c:pt idx="38205" formatCode="General">
                  <c:v>25.712199999999999</c:v>
                </c:pt>
                <c:pt idx="38206" formatCode="General">
                  <c:v>25.712800000000001</c:v>
                </c:pt>
                <c:pt idx="38207" formatCode="General">
                  <c:v>25.7135</c:v>
                </c:pt>
                <c:pt idx="38208" formatCode="General">
                  <c:v>25.714200000000002</c:v>
                </c:pt>
                <c:pt idx="38209" formatCode="General">
                  <c:v>25.7149</c:v>
                </c:pt>
                <c:pt idx="38210" formatCode="General">
                  <c:v>25.715499999999999</c:v>
                </c:pt>
                <c:pt idx="38211" formatCode="General">
                  <c:v>25.716200000000001</c:v>
                </c:pt>
                <c:pt idx="38212" formatCode="General">
                  <c:v>25.716899999999999</c:v>
                </c:pt>
                <c:pt idx="38213" formatCode="General">
                  <c:v>25.717500000000001</c:v>
                </c:pt>
                <c:pt idx="38214" formatCode="General">
                  <c:v>25.7182</c:v>
                </c:pt>
                <c:pt idx="38215" formatCode="General">
                  <c:v>25.718900000000001</c:v>
                </c:pt>
                <c:pt idx="38216" formatCode="General">
                  <c:v>25.7196</c:v>
                </c:pt>
                <c:pt idx="38217" formatCode="General">
                  <c:v>25.720199999999998</c:v>
                </c:pt>
                <c:pt idx="38218" formatCode="General">
                  <c:v>25.7209</c:v>
                </c:pt>
                <c:pt idx="38219" formatCode="General">
                  <c:v>25.721599999999999</c:v>
                </c:pt>
                <c:pt idx="38220" formatCode="General">
                  <c:v>25.722300000000001</c:v>
                </c:pt>
                <c:pt idx="38221" formatCode="General">
                  <c:v>25.722899999999999</c:v>
                </c:pt>
                <c:pt idx="38222" formatCode="General">
                  <c:v>25.723600000000001</c:v>
                </c:pt>
                <c:pt idx="38223" formatCode="General">
                  <c:v>25.724299999999999</c:v>
                </c:pt>
                <c:pt idx="38224" formatCode="General">
                  <c:v>25.724900000000002</c:v>
                </c:pt>
                <c:pt idx="38225" formatCode="General">
                  <c:v>25.7256</c:v>
                </c:pt>
                <c:pt idx="38226" formatCode="General">
                  <c:v>25.726299999999998</c:v>
                </c:pt>
                <c:pt idx="38227" formatCode="General">
                  <c:v>25.727</c:v>
                </c:pt>
                <c:pt idx="38228" formatCode="General">
                  <c:v>25.727599999999999</c:v>
                </c:pt>
                <c:pt idx="38229" formatCode="General">
                  <c:v>25.728300000000001</c:v>
                </c:pt>
                <c:pt idx="38230" formatCode="General">
                  <c:v>25.728999999999999</c:v>
                </c:pt>
                <c:pt idx="38231" formatCode="General">
                  <c:v>25.729700000000001</c:v>
                </c:pt>
                <c:pt idx="38232" formatCode="General">
                  <c:v>25.7303</c:v>
                </c:pt>
                <c:pt idx="38233" formatCode="General">
                  <c:v>25.731000000000002</c:v>
                </c:pt>
                <c:pt idx="38234" formatCode="General">
                  <c:v>25.7317</c:v>
                </c:pt>
                <c:pt idx="38235" formatCode="General">
                  <c:v>25.732399999999998</c:v>
                </c:pt>
                <c:pt idx="38236" formatCode="General">
                  <c:v>25.733000000000001</c:v>
                </c:pt>
                <c:pt idx="38237" formatCode="General">
                  <c:v>25.733699999999999</c:v>
                </c:pt>
                <c:pt idx="38238" formatCode="General">
                  <c:v>25.734400000000001</c:v>
                </c:pt>
                <c:pt idx="38239" formatCode="General">
                  <c:v>25.734999999999999</c:v>
                </c:pt>
                <c:pt idx="38240" formatCode="General">
                  <c:v>25.735700000000001</c:v>
                </c:pt>
                <c:pt idx="38241" formatCode="General">
                  <c:v>25.7364</c:v>
                </c:pt>
                <c:pt idx="38242" formatCode="General">
                  <c:v>25.737100000000002</c:v>
                </c:pt>
                <c:pt idx="38243" formatCode="General">
                  <c:v>25.7377</c:v>
                </c:pt>
                <c:pt idx="38244" formatCode="General">
                  <c:v>25.738399999999999</c:v>
                </c:pt>
                <c:pt idx="38245" formatCode="General">
                  <c:v>25.739100000000001</c:v>
                </c:pt>
                <c:pt idx="38246" formatCode="General">
                  <c:v>25.739799999999999</c:v>
                </c:pt>
                <c:pt idx="38247" formatCode="General">
                  <c:v>25.740400000000001</c:v>
                </c:pt>
                <c:pt idx="38248" formatCode="General">
                  <c:v>25.741099999999999</c:v>
                </c:pt>
                <c:pt idx="38249" formatCode="General">
                  <c:v>25.741800000000001</c:v>
                </c:pt>
                <c:pt idx="38250" formatCode="General">
                  <c:v>25.7424</c:v>
                </c:pt>
                <c:pt idx="38251" formatCode="General">
                  <c:v>25.743099999999998</c:v>
                </c:pt>
                <c:pt idx="38252" formatCode="General">
                  <c:v>25.7438</c:v>
                </c:pt>
                <c:pt idx="38253" formatCode="General">
                  <c:v>25.744499999999999</c:v>
                </c:pt>
                <c:pt idx="38254" formatCode="General">
                  <c:v>25.745100000000001</c:v>
                </c:pt>
                <c:pt idx="38255" formatCode="General">
                  <c:v>25.745799999999999</c:v>
                </c:pt>
                <c:pt idx="38256" formatCode="General">
                  <c:v>25.746500000000001</c:v>
                </c:pt>
                <c:pt idx="38257" formatCode="General">
                  <c:v>25.747199999999999</c:v>
                </c:pt>
                <c:pt idx="38258" formatCode="General">
                  <c:v>25.747800000000002</c:v>
                </c:pt>
                <c:pt idx="38259" formatCode="General">
                  <c:v>25.7485</c:v>
                </c:pt>
                <c:pt idx="38260" formatCode="General">
                  <c:v>25.749199999999998</c:v>
                </c:pt>
                <c:pt idx="38261" formatCode="General">
                  <c:v>25.7498</c:v>
                </c:pt>
                <c:pt idx="38262" formatCode="General">
                  <c:v>25.750499999999999</c:v>
                </c:pt>
                <c:pt idx="38263" formatCode="General">
                  <c:v>25.751200000000001</c:v>
                </c:pt>
                <c:pt idx="38264" formatCode="General">
                  <c:v>25.751899999999999</c:v>
                </c:pt>
                <c:pt idx="38265" formatCode="General">
                  <c:v>25.752500000000001</c:v>
                </c:pt>
                <c:pt idx="38266" formatCode="General">
                  <c:v>25.7532</c:v>
                </c:pt>
                <c:pt idx="38267" formatCode="General">
                  <c:v>25.753900000000002</c:v>
                </c:pt>
                <c:pt idx="38268" formatCode="General">
                  <c:v>25.7546</c:v>
                </c:pt>
                <c:pt idx="38269" formatCode="General">
                  <c:v>25.755199999999999</c:v>
                </c:pt>
                <c:pt idx="38270" formatCode="General">
                  <c:v>25.7559</c:v>
                </c:pt>
                <c:pt idx="38271" formatCode="General">
                  <c:v>25.756599999999999</c:v>
                </c:pt>
                <c:pt idx="38272" formatCode="General">
                  <c:v>25.757300000000001</c:v>
                </c:pt>
                <c:pt idx="38273" formatCode="General">
                  <c:v>25.757899999999999</c:v>
                </c:pt>
                <c:pt idx="38274" formatCode="General">
                  <c:v>25.758600000000001</c:v>
                </c:pt>
                <c:pt idx="38275" formatCode="General">
                  <c:v>25.7593</c:v>
                </c:pt>
                <c:pt idx="38276" formatCode="General">
                  <c:v>25.759899999999998</c:v>
                </c:pt>
                <c:pt idx="38277" formatCode="General">
                  <c:v>25.7606</c:v>
                </c:pt>
                <c:pt idx="38278" formatCode="General">
                  <c:v>25.761299999999999</c:v>
                </c:pt>
                <c:pt idx="38279" formatCode="General">
                  <c:v>25.762</c:v>
                </c:pt>
                <c:pt idx="38280" formatCode="General">
                  <c:v>25.762599999999999</c:v>
                </c:pt>
                <c:pt idx="38281" formatCode="General">
                  <c:v>25.763300000000001</c:v>
                </c:pt>
                <c:pt idx="38282" formatCode="General">
                  <c:v>25.763999999999999</c:v>
                </c:pt>
                <c:pt idx="38283" formatCode="General">
                  <c:v>25.764700000000001</c:v>
                </c:pt>
                <c:pt idx="38284" formatCode="General">
                  <c:v>25.7653</c:v>
                </c:pt>
                <c:pt idx="38285" formatCode="General">
                  <c:v>25.765999999999998</c:v>
                </c:pt>
                <c:pt idx="38286" formatCode="General">
                  <c:v>25.7667</c:v>
                </c:pt>
                <c:pt idx="38287" formatCode="General">
                  <c:v>25.767299999999999</c:v>
                </c:pt>
                <c:pt idx="38288" formatCode="General">
                  <c:v>25.768000000000001</c:v>
                </c:pt>
                <c:pt idx="38289" formatCode="General">
                  <c:v>25.768699999999999</c:v>
                </c:pt>
                <c:pt idx="38290" formatCode="General">
                  <c:v>25.769400000000001</c:v>
                </c:pt>
                <c:pt idx="38291" formatCode="General">
                  <c:v>25.77</c:v>
                </c:pt>
                <c:pt idx="38292" formatCode="General">
                  <c:v>25.770700000000001</c:v>
                </c:pt>
                <c:pt idx="38293" formatCode="General">
                  <c:v>25.7714</c:v>
                </c:pt>
                <c:pt idx="38294" formatCode="General">
                  <c:v>25.772099999999998</c:v>
                </c:pt>
                <c:pt idx="38295" formatCode="General">
                  <c:v>25.7727</c:v>
                </c:pt>
                <c:pt idx="38296" formatCode="General">
                  <c:v>25.773399999999999</c:v>
                </c:pt>
                <c:pt idx="38297" formatCode="General">
                  <c:v>25.774100000000001</c:v>
                </c:pt>
                <c:pt idx="38298" formatCode="General">
                  <c:v>25.774799999999999</c:v>
                </c:pt>
                <c:pt idx="38299" formatCode="General">
                  <c:v>25.775400000000001</c:v>
                </c:pt>
                <c:pt idx="38300" formatCode="General">
                  <c:v>25.7761</c:v>
                </c:pt>
                <c:pt idx="38301" formatCode="General">
                  <c:v>25.776800000000001</c:v>
                </c:pt>
                <c:pt idx="38302" formatCode="General">
                  <c:v>25.7774</c:v>
                </c:pt>
                <c:pt idx="38303" formatCode="General">
                  <c:v>25.778099999999998</c:v>
                </c:pt>
                <c:pt idx="38304" formatCode="General">
                  <c:v>25.7788</c:v>
                </c:pt>
                <c:pt idx="38305" formatCode="General">
                  <c:v>25.779499999999999</c:v>
                </c:pt>
                <c:pt idx="38306" formatCode="General">
                  <c:v>25.780100000000001</c:v>
                </c:pt>
                <c:pt idx="38307" formatCode="General">
                  <c:v>25.780799999999999</c:v>
                </c:pt>
                <c:pt idx="38308" formatCode="General">
                  <c:v>25.781500000000001</c:v>
                </c:pt>
                <c:pt idx="38309" formatCode="General">
                  <c:v>25.7822</c:v>
                </c:pt>
                <c:pt idx="38310" formatCode="General">
                  <c:v>25.782800000000002</c:v>
                </c:pt>
                <c:pt idx="38311" formatCode="General">
                  <c:v>25.7835</c:v>
                </c:pt>
                <c:pt idx="38312" formatCode="General">
                  <c:v>25.784199999999998</c:v>
                </c:pt>
                <c:pt idx="38313" formatCode="General">
                  <c:v>25.784800000000001</c:v>
                </c:pt>
                <c:pt idx="38314" formatCode="General">
                  <c:v>25.785499999999999</c:v>
                </c:pt>
                <c:pt idx="38315" formatCode="General">
                  <c:v>25.786200000000001</c:v>
                </c:pt>
                <c:pt idx="38316" formatCode="General">
                  <c:v>25.786899999999999</c:v>
                </c:pt>
                <c:pt idx="38317" formatCode="General">
                  <c:v>25.787500000000001</c:v>
                </c:pt>
                <c:pt idx="38318" formatCode="General">
                  <c:v>25.7882</c:v>
                </c:pt>
                <c:pt idx="38319" formatCode="General">
                  <c:v>25.788900000000002</c:v>
                </c:pt>
                <c:pt idx="38320" formatCode="General">
                  <c:v>25.7896</c:v>
                </c:pt>
                <c:pt idx="38321" formatCode="General">
                  <c:v>25.790199999999999</c:v>
                </c:pt>
                <c:pt idx="38322" formatCode="General">
                  <c:v>25.790900000000001</c:v>
                </c:pt>
                <c:pt idx="38323" formatCode="General">
                  <c:v>25.791599999999999</c:v>
                </c:pt>
                <c:pt idx="38324" formatCode="General">
                  <c:v>25.792200000000001</c:v>
                </c:pt>
                <c:pt idx="38325" formatCode="General">
                  <c:v>25.792899999999999</c:v>
                </c:pt>
                <c:pt idx="38326" formatCode="General">
                  <c:v>25.793600000000001</c:v>
                </c:pt>
                <c:pt idx="38327" formatCode="General">
                  <c:v>25.7943</c:v>
                </c:pt>
                <c:pt idx="38328" formatCode="General">
                  <c:v>25.794899999999998</c:v>
                </c:pt>
                <c:pt idx="38329" formatCode="General">
                  <c:v>25.7956</c:v>
                </c:pt>
                <c:pt idx="38330" formatCode="General">
                  <c:v>25.796299999999999</c:v>
                </c:pt>
                <c:pt idx="38331" formatCode="General">
                  <c:v>25.797000000000001</c:v>
                </c:pt>
                <c:pt idx="38332" formatCode="General">
                  <c:v>25.797599999999999</c:v>
                </c:pt>
                <c:pt idx="38333" formatCode="General">
                  <c:v>25.798300000000001</c:v>
                </c:pt>
                <c:pt idx="38334" formatCode="General">
                  <c:v>25.798999999999999</c:v>
                </c:pt>
                <c:pt idx="38335" formatCode="General">
                  <c:v>25.799700000000001</c:v>
                </c:pt>
                <c:pt idx="38336" formatCode="General">
                  <c:v>25.8003</c:v>
                </c:pt>
                <c:pt idx="38337" formatCode="General">
                  <c:v>25.800999999999998</c:v>
                </c:pt>
                <c:pt idx="38338" formatCode="General">
                  <c:v>25.8017</c:v>
                </c:pt>
                <c:pt idx="38339" formatCode="General">
                  <c:v>25.802299999999999</c:v>
                </c:pt>
                <c:pt idx="38340" formatCode="General">
                  <c:v>25.803000000000001</c:v>
                </c:pt>
                <c:pt idx="38341" formatCode="General">
                  <c:v>25.803699999999999</c:v>
                </c:pt>
                <c:pt idx="38342" formatCode="General">
                  <c:v>25.804400000000001</c:v>
                </c:pt>
                <c:pt idx="38343" formatCode="General">
                  <c:v>25.805</c:v>
                </c:pt>
                <c:pt idx="38344" formatCode="General">
                  <c:v>25.805700000000002</c:v>
                </c:pt>
                <c:pt idx="38345" formatCode="General">
                  <c:v>25.8064</c:v>
                </c:pt>
                <c:pt idx="38346" formatCode="General">
                  <c:v>25.807099999999998</c:v>
                </c:pt>
                <c:pt idx="38347" formatCode="General">
                  <c:v>25.807700000000001</c:v>
                </c:pt>
                <c:pt idx="38348" formatCode="General">
                  <c:v>25.808399999999999</c:v>
                </c:pt>
                <c:pt idx="38349" formatCode="General">
                  <c:v>25.809100000000001</c:v>
                </c:pt>
                <c:pt idx="38350" formatCode="General">
                  <c:v>25.809699999999999</c:v>
                </c:pt>
                <c:pt idx="38351" formatCode="General">
                  <c:v>25.810400000000001</c:v>
                </c:pt>
                <c:pt idx="38352" formatCode="General">
                  <c:v>25.8111</c:v>
                </c:pt>
                <c:pt idx="38353" formatCode="General">
                  <c:v>25.811800000000002</c:v>
                </c:pt>
                <c:pt idx="38354" formatCode="General">
                  <c:v>25.8124</c:v>
                </c:pt>
                <c:pt idx="38355" formatCode="General">
                  <c:v>25.813099999999999</c:v>
                </c:pt>
                <c:pt idx="38356" formatCode="General">
                  <c:v>25.813800000000001</c:v>
                </c:pt>
                <c:pt idx="38357" formatCode="General">
                  <c:v>25.814499999999999</c:v>
                </c:pt>
                <c:pt idx="38358" formatCode="General">
                  <c:v>25.815100000000001</c:v>
                </c:pt>
                <c:pt idx="38359" formatCode="General">
                  <c:v>25.815799999999999</c:v>
                </c:pt>
                <c:pt idx="38360" formatCode="General">
                  <c:v>25.816500000000001</c:v>
                </c:pt>
                <c:pt idx="38361" formatCode="General">
                  <c:v>25.8172</c:v>
                </c:pt>
                <c:pt idx="38362" formatCode="General">
                  <c:v>25.817799999999998</c:v>
                </c:pt>
                <c:pt idx="38363" formatCode="General">
                  <c:v>25.8185</c:v>
                </c:pt>
                <c:pt idx="38364" formatCode="General">
                  <c:v>25.819199999999999</c:v>
                </c:pt>
                <c:pt idx="38365" formatCode="General">
                  <c:v>25.819800000000001</c:v>
                </c:pt>
                <c:pt idx="38366" formatCode="General">
                  <c:v>25.820499999999999</c:v>
                </c:pt>
                <c:pt idx="38367" formatCode="General">
                  <c:v>25.821200000000001</c:v>
                </c:pt>
                <c:pt idx="38368" formatCode="General">
                  <c:v>25.821899999999999</c:v>
                </c:pt>
                <c:pt idx="38369" formatCode="General">
                  <c:v>25.822500000000002</c:v>
                </c:pt>
                <c:pt idx="38370" formatCode="General">
                  <c:v>25.8232</c:v>
                </c:pt>
                <c:pt idx="38371" formatCode="General">
                  <c:v>25.823899999999998</c:v>
                </c:pt>
                <c:pt idx="38372" formatCode="General">
                  <c:v>25.8246</c:v>
                </c:pt>
                <c:pt idx="38373" formatCode="General">
                  <c:v>25.825199999999999</c:v>
                </c:pt>
                <c:pt idx="38374" formatCode="General">
                  <c:v>25.825900000000001</c:v>
                </c:pt>
                <c:pt idx="38375" formatCode="General">
                  <c:v>25.826599999999999</c:v>
                </c:pt>
                <c:pt idx="38376" formatCode="General">
                  <c:v>25.827200000000001</c:v>
                </c:pt>
                <c:pt idx="38377" formatCode="General">
                  <c:v>25.8279</c:v>
                </c:pt>
                <c:pt idx="38378" formatCode="General">
                  <c:v>25.828600000000002</c:v>
                </c:pt>
                <c:pt idx="38379" formatCode="General">
                  <c:v>25.8293</c:v>
                </c:pt>
                <c:pt idx="38380" formatCode="General">
                  <c:v>25.829899999999999</c:v>
                </c:pt>
                <c:pt idx="38381" formatCode="General">
                  <c:v>25.8306</c:v>
                </c:pt>
                <c:pt idx="38382" formatCode="General">
                  <c:v>25.831299999999999</c:v>
                </c:pt>
                <c:pt idx="38383" formatCode="General">
                  <c:v>25.832000000000001</c:v>
                </c:pt>
                <c:pt idx="38384" formatCode="General">
                  <c:v>25.832599999999999</c:v>
                </c:pt>
                <c:pt idx="38385" formatCode="General">
                  <c:v>25.833300000000001</c:v>
                </c:pt>
                <c:pt idx="38386" formatCode="General">
                  <c:v>25.834</c:v>
                </c:pt>
                <c:pt idx="38387" formatCode="General">
                  <c:v>25.834599999999998</c:v>
                </c:pt>
                <c:pt idx="38388" formatCode="General">
                  <c:v>25.8353</c:v>
                </c:pt>
                <c:pt idx="38389" formatCode="General">
                  <c:v>25.835999999999999</c:v>
                </c:pt>
                <c:pt idx="38390" formatCode="General">
                  <c:v>25.8367</c:v>
                </c:pt>
                <c:pt idx="38391" formatCode="General">
                  <c:v>25.837299999999999</c:v>
                </c:pt>
                <c:pt idx="38392" formatCode="General">
                  <c:v>25.838000000000001</c:v>
                </c:pt>
                <c:pt idx="38393" formatCode="General">
                  <c:v>25.838699999999999</c:v>
                </c:pt>
                <c:pt idx="38394" formatCode="General">
                  <c:v>25.839400000000001</c:v>
                </c:pt>
                <c:pt idx="38395" formatCode="General">
                  <c:v>25.84</c:v>
                </c:pt>
                <c:pt idx="38396" formatCode="General">
                  <c:v>25.840699999999998</c:v>
                </c:pt>
                <c:pt idx="38397" formatCode="General">
                  <c:v>25.8414</c:v>
                </c:pt>
                <c:pt idx="38398" formatCode="General">
                  <c:v>25.842099999999999</c:v>
                </c:pt>
                <c:pt idx="38399" formatCode="General">
                  <c:v>25.842700000000001</c:v>
                </c:pt>
                <c:pt idx="38400" formatCode="General">
                  <c:v>25.843399999999999</c:v>
                </c:pt>
                <c:pt idx="38401" formatCode="General">
                  <c:v>25.844100000000001</c:v>
                </c:pt>
                <c:pt idx="38402" formatCode="General">
                  <c:v>25.8447</c:v>
                </c:pt>
                <c:pt idx="38403" formatCode="General">
                  <c:v>25.845400000000001</c:v>
                </c:pt>
                <c:pt idx="38404" formatCode="General">
                  <c:v>25.8461</c:v>
                </c:pt>
                <c:pt idx="38405" formatCode="General">
                  <c:v>25.846800000000002</c:v>
                </c:pt>
                <c:pt idx="38406" formatCode="General">
                  <c:v>25.8474</c:v>
                </c:pt>
                <c:pt idx="38407" formatCode="General">
                  <c:v>25.848099999999999</c:v>
                </c:pt>
                <c:pt idx="38408" formatCode="General">
                  <c:v>25.848800000000001</c:v>
                </c:pt>
                <c:pt idx="38409" formatCode="General">
                  <c:v>25.849499999999999</c:v>
                </c:pt>
                <c:pt idx="38410" formatCode="General">
                  <c:v>25.850100000000001</c:v>
                </c:pt>
                <c:pt idx="38411" formatCode="General">
                  <c:v>25.8508</c:v>
                </c:pt>
                <c:pt idx="38412" formatCode="General">
                  <c:v>25.851500000000001</c:v>
                </c:pt>
                <c:pt idx="38413" formatCode="General">
                  <c:v>25.8521</c:v>
                </c:pt>
                <c:pt idx="38414" formatCode="General">
                  <c:v>25.852799999999998</c:v>
                </c:pt>
                <c:pt idx="38415" formatCode="General">
                  <c:v>25.8535</c:v>
                </c:pt>
                <c:pt idx="38416" formatCode="General">
                  <c:v>25.854199999999999</c:v>
                </c:pt>
                <c:pt idx="38417" formatCode="General">
                  <c:v>25.854800000000001</c:v>
                </c:pt>
                <c:pt idx="38418" formatCode="General">
                  <c:v>25.855499999999999</c:v>
                </c:pt>
                <c:pt idx="38419" formatCode="General">
                  <c:v>25.856200000000001</c:v>
                </c:pt>
                <c:pt idx="38420" formatCode="General">
                  <c:v>25.8569</c:v>
                </c:pt>
                <c:pt idx="38421" formatCode="General">
                  <c:v>25.857500000000002</c:v>
                </c:pt>
                <c:pt idx="38422" formatCode="General">
                  <c:v>25.8582</c:v>
                </c:pt>
                <c:pt idx="38423" formatCode="General">
                  <c:v>25.858899999999998</c:v>
                </c:pt>
                <c:pt idx="38424" formatCode="General">
                  <c:v>25.859500000000001</c:v>
                </c:pt>
                <c:pt idx="38425" formatCode="General">
                  <c:v>25.860199999999999</c:v>
                </c:pt>
                <c:pt idx="38426" formatCode="General">
                  <c:v>25.860900000000001</c:v>
                </c:pt>
                <c:pt idx="38427" formatCode="General">
                  <c:v>25.861599999999999</c:v>
                </c:pt>
                <c:pt idx="38428" formatCode="General">
                  <c:v>25.862200000000001</c:v>
                </c:pt>
                <c:pt idx="38429" formatCode="General">
                  <c:v>25.8629</c:v>
                </c:pt>
                <c:pt idx="38430" formatCode="General">
                  <c:v>25.863600000000002</c:v>
                </c:pt>
                <c:pt idx="38431" formatCode="General">
                  <c:v>25.8643</c:v>
                </c:pt>
                <c:pt idx="38432" formatCode="General">
                  <c:v>25.864899999999999</c:v>
                </c:pt>
                <c:pt idx="38433" formatCode="General">
                  <c:v>25.865600000000001</c:v>
                </c:pt>
                <c:pt idx="38434" formatCode="General">
                  <c:v>25.866299999999999</c:v>
                </c:pt>
                <c:pt idx="38435" formatCode="General">
                  <c:v>25.867000000000001</c:v>
                </c:pt>
                <c:pt idx="38436" formatCode="General">
                  <c:v>25.867599999999999</c:v>
                </c:pt>
                <c:pt idx="38437" formatCode="General">
                  <c:v>25.868300000000001</c:v>
                </c:pt>
                <c:pt idx="38438" formatCode="General">
                  <c:v>25.869</c:v>
                </c:pt>
                <c:pt idx="38439" formatCode="General">
                  <c:v>25.869599999999998</c:v>
                </c:pt>
                <c:pt idx="38440" formatCode="General">
                  <c:v>25.8703</c:v>
                </c:pt>
                <c:pt idx="38441" formatCode="General">
                  <c:v>25.870999999999999</c:v>
                </c:pt>
                <c:pt idx="38442" formatCode="General">
                  <c:v>25.871700000000001</c:v>
                </c:pt>
                <c:pt idx="38443" formatCode="General">
                  <c:v>25.872299999999999</c:v>
                </c:pt>
                <c:pt idx="38444" formatCode="General">
                  <c:v>25.873000000000001</c:v>
                </c:pt>
                <c:pt idx="38445" formatCode="General">
                  <c:v>25.873699999999999</c:v>
                </c:pt>
                <c:pt idx="38446" formatCode="General">
                  <c:v>25.874400000000001</c:v>
                </c:pt>
                <c:pt idx="38447" formatCode="General">
                  <c:v>25.875</c:v>
                </c:pt>
                <c:pt idx="38448" formatCode="General">
                  <c:v>25.875699999999998</c:v>
                </c:pt>
                <c:pt idx="38449" formatCode="General">
                  <c:v>25.8764</c:v>
                </c:pt>
                <c:pt idx="38450" formatCode="General">
                  <c:v>25.876999999999999</c:v>
                </c:pt>
                <c:pt idx="38451" formatCode="General">
                  <c:v>25.877700000000001</c:v>
                </c:pt>
                <c:pt idx="38452" formatCode="General">
                  <c:v>25.878399999999999</c:v>
                </c:pt>
                <c:pt idx="38453" formatCode="General">
                  <c:v>25.879100000000001</c:v>
                </c:pt>
                <c:pt idx="38454" formatCode="General">
                  <c:v>25.8797</c:v>
                </c:pt>
                <c:pt idx="38455" formatCode="General">
                  <c:v>25.880400000000002</c:v>
                </c:pt>
                <c:pt idx="38456" formatCode="General">
                  <c:v>25.8811</c:v>
                </c:pt>
                <c:pt idx="38457" formatCode="General">
                  <c:v>25.881799999999998</c:v>
                </c:pt>
                <c:pt idx="38458" formatCode="General">
                  <c:v>25.882400000000001</c:v>
                </c:pt>
                <c:pt idx="38459" formatCode="General">
                  <c:v>25.883099999999999</c:v>
                </c:pt>
                <c:pt idx="38460" formatCode="General">
                  <c:v>25.883800000000001</c:v>
                </c:pt>
                <c:pt idx="38461" formatCode="General">
                  <c:v>25.884499999999999</c:v>
                </c:pt>
                <c:pt idx="38462" formatCode="General">
                  <c:v>25.885100000000001</c:v>
                </c:pt>
                <c:pt idx="38463" formatCode="General">
                  <c:v>25.8858</c:v>
                </c:pt>
                <c:pt idx="38464" formatCode="General">
                  <c:v>25.886500000000002</c:v>
                </c:pt>
                <c:pt idx="38465" formatCode="General">
                  <c:v>25.8871</c:v>
                </c:pt>
                <c:pt idx="38466" formatCode="General">
                  <c:v>25.887799999999999</c:v>
                </c:pt>
                <c:pt idx="38467" formatCode="General">
                  <c:v>25.888500000000001</c:v>
                </c:pt>
                <c:pt idx="38468" formatCode="General">
                  <c:v>25.889199999999999</c:v>
                </c:pt>
                <c:pt idx="38469" formatCode="General">
                  <c:v>25.889800000000001</c:v>
                </c:pt>
                <c:pt idx="38470" formatCode="General">
                  <c:v>25.890499999999999</c:v>
                </c:pt>
                <c:pt idx="38471" formatCode="General">
                  <c:v>25.891200000000001</c:v>
                </c:pt>
                <c:pt idx="38472" formatCode="General">
                  <c:v>25.8919</c:v>
                </c:pt>
                <c:pt idx="38473" formatCode="General">
                  <c:v>25.892499999999998</c:v>
                </c:pt>
                <c:pt idx="38474" formatCode="General">
                  <c:v>25.8932</c:v>
                </c:pt>
                <c:pt idx="38475" formatCode="General">
                  <c:v>25.893899999999999</c:v>
                </c:pt>
                <c:pt idx="38476" formatCode="General">
                  <c:v>25.894500000000001</c:v>
                </c:pt>
                <c:pt idx="38477" formatCode="General">
                  <c:v>25.895199999999999</c:v>
                </c:pt>
                <c:pt idx="38478" formatCode="General">
                  <c:v>25.895900000000001</c:v>
                </c:pt>
                <c:pt idx="38479" formatCode="General">
                  <c:v>25.896599999999999</c:v>
                </c:pt>
                <c:pt idx="38480" formatCode="General">
                  <c:v>25.897200000000002</c:v>
                </c:pt>
                <c:pt idx="38481" formatCode="General">
                  <c:v>25.8979</c:v>
                </c:pt>
                <c:pt idx="38482" formatCode="General">
                  <c:v>25.898599999999998</c:v>
                </c:pt>
                <c:pt idx="38483" formatCode="General">
                  <c:v>25.8993</c:v>
                </c:pt>
                <c:pt idx="38484" formatCode="General">
                  <c:v>25.899899999999999</c:v>
                </c:pt>
                <c:pt idx="38485" formatCode="General">
                  <c:v>25.900600000000001</c:v>
                </c:pt>
                <c:pt idx="38486" formatCode="General">
                  <c:v>25.901299999999999</c:v>
                </c:pt>
                <c:pt idx="38487" formatCode="General">
                  <c:v>25.901900000000001</c:v>
                </c:pt>
                <c:pt idx="38488" formatCode="General">
                  <c:v>25.9026</c:v>
                </c:pt>
                <c:pt idx="38489" formatCode="General">
                  <c:v>25.903300000000002</c:v>
                </c:pt>
                <c:pt idx="38490" formatCode="General">
                  <c:v>25.904</c:v>
                </c:pt>
                <c:pt idx="38491" formatCode="General">
                  <c:v>25.904599999999999</c:v>
                </c:pt>
                <c:pt idx="38492" formatCode="General">
                  <c:v>25.9053</c:v>
                </c:pt>
                <c:pt idx="38493" formatCode="General">
                  <c:v>25.905999999999999</c:v>
                </c:pt>
                <c:pt idx="38494" formatCode="General">
                  <c:v>25.906700000000001</c:v>
                </c:pt>
                <c:pt idx="38495" formatCode="General">
                  <c:v>25.907299999999999</c:v>
                </c:pt>
                <c:pt idx="38496" formatCode="General">
                  <c:v>25.908000000000001</c:v>
                </c:pt>
                <c:pt idx="38497" formatCode="General">
                  <c:v>25.9087</c:v>
                </c:pt>
                <c:pt idx="38498" formatCode="General">
                  <c:v>25.909400000000002</c:v>
                </c:pt>
                <c:pt idx="38499" formatCode="General">
                  <c:v>25.91</c:v>
                </c:pt>
                <c:pt idx="38500" formatCode="General">
                  <c:v>25.910699999999999</c:v>
                </c:pt>
                <c:pt idx="38501" formatCode="General">
                  <c:v>25.9114</c:v>
                </c:pt>
                <c:pt idx="38502" formatCode="General">
                  <c:v>25.911999999999999</c:v>
                </c:pt>
                <c:pt idx="38503" formatCode="General">
                  <c:v>25.912700000000001</c:v>
                </c:pt>
                <c:pt idx="38504" formatCode="General">
                  <c:v>25.913399999999999</c:v>
                </c:pt>
                <c:pt idx="38505" formatCode="General">
                  <c:v>25.914100000000001</c:v>
                </c:pt>
                <c:pt idx="38506" formatCode="General">
                  <c:v>25.9147</c:v>
                </c:pt>
                <c:pt idx="38507" formatCode="General">
                  <c:v>25.915400000000002</c:v>
                </c:pt>
                <c:pt idx="38508" formatCode="General">
                  <c:v>25.9161</c:v>
                </c:pt>
                <c:pt idx="38509" formatCode="General">
                  <c:v>25.916799999999999</c:v>
                </c:pt>
                <c:pt idx="38510" formatCode="General">
                  <c:v>25.917400000000001</c:v>
                </c:pt>
                <c:pt idx="38511" formatCode="General">
                  <c:v>25.918099999999999</c:v>
                </c:pt>
                <c:pt idx="38512" formatCode="General">
                  <c:v>25.918800000000001</c:v>
                </c:pt>
                <c:pt idx="38513" formatCode="General">
                  <c:v>25.9194</c:v>
                </c:pt>
                <c:pt idx="38514" formatCode="General">
                  <c:v>25.920100000000001</c:v>
                </c:pt>
                <c:pt idx="38515" formatCode="General">
                  <c:v>25.9208</c:v>
                </c:pt>
                <c:pt idx="38516" formatCode="General">
                  <c:v>25.921500000000002</c:v>
                </c:pt>
                <c:pt idx="38517" formatCode="General">
                  <c:v>25.9221</c:v>
                </c:pt>
                <c:pt idx="38518" formatCode="General">
                  <c:v>25.922799999999999</c:v>
                </c:pt>
                <c:pt idx="38519" formatCode="General">
                  <c:v>25.923500000000001</c:v>
                </c:pt>
                <c:pt idx="38520" formatCode="General">
                  <c:v>25.924199999999999</c:v>
                </c:pt>
                <c:pt idx="38521" formatCode="General">
                  <c:v>25.924800000000001</c:v>
                </c:pt>
                <c:pt idx="38522" formatCode="General">
                  <c:v>25.9255</c:v>
                </c:pt>
                <c:pt idx="38523" formatCode="General">
                  <c:v>25.926200000000001</c:v>
                </c:pt>
                <c:pt idx="38524" formatCode="General">
                  <c:v>25.9269</c:v>
                </c:pt>
                <c:pt idx="38525" formatCode="General">
                  <c:v>25.927499999999998</c:v>
                </c:pt>
                <c:pt idx="38526" formatCode="General">
                  <c:v>25.9282</c:v>
                </c:pt>
                <c:pt idx="38527" formatCode="General">
                  <c:v>25.928899999999999</c:v>
                </c:pt>
                <c:pt idx="38528" formatCode="General">
                  <c:v>25.929500000000001</c:v>
                </c:pt>
                <c:pt idx="38529" formatCode="General">
                  <c:v>25.930199999999999</c:v>
                </c:pt>
                <c:pt idx="38530" formatCode="General">
                  <c:v>25.930900000000001</c:v>
                </c:pt>
                <c:pt idx="38531" formatCode="General">
                  <c:v>25.9316</c:v>
                </c:pt>
                <c:pt idx="38532" formatCode="General">
                  <c:v>25.932200000000002</c:v>
                </c:pt>
                <c:pt idx="38533" formatCode="General">
                  <c:v>25.9329</c:v>
                </c:pt>
                <c:pt idx="38534" formatCode="General">
                  <c:v>25.933599999999998</c:v>
                </c:pt>
                <c:pt idx="38535" formatCode="General">
                  <c:v>25.9343</c:v>
                </c:pt>
                <c:pt idx="38536" formatCode="General">
                  <c:v>25.934899999999999</c:v>
                </c:pt>
                <c:pt idx="38537" formatCode="General">
                  <c:v>25.935600000000001</c:v>
                </c:pt>
                <c:pt idx="38538" formatCode="General">
                  <c:v>25.936299999999999</c:v>
                </c:pt>
                <c:pt idx="38539" formatCode="General">
                  <c:v>25.936900000000001</c:v>
                </c:pt>
                <c:pt idx="38540" formatCode="General">
                  <c:v>25.9376</c:v>
                </c:pt>
                <c:pt idx="38541" formatCode="General">
                  <c:v>25.938300000000002</c:v>
                </c:pt>
                <c:pt idx="38542" formatCode="General">
                  <c:v>25.939</c:v>
                </c:pt>
                <c:pt idx="38543" formatCode="General">
                  <c:v>25.939599999999999</c:v>
                </c:pt>
                <c:pt idx="38544" formatCode="General">
                  <c:v>25.940300000000001</c:v>
                </c:pt>
                <c:pt idx="38545" formatCode="General">
                  <c:v>25.940999999999999</c:v>
                </c:pt>
                <c:pt idx="38546" formatCode="General">
                  <c:v>25.941700000000001</c:v>
                </c:pt>
                <c:pt idx="38547" formatCode="General">
                  <c:v>25.942299999999999</c:v>
                </c:pt>
                <c:pt idx="38548" formatCode="General">
                  <c:v>25.943000000000001</c:v>
                </c:pt>
                <c:pt idx="38549" formatCode="General">
                  <c:v>25.9437</c:v>
                </c:pt>
                <c:pt idx="38550" formatCode="General">
                  <c:v>25.944299999999998</c:v>
                </c:pt>
                <c:pt idx="38551" formatCode="General">
                  <c:v>25.945</c:v>
                </c:pt>
                <c:pt idx="38552" formatCode="General">
                  <c:v>25.945699999999999</c:v>
                </c:pt>
                <c:pt idx="38553" formatCode="General">
                  <c:v>25.946400000000001</c:v>
                </c:pt>
                <c:pt idx="38554" formatCode="General">
                  <c:v>25.946999999999999</c:v>
                </c:pt>
                <c:pt idx="38555" formatCode="General">
                  <c:v>25.947700000000001</c:v>
                </c:pt>
                <c:pt idx="38556" formatCode="General">
                  <c:v>25.948399999999999</c:v>
                </c:pt>
                <c:pt idx="38557" formatCode="General">
                  <c:v>25.949100000000001</c:v>
                </c:pt>
                <c:pt idx="38558" formatCode="General">
                  <c:v>25.9497</c:v>
                </c:pt>
                <c:pt idx="38559" formatCode="General">
                  <c:v>25.950399999999998</c:v>
                </c:pt>
                <c:pt idx="38560" formatCode="General">
                  <c:v>25.9511</c:v>
                </c:pt>
                <c:pt idx="38561" formatCode="General">
                  <c:v>25.951799999999999</c:v>
                </c:pt>
                <c:pt idx="38562" formatCode="General">
                  <c:v>25.952400000000001</c:v>
                </c:pt>
                <c:pt idx="38563" formatCode="General">
                  <c:v>25.953099999999999</c:v>
                </c:pt>
                <c:pt idx="38564" formatCode="General">
                  <c:v>25.953800000000001</c:v>
                </c:pt>
                <c:pt idx="38565" formatCode="General">
                  <c:v>25.9544</c:v>
                </c:pt>
                <c:pt idx="38566" formatCode="General">
                  <c:v>25.955100000000002</c:v>
                </c:pt>
                <c:pt idx="38567" formatCode="General">
                  <c:v>25.9558</c:v>
                </c:pt>
                <c:pt idx="38568" formatCode="General">
                  <c:v>25.956499999999998</c:v>
                </c:pt>
                <c:pt idx="38569" formatCode="General">
                  <c:v>25.957100000000001</c:v>
                </c:pt>
                <c:pt idx="38570" formatCode="General">
                  <c:v>25.957799999999999</c:v>
                </c:pt>
                <c:pt idx="38571" formatCode="General">
                  <c:v>25.958500000000001</c:v>
                </c:pt>
                <c:pt idx="38572" formatCode="General">
                  <c:v>25.959199999999999</c:v>
                </c:pt>
                <c:pt idx="38573" formatCode="General">
                  <c:v>25.959800000000001</c:v>
                </c:pt>
                <c:pt idx="38574" formatCode="General">
                  <c:v>25.9605</c:v>
                </c:pt>
                <c:pt idx="38575" formatCode="General">
                  <c:v>25.961200000000002</c:v>
                </c:pt>
                <c:pt idx="38576" formatCode="General">
                  <c:v>25.9618</c:v>
                </c:pt>
                <c:pt idx="38577" formatCode="General">
                  <c:v>25.962499999999999</c:v>
                </c:pt>
                <c:pt idx="38578" formatCode="General">
                  <c:v>25.963200000000001</c:v>
                </c:pt>
                <c:pt idx="38579" formatCode="General">
                  <c:v>25.963899999999999</c:v>
                </c:pt>
                <c:pt idx="38580" formatCode="General">
                  <c:v>25.964500000000001</c:v>
                </c:pt>
                <c:pt idx="38581" formatCode="General">
                  <c:v>25.965199999999999</c:v>
                </c:pt>
                <c:pt idx="38582" formatCode="General">
                  <c:v>25.965900000000001</c:v>
                </c:pt>
                <c:pt idx="38583" formatCode="General">
                  <c:v>25.9666</c:v>
                </c:pt>
                <c:pt idx="38584" formatCode="General">
                  <c:v>25.967199999999998</c:v>
                </c:pt>
                <c:pt idx="38585" formatCode="General">
                  <c:v>25.9679</c:v>
                </c:pt>
                <c:pt idx="38586" formatCode="General">
                  <c:v>25.968599999999999</c:v>
                </c:pt>
                <c:pt idx="38587" formatCode="General">
                  <c:v>25.969200000000001</c:v>
                </c:pt>
                <c:pt idx="38588" formatCode="General">
                  <c:v>25.969899999999999</c:v>
                </c:pt>
                <c:pt idx="38589" formatCode="General">
                  <c:v>25.970600000000001</c:v>
                </c:pt>
                <c:pt idx="38590" formatCode="General">
                  <c:v>25.971299999999999</c:v>
                </c:pt>
                <c:pt idx="38591" formatCode="General">
                  <c:v>25.971900000000002</c:v>
                </c:pt>
                <c:pt idx="38592" formatCode="General">
                  <c:v>25.9726</c:v>
                </c:pt>
                <c:pt idx="38593" formatCode="General">
                  <c:v>25.973299999999998</c:v>
                </c:pt>
                <c:pt idx="38594" formatCode="General">
                  <c:v>25.974</c:v>
                </c:pt>
                <c:pt idx="38595" formatCode="General">
                  <c:v>25.974599999999999</c:v>
                </c:pt>
                <c:pt idx="38596" formatCode="General">
                  <c:v>25.975300000000001</c:v>
                </c:pt>
                <c:pt idx="38597" formatCode="General">
                  <c:v>25.975999999999999</c:v>
                </c:pt>
                <c:pt idx="38598" formatCode="General">
                  <c:v>25.976700000000001</c:v>
                </c:pt>
                <c:pt idx="38599" formatCode="General">
                  <c:v>25.9773</c:v>
                </c:pt>
                <c:pt idx="38600" formatCode="General">
                  <c:v>25.978000000000002</c:v>
                </c:pt>
                <c:pt idx="38601" formatCode="General">
                  <c:v>25.9787</c:v>
                </c:pt>
                <c:pt idx="38602" formatCode="General">
                  <c:v>25.979299999999999</c:v>
                </c:pt>
                <c:pt idx="38603" formatCode="General">
                  <c:v>25.98</c:v>
                </c:pt>
                <c:pt idx="38604" formatCode="General">
                  <c:v>25.980699999999999</c:v>
                </c:pt>
                <c:pt idx="38605" formatCode="General">
                  <c:v>25.981400000000001</c:v>
                </c:pt>
                <c:pt idx="38606" formatCode="General">
                  <c:v>25.981999999999999</c:v>
                </c:pt>
                <c:pt idx="38607" formatCode="General">
                  <c:v>25.982700000000001</c:v>
                </c:pt>
                <c:pt idx="38608" formatCode="General">
                  <c:v>25.9834</c:v>
                </c:pt>
                <c:pt idx="38609" formatCode="General">
                  <c:v>25.984100000000002</c:v>
                </c:pt>
                <c:pt idx="38610" formatCode="General">
                  <c:v>25.9847</c:v>
                </c:pt>
                <c:pt idx="38611" formatCode="General">
                  <c:v>25.985399999999998</c:v>
                </c:pt>
                <c:pt idx="38612" formatCode="General">
                  <c:v>25.9861</c:v>
                </c:pt>
                <c:pt idx="38613" formatCode="General">
                  <c:v>25.986699999999999</c:v>
                </c:pt>
                <c:pt idx="38614" formatCode="General">
                  <c:v>25.987400000000001</c:v>
                </c:pt>
                <c:pt idx="38615" formatCode="General">
                  <c:v>25.988099999999999</c:v>
                </c:pt>
                <c:pt idx="38616" formatCode="General">
                  <c:v>25.988800000000001</c:v>
                </c:pt>
                <c:pt idx="38617" formatCode="General">
                  <c:v>25.9894</c:v>
                </c:pt>
                <c:pt idx="38618" formatCode="General">
                  <c:v>25.990100000000002</c:v>
                </c:pt>
                <c:pt idx="38619" formatCode="General">
                  <c:v>25.9908</c:v>
                </c:pt>
                <c:pt idx="38620" formatCode="General">
                  <c:v>25.991499999999998</c:v>
                </c:pt>
                <c:pt idx="38621" formatCode="General">
                  <c:v>25.992100000000001</c:v>
                </c:pt>
                <c:pt idx="38622" formatCode="General">
                  <c:v>25.992799999999999</c:v>
                </c:pt>
                <c:pt idx="38623" formatCode="General">
                  <c:v>25.993500000000001</c:v>
                </c:pt>
                <c:pt idx="38624" formatCode="General">
                  <c:v>25.994199999999999</c:v>
                </c:pt>
                <c:pt idx="38625" formatCode="General">
                  <c:v>25.994800000000001</c:v>
                </c:pt>
                <c:pt idx="38626" formatCode="General">
                  <c:v>25.9955</c:v>
                </c:pt>
                <c:pt idx="38627" formatCode="General">
                  <c:v>25.996200000000002</c:v>
                </c:pt>
                <c:pt idx="38628" formatCode="General">
                  <c:v>25.9968</c:v>
                </c:pt>
                <c:pt idx="38629" formatCode="General">
                  <c:v>25.997499999999999</c:v>
                </c:pt>
                <c:pt idx="38630" formatCode="General">
                  <c:v>25.998200000000001</c:v>
                </c:pt>
                <c:pt idx="38631" formatCode="General">
                  <c:v>25.998899999999999</c:v>
                </c:pt>
                <c:pt idx="38632" formatCode="General">
                  <c:v>25.999500000000001</c:v>
                </c:pt>
                <c:pt idx="38633" formatCode="General">
                  <c:v>26.0002</c:v>
                </c:pt>
                <c:pt idx="38634" formatCode="General">
                  <c:v>26.000900000000001</c:v>
                </c:pt>
                <c:pt idx="38635" formatCode="General">
                  <c:v>26.0016</c:v>
                </c:pt>
                <c:pt idx="38636" formatCode="General">
                  <c:v>26.002199999999998</c:v>
                </c:pt>
                <c:pt idx="38637" formatCode="General">
                  <c:v>26.0029</c:v>
                </c:pt>
                <c:pt idx="38638" formatCode="General">
                  <c:v>26.003599999999999</c:v>
                </c:pt>
                <c:pt idx="38639" formatCode="General">
                  <c:v>26.004200000000001</c:v>
                </c:pt>
                <c:pt idx="38640" formatCode="General">
                  <c:v>26.004899999999999</c:v>
                </c:pt>
                <c:pt idx="38641" formatCode="General">
                  <c:v>26.005600000000001</c:v>
                </c:pt>
                <c:pt idx="38642" formatCode="General">
                  <c:v>26.0063</c:v>
                </c:pt>
                <c:pt idx="38643" formatCode="General">
                  <c:v>26.006900000000002</c:v>
                </c:pt>
                <c:pt idx="38644" formatCode="General">
                  <c:v>26.0076</c:v>
                </c:pt>
                <c:pt idx="38645" formatCode="General">
                  <c:v>26.008299999999998</c:v>
                </c:pt>
                <c:pt idx="38646" formatCode="General">
                  <c:v>26.009</c:v>
                </c:pt>
                <c:pt idx="38647" formatCode="General">
                  <c:v>26.009599999999999</c:v>
                </c:pt>
                <c:pt idx="38648" formatCode="General">
                  <c:v>26.010300000000001</c:v>
                </c:pt>
                <c:pt idx="38649" formatCode="General">
                  <c:v>26.010999999999999</c:v>
                </c:pt>
                <c:pt idx="38650" formatCode="General">
                  <c:v>26.011600000000001</c:v>
                </c:pt>
                <c:pt idx="38651" formatCode="General">
                  <c:v>26.0123</c:v>
                </c:pt>
                <c:pt idx="38652" formatCode="General">
                  <c:v>26.013000000000002</c:v>
                </c:pt>
                <c:pt idx="38653" formatCode="General">
                  <c:v>26.0137</c:v>
                </c:pt>
                <c:pt idx="38654" formatCode="General">
                  <c:v>26.014299999999999</c:v>
                </c:pt>
                <c:pt idx="38655" formatCode="General">
                  <c:v>26.015000000000001</c:v>
                </c:pt>
                <c:pt idx="38656" formatCode="General">
                  <c:v>26.015699999999999</c:v>
                </c:pt>
                <c:pt idx="38657" formatCode="General">
                  <c:v>26.016400000000001</c:v>
                </c:pt>
                <c:pt idx="38658" formatCode="General">
                  <c:v>26.016999999999999</c:v>
                </c:pt>
                <c:pt idx="38659" formatCode="General">
                  <c:v>26.017700000000001</c:v>
                </c:pt>
                <c:pt idx="38660" formatCode="General">
                  <c:v>26.0184</c:v>
                </c:pt>
                <c:pt idx="38661" formatCode="General">
                  <c:v>26.019100000000002</c:v>
                </c:pt>
                <c:pt idx="38662" formatCode="General">
                  <c:v>26.0197</c:v>
                </c:pt>
                <c:pt idx="38663" formatCode="General">
                  <c:v>26.020399999999999</c:v>
                </c:pt>
                <c:pt idx="38664" formatCode="General">
                  <c:v>26.021100000000001</c:v>
                </c:pt>
                <c:pt idx="38665" formatCode="General">
                  <c:v>26.021699999999999</c:v>
                </c:pt>
                <c:pt idx="38666" formatCode="General">
                  <c:v>26.022400000000001</c:v>
                </c:pt>
                <c:pt idx="38667" formatCode="General">
                  <c:v>26.023099999999999</c:v>
                </c:pt>
                <c:pt idx="38668" formatCode="General">
                  <c:v>26.023800000000001</c:v>
                </c:pt>
                <c:pt idx="38669" formatCode="General">
                  <c:v>26.0244</c:v>
                </c:pt>
                <c:pt idx="38670" formatCode="General">
                  <c:v>26.025099999999998</c:v>
                </c:pt>
                <c:pt idx="38671" formatCode="General">
                  <c:v>26.0258</c:v>
                </c:pt>
                <c:pt idx="38672" formatCode="General">
                  <c:v>26.026499999999999</c:v>
                </c:pt>
                <c:pt idx="38673" formatCode="General">
                  <c:v>26.027100000000001</c:v>
                </c:pt>
                <c:pt idx="38674" formatCode="General">
                  <c:v>26.027799999999999</c:v>
                </c:pt>
                <c:pt idx="38675" formatCode="General">
                  <c:v>26.028500000000001</c:v>
                </c:pt>
                <c:pt idx="38676" formatCode="General">
                  <c:v>26.0291</c:v>
                </c:pt>
                <c:pt idx="38677" formatCode="General">
                  <c:v>26.029800000000002</c:v>
                </c:pt>
                <c:pt idx="38678" formatCode="General">
                  <c:v>26.0305</c:v>
                </c:pt>
                <c:pt idx="38679" formatCode="General">
                  <c:v>26.031199999999998</c:v>
                </c:pt>
                <c:pt idx="38680" formatCode="General">
                  <c:v>26.0318</c:v>
                </c:pt>
                <c:pt idx="38681" formatCode="General">
                  <c:v>26.032499999999999</c:v>
                </c:pt>
                <c:pt idx="38682" formatCode="General">
                  <c:v>26.033200000000001</c:v>
                </c:pt>
                <c:pt idx="38683" formatCode="General">
                  <c:v>26.033899999999999</c:v>
                </c:pt>
                <c:pt idx="38684" formatCode="General">
                  <c:v>26.034500000000001</c:v>
                </c:pt>
                <c:pt idx="38685" formatCode="General">
                  <c:v>26.0352</c:v>
                </c:pt>
                <c:pt idx="38686" formatCode="General">
                  <c:v>26.035900000000002</c:v>
                </c:pt>
                <c:pt idx="38687" formatCode="General">
                  <c:v>26.0365</c:v>
                </c:pt>
                <c:pt idx="38688" formatCode="General">
                  <c:v>26.037199999999999</c:v>
                </c:pt>
                <c:pt idx="38689" formatCode="General">
                  <c:v>26.0379</c:v>
                </c:pt>
                <c:pt idx="38690" formatCode="General">
                  <c:v>26.038599999999999</c:v>
                </c:pt>
                <c:pt idx="38691" formatCode="General">
                  <c:v>26.039200000000001</c:v>
                </c:pt>
                <c:pt idx="38692" formatCode="General">
                  <c:v>26.039899999999999</c:v>
                </c:pt>
                <c:pt idx="38693" formatCode="General">
                  <c:v>26.040600000000001</c:v>
                </c:pt>
                <c:pt idx="38694" formatCode="General">
                  <c:v>26.0413</c:v>
                </c:pt>
                <c:pt idx="38695" formatCode="General">
                  <c:v>26.041899999999998</c:v>
                </c:pt>
                <c:pt idx="38696" formatCode="General">
                  <c:v>26.0426</c:v>
                </c:pt>
                <c:pt idx="38697" formatCode="General">
                  <c:v>26.043299999999999</c:v>
                </c:pt>
                <c:pt idx="38698" formatCode="General">
                  <c:v>26.044</c:v>
                </c:pt>
                <c:pt idx="38699" formatCode="General">
                  <c:v>26.044599999999999</c:v>
                </c:pt>
                <c:pt idx="38700" formatCode="General">
                  <c:v>26.045300000000001</c:v>
                </c:pt>
                <c:pt idx="38701" formatCode="General">
                  <c:v>26.045999999999999</c:v>
                </c:pt>
                <c:pt idx="38702" formatCode="General">
                  <c:v>26.046600000000002</c:v>
                </c:pt>
                <c:pt idx="38703" formatCode="General">
                  <c:v>26.0473</c:v>
                </c:pt>
                <c:pt idx="38704" formatCode="General">
                  <c:v>26.047999999999998</c:v>
                </c:pt>
                <c:pt idx="38705" formatCode="General">
                  <c:v>26.0487</c:v>
                </c:pt>
                <c:pt idx="38706" formatCode="General">
                  <c:v>26.049299999999999</c:v>
                </c:pt>
                <c:pt idx="38707" formatCode="General">
                  <c:v>26.05</c:v>
                </c:pt>
                <c:pt idx="38708" formatCode="General">
                  <c:v>26.050699999999999</c:v>
                </c:pt>
                <c:pt idx="38709" formatCode="General">
                  <c:v>26.051400000000001</c:v>
                </c:pt>
                <c:pt idx="38710" formatCode="General">
                  <c:v>26.052</c:v>
                </c:pt>
                <c:pt idx="38711" formatCode="General">
                  <c:v>26.052700000000002</c:v>
                </c:pt>
                <c:pt idx="38712" formatCode="General">
                  <c:v>26.0534</c:v>
                </c:pt>
                <c:pt idx="38713" formatCode="General">
                  <c:v>26.053999999999998</c:v>
                </c:pt>
                <c:pt idx="38714" formatCode="General">
                  <c:v>26.0547</c:v>
                </c:pt>
                <c:pt idx="38715" formatCode="General">
                  <c:v>26.055399999999999</c:v>
                </c:pt>
                <c:pt idx="38716" formatCode="General">
                  <c:v>26.056100000000001</c:v>
                </c:pt>
                <c:pt idx="38717" formatCode="General">
                  <c:v>26.056699999999999</c:v>
                </c:pt>
                <c:pt idx="38718" formatCode="General">
                  <c:v>26.057400000000001</c:v>
                </c:pt>
                <c:pt idx="38719" formatCode="General">
                  <c:v>26.0581</c:v>
                </c:pt>
                <c:pt idx="38720" formatCode="General">
                  <c:v>26.058800000000002</c:v>
                </c:pt>
                <c:pt idx="38721" formatCode="General">
                  <c:v>26.0594</c:v>
                </c:pt>
                <c:pt idx="38722" formatCode="General">
                  <c:v>26.060099999999998</c:v>
                </c:pt>
                <c:pt idx="38723" formatCode="General">
                  <c:v>26.0608</c:v>
                </c:pt>
                <c:pt idx="38724" formatCode="General">
                  <c:v>26.061499999999999</c:v>
                </c:pt>
                <c:pt idx="38725" formatCode="General">
                  <c:v>26.062100000000001</c:v>
                </c:pt>
                <c:pt idx="38726" formatCode="General">
                  <c:v>26.062799999999999</c:v>
                </c:pt>
                <c:pt idx="38727" formatCode="General">
                  <c:v>26.063500000000001</c:v>
                </c:pt>
                <c:pt idx="38728" formatCode="General">
                  <c:v>26.0641</c:v>
                </c:pt>
                <c:pt idx="38729" formatCode="General">
                  <c:v>26.064800000000002</c:v>
                </c:pt>
                <c:pt idx="38730" formatCode="General">
                  <c:v>26.0655</c:v>
                </c:pt>
                <c:pt idx="38731" formatCode="General">
                  <c:v>26.066199999999998</c:v>
                </c:pt>
                <c:pt idx="38732" formatCode="General">
                  <c:v>26.066800000000001</c:v>
                </c:pt>
                <c:pt idx="38733" formatCode="General">
                  <c:v>26.067499999999999</c:v>
                </c:pt>
                <c:pt idx="38734" formatCode="General">
                  <c:v>26.068200000000001</c:v>
                </c:pt>
                <c:pt idx="38735" formatCode="General">
                  <c:v>26.068899999999999</c:v>
                </c:pt>
                <c:pt idx="38736" formatCode="General">
                  <c:v>26.069500000000001</c:v>
                </c:pt>
                <c:pt idx="38737" formatCode="General">
                  <c:v>26.0702</c:v>
                </c:pt>
                <c:pt idx="38738" formatCode="General">
                  <c:v>26.070900000000002</c:v>
                </c:pt>
                <c:pt idx="38739" formatCode="General">
                  <c:v>26.0715</c:v>
                </c:pt>
                <c:pt idx="38740" formatCode="General">
                  <c:v>26.072199999999999</c:v>
                </c:pt>
                <c:pt idx="38741" formatCode="General">
                  <c:v>26.072900000000001</c:v>
                </c:pt>
                <c:pt idx="38742" formatCode="General">
                  <c:v>26.073599999999999</c:v>
                </c:pt>
                <c:pt idx="38743" formatCode="General">
                  <c:v>26.074200000000001</c:v>
                </c:pt>
                <c:pt idx="38744" formatCode="General">
                  <c:v>26.0749</c:v>
                </c:pt>
                <c:pt idx="38745" formatCode="General">
                  <c:v>26.075600000000001</c:v>
                </c:pt>
                <c:pt idx="38746" formatCode="General">
                  <c:v>26.0763</c:v>
                </c:pt>
                <c:pt idx="38747" formatCode="General">
                  <c:v>26.076899999999998</c:v>
                </c:pt>
                <c:pt idx="38748" formatCode="General">
                  <c:v>26.0776</c:v>
                </c:pt>
                <c:pt idx="38749" formatCode="General">
                  <c:v>26.078299999999999</c:v>
                </c:pt>
                <c:pt idx="38750" formatCode="General">
                  <c:v>26.078900000000001</c:v>
                </c:pt>
                <c:pt idx="38751" formatCode="General">
                  <c:v>26.079599999999999</c:v>
                </c:pt>
                <c:pt idx="38752" formatCode="General">
                  <c:v>26.080300000000001</c:v>
                </c:pt>
                <c:pt idx="38753" formatCode="General">
                  <c:v>26.081</c:v>
                </c:pt>
                <c:pt idx="38754" formatCode="General">
                  <c:v>26.081600000000002</c:v>
                </c:pt>
                <c:pt idx="38755" formatCode="General">
                  <c:v>26.0823</c:v>
                </c:pt>
                <c:pt idx="38756" formatCode="General">
                  <c:v>26.082999999999998</c:v>
                </c:pt>
                <c:pt idx="38757" formatCode="General">
                  <c:v>26.0837</c:v>
                </c:pt>
                <c:pt idx="38758" formatCode="General">
                  <c:v>26.084299999999999</c:v>
                </c:pt>
                <c:pt idx="38759" formatCode="General">
                  <c:v>26.085000000000001</c:v>
                </c:pt>
                <c:pt idx="38760" formatCode="General">
                  <c:v>26.085699999999999</c:v>
                </c:pt>
                <c:pt idx="38761" formatCode="General">
                  <c:v>26.086400000000001</c:v>
                </c:pt>
                <c:pt idx="38762" formatCode="General">
                  <c:v>26.087</c:v>
                </c:pt>
                <c:pt idx="38763" formatCode="General">
                  <c:v>26.087700000000002</c:v>
                </c:pt>
                <c:pt idx="38764" formatCode="General">
                  <c:v>26.0884</c:v>
                </c:pt>
                <c:pt idx="38765" formatCode="General">
                  <c:v>26.088999999999999</c:v>
                </c:pt>
                <c:pt idx="38766" formatCode="General">
                  <c:v>26.089700000000001</c:v>
                </c:pt>
                <c:pt idx="38767" formatCode="General">
                  <c:v>26.090399999999999</c:v>
                </c:pt>
                <c:pt idx="38768" formatCode="General">
                  <c:v>26.091100000000001</c:v>
                </c:pt>
                <c:pt idx="38769" formatCode="General">
                  <c:v>26.091699999999999</c:v>
                </c:pt>
                <c:pt idx="38770" formatCode="General">
                  <c:v>26.092400000000001</c:v>
                </c:pt>
                <c:pt idx="38771" formatCode="General">
                  <c:v>26.0931</c:v>
                </c:pt>
                <c:pt idx="38772" formatCode="General">
                  <c:v>26.093800000000002</c:v>
                </c:pt>
                <c:pt idx="38773" formatCode="General">
                  <c:v>26.0944</c:v>
                </c:pt>
                <c:pt idx="38774" formatCode="General">
                  <c:v>26.095099999999999</c:v>
                </c:pt>
                <c:pt idx="38775" formatCode="General">
                  <c:v>26.095800000000001</c:v>
                </c:pt>
                <c:pt idx="38776" formatCode="General">
                  <c:v>26.096399999999999</c:v>
                </c:pt>
                <c:pt idx="38777" formatCode="General">
                  <c:v>26.097100000000001</c:v>
                </c:pt>
                <c:pt idx="38778" formatCode="General">
                  <c:v>26.097799999999999</c:v>
                </c:pt>
                <c:pt idx="38779" formatCode="General">
                  <c:v>26.098500000000001</c:v>
                </c:pt>
                <c:pt idx="38780" formatCode="General">
                  <c:v>26.0991</c:v>
                </c:pt>
                <c:pt idx="38781" formatCode="General">
                  <c:v>26.099799999999998</c:v>
                </c:pt>
                <c:pt idx="38782" formatCode="General">
                  <c:v>26.1005</c:v>
                </c:pt>
                <c:pt idx="38783" formatCode="General">
                  <c:v>26.101199999999999</c:v>
                </c:pt>
                <c:pt idx="38784" formatCode="General">
                  <c:v>26.101800000000001</c:v>
                </c:pt>
                <c:pt idx="38785" formatCode="General">
                  <c:v>26.102499999999999</c:v>
                </c:pt>
                <c:pt idx="38786" formatCode="General">
                  <c:v>26.103200000000001</c:v>
                </c:pt>
                <c:pt idx="38787" formatCode="General">
                  <c:v>26.103899999999999</c:v>
                </c:pt>
                <c:pt idx="38788" formatCode="General">
                  <c:v>26.104500000000002</c:v>
                </c:pt>
                <c:pt idx="38789" formatCode="General">
                  <c:v>26.1052</c:v>
                </c:pt>
                <c:pt idx="38790" formatCode="General">
                  <c:v>26.105899999999998</c:v>
                </c:pt>
                <c:pt idx="38791" formatCode="General">
                  <c:v>26.1065</c:v>
                </c:pt>
                <c:pt idx="38792" formatCode="General">
                  <c:v>26.107199999999999</c:v>
                </c:pt>
                <c:pt idx="38793" formatCode="General">
                  <c:v>26.107900000000001</c:v>
                </c:pt>
                <c:pt idx="38794" formatCode="General">
                  <c:v>26.108599999999999</c:v>
                </c:pt>
                <c:pt idx="38795" formatCode="General">
                  <c:v>26.109200000000001</c:v>
                </c:pt>
                <c:pt idx="38796" formatCode="General">
                  <c:v>26.1099</c:v>
                </c:pt>
                <c:pt idx="38797" formatCode="General">
                  <c:v>26.110600000000002</c:v>
                </c:pt>
                <c:pt idx="38798" formatCode="General">
                  <c:v>26.1113</c:v>
                </c:pt>
                <c:pt idx="38799" formatCode="General">
                  <c:v>26.111899999999999</c:v>
                </c:pt>
                <c:pt idx="38800" formatCode="General">
                  <c:v>26.1126</c:v>
                </c:pt>
                <c:pt idx="38801" formatCode="General">
                  <c:v>26.113299999999999</c:v>
                </c:pt>
                <c:pt idx="38802" formatCode="General">
                  <c:v>26.113900000000001</c:v>
                </c:pt>
                <c:pt idx="38803" formatCode="General">
                  <c:v>26.114599999999999</c:v>
                </c:pt>
                <c:pt idx="38804" formatCode="General">
                  <c:v>26.115300000000001</c:v>
                </c:pt>
                <c:pt idx="38805" formatCode="General">
                  <c:v>26.116</c:v>
                </c:pt>
                <c:pt idx="38806" formatCode="General">
                  <c:v>26.116599999999998</c:v>
                </c:pt>
                <c:pt idx="38807" formatCode="General">
                  <c:v>26.1173</c:v>
                </c:pt>
                <c:pt idx="38808" formatCode="General">
                  <c:v>26.117999999999999</c:v>
                </c:pt>
                <c:pt idx="38809" formatCode="General">
                  <c:v>26.1187</c:v>
                </c:pt>
                <c:pt idx="38810" formatCode="General">
                  <c:v>26.119299999999999</c:v>
                </c:pt>
                <c:pt idx="38811" formatCode="General">
                  <c:v>26.12</c:v>
                </c:pt>
                <c:pt idx="38812" formatCode="General">
                  <c:v>26.120699999999999</c:v>
                </c:pt>
                <c:pt idx="38813" formatCode="General">
                  <c:v>26.121300000000002</c:v>
                </c:pt>
                <c:pt idx="38814" formatCode="General">
                  <c:v>26.122</c:v>
                </c:pt>
                <c:pt idx="38815" formatCode="General">
                  <c:v>26.122699999999998</c:v>
                </c:pt>
                <c:pt idx="38816" formatCode="General">
                  <c:v>26.1234</c:v>
                </c:pt>
                <c:pt idx="38817" formatCode="General">
                  <c:v>26.123999999999999</c:v>
                </c:pt>
                <c:pt idx="38818" formatCode="General">
                  <c:v>26.124700000000001</c:v>
                </c:pt>
                <c:pt idx="38819" formatCode="General">
                  <c:v>26.125399999999999</c:v>
                </c:pt>
                <c:pt idx="38820" formatCode="General">
                  <c:v>26.126100000000001</c:v>
                </c:pt>
                <c:pt idx="38821" formatCode="General">
                  <c:v>26.1267</c:v>
                </c:pt>
                <c:pt idx="38822" formatCode="General">
                  <c:v>26.127400000000002</c:v>
                </c:pt>
                <c:pt idx="38823" formatCode="General">
                  <c:v>26.1281</c:v>
                </c:pt>
                <c:pt idx="38824" formatCode="General">
                  <c:v>26.128799999999998</c:v>
                </c:pt>
                <c:pt idx="38825" formatCode="General">
                  <c:v>26.1294</c:v>
                </c:pt>
                <c:pt idx="38826" formatCode="General">
                  <c:v>26.130099999999999</c:v>
                </c:pt>
                <c:pt idx="38827" formatCode="General">
                  <c:v>26.130800000000001</c:v>
                </c:pt>
                <c:pt idx="38828" formatCode="General">
                  <c:v>26.131399999999999</c:v>
                </c:pt>
                <c:pt idx="38829" formatCode="General">
                  <c:v>26.132100000000001</c:v>
                </c:pt>
                <c:pt idx="38830" formatCode="General">
                  <c:v>26.1328</c:v>
                </c:pt>
                <c:pt idx="38831" formatCode="General">
                  <c:v>26.133500000000002</c:v>
                </c:pt>
                <c:pt idx="38832" formatCode="General">
                  <c:v>26.1341</c:v>
                </c:pt>
                <c:pt idx="38833" formatCode="General">
                  <c:v>26.134799999999998</c:v>
                </c:pt>
                <c:pt idx="38834" formatCode="General">
                  <c:v>26.1355</c:v>
                </c:pt>
                <c:pt idx="38835" formatCode="General">
                  <c:v>26.136199999999999</c:v>
                </c:pt>
                <c:pt idx="38836" formatCode="General">
                  <c:v>26.136800000000001</c:v>
                </c:pt>
                <c:pt idx="38837" formatCode="General">
                  <c:v>26.137499999999999</c:v>
                </c:pt>
                <c:pt idx="38838" formatCode="General">
                  <c:v>26.138200000000001</c:v>
                </c:pt>
                <c:pt idx="38839" formatCode="General">
                  <c:v>26.1388</c:v>
                </c:pt>
                <c:pt idx="38840" formatCode="General">
                  <c:v>26.139500000000002</c:v>
                </c:pt>
                <c:pt idx="38841" formatCode="General">
                  <c:v>26.1402</c:v>
                </c:pt>
                <c:pt idx="38842" formatCode="General">
                  <c:v>26.140899999999998</c:v>
                </c:pt>
                <c:pt idx="38843" formatCode="General">
                  <c:v>26.141500000000001</c:v>
                </c:pt>
                <c:pt idx="38844" formatCode="General">
                  <c:v>26.142199999999999</c:v>
                </c:pt>
                <c:pt idx="38845" formatCode="General">
                  <c:v>26.142900000000001</c:v>
                </c:pt>
                <c:pt idx="38846" formatCode="General">
                  <c:v>26.143599999999999</c:v>
                </c:pt>
                <c:pt idx="38847" formatCode="General">
                  <c:v>26.144200000000001</c:v>
                </c:pt>
                <c:pt idx="38848" formatCode="General">
                  <c:v>26.1449</c:v>
                </c:pt>
                <c:pt idx="38849" formatCode="General">
                  <c:v>26.145600000000002</c:v>
                </c:pt>
                <c:pt idx="38850" formatCode="General">
                  <c:v>26.1462</c:v>
                </c:pt>
                <c:pt idx="38851" formatCode="General">
                  <c:v>26.146899999999999</c:v>
                </c:pt>
                <c:pt idx="38852" formatCode="General">
                  <c:v>26.147600000000001</c:v>
                </c:pt>
                <c:pt idx="38853" formatCode="General">
                  <c:v>26.148299999999999</c:v>
                </c:pt>
                <c:pt idx="38854" formatCode="General">
                  <c:v>26.148900000000001</c:v>
                </c:pt>
                <c:pt idx="38855" formatCode="General">
                  <c:v>26.1496</c:v>
                </c:pt>
                <c:pt idx="38856" formatCode="General">
                  <c:v>26.150300000000001</c:v>
                </c:pt>
                <c:pt idx="38857" formatCode="General">
                  <c:v>26.151</c:v>
                </c:pt>
                <c:pt idx="38858" formatCode="General">
                  <c:v>26.151599999999998</c:v>
                </c:pt>
                <c:pt idx="38859" formatCode="General">
                  <c:v>26.1523</c:v>
                </c:pt>
                <c:pt idx="38860" formatCode="General">
                  <c:v>26.152999999999999</c:v>
                </c:pt>
                <c:pt idx="38861" formatCode="General">
                  <c:v>26.153700000000001</c:v>
                </c:pt>
                <c:pt idx="38862" formatCode="General">
                  <c:v>26.154299999999999</c:v>
                </c:pt>
                <c:pt idx="38863" formatCode="General">
                  <c:v>26.155000000000001</c:v>
                </c:pt>
                <c:pt idx="38864" formatCode="General">
                  <c:v>26.1557</c:v>
                </c:pt>
                <c:pt idx="38865" formatCode="General">
                  <c:v>26.156300000000002</c:v>
                </c:pt>
                <c:pt idx="38866" formatCode="General">
                  <c:v>26.157</c:v>
                </c:pt>
                <c:pt idx="38867" formatCode="General">
                  <c:v>26.157699999999998</c:v>
                </c:pt>
                <c:pt idx="38868" formatCode="General">
                  <c:v>26.1584</c:v>
                </c:pt>
                <c:pt idx="38869" formatCode="General">
                  <c:v>26.158999999999999</c:v>
                </c:pt>
                <c:pt idx="38870" formatCode="General">
                  <c:v>26.159700000000001</c:v>
                </c:pt>
                <c:pt idx="38871" formatCode="General">
                  <c:v>26.160399999999999</c:v>
                </c:pt>
                <c:pt idx="38872" formatCode="General">
                  <c:v>26.161100000000001</c:v>
                </c:pt>
                <c:pt idx="38873" formatCode="General">
                  <c:v>26.1617</c:v>
                </c:pt>
                <c:pt idx="38874" formatCode="General">
                  <c:v>26.162400000000002</c:v>
                </c:pt>
                <c:pt idx="38875" formatCode="General">
                  <c:v>26.1631</c:v>
                </c:pt>
                <c:pt idx="38876" formatCode="General">
                  <c:v>26.163699999999999</c:v>
                </c:pt>
                <c:pt idx="38877" formatCode="General">
                  <c:v>26.164400000000001</c:v>
                </c:pt>
                <c:pt idx="38878" formatCode="General">
                  <c:v>26.165099999999999</c:v>
                </c:pt>
                <c:pt idx="38879" formatCode="General">
                  <c:v>26.165800000000001</c:v>
                </c:pt>
                <c:pt idx="38880" formatCode="General">
                  <c:v>26.166399999999999</c:v>
                </c:pt>
                <c:pt idx="38881" formatCode="General">
                  <c:v>26.167100000000001</c:v>
                </c:pt>
                <c:pt idx="38882" formatCode="General">
                  <c:v>26.1678</c:v>
                </c:pt>
                <c:pt idx="38883" formatCode="General">
                  <c:v>26.168500000000002</c:v>
                </c:pt>
                <c:pt idx="38884" formatCode="General">
                  <c:v>26.1691</c:v>
                </c:pt>
                <c:pt idx="38885" formatCode="General">
                  <c:v>26.169799999999999</c:v>
                </c:pt>
                <c:pt idx="38886" formatCode="General">
                  <c:v>26.170500000000001</c:v>
                </c:pt>
                <c:pt idx="38887" formatCode="General">
                  <c:v>26.171199999999999</c:v>
                </c:pt>
                <c:pt idx="38888" formatCode="General">
                  <c:v>26.171800000000001</c:v>
                </c:pt>
                <c:pt idx="38889" formatCode="General">
                  <c:v>26.172499999999999</c:v>
                </c:pt>
                <c:pt idx="38890" formatCode="General">
                  <c:v>26.173200000000001</c:v>
                </c:pt>
                <c:pt idx="38891" formatCode="General">
                  <c:v>26.1738</c:v>
                </c:pt>
                <c:pt idx="38892" formatCode="General">
                  <c:v>26.174499999999998</c:v>
                </c:pt>
                <c:pt idx="38893" formatCode="General">
                  <c:v>26.1752</c:v>
                </c:pt>
                <c:pt idx="38894" formatCode="General">
                  <c:v>26.175899999999999</c:v>
                </c:pt>
                <c:pt idx="38895" formatCode="General">
                  <c:v>26.176500000000001</c:v>
                </c:pt>
                <c:pt idx="38896" formatCode="General">
                  <c:v>26.177199999999999</c:v>
                </c:pt>
                <c:pt idx="38897" formatCode="General">
                  <c:v>26.177900000000001</c:v>
                </c:pt>
                <c:pt idx="38898" formatCode="General">
                  <c:v>26.178599999999999</c:v>
                </c:pt>
                <c:pt idx="38899" formatCode="General">
                  <c:v>26.179200000000002</c:v>
                </c:pt>
                <c:pt idx="38900" formatCode="General">
                  <c:v>26.1799</c:v>
                </c:pt>
                <c:pt idx="38901" formatCode="General">
                  <c:v>26.180599999999998</c:v>
                </c:pt>
                <c:pt idx="38902" formatCode="General">
                  <c:v>26.1812</c:v>
                </c:pt>
                <c:pt idx="38903" formatCode="General">
                  <c:v>26.181899999999999</c:v>
                </c:pt>
                <c:pt idx="38904" formatCode="General">
                  <c:v>26.182600000000001</c:v>
                </c:pt>
                <c:pt idx="38905" formatCode="General">
                  <c:v>26.183299999999999</c:v>
                </c:pt>
                <c:pt idx="38906" formatCode="General">
                  <c:v>26.183900000000001</c:v>
                </c:pt>
                <c:pt idx="38907" formatCode="General">
                  <c:v>26.1846</c:v>
                </c:pt>
                <c:pt idx="38908" formatCode="General">
                  <c:v>26.185300000000002</c:v>
                </c:pt>
                <c:pt idx="38909" formatCode="General">
                  <c:v>26.186</c:v>
                </c:pt>
                <c:pt idx="38910" formatCode="General">
                  <c:v>26.186599999999999</c:v>
                </c:pt>
                <c:pt idx="38911" formatCode="General">
                  <c:v>26.1873</c:v>
                </c:pt>
                <c:pt idx="38912" formatCode="General">
                  <c:v>26.187999999999999</c:v>
                </c:pt>
                <c:pt idx="38913" formatCode="General">
                  <c:v>26.188600000000001</c:v>
                </c:pt>
                <c:pt idx="38914" formatCode="General">
                  <c:v>26.189299999999999</c:v>
                </c:pt>
                <c:pt idx="38915" formatCode="General">
                  <c:v>26.19</c:v>
                </c:pt>
                <c:pt idx="38916" formatCode="General">
                  <c:v>26.1907</c:v>
                </c:pt>
                <c:pt idx="38917" formatCode="General">
                  <c:v>26.191299999999998</c:v>
                </c:pt>
                <c:pt idx="38918" formatCode="General">
                  <c:v>26.192</c:v>
                </c:pt>
                <c:pt idx="38919" formatCode="General">
                  <c:v>26.192699999999999</c:v>
                </c:pt>
                <c:pt idx="38920" formatCode="General">
                  <c:v>26.1934</c:v>
                </c:pt>
                <c:pt idx="38921" formatCode="General">
                  <c:v>26.193999999999999</c:v>
                </c:pt>
                <c:pt idx="38922" formatCode="General">
                  <c:v>26.194700000000001</c:v>
                </c:pt>
                <c:pt idx="38923" formatCode="General">
                  <c:v>26.195399999999999</c:v>
                </c:pt>
                <c:pt idx="38924" formatCode="General">
                  <c:v>26.196100000000001</c:v>
                </c:pt>
                <c:pt idx="38925" formatCode="General">
                  <c:v>26.1967</c:v>
                </c:pt>
                <c:pt idx="38926" formatCode="General">
                  <c:v>26.197399999999998</c:v>
                </c:pt>
                <c:pt idx="38927" formatCode="General">
                  <c:v>26.1981</c:v>
                </c:pt>
                <c:pt idx="38928" formatCode="General">
                  <c:v>26.198699999999999</c:v>
                </c:pt>
                <c:pt idx="38929" formatCode="General">
                  <c:v>26.199400000000001</c:v>
                </c:pt>
                <c:pt idx="38930" formatCode="General">
                  <c:v>26.200099999999999</c:v>
                </c:pt>
                <c:pt idx="38931" formatCode="General">
                  <c:v>26.200800000000001</c:v>
                </c:pt>
                <c:pt idx="38932" formatCode="General">
                  <c:v>26.2014</c:v>
                </c:pt>
                <c:pt idx="38933" formatCode="General">
                  <c:v>26.202100000000002</c:v>
                </c:pt>
                <c:pt idx="38934" formatCode="General">
                  <c:v>26.2028</c:v>
                </c:pt>
                <c:pt idx="38935" formatCode="General">
                  <c:v>26.203499999999998</c:v>
                </c:pt>
                <c:pt idx="38936" formatCode="General">
                  <c:v>26.2041</c:v>
                </c:pt>
                <c:pt idx="38937" formatCode="General">
                  <c:v>26.204799999999999</c:v>
                </c:pt>
                <c:pt idx="38938" formatCode="General">
                  <c:v>26.205500000000001</c:v>
                </c:pt>
                <c:pt idx="38939" formatCode="General">
                  <c:v>26.206099999999999</c:v>
                </c:pt>
                <c:pt idx="38940" formatCode="General">
                  <c:v>26.206800000000001</c:v>
                </c:pt>
                <c:pt idx="38941" formatCode="General">
                  <c:v>26.2075</c:v>
                </c:pt>
                <c:pt idx="38942" formatCode="General">
                  <c:v>26.208200000000001</c:v>
                </c:pt>
                <c:pt idx="38943" formatCode="General">
                  <c:v>26.2088</c:v>
                </c:pt>
                <c:pt idx="38944" formatCode="General">
                  <c:v>26.209499999999998</c:v>
                </c:pt>
                <c:pt idx="38945" formatCode="General">
                  <c:v>26.2102</c:v>
                </c:pt>
                <c:pt idx="38946" formatCode="General">
                  <c:v>26.210899999999999</c:v>
                </c:pt>
                <c:pt idx="38947" formatCode="General">
                  <c:v>26.211500000000001</c:v>
                </c:pt>
                <c:pt idx="38948" formatCode="General">
                  <c:v>26.212199999999999</c:v>
                </c:pt>
                <c:pt idx="38949" formatCode="General">
                  <c:v>26.212900000000001</c:v>
                </c:pt>
                <c:pt idx="38950" formatCode="General">
                  <c:v>26.2136</c:v>
                </c:pt>
                <c:pt idx="38951" formatCode="General">
                  <c:v>26.214200000000002</c:v>
                </c:pt>
                <c:pt idx="38952" formatCode="General">
                  <c:v>26.2149</c:v>
                </c:pt>
                <c:pt idx="38953" formatCode="General">
                  <c:v>26.215599999999998</c:v>
                </c:pt>
                <c:pt idx="38954" formatCode="General">
                  <c:v>26.216200000000001</c:v>
                </c:pt>
                <c:pt idx="38955" formatCode="General">
                  <c:v>26.216899999999999</c:v>
                </c:pt>
                <c:pt idx="38956" formatCode="General">
                  <c:v>26.217600000000001</c:v>
                </c:pt>
                <c:pt idx="38957" formatCode="General">
                  <c:v>26.218299999999999</c:v>
                </c:pt>
                <c:pt idx="38958" formatCode="General">
                  <c:v>26.218900000000001</c:v>
                </c:pt>
                <c:pt idx="38959" formatCode="General">
                  <c:v>26.2196</c:v>
                </c:pt>
                <c:pt idx="38960" formatCode="General">
                  <c:v>26.220300000000002</c:v>
                </c:pt>
                <c:pt idx="38961" formatCode="General">
                  <c:v>26.221</c:v>
                </c:pt>
                <c:pt idx="38962" formatCode="General">
                  <c:v>26.221599999999999</c:v>
                </c:pt>
                <c:pt idx="38963" formatCode="General">
                  <c:v>26.222300000000001</c:v>
                </c:pt>
                <c:pt idx="38964" formatCode="General">
                  <c:v>26.222999999999999</c:v>
                </c:pt>
                <c:pt idx="38965" formatCode="General">
                  <c:v>26.223600000000001</c:v>
                </c:pt>
                <c:pt idx="38966" formatCode="General">
                  <c:v>26.224299999999999</c:v>
                </c:pt>
                <c:pt idx="38967" formatCode="General">
                  <c:v>26.225000000000001</c:v>
                </c:pt>
                <c:pt idx="38968" formatCode="General">
                  <c:v>26.2257</c:v>
                </c:pt>
                <c:pt idx="38969" formatCode="General">
                  <c:v>26.226299999999998</c:v>
                </c:pt>
                <c:pt idx="38970" formatCode="General">
                  <c:v>26.227</c:v>
                </c:pt>
                <c:pt idx="38971" formatCode="General">
                  <c:v>26.227699999999999</c:v>
                </c:pt>
                <c:pt idx="38972" formatCode="General">
                  <c:v>26.228400000000001</c:v>
                </c:pt>
                <c:pt idx="38973" formatCode="General">
                  <c:v>26.228999999999999</c:v>
                </c:pt>
                <c:pt idx="38974" formatCode="General">
                  <c:v>26.229700000000001</c:v>
                </c:pt>
                <c:pt idx="38975" formatCode="General">
                  <c:v>26.230399999999999</c:v>
                </c:pt>
                <c:pt idx="38976" formatCode="General">
                  <c:v>26.231000000000002</c:v>
                </c:pt>
                <c:pt idx="38977" formatCode="General">
                  <c:v>26.2317</c:v>
                </c:pt>
                <c:pt idx="38978" formatCode="General">
                  <c:v>26.232399999999998</c:v>
                </c:pt>
                <c:pt idx="38979" formatCode="General">
                  <c:v>26.2331</c:v>
                </c:pt>
                <c:pt idx="38980" formatCode="General">
                  <c:v>26.233699999999999</c:v>
                </c:pt>
                <c:pt idx="38981" formatCode="General">
                  <c:v>26.234400000000001</c:v>
                </c:pt>
                <c:pt idx="38982" formatCode="General">
                  <c:v>26.235099999999999</c:v>
                </c:pt>
                <c:pt idx="38983" formatCode="General">
                  <c:v>26.235800000000001</c:v>
                </c:pt>
                <c:pt idx="38984" formatCode="General">
                  <c:v>26.2364</c:v>
                </c:pt>
                <c:pt idx="38985" formatCode="General">
                  <c:v>26.237100000000002</c:v>
                </c:pt>
                <c:pt idx="38986" formatCode="General">
                  <c:v>26.2378</c:v>
                </c:pt>
                <c:pt idx="38987" formatCode="General">
                  <c:v>26.238499999999998</c:v>
                </c:pt>
                <c:pt idx="38988" formatCode="General">
                  <c:v>26.239100000000001</c:v>
                </c:pt>
                <c:pt idx="38989" formatCode="General">
                  <c:v>26.239799999999999</c:v>
                </c:pt>
                <c:pt idx="38990" formatCode="General">
                  <c:v>26.240500000000001</c:v>
                </c:pt>
                <c:pt idx="38991" formatCode="General">
                  <c:v>26.241099999999999</c:v>
                </c:pt>
                <c:pt idx="38992" formatCode="General">
                  <c:v>26.241800000000001</c:v>
                </c:pt>
                <c:pt idx="38993" formatCode="General">
                  <c:v>26.2425</c:v>
                </c:pt>
                <c:pt idx="38994" formatCode="General">
                  <c:v>26.243200000000002</c:v>
                </c:pt>
                <c:pt idx="38995" formatCode="General">
                  <c:v>26.2438</c:v>
                </c:pt>
                <c:pt idx="38996" formatCode="General">
                  <c:v>26.244499999999999</c:v>
                </c:pt>
                <c:pt idx="38997" formatCode="General">
                  <c:v>26.245200000000001</c:v>
                </c:pt>
                <c:pt idx="38998" formatCode="General">
                  <c:v>26.245899999999999</c:v>
                </c:pt>
                <c:pt idx="38999" formatCode="General">
                  <c:v>26.246500000000001</c:v>
                </c:pt>
                <c:pt idx="39000" formatCode="General">
                  <c:v>26.247199999999999</c:v>
                </c:pt>
                <c:pt idx="39001" formatCode="General">
                  <c:v>26.247900000000001</c:v>
                </c:pt>
                <c:pt idx="39002" formatCode="General">
                  <c:v>26.2485</c:v>
                </c:pt>
                <c:pt idx="39003" formatCode="General">
                  <c:v>26.249199999999998</c:v>
                </c:pt>
                <c:pt idx="39004" formatCode="General">
                  <c:v>26.2499</c:v>
                </c:pt>
                <c:pt idx="39005" formatCode="General">
                  <c:v>26.250599999999999</c:v>
                </c:pt>
                <c:pt idx="39006" formatCode="General">
                  <c:v>26.251200000000001</c:v>
                </c:pt>
                <c:pt idx="39007" formatCode="General">
                  <c:v>26.251899999999999</c:v>
                </c:pt>
                <c:pt idx="39008" formatCode="General">
                  <c:v>26.252600000000001</c:v>
                </c:pt>
                <c:pt idx="39009" formatCode="General">
                  <c:v>26.253299999999999</c:v>
                </c:pt>
                <c:pt idx="39010" formatCode="General">
                  <c:v>26.253900000000002</c:v>
                </c:pt>
                <c:pt idx="39011" formatCode="General">
                  <c:v>26.2546</c:v>
                </c:pt>
                <c:pt idx="39012" formatCode="General">
                  <c:v>26.255299999999998</c:v>
                </c:pt>
                <c:pt idx="39013" formatCode="General">
                  <c:v>26.2559</c:v>
                </c:pt>
                <c:pt idx="39014" formatCode="General">
                  <c:v>26.256599999999999</c:v>
                </c:pt>
                <c:pt idx="39015" formatCode="General">
                  <c:v>26.257300000000001</c:v>
                </c:pt>
                <c:pt idx="39016" formatCode="General">
                  <c:v>26.257999999999999</c:v>
                </c:pt>
                <c:pt idx="39017" formatCode="General">
                  <c:v>26.258600000000001</c:v>
                </c:pt>
                <c:pt idx="39018" formatCode="General">
                  <c:v>26.2593</c:v>
                </c:pt>
                <c:pt idx="39019" formatCode="General">
                  <c:v>26.26</c:v>
                </c:pt>
                <c:pt idx="39020" formatCode="General">
                  <c:v>26.2607</c:v>
                </c:pt>
                <c:pt idx="39021" formatCode="General">
                  <c:v>26.261299999999999</c:v>
                </c:pt>
                <c:pt idx="39022" formatCode="General">
                  <c:v>26.262</c:v>
                </c:pt>
                <c:pt idx="39023" formatCode="General">
                  <c:v>26.262699999999999</c:v>
                </c:pt>
                <c:pt idx="39024" formatCode="General">
                  <c:v>26.263400000000001</c:v>
                </c:pt>
                <c:pt idx="39025" formatCode="General">
                  <c:v>26.263999999999999</c:v>
                </c:pt>
                <c:pt idx="39026" formatCode="General">
                  <c:v>26.264700000000001</c:v>
                </c:pt>
                <c:pt idx="39027" formatCode="General">
                  <c:v>26.2654</c:v>
                </c:pt>
                <c:pt idx="39028" formatCode="General">
                  <c:v>26.265999999999998</c:v>
                </c:pt>
                <c:pt idx="39029" formatCode="General">
                  <c:v>26.2667</c:v>
                </c:pt>
                <c:pt idx="39030" formatCode="General">
                  <c:v>26.267399999999999</c:v>
                </c:pt>
                <c:pt idx="39031" formatCode="General">
                  <c:v>26.2681</c:v>
                </c:pt>
                <c:pt idx="39032" formatCode="General">
                  <c:v>26.268699999999999</c:v>
                </c:pt>
                <c:pt idx="39033" formatCode="General">
                  <c:v>26.269400000000001</c:v>
                </c:pt>
                <c:pt idx="39034" formatCode="General">
                  <c:v>26.270099999999999</c:v>
                </c:pt>
                <c:pt idx="39035" formatCode="General">
                  <c:v>26.270800000000001</c:v>
                </c:pt>
                <c:pt idx="39036" formatCode="General">
                  <c:v>26.2714</c:v>
                </c:pt>
                <c:pt idx="39037" formatCode="General">
                  <c:v>26.272099999999998</c:v>
                </c:pt>
                <c:pt idx="39038" formatCode="General">
                  <c:v>26.2728</c:v>
                </c:pt>
                <c:pt idx="39039" formatCode="General">
                  <c:v>26.273399999999999</c:v>
                </c:pt>
                <c:pt idx="39040" formatCode="General">
                  <c:v>26.274100000000001</c:v>
                </c:pt>
                <c:pt idx="39041" formatCode="General">
                  <c:v>26.274799999999999</c:v>
                </c:pt>
                <c:pt idx="39042" formatCode="General">
                  <c:v>26.275500000000001</c:v>
                </c:pt>
                <c:pt idx="39043" formatCode="General">
                  <c:v>26.2761</c:v>
                </c:pt>
                <c:pt idx="39044" formatCode="General">
                  <c:v>26.276800000000001</c:v>
                </c:pt>
                <c:pt idx="39045" formatCode="General">
                  <c:v>26.2775</c:v>
                </c:pt>
                <c:pt idx="39046" formatCode="General">
                  <c:v>26.278199999999998</c:v>
                </c:pt>
                <c:pt idx="39047" formatCode="General">
                  <c:v>26.2788</c:v>
                </c:pt>
                <c:pt idx="39048" formatCode="General">
                  <c:v>26.279499999999999</c:v>
                </c:pt>
                <c:pt idx="39049" formatCode="General">
                  <c:v>26.280200000000001</c:v>
                </c:pt>
                <c:pt idx="39050" formatCode="General">
                  <c:v>26.280899999999999</c:v>
                </c:pt>
                <c:pt idx="39051" formatCode="General">
                  <c:v>26.281500000000001</c:v>
                </c:pt>
                <c:pt idx="39052" formatCode="General">
                  <c:v>26.2822</c:v>
                </c:pt>
                <c:pt idx="39053" formatCode="General">
                  <c:v>26.282900000000001</c:v>
                </c:pt>
                <c:pt idx="39054" formatCode="General">
                  <c:v>26.2835</c:v>
                </c:pt>
                <c:pt idx="39055" formatCode="General">
                  <c:v>26.284199999999998</c:v>
                </c:pt>
                <c:pt idx="39056" formatCode="General">
                  <c:v>26.2849</c:v>
                </c:pt>
                <c:pt idx="39057" formatCode="General">
                  <c:v>26.285599999999999</c:v>
                </c:pt>
                <c:pt idx="39058" formatCode="General">
                  <c:v>26.286200000000001</c:v>
                </c:pt>
                <c:pt idx="39059" formatCode="General">
                  <c:v>26.286899999999999</c:v>
                </c:pt>
                <c:pt idx="39060" formatCode="General">
                  <c:v>26.287600000000001</c:v>
                </c:pt>
                <c:pt idx="39061" formatCode="General">
                  <c:v>26.2883</c:v>
                </c:pt>
                <c:pt idx="39062" formatCode="General">
                  <c:v>26.288900000000002</c:v>
                </c:pt>
                <c:pt idx="39063" formatCode="General">
                  <c:v>26.2896</c:v>
                </c:pt>
                <c:pt idx="39064" formatCode="General">
                  <c:v>26.290299999999998</c:v>
                </c:pt>
                <c:pt idx="39065" formatCode="General">
                  <c:v>26.290900000000001</c:v>
                </c:pt>
                <c:pt idx="39066" formatCode="General">
                  <c:v>26.291599999999999</c:v>
                </c:pt>
                <c:pt idx="39067" formatCode="General">
                  <c:v>26.292300000000001</c:v>
                </c:pt>
                <c:pt idx="39068" formatCode="General">
                  <c:v>26.292999999999999</c:v>
                </c:pt>
                <c:pt idx="39069" formatCode="General">
                  <c:v>26.293600000000001</c:v>
                </c:pt>
                <c:pt idx="39070" formatCode="General">
                  <c:v>26.2943</c:v>
                </c:pt>
                <c:pt idx="39071" formatCode="General">
                  <c:v>26.295000000000002</c:v>
                </c:pt>
                <c:pt idx="39072" formatCode="General">
                  <c:v>26.2957</c:v>
                </c:pt>
                <c:pt idx="39073" formatCode="General">
                  <c:v>26.296299999999999</c:v>
                </c:pt>
                <c:pt idx="39074" formatCode="General">
                  <c:v>26.297000000000001</c:v>
                </c:pt>
                <c:pt idx="39075" formatCode="General">
                  <c:v>26.297699999999999</c:v>
                </c:pt>
                <c:pt idx="39076" formatCode="General">
                  <c:v>26.298300000000001</c:v>
                </c:pt>
                <c:pt idx="39077" formatCode="General">
                  <c:v>26.298999999999999</c:v>
                </c:pt>
                <c:pt idx="39078" formatCode="General">
                  <c:v>26.299700000000001</c:v>
                </c:pt>
                <c:pt idx="39079" formatCode="General">
                  <c:v>26.3004</c:v>
                </c:pt>
                <c:pt idx="39080" formatCode="General">
                  <c:v>26.300999999999998</c:v>
                </c:pt>
                <c:pt idx="39081" formatCode="General">
                  <c:v>26.3017</c:v>
                </c:pt>
                <c:pt idx="39082" formatCode="General">
                  <c:v>26.302399999999999</c:v>
                </c:pt>
                <c:pt idx="39083" formatCode="General">
                  <c:v>26.303100000000001</c:v>
                </c:pt>
                <c:pt idx="39084" formatCode="General">
                  <c:v>26.303699999999999</c:v>
                </c:pt>
                <c:pt idx="39085" formatCode="General">
                  <c:v>26.304400000000001</c:v>
                </c:pt>
                <c:pt idx="39086" formatCode="General">
                  <c:v>26.305099999999999</c:v>
                </c:pt>
                <c:pt idx="39087" formatCode="General">
                  <c:v>26.305800000000001</c:v>
                </c:pt>
                <c:pt idx="39088" formatCode="General">
                  <c:v>26.3064</c:v>
                </c:pt>
                <c:pt idx="39089" formatCode="General">
                  <c:v>26.307099999999998</c:v>
                </c:pt>
                <c:pt idx="39090" formatCode="General">
                  <c:v>26.3078</c:v>
                </c:pt>
                <c:pt idx="39091" formatCode="General">
                  <c:v>26.308399999999999</c:v>
                </c:pt>
                <c:pt idx="39092" formatCode="General">
                  <c:v>26.309100000000001</c:v>
                </c:pt>
                <c:pt idx="39093" formatCode="General">
                  <c:v>26.309799999999999</c:v>
                </c:pt>
                <c:pt idx="39094" formatCode="General">
                  <c:v>26.310500000000001</c:v>
                </c:pt>
                <c:pt idx="39095" formatCode="General">
                  <c:v>26.3111</c:v>
                </c:pt>
                <c:pt idx="39096" formatCode="General">
                  <c:v>26.311800000000002</c:v>
                </c:pt>
                <c:pt idx="39097" formatCode="General">
                  <c:v>26.3125</c:v>
                </c:pt>
                <c:pt idx="39098" formatCode="General">
                  <c:v>26.313199999999998</c:v>
                </c:pt>
                <c:pt idx="39099" formatCode="General">
                  <c:v>26.313800000000001</c:v>
                </c:pt>
                <c:pt idx="39100" formatCode="General">
                  <c:v>26.314499999999999</c:v>
                </c:pt>
                <c:pt idx="39101" formatCode="General">
                  <c:v>26.315200000000001</c:v>
                </c:pt>
                <c:pt idx="39102" formatCode="General">
                  <c:v>26.315799999999999</c:v>
                </c:pt>
                <c:pt idx="39103" formatCode="General">
                  <c:v>26.316500000000001</c:v>
                </c:pt>
                <c:pt idx="39104" formatCode="General">
                  <c:v>26.3172</c:v>
                </c:pt>
                <c:pt idx="39105" formatCode="General">
                  <c:v>26.317900000000002</c:v>
                </c:pt>
                <c:pt idx="39106" formatCode="General">
                  <c:v>26.3185</c:v>
                </c:pt>
                <c:pt idx="39107" formatCode="General">
                  <c:v>26.319199999999999</c:v>
                </c:pt>
                <c:pt idx="39108" formatCode="General">
                  <c:v>26.319900000000001</c:v>
                </c:pt>
                <c:pt idx="39109" formatCode="General">
                  <c:v>26.320599999999999</c:v>
                </c:pt>
                <c:pt idx="39110" formatCode="General">
                  <c:v>26.321200000000001</c:v>
                </c:pt>
                <c:pt idx="39111" formatCode="General">
                  <c:v>26.321899999999999</c:v>
                </c:pt>
                <c:pt idx="39112" formatCode="General">
                  <c:v>26.322600000000001</c:v>
                </c:pt>
                <c:pt idx="39113" formatCode="General">
                  <c:v>26.3233</c:v>
                </c:pt>
                <c:pt idx="39114" formatCode="General">
                  <c:v>26.323899999999998</c:v>
                </c:pt>
                <c:pt idx="39115" formatCode="General">
                  <c:v>26.3246</c:v>
                </c:pt>
                <c:pt idx="39116" formatCode="General">
                  <c:v>26.325299999999999</c:v>
                </c:pt>
                <c:pt idx="39117" formatCode="General">
                  <c:v>26.325900000000001</c:v>
                </c:pt>
                <c:pt idx="39118" formatCode="General">
                  <c:v>26.326599999999999</c:v>
                </c:pt>
                <c:pt idx="39119" formatCode="General">
                  <c:v>26.327300000000001</c:v>
                </c:pt>
                <c:pt idx="39120" formatCode="General">
                  <c:v>26.327999999999999</c:v>
                </c:pt>
                <c:pt idx="39121" formatCode="General">
                  <c:v>26.328600000000002</c:v>
                </c:pt>
                <c:pt idx="39122" formatCode="General">
                  <c:v>26.3293</c:v>
                </c:pt>
                <c:pt idx="39123" formatCode="General">
                  <c:v>26.33</c:v>
                </c:pt>
                <c:pt idx="39124" formatCode="General">
                  <c:v>26.3307</c:v>
                </c:pt>
                <c:pt idx="39125" formatCode="General">
                  <c:v>26.331299999999999</c:v>
                </c:pt>
                <c:pt idx="39126" formatCode="General">
                  <c:v>26.332000000000001</c:v>
                </c:pt>
                <c:pt idx="39127" formatCode="General">
                  <c:v>26.332699999999999</c:v>
                </c:pt>
                <c:pt idx="39128" formatCode="General">
                  <c:v>26.333300000000001</c:v>
                </c:pt>
                <c:pt idx="39129" formatCode="General">
                  <c:v>26.334</c:v>
                </c:pt>
                <c:pt idx="39130" formatCode="General">
                  <c:v>26.334700000000002</c:v>
                </c:pt>
                <c:pt idx="39131" formatCode="General">
                  <c:v>26.3354</c:v>
                </c:pt>
                <c:pt idx="39132" formatCode="General">
                  <c:v>26.335999999999999</c:v>
                </c:pt>
                <c:pt idx="39133" formatCode="General">
                  <c:v>26.3367</c:v>
                </c:pt>
                <c:pt idx="39134" formatCode="General">
                  <c:v>26.337399999999999</c:v>
                </c:pt>
                <c:pt idx="39135" formatCode="General">
                  <c:v>26.338100000000001</c:v>
                </c:pt>
                <c:pt idx="39136" formatCode="General">
                  <c:v>26.338699999999999</c:v>
                </c:pt>
                <c:pt idx="39137" formatCode="General">
                  <c:v>26.339400000000001</c:v>
                </c:pt>
                <c:pt idx="39138" formatCode="General">
                  <c:v>26.3401</c:v>
                </c:pt>
                <c:pt idx="39139" formatCode="General">
                  <c:v>26.340699999999998</c:v>
                </c:pt>
                <c:pt idx="39140" formatCode="General">
                  <c:v>26.3414</c:v>
                </c:pt>
                <c:pt idx="39141" formatCode="General">
                  <c:v>26.342099999999999</c:v>
                </c:pt>
                <c:pt idx="39142" formatCode="General">
                  <c:v>26.3428</c:v>
                </c:pt>
                <c:pt idx="39143" formatCode="General">
                  <c:v>26.343399999999999</c:v>
                </c:pt>
                <c:pt idx="39144" formatCode="General">
                  <c:v>26.344100000000001</c:v>
                </c:pt>
                <c:pt idx="39145" formatCode="General">
                  <c:v>26.344799999999999</c:v>
                </c:pt>
                <c:pt idx="39146" formatCode="General">
                  <c:v>26.345500000000001</c:v>
                </c:pt>
                <c:pt idx="39147" formatCode="General">
                  <c:v>26.3461</c:v>
                </c:pt>
                <c:pt idx="39148" formatCode="General">
                  <c:v>26.346800000000002</c:v>
                </c:pt>
                <c:pt idx="39149" formatCode="General">
                  <c:v>26.3475</c:v>
                </c:pt>
                <c:pt idx="39150" formatCode="General">
                  <c:v>26.348199999999999</c:v>
                </c:pt>
                <c:pt idx="39151" formatCode="General">
                  <c:v>26.348800000000001</c:v>
                </c:pt>
                <c:pt idx="39152" formatCode="General">
                  <c:v>26.349499999999999</c:v>
                </c:pt>
                <c:pt idx="39153" formatCode="General">
                  <c:v>26.350200000000001</c:v>
                </c:pt>
                <c:pt idx="39154" formatCode="General">
                  <c:v>26.3508</c:v>
                </c:pt>
                <c:pt idx="39155" formatCode="General">
                  <c:v>26.351500000000001</c:v>
                </c:pt>
                <c:pt idx="39156" formatCode="General">
                  <c:v>26.3522</c:v>
                </c:pt>
                <c:pt idx="39157" formatCode="General">
                  <c:v>26.352900000000002</c:v>
                </c:pt>
                <c:pt idx="39158" formatCode="General">
                  <c:v>26.3535</c:v>
                </c:pt>
                <c:pt idx="39159" formatCode="General">
                  <c:v>26.354199999999999</c:v>
                </c:pt>
                <c:pt idx="39160" formatCode="General">
                  <c:v>26.354900000000001</c:v>
                </c:pt>
                <c:pt idx="39161" formatCode="General">
                  <c:v>26.355599999999999</c:v>
                </c:pt>
                <c:pt idx="39162" formatCode="General">
                  <c:v>26.356200000000001</c:v>
                </c:pt>
                <c:pt idx="39163" formatCode="General">
                  <c:v>26.3569</c:v>
                </c:pt>
                <c:pt idx="39164" formatCode="General">
                  <c:v>26.357600000000001</c:v>
                </c:pt>
                <c:pt idx="39165" formatCode="General">
                  <c:v>26.3582</c:v>
                </c:pt>
                <c:pt idx="39166" formatCode="General">
                  <c:v>26.358899999999998</c:v>
                </c:pt>
                <c:pt idx="39167" formatCode="General">
                  <c:v>26.3596</c:v>
                </c:pt>
                <c:pt idx="39168" formatCode="General">
                  <c:v>26.360299999999999</c:v>
                </c:pt>
                <c:pt idx="39169" formatCode="General">
                  <c:v>26.360900000000001</c:v>
                </c:pt>
                <c:pt idx="39170" formatCode="General">
                  <c:v>26.361599999999999</c:v>
                </c:pt>
                <c:pt idx="39171" formatCode="General">
                  <c:v>26.362300000000001</c:v>
                </c:pt>
                <c:pt idx="39172" formatCode="General">
                  <c:v>26.363</c:v>
                </c:pt>
                <c:pt idx="39173" formatCode="General">
                  <c:v>26.363600000000002</c:v>
                </c:pt>
                <c:pt idx="39174" formatCode="General">
                  <c:v>26.3643</c:v>
                </c:pt>
                <c:pt idx="39175" formatCode="General">
                  <c:v>26.364999999999998</c:v>
                </c:pt>
                <c:pt idx="39176" formatCode="General">
                  <c:v>26.365600000000001</c:v>
                </c:pt>
                <c:pt idx="39177" formatCode="General">
                  <c:v>26.366299999999999</c:v>
                </c:pt>
                <c:pt idx="39178" formatCode="General">
                  <c:v>26.367000000000001</c:v>
                </c:pt>
                <c:pt idx="39179" formatCode="General">
                  <c:v>26.367699999999999</c:v>
                </c:pt>
                <c:pt idx="39180" formatCode="General">
                  <c:v>26.368300000000001</c:v>
                </c:pt>
                <c:pt idx="39181" formatCode="General">
                  <c:v>26.369</c:v>
                </c:pt>
                <c:pt idx="39182" formatCode="General">
                  <c:v>26.369700000000002</c:v>
                </c:pt>
                <c:pt idx="39183" formatCode="General">
                  <c:v>26.3704</c:v>
                </c:pt>
                <c:pt idx="39184" formatCode="General">
                  <c:v>26.370999999999999</c:v>
                </c:pt>
                <c:pt idx="39185" formatCode="General">
                  <c:v>26.371700000000001</c:v>
                </c:pt>
                <c:pt idx="39186" formatCode="General">
                  <c:v>26.372399999999999</c:v>
                </c:pt>
                <c:pt idx="39187" formatCode="General">
                  <c:v>26.373100000000001</c:v>
                </c:pt>
                <c:pt idx="39188" formatCode="General">
                  <c:v>26.373699999999999</c:v>
                </c:pt>
                <c:pt idx="39189" formatCode="General">
                  <c:v>26.374400000000001</c:v>
                </c:pt>
                <c:pt idx="39190" formatCode="General">
                  <c:v>26.3751</c:v>
                </c:pt>
                <c:pt idx="39191" formatCode="General">
                  <c:v>26.375699999999998</c:v>
                </c:pt>
                <c:pt idx="39192" formatCode="General">
                  <c:v>26.3764</c:v>
                </c:pt>
                <c:pt idx="39193" formatCode="General">
                  <c:v>26.377099999999999</c:v>
                </c:pt>
                <c:pt idx="39194" formatCode="General">
                  <c:v>26.377800000000001</c:v>
                </c:pt>
                <c:pt idx="39195" formatCode="General">
                  <c:v>26.378399999999999</c:v>
                </c:pt>
                <c:pt idx="39196" formatCode="General">
                  <c:v>26.379100000000001</c:v>
                </c:pt>
                <c:pt idx="39197" formatCode="General">
                  <c:v>26.379799999999999</c:v>
                </c:pt>
                <c:pt idx="39198" formatCode="General">
                  <c:v>26.380500000000001</c:v>
                </c:pt>
                <c:pt idx="39199" formatCode="General">
                  <c:v>26.3811</c:v>
                </c:pt>
                <c:pt idx="39200" formatCode="General">
                  <c:v>26.381799999999998</c:v>
                </c:pt>
                <c:pt idx="39201" formatCode="General">
                  <c:v>26.3825</c:v>
                </c:pt>
                <c:pt idx="39202" formatCode="General">
                  <c:v>26.383099999999999</c:v>
                </c:pt>
                <c:pt idx="39203" formatCode="General">
                  <c:v>26.383800000000001</c:v>
                </c:pt>
                <c:pt idx="39204" formatCode="General">
                  <c:v>26.384499999999999</c:v>
                </c:pt>
                <c:pt idx="39205" formatCode="General">
                  <c:v>26.385200000000001</c:v>
                </c:pt>
                <c:pt idx="39206" formatCode="General">
                  <c:v>26.3858</c:v>
                </c:pt>
                <c:pt idx="39207" formatCode="General">
                  <c:v>26.386500000000002</c:v>
                </c:pt>
                <c:pt idx="39208" formatCode="General">
                  <c:v>26.3872</c:v>
                </c:pt>
                <c:pt idx="39209" formatCode="General">
                  <c:v>26.387899999999998</c:v>
                </c:pt>
                <c:pt idx="39210" formatCode="General">
                  <c:v>26.388500000000001</c:v>
                </c:pt>
                <c:pt idx="39211" formatCode="General">
                  <c:v>26.389199999999999</c:v>
                </c:pt>
                <c:pt idx="39212" formatCode="General">
                  <c:v>26.389900000000001</c:v>
                </c:pt>
                <c:pt idx="39213" formatCode="General">
                  <c:v>26.390599999999999</c:v>
                </c:pt>
                <c:pt idx="39214" formatCode="General">
                  <c:v>26.391200000000001</c:v>
                </c:pt>
                <c:pt idx="39215" formatCode="General">
                  <c:v>26.3919</c:v>
                </c:pt>
                <c:pt idx="39216" formatCode="General">
                  <c:v>26.392600000000002</c:v>
                </c:pt>
                <c:pt idx="39217" formatCode="General">
                  <c:v>26.3932</c:v>
                </c:pt>
                <c:pt idx="39218" formatCode="General">
                  <c:v>26.393899999999999</c:v>
                </c:pt>
                <c:pt idx="39219" formatCode="General">
                  <c:v>26.394600000000001</c:v>
                </c:pt>
                <c:pt idx="39220" formatCode="General">
                  <c:v>26.395299999999999</c:v>
                </c:pt>
                <c:pt idx="39221" formatCode="General">
                  <c:v>26.395900000000001</c:v>
                </c:pt>
                <c:pt idx="39222" formatCode="General">
                  <c:v>26.396599999999999</c:v>
                </c:pt>
                <c:pt idx="39223" formatCode="General">
                  <c:v>26.397300000000001</c:v>
                </c:pt>
                <c:pt idx="39224" formatCode="General">
                  <c:v>26.398</c:v>
                </c:pt>
                <c:pt idx="39225" formatCode="General">
                  <c:v>26.398599999999998</c:v>
                </c:pt>
                <c:pt idx="39226" formatCode="General">
                  <c:v>26.3993</c:v>
                </c:pt>
                <c:pt idx="39227" formatCode="General">
                  <c:v>26.4</c:v>
                </c:pt>
                <c:pt idx="39228" formatCode="General">
                  <c:v>26.400600000000001</c:v>
                </c:pt>
                <c:pt idx="39229" formatCode="General">
                  <c:v>26.401299999999999</c:v>
                </c:pt>
                <c:pt idx="39230" formatCode="General">
                  <c:v>26.402000000000001</c:v>
                </c:pt>
                <c:pt idx="39231" formatCode="General">
                  <c:v>26.402699999999999</c:v>
                </c:pt>
                <c:pt idx="39232" formatCode="General">
                  <c:v>26.403300000000002</c:v>
                </c:pt>
                <c:pt idx="39233" formatCode="General">
                  <c:v>26.404</c:v>
                </c:pt>
                <c:pt idx="39234" formatCode="General">
                  <c:v>26.404699999999998</c:v>
                </c:pt>
                <c:pt idx="39235" formatCode="General">
                  <c:v>26.4054</c:v>
                </c:pt>
                <c:pt idx="39236" formatCode="General">
                  <c:v>26.405999999999999</c:v>
                </c:pt>
                <c:pt idx="39237" formatCode="General">
                  <c:v>26.406700000000001</c:v>
                </c:pt>
                <c:pt idx="39238" formatCode="General">
                  <c:v>26.407399999999999</c:v>
                </c:pt>
                <c:pt idx="39239" formatCode="General">
                  <c:v>26.408000000000001</c:v>
                </c:pt>
                <c:pt idx="39240" formatCode="General">
                  <c:v>26.4087</c:v>
                </c:pt>
                <c:pt idx="39241" formatCode="General">
                  <c:v>26.409400000000002</c:v>
                </c:pt>
                <c:pt idx="39242" formatCode="General">
                  <c:v>26.4101</c:v>
                </c:pt>
                <c:pt idx="39243" formatCode="General">
                  <c:v>26.410699999999999</c:v>
                </c:pt>
                <c:pt idx="39244" formatCode="General">
                  <c:v>26.4114</c:v>
                </c:pt>
                <c:pt idx="39245" formatCode="General">
                  <c:v>26.412099999999999</c:v>
                </c:pt>
                <c:pt idx="39246" formatCode="General">
                  <c:v>26.412800000000001</c:v>
                </c:pt>
                <c:pt idx="39247" formatCode="General">
                  <c:v>26.413399999999999</c:v>
                </c:pt>
                <c:pt idx="39248" formatCode="General">
                  <c:v>26.414100000000001</c:v>
                </c:pt>
                <c:pt idx="39249" formatCode="General">
                  <c:v>26.4148</c:v>
                </c:pt>
                <c:pt idx="39250" formatCode="General">
                  <c:v>26.415500000000002</c:v>
                </c:pt>
                <c:pt idx="39251" formatCode="General">
                  <c:v>26.4161</c:v>
                </c:pt>
                <c:pt idx="39252" formatCode="General">
                  <c:v>26.416799999999999</c:v>
                </c:pt>
                <c:pt idx="39253" formatCode="General">
                  <c:v>26.4175</c:v>
                </c:pt>
                <c:pt idx="39254" formatCode="General">
                  <c:v>26.418099999999999</c:v>
                </c:pt>
                <c:pt idx="39255" formatCode="General">
                  <c:v>26.418800000000001</c:v>
                </c:pt>
                <c:pt idx="39256" formatCode="General">
                  <c:v>26.419499999999999</c:v>
                </c:pt>
                <c:pt idx="39257" formatCode="General">
                  <c:v>26.420200000000001</c:v>
                </c:pt>
                <c:pt idx="39258" formatCode="General">
                  <c:v>26.4208</c:v>
                </c:pt>
                <c:pt idx="39259" formatCode="General">
                  <c:v>26.421500000000002</c:v>
                </c:pt>
                <c:pt idx="39260" formatCode="General">
                  <c:v>26.4222</c:v>
                </c:pt>
                <c:pt idx="39261" formatCode="General">
                  <c:v>26.422899999999998</c:v>
                </c:pt>
                <c:pt idx="39262" formatCode="General">
                  <c:v>26.423500000000001</c:v>
                </c:pt>
                <c:pt idx="39263" formatCode="General">
                  <c:v>26.424199999999999</c:v>
                </c:pt>
                <c:pt idx="39264" formatCode="General">
                  <c:v>26.424900000000001</c:v>
                </c:pt>
                <c:pt idx="39265" formatCode="General">
                  <c:v>26.4255</c:v>
                </c:pt>
                <c:pt idx="39266" formatCode="General">
                  <c:v>26.426200000000001</c:v>
                </c:pt>
                <c:pt idx="39267" formatCode="General">
                  <c:v>26.4269</c:v>
                </c:pt>
                <c:pt idx="39268" formatCode="General">
                  <c:v>26.427600000000002</c:v>
                </c:pt>
                <c:pt idx="39269" formatCode="General">
                  <c:v>26.4282</c:v>
                </c:pt>
                <c:pt idx="39270" formatCode="General">
                  <c:v>26.428899999999999</c:v>
                </c:pt>
                <c:pt idx="39271" formatCode="General">
                  <c:v>26.429600000000001</c:v>
                </c:pt>
                <c:pt idx="39272" formatCode="General">
                  <c:v>26.430299999999999</c:v>
                </c:pt>
                <c:pt idx="39273" formatCode="General">
                  <c:v>26.430900000000001</c:v>
                </c:pt>
                <c:pt idx="39274" formatCode="General">
                  <c:v>26.4316</c:v>
                </c:pt>
                <c:pt idx="39275" formatCode="General">
                  <c:v>26.432300000000001</c:v>
                </c:pt>
                <c:pt idx="39276" formatCode="General">
                  <c:v>26.4329</c:v>
                </c:pt>
                <c:pt idx="39277" formatCode="General">
                  <c:v>26.433599999999998</c:v>
                </c:pt>
                <c:pt idx="39278" formatCode="General">
                  <c:v>26.4343</c:v>
                </c:pt>
                <c:pt idx="39279" formatCode="General">
                  <c:v>26.434999999999999</c:v>
                </c:pt>
                <c:pt idx="39280" formatCode="General">
                  <c:v>26.435600000000001</c:v>
                </c:pt>
                <c:pt idx="39281" formatCode="General">
                  <c:v>26.436299999999999</c:v>
                </c:pt>
                <c:pt idx="39282" formatCode="General">
                  <c:v>26.437000000000001</c:v>
                </c:pt>
                <c:pt idx="39283" formatCode="General">
                  <c:v>26.4377</c:v>
                </c:pt>
                <c:pt idx="39284" formatCode="General">
                  <c:v>26.438300000000002</c:v>
                </c:pt>
                <c:pt idx="39285" formatCode="General">
                  <c:v>26.439</c:v>
                </c:pt>
                <c:pt idx="39286" formatCode="General">
                  <c:v>26.439699999999998</c:v>
                </c:pt>
                <c:pt idx="39287" formatCode="General">
                  <c:v>26.4404</c:v>
                </c:pt>
                <c:pt idx="39288" formatCode="General">
                  <c:v>26.440999999999999</c:v>
                </c:pt>
                <c:pt idx="39289" formatCode="General">
                  <c:v>26.441700000000001</c:v>
                </c:pt>
                <c:pt idx="39290" formatCode="General">
                  <c:v>26.442399999999999</c:v>
                </c:pt>
                <c:pt idx="39291" formatCode="General">
                  <c:v>26.443000000000001</c:v>
                </c:pt>
                <c:pt idx="39292" formatCode="General">
                  <c:v>26.4437</c:v>
                </c:pt>
                <c:pt idx="39293" formatCode="General">
                  <c:v>26.444400000000002</c:v>
                </c:pt>
                <c:pt idx="39294" formatCode="General">
                  <c:v>26.4451</c:v>
                </c:pt>
                <c:pt idx="39295" formatCode="General">
                  <c:v>26.445699999999999</c:v>
                </c:pt>
                <c:pt idx="39296" formatCode="General">
                  <c:v>26.446400000000001</c:v>
                </c:pt>
                <c:pt idx="39297" formatCode="General">
                  <c:v>26.447099999999999</c:v>
                </c:pt>
                <c:pt idx="39298" formatCode="General">
                  <c:v>26.447800000000001</c:v>
                </c:pt>
                <c:pt idx="39299" formatCode="General">
                  <c:v>26.448399999999999</c:v>
                </c:pt>
                <c:pt idx="39300" formatCode="General">
                  <c:v>26.449100000000001</c:v>
                </c:pt>
                <c:pt idx="39301" formatCode="General">
                  <c:v>26.4498</c:v>
                </c:pt>
                <c:pt idx="39302" formatCode="General">
                  <c:v>26.450399999999998</c:v>
                </c:pt>
                <c:pt idx="39303" formatCode="General">
                  <c:v>26.4511</c:v>
                </c:pt>
                <c:pt idx="39304" formatCode="General">
                  <c:v>26.451799999999999</c:v>
                </c:pt>
                <c:pt idx="39305" formatCode="General">
                  <c:v>26.452500000000001</c:v>
                </c:pt>
                <c:pt idx="39306" formatCode="General">
                  <c:v>26.453099999999999</c:v>
                </c:pt>
                <c:pt idx="39307" formatCode="General">
                  <c:v>26.453800000000001</c:v>
                </c:pt>
                <c:pt idx="39308" formatCode="General">
                  <c:v>26.454499999999999</c:v>
                </c:pt>
                <c:pt idx="39309" formatCode="General">
                  <c:v>26.455200000000001</c:v>
                </c:pt>
                <c:pt idx="39310" formatCode="General">
                  <c:v>26.4558</c:v>
                </c:pt>
                <c:pt idx="39311" formatCode="General">
                  <c:v>26.456499999999998</c:v>
                </c:pt>
                <c:pt idx="39312" formatCode="General">
                  <c:v>26.4572</c:v>
                </c:pt>
                <c:pt idx="39313" formatCode="General">
                  <c:v>26.457899999999999</c:v>
                </c:pt>
                <c:pt idx="39314" formatCode="General">
                  <c:v>26.458500000000001</c:v>
                </c:pt>
                <c:pt idx="39315" formatCode="General">
                  <c:v>26.459199999999999</c:v>
                </c:pt>
                <c:pt idx="39316" formatCode="General">
                  <c:v>26.459900000000001</c:v>
                </c:pt>
                <c:pt idx="39317" formatCode="General">
                  <c:v>26.4605</c:v>
                </c:pt>
                <c:pt idx="39318" formatCode="General">
                  <c:v>26.461200000000002</c:v>
                </c:pt>
                <c:pt idx="39319" formatCode="General">
                  <c:v>26.4619</c:v>
                </c:pt>
                <c:pt idx="39320" formatCode="General">
                  <c:v>26.462599999999998</c:v>
                </c:pt>
                <c:pt idx="39321" formatCode="General">
                  <c:v>26.463200000000001</c:v>
                </c:pt>
                <c:pt idx="39322" formatCode="General">
                  <c:v>26.463899999999999</c:v>
                </c:pt>
                <c:pt idx="39323" formatCode="General">
                  <c:v>26.464600000000001</c:v>
                </c:pt>
                <c:pt idx="39324" formatCode="General">
                  <c:v>26.465299999999999</c:v>
                </c:pt>
                <c:pt idx="39325" formatCode="General">
                  <c:v>26.465900000000001</c:v>
                </c:pt>
                <c:pt idx="39326" formatCode="General">
                  <c:v>26.4666</c:v>
                </c:pt>
                <c:pt idx="39327" formatCode="General">
                  <c:v>26.467300000000002</c:v>
                </c:pt>
                <c:pt idx="39328" formatCode="General">
                  <c:v>26.4679</c:v>
                </c:pt>
                <c:pt idx="39329" formatCode="General">
                  <c:v>26.468599999999999</c:v>
                </c:pt>
                <c:pt idx="39330" formatCode="General">
                  <c:v>26.4693</c:v>
                </c:pt>
                <c:pt idx="39331" formatCode="General">
                  <c:v>26.47</c:v>
                </c:pt>
                <c:pt idx="39332" formatCode="General">
                  <c:v>26.470600000000001</c:v>
                </c:pt>
                <c:pt idx="39333" formatCode="General">
                  <c:v>26.471299999999999</c:v>
                </c:pt>
                <c:pt idx="39334" formatCode="General">
                  <c:v>26.472000000000001</c:v>
                </c:pt>
                <c:pt idx="39335" formatCode="General">
                  <c:v>26.4727</c:v>
                </c:pt>
                <c:pt idx="39336" formatCode="General">
                  <c:v>26.473299999999998</c:v>
                </c:pt>
                <c:pt idx="39337" formatCode="General">
                  <c:v>26.474</c:v>
                </c:pt>
                <c:pt idx="39338" formatCode="General">
                  <c:v>26.474699999999999</c:v>
                </c:pt>
                <c:pt idx="39339" formatCode="General">
                  <c:v>26.475300000000001</c:v>
                </c:pt>
                <c:pt idx="39340" formatCode="General">
                  <c:v>26.475999999999999</c:v>
                </c:pt>
                <c:pt idx="39341" formatCode="General">
                  <c:v>26.476700000000001</c:v>
                </c:pt>
                <c:pt idx="39342" formatCode="General">
                  <c:v>26.477399999999999</c:v>
                </c:pt>
                <c:pt idx="39343" formatCode="General">
                  <c:v>26.478000000000002</c:v>
                </c:pt>
                <c:pt idx="39344" formatCode="General">
                  <c:v>26.4787</c:v>
                </c:pt>
                <c:pt idx="39345" formatCode="General">
                  <c:v>26.479399999999998</c:v>
                </c:pt>
                <c:pt idx="39346" formatCode="General">
                  <c:v>26.4801</c:v>
                </c:pt>
                <c:pt idx="39347" formatCode="General">
                  <c:v>26.480699999999999</c:v>
                </c:pt>
                <c:pt idx="39348" formatCode="General">
                  <c:v>26.481400000000001</c:v>
                </c:pt>
                <c:pt idx="39349" formatCode="General">
                  <c:v>26.482099999999999</c:v>
                </c:pt>
                <c:pt idx="39350" formatCode="General">
                  <c:v>26.482800000000001</c:v>
                </c:pt>
                <c:pt idx="39351" formatCode="General">
                  <c:v>26.4834</c:v>
                </c:pt>
                <c:pt idx="39352" formatCode="General">
                  <c:v>26.484100000000002</c:v>
                </c:pt>
                <c:pt idx="39353" formatCode="General">
                  <c:v>26.4848</c:v>
                </c:pt>
                <c:pt idx="39354" formatCode="General">
                  <c:v>26.485399999999998</c:v>
                </c:pt>
                <c:pt idx="39355" formatCode="General">
                  <c:v>26.4861</c:v>
                </c:pt>
                <c:pt idx="39356" formatCode="General">
                  <c:v>26.486799999999999</c:v>
                </c:pt>
                <c:pt idx="39357" formatCode="General">
                  <c:v>26.487500000000001</c:v>
                </c:pt>
                <c:pt idx="39358" formatCode="General">
                  <c:v>26.488099999999999</c:v>
                </c:pt>
                <c:pt idx="39359" formatCode="General">
                  <c:v>26.488800000000001</c:v>
                </c:pt>
                <c:pt idx="39360" formatCode="General">
                  <c:v>26.4895</c:v>
                </c:pt>
                <c:pt idx="39361" formatCode="General">
                  <c:v>26.490200000000002</c:v>
                </c:pt>
                <c:pt idx="39362" formatCode="General">
                  <c:v>26.4908</c:v>
                </c:pt>
                <c:pt idx="39363" formatCode="General">
                  <c:v>26.491499999999998</c:v>
                </c:pt>
                <c:pt idx="39364" formatCode="General">
                  <c:v>26.4922</c:v>
                </c:pt>
                <c:pt idx="39365" formatCode="General">
                  <c:v>26.492799999999999</c:v>
                </c:pt>
                <c:pt idx="39366" formatCode="General">
                  <c:v>26.493500000000001</c:v>
                </c:pt>
                <c:pt idx="39367" formatCode="General">
                  <c:v>26.494199999999999</c:v>
                </c:pt>
                <c:pt idx="39368" formatCode="General">
                  <c:v>26.494900000000001</c:v>
                </c:pt>
                <c:pt idx="39369" formatCode="General">
                  <c:v>26.4955</c:v>
                </c:pt>
                <c:pt idx="39370" formatCode="General">
                  <c:v>26.496200000000002</c:v>
                </c:pt>
                <c:pt idx="39371" formatCode="General">
                  <c:v>26.4969</c:v>
                </c:pt>
                <c:pt idx="39372" formatCode="General">
                  <c:v>26.497599999999998</c:v>
                </c:pt>
                <c:pt idx="39373" formatCode="General">
                  <c:v>26.498200000000001</c:v>
                </c:pt>
                <c:pt idx="39374" formatCode="General">
                  <c:v>26.498899999999999</c:v>
                </c:pt>
                <c:pt idx="39375" formatCode="General">
                  <c:v>26.499600000000001</c:v>
                </c:pt>
                <c:pt idx="39376" formatCode="General">
                  <c:v>26.500299999999999</c:v>
                </c:pt>
                <c:pt idx="39377" formatCode="General">
                  <c:v>26.500900000000001</c:v>
                </c:pt>
                <c:pt idx="39378" formatCode="General">
                  <c:v>26.5016</c:v>
                </c:pt>
                <c:pt idx="39379" formatCode="General">
                  <c:v>26.502300000000002</c:v>
                </c:pt>
                <c:pt idx="39380" formatCode="General">
                  <c:v>26.5029</c:v>
                </c:pt>
                <c:pt idx="39381" formatCode="General">
                  <c:v>26.503599999999999</c:v>
                </c:pt>
                <c:pt idx="39382" formatCode="General">
                  <c:v>26.504300000000001</c:v>
                </c:pt>
                <c:pt idx="39383" formatCode="General">
                  <c:v>26.504999999999999</c:v>
                </c:pt>
                <c:pt idx="39384" formatCode="General">
                  <c:v>26.505600000000001</c:v>
                </c:pt>
                <c:pt idx="39385" formatCode="General">
                  <c:v>26.5063</c:v>
                </c:pt>
                <c:pt idx="39386" formatCode="General">
                  <c:v>26.507000000000001</c:v>
                </c:pt>
                <c:pt idx="39387" formatCode="General">
                  <c:v>26.5077</c:v>
                </c:pt>
                <c:pt idx="39388" formatCode="General">
                  <c:v>26.508299999999998</c:v>
                </c:pt>
                <c:pt idx="39389" formatCode="General">
                  <c:v>26.509</c:v>
                </c:pt>
                <c:pt idx="39390" formatCode="General">
                  <c:v>26.509699999999999</c:v>
                </c:pt>
                <c:pt idx="39391" formatCode="General">
                  <c:v>26.510300000000001</c:v>
                </c:pt>
                <c:pt idx="39392" formatCode="General">
                  <c:v>26.510999999999999</c:v>
                </c:pt>
                <c:pt idx="39393" formatCode="General">
                  <c:v>26.511700000000001</c:v>
                </c:pt>
                <c:pt idx="39394" formatCode="General">
                  <c:v>26.5124</c:v>
                </c:pt>
                <c:pt idx="39395" formatCode="General">
                  <c:v>26.513000000000002</c:v>
                </c:pt>
                <c:pt idx="39396" formatCode="General">
                  <c:v>26.5137</c:v>
                </c:pt>
                <c:pt idx="39397" formatCode="General">
                  <c:v>26.514399999999998</c:v>
                </c:pt>
                <c:pt idx="39398" formatCode="General">
                  <c:v>26.5151</c:v>
                </c:pt>
                <c:pt idx="39399" formatCode="General">
                  <c:v>26.515699999999999</c:v>
                </c:pt>
                <c:pt idx="39400" formatCode="General">
                  <c:v>26.516400000000001</c:v>
                </c:pt>
                <c:pt idx="39401" formatCode="General">
                  <c:v>26.517099999999999</c:v>
                </c:pt>
                <c:pt idx="39402" formatCode="General">
                  <c:v>26.517700000000001</c:v>
                </c:pt>
                <c:pt idx="39403" formatCode="General">
                  <c:v>26.5184</c:v>
                </c:pt>
                <c:pt idx="39404" formatCode="General">
                  <c:v>26.519100000000002</c:v>
                </c:pt>
                <c:pt idx="39405" formatCode="General">
                  <c:v>26.5198</c:v>
                </c:pt>
                <c:pt idx="39406" formatCode="General">
                  <c:v>26.520399999999999</c:v>
                </c:pt>
                <c:pt idx="39407" formatCode="General">
                  <c:v>26.521100000000001</c:v>
                </c:pt>
                <c:pt idx="39408" formatCode="General">
                  <c:v>26.521799999999999</c:v>
                </c:pt>
                <c:pt idx="39409" formatCode="General">
                  <c:v>26.522500000000001</c:v>
                </c:pt>
                <c:pt idx="39410" formatCode="General">
                  <c:v>26.523099999999999</c:v>
                </c:pt>
                <c:pt idx="39411" formatCode="General">
                  <c:v>26.523800000000001</c:v>
                </c:pt>
                <c:pt idx="39412" formatCode="General">
                  <c:v>26.5245</c:v>
                </c:pt>
                <c:pt idx="39413" formatCode="General">
                  <c:v>26.525200000000002</c:v>
                </c:pt>
                <c:pt idx="39414" formatCode="General">
                  <c:v>26.5258</c:v>
                </c:pt>
                <c:pt idx="39415" formatCode="General">
                  <c:v>26.526499999999999</c:v>
                </c:pt>
                <c:pt idx="39416" formatCode="General">
                  <c:v>26.527200000000001</c:v>
                </c:pt>
                <c:pt idx="39417" formatCode="General">
                  <c:v>26.527799999999999</c:v>
                </c:pt>
                <c:pt idx="39418" formatCode="General">
                  <c:v>26.528500000000001</c:v>
                </c:pt>
                <c:pt idx="39419" formatCode="General">
                  <c:v>26.529199999999999</c:v>
                </c:pt>
                <c:pt idx="39420" formatCode="General">
                  <c:v>26.529900000000001</c:v>
                </c:pt>
                <c:pt idx="39421" formatCode="General">
                  <c:v>26.5305</c:v>
                </c:pt>
                <c:pt idx="39422" formatCode="General">
                  <c:v>26.531199999999998</c:v>
                </c:pt>
                <c:pt idx="39423" formatCode="General">
                  <c:v>26.5319</c:v>
                </c:pt>
                <c:pt idx="39424" formatCode="General">
                  <c:v>26.532599999999999</c:v>
                </c:pt>
                <c:pt idx="39425" formatCode="General">
                  <c:v>26.533200000000001</c:v>
                </c:pt>
                <c:pt idx="39426" formatCode="General">
                  <c:v>26.533899999999999</c:v>
                </c:pt>
                <c:pt idx="39427" formatCode="General">
                  <c:v>26.534600000000001</c:v>
                </c:pt>
                <c:pt idx="39428" formatCode="General">
                  <c:v>26.5352</c:v>
                </c:pt>
                <c:pt idx="39429" formatCode="General">
                  <c:v>26.535900000000002</c:v>
                </c:pt>
                <c:pt idx="39430" formatCode="General">
                  <c:v>26.5366</c:v>
                </c:pt>
                <c:pt idx="39431" formatCode="General">
                  <c:v>26.537299999999998</c:v>
                </c:pt>
                <c:pt idx="39432" formatCode="General">
                  <c:v>26.5379</c:v>
                </c:pt>
                <c:pt idx="39433" formatCode="General">
                  <c:v>26.538599999999999</c:v>
                </c:pt>
                <c:pt idx="39434" formatCode="General">
                  <c:v>26.539300000000001</c:v>
                </c:pt>
                <c:pt idx="39435" formatCode="General">
                  <c:v>26.54</c:v>
                </c:pt>
                <c:pt idx="39436" formatCode="General">
                  <c:v>26.540600000000001</c:v>
                </c:pt>
                <c:pt idx="39437" formatCode="General">
                  <c:v>26.5413</c:v>
                </c:pt>
                <c:pt idx="39438" formatCode="General">
                  <c:v>26.542000000000002</c:v>
                </c:pt>
                <c:pt idx="39439" formatCode="General">
                  <c:v>26.5426</c:v>
                </c:pt>
                <c:pt idx="39440" formatCode="General">
                  <c:v>26.543299999999999</c:v>
                </c:pt>
                <c:pt idx="39441" formatCode="General">
                  <c:v>26.544</c:v>
                </c:pt>
                <c:pt idx="39442" formatCode="General">
                  <c:v>26.544699999999999</c:v>
                </c:pt>
                <c:pt idx="39443" formatCode="General">
                  <c:v>26.545300000000001</c:v>
                </c:pt>
                <c:pt idx="39444" formatCode="General">
                  <c:v>26.545999999999999</c:v>
                </c:pt>
                <c:pt idx="39445" formatCode="General">
                  <c:v>26.546700000000001</c:v>
                </c:pt>
                <c:pt idx="39446" formatCode="General">
                  <c:v>26.5474</c:v>
                </c:pt>
                <c:pt idx="39447" formatCode="General">
                  <c:v>26.547999999999998</c:v>
                </c:pt>
                <c:pt idx="39448" formatCode="General">
                  <c:v>26.5487</c:v>
                </c:pt>
                <c:pt idx="39449" formatCode="General">
                  <c:v>26.549399999999999</c:v>
                </c:pt>
                <c:pt idx="39450" formatCode="General">
                  <c:v>26.5501</c:v>
                </c:pt>
                <c:pt idx="39451" formatCode="General">
                  <c:v>26.550699999999999</c:v>
                </c:pt>
                <c:pt idx="39452" formatCode="General">
                  <c:v>26.551400000000001</c:v>
                </c:pt>
                <c:pt idx="39453" formatCode="General">
                  <c:v>26.552099999999999</c:v>
                </c:pt>
                <c:pt idx="39454" formatCode="General">
                  <c:v>26.552700000000002</c:v>
                </c:pt>
                <c:pt idx="39455" formatCode="General">
                  <c:v>26.5534</c:v>
                </c:pt>
                <c:pt idx="39456" formatCode="General">
                  <c:v>26.554099999999998</c:v>
                </c:pt>
                <c:pt idx="39457" formatCode="General">
                  <c:v>26.5548</c:v>
                </c:pt>
                <c:pt idx="39458" formatCode="General">
                  <c:v>26.555399999999999</c:v>
                </c:pt>
                <c:pt idx="39459" formatCode="General">
                  <c:v>26.556100000000001</c:v>
                </c:pt>
                <c:pt idx="39460" formatCode="General">
                  <c:v>26.556799999999999</c:v>
                </c:pt>
                <c:pt idx="39461" formatCode="General">
                  <c:v>26.557500000000001</c:v>
                </c:pt>
                <c:pt idx="39462" formatCode="General">
                  <c:v>26.5581</c:v>
                </c:pt>
                <c:pt idx="39463" formatCode="General">
                  <c:v>26.558800000000002</c:v>
                </c:pt>
                <c:pt idx="39464" formatCode="General">
                  <c:v>26.5595</c:v>
                </c:pt>
                <c:pt idx="39465" formatCode="General">
                  <c:v>26.560099999999998</c:v>
                </c:pt>
                <c:pt idx="39466" formatCode="General">
                  <c:v>26.5608</c:v>
                </c:pt>
                <c:pt idx="39467" formatCode="General">
                  <c:v>26.561499999999999</c:v>
                </c:pt>
                <c:pt idx="39468" formatCode="General">
                  <c:v>26.562200000000001</c:v>
                </c:pt>
                <c:pt idx="39469" formatCode="General">
                  <c:v>26.562799999999999</c:v>
                </c:pt>
                <c:pt idx="39470" formatCode="General">
                  <c:v>26.563500000000001</c:v>
                </c:pt>
                <c:pt idx="39471" formatCode="General">
                  <c:v>26.5642</c:v>
                </c:pt>
                <c:pt idx="39472" formatCode="General">
                  <c:v>26.564900000000002</c:v>
                </c:pt>
                <c:pt idx="39473" formatCode="General">
                  <c:v>26.5655</c:v>
                </c:pt>
                <c:pt idx="39474" formatCode="General">
                  <c:v>26.566199999999998</c:v>
                </c:pt>
                <c:pt idx="39475" formatCode="General">
                  <c:v>26.5669</c:v>
                </c:pt>
                <c:pt idx="39476" formatCode="General">
                  <c:v>26.567599999999999</c:v>
                </c:pt>
                <c:pt idx="39477" formatCode="General">
                  <c:v>26.568200000000001</c:v>
                </c:pt>
                <c:pt idx="39478" formatCode="General">
                  <c:v>26.568899999999999</c:v>
                </c:pt>
                <c:pt idx="39479" formatCode="General">
                  <c:v>26.569600000000001</c:v>
                </c:pt>
                <c:pt idx="39480" formatCode="General">
                  <c:v>26.5702</c:v>
                </c:pt>
                <c:pt idx="39481" formatCode="General">
                  <c:v>26.570900000000002</c:v>
                </c:pt>
                <c:pt idx="39482" formatCode="General">
                  <c:v>26.5716</c:v>
                </c:pt>
                <c:pt idx="39483" formatCode="General">
                  <c:v>26.572299999999998</c:v>
                </c:pt>
                <c:pt idx="39484" formatCode="General">
                  <c:v>26.572900000000001</c:v>
                </c:pt>
                <c:pt idx="39485" formatCode="General">
                  <c:v>26.573599999999999</c:v>
                </c:pt>
                <c:pt idx="39486" formatCode="General">
                  <c:v>26.574300000000001</c:v>
                </c:pt>
                <c:pt idx="39487" formatCode="General">
                  <c:v>26.574999999999999</c:v>
                </c:pt>
                <c:pt idx="39488" formatCode="General">
                  <c:v>26.575600000000001</c:v>
                </c:pt>
                <c:pt idx="39489" formatCode="General">
                  <c:v>26.5763</c:v>
                </c:pt>
                <c:pt idx="39490" formatCode="General">
                  <c:v>26.577000000000002</c:v>
                </c:pt>
                <c:pt idx="39491" formatCode="General">
                  <c:v>26.5776</c:v>
                </c:pt>
                <c:pt idx="39492" formatCode="General">
                  <c:v>26.578299999999999</c:v>
                </c:pt>
                <c:pt idx="39493" formatCode="General">
                  <c:v>26.579000000000001</c:v>
                </c:pt>
                <c:pt idx="39494" formatCode="General">
                  <c:v>26.579699999999999</c:v>
                </c:pt>
                <c:pt idx="39495" formatCode="General">
                  <c:v>26.580300000000001</c:v>
                </c:pt>
                <c:pt idx="39496" formatCode="General">
                  <c:v>26.581</c:v>
                </c:pt>
                <c:pt idx="39497" formatCode="General">
                  <c:v>26.581700000000001</c:v>
                </c:pt>
                <c:pt idx="39498" formatCode="General">
                  <c:v>26.5824</c:v>
                </c:pt>
                <c:pt idx="39499" formatCode="General">
                  <c:v>26.582999999999998</c:v>
                </c:pt>
                <c:pt idx="39500" formatCode="General">
                  <c:v>26.5837</c:v>
                </c:pt>
                <c:pt idx="39501" formatCode="General">
                  <c:v>26.584399999999999</c:v>
                </c:pt>
                <c:pt idx="39502" formatCode="General">
                  <c:v>26.585000000000001</c:v>
                </c:pt>
                <c:pt idx="39503" formatCode="General">
                  <c:v>26.585699999999999</c:v>
                </c:pt>
                <c:pt idx="39504" formatCode="General">
                  <c:v>26.586400000000001</c:v>
                </c:pt>
                <c:pt idx="39505" formatCode="General">
                  <c:v>26.5871</c:v>
                </c:pt>
                <c:pt idx="39506" formatCode="General">
                  <c:v>26.587700000000002</c:v>
                </c:pt>
                <c:pt idx="39507" formatCode="General">
                  <c:v>26.5884</c:v>
                </c:pt>
                <c:pt idx="39508" formatCode="General">
                  <c:v>26.589099999999998</c:v>
                </c:pt>
                <c:pt idx="39509" formatCode="General">
                  <c:v>26.5898</c:v>
                </c:pt>
                <c:pt idx="39510" formatCode="General">
                  <c:v>26.590399999999999</c:v>
                </c:pt>
                <c:pt idx="39511" formatCode="General">
                  <c:v>26.591100000000001</c:v>
                </c:pt>
                <c:pt idx="39512" formatCode="General">
                  <c:v>26.591799999999999</c:v>
                </c:pt>
                <c:pt idx="39513" formatCode="General">
                  <c:v>26.592500000000001</c:v>
                </c:pt>
                <c:pt idx="39514" formatCode="General">
                  <c:v>26.5931</c:v>
                </c:pt>
                <c:pt idx="39515" formatCode="General">
                  <c:v>26.593800000000002</c:v>
                </c:pt>
                <c:pt idx="39516" formatCode="General">
                  <c:v>26.5945</c:v>
                </c:pt>
                <c:pt idx="39517" formatCode="General">
                  <c:v>26.595099999999999</c:v>
                </c:pt>
                <c:pt idx="39518" formatCode="General">
                  <c:v>26.595800000000001</c:v>
                </c:pt>
                <c:pt idx="39519" formatCode="General">
                  <c:v>26.596499999999999</c:v>
                </c:pt>
                <c:pt idx="39520" formatCode="General">
                  <c:v>26.597200000000001</c:v>
                </c:pt>
                <c:pt idx="39521" formatCode="General">
                  <c:v>26.597799999999999</c:v>
                </c:pt>
                <c:pt idx="39522" formatCode="General">
                  <c:v>26.598500000000001</c:v>
                </c:pt>
                <c:pt idx="39523" formatCode="General">
                  <c:v>26.5992</c:v>
                </c:pt>
                <c:pt idx="39524" formatCode="General">
                  <c:v>26.599900000000002</c:v>
                </c:pt>
                <c:pt idx="39525" formatCode="General">
                  <c:v>26.6005</c:v>
                </c:pt>
                <c:pt idx="39526" formatCode="General">
                  <c:v>26.601199999999999</c:v>
                </c:pt>
                <c:pt idx="39527" formatCode="General">
                  <c:v>26.601900000000001</c:v>
                </c:pt>
                <c:pt idx="39528" formatCode="General">
                  <c:v>26.602499999999999</c:v>
                </c:pt>
                <c:pt idx="39529" formatCode="General">
                  <c:v>26.603200000000001</c:v>
                </c:pt>
                <c:pt idx="39530" formatCode="General">
                  <c:v>26.603899999999999</c:v>
                </c:pt>
                <c:pt idx="39531" formatCode="General">
                  <c:v>26.604600000000001</c:v>
                </c:pt>
                <c:pt idx="39532" formatCode="General">
                  <c:v>26.6052</c:v>
                </c:pt>
                <c:pt idx="39533" formatCode="General">
                  <c:v>26.605899999999998</c:v>
                </c:pt>
                <c:pt idx="39534" formatCode="General">
                  <c:v>26.6066</c:v>
                </c:pt>
                <c:pt idx="39535" formatCode="General">
                  <c:v>26.607299999999999</c:v>
                </c:pt>
                <c:pt idx="39536" formatCode="General">
                  <c:v>26.607900000000001</c:v>
                </c:pt>
                <c:pt idx="39537" formatCode="General">
                  <c:v>26.608599999999999</c:v>
                </c:pt>
                <c:pt idx="39538" formatCode="General">
                  <c:v>26.609300000000001</c:v>
                </c:pt>
                <c:pt idx="39539" formatCode="General">
                  <c:v>26.61</c:v>
                </c:pt>
                <c:pt idx="39540" formatCode="General">
                  <c:v>26.610600000000002</c:v>
                </c:pt>
                <c:pt idx="39541" formatCode="General">
                  <c:v>26.6113</c:v>
                </c:pt>
                <c:pt idx="39542" formatCode="General">
                  <c:v>26.611999999999998</c:v>
                </c:pt>
                <c:pt idx="39543" formatCode="General">
                  <c:v>26.6126</c:v>
                </c:pt>
                <c:pt idx="39544" formatCode="General">
                  <c:v>26.613299999999999</c:v>
                </c:pt>
                <c:pt idx="39545" formatCode="General">
                  <c:v>26.614000000000001</c:v>
                </c:pt>
                <c:pt idx="39546" formatCode="General">
                  <c:v>26.614699999999999</c:v>
                </c:pt>
                <c:pt idx="39547" formatCode="General">
                  <c:v>26.615300000000001</c:v>
                </c:pt>
                <c:pt idx="39548" formatCode="General">
                  <c:v>26.616</c:v>
                </c:pt>
                <c:pt idx="39549" formatCode="General">
                  <c:v>26.616700000000002</c:v>
                </c:pt>
                <c:pt idx="39550" formatCode="General">
                  <c:v>26.6174</c:v>
                </c:pt>
                <c:pt idx="39551" formatCode="General">
                  <c:v>26.617999999999999</c:v>
                </c:pt>
                <c:pt idx="39552" formatCode="General">
                  <c:v>26.6187</c:v>
                </c:pt>
                <c:pt idx="39553" formatCode="General">
                  <c:v>26.619399999999999</c:v>
                </c:pt>
                <c:pt idx="39554" formatCode="General">
                  <c:v>26.62</c:v>
                </c:pt>
                <c:pt idx="39555" formatCode="General">
                  <c:v>26.620699999999999</c:v>
                </c:pt>
                <c:pt idx="39556" formatCode="General">
                  <c:v>26.621400000000001</c:v>
                </c:pt>
                <c:pt idx="39557" formatCode="General">
                  <c:v>26.6221</c:v>
                </c:pt>
                <c:pt idx="39558" formatCode="General">
                  <c:v>26.622699999999998</c:v>
                </c:pt>
                <c:pt idx="39559" formatCode="General">
                  <c:v>26.6234</c:v>
                </c:pt>
                <c:pt idx="39560" formatCode="General">
                  <c:v>26.624099999999999</c:v>
                </c:pt>
                <c:pt idx="39561" formatCode="General">
                  <c:v>26.6248</c:v>
                </c:pt>
                <c:pt idx="39562" formatCode="General">
                  <c:v>26.625399999999999</c:v>
                </c:pt>
                <c:pt idx="39563" formatCode="General">
                  <c:v>26.626100000000001</c:v>
                </c:pt>
                <c:pt idx="39564" formatCode="General">
                  <c:v>26.626799999999999</c:v>
                </c:pt>
                <c:pt idx="39565" formatCode="General">
                  <c:v>26.627400000000002</c:v>
                </c:pt>
                <c:pt idx="39566" formatCode="General">
                  <c:v>26.6281</c:v>
                </c:pt>
                <c:pt idx="39567" formatCode="General">
                  <c:v>26.628799999999998</c:v>
                </c:pt>
                <c:pt idx="39568" formatCode="General">
                  <c:v>26.6295</c:v>
                </c:pt>
                <c:pt idx="39569" formatCode="General">
                  <c:v>26.630099999999999</c:v>
                </c:pt>
                <c:pt idx="39570" formatCode="General">
                  <c:v>26.630800000000001</c:v>
                </c:pt>
                <c:pt idx="39571" formatCode="General">
                  <c:v>26.631499999999999</c:v>
                </c:pt>
                <c:pt idx="39572" formatCode="General">
                  <c:v>26.632200000000001</c:v>
                </c:pt>
                <c:pt idx="39573" formatCode="General">
                  <c:v>26.6328</c:v>
                </c:pt>
                <c:pt idx="39574" formatCode="General">
                  <c:v>26.633500000000002</c:v>
                </c:pt>
                <c:pt idx="39575" formatCode="General">
                  <c:v>26.6342</c:v>
                </c:pt>
                <c:pt idx="39576" formatCode="General">
                  <c:v>26.634899999999998</c:v>
                </c:pt>
                <c:pt idx="39577" formatCode="General">
                  <c:v>26.6355</c:v>
                </c:pt>
                <c:pt idx="39578" formatCode="General">
                  <c:v>26.636199999999999</c:v>
                </c:pt>
                <c:pt idx="39579" formatCode="General">
                  <c:v>26.636900000000001</c:v>
                </c:pt>
                <c:pt idx="39580" formatCode="General">
                  <c:v>26.637499999999999</c:v>
                </c:pt>
                <c:pt idx="39581" formatCode="General">
                  <c:v>26.638200000000001</c:v>
                </c:pt>
                <c:pt idx="39582" formatCode="General">
                  <c:v>26.6389</c:v>
                </c:pt>
                <c:pt idx="39583" formatCode="General">
                  <c:v>26.639600000000002</c:v>
                </c:pt>
                <c:pt idx="39584" formatCode="General">
                  <c:v>26.6402</c:v>
                </c:pt>
                <c:pt idx="39585" formatCode="General">
                  <c:v>26.640899999999998</c:v>
                </c:pt>
                <c:pt idx="39586" formatCode="General">
                  <c:v>26.6416</c:v>
                </c:pt>
                <c:pt idx="39587" formatCode="General">
                  <c:v>26.642299999999999</c:v>
                </c:pt>
                <c:pt idx="39588" formatCode="General">
                  <c:v>26.642900000000001</c:v>
                </c:pt>
                <c:pt idx="39589" formatCode="General">
                  <c:v>26.643599999999999</c:v>
                </c:pt>
                <c:pt idx="39590" formatCode="General">
                  <c:v>26.644300000000001</c:v>
                </c:pt>
                <c:pt idx="39591" formatCode="General">
                  <c:v>26.6449</c:v>
                </c:pt>
                <c:pt idx="39592" formatCode="General">
                  <c:v>26.645600000000002</c:v>
                </c:pt>
                <c:pt idx="39593" formatCode="General">
                  <c:v>26.6463</c:v>
                </c:pt>
                <c:pt idx="39594" formatCode="General">
                  <c:v>26.646999999999998</c:v>
                </c:pt>
                <c:pt idx="39595" formatCode="General">
                  <c:v>26.647600000000001</c:v>
                </c:pt>
                <c:pt idx="39596" formatCode="General">
                  <c:v>26.648299999999999</c:v>
                </c:pt>
                <c:pt idx="39597" formatCode="General">
                  <c:v>26.649000000000001</c:v>
                </c:pt>
                <c:pt idx="39598" formatCode="General">
                  <c:v>26.649699999999999</c:v>
                </c:pt>
                <c:pt idx="39599" formatCode="General">
                  <c:v>26.650300000000001</c:v>
                </c:pt>
                <c:pt idx="39600" formatCode="General">
                  <c:v>26.651</c:v>
                </c:pt>
                <c:pt idx="39601" formatCode="General">
                  <c:v>26.651700000000002</c:v>
                </c:pt>
                <c:pt idx="39602" formatCode="General">
                  <c:v>26.6523</c:v>
                </c:pt>
                <c:pt idx="39603" formatCode="General">
                  <c:v>26.652999999999999</c:v>
                </c:pt>
                <c:pt idx="39604" formatCode="General">
                  <c:v>26.653700000000001</c:v>
                </c:pt>
                <c:pt idx="39605" formatCode="General">
                  <c:v>26.654399999999999</c:v>
                </c:pt>
                <c:pt idx="39606" formatCode="General">
                  <c:v>26.655000000000001</c:v>
                </c:pt>
                <c:pt idx="39607" formatCode="General">
                  <c:v>26.6557</c:v>
                </c:pt>
                <c:pt idx="39608" formatCode="General">
                  <c:v>26.656400000000001</c:v>
                </c:pt>
                <c:pt idx="39609" formatCode="General">
                  <c:v>26.6571</c:v>
                </c:pt>
                <c:pt idx="39610" formatCode="General">
                  <c:v>26.657699999999998</c:v>
                </c:pt>
                <c:pt idx="39611" formatCode="General">
                  <c:v>26.6584</c:v>
                </c:pt>
                <c:pt idx="39612" formatCode="General">
                  <c:v>26.659099999999999</c:v>
                </c:pt>
                <c:pt idx="39613" formatCode="General">
                  <c:v>26.659800000000001</c:v>
                </c:pt>
                <c:pt idx="39614" formatCode="General">
                  <c:v>26.660399999999999</c:v>
                </c:pt>
                <c:pt idx="39615" formatCode="General">
                  <c:v>26.661100000000001</c:v>
                </c:pt>
                <c:pt idx="39616" formatCode="General">
                  <c:v>26.661799999999999</c:v>
                </c:pt>
                <c:pt idx="39617" formatCode="General">
                  <c:v>26.662400000000002</c:v>
                </c:pt>
                <c:pt idx="39618" formatCode="General">
                  <c:v>26.6631</c:v>
                </c:pt>
                <c:pt idx="39619" formatCode="General">
                  <c:v>26.663799999999998</c:v>
                </c:pt>
                <c:pt idx="39620" formatCode="General">
                  <c:v>26.6645</c:v>
                </c:pt>
                <c:pt idx="39621" formatCode="General">
                  <c:v>26.665099999999999</c:v>
                </c:pt>
                <c:pt idx="39622" formatCode="General">
                  <c:v>26.665800000000001</c:v>
                </c:pt>
                <c:pt idx="39623" formatCode="General">
                  <c:v>26.666499999999999</c:v>
                </c:pt>
                <c:pt idx="39624" formatCode="General">
                  <c:v>26.667200000000001</c:v>
                </c:pt>
                <c:pt idx="39625" formatCode="General">
                  <c:v>26.6678</c:v>
                </c:pt>
                <c:pt idx="39626" formatCode="General">
                  <c:v>26.668500000000002</c:v>
                </c:pt>
                <c:pt idx="39627" formatCode="General">
                  <c:v>26.6692</c:v>
                </c:pt>
                <c:pt idx="39628" formatCode="General">
                  <c:v>26.669799999999999</c:v>
                </c:pt>
                <c:pt idx="39629" formatCode="General">
                  <c:v>26.670500000000001</c:v>
                </c:pt>
                <c:pt idx="39630" formatCode="General">
                  <c:v>26.671199999999999</c:v>
                </c:pt>
                <c:pt idx="39631" formatCode="General">
                  <c:v>26.671900000000001</c:v>
                </c:pt>
                <c:pt idx="39632" formatCode="General">
                  <c:v>26.672499999999999</c:v>
                </c:pt>
                <c:pt idx="39633" formatCode="General">
                  <c:v>26.673200000000001</c:v>
                </c:pt>
                <c:pt idx="39634" formatCode="General">
                  <c:v>26.6739</c:v>
                </c:pt>
                <c:pt idx="39635" formatCode="General">
                  <c:v>26.674600000000002</c:v>
                </c:pt>
                <c:pt idx="39636" formatCode="General">
                  <c:v>26.6752</c:v>
                </c:pt>
                <c:pt idx="39637" formatCode="General">
                  <c:v>26.675899999999999</c:v>
                </c:pt>
                <c:pt idx="39638" formatCode="General">
                  <c:v>26.676600000000001</c:v>
                </c:pt>
                <c:pt idx="39639" formatCode="General">
                  <c:v>26.677299999999999</c:v>
                </c:pt>
                <c:pt idx="39640" formatCode="General">
                  <c:v>26.677900000000001</c:v>
                </c:pt>
                <c:pt idx="39641" formatCode="General">
                  <c:v>26.678599999999999</c:v>
                </c:pt>
                <c:pt idx="39642" formatCode="General">
                  <c:v>26.679300000000001</c:v>
                </c:pt>
                <c:pt idx="39643" formatCode="General">
                  <c:v>26.6799</c:v>
                </c:pt>
                <c:pt idx="39644" formatCode="General">
                  <c:v>26.680599999999998</c:v>
                </c:pt>
                <c:pt idx="39645" formatCode="General">
                  <c:v>26.6813</c:v>
                </c:pt>
                <c:pt idx="39646" formatCode="General">
                  <c:v>26.681999999999999</c:v>
                </c:pt>
                <c:pt idx="39647" formatCode="General">
                  <c:v>26.682600000000001</c:v>
                </c:pt>
                <c:pt idx="39648" formatCode="General">
                  <c:v>26.683299999999999</c:v>
                </c:pt>
                <c:pt idx="39649" formatCode="General">
                  <c:v>26.684000000000001</c:v>
                </c:pt>
                <c:pt idx="39650" formatCode="General">
                  <c:v>26.684699999999999</c:v>
                </c:pt>
                <c:pt idx="39651" formatCode="General">
                  <c:v>26.685300000000002</c:v>
                </c:pt>
                <c:pt idx="39652" formatCode="General">
                  <c:v>26.686</c:v>
                </c:pt>
                <c:pt idx="39653" formatCode="General">
                  <c:v>26.686699999999998</c:v>
                </c:pt>
                <c:pt idx="39654" formatCode="General">
                  <c:v>26.6873</c:v>
                </c:pt>
                <c:pt idx="39655" formatCode="General">
                  <c:v>26.687999999999999</c:v>
                </c:pt>
                <c:pt idx="39656" formatCode="General">
                  <c:v>26.688700000000001</c:v>
                </c:pt>
                <c:pt idx="39657" formatCode="General">
                  <c:v>26.689399999999999</c:v>
                </c:pt>
                <c:pt idx="39658" formatCode="General">
                  <c:v>26.69</c:v>
                </c:pt>
                <c:pt idx="39659" formatCode="General">
                  <c:v>26.6907</c:v>
                </c:pt>
                <c:pt idx="39660" formatCode="General">
                  <c:v>26.691400000000002</c:v>
                </c:pt>
                <c:pt idx="39661" formatCode="General">
                  <c:v>26.6921</c:v>
                </c:pt>
                <c:pt idx="39662" formatCode="General">
                  <c:v>26.692699999999999</c:v>
                </c:pt>
                <c:pt idx="39663" formatCode="General">
                  <c:v>26.6934</c:v>
                </c:pt>
                <c:pt idx="39664" formatCode="General">
                  <c:v>26.694099999999999</c:v>
                </c:pt>
                <c:pt idx="39665" formatCode="General">
                  <c:v>26.694700000000001</c:v>
                </c:pt>
                <c:pt idx="39666" formatCode="General">
                  <c:v>26.695399999999999</c:v>
                </c:pt>
                <c:pt idx="39667" formatCode="General">
                  <c:v>26.696100000000001</c:v>
                </c:pt>
                <c:pt idx="39668" formatCode="General">
                  <c:v>26.6968</c:v>
                </c:pt>
                <c:pt idx="39669" formatCode="General">
                  <c:v>26.697399999999998</c:v>
                </c:pt>
                <c:pt idx="39670" formatCode="General">
                  <c:v>26.6981</c:v>
                </c:pt>
                <c:pt idx="39671" formatCode="General">
                  <c:v>26.698799999999999</c:v>
                </c:pt>
                <c:pt idx="39672" formatCode="General">
                  <c:v>26.6995</c:v>
                </c:pt>
                <c:pt idx="39673" formatCode="General">
                  <c:v>26.700099999999999</c:v>
                </c:pt>
                <c:pt idx="39674" formatCode="General">
                  <c:v>26.700800000000001</c:v>
                </c:pt>
                <c:pt idx="39675" formatCode="General">
                  <c:v>26.701499999999999</c:v>
                </c:pt>
                <c:pt idx="39676" formatCode="General">
                  <c:v>26.702200000000001</c:v>
                </c:pt>
                <c:pt idx="39677" formatCode="General">
                  <c:v>26.7028</c:v>
                </c:pt>
                <c:pt idx="39678" formatCode="General">
                  <c:v>26.703499999999998</c:v>
                </c:pt>
                <c:pt idx="39679" formatCode="General">
                  <c:v>26.7042</c:v>
                </c:pt>
                <c:pt idx="39680" formatCode="General">
                  <c:v>26.704799999999999</c:v>
                </c:pt>
                <c:pt idx="39681" formatCode="General">
                  <c:v>26.705500000000001</c:v>
                </c:pt>
                <c:pt idx="39682" formatCode="General">
                  <c:v>26.706199999999999</c:v>
                </c:pt>
                <c:pt idx="39683" formatCode="General">
                  <c:v>26.706900000000001</c:v>
                </c:pt>
                <c:pt idx="39684" formatCode="General">
                  <c:v>26.7075</c:v>
                </c:pt>
                <c:pt idx="39685" formatCode="General">
                  <c:v>26.708200000000001</c:v>
                </c:pt>
                <c:pt idx="39686" formatCode="General">
                  <c:v>26.7089</c:v>
                </c:pt>
                <c:pt idx="39687" formatCode="General">
                  <c:v>26.709599999999998</c:v>
                </c:pt>
                <c:pt idx="39688" formatCode="General">
                  <c:v>26.7102</c:v>
                </c:pt>
                <c:pt idx="39689" formatCode="General">
                  <c:v>26.710899999999999</c:v>
                </c:pt>
                <c:pt idx="39690" formatCode="General">
                  <c:v>26.711600000000001</c:v>
                </c:pt>
                <c:pt idx="39691" formatCode="General">
                  <c:v>26.712199999999999</c:v>
                </c:pt>
                <c:pt idx="39692" formatCode="General">
                  <c:v>26.712900000000001</c:v>
                </c:pt>
                <c:pt idx="39693" formatCode="General">
                  <c:v>26.7136</c:v>
                </c:pt>
                <c:pt idx="39694" formatCode="General">
                  <c:v>26.714300000000001</c:v>
                </c:pt>
                <c:pt idx="39695" formatCode="General">
                  <c:v>26.7149</c:v>
                </c:pt>
                <c:pt idx="39696" formatCode="General">
                  <c:v>26.715599999999998</c:v>
                </c:pt>
                <c:pt idx="39697" formatCode="General">
                  <c:v>26.7163</c:v>
                </c:pt>
                <c:pt idx="39698" formatCode="General">
                  <c:v>26.716999999999999</c:v>
                </c:pt>
                <c:pt idx="39699" formatCode="General">
                  <c:v>26.717600000000001</c:v>
                </c:pt>
                <c:pt idx="39700" formatCode="General">
                  <c:v>26.718299999999999</c:v>
                </c:pt>
                <c:pt idx="39701" formatCode="General">
                  <c:v>26.719000000000001</c:v>
                </c:pt>
                <c:pt idx="39702" formatCode="General">
                  <c:v>26.7197</c:v>
                </c:pt>
                <c:pt idx="39703" formatCode="General">
                  <c:v>26.720300000000002</c:v>
                </c:pt>
                <c:pt idx="39704" formatCode="General">
                  <c:v>26.721</c:v>
                </c:pt>
                <c:pt idx="39705" formatCode="General">
                  <c:v>26.721699999999998</c:v>
                </c:pt>
                <c:pt idx="39706" formatCode="General">
                  <c:v>26.722300000000001</c:v>
                </c:pt>
                <c:pt idx="39707" formatCode="General">
                  <c:v>26.722999999999999</c:v>
                </c:pt>
                <c:pt idx="39708" formatCode="General">
                  <c:v>26.723700000000001</c:v>
                </c:pt>
                <c:pt idx="39709" formatCode="General">
                  <c:v>26.724399999999999</c:v>
                </c:pt>
                <c:pt idx="39710" formatCode="General">
                  <c:v>26.725000000000001</c:v>
                </c:pt>
                <c:pt idx="39711" formatCode="General">
                  <c:v>26.7257</c:v>
                </c:pt>
                <c:pt idx="39712" formatCode="General">
                  <c:v>26.726400000000002</c:v>
                </c:pt>
                <c:pt idx="39713" formatCode="General">
                  <c:v>26.7271</c:v>
                </c:pt>
                <c:pt idx="39714" formatCode="General">
                  <c:v>26.727699999999999</c:v>
                </c:pt>
                <c:pt idx="39715" formatCode="General">
                  <c:v>26.728400000000001</c:v>
                </c:pt>
                <c:pt idx="39716" formatCode="General">
                  <c:v>26.729099999999999</c:v>
                </c:pt>
                <c:pt idx="39717" formatCode="General">
                  <c:v>26.729700000000001</c:v>
                </c:pt>
                <c:pt idx="39718" formatCode="General">
                  <c:v>26.730399999999999</c:v>
                </c:pt>
                <c:pt idx="39719" formatCode="General">
                  <c:v>26.731100000000001</c:v>
                </c:pt>
                <c:pt idx="39720" formatCode="General">
                  <c:v>26.7318</c:v>
                </c:pt>
                <c:pt idx="39721" formatCode="General">
                  <c:v>26.732399999999998</c:v>
                </c:pt>
                <c:pt idx="39722" formatCode="General">
                  <c:v>26.7331</c:v>
                </c:pt>
                <c:pt idx="39723" formatCode="General">
                  <c:v>26.733799999999999</c:v>
                </c:pt>
                <c:pt idx="39724" formatCode="General">
                  <c:v>26.734500000000001</c:v>
                </c:pt>
                <c:pt idx="39725" formatCode="General">
                  <c:v>26.735099999999999</c:v>
                </c:pt>
                <c:pt idx="39726" formatCode="General">
                  <c:v>26.735800000000001</c:v>
                </c:pt>
                <c:pt idx="39727" formatCode="General">
                  <c:v>26.736499999999999</c:v>
                </c:pt>
                <c:pt idx="39728" formatCode="General">
                  <c:v>26.737100000000002</c:v>
                </c:pt>
                <c:pt idx="39729" formatCode="General">
                  <c:v>26.7378</c:v>
                </c:pt>
                <c:pt idx="39730" formatCode="General">
                  <c:v>26.738499999999998</c:v>
                </c:pt>
                <c:pt idx="39731" formatCode="General">
                  <c:v>26.7392</c:v>
                </c:pt>
                <c:pt idx="39732" formatCode="General">
                  <c:v>26.739799999999999</c:v>
                </c:pt>
                <c:pt idx="39733" formatCode="General">
                  <c:v>26.740500000000001</c:v>
                </c:pt>
                <c:pt idx="39734" formatCode="General">
                  <c:v>26.741199999999999</c:v>
                </c:pt>
                <c:pt idx="39735" formatCode="General">
                  <c:v>26.741900000000001</c:v>
                </c:pt>
                <c:pt idx="39736" formatCode="General">
                  <c:v>26.7425</c:v>
                </c:pt>
                <c:pt idx="39737" formatCode="General">
                  <c:v>26.743200000000002</c:v>
                </c:pt>
                <c:pt idx="39738" formatCode="General">
                  <c:v>26.7439</c:v>
                </c:pt>
                <c:pt idx="39739" formatCode="General">
                  <c:v>26.744599999999998</c:v>
                </c:pt>
                <c:pt idx="39740" formatCode="General">
                  <c:v>26.745200000000001</c:v>
                </c:pt>
                <c:pt idx="39741" formatCode="General">
                  <c:v>26.745899999999999</c:v>
                </c:pt>
                <c:pt idx="39742" formatCode="General">
                  <c:v>26.746600000000001</c:v>
                </c:pt>
                <c:pt idx="39743" formatCode="General">
                  <c:v>26.747199999999999</c:v>
                </c:pt>
                <c:pt idx="39744" formatCode="General">
                  <c:v>26.747900000000001</c:v>
                </c:pt>
                <c:pt idx="39745" formatCode="General">
                  <c:v>26.7486</c:v>
                </c:pt>
                <c:pt idx="39746" formatCode="General">
                  <c:v>26.749300000000002</c:v>
                </c:pt>
                <c:pt idx="39747" formatCode="General">
                  <c:v>26.7499</c:v>
                </c:pt>
                <c:pt idx="39748" formatCode="General">
                  <c:v>26.750599999999999</c:v>
                </c:pt>
                <c:pt idx="39749" formatCode="General">
                  <c:v>26.751300000000001</c:v>
                </c:pt>
                <c:pt idx="39750" formatCode="General">
                  <c:v>26.751999999999999</c:v>
                </c:pt>
                <c:pt idx="39751" formatCode="General">
                  <c:v>26.752600000000001</c:v>
                </c:pt>
                <c:pt idx="39752" formatCode="General">
                  <c:v>26.753299999999999</c:v>
                </c:pt>
                <c:pt idx="39753" formatCode="General">
                  <c:v>26.754000000000001</c:v>
                </c:pt>
                <c:pt idx="39754" formatCode="General">
                  <c:v>26.7546</c:v>
                </c:pt>
                <c:pt idx="39755" formatCode="General">
                  <c:v>26.755299999999998</c:v>
                </c:pt>
                <c:pt idx="39756" formatCode="General">
                  <c:v>26.756</c:v>
                </c:pt>
                <c:pt idx="39757" formatCode="General">
                  <c:v>26.756699999999999</c:v>
                </c:pt>
                <c:pt idx="39758" formatCode="General">
                  <c:v>26.757300000000001</c:v>
                </c:pt>
                <c:pt idx="39759" formatCode="General">
                  <c:v>26.757999999999999</c:v>
                </c:pt>
                <c:pt idx="39760" formatCode="General">
                  <c:v>26.758700000000001</c:v>
                </c:pt>
                <c:pt idx="39761" formatCode="General">
                  <c:v>26.759399999999999</c:v>
                </c:pt>
                <c:pt idx="39762" formatCode="General">
                  <c:v>26.76</c:v>
                </c:pt>
                <c:pt idx="39763" formatCode="General">
                  <c:v>26.7607</c:v>
                </c:pt>
                <c:pt idx="39764" formatCode="General">
                  <c:v>26.761399999999998</c:v>
                </c:pt>
                <c:pt idx="39765" formatCode="General">
                  <c:v>26.762</c:v>
                </c:pt>
                <c:pt idx="39766" formatCode="General">
                  <c:v>26.762699999999999</c:v>
                </c:pt>
                <c:pt idx="39767" formatCode="General">
                  <c:v>26.763400000000001</c:v>
                </c:pt>
                <c:pt idx="39768" formatCode="General">
                  <c:v>26.764099999999999</c:v>
                </c:pt>
                <c:pt idx="39769" formatCode="General">
                  <c:v>26.764700000000001</c:v>
                </c:pt>
                <c:pt idx="39770" formatCode="General">
                  <c:v>26.7654</c:v>
                </c:pt>
                <c:pt idx="39771" formatCode="General">
                  <c:v>26.766100000000002</c:v>
                </c:pt>
                <c:pt idx="39772" formatCode="General">
                  <c:v>26.7668</c:v>
                </c:pt>
                <c:pt idx="39773" formatCode="General">
                  <c:v>26.767399999999999</c:v>
                </c:pt>
                <c:pt idx="39774" formatCode="General">
                  <c:v>26.7681</c:v>
                </c:pt>
                <c:pt idx="39775" formatCode="General">
                  <c:v>26.768799999999999</c:v>
                </c:pt>
                <c:pt idx="39776" formatCode="General">
                  <c:v>26.769500000000001</c:v>
                </c:pt>
                <c:pt idx="39777" formatCode="General">
                  <c:v>26.770099999999999</c:v>
                </c:pt>
                <c:pt idx="39778" formatCode="General">
                  <c:v>26.770800000000001</c:v>
                </c:pt>
                <c:pt idx="39779" formatCode="General">
                  <c:v>26.7715</c:v>
                </c:pt>
                <c:pt idx="39780" formatCode="General">
                  <c:v>26.772099999999998</c:v>
                </c:pt>
                <c:pt idx="39781" formatCode="General">
                  <c:v>26.7728</c:v>
                </c:pt>
                <c:pt idx="39782" formatCode="General">
                  <c:v>26.773499999999999</c:v>
                </c:pt>
                <c:pt idx="39783" formatCode="General">
                  <c:v>26.7742</c:v>
                </c:pt>
                <c:pt idx="39784" formatCode="General">
                  <c:v>26.774799999999999</c:v>
                </c:pt>
                <c:pt idx="39785" formatCode="General">
                  <c:v>26.775500000000001</c:v>
                </c:pt>
                <c:pt idx="39786" formatCode="General">
                  <c:v>26.776199999999999</c:v>
                </c:pt>
                <c:pt idx="39787" formatCode="General">
                  <c:v>26.776900000000001</c:v>
                </c:pt>
                <c:pt idx="39788" formatCode="General">
                  <c:v>26.7775</c:v>
                </c:pt>
                <c:pt idx="39789" formatCode="General">
                  <c:v>26.778199999999998</c:v>
                </c:pt>
                <c:pt idx="39790" formatCode="General">
                  <c:v>26.7789</c:v>
                </c:pt>
                <c:pt idx="39791" formatCode="General">
                  <c:v>26.779499999999999</c:v>
                </c:pt>
                <c:pt idx="39792" formatCode="General">
                  <c:v>26.780200000000001</c:v>
                </c:pt>
                <c:pt idx="39793" formatCode="General">
                  <c:v>26.780899999999999</c:v>
                </c:pt>
                <c:pt idx="39794" formatCode="General">
                  <c:v>26.781600000000001</c:v>
                </c:pt>
                <c:pt idx="39795" formatCode="General">
                  <c:v>26.7822</c:v>
                </c:pt>
                <c:pt idx="39796" formatCode="General">
                  <c:v>26.782900000000001</c:v>
                </c:pt>
                <c:pt idx="39797" formatCode="General">
                  <c:v>26.7836</c:v>
                </c:pt>
                <c:pt idx="39798" formatCode="General">
                  <c:v>26.784300000000002</c:v>
                </c:pt>
                <c:pt idx="39799" formatCode="General">
                  <c:v>26.7849</c:v>
                </c:pt>
                <c:pt idx="39800" formatCode="General">
                  <c:v>26.785599999999999</c:v>
                </c:pt>
                <c:pt idx="39801" formatCode="General">
                  <c:v>26.786300000000001</c:v>
                </c:pt>
                <c:pt idx="39802" formatCode="General">
                  <c:v>26.786999999999999</c:v>
                </c:pt>
                <c:pt idx="39803" formatCode="General">
                  <c:v>26.787600000000001</c:v>
                </c:pt>
                <c:pt idx="39804" formatCode="General">
                  <c:v>26.7883</c:v>
                </c:pt>
                <c:pt idx="39805" formatCode="General">
                  <c:v>26.789000000000001</c:v>
                </c:pt>
                <c:pt idx="39806" formatCode="General">
                  <c:v>26.7896</c:v>
                </c:pt>
                <c:pt idx="39807" formatCode="General">
                  <c:v>26.790299999999998</c:v>
                </c:pt>
                <c:pt idx="39808" formatCode="General">
                  <c:v>26.791</c:v>
                </c:pt>
                <c:pt idx="39809" formatCode="General">
                  <c:v>26.791699999999999</c:v>
                </c:pt>
                <c:pt idx="39810" formatCode="General">
                  <c:v>26.792300000000001</c:v>
                </c:pt>
                <c:pt idx="39811" formatCode="General">
                  <c:v>26.792999999999999</c:v>
                </c:pt>
                <c:pt idx="39812" formatCode="General">
                  <c:v>26.793700000000001</c:v>
                </c:pt>
                <c:pt idx="39813" formatCode="General">
                  <c:v>26.7944</c:v>
                </c:pt>
                <c:pt idx="39814" formatCode="General">
                  <c:v>26.795000000000002</c:v>
                </c:pt>
                <c:pt idx="39815" formatCode="General">
                  <c:v>26.7957</c:v>
                </c:pt>
                <c:pt idx="39816" formatCode="General">
                  <c:v>26.796399999999998</c:v>
                </c:pt>
                <c:pt idx="39817" formatCode="General">
                  <c:v>26.797000000000001</c:v>
                </c:pt>
                <c:pt idx="39818" formatCode="General">
                  <c:v>26.797699999999999</c:v>
                </c:pt>
                <c:pt idx="39819" formatCode="General">
                  <c:v>26.798400000000001</c:v>
                </c:pt>
                <c:pt idx="39820" formatCode="General">
                  <c:v>26.799099999999999</c:v>
                </c:pt>
                <c:pt idx="39821" formatCode="General">
                  <c:v>26.799700000000001</c:v>
                </c:pt>
                <c:pt idx="39822" formatCode="General">
                  <c:v>26.8004</c:v>
                </c:pt>
                <c:pt idx="39823" formatCode="General">
                  <c:v>26.801100000000002</c:v>
                </c:pt>
                <c:pt idx="39824" formatCode="General">
                  <c:v>26.8018</c:v>
                </c:pt>
                <c:pt idx="39825" formatCode="General">
                  <c:v>26.802399999999999</c:v>
                </c:pt>
                <c:pt idx="39826" formatCode="General">
                  <c:v>26.803100000000001</c:v>
                </c:pt>
                <c:pt idx="39827" formatCode="General">
                  <c:v>26.803799999999999</c:v>
                </c:pt>
                <c:pt idx="39828" formatCode="General">
                  <c:v>26.804400000000001</c:v>
                </c:pt>
                <c:pt idx="39829" formatCode="General">
                  <c:v>26.805099999999999</c:v>
                </c:pt>
                <c:pt idx="39830" formatCode="General">
                  <c:v>26.805800000000001</c:v>
                </c:pt>
                <c:pt idx="39831" formatCode="General">
                  <c:v>26.8065</c:v>
                </c:pt>
                <c:pt idx="39832" formatCode="General">
                  <c:v>26.807099999999998</c:v>
                </c:pt>
                <c:pt idx="39833" formatCode="General">
                  <c:v>26.8078</c:v>
                </c:pt>
                <c:pt idx="39834" formatCode="General">
                  <c:v>26.808499999999999</c:v>
                </c:pt>
                <c:pt idx="39835" formatCode="General">
                  <c:v>26.809200000000001</c:v>
                </c:pt>
                <c:pt idx="39836" formatCode="General">
                  <c:v>26.809799999999999</c:v>
                </c:pt>
                <c:pt idx="39837" formatCode="General">
                  <c:v>26.810500000000001</c:v>
                </c:pt>
                <c:pt idx="39838" formatCode="General">
                  <c:v>26.811199999999999</c:v>
                </c:pt>
                <c:pt idx="39839" formatCode="General">
                  <c:v>26.811900000000001</c:v>
                </c:pt>
                <c:pt idx="39840" formatCode="General">
                  <c:v>26.8125</c:v>
                </c:pt>
                <c:pt idx="39841" formatCode="General">
                  <c:v>26.813199999999998</c:v>
                </c:pt>
                <c:pt idx="39842" formatCode="General">
                  <c:v>26.8139</c:v>
                </c:pt>
                <c:pt idx="39843" formatCode="General">
                  <c:v>26.814499999999999</c:v>
                </c:pt>
                <c:pt idx="39844" formatCode="General">
                  <c:v>26.815200000000001</c:v>
                </c:pt>
                <c:pt idx="39845" formatCode="General">
                  <c:v>26.815899999999999</c:v>
                </c:pt>
                <c:pt idx="39846" formatCode="General">
                  <c:v>26.816600000000001</c:v>
                </c:pt>
                <c:pt idx="39847" formatCode="General">
                  <c:v>26.8172</c:v>
                </c:pt>
                <c:pt idx="39848" formatCode="General">
                  <c:v>26.817900000000002</c:v>
                </c:pt>
                <c:pt idx="39849" formatCode="General">
                  <c:v>26.8186</c:v>
                </c:pt>
                <c:pt idx="39850" formatCode="General">
                  <c:v>26.819299999999998</c:v>
                </c:pt>
                <c:pt idx="39851" formatCode="General">
                  <c:v>26.819900000000001</c:v>
                </c:pt>
                <c:pt idx="39852" formatCode="General">
                  <c:v>26.820599999999999</c:v>
                </c:pt>
                <c:pt idx="39853" formatCode="General">
                  <c:v>26.821300000000001</c:v>
                </c:pt>
                <c:pt idx="39854" formatCode="General">
                  <c:v>26.821899999999999</c:v>
                </c:pt>
                <c:pt idx="39855" formatCode="General">
                  <c:v>26.822600000000001</c:v>
                </c:pt>
                <c:pt idx="39856" formatCode="General">
                  <c:v>26.8233</c:v>
                </c:pt>
                <c:pt idx="39857" formatCode="General">
                  <c:v>26.824000000000002</c:v>
                </c:pt>
                <c:pt idx="39858" formatCode="General">
                  <c:v>26.8246</c:v>
                </c:pt>
                <c:pt idx="39859" formatCode="General">
                  <c:v>26.825299999999999</c:v>
                </c:pt>
                <c:pt idx="39860" formatCode="General">
                  <c:v>26.826000000000001</c:v>
                </c:pt>
                <c:pt idx="39861" formatCode="General">
                  <c:v>26.826699999999999</c:v>
                </c:pt>
                <c:pt idx="39862" formatCode="General">
                  <c:v>26.827300000000001</c:v>
                </c:pt>
                <c:pt idx="39863" formatCode="General">
                  <c:v>26.827999999999999</c:v>
                </c:pt>
                <c:pt idx="39864" formatCode="General">
                  <c:v>26.828700000000001</c:v>
                </c:pt>
                <c:pt idx="39865" formatCode="General">
                  <c:v>26.8294</c:v>
                </c:pt>
                <c:pt idx="39866" formatCode="General">
                  <c:v>26.83</c:v>
                </c:pt>
                <c:pt idx="39867" formatCode="General">
                  <c:v>26.8307</c:v>
                </c:pt>
                <c:pt idx="39868" formatCode="General">
                  <c:v>26.831399999999999</c:v>
                </c:pt>
                <c:pt idx="39869" formatCode="General">
                  <c:v>26.832000000000001</c:v>
                </c:pt>
                <c:pt idx="39870" formatCode="General">
                  <c:v>26.832699999999999</c:v>
                </c:pt>
                <c:pt idx="39871" formatCode="General">
                  <c:v>26.833400000000001</c:v>
                </c:pt>
                <c:pt idx="39872" formatCode="General">
                  <c:v>26.834099999999999</c:v>
                </c:pt>
                <c:pt idx="39873" formatCode="General">
                  <c:v>26.834700000000002</c:v>
                </c:pt>
                <c:pt idx="39874" formatCode="General">
                  <c:v>26.8354</c:v>
                </c:pt>
                <c:pt idx="39875" formatCode="General">
                  <c:v>26.836099999999998</c:v>
                </c:pt>
                <c:pt idx="39876" formatCode="General">
                  <c:v>26.8368</c:v>
                </c:pt>
                <c:pt idx="39877" formatCode="General">
                  <c:v>26.837399999999999</c:v>
                </c:pt>
                <c:pt idx="39878" formatCode="General">
                  <c:v>26.838100000000001</c:v>
                </c:pt>
                <c:pt idx="39879" formatCode="General">
                  <c:v>26.838799999999999</c:v>
                </c:pt>
                <c:pt idx="39880" formatCode="General">
                  <c:v>26.839400000000001</c:v>
                </c:pt>
                <c:pt idx="39881" formatCode="General">
                  <c:v>26.8401</c:v>
                </c:pt>
                <c:pt idx="39882" formatCode="General">
                  <c:v>26.840800000000002</c:v>
                </c:pt>
                <c:pt idx="39883" formatCode="General">
                  <c:v>26.8415</c:v>
                </c:pt>
                <c:pt idx="39884" formatCode="General">
                  <c:v>26.842099999999999</c:v>
                </c:pt>
                <c:pt idx="39885" formatCode="General">
                  <c:v>26.8428</c:v>
                </c:pt>
                <c:pt idx="39886" formatCode="General">
                  <c:v>26.843499999999999</c:v>
                </c:pt>
                <c:pt idx="39887" formatCode="General">
                  <c:v>26.844200000000001</c:v>
                </c:pt>
                <c:pt idx="39888" formatCode="General">
                  <c:v>26.844799999999999</c:v>
                </c:pt>
                <c:pt idx="39889" formatCode="General">
                  <c:v>26.845500000000001</c:v>
                </c:pt>
                <c:pt idx="39890" formatCode="General">
                  <c:v>26.8462</c:v>
                </c:pt>
                <c:pt idx="39891" formatCode="General">
                  <c:v>26.846800000000002</c:v>
                </c:pt>
                <c:pt idx="39892" formatCode="General">
                  <c:v>26.8475</c:v>
                </c:pt>
                <c:pt idx="39893" formatCode="General">
                  <c:v>26.848199999999999</c:v>
                </c:pt>
                <c:pt idx="39894" formatCode="General">
                  <c:v>26.8489</c:v>
                </c:pt>
                <c:pt idx="39895" formatCode="General">
                  <c:v>26.849499999999999</c:v>
                </c:pt>
                <c:pt idx="39896" formatCode="General">
                  <c:v>26.850200000000001</c:v>
                </c:pt>
                <c:pt idx="39897" formatCode="General">
                  <c:v>26.850899999999999</c:v>
                </c:pt>
                <c:pt idx="39898" formatCode="General">
                  <c:v>26.851600000000001</c:v>
                </c:pt>
                <c:pt idx="39899" formatCode="General">
                  <c:v>26.8522</c:v>
                </c:pt>
                <c:pt idx="39900" formatCode="General">
                  <c:v>26.852900000000002</c:v>
                </c:pt>
                <c:pt idx="39901" formatCode="General">
                  <c:v>26.8536</c:v>
                </c:pt>
                <c:pt idx="39902" formatCode="General">
                  <c:v>26.854299999999999</c:v>
                </c:pt>
                <c:pt idx="39903" formatCode="General">
                  <c:v>26.854900000000001</c:v>
                </c:pt>
                <c:pt idx="39904" formatCode="General">
                  <c:v>26.855599999999999</c:v>
                </c:pt>
                <c:pt idx="39905" formatCode="General">
                  <c:v>26.856300000000001</c:v>
                </c:pt>
                <c:pt idx="39906" formatCode="General">
                  <c:v>26.8569</c:v>
                </c:pt>
                <c:pt idx="39907" formatCode="General">
                  <c:v>26.857600000000001</c:v>
                </c:pt>
                <c:pt idx="39908" formatCode="General">
                  <c:v>26.8583</c:v>
                </c:pt>
                <c:pt idx="39909" formatCode="General">
                  <c:v>26.859000000000002</c:v>
                </c:pt>
                <c:pt idx="39910" formatCode="General">
                  <c:v>26.8596</c:v>
                </c:pt>
                <c:pt idx="39911" formatCode="General">
                  <c:v>26.860299999999999</c:v>
                </c:pt>
                <c:pt idx="39912" formatCode="General">
                  <c:v>26.861000000000001</c:v>
                </c:pt>
                <c:pt idx="39913" formatCode="General">
                  <c:v>26.861699999999999</c:v>
                </c:pt>
                <c:pt idx="39914" formatCode="General">
                  <c:v>26.862300000000001</c:v>
                </c:pt>
                <c:pt idx="39915" formatCode="General">
                  <c:v>26.863</c:v>
                </c:pt>
                <c:pt idx="39916" formatCode="General">
                  <c:v>26.863700000000001</c:v>
                </c:pt>
                <c:pt idx="39917" formatCode="General">
                  <c:v>26.8643</c:v>
                </c:pt>
                <c:pt idx="39918" formatCode="General">
                  <c:v>26.864999999999998</c:v>
                </c:pt>
                <c:pt idx="39919" formatCode="General">
                  <c:v>26.8657</c:v>
                </c:pt>
                <c:pt idx="39920" formatCode="General">
                  <c:v>26.866399999999999</c:v>
                </c:pt>
                <c:pt idx="39921" formatCode="General">
                  <c:v>26.867000000000001</c:v>
                </c:pt>
                <c:pt idx="39922" formatCode="General">
                  <c:v>26.867699999999999</c:v>
                </c:pt>
                <c:pt idx="39923" formatCode="General">
                  <c:v>26.868400000000001</c:v>
                </c:pt>
                <c:pt idx="39924" formatCode="General">
                  <c:v>26.8691</c:v>
                </c:pt>
                <c:pt idx="39925" formatCode="General">
                  <c:v>26.869700000000002</c:v>
                </c:pt>
                <c:pt idx="39926" formatCode="General">
                  <c:v>26.8704</c:v>
                </c:pt>
                <c:pt idx="39927" formatCode="General">
                  <c:v>26.871099999999998</c:v>
                </c:pt>
                <c:pt idx="39928" formatCode="General">
                  <c:v>26.871700000000001</c:v>
                </c:pt>
                <c:pt idx="39929" formatCode="General">
                  <c:v>26.872399999999999</c:v>
                </c:pt>
                <c:pt idx="39930" formatCode="General">
                  <c:v>26.873100000000001</c:v>
                </c:pt>
                <c:pt idx="39931" formatCode="General">
                  <c:v>26.873799999999999</c:v>
                </c:pt>
                <c:pt idx="39932" formatCode="General">
                  <c:v>26.874400000000001</c:v>
                </c:pt>
                <c:pt idx="39933" formatCode="General">
                  <c:v>26.8751</c:v>
                </c:pt>
                <c:pt idx="39934" formatCode="General">
                  <c:v>26.875800000000002</c:v>
                </c:pt>
                <c:pt idx="39935" formatCode="General">
                  <c:v>26.8765</c:v>
                </c:pt>
                <c:pt idx="39936" formatCode="General">
                  <c:v>26.877099999999999</c:v>
                </c:pt>
                <c:pt idx="39937" formatCode="General">
                  <c:v>26.877800000000001</c:v>
                </c:pt>
                <c:pt idx="39938" formatCode="General">
                  <c:v>26.878499999999999</c:v>
                </c:pt>
                <c:pt idx="39939" formatCode="General">
                  <c:v>26.879200000000001</c:v>
                </c:pt>
                <c:pt idx="39940" formatCode="General">
                  <c:v>26.879799999999999</c:v>
                </c:pt>
                <c:pt idx="39941" formatCode="General">
                  <c:v>26.880500000000001</c:v>
                </c:pt>
                <c:pt idx="39942" formatCode="General">
                  <c:v>26.8812</c:v>
                </c:pt>
                <c:pt idx="39943" formatCode="General">
                  <c:v>26.881799999999998</c:v>
                </c:pt>
                <c:pt idx="39944" formatCode="General">
                  <c:v>26.8825</c:v>
                </c:pt>
                <c:pt idx="39945" formatCode="General">
                  <c:v>26.883199999999999</c:v>
                </c:pt>
                <c:pt idx="39946" formatCode="General">
                  <c:v>26.883900000000001</c:v>
                </c:pt>
                <c:pt idx="39947" formatCode="General">
                  <c:v>26.884499999999999</c:v>
                </c:pt>
                <c:pt idx="39948" formatCode="General">
                  <c:v>26.885200000000001</c:v>
                </c:pt>
                <c:pt idx="39949" formatCode="General">
                  <c:v>26.885899999999999</c:v>
                </c:pt>
                <c:pt idx="39950" formatCode="General">
                  <c:v>26.886600000000001</c:v>
                </c:pt>
                <c:pt idx="39951" formatCode="General">
                  <c:v>26.8872</c:v>
                </c:pt>
                <c:pt idx="39952" formatCode="General">
                  <c:v>26.887899999999998</c:v>
                </c:pt>
                <c:pt idx="39953" formatCode="General">
                  <c:v>26.8886</c:v>
                </c:pt>
                <c:pt idx="39954" formatCode="General">
                  <c:v>26.889199999999999</c:v>
                </c:pt>
                <c:pt idx="39955" formatCode="General">
                  <c:v>26.889900000000001</c:v>
                </c:pt>
                <c:pt idx="39956" formatCode="General">
                  <c:v>26.890599999999999</c:v>
                </c:pt>
                <c:pt idx="39957" formatCode="General">
                  <c:v>26.891300000000001</c:v>
                </c:pt>
                <c:pt idx="39958" formatCode="General">
                  <c:v>26.8919</c:v>
                </c:pt>
                <c:pt idx="39959" formatCode="General">
                  <c:v>26.892600000000002</c:v>
                </c:pt>
                <c:pt idx="39960" formatCode="General">
                  <c:v>26.8933</c:v>
                </c:pt>
                <c:pt idx="39961" formatCode="General">
                  <c:v>26.893999999999998</c:v>
                </c:pt>
                <c:pt idx="39962" formatCode="General">
                  <c:v>26.894600000000001</c:v>
                </c:pt>
                <c:pt idx="39963" formatCode="General">
                  <c:v>26.895299999999999</c:v>
                </c:pt>
                <c:pt idx="39964" formatCode="General">
                  <c:v>26.896000000000001</c:v>
                </c:pt>
                <c:pt idx="39965" formatCode="General">
                  <c:v>26.896699999999999</c:v>
                </c:pt>
                <c:pt idx="39966" formatCode="General">
                  <c:v>26.897300000000001</c:v>
                </c:pt>
                <c:pt idx="39967" formatCode="General">
                  <c:v>26.898</c:v>
                </c:pt>
                <c:pt idx="39968" formatCode="General">
                  <c:v>26.898700000000002</c:v>
                </c:pt>
                <c:pt idx="39969" formatCode="General">
                  <c:v>26.8993</c:v>
                </c:pt>
                <c:pt idx="39970" formatCode="General">
                  <c:v>26.9</c:v>
                </c:pt>
                <c:pt idx="39971" formatCode="General">
                  <c:v>26.900700000000001</c:v>
                </c:pt>
                <c:pt idx="39972" formatCode="General">
                  <c:v>26.901399999999999</c:v>
                </c:pt>
                <c:pt idx="39973" formatCode="General">
                  <c:v>26.902000000000001</c:v>
                </c:pt>
                <c:pt idx="39974" formatCode="General">
                  <c:v>26.902699999999999</c:v>
                </c:pt>
                <c:pt idx="39975" formatCode="General">
                  <c:v>26.903400000000001</c:v>
                </c:pt>
                <c:pt idx="39976" formatCode="General">
                  <c:v>26.9041</c:v>
                </c:pt>
                <c:pt idx="39977" formatCode="General">
                  <c:v>26.904699999999998</c:v>
                </c:pt>
                <c:pt idx="39978" formatCode="General">
                  <c:v>26.9054</c:v>
                </c:pt>
                <c:pt idx="39979" formatCode="General">
                  <c:v>26.906099999999999</c:v>
                </c:pt>
                <c:pt idx="39980" formatCode="General">
                  <c:v>26.906700000000001</c:v>
                </c:pt>
                <c:pt idx="39981" formatCode="General">
                  <c:v>26.907399999999999</c:v>
                </c:pt>
                <c:pt idx="39982" formatCode="General">
                  <c:v>26.908100000000001</c:v>
                </c:pt>
                <c:pt idx="39983" formatCode="General">
                  <c:v>26.908799999999999</c:v>
                </c:pt>
                <c:pt idx="39984" formatCode="General">
                  <c:v>26.909400000000002</c:v>
                </c:pt>
                <c:pt idx="39985" formatCode="General">
                  <c:v>26.9101</c:v>
                </c:pt>
                <c:pt idx="39986" formatCode="General">
                  <c:v>26.910799999999998</c:v>
                </c:pt>
                <c:pt idx="39987" formatCode="General">
                  <c:v>26.9115</c:v>
                </c:pt>
                <c:pt idx="39988" formatCode="General">
                  <c:v>26.912099999999999</c:v>
                </c:pt>
                <c:pt idx="39989" formatCode="General">
                  <c:v>26.912800000000001</c:v>
                </c:pt>
                <c:pt idx="39990" formatCode="General">
                  <c:v>26.913499999999999</c:v>
                </c:pt>
                <c:pt idx="39991" formatCode="General">
                  <c:v>26.914100000000001</c:v>
                </c:pt>
                <c:pt idx="39992" formatCode="General">
                  <c:v>26.9148</c:v>
                </c:pt>
                <c:pt idx="39993" formatCode="General">
                  <c:v>26.915500000000002</c:v>
                </c:pt>
                <c:pt idx="39994" formatCode="General">
                  <c:v>26.9162</c:v>
                </c:pt>
                <c:pt idx="39995" formatCode="General">
                  <c:v>26.916799999999999</c:v>
                </c:pt>
                <c:pt idx="39996" formatCode="General">
                  <c:v>26.9175</c:v>
                </c:pt>
                <c:pt idx="39997" formatCode="General">
                  <c:v>26.918199999999999</c:v>
                </c:pt>
                <c:pt idx="39998" formatCode="General">
                  <c:v>26.918900000000001</c:v>
                </c:pt>
                <c:pt idx="39999" formatCode="General">
                  <c:v>26.919499999999999</c:v>
                </c:pt>
                <c:pt idx="40000" formatCode="General">
                  <c:v>26.920200000000001</c:v>
                </c:pt>
                <c:pt idx="40001" formatCode="General">
                  <c:v>26.9209</c:v>
                </c:pt>
                <c:pt idx="40002" formatCode="General">
                  <c:v>26.921600000000002</c:v>
                </c:pt>
                <c:pt idx="40003" formatCode="General">
                  <c:v>26.9222</c:v>
                </c:pt>
                <c:pt idx="40004" formatCode="General">
                  <c:v>26.922899999999998</c:v>
                </c:pt>
                <c:pt idx="40005" formatCode="General">
                  <c:v>26.9236</c:v>
                </c:pt>
                <c:pt idx="40006" formatCode="General">
                  <c:v>26.924199999999999</c:v>
                </c:pt>
                <c:pt idx="40007" formatCode="General">
                  <c:v>26.924900000000001</c:v>
                </c:pt>
                <c:pt idx="40008" formatCode="General">
                  <c:v>26.925599999999999</c:v>
                </c:pt>
                <c:pt idx="40009" formatCode="General">
                  <c:v>26.926300000000001</c:v>
                </c:pt>
                <c:pt idx="40010" formatCode="General">
                  <c:v>26.9269</c:v>
                </c:pt>
                <c:pt idx="40011" formatCode="General">
                  <c:v>26.927600000000002</c:v>
                </c:pt>
                <c:pt idx="40012" formatCode="General">
                  <c:v>26.9283</c:v>
                </c:pt>
                <c:pt idx="40013" formatCode="General">
                  <c:v>26.928999999999998</c:v>
                </c:pt>
                <c:pt idx="40014" formatCode="General">
                  <c:v>26.929600000000001</c:v>
                </c:pt>
                <c:pt idx="40015" formatCode="General">
                  <c:v>26.930299999999999</c:v>
                </c:pt>
                <c:pt idx="40016" formatCode="General">
                  <c:v>26.931000000000001</c:v>
                </c:pt>
                <c:pt idx="40017" formatCode="General">
                  <c:v>26.9316</c:v>
                </c:pt>
                <c:pt idx="40018" formatCode="General">
                  <c:v>26.932300000000001</c:v>
                </c:pt>
                <c:pt idx="40019" formatCode="General">
                  <c:v>26.933</c:v>
                </c:pt>
                <c:pt idx="40020" formatCode="General">
                  <c:v>26.933700000000002</c:v>
                </c:pt>
                <c:pt idx="40021" formatCode="General">
                  <c:v>26.9343</c:v>
                </c:pt>
                <c:pt idx="40022" formatCode="General">
                  <c:v>26.934999999999999</c:v>
                </c:pt>
                <c:pt idx="40023" formatCode="General">
                  <c:v>26.935700000000001</c:v>
                </c:pt>
                <c:pt idx="40024" formatCode="General">
                  <c:v>26.936399999999999</c:v>
                </c:pt>
                <c:pt idx="40025" formatCode="General">
                  <c:v>26.937000000000001</c:v>
                </c:pt>
                <c:pt idx="40026" formatCode="General">
                  <c:v>26.9377</c:v>
                </c:pt>
                <c:pt idx="40027" formatCode="General">
                  <c:v>26.938400000000001</c:v>
                </c:pt>
                <c:pt idx="40028" formatCode="General">
                  <c:v>26.939</c:v>
                </c:pt>
                <c:pt idx="40029" formatCode="General">
                  <c:v>26.939699999999998</c:v>
                </c:pt>
                <c:pt idx="40030" formatCode="General">
                  <c:v>26.9404</c:v>
                </c:pt>
                <c:pt idx="40031" formatCode="General">
                  <c:v>26.941099999999999</c:v>
                </c:pt>
                <c:pt idx="40032" formatCode="General">
                  <c:v>26.941700000000001</c:v>
                </c:pt>
                <c:pt idx="40033" formatCode="General">
                  <c:v>26.942399999999999</c:v>
                </c:pt>
                <c:pt idx="40034" formatCode="General">
                  <c:v>26.943100000000001</c:v>
                </c:pt>
                <c:pt idx="40035" formatCode="General">
                  <c:v>26.9438</c:v>
                </c:pt>
                <c:pt idx="40036" formatCode="General">
                  <c:v>26.944400000000002</c:v>
                </c:pt>
                <c:pt idx="40037" formatCode="General">
                  <c:v>26.9451</c:v>
                </c:pt>
                <c:pt idx="40038" formatCode="General">
                  <c:v>26.945799999999998</c:v>
                </c:pt>
                <c:pt idx="40039" formatCode="General">
                  <c:v>26.9465</c:v>
                </c:pt>
                <c:pt idx="40040" formatCode="General">
                  <c:v>26.947099999999999</c:v>
                </c:pt>
                <c:pt idx="40041" formatCode="General">
                  <c:v>26.947800000000001</c:v>
                </c:pt>
                <c:pt idx="40042" formatCode="General">
                  <c:v>26.948499999999999</c:v>
                </c:pt>
                <c:pt idx="40043" formatCode="General">
                  <c:v>26.949100000000001</c:v>
                </c:pt>
                <c:pt idx="40044" formatCode="General">
                  <c:v>26.9498</c:v>
                </c:pt>
                <c:pt idx="40045" formatCode="General">
                  <c:v>26.950500000000002</c:v>
                </c:pt>
                <c:pt idx="40046" formatCode="General">
                  <c:v>26.9512</c:v>
                </c:pt>
                <c:pt idx="40047" formatCode="General">
                  <c:v>26.951799999999999</c:v>
                </c:pt>
                <c:pt idx="40048" formatCode="General">
                  <c:v>26.952500000000001</c:v>
                </c:pt>
                <c:pt idx="40049" formatCode="General">
                  <c:v>26.953199999999999</c:v>
                </c:pt>
                <c:pt idx="40050" formatCode="General">
                  <c:v>26.953900000000001</c:v>
                </c:pt>
                <c:pt idx="40051" formatCode="General">
                  <c:v>26.954499999999999</c:v>
                </c:pt>
                <c:pt idx="40052" formatCode="General">
                  <c:v>26.955200000000001</c:v>
                </c:pt>
                <c:pt idx="40053" formatCode="General">
                  <c:v>26.9559</c:v>
                </c:pt>
                <c:pt idx="40054" formatCode="General">
                  <c:v>26.956499999999998</c:v>
                </c:pt>
                <c:pt idx="40055" formatCode="General">
                  <c:v>26.9572</c:v>
                </c:pt>
                <c:pt idx="40056" formatCode="General">
                  <c:v>26.957899999999999</c:v>
                </c:pt>
                <c:pt idx="40057" formatCode="General">
                  <c:v>26.958600000000001</c:v>
                </c:pt>
                <c:pt idx="40058" formatCode="General">
                  <c:v>26.959199999999999</c:v>
                </c:pt>
                <c:pt idx="40059" formatCode="General">
                  <c:v>26.959900000000001</c:v>
                </c:pt>
                <c:pt idx="40060" formatCode="General">
                  <c:v>26.960599999999999</c:v>
                </c:pt>
                <c:pt idx="40061" formatCode="General">
                  <c:v>26.961300000000001</c:v>
                </c:pt>
                <c:pt idx="40062" formatCode="General">
                  <c:v>26.9619</c:v>
                </c:pt>
                <c:pt idx="40063" formatCode="General">
                  <c:v>26.962599999999998</c:v>
                </c:pt>
                <c:pt idx="40064" formatCode="General">
                  <c:v>26.9633</c:v>
                </c:pt>
                <c:pt idx="40065" formatCode="General">
                  <c:v>26.963999999999999</c:v>
                </c:pt>
                <c:pt idx="40066" formatCode="General">
                  <c:v>26.964600000000001</c:v>
                </c:pt>
                <c:pt idx="40067" formatCode="General">
                  <c:v>26.965299999999999</c:v>
                </c:pt>
                <c:pt idx="40068" formatCode="General">
                  <c:v>26.966000000000001</c:v>
                </c:pt>
                <c:pt idx="40069" formatCode="General">
                  <c:v>26.9666</c:v>
                </c:pt>
                <c:pt idx="40070" formatCode="General">
                  <c:v>26.967300000000002</c:v>
                </c:pt>
                <c:pt idx="40071" formatCode="General">
                  <c:v>26.968</c:v>
                </c:pt>
                <c:pt idx="40072" formatCode="General">
                  <c:v>26.968699999999998</c:v>
                </c:pt>
                <c:pt idx="40073" formatCode="General">
                  <c:v>26.9693</c:v>
                </c:pt>
                <c:pt idx="40074" formatCode="General">
                  <c:v>26.97</c:v>
                </c:pt>
                <c:pt idx="40075" formatCode="General">
                  <c:v>26.970700000000001</c:v>
                </c:pt>
                <c:pt idx="40076" formatCode="General">
                  <c:v>26.971399999999999</c:v>
                </c:pt>
                <c:pt idx="40077" formatCode="General">
                  <c:v>26.972000000000001</c:v>
                </c:pt>
                <c:pt idx="40078" formatCode="General">
                  <c:v>26.9727</c:v>
                </c:pt>
                <c:pt idx="40079" formatCode="General">
                  <c:v>26.973400000000002</c:v>
                </c:pt>
                <c:pt idx="40080" formatCode="General">
                  <c:v>26.974</c:v>
                </c:pt>
                <c:pt idx="40081" formatCode="General">
                  <c:v>26.974699999999999</c:v>
                </c:pt>
                <c:pt idx="40082" formatCode="General">
                  <c:v>26.9754</c:v>
                </c:pt>
                <c:pt idx="40083" formatCode="General">
                  <c:v>26.976099999999999</c:v>
                </c:pt>
                <c:pt idx="40084" formatCode="General">
                  <c:v>26.976700000000001</c:v>
                </c:pt>
                <c:pt idx="40085" formatCode="General">
                  <c:v>26.977399999999999</c:v>
                </c:pt>
                <c:pt idx="40086" formatCode="General">
                  <c:v>26.978100000000001</c:v>
                </c:pt>
                <c:pt idx="40087" formatCode="General">
                  <c:v>26.9788</c:v>
                </c:pt>
                <c:pt idx="40088" formatCode="General">
                  <c:v>26.979399999999998</c:v>
                </c:pt>
                <c:pt idx="40089" formatCode="General">
                  <c:v>26.9801</c:v>
                </c:pt>
                <c:pt idx="40090" formatCode="General">
                  <c:v>26.980799999999999</c:v>
                </c:pt>
                <c:pt idx="40091" formatCode="General">
                  <c:v>26.981400000000001</c:v>
                </c:pt>
                <c:pt idx="40092" formatCode="General">
                  <c:v>26.982099999999999</c:v>
                </c:pt>
                <c:pt idx="40093" formatCode="General">
                  <c:v>26.982800000000001</c:v>
                </c:pt>
                <c:pt idx="40094" formatCode="General">
                  <c:v>26.983499999999999</c:v>
                </c:pt>
                <c:pt idx="40095" formatCode="General">
                  <c:v>26.984100000000002</c:v>
                </c:pt>
                <c:pt idx="40096" formatCode="General">
                  <c:v>26.9848</c:v>
                </c:pt>
                <c:pt idx="40097" formatCode="General">
                  <c:v>26.985499999999998</c:v>
                </c:pt>
                <c:pt idx="40098" formatCode="General">
                  <c:v>26.9862</c:v>
                </c:pt>
                <c:pt idx="40099" formatCode="General">
                  <c:v>26.986799999999999</c:v>
                </c:pt>
                <c:pt idx="40100" formatCode="General">
                  <c:v>26.987500000000001</c:v>
                </c:pt>
                <c:pt idx="40101" formatCode="General">
                  <c:v>26.988199999999999</c:v>
                </c:pt>
                <c:pt idx="40102" formatCode="General">
                  <c:v>26.988900000000001</c:v>
                </c:pt>
                <c:pt idx="40103" formatCode="General">
                  <c:v>26.9895</c:v>
                </c:pt>
                <c:pt idx="40104" formatCode="General">
                  <c:v>26.990200000000002</c:v>
                </c:pt>
                <c:pt idx="40105" formatCode="General">
                  <c:v>26.9909</c:v>
                </c:pt>
                <c:pt idx="40106" formatCode="General">
                  <c:v>26.991499999999998</c:v>
                </c:pt>
                <c:pt idx="40107" formatCode="General">
                  <c:v>26.9922</c:v>
                </c:pt>
                <c:pt idx="40108" formatCode="General">
                  <c:v>26.992899999999999</c:v>
                </c:pt>
                <c:pt idx="40109" formatCode="General">
                  <c:v>26.993600000000001</c:v>
                </c:pt>
                <c:pt idx="40110" formatCode="General">
                  <c:v>26.994199999999999</c:v>
                </c:pt>
                <c:pt idx="40111" formatCode="General">
                  <c:v>26.994900000000001</c:v>
                </c:pt>
                <c:pt idx="40112" formatCode="General">
                  <c:v>26.9956</c:v>
                </c:pt>
                <c:pt idx="40113" formatCode="General">
                  <c:v>26.996300000000002</c:v>
                </c:pt>
                <c:pt idx="40114" formatCode="General">
                  <c:v>26.9969</c:v>
                </c:pt>
                <c:pt idx="40115" formatCode="General">
                  <c:v>26.997599999999998</c:v>
                </c:pt>
                <c:pt idx="40116" formatCode="General">
                  <c:v>26.9983</c:v>
                </c:pt>
                <c:pt idx="40117" formatCode="General">
                  <c:v>26.998899999999999</c:v>
                </c:pt>
                <c:pt idx="40118" formatCode="General">
                  <c:v>26.999600000000001</c:v>
                </c:pt>
                <c:pt idx="40119" formatCode="General">
                  <c:v>27.000299999999999</c:v>
                </c:pt>
                <c:pt idx="40120" formatCode="General">
                  <c:v>27.001000000000001</c:v>
                </c:pt>
                <c:pt idx="40121" formatCode="General">
                  <c:v>27.0016</c:v>
                </c:pt>
                <c:pt idx="40122" formatCode="General">
                  <c:v>27.002300000000002</c:v>
                </c:pt>
                <c:pt idx="40123" formatCode="General">
                  <c:v>27.003</c:v>
                </c:pt>
                <c:pt idx="40124" formatCode="General">
                  <c:v>27.003699999999998</c:v>
                </c:pt>
                <c:pt idx="40125" formatCode="General">
                  <c:v>27.004300000000001</c:v>
                </c:pt>
                <c:pt idx="40126" formatCode="General">
                  <c:v>27.004999999999999</c:v>
                </c:pt>
                <c:pt idx="40127" formatCode="General">
                  <c:v>27.005700000000001</c:v>
                </c:pt>
                <c:pt idx="40128" formatCode="General">
                  <c:v>27.006399999999999</c:v>
                </c:pt>
                <c:pt idx="40129" formatCode="General">
                  <c:v>27.007000000000001</c:v>
                </c:pt>
                <c:pt idx="40130" formatCode="General">
                  <c:v>27.0077</c:v>
                </c:pt>
                <c:pt idx="40131" formatCode="General">
                  <c:v>27.008400000000002</c:v>
                </c:pt>
                <c:pt idx="40132" formatCode="General">
                  <c:v>27.009</c:v>
                </c:pt>
                <c:pt idx="40133" formatCode="General">
                  <c:v>27.009699999999999</c:v>
                </c:pt>
                <c:pt idx="40134" formatCode="General">
                  <c:v>27.010400000000001</c:v>
                </c:pt>
                <c:pt idx="40135" formatCode="General">
                  <c:v>27.011099999999999</c:v>
                </c:pt>
                <c:pt idx="40136" formatCode="General">
                  <c:v>27.011700000000001</c:v>
                </c:pt>
                <c:pt idx="40137" formatCode="General">
                  <c:v>27.0124</c:v>
                </c:pt>
                <c:pt idx="40138" formatCode="General">
                  <c:v>27.013100000000001</c:v>
                </c:pt>
                <c:pt idx="40139" formatCode="General">
                  <c:v>27.0138</c:v>
                </c:pt>
                <c:pt idx="40140" formatCode="General">
                  <c:v>27.014399999999998</c:v>
                </c:pt>
                <c:pt idx="40141" formatCode="General">
                  <c:v>27.0151</c:v>
                </c:pt>
                <c:pt idx="40142" formatCode="General">
                  <c:v>27.015799999999999</c:v>
                </c:pt>
                <c:pt idx="40143" formatCode="General">
                  <c:v>27.016400000000001</c:v>
                </c:pt>
                <c:pt idx="40144" formatCode="General">
                  <c:v>27.017099999999999</c:v>
                </c:pt>
                <c:pt idx="40145" formatCode="General">
                  <c:v>27.017800000000001</c:v>
                </c:pt>
                <c:pt idx="40146" formatCode="General">
                  <c:v>27.0185</c:v>
                </c:pt>
                <c:pt idx="40147" formatCode="General">
                  <c:v>27.019100000000002</c:v>
                </c:pt>
                <c:pt idx="40148" formatCode="General">
                  <c:v>27.0198</c:v>
                </c:pt>
                <c:pt idx="40149" formatCode="General">
                  <c:v>27.020499999999998</c:v>
                </c:pt>
                <c:pt idx="40150" formatCode="General">
                  <c:v>27.0212</c:v>
                </c:pt>
                <c:pt idx="40151" formatCode="General">
                  <c:v>27.021799999999999</c:v>
                </c:pt>
                <c:pt idx="40152" formatCode="General">
                  <c:v>27.022500000000001</c:v>
                </c:pt>
                <c:pt idx="40153" formatCode="General">
                  <c:v>27.023199999999999</c:v>
                </c:pt>
                <c:pt idx="40154" formatCode="General">
                  <c:v>27.023800000000001</c:v>
                </c:pt>
                <c:pt idx="40155" formatCode="General">
                  <c:v>27.0245</c:v>
                </c:pt>
                <c:pt idx="40156" formatCode="General">
                  <c:v>27.025200000000002</c:v>
                </c:pt>
                <c:pt idx="40157" formatCode="General">
                  <c:v>27.0259</c:v>
                </c:pt>
                <c:pt idx="40158" formatCode="General">
                  <c:v>27.026499999999999</c:v>
                </c:pt>
                <c:pt idx="40159" formatCode="General">
                  <c:v>27.027200000000001</c:v>
                </c:pt>
                <c:pt idx="40160" formatCode="General">
                  <c:v>27.027899999999999</c:v>
                </c:pt>
                <c:pt idx="40161" formatCode="General">
                  <c:v>27.028600000000001</c:v>
                </c:pt>
                <c:pt idx="40162" formatCode="General">
                  <c:v>27.029199999999999</c:v>
                </c:pt>
                <c:pt idx="40163" formatCode="General">
                  <c:v>27.029900000000001</c:v>
                </c:pt>
                <c:pt idx="40164" formatCode="General">
                  <c:v>27.0306</c:v>
                </c:pt>
                <c:pt idx="40165" formatCode="General">
                  <c:v>27.031300000000002</c:v>
                </c:pt>
                <c:pt idx="40166" formatCode="General">
                  <c:v>27.0319</c:v>
                </c:pt>
                <c:pt idx="40167" formatCode="General">
                  <c:v>27.032599999999999</c:v>
                </c:pt>
                <c:pt idx="40168" formatCode="General">
                  <c:v>27.033300000000001</c:v>
                </c:pt>
                <c:pt idx="40169" formatCode="General">
                  <c:v>27.033899999999999</c:v>
                </c:pt>
                <c:pt idx="40170" formatCode="General">
                  <c:v>27.034600000000001</c:v>
                </c:pt>
                <c:pt idx="40171" formatCode="General">
                  <c:v>27.035299999999999</c:v>
                </c:pt>
                <c:pt idx="40172" formatCode="General">
                  <c:v>27.036000000000001</c:v>
                </c:pt>
                <c:pt idx="40173" formatCode="General">
                  <c:v>27.0366</c:v>
                </c:pt>
                <c:pt idx="40174" formatCode="General">
                  <c:v>27.037299999999998</c:v>
                </c:pt>
                <c:pt idx="40175" formatCode="General">
                  <c:v>27.038</c:v>
                </c:pt>
                <c:pt idx="40176" formatCode="General">
                  <c:v>27.038699999999999</c:v>
                </c:pt>
                <c:pt idx="40177" formatCode="General">
                  <c:v>27.039300000000001</c:v>
                </c:pt>
                <c:pt idx="40178" formatCode="General">
                  <c:v>27.04</c:v>
                </c:pt>
                <c:pt idx="40179" formatCode="General">
                  <c:v>27.040700000000001</c:v>
                </c:pt>
                <c:pt idx="40180" formatCode="General">
                  <c:v>27.0413</c:v>
                </c:pt>
                <c:pt idx="40181" formatCode="General">
                  <c:v>27.042000000000002</c:v>
                </c:pt>
                <c:pt idx="40182" formatCode="General">
                  <c:v>27.0427</c:v>
                </c:pt>
                <c:pt idx="40183" formatCode="General">
                  <c:v>27.043399999999998</c:v>
                </c:pt>
                <c:pt idx="40184" formatCode="General">
                  <c:v>27.044</c:v>
                </c:pt>
                <c:pt idx="40185" formatCode="General">
                  <c:v>27.044699999999999</c:v>
                </c:pt>
                <c:pt idx="40186" formatCode="General">
                  <c:v>27.045400000000001</c:v>
                </c:pt>
                <c:pt idx="40187" formatCode="General">
                  <c:v>27.046099999999999</c:v>
                </c:pt>
                <c:pt idx="40188" formatCode="General">
                  <c:v>27.046700000000001</c:v>
                </c:pt>
                <c:pt idx="40189" formatCode="General">
                  <c:v>27.0474</c:v>
                </c:pt>
                <c:pt idx="40190" formatCode="General">
                  <c:v>27.048100000000002</c:v>
                </c:pt>
                <c:pt idx="40191" formatCode="General">
                  <c:v>27.0487</c:v>
                </c:pt>
                <c:pt idx="40192" formatCode="General">
                  <c:v>27.049399999999999</c:v>
                </c:pt>
                <c:pt idx="40193" formatCode="General">
                  <c:v>27.0501</c:v>
                </c:pt>
                <c:pt idx="40194" formatCode="General">
                  <c:v>27.050799999999999</c:v>
                </c:pt>
                <c:pt idx="40195" formatCode="General">
                  <c:v>27.051400000000001</c:v>
                </c:pt>
                <c:pt idx="40196" formatCode="General">
                  <c:v>27.052099999999999</c:v>
                </c:pt>
                <c:pt idx="40197" formatCode="General">
                  <c:v>27.052800000000001</c:v>
                </c:pt>
                <c:pt idx="40198" formatCode="General">
                  <c:v>27.0535</c:v>
                </c:pt>
                <c:pt idx="40199" formatCode="General">
                  <c:v>27.054099999999998</c:v>
                </c:pt>
                <c:pt idx="40200" formatCode="General">
                  <c:v>27.0548</c:v>
                </c:pt>
                <c:pt idx="40201" formatCode="General">
                  <c:v>27.055499999999999</c:v>
                </c:pt>
                <c:pt idx="40202" formatCode="General">
                  <c:v>27.0562</c:v>
                </c:pt>
                <c:pt idx="40203" formatCode="General">
                  <c:v>27.056799999999999</c:v>
                </c:pt>
                <c:pt idx="40204" formatCode="General">
                  <c:v>27.057500000000001</c:v>
                </c:pt>
                <c:pt idx="40205" formatCode="General">
                  <c:v>27.058199999999999</c:v>
                </c:pt>
                <c:pt idx="40206" formatCode="General">
                  <c:v>27.058800000000002</c:v>
                </c:pt>
                <c:pt idx="40207" formatCode="General">
                  <c:v>27.0595</c:v>
                </c:pt>
                <c:pt idx="40208" formatCode="General">
                  <c:v>27.060199999999998</c:v>
                </c:pt>
                <c:pt idx="40209" formatCode="General">
                  <c:v>27.0609</c:v>
                </c:pt>
                <c:pt idx="40210" formatCode="General">
                  <c:v>27.061499999999999</c:v>
                </c:pt>
                <c:pt idx="40211" formatCode="General">
                  <c:v>27.062200000000001</c:v>
                </c:pt>
                <c:pt idx="40212" formatCode="General">
                  <c:v>27.062899999999999</c:v>
                </c:pt>
                <c:pt idx="40213" formatCode="General">
                  <c:v>27.063600000000001</c:v>
                </c:pt>
                <c:pt idx="40214" formatCode="General">
                  <c:v>27.0642</c:v>
                </c:pt>
                <c:pt idx="40215" formatCode="General">
                  <c:v>27.064900000000002</c:v>
                </c:pt>
                <c:pt idx="40216" formatCode="General">
                  <c:v>27.0656</c:v>
                </c:pt>
                <c:pt idx="40217" formatCode="General">
                  <c:v>27.066199999999998</c:v>
                </c:pt>
                <c:pt idx="40218" formatCode="General">
                  <c:v>27.0669</c:v>
                </c:pt>
                <c:pt idx="40219" formatCode="General">
                  <c:v>27.067599999999999</c:v>
                </c:pt>
                <c:pt idx="40220" formatCode="General">
                  <c:v>27.068300000000001</c:v>
                </c:pt>
                <c:pt idx="40221" formatCode="General">
                  <c:v>27.068899999999999</c:v>
                </c:pt>
                <c:pt idx="40222" formatCode="General">
                  <c:v>27.069600000000001</c:v>
                </c:pt>
                <c:pt idx="40223" formatCode="General">
                  <c:v>27.0703</c:v>
                </c:pt>
                <c:pt idx="40224" formatCode="General">
                  <c:v>27.071000000000002</c:v>
                </c:pt>
                <c:pt idx="40225" formatCode="General">
                  <c:v>27.0716</c:v>
                </c:pt>
                <c:pt idx="40226" formatCode="General">
                  <c:v>27.072299999999998</c:v>
                </c:pt>
                <c:pt idx="40227" formatCode="General">
                  <c:v>27.073</c:v>
                </c:pt>
                <c:pt idx="40228" formatCode="General">
                  <c:v>27.073699999999999</c:v>
                </c:pt>
                <c:pt idx="40229" formatCode="General">
                  <c:v>27.074300000000001</c:v>
                </c:pt>
                <c:pt idx="40230" formatCode="General">
                  <c:v>27.074999999999999</c:v>
                </c:pt>
                <c:pt idx="40231" formatCode="General">
                  <c:v>27.075700000000001</c:v>
                </c:pt>
                <c:pt idx="40232" formatCode="General">
                  <c:v>27.0763</c:v>
                </c:pt>
                <c:pt idx="40233" formatCode="General">
                  <c:v>27.077000000000002</c:v>
                </c:pt>
                <c:pt idx="40234" formatCode="General">
                  <c:v>27.0777</c:v>
                </c:pt>
                <c:pt idx="40235" formatCode="General">
                  <c:v>27.078399999999998</c:v>
                </c:pt>
                <c:pt idx="40236" formatCode="General">
                  <c:v>27.079000000000001</c:v>
                </c:pt>
                <c:pt idx="40237" formatCode="General">
                  <c:v>27.079699999999999</c:v>
                </c:pt>
                <c:pt idx="40238" formatCode="General">
                  <c:v>27.080400000000001</c:v>
                </c:pt>
                <c:pt idx="40239" formatCode="General">
                  <c:v>27.081099999999999</c:v>
                </c:pt>
                <c:pt idx="40240" formatCode="General">
                  <c:v>27.081700000000001</c:v>
                </c:pt>
                <c:pt idx="40241" formatCode="General">
                  <c:v>27.0824</c:v>
                </c:pt>
                <c:pt idx="40242" formatCode="General">
                  <c:v>27.083100000000002</c:v>
                </c:pt>
                <c:pt idx="40243" formatCode="General">
                  <c:v>27.0837</c:v>
                </c:pt>
                <c:pt idx="40244" formatCode="General">
                  <c:v>27.084399999999999</c:v>
                </c:pt>
                <c:pt idx="40245" formatCode="General">
                  <c:v>27.085100000000001</c:v>
                </c:pt>
                <c:pt idx="40246" formatCode="General">
                  <c:v>27.085799999999999</c:v>
                </c:pt>
                <c:pt idx="40247" formatCode="General">
                  <c:v>27.086400000000001</c:v>
                </c:pt>
                <c:pt idx="40248" formatCode="General">
                  <c:v>27.0871</c:v>
                </c:pt>
                <c:pt idx="40249" formatCode="General">
                  <c:v>27.087800000000001</c:v>
                </c:pt>
                <c:pt idx="40250" formatCode="General">
                  <c:v>27.0885</c:v>
                </c:pt>
                <c:pt idx="40251" formatCode="General">
                  <c:v>27.089099999999998</c:v>
                </c:pt>
                <c:pt idx="40252" formatCode="General">
                  <c:v>27.0898</c:v>
                </c:pt>
                <c:pt idx="40253" formatCode="General">
                  <c:v>27.090499999999999</c:v>
                </c:pt>
                <c:pt idx="40254" formatCode="General">
                  <c:v>27.091100000000001</c:v>
                </c:pt>
                <c:pt idx="40255" formatCode="General">
                  <c:v>27.091799999999999</c:v>
                </c:pt>
                <c:pt idx="40256" formatCode="General">
                  <c:v>27.092500000000001</c:v>
                </c:pt>
                <c:pt idx="40257" formatCode="General">
                  <c:v>27.0932</c:v>
                </c:pt>
                <c:pt idx="40258" formatCode="General">
                  <c:v>27.093800000000002</c:v>
                </c:pt>
                <c:pt idx="40259" formatCode="General">
                  <c:v>27.0945</c:v>
                </c:pt>
                <c:pt idx="40260" formatCode="General">
                  <c:v>27.095199999999998</c:v>
                </c:pt>
                <c:pt idx="40261" formatCode="General">
                  <c:v>27.0959</c:v>
                </c:pt>
                <c:pt idx="40262" formatCode="General">
                  <c:v>27.096499999999999</c:v>
                </c:pt>
                <c:pt idx="40263" formatCode="General">
                  <c:v>27.097200000000001</c:v>
                </c:pt>
                <c:pt idx="40264" formatCode="General">
                  <c:v>27.097899999999999</c:v>
                </c:pt>
                <c:pt idx="40265" formatCode="General">
                  <c:v>27.098600000000001</c:v>
                </c:pt>
                <c:pt idx="40266" formatCode="General">
                  <c:v>27.0992</c:v>
                </c:pt>
                <c:pt idx="40267" formatCode="General">
                  <c:v>27.099900000000002</c:v>
                </c:pt>
                <c:pt idx="40268" formatCode="General">
                  <c:v>27.1006</c:v>
                </c:pt>
                <c:pt idx="40269" formatCode="General">
                  <c:v>27.101199999999999</c:v>
                </c:pt>
                <c:pt idx="40270" formatCode="General">
                  <c:v>27.101900000000001</c:v>
                </c:pt>
                <c:pt idx="40271" formatCode="General">
                  <c:v>27.102599999999999</c:v>
                </c:pt>
                <c:pt idx="40272" formatCode="General">
                  <c:v>27.103300000000001</c:v>
                </c:pt>
                <c:pt idx="40273" formatCode="General">
                  <c:v>27.103899999999999</c:v>
                </c:pt>
                <c:pt idx="40274" formatCode="General">
                  <c:v>27.104600000000001</c:v>
                </c:pt>
                <c:pt idx="40275" formatCode="General">
                  <c:v>27.1053</c:v>
                </c:pt>
                <c:pt idx="40276" formatCode="General">
                  <c:v>27.106000000000002</c:v>
                </c:pt>
                <c:pt idx="40277" formatCode="General">
                  <c:v>27.1066</c:v>
                </c:pt>
                <c:pt idx="40278" formatCode="General">
                  <c:v>27.107299999999999</c:v>
                </c:pt>
                <c:pt idx="40279" formatCode="General">
                  <c:v>27.108000000000001</c:v>
                </c:pt>
                <c:pt idx="40280" formatCode="General">
                  <c:v>27.108599999999999</c:v>
                </c:pt>
                <c:pt idx="40281" formatCode="General">
                  <c:v>27.109300000000001</c:v>
                </c:pt>
                <c:pt idx="40282" formatCode="General">
                  <c:v>27.11</c:v>
                </c:pt>
                <c:pt idx="40283" formatCode="General">
                  <c:v>27.110700000000001</c:v>
                </c:pt>
                <c:pt idx="40284" formatCode="General">
                  <c:v>27.1113</c:v>
                </c:pt>
                <c:pt idx="40285" formatCode="General">
                  <c:v>27.111999999999998</c:v>
                </c:pt>
                <c:pt idx="40286" formatCode="General">
                  <c:v>27.1127</c:v>
                </c:pt>
                <c:pt idx="40287" formatCode="General">
                  <c:v>27.113399999999999</c:v>
                </c:pt>
                <c:pt idx="40288" formatCode="General">
                  <c:v>27.114000000000001</c:v>
                </c:pt>
                <c:pt idx="40289" formatCode="General">
                  <c:v>27.114699999999999</c:v>
                </c:pt>
                <c:pt idx="40290" formatCode="General">
                  <c:v>27.115400000000001</c:v>
                </c:pt>
                <c:pt idx="40291" formatCode="General">
                  <c:v>27.116099999999999</c:v>
                </c:pt>
                <c:pt idx="40292" formatCode="General">
                  <c:v>27.116700000000002</c:v>
                </c:pt>
                <c:pt idx="40293" formatCode="General">
                  <c:v>27.1174</c:v>
                </c:pt>
                <c:pt idx="40294" formatCode="General">
                  <c:v>27.118099999999998</c:v>
                </c:pt>
                <c:pt idx="40295" formatCode="General">
                  <c:v>27.1187</c:v>
                </c:pt>
                <c:pt idx="40296" formatCode="General">
                  <c:v>27.119399999999999</c:v>
                </c:pt>
                <c:pt idx="40297" formatCode="General">
                  <c:v>27.120100000000001</c:v>
                </c:pt>
                <c:pt idx="40298" formatCode="General">
                  <c:v>27.120799999999999</c:v>
                </c:pt>
                <c:pt idx="40299" formatCode="General">
                  <c:v>27.121400000000001</c:v>
                </c:pt>
                <c:pt idx="40300" formatCode="General">
                  <c:v>27.1221</c:v>
                </c:pt>
                <c:pt idx="40301" formatCode="General">
                  <c:v>27.122800000000002</c:v>
                </c:pt>
                <c:pt idx="40302" formatCode="General">
                  <c:v>27.1235</c:v>
                </c:pt>
                <c:pt idx="40303" formatCode="General">
                  <c:v>27.124099999999999</c:v>
                </c:pt>
                <c:pt idx="40304" formatCode="General">
                  <c:v>27.1248</c:v>
                </c:pt>
                <c:pt idx="40305" formatCode="General">
                  <c:v>27.125499999999999</c:v>
                </c:pt>
                <c:pt idx="40306" formatCode="General">
                  <c:v>27.126100000000001</c:v>
                </c:pt>
                <c:pt idx="40307" formatCode="General">
                  <c:v>27.126799999999999</c:v>
                </c:pt>
                <c:pt idx="40308" formatCode="General">
                  <c:v>27.127500000000001</c:v>
                </c:pt>
                <c:pt idx="40309" formatCode="General">
                  <c:v>27.1282</c:v>
                </c:pt>
                <c:pt idx="40310" formatCode="General">
                  <c:v>27.128799999999998</c:v>
                </c:pt>
                <c:pt idx="40311" formatCode="General">
                  <c:v>27.1295</c:v>
                </c:pt>
                <c:pt idx="40312" formatCode="General">
                  <c:v>27.130199999999999</c:v>
                </c:pt>
                <c:pt idx="40313" formatCode="General">
                  <c:v>27.1309</c:v>
                </c:pt>
                <c:pt idx="40314" formatCode="General">
                  <c:v>27.131499999999999</c:v>
                </c:pt>
                <c:pt idx="40315" formatCode="General">
                  <c:v>27.132200000000001</c:v>
                </c:pt>
                <c:pt idx="40316" formatCode="General">
                  <c:v>27.132899999999999</c:v>
                </c:pt>
                <c:pt idx="40317" formatCode="General">
                  <c:v>27.133500000000002</c:v>
                </c:pt>
                <c:pt idx="40318" formatCode="General">
                  <c:v>27.1342</c:v>
                </c:pt>
                <c:pt idx="40319" formatCode="General">
                  <c:v>27.134899999999998</c:v>
                </c:pt>
                <c:pt idx="40320" formatCode="General">
                  <c:v>27.1356</c:v>
                </c:pt>
                <c:pt idx="40321" formatCode="General">
                  <c:v>27.136199999999999</c:v>
                </c:pt>
                <c:pt idx="40322" formatCode="General">
                  <c:v>27.136900000000001</c:v>
                </c:pt>
                <c:pt idx="40323" formatCode="General">
                  <c:v>27.137599999999999</c:v>
                </c:pt>
                <c:pt idx="40324" formatCode="General">
                  <c:v>27.138300000000001</c:v>
                </c:pt>
                <c:pt idx="40325" formatCode="General">
                  <c:v>27.1389</c:v>
                </c:pt>
                <c:pt idx="40326" formatCode="General">
                  <c:v>27.139600000000002</c:v>
                </c:pt>
                <c:pt idx="40327" formatCode="General">
                  <c:v>27.1403</c:v>
                </c:pt>
                <c:pt idx="40328" formatCode="General">
                  <c:v>27.140999999999998</c:v>
                </c:pt>
                <c:pt idx="40329" formatCode="General">
                  <c:v>27.1416</c:v>
                </c:pt>
                <c:pt idx="40330" formatCode="General">
                  <c:v>27.142299999999999</c:v>
                </c:pt>
                <c:pt idx="40331" formatCode="General">
                  <c:v>27.143000000000001</c:v>
                </c:pt>
                <c:pt idx="40332" formatCode="General">
                  <c:v>27.143599999999999</c:v>
                </c:pt>
                <c:pt idx="40333" formatCode="General">
                  <c:v>27.144300000000001</c:v>
                </c:pt>
                <c:pt idx="40334" formatCode="General">
                  <c:v>27.145</c:v>
                </c:pt>
                <c:pt idx="40335" formatCode="General">
                  <c:v>27.145700000000001</c:v>
                </c:pt>
                <c:pt idx="40336" formatCode="General">
                  <c:v>27.1463</c:v>
                </c:pt>
                <c:pt idx="40337" formatCode="General">
                  <c:v>27.146999999999998</c:v>
                </c:pt>
                <c:pt idx="40338" formatCode="General">
                  <c:v>27.1477</c:v>
                </c:pt>
                <c:pt idx="40339" formatCode="General">
                  <c:v>27.148399999999999</c:v>
                </c:pt>
                <c:pt idx="40340" formatCode="General">
                  <c:v>27.149000000000001</c:v>
                </c:pt>
                <c:pt idx="40341" formatCode="General">
                  <c:v>27.149699999999999</c:v>
                </c:pt>
                <c:pt idx="40342" formatCode="General">
                  <c:v>27.150400000000001</c:v>
                </c:pt>
                <c:pt idx="40343" formatCode="General">
                  <c:v>27.151</c:v>
                </c:pt>
                <c:pt idx="40344" formatCode="General">
                  <c:v>27.151700000000002</c:v>
                </c:pt>
                <c:pt idx="40345" formatCode="General">
                  <c:v>27.1524</c:v>
                </c:pt>
                <c:pt idx="40346" formatCode="General">
                  <c:v>27.153099999999998</c:v>
                </c:pt>
                <c:pt idx="40347" formatCode="General">
                  <c:v>27.153700000000001</c:v>
                </c:pt>
                <c:pt idx="40348" formatCode="General">
                  <c:v>27.154399999999999</c:v>
                </c:pt>
                <c:pt idx="40349" formatCode="General">
                  <c:v>27.155100000000001</c:v>
                </c:pt>
                <c:pt idx="40350" formatCode="General">
                  <c:v>27.155799999999999</c:v>
                </c:pt>
                <c:pt idx="40351" formatCode="General">
                  <c:v>27.156400000000001</c:v>
                </c:pt>
                <c:pt idx="40352" formatCode="General">
                  <c:v>27.1571</c:v>
                </c:pt>
                <c:pt idx="40353" formatCode="General">
                  <c:v>27.157800000000002</c:v>
                </c:pt>
                <c:pt idx="40354" formatCode="General">
                  <c:v>27.1584</c:v>
                </c:pt>
                <c:pt idx="40355" formatCode="General">
                  <c:v>27.159099999999999</c:v>
                </c:pt>
                <c:pt idx="40356" formatCode="General">
                  <c:v>27.159800000000001</c:v>
                </c:pt>
                <c:pt idx="40357" formatCode="General">
                  <c:v>27.160499999999999</c:v>
                </c:pt>
                <c:pt idx="40358" formatCode="General">
                  <c:v>27.161100000000001</c:v>
                </c:pt>
                <c:pt idx="40359" formatCode="General">
                  <c:v>27.161799999999999</c:v>
                </c:pt>
                <c:pt idx="40360" formatCode="General">
                  <c:v>27.162500000000001</c:v>
                </c:pt>
                <c:pt idx="40361" formatCode="General">
                  <c:v>27.1632</c:v>
                </c:pt>
                <c:pt idx="40362" formatCode="General">
                  <c:v>27.163799999999998</c:v>
                </c:pt>
                <c:pt idx="40363" formatCode="General">
                  <c:v>27.1645</c:v>
                </c:pt>
                <c:pt idx="40364" formatCode="General">
                  <c:v>27.165199999999999</c:v>
                </c:pt>
                <c:pt idx="40365" formatCode="General">
                  <c:v>27.165900000000001</c:v>
                </c:pt>
                <c:pt idx="40366" formatCode="General">
                  <c:v>27.166499999999999</c:v>
                </c:pt>
                <c:pt idx="40367" formatCode="General">
                  <c:v>27.167200000000001</c:v>
                </c:pt>
                <c:pt idx="40368" formatCode="General">
                  <c:v>27.167899999999999</c:v>
                </c:pt>
                <c:pt idx="40369" formatCode="General">
                  <c:v>27.168500000000002</c:v>
                </c:pt>
                <c:pt idx="40370" formatCode="General">
                  <c:v>27.1692</c:v>
                </c:pt>
                <c:pt idx="40371" formatCode="General">
                  <c:v>27.169899999999998</c:v>
                </c:pt>
                <c:pt idx="40372" formatCode="General">
                  <c:v>27.1706</c:v>
                </c:pt>
                <c:pt idx="40373" formatCode="General">
                  <c:v>27.171199999999999</c:v>
                </c:pt>
                <c:pt idx="40374" formatCode="General">
                  <c:v>27.171900000000001</c:v>
                </c:pt>
                <c:pt idx="40375" formatCode="General">
                  <c:v>27.172599999999999</c:v>
                </c:pt>
                <c:pt idx="40376" formatCode="General">
                  <c:v>27.173300000000001</c:v>
                </c:pt>
                <c:pt idx="40377" formatCode="General">
                  <c:v>27.1739</c:v>
                </c:pt>
                <c:pt idx="40378" formatCode="General">
                  <c:v>27.174600000000002</c:v>
                </c:pt>
                <c:pt idx="40379" formatCode="General">
                  <c:v>27.1753</c:v>
                </c:pt>
                <c:pt idx="40380" formatCode="General">
                  <c:v>27.175899999999999</c:v>
                </c:pt>
                <c:pt idx="40381" formatCode="General">
                  <c:v>27.176600000000001</c:v>
                </c:pt>
                <c:pt idx="40382" formatCode="General">
                  <c:v>27.177299999999999</c:v>
                </c:pt>
                <c:pt idx="40383" formatCode="General">
                  <c:v>27.178000000000001</c:v>
                </c:pt>
                <c:pt idx="40384" formatCode="General">
                  <c:v>27.178599999999999</c:v>
                </c:pt>
                <c:pt idx="40385" formatCode="General">
                  <c:v>27.179300000000001</c:v>
                </c:pt>
                <c:pt idx="40386" formatCode="General">
                  <c:v>27.18</c:v>
                </c:pt>
                <c:pt idx="40387" formatCode="General">
                  <c:v>27.180700000000002</c:v>
                </c:pt>
                <c:pt idx="40388" formatCode="General">
                  <c:v>27.1813</c:v>
                </c:pt>
                <c:pt idx="40389" formatCode="General">
                  <c:v>27.181999999999999</c:v>
                </c:pt>
                <c:pt idx="40390" formatCode="General">
                  <c:v>27.182700000000001</c:v>
                </c:pt>
                <c:pt idx="40391" formatCode="General">
                  <c:v>27.183399999999999</c:v>
                </c:pt>
                <c:pt idx="40392" formatCode="General">
                  <c:v>27.184000000000001</c:v>
                </c:pt>
                <c:pt idx="40393" formatCode="General">
                  <c:v>27.184699999999999</c:v>
                </c:pt>
                <c:pt idx="40394" formatCode="General">
                  <c:v>27.185400000000001</c:v>
                </c:pt>
                <c:pt idx="40395" formatCode="General">
                  <c:v>27.186</c:v>
                </c:pt>
                <c:pt idx="40396" formatCode="General">
                  <c:v>27.186699999999998</c:v>
                </c:pt>
                <c:pt idx="40397" formatCode="General">
                  <c:v>27.1874</c:v>
                </c:pt>
                <c:pt idx="40398" formatCode="General">
                  <c:v>27.188099999999999</c:v>
                </c:pt>
                <c:pt idx="40399" formatCode="General">
                  <c:v>27.188700000000001</c:v>
                </c:pt>
                <c:pt idx="40400" formatCode="General">
                  <c:v>27.189399999999999</c:v>
                </c:pt>
                <c:pt idx="40401" formatCode="General">
                  <c:v>27.190100000000001</c:v>
                </c:pt>
                <c:pt idx="40402" formatCode="General">
                  <c:v>27.190799999999999</c:v>
                </c:pt>
                <c:pt idx="40403" formatCode="General">
                  <c:v>27.191400000000002</c:v>
                </c:pt>
                <c:pt idx="40404" formatCode="General">
                  <c:v>27.1921</c:v>
                </c:pt>
                <c:pt idx="40405" formatCode="General">
                  <c:v>27.192799999999998</c:v>
                </c:pt>
                <c:pt idx="40406" formatCode="General">
                  <c:v>27.1934</c:v>
                </c:pt>
                <c:pt idx="40407" formatCode="General">
                  <c:v>27.194099999999999</c:v>
                </c:pt>
                <c:pt idx="40408" formatCode="General">
                  <c:v>27.194800000000001</c:v>
                </c:pt>
                <c:pt idx="40409" formatCode="General">
                  <c:v>27.195499999999999</c:v>
                </c:pt>
                <c:pt idx="40410" formatCode="General">
                  <c:v>27.196100000000001</c:v>
                </c:pt>
                <c:pt idx="40411" formatCode="General">
                  <c:v>27.1968</c:v>
                </c:pt>
                <c:pt idx="40412" formatCode="General">
                  <c:v>27.197500000000002</c:v>
                </c:pt>
                <c:pt idx="40413" formatCode="General">
                  <c:v>27.1982</c:v>
                </c:pt>
                <c:pt idx="40414" formatCode="General">
                  <c:v>27.198799999999999</c:v>
                </c:pt>
                <c:pt idx="40415" formatCode="General">
                  <c:v>27.1995</c:v>
                </c:pt>
                <c:pt idx="40416" formatCode="General">
                  <c:v>27.200199999999999</c:v>
                </c:pt>
                <c:pt idx="40417" formatCode="General">
                  <c:v>27.200800000000001</c:v>
                </c:pt>
                <c:pt idx="40418" formatCode="General">
                  <c:v>27.201499999999999</c:v>
                </c:pt>
                <c:pt idx="40419" formatCode="General">
                  <c:v>27.202200000000001</c:v>
                </c:pt>
                <c:pt idx="40420" formatCode="General">
                  <c:v>27.2029</c:v>
                </c:pt>
                <c:pt idx="40421" formatCode="General">
                  <c:v>27.203499999999998</c:v>
                </c:pt>
                <c:pt idx="40422" formatCode="General">
                  <c:v>27.2042</c:v>
                </c:pt>
                <c:pt idx="40423" formatCode="General">
                  <c:v>27.204899999999999</c:v>
                </c:pt>
                <c:pt idx="40424" formatCode="General">
                  <c:v>27.2056</c:v>
                </c:pt>
                <c:pt idx="40425" formatCode="General">
                  <c:v>27.206199999999999</c:v>
                </c:pt>
                <c:pt idx="40426" formatCode="General">
                  <c:v>27.206900000000001</c:v>
                </c:pt>
                <c:pt idx="40427" formatCode="General">
                  <c:v>27.207599999999999</c:v>
                </c:pt>
                <c:pt idx="40428" formatCode="General">
                  <c:v>27.208300000000001</c:v>
                </c:pt>
                <c:pt idx="40429" formatCode="General">
                  <c:v>27.2089</c:v>
                </c:pt>
                <c:pt idx="40430" formatCode="General">
                  <c:v>27.209599999999998</c:v>
                </c:pt>
                <c:pt idx="40431" formatCode="General">
                  <c:v>27.2103</c:v>
                </c:pt>
                <c:pt idx="40432" formatCode="General">
                  <c:v>27.210899999999999</c:v>
                </c:pt>
                <c:pt idx="40433" formatCode="General">
                  <c:v>27.211600000000001</c:v>
                </c:pt>
                <c:pt idx="40434" formatCode="General">
                  <c:v>27.212299999999999</c:v>
                </c:pt>
                <c:pt idx="40435" formatCode="General">
                  <c:v>27.213000000000001</c:v>
                </c:pt>
                <c:pt idx="40436" formatCode="General">
                  <c:v>27.2136</c:v>
                </c:pt>
                <c:pt idx="40437" formatCode="General">
                  <c:v>27.214300000000001</c:v>
                </c:pt>
                <c:pt idx="40438" formatCode="General">
                  <c:v>27.215</c:v>
                </c:pt>
                <c:pt idx="40439" formatCode="General">
                  <c:v>27.215699999999998</c:v>
                </c:pt>
                <c:pt idx="40440" formatCode="General">
                  <c:v>27.2163</c:v>
                </c:pt>
                <c:pt idx="40441" formatCode="General">
                  <c:v>27.216999999999999</c:v>
                </c:pt>
                <c:pt idx="40442" formatCode="General">
                  <c:v>27.217700000000001</c:v>
                </c:pt>
                <c:pt idx="40443" formatCode="General">
                  <c:v>27.218299999999999</c:v>
                </c:pt>
                <c:pt idx="40444" formatCode="General">
                  <c:v>27.219000000000001</c:v>
                </c:pt>
                <c:pt idx="40445" formatCode="General">
                  <c:v>27.2197</c:v>
                </c:pt>
                <c:pt idx="40446" formatCode="General">
                  <c:v>27.220400000000001</c:v>
                </c:pt>
                <c:pt idx="40447" formatCode="General">
                  <c:v>27.221</c:v>
                </c:pt>
                <c:pt idx="40448" formatCode="General">
                  <c:v>27.221699999999998</c:v>
                </c:pt>
                <c:pt idx="40449" formatCode="General">
                  <c:v>27.2224</c:v>
                </c:pt>
                <c:pt idx="40450" formatCode="General">
                  <c:v>27.223099999999999</c:v>
                </c:pt>
                <c:pt idx="40451" formatCode="General">
                  <c:v>27.223700000000001</c:v>
                </c:pt>
                <c:pt idx="40452" formatCode="General">
                  <c:v>27.224399999999999</c:v>
                </c:pt>
                <c:pt idx="40453" formatCode="General">
                  <c:v>27.225100000000001</c:v>
                </c:pt>
                <c:pt idx="40454" formatCode="General">
                  <c:v>27.2258</c:v>
                </c:pt>
                <c:pt idx="40455" formatCode="General">
                  <c:v>27.226400000000002</c:v>
                </c:pt>
                <c:pt idx="40456" formatCode="General">
                  <c:v>27.2271</c:v>
                </c:pt>
                <c:pt idx="40457" formatCode="General">
                  <c:v>27.227799999999998</c:v>
                </c:pt>
                <c:pt idx="40458" formatCode="General">
                  <c:v>27.228400000000001</c:v>
                </c:pt>
                <c:pt idx="40459" formatCode="General">
                  <c:v>27.229099999999999</c:v>
                </c:pt>
                <c:pt idx="40460" formatCode="General">
                  <c:v>27.229800000000001</c:v>
                </c:pt>
                <c:pt idx="40461" formatCode="General">
                  <c:v>27.230499999999999</c:v>
                </c:pt>
                <c:pt idx="40462" formatCode="General">
                  <c:v>27.231100000000001</c:v>
                </c:pt>
                <c:pt idx="40463" formatCode="General">
                  <c:v>27.2318</c:v>
                </c:pt>
                <c:pt idx="40464" formatCode="General">
                  <c:v>27.232500000000002</c:v>
                </c:pt>
                <c:pt idx="40465" formatCode="General">
                  <c:v>27.2332</c:v>
                </c:pt>
                <c:pt idx="40466" formatCode="General">
                  <c:v>27.233799999999999</c:v>
                </c:pt>
                <c:pt idx="40467" formatCode="General">
                  <c:v>27.234500000000001</c:v>
                </c:pt>
                <c:pt idx="40468" formatCode="General">
                  <c:v>27.235199999999999</c:v>
                </c:pt>
                <c:pt idx="40469" formatCode="General">
                  <c:v>27.235800000000001</c:v>
                </c:pt>
                <c:pt idx="40470" formatCode="General">
                  <c:v>27.236499999999999</c:v>
                </c:pt>
                <c:pt idx="40471" formatCode="General">
                  <c:v>27.237200000000001</c:v>
                </c:pt>
                <c:pt idx="40472" formatCode="General">
                  <c:v>27.2379</c:v>
                </c:pt>
                <c:pt idx="40473" formatCode="General">
                  <c:v>27.238499999999998</c:v>
                </c:pt>
                <c:pt idx="40474" formatCode="General">
                  <c:v>27.2392</c:v>
                </c:pt>
                <c:pt idx="40475" formatCode="General">
                  <c:v>27.239899999999999</c:v>
                </c:pt>
                <c:pt idx="40476" formatCode="General">
                  <c:v>27.240600000000001</c:v>
                </c:pt>
                <c:pt idx="40477" formatCode="General">
                  <c:v>27.241199999999999</c:v>
                </c:pt>
                <c:pt idx="40478" formatCode="General">
                  <c:v>27.241900000000001</c:v>
                </c:pt>
                <c:pt idx="40479" formatCode="General">
                  <c:v>27.242599999999999</c:v>
                </c:pt>
                <c:pt idx="40480" formatCode="General">
                  <c:v>27.243200000000002</c:v>
                </c:pt>
                <c:pt idx="40481" formatCode="General">
                  <c:v>27.2439</c:v>
                </c:pt>
                <c:pt idx="40482" formatCode="General">
                  <c:v>27.244599999999998</c:v>
                </c:pt>
                <c:pt idx="40483" formatCode="General">
                  <c:v>27.2453</c:v>
                </c:pt>
                <c:pt idx="40484" formatCode="General">
                  <c:v>27.245899999999999</c:v>
                </c:pt>
                <c:pt idx="40485" formatCode="General">
                  <c:v>27.246600000000001</c:v>
                </c:pt>
                <c:pt idx="40486" formatCode="General">
                  <c:v>27.247299999999999</c:v>
                </c:pt>
                <c:pt idx="40487" formatCode="General">
                  <c:v>27.248000000000001</c:v>
                </c:pt>
                <c:pt idx="40488" formatCode="General">
                  <c:v>27.2486</c:v>
                </c:pt>
                <c:pt idx="40489" formatCode="General">
                  <c:v>27.249300000000002</c:v>
                </c:pt>
                <c:pt idx="40490" formatCode="General">
                  <c:v>27.25</c:v>
                </c:pt>
                <c:pt idx="40491" formatCode="General">
                  <c:v>27.250699999999998</c:v>
                </c:pt>
                <c:pt idx="40492" formatCode="General">
                  <c:v>27.251300000000001</c:v>
                </c:pt>
                <c:pt idx="40493" formatCode="General">
                  <c:v>27.251999999999999</c:v>
                </c:pt>
                <c:pt idx="40494" formatCode="General">
                  <c:v>27.252700000000001</c:v>
                </c:pt>
                <c:pt idx="40495" formatCode="General">
                  <c:v>27.253299999999999</c:v>
                </c:pt>
                <c:pt idx="40496" formatCode="General">
                  <c:v>27.254000000000001</c:v>
                </c:pt>
                <c:pt idx="40497" formatCode="General">
                  <c:v>27.2547</c:v>
                </c:pt>
                <c:pt idx="40498" formatCode="General">
                  <c:v>27.255400000000002</c:v>
                </c:pt>
                <c:pt idx="40499" formatCode="General">
                  <c:v>27.256</c:v>
                </c:pt>
                <c:pt idx="40500" formatCode="General">
                  <c:v>27.256699999999999</c:v>
                </c:pt>
                <c:pt idx="40501" formatCode="General">
                  <c:v>27.257400000000001</c:v>
                </c:pt>
                <c:pt idx="40502" formatCode="General">
                  <c:v>27.258099999999999</c:v>
                </c:pt>
                <c:pt idx="40503" formatCode="General">
                  <c:v>27.258700000000001</c:v>
                </c:pt>
                <c:pt idx="40504" formatCode="General">
                  <c:v>27.259399999999999</c:v>
                </c:pt>
                <c:pt idx="40505" formatCode="General">
                  <c:v>27.260100000000001</c:v>
                </c:pt>
                <c:pt idx="40506" formatCode="General">
                  <c:v>27.2607</c:v>
                </c:pt>
                <c:pt idx="40507" formatCode="General">
                  <c:v>27.261399999999998</c:v>
                </c:pt>
                <c:pt idx="40508" formatCode="General">
                  <c:v>27.2621</c:v>
                </c:pt>
                <c:pt idx="40509" formatCode="General">
                  <c:v>27.262799999999999</c:v>
                </c:pt>
                <c:pt idx="40510" formatCode="General">
                  <c:v>27.263400000000001</c:v>
                </c:pt>
                <c:pt idx="40511" formatCode="General">
                  <c:v>27.264099999999999</c:v>
                </c:pt>
                <c:pt idx="40512" formatCode="General">
                  <c:v>27.264800000000001</c:v>
                </c:pt>
                <c:pt idx="40513" formatCode="General">
                  <c:v>27.265499999999999</c:v>
                </c:pt>
                <c:pt idx="40514" formatCode="General">
                  <c:v>27.266100000000002</c:v>
                </c:pt>
                <c:pt idx="40515" formatCode="General">
                  <c:v>27.2668</c:v>
                </c:pt>
                <c:pt idx="40516" formatCode="General">
                  <c:v>27.267499999999998</c:v>
                </c:pt>
                <c:pt idx="40517" formatCode="General">
                  <c:v>27.2681</c:v>
                </c:pt>
                <c:pt idx="40518" formatCode="General">
                  <c:v>27.268799999999999</c:v>
                </c:pt>
                <c:pt idx="40519" formatCode="General">
                  <c:v>27.269500000000001</c:v>
                </c:pt>
                <c:pt idx="40520" formatCode="General">
                  <c:v>27.270199999999999</c:v>
                </c:pt>
                <c:pt idx="40521" formatCode="General">
                  <c:v>27.270800000000001</c:v>
                </c:pt>
                <c:pt idx="40522" formatCode="General">
                  <c:v>27.2715</c:v>
                </c:pt>
                <c:pt idx="40523" formatCode="General">
                  <c:v>27.272200000000002</c:v>
                </c:pt>
                <c:pt idx="40524" formatCode="General">
                  <c:v>27.2729</c:v>
                </c:pt>
                <c:pt idx="40525" formatCode="General">
                  <c:v>27.273499999999999</c:v>
                </c:pt>
                <c:pt idx="40526" formatCode="General">
                  <c:v>27.2742</c:v>
                </c:pt>
                <c:pt idx="40527" formatCode="General">
                  <c:v>27.274899999999999</c:v>
                </c:pt>
                <c:pt idx="40528" formatCode="General">
                  <c:v>27.275600000000001</c:v>
                </c:pt>
                <c:pt idx="40529" formatCode="General">
                  <c:v>27.276199999999999</c:v>
                </c:pt>
                <c:pt idx="40530" formatCode="General">
                  <c:v>27.276900000000001</c:v>
                </c:pt>
                <c:pt idx="40531" formatCode="General">
                  <c:v>27.2776</c:v>
                </c:pt>
                <c:pt idx="40532" formatCode="General">
                  <c:v>27.278199999999998</c:v>
                </c:pt>
                <c:pt idx="40533" formatCode="General">
                  <c:v>27.2789</c:v>
                </c:pt>
                <c:pt idx="40534" formatCode="General">
                  <c:v>27.279599999999999</c:v>
                </c:pt>
                <c:pt idx="40535" formatCode="General">
                  <c:v>27.2803</c:v>
                </c:pt>
                <c:pt idx="40536" formatCode="General">
                  <c:v>27.280899999999999</c:v>
                </c:pt>
                <c:pt idx="40537" formatCode="General">
                  <c:v>27.281600000000001</c:v>
                </c:pt>
                <c:pt idx="40538" formatCode="General">
                  <c:v>27.282299999999999</c:v>
                </c:pt>
                <c:pt idx="40539" formatCode="General">
                  <c:v>27.283000000000001</c:v>
                </c:pt>
                <c:pt idx="40540" formatCode="General">
                  <c:v>27.2836</c:v>
                </c:pt>
                <c:pt idx="40541" formatCode="General">
                  <c:v>27.284300000000002</c:v>
                </c:pt>
                <c:pt idx="40542" formatCode="General">
                  <c:v>27.285</c:v>
                </c:pt>
                <c:pt idx="40543" formatCode="General">
                  <c:v>27.285599999999999</c:v>
                </c:pt>
                <c:pt idx="40544" formatCode="General">
                  <c:v>27.286300000000001</c:v>
                </c:pt>
                <c:pt idx="40545" formatCode="General">
                  <c:v>27.286999999999999</c:v>
                </c:pt>
                <c:pt idx="40546" formatCode="General">
                  <c:v>27.287700000000001</c:v>
                </c:pt>
                <c:pt idx="40547" formatCode="General">
                  <c:v>27.2883</c:v>
                </c:pt>
                <c:pt idx="40548" formatCode="General">
                  <c:v>27.289000000000001</c:v>
                </c:pt>
                <c:pt idx="40549" formatCode="General">
                  <c:v>27.2897</c:v>
                </c:pt>
                <c:pt idx="40550" formatCode="General">
                  <c:v>27.290400000000002</c:v>
                </c:pt>
                <c:pt idx="40551" formatCode="General">
                  <c:v>27.291</c:v>
                </c:pt>
                <c:pt idx="40552" formatCode="General">
                  <c:v>27.291699999999999</c:v>
                </c:pt>
                <c:pt idx="40553" formatCode="General">
                  <c:v>27.292400000000001</c:v>
                </c:pt>
                <c:pt idx="40554" formatCode="General">
                  <c:v>27.293099999999999</c:v>
                </c:pt>
                <c:pt idx="40555" formatCode="General">
                  <c:v>27.293700000000001</c:v>
                </c:pt>
                <c:pt idx="40556" formatCode="General">
                  <c:v>27.2944</c:v>
                </c:pt>
                <c:pt idx="40557" formatCode="General">
                  <c:v>27.295100000000001</c:v>
                </c:pt>
                <c:pt idx="40558" formatCode="General">
                  <c:v>27.2957</c:v>
                </c:pt>
                <c:pt idx="40559" formatCode="General">
                  <c:v>27.296399999999998</c:v>
                </c:pt>
                <c:pt idx="40560" formatCode="General">
                  <c:v>27.2971</c:v>
                </c:pt>
                <c:pt idx="40561" formatCode="General">
                  <c:v>27.297799999999999</c:v>
                </c:pt>
                <c:pt idx="40562" formatCode="General">
                  <c:v>27.298400000000001</c:v>
                </c:pt>
                <c:pt idx="40563" formatCode="General">
                  <c:v>27.299099999999999</c:v>
                </c:pt>
                <c:pt idx="40564" formatCode="General">
                  <c:v>27.299800000000001</c:v>
                </c:pt>
                <c:pt idx="40565" formatCode="General">
                  <c:v>27.3005</c:v>
                </c:pt>
                <c:pt idx="40566" formatCode="General">
                  <c:v>27.301100000000002</c:v>
                </c:pt>
                <c:pt idx="40567" formatCode="General">
                  <c:v>27.3018</c:v>
                </c:pt>
                <c:pt idx="40568" formatCode="General">
                  <c:v>27.302499999999998</c:v>
                </c:pt>
                <c:pt idx="40569" formatCode="General">
                  <c:v>27.303100000000001</c:v>
                </c:pt>
                <c:pt idx="40570" formatCode="General">
                  <c:v>27.303799999999999</c:v>
                </c:pt>
                <c:pt idx="40571" formatCode="General">
                  <c:v>27.304500000000001</c:v>
                </c:pt>
                <c:pt idx="40572" formatCode="General">
                  <c:v>27.305199999999999</c:v>
                </c:pt>
                <c:pt idx="40573" formatCode="General">
                  <c:v>27.305800000000001</c:v>
                </c:pt>
                <c:pt idx="40574" formatCode="General">
                  <c:v>27.3065</c:v>
                </c:pt>
                <c:pt idx="40575" formatCode="General">
                  <c:v>27.307200000000002</c:v>
                </c:pt>
                <c:pt idx="40576" formatCode="General">
                  <c:v>27.3079</c:v>
                </c:pt>
                <c:pt idx="40577" formatCode="General">
                  <c:v>27.308499999999999</c:v>
                </c:pt>
                <c:pt idx="40578" formatCode="General">
                  <c:v>27.309200000000001</c:v>
                </c:pt>
                <c:pt idx="40579" formatCode="General">
                  <c:v>27.309899999999999</c:v>
                </c:pt>
                <c:pt idx="40580" formatCode="General">
                  <c:v>27.310500000000001</c:v>
                </c:pt>
                <c:pt idx="40581" formatCode="General">
                  <c:v>27.311199999999999</c:v>
                </c:pt>
                <c:pt idx="40582" formatCode="General">
                  <c:v>27.311900000000001</c:v>
                </c:pt>
                <c:pt idx="40583" formatCode="General">
                  <c:v>27.3126</c:v>
                </c:pt>
                <c:pt idx="40584" formatCode="General">
                  <c:v>27.313199999999998</c:v>
                </c:pt>
                <c:pt idx="40585" formatCode="General">
                  <c:v>27.3139</c:v>
                </c:pt>
                <c:pt idx="40586" formatCode="General">
                  <c:v>27.314599999999999</c:v>
                </c:pt>
                <c:pt idx="40587" formatCode="General">
                  <c:v>27.315300000000001</c:v>
                </c:pt>
                <c:pt idx="40588" formatCode="General">
                  <c:v>27.315899999999999</c:v>
                </c:pt>
                <c:pt idx="40589" formatCode="General">
                  <c:v>27.316600000000001</c:v>
                </c:pt>
                <c:pt idx="40590" formatCode="General">
                  <c:v>27.317299999999999</c:v>
                </c:pt>
                <c:pt idx="40591" formatCode="General">
                  <c:v>27.318000000000001</c:v>
                </c:pt>
                <c:pt idx="40592" formatCode="General">
                  <c:v>27.3186</c:v>
                </c:pt>
                <c:pt idx="40593" formatCode="General">
                  <c:v>27.319299999999998</c:v>
                </c:pt>
                <c:pt idx="40594" formatCode="General">
                  <c:v>27.32</c:v>
                </c:pt>
                <c:pt idx="40595" formatCode="General">
                  <c:v>27.320599999999999</c:v>
                </c:pt>
                <c:pt idx="40596" formatCode="General">
                  <c:v>27.321300000000001</c:v>
                </c:pt>
                <c:pt idx="40597" formatCode="General">
                  <c:v>27.321999999999999</c:v>
                </c:pt>
                <c:pt idx="40598" formatCode="General">
                  <c:v>27.322700000000001</c:v>
                </c:pt>
                <c:pt idx="40599" formatCode="General">
                  <c:v>27.3233</c:v>
                </c:pt>
                <c:pt idx="40600" formatCode="General">
                  <c:v>27.324000000000002</c:v>
                </c:pt>
                <c:pt idx="40601" formatCode="General">
                  <c:v>27.3247</c:v>
                </c:pt>
                <c:pt idx="40602" formatCode="General">
                  <c:v>27.325399999999998</c:v>
                </c:pt>
                <c:pt idx="40603" formatCode="General">
                  <c:v>27.326000000000001</c:v>
                </c:pt>
                <c:pt idx="40604" formatCode="General">
                  <c:v>27.326699999999999</c:v>
                </c:pt>
                <c:pt idx="40605" formatCode="General">
                  <c:v>27.327400000000001</c:v>
                </c:pt>
                <c:pt idx="40606" formatCode="General">
                  <c:v>27.327999999999999</c:v>
                </c:pt>
                <c:pt idx="40607" formatCode="General">
                  <c:v>27.328700000000001</c:v>
                </c:pt>
                <c:pt idx="40608" formatCode="General">
                  <c:v>27.3294</c:v>
                </c:pt>
                <c:pt idx="40609" formatCode="General">
                  <c:v>27.330100000000002</c:v>
                </c:pt>
                <c:pt idx="40610" formatCode="General">
                  <c:v>27.3307</c:v>
                </c:pt>
                <c:pt idx="40611" formatCode="General">
                  <c:v>27.331399999999999</c:v>
                </c:pt>
                <c:pt idx="40612" formatCode="General">
                  <c:v>27.332100000000001</c:v>
                </c:pt>
                <c:pt idx="40613" formatCode="General">
                  <c:v>27.332799999999999</c:v>
                </c:pt>
                <c:pt idx="40614" formatCode="General">
                  <c:v>27.333400000000001</c:v>
                </c:pt>
                <c:pt idx="40615" formatCode="General">
                  <c:v>27.334099999999999</c:v>
                </c:pt>
                <c:pt idx="40616" formatCode="General">
                  <c:v>27.334800000000001</c:v>
                </c:pt>
                <c:pt idx="40617" formatCode="General">
                  <c:v>27.3354</c:v>
                </c:pt>
                <c:pt idx="40618" formatCode="General">
                  <c:v>27.336099999999998</c:v>
                </c:pt>
                <c:pt idx="40619" formatCode="General">
                  <c:v>27.3368</c:v>
                </c:pt>
                <c:pt idx="40620" formatCode="General">
                  <c:v>27.337499999999999</c:v>
                </c:pt>
                <c:pt idx="40621" formatCode="General">
                  <c:v>27.338100000000001</c:v>
                </c:pt>
                <c:pt idx="40622" formatCode="General">
                  <c:v>27.338799999999999</c:v>
                </c:pt>
                <c:pt idx="40623" formatCode="General">
                  <c:v>27.339500000000001</c:v>
                </c:pt>
                <c:pt idx="40624" formatCode="General">
                  <c:v>27.340199999999999</c:v>
                </c:pt>
                <c:pt idx="40625" formatCode="General">
                  <c:v>27.340800000000002</c:v>
                </c:pt>
                <c:pt idx="40626" formatCode="General">
                  <c:v>27.3415</c:v>
                </c:pt>
                <c:pt idx="40627" formatCode="General">
                  <c:v>27.342199999999998</c:v>
                </c:pt>
                <c:pt idx="40628" formatCode="General">
                  <c:v>27.3429</c:v>
                </c:pt>
                <c:pt idx="40629" formatCode="General">
                  <c:v>27.343499999999999</c:v>
                </c:pt>
                <c:pt idx="40630" formatCode="General">
                  <c:v>27.344200000000001</c:v>
                </c:pt>
                <c:pt idx="40631" formatCode="General">
                  <c:v>27.344899999999999</c:v>
                </c:pt>
                <c:pt idx="40632" formatCode="General">
                  <c:v>27.345500000000001</c:v>
                </c:pt>
                <c:pt idx="40633" formatCode="General">
                  <c:v>27.3462</c:v>
                </c:pt>
                <c:pt idx="40634" formatCode="General">
                  <c:v>27.346900000000002</c:v>
                </c:pt>
                <c:pt idx="40635" formatCode="General">
                  <c:v>27.3476</c:v>
                </c:pt>
                <c:pt idx="40636" formatCode="General">
                  <c:v>27.348199999999999</c:v>
                </c:pt>
                <c:pt idx="40637" formatCode="General">
                  <c:v>27.3489</c:v>
                </c:pt>
                <c:pt idx="40638" formatCode="General">
                  <c:v>27.349599999999999</c:v>
                </c:pt>
                <c:pt idx="40639" formatCode="General">
                  <c:v>27.350300000000001</c:v>
                </c:pt>
                <c:pt idx="40640" formatCode="General">
                  <c:v>27.350899999999999</c:v>
                </c:pt>
                <c:pt idx="40641" formatCode="General">
                  <c:v>27.351600000000001</c:v>
                </c:pt>
                <c:pt idx="40642" formatCode="General">
                  <c:v>27.3523</c:v>
                </c:pt>
                <c:pt idx="40643" formatCode="General">
                  <c:v>27.352900000000002</c:v>
                </c:pt>
                <c:pt idx="40644" formatCode="General">
                  <c:v>27.3536</c:v>
                </c:pt>
                <c:pt idx="40645" formatCode="General">
                  <c:v>27.354299999999999</c:v>
                </c:pt>
                <c:pt idx="40646" formatCode="General">
                  <c:v>27.355</c:v>
                </c:pt>
                <c:pt idx="40647" formatCode="General">
                  <c:v>27.355599999999999</c:v>
                </c:pt>
                <c:pt idx="40648" formatCode="General">
                  <c:v>27.356300000000001</c:v>
                </c:pt>
                <c:pt idx="40649" formatCode="General">
                  <c:v>27.356999999999999</c:v>
                </c:pt>
                <c:pt idx="40650" formatCode="General">
                  <c:v>27.357700000000001</c:v>
                </c:pt>
                <c:pt idx="40651" formatCode="General">
                  <c:v>27.3583</c:v>
                </c:pt>
                <c:pt idx="40652" formatCode="General">
                  <c:v>27.359000000000002</c:v>
                </c:pt>
                <c:pt idx="40653" formatCode="General">
                  <c:v>27.3597</c:v>
                </c:pt>
                <c:pt idx="40654" formatCode="General">
                  <c:v>27.360399999999998</c:v>
                </c:pt>
                <c:pt idx="40655" formatCode="General">
                  <c:v>27.361000000000001</c:v>
                </c:pt>
                <c:pt idx="40656" formatCode="General">
                  <c:v>27.361699999999999</c:v>
                </c:pt>
                <c:pt idx="40657" formatCode="General">
                  <c:v>27.362400000000001</c:v>
                </c:pt>
                <c:pt idx="40658" formatCode="General">
                  <c:v>27.363</c:v>
                </c:pt>
                <c:pt idx="40659" formatCode="General">
                  <c:v>27.363700000000001</c:v>
                </c:pt>
                <c:pt idx="40660" formatCode="General">
                  <c:v>27.3644</c:v>
                </c:pt>
                <c:pt idx="40661" formatCode="General">
                  <c:v>27.365100000000002</c:v>
                </c:pt>
                <c:pt idx="40662" formatCode="General">
                  <c:v>27.3657</c:v>
                </c:pt>
                <c:pt idx="40663" formatCode="General">
                  <c:v>27.366399999999999</c:v>
                </c:pt>
                <c:pt idx="40664" formatCode="General">
                  <c:v>27.367100000000001</c:v>
                </c:pt>
                <c:pt idx="40665" formatCode="General">
                  <c:v>27.367799999999999</c:v>
                </c:pt>
                <c:pt idx="40666" formatCode="General">
                  <c:v>27.368400000000001</c:v>
                </c:pt>
                <c:pt idx="40667" formatCode="General">
                  <c:v>27.3691</c:v>
                </c:pt>
                <c:pt idx="40668" formatCode="General">
                  <c:v>27.369800000000001</c:v>
                </c:pt>
                <c:pt idx="40669" formatCode="General">
                  <c:v>27.3704</c:v>
                </c:pt>
                <c:pt idx="40670" formatCode="General">
                  <c:v>27.371099999999998</c:v>
                </c:pt>
                <c:pt idx="40671" formatCode="General">
                  <c:v>27.3718</c:v>
                </c:pt>
                <c:pt idx="40672" formatCode="General">
                  <c:v>27.372499999999999</c:v>
                </c:pt>
                <c:pt idx="40673" formatCode="General">
                  <c:v>27.373100000000001</c:v>
                </c:pt>
                <c:pt idx="40674" formatCode="General">
                  <c:v>27.373799999999999</c:v>
                </c:pt>
                <c:pt idx="40675" formatCode="General">
                  <c:v>27.374500000000001</c:v>
                </c:pt>
                <c:pt idx="40676" formatCode="General">
                  <c:v>27.3752</c:v>
                </c:pt>
                <c:pt idx="40677" formatCode="General">
                  <c:v>27.375800000000002</c:v>
                </c:pt>
                <c:pt idx="40678" formatCode="General">
                  <c:v>27.3765</c:v>
                </c:pt>
                <c:pt idx="40679" formatCode="General">
                  <c:v>27.377199999999998</c:v>
                </c:pt>
                <c:pt idx="40680" formatCode="General">
                  <c:v>27.377800000000001</c:v>
                </c:pt>
                <c:pt idx="40681" formatCode="General">
                  <c:v>27.378499999999999</c:v>
                </c:pt>
                <c:pt idx="40682" formatCode="General">
                  <c:v>27.379200000000001</c:v>
                </c:pt>
                <c:pt idx="40683" formatCode="General">
                  <c:v>27.379899999999999</c:v>
                </c:pt>
                <c:pt idx="40684" formatCode="General">
                  <c:v>27.380500000000001</c:v>
                </c:pt>
                <c:pt idx="40685" formatCode="General">
                  <c:v>27.3812</c:v>
                </c:pt>
                <c:pt idx="40686" formatCode="General">
                  <c:v>27.381900000000002</c:v>
                </c:pt>
                <c:pt idx="40687" formatCode="General">
                  <c:v>27.3826</c:v>
                </c:pt>
                <c:pt idx="40688" formatCode="General">
                  <c:v>27.383199999999999</c:v>
                </c:pt>
                <c:pt idx="40689" formatCode="General">
                  <c:v>27.383900000000001</c:v>
                </c:pt>
                <c:pt idx="40690" formatCode="General">
                  <c:v>27.384599999999999</c:v>
                </c:pt>
                <c:pt idx="40691" formatCode="General">
                  <c:v>27.385300000000001</c:v>
                </c:pt>
                <c:pt idx="40692" formatCode="General">
                  <c:v>27.385899999999999</c:v>
                </c:pt>
                <c:pt idx="40693" formatCode="General">
                  <c:v>27.386600000000001</c:v>
                </c:pt>
                <c:pt idx="40694" formatCode="General">
                  <c:v>27.3873</c:v>
                </c:pt>
                <c:pt idx="40695" formatCode="General">
                  <c:v>27.387899999999998</c:v>
                </c:pt>
                <c:pt idx="40696" formatCode="General">
                  <c:v>27.3886</c:v>
                </c:pt>
                <c:pt idx="40697" formatCode="General">
                  <c:v>27.389299999999999</c:v>
                </c:pt>
                <c:pt idx="40698" formatCode="General">
                  <c:v>27.39</c:v>
                </c:pt>
                <c:pt idx="40699" formatCode="General">
                  <c:v>27.390599999999999</c:v>
                </c:pt>
                <c:pt idx="40700" formatCode="General">
                  <c:v>27.391300000000001</c:v>
                </c:pt>
                <c:pt idx="40701" formatCode="General">
                  <c:v>27.391999999999999</c:v>
                </c:pt>
                <c:pt idx="40702" formatCode="General">
                  <c:v>27.392700000000001</c:v>
                </c:pt>
                <c:pt idx="40703" formatCode="General">
                  <c:v>27.3933</c:v>
                </c:pt>
                <c:pt idx="40704" formatCode="General">
                  <c:v>27.393999999999998</c:v>
                </c:pt>
                <c:pt idx="40705" formatCode="General">
                  <c:v>27.3947</c:v>
                </c:pt>
                <c:pt idx="40706" formatCode="General">
                  <c:v>27.395299999999999</c:v>
                </c:pt>
                <c:pt idx="40707" formatCode="General">
                  <c:v>27.396000000000001</c:v>
                </c:pt>
                <c:pt idx="40708" formatCode="General">
                  <c:v>27.396699999999999</c:v>
                </c:pt>
                <c:pt idx="40709" formatCode="General">
                  <c:v>27.397400000000001</c:v>
                </c:pt>
                <c:pt idx="40710" formatCode="General">
                  <c:v>27.398</c:v>
                </c:pt>
                <c:pt idx="40711" formatCode="General">
                  <c:v>27.398700000000002</c:v>
                </c:pt>
                <c:pt idx="40712" formatCode="General">
                  <c:v>27.3994</c:v>
                </c:pt>
                <c:pt idx="40713" formatCode="General">
                  <c:v>27.400099999999998</c:v>
                </c:pt>
                <c:pt idx="40714" formatCode="General">
                  <c:v>27.400700000000001</c:v>
                </c:pt>
                <c:pt idx="40715" formatCode="General">
                  <c:v>27.401399999999999</c:v>
                </c:pt>
                <c:pt idx="40716" formatCode="General">
                  <c:v>27.402100000000001</c:v>
                </c:pt>
                <c:pt idx="40717" formatCode="General">
                  <c:v>27.402799999999999</c:v>
                </c:pt>
                <c:pt idx="40718" formatCode="General">
                  <c:v>27.403400000000001</c:v>
                </c:pt>
                <c:pt idx="40719" formatCode="General">
                  <c:v>27.4041</c:v>
                </c:pt>
                <c:pt idx="40720" formatCode="General">
                  <c:v>27.404800000000002</c:v>
                </c:pt>
                <c:pt idx="40721" formatCode="General">
                  <c:v>27.4054</c:v>
                </c:pt>
                <c:pt idx="40722" formatCode="General">
                  <c:v>27.406099999999999</c:v>
                </c:pt>
                <c:pt idx="40723" formatCode="General">
                  <c:v>27.4068</c:v>
                </c:pt>
                <c:pt idx="40724" formatCode="General">
                  <c:v>27.407499999999999</c:v>
                </c:pt>
                <c:pt idx="40725" formatCode="General">
                  <c:v>27.408100000000001</c:v>
                </c:pt>
                <c:pt idx="40726" formatCode="General">
                  <c:v>27.408799999999999</c:v>
                </c:pt>
                <c:pt idx="40727" formatCode="General">
                  <c:v>27.409500000000001</c:v>
                </c:pt>
                <c:pt idx="40728" formatCode="General">
                  <c:v>27.4102</c:v>
                </c:pt>
                <c:pt idx="40729" formatCode="General">
                  <c:v>27.410799999999998</c:v>
                </c:pt>
                <c:pt idx="40730" formatCode="General">
                  <c:v>27.4115</c:v>
                </c:pt>
                <c:pt idx="40731" formatCode="General">
                  <c:v>27.412199999999999</c:v>
                </c:pt>
                <c:pt idx="40732" formatCode="General">
                  <c:v>27.412800000000001</c:v>
                </c:pt>
                <c:pt idx="40733" formatCode="General">
                  <c:v>27.413499999999999</c:v>
                </c:pt>
                <c:pt idx="40734" formatCode="General">
                  <c:v>27.414200000000001</c:v>
                </c:pt>
                <c:pt idx="40735" formatCode="General">
                  <c:v>27.414899999999999</c:v>
                </c:pt>
                <c:pt idx="40736" formatCode="General">
                  <c:v>27.415500000000002</c:v>
                </c:pt>
                <c:pt idx="40737" formatCode="General">
                  <c:v>27.4162</c:v>
                </c:pt>
                <c:pt idx="40738" formatCode="General">
                  <c:v>27.416899999999998</c:v>
                </c:pt>
                <c:pt idx="40739" formatCode="General">
                  <c:v>27.4176</c:v>
                </c:pt>
                <c:pt idx="40740" formatCode="General">
                  <c:v>27.418199999999999</c:v>
                </c:pt>
                <c:pt idx="40741" formatCode="General">
                  <c:v>27.418900000000001</c:v>
                </c:pt>
                <c:pt idx="40742" formatCode="General">
                  <c:v>27.419599999999999</c:v>
                </c:pt>
                <c:pt idx="40743" formatCode="General">
                  <c:v>27.420200000000001</c:v>
                </c:pt>
                <c:pt idx="40744" formatCode="General">
                  <c:v>27.4209</c:v>
                </c:pt>
                <c:pt idx="40745" formatCode="General">
                  <c:v>27.421600000000002</c:v>
                </c:pt>
                <c:pt idx="40746" formatCode="General">
                  <c:v>27.4223</c:v>
                </c:pt>
                <c:pt idx="40747" formatCode="General">
                  <c:v>27.422899999999998</c:v>
                </c:pt>
                <c:pt idx="40748" formatCode="General">
                  <c:v>27.4236</c:v>
                </c:pt>
                <c:pt idx="40749" formatCode="General">
                  <c:v>27.424299999999999</c:v>
                </c:pt>
                <c:pt idx="40750" formatCode="General">
                  <c:v>27.425000000000001</c:v>
                </c:pt>
                <c:pt idx="40751" formatCode="General">
                  <c:v>27.425599999999999</c:v>
                </c:pt>
                <c:pt idx="40752" formatCode="General">
                  <c:v>27.426300000000001</c:v>
                </c:pt>
                <c:pt idx="40753" formatCode="General">
                  <c:v>27.427</c:v>
                </c:pt>
                <c:pt idx="40754" formatCode="General">
                  <c:v>27.427700000000002</c:v>
                </c:pt>
                <c:pt idx="40755" formatCode="General">
                  <c:v>27.4283</c:v>
                </c:pt>
                <c:pt idx="40756" formatCode="General">
                  <c:v>27.428999999999998</c:v>
                </c:pt>
                <c:pt idx="40757" formatCode="General">
                  <c:v>27.4297</c:v>
                </c:pt>
                <c:pt idx="40758" formatCode="General">
                  <c:v>27.430299999999999</c:v>
                </c:pt>
                <c:pt idx="40759" formatCode="General">
                  <c:v>27.431000000000001</c:v>
                </c:pt>
                <c:pt idx="40760" formatCode="General">
                  <c:v>27.431699999999999</c:v>
                </c:pt>
                <c:pt idx="40761" formatCode="General">
                  <c:v>27.432400000000001</c:v>
                </c:pt>
                <c:pt idx="40762" formatCode="General">
                  <c:v>27.433</c:v>
                </c:pt>
                <c:pt idx="40763" formatCode="General">
                  <c:v>27.433700000000002</c:v>
                </c:pt>
                <c:pt idx="40764" formatCode="General">
                  <c:v>27.4344</c:v>
                </c:pt>
                <c:pt idx="40765" formatCode="General">
                  <c:v>27.435099999999998</c:v>
                </c:pt>
                <c:pt idx="40766" formatCode="General">
                  <c:v>27.435700000000001</c:v>
                </c:pt>
                <c:pt idx="40767" formatCode="General">
                  <c:v>27.436399999999999</c:v>
                </c:pt>
                <c:pt idx="40768" formatCode="General">
                  <c:v>27.437100000000001</c:v>
                </c:pt>
                <c:pt idx="40769" formatCode="General">
                  <c:v>27.4377</c:v>
                </c:pt>
                <c:pt idx="40770" formatCode="General">
                  <c:v>27.438400000000001</c:v>
                </c:pt>
                <c:pt idx="40771" formatCode="General">
                  <c:v>27.4391</c:v>
                </c:pt>
                <c:pt idx="40772" formatCode="General">
                  <c:v>27.439800000000002</c:v>
                </c:pt>
                <c:pt idx="40773" formatCode="General">
                  <c:v>27.4404</c:v>
                </c:pt>
                <c:pt idx="40774" formatCode="General">
                  <c:v>27.441099999999999</c:v>
                </c:pt>
                <c:pt idx="40775" formatCode="General">
                  <c:v>27.441800000000001</c:v>
                </c:pt>
                <c:pt idx="40776" formatCode="General">
                  <c:v>27.442499999999999</c:v>
                </c:pt>
                <c:pt idx="40777" formatCode="General">
                  <c:v>27.443100000000001</c:v>
                </c:pt>
                <c:pt idx="40778" formatCode="General">
                  <c:v>27.4438</c:v>
                </c:pt>
                <c:pt idx="40779" formatCode="General">
                  <c:v>27.444500000000001</c:v>
                </c:pt>
                <c:pt idx="40780" formatCode="General">
                  <c:v>27.4451</c:v>
                </c:pt>
                <c:pt idx="40781" formatCode="General">
                  <c:v>27.445799999999998</c:v>
                </c:pt>
                <c:pt idx="40782" formatCode="General">
                  <c:v>27.4465</c:v>
                </c:pt>
                <c:pt idx="40783" formatCode="General">
                  <c:v>27.447199999999999</c:v>
                </c:pt>
                <c:pt idx="40784" formatCode="General">
                  <c:v>27.447800000000001</c:v>
                </c:pt>
                <c:pt idx="40785" formatCode="General">
                  <c:v>27.448499999999999</c:v>
                </c:pt>
                <c:pt idx="40786" formatCode="General">
                  <c:v>27.449200000000001</c:v>
                </c:pt>
                <c:pt idx="40787" formatCode="General">
                  <c:v>27.4499</c:v>
                </c:pt>
                <c:pt idx="40788" formatCode="General">
                  <c:v>27.450500000000002</c:v>
                </c:pt>
                <c:pt idx="40789" formatCode="General">
                  <c:v>27.4512</c:v>
                </c:pt>
                <c:pt idx="40790" formatCode="General">
                  <c:v>27.451899999999998</c:v>
                </c:pt>
                <c:pt idx="40791" formatCode="General">
                  <c:v>27.4526</c:v>
                </c:pt>
                <c:pt idx="40792" formatCode="General">
                  <c:v>27.453199999999999</c:v>
                </c:pt>
                <c:pt idx="40793" formatCode="General">
                  <c:v>27.453900000000001</c:v>
                </c:pt>
                <c:pt idx="40794" formatCode="General">
                  <c:v>27.454599999999999</c:v>
                </c:pt>
                <c:pt idx="40795" formatCode="General">
                  <c:v>27.455200000000001</c:v>
                </c:pt>
                <c:pt idx="40796" formatCode="General">
                  <c:v>27.4559</c:v>
                </c:pt>
                <c:pt idx="40797" formatCode="General">
                  <c:v>27.456600000000002</c:v>
                </c:pt>
                <c:pt idx="40798" formatCode="General">
                  <c:v>27.4573</c:v>
                </c:pt>
                <c:pt idx="40799" formatCode="General">
                  <c:v>27.457899999999999</c:v>
                </c:pt>
                <c:pt idx="40800" formatCode="General">
                  <c:v>27.458600000000001</c:v>
                </c:pt>
                <c:pt idx="40801" formatCode="General">
                  <c:v>27.459299999999999</c:v>
                </c:pt>
                <c:pt idx="40802" formatCode="General">
                  <c:v>27.46</c:v>
                </c:pt>
                <c:pt idx="40803" formatCode="General">
                  <c:v>27.460599999999999</c:v>
                </c:pt>
                <c:pt idx="40804" formatCode="General">
                  <c:v>27.461300000000001</c:v>
                </c:pt>
                <c:pt idx="40805" formatCode="General">
                  <c:v>27.462</c:v>
                </c:pt>
                <c:pt idx="40806" formatCode="General">
                  <c:v>27.462599999999998</c:v>
                </c:pt>
                <c:pt idx="40807" formatCode="General">
                  <c:v>27.4633</c:v>
                </c:pt>
                <c:pt idx="40808" formatCode="General">
                  <c:v>27.463999999999999</c:v>
                </c:pt>
                <c:pt idx="40809" formatCode="General">
                  <c:v>27.464700000000001</c:v>
                </c:pt>
                <c:pt idx="40810" formatCode="General">
                  <c:v>27.465299999999999</c:v>
                </c:pt>
                <c:pt idx="40811" formatCode="General">
                  <c:v>27.466000000000001</c:v>
                </c:pt>
                <c:pt idx="40812" formatCode="General">
                  <c:v>27.466699999999999</c:v>
                </c:pt>
                <c:pt idx="40813" formatCode="General">
                  <c:v>27.467400000000001</c:v>
                </c:pt>
                <c:pt idx="40814" formatCode="General">
                  <c:v>27.468</c:v>
                </c:pt>
                <c:pt idx="40815" formatCode="General">
                  <c:v>27.468699999999998</c:v>
                </c:pt>
                <c:pt idx="40816" formatCode="General">
                  <c:v>27.4694</c:v>
                </c:pt>
                <c:pt idx="40817" formatCode="General">
                  <c:v>27.470099999999999</c:v>
                </c:pt>
                <c:pt idx="40818" formatCode="General">
                  <c:v>27.470700000000001</c:v>
                </c:pt>
                <c:pt idx="40819" formatCode="General">
                  <c:v>27.471399999999999</c:v>
                </c:pt>
                <c:pt idx="40820" formatCode="General">
                  <c:v>27.472100000000001</c:v>
                </c:pt>
                <c:pt idx="40821" formatCode="General">
                  <c:v>27.4727</c:v>
                </c:pt>
                <c:pt idx="40822" formatCode="General">
                  <c:v>27.473400000000002</c:v>
                </c:pt>
                <c:pt idx="40823" formatCode="General">
                  <c:v>27.4741</c:v>
                </c:pt>
                <c:pt idx="40824" formatCode="General">
                  <c:v>27.474799999999998</c:v>
                </c:pt>
                <c:pt idx="40825" formatCode="General">
                  <c:v>27.4754</c:v>
                </c:pt>
                <c:pt idx="40826" formatCode="General">
                  <c:v>27.476099999999999</c:v>
                </c:pt>
                <c:pt idx="40827" formatCode="General">
                  <c:v>27.476800000000001</c:v>
                </c:pt>
                <c:pt idx="40828" formatCode="General">
                  <c:v>27.477499999999999</c:v>
                </c:pt>
                <c:pt idx="40829" formatCode="General">
                  <c:v>27.478100000000001</c:v>
                </c:pt>
                <c:pt idx="40830" formatCode="General">
                  <c:v>27.4788</c:v>
                </c:pt>
                <c:pt idx="40831" formatCode="General">
                  <c:v>27.479500000000002</c:v>
                </c:pt>
                <c:pt idx="40832" formatCode="General">
                  <c:v>27.4801</c:v>
                </c:pt>
                <c:pt idx="40833" formatCode="General">
                  <c:v>27.480799999999999</c:v>
                </c:pt>
                <c:pt idx="40834" formatCode="General">
                  <c:v>27.4815</c:v>
                </c:pt>
                <c:pt idx="40835" formatCode="General">
                  <c:v>27.482199999999999</c:v>
                </c:pt>
                <c:pt idx="40836" formatCode="General">
                  <c:v>27.482800000000001</c:v>
                </c:pt>
                <c:pt idx="40837" formatCode="General">
                  <c:v>27.483499999999999</c:v>
                </c:pt>
                <c:pt idx="40838" formatCode="General">
                  <c:v>27.484200000000001</c:v>
                </c:pt>
                <c:pt idx="40839" formatCode="General">
                  <c:v>27.4849</c:v>
                </c:pt>
                <c:pt idx="40840" formatCode="General">
                  <c:v>27.485499999999998</c:v>
                </c:pt>
                <c:pt idx="40841" formatCode="General">
                  <c:v>27.4862</c:v>
                </c:pt>
                <c:pt idx="40842" formatCode="General">
                  <c:v>27.486899999999999</c:v>
                </c:pt>
                <c:pt idx="40843" formatCode="General">
                  <c:v>27.487500000000001</c:v>
                </c:pt>
                <c:pt idx="40844" formatCode="General">
                  <c:v>27.488199999999999</c:v>
                </c:pt>
                <c:pt idx="40845" formatCode="General">
                  <c:v>27.488900000000001</c:v>
                </c:pt>
                <c:pt idx="40846" formatCode="General">
                  <c:v>27.489599999999999</c:v>
                </c:pt>
                <c:pt idx="40847" formatCode="General">
                  <c:v>27.490200000000002</c:v>
                </c:pt>
                <c:pt idx="40848" formatCode="General">
                  <c:v>27.4909</c:v>
                </c:pt>
                <c:pt idx="40849" formatCode="General">
                  <c:v>27.491599999999998</c:v>
                </c:pt>
                <c:pt idx="40850" formatCode="General">
                  <c:v>27.4923</c:v>
                </c:pt>
                <c:pt idx="40851" formatCode="General">
                  <c:v>27.492899999999999</c:v>
                </c:pt>
                <c:pt idx="40852" formatCode="General">
                  <c:v>27.493600000000001</c:v>
                </c:pt>
                <c:pt idx="40853" formatCode="General">
                  <c:v>27.494299999999999</c:v>
                </c:pt>
                <c:pt idx="40854" formatCode="General">
                  <c:v>27.495000000000001</c:v>
                </c:pt>
                <c:pt idx="40855" formatCode="General">
                  <c:v>27.4956</c:v>
                </c:pt>
                <c:pt idx="40856" formatCode="General">
                  <c:v>27.496300000000002</c:v>
                </c:pt>
                <c:pt idx="40857" formatCode="General">
                  <c:v>27.497</c:v>
                </c:pt>
                <c:pt idx="40858" formatCode="General">
                  <c:v>27.497599999999998</c:v>
                </c:pt>
                <c:pt idx="40859" formatCode="General">
                  <c:v>27.4983</c:v>
                </c:pt>
                <c:pt idx="40860" formatCode="General">
                  <c:v>27.498999999999999</c:v>
                </c:pt>
                <c:pt idx="40861" formatCode="General">
                  <c:v>27.499700000000001</c:v>
                </c:pt>
                <c:pt idx="40862" formatCode="General">
                  <c:v>27.500299999999999</c:v>
                </c:pt>
                <c:pt idx="40863" formatCode="General">
                  <c:v>27.501000000000001</c:v>
                </c:pt>
                <c:pt idx="40864" formatCode="General">
                  <c:v>27.5017</c:v>
                </c:pt>
                <c:pt idx="40865" formatCode="General">
                  <c:v>27.502400000000002</c:v>
                </c:pt>
                <c:pt idx="40866" formatCode="General">
                  <c:v>27.503</c:v>
                </c:pt>
                <c:pt idx="40867" formatCode="General">
                  <c:v>27.503699999999998</c:v>
                </c:pt>
                <c:pt idx="40868" formatCode="General">
                  <c:v>27.5044</c:v>
                </c:pt>
                <c:pt idx="40869" formatCode="General">
                  <c:v>27.504999999999999</c:v>
                </c:pt>
                <c:pt idx="40870" formatCode="General">
                  <c:v>27.505700000000001</c:v>
                </c:pt>
                <c:pt idx="40871" formatCode="General">
                  <c:v>27.506399999999999</c:v>
                </c:pt>
                <c:pt idx="40872" formatCode="General">
                  <c:v>27.507100000000001</c:v>
                </c:pt>
                <c:pt idx="40873" formatCode="General">
                  <c:v>27.5077</c:v>
                </c:pt>
                <c:pt idx="40874" formatCode="General">
                  <c:v>27.508400000000002</c:v>
                </c:pt>
                <c:pt idx="40875" formatCode="General">
                  <c:v>27.5091</c:v>
                </c:pt>
                <c:pt idx="40876" formatCode="General">
                  <c:v>27.509799999999998</c:v>
                </c:pt>
                <c:pt idx="40877" formatCode="General">
                  <c:v>27.510400000000001</c:v>
                </c:pt>
                <c:pt idx="40878" formatCode="General">
                  <c:v>27.511099999999999</c:v>
                </c:pt>
                <c:pt idx="40879" formatCode="General">
                  <c:v>27.511800000000001</c:v>
                </c:pt>
                <c:pt idx="40880" formatCode="General">
                  <c:v>27.512499999999999</c:v>
                </c:pt>
                <c:pt idx="40881" formatCode="General">
                  <c:v>27.513100000000001</c:v>
                </c:pt>
                <c:pt idx="40882" formatCode="General">
                  <c:v>27.5138</c:v>
                </c:pt>
                <c:pt idx="40883" formatCode="General">
                  <c:v>27.514500000000002</c:v>
                </c:pt>
                <c:pt idx="40884" formatCode="General">
                  <c:v>27.5151</c:v>
                </c:pt>
                <c:pt idx="40885" formatCode="General">
                  <c:v>27.515799999999999</c:v>
                </c:pt>
                <c:pt idx="40886" formatCode="General">
                  <c:v>27.516500000000001</c:v>
                </c:pt>
                <c:pt idx="40887" formatCode="General">
                  <c:v>27.517199999999999</c:v>
                </c:pt>
                <c:pt idx="40888" formatCode="General">
                  <c:v>27.517800000000001</c:v>
                </c:pt>
                <c:pt idx="40889" formatCode="General">
                  <c:v>27.5185</c:v>
                </c:pt>
                <c:pt idx="40890" formatCode="General">
                  <c:v>27.519200000000001</c:v>
                </c:pt>
                <c:pt idx="40891" formatCode="General">
                  <c:v>27.5199</c:v>
                </c:pt>
                <c:pt idx="40892" formatCode="General">
                  <c:v>27.520499999999998</c:v>
                </c:pt>
                <c:pt idx="40893" formatCode="General">
                  <c:v>27.5212</c:v>
                </c:pt>
                <c:pt idx="40894" formatCode="General">
                  <c:v>27.521899999999999</c:v>
                </c:pt>
                <c:pt idx="40895" formatCode="General">
                  <c:v>27.522500000000001</c:v>
                </c:pt>
                <c:pt idx="40896" formatCode="General">
                  <c:v>27.523199999999999</c:v>
                </c:pt>
                <c:pt idx="40897" formatCode="General">
                  <c:v>27.523900000000001</c:v>
                </c:pt>
                <c:pt idx="40898" formatCode="General">
                  <c:v>27.5246</c:v>
                </c:pt>
                <c:pt idx="40899" formatCode="General">
                  <c:v>27.525200000000002</c:v>
                </c:pt>
                <c:pt idx="40900" formatCode="General">
                  <c:v>27.5259</c:v>
                </c:pt>
                <c:pt idx="40901" formatCode="General">
                  <c:v>27.526599999999998</c:v>
                </c:pt>
                <c:pt idx="40902" formatCode="General">
                  <c:v>27.5273</c:v>
                </c:pt>
                <c:pt idx="40903" formatCode="General">
                  <c:v>27.527899999999999</c:v>
                </c:pt>
                <c:pt idx="40904" formatCode="General">
                  <c:v>27.528600000000001</c:v>
                </c:pt>
                <c:pt idx="40905" formatCode="General">
                  <c:v>27.529299999999999</c:v>
                </c:pt>
                <c:pt idx="40906" formatCode="General">
                  <c:v>27.529900000000001</c:v>
                </c:pt>
                <c:pt idx="40907" formatCode="General">
                  <c:v>27.5306</c:v>
                </c:pt>
                <c:pt idx="40908" formatCode="General">
                  <c:v>27.531300000000002</c:v>
                </c:pt>
                <c:pt idx="40909" formatCode="General">
                  <c:v>27.532</c:v>
                </c:pt>
                <c:pt idx="40910" formatCode="General">
                  <c:v>27.532599999999999</c:v>
                </c:pt>
                <c:pt idx="40911" formatCode="General">
                  <c:v>27.533300000000001</c:v>
                </c:pt>
                <c:pt idx="40912" formatCode="General">
                  <c:v>27.533999999999999</c:v>
                </c:pt>
                <c:pt idx="40913" formatCode="General">
                  <c:v>27.534700000000001</c:v>
                </c:pt>
                <c:pt idx="40914" formatCode="General">
                  <c:v>27.535299999999999</c:v>
                </c:pt>
                <c:pt idx="40915" formatCode="General">
                  <c:v>27.536000000000001</c:v>
                </c:pt>
                <c:pt idx="40916" formatCode="General">
                  <c:v>27.5367</c:v>
                </c:pt>
                <c:pt idx="40917" formatCode="General">
                  <c:v>27.537400000000002</c:v>
                </c:pt>
                <c:pt idx="40918" formatCode="General">
                  <c:v>27.538</c:v>
                </c:pt>
                <c:pt idx="40919" formatCode="General">
                  <c:v>27.538699999999999</c:v>
                </c:pt>
                <c:pt idx="40920" formatCode="General">
                  <c:v>27.539400000000001</c:v>
                </c:pt>
                <c:pt idx="40921" formatCode="General">
                  <c:v>27.54</c:v>
                </c:pt>
                <c:pt idx="40922" formatCode="General">
                  <c:v>27.540700000000001</c:v>
                </c:pt>
                <c:pt idx="40923" formatCode="General">
                  <c:v>27.541399999999999</c:v>
                </c:pt>
                <c:pt idx="40924" formatCode="General">
                  <c:v>27.542100000000001</c:v>
                </c:pt>
                <c:pt idx="40925" formatCode="General">
                  <c:v>27.5427</c:v>
                </c:pt>
                <c:pt idx="40926" formatCode="General">
                  <c:v>27.543399999999998</c:v>
                </c:pt>
                <c:pt idx="40927" formatCode="General">
                  <c:v>27.5441</c:v>
                </c:pt>
                <c:pt idx="40928" formatCode="General">
                  <c:v>27.544799999999999</c:v>
                </c:pt>
                <c:pt idx="40929" formatCode="General">
                  <c:v>27.545400000000001</c:v>
                </c:pt>
                <c:pt idx="40930" formatCode="General">
                  <c:v>27.546099999999999</c:v>
                </c:pt>
                <c:pt idx="40931" formatCode="General">
                  <c:v>27.546800000000001</c:v>
                </c:pt>
                <c:pt idx="40932" formatCode="General">
                  <c:v>27.5474</c:v>
                </c:pt>
                <c:pt idx="40933" formatCode="General">
                  <c:v>27.548100000000002</c:v>
                </c:pt>
                <c:pt idx="40934" formatCode="General">
                  <c:v>27.5488</c:v>
                </c:pt>
                <c:pt idx="40935" formatCode="General">
                  <c:v>27.549499999999998</c:v>
                </c:pt>
                <c:pt idx="40936" formatCode="General">
                  <c:v>27.5501</c:v>
                </c:pt>
                <c:pt idx="40937" formatCode="General">
                  <c:v>27.550799999999999</c:v>
                </c:pt>
                <c:pt idx="40938" formatCode="General">
                  <c:v>27.551500000000001</c:v>
                </c:pt>
                <c:pt idx="40939" formatCode="General">
                  <c:v>27.552199999999999</c:v>
                </c:pt>
                <c:pt idx="40940" formatCode="General">
                  <c:v>27.552800000000001</c:v>
                </c:pt>
                <c:pt idx="40941" formatCode="General">
                  <c:v>27.5535</c:v>
                </c:pt>
                <c:pt idx="40942" formatCode="General">
                  <c:v>27.554200000000002</c:v>
                </c:pt>
                <c:pt idx="40943" formatCode="General">
                  <c:v>27.5548</c:v>
                </c:pt>
                <c:pt idx="40944" formatCode="General">
                  <c:v>27.555499999999999</c:v>
                </c:pt>
                <c:pt idx="40945" formatCode="General">
                  <c:v>27.5562</c:v>
                </c:pt>
                <c:pt idx="40946" formatCode="General">
                  <c:v>27.556899999999999</c:v>
                </c:pt>
                <c:pt idx="40947" formatCode="General">
                  <c:v>27.557500000000001</c:v>
                </c:pt>
                <c:pt idx="40948" formatCode="General">
                  <c:v>27.558199999999999</c:v>
                </c:pt>
                <c:pt idx="40949" formatCode="General">
                  <c:v>27.558900000000001</c:v>
                </c:pt>
                <c:pt idx="40950" formatCode="General">
                  <c:v>27.5596</c:v>
                </c:pt>
                <c:pt idx="40951" formatCode="General">
                  <c:v>27.560199999999998</c:v>
                </c:pt>
                <c:pt idx="40952" formatCode="General">
                  <c:v>27.5609</c:v>
                </c:pt>
                <c:pt idx="40953" formatCode="General">
                  <c:v>27.561599999999999</c:v>
                </c:pt>
                <c:pt idx="40954" formatCode="General">
                  <c:v>27.5623</c:v>
                </c:pt>
                <c:pt idx="40955" formatCode="General">
                  <c:v>27.562899999999999</c:v>
                </c:pt>
                <c:pt idx="40956" formatCode="General">
                  <c:v>27.563600000000001</c:v>
                </c:pt>
                <c:pt idx="40957" formatCode="General">
                  <c:v>27.564299999999999</c:v>
                </c:pt>
                <c:pt idx="40958" formatCode="General">
                  <c:v>27.564900000000002</c:v>
                </c:pt>
                <c:pt idx="40959" formatCode="General">
                  <c:v>27.5656</c:v>
                </c:pt>
                <c:pt idx="40960" formatCode="General">
                  <c:v>27.566299999999998</c:v>
                </c:pt>
                <c:pt idx="40961" formatCode="General">
                  <c:v>27.567</c:v>
                </c:pt>
                <c:pt idx="40962" formatCode="General">
                  <c:v>27.567599999999999</c:v>
                </c:pt>
                <c:pt idx="40963" formatCode="General">
                  <c:v>27.568300000000001</c:v>
                </c:pt>
                <c:pt idx="40964" formatCode="General">
                  <c:v>27.568999999999999</c:v>
                </c:pt>
                <c:pt idx="40965" formatCode="General">
                  <c:v>27.569700000000001</c:v>
                </c:pt>
                <c:pt idx="40966" formatCode="General">
                  <c:v>27.5703</c:v>
                </c:pt>
                <c:pt idx="40967" formatCode="General">
                  <c:v>27.571000000000002</c:v>
                </c:pt>
                <c:pt idx="40968" formatCode="General">
                  <c:v>27.5717</c:v>
                </c:pt>
                <c:pt idx="40969" formatCode="General">
                  <c:v>27.572299999999998</c:v>
                </c:pt>
                <c:pt idx="40970" formatCode="General">
                  <c:v>27.573</c:v>
                </c:pt>
                <c:pt idx="40971" formatCode="General">
                  <c:v>27.573699999999999</c:v>
                </c:pt>
                <c:pt idx="40972" formatCode="General">
                  <c:v>27.574400000000001</c:v>
                </c:pt>
                <c:pt idx="40973" formatCode="General">
                  <c:v>27.574999999999999</c:v>
                </c:pt>
                <c:pt idx="40974" formatCode="General">
                  <c:v>27.575700000000001</c:v>
                </c:pt>
                <c:pt idx="40975" formatCode="General">
                  <c:v>27.5764</c:v>
                </c:pt>
                <c:pt idx="40976" formatCode="General">
                  <c:v>27.577100000000002</c:v>
                </c:pt>
                <c:pt idx="40977" formatCode="General">
                  <c:v>27.5777</c:v>
                </c:pt>
                <c:pt idx="40978" formatCode="General">
                  <c:v>27.578399999999998</c:v>
                </c:pt>
                <c:pt idx="40979" formatCode="General">
                  <c:v>27.5791</c:v>
                </c:pt>
                <c:pt idx="40980" formatCode="General">
                  <c:v>27.579799999999999</c:v>
                </c:pt>
                <c:pt idx="40981" formatCode="General">
                  <c:v>27.580400000000001</c:v>
                </c:pt>
                <c:pt idx="40982" formatCode="General">
                  <c:v>27.581099999999999</c:v>
                </c:pt>
                <c:pt idx="40983" formatCode="General">
                  <c:v>27.581800000000001</c:v>
                </c:pt>
                <c:pt idx="40984" formatCode="General">
                  <c:v>27.5824</c:v>
                </c:pt>
                <c:pt idx="40985" formatCode="General">
                  <c:v>27.583100000000002</c:v>
                </c:pt>
                <c:pt idx="40986" formatCode="General">
                  <c:v>27.5838</c:v>
                </c:pt>
                <c:pt idx="40987" formatCode="General">
                  <c:v>27.584499999999998</c:v>
                </c:pt>
                <c:pt idx="40988" formatCode="General">
                  <c:v>27.585100000000001</c:v>
                </c:pt>
                <c:pt idx="40989" formatCode="General">
                  <c:v>27.585799999999999</c:v>
                </c:pt>
                <c:pt idx="40990" formatCode="General">
                  <c:v>27.586500000000001</c:v>
                </c:pt>
                <c:pt idx="40991" formatCode="General">
                  <c:v>27.587199999999999</c:v>
                </c:pt>
                <c:pt idx="40992" formatCode="General">
                  <c:v>27.587800000000001</c:v>
                </c:pt>
                <c:pt idx="40993" formatCode="General">
                  <c:v>27.5885</c:v>
                </c:pt>
                <c:pt idx="40994" formatCode="General">
                  <c:v>27.589200000000002</c:v>
                </c:pt>
                <c:pt idx="40995" formatCode="General">
                  <c:v>27.5898</c:v>
                </c:pt>
                <c:pt idx="40996" formatCode="General">
                  <c:v>27.590499999999999</c:v>
                </c:pt>
                <c:pt idx="40997" formatCode="General">
                  <c:v>27.591200000000001</c:v>
                </c:pt>
                <c:pt idx="40998" formatCode="General">
                  <c:v>27.591899999999999</c:v>
                </c:pt>
                <c:pt idx="40999" formatCode="General">
                  <c:v>27.592500000000001</c:v>
                </c:pt>
                <c:pt idx="41000" formatCode="General">
                  <c:v>27.5932</c:v>
                </c:pt>
                <c:pt idx="41001" formatCode="General">
                  <c:v>27.593900000000001</c:v>
                </c:pt>
                <c:pt idx="41002" formatCode="General">
                  <c:v>27.5946</c:v>
                </c:pt>
                <c:pt idx="41003" formatCode="General">
                  <c:v>27.595199999999998</c:v>
                </c:pt>
                <c:pt idx="41004" formatCode="General">
                  <c:v>27.5959</c:v>
                </c:pt>
                <c:pt idx="41005" formatCode="General">
                  <c:v>27.596599999999999</c:v>
                </c:pt>
                <c:pt idx="41006" formatCode="General">
                  <c:v>27.597200000000001</c:v>
                </c:pt>
                <c:pt idx="41007" formatCode="General">
                  <c:v>27.597899999999999</c:v>
                </c:pt>
                <c:pt idx="41008" formatCode="General">
                  <c:v>27.598600000000001</c:v>
                </c:pt>
                <c:pt idx="41009" formatCode="General">
                  <c:v>27.599299999999999</c:v>
                </c:pt>
                <c:pt idx="41010" formatCode="General">
                  <c:v>27.599900000000002</c:v>
                </c:pt>
                <c:pt idx="41011" formatCode="General">
                  <c:v>27.6006</c:v>
                </c:pt>
                <c:pt idx="41012" formatCode="General">
                  <c:v>27.601299999999998</c:v>
                </c:pt>
                <c:pt idx="41013" formatCode="General">
                  <c:v>27.602</c:v>
                </c:pt>
                <c:pt idx="41014" formatCode="General">
                  <c:v>27.602599999999999</c:v>
                </c:pt>
                <c:pt idx="41015" formatCode="General">
                  <c:v>27.603300000000001</c:v>
                </c:pt>
                <c:pt idx="41016" formatCode="General">
                  <c:v>27.603999999999999</c:v>
                </c:pt>
                <c:pt idx="41017" formatCode="General">
                  <c:v>27.604700000000001</c:v>
                </c:pt>
                <c:pt idx="41018" formatCode="General">
                  <c:v>27.6053</c:v>
                </c:pt>
                <c:pt idx="41019" formatCode="General">
                  <c:v>27.606000000000002</c:v>
                </c:pt>
                <c:pt idx="41020" formatCode="General">
                  <c:v>27.6067</c:v>
                </c:pt>
                <c:pt idx="41021" formatCode="General">
                  <c:v>27.607299999999999</c:v>
                </c:pt>
                <c:pt idx="41022" formatCode="General">
                  <c:v>27.608000000000001</c:v>
                </c:pt>
                <c:pt idx="41023" formatCode="General">
                  <c:v>27.608699999999999</c:v>
                </c:pt>
                <c:pt idx="41024" formatCode="General">
                  <c:v>27.609400000000001</c:v>
                </c:pt>
                <c:pt idx="41025" formatCode="General">
                  <c:v>27.61</c:v>
                </c:pt>
                <c:pt idx="41026" formatCode="General">
                  <c:v>27.610700000000001</c:v>
                </c:pt>
                <c:pt idx="41027" formatCode="General">
                  <c:v>27.6114</c:v>
                </c:pt>
                <c:pt idx="41028" formatCode="General">
                  <c:v>27.612100000000002</c:v>
                </c:pt>
                <c:pt idx="41029" formatCode="General">
                  <c:v>27.6127</c:v>
                </c:pt>
                <c:pt idx="41030" formatCode="General">
                  <c:v>27.613399999999999</c:v>
                </c:pt>
                <c:pt idx="41031" formatCode="General">
                  <c:v>27.614100000000001</c:v>
                </c:pt>
                <c:pt idx="41032" formatCode="General">
                  <c:v>27.614699999999999</c:v>
                </c:pt>
                <c:pt idx="41033" formatCode="General">
                  <c:v>27.615400000000001</c:v>
                </c:pt>
                <c:pt idx="41034" formatCode="General">
                  <c:v>27.616099999999999</c:v>
                </c:pt>
                <c:pt idx="41035" formatCode="General">
                  <c:v>27.616800000000001</c:v>
                </c:pt>
                <c:pt idx="41036" formatCode="General">
                  <c:v>27.6174</c:v>
                </c:pt>
                <c:pt idx="41037" formatCode="General">
                  <c:v>27.618099999999998</c:v>
                </c:pt>
                <c:pt idx="41038" formatCode="General">
                  <c:v>27.6188</c:v>
                </c:pt>
                <c:pt idx="41039" formatCode="General">
                  <c:v>27.619499999999999</c:v>
                </c:pt>
                <c:pt idx="41040" formatCode="General">
                  <c:v>27.620100000000001</c:v>
                </c:pt>
                <c:pt idx="41041" formatCode="General">
                  <c:v>27.620799999999999</c:v>
                </c:pt>
                <c:pt idx="41042" formatCode="General">
                  <c:v>27.621500000000001</c:v>
                </c:pt>
                <c:pt idx="41043" formatCode="General">
                  <c:v>27.622199999999999</c:v>
                </c:pt>
                <c:pt idx="41044" formatCode="General">
                  <c:v>27.622800000000002</c:v>
                </c:pt>
                <c:pt idx="41045" formatCode="General">
                  <c:v>27.6235</c:v>
                </c:pt>
                <c:pt idx="41046" formatCode="General">
                  <c:v>27.624199999999998</c:v>
                </c:pt>
                <c:pt idx="41047" formatCode="General">
                  <c:v>27.6248</c:v>
                </c:pt>
                <c:pt idx="41048" formatCode="General">
                  <c:v>27.625499999999999</c:v>
                </c:pt>
                <c:pt idx="41049" formatCode="General">
                  <c:v>27.626200000000001</c:v>
                </c:pt>
                <c:pt idx="41050" formatCode="General">
                  <c:v>27.626899999999999</c:v>
                </c:pt>
                <c:pt idx="41051" formatCode="General">
                  <c:v>27.627500000000001</c:v>
                </c:pt>
                <c:pt idx="41052" formatCode="General">
                  <c:v>27.6282</c:v>
                </c:pt>
                <c:pt idx="41053" formatCode="General">
                  <c:v>27.628900000000002</c:v>
                </c:pt>
                <c:pt idx="41054" formatCode="General">
                  <c:v>27.6296</c:v>
                </c:pt>
                <c:pt idx="41055" formatCode="General">
                  <c:v>27.630199999999999</c:v>
                </c:pt>
                <c:pt idx="41056" formatCode="General">
                  <c:v>27.6309</c:v>
                </c:pt>
                <c:pt idx="41057" formatCode="General">
                  <c:v>27.631599999999999</c:v>
                </c:pt>
                <c:pt idx="41058" formatCode="General">
                  <c:v>27.632200000000001</c:v>
                </c:pt>
                <c:pt idx="41059" formatCode="General">
                  <c:v>27.632899999999999</c:v>
                </c:pt>
                <c:pt idx="41060" formatCode="General">
                  <c:v>27.633600000000001</c:v>
                </c:pt>
                <c:pt idx="41061" formatCode="General">
                  <c:v>27.6343</c:v>
                </c:pt>
                <c:pt idx="41062" formatCode="General">
                  <c:v>27.634899999999998</c:v>
                </c:pt>
                <c:pt idx="41063" formatCode="General">
                  <c:v>27.6356</c:v>
                </c:pt>
                <c:pt idx="41064" formatCode="General">
                  <c:v>27.636299999999999</c:v>
                </c:pt>
                <c:pt idx="41065" formatCode="General">
                  <c:v>27.637</c:v>
                </c:pt>
                <c:pt idx="41066" formatCode="General">
                  <c:v>27.637599999999999</c:v>
                </c:pt>
                <c:pt idx="41067" formatCode="General">
                  <c:v>27.638300000000001</c:v>
                </c:pt>
                <c:pt idx="41068" formatCode="General">
                  <c:v>27.638999999999999</c:v>
                </c:pt>
                <c:pt idx="41069" formatCode="General">
                  <c:v>27.639600000000002</c:v>
                </c:pt>
                <c:pt idx="41070" formatCode="General">
                  <c:v>27.6403</c:v>
                </c:pt>
                <c:pt idx="41071" formatCode="General">
                  <c:v>27.640999999999998</c:v>
                </c:pt>
                <c:pt idx="41072" formatCode="General">
                  <c:v>27.6417</c:v>
                </c:pt>
                <c:pt idx="41073" formatCode="General">
                  <c:v>27.642299999999999</c:v>
                </c:pt>
                <c:pt idx="41074" formatCode="General">
                  <c:v>27.643000000000001</c:v>
                </c:pt>
                <c:pt idx="41075" formatCode="General">
                  <c:v>27.643699999999999</c:v>
                </c:pt>
                <c:pt idx="41076" formatCode="General">
                  <c:v>27.644400000000001</c:v>
                </c:pt>
                <c:pt idx="41077" formatCode="General">
                  <c:v>27.645</c:v>
                </c:pt>
                <c:pt idx="41078" formatCode="General">
                  <c:v>27.645700000000001</c:v>
                </c:pt>
                <c:pt idx="41079" formatCode="General">
                  <c:v>27.6464</c:v>
                </c:pt>
                <c:pt idx="41080" formatCode="General">
                  <c:v>27.647099999999998</c:v>
                </c:pt>
                <c:pt idx="41081" formatCode="General">
                  <c:v>27.6477</c:v>
                </c:pt>
                <c:pt idx="41082" formatCode="General">
                  <c:v>27.648399999999999</c:v>
                </c:pt>
                <c:pt idx="41083" formatCode="General">
                  <c:v>27.649100000000001</c:v>
                </c:pt>
                <c:pt idx="41084" formatCode="General">
                  <c:v>27.649699999999999</c:v>
                </c:pt>
                <c:pt idx="41085" formatCode="General">
                  <c:v>27.650400000000001</c:v>
                </c:pt>
                <c:pt idx="41086" formatCode="General">
                  <c:v>27.6511</c:v>
                </c:pt>
                <c:pt idx="41087" formatCode="General">
                  <c:v>27.651800000000001</c:v>
                </c:pt>
                <c:pt idx="41088" formatCode="General">
                  <c:v>27.6524</c:v>
                </c:pt>
                <c:pt idx="41089" formatCode="General">
                  <c:v>27.653099999999998</c:v>
                </c:pt>
                <c:pt idx="41090" formatCode="General">
                  <c:v>27.6538</c:v>
                </c:pt>
                <c:pt idx="41091" formatCode="General">
                  <c:v>27.654499999999999</c:v>
                </c:pt>
                <c:pt idx="41092" formatCode="General">
                  <c:v>27.655100000000001</c:v>
                </c:pt>
                <c:pt idx="41093" formatCode="General">
                  <c:v>27.655799999999999</c:v>
                </c:pt>
                <c:pt idx="41094" formatCode="General">
                  <c:v>27.656500000000001</c:v>
                </c:pt>
                <c:pt idx="41095" formatCode="General">
                  <c:v>27.6571</c:v>
                </c:pt>
                <c:pt idx="41096" formatCode="General">
                  <c:v>27.657800000000002</c:v>
                </c:pt>
                <c:pt idx="41097" formatCode="General">
                  <c:v>27.6585</c:v>
                </c:pt>
                <c:pt idx="41098" formatCode="General">
                  <c:v>27.659199999999998</c:v>
                </c:pt>
                <c:pt idx="41099" formatCode="General">
                  <c:v>27.659800000000001</c:v>
                </c:pt>
                <c:pt idx="41100" formatCode="General">
                  <c:v>27.660499999999999</c:v>
                </c:pt>
                <c:pt idx="41101" formatCode="General">
                  <c:v>27.661200000000001</c:v>
                </c:pt>
                <c:pt idx="41102" formatCode="General">
                  <c:v>27.661899999999999</c:v>
                </c:pt>
                <c:pt idx="41103" formatCode="General">
                  <c:v>27.662500000000001</c:v>
                </c:pt>
                <c:pt idx="41104" formatCode="General">
                  <c:v>27.6632</c:v>
                </c:pt>
                <c:pt idx="41105" formatCode="General">
                  <c:v>27.663900000000002</c:v>
                </c:pt>
                <c:pt idx="41106" formatCode="General">
                  <c:v>27.6645</c:v>
                </c:pt>
                <c:pt idx="41107" formatCode="General">
                  <c:v>27.665199999999999</c:v>
                </c:pt>
                <c:pt idx="41108" formatCode="General">
                  <c:v>27.665900000000001</c:v>
                </c:pt>
                <c:pt idx="41109" formatCode="General">
                  <c:v>27.666599999999999</c:v>
                </c:pt>
                <c:pt idx="41110" formatCode="General">
                  <c:v>27.667200000000001</c:v>
                </c:pt>
                <c:pt idx="41111" formatCode="General">
                  <c:v>27.667899999999999</c:v>
                </c:pt>
                <c:pt idx="41112" formatCode="General">
                  <c:v>27.668600000000001</c:v>
                </c:pt>
                <c:pt idx="41113" formatCode="General">
                  <c:v>27.6693</c:v>
                </c:pt>
                <c:pt idx="41114" formatCode="General">
                  <c:v>27.669899999999998</c:v>
                </c:pt>
                <c:pt idx="41115" formatCode="General">
                  <c:v>27.6706</c:v>
                </c:pt>
                <c:pt idx="41116" formatCode="General">
                  <c:v>27.671299999999999</c:v>
                </c:pt>
                <c:pt idx="41117" formatCode="General">
                  <c:v>27.672000000000001</c:v>
                </c:pt>
                <c:pt idx="41118" formatCode="General">
                  <c:v>27.672599999999999</c:v>
                </c:pt>
                <c:pt idx="41119" formatCode="General">
                  <c:v>27.673300000000001</c:v>
                </c:pt>
                <c:pt idx="41120" formatCode="General">
                  <c:v>27.673999999999999</c:v>
                </c:pt>
                <c:pt idx="41121" formatCode="General">
                  <c:v>27.674600000000002</c:v>
                </c:pt>
                <c:pt idx="41122" formatCode="General">
                  <c:v>27.6753</c:v>
                </c:pt>
                <c:pt idx="41123" formatCode="General">
                  <c:v>27.675999999999998</c:v>
                </c:pt>
                <c:pt idx="41124" formatCode="General">
                  <c:v>27.6767</c:v>
                </c:pt>
                <c:pt idx="41125" formatCode="General">
                  <c:v>27.677299999999999</c:v>
                </c:pt>
                <c:pt idx="41126" formatCode="General">
                  <c:v>27.678000000000001</c:v>
                </c:pt>
                <c:pt idx="41127" formatCode="General">
                  <c:v>27.678699999999999</c:v>
                </c:pt>
                <c:pt idx="41128" formatCode="General">
                  <c:v>27.679400000000001</c:v>
                </c:pt>
                <c:pt idx="41129" formatCode="General">
                  <c:v>27.68</c:v>
                </c:pt>
                <c:pt idx="41130" formatCode="General">
                  <c:v>27.680700000000002</c:v>
                </c:pt>
                <c:pt idx="41131" formatCode="General">
                  <c:v>27.6814</c:v>
                </c:pt>
                <c:pt idx="41132" formatCode="General">
                  <c:v>27.681999999999999</c:v>
                </c:pt>
                <c:pt idx="41133" formatCode="General">
                  <c:v>27.682700000000001</c:v>
                </c:pt>
                <c:pt idx="41134" formatCode="General">
                  <c:v>27.683399999999999</c:v>
                </c:pt>
                <c:pt idx="41135" formatCode="General">
                  <c:v>27.684100000000001</c:v>
                </c:pt>
                <c:pt idx="41136" formatCode="General">
                  <c:v>27.684699999999999</c:v>
                </c:pt>
                <c:pt idx="41137" formatCode="General">
                  <c:v>27.685400000000001</c:v>
                </c:pt>
                <c:pt idx="41138" formatCode="General">
                  <c:v>27.6861</c:v>
                </c:pt>
                <c:pt idx="41139" formatCode="General">
                  <c:v>27.686800000000002</c:v>
                </c:pt>
                <c:pt idx="41140" formatCode="General">
                  <c:v>27.6874</c:v>
                </c:pt>
                <c:pt idx="41141" formatCode="General">
                  <c:v>27.688099999999999</c:v>
                </c:pt>
                <c:pt idx="41142" formatCode="General">
                  <c:v>27.688800000000001</c:v>
                </c:pt>
                <c:pt idx="41143" formatCode="General">
                  <c:v>27.689499999999999</c:v>
                </c:pt>
                <c:pt idx="41144" formatCode="General">
                  <c:v>27.690100000000001</c:v>
                </c:pt>
                <c:pt idx="41145" formatCode="General">
                  <c:v>27.690799999999999</c:v>
                </c:pt>
                <c:pt idx="41146" formatCode="General">
                  <c:v>27.691500000000001</c:v>
                </c:pt>
                <c:pt idx="41147" formatCode="General">
                  <c:v>27.6921</c:v>
                </c:pt>
                <c:pt idx="41148" formatCode="General">
                  <c:v>27.692799999999998</c:v>
                </c:pt>
                <c:pt idx="41149" formatCode="General">
                  <c:v>27.6935</c:v>
                </c:pt>
                <c:pt idx="41150" formatCode="General">
                  <c:v>27.694199999999999</c:v>
                </c:pt>
                <c:pt idx="41151" formatCode="General">
                  <c:v>27.694800000000001</c:v>
                </c:pt>
                <c:pt idx="41152" formatCode="General">
                  <c:v>27.695499999999999</c:v>
                </c:pt>
                <c:pt idx="41153" formatCode="General">
                  <c:v>27.696200000000001</c:v>
                </c:pt>
                <c:pt idx="41154" formatCode="General">
                  <c:v>27.696899999999999</c:v>
                </c:pt>
                <c:pt idx="41155" formatCode="General">
                  <c:v>27.697500000000002</c:v>
                </c:pt>
                <c:pt idx="41156" formatCode="General">
                  <c:v>27.6982</c:v>
                </c:pt>
                <c:pt idx="41157" formatCode="General">
                  <c:v>27.698899999999998</c:v>
                </c:pt>
                <c:pt idx="41158" formatCode="General">
                  <c:v>27.6995</c:v>
                </c:pt>
                <c:pt idx="41159" formatCode="General">
                  <c:v>27.700199999999999</c:v>
                </c:pt>
                <c:pt idx="41160" formatCode="General">
                  <c:v>27.700900000000001</c:v>
                </c:pt>
                <c:pt idx="41161" formatCode="General">
                  <c:v>27.701599999999999</c:v>
                </c:pt>
                <c:pt idx="41162" formatCode="General">
                  <c:v>27.702200000000001</c:v>
                </c:pt>
                <c:pt idx="41163" formatCode="General">
                  <c:v>27.7029</c:v>
                </c:pt>
                <c:pt idx="41164" formatCode="General">
                  <c:v>27.703600000000002</c:v>
                </c:pt>
                <c:pt idx="41165" formatCode="General">
                  <c:v>27.7043</c:v>
                </c:pt>
                <c:pt idx="41166" formatCode="General">
                  <c:v>27.704899999999999</c:v>
                </c:pt>
                <c:pt idx="41167" formatCode="General">
                  <c:v>27.7056</c:v>
                </c:pt>
                <c:pt idx="41168" formatCode="General">
                  <c:v>27.706299999999999</c:v>
                </c:pt>
                <c:pt idx="41169" formatCode="General">
                  <c:v>27.706900000000001</c:v>
                </c:pt>
                <c:pt idx="41170" formatCode="General">
                  <c:v>27.707599999999999</c:v>
                </c:pt>
                <c:pt idx="41171" formatCode="General">
                  <c:v>27.708300000000001</c:v>
                </c:pt>
                <c:pt idx="41172" formatCode="General">
                  <c:v>27.709</c:v>
                </c:pt>
                <c:pt idx="41173" formatCode="General">
                  <c:v>27.709599999999998</c:v>
                </c:pt>
                <c:pt idx="41174" formatCode="General">
                  <c:v>27.7103</c:v>
                </c:pt>
                <c:pt idx="41175" formatCode="General">
                  <c:v>27.710999999999999</c:v>
                </c:pt>
                <c:pt idx="41176" formatCode="General">
                  <c:v>27.7117</c:v>
                </c:pt>
                <c:pt idx="41177" formatCode="General">
                  <c:v>27.712299999999999</c:v>
                </c:pt>
                <c:pt idx="41178" formatCode="General">
                  <c:v>27.713000000000001</c:v>
                </c:pt>
                <c:pt idx="41179" formatCode="General">
                  <c:v>27.713699999999999</c:v>
                </c:pt>
                <c:pt idx="41180" formatCode="General">
                  <c:v>27.714400000000001</c:v>
                </c:pt>
                <c:pt idx="41181" formatCode="General">
                  <c:v>27.715</c:v>
                </c:pt>
                <c:pt idx="41182" formatCode="General">
                  <c:v>27.715699999999998</c:v>
                </c:pt>
                <c:pt idx="41183" formatCode="General">
                  <c:v>27.7164</c:v>
                </c:pt>
                <c:pt idx="41184" formatCode="General">
                  <c:v>27.716999999999999</c:v>
                </c:pt>
                <c:pt idx="41185" formatCode="General">
                  <c:v>27.717700000000001</c:v>
                </c:pt>
                <c:pt idx="41186" formatCode="General">
                  <c:v>27.718399999999999</c:v>
                </c:pt>
                <c:pt idx="41187" formatCode="General">
                  <c:v>27.719100000000001</c:v>
                </c:pt>
                <c:pt idx="41188" formatCode="General">
                  <c:v>27.7197</c:v>
                </c:pt>
                <c:pt idx="41189" formatCode="General">
                  <c:v>27.720400000000001</c:v>
                </c:pt>
                <c:pt idx="41190" formatCode="General">
                  <c:v>27.7211</c:v>
                </c:pt>
                <c:pt idx="41191" formatCode="General">
                  <c:v>27.721800000000002</c:v>
                </c:pt>
                <c:pt idx="41192" formatCode="General">
                  <c:v>27.7224</c:v>
                </c:pt>
                <c:pt idx="41193" formatCode="General">
                  <c:v>27.723099999999999</c:v>
                </c:pt>
                <c:pt idx="41194" formatCode="General">
                  <c:v>27.723800000000001</c:v>
                </c:pt>
                <c:pt idx="41195" formatCode="General">
                  <c:v>27.724399999999999</c:v>
                </c:pt>
                <c:pt idx="41196" formatCode="General">
                  <c:v>27.725100000000001</c:v>
                </c:pt>
                <c:pt idx="41197" formatCode="General">
                  <c:v>27.7258</c:v>
                </c:pt>
                <c:pt idx="41198" formatCode="General">
                  <c:v>27.726500000000001</c:v>
                </c:pt>
                <c:pt idx="41199" formatCode="General">
                  <c:v>27.7271</c:v>
                </c:pt>
                <c:pt idx="41200" formatCode="General">
                  <c:v>27.727799999999998</c:v>
                </c:pt>
                <c:pt idx="41201" formatCode="General">
                  <c:v>27.7285</c:v>
                </c:pt>
                <c:pt idx="41202" formatCode="General">
                  <c:v>27.729199999999999</c:v>
                </c:pt>
                <c:pt idx="41203" formatCode="General">
                  <c:v>27.729800000000001</c:v>
                </c:pt>
                <c:pt idx="41204" formatCode="General">
                  <c:v>27.730499999999999</c:v>
                </c:pt>
                <c:pt idx="41205" formatCode="General">
                  <c:v>27.731200000000001</c:v>
                </c:pt>
                <c:pt idx="41206" formatCode="General">
                  <c:v>27.7318</c:v>
                </c:pt>
                <c:pt idx="41207" formatCode="General">
                  <c:v>27.732500000000002</c:v>
                </c:pt>
                <c:pt idx="41208" formatCode="General">
                  <c:v>27.7332</c:v>
                </c:pt>
                <c:pt idx="41209" formatCode="General">
                  <c:v>27.733899999999998</c:v>
                </c:pt>
                <c:pt idx="41210" formatCode="General">
                  <c:v>27.734500000000001</c:v>
                </c:pt>
                <c:pt idx="41211" formatCode="General">
                  <c:v>27.735199999999999</c:v>
                </c:pt>
                <c:pt idx="41212" formatCode="General">
                  <c:v>27.735900000000001</c:v>
                </c:pt>
                <c:pt idx="41213" formatCode="General">
                  <c:v>27.736599999999999</c:v>
                </c:pt>
                <c:pt idx="41214" formatCode="General">
                  <c:v>27.737200000000001</c:v>
                </c:pt>
                <c:pt idx="41215" formatCode="General">
                  <c:v>27.7379</c:v>
                </c:pt>
                <c:pt idx="41216" formatCode="General">
                  <c:v>27.738600000000002</c:v>
                </c:pt>
                <c:pt idx="41217" formatCode="General">
                  <c:v>27.7393</c:v>
                </c:pt>
                <c:pt idx="41218" formatCode="General">
                  <c:v>27.739899999999999</c:v>
                </c:pt>
                <c:pt idx="41219" formatCode="General">
                  <c:v>27.740600000000001</c:v>
                </c:pt>
                <c:pt idx="41220" formatCode="General">
                  <c:v>27.741299999999999</c:v>
                </c:pt>
                <c:pt idx="41221" formatCode="General">
                  <c:v>27.741900000000001</c:v>
                </c:pt>
                <c:pt idx="41222" formatCode="General">
                  <c:v>27.742599999999999</c:v>
                </c:pt>
                <c:pt idx="41223" formatCode="General">
                  <c:v>27.743300000000001</c:v>
                </c:pt>
                <c:pt idx="41224" formatCode="General">
                  <c:v>27.744</c:v>
                </c:pt>
                <c:pt idx="41225" formatCode="General">
                  <c:v>27.744599999999998</c:v>
                </c:pt>
                <c:pt idx="41226" formatCode="General">
                  <c:v>27.7453</c:v>
                </c:pt>
                <c:pt idx="41227" formatCode="General">
                  <c:v>27.745999999999999</c:v>
                </c:pt>
                <c:pt idx="41228" formatCode="General">
                  <c:v>27.746700000000001</c:v>
                </c:pt>
                <c:pt idx="41229" formatCode="General">
                  <c:v>27.747299999999999</c:v>
                </c:pt>
                <c:pt idx="41230" formatCode="General">
                  <c:v>27.748000000000001</c:v>
                </c:pt>
                <c:pt idx="41231" formatCode="General">
                  <c:v>27.748699999999999</c:v>
                </c:pt>
                <c:pt idx="41232" formatCode="General">
                  <c:v>27.749300000000002</c:v>
                </c:pt>
                <c:pt idx="41233" formatCode="General">
                  <c:v>27.75</c:v>
                </c:pt>
                <c:pt idx="41234" formatCode="General">
                  <c:v>27.750699999999998</c:v>
                </c:pt>
                <c:pt idx="41235" formatCode="General">
                  <c:v>27.7514</c:v>
                </c:pt>
                <c:pt idx="41236" formatCode="General">
                  <c:v>27.751999999999999</c:v>
                </c:pt>
                <c:pt idx="41237" formatCode="General">
                  <c:v>27.752700000000001</c:v>
                </c:pt>
                <c:pt idx="41238" formatCode="General">
                  <c:v>27.753399999999999</c:v>
                </c:pt>
                <c:pt idx="41239" formatCode="General">
                  <c:v>27.754100000000001</c:v>
                </c:pt>
                <c:pt idx="41240" formatCode="General">
                  <c:v>27.7547</c:v>
                </c:pt>
                <c:pt idx="41241" formatCode="General">
                  <c:v>27.755400000000002</c:v>
                </c:pt>
                <c:pt idx="41242" formatCode="General">
                  <c:v>27.7561</c:v>
                </c:pt>
                <c:pt idx="41243" formatCode="General">
                  <c:v>27.756799999999998</c:v>
                </c:pt>
                <c:pt idx="41244" formatCode="General">
                  <c:v>27.757400000000001</c:v>
                </c:pt>
                <c:pt idx="41245" formatCode="General">
                  <c:v>27.758099999999999</c:v>
                </c:pt>
                <c:pt idx="41246" formatCode="General">
                  <c:v>27.758800000000001</c:v>
                </c:pt>
                <c:pt idx="41247" formatCode="General">
                  <c:v>27.759399999999999</c:v>
                </c:pt>
                <c:pt idx="41248" formatCode="General">
                  <c:v>27.760100000000001</c:v>
                </c:pt>
                <c:pt idx="41249" formatCode="General">
                  <c:v>27.7608</c:v>
                </c:pt>
                <c:pt idx="41250" formatCode="General">
                  <c:v>27.761500000000002</c:v>
                </c:pt>
                <c:pt idx="41251" formatCode="General">
                  <c:v>27.7621</c:v>
                </c:pt>
                <c:pt idx="41252" formatCode="General">
                  <c:v>27.762799999999999</c:v>
                </c:pt>
                <c:pt idx="41253" formatCode="General">
                  <c:v>27.763500000000001</c:v>
                </c:pt>
                <c:pt idx="41254" formatCode="General">
                  <c:v>27.764199999999999</c:v>
                </c:pt>
                <c:pt idx="41255" formatCode="General">
                  <c:v>27.764800000000001</c:v>
                </c:pt>
                <c:pt idx="41256" formatCode="General">
                  <c:v>27.765499999999999</c:v>
                </c:pt>
                <c:pt idx="41257" formatCode="General">
                  <c:v>27.766200000000001</c:v>
                </c:pt>
                <c:pt idx="41258" formatCode="General">
                  <c:v>27.7668</c:v>
                </c:pt>
                <c:pt idx="41259" formatCode="General">
                  <c:v>27.767499999999998</c:v>
                </c:pt>
                <c:pt idx="41260" formatCode="General">
                  <c:v>27.7682</c:v>
                </c:pt>
                <c:pt idx="41261" formatCode="General">
                  <c:v>27.768899999999999</c:v>
                </c:pt>
                <c:pt idx="41262" formatCode="General">
                  <c:v>27.769500000000001</c:v>
                </c:pt>
                <c:pt idx="41263" formatCode="General">
                  <c:v>27.770199999999999</c:v>
                </c:pt>
                <c:pt idx="41264" formatCode="General">
                  <c:v>27.770900000000001</c:v>
                </c:pt>
                <c:pt idx="41265" formatCode="General">
                  <c:v>27.771599999999999</c:v>
                </c:pt>
                <c:pt idx="41266" formatCode="General">
                  <c:v>27.772200000000002</c:v>
                </c:pt>
                <c:pt idx="41267" formatCode="General">
                  <c:v>27.7729</c:v>
                </c:pt>
                <c:pt idx="41268" formatCode="General">
                  <c:v>27.773599999999998</c:v>
                </c:pt>
                <c:pt idx="41269" formatCode="General">
                  <c:v>27.7742</c:v>
                </c:pt>
                <c:pt idx="41270" formatCode="General">
                  <c:v>27.774899999999999</c:v>
                </c:pt>
                <c:pt idx="41271" formatCode="General">
                  <c:v>27.775600000000001</c:v>
                </c:pt>
                <c:pt idx="41272" formatCode="General">
                  <c:v>27.776299999999999</c:v>
                </c:pt>
                <c:pt idx="41273" formatCode="General">
                  <c:v>27.776900000000001</c:v>
                </c:pt>
                <c:pt idx="41274" formatCode="General">
                  <c:v>27.7776</c:v>
                </c:pt>
                <c:pt idx="41275" formatCode="General">
                  <c:v>27.778300000000002</c:v>
                </c:pt>
                <c:pt idx="41276" formatCode="General">
                  <c:v>27.779</c:v>
                </c:pt>
                <c:pt idx="41277" formatCode="General">
                  <c:v>27.779599999999999</c:v>
                </c:pt>
                <c:pt idx="41278" formatCode="General">
                  <c:v>27.7803</c:v>
                </c:pt>
                <c:pt idx="41279" formatCode="General">
                  <c:v>27.780999999999999</c:v>
                </c:pt>
                <c:pt idx="41280" formatCode="General">
                  <c:v>27.781700000000001</c:v>
                </c:pt>
                <c:pt idx="41281" formatCode="General">
                  <c:v>27.782299999999999</c:v>
                </c:pt>
                <c:pt idx="41282" formatCode="General">
                  <c:v>27.783000000000001</c:v>
                </c:pt>
                <c:pt idx="41283" formatCode="General">
                  <c:v>27.7837</c:v>
                </c:pt>
                <c:pt idx="41284" formatCode="General">
                  <c:v>27.784300000000002</c:v>
                </c:pt>
                <c:pt idx="41285" formatCode="General">
                  <c:v>27.785</c:v>
                </c:pt>
                <c:pt idx="41286" formatCode="General">
                  <c:v>27.785699999999999</c:v>
                </c:pt>
                <c:pt idx="41287" formatCode="General">
                  <c:v>27.7864</c:v>
                </c:pt>
                <c:pt idx="41288" formatCode="General">
                  <c:v>27.786999999999999</c:v>
                </c:pt>
                <c:pt idx="41289" formatCode="General">
                  <c:v>27.787700000000001</c:v>
                </c:pt>
                <c:pt idx="41290" formatCode="General">
                  <c:v>27.788399999999999</c:v>
                </c:pt>
                <c:pt idx="41291" formatCode="General">
                  <c:v>27.789100000000001</c:v>
                </c:pt>
                <c:pt idx="41292" formatCode="General">
                  <c:v>27.7897</c:v>
                </c:pt>
                <c:pt idx="41293" formatCode="General">
                  <c:v>27.790400000000002</c:v>
                </c:pt>
                <c:pt idx="41294" formatCode="General">
                  <c:v>27.7911</c:v>
                </c:pt>
                <c:pt idx="41295" formatCode="General">
                  <c:v>27.791699999999999</c:v>
                </c:pt>
                <c:pt idx="41296" formatCode="General">
                  <c:v>27.792400000000001</c:v>
                </c:pt>
                <c:pt idx="41297" formatCode="General">
                  <c:v>27.793099999999999</c:v>
                </c:pt>
                <c:pt idx="41298" formatCode="General">
                  <c:v>27.793800000000001</c:v>
                </c:pt>
                <c:pt idx="41299" formatCode="General">
                  <c:v>27.7944</c:v>
                </c:pt>
                <c:pt idx="41300" formatCode="General">
                  <c:v>27.795100000000001</c:v>
                </c:pt>
                <c:pt idx="41301" formatCode="General">
                  <c:v>27.7958</c:v>
                </c:pt>
                <c:pt idx="41302" formatCode="General">
                  <c:v>27.796500000000002</c:v>
                </c:pt>
                <c:pt idx="41303" formatCode="General">
                  <c:v>27.7971</c:v>
                </c:pt>
                <c:pt idx="41304" formatCode="General">
                  <c:v>27.797799999999999</c:v>
                </c:pt>
                <c:pt idx="41305" formatCode="General">
                  <c:v>27.798500000000001</c:v>
                </c:pt>
                <c:pt idx="41306" formatCode="General">
                  <c:v>27.799199999999999</c:v>
                </c:pt>
                <c:pt idx="41307" formatCode="General">
                  <c:v>27.799800000000001</c:v>
                </c:pt>
                <c:pt idx="41308" formatCode="General">
                  <c:v>27.8005</c:v>
                </c:pt>
                <c:pt idx="41309" formatCode="General">
                  <c:v>27.801200000000001</c:v>
                </c:pt>
                <c:pt idx="41310" formatCode="General">
                  <c:v>27.8018</c:v>
                </c:pt>
                <c:pt idx="41311" formatCode="General">
                  <c:v>27.802499999999998</c:v>
                </c:pt>
                <c:pt idx="41312" formatCode="General">
                  <c:v>27.8032</c:v>
                </c:pt>
                <c:pt idx="41313" formatCode="General">
                  <c:v>27.803899999999999</c:v>
                </c:pt>
                <c:pt idx="41314" formatCode="General">
                  <c:v>27.804500000000001</c:v>
                </c:pt>
                <c:pt idx="41315" formatCode="General">
                  <c:v>27.805199999999999</c:v>
                </c:pt>
                <c:pt idx="41316" formatCode="General">
                  <c:v>27.805900000000001</c:v>
                </c:pt>
                <c:pt idx="41317" formatCode="General">
                  <c:v>27.8066</c:v>
                </c:pt>
                <c:pt idx="41318" formatCode="General">
                  <c:v>27.807200000000002</c:v>
                </c:pt>
                <c:pt idx="41319" formatCode="General">
                  <c:v>27.8079</c:v>
                </c:pt>
                <c:pt idx="41320" formatCode="General">
                  <c:v>27.808599999999998</c:v>
                </c:pt>
                <c:pt idx="41321" formatCode="General">
                  <c:v>27.809200000000001</c:v>
                </c:pt>
                <c:pt idx="41322" formatCode="General">
                  <c:v>27.809899999999999</c:v>
                </c:pt>
                <c:pt idx="41323" formatCode="General">
                  <c:v>27.810600000000001</c:v>
                </c:pt>
                <c:pt idx="41324" formatCode="General">
                  <c:v>27.811299999999999</c:v>
                </c:pt>
                <c:pt idx="41325" formatCode="General">
                  <c:v>27.811900000000001</c:v>
                </c:pt>
                <c:pt idx="41326" formatCode="General">
                  <c:v>27.8126</c:v>
                </c:pt>
                <c:pt idx="41327" formatCode="General">
                  <c:v>27.813300000000002</c:v>
                </c:pt>
                <c:pt idx="41328" formatCode="General">
                  <c:v>27.814</c:v>
                </c:pt>
                <c:pt idx="41329" formatCode="General">
                  <c:v>27.814599999999999</c:v>
                </c:pt>
                <c:pt idx="41330" formatCode="General">
                  <c:v>27.815300000000001</c:v>
                </c:pt>
                <c:pt idx="41331" formatCode="General">
                  <c:v>27.815999999999999</c:v>
                </c:pt>
                <c:pt idx="41332" formatCode="General">
                  <c:v>27.816600000000001</c:v>
                </c:pt>
                <c:pt idx="41333" formatCode="General">
                  <c:v>27.817299999999999</c:v>
                </c:pt>
                <c:pt idx="41334" formatCode="General">
                  <c:v>27.818000000000001</c:v>
                </c:pt>
                <c:pt idx="41335" formatCode="General">
                  <c:v>27.8187</c:v>
                </c:pt>
                <c:pt idx="41336" formatCode="General">
                  <c:v>27.819299999999998</c:v>
                </c:pt>
                <c:pt idx="41337" formatCode="General">
                  <c:v>27.82</c:v>
                </c:pt>
                <c:pt idx="41338" formatCode="General">
                  <c:v>27.820699999999999</c:v>
                </c:pt>
                <c:pt idx="41339" formatCode="General">
                  <c:v>27.821400000000001</c:v>
                </c:pt>
                <c:pt idx="41340" formatCode="General">
                  <c:v>27.821999999999999</c:v>
                </c:pt>
                <c:pt idx="41341" formatCode="General">
                  <c:v>27.822700000000001</c:v>
                </c:pt>
                <c:pt idx="41342" formatCode="General">
                  <c:v>27.823399999999999</c:v>
                </c:pt>
                <c:pt idx="41343" formatCode="General">
                  <c:v>27.824100000000001</c:v>
                </c:pt>
                <c:pt idx="41344" formatCode="General">
                  <c:v>27.8247</c:v>
                </c:pt>
                <c:pt idx="41345" formatCode="General">
                  <c:v>27.825399999999998</c:v>
                </c:pt>
                <c:pt idx="41346" formatCode="General">
                  <c:v>27.8261</c:v>
                </c:pt>
                <c:pt idx="41347" formatCode="General">
                  <c:v>27.826699999999999</c:v>
                </c:pt>
                <c:pt idx="41348" formatCode="General">
                  <c:v>27.827400000000001</c:v>
                </c:pt>
                <c:pt idx="41349" formatCode="General">
                  <c:v>27.828099999999999</c:v>
                </c:pt>
                <c:pt idx="41350" formatCode="General">
                  <c:v>27.828800000000001</c:v>
                </c:pt>
                <c:pt idx="41351" formatCode="General">
                  <c:v>27.8294</c:v>
                </c:pt>
                <c:pt idx="41352" formatCode="General">
                  <c:v>27.830100000000002</c:v>
                </c:pt>
                <c:pt idx="41353" formatCode="General">
                  <c:v>27.8308</c:v>
                </c:pt>
                <c:pt idx="41354" formatCode="General">
                  <c:v>27.831499999999998</c:v>
                </c:pt>
                <c:pt idx="41355" formatCode="General">
                  <c:v>27.832100000000001</c:v>
                </c:pt>
                <c:pt idx="41356" formatCode="General">
                  <c:v>27.832799999999999</c:v>
                </c:pt>
                <c:pt idx="41357" formatCode="General">
                  <c:v>27.833500000000001</c:v>
                </c:pt>
                <c:pt idx="41358" formatCode="General">
                  <c:v>27.834099999999999</c:v>
                </c:pt>
                <c:pt idx="41359" formatCode="General">
                  <c:v>27.834800000000001</c:v>
                </c:pt>
                <c:pt idx="41360" formatCode="General">
                  <c:v>27.8355</c:v>
                </c:pt>
                <c:pt idx="41361" formatCode="General">
                  <c:v>27.836200000000002</c:v>
                </c:pt>
                <c:pt idx="41362" formatCode="General">
                  <c:v>27.8368</c:v>
                </c:pt>
                <c:pt idx="41363" formatCode="General">
                  <c:v>27.837499999999999</c:v>
                </c:pt>
                <c:pt idx="41364" formatCode="General">
                  <c:v>27.838200000000001</c:v>
                </c:pt>
                <c:pt idx="41365" formatCode="General">
                  <c:v>27.838899999999999</c:v>
                </c:pt>
                <c:pt idx="41366" formatCode="General">
                  <c:v>27.839500000000001</c:v>
                </c:pt>
                <c:pt idx="41367" formatCode="General">
                  <c:v>27.840199999999999</c:v>
                </c:pt>
                <c:pt idx="41368" formatCode="General">
                  <c:v>27.840900000000001</c:v>
                </c:pt>
                <c:pt idx="41369" formatCode="General">
                  <c:v>27.8415</c:v>
                </c:pt>
                <c:pt idx="41370" formatCode="General">
                  <c:v>27.842199999999998</c:v>
                </c:pt>
                <c:pt idx="41371" formatCode="General">
                  <c:v>27.8429</c:v>
                </c:pt>
                <c:pt idx="41372" formatCode="General">
                  <c:v>27.843599999999999</c:v>
                </c:pt>
                <c:pt idx="41373" formatCode="General">
                  <c:v>27.844200000000001</c:v>
                </c:pt>
                <c:pt idx="41374" formatCode="General">
                  <c:v>27.844899999999999</c:v>
                </c:pt>
                <c:pt idx="41375" formatCode="General">
                  <c:v>27.845600000000001</c:v>
                </c:pt>
                <c:pt idx="41376" formatCode="General">
                  <c:v>27.846299999999999</c:v>
                </c:pt>
                <c:pt idx="41377" formatCode="General">
                  <c:v>27.846900000000002</c:v>
                </c:pt>
                <c:pt idx="41378" formatCode="General">
                  <c:v>27.8476</c:v>
                </c:pt>
                <c:pt idx="41379" formatCode="General">
                  <c:v>27.848299999999998</c:v>
                </c:pt>
                <c:pt idx="41380" formatCode="General">
                  <c:v>27.849</c:v>
                </c:pt>
                <c:pt idx="41381" formatCode="General">
                  <c:v>27.849599999999999</c:v>
                </c:pt>
                <c:pt idx="41382" formatCode="General">
                  <c:v>27.850300000000001</c:v>
                </c:pt>
                <c:pt idx="41383" formatCode="General">
                  <c:v>27.850999999999999</c:v>
                </c:pt>
                <c:pt idx="41384" formatCode="General">
                  <c:v>27.851600000000001</c:v>
                </c:pt>
                <c:pt idx="41385" formatCode="General">
                  <c:v>27.8523</c:v>
                </c:pt>
                <c:pt idx="41386" formatCode="General">
                  <c:v>27.853000000000002</c:v>
                </c:pt>
                <c:pt idx="41387" formatCode="General">
                  <c:v>27.8537</c:v>
                </c:pt>
                <c:pt idx="41388" formatCode="General">
                  <c:v>27.854299999999999</c:v>
                </c:pt>
                <c:pt idx="41389" formatCode="General">
                  <c:v>27.855</c:v>
                </c:pt>
                <c:pt idx="41390" formatCode="General">
                  <c:v>27.855699999999999</c:v>
                </c:pt>
                <c:pt idx="41391" formatCode="General">
                  <c:v>27.856400000000001</c:v>
                </c:pt>
                <c:pt idx="41392" formatCode="General">
                  <c:v>27.856999999999999</c:v>
                </c:pt>
                <c:pt idx="41393" formatCode="General">
                  <c:v>27.857700000000001</c:v>
                </c:pt>
                <c:pt idx="41394" formatCode="General">
                  <c:v>27.8584</c:v>
                </c:pt>
                <c:pt idx="41395" formatCode="General">
                  <c:v>27.859000000000002</c:v>
                </c:pt>
                <c:pt idx="41396" formatCode="General">
                  <c:v>27.8597</c:v>
                </c:pt>
                <c:pt idx="41397" formatCode="General">
                  <c:v>27.860399999999998</c:v>
                </c:pt>
                <c:pt idx="41398" formatCode="General">
                  <c:v>27.8611</c:v>
                </c:pt>
                <c:pt idx="41399" formatCode="General">
                  <c:v>27.861699999999999</c:v>
                </c:pt>
                <c:pt idx="41400" formatCode="General">
                  <c:v>27.862400000000001</c:v>
                </c:pt>
                <c:pt idx="41401" formatCode="General">
                  <c:v>27.863099999999999</c:v>
                </c:pt>
                <c:pt idx="41402" formatCode="General">
                  <c:v>27.863800000000001</c:v>
                </c:pt>
                <c:pt idx="41403" formatCode="General">
                  <c:v>27.8644</c:v>
                </c:pt>
                <c:pt idx="41404" formatCode="General">
                  <c:v>27.865100000000002</c:v>
                </c:pt>
                <c:pt idx="41405" formatCode="General">
                  <c:v>27.8658</c:v>
                </c:pt>
                <c:pt idx="41406" formatCode="General">
                  <c:v>27.866499999999998</c:v>
                </c:pt>
                <c:pt idx="41407" formatCode="General">
                  <c:v>27.867100000000001</c:v>
                </c:pt>
                <c:pt idx="41408" formatCode="General">
                  <c:v>27.867799999999999</c:v>
                </c:pt>
                <c:pt idx="41409" formatCode="General">
                  <c:v>27.868500000000001</c:v>
                </c:pt>
                <c:pt idx="41410" formatCode="General">
                  <c:v>27.8691</c:v>
                </c:pt>
                <c:pt idx="41411" formatCode="General">
                  <c:v>27.869800000000001</c:v>
                </c:pt>
                <c:pt idx="41412" formatCode="General">
                  <c:v>27.8705</c:v>
                </c:pt>
                <c:pt idx="41413" formatCode="General">
                  <c:v>27.871200000000002</c:v>
                </c:pt>
                <c:pt idx="41414" formatCode="General">
                  <c:v>27.8718</c:v>
                </c:pt>
                <c:pt idx="41415" formatCode="General">
                  <c:v>27.872499999999999</c:v>
                </c:pt>
                <c:pt idx="41416" formatCode="General">
                  <c:v>27.873200000000001</c:v>
                </c:pt>
                <c:pt idx="41417" formatCode="General">
                  <c:v>27.873899999999999</c:v>
                </c:pt>
                <c:pt idx="41418" formatCode="General">
                  <c:v>27.874500000000001</c:v>
                </c:pt>
                <c:pt idx="41419" formatCode="General">
                  <c:v>27.8752</c:v>
                </c:pt>
                <c:pt idx="41420" formatCode="General">
                  <c:v>27.875900000000001</c:v>
                </c:pt>
                <c:pt idx="41421" formatCode="General">
                  <c:v>27.8765</c:v>
                </c:pt>
                <c:pt idx="41422" formatCode="General">
                  <c:v>27.877199999999998</c:v>
                </c:pt>
                <c:pt idx="41423" formatCode="General">
                  <c:v>27.8779</c:v>
                </c:pt>
                <c:pt idx="41424" formatCode="General">
                  <c:v>27.878599999999999</c:v>
                </c:pt>
                <c:pt idx="41425" formatCode="General">
                  <c:v>27.879200000000001</c:v>
                </c:pt>
                <c:pt idx="41426" formatCode="General">
                  <c:v>27.879899999999999</c:v>
                </c:pt>
                <c:pt idx="41427" formatCode="General">
                  <c:v>27.880600000000001</c:v>
                </c:pt>
                <c:pt idx="41428" formatCode="General">
                  <c:v>27.8813</c:v>
                </c:pt>
                <c:pt idx="41429" formatCode="General">
                  <c:v>27.881900000000002</c:v>
                </c:pt>
                <c:pt idx="41430" formatCode="General">
                  <c:v>27.8826</c:v>
                </c:pt>
                <c:pt idx="41431" formatCode="General">
                  <c:v>27.883299999999998</c:v>
                </c:pt>
                <c:pt idx="41432" formatCode="General">
                  <c:v>27.883900000000001</c:v>
                </c:pt>
                <c:pt idx="41433" formatCode="General">
                  <c:v>27.884599999999999</c:v>
                </c:pt>
                <c:pt idx="41434" formatCode="General">
                  <c:v>27.885300000000001</c:v>
                </c:pt>
                <c:pt idx="41435" formatCode="General">
                  <c:v>27.885999999999999</c:v>
                </c:pt>
                <c:pt idx="41436" formatCode="General">
                  <c:v>27.886600000000001</c:v>
                </c:pt>
                <c:pt idx="41437" formatCode="General">
                  <c:v>27.8873</c:v>
                </c:pt>
                <c:pt idx="41438" formatCode="General">
                  <c:v>27.888000000000002</c:v>
                </c:pt>
                <c:pt idx="41439" formatCode="General">
                  <c:v>27.8887</c:v>
                </c:pt>
                <c:pt idx="41440" formatCode="General">
                  <c:v>27.889299999999999</c:v>
                </c:pt>
                <c:pt idx="41441" formatCode="General">
                  <c:v>27.89</c:v>
                </c:pt>
                <c:pt idx="41442" formatCode="General">
                  <c:v>27.890699999999999</c:v>
                </c:pt>
                <c:pt idx="41443" formatCode="General">
                  <c:v>27.891400000000001</c:v>
                </c:pt>
                <c:pt idx="41444" formatCode="General">
                  <c:v>27.891999999999999</c:v>
                </c:pt>
                <c:pt idx="41445" formatCode="General">
                  <c:v>27.892700000000001</c:v>
                </c:pt>
                <c:pt idx="41446" formatCode="General">
                  <c:v>27.8934</c:v>
                </c:pt>
                <c:pt idx="41447" formatCode="General">
                  <c:v>27.893999999999998</c:v>
                </c:pt>
                <c:pt idx="41448" formatCode="General">
                  <c:v>27.8947</c:v>
                </c:pt>
                <c:pt idx="41449" formatCode="General">
                  <c:v>27.895399999999999</c:v>
                </c:pt>
                <c:pt idx="41450" formatCode="General">
                  <c:v>27.896100000000001</c:v>
                </c:pt>
                <c:pt idx="41451" formatCode="General">
                  <c:v>27.896699999999999</c:v>
                </c:pt>
                <c:pt idx="41452" formatCode="General">
                  <c:v>27.897400000000001</c:v>
                </c:pt>
                <c:pt idx="41453" formatCode="General">
                  <c:v>27.898099999999999</c:v>
                </c:pt>
                <c:pt idx="41454" formatCode="General">
                  <c:v>27.898800000000001</c:v>
                </c:pt>
                <c:pt idx="41455" formatCode="General">
                  <c:v>27.8994</c:v>
                </c:pt>
                <c:pt idx="41456" formatCode="General">
                  <c:v>27.900099999999998</c:v>
                </c:pt>
                <c:pt idx="41457" formatCode="General">
                  <c:v>27.9008</c:v>
                </c:pt>
                <c:pt idx="41458" formatCode="General">
                  <c:v>27.901399999999999</c:v>
                </c:pt>
                <c:pt idx="41459" formatCode="General">
                  <c:v>27.902100000000001</c:v>
                </c:pt>
                <c:pt idx="41460" formatCode="General">
                  <c:v>27.902799999999999</c:v>
                </c:pt>
                <c:pt idx="41461" formatCode="General">
                  <c:v>27.903500000000001</c:v>
                </c:pt>
                <c:pt idx="41462" formatCode="General">
                  <c:v>27.9041</c:v>
                </c:pt>
                <c:pt idx="41463" formatCode="General">
                  <c:v>27.904800000000002</c:v>
                </c:pt>
                <c:pt idx="41464" formatCode="General">
                  <c:v>27.9055</c:v>
                </c:pt>
                <c:pt idx="41465" formatCode="General">
                  <c:v>27.906199999999998</c:v>
                </c:pt>
                <c:pt idx="41466" formatCode="General">
                  <c:v>27.9068</c:v>
                </c:pt>
                <c:pt idx="41467" formatCode="General">
                  <c:v>27.907499999999999</c:v>
                </c:pt>
                <c:pt idx="41468" formatCode="General">
                  <c:v>27.908200000000001</c:v>
                </c:pt>
                <c:pt idx="41469" formatCode="General">
                  <c:v>27.908899999999999</c:v>
                </c:pt>
                <c:pt idx="41470" formatCode="General">
                  <c:v>27.909500000000001</c:v>
                </c:pt>
                <c:pt idx="41471" formatCode="General">
                  <c:v>27.9102</c:v>
                </c:pt>
                <c:pt idx="41472" formatCode="General">
                  <c:v>27.910900000000002</c:v>
                </c:pt>
                <c:pt idx="41473" formatCode="General">
                  <c:v>27.9115</c:v>
                </c:pt>
                <c:pt idx="41474" formatCode="General">
                  <c:v>27.912199999999999</c:v>
                </c:pt>
                <c:pt idx="41475" formatCode="General">
                  <c:v>27.9129</c:v>
                </c:pt>
                <c:pt idx="41476" formatCode="General">
                  <c:v>27.913599999999999</c:v>
                </c:pt>
                <c:pt idx="41477" formatCode="General">
                  <c:v>27.914200000000001</c:v>
                </c:pt>
                <c:pt idx="41478" formatCode="General">
                  <c:v>27.914899999999999</c:v>
                </c:pt>
                <c:pt idx="41479" formatCode="General">
                  <c:v>27.915600000000001</c:v>
                </c:pt>
                <c:pt idx="41480" formatCode="General">
                  <c:v>27.9163</c:v>
                </c:pt>
                <c:pt idx="41481" formatCode="General">
                  <c:v>27.916899999999998</c:v>
                </c:pt>
                <c:pt idx="41482" formatCode="General">
                  <c:v>27.9176</c:v>
                </c:pt>
                <c:pt idx="41483" formatCode="General">
                  <c:v>27.918299999999999</c:v>
                </c:pt>
                <c:pt idx="41484" formatCode="General">
                  <c:v>27.918900000000001</c:v>
                </c:pt>
                <c:pt idx="41485" formatCode="General">
                  <c:v>27.919599999999999</c:v>
                </c:pt>
                <c:pt idx="41486" formatCode="General">
                  <c:v>27.920300000000001</c:v>
                </c:pt>
                <c:pt idx="41487" formatCode="General">
                  <c:v>27.920999999999999</c:v>
                </c:pt>
                <c:pt idx="41488" formatCode="General">
                  <c:v>27.921600000000002</c:v>
                </c:pt>
                <c:pt idx="41489" formatCode="General">
                  <c:v>27.9223</c:v>
                </c:pt>
                <c:pt idx="41490" formatCode="General">
                  <c:v>27.922999999999998</c:v>
                </c:pt>
                <c:pt idx="41491" formatCode="General">
                  <c:v>27.9237</c:v>
                </c:pt>
                <c:pt idx="41492" formatCode="General">
                  <c:v>27.924299999999999</c:v>
                </c:pt>
                <c:pt idx="41493" formatCode="General">
                  <c:v>27.925000000000001</c:v>
                </c:pt>
                <c:pt idx="41494" formatCode="General">
                  <c:v>27.925699999999999</c:v>
                </c:pt>
                <c:pt idx="41495" formatCode="General">
                  <c:v>27.926300000000001</c:v>
                </c:pt>
                <c:pt idx="41496" formatCode="General">
                  <c:v>27.927</c:v>
                </c:pt>
                <c:pt idx="41497" formatCode="General">
                  <c:v>27.927700000000002</c:v>
                </c:pt>
                <c:pt idx="41498" formatCode="General">
                  <c:v>27.9284</c:v>
                </c:pt>
                <c:pt idx="41499" formatCode="General">
                  <c:v>27.928999999999998</c:v>
                </c:pt>
                <c:pt idx="41500" formatCode="General">
                  <c:v>27.9297</c:v>
                </c:pt>
                <c:pt idx="41501" formatCode="General">
                  <c:v>27.930399999999999</c:v>
                </c:pt>
                <c:pt idx="41502" formatCode="General">
                  <c:v>27.931100000000001</c:v>
                </c:pt>
                <c:pt idx="41503" formatCode="General">
                  <c:v>27.931699999999999</c:v>
                </c:pt>
                <c:pt idx="41504" formatCode="General">
                  <c:v>27.932400000000001</c:v>
                </c:pt>
                <c:pt idx="41505" formatCode="General">
                  <c:v>27.9331</c:v>
                </c:pt>
                <c:pt idx="41506" formatCode="General">
                  <c:v>27.933800000000002</c:v>
                </c:pt>
                <c:pt idx="41507" formatCode="General">
                  <c:v>27.9344</c:v>
                </c:pt>
                <c:pt idx="41508" formatCode="General">
                  <c:v>27.935099999999998</c:v>
                </c:pt>
                <c:pt idx="41509" formatCode="General">
                  <c:v>27.9358</c:v>
                </c:pt>
                <c:pt idx="41510" formatCode="General">
                  <c:v>27.936399999999999</c:v>
                </c:pt>
                <c:pt idx="41511" formatCode="General">
                  <c:v>27.937100000000001</c:v>
                </c:pt>
                <c:pt idx="41512" formatCode="General">
                  <c:v>27.937799999999999</c:v>
                </c:pt>
                <c:pt idx="41513" formatCode="General">
                  <c:v>27.938500000000001</c:v>
                </c:pt>
                <c:pt idx="41514" formatCode="General">
                  <c:v>27.9391</c:v>
                </c:pt>
                <c:pt idx="41515" formatCode="General">
                  <c:v>27.939800000000002</c:v>
                </c:pt>
                <c:pt idx="41516" formatCode="General">
                  <c:v>27.9405</c:v>
                </c:pt>
                <c:pt idx="41517" formatCode="General">
                  <c:v>27.941199999999998</c:v>
                </c:pt>
                <c:pt idx="41518" formatCode="General">
                  <c:v>27.941800000000001</c:v>
                </c:pt>
                <c:pt idx="41519" formatCode="General">
                  <c:v>27.942499999999999</c:v>
                </c:pt>
                <c:pt idx="41520" formatCode="General">
                  <c:v>27.943200000000001</c:v>
                </c:pt>
                <c:pt idx="41521" formatCode="General">
                  <c:v>27.9438</c:v>
                </c:pt>
                <c:pt idx="41522" formatCode="General">
                  <c:v>27.944500000000001</c:v>
                </c:pt>
                <c:pt idx="41523" formatCode="General">
                  <c:v>27.9452</c:v>
                </c:pt>
                <c:pt idx="41524" formatCode="General">
                  <c:v>27.945900000000002</c:v>
                </c:pt>
                <c:pt idx="41525" formatCode="General">
                  <c:v>27.9465</c:v>
                </c:pt>
                <c:pt idx="41526" formatCode="General">
                  <c:v>27.947199999999999</c:v>
                </c:pt>
                <c:pt idx="41527" formatCode="General">
                  <c:v>27.947900000000001</c:v>
                </c:pt>
                <c:pt idx="41528" formatCode="General">
                  <c:v>27.948599999999999</c:v>
                </c:pt>
                <c:pt idx="41529" formatCode="General">
                  <c:v>27.949200000000001</c:v>
                </c:pt>
                <c:pt idx="41530" formatCode="General">
                  <c:v>27.9499</c:v>
                </c:pt>
                <c:pt idx="41531" formatCode="General">
                  <c:v>27.950600000000001</c:v>
                </c:pt>
                <c:pt idx="41532" formatCode="General">
                  <c:v>27.9512</c:v>
                </c:pt>
                <c:pt idx="41533" formatCode="General">
                  <c:v>27.951899999999998</c:v>
                </c:pt>
                <c:pt idx="41534" formatCode="General">
                  <c:v>27.9526</c:v>
                </c:pt>
                <c:pt idx="41535" formatCode="General">
                  <c:v>27.953299999999999</c:v>
                </c:pt>
                <c:pt idx="41536" formatCode="General">
                  <c:v>27.953900000000001</c:v>
                </c:pt>
                <c:pt idx="41537" formatCode="General">
                  <c:v>27.954599999999999</c:v>
                </c:pt>
                <c:pt idx="41538" formatCode="General">
                  <c:v>27.955300000000001</c:v>
                </c:pt>
                <c:pt idx="41539" formatCode="General">
                  <c:v>27.956</c:v>
                </c:pt>
                <c:pt idx="41540" formatCode="General">
                  <c:v>27.956600000000002</c:v>
                </c:pt>
                <c:pt idx="41541" formatCode="General">
                  <c:v>27.9573</c:v>
                </c:pt>
                <c:pt idx="41542" formatCode="General">
                  <c:v>27.957999999999998</c:v>
                </c:pt>
                <c:pt idx="41543" formatCode="General">
                  <c:v>27.9587</c:v>
                </c:pt>
                <c:pt idx="41544" formatCode="General">
                  <c:v>27.959299999999999</c:v>
                </c:pt>
                <c:pt idx="41545" formatCode="General">
                  <c:v>27.96</c:v>
                </c:pt>
                <c:pt idx="41546" formatCode="General">
                  <c:v>27.960699999999999</c:v>
                </c:pt>
                <c:pt idx="41547" formatCode="General">
                  <c:v>27.961300000000001</c:v>
                </c:pt>
                <c:pt idx="41548" formatCode="General">
                  <c:v>27.962</c:v>
                </c:pt>
                <c:pt idx="41549" formatCode="General">
                  <c:v>27.962700000000002</c:v>
                </c:pt>
                <c:pt idx="41550" formatCode="General">
                  <c:v>27.9634</c:v>
                </c:pt>
                <c:pt idx="41551" formatCode="General">
                  <c:v>27.963999999999999</c:v>
                </c:pt>
                <c:pt idx="41552" formatCode="General">
                  <c:v>27.964700000000001</c:v>
                </c:pt>
                <c:pt idx="41553" formatCode="General">
                  <c:v>27.965399999999999</c:v>
                </c:pt>
                <c:pt idx="41554" formatCode="General">
                  <c:v>27.966100000000001</c:v>
                </c:pt>
                <c:pt idx="41555" formatCode="General">
                  <c:v>27.966699999999999</c:v>
                </c:pt>
                <c:pt idx="41556" formatCode="General">
                  <c:v>27.967400000000001</c:v>
                </c:pt>
                <c:pt idx="41557" formatCode="General">
                  <c:v>27.9681</c:v>
                </c:pt>
                <c:pt idx="41558" formatCode="General">
                  <c:v>27.968699999999998</c:v>
                </c:pt>
                <c:pt idx="41559" formatCode="General">
                  <c:v>27.9694</c:v>
                </c:pt>
                <c:pt idx="41560" formatCode="General">
                  <c:v>27.970099999999999</c:v>
                </c:pt>
                <c:pt idx="41561" formatCode="General">
                  <c:v>27.970800000000001</c:v>
                </c:pt>
                <c:pt idx="41562" formatCode="General">
                  <c:v>27.971399999999999</c:v>
                </c:pt>
                <c:pt idx="41563" formatCode="General">
                  <c:v>27.972100000000001</c:v>
                </c:pt>
                <c:pt idx="41564" formatCode="General">
                  <c:v>27.972799999999999</c:v>
                </c:pt>
                <c:pt idx="41565" formatCode="General">
                  <c:v>27.973500000000001</c:v>
                </c:pt>
                <c:pt idx="41566" formatCode="General">
                  <c:v>27.9741</c:v>
                </c:pt>
                <c:pt idx="41567" formatCode="General">
                  <c:v>27.974799999999998</c:v>
                </c:pt>
                <c:pt idx="41568" formatCode="General">
                  <c:v>27.9755</c:v>
                </c:pt>
                <c:pt idx="41569" formatCode="General">
                  <c:v>27.976199999999999</c:v>
                </c:pt>
                <c:pt idx="41570" formatCode="General">
                  <c:v>27.976800000000001</c:v>
                </c:pt>
                <c:pt idx="41571" formatCode="General">
                  <c:v>27.977499999999999</c:v>
                </c:pt>
                <c:pt idx="41572" formatCode="General">
                  <c:v>27.978200000000001</c:v>
                </c:pt>
                <c:pt idx="41573" formatCode="General">
                  <c:v>27.9788</c:v>
                </c:pt>
                <c:pt idx="41574" formatCode="General">
                  <c:v>27.979500000000002</c:v>
                </c:pt>
                <c:pt idx="41575" formatCode="General">
                  <c:v>27.9802</c:v>
                </c:pt>
                <c:pt idx="41576" formatCode="General">
                  <c:v>27.980899999999998</c:v>
                </c:pt>
                <c:pt idx="41577" formatCode="General">
                  <c:v>27.9815</c:v>
                </c:pt>
                <c:pt idx="41578" formatCode="General">
                  <c:v>27.982199999999999</c:v>
                </c:pt>
                <c:pt idx="41579" formatCode="General">
                  <c:v>27.982900000000001</c:v>
                </c:pt>
                <c:pt idx="41580" formatCode="General">
                  <c:v>27.983599999999999</c:v>
                </c:pt>
                <c:pt idx="41581" formatCode="General">
                  <c:v>27.984200000000001</c:v>
                </c:pt>
                <c:pt idx="41582" formatCode="General">
                  <c:v>27.9849</c:v>
                </c:pt>
                <c:pt idx="41583" formatCode="General">
                  <c:v>27.985600000000002</c:v>
                </c:pt>
                <c:pt idx="41584" formatCode="General">
                  <c:v>27.9862</c:v>
                </c:pt>
                <c:pt idx="41585" formatCode="General">
                  <c:v>27.986899999999999</c:v>
                </c:pt>
                <c:pt idx="41586" formatCode="General">
                  <c:v>27.9876</c:v>
                </c:pt>
                <c:pt idx="41587" formatCode="General">
                  <c:v>27.988299999999999</c:v>
                </c:pt>
                <c:pt idx="41588" formatCode="General">
                  <c:v>27.988900000000001</c:v>
                </c:pt>
                <c:pt idx="41589" formatCode="General">
                  <c:v>27.989599999999999</c:v>
                </c:pt>
                <c:pt idx="41590" formatCode="General">
                  <c:v>27.990300000000001</c:v>
                </c:pt>
                <c:pt idx="41591" formatCode="General">
                  <c:v>27.991</c:v>
                </c:pt>
                <c:pt idx="41592" formatCode="General">
                  <c:v>27.991599999999998</c:v>
                </c:pt>
                <c:pt idx="41593" formatCode="General">
                  <c:v>27.9923</c:v>
                </c:pt>
                <c:pt idx="41594" formatCode="General">
                  <c:v>27.992999999999999</c:v>
                </c:pt>
                <c:pt idx="41595" formatCode="General">
                  <c:v>27.993600000000001</c:v>
                </c:pt>
                <c:pt idx="41596" formatCode="General">
                  <c:v>27.994299999999999</c:v>
                </c:pt>
                <c:pt idx="41597" formatCode="General">
                  <c:v>27.995000000000001</c:v>
                </c:pt>
                <c:pt idx="41598" formatCode="General">
                  <c:v>27.995699999999999</c:v>
                </c:pt>
                <c:pt idx="41599" formatCode="General">
                  <c:v>27.996300000000002</c:v>
                </c:pt>
                <c:pt idx="41600" formatCode="General">
                  <c:v>27.997</c:v>
                </c:pt>
                <c:pt idx="41601" formatCode="General">
                  <c:v>27.997699999999998</c:v>
                </c:pt>
                <c:pt idx="41602" formatCode="General">
                  <c:v>27.9984</c:v>
                </c:pt>
                <c:pt idx="41603" formatCode="General">
                  <c:v>27.998999999999999</c:v>
                </c:pt>
                <c:pt idx="41604" formatCode="General">
                  <c:v>27.999700000000001</c:v>
                </c:pt>
                <c:pt idx="41605" formatCode="General">
                  <c:v>28.000399999999999</c:v>
                </c:pt>
                <c:pt idx="41606" formatCode="General">
                  <c:v>28.001100000000001</c:v>
                </c:pt>
                <c:pt idx="41607" formatCode="General">
                  <c:v>28.0017</c:v>
                </c:pt>
                <c:pt idx="41608" formatCode="General">
                  <c:v>28.002400000000002</c:v>
                </c:pt>
                <c:pt idx="41609" formatCode="General">
                  <c:v>28.0031</c:v>
                </c:pt>
                <c:pt idx="41610" formatCode="General">
                  <c:v>28.003699999999998</c:v>
                </c:pt>
                <c:pt idx="41611" formatCode="General">
                  <c:v>28.0044</c:v>
                </c:pt>
                <c:pt idx="41612" formatCode="General">
                  <c:v>28.005099999999999</c:v>
                </c:pt>
                <c:pt idx="41613" formatCode="General">
                  <c:v>28.005800000000001</c:v>
                </c:pt>
                <c:pt idx="41614" formatCode="General">
                  <c:v>28.006399999999999</c:v>
                </c:pt>
                <c:pt idx="41615" formatCode="General">
                  <c:v>28.007100000000001</c:v>
                </c:pt>
                <c:pt idx="41616" formatCode="General">
                  <c:v>28.0078</c:v>
                </c:pt>
                <c:pt idx="41617" formatCode="General">
                  <c:v>28.008500000000002</c:v>
                </c:pt>
                <c:pt idx="41618" formatCode="General">
                  <c:v>28.0091</c:v>
                </c:pt>
                <c:pt idx="41619" formatCode="General">
                  <c:v>28.009799999999998</c:v>
                </c:pt>
                <c:pt idx="41620" formatCode="General">
                  <c:v>28.0105</c:v>
                </c:pt>
                <c:pt idx="41621" formatCode="General">
                  <c:v>28.011099999999999</c:v>
                </c:pt>
                <c:pt idx="41622" formatCode="General">
                  <c:v>28.011800000000001</c:v>
                </c:pt>
                <c:pt idx="41623" formatCode="General">
                  <c:v>28.012499999999999</c:v>
                </c:pt>
                <c:pt idx="41624" formatCode="General">
                  <c:v>28.013200000000001</c:v>
                </c:pt>
                <c:pt idx="41625" formatCode="General">
                  <c:v>28.0138</c:v>
                </c:pt>
                <c:pt idx="41626" formatCode="General">
                  <c:v>28.014500000000002</c:v>
                </c:pt>
                <c:pt idx="41627" formatCode="General">
                  <c:v>28.0152</c:v>
                </c:pt>
                <c:pt idx="41628" formatCode="General">
                  <c:v>28.015899999999998</c:v>
                </c:pt>
                <c:pt idx="41629" formatCode="General">
                  <c:v>28.016500000000001</c:v>
                </c:pt>
                <c:pt idx="41630" formatCode="General">
                  <c:v>28.017199999999999</c:v>
                </c:pt>
                <c:pt idx="41631" formatCode="General">
                  <c:v>28.017900000000001</c:v>
                </c:pt>
                <c:pt idx="41632" formatCode="General">
                  <c:v>28.018599999999999</c:v>
                </c:pt>
                <c:pt idx="41633" formatCode="General">
                  <c:v>28.019200000000001</c:v>
                </c:pt>
                <c:pt idx="41634" formatCode="General">
                  <c:v>28.0199</c:v>
                </c:pt>
                <c:pt idx="41635" formatCode="General">
                  <c:v>28.020600000000002</c:v>
                </c:pt>
                <c:pt idx="41636" formatCode="General">
                  <c:v>28.0212</c:v>
                </c:pt>
                <c:pt idx="41637" formatCode="General">
                  <c:v>28.021899999999999</c:v>
                </c:pt>
                <c:pt idx="41638" formatCode="General">
                  <c:v>28.022600000000001</c:v>
                </c:pt>
                <c:pt idx="41639" formatCode="General">
                  <c:v>28.023299999999999</c:v>
                </c:pt>
                <c:pt idx="41640" formatCode="General">
                  <c:v>28.023900000000001</c:v>
                </c:pt>
                <c:pt idx="41641" formatCode="General">
                  <c:v>28.0246</c:v>
                </c:pt>
                <c:pt idx="41642" formatCode="General">
                  <c:v>28.025300000000001</c:v>
                </c:pt>
                <c:pt idx="41643" formatCode="General">
                  <c:v>28.026</c:v>
                </c:pt>
                <c:pt idx="41644" formatCode="General">
                  <c:v>28.026599999999998</c:v>
                </c:pt>
                <c:pt idx="41645" formatCode="General">
                  <c:v>28.0273</c:v>
                </c:pt>
                <c:pt idx="41646" formatCode="General">
                  <c:v>28.027999999999999</c:v>
                </c:pt>
                <c:pt idx="41647" formatCode="General">
                  <c:v>28.028600000000001</c:v>
                </c:pt>
                <c:pt idx="41648" formatCode="General">
                  <c:v>28.029299999999999</c:v>
                </c:pt>
                <c:pt idx="41649" formatCode="General">
                  <c:v>28.03</c:v>
                </c:pt>
                <c:pt idx="41650" formatCode="General">
                  <c:v>28.0307</c:v>
                </c:pt>
                <c:pt idx="41651" formatCode="General">
                  <c:v>28.031300000000002</c:v>
                </c:pt>
                <c:pt idx="41652" formatCode="General">
                  <c:v>28.032</c:v>
                </c:pt>
                <c:pt idx="41653" formatCode="General">
                  <c:v>28.032699999999998</c:v>
                </c:pt>
                <c:pt idx="41654" formatCode="General">
                  <c:v>28.0334</c:v>
                </c:pt>
                <c:pt idx="41655" formatCode="General">
                  <c:v>28.033999999999999</c:v>
                </c:pt>
                <c:pt idx="41656" formatCode="General">
                  <c:v>28.034700000000001</c:v>
                </c:pt>
                <c:pt idx="41657" formatCode="General">
                  <c:v>28.035399999999999</c:v>
                </c:pt>
                <c:pt idx="41658" formatCode="General">
                  <c:v>28.036000000000001</c:v>
                </c:pt>
                <c:pt idx="41659" formatCode="General">
                  <c:v>28.0367</c:v>
                </c:pt>
                <c:pt idx="41660" formatCode="General">
                  <c:v>28.037400000000002</c:v>
                </c:pt>
                <c:pt idx="41661" formatCode="General">
                  <c:v>28.0381</c:v>
                </c:pt>
                <c:pt idx="41662" formatCode="General">
                  <c:v>28.038699999999999</c:v>
                </c:pt>
                <c:pt idx="41663" formatCode="General">
                  <c:v>28.039400000000001</c:v>
                </c:pt>
                <c:pt idx="41664" formatCode="General">
                  <c:v>28.040099999999999</c:v>
                </c:pt>
                <c:pt idx="41665" formatCode="General">
                  <c:v>28.040800000000001</c:v>
                </c:pt>
                <c:pt idx="41666" formatCode="General">
                  <c:v>28.041399999999999</c:v>
                </c:pt>
                <c:pt idx="41667" formatCode="General">
                  <c:v>28.042100000000001</c:v>
                </c:pt>
                <c:pt idx="41668" formatCode="General">
                  <c:v>28.0428</c:v>
                </c:pt>
                <c:pt idx="41669" formatCode="General">
                  <c:v>28.043500000000002</c:v>
                </c:pt>
                <c:pt idx="41670" formatCode="General">
                  <c:v>28.0441</c:v>
                </c:pt>
                <c:pt idx="41671" formatCode="General">
                  <c:v>28.044799999999999</c:v>
                </c:pt>
                <c:pt idx="41672" formatCode="General">
                  <c:v>28.045500000000001</c:v>
                </c:pt>
                <c:pt idx="41673" formatCode="General">
                  <c:v>28.046099999999999</c:v>
                </c:pt>
                <c:pt idx="41674" formatCode="General">
                  <c:v>28.046800000000001</c:v>
                </c:pt>
                <c:pt idx="41675" formatCode="General">
                  <c:v>28.047499999999999</c:v>
                </c:pt>
                <c:pt idx="41676" formatCode="General">
                  <c:v>28.048200000000001</c:v>
                </c:pt>
                <c:pt idx="41677" formatCode="General">
                  <c:v>28.0488</c:v>
                </c:pt>
                <c:pt idx="41678" formatCode="General">
                  <c:v>28.049499999999998</c:v>
                </c:pt>
                <c:pt idx="41679" formatCode="General">
                  <c:v>28.0502</c:v>
                </c:pt>
                <c:pt idx="41680" formatCode="General">
                  <c:v>28.050899999999999</c:v>
                </c:pt>
                <c:pt idx="41681" formatCode="General">
                  <c:v>28.051500000000001</c:v>
                </c:pt>
                <c:pt idx="41682" formatCode="General">
                  <c:v>28.052199999999999</c:v>
                </c:pt>
                <c:pt idx="41683" formatCode="General">
                  <c:v>28.052900000000001</c:v>
                </c:pt>
                <c:pt idx="41684" formatCode="General">
                  <c:v>28.0535</c:v>
                </c:pt>
                <c:pt idx="41685" formatCode="General">
                  <c:v>28.054200000000002</c:v>
                </c:pt>
                <c:pt idx="41686" formatCode="General">
                  <c:v>28.0549</c:v>
                </c:pt>
                <c:pt idx="41687" formatCode="General">
                  <c:v>28.055599999999998</c:v>
                </c:pt>
                <c:pt idx="41688" formatCode="General">
                  <c:v>28.0562</c:v>
                </c:pt>
                <c:pt idx="41689" formatCode="General">
                  <c:v>28.056899999999999</c:v>
                </c:pt>
                <c:pt idx="41690" formatCode="General">
                  <c:v>28.057600000000001</c:v>
                </c:pt>
                <c:pt idx="41691" formatCode="General">
                  <c:v>28.058299999999999</c:v>
                </c:pt>
                <c:pt idx="41692" formatCode="General">
                  <c:v>28.058900000000001</c:v>
                </c:pt>
                <c:pt idx="41693" formatCode="General">
                  <c:v>28.0596</c:v>
                </c:pt>
                <c:pt idx="41694" formatCode="General">
                  <c:v>28.060300000000002</c:v>
                </c:pt>
                <c:pt idx="41695" formatCode="General">
                  <c:v>28.0609</c:v>
                </c:pt>
                <c:pt idx="41696" formatCode="General">
                  <c:v>28.061599999999999</c:v>
                </c:pt>
                <c:pt idx="41697" formatCode="General">
                  <c:v>28.0623</c:v>
                </c:pt>
                <c:pt idx="41698" formatCode="General">
                  <c:v>28.062999999999999</c:v>
                </c:pt>
                <c:pt idx="41699" formatCode="General">
                  <c:v>28.063600000000001</c:v>
                </c:pt>
                <c:pt idx="41700" formatCode="General">
                  <c:v>28.064299999999999</c:v>
                </c:pt>
                <c:pt idx="41701" formatCode="General">
                  <c:v>28.065000000000001</c:v>
                </c:pt>
                <c:pt idx="41702" formatCode="General">
                  <c:v>28.0657</c:v>
                </c:pt>
                <c:pt idx="41703" formatCode="General">
                  <c:v>28.066299999999998</c:v>
                </c:pt>
                <c:pt idx="41704" formatCode="General">
                  <c:v>28.067</c:v>
                </c:pt>
                <c:pt idx="41705" formatCode="General">
                  <c:v>28.067699999999999</c:v>
                </c:pt>
                <c:pt idx="41706" formatCode="General">
                  <c:v>28.0684</c:v>
                </c:pt>
                <c:pt idx="41707" formatCode="General">
                  <c:v>28.068999999999999</c:v>
                </c:pt>
                <c:pt idx="41708" formatCode="General">
                  <c:v>28.069700000000001</c:v>
                </c:pt>
                <c:pt idx="41709" formatCode="General">
                  <c:v>28.070399999999999</c:v>
                </c:pt>
                <c:pt idx="41710" formatCode="General">
                  <c:v>28.071000000000002</c:v>
                </c:pt>
                <c:pt idx="41711" formatCode="General">
                  <c:v>28.0717</c:v>
                </c:pt>
                <c:pt idx="41712" formatCode="General">
                  <c:v>28.072399999999998</c:v>
                </c:pt>
                <c:pt idx="41713" formatCode="General">
                  <c:v>28.0731</c:v>
                </c:pt>
                <c:pt idx="41714" formatCode="General">
                  <c:v>28.073699999999999</c:v>
                </c:pt>
                <c:pt idx="41715" formatCode="General">
                  <c:v>28.074400000000001</c:v>
                </c:pt>
                <c:pt idx="41716" formatCode="General">
                  <c:v>28.075099999999999</c:v>
                </c:pt>
                <c:pt idx="41717" formatCode="General">
                  <c:v>28.075800000000001</c:v>
                </c:pt>
                <c:pt idx="41718" formatCode="General">
                  <c:v>28.0764</c:v>
                </c:pt>
                <c:pt idx="41719" formatCode="General">
                  <c:v>28.077100000000002</c:v>
                </c:pt>
                <c:pt idx="41720" formatCode="General">
                  <c:v>28.0778</c:v>
                </c:pt>
                <c:pt idx="41721" formatCode="General">
                  <c:v>28.078399999999998</c:v>
                </c:pt>
                <c:pt idx="41722" formatCode="General">
                  <c:v>28.0791</c:v>
                </c:pt>
                <c:pt idx="41723" formatCode="General">
                  <c:v>28.079799999999999</c:v>
                </c:pt>
                <c:pt idx="41724" formatCode="General">
                  <c:v>28.080500000000001</c:v>
                </c:pt>
                <c:pt idx="41725" formatCode="General">
                  <c:v>28.081099999999999</c:v>
                </c:pt>
                <c:pt idx="41726" formatCode="General">
                  <c:v>28.081800000000001</c:v>
                </c:pt>
                <c:pt idx="41727" formatCode="General">
                  <c:v>28.0825</c:v>
                </c:pt>
                <c:pt idx="41728" formatCode="General">
                  <c:v>28.083200000000001</c:v>
                </c:pt>
                <c:pt idx="41729" formatCode="General">
                  <c:v>28.0838</c:v>
                </c:pt>
                <c:pt idx="41730" formatCode="General">
                  <c:v>28.084499999999998</c:v>
                </c:pt>
                <c:pt idx="41731" formatCode="General">
                  <c:v>28.0852</c:v>
                </c:pt>
                <c:pt idx="41732" formatCode="General">
                  <c:v>28.085899999999999</c:v>
                </c:pt>
                <c:pt idx="41733" formatCode="General">
                  <c:v>28.086500000000001</c:v>
                </c:pt>
                <c:pt idx="41734" formatCode="General">
                  <c:v>28.087199999999999</c:v>
                </c:pt>
                <c:pt idx="41735" formatCode="General">
                  <c:v>28.087900000000001</c:v>
                </c:pt>
                <c:pt idx="41736" formatCode="General">
                  <c:v>28.0885</c:v>
                </c:pt>
                <c:pt idx="41737" formatCode="General">
                  <c:v>28.089200000000002</c:v>
                </c:pt>
                <c:pt idx="41738" formatCode="General">
                  <c:v>28.0899</c:v>
                </c:pt>
                <c:pt idx="41739" formatCode="General">
                  <c:v>28.090599999999998</c:v>
                </c:pt>
                <c:pt idx="41740" formatCode="General">
                  <c:v>28.091200000000001</c:v>
                </c:pt>
                <c:pt idx="41741" formatCode="General">
                  <c:v>28.091899999999999</c:v>
                </c:pt>
                <c:pt idx="41742" formatCode="General">
                  <c:v>28.092600000000001</c:v>
                </c:pt>
                <c:pt idx="41743" formatCode="General">
                  <c:v>28.093299999999999</c:v>
                </c:pt>
                <c:pt idx="41744" formatCode="General">
                  <c:v>28.093900000000001</c:v>
                </c:pt>
                <c:pt idx="41745" formatCode="General">
                  <c:v>28.0946</c:v>
                </c:pt>
                <c:pt idx="41746" formatCode="General">
                  <c:v>28.095300000000002</c:v>
                </c:pt>
                <c:pt idx="41747" formatCode="General">
                  <c:v>28.0959</c:v>
                </c:pt>
                <c:pt idx="41748" formatCode="General">
                  <c:v>28.096599999999999</c:v>
                </c:pt>
                <c:pt idx="41749" formatCode="General">
                  <c:v>28.097300000000001</c:v>
                </c:pt>
                <c:pt idx="41750" formatCode="General">
                  <c:v>28.097999999999999</c:v>
                </c:pt>
                <c:pt idx="41751" formatCode="General">
                  <c:v>28.098600000000001</c:v>
                </c:pt>
                <c:pt idx="41752" formatCode="General">
                  <c:v>28.099299999999999</c:v>
                </c:pt>
                <c:pt idx="41753" formatCode="General">
                  <c:v>28.1</c:v>
                </c:pt>
                <c:pt idx="41754" formatCode="General">
                  <c:v>28.1007</c:v>
                </c:pt>
                <c:pt idx="41755" formatCode="General">
                  <c:v>28.101299999999998</c:v>
                </c:pt>
                <c:pt idx="41756" formatCode="General">
                  <c:v>28.102</c:v>
                </c:pt>
                <c:pt idx="41757" formatCode="General">
                  <c:v>28.102699999999999</c:v>
                </c:pt>
                <c:pt idx="41758" formatCode="General">
                  <c:v>28.103300000000001</c:v>
                </c:pt>
                <c:pt idx="41759" formatCode="General">
                  <c:v>28.103999999999999</c:v>
                </c:pt>
                <c:pt idx="41760" formatCode="General">
                  <c:v>28.104700000000001</c:v>
                </c:pt>
                <c:pt idx="41761" formatCode="General">
                  <c:v>28.105399999999999</c:v>
                </c:pt>
                <c:pt idx="41762" formatCode="General">
                  <c:v>28.106000000000002</c:v>
                </c:pt>
                <c:pt idx="41763" formatCode="General">
                  <c:v>28.1067</c:v>
                </c:pt>
                <c:pt idx="41764" formatCode="General">
                  <c:v>28.107399999999998</c:v>
                </c:pt>
                <c:pt idx="41765" formatCode="General">
                  <c:v>28.1081</c:v>
                </c:pt>
                <c:pt idx="41766" formatCode="General">
                  <c:v>28.108699999999999</c:v>
                </c:pt>
                <c:pt idx="41767" formatCode="General">
                  <c:v>28.109400000000001</c:v>
                </c:pt>
                <c:pt idx="41768" formatCode="General">
                  <c:v>28.110099999999999</c:v>
                </c:pt>
                <c:pt idx="41769" formatCode="General">
                  <c:v>28.110800000000001</c:v>
                </c:pt>
                <c:pt idx="41770" formatCode="General">
                  <c:v>28.1114</c:v>
                </c:pt>
                <c:pt idx="41771" formatCode="General">
                  <c:v>28.112100000000002</c:v>
                </c:pt>
                <c:pt idx="41772" formatCode="General">
                  <c:v>28.1128</c:v>
                </c:pt>
                <c:pt idx="41773" formatCode="General">
                  <c:v>28.113399999999999</c:v>
                </c:pt>
                <c:pt idx="41774" formatCode="General">
                  <c:v>28.114100000000001</c:v>
                </c:pt>
                <c:pt idx="41775" formatCode="General">
                  <c:v>28.114799999999999</c:v>
                </c:pt>
                <c:pt idx="41776" formatCode="General">
                  <c:v>28.115500000000001</c:v>
                </c:pt>
                <c:pt idx="41777" formatCode="General">
                  <c:v>28.116099999999999</c:v>
                </c:pt>
                <c:pt idx="41778" formatCode="General">
                  <c:v>28.116800000000001</c:v>
                </c:pt>
                <c:pt idx="41779" formatCode="General">
                  <c:v>28.1175</c:v>
                </c:pt>
                <c:pt idx="41780" formatCode="General">
                  <c:v>28.118200000000002</c:v>
                </c:pt>
                <c:pt idx="41781" formatCode="General">
                  <c:v>28.1188</c:v>
                </c:pt>
                <c:pt idx="41782" formatCode="General">
                  <c:v>28.119499999999999</c:v>
                </c:pt>
                <c:pt idx="41783" formatCode="General">
                  <c:v>28.120200000000001</c:v>
                </c:pt>
                <c:pt idx="41784" formatCode="General">
                  <c:v>28.120799999999999</c:v>
                </c:pt>
                <c:pt idx="41785" formatCode="General">
                  <c:v>28.121500000000001</c:v>
                </c:pt>
                <c:pt idx="41786" formatCode="General">
                  <c:v>28.122199999999999</c:v>
                </c:pt>
                <c:pt idx="41787" formatCode="General">
                  <c:v>28.122900000000001</c:v>
                </c:pt>
                <c:pt idx="41788" formatCode="General">
                  <c:v>28.1235</c:v>
                </c:pt>
                <c:pt idx="41789" formatCode="General">
                  <c:v>28.124199999999998</c:v>
                </c:pt>
                <c:pt idx="41790" formatCode="General">
                  <c:v>28.1249</c:v>
                </c:pt>
                <c:pt idx="41791" formatCode="General">
                  <c:v>28.125599999999999</c:v>
                </c:pt>
                <c:pt idx="41792" formatCode="General">
                  <c:v>28.126200000000001</c:v>
                </c:pt>
                <c:pt idx="41793" formatCode="General">
                  <c:v>28.126899999999999</c:v>
                </c:pt>
                <c:pt idx="41794" formatCode="General">
                  <c:v>28.127600000000001</c:v>
                </c:pt>
                <c:pt idx="41795" formatCode="General">
                  <c:v>28.1282</c:v>
                </c:pt>
                <c:pt idx="41796" formatCode="General">
                  <c:v>28.128900000000002</c:v>
                </c:pt>
                <c:pt idx="41797" formatCode="General">
                  <c:v>28.1296</c:v>
                </c:pt>
                <c:pt idx="41798" formatCode="General">
                  <c:v>28.130299999999998</c:v>
                </c:pt>
                <c:pt idx="41799" formatCode="General">
                  <c:v>28.1309</c:v>
                </c:pt>
                <c:pt idx="41800" formatCode="General">
                  <c:v>28.131599999999999</c:v>
                </c:pt>
                <c:pt idx="41801" formatCode="General">
                  <c:v>28.132300000000001</c:v>
                </c:pt>
                <c:pt idx="41802" formatCode="General">
                  <c:v>28.132999999999999</c:v>
                </c:pt>
                <c:pt idx="41803" formatCode="General">
                  <c:v>28.133600000000001</c:v>
                </c:pt>
                <c:pt idx="41804" formatCode="General">
                  <c:v>28.1343</c:v>
                </c:pt>
                <c:pt idx="41805" formatCode="General">
                  <c:v>28.135000000000002</c:v>
                </c:pt>
                <c:pt idx="41806" formatCode="General">
                  <c:v>28.1357</c:v>
                </c:pt>
                <c:pt idx="41807" formatCode="General">
                  <c:v>28.136299999999999</c:v>
                </c:pt>
                <c:pt idx="41808" formatCode="General">
                  <c:v>28.137</c:v>
                </c:pt>
                <c:pt idx="41809" formatCode="General">
                  <c:v>28.137699999999999</c:v>
                </c:pt>
                <c:pt idx="41810" formatCode="General">
                  <c:v>28.138300000000001</c:v>
                </c:pt>
                <c:pt idx="41811" formatCode="General">
                  <c:v>28.138999999999999</c:v>
                </c:pt>
                <c:pt idx="41812" formatCode="General">
                  <c:v>28.139700000000001</c:v>
                </c:pt>
                <c:pt idx="41813" formatCode="General">
                  <c:v>28.1404</c:v>
                </c:pt>
                <c:pt idx="41814" formatCode="General">
                  <c:v>28.140999999999998</c:v>
                </c:pt>
                <c:pt idx="41815" formatCode="General">
                  <c:v>28.1417</c:v>
                </c:pt>
                <c:pt idx="41816" formatCode="General">
                  <c:v>28.142399999999999</c:v>
                </c:pt>
                <c:pt idx="41817" formatCode="General">
                  <c:v>28.1431</c:v>
                </c:pt>
                <c:pt idx="41818" formatCode="General">
                  <c:v>28.143699999999999</c:v>
                </c:pt>
                <c:pt idx="41819" formatCode="General">
                  <c:v>28.144400000000001</c:v>
                </c:pt>
                <c:pt idx="41820" formatCode="General">
                  <c:v>28.145099999999999</c:v>
                </c:pt>
                <c:pt idx="41821" formatCode="General">
                  <c:v>28.145700000000001</c:v>
                </c:pt>
                <c:pt idx="41822" formatCode="General">
                  <c:v>28.1464</c:v>
                </c:pt>
                <c:pt idx="41823" formatCode="General">
                  <c:v>28.147099999999998</c:v>
                </c:pt>
                <c:pt idx="41824" formatCode="General">
                  <c:v>28.1478</c:v>
                </c:pt>
                <c:pt idx="41825" formatCode="General">
                  <c:v>28.148399999999999</c:v>
                </c:pt>
                <c:pt idx="41826" formatCode="General">
                  <c:v>28.149100000000001</c:v>
                </c:pt>
                <c:pt idx="41827" formatCode="General">
                  <c:v>28.149799999999999</c:v>
                </c:pt>
                <c:pt idx="41828" formatCode="General">
                  <c:v>28.150500000000001</c:v>
                </c:pt>
                <c:pt idx="41829" formatCode="General">
                  <c:v>28.1511</c:v>
                </c:pt>
                <c:pt idx="41830" formatCode="General">
                  <c:v>28.151800000000001</c:v>
                </c:pt>
                <c:pt idx="41831" formatCode="General">
                  <c:v>28.1525</c:v>
                </c:pt>
                <c:pt idx="41832" formatCode="General">
                  <c:v>28.153199999999998</c:v>
                </c:pt>
                <c:pt idx="41833" formatCode="General">
                  <c:v>28.1538</c:v>
                </c:pt>
                <c:pt idx="41834" formatCode="General">
                  <c:v>28.154499999999999</c:v>
                </c:pt>
                <c:pt idx="41835" formatCode="General">
                  <c:v>28.155200000000001</c:v>
                </c:pt>
                <c:pt idx="41836" formatCode="General">
                  <c:v>28.155799999999999</c:v>
                </c:pt>
                <c:pt idx="41837" formatCode="General">
                  <c:v>28.156500000000001</c:v>
                </c:pt>
                <c:pt idx="41838" formatCode="General">
                  <c:v>28.1572</c:v>
                </c:pt>
                <c:pt idx="41839" formatCode="General">
                  <c:v>28.157900000000001</c:v>
                </c:pt>
                <c:pt idx="41840" formatCode="General">
                  <c:v>28.1585</c:v>
                </c:pt>
                <c:pt idx="41841" formatCode="General">
                  <c:v>28.159199999999998</c:v>
                </c:pt>
                <c:pt idx="41842" formatCode="General">
                  <c:v>28.1599</c:v>
                </c:pt>
                <c:pt idx="41843" formatCode="General">
                  <c:v>28.160599999999999</c:v>
                </c:pt>
                <c:pt idx="41844" formatCode="General">
                  <c:v>28.161200000000001</c:v>
                </c:pt>
                <c:pt idx="41845" formatCode="General">
                  <c:v>28.161899999999999</c:v>
                </c:pt>
                <c:pt idx="41846" formatCode="General">
                  <c:v>28.162600000000001</c:v>
                </c:pt>
                <c:pt idx="41847" formatCode="General">
                  <c:v>28.1632</c:v>
                </c:pt>
                <c:pt idx="41848" formatCode="General">
                  <c:v>28.163900000000002</c:v>
                </c:pt>
                <c:pt idx="41849" formatCode="General">
                  <c:v>28.1646</c:v>
                </c:pt>
                <c:pt idx="41850" formatCode="General">
                  <c:v>28.165299999999998</c:v>
                </c:pt>
                <c:pt idx="41851" formatCode="General">
                  <c:v>28.165900000000001</c:v>
                </c:pt>
                <c:pt idx="41852" formatCode="General">
                  <c:v>28.166599999999999</c:v>
                </c:pt>
                <c:pt idx="41853" formatCode="General">
                  <c:v>28.167300000000001</c:v>
                </c:pt>
                <c:pt idx="41854" formatCode="General">
                  <c:v>28.167999999999999</c:v>
                </c:pt>
                <c:pt idx="41855" formatCode="General">
                  <c:v>28.168600000000001</c:v>
                </c:pt>
                <c:pt idx="41856" formatCode="General">
                  <c:v>28.1693</c:v>
                </c:pt>
                <c:pt idx="41857" formatCode="General">
                  <c:v>28.17</c:v>
                </c:pt>
                <c:pt idx="41858" formatCode="General">
                  <c:v>28.1706</c:v>
                </c:pt>
                <c:pt idx="41859" formatCode="General">
                  <c:v>28.171299999999999</c:v>
                </c:pt>
                <c:pt idx="41860" formatCode="General">
                  <c:v>28.172000000000001</c:v>
                </c:pt>
                <c:pt idx="41861" formatCode="General">
                  <c:v>28.172699999999999</c:v>
                </c:pt>
                <c:pt idx="41862" formatCode="General">
                  <c:v>28.173300000000001</c:v>
                </c:pt>
                <c:pt idx="41863" formatCode="General">
                  <c:v>28.173999999999999</c:v>
                </c:pt>
                <c:pt idx="41864" formatCode="General">
                  <c:v>28.174700000000001</c:v>
                </c:pt>
                <c:pt idx="41865" formatCode="General">
                  <c:v>28.1754</c:v>
                </c:pt>
                <c:pt idx="41866" formatCode="General">
                  <c:v>28.175999999999998</c:v>
                </c:pt>
                <c:pt idx="41867" formatCode="General">
                  <c:v>28.1767</c:v>
                </c:pt>
                <c:pt idx="41868" formatCode="General">
                  <c:v>28.177399999999999</c:v>
                </c:pt>
                <c:pt idx="41869" formatCode="General">
                  <c:v>28.178100000000001</c:v>
                </c:pt>
                <c:pt idx="41870" formatCode="General">
                  <c:v>28.178699999999999</c:v>
                </c:pt>
                <c:pt idx="41871" formatCode="General">
                  <c:v>28.179400000000001</c:v>
                </c:pt>
                <c:pt idx="41872" formatCode="General">
                  <c:v>28.180099999999999</c:v>
                </c:pt>
                <c:pt idx="41873" formatCode="General">
                  <c:v>28.180700000000002</c:v>
                </c:pt>
                <c:pt idx="41874" formatCode="General">
                  <c:v>28.1814</c:v>
                </c:pt>
                <c:pt idx="41875" formatCode="General">
                  <c:v>28.182099999999998</c:v>
                </c:pt>
                <c:pt idx="41876" formatCode="General">
                  <c:v>28.1828</c:v>
                </c:pt>
                <c:pt idx="41877" formatCode="General">
                  <c:v>28.183399999999999</c:v>
                </c:pt>
                <c:pt idx="41878" formatCode="General">
                  <c:v>28.184100000000001</c:v>
                </c:pt>
                <c:pt idx="41879" formatCode="General">
                  <c:v>28.184799999999999</c:v>
                </c:pt>
                <c:pt idx="41880" formatCode="General">
                  <c:v>28.185500000000001</c:v>
                </c:pt>
                <c:pt idx="41881" formatCode="General">
                  <c:v>28.1861</c:v>
                </c:pt>
                <c:pt idx="41882" formatCode="General">
                  <c:v>28.186800000000002</c:v>
                </c:pt>
                <c:pt idx="41883" formatCode="General">
                  <c:v>28.1875</c:v>
                </c:pt>
                <c:pt idx="41884" formatCode="General">
                  <c:v>28.188099999999999</c:v>
                </c:pt>
                <c:pt idx="41885" formatCode="General">
                  <c:v>28.188800000000001</c:v>
                </c:pt>
                <c:pt idx="41886" formatCode="General">
                  <c:v>28.189499999999999</c:v>
                </c:pt>
                <c:pt idx="41887" formatCode="General">
                  <c:v>28.190200000000001</c:v>
                </c:pt>
                <c:pt idx="41888" formatCode="General">
                  <c:v>28.190799999999999</c:v>
                </c:pt>
                <c:pt idx="41889" formatCode="General">
                  <c:v>28.191500000000001</c:v>
                </c:pt>
                <c:pt idx="41890" formatCode="General">
                  <c:v>28.1922</c:v>
                </c:pt>
                <c:pt idx="41891" formatCode="General">
                  <c:v>28.192900000000002</c:v>
                </c:pt>
                <c:pt idx="41892" formatCode="General">
                  <c:v>28.1935</c:v>
                </c:pt>
                <c:pt idx="41893" formatCode="General">
                  <c:v>28.194199999999999</c:v>
                </c:pt>
                <c:pt idx="41894" formatCode="General">
                  <c:v>28.194900000000001</c:v>
                </c:pt>
                <c:pt idx="41895" formatCode="General">
                  <c:v>28.195599999999999</c:v>
                </c:pt>
                <c:pt idx="41896" formatCode="General">
                  <c:v>28.196200000000001</c:v>
                </c:pt>
                <c:pt idx="41897" formatCode="General">
                  <c:v>28.196899999999999</c:v>
                </c:pt>
                <c:pt idx="41898" formatCode="General">
                  <c:v>28.197600000000001</c:v>
                </c:pt>
                <c:pt idx="41899" formatCode="General">
                  <c:v>28.1982</c:v>
                </c:pt>
                <c:pt idx="41900" formatCode="General">
                  <c:v>28.198899999999998</c:v>
                </c:pt>
                <c:pt idx="41901" formatCode="General">
                  <c:v>28.1996</c:v>
                </c:pt>
                <c:pt idx="41902" formatCode="General">
                  <c:v>28.200299999999999</c:v>
                </c:pt>
                <c:pt idx="41903" formatCode="General">
                  <c:v>28.200900000000001</c:v>
                </c:pt>
                <c:pt idx="41904" formatCode="General">
                  <c:v>28.201599999999999</c:v>
                </c:pt>
                <c:pt idx="41905" formatCode="General">
                  <c:v>28.202300000000001</c:v>
                </c:pt>
                <c:pt idx="41906" formatCode="General">
                  <c:v>28.202999999999999</c:v>
                </c:pt>
                <c:pt idx="41907" formatCode="General">
                  <c:v>28.203600000000002</c:v>
                </c:pt>
                <c:pt idx="41908" formatCode="General">
                  <c:v>28.2043</c:v>
                </c:pt>
                <c:pt idx="41909" formatCode="General">
                  <c:v>28.204999999999998</c:v>
                </c:pt>
                <c:pt idx="41910" formatCode="General">
                  <c:v>28.2056</c:v>
                </c:pt>
                <c:pt idx="41911" formatCode="General">
                  <c:v>28.206299999999999</c:v>
                </c:pt>
                <c:pt idx="41912" formatCode="General">
                  <c:v>28.207000000000001</c:v>
                </c:pt>
                <c:pt idx="41913" formatCode="General">
                  <c:v>28.207699999999999</c:v>
                </c:pt>
                <c:pt idx="41914" formatCode="General">
                  <c:v>28.208300000000001</c:v>
                </c:pt>
                <c:pt idx="41915" formatCode="General">
                  <c:v>28.209</c:v>
                </c:pt>
                <c:pt idx="41916" formatCode="General">
                  <c:v>28.209700000000002</c:v>
                </c:pt>
                <c:pt idx="41917" formatCode="General">
                  <c:v>28.2104</c:v>
                </c:pt>
                <c:pt idx="41918" formatCode="General">
                  <c:v>28.210999999999999</c:v>
                </c:pt>
                <c:pt idx="41919" formatCode="General">
                  <c:v>28.2117</c:v>
                </c:pt>
                <c:pt idx="41920" formatCode="General">
                  <c:v>28.212399999999999</c:v>
                </c:pt>
                <c:pt idx="41921" formatCode="General">
                  <c:v>28.213000000000001</c:v>
                </c:pt>
                <c:pt idx="41922" formatCode="General">
                  <c:v>28.213699999999999</c:v>
                </c:pt>
                <c:pt idx="41923" formatCode="General">
                  <c:v>28.214400000000001</c:v>
                </c:pt>
                <c:pt idx="41924" formatCode="General">
                  <c:v>28.2151</c:v>
                </c:pt>
                <c:pt idx="41925" formatCode="General">
                  <c:v>28.215699999999998</c:v>
                </c:pt>
                <c:pt idx="41926" formatCode="General">
                  <c:v>28.2164</c:v>
                </c:pt>
                <c:pt idx="41927" formatCode="General">
                  <c:v>28.217099999999999</c:v>
                </c:pt>
                <c:pt idx="41928" formatCode="General">
                  <c:v>28.2178</c:v>
                </c:pt>
                <c:pt idx="41929" formatCode="General">
                  <c:v>28.218399999999999</c:v>
                </c:pt>
                <c:pt idx="41930" formatCode="General">
                  <c:v>28.219100000000001</c:v>
                </c:pt>
                <c:pt idx="41931" formatCode="General">
                  <c:v>28.219799999999999</c:v>
                </c:pt>
                <c:pt idx="41932" formatCode="General">
                  <c:v>28.220500000000001</c:v>
                </c:pt>
                <c:pt idx="41933" formatCode="General">
                  <c:v>28.2211</c:v>
                </c:pt>
                <c:pt idx="41934" formatCode="General">
                  <c:v>28.221800000000002</c:v>
                </c:pt>
                <c:pt idx="41935" formatCode="General">
                  <c:v>28.2225</c:v>
                </c:pt>
                <c:pt idx="41936" formatCode="General">
                  <c:v>28.223099999999999</c:v>
                </c:pt>
                <c:pt idx="41937" formatCode="General">
                  <c:v>28.223800000000001</c:v>
                </c:pt>
                <c:pt idx="41938" formatCode="General">
                  <c:v>28.224499999999999</c:v>
                </c:pt>
                <c:pt idx="41939" formatCode="General">
                  <c:v>28.225200000000001</c:v>
                </c:pt>
                <c:pt idx="41940" formatCode="General">
                  <c:v>28.2258</c:v>
                </c:pt>
                <c:pt idx="41941" formatCode="General">
                  <c:v>28.226500000000001</c:v>
                </c:pt>
                <c:pt idx="41942" formatCode="General">
                  <c:v>28.2272</c:v>
                </c:pt>
                <c:pt idx="41943" formatCode="General">
                  <c:v>28.227900000000002</c:v>
                </c:pt>
                <c:pt idx="41944" formatCode="General">
                  <c:v>28.2285</c:v>
                </c:pt>
                <c:pt idx="41945" formatCode="General">
                  <c:v>28.229199999999999</c:v>
                </c:pt>
                <c:pt idx="41946" formatCode="General">
                  <c:v>28.229900000000001</c:v>
                </c:pt>
                <c:pt idx="41947" formatCode="General">
                  <c:v>28.230499999999999</c:v>
                </c:pt>
                <c:pt idx="41948" formatCode="General">
                  <c:v>28.231200000000001</c:v>
                </c:pt>
                <c:pt idx="41949" formatCode="General">
                  <c:v>28.2319</c:v>
                </c:pt>
                <c:pt idx="41950" formatCode="General">
                  <c:v>28.232600000000001</c:v>
                </c:pt>
                <c:pt idx="41951" formatCode="General">
                  <c:v>28.2332</c:v>
                </c:pt>
                <c:pt idx="41952" formatCode="General">
                  <c:v>28.233899999999998</c:v>
                </c:pt>
                <c:pt idx="41953" formatCode="General">
                  <c:v>28.2346</c:v>
                </c:pt>
                <c:pt idx="41954" formatCode="General">
                  <c:v>28.235299999999999</c:v>
                </c:pt>
                <c:pt idx="41955" formatCode="General">
                  <c:v>28.235900000000001</c:v>
                </c:pt>
                <c:pt idx="41956" formatCode="General">
                  <c:v>28.236599999999999</c:v>
                </c:pt>
                <c:pt idx="41957" formatCode="General">
                  <c:v>28.237300000000001</c:v>
                </c:pt>
                <c:pt idx="41958" formatCode="General">
                  <c:v>28.2379</c:v>
                </c:pt>
                <c:pt idx="41959" formatCode="General">
                  <c:v>28.238600000000002</c:v>
                </c:pt>
                <c:pt idx="41960" formatCode="General">
                  <c:v>28.2393</c:v>
                </c:pt>
                <c:pt idx="41961" formatCode="General">
                  <c:v>28.24</c:v>
                </c:pt>
                <c:pt idx="41962" formatCode="General">
                  <c:v>28.240600000000001</c:v>
                </c:pt>
                <c:pt idx="41963" formatCode="General">
                  <c:v>28.241299999999999</c:v>
                </c:pt>
                <c:pt idx="41964" formatCode="General">
                  <c:v>28.242000000000001</c:v>
                </c:pt>
                <c:pt idx="41965" formatCode="General">
                  <c:v>28.242699999999999</c:v>
                </c:pt>
                <c:pt idx="41966" formatCode="General">
                  <c:v>28.243300000000001</c:v>
                </c:pt>
                <c:pt idx="41967" formatCode="General">
                  <c:v>28.244</c:v>
                </c:pt>
                <c:pt idx="41968" formatCode="General">
                  <c:v>28.244700000000002</c:v>
                </c:pt>
                <c:pt idx="41969" formatCode="General">
                  <c:v>28.2454</c:v>
                </c:pt>
                <c:pt idx="41970" formatCode="General">
                  <c:v>28.245999999999999</c:v>
                </c:pt>
                <c:pt idx="41971" formatCode="General">
                  <c:v>28.246700000000001</c:v>
                </c:pt>
                <c:pt idx="41972" formatCode="General">
                  <c:v>28.247399999999999</c:v>
                </c:pt>
                <c:pt idx="41973" formatCode="General">
                  <c:v>28.248000000000001</c:v>
                </c:pt>
                <c:pt idx="41974" formatCode="General">
                  <c:v>28.248699999999999</c:v>
                </c:pt>
                <c:pt idx="41975" formatCode="General">
                  <c:v>28.249400000000001</c:v>
                </c:pt>
                <c:pt idx="41976" formatCode="General">
                  <c:v>28.2501</c:v>
                </c:pt>
                <c:pt idx="41977" formatCode="General">
                  <c:v>28.250699999999998</c:v>
                </c:pt>
                <c:pt idx="41978" formatCode="General">
                  <c:v>28.2514</c:v>
                </c:pt>
                <c:pt idx="41979" formatCode="General">
                  <c:v>28.252099999999999</c:v>
                </c:pt>
                <c:pt idx="41980" formatCode="General">
                  <c:v>28.252800000000001</c:v>
                </c:pt>
                <c:pt idx="41981" formatCode="General">
                  <c:v>28.253399999999999</c:v>
                </c:pt>
                <c:pt idx="41982" formatCode="General">
                  <c:v>28.254100000000001</c:v>
                </c:pt>
                <c:pt idx="41983" formatCode="General">
                  <c:v>28.254799999999999</c:v>
                </c:pt>
                <c:pt idx="41984" formatCode="General">
                  <c:v>28.255400000000002</c:v>
                </c:pt>
                <c:pt idx="41985" formatCode="General">
                  <c:v>28.2561</c:v>
                </c:pt>
                <c:pt idx="41986" formatCode="General">
                  <c:v>28.256799999999998</c:v>
                </c:pt>
                <c:pt idx="41987" formatCode="General">
                  <c:v>28.2575</c:v>
                </c:pt>
                <c:pt idx="41988" formatCode="General">
                  <c:v>28.258099999999999</c:v>
                </c:pt>
                <c:pt idx="41989" formatCode="General">
                  <c:v>28.258800000000001</c:v>
                </c:pt>
                <c:pt idx="41990" formatCode="General">
                  <c:v>28.259499999999999</c:v>
                </c:pt>
                <c:pt idx="41991" formatCode="General">
                  <c:v>28.260200000000001</c:v>
                </c:pt>
                <c:pt idx="41992" formatCode="General">
                  <c:v>28.2608</c:v>
                </c:pt>
                <c:pt idx="41993" formatCode="General">
                  <c:v>28.261500000000002</c:v>
                </c:pt>
                <c:pt idx="41994" formatCode="General">
                  <c:v>28.2622</c:v>
                </c:pt>
                <c:pt idx="41995" formatCode="General">
                  <c:v>28.262899999999998</c:v>
                </c:pt>
                <c:pt idx="41996" formatCode="General">
                  <c:v>28.263500000000001</c:v>
                </c:pt>
                <c:pt idx="41997" formatCode="General">
                  <c:v>28.264199999999999</c:v>
                </c:pt>
                <c:pt idx="41998" formatCode="General">
                  <c:v>28.264900000000001</c:v>
                </c:pt>
                <c:pt idx="41999" formatCode="General">
                  <c:v>28.265499999999999</c:v>
                </c:pt>
                <c:pt idx="42000" formatCode="General">
                  <c:v>28.266200000000001</c:v>
                </c:pt>
                <c:pt idx="42001" formatCode="General">
                  <c:v>28.2669</c:v>
                </c:pt>
                <c:pt idx="42002" formatCode="General">
                  <c:v>28.267600000000002</c:v>
                </c:pt>
                <c:pt idx="42003" formatCode="General">
                  <c:v>28.2682</c:v>
                </c:pt>
                <c:pt idx="42004" formatCode="General">
                  <c:v>28.268899999999999</c:v>
                </c:pt>
                <c:pt idx="42005" formatCode="General">
                  <c:v>28.269600000000001</c:v>
                </c:pt>
                <c:pt idx="42006" formatCode="General">
                  <c:v>28.270299999999999</c:v>
                </c:pt>
                <c:pt idx="42007" formatCode="General">
                  <c:v>28.270900000000001</c:v>
                </c:pt>
                <c:pt idx="42008" formatCode="General">
                  <c:v>28.271599999999999</c:v>
                </c:pt>
                <c:pt idx="42009" formatCode="General">
                  <c:v>28.272300000000001</c:v>
                </c:pt>
                <c:pt idx="42010" formatCode="General">
                  <c:v>28.2729</c:v>
                </c:pt>
                <c:pt idx="42011" formatCode="General">
                  <c:v>28.273599999999998</c:v>
                </c:pt>
                <c:pt idx="42012" formatCode="General">
                  <c:v>28.2743</c:v>
                </c:pt>
                <c:pt idx="42013" formatCode="General">
                  <c:v>28.274999999999999</c:v>
                </c:pt>
                <c:pt idx="42014" formatCode="General">
                  <c:v>28.275600000000001</c:v>
                </c:pt>
                <c:pt idx="42015" formatCode="General">
                  <c:v>28.276299999999999</c:v>
                </c:pt>
                <c:pt idx="42016" formatCode="General">
                  <c:v>28.277000000000001</c:v>
                </c:pt>
                <c:pt idx="42017" formatCode="General">
                  <c:v>28.277699999999999</c:v>
                </c:pt>
                <c:pt idx="42018" formatCode="General">
                  <c:v>28.278300000000002</c:v>
                </c:pt>
                <c:pt idx="42019" formatCode="General">
                  <c:v>28.279</c:v>
                </c:pt>
                <c:pt idx="42020" formatCode="General">
                  <c:v>28.279699999999998</c:v>
                </c:pt>
                <c:pt idx="42021" formatCode="General">
                  <c:v>28.2803</c:v>
                </c:pt>
                <c:pt idx="42022" formatCode="General">
                  <c:v>28.280999999999999</c:v>
                </c:pt>
                <c:pt idx="42023" formatCode="General">
                  <c:v>28.281700000000001</c:v>
                </c:pt>
                <c:pt idx="42024" formatCode="General">
                  <c:v>28.282399999999999</c:v>
                </c:pt>
                <c:pt idx="42025" formatCode="General">
                  <c:v>28.283000000000001</c:v>
                </c:pt>
                <c:pt idx="42026" formatCode="General">
                  <c:v>28.2837</c:v>
                </c:pt>
                <c:pt idx="42027" formatCode="General">
                  <c:v>28.284400000000002</c:v>
                </c:pt>
                <c:pt idx="42028" formatCode="General">
                  <c:v>28.2851</c:v>
                </c:pt>
                <c:pt idx="42029" formatCode="General">
                  <c:v>28.285699999999999</c:v>
                </c:pt>
                <c:pt idx="42030" formatCode="General">
                  <c:v>28.2864</c:v>
                </c:pt>
                <c:pt idx="42031" formatCode="General">
                  <c:v>28.287099999999999</c:v>
                </c:pt>
                <c:pt idx="42032" formatCode="General">
                  <c:v>28.287800000000001</c:v>
                </c:pt>
                <c:pt idx="42033" formatCode="General">
                  <c:v>28.288399999999999</c:v>
                </c:pt>
                <c:pt idx="42034" formatCode="General">
                  <c:v>28.289100000000001</c:v>
                </c:pt>
                <c:pt idx="42035" formatCode="General">
                  <c:v>28.2898</c:v>
                </c:pt>
                <c:pt idx="42036" formatCode="General">
                  <c:v>28.290400000000002</c:v>
                </c:pt>
                <c:pt idx="42037" formatCode="General">
                  <c:v>28.2911</c:v>
                </c:pt>
                <c:pt idx="42038" formatCode="General">
                  <c:v>28.291799999999999</c:v>
                </c:pt>
                <c:pt idx="42039" formatCode="General">
                  <c:v>28.2925</c:v>
                </c:pt>
                <c:pt idx="42040" formatCode="General">
                  <c:v>28.293099999999999</c:v>
                </c:pt>
                <c:pt idx="42041" formatCode="General">
                  <c:v>28.293800000000001</c:v>
                </c:pt>
                <c:pt idx="42042" formatCode="General">
                  <c:v>28.294499999999999</c:v>
                </c:pt>
                <c:pt idx="42043" formatCode="General">
                  <c:v>28.295200000000001</c:v>
                </c:pt>
                <c:pt idx="42044" formatCode="General">
                  <c:v>28.2958</c:v>
                </c:pt>
                <c:pt idx="42045" formatCode="General">
                  <c:v>28.296500000000002</c:v>
                </c:pt>
                <c:pt idx="42046" formatCode="General">
                  <c:v>28.2972</c:v>
                </c:pt>
                <c:pt idx="42047" formatCode="General">
                  <c:v>28.297799999999999</c:v>
                </c:pt>
                <c:pt idx="42048" formatCode="General">
                  <c:v>28.298500000000001</c:v>
                </c:pt>
                <c:pt idx="42049" formatCode="General">
                  <c:v>28.299199999999999</c:v>
                </c:pt>
                <c:pt idx="42050" formatCode="General">
                  <c:v>28.299900000000001</c:v>
                </c:pt>
                <c:pt idx="42051" formatCode="General">
                  <c:v>28.3005</c:v>
                </c:pt>
                <c:pt idx="42052" formatCode="General">
                  <c:v>28.301200000000001</c:v>
                </c:pt>
                <c:pt idx="42053" formatCode="General">
                  <c:v>28.3019</c:v>
                </c:pt>
                <c:pt idx="42054" formatCode="General">
                  <c:v>28.302600000000002</c:v>
                </c:pt>
                <c:pt idx="42055" formatCode="General">
                  <c:v>28.3032</c:v>
                </c:pt>
                <c:pt idx="42056" formatCode="General">
                  <c:v>28.303899999999999</c:v>
                </c:pt>
                <c:pt idx="42057" formatCode="General">
                  <c:v>28.304600000000001</c:v>
                </c:pt>
                <c:pt idx="42058" formatCode="General">
                  <c:v>28.305299999999999</c:v>
                </c:pt>
                <c:pt idx="42059" formatCode="General">
                  <c:v>28.305900000000001</c:v>
                </c:pt>
                <c:pt idx="42060" formatCode="General">
                  <c:v>28.3066</c:v>
                </c:pt>
                <c:pt idx="42061" formatCode="General">
                  <c:v>28.307300000000001</c:v>
                </c:pt>
                <c:pt idx="42062" formatCode="General">
                  <c:v>28.3079</c:v>
                </c:pt>
                <c:pt idx="42063" formatCode="General">
                  <c:v>28.308599999999998</c:v>
                </c:pt>
                <c:pt idx="42064" formatCode="General">
                  <c:v>28.3093</c:v>
                </c:pt>
                <c:pt idx="42065" formatCode="General">
                  <c:v>28.31</c:v>
                </c:pt>
                <c:pt idx="42066" formatCode="General">
                  <c:v>28.310600000000001</c:v>
                </c:pt>
                <c:pt idx="42067" formatCode="General">
                  <c:v>28.311299999999999</c:v>
                </c:pt>
                <c:pt idx="42068" formatCode="General">
                  <c:v>28.312000000000001</c:v>
                </c:pt>
                <c:pt idx="42069" formatCode="General">
                  <c:v>28.3127</c:v>
                </c:pt>
                <c:pt idx="42070" formatCode="General">
                  <c:v>28.313300000000002</c:v>
                </c:pt>
                <c:pt idx="42071" formatCode="General">
                  <c:v>28.314</c:v>
                </c:pt>
                <c:pt idx="42072" formatCode="General">
                  <c:v>28.314699999999998</c:v>
                </c:pt>
                <c:pt idx="42073" formatCode="General">
                  <c:v>28.315300000000001</c:v>
                </c:pt>
                <c:pt idx="42074" formatCode="General">
                  <c:v>28.315999999999999</c:v>
                </c:pt>
                <c:pt idx="42075" formatCode="General">
                  <c:v>28.316700000000001</c:v>
                </c:pt>
                <c:pt idx="42076" formatCode="General">
                  <c:v>28.317399999999999</c:v>
                </c:pt>
                <c:pt idx="42077" formatCode="General">
                  <c:v>28.318000000000001</c:v>
                </c:pt>
                <c:pt idx="42078" formatCode="General">
                  <c:v>28.3187</c:v>
                </c:pt>
                <c:pt idx="42079" formatCode="General">
                  <c:v>28.319400000000002</c:v>
                </c:pt>
                <c:pt idx="42080" formatCode="General">
                  <c:v>28.3201</c:v>
                </c:pt>
                <c:pt idx="42081" formatCode="General">
                  <c:v>28.320699999999999</c:v>
                </c:pt>
                <c:pt idx="42082" formatCode="General">
                  <c:v>28.321400000000001</c:v>
                </c:pt>
                <c:pt idx="42083" formatCode="General">
                  <c:v>28.322099999999999</c:v>
                </c:pt>
                <c:pt idx="42084" formatCode="General">
                  <c:v>28.322700000000001</c:v>
                </c:pt>
                <c:pt idx="42085" formatCode="General">
                  <c:v>28.323399999999999</c:v>
                </c:pt>
                <c:pt idx="42086" formatCode="General">
                  <c:v>28.324100000000001</c:v>
                </c:pt>
                <c:pt idx="42087" formatCode="General">
                  <c:v>28.3248</c:v>
                </c:pt>
                <c:pt idx="42088" formatCode="General">
                  <c:v>28.325399999999998</c:v>
                </c:pt>
                <c:pt idx="42089" formatCode="General">
                  <c:v>28.3261</c:v>
                </c:pt>
                <c:pt idx="42090" formatCode="General">
                  <c:v>28.326799999999999</c:v>
                </c:pt>
                <c:pt idx="42091" formatCode="General">
                  <c:v>28.327500000000001</c:v>
                </c:pt>
                <c:pt idx="42092" formatCode="General">
                  <c:v>28.328099999999999</c:v>
                </c:pt>
                <c:pt idx="42093" formatCode="General">
                  <c:v>28.328800000000001</c:v>
                </c:pt>
                <c:pt idx="42094" formatCode="General">
                  <c:v>28.329499999999999</c:v>
                </c:pt>
                <c:pt idx="42095" formatCode="General">
                  <c:v>28.330200000000001</c:v>
                </c:pt>
                <c:pt idx="42096" formatCode="General">
                  <c:v>28.3308</c:v>
                </c:pt>
                <c:pt idx="42097" formatCode="General">
                  <c:v>28.331499999999998</c:v>
                </c:pt>
                <c:pt idx="42098" formatCode="General">
                  <c:v>28.3322</c:v>
                </c:pt>
                <c:pt idx="42099" formatCode="General">
                  <c:v>28.332799999999999</c:v>
                </c:pt>
                <c:pt idx="42100" formatCode="General">
                  <c:v>28.333500000000001</c:v>
                </c:pt>
                <c:pt idx="42101" formatCode="General">
                  <c:v>28.334199999999999</c:v>
                </c:pt>
                <c:pt idx="42102" formatCode="General">
                  <c:v>28.334900000000001</c:v>
                </c:pt>
                <c:pt idx="42103" formatCode="General">
                  <c:v>28.3355</c:v>
                </c:pt>
                <c:pt idx="42104" formatCode="General">
                  <c:v>28.336200000000002</c:v>
                </c:pt>
                <c:pt idx="42105" formatCode="General">
                  <c:v>28.3369</c:v>
                </c:pt>
                <c:pt idx="42106" formatCode="General">
                  <c:v>28.337599999999998</c:v>
                </c:pt>
                <c:pt idx="42107" formatCode="General">
                  <c:v>28.338200000000001</c:v>
                </c:pt>
                <c:pt idx="42108" formatCode="General">
                  <c:v>28.338899999999999</c:v>
                </c:pt>
                <c:pt idx="42109" formatCode="General">
                  <c:v>28.339600000000001</c:v>
                </c:pt>
                <c:pt idx="42110" formatCode="General">
                  <c:v>28.340199999999999</c:v>
                </c:pt>
                <c:pt idx="42111" formatCode="General">
                  <c:v>28.340900000000001</c:v>
                </c:pt>
                <c:pt idx="42112" formatCode="General">
                  <c:v>28.3416</c:v>
                </c:pt>
                <c:pt idx="42113" formatCode="General">
                  <c:v>28.342300000000002</c:v>
                </c:pt>
                <c:pt idx="42114" formatCode="General">
                  <c:v>28.3429</c:v>
                </c:pt>
                <c:pt idx="42115" formatCode="General">
                  <c:v>28.343599999999999</c:v>
                </c:pt>
                <c:pt idx="42116" formatCode="General">
                  <c:v>28.3443</c:v>
                </c:pt>
                <c:pt idx="42117" formatCode="General">
                  <c:v>28.344999999999999</c:v>
                </c:pt>
                <c:pt idx="42118" formatCode="General">
                  <c:v>28.345600000000001</c:v>
                </c:pt>
                <c:pt idx="42119" formatCode="General">
                  <c:v>28.346299999999999</c:v>
                </c:pt>
                <c:pt idx="42120" formatCode="General">
                  <c:v>28.347000000000001</c:v>
                </c:pt>
                <c:pt idx="42121" formatCode="General">
                  <c:v>28.3476</c:v>
                </c:pt>
                <c:pt idx="42122" formatCode="General">
                  <c:v>28.348299999999998</c:v>
                </c:pt>
                <c:pt idx="42123" formatCode="General">
                  <c:v>28.349</c:v>
                </c:pt>
                <c:pt idx="42124" formatCode="General">
                  <c:v>28.349699999999999</c:v>
                </c:pt>
                <c:pt idx="42125" formatCode="General">
                  <c:v>28.350300000000001</c:v>
                </c:pt>
                <c:pt idx="42126" formatCode="General">
                  <c:v>28.350999999999999</c:v>
                </c:pt>
                <c:pt idx="42127" formatCode="General">
                  <c:v>28.351700000000001</c:v>
                </c:pt>
                <c:pt idx="42128" formatCode="General">
                  <c:v>28.352399999999999</c:v>
                </c:pt>
                <c:pt idx="42129" formatCode="General">
                  <c:v>28.353000000000002</c:v>
                </c:pt>
                <c:pt idx="42130" formatCode="General">
                  <c:v>28.3537</c:v>
                </c:pt>
                <c:pt idx="42131" formatCode="General">
                  <c:v>28.354399999999998</c:v>
                </c:pt>
                <c:pt idx="42132" formatCode="General">
                  <c:v>28.3551</c:v>
                </c:pt>
                <c:pt idx="42133" formatCode="General">
                  <c:v>28.355699999999999</c:v>
                </c:pt>
                <c:pt idx="42134" formatCode="General">
                  <c:v>28.356400000000001</c:v>
                </c:pt>
                <c:pt idx="42135" formatCode="General">
                  <c:v>28.357099999999999</c:v>
                </c:pt>
                <c:pt idx="42136" formatCode="General">
                  <c:v>28.357700000000001</c:v>
                </c:pt>
                <c:pt idx="42137" formatCode="General">
                  <c:v>28.3584</c:v>
                </c:pt>
                <c:pt idx="42138" formatCode="General">
                  <c:v>28.359100000000002</c:v>
                </c:pt>
                <c:pt idx="42139" formatCode="General">
                  <c:v>28.3598</c:v>
                </c:pt>
                <c:pt idx="42140" formatCode="General">
                  <c:v>28.360399999999998</c:v>
                </c:pt>
                <c:pt idx="42141" formatCode="General">
                  <c:v>28.3611</c:v>
                </c:pt>
                <c:pt idx="42142" formatCode="General">
                  <c:v>28.361799999999999</c:v>
                </c:pt>
                <c:pt idx="42143" formatCode="General">
                  <c:v>28.362500000000001</c:v>
                </c:pt>
                <c:pt idx="42144" formatCode="General">
                  <c:v>28.363099999999999</c:v>
                </c:pt>
                <c:pt idx="42145" formatCode="General">
                  <c:v>28.363800000000001</c:v>
                </c:pt>
                <c:pt idx="42146" formatCode="General">
                  <c:v>28.3645</c:v>
                </c:pt>
                <c:pt idx="42147" formatCode="General">
                  <c:v>28.365100000000002</c:v>
                </c:pt>
                <c:pt idx="42148" formatCode="General">
                  <c:v>28.3658</c:v>
                </c:pt>
                <c:pt idx="42149" formatCode="General">
                  <c:v>28.366499999999998</c:v>
                </c:pt>
                <c:pt idx="42150" formatCode="General">
                  <c:v>28.3672</c:v>
                </c:pt>
                <c:pt idx="42151" formatCode="General">
                  <c:v>28.367799999999999</c:v>
                </c:pt>
                <c:pt idx="42152" formatCode="General">
                  <c:v>28.368500000000001</c:v>
                </c:pt>
                <c:pt idx="42153" formatCode="General">
                  <c:v>28.369199999999999</c:v>
                </c:pt>
                <c:pt idx="42154" formatCode="General">
                  <c:v>28.369900000000001</c:v>
                </c:pt>
                <c:pt idx="42155" formatCode="General">
                  <c:v>28.3705</c:v>
                </c:pt>
                <c:pt idx="42156" formatCode="General">
                  <c:v>28.371200000000002</c:v>
                </c:pt>
                <c:pt idx="42157" formatCode="General">
                  <c:v>28.3719</c:v>
                </c:pt>
                <c:pt idx="42158" formatCode="General">
                  <c:v>28.372599999999998</c:v>
                </c:pt>
                <c:pt idx="42159" formatCode="General">
                  <c:v>28.373200000000001</c:v>
                </c:pt>
                <c:pt idx="42160" formatCode="General">
                  <c:v>28.373899999999999</c:v>
                </c:pt>
                <c:pt idx="42161" formatCode="General">
                  <c:v>28.374600000000001</c:v>
                </c:pt>
                <c:pt idx="42162" formatCode="General">
                  <c:v>28.3752</c:v>
                </c:pt>
                <c:pt idx="42163" formatCode="General">
                  <c:v>28.375900000000001</c:v>
                </c:pt>
                <c:pt idx="42164" formatCode="General">
                  <c:v>28.3766</c:v>
                </c:pt>
                <c:pt idx="42165" formatCode="General">
                  <c:v>28.377300000000002</c:v>
                </c:pt>
                <c:pt idx="42166" formatCode="General">
                  <c:v>28.3779</c:v>
                </c:pt>
                <c:pt idx="42167" formatCode="General">
                  <c:v>28.378599999999999</c:v>
                </c:pt>
                <c:pt idx="42168" formatCode="General">
                  <c:v>28.379300000000001</c:v>
                </c:pt>
                <c:pt idx="42169" formatCode="General">
                  <c:v>28.38</c:v>
                </c:pt>
                <c:pt idx="42170" formatCode="General">
                  <c:v>28.380600000000001</c:v>
                </c:pt>
                <c:pt idx="42171" formatCode="General">
                  <c:v>28.3813</c:v>
                </c:pt>
                <c:pt idx="42172" formatCode="General">
                  <c:v>28.382000000000001</c:v>
                </c:pt>
                <c:pt idx="42173" formatCode="General">
                  <c:v>28.3826</c:v>
                </c:pt>
                <c:pt idx="42174" formatCode="General">
                  <c:v>28.383299999999998</c:v>
                </c:pt>
                <c:pt idx="42175" formatCode="General">
                  <c:v>28.384</c:v>
                </c:pt>
                <c:pt idx="42176" formatCode="General">
                  <c:v>28.384699999999999</c:v>
                </c:pt>
                <c:pt idx="42177" formatCode="General">
                  <c:v>28.385300000000001</c:v>
                </c:pt>
                <c:pt idx="42178" formatCode="General">
                  <c:v>28.385999999999999</c:v>
                </c:pt>
                <c:pt idx="42179" formatCode="General">
                  <c:v>28.386700000000001</c:v>
                </c:pt>
                <c:pt idx="42180" formatCode="General">
                  <c:v>28.3874</c:v>
                </c:pt>
                <c:pt idx="42181" formatCode="General">
                  <c:v>28.388000000000002</c:v>
                </c:pt>
                <c:pt idx="42182" formatCode="General">
                  <c:v>28.3887</c:v>
                </c:pt>
                <c:pt idx="42183" formatCode="General">
                  <c:v>28.389399999999998</c:v>
                </c:pt>
                <c:pt idx="42184" formatCode="General">
                  <c:v>28.39</c:v>
                </c:pt>
                <c:pt idx="42185" formatCode="General">
                  <c:v>28.390699999999999</c:v>
                </c:pt>
                <c:pt idx="42186" formatCode="General">
                  <c:v>28.391400000000001</c:v>
                </c:pt>
                <c:pt idx="42187" formatCode="General">
                  <c:v>28.392099999999999</c:v>
                </c:pt>
                <c:pt idx="42188" formatCode="General">
                  <c:v>28.392700000000001</c:v>
                </c:pt>
                <c:pt idx="42189" formatCode="General">
                  <c:v>28.3934</c:v>
                </c:pt>
                <c:pt idx="42190" formatCode="General">
                  <c:v>28.394100000000002</c:v>
                </c:pt>
                <c:pt idx="42191" formatCode="General">
                  <c:v>28.3948</c:v>
                </c:pt>
                <c:pt idx="42192" formatCode="General">
                  <c:v>28.395399999999999</c:v>
                </c:pt>
                <c:pt idx="42193" formatCode="General">
                  <c:v>28.396100000000001</c:v>
                </c:pt>
                <c:pt idx="42194" formatCode="General">
                  <c:v>28.396799999999999</c:v>
                </c:pt>
                <c:pt idx="42195" formatCode="General">
                  <c:v>28.397500000000001</c:v>
                </c:pt>
                <c:pt idx="42196" formatCode="General">
                  <c:v>28.398099999999999</c:v>
                </c:pt>
                <c:pt idx="42197" formatCode="General">
                  <c:v>28.398800000000001</c:v>
                </c:pt>
                <c:pt idx="42198" formatCode="General">
                  <c:v>28.3995</c:v>
                </c:pt>
                <c:pt idx="42199" formatCode="General">
                  <c:v>28.400099999999998</c:v>
                </c:pt>
                <c:pt idx="42200" formatCode="General">
                  <c:v>28.4008</c:v>
                </c:pt>
                <c:pt idx="42201" formatCode="General">
                  <c:v>28.401499999999999</c:v>
                </c:pt>
                <c:pt idx="42202" formatCode="General">
                  <c:v>28.402200000000001</c:v>
                </c:pt>
                <c:pt idx="42203" formatCode="General">
                  <c:v>28.402799999999999</c:v>
                </c:pt>
                <c:pt idx="42204" formatCode="General">
                  <c:v>28.403500000000001</c:v>
                </c:pt>
                <c:pt idx="42205" formatCode="General">
                  <c:v>28.404199999999999</c:v>
                </c:pt>
                <c:pt idx="42206" formatCode="General">
                  <c:v>28.404900000000001</c:v>
                </c:pt>
                <c:pt idx="42207" formatCode="General">
                  <c:v>28.4055</c:v>
                </c:pt>
                <c:pt idx="42208" formatCode="General">
                  <c:v>28.406199999999998</c:v>
                </c:pt>
                <c:pt idx="42209" formatCode="General">
                  <c:v>28.4069</c:v>
                </c:pt>
                <c:pt idx="42210" formatCode="General">
                  <c:v>28.407499999999999</c:v>
                </c:pt>
                <c:pt idx="42211" formatCode="General">
                  <c:v>28.408200000000001</c:v>
                </c:pt>
                <c:pt idx="42212" formatCode="General">
                  <c:v>28.408899999999999</c:v>
                </c:pt>
                <c:pt idx="42213" formatCode="General">
                  <c:v>28.409600000000001</c:v>
                </c:pt>
                <c:pt idx="42214" formatCode="General">
                  <c:v>28.4102</c:v>
                </c:pt>
                <c:pt idx="42215" formatCode="General">
                  <c:v>28.410900000000002</c:v>
                </c:pt>
                <c:pt idx="42216" formatCode="General">
                  <c:v>28.4116</c:v>
                </c:pt>
                <c:pt idx="42217" formatCode="General">
                  <c:v>28.412299999999998</c:v>
                </c:pt>
                <c:pt idx="42218" formatCode="General">
                  <c:v>28.4129</c:v>
                </c:pt>
                <c:pt idx="42219" formatCode="General">
                  <c:v>28.413599999999999</c:v>
                </c:pt>
                <c:pt idx="42220" formatCode="General">
                  <c:v>28.414300000000001</c:v>
                </c:pt>
                <c:pt idx="42221" formatCode="General">
                  <c:v>28.414999999999999</c:v>
                </c:pt>
                <c:pt idx="42222" formatCode="General">
                  <c:v>28.415600000000001</c:v>
                </c:pt>
                <c:pt idx="42223" formatCode="General">
                  <c:v>28.4163</c:v>
                </c:pt>
                <c:pt idx="42224" formatCode="General">
                  <c:v>28.417000000000002</c:v>
                </c:pt>
                <c:pt idx="42225" formatCode="General">
                  <c:v>28.4176</c:v>
                </c:pt>
                <c:pt idx="42226" formatCode="General">
                  <c:v>28.418299999999999</c:v>
                </c:pt>
                <c:pt idx="42227" formatCode="General">
                  <c:v>28.419</c:v>
                </c:pt>
                <c:pt idx="42228" formatCode="General">
                  <c:v>28.419699999999999</c:v>
                </c:pt>
                <c:pt idx="42229" formatCode="General">
                  <c:v>28.420300000000001</c:v>
                </c:pt>
                <c:pt idx="42230" formatCode="General">
                  <c:v>28.420999999999999</c:v>
                </c:pt>
                <c:pt idx="42231" formatCode="General">
                  <c:v>28.421700000000001</c:v>
                </c:pt>
                <c:pt idx="42232" formatCode="General">
                  <c:v>28.4224</c:v>
                </c:pt>
                <c:pt idx="42233" formatCode="General">
                  <c:v>28.422999999999998</c:v>
                </c:pt>
                <c:pt idx="42234" formatCode="General">
                  <c:v>28.4237</c:v>
                </c:pt>
                <c:pt idx="42235" formatCode="General">
                  <c:v>28.424399999999999</c:v>
                </c:pt>
                <c:pt idx="42236" formatCode="General">
                  <c:v>28.425000000000001</c:v>
                </c:pt>
                <c:pt idx="42237" formatCode="General">
                  <c:v>28.425699999999999</c:v>
                </c:pt>
                <c:pt idx="42238" formatCode="General">
                  <c:v>28.426400000000001</c:v>
                </c:pt>
                <c:pt idx="42239" formatCode="General">
                  <c:v>28.427099999999999</c:v>
                </c:pt>
                <c:pt idx="42240" formatCode="General">
                  <c:v>28.427700000000002</c:v>
                </c:pt>
                <c:pt idx="42241" formatCode="General">
                  <c:v>28.4284</c:v>
                </c:pt>
                <c:pt idx="42242" formatCode="General">
                  <c:v>28.429099999999998</c:v>
                </c:pt>
                <c:pt idx="42243" formatCode="General">
                  <c:v>28.4298</c:v>
                </c:pt>
                <c:pt idx="42244" formatCode="General">
                  <c:v>28.430399999999999</c:v>
                </c:pt>
                <c:pt idx="42245" formatCode="General">
                  <c:v>28.431100000000001</c:v>
                </c:pt>
                <c:pt idx="42246" formatCode="General">
                  <c:v>28.431799999999999</c:v>
                </c:pt>
                <c:pt idx="42247" formatCode="General">
                  <c:v>28.432400000000001</c:v>
                </c:pt>
                <c:pt idx="42248" formatCode="General">
                  <c:v>28.4331</c:v>
                </c:pt>
                <c:pt idx="42249" formatCode="General">
                  <c:v>28.433800000000002</c:v>
                </c:pt>
                <c:pt idx="42250" formatCode="General">
                  <c:v>28.4345</c:v>
                </c:pt>
                <c:pt idx="42251" formatCode="General">
                  <c:v>28.435099999999998</c:v>
                </c:pt>
                <c:pt idx="42252" formatCode="General">
                  <c:v>28.4358</c:v>
                </c:pt>
                <c:pt idx="42253" formatCode="General">
                  <c:v>28.436499999999999</c:v>
                </c:pt>
                <c:pt idx="42254" formatCode="General">
                  <c:v>28.437200000000001</c:v>
                </c:pt>
                <c:pt idx="42255" formatCode="General">
                  <c:v>28.437799999999999</c:v>
                </c:pt>
                <c:pt idx="42256" formatCode="General">
                  <c:v>28.438500000000001</c:v>
                </c:pt>
                <c:pt idx="42257" formatCode="General">
                  <c:v>28.4392</c:v>
                </c:pt>
                <c:pt idx="42258" formatCode="General">
                  <c:v>28.439900000000002</c:v>
                </c:pt>
                <c:pt idx="42259" formatCode="General">
                  <c:v>28.4405</c:v>
                </c:pt>
                <c:pt idx="42260" formatCode="General">
                  <c:v>28.441199999999998</c:v>
                </c:pt>
                <c:pt idx="42261" formatCode="General">
                  <c:v>28.4419</c:v>
                </c:pt>
                <c:pt idx="42262" formatCode="General">
                  <c:v>28.442499999999999</c:v>
                </c:pt>
                <c:pt idx="42263" formatCode="General">
                  <c:v>28.443200000000001</c:v>
                </c:pt>
                <c:pt idx="42264" formatCode="General">
                  <c:v>28.443899999999999</c:v>
                </c:pt>
                <c:pt idx="42265" formatCode="General">
                  <c:v>28.444600000000001</c:v>
                </c:pt>
                <c:pt idx="42266" formatCode="General">
                  <c:v>28.4452</c:v>
                </c:pt>
                <c:pt idx="42267" formatCode="General">
                  <c:v>28.445900000000002</c:v>
                </c:pt>
                <c:pt idx="42268" formatCode="General">
                  <c:v>28.4466</c:v>
                </c:pt>
                <c:pt idx="42269" formatCode="General">
                  <c:v>28.447299999999998</c:v>
                </c:pt>
                <c:pt idx="42270" formatCode="General">
                  <c:v>28.447900000000001</c:v>
                </c:pt>
                <c:pt idx="42271" formatCode="General">
                  <c:v>28.448599999999999</c:v>
                </c:pt>
                <c:pt idx="42272" formatCode="General">
                  <c:v>28.449300000000001</c:v>
                </c:pt>
                <c:pt idx="42273" formatCode="General">
                  <c:v>28.4499</c:v>
                </c:pt>
                <c:pt idx="42274" formatCode="General">
                  <c:v>28.450600000000001</c:v>
                </c:pt>
                <c:pt idx="42275" formatCode="General">
                  <c:v>28.4513</c:v>
                </c:pt>
                <c:pt idx="42276" formatCode="General">
                  <c:v>28.452000000000002</c:v>
                </c:pt>
                <c:pt idx="42277" formatCode="General">
                  <c:v>28.4526</c:v>
                </c:pt>
                <c:pt idx="42278" formatCode="General">
                  <c:v>28.453299999999999</c:v>
                </c:pt>
                <c:pt idx="42279" formatCode="General">
                  <c:v>28.454000000000001</c:v>
                </c:pt>
                <c:pt idx="42280" formatCode="General">
                  <c:v>28.454699999999999</c:v>
                </c:pt>
                <c:pt idx="42281" formatCode="General">
                  <c:v>28.455300000000001</c:v>
                </c:pt>
                <c:pt idx="42282" formatCode="General">
                  <c:v>28.456</c:v>
                </c:pt>
                <c:pt idx="42283" formatCode="General">
                  <c:v>28.456700000000001</c:v>
                </c:pt>
                <c:pt idx="42284" formatCode="General">
                  <c:v>28.4573</c:v>
                </c:pt>
                <c:pt idx="42285" formatCode="General">
                  <c:v>28.457999999999998</c:v>
                </c:pt>
                <c:pt idx="42286" formatCode="General">
                  <c:v>28.4587</c:v>
                </c:pt>
                <c:pt idx="42287" formatCode="General">
                  <c:v>28.459399999999999</c:v>
                </c:pt>
                <c:pt idx="42288" formatCode="General">
                  <c:v>28.46</c:v>
                </c:pt>
                <c:pt idx="42289" formatCode="General">
                  <c:v>28.460699999999999</c:v>
                </c:pt>
                <c:pt idx="42290" formatCode="General">
                  <c:v>28.461400000000001</c:v>
                </c:pt>
                <c:pt idx="42291" formatCode="General">
                  <c:v>28.4621</c:v>
                </c:pt>
                <c:pt idx="42292" formatCode="General">
                  <c:v>28.462700000000002</c:v>
                </c:pt>
                <c:pt idx="42293" formatCode="General">
                  <c:v>28.4634</c:v>
                </c:pt>
                <c:pt idx="42294" formatCode="General">
                  <c:v>28.464099999999998</c:v>
                </c:pt>
                <c:pt idx="42295" formatCode="General">
                  <c:v>28.4648</c:v>
                </c:pt>
                <c:pt idx="42296" formatCode="General">
                  <c:v>28.465399999999999</c:v>
                </c:pt>
                <c:pt idx="42297" formatCode="General">
                  <c:v>28.466100000000001</c:v>
                </c:pt>
                <c:pt idx="42298" formatCode="General">
                  <c:v>28.466799999999999</c:v>
                </c:pt>
                <c:pt idx="42299" formatCode="General">
                  <c:v>28.467400000000001</c:v>
                </c:pt>
                <c:pt idx="42300" formatCode="General">
                  <c:v>28.4681</c:v>
                </c:pt>
                <c:pt idx="42301" formatCode="General">
                  <c:v>28.468800000000002</c:v>
                </c:pt>
                <c:pt idx="42302" formatCode="General">
                  <c:v>28.4695</c:v>
                </c:pt>
                <c:pt idx="42303" formatCode="General">
                  <c:v>28.470099999999999</c:v>
                </c:pt>
                <c:pt idx="42304" formatCode="General">
                  <c:v>28.470800000000001</c:v>
                </c:pt>
                <c:pt idx="42305" formatCode="General">
                  <c:v>28.471499999999999</c:v>
                </c:pt>
                <c:pt idx="42306" formatCode="General">
                  <c:v>28.472200000000001</c:v>
                </c:pt>
                <c:pt idx="42307" formatCode="General">
                  <c:v>28.472799999999999</c:v>
                </c:pt>
                <c:pt idx="42308" formatCode="General">
                  <c:v>28.473500000000001</c:v>
                </c:pt>
                <c:pt idx="42309" formatCode="General">
                  <c:v>28.4742</c:v>
                </c:pt>
                <c:pt idx="42310" formatCode="General">
                  <c:v>28.474799999999998</c:v>
                </c:pt>
                <c:pt idx="42311" formatCode="General">
                  <c:v>28.4755</c:v>
                </c:pt>
                <c:pt idx="42312" formatCode="General">
                  <c:v>28.476199999999999</c:v>
                </c:pt>
                <c:pt idx="42313" formatCode="General">
                  <c:v>28.476900000000001</c:v>
                </c:pt>
                <c:pt idx="42314" formatCode="General">
                  <c:v>28.477499999999999</c:v>
                </c:pt>
                <c:pt idx="42315" formatCode="General">
                  <c:v>28.478200000000001</c:v>
                </c:pt>
                <c:pt idx="42316" formatCode="General">
                  <c:v>28.478899999999999</c:v>
                </c:pt>
                <c:pt idx="42317" formatCode="General">
                  <c:v>28.479600000000001</c:v>
                </c:pt>
                <c:pt idx="42318" formatCode="General">
                  <c:v>28.4802</c:v>
                </c:pt>
                <c:pt idx="42319" formatCode="General">
                  <c:v>28.480899999999998</c:v>
                </c:pt>
                <c:pt idx="42320" formatCode="General">
                  <c:v>28.4816</c:v>
                </c:pt>
                <c:pt idx="42321" formatCode="General">
                  <c:v>28.482299999999999</c:v>
                </c:pt>
                <c:pt idx="42322" formatCode="General">
                  <c:v>28.482900000000001</c:v>
                </c:pt>
                <c:pt idx="42323" formatCode="General">
                  <c:v>28.483599999999999</c:v>
                </c:pt>
                <c:pt idx="42324" formatCode="General">
                  <c:v>28.484300000000001</c:v>
                </c:pt>
                <c:pt idx="42325" formatCode="General">
                  <c:v>28.4849</c:v>
                </c:pt>
                <c:pt idx="42326" formatCode="General">
                  <c:v>28.485600000000002</c:v>
                </c:pt>
                <c:pt idx="42327" formatCode="General">
                  <c:v>28.4863</c:v>
                </c:pt>
                <c:pt idx="42328" formatCode="General">
                  <c:v>28.486999999999998</c:v>
                </c:pt>
                <c:pt idx="42329" formatCode="General">
                  <c:v>28.4876</c:v>
                </c:pt>
                <c:pt idx="42330" formatCode="General">
                  <c:v>28.488299999999999</c:v>
                </c:pt>
                <c:pt idx="42331" formatCode="General">
                  <c:v>28.489000000000001</c:v>
                </c:pt>
                <c:pt idx="42332" formatCode="General">
                  <c:v>28.489699999999999</c:v>
                </c:pt>
                <c:pt idx="42333" formatCode="General">
                  <c:v>28.490300000000001</c:v>
                </c:pt>
                <c:pt idx="42334" formatCode="General">
                  <c:v>28.491</c:v>
                </c:pt>
                <c:pt idx="42335" formatCode="General">
                  <c:v>28.491700000000002</c:v>
                </c:pt>
                <c:pt idx="42336" formatCode="General">
                  <c:v>28.4923</c:v>
                </c:pt>
                <c:pt idx="42337" formatCode="General">
                  <c:v>28.492999999999999</c:v>
                </c:pt>
                <c:pt idx="42338" formatCode="General">
                  <c:v>28.4937</c:v>
                </c:pt>
                <c:pt idx="42339" formatCode="General">
                  <c:v>28.494399999999999</c:v>
                </c:pt>
                <c:pt idx="42340" formatCode="General">
                  <c:v>28.495000000000001</c:v>
                </c:pt>
                <c:pt idx="42341" formatCode="General">
                  <c:v>28.495699999999999</c:v>
                </c:pt>
                <c:pt idx="42342" formatCode="General">
                  <c:v>28.496400000000001</c:v>
                </c:pt>
                <c:pt idx="42343" formatCode="General">
                  <c:v>28.4971</c:v>
                </c:pt>
                <c:pt idx="42344" formatCode="General">
                  <c:v>28.497699999999998</c:v>
                </c:pt>
                <c:pt idx="42345" formatCode="General">
                  <c:v>28.4984</c:v>
                </c:pt>
                <c:pt idx="42346" formatCode="General">
                  <c:v>28.499099999999999</c:v>
                </c:pt>
                <c:pt idx="42347" formatCode="General">
                  <c:v>28.499700000000001</c:v>
                </c:pt>
                <c:pt idx="42348" formatCode="General">
                  <c:v>28.500399999999999</c:v>
                </c:pt>
                <c:pt idx="42349" formatCode="General">
                  <c:v>28.501100000000001</c:v>
                </c:pt>
                <c:pt idx="42350" formatCode="General">
                  <c:v>28.501799999999999</c:v>
                </c:pt>
                <c:pt idx="42351" formatCode="General">
                  <c:v>28.502400000000002</c:v>
                </c:pt>
                <c:pt idx="42352" formatCode="General">
                  <c:v>28.5031</c:v>
                </c:pt>
                <c:pt idx="42353" formatCode="General">
                  <c:v>28.503799999999998</c:v>
                </c:pt>
                <c:pt idx="42354" formatCode="General">
                  <c:v>28.5045</c:v>
                </c:pt>
                <c:pt idx="42355" formatCode="General">
                  <c:v>28.505099999999999</c:v>
                </c:pt>
                <c:pt idx="42356" formatCode="General">
                  <c:v>28.505800000000001</c:v>
                </c:pt>
                <c:pt idx="42357" formatCode="General">
                  <c:v>28.506499999999999</c:v>
                </c:pt>
                <c:pt idx="42358" formatCode="General">
                  <c:v>28.507200000000001</c:v>
                </c:pt>
                <c:pt idx="42359" formatCode="General">
                  <c:v>28.5078</c:v>
                </c:pt>
                <c:pt idx="42360" formatCode="General">
                  <c:v>28.508500000000002</c:v>
                </c:pt>
                <c:pt idx="42361" formatCode="General">
                  <c:v>28.5092</c:v>
                </c:pt>
                <c:pt idx="42362" formatCode="General">
                  <c:v>28.509799999999998</c:v>
                </c:pt>
                <c:pt idx="42363" formatCode="General">
                  <c:v>28.5105</c:v>
                </c:pt>
                <c:pt idx="42364" formatCode="General">
                  <c:v>28.511199999999999</c:v>
                </c:pt>
                <c:pt idx="42365" formatCode="General">
                  <c:v>28.511900000000001</c:v>
                </c:pt>
                <c:pt idx="42366" formatCode="General">
                  <c:v>28.512499999999999</c:v>
                </c:pt>
                <c:pt idx="42367" formatCode="General">
                  <c:v>28.513200000000001</c:v>
                </c:pt>
                <c:pt idx="42368" formatCode="General">
                  <c:v>28.5139</c:v>
                </c:pt>
                <c:pt idx="42369" formatCode="General">
                  <c:v>28.514600000000002</c:v>
                </c:pt>
                <c:pt idx="42370" formatCode="General">
                  <c:v>28.5152</c:v>
                </c:pt>
                <c:pt idx="42371" formatCode="General">
                  <c:v>28.515899999999998</c:v>
                </c:pt>
                <c:pt idx="42372" formatCode="General">
                  <c:v>28.5166</c:v>
                </c:pt>
                <c:pt idx="42373" formatCode="General">
                  <c:v>28.517199999999999</c:v>
                </c:pt>
                <c:pt idx="42374" formatCode="General">
                  <c:v>28.517900000000001</c:v>
                </c:pt>
                <c:pt idx="42375" formatCode="General">
                  <c:v>28.518599999999999</c:v>
                </c:pt>
                <c:pt idx="42376" formatCode="General">
                  <c:v>28.519300000000001</c:v>
                </c:pt>
                <c:pt idx="42377" formatCode="General">
                  <c:v>28.5199</c:v>
                </c:pt>
                <c:pt idx="42378" formatCode="General">
                  <c:v>28.520600000000002</c:v>
                </c:pt>
                <c:pt idx="42379" formatCode="General">
                  <c:v>28.5213</c:v>
                </c:pt>
                <c:pt idx="42380" formatCode="General">
                  <c:v>28.521999999999998</c:v>
                </c:pt>
                <c:pt idx="42381" formatCode="General">
                  <c:v>28.522600000000001</c:v>
                </c:pt>
                <c:pt idx="42382" formatCode="General">
                  <c:v>28.523299999999999</c:v>
                </c:pt>
                <c:pt idx="42383" formatCode="General">
                  <c:v>28.524000000000001</c:v>
                </c:pt>
                <c:pt idx="42384" formatCode="General">
                  <c:v>28.5246</c:v>
                </c:pt>
                <c:pt idx="42385" formatCode="General">
                  <c:v>28.525300000000001</c:v>
                </c:pt>
                <c:pt idx="42386" formatCode="General">
                  <c:v>28.526</c:v>
                </c:pt>
                <c:pt idx="42387" formatCode="General">
                  <c:v>28.526700000000002</c:v>
                </c:pt>
                <c:pt idx="42388" formatCode="General">
                  <c:v>28.5273</c:v>
                </c:pt>
                <c:pt idx="42389" formatCode="General">
                  <c:v>28.527999999999999</c:v>
                </c:pt>
                <c:pt idx="42390" formatCode="General">
                  <c:v>28.528700000000001</c:v>
                </c:pt>
                <c:pt idx="42391" formatCode="General">
                  <c:v>28.529399999999999</c:v>
                </c:pt>
                <c:pt idx="42392" formatCode="General">
                  <c:v>28.53</c:v>
                </c:pt>
                <c:pt idx="42393" formatCode="General">
                  <c:v>28.5307</c:v>
                </c:pt>
                <c:pt idx="42394" formatCode="General">
                  <c:v>28.531400000000001</c:v>
                </c:pt>
                <c:pt idx="42395" formatCode="General">
                  <c:v>28.5321</c:v>
                </c:pt>
                <c:pt idx="42396" formatCode="General">
                  <c:v>28.532699999999998</c:v>
                </c:pt>
                <c:pt idx="42397" formatCode="General">
                  <c:v>28.5334</c:v>
                </c:pt>
                <c:pt idx="42398" formatCode="General">
                  <c:v>28.534099999999999</c:v>
                </c:pt>
                <c:pt idx="42399" formatCode="General">
                  <c:v>28.534700000000001</c:v>
                </c:pt>
                <c:pt idx="42400" formatCode="General">
                  <c:v>28.535399999999999</c:v>
                </c:pt>
                <c:pt idx="42401" formatCode="General">
                  <c:v>28.536100000000001</c:v>
                </c:pt>
                <c:pt idx="42402" formatCode="General">
                  <c:v>28.536799999999999</c:v>
                </c:pt>
                <c:pt idx="42403" formatCode="General">
                  <c:v>28.537400000000002</c:v>
                </c:pt>
                <c:pt idx="42404" formatCode="General">
                  <c:v>28.5381</c:v>
                </c:pt>
                <c:pt idx="42405" formatCode="General">
                  <c:v>28.538799999999998</c:v>
                </c:pt>
                <c:pt idx="42406" formatCode="General">
                  <c:v>28.5395</c:v>
                </c:pt>
                <c:pt idx="42407" formatCode="General">
                  <c:v>28.540099999999999</c:v>
                </c:pt>
                <c:pt idx="42408" formatCode="General">
                  <c:v>28.540800000000001</c:v>
                </c:pt>
                <c:pt idx="42409" formatCode="General">
                  <c:v>28.541499999999999</c:v>
                </c:pt>
                <c:pt idx="42410" formatCode="General">
                  <c:v>28.542100000000001</c:v>
                </c:pt>
                <c:pt idx="42411" formatCode="General">
                  <c:v>28.5428</c:v>
                </c:pt>
                <c:pt idx="42412" formatCode="General">
                  <c:v>28.543500000000002</c:v>
                </c:pt>
                <c:pt idx="42413" formatCode="General">
                  <c:v>28.5442</c:v>
                </c:pt>
                <c:pt idx="42414" formatCode="General">
                  <c:v>28.544799999999999</c:v>
                </c:pt>
                <c:pt idx="42415" formatCode="General">
                  <c:v>28.545500000000001</c:v>
                </c:pt>
                <c:pt idx="42416" formatCode="General">
                  <c:v>28.546199999999999</c:v>
                </c:pt>
                <c:pt idx="42417" formatCode="General">
                  <c:v>28.546900000000001</c:v>
                </c:pt>
                <c:pt idx="42418" formatCode="General">
                  <c:v>28.547499999999999</c:v>
                </c:pt>
                <c:pt idx="42419" formatCode="General">
                  <c:v>28.548200000000001</c:v>
                </c:pt>
                <c:pt idx="42420" formatCode="General">
                  <c:v>28.5489</c:v>
                </c:pt>
                <c:pt idx="42421" formatCode="General">
                  <c:v>28.549600000000002</c:v>
                </c:pt>
                <c:pt idx="42422" formatCode="General">
                  <c:v>28.5502</c:v>
                </c:pt>
                <c:pt idx="42423" formatCode="General">
                  <c:v>28.550899999999999</c:v>
                </c:pt>
                <c:pt idx="42424" formatCode="General">
                  <c:v>28.551600000000001</c:v>
                </c:pt>
                <c:pt idx="42425" formatCode="General">
                  <c:v>28.552199999999999</c:v>
                </c:pt>
                <c:pt idx="42426" formatCode="General">
                  <c:v>28.552900000000001</c:v>
                </c:pt>
                <c:pt idx="42427" formatCode="General">
                  <c:v>28.553599999999999</c:v>
                </c:pt>
                <c:pt idx="42428" formatCode="General">
                  <c:v>28.554300000000001</c:v>
                </c:pt>
                <c:pt idx="42429" formatCode="General">
                  <c:v>28.5549</c:v>
                </c:pt>
                <c:pt idx="42430" formatCode="General">
                  <c:v>28.555599999999998</c:v>
                </c:pt>
                <c:pt idx="42431" formatCode="General">
                  <c:v>28.5563</c:v>
                </c:pt>
                <c:pt idx="42432" formatCode="General">
                  <c:v>28.556999999999999</c:v>
                </c:pt>
                <c:pt idx="42433" formatCode="General">
                  <c:v>28.557600000000001</c:v>
                </c:pt>
                <c:pt idx="42434" formatCode="General">
                  <c:v>28.558299999999999</c:v>
                </c:pt>
                <c:pt idx="42435" formatCode="General">
                  <c:v>28.559000000000001</c:v>
                </c:pt>
                <c:pt idx="42436" formatCode="General">
                  <c:v>28.5596</c:v>
                </c:pt>
                <c:pt idx="42437" formatCode="General">
                  <c:v>28.560300000000002</c:v>
                </c:pt>
                <c:pt idx="42438" formatCode="General">
                  <c:v>28.561</c:v>
                </c:pt>
                <c:pt idx="42439" formatCode="General">
                  <c:v>28.561699999999998</c:v>
                </c:pt>
                <c:pt idx="42440" formatCode="General">
                  <c:v>28.5623</c:v>
                </c:pt>
                <c:pt idx="42441" formatCode="General">
                  <c:v>28.562999999999999</c:v>
                </c:pt>
                <c:pt idx="42442" formatCode="General">
                  <c:v>28.563700000000001</c:v>
                </c:pt>
                <c:pt idx="42443" formatCode="General">
                  <c:v>28.564399999999999</c:v>
                </c:pt>
                <c:pt idx="42444" formatCode="General">
                  <c:v>28.565000000000001</c:v>
                </c:pt>
                <c:pt idx="42445" formatCode="General">
                  <c:v>28.5657</c:v>
                </c:pt>
                <c:pt idx="42446" formatCode="General">
                  <c:v>28.566400000000002</c:v>
                </c:pt>
                <c:pt idx="42447" formatCode="General">
                  <c:v>28.567</c:v>
                </c:pt>
                <c:pt idx="42448" formatCode="General">
                  <c:v>28.567699999999999</c:v>
                </c:pt>
                <c:pt idx="42449" formatCode="General">
                  <c:v>28.5684</c:v>
                </c:pt>
                <c:pt idx="42450" formatCode="General">
                  <c:v>28.569099999999999</c:v>
                </c:pt>
                <c:pt idx="42451" formatCode="General">
                  <c:v>28.569700000000001</c:v>
                </c:pt>
                <c:pt idx="42452" formatCode="General">
                  <c:v>28.570399999999999</c:v>
                </c:pt>
                <c:pt idx="42453" formatCode="General">
                  <c:v>28.571100000000001</c:v>
                </c:pt>
                <c:pt idx="42454" formatCode="General">
                  <c:v>28.5718</c:v>
                </c:pt>
                <c:pt idx="42455" formatCode="General">
                  <c:v>28.572399999999998</c:v>
                </c:pt>
                <c:pt idx="42456" formatCode="General">
                  <c:v>28.5731</c:v>
                </c:pt>
                <c:pt idx="42457" formatCode="General">
                  <c:v>28.573799999999999</c:v>
                </c:pt>
                <c:pt idx="42458" formatCode="General">
                  <c:v>28.5745</c:v>
                </c:pt>
                <c:pt idx="42459" formatCode="General">
                  <c:v>28.575099999999999</c:v>
                </c:pt>
                <c:pt idx="42460" formatCode="General">
                  <c:v>28.575800000000001</c:v>
                </c:pt>
                <c:pt idx="42461" formatCode="General">
                  <c:v>28.576499999999999</c:v>
                </c:pt>
                <c:pt idx="42462" formatCode="General">
                  <c:v>28.577100000000002</c:v>
                </c:pt>
                <c:pt idx="42463" formatCode="General">
                  <c:v>28.5778</c:v>
                </c:pt>
                <c:pt idx="42464" formatCode="General">
                  <c:v>28.578499999999998</c:v>
                </c:pt>
                <c:pt idx="42465" formatCode="General">
                  <c:v>28.5792</c:v>
                </c:pt>
                <c:pt idx="42466" formatCode="General">
                  <c:v>28.579799999999999</c:v>
                </c:pt>
                <c:pt idx="42467" formatCode="General">
                  <c:v>28.580500000000001</c:v>
                </c:pt>
                <c:pt idx="42468" formatCode="General">
                  <c:v>28.581199999999999</c:v>
                </c:pt>
                <c:pt idx="42469" formatCode="General">
                  <c:v>28.581900000000001</c:v>
                </c:pt>
                <c:pt idx="42470" formatCode="General">
                  <c:v>28.5825</c:v>
                </c:pt>
                <c:pt idx="42471" formatCode="General">
                  <c:v>28.583200000000001</c:v>
                </c:pt>
                <c:pt idx="42472" formatCode="General">
                  <c:v>28.5839</c:v>
                </c:pt>
                <c:pt idx="42473" formatCode="General">
                  <c:v>28.584499999999998</c:v>
                </c:pt>
                <c:pt idx="42474" formatCode="General">
                  <c:v>28.5852</c:v>
                </c:pt>
                <c:pt idx="42475" formatCode="General">
                  <c:v>28.585899999999999</c:v>
                </c:pt>
                <c:pt idx="42476" formatCode="General">
                  <c:v>28.586600000000001</c:v>
                </c:pt>
                <c:pt idx="42477" formatCode="General">
                  <c:v>28.587199999999999</c:v>
                </c:pt>
                <c:pt idx="42478" formatCode="General">
                  <c:v>28.587900000000001</c:v>
                </c:pt>
                <c:pt idx="42479" formatCode="General">
                  <c:v>28.5886</c:v>
                </c:pt>
                <c:pt idx="42480" formatCode="General">
                  <c:v>28.589300000000001</c:v>
                </c:pt>
                <c:pt idx="42481" formatCode="General">
                  <c:v>28.5899</c:v>
                </c:pt>
                <c:pt idx="42482" formatCode="General">
                  <c:v>28.590599999999998</c:v>
                </c:pt>
                <c:pt idx="42483" formatCode="General">
                  <c:v>28.5913</c:v>
                </c:pt>
                <c:pt idx="42484" formatCode="General">
                  <c:v>28.591999999999999</c:v>
                </c:pt>
                <c:pt idx="42485" formatCode="General">
                  <c:v>28.592600000000001</c:v>
                </c:pt>
                <c:pt idx="42486" formatCode="General">
                  <c:v>28.593299999999999</c:v>
                </c:pt>
                <c:pt idx="42487" formatCode="General">
                  <c:v>28.594000000000001</c:v>
                </c:pt>
                <c:pt idx="42488" formatCode="General">
                  <c:v>28.5946</c:v>
                </c:pt>
                <c:pt idx="42489" formatCode="General">
                  <c:v>28.595300000000002</c:v>
                </c:pt>
                <c:pt idx="42490" formatCode="General">
                  <c:v>28.596</c:v>
                </c:pt>
                <c:pt idx="42491" formatCode="General">
                  <c:v>28.596699999999998</c:v>
                </c:pt>
                <c:pt idx="42492" formatCode="General">
                  <c:v>28.597300000000001</c:v>
                </c:pt>
                <c:pt idx="42493" formatCode="General">
                  <c:v>28.597999999999999</c:v>
                </c:pt>
                <c:pt idx="42494" formatCode="General">
                  <c:v>28.598700000000001</c:v>
                </c:pt>
                <c:pt idx="42495" formatCode="General">
                  <c:v>28.599399999999999</c:v>
                </c:pt>
                <c:pt idx="42496" formatCode="General">
                  <c:v>28.6</c:v>
                </c:pt>
                <c:pt idx="42497" formatCode="General">
                  <c:v>28.6007</c:v>
                </c:pt>
                <c:pt idx="42498" formatCode="General">
                  <c:v>28.601400000000002</c:v>
                </c:pt>
                <c:pt idx="42499" formatCode="General">
                  <c:v>28.602</c:v>
                </c:pt>
                <c:pt idx="42500" formatCode="General">
                  <c:v>28.602699999999999</c:v>
                </c:pt>
                <c:pt idx="42501" formatCode="General">
                  <c:v>28.603400000000001</c:v>
                </c:pt>
                <c:pt idx="42502" formatCode="General">
                  <c:v>28.604099999999999</c:v>
                </c:pt>
                <c:pt idx="42503" formatCode="General">
                  <c:v>28.604700000000001</c:v>
                </c:pt>
                <c:pt idx="42504" formatCode="General">
                  <c:v>28.605399999999999</c:v>
                </c:pt>
                <c:pt idx="42505" formatCode="General">
                  <c:v>28.606100000000001</c:v>
                </c:pt>
                <c:pt idx="42506" formatCode="General">
                  <c:v>28.6068</c:v>
                </c:pt>
                <c:pt idx="42507" formatCode="General">
                  <c:v>28.607399999999998</c:v>
                </c:pt>
                <c:pt idx="42508" formatCode="General">
                  <c:v>28.6081</c:v>
                </c:pt>
                <c:pt idx="42509" formatCode="General">
                  <c:v>28.608799999999999</c:v>
                </c:pt>
                <c:pt idx="42510" formatCode="General">
                  <c:v>28.609400000000001</c:v>
                </c:pt>
                <c:pt idx="42511" formatCode="General">
                  <c:v>28.610099999999999</c:v>
                </c:pt>
                <c:pt idx="42512" formatCode="General">
                  <c:v>28.610800000000001</c:v>
                </c:pt>
                <c:pt idx="42513" formatCode="General">
                  <c:v>28.611499999999999</c:v>
                </c:pt>
                <c:pt idx="42514" formatCode="General">
                  <c:v>28.612100000000002</c:v>
                </c:pt>
                <c:pt idx="42515" formatCode="General">
                  <c:v>28.6128</c:v>
                </c:pt>
                <c:pt idx="42516" formatCode="General">
                  <c:v>28.613499999999998</c:v>
                </c:pt>
                <c:pt idx="42517" formatCode="General">
                  <c:v>28.6142</c:v>
                </c:pt>
                <c:pt idx="42518" formatCode="General">
                  <c:v>28.614799999999999</c:v>
                </c:pt>
                <c:pt idx="42519" formatCode="General">
                  <c:v>28.615500000000001</c:v>
                </c:pt>
                <c:pt idx="42520" formatCode="General">
                  <c:v>28.616199999999999</c:v>
                </c:pt>
                <c:pt idx="42521" formatCode="General">
                  <c:v>28.616900000000001</c:v>
                </c:pt>
                <c:pt idx="42522" formatCode="General">
                  <c:v>28.6175</c:v>
                </c:pt>
                <c:pt idx="42523" formatCode="General">
                  <c:v>28.618200000000002</c:v>
                </c:pt>
                <c:pt idx="42524" formatCode="General">
                  <c:v>28.6189</c:v>
                </c:pt>
                <c:pt idx="42525" formatCode="General">
                  <c:v>28.619499999999999</c:v>
                </c:pt>
                <c:pt idx="42526" formatCode="General">
                  <c:v>28.620200000000001</c:v>
                </c:pt>
                <c:pt idx="42527" formatCode="General">
                  <c:v>28.620899999999999</c:v>
                </c:pt>
                <c:pt idx="42528" formatCode="General">
                  <c:v>28.621600000000001</c:v>
                </c:pt>
                <c:pt idx="42529" formatCode="General">
                  <c:v>28.622199999999999</c:v>
                </c:pt>
                <c:pt idx="42530" formatCode="General">
                  <c:v>28.622900000000001</c:v>
                </c:pt>
                <c:pt idx="42531" formatCode="General">
                  <c:v>28.6236</c:v>
                </c:pt>
                <c:pt idx="42532" formatCode="General">
                  <c:v>28.624300000000002</c:v>
                </c:pt>
                <c:pt idx="42533" formatCode="General">
                  <c:v>28.6249</c:v>
                </c:pt>
                <c:pt idx="42534" formatCode="General">
                  <c:v>28.625599999999999</c:v>
                </c:pt>
                <c:pt idx="42535" formatCode="General">
                  <c:v>28.626300000000001</c:v>
                </c:pt>
                <c:pt idx="42536" formatCode="General">
                  <c:v>28.626899999999999</c:v>
                </c:pt>
                <c:pt idx="42537" formatCode="General">
                  <c:v>28.627600000000001</c:v>
                </c:pt>
                <c:pt idx="42538" formatCode="General">
                  <c:v>28.628299999999999</c:v>
                </c:pt>
                <c:pt idx="42539" formatCode="General">
                  <c:v>28.629000000000001</c:v>
                </c:pt>
                <c:pt idx="42540" formatCode="General">
                  <c:v>28.6296</c:v>
                </c:pt>
                <c:pt idx="42541" formatCode="General">
                  <c:v>28.630299999999998</c:v>
                </c:pt>
                <c:pt idx="42542" formatCode="General">
                  <c:v>28.631</c:v>
                </c:pt>
                <c:pt idx="42543" formatCode="General">
                  <c:v>28.631699999999999</c:v>
                </c:pt>
                <c:pt idx="42544" formatCode="General">
                  <c:v>28.632300000000001</c:v>
                </c:pt>
                <c:pt idx="42545" formatCode="General">
                  <c:v>28.632999999999999</c:v>
                </c:pt>
                <c:pt idx="42546" formatCode="General">
                  <c:v>28.633700000000001</c:v>
                </c:pt>
                <c:pt idx="42547" formatCode="General">
                  <c:v>28.6343</c:v>
                </c:pt>
                <c:pt idx="42548" formatCode="General">
                  <c:v>28.635000000000002</c:v>
                </c:pt>
                <c:pt idx="42549" formatCode="General">
                  <c:v>28.6357</c:v>
                </c:pt>
                <c:pt idx="42550" formatCode="General">
                  <c:v>28.636399999999998</c:v>
                </c:pt>
                <c:pt idx="42551" formatCode="General">
                  <c:v>28.637</c:v>
                </c:pt>
                <c:pt idx="42552" formatCode="General">
                  <c:v>28.637699999999999</c:v>
                </c:pt>
                <c:pt idx="42553" formatCode="General">
                  <c:v>28.638400000000001</c:v>
                </c:pt>
                <c:pt idx="42554" formatCode="General">
                  <c:v>28.639099999999999</c:v>
                </c:pt>
                <c:pt idx="42555" formatCode="General">
                  <c:v>28.639700000000001</c:v>
                </c:pt>
                <c:pt idx="42556" formatCode="General">
                  <c:v>28.6404</c:v>
                </c:pt>
                <c:pt idx="42557" formatCode="General">
                  <c:v>28.641100000000002</c:v>
                </c:pt>
                <c:pt idx="42558" formatCode="General">
                  <c:v>28.6418</c:v>
                </c:pt>
                <c:pt idx="42559" formatCode="General">
                  <c:v>28.642399999999999</c:v>
                </c:pt>
                <c:pt idx="42560" formatCode="General">
                  <c:v>28.6431</c:v>
                </c:pt>
                <c:pt idx="42561" formatCode="General">
                  <c:v>28.643799999999999</c:v>
                </c:pt>
                <c:pt idx="42562" formatCode="General">
                  <c:v>28.644400000000001</c:v>
                </c:pt>
                <c:pt idx="42563" formatCode="General">
                  <c:v>28.645099999999999</c:v>
                </c:pt>
                <c:pt idx="42564" formatCode="General">
                  <c:v>28.645800000000001</c:v>
                </c:pt>
                <c:pt idx="42565" formatCode="General">
                  <c:v>28.6465</c:v>
                </c:pt>
                <c:pt idx="42566" formatCode="General">
                  <c:v>28.647099999999998</c:v>
                </c:pt>
                <c:pt idx="42567" formatCode="General">
                  <c:v>28.6478</c:v>
                </c:pt>
                <c:pt idx="42568" formatCode="General">
                  <c:v>28.648499999999999</c:v>
                </c:pt>
                <c:pt idx="42569" formatCode="General">
                  <c:v>28.6492</c:v>
                </c:pt>
                <c:pt idx="42570" formatCode="General">
                  <c:v>28.649799999999999</c:v>
                </c:pt>
                <c:pt idx="42571" formatCode="General">
                  <c:v>28.650500000000001</c:v>
                </c:pt>
                <c:pt idx="42572" formatCode="General">
                  <c:v>28.651199999999999</c:v>
                </c:pt>
                <c:pt idx="42573" formatCode="General">
                  <c:v>28.651800000000001</c:v>
                </c:pt>
                <c:pt idx="42574" formatCode="General">
                  <c:v>28.6525</c:v>
                </c:pt>
                <c:pt idx="42575" formatCode="General">
                  <c:v>28.653199999999998</c:v>
                </c:pt>
                <c:pt idx="42576" formatCode="General">
                  <c:v>28.6539</c:v>
                </c:pt>
                <c:pt idx="42577" formatCode="General">
                  <c:v>28.654499999999999</c:v>
                </c:pt>
                <c:pt idx="42578" formatCode="General">
                  <c:v>28.655200000000001</c:v>
                </c:pt>
                <c:pt idx="42579" formatCode="General">
                  <c:v>28.655899999999999</c:v>
                </c:pt>
                <c:pt idx="42580" formatCode="General">
                  <c:v>28.656600000000001</c:v>
                </c:pt>
                <c:pt idx="42581" formatCode="General">
                  <c:v>28.6572</c:v>
                </c:pt>
                <c:pt idx="42582" formatCode="General">
                  <c:v>28.657900000000001</c:v>
                </c:pt>
                <c:pt idx="42583" formatCode="General">
                  <c:v>28.6586</c:v>
                </c:pt>
                <c:pt idx="42584" formatCode="General">
                  <c:v>28.659300000000002</c:v>
                </c:pt>
                <c:pt idx="42585" formatCode="General">
                  <c:v>28.6599</c:v>
                </c:pt>
                <c:pt idx="42586" formatCode="General">
                  <c:v>28.660599999999999</c:v>
                </c:pt>
                <c:pt idx="42587" formatCode="General">
                  <c:v>28.661300000000001</c:v>
                </c:pt>
                <c:pt idx="42588" formatCode="General">
                  <c:v>28.661899999999999</c:v>
                </c:pt>
                <c:pt idx="42589" formatCode="General">
                  <c:v>28.662600000000001</c:v>
                </c:pt>
                <c:pt idx="42590" formatCode="General">
                  <c:v>28.6633</c:v>
                </c:pt>
                <c:pt idx="42591" formatCode="General">
                  <c:v>28.664000000000001</c:v>
                </c:pt>
                <c:pt idx="42592" formatCode="General">
                  <c:v>28.6646</c:v>
                </c:pt>
                <c:pt idx="42593" formatCode="General">
                  <c:v>28.665299999999998</c:v>
                </c:pt>
                <c:pt idx="42594" formatCode="General">
                  <c:v>28.666</c:v>
                </c:pt>
                <c:pt idx="42595" formatCode="General">
                  <c:v>28.666699999999999</c:v>
                </c:pt>
                <c:pt idx="42596" formatCode="General">
                  <c:v>28.667300000000001</c:v>
                </c:pt>
                <c:pt idx="42597" formatCode="General">
                  <c:v>28.667999999999999</c:v>
                </c:pt>
                <c:pt idx="42598" formatCode="General">
                  <c:v>28.668700000000001</c:v>
                </c:pt>
                <c:pt idx="42599" formatCode="General">
                  <c:v>28.6693</c:v>
                </c:pt>
                <c:pt idx="42600" formatCode="General">
                  <c:v>28.67</c:v>
                </c:pt>
                <c:pt idx="42601" formatCode="General">
                  <c:v>28.6707</c:v>
                </c:pt>
                <c:pt idx="42602" formatCode="General">
                  <c:v>28.671399999999998</c:v>
                </c:pt>
                <c:pt idx="42603" formatCode="General">
                  <c:v>28.672000000000001</c:v>
                </c:pt>
                <c:pt idx="42604" formatCode="General">
                  <c:v>28.672699999999999</c:v>
                </c:pt>
                <c:pt idx="42605" formatCode="General">
                  <c:v>28.673400000000001</c:v>
                </c:pt>
                <c:pt idx="42606" formatCode="General">
                  <c:v>28.674099999999999</c:v>
                </c:pt>
                <c:pt idx="42607" formatCode="General">
                  <c:v>28.674700000000001</c:v>
                </c:pt>
                <c:pt idx="42608" formatCode="General">
                  <c:v>28.6754</c:v>
                </c:pt>
                <c:pt idx="42609" formatCode="General">
                  <c:v>28.676100000000002</c:v>
                </c:pt>
                <c:pt idx="42610" formatCode="General">
                  <c:v>28.6767</c:v>
                </c:pt>
                <c:pt idx="42611" formatCode="General">
                  <c:v>28.677399999999999</c:v>
                </c:pt>
                <c:pt idx="42612" formatCode="General">
                  <c:v>28.678100000000001</c:v>
                </c:pt>
                <c:pt idx="42613" formatCode="General">
                  <c:v>28.678799999999999</c:v>
                </c:pt>
                <c:pt idx="42614" formatCode="General">
                  <c:v>28.679400000000001</c:v>
                </c:pt>
                <c:pt idx="42615" formatCode="General">
                  <c:v>28.680099999999999</c:v>
                </c:pt>
                <c:pt idx="42616" formatCode="General">
                  <c:v>28.680800000000001</c:v>
                </c:pt>
                <c:pt idx="42617" formatCode="General">
                  <c:v>28.6815</c:v>
                </c:pt>
                <c:pt idx="42618" formatCode="General">
                  <c:v>28.682099999999998</c:v>
                </c:pt>
                <c:pt idx="42619" formatCode="General">
                  <c:v>28.6828</c:v>
                </c:pt>
                <c:pt idx="42620" formatCode="General">
                  <c:v>28.683499999999999</c:v>
                </c:pt>
                <c:pt idx="42621" formatCode="General">
                  <c:v>28.684200000000001</c:v>
                </c:pt>
                <c:pt idx="42622" formatCode="General">
                  <c:v>28.684799999999999</c:v>
                </c:pt>
                <c:pt idx="42623" formatCode="General">
                  <c:v>28.685500000000001</c:v>
                </c:pt>
                <c:pt idx="42624" formatCode="General">
                  <c:v>28.686199999999999</c:v>
                </c:pt>
                <c:pt idx="42625" formatCode="General">
                  <c:v>28.686800000000002</c:v>
                </c:pt>
                <c:pt idx="42626" formatCode="General">
                  <c:v>28.6875</c:v>
                </c:pt>
                <c:pt idx="42627" formatCode="General">
                  <c:v>28.688199999999998</c:v>
                </c:pt>
                <c:pt idx="42628" formatCode="General">
                  <c:v>28.6889</c:v>
                </c:pt>
                <c:pt idx="42629" formatCode="General">
                  <c:v>28.689499999999999</c:v>
                </c:pt>
                <c:pt idx="42630" formatCode="General">
                  <c:v>28.690200000000001</c:v>
                </c:pt>
                <c:pt idx="42631" formatCode="General">
                  <c:v>28.690899999999999</c:v>
                </c:pt>
                <c:pt idx="42632" formatCode="General">
                  <c:v>28.691600000000001</c:v>
                </c:pt>
                <c:pt idx="42633" formatCode="General">
                  <c:v>28.6922</c:v>
                </c:pt>
                <c:pt idx="42634" formatCode="General">
                  <c:v>28.692900000000002</c:v>
                </c:pt>
                <c:pt idx="42635" formatCode="General">
                  <c:v>28.6936</c:v>
                </c:pt>
                <c:pt idx="42636" formatCode="General">
                  <c:v>28.694199999999999</c:v>
                </c:pt>
                <c:pt idx="42637" formatCode="General">
                  <c:v>28.694900000000001</c:v>
                </c:pt>
                <c:pt idx="42638" formatCode="General">
                  <c:v>28.695599999999999</c:v>
                </c:pt>
                <c:pt idx="42639" formatCode="General">
                  <c:v>28.696300000000001</c:v>
                </c:pt>
                <c:pt idx="42640" formatCode="General">
                  <c:v>28.696899999999999</c:v>
                </c:pt>
                <c:pt idx="42641" formatCode="General">
                  <c:v>28.697600000000001</c:v>
                </c:pt>
                <c:pt idx="42642" formatCode="General">
                  <c:v>28.6983</c:v>
                </c:pt>
                <c:pt idx="42643" formatCode="General">
                  <c:v>28.699000000000002</c:v>
                </c:pt>
                <c:pt idx="42644" formatCode="General">
                  <c:v>28.6996</c:v>
                </c:pt>
                <c:pt idx="42645" formatCode="General">
                  <c:v>28.700299999999999</c:v>
                </c:pt>
                <c:pt idx="42646" formatCode="General">
                  <c:v>28.701000000000001</c:v>
                </c:pt>
                <c:pt idx="42647" formatCode="General">
                  <c:v>28.701699999999999</c:v>
                </c:pt>
                <c:pt idx="42648" formatCode="General">
                  <c:v>28.702300000000001</c:v>
                </c:pt>
                <c:pt idx="42649" formatCode="General">
                  <c:v>28.702999999999999</c:v>
                </c:pt>
                <c:pt idx="42650" formatCode="General">
                  <c:v>28.703700000000001</c:v>
                </c:pt>
                <c:pt idx="42651" formatCode="General">
                  <c:v>28.7043</c:v>
                </c:pt>
                <c:pt idx="42652" formatCode="General">
                  <c:v>28.704999999999998</c:v>
                </c:pt>
                <c:pt idx="42653" formatCode="General">
                  <c:v>28.7057</c:v>
                </c:pt>
                <c:pt idx="42654" formatCode="General">
                  <c:v>28.706399999999999</c:v>
                </c:pt>
                <c:pt idx="42655" formatCode="General">
                  <c:v>28.707000000000001</c:v>
                </c:pt>
                <c:pt idx="42656" formatCode="General">
                  <c:v>28.707699999999999</c:v>
                </c:pt>
                <c:pt idx="42657" formatCode="General">
                  <c:v>28.708400000000001</c:v>
                </c:pt>
                <c:pt idx="42658" formatCode="General">
                  <c:v>28.709099999999999</c:v>
                </c:pt>
                <c:pt idx="42659" formatCode="General">
                  <c:v>28.709700000000002</c:v>
                </c:pt>
                <c:pt idx="42660" formatCode="General">
                  <c:v>28.7104</c:v>
                </c:pt>
                <c:pt idx="42661" formatCode="General">
                  <c:v>28.711099999999998</c:v>
                </c:pt>
                <c:pt idx="42662" formatCode="General">
                  <c:v>28.7117</c:v>
                </c:pt>
                <c:pt idx="42663" formatCode="General">
                  <c:v>28.712399999999999</c:v>
                </c:pt>
                <c:pt idx="42664" formatCode="General">
                  <c:v>28.713100000000001</c:v>
                </c:pt>
                <c:pt idx="42665" formatCode="General">
                  <c:v>28.713799999999999</c:v>
                </c:pt>
                <c:pt idx="42666" formatCode="General">
                  <c:v>28.714400000000001</c:v>
                </c:pt>
                <c:pt idx="42667" formatCode="General">
                  <c:v>28.7151</c:v>
                </c:pt>
                <c:pt idx="42668" formatCode="General">
                  <c:v>28.715800000000002</c:v>
                </c:pt>
                <c:pt idx="42669" formatCode="General">
                  <c:v>28.7165</c:v>
                </c:pt>
                <c:pt idx="42670" formatCode="General">
                  <c:v>28.717099999999999</c:v>
                </c:pt>
                <c:pt idx="42671" formatCode="General">
                  <c:v>28.7178</c:v>
                </c:pt>
                <c:pt idx="42672" formatCode="General">
                  <c:v>28.718499999999999</c:v>
                </c:pt>
                <c:pt idx="42673" formatCode="General">
                  <c:v>28.719100000000001</c:v>
                </c:pt>
                <c:pt idx="42674" formatCode="General">
                  <c:v>28.719799999999999</c:v>
                </c:pt>
                <c:pt idx="42675" formatCode="General">
                  <c:v>28.720500000000001</c:v>
                </c:pt>
                <c:pt idx="42676" formatCode="General">
                  <c:v>28.7212</c:v>
                </c:pt>
                <c:pt idx="42677" formatCode="General">
                  <c:v>28.721800000000002</c:v>
                </c:pt>
                <c:pt idx="42678" formatCode="General">
                  <c:v>28.7225</c:v>
                </c:pt>
                <c:pt idx="42679" formatCode="General">
                  <c:v>28.723199999999999</c:v>
                </c:pt>
                <c:pt idx="42680" formatCode="General">
                  <c:v>28.7239</c:v>
                </c:pt>
                <c:pt idx="42681" formatCode="General">
                  <c:v>28.724499999999999</c:v>
                </c:pt>
                <c:pt idx="42682" formatCode="General">
                  <c:v>28.725200000000001</c:v>
                </c:pt>
                <c:pt idx="42683" formatCode="General">
                  <c:v>28.725899999999999</c:v>
                </c:pt>
                <c:pt idx="42684" formatCode="General">
                  <c:v>28.726600000000001</c:v>
                </c:pt>
                <c:pt idx="42685" formatCode="General">
                  <c:v>28.7272</c:v>
                </c:pt>
                <c:pt idx="42686" formatCode="General">
                  <c:v>28.727900000000002</c:v>
                </c:pt>
                <c:pt idx="42687" formatCode="General">
                  <c:v>28.7286</c:v>
                </c:pt>
                <c:pt idx="42688" formatCode="General">
                  <c:v>28.729199999999999</c:v>
                </c:pt>
                <c:pt idx="42689" formatCode="General">
                  <c:v>28.729900000000001</c:v>
                </c:pt>
                <c:pt idx="42690" formatCode="General">
                  <c:v>28.730599999999999</c:v>
                </c:pt>
                <c:pt idx="42691" formatCode="General">
                  <c:v>28.731300000000001</c:v>
                </c:pt>
                <c:pt idx="42692" formatCode="General">
                  <c:v>28.7319</c:v>
                </c:pt>
                <c:pt idx="42693" formatCode="General">
                  <c:v>28.732600000000001</c:v>
                </c:pt>
                <c:pt idx="42694" formatCode="General">
                  <c:v>28.7333</c:v>
                </c:pt>
                <c:pt idx="42695" formatCode="General">
                  <c:v>28.734000000000002</c:v>
                </c:pt>
                <c:pt idx="42696" formatCode="General">
                  <c:v>28.7346</c:v>
                </c:pt>
                <c:pt idx="42697" formatCode="General">
                  <c:v>28.735299999999999</c:v>
                </c:pt>
                <c:pt idx="42698" formatCode="General">
                  <c:v>28.736000000000001</c:v>
                </c:pt>
                <c:pt idx="42699" formatCode="General">
                  <c:v>28.736599999999999</c:v>
                </c:pt>
                <c:pt idx="42700" formatCode="General">
                  <c:v>28.737300000000001</c:v>
                </c:pt>
                <c:pt idx="42701" formatCode="General">
                  <c:v>28.738</c:v>
                </c:pt>
                <c:pt idx="42702" formatCode="General">
                  <c:v>28.738700000000001</c:v>
                </c:pt>
                <c:pt idx="42703" formatCode="General">
                  <c:v>28.7393</c:v>
                </c:pt>
                <c:pt idx="42704" formatCode="General">
                  <c:v>28.74</c:v>
                </c:pt>
                <c:pt idx="42705" formatCode="General">
                  <c:v>28.7407</c:v>
                </c:pt>
                <c:pt idx="42706" formatCode="General">
                  <c:v>28.741399999999999</c:v>
                </c:pt>
                <c:pt idx="42707" formatCode="General">
                  <c:v>28.742000000000001</c:v>
                </c:pt>
                <c:pt idx="42708" formatCode="General">
                  <c:v>28.742699999999999</c:v>
                </c:pt>
                <c:pt idx="42709" formatCode="General">
                  <c:v>28.743400000000001</c:v>
                </c:pt>
                <c:pt idx="42710" formatCode="General">
                  <c:v>28.744</c:v>
                </c:pt>
                <c:pt idx="42711" formatCode="General">
                  <c:v>28.744700000000002</c:v>
                </c:pt>
                <c:pt idx="42712" formatCode="General">
                  <c:v>28.7454</c:v>
                </c:pt>
                <c:pt idx="42713" formatCode="General">
                  <c:v>28.746099999999998</c:v>
                </c:pt>
                <c:pt idx="42714" formatCode="General">
                  <c:v>28.746700000000001</c:v>
                </c:pt>
                <c:pt idx="42715" formatCode="General">
                  <c:v>28.747399999999999</c:v>
                </c:pt>
                <c:pt idx="42716" formatCode="General">
                  <c:v>28.748100000000001</c:v>
                </c:pt>
                <c:pt idx="42717" formatCode="General">
                  <c:v>28.748799999999999</c:v>
                </c:pt>
                <c:pt idx="42718" formatCode="General">
                  <c:v>28.749400000000001</c:v>
                </c:pt>
                <c:pt idx="42719" formatCode="General">
                  <c:v>28.7501</c:v>
                </c:pt>
                <c:pt idx="42720" formatCode="General">
                  <c:v>28.750800000000002</c:v>
                </c:pt>
                <c:pt idx="42721" formatCode="General">
                  <c:v>28.7515</c:v>
                </c:pt>
                <c:pt idx="42722" formatCode="General">
                  <c:v>28.752099999999999</c:v>
                </c:pt>
                <c:pt idx="42723" formatCode="General">
                  <c:v>28.752800000000001</c:v>
                </c:pt>
                <c:pt idx="42724" formatCode="General">
                  <c:v>28.753499999999999</c:v>
                </c:pt>
                <c:pt idx="42725" formatCode="General">
                  <c:v>28.754100000000001</c:v>
                </c:pt>
                <c:pt idx="42726" formatCode="General">
                  <c:v>28.754799999999999</c:v>
                </c:pt>
                <c:pt idx="42727" formatCode="General">
                  <c:v>28.755500000000001</c:v>
                </c:pt>
                <c:pt idx="42728" formatCode="General">
                  <c:v>28.7562</c:v>
                </c:pt>
                <c:pt idx="42729" formatCode="General">
                  <c:v>28.756799999999998</c:v>
                </c:pt>
                <c:pt idx="42730" formatCode="General">
                  <c:v>28.7575</c:v>
                </c:pt>
                <c:pt idx="42731" formatCode="General">
                  <c:v>28.758199999999999</c:v>
                </c:pt>
                <c:pt idx="42732" formatCode="General">
                  <c:v>28.758900000000001</c:v>
                </c:pt>
                <c:pt idx="42733" formatCode="General">
                  <c:v>28.759499999999999</c:v>
                </c:pt>
                <c:pt idx="42734" formatCode="General">
                  <c:v>28.760200000000001</c:v>
                </c:pt>
                <c:pt idx="42735" formatCode="General">
                  <c:v>28.760899999999999</c:v>
                </c:pt>
                <c:pt idx="42736" formatCode="General">
                  <c:v>28.761500000000002</c:v>
                </c:pt>
                <c:pt idx="42737" formatCode="General">
                  <c:v>28.7622</c:v>
                </c:pt>
                <c:pt idx="42738" formatCode="General">
                  <c:v>28.762899999999998</c:v>
                </c:pt>
                <c:pt idx="42739" formatCode="General">
                  <c:v>28.7636</c:v>
                </c:pt>
                <c:pt idx="42740" formatCode="General">
                  <c:v>28.764199999999999</c:v>
                </c:pt>
                <c:pt idx="42741" formatCode="General">
                  <c:v>28.764900000000001</c:v>
                </c:pt>
                <c:pt idx="42742" formatCode="General">
                  <c:v>28.765599999999999</c:v>
                </c:pt>
                <c:pt idx="42743" formatCode="General">
                  <c:v>28.766300000000001</c:v>
                </c:pt>
                <c:pt idx="42744" formatCode="General">
                  <c:v>28.7669</c:v>
                </c:pt>
                <c:pt idx="42745" formatCode="General">
                  <c:v>28.767600000000002</c:v>
                </c:pt>
                <c:pt idx="42746" formatCode="General">
                  <c:v>28.7683</c:v>
                </c:pt>
                <c:pt idx="42747" formatCode="General">
                  <c:v>28.768999999999998</c:v>
                </c:pt>
                <c:pt idx="42748" formatCode="General">
                  <c:v>28.769600000000001</c:v>
                </c:pt>
                <c:pt idx="42749" formatCode="General">
                  <c:v>28.770299999999999</c:v>
                </c:pt>
                <c:pt idx="42750" formatCode="General">
                  <c:v>28.771000000000001</c:v>
                </c:pt>
                <c:pt idx="42751" formatCode="General">
                  <c:v>28.771599999999999</c:v>
                </c:pt>
                <c:pt idx="42752" formatCode="General">
                  <c:v>28.772300000000001</c:v>
                </c:pt>
                <c:pt idx="42753" formatCode="General">
                  <c:v>28.773</c:v>
                </c:pt>
                <c:pt idx="42754" formatCode="General">
                  <c:v>28.773700000000002</c:v>
                </c:pt>
                <c:pt idx="42755" formatCode="General">
                  <c:v>28.7743</c:v>
                </c:pt>
                <c:pt idx="42756" formatCode="General">
                  <c:v>28.774999999999999</c:v>
                </c:pt>
                <c:pt idx="42757" formatCode="General">
                  <c:v>28.775700000000001</c:v>
                </c:pt>
                <c:pt idx="42758" formatCode="General">
                  <c:v>28.776399999999999</c:v>
                </c:pt>
                <c:pt idx="42759" formatCode="General">
                  <c:v>28.777000000000001</c:v>
                </c:pt>
                <c:pt idx="42760" formatCode="General">
                  <c:v>28.777699999999999</c:v>
                </c:pt>
                <c:pt idx="42761" formatCode="General">
                  <c:v>28.778400000000001</c:v>
                </c:pt>
                <c:pt idx="42762" formatCode="General">
                  <c:v>28.779</c:v>
                </c:pt>
                <c:pt idx="42763" formatCode="General">
                  <c:v>28.779699999999998</c:v>
                </c:pt>
                <c:pt idx="42764" formatCode="General">
                  <c:v>28.7804</c:v>
                </c:pt>
                <c:pt idx="42765" formatCode="General">
                  <c:v>28.781099999999999</c:v>
                </c:pt>
                <c:pt idx="42766" formatCode="General">
                  <c:v>28.781700000000001</c:v>
                </c:pt>
                <c:pt idx="42767" formatCode="General">
                  <c:v>28.782399999999999</c:v>
                </c:pt>
                <c:pt idx="42768" formatCode="General">
                  <c:v>28.783100000000001</c:v>
                </c:pt>
                <c:pt idx="42769" formatCode="General">
                  <c:v>28.783799999999999</c:v>
                </c:pt>
                <c:pt idx="42770" formatCode="General">
                  <c:v>28.784400000000002</c:v>
                </c:pt>
                <c:pt idx="42771" formatCode="General">
                  <c:v>28.7851</c:v>
                </c:pt>
                <c:pt idx="42772" formatCode="General">
                  <c:v>28.785799999999998</c:v>
                </c:pt>
                <c:pt idx="42773" formatCode="General">
                  <c:v>28.7864</c:v>
                </c:pt>
                <c:pt idx="42774" formatCode="General">
                  <c:v>28.787099999999999</c:v>
                </c:pt>
                <c:pt idx="42775" formatCode="General">
                  <c:v>28.787800000000001</c:v>
                </c:pt>
                <c:pt idx="42776" formatCode="General">
                  <c:v>28.788499999999999</c:v>
                </c:pt>
                <c:pt idx="42777" formatCode="General">
                  <c:v>28.789100000000001</c:v>
                </c:pt>
                <c:pt idx="42778" formatCode="General">
                  <c:v>28.7898</c:v>
                </c:pt>
                <c:pt idx="42779" formatCode="General">
                  <c:v>28.790500000000002</c:v>
                </c:pt>
                <c:pt idx="42780" formatCode="General">
                  <c:v>28.7912</c:v>
                </c:pt>
                <c:pt idx="42781" formatCode="General">
                  <c:v>28.791799999999999</c:v>
                </c:pt>
                <c:pt idx="42782" formatCode="General">
                  <c:v>28.7925</c:v>
                </c:pt>
                <c:pt idx="42783" formatCode="General">
                  <c:v>28.793199999999999</c:v>
                </c:pt>
                <c:pt idx="42784" formatCode="General">
                  <c:v>28.793900000000001</c:v>
                </c:pt>
                <c:pt idx="42785" formatCode="General">
                  <c:v>28.794499999999999</c:v>
                </c:pt>
                <c:pt idx="42786" formatCode="General">
                  <c:v>28.795200000000001</c:v>
                </c:pt>
                <c:pt idx="42787" formatCode="General">
                  <c:v>28.7959</c:v>
                </c:pt>
                <c:pt idx="42788" formatCode="General">
                  <c:v>28.796500000000002</c:v>
                </c:pt>
                <c:pt idx="42789" formatCode="General">
                  <c:v>28.7972</c:v>
                </c:pt>
                <c:pt idx="42790" formatCode="General">
                  <c:v>28.797899999999998</c:v>
                </c:pt>
                <c:pt idx="42791" formatCode="General">
                  <c:v>28.7986</c:v>
                </c:pt>
                <c:pt idx="42792" formatCode="General">
                  <c:v>28.799199999999999</c:v>
                </c:pt>
                <c:pt idx="42793" formatCode="General">
                  <c:v>28.799900000000001</c:v>
                </c:pt>
                <c:pt idx="42794" formatCode="General">
                  <c:v>28.800599999999999</c:v>
                </c:pt>
                <c:pt idx="42795" formatCode="General">
                  <c:v>28.801300000000001</c:v>
                </c:pt>
                <c:pt idx="42796" formatCode="General">
                  <c:v>28.8019</c:v>
                </c:pt>
                <c:pt idx="42797" formatCode="General">
                  <c:v>28.802600000000002</c:v>
                </c:pt>
                <c:pt idx="42798" formatCode="General">
                  <c:v>28.8033</c:v>
                </c:pt>
                <c:pt idx="42799" formatCode="General">
                  <c:v>28.803899999999999</c:v>
                </c:pt>
                <c:pt idx="42800" formatCode="General">
                  <c:v>28.804600000000001</c:v>
                </c:pt>
                <c:pt idx="42801" formatCode="General">
                  <c:v>28.805299999999999</c:v>
                </c:pt>
                <c:pt idx="42802" formatCode="General">
                  <c:v>28.806000000000001</c:v>
                </c:pt>
                <c:pt idx="42803" formatCode="General">
                  <c:v>28.8066</c:v>
                </c:pt>
                <c:pt idx="42804" formatCode="General">
                  <c:v>28.807300000000001</c:v>
                </c:pt>
                <c:pt idx="42805" formatCode="General">
                  <c:v>28.808</c:v>
                </c:pt>
                <c:pt idx="42806" formatCode="General">
                  <c:v>28.808700000000002</c:v>
                </c:pt>
                <c:pt idx="42807" formatCode="General">
                  <c:v>28.8093</c:v>
                </c:pt>
                <c:pt idx="42808" formatCode="General">
                  <c:v>28.81</c:v>
                </c:pt>
                <c:pt idx="42809" formatCode="General">
                  <c:v>28.810700000000001</c:v>
                </c:pt>
                <c:pt idx="42810" formatCode="General">
                  <c:v>28.811399999999999</c:v>
                </c:pt>
                <c:pt idx="42811" formatCode="General">
                  <c:v>28.812000000000001</c:v>
                </c:pt>
                <c:pt idx="42812" formatCode="General">
                  <c:v>28.8127</c:v>
                </c:pt>
                <c:pt idx="42813" formatCode="General">
                  <c:v>28.813400000000001</c:v>
                </c:pt>
                <c:pt idx="42814" formatCode="General">
                  <c:v>28.814</c:v>
                </c:pt>
                <c:pt idx="42815" formatCode="General">
                  <c:v>28.814699999999998</c:v>
                </c:pt>
                <c:pt idx="42816" formatCode="General">
                  <c:v>28.8154</c:v>
                </c:pt>
                <c:pt idx="42817" formatCode="General">
                  <c:v>28.816099999999999</c:v>
                </c:pt>
                <c:pt idx="42818" formatCode="General">
                  <c:v>28.816700000000001</c:v>
                </c:pt>
                <c:pt idx="42819" formatCode="General">
                  <c:v>28.817399999999999</c:v>
                </c:pt>
                <c:pt idx="42820" formatCode="General">
                  <c:v>28.818100000000001</c:v>
                </c:pt>
                <c:pt idx="42821" formatCode="General">
                  <c:v>28.8188</c:v>
                </c:pt>
                <c:pt idx="42822" formatCode="General">
                  <c:v>28.819400000000002</c:v>
                </c:pt>
                <c:pt idx="42823" formatCode="General">
                  <c:v>28.8201</c:v>
                </c:pt>
                <c:pt idx="42824" formatCode="General">
                  <c:v>28.820799999999998</c:v>
                </c:pt>
                <c:pt idx="42825" formatCode="General">
                  <c:v>28.821400000000001</c:v>
                </c:pt>
                <c:pt idx="42826" formatCode="General">
                  <c:v>28.822099999999999</c:v>
                </c:pt>
                <c:pt idx="42827" formatCode="General">
                  <c:v>28.822800000000001</c:v>
                </c:pt>
                <c:pt idx="42828" formatCode="General">
                  <c:v>28.823499999999999</c:v>
                </c:pt>
                <c:pt idx="42829" formatCode="General">
                  <c:v>28.824100000000001</c:v>
                </c:pt>
                <c:pt idx="42830" formatCode="General">
                  <c:v>28.8248</c:v>
                </c:pt>
                <c:pt idx="42831" formatCode="General">
                  <c:v>28.825500000000002</c:v>
                </c:pt>
                <c:pt idx="42832" formatCode="General">
                  <c:v>28.8262</c:v>
                </c:pt>
                <c:pt idx="42833" formatCode="General">
                  <c:v>28.826799999999999</c:v>
                </c:pt>
                <c:pt idx="42834" formatCode="General">
                  <c:v>28.827500000000001</c:v>
                </c:pt>
                <c:pt idx="42835" formatCode="General">
                  <c:v>28.828199999999999</c:v>
                </c:pt>
                <c:pt idx="42836" formatCode="General">
                  <c:v>28.828800000000001</c:v>
                </c:pt>
                <c:pt idx="42837" formatCode="General">
                  <c:v>28.829499999999999</c:v>
                </c:pt>
                <c:pt idx="42838" formatCode="General">
                  <c:v>28.830200000000001</c:v>
                </c:pt>
                <c:pt idx="42839" formatCode="General">
                  <c:v>28.8309</c:v>
                </c:pt>
                <c:pt idx="42840" formatCode="General">
                  <c:v>28.831499999999998</c:v>
                </c:pt>
                <c:pt idx="42841" formatCode="General">
                  <c:v>28.8322</c:v>
                </c:pt>
                <c:pt idx="42842" formatCode="General">
                  <c:v>28.832899999999999</c:v>
                </c:pt>
                <c:pt idx="42843" formatCode="General">
                  <c:v>28.833600000000001</c:v>
                </c:pt>
                <c:pt idx="42844" formatCode="General">
                  <c:v>28.834199999999999</c:v>
                </c:pt>
                <c:pt idx="42845" formatCode="General">
                  <c:v>28.834900000000001</c:v>
                </c:pt>
                <c:pt idx="42846" formatCode="General">
                  <c:v>28.835599999999999</c:v>
                </c:pt>
                <c:pt idx="42847" formatCode="General">
                  <c:v>28.836300000000001</c:v>
                </c:pt>
                <c:pt idx="42848" formatCode="General">
                  <c:v>28.8369</c:v>
                </c:pt>
                <c:pt idx="42849" formatCode="General">
                  <c:v>28.837599999999998</c:v>
                </c:pt>
                <c:pt idx="42850" formatCode="General">
                  <c:v>28.8383</c:v>
                </c:pt>
                <c:pt idx="42851" formatCode="General">
                  <c:v>28.838899999999999</c:v>
                </c:pt>
                <c:pt idx="42852" formatCode="General">
                  <c:v>28.839600000000001</c:v>
                </c:pt>
                <c:pt idx="42853" formatCode="General">
                  <c:v>28.840299999999999</c:v>
                </c:pt>
                <c:pt idx="42854" formatCode="General">
                  <c:v>28.841000000000001</c:v>
                </c:pt>
                <c:pt idx="42855" formatCode="General">
                  <c:v>28.8416</c:v>
                </c:pt>
                <c:pt idx="42856" formatCode="General">
                  <c:v>28.842300000000002</c:v>
                </c:pt>
                <c:pt idx="42857" formatCode="General">
                  <c:v>28.843</c:v>
                </c:pt>
                <c:pt idx="42858" formatCode="General">
                  <c:v>28.843699999999998</c:v>
                </c:pt>
                <c:pt idx="42859" formatCode="General">
                  <c:v>28.8443</c:v>
                </c:pt>
                <c:pt idx="42860" formatCode="General">
                  <c:v>28.844999999999999</c:v>
                </c:pt>
                <c:pt idx="42861" formatCode="General">
                  <c:v>28.845700000000001</c:v>
                </c:pt>
                <c:pt idx="42862" formatCode="General">
                  <c:v>28.846299999999999</c:v>
                </c:pt>
                <c:pt idx="42863" formatCode="General">
                  <c:v>28.847000000000001</c:v>
                </c:pt>
                <c:pt idx="42864" formatCode="General">
                  <c:v>28.8477</c:v>
                </c:pt>
                <c:pt idx="42865" formatCode="General">
                  <c:v>28.848400000000002</c:v>
                </c:pt>
                <c:pt idx="42866" formatCode="General">
                  <c:v>28.849</c:v>
                </c:pt>
                <c:pt idx="42867" formatCode="General">
                  <c:v>28.849699999999999</c:v>
                </c:pt>
                <c:pt idx="42868" formatCode="General">
                  <c:v>28.8504</c:v>
                </c:pt>
                <c:pt idx="42869" formatCode="General">
                  <c:v>28.851099999999999</c:v>
                </c:pt>
                <c:pt idx="42870" formatCode="General">
                  <c:v>28.851700000000001</c:v>
                </c:pt>
                <c:pt idx="42871" formatCode="General">
                  <c:v>28.852399999999999</c:v>
                </c:pt>
                <c:pt idx="42872" formatCode="General">
                  <c:v>28.853100000000001</c:v>
                </c:pt>
                <c:pt idx="42873" formatCode="General">
                  <c:v>28.8537</c:v>
                </c:pt>
                <c:pt idx="42874" formatCode="General">
                  <c:v>28.854399999999998</c:v>
                </c:pt>
                <c:pt idx="42875" formatCode="General">
                  <c:v>28.8551</c:v>
                </c:pt>
                <c:pt idx="42876" formatCode="General">
                  <c:v>28.855799999999999</c:v>
                </c:pt>
                <c:pt idx="42877" formatCode="General">
                  <c:v>28.856400000000001</c:v>
                </c:pt>
                <c:pt idx="42878" formatCode="General">
                  <c:v>28.857099999999999</c:v>
                </c:pt>
                <c:pt idx="42879" formatCode="General">
                  <c:v>28.857800000000001</c:v>
                </c:pt>
                <c:pt idx="42880" formatCode="General">
                  <c:v>28.858499999999999</c:v>
                </c:pt>
                <c:pt idx="42881" formatCode="General">
                  <c:v>28.859100000000002</c:v>
                </c:pt>
                <c:pt idx="42882" formatCode="General">
                  <c:v>28.8598</c:v>
                </c:pt>
                <c:pt idx="42883" formatCode="General">
                  <c:v>28.860499999999998</c:v>
                </c:pt>
                <c:pt idx="42884" formatCode="General">
                  <c:v>28.8612</c:v>
                </c:pt>
                <c:pt idx="42885" formatCode="General">
                  <c:v>28.861799999999999</c:v>
                </c:pt>
                <c:pt idx="42886" formatCode="General">
                  <c:v>28.862500000000001</c:v>
                </c:pt>
                <c:pt idx="42887" formatCode="General">
                  <c:v>28.863199999999999</c:v>
                </c:pt>
                <c:pt idx="42888" formatCode="General">
                  <c:v>28.863800000000001</c:v>
                </c:pt>
                <c:pt idx="42889" formatCode="General">
                  <c:v>28.8645</c:v>
                </c:pt>
                <c:pt idx="42890" formatCode="General">
                  <c:v>28.865200000000002</c:v>
                </c:pt>
                <c:pt idx="42891" formatCode="General">
                  <c:v>28.8659</c:v>
                </c:pt>
                <c:pt idx="42892" formatCode="General">
                  <c:v>28.866499999999998</c:v>
                </c:pt>
                <c:pt idx="42893" formatCode="General">
                  <c:v>28.8672</c:v>
                </c:pt>
                <c:pt idx="42894" formatCode="General">
                  <c:v>28.867899999999999</c:v>
                </c:pt>
                <c:pt idx="42895" formatCode="General">
                  <c:v>28.868600000000001</c:v>
                </c:pt>
                <c:pt idx="42896" formatCode="General">
                  <c:v>28.869199999999999</c:v>
                </c:pt>
                <c:pt idx="42897" formatCode="General">
                  <c:v>28.869900000000001</c:v>
                </c:pt>
                <c:pt idx="42898" formatCode="General">
                  <c:v>28.8706</c:v>
                </c:pt>
                <c:pt idx="42899" formatCode="General">
                  <c:v>28.871200000000002</c:v>
                </c:pt>
                <c:pt idx="42900" formatCode="General">
                  <c:v>28.8719</c:v>
                </c:pt>
                <c:pt idx="42901" formatCode="General">
                  <c:v>28.872599999999998</c:v>
                </c:pt>
                <c:pt idx="42902" formatCode="General">
                  <c:v>28.8733</c:v>
                </c:pt>
                <c:pt idx="42903" formatCode="General">
                  <c:v>28.873899999999999</c:v>
                </c:pt>
                <c:pt idx="42904" formatCode="General">
                  <c:v>28.874600000000001</c:v>
                </c:pt>
                <c:pt idx="42905" formatCode="General">
                  <c:v>28.875299999999999</c:v>
                </c:pt>
                <c:pt idx="42906" formatCode="General">
                  <c:v>28.876000000000001</c:v>
                </c:pt>
                <c:pt idx="42907" formatCode="General">
                  <c:v>28.8766</c:v>
                </c:pt>
                <c:pt idx="42908" formatCode="General">
                  <c:v>28.877300000000002</c:v>
                </c:pt>
                <c:pt idx="42909" formatCode="General">
                  <c:v>28.878</c:v>
                </c:pt>
                <c:pt idx="42910" formatCode="General">
                  <c:v>28.878699999999998</c:v>
                </c:pt>
                <c:pt idx="42911" formatCode="General">
                  <c:v>28.879300000000001</c:v>
                </c:pt>
                <c:pt idx="42912" formatCode="General">
                  <c:v>28.88</c:v>
                </c:pt>
                <c:pt idx="42913" formatCode="General">
                  <c:v>28.880700000000001</c:v>
                </c:pt>
                <c:pt idx="42914" formatCode="General">
                  <c:v>28.8813</c:v>
                </c:pt>
                <c:pt idx="42915" formatCode="General">
                  <c:v>28.882000000000001</c:v>
                </c:pt>
                <c:pt idx="42916" formatCode="General">
                  <c:v>28.8827</c:v>
                </c:pt>
                <c:pt idx="42917" formatCode="General">
                  <c:v>28.883400000000002</c:v>
                </c:pt>
                <c:pt idx="42918" formatCode="General">
                  <c:v>28.884</c:v>
                </c:pt>
                <c:pt idx="42919" formatCode="General">
                  <c:v>28.884699999999999</c:v>
                </c:pt>
                <c:pt idx="42920" formatCode="General">
                  <c:v>28.885400000000001</c:v>
                </c:pt>
                <c:pt idx="42921" formatCode="General">
                  <c:v>28.886099999999999</c:v>
                </c:pt>
                <c:pt idx="42922" formatCode="General">
                  <c:v>28.886700000000001</c:v>
                </c:pt>
                <c:pt idx="42923" formatCode="General">
                  <c:v>28.8874</c:v>
                </c:pt>
                <c:pt idx="42924" formatCode="General">
                  <c:v>28.888100000000001</c:v>
                </c:pt>
                <c:pt idx="42925" formatCode="General">
                  <c:v>28.8887</c:v>
                </c:pt>
                <c:pt idx="42926" formatCode="General">
                  <c:v>28.889399999999998</c:v>
                </c:pt>
                <c:pt idx="42927" formatCode="General">
                  <c:v>28.8901</c:v>
                </c:pt>
                <c:pt idx="42928" formatCode="General">
                  <c:v>28.890799999999999</c:v>
                </c:pt>
                <c:pt idx="42929" formatCode="General">
                  <c:v>28.891400000000001</c:v>
                </c:pt>
                <c:pt idx="42930" formatCode="General">
                  <c:v>28.892099999999999</c:v>
                </c:pt>
                <c:pt idx="42931" formatCode="General">
                  <c:v>28.892800000000001</c:v>
                </c:pt>
                <c:pt idx="42932" formatCode="General">
                  <c:v>28.8935</c:v>
                </c:pt>
                <c:pt idx="42933" formatCode="General">
                  <c:v>28.894100000000002</c:v>
                </c:pt>
                <c:pt idx="42934" formatCode="General">
                  <c:v>28.8948</c:v>
                </c:pt>
                <c:pt idx="42935" formatCode="General">
                  <c:v>28.895499999999998</c:v>
                </c:pt>
                <c:pt idx="42936" formatCode="General">
                  <c:v>28.896100000000001</c:v>
                </c:pt>
                <c:pt idx="42937" formatCode="General">
                  <c:v>28.896799999999999</c:v>
                </c:pt>
                <c:pt idx="42938" formatCode="General">
                  <c:v>28.897500000000001</c:v>
                </c:pt>
                <c:pt idx="42939" formatCode="General">
                  <c:v>28.898199999999999</c:v>
                </c:pt>
                <c:pt idx="42940" formatCode="General">
                  <c:v>28.898800000000001</c:v>
                </c:pt>
                <c:pt idx="42941" formatCode="General">
                  <c:v>28.8995</c:v>
                </c:pt>
                <c:pt idx="42942" formatCode="General">
                  <c:v>28.900200000000002</c:v>
                </c:pt>
                <c:pt idx="42943" formatCode="General">
                  <c:v>28.9009</c:v>
                </c:pt>
                <c:pt idx="42944" formatCode="General">
                  <c:v>28.901499999999999</c:v>
                </c:pt>
                <c:pt idx="42945" formatCode="General">
                  <c:v>28.902200000000001</c:v>
                </c:pt>
                <c:pt idx="42946" formatCode="General">
                  <c:v>28.902899999999999</c:v>
                </c:pt>
                <c:pt idx="42947" formatCode="General">
                  <c:v>28.903600000000001</c:v>
                </c:pt>
                <c:pt idx="42948" formatCode="General">
                  <c:v>28.904199999999999</c:v>
                </c:pt>
                <c:pt idx="42949" formatCode="General">
                  <c:v>28.904900000000001</c:v>
                </c:pt>
                <c:pt idx="42950" formatCode="General">
                  <c:v>28.9056</c:v>
                </c:pt>
                <c:pt idx="42951" formatCode="General">
                  <c:v>28.906199999999998</c:v>
                </c:pt>
                <c:pt idx="42952" formatCode="General">
                  <c:v>28.9069</c:v>
                </c:pt>
                <c:pt idx="42953" formatCode="General">
                  <c:v>28.907599999999999</c:v>
                </c:pt>
                <c:pt idx="42954" formatCode="General">
                  <c:v>28.908300000000001</c:v>
                </c:pt>
                <c:pt idx="42955" formatCode="General">
                  <c:v>28.908899999999999</c:v>
                </c:pt>
                <c:pt idx="42956" formatCode="General">
                  <c:v>28.909600000000001</c:v>
                </c:pt>
                <c:pt idx="42957" formatCode="General">
                  <c:v>28.910299999999999</c:v>
                </c:pt>
                <c:pt idx="42958" formatCode="General">
                  <c:v>28.911000000000001</c:v>
                </c:pt>
                <c:pt idx="42959" formatCode="General">
                  <c:v>28.9116</c:v>
                </c:pt>
                <c:pt idx="42960" formatCode="General">
                  <c:v>28.912299999999998</c:v>
                </c:pt>
                <c:pt idx="42961" formatCode="General">
                  <c:v>28.913</c:v>
                </c:pt>
                <c:pt idx="42962" formatCode="General">
                  <c:v>28.913599999999999</c:v>
                </c:pt>
                <c:pt idx="42963" formatCode="General">
                  <c:v>28.914300000000001</c:v>
                </c:pt>
                <c:pt idx="42964" formatCode="General">
                  <c:v>28.914999999999999</c:v>
                </c:pt>
                <c:pt idx="42965" formatCode="General">
                  <c:v>28.915700000000001</c:v>
                </c:pt>
                <c:pt idx="42966" formatCode="General">
                  <c:v>28.9163</c:v>
                </c:pt>
                <c:pt idx="42967" formatCode="General">
                  <c:v>28.917000000000002</c:v>
                </c:pt>
                <c:pt idx="42968" formatCode="General">
                  <c:v>28.9177</c:v>
                </c:pt>
                <c:pt idx="42969" formatCode="General">
                  <c:v>28.918399999999998</c:v>
                </c:pt>
                <c:pt idx="42970" formatCode="General">
                  <c:v>28.919</c:v>
                </c:pt>
                <c:pt idx="42971" formatCode="General">
                  <c:v>28.919699999999999</c:v>
                </c:pt>
                <c:pt idx="42972" formatCode="General">
                  <c:v>28.920400000000001</c:v>
                </c:pt>
                <c:pt idx="42973" formatCode="General">
                  <c:v>28.921099999999999</c:v>
                </c:pt>
                <c:pt idx="42974" formatCode="General">
                  <c:v>28.921700000000001</c:v>
                </c:pt>
                <c:pt idx="42975" formatCode="General">
                  <c:v>28.9224</c:v>
                </c:pt>
                <c:pt idx="42976" formatCode="General">
                  <c:v>28.923100000000002</c:v>
                </c:pt>
                <c:pt idx="42977" formatCode="General">
                  <c:v>28.9237</c:v>
                </c:pt>
                <c:pt idx="42978" formatCode="General">
                  <c:v>28.924399999999999</c:v>
                </c:pt>
                <c:pt idx="42979" formatCode="General">
                  <c:v>28.9251</c:v>
                </c:pt>
                <c:pt idx="42980" formatCode="General">
                  <c:v>28.925799999999999</c:v>
                </c:pt>
                <c:pt idx="42981" formatCode="General">
                  <c:v>28.926400000000001</c:v>
                </c:pt>
                <c:pt idx="42982" formatCode="General">
                  <c:v>28.927099999999999</c:v>
                </c:pt>
                <c:pt idx="42983" formatCode="General">
                  <c:v>28.927800000000001</c:v>
                </c:pt>
                <c:pt idx="42984" formatCode="General">
                  <c:v>28.9285</c:v>
                </c:pt>
                <c:pt idx="42985" formatCode="General">
                  <c:v>28.929099999999998</c:v>
                </c:pt>
                <c:pt idx="42986" formatCode="General">
                  <c:v>28.9298</c:v>
                </c:pt>
                <c:pt idx="42987" formatCode="General">
                  <c:v>28.930499999999999</c:v>
                </c:pt>
                <c:pt idx="42988" formatCode="General">
                  <c:v>28.931100000000001</c:v>
                </c:pt>
                <c:pt idx="42989" formatCode="General">
                  <c:v>28.931799999999999</c:v>
                </c:pt>
                <c:pt idx="42990" formatCode="General">
                  <c:v>28.932500000000001</c:v>
                </c:pt>
                <c:pt idx="42991" formatCode="General">
                  <c:v>28.933199999999999</c:v>
                </c:pt>
                <c:pt idx="42992" formatCode="General">
                  <c:v>28.933800000000002</c:v>
                </c:pt>
                <c:pt idx="42993" formatCode="General">
                  <c:v>28.9345</c:v>
                </c:pt>
                <c:pt idx="42994" formatCode="General">
                  <c:v>28.935199999999998</c:v>
                </c:pt>
                <c:pt idx="42995" formatCode="General">
                  <c:v>28.9359</c:v>
                </c:pt>
                <c:pt idx="42996" formatCode="General">
                  <c:v>28.936499999999999</c:v>
                </c:pt>
                <c:pt idx="42997" formatCode="General">
                  <c:v>28.937200000000001</c:v>
                </c:pt>
                <c:pt idx="42998" formatCode="General">
                  <c:v>28.937899999999999</c:v>
                </c:pt>
                <c:pt idx="42999" formatCode="General">
                  <c:v>28.938500000000001</c:v>
                </c:pt>
                <c:pt idx="43000" formatCode="General">
                  <c:v>28.9392</c:v>
                </c:pt>
                <c:pt idx="43001" formatCode="General">
                  <c:v>28.939900000000002</c:v>
                </c:pt>
                <c:pt idx="43002" formatCode="General">
                  <c:v>28.9406</c:v>
                </c:pt>
                <c:pt idx="43003" formatCode="General">
                  <c:v>28.941199999999998</c:v>
                </c:pt>
                <c:pt idx="43004" formatCode="General">
                  <c:v>28.9419</c:v>
                </c:pt>
                <c:pt idx="43005" formatCode="General">
                  <c:v>28.942599999999999</c:v>
                </c:pt>
                <c:pt idx="43006" formatCode="General">
                  <c:v>28.943300000000001</c:v>
                </c:pt>
                <c:pt idx="43007" formatCode="General">
                  <c:v>28.943899999999999</c:v>
                </c:pt>
                <c:pt idx="43008" formatCode="General">
                  <c:v>28.944600000000001</c:v>
                </c:pt>
                <c:pt idx="43009" formatCode="General">
                  <c:v>28.9453</c:v>
                </c:pt>
                <c:pt idx="43010" formatCode="General">
                  <c:v>28.946000000000002</c:v>
                </c:pt>
                <c:pt idx="43011" formatCode="General">
                  <c:v>28.9466</c:v>
                </c:pt>
                <c:pt idx="43012" formatCode="General">
                  <c:v>28.947299999999998</c:v>
                </c:pt>
                <c:pt idx="43013" formatCode="General">
                  <c:v>28.948</c:v>
                </c:pt>
                <c:pt idx="43014" formatCode="General">
                  <c:v>28.948599999999999</c:v>
                </c:pt>
                <c:pt idx="43015" formatCode="General">
                  <c:v>28.949300000000001</c:v>
                </c:pt>
                <c:pt idx="43016" formatCode="General">
                  <c:v>28.95</c:v>
                </c:pt>
                <c:pt idx="43017" formatCode="General">
                  <c:v>28.950700000000001</c:v>
                </c:pt>
                <c:pt idx="43018" formatCode="General">
                  <c:v>28.9513</c:v>
                </c:pt>
                <c:pt idx="43019" formatCode="General">
                  <c:v>28.952000000000002</c:v>
                </c:pt>
                <c:pt idx="43020" formatCode="General">
                  <c:v>28.9527</c:v>
                </c:pt>
                <c:pt idx="43021" formatCode="General">
                  <c:v>28.953399999999998</c:v>
                </c:pt>
                <c:pt idx="43022" formatCode="General">
                  <c:v>28.954000000000001</c:v>
                </c:pt>
                <c:pt idx="43023" formatCode="General">
                  <c:v>28.954699999999999</c:v>
                </c:pt>
                <c:pt idx="43024" formatCode="General">
                  <c:v>28.955400000000001</c:v>
                </c:pt>
                <c:pt idx="43025" formatCode="General">
                  <c:v>28.956</c:v>
                </c:pt>
                <c:pt idx="43026" formatCode="General">
                  <c:v>28.956700000000001</c:v>
                </c:pt>
                <c:pt idx="43027" formatCode="General">
                  <c:v>28.9574</c:v>
                </c:pt>
                <c:pt idx="43028" formatCode="General">
                  <c:v>28.958100000000002</c:v>
                </c:pt>
                <c:pt idx="43029" formatCode="General">
                  <c:v>28.9587</c:v>
                </c:pt>
                <c:pt idx="43030" formatCode="General">
                  <c:v>28.959399999999999</c:v>
                </c:pt>
                <c:pt idx="43031" formatCode="General">
                  <c:v>28.960100000000001</c:v>
                </c:pt>
                <c:pt idx="43032" formatCode="General">
                  <c:v>28.960799999999999</c:v>
                </c:pt>
                <c:pt idx="43033" formatCode="General">
                  <c:v>28.961400000000001</c:v>
                </c:pt>
                <c:pt idx="43034" formatCode="General">
                  <c:v>28.9621</c:v>
                </c:pt>
                <c:pt idx="43035" formatCode="General">
                  <c:v>28.962800000000001</c:v>
                </c:pt>
                <c:pt idx="43036" formatCode="General">
                  <c:v>28.9634</c:v>
                </c:pt>
                <c:pt idx="43037" formatCode="General">
                  <c:v>28.964099999999998</c:v>
                </c:pt>
                <c:pt idx="43038" formatCode="General">
                  <c:v>28.9648</c:v>
                </c:pt>
                <c:pt idx="43039" formatCode="General">
                  <c:v>28.965499999999999</c:v>
                </c:pt>
                <c:pt idx="43040" formatCode="General">
                  <c:v>28.966100000000001</c:v>
                </c:pt>
                <c:pt idx="43041" formatCode="General">
                  <c:v>28.966799999999999</c:v>
                </c:pt>
                <c:pt idx="43042" formatCode="General">
                  <c:v>28.967500000000001</c:v>
                </c:pt>
                <c:pt idx="43043" formatCode="General">
                  <c:v>28.9682</c:v>
                </c:pt>
                <c:pt idx="43044" formatCode="General">
                  <c:v>28.968800000000002</c:v>
                </c:pt>
                <c:pt idx="43045" formatCode="General">
                  <c:v>28.9695</c:v>
                </c:pt>
                <c:pt idx="43046" formatCode="General">
                  <c:v>28.970199999999998</c:v>
                </c:pt>
                <c:pt idx="43047" formatCode="General">
                  <c:v>28.9709</c:v>
                </c:pt>
                <c:pt idx="43048" formatCode="General">
                  <c:v>28.971499999999999</c:v>
                </c:pt>
                <c:pt idx="43049" formatCode="General">
                  <c:v>28.972200000000001</c:v>
                </c:pt>
                <c:pt idx="43050" formatCode="General">
                  <c:v>28.972899999999999</c:v>
                </c:pt>
                <c:pt idx="43051" formatCode="General">
                  <c:v>28.973500000000001</c:v>
                </c:pt>
                <c:pt idx="43052" formatCode="General">
                  <c:v>28.9742</c:v>
                </c:pt>
                <c:pt idx="43053" formatCode="General">
                  <c:v>28.974900000000002</c:v>
                </c:pt>
                <c:pt idx="43054" formatCode="General">
                  <c:v>28.9756</c:v>
                </c:pt>
                <c:pt idx="43055" formatCode="General">
                  <c:v>28.976199999999999</c:v>
                </c:pt>
                <c:pt idx="43056" formatCode="General">
                  <c:v>28.976900000000001</c:v>
                </c:pt>
                <c:pt idx="43057" formatCode="General">
                  <c:v>28.977599999999999</c:v>
                </c:pt>
                <c:pt idx="43058" formatCode="General">
                  <c:v>28.978300000000001</c:v>
                </c:pt>
                <c:pt idx="43059" formatCode="General">
                  <c:v>28.978899999999999</c:v>
                </c:pt>
                <c:pt idx="43060" formatCode="General">
                  <c:v>28.979600000000001</c:v>
                </c:pt>
                <c:pt idx="43061" formatCode="General">
                  <c:v>28.9803</c:v>
                </c:pt>
                <c:pt idx="43062" formatCode="General">
                  <c:v>28.980899999999998</c:v>
                </c:pt>
                <c:pt idx="43063" formatCode="General">
                  <c:v>28.9816</c:v>
                </c:pt>
                <c:pt idx="43064" formatCode="General">
                  <c:v>28.982299999999999</c:v>
                </c:pt>
                <c:pt idx="43065" formatCode="General">
                  <c:v>28.983000000000001</c:v>
                </c:pt>
                <c:pt idx="43066" formatCode="General">
                  <c:v>28.983599999999999</c:v>
                </c:pt>
                <c:pt idx="43067" formatCode="General">
                  <c:v>28.984300000000001</c:v>
                </c:pt>
                <c:pt idx="43068" formatCode="General">
                  <c:v>28.984999999999999</c:v>
                </c:pt>
                <c:pt idx="43069" formatCode="General">
                  <c:v>28.985700000000001</c:v>
                </c:pt>
                <c:pt idx="43070" formatCode="General">
                  <c:v>28.9863</c:v>
                </c:pt>
                <c:pt idx="43071" formatCode="General">
                  <c:v>28.986999999999998</c:v>
                </c:pt>
                <c:pt idx="43072" formatCode="General">
                  <c:v>28.9877</c:v>
                </c:pt>
                <c:pt idx="43073" formatCode="General">
                  <c:v>28.988399999999999</c:v>
                </c:pt>
                <c:pt idx="43074" formatCode="General">
                  <c:v>28.989000000000001</c:v>
                </c:pt>
                <c:pt idx="43075" formatCode="General">
                  <c:v>28.989699999999999</c:v>
                </c:pt>
                <c:pt idx="43076" formatCode="General">
                  <c:v>28.990400000000001</c:v>
                </c:pt>
                <c:pt idx="43077" formatCode="General">
                  <c:v>28.991</c:v>
                </c:pt>
                <c:pt idx="43078" formatCode="General">
                  <c:v>28.991700000000002</c:v>
                </c:pt>
                <c:pt idx="43079" formatCode="General">
                  <c:v>28.9924</c:v>
                </c:pt>
                <c:pt idx="43080" formatCode="General">
                  <c:v>28.993099999999998</c:v>
                </c:pt>
                <c:pt idx="43081" formatCode="General">
                  <c:v>28.9937</c:v>
                </c:pt>
                <c:pt idx="43082" formatCode="General">
                  <c:v>28.994399999999999</c:v>
                </c:pt>
                <c:pt idx="43083" formatCode="General">
                  <c:v>28.995100000000001</c:v>
                </c:pt>
                <c:pt idx="43084" formatCode="General">
                  <c:v>28.995799999999999</c:v>
                </c:pt>
                <c:pt idx="43085" formatCode="General">
                  <c:v>28.996400000000001</c:v>
                </c:pt>
                <c:pt idx="43086" formatCode="General">
                  <c:v>28.9971</c:v>
                </c:pt>
                <c:pt idx="43087" formatCode="General">
                  <c:v>28.997800000000002</c:v>
                </c:pt>
                <c:pt idx="43088" formatCode="General">
                  <c:v>28.9984</c:v>
                </c:pt>
                <c:pt idx="43089" formatCode="General">
                  <c:v>28.999099999999999</c:v>
                </c:pt>
                <c:pt idx="43090" formatCode="General">
                  <c:v>28.9998</c:v>
                </c:pt>
                <c:pt idx="43091" formatCode="General">
                  <c:v>29.000499999999999</c:v>
                </c:pt>
                <c:pt idx="43092" formatCode="General">
                  <c:v>29.001100000000001</c:v>
                </c:pt>
                <c:pt idx="43093" formatCode="General">
                  <c:v>29.001799999999999</c:v>
                </c:pt>
                <c:pt idx="43094" formatCode="General">
                  <c:v>29.002500000000001</c:v>
                </c:pt>
                <c:pt idx="43095" formatCode="General">
                  <c:v>29.0032</c:v>
                </c:pt>
                <c:pt idx="43096" formatCode="General">
                  <c:v>29.003799999999998</c:v>
                </c:pt>
                <c:pt idx="43097" formatCode="General">
                  <c:v>29.0045</c:v>
                </c:pt>
                <c:pt idx="43098" formatCode="General">
                  <c:v>29.005199999999999</c:v>
                </c:pt>
                <c:pt idx="43099" formatCode="General">
                  <c:v>29.005800000000001</c:v>
                </c:pt>
                <c:pt idx="43100" formatCode="General">
                  <c:v>29.006499999999999</c:v>
                </c:pt>
                <c:pt idx="43101" formatCode="General">
                  <c:v>29.007200000000001</c:v>
                </c:pt>
                <c:pt idx="43102" formatCode="General">
                  <c:v>29.007899999999999</c:v>
                </c:pt>
                <c:pt idx="43103" formatCode="General">
                  <c:v>29.008500000000002</c:v>
                </c:pt>
                <c:pt idx="43104" formatCode="General">
                  <c:v>29.0092</c:v>
                </c:pt>
                <c:pt idx="43105" formatCode="General">
                  <c:v>29.009899999999998</c:v>
                </c:pt>
                <c:pt idx="43106" formatCode="General">
                  <c:v>29.0106</c:v>
                </c:pt>
                <c:pt idx="43107" formatCode="General">
                  <c:v>29.011199999999999</c:v>
                </c:pt>
                <c:pt idx="43108" formatCode="General">
                  <c:v>29.011900000000001</c:v>
                </c:pt>
                <c:pt idx="43109" formatCode="General">
                  <c:v>29.012599999999999</c:v>
                </c:pt>
                <c:pt idx="43110" formatCode="General">
                  <c:v>29.013300000000001</c:v>
                </c:pt>
                <c:pt idx="43111" formatCode="General">
                  <c:v>29.0139</c:v>
                </c:pt>
                <c:pt idx="43112" formatCode="General">
                  <c:v>29.014600000000002</c:v>
                </c:pt>
                <c:pt idx="43113" formatCode="General">
                  <c:v>29.0153</c:v>
                </c:pt>
                <c:pt idx="43114" formatCode="General">
                  <c:v>29.015899999999998</c:v>
                </c:pt>
                <c:pt idx="43115" formatCode="General">
                  <c:v>29.0166</c:v>
                </c:pt>
                <c:pt idx="43116" formatCode="General">
                  <c:v>29.017299999999999</c:v>
                </c:pt>
                <c:pt idx="43117" formatCode="General">
                  <c:v>29.018000000000001</c:v>
                </c:pt>
                <c:pt idx="43118" formatCode="General">
                  <c:v>29.018599999999999</c:v>
                </c:pt>
                <c:pt idx="43119" formatCode="General">
                  <c:v>29.019300000000001</c:v>
                </c:pt>
                <c:pt idx="43120" formatCode="General">
                  <c:v>29.02</c:v>
                </c:pt>
                <c:pt idx="43121" formatCode="General">
                  <c:v>29.020700000000001</c:v>
                </c:pt>
                <c:pt idx="43122" formatCode="General">
                  <c:v>29.0213</c:v>
                </c:pt>
                <c:pt idx="43123" formatCode="General">
                  <c:v>29.021999999999998</c:v>
                </c:pt>
                <c:pt idx="43124" formatCode="General">
                  <c:v>29.0227</c:v>
                </c:pt>
                <c:pt idx="43125" formatCode="General">
                  <c:v>29.023299999999999</c:v>
                </c:pt>
                <c:pt idx="43126" formatCode="General">
                  <c:v>29.024000000000001</c:v>
                </c:pt>
                <c:pt idx="43127" formatCode="General">
                  <c:v>29.024699999999999</c:v>
                </c:pt>
                <c:pt idx="43128" formatCode="General">
                  <c:v>29.025400000000001</c:v>
                </c:pt>
                <c:pt idx="43129" formatCode="General">
                  <c:v>29.026</c:v>
                </c:pt>
                <c:pt idx="43130" formatCode="General">
                  <c:v>29.026700000000002</c:v>
                </c:pt>
                <c:pt idx="43131" formatCode="General">
                  <c:v>29.0274</c:v>
                </c:pt>
                <c:pt idx="43132" formatCode="General">
                  <c:v>29.028099999999998</c:v>
                </c:pt>
                <c:pt idx="43133" formatCode="General">
                  <c:v>29.028700000000001</c:v>
                </c:pt>
                <c:pt idx="43134" formatCode="General">
                  <c:v>29.029399999999999</c:v>
                </c:pt>
                <c:pt idx="43135" formatCode="General">
                  <c:v>29.030100000000001</c:v>
                </c:pt>
                <c:pt idx="43136" formatCode="General">
                  <c:v>29.0307</c:v>
                </c:pt>
                <c:pt idx="43137" formatCode="General">
                  <c:v>29.031400000000001</c:v>
                </c:pt>
                <c:pt idx="43138" formatCode="General">
                  <c:v>29.0321</c:v>
                </c:pt>
                <c:pt idx="43139" formatCode="General">
                  <c:v>29.032800000000002</c:v>
                </c:pt>
                <c:pt idx="43140" formatCode="General">
                  <c:v>29.0334</c:v>
                </c:pt>
                <c:pt idx="43141" formatCode="General">
                  <c:v>29.034099999999999</c:v>
                </c:pt>
                <c:pt idx="43142" formatCode="General">
                  <c:v>29.034800000000001</c:v>
                </c:pt>
                <c:pt idx="43143" formatCode="General">
                  <c:v>29.035499999999999</c:v>
                </c:pt>
                <c:pt idx="43144" formatCode="General">
                  <c:v>29.036100000000001</c:v>
                </c:pt>
                <c:pt idx="43145" formatCode="General">
                  <c:v>29.036799999999999</c:v>
                </c:pt>
                <c:pt idx="43146" formatCode="General">
                  <c:v>29.037500000000001</c:v>
                </c:pt>
                <c:pt idx="43147" formatCode="General">
                  <c:v>29.0382</c:v>
                </c:pt>
                <c:pt idx="43148" formatCode="General">
                  <c:v>29.038799999999998</c:v>
                </c:pt>
                <c:pt idx="43149" formatCode="General">
                  <c:v>29.0395</c:v>
                </c:pt>
                <c:pt idx="43150" formatCode="General">
                  <c:v>29.040199999999999</c:v>
                </c:pt>
                <c:pt idx="43151" formatCode="General">
                  <c:v>29.040800000000001</c:v>
                </c:pt>
                <c:pt idx="43152" formatCode="General">
                  <c:v>29.041499999999999</c:v>
                </c:pt>
                <c:pt idx="43153" formatCode="General">
                  <c:v>29.042200000000001</c:v>
                </c:pt>
                <c:pt idx="43154" formatCode="General">
                  <c:v>29.042899999999999</c:v>
                </c:pt>
                <c:pt idx="43155" formatCode="General">
                  <c:v>29.043500000000002</c:v>
                </c:pt>
                <c:pt idx="43156" formatCode="General">
                  <c:v>29.0442</c:v>
                </c:pt>
                <c:pt idx="43157" formatCode="General">
                  <c:v>29.044899999999998</c:v>
                </c:pt>
                <c:pt idx="43158" formatCode="General">
                  <c:v>29.0456</c:v>
                </c:pt>
                <c:pt idx="43159" formatCode="General">
                  <c:v>29.046199999999999</c:v>
                </c:pt>
                <c:pt idx="43160" formatCode="General">
                  <c:v>29.046900000000001</c:v>
                </c:pt>
                <c:pt idx="43161" formatCode="General">
                  <c:v>29.047599999999999</c:v>
                </c:pt>
                <c:pt idx="43162" formatCode="General">
                  <c:v>29.048200000000001</c:v>
                </c:pt>
                <c:pt idx="43163" formatCode="General">
                  <c:v>29.0489</c:v>
                </c:pt>
                <c:pt idx="43164" formatCode="General">
                  <c:v>29.049600000000002</c:v>
                </c:pt>
                <c:pt idx="43165" formatCode="General">
                  <c:v>29.0503</c:v>
                </c:pt>
                <c:pt idx="43166" formatCode="General">
                  <c:v>29.050899999999999</c:v>
                </c:pt>
                <c:pt idx="43167" formatCode="General">
                  <c:v>29.051600000000001</c:v>
                </c:pt>
                <c:pt idx="43168" formatCode="General">
                  <c:v>29.052299999999999</c:v>
                </c:pt>
                <c:pt idx="43169" formatCode="General">
                  <c:v>29.053000000000001</c:v>
                </c:pt>
                <c:pt idx="43170" formatCode="General">
                  <c:v>29.053599999999999</c:v>
                </c:pt>
                <c:pt idx="43171" formatCode="General">
                  <c:v>29.054300000000001</c:v>
                </c:pt>
                <c:pt idx="43172" formatCode="General">
                  <c:v>29.055</c:v>
                </c:pt>
                <c:pt idx="43173" formatCode="General">
                  <c:v>29.055700000000002</c:v>
                </c:pt>
                <c:pt idx="43174" formatCode="General">
                  <c:v>29.0563</c:v>
                </c:pt>
                <c:pt idx="43175" formatCode="General">
                  <c:v>29.056999999999999</c:v>
                </c:pt>
                <c:pt idx="43176" formatCode="General">
                  <c:v>29.057700000000001</c:v>
                </c:pt>
                <c:pt idx="43177" formatCode="General">
                  <c:v>29.058299999999999</c:v>
                </c:pt>
                <c:pt idx="43178" formatCode="General">
                  <c:v>29.059000000000001</c:v>
                </c:pt>
                <c:pt idx="43179" formatCode="General">
                  <c:v>29.059699999999999</c:v>
                </c:pt>
                <c:pt idx="43180" formatCode="General">
                  <c:v>29.060400000000001</c:v>
                </c:pt>
                <c:pt idx="43181" formatCode="General">
                  <c:v>29.061</c:v>
                </c:pt>
                <c:pt idx="43182" formatCode="General">
                  <c:v>29.061699999999998</c:v>
                </c:pt>
                <c:pt idx="43183" formatCode="General">
                  <c:v>29.0624</c:v>
                </c:pt>
                <c:pt idx="43184" formatCode="General">
                  <c:v>29.063099999999999</c:v>
                </c:pt>
                <c:pt idx="43185" formatCode="General">
                  <c:v>29.063700000000001</c:v>
                </c:pt>
                <c:pt idx="43186" formatCode="General">
                  <c:v>29.064399999999999</c:v>
                </c:pt>
                <c:pt idx="43187" formatCode="General">
                  <c:v>29.065100000000001</c:v>
                </c:pt>
                <c:pt idx="43188" formatCode="General">
                  <c:v>29.0657</c:v>
                </c:pt>
                <c:pt idx="43189" formatCode="General">
                  <c:v>29.066400000000002</c:v>
                </c:pt>
                <c:pt idx="43190" formatCode="General">
                  <c:v>29.0671</c:v>
                </c:pt>
                <c:pt idx="43191" formatCode="General">
                  <c:v>29.067799999999998</c:v>
                </c:pt>
                <c:pt idx="43192" formatCode="General">
                  <c:v>29.0684</c:v>
                </c:pt>
                <c:pt idx="43193" formatCode="General">
                  <c:v>29.069099999999999</c:v>
                </c:pt>
                <c:pt idx="43194" formatCode="General">
                  <c:v>29.069800000000001</c:v>
                </c:pt>
                <c:pt idx="43195" formatCode="General">
                  <c:v>29.070499999999999</c:v>
                </c:pt>
                <c:pt idx="43196" formatCode="General">
                  <c:v>29.071100000000001</c:v>
                </c:pt>
                <c:pt idx="43197" formatCode="General">
                  <c:v>29.0718</c:v>
                </c:pt>
                <c:pt idx="43198" formatCode="General">
                  <c:v>29.072500000000002</c:v>
                </c:pt>
                <c:pt idx="43199" formatCode="General">
                  <c:v>29.0731</c:v>
                </c:pt>
                <c:pt idx="43200" formatCode="General">
                  <c:v>29.073799999999999</c:v>
                </c:pt>
                <c:pt idx="43201" formatCode="General">
                  <c:v>29.0745</c:v>
                </c:pt>
                <c:pt idx="43202" formatCode="General">
                  <c:v>29.075199999999999</c:v>
                </c:pt>
                <c:pt idx="43203" formatCode="General">
                  <c:v>29.075800000000001</c:v>
                </c:pt>
                <c:pt idx="43204" formatCode="General">
                  <c:v>29.076499999999999</c:v>
                </c:pt>
                <c:pt idx="43205" formatCode="General">
                  <c:v>29.077200000000001</c:v>
                </c:pt>
                <c:pt idx="43206" formatCode="General">
                  <c:v>29.0779</c:v>
                </c:pt>
                <c:pt idx="43207" formatCode="General">
                  <c:v>29.078499999999998</c:v>
                </c:pt>
                <c:pt idx="43208" formatCode="General">
                  <c:v>29.0792</c:v>
                </c:pt>
                <c:pt idx="43209" formatCode="General">
                  <c:v>29.079899999999999</c:v>
                </c:pt>
                <c:pt idx="43210" formatCode="General">
                  <c:v>29.0806</c:v>
                </c:pt>
                <c:pt idx="43211" formatCode="General">
                  <c:v>29.081199999999999</c:v>
                </c:pt>
                <c:pt idx="43212" formatCode="General">
                  <c:v>29.081900000000001</c:v>
                </c:pt>
                <c:pt idx="43213" formatCode="General">
                  <c:v>29.082599999999999</c:v>
                </c:pt>
                <c:pt idx="43214" formatCode="General">
                  <c:v>29.083200000000001</c:v>
                </c:pt>
                <c:pt idx="43215" formatCode="General">
                  <c:v>29.0839</c:v>
                </c:pt>
                <c:pt idx="43216" formatCode="General">
                  <c:v>29.084599999999998</c:v>
                </c:pt>
                <c:pt idx="43217" formatCode="General">
                  <c:v>29.0853</c:v>
                </c:pt>
                <c:pt idx="43218" formatCode="General">
                  <c:v>29.085899999999999</c:v>
                </c:pt>
                <c:pt idx="43219" formatCode="General">
                  <c:v>29.086600000000001</c:v>
                </c:pt>
                <c:pt idx="43220" formatCode="General">
                  <c:v>29.087299999999999</c:v>
                </c:pt>
                <c:pt idx="43221" formatCode="General">
                  <c:v>29.088000000000001</c:v>
                </c:pt>
                <c:pt idx="43222" formatCode="General">
                  <c:v>29.0886</c:v>
                </c:pt>
                <c:pt idx="43223" formatCode="General">
                  <c:v>29.089300000000001</c:v>
                </c:pt>
                <c:pt idx="43224" formatCode="General">
                  <c:v>29.09</c:v>
                </c:pt>
                <c:pt idx="43225" formatCode="General">
                  <c:v>29.090599999999998</c:v>
                </c:pt>
                <c:pt idx="43226" formatCode="General">
                  <c:v>29.0913</c:v>
                </c:pt>
                <c:pt idx="43227" formatCode="General">
                  <c:v>29.091999999999999</c:v>
                </c:pt>
                <c:pt idx="43228" formatCode="General">
                  <c:v>29.092700000000001</c:v>
                </c:pt>
                <c:pt idx="43229" formatCode="General">
                  <c:v>29.093299999999999</c:v>
                </c:pt>
                <c:pt idx="43230" formatCode="General">
                  <c:v>29.094000000000001</c:v>
                </c:pt>
                <c:pt idx="43231" formatCode="General">
                  <c:v>29.0947</c:v>
                </c:pt>
                <c:pt idx="43232" formatCode="General">
                  <c:v>29.095400000000001</c:v>
                </c:pt>
                <c:pt idx="43233" formatCode="General">
                  <c:v>29.096</c:v>
                </c:pt>
                <c:pt idx="43234" formatCode="General">
                  <c:v>29.096699999999998</c:v>
                </c:pt>
                <c:pt idx="43235" formatCode="General">
                  <c:v>29.0974</c:v>
                </c:pt>
                <c:pt idx="43236" formatCode="General">
                  <c:v>29.098099999999999</c:v>
                </c:pt>
                <c:pt idx="43237" formatCode="General">
                  <c:v>29.098700000000001</c:v>
                </c:pt>
                <c:pt idx="43238" formatCode="General">
                  <c:v>29.099399999999999</c:v>
                </c:pt>
                <c:pt idx="43239" formatCode="General">
                  <c:v>29.100100000000001</c:v>
                </c:pt>
                <c:pt idx="43240" formatCode="General">
                  <c:v>29.1007</c:v>
                </c:pt>
                <c:pt idx="43241" formatCode="General">
                  <c:v>29.101400000000002</c:v>
                </c:pt>
                <c:pt idx="43242" formatCode="General">
                  <c:v>29.1021</c:v>
                </c:pt>
                <c:pt idx="43243" formatCode="General">
                  <c:v>29.102799999999998</c:v>
                </c:pt>
                <c:pt idx="43244" formatCode="General">
                  <c:v>29.103400000000001</c:v>
                </c:pt>
                <c:pt idx="43245" formatCode="General">
                  <c:v>29.104099999999999</c:v>
                </c:pt>
                <c:pt idx="43246" formatCode="General">
                  <c:v>29.104800000000001</c:v>
                </c:pt>
                <c:pt idx="43247" formatCode="General">
                  <c:v>29.105499999999999</c:v>
                </c:pt>
                <c:pt idx="43248" formatCode="General">
                  <c:v>29.106100000000001</c:v>
                </c:pt>
                <c:pt idx="43249" formatCode="General">
                  <c:v>29.1068</c:v>
                </c:pt>
                <c:pt idx="43250" formatCode="General">
                  <c:v>29.107500000000002</c:v>
                </c:pt>
                <c:pt idx="43251" formatCode="General">
                  <c:v>29.1081</c:v>
                </c:pt>
                <c:pt idx="43252" formatCode="General">
                  <c:v>29.108799999999999</c:v>
                </c:pt>
                <c:pt idx="43253" formatCode="General">
                  <c:v>29.109500000000001</c:v>
                </c:pt>
                <c:pt idx="43254" formatCode="General">
                  <c:v>29.110199999999999</c:v>
                </c:pt>
                <c:pt idx="43255" formatCode="General">
                  <c:v>29.110800000000001</c:v>
                </c:pt>
                <c:pt idx="43256" formatCode="General">
                  <c:v>29.111499999999999</c:v>
                </c:pt>
                <c:pt idx="43257" formatCode="General">
                  <c:v>29.112200000000001</c:v>
                </c:pt>
                <c:pt idx="43258" formatCode="General">
                  <c:v>29.1129</c:v>
                </c:pt>
                <c:pt idx="43259" formatCode="General">
                  <c:v>29.113499999999998</c:v>
                </c:pt>
                <c:pt idx="43260" formatCode="General">
                  <c:v>29.1142</c:v>
                </c:pt>
                <c:pt idx="43261" formatCode="General">
                  <c:v>29.114899999999999</c:v>
                </c:pt>
                <c:pt idx="43262" formatCode="General">
                  <c:v>29.115500000000001</c:v>
                </c:pt>
                <c:pt idx="43263" formatCode="General">
                  <c:v>29.116199999999999</c:v>
                </c:pt>
                <c:pt idx="43264" formatCode="General">
                  <c:v>29.116900000000001</c:v>
                </c:pt>
                <c:pt idx="43265" formatCode="General">
                  <c:v>29.117599999999999</c:v>
                </c:pt>
                <c:pt idx="43266" formatCode="General">
                  <c:v>29.118200000000002</c:v>
                </c:pt>
                <c:pt idx="43267" formatCode="General">
                  <c:v>29.1189</c:v>
                </c:pt>
                <c:pt idx="43268" formatCode="General">
                  <c:v>29.119599999999998</c:v>
                </c:pt>
                <c:pt idx="43269" formatCode="General">
                  <c:v>29.1203</c:v>
                </c:pt>
                <c:pt idx="43270" formatCode="General">
                  <c:v>29.120899999999999</c:v>
                </c:pt>
                <c:pt idx="43271" formatCode="General">
                  <c:v>29.121600000000001</c:v>
                </c:pt>
                <c:pt idx="43272" formatCode="General">
                  <c:v>29.122299999999999</c:v>
                </c:pt>
                <c:pt idx="43273" formatCode="General">
                  <c:v>29.123000000000001</c:v>
                </c:pt>
                <c:pt idx="43274" formatCode="General">
                  <c:v>29.1236</c:v>
                </c:pt>
                <c:pt idx="43275" formatCode="General">
                  <c:v>29.124300000000002</c:v>
                </c:pt>
                <c:pt idx="43276" formatCode="General">
                  <c:v>29.125</c:v>
                </c:pt>
                <c:pt idx="43277" formatCode="General">
                  <c:v>29.125599999999999</c:v>
                </c:pt>
                <c:pt idx="43278" formatCode="General">
                  <c:v>29.126300000000001</c:v>
                </c:pt>
                <c:pt idx="43279" formatCode="General">
                  <c:v>29.126999999999999</c:v>
                </c:pt>
                <c:pt idx="43280" formatCode="General">
                  <c:v>29.127700000000001</c:v>
                </c:pt>
                <c:pt idx="43281" formatCode="General">
                  <c:v>29.128299999999999</c:v>
                </c:pt>
                <c:pt idx="43282" formatCode="General">
                  <c:v>29.129000000000001</c:v>
                </c:pt>
                <c:pt idx="43283" formatCode="General">
                  <c:v>29.1297</c:v>
                </c:pt>
                <c:pt idx="43284" formatCode="General">
                  <c:v>29.130400000000002</c:v>
                </c:pt>
                <c:pt idx="43285" formatCode="General">
                  <c:v>29.131</c:v>
                </c:pt>
                <c:pt idx="43286" formatCode="General">
                  <c:v>29.131699999999999</c:v>
                </c:pt>
                <c:pt idx="43287" formatCode="General">
                  <c:v>29.132400000000001</c:v>
                </c:pt>
                <c:pt idx="43288" formatCode="General">
                  <c:v>29.132999999999999</c:v>
                </c:pt>
                <c:pt idx="43289" formatCode="General">
                  <c:v>29.133700000000001</c:v>
                </c:pt>
                <c:pt idx="43290" formatCode="General">
                  <c:v>29.134399999999999</c:v>
                </c:pt>
                <c:pt idx="43291" formatCode="General">
                  <c:v>29.135100000000001</c:v>
                </c:pt>
                <c:pt idx="43292" formatCode="General">
                  <c:v>29.1357</c:v>
                </c:pt>
                <c:pt idx="43293" formatCode="General">
                  <c:v>29.136399999999998</c:v>
                </c:pt>
                <c:pt idx="43294" formatCode="General">
                  <c:v>29.1371</c:v>
                </c:pt>
                <c:pt idx="43295" formatCode="General">
                  <c:v>29.137799999999999</c:v>
                </c:pt>
                <c:pt idx="43296" formatCode="General">
                  <c:v>29.138400000000001</c:v>
                </c:pt>
                <c:pt idx="43297" formatCode="General">
                  <c:v>29.139099999999999</c:v>
                </c:pt>
                <c:pt idx="43298" formatCode="General">
                  <c:v>29.139800000000001</c:v>
                </c:pt>
                <c:pt idx="43299" formatCode="General">
                  <c:v>29.1404</c:v>
                </c:pt>
                <c:pt idx="43300" formatCode="General">
                  <c:v>29.141100000000002</c:v>
                </c:pt>
                <c:pt idx="43301" formatCode="General">
                  <c:v>29.1418</c:v>
                </c:pt>
                <c:pt idx="43302" formatCode="General">
                  <c:v>29.142499999999998</c:v>
                </c:pt>
                <c:pt idx="43303" formatCode="General">
                  <c:v>29.1431</c:v>
                </c:pt>
                <c:pt idx="43304" formatCode="General">
                  <c:v>29.143799999999999</c:v>
                </c:pt>
                <c:pt idx="43305" formatCode="General">
                  <c:v>29.144500000000001</c:v>
                </c:pt>
                <c:pt idx="43306" formatCode="General">
                  <c:v>29.145199999999999</c:v>
                </c:pt>
                <c:pt idx="43307" formatCode="General">
                  <c:v>29.145800000000001</c:v>
                </c:pt>
                <c:pt idx="43308" formatCode="General">
                  <c:v>29.1465</c:v>
                </c:pt>
                <c:pt idx="43309" formatCode="General">
                  <c:v>29.147200000000002</c:v>
                </c:pt>
                <c:pt idx="43310" formatCode="General">
                  <c:v>29.1479</c:v>
                </c:pt>
                <c:pt idx="43311" formatCode="General">
                  <c:v>29.148499999999999</c:v>
                </c:pt>
                <c:pt idx="43312" formatCode="General">
                  <c:v>29.1492</c:v>
                </c:pt>
                <c:pt idx="43313" formatCode="General">
                  <c:v>29.149899999999999</c:v>
                </c:pt>
                <c:pt idx="43314" formatCode="General">
                  <c:v>29.150500000000001</c:v>
                </c:pt>
                <c:pt idx="43315" formatCode="General">
                  <c:v>29.151199999999999</c:v>
                </c:pt>
                <c:pt idx="43316" formatCode="General">
                  <c:v>29.151900000000001</c:v>
                </c:pt>
                <c:pt idx="43317" formatCode="General">
                  <c:v>29.1526</c:v>
                </c:pt>
                <c:pt idx="43318" formatCode="General">
                  <c:v>29.153199999999998</c:v>
                </c:pt>
                <c:pt idx="43319" formatCode="General">
                  <c:v>29.1539</c:v>
                </c:pt>
                <c:pt idx="43320" formatCode="General">
                  <c:v>29.154599999999999</c:v>
                </c:pt>
                <c:pt idx="43321" formatCode="General">
                  <c:v>29.1553</c:v>
                </c:pt>
                <c:pt idx="43322" formatCode="General">
                  <c:v>29.155899999999999</c:v>
                </c:pt>
                <c:pt idx="43323" formatCode="General">
                  <c:v>29.156600000000001</c:v>
                </c:pt>
                <c:pt idx="43324" formatCode="General">
                  <c:v>29.157299999999999</c:v>
                </c:pt>
                <c:pt idx="43325" formatCode="General">
                  <c:v>29.157900000000001</c:v>
                </c:pt>
                <c:pt idx="43326" formatCode="General">
                  <c:v>29.1586</c:v>
                </c:pt>
                <c:pt idx="43327" formatCode="General">
                  <c:v>29.159300000000002</c:v>
                </c:pt>
                <c:pt idx="43328" formatCode="General">
                  <c:v>29.16</c:v>
                </c:pt>
                <c:pt idx="43329" formatCode="General">
                  <c:v>29.160599999999999</c:v>
                </c:pt>
                <c:pt idx="43330" formatCode="General">
                  <c:v>29.161300000000001</c:v>
                </c:pt>
                <c:pt idx="43331" formatCode="General">
                  <c:v>29.161999999999999</c:v>
                </c:pt>
                <c:pt idx="43332" formatCode="General">
                  <c:v>29.162700000000001</c:v>
                </c:pt>
                <c:pt idx="43333" formatCode="General">
                  <c:v>29.1633</c:v>
                </c:pt>
                <c:pt idx="43334" formatCode="General">
                  <c:v>29.164000000000001</c:v>
                </c:pt>
                <c:pt idx="43335" formatCode="General">
                  <c:v>29.1647</c:v>
                </c:pt>
                <c:pt idx="43336" formatCode="General">
                  <c:v>29.165400000000002</c:v>
                </c:pt>
                <c:pt idx="43337" formatCode="General">
                  <c:v>29.166</c:v>
                </c:pt>
                <c:pt idx="43338" formatCode="General">
                  <c:v>29.166699999999999</c:v>
                </c:pt>
                <c:pt idx="43339" formatCode="General">
                  <c:v>29.167400000000001</c:v>
                </c:pt>
                <c:pt idx="43340" formatCode="General">
                  <c:v>29.167999999999999</c:v>
                </c:pt>
                <c:pt idx="43341" formatCode="General">
                  <c:v>29.168700000000001</c:v>
                </c:pt>
                <c:pt idx="43342" formatCode="General">
                  <c:v>29.1694</c:v>
                </c:pt>
                <c:pt idx="43343" formatCode="General">
                  <c:v>29.170100000000001</c:v>
                </c:pt>
                <c:pt idx="43344" formatCode="General">
                  <c:v>29.1707</c:v>
                </c:pt>
                <c:pt idx="43345" formatCode="General">
                  <c:v>29.171399999999998</c:v>
                </c:pt>
                <c:pt idx="43346" formatCode="General">
                  <c:v>29.1721</c:v>
                </c:pt>
                <c:pt idx="43347" formatCode="General">
                  <c:v>29.172799999999999</c:v>
                </c:pt>
                <c:pt idx="43348" formatCode="General">
                  <c:v>29.173400000000001</c:v>
                </c:pt>
                <c:pt idx="43349" formatCode="General">
                  <c:v>29.174099999999999</c:v>
                </c:pt>
                <c:pt idx="43350" formatCode="General">
                  <c:v>29.174800000000001</c:v>
                </c:pt>
                <c:pt idx="43351" formatCode="General">
                  <c:v>29.1754</c:v>
                </c:pt>
                <c:pt idx="43352" formatCode="General">
                  <c:v>29.176100000000002</c:v>
                </c:pt>
                <c:pt idx="43353" formatCode="General">
                  <c:v>29.1768</c:v>
                </c:pt>
                <c:pt idx="43354" formatCode="General">
                  <c:v>29.177499999999998</c:v>
                </c:pt>
                <c:pt idx="43355" formatCode="General">
                  <c:v>29.178100000000001</c:v>
                </c:pt>
                <c:pt idx="43356" formatCode="General">
                  <c:v>29.178799999999999</c:v>
                </c:pt>
                <c:pt idx="43357" formatCode="General">
                  <c:v>29.179500000000001</c:v>
                </c:pt>
                <c:pt idx="43358" formatCode="General">
                  <c:v>29.180199999999999</c:v>
                </c:pt>
                <c:pt idx="43359" formatCode="General">
                  <c:v>29.180800000000001</c:v>
                </c:pt>
                <c:pt idx="43360" formatCode="General">
                  <c:v>29.1815</c:v>
                </c:pt>
                <c:pt idx="43361" formatCode="General">
                  <c:v>29.182200000000002</c:v>
                </c:pt>
                <c:pt idx="43362" formatCode="General">
                  <c:v>29.1828</c:v>
                </c:pt>
                <c:pt idx="43363" formatCode="General">
                  <c:v>29.183499999999999</c:v>
                </c:pt>
                <c:pt idx="43364" formatCode="General">
                  <c:v>29.184200000000001</c:v>
                </c:pt>
                <c:pt idx="43365" formatCode="General">
                  <c:v>29.184899999999999</c:v>
                </c:pt>
                <c:pt idx="43366" formatCode="General">
                  <c:v>29.185500000000001</c:v>
                </c:pt>
                <c:pt idx="43367" formatCode="General">
                  <c:v>29.186199999999999</c:v>
                </c:pt>
                <c:pt idx="43368" formatCode="General">
                  <c:v>29.186900000000001</c:v>
                </c:pt>
                <c:pt idx="43369" formatCode="General">
                  <c:v>29.1876</c:v>
                </c:pt>
                <c:pt idx="43370" formatCode="General">
                  <c:v>29.188199999999998</c:v>
                </c:pt>
                <c:pt idx="43371" formatCode="General">
                  <c:v>29.1889</c:v>
                </c:pt>
                <c:pt idx="43372" formatCode="General">
                  <c:v>29.189599999999999</c:v>
                </c:pt>
                <c:pt idx="43373" formatCode="General">
                  <c:v>29.190300000000001</c:v>
                </c:pt>
                <c:pt idx="43374" formatCode="General">
                  <c:v>29.190899999999999</c:v>
                </c:pt>
                <c:pt idx="43375" formatCode="General">
                  <c:v>29.191600000000001</c:v>
                </c:pt>
                <c:pt idx="43376" formatCode="General">
                  <c:v>29.192299999999999</c:v>
                </c:pt>
                <c:pt idx="43377" formatCode="General">
                  <c:v>29.192900000000002</c:v>
                </c:pt>
                <c:pt idx="43378" formatCode="General">
                  <c:v>29.1936</c:v>
                </c:pt>
                <c:pt idx="43379" formatCode="General">
                  <c:v>29.194299999999998</c:v>
                </c:pt>
                <c:pt idx="43380" formatCode="General">
                  <c:v>29.195</c:v>
                </c:pt>
                <c:pt idx="43381" formatCode="General">
                  <c:v>29.195599999999999</c:v>
                </c:pt>
                <c:pt idx="43382" formatCode="General">
                  <c:v>29.196300000000001</c:v>
                </c:pt>
                <c:pt idx="43383" formatCode="General">
                  <c:v>29.196999999999999</c:v>
                </c:pt>
                <c:pt idx="43384" formatCode="General">
                  <c:v>29.197700000000001</c:v>
                </c:pt>
                <c:pt idx="43385" formatCode="General">
                  <c:v>29.1983</c:v>
                </c:pt>
                <c:pt idx="43386" formatCode="General">
                  <c:v>29.199000000000002</c:v>
                </c:pt>
                <c:pt idx="43387" formatCode="General">
                  <c:v>29.1997</c:v>
                </c:pt>
                <c:pt idx="43388" formatCode="General">
                  <c:v>29.200299999999999</c:v>
                </c:pt>
                <c:pt idx="43389" formatCode="General">
                  <c:v>29.201000000000001</c:v>
                </c:pt>
                <c:pt idx="43390" formatCode="General">
                  <c:v>29.201699999999999</c:v>
                </c:pt>
                <c:pt idx="43391" formatCode="General">
                  <c:v>29.202400000000001</c:v>
                </c:pt>
                <c:pt idx="43392" formatCode="General">
                  <c:v>29.202999999999999</c:v>
                </c:pt>
                <c:pt idx="43393" formatCode="General">
                  <c:v>29.203700000000001</c:v>
                </c:pt>
                <c:pt idx="43394" formatCode="General">
                  <c:v>29.2044</c:v>
                </c:pt>
                <c:pt idx="43395" formatCode="General">
                  <c:v>29.205100000000002</c:v>
                </c:pt>
                <c:pt idx="43396" formatCode="General">
                  <c:v>29.2057</c:v>
                </c:pt>
                <c:pt idx="43397" formatCode="General">
                  <c:v>29.206399999999999</c:v>
                </c:pt>
                <c:pt idx="43398" formatCode="General">
                  <c:v>29.207100000000001</c:v>
                </c:pt>
                <c:pt idx="43399" formatCode="General">
                  <c:v>29.207799999999999</c:v>
                </c:pt>
                <c:pt idx="43400" formatCode="General">
                  <c:v>29.208400000000001</c:v>
                </c:pt>
                <c:pt idx="43401" formatCode="General">
                  <c:v>29.209099999999999</c:v>
                </c:pt>
                <c:pt idx="43402" formatCode="General">
                  <c:v>29.209800000000001</c:v>
                </c:pt>
                <c:pt idx="43403" formatCode="General">
                  <c:v>29.2104</c:v>
                </c:pt>
                <c:pt idx="43404" formatCode="General">
                  <c:v>29.211099999999998</c:v>
                </c:pt>
                <c:pt idx="43405" formatCode="General">
                  <c:v>29.2118</c:v>
                </c:pt>
                <c:pt idx="43406" formatCode="General">
                  <c:v>29.212499999999999</c:v>
                </c:pt>
                <c:pt idx="43407" formatCode="General">
                  <c:v>29.213100000000001</c:v>
                </c:pt>
                <c:pt idx="43408" formatCode="General">
                  <c:v>29.213799999999999</c:v>
                </c:pt>
                <c:pt idx="43409" formatCode="General">
                  <c:v>29.214500000000001</c:v>
                </c:pt>
                <c:pt idx="43410" formatCode="General">
                  <c:v>29.215199999999999</c:v>
                </c:pt>
                <c:pt idx="43411" formatCode="General">
                  <c:v>29.215800000000002</c:v>
                </c:pt>
                <c:pt idx="43412" formatCode="General">
                  <c:v>29.2165</c:v>
                </c:pt>
                <c:pt idx="43413" formatCode="General">
                  <c:v>29.217199999999998</c:v>
                </c:pt>
                <c:pt idx="43414" formatCode="General">
                  <c:v>29.2178</c:v>
                </c:pt>
                <c:pt idx="43415" formatCode="General">
                  <c:v>29.218499999999999</c:v>
                </c:pt>
                <c:pt idx="43416" formatCode="General">
                  <c:v>29.219200000000001</c:v>
                </c:pt>
                <c:pt idx="43417" formatCode="General">
                  <c:v>29.219899999999999</c:v>
                </c:pt>
                <c:pt idx="43418" formatCode="General">
                  <c:v>29.220500000000001</c:v>
                </c:pt>
                <c:pt idx="43419" formatCode="General">
                  <c:v>29.2212</c:v>
                </c:pt>
                <c:pt idx="43420" formatCode="General">
                  <c:v>29.221900000000002</c:v>
                </c:pt>
                <c:pt idx="43421" formatCode="General">
                  <c:v>29.2226</c:v>
                </c:pt>
                <c:pt idx="43422" formatCode="General">
                  <c:v>29.223199999999999</c:v>
                </c:pt>
                <c:pt idx="43423" formatCode="General">
                  <c:v>29.2239</c:v>
                </c:pt>
                <c:pt idx="43424" formatCode="General">
                  <c:v>29.224599999999999</c:v>
                </c:pt>
                <c:pt idx="43425" formatCode="General">
                  <c:v>29.225200000000001</c:v>
                </c:pt>
                <c:pt idx="43426" formatCode="General">
                  <c:v>29.225899999999999</c:v>
                </c:pt>
                <c:pt idx="43427" formatCode="General">
                  <c:v>29.226600000000001</c:v>
                </c:pt>
                <c:pt idx="43428" formatCode="General">
                  <c:v>29.2273</c:v>
                </c:pt>
                <c:pt idx="43429" formatCode="General">
                  <c:v>29.227900000000002</c:v>
                </c:pt>
                <c:pt idx="43430" formatCode="General">
                  <c:v>29.2286</c:v>
                </c:pt>
                <c:pt idx="43431" formatCode="General">
                  <c:v>29.229299999999999</c:v>
                </c:pt>
                <c:pt idx="43432" formatCode="General">
                  <c:v>29.23</c:v>
                </c:pt>
                <c:pt idx="43433" formatCode="General">
                  <c:v>29.230599999999999</c:v>
                </c:pt>
                <c:pt idx="43434" formatCode="General">
                  <c:v>29.231300000000001</c:v>
                </c:pt>
                <c:pt idx="43435" formatCode="General">
                  <c:v>29.231999999999999</c:v>
                </c:pt>
                <c:pt idx="43436" formatCode="General">
                  <c:v>29.232700000000001</c:v>
                </c:pt>
                <c:pt idx="43437" formatCode="General">
                  <c:v>29.2333</c:v>
                </c:pt>
                <c:pt idx="43438" formatCode="General">
                  <c:v>29.234000000000002</c:v>
                </c:pt>
                <c:pt idx="43439" formatCode="General">
                  <c:v>29.2347</c:v>
                </c:pt>
                <c:pt idx="43440" formatCode="General">
                  <c:v>29.235299999999999</c:v>
                </c:pt>
                <c:pt idx="43441" formatCode="General">
                  <c:v>29.236000000000001</c:v>
                </c:pt>
                <c:pt idx="43442" formatCode="General">
                  <c:v>29.236699999999999</c:v>
                </c:pt>
                <c:pt idx="43443" formatCode="General">
                  <c:v>29.237400000000001</c:v>
                </c:pt>
                <c:pt idx="43444" formatCode="General">
                  <c:v>29.238</c:v>
                </c:pt>
                <c:pt idx="43445" formatCode="General">
                  <c:v>29.238700000000001</c:v>
                </c:pt>
                <c:pt idx="43446" formatCode="General">
                  <c:v>29.2394</c:v>
                </c:pt>
                <c:pt idx="43447" formatCode="General">
                  <c:v>29.240100000000002</c:v>
                </c:pt>
                <c:pt idx="43448" formatCode="General">
                  <c:v>29.2407</c:v>
                </c:pt>
                <c:pt idx="43449" formatCode="General">
                  <c:v>29.241399999999999</c:v>
                </c:pt>
                <c:pt idx="43450" formatCode="General">
                  <c:v>29.242100000000001</c:v>
                </c:pt>
                <c:pt idx="43451" formatCode="General">
                  <c:v>29.242699999999999</c:v>
                </c:pt>
                <c:pt idx="43452" formatCode="General">
                  <c:v>29.243400000000001</c:v>
                </c:pt>
                <c:pt idx="43453" formatCode="General">
                  <c:v>29.2441</c:v>
                </c:pt>
                <c:pt idx="43454" formatCode="General">
                  <c:v>29.244800000000001</c:v>
                </c:pt>
                <c:pt idx="43455" formatCode="General">
                  <c:v>29.2454</c:v>
                </c:pt>
                <c:pt idx="43456" formatCode="General">
                  <c:v>29.246099999999998</c:v>
                </c:pt>
                <c:pt idx="43457" formatCode="General">
                  <c:v>29.2468</c:v>
                </c:pt>
                <c:pt idx="43458" formatCode="General">
                  <c:v>29.247499999999999</c:v>
                </c:pt>
                <c:pt idx="43459" formatCode="General">
                  <c:v>29.248100000000001</c:v>
                </c:pt>
                <c:pt idx="43460" formatCode="General">
                  <c:v>29.248799999999999</c:v>
                </c:pt>
                <c:pt idx="43461" formatCode="General">
                  <c:v>29.249500000000001</c:v>
                </c:pt>
                <c:pt idx="43462" formatCode="General">
                  <c:v>29.2501</c:v>
                </c:pt>
                <c:pt idx="43463" formatCode="General">
                  <c:v>29.250800000000002</c:v>
                </c:pt>
                <c:pt idx="43464" formatCode="General">
                  <c:v>29.2515</c:v>
                </c:pt>
                <c:pt idx="43465" formatCode="General">
                  <c:v>29.252199999999998</c:v>
                </c:pt>
                <c:pt idx="43466" formatCode="General">
                  <c:v>29.252800000000001</c:v>
                </c:pt>
                <c:pt idx="43467" formatCode="General">
                  <c:v>29.253499999999999</c:v>
                </c:pt>
                <c:pt idx="43468" formatCode="General">
                  <c:v>29.254200000000001</c:v>
                </c:pt>
                <c:pt idx="43469" formatCode="General">
                  <c:v>29.254899999999999</c:v>
                </c:pt>
                <c:pt idx="43470" formatCode="General">
                  <c:v>29.255500000000001</c:v>
                </c:pt>
                <c:pt idx="43471" formatCode="General">
                  <c:v>29.2562</c:v>
                </c:pt>
                <c:pt idx="43472" formatCode="General">
                  <c:v>29.256900000000002</c:v>
                </c:pt>
                <c:pt idx="43473" formatCode="General">
                  <c:v>29.2576</c:v>
                </c:pt>
                <c:pt idx="43474" formatCode="General">
                  <c:v>29.258199999999999</c:v>
                </c:pt>
                <c:pt idx="43475" formatCode="General">
                  <c:v>29.258900000000001</c:v>
                </c:pt>
                <c:pt idx="43476" formatCode="General">
                  <c:v>29.259599999999999</c:v>
                </c:pt>
                <c:pt idx="43477" formatCode="General">
                  <c:v>29.260200000000001</c:v>
                </c:pt>
                <c:pt idx="43478" formatCode="General">
                  <c:v>29.260899999999999</c:v>
                </c:pt>
                <c:pt idx="43479" formatCode="General">
                  <c:v>29.261600000000001</c:v>
                </c:pt>
                <c:pt idx="43480" formatCode="General">
                  <c:v>29.2623</c:v>
                </c:pt>
                <c:pt idx="43481" formatCode="General">
                  <c:v>29.262899999999998</c:v>
                </c:pt>
                <c:pt idx="43482" formatCode="General">
                  <c:v>29.2636</c:v>
                </c:pt>
                <c:pt idx="43483" formatCode="General">
                  <c:v>29.264299999999999</c:v>
                </c:pt>
                <c:pt idx="43484" formatCode="General">
                  <c:v>29.265000000000001</c:v>
                </c:pt>
                <c:pt idx="43485" formatCode="General">
                  <c:v>29.265599999999999</c:v>
                </c:pt>
                <c:pt idx="43486" formatCode="General">
                  <c:v>29.266300000000001</c:v>
                </c:pt>
                <c:pt idx="43487" formatCode="General">
                  <c:v>29.266999999999999</c:v>
                </c:pt>
                <c:pt idx="43488" formatCode="General">
                  <c:v>29.267600000000002</c:v>
                </c:pt>
                <c:pt idx="43489" formatCode="General">
                  <c:v>29.2683</c:v>
                </c:pt>
                <c:pt idx="43490" formatCode="General">
                  <c:v>29.268999999999998</c:v>
                </c:pt>
                <c:pt idx="43491" formatCode="General">
                  <c:v>29.2697</c:v>
                </c:pt>
                <c:pt idx="43492" formatCode="General">
                  <c:v>29.270299999999999</c:v>
                </c:pt>
                <c:pt idx="43493" formatCode="General">
                  <c:v>29.271000000000001</c:v>
                </c:pt>
                <c:pt idx="43494" formatCode="General">
                  <c:v>29.271699999999999</c:v>
                </c:pt>
                <c:pt idx="43495" formatCode="General">
                  <c:v>29.272400000000001</c:v>
                </c:pt>
                <c:pt idx="43496" formatCode="General">
                  <c:v>29.273</c:v>
                </c:pt>
                <c:pt idx="43497" formatCode="General">
                  <c:v>29.273700000000002</c:v>
                </c:pt>
                <c:pt idx="43498" formatCode="General">
                  <c:v>29.2744</c:v>
                </c:pt>
                <c:pt idx="43499" formatCode="General">
                  <c:v>29.275099999999998</c:v>
                </c:pt>
                <c:pt idx="43500" formatCode="General">
                  <c:v>29.275700000000001</c:v>
                </c:pt>
                <c:pt idx="43501" formatCode="General">
                  <c:v>29.276399999999999</c:v>
                </c:pt>
                <c:pt idx="43502" formatCode="General">
                  <c:v>29.277100000000001</c:v>
                </c:pt>
                <c:pt idx="43503" formatCode="General">
                  <c:v>29.277699999999999</c:v>
                </c:pt>
                <c:pt idx="43504" formatCode="General">
                  <c:v>29.278400000000001</c:v>
                </c:pt>
                <c:pt idx="43505" formatCode="General">
                  <c:v>29.2791</c:v>
                </c:pt>
                <c:pt idx="43506" formatCode="General">
                  <c:v>29.279800000000002</c:v>
                </c:pt>
                <c:pt idx="43507" formatCode="General">
                  <c:v>29.2804</c:v>
                </c:pt>
                <c:pt idx="43508" formatCode="General">
                  <c:v>29.281099999999999</c:v>
                </c:pt>
                <c:pt idx="43509" formatCode="General">
                  <c:v>29.2818</c:v>
                </c:pt>
                <c:pt idx="43510" formatCode="General">
                  <c:v>29.282499999999999</c:v>
                </c:pt>
                <c:pt idx="43511" formatCode="General">
                  <c:v>29.283100000000001</c:v>
                </c:pt>
                <c:pt idx="43512" formatCode="General">
                  <c:v>29.283799999999999</c:v>
                </c:pt>
                <c:pt idx="43513" formatCode="General">
                  <c:v>29.284500000000001</c:v>
                </c:pt>
                <c:pt idx="43514" formatCode="General">
                  <c:v>29.2851</c:v>
                </c:pt>
                <c:pt idx="43515" formatCode="General">
                  <c:v>29.285799999999998</c:v>
                </c:pt>
                <c:pt idx="43516" formatCode="General">
                  <c:v>29.2865</c:v>
                </c:pt>
                <c:pt idx="43517" formatCode="General">
                  <c:v>29.287199999999999</c:v>
                </c:pt>
                <c:pt idx="43518" formatCode="General">
                  <c:v>29.287800000000001</c:v>
                </c:pt>
                <c:pt idx="43519" formatCode="General">
                  <c:v>29.288499999999999</c:v>
                </c:pt>
                <c:pt idx="43520" formatCode="General">
                  <c:v>29.289200000000001</c:v>
                </c:pt>
                <c:pt idx="43521" formatCode="General">
                  <c:v>29.289899999999999</c:v>
                </c:pt>
                <c:pt idx="43522" formatCode="General">
                  <c:v>29.290500000000002</c:v>
                </c:pt>
                <c:pt idx="43523" formatCode="General">
                  <c:v>29.2912</c:v>
                </c:pt>
                <c:pt idx="43524" formatCode="General">
                  <c:v>29.291899999999998</c:v>
                </c:pt>
                <c:pt idx="43525" formatCode="General">
                  <c:v>29.2925</c:v>
                </c:pt>
                <c:pt idx="43526" formatCode="General">
                  <c:v>29.293199999999999</c:v>
                </c:pt>
                <c:pt idx="43527" formatCode="General">
                  <c:v>29.293900000000001</c:v>
                </c:pt>
                <c:pt idx="43528" formatCode="General">
                  <c:v>29.294599999999999</c:v>
                </c:pt>
                <c:pt idx="43529" formatCode="General">
                  <c:v>29.295200000000001</c:v>
                </c:pt>
                <c:pt idx="43530" formatCode="General">
                  <c:v>29.2959</c:v>
                </c:pt>
                <c:pt idx="43531" formatCode="General">
                  <c:v>29.296600000000002</c:v>
                </c:pt>
                <c:pt idx="43532" formatCode="General">
                  <c:v>29.2973</c:v>
                </c:pt>
                <c:pt idx="43533" formatCode="General">
                  <c:v>29.297899999999998</c:v>
                </c:pt>
                <c:pt idx="43534" formatCode="General">
                  <c:v>29.2986</c:v>
                </c:pt>
                <c:pt idx="43535" formatCode="General">
                  <c:v>29.299299999999999</c:v>
                </c:pt>
                <c:pt idx="43536" formatCode="General">
                  <c:v>29.3</c:v>
                </c:pt>
                <c:pt idx="43537" formatCode="General">
                  <c:v>29.300599999999999</c:v>
                </c:pt>
                <c:pt idx="43538" formatCode="General">
                  <c:v>29.301300000000001</c:v>
                </c:pt>
                <c:pt idx="43539" formatCode="General">
                  <c:v>29.302</c:v>
                </c:pt>
                <c:pt idx="43540" formatCode="General">
                  <c:v>29.302600000000002</c:v>
                </c:pt>
                <c:pt idx="43541" formatCode="General">
                  <c:v>29.3033</c:v>
                </c:pt>
                <c:pt idx="43542" formatCode="General">
                  <c:v>29.303999999999998</c:v>
                </c:pt>
                <c:pt idx="43543" formatCode="General">
                  <c:v>29.3047</c:v>
                </c:pt>
                <c:pt idx="43544" formatCode="General">
                  <c:v>29.305299999999999</c:v>
                </c:pt>
                <c:pt idx="43545" formatCode="General">
                  <c:v>29.306000000000001</c:v>
                </c:pt>
                <c:pt idx="43546" formatCode="General">
                  <c:v>29.306699999999999</c:v>
                </c:pt>
                <c:pt idx="43547" formatCode="General">
                  <c:v>29.307400000000001</c:v>
                </c:pt>
                <c:pt idx="43548" formatCode="General">
                  <c:v>29.308</c:v>
                </c:pt>
                <c:pt idx="43549" formatCode="General">
                  <c:v>29.308700000000002</c:v>
                </c:pt>
                <c:pt idx="43550" formatCode="General">
                  <c:v>29.3094</c:v>
                </c:pt>
                <c:pt idx="43551" formatCode="General">
                  <c:v>29.31</c:v>
                </c:pt>
                <c:pt idx="43552" formatCode="General">
                  <c:v>29.310700000000001</c:v>
                </c:pt>
                <c:pt idx="43553" formatCode="General">
                  <c:v>29.311399999999999</c:v>
                </c:pt>
                <c:pt idx="43554" formatCode="General">
                  <c:v>29.312100000000001</c:v>
                </c:pt>
                <c:pt idx="43555" formatCode="General">
                  <c:v>29.3127</c:v>
                </c:pt>
                <c:pt idx="43556" formatCode="General">
                  <c:v>29.313400000000001</c:v>
                </c:pt>
                <c:pt idx="43557" formatCode="General">
                  <c:v>29.3141</c:v>
                </c:pt>
                <c:pt idx="43558" formatCode="General">
                  <c:v>29.314800000000002</c:v>
                </c:pt>
                <c:pt idx="43559" formatCode="General">
                  <c:v>29.3154</c:v>
                </c:pt>
                <c:pt idx="43560" formatCode="General">
                  <c:v>29.316099999999999</c:v>
                </c:pt>
                <c:pt idx="43561" formatCode="General">
                  <c:v>29.316800000000001</c:v>
                </c:pt>
                <c:pt idx="43562" formatCode="General">
                  <c:v>29.317499999999999</c:v>
                </c:pt>
                <c:pt idx="43563" formatCode="General">
                  <c:v>29.318100000000001</c:v>
                </c:pt>
                <c:pt idx="43564" formatCode="General">
                  <c:v>29.3188</c:v>
                </c:pt>
                <c:pt idx="43565" formatCode="General">
                  <c:v>29.319500000000001</c:v>
                </c:pt>
                <c:pt idx="43566" formatCode="General">
                  <c:v>29.3201</c:v>
                </c:pt>
                <c:pt idx="43567" formatCode="General">
                  <c:v>29.320799999999998</c:v>
                </c:pt>
                <c:pt idx="43568" formatCode="General">
                  <c:v>29.3215</c:v>
                </c:pt>
                <c:pt idx="43569" formatCode="General">
                  <c:v>29.322199999999999</c:v>
                </c:pt>
                <c:pt idx="43570" formatCode="General">
                  <c:v>29.322800000000001</c:v>
                </c:pt>
                <c:pt idx="43571" formatCode="General">
                  <c:v>29.323499999999999</c:v>
                </c:pt>
                <c:pt idx="43572" formatCode="General">
                  <c:v>29.324200000000001</c:v>
                </c:pt>
                <c:pt idx="43573" formatCode="General">
                  <c:v>29.3249</c:v>
                </c:pt>
                <c:pt idx="43574" formatCode="General">
                  <c:v>29.325500000000002</c:v>
                </c:pt>
                <c:pt idx="43575" formatCode="General">
                  <c:v>29.3262</c:v>
                </c:pt>
                <c:pt idx="43576" formatCode="General">
                  <c:v>29.326899999999998</c:v>
                </c:pt>
                <c:pt idx="43577" formatCode="General">
                  <c:v>29.327500000000001</c:v>
                </c:pt>
                <c:pt idx="43578" formatCode="General">
                  <c:v>29.328199999999999</c:v>
                </c:pt>
                <c:pt idx="43579" formatCode="General">
                  <c:v>29.328900000000001</c:v>
                </c:pt>
                <c:pt idx="43580" formatCode="General">
                  <c:v>29.329599999999999</c:v>
                </c:pt>
                <c:pt idx="43581" formatCode="General">
                  <c:v>29.330200000000001</c:v>
                </c:pt>
                <c:pt idx="43582" formatCode="General">
                  <c:v>29.3309</c:v>
                </c:pt>
                <c:pt idx="43583" formatCode="General">
                  <c:v>29.331600000000002</c:v>
                </c:pt>
                <c:pt idx="43584" formatCode="General">
                  <c:v>29.3323</c:v>
                </c:pt>
                <c:pt idx="43585" formatCode="General">
                  <c:v>29.332899999999999</c:v>
                </c:pt>
                <c:pt idx="43586" formatCode="General">
                  <c:v>29.333600000000001</c:v>
                </c:pt>
                <c:pt idx="43587" formatCode="General">
                  <c:v>29.334299999999999</c:v>
                </c:pt>
                <c:pt idx="43588" formatCode="General">
                  <c:v>29.334900000000001</c:v>
                </c:pt>
                <c:pt idx="43589" formatCode="General">
                  <c:v>29.335599999999999</c:v>
                </c:pt>
                <c:pt idx="43590" formatCode="General">
                  <c:v>29.336300000000001</c:v>
                </c:pt>
                <c:pt idx="43591" formatCode="General">
                  <c:v>29.337</c:v>
                </c:pt>
                <c:pt idx="43592" formatCode="General">
                  <c:v>29.337599999999998</c:v>
                </c:pt>
                <c:pt idx="43593" formatCode="General">
                  <c:v>29.3383</c:v>
                </c:pt>
                <c:pt idx="43594" formatCode="General">
                  <c:v>29.338999999999999</c:v>
                </c:pt>
                <c:pt idx="43595" formatCode="General">
                  <c:v>29.339700000000001</c:v>
                </c:pt>
                <c:pt idx="43596" formatCode="General">
                  <c:v>29.340299999999999</c:v>
                </c:pt>
                <c:pt idx="43597" formatCode="General">
                  <c:v>29.341000000000001</c:v>
                </c:pt>
                <c:pt idx="43598" formatCode="General">
                  <c:v>29.341699999999999</c:v>
                </c:pt>
                <c:pt idx="43599" formatCode="General">
                  <c:v>29.342400000000001</c:v>
                </c:pt>
                <c:pt idx="43600" formatCode="General">
                  <c:v>29.343</c:v>
                </c:pt>
                <c:pt idx="43601" formatCode="General">
                  <c:v>29.343699999999998</c:v>
                </c:pt>
                <c:pt idx="43602" formatCode="General">
                  <c:v>29.3444</c:v>
                </c:pt>
                <c:pt idx="43603" formatCode="General">
                  <c:v>29.344999999999999</c:v>
                </c:pt>
                <c:pt idx="43604" formatCode="General">
                  <c:v>29.345700000000001</c:v>
                </c:pt>
                <c:pt idx="43605" formatCode="General">
                  <c:v>29.346399999999999</c:v>
                </c:pt>
                <c:pt idx="43606" formatCode="General">
                  <c:v>29.347100000000001</c:v>
                </c:pt>
                <c:pt idx="43607" formatCode="General">
                  <c:v>29.3477</c:v>
                </c:pt>
                <c:pt idx="43608" formatCode="General">
                  <c:v>29.348400000000002</c:v>
                </c:pt>
                <c:pt idx="43609" formatCode="General">
                  <c:v>29.3491</c:v>
                </c:pt>
                <c:pt idx="43610" formatCode="General">
                  <c:v>29.349799999999998</c:v>
                </c:pt>
                <c:pt idx="43611" formatCode="General">
                  <c:v>29.3504</c:v>
                </c:pt>
                <c:pt idx="43612" formatCode="General">
                  <c:v>29.351099999999999</c:v>
                </c:pt>
                <c:pt idx="43613" formatCode="General">
                  <c:v>29.351800000000001</c:v>
                </c:pt>
                <c:pt idx="43614" formatCode="General">
                  <c:v>29.352399999999999</c:v>
                </c:pt>
                <c:pt idx="43615" formatCode="General">
                  <c:v>29.353100000000001</c:v>
                </c:pt>
                <c:pt idx="43616" formatCode="General">
                  <c:v>29.3538</c:v>
                </c:pt>
                <c:pt idx="43617" formatCode="General">
                  <c:v>29.354500000000002</c:v>
                </c:pt>
                <c:pt idx="43618" formatCode="General">
                  <c:v>29.3551</c:v>
                </c:pt>
                <c:pt idx="43619" formatCode="General">
                  <c:v>29.355799999999999</c:v>
                </c:pt>
                <c:pt idx="43620" formatCode="General">
                  <c:v>29.3565</c:v>
                </c:pt>
                <c:pt idx="43621" formatCode="General">
                  <c:v>29.357199999999999</c:v>
                </c:pt>
                <c:pt idx="43622" formatCode="General">
                  <c:v>29.357800000000001</c:v>
                </c:pt>
                <c:pt idx="43623" formatCode="General">
                  <c:v>29.358499999999999</c:v>
                </c:pt>
                <c:pt idx="43624" formatCode="General">
                  <c:v>29.359200000000001</c:v>
                </c:pt>
                <c:pt idx="43625" formatCode="General">
                  <c:v>29.3598</c:v>
                </c:pt>
                <c:pt idx="43626" formatCode="General">
                  <c:v>29.360499999999998</c:v>
                </c:pt>
                <c:pt idx="43627" formatCode="General">
                  <c:v>29.3612</c:v>
                </c:pt>
                <c:pt idx="43628" formatCode="General">
                  <c:v>29.361899999999999</c:v>
                </c:pt>
                <c:pt idx="43629" formatCode="General">
                  <c:v>29.362500000000001</c:v>
                </c:pt>
                <c:pt idx="43630" formatCode="General">
                  <c:v>29.363199999999999</c:v>
                </c:pt>
                <c:pt idx="43631" formatCode="General">
                  <c:v>29.363900000000001</c:v>
                </c:pt>
                <c:pt idx="43632" formatCode="General">
                  <c:v>29.364599999999999</c:v>
                </c:pt>
                <c:pt idx="43633" formatCode="General">
                  <c:v>29.365200000000002</c:v>
                </c:pt>
                <c:pt idx="43634" formatCode="General">
                  <c:v>29.3659</c:v>
                </c:pt>
                <c:pt idx="43635" formatCode="General">
                  <c:v>29.366599999999998</c:v>
                </c:pt>
                <c:pt idx="43636" formatCode="General">
                  <c:v>29.3673</c:v>
                </c:pt>
                <c:pt idx="43637" formatCode="General">
                  <c:v>29.367899999999999</c:v>
                </c:pt>
                <c:pt idx="43638" formatCode="General">
                  <c:v>29.368600000000001</c:v>
                </c:pt>
                <c:pt idx="43639" formatCode="General">
                  <c:v>29.369299999999999</c:v>
                </c:pt>
                <c:pt idx="43640" formatCode="General">
                  <c:v>29.369900000000001</c:v>
                </c:pt>
                <c:pt idx="43641" formatCode="General">
                  <c:v>29.3706</c:v>
                </c:pt>
                <c:pt idx="43642" formatCode="General">
                  <c:v>29.371300000000002</c:v>
                </c:pt>
                <c:pt idx="43643" formatCode="General">
                  <c:v>29.372</c:v>
                </c:pt>
                <c:pt idx="43644" formatCode="General">
                  <c:v>29.372599999999998</c:v>
                </c:pt>
                <c:pt idx="43645" formatCode="General">
                  <c:v>29.3733</c:v>
                </c:pt>
                <c:pt idx="43646" formatCode="General">
                  <c:v>29.373999999999999</c:v>
                </c:pt>
                <c:pt idx="43647" formatCode="General">
                  <c:v>29.374700000000001</c:v>
                </c:pt>
                <c:pt idx="43648" formatCode="General">
                  <c:v>29.375299999999999</c:v>
                </c:pt>
                <c:pt idx="43649" formatCode="General">
                  <c:v>29.376000000000001</c:v>
                </c:pt>
                <c:pt idx="43650" formatCode="General">
                  <c:v>29.3767</c:v>
                </c:pt>
                <c:pt idx="43651" formatCode="General">
                  <c:v>29.377300000000002</c:v>
                </c:pt>
                <c:pt idx="43652" formatCode="General">
                  <c:v>29.378</c:v>
                </c:pt>
                <c:pt idx="43653" formatCode="General">
                  <c:v>29.378699999999998</c:v>
                </c:pt>
                <c:pt idx="43654" formatCode="General">
                  <c:v>29.3794</c:v>
                </c:pt>
                <c:pt idx="43655" formatCode="General">
                  <c:v>29.38</c:v>
                </c:pt>
                <c:pt idx="43656" formatCode="General">
                  <c:v>29.380700000000001</c:v>
                </c:pt>
                <c:pt idx="43657" formatCode="General">
                  <c:v>29.381399999999999</c:v>
                </c:pt>
                <c:pt idx="43658" formatCode="General">
                  <c:v>29.382100000000001</c:v>
                </c:pt>
                <c:pt idx="43659" formatCode="General">
                  <c:v>29.3827</c:v>
                </c:pt>
                <c:pt idx="43660" formatCode="General">
                  <c:v>29.383400000000002</c:v>
                </c:pt>
                <c:pt idx="43661" formatCode="General">
                  <c:v>29.3841</c:v>
                </c:pt>
                <c:pt idx="43662" formatCode="General">
                  <c:v>29.384799999999998</c:v>
                </c:pt>
                <c:pt idx="43663" formatCode="General">
                  <c:v>29.385400000000001</c:v>
                </c:pt>
                <c:pt idx="43664" formatCode="General">
                  <c:v>29.386099999999999</c:v>
                </c:pt>
                <c:pt idx="43665" formatCode="General">
                  <c:v>29.386800000000001</c:v>
                </c:pt>
                <c:pt idx="43666" formatCode="General">
                  <c:v>29.3874</c:v>
                </c:pt>
                <c:pt idx="43667" formatCode="General">
                  <c:v>29.388100000000001</c:v>
                </c:pt>
                <c:pt idx="43668" formatCode="General">
                  <c:v>29.3888</c:v>
                </c:pt>
                <c:pt idx="43669" formatCode="General">
                  <c:v>29.389500000000002</c:v>
                </c:pt>
                <c:pt idx="43670" formatCode="General">
                  <c:v>29.3901</c:v>
                </c:pt>
                <c:pt idx="43671" formatCode="General">
                  <c:v>29.390799999999999</c:v>
                </c:pt>
                <c:pt idx="43672" formatCode="General">
                  <c:v>29.391500000000001</c:v>
                </c:pt>
                <c:pt idx="43673" formatCode="General">
                  <c:v>29.392199999999999</c:v>
                </c:pt>
                <c:pt idx="43674" formatCode="General">
                  <c:v>29.392800000000001</c:v>
                </c:pt>
                <c:pt idx="43675" formatCode="General">
                  <c:v>29.3935</c:v>
                </c:pt>
                <c:pt idx="43676" formatCode="General">
                  <c:v>29.394200000000001</c:v>
                </c:pt>
                <c:pt idx="43677" formatCode="General">
                  <c:v>29.3948</c:v>
                </c:pt>
                <c:pt idx="43678" formatCode="General">
                  <c:v>29.395499999999998</c:v>
                </c:pt>
                <c:pt idx="43679" formatCode="General">
                  <c:v>29.3962</c:v>
                </c:pt>
                <c:pt idx="43680" formatCode="General">
                  <c:v>29.396899999999999</c:v>
                </c:pt>
                <c:pt idx="43681" formatCode="General">
                  <c:v>29.397500000000001</c:v>
                </c:pt>
                <c:pt idx="43682" formatCode="General">
                  <c:v>29.398199999999999</c:v>
                </c:pt>
                <c:pt idx="43683" formatCode="General">
                  <c:v>29.398900000000001</c:v>
                </c:pt>
                <c:pt idx="43684" formatCode="General">
                  <c:v>29.3996</c:v>
                </c:pt>
                <c:pt idx="43685" formatCode="General">
                  <c:v>29.400200000000002</c:v>
                </c:pt>
                <c:pt idx="43686" formatCode="General">
                  <c:v>29.4009</c:v>
                </c:pt>
                <c:pt idx="43687" formatCode="General">
                  <c:v>29.401599999999998</c:v>
                </c:pt>
                <c:pt idx="43688" formatCode="General">
                  <c:v>29.402200000000001</c:v>
                </c:pt>
                <c:pt idx="43689" formatCode="General">
                  <c:v>29.402899999999999</c:v>
                </c:pt>
                <c:pt idx="43690" formatCode="General">
                  <c:v>29.403600000000001</c:v>
                </c:pt>
                <c:pt idx="43691" formatCode="General">
                  <c:v>29.404299999999999</c:v>
                </c:pt>
                <c:pt idx="43692" formatCode="General">
                  <c:v>29.404900000000001</c:v>
                </c:pt>
                <c:pt idx="43693" formatCode="General">
                  <c:v>29.4056</c:v>
                </c:pt>
                <c:pt idx="43694" formatCode="General">
                  <c:v>29.406300000000002</c:v>
                </c:pt>
                <c:pt idx="43695" formatCode="General">
                  <c:v>29.407</c:v>
                </c:pt>
                <c:pt idx="43696" formatCode="General">
                  <c:v>29.407599999999999</c:v>
                </c:pt>
                <c:pt idx="43697" formatCode="General">
                  <c:v>29.408300000000001</c:v>
                </c:pt>
                <c:pt idx="43698" formatCode="General">
                  <c:v>29.408999999999999</c:v>
                </c:pt>
                <c:pt idx="43699" formatCode="General">
                  <c:v>29.409700000000001</c:v>
                </c:pt>
                <c:pt idx="43700" formatCode="General">
                  <c:v>29.410299999999999</c:v>
                </c:pt>
                <c:pt idx="43701" formatCode="General">
                  <c:v>29.411000000000001</c:v>
                </c:pt>
                <c:pt idx="43702" formatCode="General">
                  <c:v>29.4117</c:v>
                </c:pt>
                <c:pt idx="43703" formatCode="General">
                  <c:v>29.412299999999998</c:v>
                </c:pt>
                <c:pt idx="43704" formatCode="General">
                  <c:v>29.413</c:v>
                </c:pt>
                <c:pt idx="43705" formatCode="General">
                  <c:v>29.413699999999999</c:v>
                </c:pt>
                <c:pt idx="43706" formatCode="General">
                  <c:v>29.414400000000001</c:v>
                </c:pt>
                <c:pt idx="43707" formatCode="General">
                  <c:v>29.414999999999999</c:v>
                </c:pt>
                <c:pt idx="43708" formatCode="General">
                  <c:v>29.415700000000001</c:v>
                </c:pt>
                <c:pt idx="43709" formatCode="General">
                  <c:v>29.416399999999999</c:v>
                </c:pt>
                <c:pt idx="43710" formatCode="General">
                  <c:v>29.417100000000001</c:v>
                </c:pt>
                <c:pt idx="43711" formatCode="General">
                  <c:v>29.4177</c:v>
                </c:pt>
                <c:pt idx="43712" formatCode="General">
                  <c:v>29.418399999999998</c:v>
                </c:pt>
                <c:pt idx="43713" formatCode="General">
                  <c:v>29.4191</c:v>
                </c:pt>
                <c:pt idx="43714" formatCode="General">
                  <c:v>29.419699999999999</c:v>
                </c:pt>
                <c:pt idx="43715" formatCode="General">
                  <c:v>29.420400000000001</c:v>
                </c:pt>
                <c:pt idx="43716" formatCode="General">
                  <c:v>29.421099999999999</c:v>
                </c:pt>
                <c:pt idx="43717" formatCode="General">
                  <c:v>29.421800000000001</c:v>
                </c:pt>
                <c:pt idx="43718" formatCode="General">
                  <c:v>29.4224</c:v>
                </c:pt>
                <c:pt idx="43719" formatCode="General">
                  <c:v>29.423100000000002</c:v>
                </c:pt>
                <c:pt idx="43720" formatCode="General">
                  <c:v>29.4238</c:v>
                </c:pt>
                <c:pt idx="43721" formatCode="General">
                  <c:v>29.424499999999998</c:v>
                </c:pt>
                <c:pt idx="43722" formatCode="General">
                  <c:v>29.4251</c:v>
                </c:pt>
                <c:pt idx="43723" formatCode="General">
                  <c:v>29.425799999999999</c:v>
                </c:pt>
                <c:pt idx="43724" formatCode="General">
                  <c:v>29.426500000000001</c:v>
                </c:pt>
                <c:pt idx="43725" formatCode="General">
                  <c:v>29.427099999999999</c:v>
                </c:pt>
                <c:pt idx="43726" formatCode="General">
                  <c:v>29.427800000000001</c:v>
                </c:pt>
                <c:pt idx="43727" formatCode="General">
                  <c:v>29.4285</c:v>
                </c:pt>
                <c:pt idx="43728" formatCode="General">
                  <c:v>29.429200000000002</c:v>
                </c:pt>
                <c:pt idx="43729" formatCode="General">
                  <c:v>29.4298</c:v>
                </c:pt>
                <c:pt idx="43730" formatCode="General">
                  <c:v>29.430499999999999</c:v>
                </c:pt>
                <c:pt idx="43731" formatCode="General">
                  <c:v>29.4312</c:v>
                </c:pt>
                <c:pt idx="43732" formatCode="General">
                  <c:v>29.431899999999999</c:v>
                </c:pt>
                <c:pt idx="43733" formatCode="General">
                  <c:v>29.432500000000001</c:v>
                </c:pt>
                <c:pt idx="43734" formatCode="General">
                  <c:v>29.433199999999999</c:v>
                </c:pt>
                <c:pt idx="43735" formatCode="General">
                  <c:v>29.433900000000001</c:v>
                </c:pt>
                <c:pt idx="43736" formatCode="General">
                  <c:v>29.4346</c:v>
                </c:pt>
                <c:pt idx="43737" formatCode="General">
                  <c:v>29.435199999999998</c:v>
                </c:pt>
                <c:pt idx="43738" formatCode="General">
                  <c:v>29.4359</c:v>
                </c:pt>
                <c:pt idx="43739" formatCode="General">
                  <c:v>29.436599999999999</c:v>
                </c:pt>
                <c:pt idx="43740" formatCode="General">
                  <c:v>29.437200000000001</c:v>
                </c:pt>
                <c:pt idx="43741" formatCode="General">
                  <c:v>29.437899999999999</c:v>
                </c:pt>
                <c:pt idx="43742" formatCode="General">
                  <c:v>29.438600000000001</c:v>
                </c:pt>
                <c:pt idx="43743" formatCode="General">
                  <c:v>29.439299999999999</c:v>
                </c:pt>
                <c:pt idx="43744" formatCode="General">
                  <c:v>29.439900000000002</c:v>
                </c:pt>
                <c:pt idx="43745" formatCode="General">
                  <c:v>29.4406</c:v>
                </c:pt>
                <c:pt idx="43746" formatCode="General">
                  <c:v>29.441299999999998</c:v>
                </c:pt>
                <c:pt idx="43747" formatCode="General">
                  <c:v>29.442</c:v>
                </c:pt>
                <c:pt idx="43748" formatCode="General">
                  <c:v>29.442599999999999</c:v>
                </c:pt>
                <c:pt idx="43749" formatCode="General">
                  <c:v>29.443300000000001</c:v>
                </c:pt>
                <c:pt idx="43750" formatCode="General">
                  <c:v>29.443999999999999</c:v>
                </c:pt>
                <c:pt idx="43751" formatCode="General">
                  <c:v>29.444600000000001</c:v>
                </c:pt>
                <c:pt idx="43752" formatCode="General">
                  <c:v>29.4453</c:v>
                </c:pt>
                <c:pt idx="43753" formatCode="General">
                  <c:v>29.446000000000002</c:v>
                </c:pt>
                <c:pt idx="43754" formatCode="General">
                  <c:v>29.4467</c:v>
                </c:pt>
                <c:pt idx="43755" formatCode="General">
                  <c:v>29.447299999999998</c:v>
                </c:pt>
                <c:pt idx="43756" formatCode="General">
                  <c:v>29.448</c:v>
                </c:pt>
                <c:pt idx="43757" formatCode="General">
                  <c:v>29.448699999999999</c:v>
                </c:pt>
                <c:pt idx="43758" formatCode="General">
                  <c:v>29.449400000000001</c:v>
                </c:pt>
                <c:pt idx="43759" formatCode="General">
                  <c:v>29.45</c:v>
                </c:pt>
                <c:pt idx="43760" formatCode="General">
                  <c:v>29.450700000000001</c:v>
                </c:pt>
                <c:pt idx="43761" formatCode="General">
                  <c:v>29.4514</c:v>
                </c:pt>
                <c:pt idx="43762" formatCode="General">
                  <c:v>29.452100000000002</c:v>
                </c:pt>
                <c:pt idx="43763" formatCode="General">
                  <c:v>29.4527</c:v>
                </c:pt>
                <c:pt idx="43764" formatCode="General">
                  <c:v>29.453399999999998</c:v>
                </c:pt>
                <c:pt idx="43765" formatCode="General">
                  <c:v>29.4541</c:v>
                </c:pt>
                <c:pt idx="43766" formatCode="General">
                  <c:v>29.454699999999999</c:v>
                </c:pt>
                <c:pt idx="43767" formatCode="General">
                  <c:v>29.455400000000001</c:v>
                </c:pt>
                <c:pt idx="43768" formatCode="General">
                  <c:v>29.456099999999999</c:v>
                </c:pt>
                <c:pt idx="43769" formatCode="General">
                  <c:v>29.456800000000001</c:v>
                </c:pt>
                <c:pt idx="43770" formatCode="General">
                  <c:v>29.4574</c:v>
                </c:pt>
                <c:pt idx="43771" formatCode="General">
                  <c:v>29.458100000000002</c:v>
                </c:pt>
                <c:pt idx="43772" formatCode="General">
                  <c:v>29.4588</c:v>
                </c:pt>
                <c:pt idx="43773" formatCode="General">
                  <c:v>29.459499999999998</c:v>
                </c:pt>
                <c:pt idx="43774" formatCode="General">
                  <c:v>29.460100000000001</c:v>
                </c:pt>
                <c:pt idx="43775" formatCode="General">
                  <c:v>29.460799999999999</c:v>
                </c:pt>
                <c:pt idx="43776" formatCode="General">
                  <c:v>29.461500000000001</c:v>
                </c:pt>
                <c:pt idx="43777" formatCode="General">
                  <c:v>29.4621</c:v>
                </c:pt>
                <c:pt idx="43778" formatCode="General">
                  <c:v>29.462800000000001</c:v>
                </c:pt>
                <c:pt idx="43779" formatCode="General">
                  <c:v>29.4635</c:v>
                </c:pt>
                <c:pt idx="43780" formatCode="General">
                  <c:v>29.464200000000002</c:v>
                </c:pt>
                <c:pt idx="43781" formatCode="General">
                  <c:v>29.4648</c:v>
                </c:pt>
                <c:pt idx="43782" formatCode="General">
                  <c:v>29.465499999999999</c:v>
                </c:pt>
                <c:pt idx="43783" formatCode="General">
                  <c:v>29.466200000000001</c:v>
                </c:pt>
                <c:pt idx="43784" formatCode="General">
                  <c:v>29.466899999999999</c:v>
                </c:pt>
                <c:pt idx="43785" formatCode="General">
                  <c:v>29.467500000000001</c:v>
                </c:pt>
                <c:pt idx="43786" formatCode="General">
                  <c:v>29.4682</c:v>
                </c:pt>
                <c:pt idx="43787" formatCode="General">
                  <c:v>29.468900000000001</c:v>
                </c:pt>
                <c:pt idx="43788" formatCode="General">
                  <c:v>29.4695</c:v>
                </c:pt>
                <c:pt idx="43789" formatCode="General">
                  <c:v>29.470199999999998</c:v>
                </c:pt>
                <c:pt idx="43790" formatCode="General">
                  <c:v>29.4709</c:v>
                </c:pt>
                <c:pt idx="43791" formatCode="General">
                  <c:v>29.471599999999999</c:v>
                </c:pt>
                <c:pt idx="43792" formatCode="General">
                  <c:v>29.472200000000001</c:v>
                </c:pt>
                <c:pt idx="43793" formatCode="General">
                  <c:v>29.472899999999999</c:v>
                </c:pt>
                <c:pt idx="43794" formatCode="General">
                  <c:v>29.473600000000001</c:v>
                </c:pt>
                <c:pt idx="43795" formatCode="General">
                  <c:v>29.474299999999999</c:v>
                </c:pt>
                <c:pt idx="43796" formatCode="General">
                  <c:v>29.474900000000002</c:v>
                </c:pt>
                <c:pt idx="43797" formatCode="General">
                  <c:v>29.4756</c:v>
                </c:pt>
                <c:pt idx="43798" formatCode="General">
                  <c:v>29.476299999999998</c:v>
                </c:pt>
                <c:pt idx="43799" formatCode="General">
                  <c:v>29.477</c:v>
                </c:pt>
                <c:pt idx="43800" formatCode="General">
                  <c:v>29.477599999999999</c:v>
                </c:pt>
                <c:pt idx="43801" formatCode="General">
                  <c:v>29.478300000000001</c:v>
                </c:pt>
                <c:pt idx="43802" formatCode="General">
                  <c:v>29.478999999999999</c:v>
                </c:pt>
                <c:pt idx="43803" formatCode="General">
                  <c:v>29.479600000000001</c:v>
                </c:pt>
                <c:pt idx="43804" formatCode="General">
                  <c:v>29.4803</c:v>
                </c:pt>
                <c:pt idx="43805" formatCode="General">
                  <c:v>29.481000000000002</c:v>
                </c:pt>
                <c:pt idx="43806" formatCode="General">
                  <c:v>29.4817</c:v>
                </c:pt>
                <c:pt idx="43807" formatCode="General">
                  <c:v>29.482299999999999</c:v>
                </c:pt>
                <c:pt idx="43808" formatCode="General">
                  <c:v>29.483000000000001</c:v>
                </c:pt>
                <c:pt idx="43809" formatCode="General">
                  <c:v>29.483699999999999</c:v>
                </c:pt>
                <c:pt idx="43810" formatCode="General">
                  <c:v>29.484400000000001</c:v>
                </c:pt>
                <c:pt idx="43811" formatCode="General">
                  <c:v>29.484999999999999</c:v>
                </c:pt>
                <c:pt idx="43812" formatCode="General">
                  <c:v>29.485700000000001</c:v>
                </c:pt>
                <c:pt idx="43813" formatCode="General">
                  <c:v>29.4864</c:v>
                </c:pt>
                <c:pt idx="43814" formatCode="General">
                  <c:v>29.486999999999998</c:v>
                </c:pt>
                <c:pt idx="43815" formatCode="General">
                  <c:v>29.4877</c:v>
                </c:pt>
                <c:pt idx="43816" formatCode="General">
                  <c:v>29.488399999999999</c:v>
                </c:pt>
                <c:pt idx="43817" formatCode="General">
                  <c:v>29.489100000000001</c:v>
                </c:pt>
                <c:pt idx="43818" formatCode="General">
                  <c:v>29.489699999999999</c:v>
                </c:pt>
                <c:pt idx="43819" formatCode="General">
                  <c:v>29.490400000000001</c:v>
                </c:pt>
                <c:pt idx="43820" formatCode="General">
                  <c:v>29.491099999999999</c:v>
                </c:pt>
                <c:pt idx="43821" formatCode="General">
                  <c:v>29.491800000000001</c:v>
                </c:pt>
                <c:pt idx="43822" formatCode="General">
                  <c:v>29.4924</c:v>
                </c:pt>
                <c:pt idx="43823" formatCode="General">
                  <c:v>29.493099999999998</c:v>
                </c:pt>
                <c:pt idx="43824" formatCode="General">
                  <c:v>29.4938</c:v>
                </c:pt>
                <c:pt idx="43825" formatCode="General">
                  <c:v>29.494499999999999</c:v>
                </c:pt>
                <c:pt idx="43826" formatCode="General">
                  <c:v>29.495100000000001</c:v>
                </c:pt>
                <c:pt idx="43827" formatCode="General">
                  <c:v>29.495799999999999</c:v>
                </c:pt>
                <c:pt idx="43828" formatCode="General">
                  <c:v>29.496500000000001</c:v>
                </c:pt>
                <c:pt idx="43829" formatCode="General">
                  <c:v>29.4971</c:v>
                </c:pt>
                <c:pt idx="43830" formatCode="General">
                  <c:v>29.497800000000002</c:v>
                </c:pt>
                <c:pt idx="43831" formatCode="General">
                  <c:v>29.4985</c:v>
                </c:pt>
                <c:pt idx="43832" formatCode="General">
                  <c:v>29.499199999999998</c:v>
                </c:pt>
                <c:pt idx="43833" formatCode="General">
                  <c:v>29.4998</c:v>
                </c:pt>
                <c:pt idx="43834" formatCode="General">
                  <c:v>29.500499999999999</c:v>
                </c:pt>
                <c:pt idx="43835" formatCode="General">
                  <c:v>29.501200000000001</c:v>
                </c:pt>
                <c:pt idx="43836" formatCode="General">
                  <c:v>29.501899999999999</c:v>
                </c:pt>
                <c:pt idx="43837" formatCode="General">
                  <c:v>29.502500000000001</c:v>
                </c:pt>
                <c:pt idx="43838" formatCode="General">
                  <c:v>29.5032</c:v>
                </c:pt>
                <c:pt idx="43839" formatCode="General">
                  <c:v>29.503900000000002</c:v>
                </c:pt>
                <c:pt idx="43840" formatCode="General">
                  <c:v>29.5045</c:v>
                </c:pt>
                <c:pt idx="43841" formatCode="General">
                  <c:v>29.505199999999999</c:v>
                </c:pt>
                <c:pt idx="43842" formatCode="General">
                  <c:v>29.5059</c:v>
                </c:pt>
                <c:pt idx="43843" formatCode="General">
                  <c:v>29.506599999999999</c:v>
                </c:pt>
                <c:pt idx="43844" formatCode="General">
                  <c:v>29.507200000000001</c:v>
                </c:pt>
                <c:pt idx="43845" formatCode="General">
                  <c:v>29.507899999999999</c:v>
                </c:pt>
                <c:pt idx="43846" formatCode="General">
                  <c:v>29.508600000000001</c:v>
                </c:pt>
                <c:pt idx="43847" formatCode="General">
                  <c:v>29.5093</c:v>
                </c:pt>
                <c:pt idx="43848" formatCode="General">
                  <c:v>29.509899999999998</c:v>
                </c:pt>
                <c:pt idx="43849" formatCode="General">
                  <c:v>29.5106</c:v>
                </c:pt>
                <c:pt idx="43850" formatCode="General">
                  <c:v>29.511299999999999</c:v>
                </c:pt>
                <c:pt idx="43851" formatCode="General">
                  <c:v>29.511900000000001</c:v>
                </c:pt>
                <c:pt idx="43852" formatCode="General">
                  <c:v>29.512599999999999</c:v>
                </c:pt>
                <c:pt idx="43853" formatCode="General">
                  <c:v>29.513300000000001</c:v>
                </c:pt>
                <c:pt idx="43854" formatCode="General">
                  <c:v>29.513999999999999</c:v>
                </c:pt>
                <c:pt idx="43855" formatCode="General">
                  <c:v>29.514600000000002</c:v>
                </c:pt>
                <c:pt idx="43856" formatCode="General">
                  <c:v>29.5153</c:v>
                </c:pt>
                <c:pt idx="43857" formatCode="General">
                  <c:v>29.515999999999998</c:v>
                </c:pt>
                <c:pt idx="43858" formatCode="General">
                  <c:v>29.5167</c:v>
                </c:pt>
                <c:pt idx="43859" formatCode="General">
                  <c:v>29.517299999999999</c:v>
                </c:pt>
                <c:pt idx="43860" formatCode="General">
                  <c:v>29.518000000000001</c:v>
                </c:pt>
                <c:pt idx="43861" formatCode="General">
                  <c:v>29.518699999999999</c:v>
                </c:pt>
                <c:pt idx="43862" formatCode="General">
                  <c:v>29.519400000000001</c:v>
                </c:pt>
                <c:pt idx="43863" formatCode="General">
                  <c:v>29.52</c:v>
                </c:pt>
                <c:pt idx="43864" formatCode="General">
                  <c:v>29.520700000000001</c:v>
                </c:pt>
                <c:pt idx="43865" formatCode="General">
                  <c:v>29.5214</c:v>
                </c:pt>
                <c:pt idx="43866" formatCode="General">
                  <c:v>29.521999999999998</c:v>
                </c:pt>
                <c:pt idx="43867" formatCode="General">
                  <c:v>29.5227</c:v>
                </c:pt>
                <c:pt idx="43868" formatCode="General">
                  <c:v>29.523399999999999</c:v>
                </c:pt>
                <c:pt idx="43869" formatCode="General">
                  <c:v>29.524100000000001</c:v>
                </c:pt>
                <c:pt idx="43870" formatCode="General">
                  <c:v>29.524699999999999</c:v>
                </c:pt>
                <c:pt idx="43871" formatCode="General">
                  <c:v>29.525400000000001</c:v>
                </c:pt>
                <c:pt idx="43872" formatCode="General">
                  <c:v>29.5261</c:v>
                </c:pt>
                <c:pt idx="43873" formatCode="General">
                  <c:v>29.526800000000001</c:v>
                </c:pt>
                <c:pt idx="43874" formatCode="General">
                  <c:v>29.5274</c:v>
                </c:pt>
                <c:pt idx="43875" formatCode="General">
                  <c:v>29.528099999999998</c:v>
                </c:pt>
                <c:pt idx="43876" formatCode="General">
                  <c:v>29.5288</c:v>
                </c:pt>
                <c:pt idx="43877" formatCode="General">
                  <c:v>29.529399999999999</c:v>
                </c:pt>
                <c:pt idx="43878" formatCode="General">
                  <c:v>29.530100000000001</c:v>
                </c:pt>
                <c:pt idx="43879" formatCode="General">
                  <c:v>29.530799999999999</c:v>
                </c:pt>
                <c:pt idx="43880" formatCode="General">
                  <c:v>29.531500000000001</c:v>
                </c:pt>
                <c:pt idx="43881" formatCode="General">
                  <c:v>29.5321</c:v>
                </c:pt>
                <c:pt idx="43882" formatCode="General">
                  <c:v>29.532800000000002</c:v>
                </c:pt>
                <c:pt idx="43883" formatCode="General">
                  <c:v>29.5335</c:v>
                </c:pt>
                <c:pt idx="43884" formatCode="General">
                  <c:v>29.534199999999998</c:v>
                </c:pt>
                <c:pt idx="43885" formatCode="General">
                  <c:v>29.534800000000001</c:v>
                </c:pt>
                <c:pt idx="43886" formatCode="General">
                  <c:v>29.535499999999999</c:v>
                </c:pt>
                <c:pt idx="43887" formatCode="General">
                  <c:v>29.536200000000001</c:v>
                </c:pt>
                <c:pt idx="43888" formatCode="General">
                  <c:v>29.536799999999999</c:v>
                </c:pt>
                <c:pt idx="43889" formatCode="General">
                  <c:v>29.537500000000001</c:v>
                </c:pt>
                <c:pt idx="43890" formatCode="General">
                  <c:v>29.5382</c:v>
                </c:pt>
                <c:pt idx="43891" formatCode="General">
                  <c:v>29.538900000000002</c:v>
                </c:pt>
                <c:pt idx="43892" formatCode="General">
                  <c:v>29.5395</c:v>
                </c:pt>
                <c:pt idx="43893" formatCode="General">
                  <c:v>29.540199999999999</c:v>
                </c:pt>
                <c:pt idx="43894" formatCode="General">
                  <c:v>29.540900000000001</c:v>
                </c:pt>
                <c:pt idx="43895" formatCode="General">
                  <c:v>29.541599999999999</c:v>
                </c:pt>
                <c:pt idx="43896" formatCode="General">
                  <c:v>29.542200000000001</c:v>
                </c:pt>
                <c:pt idx="43897" formatCode="General">
                  <c:v>29.542899999999999</c:v>
                </c:pt>
                <c:pt idx="43898" formatCode="General">
                  <c:v>29.543600000000001</c:v>
                </c:pt>
                <c:pt idx="43899" formatCode="General">
                  <c:v>29.5443</c:v>
                </c:pt>
                <c:pt idx="43900" formatCode="General">
                  <c:v>29.544899999999998</c:v>
                </c:pt>
                <c:pt idx="43901" formatCode="General">
                  <c:v>29.5456</c:v>
                </c:pt>
                <c:pt idx="43902" formatCode="General">
                  <c:v>29.546299999999999</c:v>
                </c:pt>
                <c:pt idx="43903" formatCode="General">
                  <c:v>29.546900000000001</c:v>
                </c:pt>
                <c:pt idx="43904" formatCode="General">
                  <c:v>29.547599999999999</c:v>
                </c:pt>
                <c:pt idx="43905" formatCode="General">
                  <c:v>29.548300000000001</c:v>
                </c:pt>
                <c:pt idx="43906" formatCode="General">
                  <c:v>29.548999999999999</c:v>
                </c:pt>
                <c:pt idx="43907" formatCode="General">
                  <c:v>29.549600000000002</c:v>
                </c:pt>
                <c:pt idx="43908" formatCode="General">
                  <c:v>29.5503</c:v>
                </c:pt>
                <c:pt idx="43909" formatCode="General">
                  <c:v>29.550999999999998</c:v>
                </c:pt>
                <c:pt idx="43910" formatCode="General">
                  <c:v>29.5517</c:v>
                </c:pt>
                <c:pt idx="43911" formatCode="General">
                  <c:v>29.552299999999999</c:v>
                </c:pt>
                <c:pt idx="43912" formatCode="General">
                  <c:v>29.553000000000001</c:v>
                </c:pt>
                <c:pt idx="43913" formatCode="General">
                  <c:v>29.553699999999999</c:v>
                </c:pt>
                <c:pt idx="43914" formatCode="General">
                  <c:v>29.554300000000001</c:v>
                </c:pt>
                <c:pt idx="43915" formatCode="General">
                  <c:v>29.555</c:v>
                </c:pt>
                <c:pt idx="43916" formatCode="General">
                  <c:v>29.555700000000002</c:v>
                </c:pt>
                <c:pt idx="43917" formatCode="General">
                  <c:v>29.5564</c:v>
                </c:pt>
                <c:pt idx="43918" formatCode="General">
                  <c:v>29.556999999999999</c:v>
                </c:pt>
                <c:pt idx="43919" formatCode="General">
                  <c:v>29.557700000000001</c:v>
                </c:pt>
                <c:pt idx="43920" formatCode="General">
                  <c:v>29.558399999999999</c:v>
                </c:pt>
                <c:pt idx="43921" formatCode="General">
                  <c:v>29.559100000000001</c:v>
                </c:pt>
                <c:pt idx="43922" formatCode="General">
                  <c:v>29.559699999999999</c:v>
                </c:pt>
                <c:pt idx="43923" formatCode="General">
                  <c:v>29.560400000000001</c:v>
                </c:pt>
                <c:pt idx="43924" formatCode="General">
                  <c:v>29.5611</c:v>
                </c:pt>
                <c:pt idx="43925" formatCode="General">
                  <c:v>29.561800000000002</c:v>
                </c:pt>
                <c:pt idx="43926" formatCode="General">
                  <c:v>29.5624</c:v>
                </c:pt>
                <c:pt idx="43927" formatCode="General">
                  <c:v>29.563099999999999</c:v>
                </c:pt>
                <c:pt idx="43928" formatCode="General">
                  <c:v>29.563800000000001</c:v>
                </c:pt>
                <c:pt idx="43929" formatCode="General">
                  <c:v>29.564399999999999</c:v>
                </c:pt>
                <c:pt idx="43930" formatCode="General">
                  <c:v>29.565100000000001</c:v>
                </c:pt>
                <c:pt idx="43931" formatCode="General">
                  <c:v>29.565799999999999</c:v>
                </c:pt>
                <c:pt idx="43932" formatCode="General">
                  <c:v>29.566500000000001</c:v>
                </c:pt>
                <c:pt idx="43933" formatCode="General">
                  <c:v>29.5671</c:v>
                </c:pt>
                <c:pt idx="43934" formatCode="General">
                  <c:v>29.567799999999998</c:v>
                </c:pt>
                <c:pt idx="43935" formatCode="General">
                  <c:v>29.5685</c:v>
                </c:pt>
                <c:pt idx="43936" formatCode="General">
                  <c:v>29.569199999999999</c:v>
                </c:pt>
                <c:pt idx="43937" formatCode="General">
                  <c:v>29.569800000000001</c:v>
                </c:pt>
                <c:pt idx="43938" formatCode="General">
                  <c:v>29.570499999999999</c:v>
                </c:pt>
                <c:pt idx="43939" formatCode="General">
                  <c:v>29.571200000000001</c:v>
                </c:pt>
                <c:pt idx="43940" formatCode="General">
                  <c:v>29.5718</c:v>
                </c:pt>
                <c:pt idx="43941" formatCode="General">
                  <c:v>29.572500000000002</c:v>
                </c:pt>
                <c:pt idx="43942" formatCode="General">
                  <c:v>29.5732</c:v>
                </c:pt>
                <c:pt idx="43943" formatCode="General">
                  <c:v>29.573899999999998</c:v>
                </c:pt>
                <c:pt idx="43944" formatCode="General">
                  <c:v>29.5745</c:v>
                </c:pt>
                <c:pt idx="43945" formatCode="General">
                  <c:v>29.575199999999999</c:v>
                </c:pt>
                <c:pt idx="43946" formatCode="General">
                  <c:v>29.575900000000001</c:v>
                </c:pt>
                <c:pt idx="43947" formatCode="General">
                  <c:v>29.576599999999999</c:v>
                </c:pt>
                <c:pt idx="43948" formatCode="General">
                  <c:v>29.577200000000001</c:v>
                </c:pt>
                <c:pt idx="43949" formatCode="General">
                  <c:v>29.5779</c:v>
                </c:pt>
                <c:pt idx="43950" formatCode="General">
                  <c:v>29.578600000000002</c:v>
                </c:pt>
                <c:pt idx="43951" formatCode="General">
                  <c:v>29.5792</c:v>
                </c:pt>
                <c:pt idx="43952" formatCode="General">
                  <c:v>29.579899999999999</c:v>
                </c:pt>
                <c:pt idx="43953" formatCode="General">
                  <c:v>29.5806</c:v>
                </c:pt>
                <c:pt idx="43954" formatCode="General">
                  <c:v>29.581299999999999</c:v>
                </c:pt>
                <c:pt idx="43955" formatCode="General">
                  <c:v>29.581900000000001</c:v>
                </c:pt>
                <c:pt idx="43956" formatCode="General">
                  <c:v>29.582599999999999</c:v>
                </c:pt>
                <c:pt idx="43957" formatCode="General">
                  <c:v>29.583300000000001</c:v>
                </c:pt>
                <c:pt idx="43958" formatCode="General">
                  <c:v>29.584</c:v>
                </c:pt>
                <c:pt idx="43959" formatCode="General">
                  <c:v>29.584599999999998</c:v>
                </c:pt>
                <c:pt idx="43960" formatCode="General">
                  <c:v>29.5853</c:v>
                </c:pt>
                <c:pt idx="43961" formatCode="General">
                  <c:v>29.585999999999999</c:v>
                </c:pt>
                <c:pt idx="43962" formatCode="General">
                  <c:v>29.5867</c:v>
                </c:pt>
                <c:pt idx="43963" formatCode="General">
                  <c:v>29.587299999999999</c:v>
                </c:pt>
                <c:pt idx="43964" formatCode="General">
                  <c:v>29.588000000000001</c:v>
                </c:pt>
                <c:pt idx="43965" formatCode="General">
                  <c:v>29.588699999999999</c:v>
                </c:pt>
                <c:pt idx="43966" formatCode="General">
                  <c:v>29.589300000000001</c:v>
                </c:pt>
                <c:pt idx="43967" formatCode="General">
                  <c:v>29.59</c:v>
                </c:pt>
                <c:pt idx="43968" formatCode="General">
                  <c:v>29.590699999999998</c:v>
                </c:pt>
                <c:pt idx="43969" formatCode="General">
                  <c:v>29.5914</c:v>
                </c:pt>
                <c:pt idx="43970" formatCode="General">
                  <c:v>29.591999999999999</c:v>
                </c:pt>
                <c:pt idx="43971" formatCode="General">
                  <c:v>29.592700000000001</c:v>
                </c:pt>
                <c:pt idx="43972" formatCode="General">
                  <c:v>29.593399999999999</c:v>
                </c:pt>
                <c:pt idx="43973" formatCode="General">
                  <c:v>29.594100000000001</c:v>
                </c:pt>
                <c:pt idx="43974" formatCode="General">
                  <c:v>29.5947</c:v>
                </c:pt>
                <c:pt idx="43975" formatCode="General">
                  <c:v>29.595400000000001</c:v>
                </c:pt>
                <c:pt idx="43976" formatCode="General">
                  <c:v>29.5961</c:v>
                </c:pt>
                <c:pt idx="43977" formatCode="General">
                  <c:v>29.596699999999998</c:v>
                </c:pt>
                <c:pt idx="43978" formatCode="General">
                  <c:v>29.5974</c:v>
                </c:pt>
                <c:pt idx="43979" formatCode="General">
                  <c:v>29.598099999999999</c:v>
                </c:pt>
                <c:pt idx="43980" formatCode="General">
                  <c:v>29.598800000000001</c:v>
                </c:pt>
                <c:pt idx="43981" formatCode="General">
                  <c:v>29.599399999999999</c:v>
                </c:pt>
                <c:pt idx="43982" formatCode="General">
                  <c:v>29.600100000000001</c:v>
                </c:pt>
                <c:pt idx="43983" formatCode="General">
                  <c:v>29.6008</c:v>
                </c:pt>
                <c:pt idx="43984" formatCode="General">
                  <c:v>29.601500000000001</c:v>
                </c:pt>
                <c:pt idx="43985" formatCode="General">
                  <c:v>29.6021</c:v>
                </c:pt>
                <c:pt idx="43986" formatCode="General">
                  <c:v>29.602799999999998</c:v>
                </c:pt>
                <c:pt idx="43987" formatCode="General">
                  <c:v>29.6035</c:v>
                </c:pt>
                <c:pt idx="43988" formatCode="General">
                  <c:v>29.604199999999999</c:v>
                </c:pt>
                <c:pt idx="43989" formatCode="General">
                  <c:v>29.604800000000001</c:v>
                </c:pt>
                <c:pt idx="43990" formatCode="General">
                  <c:v>29.605499999999999</c:v>
                </c:pt>
                <c:pt idx="43991" formatCode="General">
                  <c:v>29.606200000000001</c:v>
                </c:pt>
                <c:pt idx="43992" formatCode="General">
                  <c:v>29.6068</c:v>
                </c:pt>
                <c:pt idx="43993" formatCode="General">
                  <c:v>29.607500000000002</c:v>
                </c:pt>
                <c:pt idx="43994" formatCode="General">
                  <c:v>29.6082</c:v>
                </c:pt>
                <c:pt idx="43995" formatCode="General">
                  <c:v>29.608899999999998</c:v>
                </c:pt>
                <c:pt idx="43996" formatCode="General">
                  <c:v>29.609500000000001</c:v>
                </c:pt>
                <c:pt idx="43997" formatCode="General">
                  <c:v>29.610199999999999</c:v>
                </c:pt>
                <c:pt idx="43998" formatCode="General">
                  <c:v>29.610900000000001</c:v>
                </c:pt>
                <c:pt idx="43999" formatCode="General">
                  <c:v>29.611599999999999</c:v>
                </c:pt>
                <c:pt idx="44000" formatCode="General">
                  <c:v>29.612200000000001</c:v>
                </c:pt>
                <c:pt idx="44001" formatCode="General">
                  <c:v>29.6129</c:v>
                </c:pt>
                <c:pt idx="44002" formatCode="General">
                  <c:v>29.613600000000002</c:v>
                </c:pt>
                <c:pt idx="44003" formatCode="General">
                  <c:v>29.6142</c:v>
                </c:pt>
                <c:pt idx="44004" formatCode="General">
                  <c:v>29.614899999999999</c:v>
                </c:pt>
                <c:pt idx="44005" formatCode="General">
                  <c:v>29.615600000000001</c:v>
                </c:pt>
                <c:pt idx="44006" formatCode="General">
                  <c:v>29.616299999999999</c:v>
                </c:pt>
                <c:pt idx="44007" formatCode="General">
                  <c:v>29.616900000000001</c:v>
                </c:pt>
                <c:pt idx="44008" formatCode="General">
                  <c:v>29.617599999999999</c:v>
                </c:pt>
                <c:pt idx="44009" formatCode="General">
                  <c:v>29.618300000000001</c:v>
                </c:pt>
                <c:pt idx="44010" formatCode="General">
                  <c:v>29.619</c:v>
                </c:pt>
                <c:pt idx="44011" formatCode="General">
                  <c:v>29.619599999999998</c:v>
                </c:pt>
                <c:pt idx="44012" formatCode="General">
                  <c:v>29.6203</c:v>
                </c:pt>
                <c:pt idx="44013" formatCode="General">
                  <c:v>29.620999999999999</c:v>
                </c:pt>
                <c:pt idx="44014" formatCode="General">
                  <c:v>29.621600000000001</c:v>
                </c:pt>
                <c:pt idx="44015" formatCode="General">
                  <c:v>29.622299999999999</c:v>
                </c:pt>
                <c:pt idx="44016" formatCode="General">
                  <c:v>29.623000000000001</c:v>
                </c:pt>
                <c:pt idx="44017" formatCode="General">
                  <c:v>29.623699999999999</c:v>
                </c:pt>
                <c:pt idx="44018" formatCode="General">
                  <c:v>29.624300000000002</c:v>
                </c:pt>
                <c:pt idx="44019" formatCode="General">
                  <c:v>29.625</c:v>
                </c:pt>
                <c:pt idx="44020" formatCode="General">
                  <c:v>29.625699999999998</c:v>
                </c:pt>
                <c:pt idx="44021" formatCode="General">
                  <c:v>29.6264</c:v>
                </c:pt>
                <c:pt idx="44022" formatCode="General">
                  <c:v>29.626999999999999</c:v>
                </c:pt>
                <c:pt idx="44023" formatCode="General">
                  <c:v>29.627700000000001</c:v>
                </c:pt>
                <c:pt idx="44024" formatCode="General">
                  <c:v>29.628399999999999</c:v>
                </c:pt>
                <c:pt idx="44025" formatCode="General">
                  <c:v>29.629100000000001</c:v>
                </c:pt>
                <c:pt idx="44026" formatCode="General">
                  <c:v>29.6297</c:v>
                </c:pt>
                <c:pt idx="44027" formatCode="General">
                  <c:v>29.630400000000002</c:v>
                </c:pt>
                <c:pt idx="44028" formatCode="General">
                  <c:v>29.6311</c:v>
                </c:pt>
                <c:pt idx="44029" formatCode="General">
                  <c:v>29.631699999999999</c:v>
                </c:pt>
                <c:pt idx="44030" formatCode="General">
                  <c:v>29.632400000000001</c:v>
                </c:pt>
                <c:pt idx="44031" formatCode="General">
                  <c:v>29.633099999999999</c:v>
                </c:pt>
                <c:pt idx="44032" formatCode="General">
                  <c:v>29.633800000000001</c:v>
                </c:pt>
                <c:pt idx="44033" formatCode="General">
                  <c:v>29.634399999999999</c:v>
                </c:pt>
                <c:pt idx="44034" formatCode="General">
                  <c:v>29.635100000000001</c:v>
                </c:pt>
                <c:pt idx="44035" formatCode="General">
                  <c:v>29.6358</c:v>
                </c:pt>
                <c:pt idx="44036" formatCode="General">
                  <c:v>29.636500000000002</c:v>
                </c:pt>
                <c:pt idx="44037" formatCode="General">
                  <c:v>29.6371</c:v>
                </c:pt>
                <c:pt idx="44038" formatCode="General">
                  <c:v>29.637799999999999</c:v>
                </c:pt>
                <c:pt idx="44039" formatCode="General">
                  <c:v>29.638500000000001</c:v>
                </c:pt>
                <c:pt idx="44040" formatCode="General">
                  <c:v>29.639099999999999</c:v>
                </c:pt>
                <c:pt idx="44041" formatCode="General">
                  <c:v>29.639800000000001</c:v>
                </c:pt>
                <c:pt idx="44042" formatCode="General">
                  <c:v>29.640499999999999</c:v>
                </c:pt>
                <c:pt idx="44043" formatCode="General">
                  <c:v>29.641200000000001</c:v>
                </c:pt>
                <c:pt idx="44044" formatCode="General">
                  <c:v>29.6418</c:v>
                </c:pt>
                <c:pt idx="44045" formatCode="General">
                  <c:v>29.642499999999998</c:v>
                </c:pt>
                <c:pt idx="44046" formatCode="General">
                  <c:v>29.6432</c:v>
                </c:pt>
                <c:pt idx="44047" formatCode="General">
                  <c:v>29.643899999999999</c:v>
                </c:pt>
                <c:pt idx="44048" formatCode="General">
                  <c:v>29.644500000000001</c:v>
                </c:pt>
                <c:pt idx="44049" formatCode="General">
                  <c:v>29.645199999999999</c:v>
                </c:pt>
                <c:pt idx="44050" formatCode="General">
                  <c:v>29.645900000000001</c:v>
                </c:pt>
                <c:pt idx="44051" formatCode="General">
                  <c:v>29.6465</c:v>
                </c:pt>
                <c:pt idx="44052" formatCode="General">
                  <c:v>29.647200000000002</c:v>
                </c:pt>
                <c:pt idx="44053" formatCode="General">
                  <c:v>29.6479</c:v>
                </c:pt>
                <c:pt idx="44054" formatCode="General">
                  <c:v>29.648599999999998</c:v>
                </c:pt>
                <c:pt idx="44055" formatCode="General">
                  <c:v>29.6492</c:v>
                </c:pt>
                <c:pt idx="44056" formatCode="General">
                  <c:v>29.649899999999999</c:v>
                </c:pt>
                <c:pt idx="44057" formatCode="General">
                  <c:v>29.650600000000001</c:v>
                </c:pt>
                <c:pt idx="44058" formatCode="General">
                  <c:v>29.651299999999999</c:v>
                </c:pt>
                <c:pt idx="44059" formatCode="General">
                  <c:v>29.651900000000001</c:v>
                </c:pt>
                <c:pt idx="44060" formatCode="General">
                  <c:v>29.6526</c:v>
                </c:pt>
                <c:pt idx="44061" formatCode="General">
                  <c:v>29.653300000000002</c:v>
                </c:pt>
                <c:pt idx="44062" formatCode="General">
                  <c:v>29.654</c:v>
                </c:pt>
                <c:pt idx="44063" formatCode="General">
                  <c:v>29.654599999999999</c:v>
                </c:pt>
                <c:pt idx="44064" formatCode="General">
                  <c:v>29.6553</c:v>
                </c:pt>
                <c:pt idx="44065" formatCode="General">
                  <c:v>29.655999999999999</c:v>
                </c:pt>
                <c:pt idx="44066" formatCode="General">
                  <c:v>29.656600000000001</c:v>
                </c:pt>
                <c:pt idx="44067" formatCode="General">
                  <c:v>29.657299999999999</c:v>
                </c:pt>
                <c:pt idx="44068" formatCode="General">
                  <c:v>29.658000000000001</c:v>
                </c:pt>
                <c:pt idx="44069" formatCode="General">
                  <c:v>29.6587</c:v>
                </c:pt>
                <c:pt idx="44070" formatCode="General">
                  <c:v>29.659300000000002</c:v>
                </c:pt>
                <c:pt idx="44071" formatCode="General">
                  <c:v>29.66</c:v>
                </c:pt>
                <c:pt idx="44072" formatCode="General">
                  <c:v>29.660699999999999</c:v>
                </c:pt>
                <c:pt idx="44073" formatCode="General">
                  <c:v>29.6614</c:v>
                </c:pt>
                <c:pt idx="44074" formatCode="General">
                  <c:v>29.661999999999999</c:v>
                </c:pt>
                <c:pt idx="44075" formatCode="General">
                  <c:v>29.662700000000001</c:v>
                </c:pt>
                <c:pt idx="44076" formatCode="General">
                  <c:v>29.663399999999999</c:v>
                </c:pt>
                <c:pt idx="44077" formatCode="General">
                  <c:v>29.664000000000001</c:v>
                </c:pt>
                <c:pt idx="44078" formatCode="General">
                  <c:v>29.6647</c:v>
                </c:pt>
                <c:pt idx="44079" formatCode="General">
                  <c:v>29.665400000000002</c:v>
                </c:pt>
                <c:pt idx="44080" formatCode="General">
                  <c:v>29.6661</c:v>
                </c:pt>
                <c:pt idx="44081" formatCode="General">
                  <c:v>29.666699999999999</c:v>
                </c:pt>
                <c:pt idx="44082" formatCode="General">
                  <c:v>29.667400000000001</c:v>
                </c:pt>
                <c:pt idx="44083" formatCode="General">
                  <c:v>29.668099999999999</c:v>
                </c:pt>
                <c:pt idx="44084" formatCode="General">
                  <c:v>29.668800000000001</c:v>
                </c:pt>
                <c:pt idx="44085" formatCode="General">
                  <c:v>29.6694</c:v>
                </c:pt>
                <c:pt idx="44086" formatCode="General">
                  <c:v>29.670100000000001</c:v>
                </c:pt>
                <c:pt idx="44087" formatCode="General">
                  <c:v>29.6708</c:v>
                </c:pt>
                <c:pt idx="44088" formatCode="General">
                  <c:v>29.671500000000002</c:v>
                </c:pt>
                <c:pt idx="44089" formatCode="General">
                  <c:v>29.6721</c:v>
                </c:pt>
                <c:pt idx="44090" formatCode="General">
                  <c:v>29.672799999999999</c:v>
                </c:pt>
                <c:pt idx="44091" formatCode="General">
                  <c:v>29.673500000000001</c:v>
                </c:pt>
                <c:pt idx="44092" formatCode="General">
                  <c:v>29.674099999999999</c:v>
                </c:pt>
                <c:pt idx="44093" formatCode="General">
                  <c:v>29.674800000000001</c:v>
                </c:pt>
                <c:pt idx="44094" formatCode="General">
                  <c:v>29.6755</c:v>
                </c:pt>
                <c:pt idx="44095" formatCode="General">
                  <c:v>29.676200000000001</c:v>
                </c:pt>
                <c:pt idx="44096" formatCode="General">
                  <c:v>29.6768</c:v>
                </c:pt>
                <c:pt idx="44097" formatCode="General">
                  <c:v>29.677499999999998</c:v>
                </c:pt>
                <c:pt idx="44098" formatCode="General">
                  <c:v>29.6782</c:v>
                </c:pt>
                <c:pt idx="44099" formatCode="General">
                  <c:v>29.678899999999999</c:v>
                </c:pt>
                <c:pt idx="44100" formatCode="General">
                  <c:v>29.679500000000001</c:v>
                </c:pt>
                <c:pt idx="44101" formatCode="General">
                  <c:v>29.680199999999999</c:v>
                </c:pt>
                <c:pt idx="44102" formatCode="General">
                  <c:v>29.680900000000001</c:v>
                </c:pt>
                <c:pt idx="44103" formatCode="General">
                  <c:v>29.6815</c:v>
                </c:pt>
                <c:pt idx="44104" formatCode="General">
                  <c:v>29.682200000000002</c:v>
                </c:pt>
                <c:pt idx="44105" formatCode="General">
                  <c:v>29.6829</c:v>
                </c:pt>
                <c:pt idx="44106" formatCode="General">
                  <c:v>29.683599999999998</c:v>
                </c:pt>
                <c:pt idx="44107" formatCode="General">
                  <c:v>29.684200000000001</c:v>
                </c:pt>
                <c:pt idx="44108" formatCode="General">
                  <c:v>29.684899999999999</c:v>
                </c:pt>
                <c:pt idx="44109" formatCode="General">
                  <c:v>29.685600000000001</c:v>
                </c:pt>
                <c:pt idx="44110" formatCode="General">
                  <c:v>29.686299999999999</c:v>
                </c:pt>
                <c:pt idx="44111" formatCode="General">
                  <c:v>29.686900000000001</c:v>
                </c:pt>
                <c:pt idx="44112" formatCode="General">
                  <c:v>29.6876</c:v>
                </c:pt>
                <c:pt idx="44113" formatCode="General">
                  <c:v>29.688300000000002</c:v>
                </c:pt>
                <c:pt idx="44114" formatCode="General">
                  <c:v>29.6889</c:v>
                </c:pt>
                <c:pt idx="44115" formatCode="General">
                  <c:v>29.689599999999999</c:v>
                </c:pt>
                <c:pt idx="44116" formatCode="General">
                  <c:v>29.690300000000001</c:v>
                </c:pt>
                <c:pt idx="44117" formatCode="General">
                  <c:v>29.690999999999999</c:v>
                </c:pt>
                <c:pt idx="44118" formatCode="General">
                  <c:v>29.691600000000001</c:v>
                </c:pt>
                <c:pt idx="44119" formatCode="General">
                  <c:v>29.692299999999999</c:v>
                </c:pt>
                <c:pt idx="44120" formatCode="General">
                  <c:v>29.693000000000001</c:v>
                </c:pt>
                <c:pt idx="44121" formatCode="General">
                  <c:v>29.6937</c:v>
                </c:pt>
                <c:pt idx="44122" formatCode="General">
                  <c:v>29.694299999999998</c:v>
                </c:pt>
                <c:pt idx="44123" formatCode="General">
                  <c:v>29.695</c:v>
                </c:pt>
                <c:pt idx="44124" formatCode="General">
                  <c:v>29.695699999999999</c:v>
                </c:pt>
                <c:pt idx="44125" formatCode="General">
                  <c:v>29.696400000000001</c:v>
                </c:pt>
                <c:pt idx="44126" formatCode="General">
                  <c:v>29.696999999999999</c:v>
                </c:pt>
                <c:pt idx="44127" formatCode="General">
                  <c:v>29.697700000000001</c:v>
                </c:pt>
                <c:pt idx="44128" formatCode="General">
                  <c:v>29.698399999999999</c:v>
                </c:pt>
                <c:pt idx="44129" formatCode="General">
                  <c:v>29.699000000000002</c:v>
                </c:pt>
                <c:pt idx="44130" formatCode="General">
                  <c:v>29.6997</c:v>
                </c:pt>
                <c:pt idx="44131" formatCode="General">
                  <c:v>29.700399999999998</c:v>
                </c:pt>
                <c:pt idx="44132" formatCode="General">
                  <c:v>29.7011</c:v>
                </c:pt>
                <c:pt idx="44133" formatCode="General">
                  <c:v>29.701699999999999</c:v>
                </c:pt>
                <c:pt idx="44134" formatCode="General">
                  <c:v>29.702400000000001</c:v>
                </c:pt>
                <c:pt idx="44135" formatCode="General">
                  <c:v>29.703099999999999</c:v>
                </c:pt>
                <c:pt idx="44136" formatCode="General">
                  <c:v>29.703800000000001</c:v>
                </c:pt>
                <c:pt idx="44137" formatCode="General">
                  <c:v>29.7044</c:v>
                </c:pt>
                <c:pt idx="44138" formatCode="General">
                  <c:v>29.705100000000002</c:v>
                </c:pt>
                <c:pt idx="44139" formatCode="General">
                  <c:v>29.7058</c:v>
                </c:pt>
                <c:pt idx="44140" formatCode="General">
                  <c:v>29.706399999999999</c:v>
                </c:pt>
                <c:pt idx="44141" formatCode="General">
                  <c:v>29.707100000000001</c:v>
                </c:pt>
                <c:pt idx="44142" formatCode="General">
                  <c:v>29.707799999999999</c:v>
                </c:pt>
                <c:pt idx="44143" formatCode="General">
                  <c:v>29.708500000000001</c:v>
                </c:pt>
                <c:pt idx="44144" formatCode="General">
                  <c:v>29.709099999999999</c:v>
                </c:pt>
                <c:pt idx="44145" formatCode="General">
                  <c:v>29.709800000000001</c:v>
                </c:pt>
                <c:pt idx="44146" formatCode="General">
                  <c:v>29.7105</c:v>
                </c:pt>
                <c:pt idx="44147" formatCode="General">
                  <c:v>29.711200000000002</c:v>
                </c:pt>
                <c:pt idx="44148" formatCode="General">
                  <c:v>29.7118</c:v>
                </c:pt>
                <c:pt idx="44149" formatCode="General">
                  <c:v>29.712499999999999</c:v>
                </c:pt>
                <c:pt idx="44150" formatCode="General">
                  <c:v>29.713200000000001</c:v>
                </c:pt>
                <c:pt idx="44151" formatCode="General">
                  <c:v>29.713899999999999</c:v>
                </c:pt>
                <c:pt idx="44152" formatCode="General">
                  <c:v>29.714500000000001</c:v>
                </c:pt>
                <c:pt idx="44153" formatCode="General">
                  <c:v>29.715199999999999</c:v>
                </c:pt>
                <c:pt idx="44154" formatCode="General">
                  <c:v>29.715900000000001</c:v>
                </c:pt>
                <c:pt idx="44155" formatCode="General">
                  <c:v>29.7165</c:v>
                </c:pt>
                <c:pt idx="44156" formatCode="General">
                  <c:v>29.717199999999998</c:v>
                </c:pt>
                <c:pt idx="44157" formatCode="General">
                  <c:v>29.7179</c:v>
                </c:pt>
                <c:pt idx="44158" formatCode="General">
                  <c:v>29.718599999999999</c:v>
                </c:pt>
                <c:pt idx="44159" formatCode="General">
                  <c:v>29.719200000000001</c:v>
                </c:pt>
                <c:pt idx="44160" formatCode="General">
                  <c:v>29.719899999999999</c:v>
                </c:pt>
                <c:pt idx="44161" formatCode="General">
                  <c:v>29.720600000000001</c:v>
                </c:pt>
                <c:pt idx="44162" formatCode="General">
                  <c:v>29.721299999999999</c:v>
                </c:pt>
                <c:pt idx="44163" formatCode="General">
                  <c:v>29.721900000000002</c:v>
                </c:pt>
                <c:pt idx="44164" formatCode="General">
                  <c:v>29.7226</c:v>
                </c:pt>
                <c:pt idx="44165" formatCode="General">
                  <c:v>29.723299999999998</c:v>
                </c:pt>
                <c:pt idx="44166" formatCode="General">
                  <c:v>29.7239</c:v>
                </c:pt>
                <c:pt idx="44167" formatCode="General">
                  <c:v>29.724599999999999</c:v>
                </c:pt>
                <c:pt idx="44168" formatCode="General">
                  <c:v>29.725300000000001</c:v>
                </c:pt>
                <c:pt idx="44169" formatCode="General">
                  <c:v>29.725999999999999</c:v>
                </c:pt>
                <c:pt idx="44170" formatCode="General">
                  <c:v>29.726600000000001</c:v>
                </c:pt>
                <c:pt idx="44171" formatCode="General">
                  <c:v>29.7273</c:v>
                </c:pt>
                <c:pt idx="44172" formatCode="General">
                  <c:v>29.728000000000002</c:v>
                </c:pt>
                <c:pt idx="44173" formatCode="General">
                  <c:v>29.7287</c:v>
                </c:pt>
                <c:pt idx="44174" formatCode="General">
                  <c:v>29.729299999999999</c:v>
                </c:pt>
                <c:pt idx="44175" formatCode="General">
                  <c:v>29.73</c:v>
                </c:pt>
                <c:pt idx="44176" formatCode="General">
                  <c:v>29.730699999999999</c:v>
                </c:pt>
                <c:pt idx="44177" formatCode="General">
                  <c:v>29.731300000000001</c:v>
                </c:pt>
                <c:pt idx="44178" formatCode="General">
                  <c:v>29.731999999999999</c:v>
                </c:pt>
                <c:pt idx="44179" formatCode="General">
                  <c:v>29.732700000000001</c:v>
                </c:pt>
                <c:pt idx="44180" formatCode="General">
                  <c:v>29.7334</c:v>
                </c:pt>
                <c:pt idx="44181" formatCode="General">
                  <c:v>29.734000000000002</c:v>
                </c:pt>
                <c:pt idx="44182" formatCode="General">
                  <c:v>29.7347</c:v>
                </c:pt>
                <c:pt idx="44183" formatCode="General">
                  <c:v>29.735399999999998</c:v>
                </c:pt>
                <c:pt idx="44184" formatCode="General">
                  <c:v>29.7361</c:v>
                </c:pt>
                <c:pt idx="44185" formatCode="General">
                  <c:v>29.736699999999999</c:v>
                </c:pt>
                <c:pt idx="44186" formatCode="General">
                  <c:v>29.737400000000001</c:v>
                </c:pt>
                <c:pt idx="44187" formatCode="General">
                  <c:v>29.738099999999999</c:v>
                </c:pt>
                <c:pt idx="44188" formatCode="General">
                  <c:v>29.738800000000001</c:v>
                </c:pt>
                <c:pt idx="44189" formatCode="General">
                  <c:v>29.7394</c:v>
                </c:pt>
                <c:pt idx="44190" formatCode="General">
                  <c:v>29.740100000000002</c:v>
                </c:pt>
                <c:pt idx="44191" formatCode="General">
                  <c:v>29.7408</c:v>
                </c:pt>
                <c:pt idx="44192" formatCode="General">
                  <c:v>29.741399999999999</c:v>
                </c:pt>
                <c:pt idx="44193" formatCode="General">
                  <c:v>29.742100000000001</c:v>
                </c:pt>
                <c:pt idx="44194" formatCode="General">
                  <c:v>29.742799999999999</c:v>
                </c:pt>
                <c:pt idx="44195" formatCode="General">
                  <c:v>29.743500000000001</c:v>
                </c:pt>
                <c:pt idx="44196" formatCode="General">
                  <c:v>29.7441</c:v>
                </c:pt>
                <c:pt idx="44197" formatCode="General">
                  <c:v>29.744800000000001</c:v>
                </c:pt>
                <c:pt idx="44198" formatCode="General">
                  <c:v>29.7455</c:v>
                </c:pt>
                <c:pt idx="44199" formatCode="General">
                  <c:v>29.746200000000002</c:v>
                </c:pt>
                <c:pt idx="44200" formatCode="General">
                  <c:v>29.7468</c:v>
                </c:pt>
                <c:pt idx="44201" formatCode="General">
                  <c:v>29.747499999999999</c:v>
                </c:pt>
                <c:pt idx="44202" formatCode="General">
                  <c:v>29.748200000000001</c:v>
                </c:pt>
                <c:pt idx="44203" formatCode="General">
                  <c:v>29.748799999999999</c:v>
                </c:pt>
                <c:pt idx="44204" formatCode="General">
                  <c:v>29.749500000000001</c:v>
                </c:pt>
                <c:pt idx="44205" formatCode="General">
                  <c:v>29.7502</c:v>
                </c:pt>
                <c:pt idx="44206" formatCode="General">
                  <c:v>29.750900000000001</c:v>
                </c:pt>
                <c:pt idx="44207" formatCode="General">
                  <c:v>29.7515</c:v>
                </c:pt>
                <c:pt idx="44208" formatCode="General">
                  <c:v>29.752199999999998</c:v>
                </c:pt>
                <c:pt idx="44209" formatCode="General">
                  <c:v>29.7529</c:v>
                </c:pt>
                <c:pt idx="44210" formatCode="General">
                  <c:v>29.753599999999999</c:v>
                </c:pt>
                <c:pt idx="44211" formatCode="General">
                  <c:v>29.754200000000001</c:v>
                </c:pt>
                <c:pt idx="44212" formatCode="General">
                  <c:v>29.754899999999999</c:v>
                </c:pt>
                <c:pt idx="44213" formatCode="General">
                  <c:v>29.755600000000001</c:v>
                </c:pt>
                <c:pt idx="44214" formatCode="General">
                  <c:v>29.7562</c:v>
                </c:pt>
                <c:pt idx="44215" formatCode="General">
                  <c:v>29.756900000000002</c:v>
                </c:pt>
                <c:pt idx="44216" formatCode="General">
                  <c:v>29.7576</c:v>
                </c:pt>
                <c:pt idx="44217" formatCode="General">
                  <c:v>29.758299999999998</c:v>
                </c:pt>
                <c:pt idx="44218" formatCode="General">
                  <c:v>29.758900000000001</c:v>
                </c:pt>
                <c:pt idx="44219" formatCode="General">
                  <c:v>29.759599999999999</c:v>
                </c:pt>
                <c:pt idx="44220" formatCode="General">
                  <c:v>29.760300000000001</c:v>
                </c:pt>
                <c:pt idx="44221" formatCode="General">
                  <c:v>29.760999999999999</c:v>
                </c:pt>
                <c:pt idx="44222" formatCode="General">
                  <c:v>29.761600000000001</c:v>
                </c:pt>
                <c:pt idx="44223" formatCode="General">
                  <c:v>29.7623</c:v>
                </c:pt>
                <c:pt idx="44224" formatCode="General">
                  <c:v>29.763000000000002</c:v>
                </c:pt>
                <c:pt idx="44225" formatCode="General">
                  <c:v>29.7637</c:v>
                </c:pt>
                <c:pt idx="44226" formatCode="General">
                  <c:v>29.764299999999999</c:v>
                </c:pt>
                <c:pt idx="44227" formatCode="General">
                  <c:v>29.765000000000001</c:v>
                </c:pt>
                <c:pt idx="44228" formatCode="General">
                  <c:v>29.765699999999999</c:v>
                </c:pt>
                <c:pt idx="44229" formatCode="General">
                  <c:v>29.766300000000001</c:v>
                </c:pt>
                <c:pt idx="44230" formatCode="General">
                  <c:v>29.766999999999999</c:v>
                </c:pt>
                <c:pt idx="44231" formatCode="General">
                  <c:v>29.767700000000001</c:v>
                </c:pt>
                <c:pt idx="44232" formatCode="General">
                  <c:v>29.7684</c:v>
                </c:pt>
                <c:pt idx="44233" formatCode="General">
                  <c:v>29.768999999999998</c:v>
                </c:pt>
                <c:pt idx="44234" formatCode="General">
                  <c:v>29.7697</c:v>
                </c:pt>
                <c:pt idx="44235" formatCode="General">
                  <c:v>29.770399999999999</c:v>
                </c:pt>
                <c:pt idx="44236" formatCode="General">
                  <c:v>29.771100000000001</c:v>
                </c:pt>
                <c:pt idx="44237" formatCode="General">
                  <c:v>29.771699999999999</c:v>
                </c:pt>
                <c:pt idx="44238" formatCode="General">
                  <c:v>29.772400000000001</c:v>
                </c:pt>
                <c:pt idx="44239" formatCode="General">
                  <c:v>29.773099999999999</c:v>
                </c:pt>
                <c:pt idx="44240" formatCode="General">
                  <c:v>29.773700000000002</c:v>
                </c:pt>
                <c:pt idx="44241" formatCode="General">
                  <c:v>29.7744</c:v>
                </c:pt>
                <c:pt idx="44242" formatCode="General">
                  <c:v>29.775099999999998</c:v>
                </c:pt>
                <c:pt idx="44243" formatCode="General">
                  <c:v>29.7758</c:v>
                </c:pt>
                <c:pt idx="44244" formatCode="General">
                  <c:v>29.776399999999999</c:v>
                </c:pt>
                <c:pt idx="44245" formatCode="General">
                  <c:v>29.777100000000001</c:v>
                </c:pt>
                <c:pt idx="44246" formatCode="General">
                  <c:v>29.777799999999999</c:v>
                </c:pt>
                <c:pt idx="44247" formatCode="General">
                  <c:v>29.778500000000001</c:v>
                </c:pt>
                <c:pt idx="44248" formatCode="General">
                  <c:v>29.7791</c:v>
                </c:pt>
                <c:pt idx="44249" formatCode="General">
                  <c:v>29.779800000000002</c:v>
                </c:pt>
                <c:pt idx="44250" formatCode="General">
                  <c:v>29.7805</c:v>
                </c:pt>
                <c:pt idx="44251" formatCode="General">
                  <c:v>29.781199999999998</c:v>
                </c:pt>
                <c:pt idx="44252" formatCode="General">
                  <c:v>29.7818</c:v>
                </c:pt>
                <c:pt idx="44253" formatCode="General">
                  <c:v>29.782499999999999</c:v>
                </c:pt>
                <c:pt idx="44254" formatCode="General">
                  <c:v>29.783200000000001</c:v>
                </c:pt>
                <c:pt idx="44255" formatCode="General">
                  <c:v>29.783799999999999</c:v>
                </c:pt>
                <c:pt idx="44256" formatCode="General">
                  <c:v>29.784500000000001</c:v>
                </c:pt>
                <c:pt idx="44257" formatCode="General">
                  <c:v>29.7852</c:v>
                </c:pt>
                <c:pt idx="44258" formatCode="General">
                  <c:v>29.785900000000002</c:v>
                </c:pt>
                <c:pt idx="44259" formatCode="General">
                  <c:v>29.7865</c:v>
                </c:pt>
                <c:pt idx="44260" formatCode="General">
                  <c:v>29.787199999999999</c:v>
                </c:pt>
                <c:pt idx="44261" formatCode="General">
                  <c:v>29.7879</c:v>
                </c:pt>
                <c:pt idx="44262" formatCode="General">
                  <c:v>29.788599999999999</c:v>
                </c:pt>
                <c:pt idx="44263" formatCode="General">
                  <c:v>29.789200000000001</c:v>
                </c:pt>
                <c:pt idx="44264" formatCode="General">
                  <c:v>29.789899999999999</c:v>
                </c:pt>
                <c:pt idx="44265" formatCode="General">
                  <c:v>29.790600000000001</c:v>
                </c:pt>
                <c:pt idx="44266" formatCode="General">
                  <c:v>29.7912</c:v>
                </c:pt>
                <c:pt idx="44267" formatCode="General">
                  <c:v>29.791899999999998</c:v>
                </c:pt>
                <c:pt idx="44268" formatCode="General">
                  <c:v>29.7926</c:v>
                </c:pt>
                <c:pt idx="44269" formatCode="General">
                  <c:v>29.793299999999999</c:v>
                </c:pt>
                <c:pt idx="44270" formatCode="General">
                  <c:v>29.793900000000001</c:v>
                </c:pt>
                <c:pt idx="44271" formatCode="General">
                  <c:v>29.794599999999999</c:v>
                </c:pt>
                <c:pt idx="44272" formatCode="General">
                  <c:v>29.795300000000001</c:v>
                </c:pt>
                <c:pt idx="44273" formatCode="General">
                  <c:v>29.795999999999999</c:v>
                </c:pt>
                <c:pt idx="44274" formatCode="General">
                  <c:v>29.796600000000002</c:v>
                </c:pt>
                <c:pt idx="44275" formatCode="General">
                  <c:v>29.7973</c:v>
                </c:pt>
                <c:pt idx="44276" formatCode="General">
                  <c:v>29.797999999999998</c:v>
                </c:pt>
                <c:pt idx="44277" formatCode="General">
                  <c:v>29.7986</c:v>
                </c:pt>
                <c:pt idx="44278" formatCode="General">
                  <c:v>29.799299999999999</c:v>
                </c:pt>
                <c:pt idx="44279" formatCode="General">
                  <c:v>29.8</c:v>
                </c:pt>
                <c:pt idx="44280" formatCode="General">
                  <c:v>29.800699999999999</c:v>
                </c:pt>
                <c:pt idx="44281" formatCode="General">
                  <c:v>29.801300000000001</c:v>
                </c:pt>
                <c:pt idx="44282" formatCode="General">
                  <c:v>29.802</c:v>
                </c:pt>
                <c:pt idx="44283" formatCode="General">
                  <c:v>29.802700000000002</c:v>
                </c:pt>
                <c:pt idx="44284" formatCode="General">
                  <c:v>29.8034</c:v>
                </c:pt>
                <c:pt idx="44285" formatCode="General">
                  <c:v>29.803999999999998</c:v>
                </c:pt>
                <c:pt idx="44286" formatCode="General">
                  <c:v>29.8047</c:v>
                </c:pt>
                <c:pt idx="44287" formatCode="General">
                  <c:v>29.805399999999999</c:v>
                </c:pt>
                <c:pt idx="44288" formatCode="General">
                  <c:v>29.806100000000001</c:v>
                </c:pt>
                <c:pt idx="44289" formatCode="General">
                  <c:v>29.806699999999999</c:v>
                </c:pt>
                <c:pt idx="44290" formatCode="General">
                  <c:v>29.807400000000001</c:v>
                </c:pt>
                <c:pt idx="44291" formatCode="General">
                  <c:v>29.8081</c:v>
                </c:pt>
                <c:pt idx="44292" formatCode="General">
                  <c:v>29.808700000000002</c:v>
                </c:pt>
                <c:pt idx="44293" formatCode="General">
                  <c:v>29.8094</c:v>
                </c:pt>
                <c:pt idx="44294" formatCode="General">
                  <c:v>29.810099999999998</c:v>
                </c:pt>
                <c:pt idx="44295" formatCode="General">
                  <c:v>29.8108</c:v>
                </c:pt>
                <c:pt idx="44296" formatCode="General">
                  <c:v>29.811399999999999</c:v>
                </c:pt>
                <c:pt idx="44297" formatCode="General">
                  <c:v>29.812100000000001</c:v>
                </c:pt>
                <c:pt idx="44298" formatCode="General">
                  <c:v>29.812799999999999</c:v>
                </c:pt>
                <c:pt idx="44299" formatCode="General">
                  <c:v>29.813500000000001</c:v>
                </c:pt>
                <c:pt idx="44300" formatCode="General">
                  <c:v>29.8141</c:v>
                </c:pt>
                <c:pt idx="44301" formatCode="General">
                  <c:v>29.814800000000002</c:v>
                </c:pt>
                <c:pt idx="44302" formatCode="General">
                  <c:v>29.8155</c:v>
                </c:pt>
                <c:pt idx="44303" formatCode="General">
                  <c:v>29.816099999999999</c:v>
                </c:pt>
                <c:pt idx="44304" formatCode="General">
                  <c:v>29.816800000000001</c:v>
                </c:pt>
                <c:pt idx="44305" formatCode="General">
                  <c:v>29.817499999999999</c:v>
                </c:pt>
                <c:pt idx="44306" formatCode="General">
                  <c:v>29.818200000000001</c:v>
                </c:pt>
                <c:pt idx="44307" formatCode="General">
                  <c:v>29.8188</c:v>
                </c:pt>
                <c:pt idx="44308" formatCode="General">
                  <c:v>29.819500000000001</c:v>
                </c:pt>
                <c:pt idx="44309" formatCode="General">
                  <c:v>29.8202</c:v>
                </c:pt>
                <c:pt idx="44310" formatCode="General">
                  <c:v>29.820900000000002</c:v>
                </c:pt>
                <c:pt idx="44311" formatCode="General">
                  <c:v>29.8215</c:v>
                </c:pt>
                <c:pt idx="44312" formatCode="General">
                  <c:v>29.822199999999999</c:v>
                </c:pt>
                <c:pt idx="44313" formatCode="General">
                  <c:v>29.822900000000001</c:v>
                </c:pt>
                <c:pt idx="44314" formatCode="General">
                  <c:v>29.823499999999999</c:v>
                </c:pt>
                <c:pt idx="44315" formatCode="General">
                  <c:v>29.824200000000001</c:v>
                </c:pt>
                <c:pt idx="44316" formatCode="General">
                  <c:v>29.8249</c:v>
                </c:pt>
                <c:pt idx="44317" formatCode="General">
                  <c:v>29.825600000000001</c:v>
                </c:pt>
                <c:pt idx="44318" formatCode="General">
                  <c:v>29.8262</c:v>
                </c:pt>
                <c:pt idx="44319" formatCode="General">
                  <c:v>29.826899999999998</c:v>
                </c:pt>
                <c:pt idx="44320" formatCode="General">
                  <c:v>29.8276</c:v>
                </c:pt>
                <c:pt idx="44321" formatCode="General">
                  <c:v>29.828299999999999</c:v>
                </c:pt>
                <c:pt idx="44322" formatCode="General">
                  <c:v>29.828900000000001</c:v>
                </c:pt>
                <c:pt idx="44323" formatCode="General">
                  <c:v>29.829599999999999</c:v>
                </c:pt>
                <c:pt idx="44324" formatCode="General">
                  <c:v>29.830300000000001</c:v>
                </c:pt>
                <c:pt idx="44325" formatCode="General">
                  <c:v>29.831</c:v>
                </c:pt>
                <c:pt idx="44326" formatCode="General">
                  <c:v>29.831600000000002</c:v>
                </c:pt>
                <c:pt idx="44327" formatCode="General">
                  <c:v>29.8323</c:v>
                </c:pt>
                <c:pt idx="44328" formatCode="General">
                  <c:v>29.832999999999998</c:v>
                </c:pt>
                <c:pt idx="44329" formatCode="General">
                  <c:v>29.833600000000001</c:v>
                </c:pt>
                <c:pt idx="44330" formatCode="General">
                  <c:v>29.834299999999999</c:v>
                </c:pt>
                <c:pt idx="44331" formatCode="General">
                  <c:v>29.835000000000001</c:v>
                </c:pt>
                <c:pt idx="44332" formatCode="General">
                  <c:v>29.835699999999999</c:v>
                </c:pt>
                <c:pt idx="44333" formatCode="General">
                  <c:v>29.836300000000001</c:v>
                </c:pt>
                <c:pt idx="44334" formatCode="General">
                  <c:v>29.837</c:v>
                </c:pt>
                <c:pt idx="44335" formatCode="General">
                  <c:v>29.837700000000002</c:v>
                </c:pt>
                <c:pt idx="44336" formatCode="General">
                  <c:v>29.8384</c:v>
                </c:pt>
                <c:pt idx="44337" formatCode="General">
                  <c:v>29.838999999999999</c:v>
                </c:pt>
                <c:pt idx="44338" formatCode="General">
                  <c:v>29.839700000000001</c:v>
                </c:pt>
                <c:pt idx="44339" formatCode="General">
                  <c:v>29.840399999999999</c:v>
                </c:pt>
                <c:pt idx="44340" formatCode="General">
                  <c:v>29.841000000000001</c:v>
                </c:pt>
                <c:pt idx="44341" formatCode="General">
                  <c:v>29.841699999999999</c:v>
                </c:pt>
                <c:pt idx="44342" formatCode="General">
                  <c:v>29.842400000000001</c:v>
                </c:pt>
                <c:pt idx="44343" formatCode="General">
                  <c:v>29.8431</c:v>
                </c:pt>
                <c:pt idx="44344" formatCode="General">
                  <c:v>29.843699999999998</c:v>
                </c:pt>
                <c:pt idx="44345" formatCode="General">
                  <c:v>29.8444</c:v>
                </c:pt>
                <c:pt idx="44346" formatCode="General">
                  <c:v>29.845099999999999</c:v>
                </c:pt>
                <c:pt idx="44347" formatCode="General">
                  <c:v>29.845800000000001</c:v>
                </c:pt>
                <c:pt idx="44348" formatCode="General">
                  <c:v>29.846399999999999</c:v>
                </c:pt>
                <c:pt idx="44349" formatCode="General">
                  <c:v>29.847100000000001</c:v>
                </c:pt>
                <c:pt idx="44350" formatCode="General">
                  <c:v>29.847799999999999</c:v>
                </c:pt>
                <c:pt idx="44351" formatCode="General">
                  <c:v>29.848500000000001</c:v>
                </c:pt>
                <c:pt idx="44352" formatCode="General">
                  <c:v>29.8491</c:v>
                </c:pt>
                <c:pt idx="44353" formatCode="General">
                  <c:v>29.849799999999998</c:v>
                </c:pt>
                <c:pt idx="44354" formatCode="General">
                  <c:v>29.8505</c:v>
                </c:pt>
                <c:pt idx="44355" formatCode="General">
                  <c:v>29.851099999999999</c:v>
                </c:pt>
                <c:pt idx="44356" formatCode="General">
                  <c:v>29.851800000000001</c:v>
                </c:pt>
                <c:pt idx="44357" formatCode="General">
                  <c:v>29.852499999999999</c:v>
                </c:pt>
                <c:pt idx="44358" formatCode="General">
                  <c:v>29.853200000000001</c:v>
                </c:pt>
                <c:pt idx="44359" formatCode="General">
                  <c:v>29.8538</c:v>
                </c:pt>
                <c:pt idx="44360" formatCode="General">
                  <c:v>29.854500000000002</c:v>
                </c:pt>
                <c:pt idx="44361" formatCode="General">
                  <c:v>29.8552</c:v>
                </c:pt>
                <c:pt idx="44362" formatCode="General">
                  <c:v>29.855899999999998</c:v>
                </c:pt>
                <c:pt idx="44363" formatCode="General">
                  <c:v>29.8565</c:v>
                </c:pt>
                <c:pt idx="44364" formatCode="General">
                  <c:v>29.857199999999999</c:v>
                </c:pt>
                <c:pt idx="44365" formatCode="General">
                  <c:v>29.857900000000001</c:v>
                </c:pt>
                <c:pt idx="44366" formatCode="General">
                  <c:v>29.858499999999999</c:v>
                </c:pt>
                <c:pt idx="44367" formatCode="General">
                  <c:v>29.859200000000001</c:v>
                </c:pt>
                <c:pt idx="44368" formatCode="General">
                  <c:v>29.8599</c:v>
                </c:pt>
                <c:pt idx="44369" formatCode="General">
                  <c:v>29.860600000000002</c:v>
                </c:pt>
                <c:pt idx="44370" formatCode="General">
                  <c:v>29.8612</c:v>
                </c:pt>
                <c:pt idx="44371" formatCode="General">
                  <c:v>29.861899999999999</c:v>
                </c:pt>
                <c:pt idx="44372" formatCode="General">
                  <c:v>29.8626</c:v>
                </c:pt>
                <c:pt idx="44373" formatCode="General">
                  <c:v>29.863299999999999</c:v>
                </c:pt>
                <c:pt idx="44374" formatCode="General">
                  <c:v>29.863900000000001</c:v>
                </c:pt>
                <c:pt idx="44375" formatCode="General">
                  <c:v>29.864599999999999</c:v>
                </c:pt>
                <c:pt idx="44376" formatCode="General">
                  <c:v>29.865300000000001</c:v>
                </c:pt>
                <c:pt idx="44377" formatCode="General">
                  <c:v>29.8659</c:v>
                </c:pt>
                <c:pt idx="44378" formatCode="General">
                  <c:v>29.866599999999998</c:v>
                </c:pt>
                <c:pt idx="44379" formatCode="General">
                  <c:v>29.8673</c:v>
                </c:pt>
                <c:pt idx="44380" formatCode="General">
                  <c:v>29.867999999999999</c:v>
                </c:pt>
                <c:pt idx="44381" formatCode="General">
                  <c:v>29.868600000000001</c:v>
                </c:pt>
                <c:pt idx="44382" formatCode="General">
                  <c:v>29.869299999999999</c:v>
                </c:pt>
                <c:pt idx="44383" formatCode="General">
                  <c:v>29.87</c:v>
                </c:pt>
                <c:pt idx="44384" formatCode="General">
                  <c:v>29.870699999999999</c:v>
                </c:pt>
                <c:pt idx="44385" formatCode="General">
                  <c:v>29.871300000000002</c:v>
                </c:pt>
                <c:pt idx="44386" formatCode="General">
                  <c:v>29.872</c:v>
                </c:pt>
                <c:pt idx="44387" formatCode="General">
                  <c:v>29.872699999999998</c:v>
                </c:pt>
                <c:pt idx="44388" formatCode="General">
                  <c:v>29.8734</c:v>
                </c:pt>
                <c:pt idx="44389" formatCode="General">
                  <c:v>29.873999999999999</c:v>
                </c:pt>
                <c:pt idx="44390" formatCode="General">
                  <c:v>29.874700000000001</c:v>
                </c:pt>
                <c:pt idx="44391" formatCode="General">
                  <c:v>29.875399999999999</c:v>
                </c:pt>
                <c:pt idx="44392" formatCode="General">
                  <c:v>29.876000000000001</c:v>
                </c:pt>
                <c:pt idx="44393" formatCode="General">
                  <c:v>29.8767</c:v>
                </c:pt>
                <c:pt idx="44394" formatCode="General">
                  <c:v>29.877400000000002</c:v>
                </c:pt>
                <c:pt idx="44395" formatCode="General">
                  <c:v>29.8781</c:v>
                </c:pt>
                <c:pt idx="44396" formatCode="General">
                  <c:v>29.878699999999998</c:v>
                </c:pt>
                <c:pt idx="44397" formatCode="General">
                  <c:v>29.8794</c:v>
                </c:pt>
                <c:pt idx="44398" formatCode="General">
                  <c:v>29.880099999999999</c:v>
                </c:pt>
                <c:pt idx="44399" formatCode="General">
                  <c:v>29.880800000000001</c:v>
                </c:pt>
                <c:pt idx="44400" formatCode="General">
                  <c:v>29.881399999999999</c:v>
                </c:pt>
                <c:pt idx="44401" formatCode="General">
                  <c:v>29.882100000000001</c:v>
                </c:pt>
                <c:pt idx="44402" formatCode="General">
                  <c:v>29.8828</c:v>
                </c:pt>
                <c:pt idx="44403" formatCode="General">
                  <c:v>29.883400000000002</c:v>
                </c:pt>
                <c:pt idx="44404" formatCode="General">
                  <c:v>29.8841</c:v>
                </c:pt>
                <c:pt idx="44405" formatCode="General">
                  <c:v>29.884799999999998</c:v>
                </c:pt>
                <c:pt idx="44406" formatCode="General">
                  <c:v>29.8855</c:v>
                </c:pt>
                <c:pt idx="44407" formatCode="General">
                  <c:v>29.886099999999999</c:v>
                </c:pt>
                <c:pt idx="44408" formatCode="General">
                  <c:v>29.886800000000001</c:v>
                </c:pt>
                <c:pt idx="44409" formatCode="General">
                  <c:v>29.887499999999999</c:v>
                </c:pt>
                <c:pt idx="44410" formatCode="General">
                  <c:v>29.888200000000001</c:v>
                </c:pt>
                <c:pt idx="44411" formatCode="General">
                  <c:v>29.8888</c:v>
                </c:pt>
                <c:pt idx="44412" formatCode="General">
                  <c:v>29.889500000000002</c:v>
                </c:pt>
                <c:pt idx="44413" formatCode="General">
                  <c:v>29.8902</c:v>
                </c:pt>
                <c:pt idx="44414" formatCode="General">
                  <c:v>29.890899999999998</c:v>
                </c:pt>
                <c:pt idx="44415" formatCode="General">
                  <c:v>29.891500000000001</c:v>
                </c:pt>
                <c:pt idx="44416" formatCode="General">
                  <c:v>29.892199999999999</c:v>
                </c:pt>
                <c:pt idx="44417" formatCode="General">
                  <c:v>29.892900000000001</c:v>
                </c:pt>
                <c:pt idx="44418" formatCode="General">
                  <c:v>29.8935</c:v>
                </c:pt>
                <c:pt idx="44419" formatCode="General">
                  <c:v>29.894200000000001</c:v>
                </c:pt>
                <c:pt idx="44420" formatCode="General">
                  <c:v>29.8949</c:v>
                </c:pt>
                <c:pt idx="44421" formatCode="General">
                  <c:v>29.895600000000002</c:v>
                </c:pt>
                <c:pt idx="44422" formatCode="General">
                  <c:v>29.8962</c:v>
                </c:pt>
                <c:pt idx="44423" formatCode="General">
                  <c:v>29.896899999999999</c:v>
                </c:pt>
                <c:pt idx="44424" formatCode="General">
                  <c:v>29.897600000000001</c:v>
                </c:pt>
                <c:pt idx="44425" formatCode="General">
                  <c:v>29.898299999999999</c:v>
                </c:pt>
                <c:pt idx="44426" formatCode="General">
                  <c:v>29.898900000000001</c:v>
                </c:pt>
                <c:pt idx="44427" formatCode="General">
                  <c:v>29.8996</c:v>
                </c:pt>
                <c:pt idx="44428" formatCode="General">
                  <c:v>29.900300000000001</c:v>
                </c:pt>
                <c:pt idx="44429" formatCode="General">
                  <c:v>29.9009</c:v>
                </c:pt>
                <c:pt idx="44430" formatCode="General">
                  <c:v>29.901599999999998</c:v>
                </c:pt>
                <c:pt idx="44431" formatCode="General">
                  <c:v>29.9023</c:v>
                </c:pt>
                <c:pt idx="44432" formatCode="General">
                  <c:v>29.902999999999999</c:v>
                </c:pt>
                <c:pt idx="44433" formatCode="General">
                  <c:v>29.903600000000001</c:v>
                </c:pt>
                <c:pt idx="44434" formatCode="General">
                  <c:v>29.904299999999999</c:v>
                </c:pt>
                <c:pt idx="44435" formatCode="General">
                  <c:v>29.905000000000001</c:v>
                </c:pt>
                <c:pt idx="44436" formatCode="General">
                  <c:v>29.9057</c:v>
                </c:pt>
                <c:pt idx="44437" formatCode="General">
                  <c:v>29.906300000000002</c:v>
                </c:pt>
                <c:pt idx="44438" formatCode="General">
                  <c:v>29.907</c:v>
                </c:pt>
                <c:pt idx="44439" formatCode="General">
                  <c:v>29.907699999999998</c:v>
                </c:pt>
                <c:pt idx="44440" formatCode="General">
                  <c:v>29.908300000000001</c:v>
                </c:pt>
                <c:pt idx="44441" formatCode="General">
                  <c:v>29.908999999999999</c:v>
                </c:pt>
                <c:pt idx="44442" formatCode="General">
                  <c:v>29.909700000000001</c:v>
                </c:pt>
                <c:pt idx="44443" formatCode="General">
                  <c:v>29.910399999999999</c:v>
                </c:pt>
                <c:pt idx="44444" formatCode="General">
                  <c:v>29.911000000000001</c:v>
                </c:pt>
                <c:pt idx="44445" formatCode="General">
                  <c:v>29.9117</c:v>
                </c:pt>
                <c:pt idx="44446" formatCode="General">
                  <c:v>29.912400000000002</c:v>
                </c:pt>
                <c:pt idx="44447" formatCode="General">
                  <c:v>29.9131</c:v>
                </c:pt>
                <c:pt idx="44448" formatCode="General">
                  <c:v>29.913699999999999</c:v>
                </c:pt>
                <c:pt idx="44449" formatCode="General">
                  <c:v>29.914400000000001</c:v>
                </c:pt>
                <c:pt idx="44450" formatCode="General">
                  <c:v>29.915099999999999</c:v>
                </c:pt>
                <c:pt idx="44451" formatCode="General">
                  <c:v>29.915800000000001</c:v>
                </c:pt>
                <c:pt idx="44452" formatCode="General">
                  <c:v>29.916399999999999</c:v>
                </c:pt>
                <c:pt idx="44453" formatCode="General">
                  <c:v>29.917100000000001</c:v>
                </c:pt>
                <c:pt idx="44454" formatCode="General">
                  <c:v>29.9178</c:v>
                </c:pt>
                <c:pt idx="44455" formatCode="General">
                  <c:v>29.918399999999998</c:v>
                </c:pt>
                <c:pt idx="44456" formatCode="General">
                  <c:v>29.9191</c:v>
                </c:pt>
                <c:pt idx="44457" formatCode="General">
                  <c:v>29.919799999999999</c:v>
                </c:pt>
                <c:pt idx="44458" formatCode="General">
                  <c:v>29.920500000000001</c:v>
                </c:pt>
                <c:pt idx="44459" formatCode="General">
                  <c:v>29.921099999999999</c:v>
                </c:pt>
                <c:pt idx="44460" formatCode="General">
                  <c:v>29.921800000000001</c:v>
                </c:pt>
                <c:pt idx="44461" formatCode="General">
                  <c:v>29.922499999999999</c:v>
                </c:pt>
                <c:pt idx="44462" formatCode="General">
                  <c:v>29.923200000000001</c:v>
                </c:pt>
                <c:pt idx="44463" formatCode="General">
                  <c:v>29.9238</c:v>
                </c:pt>
                <c:pt idx="44464" formatCode="General">
                  <c:v>29.924499999999998</c:v>
                </c:pt>
                <c:pt idx="44465" formatCode="General">
                  <c:v>29.9252</c:v>
                </c:pt>
                <c:pt idx="44466" formatCode="General">
                  <c:v>29.925799999999999</c:v>
                </c:pt>
                <c:pt idx="44467" formatCode="General">
                  <c:v>29.926500000000001</c:v>
                </c:pt>
                <c:pt idx="44468" formatCode="General">
                  <c:v>29.927199999999999</c:v>
                </c:pt>
                <c:pt idx="44469" formatCode="General">
                  <c:v>29.927900000000001</c:v>
                </c:pt>
                <c:pt idx="44470" formatCode="General">
                  <c:v>29.9285</c:v>
                </c:pt>
                <c:pt idx="44471" formatCode="General">
                  <c:v>29.929200000000002</c:v>
                </c:pt>
                <c:pt idx="44472" formatCode="General">
                  <c:v>29.9299</c:v>
                </c:pt>
                <c:pt idx="44473" formatCode="General">
                  <c:v>29.930599999999998</c:v>
                </c:pt>
                <c:pt idx="44474" formatCode="General">
                  <c:v>29.9312</c:v>
                </c:pt>
                <c:pt idx="44475" formatCode="General">
                  <c:v>29.931899999999999</c:v>
                </c:pt>
                <c:pt idx="44476" formatCode="General">
                  <c:v>29.932600000000001</c:v>
                </c:pt>
                <c:pt idx="44477" formatCode="General">
                  <c:v>29.933199999999999</c:v>
                </c:pt>
                <c:pt idx="44478" formatCode="General">
                  <c:v>29.933900000000001</c:v>
                </c:pt>
                <c:pt idx="44479" formatCode="General">
                  <c:v>29.9346</c:v>
                </c:pt>
                <c:pt idx="44480" formatCode="General">
                  <c:v>29.935300000000002</c:v>
                </c:pt>
                <c:pt idx="44481" formatCode="General">
                  <c:v>29.9359</c:v>
                </c:pt>
                <c:pt idx="44482" formatCode="General">
                  <c:v>29.936599999999999</c:v>
                </c:pt>
                <c:pt idx="44483" formatCode="General">
                  <c:v>29.9373</c:v>
                </c:pt>
                <c:pt idx="44484" formatCode="General">
                  <c:v>29.937999999999999</c:v>
                </c:pt>
                <c:pt idx="44485" formatCode="General">
                  <c:v>29.938600000000001</c:v>
                </c:pt>
                <c:pt idx="44486" formatCode="General">
                  <c:v>29.939299999999999</c:v>
                </c:pt>
                <c:pt idx="44487" formatCode="General">
                  <c:v>29.94</c:v>
                </c:pt>
                <c:pt idx="44488" formatCode="General">
                  <c:v>29.9407</c:v>
                </c:pt>
                <c:pt idx="44489" formatCode="General">
                  <c:v>29.941299999999998</c:v>
                </c:pt>
                <c:pt idx="44490" formatCode="General">
                  <c:v>29.942</c:v>
                </c:pt>
                <c:pt idx="44491" formatCode="General">
                  <c:v>29.942699999999999</c:v>
                </c:pt>
                <c:pt idx="44492" formatCode="General">
                  <c:v>29.943300000000001</c:v>
                </c:pt>
                <c:pt idx="44493" formatCode="General">
                  <c:v>29.943999999999999</c:v>
                </c:pt>
                <c:pt idx="44494" formatCode="General">
                  <c:v>29.944700000000001</c:v>
                </c:pt>
                <c:pt idx="44495" formatCode="General">
                  <c:v>29.945399999999999</c:v>
                </c:pt>
                <c:pt idx="44496" formatCode="General">
                  <c:v>29.946000000000002</c:v>
                </c:pt>
                <c:pt idx="44497" formatCode="General">
                  <c:v>29.9467</c:v>
                </c:pt>
                <c:pt idx="44498" formatCode="General">
                  <c:v>29.947399999999998</c:v>
                </c:pt>
                <c:pt idx="44499" formatCode="General">
                  <c:v>29.9481</c:v>
                </c:pt>
                <c:pt idx="44500" formatCode="General">
                  <c:v>29.948699999999999</c:v>
                </c:pt>
                <c:pt idx="44501" formatCode="General">
                  <c:v>29.949400000000001</c:v>
                </c:pt>
                <c:pt idx="44502" formatCode="General">
                  <c:v>29.950099999999999</c:v>
                </c:pt>
                <c:pt idx="44503" formatCode="General">
                  <c:v>29.950700000000001</c:v>
                </c:pt>
                <c:pt idx="44504" formatCode="General">
                  <c:v>29.9514</c:v>
                </c:pt>
                <c:pt idx="44505" formatCode="General">
                  <c:v>29.952100000000002</c:v>
                </c:pt>
                <c:pt idx="44506" formatCode="General">
                  <c:v>29.9528</c:v>
                </c:pt>
                <c:pt idx="44507" formatCode="General">
                  <c:v>29.953399999999998</c:v>
                </c:pt>
                <c:pt idx="44508" formatCode="General">
                  <c:v>29.9541</c:v>
                </c:pt>
                <c:pt idx="44509" formatCode="General">
                  <c:v>29.954799999999999</c:v>
                </c:pt>
                <c:pt idx="44510" formatCode="General">
                  <c:v>29.955500000000001</c:v>
                </c:pt>
                <c:pt idx="44511" formatCode="General">
                  <c:v>29.956099999999999</c:v>
                </c:pt>
                <c:pt idx="44512" formatCode="General">
                  <c:v>29.956800000000001</c:v>
                </c:pt>
                <c:pt idx="44513" formatCode="General">
                  <c:v>29.9575</c:v>
                </c:pt>
                <c:pt idx="44514" formatCode="General">
                  <c:v>29.958200000000001</c:v>
                </c:pt>
                <c:pt idx="44515" formatCode="General">
                  <c:v>29.9588</c:v>
                </c:pt>
                <c:pt idx="44516" formatCode="General">
                  <c:v>29.959499999999998</c:v>
                </c:pt>
                <c:pt idx="44517" formatCode="General">
                  <c:v>29.9602</c:v>
                </c:pt>
                <c:pt idx="44518" formatCode="General">
                  <c:v>29.960799999999999</c:v>
                </c:pt>
                <c:pt idx="44519" formatCode="General">
                  <c:v>29.961500000000001</c:v>
                </c:pt>
                <c:pt idx="44520" formatCode="General">
                  <c:v>29.962199999999999</c:v>
                </c:pt>
                <c:pt idx="44521" formatCode="General">
                  <c:v>29.962900000000001</c:v>
                </c:pt>
                <c:pt idx="44522" formatCode="General">
                  <c:v>29.9635</c:v>
                </c:pt>
                <c:pt idx="44523" formatCode="General">
                  <c:v>29.964200000000002</c:v>
                </c:pt>
                <c:pt idx="44524" formatCode="General">
                  <c:v>29.9649</c:v>
                </c:pt>
                <c:pt idx="44525" formatCode="General">
                  <c:v>29.965599999999998</c:v>
                </c:pt>
                <c:pt idx="44526" formatCode="General">
                  <c:v>29.966200000000001</c:v>
                </c:pt>
                <c:pt idx="44527" formatCode="General">
                  <c:v>29.966899999999999</c:v>
                </c:pt>
                <c:pt idx="44528" formatCode="General">
                  <c:v>29.967600000000001</c:v>
                </c:pt>
                <c:pt idx="44529" formatCode="General">
                  <c:v>29.9682</c:v>
                </c:pt>
                <c:pt idx="44530" formatCode="General">
                  <c:v>29.968900000000001</c:v>
                </c:pt>
                <c:pt idx="44531" formatCode="General">
                  <c:v>29.9696</c:v>
                </c:pt>
                <c:pt idx="44532" formatCode="General">
                  <c:v>29.970300000000002</c:v>
                </c:pt>
                <c:pt idx="44533" formatCode="General">
                  <c:v>29.9709</c:v>
                </c:pt>
                <c:pt idx="44534" formatCode="General">
                  <c:v>29.971599999999999</c:v>
                </c:pt>
                <c:pt idx="44535" formatCode="General">
                  <c:v>29.972300000000001</c:v>
                </c:pt>
                <c:pt idx="44536" formatCode="General">
                  <c:v>29.972999999999999</c:v>
                </c:pt>
                <c:pt idx="44537" formatCode="General">
                  <c:v>29.973600000000001</c:v>
                </c:pt>
                <c:pt idx="44538" formatCode="General">
                  <c:v>29.974299999999999</c:v>
                </c:pt>
                <c:pt idx="44539" formatCode="General">
                  <c:v>29.975000000000001</c:v>
                </c:pt>
                <c:pt idx="44540" formatCode="General">
                  <c:v>29.9756</c:v>
                </c:pt>
                <c:pt idx="44541" formatCode="General">
                  <c:v>29.976299999999998</c:v>
                </c:pt>
                <c:pt idx="44542" formatCode="General">
                  <c:v>29.977</c:v>
                </c:pt>
                <c:pt idx="44543" formatCode="General">
                  <c:v>29.977699999999999</c:v>
                </c:pt>
                <c:pt idx="44544" formatCode="General">
                  <c:v>29.978300000000001</c:v>
                </c:pt>
                <c:pt idx="44545" formatCode="General">
                  <c:v>29.978999999999999</c:v>
                </c:pt>
                <c:pt idx="44546" formatCode="General">
                  <c:v>29.979700000000001</c:v>
                </c:pt>
                <c:pt idx="44547" formatCode="General">
                  <c:v>29.980399999999999</c:v>
                </c:pt>
                <c:pt idx="44548" formatCode="General">
                  <c:v>29.981000000000002</c:v>
                </c:pt>
                <c:pt idx="44549" formatCode="General">
                  <c:v>29.9817</c:v>
                </c:pt>
                <c:pt idx="44550" formatCode="General">
                  <c:v>29.982399999999998</c:v>
                </c:pt>
                <c:pt idx="44551" formatCode="General">
                  <c:v>29.9831</c:v>
                </c:pt>
                <c:pt idx="44552" formatCode="General">
                  <c:v>29.983699999999999</c:v>
                </c:pt>
                <c:pt idx="44553" formatCode="General">
                  <c:v>29.984400000000001</c:v>
                </c:pt>
                <c:pt idx="44554" formatCode="General">
                  <c:v>29.985099999999999</c:v>
                </c:pt>
                <c:pt idx="44555" formatCode="General">
                  <c:v>29.985700000000001</c:v>
                </c:pt>
                <c:pt idx="44556" formatCode="General">
                  <c:v>29.9864</c:v>
                </c:pt>
                <c:pt idx="44557" formatCode="General">
                  <c:v>29.987100000000002</c:v>
                </c:pt>
                <c:pt idx="44558" formatCode="General">
                  <c:v>29.9878</c:v>
                </c:pt>
                <c:pt idx="44559" formatCode="General">
                  <c:v>29.988399999999999</c:v>
                </c:pt>
                <c:pt idx="44560" formatCode="General">
                  <c:v>29.989100000000001</c:v>
                </c:pt>
                <c:pt idx="44561" formatCode="General">
                  <c:v>29.989799999999999</c:v>
                </c:pt>
                <c:pt idx="44562" formatCode="General">
                  <c:v>29.990500000000001</c:v>
                </c:pt>
                <c:pt idx="44563" formatCode="General">
                  <c:v>29.991099999999999</c:v>
                </c:pt>
                <c:pt idx="44564" formatCode="General">
                  <c:v>29.991800000000001</c:v>
                </c:pt>
                <c:pt idx="44565" formatCode="General">
                  <c:v>29.9925</c:v>
                </c:pt>
                <c:pt idx="44566" formatCode="General">
                  <c:v>29.993099999999998</c:v>
                </c:pt>
                <c:pt idx="44567" formatCode="General">
                  <c:v>29.9938</c:v>
                </c:pt>
                <c:pt idx="44568" formatCode="General">
                  <c:v>29.994499999999999</c:v>
                </c:pt>
                <c:pt idx="44569" formatCode="General">
                  <c:v>29.995200000000001</c:v>
                </c:pt>
                <c:pt idx="44570" formatCode="General">
                  <c:v>29.995799999999999</c:v>
                </c:pt>
                <c:pt idx="44571" formatCode="General">
                  <c:v>29.996500000000001</c:v>
                </c:pt>
                <c:pt idx="44572" formatCode="General">
                  <c:v>29.997199999999999</c:v>
                </c:pt>
                <c:pt idx="44573" formatCode="General">
                  <c:v>29.997900000000001</c:v>
                </c:pt>
                <c:pt idx="44574" formatCode="General">
                  <c:v>29.9985</c:v>
                </c:pt>
                <c:pt idx="44575" formatCode="General">
                  <c:v>29.999199999999998</c:v>
                </c:pt>
                <c:pt idx="44576" formatCode="General">
                  <c:v>29.9999</c:v>
                </c:pt>
                <c:pt idx="44577" formatCode="General">
                  <c:v>30.000599999999999</c:v>
                </c:pt>
                <c:pt idx="44578" formatCode="General">
                  <c:v>30.001200000000001</c:v>
                </c:pt>
                <c:pt idx="44579" formatCode="General">
                  <c:v>30.001899999999999</c:v>
                </c:pt>
                <c:pt idx="44580" formatCode="General">
                  <c:v>30.002600000000001</c:v>
                </c:pt>
                <c:pt idx="44581" formatCode="General">
                  <c:v>30.0032</c:v>
                </c:pt>
                <c:pt idx="44582" formatCode="General">
                  <c:v>30.003900000000002</c:v>
                </c:pt>
                <c:pt idx="44583" formatCode="General">
                  <c:v>30.0046</c:v>
                </c:pt>
                <c:pt idx="44584" formatCode="General">
                  <c:v>30.005299999999998</c:v>
                </c:pt>
                <c:pt idx="44585" formatCode="General">
                  <c:v>30.0059</c:v>
                </c:pt>
                <c:pt idx="44586" formatCode="General">
                  <c:v>30.006599999999999</c:v>
                </c:pt>
                <c:pt idx="44587" formatCode="General">
                  <c:v>30.007300000000001</c:v>
                </c:pt>
                <c:pt idx="44588" formatCode="General">
                  <c:v>30.007999999999999</c:v>
                </c:pt>
                <c:pt idx="44589" formatCode="General">
                  <c:v>30.008600000000001</c:v>
                </c:pt>
                <c:pt idx="44590" formatCode="General">
                  <c:v>30.0093</c:v>
                </c:pt>
                <c:pt idx="44591" formatCode="General">
                  <c:v>30.01</c:v>
                </c:pt>
                <c:pt idx="44592" formatCode="General">
                  <c:v>30.0106</c:v>
                </c:pt>
                <c:pt idx="44593" formatCode="General">
                  <c:v>30.011299999999999</c:v>
                </c:pt>
                <c:pt idx="44594" formatCode="General">
                  <c:v>30.012</c:v>
                </c:pt>
                <c:pt idx="44595" formatCode="General">
                  <c:v>30.012699999999999</c:v>
                </c:pt>
                <c:pt idx="44596" formatCode="General">
                  <c:v>30.013300000000001</c:v>
                </c:pt>
                <c:pt idx="44597" formatCode="General">
                  <c:v>30.013999999999999</c:v>
                </c:pt>
                <c:pt idx="44598" formatCode="General">
                  <c:v>30.014700000000001</c:v>
                </c:pt>
                <c:pt idx="44599" formatCode="General">
                  <c:v>30.0154</c:v>
                </c:pt>
                <c:pt idx="44600" formatCode="General">
                  <c:v>30.015999999999998</c:v>
                </c:pt>
                <c:pt idx="44601" formatCode="General">
                  <c:v>30.0167</c:v>
                </c:pt>
                <c:pt idx="44602" formatCode="General">
                  <c:v>30.017399999999999</c:v>
                </c:pt>
                <c:pt idx="44603" formatCode="General">
                  <c:v>30.018000000000001</c:v>
                </c:pt>
                <c:pt idx="44604" formatCode="General">
                  <c:v>30.018699999999999</c:v>
                </c:pt>
                <c:pt idx="44605" formatCode="General">
                  <c:v>30.019400000000001</c:v>
                </c:pt>
                <c:pt idx="44606" formatCode="General">
                  <c:v>30.020099999999999</c:v>
                </c:pt>
                <c:pt idx="44607" formatCode="General">
                  <c:v>30.020700000000001</c:v>
                </c:pt>
                <c:pt idx="44608" formatCode="General">
                  <c:v>30.0214</c:v>
                </c:pt>
                <c:pt idx="44609" formatCode="General">
                  <c:v>30.022099999999998</c:v>
                </c:pt>
                <c:pt idx="44610" formatCode="General">
                  <c:v>30.0228</c:v>
                </c:pt>
                <c:pt idx="44611" formatCode="General">
                  <c:v>30.023399999999999</c:v>
                </c:pt>
                <c:pt idx="44612" formatCode="General">
                  <c:v>30.024100000000001</c:v>
                </c:pt>
                <c:pt idx="44613" formatCode="General">
                  <c:v>30.024799999999999</c:v>
                </c:pt>
                <c:pt idx="44614" formatCode="General">
                  <c:v>30.025500000000001</c:v>
                </c:pt>
                <c:pt idx="44615" formatCode="General">
                  <c:v>30.0261</c:v>
                </c:pt>
                <c:pt idx="44616" formatCode="General">
                  <c:v>30.026800000000001</c:v>
                </c:pt>
                <c:pt idx="44617" formatCode="General">
                  <c:v>30.0275</c:v>
                </c:pt>
                <c:pt idx="44618" formatCode="General">
                  <c:v>30.028099999999998</c:v>
                </c:pt>
                <c:pt idx="44619" formatCode="General">
                  <c:v>30.0288</c:v>
                </c:pt>
                <c:pt idx="44620" formatCode="General">
                  <c:v>30.029499999999999</c:v>
                </c:pt>
                <c:pt idx="44621" formatCode="General">
                  <c:v>30.030200000000001</c:v>
                </c:pt>
                <c:pt idx="44622" formatCode="General">
                  <c:v>30.030799999999999</c:v>
                </c:pt>
                <c:pt idx="44623" formatCode="General">
                  <c:v>30.031500000000001</c:v>
                </c:pt>
                <c:pt idx="44624" formatCode="General">
                  <c:v>30.0322</c:v>
                </c:pt>
                <c:pt idx="44625" formatCode="General">
                  <c:v>30.032900000000001</c:v>
                </c:pt>
                <c:pt idx="44626" formatCode="General">
                  <c:v>30.0335</c:v>
                </c:pt>
                <c:pt idx="44627" formatCode="General">
                  <c:v>30.034199999999998</c:v>
                </c:pt>
                <c:pt idx="44628" formatCode="General">
                  <c:v>30.0349</c:v>
                </c:pt>
                <c:pt idx="44629" formatCode="General">
                  <c:v>30.035499999999999</c:v>
                </c:pt>
                <c:pt idx="44630" formatCode="General">
                  <c:v>30.036200000000001</c:v>
                </c:pt>
                <c:pt idx="44631" formatCode="General">
                  <c:v>30.036899999999999</c:v>
                </c:pt>
                <c:pt idx="44632" formatCode="General">
                  <c:v>30.037600000000001</c:v>
                </c:pt>
                <c:pt idx="44633" formatCode="General">
                  <c:v>30.0382</c:v>
                </c:pt>
                <c:pt idx="44634" formatCode="General">
                  <c:v>30.038900000000002</c:v>
                </c:pt>
                <c:pt idx="44635" formatCode="General">
                  <c:v>30.0396</c:v>
                </c:pt>
                <c:pt idx="44636" formatCode="General">
                  <c:v>30.040299999999998</c:v>
                </c:pt>
                <c:pt idx="44637" formatCode="General">
                  <c:v>30.040900000000001</c:v>
                </c:pt>
                <c:pt idx="44638" formatCode="General">
                  <c:v>30.041599999999999</c:v>
                </c:pt>
                <c:pt idx="44639" formatCode="General">
                  <c:v>30.042300000000001</c:v>
                </c:pt>
                <c:pt idx="44640" formatCode="General">
                  <c:v>30.042899999999999</c:v>
                </c:pt>
                <c:pt idx="44641" formatCode="General">
                  <c:v>30.043600000000001</c:v>
                </c:pt>
                <c:pt idx="44642" formatCode="General">
                  <c:v>30.0443</c:v>
                </c:pt>
                <c:pt idx="44643" formatCode="General">
                  <c:v>30.045000000000002</c:v>
                </c:pt>
                <c:pt idx="44644" formatCode="General">
                  <c:v>30.0456</c:v>
                </c:pt>
                <c:pt idx="44645" formatCode="General">
                  <c:v>30.046299999999999</c:v>
                </c:pt>
                <c:pt idx="44646" formatCode="General">
                  <c:v>30.047000000000001</c:v>
                </c:pt>
                <c:pt idx="44647" formatCode="General">
                  <c:v>30.047699999999999</c:v>
                </c:pt>
                <c:pt idx="44648" formatCode="General">
                  <c:v>30.048300000000001</c:v>
                </c:pt>
                <c:pt idx="44649" formatCode="General">
                  <c:v>30.048999999999999</c:v>
                </c:pt>
                <c:pt idx="44650" formatCode="General">
                  <c:v>30.049700000000001</c:v>
                </c:pt>
                <c:pt idx="44651" formatCode="General">
                  <c:v>30.0504</c:v>
                </c:pt>
                <c:pt idx="44652" formatCode="General">
                  <c:v>30.050999999999998</c:v>
                </c:pt>
                <c:pt idx="44653" formatCode="General">
                  <c:v>30.0517</c:v>
                </c:pt>
                <c:pt idx="44654" formatCode="General">
                  <c:v>30.052399999999999</c:v>
                </c:pt>
                <c:pt idx="44655" formatCode="General">
                  <c:v>30.053000000000001</c:v>
                </c:pt>
                <c:pt idx="44656" formatCode="General">
                  <c:v>30.053699999999999</c:v>
                </c:pt>
                <c:pt idx="44657" formatCode="General">
                  <c:v>30.054400000000001</c:v>
                </c:pt>
                <c:pt idx="44658" formatCode="General">
                  <c:v>30.055099999999999</c:v>
                </c:pt>
                <c:pt idx="44659" formatCode="General">
                  <c:v>30.055700000000002</c:v>
                </c:pt>
                <c:pt idx="44660" formatCode="General">
                  <c:v>30.0564</c:v>
                </c:pt>
                <c:pt idx="44661" formatCode="General">
                  <c:v>30.057099999999998</c:v>
                </c:pt>
                <c:pt idx="44662" formatCode="General">
                  <c:v>30.0578</c:v>
                </c:pt>
                <c:pt idx="44663" formatCode="General">
                  <c:v>30.058399999999999</c:v>
                </c:pt>
                <c:pt idx="44664" formatCode="General">
                  <c:v>30.059100000000001</c:v>
                </c:pt>
                <c:pt idx="44665" formatCode="General">
                  <c:v>30.059799999999999</c:v>
                </c:pt>
                <c:pt idx="44666" formatCode="General">
                  <c:v>30.060400000000001</c:v>
                </c:pt>
                <c:pt idx="44667" formatCode="General">
                  <c:v>30.0611</c:v>
                </c:pt>
                <c:pt idx="44668" formatCode="General">
                  <c:v>30.061800000000002</c:v>
                </c:pt>
                <c:pt idx="44669" formatCode="General">
                  <c:v>30.0625</c:v>
                </c:pt>
                <c:pt idx="44670" formatCode="General">
                  <c:v>30.063099999999999</c:v>
                </c:pt>
                <c:pt idx="44671" formatCode="General">
                  <c:v>30.063800000000001</c:v>
                </c:pt>
                <c:pt idx="44672" formatCode="General">
                  <c:v>30.064499999999999</c:v>
                </c:pt>
                <c:pt idx="44673" formatCode="General">
                  <c:v>30.065200000000001</c:v>
                </c:pt>
                <c:pt idx="44674" formatCode="General">
                  <c:v>30.065799999999999</c:v>
                </c:pt>
                <c:pt idx="44675" formatCode="General">
                  <c:v>30.066500000000001</c:v>
                </c:pt>
                <c:pt idx="44676" formatCode="General">
                  <c:v>30.0672</c:v>
                </c:pt>
                <c:pt idx="44677" formatCode="General">
                  <c:v>30.067900000000002</c:v>
                </c:pt>
                <c:pt idx="44678" formatCode="General">
                  <c:v>30.0685</c:v>
                </c:pt>
                <c:pt idx="44679" formatCode="General">
                  <c:v>30.069199999999999</c:v>
                </c:pt>
                <c:pt idx="44680" formatCode="General">
                  <c:v>30.069900000000001</c:v>
                </c:pt>
                <c:pt idx="44681" formatCode="General">
                  <c:v>30.070499999999999</c:v>
                </c:pt>
                <c:pt idx="44682" formatCode="General">
                  <c:v>30.071200000000001</c:v>
                </c:pt>
                <c:pt idx="44683" formatCode="General">
                  <c:v>30.071899999999999</c:v>
                </c:pt>
                <c:pt idx="44684" formatCode="General">
                  <c:v>30.072600000000001</c:v>
                </c:pt>
                <c:pt idx="44685" formatCode="General">
                  <c:v>30.0732</c:v>
                </c:pt>
                <c:pt idx="44686" formatCode="General">
                  <c:v>30.073899999999998</c:v>
                </c:pt>
                <c:pt idx="44687" formatCode="General">
                  <c:v>30.0746</c:v>
                </c:pt>
                <c:pt idx="44688" formatCode="General">
                  <c:v>30.075299999999999</c:v>
                </c:pt>
                <c:pt idx="44689" formatCode="General">
                  <c:v>30.075900000000001</c:v>
                </c:pt>
                <c:pt idx="44690" formatCode="General">
                  <c:v>30.076599999999999</c:v>
                </c:pt>
                <c:pt idx="44691" formatCode="General">
                  <c:v>30.077300000000001</c:v>
                </c:pt>
                <c:pt idx="44692" formatCode="General">
                  <c:v>30.0779</c:v>
                </c:pt>
                <c:pt idx="44693" formatCode="General">
                  <c:v>30.078600000000002</c:v>
                </c:pt>
                <c:pt idx="44694" formatCode="General">
                  <c:v>30.0793</c:v>
                </c:pt>
                <c:pt idx="44695" formatCode="General">
                  <c:v>30.08</c:v>
                </c:pt>
                <c:pt idx="44696" formatCode="General">
                  <c:v>30.0806</c:v>
                </c:pt>
                <c:pt idx="44697" formatCode="General">
                  <c:v>30.081299999999999</c:v>
                </c:pt>
                <c:pt idx="44698" formatCode="General">
                  <c:v>30.082000000000001</c:v>
                </c:pt>
                <c:pt idx="44699" formatCode="General">
                  <c:v>30.082699999999999</c:v>
                </c:pt>
                <c:pt idx="44700" formatCode="General">
                  <c:v>30.083300000000001</c:v>
                </c:pt>
                <c:pt idx="44701" formatCode="General">
                  <c:v>30.084</c:v>
                </c:pt>
                <c:pt idx="44702" formatCode="General">
                  <c:v>30.084700000000002</c:v>
                </c:pt>
                <c:pt idx="44703" formatCode="General">
                  <c:v>30.0853</c:v>
                </c:pt>
                <c:pt idx="44704" formatCode="General">
                  <c:v>30.085999999999999</c:v>
                </c:pt>
                <c:pt idx="44705" formatCode="General">
                  <c:v>30.0867</c:v>
                </c:pt>
                <c:pt idx="44706" formatCode="General">
                  <c:v>30.087399999999999</c:v>
                </c:pt>
                <c:pt idx="44707" formatCode="General">
                  <c:v>30.088000000000001</c:v>
                </c:pt>
                <c:pt idx="44708" formatCode="General">
                  <c:v>30.088699999999999</c:v>
                </c:pt>
                <c:pt idx="44709" formatCode="General">
                  <c:v>30.089400000000001</c:v>
                </c:pt>
                <c:pt idx="44710" formatCode="General">
                  <c:v>30.0901</c:v>
                </c:pt>
                <c:pt idx="44711" formatCode="General">
                  <c:v>30.090699999999998</c:v>
                </c:pt>
                <c:pt idx="44712" formatCode="General">
                  <c:v>30.0914</c:v>
                </c:pt>
                <c:pt idx="44713" formatCode="General">
                  <c:v>30.092099999999999</c:v>
                </c:pt>
                <c:pt idx="44714" formatCode="General">
                  <c:v>30.0928</c:v>
                </c:pt>
                <c:pt idx="44715" formatCode="General">
                  <c:v>30.093399999999999</c:v>
                </c:pt>
                <c:pt idx="44716" formatCode="General">
                  <c:v>30.094100000000001</c:v>
                </c:pt>
                <c:pt idx="44717" formatCode="General">
                  <c:v>30.094799999999999</c:v>
                </c:pt>
                <c:pt idx="44718" formatCode="General">
                  <c:v>30.095400000000001</c:v>
                </c:pt>
                <c:pt idx="44719" formatCode="General">
                  <c:v>30.0961</c:v>
                </c:pt>
                <c:pt idx="44720" formatCode="General">
                  <c:v>30.096800000000002</c:v>
                </c:pt>
                <c:pt idx="44721" formatCode="General">
                  <c:v>30.0975</c:v>
                </c:pt>
                <c:pt idx="44722" formatCode="General">
                  <c:v>30.098099999999999</c:v>
                </c:pt>
                <c:pt idx="44723" formatCode="General">
                  <c:v>30.098800000000001</c:v>
                </c:pt>
                <c:pt idx="44724" formatCode="General">
                  <c:v>30.099499999999999</c:v>
                </c:pt>
                <c:pt idx="44725" formatCode="General">
                  <c:v>30.100200000000001</c:v>
                </c:pt>
                <c:pt idx="44726" formatCode="General">
                  <c:v>30.1008</c:v>
                </c:pt>
                <c:pt idx="44727" formatCode="General">
                  <c:v>30.101500000000001</c:v>
                </c:pt>
                <c:pt idx="44728" formatCode="General">
                  <c:v>30.1022</c:v>
                </c:pt>
                <c:pt idx="44729" formatCode="General">
                  <c:v>30.102799999999998</c:v>
                </c:pt>
                <c:pt idx="44730" formatCode="General">
                  <c:v>30.1035</c:v>
                </c:pt>
                <c:pt idx="44731" formatCode="General">
                  <c:v>30.104199999999999</c:v>
                </c:pt>
                <c:pt idx="44732" formatCode="General">
                  <c:v>30.104900000000001</c:v>
                </c:pt>
                <c:pt idx="44733" formatCode="General">
                  <c:v>30.105499999999999</c:v>
                </c:pt>
                <c:pt idx="44734" formatCode="General">
                  <c:v>30.106200000000001</c:v>
                </c:pt>
                <c:pt idx="44735" formatCode="General">
                  <c:v>30.1069</c:v>
                </c:pt>
                <c:pt idx="44736" formatCode="General">
                  <c:v>30.107600000000001</c:v>
                </c:pt>
                <c:pt idx="44737" formatCode="General">
                  <c:v>30.1082</c:v>
                </c:pt>
                <c:pt idx="44738" formatCode="General">
                  <c:v>30.108899999999998</c:v>
                </c:pt>
                <c:pt idx="44739" formatCode="General">
                  <c:v>30.1096</c:v>
                </c:pt>
                <c:pt idx="44740" formatCode="General">
                  <c:v>30.110299999999999</c:v>
                </c:pt>
                <c:pt idx="44741" formatCode="General">
                  <c:v>30.110900000000001</c:v>
                </c:pt>
                <c:pt idx="44742" formatCode="General">
                  <c:v>30.111599999999999</c:v>
                </c:pt>
                <c:pt idx="44743" formatCode="General">
                  <c:v>30.112300000000001</c:v>
                </c:pt>
                <c:pt idx="44744" formatCode="General">
                  <c:v>30.1129</c:v>
                </c:pt>
                <c:pt idx="44745" formatCode="General">
                  <c:v>30.113600000000002</c:v>
                </c:pt>
                <c:pt idx="44746" formatCode="General">
                  <c:v>30.1143</c:v>
                </c:pt>
                <c:pt idx="44747" formatCode="General">
                  <c:v>30.114999999999998</c:v>
                </c:pt>
                <c:pt idx="44748" formatCode="General">
                  <c:v>30.115600000000001</c:v>
                </c:pt>
                <c:pt idx="44749" formatCode="General">
                  <c:v>30.116299999999999</c:v>
                </c:pt>
                <c:pt idx="44750" formatCode="General">
                  <c:v>30.117000000000001</c:v>
                </c:pt>
                <c:pt idx="44751" formatCode="General">
                  <c:v>30.117699999999999</c:v>
                </c:pt>
                <c:pt idx="44752" formatCode="General">
                  <c:v>30.118300000000001</c:v>
                </c:pt>
                <c:pt idx="44753" formatCode="General">
                  <c:v>30.119</c:v>
                </c:pt>
                <c:pt idx="44754" formatCode="General">
                  <c:v>30.119700000000002</c:v>
                </c:pt>
                <c:pt idx="44755" formatCode="General">
                  <c:v>30.1203</c:v>
                </c:pt>
                <c:pt idx="44756" formatCode="General">
                  <c:v>30.120999999999999</c:v>
                </c:pt>
                <c:pt idx="44757" formatCode="General">
                  <c:v>30.121700000000001</c:v>
                </c:pt>
                <c:pt idx="44758" formatCode="General">
                  <c:v>30.122399999999999</c:v>
                </c:pt>
                <c:pt idx="44759" formatCode="General">
                  <c:v>30.123000000000001</c:v>
                </c:pt>
                <c:pt idx="44760" formatCode="General">
                  <c:v>30.123699999999999</c:v>
                </c:pt>
                <c:pt idx="44761" formatCode="General">
                  <c:v>30.124400000000001</c:v>
                </c:pt>
                <c:pt idx="44762" formatCode="General">
                  <c:v>30.1251</c:v>
                </c:pt>
                <c:pt idx="44763" formatCode="General">
                  <c:v>30.125699999999998</c:v>
                </c:pt>
                <c:pt idx="44764" formatCode="General">
                  <c:v>30.1264</c:v>
                </c:pt>
                <c:pt idx="44765" formatCode="General">
                  <c:v>30.127099999999999</c:v>
                </c:pt>
                <c:pt idx="44766" formatCode="General">
                  <c:v>30.127700000000001</c:v>
                </c:pt>
                <c:pt idx="44767" formatCode="General">
                  <c:v>30.128399999999999</c:v>
                </c:pt>
                <c:pt idx="44768" formatCode="General">
                  <c:v>30.129100000000001</c:v>
                </c:pt>
                <c:pt idx="44769" formatCode="General">
                  <c:v>30.129799999999999</c:v>
                </c:pt>
                <c:pt idx="44770" formatCode="General">
                  <c:v>30.130400000000002</c:v>
                </c:pt>
                <c:pt idx="44771" formatCode="General">
                  <c:v>30.1311</c:v>
                </c:pt>
                <c:pt idx="44772" formatCode="General">
                  <c:v>30.131799999999998</c:v>
                </c:pt>
                <c:pt idx="44773" formatCode="General">
                  <c:v>30.1325</c:v>
                </c:pt>
                <c:pt idx="44774" formatCode="General">
                  <c:v>30.133099999999999</c:v>
                </c:pt>
                <c:pt idx="44775" formatCode="General">
                  <c:v>30.133800000000001</c:v>
                </c:pt>
                <c:pt idx="44776" formatCode="General">
                  <c:v>30.134499999999999</c:v>
                </c:pt>
                <c:pt idx="44777" formatCode="General">
                  <c:v>30.135200000000001</c:v>
                </c:pt>
                <c:pt idx="44778" formatCode="General">
                  <c:v>30.1358</c:v>
                </c:pt>
                <c:pt idx="44779" formatCode="General">
                  <c:v>30.136500000000002</c:v>
                </c:pt>
                <c:pt idx="44780" formatCode="General">
                  <c:v>30.1372</c:v>
                </c:pt>
                <c:pt idx="44781" formatCode="General">
                  <c:v>30.137799999999999</c:v>
                </c:pt>
                <c:pt idx="44782" formatCode="General">
                  <c:v>30.138500000000001</c:v>
                </c:pt>
                <c:pt idx="44783" formatCode="General">
                  <c:v>30.139199999999999</c:v>
                </c:pt>
                <c:pt idx="44784" formatCode="General">
                  <c:v>30.139900000000001</c:v>
                </c:pt>
                <c:pt idx="44785" formatCode="General">
                  <c:v>30.140499999999999</c:v>
                </c:pt>
                <c:pt idx="44786" formatCode="General">
                  <c:v>30.141200000000001</c:v>
                </c:pt>
                <c:pt idx="44787" formatCode="General">
                  <c:v>30.1419</c:v>
                </c:pt>
                <c:pt idx="44788" formatCode="General">
                  <c:v>30.142600000000002</c:v>
                </c:pt>
                <c:pt idx="44789" formatCode="General">
                  <c:v>30.1432</c:v>
                </c:pt>
                <c:pt idx="44790" formatCode="General">
                  <c:v>30.143899999999999</c:v>
                </c:pt>
                <c:pt idx="44791" formatCode="General">
                  <c:v>30.144600000000001</c:v>
                </c:pt>
                <c:pt idx="44792" formatCode="General">
                  <c:v>30.145199999999999</c:v>
                </c:pt>
                <c:pt idx="44793" formatCode="General">
                  <c:v>30.145900000000001</c:v>
                </c:pt>
                <c:pt idx="44794" formatCode="General">
                  <c:v>30.146599999999999</c:v>
                </c:pt>
                <c:pt idx="44795" formatCode="General">
                  <c:v>30.147300000000001</c:v>
                </c:pt>
                <c:pt idx="44796" formatCode="General">
                  <c:v>30.1479</c:v>
                </c:pt>
                <c:pt idx="44797" formatCode="General">
                  <c:v>30.148599999999998</c:v>
                </c:pt>
                <c:pt idx="44798" formatCode="General">
                  <c:v>30.1493</c:v>
                </c:pt>
                <c:pt idx="44799" formatCode="General">
                  <c:v>30.15</c:v>
                </c:pt>
                <c:pt idx="44800" formatCode="General">
                  <c:v>30.150600000000001</c:v>
                </c:pt>
                <c:pt idx="44801" formatCode="General">
                  <c:v>30.151299999999999</c:v>
                </c:pt>
                <c:pt idx="44802" formatCode="General">
                  <c:v>30.152000000000001</c:v>
                </c:pt>
                <c:pt idx="44803" formatCode="General">
                  <c:v>30.1526</c:v>
                </c:pt>
                <c:pt idx="44804" formatCode="General">
                  <c:v>30.153300000000002</c:v>
                </c:pt>
                <c:pt idx="44805" formatCode="General">
                  <c:v>30.154</c:v>
                </c:pt>
                <c:pt idx="44806" formatCode="General">
                  <c:v>30.154699999999998</c:v>
                </c:pt>
                <c:pt idx="44807" formatCode="General">
                  <c:v>30.1553</c:v>
                </c:pt>
                <c:pt idx="44808" formatCode="General">
                  <c:v>30.155999999999999</c:v>
                </c:pt>
                <c:pt idx="44809" formatCode="General">
                  <c:v>30.156700000000001</c:v>
                </c:pt>
                <c:pt idx="44810" formatCode="General">
                  <c:v>30.157399999999999</c:v>
                </c:pt>
                <c:pt idx="44811" formatCode="General">
                  <c:v>30.158000000000001</c:v>
                </c:pt>
                <c:pt idx="44812" formatCode="General">
                  <c:v>30.1587</c:v>
                </c:pt>
                <c:pt idx="44813" formatCode="General">
                  <c:v>30.159400000000002</c:v>
                </c:pt>
                <c:pt idx="44814" formatCode="General">
                  <c:v>30.1601</c:v>
                </c:pt>
                <c:pt idx="44815" formatCode="General">
                  <c:v>30.160699999999999</c:v>
                </c:pt>
                <c:pt idx="44816" formatCode="General">
                  <c:v>30.1614</c:v>
                </c:pt>
                <c:pt idx="44817" formatCode="General">
                  <c:v>30.162099999999999</c:v>
                </c:pt>
                <c:pt idx="44818" formatCode="General">
                  <c:v>30.162700000000001</c:v>
                </c:pt>
                <c:pt idx="44819" formatCode="General">
                  <c:v>30.163399999999999</c:v>
                </c:pt>
                <c:pt idx="44820" formatCode="General">
                  <c:v>30.164100000000001</c:v>
                </c:pt>
                <c:pt idx="44821" formatCode="General">
                  <c:v>30.1648</c:v>
                </c:pt>
                <c:pt idx="44822" formatCode="General">
                  <c:v>30.165400000000002</c:v>
                </c:pt>
                <c:pt idx="44823" formatCode="General">
                  <c:v>30.1661</c:v>
                </c:pt>
                <c:pt idx="44824" formatCode="General">
                  <c:v>30.166799999999999</c:v>
                </c:pt>
                <c:pt idx="44825" formatCode="General">
                  <c:v>30.1675</c:v>
                </c:pt>
                <c:pt idx="44826" formatCode="General">
                  <c:v>30.168099999999999</c:v>
                </c:pt>
                <c:pt idx="44827" formatCode="General">
                  <c:v>30.168800000000001</c:v>
                </c:pt>
                <c:pt idx="44828" formatCode="General">
                  <c:v>30.169499999999999</c:v>
                </c:pt>
                <c:pt idx="44829" formatCode="General">
                  <c:v>30.170100000000001</c:v>
                </c:pt>
                <c:pt idx="44830" formatCode="General">
                  <c:v>30.1708</c:v>
                </c:pt>
                <c:pt idx="44831" formatCode="General">
                  <c:v>30.171500000000002</c:v>
                </c:pt>
                <c:pt idx="44832" formatCode="General">
                  <c:v>30.1722</c:v>
                </c:pt>
                <c:pt idx="44833" formatCode="General">
                  <c:v>30.172799999999999</c:v>
                </c:pt>
                <c:pt idx="44834" formatCode="General">
                  <c:v>30.173500000000001</c:v>
                </c:pt>
                <c:pt idx="44835" formatCode="General">
                  <c:v>30.174199999999999</c:v>
                </c:pt>
                <c:pt idx="44836" formatCode="General">
                  <c:v>30.174900000000001</c:v>
                </c:pt>
                <c:pt idx="44837" formatCode="General">
                  <c:v>30.1755</c:v>
                </c:pt>
                <c:pt idx="44838" formatCode="General">
                  <c:v>30.176200000000001</c:v>
                </c:pt>
                <c:pt idx="44839" formatCode="General">
                  <c:v>30.1769</c:v>
                </c:pt>
                <c:pt idx="44840" formatCode="General">
                  <c:v>30.177600000000002</c:v>
                </c:pt>
                <c:pt idx="44841" formatCode="General">
                  <c:v>30.1782</c:v>
                </c:pt>
                <c:pt idx="44842" formatCode="General">
                  <c:v>30.178899999999999</c:v>
                </c:pt>
                <c:pt idx="44843" formatCode="General">
                  <c:v>30.179600000000001</c:v>
                </c:pt>
                <c:pt idx="44844" formatCode="General">
                  <c:v>30.180199999999999</c:v>
                </c:pt>
                <c:pt idx="44845" formatCode="General">
                  <c:v>30.180900000000001</c:v>
                </c:pt>
                <c:pt idx="44846" formatCode="General">
                  <c:v>30.1816</c:v>
                </c:pt>
                <c:pt idx="44847" formatCode="General">
                  <c:v>30.182300000000001</c:v>
                </c:pt>
                <c:pt idx="44848" formatCode="General">
                  <c:v>30.1829</c:v>
                </c:pt>
                <c:pt idx="44849" formatCode="General">
                  <c:v>30.183599999999998</c:v>
                </c:pt>
                <c:pt idx="44850" formatCode="General">
                  <c:v>30.1843</c:v>
                </c:pt>
                <c:pt idx="44851" formatCode="General">
                  <c:v>30.184999999999999</c:v>
                </c:pt>
                <c:pt idx="44852" formatCode="General">
                  <c:v>30.185600000000001</c:v>
                </c:pt>
                <c:pt idx="44853" formatCode="General">
                  <c:v>30.186299999999999</c:v>
                </c:pt>
                <c:pt idx="44854" formatCode="General">
                  <c:v>30.187000000000001</c:v>
                </c:pt>
                <c:pt idx="44855" formatCode="General">
                  <c:v>30.1876</c:v>
                </c:pt>
                <c:pt idx="44856" formatCode="General">
                  <c:v>30.188300000000002</c:v>
                </c:pt>
                <c:pt idx="44857" formatCode="General">
                  <c:v>30.189</c:v>
                </c:pt>
                <c:pt idx="44858" formatCode="General">
                  <c:v>30.189699999999998</c:v>
                </c:pt>
                <c:pt idx="44859" formatCode="General">
                  <c:v>30.190300000000001</c:v>
                </c:pt>
                <c:pt idx="44860" formatCode="General">
                  <c:v>30.190999999999999</c:v>
                </c:pt>
                <c:pt idx="44861" formatCode="General">
                  <c:v>30.191700000000001</c:v>
                </c:pt>
                <c:pt idx="44862" formatCode="General">
                  <c:v>30.192399999999999</c:v>
                </c:pt>
                <c:pt idx="44863" formatCode="General">
                  <c:v>30.193000000000001</c:v>
                </c:pt>
                <c:pt idx="44864" formatCode="General">
                  <c:v>30.1937</c:v>
                </c:pt>
                <c:pt idx="44865" formatCode="General">
                  <c:v>30.194400000000002</c:v>
                </c:pt>
                <c:pt idx="44866" formatCode="General">
                  <c:v>30.195</c:v>
                </c:pt>
                <c:pt idx="44867" formatCode="General">
                  <c:v>30.195699999999999</c:v>
                </c:pt>
                <c:pt idx="44868" formatCode="General">
                  <c:v>30.196400000000001</c:v>
                </c:pt>
                <c:pt idx="44869" formatCode="General">
                  <c:v>30.197099999999999</c:v>
                </c:pt>
                <c:pt idx="44870" formatCode="General">
                  <c:v>30.197700000000001</c:v>
                </c:pt>
                <c:pt idx="44871" formatCode="General">
                  <c:v>30.198399999999999</c:v>
                </c:pt>
                <c:pt idx="44872" formatCode="General">
                  <c:v>30.199100000000001</c:v>
                </c:pt>
                <c:pt idx="44873" formatCode="General">
                  <c:v>30.1998</c:v>
                </c:pt>
                <c:pt idx="44874" formatCode="General">
                  <c:v>30.200399999999998</c:v>
                </c:pt>
                <c:pt idx="44875" formatCode="General">
                  <c:v>30.2011</c:v>
                </c:pt>
                <c:pt idx="44876" formatCode="General">
                  <c:v>30.201799999999999</c:v>
                </c:pt>
                <c:pt idx="44877" formatCode="General">
                  <c:v>30.202500000000001</c:v>
                </c:pt>
                <c:pt idx="44878" formatCode="General">
                  <c:v>30.203099999999999</c:v>
                </c:pt>
                <c:pt idx="44879" formatCode="General">
                  <c:v>30.203800000000001</c:v>
                </c:pt>
                <c:pt idx="44880" formatCode="General">
                  <c:v>30.204499999999999</c:v>
                </c:pt>
                <c:pt idx="44881" formatCode="General">
                  <c:v>30.205100000000002</c:v>
                </c:pt>
                <c:pt idx="44882" formatCode="General">
                  <c:v>30.2058</c:v>
                </c:pt>
                <c:pt idx="44883" formatCode="General">
                  <c:v>30.206499999999998</c:v>
                </c:pt>
                <c:pt idx="44884" formatCode="General">
                  <c:v>30.2072</c:v>
                </c:pt>
                <c:pt idx="44885" formatCode="General">
                  <c:v>30.207799999999999</c:v>
                </c:pt>
                <c:pt idx="44886" formatCode="General">
                  <c:v>30.208500000000001</c:v>
                </c:pt>
                <c:pt idx="44887" formatCode="General">
                  <c:v>30.209199999999999</c:v>
                </c:pt>
                <c:pt idx="44888" formatCode="General">
                  <c:v>30.209900000000001</c:v>
                </c:pt>
                <c:pt idx="44889" formatCode="General">
                  <c:v>30.2105</c:v>
                </c:pt>
                <c:pt idx="44890" formatCode="General">
                  <c:v>30.211200000000002</c:v>
                </c:pt>
                <c:pt idx="44891" formatCode="General">
                  <c:v>30.2119</c:v>
                </c:pt>
                <c:pt idx="44892" formatCode="General">
                  <c:v>30.212499999999999</c:v>
                </c:pt>
                <c:pt idx="44893" formatCode="General">
                  <c:v>30.213200000000001</c:v>
                </c:pt>
                <c:pt idx="44894" formatCode="General">
                  <c:v>30.213899999999999</c:v>
                </c:pt>
                <c:pt idx="44895" formatCode="General">
                  <c:v>30.214600000000001</c:v>
                </c:pt>
                <c:pt idx="44896" formatCode="General">
                  <c:v>30.215199999999999</c:v>
                </c:pt>
                <c:pt idx="44897" formatCode="General">
                  <c:v>30.215900000000001</c:v>
                </c:pt>
                <c:pt idx="44898" formatCode="General">
                  <c:v>30.2166</c:v>
                </c:pt>
                <c:pt idx="44899" formatCode="General">
                  <c:v>30.217300000000002</c:v>
                </c:pt>
                <c:pt idx="44900" formatCode="General">
                  <c:v>30.2179</c:v>
                </c:pt>
                <c:pt idx="44901" formatCode="General">
                  <c:v>30.218599999999999</c:v>
                </c:pt>
                <c:pt idx="44902" formatCode="General">
                  <c:v>30.2193</c:v>
                </c:pt>
                <c:pt idx="44903" formatCode="General">
                  <c:v>30.219899999999999</c:v>
                </c:pt>
                <c:pt idx="44904" formatCode="General">
                  <c:v>30.220600000000001</c:v>
                </c:pt>
                <c:pt idx="44905" formatCode="General">
                  <c:v>30.221299999999999</c:v>
                </c:pt>
                <c:pt idx="44906" formatCode="General">
                  <c:v>30.222000000000001</c:v>
                </c:pt>
                <c:pt idx="44907" formatCode="General">
                  <c:v>30.2226</c:v>
                </c:pt>
                <c:pt idx="44908" formatCode="General">
                  <c:v>30.223299999999998</c:v>
                </c:pt>
                <c:pt idx="44909" formatCode="General">
                  <c:v>30.224</c:v>
                </c:pt>
                <c:pt idx="44910" formatCode="General">
                  <c:v>30.224699999999999</c:v>
                </c:pt>
                <c:pt idx="44911" formatCode="General">
                  <c:v>30.225300000000001</c:v>
                </c:pt>
                <c:pt idx="44912" formatCode="General">
                  <c:v>30.225999999999999</c:v>
                </c:pt>
                <c:pt idx="44913" formatCode="General">
                  <c:v>30.226700000000001</c:v>
                </c:pt>
                <c:pt idx="44914" formatCode="General">
                  <c:v>30.227399999999999</c:v>
                </c:pt>
                <c:pt idx="44915" formatCode="General">
                  <c:v>30.228000000000002</c:v>
                </c:pt>
                <c:pt idx="44916" formatCode="General">
                  <c:v>30.2287</c:v>
                </c:pt>
                <c:pt idx="44917" formatCode="General">
                  <c:v>30.229399999999998</c:v>
                </c:pt>
                <c:pt idx="44918" formatCode="General">
                  <c:v>30.23</c:v>
                </c:pt>
                <c:pt idx="44919" formatCode="General">
                  <c:v>30.230699999999999</c:v>
                </c:pt>
                <c:pt idx="44920" formatCode="General">
                  <c:v>30.231400000000001</c:v>
                </c:pt>
                <c:pt idx="44921" formatCode="General">
                  <c:v>30.232099999999999</c:v>
                </c:pt>
                <c:pt idx="44922" formatCode="General">
                  <c:v>30.232700000000001</c:v>
                </c:pt>
                <c:pt idx="44923" formatCode="General">
                  <c:v>30.2334</c:v>
                </c:pt>
                <c:pt idx="44924" formatCode="General">
                  <c:v>30.234100000000002</c:v>
                </c:pt>
                <c:pt idx="44925" formatCode="General">
                  <c:v>30.2348</c:v>
                </c:pt>
                <c:pt idx="44926" formatCode="General">
                  <c:v>30.235399999999998</c:v>
                </c:pt>
                <c:pt idx="44927" formatCode="General">
                  <c:v>30.2361</c:v>
                </c:pt>
                <c:pt idx="44928" formatCode="General">
                  <c:v>30.236799999999999</c:v>
                </c:pt>
                <c:pt idx="44929" formatCode="General">
                  <c:v>30.237400000000001</c:v>
                </c:pt>
                <c:pt idx="44930" formatCode="General">
                  <c:v>30.238099999999999</c:v>
                </c:pt>
                <c:pt idx="44931" formatCode="General">
                  <c:v>30.238800000000001</c:v>
                </c:pt>
                <c:pt idx="44932" formatCode="General">
                  <c:v>30.2395</c:v>
                </c:pt>
                <c:pt idx="44933" formatCode="General">
                  <c:v>30.240100000000002</c:v>
                </c:pt>
                <c:pt idx="44934" formatCode="General">
                  <c:v>30.2408</c:v>
                </c:pt>
                <c:pt idx="44935" formatCode="General">
                  <c:v>30.241499999999998</c:v>
                </c:pt>
                <c:pt idx="44936" formatCode="General">
                  <c:v>30.2422</c:v>
                </c:pt>
                <c:pt idx="44937" formatCode="General">
                  <c:v>30.242799999999999</c:v>
                </c:pt>
                <c:pt idx="44938" formatCode="General">
                  <c:v>30.243500000000001</c:v>
                </c:pt>
                <c:pt idx="44939" formatCode="General">
                  <c:v>30.244199999999999</c:v>
                </c:pt>
                <c:pt idx="44940" formatCode="General">
                  <c:v>30.244900000000001</c:v>
                </c:pt>
                <c:pt idx="44941" formatCode="General">
                  <c:v>30.2455</c:v>
                </c:pt>
                <c:pt idx="44942" formatCode="General">
                  <c:v>30.246200000000002</c:v>
                </c:pt>
                <c:pt idx="44943" formatCode="General">
                  <c:v>30.2469</c:v>
                </c:pt>
                <c:pt idx="44944" formatCode="General">
                  <c:v>30.247499999999999</c:v>
                </c:pt>
                <c:pt idx="44945" formatCode="General">
                  <c:v>30.248200000000001</c:v>
                </c:pt>
                <c:pt idx="44946" formatCode="General">
                  <c:v>30.248899999999999</c:v>
                </c:pt>
                <c:pt idx="44947" formatCode="General">
                  <c:v>30.249600000000001</c:v>
                </c:pt>
                <c:pt idx="44948" formatCode="General">
                  <c:v>30.2502</c:v>
                </c:pt>
                <c:pt idx="44949" formatCode="General">
                  <c:v>30.250900000000001</c:v>
                </c:pt>
                <c:pt idx="44950" formatCode="General">
                  <c:v>30.2516</c:v>
                </c:pt>
                <c:pt idx="44951" formatCode="General">
                  <c:v>30.252300000000002</c:v>
                </c:pt>
                <c:pt idx="44952" formatCode="General">
                  <c:v>30.2529</c:v>
                </c:pt>
                <c:pt idx="44953" formatCode="General">
                  <c:v>30.253599999999999</c:v>
                </c:pt>
                <c:pt idx="44954" formatCode="General">
                  <c:v>30.254300000000001</c:v>
                </c:pt>
                <c:pt idx="44955" formatCode="General">
                  <c:v>30.254899999999999</c:v>
                </c:pt>
                <c:pt idx="44956" formatCode="General">
                  <c:v>30.255600000000001</c:v>
                </c:pt>
                <c:pt idx="44957" formatCode="General">
                  <c:v>30.2563</c:v>
                </c:pt>
                <c:pt idx="44958" formatCode="General">
                  <c:v>30.257000000000001</c:v>
                </c:pt>
                <c:pt idx="44959" formatCode="General">
                  <c:v>30.2576</c:v>
                </c:pt>
                <c:pt idx="44960" formatCode="General">
                  <c:v>30.258299999999998</c:v>
                </c:pt>
                <c:pt idx="44961" formatCode="General">
                  <c:v>30.259</c:v>
                </c:pt>
                <c:pt idx="44962" formatCode="General">
                  <c:v>30.259699999999999</c:v>
                </c:pt>
                <c:pt idx="44963" formatCode="General">
                  <c:v>30.260300000000001</c:v>
                </c:pt>
                <c:pt idx="44964" formatCode="General">
                  <c:v>30.260999999999999</c:v>
                </c:pt>
                <c:pt idx="44965" formatCode="General">
                  <c:v>30.261700000000001</c:v>
                </c:pt>
                <c:pt idx="44966" formatCode="General">
                  <c:v>30.2623</c:v>
                </c:pt>
                <c:pt idx="44967" formatCode="General">
                  <c:v>30.263000000000002</c:v>
                </c:pt>
                <c:pt idx="44968" formatCode="General">
                  <c:v>30.2637</c:v>
                </c:pt>
                <c:pt idx="44969" formatCode="General">
                  <c:v>30.264399999999998</c:v>
                </c:pt>
                <c:pt idx="44970" formatCode="General">
                  <c:v>30.265000000000001</c:v>
                </c:pt>
                <c:pt idx="44971" formatCode="General">
                  <c:v>30.265699999999999</c:v>
                </c:pt>
                <c:pt idx="44972" formatCode="General">
                  <c:v>30.266400000000001</c:v>
                </c:pt>
                <c:pt idx="44973" formatCode="General">
                  <c:v>30.267099999999999</c:v>
                </c:pt>
                <c:pt idx="44974" formatCode="General">
                  <c:v>30.267700000000001</c:v>
                </c:pt>
                <c:pt idx="44975" formatCode="General">
                  <c:v>30.2684</c:v>
                </c:pt>
                <c:pt idx="44976" formatCode="General">
                  <c:v>30.269100000000002</c:v>
                </c:pt>
                <c:pt idx="44977" formatCode="General">
                  <c:v>30.2698</c:v>
                </c:pt>
                <c:pt idx="44978" formatCode="General">
                  <c:v>30.270399999999999</c:v>
                </c:pt>
                <c:pt idx="44979" formatCode="General">
                  <c:v>30.271100000000001</c:v>
                </c:pt>
                <c:pt idx="44980" formatCode="General">
                  <c:v>30.271799999999999</c:v>
                </c:pt>
                <c:pt idx="44981" formatCode="General">
                  <c:v>30.272400000000001</c:v>
                </c:pt>
                <c:pt idx="44982" formatCode="General">
                  <c:v>30.273099999999999</c:v>
                </c:pt>
                <c:pt idx="44983" formatCode="General">
                  <c:v>30.273800000000001</c:v>
                </c:pt>
                <c:pt idx="44984" formatCode="General">
                  <c:v>30.2745</c:v>
                </c:pt>
                <c:pt idx="44985" formatCode="General">
                  <c:v>30.275099999999998</c:v>
                </c:pt>
                <c:pt idx="44986" formatCode="General">
                  <c:v>30.2758</c:v>
                </c:pt>
                <c:pt idx="44987" formatCode="General">
                  <c:v>30.276499999999999</c:v>
                </c:pt>
                <c:pt idx="44988" formatCode="General">
                  <c:v>30.277200000000001</c:v>
                </c:pt>
                <c:pt idx="44989" formatCode="General">
                  <c:v>30.277799999999999</c:v>
                </c:pt>
                <c:pt idx="44990" formatCode="General">
                  <c:v>30.278500000000001</c:v>
                </c:pt>
                <c:pt idx="44991" formatCode="General">
                  <c:v>30.279199999999999</c:v>
                </c:pt>
                <c:pt idx="44992" formatCode="General">
                  <c:v>30.279800000000002</c:v>
                </c:pt>
                <c:pt idx="44993" formatCode="General">
                  <c:v>30.2805</c:v>
                </c:pt>
                <c:pt idx="44994" formatCode="General">
                  <c:v>30.281199999999998</c:v>
                </c:pt>
                <c:pt idx="44995" formatCode="General">
                  <c:v>30.2819</c:v>
                </c:pt>
                <c:pt idx="44996" formatCode="General">
                  <c:v>30.282499999999999</c:v>
                </c:pt>
                <c:pt idx="44997" formatCode="General">
                  <c:v>30.283200000000001</c:v>
                </c:pt>
                <c:pt idx="44998" formatCode="General">
                  <c:v>30.283899999999999</c:v>
                </c:pt>
                <c:pt idx="44999" formatCode="General">
                  <c:v>30.284600000000001</c:v>
                </c:pt>
                <c:pt idx="45000" formatCode="General">
                  <c:v>30.2852</c:v>
                </c:pt>
                <c:pt idx="45001" formatCode="General">
                  <c:v>30.285900000000002</c:v>
                </c:pt>
                <c:pt idx="45002" formatCode="General">
                  <c:v>30.2866</c:v>
                </c:pt>
                <c:pt idx="45003" formatCode="General">
                  <c:v>30.287299999999998</c:v>
                </c:pt>
                <c:pt idx="45004" formatCode="General">
                  <c:v>30.2879</c:v>
                </c:pt>
                <c:pt idx="45005" formatCode="General">
                  <c:v>30.288599999999999</c:v>
                </c:pt>
                <c:pt idx="45006" formatCode="General">
                  <c:v>30.289300000000001</c:v>
                </c:pt>
                <c:pt idx="45007" formatCode="General">
                  <c:v>30.289899999999999</c:v>
                </c:pt>
                <c:pt idx="45008" formatCode="General">
                  <c:v>30.290600000000001</c:v>
                </c:pt>
                <c:pt idx="45009" formatCode="General">
                  <c:v>30.2913</c:v>
                </c:pt>
                <c:pt idx="45010" formatCode="General">
                  <c:v>30.292000000000002</c:v>
                </c:pt>
                <c:pt idx="45011" formatCode="General">
                  <c:v>30.2926</c:v>
                </c:pt>
                <c:pt idx="45012" formatCode="General">
                  <c:v>30.293299999999999</c:v>
                </c:pt>
                <c:pt idx="45013" formatCode="General">
                  <c:v>30.294</c:v>
                </c:pt>
                <c:pt idx="45014" formatCode="General">
                  <c:v>30.294699999999999</c:v>
                </c:pt>
                <c:pt idx="45015" formatCode="General">
                  <c:v>30.295300000000001</c:v>
                </c:pt>
                <c:pt idx="45016" formatCode="General">
                  <c:v>30.295999999999999</c:v>
                </c:pt>
                <c:pt idx="45017" formatCode="General">
                  <c:v>30.296700000000001</c:v>
                </c:pt>
                <c:pt idx="45018" formatCode="General">
                  <c:v>30.2973</c:v>
                </c:pt>
                <c:pt idx="45019" formatCode="General">
                  <c:v>30.297999999999998</c:v>
                </c:pt>
                <c:pt idx="45020" formatCode="General">
                  <c:v>30.2987</c:v>
                </c:pt>
                <c:pt idx="45021" formatCode="General">
                  <c:v>30.299399999999999</c:v>
                </c:pt>
                <c:pt idx="45022" formatCode="General">
                  <c:v>30.3</c:v>
                </c:pt>
                <c:pt idx="45023" formatCode="General">
                  <c:v>30.300699999999999</c:v>
                </c:pt>
                <c:pt idx="45024" formatCode="General">
                  <c:v>30.301400000000001</c:v>
                </c:pt>
                <c:pt idx="45025" formatCode="General">
                  <c:v>30.302099999999999</c:v>
                </c:pt>
                <c:pt idx="45026" formatCode="General">
                  <c:v>30.302700000000002</c:v>
                </c:pt>
                <c:pt idx="45027" formatCode="General">
                  <c:v>30.3034</c:v>
                </c:pt>
                <c:pt idx="45028" formatCode="General">
                  <c:v>30.304099999999998</c:v>
                </c:pt>
                <c:pt idx="45029" formatCode="General">
                  <c:v>30.3047</c:v>
                </c:pt>
                <c:pt idx="45030" formatCode="General">
                  <c:v>30.305399999999999</c:v>
                </c:pt>
                <c:pt idx="45031" formatCode="General">
                  <c:v>30.306100000000001</c:v>
                </c:pt>
                <c:pt idx="45032" formatCode="General">
                  <c:v>30.306799999999999</c:v>
                </c:pt>
                <c:pt idx="45033" formatCode="General">
                  <c:v>30.307400000000001</c:v>
                </c:pt>
                <c:pt idx="45034" formatCode="General">
                  <c:v>30.3081</c:v>
                </c:pt>
                <c:pt idx="45035" formatCode="General">
                  <c:v>30.308800000000002</c:v>
                </c:pt>
                <c:pt idx="45036" formatCode="General">
                  <c:v>30.3095</c:v>
                </c:pt>
                <c:pt idx="45037" formatCode="General">
                  <c:v>30.310099999999998</c:v>
                </c:pt>
                <c:pt idx="45038" formatCode="General">
                  <c:v>30.3108</c:v>
                </c:pt>
                <c:pt idx="45039" formatCode="General">
                  <c:v>30.311499999999999</c:v>
                </c:pt>
                <c:pt idx="45040" formatCode="General">
                  <c:v>30.312200000000001</c:v>
                </c:pt>
                <c:pt idx="45041" formatCode="General">
                  <c:v>30.312799999999999</c:v>
                </c:pt>
                <c:pt idx="45042" formatCode="General">
                  <c:v>30.313500000000001</c:v>
                </c:pt>
                <c:pt idx="45043" formatCode="General">
                  <c:v>30.3142</c:v>
                </c:pt>
                <c:pt idx="45044" formatCode="General">
                  <c:v>30.314800000000002</c:v>
                </c:pt>
                <c:pt idx="45045" formatCode="General">
                  <c:v>30.3155</c:v>
                </c:pt>
                <c:pt idx="45046" formatCode="General">
                  <c:v>30.316199999999998</c:v>
                </c:pt>
                <c:pt idx="45047" formatCode="General">
                  <c:v>30.3169</c:v>
                </c:pt>
                <c:pt idx="45048" formatCode="General">
                  <c:v>30.317499999999999</c:v>
                </c:pt>
                <c:pt idx="45049" formatCode="General">
                  <c:v>30.318200000000001</c:v>
                </c:pt>
                <c:pt idx="45050" formatCode="General">
                  <c:v>30.318899999999999</c:v>
                </c:pt>
                <c:pt idx="45051" formatCode="General">
                  <c:v>30.319600000000001</c:v>
                </c:pt>
                <c:pt idx="45052" formatCode="General">
                  <c:v>30.3202</c:v>
                </c:pt>
                <c:pt idx="45053" formatCode="General">
                  <c:v>30.320900000000002</c:v>
                </c:pt>
                <c:pt idx="45054" formatCode="General">
                  <c:v>30.3216</c:v>
                </c:pt>
                <c:pt idx="45055" formatCode="General">
                  <c:v>30.322199999999999</c:v>
                </c:pt>
                <c:pt idx="45056" formatCode="General">
                  <c:v>30.322900000000001</c:v>
                </c:pt>
                <c:pt idx="45057" formatCode="General">
                  <c:v>30.323599999999999</c:v>
                </c:pt>
                <c:pt idx="45058" formatCode="General">
                  <c:v>30.324300000000001</c:v>
                </c:pt>
                <c:pt idx="45059" formatCode="General">
                  <c:v>30.3249</c:v>
                </c:pt>
                <c:pt idx="45060" formatCode="General">
                  <c:v>30.325600000000001</c:v>
                </c:pt>
                <c:pt idx="45061" formatCode="General">
                  <c:v>30.3263</c:v>
                </c:pt>
                <c:pt idx="45062" formatCode="General">
                  <c:v>30.327000000000002</c:v>
                </c:pt>
                <c:pt idx="45063" formatCode="General">
                  <c:v>30.3276</c:v>
                </c:pt>
                <c:pt idx="45064" formatCode="General">
                  <c:v>30.328299999999999</c:v>
                </c:pt>
                <c:pt idx="45065" formatCode="General">
                  <c:v>30.329000000000001</c:v>
                </c:pt>
                <c:pt idx="45066" formatCode="General">
                  <c:v>30.329599999999999</c:v>
                </c:pt>
                <c:pt idx="45067" formatCode="General">
                  <c:v>30.330300000000001</c:v>
                </c:pt>
                <c:pt idx="45068" formatCode="General">
                  <c:v>30.331</c:v>
                </c:pt>
                <c:pt idx="45069" formatCode="General">
                  <c:v>30.331700000000001</c:v>
                </c:pt>
                <c:pt idx="45070" formatCode="General">
                  <c:v>30.3323</c:v>
                </c:pt>
                <c:pt idx="45071" formatCode="General">
                  <c:v>30.332999999999998</c:v>
                </c:pt>
                <c:pt idx="45072" formatCode="General">
                  <c:v>30.3337</c:v>
                </c:pt>
                <c:pt idx="45073" formatCode="General">
                  <c:v>30.334399999999999</c:v>
                </c:pt>
                <c:pt idx="45074" formatCode="General">
                  <c:v>30.335000000000001</c:v>
                </c:pt>
                <c:pt idx="45075" formatCode="General">
                  <c:v>30.335699999999999</c:v>
                </c:pt>
                <c:pt idx="45076" formatCode="General">
                  <c:v>30.336400000000001</c:v>
                </c:pt>
                <c:pt idx="45077" formatCode="General">
                  <c:v>30.3371</c:v>
                </c:pt>
                <c:pt idx="45078" formatCode="General">
                  <c:v>30.337700000000002</c:v>
                </c:pt>
                <c:pt idx="45079" formatCode="General">
                  <c:v>30.3384</c:v>
                </c:pt>
                <c:pt idx="45080" formatCode="General">
                  <c:v>30.339099999999998</c:v>
                </c:pt>
                <c:pt idx="45081" formatCode="General">
                  <c:v>30.339700000000001</c:v>
                </c:pt>
                <c:pt idx="45082" formatCode="General">
                  <c:v>30.340399999999999</c:v>
                </c:pt>
                <c:pt idx="45083" formatCode="General">
                  <c:v>30.341100000000001</c:v>
                </c:pt>
                <c:pt idx="45084" formatCode="General">
                  <c:v>30.341799999999999</c:v>
                </c:pt>
                <c:pt idx="45085" formatCode="General">
                  <c:v>30.342400000000001</c:v>
                </c:pt>
                <c:pt idx="45086" formatCode="General">
                  <c:v>30.3431</c:v>
                </c:pt>
                <c:pt idx="45087" formatCode="General">
                  <c:v>30.343800000000002</c:v>
                </c:pt>
                <c:pt idx="45088" formatCode="General">
                  <c:v>30.3445</c:v>
                </c:pt>
                <c:pt idx="45089" formatCode="General">
                  <c:v>30.345099999999999</c:v>
                </c:pt>
                <c:pt idx="45090" formatCode="General">
                  <c:v>30.345800000000001</c:v>
                </c:pt>
                <c:pt idx="45091" formatCode="General">
                  <c:v>30.346499999999999</c:v>
                </c:pt>
                <c:pt idx="45092" formatCode="General">
                  <c:v>30.347100000000001</c:v>
                </c:pt>
                <c:pt idx="45093" formatCode="General">
                  <c:v>30.347799999999999</c:v>
                </c:pt>
                <c:pt idx="45094" formatCode="General">
                  <c:v>30.348500000000001</c:v>
                </c:pt>
                <c:pt idx="45095" formatCode="General">
                  <c:v>30.3492</c:v>
                </c:pt>
                <c:pt idx="45096" formatCode="General">
                  <c:v>30.349799999999998</c:v>
                </c:pt>
                <c:pt idx="45097" formatCode="General">
                  <c:v>30.3505</c:v>
                </c:pt>
                <c:pt idx="45098" formatCode="General">
                  <c:v>30.351199999999999</c:v>
                </c:pt>
                <c:pt idx="45099" formatCode="General">
                  <c:v>30.351900000000001</c:v>
                </c:pt>
                <c:pt idx="45100" formatCode="General">
                  <c:v>30.352499999999999</c:v>
                </c:pt>
                <c:pt idx="45101" formatCode="General">
                  <c:v>30.353200000000001</c:v>
                </c:pt>
                <c:pt idx="45102" formatCode="General">
                  <c:v>30.353899999999999</c:v>
                </c:pt>
                <c:pt idx="45103" formatCode="General">
                  <c:v>30.354600000000001</c:v>
                </c:pt>
                <c:pt idx="45104" formatCode="General">
                  <c:v>30.3552</c:v>
                </c:pt>
                <c:pt idx="45105" formatCode="General">
                  <c:v>30.355899999999998</c:v>
                </c:pt>
                <c:pt idx="45106" formatCode="General">
                  <c:v>30.3566</c:v>
                </c:pt>
                <c:pt idx="45107" formatCode="General">
                  <c:v>30.357199999999999</c:v>
                </c:pt>
                <c:pt idx="45108" formatCode="General">
                  <c:v>30.357900000000001</c:v>
                </c:pt>
                <c:pt idx="45109" formatCode="General">
                  <c:v>30.358599999999999</c:v>
                </c:pt>
                <c:pt idx="45110" formatCode="General">
                  <c:v>30.359300000000001</c:v>
                </c:pt>
                <c:pt idx="45111" formatCode="General">
                  <c:v>30.3599</c:v>
                </c:pt>
                <c:pt idx="45112" formatCode="General">
                  <c:v>30.360600000000002</c:v>
                </c:pt>
                <c:pt idx="45113" formatCode="General">
                  <c:v>30.3613</c:v>
                </c:pt>
                <c:pt idx="45114" formatCode="General">
                  <c:v>30.361999999999998</c:v>
                </c:pt>
                <c:pt idx="45115" formatCode="General">
                  <c:v>30.3626</c:v>
                </c:pt>
                <c:pt idx="45116" formatCode="General">
                  <c:v>30.363299999999999</c:v>
                </c:pt>
                <c:pt idx="45117" formatCode="General">
                  <c:v>30.364000000000001</c:v>
                </c:pt>
                <c:pt idx="45118" formatCode="General">
                  <c:v>30.364599999999999</c:v>
                </c:pt>
                <c:pt idx="45119" formatCode="General">
                  <c:v>30.365300000000001</c:v>
                </c:pt>
                <c:pt idx="45120" formatCode="General">
                  <c:v>30.366</c:v>
                </c:pt>
                <c:pt idx="45121" formatCode="General">
                  <c:v>30.366700000000002</c:v>
                </c:pt>
                <c:pt idx="45122" formatCode="General">
                  <c:v>30.3673</c:v>
                </c:pt>
                <c:pt idx="45123" formatCode="General">
                  <c:v>30.367999999999999</c:v>
                </c:pt>
                <c:pt idx="45124" formatCode="General">
                  <c:v>30.3687</c:v>
                </c:pt>
                <c:pt idx="45125" formatCode="General">
                  <c:v>30.369399999999999</c:v>
                </c:pt>
                <c:pt idx="45126" formatCode="General">
                  <c:v>30.37</c:v>
                </c:pt>
                <c:pt idx="45127" formatCode="General">
                  <c:v>30.370699999999999</c:v>
                </c:pt>
                <c:pt idx="45128" formatCode="General">
                  <c:v>30.371400000000001</c:v>
                </c:pt>
                <c:pt idx="45129" formatCode="General">
                  <c:v>30.372</c:v>
                </c:pt>
                <c:pt idx="45130" formatCode="General">
                  <c:v>30.372699999999998</c:v>
                </c:pt>
                <c:pt idx="45131" formatCode="General">
                  <c:v>30.3734</c:v>
                </c:pt>
                <c:pt idx="45132" formatCode="General">
                  <c:v>30.374099999999999</c:v>
                </c:pt>
                <c:pt idx="45133" formatCode="General">
                  <c:v>30.374700000000001</c:v>
                </c:pt>
                <c:pt idx="45134" formatCode="General">
                  <c:v>30.375399999999999</c:v>
                </c:pt>
                <c:pt idx="45135" formatCode="General">
                  <c:v>30.376100000000001</c:v>
                </c:pt>
                <c:pt idx="45136" formatCode="General">
                  <c:v>30.376799999999999</c:v>
                </c:pt>
                <c:pt idx="45137" formatCode="General">
                  <c:v>30.377400000000002</c:v>
                </c:pt>
                <c:pt idx="45138" formatCode="General">
                  <c:v>30.3781</c:v>
                </c:pt>
                <c:pt idx="45139" formatCode="General">
                  <c:v>30.378799999999998</c:v>
                </c:pt>
                <c:pt idx="45140" formatCode="General">
                  <c:v>30.3795</c:v>
                </c:pt>
                <c:pt idx="45141" formatCode="General">
                  <c:v>30.380099999999999</c:v>
                </c:pt>
                <c:pt idx="45142" formatCode="General">
                  <c:v>30.380800000000001</c:v>
                </c:pt>
                <c:pt idx="45143" formatCode="General">
                  <c:v>30.381499999999999</c:v>
                </c:pt>
                <c:pt idx="45144" formatCode="General">
                  <c:v>30.382100000000001</c:v>
                </c:pt>
                <c:pt idx="45145" formatCode="General">
                  <c:v>30.3828</c:v>
                </c:pt>
                <c:pt idx="45146" formatCode="General">
                  <c:v>30.383500000000002</c:v>
                </c:pt>
                <c:pt idx="45147" formatCode="General">
                  <c:v>30.3842</c:v>
                </c:pt>
                <c:pt idx="45148" formatCode="General">
                  <c:v>30.384799999999998</c:v>
                </c:pt>
                <c:pt idx="45149" formatCode="General">
                  <c:v>30.3855</c:v>
                </c:pt>
                <c:pt idx="45150" formatCode="General">
                  <c:v>30.386199999999999</c:v>
                </c:pt>
                <c:pt idx="45151" formatCode="General">
                  <c:v>30.386900000000001</c:v>
                </c:pt>
                <c:pt idx="45152" formatCode="General">
                  <c:v>30.387499999999999</c:v>
                </c:pt>
                <c:pt idx="45153" formatCode="General">
                  <c:v>30.388200000000001</c:v>
                </c:pt>
                <c:pt idx="45154" formatCode="General">
                  <c:v>30.3889</c:v>
                </c:pt>
                <c:pt idx="45155" formatCode="General">
                  <c:v>30.389500000000002</c:v>
                </c:pt>
                <c:pt idx="45156" formatCode="General">
                  <c:v>30.3902</c:v>
                </c:pt>
                <c:pt idx="45157" formatCode="General">
                  <c:v>30.390899999999998</c:v>
                </c:pt>
                <c:pt idx="45158" formatCode="General">
                  <c:v>30.3916</c:v>
                </c:pt>
                <c:pt idx="45159" formatCode="General">
                  <c:v>30.392199999999999</c:v>
                </c:pt>
                <c:pt idx="45160" formatCode="General">
                  <c:v>30.392900000000001</c:v>
                </c:pt>
                <c:pt idx="45161" formatCode="General">
                  <c:v>30.393599999999999</c:v>
                </c:pt>
                <c:pt idx="45162" formatCode="General">
                  <c:v>30.394300000000001</c:v>
                </c:pt>
                <c:pt idx="45163" formatCode="General">
                  <c:v>30.3949</c:v>
                </c:pt>
                <c:pt idx="45164" formatCode="General">
                  <c:v>30.395600000000002</c:v>
                </c:pt>
                <c:pt idx="45165" formatCode="General">
                  <c:v>30.3963</c:v>
                </c:pt>
                <c:pt idx="45166" formatCode="General">
                  <c:v>30.396999999999998</c:v>
                </c:pt>
                <c:pt idx="45167" formatCode="General">
                  <c:v>30.397600000000001</c:v>
                </c:pt>
                <c:pt idx="45168" formatCode="General">
                  <c:v>30.398299999999999</c:v>
                </c:pt>
                <c:pt idx="45169" formatCode="General">
                  <c:v>30.399000000000001</c:v>
                </c:pt>
                <c:pt idx="45170" formatCode="General">
                  <c:v>30.3996</c:v>
                </c:pt>
                <c:pt idx="45171" formatCode="General">
                  <c:v>30.400300000000001</c:v>
                </c:pt>
                <c:pt idx="45172" formatCode="General">
                  <c:v>30.401</c:v>
                </c:pt>
                <c:pt idx="45173" formatCode="General">
                  <c:v>30.401700000000002</c:v>
                </c:pt>
                <c:pt idx="45174" formatCode="General">
                  <c:v>30.4023</c:v>
                </c:pt>
                <c:pt idx="45175" formatCode="General">
                  <c:v>30.402999999999999</c:v>
                </c:pt>
                <c:pt idx="45176" formatCode="General">
                  <c:v>30.403700000000001</c:v>
                </c:pt>
                <c:pt idx="45177" formatCode="General">
                  <c:v>30.404399999999999</c:v>
                </c:pt>
                <c:pt idx="45178" formatCode="General">
                  <c:v>30.405000000000001</c:v>
                </c:pt>
                <c:pt idx="45179" formatCode="General">
                  <c:v>30.4057</c:v>
                </c:pt>
                <c:pt idx="45180" formatCode="General">
                  <c:v>30.406400000000001</c:v>
                </c:pt>
                <c:pt idx="45181" formatCode="General">
                  <c:v>30.407</c:v>
                </c:pt>
                <c:pt idx="45182" formatCode="General">
                  <c:v>30.407699999999998</c:v>
                </c:pt>
                <c:pt idx="45183" formatCode="General">
                  <c:v>30.4084</c:v>
                </c:pt>
                <c:pt idx="45184" formatCode="General">
                  <c:v>30.409099999999999</c:v>
                </c:pt>
                <c:pt idx="45185" formatCode="General">
                  <c:v>30.409700000000001</c:v>
                </c:pt>
                <c:pt idx="45186" formatCode="General">
                  <c:v>30.410399999999999</c:v>
                </c:pt>
                <c:pt idx="45187" formatCode="General">
                  <c:v>30.411100000000001</c:v>
                </c:pt>
                <c:pt idx="45188" formatCode="General">
                  <c:v>30.411799999999999</c:v>
                </c:pt>
                <c:pt idx="45189" formatCode="General">
                  <c:v>30.412400000000002</c:v>
                </c:pt>
                <c:pt idx="45190" formatCode="General">
                  <c:v>30.4131</c:v>
                </c:pt>
                <c:pt idx="45191" formatCode="General">
                  <c:v>30.413799999999998</c:v>
                </c:pt>
                <c:pt idx="45192" formatCode="General">
                  <c:v>30.414400000000001</c:v>
                </c:pt>
                <c:pt idx="45193" formatCode="General">
                  <c:v>30.415099999999999</c:v>
                </c:pt>
                <c:pt idx="45194" formatCode="General">
                  <c:v>30.415800000000001</c:v>
                </c:pt>
                <c:pt idx="45195" formatCode="General">
                  <c:v>30.416499999999999</c:v>
                </c:pt>
                <c:pt idx="45196" formatCode="General">
                  <c:v>30.417100000000001</c:v>
                </c:pt>
                <c:pt idx="45197" formatCode="General">
                  <c:v>30.4178</c:v>
                </c:pt>
                <c:pt idx="45198" formatCode="General">
                  <c:v>30.418500000000002</c:v>
                </c:pt>
                <c:pt idx="45199" formatCode="General">
                  <c:v>30.4192</c:v>
                </c:pt>
                <c:pt idx="45200" formatCode="General">
                  <c:v>30.419799999999999</c:v>
                </c:pt>
                <c:pt idx="45201" formatCode="General">
                  <c:v>30.420500000000001</c:v>
                </c:pt>
                <c:pt idx="45202" formatCode="General">
                  <c:v>30.421199999999999</c:v>
                </c:pt>
                <c:pt idx="45203" formatCode="General">
                  <c:v>30.421900000000001</c:v>
                </c:pt>
                <c:pt idx="45204" formatCode="General">
                  <c:v>30.422499999999999</c:v>
                </c:pt>
                <c:pt idx="45205" formatCode="General">
                  <c:v>30.423200000000001</c:v>
                </c:pt>
                <c:pt idx="45206" formatCode="General">
                  <c:v>30.4239</c:v>
                </c:pt>
                <c:pt idx="45207" formatCode="General">
                  <c:v>30.424499999999998</c:v>
                </c:pt>
                <c:pt idx="45208" formatCode="General">
                  <c:v>30.4252</c:v>
                </c:pt>
                <c:pt idx="45209" formatCode="General">
                  <c:v>30.425899999999999</c:v>
                </c:pt>
                <c:pt idx="45210" formatCode="General">
                  <c:v>30.426600000000001</c:v>
                </c:pt>
                <c:pt idx="45211" formatCode="General">
                  <c:v>30.427199999999999</c:v>
                </c:pt>
                <c:pt idx="45212" formatCode="General">
                  <c:v>30.427900000000001</c:v>
                </c:pt>
                <c:pt idx="45213" formatCode="General">
                  <c:v>30.428599999999999</c:v>
                </c:pt>
                <c:pt idx="45214" formatCode="General">
                  <c:v>30.429300000000001</c:v>
                </c:pt>
                <c:pt idx="45215" formatCode="General">
                  <c:v>30.4299</c:v>
                </c:pt>
                <c:pt idx="45216" formatCode="General">
                  <c:v>30.430599999999998</c:v>
                </c:pt>
                <c:pt idx="45217" formatCode="General">
                  <c:v>30.4313</c:v>
                </c:pt>
                <c:pt idx="45218" formatCode="General">
                  <c:v>30.431899999999999</c:v>
                </c:pt>
                <c:pt idx="45219" formatCode="General">
                  <c:v>30.432600000000001</c:v>
                </c:pt>
                <c:pt idx="45220" formatCode="General">
                  <c:v>30.433299999999999</c:v>
                </c:pt>
                <c:pt idx="45221" formatCode="General">
                  <c:v>30.434000000000001</c:v>
                </c:pt>
                <c:pt idx="45222" formatCode="General">
                  <c:v>30.4346</c:v>
                </c:pt>
                <c:pt idx="45223" formatCode="General">
                  <c:v>30.435300000000002</c:v>
                </c:pt>
                <c:pt idx="45224" formatCode="General">
                  <c:v>30.436</c:v>
                </c:pt>
                <c:pt idx="45225" formatCode="General">
                  <c:v>30.436699999999998</c:v>
                </c:pt>
                <c:pt idx="45226" formatCode="General">
                  <c:v>30.4373</c:v>
                </c:pt>
                <c:pt idx="45227" formatCode="General">
                  <c:v>30.437999999999999</c:v>
                </c:pt>
                <c:pt idx="45228" formatCode="General">
                  <c:v>30.438700000000001</c:v>
                </c:pt>
                <c:pt idx="45229" formatCode="General">
                  <c:v>30.439299999999999</c:v>
                </c:pt>
                <c:pt idx="45230" formatCode="General">
                  <c:v>30.44</c:v>
                </c:pt>
                <c:pt idx="45231" formatCode="General">
                  <c:v>30.4407</c:v>
                </c:pt>
                <c:pt idx="45232" formatCode="General">
                  <c:v>30.441400000000002</c:v>
                </c:pt>
                <c:pt idx="45233" formatCode="General">
                  <c:v>30.442</c:v>
                </c:pt>
                <c:pt idx="45234" formatCode="General">
                  <c:v>30.442699999999999</c:v>
                </c:pt>
                <c:pt idx="45235" formatCode="General">
                  <c:v>30.4434</c:v>
                </c:pt>
                <c:pt idx="45236" formatCode="General">
                  <c:v>30.444099999999999</c:v>
                </c:pt>
                <c:pt idx="45237" formatCode="General">
                  <c:v>30.444700000000001</c:v>
                </c:pt>
                <c:pt idx="45238" formatCode="General">
                  <c:v>30.445399999999999</c:v>
                </c:pt>
                <c:pt idx="45239" formatCode="General">
                  <c:v>30.446100000000001</c:v>
                </c:pt>
                <c:pt idx="45240" formatCode="General">
                  <c:v>30.4468</c:v>
                </c:pt>
                <c:pt idx="45241" formatCode="General">
                  <c:v>30.447399999999998</c:v>
                </c:pt>
                <c:pt idx="45242" formatCode="General">
                  <c:v>30.4481</c:v>
                </c:pt>
                <c:pt idx="45243" formatCode="General">
                  <c:v>30.448799999999999</c:v>
                </c:pt>
                <c:pt idx="45244" formatCode="General">
                  <c:v>30.449400000000001</c:v>
                </c:pt>
                <c:pt idx="45245" formatCode="General">
                  <c:v>30.450099999999999</c:v>
                </c:pt>
                <c:pt idx="45246" formatCode="General">
                  <c:v>30.450800000000001</c:v>
                </c:pt>
                <c:pt idx="45247" formatCode="General">
                  <c:v>30.451499999999999</c:v>
                </c:pt>
                <c:pt idx="45248" formatCode="General">
                  <c:v>30.452100000000002</c:v>
                </c:pt>
                <c:pt idx="45249" formatCode="General">
                  <c:v>30.4528</c:v>
                </c:pt>
                <c:pt idx="45250" formatCode="General">
                  <c:v>30.453499999999998</c:v>
                </c:pt>
                <c:pt idx="45251" formatCode="General">
                  <c:v>30.4542</c:v>
                </c:pt>
                <c:pt idx="45252" formatCode="General">
                  <c:v>30.454799999999999</c:v>
                </c:pt>
                <c:pt idx="45253" formatCode="General">
                  <c:v>30.455500000000001</c:v>
                </c:pt>
                <c:pt idx="45254" formatCode="General">
                  <c:v>30.456199999999999</c:v>
                </c:pt>
                <c:pt idx="45255" formatCode="General">
                  <c:v>30.456800000000001</c:v>
                </c:pt>
                <c:pt idx="45256" formatCode="General">
                  <c:v>30.4575</c:v>
                </c:pt>
                <c:pt idx="45257" formatCode="General">
                  <c:v>30.458200000000001</c:v>
                </c:pt>
                <c:pt idx="45258" formatCode="General">
                  <c:v>30.4589</c:v>
                </c:pt>
                <c:pt idx="45259" formatCode="General">
                  <c:v>30.459499999999998</c:v>
                </c:pt>
                <c:pt idx="45260" formatCode="General">
                  <c:v>30.4602</c:v>
                </c:pt>
                <c:pt idx="45261" formatCode="General">
                  <c:v>30.460899999999999</c:v>
                </c:pt>
                <c:pt idx="45262" formatCode="General">
                  <c:v>30.461600000000001</c:v>
                </c:pt>
                <c:pt idx="45263" formatCode="General">
                  <c:v>30.462199999999999</c:v>
                </c:pt>
                <c:pt idx="45264" formatCode="General">
                  <c:v>30.462900000000001</c:v>
                </c:pt>
                <c:pt idx="45265" formatCode="General">
                  <c:v>30.4636</c:v>
                </c:pt>
                <c:pt idx="45266" formatCode="General">
                  <c:v>30.464300000000001</c:v>
                </c:pt>
                <c:pt idx="45267" formatCode="General">
                  <c:v>30.4649</c:v>
                </c:pt>
                <c:pt idx="45268" formatCode="General">
                  <c:v>30.465599999999998</c:v>
                </c:pt>
                <c:pt idx="45269" formatCode="General">
                  <c:v>30.4663</c:v>
                </c:pt>
                <c:pt idx="45270" formatCode="General">
                  <c:v>30.466899999999999</c:v>
                </c:pt>
                <c:pt idx="45271" formatCode="General">
                  <c:v>30.467600000000001</c:v>
                </c:pt>
                <c:pt idx="45272" formatCode="General">
                  <c:v>30.468299999999999</c:v>
                </c:pt>
                <c:pt idx="45273" formatCode="General">
                  <c:v>30.469000000000001</c:v>
                </c:pt>
                <c:pt idx="45274" formatCode="General">
                  <c:v>30.4696</c:v>
                </c:pt>
                <c:pt idx="45275" formatCode="General">
                  <c:v>30.470300000000002</c:v>
                </c:pt>
                <c:pt idx="45276" formatCode="General">
                  <c:v>30.471</c:v>
                </c:pt>
                <c:pt idx="45277" formatCode="General">
                  <c:v>30.471699999999998</c:v>
                </c:pt>
                <c:pt idx="45278" formatCode="General">
                  <c:v>30.472300000000001</c:v>
                </c:pt>
                <c:pt idx="45279" formatCode="General">
                  <c:v>30.472999999999999</c:v>
                </c:pt>
                <c:pt idx="45280" formatCode="General">
                  <c:v>30.473700000000001</c:v>
                </c:pt>
                <c:pt idx="45281" formatCode="General">
                  <c:v>30.474299999999999</c:v>
                </c:pt>
                <c:pt idx="45282" formatCode="General">
                  <c:v>30.475000000000001</c:v>
                </c:pt>
                <c:pt idx="45283" formatCode="General">
                  <c:v>30.4757</c:v>
                </c:pt>
                <c:pt idx="45284" formatCode="General">
                  <c:v>30.476400000000002</c:v>
                </c:pt>
                <c:pt idx="45285" formatCode="General">
                  <c:v>30.477</c:v>
                </c:pt>
                <c:pt idx="45286" formatCode="General">
                  <c:v>30.477699999999999</c:v>
                </c:pt>
                <c:pt idx="45287" formatCode="General">
                  <c:v>30.478400000000001</c:v>
                </c:pt>
                <c:pt idx="45288" formatCode="General">
                  <c:v>30.479099999999999</c:v>
                </c:pt>
                <c:pt idx="45289" formatCode="General">
                  <c:v>30.479700000000001</c:v>
                </c:pt>
                <c:pt idx="45290" formatCode="General">
                  <c:v>30.480399999999999</c:v>
                </c:pt>
                <c:pt idx="45291" formatCode="General">
                  <c:v>30.481100000000001</c:v>
                </c:pt>
                <c:pt idx="45292" formatCode="General">
                  <c:v>30.4817</c:v>
                </c:pt>
                <c:pt idx="45293" formatCode="General">
                  <c:v>30.482399999999998</c:v>
                </c:pt>
                <c:pt idx="45294" formatCode="General">
                  <c:v>30.4831</c:v>
                </c:pt>
                <c:pt idx="45295" formatCode="General">
                  <c:v>30.483799999999999</c:v>
                </c:pt>
                <c:pt idx="45296" formatCode="General">
                  <c:v>30.484400000000001</c:v>
                </c:pt>
                <c:pt idx="45297" formatCode="General">
                  <c:v>30.485099999999999</c:v>
                </c:pt>
                <c:pt idx="45298" formatCode="General">
                  <c:v>30.485800000000001</c:v>
                </c:pt>
                <c:pt idx="45299" formatCode="General">
                  <c:v>30.486499999999999</c:v>
                </c:pt>
                <c:pt idx="45300" formatCode="General">
                  <c:v>30.487100000000002</c:v>
                </c:pt>
                <c:pt idx="45301" formatCode="General">
                  <c:v>30.4878</c:v>
                </c:pt>
                <c:pt idx="45302" formatCode="General">
                  <c:v>30.488499999999998</c:v>
                </c:pt>
                <c:pt idx="45303" formatCode="General">
                  <c:v>30.4892</c:v>
                </c:pt>
                <c:pt idx="45304" formatCode="General">
                  <c:v>30.489799999999999</c:v>
                </c:pt>
                <c:pt idx="45305" formatCode="General">
                  <c:v>30.490500000000001</c:v>
                </c:pt>
                <c:pt idx="45306" formatCode="General">
                  <c:v>30.491199999999999</c:v>
                </c:pt>
                <c:pt idx="45307" formatCode="General">
                  <c:v>30.491800000000001</c:v>
                </c:pt>
                <c:pt idx="45308" formatCode="General">
                  <c:v>30.4925</c:v>
                </c:pt>
                <c:pt idx="45309" formatCode="General">
                  <c:v>30.493200000000002</c:v>
                </c:pt>
                <c:pt idx="45310" formatCode="General">
                  <c:v>30.4939</c:v>
                </c:pt>
                <c:pt idx="45311" formatCode="General">
                  <c:v>30.494499999999999</c:v>
                </c:pt>
                <c:pt idx="45312" formatCode="General">
                  <c:v>30.495200000000001</c:v>
                </c:pt>
                <c:pt idx="45313" formatCode="General">
                  <c:v>30.495899999999999</c:v>
                </c:pt>
                <c:pt idx="45314" formatCode="General">
                  <c:v>30.496600000000001</c:v>
                </c:pt>
                <c:pt idx="45315" formatCode="General">
                  <c:v>30.497199999999999</c:v>
                </c:pt>
                <c:pt idx="45316" formatCode="General">
                  <c:v>30.497900000000001</c:v>
                </c:pt>
                <c:pt idx="45317" formatCode="General">
                  <c:v>30.4986</c:v>
                </c:pt>
                <c:pt idx="45318" formatCode="General">
                  <c:v>30.499199999999998</c:v>
                </c:pt>
                <c:pt idx="45319" formatCode="General">
                  <c:v>30.4999</c:v>
                </c:pt>
                <c:pt idx="45320" formatCode="General">
                  <c:v>30.500599999999999</c:v>
                </c:pt>
                <c:pt idx="45321" formatCode="General">
                  <c:v>30.501300000000001</c:v>
                </c:pt>
                <c:pt idx="45322" formatCode="General">
                  <c:v>30.501899999999999</c:v>
                </c:pt>
                <c:pt idx="45323" formatCode="General">
                  <c:v>30.502600000000001</c:v>
                </c:pt>
                <c:pt idx="45324" formatCode="General">
                  <c:v>30.503299999999999</c:v>
                </c:pt>
                <c:pt idx="45325" formatCode="General">
                  <c:v>30.504000000000001</c:v>
                </c:pt>
                <c:pt idx="45326" formatCode="General">
                  <c:v>30.5046</c:v>
                </c:pt>
                <c:pt idx="45327" formatCode="General">
                  <c:v>30.505299999999998</c:v>
                </c:pt>
                <c:pt idx="45328" formatCode="General">
                  <c:v>30.506</c:v>
                </c:pt>
                <c:pt idx="45329" formatCode="General">
                  <c:v>30.506699999999999</c:v>
                </c:pt>
                <c:pt idx="45330" formatCode="General">
                  <c:v>30.507300000000001</c:v>
                </c:pt>
                <c:pt idx="45331" formatCode="General">
                  <c:v>30.507999999999999</c:v>
                </c:pt>
                <c:pt idx="45332" formatCode="General">
                  <c:v>30.508700000000001</c:v>
                </c:pt>
                <c:pt idx="45333" formatCode="General">
                  <c:v>30.5093</c:v>
                </c:pt>
                <c:pt idx="45334" formatCode="General">
                  <c:v>30.51</c:v>
                </c:pt>
                <c:pt idx="45335" formatCode="General">
                  <c:v>30.5107</c:v>
                </c:pt>
                <c:pt idx="45336" formatCode="General">
                  <c:v>30.511399999999998</c:v>
                </c:pt>
                <c:pt idx="45337" formatCode="General">
                  <c:v>30.512</c:v>
                </c:pt>
                <c:pt idx="45338" formatCode="General">
                  <c:v>30.512699999999999</c:v>
                </c:pt>
                <c:pt idx="45339" formatCode="General">
                  <c:v>30.513400000000001</c:v>
                </c:pt>
                <c:pt idx="45340" formatCode="General">
                  <c:v>30.514099999999999</c:v>
                </c:pt>
                <c:pt idx="45341" formatCode="General">
                  <c:v>30.514700000000001</c:v>
                </c:pt>
                <c:pt idx="45342" formatCode="General">
                  <c:v>30.5154</c:v>
                </c:pt>
                <c:pt idx="45343" formatCode="General">
                  <c:v>30.516100000000002</c:v>
                </c:pt>
                <c:pt idx="45344" formatCode="General">
                  <c:v>30.5167</c:v>
                </c:pt>
                <c:pt idx="45345" formatCode="General">
                  <c:v>30.517399999999999</c:v>
                </c:pt>
                <c:pt idx="45346" formatCode="General">
                  <c:v>30.5181</c:v>
                </c:pt>
                <c:pt idx="45347" formatCode="General">
                  <c:v>30.518799999999999</c:v>
                </c:pt>
                <c:pt idx="45348" formatCode="General">
                  <c:v>30.519400000000001</c:v>
                </c:pt>
                <c:pt idx="45349" formatCode="General">
                  <c:v>30.520099999999999</c:v>
                </c:pt>
                <c:pt idx="45350" formatCode="General">
                  <c:v>30.520800000000001</c:v>
                </c:pt>
                <c:pt idx="45351" formatCode="General">
                  <c:v>30.5215</c:v>
                </c:pt>
                <c:pt idx="45352" formatCode="General">
                  <c:v>30.522099999999998</c:v>
                </c:pt>
                <c:pt idx="45353" formatCode="General">
                  <c:v>30.5228</c:v>
                </c:pt>
                <c:pt idx="45354" formatCode="General">
                  <c:v>30.523499999999999</c:v>
                </c:pt>
                <c:pt idx="45355" formatCode="General">
                  <c:v>30.524100000000001</c:v>
                </c:pt>
                <c:pt idx="45356" formatCode="General">
                  <c:v>30.524799999999999</c:v>
                </c:pt>
                <c:pt idx="45357" formatCode="General">
                  <c:v>30.525500000000001</c:v>
                </c:pt>
                <c:pt idx="45358" formatCode="General">
                  <c:v>30.526199999999999</c:v>
                </c:pt>
                <c:pt idx="45359" formatCode="General">
                  <c:v>30.526800000000001</c:v>
                </c:pt>
                <c:pt idx="45360" formatCode="General">
                  <c:v>30.5275</c:v>
                </c:pt>
                <c:pt idx="45361" formatCode="General">
                  <c:v>30.528199999999998</c:v>
                </c:pt>
                <c:pt idx="45362" formatCode="General">
                  <c:v>30.5289</c:v>
                </c:pt>
                <c:pt idx="45363" formatCode="General">
                  <c:v>30.529499999999999</c:v>
                </c:pt>
                <c:pt idx="45364" formatCode="General">
                  <c:v>30.530200000000001</c:v>
                </c:pt>
                <c:pt idx="45365" formatCode="General">
                  <c:v>30.530899999999999</c:v>
                </c:pt>
                <c:pt idx="45366" formatCode="General">
                  <c:v>30.531600000000001</c:v>
                </c:pt>
                <c:pt idx="45367" formatCode="General">
                  <c:v>30.5322</c:v>
                </c:pt>
                <c:pt idx="45368" formatCode="General">
                  <c:v>30.532900000000001</c:v>
                </c:pt>
                <c:pt idx="45369" formatCode="General">
                  <c:v>30.5336</c:v>
                </c:pt>
                <c:pt idx="45370" formatCode="General">
                  <c:v>30.534199999999998</c:v>
                </c:pt>
                <c:pt idx="45371" formatCode="General">
                  <c:v>30.5349</c:v>
                </c:pt>
                <c:pt idx="45372" formatCode="General">
                  <c:v>30.535599999999999</c:v>
                </c:pt>
                <c:pt idx="45373" formatCode="General">
                  <c:v>30.536300000000001</c:v>
                </c:pt>
                <c:pt idx="45374" formatCode="General">
                  <c:v>30.536899999999999</c:v>
                </c:pt>
                <c:pt idx="45375" formatCode="General">
                  <c:v>30.537600000000001</c:v>
                </c:pt>
                <c:pt idx="45376" formatCode="General">
                  <c:v>30.5383</c:v>
                </c:pt>
                <c:pt idx="45377" formatCode="General">
                  <c:v>30.539000000000001</c:v>
                </c:pt>
                <c:pt idx="45378" formatCode="General">
                  <c:v>30.5396</c:v>
                </c:pt>
                <c:pt idx="45379" formatCode="General">
                  <c:v>30.540299999999998</c:v>
                </c:pt>
                <c:pt idx="45380" formatCode="General">
                  <c:v>30.541</c:v>
                </c:pt>
                <c:pt idx="45381" formatCode="General">
                  <c:v>30.541599999999999</c:v>
                </c:pt>
                <c:pt idx="45382" formatCode="General">
                  <c:v>30.542300000000001</c:v>
                </c:pt>
                <c:pt idx="45383" formatCode="General">
                  <c:v>30.542999999999999</c:v>
                </c:pt>
                <c:pt idx="45384" formatCode="General">
                  <c:v>30.543700000000001</c:v>
                </c:pt>
                <c:pt idx="45385" formatCode="General">
                  <c:v>30.5443</c:v>
                </c:pt>
                <c:pt idx="45386" formatCode="General">
                  <c:v>30.545000000000002</c:v>
                </c:pt>
                <c:pt idx="45387" formatCode="General">
                  <c:v>30.5457</c:v>
                </c:pt>
                <c:pt idx="45388" formatCode="General">
                  <c:v>30.546399999999998</c:v>
                </c:pt>
                <c:pt idx="45389" formatCode="General">
                  <c:v>30.547000000000001</c:v>
                </c:pt>
                <c:pt idx="45390" formatCode="General">
                  <c:v>30.547699999999999</c:v>
                </c:pt>
                <c:pt idx="45391" formatCode="General">
                  <c:v>30.548400000000001</c:v>
                </c:pt>
                <c:pt idx="45392" formatCode="General">
                  <c:v>30.548999999999999</c:v>
                </c:pt>
                <c:pt idx="45393" formatCode="General">
                  <c:v>30.549700000000001</c:v>
                </c:pt>
                <c:pt idx="45394" formatCode="General">
                  <c:v>30.5504</c:v>
                </c:pt>
                <c:pt idx="45395" formatCode="General">
                  <c:v>30.551100000000002</c:v>
                </c:pt>
                <c:pt idx="45396" formatCode="General">
                  <c:v>30.5517</c:v>
                </c:pt>
                <c:pt idx="45397" formatCode="General">
                  <c:v>30.552399999999999</c:v>
                </c:pt>
                <c:pt idx="45398" formatCode="General">
                  <c:v>30.553100000000001</c:v>
                </c:pt>
                <c:pt idx="45399" formatCode="General">
                  <c:v>30.553799999999999</c:v>
                </c:pt>
                <c:pt idx="45400" formatCode="General">
                  <c:v>30.554400000000001</c:v>
                </c:pt>
                <c:pt idx="45401" formatCode="General">
                  <c:v>30.555099999999999</c:v>
                </c:pt>
                <c:pt idx="45402" formatCode="General">
                  <c:v>30.555800000000001</c:v>
                </c:pt>
                <c:pt idx="45403" formatCode="General">
                  <c:v>30.5565</c:v>
                </c:pt>
                <c:pt idx="45404" formatCode="General">
                  <c:v>30.557099999999998</c:v>
                </c:pt>
                <c:pt idx="45405" formatCode="General">
                  <c:v>30.5578</c:v>
                </c:pt>
                <c:pt idx="45406" formatCode="General">
                  <c:v>30.558499999999999</c:v>
                </c:pt>
                <c:pt idx="45407" formatCode="General">
                  <c:v>30.559100000000001</c:v>
                </c:pt>
                <c:pt idx="45408" formatCode="General">
                  <c:v>30.559799999999999</c:v>
                </c:pt>
                <c:pt idx="45409" formatCode="General">
                  <c:v>30.560500000000001</c:v>
                </c:pt>
                <c:pt idx="45410" formatCode="General">
                  <c:v>30.561199999999999</c:v>
                </c:pt>
                <c:pt idx="45411" formatCode="General">
                  <c:v>30.561800000000002</c:v>
                </c:pt>
                <c:pt idx="45412" formatCode="General">
                  <c:v>30.5625</c:v>
                </c:pt>
                <c:pt idx="45413" formatCode="General">
                  <c:v>30.563199999999998</c:v>
                </c:pt>
                <c:pt idx="45414" formatCode="General">
                  <c:v>30.5639</c:v>
                </c:pt>
                <c:pt idx="45415" formatCode="General">
                  <c:v>30.564499999999999</c:v>
                </c:pt>
                <c:pt idx="45416" formatCode="General">
                  <c:v>30.565200000000001</c:v>
                </c:pt>
                <c:pt idx="45417" formatCode="General">
                  <c:v>30.565899999999999</c:v>
                </c:pt>
                <c:pt idx="45418" formatCode="General">
                  <c:v>30.566500000000001</c:v>
                </c:pt>
                <c:pt idx="45419" formatCode="General">
                  <c:v>30.5672</c:v>
                </c:pt>
                <c:pt idx="45420" formatCode="General">
                  <c:v>30.567900000000002</c:v>
                </c:pt>
                <c:pt idx="45421" formatCode="General">
                  <c:v>30.5686</c:v>
                </c:pt>
                <c:pt idx="45422" formatCode="General">
                  <c:v>30.569199999999999</c:v>
                </c:pt>
                <c:pt idx="45423" formatCode="General">
                  <c:v>30.569900000000001</c:v>
                </c:pt>
                <c:pt idx="45424" formatCode="General">
                  <c:v>30.570599999999999</c:v>
                </c:pt>
                <c:pt idx="45425" formatCode="General">
                  <c:v>30.571300000000001</c:v>
                </c:pt>
                <c:pt idx="45426" formatCode="General">
                  <c:v>30.571899999999999</c:v>
                </c:pt>
                <c:pt idx="45427" formatCode="General">
                  <c:v>30.572600000000001</c:v>
                </c:pt>
                <c:pt idx="45428" formatCode="General">
                  <c:v>30.5733</c:v>
                </c:pt>
                <c:pt idx="45429" formatCode="General">
                  <c:v>30.574000000000002</c:v>
                </c:pt>
                <c:pt idx="45430" formatCode="General">
                  <c:v>30.5746</c:v>
                </c:pt>
                <c:pt idx="45431" formatCode="General">
                  <c:v>30.575299999999999</c:v>
                </c:pt>
                <c:pt idx="45432" formatCode="General">
                  <c:v>30.576000000000001</c:v>
                </c:pt>
                <c:pt idx="45433" formatCode="General">
                  <c:v>30.576599999999999</c:v>
                </c:pt>
                <c:pt idx="45434" formatCode="General">
                  <c:v>30.577300000000001</c:v>
                </c:pt>
                <c:pt idx="45435" formatCode="General">
                  <c:v>30.577999999999999</c:v>
                </c:pt>
                <c:pt idx="45436" formatCode="General">
                  <c:v>30.578700000000001</c:v>
                </c:pt>
                <c:pt idx="45437" formatCode="General">
                  <c:v>30.5793</c:v>
                </c:pt>
                <c:pt idx="45438" formatCode="General">
                  <c:v>30.58</c:v>
                </c:pt>
                <c:pt idx="45439" formatCode="General">
                  <c:v>30.5807</c:v>
                </c:pt>
                <c:pt idx="45440" formatCode="General">
                  <c:v>30.581399999999999</c:v>
                </c:pt>
                <c:pt idx="45441" formatCode="General">
                  <c:v>30.582000000000001</c:v>
                </c:pt>
                <c:pt idx="45442" formatCode="General">
                  <c:v>30.582699999999999</c:v>
                </c:pt>
                <c:pt idx="45443" formatCode="General">
                  <c:v>30.583400000000001</c:v>
                </c:pt>
                <c:pt idx="45444" formatCode="General">
                  <c:v>30.584</c:v>
                </c:pt>
                <c:pt idx="45445" formatCode="General">
                  <c:v>30.584700000000002</c:v>
                </c:pt>
                <c:pt idx="45446" formatCode="General">
                  <c:v>30.5854</c:v>
                </c:pt>
                <c:pt idx="45447" formatCode="General">
                  <c:v>30.586099999999998</c:v>
                </c:pt>
                <c:pt idx="45448" formatCode="General">
                  <c:v>30.5867</c:v>
                </c:pt>
                <c:pt idx="45449" formatCode="General">
                  <c:v>30.587399999999999</c:v>
                </c:pt>
                <c:pt idx="45450" formatCode="General">
                  <c:v>30.588100000000001</c:v>
                </c:pt>
                <c:pt idx="45451" formatCode="General">
                  <c:v>30.588799999999999</c:v>
                </c:pt>
                <c:pt idx="45452" formatCode="General">
                  <c:v>30.589400000000001</c:v>
                </c:pt>
                <c:pt idx="45453" formatCode="General">
                  <c:v>30.5901</c:v>
                </c:pt>
                <c:pt idx="45454" formatCode="General">
                  <c:v>30.590800000000002</c:v>
                </c:pt>
                <c:pt idx="45455" formatCode="General">
                  <c:v>30.5914</c:v>
                </c:pt>
                <c:pt idx="45456" formatCode="General">
                  <c:v>30.592099999999999</c:v>
                </c:pt>
                <c:pt idx="45457" formatCode="General">
                  <c:v>30.5928</c:v>
                </c:pt>
                <c:pt idx="45458" formatCode="General">
                  <c:v>30.593499999999999</c:v>
                </c:pt>
                <c:pt idx="45459" formatCode="General">
                  <c:v>30.594100000000001</c:v>
                </c:pt>
                <c:pt idx="45460" formatCode="General">
                  <c:v>30.594799999999999</c:v>
                </c:pt>
                <c:pt idx="45461" formatCode="General">
                  <c:v>30.595500000000001</c:v>
                </c:pt>
                <c:pt idx="45462" formatCode="General">
                  <c:v>30.5962</c:v>
                </c:pt>
                <c:pt idx="45463" formatCode="General">
                  <c:v>30.596800000000002</c:v>
                </c:pt>
                <c:pt idx="45464" formatCode="General">
                  <c:v>30.5975</c:v>
                </c:pt>
                <c:pt idx="45465" formatCode="General">
                  <c:v>30.598199999999999</c:v>
                </c:pt>
                <c:pt idx="45466" formatCode="General">
                  <c:v>30.5989</c:v>
                </c:pt>
                <c:pt idx="45467" formatCode="General">
                  <c:v>30.599499999999999</c:v>
                </c:pt>
                <c:pt idx="45468" formatCode="General">
                  <c:v>30.600200000000001</c:v>
                </c:pt>
                <c:pt idx="45469" formatCode="General">
                  <c:v>30.600899999999999</c:v>
                </c:pt>
                <c:pt idx="45470" formatCode="General">
                  <c:v>30.601500000000001</c:v>
                </c:pt>
                <c:pt idx="45471" formatCode="General">
                  <c:v>30.6022</c:v>
                </c:pt>
                <c:pt idx="45472" formatCode="General">
                  <c:v>30.602900000000002</c:v>
                </c:pt>
                <c:pt idx="45473" formatCode="General">
                  <c:v>30.6036</c:v>
                </c:pt>
                <c:pt idx="45474" formatCode="General">
                  <c:v>30.604199999999999</c:v>
                </c:pt>
                <c:pt idx="45475" formatCode="General">
                  <c:v>30.604900000000001</c:v>
                </c:pt>
                <c:pt idx="45476" formatCode="General">
                  <c:v>30.605599999999999</c:v>
                </c:pt>
                <c:pt idx="45477" formatCode="General">
                  <c:v>30.606300000000001</c:v>
                </c:pt>
                <c:pt idx="45478" formatCode="General">
                  <c:v>30.6069</c:v>
                </c:pt>
                <c:pt idx="45479" formatCode="General">
                  <c:v>30.607600000000001</c:v>
                </c:pt>
                <c:pt idx="45480" formatCode="General">
                  <c:v>30.6083</c:v>
                </c:pt>
                <c:pt idx="45481" formatCode="General">
                  <c:v>30.608899999999998</c:v>
                </c:pt>
                <c:pt idx="45482" formatCode="General">
                  <c:v>30.6096</c:v>
                </c:pt>
                <c:pt idx="45483" formatCode="General">
                  <c:v>30.610299999999999</c:v>
                </c:pt>
                <c:pt idx="45484" formatCode="General">
                  <c:v>30.611000000000001</c:v>
                </c:pt>
                <c:pt idx="45485" formatCode="General">
                  <c:v>30.611599999999999</c:v>
                </c:pt>
                <c:pt idx="45486" formatCode="General">
                  <c:v>30.612300000000001</c:v>
                </c:pt>
                <c:pt idx="45487" formatCode="General">
                  <c:v>30.613</c:v>
                </c:pt>
                <c:pt idx="45488" formatCode="General">
                  <c:v>30.613700000000001</c:v>
                </c:pt>
                <c:pt idx="45489" formatCode="General">
                  <c:v>30.6143</c:v>
                </c:pt>
                <c:pt idx="45490" formatCode="General">
                  <c:v>30.614999999999998</c:v>
                </c:pt>
                <c:pt idx="45491" formatCode="General">
                  <c:v>30.6157</c:v>
                </c:pt>
                <c:pt idx="45492" formatCode="General">
                  <c:v>30.616299999999999</c:v>
                </c:pt>
                <c:pt idx="45493" formatCode="General">
                  <c:v>30.617000000000001</c:v>
                </c:pt>
                <c:pt idx="45494" formatCode="General">
                  <c:v>30.617699999999999</c:v>
                </c:pt>
                <c:pt idx="45495" formatCode="General">
                  <c:v>30.618400000000001</c:v>
                </c:pt>
                <c:pt idx="45496" formatCode="General">
                  <c:v>30.619</c:v>
                </c:pt>
                <c:pt idx="45497" formatCode="General">
                  <c:v>30.619700000000002</c:v>
                </c:pt>
                <c:pt idx="45498" formatCode="General">
                  <c:v>30.6204</c:v>
                </c:pt>
                <c:pt idx="45499" formatCode="General">
                  <c:v>30.621099999999998</c:v>
                </c:pt>
                <c:pt idx="45500" formatCode="General">
                  <c:v>30.621700000000001</c:v>
                </c:pt>
                <c:pt idx="45501" formatCode="General">
                  <c:v>30.622399999999999</c:v>
                </c:pt>
                <c:pt idx="45502" formatCode="General">
                  <c:v>30.623100000000001</c:v>
                </c:pt>
                <c:pt idx="45503" formatCode="General">
                  <c:v>30.623799999999999</c:v>
                </c:pt>
                <c:pt idx="45504" formatCode="General">
                  <c:v>30.624400000000001</c:v>
                </c:pt>
                <c:pt idx="45505" formatCode="General">
                  <c:v>30.6251</c:v>
                </c:pt>
                <c:pt idx="45506" formatCode="General">
                  <c:v>30.625800000000002</c:v>
                </c:pt>
                <c:pt idx="45507" formatCode="General">
                  <c:v>30.6264</c:v>
                </c:pt>
                <c:pt idx="45508" formatCode="General">
                  <c:v>30.627099999999999</c:v>
                </c:pt>
                <c:pt idx="45509" formatCode="General">
                  <c:v>30.627800000000001</c:v>
                </c:pt>
                <c:pt idx="45510" formatCode="General">
                  <c:v>30.628499999999999</c:v>
                </c:pt>
                <c:pt idx="45511" formatCode="General">
                  <c:v>30.629100000000001</c:v>
                </c:pt>
                <c:pt idx="45512" formatCode="General">
                  <c:v>30.629799999999999</c:v>
                </c:pt>
                <c:pt idx="45513" formatCode="General">
                  <c:v>30.630500000000001</c:v>
                </c:pt>
                <c:pt idx="45514" formatCode="General">
                  <c:v>30.6312</c:v>
                </c:pt>
                <c:pt idx="45515" formatCode="General">
                  <c:v>30.631799999999998</c:v>
                </c:pt>
                <c:pt idx="45516" formatCode="General">
                  <c:v>30.6325</c:v>
                </c:pt>
                <c:pt idx="45517" formatCode="General">
                  <c:v>30.633199999999999</c:v>
                </c:pt>
                <c:pt idx="45518" formatCode="General">
                  <c:v>30.633800000000001</c:v>
                </c:pt>
                <c:pt idx="45519" formatCode="General">
                  <c:v>30.634499999999999</c:v>
                </c:pt>
                <c:pt idx="45520" formatCode="General">
                  <c:v>30.635200000000001</c:v>
                </c:pt>
                <c:pt idx="45521" formatCode="General">
                  <c:v>30.635899999999999</c:v>
                </c:pt>
                <c:pt idx="45522" formatCode="General">
                  <c:v>30.636500000000002</c:v>
                </c:pt>
                <c:pt idx="45523" formatCode="General">
                  <c:v>30.6372</c:v>
                </c:pt>
                <c:pt idx="45524" formatCode="General">
                  <c:v>30.637899999999998</c:v>
                </c:pt>
                <c:pt idx="45525" formatCode="General">
                  <c:v>30.6386</c:v>
                </c:pt>
                <c:pt idx="45526" formatCode="General">
                  <c:v>30.639199999999999</c:v>
                </c:pt>
                <c:pt idx="45527" formatCode="General">
                  <c:v>30.639900000000001</c:v>
                </c:pt>
                <c:pt idx="45528" formatCode="General">
                  <c:v>30.640599999999999</c:v>
                </c:pt>
                <c:pt idx="45529" formatCode="General">
                  <c:v>30.641300000000001</c:v>
                </c:pt>
                <c:pt idx="45530" formatCode="General">
                  <c:v>30.6419</c:v>
                </c:pt>
                <c:pt idx="45531" formatCode="General">
                  <c:v>30.642600000000002</c:v>
                </c:pt>
                <c:pt idx="45532" formatCode="General">
                  <c:v>30.6433</c:v>
                </c:pt>
                <c:pt idx="45533" formatCode="General">
                  <c:v>30.643899999999999</c:v>
                </c:pt>
                <c:pt idx="45534" formatCode="General">
                  <c:v>30.644600000000001</c:v>
                </c:pt>
                <c:pt idx="45535" formatCode="General">
                  <c:v>30.645299999999999</c:v>
                </c:pt>
                <c:pt idx="45536" formatCode="General">
                  <c:v>30.646000000000001</c:v>
                </c:pt>
                <c:pt idx="45537" formatCode="General">
                  <c:v>30.646599999999999</c:v>
                </c:pt>
                <c:pt idx="45538" formatCode="General">
                  <c:v>30.647300000000001</c:v>
                </c:pt>
                <c:pt idx="45539" formatCode="General">
                  <c:v>30.648</c:v>
                </c:pt>
                <c:pt idx="45540" formatCode="General">
                  <c:v>30.648700000000002</c:v>
                </c:pt>
                <c:pt idx="45541" formatCode="General">
                  <c:v>30.6493</c:v>
                </c:pt>
                <c:pt idx="45542" formatCode="General">
                  <c:v>30.65</c:v>
                </c:pt>
                <c:pt idx="45543" formatCode="General">
                  <c:v>30.650700000000001</c:v>
                </c:pt>
                <c:pt idx="45544" formatCode="General">
                  <c:v>30.651299999999999</c:v>
                </c:pt>
                <c:pt idx="45545" formatCode="General">
                  <c:v>30.652000000000001</c:v>
                </c:pt>
                <c:pt idx="45546" formatCode="General">
                  <c:v>30.652699999999999</c:v>
                </c:pt>
                <c:pt idx="45547" formatCode="General">
                  <c:v>30.653400000000001</c:v>
                </c:pt>
                <c:pt idx="45548" formatCode="General">
                  <c:v>30.654</c:v>
                </c:pt>
                <c:pt idx="45549" formatCode="General">
                  <c:v>30.654699999999998</c:v>
                </c:pt>
                <c:pt idx="45550" formatCode="General">
                  <c:v>30.6554</c:v>
                </c:pt>
                <c:pt idx="45551" formatCode="General">
                  <c:v>30.656099999999999</c:v>
                </c:pt>
                <c:pt idx="45552" formatCode="General">
                  <c:v>30.656700000000001</c:v>
                </c:pt>
                <c:pt idx="45553" formatCode="General">
                  <c:v>30.657399999999999</c:v>
                </c:pt>
                <c:pt idx="45554" formatCode="General">
                  <c:v>30.658100000000001</c:v>
                </c:pt>
                <c:pt idx="45555" formatCode="General">
                  <c:v>30.6587</c:v>
                </c:pt>
                <c:pt idx="45556" formatCode="General">
                  <c:v>30.659400000000002</c:v>
                </c:pt>
                <c:pt idx="45557" formatCode="General">
                  <c:v>30.6601</c:v>
                </c:pt>
                <c:pt idx="45558" formatCode="General">
                  <c:v>30.660799999999998</c:v>
                </c:pt>
                <c:pt idx="45559" formatCode="General">
                  <c:v>30.6614</c:v>
                </c:pt>
                <c:pt idx="45560" formatCode="General">
                  <c:v>30.662099999999999</c:v>
                </c:pt>
                <c:pt idx="45561" formatCode="General">
                  <c:v>30.662800000000001</c:v>
                </c:pt>
                <c:pt idx="45562" formatCode="General">
                  <c:v>30.663499999999999</c:v>
                </c:pt>
                <c:pt idx="45563" formatCode="General">
                  <c:v>30.664100000000001</c:v>
                </c:pt>
                <c:pt idx="45564" formatCode="General">
                  <c:v>30.6648</c:v>
                </c:pt>
                <c:pt idx="45565" formatCode="General">
                  <c:v>30.665500000000002</c:v>
                </c:pt>
                <c:pt idx="45566" formatCode="General">
                  <c:v>30.6662</c:v>
                </c:pt>
                <c:pt idx="45567" formatCode="General">
                  <c:v>30.666799999999999</c:v>
                </c:pt>
                <c:pt idx="45568" formatCode="General">
                  <c:v>30.6675</c:v>
                </c:pt>
                <c:pt idx="45569" formatCode="General">
                  <c:v>30.668199999999999</c:v>
                </c:pt>
                <c:pt idx="45570" formatCode="General">
                  <c:v>30.668800000000001</c:v>
                </c:pt>
                <c:pt idx="45571" formatCode="General">
                  <c:v>30.669499999999999</c:v>
                </c:pt>
                <c:pt idx="45572" formatCode="General">
                  <c:v>30.670200000000001</c:v>
                </c:pt>
                <c:pt idx="45573" formatCode="General">
                  <c:v>30.6709</c:v>
                </c:pt>
                <c:pt idx="45574" formatCode="General">
                  <c:v>30.671500000000002</c:v>
                </c:pt>
                <c:pt idx="45575" formatCode="General">
                  <c:v>30.6722</c:v>
                </c:pt>
                <c:pt idx="45576" formatCode="General">
                  <c:v>30.672899999999998</c:v>
                </c:pt>
                <c:pt idx="45577" formatCode="General">
                  <c:v>30.6736</c:v>
                </c:pt>
                <c:pt idx="45578" formatCode="General">
                  <c:v>30.674199999999999</c:v>
                </c:pt>
                <c:pt idx="45579" formatCode="General">
                  <c:v>30.674900000000001</c:v>
                </c:pt>
                <c:pt idx="45580" formatCode="General">
                  <c:v>30.675599999999999</c:v>
                </c:pt>
                <c:pt idx="45581" formatCode="General">
                  <c:v>30.676200000000001</c:v>
                </c:pt>
                <c:pt idx="45582" formatCode="General">
                  <c:v>30.6769</c:v>
                </c:pt>
                <c:pt idx="45583" formatCode="General">
                  <c:v>30.677600000000002</c:v>
                </c:pt>
                <c:pt idx="45584" formatCode="General">
                  <c:v>30.6783</c:v>
                </c:pt>
                <c:pt idx="45585" formatCode="General">
                  <c:v>30.678899999999999</c:v>
                </c:pt>
                <c:pt idx="45586" formatCode="General">
                  <c:v>30.679600000000001</c:v>
                </c:pt>
                <c:pt idx="45587" formatCode="General">
                  <c:v>30.680299999999999</c:v>
                </c:pt>
                <c:pt idx="45588" formatCode="General">
                  <c:v>30.681000000000001</c:v>
                </c:pt>
                <c:pt idx="45589" formatCode="General">
                  <c:v>30.6816</c:v>
                </c:pt>
                <c:pt idx="45590" formatCode="General">
                  <c:v>30.682300000000001</c:v>
                </c:pt>
                <c:pt idx="45591" formatCode="General">
                  <c:v>30.683</c:v>
                </c:pt>
                <c:pt idx="45592" formatCode="General">
                  <c:v>30.683700000000002</c:v>
                </c:pt>
                <c:pt idx="45593" formatCode="General">
                  <c:v>30.6843</c:v>
                </c:pt>
                <c:pt idx="45594" formatCode="General">
                  <c:v>30.684999999999999</c:v>
                </c:pt>
                <c:pt idx="45595" formatCode="General">
                  <c:v>30.685700000000001</c:v>
                </c:pt>
                <c:pt idx="45596" formatCode="General">
                  <c:v>30.686299999999999</c:v>
                </c:pt>
                <c:pt idx="45597" formatCode="General">
                  <c:v>30.687000000000001</c:v>
                </c:pt>
                <c:pt idx="45598" formatCode="General">
                  <c:v>30.6877</c:v>
                </c:pt>
                <c:pt idx="45599" formatCode="General">
                  <c:v>30.688400000000001</c:v>
                </c:pt>
                <c:pt idx="45600" formatCode="General">
                  <c:v>30.689</c:v>
                </c:pt>
                <c:pt idx="45601" formatCode="General">
                  <c:v>30.689699999999998</c:v>
                </c:pt>
                <c:pt idx="45602" formatCode="General">
                  <c:v>30.6904</c:v>
                </c:pt>
                <c:pt idx="45603" formatCode="General">
                  <c:v>30.691099999999999</c:v>
                </c:pt>
                <c:pt idx="45604" formatCode="General">
                  <c:v>30.691700000000001</c:v>
                </c:pt>
                <c:pt idx="45605" formatCode="General">
                  <c:v>30.692399999999999</c:v>
                </c:pt>
                <c:pt idx="45606" formatCode="General">
                  <c:v>30.693100000000001</c:v>
                </c:pt>
                <c:pt idx="45607" formatCode="General">
                  <c:v>30.6937</c:v>
                </c:pt>
                <c:pt idx="45608" formatCode="General">
                  <c:v>30.694400000000002</c:v>
                </c:pt>
                <c:pt idx="45609" formatCode="General">
                  <c:v>30.6951</c:v>
                </c:pt>
                <c:pt idx="45610" formatCode="General">
                  <c:v>30.695799999999998</c:v>
                </c:pt>
                <c:pt idx="45611" formatCode="General">
                  <c:v>30.696400000000001</c:v>
                </c:pt>
                <c:pt idx="45612" formatCode="General">
                  <c:v>30.697099999999999</c:v>
                </c:pt>
                <c:pt idx="45613" formatCode="General">
                  <c:v>30.697800000000001</c:v>
                </c:pt>
                <c:pt idx="45614" formatCode="General">
                  <c:v>30.698499999999999</c:v>
                </c:pt>
                <c:pt idx="45615" formatCode="General">
                  <c:v>30.699100000000001</c:v>
                </c:pt>
                <c:pt idx="45616" formatCode="General">
                  <c:v>30.6998</c:v>
                </c:pt>
                <c:pt idx="45617" formatCode="General">
                  <c:v>30.700500000000002</c:v>
                </c:pt>
                <c:pt idx="45618" formatCode="General">
                  <c:v>30.7011</c:v>
                </c:pt>
                <c:pt idx="45619" formatCode="General">
                  <c:v>30.701799999999999</c:v>
                </c:pt>
                <c:pt idx="45620" formatCode="General">
                  <c:v>30.702500000000001</c:v>
                </c:pt>
                <c:pt idx="45621" formatCode="General">
                  <c:v>30.703199999999999</c:v>
                </c:pt>
                <c:pt idx="45622" formatCode="General">
                  <c:v>30.703800000000001</c:v>
                </c:pt>
                <c:pt idx="45623" formatCode="General">
                  <c:v>30.704499999999999</c:v>
                </c:pt>
                <c:pt idx="45624" formatCode="General">
                  <c:v>30.705200000000001</c:v>
                </c:pt>
                <c:pt idx="45625" formatCode="General">
                  <c:v>30.7059</c:v>
                </c:pt>
                <c:pt idx="45626" formatCode="General">
                  <c:v>30.706499999999998</c:v>
                </c:pt>
                <c:pt idx="45627" formatCode="General">
                  <c:v>30.7072</c:v>
                </c:pt>
                <c:pt idx="45628" formatCode="General">
                  <c:v>30.707899999999999</c:v>
                </c:pt>
                <c:pt idx="45629" formatCode="General">
                  <c:v>30.708600000000001</c:v>
                </c:pt>
                <c:pt idx="45630" formatCode="General">
                  <c:v>30.709199999999999</c:v>
                </c:pt>
                <c:pt idx="45631" formatCode="General">
                  <c:v>30.709900000000001</c:v>
                </c:pt>
                <c:pt idx="45632" formatCode="General">
                  <c:v>30.710599999999999</c:v>
                </c:pt>
                <c:pt idx="45633" formatCode="General">
                  <c:v>30.711200000000002</c:v>
                </c:pt>
                <c:pt idx="45634" formatCode="General">
                  <c:v>30.7119</c:v>
                </c:pt>
                <c:pt idx="45635" formatCode="General">
                  <c:v>30.712599999999998</c:v>
                </c:pt>
                <c:pt idx="45636" formatCode="General">
                  <c:v>30.7133</c:v>
                </c:pt>
                <c:pt idx="45637" formatCode="General">
                  <c:v>30.713899999999999</c:v>
                </c:pt>
                <c:pt idx="45638" formatCode="General">
                  <c:v>30.714600000000001</c:v>
                </c:pt>
                <c:pt idx="45639" formatCode="General">
                  <c:v>30.715299999999999</c:v>
                </c:pt>
                <c:pt idx="45640" formatCode="General">
                  <c:v>30.716000000000001</c:v>
                </c:pt>
                <c:pt idx="45641" formatCode="General">
                  <c:v>30.7166</c:v>
                </c:pt>
                <c:pt idx="45642" formatCode="General">
                  <c:v>30.717300000000002</c:v>
                </c:pt>
                <c:pt idx="45643" formatCode="General">
                  <c:v>30.718</c:v>
                </c:pt>
                <c:pt idx="45644" formatCode="General">
                  <c:v>30.718599999999999</c:v>
                </c:pt>
                <c:pt idx="45645" formatCode="General">
                  <c:v>30.7193</c:v>
                </c:pt>
                <c:pt idx="45646" formatCode="General">
                  <c:v>30.72</c:v>
                </c:pt>
                <c:pt idx="45647" formatCode="General">
                  <c:v>30.720700000000001</c:v>
                </c:pt>
                <c:pt idx="45648" formatCode="General">
                  <c:v>30.721299999999999</c:v>
                </c:pt>
                <c:pt idx="45649" formatCode="General">
                  <c:v>30.722000000000001</c:v>
                </c:pt>
                <c:pt idx="45650" formatCode="General">
                  <c:v>30.7227</c:v>
                </c:pt>
                <c:pt idx="45651" formatCode="General">
                  <c:v>30.723400000000002</c:v>
                </c:pt>
                <c:pt idx="45652" formatCode="General">
                  <c:v>30.724</c:v>
                </c:pt>
                <c:pt idx="45653" formatCode="General">
                  <c:v>30.724699999999999</c:v>
                </c:pt>
                <c:pt idx="45654" formatCode="General">
                  <c:v>30.7254</c:v>
                </c:pt>
                <c:pt idx="45655" formatCode="General">
                  <c:v>30.725999999999999</c:v>
                </c:pt>
                <c:pt idx="45656" formatCode="General">
                  <c:v>30.726700000000001</c:v>
                </c:pt>
                <c:pt idx="45657" formatCode="General">
                  <c:v>30.727399999999999</c:v>
                </c:pt>
                <c:pt idx="45658" formatCode="General">
                  <c:v>30.728100000000001</c:v>
                </c:pt>
                <c:pt idx="45659" formatCode="General">
                  <c:v>30.7287</c:v>
                </c:pt>
                <c:pt idx="45660" formatCode="General">
                  <c:v>30.729399999999998</c:v>
                </c:pt>
                <c:pt idx="45661" formatCode="General">
                  <c:v>30.7301</c:v>
                </c:pt>
                <c:pt idx="45662" formatCode="General">
                  <c:v>30.730799999999999</c:v>
                </c:pt>
                <c:pt idx="45663" formatCode="General">
                  <c:v>30.731400000000001</c:v>
                </c:pt>
                <c:pt idx="45664" formatCode="General">
                  <c:v>30.732099999999999</c:v>
                </c:pt>
                <c:pt idx="45665" formatCode="General">
                  <c:v>30.732800000000001</c:v>
                </c:pt>
                <c:pt idx="45666" formatCode="General">
                  <c:v>30.733499999999999</c:v>
                </c:pt>
                <c:pt idx="45667" formatCode="General">
                  <c:v>30.734100000000002</c:v>
                </c:pt>
                <c:pt idx="45668" formatCode="General">
                  <c:v>30.7348</c:v>
                </c:pt>
                <c:pt idx="45669" formatCode="General">
                  <c:v>30.735499999999998</c:v>
                </c:pt>
                <c:pt idx="45670" formatCode="General">
                  <c:v>30.7361</c:v>
                </c:pt>
                <c:pt idx="45671" formatCode="General">
                  <c:v>30.736799999999999</c:v>
                </c:pt>
                <c:pt idx="45672" formatCode="General">
                  <c:v>30.737500000000001</c:v>
                </c:pt>
                <c:pt idx="45673" formatCode="General">
                  <c:v>30.738199999999999</c:v>
                </c:pt>
                <c:pt idx="45674" formatCode="General">
                  <c:v>30.738800000000001</c:v>
                </c:pt>
                <c:pt idx="45675" formatCode="General">
                  <c:v>30.7395</c:v>
                </c:pt>
                <c:pt idx="45676" formatCode="General">
                  <c:v>30.740200000000002</c:v>
                </c:pt>
                <c:pt idx="45677" formatCode="General">
                  <c:v>30.7409</c:v>
                </c:pt>
                <c:pt idx="45678" formatCode="General">
                  <c:v>30.741499999999998</c:v>
                </c:pt>
                <c:pt idx="45679" formatCode="General">
                  <c:v>30.7422</c:v>
                </c:pt>
                <c:pt idx="45680" formatCode="General">
                  <c:v>30.742899999999999</c:v>
                </c:pt>
                <c:pt idx="45681" formatCode="General">
                  <c:v>30.743500000000001</c:v>
                </c:pt>
                <c:pt idx="45682" formatCode="General">
                  <c:v>30.744199999999999</c:v>
                </c:pt>
                <c:pt idx="45683" formatCode="General">
                  <c:v>30.744900000000001</c:v>
                </c:pt>
                <c:pt idx="45684" formatCode="General">
                  <c:v>30.7456</c:v>
                </c:pt>
                <c:pt idx="45685" formatCode="General">
                  <c:v>30.746200000000002</c:v>
                </c:pt>
                <c:pt idx="45686" formatCode="General">
                  <c:v>30.7469</c:v>
                </c:pt>
                <c:pt idx="45687" formatCode="General">
                  <c:v>30.747599999999998</c:v>
                </c:pt>
                <c:pt idx="45688" formatCode="General">
                  <c:v>30.7483</c:v>
                </c:pt>
                <c:pt idx="45689" formatCode="General">
                  <c:v>30.748899999999999</c:v>
                </c:pt>
                <c:pt idx="45690" formatCode="General">
                  <c:v>30.749600000000001</c:v>
                </c:pt>
                <c:pt idx="45691" formatCode="General">
                  <c:v>30.750299999999999</c:v>
                </c:pt>
                <c:pt idx="45692" formatCode="General">
                  <c:v>30.751000000000001</c:v>
                </c:pt>
                <c:pt idx="45693" formatCode="General">
                  <c:v>30.7516</c:v>
                </c:pt>
                <c:pt idx="45694" formatCode="General">
                  <c:v>30.752300000000002</c:v>
                </c:pt>
                <c:pt idx="45695" formatCode="General">
                  <c:v>30.753</c:v>
                </c:pt>
                <c:pt idx="45696" formatCode="General">
                  <c:v>30.753599999999999</c:v>
                </c:pt>
                <c:pt idx="45697" formatCode="General">
                  <c:v>30.754300000000001</c:v>
                </c:pt>
                <c:pt idx="45698" formatCode="General">
                  <c:v>30.754999999999999</c:v>
                </c:pt>
                <c:pt idx="45699" formatCode="General">
                  <c:v>30.755700000000001</c:v>
                </c:pt>
                <c:pt idx="45700" formatCode="General">
                  <c:v>30.7563</c:v>
                </c:pt>
                <c:pt idx="45701" formatCode="General">
                  <c:v>30.757000000000001</c:v>
                </c:pt>
                <c:pt idx="45702" formatCode="General">
                  <c:v>30.7577</c:v>
                </c:pt>
                <c:pt idx="45703" formatCode="General">
                  <c:v>30.758400000000002</c:v>
                </c:pt>
                <c:pt idx="45704" formatCode="General">
                  <c:v>30.759</c:v>
                </c:pt>
                <c:pt idx="45705" formatCode="General">
                  <c:v>30.759699999999999</c:v>
                </c:pt>
                <c:pt idx="45706" formatCode="General">
                  <c:v>30.760400000000001</c:v>
                </c:pt>
                <c:pt idx="45707" formatCode="General">
                  <c:v>30.760999999999999</c:v>
                </c:pt>
                <c:pt idx="45708" formatCode="General">
                  <c:v>30.761700000000001</c:v>
                </c:pt>
                <c:pt idx="45709" formatCode="General">
                  <c:v>30.7624</c:v>
                </c:pt>
                <c:pt idx="45710" formatCode="General">
                  <c:v>30.763100000000001</c:v>
                </c:pt>
                <c:pt idx="45711" formatCode="General">
                  <c:v>30.7637</c:v>
                </c:pt>
                <c:pt idx="45712" formatCode="General">
                  <c:v>30.764399999999998</c:v>
                </c:pt>
                <c:pt idx="45713" formatCode="General">
                  <c:v>30.7651</c:v>
                </c:pt>
                <c:pt idx="45714" formatCode="General">
                  <c:v>30.765799999999999</c:v>
                </c:pt>
                <c:pt idx="45715" formatCode="General">
                  <c:v>30.766400000000001</c:v>
                </c:pt>
                <c:pt idx="45716" formatCode="General">
                  <c:v>30.767099999999999</c:v>
                </c:pt>
                <c:pt idx="45717" formatCode="General">
                  <c:v>30.767800000000001</c:v>
                </c:pt>
                <c:pt idx="45718" formatCode="General">
                  <c:v>30.7684</c:v>
                </c:pt>
                <c:pt idx="45719" formatCode="General">
                  <c:v>30.769100000000002</c:v>
                </c:pt>
                <c:pt idx="45720" formatCode="General">
                  <c:v>30.7698</c:v>
                </c:pt>
                <c:pt idx="45721" formatCode="General">
                  <c:v>30.770499999999998</c:v>
                </c:pt>
                <c:pt idx="45722" formatCode="General">
                  <c:v>30.771100000000001</c:v>
                </c:pt>
                <c:pt idx="45723" formatCode="General">
                  <c:v>30.771799999999999</c:v>
                </c:pt>
                <c:pt idx="45724" formatCode="General">
                  <c:v>30.772500000000001</c:v>
                </c:pt>
                <c:pt idx="45725" formatCode="General">
                  <c:v>30.773199999999999</c:v>
                </c:pt>
                <c:pt idx="45726" formatCode="General">
                  <c:v>30.773800000000001</c:v>
                </c:pt>
                <c:pt idx="45727" formatCode="General">
                  <c:v>30.7745</c:v>
                </c:pt>
                <c:pt idx="45728" formatCode="General">
                  <c:v>30.775200000000002</c:v>
                </c:pt>
                <c:pt idx="45729" formatCode="General">
                  <c:v>30.7759</c:v>
                </c:pt>
                <c:pt idx="45730" formatCode="General">
                  <c:v>30.776499999999999</c:v>
                </c:pt>
                <c:pt idx="45731" formatCode="General">
                  <c:v>30.777200000000001</c:v>
                </c:pt>
                <c:pt idx="45732" formatCode="General">
                  <c:v>30.777899999999999</c:v>
                </c:pt>
                <c:pt idx="45733" formatCode="General">
                  <c:v>30.778500000000001</c:v>
                </c:pt>
                <c:pt idx="45734" formatCode="General">
                  <c:v>30.779199999999999</c:v>
                </c:pt>
                <c:pt idx="45735" formatCode="General">
                  <c:v>30.779900000000001</c:v>
                </c:pt>
                <c:pt idx="45736" formatCode="General">
                  <c:v>30.7806</c:v>
                </c:pt>
                <c:pt idx="45737" formatCode="General">
                  <c:v>30.781199999999998</c:v>
                </c:pt>
                <c:pt idx="45738" formatCode="General">
                  <c:v>30.7819</c:v>
                </c:pt>
                <c:pt idx="45739" formatCode="General">
                  <c:v>30.782599999999999</c:v>
                </c:pt>
                <c:pt idx="45740" formatCode="General">
                  <c:v>30.783300000000001</c:v>
                </c:pt>
                <c:pt idx="45741" formatCode="General">
                  <c:v>30.783899999999999</c:v>
                </c:pt>
                <c:pt idx="45742" formatCode="General">
                  <c:v>30.784600000000001</c:v>
                </c:pt>
                <c:pt idx="45743" formatCode="General">
                  <c:v>30.785299999999999</c:v>
                </c:pt>
                <c:pt idx="45744" formatCode="General">
                  <c:v>30.785900000000002</c:v>
                </c:pt>
                <c:pt idx="45745" formatCode="General">
                  <c:v>30.7866</c:v>
                </c:pt>
                <c:pt idx="45746" formatCode="General">
                  <c:v>30.787299999999998</c:v>
                </c:pt>
                <c:pt idx="45747" formatCode="General">
                  <c:v>30.788</c:v>
                </c:pt>
                <c:pt idx="45748" formatCode="General">
                  <c:v>30.788599999999999</c:v>
                </c:pt>
                <c:pt idx="45749" formatCode="General">
                  <c:v>30.789300000000001</c:v>
                </c:pt>
                <c:pt idx="45750" formatCode="General">
                  <c:v>30.79</c:v>
                </c:pt>
                <c:pt idx="45751" formatCode="General">
                  <c:v>30.790700000000001</c:v>
                </c:pt>
                <c:pt idx="45752" formatCode="General">
                  <c:v>30.7913</c:v>
                </c:pt>
                <c:pt idx="45753" formatCode="General">
                  <c:v>30.792000000000002</c:v>
                </c:pt>
                <c:pt idx="45754" formatCode="General">
                  <c:v>30.7927</c:v>
                </c:pt>
                <c:pt idx="45755" formatCode="General">
                  <c:v>30.793399999999998</c:v>
                </c:pt>
                <c:pt idx="45756" formatCode="General">
                  <c:v>30.794</c:v>
                </c:pt>
                <c:pt idx="45757" formatCode="General">
                  <c:v>30.794699999999999</c:v>
                </c:pt>
                <c:pt idx="45758" formatCode="General">
                  <c:v>30.795400000000001</c:v>
                </c:pt>
                <c:pt idx="45759" formatCode="General">
                  <c:v>30.795999999999999</c:v>
                </c:pt>
                <c:pt idx="45760" formatCode="General">
                  <c:v>30.796700000000001</c:v>
                </c:pt>
                <c:pt idx="45761" formatCode="General">
                  <c:v>30.7974</c:v>
                </c:pt>
                <c:pt idx="45762" formatCode="General">
                  <c:v>30.798100000000002</c:v>
                </c:pt>
                <c:pt idx="45763" formatCode="General">
                  <c:v>30.7987</c:v>
                </c:pt>
                <c:pt idx="45764" formatCode="General">
                  <c:v>30.799399999999999</c:v>
                </c:pt>
                <c:pt idx="45765" formatCode="General">
                  <c:v>30.8001</c:v>
                </c:pt>
                <c:pt idx="45766" formatCode="General">
                  <c:v>30.800799999999999</c:v>
                </c:pt>
                <c:pt idx="45767" formatCode="General">
                  <c:v>30.801400000000001</c:v>
                </c:pt>
                <c:pt idx="45768" formatCode="General">
                  <c:v>30.802099999999999</c:v>
                </c:pt>
                <c:pt idx="45769" formatCode="General">
                  <c:v>30.802800000000001</c:v>
                </c:pt>
                <c:pt idx="45770" formatCode="General">
                  <c:v>30.8034</c:v>
                </c:pt>
                <c:pt idx="45771" formatCode="General">
                  <c:v>30.804099999999998</c:v>
                </c:pt>
                <c:pt idx="45772" formatCode="General">
                  <c:v>30.8048</c:v>
                </c:pt>
                <c:pt idx="45773" formatCode="General">
                  <c:v>30.805499999999999</c:v>
                </c:pt>
                <c:pt idx="45774" formatCode="General">
                  <c:v>30.806100000000001</c:v>
                </c:pt>
                <c:pt idx="45775" formatCode="General">
                  <c:v>30.806799999999999</c:v>
                </c:pt>
                <c:pt idx="45776" formatCode="General">
                  <c:v>30.807500000000001</c:v>
                </c:pt>
                <c:pt idx="45777" formatCode="General">
                  <c:v>30.808199999999999</c:v>
                </c:pt>
                <c:pt idx="45778" formatCode="General">
                  <c:v>30.808800000000002</c:v>
                </c:pt>
                <c:pt idx="45779" formatCode="General">
                  <c:v>30.8095</c:v>
                </c:pt>
                <c:pt idx="45780" formatCode="General">
                  <c:v>30.810199999999998</c:v>
                </c:pt>
                <c:pt idx="45781" formatCode="General">
                  <c:v>30.8108</c:v>
                </c:pt>
                <c:pt idx="45782" formatCode="General">
                  <c:v>30.811499999999999</c:v>
                </c:pt>
                <c:pt idx="45783" formatCode="General">
                  <c:v>30.812200000000001</c:v>
                </c:pt>
                <c:pt idx="45784" formatCode="General">
                  <c:v>30.812899999999999</c:v>
                </c:pt>
                <c:pt idx="45785" formatCode="General">
                  <c:v>30.813500000000001</c:v>
                </c:pt>
                <c:pt idx="45786" formatCode="General">
                  <c:v>30.8142</c:v>
                </c:pt>
                <c:pt idx="45787" formatCode="General">
                  <c:v>30.814900000000002</c:v>
                </c:pt>
                <c:pt idx="45788" formatCode="General">
                  <c:v>30.8156</c:v>
                </c:pt>
                <c:pt idx="45789" formatCode="General">
                  <c:v>30.816199999999998</c:v>
                </c:pt>
                <c:pt idx="45790" formatCode="General">
                  <c:v>30.8169</c:v>
                </c:pt>
                <c:pt idx="45791" formatCode="General">
                  <c:v>30.817599999999999</c:v>
                </c:pt>
                <c:pt idx="45792" formatCode="General">
                  <c:v>30.818300000000001</c:v>
                </c:pt>
                <c:pt idx="45793" formatCode="General">
                  <c:v>30.818899999999999</c:v>
                </c:pt>
                <c:pt idx="45794" formatCode="General">
                  <c:v>30.819600000000001</c:v>
                </c:pt>
                <c:pt idx="45795" formatCode="General">
                  <c:v>30.8203</c:v>
                </c:pt>
                <c:pt idx="45796" formatCode="General">
                  <c:v>30.820900000000002</c:v>
                </c:pt>
                <c:pt idx="45797" formatCode="General">
                  <c:v>30.8216</c:v>
                </c:pt>
                <c:pt idx="45798" formatCode="General">
                  <c:v>30.822299999999998</c:v>
                </c:pt>
                <c:pt idx="45799" formatCode="General">
                  <c:v>30.823</c:v>
                </c:pt>
                <c:pt idx="45800" formatCode="General">
                  <c:v>30.823599999999999</c:v>
                </c:pt>
                <c:pt idx="45801" formatCode="General">
                  <c:v>30.824300000000001</c:v>
                </c:pt>
                <c:pt idx="45802" formatCode="General">
                  <c:v>30.824999999999999</c:v>
                </c:pt>
                <c:pt idx="45803" formatCode="General">
                  <c:v>30.825700000000001</c:v>
                </c:pt>
                <c:pt idx="45804" formatCode="General">
                  <c:v>30.8263</c:v>
                </c:pt>
                <c:pt idx="45805" formatCode="General">
                  <c:v>30.827000000000002</c:v>
                </c:pt>
                <c:pt idx="45806" formatCode="General">
                  <c:v>30.8277</c:v>
                </c:pt>
                <c:pt idx="45807" formatCode="General">
                  <c:v>30.828299999999999</c:v>
                </c:pt>
                <c:pt idx="45808" formatCode="General">
                  <c:v>30.829000000000001</c:v>
                </c:pt>
                <c:pt idx="45809" formatCode="General">
                  <c:v>30.829699999999999</c:v>
                </c:pt>
                <c:pt idx="45810" formatCode="General">
                  <c:v>30.830400000000001</c:v>
                </c:pt>
                <c:pt idx="45811" formatCode="General">
                  <c:v>30.831</c:v>
                </c:pt>
                <c:pt idx="45812" formatCode="General">
                  <c:v>30.831700000000001</c:v>
                </c:pt>
                <c:pt idx="45813" formatCode="General">
                  <c:v>30.8324</c:v>
                </c:pt>
                <c:pt idx="45814" formatCode="General">
                  <c:v>30.833100000000002</c:v>
                </c:pt>
                <c:pt idx="45815" formatCode="General">
                  <c:v>30.8337</c:v>
                </c:pt>
                <c:pt idx="45816" formatCode="General">
                  <c:v>30.834399999999999</c:v>
                </c:pt>
                <c:pt idx="45817" formatCode="General">
                  <c:v>30.835100000000001</c:v>
                </c:pt>
                <c:pt idx="45818" formatCode="General">
                  <c:v>30.835699999999999</c:v>
                </c:pt>
                <c:pt idx="45819" formatCode="General">
                  <c:v>30.836400000000001</c:v>
                </c:pt>
                <c:pt idx="45820" formatCode="General">
                  <c:v>30.8371</c:v>
                </c:pt>
                <c:pt idx="45821" formatCode="General">
                  <c:v>30.837800000000001</c:v>
                </c:pt>
                <c:pt idx="45822" formatCode="General">
                  <c:v>30.8384</c:v>
                </c:pt>
                <c:pt idx="45823" formatCode="General">
                  <c:v>30.839099999999998</c:v>
                </c:pt>
                <c:pt idx="45824" formatCode="General">
                  <c:v>30.8398</c:v>
                </c:pt>
                <c:pt idx="45825" formatCode="General">
                  <c:v>30.840499999999999</c:v>
                </c:pt>
                <c:pt idx="45826" formatCode="General">
                  <c:v>30.841100000000001</c:v>
                </c:pt>
                <c:pt idx="45827" formatCode="General">
                  <c:v>30.841799999999999</c:v>
                </c:pt>
                <c:pt idx="45828" formatCode="General">
                  <c:v>30.842500000000001</c:v>
                </c:pt>
                <c:pt idx="45829" formatCode="General">
                  <c:v>30.8432</c:v>
                </c:pt>
                <c:pt idx="45830" formatCode="General">
                  <c:v>30.843800000000002</c:v>
                </c:pt>
                <c:pt idx="45831" formatCode="General">
                  <c:v>30.8445</c:v>
                </c:pt>
                <c:pt idx="45832" formatCode="General">
                  <c:v>30.845199999999998</c:v>
                </c:pt>
                <c:pt idx="45833" formatCode="General">
                  <c:v>30.845800000000001</c:v>
                </c:pt>
                <c:pt idx="45834" formatCode="General">
                  <c:v>30.846499999999999</c:v>
                </c:pt>
                <c:pt idx="45835" formatCode="General">
                  <c:v>30.847200000000001</c:v>
                </c:pt>
                <c:pt idx="45836" formatCode="General">
                  <c:v>30.847899999999999</c:v>
                </c:pt>
                <c:pt idx="45837" formatCode="General">
                  <c:v>30.848500000000001</c:v>
                </c:pt>
                <c:pt idx="45838" formatCode="General">
                  <c:v>30.8492</c:v>
                </c:pt>
                <c:pt idx="45839" formatCode="General">
                  <c:v>30.849900000000002</c:v>
                </c:pt>
                <c:pt idx="45840" formatCode="General">
                  <c:v>30.8506</c:v>
                </c:pt>
                <c:pt idx="45841" formatCode="General">
                  <c:v>30.851199999999999</c:v>
                </c:pt>
                <c:pt idx="45842" formatCode="General">
                  <c:v>30.851900000000001</c:v>
                </c:pt>
                <c:pt idx="45843" formatCode="General">
                  <c:v>30.852599999999999</c:v>
                </c:pt>
                <c:pt idx="45844" formatCode="General">
                  <c:v>30.853200000000001</c:v>
                </c:pt>
                <c:pt idx="45845" formatCode="General">
                  <c:v>30.853899999999999</c:v>
                </c:pt>
                <c:pt idx="45846" formatCode="General">
                  <c:v>30.854600000000001</c:v>
                </c:pt>
                <c:pt idx="45847" formatCode="General">
                  <c:v>30.8553</c:v>
                </c:pt>
                <c:pt idx="45848" formatCode="General">
                  <c:v>30.855899999999998</c:v>
                </c:pt>
                <c:pt idx="45849" formatCode="General">
                  <c:v>30.8566</c:v>
                </c:pt>
                <c:pt idx="45850" formatCode="General">
                  <c:v>30.857299999999999</c:v>
                </c:pt>
                <c:pt idx="45851" formatCode="General">
                  <c:v>30.858000000000001</c:v>
                </c:pt>
                <c:pt idx="45852" formatCode="General">
                  <c:v>30.858599999999999</c:v>
                </c:pt>
                <c:pt idx="45853" formatCode="General">
                  <c:v>30.859300000000001</c:v>
                </c:pt>
                <c:pt idx="45854" formatCode="General">
                  <c:v>30.86</c:v>
                </c:pt>
                <c:pt idx="45855" formatCode="General">
                  <c:v>30.860700000000001</c:v>
                </c:pt>
                <c:pt idx="45856" formatCode="General">
                  <c:v>30.8613</c:v>
                </c:pt>
                <c:pt idx="45857" formatCode="General">
                  <c:v>30.861999999999998</c:v>
                </c:pt>
                <c:pt idx="45858" formatCode="General">
                  <c:v>30.8627</c:v>
                </c:pt>
                <c:pt idx="45859" formatCode="General">
                  <c:v>30.863299999999999</c:v>
                </c:pt>
                <c:pt idx="45860" formatCode="General">
                  <c:v>30.864000000000001</c:v>
                </c:pt>
                <c:pt idx="45861" formatCode="General">
                  <c:v>30.864699999999999</c:v>
                </c:pt>
                <c:pt idx="45862" formatCode="General">
                  <c:v>30.865400000000001</c:v>
                </c:pt>
                <c:pt idx="45863" formatCode="General">
                  <c:v>30.866</c:v>
                </c:pt>
                <c:pt idx="45864" formatCode="General">
                  <c:v>30.866700000000002</c:v>
                </c:pt>
                <c:pt idx="45865" formatCode="General">
                  <c:v>30.8674</c:v>
                </c:pt>
                <c:pt idx="45866" formatCode="General">
                  <c:v>30.868099999999998</c:v>
                </c:pt>
                <c:pt idx="45867" formatCode="General">
                  <c:v>30.8687</c:v>
                </c:pt>
                <c:pt idx="45868" formatCode="General">
                  <c:v>30.869399999999999</c:v>
                </c:pt>
                <c:pt idx="45869" formatCode="General">
                  <c:v>30.870100000000001</c:v>
                </c:pt>
                <c:pt idx="45870" formatCode="General">
                  <c:v>30.870699999999999</c:v>
                </c:pt>
                <c:pt idx="45871" formatCode="General">
                  <c:v>30.871400000000001</c:v>
                </c:pt>
                <c:pt idx="45872" formatCode="General">
                  <c:v>30.8721</c:v>
                </c:pt>
                <c:pt idx="45873" formatCode="General">
                  <c:v>30.872800000000002</c:v>
                </c:pt>
                <c:pt idx="45874" formatCode="General">
                  <c:v>30.8734</c:v>
                </c:pt>
                <c:pt idx="45875" formatCode="General">
                  <c:v>30.874099999999999</c:v>
                </c:pt>
                <c:pt idx="45876" formatCode="General">
                  <c:v>30.8748</c:v>
                </c:pt>
                <c:pt idx="45877" formatCode="General">
                  <c:v>30.875499999999999</c:v>
                </c:pt>
                <c:pt idx="45878" formatCode="General">
                  <c:v>30.876100000000001</c:v>
                </c:pt>
                <c:pt idx="45879" formatCode="General">
                  <c:v>30.876799999999999</c:v>
                </c:pt>
                <c:pt idx="45880" formatCode="General">
                  <c:v>30.877500000000001</c:v>
                </c:pt>
                <c:pt idx="45881" formatCode="General">
                  <c:v>30.8781</c:v>
                </c:pt>
                <c:pt idx="45882" formatCode="General">
                  <c:v>30.878799999999998</c:v>
                </c:pt>
                <c:pt idx="45883" formatCode="General">
                  <c:v>30.8795</c:v>
                </c:pt>
                <c:pt idx="45884" formatCode="General">
                  <c:v>30.880199999999999</c:v>
                </c:pt>
                <c:pt idx="45885" formatCode="General">
                  <c:v>30.880800000000001</c:v>
                </c:pt>
                <c:pt idx="45886" formatCode="General">
                  <c:v>30.881499999999999</c:v>
                </c:pt>
                <c:pt idx="45887" formatCode="General">
                  <c:v>30.882200000000001</c:v>
                </c:pt>
                <c:pt idx="45888" formatCode="General">
                  <c:v>30.882899999999999</c:v>
                </c:pt>
                <c:pt idx="45889" formatCode="General">
                  <c:v>30.883500000000002</c:v>
                </c:pt>
                <c:pt idx="45890" formatCode="General">
                  <c:v>30.8842</c:v>
                </c:pt>
                <c:pt idx="45891" formatCode="General">
                  <c:v>30.884899999999998</c:v>
                </c:pt>
                <c:pt idx="45892" formatCode="General">
                  <c:v>30.8856</c:v>
                </c:pt>
                <c:pt idx="45893" formatCode="General">
                  <c:v>30.886199999999999</c:v>
                </c:pt>
                <c:pt idx="45894" formatCode="General">
                  <c:v>30.886900000000001</c:v>
                </c:pt>
                <c:pt idx="45895" formatCode="General">
                  <c:v>30.887599999999999</c:v>
                </c:pt>
                <c:pt idx="45896" formatCode="General">
                  <c:v>30.888200000000001</c:v>
                </c:pt>
                <c:pt idx="45897" formatCode="General">
                  <c:v>30.8889</c:v>
                </c:pt>
                <c:pt idx="45898" formatCode="General">
                  <c:v>30.889600000000002</c:v>
                </c:pt>
                <c:pt idx="45899" formatCode="General">
                  <c:v>30.8903</c:v>
                </c:pt>
                <c:pt idx="45900" formatCode="General">
                  <c:v>30.890899999999998</c:v>
                </c:pt>
                <c:pt idx="45901" formatCode="General">
                  <c:v>30.8916</c:v>
                </c:pt>
                <c:pt idx="45902" formatCode="General">
                  <c:v>30.892299999999999</c:v>
                </c:pt>
                <c:pt idx="45903" formatCode="General">
                  <c:v>30.893000000000001</c:v>
                </c:pt>
                <c:pt idx="45904" formatCode="General">
                  <c:v>30.893599999999999</c:v>
                </c:pt>
                <c:pt idx="45905" formatCode="General">
                  <c:v>30.894300000000001</c:v>
                </c:pt>
                <c:pt idx="45906" formatCode="General">
                  <c:v>30.895</c:v>
                </c:pt>
                <c:pt idx="45907" formatCode="General">
                  <c:v>30.895600000000002</c:v>
                </c:pt>
                <c:pt idx="45908" formatCode="General">
                  <c:v>30.8963</c:v>
                </c:pt>
                <c:pt idx="45909" formatCode="General">
                  <c:v>30.896999999999998</c:v>
                </c:pt>
                <c:pt idx="45910" formatCode="General">
                  <c:v>30.8977</c:v>
                </c:pt>
                <c:pt idx="45911" formatCode="General">
                  <c:v>30.898299999999999</c:v>
                </c:pt>
                <c:pt idx="45912" formatCode="General">
                  <c:v>30.899000000000001</c:v>
                </c:pt>
                <c:pt idx="45913" formatCode="General">
                  <c:v>30.899699999999999</c:v>
                </c:pt>
                <c:pt idx="45914" formatCode="General">
                  <c:v>30.900400000000001</c:v>
                </c:pt>
                <c:pt idx="45915" formatCode="General">
                  <c:v>30.901</c:v>
                </c:pt>
                <c:pt idx="45916" formatCode="General">
                  <c:v>30.901700000000002</c:v>
                </c:pt>
                <c:pt idx="45917" formatCode="General">
                  <c:v>30.9024</c:v>
                </c:pt>
                <c:pt idx="45918" formatCode="General">
                  <c:v>30.903099999999998</c:v>
                </c:pt>
                <c:pt idx="45919" formatCode="General">
                  <c:v>30.903700000000001</c:v>
                </c:pt>
                <c:pt idx="45920" formatCode="General">
                  <c:v>30.904399999999999</c:v>
                </c:pt>
                <c:pt idx="45921" formatCode="General">
                  <c:v>30.905100000000001</c:v>
                </c:pt>
                <c:pt idx="45922" formatCode="General">
                  <c:v>30.9057</c:v>
                </c:pt>
                <c:pt idx="45923" formatCode="General">
                  <c:v>30.906400000000001</c:v>
                </c:pt>
                <c:pt idx="45924" formatCode="General">
                  <c:v>30.9071</c:v>
                </c:pt>
                <c:pt idx="45925" formatCode="General">
                  <c:v>30.907800000000002</c:v>
                </c:pt>
                <c:pt idx="45926" formatCode="General">
                  <c:v>30.9084</c:v>
                </c:pt>
                <c:pt idx="45927" formatCode="General">
                  <c:v>30.909099999999999</c:v>
                </c:pt>
                <c:pt idx="45928" formatCode="General">
                  <c:v>30.909800000000001</c:v>
                </c:pt>
                <c:pt idx="45929" formatCode="General">
                  <c:v>30.910499999999999</c:v>
                </c:pt>
                <c:pt idx="45930" formatCode="General">
                  <c:v>30.911100000000001</c:v>
                </c:pt>
                <c:pt idx="45931" formatCode="General">
                  <c:v>30.911799999999999</c:v>
                </c:pt>
                <c:pt idx="45932" formatCode="General">
                  <c:v>30.912500000000001</c:v>
                </c:pt>
                <c:pt idx="45933" formatCode="General">
                  <c:v>30.9131</c:v>
                </c:pt>
                <c:pt idx="45934" formatCode="General">
                  <c:v>30.913799999999998</c:v>
                </c:pt>
                <c:pt idx="45935" formatCode="General">
                  <c:v>30.9145</c:v>
                </c:pt>
                <c:pt idx="45936" formatCode="General">
                  <c:v>30.915199999999999</c:v>
                </c:pt>
                <c:pt idx="45937" formatCode="General">
                  <c:v>30.915800000000001</c:v>
                </c:pt>
                <c:pt idx="45938" formatCode="General">
                  <c:v>30.916499999999999</c:v>
                </c:pt>
                <c:pt idx="45939" formatCode="General">
                  <c:v>30.917200000000001</c:v>
                </c:pt>
                <c:pt idx="45940" formatCode="General">
                  <c:v>30.917899999999999</c:v>
                </c:pt>
                <c:pt idx="45941" formatCode="General">
                  <c:v>30.918500000000002</c:v>
                </c:pt>
                <c:pt idx="45942" formatCode="General">
                  <c:v>30.9192</c:v>
                </c:pt>
                <c:pt idx="45943" formatCode="General">
                  <c:v>30.919899999999998</c:v>
                </c:pt>
                <c:pt idx="45944" formatCode="General">
                  <c:v>30.920500000000001</c:v>
                </c:pt>
                <c:pt idx="45945" formatCode="General">
                  <c:v>30.921199999999999</c:v>
                </c:pt>
                <c:pt idx="45946" formatCode="General">
                  <c:v>30.921900000000001</c:v>
                </c:pt>
                <c:pt idx="45947" formatCode="General">
                  <c:v>30.922599999999999</c:v>
                </c:pt>
                <c:pt idx="45948" formatCode="General">
                  <c:v>30.923200000000001</c:v>
                </c:pt>
                <c:pt idx="45949" formatCode="General">
                  <c:v>30.9239</c:v>
                </c:pt>
                <c:pt idx="45950" formatCode="General">
                  <c:v>30.924600000000002</c:v>
                </c:pt>
                <c:pt idx="45951" formatCode="General">
                  <c:v>30.9253</c:v>
                </c:pt>
                <c:pt idx="45952" formatCode="General">
                  <c:v>30.925899999999999</c:v>
                </c:pt>
                <c:pt idx="45953" formatCode="General">
                  <c:v>30.926600000000001</c:v>
                </c:pt>
                <c:pt idx="45954" formatCode="General">
                  <c:v>30.927299999999999</c:v>
                </c:pt>
                <c:pt idx="45955" formatCode="General">
                  <c:v>30.928000000000001</c:v>
                </c:pt>
                <c:pt idx="45956" formatCode="General">
                  <c:v>30.928599999999999</c:v>
                </c:pt>
                <c:pt idx="45957" formatCode="General">
                  <c:v>30.929300000000001</c:v>
                </c:pt>
                <c:pt idx="45958" formatCode="General">
                  <c:v>30.93</c:v>
                </c:pt>
                <c:pt idx="45959" formatCode="General">
                  <c:v>30.930599999999998</c:v>
                </c:pt>
                <c:pt idx="45960" formatCode="General">
                  <c:v>30.9313</c:v>
                </c:pt>
                <c:pt idx="45961" formatCode="General">
                  <c:v>30.931999999999999</c:v>
                </c:pt>
                <c:pt idx="45962" formatCode="General">
                  <c:v>30.932700000000001</c:v>
                </c:pt>
                <c:pt idx="45963" formatCode="General">
                  <c:v>30.933299999999999</c:v>
                </c:pt>
                <c:pt idx="45964" formatCode="General">
                  <c:v>30.934000000000001</c:v>
                </c:pt>
                <c:pt idx="45965" formatCode="General">
                  <c:v>30.934699999999999</c:v>
                </c:pt>
                <c:pt idx="45966" formatCode="General">
                  <c:v>30.935400000000001</c:v>
                </c:pt>
                <c:pt idx="45967" formatCode="General">
                  <c:v>30.936</c:v>
                </c:pt>
                <c:pt idx="45968" formatCode="General">
                  <c:v>30.936699999999998</c:v>
                </c:pt>
                <c:pt idx="45969" formatCode="General">
                  <c:v>30.9374</c:v>
                </c:pt>
                <c:pt idx="45970" formatCode="General">
                  <c:v>30.937999999999999</c:v>
                </c:pt>
                <c:pt idx="45971" formatCode="General">
                  <c:v>30.938700000000001</c:v>
                </c:pt>
                <c:pt idx="45972" formatCode="General">
                  <c:v>30.939399999999999</c:v>
                </c:pt>
                <c:pt idx="45973" formatCode="General">
                  <c:v>30.940100000000001</c:v>
                </c:pt>
                <c:pt idx="45974" formatCode="General">
                  <c:v>30.9407</c:v>
                </c:pt>
                <c:pt idx="45975" formatCode="General">
                  <c:v>30.941400000000002</c:v>
                </c:pt>
                <c:pt idx="45976" formatCode="General">
                  <c:v>30.9421</c:v>
                </c:pt>
                <c:pt idx="45977" formatCode="General">
                  <c:v>30.942799999999998</c:v>
                </c:pt>
                <c:pt idx="45978" formatCode="General">
                  <c:v>30.9434</c:v>
                </c:pt>
                <c:pt idx="45979" formatCode="General">
                  <c:v>30.944099999999999</c:v>
                </c:pt>
                <c:pt idx="45980" formatCode="General">
                  <c:v>30.944800000000001</c:v>
                </c:pt>
                <c:pt idx="45981" formatCode="General">
                  <c:v>30.945399999999999</c:v>
                </c:pt>
                <c:pt idx="45982" formatCode="General">
                  <c:v>30.946100000000001</c:v>
                </c:pt>
                <c:pt idx="45983" formatCode="General">
                  <c:v>30.9468</c:v>
                </c:pt>
                <c:pt idx="45984" formatCode="General">
                  <c:v>30.947500000000002</c:v>
                </c:pt>
                <c:pt idx="45985" formatCode="General">
                  <c:v>30.9481</c:v>
                </c:pt>
                <c:pt idx="45986" formatCode="General">
                  <c:v>30.948799999999999</c:v>
                </c:pt>
                <c:pt idx="45987" formatCode="General">
                  <c:v>30.9495</c:v>
                </c:pt>
                <c:pt idx="45988" formatCode="General">
                  <c:v>30.950199999999999</c:v>
                </c:pt>
                <c:pt idx="45989" formatCode="General">
                  <c:v>30.950800000000001</c:v>
                </c:pt>
                <c:pt idx="45990" formatCode="General">
                  <c:v>30.951499999999999</c:v>
                </c:pt>
                <c:pt idx="45991" formatCode="General">
                  <c:v>30.952200000000001</c:v>
                </c:pt>
                <c:pt idx="45992" formatCode="General">
                  <c:v>30.9529</c:v>
                </c:pt>
                <c:pt idx="45993" formatCode="General">
                  <c:v>30.953499999999998</c:v>
                </c:pt>
                <c:pt idx="45994" formatCode="General">
                  <c:v>30.9542</c:v>
                </c:pt>
                <c:pt idx="45995" formatCode="General">
                  <c:v>30.954899999999999</c:v>
                </c:pt>
                <c:pt idx="45996" formatCode="General">
                  <c:v>30.955500000000001</c:v>
                </c:pt>
                <c:pt idx="45997" formatCode="General">
                  <c:v>30.956199999999999</c:v>
                </c:pt>
                <c:pt idx="45998" formatCode="General">
                  <c:v>30.956900000000001</c:v>
                </c:pt>
                <c:pt idx="45999" formatCode="General">
                  <c:v>30.957599999999999</c:v>
                </c:pt>
                <c:pt idx="46000" formatCode="General">
                  <c:v>30.958200000000001</c:v>
                </c:pt>
                <c:pt idx="46001" formatCode="General">
                  <c:v>30.9589</c:v>
                </c:pt>
                <c:pt idx="46002" formatCode="General">
                  <c:v>30.959599999999998</c:v>
                </c:pt>
                <c:pt idx="46003" formatCode="General">
                  <c:v>30.9603</c:v>
                </c:pt>
                <c:pt idx="46004" formatCode="General">
                  <c:v>30.960899999999999</c:v>
                </c:pt>
                <c:pt idx="46005" formatCode="General">
                  <c:v>30.961600000000001</c:v>
                </c:pt>
                <c:pt idx="46006" formatCode="General">
                  <c:v>30.962299999999999</c:v>
                </c:pt>
                <c:pt idx="46007" formatCode="General">
                  <c:v>30.962900000000001</c:v>
                </c:pt>
                <c:pt idx="46008" formatCode="General">
                  <c:v>30.9636</c:v>
                </c:pt>
                <c:pt idx="46009" formatCode="General">
                  <c:v>30.964300000000001</c:v>
                </c:pt>
                <c:pt idx="46010" formatCode="General">
                  <c:v>30.965</c:v>
                </c:pt>
                <c:pt idx="46011" formatCode="General">
                  <c:v>30.965599999999998</c:v>
                </c:pt>
                <c:pt idx="46012" formatCode="General">
                  <c:v>30.9663</c:v>
                </c:pt>
                <c:pt idx="46013" formatCode="General">
                  <c:v>30.966999999999999</c:v>
                </c:pt>
                <c:pt idx="46014" formatCode="General">
                  <c:v>30.967700000000001</c:v>
                </c:pt>
                <c:pt idx="46015" formatCode="General">
                  <c:v>30.968299999999999</c:v>
                </c:pt>
                <c:pt idx="46016" formatCode="General">
                  <c:v>30.969000000000001</c:v>
                </c:pt>
                <c:pt idx="46017" formatCode="General">
                  <c:v>30.9697</c:v>
                </c:pt>
                <c:pt idx="46018" formatCode="General">
                  <c:v>30.970400000000001</c:v>
                </c:pt>
                <c:pt idx="46019" formatCode="General">
                  <c:v>30.971</c:v>
                </c:pt>
                <c:pt idx="46020" formatCode="General">
                  <c:v>30.971699999999998</c:v>
                </c:pt>
                <c:pt idx="46021" formatCode="General">
                  <c:v>30.9724</c:v>
                </c:pt>
                <c:pt idx="46022" formatCode="General">
                  <c:v>30.972999999999999</c:v>
                </c:pt>
                <c:pt idx="46023" formatCode="General">
                  <c:v>30.973700000000001</c:v>
                </c:pt>
                <c:pt idx="46024" formatCode="General">
                  <c:v>30.974399999999999</c:v>
                </c:pt>
                <c:pt idx="46025" formatCode="General">
                  <c:v>30.975100000000001</c:v>
                </c:pt>
                <c:pt idx="46026" formatCode="General">
                  <c:v>30.9757</c:v>
                </c:pt>
                <c:pt idx="46027" formatCode="General">
                  <c:v>30.976400000000002</c:v>
                </c:pt>
                <c:pt idx="46028" formatCode="General">
                  <c:v>30.9771</c:v>
                </c:pt>
                <c:pt idx="46029" formatCode="General">
                  <c:v>30.977799999999998</c:v>
                </c:pt>
                <c:pt idx="46030" formatCode="General">
                  <c:v>30.978400000000001</c:v>
                </c:pt>
                <c:pt idx="46031" formatCode="General">
                  <c:v>30.979099999999999</c:v>
                </c:pt>
                <c:pt idx="46032" formatCode="General">
                  <c:v>30.979800000000001</c:v>
                </c:pt>
                <c:pt idx="46033" formatCode="General">
                  <c:v>30.980399999999999</c:v>
                </c:pt>
                <c:pt idx="46034" formatCode="General">
                  <c:v>30.981100000000001</c:v>
                </c:pt>
                <c:pt idx="46035" formatCode="General">
                  <c:v>30.9818</c:v>
                </c:pt>
                <c:pt idx="46036" formatCode="General">
                  <c:v>30.982500000000002</c:v>
                </c:pt>
                <c:pt idx="46037" formatCode="General">
                  <c:v>30.9831</c:v>
                </c:pt>
                <c:pt idx="46038" formatCode="General">
                  <c:v>30.983799999999999</c:v>
                </c:pt>
                <c:pt idx="46039" formatCode="General">
                  <c:v>30.984500000000001</c:v>
                </c:pt>
                <c:pt idx="46040" formatCode="General">
                  <c:v>30.985199999999999</c:v>
                </c:pt>
                <c:pt idx="46041" formatCode="General">
                  <c:v>30.985800000000001</c:v>
                </c:pt>
                <c:pt idx="46042" formatCode="General">
                  <c:v>30.986499999999999</c:v>
                </c:pt>
                <c:pt idx="46043" formatCode="General">
                  <c:v>30.987200000000001</c:v>
                </c:pt>
                <c:pt idx="46044" formatCode="General">
                  <c:v>30.9878</c:v>
                </c:pt>
                <c:pt idx="46045" formatCode="General">
                  <c:v>30.988499999999998</c:v>
                </c:pt>
                <c:pt idx="46046" formatCode="General">
                  <c:v>30.9892</c:v>
                </c:pt>
                <c:pt idx="46047" formatCode="General">
                  <c:v>30.989899999999999</c:v>
                </c:pt>
                <c:pt idx="46048" formatCode="General">
                  <c:v>30.990500000000001</c:v>
                </c:pt>
                <c:pt idx="46049" formatCode="General">
                  <c:v>30.991199999999999</c:v>
                </c:pt>
                <c:pt idx="46050" formatCode="General">
                  <c:v>30.991900000000001</c:v>
                </c:pt>
                <c:pt idx="46051" formatCode="General">
                  <c:v>30.992599999999999</c:v>
                </c:pt>
                <c:pt idx="46052" formatCode="General">
                  <c:v>30.993200000000002</c:v>
                </c:pt>
                <c:pt idx="46053" formatCode="General">
                  <c:v>30.9939</c:v>
                </c:pt>
                <c:pt idx="46054" formatCode="General">
                  <c:v>30.994599999999998</c:v>
                </c:pt>
                <c:pt idx="46055" formatCode="General">
                  <c:v>30.9953</c:v>
                </c:pt>
                <c:pt idx="46056" formatCode="General">
                  <c:v>30.995899999999999</c:v>
                </c:pt>
                <c:pt idx="46057" formatCode="General">
                  <c:v>30.996600000000001</c:v>
                </c:pt>
                <c:pt idx="46058" formatCode="General">
                  <c:v>30.997299999999999</c:v>
                </c:pt>
                <c:pt idx="46059" formatCode="General">
                  <c:v>30.997900000000001</c:v>
                </c:pt>
                <c:pt idx="46060" formatCode="General">
                  <c:v>30.9986</c:v>
                </c:pt>
                <c:pt idx="46061" formatCode="General">
                  <c:v>30.999300000000002</c:v>
                </c:pt>
                <c:pt idx="46062" formatCode="General">
                  <c:v>31</c:v>
                </c:pt>
                <c:pt idx="46063" formatCode="General">
                  <c:v>31.000599999999999</c:v>
                </c:pt>
                <c:pt idx="46064" formatCode="General">
                  <c:v>31.001300000000001</c:v>
                </c:pt>
                <c:pt idx="46065" formatCode="General">
                  <c:v>31.001999999999999</c:v>
                </c:pt>
                <c:pt idx="46066" formatCode="General">
                  <c:v>31.002700000000001</c:v>
                </c:pt>
                <c:pt idx="46067" formatCode="General">
                  <c:v>31.003299999999999</c:v>
                </c:pt>
                <c:pt idx="46068" formatCode="General">
                  <c:v>31.004000000000001</c:v>
                </c:pt>
                <c:pt idx="46069" formatCode="General">
                  <c:v>31.0047</c:v>
                </c:pt>
                <c:pt idx="46070" formatCode="General">
                  <c:v>31.005299999999998</c:v>
                </c:pt>
                <c:pt idx="46071" formatCode="General">
                  <c:v>31.006</c:v>
                </c:pt>
                <c:pt idx="46072" formatCode="General">
                  <c:v>31.006699999999999</c:v>
                </c:pt>
                <c:pt idx="46073" formatCode="General">
                  <c:v>31.007400000000001</c:v>
                </c:pt>
                <c:pt idx="46074" formatCode="General">
                  <c:v>31.007999999999999</c:v>
                </c:pt>
                <c:pt idx="46075" formatCode="General">
                  <c:v>31.008700000000001</c:v>
                </c:pt>
                <c:pt idx="46076" formatCode="General">
                  <c:v>31.009399999999999</c:v>
                </c:pt>
                <c:pt idx="46077" formatCode="General">
                  <c:v>31.010100000000001</c:v>
                </c:pt>
                <c:pt idx="46078" formatCode="General">
                  <c:v>31.0107</c:v>
                </c:pt>
                <c:pt idx="46079" formatCode="General">
                  <c:v>31.011399999999998</c:v>
                </c:pt>
                <c:pt idx="46080" formatCode="General">
                  <c:v>31.0121</c:v>
                </c:pt>
                <c:pt idx="46081" formatCode="General">
                  <c:v>31.012699999999999</c:v>
                </c:pt>
                <c:pt idx="46082" formatCode="General">
                  <c:v>31.013400000000001</c:v>
                </c:pt>
                <c:pt idx="46083" formatCode="General">
                  <c:v>31.014099999999999</c:v>
                </c:pt>
                <c:pt idx="46084" formatCode="General">
                  <c:v>31.014800000000001</c:v>
                </c:pt>
                <c:pt idx="46085" formatCode="General">
                  <c:v>31.0154</c:v>
                </c:pt>
                <c:pt idx="46086" formatCode="General">
                  <c:v>31.016100000000002</c:v>
                </c:pt>
                <c:pt idx="46087" formatCode="General">
                  <c:v>31.0168</c:v>
                </c:pt>
                <c:pt idx="46088" formatCode="General">
                  <c:v>31.017499999999998</c:v>
                </c:pt>
                <c:pt idx="46089" formatCode="General">
                  <c:v>31.0181</c:v>
                </c:pt>
                <c:pt idx="46090" formatCode="General">
                  <c:v>31.018799999999999</c:v>
                </c:pt>
                <c:pt idx="46091" formatCode="General">
                  <c:v>31.019500000000001</c:v>
                </c:pt>
                <c:pt idx="46092" formatCode="General">
                  <c:v>31.020199999999999</c:v>
                </c:pt>
                <c:pt idx="46093" formatCode="General">
                  <c:v>31.020800000000001</c:v>
                </c:pt>
                <c:pt idx="46094" formatCode="General">
                  <c:v>31.0215</c:v>
                </c:pt>
                <c:pt idx="46095" formatCode="General">
                  <c:v>31.022200000000002</c:v>
                </c:pt>
                <c:pt idx="46096" formatCode="General">
                  <c:v>31.0228</c:v>
                </c:pt>
                <c:pt idx="46097" formatCode="General">
                  <c:v>31.023499999999999</c:v>
                </c:pt>
                <c:pt idx="46098" formatCode="General">
                  <c:v>31.0242</c:v>
                </c:pt>
                <c:pt idx="46099" formatCode="General">
                  <c:v>31.024899999999999</c:v>
                </c:pt>
                <c:pt idx="46100" formatCode="General">
                  <c:v>31.025500000000001</c:v>
                </c:pt>
                <c:pt idx="46101" formatCode="General">
                  <c:v>31.026199999999999</c:v>
                </c:pt>
                <c:pt idx="46102" formatCode="General">
                  <c:v>31.026900000000001</c:v>
                </c:pt>
                <c:pt idx="46103" formatCode="General">
                  <c:v>31.0276</c:v>
                </c:pt>
                <c:pt idx="46104" formatCode="General">
                  <c:v>31.028199999999998</c:v>
                </c:pt>
                <c:pt idx="46105" formatCode="General">
                  <c:v>31.0289</c:v>
                </c:pt>
                <c:pt idx="46106" formatCode="General">
                  <c:v>31.029599999999999</c:v>
                </c:pt>
                <c:pt idx="46107" formatCode="General">
                  <c:v>31.030200000000001</c:v>
                </c:pt>
                <c:pt idx="46108" formatCode="General">
                  <c:v>31.030899999999999</c:v>
                </c:pt>
                <c:pt idx="46109" formatCode="General">
                  <c:v>31.031600000000001</c:v>
                </c:pt>
                <c:pt idx="46110" formatCode="General">
                  <c:v>31.032299999999999</c:v>
                </c:pt>
                <c:pt idx="46111" formatCode="General">
                  <c:v>31.032900000000001</c:v>
                </c:pt>
                <c:pt idx="46112" formatCode="General">
                  <c:v>31.0336</c:v>
                </c:pt>
                <c:pt idx="46113" formatCode="General">
                  <c:v>31.034300000000002</c:v>
                </c:pt>
                <c:pt idx="46114" formatCode="General">
                  <c:v>31.035</c:v>
                </c:pt>
                <c:pt idx="46115" formatCode="General">
                  <c:v>31.035599999999999</c:v>
                </c:pt>
                <c:pt idx="46116" formatCode="General">
                  <c:v>31.036300000000001</c:v>
                </c:pt>
                <c:pt idx="46117" formatCode="General">
                  <c:v>31.036999999999999</c:v>
                </c:pt>
                <c:pt idx="46118" formatCode="General">
                  <c:v>31.037700000000001</c:v>
                </c:pt>
                <c:pt idx="46119" formatCode="General">
                  <c:v>31.0383</c:v>
                </c:pt>
                <c:pt idx="46120" formatCode="General">
                  <c:v>31.039000000000001</c:v>
                </c:pt>
                <c:pt idx="46121" formatCode="General">
                  <c:v>31.0397</c:v>
                </c:pt>
                <c:pt idx="46122" formatCode="General">
                  <c:v>31.040299999999998</c:v>
                </c:pt>
                <c:pt idx="46123" formatCode="General">
                  <c:v>31.041</c:v>
                </c:pt>
                <c:pt idx="46124" formatCode="General">
                  <c:v>31.041699999999999</c:v>
                </c:pt>
                <c:pt idx="46125" formatCode="General">
                  <c:v>31.042400000000001</c:v>
                </c:pt>
                <c:pt idx="46126" formatCode="General">
                  <c:v>31.042999999999999</c:v>
                </c:pt>
                <c:pt idx="46127" formatCode="General">
                  <c:v>31.043700000000001</c:v>
                </c:pt>
                <c:pt idx="46128" formatCode="General">
                  <c:v>31.0444</c:v>
                </c:pt>
                <c:pt idx="46129" formatCode="General">
                  <c:v>31.045100000000001</c:v>
                </c:pt>
                <c:pt idx="46130" formatCode="General">
                  <c:v>31.0457</c:v>
                </c:pt>
                <c:pt idx="46131" formatCode="General">
                  <c:v>31.046399999999998</c:v>
                </c:pt>
                <c:pt idx="46132" formatCode="General">
                  <c:v>31.0471</c:v>
                </c:pt>
                <c:pt idx="46133" formatCode="General">
                  <c:v>31.047699999999999</c:v>
                </c:pt>
                <c:pt idx="46134" formatCode="General">
                  <c:v>31.048400000000001</c:v>
                </c:pt>
                <c:pt idx="46135" formatCode="General">
                  <c:v>31.049099999999999</c:v>
                </c:pt>
                <c:pt idx="46136" formatCode="General">
                  <c:v>31.049800000000001</c:v>
                </c:pt>
                <c:pt idx="46137" formatCode="General">
                  <c:v>31.0504</c:v>
                </c:pt>
                <c:pt idx="46138" formatCode="General">
                  <c:v>31.051100000000002</c:v>
                </c:pt>
                <c:pt idx="46139" formatCode="General">
                  <c:v>31.0518</c:v>
                </c:pt>
                <c:pt idx="46140" formatCode="General">
                  <c:v>31.052499999999998</c:v>
                </c:pt>
                <c:pt idx="46141" formatCode="General">
                  <c:v>31.053100000000001</c:v>
                </c:pt>
                <c:pt idx="46142" formatCode="General">
                  <c:v>31.053799999999999</c:v>
                </c:pt>
                <c:pt idx="46143" formatCode="General">
                  <c:v>31.054500000000001</c:v>
                </c:pt>
                <c:pt idx="46144" formatCode="General">
                  <c:v>31.055099999999999</c:v>
                </c:pt>
                <c:pt idx="46145" formatCode="General">
                  <c:v>31.055800000000001</c:v>
                </c:pt>
                <c:pt idx="46146" formatCode="General">
                  <c:v>31.0565</c:v>
                </c:pt>
                <c:pt idx="46147" formatCode="General">
                  <c:v>31.057200000000002</c:v>
                </c:pt>
                <c:pt idx="46148" formatCode="General">
                  <c:v>31.0578</c:v>
                </c:pt>
                <c:pt idx="46149" formatCode="General">
                  <c:v>31.058499999999999</c:v>
                </c:pt>
                <c:pt idx="46150" formatCode="General">
                  <c:v>31.059200000000001</c:v>
                </c:pt>
                <c:pt idx="46151" formatCode="General">
                  <c:v>31.059899999999999</c:v>
                </c:pt>
                <c:pt idx="46152" formatCode="General">
                  <c:v>31.060500000000001</c:v>
                </c:pt>
                <c:pt idx="46153" formatCode="General">
                  <c:v>31.061199999999999</c:v>
                </c:pt>
                <c:pt idx="46154" formatCode="General">
                  <c:v>31.061900000000001</c:v>
                </c:pt>
                <c:pt idx="46155" formatCode="General">
                  <c:v>31.0626</c:v>
                </c:pt>
                <c:pt idx="46156" formatCode="General">
                  <c:v>31.063199999999998</c:v>
                </c:pt>
                <c:pt idx="46157" formatCode="General">
                  <c:v>31.0639</c:v>
                </c:pt>
                <c:pt idx="46158" formatCode="General">
                  <c:v>31.064599999999999</c:v>
                </c:pt>
                <c:pt idx="46159" formatCode="General">
                  <c:v>31.065200000000001</c:v>
                </c:pt>
                <c:pt idx="46160" formatCode="General">
                  <c:v>31.065899999999999</c:v>
                </c:pt>
                <c:pt idx="46161" formatCode="General">
                  <c:v>31.066600000000001</c:v>
                </c:pt>
                <c:pt idx="46162" formatCode="General">
                  <c:v>31.067299999999999</c:v>
                </c:pt>
                <c:pt idx="46163" formatCode="General">
                  <c:v>31.067900000000002</c:v>
                </c:pt>
                <c:pt idx="46164" formatCode="General">
                  <c:v>31.0686</c:v>
                </c:pt>
                <c:pt idx="46165" formatCode="General">
                  <c:v>31.069299999999998</c:v>
                </c:pt>
                <c:pt idx="46166" formatCode="General">
                  <c:v>31.07</c:v>
                </c:pt>
                <c:pt idx="46167" formatCode="General">
                  <c:v>31.070599999999999</c:v>
                </c:pt>
                <c:pt idx="46168" formatCode="General">
                  <c:v>31.071300000000001</c:v>
                </c:pt>
                <c:pt idx="46169" formatCode="General">
                  <c:v>31.071999999999999</c:v>
                </c:pt>
                <c:pt idx="46170" formatCode="General">
                  <c:v>31.072600000000001</c:v>
                </c:pt>
                <c:pt idx="46171" formatCode="General">
                  <c:v>31.0733</c:v>
                </c:pt>
                <c:pt idx="46172" formatCode="General">
                  <c:v>31.074000000000002</c:v>
                </c:pt>
                <c:pt idx="46173" formatCode="General">
                  <c:v>31.0747</c:v>
                </c:pt>
                <c:pt idx="46174" formatCode="General">
                  <c:v>31.075299999999999</c:v>
                </c:pt>
                <c:pt idx="46175" formatCode="General">
                  <c:v>31.076000000000001</c:v>
                </c:pt>
                <c:pt idx="46176" formatCode="General">
                  <c:v>31.076699999999999</c:v>
                </c:pt>
                <c:pt idx="46177" formatCode="General">
                  <c:v>31.077400000000001</c:v>
                </c:pt>
                <c:pt idx="46178" formatCode="General">
                  <c:v>31.077999999999999</c:v>
                </c:pt>
                <c:pt idx="46179" formatCode="General">
                  <c:v>31.078700000000001</c:v>
                </c:pt>
                <c:pt idx="46180" formatCode="General">
                  <c:v>31.0794</c:v>
                </c:pt>
                <c:pt idx="46181" formatCode="General">
                  <c:v>31.080100000000002</c:v>
                </c:pt>
                <c:pt idx="46182" formatCode="General">
                  <c:v>31.0807</c:v>
                </c:pt>
                <c:pt idx="46183" formatCode="General">
                  <c:v>31.081399999999999</c:v>
                </c:pt>
                <c:pt idx="46184" formatCode="General">
                  <c:v>31.082100000000001</c:v>
                </c:pt>
                <c:pt idx="46185" formatCode="General">
                  <c:v>31.082699999999999</c:v>
                </c:pt>
                <c:pt idx="46186" formatCode="General">
                  <c:v>31.083400000000001</c:v>
                </c:pt>
                <c:pt idx="46187" formatCode="General">
                  <c:v>31.084099999999999</c:v>
                </c:pt>
                <c:pt idx="46188" formatCode="General">
                  <c:v>31.084800000000001</c:v>
                </c:pt>
                <c:pt idx="46189" formatCode="General">
                  <c:v>31.0854</c:v>
                </c:pt>
                <c:pt idx="46190" formatCode="General">
                  <c:v>31.086099999999998</c:v>
                </c:pt>
                <c:pt idx="46191" formatCode="General">
                  <c:v>31.0868</c:v>
                </c:pt>
                <c:pt idx="46192" formatCode="General">
                  <c:v>31.087499999999999</c:v>
                </c:pt>
                <c:pt idx="46193" formatCode="General">
                  <c:v>31.088100000000001</c:v>
                </c:pt>
                <c:pt idx="46194" formatCode="General">
                  <c:v>31.088799999999999</c:v>
                </c:pt>
                <c:pt idx="46195" formatCode="General">
                  <c:v>31.089500000000001</c:v>
                </c:pt>
                <c:pt idx="46196" formatCode="General">
                  <c:v>31.0901</c:v>
                </c:pt>
                <c:pt idx="46197" formatCode="General">
                  <c:v>31.090800000000002</c:v>
                </c:pt>
                <c:pt idx="46198" formatCode="General">
                  <c:v>31.0915</c:v>
                </c:pt>
                <c:pt idx="46199" formatCode="General">
                  <c:v>31.092199999999998</c:v>
                </c:pt>
                <c:pt idx="46200" formatCode="General">
                  <c:v>31.0928</c:v>
                </c:pt>
                <c:pt idx="46201" formatCode="General">
                  <c:v>31.093499999999999</c:v>
                </c:pt>
                <c:pt idx="46202" formatCode="General">
                  <c:v>31.094200000000001</c:v>
                </c:pt>
                <c:pt idx="46203" formatCode="General">
                  <c:v>31.094899999999999</c:v>
                </c:pt>
                <c:pt idx="46204" formatCode="General">
                  <c:v>31.095500000000001</c:v>
                </c:pt>
                <c:pt idx="46205" formatCode="General">
                  <c:v>31.0962</c:v>
                </c:pt>
                <c:pt idx="46206" formatCode="General">
                  <c:v>31.096900000000002</c:v>
                </c:pt>
                <c:pt idx="46207" formatCode="General">
                  <c:v>31.0975</c:v>
                </c:pt>
                <c:pt idx="46208" formatCode="General">
                  <c:v>31.098199999999999</c:v>
                </c:pt>
                <c:pt idx="46209" formatCode="General">
                  <c:v>31.0989</c:v>
                </c:pt>
                <c:pt idx="46210" formatCode="General">
                  <c:v>31.099599999999999</c:v>
                </c:pt>
                <c:pt idx="46211" formatCode="General">
                  <c:v>31.100200000000001</c:v>
                </c:pt>
                <c:pt idx="46212" formatCode="General">
                  <c:v>31.100899999999999</c:v>
                </c:pt>
                <c:pt idx="46213" formatCode="General">
                  <c:v>31.101600000000001</c:v>
                </c:pt>
                <c:pt idx="46214" formatCode="General">
                  <c:v>31.1023</c:v>
                </c:pt>
                <c:pt idx="46215" formatCode="General">
                  <c:v>31.102900000000002</c:v>
                </c:pt>
                <c:pt idx="46216" formatCode="General">
                  <c:v>31.1036</c:v>
                </c:pt>
                <c:pt idx="46217" formatCode="General">
                  <c:v>31.104299999999999</c:v>
                </c:pt>
                <c:pt idx="46218" formatCode="General">
                  <c:v>31.105</c:v>
                </c:pt>
                <c:pt idx="46219" formatCode="General">
                  <c:v>31.105599999999999</c:v>
                </c:pt>
                <c:pt idx="46220" formatCode="General">
                  <c:v>31.106300000000001</c:v>
                </c:pt>
                <c:pt idx="46221" formatCode="General">
                  <c:v>31.106999999999999</c:v>
                </c:pt>
                <c:pt idx="46222" formatCode="General">
                  <c:v>31.107600000000001</c:v>
                </c:pt>
                <c:pt idx="46223" formatCode="General">
                  <c:v>31.1083</c:v>
                </c:pt>
                <c:pt idx="46224" formatCode="General">
                  <c:v>31.109000000000002</c:v>
                </c:pt>
                <c:pt idx="46225" formatCode="General">
                  <c:v>31.1097</c:v>
                </c:pt>
                <c:pt idx="46226" formatCode="General">
                  <c:v>31.110299999999999</c:v>
                </c:pt>
                <c:pt idx="46227" formatCode="General">
                  <c:v>31.111000000000001</c:v>
                </c:pt>
                <c:pt idx="46228" formatCode="General">
                  <c:v>31.111699999999999</c:v>
                </c:pt>
                <c:pt idx="46229" formatCode="General">
                  <c:v>31.112400000000001</c:v>
                </c:pt>
                <c:pt idx="46230" formatCode="General">
                  <c:v>31.113</c:v>
                </c:pt>
                <c:pt idx="46231" formatCode="General">
                  <c:v>31.113700000000001</c:v>
                </c:pt>
                <c:pt idx="46232" formatCode="General">
                  <c:v>31.1144</c:v>
                </c:pt>
                <c:pt idx="46233" formatCode="General">
                  <c:v>31.114999999999998</c:v>
                </c:pt>
                <c:pt idx="46234" formatCode="General">
                  <c:v>31.1157</c:v>
                </c:pt>
                <c:pt idx="46235" formatCode="General">
                  <c:v>31.116399999999999</c:v>
                </c:pt>
                <c:pt idx="46236" formatCode="General">
                  <c:v>31.117100000000001</c:v>
                </c:pt>
                <c:pt idx="46237" formatCode="General">
                  <c:v>31.117699999999999</c:v>
                </c:pt>
                <c:pt idx="46238" formatCode="General">
                  <c:v>31.118400000000001</c:v>
                </c:pt>
                <c:pt idx="46239" formatCode="General">
                  <c:v>31.1191</c:v>
                </c:pt>
                <c:pt idx="46240" formatCode="General">
                  <c:v>31.119800000000001</c:v>
                </c:pt>
                <c:pt idx="46241" formatCode="General">
                  <c:v>31.1204</c:v>
                </c:pt>
                <c:pt idx="46242" formatCode="General">
                  <c:v>31.121099999999998</c:v>
                </c:pt>
                <c:pt idx="46243" formatCode="General">
                  <c:v>31.1218</c:v>
                </c:pt>
                <c:pt idx="46244" formatCode="General">
                  <c:v>31.122399999999999</c:v>
                </c:pt>
                <c:pt idx="46245" formatCode="General">
                  <c:v>31.123100000000001</c:v>
                </c:pt>
                <c:pt idx="46246" formatCode="General">
                  <c:v>31.123799999999999</c:v>
                </c:pt>
                <c:pt idx="46247" formatCode="General">
                  <c:v>31.124500000000001</c:v>
                </c:pt>
                <c:pt idx="46248" formatCode="General">
                  <c:v>31.1251</c:v>
                </c:pt>
                <c:pt idx="46249" formatCode="General">
                  <c:v>31.125800000000002</c:v>
                </c:pt>
                <c:pt idx="46250" formatCode="General">
                  <c:v>31.1265</c:v>
                </c:pt>
                <c:pt idx="46251" formatCode="General">
                  <c:v>31.127199999999998</c:v>
                </c:pt>
                <c:pt idx="46252" formatCode="General">
                  <c:v>31.127800000000001</c:v>
                </c:pt>
                <c:pt idx="46253" formatCode="General">
                  <c:v>31.128499999999999</c:v>
                </c:pt>
                <c:pt idx="46254" formatCode="General">
                  <c:v>31.129200000000001</c:v>
                </c:pt>
                <c:pt idx="46255" formatCode="General">
                  <c:v>31.129899999999999</c:v>
                </c:pt>
                <c:pt idx="46256" formatCode="General">
                  <c:v>31.130500000000001</c:v>
                </c:pt>
                <c:pt idx="46257" formatCode="General">
                  <c:v>31.1312</c:v>
                </c:pt>
                <c:pt idx="46258" formatCode="General">
                  <c:v>31.131900000000002</c:v>
                </c:pt>
                <c:pt idx="46259" formatCode="General">
                  <c:v>31.1325</c:v>
                </c:pt>
                <c:pt idx="46260" formatCode="General">
                  <c:v>31.133199999999999</c:v>
                </c:pt>
                <c:pt idx="46261" formatCode="General">
                  <c:v>31.133900000000001</c:v>
                </c:pt>
                <c:pt idx="46262" formatCode="General">
                  <c:v>31.134599999999999</c:v>
                </c:pt>
                <c:pt idx="46263" formatCode="General">
                  <c:v>31.135200000000001</c:v>
                </c:pt>
                <c:pt idx="46264" formatCode="General">
                  <c:v>31.135899999999999</c:v>
                </c:pt>
                <c:pt idx="46265" formatCode="General">
                  <c:v>31.136600000000001</c:v>
                </c:pt>
                <c:pt idx="46266" formatCode="General">
                  <c:v>31.1373</c:v>
                </c:pt>
                <c:pt idx="46267" formatCode="General">
                  <c:v>31.137899999999998</c:v>
                </c:pt>
                <c:pt idx="46268" formatCode="General">
                  <c:v>31.1386</c:v>
                </c:pt>
                <c:pt idx="46269" formatCode="General">
                  <c:v>31.139299999999999</c:v>
                </c:pt>
                <c:pt idx="46270" formatCode="General">
                  <c:v>31.139900000000001</c:v>
                </c:pt>
                <c:pt idx="46271" formatCode="General">
                  <c:v>31.140599999999999</c:v>
                </c:pt>
                <c:pt idx="46272" formatCode="General">
                  <c:v>31.141300000000001</c:v>
                </c:pt>
                <c:pt idx="46273" formatCode="General">
                  <c:v>31.141999999999999</c:v>
                </c:pt>
                <c:pt idx="46274" formatCode="General">
                  <c:v>31.142600000000002</c:v>
                </c:pt>
                <c:pt idx="46275" formatCode="General">
                  <c:v>31.1433</c:v>
                </c:pt>
                <c:pt idx="46276" formatCode="General">
                  <c:v>31.143999999999998</c:v>
                </c:pt>
                <c:pt idx="46277" formatCode="General">
                  <c:v>31.1447</c:v>
                </c:pt>
                <c:pt idx="46278" formatCode="General">
                  <c:v>31.145299999999999</c:v>
                </c:pt>
                <c:pt idx="46279" formatCode="General">
                  <c:v>31.146000000000001</c:v>
                </c:pt>
                <c:pt idx="46280" formatCode="General">
                  <c:v>31.146699999999999</c:v>
                </c:pt>
                <c:pt idx="46281" formatCode="General">
                  <c:v>31.147400000000001</c:v>
                </c:pt>
                <c:pt idx="46282" formatCode="General">
                  <c:v>31.148</c:v>
                </c:pt>
                <c:pt idx="46283" formatCode="General">
                  <c:v>31.148700000000002</c:v>
                </c:pt>
                <c:pt idx="46284" formatCode="General">
                  <c:v>31.1494</c:v>
                </c:pt>
                <c:pt idx="46285" formatCode="General">
                  <c:v>31.15</c:v>
                </c:pt>
                <c:pt idx="46286" formatCode="General">
                  <c:v>31.150700000000001</c:v>
                </c:pt>
                <c:pt idx="46287" formatCode="General">
                  <c:v>31.151399999999999</c:v>
                </c:pt>
                <c:pt idx="46288" formatCode="General">
                  <c:v>31.152100000000001</c:v>
                </c:pt>
                <c:pt idx="46289" formatCode="General">
                  <c:v>31.152699999999999</c:v>
                </c:pt>
                <c:pt idx="46290" formatCode="General">
                  <c:v>31.153400000000001</c:v>
                </c:pt>
                <c:pt idx="46291" formatCode="General">
                  <c:v>31.1541</c:v>
                </c:pt>
                <c:pt idx="46292" formatCode="General">
                  <c:v>31.154800000000002</c:v>
                </c:pt>
                <c:pt idx="46293" formatCode="General">
                  <c:v>31.1554</c:v>
                </c:pt>
                <c:pt idx="46294" formatCode="General">
                  <c:v>31.156099999999999</c:v>
                </c:pt>
                <c:pt idx="46295" formatCode="General">
                  <c:v>31.1568</c:v>
                </c:pt>
                <c:pt idx="46296" formatCode="General">
                  <c:v>31.157399999999999</c:v>
                </c:pt>
                <c:pt idx="46297" formatCode="General">
                  <c:v>31.158100000000001</c:v>
                </c:pt>
                <c:pt idx="46298" formatCode="General">
                  <c:v>31.158799999999999</c:v>
                </c:pt>
                <c:pt idx="46299" formatCode="General">
                  <c:v>31.159500000000001</c:v>
                </c:pt>
                <c:pt idx="46300" formatCode="General">
                  <c:v>31.1601</c:v>
                </c:pt>
                <c:pt idx="46301" formatCode="General">
                  <c:v>31.160799999999998</c:v>
                </c:pt>
                <c:pt idx="46302" formatCode="General">
                  <c:v>31.1615</c:v>
                </c:pt>
                <c:pt idx="46303" formatCode="General">
                  <c:v>31.162199999999999</c:v>
                </c:pt>
                <c:pt idx="46304" formatCode="General">
                  <c:v>31.162800000000001</c:v>
                </c:pt>
                <c:pt idx="46305" formatCode="General">
                  <c:v>31.163499999999999</c:v>
                </c:pt>
                <c:pt idx="46306" formatCode="General">
                  <c:v>31.164200000000001</c:v>
                </c:pt>
                <c:pt idx="46307" formatCode="General">
                  <c:v>31.1648</c:v>
                </c:pt>
                <c:pt idx="46308" formatCode="General">
                  <c:v>31.165500000000002</c:v>
                </c:pt>
                <c:pt idx="46309" formatCode="General">
                  <c:v>31.1662</c:v>
                </c:pt>
                <c:pt idx="46310" formatCode="General">
                  <c:v>31.166899999999998</c:v>
                </c:pt>
                <c:pt idx="46311" formatCode="General">
                  <c:v>31.1675</c:v>
                </c:pt>
                <c:pt idx="46312" formatCode="General">
                  <c:v>31.168199999999999</c:v>
                </c:pt>
                <c:pt idx="46313" formatCode="General">
                  <c:v>31.168900000000001</c:v>
                </c:pt>
                <c:pt idx="46314" formatCode="General">
                  <c:v>31.169599999999999</c:v>
                </c:pt>
                <c:pt idx="46315" formatCode="General">
                  <c:v>31.170200000000001</c:v>
                </c:pt>
                <c:pt idx="46316" formatCode="General">
                  <c:v>31.1709</c:v>
                </c:pt>
                <c:pt idx="46317" formatCode="General">
                  <c:v>31.171600000000002</c:v>
                </c:pt>
                <c:pt idx="46318" formatCode="General">
                  <c:v>31.1723</c:v>
                </c:pt>
                <c:pt idx="46319" formatCode="General">
                  <c:v>31.172899999999998</c:v>
                </c:pt>
                <c:pt idx="46320" formatCode="General">
                  <c:v>31.1736</c:v>
                </c:pt>
                <c:pt idx="46321" formatCode="General">
                  <c:v>31.174299999999999</c:v>
                </c:pt>
                <c:pt idx="46322" formatCode="General">
                  <c:v>31.174900000000001</c:v>
                </c:pt>
                <c:pt idx="46323" formatCode="General">
                  <c:v>31.175599999999999</c:v>
                </c:pt>
                <c:pt idx="46324" formatCode="General">
                  <c:v>31.176300000000001</c:v>
                </c:pt>
                <c:pt idx="46325" formatCode="General">
                  <c:v>31.177</c:v>
                </c:pt>
                <c:pt idx="46326" formatCode="General">
                  <c:v>31.177600000000002</c:v>
                </c:pt>
                <c:pt idx="46327" formatCode="General">
                  <c:v>31.1783</c:v>
                </c:pt>
                <c:pt idx="46328" formatCode="General">
                  <c:v>31.178999999999998</c:v>
                </c:pt>
                <c:pt idx="46329" formatCode="General">
                  <c:v>31.1797</c:v>
                </c:pt>
                <c:pt idx="46330" formatCode="General">
                  <c:v>31.180299999999999</c:v>
                </c:pt>
                <c:pt idx="46331" formatCode="General">
                  <c:v>31.181000000000001</c:v>
                </c:pt>
                <c:pt idx="46332" formatCode="General">
                  <c:v>31.181699999999999</c:v>
                </c:pt>
                <c:pt idx="46333" formatCode="General">
                  <c:v>31.182300000000001</c:v>
                </c:pt>
                <c:pt idx="46334" formatCode="General">
                  <c:v>31.183</c:v>
                </c:pt>
                <c:pt idx="46335" formatCode="General">
                  <c:v>31.183700000000002</c:v>
                </c:pt>
                <c:pt idx="46336" formatCode="General">
                  <c:v>31.1844</c:v>
                </c:pt>
                <c:pt idx="46337" formatCode="General">
                  <c:v>31.184999999999999</c:v>
                </c:pt>
                <c:pt idx="46338" formatCode="General">
                  <c:v>31.185700000000001</c:v>
                </c:pt>
                <c:pt idx="46339" formatCode="General">
                  <c:v>31.186399999999999</c:v>
                </c:pt>
                <c:pt idx="46340" formatCode="General">
                  <c:v>31.187100000000001</c:v>
                </c:pt>
                <c:pt idx="46341" formatCode="General">
                  <c:v>31.1877</c:v>
                </c:pt>
                <c:pt idx="46342" formatCode="General">
                  <c:v>31.188400000000001</c:v>
                </c:pt>
                <c:pt idx="46343" formatCode="General">
                  <c:v>31.1891</c:v>
                </c:pt>
                <c:pt idx="46344" formatCode="General">
                  <c:v>31.189800000000002</c:v>
                </c:pt>
                <c:pt idx="46345" formatCode="General">
                  <c:v>31.1904</c:v>
                </c:pt>
                <c:pt idx="46346" formatCode="General">
                  <c:v>31.191099999999999</c:v>
                </c:pt>
                <c:pt idx="46347" formatCode="General">
                  <c:v>31.191800000000001</c:v>
                </c:pt>
                <c:pt idx="46348" formatCode="General">
                  <c:v>31.192399999999999</c:v>
                </c:pt>
                <c:pt idx="46349" formatCode="General">
                  <c:v>31.193100000000001</c:v>
                </c:pt>
                <c:pt idx="46350" formatCode="General">
                  <c:v>31.1938</c:v>
                </c:pt>
                <c:pt idx="46351" formatCode="General">
                  <c:v>31.194500000000001</c:v>
                </c:pt>
                <c:pt idx="46352" formatCode="General">
                  <c:v>31.1951</c:v>
                </c:pt>
                <c:pt idx="46353" formatCode="General">
                  <c:v>31.195799999999998</c:v>
                </c:pt>
                <c:pt idx="46354" formatCode="General">
                  <c:v>31.1965</c:v>
                </c:pt>
                <c:pt idx="46355" formatCode="General">
                  <c:v>31.197199999999999</c:v>
                </c:pt>
                <c:pt idx="46356" formatCode="General">
                  <c:v>31.197800000000001</c:v>
                </c:pt>
                <c:pt idx="46357" formatCode="General">
                  <c:v>31.198499999999999</c:v>
                </c:pt>
                <c:pt idx="46358" formatCode="General">
                  <c:v>31.199200000000001</c:v>
                </c:pt>
                <c:pt idx="46359" formatCode="General">
                  <c:v>31.1998</c:v>
                </c:pt>
                <c:pt idx="46360" formatCode="General">
                  <c:v>31.200500000000002</c:v>
                </c:pt>
                <c:pt idx="46361" formatCode="General">
                  <c:v>31.2012</c:v>
                </c:pt>
                <c:pt idx="46362" formatCode="General">
                  <c:v>31.201899999999998</c:v>
                </c:pt>
                <c:pt idx="46363" formatCode="General">
                  <c:v>31.202500000000001</c:v>
                </c:pt>
                <c:pt idx="46364" formatCode="General">
                  <c:v>31.203199999999999</c:v>
                </c:pt>
                <c:pt idx="46365" formatCode="General">
                  <c:v>31.203900000000001</c:v>
                </c:pt>
                <c:pt idx="46366" formatCode="General">
                  <c:v>31.204599999999999</c:v>
                </c:pt>
                <c:pt idx="46367" formatCode="General">
                  <c:v>31.205200000000001</c:v>
                </c:pt>
                <c:pt idx="46368" formatCode="General">
                  <c:v>31.2059</c:v>
                </c:pt>
                <c:pt idx="46369" formatCode="General">
                  <c:v>31.206600000000002</c:v>
                </c:pt>
                <c:pt idx="46370" formatCode="General">
                  <c:v>31.2072</c:v>
                </c:pt>
                <c:pt idx="46371" formatCode="General">
                  <c:v>31.207899999999999</c:v>
                </c:pt>
                <c:pt idx="46372" formatCode="General">
                  <c:v>31.208600000000001</c:v>
                </c:pt>
                <c:pt idx="46373" formatCode="General">
                  <c:v>31.209299999999999</c:v>
                </c:pt>
                <c:pt idx="46374" formatCode="General">
                  <c:v>31.209900000000001</c:v>
                </c:pt>
                <c:pt idx="46375" formatCode="General">
                  <c:v>31.210599999999999</c:v>
                </c:pt>
                <c:pt idx="46376" formatCode="General">
                  <c:v>31.211300000000001</c:v>
                </c:pt>
                <c:pt idx="46377" formatCode="General">
                  <c:v>31.212</c:v>
                </c:pt>
                <c:pt idx="46378" formatCode="General">
                  <c:v>31.212599999999998</c:v>
                </c:pt>
                <c:pt idx="46379" formatCode="General">
                  <c:v>31.2133</c:v>
                </c:pt>
                <c:pt idx="46380" formatCode="General">
                  <c:v>31.213999999999999</c:v>
                </c:pt>
                <c:pt idx="46381" formatCode="General">
                  <c:v>31.214700000000001</c:v>
                </c:pt>
                <c:pt idx="46382" formatCode="General">
                  <c:v>31.215299999999999</c:v>
                </c:pt>
                <c:pt idx="46383" formatCode="General">
                  <c:v>31.216000000000001</c:v>
                </c:pt>
                <c:pt idx="46384" formatCode="General">
                  <c:v>31.216699999999999</c:v>
                </c:pt>
                <c:pt idx="46385" formatCode="General">
                  <c:v>31.217300000000002</c:v>
                </c:pt>
                <c:pt idx="46386" formatCode="General">
                  <c:v>31.218</c:v>
                </c:pt>
                <c:pt idx="46387" formatCode="General">
                  <c:v>31.218699999999998</c:v>
                </c:pt>
                <c:pt idx="46388" formatCode="General">
                  <c:v>31.2194</c:v>
                </c:pt>
                <c:pt idx="46389" formatCode="General">
                  <c:v>31.22</c:v>
                </c:pt>
                <c:pt idx="46390" formatCode="General">
                  <c:v>31.220700000000001</c:v>
                </c:pt>
                <c:pt idx="46391" formatCode="General">
                  <c:v>31.221399999999999</c:v>
                </c:pt>
                <c:pt idx="46392" formatCode="General">
                  <c:v>31.222100000000001</c:v>
                </c:pt>
                <c:pt idx="46393" formatCode="General">
                  <c:v>31.2227</c:v>
                </c:pt>
                <c:pt idx="46394" formatCode="General">
                  <c:v>31.223400000000002</c:v>
                </c:pt>
                <c:pt idx="46395" formatCode="General">
                  <c:v>31.2241</c:v>
                </c:pt>
                <c:pt idx="46396" formatCode="General">
                  <c:v>31.224699999999999</c:v>
                </c:pt>
                <c:pt idx="46397" formatCode="General">
                  <c:v>31.2254</c:v>
                </c:pt>
                <c:pt idx="46398" formatCode="General">
                  <c:v>31.226099999999999</c:v>
                </c:pt>
                <c:pt idx="46399" formatCode="General">
                  <c:v>31.226800000000001</c:v>
                </c:pt>
                <c:pt idx="46400" formatCode="General">
                  <c:v>31.227399999999999</c:v>
                </c:pt>
                <c:pt idx="46401" formatCode="General">
                  <c:v>31.228100000000001</c:v>
                </c:pt>
                <c:pt idx="46402" formatCode="General">
                  <c:v>31.2288</c:v>
                </c:pt>
                <c:pt idx="46403" formatCode="General">
                  <c:v>31.229500000000002</c:v>
                </c:pt>
                <c:pt idx="46404" formatCode="General">
                  <c:v>31.2301</c:v>
                </c:pt>
                <c:pt idx="46405" formatCode="General">
                  <c:v>31.230799999999999</c:v>
                </c:pt>
                <c:pt idx="46406" formatCode="General">
                  <c:v>31.2315</c:v>
                </c:pt>
                <c:pt idx="46407" formatCode="General">
                  <c:v>31.232099999999999</c:v>
                </c:pt>
                <c:pt idx="46408" formatCode="General">
                  <c:v>31.232800000000001</c:v>
                </c:pt>
                <c:pt idx="46409" formatCode="General">
                  <c:v>31.233499999999999</c:v>
                </c:pt>
                <c:pt idx="46410" formatCode="General">
                  <c:v>31.234200000000001</c:v>
                </c:pt>
                <c:pt idx="46411" formatCode="General">
                  <c:v>31.2348</c:v>
                </c:pt>
                <c:pt idx="46412" formatCode="General">
                  <c:v>31.235499999999998</c:v>
                </c:pt>
                <c:pt idx="46413" formatCode="General">
                  <c:v>31.2362</c:v>
                </c:pt>
                <c:pt idx="46414" formatCode="General">
                  <c:v>31.236899999999999</c:v>
                </c:pt>
                <c:pt idx="46415" formatCode="General">
                  <c:v>31.237500000000001</c:v>
                </c:pt>
                <c:pt idx="46416" formatCode="General">
                  <c:v>31.238199999999999</c:v>
                </c:pt>
                <c:pt idx="46417" formatCode="General">
                  <c:v>31.238900000000001</c:v>
                </c:pt>
                <c:pt idx="46418" formatCode="General">
                  <c:v>31.239599999999999</c:v>
                </c:pt>
                <c:pt idx="46419" formatCode="General">
                  <c:v>31.240200000000002</c:v>
                </c:pt>
                <c:pt idx="46420" formatCode="General">
                  <c:v>31.2409</c:v>
                </c:pt>
                <c:pt idx="46421" formatCode="General">
                  <c:v>31.241599999999998</c:v>
                </c:pt>
                <c:pt idx="46422" formatCode="General">
                  <c:v>31.2422</c:v>
                </c:pt>
                <c:pt idx="46423" formatCode="General">
                  <c:v>31.242899999999999</c:v>
                </c:pt>
                <c:pt idx="46424" formatCode="General">
                  <c:v>31.243600000000001</c:v>
                </c:pt>
                <c:pt idx="46425" formatCode="General">
                  <c:v>31.244299999999999</c:v>
                </c:pt>
                <c:pt idx="46426" formatCode="General">
                  <c:v>31.244900000000001</c:v>
                </c:pt>
                <c:pt idx="46427" formatCode="General">
                  <c:v>31.2456</c:v>
                </c:pt>
                <c:pt idx="46428" formatCode="General">
                  <c:v>31.246300000000002</c:v>
                </c:pt>
                <c:pt idx="46429" formatCode="General">
                  <c:v>31.247</c:v>
                </c:pt>
                <c:pt idx="46430" formatCode="General">
                  <c:v>31.247599999999998</c:v>
                </c:pt>
                <c:pt idx="46431" formatCode="General">
                  <c:v>31.2483</c:v>
                </c:pt>
                <c:pt idx="46432" formatCode="General">
                  <c:v>31.248999999999999</c:v>
                </c:pt>
                <c:pt idx="46433" formatCode="General">
                  <c:v>31.249600000000001</c:v>
                </c:pt>
                <c:pt idx="46434" formatCode="General">
                  <c:v>31.250299999999999</c:v>
                </c:pt>
                <c:pt idx="46435" formatCode="General">
                  <c:v>31.251000000000001</c:v>
                </c:pt>
                <c:pt idx="46436" formatCode="General">
                  <c:v>31.2517</c:v>
                </c:pt>
                <c:pt idx="46437" formatCode="General">
                  <c:v>31.252300000000002</c:v>
                </c:pt>
                <c:pt idx="46438" formatCode="General">
                  <c:v>31.253</c:v>
                </c:pt>
                <c:pt idx="46439" formatCode="General">
                  <c:v>31.253699999999998</c:v>
                </c:pt>
                <c:pt idx="46440" formatCode="General">
                  <c:v>31.2544</c:v>
                </c:pt>
                <c:pt idx="46441" formatCode="General">
                  <c:v>31.254999999999999</c:v>
                </c:pt>
                <c:pt idx="46442" formatCode="General">
                  <c:v>31.255700000000001</c:v>
                </c:pt>
                <c:pt idx="46443" formatCode="General">
                  <c:v>31.256399999999999</c:v>
                </c:pt>
                <c:pt idx="46444" formatCode="General">
                  <c:v>31.257100000000001</c:v>
                </c:pt>
                <c:pt idx="46445" formatCode="General">
                  <c:v>31.2577</c:v>
                </c:pt>
                <c:pt idx="46446" formatCode="General">
                  <c:v>31.258400000000002</c:v>
                </c:pt>
                <c:pt idx="46447" formatCode="General">
                  <c:v>31.2591</c:v>
                </c:pt>
                <c:pt idx="46448" formatCode="General">
                  <c:v>31.259699999999999</c:v>
                </c:pt>
                <c:pt idx="46449" formatCode="General">
                  <c:v>31.260400000000001</c:v>
                </c:pt>
                <c:pt idx="46450" formatCode="General">
                  <c:v>31.261099999999999</c:v>
                </c:pt>
                <c:pt idx="46451" formatCode="General">
                  <c:v>31.261800000000001</c:v>
                </c:pt>
                <c:pt idx="46452" formatCode="General">
                  <c:v>31.2624</c:v>
                </c:pt>
                <c:pt idx="46453" formatCode="General">
                  <c:v>31.263100000000001</c:v>
                </c:pt>
                <c:pt idx="46454" formatCode="General">
                  <c:v>31.2638</c:v>
                </c:pt>
                <c:pt idx="46455" formatCode="General">
                  <c:v>31.264500000000002</c:v>
                </c:pt>
                <c:pt idx="46456" formatCode="General">
                  <c:v>31.2651</c:v>
                </c:pt>
                <c:pt idx="46457" formatCode="General">
                  <c:v>31.265799999999999</c:v>
                </c:pt>
                <c:pt idx="46458" formatCode="General">
                  <c:v>31.266500000000001</c:v>
                </c:pt>
                <c:pt idx="46459" formatCode="General">
                  <c:v>31.267099999999999</c:v>
                </c:pt>
                <c:pt idx="46460" formatCode="General">
                  <c:v>31.267800000000001</c:v>
                </c:pt>
                <c:pt idx="46461" formatCode="General">
                  <c:v>31.2685</c:v>
                </c:pt>
                <c:pt idx="46462" formatCode="General">
                  <c:v>31.269200000000001</c:v>
                </c:pt>
                <c:pt idx="46463" formatCode="General">
                  <c:v>31.2698</c:v>
                </c:pt>
                <c:pt idx="46464" formatCode="General">
                  <c:v>31.270499999999998</c:v>
                </c:pt>
                <c:pt idx="46465" formatCode="General">
                  <c:v>31.2712</c:v>
                </c:pt>
                <c:pt idx="46466" formatCode="General">
                  <c:v>31.271899999999999</c:v>
                </c:pt>
                <c:pt idx="46467" formatCode="General">
                  <c:v>31.272500000000001</c:v>
                </c:pt>
                <c:pt idx="46468" formatCode="General">
                  <c:v>31.273199999999999</c:v>
                </c:pt>
                <c:pt idx="46469" formatCode="General">
                  <c:v>31.273900000000001</c:v>
                </c:pt>
                <c:pt idx="46470" formatCode="General">
                  <c:v>31.2745</c:v>
                </c:pt>
                <c:pt idx="46471" formatCode="General">
                  <c:v>31.275200000000002</c:v>
                </c:pt>
                <c:pt idx="46472" formatCode="General">
                  <c:v>31.2759</c:v>
                </c:pt>
                <c:pt idx="46473" formatCode="General">
                  <c:v>31.276599999999998</c:v>
                </c:pt>
                <c:pt idx="46474" formatCode="General">
                  <c:v>31.277200000000001</c:v>
                </c:pt>
                <c:pt idx="46475" formatCode="General">
                  <c:v>31.277899999999999</c:v>
                </c:pt>
                <c:pt idx="46476" formatCode="General">
                  <c:v>31.278600000000001</c:v>
                </c:pt>
                <c:pt idx="46477" formatCode="General">
                  <c:v>31.279299999999999</c:v>
                </c:pt>
                <c:pt idx="46478" formatCode="General">
                  <c:v>31.279900000000001</c:v>
                </c:pt>
                <c:pt idx="46479" formatCode="General">
                  <c:v>31.2806</c:v>
                </c:pt>
                <c:pt idx="46480" formatCode="General">
                  <c:v>31.281300000000002</c:v>
                </c:pt>
                <c:pt idx="46481" formatCode="General">
                  <c:v>31.282</c:v>
                </c:pt>
                <c:pt idx="46482" formatCode="General">
                  <c:v>31.282599999999999</c:v>
                </c:pt>
                <c:pt idx="46483" formatCode="General">
                  <c:v>31.283300000000001</c:v>
                </c:pt>
                <c:pt idx="46484" formatCode="General">
                  <c:v>31.283999999999999</c:v>
                </c:pt>
                <c:pt idx="46485" formatCode="General">
                  <c:v>31.284600000000001</c:v>
                </c:pt>
                <c:pt idx="46486" formatCode="General">
                  <c:v>31.285299999999999</c:v>
                </c:pt>
                <c:pt idx="46487" formatCode="General">
                  <c:v>31.286000000000001</c:v>
                </c:pt>
                <c:pt idx="46488" formatCode="General">
                  <c:v>31.2867</c:v>
                </c:pt>
                <c:pt idx="46489" formatCode="General">
                  <c:v>31.287299999999998</c:v>
                </c:pt>
                <c:pt idx="46490" formatCode="General">
                  <c:v>31.288</c:v>
                </c:pt>
                <c:pt idx="46491" formatCode="General">
                  <c:v>31.288699999999999</c:v>
                </c:pt>
                <c:pt idx="46492" formatCode="General">
                  <c:v>31.289400000000001</c:v>
                </c:pt>
                <c:pt idx="46493" formatCode="General">
                  <c:v>31.29</c:v>
                </c:pt>
                <c:pt idx="46494" formatCode="General">
                  <c:v>31.290700000000001</c:v>
                </c:pt>
                <c:pt idx="46495" formatCode="General">
                  <c:v>31.291399999999999</c:v>
                </c:pt>
                <c:pt idx="46496" formatCode="General">
                  <c:v>31.292000000000002</c:v>
                </c:pt>
                <c:pt idx="46497" formatCode="General">
                  <c:v>31.2927</c:v>
                </c:pt>
                <c:pt idx="46498" formatCode="General">
                  <c:v>31.293399999999998</c:v>
                </c:pt>
                <c:pt idx="46499" formatCode="General">
                  <c:v>31.2941</c:v>
                </c:pt>
                <c:pt idx="46500" formatCode="General">
                  <c:v>31.294699999999999</c:v>
                </c:pt>
                <c:pt idx="46501" formatCode="General">
                  <c:v>31.295400000000001</c:v>
                </c:pt>
                <c:pt idx="46502" formatCode="General">
                  <c:v>31.296099999999999</c:v>
                </c:pt>
                <c:pt idx="46503" formatCode="General">
                  <c:v>31.296800000000001</c:v>
                </c:pt>
                <c:pt idx="46504" formatCode="General">
                  <c:v>31.2974</c:v>
                </c:pt>
                <c:pt idx="46505" formatCode="General">
                  <c:v>31.298100000000002</c:v>
                </c:pt>
                <c:pt idx="46506" formatCode="General">
                  <c:v>31.2988</c:v>
                </c:pt>
                <c:pt idx="46507" formatCode="General">
                  <c:v>31.299499999999998</c:v>
                </c:pt>
                <c:pt idx="46508" formatCode="General">
                  <c:v>31.3001</c:v>
                </c:pt>
                <c:pt idx="46509" formatCode="General">
                  <c:v>31.300799999999999</c:v>
                </c:pt>
                <c:pt idx="46510" formatCode="General">
                  <c:v>31.301500000000001</c:v>
                </c:pt>
                <c:pt idx="46511" formatCode="General">
                  <c:v>31.302099999999999</c:v>
                </c:pt>
                <c:pt idx="46512" formatCode="General">
                  <c:v>31.302800000000001</c:v>
                </c:pt>
                <c:pt idx="46513" formatCode="General">
                  <c:v>31.3035</c:v>
                </c:pt>
                <c:pt idx="46514" formatCode="General">
                  <c:v>31.304200000000002</c:v>
                </c:pt>
                <c:pt idx="46515" formatCode="General">
                  <c:v>31.3048</c:v>
                </c:pt>
                <c:pt idx="46516" formatCode="General">
                  <c:v>31.305499999999999</c:v>
                </c:pt>
                <c:pt idx="46517" formatCode="General">
                  <c:v>31.3062</c:v>
                </c:pt>
                <c:pt idx="46518" formatCode="General">
                  <c:v>31.306899999999999</c:v>
                </c:pt>
                <c:pt idx="46519" formatCode="General">
                  <c:v>31.307500000000001</c:v>
                </c:pt>
                <c:pt idx="46520" formatCode="General">
                  <c:v>31.308199999999999</c:v>
                </c:pt>
                <c:pt idx="46521" formatCode="General">
                  <c:v>31.308900000000001</c:v>
                </c:pt>
                <c:pt idx="46522" formatCode="General">
                  <c:v>31.3095</c:v>
                </c:pt>
                <c:pt idx="46523" formatCode="General">
                  <c:v>31.310199999999998</c:v>
                </c:pt>
                <c:pt idx="46524" formatCode="General">
                  <c:v>31.3109</c:v>
                </c:pt>
                <c:pt idx="46525" formatCode="General">
                  <c:v>31.311599999999999</c:v>
                </c:pt>
                <c:pt idx="46526" formatCode="General">
                  <c:v>31.312200000000001</c:v>
                </c:pt>
                <c:pt idx="46527" formatCode="General">
                  <c:v>31.312899999999999</c:v>
                </c:pt>
                <c:pt idx="46528" formatCode="General">
                  <c:v>31.313600000000001</c:v>
                </c:pt>
                <c:pt idx="46529" formatCode="General">
                  <c:v>31.314299999999999</c:v>
                </c:pt>
                <c:pt idx="46530" formatCode="General">
                  <c:v>31.314900000000002</c:v>
                </c:pt>
                <c:pt idx="46531" formatCode="General">
                  <c:v>31.3156</c:v>
                </c:pt>
                <c:pt idx="46532" formatCode="General">
                  <c:v>31.316299999999998</c:v>
                </c:pt>
                <c:pt idx="46533" formatCode="General">
                  <c:v>31.3169</c:v>
                </c:pt>
                <c:pt idx="46534" formatCode="General">
                  <c:v>31.317599999999999</c:v>
                </c:pt>
                <c:pt idx="46535" formatCode="General">
                  <c:v>31.318300000000001</c:v>
                </c:pt>
                <c:pt idx="46536" formatCode="General">
                  <c:v>31.318999999999999</c:v>
                </c:pt>
                <c:pt idx="46537" formatCode="General">
                  <c:v>31.319600000000001</c:v>
                </c:pt>
                <c:pt idx="46538" formatCode="General">
                  <c:v>31.3203</c:v>
                </c:pt>
                <c:pt idx="46539" formatCode="General">
                  <c:v>31.321000000000002</c:v>
                </c:pt>
                <c:pt idx="46540" formatCode="General">
                  <c:v>31.3217</c:v>
                </c:pt>
                <c:pt idx="46541" formatCode="General">
                  <c:v>31.322299999999998</c:v>
                </c:pt>
                <c:pt idx="46542" formatCode="General">
                  <c:v>31.323</c:v>
                </c:pt>
                <c:pt idx="46543" formatCode="General">
                  <c:v>31.323699999999999</c:v>
                </c:pt>
                <c:pt idx="46544" formatCode="General">
                  <c:v>31.324400000000001</c:v>
                </c:pt>
                <c:pt idx="46545" formatCode="General">
                  <c:v>31.324999999999999</c:v>
                </c:pt>
                <c:pt idx="46546" formatCode="General">
                  <c:v>31.325700000000001</c:v>
                </c:pt>
                <c:pt idx="46547" formatCode="General">
                  <c:v>31.3264</c:v>
                </c:pt>
                <c:pt idx="46548" formatCode="General">
                  <c:v>31.327000000000002</c:v>
                </c:pt>
                <c:pt idx="46549" formatCode="General">
                  <c:v>31.3277</c:v>
                </c:pt>
                <c:pt idx="46550" formatCode="General">
                  <c:v>31.328399999999998</c:v>
                </c:pt>
                <c:pt idx="46551" formatCode="General">
                  <c:v>31.3291</c:v>
                </c:pt>
                <c:pt idx="46552" formatCode="General">
                  <c:v>31.329699999999999</c:v>
                </c:pt>
                <c:pt idx="46553" formatCode="General">
                  <c:v>31.330400000000001</c:v>
                </c:pt>
                <c:pt idx="46554" formatCode="General">
                  <c:v>31.331099999999999</c:v>
                </c:pt>
                <c:pt idx="46555" formatCode="General">
                  <c:v>31.331800000000001</c:v>
                </c:pt>
                <c:pt idx="46556" formatCode="General">
                  <c:v>31.3324</c:v>
                </c:pt>
                <c:pt idx="46557" formatCode="General">
                  <c:v>31.333100000000002</c:v>
                </c:pt>
                <c:pt idx="46558" formatCode="General">
                  <c:v>31.3338</c:v>
                </c:pt>
                <c:pt idx="46559" formatCode="General">
                  <c:v>31.334399999999999</c:v>
                </c:pt>
                <c:pt idx="46560" formatCode="General">
                  <c:v>31.335100000000001</c:v>
                </c:pt>
                <c:pt idx="46561" formatCode="General">
                  <c:v>31.335799999999999</c:v>
                </c:pt>
                <c:pt idx="46562" formatCode="General">
                  <c:v>31.336500000000001</c:v>
                </c:pt>
                <c:pt idx="46563" formatCode="General">
                  <c:v>31.3371</c:v>
                </c:pt>
                <c:pt idx="46564" formatCode="General">
                  <c:v>31.337800000000001</c:v>
                </c:pt>
                <c:pt idx="46565" formatCode="General">
                  <c:v>31.3385</c:v>
                </c:pt>
                <c:pt idx="46566" formatCode="General">
                  <c:v>31.339200000000002</c:v>
                </c:pt>
                <c:pt idx="46567" formatCode="General">
                  <c:v>31.3398</c:v>
                </c:pt>
                <c:pt idx="46568" formatCode="General">
                  <c:v>31.340499999999999</c:v>
                </c:pt>
                <c:pt idx="46569" formatCode="General">
                  <c:v>31.341200000000001</c:v>
                </c:pt>
                <c:pt idx="46570" formatCode="General">
                  <c:v>31.341799999999999</c:v>
                </c:pt>
                <c:pt idx="46571" formatCode="General">
                  <c:v>31.342500000000001</c:v>
                </c:pt>
                <c:pt idx="46572" formatCode="General">
                  <c:v>31.3432</c:v>
                </c:pt>
                <c:pt idx="46573" formatCode="General">
                  <c:v>31.343900000000001</c:v>
                </c:pt>
                <c:pt idx="46574" formatCode="General">
                  <c:v>31.3445</c:v>
                </c:pt>
                <c:pt idx="46575" formatCode="General">
                  <c:v>31.345199999999998</c:v>
                </c:pt>
                <c:pt idx="46576" formatCode="General">
                  <c:v>31.3459</c:v>
                </c:pt>
                <c:pt idx="46577" formatCode="General">
                  <c:v>31.346599999999999</c:v>
                </c:pt>
                <c:pt idx="46578" formatCode="General">
                  <c:v>31.347200000000001</c:v>
                </c:pt>
                <c:pt idx="46579" formatCode="General">
                  <c:v>31.347899999999999</c:v>
                </c:pt>
                <c:pt idx="46580" formatCode="General">
                  <c:v>31.348600000000001</c:v>
                </c:pt>
                <c:pt idx="46581" formatCode="General">
                  <c:v>31.349299999999999</c:v>
                </c:pt>
                <c:pt idx="46582" formatCode="General">
                  <c:v>31.349900000000002</c:v>
                </c:pt>
                <c:pt idx="46583" formatCode="General">
                  <c:v>31.3506</c:v>
                </c:pt>
                <c:pt idx="46584" formatCode="General">
                  <c:v>31.351299999999998</c:v>
                </c:pt>
                <c:pt idx="46585" formatCode="General">
                  <c:v>31.351900000000001</c:v>
                </c:pt>
                <c:pt idx="46586" formatCode="General">
                  <c:v>31.352599999999999</c:v>
                </c:pt>
                <c:pt idx="46587" formatCode="General">
                  <c:v>31.353300000000001</c:v>
                </c:pt>
                <c:pt idx="46588" formatCode="General">
                  <c:v>31.353999999999999</c:v>
                </c:pt>
                <c:pt idx="46589" formatCode="General">
                  <c:v>31.354600000000001</c:v>
                </c:pt>
                <c:pt idx="46590" formatCode="General">
                  <c:v>31.3553</c:v>
                </c:pt>
                <c:pt idx="46591" formatCode="General">
                  <c:v>31.356000000000002</c:v>
                </c:pt>
                <c:pt idx="46592" formatCode="General">
                  <c:v>31.3567</c:v>
                </c:pt>
                <c:pt idx="46593" formatCode="General">
                  <c:v>31.357299999999999</c:v>
                </c:pt>
                <c:pt idx="46594" formatCode="General">
                  <c:v>31.358000000000001</c:v>
                </c:pt>
                <c:pt idx="46595" formatCode="General">
                  <c:v>31.358699999999999</c:v>
                </c:pt>
                <c:pt idx="46596" formatCode="General">
                  <c:v>31.359300000000001</c:v>
                </c:pt>
                <c:pt idx="46597" formatCode="General">
                  <c:v>31.36</c:v>
                </c:pt>
                <c:pt idx="46598" formatCode="General">
                  <c:v>31.360700000000001</c:v>
                </c:pt>
                <c:pt idx="46599" formatCode="General">
                  <c:v>31.3614</c:v>
                </c:pt>
                <c:pt idx="46600" formatCode="General">
                  <c:v>31.361999999999998</c:v>
                </c:pt>
                <c:pt idx="46601" formatCode="General">
                  <c:v>31.3627</c:v>
                </c:pt>
                <c:pt idx="46602" formatCode="General">
                  <c:v>31.363399999999999</c:v>
                </c:pt>
                <c:pt idx="46603" formatCode="General">
                  <c:v>31.364100000000001</c:v>
                </c:pt>
                <c:pt idx="46604" formatCode="General">
                  <c:v>31.364699999999999</c:v>
                </c:pt>
                <c:pt idx="46605" formatCode="General">
                  <c:v>31.365400000000001</c:v>
                </c:pt>
                <c:pt idx="46606" formatCode="General">
                  <c:v>31.366099999999999</c:v>
                </c:pt>
                <c:pt idx="46607" formatCode="General">
                  <c:v>31.366800000000001</c:v>
                </c:pt>
                <c:pt idx="46608" formatCode="General">
                  <c:v>31.3674</c:v>
                </c:pt>
                <c:pt idx="46609" formatCode="General">
                  <c:v>31.368099999999998</c:v>
                </c:pt>
                <c:pt idx="46610" formatCode="General">
                  <c:v>31.3688</c:v>
                </c:pt>
                <c:pt idx="46611" formatCode="General">
                  <c:v>31.369399999999999</c:v>
                </c:pt>
                <c:pt idx="46612" formatCode="General">
                  <c:v>31.370100000000001</c:v>
                </c:pt>
                <c:pt idx="46613" formatCode="General">
                  <c:v>31.370799999999999</c:v>
                </c:pt>
                <c:pt idx="46614" formatCode="General">
                  <c:v>31.371500000000001</c:v>
                </c:pt>
                <c:pt idx="46615" formatCode="General">
                  <c:v>31.3721</c:v>
                </c:pt>
                <c:pt idx="46616" formatCode="General">
                  <c:v>31.372800000000002</c:v>
                </c:pt>
                <c:pt idx="46617" formatCode="General">
                  <c:v>31.3735</c:v>
                </c:pt>
                <c:pt idx="46618" formatCode="General">
                  <c:v>31.374199999999998</c:v>
                </c:pt>
                <c:pt idx="46619" formatCode="General">
                  <c:v>31.3748</c:v>
                </c:pt>
                <c:pt idx="46620" formatCode="General">
                  <c:v>31.375499999999999</c:v>
                </c:pt>
                <c:pt idx="46621" formatCode="General">
                  <c:v>31.376200000000001</c:v>
                </c:pt>
                <c:pt idx="46622" formatCode="General">
                  <c:v>31.376799999999999</c:v>
                </c:pt>
                <c:pt idx="46623" formatCode="General">
                  <c:v>31.377500000000001</c:v>
                </c:pt>
                <c:pt idx="46624" formatCode="General">
                  <c:v>31.3782</c:v>
                </c:pt>
                <c:pt idx="46625" formatCode="General">
                  <c:v>31.378900000000002</c:v>
                </c:pt>
                <c:pt idx="46626" formatCode="General">
                  <c:v>31.3795</c:v>
                </c:pt>
                <c:pt idx="46627" formatCode="General">
                  <c:v>31.380199999999999</c:v>
                </c:pt>
                <c:pt idx="46628" formatCode="General">
                  <c:v>31.3809</c:v>
                </c:pt>
                <c:pt idx="46629" formatCode="General">
                  <c:v>31.381599999999999</c:v>
                </c:pt>
                <c:pt idx="46630" formatCode="General">
                  <c:v>31.382200000000001</c:v>
                </c:pt>
                <c:pt idx="46631" formatCode="General">
                  <c:v>31.382899999999999</c:v>
                </c:pt>
                <c:pt idx="46632" formatCode="General">
                  <c:v>31.383600000000001</c:v>
                </c:pt>
                <c:pt idx="46633" formatCode="General">
                  <c:v>31.3842</c:v>
                </c:pt>
                <c:pt idx="46634" formatCode="General">
                  <c:v>31.384899999999998</c:v>
                </c:pt>
                <c:pt idx="46635" formatCode="General">
                  <c:v>31.3856</c:v>
                </c:pt>
                <c:pt idx="46636" formatCode="General">
                  <c:v>31.386299999999999</c:v>
                </c:pt>
                <c:pt idx="46637" formatCode="General">
                  <c:v>31.386900000000001</c:v>
                </c:pt>
                <c:pt idx="46638" formatCode="General">
                  <c:v>31.387599999999999</c:v>
                </c:pt>
                <c:pt idx="46639" formatCode="General">
                  <c:v>31.388300000000001</c:v>
                </c:pt>
                <c:pt idx="46640" formatCode="General">
                  <c:v>31.388999999999999</c:v>
                </c:pt>
                <c:pt idx="46641" formatCode="General">
                  <c:v>31.389600000000002</c:v>
                </c:pt>
                <c:pt idx="46642" formatCode="General">
                  <c:v>31.3903</c:v>
                </c:pt>
                <c:pt idx="46643" formatCode="General">
                  <c:v>31.390999999999998</c:v>
                </c:pt>
                <c:pt idx="46644" formatCode="General">
                  <c:v>31.3917</c:v>
                </c:pt>
                <c:pt idx="46645" formatCode="General">
                  <c:v>31.392299999999999</c:v>
                </c:pt>
                <c:pt idx="46646" formatCode="General">
                  <c:v>31.393000000000001</c:v>
                </c:pt>
                <c:pt idx="46647" formatCode="General">
                  <c:v>31.393699999999999</c:v>
                </c:pt>
                <c:pt idx="46648" formatCode="General">
                  <c:v>31.394300000000001</c:v>
                </c:pt>
                <c:pt idx="46649" formatCode="General">
                  <c:v>31.395</c:v>
                </c:pt>
                <c:pt idx="46650" formatCode="General">
                  <c:v>31.395700000000001</c:v>
                </c:pt>
                <c:pt idx="46651" formatCode="General">
                  <c:v>31.3964</c:v>
                </c:pt>
                <c:pt idx="46652" formatCode="General">
                  <c:v>31.396999999999998</c:v>
                </c:pt>
                <c:pt idx="46653" formatCode="General">
                  <c:v>31.3977</c:v>
                </c:pt>
                <c:pt idx="46654" formatCode="General">
                  <c:v>31.398399999999999</c:v>
                </c:pt>
                <c:pt idx="46655" formatCode="General">
                  <c:v>31.399100000000001</c:v>
                </c:pt>
                <c:pt idx="46656" formatCode="General">
                  <c:v>31.399699999999999</c:v>
                </c:pt>
                <c:pt idx="46657" formatCode="General">
                  <c:v>31.400400000000001</c:v>
                </c:pt>
                <c:pt idx="46658" formatCode="General">
                  <c:v>31.4011</c:v>
                </c:pt>
                <c:pt idx="46659" formatCode="General">
                  <c:v>31.401700000000002</c:v>
                </c:pt>
                <c:pt idx="46660" formatCode="General">
                  <c:v>31.4024</c:v>
                </c:pt>
                <c:pt idx="46661" formatCode="General">
                  <c:v>31.403099999999998</c:v>
                </c:pt>
                <c:pt idx="46662" formatCode="General">
                  <c:v>31.4038</c:v>
                </c:pt>
                <c:pt idx="46663" formatCode="General">
                  <c:v>31.404399999999999</c:v>
                </c:pt>
                <c:pt idx="46664" formatCode="General">
                  <c:v>31.405100000000001</c:v>
                </c:pt>
                <c:pt idx="46665" formatCode="General">
                  <c:v>31.405799999999999</c:v>
                </c:pt>
                <c:pt idx="46666" formatCode="General">
                  <c:v>31.406500000000001</c:v>
                </c:pt>
                <c:pt idx="46667" formatCode="General">
                  <c:v>31.4071</c:v>
                </c:pt>
                <c:pt idx="46668" formatCode="General">
                  <c:v>31.407800000000002</c:v>
                </c:pt>
                <c:pt idx="46669" formatCode="General">
                  <c:v>31.4085</c:v>
                </c:pt>
                <c:pt idx="46670" formatCode="General">
                  <c:v>31.409199999999998</c:v>
                </c:pt>
                <c:pt idx="46671" formatCode="General">
                  <c:v>31.409800000000001</c:v>
                </c:pt>
                <c:pt idx="46672" formatCode="General">
                  <c:v>31.410499999999999</c:v>
                </c:pt>
                <c:pt idx="46673" formatCode="General">
                  <c:v>31.411200000000001</c:v>
                </c:pt>
                <c:pt idx="46674" formatCode="General">
                  <c:v>31.411799999999999</c:v>
                </c:pt>
                <c:pt idx="46675" formatCode="General">
                  <c:v>31.412500000000001</c:v>
                </c:pt>
                <c:pt idx="46676" formatCode="General">
                  <c:v>31.4132</c:v>
                </c:pt>
                <c:pt idx="46677" formatCode="General">
                  <c:v>31.413900000000002</c:v>
                </c:pt>
                <c:pt idx="46678" formatCode="General">
                  <c:v>31.4145</c:v>
                </c:pt>
                <c:pt idx="46679" formatCode="General">
                  <c:v>31.415199999999999</c:v>
                </c:pt>
                <c:pt idx="46680" formatCode="General">
                  <c:v>31.415900000000001</c:v>
                </c:pt>
                <c:pt idx="46681" formatCode="General">
                  <c:v>31.416599999999999</c:v>
                </c:pt>
                <c:pt idx="46682" formatCode="General">
                  <c:v>31.417200000000001</c:v>
                </c:pt>
                <c:pt idx="46683" formatCode="General">
                  <c:v>31.417899999999999</c:v>
                </c:pt>
                <c:pt idx="46684" formatCode="General">
                  <c:v>31.418600000000001</c:v>
                </c:pt>
                <c:pt idx="46685" formatCode="General">
                  <c:v>31.4192</c:v>
                </c:pt>
                <c:pt idx="46686" formatCode="General">
                  <c:v>31.419899999999998</c:v>
                </c:pt>
                <c:pt idx="46687" formatCode="General">
                  <c:v>31.4206</c:v>
                </c:pt>
                <c:pt idx="46688" formatCode="General">
                  <c:v>31.421299999999999</c:v>
                </c:pt>
                <c:pt idx="46689" formatCode="General">
                  <c:v>31.421900000000001</c:v>
                </c:pt>
                <c:pt idx="46690" formatCode="General">
                  <c:v>31.422599999999999</c:v>
                </c:pt>
                <c:pt idx="46691" formatCode="General">
                  <c:v>31.423300000000001</c:v>
                </c:pt>
                <c:pt idx="46692" formatCode="General">
                  <c:v>31.423999999999999</c:v>
                </c:pt>
                <c:pt idx="46693" formatCode="General">
                  <c:v>31.424600000000002</c:v>
                </c:pt>
                <c:pt idx="46694" formatCode="General">
                  <c:v>31.4253</c:v>
                </c:pt>
                <c:pt idx="46695" formatCode="General">
                  <c:v>31.425999999999998</c:v>
                </c:pt>
                <c:pt idx="46696" formatCode="General">
                  <c:v>31.426600000000001</c:v>
                </c:pt>
                <c:pt idx="46697" formatCode="General">
                  <c:v>31.427299999999999</c:v>
                </c:pt>
                <c:pt idx="46698" formatCode="General">
                  <c:v>31.428000000000001</c:v>
                </c:pt>
                <c:pt idx="46699" formatCode="General">
                  <c:v>31.428699999999999</c:v>
                </c:pt>
                <c:pt idx="46700" formatCode="General">
                  <c:v>31.429300000000001</c:v>
                </c:pt>
                <c:pt idx="46701" formatCode="General">
                  <c:v>31.43</c:v>
                </c:pt>
                <c:pt idx="46702" formatCode="General">
                  <c:v>31.430700000000002</c:v>
                </c:pt>
                <c:pt idx="46703" formatCode="General">
                  <c:v>31.4314</c:v>
                </c:pt>
                <c:pt idx="46704" formatCode="General">
                  <c:v>31.431999999999999</c:v>
                </c:pt>
                <c:pt idx="46705" formatCode="General">
                  <c:v>31.432700000000001</c:v>
                </c:pt>
                <c:pt idx="46706" formatCode="General">
                  <c:v>31.433399999999999</c:v>
                </c:pt>
                <c:pt idx="46707" formatCode="General">
                  <c:v>31.434100000000001</c:v>
                </c:pt>
                <c:pt idx="46708" formatCode="General">
                  <c:v>31.434699999999999</c:v>
                </c:pt>
                <c:pt idx="46709" formatCode="General">
                  <c:v>31.435400000000001</c:v>
                </c:pt>
                <c:pt idx="46710" formatCode="General">
                  <c:v>31.4361</c:v>
                </c:pt>
                <c:pt idx="46711" formatCode="General">
                  <c:v>31.436699999999998</c:v>
                </c:pt>
                <c:pt idx="46712" formatCode="General">
                  <c:v>31.4374</c:v>
                </c:pt>
                <c:pt idx="46713" formatCode="General">
                  <c:v>31.438099999999999</c:v>
                </c:pt>
                <c:pt idx="46714" formatCode="General">
                  <c:v>31.438800000000001</c:v>
                </c:pt>
                <c:pt idx="46715" formatCode="General">
                  <c:v>31.439399999999999</c:v>
                </c:pt>
                <c:pt idx="46716" formatCode="General">
                  <c:v>31.440100000000001</c:v>
                </c:pt>
                <c:pt idx="46717" formatCode="General">
                  <c:v>31.440799999999999</c:v>
                </c:pt>
                <c:pt idx="46718" formatCode="General">
                  <c:v>31.441500000000001</c:v>
                </c:pt>
                <c:pt idx="46719" formatCode="General">
                  <c:v>31.4421</c:v>
                </c:pt>
                <c:pt idx="46720" formatCode="General">
                  <c:v>31.442799999999998</c:v>
                </c:pt>
                <c:pt idx="46721" formatCode="General">
                  <c:v>31.4435</c:v>
                </c:pt>
                <c:pt idx="46722" formatCode="General">
                  <c:v>31.444099999999999</c:v>
                </c:pt>
                <c:pt idx="46723" formatCode="General">
                  <c:v>31.444800000000001</c:v>
                </c:pt>
                <c:pt idx="46724" formatCode="General">
                  <c:v>31.445499999999999</c:v>
                </c:pt>
                <c:pt idx="46725" formatCode="General">
                  <c:v>31.446200000000001</c:v>
                </c:pt>
                <c:pt idx="46726" formatCode="General">
                  <c:v>31.4468</c:v>
                </c:pt>
                <c:pt idx="46727" formatCode="General">
                  <c:v>31.447500000000002</c:v>
                </c:pt>
                <c:pt idx="46728" formatCode="General">
                  <c:v>31.4482</c:v>
                </c:pt>
                <c:pt idx="46729" formatCode="General">
                  <c:v>31.448899999999998</c:v>
                </c:pt>
                <c:pt idx="46730" formatCode="General">
                  <c:v>31.4495</c:v>
                </c:pt>
                <c:pt idx="46731" formatCode="General">
                  <c:v>31.450199999999999</c:v>
                </c:pt>
                <c:pt idx="46732" formatCode="General">
                  <c:v>31.450900000000001</c:v>
                </c:pt>
                <c:pt idx="46733" formatCode="General">
                  <c:v>31.451499999999999</c:v>
                </c:pt>
                <c:pt idx="46734" formatCode="General">
                  <c:v>31.452200000000001</c:v>
                </c:pt>
                <c:pt idx="46735" formatCode="General">
                  <c:v>31.4529</c:v>
                </c:pt>
                <c:pt idx="46736" formatCode="General">
                  <c:v>31.453600000000002</c:v>
                </c:pt>
                <c:pt idx="46737" formatCode="General">
                  <c:v>31.4542</c:v>
                </c:pt>
                <c:pt idx="46738" formatCode="General">
                  <c:v>31.454899999999999</c:v>
                </c:pt>
                <c:pt idx="46739" formatCode="General">
                  <c:v>31.4556</c:v>
                </c:pt>
                <c:pt idx="46740" formatCode="General">
                  <c:v>31.456299999999999</c:v>
                </c:pt>
                <c:pt idx="46741" formatCode="General">
                  <c:v>31.456900000000001</c:v>
                </c:pt>
                <c:pt idx="46742" formatCode="General">
                  <c:v>31.457599999999999</c:v>
                </c:pt>
                <c:pt idx="46743" formatCode="General">
                  <c:v>31.458300000000001</c:v>
                </c:pt>
                <c:pt idx="46744" formatCode="General">
                  <c:v>31.459</c:v>
                </c:pt>
                <c:pt idx="46745" formatCode="General">
                  <c:v>31.459599999999998</c:v>
                </c:pt>
                <c:pt idx="46746" formatCode="General">
                  <c:v>31.4603</c:v>
                </c:pt>
                <c:pt idx="46747" formatCode="General">
                  <c:v>31.460999999999999</c:v>
                </c:pt>
                <c:pt idx="46748" formatCode="General">
                  <c:v>31.461600000000001</c:v>
                </c:pt>
                <c:pt idx="46749" formatCode="General">
                  <c:v>31.462299999999999</c:v>
                </c:pt>
                <c:pt idx="46750" formatCode="General">
                  <c:v>31.463000000000001</c:v>
                </c:pt>
                <c:pt idx="46751" formatCode="General">
                  <c:v>31.463699999999999</c:v>
                </c:pt>
                <c:pt idx="46752" formatCode="General">
                  <c:v>31.464300000000001</c:v>
                </c:pt>
                <c:pt idx="46753" formatCode="General">
                  <c:v>31.465</c:v>
                </c:pt>
                <c:pt idx="46754" formatCode="General">
                  <c:v>31.465699999999998</c:v>
                </c:pt>
                <c:pt idx="46755" formatCode="General">
                  <c:v>31.4664</c:v>
                </c:pt>
                <c:pt idx="46756" formatCode="General">
                  <c:v>31.466999999999999</c:v>
                </c:pt>
                <c:pt idx="46757" formatCode="General">
                  <c:v>31.467700000000001</c:v>
                </c:pt>
                <c:pt idx="46758" formatCode="General">
                  <c:v>31.468399999999999</c:v>
                </c:pt>
                <c:pt idx="46759" formatCode="General">
                  <c:v>31.469000000000001</c:v>
                </c:pt>
                <c:pt idx="46760" formatCode="General">
                  <c:v>31.4697</c:v>
                </c:pt>
                <c:pt idx="46761" formatCode="General">
                  <c:v>31.470400000000001</c:v>
                </c:pt>
                <c:pt idx="46762" formatCode="General">
                  <c:v>31.4711</c:v>
                </c:pt>
                <c:pt idx="46763" formatCode="General">
                  <c:v>31.471699999999998</c:v>
                </c:pt>
                <c:pt idx="46764" formatCode="General">
                  <c:v>31.4724</c:v>
                </c:pt>
                <c:pt idx="46765" formatCode="General">
                  <c:v>31.473099999999999</c:v>
                </c:pt>
                <c:pt idx="46766" formatCode="General">
                  <c:v>31.473800000000001</c:v>
                </c:pt>
                <c:pt idx="46767" formatCode="General">
                  <c:v>31.474399999999999</c:v>
                </c:pt>
                <c:pt idx="46768" formatCode="General">
                  <c:v>31.475100000000001</c:v>
                </c:pt>
                <c:pt idx="46769" formatCode="General">
                  <c:v>31.4758</c:v>
                </c:pt>
                <c:pt idx="46770" formatCode="General">
                  <c:v>31.476500000000001</c:v>
                </c:pt>
                <c:pt idx="46771" formatCode="General">
                  <c:v>31.4771</c:v>
                </c:pt>
                <c:pt idx="46772" formatCode="General">
                  <c:v>31.477799999999998</c:v>
                </c:pt>
                <c:pt idx="46773" formatCode="General">
                  <c:v>31.4785</c:v>
                </c:pt>
                <c:pt idx="46774" formatCode="General">
                  <c:v>31.479099999999999</c:v>
                </c:pt>
                <c:pt idx="46775" formatCode="General">
                  <c:v>31.479800000000001</c:v>
                </c:pt>
                <c:pt idx="46776" formatCode="General">
                  <c:v>31.480499999999999</c:v>
                </c:pt>
                <c:pt idx="46777" formatCode="General">
                  <c:v>31.481200000000001</c:v>
                </c:pt>
                <c:pt idx="46778" formatCode="General">
                  <c:v>31.4818</c:v>
                </c:pt>
                <c:pt idx="46779" formatCode="General">
                  <c:v>31.482500000000002</c:v>
                </c:pt>
                <c:pt idx="46780" formatCode="General">
                  <c:v>31.4832</c:v>
                </c:pt>
                <c:pt idx="46781" formatCode="General">
                  <c:v>31.483899999999998</c:v>
                </c:pt>
                <c:pt idx="46782" formatCode="General">
                  <c:v>31.484500000000001</c:v>
                </c:pt>
                <c:pt idx="46783" formatCode="General">
                  <c:v>31.485199999999999</c:v>
                </c:pt>
                <c:pt idx="46784" formatCode="General">
                  <c:v>31.485900000000001</c:v>
                </c:pt>
                <c:pt idx="46785" formatCode="General">
                  <c:v>31.486499999999999</c:v>
                </c:pt>
                <c:pt idx="46786" formatCode="General">
                  <c:v>31.487200000000001</c:v>
                </c:pt>
                <c:pt idx="46787" formatCode="General">
                  <c:v>31.4879</c:v>
                </c:pt>
                <c:pt idx="46788" formatCode="General">
                  <c:v>31.488600000000002</c:v>
                </c:pt>
                <c:pt idx="46789" formatCode="General">
                  <c:v>31.4892</c:v>
                </c:pt>
                <c:pt idx="46790" formatCode="General">
                  <c:v>31.489899999999999</c:v>
                </c:pt>
                <c:pt idx="46791" formatCode="General">
                  <c:v>31.490600000000001</c:v>
                </c:pt>
                <c:pt idx="46792" formatCode="General">
                  <c:v>31.491299999999999</c:v>
                </c:pt>
                <c:pt idx="46793" formatCode="General">
                  <c:v>31.491900000000001</c:v>
                </c:pt>
                <c:pt idx="46794" formatCode="General">
                  <c:v>31.492599999999999</c:v>
                </c:pt>
                <c:pt idx="46795" formatCode="General">
                  <c:v>31.493300000000001</c:v>
                </c:pt>
                <c:pt idx="46796" formatCode="General">
                  <c:v>31.4939</c:v>
                </c:pt>
                <c:pt idx="46797" formatCode="General">
                  <c:v>31.494599999999998</c:v>
                </c:pt>
                <c:pt idx="46798" formatCode="General">
                  <c:v>31.4953</c:v>
                </c:pt>
                <c:pt idx="46799" formatCode="General">
                  <c:v>31.495999999999999</c:v>
                </c:pt>
                <c:pt idx="46800" formatCode="General">
                  <c:v>31.496600000000001</c:v>
                </c:pt>
                <c:pt idx="46801" formatCode="General">
                  <c:v>31.497299999999999</c:v>
                </c:pt>
                <c:pt idx="46802" formatCode="General">
                  <c:v>31.498000000000001</c:v>
                </c:pt>
                <c:pt idx="46803" formatCode="General">
                  <c:v>31.498699999999999</c:v>
                </c:pt>
                <c:pt idx="46804" formatCode="General">
                  <c:v>31.499300000000002</c:v>
                </c:pt>
                <c:pt idx="46805" formatCode="General">
                  <c:v>31.5</c:v>
                </c:pt>
                <c:pt idx="46806" formatCode="General">
                  <c:v>31.500699999999998</c:v>
                </c:pt>
                <c:pt idx="46807" formatCode="General">
                  <c:v>31.5014</c:v>
                </c:pt>
                <c:pt idx="46808" formatCode="General">
                  <c:v>31.501999999999999</c:v>
                </c:pt>
                <c:pt idx="46809" formatCode="General">
                  <c:v>31.502700000000001</c:v>
                </c:pt>
                <c:pt idx="46810" formatCode="General">
                  <c:v>31.503399999999999</c:v>
                </c:pt>
                <c:pt idx="46811" formatCode="General">
                  <c:v>31.504000000000001</c:v>
                </c:pt>
                <c:pt idx="46812" formatCode="General">
                  <c:v>31.5047</c:v>
                </c:pt>
                <c:pt idx="46813" formatCode="General">
                  <c:v>31.505400000000002</c:v>
                </c:pt>
                <c:pt idx="46814" formatCode="General">
                  <c:v>31.5061</c:v>
                </c:pt>
                <c:pt idx="46815" formatCode="General">
                  <c:v>31.506699999999999</c:v>
                </c:pt>
                <c:pt idx="46816" formatCode="General">
                  <c:v>31.507400000000001</c:v>
                </c:pt>
                <c:pt idx="46817" formatCode="General">
                  <c:v>31.508099999999999</c:v>
                </c:pt>
                <c:pt idx="46818" formatCode="General">
                  <c:v>31.508800000000001</c:v>
                </c:pt>
                <c:pt idx="46819" formatCode="General">
                  <c:v>31.509399999999999</c:v>
                </c:pt>
                <c:pt idx="46820" formatCode="General">
                  <c:v>31.510100000000001</c:v>
                </c:pt>
                <c:pt idx="46821" formatCode="General">
                  <c:v>31.5108</c:v>
                </c:pt>
                <c:pt idx="46822" formatCode="General">
                  <c:v>31.511399999999998</c:v>
                </c:pt>
                <c:pt idx="46823" formatCode="General">
                  <c:v>31.5121</c:v>
                </c:pt>
                <c:pt idx="46824" formatCode="General">
                  <c:v>31.512799999999999</c:v>
                </c:pt>
                <c:pt idx="46825" formatCode="General">
                  <c:v>31.513500000000001</c:v>
                </c:pt>
                <c:pt idx="46826" formatCode="General">
                  <c:v>31.514099999999999</c:v>
                </c:pt>
                <c:pt idx="46827" formatCode="General">
                  <c:v>31.514800000000001</c:v>
                </c:pt>
                <c:pt idx="46828" formatCode="General">
                  <c:v>31.515499999999999</c:v>
                </c:pt>
                <c:pt idx="46829" formatCode="General">
                  <c:v>31.516200000000001</c:v>
                </c:pt>
                <c:pt idx="46830" formatCode="General">
                  <c:v>31.5168</c:v>
                </c:pt>
                <c:pt idx="46831" formatCode="General">
                  <c:v>31.517499999999998</c:v>
                </c:pt>
                <c:pt idx="46832" formatCode="General">
                  <c:v>31.5182</c:v>
                </c:pt>
                <c:pt idx="46833" formatCode="General">
                  <c:v>31.518799999999999</c:v>
                </c:pt>
                <c:pt idx="46834" formatCode="General">
                  <c:v>31.519500000000001</c:v>
                </c:pt>
                <c:pt idx="46835" formatCode="General">
                  <c:v>31.520199999999999</c:v>
                </c:pt>
                <c:pt idx="46836" formatCode="General">
                  <c:v>31.520900000000001</c:v>
                </c:pt>
                <c:pt idx="46837" formatCode="General">
                  <c:v>31.5215</c:v>
                </c:pt>
                <c:pt idx="46838" formatCode="General">
                  <c:v>31.522200000000002</c:v>
                </c:pt>
                <c:pt idx="46839" formatCode="General">
                  <c:v>31.5229</c:v>
                </c:pt>
                <c:pt idx="46840" formatCode="General">
                  <c:v>31.523599999999998</c:v>
                </c:pt>
                <c:pt idx="46841" formatCode="General">
                  <c:v>31.5242</c:v>
                </c:pt>
                <c:pt idx="46842" formatCode="General">
                  <c:v>31.524899999999999</c:v>
                </c:pt>
                <c:pt idx="46843" formatCode="General">
                  <c:v>31.525600000000001</c:v>
                </c:pt>
                <c:pt idx="46844" formatCode="General">
                  <c:v>31.526299999999999</c:v>
                </c:pt>
                <c:pt idx="46845" formatCode="General">
                  <c:v>31.526900000000001</c:v>
                </c:pt>
                <c:pt idx="46846" formatCode="General">
                  <c:v>31.5276</c:v>
                </c:pt>
                <c:pt idx="46847" formatCode="General">
                  <c:v>31.528300000000002</c:v>
                </c:pt>
                <c:pt idx="46848" formatCode="General">
                  <c:v>31.5289</c:v>
                </c:pt>
                <c:pt idx="46849" formatCode="General">
                  <c:v>31.529599999999999</c:v>
                </c:pt>
                <c:pt idx="46850" formatCode="General">
                  <c:v>31.5303</c:v>
                </c:pt>
                <c:pt idx="46851" formatCode="General">
                  <c:v>31.530999999999999</c:v>
                </c:pt>
                <c:pt idx="46852" formatCode="General">
                  <c:v>31.531600000000001</c:v>
                </c:pt>
                <c:pt idx="46853" formatCode="General">
                  <c:v>31.532299999999999</c:v>
                </c:pt>
                <c:pt idx="46854" formatCode="General">
                  <c:v>31.533000000000001</c:v>
                </c:pt>
                <c:pt idx="46855" formatCode="General">
                  <c:v>31.5337</c:v>
                </c:pt>
                <c:pt idx="46856" formatCode="General">
                  <c:v>31.534300000000002</c:v>
                </c:pt>
                <c:pt idx="46857" formatCode="General">
                  <c:v>31.535</c:v>
                </c:pt>
                <c:pt idx="46858" formatCode="General">
                  <c:v>31.535699999999999</c:v>
                </c:pt>
                <c:pt idx="46859" formatCode="General">
                  <c:v>31.536300000000001</c:v>
                </c:pt>
                <c:pt idx="46860" formatCode="General">
                  <c:v>31.536999999999999</c:v>
                </c:pt>
                <c:pt idx="46861" formatCode="General">
                  <c:v>31.537700000000001</c:v>
                </c:pt>
                <c:pt idx="46862" formatCode="General">
                  <c:v>31.538399999999999</c:v>
                </c:pt>
                <c:pt idx="46863" formatCode="General">
                  <c:v>31.539000000000001</c:v>
                </c:pt>
                <c:pt idx="46864" formatCode="General">
                  <c:v>31.5397</c:v>
                </c:pt>
                <c:pt idx="46865" formatCode="General">
                  <c:v>31.540400000000002</c:v>
                </c:pt>
                <c:pt idx="46866" formatCode="General">
                  <c:v>31.5411</c:v>
                </c:pt>
                <c:pt idx="46867" formatCode="General">
                  <c:v>31.541699999999999</c:v>
                </c:pt>
                <c:pt idx="46868" formatCode="General">
                  <c:v>31.542400000000001</c:v>
                </c:pt>
                <c:pt idx="46869" formatCode="General">
                  <c:v>31.543099999999999</c:v>
                </c:pt>
                <c:pt idx="46870" formatCode="General">
                  <c:v>31.543800000000001</c:v>
                </c:pt>
                <c:pt idx="46871" formatCode="General">
                  <c:v>31.5444</c:v>
                </c:pt>
                <c:pt idx="46872" formatCode="General">
                  <c:v>31.545100000000001</c:v>
                </c:pt>
                <c:pt idx="46873" formatCode="General">
                  <c:v>31.5458</c:v>
                </c:pt>
                <c:pt idx="46874" formatCode="General">
                  <c:v>31.546399999999998</c:v>
                </c:pt>
                <c:pt idx="46875" formatCode="General">
                  <c:v>31.5471</c:v>
                </c:pt>
                <c:pt idx="46876" formatCode="General">
                  <c:v>31.547799999999999</c:v>
                </c:pt>
                <c:pt idx="46877" formatCode="General">
                  <c:v>31.548500000000001</c:v>
                </c:pt>
                <c:pt idx="46878" formatCode="General">
                  <c:v>31.549099999999999</c:v>
                </c:pt>
                <c:pt idx="46879" formatCode="General">
                  <c:v>31.549800000000001</c:v>
                </c:pt>
                <c:pt idx="46880" formatCode="General">
                  <c:v>31.5505</c:v>
                </c:pt>
                <c:pt idx="46881" formatCode="General">
                  <c:v>31.551200000000001</c:v>
                </c:pt>
                <c:pt idx="46882" formatCode="General">
                  <c:v>31.5518</c:v>
                </c:pt>
                <c:pt idx="46883" formatCode="General">
                  <c:v>31.552499999999998</c:v>
                </c:pt>
                <c:pt idx="46884" formatCode="General">
                  <c:v>31.5532</c:v>
                </c:pt>
                <c:pt idx="46885" formatCode="General">
                  <c:v>31.553799999999999</c:v>
                </c:pt>
                <c:pt idx="46886" formatCode="General">
                  <c:v>31.554500000000001</c:v>
                </c:pt>
                <c:pt idx="46887" formatCode="General">
                  <c:v>31.555199999999999</c:v>
                </c:pt>
                <c:pt idx="46888" formatCode="General">
                  <c:v>31.555900000000001</c:v>
                </c:pt>
                <c:pt idx="46889" formatCode="General">
                  <c:v>31.5565</c:v>
                </c:pt>
                <c:pt idx="46890" formatCode="General">
                  <c:v>31.557200000000002</c:v>
                </c:pt>
                <c:pt idx="46891" formatCode="General">
                  <c:v>31.5579</c:v>
                </c:pt>
                <c:pt idx="46892" formatCode="General">
                  <c:v>31.558599999999998</c:v>
                </c:pt>
                <c:pt idx="46893" formatCode="General">
                  <c:v>31.559200000000001</c:v>
                </c:pt>
                <c:pt idx="46894" formatCode="General">
                  <c:v>31.559899999999999</c:v>
                </c:pt>
                <c:pt idx="46895" formatCode="General">
                  <c:v>31.560600000000001</c:v>
                </c:pt>
                <c:pt idx="46896" formatCode="General">
                  <c:v>31.561199999999999</c:v>
                </c:pt>
                <c:pt idx="46897" formatCode="General">
                  <c:v>31.561900000000001</c:v>
                </c:pt>
                <c:pt idx="46898" formatCode="General">
                  <c:v>31.5626</c:v>
                </c:pt>
                <c:pt idx="46899" formatCode="General">
                  <c:v>31.563300000000002</c:v>
                </c:pt>
                <c:pt idx="46900" formatCode="General">
                  <c:v>31.5639</c:v>
                </c:pt>
                <c:pt idx="46901" formatCode="General">
                  <c:v>31.564599999999999</c:v>
                </c:pt>
                <c:pt idx="46902" formatCode="General">
                  <c:v>31.565300000000001</c:v>
                </c:pt>
                <c:pt idx="46903" formatCode="General">
                  <c:v>31.565999999999999</c:v>
                </c:pt>
                <c:pt idx="46904" formatCode="General">
                  <c:v>31.566600000000001</c:v>
                </c:pt>
                <c:pt idx="46905" formatCode="General">
                  <c:v>31.567299999999999</c:v>
                </c:pt>
                <c:pt idx="46906" formatCode="General">
                  <c:v>31.568000000000001</c:v>
                </c:pt>
                <c:pt idx="46907" formatCode="General">
                  <c:v>31.5687</c:v>
                </c:pt>
                <c:pt idx="46908" formatCode="General">
                  <c:v>31.569299999999998</c:v>
                </c:pt>
                <c:pt idx="46909" formatCode="General">
                  <c:v>31.57</c:v>
                </c:pt>
                <c:pt idx="46910" formatCode="General">
                  <c:v>31.570699999999999</c:v>
                </c:pt>
                <c:pt idx="46911" formatCode="General">
                  <c:v>31.571300000000001</c:v>
                </c:pt>
                <c:pt idx="46912" formatCode="General">
                  <c:v>31.571999999999999</c:v>
                </c:pt>
                <c:pt idx="46913" formatCode="General">
                  <c:v>31.572700000000001</c:v>
                </c:pt>
                <c:pt idx="46914" formatCode="General">
                  <c:v>31.573399999999999</c:v>
                </c:pt>
                <c:pt idx="46915" formatCode="General">
                  <c:v>31.574000000000002</c:v>
                </c:pt>
                <c:pt idx="46916" formatCode="General">
                  <c:v>31.5747</c:v>
                </c:pt>
                <c:pt idx="46917" formatCode="General">
                  <c:v>31.575399999999998</c:v>
                </c:pt>
                <c:pt idx="46918" formatCode="General">
                  <c:v>31.5761</c:v>
                </c:pt>
                <c:pt idx="46919" formatCode="General">
                  <c:v>31.576699999999999</c:v>
                </c:pt>
                <c:pt idx="46920" formatCode="General">
                  <c:v>31.577400000000001</c:v>
                </c:pt>
                <c:pt idx="46921" formatCode="General">
                  <c:v>31.578099999999999</c:v>
                </c:pt>
                <c:pt idx="46922" formatCode="General">
                  <c:v>31.578700000000001</c:v>
                </c:pt>
                <c:pt idx="46923" formatCode="General">
                  <c:v>31.5794</c:v>
                </c:pt>
                <c:pt idx="46924" formatCode="General">
                  <c:v>31.580100000000002</c:v>
                </c:pt>
                <c:pt idx="46925" formatCode="General">
                  <c:v>31.5808</c:v>
                </c:pt>
                <c:pt idx="46926" formatCode="General">
                  <c:v>31.581399999999999</c:v>
                </c:pt>
                <c:pt idx="46927" formatCode="General">
                  <c:v>31.582100000000001</c:v>
                </c:pt>
                <c:pt idx="46928" formatCode="General">
                  <c:v>31.582799999999999</c:v>
                </c:pt>
                <c:pt idx="46929" formatCode="General">
                  <c:v>31.583500000000001</c:v>
                </c:pt>
                <c:pt idx="46930" formatCode="General">
                  <c:v>31.584099999999999</c:v>
                </c:pt>
                <c:pt idx="46931" formatCode="General">
                  <c:v>31.584800000000001</c:v>
                </c:pt>
                <c:pt idx="46932" formatCode="General">
                  <c:v>31.5855</c:v>
                </c:pt>
                <c:pt idx="46933" formatCode="General">
                  <c:v>31.586200000000002</c:v>
                </c:pt>
                <c:pt idx="46934" formatCode="General">
                  <c:v>31.5868</c:v>
                </c:pt>
                <c:pt idx="46935" formatCode="General">
                  <c:v>31.587499999999999</c:v>
                </c:pt>
                <c:pt idx="46936" formatCode="General">
                  <c:v>31.588200000000001</c:v>
                </c:pt>
                <c:pt idx="46937" formatCode="General">
                  <c:v>31.588799999999999</c:v>
                </c:pt>
                <c:pt idx="46938" formatCode="General">
                  <c:v>31.589500000000001</c:v>
                </c:pt>
                <c:pt idx="46939" formatCode="General">
                  <c:v>31.590199999999999</c:v>
                </c:pt>
                <c:pt idx="46940" formatCode="General">
                  <c:v>31.590900000000001</c:v>
                </c:pt>
                <c:pt idx="46941" formatCode="General">
                  <c:v>31.5915</c:v>
                </c:pt>
                <c:pt idx="46942" formatCode="General">
                  <c:v>31.592199999999998</c:v>
                </c:pt>
                <c:pt idx="46943" formatCode="General">
                  <c:v>31.5929</c:v>
                </c:pt>
                <c:pt idx="46944" formatCode="General">
                  <c:v>31.593599999999999</c:v>
                </c:pt>
                <c:pt idx="46945" formatCode="General">
                  <c:v>31.594200000000001</c:v>
                </c:pt>
                <c:pt idx="46946" formatCode="General">
                  <c:v>31.594899999999999</c:v>
                </c:pt>
                <c:pt idx="46947" formatCode="General">
                  <c:v>31.595600000000001</c:v>
                </c:pt>
                <c:pt idx="46948" formatCode="General">
                  <c:v>31.5962</c:v>
                </c:pt>
                <c:pt idx="46949" formatCode="General">
                  <c:v>31.596900000000002</c:v>
                </c:pt>
                <c:pt idx="46950" formatCode="General">
                  <c:v>31.5976</c:v>
                </c:pt>
                <c:pt idx="46951" formatCode="General">
                  <c:v>31.598299999999998</c:v>
                </c:pt>
                <c:pt idx="46952" formatCode="General">
                  <c:v>31.5989</c:v>
                </c:pt>
                <c:pt idx="46953" formatCode="General">
                  <c:v>31.599599999999999</c:v>
                </c:pt>
                <c:pt idx="46954" formatCode="General">
                  <c:v>31.600300000000001</c:v>
                </c:pt>
                <c:pt idx="46955" formatCode="General">
                  <c:v>31.600999999999999</c:v>
                </c:pt>
                <c:pt idx="46956" formatCode="General">
                  <c:v>31.601600000000001</c:v>
                </c:pt>
                <c:pt idx="46957" formatCode="General">
                  <c:v>31.6023</c:v>
                </c:pt>
                <c:pt idx="46958" formatCode="General">
                  <c:v>31.603000000000002</c:v>
                </c:pt>
                <c:pt idx="46959" formatCode="General">
                  <c:v>31.6036</c:v>
                </c:pt>
                <c:pt idx="46960" formatCode="General">
                  <c:v>31.604299999999999</c:v>
                </c:pt>
                <c:pt idx="46961" formatCode="General">
                  <c:v>31.605</c:v>
                </c:pt>
                <c:pt idx="46962" formatCode="General">
                  <c:v>31.605699999999999</c:v>
                </c:pt>
                <c:pt idx="46963" formatCode="General">
                  <c:v>31.606300000000001</c:v>
                </c:pt>
                <c:pt idx="46964" formatCode="General">
                  <c:v>31.606999999999999</c:v>
                </c:pt>
                <c:pt idx="46965" formatCode="General">
                  <c:v>31.607700000000001</c:v>
                </c:pt>
                <c:pt idx="46966" formatCode="General">
                  <c:v>31.6084</c:v>
                </c:pt>
                <c:pt idx="46967" formatCode="General">
                  <c:v>31.609000000000002</c:v>
                </c:pt>
                <c:pt idx="46968" formatCode="General">
                  <c:v>31.6097</c:v>
                </c:pt>
                <c:pt idx="46969" formatCode="General">
                  <c:v>31.610399999999998</c:v>
                </c:pt>
                <c:pt idx="46970" formatCode="General">
                  <c:v>31.6111</c:v>
                </c:pt>
                <c:pt idx="46971" formatCode="General">
                  <c:v>31.611699999999999</c:v>
                </c:pt>
                <c:pt idx="46972" formatCode="General">
                  <c:v>31.612400000000001</c:v>
                </c:pt>
                <c:pt idx="46973" formatCode="General">
                  <c:v>31.613099999999999</c:v>
                </c:pt>
                <c:pt idx="46974" formatCode="General">
                  <c:v>31.613700000000001</c:v>
                </c:pt>
                <c:pt idx="46975" formatCode="General">
                  <c:v>31.6144</c:v>
                </c:pt>
                <c:pt idx="46976" formatCode="General">
                  <c:v>31.615100000000002</c:v>
                </c:pt>
                <c:pt idx="46977" formatCode="General">
                  <c:v>31.6158</c:v>
                </c:pt>
                <c:pt idx="46978" formatCode="General">
                  <c:v>31.616399999999999</c:v>
                </c:pt>
                <c:pt idx="46979" formatCode="General">
                  <c:v>31.617100000000001</c:v>
                </c:pt>
                <c:pt idx="46980" formatCode="General">
                  <c:v>31.617799999999999</c:v>
                </c:pt>
                <c:pt idx="46981" formatCode="General">
                  <c:v>31.618500000000001</c:v>
                </c:pt>
                <c:pt idx="46982" formatCode="General">
                  <c:v>31.6191</c:v>
                </c:pt>
                <c:pt idx="46983" formatCode="General">
                  <c:v>31.619800000000001</c:v>
                </c:pt>
                <c:pt idx="46984" formatCode="General">
                  <c:v>31.6205</c:v>
                </c:pt>
                <c:pt idx="46985" formatCode="General">
                  <c:v>31.621099999999998</c:v>
                </c:pt>
                <c:pt idx="46986" formatCode="General">
                  <c:v>31.6218</c:v>
                </c:pt>
                <c:pt idx="46987" formatCode="General">
                  <c:v>31.622499999999999</c:v>
                </c:pt>
                <c:pt idx="46988" formatCode="General">
                  <c:v>31.623200000000001</c:v>
                </c:pt>
                <c:pt idx="46989" formatCode="General">
                  <c:v>31.623799999999999</c:v>
                </c:pt>
                <c:pt idx="46990" formatCode="General">
                  <c:v>31.624500000000001</c:v>
                </c:pt>
                <c:pt idx="46991" formatCode="General">
                  <c:v>31.6252</c:v>
                </c:pt>
                <c:pt idx="46992" formatCode="General">
                  <c:v>31.625900000000001</c:v>
                </c:pt>
                <c:pt idx="46993" formatCode="General">
                  <c:v>31.6265</c:v>
                </c:pt>
                <c:pt idx="46994" formatCode="General">
                  <c:v>31.627199999999998</c:v>
                </c:pt>
                <c:pt idx="46995" formatCode="General">
                  <c:v>31.6279</c:v>
                </c:pt>
                <c:pt idx="46996" formatCode="General">
                  <c:v>31.628499999999999</c:v>
                </c:pt>
                <c:pt idx="46997" formatCode="General">
                  <c:v>31.629200000000001</c:v>
                </c:pt>
                <c:pt idx="46998" formatCode="General">
                  <c:v>31.629899999999999</c:v>
                </c:pt>
                <c:pt idx="46999" formatCode="General">
                  <c:v>31.630600000000001</c:v>
                </c:pt>
                <c:pt idx="47000" formatCode="General">
                  <c:v>31.6312</c:v>
                </c:pt>
                <c:pt idx="47001" formatCode="General">
                  <c:v>31.631900000000002</c:v>
                </c:pt>
                <c:pt idx="47002" formatCode="General">
                  <c:v>31.6326</c:v>
                </c:pt>
                <c:pt idx="47003" formatCode="General">
                  <c:v>31.633299999999998</c:v>
                </c:pt>
                <c:pt idx="47004" formatCode="General">
                  <c:v>31.633900000000001</c:v>
                </c:pt>
                <c:pt idx="47005" formatCode="General">
                  <c:v>31.634599999999999</c:v>
                </c:pt>
                <c:pt idx="47006" formatCode="General">
                  <c:v>31.635300000000001</c:v>
                </c:pt>
                <c:pt idx="47007" formatCode="General">
                  <c:v>31.635999999999999</c:v>
                </c:pt>
                <c:pt idx="47008" formatCode="General">
                  <c:v>31.636600000000001</c:v>
                </c:pt>
                <c:pt idx="47009" formatCode="General">
                  <c:v>31.6373</c:v>
                </c:pt>
                <c:pt idx="47010" formatCode="General">
                  <c:v>31.638000000000002</c:v>
                </c:pt>
                <c:pt idx="47011" formatCode="General">
                  <c:v>31.6386</c:v>
                </c:pt>
                <c:pt idx="47012" formatCode="General">
                  <c:v>31.639299999999999</c:v>
                </c:pt>
                <c:pt idx="47013" formatCode="General">
                  <c:v>31.64</c:v>
                </c:pt>
                <c:pt idx="47014" formatCode="General">
                  <c:v>31.640699999999999</c:v>
                </c:pt>
                <c:pt idx="47015" formatCode="General">
                  <c:v>31.641300000000001</c:v>
                </c:pt>
                <c:pt idx="47016" formatCode="General">
                  <c:v>31.641999999999999</c:v>
                </c:pt>
                <c:pt idx="47017" formatCode="General">
                  <c:v>31.642700000000001</c:v>
                </c:pt>
                <c:pt idx="47018" formatCode="General">
                  <c:v>31.6434</c:v>
                </c:pt>
                <c:pt idx="47019" formatCode="General">
                  <c:v>31.643999999999998</c:v>
                </c:pt>
                <c:pt idx="47020" formatCode="General">
                  <c:v>31.6447</c:v>
                </c:pt>
                <c:pt idx="47021" formatCode="General">
                  <c:v>31.645399999999999</c:v>
                </c:pt>
                <c:pt idx="47022" formatCode="General">
                  <c:v>31.646000000000001</c:v>
                </c:pt>
                <c:pt idx="47023" formatCode="General">
                  <c:v>31.646699999999999</c:v>
                </c:pt>
                <c:pt idx="47024" formatCode="General">
                  <c:v>31.647400000000001</c:v>
                </c:pt>
                <c:pt idx="47025" formatCode="General">
                  <c:v>31.648099999999999</c:v>
                </c:pt>
                <c:pt idx="47026" formatCode="General">
                  <c:v>31.648700000000002</c:v>
                </c:pt>
                <c:pt idx="47027" formatCode="General">
                  <c:v>31.6494</c:v>
                </c:pt>
                <c:pt idx="47028" formatCode="General">
                  <c:v>31.650099999999998</c:v>
                </c:pt>
                <c:pt idx="47029" formatCode="General">
                  <c:v>31.6508</c:v>
                </c:pt>
                <c:pt idx="47030" formatCode="General">
                  <c:v>31.651399999999999</c:v>
                </c:pt>
                <c:pt idx="47031" formatCode="General">
                  <c:v>31.652100000000001</c:v>
                </c:pt>
                <c:pt idx="47032" formatCode="General">
                  <c:v>31.652799999999999</c:v>
                </c:pt>
                <c:pt idx="47033" formatCode="General">
                  <c:v>31.653500000000001</c:v>
                </c:pt>
                <c:pt idx="47034" formatCode="General">
                  <c:v>31.6541</c:v>
                </c:pt>
                <c:pt idx="47035" formatCode="General">
                  <c:v>31.654800000000002</c:v>
                </c:pt>
                <c:pt idx="47036" formatCode="General">
                  <c:v>31.6555</c:v>
                </c:pt>
                <c:pt idx="47037" formatCode="General">
                  <c:v>31.656099999999999</c:v>
                </c:pt>
                <c:pt idx="47038" formatCode="General">
                  <c:v>31.6568</c:v>
                </c:pt>
                <c:pt idx="47039" formatCode="General">
                  <c:v>31.657499999999999</c:v>
                </c:pt>
                <c:pt idx="47040" formatCode="General">
                  <c:v>31.658200000000001</c:v>
                </c:pt>
                <c:pt idx="47041" formatCode="General">
                  <c:v>31.658799999999999</c:v>
                </c:pt>
                <c:pt idx="47042" formatCode="General">
                  <c:v>31.659500000000001</c:v>
                </c:pt>
                <c:pt idx="47043" formatCode="General">
                  <c:v>31.6602</c:v>
                </c:pt>
                <c:pt idx="47044" formatCode="General">
                  <c:v>31.660900000000002</c:v>
                </c:pt>
                <c:pt idx="47045" formatCode="General">
                  <c:v>31.6615</c:v>
                </c:pt>
                <c:pt idx="47046" formatCode="General">
                  <c:v>31.662199999999999</c:v>
                </c:pt>
                <c:pt idx="47047" formatCode="General">
                  <c:v>31.6629</c:v>
                </c:pt>
                <c:pt idx="47048" formatCode="General">
                  <c:v>31.663499999999999</c:v>
                </c:pt>
                <c:pt idx="47049" formatCode="General">
                  <c:v>31.664200000000001</c:v>
                </c:pt>
                <c:pt idx="47050" formatCode="General">
                  <c:v>31.664899999999999</c:v>
                </c:pt>
                <c:pt idx="47051" formatCode="General">
                  <c:v>31.665600000000001</c:v>
                </c:pt>
                <c:pt idx="47052" formatCode="General">
                  <c:v>31.6662</c:v>
                </c:pt>
                <c:pt idx="47053" formatCode="General">
                  <c:v>31.666899999999998</c:v>
                </c:pt>
                <c:pt idx="47054" formatCode="General">
                  <c:v>31.6676</c:v>
                </c:pt>
                <c:pt idx="47055" formatCode="General">
                  <c:v>31.668299999999999</c:v>
                </c:pt>
                <c:pt idx="47056" formatCode="General">
                  <c:v>31.668900000000001</c:v>
                </c:pt>
                <c:pt idx="47057" formatCode="General">
                  <c:v>31.669599999999999</c:v>
                </c:pt>
                <c:pt idx="47058" formatCode="General">
                  <c:v>31.670300000000001</c:v>
                </c:pt>
                <c:pt idx="47059" formatCode="General">
                  <c:v>31.6709</c:v>
                </c:pt>
                <c:pt idx="47060" formatCode="General">
                  <c:v>31.671600000000002</c:v>
                </c:pt>
                <c:pt idx="47061" formatCode="General">
                  <c:v>31.6723</c:v>
                </c:pt>
                <c:pt idx="47062" formatCode="General">
                  <c:v>31.672999999999998</c:v>
                </c:pt>
                <c:pt idx="47063" formatCode="General">
                  <c:v>31.6736</c:v>
                </c:pt>
                <c:pt idx="47064" formatCode="General">
                  <c:v>31.674299999999999</c:v>
                </c:pt>
                <c:pt idx="47065" formatCode="General">
                  <c:v>31.675000000000001</c:v>
                </c:pt>
                <c:pt idx="47066" formatCode="General">
                  <c:v>31.675699999999999</c:v>
                </c:pt>
                <c:pt idx="47067" formatCode="General">
                  <c:v>31.676300000000001</c:v>
                </c:pt>
                <c:pt idx="47068" formatCode="General">
                  <c:v>31.677</c:v>
                </c:pt>
                <c:pt idx="47069" formatCode="General">
                  <c:v>31.677700000000002</c:v>
                </c:pt>
                <c:pt idx="47070" formatCode="General">
                  <c:v>31.6784</c:v>
                </c:pt>
                <c:pt idx="47071" formatCode="General">
                  <c:v>31.678999999999998</c:v>
                </c:pt>
                <c:pt idx="47072" formatCode="General">
                  <c:v>31.6797</c:v>
                </c:pt>
                <c:pt idx="47073" formatCode="General">
                  <c:v>31.680399999999999</c:v>
                </c:pt>
                <c:pt idx="47074" formatCode="General">
                  <c:v>31.681000000000001</c:v>
                </c:pt>
                <c:pt idx="47075" formatCode="General">
                  <c:v>31.681699999999999</c:v>
                </c:pt>
                <c:pt idx="47076" formatCode="General">
                  <c:v>31.682400000000001</c:v>
                </c:pt>
                <c:pt idx="47077" formatCode="General">
                  <c:v>31.6831</c:v>
                </c:pt>
                <c:pt idx="47078" formatCode="General">
                  <c:v>31.683700000000002</c:v>
                </c:pt>
                <c:pt idx="47079" formatCode="General">
                  <c:v>31.6844</c:v>
                </c:pt>
                <c:pt idx="47080" formatCode="General">
                  <c:v>31.685099999999998</c:v>
                </c:pt>
                <c:pt idx="47081" formatCode="General">
                  <c:v>31.6858</c:v>
                </c:pt>
                <c:pt idx="47082" formatCode="General">
                  <c:v>31.686399999999999</c:v>
                </c:pt>
                <c:pt idx="47083" formatCode="General">
                  <c:v>31.687100000000001</c:v>
                </c:pt>
                <c:pt idx="47084" formatCode="General">
                  <c:v>31.687799999999999</c:v>
                </c:pt>
                <c:pt idx="47085" formatCode="General">
                  <c:v>31.688400000000001</c:v>
                </c:pt>
                <c:pt idx="47086" formatCode="General">
                  <c:v>31.6891</c:v>
                </c:pt>
                <c:pt idx="47087" formatCode="General">
                  <c:v>31.689800000000002</c:v>
                </c:pt>
                <c:pt idx="47088" formatCode="General">
                  <c:v>31.6905</c:v>
                </c:pt>
                <c:pt idx="47089" formatCode="General">
                  <c:v>31.691099999999999</c:v>
                </c:pt>
                <c:pt idx="47090" formatCode="General">
                  <c:v>31.691800000000001</c:v>
                </c:pt>
                <c:pt idx="47091" formatCode="General">
                  <c:v>31.692499999999999</c:v>
                </c:pt>
                <c:pt idx="47092" formatCode="General">
                  <c:v>31.693200000000001</c:v>
                </c:pt>
                <c:pt idx="47093" formatCode="General">
                  <c:v>31.6938</c:v>
                </c:pt>
                <c:pt idx="47094" formatCode="General">
                  <c:v>31.694500000000001</c:v>
                </c:pt>
                <c:pt idx="47095" formatCode="General">
                  <c:v>31.6952</c:v>
                </c:pt>
                <c:pt idx="47096" formatCode="General">
                  <c:v>31.695900000000002</c:v>
                </c:pt>
                <c:pt idx="47097" formatCode="General">
                  <c:v>31.6965</c:v>
                </c:pt>
                <c:pt idx="47098" formatCode="General">
                  <c:v>31.697199999999999</c:v>
                </c:pt>
                <c:pt idx="47099" formatCode="General">
                  <c:v>31.697900000000001</c:v>
                </c:pt>
                <c:pt idx="47100" formatCode="General">
                  <c:v>31.698499999999999</c:v>
                </c:pt>
                <c:pt idx="47101" formatCode="General">
                  <c:v>31.699200000000001</c:v>
                </c:pt>
                <c:pt idx="47102" formatCode="General">
                  <c:v>31.6999</c:v>
                </c:pt>
                <c:pt idx="47103" formatCode="General">
                  <c:v>31.700600000000001</c:v>
                </c:pt>
                <c:pt idx="47104" formatCode="General">
                  <c:v>31.7012</c:v>
                </c:pt>
                <c:pt idx="47105" formatCode="General">
                  <c:v>31.701899999999998</c:v>
                </c:pt>
                <c:pt idx="47106" formatCode="General">
                  <c:v>31.7026</c:v>
                </c:pt>
                <c:pt idx="47107" formatCode="General">
                  <c:v>31.703299999999999</c:v>
                </c:pt>
                <c:pt idx="47108" formatCode="General">
                  <c:v>31.703900000000001</c:v>
                </c:pt>
                <c:pt idx="47109" formatCode="General">
                  <c:v>31.704599999999999</c:v>
                </c:pt>
                <c:pt idx="47110" formatCode="General">
                  <c:v>31.705300000000001</c:v>
                </c:pt>
                <c:pt idx="47111" formatCode="General">
                  <c:v>31.7059</c:v>
                </c:pt>
                <c:pt idx="47112" formatCode="General">
                  <c:v>31.706600000000002</c:v>
                </c:pt>
                <c:pt idx="47113" formatCode="General">
                  <c:v>31.7073</c:v>
                </c:pt>
                <c:pt idx="47114" formatCode="General">
                  <c:v>31.707999999999998</c:v>
                </c:pt>
                <c:pt idx="47115" formatCode="General">
                  <c:v>31.708600000000001</c:v>
                </c:pt>
                <c:pt idx="47116" formatCode="General">
                  <c:v>31.709299999999999</c:v>
                </c:pt>
                <c:pt idx="47117" formatCode="General">
                  <c:v>31.71</c:v>
                </c:pt>
                <c:pt idx="47118" formatCode="General">
                  <c:v>31.710699999999999</c:v>
                </c:pt>
                <c:pt idx="47119" formatCode="General">
                  <c:v>31.711300000000001</c:v>
                </c:pt>
                <c:pt idx="47120" formatCode="General">
                  <c:v>31.712</c:v>
                </c:pt>
                <c:pt idx="47121" formatCode="General">
                  <c:v>31.712700000000002</c:v>
                </c:pt>
                <c:pt idx="47122" formatCode="General">
                  <c:v>31.7133</c:v>
                </c:pt>
                <c:pt idx="47123" formatCode="General">
                  <c:v>31.713999999999999</c:v>
                </c:pt>
                <c:pt idx="47124" formatCode="General">
                  <c:v>31.714700000000001</c:v>
                </c:pt>
                <c:pt idx="47125" formatCode="General">
                  <c:v>31.715399999999999</c:v>
                </c:pt>
                <c:pt idx="47126" formatCode="General">
                  <c:v>31.716000000000001</c:v>
                </c:pt>
                <c:pt idx="47127" formatCode="General">
                  <c:v>31.716699999999999</c:v>
                </c:pt>
                <c:pt idx="47128" formatCode="General">
                  <c:v>31.717400000000001</c:v>
                </c:pt>
                <c:pt idx="47129" formatCode="General">
                  <c:v>31.7181</c:v>
                </c:pt>
                <c:pt idx="47130" formatCode="General">
                  <c:v>31.718699999999998</c:v>
                </c:pt>
                <c:pt idx="47131" formatCode="General">
                  <c:v>31.7194</c:v>
                </c:pt>
                <c:pt idx="47132" formatCode="General">
                  <c:v>31.720099999999999</c:v>
                </c:pt>
                <c:pt idx="47133" formatCode="General">
                  <c:v>31.720800000000001</c:v>
                </c:pt>
                <c:pt idx="47134" formatCode="General">
                  <c:v>31.721399999999999</c:v>
                </c:pt>
                <c:pt idx="47135" formatCode="General">
                  <c:v>31.722100000000001</c:v>
                </c:pt>
                <c:pt idx="47136" formatCode="General">
                  <c:v>31.722799999999999</c:v>
                </c:pt>
                <c:pt idx="47137" formatCode="General">
                  <c:v>31.723400000000002</c:v>
                </c:pt>
                <c:pt idx="47138" formatCode="General">
                  <c:v>31.7241</c:v>
                </c:pt>
                <c:pt idx="47139" formatCode="General">
                  <c:v>31.724799999999998</c:v>
                </c:pt>
                <c:pt idx="47140" formatCode="General">
                  <c:v>31.7255</c:v>
                </c:pt>
                <c:pt idx="47141" formatCode="General">
                  <c:v>31.726099999999999</c:v>
                </c:pt>
                <c:pt idx="47142" formatCode="General">
                  <c:v>31.726800000000001</c:v>
                </c:pt>
                <c:pt idx="47143" formatCode="General">
                  <c:v>31.727499999999999</c:v>
                </c:pt>
                <c:pt idx="47144" formatCode="General">
                  <c:v>31.728200000000001</c:v>
                </c:pt>
                <c:pt idx="47145" formatCode="General">
                  <c:v>31.7288</c:v>
                </c:pt>
                <c:pt idx="47146" formatCode="General">
                  <c:v>31.729500000000002</c:v>
                </c:pt>
                <c:pt idx="47147" formatCode="General">
                  <c:v>31.7302</c:v>
                </c:pt>
                <c:pt idx="47148" formatCode="General">
                  <c:v>31.730799999999999</c:v>
                </c:pt>
                <c:pt idx="47149" formatCode="General">
                  <c:v>31.7315</c:v>
                </c:pt>
                <c:pt idx="47150" formatCode="General">
                  <c:v>31.732199999999999</c:v>
                </c:pt>
                <c:pt idx="47151" formatCode="General">
                  <c:v>31.732900000000001</c:v>
                </c:pt>
                <c:pt idx="47152" formatCode="General">
                  <c:v>31.733499999999999</c:v>
                </c:pt>
                <c:pt idx="47153" formatCode="General">
                  <c:v>31.734200000000001</c:v>
                </c:pt>
                <c:pt idx="47154" formatCode="General">
                  <c:v>31.7349</c:v>
                </c:pt>
                <c:pt idx="47155" formatCode="General">
                  <c:v>31.735600000000002</c:v>
                </c:pt>
                <c:pt idx="47156" formatCode="General">
                  <c:v>31.7362</c:v>
                </c:pt>
                <c:pt idx="47157" formatCode="General">
                  <c:v>31.736899999999999</c:v>
                </c:pt>
                <c:pt idx="47158" formatCode="General">
                  <c:v>31.7376</c:v>
                </c:pt>
                <c:pt idx="47159" formatCode="General">
                  <c:v>31.738199999999999</c:v>
                </c:pt>
                <c:pt idx="47160" formatCode="General">
                  <c:v>31.738900000000001</c:v>
                </c:pt>
                <c:pt idx="47161" formatCode="General">
                  <c:v>31.739599999999999</c:v>
                </c:pt>
                <c:pt idx="47162" formatCode="General">
                  <c:v>31.740300000000001</c:v>
                </c:pt>
                <c:pt idx="47163" formatCode="General">
                  <c:v>31.7409</c:v>
                </c:pt>
                <c:pt idx="47164" formatCode="General">
                  <c:v>31.741599999999998</c:v>
                </c:pt>
                <c:pt idx="47165" formatCode="General">
                  <c:v>31.7423</c:v>
                </c:pt>
                <c:pt idx="47166" formatCode="General">
                  <c:v>31.742999999999999</c:v>
                </c:pt>
                <c:pt idx="47167" formatCode="General">
                  <c:v>31.743600000000001</c:v>
                </c:pt>
                <c:pt idx="47168" formatCode="General">
                  <c:v>31.744299999999999</c:v>
                </c:pt>
                <c:pt idx="47169" formatCode="General">
                  <c:v>31.745000000000001</c:v>
                </c:pt>
                <c:pt idx="47170" formatCode="General">
                  <c:v>31.745699999999999</c:v>
                </c:pt>
                <c:pt idx="47171" formatCode="General">
                  <c:v>31.746300000000002</c:v>
                </c:pt>
                <c:pt idx="47172" formatCode="General">
                  <c:v>31.747</c:v>
                </c:pt>
                <c:pt idx="47173" formatCode="General">
                  <c:v>31.747699999999998</c:v>
                </c:pt>
                <c:pt idx="47174" formatCode="General">
                  <c:v>31.7483</c:v>
                </c:pt>
                <c:pt idx="47175" formatCode="General">
                  <c:v>31.748999999999999</c:v>
                </c:pt>
                <c:pt idx="47176" formatCode="General">
                  <c:v>31.749700000000001</c:v>
                </c:pt>
                <c:pt idx="47177" formatCode="General">
                  <c:v>31.750399999999999</c:v>
                </c:pt>
                <c:pt idx="47178" formatCode="General">
                  <c:v>31.751000000000001</c:v>
                </c:pt>
                <c:pt idx="47179" formatCode="General">
                  <c:v>31.7517</c:v>
                </c:pt>
                <c:pt idx="47180" formatCode="General">
                  <c:v>31.752400000000002</c:v>
                </c:pt>
                <c:pt idx="47181" formatCode="General">
                  <c:v>31.7531</c:v>
                </c:pt>
                <c:pt idx="47182" formatCode="General">
                  <c:v>31.753699999999998</c:v>
                </c:pt>
                <c:pt idx="47183" formatCode="General">
                  <c:v>31.7544</c:v>
                </c:pt>
                <c:pt idx="47184" formatCode="General">
                  <c:v>31.755099999999999</c:v>
                </c:pt>
                <c:pt idx="47185" formatCode="General">
                  <c:v>31.755700000000001</c:v>
                </c:pt>
                <c:pt idx="47186" formatCode="General">
                  <c:v>31.756399999999999</c:v>
                </c:pt>
                <c:pt idx="47187" formatCode="General">
                  <c:v>31.757100000000001</c:v>
                </c:pt>
                <c:pt idx="47188" formatCode="General">
                  <c:v>31.7578</c:v>
                </c:pt>
                <c:pt idx="47189" formatCode="General">
                  <c:v>31.758400000000002</c:v>
                </c:pt>
                <c:pt idx="47190" formatCode="General">
                  <c:v>31.7591</c:v>
                </c:pt>
                <c:pt idx="47191" formatCode="General">
                  <c:v>31.759799999999998</c:v>
                </c:pt>
                <c:pt idx="47192" formatCode="General">
                  <c:v>31.7605</c:v>
                </c:pt>
                <c:pt idx="47193" formatCode="General">
                  <c:v>31.761099999999999</c:v>
                </c:pt>
                <c:pt idx="47194" formatCode="General">
                  <c:v>31.761800000000001</c:v>
                </c:pt>
                <c:pt idx="47195" formatCode="General">
                  <c:v>31.762499999999999</c:v>
                </c:pt>
                <c:pt idx="47196" formatCode="General">
                  <c:v>31.763200000000001</c:v>
                </c:pt>
                <c:pt idx="47197" formatCode="General">
                  <c:v>31.7638</c:v>
                </c:pt>
                <c:pt idx="47198" formatCode="General">
                  <c:v>31.764500000000002</c:v>
                </c:pt>
                <c:pt idx="47199" formatCode="General">
                  <c:v>31.7652</c:v>
                </c:pt>
                <c:pt idx="47200" formatCode="General">
                  <c:v>31.765799999999999</c:v>
                </c:pt>
                <c:pt idx="47201" formatCode="General">
                  <c:v>31.766500000000001</c:v>
                </c:pt>
                <c:pt idx="47202" formatCode="General">
                  <c:v>31.767199999999999</c:v>
                </c:pt>
                <c:pt idx="47203" formatCode="General">
                  <c:v>31.767900000000001</c:v>
                </c:pt>
                <c:pt idx="47204" formatCode="General">
                  <c:v>31.7685</c:v>
                </c:pt>
                <c:pt idx="47205" formatCode="General">
                  <c:v>31.769200000000001</c:v>
                </c:pt>
                <c:pt idx="47206" formatCode="General">
                  <c:v>31.7699</c:v>
                </c:pt>
                <c:pt idx="47207" formatCode="General">
                  <c:v>31.770600000000002</c:v>
                </c:pt>
                <c:pt idx="47208" formatCode="General">
                  <c:v>31.7712</c:v>
                </c:pt>
                <c:pt idx="47209" formatCode="General">
                  <c:v>31.771899999999999</c:v>
                </c:pt>
                <c:pt idx="47210" formatCode="General">
                  <c:v>31.772600000000001</c:v>
                </c:pt>
                <c:pt idx="47211" formatCode="General">
                  <c:v>31.773199999999999</c:v>
                </c:pt>
                <c:pt idx="47212" formatCode="General">
                  <c:v>31.773900000000001</c:v>
                </c:pt>
                <c:pt idx="47213" formatCode="General">
                  <c:v>31.7746</c:v>
                </c:pt>
                <c:pt idx="47214" formatCode="General">
                  <c:v>31.775300000000001</c:v>
                </c:pt>
                <c:pt idx="47215" formatCode="General">
                  <c:v>31.7759</c:v>
                </c:pt>
                <c:pt idx="47216" formatCode="General">
                  <c:v>31.776599999999998</c:v>
                </c:pt>
                <c:pt idx="47217" formatCode="General">
                  <c:v>31.7773</c:v>
                </c:pt>
                <c:pt idx="47218" formatCode="General">
                  <c:v>31.777999999999999</c:v>
                </c:pt>
                <c:pt idx="47219" formatCode="General">
                  <c:v>31.778600000000001</c:v>
                </c:pt>
                <c:pt idx="47220" formatCode="General">
                  <c:v>31.779299999999999</c:v>
                </c:pt>
                <c:pt idx="47221" formatCode="General">
                  <c:v>31.78</c:v>
                </c:pt>
                <c:pt idx="47222" formatCode="General">
                  <c:v>31.7806</c:v>
                </c:pt>
                <c:pt idx="47223" formatCode="General">
                  <c:v>31.781300000000002</c:v>
                </c:pt>
                <c:pt idx="47224" formatCode="General">
                  <c:v>31.782</c:v>
                </c:pt>
                <c:pt idx="47225" formatCode="General">
                  <c:v>31.782699999999998</c:v>
                </c:pt>
                <c:pt idx="47226" formatCode="General">
                  <c:v>31.783300000000001</c:v>
                </c:pt>
                <c:pt idx="47227" formatCode="General">
                  <c:v>31.783999999999999</c:v>
                </c:pt>
                <c:pt idx="47228" formatCode="General">
                  <c:v>31.784700000000001</c:v>
                </c:pt>
                <c:pt idx="47229" formatCode="General">
                  <c:v>31.785399999999999</c:v>
                </c:pt>
                <c:pt idx="47230" formatCode="General">
                  <c:v>31.786000000000001</c:v>
                </c:pt>
                <c:pt idx="47231" formatCode="General">
                  <c:v>31.7867</c:v>
                </c:pt>
                <c:pt idx="47232" formatCode="General">
                  <c:v>31.787400000000002</c:v>
                </c:pt>
                <c:pt idx="47233" formatCode="General">
                  <c:v>31.7881</c:v>
                </c:pt>
                <c:pt idx="47234" formatCode="General">
                  <c:v>31.788699999999999</c:v>
                </c:pt>
                <c:pt idx="47235" formatCode="General">
                  <c:v>31.789400000000001</c:v>
                </c:pt>
                <c:pt idx="47236" formatCode="General">
                  <c:v>31.790099999999999</c:v>
                </c:pt>
                <c:pt idx="47237" formatCode="General">
                  <c:v>31.790700000000001</c:v>
                </c:pt>
                <c:pt idx="47238" formatCode="General">
                  <c:v>31.791399999999999</c:v>
                </c:pt>
                <c:pt idx="47239" formatCode="General">
                  <c:v>31.792100000000001</c:v>
                </c:pt>
                <c:pt idx="47240" formatCode="General">
                  <c:v>31.7928</c:v>
                </c:pt>
                <c:pt idx="47241" formatCode="General">
                  <c:v>31.793399999999998</c:v>
                </c:pt>
                <c:pt idx="47242" formatCode="General">
                  <c:v>31.7941</c:v>
                </c:pt>
                <c:pt idx="47243" formatCode="General">
                  <c:v>31.794799999999999</c:v>
                </c:pt>
                <c:pt idx="47244" formatCode="General">
                  <c:v>31.795500000000001</c:v>
                </c:pt>
                <c:pt idx="47245" formatCode="General">
                  <c:v>31.796099999999999</c:v>
                </c:pt>
                <c:pt idx="47246" formatCode="General">
                  <c:v>31.796800000000001</c:v>
                </c:pt>
                <c:pt idx="47247" formatCode="General">
                  <c:v>31.797499999999999</c:v>
                </c:pt>
                <c:pt idx="47248" formatCode="General">
                  <c:v>31.798100000000002</c:v>
                </c:pt>
                <c:pt idx="47249" formatCode="General">
                  <c:v>31.7988</c:v>
                </c:pt>
                <c:pt idx="47250" formatCode="General">
                  <c:v>31.799499999999998</c:v>
                </c:pt>
                <c:pt idx="47251" formatCode="General">
                  <c:v>31.8002</c:v>
                </c:pt>
                <c:pt idx="47252" formatCode="General">
                  <c:v>31.800799999999999</c:v>
                </c:pt>
                <c:pt idx="47253" formatCode="General">
                  <c:v>31.801500000000001</c:v>
                </c:pt>
                <c:pt idx="47254" formatCode="General">
                  <c:v>31.802199999999999</c:v>
                </c:pt>
                <c:pt idx="47255" formatCode="General">
                  <c:v>31.802900000000001</c:v>
                </c:pt>
                <c:pt idx="47256" formatCode="General">
                  <c:v>31.8035</c:v>
                </c:pt>
                <c:pt idx="47257" formatCode="General">
                  <c:v>31.804200000000002</c:v>
                </c:pt>
                <c:pt idx="47258" formatCode="General">
                  <c:v>31.8049</c:v>
                </c:pt>
                <c:pt idx="47259" formatCode="General">
                  <c:v>31.805599999999998</c:v>
                </c:pt>
                <c:pt idx="47260" formatCode="General">
                  <c:v>31.8062</c:v>
                </c:pt>
                <c:pt idx="47261" formatCode="General">
                  <c:v>31.806899999999999</c:v>
                </c:pt>
                <c:pt idx="47262" formatCode="General">
                  <c:v>31.807600000000001</c:v>
                </c:pt>
                <c:pt idx="47263" formatCode="General">
                  <c:v>31.808199999999999</c:v>
                </c:pt>
                <c:pt idx="47264" formatCode="General">
                  <c:v>31.808900000000001</c:v>
                </c:pt>
                <c:pt idx="47265" formatCode="General">
                  <c:v>31.8096</c:v>
                </c:pt>
                <c:pt idx="47266" formatCode="General">
                  <c:v>31.810300000000002</c:v>
                </c:pt>
                <c:pt idx="47267" formatCode="General">
                  <c:v>31.8109</c:v>
                </c:pt>
                <c:pt idx="47268" formatCode="General">
                  <c:v>31.811599999999999</c:v>
                </c:pt>
                <c:pt idx="47269" formatCode="General">
                  <c:v>31.8123</c:v>
                </c:pt>
                <c:pt idx="47270" formatCode="General">
                  <c:v>31.812999999999999</c:v>
                </c:pt>
                <c:pt idx="47271" formatCode="General">
                  <c:v>31.813600000000001</c:v>
                </c:pt>
                <c:pt idx="47272" formatCode="General">
                  <c:v>31.814299999999999</c:v>
                </c:pt>
                <c:pt idx="47273" formatCode="General">
                  <c:v>31.815000000000001</c:v>
                </c:pt>
                <c:pt idx="47274" formatCode="General">
                  <c:v>31.8156</c:v>
                </c:pt>
                <c:pt idx="47275" formatCode="General">
                  <c:v>31.816299999999998</c:v>
                </c:pt>
                <c:pt idx="47276" formatCode="General">
                  <c:v>31.817</c:v>
                </c:pt>
                <c:pt idx="47277" formatCode="General">
                  <c:v>31.817699999999999</c:v>
                </c:pt>
                <c:pt idx="47278" formatCode="General">
                  <c:v>31.818300000000001</c:v>
                </c:pt>
                <c:pt idx="47279" formatCode="General">
                  <c:v>31.818999999999999</c:v>
                </c:pt>
                <c:pt idx="47280" formatCode="General">
                  <c:v>31.819700000000001</c:v>
                </c:pt>
                <c:pt idx="47281" formatCode="General">
                  <c:v>31.820399999999999</c:v>
                </c:pt>
                <c:pt idx="47282" formatCode="General">
                  <c:v>31.821000000000002</c:v>
                </c:pt>
                <c:pt idx="47283" formatCode="General">
                  <c:v>31.8217</c:v>
                </c:pt>
                <c:pt idx="47284" formatCode="General">
                  <c:v>31.822399999999998</c:v>
                </c:pt>
                <c:pt idx="47285" formatCode="General">
                  <c:v>31.823</c:v>
                </c:pt>
                <c:pt idx="47286" formatCode="General">
                  <c:v>31.823699999999999</c:v>
                </c:pt>
                <c:pt idx="47287" formatCode="General">
                  <c:v>31.824400000000001</c:v>
                </c:pt>
                <c:pt idx="47288" formatCode="General">
                  <c:v>31.825099999999999</c:v>
                </c:pt>
                <c:pt idx="47289" formatCode="General">
                  <c:v>31.825700000000001</c:v>
                </c:pt>
                <c:pt idx="47290" formatCode="General">
                  <c:v>31.8264</c:v>
                </c:pt>
                <c:pt idx="47291" formatCode="General">
                  <c:v>31.827100000000002</c:v>
                </c:pt>
                <c:pt idx="47292" formatCode="General">
                  <c:v>31.8278</c:v>
                </c:pt>
                <c:pt idx="47293" formatCode="General">
                  <c:v>31.828399999999998</c:v>
                </c:pt>
                <c:pt idx="47294" formatCode="General">
                  <c:v>31.8291</c:v>
                </c:pt>
                <c:pt idx="47295" formatCode="General">
                  <c:v>31.829799999999999</c:v>
                </c:pt>
                <c:pt idx="47296" formatCode="General">
                  <c:v>31.830500000000001</c:v>
                </c:pt>
                <c:pt idx="47297" formatCode="General">
                  <c:v>31.831099999999999</c:v>
                </c:pt>
                <c:pt idx="47298" formatCode="General">
                  <c:v>31.831800000000001</c:v>
                </c:pt>
                <c:pt idx="47299" formatCode="General">
                  <c:v>31.8325</c:v>
                </c:pt>
                <c:pt idx="47300" formatCode="General">
                  <c:v>31.833100000000002</c:v>
                </c:pt>
                <c:pt idx="47301" formatCode="General">
                  <c:v>31.8338</c:v>
                </c:pt>
                <c:pt idx="47302" formatCode="General">
                  <c:v>31.834499999999998</c:v>
                </c:pt>
                <c:pt idx="47303" formatCode="General">
                  <c:v>31.8352</c:v>
                </c:pt>
                <c:pt idx="47304" formatCode="General">
                  <c:v>31.835799999999999</c:v>
                </c:pt>
                <c:pt idx="47305" formatCode="General">
                  <c:v>31.836500000000001</c:v>
                </c:pt>
                <c:pt idx="47306" formatCode="General">
                  <c:v>31.837199999999999</c:v>
                </c:pt>
                <c:pt idx="47307" formatCode="General">
                  <c:v>31.837900000000001</c:v>
                </c:pt>
                <c:pt idx="47308" formatCode="General">
                  <c:v>31.8385</c:v>
                </c:pt>
                <c:pt idx="47309" formatCode="General">
                  <c:v>31.839200000000002</c:v>
                </c:pt>
                <c:pt idx="47310" formatCode="General">
                  <c:v>31.8399</c:v>
                </c:pt>
                <c:pt idx="47311" formatCode="General">
                  <c:v>31.840499999999999</c:v>
                </c:pt>
                <c:pt idx="47312" formatCode="General">
                  <c:v>31.841200000000001</c:v>
                </c:pt>
                <c:pt idx="47313" formatCode="General">
                  <c:v>31.841899999999999</c:v>
                </c:pt>
                <c:pt idx="47314" formatCode="General">
                  <c:v>31.842600000000001</c:v>
                </c:pt>
                <c:pt idx="47315" formatCode="General">
                  <c:v>31.8432</c:v>
                </c:pt>
                <c:pt idx="47316" formatCode="General">
                  <c:v>31.843900000000001</c:v>
                </c:pt>
                <c:pt idx="47317" formatCode="General">
                  <c:v>31.8446</c:v>
                </c:pt>
                <c:pt idx="47318" formatCode="General">
                  <c:v>31.845300000000002</c:v>
                </c:pt>
                <c:pt idx="47319" formatCode="General">
                  <c:v>31.8459</c:v>
                </c:pt>
                <c:pt idx="47320" formatCode="General">
                  <c:v>31.846599999999999</c:v>
                </c:pt>
                <c:pt idx="47321" formatCode="General">
                  <c:v>31.847300000000001</c:v>
                </c:pt>
                <c:pt idx="47322" formatCode="General">
                  <c:v>31.847899999999999</c:v>
                </c:pt>
                <c:pt idx="47323" formatCode="General">
                  <c:v>31.848600000000001</c:v>
                </c:pt>
                <c:pt idx="47324" formatCode="General">
                  <c:v>31.849299999999999</c:v>
                </c:pt>
                <c:pt idx="47325" formatCode="General">
                  <c:v>31.85</c:v>
                </c:pt>
                <c:pt idx="47326" formatCode="General">
                  <c:v>31.8506</c:v>
                </c:pt>
                <c:pt idx="47327" formatCode="General">
                  <c:v>31.851299999999998</c:v>
                </c:pt>
                <c:pt idx="47328" formatCode="General">
                  <c:v>31.852</c:v>
                </c:pt>
                <c:pt idx="47329" formatCode="General">
                  <c:v>31.852699999999999</c:v>
                </c:pt>
                <c:pt idx="47330" formatCode="General">
                  <c:v>31.853300000000001</c:v>
                </c:pt>
                <c:pt idx="47331" formatCode="General">
                  <c:v>31.853999999999999</c:v>
                </c:pt>
                <c:pt idx="47332" formatCode="General">
                  <c:v>31.854700000000001</c:v>
                </c:pt>
                <c:pt idx="47333" formatCode="General">
                  <c:v>31.855399999999999</c:v>
                </c:pt>
                <c:pt idx="47334" formatCode="General">
                  <c:v>31.856000000000002</c:v>
                </c:pt>
                <c:pt idx="47335" formatCode="General">
                  <c:v>31.8567</c:v>
                </c:pt>
                <c:pt idx="47336" formatCode="General">
                  <c:v>31.857399999999998</c:v>
                </c:pt>
                <c:pt idx="47337" formatCode="General">
                  <c:v>31.858000000000001</c:v>
                </c:pt>
                <c:pt idx="47338" formatCode="General">
                  <c:v>31.858699999999999</c:v>
                </c:pt>
                <c:pt idx="47339" formatCode="General">
                  <c:v>31.859400000000001</c:v>
                </c:pt>
                <c:pt idx="47340" formatCode="General">
                  <c:v>31.860099999999999</c:v>
                </c:pt>
                <c:pt idx="47341" formatCode="General">
                  <c:v>31.860700000000001</c:v>
                </c:pt>
                <c:pt idx="47342" formatCode="General">
                  <c:v>31.8614</c:v>
                </c:pt>
                <c:pt idx="47343" formatCode="General">
                  <c:v>31.862100000000002</c:v>
                </c:pt>
                <c:pt idx="47344" formatCode="General">
                  <c:v>31.8628</c:v>
                </c:pt>
                <c:pt idx="47345" formatCode="General">
                  <c:v>31.863399999999999</c:v>
                </c:pt>
                <c:pt idx="47346" formatCode="General">
                  <c:v>31.864100000000001</c:v>
                </c:pt>
                <c:pt idx="47347" formatCode="General">
                  <c:v>31.864799999999999</c:v>
                </c:pt>
                <c:pt idx="47348" formatCode="General">
                  <c:v>31.865400000000001</c:v>
                </c:pt>
                <c:pt idx="47349" formatCode="General">
                  <c:v>31.866099999999999</c:v>
                </c:pt>
                <c:pt idx="47350" formatCode="General">
                  <c:v>31.866800000000001</c:v>
                </c:pt>
                <c:pt idx="47351" formatCode="General">
                  <c:v>31.8675</c:v>
                </c:pt>
                <c:pt idx="47352" formatCode="General">
                  <c:v>31.868099999999998</c:v>
                </c:pt>
                <c:pt idx="47353" formatCode="General">
                  <c:v>31.8688</c:v>
                </c:pt>
                <c:pt idx="47354" formatCode="General">
                  <c:v>31.869499999999999</c:v>
                </c:pt>
                <c:pt idx="47355" formatCode="General">
                  <c:v>31.870200000000001</c:v>
                </c:pt>
                <c:pt idx="47356" formatCode="General">
                  <c:v>31.870799999999999</c:v>
                </c:pt>
                <c:pt idx="47357" formatCode="General">
                  <c:v>31.871500000000001</c:v>
                </c:pt>
                <c:pt idx="47358" formatCode="General">
                  <c:v>31.872199999999999</c:v>
                </c:pt>
                <c:pt idx="47359" formatCode="General">
                  <c:v>31.872900000000001</c:v>
                </c:pt>
                <c:pt idx="47360" formatCode="General">
                  <c:v>31.8735</c:v>
                </c:pt>
                <c:pt idx="47361" formatCode="General">
                  <c:v>31.874199999999998</c:v>
                </c:pt>
                <c:pt idx="47362" formatCode="General">
                  <c:v>31.8749</c:v>
                </c:pt>
                <c:pt idx="47363" formatCode="General">
                  <c:v>31.875499999999999</c:v>
                </c:pt>
                <c:pt idx="47364" formatCode="General">
                  <c:v>31.876200000000001</c:v>
                </c:pt>
                <c:pt idx="47365" formatCode="General">
                  <c:v>31.876899999999999</c:v>
                </c:pt>
                <c:pt idx="47366" formatCode="General">
                  <c:v>31.877600000000001</c:v>
                </c:pt>
                <c:pt idx="47367" formatCode="General">
                  <c:v>31.8782</c:v>
                </c:pt>
                <c:pt idx="47368" formatCode="General">
                  <c:v>31.878900000000002</c:v>
                </c:pt>
                <c:pt idx="47369" formatCode="General">
                  <c:v>31.8796</c:v>
                </c:pt>
                <c:pt idx="47370" formatCode="General">
                  <c:v>31.880299999999998</c:v>
                </c:pt>
                <c:pt idx="47371" formatCode="General">
                  <c:v>31.8809</c:v>
                </c:pt>
                <c:pt idx="47372" formatCode="General">
                  <c:v>31.881599999999999</c:v>
                </c:pt>
                <c:pt idx="47373" formatCode="General">
                  <c:v>31.882300000000001</c:v>
                </c:pt>
                <c:pt idx="47374" formatCode="General">
                  <c:v>31.882899999999999</c:v>
                </c:pt>
                <c:pt idx="47375" formatCode="General">
                  <c:v>31.883600000000001</c:v>
                </c:pt>
                <c:pt idx="47376" formatCode="General">
                  <c:v>31.8843</c:v>
                </c:pt>
                <c:pt idx="47377" formatCode="General">
                  <c:v>31.885000000000002</c:v>
                </c:pt>
                <c:pt idx="47378" formatCode="General">
                  <c:v>31.8856</c:v>
                </c:pt>
                <c:pt idx="47379" formatCode="General">
                  <c:v>31.886299999999999</c:v>
                </c:pt>
                <c:pt idx="47380" formatCode="General">
                  <c:v>31.887</c:v>
                </c:pt>
                <c:pt idx="47381" formatCode="General">
                  <c:v>31.887699999999999</c:v>
                </c:pt>
                <c:pt idx="47382" formatCode="General">
                  <c:v>31.888300000000001</c:v>
                </c:pt>
                <c:pt idx="47383" formatCode="General">
                  <c:v>31.888999999999999</c:v>
                </c:pt>
                <c:pt idx="47384" formatCode="General">
                  <c:v>31.889700000000001</c:v>
                </c:pt>
                <c:pt idx="47385" formatCode="General">
                  <c:v>31.8903</c:v>
                </c:pt>
                <c:pt idx="47386" formatCode="General">
                  <c:v>31.890999999999998</c:v>
                </c:pt>
                <c:pt idx="47387" formatCode="General">
                  <c:v>31.8917</c:v>
                </c:pt>
                <c:pt idx="47388" formatCode="General">
                  <c:v>31.892399999999999</c:v>
                </c:pt>
                <c:pt idx="47389" formatCode="General">
                  <c:v>31.893000000000001</c:v>
                </c:pt>
                <c:pt idx="47390" formatCode="General">
                  <c:v>31.893699999999999</c:v>
                </c:pt>
                <c:pt idx="47391" formatCode="General">
                  <c:v>31.894400000000001</c:v>
                </c:pt>
                <c:pt idx="47392" formatCode="General">
                  <c:v>31.895099999999999</c:v>
                </c:pt>
                <c:pt idx="47393" formatCode="General">
                  <c:v>31.895700000000001</c:v>
                </c:pt>
                <c:pt idx="47394" formatCode="General">
                  <c:v>31.8964</c:v>
                </c:pt>
                <c:pt idx="47395" formatCode="General">
                  <c:v>31.897099999999998</c:v>
                </c:pt>
                <c:pt idx="47396" formatCode="General">
                  <c:v>31.8978</c:v>
                </c:pt>
                <c:pt idx="47397" formatCode="General">
                  <c:v>31.898399999999999</c:v>
                </c:pt>
                <c:pt idx="47398" formatCode="General">
                  <c:v>31.899100000000001</c:v>
                </c:pt>
                <c:pt idx="47399" formatCode="General">
                  <c:v>31.899799999999999</c:v>
                </c:pt>
                <c:pt idx="47400" formatCode="General">
                  <c:v>31.900400000000001</c:v>
                </c:pt>
                <c:pt idx="47401" formatCode="General">
                  <c:v>31.9011</c:v>
                </c:pt>
                <c:pt idx="47402" formatCode="General">
                  <c:v>31.901800000000001</c:v>
                </c:pt>
                <c:pt idx="47403" formatCode="General">
                  <c:v>31.9025</c:v>
                </c:pt>
                <c:pt idx="47404" formatCode="General">
                  <c:v>31.903099999999998</c:v>
                </c:pt>
                <c:pt idx="47405" formatCode="General">
                  <c:v>31.9038</c:v>
                </c:pt>
                <c:pt idx="47406" formatCode="General">
                  <c:v>31.904499999999999</c:v>
                </c:pt>
                <c:pt idx="47407" formatCode="General">
                  <c:v>31.905200000000001</c:v>
                </c:pt>
                <c:pt idx="47408" formatCode="General">
                  <c:v>31.905799999999999</c:v>
                </c:pt>
                <c:pt idx="47409" formatCode="General">
                  <c:v>31.906500000000001</c:v>
                </c:pt>
                <c:pt idx="47410" formatCode="General">
                  <c:v>31.9072</c:v>
                </c:pt>
                <c:pt idx="47411" formatCode="General">
                  <c:v>31.907800000000002</c:v>
                </c:pt>
                <c:pt idx="47412" formatCode="General">
                  <c:v>31.9085</c:v>
                </c:pt>
                <c:pt idx="47413" formatCode="General">
                  <c:v>31.909199999999998</c:v>
                </c:pt>
                <c:pt idx="47414" formatCode="General">
                  <c:v>31.9099</c:v>
                </c:pt>
                <c:pt idx="47415" formatCode="General">
                  <c:v>31.910499999999999</c:v>
                </c:pt>
                <c:pt idx="47416" formatCode="General">
                  <c:v>31.911200000000001</c:v>
                </c:pt>
                <c:pt idx="47417" formatCode="General">
                  <c:v>31.911899999999999</c:v>
                </c:pt>
                <c:pt idx="47418" formatCode="General">
                  <c:v>31.912600000000001</c:v>
                </c:pt>
                <c:pt idx="47419" formatCode="General">
                  <c:v>31.9132</c:v>
                </c:pt>
                <c:pt idx="47420" formatCode="General">
                  <c:v>31.913900000000002</c:v>
                </c:pt>
                <c:pt idx="47421" formatCode="General">
                  <c:v>31.9146</c:v>
                </c:pt>
                <c:pt idx="47422" formatCode="General">
                  <c:v>31.915199999999999</c:v>
                </c:pt>
                <c:pt idx="47423" formatCode="General">
                  <c:v>31.915900000000001</c:v>
                </c:pt>
                <c:pt idx="47424" formatCode="General">
                  <c:v>31.916599999999999</c:v>
                </c:pt>
                <c:pt idx="47425" formatCode="General">
                  <c:v>31.917300000000001</c:v>
                </c:pt>
                <c:pt idx="47426" formatCode="General">
                  <c:v>31.917899999999999</c:v>
                </c:pt>
                <c:pt idx="47427" formatCode="General">
                  <c:v>31.918600000000001</c:v>
                </c:pt>
                <c:pt idx="47428" formatCode="General">
                  <c:v>31.9193</c:v>
                </c:pt>
                <c:pt idx="47429" formatCode="General">
                  <c:v>31.92</c:v>
                </c:pt>
                <c:pt idx="47430" formatCode="General">
                  <c:v>31.9206</c:v>
                </c:pt>
                <c:pt idx="47431" formatCode="General">
                  <c:v>31.921299999999999</c:v>
                </c:pt>
                <c:pt idx="47432" formatCode="General">
                  <c:v>31.922000000000001</c:v>
                </c:pt>
                <c:pt idx="47433" formatCode="General">
                  <c:v>31.922699999999999</c:v>
                </c:pt>
                <c:pt idx="47434" formatCode="General">
                  <c:v>31.923300000000001</c:v>
                </c:pt>
                <c:pt idx="47435" formatCode="General">
                  <c:v>31.923999999999999</c:v>
                </c:pt>
                <c:pt idx="47436" formatCode="General">
                  <c:v>31.924700000000001</c:v>
                </c:pt>
                <c:pt idx="47437" formatCode="General">
                  <c:v>31.9253</c:v>
                </c:pt>
                <c:pt idx="47438" formatCode="General">
                  <c:v>31.925999999999998</c:v>
                </c:pt>
                <c:pt idx="47439" formatCode="General">
                  <c:v>31.9267</c:v>
                </c:pt>
                <c:pt idx="47440" formatCode="General">
                  <c:v>31.927399999999999</c:v>
                </c:pt>
                <c:pt idx="47441" formatCode="General">
                  <c:v>31.928000000000001</c:v>
                </c:pt>
                <c:pt idx="47442" formatCode="General">
                  <c:v>31.928699999999999</c:v>
                </c:pt>
                <c:pt idx="47443" formatCode="General">
                  <c:v>31.929400000000001</c:v>
                </c:pt>
                <c:pt idx="47444" formatCode="General">
                  <c:v>31.930099999999999</c:v>
                </c:pt>
                <c:pt idx="47445" formatCode="General">
                  <c:v>31.930700000000002</c:v>
                </c:pt>
                <c:pt idx="47446" formatCode="General">
                  <c:v>31.9314</c:v>
                </c:pt>
                <c:pt idx="47447" formatCode="General">
                  <c:v>31.932099999999998</c:v>
                </c:pt>
                <c:pt idx="47448" formatCode="General">
                  <c:v>31.932700000000001</c:v>
                </c:pt>
                <c:pt idx="47449" formatCode="General">
                  <c:v>31.933399999999999</c:v>
                </c:pt>
                <c:pt idx="47450" formatCode="General">
                  <c:v>31.934100000000001</c:v>
                </c:pt>
                <c:pt idx="47451" formatCode="General">
                  <c:v>31.934799999999999</c:v>
                </c:pt>
                <c:pt idx="47452" formatCode="General">
                  <c:v>31.935400000000001</c:v>
                </c:pt>
                <c:pt idx="47453" formatCode="General">
                  <c:v>31.9361</c:v>
                </c:pt>
                <c:pt idx="47454" formatCode="General">
                  <c:v>31.936800000000002</c:v>
                </c:pt>
                <c:pt idx="47455" formatCode="General">
                  <c:v>31.9375</c:v>
                </c:pt>
                <c:pt idx="47456" formatCode="General">
                  <c:v>31.938099999999999</c:v>
                </c:pt>
                <c:pt idx="47457" formatCode="General">
                  <c:v>31.938800000000001</c:v>
                </c:pt>
                <c:pt idx="47458" formatCode="General">
                  <c:v>31.939499999999999</c:v>
                </c:pt>
                <c:pt idx="47459" formatCode="General">
                  <c:v>31.940200000000001</c:v>
                </c:pt>
                <c:pt idx="47460" formatCode="General">
                  <c:v>31.940799999999999</c:v>
                </c:pt>
                <c:pt idx="47461" formatCode="General">
                  <c:v>31.941500000000001</c:v>
                </c:pt>
                <c:pt idx="47462" formatCode="General">
                  <c:v>31.9422</c:v>
                </c:pt>
                <c:pt idx="47463" formatCode="General">
                  <c:v>31.942799999999998</c:v>
                </c:pt>
                <c:pt idx="47464" formatCode="General">
                  <c:v>31.9435</c:v>
                </c:pt>
                <c:pt idx="47465" formatCode="General">
                  <c:v>31.944199999999999</c:v>
                </c:pt>
                <c:pt idx="47466" formatCode="General">
                  <c:v>31.944900000000001</c:v>
                </c:pt>
                <c:pt idx="47467" formatCode="General">
                  <c:v>31.945499999999999</c:v>
                </c:pt>
                <c:pt idx="47468" formatCode="General">
                  <c:v>31.946200000000001</c:v>
                </c:pt>
                <c:pt idx="47469" formatCode="General">
                  <c:v>31.946899999999999</c:v>
                </c:pt>
                <c:pt idx="47470" formatCode="General">
                  <c:v>31.947600000000001</c:v>
                </c:pt>
                <c:pt idx="47471" formatCode="General">
                  <c:v>31.9482</c:v>
                </c:pt>
                <c:pt idx="47472" formatCode="General">
                  <c:v>31.948899999999998</c:v>
                </c:pt>
                <c:pt idx="47473" formatCode="General">
                  <c:v>31.9496</c:v>
                </c:pt>
                <c:pt idx="47474" formatCode="General">
                  <c:v>31.950199999999999</c:v>
                </c:pt>
                <c:pt idx="47475" formatCode="General">
                  <c:v>31.950900000000001</c:v>
                </c:pt>
                <c:pt idx="47476" formatCode="General">
                  <c:v>31.951599999999999</c:v>
                </c:pt>
                <c:pt idx="47477" formatCode="General">
                  <c:v>31.952300000000001</c:v>
                </c:pt>
                <c:pt idx="47478" formatCode="General">
                  <c:v>31.9529</c:v>
                </c:pt>
                <c:pt idx="47479" formatCode="General">
                  <c:v>31.953600000000002</c:v>
                </c:pt>
                <c:pt idx="47480" formatCode="General">
                  <c:v>31.9543</c:v>
                </c:pt>
                <c:pt idx="47481" formatCode="General">
                  <c:v>31.954999999999998</c:v>
                </c:pt>
                <c:pt idx="47482" formatCode="General">
                  <c:v>31.9556</c:v>
                </c:pt>
                <c:pt idx="47483" formatCode="General">
                  <c:v>31.956299999999999</c:v>
                </c:pt>
                <c:pt idx="47484" formatCode="General">
                  <c:v>31.957000000000001</c:v>
                </c:pt>
                <c:pt idx="47485" formatCode="General">
                  <c:v>31.957599999999999</c:v>
                </c:pt>
                <c:pt idx="47486" formatCode="General">
                  <c:v>31.958300000000001</c:v>
                </c:pt>
                <c:pt idx="47487" formatCode="General">
                  <c:v>31.959</c:v>
                </c:pt>
                <c:pt idx="47488" formatCode="General">
                  <c:v>31.959700000000002</c:v>
                </c:pt>
                <c:pt idx="47489" formatCode="General">
                  <c:v>31.9603</c:v>
                </c:pt>
                <c:pt idx="47490" formatCode="General">
                  <c:v>31.960999999999999</c:v>
                </c:pt>
                <c:pt idx="47491" formatCode="General">
                  <c:v>31.9617</c:v>
                </c:pt>
                <c:pt idx="47492" formatCode="General">
                  <c:v>31.962399999999999</c:v>
                </c:pt>
                <c:pt idx="47493" formatCode="General">
                  <c:v>31.963000000000001</c:v>
                </c:pt>
                <c:pt idx="47494" formatCode="General">
                  <c:v>31.963699999999999</c:v>
                </c:pt>
                <c:pt idx="47495" formatCode="General">
                  <c:v>31.964400000000001</c:v>
                </c:pt>
                <c:pt idx="47496" formatCode="General">
                  <c:v>31.9651</c:v>
                </c:pt>
                <c:pt idx="47497" formatCode="General">
                  <c:v>31.965699999999998</c:v>
                </c:pt>
                <c:pt idx="47498" formatCode="General">
                  <c:v>31.9664</c:v>
                </c:pt>
                <c:pt idx="47499" formatCode="General">
                  <c:v>31.967099999999999</c:v>
                </c:pt>
                <c:pt idx="47500" formatCode="General">
                  <c:v>31.967700000000001</c:v>
                </c:pt>
                <c:pt idx="47501" formatCode="General">
                  <c:v>31.968399999999999</c:v>
                </c:pt>
                <c:pt idx="47502" formatCode="General">
                  <c:v>31.969100000000001</c:v>
                </c:pt>
                <c:pt idx="47503" formatCode="General">
                  <c:v>31.969799999999999</c:v>
                </c:pt>
                <c:pt idx="47504" formatCode="General">
                  <c:v>31.970400000000001</c:v>
                </c:pt>
                <c:pt idx="47505" formatCode="General">
                  <c:v>31.9711</c:v>
                </c:pt>
                <c:pt idx="47506" formatCode="General">
                  <c:v>31.971800000000002</c:v>
                </c:pt>
                <c:pt idx="47507" formatCode="General">
                  <c:v>31.9725</c:v>
                </c:pt>
                <c:pt idx="47508" formatCode="General">
                  <c:v>31.973099999999999</c:v>
                </c:pt>
                <c:pt idx="47509" formatCode="General">
                  <c:v>31.973800000000001</c:v>
                </c:pt>
                <c:pt idx="47510" formatCode="General">
                  <c:v>31.974499999999999</c:v>
                </c:pt>
                <c:pt idx="47511" formatCode="General">
                  <c:v>31.975100000000001</c:v>
                </c:pt>
                <c:pt idx="47512" formatCode="General">
                  <c:v>31.9758</c:v>
                </c:pt>
                <c:pt idx="47513" formatCode="General">
                  <c:v>31.976500000000001</c:v>
                </c:pt>
                <c:pt idx="47514" formatCode="General">
                  <c:v>31.9772</c:v>
                </c:pt>
                <c:pt idx="47515" formatCode="General">
                  <c:v>31.977799999999998</c:v>
                </c:pt>
                <c:pt idx="47516" formatCode="General">
                  <c:v>31.9785</c:v>
                </c:pt>
                <c:pt idx="47517" formatCode="General">
                  <c:v>31.979199999999999</c:v>
                </c:pt>
                <c:pt idx="47518" formatCode="General">
                  <c:v>31.979900000000001</c:v>
                </c:pt>
                <c:pt idx="47519" formatCode="General">
                  <c:v>31.980499999999999</c:v>
                </c:pt>
                <c:pt idx="47520" formatCode="General">
                  <c:v>31.981200000000001</c:v>
                </c:pt>
                <c:pt idx="47521" formatCode="General">
                  <c:v>31.9819</c:v>
                </c:pt>
                <c:pt idx="47522" formatCode="General">
                  <c:v>31.982600000000001</c:v>
                </c:pt>
                <c:pt idx="47523" formatCode="General">
                  <c:v>31.9832</c:v>
                </c:pt>
                <c:pt idx="47524" formatCode="General">
                  <c:v>31.983899999999998</c:v>
                </c:pt>
                <c:pt idx="47525" formatCode="General">
                  <c:v>31.9846</c:v>
                </c:pt>
                <c:pt idx="47526" formatCode="General">
                  <c:v>31.985199999999999</c:v>
                </c:pt>
                <c:pt idx="47527" formatCode="General">
                  <c:v>31.985900000000001</c:v>
                </c:pt>
                <c:pt idx="47528" formatCode="General">
                  <c:v>31.986599999999999</c:v>
                </c:pt>
                <c:pt idx="47529" formatCode="General">
                  <c:v>31.987300000000001</c:v>
                </c:pt>
                <c:pt idx="47530" formatCode="General">
                  <c:v>31.9879</c:v>
                </c:pt>
                <c:pt idx="47531" formatCode="General">
                  <c:v>31.988600000000002</c:v>
                </c:pt>
                <c:pt idx="47532" formatCode="General">
                  <c:v>31.9893</c:v>
                </c:pt>
                <c:pt idx="47533" formatCode="General">
                  <c:v>31.99</c:v>
                </c:pt>
                <c:pt idx="47534" formatCode="General">
                  <c:v>31.990600000000001</c:v>
                </c:pt>
                <c:pt idx="47535" formatCode="General">
                  <c:v>31.991299999999999</c:v>
                </c:pt>
                <c:pt idx="47536" formatCode="General">
                  <c:v>31.992000000000001</c:v>
                </c:pt>
                <c:pt idx="47537" formatCode="General">
                  <c:v>31.992599999999999</c:v>
                </c:pt>
                <c:pt idx="47538" formatCode="General">
                  <c:v>31.993300000000001</c:v>
                </c:pt>
                <c:pt idx="47539" formatCode="General">
                  <c:v>31.994</c:v>
                </c:pt>
                <c:pt idx="47540" formatCode="General">
                  <c:v>31.994700000000002</c:v>
                </c:pt>
                <c:pt idx="47541" formatCode="General">
                  <c:v>31.9953</c:v>
                </c:pt>
                <c:pt idx="47542" formatCode="General">
                  <c:v>31.995999999999999</c:v>
                </c:pt>
                <c:pt idx="47543" formatCode="General">
                  <c:v>31.996700000000001</c:v>
                </c:pt>
                <c:pt idx="47544" formatCode="General">
                  <c:v>31.997399999999999</c:v>
                </c:pt>
                <c:pt idx="47545" formatCode="General">
                  <c:v>31.998000000000001</c:v>
                </c:pt>
                <c:pt idx="47546" formatCode="General">
                  <c:v>31.998699999999999</c:v>
                </c:pt>
                <c:pt idx="47547" formatCode="General">
                  <c:v>31.999400000000001</c:v>
                </c:pt>
                <c:pt idx="47548" formatCode="General">
                  <c:v>32</c:v>
                </c:pt>
                <c:pt idx="47549" formatCode="General">
                  <c:v>32.000700000000002</c:v>
                </c:pt>
                <c:pt idx="47550" formatCode="General">
                  <c:v>32.001399999999997</c:v>
                </c:pt>
                <c:pt idx="47551" formatCode="General">
                  <c:v>32.002099999999999</c:v>
                </c:pt>
                <c:pt idx="47552" formatCode="General">
                  <c:v>32.002699999999997</c:v>
                </c:pt>
                <c:pt idx="47553" formatCode="General">
                  <c:v>32.003399999999999</c:v>
                </c:pt>
                <c:pt idx="47554" formatCode="General">
                  <c:v>32.004100000000001</c:v>
                </c:pt>
                <c:pt idx="47555" formatCode="General">
                  <c:v>32.004800000000003</c:v>
                </c:pt>
                <c:pt idx="47556" formatCode="General">
                  <c:v>32.005400000000002</c:v>
                </c:pt>
                <c:pt idx="47557" formatCode="General">
                  <c:v>32.006100000000004</c:v>
                </c:pt>
                <c:pt idx="47558" formatCode="General">
                  <c:v>32.006799999999998</c:v>
                </c:pt>
                <c:pt idx="47559" formatCode="General">
                  <c:v>32.0075</c:v>
                </c:pt>
                <c:pt idx="47560" formatCode="General">
                  <c:v>32.008099999999999</c:v>
                </c:pt>
                <c:pt idx="47561" formatCode="General">
                  <c:v>32.008800000000001</c:v>
                </c:pt>
                <c:pt idx="47562" formatCode="General">
                  <c:v>32.009500000000003</c:v>
                </c:pt>
                <c:pt idx="47563" formatCode="General">
                  <c:v>32.010100000000001</c:v>
                </c:pt>
                <c:pt idx="47564" formatCode="General">
                  <c:v>32.010800000000003</c:v>
                </c:pt>
                <c:pt idx="47565" formatCode="General">
                  <c:v>32.011499999999998</c:v>
                </c:pt>
                <c:pt idx="47566" formatCode="General">
                  <c:v>32.0122</c:v>
                </c:pt>
                <c:pt idx="47567" formatCode="General">
                  <c:v>32.012799999999999</c:v>
                </c:pt>
                <c:pt idx="47568" formatCode="General">
                  <c:v>32.013500000000001</c:v>
                </c:pt>
                <c:pt idx="47569" formatCode="General">
                  <c:v>32.014200000000002</c:v>
                </c:pt>
                <c:pt idx="47570" formatCode="General">
                  <c:v>32.014899999999997</c:v>
                </c:pt>
                <c:pt idx="47571" formatCode="General">
                  <c:v>32.015500000000003</c:v>
                </c:pt>
                <c:pt idx="47572" formatCode="General">
                  <c:v>32.016199999999998</c:v>
                </c:pt>
                <c:pt idx="47573" formatCode="General">
                  <c:v>32.0169</c:v>
                </c:pt>
                <c:pt idx="47574" formatCode="General">
                  <c:v>32.017499999999998</c:v>
                </c:pt>
                <c:pt idx="47575" formatCode="General">
                  <c:v>32.0182</c:v>
                </c:pt>
                <c:pt idx="47576" formatCode="General">
                  <c:v>32.018900000000002</c:v>
                </c:pt>
                <c:pt idx="47577" formatCode="General">
                  <c:v>32.019599999999997</c:v>
                </c:pt>
                <c:pt idx="47578" formatCode="General">
                  <c:v>32.020200000000003</c:v>
                </c:pt>
                <c:pt idx="47579" formatCode="General">
                  <c:v>32.020899999999997</c:v>
                </c:pt>
                <c:pt idx="47580" formatCode="General">
                  <c:v>32.021599999999999</c:v>
                </c:pt>
                <c:pt idx="47581" formatCode="General">
                  <c:v>32.022300000000001</c:v>
                </c:pt>
                <c:pt idx="47582" formatCode="General">
                  <c:v>32.0229</c:v>
                </c:pt>
                <c:pt idx="47583" formatCode="General">
                  <c:v>32.023600000000002</c:v>
                </c:pt>
                <c:pt idx="47584" formatCode="General">
                  <c:v>32.024299999999997</c:v>
                </c:pt>
                <c:pt idx="47585" formatCode="General">
                  <c:v>32.024900000000002</c:v>
                </c:pt>
                <c:pt idx="47586" formatCode="General">
                  <c:v>32.025599999999997</c:v>
                </c:pt>
                <c:pt idx="47587" formatCode="General">
                  <c:v>32.026299999999999</c:v>
                </c:pt>
                <c:pt idx="47588" formatCode="General">
                  <c:v>32.027000000000001</c:v>
                </c:pt>
                <c:pt idx="47589" formatCode="General">
                  <c:v>32.0276</c:v>
                </c:pt>
                <c:pt idx="47590" formatCode="General">
                  <c:v>32.028300000000002</c:v>
                </c:pt>
                <c:pt idx="47591" formatCode="General">
                  <c:v>32.029000000000003</c:v>
                </c:pt>
                <c:pt idx="47592" formatCode="General">
                  <c:v>32.029699999999998</c:v>
                </c:pt>
                <c:pt idx="47593" formatCode="General">
                  <c:v>32.030299999999997</c:v>
                </c:pt>
                <c:pt idx="47594" formatCode="General">
                  <c:v>32.030999999999999</c:v>
                </c:pt>
                <c:pt idx="47595" formatCode="General">
                  <c:v>32.031700000000001</c:v>
                </c:pt>
                <c:pt idx="47596" formatCode="General">
                  <c:v>32.032400000000003</c:v>
                </c:pt>
                <c:pt idx="47597" formatCode="General">
                  <c:v>32.033000000000001</c:v>
                </c:pt>
                <c:pt idx="47598" formatCode="General">
                  <c:v>32.033700000000003</c:v>
                </c:pt>
                <c:pt idx="47599" formatCode="General">
                  <c:v>32.034399999999998</c:v>
                </c:pt>
                <c:pt idx="47600" formatCode="General">
                  <c:v>32.034999999999997</c:v>
                </c:pt>
                <c:pt idx="47601" formatCode="General">
                  <c:v>32.035699999999999</c:v>
                </c:pt>
                <c:pt idx="47602" formatCode="General">
                  <c:v>32.0364</c:v>
                </c:pt>
                <c:pt idx="47603" formatCode="General">
                  <c:v>32.037100000000002</c:v>
                </c:pt>
                <c:pt idx="47604" formatCode="General">
                  <c:v>32.037700000000001</c:v>
                </c:pt>
                <c:pt idx="47605" formatCode="General">
                  <c:v>32.038400000000003</c:v>
                </c:pt>
                <c:pt idx="47606" formatCode="General">
                  <c:v>32.039099999999998</c:v>
                </c:pt>
                <c:pt idx="47607" formatCode="General">
                  <c:v>32.0398</c:v>
                </c:pt>
                <c:pt idx="47608" formatCode="General">
                  <c:v>32.040399999999998</c:v>
                </c:pt>
                <c:pt idx="47609" formatCode="General">
                  <c:v>32.0411</c:v>
                </c:pt>
                <c:pt idx="47610" formatCode="General">
                  <c:v>32.041800000000002</c:v>
                </c:pt>
                <c:pt idx="47611" formatCode="General">
                  <c:v>32.042400000000001</c:v>
                </c:pt>
                <c:pt idx="47612" formatCode="General">
                  <c:v>32.043100000000003</c:v>
                </c:pt>
                <c:pt idx="47613" formatCode="General">
                  <c:v>32.043799999999997</c:v>
                </c:pt>
                <c:pt idx="47614" formatCode="General">
                  <c:v>32.044499999999999</c:v>
                </c:pt>
                <c:pt idx="47615" formatCode="General">
                  <c:v>32.045099999999998</c:v>
                </c:pt>
                <c:pt idx="47616" formatCode="General">
                  <c:v>32.0458</c:v>
                </c:pt>
                <c:pt idx="47617" formatCode="General">
                  <c:v>32.046500000000002</c:v>
                </c:pt>
                <c:pt idx="47618" formatCode="General">
                  <c:v>32.047199999999997</c:v>
                </c:pt>
                <c:pt idx="47619" formatCode="General">
                  <c:v>32.047800000000002</c:v>
                </c:pt>
                <c:pt idx="47620" formatCode="General">
                  <c:v>32.048499999999997</c:v>
                </c:pt>
                <c:pt idx="47621" formatCode="General">
                  <c:v>32.049199999999999</c:v>
                </c:pt>
                <c:pt idx="47622" formatCode="General">
                  <c:v>32.049900000000001</c:v>
                </c:pt>
                <c:pt idx="47623" formatCode="General">
                  <c:v>32.0505</c:v>
                </c:pt>
                <c:pt idx="47624" formatCode="General">
                  <c:v>32.051200000000001</c:v>
                </c:pt>
                <c:pt idx="47625" formatCode="General">
                  <c:v>32.051900000000003</c:v>
                </c:pt>
                <c:pt idx="47626" formatCode="General">
                  <c:v>32.052500000000002</c:v>
                </c:pt>
                <c:pt idx="47627" formatCode="General">
                  <c:v>32.053199999999997</c:v>
                </c:pt>
                <c:pt idx="47628" formatCode="General">
                  <c:v>32.053899999999999</c:v>
                </c:pt>
                <c:pt idx="47629" formatCode="General">
                  <c:v>32.054600000000001</c:v>
                </c:pt>
                <c:pt idx="47630" formatCode="General">
                  <c:v>32.055199999999999</c:v>
                </c:pt>
                <c:pt idx="47631" formatCode="General">
                  <c:v>32.055900000000001</c:v>
                </c:pt>
                <c:pt idx="47632" formatCode="General">
                  <c:v>32.056600000000003</c:v>
                </c:pt>
                <c:pt idx="47633" formatCode="General">
                  <c:v>32.057299999999998</c:v>
                </c:pt>
                <c:pt idx="47634" formatCode="General">
                  <c:v>32.057899999999997</c:v>
                </c:pt>
                <c:pt idx="47635" formatCode="General">
                  <c:v>32.058599999999998</c:v>
                </c:pt>
                <c:pt idx="47636" formatCode="General">
                  <c:v>32.0593</c:v>
                </c:pt>
                <c:pt idx="47637" formatCode="General">
                  <c:v>32.059899999999999</c:v>
                </c:pt>
                <c:pt idx="47638" formatCode="General">
                  <c:v>32.060600000000001</c:v>
                </c:pt>
                <c:pt idx="47639" formatCode="General">
                  <c:v>32.061300000000003</c:v>
                </c:pt>
                <c:pt idx="47640" formatCode="General">
                  <c:v>32.061999999999998</c:v>
                </c:pt>
                <c:pt idx="47641" formatCode="General">
                  <c:v>32.062600000000003</c:v>
                </c:pt>
                <c:pt idx="47642" formatCode="General">
                  <c:v>32.063299999999998</c:v>
                </c:pt>
                <c:pt idx="47643" formatCode="General">
                  <c:v>32.064</c:v>
                </c:pt>
                <c:pt idx="47644" formatCode="General">
                  <c:v>32.064700000000002</c:v>
                </c:pt>
                <c:pt idx="47645" formatCode="General">
                  <c:v>32.065300000000001</c:v>
                </c:pt>
                <c:pt idx="47646" formatCode="General">
                  <c:v>32.066000000000003</c:v>
                </c:pt>
                <c:pt idx="47647" formatCode="General">
                  <c:v>32.066699999999997</c:v>
                </c:pt>
                <c:pt idx="47648" formatCode="General">
                  <c:v>32.067300000000003</c:v>
                </c:pt>
                <c:pt idx="47649" formatCode="General">
                  <c:v>32.067999999999998</c:v>
                </c:pt>
                <c:pt idx="47650" formatCode="General">
                  <c:v>32.0687</c:v>
                </c:pt>
                <c:pt idx="47651" formatCode="General">
                  <c:v>32.069400000000002</c:v>
                </c:pt>
                <c:pt idx="47652" formatCode="General">
                  <c:v>32.07</c:v>
                </c:pt>
                <c:pt idx="47653" formatCode="General">
                  <c:v>32.070700000000002</c:v>
                </c:pt>
                <c:pt idx="47654" formatCode="General">
                  <c:v>32.071399999999997</c:v>
                </c:pt>
                <c:pt idx="47655" formatCode="General">
                  <c:v>32.072099999999999</c:v>
                </c:pt>
                <c:pt idx="47656" formatCode="General">
                  <c:v>32.072699999999998</c:v>
                </c:pt>
                <c:pt idx="47657" formatCode="General">
                  <c:v>32.073399999999999</c:v>
                </c:pt>
                <c:pt idx="47658" formatCode="General">
                  <c:v>32.074100000000001</c:v>
                </c:pt>
                <c:pt idx="47659" formatCode="General">
                  <c:v>32.074800000000003</c:v>
                </c:pt>
                <c:pt idx="47660" formatCode="General">
                  <c:v>32.075400000000002</c:v>
                </c:pt>
                <c:pt idx="47661" formatCode="General">
                  <c:v>32.076099999999997</c:v>
                </c:pt>
                <c:pt idx="47662" formatCode="General">
                  <c:v>32.076799999999999</c:v>
                </c:pt>
                <c:pt idx="47663" formatCode="General">
                  <c:v>32.077399999999997</c:v>
                </c:pt>
                <c:pt idx="47664" formatCode="General">
                  <c:v>32.078099999999999</c:v>
                </c:pt>
                <c:pt idx="47665" formatCode="General">
                  <c:v>32.078800000000001</c:v>
                </c:pt>
                <c:pt idx="47666" formatCode="General">
                  <c:v>32.079500000000003</c:v>
                </c:pt>
                <c:pt idx="47667" formatCode="General">
                  <c:v>32.080100000000002</c:v>
                </c:pt>
                <c:pt idx="47668" formatCode="General">
                  <c:v>32.080800000000004</c:v>
                </c:pt>
                <c:pt idx="47669" formatCode="General">
                  <c:v>32.081499999999998</c:v>
                </c:pt>
                <c:pt idx="47670" formatCode="General">
                  <c:v>32.0822</c:v>
                </c:pt>
                <c:pt idx="47671" formatCode="General">
                  <c:v>32.082799999999999</c:v>
                </c:pt>
                <c:pt idx="47672" formatCode="General">
                  <c:v>32.083500000000001</c:v>
                </c:pt>
                <c:pt idx="47673" formatCode="General">
                  <c:v>32.084200000000003</c:v>
                </c:pt>
                <c:pt idx="47674" formatCode="General">
                  <c:v>32.084800000000001</c:v>
                </c:pt>
                <c:pt idx="47675" formatCode="General">
                  <c:v>32.085500000000003</c:v>
                </c:pt>
                <c:pt idx="47676" formatCode="General">
                  <c:v>32.086199999999998</c:v>
                </c:pt>
                <c:pt idx="47677" formatCode="General">
                  <c:v>32.0869</c:v>
                </c:pt>
                <c:pt idx="47678" formatCode="General">
                  <c:v>32.087499999999999</c:v>
                </c:pt>
                <c:pt idx="47679" formatCode="General">
                  <c:v>32.088200000000001</c:v>
                </c:pt>
                <c:pt idx="47680" formatCode="General">
                  <c:v>32.088900000000002</c:v>
                </c:pt>
                <c:pt idx="47681" formatCode="General">
                  <c:v>32.089599999999997</c:v>
                </c:pt>
                <c:pt idx="47682" formatCode="General">
                  <c:v>32.090200000000003</c:v>
                </c:pt>
                <c:pt idx="47683" formatCode="General">
                  <c:v>32.090899999999998</c:v>
                </c:pt>
                <c:pt idx="47684" formatCode="General">
                  <c:v>32.0916</c:v>
                </c:pt>
                <c:pt idx="47685" formatCode="General">
                  <c:v>32.092300000000002</c:v>
                </c:pt>
                <c:pt idx="47686" formatCode="General">
                  <c:v>32.0929</c:v>
                </c:pt>
                <c:pt idx="47687" formatCode="General">
                  <c:v>32.093600000000002</c:v>
                </c:pt>
                <c:pt idx="47688" formatCode="General">
                  <c:v>32.094299999999997</c:v>
                </c:pt>
                <c:pt idx="47689" formatCode="General">
                  <c:v>32.094900000000003</c:v>
                </c:pt>
                <c:pt idx="47690" formatCode="General">
                  <c:v>32.095599999999997</c:v>
                </c:pt>
                <c:pt idx="47691" formatCode="General">
                  <c:v>32.096299999999999</c:v>
                </c:pt>
                <c:pt idx="47692" formatCode="General">
                  <c:v>32.097000000000001</c:v>
                </c:pt>
                <c:pt idx="47693" formatCode="General">
                  <c:v>32.0976</c:v>
                </c:pt>
                <c:pt idx="47694" formatCode="General">
                  <c:v>32.098300000000002</c:v>
                </c:pt>
                <c:pt idx="47695" formatCode="General">
                  <c:v>32.098999999999997</c:v>
                </c:pt>
                <c:pt idx="47696" formatCode="General">
                  <c:v>32.099699999999999</c:v>
                </c:pt>
                <c:pt idx="47697" formatCode="General">
                  <c:v>32.100299999999997</c:v>
                </c:pt>
                <c:pt idx="47698" formatCode="General">
                  <c:v>32.100999999999999</c:v>
                </c:pt>
                <c:pt idx="47699" formatCode="General">
                  <c:v>32.101700000000001</c:v>
                </c:pt>
                <c:pt idx="47700" formatCode="General">
                  <c:v>32.1023</c:v>
                </c:pt>
                <c:pt idx="47701" formatCode="General">
                  <c:v>32.103000000000002</c:v>
                </c:pt>
                <c:pt idx="47702" formatCode="General">
                  <c:v>32.103700000000003</c:v>
                </c:pt>
                <c:pt idx="47703" formatCode="General">
                  <c:v>32.104399999999998</c:v>
                </c:pt>
                <c:pt idx="47704" formatCode="General">
                  <c:v>32.104999999999997</c:v>
                </c:pt>
                <c:pt idx="47705" formatCode="General">
                  <c:v>32.105699999999999</c:v>
                </c:pt>
                <c:pt idx="47706" formatCode="General">
                  <c:v>32.106400000000001</c:v>
                </c:pt>
                <c:pt idx="47707" formatCode="General">
                  <c:v>32.107100000000003</c:v>
                </c:pt>
                <c:pt idx="47708" formatCode="General">
                  <c:v>32.107700000000001</c:v>
                </c:pt>
                <c:pt idx="47709" formatCode="General">
                  <c:v>32.108400000000003</c:v>
                </c:pt>
                <c:pt idx="47710" formatCode="General">
                  <c:v>32.109099999999998</c:v>
                </c:pt>
                <c:pt idx="47711" formatCode="General">
                  <c:v>32.109699999999997</c:v>
                </c:pt>
                <c:pt idx="47712" formatCode="General">
                  <c:v>32.110399999999998</c:v>
                </c:pt>
                <c:pt idx="47713" formatCode="General">
                  <c:v>32.1111</c:v>
                </c:pt>
                <c:pt idx="47714" formatCode="General">
                  <c:v>32.111800000000002</c:v>
                </c:pt>
                <c:pt idx="47715" formatCode="General">
                  <c:v>32.112400000000001</c:v>
                </c:pt>
                <c:pt idx="47716" formatCode="General">
                  <c:v>32.113100000000003</c:v>
                </c:pt>
                <c:pt idx="47717" formatCode="General">
                  <c:v>32.113799999999998</c:v>
                </c:pt>
                <c:pt idx="47718" formatCode="General">
                  <c:v>32.1145</c:v>
                </c:pt>
                <c:pt idx="47719" formatCode="General">
                  <c:v>32.115099999999998</c:v>
                </c:pt>
                <c:pt idx="47720" formatCode="General">
                  <c:v>32.1158</c:v>
                </c:pt>
                <c:pt idx="47721" formatCode="General">
                  <c:v>32.116500000000002</c:v>
                </c:pt>
                <c:pt idx="47722" formatCode="General">
                  <c:v>32.117199999999997</c:v>
                </c:pt>
                <c:pt idx="47723" formatCode="General">
                  <c:v>32.117800000000003</c:v>
                </c:pt>
                <c:pt idx="47724" formatCode="General">
                  <c:v>32.118499999999997</c:v>
                </c:pt>
                <c:pt idx="47725" formatCode="General">
                  <c:v>32.119199999999999</c:v>
                </c:pt>
                <c:pt idx="47726" formatCode="General">
                  <c:v>32.119799999999998</c:v>
                </c:pt>
                <c:pt idx="47727" formatCode="General">
                  <c:v>32.1205</c:v>
                </c:pt>
                <c:pt idx="47728" formatCode="General">
                  <c:v>32.121200000000002</c:v>
                </c:pt>
                <c:pt idx="47729" formatCode="General">
                  <c:v>32.121899999999997</c:v>
                </c:pt>
                <c:pt idx="47730" formatCode="General">
                  <c:v>32.122500000000002</c:v>
                </c:pt>
                <c:pt idx="47731" formatCode="General">
                  <c:v>32.123199999999997</c:v>
                </c:pt>
                <c:pt idx="47732" formatCode="General">
                  <c:v>32.123899999999999</c:v>
                </c:pt>
                <c:pt idx="47733" formatCode="General">
                  <c:v>32.124600000000001</c:v>
                </c:pt>
                <c:pt idx="47734" formatCode="General">
                  <c:v>32.1252</c:v>
                </c:pt>
                <c:pt idx="47735" formatCode="General">
                  <c:v>32.125900000000001</c:v>
                </c:pt>
                <c:pt idx="47736" formatCode="General">
                  <c:v>32.126600000000003</c:v>
                </c:pt>
                <c:pt idx="47737" formatCode="General">
                  <c:v>32.127200000000002</c:v>
                </c:pt>
                <c:pt idx="47738" formatCode="General">
                  <c:v>32.127899999999997</c:v>
                </c:pt>
                <c:pt idx="47739" formatCode="General">
                  <c:v>32.128599999999999</c:v>
                </c:pt>
                <c:pt idx="47740" formatCode="General">
                  <c:v>32.129300000000001</c:v>
                </c:pt>
                <c:pt idx="47741" formatCode="General">
                  <c:v>32.129899999999999</c:v>
                </c:pt>
                <c:pt idx="47742" formatCode="General">
                  <c:v>32.130600000000001</c:v>
                </c:pt>
                <c:pt idx="47743" formatCode="General">
                  <c:v>32.131300000000003</c:v>
                </c:pt>
                <c:pt idx="47744" formatCode="General">
                  <c:v>32.131999999999998</c:v>
                </c:pt>
                <c:pt idx="47745" formatCode="General">
                  <c:v>32.132599999999996</c:v>
                </c:pt>
                <c:pt idx="47746" formatCode="General">
                  <c:v>32.133299999999998</c:v>
                </c:pt>
                <c:pt idx="47747" formatCode="General">
                  <c:v>32.134</c:v>
                </c:pt>
                <c:pt idx="47748" formatCode="General">
                  <c:v>32.134599999999999</c:v>
                </c:pt>
                <c:pt idx="47749" formatCode="General">
                  <c:v>32.135300000000001</c:v>
                </c:pt>
                <c:pt idx="47750" formatCode="General">
                  <c:v>32.136000000000003</c:v>
                </c:pt>
                <c:pt idx="47751" formatCode="General">
                  <c:v>32.136699999999998</c:v>
                </c:pt>
                <c:pt idx="47752" formatCode="General">
                  <c:v>32.137300000000003</c:v>
                </c:pt>
                <c:pt idx="47753" formatCode="General">
                  <c:v>32.137999999999998</c:v>
                </c:pt>
                <c:pt idx="47754" formatCode="General">
                  <c:v>32.1387</c:v>
                </c:pt>
                <c:pt idx="47755" formatCode="General">
                  <c:v>32.139400000000002</c:v>
                </c:pt>
                <c:pt idx="47756" formatCode="General">
                  <c:v>32.14</c:v>
                </c:pt>
                <c:pt idx="47757" formatCode="General">
                  <c:v>32.140700000000002</c:v>
                </c:pt>
                <c:pt idx="47758" formatCode="General">
                  <c:v>32.141399999999997</c:v>
                </c:pt>
                <c:pt idx="47759" formatCode="General">
                  <c:v>32.142099999999999</c:v>
                </c:pt>
                <c:pt idx="47760" formatCode="General">
                  <c:v>32.142699999999998</c:v>
                </c:pt>
                <c:pt idx="47761" formatCode="General">
                  <c:v>32.1434</c:v>
                </c:pt>
                <c:pt idx="47762" formatCode="General">
                  <c:v>32.144100000000002</c:v>
                </c:pt>
                <c:pt idx="47763" formatCode="General">
                  <c:v>32.1447</c:v>
                </c:pt>
                <c:pt idx="47764" formatCode="General">
                  <c:v>32.145400000000002</c:v>
                </c:pt>
                <c:pt idx="47765" formatCode="General">
                  <c:v>32.146099999999997</c:v>
                </c:pt>
                <c:pt idx="47766" formatCode="General">
                  <c:v>32.146799999999999</c:v>
                </c:pt>
                <c:pt idx="47767" formatCode="General">
                  <c:v>32.147399999999998</c:v>
                </c:pt>
                <c:pt idx="47768" formatCode="General">
                  <c:v>32.148099999999999</c:v>
                </c:pt>
                <c:pt idx="47769" formatCode="General">
                  <c:v>32.148800000000001</c:v>
                </c:pt>
                <c:pt idx="47770" formatCode="General">
                  <c:v>32.149500000000003</c:v>
                </c:pt>
                <c:pt idx="47771" formatCode="General">
                  <c:v>32.150100000000002</c:v>
                </c:pt>
                <c:pt idx="47772" formatCode="General">
                  <c:v>32.150799999999997</c:v>
                </c:pt>
                <c:pt idx="47773" formatCode="General">
                  <c:v>32.151499999999999</c:v>
                </c:pt>
                <c:pt idx="47774" formatCode="General">
                  <c:v>32.152099999999997</c:v>
                </c:pt>
                <c:pt idx="47775" formatCode="General">
                  <c:v>32.152799999999999</c:v>
                </c:pt>
                <c:pt idx="47776" formatCode="General">
                  <c:v>32.153500000000001</c:v>
                </c:pt>
                <c:pt idx="47777" formatCode="General">
                  <c:v>32.154200000000003</c:v>
                </c:pt>
                <c:pt idx="47778" formatCode="General">
                  <c:v>32.154800000000002</c:v>
                </c:pt>
                <c:pt idx="47779" formatCode="General">
                  <c:v>32.155500000000004</c:v>
                </c:pt>
                <c:pt idx="47780" formatCode="General">
                  <c:v>32.156199999999998</c:v>
                </c:pt>
                <c:pt idx="47781" formatCode="General">
                  <c:v>32.1569</c:v>
                </c:pt>
                <c:pt idx="47782" formatCode="General">
                  <c:v>32.157499999999999</c:v>
                </c:pt>
                <c:pt idx="47783" formatCode="General">
                  <c:v>32.158200000000001</c:v>
                </c:pt>
                <c:pt idx="47784" formatCode="General">
                  <c:v>32.158900000000003</c:v>
                </c:pt>
                <c:pt idx="47785" formatCode="General">
                  <c:v>32.159599999999998</c:v>
                </c:pt>
                <c:pt idx="47786" formatCode="General">
                  <c:v>32.160200000000003</c:v>
                </c:pt>
                <c:pt idx="47787" formatCode="General">
                  <c:v>32.160899999999998</c:v>
                </c:pt>
                <c:pt idx="47788" formatCode="General">
                  <c:v>32.1616</c:v>
                </c:pt>
                <c:pt idx="47789" formatCode="General">
                  <c:v>32.162199999999999</c:v>
                </c:pt>
                <c:pt idx="47790" formatCode="General">
                  <c:v>32.1629</c:v>
                </c:pt>
                <c:pt idx="47791" formatCode="General">
                  <c:v>32.163600000000002</c:v>
                </c:pt>
                <c:pt idx="47792" formatCode="General">
                  <c:v>32.164299999999997</c:v>
                </c:pt>
                <c:pt idx="47793" formatCode="General">
                  <c:v>32.164900000000003</c:v>
                </c:pt>
                <c:pt idx="47794" formatCode="General">
                  <c:v>32.165599999999998</c:v>
                </c:pt>
                <c:pt idx="47795" formatCode="General">
                  <c:v>32.1663</c:v>
                </c:pt>
                <c:pt idx="47796" formatCode="General">
                  <c:v>32.167000000000002</c:v>
                </c:pt>
                <c:pt idx="47797" formatCode="General">
                  <c:v>32.1676</c:v>
                </c:pt>
                <c:pt idx="47798" formatCode="General">
                  <c:v>32.168300000000002</c:v>
                </c:pt>
                <c:pt idx="47799" formatCode="General">
                  <c:v>32.168999999999997</c:v>
                </c:pt>
                <c:pt idx="47800" formatCode="General">
                  <c:v>32.169600000000003</c:v>
                </c:pt>
                <c:pt idx="47801" formatCode="General">
                  <c:v>32.170299999999997</c:v>
                </c:pt>
                <c:pt idx="47802" formatCode="General">
                  <c:v>32.170999999999999</c:v>
                </c:pt>
                <c:pt idx="47803" formatCode="General">
                  <c:v>32.171700000000001</c:v>
                </c:pt>
                <c:pt idx="47804" formatCode="General">
                  <c:v>32.1723</c:v>
                </c:pt>
                <c:pt idx="47805" formatCode="General">
                  <c:v>32.173000000000002</c:v>
                </c:pt>
                <c:pt idx="47806" formatCode="General">
                  <c:v>32.173699999999997</c:v>
                </c:pt>
                <c:pt idx="47807" formatCode="General">
                  <c:v>32.174399999999999</c:v>
                </c:pt>
                <c:pt idx="47808" formatCode="General">
                  <c:v>32.174999999999997</c:v>
                </c:pt>
                <c:pt idx="47809" formatCode="General">
                  <c:v>32.175699999999999</c:v>
                </c:pt>
                <c:pt idx="47810" formatCode="General">
                  <c:v>32.176400000000001</c:v>
                </c:pt>
                <c:pt idx="47811" formatCode="General">
                  <c:v>32.177</c:v>
                </c:pt>
                <c:pt idx="47812" formatCode="General">
                  <c:v>32.177700000000002</c:v>
                </c:pt>
                <c:pt idx="47813" formatCode="General">
                  <c:v>32.178400000000003</c:v>
                </c:pt>
                <c:pt idx="47814" formatCode="General">
                  <c:v>32.179099999999998</c:v>
                </c:pt>
                <c:pt idx="47815" formatCode="General">
                  <c:v>32.179699999999997</c:v>
                </c:pt>
                <c:pt idx="47816" formatCode="General">
                  <c:v>32.180399999999999</c:v>
                </c:pt>
                <c:pt idx="47817" formatCode="General">
                  <c:v>32.181100000000001</c:v>
                </c:pt>
                <c:pt idx="47818" formatCode="General">
                  <c:v>32.181800000000003</c:v>
                </c:pt>
                <c:pt idx="47819" formatCode="General">
                  <c:v>32.182400000000001</c:v>
                </c:pt>
                <c:pt idx="47820" formatCode="General">
                  <c:v>32.183100000000003</c:v>
                </c:pt>
                <c:pt idx="47821" formatCode="General">
                  <c:v>32.183799999999998</c:v>
                </c:pt>
                <c:pt idx="47822" formatCode="General">
                  <c:v>32.1845</c:v>
                </c:pt>
                <c:pt idx="47823" formatCode="General">
                  <c:v>32.185099999999998</c:v>
                </c:pt>
                <c:pt idx="47824" formatCode="General">
                  <c:v>32.1858</c:v>
                </c:pt>
                <c:pt idx="47825" formatCode="General">
                  <c:v>32.186500000000002</c:v>
                </c:pt>
                <c:pt idx="47826" formatCode="General">
                  <c:v>32.187100000000001</c:v>
                </c:pt>
                <c:pt idx="47827" formatCode="General">
                  <c:v>32.187800000000003</c:v>
                </c:pt>
                <c:pt idx="47828" formatCode="General">
                  <c:v>32.188499999999998</c:v>
                </c:pt>
                <c:pt idx="47829" formatCode="General">
                  <c:v>32.1892</c:v>
                </c:pt>
                <c:pt idx="47830" formatCode="General">
                  <c:v>32.189799999999998</c:v>
                </c:pt>
                <c:pt idx="47831" formatCode="General">
                  <c:v>32.1905</c:v>
                </c:pt>
                <c:pt idx="47832" formatCode="General">
                  <c:v>32.191200000000002</c:v>
                </c:pt>
                <c:pt idx="47833" formatCode="General">
                  <c:v>32.191899999999997</c:v>
                </c:pt>
                <c:pt idx="47834" formatCode="General">
                  <c:v>32.192500000000003</c:v>
                </c:pt>
                <c:pt idx="47835" formatCode="General">
                  <c:v>32.193199999999997</c:v>
                </c:pt>
                <c:pt idx="47836" formatCode="General">
                  <c:v>32.193899999999999</c:v>
                </c:pt>
                <c:pt idx="47837" formatCode="General">
                  <c:v>32.194499999999998</c:v>
                </c:pt>
                <c:pt idx="47838" formatCode="General">
                  <c:v>32.1952</c:v>
                </c:pt>
                <c:pt idx="47839" formatCode="General">
                  <c:v>32.195900000000002</c:v>
                </c:pt>
                <c:pt idx="47840" formatCode="General">
                  <c:v>32.196599999999997</c:v>
                </c:pt>
                <c:pt idx="47841" formatCode="General">
                  <c:v>32.197200000000002</c:v>
                </c:pt>
                <c:pt idx="47842" formatCode="General">
                  <c:v>32.197899999999997</c:v>
                </c:pt>
                <c:pt idx="47843" formatCode="General">
                  <c:v>32.198599999999999</c:v>
                </c:pt>
                <c:pt idx="47844" formatCode="General">
                  <c:v>32.199300000000001</c:v>
                </c:pt>
                <c:pt idx="47845" formatCode="General">
                  <c:v>32.1999</c:v>
                </c:pt>
                <c:pt idx="47846" formatCode="General">
                  <c:v>32.200600000000001</c:v>
                </c:pt>
                <c:pt idx="47847" formatCode="General">
                  <c:v>32.201300000000003</c:v>
                </c:pt>
                <c:pt idx="47848" formatCode="General">
                  <c:v>32.201999999999998</c:v>
                </c:pt>
                <c:pt idx="47849" formatCode="General">
                  <c:v>32.202599999999997</c:v>
                </c:pt>
                <c:pt idx="47850" formatCode="General">
                  <c:v>32.203299999999999</c:v>
                </c:pt>
                <c:pt idx="47851" formatCode="General">
                  <c:v>32.204000000000001</c:v>
                </c:pt>
                <c:pt idx="47852" formatCode="General">
                  <c:v>32.204599999999999</c:v>
                </c:pt>
                <c:pt idx="47853" formatCode="General">
                  <c:v>32.205300000000001</c:v>
                </c:pt>
                <c:pt idx="47854" formatCode="General">
                  <c:v>32.206000000000003</c:v>
                </c:pt>
                <c:pt idx="47855" formatCode="General">
                  <c:v>32.206699999999998</c:v>
                </c:pt>
                <c:pt idx="47856" formatCode="General">
                  <c:v>32.207299999999996</c:v>
                </c:pt>
                <c:pt idx="47857" formatCode="General">
                  <c:v>32.207999999999998</c:v>
                </c:pt>
                <c:pt idx="47858" formatCode="General">
                  <c:v>32.2087</c:v>
                </c:pt>
                <c:pt idx="47859" formatCode="General">
                  <c:v>32.209400000000002</c:v>
                </c:pt>
                <c:pt idx="47860" formatCode="General">
                  <c:v>32.21</c:v>
                </c:pt>
                <c:pt idx="47861" formatCode="General">
                  <c:v>32.210700000000003</c:v>
                </c:pt>
                <c:pt idx="47862" formatCode="General">
                  <c:v>32.211399999999998</c:v>
                </c:pt>
                <c:pt idx="47863" formatCode="General">
                  <c:v>32.212000000000003</c:v>
                </c:pt>
                <c:pt idx="47864" formatCode="General">
                  <c:v>32.212699999999998</c:v>
                </c:pt>
                <c:pt idx="47865" formatCode="General">
                  <c:v>32.2134</c:v>
                </c:pt>
                <c:pt idx="47866" formatCode="General">
                  <c:v>32.214100000000002</c:v>
                </c:pt>
                <c:pt idx="47867" formatCode="General">
                  <c:v>32.214700000000001</c:v>
                </c:pt>
                <c:pt idx="47868" formatCode="General">
                  <c:v>32.215400000000002</c:v>
                </c:pt>
                <c:pt idx="47869" formatCode="General">
                  <c:v>32.216099999999997</c:v>
                </c:pt>
                <c:pt idx="47870" formatCode="General">
                  <c:v>32.216799999999999</c:v>
                </c:pt>
                <c:pt idx="47871" formatCode="General">
                  <c:v>32.217399999999998</c:v>
                </c:pt>
                <c:pt idx="47872" formatCode="General">
                  <c:v>32.2181</c:v>
                </c:pt>
                <c:pt idx="47873" formatCode="General">
                  <c:v>32.218800000000002</c:v>
                </c:pt>
                <c:pt idx="47874" formatCode="General">
                  <c:v>32.2194</c:v>
                </c:pt>
                <c:pt idx="47875" formatCode="General">
                  <c:v>32.220100000000002</c:v>
                </c:pt>
                <c:pt idx="47876" formatCode="General">
                  <c:v>32.220799999999997</c:v>
                </c:pt>
                <c:pt idx="47877" formatCode="General">
                  <c:v>32.221499999999999</c:v>
                </c:pt>
                <c:pt idx="47878" formatCode="General">
                  <c:v>32.222099999999998</c:v>
                </c:pt>
                <c:pt idx="47879" formatCode="General">
                  <c:v>32.222799999999999</c:v>
                </c:pt>
                <c:pt idx="47880" formatCode="General">
                  <c:v>32.223500000000001</c:v>
                </c:pt>
                <c:pt idx="47881" formatCode="General">
                  <c:v>32.224200000000003</c:v>
                </c:pt>
                <c:pt idx="47882" formatCode="General">
                  <c:v>32.224800000000002</c:v>
                </c:pt>
                <c:pt idx="47883" formatCode="General">
                  <c:v>32.225499999999997</c:v>
                </c:pt>
                <c:pt idx="47884" formatCode="General">
                  <c:v>32.226199999999999</c:v>
                </c:pt>
                <c:pt idx="47885" formatCode="General">
                  <c:v>32.226900000000001</c:v>
                </c:pt>
                <c:pt idx="47886" formatCode="General">
                  <c:v>32.227499999999999</c:v>
                </c:pt>
                <c:pt idx="47887" formatCode="General">
                  <c:v>32.228200000000001</c:v>
                </c:pt>
                <c:pt idx="47888" formatCode="General">
                  <c:v>32.228900000000003</c:v>
                </c:pt>
                <c:pt idx="47889" formatCode="General">
                  <c:v>32.229500000000002</c:v>
                </c:pt>
                <c:pt idx="47890" formatCode="General">
                  <c:v>32.230200000000004</c:v>
                </c:pt>
                <c:pt idx="47891" formatCode="General">
                  <c:v>32.230899999999998</c:v>
                </c:pt>
                <c:pt idx="47892" formatCode="General">
                  <c:v>32.2316</c:v>
                </c:pt>
                <c:pt idx="47893" formatCode="General">
                  <c:v>32.232199999999999</c:v>
                </c:pt>
                <c:pt idx="47894" formatCode="General">
                  <c:v>32.232900000000001</c:v>
                </c:pt>
                <c:pt idx="47895" formatCode="General">
                  <c:v>32.233600000000003</c:v>
                </c:pt>
                <c:pt idx="47896" formatCode="General">
                  <c:v>32.234299999999998</c:v>
                </c:pt>
                <c:pt idx="47897" formatCode="General">
                  <c:v>32.234900000000003</c:v>
                </c:pt>
                <c:pt idx="47898" formatCode="General">
                  <c:v>32.235599999999998</c:v>
                </c:pt>
                <c:pt idx="47899" formatCode="General">
                  <c:v>32.2363</c:v>
                </c:pt>
                <c:pt idx="47900" formatCode="General">
                  <c:v>32.236899999999999</c:v>
                </c:pt>
                <c:pt idx="47901" formatCode="General">
                  <c:v>32.2376</c:v>
                </c:pt>
                <c:pt idx="47902" formatCode="General">
                  <c:v>32.238300000000002</c:v>
                </c:pt>
                <c:pt idx="47903" formatCode="General">
                  <c:v>32.238999999999997</c:v>
                </c:pt>
                <c:pt idx="47904" formatCode="General">
                  <c:v>32.239600000000003</c:v>
                </c:pt>
                <c:pt idx="47905" formatCode="General">
                  <c:v>32.240299999999998</c:v>
                </c:pt>
                <c:pt idx="47906" formatCode="General">
                  <c:v>32.241</c:v>
                </c:pt>
                <c:pt idx="47907" formatCode="General">
                  <c:v>32.241700000000002</c:v>
                </c:pt>
                <c:pt idx="47908" formatCode="General">
                  <c:v>32.2423</c:v>
                </c:pt>
                <c:pt idx="47909" formatCode="General">
                  <c:v>32.243000000000002</c:v>
                </c:pt>
                <c:pt idx="47910" formatCode="General">
                  <c:v>32.243699999999997</c:v>
                </c:pt>
                <c:pt idx="47911" formatCode="General">
                  <c:v>32.244300000000003</c:v>
                </c:pt>
                <c:pt idx="47912" formatCode="General">
                  <c:v>32.244999999999997</c:v>
                </c:pt>
                <c:pt idx="47913" formatCode="General">
                  <c:v>32.245699999999999</c:v>
                </c:pt>
                <c:pt idx="47914" formatCode="General">
                  <c:v>32.246400000000001</c:v>
                </c:pt>
                <c:pt idx="47915" formatCode="General">
                  <c:v>32.247</c:v>
                </c:pt>
                <c:pt idx="47916" formatCode="General">
                  <c:v>32.247700000000002</c:v>
                </c:pt>
                <c:pt idx="47917" formatCode="General">
                  <c:v>32.248399999999997</c:v>
                </c:pt>
                <c:pt idx="47918" formatCode="General">
                  <c:v>32.249099999999999</c:v>
                </c:pt>
                <c:pt idx="47919" formatCode="General">
                  <c:v>32.249699999999997</c:v>
                </c:pt>
                <c:pt idx="47920" formatCode="General">
                  <c:v>32.250399999999999</c:v>
                </c:pt>
                <c:pt idx="47921" formatCode="General">
                  <c:v>32.251100000000001</c:v>
                </c:pt>
                <c:pt idx="47922" formatCode="General">
                  <c:v>32.251800000000003</c:v>
                </c:pt>
                <c:pt idx="47923" formatCode="General">
                  <c:v>32.252400000000002</c:v>
                </c:pt>
                <c:pt idx="47924" formatCode="General">
                  <c:v>32.253100000000003</c:v>
                </c:pt>
                <c:pt idx="47925" formatCode="General">
                  <c:v>32.253799999999998</c:v>
                </c:pt>
                <c:pt idx="47926" formatCode="General">
                  <c:v>32.254399999999997</c:v>
                </c:pt>
                <c:pt idx="47927" formatCode="General">
                  <c:v>32.255099999999999</c:v>
                </c:pt>
                <c:pt idx="47928" formatCode="General">
                  <c:v>32.255800000000001</c:v>
                </c:pt>
                <c:pt idx="47929" formatCode="General">
                  <c:v>32.256500000000003</c:v>
                </c:pt>
                <c:pt idx="47930" formatCode="General">
                  <c:v>32.257100000000001</c:v>
                </c:pt>
                <c:pt idx="47931" formatCode="General">
                  <c:v>32.257800000000003</c:v>
                </c:pt>
                <c:pt idx="47932" formatCode="General">
                  <c:v>32.258499999999998</c:v>
                </c:pt>
                <c:pt idx="47933" formatCode="General">
                  <c:v>32.2592</c:v>
                </c:pt>
                <c:pt idx="47934" formatCode="General">
                  <c:v>32.259799999999998</c:v>
                </c:pt>
                <c:pt idx="47935" formatCode="General">
                  <c:v>32.2605</c:v>
                </c:pt>
                <c:pt idx="47936" formatCode="General">
                  <c:v>32.261200000000002</c:v>
                </c:pt>
                <c:pt idx="47937" formatCode="General">
                  <c:v>32.261800000000001</c:v>
                </c:pt>
                <c:pt idx="47938" formatCode="General">
                  <c:v>32.262500000000003</c:v>
                </c:pt>
                <c:pt idx="47939" formatCode="General">
                  <c:v>32.263199999999998</c:v>
                </c:pt>
                <c:pt idx="47940" formatCode="General">
                  <c:v>32.2639</c:v>
                </c:pt>
                <c:pt idx="47941" formatCode="General">
                  <c:v>32.264499999999998</c:v>
                </c:pt>
                <c:pt idx="47942" formatCode="General">
                  <c:v>32.2652</c:v>
                </c:pt>
                <c:pt idx="47943" formatCode="General">
                  <c:v>32.265900000000002</c:v>
                </c:pt>
                <c:pt idx="47944" formatCode="General">
                  <c:v>32.266599999999997</c:v>
                </c:pt>
                <c:pt idx="47945" formatCode="General">
                  <c:v>32.267200000000003</c:v>
                </c:pt>
                <c:pt idx="47946" formatCode="General">
                  <c:v>32.267899999999997</c:v>
                </c:pt>
                <c:pt idx="47947" formatCode="General">
                  <c:v>32.268599999999999</c:v>
                </c:pt>
                <c:pt idx="47948" formatCode="General">
                  <c:v>32.269300000000001</c:v>
                </c:pt>
                <c:pt idx="47949" formatCode="General">
                  <c:v>32.2699</c:v>
                </c:pt>
                <c:pt idx="47950" formatCode="General">
                  <c:v>32.270600000000002</c:v>
                </c:pt>
                <c:pt idx="47951" formatCode="General">
                  <c:v>32.271299999999997</c:v>
                </c:pt>
                <c:pt idx="47952" formatCode="General">
                  <c:v>32.271900000000002</c:v>
                </c:pt>
                <c:pt idx="47953" formatCode="General">
                  <c:v>32.272599999999997</c:v>
                </c:pt>
                <c:pt idx="47954" formatCode="General">
                  <c:v>32.273299999999999</c:v>
                </c:pt>
                <c:pt idx="47955" formatCode="General">
                  <c:v>32.274000000000001</c:v>
                </c:pt>
                <c:pt idx="47956" formatCode="General">
                  <c:v>32.2746</c:v>
                </c:pt>
                <c:pt idx="47957" formatCode="General">
                  <c:v>32.275300000000001</c:v>
                </c:pt>
                <c:pt idx="47958" formatCode="General">
                  <c:v>32.276000000000003</c:v>
                </c:pt>
                <c:pt idx="47959" formatCode="General">
                  <c:v>32.276699999999998</c:v>
                </c:pt>
                <c:pt idx="47960" formatCode="General">
                  <c:v>32.277299999999997</c:v>
                </c:pt>
                <c:pt idx="47961" formatCode="General">
                  <c:v>32.277999999999999</c:v>
                </c:pt>
                <c:pt idx="47962" formatCode="General">
                  <c:v>32.278700000000001</c:v>
                </c:pt>
                <c:pt idx="47963" formatCode="General">
                  <c:v>32.279299999999999</c:v>
                </c:pt>
                <c:pt idx="47964" formatCode="General">
                  <c:v>32.28</c:v>
                </c:pt>
                <c:pt idx="47965" formatCode="General">
                  <c:v>32.280700000000003</c:v>
                </c:pt>
                <c:pt idx="47966" formatCode="General">
                  <c:v>32.281399999999998</c:v>
                </c:pt>
                <c:pt idx="47967" formatCode="General">
                  <c:v>32.281999999999996</c:v>
                </c:pt>
                <c:pt idx="47968" formatCode="General">
                  <c:v>32.282699999999998</c:v>
                </c:pt>
                <c:pt idx="47969" formatCode="General">
                  <c:v>32.2834</c:v>
                </c:pt>
                <c:pt idx="47970" formatCode="General">
                  <c:v>32.284100000000002</c:v>
                </c:pt>
                <c:pt idx="47971" formatCode="General">
                  <c:v>32.284700000000001</c:v>
                </c:pt>
                <c:pt idx="47972" formatCode="General">
                  <c:v>32.285400000000003</c:v>
                </c:pt>
                <c:pt idx="47973" formatCode="General">
                  <c:v>32.286099999999998</c:v>
                </c:pt>
                <c:pt idx="47974" formatCode="General">
                  <c:v>32.286700000000003</c:v>
                </c:pt>
                <c:pt idx="47975" formatCode="General">
                  <c:v>32.287399999999998</c:v>
                </c:pt>
                <c:pt idx="47976" formatCode="General">
                  <c:v>32.2881</c:v>
                </c:pt>
                <c:pt idx="47977" formatCode="General">
                  <c:v>32.288800000000002</c:v>
                </c:pt>
                <c:pt idx="47978" formatCode="General">
                  <c:v>32.289400000000001</c:v>
                </c:pt>
                <c:pt idx="47979" formatCode="General">
                  <c:v>32.290100000000002</c:v>
                </c:pt>
                <c:pt idx="47980" formatCode="General">
                  <c:v>32.290799999999997</c:v>
                </c:pt>
                <c:pt idx="47981" formatCode="General">
                  <c:v>32.291499999999999</c:v>
                </c:pt>
                <c:pt idx="47982" formatCode="General">
                  <c:v>32.292099999999998</c:v>
                </c:pt>
                <c:pt idx="47983" formatCode="General">
                  <c:v>32.2928</c:v>
                </c:pt>
                <c:pt idx="47984" formatCode="General">
                  <c:v>32.293500000000002</c:v>
                </c:pt>
                <c:pt idx="47985" formatCode="General">
                  <c:v>32.294199999999996</c:v>
                </c:pt>
                <c:pt idx="47986" formatCode="General">
                  <c:v>32.294800000000002</c:v>
                </c:pt>
                <c:pt idx="47987" formatCode="General">
                  <c:v>32.295499999999997</c:v>
                </c:pt>
                <c:pt idx="47988" formatCode="General">
                  <c:v>32.296199999999999</c:v>
                </c:pt>
                <c:pt idx="47989" formatCode="General">
                  <c:v>32.296799999999998</c:v>
                </c:pt>
                <c:pt idx="47990" formatCode="General">
                  <c:v>32.297499999999999</c:v>
                </c:pt>
                <c:pt idx="47991" formatCode="General">
                  <c:v>32.298200000000001</c:v>
                </c:pt>
                <c:pt idx="47992" formatCode="General">
                  <c:v>32.298900000000003</c:v>
                </c:pt>
                <c:pt idx="47993" formatCode="General">
                  <c:v>32.299500000000002</c:v>
                </c:pt>
                <c:pt idx="47994" formatCode="General">
                  <c:v>32.300199999999997</c:v>
                </c:pt>
                <c:pt idx="47995" formatCode="General">
                  <c:v>32.300899999999999</c:v>
                </c:pt>
                <c:pt idx="47996" formatCode="General">
                  <c:v>32.301600000000001</c:v>
                </c:pt>
                <c:pt idx="47997" formatCode="General">
                  <c:v>32.302199999999999</c:v>
                </c:pt>
                <c:pt idx="47998" formatCode="General">
                  <c:v>32.302900000000001</c:v>
                </c:pt>
                <c:pt idx="47999" formatCode="General">
                  <c:v>32.303600000000003</c:v>
                </c:pt>
                <c:pt idx="48000" formatCode="General">
                  <c:v>32.304200000000002</c:v>
                </c:pt>
                <c:pt idx="48001" formatCode="General">
                  <c:v>32.304900000000004</c:v>
                </c:pt>
                <c:pt idx="48002" formatCode="General">
                  <c:v>32.305599999999998</c:v>
                </c:pt>
                <c:pt idx="48003" formatCode="General">
                  <c:v>32.3063</c:v>
                </c:pt>
                <c:pt idx="48004" formatCode="General">
                  <c:v>32.306899999999999</c:v>
                </c:pt>
                <c:pt idx="48005" formatCode="General">
                  <c:v>32.307600000000001</c:v>
                </c:pt>
                <c:pt idx="48006" formatCode="General">
                  <c:v>32.308300000000003</c:v>
                </c:pt>
                <c:pt idx="48007" formatCode="General">
                  <c:v>32.308999999999997</c:v>
                </c:pt>
                <c:pt idx="48008" formatCode="General">
                  <c:v>32.309600000000003</c:v>
                </c:pt>
                <c:pt idx="48009" formatCode="General">
                  <c:v>32.310299999999998</c:v>
                </c:pt>
                <c:pt idx="48010" formatCode="General">
                  <c:v>32.311</c:v>
                </c:pt>
                <c:pt idx="48011" formatCode="General">
                  <c:v>32.311599999999999</c:v>
                </c:pt>
                <c:pt idx="48012" formatCode="General">
                  <c:v>32.3123</c:v>
                </c:pt>
                <c:pt idx="48013" formatCode="General">
                  <c:v>32.313000000000002</c:v>
                </c:pt>
                <c:pt idx="48014" formatCode="General">
                  <c:v>32.313699999999997</c:v>
                </c:pt>
                <c:pt idx="48015" formatCode="General">
                  <c:v>32.314300000000003</c:v>
                </c:pt>
                <c:pt idx="48016" formatCode="General">
                  <c:v>32.314999999999998</c:v>
                </c:pt>
                <c:pt idx="48017" formatCode="General">
                  <c:v>32.3157</c:v>
                </c:pt>
                <c:pt idx="48018" formatCode="General">
                  <c:v>32.316400000000002</c:v>
                </c:pt>
                <c:pt idx="48019" formatCode="General">
                  <c:v>32.317</c:v>
                </c:pt>
                <c:pt idx="48020" formatCode="General">
                  <c:v>32.317700000000002</c:v>
                </c:pt>
                <c:pt idx="48021" formatCode="General">
                  <c:v>32.318399999999997</c:v>
                </c:pt>
                <c:pt idx="48022" formatCode="General">
                  <c:v>32.319099999999999</c:v>
                </c:pt>
                <c:pt idx="48023" formatCode="General">
                  <c:v>32.319699999999997</c:v>
                </c:pt>
                <c:pt idx="48024" formatCode="General">
                  <c:v>32.320399999999999</c:v>
                </c:pt>
                <c:pt idx="48025" formatCode="General">
                  <c:v>32.321100000000001</c:v>
                </c:pt>
                <c:pt idx="48026" formatCode="General">
                  <c:v>32.3217</c:v>
                </c:pt>
                <c:pt idx="48027" formatCode="General">
                  <c:v>32.322400000000002</c:v>
                </c:pt>
                <c:pt idx="48028" formatCode="General">
                  <c:v>32.323099999999997</c:v>
                </c:pt>
                <c:pt idx="48029" formatCode="General">
                  <c:v>32.323799999999999</c:v>
                </c:pt>
                <c:pt idx="48030" formatCode="General">
                  <c:v>32.324399999999997</c:v>
                </c:pt>
                <c:pt idx="48031" formatCode="General">
                  <c:v>32.325099999999999</c:v>
                </c:pt>
                <c:pt idx="48032" formatCode="General">
                  <c:v>32.325800000000001</c:v>
                </c:pt>
                <c:pt idx="48033" formatCode="General">
                  <c:v>32.326500000000003</c:v>
                </c:pt>
                <c:pt idx="48034" formatCode="General">
                  <c:v>32.327100000000002</c:v>
                </c:pt>
                <c:pt idx="48035" formatCode="General">
                  <c:v>32.327800000000003</c:v>
                </c:pt>
                <c:pt idx="48036" formatCode="General">
                  <c:v>32.328499999999998</c:v>
                </c:pt>
                <c:pt idx="48037" formatCode="General">
                  <c:v>32.329099999999997</c:v>
                </c:pt>
                <c:pt idx="48038" formatCode="General">
                  <c:v>32.329799999999999</c:v>
                </c:pt>
                <c:pt idx="48039" formatCode="General">
                  <c:v>32.330500000000001</c:v>
                </c:pt>
                <c:pt idx="48040" formatCode="General">
                  <c:v>32.331200000000003</c:v>
                </c:pt>
                <c:pt idx="48041" formatCode="General">
                  <c:v>32.331800000000001</c:v>
                </c:pt>
                <c:pt idx="48042" formatCode="General">
                  <c:v>32.332500000000003</c:v>
                </c:pt>
                <c:pt idx="48043" formatCode="General">
                  <c:v>32.333199999999998</c:v>
                </c:pt>
                <c:pt idx="48044" formatCode="General">
                  <c:v>32.3339</c:v>
                </c:pt>
                <c:pt idx="48045" formatCode="General">
                  <c:v>32.334499999999998</c:v>
                </c:pt>
                <c:pt idx="48046" formatCode="General">
                  <c:v>32.3352</c:v>
                </c:pt>
                <c:pt idx="48047" formatCode="General">
                  <c:v>32.335900000000002</c:v>
                </c:pt>
                <c:pt idx="48048" formatCode="General">
                  <c:v>32.336599999999997</c:v>
                </c:pt>
                <c:pt idx="48049" formatCode="General">
                  <c:v>32.337200000000003</c:v>
                </c:pt>
                <c:pt idx="48050" formatCode="General">
                  <c:v>32.337899999999998</c:v>
                </c:pt>
                <c:pt idx="48051" formatCode="General">
                  <c:v>32.3386</c:v>
                </c:pt>
                <c:pt idx="48052" formatCode="General">
                  <c:v>32.339199999999998</c:v>
                </c:pt>
                <c:pt idx="48053" formatCode="General">
                  <c:v>32.3399</c:v>
                </c:pt>
                <c:pt idx="48054" formatCode="General">
                  <c:v>32.340600000000002</c:v>
                </c:pt>
                <c:pt idx="48055" formatCode="General">
                  <c:v>32.341299999999997</c:v>
                </c:pt>
                <c:pt idx="48056" formatCode="General">
                  <c:v>32.341900000000003</c:v>
                </c:pt>
                <c:pt idx="48057" formatCode="General">
                  <c:v>32.342599999999997</c:v>
                </c:pt>
                <c:pt idx="48058" formatCode="General">
                  <c:v>32.343299999999999</c:v>
                </c:pt>
                <c:pt idx="48059" formatCode="General">
                  <c:v>32.344000000000001</c:v>
                </c:pt>
                <c:pt idx="48060" formatCode="General">
                  <c:v>32.3446</c:v>
                </c:pt>
                <c:pt idx="48061" formatCode="General">
                  <c:v>32.345300000000002</c:v>
                </c:pt>
                <c:pt idx="48062" formatCode="General">
                  <c:v>32.345999999999997</c:v>
                </c:pt>
                <c:pt idx="48063" formatCode="General">
                  <c:v>32.346600000000002</c:v>
                </c:pt>
                <c:pt idx="48064" formatCode="General">
                  <c:v>32.347299999999997</c:v>
                </c:pt>
                <c:pt idx="48065" formatCode="General">
                  <c:v>32.347999999999999</c:v>
                </c:pt>
                <c:pt idx="48066" formatCode="General">
                  <c:v>32.348700000000001</c:v>
                </c:pt>
                <c:pt idx="48067" formatCode="General">
                  <c:v>32.349299999999999</c:v>
                </c:pt>
                <c:pt idx="48068" formatCode="General">
                  <c:v>32.35</c:v>
                </c:pt>
                <c:pt idx="48069" formatCode="General">
                  <c:v>32.350700000000003</c:v>
                </c:pt>
                <c:pt idx="48070" formatCode="General">
                  <c:v>32.351399999999998</c:v>
                </c:pt>
                <c:pt idx="48071" formatCode="General">
                  <c:v>32.351999999999997</c:v>
                </c:pt>
                <c:pt idx="48072" formatCode="General">
                  <c:v>32.352699999999999</c:v>
                </c:pt>
                <c:pt idx="48073" formatCode="General">
                  <c:v>32.353400000000001</c:v>
                </c:pt>
                <c:pt idx="48074" formatCode="General">
                  <c:v>32.353999999999999</c:v>
                </c:pt>
                <c:pt idx="48075" formatCode="General">
                  <c:v>32.354700000000001</c:v>
                </c:pt>
                <c:pt idx="48076" formatCode="General">
                  <c:v>32.355400000000003</c:v>
                </c:pt>
                <c:pt idx="48077" formatCode="General">
                  <c:v>32.356099999999998</c:v>
                </c:pt>
                <c:pt idx="48078" formatCode="General">
                  <c:v>32.356699999999996</c:v>
                </c:pt>
                <c:pt idx="48079" formatCode="General">
                  <c:v>32.357399999999998</c:v>
                </c:pt>
                <c:pt idx="48080" formatCode="General">
                  <c:v>32.3581</c:v>
                </c:pt>
                <c:pt idx="48081" formatCode="General">
                  <c:v>32.358800000000002</c:v>
                </c:pt>
                <c:pt idx="48082" formatCode="General">
                  <c:v>32.359400000000001</c:v>
                </c:pt>
                <c:pt idx="48083" formatCode="General">
                  <c:v>32.360100000000003</c:v>
                </c:pt>
                <c:pt idx="48084" formatCode="General">
                  <c:v>32.360799999999998</c:v>
                </c:pt>
                <c:pt idx="48085" formatCode="General">
                  <c:v>32.361499999999999</c:v>
                </c:pt>
                <c:pt idx="48086" formatCode="General">
                  <c:v>32.362099999999998</c:v>
                </c:pt>
                <c:pt idx="48087" formatCode="General">
                  <c:v>32.3628</c:v>
                </c:pt>
                <c:pt idx="48088" formatCode="General">
                  <c:v>32.363500000000002</c:v>
                </c:pt>
                <c:pt idx="48089" formatCode="General">
                  <c:v>32.364100000000001</c:v>
                </c:pt>
                <c:pt idx="48090" formatCode="General">
                  <c:v>32.364800000000002</c:v>
                </c:pt>
                <c:pt idx="48091" formatCode="General">
                  <c:v>32.365499999999997</c:v>
                </c:pt>
                <c:pt idx="48092" formatCode="General">
                  <c:v>32.366199999999999</c:v>
                </c:pt>
                <c:pt idx="48093" formatCode="General">
                  <c:v>32.366799999999998</c:v>
                </c:pt>
                <c:pt idx="48094" formatCode="General">
                  <c:v>32.3675</c:v>
                </c:pt>
                <c:pt idx="48095" formatCode="General">
                  <c:v>32.368200000000002</c:v>
                </c:pt>
                <c:pt idx="48096" formatCode="General">
                  <c:v>32.368899999999996</c:v>
                </c:pt>
                <c:pt idx="48097" formatCode="General">
                  <c:v>32.369500000000002</c:v>
                </c:pt>
                <c:pt idx="48098" formatCode="General">
                  <c:v>32.370199999999997</c:v>
                </c:pt>
                <c:pt idx="48099" formatCode="General">
                  <c:v>32.370899999999999</c:v>
                </c:pt>
                <c:pt idx="48100" formatCode="General">
                  <c:v>32.371499999999997</c:v>
                </c:pt>
                <c:pt idx="48101" formatCode="General">
                  <c:v>32.372199999999999</c:v>
                </c:pt>
                <c:pt idx="48102" formatCode="General">
                  <c:v>32.372900000000001</c:v>
                </c:pt>
                <c:pt idx="48103" formatCode="General">
                  <c:v>32.373600000000003</c:v>
                </c:pt>
                <c:pt idx="48104" formatCode="General">
                  <c:v>32.374200000000002</c:v>
                </c:pt>
                <c:pt idx="48105" formatCode="General">
                  <c:v>32.374899999999997</c:v>
                </c:pt>
                <c:pt idx="48106" formatCode="General">
                  <c:v>32.375599999999999</c:v>
                </c:pt>
                <c:pt idx="48107" formatCode="General">
                  <c:v>32.376300000000001</c:v>
                </c:pt>
                <c:pt idx="48108" formatCode="General">
                  <c:v>32.376899999999999</c:v>
                </c:pt>
                <c:pt idx="48109" formatCode="General">
                  <c:v>32.377600000000001</c:v>
                </c:pt>
                <c:pt idx="48110" formatCode="General">
                  <c:v>32.378300000000003</c:v>
                </c:pt>
                <c:pt idx="48111" formatCode="General">
                  <c:v>32.378999999999998</c:v>
                </c:pt>
                <c:pt idx="48112" formatCode="General">
                  <c:v>32.379600000000003</c:v>
                </c:pt>
                <c:pt idx="48113" formatCode="General">
                  <c:v>32.380299999999998</c:v>
                </c:pt>
                <c:pt idx="48114" formatCode="General">
                  <c:v>32.381</c:v>
                </c:pt>
                <c:pt idx="48115" formatCode="General">
                  <c:v>32.381599999999999</c:v>
                </c:pt>
                <c:pt idx="48116" formatCode="General">
                  <c:v>32.382300000000001</c:v>
                </c:pt>
                <c:pt idx="48117" formatCode="General">
                  <c:v>32.383000000000003</c:v>
                </c:pt>
                <c:pt idx="48118" formatCode="General">
                  <c:v>32.383699999999997</c:v>
                </c:pt>
                <c:pt idx="48119" formatCode="General">
                  <c:v>32.384300000000003</c:v>
                </c:pt>
                <c:pt idx="48120" formatCode="General">
                  <c:v>32.384999999999998</c:v>
                </c:pt>
                <c:pt idx="48121" formatCode="General">
                  <c:v>32.3857</c:v>
                </c:pt>
                <c:pt idx="48122" formatCode="General">
                  <c:v>32.386400000000002</c:v>
                </c:pt>
                <c:pt idx="48123" formatCode="General">
                  <c:v>32.387</c:v>
                </c:pt>
                <c:pt idx="48124" formatCode="General">
                  <c:v>32.387700000000002</c:v>
                </c:pt>
                <c:pt idx="48125" formatCode="General">
                  <c:v>32.388399999999997</c:v>
                </c:pt>
                <c:pt idx="48126" formatCode="General">
                  <c:v>32.389000000000003</c:v>
                </c:pt>
                <c:pt idx="48127" formatCode="General">
                  <c:v>32.389699999999998</c:v>
                </c:pt>
                <c:pt idx="48128" formatCode="General">
                  <c:v>32.3904</c:v>
                </c:pt>
                <c:pt idx="48129" formatCode="General">
                  <c:v>32.391100000000002</c:v>
                </c:pt>
                <c:pt idx="48130" formatCode="General">
                  <c:v>32.3917</c:v>
                </c:pt>
                <c:pt idx="48131" formatCode="General">
                  <c:v>32.392400000000002</c:v>
                </c:pt>
                <c:pt idx="48132" formatCode="General">
                  <c:v>32.393099999999997</c:v>
                </c:pt>
                <c:pt idx="48133" formatCode="General">
                  <c:v>32.393799999999999</c:v>
                </c:pt>
                <c:pt idx="48134" formatCode="General">
                  <c:v>32.394399999999997</c:v>
                </c:pt>
                <c:pt idx="48135" formatCode="General">
                  <c:v>32.395099999999999</c:v>
                </c:pt>
                <c:pt idx="48136" formatCode="General">
                  <c:v>32.395800000000001</c:v>
                </c:pt>
                <c:pt idx="48137" formatCode="General">
                  <c:v>32.3964</c:v>
                </c:pt>
                <c:pt idx="48138" formatCode="General">
                  <c:v>32.397100000000002</c:v>
                </c:pt>
                <c:pt idx="48139" formatCode="General">
                  <c:v>32.397799999999997</c:v>
                </c:pt>
                <c:pt idx="48140" formatCode="General">
                  <c:v>32.398499999999999</c:v>
                </c:pt>
                <c:pt idx="48141" formatCode="General">
                  <c:v>32.399099999999997</c:v>
                </c:pt>
                <c:pt idx="48142" formatCode="General">
                  <c:v>32.399799999999999</c:v>
                </c:pt>
                <c:pt idx="48143" formatCode="General">
                  <c:v>32.400500000000001</c:v>
                </c:pt>
                <c:pt idx="48144" formatCode="General">
                  <c:v>32.401200000000003</c:v>
                </c:pt>
                <c:pt idx="48145" formatCode="General">
                  <c:v>32.401800000000001</c:v>
                </c:pt>
                <c:pt idx="48146" formatCode="General">
                  <c:v>32.402500000000003</c:v>
                </c:pt>
                <c:pt idx="48147" formatCode="General">
                  <c:v>32.403199999999998</c:v>
                </c:pt>
                <c:pt idx="48148" formatCode="General">
                  <c:v>32.4039</c:v>
                </c:pt>
                <c:pt idx="48149" formatCode="General">
                  <c:v>32.404499999999999</c:v>
                </c:pt>
                <c:pt idx="48150" formatCode="General">
                  <c:v>32.405200000000001</c:v>
                </c:pt>
                <c:pt idx="48151" formatCode="General">
                  <c:v>32.405900000000003</c:v>
                </c:pt>
                <c:pt idx="48152" formatCode="General">
                  <c:v>32.406500000000001</c:v>
                </c:pt>
                <c:pt idx="48153" formatCode="General">
                  <c:v>32.407200000000003</c:v>
                </c:pt>
                <c:pt idx="48154" formatCode="General">
                  <c:v>32.407899999999998</c:v>
                </c:pt>
                <c:pt idx="48155" formatCode="General">
                  <c:v>32.4086</c:v>
                </c:pt>
                <c:pt idx="48156" formatCode="General">
                  <c:v>32.409199999999998</c:v>
                </c:pt>
                <c:pt idx="48157" formatCode="General">
                  <c:v>32.4099</c:v>
                </c:pt>
                <c:pt idx="48158" formatCode="General">
                  <c:v>32.410600000000002</c:v>
                </c:pt>
                <c:pt idx="48159" formatCode="General">
                  <c:v>32.411299999999997</c:v>
                </c:pt>
                <c:pt idx="48160" formatCode="General">
                  <c:v>32.411900000000003</c:v>
                </c:pt>
                <c:pt idx="48161" formatCode="General">
                  <c:v>32.412599999999998</c:v>
                </c:pt>
                <c:pt idx="48162" formatCode="General">
                  <c:v>32.4133</c:v>
                </c:pt>
                <c:pt idx="48163" formatCode="General">
                  <c:v>32.413899999999998</c:v>
                </c:pt>
                <c:pt idx="48164" formatCode="General">
                  <c:v>32.4146</c:v>
                </c:pt>
                <c:pt idx="48165" formatCode="General">
                  <c:v>32.415300000000002</c:v>
                </c:pt>
                <c:pt idx="48166" formatCode="General">
                  <c:v>32.415999999999997</c:v>
                </c:pt>
                <c:pt idx="48167" formatCode="General">
                  <c:v>32.416600000000003</c:v>
                </c:pt>
                <c:pt idx="48168" formatCode="General">
                  <c:v>32.417299999999997</c:v>
                </c:pt>
                <c:pt idx="48169" formatCode="General">
                  <c:v>32.417999999999999</c:v>
                </c:pt>
                <c:pt idx="48170" formatCode="General">
                  <c:v>32.418700000000001</c:v>
                </c:pt>
                <c:pt idx="48171" formatCode="General">
                  <c:v>32.4193</c:v>
                </c:pt>
                <c:pt idx="48172" formatCode="General">
                  <c:v>32.42</c:v>
                </c:pt>
                <c:pt idx="48173" formatCode="General">
                  <c:v>32.420699999999997</c:v>
                </c:pt>
                <c:pt idx="48174" formatCode="General">
                  <c:v>32.421300000000002</c:v>
                </c:pt>
                <c:pt idx="48175" formatCode="General">
                  <c:v>32.421999999999997</c:v>
                </c:pt>
                <c:pt idx="48176" formatCode="General">
                  <c:v>32.422699999999999</c:v>
                </c:pt>
                <c:pt idx="48177" formatCode="General">
                  <c:v>32.423400000000001</c:v>
                </c:pt>
                <c:pt idx="48178" formatCode="General">
                  <c:v>32.423999999999999</c:v>
                </c:pt>
                <c:pt idx="48179" formatCode="General">
                  <c:v>32.424700000000001</c:v>
                </c:pt>
                <c:pt idx="48180" formatCode="General">
                  <c:v>32.425400000000003</c:v>
                </c:pt>
                <c:pt idx="48181" formatCode="General">
                  <c:v>32.426099999999998</c:v>
                </c:pt>
                <c:pt idx="48182" formatCode="General">
                  <c:v>32.426699999999997</c:v>
                </c:pt>
                <c:pt idx="48183" formatCode="General">
                  <c:v>32.427399999999999</c:v>
                </c:pt>
                <c:pt idx="48184" formatCode="General">
                  <c:v>32.428100000000001</c:v>
                </c:pt>
                <c:pt idx="48185" formatCode="General">
                  <c:v>32.428800000000003</c:v>
                </c:pt>
                <c:pt idx="48186" formatCode="General">
                  <c:v>32.429400000000001</c:v>
                </c:pt>
                <c:pt idx="48187" formatCode="General">
                  <c:v>32.430100000000003</c:v>
                </c:pt>
                <c:pt idx="48188" formatCode="General">
                  <c:v>32.430799999999998</c:v>
                </c:pt>
                <c:pt idx="48189" formatCode="General">
                  <c:v>32.431399999999996</c:v>
                </c:pt>
                <c:pt idx="48190" formatCode="General">
                  <c:v>32.432099999999998</c:v>
                </c:pt>
                <c:pt idx="48191" formatCode="General">
                  <c:v>32.4328</c:v>
                </c:pt>
                <c:pt idx="48192" formatCode="General">
                  <c:v>32.433500000000002</c:v>
                </c:pt>
                <c:pt idx="48193" formatCode="General">
                  <c:v>32.434100000000001</c:v>
                </c:pt>
                <c:pt idx="48194" formatCode="General">
                  <c:v>32.434800000000003</c:v>
                </c:pt>
                <c:pt idx="48195" formatCode="General">
                  <c:v>32.435499999999998</c:v>
                </c:pt>
                <c:pt idx="48196" formatCode="General">
                  <c:v>32.436199999999999</c:v>
                </c:pt>
                <c:pt idx="48197" formatCode="General">
                  <c:v>32.436799999999998</c:v>
                </c:pt>
                <c:pt idx="48198" formatCode="General">
                  <c:v>32.4375</c:v>
                </c:pt>
                <c:pt idx="48199" formatCode="General">
                  <c:v>32.438200000000002</c:v>
                </c:pt>
                <c:pt idx="48200" formatCode="General">
                  <c:v>32.438800000000001</c:v>
                </c:pt>
                <c:pt idx="48201" formatCode="General">
                  <c:v>32.439500000000002</c:v>
                </c:pt>
                <c:pt idx="48202" formatCode="General">
                  <c:v>32.440199999999997</c:v>
                </c:pt>
                <c:pt idx="48203" formatCode="General">
                  <c:v>32.440899999999999</c:v>
                </c:pt>
                <c:pt idx="48204" formatCode="General">
                  <c:v>32.441499999999998</c:v>
                </c:pt>
                <c:pt idx="48205" formatCode="General">
                  <c:v>32.4422</c:v>
                </c:pt>
                <c:pt idx="48206" formatCode="General">
                  <c:v>32.442900000000002</c:v>
                </c:pt>
                <c:pt idx="48207" formatCode="General">
                  <c:v>32.443600000000004</c:v>
                </c:pt>
                <c:pt idx="48208" formatCode="General">
                  <c:v>32.444200000000002</c:v>
                </c:pt>
                <c:pt idx="48209" formatCode="General">
                  <c:v>32.444899999999997</c:v>
                </c:pt>
                <c:pt idx="48210" formatCode="General">
                  <c:v>32.445599999999999</c:v>
                </c:pt>
                <c:pt idx="48211" formatCode="General">
                  <c:v>32.446300000000001</c:v>
                </c:pt>
                <c:pt idx="48212" formatCode="General">
                  <c:v>32.446899999999999</c:v>
                </c:pt>
                <c:pt idx="48213" formatCode="General">
                  <c:v>32.447600000000001</c:v>
                </c:pt>
                <c:pt idx="48214" formatCode="General">
                  <c:v>32.448300000000003</c:v>
                </c:pt>
                <c:pt idx="48215" formatCode="General">
                  <c:v>32.448900000000002</c:v>
                </c:pt>
                <c:pt idx="48216" formatCode="General">
                  <c:v>32.449599999999997</c:v>
                </c:pt>
                <c:pt idx="48217" formatCode="General">
                  <c:v>32.450299999999999</c:v>
                </c:pt>
                <c:pt idx="48218" formatCode="General">
                  <c:v>32.451000000000001</c:v>
                </c:pt>
                <c:pt idx="48219" formatCode="General">
                  <c:v>32.451599999999999</c:v>
                </c:pt>
                <c:pt idx="48220" formatCode="General">
                  <c:v>32.452300000000001</c:v>
                </c:pt>
                <c:pt idx="48221" formatCode="General">
                  <c:v>32.453000000000003</c:v>
                </c:pt>
                <c:pt idx="48222" formatCode="General">
                  <c:v>32.453699999999998</c:v>
                </c:pt>
                <c:pt idx="48223" formatCode="General">
                  <c:v>32.454300000000003</c:v>
                </c:pt>
                <c:pt idx="48224" formatCode="General">
                  <c:v>32.454999999999998</c:v>
                </c:pt>
                <c:pt idx="48225" formatCode="General">
                  <c:v>32.4557</c:v>
                </c:pt>
                <c:pt idx="48226" formatCode="General">
                  <c:v>32.456299999999999</c:v>
                </c:pt>
                <c:pt idx="48227" formatCode="General">
                  <c:v>32.457000000000001</c:v>
                </c:pt>
                <c:pt idx="48228" formatCode="General">
                  <c:v>32.457700000000003</c:v>
                </c:pt>
                <c:pt idx="48229" formatCode="General">
                  <c:v>32.458399999999997</c:v>
                </c:pt>
                <c:pt idx="48230" formatCode="General">
                  <c:v>32.459000000000003</c:v>
                </c:pt>
                <c:pt idx="48231" formatCode="General">
                  <c:v>32.459699999999998</c:v>
                </c:pt>
                <c:pt idx="48232" formatCode="General">
                  <c:v>32.4604</c:v>
                </c:pt>
                <c:pt idx="48233" formatCode="General">
                  <c:v>32.461100000000002</c:v>
                </c:pt>
                <c:pt idx="48234" formatCode="General">
                  <c:v>32.4617</c:v>
                </c:pt>
                <c:pt idx="48235" formatCode="General">
                  <c:v>32.462400000000002</c:v>
                </c:pt>
                <c:pt idx="48236" formatCode="General">
                  <c:v>32.463099999999997</c:v>
                </c:pt>
                <c:pt idx="48237" formatCode="General">
                  <c:v>32.463700000000003</c:v>
                </c:pt>
                <c:pt idx="48238" formatCode="General">
                  <c:v>32.464399999999998</c:v>
                </c:pt>
                <c:pt idx="48239" formatCode="General">
                  <c:v>32.4651</c:v>
                </c:pt>
                <c:pt idx="48240" formatCode="General">
                  <c:v>32.465800000000002</c:v>
                </c:pt>
                <c:pt idx="48241" formatCode="General">
                  <c:v>32.4664</c:v>
                </c:pt>
                <c:pt idx="48242" formatCode="General">
                  <c:v>32.467100000000002</c:v>
                </c:pt>
                <c:pt idx="48243" formatCode="General">
                  <c:v>32.467799999999997</c:v>
                </c:pt>
                <c:pt idx="48244" formatCode="General">
                  <c:v>32.468499999999999</c:v>
                </c:pt>
                <c:pt idx="48245" formatCode="General">
                  <c:v>32.469099999999997</c:v>
                </c:pt>
                <c:pt idx="48246" formatCode="General">
                  <c:v>32.469799999999999</c:v>
                </c:pt>
                <c:pt idx="48247" formatCode="General">
                  <c:v>32.470500000000001</c:v>
                </c:pt>
                <c:pt idx="48248" formatCode="General">
                  <c:v>32.471200000000003</c:v>
                </c:pt>
                <c:pt idx="48249" formatCode="General">
                  <c:v>32.471800000000002</c:v>
                </c:pt>
                <c:pt idx="48250" formatCode="General">
                  <c:v>32.472499999999997</c:v>
                </c:pt>
                <c:pt idx="48251" formatCode="General">
                  <c:v>32.473199999999999</c:v>
                </c:pt>
                <c:pt idx="48252" formatCode="General">
                  <c:v>32.473799999999997</c:v>
                </c:pt>
                <c:pt idx="48253" formatCode="General">
                  <c:v>32.474499999999999</c:v>
                </c:pt>
                <c:pt idx="48254" formatCode="General">
                  <c:v>32.475200000000001</c:v>
                </c:pt>
                <c:pt idx="48255" formatCode="General">
                  <c:v>32.475900000000003</c:v>
                </c:pt>
                <c:pt idx="48256" formatCode="General">
                  <c:v>32.476500000000001</c:v>
                </c:pt>
                <c:pt idx="48257" formatCode="General">
                  <c:v>32.477200000000003</c:v>
                </c:pt>
                <c:pt idx="48258" formatCode="General">
                  <c:v>32.477899999999998</c:v>
                </c:pt>
                <c:pt idx="48259" formatCode="General">
                  <c:v>32.4786</c:v>
                </c:pt>
                <c:pt idx="48260" formatCode="General">
                  <c:v>32.479199999999999</c:v>
                </c:pt>
                <c:pt idx="48261" formatCode="General">
                  <c:v>32.479900000000001</c:v>
                </c:pt>
                <c:pt idx="48262" formatCode="General">
                  <c:v>32.480600000000003</c:v>
                </c:pt>
                <c:pt idx="48263" formatCode="General">
                  <c:v>32.481200000000001</c:v>
                </c:pt>
                <c:pt idx="48264" formatCode="General">
                  <c:v>32.481900000000003</c:v>
                </c:pt>
                <c:pt idx="48265" formatCode="General">
                  <c:v>32.482599999999998</c:v>
                </c:pt>
                <c:pt idx="48266" formatCode="General">
                  <c:v>32.4833</c:v>
                </c:pt>
                <c:pt idx="48267" formatCode="General">
                  <c:v>32.483899999999998</c:v>
                </c:pt>
                <c:pt idx="48268" formatCode="General">
                  <c:v>32.4846</c:v>
                </c:pt>
                <c:pt idx="48269" formatCode="General">
                  <c:v>32.485300000000002</c:v>
                </c:pt>
                <c:pt idx="48270" formatCode="General">
                  <c:v>32.485999999999997</c:v>
                </c:pt>
                <c:pt idx="48271" formatCode="General">
                  <c:v>32.486600000000003</c:v>
                </c:pt>
                <c:pt idx="48272" formatCode="General">
                  <c:v>32.487299999999998</c:v>
                </c:pt>
                <c:pt idx="48273" formatCode="General">
                  <c:v>32.488</c:v>
                </c:pt>
                <c:pt idx="48274" formatCode="General">
                  <c:v>32.488700000000001</c:v>
                </c:pt>
                <c:pt idx="48275" formatCode="General">
                  <c:v>32.4893</c:v>
                </c:pt>
                <c:pt idx="48276" formatCode="General">
                  <c:v>32.49</c:v>
                </c:pt>
                <c:pt idx="48277" formatCode="General">
                  <c:v>32.490699999999997</c:v>
                </c:pt>
                <c:pt idx="48278" formatCode="General">
                  <c:v>32.491300000000003</c:v>
                </c:pt>
                <c:pt idx="48279" formatCode="General">
                  <c:v>32.491999999999997</c:v>
                </c:pt>
                <c:pt idx="48280" formatCode="General">
                  <c:v>32.492699999999999</c:v>
                </c:pt>
                <c:pt idx="48281" formatCode="General">
                  <c:v>32.493400000000001</c:v>
                </c:pt>
                <c:pt idx="48282" formatCode="General">
                  <c:v>32.494</c:v>
                </c:pt>
                <c:pt idx="48283" formatCode="General">
                  <c:v>32.494700000000002</c:v>
                </c:pt>
                <c:pt idx="48284" formatCode="General">
                  <c:v>32.495399999999997</c:v>
                </c:pt>
                <c:pt idx="48285" formatCode="General">
                  <c:v>32.496099999999998</c:v>
                </c:pt>
                <c:pt idx="48286" formatCode="General">
                  <c:v>32.496699999999997</c:v>
                </c:pt>
                <c:pt idx="48287" formatCode="General">
                  <c:v>32.497399999999999</c:v>
                </c:pt>
                <c:pt idx="48288" formatCode="General">
                  <c:v>32.498100000000001</c:v>
                </c:pt>
                <c:pt idx="48289" formatCode="General">
                  <c:v>32.498699999999999</c:v>
                </c:pt>
                <c:pt idx="48290" formatCode="General">
                  <c:v>32.499400000000001</c:v>
                </c:pt>
                <c:pt idx="48291" formatCode="General">
                  <c:v>32.500100000000003</c:v>
                </c:pt>
                <c:pt idx="48292" formatCode="General">
                  <c:v>32.500799999999998</c:v>
                </c:pt>
                <c:pt idx="48293" formatCode="General">
                  <c:v>32.501399999999997</c:v>
                </c:pt>
                <c:pt idx="48294" formatCode="General">
                  <c:v>32.502099999999999</c:v>
                </c:pt>
                <c:pt idx="48295" formatCode="General">
                  <c:v>32.502800000000001</c:v>
                </c:pt>
                <c:pt idx="48296" formatCode="General">
                  <c:v>32.503500000000003</c:v>
                </c:pt>
                <c:pt idx="48297" formatCode="General">
                  <c:v>32.504100000000001</c:v>
                </c:pt>
                <c:pt idx="48298" formatCode="General">
                  <c:v>32.504800000000003</c:v>
                </c:pt>
                <c:pt idx="48299" formatCode="General">
                  <c:v>32.505499999999998</c:v>
                </c:pt>
                <c:pt idx="48300" formatCode="General">
                  <c:v>32.506100000000004</c:v>
                </c:pt>
                <c:pt idx="48301" formatCode="General">
                  <c:v>32.506799999999998</c:v>
                </c:pt>
                <c:pt idx="48302" formatCode="General">
                  <c:v>32.5075</c:v>
                </c:pt>
                <c:pt idx="48303" formatCode="General">
                  <c:v>32.508200000000002</c:v>
                </c:pt>
                <c:pt idx="48304" formatCode="General">
                  <c:v>32.508800000000001</c:v>
                </c:pt>
                <c:pt idx="48305" formatCode="General">
                  <c:v>32.509500000000003</c:v>
                </c:pt>
                <c:pt idx="48306" formatCode="General">
                  <c:v>32.510199999999998</c:v>
                </c:pt>
                <c:pt idx="48307" formatCode="General">
                  <c:v>32.510899999999999</c:v>
                </c:pt>
                <c:pt idx="48308" formatCode="General">
                  <c:v>32.511499999999998</c:v>
                </c:pt>
                <c:pt idx="48309" formatCode="General">
                  <c:v>32.5122</c:v>
                </c:pt>
                <c:pt idx="48310" formatCode="General">
                  <c:v>32.512900000000002</c:v>
                </c:pt>
                <c:pt idx="48311" formatCode="General">
                  <c:v>32.513599999999997</c:v>
                </c:pt>
                <c:pt idx="48312" formatCode="General">
                  <c:v>32.514200000000002</c:v>
                </c:pt>
                <c:pt idx="48313" formatCode="General">
                  <c:v>32.514899999999997</c:v>
                </c:pt>
                <c:pt idx="48314" formatCode="General">
                  <c:v>32.515599999999999</c:v>
                </c:pt>
                <c:pt idx="48315" formatCode="General">
                  <c:v>32.516199999999998</c:v>
                </c:pt>
                <c:pt idx="48316" formatCode="General">
                  <c:v>32.5169</c:v>
                </c:pt>
                <c:pt idx="48317" formatCode="General">
                  <c:v>32.517600000000002</c:v>
                </c:pt>
                <c:pt idx="48318" formatCode="General">
                  <c:v>32.518300000000004</c:v>
                </c:pt>
                <c:pt idx="48319" formatCode="General">
                  <c:v>32.518900000000002</c:v>
                </c:pt>
                <c:pt idx="48320" formatCode="General">
                  <c:v>32.519599999999997</c:v>
                </c:pt>
                <c:pt idx="48321" formatCode="General">
                  <c:v>32.520299999999999</c:v>
                </c:pt>
                <c:pt idx="48322" formatCode="General">
                  <c:v>32.521000000000001</c:v>
                </c:pt>
                <c:pt idx="48323" formatCode="General">
                  <c:v>32.521599999999999</c:v>
                </c:pt>
                <c:pt idx="48324" formatCode="General">
                  <c:v>32.522300000000001</c:v>
                </c:pt>
                <c:pt idx="48325" formatCode="General">
                  <c:v>32.523000000000003</c:v>
                </c:pt>
                <c:pt idx="48326" formatCode="General">
                  <c:v>32.523600000000002</c:v>
                </c:pt>
                <c:pt idx="48327" formatCode="General">
                  <c:v>32.524299999999997</c:v>
                </c:pt>
                <c:pt idx="48328" formatCode="General">
                  <c:v>32.524999999999999</c:v>
                </c:pt>
                <c:pt idx="48329" formatCode="General">
                  <c:v>32.525700000000001</c:v>
                </c:pt>
                <c:pt idx="48330" formatCode="General">
                  <c:v>32.526299999999999</c:v>
                </c:pt>
                <c:pt idx="48331" formatCode="General">
                  <c:v>32.527000000000001</c:v>
                </c:pt>
                <c:pt idx="48332" formatCode="General">
                  <c:v>32.527700000000003</c:v>
                </c:pt>
                <c:pt idx="48333" formatCode="General">
                  <c:v>32.528399999999998</c:v>
                </c:pt>
                <c:pt idx="48334" formatCode="General">
                  <c:v>32.529000000000003</c:v>
                </c:pt>
                <c:pt idx="48335" formatCode="General">
                  <c:v>32.529699999999998</c:v>
                </c:pt>
                <c:pt idx="48336" formatCode="General">
                  <c:v>32.5304</c:v>
                </c:pt>
                <c:pt idx="48337" formatCode="General">
                  <c:v>32.530999999999999</c:v>
                </c:pt>
                <c:pt idx="48338" formatCode="General">
                  <c:v>32.531700000000001</c:v>
                </c:pt>
                <c:pt idx="48339" formatCode="General">
                  <c:v>32.532400000000003</c:v>
                </c:pt>
                <c:pt idx="48340" formatCode="General">
                  <c:v>32.533099999999997</c:v>
                </c:pt>
                <c:pt idx="48341" formatCode="General">
                  <c:v>32.533700000000003</c:v>
                </c:pt>
                <c:pt idx="48342" formatCode="General">
                  <c:v>32.534399999999998</c:v>
                </c:pt>
                <c:pt idx="48343" formatCode="General">
                  <c:v>32.5351</c:v>
                </c:pt>
                <c:pt idx="48344" formatCode="General">
                  <c:v>32.535800000000002</c:v>
                </c:pt>
                <c:pt idx="48345" formatCode="General">
                  <c:v>32.5364</c:v>
                </c:pt>
                <c:pt idx="48346" formatCode="General">
                  <c:v>32.537100000000002</c:v>
                </c:pt>
                <c:pt idx="48347" formatCode="General">
                  <c:v>32.537799999999997</c:v>
                </c:pt>
                <c:pt idx="48348" formatCode="General">
                  <c:v>32.538499999999999</c:v>
                </c:pt>
                <c:pt idx="48349" formatCode="General">
                  <c:v>32.539099999999998</c:v>
                </c:pt>
                <c:pt idx="48350" formatCode="General">
                  <c:v>32.5398</c:v>
                </c:pt>
                <c:pt idx="48351" formatCode="General">
                  <c:v>32.540500000000002</c:v>
                </c:pt>
                <c:pt idx="48352" formatCode="General">
                  <c:v>32.5411</c:v>
                </c:pt>
                <c:pt idx="48353" formatCode="General">
                  <c:v>32.541800000000002</c:v>
                </c:pt>
                <c:pt idx="48354" formatCode="General">
                  <c:v>32.542499999999997</c:v>
                </c:pt>
                <c:pt idx="48355" formatCode="General">
                  <c:v>32.543199999999999</c:v>
                </c:pt>
                <c:pt idx="48356" formatCode="General">
                  <c:v>32.543799999999997</c:v>
                </c:pt>
                <c:pt idx="48357" formatCode="General">
                  <c:v>32.544499999999999</c:v>
                </c:pt>
                <c:pt idx="48358" formatCode="General">
                  <c:v>32.545200000000001</c:v>
                </c:pt>
                <c:pt idx="48359" formatCode="General">
                  <c:v>32.545900000000003</c:v>
                </c:pt>
                <c:pt idx="48360" formatCode="General">
                  <c:v>32.546500000000002</c:v>
                </c:pt>
                <c:pt idx="48361" formatCode="General">
                  <c:v>32.547199999999997</c:v>
                </c:pt>
                <c:pt idx="48362" formatCode="General">
                  <c:v>32.547899999999998</c:v>
                </c:pt>
                <c:pt idx="48363" formatCode="General">
                  <c:v>32.548499999999997</c:v>
                </c:pt>
                <c:pt idx="48364" formatCode="General">
                  <c:v>32.549199999999999</c:v>
                </c:pt>
                <c:pt idx="48365" formatCode="General">
                  <c:v>32.549900000000001</c:v>
                </c:pt>
                <c:pt idx="48366" formatCode="General">
                  <c:v>32.550600000000003</c:v>
                </c:pt>
                <c:pt idx="48367" formatCode="General">
                  <c:v>32.551200000000001</c:v>
                </c:pt>
                <c:pt idx="48368" formatCode="General">
                  <c:v>32.551900000000003</c:v>
                </c:pt>
                <c:pt idx="48369" formatCode="General">
                  <c:v>32.552599999999998</c:v>
                </c:pt>
                <c:pt idx="48370" formatCode="General">
                  <c:v>32.5533</c:v>
                </c:pt>
                <c:pt idx="48371" formatCode="General">
                  <c:v>32.553899999999999</c:v>
                </c:pt>
                <c:pt idx="48372" formatCode="General">
                  <c:v>32.554600000000001</c:v>
                </c:pt>
                <c:pt idx="48373" formatCode="General">
                  <c:v>32.555300000000003</c:v>
                </c:pt>
                <c:pt idx="48374" formatCode="General">
                  <c:v>32.555999999999997</c:v>
                </c:pt>
                <c:pt idx="48375" formatCode="General">
                  <c:v>32.556600000000003</c:v>
                </c:pt>
                <c:pt idx="48376" formatCode="General">
                  <c:v>32.557299999999998</c:v>
                </c:pt>
                <c:pt idx="48377" formatCode="General">
                  <c:v>32.558</c:v>
                </c:pt>
                <c:pt idx="48378" formatCode="General">
                  <c:v>32.558599999999998</c:v>
                </c:pt>
                <c:pt idx="48379" formatCode="General">
                  <c:v>32.5593</c:v>
                </c:pt>
                <c:pt idx="48380" formatCode="General">
                  <c:v>32.56</c:v>
                </c:pt>
                <c:pt idx="48381" formatCode="General">
                  <c:v>32.560699999999997</c:v>
                </c:pt>
                <c:pt idx="48382" formatCode="General">
                  <c:v>32.561300000000003</c:v>
                </c:pt>
                <c:pt idx="48383" formatCode="General">
                  <c:v>32.561999999999998</c:v>
                </c:pt>
                <c:pt idx="48384" formatCode="General">
                  <c:v>32.5627</c:v>
                </c:pt>
                <c:pt idx="48385" formatCode="General">
                  <c:v>32.563400000000001</c:v>
                </c:pt>
                <c:pt idx="48386" formatCode="General">
                  <c:v>32.564</c:v>
                </c:pt>
                <c:pt idx="48387" formatCode="General">
                  <c:v>32.564700000000002</c:v>
                </c:pt>
                <c:pt idx="48388" formatCode="General">
                  <c:v>32.565399999999997</c:v>
                </c:pt>
                <c:pt idx="48389" formatCode="General">
                  <c:v>32.566000000000003</c:v>
                </c:pt>
                <c:pt idx="48390" formatCode="General">
                  <c:v>32.566699999999997</c:v>
                </c:pt>
                <c:pt idx="48391" formatCode="General">
                  <c:v>32.567399999999999</c:v>
                </c:pt>
                <c:pt idx="48392" formatCode="General">
                  <c:v>32.568100000000001</c:v>
                </c:pt>
                <c:pt idx="48393" formatCode="General">
                  <c:v>32.5687</c:v>
                </c:pt>
                <c:pt idx="48394" formatCode="General">
                  <c:v>32.569400000000002</c:v>
                </c:pt>
                <c:pt idx="48395" formatCode="General">
                  <c:v>32.570099999999996</c:v>
                </c:pt>
                <c:pt idx="48396" formatCode="General">
                  <c:v>32.570799999999998</c:v>
                </c:pt>
                <c:pt idx="48397" formatCode="General">
                  <c:v>32.571399999999997</c:v>
                </c:pt>
                <c:pt idx="48398" formatCode="General">
                  <c:v>32.572099999999999</c:v>
                </c:pt>
                <c:pt idx="48399" formatCode="General">
                  <c:v>32.572800000000001</c:v>
                </c:pt>
                <c:pt idx="48400" formatCode="General">
                  <c:v>32.573399999999999</c:v>
                </c:pt>
                <c:pt idx="48401" formatCode="General">
                  <c:v>32.574100000000001</c:v>
                </c:pt>
                <c:pt idx="48402" formatCode="General">
                  <c:v>32.574800000000003</c:v>
                </c:pt>
                <c:pt idx="48403" formatCode="General">
                  <c:v>32.575499999999998</c:v>
                </c:pt>
                <c:pt idx="48404" formatCode="General">
                  <c:v>32.576099999999997</c:v>
                </c:pt>
                <c:pt idx="48405" formatCode="General">
                  <c:v>32.576799999999999</c:v>
                </c:pt>
                <c:pt idx="48406" formatCode="General">
                  <c:v>32.577500000000001</c:v>
                </c:pt>
                <c:pt idx="48407" formatCode="General">
                  <c:v>32.578200000000002</c:v>
                </c:pt>
                <c:pt idx="48408" formatCode="General">
                  <c:v>32.578800000000001</c:v>
                </c:pt>
                <c:pt idx="48409" formatCode="General">
                  <c:v>32.579500000000003</c:v>
                </c:pt>
                <c:pt idx="48410" formatCode="General">
                  <c:v>32.580199999999998</c:v>
                </c:pt>
                <c:pt idx="48411" formatCode="General">
                  <c:v>32.5809</c:v>
                </c:pt>
                <c:pt idx="48412" formatCode="General">
                  <c:v>32.581499999999998</c:v>
                </c:pt>
                <c:pt idx="48413" formatCode="General">
                  <c:v>32.5822</c:v>
                </c:pt>
                <c:pt idx="48414" formatCode="General">
                  <c:v>32.582900000000002</c:v>
                </c:pt>
                <c:pt idx="48415" formatCode="General">
                  <c:v>32.583500000000001</c:v>
                </c:pt>
                <c:pt idx="48416" formatCode="General">
                  <c:v>32.584200000000003</c:v>
                </c:pt>
                <c:pt idx="48417" formatCode="General">
                  <c:v>32.584899999999998</c:v>
                </c:pt>
                <c:pt idx="48418" formatCode="General">
                  <c:v>32.585599999999999</c:v>
                </c:pt>
                <c:pt idx="48419" formatCode="General">
                  <c:v>32.586199999999998</c:v>
                </c:pt>
                <c:pt idx="48420" formatCode="General">
                  <c:v>32.5869</c:v>
                </c:pt>
                <c:pt idx="48421" formatCode="General">
                  <c:v>32.587600000000002</c:v>
                </c:pt>
                <c:pt idx="48422" formatCode="General">
                  <c:v>32.588299999999997</c:v>
                </c:pt>
                <c:pt idx="48423" formatCode="General">
                  <c:v>32.588900000000002</c:v>
                </c:pt>
                <c:pt idx="48424" formatCode="General">
                  <c:v>32.589599999999997</c:v>
                </c:pt>
                <c:pt idx="48425" formatCode="General">
                  <c:v>32.590299999999999</c:v>
                </c:pt>
                <c:pt idx="48426" formatCode="General">
                  <c:v>32.590899999999998</c:v>
                </c:pt>
                <c:pt idx="48427" formatCode="General">
                  <c:v>32.5916</c:v>
                </c:pt>
                <c:pt idx="48428" formatCode="General">
                  <c:v>32.592300000000002</c:v>
                </c:pt>
                <c:pt idx="48429" formatCode="General">
                  <c:v>32.593000000000004</c:v>
                </c:pt>
                <c:pt idx="48430" formatCode="General">
                  <c:v>32.593600000000002</c:v>
                </c:pt>
                <c:pt idx="48431" formatCode="General">
                  <c:v>32.594299999999997</c:v>
                </c:pt>
                <c:pt idx="48432" formatCode="General">
                  <c:v>32.594999999999999</c:v>
                </c:pt>
                <c:pt idx="48433" formatCode="General">
                  <c:v>32.595700000000001</c:v>
                </c:pt>
                <c:pt idx="48434" formatCode="General">
                  <c:v>32.596299999999999</c:v>
                </c:pt>
                <c:pt idx="48435" formatCode="General">
                  <c:v>32.597000000000001</c:v>
                </c:pt>
                <c:pt idx="48436" formatCode="General">
                  <c:v>32.597700000000003</c:v>
                </c:pt>
                <c:pt idx="48437" formatCode="General">
                  <c:v>32.598399999999998</c:v>
                </c:pt>
                <c:pt idx="48438" formatCode="General">
                  <c:v>32.598999999999997</c:v>
                </c:pt>
                <c:pt idx="48439" formatCode="General">
                  <c:v>32.599699999999999</c:v>
                </c:pt>
                <c:pt idx="48440" formatCode="General">
                  <c:v>32.6004</c:v>
                </c:pt>
                <c:pt idx="48441" formatCode="General">
                  <c:v>32.600999999999999</c:v>
                </c:pt>
                <c:pt idx="48442" formatCode="General">
                  <c:v>32.601700000000001</c:v>
                </c:pt>
                <c:pt idx="48443" formatCode="General">
                  <c:v>32.602400000000003</c:v>
                </c:pt>
                <c:pt idx="48444" formatCode="General">
                  <c:v>32.603099999999998</c:v>
                </c:pt>
                <c:pt idx="48445" formatCode="General">
                  <c:v>32.603700000000003</c:v>
                </c:pt>
                <c:pt idx="48446" formatCode="General">
                  <c:v>32.604399999999998</c:v>
                </c:pt>
                <c:pt idx="48447" formatCode="General">
                  <c:v>32.6051</c:v>
                </c:pt>
                <c:pt idx="48448" formatCode="General">
                  <c:v>32.605800000000002</c:v>
                </c:pt>
                <c:pt idx="48449" formatCode="General">
                  <c:v>32.606400000000001</c:v>
                </c:pt>
                <c:pt idx="48450" formatCode="General">
                  <c:v>32.607100000000003</c:v>
                </c:pt>
                <c:pt idx="48451" formatCode="General">
                  <c:v>32.607799999999997</c:v>
                </c:pt>
                <c:pt idx="48452" formatCode="General">
                  <c:v>32.608400000000003</c:v>
                </c:pt>
                <c:pt idx="48453" formatCode="General">
                  <c:v>32.609099999999998</c:v>
                </c:pt>
                <c:pt idx="48454" formatCode="General">
                  <c:v>32.6098</c:v>
                </c:pt>
                <c:pt idx="48455" formatCode="General">
                  <c:v>32.610500000000002</c:v>
                </c:pt>
                <c:pt idx="48456" formatCode="General">
                  <c:v>32.6111</c:v>
                </c:pt>
                <c:pt idx="48457" formatCode="General">
                  <c:v>32.611800000000002</c:v>
                </c:pt>
                <c:pt idx="48458" formatCode="General">
                  <c:v>32.612499999999997</c:v>
                </c:pt>
                <c:pt idx="48459" formatCode="General">
                  <c:v>32.613199999999999</c:v>
                </c:pt>
                <c:pt idx="48460" formatCode="General">
                  <c:v>32.613799999999998</c:v>
                </c:pt>
                <c:pt idx="48461" formatCode="General">
                  <c:v>32.6145</c:v>
                </c:pt>
                <c:pt idx="48462" formatCode="General">
                  <c:v>32.615200000000002</c:v>
                </c:pt>
                <c:pt idx="48463" formatCode="General">
                  <c:v>32.6158</c:v>
                </c:pt>
                <c:pt idx="48464" formatCode="General">
                  <c:v>32.616500000000002</c:v>
                </c:pt>
                <c:pt idx="48465" formatCode="General">
                  <c:v>32.617199999999997</c:v>
                </c:pt>
                <c:pt idx="48466" formatCode="General">
                  <c:v>32.617899999999999</c:v>
                </c:pt>
                <c:pt idx="48467" formatCode="General">
                  <c:v>32.618499999999997</c:v>
                </c:pt>
                <c:pt idx="48468" formatCode="General">
                  <c:v>32.619199999999999</c:v>
                </c:pt>
                <c:pt idx="48469" formatCode="General">
                  <c:v>32.619900000000001</c:v>
                </c:pt>
                <c:pt idx="48470" formatCode="General">
                  <c:v>32.620600000000003</c:v>
                </c:pt>
                <c:pt idx="48471" formatCode="General">
                  <c:v>32.621200000000002</c:v>
                </c:pt>
                <c:pt idx="48472" formatCode="General">
                  <c:v>32.621899999999997</c:v>
                </c:pt>
                <c:pt idx="48473" formatCode="General">
                  <c:v>32.622599999999998</c:v>
                </c:pt>
                <c:pt idx="48474" formatCode="General">
                  <c:v>32.6233</c:v>
                </c:pt>
                <c:pt idx="48475" formatCode="General">
                  <c:v>32.623899999999999</c:v>
                </c:pt>
                <c:pt idx="48476" formatCode="General">
                  <c:v>32.624600000000001</c:v>
                </c:pt>
                <c:pt idx="48477" formatCode="General">
                  <c:v>32.625300000000003</c:v>
                </c:pt>
                <c:pt idx="48478" formatCode="General">
                  <c:v>32.625900000000001</c:v>
                </c:pt>
                <c:pt idx="48479" formatCode="General">
                  <c:v>32.626600000000003</c:v>
                </c:pt>
                <c:pt idx="48480" formatCode="General">
                  <c:v>32.627299999999998</c:v>
                </c:pt>
                <c:pt idx="48481" formatCode="General">
                  <c:v>32.628</c:v>
                </c:pt>
                <c:pt idx="48482" formatCode="General">
                  <c:v>32.628599999999999</c:v>
                </c:pt>
                <c:pt idx="48483" formatCode="General">
                  <c:v>32.629300000000001</c:v>
                </c:pt>
                <c:pt idx="48484" formatCode="General">
                  <c:v>32.630000000000003</c:v>
                </c:pt>
                <c:pt idx="48485" formatCode="General">
                  <c:v>32.630699999999997</c:v>
                </c:pt>
                <c:pt idx="48486" formatCode="General">
                  <c:v>32.631300000000003</c:v>
                </c:pt>
                <c:pt idx="48487" formatCode="General">
                  <c:v>32.631999999999998</c:v>
                </c:pt>
                <c:pt idx="48488" formatCode="General">
                  <c:v>32.6327</c:v>
                </c:pt>
                <c:pt idx="48489" formatCode="General">
                  <c:v>32.633299999999998</c:v>
                </c:pt>
                <c:pt idx="48490" formatCode="General">
                  <c:v>32.634</c:v>
                </c:pt>
                <c:pt idx="48491" formatCode="General">
                  <c:v>32.634700000000002</c:v>
                </c:pt>
                <c:pt idx="48492" formatCode="General">
                  <c:v>32.635399999999997</c:v>
                </c:pt>
                <c:pt idx="48493" formatCode="General">
                  <c:v>32.636000000000003</c:v>
                </c:pt>
                <c:pt idx="48494" formatCode="General">
                  <c:v>32.636699999999998</c:v>
                </c:pt>
                <c:pt idx="48495" formatCode="General">
                  <c:v>32.6374</c:v>
                </c:pt>
                <c:pt idx="48496" formatCode="General">
                  <c:v>32.638100000000001</c:v>
                </c:pt>
                <c:pt idx="48497" formatCode="General">
                  <c:v>32.6387</c:v>
                </c:pt>
                <c:pt idx="48498" formatCode="General">
                  <c:v>32.639400000000002</c:v>
                </c:pt>
                <c:pt idx="48499" formatCode="General">
                  <c:v>32.640099999999997</c:v>
                </c:pt>
                <c:pt idx="48500" formatCode="General">
                  <c:v>32.640700000000002</c:v>
                </c:pt>
                <c:pt idx="48501" formatCode="General">
                  <c:v>32.641399999999997</c:v>
                </c:pt>
                <c:pt idx="48502" formatCode="General">
                  <c:v>32.642099999999999</c:v>
                </c:pt>
                <c:pt idx="48503" formatCode="General">
                  <c:v>32.642800000000001</c:v>
                </c:pt>
                <c:pt idx="48504" formatCode="General">
                  <c:v>32.6434</c:v>
                </c:pt>
                <c:pt idx="48505" formatCode="General">
                  <c:v>32.644100000000002</c:v>
                </c:pt>
                <c:pt idx="48506" formatCode="General">
                  <c:v>32.644799999999996</c:v>
                </c:pt>
                <c:pt idx="48507" formatCode="General">
                  <c:v>32.645499999999998</c:v>
                </c:pt>
                <c:pt idx="48508" formatCode="General">
                  <c:v>32.646099999999997</c:v>
                </c:pt>
                <c:pt idx="48509" formatCode="General">
                  <c:v>32.646799999999999</c:v>
                </c:pt>
                <c:pt idx="48510" formatCode="General">
                  <c:v>32.647500000000001</c:v>
                </c:pt>
                <c:pt idx="48511" formatCode="General">
                  <c:v>32.648200000000003</c:v>
                </c:pt>
                <c:pt idx="48512" formatCode="General">
                  <c:v>32.648800000000001</c:v>
                </c:pt>
                <c:pt idx="48513" formatCode="General">
                  <c:v>32.649500000000003</c:v>
                </c:pt>
                <c:pt idx="48514" formatCode="General">
                  <c:v>32.650199999999998</c:v>
                </c:pt>
                <c:pt idx="48515" formatCode="General">
                  <c:v>32.650799999999997</c:v>
                </c:pt>
                <c:pt idx="48516" formatCode="General">
                  <c:v>32.651499999999999</c:v>
                </c:pt>
                <c:pt idx="48517" formatCode="General">
                  <c:v>32.652200000000001</c:v>
                </c:pt>
                <c:pt idx="48518" formatCode="General">
                  <c:v>32.652900000000002</c:v>
                </c:pt>
                <c:pt idx="48519" formatCode="General">
                  <c:v>32.653500000000001</c:v>
                </c:pt>
                <c:pt idx="48520" formatCode="General">
                  <c:v>32.654200000000003</c:v>
                </c:pt>
                <c:pt idx="48521" formatCode="General">
                  <c:v>32.654899999999998</c:v>
                </c:pt>
                <c:pt idx="48522" formatCode="General">
                  <c:v>32.6556</c:v>
                </c:pt>
                <c:pt idx="48523" formatCode="General">
                  <c:v>32.656199999999998</c:v>
                </c:pt>
                <c:pt idx="48524" formatCode="General">
                  <c:v>32.6569</c:v>
                </c:pt>
                <c:pt idx="48525" formatCode="General">
                  <c:v>32.657600000000002</c:v>
                </c:pt>
                <c:pt idx="48526" formatCode="General">
                  <c:v>32.658200000000001</c:v>
                </c:pt>
                <c:pt idx="48527" formatCode="General">
                  <c:v>32.658900000000003</c:v>
                </c:pt>
                <c:pt idx="48528" formatCode="General">
                  <c:v>32.659599999999998</c:v>
                </c:pt>
                <c:pt idx="48529" formatCode="General">
                  <c:v>32.660299999999999</c:v>
                </c:pt>
                <c:pt idx="48530" formatCode="General">
                  <c:v>32.660899999999998</c:v>
                </c:pt>
                <c:pt idx="48531" formatCode="General">
                  <c:v>32.6616</c:v>
                </c:pt>
                <c:pt idx="48532" formatCode="General">
                  <c:v>32.662300000000002</c:v>
                </c:pt>
                <c:pt idx="48533" formatCode="General">
                  <c:v>32.662999999999997</c:v>
                </c:pt>
                <c:pt idx="48534" formatCode="General">
                  <c:v>32.663600000000002</c:v>
                </c:pt>
                <c:pt idx="48535" formatCode="General">
                  <c:v>32.664299999999997</c:v>
                </c:pt>
                <c:pt idx="48536" formatCode="General">
                  <c:v>32.664999999999999</c:v>
                </c:pt>
                <c:pt idx="48537" formatCode="General">
                  <c:v>32.665700000000001</c:v>
                </c:pt>
                <c:pt idx="48538" formatCode="General">
                  <c:v>32.6663</c:v>
                </c:pt>
                <c:pt idx="48539" formatCode="General">
                  <c:v>32.667000000000002</c:v>
                </c:pt>
                <c:pt idx="48540" formatCode="General">
                  <c:v>32.667700000000004</c:v>
                </c:pt>
                <c:pt idx="48541" formatCode="General">
                  <c:v>32.668300000000002</c:v>
                </c:pt>
                <c:pt idx="48542" formatCode="General">
                  <c:v>32.668999999999997</c:v>
                </c:pt>
                <c:pt idx="48543" formatCode="General">
                  <c:v>32.669699999999999</c:v>
                </c:pt>
                <c:pt idx="48544" formatCode="General">
                  <c:v>32.670400000000001</c:v>
                </c:pt>
                <c:pt idx="48545" formatCode="General">
                  <c:v>32.670999999999999</c:v>
                </c:pt>
                <c:pt idx="48546" formatCode="General">
                  <c:v>32.671700000000001</c:v>
                </c:pt>
                <c:pt idx="48547" formatCode="General">
                  <c:v>32.672400000000003</c:v>
                </c:pt>
                <c:pt idx="48548" formatCode="General">
                  <c:v>32.673099999999998</c:v>
                </c:pt>
                <c:pt idx="48549" formatCode="General">
                  <c:v>32.673699999999997</c:v>
                </c:pt>
                <c:pt idx="48550" formatCode="General">
                  <c:v>32.674399999999999</c:v>
                </c:pt>
                <c:pt idx="48551" formatCode="General">
                  <c:v>32.6751</c:v>
                </c:pt>
                <c:pt idx="48552" formatCode="General">
                  <c:v>32.675699999999999</c:v>
                </c:pt>
                <c:pt idx="48553" formatCode="General">
                  <c:v>32.676400000000001</c:v>
                </c:pt>
                <c:pt idx="48554" formatCode="General">
                  <c:v>32.677100000000003</c:v>
                </c:pt>
                <c:pt idx="48555" formatCode="General">
                  <c:v>32.677799999999998</c:v>
                </c:pt>
                <c:pt idx="48556" formatCode="General">
                  <c:v>32.678400000000003</c:v>
                </c:pt>
                <c:pt idx="48557" formatCode="General">
                  <c:v>32.679099999999998</c:v>
                </c:pt>
                <c:pt idx="48558" formatCode="General">
                  <c:v>32.6798</c:v>
                </c:pt>
                <c:pt idx="48559" formatCode="General">
                  <c:v>32.680500000000002</c:v>
                </c:pt>
                <c:pt idx="48560" formatCode="General">
                  <c:v>32.681100000000001</c:v>
                </c:pt>
                <c:pt idx="48561" formatCode="General">
                  <c:v>32.681800000000003</c:v>
                </c:pt>
                <c:pt idx="48562" formatCode="General">
                  <c:v>32.682499999999997</c:v>
                </c:pt>
                <c:pt idx="48563" formatCode="General">
                  <c:v>32.683100000000003</c:v>
                </c:pt>
                <c:pt idx="48564" formatCode="General">
                  <c:v>32.683799999999998</c:v>
                </c:pt>
                <c:pt idx="48565" formatCode="General">
                  <c:v>32.6845</c:v>
                </c:pt>
                <c:pt idx="48566" formatCode="General">
                  <c:v>32.685200000000002</c:v>
                </c:pt>
                <c:pt idx="48567" formatCode="General">
                  <c:v>32.6858</c:v>
                </c:pt>
                <c:pt idx="48568" formatCode="General">
                  <c:v>32.686500000000002</c:v>
                </c:pt>
                <c:pt idx="48569" formatCode="General">
                  <c:v>32.687199999999997</c:v>
                </c:pt>
                <c:pt idx="48570" formatCode="General">
                  <c:v>32.687899999999999</c:v>
                </c:pt>
                <c:pt idx="48571" formatCode="General">
                  <c:v>32.688499999999998</c:v>
                </c:pt>
                <c:pt idx="48572" formatCode="General">
                  <c:v>32.6892</c:v>
                </c:pt>
                <c:pt idx="48573" formatCode="General">
                  <c:v>32.689900000000002</c:v>
                </c:pt>
                <c:pt idx="48574" formatCode="General">
                  <c:v>32.690600000000003</c:v>
                </c:pt>
                <c:pt idx="48575" formatCode="General">
                  <c:v>32.691200000000002</c:v>
                </c:pt>
                <c:pt idx="48576" formatCode="General">
                  <c:v>32.691899999999997</c:v>
                </c:pt>
                <c:pt idx="48577" formatCode="General">
                  <c:v>32.692599999999999</c:v>
                </c:pt>
                <c:pt idx="48578" formatCode="General">
                  <c:v>32.693199999999997</c:v>
                </c:pt>
                <c:pt idx="48579" formatCode="General">
                  <c:v>32.693899999999999</c:v>
                </c:pt>
                <c:pt idx="48580" formatCode="General">
                  <c:v>32.694600000000001</c:v>
                </c:pt>
                <c:pt idx="48581" formatCode="General">
                  <c:v>32.695300000000003</c:v>
                </c:pt>
                <c:pt idx="48582" formatCode="General">
                  <c:v>32.695900000000002</c:v>
                </c:pt>
                <c:pt idx="48583" formatCode="General">
                  <c:v>32.696599999999997</c:v>
                </c:pt>
                <c:pt idx="48584" formatCode="General">
                  <c:v>32.697299999999998</c:v>
                </c:pt>
                <c:pt idx="48585" formatCode="General">
                  <c:v>32.698</c:v>
                </c:pt>
                <c:pt idx="48586" formatCode="General">
                  <c:v>32.698599999999999</c:v>
                </c:pt>
                <c:pt idx="48587" formatCode="General">
                  <c:v>32.699300000000001</c:v>
                </c:pt>
                <c:pt idx="48588" formatCode="General">
                  <c:v>32.700000000000003</c:v>
                </c:pt>
                <c:pt idx="48589" formatCode="General">
                  <c:v>32.700600000000001</c:v>
                </c:pt>
                <c:pt idx="48590" formatCode="General">
                  <c:v>32.701300000000003</c:v>
                </c:pt>
                <c:pt idx="48591" formatCode="General">
                  <c:v>32.701999999999998</c:v>
                </c:pt>
                <c:pt idx="48592" formatCode="General">
                  <c:v>32.7027</c:v>
                </c:pt>
                <c:pt idx="48593" formatCode="General">
                  <c:v>32.703299999999999</c:v>
                </c:pt>
                <c:pt idx="48594" formatCode="General">
                  <c:v>32.704000000000001</c:v>
                </c:pt>
                <c:pt idx="48595" formatCode="General">
                  <c:v>32.704700000000003</c:v>
                </c:pt>
                <c:pt idx="48596" formatCode="General">
                  <c:v>32.705399999999997</c:v>
                </c:pt>
                <c:pt idx="48597" formatCode="General">
                  <c:v>32.706000000000003</c:v>
                </c:pt>
                <c:pt idx="48598" formatCode="General">
                  <c:v>32.706699999999998</c:v>
                </c:pt>
                <c:pt idx="48599" formatCode="General">
                  <c:v>32.7074</c:v>
                </c:pt>
                <c:pt idx="48600" formatCode="General">
                  <c:v>32.707999999999998</c:v>
                </c:pt>
                <c:pt idx="48601" formatCode="General">
                  <c:v>32.7087</c:v>
                </c:pt>
                <c:pt idx="48602" formatCode="General">
                  <c:v>32.709400000000002</c:v>
                </c:pt>
                <c:pt idx="48603" formatCode="General">
                  <c:v>32.710099999999997</c:v>
                </c:pt>
                <c:pt idx="48604" formatCode="General">
                  <c:v>32.710700000000003</c:v>
                </c:pt>
                <c:pt idx="48605" formatCode="General">
                  <c:v>32.711399999999998</c:v>
                </c:pt>
                <c:pt idx="48606" formatCode="General">
                  <c:v>32.7121</c:v>
                </c:pt>
                <c:pt idx="48607" formatCode="General">
                  <c:v>32.712800000000001</c:v>
                </c:pt>
                <c:pt idx="48608" formatCode="General">
                  <c:v>32.7134</c:v>
                </c:pt>
                <c:pt idx="48609" formatCode="General">
                  <c:v>32.714100000000002</c:v>
                </c:pt>
                <c:pt idx="48610" formatCode="General">
                  <c:v>32.714799999999997</c:v>
                </c:pt>
                <c:pt idx="48611" formatCode="General">
                  <c:v>32.715499999999999</c:v>
                </c:pt>
                <c:pt idx="48612" formatCode="General">
                  <c:v>32.716099999999997</c:v>
                </c:pt>
                <c:pt idx="48613" formatCode="General">
                  <c:v>32.716799999999999</c:v>
                </c:pt>
                <c:pt idx="48614" formatCode="General">
                  <c:v>32.717500000000001</c:v>
                </c:pt>
                <c:pt idx="48615" formatCode="General">
                  <c:v>32.7181</c:v>
                </c:pt>
                <c:pt idx="48616" formatCode="General">
                  <c:v>32.718800000000002</c:v>
                </c:pt>
                <c:pt idx="48617" formatCode="General">
                  <c:v>32.719499999999996</c:v>
                </c:pt>
                <c:pt idx="48618" formatCode="General">
                  <c:v>32.720199999999998</c:v>
                </c:pt>
                <c:pt idx="48619" formatCode="General">
                  <c:v>32.720799999999997</c:v>
                </c:pt>
                <c:pt idx="48620" formatCode="General">
                  <c:v>32.721499999999999</c:v>
                </c:pt>
                <c:pt idx="48621" formatCode="General">
                  <c:v>32.722200000000001</c:v>
                </c:pt>
                <c:pt idx="48622" formatCode="General">
                  <c:v>32.722900000000003</c:v>
                </c:pt>
                <c:pt idx="48623" formatCode="General">
                  <c:v>32.723500000000001</c:v>
                </c:pt>
                <c:pt idx="48624" formatCode="General">
                  <c:v>32.724200000000003</c:v>
                </c:pt>
                <c:pt idx="48625" formatCode="General">
                  <c:v>32.724899999999998</c:v>
                </c:pt>
                <c:pt idx="48626" formatCode="General">
                  <c:v>32.725499999999997</c:v>
                </c:pt>
                <c:pt idx="48627" formatCode="General">
                  <c:v>32.726199999999999</c:v>
                </c:pt>
                <c:pt idx="48628" formatCode="General">
                  <c:v>32.726900000000001</c:v>
                </c:pt>
                <c:pt idx="48629" formatCode="General">
                  <c:v>32.727600000000002</c:v>
                </c:pt>
                <c:pt idx="48630" formatCode="General">
                  <c:v>32.728200000000001</c:v>
                </c:pt>
                <c:pt idx="48631" formatCode="General">
                  <c:v>32.728900000000003</c:v>
                </c:pt>
                <c:pt idx="48632" formatCode="General">
                  <c:v>32.729599999999998</c:v>
                </c:pt>
                <c:pt idx="48633" formatCode="General">
                  <c:v>32.7303</c:v>
                </c:pt>
                <c:pt idx="48634" formatCode="General">
                  <c:v>32.730899999999998</c:v>
                </c:pt>
                <c:pt idx="48635" formatCode="General">
                  <c:v>32.7316</c:v>
                </c:pt>
                <c:pt idx="48636" formatCode="General">
                  <c:v>32.732300000000002</c:v>
                </c:pt>
                <c:pt idx="48637" formatCode="General">
                  <c:v>32.732999999999997</c:v>
                </c:pt>
                <c:pt idx="48638" formatCode="General">
                  <c:v>32.733600000000003</c:v>
                </c:pt>
                <c:pt idx="48639" formatCode="General">
                  <c:v>32.734299999999998</c:v>
                </c:pt>
                <c:pt idx="48640" formatCode="General">
                  <c:v>32.734999999999999</c:v>
                </c:pt>
                <c:pt idx="48641" formatCode="General">
                  <c:v>32.735599999999998</c:v>
                </c:pt>
                <c:pt idx="48642" formatCode="General">
                  <c:v>32.7363</c:v>
                </c:pt>
                <c:pt idx="48643" formatCode="General">
                  <c:v>32.737000000000002</c:v>
                </c:pt>
                <c:pt idx="48644" formatCode="General">
                  <c:v>32.737699999999997</c:v>
                </c:pt>
                <c:pt idx="48645" formatCode="General">
                  <c:v>32.738300000000002</c:v>
                </c:pt>
                <c:pt idx="48646" formatCode="General">
                  <c:v>32.738999999999997</c:v>
                </c:pt>
                <c:pt idx="48647" formatCode="General">
                  <c:v>32.739699999999999</c:v>
                </c:pt>
                <c:pt idx="48648" formatCode="General">
                  <c:v>32.740400000000001</c:v>
                </c:pt>
                <c:pt idx="48649" formatCode="General">
                  <c:v>32.741</c:v>
                </c:pt>
                <c:pt idx="48650" formatCode="General">
                  <c:v>32.741700000000002</c:v>
                </c:pt>
                <c:pt idx="48651" formatCode="General">
                  <c:v>32.742400000000004</c:v>
                </c:pt>
                <c:pt idx="48652" formatCode="General">
                  <c:v>32.743000000000002</c:v>
                </c:pt>
                <c:pt idx="48653" formatCode="General">
                  <c:v>32.743699999999997</c:v>
                </c:pt>
                <c:pt idx="48654" formatCode="General">
                  <c:v>32.744399999999999</c:v>
                </c:pt>
                <c:pt idx="48655" formatCode="General">
                  <c:v>32.745100000000001</c:v>
                </c:pt>
                <c:pt idx="48656" formatCode="General">
                  <c:v>32.745699999999999</c:v>
                </c:pt>
                <c:pt idx="48657" formatCode="General">
                  <c:v>32.746400000000001</c:v>
                </c:pt>
                <c:pt idx="48658" formatCode="General">
                  <c:v>32.747100000000003</c:v>
                </c:pt>
                <c:pt idx="48659" formatCode="General">
                  <c:v>32.747799999999998</c:v>
                </c:pt>
                <c:pt idx="48660" formatCode="General">
                  <c:v>32.748399999999997</c:v>
                </c:pt>
                <c:pt idx="48661" formatCode="General">
                  <c:v>32.749099999999999</c:v>
                </c:pt>
                <c:pt idx="48662" formatCode="General">
                  <c:v>32.7498</c:v>
                </c:pt>
                <c:pt idx="48663" formatCode="General">
                  <c:v>32.750399999999999</c:v>
                </c:pt>
                <c:pt idx="48664" formatCode="General">
                  <c:v>32.751100000000001</c:v>
                </c:pt>
                <c:pt idx="48665" formatCode="General">
                  <c:v>32.751800000000003</c:v>
                </c:pt>
                <c:pt idx="48666" formatCode="General">
                  <c:v>32.752499999999998</c:v>
                </c:pt>
                <c:pt idx="48667" formatCode="General">
                  <c:v>32.753100000000003</c:v>
                </c:pt>
                <c:pt idx="48668" formatCode="General">
                  <c:v>32.753799999999998</c:v>
                </c:pt>
                <c:pt idx="48669" formatCode="General">
                  <c:v>32.7545</c:v>
                </c:pt>
                <c:pt idx="48670" formatCode="General">
                  <c:v>32.755200000000002</c:v>
                </c:pt>
                <c:pt idx="48671" formatCode="General">
                  <c:v>32.755800000000001</c:v>
                </c:pt>
                <c:pt idx="48672" formatCode="General">
                  <c:v>32.756500000000003</c:v>
                </c:pt>
                <c:pt idx="48673" formatCode="General">
                  <c:v>32.757199999999997</c:v>
                </c:pt>
                <c:pt idx="48674" formatCode="General">
                  <c:v>32.757899999999999</c:v>
                </c:pt>
                <c:pt idx="48675" formatCode="General">
                  <c:v>32.758499999999998</c:v>
                </c:pt>
                <c:pt idx="48676" formatCode="General">
                  <c:v>32.7592</c:v>
                </c:pt>
                <c:pt idx="48677" formatCode="General">
                  <c:v>32.759900000000002</c:v>
                </c:pt>
                <c:pt idx="48678" formatCode="General">
                  <c:v>32.7605</c:v>
                </c:pt>
                <c:pt idx="48679" formatCode="General">
                  <c:v>32.761200000000002</c:v>
                </c:pt>
                <c:pt idx="48680" formatCode="General">
                  <c:v>32.761899999999997</c:v>
                </c:pt>
                <c:pt idx="48681" formatCode="General">
                  <c:v>32.762599999999999</c:v>
                </c:pt>
                <c:pt idx="48682" formatCode="General">
                  <c:v>32.763199999999998</c:v>
                </c:pt>
                <c:pt idx="48683" formatCode="General">
                  <c:v>32.7639</c:v>
                </c:pt>
                <c:pt idx="48684" formatCode="General">
                  <c:v>32.764600000000002</c:v>
                </c:pt>
                <c:pt idx="48685" formatCode="General">
                  <c:v>32.765300000000003</c:v>
                </c:pt>
                <c:pt idx="48686" formatCode="General">
                  <c:v>32.765900000000002</c:v>
                </c:pt>
                <c:pt idx="48687" formatCode="General">
                  <c:v>32.766599999999997</c:v>
                </c:pt>
                <c:pt idx="48688" formatCode="General">
                  <c:v>32.767299999999999</c:v>
                </c:pt>
                <c:pt idx="48689" formatCode="General">
                  <c:v>32.767899999999997</c:v>
                </c:pt>
                <c:pt idx="48690" formatCode="General">
                  <c:v>32.768599999999999</c:v>
                </c:pt>
                <c:pt idx="48691" formatCode="General">
                  <c:v>32.769300000000001</c:v>
                </c:pt>
                <c:pt idx="48692" formatCode="General">
                  <c:v>32.770000000000003</c:v>
                </c:pt>
                <c:pt idx="48693" formatCode="General">
                  <c:v>32.770600000000002</c:v>
                </c:pt>
                <c:pt idx="48694" formatCode="General">
                  <c:v>32.771299999999997</c:v>
                </c:pt>
                <c:pt idx="48695" formatCode="General">
                  <c:v>32.771999999999998</c:v>
                </c:pt>
                <c:pt idx="48696" formatCode="General">
                  <c:v>32.7727</c:v>
                </c:pt>
                <c:pt idx="48697" formatCode="General">
                  <c:v>32.773299999999999</c:v>
                </c:pt>
                <c:pt idx="48698" formatCode="General">
                  <c:v>32.774000000000001</c:v>
                </c:pt>
                <c:pt idx="48699" formatCode="General">
                  <c:v>32.774700000000003</c:v>
                </c:pt>
                <c:pt idx="48700" formatCode="General">
                  <c:v>32.775399999999998</c:v>
                </c:pt>
                <c:pt idx="48701" formatCode="General">
                  <c:v>32.776000000000003</c:v>
                </c:pt>
                <c:pt idx="48702" formatCode="General">
                  <c:v>32.776699999999998</c:v>
                </c:pt>
                <c:pt idx="48703" formatCode="General">
                  <c:v>32.7774</c:v>
                </c:pt>
                <c:pt idx="48704" formatCode="General">
                  <c:v>32.777999999999999</c:v>
                </c:pt>
                <c:pt idx="48705" formatCode="General">
                  <c:v>32.778700000000001</c:v>
                </c:pt>
                <c:pt idx="48706" formatCode="General">
                  <c:v>32.779400000000003</c:v>
                </c:pt>
                <c:pt idx="48707" formatCode="General">
                  <c:v>32.780099999999997</c:v>
                </c:pt>
                <c:pt idx="48708" formatCode="General">
                  <c:v>32.780700000000003</c:v>
                </c:pt>
                <c:pt idx="48709" formatCode="General">
                  <c:v>32.781399999999998</c:v>
                </c:pt>
                <c:pt idx="48710" formatCode="General">
                  <c:v>32.7821</c:v>
                </c:pt>
                <c:pt idx="48711" formatCode="General">
                  <c:v>32.782800000000002</c:v>
                </c:pt>
                <c:pt idx="48712" formatCode="General">
                  <c:v>32.7834</c:v>
                </c:pt>
                <c:pt idx="48713" formatCode="General">
                  <c:v>32.784100000000002</c:v>
                </c:pt>
                <c:pt idx="48714" formatCode="General">
                  <c:v>32.784799999999997</c:v>
                </c:pt>
                <c:pt idx="48715" formatCode="General">
                  <c:v>32.785400000000003</c:v>
                </c:pt>
                <c:pt idx="48716" formatCode="General">
                  <c:v>32.786099999999998</c:v>
                </c:pt>
                <c:pt idx="48717" formatCode="General">
                  <c:v>32.786799999999999</c:v>
                </c:pt>
                <c:pt idx="48718" formatCode="General">
                  <c:v>32.787500000000001</c:v>
                </c:pt>
                <c:pt idx="48719" formatCode="General">
                  <c:v>32.7881</c:v>
                </c:pt>
                <c:pt idx="48720" formatCode="General">
                  <c:v>32.788800000000002</c:v>
                </c:pt>
                <c:pt idx="48721" formatCode="General">
                  <c:v>32.789499999999997</c:v>
                </c:pt>
                <c:pt idx="48722" formatCode="General">
                  <c:v>32.790199999999999</c:v>
                </c:pt>
                <c:pt idx="48723" formatCode="General">
                  <c:v>32.790799999999997</c:v>
                </c:pt>
                <c:pt idx="48724" formatCode="General">
                  <c:v>32.791499999999999</c:v>
                </c:pt>
                <c:pt idx="48725" formatCode="General">
                  <c:v>32.792200000000001</c:v>
                </c:pt>
                <c:pt idx="48726" formatCode="General">
                  <c:v>32.7928</c:v>
                </c:pt>
                <c:pt idx="48727" formatCode="General">
                  <c:v>32.793500000000002</c:v>
                </c:pt>
                <c:pt idx="48728" formatCode="General">
                  <c:v>32.794199999999996</c:v>
                </c:pt>
                <c:pt idx="48729" formatCode="General">
                  <c:v>32.794899999999998</c:v>
                </c:pt>
                <c:pt idx="48730" formatCode="General">
                  <c:v>32.795499999999997</c:v>
                </c:pt>
                <c:pt idx="48731" formatCode="General">
                  <c:v>32.796199999999999</c:v>
                </c:pt>
                <c:pt idx="48732" formatCode="General">
                  <c:v>32.796900000000001</c:v>
                </c:pt>
                <c:pt idx="48733" formatCode="General">
                  <c:v>32.797600000000003</c:v>
                </c:pt>
                <c:pt idx="48734" formatCode="General">
                  <c:v>32.798200000000001</c:v>
                </c:pt>
                <c:pt idx="48735" formatCode="General">
                  <c:v>32.798900000000003</c:v>
                </c:pt>
                <c:pt idx="48736" formatCode="General">
                  <c:v>32.799599999999998</c:v>
                </c:pt>
                <c:pt idx="48737" formatCode="General">
                  <c:v>32.8003</c:v>
                </c:pt>
                <c:pt idx="48738" formatCode="General">
                  <c:v>32.800899999999999</c:v>
                </c:pt>
                <c:pt idx="48739" formatCode="General">
                  <c:v>32.801600000000001</c:v>
                </c:pt>
                <c:pt idx="48740" formatCode="General">
                  <c:v>32.802300000000002</c:v>
                </c:pt>
                <c:pt idx="48741" formatCode="General">
                  <c:v>32.802900000000001</c:v>
                </c:pt>
                <c:pt idx="48742" formatCode="General">
                  <c:v>32.803600000000003</c:v>
                </c:pt>
                <c:pt idx="48743" formatCode="General">
                  <c:v>32.804299999999998</c:v>
                </c:pt>
                <c:pt idx="48744" formatCode="General">
                  <c:v>32.805</c:v>
                </c:pt>
                <c:pt idx="48745" formatCode="General">
                  <c:v>32.805599999999998</c:v>
                </c:pt>
                <c:pt idx="48746" formatCode="General">
                  <c:v>32.8063</c:v>
                </c:pt>
                <c:pt idx="48747" formatCode="General">
                  <c:v>32.807000000000002</c:v>
                </c:pt>
                <c:pt idx="48748" formatCode="General">
                  <c:v>32.807699999999997</c:v>
                </c:pt>
                <c:pt idx="48749" formatCode="General">
                  <c:v>32.808300000000003</c:v>
                </c:pt>
                <c:pt idx="48750" formatCode="General">
                  <c:v>32.808999999999997</c:v>
                </c:pt>
                <c:pt idx="48751" formatCode="General">
                  <c:v>32.809699999999999</c:v>
                </c:pt>
                <c:pt idx="48752" formatCode="General">
                  <c:v>32.810299999999998</c:v>
                </c:pt>
                <c:pt idx="48753" formatCode="General">
                  <c:v>32.811</c:v>
                </c:pt>
                <c:pt idx="48754" formatCode="General">
                  <c:v>32.811700000000002</c:v>
                </c:pt>
                <c:pt idx="48755" formatCode="General">
                  <c:v>32.812399999999997</c:v>
                </c:pt>
                <c:pt idx="48756" formatCode="General">
                  <c:v>32.813000000000002</c:v>
                </c:pt>
                <c:pt idx="48757" formatCode="General">
                  <c:v>32.813699999999997</c:v>
                </c:pt>
                <c:pt idx="48758" formatCode="General">
                  <c:v>32.814399999999999</c:v>
                </c:pt>
                <c:pt idx="48759" formatCode="General">
                  <c:v>32.815100000000001</c:v>
                </c:pt>
                <c:pt idx="48760" formatCode="General">
                  <c:v>32.8157</c:v>
                </c:pt>
                <c:pt idx="48761" formatCode="General">
                  <c:v>32.816400000000002</c:v>
                </c:pt>
                <c:pt idx="48762" formatCode="General">
                  <c:v>32.817100000000003</c:v>
                </c:pt>
                <c:pt idx="48763" formatCode="General">
                  <c:v>32.817700000000002</c:v>
                </c:pt>
                <c:pt idx="48764" formatCode="General">
                  <c:v>32.818399999999997</c:v>
                </c:pt>
                <c:pt idx="48765" formatCode="General">
                  <c:v>32.819099999999999</c:v>
                </c:pt>
                <c:pt idx="48766" formatCode="General">
                  <c:v>32.819800000000001</c:v>
                </c:pt>
                <c:pt idx="48767" formatCode="General">
                  <c:v>32.820399999999999</c:v>
                </c:pt>
                <c:pt idx="48768" formatCode="General">
                  <c:v>32.821100000000001</c:v>
                </c:pt>
                <c:pt idx="48769" formatCode="General">
                  <c:v>32.821800000000003</c:v>
                </c:pt>
                <c:pt idx="48770" formatCode="General">
                  <c:v>32.822499999999998</c:v>
                </c:pt>
                <c:pt idx="48771" formatCode="General">
                  <c:v>32.823099999999997</c:v>
                </c:pt>
                <c:pt idx="48772" formatCode="General">
                  <c:v>32.823799999999999</c:v>
                </c:pt>
                <c:pt idx="48773" formatCode="General">
                  <c:v>32.8245</c:v>
                </c:pt>
                <c:pt idx="48774" formatCode="General">
                  <c:v>32.825200000000002</c:v>
                </c:pt>
                <c:pt idx="48775" formatCode="General">
                  <c:v>32.825800000000001</c:v>
                </c:pt>
                <c:pt idx="48776" formatCode="General">
                  <c:v>32.826500000000003</c:v>
                </c:pt>
                <c:pt idx="48777" formatCode="General">
                  <c:v>32.827199999999998</c:v>
                </c:pt>
                <c:pt idx="48778" formatCode="General">
                  <c:v>32.827800000000003</c:v>
                </c:pt>
                <c:pt idx="48779" formatCode="General">
                  <c:v>32.828499999999998</c:v>
                </c:pt>
                <c:pt idx="48780" formatCode="General">
                  <c:v>32.8292</c:v>
                </c:pt>
                <c:pt idx="48781" formatCode="General">
                  <c:v>32.829900000000002</c:v>
                </c:pt>
                <c:pt idx="48782" formatCode="General">
                  <c:v>32.830500000000001</c:v>
                </c:pt>
                <c:pt idx="48783" formatCode="General">
                  <c:v>32.831200000000003</c:v>
                </c:pt>
                <c:pt idx="48784" formatCode="General">
                  <c:v>32.831899999999997</c:v>
                </c:pt>
                <c:pt idx="48785" formatCode="General">
                  <c:v>32.832599999999999</c:v>
                </c:pt>
                <c:pt idx="48786" formatCode="General">
                  <c:v>32.833199999999998</c:v>
                </c:pt>
                <c:pt idx="48787" formatCode="General">
                  <c:v>32.8339</c:v>
                </c:pt>
                <c:pt idx="48788" formatCode="General">
                  <c:v>32.834600000000002</c:v>
                </c:pt>
                <c:pt idx="48789" formatCode="General">
                  <c:v>32.8352</c:v>
                </c:pt>
                <c:pt idx="48790" formatCode="General">
                  <c:v>32.835900000000002</c:v>
                </c:pt>
                <c:pt idx="48791" formatCode="General">
                  <c:v>32.836599999999997</c:v>
                </c:pt>
                <c:pt idx="48792" formatCode="General">
                  <c:v>32.837299999999999</c:v>
                </c:pt>
                <c:pt idx="48793" formatCode="General">
                  <c:v>32.837899999999998</c:v>
                </c:pt>
                <c:pt idx="48794" formatCode="General">
                  <c:v>32.8386</c:v>
                </c:pt>
                <c:pt idx="48795" formatCode="General">
                  <c:v>32.839300000000001</c:v>
                </c:pt>
                <c:pt idx="48796" formatCode="General">
                  <c:v>32.840000000000003</c:v>
                </c:pt>
                <c:pt idx="48797" formatCode="General">
                  <c:v>32.840600000000002</c:v>
                </c:pt>
                <c:pt idx="48798" formatCode="General">
                  <c:v>32.841299999999997</c:v>
                </c:pt>
                <c:pt idx="48799" formatCode="General">
                  <c:v>32.841999999999999</c:v>
                </c:pt>
                <c:pt idx="48800" formatCode="General">
                  <c:v>32.842700000000001</c:v>
                </c:pt>
                <c:pt idx="48801" formatCode="General">
                  <c:v>32.843299999999999</c:v>
                </c:pt>
                <c:pt idx="48802" formatCode="General">
                  <c:v>32.844000000000001</c:v>
                </c:pt>
                <c:pt idx="48803" formatCode="General">
                  <c:v>32.844700000000003</c:v>
                </c:pt>
                <c:pt idx="48804" formatCode="General">
                  <c:v>32.845300000000002</c:v>
                </c:pt>
                <c:pt idx="48805" formatCode="General">
                  <c:v>32.845999999999997</c:v>
                </c:pt>
                <c:pt idx="48806" formatCode="General">
                  <c:v>32.846699999999998</c:v>
                </c:pt>
                <c:pt idx="48807" formatCode="General">
                  <c:v>32.8474</c:v>
                </c:pt>
                <c:pt idx="48808" formatCode="General">
                  <c:v>32.847999999999999</c:v>
                </c:pt>
                <c:pt idx="48809" formatCode="General">
                  <c:v>32.848700000000001</c:v>
                </c:pt>
                <c:pt idx="48810" formatCode="General">
                  <c:v>32.849400000000003</c:v>
                </c:pt>
                <c:pt idx="48811" formatCode="General">
                  <c:v>32.850099999999998</c:v>
                </c:pt>
                <c:pt idx="48812" formatCode="General">
                  <c:v>32.850700000000003</c:v>
                </c:pt>
                <c:pt idx="48813" formatCode="General">
                  <c:v>32.851399999999998</c:v>
                </c:pt>
                <c:pt idx="48814" formatCode="General">
                  <c:v>32.8521</c:v>
                </c:pt>
                <c:pt idx="48815" formatCode="General">
                  <c:v>32.852699999999999</c:v>
                </c:pt>
                <c:pt idx="48816" formatCode="General">
                  <c:v>32.853400000000001</c:v>
                </c:pt>
                <c:pt idx="48817" formatCode="General">
                  <c:v>32.854100000000003</c:v>
                </c:pt>
                <c:pt idx="48818" formatCode="General">
                  <c:v>32.854799999999997</c:v>
                </c:pt>
                <c:pt idx="48819" formatCode="General">
                  <c:v>32.855400000000003</c:v>
                </c:pt>
                <c:pt idx="48820" formatCode="General">
                  <c:v>32.856099999999998</c:v>
                </c:pt>
                <c:pt idx="48821" formatCode="General">
                  <c:v>32.8568</c:v>
                </c:pt>
                <c:pt idx="48822" formatCode="General">
                  <c:v>32.857500000000002</c:v>
                </c:pt>
                <c:pt idx="48823" formatCode="General">
                  <c:v>32.8581</c:v>
                </c:pt>
                <c:pt idx="48824" formatCode="General">
                  <c:v>32.858800000000002</c:v>
                </c:pt>
                <c:pt idx="48825" formatCode="General">
                  <c:v>32.859499999999997</c:v>
                </c:pt>
                <c:pt idx="48826" formatCode="General">
                  <c:v>32.860100000000003</c:v>
                </c:pt>
                <c:pt idx="48827" formatCode="General">
                  <c:v>32.860799999999998</c:v>
                </c:pt>
                <c:pt idx="48828" formatCode="General">
                  <c:v>32.861499999999999</c:v>
                </c:pt>
                <c:pt idx="48829" formatCode="General">
                  <c:v>32.862200000000001</c:v>
                </c:pt>
                <c:pt idx="48830" formatCode="General">
                  <c:v>32.8628</c:v>
                </c:pt>
                <c:pt idx="48831" formatCode="General">
                  <c:v>32.863500000000002</c:v>
                </c:pt>
                <c:pt idx="48832" formatCode="General">
                  <c:v>32.864199999999997</c:v>
                </c:pt>
                <c:pt idx="48833" formatCode="General">
                  <c:v>32.864899999999999</c:v>
                </c:pt>
                <c:pt idx="48834" formatCode="General">
                  <c:v>32.865499999999997</c:v>
                </c:pt>
                <c:pt idx="48835" formatCode="General">
                  <c:v>32.866199999999999</c:v>
                </c:pt>
                <c:pt idx="48836" formatCode="General">
                  <c:v>32.866900000000001</c:v>
                </c:pt>
                <c:pt idx="48837" formatCode="General">
                  <c:v>32.867600000000003</c:v>
                </c:pt>
                <c:pt idx="48838" formatCode="General">
                  <c:v>32.868200000000002</c:v>
                </c:pt>
                <c:pt idx="48839" formatCode="General">
                  <c:v>32.868899999999996</c:v>
                </c:pt>
                <c:pt idx="48840" formatCode="General">
                  <c:v>32.869599999999998</c:v>
                </c:pt>
                <c:pt idx="48841" formatCode="General">
                  <c:v>32.870199999999997</c:v>
                </c:pt>
                <c:pt idx="48842" formatCode="General">
                  <c:v>32.870899999999999</c:v>
                </c:pt>
                <c:pt idx="48843" formatCode="General">
                  <c:v>32.871600000000001</c:v>
                </c:pt>
                <c:pt idx="48844" formatCode="General">
                  <c:v>32.872300000000003</c:v>
                </c:pt>
                <c:pt idx="48845" formatCode="General">
                  <c:v>32.872900000000001</c:v>
                </c:pt>
                <c:pt idx="48846" formatCode="General">
                  <c:v>32.873600000000003</c:v>
                </c:pt>
                <c:pt idx="48847" formatCode="General">
                  <c:v>32.874299999999998</c:v>
                </c:pt>
                <c:pt idx="48848" formatCode="General">
                  <c:v>32.875</c:v>
                </c:pt>
                <c:pt idx="48849" formatCode="General">
                  <c:v>32.875599999999999</c:v>
                </c:pt>
                <c:pt idx="48850" formatCode="General">
                  <c:v>32.876300000000001</c:v>
                </c:pt>
                <c:pt idx="48851" formatCode="General">
                  <c:v>32.877000000000002</c:v>
                </c:pt>
                <c:pt idx="48852" formatCode="General">
                  <c:v>32.877600000000001</c:v>
                </c:pt>
                <c:pt idx="48853" formatCode="General">
                  <c:v>32.878300000000003</c:v>
                </c:pt>
                <c:pt idx="48854" formatCode="General">
                  <c:v>32.878999999999998</c:v>
                </c:pt>
                <c:pt idx="48855" formatCode="General">
                  <c:v>32.8797</c:v>
                </c:pt>
                <c:pt idx="48856" formatCode="General">
                  <c:v>32.880299999999998</c:v>
                </c:pt>
                <c:pt idx="48857" formatCode="General">
                  <c:v>32.881</c:v>
                </c:pt>
                <c:pt idx="48858" formatCode="General">
                  <c:v>32.881700000000002</c:v>
                </c:pt>
                <c:pt idx="48859" formatCode="General">
                  <c:v>32.882399999999997</c:v>
                </c:pt>
                <c:pt idx="48860" formatCode="General">
                  <c:v>32.883000000000003</c:v>
                </c:pt>
                <c:pt idx="48861" formatCode="General">
                  <c:v>32.883699999999997</c:v>
                </c:pt>
                <c:pt idx="48862" formatCode="General">
                  <c:v>32.884399999999999</c:v>
                </c:pt>
                <c:pt idx="48863" formatCode="General">
                  <c:v>32.885100000000001</c:v>
                </c:pt>
                <c:pt idx="48864" formatCode="General">
                  <c:v>32.8857</c:v>
                </c:pt>
                <c:pt idx="48865" formatCode="General">
                  <c:v>32.886400000000002</c:v>
                </c:pt>
                <c:pt idx="48866" formatCode="General">
                  <c:v>32.887099999999997</c:v>
                </c:pt>
                <c:pt idx="48867" formatCode="General">
                  <c:v>32.887700000000002</c:v>
                </c:pt>
                <c:pt idx="48868" formatCode="General">
                  <c:v>32.888399999999997</c:v>
                </c:pt>
                <c:pt idx="48869" formatCode="General">
                  <c:v>32.889099999999999</c:v>
                </c:pt>
                <c:pt idx="48870" formatCode="General">
                  <c:v>32.889800000000001</c:v>
                </c:pt>
                <c:pt idx="48871" formatCode="General">
                  <c:v>32.8904</c:v>
                </c:pt>
                <c:pt idx="48872" formatCode="General">
                  <c:v>32.891100000000002</c:v>
                </c:pt>
                <c:pt idx="48873" formatCode="General">
                  <c:v>32.891800000000003</c:v>
                </c:pt>
                <c:pt idx="48874" formatCode="General">
                  <c:v>32.892499999999998</c:v>
                </c:pt>
                <c:pt idx="48875" formatCode="General">
                  <c:v>32.893099999999997</c:v>
                </c:pt>
                <c:pt idx="48876" formatCode="General">
                  <c:v>32.893799999999999</c:v>
                </c:pt>
                <c:pt idx="48877" formatCode="General">
                  <c:v>32.894500000000001</c:v>
                </c:pt>
                <c:pt idx="48878" formatCode="General">
                  <c:v>32.895099999999999</c:v>
                </c:pt>
                <c:pt idx="48879" formatCode="General">
                  <c:v>32.895800000000001</c:v>
                </c:pt>
                <c:pt idx="48880" formatCode="General">
                  <c:v>32.896500000000003</c:v>
                </c:pt>
                <c:pt idx="48881" formatCode="General">
                  <c:v>32.897199999999998</c:v>
                </c:pt>
                <c:pt idx="48882" formatCode="General">
                  <c:v>32.897799999999997</c:v>
                </c:pt>
                <c:pt idx="48883" formatCode="General">
                  <c:v>32.898499999999999</c:v>
                </c:pt>
                <c:pt idx="48884" formatCode="General">
                  <c:v>32.8992</c:v>
                </c:pt>
                <c:pt idx="48885" formatCode="General">
                  <c:v>32.899900000000002</c:v>
                </c:pt>
                <c:pt idx="48886" formatCode="General">
                  <c:v>32.900500000000001</c:v>
                </c:pt>
                <c:pt idx="48887" formatCode="General">
                  <c:v>32.901200000000003</c:v>
                </c:pt>
                <c:pt idx="48888" formatCode="General">
                  <c:v>32.901899999999998</c:v>
                </c:pt>
                <c:pt idx="48889" formatCode="General">
                  <c:v>32.902500000000003</c:v>
                </c:pt>
                <c:pt idx="48890" formatCode="General">
                  <c:v>32.903199999999998</c:v>
                </c:pt>
                <c:pt idx="48891" formatCode="General">
                  <c:v>32.9039</c:v>
                </c:pt>
                <c:pt idx="48892" formatCode="General">
                  <c:v>32.904600000000002</c:v>
                </c:pt>
                <c:pt idx="48893" formatCode="General">
                  <c:v>32.905200000000001</c:v>
                </c:pt>
                <c:pt idx="48894" formatCode="General">
                  <c:v>32.905900000000003</c:v>
                </c:pt>
                <c:pt idx="48895" formatCode="General">
                  <c:v>32.906599999999997</c:v>
                </c:pt>
                <c:pt idx="48896" formatCode="General">
                  <c:v>32.907299999999999</c:v>
                </c:pt>
                <c:pt idx="48897" formatCode="General">
                  <c:v>32.907899999999998</c:v>
                </c:pt>
                <c:pt idx="48898" formatCode="General">
                  <c:v>32.9086</c:v>
                </c:pt>
                <c:pt idx="48899" formatCode="General">
                  <c:v>32.909300000000002</c:v>
                </c:pt>
                <c:pt idx="48900" formatCode="General">
                  <c:v>32.909999999999997</c:v>
                </c:pt>
                <c:pt idx="48901" formatCode="General">
                  <c:v>32.910600000000002</c:v>
                </c:pt>
                <c:pt idx="48902" formatCode="General">
                  <c:v>32.911299999999997</c:v>
                </c:pt>
                <c:pt idx="48903" formatCode="General">
                  <c:v>32.911999999999999</c:v>
                </c:pt>
                <c:pt idx="48904" formatCode="General">
                  <c:v>32.912599999999998</c:v>
                </c:pt>
                <c:pt idx="48905" formatCode="General">
                  <c:v>32.9133</c:v>
                </c:pt>
                <c:pt idx="48906" formatCode="General">
                  <c:v>32.914000000000001</c:v>
                </c:pt>
                <c:pt idx="48907" formatCode="General">
                  <c:v>32.914700000000003</c:v>
                </c:pt>
                <c:pt idx="48908" formatCode="General">
                  <c:v>32.915300000000002</c:v>
                </c:pt>
                <c:pt idx="48909" formatCode="General">
                  <c:v>32.915999999999997</c:v>
                </c:pt>
                <c:pt idx="48910" formatCode="General">
                  <c:v>32.916699999999999</c:v>
                </c:pt>
                <c:pt idx="48911" formatCode="General">
                  <c:v>32.917400000000001</c:v>
                </c:pt>
                <c:pt idx="48912" formatCode="General">
                  <c:v>32.917999999999999</c:v>
                </c:pt>
                <c:pt idx="48913" formatCode="General">
                  <c:v>32.918700000000001</c:v>
                </c:pt>
                <c:pt idx="48914" formatCode="General">
                  <c:v>32.919400000000003</c:v>
                </c:pt>
                <c:pt idx="48915" formatCode="General">
                  <c:v>32.92</c:v>
                </c:pt>
                <c:pt idx="48916" formatCode="General">
                  <c:v>32.920699999999997</c:v>
                </c:pt>
                <c:pt idx="48917" formatCode="General">
                  <c:v>32.921399999999998</c:v>
                </c:pt>
                <c:pt idx="48918" formatCode="General">
                  <c:v>32.9221</c:v>
                </c:pt>
                <c:pt idx="48919" formatCode="General">
                  <c:v>32.922699999999999</c:v>
                </c:pt>
                <c:pt idx="48920" formatCode="General">
                  <c:v>32.923400000000001</c:v>
                </c:pt>
                <c:pt idx="48921" formatCode="General">
                  <c:v>32.924100000000003</c:v>
                </c:pt>
                <c:pt idx="48922" formatCode="General">
                  <c:v>32.924799999999998</c:v>
                </c:pt>
                <c:pt idx="48923" formatCode="General">
                  <c:v>32.925400000000003</c:v>
                </c:pt>
                <c:pt idx="48924" formatCode="General">
                  <c:v>32.926099999999998</c:v>
                </c:pt>
                <c:pt idx="48925" formatCode="General">
                  <c:v>32.9268</c:v>
                </c:pt>
                <c:pt idx="48926" formatCode="General">
                  <c:v>32.927399999999999</c:v>
                </c:pt>
                <c:pt idx="48927" formatCode="General">
                  <c:v>32.928100000000001</c:v>
                </c:pt>
                <c:pt idx="48928" formatCode="General">
                  <c:v>32.928800000000003</c:v>
                </c:pt>
                <c:pt idx="48929" formatCode="General">
                  <c:v>32.929499999999997</c:v>
                </c:pt>
                <c:pt idx="48930" formatCode="General">
                  <c:v>32.930100000000003</c:v>
                </c:pt>
                <c:pt idx="48931" formatCode="General">
                  <c:v>32.930799999999998</c:v>
                </c:pt>
                <c:pt idx="48932" formatCode="General">
                  <c:v>32.9315</c:v>
                </c:pt>
                <c:pt idx="48933" formatCode="General">
                  <c:v>32.932200000000002</c:v>
                </c:pt>
                <c:pt idx="48934" formatCode="General">
                  <c:v>32.9328</c:v>
                </c:pt>
                <c:pt idx="48935" formatCode="General">
                  <c:v>32.933500000000002</c:v>
                </c:pt>
                <c:pt idx="48936" formatCode="General">
                  <c:v>32.934199999999997</c:v>
                </c:pt>
                <c:pt idx="48937" formatCode="General">
                  <c:v>32.934899999999999</c:v>
                </c:pt>
                <c:pt idx="48938" formatCode="General">
                  <c:v>32.935499999999998</c:v>
                </c:pt>
                <c:pt idx="48939" formatCode="General">
                  <c:v>32.936199999999999</c:v>
                </c:pt>
                <c:pt idx="48940" formatCode="General">
                  <c:v>32.936900000000001</c:v>
                </c:pt>
                <c:pt idx="48941" formatCode="General">
                  <c:v>32.9375</c:v>
                </c:pt>
                <c:pt idx="48942" formatCode="General">
                  <c:v>32.938200000000002</c:v>
                </c:pt>
                <c:pt idx="48943" formatCode="General">
                  <c:v>32.938899999999997</c:v>
                </c:pt>
                <c:pt idx="48944" formatCode="General">
                  <c:v>32.939599999999999</c:v>
                </c:pt>
                <c:pt idx="48945" formatCode="General">
                  <c:v>32.940199999999997</c:v>
                </c:pt>
                <c:pt idx="48946" formatCode="General">
                  <c:v>32.940899999999999</c:v>
                </c:pt>
                <c:pt idx="48947" formatCode="General">
                  <c:v>32.941600000000001</c:v>
                </c:pt>
                <c:pt idx="48948" formatCode="General">
                  <c:v>32.942300000000003</c:v>
                </c:pt>
                <c:pt idx="48949" formatCode="General">
                  <c:v>32.942900000000002</c:v>
                </c:pt>
                <c:pt idx="48950" formatCode="General">
                  <c:v>32.943600000000004</c:v>
                </c:pt>
                <c:pt idx="48951" formatCode="General">
                  <c:v>32.944299999999998</c:v>
                </c:pt>
                <c:pt idx="48952" formatCode="General">
                  <c:v>32.944899999999997</c:v>
                </c:pt>
                <c:pt idx="48953" formatCode="General">
                  <c:v>32.945599999999999</c:v>
                </c:pt>
                <c:pt idx="48954" formatCode="General">
                  <c:v>32.946300000000001</c:v>
                </c:pt>
                <c:pt idx="48955" formatCode="General">
                  <c:v>32.947000000000003</c:v>
                </c:pt>
                <c:pt idx="48956" formatCode="General">
                  <c:v>32.947600000000001</c:v>
                </c:pt>
                <c:pt idx="48957" formatCode="General">
                  <c:v>32.948300000000003</c:v>
                </c:pt>
                <c:pt idx="48958" formatCode="General">
                  <c:v>32.948999999999998</c:v>
                </c:pt>
                <c:pt idx="48959" formatCode="General">
                  <c:v>32.9497</c:v>
                </c:pt>
                <c:pt idx="48960" formatCode="General">
                  <c:v>32.950299999999999</c:v>
                </c:pt>
                <c:pt idx="48961" formatCode="General">
                  <c:v>32.951000000000001</c:v>
                </c:pt>
                <c:pt idx="48962" formatCode="General">
                  <c:v>32.951700000000002</c:v>
                </c:pt>
                <c:pt idx="48963" formatCode="General">
                  <c:v>32.952399999999997</c:v>
                </c:pt>
                <c:pt idx="48964" formatCode="General">
                  <c:v>32.953000000000003</c:v>
                </c:pt>
                <c:pt idx="48965" formatCode="General">
                  <c:v>32.953699999999998</c:v>
                </c:pt>
                <c:pt idx="48966" formatCode="General">
                  <c:v>32.9544</c:v>
                </c:pt>
                <c:pt idx="48967" formatCode="General">
                  <c:v>32.954999999999998</c:v>
                </c:pt>
                <c:pt idx="48968" formatCode="General">
                  <c:v>32.9557</c:v>
                </c:pt>
                <c:pt idx="48969" formatCode="General">
                  <c:v>32.956400000000002</c:v>
                </c:pt>
                <c:pt idx="48970" formatCode="General">
                  <c:v>32.957099999999997</c:v>
                </c:pt>
                <c:pt idx="48971" formatCode="General">
                  <c:v>32.957700000000003</c:v>
                </c:pt>
                <c:pt idx="48972" formatCode="General">
                  <c:v>32.958399999999997</c:v>
                </c:pt>
                <c:pt idx="48973" formatCode="General">
                  <c:v>32.959099999999999</c:v>
                </c:pt>
                <c:pt idx="48974" formatCode="General">
                  <c:v>32.959800000000001</c:v>
                </c:pt>
                <c:pt idx="48975" formatCode="General">
                  <c:v>32.9604</c:v>
                </c:pt>
                <c:pt idx="48976" formatCode="General">
                  <c:v>32.961100000000002</c:v>
                </c:pt>
                <c:pt idx="48977" formatCode="General">
                  <c:v>32.961799999999997</c:v>
                </c:pt>
                <c:pt idx="48978" formatCode="General">
                  <c:v>32.962400000000002</c:v>
                </c:pt>
                <c:pt idx="48979" formatCode="General">
                  <c:v>32.963099999999997</c:v>
                </c:pt>
                <c:pt idx="48980" formatCode="General">
                  <c:v>32.963799999999999</c:v>
                </c:pt>
                <c:pt idx="48981" formatCode="General">
                  <c:v>32.964500000000001</c:v>
                </c:pt>
                <c:pt idx="48982" formatCode="General">
                  <c:v>32.9651</c:v>
                </c:pt>
                <c:pt idx="48983" formatCode="General">
                  <c:v>32.965800000000002</c:v>
                </c:pt>
                <c:pt idx="48984" formatCode="General">
                  <c:v>32.966500000000003</c:v>
                </c:pt>
                <c:pt idx="48985" formatCode="General">
                  <c:v>32.967199999999998</c:v>
                </c:pt>
                <c:pt idx="48986" formatCode="General">
                  <c:v>32.967799999999997</c:v>
                </c:pt>
                <c:pt idx="48987" formatCode="General">
                  <c:v>32.968499999999999</c:v>
                </c:pt>
                <c:pt idx="48988" formatCode="General">
                  <c:v>32.969200000000001</c:v>
                </c:pt>
                <c:pt idx="48989" formatCode="General">
                  <c:v>32.969799999999999</c:v>
                </c:pt>
                <c:pt idx="48990" formatCode="General">
                  <c:v>32.970500000000001</c:v>
                </c:pt>
                <c:pt idx="48991" formatCode="General">
                  <c:v>32.971200000000003</c:v>
                </c:pt>
                <c:pt idx="48992" formatCode="General">
                  <c:v>32.971899999999998</c:v>
                </c:pt>
                <c:pt idx="48993" formatCode="General">
                  <c:v>32.972499999999997</c:v>
                </c:pt>
                <c:pt idx="48994" formatCode="General">
                  <c:v>32.973199999999999</c:v>
                </c:pt>
                <c:pt idx="48995" formatCode="General">
                  <c:v>32.9739</c:v>
                </c:pt>
                <c:pt idx="48996" formatCode="General">
                  <c:v>32.974600000000002</c:v>
                </c:pt>
                <c:pt idx="48997" formatCode="General">
                  <c:v>32.975200000000001</c:v>
                </c:pt>
                <c:pt idx="48998" formatCode="General">
                  <c:v>32.975900000000003</c:v>
                </c:pt>
                <c:pt idx="48999" formatCode="General">
                  <c:v>32.976599999999998</c:v>
                </c:pt>
                <c:pt idx="49000" formatCode="General">
                  <c:v>32.9773</c:v>
                </c:pt>
                <c:pt idx="49001" formatCode="General">
                  <c:v>32.977899999999998</c:v>
                </c:pt>
                <c:pt idx="49002" formatCode="General">
                  <c:v>32.9786</c:v>
                </c:pt>
                <c:pt idx="49003" formatCode="General">
                  <c:v>32.979300000000002</c:v>
                </c:pt>
                <c:pt idx="49004" formatCode="General">
                  <c:v>32.979900000000001</c:v>
                </c:pt>
                <c:pt idx="49005" formatCode="General">
                  <c:v>32.980600000000003</c:v>
                </c:pt>
                <c:pt idx="49006" formatCode="General">
                  <c:v>32.981299999999997</c:v>
                </c:pt>
                <c:pt idx="49007" formatCode="General">
                  <c:v>32.981999999999999</c:v>
                </c:pt>
                <c:pt idx="49008" formatCode="General">
                  <c:v>32.982599999999998</c:v>
                </c:pt>
                <c:pt idx="49009" formatCode="General">
                  <c:v>32.9833</c:v>
                </c:pt>
                <c:pt idx="49010" formatCode="General">
                  <c:v>32.984000000000002</c:v>
                </c:pt>
                <c:pt idx="49011" formatCode="General">
                  <c:v>32.984699999999997</c:v>
                </c:pt>
                <c:pt idx="49012" formatCode="General">
                  <c:v>32.985300000000002</c:v>
                </c:pt>
                <c:pt idx="49013" formatCode="General">
                  <c:v>32.985999999999997</c:v>
                </c:pt>
                <c:pt idx="49014" formatCode="General">
                  <c:v>32.986699999999999</c:v>
                </c:pt>
                <c:pt idx="49015" formatCode="General">
                  <c:v>32.987299999999998</c:v>
                </c:pt>
                <c:pt idx="49016" formatCode="General">
                  <c:v>32.988</c:v>
                </c:pt>
                <c:pt idx="49017" formatCode="General">
                  <c:v>32.988700000000001</c:v>
                </c:pt>
                <c:pt idx="49018" formatCode="General">
                  <c:v>32.989400000000003</c:v>
                </c:pt>
                <c:pt idx="49019" formatCode="General">
                  <c:v>32.99</c:v>
                </c:pt>
                <c:pt idx="49020" formatCode="General">
                  <c:v>32.990699999999997</c:v>
                </c:pt>
                <c:pt idx="49021" formatCode="General">
                  <c:v>32.991399999999999</c:v>
                </c:pt>
                <c:pt idx="49022" formatCode="General">
                  <c:v>32.992100000000001</c:v>
                </c:pt>
                <c:pt idx="49023" formatCode="General">
                  <c:v>32.992699999999999</c:v>
                </c:pt>
                <c:pt idx="49024" formatCode="General">
                  <c:v>32.993400000000001</c:v>
                </c:pt>
                <c:pt idx="49025" formatCode="General">
                  <c:v>32.994100000000003</c:v>
                </c:pt>
                <c:pt idx="49026" formatCode="General">
                  <c:v>32.994799999999998</c:v>
                </c:pt>
                <c:pt idx="49027" formatCode="General">
                  <c:v>32.995399999999997</c:v>
                </c:pt>
                <c:pt idx="49028" formatCode="General">
                  <c:v>32.996099999999998</c:v>
                </c:pt>
                <c:pt idx="49029" formatCode="General">
                  <c:v>32.9968</c:v>
                </c:pt>
                <c:pt idx="49030" formatCode="General">
                  <c:v>32.997399999999999</c:v>
                </c:pt>
                <c:pt idx="49031" formatCode="General">
                  <c:v>32.998100000000001</c:v>
                </c:pt>
                <c:pt idx="49032" formatCode="General">
                  <c:v>32.998800000000003</c:v>
                </c:pt>
                <c:pt idx="49033" formatCode="General">
                  <c:v>32.999499999999998</c:v>
                </c:pt>
                <c:pt idx="49034" formatCode="General">
                  <c:v>33.000100000000003</c:v>
                </c:pt>
                <c:pt idx="49035" formatCode="General">
                  <c:v>33.000799999999998</c:v>
                </c:pt>
                <c:pt idx="49036" formatCode="General">
                  <c:v>33.0015</c:v>
                </c:pt>
                <c:pt idx="49037" formatCode="General">
                  <c:v>33.002200000000002</c:v>
                </c:pt>
                <c:pt idx="49038" formatCode="General">
                  <c:v>33.002800000000001</c:v>
                </c:pt>
                <c:pt idx="49039" formatCode="General">
                  <c:v>33.003500000000003</c:v>
                </c:pt>
                <c:pt idx="49040" formatCode="General">
                  <c:v>33.004199999999997</c:v>
                </c:pt>
                <c:pt idx="49041" formatCode="General">
                  <c:v>33.004800000000003</c:v>
                </c:pt>
                <c:pt idx="49042" formatCode="General">
                  <c:v>33.005499999999998</c:v>
                </c:pt>
                <c:pt idx="49043" formatCode="General">
                  <c:v>33.0062</c:v>
                </c:pt>
                <c:pt idx="49044" formatCode="General">
                  <c:v>33.006900000000002</c:v>
                </c:pt>
                <c:pt idx="49045" formatCode="General">
                  <c:v>33.0075</c:v>
                </c:pt>
                <c:pt idx="49046" formatCode="General">
                  <c:v>33.008200000000002</c:v>
                </c:pt>
                <c:pt idx="49047" formatCode="General">
                  <c:v>33.008899999999997</c:v>
                </c:pt>
                <c:pt idx="49048" formatCode="General">
                  <c:v>33.009599999999999</c:v>
                </c:pt>
                <c:pt idx="49049" formatCode="General">
                  <c:v>33.010199999999998</c:v>
                </c:pt>
                <c:pt idx="49050" formatCode="General">
                  <c:v>33.010899999999999</c:v>
                </c:pt>
                <c:pt idx="49051" formatCode="General">
                  <c:v>33.011600000000001</c:v>
                </c:pt>
                <c:pt idx="49052" formatCode="General">
                  <c:v>33.0122</c:v>
                </c:pt>
                <c:pt idx="49053" formatCode="General">
                  <c:v>33.012900000000002</c:v>
                </c:pt>
                <c:pt idx="49054" formatCode="General">
                  <c:v>33.013599999999997</c:v>
                </c:pt>
                <c:pt idx="49055" formatCode="General">
                  <c:v>33.014299999999999</c:v>
                </c:pt>
                <c:pt idx="49056" formatCode="General">
                  <c:v>33.014899999999997</c:v>
                </c:pt>
                <c:pt idx="49057" formatCode="General">
                  <c:v>33.015599999999999</c:v>
                </c:pt>
                <c:pt idx="49058" formatCode="General">
                  <c:v>33.016300000000001</c:v>
                </c:pt>
                <c:pt idx="49059" formatCode="General">
                  <c:v>33.017000000000003</c:v>
                </c:pt>
                <c:pt idx="49060" formatCode="General">
                  <c:v>33.017600000000002</c:v>
                </c:pt>
                <c:pt idx="49061" formatCode="General">
                  <c:v>33.018300000000004</c:v>
                </c:pt>
                <c:pt idx="49062" formatCode="General">
                  <c:v>33.018999999999998</c:v>
                </c:pt>
                <c:pt idx="49063" formatCode="General">
                  <c:v>33.0197</c:v>
                </c:pt>
                <c:pt idx="49064" formatCode="General">
                  <c:v>33.020299999999999</c:v>
                </c:pt>
                <c:pt idx="49065" formatCode="General">
                  <c:v>33.021000000000001</c:v>
                </c:pt>
                <c:pt idx="49066" formatCode="General">
                  <c:v>33.021700000000003</c:v>
                </c:pt>
                <c:pt idx="49067" formatCode="General">
                  <c:v>33.022300000000001</c:v>
                </c:pt>
                <c:pt idx="49068" formatCode="General">
                  <c:v>33.023000000000003</c:v>
                </c:pt>
                <c:pt idx="49069" formatCode="General">
                  <c:v>33.023699999999998</c:v>
                </c:pt>
                <c:pt idx="49070" formatCode="General">
                  <c:v>33.0244</c:v>
                </c:pt>
                <c:pt idx="49071" formatCode="General">
                  <c:v>33.024999999999999</c:v>
                </c:pt>
                <c:pt idx="49072" formatCode="General">
                  <c:v>33.025700000000001</c:v>
                </c:pt>
                <c:pt idx="49073" formatCode="General">
                  <c:v>33.026400000000002</c:v>
                </c:pt>
                <c:pt idx="49074" formatCode="General">
                  <c:v>33.027099999999997</c:v>
                </c:pt>
                <c:pt idx="49075" formatCode="General">
                  <c:v>33.027700000000003</c:v>
                </c:pt>
                <c:pt idx="49076" formatCode="General">
                  <c:v>33.028399999999998</c:v>
                </c:pt>
                <c:pt idx="49077" formatCode="General">
                  <c:v>33.0291</c:v>
                </c:pt>
                <c:pt idx="49078" formatCode="General">
                  <c:v>33.029699999999998</c:v>
                </c:pt>
                <c:pt idx="49079" formatCode="General">
                  <c:v>33.0304</c:v>
                </c:pt>
                <c:pt idx="49080" formatCode="General">
                  <c:v>33.031100000000002</c:v>
                </c:pt>
                <c:pt idx="49081" formatCode="General">
                  <c:v>33.031799999999997</c:v>
                </c:pt>
                <c:pt idx="49082" formatCode="General">
                  <c:v>33.032400000000003</c:v>
                </c:pt>
                <c:pt idx="49083" formatCode="General">
                  <c:v>33.033099999999997</c:v>
                </c:pt>
                <c:pt idx="49084" formatCode="General">
                  <c:v>33.033799999999999</c:v>
                </c:pt>
                <c:pt idx="49085" formatCode="General">
                  <c:v>33.034500000000001</c:v>
                </c:pt>
                <c:pt idx="49086" formatCode="General">
                  <c:v>33.0351</c:v>
                </c:pt>
                <c:pt idx="49087" formatCode="General">
                  <c:v>33.035800000000002</c:v>
                </c:pt>
                <c:pt idx="49088" formatCode="General">
                  <c:v>33.036499999999997</c:v>
                </c:pt>
                <c:pt idx="49089" formatCode="General">
                  <c:v>33.037100000000002</c:v>
                </c:pt>
                <c:pt idx="49090" formatCode="General">
                  <c:v>33.037799999999997</c:v>
                </c:pt>
                <c:pt idx="49091" formatCode="General">
                  <c:v>33.038499999999999</c:v>
                </c:pt>
                <c:pt idx="49092" formatCode="General">
                  <c:v>33.039200000000001</c:v>
                </c:pt>
                <c:pt idx="49093" formatCode="General">
                  <c:v>33.0398</c:v>
                </c:pt>
                <c:pt idx="49094" formatCode="General">
                  <c:v>33.040500000000002</c:v>
                </c:pt>
                <c:pt idx="49095" formatCode="General">
                  <c:v>33.041200000000003</c:v>
                </c:pt>
                <c:pt idx="49096" formatCode="General">
                  <c:v>33.041899999999998</c:v>
                </c:pt>
                <c:pt idx="49097" formatCode="General">
                  <c:v>33.042499999999997</c:v>
                </c:pt>
                <c:pt idx="49098" formatCode="General">
                  <c:v>33.043199999999999</c:v>
                </c:pt>
                <c:pt idx="49099" formatCode="General">
                  <c:v>33.043900000000001</c:v>
                </c:pt>
                <c:pt idx="49100" formatCode="General">
                  <c:v>33.044600000000003</c:v>
                </c:pt>
                <c:pt idx="49101" formatCode="General">
                  <c:v>33.045200000000001</c:v>
                </c:pt>
                <c:pt idx="49102" formatCode="General">
                  <c:v>33.045900000000003</c:v>
                </c:pt>
                <c:pt idx="49103" formatCode="General">
                  <c:v>33.046599999999998</c:v>
                </c:pt>
                <c:pt idx="49104" formatCode="General">
                  <c:v>33.047199999999997</c:v>
                </c:pt>
                <c:pt idx="49105" formatCode="General">
                  <c:v>33.047899999999998</c:v>
                </c:pt>
                <c:pt idx="49106" formatCode="General">
                  <c:v>33.0486</c:v>
                </c:pt>
                <c:pt idx="49107" formatCode="General">
                  <c:v>33.049300000000002</c:v>
                </c:pt>
                <c:pt idx="49108" formatCode="General">
                  <c:v>33.049900000000001</c:v>
                </c:pt>
                <c:pt idx="49109" formatCode="General">
                  <c:v>33.050600000000003</c:v>
                </c:pt>
                <c:pt idx="49110" formatCode="General">
                  <c:v>33.051299999999998</c:v>
                </c:pt>
                <c:pt idx="49111" formatCode="General">
                  <c:v>33.052</c:v>
                </c:pt>
                <c:pt idx="49112" formatCode="General">
                  <c:v>33.052599999999998</c:v>
                </c:pt>
                <c:pt idx="49113" formatCode="General">
                  <c:v>33.0533</c:v>
                </c:pt>
                <c:pt idx="49114" formatCode="General">
                  <c:v>33.054000000000002</c:v>
                </c:pt>
                <c:pt idx="49115" formatCode="General">
                  <c:v>33.054600000000001</c:v>
                </c:pt>
                <c:pt idx="49116" formatCode="General">
                  <c:v>33.055300000000003</c:v>
                </c:pt>
                <c:pt idx="49117" formatCode="General">
                  <c:v>33.055999999999997</c:v>
                </c:pt>
                <c:pt idx="49118" formatCode="General">
                  <c:v>33.056699999999999</c:v>
                </c:pt>
                <c:pt idx="49119" formatCode="General">
                  <c:v>33.057299999999998</c:v>
                </c:pt>
                <c:pt idx="49120" formatCode="General">
                  <c:v>33.058</c:v>
                </c:pt>
                <c:pt idx="49121" formatCode="General">
                  <c:v>33.058700000000002</c:v>
                </c:pt>
                <c:pt idx="49122" formatCode="General">
                  <c:v>33.059399999999997</c:v>
                </c:pt>
                <c:pt idx="49123" formatCode="General">
                  <c:v>33.06</c:v>
                </c:pt>
                <c:pt idx="49124" formatCode="General">
                  <c:v>33.060699999999997</c:v>
                </c:pt>
                <c:pt idx="49125" formatCode="General">
                  <c:v>33.061399999999999</c:v>
                </c:pt>
                <c:pt idx="49126" formatCode="General">
                  <c:v>33.062100000000001</c:v>
                </c:pt>
                <c:pt idx="49127" formatCode="General">
                  <c:v>33.0627</c:v>
                </c:pt>
                <c:pt idx="49128" formatCode="General">
                  <c:v>33.063400000000001</c:v>
                </c:pt>
                <c:pt idx="49129" formatCode="General">
                  <c:v>33.064100000000003</c:v>
                </c:pt>
                <c:pt idx="49130" formatCode="General">
                  <c:v>33.064700000000002</c:v>
                </c:pt>
                <c:pt idx="49131" formatCode="General">
                  <c:v>33.065399999999997</c:v>
                </c:pt>
                <c:pt idx="49132" formatCode="General">
                  <c:v>33.066099999999999</c:v>
                </c:pt>
                <c:pt idx="49133" formatCode="General">
                  <c:v>33.066800000000001</c:v>
                </c:pt>
                <c:pt idx="49134" formatCode="General">
                  <c:v>33.067399999999999</c:v>
                </c:pt>
                <c:pt idx="49135" formatCode="General">
                  <c:v>33.068100000000001</c:v>
                </c:pt>
                <c:pt idx="49136" formatCode="General">
                  <c:v>33.068800000000003</c:v>
                </c:pt>
                <c:pt idx="49137" formatCode="General">
                  <c:v>33.069499999999998</c:v>
                </c:pt>
                <c:pt idx="49138" formatCode="General">
                  <c:v>33.070099999999996</c:v>
                </c:pt>
                <c:pt idx="49139" formatCode="General">
                  <c:v>33.070799999999998</c:v>
                </c:pt>
                <c:pt idx="49140" formatCode="General">
                  <c:v>33.0715</c:v>
                </c:pt>
                <c:pt idx="49141" formatCode="General">
                  <c:v>33.072099999999999</c:v>
                </c:pt>
                <c:pt idx="49142" formatCode="General">
                  <c:v>33.072800000000001</c:v>
                </c:pt>
                <c:pt idx="49143" formatCode="General">
                  <c:v>33.073500000000003</c:v>
                </c:pt>
                <c:pt idx="49144" formatCode="General">
                  <c:v>33.074199999999998</c:v>
                </c:pt>
                <c:pt idx="49145" formatCode="General">
                  <c:v>33.074800000000003</c:v>
                </c:pt>
                <c:pt idx="49146" formatCode="General">
                  <c:v>33.075499999999998</c:v>
                </c:pt>
                <c:pt idx="49147" formatCode="General">
                  <c:v>33.0762</c:v>
                </c:pt>
                <c:pt idx="49148" formatCode="General">
                  <c:v>33.076900000000002</c:v>
                </c:pt>
                <c:pt idx="49149" formatCode="General">
                  <c:v>33.077500000000001</c:v>
                </c:pt>
                <c:pt idx="49150" formatCode="General">
                  <c:v>33.078200000000002</c:v>
                </c:pt>
                <c:pt idx="49151" formatCode="General">
                  <c:v>33.078899999999997</c:v>
                </c:pt>
                <c:pt idx="49152" formatCode="General">
                  <c:v>33.079500000000003</c:v>
                </c:pt>
                <c:pt idx="49153" formatCode="General">
                  <c:v>33.080199999999998</c:v>
                </c:pt>
                <c:pt idx="49154" formatCode="General">
                  <c:v>33.0809</c:v>
                </c:pt>
                <c:pt idx="49155" formatCode="General">
                  <c:v>33.081600000000002</c:v>
                </c:pt>
                <c:pt idx="49156" formatCode="General">
                  <c:v>33.0822</c:v>
                </c:pt>
                <c:pt idx="49157" formatCode="General">
                  <c:v>33.082900000000002</c:v>
                </c:pt>
                <c:pt idx="49158" formatCode="General">
                  <c:v>33.083599999999997</c:v>
                </c:pt>
                <c:pt idx="49159" formatCode="General">
                  <c:v>33.084299999999999</c:v>
                </c:pt>
                <c:pt idx="49160" formatCode="General">
                  <c:v>33.084899999999998</c:v>
                </c:pt>
                <c:pt idx="49161" formatCode="General">
                  <c:v>33.085599999999999</c:v>
                </c:pt>
                <c:pt idx="49162" formatCode="General">
                  <c:v>33.086300000000001</c:v>
                </c:pt>
                <c:pt idx="49163" formatCode="General">
                  <c:v>33.087000000000003</c:v>
                </c:pt>
                <c:pt idx="49164" formatCode="General">
                  <c:v>33.087600000000002</c:v>
                </c:pt>
                <c:pt idx="49165" formatCode="General">
                  <c:v>33.088299999999997</c:v>
                </c:pt>
                <c:pt idx="49166" formatCode="General">
                  <c:v>33.088999999999999</c:v>
                </c:pt>
                <c:pt idx="49167" formatCode="General">
                  <c:v>33.089599999999997</c:v>
                </c:pt>
                <c:pt idx="49168" formatCode="General">
                  <c:v>33.090299999999999</c:v>
                </c:pt>
                <c:pt idx="49169" formatCode="General">
                  <c:v>33.091000000000001</c:v>
                </c:pt>
                <c:pt idx="49170" formatCode="General">
                  <c:v>33.091700000000003</c:v>
                </c:pt>
                <c:pt idx="49171" formatCode="General">
                  <c:v>33.092300000000002</c:v>
                </c:pt>
                <c:pt idx="49172" formatCode="General">
                  <c:v>33.093000000000004</c:v>
                </c:pt>
                <c:pt idx="49173" formatCode="General">
                  <c:v>33.093699999999998</c:v>
                </c:pt>
                <c:pt idx="49174" formatCode="General">
                  <c:v>33.0944</c:v>
                </c:pt>
                <c:pt idx="49175" formatCode="General">
                  <c:v>33.094999999999999</c:v>
                </c:pt>
                <c:pt idx="49176" formatCode="General">
                  <c:v>33.095700000000001</c:v>
                </c:pt>
                <c:pt idx="49177" formatCode="General">
                  <c:v>33.096400000000003</c:v>
                </c:pt>
                <c:pt idx="49178" formatCode="General">
                  <c:v>33.097000000000001</c:v>
                </c:pt>
                <c:pt idx="49179" formatCode="General">
                  <c:v>33.097700000000003</c:v>
                </c:pt>
                <c:pt idx="49180" formatCode="General">
                  <c:v>33.098399999999998</c:v>
                </c:pt>
                <c:pt idx="49181" formatCode="General">
                  <c:v>33.0991</c:v>
                </c:pt>
                <c:pt idx="49182" formatCode="General">
                  <c:v>33.099699999999999</c:v>
                </c:pt>
                <c:pt idx="49183" formatCode="General">
                  <c:v>33.1004</c:v>
                </c:pt>
                <c:pt idx="49184" formatCode="General">
                  <c:v>33.101100000000002</c:v>
                </c:pt>
                <c:pt idx="49185" formatCode="General">
                  <c:v>33.101799999999997</c:v>
                </c:pt>
                <c:pt idx="49186" formatCode="General">
                  <c:v>33.102400000000003</c:v>
                </c:pt>
                <c:pt idx="49187" formatCode="General">
                  <c:v>33.103099999999998</c:v>
                </c:pt>
                <c:pt idx="49188" formatCode="General">
                  <c:v>33.1038</c:v>
                </c:pt>
                <c:pt idx="49189" formatCode="General">
                  <c:v>33.104399999999998</c:v>
                </c:pt>
                <c:pt idx="49190" formatCode="General">
                  <c:v>33.1051</c:v>
                </c:pt>
                <c:pt idx="49191" formatCode="General">
                  <c:v>33.105800000000002</c:v>
                </c:pt>
                <c:pt idx="49192" formatCode="General">
                  <c:v>33.106499999999997</c:v>
                </c:pt>
                <c:pt idx="49193" formatCode="General">
                  <c:v>33.107100000000003</c:v>
                </c:pt>
                <c:pt idx="49194" formatCode="General">
                  <c:v>33.107799999999997</c:v>
                </c:pt>
                <c:pt idx="49195" formatCode="General">
                  <c:v>33.108499999999999</c:v>
                </c:pt>
                <c:pt idx="49196" formatCode="General">
                  <c:v>33.109200000000001</c:v>
                </c:pt>
                <c:pt idx="49197" formatCode="General">
                  <c:v>33.1098</c:v>
                </c:pt>
                <c:pt idx="49198" formatCode="General">
                  <c:v>33.110500000000002</c:v>
                </c:pt>
                <c:pt idx="49199" formatCode="General">
                  <c:v>33.111199999999997</c:v>
                </c:pt>
                <c:pt idx="49200" formatCode="General">
                  <c:v>33.111899999999999</c:v>
                </c:pt>
                <c:pt idx="49201" formatCode="General">
                  <c:v>33.112499999999997</c:v>
                </c:pt>
                <c:pt idx="49202" formatCode="General">
                  <c:v>33.113199999999999</c:v>
                </c:pt>
                <c:pt idx="49203" formatCode="General">
                  <c:v>33.113900000000001</c:v>
                </c:pt>
                <c:pt idx="49204" formatCode="General">
                  <c:v>33.1145</c:v>
                </c:pt>
                <c:pt idx="49205" formatCode="General">
                  <c:v>33.115200000000002</c:v>
                </c:pt>
                <c:pt idx="49206" formatCode="General">
                  <c:v>33.115900000000003</c:v>
                </c:pt>
                <c:pt idx="49207" formatCode="General">
                  <c:v>33.116599999999998</c:v>
                </c:pt>
                <c:pt idx="49208" formatCode="General">
                  <c:v>33.117199999999997</c:v>
                </c:pt>
                <c:pt idx="49209" formatCode="General">
                  <c:v>33.117899999999999</c:v>
                </c:pt>
                <c:pt idx="49210" formatCode="General">
                  <c:v>33.118600000000001</c:v>
                </c:pt>
                <c:pt idx="49211" formatCode="General">
                  <c:v>33.119300000000003</c:v>
                </c:pt>
                <c:pt idx="49212" formatCode="General">
                  <c:v>33.119900000000001</c:v>
                </c:pt>
                <c:pt idx="49213" formatCode="General">
                  <c:v>33.120600000000003</c:v>
                </c:pt>
                <c:pt idx="49214" formatCode="General">
                  <c:v>33.121299999999998</c:v>
                </c:pt>
                <c:pt idx="49215" formatCode="General">
                  <c:v>33.121899999999997</c:v>
                </c:pt>
                <c:pt idx="49216" formatCode="General">
                  <c:v>33.122599999999998</c:v>
                </c:pt>
                <c:pt idx="49217" formatCode="General">
                  <c:v>33.1233</c:v>
                </c:pt>
                <c:pt idx="49218" formatCode="General">
                  <c:v>33.124000000000002</c:v>
                </c:pt>
                <c:pt idx="49219" formatCode="General">
                  <c:v>33.124600000000001</c:v>
                </c:pt>
                <c:pt idx="49220" formatCode="General">
                  <c:v>33.125300000000003</c:v>
                </c:pt>
                <c:pt idx="49221" formatCode="General">
                  <c:v>33.125999999999998</c:v>
                </c:pt>
                <c:pt idx="49222" formatCode="General">
                  <c:v>33.1267</c:v>
                </c:pt>
                <c:pt idx="49223" formatCode="General">
                  <c:v>33.127299999999998</c:v>
                </c:pt>
                <c:pt idx="49224" formatCode="General">
                  <c:v>33.128</c:v>
                </c:pt>
                <c:pt idx="49225" formatCode="General">
                  <c:v>33.128700000000002</c:v>
                </c:pt>
                <c:pt idx="49226" formatCode="General">
                  <c:v>33.129399999999997</c:v>
                </c:pt>
                <c:pt idx="49227" formatCode="General">
                  <c:v>33.130000000000003</c:v>
                </c:pt>
                <c:pt idx="49228" formatCode="General">
                  <c:v>33.130699999999997</c:v>
                </c:pt>
                <c:pt idx="49229" formatCode="General">
                  <c:v>33.131399999999999</c:v>
                </c:pt>
                <c:pt idx="49230" formatCode="General">
                  <c:v>33.131999999999998</c:v>
                </c:pt>
                <c:pt idx="49231" formatCode="General">
                  <c:v>33.1327</c:v>
                </c:pt>
                <c:pt idx="49232" formatCode="General">
                  <c:v>33.133400000000002</c:v>
                </c:pt>
                <c:pt idx="49233" formatCode="General">
                  <c:v>33.134099999999997</c:v>
                </c:pt>
                <c:pt idx="49234" formatCode="General">
                  <c:v>33.134700000000002</c:v>
                </c:pt>
                <c:pt idx="49235" formatCode="General">
                  <c:v>33.135399999999997</c:v>
                </c:pt>
                <c:pt idx="49236" formatCode="General">
                  <c:v>33.136099999999999</c:v>
                </c:pt>
                <c:pt idx="49237" formatCode="General">
                  <c:v>33.136800000000001</c:v>
                </c:pt>
                <c:pt idx="49238" formatCode="General">
                  <c:v>33.1374</c:v>
                </c:pt>
                <c:pt idx="49239" formatCode="General">
                  <c:v>33.138100000000001</c:v>
                </c:pt>
                <c:pt idx="49240" formatCode="General">
                  <c:v>33.138800000000003</c:v>
                </c:pt>
                <c:pt idx="49241" formatCode="General">
                  <c:v>33.139400000000002</c:v>
                </c:pt>
                <c:pt idx="49242" formatCode="General">
                  <c:v>33.140099999999997</c:v>
                </c:pt>
                <c:pt idx="49243" formatCode="General">
                  <c:v>33.140799999999999</c:v>
                </c:pt>
                <c:pt idx="49244" formatCode="General">
                  <c:v>33.141500000000001</c:v>
                </c:pt>
                <c:pt idx="49245" formatCode="General">
                  <c:v>33.142099999999999</c:v>
                </c:pt>
                <c:pt idx="49246" formatCode="General">
                  <c:v>33.142800000000001</c:v>
                </c:pt>
                <c:pt idx="49247" formatCode="General">
                  <c:v>33.143500000000003</c:v>
                </c:pt>
                <c:pt idx="49248" formatCode="General">
                  <c:v>33.144199999999998</c:v>
                </c:pt>
                <c:pt idx="49249" formatCode="General">
                  <c:v>33.144799999999996</c:v>
                </c:pt>
                <c:pt idx="49250" formatCode="General">
                  <c:v>33.145499999999998</c:v>
                </c:pt>
                <c:pt idx="49251" formatCode="General">
                  <c:v>33.1462</c:v>
                </c:pt>
                <c:pt idx="49252" formatCode="General">
                  <c:v>33.146799999999999</c:v>
                </c:pt>
                <c:pt idx="49253" formatCode="General">
                  <c:v>33.147500000000001</c:v>
                </c:pt>
                <c:pt idx="49254" formatCode="General">
                  <c:v>33.148200000000003</c:v>
                </c:pt>
                <c:pt idx="49255" formatCode="General">
                  <c:v>33.148899999999998</c:v>
                </c:pt>
                <c:pt idx="49256" formatCode="General">
                  <c:v>33.149500000000003</c:v>
                </c:pt>
                <c:pt idx="49257" formatCode="General">
                  <c:v>33.150199999999998</c:v>
                </c:pt>
                <c:pt idx="49258" formatCode="General">
                  <c:v>33.1509</c:v>
                </c:pt>
                <c:pt idx="49259" formatCode="General">
                  <c:v>33.151600000000002</c:v>
                </c:pt>
                <c:pt idx="49260" formatCode="General">
                  <c:v>33.152200000000001</c:v>
                </c:pt>
                <c:pt idx="49261" formatCode="General">
                  <c:v>33.152900000000002</c:v>
                </c:pt>
                <c:pt idx="49262" formatCode="General">
                  <c:v>33.153599999999997</c:v>
                </c:pt>
                <c:pt idx="49263" formatCode="General">
                  <c:v>33.154299999999999</c:v>
                </c:pt>
                <c:pt idx="49264" formatCode="General">
                  <c:v>33.154899999999998</c:v>
                </c:pt>
                <c:pt idx="49265" formatCode="General">
                  <c:v>33.1556</c:v>
                </c:pt>
                <c:pt idx="49266" formatCode="General">
                  <c:v>33.156300000000002</c:v>
                </c:pt>
                <c:pt idx="49267" formatCode="General">
                  <c:v>33.1569</c:v>
                </c:pt>
                <c:pt idx="49268" formatCode="General">
                  <c:v>33.157600000000002</c:v>
                </c:pt>
                <c:pt idx="49269" formatCode="General">
                  <c:v>33.158299999999997</c:v>
                </c:pt>
                <c:pt idx="49270" formatCode="General">
                  <c:v>33.158999999999999</c:v>
                </c:pt>
                <c:pt idx="49271" formatCode="General">
                  <c:v>33.159599999999998</c:v>
                </c:pt>
                <c:pt idx="49272" formatCode="General">
                  <c:v>33.160299999999999</c:v>
                </c:pt>
                <c:pt idx="49273" formatCode="General">
                  <c:v>33.161000000000001</c:v>
                </c:pt>
                <c:pt idx="49274" formatCode="General">
                  <c:v>33.161700000000003</c:v>
                </c:pt>
                <c:pt idx="49275" formatCode="General">
                  <c:v>33.162300000000002</c:v>
                </c:pt>
                <c:pt idx="49276" formatCode="General">
                  <c:v>33.162999999999997</c:v>
                </c:pt>
                <c:pt idx="49277" formatCode="General">
                  <c:v>33.163699999999999</c:v>
                </c:pt>
                <c:pt idx="49278" formatCode="General">
                  <c:v>33.164299999999997</c:v>
                </c:pt>
                <c:pt idx="49279" formatCode="General">
                  <c:v>33.164999999999999</c:v>
                </c:pt>
                <c:pt idx="49280" formatCode="General">
                  <c:v>33.165700000000001</c:v>
                </c:pt>
                <c:pt idx="49281" formatCode="General">
                  <c:v>33.166400000000003</c:v>
                </c:pt>
                <c:pt idx="49282" formatCode="General">
                  <c:v>33.167000000000002</c:v>
                </c:pt>
                <c:pt idx="49283" formatCode="General">
                  <c:v>33.167700000000004</c:v>
                </c:pt>
                <c:pt idx="49284" formatCode="General">
                  <c:v>33.168399999999998</c:v>
                </c:pt>
                <c:pt idx="49285" formatCode="General">
                  <c:v>33.1691</c:v>
                </c:pt>
                <c:pt idx="49286" formatCode="General">
                  <c:v>33.169699999999999</c:v>
                </c:pt>
                <c:pt idx="49287" formatCode="General">
                  <c:v>33.170400000000001</c:v>
                </c:pt>
                <c:pt idx="49288" formatCode="General">
                  <c:v>33.171100000000003</c:v>
                </c:pt>
                <c:pt idx="49289" formatCode="General">
                  <c:v>33.171799999999998</c:v>
                </c:pt>
                <c:pt idx="49290" formatCode="General">
                  <c:v>33.172400000000003</c:v>
                </c:pt>
                <c:pt idx="49291" formatCode="General">
                  <c:v>33.173099999999998</c:v>
                </c:pt>
                <c:pt idx="49292" formatCode="General">
                  <c:v>33.1738</c:v>
                </c:pt>
                <c:pt idx="49293" formatCode="General">
                  <c:v>33.174399999999999</c:v>
                </c:pt>
                <c:pt idx="49294" formatCode="General">
                  <c:v>33.1751</c:v>
                </c:pt>
                <c:pt idx="49295" formatCode="General">
                  <c:v>33.175800000000002</c:v>
                </c:pt>
                <c:pt idx="49296" formatCode="General">
                  <c:v>33.176499999999997</c:v>
                </c:pt>
                <c:pt idx="49297" formatCode="General">
                  <c:v>33.177100000000003</c:v>
                </c:pt>
                <c:pt idx="49298" formatCode="General">
                  <c:v>33.177799999999998</c:v>
                </c:pt>
                <c:pt idx="49299" formatCode="General">
                  <c:v>33.1785</c:v>
                </c:pt>
                <c:pt idx="49300" formatCode="General">
                  <c:v>33.179200000000002</c:v>
                </c:pt>
                <c:pt idx="49301" formatCode="General">
                  <c:v>33.1798</c:v>
                </c:pt>
                <c:pt idx="49302" formatCode="General">
                  <c:v>33.180500000000002</c:v>
                </c:pt>
                <c:pt idx="49303" formatCode="General">
                  <c:v>33.181199999999997</c:v>
                </c:pt>
                <c:pt idx="49304" formatCode="General">
                  <c:v>33.181800000000003</c:v>
                </c:pt>
                <c:pt idx="49305" formatCode="General">
                  <c:v>33.182499999999997</c:v>
                </c:pt>
                <c:pt idx="49306" formatCode="General">
                  <c:v>33.183199999999999</c:v>
                </c:pt>
                <c:pt idx="49307" formatCode="General">
                  <c:v>33.183900000000001</c:v>
                </c:pt>
                <c:pt idx="49308" formatCode="General">
                  <c:v>33.1845</c:v>
                </c:pt>
                <c:pt idx="49309" formatCode="General">
                  <c:v>33.185200000000002</c:v>
                </c:pt>
                <c:pt idx="49310" formatCode="General">
                  <c:v>33.185899999999997</c:v>
                </c:pt>
                <c:pt idx="49311" formatCode="General">
                  <c:v>33.186599999999999</c:v>
                </c:pt>
                <c:pt idx="49312" formatCode="General">
                  <c:v>33.187199999999997</c:v>
                </c:pt>
                <c:pt idx="49313" formatCode="General">
                  <c:v>33.187899999999999</c:v>
                </c:pt>
                <c:pt idx="49314" formatCode="General">
                  <c:v>33.188600000000001</c:v>
                </c:pt>
                <c:pt idx="49315" formatCode="General">
                  <c:v>33.1892</c:v>
                </c:pt>
                <c:pt idx="49316" formatCode="General">
                  <c:v>33.189900000000002</c:v>
                </c:pt>
                <c:pt idx="49317" formatCode="General">
                  <c:v>33.190600000000003</c:v>
                </c:pt>
                <c:pt idx="49318" formatCode="General">
                  <c:v>33.191299999999998</c:v>
                </c:pt>
                <c:pt idx="49319" formatCode="General">
                  <c:v>33.191899999999997</c:v>
                </c:pt>
                <c:pt idx="49320" formatCode="General">
                  <c:v>33.192599999999999</c:v>
                </c:pt>
                <c:pt idx="49321" formatCode="General">
                  <c:v>33.193300000000001</c:v>
                </c:pt>
                <c:pt idx="49322" formatCode="General">
                  <c:v>33.194000000000003</c:v>
                </c:pt>
                <c:pt idx="49323" formatCode="General">
                  <c:v>33.194600000000001</c:v>
                </c:pt>
                <c:pt idx="49324" formatCode="General">
                  <c:v>33.195300000000003</c:v>
                </c:pt>
                <c:pt idx="49325" formatCode="General">
                  <c:v>33.195999999999998</c:v>
                </c:pt>
                <c:pt idx="49326" formatCode="General">
                  <c:v>33.1967</c:v>
                </c:pt>
                <c:pt idx="49327" formatCode="General">
                  <c:v>33.197299999999998</c:v>
                </c:pt>
                <c:pt idx="49328" formatCode="General">
                  <c:v>33.198</c:v>
                </c:pt>
                <c:pt idx="49329" formatCode="General">
                  <c:v>33.198700000000002</c:v>
                </c:pt>
                <c:pt idx="49330" formatCode="General">
                  <c:v>33.199300000000001</c:v>
                </c:pt>
                <c:pt idx="49331" formatCode="General">
                  <c:v>33.200000000000003</c:v>
                </c:pt>
                <c:pt idx="49332" formatCode="General">
                  <c:v>33.200699999999998</c:v>
                </c:pt>
                <c:pt idx="49333" formatCode="General">
                  <c:v>33.2014</c:v>
                </c:pt>
                <c:pt idx="49334" formatCode="General">
                  <c:v>33.201999999999998</c:v>
                </c:pt>
                <c:pt idx="49335" formatCode="General">
                  <c:v>33.2027</c:v>
                </c:pt>
                <c:pt idx="49336" formatCode="General">
                  <c:v>33.203400000000002</c:v>
                </c:pt>
                <c:pt idx="49337" formatCode="General">
                  <c:v>33.204099999999997</c:v>
                </c:pt>
                <c:pt idx="49338" formatCode="General">
                  <c:v>33.204700000000003</c:v>
                </c:pt>
                <c:pt idx="49339" formatCode="General">
                  <c:v>33.205399999999997</c:v>
                </c:pt>
                <c:pt idx="49340" formatCode="General">
                  <c:v>33.206099999999999</c:v>
                </c:pt>
                <c:pt idx="49341" formatCode="General">
                  <c:v>33.206699999999998</c:v>
                </c:pt>
                <c:pt idx="49342" formatCode="General">
                  <c:v>33.2074</c:v>
                </c:pt>
                <c:pt idx="49343" formatCode="General">
                  <c:v>33.208100000000002</c:v>
                </c:pt>
                <c:pt idx="49344" formatCode="General">
                  <c:v>33.208799999999997</c:v>
                </c:pt>
                <c:pt idx="49345" formatCode="General">
                  <c:v>33.209400000000002</c:v>
                </c:pt>
                <c:pt idx="49346" formatCode="General">
                  <c:v>33.210099999999997</c:v>
                </c:pt>
                <c:pt idx="49347" formatCode="General">
                  <c:v>33.210799999999999</c:v>
                </c:pt>
                <c:pt idx="49348" formatCode="General">
                  <c:v>33.211500000000001</c:v>
                </c:pt>
                <c:pt idx="49349" formatCode="General">
                  <c:v>33.2121</c:v>
                </c:pt>
                <c:pt idx="49350" formatCode="General">
                  <c:v>33.212800000000001</c:v>
                </c:pt>
                <c:pt idx="49351" formatCode="General">
                  <c:v>33.213500000000003</c:v>
                </c:pt>
                <c:pt idx="49352" formatCode="General">
                  <c:v>33.214100000000002</c:v>
                </c:pt>
                <c:pt idx="49353" formatCode="General">
                  <c:v>33.214799999999997</c:v>
                </c:pt>
                <c:pt idx="49354" formatCode="General">
                  <c:v>33.215499999999999</c:v>
                </c:pt>
                <c:pt idx="49355" formatCode="General">
                  <c:v>33.216200000000001</c:v>
                </c:pt>
                <c:pt idx="49356" formatCode="General">
                  <c:v>33.216799999999999</c:v>
                </c:pt>
                <c:pt idx="49357" formatCode="General">
                  <c:v>33.217500000000001</c:v>
                </c:pt>
                <c:pt idx="49358" formatCode="General">
                  <c:v>33.218200000000003</c:v>
                </c:pt>
                <c:pt idx="49359" formatCode="General">
                  <c:v>33.218899999999998</c:v>
                </c:pt>
                <c:pt idx="49360" formatCode="General">
                  <c:v>33.219499999999996</c:v>
                </c:pt>
                <c:pt idx="49361" formatCode="General">
                  <c:v>33.220199999999998</c:v>
                </c:pt>
                <c:pt idx="49362" formatCode="General">
                  <c:v>33.2209</c:v>
                </c:pt>
                <c:pt idx="49363" formatCode="General">
                  <c:v>33.221600000000002</c:v>
                </c:pt>
                <c:pt idx="49364" formatCode="General">
                  <c:v>33.222200000000001</c:v>
                </c:pt>
                <c:pt idx="49365" formatCode="General">
                  <c:v>33.222900000000003</c:v>
                </c:pt>
                <c:pt idx="49366" formatCode="General">
                  <c:v>33.223599999999998</c:v>
                </c:pt>
                <c:pt idx="49367" formatCode="General">
                  <c:v>33.224200000000003</c:v>
                </c:pt>
                <c:pt idx="49368" formatCode="General">
                  <c:v>33.224899999999998</c:v>
                </c:pt>
                <c:pt idx="49369" formatCode="General">
                  <c:v>33.2256</c:v>
                </c:pt>
                <c:pt idx="49370" formatCode="General">
                  <c:v>33.226300000000002</c:v>
                </c:pt>
                <c:pt idx="49371" formatCode="General">
                  <c:v>33.226900000000001</c:v>
                </c:pt>
                <c:pt idx="49372" formatCode="General">
                  <c:v>33.227600000000002</c:v>
                </c:pt>
                <c:pt idx="49373" formatCode="General">
                  <c:v>33.228299999999997</c:v>
                </c:pt>
                <c:pt idx="49374" formatCode="General">
                  <c:v>33.228999999999999</c:v>
                </c:pt>
                <c:pt idx="49375" formatCode="General">
                  <c:v>33.229599999999998</c:v>
                </c:pt>
                <c:pt idx="49376" formatCode="General">
                  <c:v>33.2303</c:v>
                </c:pt>
                <c:pt idx="49377" formatCode="General">
                  <c:v>33.231000000000002</c:v>
                </c:pt>
                <c:pt idx="49378" formatCode="General">
                  <c:v>33.2316</c:v>
                </c:pt>
                <c:pt idx="49379" formatCode="General">
                  <c:v>33.232300000000002</c:v>
                </c:pt>
                <c:pt idx="49380" formatCode="General">
                  <c:v>33.232999999999997</c:v>
                </c:pt>
                <c:pt idx="49381" formatCode="General">
                  <c:v>33.233699999999999</c:v>
                </c:pt>
                <c:pt idx="49382" formatCode="General">
                  <c:v>33.234299999999998</c:v>
                </c:pt>
                <c:pt idx="49383" formatCode="General">
                  <c:v>33.234999999999999</c:v>
                </c:pt>
                <c:pt idx="49384" formatCode="General">
                  <c:v>33.235700000000001</c:v>
                </c:pt>
                <c:pt idx="49385" formatCode="General">
                  <c:v>33.236400000000003</c:v>
                </c:pt>
                <c:pt idx="49386" formatCode="General">
                  <c:v>33.237000000000002</c:v>
                </c:pt>
                <c:pt idx="49387" formatCode="General">
                  <c:v>33.237699999999997</c:v>
                </c:pt>
                <c:pt idx="49388" formatCode="General">
                  <c:v>33.238399999999999</c:v>
                </c:pt>
                <c:pt idx="49389" formatCode="General">
                  <c:v>33.239100000000001</c:v>
                </c:pt>
                <c:pt idx="49390" formatCode="General">
                  <c:v>33.239699999999999</c:v>
                </c:pt>
                <c:pt idx="49391" formatCode="General">
                  <c:v>33.240400000000001</c:v>
                </c:pt>
                <c:pt idx="49392" formatCode="General">
                  <c:v>33.241100000000003</c:v>
                </c:pt>
                <c:pt idx="49393" formatCode="General">
                  <c:v>33.241700000000002</c:v>
                </c:pt>
                <c:pt idx="49394" formatCode="General">
                  <c:v>33.242400000000004</c:v>
                </c:pt>
                <c:pt idx="49395" formatCode="General">
                  <c:v>33.243099999999998</c:v>
                </c:pt>
                <c:pt idx="49396" formatCode="General">
                  <c:v>33.2438</c:v>
                </c:pt>
                <c:pt idx="49397" formatCode="General">
                  <c:v>33.244399999999999</c:v>
                </c:pt>
                <c:pt idx="49398" formatCode="General">
                  <c:v>33.245100000000001</c:v>
                </c:pt>
                <c:pt idx="49399" formatCode="General">
                  <c:v>33.245800000000003</c:v>
                </c:pt>
                <c:pt idx="49400" formatCode="General">
                  <c:v>33.246499999999997</c:v>
                </c:pt>
                <c:pt idx="49401" formatCode="General">
                  <c:v>33.247100000000003</c:v>
                </c:pt>
                <c:pt idx="49402" formatCode="General">
                  <c:v>33.247799999999998</c:v>
                </c:pt>
                <c:pt idx="49403" formatCode="General">
                  <c:v>33.2485</c:v>
                </c:pt>
                <c:pt idx="49404" formatCode="General">
                  <c:v>33.249099999999999</c:v>
                </c:pt>
                <c:pt idx="49405" formatCode="General">
                  <c:v>33.2498</c:v>
                </c:pt>
                <c:pt idx="49406" formatCode="General">
                  <c:v>33.250500000000002</c:v>
                </c:pt>
                <c:pt idx="49407" formatCode="General">
                  <c:v>33.251199999999997</c:v>
                </c:pt>
                <c:pt idx="49408" formatCode="General">
                  <c:v>33.251800000000003</c:v>
                </c:pt>
                <c:pt idx="49409" formatCode="General">
                  <c:v>33.252499999999998</c:v>
                </c:pt>
                <c:pt idx="49410" formatCode="General">
                  <c:v>33.2532</c:v>
                </c:pt>
                <c:pt idx="49411" formatCode="General">
                  <c:v>33.253900000000002</c:v>
                </c:pt>
                <c:pt idx="49412" formatCode="General">
                  <c:v>33.2545</c:v>
                </c:pt>
                <c:pt idx="49413" formatCode="General">
                  <c:v>33.255200000000002</c:v>
                </c:pt>
                <c:pt idx="49414" formatCode="General">
                  <c:v>33.255899999999997</c:v>
                </c:pt>
                <c:pt idx="49415" formatCode="General">
                  <c:v>33.256500000000003</c:v>
                </c:pt>
                <c:pt idx="49416" formatCode="General">
                  <c:v>33.257199999999997</c:v>
                </c:pt>
                <c:pt idx="49417" formatCode="General">
                  <c:v>33.257899999999999</c:v>
                </c:pt>
                <c:pt idx="49418" formatCode="General">
                  <c:v>33.258600000000001</c:v>
                </c:pt>
                <c:pt idx="49419" formatCode="General">
                  <c:v>33.2592</c:v>
                </c:pt>
                <c:pt idx="49420" formatCode="General">
                  <c:v>33.259900000000002</c:v>
                </c:pt>
                <c:pt idx="49421" formatCode="General">
                  <c:v>33.260599999999997</c:v>
                </c:pt>
                <c:pt idx="49422" formatCode="General">
                  <c:v>33.261299999999999</c:v>
                </c:pt>
                <c:pt idx="49423" formatCode="General">
                  <c:v>33.261899999999997</c:v>
                </c:pt>
                <c:pt idx="49424" formatCode="General">
                  <c:v>33.262599999999999</c:v>
                </c:pt>
                <c:pt idx="49425" formatCode="General">
                  <c:v>33.263300000000001</c:v>
                </c:pt>
                <c:pt idx="49426" formatCode="General">
                  <c:v>33.264000000000003</c:v>
                </c:pt>
                <c:pt idx="49427" formatCode="General">
                  <c:v>33.264600000000002</c:v>
                </c:pt>
                <c:pt idx="49428" formatCode="General">
                  <c:v>33.265300000000003</c:v>
                </c:pt>
                <c:pt idx="49429" formatCode="General">
                  <c:v>33.265999999999998</c:v>
                </c:pt>
                <c:pt idx="49430" formatCode="General">
                  <c:v>33.266599999999997</c:v>
                </c:pt>
                <c:pt idx="49431" formatCode="General">
                  <c:v>33.267299999999999</c:v>
                </c:pt>
                <c:pt idx="49432" formatCode="General">
                  <c:v>33.268000000000001</c:v>
                </c:pt>
                <c:pt idx="49433" formatCode="General">
                  <c:v>33.268700000000003</c:v>
                </c:pt>
                <c:pt idx="49434" formatCode="General">
                  <c:v>33.269300000000001</c:v>
                </c:pt>
                <c:pt idx="49435" formatCode="General">
                  <c:v>33.270000000000003</c:v>
                </c:pt>
                <c:pt idx="49436" formatCode="General">
                  <c:v>33.270699999999998</c:v>
                </c:pt>
                <c:pt idx="49437" formatCode="General">
                  <c:v>33.2714</c:v>
                </c:pt>
                <c:pt idx="49438" formatCode="General">
                  <c:v>33.271999999999998</c:v>
                </c:pt>
                <c:pt idx="49439" formatCode="General">
                  <c:v>33.2727</c:v>
                </c:pt>
                <c:pt idx="49440" formatCode="General">
                  <c:v>33.273400000000002</c:v>
                </c:pt>
                <c:pt idx="49441" formatCode="General">
                  <c:v>33.274000000000001</c:v>
                </c:pt>
                <c:pt idx="49442" formatCode="General">
                  <c:v>33.274700000000003</c:v>
                </c:pt>
                <c:pt idx="49443" formatCode="General">
                  <c:v>33.275399999999998</c:v>
                </c:pt>
                <c:pt idx="49444" formatCode="General">
                  <c:v>33.2761</c:v>
                </c:pt>
                <c:pt idx="49445" formatCode="General">
                  <c:v>33.276699999999998</c:v>
                </c:pt>
                <c:pt idx="49446" formatCode="General">
                  <c:v>33.2774</c:v>
                </c:pt>
                <c:pt idx="49447" formatCode="General">
                  <c:v>33.278100000000002</c:v>
                </c:pt>
                <c:pt idx="49448" formatCode="General">
                  <c:v>33.278799999999997</c:v>
                </c:pt>
                <c:pt idx="49449" formatCode="General">
                  <c:v>33.279400000000003</c:v>
                </c:pt>
                <c:pt idx="49450" formatCode="General">
                  <c:v>33.280099999999997</c:v>
                </c:pt>
                <c:pt idx="49451" formatCode="General">
                  <c:v>33.280799999999999</c:v>
                </c:pt>
                <c:pt idx="49452" formatCode="General">
                  <c:v>33.281500000000001</c:v>
                </c:pt>
                <c:pt idx="49453" formatCode="General">
                  <c:v>33.2821</c:v>
                </c:pt>
                <c:pt idx="49454" formatCode="General">
                  <c:v>33.282800000000002</c:v>
                </c:pt>
                <c:pt idx="49455" formatCode="General">
                  <c:v>33.283499999999997</c:v>
                </c:pt>
                <c:pt idx="49456" formatCode="General">
                  <c:v>33.284100000000002</c:v>
                </c:pt>
                <c:pt idx="49457" formatCode="General">
                  <c:v>33.284799999999997</c:v>
                </c:pt>
                <c:pt idx="49458" formatCode="General">
                  <c:v>33.285499999999999</c:v>
                </c:pt>
                <c:pt idx="49459" formatCode="General">
                  <c:v>33.286200000000001</c:v>
                </c:pt>
                <c:pt idx="49460" formatCode="General">
                  <c:v>33.286799999999999</c:v>
                </c:pt>
                <c:pt idx="49461" formatCode="General">
                  <c:v>33.287500000000001</c:v>
                </c:pt>
                <c:pt idx="49462" formatCode="General">
                  <c:v>33.288200000000003</c:v>
                </c:pt>
                <c:pt idx="49463" formatCode="General">
                  <c:v>33.288899999999998</c:v>
                </c:pt>
                <c:pt idx="49464" formatCode="General">
                  <c:v>33.289499999999997</c:v>
                </c:pt>
                <c:pt idx="49465" formatCode="General">
                  <c:v>33.290199999999999</c:v>
                </c:pt>
                <c:pt idx="49466" formatCode="General">
                  <c:v>33.290900000000001</c:v>
                </c:pt>
                <c:pt idx="49467" formatCode="General">
                  <c:v>33.291499999999999</c:v>
                </c:pt>
                <c:pt idx="49468" formatCode="General">
                  <c:v>33.292200000000001</c:v>
                </c:pt>
                <c:pt idx="49469" formatCode="General">
                  <c:v>33.292900000000003</c:v>
                </c:pt>
                <c:pt idx="49470" formatCode="General">
                  <c:v>33.293599999999998</c:v>
                </c:pt>
                <c:pt idx="49471" formatCode="General">
                  <c:v>33.294199999999996</c:v>
                </c:pt>
                <c:pt idx="49472" formatCode="General">
                  <c:v>33.294899999999998</c:v>
                </c:pt>
                <c:pt idx="49473" formatCode="General">
                  <c:v>33.2956</c:v>
                </c:pt>
                <c:pt idx="49474" formatCode="General">
                  <c:v>33.296300000000002</c:v>
                </c:pt>
                <c:pt idx="49475" formatCode="General">
                  <c:v>33.296900000000001</c:v>
                </c:pt>
                <c:pt idx="49476" formatCode="General">
                  <c:v>33.297600000000003</c:v>
                </c:pt>
                <c:pt idx="49477" formatCode="General">
                  <c:v>33.298299999999998</c:v>
                </c:pt>
                <c:pt idx="49478" formatCode="General">
                  <c:v>33.298900000000003</c:v>
                </c:pt>
                <c:pt idx="49479" formatCode="General">
                  <c:v>33.299599999999998</c:v>
                </c:pt>
                <c:pt idx="49480" formatCode="General">
                  <c:v>33.3003</c:v>
                </c:pt>
                <c:pt idx="49481" formatCode="General">
                  <c:v>33.301000000000002</c:v>
                </c:pt>
                <c:pt idx="49482" formatCode="General">
                  <c:v>33.301600000000001</c:v>
                </c:pt>
                <c:pt idx="49483" formatCode="General">
                  <c:v>33.302300000000002</c:v>
                </c:pt>
                <c:pt idx="49484" formatCode="General">
                  <c:v>33.302999999999997</c:v>
                </c:pt>
                <c:pt idx="49485" formatCode="General">
                  <c:v>33.303699999999999</c:v>
                </c:pt>
                <c:pt idx="49486" formatCode="General">
                  <c:v>33.304299999999998</c:v>
                </c:pt>
                <c:pt idx="49487" formatCode="General">
                  <c:v>33.305</c:v>
                </c:pt>
                <c:pt idx="49488" formatCode="General">
                  <c:v>33.305700000000002</c:v>
                </c:pt>
                <c:pt idx="49489" formatCode="General">
                  <c:v>33.306399999999996</c:v>
                </c:pt>
                <c:pt idx="49490" formatCode="General">
                  <c:v>33.307000000000002</c:v>
                </c:pt>
                <c:pt idx="49491" formatCode="General">
                  <c:v>33.307699999999997</c:v>
                </c:pt>
                <c:pt idx="49492" formatCode="General">
                  <c:v>33.308399999999999</c:v>
                </c:pt>
                <c:pt idx="49493" formatCode="General">
                  <c:v>33.308999999999997</c:v>
                </c:pt>
                <c:pt idx="49494" formatCode="General">
                  <c:v>33.309699999999999</c:v>
                </c:pt>
                <c:pt idx="49495" formatCode="General">
                  <c:v>33.310400000000001</c:v>
                </c:pt>
                <c:pt idx="49496" formatCode="General">
                  <c:v>33.311100000000003</c:v>
                </c:pt>
                <c:pt idx="49497" formatCode="General">
                  <c:v>33.311700000000002</c:v>
                </c:pt>
                <c:pt idx="49498" formatCode="General">
                  <c:v>33.312399999999997</c:v>
                </c:pt>
                <c:pt idx="49499" formatCode="General">
                  <c:v>33.313099999999999</c:v>
                </c:pt>
                <c:pt idx="49500" formatCode="General">
                  <c:v>33.313800000000001</c:v>
                </c:pt>
                <c:pt idx="49501" formatCode="General">
                  <c:v>33.314399999999999</c:v>
                </c:pt>
                <c:pt idx="49502" formatCode="General">
                  <c:v>33.315100000000001</c:v>
                </c:pt>
                <c:pt idx="49503" formatCode="General">
                  <c:v>33.315800000000003</c:v>
                </c:pt>
                <c:pt idx="49504" formatCode="General">
                  <c:v>33.316400000000002</c:v>
                </c:pt>
                <c:pt idx="49505" formatCode="General">
                  <c:v>33.317100000000003</c:v>
                </c:pt>
                <c:pt idx="49506" formatCode="General">
                  <c:v>33.317799999999998</c:v>
                </c:pt>
                <c:pt idx="49507" formatCode="General">
                  <c:v>33.3185</c:v>
                </c:pt>
                <c:pt idx="49508" formatCode="General">
                  <c:v>33.319099999999999</c:v>
                </c:pt>
                <c:pt idx="49509" formatCode="General">
                  <c:v>33.319800000000001</c:v>
                </c:pt>
                <c:pt idx="49510" formatCode="General">
                  <c:v>33.320500000000003</c:v>
                </c:pt>
                <c:pt idx="49511" formatCode="General">
                  <c:v>33.321199999999997</c:v>
                </c:pt>
                <c:pt idx="49512" formatCode="General">
                  <c:v>33.321800000000003</c:v>
                </c:pt>
                <c:pt idx="49513" formatCode="General">
                  <c:v>33.322499999999998</c:v>
                </c:pt>
                <c:pt idx="49514" formatCode="General">
                  <c:v>33.3232</c:v>
                </c:pt>
                <c:pt idx="49515" formatCode="General">
                  <c:v>33.323799999999999</c:v>
                </c:pt>
                <c:pt idx="49516" formatCode="General">
                  <c:v>33.3245</c:v>
                </c:pt>
                <c:pt idx="49517" formatCode="General">
                  <c:v>33.325200000000002</c:v>
                </c:pt>
                <c:pt idx="49518" formatCode="General">
                  <c:v>33.325899999999997</c:v>
                </c:pt>
                <c:pt idx="49519" formatCode="General">
                  <c:v>33.326500000000003</c:v>
                </c:pt>
                <c:pt idx="49520" formatCode="General">
                  <c:v>33.327199999999998</c:v>
                </c:pt>
                <c:pt idx="49521" formatCode="General">
                  <c:v>33.3279</c:v>
                </c:pt>
                <c:pt idx="49522" formatCode="General">
                  <c:v>33.328600000000002</c:v>
                </c:pt>
                <c:pt idx="49523" formatCode="General">
                  <c:v>33.3292</c:v>
                </c:pt>
                <c:pt idx="49524" formatCode="General">
                  <c:v>33.329900000000002</c:v>
                </c:pt>
                <c:pt idx="49525" formatCode="General">
                  <c:v>33.330599999999997</c:v>
                </c:pt>
                <c:pt idx="49526" formatCode="General">
                  <c:v>33.331299999999999</c:v>
                </c:pt>
                <c:pt idx="49527" formatCode="General">
                  <c:v>33.331899999999997</c:v>
                </c:pt>
                <c:pt idx="49528" formatCode="General">
                  <c:v>33.332599999999999</c:v>
                </c:pt>
                <c:pt idx="49529" formatCode="General">
                  <c:v>33.333300000000001</c:v>
                </c:pt>
                <c:pt idx="49530" formatCode="General">
                  <c:v>33.3339</c:v>
                </c:pt>
                <c:pt idx="49531" formatCode="General">
                  <c:v>33.334600000000002</c:v>
                </c:pt>
                <c:pt idx="49532" formatCode="General">
                  <c:v>33.335299999999997</c:v>
                </c:pt>
                <c:pt idx="49533" formatCode="General">
                  <c:v>33.335999999999999</c:v>
                </c:pt>
                <c:pt idx="49534" formatCode="General">
                  <c:v>33.336599999999997</c:v>
                </c:pt>
                <c:pt idx="49535" formatCode="General">
                  <c:v>33.337299999999999</c:v>
                </c:pt>
                <c:pt idx="49536" formatCode="General">
                  <c:v>33.338000000000001</c:v>
                </c:pt>
                <c:pt idx="49537" formatCode="General">
                  <c:v>33.338700000000003</c:v>
                </c:pt>
                <c:pt idx="49538" formatCode="General">
                  <c:v>33.339300000000001</c:v>
                </c:pt>
                <c:pt idx="49539" formatCode="General">
                  <c:v>33.340000000000003</c:v>
                </c:pt>
                <c:pt idx="49540" formatCode="General">
                  <c:v>33.340699999999998</c:v>
                </c:pt>
                <c:pt idx="49541" formatCode="General">
                  <c:v>33.341299999999997</c:v>
                </c:pt>
                <c:pt idx="49542" formatCode="General">
                  <c:v>33.341999999999999</c:v>
                </c:pt>
                <c:pt idx="49543" formatCode="General">
                  <c:v>33.342700000000001</c:v>
                </c:pt>
                <c:pt idx="49544" formatCode="General">
                  <c:v>33.343400000000003</c:v>
                </c:pt>
                <c:pt idx="49545" formatCode="General">
                  <c:v>33.344000000000001</c:v>
                </c:pt>
                <c:pt idx="49546" formatCode="General">
                  <c:v>33.344700000000003</c:v>
                </c:pt>
                <c:pt idx="49547" formatCode="General">
                  <c:v>33.345399999999998</c:v>
                </c:pt>
                <c:pt idx="49548" formatCode="General">
                  <c:v>33.3461</c:v>
                </c:pt>
                <c:pt idx="49549" formatCode="General">
                  <c:v>33.346699999999998</c:v>
                </c:pt>
                <c:pt idx="49550" formatCode="General">
                  <c:v>33.3474</c:v>
                </c:pt>
                <c:pt idx="49551" formatCode="General">
                  <c:v>33.348100000000002</c:v>
                </c:pt>
                <c:pt idx="49552" formatCode="General">
                  <c:v>33.348799999999997</c:v>
                </c:pt>
                <c:pt idx="49553" formatCode="General">
                  <c:v>33.349400000000003</c:v>
                </c:pt>
                <c:pt idx="49554" formatCode="General">
                  <c:v>33.350099999999998</c:v>
                </c:pt>
                <c:pt idx="49555" formatCode="General">
                  <c:v>33.3508</c:v>
                </c:pt>
                <c:pt idx="49556" formatCode="General">
                  <c:v>33.351399999999998</c:v>
                </c:pt>
                <c:pt idx="49557" formatCode="General">
                  <c:v>33.3521</c:v>
                </c:pt>
                <c:pt idx="49558" formatCode="General">
                  <c:v>33.352800000000002</c:v>
                </c:pt>
                <c:pt idx="49559" formatCode="General">
                  <c:v>33.353499999999997</c:v>
                </c:pt>
                <c:pt idx="49560" formatCode="General">
                  <c:v>33.354100000000003</c:v>
                </c:pt>
                <c:pt idx="49561" formatCode="General">
                  <c:v>33.354799999999997</c:v>
                </c:pt>
                <c:pt idx="49562" formatCode="General">
                  <c:v>33.355499999999999</c:v>
                </c:pt>
                <c:pt idx="49563" formatCode="General">
                  <c:v>33.356200000000001</c:v>
                </c:pt>
                <c:pt idx="49564" formatCode="General">
                  <c:v>33.3568</c:v>
                </c:pt>
                <c:pt idx="49565" formatCode="General">
                  <c:v>33.357500000000002</c:v>
                </c:pt>
                <c:pt idx="49566" formatCode="General">
                  <c:v>33.358199999999997</c:v>
                </c:pt>
                <c:pt idx="49567" formatCode="General">
                  <c:v>33.358800000000002</c:v>
                </c:pt>
                <c:pt idx="49568" formatCode="General">
                  <c:v>33.359499999999997</c:v>
                </c:pt>
                <c:pt idx="49569" formatCode="General">
                  <c:v>33.360199999999999</c:v>
                </c:pt>
                <c:pt idx="49570" formatCode="General">
                  <c:v>33.360900000000001</c:v>
                </c:pt>
                <c:pt idx="49571" formatCode="General">
                  <c:v>33.361499999999999</c:v>
                </c:pt>
                <c:pt idx="49572" formatCode="General">
                  <c:v>33.362200000000001</c:v>
                </c:pt>
                <c:pt idx="49573" formatCode="General">
                  <c:v>33.362900000000003</c:v>
                </c:pt>
                <c:pt idx="49574" formatCode="General">
                  <c:v>33.363599999999998</c:v>
                </c:pt>
                <c:pt idx="49575" formatCode="General">
                  <c:v>33.364199999999997</c:v>
                </c:pt>
                <c:pt idx="49576" formatCode="General">
                  <c:v>33.364899999999999</c:v>
                </c:pt>
                <c:pt idx="49577" formatCode="General">
                  <c:v>33.365600000000001</c:v>
                </c:pt>
                <c:pt idx="49578" formatCode="General">
                  <c:v>33.366199999999999</c:v>
                </c:pt>
                <c:pt idx="49579" formatCode="General">
                  <c:v>33.366900000000001</c:v>
                </c:pt>
                <c:pt idx="49580" formatCode="General">
                  <c:v>33.367600000000003</c:v>
                </c:pt>
                <c:pt idx="49581" formatCode="General">
                  <c:v>33.368299999999998</c:v>
                </c:pt>
                <c:pt idx="49582" formatCode="General">
                  <c:v>33.368899999999996</c:v>
                </c:pt>
                <c:pt idx="49583" formatCode="General">
                  <c:v>33.369599999999998</c:v>
                </c:pt>
                <c:pt idx="49584" formatCode="General">
                  <c:v>33.3703</c:v>
                </c:pt>
                <c:pt idx="49585" formatCode="General">
                  <c:v>33.371000000000002</c:v>
                </c:pt>
                <c:pt idx="49586" formatCode="General">
                  <c:v>33.371600000000001</c:v>
                </c:pt>
                <c:pt idx="49587" formatCode="General">
                  <c:v>33.372300000000003</c:v>
                </c:pt>
                <c:pt idx="49588" formatCode="General">
                  <c:v>33.372999999999998</c:v>
                </c:pt>
                <c:pt idx="49589" formatCode="General">
                  <c:v>33.373699999999999</c:v>
                </c:pt>
                <c:pt idx="49590" formatCode="General">
                  <c:v>33.374299999999998</c:v>
                </c:pt>
                <c:pt idx="49591" formatCode="General">
                  <c:v>33.375</c:v>
                </c:pt>
                <c:pt idx="49592" formatCode="General">
                  <c:v>33.375700000000002</c:v>
                </c:pt>
                <c:pt idx="49593" formatCode="General">
                  <c:v>33.376300000000001</c:v>
                </c:pt>
                <c:pt idx="49594" formatCode="General">
                  <c:v>33.377000000000002</c:v>
                </c:pt>
                <c:pt idx="49595" formatCode="General">
                  <c:v>33.377699999999997</c:v>
                </c:pt>
                <c:pt idx="49596" formatCode="General">
                  <c:v>33.378399999999999</c:v>
                </c:pt>
                <c:pt idx="49597" formatCode="General">
                  <c:v>33.378999999999998</c:v>
                </c:pt>
                <c:pt idx="49598" formatCode="General">
                  <c:v>33.3797</c:v>
                </c:pt>
                <c:pt idx="49599" formatCode="General">
                  <c:v>33.380400000000002</c:v>
                </c:pt>
                <c:pt idx="49600" formatCode="General">
                  <c:v>33.381100000000004</c:v>
                </c:pt>
                <c:pt idx="49601" formatCode="General">
                  <c:v>33.381700000000002</c:v>
                </c:pt>
                <c:pt idx="49602" formatCode="General">
                  <c:v>33.382399999999997</c:v>
                </c:pt>
                <c:pt idx="49603" formatCode="General">
                  <c:v>33.383099999999999</c:v>
                </c:pt>
                <c:pt idx="49604" formatCode="General">
                  <c:v>33.383699999999997</c:v>
                </c:pt>
                <c:pt idx="49605" formatCode="General">
                  <c:v>33.384399999999999</c:v>
                </c:pt>
                <c:pt idx="49606" formatCode="General">
                  <c:v>33.385100000000001</c:v>
                </c:pt>
                <c:pt idx="49607" formatCode="General">
                  <c:v>33.385800000000003</c:v>
                </c:pt>
                <c:pt idx="49608" formatCode="General">
                  <c:v>33.386400000000002</c:v>
                </c:pt>
                <c:pt idx="49609" formatCode="General">
                  <c:v>33.387099999999997</c:v>
                </c:pt>
                <c:pt idx="49610" formatCode="General">
                  <c:v>33.387799999999999</c:v>
                </c:pt>
                <c:pt idx="49611" formatCode="General">
                  <c:v>33.388500000000001</c:v>
                </c:pt>
                <c:pt idx="49612" formatCode="General">
                  <c:v>33.389099999999999</c:v>
                </c:pt>
                <c:pt idx="49613" formatCode="General">
                  <c:v>33.389800000000001</c:v>
                </c:pt>
                <c:pt idx="49614" formatCode="General">
                  <c:v>33.390500000000003</c:v>
                </c:pt>
                <c:pt idx="49615" formatCode="General">
                  <c:v>33.391199999999998</c:v>
                </c:pt>
                <c:pt idx="49616" formatCode="General">
                  <c:v>33.391800000000003</c:v>
                </c:pt>
                <c:pt idx="49617" formatCode="General">
                  <c:v>33.392499999999998</c:v>
                </c:pt>
                <c:pt idx="49618" formatCode="General">
                  <c:v>33.3932</c:v>
                </c:pt>
                <c:pt idx="49619" formatCode="General">
                  <c:v>33.393799999999999</c:v>
                </c:pt>
                <c:pt idx="49620" formatCode="General">
                  <c:v>33.394500000000001</c:v>
                </c:pt>
                <c:pt idx="49621" formatCode="General">
                  <c:v>33.395200000000003</c:v>
                </c:pt>
                <c:pt idx="49622" formatCode="General">
                  <c:v>33.395899999999997</c:v>
                </c:pt>
                <c:pt idx="49623" formatCode="General">
                  <c:v>33.396500000000003</c:v>
                </c:pt>
                <c:pt idx="49624" formatCode="General">
                  <c:v>33.397199999999998</c:v>
                </c:pt>
                <c:pt idx="49625" formatCode="General">
                  <c:v>33.3979</c:v>
                </c:pt>
                <c:pt idx="49626" formatCode="General">
                  <c:v>33.398600000000002</c:v>
                </c:pt>
                <c:pt idx="49627" formatCode="General">
                  <c:v>33.3992</c:v>
                </c:pt>
                <c:pt idx="49628" formatCode="General">
                  <c:v>33.399900000000002</c:v>
                </c:pt>
                <c:pt idx="49629" formatCode="General">
                  <c:v>33.400599999999997</c:v>
                </c:pt>
                <c:pt idx="49630" formatCode="General">
                  <c:v>33.401200000000003</c:v>
                </c:pt>
                <c:pt idx="49631" formatCode="General">
                  <c:v>33.401899999999998</c:v>
                </c:pt>
                <c:pt idx="49632" formatCode="General">
                  <c:v>33.4026</c:v>
                </c:pt>
                <c:pt idx="49633" formatCode="General">
                  <c:v>33.403300000000002</c:v>
                </c:pt>
                <c:pt idx="49634" formatCode="General">
                  <c:v>33.4039</c:v>
                </c:pt>
                <c:pt idx="49635" formatCode="General">
                  <c:v>33.404600000000002</c:v>
                </c:pt>
                <c:pt idx="49636" formatCode="General">
                  <c:v>33.405299999999997</c:v>
                </c:pt>
                <c:pt idx="49637" formatCode="General">
                  <c:v>33.405999999999999</c:v>
                </c:pt>
                <c:pt idx="49638" formatCode="General">
                  <c:v>33.406599999999997</c:v>
                </c:pt>
                <c:pt idx="49639" formatCode="General">
                  <c:v>33.407299999999999</c:v>
                </c:pt>
                <c:pt idx="49640" formatCode="General">
                  <c:v>33.408000000000001</c:v>
                </c:pt>
                <c:pt idx="49641" formatCode="General">
                  <c:v>33.4086</c:v>
                </c:pt>
                <c:pt idx="49642" formatCode="General">
                  <c:v>33.409300000000002</c:v>
                </c:pt>
                <c:pt idx="49643" formatCode="General">
                  <c:v>33.409999999999997</c:v>
                </c:pt>
                <c:pt idx="49644" formatCode="General">
                  <c:v>33.410699999999999</c:v>
                </c:pt>
                <c:pt idx="49645" formatCode="General">
                  <c:v>33.411299999999997</c:v>
                </c:pt>
                <c:pt idx="49646" formatCode="General">
                  <c:v>33.411999999999999</c:v>
                </c:pt>
                <c:pt idx="49647" formatCode="General">
                  <c:v>33.412700000000001</c:v>
                </c:pt>
                <c:pt idx="49648" formatCode="General">
                  <c:v>33.413400000000003</c:v>
                </c:pt>
                <c:pt idx="49649" formatCode="General">
                  <c:v>33.414000000000001</c:v>
                </c:pt>
                <c:pt idx="49650" formatCode="General">
                  <c:v>33.414700000000003</c:v>
                </c:pt>
                <c:pt idx="49651" formatCode="General">
                  <c:v>33.415399999999998</c:v>
                </c:pt>
                <c:pt idx="49652" formatCode="General">
                  <c:v>33.4161</c:v>
                </c:pt>
                <c:pt idx="49653" formatCode="General">
                  <c:v>33.416699999999999</c:v>
                </c:pt>
                <c:pt idx="49654" formatCode="General">
                  <c:v>33.417400000000001</c:v>
                </c:pt>
                <c:pt idx="49655" formatCode="General">
                  <c:v>33.418100000000003</c:v>
                </c:pt>
                <c:pt idx="49656" formatCode="General">
                  <c:v>33.418700000000001</c:v>
                </c:pt>
                <c:pt idx="49657" formatCode="General">
                  <c:v>33.419400000000003</c:v>
                </c:pt>
                <c:pt idx="49658" formatCode="General">
                  <c:v>33.420099999999998</c:v>
                </c:pt>
                <c:pt idx="49659" formatCode="General">
                  <c:v>33.4208</c:v>
                </c:pt>
                <c:pt idx="49660" formatCode="General">
                  <c:v>33.421399999999998</c:v>
                </c:pt>
                <c:pt idx="49661" formatCode="General">
                  <c:v>33.4221</c:v>
                </c:pt>
                <c:pt idx="49662" formatCode="General">
                  <c:v>33.422800000000002</c:v>
                </c:pt>
                <c:pt idx="49663" formatCode="General">
                  <c:v>33.423499999999997</c:v>
                </c:pt>
                <c:pt idx="49664" formatCode="General">
                  <c:v>33.424100000000003</c:v>
                </c:pt>
                <c:pt idx="49665" formatCode="General">
                  <c:v>33.424799999999998</c:v>
                </c:pt>
                <c:pt idx="49666" formatCode="General">
                  <c:v>33.4255</c:v>
                </c:pt>
                <c:pt idx="49667" formatCode="General">
                  <c:v>33.426099999999998</c:v>
                </c:pt>
                <c:pt idx="49668" formatCode="General">
                  <c:v>33.4268</c:v>
                </c:pt>
                <c:pt idx="49669" formatCode="General">
                  <c:v>33.427500000000002</c:v>
                </c:pt>
                <c:pt idx="49670" formatCode="General">
                  <c:v>33.428199999999997</c:v>
                </c:pt>
                <c:pt idx="49671" formatCode="General">
                  <c:v>33.428800000000003</c:v>
                </c:pt>
                <c:pt idx="49672" formatCode="General">
                  <c:v>33.429499999999997</c:v>
                </c:pt>
                <c:pt idx="49673" formatCode="General">
                  <c:v>33.430199999999999</c:v>
                </c:pt>
                <c:pt idx="49674" formatCode="General">
                  <c:v>33.430900000000001</c:v>
                </c:pt>
                <c:pt idx="49675" formatCode="General">
                  <c:v>33.4315</c:v>
                </c:pt>
                <c:pt idx="49676" formatCode="General">
                  <c:v>33.432200000000002</c:v>
                </c:pt>
                <c:pt idx="49677" formatCode="General">
                  <c:v>33.432899999999997</c:v>
                </c:pt>
                <c:pt idx="49678" formatCode="General">
                  <c:v>33.433500000000002</c:v>
                </c:pt>
                <c:pt idx="49679" formatCode="General">
                  <c:v>33.434199999999997</c:v>
                </c:pt>
                <c:pt idx="49680" formatCode="General">
                  <c:v>33.434899999999999</c:v>
                </c:pt>
                <c:pt idx="49681" formatCode="General">
                  <c:v>33.435600000000001</c:v>
                </c:pt>
                <c:pt idx="49682" formatCode="General">
                  <c:v>33.436199999999999</c:v>
                </c:pt>
                <c:pt idx="49683" formatCode="General">
                  <c:v>33.436900000000001</c:v>
                </c:pt>
                <c:pt idx="49684" formatCode="General">
                  <c:v>33.437600000000003</c:v>
                </c:pt>
                <c:pt idx="49685" formatCode="General">
                  <c:v>33.438299999999998</c:v>
                </c:pt>
                <c:pt idx="49686" formatCode="General">
                  <c:v>33.438899999999997</c:v>
                </c:pt>
                <c:pt idx="49687" formatCode="General">
                  <c:v>33.439599999999999</c:v>
                </c:pt>
                <c:pt idx="49688" formatCode="General">
                  <c:v>33.440300000000001</c:v>
                </c:pt>
                <c:pt idx="49689" formatCode="General">
                  <c:v>33.441000000000003</c:v>
                </c:pt>
                <c:pt idx="49690" formatCode="General">
                  <c:v>33.441600000000001</c:v>
                </c:pt>
                <c:pt idx="49691" formatCode="General">
                  <c:v>33.442300000000003</c:v>
                </c:pt>
                <c:pt idx="49692" formatCode="General">
                  <c:v>33.442999999999998</c:v>
                </c:pt>
                <c:pt idx="49693" formatCode="General">
                  <c:v>33.443600000000004</c:v>
                </c:pt>
                <c:pt idx="49694" formatCode="General">
                  <c:v>33.444299999999998</c:v>
                </c:pt>
                <c:pt idx="49695" formatCode="General">
                  <c:v>33.445</c:v>
                </c:pt>
                <c:pt idx="49696" formatCode="General">
                  <c:v>33.445700000000002</c:v>
                </c:pt>
                <c:pt idx="49697" formatCode="General">
                  <c:v>33.446300000000001</c:v>
                </c:pt>
                <c:pt idx="49698" formatCode="General">
                  <c:v>33.447000000000003</c:v>
                </c:pt>
                <c:pt idx="49699" formatCode="General">
                  <c:v>33.447699999999998</c:v>
                </c:pt>
                <c:pt idx="49700" formatCode="General">
                  <c:v>33.448399999999999</c:v>
                </c:pt>
                <c:pt idx="49701" formatCode="General">
                  <c:v>33.448999999999998</c:v>
                </c:pt>
                <c:pt idx="49702" formatCode="General">
                  <c:v>33.4497</c:v>
                </c:pt>
                <c:pt idx="49703" formatCode="General">
                  <c:v>33.450400000000002</c:v>
                </c:pt>
                <c:pt idx="49704" formatCode="General">
                  <c:v>33.451000000000001</c:v>
                </c:pt>
                <c:pt idx="49705" formatCode="General">
                  <c:v>33.451700000000002</c:v>
                </c:pt>
                <c:pt idx="49706" formatCode="General">
                  <c:v>33.452399999999997</c:v>
                </c:pt>
                <c:pt idx="49707" formatCode="General">
                  <c:v>33.453099999999999</c:v>
                </c:pt>
                <c:pt idx="49708" formatCode="General">
                  <c:v>33.453699999999998</c:v>
                </c:pt>
                <c:pt idx="49709" formatCode="General">
                  <c:v>33.4544</c:v>
                </c:pt>
                <c:pt idx="49710" formatCode="General">
                  <c:v>33.455100000000002</c:v>
                </c:pt>
                <c:pt idx="49711" formatCode="General">
                  <c:v>33.455800000000004</c:v>
                </c:pt>
                <c:pt idx="49712" formatCode="General">
                  <c:v>33.456400000000002</c:v>
                </c:pt>
                <c:pt idx="49713" formatCode="General">
                  <c:v>33.457099999999997</c:v>
                </c:pt>
                <c:pt idx="49714" formatCode="General">
                  <c:v>33.457799999999999</c:v>
                </c:pt>
                <c:pt idx="49715" formatCode="General">
                  <c:v>33.458500000000001</c:v>
                </c:pt>
                <c:pt idx="49716" formatCode="General">
                  <c:v>33.459099999999999</c:v>
                </c:pt>
                <c:pt idx="49717" formatCode="General">
                  <c:v>33.459800000000001</c:v>
                </c:pt>
                <c:pt idx="49718" formatCode="General">
                  <c:v>33.460500000000003</c:v>
                </c:pt>
                <c:pt idx="49719" formatCode="General">
                  <c:v>33.461100000000002</c:v>
                </c:pt>
                <c:pt idx="49720" formatCode="General">
                  <c:v>33.461799999999997</c:v>
                </c:pt>
                <c:pt idx="49721" formatCode="General">
                  <c:v>33.462499999999999</c:v>
                </c:pt>
                <c:pt idx="49722" formatCode="General">
                  <c:v>33.463200000000001</c:v>
                </c:pt>
                <c:pt idx="49723" formatCode="General">
                  <c:v>33.463799999999999</c:v>
                </c:pt>
                <c:pt idx="49724" formatCode="General">
                  <c:v>33.464500000000001</c:v>
                </c:pt>
                <c:pt idx="49725" formatCode="General">
                  <c:v>33.465200000000003</c:v>
                </c:pt>
                <c:pt idx="49726" formatCode="General">
                  <c:v>33.465899999999998</c:v>
                </c:pt>
                <c:pt idx="49727" formatCode="General">
                  <c:v>33.466500000000003</c:v>
                </c:pt>
                <c:pt idx="49728" formatCode="General">
                  <c:v>33.467199999999998</c:v>
                </c:pt>
                <c:pt idx="49729" formatCode="General">
                  <c:v>33.4679</c:v>
                </c:pt>
                <c:pt idx="49730" formatCode="General">
                  <c:v>33.468499999999999</c:v>
                </c:pt>
                <c:pt idx="49731" formatCode="General">
                  <c:v>33.469200000000001</c:v>
                </c:pt>
                <c:pt idx="49732" formatCode="General">
                  <c:v>33.469900000000003</c:v>
                </c:pt>
                <c:pt idx="49733" formatCode="General">
                  <c:v>33.470599999999997</c:v>
                </c:pt>
                <c:pt idx="49734" formatCode="General">
                  <c:v>33.471200000000003</c:v>
                </c:pt>
                <c:pt idx="49735" formatCode="General">
                  <c:v>33.471899999999998</c:v>
                </c:pt>
                <c:pt idx="49736" formatCode="General">
                  <c:v>33.4726</c:v>
                </c:pt>
                <c:pt idx="49737" formatCode="General">
                  <c:v>33.473300000000002</c:v>
                </c:pt>
                <c:pt idx="49738" formatCode="General">
                  <c:v>33.4739</c:v>
                </c:pt>
                <c:pt idx="49739" formatCode="General">
                  <c:v>33.474600000000002</c:v>
                </c:pt>
                <c:pt idx="49740" formatCode="General">
                  <c:v>33.475299999999997</c:v>
                </c:pt>
                <c:pt idx="49741" formatCode="General">
                  <c:v>33.475900000000003</c:v>
                </c:pt>
                <c:pt idx="49742" formatCode="General">
                  <c:v>33.476599999999998</c:v>
                </c:pt>
                <c:pt idx="49743" formatCode="General">
                  <c:v>33.4773</c:v>
                </c:pt>
                <c:pt idx="49744" formatCode="General">
                  <c:v>33.478000000000002</c:v>
                </c:pt>
                <c:pt idx="49745" formatCode="General">
                  <c:v>33.4786</c:v>
                </c:pt>
                <c:pt idx="49746" formatCode="General">
                  <c:v>33.479300000000002</c:v>
                </c:pt>
                <c:pt idx="49747" formatCode="General">
                  <c:v>33.479999999999997</c:v>
                </c:pt>
                <c:pt idx="49748" formatCode="General">
                  <c:v>33.480699999999999</c:v>
                </c:pt>
                <c:pt idx="49749" formatCode="General">
                  <c:v>33.481299999999997</c:v>
                </c:pt>
                <c:pt idx="49750" formatCode="General">
                  <c:v>33.481999999999999</c:v>
                </c:pt>
                <c:pt idx="49751" formatCode="General">
                  <c:v>33.482700000000001</c:v>
                </c:pt>
                <c:pt idx="49752" formatCode="General">
                  <c:v>33.483400000000003</c:v>
                </c:pt>
                <c:pt idx="49753" formatCode="General">
                  <c:v>33.484000000000002</c:v>
                </c:pt>
                <c:pt idx="49754" formatCode="General">
                  <c:v>33.484699999999997</c:v>
                </c:pt>
                <c:pt idx="49755" formatCode="General">
                  <c:v>33.485399999999998</c:v>
                </c:pt>
                <c:pt idx="49756" formatCode="General">
                  <c:v>33.485999999999997</c:v>
                </c:pt>
                <c:pt idx="49757" formatCode="General">
                  <c:v>33.486699999999999</c:v>
                </c:pt>
                <c:pt idx="49758" formatCode="General">
                  <c:v>33.487400000000001</c:v>
                </c:pt>
                <c:pt idx="49759" formatCode="General">
                  <c:v>33.488100000000003</c:v>
                </c:pt>
                <c:pt idx="49760" formatCode="General">
                  <c:v>33.488700000000001</c:v>
                </c:pt>
                <c:pt idx="49761" formatCode="General">
                  <c:v>33.489400000000003</c:v>
                </c:pt>
                <c:pt idx="49762" formatCode="General">
                  <c:v>33.490099999999998</c:v>
                </c:pt>
                <c:pt idx="49763" formatCode="General">
                  <c:v>33.4908</c:v>
                </c:pt>
                <c:pt idx="49764" formatCode="General">
                  <c:v>33.491399999999999</c:v>
                </c:pt>
                <c:pt idx="49765" formatCode="General">
                  <c:v>33.492100000000001</c:v>
                </c:pt>
                <c:pt idx="49766" formatCode="General">
                  <c:v>33.492800000000003</c:v>
                </c:pt>
                <c:pt idx="49767" formatCode="General">
                  <c:v>33.493400000000001</c:v>
                </c:pt>
                <c:pt idx="49768" formatCode="General">
                  <c:v>33.494100000000003</c:v>
                </c:pt>
                <c:pt idx="49769" formatCode="General">
                  <c:v>33.494799999999998</c:v>
                </c:pt>
                <c:pt idx="49770" formatCode="General">
                  <c:v>33.4955</c:v>
                </c:pt>
                <c:pt idx="49771" formatCode="General">
                  <c:v>33.496099999999998</c:v>
                </c:pt>
                <c:pt idx="49772" formatCode="General">
                  <c:v>33.4968</c:v>
                </c:pt>
                <c:pt idx="49773" formatCode="General">
                  <c:v>33.497500000000002</c:v>
                </c:pt>
                <c:pt idx="49774" formatCode="General">
                  <c:v>33.498199999999997</c:v>
                </c:pt>
                <c:pt idx="49775" formatCode="General">
                  <c:v>33.498800000000003</c:v>
                </c:pt>
                <c:pt idx="49776" formatCode="General">
                  <c:v>33.499499999999998</c:v>
                </c:pt>
                <c:pt idx="49777" formatCode="General">
                  <c:v>33.5002</c:v>
                </c:pt>
                <c:pt idx="49778" formatCode="General">
                  <c:v>33.500799999999998</c:v>
                </c:pt>
                <c:pt idx="49779" formatCode="General">
                  <c:v>33.5015</c:v>
                </c:pt>
                <c:pt idx="49780" formatCode="General">
                  <c:v>33.502200000000002</c:v>
                </c:pt>
                <c:pt idx="49781" formatCode="General">
                  <c:v>33.502899999999997</c:v>
                </c:pt>
                <c:pt idx="49782" formatCode="General">
                  <c:v>33.503500000000003</c:v>
                </c:pt>
                <c:pt idx="49783" formatCode="General">
                  <c:v>33.504199999999997</c:v>
                </c:pt>
                <c:pt idx="49784" formatCode="General">
                  <c:v>33.504899999999999</c:v>
                </c:pt>
                <c:pt idx="49785" formatCode="General">
                  <c:v>33.505600000000001</c:v>
                </c:pt>
                <c:pt idx="49786" formatCode="General">
                  <c:v>33.5062</c:v>
                </c:pt>
                <c:pt idx="49787" formatCode="General">
                  <c:v>33.506900000000002</c:v>
                </c:pt>
                <c:pt idx="49788" formatCode="General">
                  <c:v>33.507599999999996</c:v>
                </c:pt>
                <c:pt idx="49789" formatCode="General">
                  <c:v>33.508299999999998</c:v>
                </c:pt>
                <c:pt idx="49790" formatCode="General">
                  <c:v>33.508899999999997</c:v>
                </c:pt>
                <c:pt idx="49791" formatCode="General">
                  <c:v>33.509599999999999</c:v>
                </c:pt>
                <c:pt idx="49792" formatCode="General">
                  <c:v>33.510300000000001</c:v>
                </c:pt>
                <c:pt idx="49793" formatCode="General">
                  <c:v>33.510899999999999</c:v>
                </c:pt>
                <c:pt idx="49794" formatCode="General">
                  <c:v>33.511600000000001</c:v>
                </c:pt>
                <c:pt idx="49795" formatCode="General">
                  <c:v>33.512300000000003</c:v>
                </c:pt>
                <c:pt idx="49796" formatCode="General">
                  <c:v>33.512999999999998</c:v>
                </c:pt>
                <c:pt idx="49797" formatCode="General">
                  <c:v>33.513599999999997</c:v>
                </c:pt>
                <c:pt idx="49798" formatCode="General">
                  <c:v>33.514299999999999</c:v>
                </c:pt>
                <c:pt idx="49799" formatCode="General">
                  <c:v>33.515000000000001</c:v>
                </c:pt>
                <c:pt idx="49800" formatCode="General">
                  <c:v>33.515700000000002</c:v>
                </c:pt>
                <c:pt idx="49801" formatCode="General">
                  <c:v>33.516300000000001</c:v>
                </c:pt>
                <c:pt idx="49802" formatCode="General">
                  <c:v>33.517000000000003</c:v>
                </c:pt>
                <c:pt idx="49803" formatCode="General">
                  <c:v>33.517699999999998</c:v>
                </c:pt>
                <c:pt idx="49804" formatCode="General">
                  <c:v>33.518300000000004</c:v>
                </c:pt>
                <c:pt idx="49805" formatCode="General">
                  <c:v>33.518999999999998</c:v>
                </c:pt>
                <c:pt idx="49806" formatCode="General">
                  <c:v>33.5197</c:v>
                </c:pt>
                <c:pt idx="49807" formatCode="General">
                  <c:v>33.520400000000002</c:v>
                </c:pt>
                <c:pt idx="49808" formatCode="General">
                  <c:v>33.521000000000001</c:v>
                </c:pt>
                <c:pt idx="49809" formatCode="General">
                  <c:v>33.521700000000003</c:v>
                </c:pt>
                <c:pt idx="49810" formatCode="General">
                  <c:v>33.522399999999998</c:v>
                </c:pt>
                <c:pt idx="49811" formatCode="General">
                  <c:v>33.523099999999999</c:v>
                </c:pt>
                <c:pt idx="49812" formatCode="General">
                  <c:v>33.523699999999998</c:v>
                </c:pt>
                <c:pt idx="49813" formatCode="General">
                  <c:v>33.5244</c:v>
                </c:pt>
                <c:pt idx="49814" formatCode="General">
                  <c:v>33.525100000000002</c:v>
                </c:pt>
                <c:pt idx="49815" formatCode="General">
                  <c:v>33.525799999999997</c:v>
                </c:pt>
                <c:pt idx="49816" formatCode="General">
                  <c:v>33.526400000000002</c:v>
                </c:pt>
                <c:pt idx="49817" formatCode="General">
                  <c:v>33.527099999999997</c:v>
                </c:pt>
                <c:pt idx="49818" formatCode="General">
                  <c:v>33.527799999999999</c:v>
                </c:pt>
                <c:pt idx="49819" formatCode="General">
                  <c:v>33.528399999999998</c:v>
                </c:pt>
                <c:pt idx="49820" formatCode="General">
                  <c:v>33.5291</c:v>
                </c:pt>
                <c:pt idx="49821" formatCode="General">
                  <c:v>33.529800000000002</c:v>
                </c:pt>
                <c:pt idx="49822" formatCode="General">
                  <c:v>33.530500000000004</c:v>
                </c:pt>
                <c:pt idx="49823" formatCode="General">
                  <c:v>33.531100000000002</c:v>
                </c:pt>
                <c:pt idx="49824" formatCode="General">
                  <c:v>33.531799999999997</c:v>
                </c:pt>
                <c:pt idx="49825" formatCode="General">
                  <c:v>33.532499999999999</c:v>
                </c:pt>
                <c:pt idx="49826" formatCode="General">
                  <c:v>33.533200000000001</c:v>
                </c:pt>
                <c:pt idx="49827" formatCode="General">
                  <c:v>33.533799999999999</c:v>
                </c:pt>
                <c:pt idx="49828" formatCode="General">
                  <c:v>33.534500000000001</c:v>
                </c:pt>
                <c:pt idx="49829" formatCode="General">
                  <c:v>33.535200000000003</c:v>
                </c:pt>
                <c:pt idx="49830" formatCode="General">
                  <c:v>33.535800000000002</c:v>
                </c:pt>
                <c:pt idx="49831" formatCode="General">
                  <c:v>33.536499999999997</c:v>
                </c:pt>
                <c:pt idx="49832" formatCode="General">
                  <c:v>33.537199999999999</c:v>
                </c:pt>
                <c:pt idx="49833" formatCode="General">
                  <c:v>33.5379</c:v>
                </c:pt>
                <c:pt idx="49834" formatCode="General">
                  <c:v>33.538499999999999</c:v>
                </c:pt>
                <c:pt idx="49835" formatCode="General">
                  <c:v>33.539200000000001</c:v>
                </c:pt>
                <c:pt idx="49836" formatCode="General">
                  <c:v>33.539900000000003</c:v>
                </c:pt>
                <c:pt idx="49837" formatCode="General">
                  <c:v>33.540599999999998</c:v>
                </c:pt>
                <c:pt idx="49838" formatCode="General">
                  <c:v>33.541200000000003</c:v>
                </c:pt>
                <c:pt idx="49839" formatCode="General">
                  <c:v>33.541899999999998</c:v>
                </c:pt>
                <c:pt idx="49840" formatCode="General">
                  <c:v>33.5426</c:v>
                </c:pt>
                <c:pt idx="49841" formatCode="General">
                  <c:v>33.543199999999999</c:v>
                </c:pt>
                <c:pt idx="49842" formatCode="General">
                  <c:v>33.543900000000001</c:v>
                </c:pt>
                <c:pt idx="49843" formatCode="General">
                  <c:v>33.544600000000003</c:v>
                </c:pt>
                <c:pt idx="49844" formatCode="General">
                  <c:v>33.545299999999997</c:v>
                </c:pt>
                <c:pt idx="49845" formatCode="General">
                  <c:v>33.545900000000003</c:v>
                </c:pt>
                <c:pt idx="49846" formatCode="General">
                  <c:v>33.546599999999998</c:v>
                </c:pt>
                <c:pt idx="49847" formatCode="General">
                  <c:v>33.5473</c:v>
                </c:pt>
                <c:pt idx="49848" formatCode="General">
                  <c:v>33.548000000000002</c:v>
                </c:pt>
                <c:pt idx="49849" formatCode="General">
                  <c:v>33.5486</c:v>
                </c:pt>
                <c:pt idx="49850" formatCode="General">
                  <c:v>33.549300000000002</c:v>
                </c:pt>
                <c:pt idx="49851" formatCode="General">
                  <c:v>33.549999999999997</c:v>
                </c:pt>
                <c:pt idx="49852" formatCode="General">
                  <c:v>33.550699999999999</c:v>
                </c:pt>
                <c:pt idx="49853" formatCode="General">
                  <c:v>33.551299999999998</c:v>
                </c:pt>
                <c:pt idx="49854" formatCode="General">
                  <c:v>33.552</c:v>
                </c:pt>
                <c:pt idx="49855" formatCode="General">
                  <c:v>33.552700000000002</c:v>
                </c:pt>
                <c:pt idx="49856" formatCode="General">
                  <c:v>33.5533</c:v>
                </c:pt>
                <c:pt idx="49857" formatCode="General">
                  <c:v>33.554000000000002</c:v>
                </c:pt>
                <c:pt idx="49858" formatCode="General">
                  <c:v>33.554699999999997</c:v>
                </c:pt>
                <c:pt idx="49859" formatCode="General">
                  <c:v>33.555399999999999</c:v>
                </c:pt>
                <c:pt idx="49860" formatCode="General">
                  <c:v>33.555999999999997</c:v>
                </c:pt>
                <c:pt idx="49861" formatCode="General">
                  <c:v>33.556699999999999</c:v>
                </c:pt>
                <c:pt idx="49862" formatCode="General">
                  <c:v>33.557400000000001</c:v>
                </c:pt>
                <c:pt idx="49863" formatCode="General">
                  <c:v>33.558100000000003</c:v>
                </c:pt>
                <c:pt idx="49864" formatCode="General">
                  <c:v>33.558700000000002</c:v>
                </c:pt>
                <c:pt idx="49865" formatCode="General">
                  <c:v>33.559399999999997</c:v>
                </c:pt>
                <c:pt idx="49866" formatCode="General">
                  <c:v>33.560099999999998</c:v>
                </c:pt>
                <c:pt idx="49867" formatCode="General">
                  <c:v>33.560699999999997</c:v>
                </c:pt>
                <c:pt idx="49868" formatCode="General">
                  <c:v>33.561399999999999</c:v>
                </c:pt>
                <c:pt idx="49869" formatCode="General">
                  <c:v>33.562100000000001</c:v>
                </c:pt>
                <c:pt idx="49870" formatCode="General">
                  <c:v>33.562800000000003</c:v>
                </c:pt>
                <c:pt idx="49871" formatCode="General">
                  <c:v>33.563400000000001</c:v>
                </c:pt>
                <c:pt idx="49872" formatCode="General">
                  <c:v>33.564100000000003</c:v>
                </c:pt>
                <c:pt idx="49873" formatCode="General">
                  <c:v>33.564799999999998</c:v>
                </c:pt>
                <c:pt idx="49874" formatCode="General">
                  <c:v>33.5655</c:v>
                </c:pt>
                <c:pt idx="49875" formatCode="General">
                  <c:v>33.566099999999999</c:v>
                </c:pt>
                <c:pt idx="49876" formatCode="General">
                  <c:v>33.566800000000001</c:v>
                </c:pt>
                <c:pt idx="49877" formatCode="General">
                  <c:v>33.567500000000003</c:v>
                </c:pt>
                <c:pt idx="49878" formatCode="General">
                  <c:v>33.568199999999997</c:v>
                </c:pt>
                <c:pt idx="49879" formatCode="General">
                  <c:v>33.568800000000003</c:v>
                </c:pt>
                <c:pt idx="49880" formatCode="General">
                  <c:v>33.569499999999998</c:v>
                </c:pt>
                <c:pt idx="49881" formatCode="General">
                  <c:v>33.5702</c:v>
                </c:pt>
                <c:pt idx="49882" formatCode="General">
                  <c:v>33.570799999999998</c:v>
                </c:pt>
                <c:pt idx="49883" formatCode="General">
                  <c:v>33.5715</c:v>
                </c:pt>
                <c:pt idx="49884" formatCode="General">
                  <c:v>33.572200000000002</c:v>
                </c:pt>
                <c:pt idx="49885" formatCode="General">
                  <c:v>33.572899999999997</c:v>
                </c:pt>
                <c:pt idx="49886" formatCode="General">
                  <c:v>33.573500000000003</c:v>
                </c:pt>
                <c:pt idx="49887" formatCode="General">
                  <c:v>33.574199999999998</c:v>
                </c:pt>
                <c:pt idx="49888" formatCode="General">
                  <c:v>33.5749</c:v>
                </c:pt>
                <c:pt idx="49889" formatCode="General">
                  <c:v>33.575600000000001</c:v>
                </c:pt>
                <c:pt idx="49890" formatCode="General">
                  <c:v>33.5762</c:v>
                </c:pt>
                <c:pt idx="49891" formatCode="General">
                  <c:v>33.576900000000002</c:v>
                </c:pt>
                <c:pt idx="49892" formatCode="General">
                  <c:v>33.577599999999997</c:v>
                </c:pt>
                <c:pt idx="49893" formatCode="General">
                  <c:v>33.578200000000002</c:v>
                </c:pt>
                <c:pt idx="49894" formatCode="General">
                  <c:v>33.578899999999997</c:v>
                </c:pt>
                <c:pt idx="49895" formatCode="General">
                  <c:v>33.579599999999999</c:v>
                </c:pt>
                <c:pt idx="49896" formatCode="General">
                  <c:v>33.580300000000001</c:v>
                </c:pt>
                <c:pt idx="49897" formatCode="General">
                  <c:v>33.5809</c:v>
                </c:pt>
                <c:pt idx="49898" formatCode="General">
                  <c:v>33.581600000000002</c:v>
                </c:pt>
                <c:pt idx="49899" formatCode="General">
                  <c:v>33.582299999999996</c:v>
                </c:pt>
                <c:pt idx="49900" formatCode="General">
                  <c:v>33.582999999999998</c:v>
                </c:pt>
                <c:pt idx="49901" formatCode="General">
                  <c:v>33.583599999999997</c:v>
                </c:pt>
                <c:pt idx="49902" formatCode="General">
                  <c:v>33.584299999999999</c:v>
                </c:pt>
                <c:pt idx="49903" formatCode="General">
                  <c:v>33.585000000000001</c:v>
                </c:pt>
                <c:pt idx="49904" formatCode="General">
                  <c:v>33.585599999999999</c:v>
                </c:pt>
                <c:pt idx="49905" formatCode="General">
                  <c:v>33.586300000000001</c:v>
                </c:pt>
                <c:pt idx="49906" formatCode="General">
                  <c:v>33.587000000000003</c:v>
                </c:pt>
                <c:pt idx="49907" formatCode="General">
                  <c:v>33.587699999999998</c:v>
                </c:pt>
                <c:pt idx="49908" formatCode="General">
                  <c:v>33.588299999999997</c:v>
                </c:pt>
                <c:pt idx="49909" formatCode="General">
                  <c:v>33.588999999999999</c:v>
                </c:pt>
                <c:pt idx="49910" formatCode="General">
                  <c:v>33.589700000000001</c:v>
                </c:pt>
                <c:pt idx="49911" formatCode="General">
                  <c:v>33.590400000000002</c:v>
                </c:pt>
                <c:pt idx="49912" formatCode="General">
                  <c:v>33.591000000000001</c:v>
                </c:pt>
                <c:pt idx="49913" formatCode="General">
                  <c:v>33.591700000000003</c:v>
                </c:pt>
                <c:pt idx="49914" formatCode="General">
                  <c:v>33.592399999999998</c:v>
                </c:pt>
                <c:pt idx="49915" formatCode="General">
                  <c:v>33.5931</c:v>
                </c:pt>
                <c:pt idx="49916" formatCode="General">
                  <c:v>33.593699999999998</c:v>
                </c:pt>
                <c:pt idx="49917" formatCode="General">
                  <c:v>33.5944</c:v>
                </c:pt>
                <c:pt idx="49918" formatCode="General">
                  <c:v>33.595100000000002</c:v>
                </c:pt>
                <c:pt idx="49919" formatCode="General">
                  <c:v>33.595700000000001</c:v>
                </c:pt>
                <c:pt idx="49920" formatCode="General">
                  <c:v>33.596400000000003</c:v>
                </c:pt>
                <c:pt idx="49921" formatCode="General">
                  <c:v>33.597099999999998</c:v>
                </c:pt>
                <c:pt idx="49922" formatCode="General">
                  <c:v>33.597799999999999</c:v>
                </c:pt>
                <c:pt idx="49923" formatCode="General">
                  <c:v>33.598399999999998</c:v>
                </c:pt>
                <c:pt idx="49924" formatCode="General">
                  <c:v>33.5991</c:v>
                </c:pt>
                <c:pt idx="49925" formatCode="General">
                  <c:v>33.599800000000002</c:v>
                </c:pt>
                <c:pt idx="49926" formatCode="General">
                  <c:v>33.600499999999997</c:v>
                </c:pt>
                <c:pt idx="49927" formatCode="General">
                  <c:v>33.601100000000002</c:v>
                </c:pt>
                <c:pt idx="49928" formatCode="General">
                  <c:v>33.601799999999997</c:v>
                </c:pt>
                <c:pt idx="49929" formatCode="General">
                  <c:v>33.602499999999999</c:v>
                </c:pt>
                <c:pt idx="49930" formatCode="General">
                  <c:v>33.603099999999998</c:v>
                </c:pt>
                <c:pt idx="49931" formatCode="General">
                  <c:v>33.6038</c:v>
                </c:pt>
                <c:pt idx="49932" formatCode="General">
                  <c:v>33.604500000000002</c:v>
                </c:pt>
                <c:pt idx="49933" formatCode="General">
                  <c:v>33.605200000000004</c:v>
                </c:pt>
                <c:pt idx="49934" formatCode="General">
                  <c:v>33.605800000000002</c:v>
                </c:pt>
                <c:pt idx="49935" formatCode="General">
                  <c:v>33.606499999999997</c:v>
                </c:pt>
                <c:pt idx="49936" formatCode="General">
                  <c:v>33.607199999999999</c:v>
                </c:pt>
                <c:pt idx="49937" formatCode="General">
                  <c:v>33.607900000000001</c:v>
                </c:pt>
                <c:pt idx="49938" formatCode="General">
                  <c:v>33.608499999999999</c:v>
                </c:pt>
                <c:pt idx="49939" formatCode="General">
                  <c:v>33.609200000000001</c:v>
                </c:pt>
                <c:pt idx="49940" formatCode="General">
                  <c:v>33.609900000000003</c:v>
                </c:pt>
                <c:pt idx="49941" formatCode="General">
                  <c:v>33.610500000000002</c:v>
                </c:pt>
                <c:pt idx="49942" formatCode="General">
                  <c:v>33.611199999999997</c:v>
                </c:pt>
                <c:pt idx="49943" formatCode="General">
                  <c:v>33.611899999999999</c:v>
                </c:pt>
                <c:pt idx="49944" formatCode="General">
                  <c:v>33.6126</c:v>
                </c:pt>
                <c:pt idx="49945" formatCode="General">
                  <c:v>33.613199999999999</c:v>
                </c:pt>
                <c:pt idx="49946" formatCode="General">
                  <c:v>33.613900000000001</c:v>
                </c:pt>
                <c:pt idx="49947" formatCode="General">
                  <c:v>33.614600000000003</c:v>
                </c:pt>
                <c:pt idx="49948" formatCode="General">
                  <c:v>33.615299999999998</c:v>
                </c:pt>
                <c:pt idx="49949" formatCode="General">
                  <c:v>33.615900000000003</c:v>
                </c:pt>
                <c:pt idx="49950" formatCode="General">
                  <c:v>33.616599999999998</c:v>
                </c:pt>
                <c:pt idx="49951" formatCode="General">
                  <c:v>33.6173</c:v>
                </c:pt>
                <c:pt idx="49952" formatCode="General">
                  <c:v>33.618000000000002</c:v>
                </c:pt>
                <c:pt idx="49953" formatCode="General">
                  <c:v>33.618600000000001</c:v>
                </c:pt>
                <c:pt idx="49954" formatCode="General">
                  <c:v>33.619300000000003</c:v>
                </c:pt>
                <c:pt idx="49955" formatCode="General">
                  <c:v>33.619999999999997</c:v>
                </c:pt>
                <c:pt idx="49956" formatCode="General">
                  <c:v>33.620600000000003</c:v>
                </c:pt>
                <c:pt idx="49957" formatCode="General">
                  <c:v>33.621299999999998</c:v>
                </c:pt>
                <c:pt idx="49958" formatCode="General">
                  <c:v>33.622</c:v>
                </c:pt>
                <c:pt idx="49959" formatCode="General">
                  <c:v>33.622700000000002</c:v>
                </c:pt>
                <c:pt idx="49960" formatCode="General">
                  <c:v>33.6233</c:v>
                </c:pt>
                <c:pt idx="49961" formatCode="General">
                  <c:v>33.624000000000002</c:v>
                </c:pt>
                <c:pt idx="49962" formatCode="General">
                  <c:v>33.624699999999997</c:v>
                </c:pt>
                <c:pt idx="49963" formatCode="General">
                  <c:v>33.625399999999999</c:v>
                </c:pt>
                <c:pt idx="49964" formatCode="General">
                  <c:v>33.625999999999998</c:v>
                </c:pt>
                <c:pt idx="49965" formatCode="General">
                  <c:v>33.6267</c:v>
                </c:pt>
                <c:pt idx="49966" formatCode="General">
                  <c:v>33.627400000000002</c:v>
                </c:pt>
                <c:pt idx="49967" formatCode="General">
                  <c:v>33.628</c:v>
                </c:pt>
                <c:pt idx="49968" formatCode="General">
                  <c:v>33.628700000000002</c:v>
                </c:pt>
                <c:pt idx="49969" formatCode="General">
                  <c:v>33.629399999999997</c:v>
                </c:pt>
                <c:pt idx="49970" formatCode="General">
                  <c:v>33.630099999999999</c:v>
                </c:pt>
                <c:pt idx="49971" formatCode="General">
                  <c:v>33.630699999999997</c:v>
                </c:pt>
                <c:pt idx="49972" formatCode="General">
                  <c:v>33.631399999999999</c:v>
                </c:pt>
                <c:pt idx="49973" formatCode="General">
                  <c:v>33.632100000000001</c:v>
                </c:pt>
                <c:pt idx="49974" formatCode="General">
                  <c:v>33.632800000000003</c:v>
                </c:pt>
                <c:pt idx="49975" formatCode="General">
                  <c:v>33.633400000000002</c:v>
                </c:pt>
                <c:pt idx="49976" formatCode="General">
                  <c:v>33.634099999999997</c:v>
                </c:pt>
                <c:pt idx="49977" formatCode="General">
                  <c:v>33.634799999999998</c:v>
                </c:pt>
                <c:pt idx="49978" formatCode="General">
                  <c:v>33.6355</c:v>
                </c:pt>
                <c:pt idx="49979" formatCode="General">
                  <c:v>33.636099999999999</c:v>
                </c:pt>
                <c:pt idx="49980" formatCode="General">
                  <c:v>33.636800000000001</c:v>
                </c:pt>
                <c:pt idx="49981" formatCode="General">
                  <c:v>33.637500000000003</c:v>
                </c:pt>
                <c:pt idx="49982" formatCode="General">
                  <c:v>33.638100000000001</c:v>
                </c:pt>
                <c:pt idx="49983" formatCode="General">
                  <c:v>33.638800000000003</c:v>
                </c:pt>
                <c:pt idx="49984" formatCode="General">
                  <c:v>33.639499999999998</c:v>
                </c:pt>
                <c:pt idx="49985" formatCode="General">
                  <c:v>33.6402</c:v>
                </c:pt>
                <c:pt idx="49986" formatCode="General">
                  <c:v>33.640799999999999</c:v>
                </c:pt>
                <c:pt idx="49987" formatCode="General">
                  <c:v>33.641500000000001</c:v>
                </c:pt>
                <c:pt idx="49988" formatCode="General">
                  <c:v>33.642200000000003</c:v>
                </c:pt>
                <c:pt idx="49989" formatCode="General">
                  <c:v>33.642899999999997</c:v>
                </c:pt>
                <c:pt idx="49990" formatCode="General">
                  <c:v>33.643500000000003</c:v>
                </c:pt>
                <c:pt idx="49991" formatCode="General">
                  <c:v>33.644199999999998</c:v>
                </c:pt>
                <c:pt idx="49992" formatCode="General">
                  <c:v>33.6449</c:v>
                </c:pt>
                <c:pt idx="49993" formatCode="General">
                  <c:v>33.645499999999998</c:v>
                </c:pt>
                <c:pt idx="49994" formatCode="General">
                  <c:v>33.6462</c:v>
                </c:pt>
                <c:pt idx="49995" formatCode="General">
                  <c:v>33.646900000000002</c:v>
                </c:pt>
                <c:pt idx="49996" formatCode="General">
                  <c:v>33.647599999999997</c:v>
                </c:pt>
                <c:pt idx="49997" formatCode="General">
                  <c:v>33.648200000000003</c:v>
                </c:pt>
                <c:pt idx="49998" formatCode="General">
                  <c:v>33.648899999999998</c:v>
                </c:pt>
                <c:pt idx="49999" formatCode="General">
                  <c:v>33.6496</c:v>
                </c:pt>
                <c:pt idx="50000" formatCode="General">
                  <c:v>33.650300000000001</c:v>
                </c:pt>
                <c:pt idx="50001" formatCode="General">
                  <c:v>33.6509</c:v>
                </c:pt>
                <c:pt idx="50002" formatCode="General">
                  <c:v>33.651600000000002</c:v>
                </c:pt>
                <c:pt idx="50003" formatCode="General">
                  <c:v>33.652299999999997</c:v>
                </c:pt>
                <c:pt idx="50004" formatCode="General">
                  <c:v>33.652900000000002</c:v>
                </c:pt>
                <c:pt idx="50005" formatCode="General">
                  <c:v>33.653599999999997</c:v>
                </c:pt>
                <c:pt idx="50006" formatCode="General">
                  <c:v>33.654299999999999</c:v>
                </c:pt>
                <c:pt idx="50007" formatCode="General">
                  <c:v>33.655000000000001</c:v>
                </c:pt>
                <c:pt idx="50008" formatCode="General">
                  <c:v>33.6556</c:v>
                </c:pt>
                <c:pt idx="50009" formatCode="General">
                  <c:v>33.656300000000002</c:v>
                </c:pt>
                <c:pt idx="50010" formatCode="General">
                  <c:v>33.656999999999996</c:v>
                </c:pt>
                <c:pt idx="50011" formatCode="General">
                  <c:v>33.657699999999998</c:v>
                </c:pt>
                <c:pt idx="50012" formatCode="General">
                  <c:v>33.658299999999997</c:v>
                </c:pt>
                <c:pt idx="50013" formatCode="General">
                  <c:v>33.658999999999999</c:v>
                </c:pt>
                <c:pt idx="50014" formatCode="General">
                  <c:v>33.659700000000001</c:v>
                </c:pt>
                <c:pt idx="50015" formatCode="General">
                  <c:v>33.660400000000003</c:v>
                </c:pt>
                <c:pt idx="50016" formatCode="General">
                  <c:v>33.661000000000001</c:v>
                </c:pt>
                <c:pt idx="50017" formatCode="General">
                  <c:v>33.661700000000003</c:v>
                </c:pt>
                <c:pt idx="50018" formatCode="General">
                  <c:v>33.662399999999998</c:v>
                </c:pt>
                <c:pt idx="50019" formatCode="General">
                  <c:v>33.662999999999997</c:v>
                </c:pt>
                <c:pt idx="50020" formatCode="General">
                  <c:v>33.663699999999999</c:v>
                </c:pt>
                <c:pt idx="50021" formatCode="General">
                  <c:v>33.664400000000001</c:v>
                </c:pt>
                <c:pt idx="50022" formatCode="General">
                  <c:v>33.665100000000002</c:v>
                </c:pt>
                <c:pt idx="50023" formatCode="General">
                  <c:v>33.665700000000001</c:v>
                </c:pt>
                <c:pt idx="50024" formatCode="General">
                  <c:v>33.666400000000003</c:v>
                </c:pt>
                <c:pt idx="50025" formatCode="General">
                  <c:v>33.667099999999998</c:v>
                </c:pt>
                <c:pt idx="50026" formatCode="General">
                  <c:v>33.6678</c:v>
                </c:pt>
                <c:pt idx="50027" formatCode="General">
                  <c:v>33.668399999999998</c:v>
                </c:pt>
                <c:pt idx="50028" formatCode="General">
                  <c:v>33.6691</c:v>
                </c:pt>
                <c:pt idx="50029" formatCode="General">
                  <c:v>33.669800000000002</c:v>
                </c:pt>
                <c:pt idx="50030" formatCode="General">
                  <c:v>33.670400000000001</c:v>
                </c:pt>
                <c:pt idx="50031" formatCode="General">
                  <c:v>33.671100000000003</c:v>
                </c:pt>
                <c:pt idx="50032" formatCode="General">
                  <c:v>33.671799999999998</c:v>
                </c:pt>
                <c:pt idx="50033" formatCode="General">
                  <c:v>33.672499999999999</c:v>
                </c:pt>
                <c:pt idx="50034" formatCode="General">
                  <c:v>33.673099999999998</c:v>
                </c:pt>
                <c:pt idx="50035" formatCode="General">
                  <c:v>33.6738</c:v>
                </c:pt>
                <c:pt idx="50036" formatCode="General">
                  <c:v>33.674500000000002</c:v>
                </c:pt>
                <c:pt idx="50037" formatCode="General">
                  <c:v>33.675199999999997</c:v>
                </c:pt>
                <c:pt idx="50038" formatCode="General">
                  <c:v>33.675800000000002</c:v>
                </c:pt>
                <c:pt idx="50039" formatCode="General">
                  <c:v>33.676499999999997</c:v>
                </c:pt>
                <c:pt idx="50040" formatCode="General">
                  <c:v>33.677199999999999</c:v>
                </c:pt>
                <c:pt idx="50041" formatCode="General">
                  <c:v>33.677900000000001</c:v>
                </c:pt>
                <c:pt idx="50042" formatCode="General">
                  <c:v>33.6785</c:v>
                </c:pt>
                <c:pt idx="50043" formatCode="General">
                  <c:v>33.679200000000002</c:v>
                </c:pt>
                <c:pt idx="50044" formatCode="General">
                  <c:v>33.679900000000004</c:v>
                </c:pt>
                <c:pt idx="50045" formatCode="General">
                  <c:v>33.680500000000002</c:v>
                </c:pt>
                <c:pt idx="50046" formatCode="General">
                  <c:v>33.681199999999997</c:v>
                </c:pt>
                <c:pt idx="50047" formatCode="General">
                  <c:v>33.681899999999999</c:v>
                </c:pt>
                <c:pt idx="50048" formatCode="General">
                  <c:v>33.682600000000001</c:v>
                </c:pt>
                <c:pt idx="50049" formatCode="General">
                  <c:v>33.683199999999999</c:v>
                </c:pt>
                <c:pt idx="50050" formatCode="General">
                  <c:v>33.683900000000001</c:v>
                </c:pt>
                <c:pt idx="50051" formatCode="General">
                  <c:v>33.684600000000003</c:v>
                </c:pt>
                <c:pt idx="50052" formatCode="General">
                  <c:v>33.685299999999998</c:v>
                </c:pt>
                <c:pt idx="50053" formatCode="General">
                  <c:v>33.685899999999997</c:v>
                </c:pt>
                <c:pt idx="50054" formatCode="General">
                  <c:v>33.686599999999999</c:v>
                </c:pt>
                <c:pt idx="50055" formatCode="General">
                  <c:v>33.6873</c:v>
                </c:pt>
                <c:pt idx="50056" formatCode="General">
                  <c:v>33.687899999999999</c:v>
                </c:pt>
                <c:pt idx="50057" formatCode="General">
                  <c:v>33.688600000000001</c:v>
                </c:pt>
                <c:pt idx="50058" formatCode="General">
                  <c:v>33.689300000000003</c:v>
                </c:pt>
                <c:pt idx="50059" formatCode="General">
                  <c:v>33.69</c:v>
                </c:pt>
                <c:pt idx="50060" formatCode="General">
                  <c:v>33.690600000000003</c:v>
                </c:pt>
                <c:pt idx="50061" formatCode="General">
                  <c:v>33.691299999999998</c:v>
                </c:pt>
                <c:pt idx="50062" formatCode="General">
                  <c:v>33.692</c:v>
                </c:pt>
                <c:pt idx="50063" formatCode="General">
                  <c:v>33.692700000000002</c:v>
                </c:pt>
                <c:pt idx="50064" formatCode="General">
                  <c:v>33.693300000000001</c:v>
                </c:pt>
                <c:pt idx="50065" formatCode="General">
                  <c:v>33.694000000000003</c:v>
                </c:pt>
                <c:pt idx="50066" formatCode="General">
                  <c:v>33.694699999999997</c:v>
                </c:pt>
                <c:pt idx="50067" formatCode="General">
                  <c:v>33.695300000000003</c:v>
                </c:pt>
                <c:pt idx="50068" formatCode="General">
                  <c:v>33.695999999999998</c:v>
                </c:pt>
                <c:pt idx="50069" formatCode="General">
                  <c:v>33.6967</c:v>
                </c:pt>
                <c:pt idx="50070" formatCode="General">
                  <c:v>33.697400000000002</c:v>
                </c:pt>
                <c:pt idx="50071" formatCode="General">
                  <c:v>33.698</c:v>
                </c:pt>
                <c:pt idx="50072" formatCode="General">
                  <c:v>33.698700000000002</c:v>
                </c:pt>
                <c:pt idx="50073" formatCode="General">
                  <c:v>33.699399999999997</c:v>
                </c:pt>
                <c:pt idx="50074" formatCode="General">
                  <c:v>33.700099999999999</c:v>
                </c:pt>
                <c:pt idx="50075" formatCode="General">
                  <c:v>33.700699999999998</c:v>
                </c:pt>
                <c:pt idx="50076" formatCode="General">
                  <c:v>33.7014</c:v>
                </c:pt>
                <c:pt idx="50077" formatCode="General">
                  <c:v>33.702100000000002</c:v>
                </c:pt>
                <c:pt idx="50078" formatCode="General">
                  <c:v>33.702800000000003</c:v>
                </c:pt>
                <c:pt idx="50079" formatCode="General">
                  <c:v>33.703400000000002</c:v>
                </c:pt>
                <c:pt idx="50080" formatCode="General">
                  <c:v>33.704099999999997</c:v>
                </c:pt>
                <c:pt idx="50081" formatCode="General">
                  <c:v>33.704799999999999</c:v>
                </c:pt>
                <c:pt idx="50082" formatCode="General">
                  <c:v>33.705399999999997</c:v>
                </c:pt>
                <c:pt idx="50083" formatCode="General">
                  <c:v>33.706099999999999</c:v>
                </c:pt>
                <c:pt idx="50084" formatCode="General">
                  <c:v>33.706800000000001</c:v>
                </c:pt>
                <c:pt idx="50085" formatCode="General">
                  <c:v>33.707500000000003</c:v>
                </c:pt>
                <c:pt idx="50086" formatCode="General">
                  <c:v>33.708100000000002</c:v>
                </c:pt>
                <c:pt idx="50087" formatCode="General">
                  <c:v>33.708799999999997</c:v>
                </c:pt>
                <c:pt idx="50088" formatCode="General">
                  <c:v>33.709499999999998</c:v>
                </c:pt>
                <c:pt idx="50089" formatCode="General">
                  <c:v>33.7102</c:v>
                </c:pt>
                <c:pt idx="50090" formatCode="General">
                  <c:v>33.710799999999999</c:v>
                </c:pt>
                <c:pt idx="50091" formatCode="General">
                  <c:v>33.711500000000001</c:v>
                </c:pt>
                <c:pt idx="50092" formatCode="General">
                  <c:v>33.712200000000003</c:v>
                </c:pt>
                <c:pt idx="50093" formatCode="General">
                  <c:v>33.712800000000001</c:v>
                </c:pt>
                <c:pt idx="50094" formatCode="General">
                  <c:v>33.713500000000003</c:v>
                </c:pt>
                <c:pt idx="50095" formatCode="General">
                  <c:v>33.714199999999998</c:v>
                </c:pt>
                <c:pt idx="50096" formatCode="General">
                  <c:v>33.7149</c:v>
                </c:pt>
                <c:pt idx="50097" formatCode="General">
                  <c:v>33.715499999999999</c:v>
                </c:pt>
                <c:pt idx="50098" formatCode="General">
                  <c:v>33.716200000000001</c:v>
                </c:pt>
                <c:pt idx="50099" formatCode="General">
                  <c:v>33.716900000000003</c:v>
                </c:pt>
                <c:pt idx="50100" formatCode="General">
                  <c:v>33.717599999999997</c:v>
                </c:pt>
                <c:pt idx="50101" formatCode="General">
                  <c:v>33.718200000000003</c:v>
                </c:pt>
                <c:pt idx="50102" formatCode="General">
                  <c:v>33.718899999999998</c:v>
                </c:pt>
                <c:pt idx="50103" formatCode="General">
                  <c:v>33.7196</c:v>
                </c:pt>
                <c:pt idx="50104" formatCode="General">
                  <c:v>33.720199999999998</c:v>
                </c:pt>
                <c:pt idx="50105" formatCode="General">
                  <c:v>33.7209</c:v>
                </c:pt>
                <c:pt idx="50106" formatCode="General">
                  <c:v>33.721600000000002</c:v>
                </c:pt>
                <c:pt idx="50107" formatCode="General">
                  <c:v>33.722299999999997</c:v>
                </c:pt>
                <c:pt idx="50108" formatCode="General">
                  <c:v>33.722900000000003</c:v>
                </c:pt>
                <c:pt idx="50109" formatCode="General">
                  <c:v>33.723599999999998</c:v>
                </c:pt>
                <c:pt idx="50110" formatCode="General">
                  <c:v>33.724299999999999</c:v>
                </c:pt>
                <c:pt idx="50111" formatCode="General">
                  <c:v>33.725000000000001</c:v>
                </c:pt>
                <c:pt idx="50112" formatCode="General">
                  <c:v>33.7256</c:v>
                </c:pt>
                <c:pt idx="50113" formatCode="General">
                  <c:v>33.726300000000002</c:v>
                </c:pt>
                <c:pt idx="50114" formatCode="General">
                  <c:v>33.726999999999997</c:v>
                </c:pt>
                <c:pt idx="50115" formatCode="General">
                  <c:v>33.727699999999999</c:v>
                </c:pt>
                <c:pt idx="50116" formatCode="General">
                  <c:v>33.728299999999997</c:v>
                </c:pt>
                <c:pt idx="50117" formatCode="General">
                  <c:v>33.728999999999999</c:v>
                </c:pt>
                <c:pt idx="50118" formatCode="General">
                  <c:v>33.729700000000001</c:v>
                </c:pt>
                <c:pt idx="50119" formatCode="General">
                  <c:v>33.7303</c:v>
                </c:pt>
                <c:pt idx="50120" formatCode="General">
                  <c:v>33.731000000000002</c:v>
                </c:pt>
                <c:pt idx="50121" formatCode="General">
                  <c:v>33.731699999999996</c:v>
                </c:pt>
                <c:pt idx="50122" formatCode="General">
                  <c:v>33.732399999999998</c:v>
                </c:pt>
                <c:pt idx="50123" formatCode="General">
                  <c:v>33.732999999999997</c:v>
                </c:pt>
                <c:pt idx="50124" formatCode="General">
                  <c:v>33.733699999999999</c:v>
                </c:pt>
                <c:pt idx="50125" formatCode="General">
                  <c:v>33.734400000000001</c:v>
                </c:pt>
                <c:pt idx="50126" formatCode="General">
                  <c:v>33.735100000000003</c:v>
                </c:pt>
                <c:pt idx="50127" formatCode="General">
                  <c:v>33.735700000000001</c:v>
                </c:pt>
                <c:pt idx="50128" formatCode="General">
                  <c:v>33.736400000000003</c:v>
                </c:pt>
                <c:pt idx="50129" formatCode="General">
                  <c:v>33.737099999999998</c:v>
                </c:pt>
                <c:pt idx="50130" formatCode="General">
                  <c:v>33.737699999999997</c:v>
                </c:pt>
                <c:pt idx="50131" formatCode="General">
                  <c:v>33.738399999999999</c:v>
                </c:pt>
                <c:pt idx="50132" formatCode="General">
                  <c:v>33.739100000000001</c:v>
                </c:pt>
                <c:pt idx="50133" formatCode="General">
                  <c:v>33.739800000000002</c:v>
                </c:pt>
                <c:pt idx="50134" formatCode="General">
                  <c:v>33.740400000000001</c:v>
                </c:pt>
                <c:pt idx="50135" formatCode="General">
                  <c:v>33.741100000000003</c:v>
                </c:pt>
                <c:pt idx="50136" formatCode="General">
                  <c:v>33.741799999999998</c:v>
                </c:pt>
                <c:pt idx="50137" formatCode="General">
                  <c:v>33.7425</c:v>
                </c:pt>
                <c:pt idx="50138" formatCode="General">
                  <c:v>33.743099999999998</c:v>
                </c:pt>
                <c:pt idx="50139" formatCode="General">
                  <c:v>33.7438</c:v>
                </c:pt>
                <c:pt idx="50140" formatCode="General">
                  <c:v>33.744500000000002</c:v>
                </c:pt>
                <c:pt idx="50141" formatCode="General">
                  <c:v>33.745199999999997</c:v>
                </c:pt>
                <c:pt idx="50142" formatCode="General">
                  <c:v>33.745800000000003</c:v>
                </c:pt>
                <c:pt idx="50143" formatCode="General">
                  <c:v>33.746499999999997</c:v>
                </c:pt>
                <c:pt idx="50144" formatCode="General">
                  <c:v>33.747199999999999</c:v>
                </c:pt>
                <c:pt idx="50145" formatCode="General">
                  <c:v>33.747799999999998</c:v>
                </c:pt>
                <c:pt idx="50146" formatCode="General">
                  <c:v>33.7485</c:v>
                </c:pt>
                <c:pt idx="50147" formatCode="General">
                  <c:v>33.749200000000002</c:v>
                </c:pt>
                <c:pt idx="50148" formatCode="General">
                  <c:v>33.749899999999997</c:v>
                </c:pt>
                <c:pt idx="50149" formatCode="General">
                  <c:v>33.750500000000002</c:v>
                </c:pt>
                <c:pt idx="50150" formatCode="General">
                  <c:v>33.751199999999997</c:v>
                </c:pt>
                <c:pt idx="50151" formatCode="General">
                  <c:v>33.751899999999999</c:v>
                </c:pt>
                <c:pt idx="50152" formatCode="General">
                  <c:v>33.752600000000001</c:v>
                </c:pt>
                <c:pt idx="50153" formatCode="General">
                  <c:v>33.7532</c:v>
                </c:pt>
                <c:pt idx="50154" formatCode="General">
                  <c:v>33.753900000000002</c:v>
                </c:pt>
                <c:pt idx="50155" formatCode="General">
                  <c:v>33.754600000000003</c:v>
                </c:pt>
                <c:pt idx="50156" formatCode="General">
                  <c:v>33.755200000000002</c:v>
                </c:pt>
                <c:pt idx="50157" formatCode="General">
                  <c:v>33.755899999999997</c:v>
                </c:pt>
                <c:pt idx="50158" formatCode="General">
                  <c:v>33.756599999999999</c:v>
                </c:pt>
                <c:pt idx="50159" formatCode="General">
                  <c:v>33.757300000000001</c:v>
                </c:pt>
                <c:pt idx="50160" formatCode="General">
                  <c:v>33.757899999999999</c:v>
                </c:pt>
                <c:pt idx="50161" formatCode="General">
                  <c:v>33.758600000000001</c:v>
                </c:pt>
                <c:pt idx="50162" formatCode="General">
                  <c:v>33.759300000000003</c:v>
                </c:pt>
                <c:pt idx="50163" formatCode="General">
                  <c:v>33.76</c:v>
                </c:pt>
                <c:pt idx="50164" formatCode="General">
                  <c:v>33.760599999999997</c:v>
                </c:pt>
                <c:pt idx="50165" formatCode="General">
                  <c:v>33.761299999999999</c:v>
                </c:pt>
                <c:pt idx="50166" formatCode="General">
                  <c:v>33.762</c:v>
                </c:pt>
                <c:pt idx="50167" formatCode="General">
                  <c:v>33.762599999999999</c:v>
                </c:pt>
                <c:pt idx="50168" formatCode="General">
                  <c:v>33.763300000000001</c:v>
                </c:pt>
                <c:pt idx="50169" formatCode="General">
                  <c:v>33.764000000000003</c:v>
                </c:pt>
                <c:pt idx="50170" formatCode="General">
                  <c:v>33.764699999999998</c:v>
                </c:pt>
                <c:pt idx="50171" formatCode="General">
                  <c:v>33.765300000000003</c:v>
                </c:pt>
                <c:pt idx="50172" formatCode="General">
                  <c:v>33.765999999999998</c:v>
                </c:pt>
                <c:pt idx="50173" formatCode="General">
                  <c:v>33.7667</c:v>
                </c:pt>
                <c:pt idx="50174" formatCode="General">
                  <c:v>33.767400000000002</c:v>
                </c:pt>
                <c:pt idx="50175" formatCode="General">
                  <c:v>33.768000000000001</c:v>
                </c:pt>
                <c:pt idx="50176" formatCode="General">
                  <c:v>33.768700000000003</c:v>
                </c:pt>
                <c:pt idx="50177" formatCode="General">
                  <c:v>33.769399999999997</c:v>
                </c:pt>
                <c:pt idx="50178" formatCode="General">
                  <c:v>33.770099999999999</c:v>
                </c:pt>
                <c:pt idx="50179" formatCode="General">
                  <c:v>33.770699999999998</c:v>
                </c:pt>
                <c:pt idx="50180" formatCode="General">
                  <c:v>33.7714</c:v>
                </c:pt>
                <c:pt idx="50181" formatCode="General">
                  <c:v>33.772100000000002</c:v>
                </c:pt>
                <c:pt idx="50182" formatCode="General">
                  <c:v>33.7727</c:v>
                </c:pt>
                <c:pt idx="50183" formatCode="General">
                  <c:v>33.773400000000002</c:v>
                </c:pt>
                <c:pt idx="50184" formatCode="General">
                  <c:v>33.774099999999997</c:v>
                </c:pt>
                <c:pt idx="50185" formatCode="General">
                  <c:v>33.774799999999999</c:v>
                </c:pt>
                <c:pt idx="50186" formatCode="General">
                  <c:v>33.775399999999998</c:v>
                </c:pt>
                <c:pt idx="50187" formatCode="General">
                  <c:v>33.7761</c:v>
                </c:pt>
                <c:pt idx="50188" formatCode="General">
                  <c:v>33.776800000000001</c:v>
                </c:pt>
                <c:pt idx="50189" formatCode="General">
                  <c:v>33.777500000000003</c:v>
                </c:pt>
                <c:pt idx="50190" formatCode="General">
                  <c:v>33.778100000000002</c:v>
                </c:pt>
                <c:pt idx="50191" formatCode="General">
                  <c:v>33.778799999999997</c:v>
                </c:pt>
                <c:pt idx="50192" formatCode="General">
                  <c:v>33.779499999999999</c:v>
                </c:pt>
                <c:pt idx="50193" formatCode="General">
                  <c:v>33.780099999999997</c:v>
                </c:pt>
                <c:pt idx="50194" formatCode="General">
                  <c:v>33.780799999999999</c:v>
                </c:pt>
                <c:pt idx="50195" formatCode="General">
                  <c:v>33.781500000000001</c:v>
                </c:pt>
                <c:pt idx="50196" formatCode="General">
                  <c:v>33.782200000000003</c:v>
                </c:pt>
                <c:pt idx="50197" formatCode="General">
                  <c:v>33.782800000000002</c:v>
                </c:pt>
                <c:pt idx="50198" formatCode="General">
                  <c:v>33.783499999999997</c:v>
                </c:pt>
                <c:pt idx="50199" formatCode="General">
                  <c:v>33.784199999999998</c:v>
                </c:pt>
                <c:pt idx="50200" formatCode="General">
                  <c:v>33.7849</c:v>
                </c:pt>
                <c:pt idx="50201" formatCode="General">
                  <c:v>33.785499999999999</c:v>
                </c:pt>
                <c:pt idx="50202" formatCode="General">
                  <c:v>33.786200000000001</c:v>
                </c:pt>
                <c:pt idx="50203" formatCode="General">
                  <c:v>33.786900000000003</c:v>
                </c:pt>
                <c:pt idx="50204" formatCode="General">
                  <c:v>33.787599999999998</c:v>
                </c:pt>
                <c:pt idx="50205" formatCode="General">
                  <c:v>33.788200000000003</c:v>
                </c:pt>
                <c:pt idx="50206" formatCode="General">
                  <c:v>33.788899999999998</c:v>
                </c:pt>
                <c:pt idx="50207" formatCode="General">
                  <c:v>33.7896</c:v>
                </c:pt>
                <c:pt idx="50208" formatCode="General">
                  <c:v>33.790199999999999</c:v>
                </c:pt>
                <c:pt idx="50209" formatCode="General">
                  <c:v>33.790900000000001</c:v>
                </c:pt>
                <c:pt idx="50210" formatCode="General">
                  <c:v>33.791600000000003</c:v>
                </c:pt>
                <c:pt idx="50211" formatCode="General">
                  <c:v>33.792299999999997</c:v>
                </c:pt>
                <c:pt idx="50212" formatCode="General">
                  <c:v>33.792900000000003</c:v>
                </c:pt>
                <c:pt idx="50213" formatCode="General">
                  <c:v>33.793599999999998</c:v>
                </c:pt>
                <c:pt idx="50214" formatCode="General">
                  <c:v>33.7943</c:v>
                </c:pt>
                <c:pt idx="50215" formatCode="General">
                  <c:v>33.795000000000002</c:v>
                </c:pt>
                <c:pt idx="50216" formatCode="General">
                  <c:v>33.7956</c:v>
                </c:pt>
                <c:pt idx="50217" formatCode="General">
                  <c:v>33.796300000000002</c:v>
                </c:pt>
                <c:pt idx="50218" formatCode="General">
                  <c:v>33.796999999999997</c:v>
                </c:pt>
                <c:pt idx="50219" formatCode="General">
                  <c:v>33.797600000000003</c:v>
                </c:pt>
                <c:pt idx="50220" formatCode="General">
                  <c:v>33.798299999999998</c:v>
                </c:pt>
                <c:pt idx="50221" formatCode="General">
                  <c:v>33.798999999999999</c:v>
                </c:pt>
                <c:pt idx="50222" formatCode="General">
                  <c:v>33.799700000000001</c:v>
                </c:pt>
                <c:pt idx="50223" formatCode="General">
                  <c:v>33.8003</c:v>
                </c:pt>
                <c:pt idx="50224" formatCode="General">
                  <c:v>33.801000000000002</c:v>
                </c:pt>
                <c:pt idx="50225" formatCode="General">
                  <c:v>33.801699999999997</c:v>
                </c:pt>
                <c:pt idx="50226" formatCode="General">
                  <c:v>33.802399999999999</c:v>
                </c:pt>
                <c:pt idx="50227" formatCode="General">
                  <c:v>33.802999999999997</c:v>
                </c:pt>
                <c:pt idx="50228" formatCode="General">
                  <c:v>33.803699999999999</c:v>
                </c:pt>
                <c:pt idx="50229" formatCode="General">
                  <c:v>33.804400000000001</c:v>
                </c:pt>
                <c:pt idx="50230" formatCode="General">
                  <c:v>33.805</c:v>
                </c:pt>
                <c:pt idx="50231" formatCode="General">
                  <c:v>33.805700000000002</c:v>
                </c:pt>
                <c:pt idx="50232" formatCode="General">
                  <c:v>33.806399999999996</c:v>
                </c:pt>
                <c:pt idx="50233" formatCode="General">
                  <c:v>33.807099999999998</c:v>
                </c:pt>
                <c:pt idx="50234" formatCode="General">
                  <c:v>33.807699999999997</c:v>
                </c:pt>
                <c:pt idx="50235" formatCode="General">
                  <c:v>33.808399999999999</c:v>
                </c:pt>
                <c:pt idx="50236" formatCode="General">
                  <c:v>33.809100000000001</c:v>
                </c:pt>
                <c:pt idx="50237" formatCode="General">
                  <c:v>33.809800000000003</c:v>
                </c:pt>
                <c:pt idx="50238" formatCode="General">
                  <c:v>33.810400000000001</c:v>
                </c:pt>
                <c:pt idx="50239" formatCode="General">
                  <c:v>33.811100000000003</c:v>
                </c:pt>
                <c:pt idx="50240" formatCode="General">
                  <c:v>33.811799999999998</c:v>
                </c:pt>
                <c:pt idx="50241" formatCode="General">
                  <c:v>33.8125</c:v>
                </c:pt>
                <c:pt idx="50242" formatCode="General">
                  <c:v>33.813099999999999</c:v>
                </c:pt>
                <c:pt idx="50243" formatCode="General">
                  <c:v>33.813800000000001</c:v>
                </c:pt>
                <c:pt idx="50244" formatCode="General">
                  <c:v>33.814500000000002</c:v>
                </c:pt>
                <c:pt idx="50245" formatCode="General">
                  <c:v>33.815100000000001</c:v>
                </c:pt>
                <c:pt idx="50246" formatCode="General">
                  <c:v>33.815800000000003</c:v>
                </c:pt>
                <c:pt idx="50247" formatCode="General">
                  <c:v>33.816499999999998</c:v>
                </c:pt>
                <c:pt idx="50248" formatCode="General">
                  <c:v>33.8172</c:v>
                </c:pt>
                <c:pt idx="50249" formatCode="General">
                  <c:v>33.817799999999998</c:v>
                </c:pt>
                <c:pt idx="50250" formatCode="General">
                  <c:v>33.8185</c:v>
                </c:pt>
                <c:pt idx="50251" formatCode="General">
                  <c:v>33.819200000000002</c:v>
                </c:pt>
                <c:pt idx="50252" formatCode="General">
                  <c:v>33.819899999999997</c:v>
                </c:pt>
                <c:pt idx="50253" formatCode="General">
                  <c:v>33.820500000000003</c:v>
                </c:pt>
                <c:pt idx="50254" formatCode="General">
                  <c:v>33.821199999999997</c:v>
                </c:pt>
                <c:pt idx="50255" formatCode="General">
                  <c:v>33.821899999999999</c:v>
                </c:pt>
                <c:pt idx="50256" formatCode="General">
                  <c:v>33.822499999999998</c:v>
                </c:pt>
                <c:pt idx="50257" formatCode="General">
                  <c:v>33.8232</c:v>
                </c:pt>
                <c:pt idx="50258" formatCode="General">
                  <c:v>33.823900000000002</c:v>
                </c:pt>
                <c:pt idx="50259" formatCode="General">
                  <c:v>33.824599999999997</c:v>
                </c:pt>
                <c:pt idx="50260" formatCode="General">
                  <c:v>33.825200000000002</c:v>
                </c:pt>
                <c:pt idx="50261" formatCode="General">
                  <c:v>33.825899999999997</c:v>
                </c:pt>
                <c:pt idx="50262" formatCode="General">
                  <c:v>33.826599999999999</c:v>
                </c:pt>
                <c:pt idx="50263" formatCode="General">
                  <c:v>33.827300000000001</c:v>
                </c:pt>
                <c:pt idx="50264" formatCode="General">
                  <c:v>33.8279</c:v>
                </c:pt>
                <c:pt idx="50265" formatCode="General">
                  <c:v>33.828600000000002</c:v>
                </c:pt>
                <c:pt idx="50266" formatCode="General">
                  <c:v>33.829300000000003</c:v>
                </c:pt>
                <c:pt idx="50267" formatCode="General">
                  <c:v>33.829900000000002</c:v>
                </c:pt>
                <c:pt idx="50268" formatCode="General">
                  <c:v>33.830599999999997</c:v>
                </c:pt>
                <c:pt idx="50269" formatCode="General">
                  <c:v>33.831299999999999</c:v>
                </c:pt>
                <c:pt idx="50270" formatCode="General">
                  <c:v>33.832000000000001</c:v>
                </c:pt>
                <c:pt idx="50271" formatCode="General">
                  <c:v>33.832599999999999</c:v>
                </c:pt>
                <c:pt idx="50272" formatCode="General">
                  <c:v>33.833300000000001</c:v>
                </c:pt>
                <c:pt idx="50273" formatCode="General">
                  <c:v>33.834000000000003</c:v>
                </c:pt>
                <c:pt idx="50274" formatCode="General">
                  <c:v>33.834699999999998</c:v>
                </c:pt>
                <c:pt idx="50275" formatCode="General">
                  <c:v>33.835299999999997</c:v>
                </c:pt>
                <c:pt idx="50276" formatCode="General">
                  <c:v>33.835999999999999</c:v>
                </c:pt>
                <c:pt idx="50277" formatCode="General">
                  <c:v>33.8367</c:v>
                </c:pt>
                <c:pt idx="50278" formatCode="General">
                  <c:v>33.837400000000002</c:v>
                </c:pt>
                <c:pt idx="50279" formatCode="General">
                  <c:v>33.838000000000001</c:v>
                </c:pt>
                <c:pt idx="50280" formatCode="General">
                  <c:v>33.838700000000003</c:v>
                </c:pt>
                <c:pt idx="50281" formatCode="General">
                  <c:v>33.839399999999998</c:v>
                </c:pt>
                <c:pt idx="50282" formatCode="General">
                  <c:v>33.840000000000003</c:v>
                </c:pt>
                <c:pt idx="50283" formatCode="General">
                  <c:v>33.840699999999998</c:v>
                </c:pt>
                <c:pt idx="50284" formatCode="General">
                  <c:v>33.8414</c:v>
                </c:pt>
                <c:pt idx="50285" formatCode="General">
                  <c:v>33.842100000000002</c:v>
                </c:pt>
                <c:pt idx="50286" formatCode="General">
                  <c:v>33.842700000000001</c:v>
                </c:pt>
                <c:pt idx="50287" formatCode="General">
                  <c:v>33.843400000000003</c:v>
                </c:pt>
                <c:pt idx="50288" formatCode="General">
                  <c:v>33.844099999999997</c:v>
                </c:pt>
                <c:pt idx="50289" formatCode="General">
                  <c:v>33.844799999999999</c:v>
                </c:pt>
                <c:pt idx="50290" formatCode="General">
                  <c:v>33.845399999999998</c:v>
                </c:pt>
                <c:pt idx="50291" formatCode="General">
                  <c:v>33.8461</c:v>
                </c:pt>
                <c:pt idx="50292" formatCode="General">
                  <c:v>33.846800000000002</c:v>
                </c:pt>
                <c:pt idx="50293" formatCode="General">
                  <c:v>33.8474</c:v>
                </c:pt>
                <c:pt idx="50294" formatCode="General">
                  <c:v>33.848100000000002</c:v>
                </c:pt>
                <c:pt idx="50295" formatCode="General">
                  <c:v>33.848799999999997</c:v>
                </c:pt>
                <c:pt idx="50296" formatCode="General">
                  <c:v>33.849499999999999</c:v>
                </c:pt>
                <c:pt idx="50297" formatCode="General">
                  <c:v>33.850099999999998</c:v>
                </c:pt>
                <c:pt idx="50298" formatCode="General">
                  <c:v>33.8508</c:v>
                </c:pt>
                <c:pt idx="50299" formatCode="General">
                  <c:v>33.851500000000001</c:v>
                </c:pt>
                <c:pt idx="50300" formatCode="General">
                  <c:v>33.852200000000003</c:v>
                </c:pt>
                <c:pt idx="50301" formatCode="General">
                  <c:v>33.852800000000002</c:v>
                </c:pt>
                <c:pt idx="50302" formatCode="General">
                  <c:v>33.853499999999997</c:v>
                </c:pt>
                <c:pt idx="50303" formatCode="General">
                  <c:v>33.854199999999999</c:v>
                </c:pt>
                <c:pt idx="50304" formatCode="General">
                  <c:v>33.854900000000001</c:v>
                </c:pt>
                <c:pt idx="50305" formatCode="General">
                  <c:v>33.855499999999999</c:v>
                </c:pt>
                <c:pt idx="50306" formatCode="General">
                  <c:v>33.856200000000001</c:v>
                </c:pt>
                <c:pt idx="50307" formatCode="General">
                  <c:v>33.856900000000003</c:v>
                </c:pt>
                <c:pt idx="50308" formatCode="General">
                  <c:v>33.857500000000002</c:v>
                </c:pt>
                <c:pt idx="50309" formatCode="General">
                  <c:v>33.858199999999997</c:v>
                </c:pt>
                <c:pt idx="50310" formatCode="General">
                  <c:v>33.858899999999998</c:v>
                </c:pt>
                <c:pt idx="50311" formatCode="General">
                  <c:v>33.8596</c:v>
                </c:pt>
                <c:pt idx="50312" formatCode="General">
                  <c:v>33.860199999999999</c:v>
                </c:pt>
                <c:pt idx="50313" formatCode="General">
                  <c:v>33.860900000000001</c:v>
                </c:pt>
                <c:pt idx="50314" formatCode="General">
                  <c:v>33.861600000000003</c:v>
                </c:pt>
                <c:pt idx="50315" formatCode="General">
                  <c:v>33.862299999999998</c:v>
                </c:pt>
                <c:pt idx="50316" formatCode="General">
                  <c:v>33.862900000000003</c:v>
                </c:pt>
                <c:pt idx="50317" formatCode="General">
                  <c:v>33.863599999999998</c:v>
                </c:pt>
                <c:pt idx="50318" formatCode="General">
                  <c:v>33.8643</c:v>
                </c:pt>
                <c:pt idx="50319" formatCode="General">
                  <c:v>33.864899999999999</c:v>
                </c:pt>
                <c:pt idx="50320" formatCode="General">
                  <c:v>33.865600000000001</c:v>
                </c:pt>
                <c:pt idx="50321" formatCode="General">
                  <c:v>33.866300000000003</c:v>
                </c:pt>
                <c:pt idx="50322" formatCode="General">
                  <c:v>33.866999999999997</c:v>
                </c:pt>
                <c:pt idx="50323" formatCode="General">
                  <c:v>33.867600000000003</c:v>
                </c:pt>
                <c:pt idx="50324" formatCode="General">
                  <c:v>33.868299999999998</c:v>
                </c:pt>
                <c:pt idx="50325" formatCode="General">
                  <c:v>33.869</c:v>
                </c:pt>
                <c:pt idx="50326" formatCode="General">
                  <c:v>33.869700000000002</c:v>
                </c:pt>
                <c:pt idx="50327" formatCode="General">
                  <c:v>33.8703</c:v>
                </c:pt>
                <c:pt idx="50328" formatCode="General">
                  <c:v>33.871000000000002</c:v>
                </c:pt>
                <c:pt idx="50329" formatCode="General">
                  <c:v>33.871699999999997</c:v>
                </c:pt>
                <c:pt idx="50330" formatCode="General">
                  <c:v>33.872300000000003</c:v>
                </c:pt>
                <c:pt idx="50331" formatCode="General">
                  <c:v>33.872999999999998</c:v>
                </c:pt>
                <c:pt idx="50332" formatCode="General">
                  <c:v>33.873699999999999</c:v>
                </c:pt>
                <c:pt idx="50333" formatCode="General">
                  <c:v>33.874400000000001</c:v>
                </c:pt>
                <c:pt idx="50334" formatCode="General">
                  <c:v>33.875</c:v>
                </c:pt>
                <c:pt idx="50335" formatCode="General">
                  <c:v>33.875700000000002</c:v>
                </c:pt>
                <c:pt idx="50336" formatCode="General">
                  <c:v>33.876399999999997</c:v>
                </c:pt>
                <c:pt idx="50337" formatCode="General">
                  <c:v>33.877099999999999</c:v>
                </c:pt>
                <c:pt idx="50338" formatCode="General">
                  <c:v>33.877699999999997</c:v>
                </c:pt>
                <c:pt idx="50339" formatCode="General">
                  <c:v>33.878399999999999</c:v>
                </c:pt>
                <c:pt idx="50340" formatCode="General">
                  <c:v>33.879100000000001</c:v>
                </c:pt>
                <c:pt idx="50341" formatCode="General">
                  <c:v>33.879800000000003</c:v>
                </c:pt>
                <c:pt idx="50342" formatCode="General">
                  <c:v>33.880400000000002</c:v>
                </c:pt>
                <c:pt idx="50343" formatCode="General">
                  <c:v>33.881100000000004</c:v>
                </c:pt>
                <c:pt idx="50344" formatCode="General">
                  <c:v>33.881799999999998</c:v>
                </c:pt>
                <c:pt idx="50345" formatCode="General">
                  <c:v>33.882399999999997</c:v>
                </c:pt>
                <c:pt idx="50346" formatCode="General">
                  <c:v>33.883099999999999</c:v>
                </c:pt>
                <c:pt idx="50347" formatCode="General">
                  <c:v>33.883800000000001</c:v>
                </c:pt>
                <c:pt idx="50348" formatCode="General">
                  <c:v>33.884500000000003</c:v>
                </c:pt>
                <c:pt idx="50349" formatCode="General">
                  <c:v>33.885100000000001</c:v>
                </c:pt>
                <c:pt idx="50350" formatCode="General">
                  <c:v>33.885800000000003</c:v>
                </c:pt>
                <c:pt idx="50351" formatCode="General">
                  <c:v>33.886499999999998</c:v>
                </c:pt>
                <c:pt idx="50352" formatCode="General">
                  <c:v>33.8872</c:v>
                </c:pt>
                <c:pt idx="50353" formatCode="General">
                  <c:v>33.887799999999999</c:v>
                </c:pt>
                <c:pt idx="50354" formatCode="General">
                  <c:v>33.888500000000001</c:v>
                </c:pt>
                <c:pt idx="50355" formatCode="General">
                  <c:v>33.889200000000002</c:v>
                </c:pt>
                <c:pt idx="50356" formatCode="General">
                  <c:v>33.889800000000001</c:v>
                </c:pt>
                <c:pt idx="50357" formatCode="General">
                  <c:v>33.890500000000003</c:v>
                </c:pt>
                <c:pt idx="50358" formatCode="General">
                  <c:v>33.891199999999998</c:v>
                </c:pt>
                <c:pt idx="50359" formatCode="General">
                  <c:v>33.8919</c:v>
                </c:pt>
                <c:pt idx="50360" formatCode="General">
                  <c:v>33.892499999999998</c:v>
                </c:pt>
                <c:pt idx="50361" formatCode="General">
                  <c:v>33.8932</c:v>
                </c:pt>
                <c:pt idx="50362" formatCode="General">
                  <c:v>33.893900000000002</c:v>
                </c:pt>
                <c:pt idx="50363" formatCode="General">
                  <c:v>33.894599999999997</c:v>
                </c:pt>
                <c:pt idx="50364" formatCode="General">
                  <c:v>33.895200000000003</c:v>
                </c:pt>
                <c:pt idx="50365" formatCode="General">
                  <c:v>33.895899999999997</c:v>
                </c:pt>
                <c:pt idx="50366" formatCode="General">
                  <c:v>33.896599999999999</c:v>
                </c:pt>
                <c:pt idx="50367" formatCode="General">
                  <c:v>33.897300000000001</c:v>
                </c:pt>
                <c:pt idx="50368" formatCode="General">
                  <c:v>33.8979</c:v>
                </c:pt>
                <c:pt idx="50369" formatCode="General">
                  <c:v>33.898600000000002</c:v>
                </c:pt>
                <c:pt idx="50370" formatCode="General">
                  <c:v>33.899299999999997</c:v>
                </c:pt>
                <c:pt idx="50371" formatCode="General">
                  <c:v>33.899900000000002</c:v>
                </c:pt>
                <c:pt idx="50372" formatCode="General">
                  <c:v>33.900599999999997</c:v>
                </c:pt>
                <c:pt idx="50373" formatCode="General">
                  <c:v>33.901299999999999</c:v>
                </c:pt>
                <c:pt idx="50374" formatCode="General">
                  <c:v>33.902000000000001</c:v>
                </c:pt>
                <c:pt idx="50375" formatCode="General">
                  <c:v>33.9026</c:v>
                </c:pt>
                <c:pt idx="50376" formatCode="General">
                  <c:v>33.903300000000002</c:v>
                </c:pt>
                <c:pt idx="50377" formatCode="General">
                  <c:v>33.904000000000003</c:v>
                </c:pt>
                <c:pt idx="50378" formatCode="General">
                  <c:v>33.904699999999998</c:v>
                </c:pt>
                <c:pt idx="50379" formatCode="General">
                  <c:v>33.905299999999997</c:v>
                </c:pt>
                <c:pt idx="50380" formatCode="General">
                  <c:v>33.905999999999999</c:v>
                </c:pt>
                <c:pt idx="50381" formatCode="General">
                  <c:v>33.906700000000001</c:v>
                </c:pt>
                <c:pt idx="50382" formatCode="General">
                  <c:v>33.907299999999999</c:v>
                </c:pt>
                <c:pt idx="50383" formatCode="General">
                  <c:v>33.908000000000001</c:v>
                </c:pt>
                <c:pt idx="50384" formatCode="General">
                  <c:v>33.908700000000003</c:v>
                </c:pt>
                <c:pt idx="50385" formatCode="General">
                  <c:v>33.909399999999998</c:v>
                </c:pt>
                <c:pt idx="50386" formatCode="General">
                  <c:v>33.909999999999997</c:v>
                </c:pt>
                <c:pt idx="50387" formatCode="General">
                  <c:v>33.910699999999999</c:v>
                </c:pt>
                <c:pt idx="50388" formatCode="General">
                  <c:v>33.9114</c:v>
                </c:pt>
                <c:pt idx="50389" formatCode="General">
                  <c:v>33.912100000000002</c:v>
                </c:pt>
                <c:pt idx="50390" formatCode="General">
                  <c:v>33.912700000000001</c:v>
                </c:pt>
                <c:pt idx="50391" formatCode="General">
                  <c:v>33.913400000000003</c:v>
                </c:pt>
                <c:pt idx="50392" formatCode="General">
                  <c:v>33.914099999999998</c:v>
                </c:pt>
                <c:pt idx="50393" formatCode="General">
                  <c:v>33.914700000000003</c:v>
                </c:pt>
                <c:pt idx="50394" formatCode="General">
                  <c:v>33.915399999999998</c:v>
                </c:pt>
                <c:pt idx="50395" formatCode="General">
                  <c:v>33.9161</c:v>
                </c:pt>
                <c:pt idx="50396" formatCode="General">
                  <c:v>33.916800000000002</c:v>
                </c:pt>
                <c:pt idx="50397" formatCode="General">
                  <c:v>33.917400000000001</c:v>
                </c:pt>
                <c:pt idx="50398" formatCode="General">
                  <c:v>33.918100000000003</c:v>
                </c:pt>
                <c:pt idx="50399" formatCode="General">
                  <c:v>33.918799999999997</c:v>
                </c:pt>
                <c:pt idx="50400" formatCode="General">
                  <c:v>33.919499999999999</c:v>
                </c:pt>
                <c:pt idx="50401" formatCode="General">
                  <c:v>33.920099999999998</c:v>
                </c:pt>
                <c:pt idx="50402" formatCode="General">
                  <c:v>33.9208</c:v>
                </c:pt>
                <c:pt idx="50403" formatCode="General">
                  <c:v>33.921500000000002</c:v>
                </c:pt>
                <c:pt idx="50404" formatCode="General">
                  <c:v>33.922199999999997</c:v>
                </c:pt>
                <c:pt idx="50405" formatCode="General">
                  <c:v>33.922800000000002</c:v>
                </c:pt>
                <c:pt idx="50406" formatCode="General">
                  <c:v>33.923499999999997</c:v>
                </c:pt>
                <c:pt idx="50407" formatCode="General">
                  <c:v>33.924199999999999</c:v>
                </c:pt>
                <c:pt idx="50408" formatCode="General">
                  <c:v>33.924799999999998</c:v>
                </c:pt>
                <c:pt idx="50409" formatCode="General">
                  <c:v>33.9255</c:v>
                </c:pt>
                <c:pt idx="50410" formatCode="General">
                  <c:v>33.926200000000001</c:v>
                </c:pt>
                <c:pt idx="50411" formatCode="General">
                  <c:v>33.926900000000003</c:v>
                </c:pt>
                <c:pt idx="50412" formatCode="General">
                  <c:v>33.927500000000002</c:v>
                </c:pt>
                <c:pt idx="50413" formatCode="General">
                  <c:v>33.928199999999997</c:v>
                </c:pt>
                <c:pt idx="50414" formatCode="General">
                  <c:v>33.928899999999999</c:v>
                </c:pt>
                <c:pt idx="50415" formatCode="General">
                  <c:v>33.929600000000001</c:v>
                </c:pt>
                <c:pt idx="50416" formatCode="General">
                  <c:v>33.930199999999999</c:v>
                </c:pt>
                <c:pt idx="50417" formatCode="General">
                  <c:v>33.930900000000001</c:v>
                </c:pt>
                <c:pt idx="50418" formatCode="General">
                  <c:v>33.931600000000003</c:v>
                </c:pt>
                <c:pt idx="50419" formatCode="General">
                  <c:v>33.932200000000002</c:v>
                </c:pt>
                <c:pt idx="50420" formatCode="General">
                  <c:v>33.932899999999997</c:v>
                </c:pt>
                <c:pt idx="50421" formatCode="General">
                  <c:v>33.933599999999998</c:v>
                </c:pt>
                <c:pt idx="50422" formatCode="General">
                  <c:v>33.9343</c:v>
                </c:pt>
                <c:pt idx="50423" formatCode="General">
                  <c:v>33.934899999999999</c:v>
                </c:pt>
                <c:pt idx="50424" formatCode="General">
                  <c:v>33.935600000000001</c:v>
                </c:pt>
                <c:pt idx="50425" formatCode="General">
                  <c:v>33.936300000000003</c:v>
                </c:pt>
                <c:pt idx="50426" formatCode="General">
                  <c:v>33.936999999999998</c:v>
                </c:pt>
                <c:pt idx="50427" formatCode="General">
                  <c:v>33.937600000000003</c:v>
                </c:pt>
                <c:pt idx="50428" formatCode="General">
                  <c:v>33.938299999999998</c:v>
                </c:pt>
                <c:pt idx="50429" formatCode="General">
                  <c:v>33.939</c:v>
                </c:pt>
                <c:pt idx="50430" formatCode="General">
                  <c:v>33.939599999999999</c:v>
                </c:pt>
                <c:pt idx="50431" formatCode="General">
                  <c:v>33.940300000000001</c:v>
                </c:pt>
                <c:pt idx="50432" formatCode="General">
                  <c:v>33.941000000000003</c:v>
                </c:pt>
                <c:pt idx="50433" formatCode="General">
                  <c:v>33.941699999999997</c:v>
                </c:pt>
                <c:pt idx="50434" formatCode="General">
                  <c:v>33.942300000000003</c:v>
                </c:pt>
                <c:pt idx="50435" formatCode="General">
                  <c:v>33.942999999999998</c:v>
                </c:pt>
                <c:pt idx="50436" formatCode="General">
                  <c:v>33.9437</c:v>
                </c:pt>
                <c:pt idx="50437" formatCode="General">
                  <c:v>33.944400000000002</c:v>
                </c:pt>
                <c:pt idx="50438" formatCode="General">
                  <c:v>33.945</c:v>
                </c:pt>
                <c:pt idx="50439" formatCode="General">
                  <c:v>33.945700000000002</c:v>
                </c:pt>
                <c:pt idx="50440" formatCode="General">
                  <c:v>33.946399999999997</c:v>
                </c:pt>
                <c:pt idx="50441" formatCode="General">
                  <c:v>33.947099999999999</c:v>
                </c:pt>
                <c:pt idx="50442" formatCode="General">
                  <c:v>33.947699999999998</c:v>
                </c:pt>
                <c:pt idx="50443" formatCode="General">
                  <c:v>33.948399999999999</c:v>
                </c:pt>
                <c:pt idx="50444" formatCode="General">
                  <c:v>33.949100000000001</c:v>
                </c:pt>
                <c:pt idx="50445" formatCode="General">
                  <c:v>33.9497</c:v>
                </c:pt>
                <c:pt idx="50446" formatCode="General">
                  <c:v>33.950400000000002</c:v>
                </c:pt>
                <c:pt idx="50447" formatCode="General">
                  <c:v>33.951099999999997</c:v>
                </c:pt>
                <c:pt idx="50448" formatCode="General">
                  <c:v>33.951799999999999</c:v>
                </c:pt>
                <c:pt idx="50449" formatCode="General">
                  <c:v>33.952399999999997</c:v>
                </c:pt>
                <c:pt idx="50450" formatCode="General">
                  <c:v>33.953099999999999</c:v>
                </c:pt>
                <c:pt idx="50451" formatCode="General">
                  <c:v>33.953800000000001</c:v>
                </c:pt>
                <c:pt idx="50452" formatCode="General">
                  <c:v>33.954500000000003</c:v>
                </c:pt>
                <c:pt idx="50453" formatCode="General">
                  <c:v>33.955100000000002</c:v>
                </c:pt>
                <c:pt idx="50454" formatCode="General">
                  <c:v>33.955800000000004</c:v>
                </c:pt>
                <c:pt idx="50455" formatCode="General">
                  <c:v>33.956499999999998</c:v>
                </c:pt>
                <c:pt idx="50456" formatCode="General">
                  <c:v>33.957099999999997</c:v>
                </c:pt>
                <c:pt idx="50457" formatCode="General">
                  <c:v>33.957799999999999</c:v>
                </c:pt>
                <c:pt idx="50458" formatCode="General">
                  <c:v>33.958500000000001</c:v>
                </c:pt>
                <c:pt idx="50459" formatCode="General">
                  <c:v>33.959200000000003</c:v>
                </c:pt>
                <c:pt idx="50460" formatCode="General">
                  <c:v>33.959800000000001</c:v>
                </c:pt>
                <c:pt idx="50461" formatCode="General">
                  <c:v>33.960500000000003</c:v>
                </c:pt>
                <c:pt idx="50462" formatCode="General">
                  <c:v>33.961199999999998</c:v>
                </c:pt>
                <c:pt idx="50463" formatCode="General">
                  <c:v>33.9619</c:v>
                </c:pt>
                <c:pt idx="50464" formatCode="General">
                  <c:v>33.962499999999999</c:v>
                </c:pt>
                <c:pt idx="50465" formatCode="General">
                  <c:v>33.963200000000001</c:v>
                </c:pt>
                <c:pt idx="50466" formatCode="General">
                  <c:v>33.963900000000002</c:v>
                </c:pt>
                <c:pt idx="50467" formatCode="General">
                  <c:v>33.964599999999997</c:v>
                </c:pt>
                <c:pt idx="50468" formatCode="General">
                  <c:v>33.965200000000003</c:v>
                </c:pt>
                <c:pt idx="50469" formatCode="General">
                  <c:v>33.965899999999998</c:v>
                </c:pt>
                <c:pt idx="50470" formatCode="General">
                  <c:v>33.9666</c:v>
                </c:pt>
                <c:pt idx="50471" formatCode="General">
                  <c:v>33.967199999999998</c:v>
                </c:pt>
                <c:pt idx="50472" formatCode="General">
                  <c:v>33.9679</c:v>
                </c:pt>
                <c:pt idx="50473" formatCode="General">
                  <c:v>33.968600000000002</c:v>
                </c:pt>
                <c:pt idx="50474" formatCode="General">
                  <c:v>33.969299999999997</c:v>
                </c:pt>
                <c:pt idx="50475" formatCode="General">
                  <c:v>33.969900000000003</c:v>
                </c:pt>
                <c:pt idx="50476" formatCode="General">
                  <c:v>33.970599999999997</c:v>
                </c:pt>
                <c:pt idx="50477" formatCode="General">
                  <c:v>33.971299999999999</c:v>
                </c:pt>
                <c:pt idx="50478" formatCode="General">
                  <c:v>33.972000000000001</c:v>
                </c:pt>
                <c:pt idx="50479" formatCode="General">
                  <c:v>33.9726</c:v>
                </c:pt>
                <c:pt idx="50480" formatCode="General">
                  <c:v>33.973300000000002</c:v>
                </c:pt>
                <c:pt idx="50481" formatCode="General">
                  <c:v>33.973999999999997</c:v>
                </c:pt>
                <c:pt idx="50482" formatCode="General">
                  <c:v>33.974600000000002</c:v>
                </c:pt>
                <c:pt idx="50483" formatCode="General">
                  <c:v>33.975299999999997</c:v>
                </c:pt>
                <c:pt idx="50484" formatCode="General">
                  <c:v>33.975999999999999</c:v>
                </c:pt>
                <c:pt idx="50485" formatCode="General">
                  <c:v>33.976700000000001</c:v>
                </c:pt>
                <c:pt idx="50486" formatCode="General">
                  <c:v>33.9773</c:v>
                </c:pt>
                <c:pt idx="50487" formatCode="General">
                  <c:v>33.978000000000002</c:v>
                </c:pt>
                <c:pt idx="50488" formatCode="General">
                  <c:v>33.978700000000003</c:v>
                </c:pt>
                <c:pt idx="50489" formatCode="General">
                  <c:v>33.979399999999998</c:v>
                </c:pt>
                <c:pt idx="50490" formatCode="General">
                  <c:v>33.979999999999997</c:v>
                </c:pt>
                <c:pt idx="50491" formatCode="General">
                  <c:v>33.980699999999999</c:v>
                </c:pt>
                <c:pt idx="50492" formatCode="General">
                  <c:v>33.981400000000001</c:v>
                </c:pt>
                <c:pt idx="50493" formatCode="General">
                  <c:v>33.981999999999999</c:v>
                </c:pt>
                <c:pt idx="50494" formatCode="General">
                  <c:v>33.982700000000001</c:v>
                </c:pt>
                <c:pt idx="50495" formatCode="General">
                  <c:v>33.983400000000003</c:v>
                </c:pt>
                <c:pt idx="50496" formatCode="General">
                  <c:v>33.984099999999998</c:v>
                </c:pt>
                <c:pt idx="50497" formatCode="General">
                  <c:v>33.984699999999997</c:v>
                </c:pt>
                <c:pt idx="50498" formatCode="General">
                  <c:v>33.985399999999998</c:v>
                </c:pt>
                <c:pt idx="50499" formatCode="General">
                  <c:v>33.9861</c:v>
                </c:pt>
                <c:pt idx="50500" formatCode="General">
                  <c:v>33.986800000000002</c:v>
                </c:pt>
                <c:pt idx="50501" formatCode="General">
                  <c:v>33.987400000000001</c:v>
                </c:pt>
                <c:pt idx="50502" formatCode="General">
                  <c:v>33.988100000000003</c:v>
                </c:pt>
                <c:pt idx="50503" formatCode="General">
                  <c:v>33.988799999999998</c:v>
                </c:pt>
                <c:pt idx="50504" formatCode="General">
                  <c:v>33.9895</c:v>
                </c:pt>
                <c:pt idx="50505" formatCode="General">
                  <c:v>33.990099999999998</c:v>
                </c:pt>
                <c:pt idx="50506" formatCode="General">
                  <c:v>33.9908</c:v>
                </c:pt>
                <c:pt idx="50507" formatCode="General">
                  <c:v>33.991500000000002</c:v>
                </c:pt>
                <c:pt idx="50508" formatCode="General">
                  <c:v>33.992100000000001</c:v>
                </c:pt>
                <c:pt idx="50509" formatCode="General">
                  <c:v>33.992800000000003</c:v>
                </c:pt>
                <c:pt idx="50510" formatCode="General">
                  <c:v>33.993499999999997</c:v>
                </c:pt>
                <c:pt idx="50511" formatCode="General">
                  <c:v>33.994199999999999</c:v>
                </c:pt>
                <c:pt idx="50512" formatCode="General">
                  <c:v>33.994799999999998</c:v>
                </c:pt>
                <c:pt idx="50513" formatCode="General">
                  <c:v>33.9955</c:v>
                </c:pt>
                <c:pt idx="50514" formatCode="General">
                  <c:v>33.996200000000002</c:v>
                </c:pt>
                <c:pt idx="50515" formatCode="General">
                  <c:v>33.996899999999997</c:v>
                </c:pt>
                <c:pt idx="50516" formatCode="General">
                  <c:v>33.997500000000002</c:v>
                </c:pt>
                <c:pt idx="50517" formatCode="General">
                  <c:v>33.998199999999997</c:v>
                </c:pt>
                <c:pt idx="50518" formatCode="General">
                  <c:v>33.998899999999999</c:v>
                </c:pt>
                <c:pt idx="50519" formatCode="General">
                  <c:v>33.999499999999998</c:v>
                </c:pt>
                <c:pt idx="50520" formatCode="General">
                  <c:v>34.0002</c:v>
                </c:pt>
                <c:pt idx="50521" formatCode="General">
                  <c:v>34.000900000000001</c:v>
                </c:pt>
                <c:pt idx="50522" formatCode="General">
                  <c:v>34.001600000000003</c:v>
                </c:pt>
                <c:pt idx="50523" formatCode="General">
                  <c:v>34.002200000000002</c:v>
                </c:pt>
                <c:pt idx="50524" formatCode="General">
                  <c:v>34.002899999999997</c:v>
                </c:pt>
                <c:pt idx="50525" formatCode="General">
                  <c:v>34.003599999999999</c:v>
                </c:pt>
                <c:pt idx="50526" formatCode="General">
                  <c:v>34.004300000000001</c:v>
                </c:pt>
                <c:pt idx="50527" formatCode="General">
                  <c:v>34.004899999999999</c:v>
                </c:pt>
                <c:pt idx="50528" formatCode="General">
                  <c:v>34.005600000000001</c:v>
                </c:pt>
                <c:pt idx="50529" formatCode="General">
                  <c:v>34.006300000000003</c:v>
                </c:pt>
                <c:pt idx="50530" formatCode="General">
                  <c:v>34.006900000000002</c:v>
                </c:pt>
                <c:pt idx="50531" formatCode="General">
                  <c:v>34.007599999999996</c:v>
                </c:pt>
                <c:pt idx="50532" formatCode="General">
                  <c:v>34.008299999999998</c:v>
                </c:pt>
                <c:pt idx="50533" formatCode="General">
                  <c:v>34.009</c:v>
                </c:pt>
                <c:pt idx="50534" formatCode="General">
                  <c:v>34.009599999999999</c:v>
                </c:pt>
                <c:pt idx="50535" formatCode="General">
                  <c:v>34.010300000000001</c:v>
                </c:pt>
                <c:pt idx="50536" formatCode="General">
                  <c:v>34.011000000000003</c:v>
                </c:pt>
                <c:pt idx="50537" formatCode="General">
                  <c:v>34.011699999999998</c:v>
                </c:pt>
                <c:pt idx="50538" formatCode="General">
                  <c:v>34.012300000000003</c:v>
                </c:pt>
                <c:pt idx="50539" formatCode="General">
                  <c:v>34.012999999999998</c:v>
                </c:pt>
                <c:pt idx="50540" formatCode="General">
                  <c:v>34.0137</c:v>
                </c:pt>
                <c:pt idx="50541" formatCode="General">
                  <c:v>34.014400000000002</c:v>
                </c:pt>
                <c:pt idx="50542" formatCode="General">
                  <c:v>34.015000000000001</c:v>
                </c:pt>
                <c:pt idx="50543" formatCode="General">
                  <c:v>34.015700000000002</c:v>
                </c:pt>
                <c:pt idx="50544" formatCode="General">
                  <c:v>34.016399999999997</c:v>
                </c:pt>
                <c:pt idx="50545" formatCode="General">
                  <c:v>34.017000000000003</c:v>
                </c:pt>
                <c:pt idx="50546" formatCode="General">
                  <c:v>34.017699999999998</c:v>
                </c:pt>
                <c:pt idx="50547" formatCode="General">
                  <c:v>34.0184</c:v>
                </c:pt>
                <c:pt idx="50548" formatCode="General">
                  <c:v>34.019100000000002</c:v>
                </c:pt>
                <c:pt idx="50549" formatCode="General">
                  <c:v>34.0197</c:v>
                </c:pt>
                <c:pt idx="50550" formatCode="General">
                  <c:v>34.020400000000002</c:v>
                </c:pt>
                <c:pt idx="50551" formatCode="General">
                  <c:v>34.021099999999997</c:v>
                </c:pt>
                <c:pt idx="50552" formatCode="General">
                  <c:v>34.021799999999999</c:v>
                </c:pt>
                <c:pt idx="50553" formatCode="General">
                  <c:v>34.022399999999998</c:v>
                </c:pt>
                <c:pt idx="50554" formatCode="General">
                  <c:v>34.023099999999999</c:v>
                </c:pt>
                <c:pt idx="50555" formatCode="General">
                  <c:v>34.023800000000001</c:v>
                </c:pt>
                <c:pt idx="50556" formatCode="General">
                  <c:v>34.0244</c:v>
                </c:pt>
                <c:pt idx="50557" formatCode="General">
                  <c:v>34.025100000000002</c:v>
                </c:pt>
                <c:pt idx="50558" formatCode="General">
                  <c:v>34.025799999999997</c:v>
                </c:pt>
                <c:pt idx="50559" formatCode="General">
                  <c:v>34.026499999999999</c:v>
                </c:pt>
                <c:pt idx="50560" formatCode="General">
                  <c:v>34.027099999999997</c:v>
                </c:pt>
                <c:pt idx="50561" formatCode="General">
                  <c:v>34.027799999999999</c:v>
                </c:pt>
                <c:pt idx="50562" formatCode="General">
                  <c:v>34.028500000000001</c:v>
                </c:pt>
                <c:pt idx="50563" formatCode="General">
                  <c:v>34.029200000000003</c:v>
                </c:pt>
                <c:pt idx="50564" formatCode="General">
                  <c:v>34.029800000000002</c:v>
                </c:pt>
                <c:pt idx="50565" formatCode="General">
                  <c:v>34.030500000000004</c:v>
                </c:pt>
                <c:pt idx="50566" formatCode="General">
                  <c:v>34.031199999999998</c:v>
                </c:pt>
                <c:pt idx="50567" formatCode="General">
                  <c:v>34.0319</c:v>
                </c:pt>
                <c:pt idx="50568" formatCode="General">
                  <c:v>34.032499999999999</c:v>
                </c:pt>
                <c:pt idx="50569" formatCode="General">
                  <c:v>34.033200000000001</c:v>
                </c:pt>
                <c:pt idx="50570" formatCode="General">
                  <c:v>34.033900000000003</c:v>
                </c:pt>
                <c:pt idx="50571" formatCode="General">
                  <c:v>34.034500000000001</c:v>
                </c:pt>
                <c:pt idx="50572" formatCode="General">
                  <c:v>34.035200000000003</c:v>
                </c:pt>
                <c:pt idx="50573" formatCode="General">
                  <c:v>34.035899999999998</c:v>
                </c:pt>
                <c:pt idx="50574" formatCode="General">
                  <c:v>34.0366</c:v>
                </c:pt>
                <c:pt idx="50575" formatCode="General">
                  <c:v>34.037199999999999</c:v>
                </c:pt>
                <c:pt idx="50576" formatCode="General">
                  <c:v>34.0379</c:v>
                </c:pt>
                <c:pt idx="50577" formatCode="General">
                  <c:v>34.038600000000002</c:v>
                </c:pt>
                <c:pt idx="50578" formatCode="General">
                  <c:v>34.039299999999997</c:v>
                </c:pt>
                <c:pt idx="50579" formatCode="General">
                  <c:v>34.039900000000003</c:v>
                </c:pt>
                <c:pt idx="50580" formatCode="General">
                  <c:v>34.040599999999998</c:v>
                </c:pt>
                <c:pt idx="50581" formatCode="General">
                  <c:v>34.0413</c:v>
                </c:pt>
                <c:pt idx="50582" formatCode="General">
                  <c:v>34.041899999999998</c:v>
                </c:pt>
                <c:pt idx="50583" formatCode="General">
                  <c:v>34.0426</c:v>
                </c:pt>
                <c:pt idx="50584" formatCode="General">
                  <c:v>34.043300000000002</c:v>
                </c:pt>
                <c:pt idx="50585" formatCode="General">
                  <c:v>34.043999999999997</c:v>
                </c:pt>
                <c:pt idx="50586" formatCode="General">
                  <c:v>34.044600000000003</c:v>
                </c:pt>
                <c:pt idx="50587" formatCode="General">
                  <c:v>34.045299999999997</c:v>
                </c:pt>
                <c:pt idx="50588" formatCode="General">
                  <c:v>34.045999999999999</c:v>
                </c:pt>
                <c:pt idx="50589" formatCode="General">
                  <c:v>34.046700000000001</c:v>
                </c:pt>
                <c:pt idx="50590" formatCode="General">
                  <c:v>34.0473</c:v>
                </c:pt>
                <c:pt idx="50591" formatCode="General">
                  <c:v>34.048000000000002</c:v>
                </c:pt>
                <c:pt idx="50592" formatCode="General">
                  <c:v>34.048699999999997</c:v>
                </c:pt>
                <c:pt idx="50593" formatCode="General">
                  <c:v>34.049300000000002</c:v>
                </c:pt>
                <c:pt idx="50594" formatCode="General">
                  <c:v>34.049999999999997</c:v>
                </c:pt>
                <c:pt idx="50595" formatCode="General">
                  <c:v>34.050699999999999</c:v>
                </c:pt>
                <c:pt idx="50596" formatCode="General">
                  <c:v>34.051400000000001</c:v>
                </c:pt>
                <c:pt idx="50597" formatCode="General">
                  <c:v>34.052</c:v>
                </c:pt>
                <c:pt idx="50598" formatCode="General">
                  <c:v>34.052700000000002</c:v>
                </c:pt>
                <c:pt idx="50599" formatCode="General">
                  <c:v>34.053400000000003</c:v>
                </c:pt>
                <c:pt idx="50600" formatCode="General">
                  <c:v>34.054099999999998</c:v>
                </c:pt>
                <c:pt idx="50601" formatCode="General">
                  <c:v>34.054699999999997</c:v>
                </c:pt>
                <c:pt idx="50602" formatCode="General">
                  <c:v>34.055399999999999</c:v>
                </c:pt>
                <c:pt idx="50603" formatCode="General">
                  <c:v>34.056100000000001</c:v>
                </c:pt>
                <c:pt idx="50604" formatCode="General">
                  <c:v>34.056800000000003</c:v>
                </c:pt>
                <c:pt idx="50605" formatCode="General">
                  <c:v>34.057400000000001</c:v>
                </c:pt>
                <c:pt idx="50606" formatCode="General">
                  <c:v>34.058100000000003</c:v>
                </c:pt>
                <c:pt idx="50607" formatCode="General">
                  <c:v>34.058799999999998</c:v>
                </c:pt>
                <c:pt idx="50608" formatCode="General">
                  <c:v>34.059399999999997</c:v>
                </c:pt>
                <c:pt idx="50609" formatCode="General">
                  <c:v>34.060099999999998</c:v>
                </c:pt>
                <c:pt idx="50610" formatCode="General">
                  <c:v>34.0608</c:v>
                </c:pt>
                <c:pt idx="50611" formatCode="General">
                  <c:v>34.061500000000002</c:v>
                </c:pt>
                <c:pt idx="50612" formatCode="General">
                  <c:v>34.062100000000001</c:v>
                </c:pt>
                <c:pt idx="50613" formatCode="General">
                  <c:v>34.062800000000003</c:v>
                </c:pt>
                <c:pt idx="50614" formatCode="General">
                  <c:v>34.063499999999998</c:v>
                </c:pt>
                <c:pt idx="50615" formatCode="General">
                  <c:v>34.0642</c:v>
                </c:pt>
                <c:pt idx="50616" formatCode="General">
                  <c:v>34.064799999999998</c:v>
                </c:pt>
                <c:pt idx="50617" formatCode="General">
                  <c:v>34.0655</c:v>
                </c:pt>
                <c:pt idx="50618" formatCode="General">
                  <c:v>34.066200000000002</c:v>
                </c:pt>
                <c:pt idx="50619" formatCode="General">
                  <c:v>34.066800000000001</c:v>
                </c:pt>
                <c:pt idx="50620" formatCode="General">
                  <c:v>34.067500000000003</c:v>
                </c:pt>
                <c:pt idx="50621" formatCode="General">
                  <c:v>34.068199999999997</c:v>
                </c:pt>
                <c:pt idx="50622" formatCode="General">
                  <c:v>34.068899999999999</c:v>
                </c:pt>
                <c:pt idx="50623" formatCode="General">
                  <c:v>34.069499999999998</c:v>
                </c:pt>
                <c:pt idx="50624" formatCode="General">
                  <c:v>34.0702</c:v>
                </c:pt>
                <c:pt idx="50625" formatCode="General">
                  <c:v>34.070900000000002</c:v>
                </c:pt>
                <c:pt idx="50626" formatCode="General">
                  <c:v>34.071599999999997</c:v>
                </c:pt>
                <c:pt idx="50627" formatCode="General">
                  <c:v>34.072200000000002</c:v>
                </c:pt>
                <c:pt idx="50628" formatCode="General">
                  <c:v>34.072899999999997</c:v>
                </c:pt>
                <c:pt idx="50629" formatCode="General">
                  <c:v>34.073599999999999</c:v>
                </c:pt>
                <c:pt idx="50630" formatCode="General">
                  <c:v>34.074300000000001</c:v>
                </c:pt>
                <c:pt idx="50631" formatCode="General">
                  <c:v>34.0749</c:v>
                </c:pt>
                <c:pt idx="50632" formatCode="General">
                  <c:v>34.075600000000001</c:v>
                </c:pt>
                <c:pt idx="50633" formatCode="General">
                  <c:v>34.076300000000003</c:v>
                </c:pt>
                <c:pt idx="50634" formatCode="General">
                  <c:v>34.076900000000002</c:v>
                </c:pt>
                <c:pt idx="50635" formatCode="General">
                  <c:v>34.077599999999997</c:v>
                </c:pt>
                <c:pt idx="50636" formatCode="General">
                  <c:v>34.078299999999999</c:v>
                </c:pt>
                <c:pt idx="50637" formatCode="General">
                  <c:v>34.079000000000001</c:v>
                </c:pt>
                <c:pt idx="50638" formatCode="General">
                  <c:v>34.079599999999999</c:v>
                </c:pt>
                <c:pt idx="50639" formatCode="General">
                  <c:v>34.080300000000001</c:v>
                </c:pt>
                <c:pt idx="50640" formatCode="General">
                  <c:v>34.081000000000003</c:v>
                </c:pt>
                <c:pt idx="50641" formatCode="General">
                  <c:v>34.081699999999998</c:v>
                </c:pt>
                <c:pt idx="50642" formatCode="General">
                  <c:v>34.082299999999996</c:v>
                </c:pt>
                <c:pt idx="50643" formatCode="General">
                  <c:v>34.082999999999998</c:v>
                </c:pt>
                <c:pt idx="50644" formatCode="General">
                  <c:v>34.0837</c:v>
                </c:pt>
                <c:pt idx="50645" formatCode="General">
                  <c:v>34.084299999999999</c:v>
                </c:pt>
                <c:pt idx="50646" formatCode="General">
                  <c:v>34.085000000000001</c:v>
                </c:pt>
                <c:pt idx="50647" formatCode="General">
                  <c:v>34.085700000000003</c:v>
                </c:pt>
                <c:pt idx="50648" formatCode="General">
                  <c:v>34.086399999999998</c:v>
                </c:pt>
                <c:pt idx="50649" formatCode="General">
                  <c:v>34.087000000000003</c:v>
                </c:pt>
                <c:pt idx="50650" formatCode="General">
                  <c:v>34.087699999999998</c:v>
                </c:pt>
                <c:pt idx="50651" formatCode="General">
                  <c:v>34.0884</c:v>
                </c:pt>
                <c:pt idx="50652" formatCode="General">
                  <c:v>34.089100000000002</c:v>
                </c:pt>
                <c:pt idx="50653" formatCode="General">
                  <c:v>34.089700000000001</c:v>
                </c:pt>
                <c:pt idx="50654" formatCode="General">
                  <c:v>34.090400000000002</c:v>
                </c:pt>
                <c:pt idx="50655" formatCode="General">
                  <c:v>34.091099999999997</c:v>
                </c:pt>
                <c:pt idx="50656" formatCode="General">
                  <c:v>34.091700000000003</c:v>
                </c:pt>
                <c:pt idx="50657" formatCode="General">
                  <c:v>34.092399999999998</c:v>
                </c:pt>
                <c:pt idx="50658" formatCode="General">
                  <c:v>34.0931</c:v>
                </c:pt>
                <c:pt idx="50659" formatCode="General">
                  <c:v>34.093800000000002</c:v>
                </c:pt>
                <c:pt idx="50660" formatCode="General">
                  <c:v>34.0944</c:v>
                </c:pt>
                <c:pt idx="50661" formatCode="General">
                  <c:v>34.095100000000002</c:v>
                </c:pt>
                <c:pt idx="50662" formatCode="General">
                  <c:v>34.095799999999997</c:v>
                </c:pt>
                <c:pt idx="50663" formatCode="General">
                  <c:v>34.096499999999999</c:v>
                </c:pt>
                <c:pt idx="50664" formatCode="General">
                  <c:v>34.097099999999998</c:v>
                </c:pt>
                <c:pt idx="50665" formatCode="General">
                  <c:v>34.097799999999999</c:v>
                </c:pt>
                <c:pt idx="50666" formatCode="General">
                  <c:v>34.098500000000001</c:v>
                </c:pt>
                <c:pt idx="50667" formatCode="General">
                  <c:v>34.099200000000003</c:v>
                </c:pt>
                <c:pt idx="50668" formatCode="General">
                  <c:v>34.099800000000002</c:v>
                </c:pt>
                <c:pt idx="50669" formatCode="General">
                  <c:v>34.100499999999997</c:v>
                </c:pt>
                <c:pt idx="50670" formatCode="General">
                  <c:v>34.101199999999999</c:v>
                </c:pt>
                <c:pt idx="50671" formatCode="General">
                  <c:v>34.101799999999997</c:v>
                </c:pt>
                <c:pt idx="50672" formatCode="General">
                  <c:v>34.102499999999999</c:v>
                </c:pt>
                <c:pt idx="50673" formatCode="General">
                  <c:v>34.103200000000001</c:v>
                </c:pt>
                <c:pt idx="50674" formatCode="General">
                  <c:v>34.103900000000003</c:v>
                </c:pt>
                <c:pt idx="50675" formatCode="General">
                  <c:v>34.104500000000002</c:v>
                </c:pt>
                <c:pt idx="50676" formatCode="General">
                  <c:v>34.105200000000004</c:v>
                </c:pt>
                <c:pt idx="50677" formatCode="General">
                  <c:v>34.105899999999998</c:v>
                </c:pt>
                <c:pt idx="50678" formatCode="General">
                  <c:v>34.1066</c:v>
                </c:pt>
                <c:pt idx="50679" formatCode="General">
                  <c:v>34.107199999999999</c:v>
                </c:pt>
                <c:pt idx="50680" formatCode="General">
                  <c:v>34.107900000000001</c:v>
                </c:pt>
                <c:pt idx="50681" formatCode="General">
                  <c:v>34.108600000000003</c:v>
                </c:pt>
                <c:pt idx="50682" formatCode="General">
                  <c:v>34.109200000000001</c:v>
                </c:pt>
                <c:pt idx="50683" formatCode="General">
                  <c:v>34.109900000000003</c:v>
                </c:pt>
                <c:pt idx="50684" formatCode="General">
                  <c:v>34.110599999999998</c:v>
                </c:pt>
                <c:pt idx="50685" formatCode="General">
                  <c:v>34.1113</c:v>
                </c:pt>
                <c:pt idx="50686" formatCode="General">
                  <c:v>34.111899999999999</c:v>
                </c:pt>
                <c:pt idx="50687" formatCode="General">
                  <c:v>34.1126</c:v>
                </c:pt>
                <c:pt idx="50688" formatCode="General">
                  <c:v>34.113300000000002</c:v>
                </c:pt>
                <c:pt idx="50689" formatCode="General">
                  <c:v>34.113999999999997</c:v>
                </c:pt>
                <c:pt idx="50690" formatCode="General">
                  <c:v>34.114600000000003</c:v>
                </c:pt>
                <c:pt idx="50691" formatCode="General">
                  <c:v>34.115299999999998</c:v>
                </c:pt>
                <c:pt idx="50692" formatCode="General">
                  <c:v>34.116</c:v>
                </c:pt>
                <c:pt idx="50693" formatCode="General">
                  <c:v>34.116599999999998</c:v>
                </c:pt>
                <c:pt idx="50694" formatCode="General">
                  <c:v>34.1173</c:v>
                </c:pt>
                <c:pt idx="50695" formatCode="General">
                  <c:v>34.118000000000002</c:v>
                </c:pt>
                <c:pt idx="50696" formatCode="General">
                  <c:v>34.118699999999997</c:v>
                </c:pt>
                <c:pt idx="50697" formatCode="General">
                  <c:v>34.119300000000003</c:v>
                </c:pt>
                <c:pt idx="50698" formatCode="General">
                  <c:v>34.119999999999997</c:v>
                </c:pt>
                <c:pt idx="50699" formatCode="General">
                  <c:v>34.120699999999999</c:v>
                </c:pt>
                <c:pt idx="50700" formatCode="General">
                  <c:v>34.121400000000001</c:v>
                </c:pt>
                <c:pt idx="50701" formatCode="General">
                  <c:v>34.122</c:v>
                </c:pt>
                <c:pt idx="50702" formatCode="General">
                  <c:v>34.122700000000002</c:v>
                </c:pt>
                <c:pt idx="50703" formatCode="General">
                  <c:v>34.123399999999997</c:v>
                </c:pt>
                <c:pt idx="50704" formatCode="General">
                  <c:v>34.124099999999999</c:v>
                </c:pt>
                <c:pt idx="50705" formatCode="General">
                  <c:v>34.124699999999997</c:v>
                </c:pt>
                <c:pt idx="50706" formatCode="General">
                  <c:v>34.125399999999999</c:v>
                </c:pt>
                <c:pt idx="50707" formatCode="General">
                  <c:v>34.126100000000001</c:v>
                </c:pt>
                <c:pt idx="50708" formatCode="General">
                  <c:v>34.1267</c:v>
                </c:pt>
                <c:pt idx="50709" formatCode="General">
                  <c:v>34.127400000000002</c:v>
                </c:pt>
                <c:pt idx="50710" formatCode="General">
                  <c:v>34.128100000000003</c:v>
                </c:pt>
                <c:pt idx="50711" formatCode="General">
                  <c:v>34.128799999999998</c:v>
                </c:pt>
                <c:pt idx="50712" formatCode="General">
                  <c:v>34.129399999999997</c:v>
                </c:pt>
                <c:pt idx="50713" formatCode="General">
                  <c:v>34.130099999999999</c:v>
                </c:pt>
                <c:pt idx="50714" formatCode="General">
                  <c:v>34.130800000000001</c:v>
                </c:pt>
                <c:pt idx="50715" formatCode="General">
                  <c:v>34.131500000000003</c:v>
                </c:pt>
                <c:pt idx="50716" formatCode="General">
                  <c:v>34.132100000000001</c:v>
                </c:pt>
                <c:pt idx="50717" formatCode="General">
                  <c:v>34.132800000000003</c:v>
                </c:pt>
                <c:pt idx="50718" formatCode="General">
                  <c:v>34.133499999999998</c:v>
                </c:pt>
                <c:pt idx="50719" formatCode="General">
                  <c:v>34.134099999999997</c:v>
                </c:pt>
                <c:pt idx="50720" formatCode="General">
                  <c:v>34.134799999999998</c:v>
                </c:pt>
                <c:pt idx="50721" formatCode="General">
                  <c:v>34.1355</c:v>
                </c:pt>
                <c:pt idx="50722" formatCode="General">
                  <c:v>34.136200000000002</c:v>
                </c:pt>
                <c:pt idx="50723" formatCode="General">
                  <c:v>34.136800000000001</c:v>
                </c:pt>
                <c:pt idx="50724" formatCode="General">
                  <c:v>34.137500000000003</c:v>
                </c:pt>
                <c:pt idx="50725" formatCode="General">
                  <c:v>34.138199999999998</c:v>
                </c:pt>
                <c:pt idx="50726" formatCode="General">
                  <c:v>34.1389</c:v>
                </c:pt>
                <c:pt idx="50727" formatCode="General">
                  <c:v>34.139499999999998</c:v>
                </c:pt>
                <c:pt idx="50728" formatCode="General">
                  <c:v>34.1402</c:v>
                </c:pt>
                <c:pt idx="50729" formatCode="General">
                  <c:v>34.140900000000002</c:v>
                </c:pt>
                <c:pt idx="50730" formatCode="General">
                  <c:v>34.141599999999997</c:v>
                </c:pt>
                <c:pt idx="50731" formatCode="General">
                  <c:v>34.142200000000003</c:v>
                </c:pt>
                <c:pt idx="50732" formatCode="General">
                  <c:v>34.142899999999997</c:v>
                </c:pt>
                <c:pt idx="50733" formatCode="General">
                  <c:v>34.143599999999999</c:v>
                </c:pt>
                <c:pt idx="50734" formatCode="General">
                  <c:v>34.144199999999998</c:v>
                </c:pt>
                <c:pt idx="50735" formatCode="General">
                  <c:v>34.1449</c:v>
                </c:pt>
                <c:pt idx="50736" formatCode="General">
                  <c:v>34.145600000000002</c:v>
                </c:pt>
                <c:pt idx="50737" formatCode="General">
                  <c:v>34.146299999999997</c:v>
                </c:pt>
                <c:pt idx="50738" formatCode="General">
                  <c:v>34.146900000000002</c:v>
                </c:pt>
                <c:pt idx="50739" formatCode="General">
                  <c:v>34.147599999999997</c:v>
                </c:pt>
                <c:pt idx="50740" formatCode="General">
                  <c:v>34.148299999999999</c:v>
                </c:pt>
                <c:pt idx="50741" formatCode="General">
                  <c:v>34.149000000000001</c:v>
                </c:pt>
                <c:pt idx="50742" formatCode="General">
                  <c:v>34.1496</c:v>
                </c:pt>
                <c:pt idx="50743" formatCode="General">
                  <c:v>34.150300000000001</c:v>
                </c:pt>
                <c:pt idx="50744" formatCode="General">
                  <c:v>34.151000000000003</c:v>
                </c:pt>
                <c:pt idx="50745" formatCode="General">
                  <c:v>34.151600000000002</c:v>
                </c:pt>
                <c:pt idx="50746" formatCode="General">
                  <c:v>34.152299999999997</c:v>
                </c:pt>
                <c:pt idx="50747" formatCode="General">
                  <c:v>34.152999999999999</c:v>
                </c:pt>
                <c:pt idx="50748" formatCode="General">
                  <c:v>34.153700000000001</c:v>
                </c:pt>
                <c:pt idx="50749" formatCode="General">
                  <c:v>34.154299999999999</c:v>
                </c:pt>
                <c:pt idx="50750" formatCode="General">
                  <c:v>34.155000000000001</c:v>
                </c:pt>
                <c:pt idx="50751" formatCode="General">
                  <c:v>34.155700000000003</c:v>
                </c:pt>
                <c:pt idx="50752" formatCode="General">
                  <c:v>34.156399999999998</c:v>
                </c:pt>
                <c:pt idx="50753" formatCode="General">
                  <c:v>34.156999999999996</c:v>
                </c:pt>
                <c:pt idx="50754" formatCode="General">
                  <c:v>34.157699999999998</c:v>
                </c:pt>
                <c:pt idx="50755" formatCode="General">
                  <c:v>34.1584</c:v>
                </c:pt>
                <c:pt idx="50756" formatCode="General">
                  <c:v>34.158999999999999</c:v>
                </c:pt>
                <c:pt idx="50757" formatCode="General">
                  <c:v>34.159700000000001</c:v>
                </c:pt>
                <c:pt idx="50758" formatCode="General">
                  <c:v>34.160400000000003</c:v>
                </c:pt>
                <c:pt idx="50759" formatCode="General">
                  <c:v>34.161099999999998</c:v>
                </c:pt>
                <c:pt idx="50760" formatCode="General">
                  <c:v>34.161700000000003</c:v>
                </c:pt>
                <c:pt idx="50761" formatCode="General">
                  <c:v>34.162399999999998</c:v>
                </c:pt>
                <c:pt idx="50762" formatCode="General">
                  <c:v>34.1631</c:v>
                </c:pt>
                <c:pt idx="50763" formatCode="General">
                  <c:v>34.163800000000002</c:v>
                </c:pt>
                <c:pt idx="50764" formatCode="General">
                  <c:v>34.164400000000001</c:v>
                </c:pt>
                <c:pt idx="50765" formatCode="General">
                  <c:v>34.165100000000002</c:v>
                </c:pt>
                <c:pt idx="50766" formatCode="General">
                  <c:v>34.165799999999997</c:v>
                </c:pt>
                <c:pt idx="50767" formatCode="General">
                  <c:v>34.166499999999999</c:v>
                </c:pt>
                <c:pt idx="50768" formatCode="General">
                  <c:v>34.167099999999998</c:v>
                </c:pt>
                <c:pt idx="50769" formatCode="General">
                  <c:v>34.1678</c:v>
                </c:pt>
                <c:pt idx="50770" formatCode="General">
                  <c:v>34.168500000000002</c:v>
                </c:pt>
                <c:pt idx="50771" formatCode="General">
                  <c:v>34.1691</c:v>
                </c:pt>
                <c:pt idx="50772" formatCode="General">
                  <c:v>34.169800000000002</c:v>
                </c:pt>
                <c:pt idx="50773" formatCode="General">
                  <c:v>34.170499999999997</c:v>
                </c:pt>
                <c:pt idx="50774" formatCode="General">
                  <c:v>34.171199999999999</c:v>
                </c:pt>
                <c:pt idx="50775" formatCode="General">
                  <c:v>34.171799999999998</c:v>
                </c:pt>
                <c:pt idx="50776" formatCode="General">
                  <c:v>34.172499999999999</c:v>
                </c:pt>
                <c:pt idx="50777" formatCode="General">
                  <c:v>34.173200000000001</c:v>
                </c:pt>
                <c:pt idx="50778" formatCode="General">
                  <c:v>34.173900000000003</c:v>
                </c:pt>
                <c:pt idx="50779" formatCode="General">
                  <c:v>34.174500000000002</c:v>
                </c:pt>
                <c:pt idx="50780" formatCode="General">
                  <c:v>34.175199999999997</c:v>
                </c:pt>
                <c:pt idx="50781" formatCode="General">
                  <c:v>34.175899999999999</c:v>
                </c:pt>
                <c:pt idx="50782" formatCode="General">
                  <c:v>34.176499999999997</c:v>
                </c:pt>
                <c:pt idx="50783" formatCode="General">
                  <c:v>34.177199999999999</c:v>
                </c:pt>
                <c:pt idx="50784" formatCode="General">
                  <c:v>34.177900000000001</c:v>
                </c:pt>
                <c:pt idx="50785" formatCode="General">
                  <c:v>34.178600000000003</c:v>
                </c:pt>
                <c:pt idx="50786" formatCode="General">
                  <c:v>34.179200000000002</c:v>
                </c:pt>
                <c:pt idx="50787" formatCode="General">
                  <c:v>34.179900000000004</c:v>
                </c:pt>
                <c:pt idx="50788" formatCode="General">
                  <c:v>34.180599999999998</c:v>
                </c:pt>
                <c:pt idx="50789" formatCode="General">
                  <c:v>34.1813</c:v>
                </c:pt>
                <c:pt idx="50790" formatCode="General">
                  <c:v>34.181899999999999</c:v>
                </c:pt>
                <c:pt idx="50791" formatCode="General">
                  <c:v>34.182600000000001</c:v>
                </c:pt>
                <c:pt idx="50792" formatCode="General">
                  <c:v>34.183300000000003</c:v>
                </c:pt>
                <c:pt idx="50793" formatCode="General">
                  <c:v>34.183999999999997</c:v>
                </c:pt>
                <c:pt idx="50794" formatCode="General">
                  <c:v>34.184600000000003</c:v>
                </c:pt>
                <c:pt idx="50795" formatCode="General">
                  <c:v>34.185299999999998</c:v>
                </c:pt>
                <c:pt idx="50796" formatCode="General">
                  <c:v>34.186</c:v>
                </c:pt>
                <c:pt idx="50797" formatCode="General">
                  <c:v>34.186599999999999</c:v>
                </c:pt>
                <c:pt idx="50798" formatCode="General">
                  <c:v>34.1873</c:v>
                </c:pt>
                <c:pt idx="50799" formatCode="General">
                  <c:v>34.188000000000002</c:v>
                </c:pt>
                <c:pt idx="50800" formatCode="General">
                  <c:v>34.188699999999997</c:v>
                </c:pt>
                <c:pt idx="50801" formatCode="General">
                  <c:v>34.189300000000003</c:v>
                </c:pt>
                <c:pt idx="50802" formatCode="General">
                  <c:v>34.19</c:v>
                </c:pt>
                <c:pt idx="50803" formatCode="General">
                  <c:v>34.1907</c:v>
                </c:pt>
                <c:pt idx="50804" formatCode="General">
                  <c:v>34.191400000000002</c:v>
                </c:pt>
                <c:pt idx="50805" formatCode="General">
                  <c:v>34.192</c:v>
                </c:pt>
                <c:pt idx="50806" formatCode="General">
                  <c:v>34.192700000000002</c:v>
                </c:pt>
                <c:pt idx="50807" formatCode="General">
                  <c:v>34.193399999999997</c:v>
                </c:pt>
                <c:pt idx="50808" formatCode="General">
                  <c:v>34.194000000000003</c:v>
                </c:pt>
                <c:pt idx="50809" formatCode="General">
                  <c:v>34.194699999999997</c:v>
                </c:pt>
                <c:pt idx="50810" formatCode="General">
                  <c:v>34.195399999999999</c:v>
                </c:pt>
                <c:pt idx="50811" formatCode="General">
                  <c:v>34.196100000000001</c:v>
                </c:pt>
                <c:pt idx="50812" formatCode="General">
                  <c:v>34.1967</c:v>
                </c:pt>
                <c:pt idx="50813" formatCode="General">
                  <c:v>34.197400000000002</c:v>
                </c:pt>
                <c:pt idx="50814" formatCode="General">
                  <c:v>34.198099999999997</c:v>
                </c:pt>
                <c:pt idx="50815" formatCode="General">
                  <c:v>34.198799999999999</c:v>
                </c:pt>
                <c:pt idx="50816" formatCode="General">
                  <c:v>34.199399999999997</c:v>
                </c:pt>
                <c:pt idx="50817" formatCode="General">
                  <c:v>34.200099999999999</c:v>
                </c:pt>
                <c:pt idx="50818" formatCode="General">
                  <c:v>34.200800000000001</c:v>
                </c:pt>
                <c:pt idx="50819" formatCode="General">
                  <c:v>34.2014</c:v>
                </c:pt>
                <c:pt idx="50820" formatCode="General">
                  <c:v>34.202100000000002</c:v>
                </c:pt>
                <c:pt idx="50821" formatCode="General">
                  <c:v>34.202800000000003</c:v>
                </c:pt>
                <c:pt idx="50822" formatCode="General">
                  <c:v>34.203499999999998</c:v>
                </c:pt>
                <c:pt idx="50823" formatCode="General">
                  <c:v>34.204099999999997</c:v>
                </c:pt>
                <c:pt idx="50824" formatCode="General">
                  <c:v>34.204799999999999</c:v>
                </c:pt>
                <c:pt idx="50825" formatCode="General">
                  <c:v>34.205500000000001</c:v>
                </c:pt>
                <c:pt idx="50826" formatCode="General">
                  <c:v>34.206200000000003</c:v>
                </c:pt>
                <c:pt idx="50827" formatCode="General">
                  <c:v>34.206800000000001</c:v>
                </c:pt>
                <c:pt idx="50828" formatCode="General">
                  <c:v>34.207500000000003</c:v>
                </c:pt>
                <c:pt idx="50829" formatCode="General">
                  <c:v>34.208199999999998</c:v>
                </c:pt>
                <c:pt idx="50830" formatCode="General">
                  <c:v>34.2089</c:v>
                </c:pt>
                <c:pt idx="50831" formatCode="General">
                  <c:v>34.209499999999998</c:v>
                </c:pt>
                <c:pt idx="50832" formatCode="General">
                  <c:v>34.2102</c:v>
                </c:pt>
                <c:pt idx="50833" formatCode="General">
                  <c:v>34.210900000000002</c:v>
                </c:pt>
                <c:pt idx="50834" formatCode="General">
                  <c:v>34.211500000000001</c:v>
                </c:pt>
                <c:pt idx="50835" formatCode="General">
                  <c:v>34.212200000000003</c:v>
                </c:pt>
                <c:pt idx="50836" formatCode="General">
                  <c:v>34.212899999999998</c:v>
                </c:pt>
                <c:pt idx="50837" formatCode="General">
                  <c:v>34.2136</c:v>
                </c:pt>
                <c:pt idx="50838" formatCode="General">
                  <c:v>34.214199999999998</c:v>
                </c:pt>
                <c:pt idx="50839" formatCode="General">
                  <c:v>34.2149</c:v>
                </c:pt>
                <c:pt idx="50840" formatCode="General">
                  <c:v>34.215600000000002</c:v>
                </c:pt>
                <c:pt idx="50841" formatCode="General">
                  <c:v>34.216299999999997</c:v>
                </c:pt>
                <c:pt idx="50842" formatCode="General">
                  <c:v>34.216900000000003</c:v>
                </c:pt>
                <c:pt idx="50843" formatCode="General">
                  <c:v>34.217599999999997</c:v>
                </c:pt>
                <c:pt idx="50844" formatCode="General">
                  <c:v>34.218299999999999</c:v>
                </c:pt>
                <c:pt idx="50845" formatCode="General">
                  <c:v>34.218899999999998</c:v>
                </c:pt>
                <c:pt idx="50846" formatCode="General">
                  <c:v>34.2196</c:v>
                </c:pt>
                <c:pt idx="50847" formatCode="General">
                  <c:v>34.220300000000002</c:v>
                </c:pt>
                <c:pt idx="50848" formatCode="General">
                  <c:v>34.220999999999997</c:v>
                </c:pt>
                <c:pt idx="50849" formatCode="General">
                  <c:v>34.221600000000002</c:v>
                </c:pt>
                <c:pt idx="50850" formatCode="General">
                  <c:v>34.222299999999997</c:v>
                </c:pt>
                <c:pt idx="50851" formatCode="General">
                  <c:v>34.222999999999999</c:v>
                </c:pt>
                <c:pt idx="50852" formatCode="General">
                  <c:v>34.223700000000001</c:v>
                </c:pt>
                <c:pt idx="50853" formatCode="General">
                  <c:v>34.224299999999999</c:v>
                </c:pt>
                <c:pt idx="50854" formatCode="General">
                  <c:v>34.225000000000001</c:v>
                </c:pt>
                <c:pt idx="50855" formatCode="General">
                  <c:v>34.225700000000003</c:v>
                </c:pt>
                <c:pt idx="50856" formatCode="General">
                  <c:v>34.226300000000002</c:v>
                </c:pt>
                <c:pt idx="50857" formatCode="General">
                  <c:v>34.226999999999997</c:v>
                </c:pt>
                <c:pt idx="50858" formatCode="General">
                  <c:v>34.227699999999999</c:v>
                </c:pt>
                <c:pt idx="50859" formatCode="General">
                  <c:v>34.228400000000001</c:v>
                </c:pt>
                <c:pt idx="50860" formatCode="General">
                  <c:v>34.228999999999999</c:v>
                </c:pt>
                <c:pt idx="50861" formatCode="General">
                  <c:v>34.229700000000001</c:v>
                </c:pt>
                <c:pt idx="50862" formatCode="General">
                  <c:v>34.230400000000003</c:v>
                </c:pt>
                <c:pt idx="50863" formatCode="General">
                  <c:v>34.231099999999998</c:v>
                </c:pt>
                <c:pt idx="50864" formatCode="General">
                  <c:v>34.231699999999996</c:v>
                </c:pt>
                <c:pt idx="50865" formatCode="General">
                  <c:v>34.232399999999998</c:v>
                </c:pt>
                <c:pt idx="50866" formatCode="General">
                  <c:v>34.2331</c:v>
                </c:pt>
                <c:pt idx="50867" formatCode="General">
                  <c:v>34.233800000000002</c:v>
                </c:pt>
                <c:pt idx="50868" formatCode="General">
                  <c:v>34.234400000000001</c:v>
                </c:pt>
                <c:pt idx="50869" formatCode="General">
                  <c:v>34.235100000000003</c:v>
                </c:pt>
                <c:pt idx="50870" formatCode="General">
                  <c:v>34.235799999999998</c:v>
                </c:pt>
                <c:pt idx="50871" formatCode="General">
                  <c:v>34.236400000000003</c:v>
                </c:pt>
                <c:pt idx="50872" formatCode="General">
                  <c:v>34.237099999999998</c:v>
                </c:pt>
                <c:pt idx="50873" formatCode="General">
                  <c:v>34.2378</c:v>
                </c:pt>
                <c:pt idx="50874" formatCode="General">
                  <c:v>34.238500000000002</c:v>
                </c:pt>
                <c:pt idx="50875" formatCode="General">
                  <c:v>34.239100000000001</c:v>
                </c:pt>
                <c:pt idx="50876" formatCode="General">
                  <c:v>34.239800000000002</c:v>
                </c:pt>
                <c:pt idx="50877" formatCode="General">
                  <c:v>34.240499999999997</c:v>
                </c:pt>
                <c:pt idx="50878" formatCode="General">
                  <c:v>34.241199999999999</c:v>
                </c:pt>
                <c:pt idx="50879" formatCode="General">
                  <c:v>34.241799999999998</c:v>
                </c:pt>
                <c:pt idx="50880" formatCode="General">
                  <c:v>34.2425</c:v>
                </c:pt>
                <c:pt idx="50881" formatCode="General">
                  <c:v>34.243200000000002</c:v>
                </c:pt>
                <c:pt idx="50882" formatCode="General">
                  <c:v>34.2438</c:v>
                </c:pt>
                <c:pt idx="50883" formatCode="General">
                  <c:v>34.244500000000002</c:v>
                </c:pt>
                <c:pt idx="50884" formatCode="General">
                  <c:v>34.245199999999997</c:v>
                </c:pt>
                <c:pt idx="50885" formatCode="General">
                  <c:v>34.245899999999999</c:v>
                </c:pt>
                <c:pt idx="50886" formatCode="General">
                  <c:v>34.246499999999997</c:v>
                </c:pt>
                <c:pt idx="50887" formatCode="General">
                  <c:v>34.247199999999999</c:v>
                </c:pt>
                <c:pt idx="50888" formatCode="General">
                  <c:v>34.247900000000001</c:v>
                </c:pt>
                <c:pt idx="50889" formatCode="General">
                  <c:v>34.248600000000003</c:v>
                </c:pt>
                <c:pt idx="50890" formatCode="General">
                  <c:v>34.249200000000002</c:v>
                </c:pt>
                <c:pt idx="50891" formatCode="General">
                  <c:v>34.249899999999997</c:v>
                </c:pt>
                <c:pt idx="50892" formatCode="General">
                  <c:v>34.250599999999999</c:v>
                </c:pt>
                <c:pt idx="50893" formatCode="General">
                  <c:v>34.251300000000001</c:v>
                </c:pt>
                <c:pt idx="50894" formatCode="General">
                  <c:v>34.251899999999999</c:v>
                </c:pt>
                <c:pt idx="50895" formatCode="General">
                  <c:v>34.252600000000001</c:v>
                </c:pt>
                <c:pt idx="50896" formatCode="General">
                  <c:v>34.253300000000003</c:v>
                </c:pt>
                <c:pt idx="50897" formatCode="General">
                  <c:v>34.253900000000002</c:v>
                </c:pt>
                <c:pt idx="50898" formatCode="General">
                  <c:v>34.254600000000003</c:v>
                </c:pt>
                <c:pt idx="50899" formatCode="General">
                  <c:v>34.255299999999998</c:v>
                </c:pt>
                <c:pt idx="50900" formatCode="General">
                  <c:v>34.256</c:v>
                </c:pt>
                <c:pt idx="50901" formatCode="General">
                  <c:v>34.256599999999999</c:v>
                </c:pt>
                <c:pt idx="50902" formatCode="General">
                  <c:v>34.257300000000001</c:v>
                </c:pt>
                <c:pt idx="50903" formatCode="General">
                  <c:v>34.258000000000003</c:v>
                </c:pt>
                <c:pt idx="50904" formatCode="General">
                  <c:v>34.258699999999997</c:v>
                </c:pt>
                <c:pt idx="50905" formatCode="General">
                  <c:v>34.259300000000003</c:v>
                </c:pt>
                <c:pt idx="50906" formatCode="General">
                  <c:v>34.26</c:v>
                </c:pt>
                <c:pt idx="50907" formatCode="General">
                  <c:v>34.2607</c:v>
                </c:pt>
                <c:pt idx="50908" formatCode="General">
                  <c:v>34.261299999999999</c:v>
                </c:pt>
                <c:pt idx="50909" formatCode="General">
                  <c:v>34.262</c:v>
                </c:pt>
                <c:pt idx="50910" formatCode="General">
                  <c:v>34.262700000000002</c:v>
                </c:pt>
                <c:pt idx="50911" formatCode="General">
                  <c:v>34.263399999999997</c:v>
                </c:pt>
                <c:pt idx="50912" formatCode="General">
                  <c:v>34.264000000000003</c:v>
                </c:pt>
                <c:pt idx="50913" formatCode="General">
                  <c:v>34.264699999999998</c:v>
                </c:pt>
                <c:pt idx="50914" formatCode="General">
                  <c:v>34.2654</c:v>
                </c:pt>
                <c:pt idx="50915" formatCode="General">
                  <c:v>34.266100000000002</c:v>
                </c:pt>
                <c:pt idx="50916" formatCode="General">
                  <c:v>34.2667</c:v>
                </c:pt>
                <c:pt idx="50917" formatCode="General">
                  <c:v>34.267400000000002</c:v>
                </c:pt>
                <c:pt idx="50918" formatCode="General">
                  <c:v>34.268099999999997</c:v>
                </c:pt>
                <c:pt idx="50919" formatCode="General">
                  <c:v>34.268700000000003</c:v>
                </c:pt>
                <c:pt idx="50920" formatCode="General">
                  <c:v>34.269399999999997</c:v>
                </c:pt>
                <c:pt idx="50921" formatCode="General">
                  <c:v>34.270099999999999</c:v>
                </c:pt>
                <c:pt idx="50922" formatCode="General">
                  <c:v>34.270800000000001</c:v>
                </c:pt>
                <c:pt idx="50923" formatCode="General">
                  <c:v>34.2714</c:v>
                </c:pt>
                <c:pt idx="50924" formatCode="General">
                  <c:v>34.272100000000002</c:v>
                </c:pt>
                <c:pt idx="50925" formatCode="General">
                  <c:v>34.272799999999997</c:v>
                </c:pt>
                <c:pt idx="50926" formatCode="General">
                  <c:v>34.273499999999999</c:v>
                </c:pt>
                <c:pt idx="50927" formatCode="General">
                  <c:v>34.274099999999997</c:v>
                </c:pt>
                <c:pt idx="50928" formatCode="General">
                  <c:v>34.274799999999999</c:v>
                </c:pt>
                <c:pt idx="50929" formatCode="General">
                  <c:v>34.275500000000001</c:v>
                </c:pt>
                <c:pt idx="50930" formatCode="General">
                  <c:v>34.276200000000003</c:v>
                </c:pt>
                <c:pt idx="50931" formatCode="General">
                  <c:v>34.276800000000001</c:v>
                </c:pt>
                <c:pt idx="50932" formatCode="General">
                  <c:v>34.277500000000003</c:v>
                </c:pt>
                <c:pt idx="50933" formatCode="General">
                  <c:v>34.278199999999998</c:v>
                </c:pt>
                <c:pt idx="50934" formatCode="General">
                  <c:v>34.278799999999997</c:v>
                </c:pt>
                <c:pt idx="50935" formatCode="General">
                  <c:v>34.279499999999999</c:v>
                </c:pt>
                <c:pt idx="50936" formatCode="General">
                  <c:v>34.280200000000001</c:v>
                </c:pt>
                <c:pt idx="50937" formatCode="General">
                  <c:v>34.280900000000003</c:v>
                </c:pt>
                <c:pt idx="50938" formatCode="General">
                  <c:v>34.281500000000001</c:v>
                </c:pt>
                <c:pt idx="50939" formatCode="General">
                  <c:v>34.282200000000003</c:v>
                </c:pt>
                <c:pt idx="50940" formatCode="General">
                  <c:v>34.282899999999998</c:v>
                </c:pt>
                <c:pt idx="50941" formatCode="General">
                  <c:v>34.2836</c:v>
                </c:pt>
                <c:pt idx="50942" formatCode="General">
                  <c:v>34.284199999999998</c:v>
                </c:pt>
                <c:pt idx="50943" formatCode="General">
                  <c:v>34.2849</c:v>
                </c:pt>
                <c:pt idx="50944" formatCode="General">
                  <c:v>34.285600000000002</c:v>
                </c:pt>
                <c:pt idx="50945" formatCode="General">
                  <c:v>34.286200000000001</c:v>
                </c:pt>
                <c:pt idx="50946" formatCode="General">
                  <c:v>34.286900000000003</c:v>
                </c:pt>
                <c:pt idx="50947" formatCode="General">
                  <c:v>34.287599999999998</c:v>
                </c:pt>
                <c:pt idx="50948" formatCode="General">
                  <c:v>34.2883</c:v>
                </c:pt>
                <c:pt idx="50949" formatCode="General">
                  <c:v>34.288899999999998</c:v>
                </c:pt>
                <c:pt idx="50950" formatCode="General">
                  <c:v>34.2896</c:v>
                </c:pt>
                <c:pt idx="50951" formatCode="General">
                  <c:v>34.290300000000002</c:v>
                </c:pt>
                <c:pt idx="50952" formatCode="General">
                  <c:v>34.290999999999997</c:v>
                </c:pt>
                <c:pt idx="50953" formatCode="General">
                  <c:v>34.291600000000003</c:v>
                </c:pt>
                <c:pt idx="50954" formatCode="General">
                  <c:v>34.292299999999997</c:v>
                </c:pt>
                <c:pt idx="50955" formatCode="General">
                  <c:v>34.292999999999999</c:v>
                </c:pt>
                <c:pt idx="50956" formatCode="General">
                  <c:v>34.293700000000001</c:v>
                </c:pt>
                <c:pt idx="50957" formatCode="General">
                  <c:v>34.2943</c:v>
                </c:pt>
                <c:pt idx="50958" formatCode="General">
                  <c:v>34.295000000000002</c:v>
                </c:pt>
                <c:pt idx="50959" formatCode="General">
                  <c:v>34.295699999999997</c:v>
                </c:pt>
                <c:pt idx="50960" formatCode="General">
                  <c:v>34.296300000000002</c:v>
                </c:pt>
                <c:pt idx="50961" formatCode="General">
                  <c:v>34.296999999999997</c:v>
                </c:pt>
                <c:pt idx="50962" formatCode="General">
                  <c:v>34.297699999999999</c:v>
                </c:pt>
                <c:pt idx="50963" formatCode="General">
                  <c:v>34.298400000000001</c:v>
                </c:pt>
                <c:pt idx="50964" formatCode="General">
                  <c:v>34.298999999999999</c:v>
                </c:pt>
                <c:pt idx="50965" formatCode="General">
                  <c:v>34.299700000000001</c:v>
                </c:pt>
                <c:pt idx="50966" formatCode="General">
                  <c:v>34.300400000000003</c:v>
                </c:pt>
                <c:pt idx="50967" formatCode="General">
                  <c:v>34.301099999999998</c:v>
                </c:pt>
                <c:pt idx="50968" formatCode="General">
                  <c:v>34.301699999999997</c:v>
                </c:pt>
                <c:pt idx="50969" formatCode="General">
                  <c:v>34.302399999999999</c:v>
                </c:pt>
                <c:pt idx="50970" formatCode="General">
                  <c:v>34.303100000000001</c:v>
                </c:pt>
                <c:pt idx="50971" formatCode="General">
                  <c:v>34.303699999999999</c:v>
                </c:pt>
                <c:pt idx="50972" formatCode="General">
                  <c:v>34.304400000000001</c:v>
                </c:pt>
                <c:pt idx="50973" formatCode="General">
                  <c:v>34.305100000000003</c:v>
                </c:pt>
                <c:pt idx="50974" formatCode="General">
                  <c:v>34.305799999999998</c:v>
                </c:pt>
                <c:pt idx="50975" formatCode="General">
                  <c:v>34.306399999999996</c:v>
                </c:pt>
                <c:pt idx="50976" formatCode="General">
                  <c:v>34.307099999999998</c:v>
                </c:pt>
                <c:pt idx="50977" formatCode="General">
                  <c:v>34.3078</c:v>
                </c:pt>
                <c:pt idx="50978" formatCode="General">
                  <c:v>34.308500000000002</c:v>
                </c:pt>
                <c:pt idx="50979" formatCode="General">
                  <c:v>34.309100000000001</c:v>
                </c:pt>
                <c:pt idx="50980" formatCode="General">
                  <c:v>34.309800000000003</c:v>
                </c:pt>
                <c:pt idx="50981" formatCode="General">
                  <c:v>34.310499999999998</c:v>
                </c:pt>
                <c:pt idx="50982" formatCode="General">
                  <c:v>34.311100000000003</c:v>
                </c:pt>
                <c:pt idx="50983" formatCode="General">
                  <c:v>34.311799999999998</c:v>
                </c:pt>
                <c:pt idx="50984" formatCode="General">
                  <c:v>34.3125</c:v>
                </c:pt>
                <c:pt idx="50985" formatCode="General">
                  <c:v>34.313200000000002</c:v>
                </c:pt>
                <c:pt idx="50986" formatCode="General">
                  <c:v>34.313800000000001</c:v>
                </c:pt>
                <c:pt idx="50987" formatCode="General">
                  <c:v>34.314500000000002</c:v>
                </c:pt>
                <c:pt idx="50988" formatCode="General">
                  <c:v>34.315199999999997</c:v>
                </c:pt>
                <c:pt idx="50989" formatCode="General">
                  <c:v>34.315899999999999</c:v>
                </c:pt>
                <c:pt idx="50990" formatCode="General">
                  <c:v>34.316499999999998</c:v>
                </c:pt>
                <c:pt idx="50991" formatCode="General">
                  <c:v>34.3172</c:v>
                </c:pt>
                <c:pt idx="50992" formatCode="General">
                  <c:v>34.317900000000002</c:v>
                </c:pt>
                <c:pt idx="50993" formatCode="General">
                  <c:v>34.318600000000004</c:v>
                </c:pt>
                <c:pt idx="50994" formatCode="General">
                  <c:v>34.319200000000002</c:v>
                </c:pt>
                <c:pt idx="50995" formatCode="General">
                  <c:v>34.319899999999997</c:v>
                </c:pt>
                <c:pt idx="50996" formatCode="General">
                  <c:v>34.320599999999999</c:v>
                </c:pt>
                <c:pt idx="50997" formatCode="General">
                  <c:v>34.321199999999997</c:v>
                </c:pt>
                <c:pt idx="50998" formatCode="General">
                  <c:v>34.321899999999999</c:v>
                </c:pt>
                <c:pt idx="50999" formatCode="General">
                  <c:v>34.322600000000001</c:v>
                </c:pt>
                <c:pt idx="51000" formatCode="General">
                  <c:v>34.323300000000003</c:v>
                </c:pt>
                <c:pt idx="51001" formatCode="General">
                  <c:v>34.323900000000002</c:v>
                </c:pt>
                <c:pt idx="51002" formatCode="General">
                  <c:v>34.324599999999997</c:v>
                </c:pt>
                <c:pt idx="51003" formatCode="General">
                  <c:v>34.325299999999999</c:v>
                </c:pt>
                <c:pt idx="51004" formatCode="General">
                  <c:v>34.326000000000001</c:v>
                </c:pt>
                <c:pt idx="51005" formatCode="General">
                  <c:v>34.326599999999999</c:v>
                </c:pt>
                <c:pt idx="51006" formatCode="General">
                  <c:v>34.327300000000001</c:v>
                </c:pt>
                <c:pt idx="51007" formatCode="General">
                  <c:v>34.328000000000003</c:v>
                </c:pt>
                <c:pt idx="51008" formatCode="General">
                  <c:v>34.328600000000002</c:v>
                </c:pt>
                <c:pt idx="51009" formatCode="General">
                  <c:v>34.329300000000003</c:v>
                </c:pt>
                <c:pt idx="51010" formatCode="General">
                  <c:v>34.33</c:v>
                </c:pt>
                <c:pt idx="51011" formatCode="General">
                  <c:v>34.3307</c:v>
                </c:pt>
                <c:pt idx="51012" formatCode="General">
                  <c:v>34.331299999999999</c:v>
                </c:pt>
                <c:pt idx="51013" formatCode="General">
                  <c:v>34.332000000000001</c:v>
                </c:pt>
                <c:pt idx="51014" formatCode="General">
                  <c:v>34.332700000000003</c:v>
                </c:pt>
                <c:pt idx="51015" formatCode="General">
                  <c:v>34.333399999999997</c:v>
                </c:pt>
                <c:pt idx="51016" formatCode="General">
                  <c:v>34.334000000000003</c:v>
                </c:pt>
                <c:pt idx="51017" formatCode="General">
                  <c:v>34.334699999999998</c:v>
                </c:pt>
                <c:pt idx="51018" formatCode="General">
                  <c:v>34.3354</c:v>
                </c:pt>
                <c:pt idx="51019" formatCode="General">
                  <c:v>34.335999999999999</c:v>
                </c:pt>
                <c:pt idx="51020" formatCode="General">
                  <c:v>34.3367</c:v>
                </c:pt>
                <c:pt idx="51021" formatCode="General">
                  <c:v>34.337400000000002</c:v>
                </c:pt>
                <c:pt idx="51022" formatCode="General">
                  <c:v>34.338099999999997</c:v>
                </c:pt>
                <c:pt idx="51023" formatCode="General">
                  <c:v>34.338700000000003</c:v>
                </c:pt>
                <c:pt idx="51024" formatCode="General">
                  <c:v>34.339399999999998</c:v>
                </c:pt>
                <c:pt idx="51025" formatCode="General">
                  <c:v>34.3401</c:v>
                </c:pt>
                <c:pt idx="51026" formatCode="General">
                  <c:v>34.340800000000002</c:v>
                </c:pt>
                <c:pt idx="51027" formatCode="General">
                  <c:v>34.3414</c:v>
                </c:pt>
                <c:pt idx="51028" formatCode="General">
                  <c:v>34.342100000000002</c:v>
                </c:pt>
                <c:pt idx="51029" formatCode="General">
                  <c:v>34.342799999999997</c:v>
                </c:pt>
                <c:pt idx="51030" formatCode="General">
                  <c:v>34.343499999999999</c:v>
                </c:pt>
                <c:pt idx="51031" formatCode="General">
                  <c:v>34.344099999999997</c:v>
                </c:pt>
                <c:pt idx="51032" formatCode="General">
                  <c:v>34.344799999999999</c:v>
                </c:pt>
                <c:pt idx="51033" formatCode="General">
                  <c:v>34.345500000000001</c:v>
                </c:pt>
                <c:pt idx="51034" formatCode="General">
                  <c:v>34.3461</c:v>
                </c:pt>
                <c:pt idx="51035" formatCode="General">
                  <c:v>34.346800000000002</c:v>
                </c:pt>
                <c:pt idx="51036" formatCode="General">
                  <c:v>34.347499999999997</c:v>
                </c:pt>
                <c:pt idx="51037" formatCode="General">
                  <c:v>34.348199999999999</c:v>
                </c:pt>
                <c:pt idx="51038" formatCode="General">
                  <c:v>34.348799999999997</c:v>
                </c:pt>
                <c:pt idx="51039" formatCode="General">
                  <c:v>34.349499999999999</c:v>
                </c:pt>
                <c:pt idx="51040" formatCode="General">
                  <c:v>34.350200000000001</c:v>
                </c:pt>
                <c:pt idx="51041" formatCode="General">
                  <c:v>34.350900000000003</c:v>
                </c:pt>
                <c:pt idx="51042" formatCode="General">
                  <c:v>34.351500000000001</c:v>
                </c:pt>
                <c:pt idx="51043" formatCode="General">
                  <c:v>34.352200000000003</c:v>
                </c:pt>
                <c:pt idx="51044" formatCode="General">
                  <c:v>34.352899999999998</c:v>
                </c:pt>
                <c:pt idx="51045" formatCode="General">
                  <c:v>34.353499999999997</c:v>
                </c:pt>
                <c:pt idx="51046" formatCode="General">
                  <c:v>34.354199999999999</c:v>
                </c:pt>
                <c:pt idx="51047" formatCode="General">
                  <c:v>34.354900000000001</c:v>
                </c:pt>
                <c:pt idx="51048" formatCode="General">
                  <c:v>34.355600000000003</c:v>
                </c:pt>
                <c:pt idx="51049" formatCode="General">
                  <c:v>34.356200000000001</c:v>
                </c:pt>
                <c:pt idx="51050" formatCode="General">
                  <c:v>34.356900000000003</c:v>
                </c:pt>
                <c:pt idx="51051" formatCode="General">
                  <c:v>34.357599999999998</c:v>
                </c:pt>
                <c:pt idx="51052" formatCode="General">
                  <c:v>34.3583</c:v>
                </c:pt>
                <c:pt idx="51053" formatCode="General">
                  <c:v>34.358899999999998</c:v>
                </c:pt>
                <c:pt idx="51054" formatCode="General">
                  <c:v>34.3596</c:v>
                </c:pt>
                <c:pt idx="51055" formatCode="General">
                  <c:v>34.360300000000002</c:v>
                </c:pt>
                <c:pt idx="51056" formatCode="General">
                  <c:v>34.360999999999997</c:v>
                </c:pt>
                <c:pt idx="51057" formatCode="General">
                  <c:v>34.361600000000003</c:v>
                </c:pt>
                <c:pt idx="51058" formatCode="General">
                  <c:v>34.362299999999998</c:v>
                </c:pt>
                <c:pt idx="51059" formatCode="General">
                  <c:v>34.363</c:v>
                </c:pt>
                <c:pt idx="51060" formatCode="General">
                  <c:v>34.363599999999998</c:v>
                </c:pt>
                <c:pt idx="51061" formatCode="General">
                  <c:v>34.3643</c:v>
                </c:pt>
                <c:pt idx="51062" formatCode="General">
                  <c:v>34.365000000000002</c:v>
                </c:pt>
                <c:pt idx="51063" formatCode="General">
                  <c:v>34.365699999999997</c:v>
                </c:pt>
                <c:pt idx="51064" formatCode="General">
                  <c:v>34.366300000000003</c:v>
                </c:pt>
                <c:pt idx="51065" formatCode="General">
                  <c:v>34.366999999999997</c:v>
                </c:pt>
                <c:pt idx="51066" formatCode="General">
                  <c:v>34.367699999999999</c:v>
                </c:pt>
                <c:pt idx="51067" formatCode="General">
                  <c:v>34.368400000000001</c:v>
                </c:pt>
                <c:pt idx="51068" formatCode="General">
                  <c:v>34.369</c:v>
                </c:pt>
                <c:pt idx="51069" formatCode="General">
                  <c:v>34.369700000000002</c:v>
                </c:pt>
                <c:pt idx="51070" formatCode="General">
                  <c:v>34.370399999999997</c:v>
                </c:pt>
                <c:pt idx="51071" formatCode="General">
                  <c:v>34.371000000000002</c:v>
                </c:pt>
                <c:pt idx="51072" formatCode="General">
                  <c:v>34.371699999999997</c:v>
                </c:pt>
                <c:pt idx="51073" formatCode="General">
                  <c:v>34.372399999999999</c:v>
                </c:pt>
                <c:pt idx="51074" formatCode="General">
                  <c:v>34.373100000000001</c:v>
                </c:pt>
                <c:pt idx="51075" formatCode="General">
                  <c:v>34.373699999999999</c:v>
                </c:pt>
                <c:pt idx="51076" formatCode="General">
                  <c:v>34.374400000000001</c:v>
                </c:pt>
                <c:pt idx="51077" formatCode="General">
                  <c:v>34.375100000000003</c:v>
                </c:pt>
                <c:pt idx="51078" formatCode="General">
                  <c:v>34.375799999999998</c:v>
                </c:pt>
                <c:pt idx="51079" formatCode="General">
                  <c:v>34.376399999999997</c:v>
                </c:pt>
                <c:pt idx="51080" formatCode="General">
                  <c:v>34.377099999999999</c:v>
                </c:pt>
                <c:pt idx="51081" formatCode="General">
                  <c:v>34.377800000000001</c:v>
                </c:pt>
                <c:pt idx="51082" formatCode="General">
                  <c:v>34.378399999999999</c:v>
                </c:pt>
                <c:pt idx="51083" formatCode="General">
                  <c:v>34.379100000000001</c:v>
                </c:pt>
                <c:pt idx="51084" formatCode="General">
                  <c:v>34.379800000000003</c:v>
                </c:pt>
                <c:pt idx="51085" formatCode="General">
                  <c:v>34.380499999999998</c:v>
                </c:pt>
                <c:pt idx="51086" formatCode="General">
                  <c:v>34.381100000000004</c:v>
                </c:pt>
                <c:pt idx="51087" formatCode="General">
                  <c:v>34.381799999999998</c:v>
                </c:pt>
                <c:pt idx="51088" formatCode="General">
                  <c:v>34.3825</c:v>
                </c:pt>
                <c:pt idx="51089" formatCode="General">
                  <c:v>34.383200000000002</c:v>
                </c:pt>
                <c:pt idx="51090" formatCode="General">
                  <c:v>34.383800000000001</c:v>
                </c:pt>
                <c:pt idx="51091" formatCode="General">
                  <c:v>34.384500000000003</c:v>
                </c:pt>
                <c:pt idx="51092" formatCode="General">
                  <c:v>34.385199999999998</c:v>
                </c:pt>
                <c:pt idx="51093" formatCode="General">
                  <c:v>34.385899999999999</c:v>
                </c:pt>
                <c:pt idx="51094" formatCode="General">
                  <c:v>34.386499999999998</c:v>
                </c:pt>
                <c:pt idx="51095" formatCode="General">
                  <c:v>34.3872</c:v>
                </c:pt>
                <c:pt idx="51096" formatCode="General">
                  <c:v>34.387900000000002</c:v>
                </c:pt>
                <c:pt idx="51097" formatCode="General">
                  <c:v>34.388500000000001</c:v>
                </c:pt>
                <c:pt idx="51098" formatCode="General">
                  <c:v>34.389200000000002</c:v>
                </c:pt>
                <c:pt idx="51099" formatCode="General">
                  <c:v>34.389899999999997</c:v>
                </c:pt>
                <c:pt idx="51100" formatCode="General">
                  <c:v>34.390599999999999</c:v>
                </c:pt>
                <c:pt idx="51101" formatCode="General">
                  <c:v>34.391199999999998</c:v>
                </c:pt>
                <c:pt idx="51102" formatCode="General">
                  <c:v>34.3919</c:v>
                </c:pt>
                <c:pt idx="51103" formatCode="General">
                  <c:v>34.392600000000002</c:v>
                </c:pt>
                <c:pt idx="51104" formatCode="General">
                  <c:v>34.393300000000004</c:v>
                </c:pt>
                <c:pt idx="51105" formatCode="General">
                  <c:v>34.393900000000002</c:v>
                </c:pt>
                <c:pt idx="51106" formatCode="General">
                  <c:v>34.394599999999997</c:v>
                </c:pt>
                <c:pt idx="51107" formatCode="General">
                  <c:v>34.395299999999999</c:v>
                </c:pt>
                <c:pt idx="51108" formatCode="General">
                  <c:v>34.395899999999997</c:v>
                </c:pt>
                <c:pt idx="51109" formatCode="General">
                  <c:v>34.396599999999999</c:v>
                </c:pt>
                <c:pt idx="51110" formatCode="General">
                  <c:v>34.397300000000001</c:v>
                </c:pt>
                <c:pt idx="51111" formatCode="General">
                  <c:v>34.398000000000003</c:v>
                </c:pt>
                <c:pt idx="51112" formatCode="General">
                  <c:v>34.398600000000002</c:v>
                </c:pt>
                <c:pt idx="51113" formatCode="General">
                  <c:v>34.399299999999997</c:v>
                </c:pt>
                <c:pt idx="51114" formatCode="General">
                  <c:v>34.4</c:v>
                </c:pt>
                <c:pt idx="51115" formatCode="General">
                  <c:v>34.400700000000001</c:v>
                </c:pt>
                <c:pt idx="51116" formatCode="General">
                  <c:v>34.401299999999999</c:v>
                </c:pt>
                <c:pt idx="51117" formatCode="General">
                  <c:v>34.402000000000001</c:v>
                </c:pt>
                <c:pt idx="51118" formatCode="General">
                  <c:v>34.402700000000003</c:v>
                </c:pt>
                <c:pt idx="51119" formatCode="General">
                  <c:v>34.403300000000002</c:v>
                </c:pt>
                <c:pt idx="51120" formatCode="General">
                  <c:v>34.404000000000003</c:v>
                </c:pt>
                <c:pt idx="51121" formatCode="General">
                  <c:v>34.404699999999998</c:v>
                </c:pt>
                <c:pt idx="51122" formatCode="General">
                  <c:v>34.4054</c:v>
                </c:pt>
                <c:pt idx="51123" formatCode="General">
                  <c:v>34.405999999999999</c:v>
                </c:pt>
                <c:pt idx="51124" formatCode="General">
                  <c:v>34.406700000000001</c:v>
                </c:pt>
                <c:pt idx="51125" formatCode="General">
                  <c:v>34.407400000000003</c:v>
                </c:pt>
                <c:pt idx="51126" formatCode="General">
                  <c:v>34.408099999999997</c:v>
                </c:pt>
                <c:pt idx="51127" formatCode="General">
                  <c:v>34.408700000000003</c:v>
                </c:pt>
                <c:pt idx="51128" formatCode="General">
                  <c:v>34.409399999999998</c:v>
                </c:pt>
                <c:pt idx="51129" formatCode="General">
                  <c:v>34.4101</c:v>
                </c:pt>
                <c:pt idx="51130" formatCode="General">
                  <c:v>34.410800000000002</c:v>
                </c:pt>
                <c:pt idx="51131" formatCode="General">
                  <c:v>34.4114</c:v>
                </c:pt>
                <c:pt idx="51132" formatCode="General">
                  <c:v>34.412100000000002</c:v>
                </c:pt>
                <c:pt idx="51133" formatCode="General">
                  <c:v>34.412799999999997</c:v>
                </c:pt>
                <c:pt idx="51134" formatCode="General">
                  <c:v>34.413400000000003</c:v>
                </c:pt>
                <c:pt idx="51135" formatCode="General">
                  <c:v>34.414099999999998</c:v>
                </c:pt>
                <c:pt idx="51136" formatCode="General">
                  <c:v>34.4148</c:v>
                </c:pt>
                <c:pt idx="51137" formatCode="General">
                  <c:v>34.415500000000002</c:v>
                </c:pt>
                <c:pt idx="51138" formatCode="General">
                  <c:v>34.4161</c:v>
                </c:pt>
                <c:pt idx="51139" formatCode="General">
                  <c:v>34.416800000000002</c:v>
                </c:pt>
                <c:pt idx="51140" formatCode="General">
                  <c:v>34.417499999999997</c:v>
                </c:pt>
                <c:pt idx="51141" formatCode="General">
                  <c:v>34.418199999999999</c:v>
                </c:pt>
                <c:pt idx="51142" formatCode="General">
                  <c:v>34.418799999999997</c:v>
                </c:pt>
                <c:pt idx="51143" formatCode="General">
                  <c:v>34.419499999999999</c:v>
                </c:pt>
                <c:pt idx="51144" formatCode="General">
                  <c:v>34.420200000000001</c:v>
                </c:pt>
                <c:pt idx="51145" formatCode="General">
                  <c:v>34.4208</c:v>
                </c:pt>
                <c:pt idx="51146" formatCode="General">
                  <c:v>34.421500000000002</c:v>
                </c:pt>
                <c:pt idx="51147" formatCode="General">
                  <c:v>34.422199999999997</c:v>
                </c:pt>
                <c:pt idx="51148" formatCode="General">
                  <c:v>34.422899999999998</c:v>
                </c:pt>
                <c:pt idx="51149" formatCode="General">
                  <c:v>34.423499999999997</c:v>
                </c:pt>
                <c:pt idx="51150" formatCode="General">
                  <c:v>34.424199999999999</c:v>
                </c:pt>
                <c:pt idx="51151" formatCode="General">
                  <c:v>34.424900000000001</c:v>
                </c:pt>
                <c:pt idx="51152" formatCode="General">
                  <c:v>34.425600000000003</c:v>
                </c:pt>
                <c:pt idx="51153" formatCode="General">
                  <c:v>34.426200000000001</c:v>
                </c:pt>
                <c:pt idx="51154" formatCode="General">
                  <c:v>34.426900000000003</c:v>
                </c:pt>
                <c:pt idx="51155" formatCode="General">
                  <c:v>34.427599999999998</c:v>
                </c:pt>
                <c:pt idx="51156" formatCode="General">
                  <c:v>34.4283</c:v>
                </c:pt>
                <c:pt idx="51157" formatCode="General">
                  <c:v>34.428899999999999</c:v>
                </c:pt>
                <c:pt idx="51158" formatCode="General">
                  <c:v>34.429600000000001</c:v>
                </c:pt>
                <c:pt idx="51159" formatCode="General">
                  <c:v>34.430300000000003</c:v>
                </c:pt>
                <c:pt idx="51160" formatCode="General">
                  <c:v>34.430900000000001</c:v>
                </c:pt>
                <c:pt idx="51161" formatCode="General">
                  <c:v>34.431600000000003</c:v>
                </c:pt>
                <c:pt idx="51162" formatCode="General">
                  <c:v>34.432299999999998</c:v>
                </c:pt>
                <c:pt idx="51163" formatCode="General">
                  <c:v>34.433</c:v>
                </c:pt>
                <c:pt idx="51164" formatCode="General">
                  <c:v>34.433599999999998</c:v>
                </c:pt>
                <c:pt idx="51165" formatCode="General">
                  <c:v>34.4343</c:v>
                </c:pt>
                <c:pt idx="51166" formatCode="General">
                  <c:v>34.435000000000002</c:v>
                </c:pt>
                <c:pt idx="51167" formatCode="General">
                  <c:v>34.435699999999997</c:v>
                </c:pt>
                <c:pt idx="51168" formatCode="General">
                  <c:v>34.436300000000003</c:v>
                </c:pt>
                <c:pt idx="51169" formatCode="General">
                  <c:v>34.436999999999998</c:v>
                </c:pt>
                <c:pt idx="51170" formatCode="General">
                  <c:v>34.4377</c:v>
                </c:pt>
                <c:pt idx="51171" formatCode="General">
                  <c:v>34.438299999999998</c:v>
                </c:pt>
                <c:pt idx="51172" formatCode="General">
                  <c:v>34.439</c:v>
                </c:pt>
                <c:pt idx="51173" formatCode="General">
                  <c:v>34.439700000000002</c:v>
                </c:pt>
                <c:pt idx="51174" formatCode="General">
                  <c:v>34.440399999999997</c:v>
                </c:pt>
                <c:pt idx="51175" formatCode="General">
                  <c:v>34.441000000000003</c:v>
                </c:pt>
                <c:pt idx="51176" formatCode="General">
                  <c:v>34.441699999999997</c:v>
                </c:pt>
                <c:pt idx="51177" formatCode="General">
                  <c:v>34.442399999999999</c:v>
                </c:pt>
                <c:pt idx="51178" formatCode="General">
                  <c:v>34.443100000000001</c:v>
                </c:pt>
                <c:pt idx="51179" formatCode="General">
                  <c:v>34.4437</c:v>
                </c:pt>
                <c:pt idx="51180" formatCode="General">
                  <c:v>34.444400000000002</c:v>
                </c:pt>
                <c:pt idx="51181" formatCode="General">
                  <c:v>34.445099999999996</c:v>
                </c:pt>
                <c:pt idx="51182" formatCode="General">
                  <c:v>34.445700000000002</c:v>
                </c:pt>
                <c:pt idx="51183" formatCode="General">
                  <c:v>34.446399999999997</c:v>
                </c:pt>
                <c:pt idx="51184" formatCode="General">
                  <c:v>34.447099999999999</c:v>
                </c:pt>
                <c:pt idx="51185" formatCode="General">
                  <c:v>34.447800000000001</c:v>
                </c:pt>
                <c:pt idx="51186" formatCode="General">
                  <c:v>34.448399999999999</c:v>
                </c:pt>
                <c:pt idx="51187" formatCode="General">
                  <c:v>34.449100000000001</c:v>
                </c:pt>
                <c:pt idx="51188" formatCode="General">
                  <c:v>34.449800000000003</c:v>
                </c:pt>
                <c:pt idx="51189" formatCode="General">
                  <c:v>34.450499999999998</c:v>
                </c:pt>
                <c:pt idx="51190" formatCode="General">
                  <c:v>34.451099999999997</c:v>
                </c:pt>
                <c:pt idx="51191" formatCode="General">
                  <c:v>34.451799999999999</c:v>
                </c:pt>
                <c:pt idx="51192" formatCode="General">
                  <c:v>34.452500000000001</c:v>
                </c:pt>
                <c:pt idx="51193" formatCode="General">
                  <c:v>34.453200000000002</c:v>
                </c:pt>
                <c:pt idx="51194" formatCode="General">
                  <c:v>34.453800000000001</c:v>
                </c:pt>
                <c:pt idx="51195" formatCode="General">
                  <c:v>34.454500000000003</c:v>
                </c:pt>
                <c:pt idx="51196" formatCode="General">
                  <c:v>34.455199999999998</c:v>
                </c:pt>
                <c:pt idx="51197" formatCode="General">
                  <c:v>34.455800000000004</c:v>
                </c:pt>
                <c:pt idx="51198" formatCode="General">
                  <c:v>34.456499999999998</c:v>
                </c:pt>
                <c:pt idx="51199" formatCode="General">
                  <c:v>34.4572</c:v>
                </c:pt>
                <c:pt idx="51200" formatCode="General">
                  <c:v>34.457900000000002</c:v>
                </c:pt>
                <c:pt idx="51201" formatCode="General">
                  <c:v>34.458500000000001</c:v>
                </c:pt>
                <c:pt idx="51202" formatCode="General">
                  <c:v>34.459200000000003</c:v>
                </c:pt>
                <c:pt idx="51203" formatCode="General">
                  <c:v>34.459899999999998</c:v>
                </c:pt>
                <c:pt idx="51204" formatCode="General">
                  <c:v>34.460599999999999</c:v>
                </c:pt>
                <c:pt idx="51205" formatCode="General">
                  <c:v>34.461199999999998</c:v>
                </c:pt>
                <c:pt idx="51206" formatCode="General">
                  <c:v>34.4619</c:v>
                </c:pt>
                <c:pt idx="51207" formatCode="General">
                  <c:v>34.462600000000002</c:v>
                </c:pt>
                <c:pt idx="51208" formatCode="General">
                  <c:v>34.463200000000001</c:v>
                </c:pt>
                <c:pt idx="51209" formatCode="General">
                  <c:v>34.463900000000002</c:v>
                </c:pt>
                <c:pt idx="51210" formatCode="General">
                  <c:v>34.464599999999997</c:v>
                </c:pt>
                <c:pt idx="51211" formatCode="General">
                  <c:v>34.465299999999999</c:v>
                </c:pt>
                <c:pt idx="51212" formatCode="General">
                  <c:v>34.465899999999998</c:v>
                </c:pt>
                <c:pt idx="51213" formatCode="General">
                  <c:v>34.4666</c:v>
                </c:pt>
                <c:pt idx="51214" formatCode="General">
                  <c:v>34.467300000000002</c:v>
                </c:pt>
                <c:pt idx="51215" formatCode="General">
                  <c:v>34.468000000000004</c:v>
                </c:pt>
                <c:pt idx="51216" formatCode="General">
                  <c:v>34.468600000000002</c:v>
                </c:pt>
                <c:pt idx="51217" formatCode="General">
                  <c:v>34.469299999999997</c:v>
                </c:pt>
                <c:pt idx="51218" formatCode="General">
                  <c:v>34.47</c:v>
                </c:pt>
                <c:pt idx="51219" formatCode="General">
                  <c:v>34.470700000000001</c:v>
                </c:pt>
                <c:pt idx="51220" formatCode="General">
                  <c:v>34.471299999999999</c:v>
                </c:pt>
                <c:pt idx="51221" formatCode="General">
                  <c:v>34.472000000000001</c:v>
                </c:pt>
                <c:pt idx="51222" formatCode="General">
                  <c:v>34.472700000000003</c:v>
                </c:pt>
                <c:pt idx="51223" formatCode="General">
                  <c:v>34.473300000000002</c:v>
                </c:pt>
                <c:pt idx="51224" formatCode="General">
                  <c:v>34.473999999999997</c:v>
                </c:pt>
                <c:pt idx="51225" formatCode="General">
                  <c:v>34.474699999999999</c:v>
                </c:pt>
                <c:pt idx="51226" formatCode="General">
                  <c:v>34.4754</c:v>
                </c:pt>
                <c:pt idx="51227" formatCode="General">
                  <c:v>34.475999999999999</c:v>
                </c:pt>
                <c:pt idx="51228" formatCode="General">
                  <c:v>34.476700000000001</c:v>
                </c:pt>
                <c:pt idx="51229" formatCode="General">
                  <c:v>34.477400000000003</c:v>
                </c:pt>
                <c:pt idx="51230" formatCode="General">
                  <c:v>34.478099999999998</c:v>
                </c:pt>
                <c:pt idx="51231" formatCode="General">
                  <c:v>34.478700000000003</c:v>
                </c:pt>
                <c:pt idx="51232" formatCode="General">
                  <c:v>34.479399999999998</c:v>
                </c:pt>
                <c:pt idx="51233" formatCode="General">
                  <c:v>34.4801</c:v>
                </c:pt>
                <c:pt idx="51234" formatCode="General">
                  <c:v>34.480699999999999</c:v>
                </c:pt>
                <c:pt idx="51235" formatCode="General">
                  <c:v>34.481400000000001</c:v>
                </c:pt>
                <c:pt idx="51236" formatCode="General">
                  <c:v>34.482100000000003</c:v>
                </c:pt>
                <c:pt idx="51237" formatCode="General">
                  <c:v>34.482799999999997</c:v>
                </c:pt>
                <c:pt idx="51238" formatCode="General">
                  <c:v>34.483400000000003</c:v>
                </c:pt>
                <c:pt idx="51239" formatCode="General">
                  <c:v>34.484099999999998</c:v>
                </c:pt>
                <c:pt idx="51240" formatCode="General">
                  <c:v>34.4848</c:v>
                </c:pt>
                <c:pt idx="51241" formatCode="General">
                  <c:v>34.485500000000002</c:v>
                </c:pt>
                <c:pt idx="51242" formatCode="General">
                  <c:v>34.4861</c:v>
                </c:pt>
                <c:pt idx="51243" formatCode="General">
                  <c:v>34.486800000000002</c:v>
                </c:pt>
                <c:pt idx="51244" formatCode="General">
                  <c:v>34.487499999999997</c:v>
                </c:pt>
                <c:pt idx="51245" formatCode="General">
                  <c:v>34.488100000000003</c:v>
                </c:pt>
                <c:pt idx="51246" formatCode="General">
                  <c:v>34.488799999999998</c:v>
                </c:pt>
                <c:pt idx="51247" formatCode="General">
                  <c:v>34.4895</c:v>
                </c:pt>
                <c:pt idx="51248" formatCode="General">
                  <c:v>34.490200000000002</c:v>
                </c:pt>
                <c:pt idx="51249" formatCode="General">
                  <c:v>34.4908</c:v>
                </c:pt>
                <c:pt idx="51250" formatCode="General">
                  <c:v>34.491500000000002</c:v>
                </c:pt>
                <c:pt idx="51251" formatCode="General">
                  <c:v>34.492199999999997</c:v>
                </c:pt>
                <c:pt idx="51252" formatCode="General">
                  <c:v>34.492899999999999</c:v>
                </c:pt>
                <c:pt idx="51253" formatCode="General">
                  <c:v>34.493499999999997</c:v>
                </c:pt>
                <c:pt idx="51254" formatCode="General">
                  <c:v>34.494199999999999</c:v>
                </c:pt>
                <c:pt idx="51255" formatCode="General">
                  <c:v>34.494900000000001</c:v>
                </c:pt>
                <c:pt idx="51256" formatCode="General">
                  <c:v>34.495600000000003</c:v>
                </c:pt>
                <c:pt idx="51257" formatCode="General">
                  <c:v>34.496200000000002</c:v>
                </c:pt>
                <c:pt idx="51258" formatCode="General">
                  <c:v>34.496899999999997</c:v>
                </c:pt>
                <c:pt idx="51259" formatCode="General">
                  <c:v>34.497599999999998</c:v>
                </c:pt>
                <c:pt idx="51260" formatCode="General">
                  <c:v>34.498199999999997</c:v>
                </c:pt>
                <c:pt idx="51261" formatCode="General">
                  <c:v>34.498899999999999</c:v>
                </c:pt>
                <c:pt idx="51262" formatCode="General">
                  <c:v>34.499600000000001</c:v>
                </c:pt>
                <c:pt idx="51263" formatCode="General">
                  <c:v>34.500300000000003</c:v>
                </c:pt>
                <c:pt idx="51264" formatCode="General">
                  <c:v>34.500900000000001</c:v>
                </c:pt>
                <c:pt idx="51265" formatCode="General">
                  <c:v>34.501600000000003</c:v>
                </c:pt>
                <c:pt idx="51266" formatCode="General">
                  <c:v>34.502299999999998</c:v>
                </c:pt>
                <c:pt idx="51267" formatCode="General">
                  <c:v>34.503</c:v>
                </c:pt>
                <c:pt idx="51268" formatCode="General">
                  <c:v>34.503599999999999</c:v>
                </c:pt>
                <c:pt idx="51269" formatCode="General">
                  <c:v>34.504300000000001</c:v>
                </c:pt>
                <c:pt idx="51270" formatCode="General">
                  <c:v>34.505000000000003</c:v>
                </c:pt>
                <c:pt idx="51271" formatCode="General">
                  <c:v>34.505600000000001</c:v>
                </c:pt>
                <c:pt idx="51272" formatCode="General">
                  <c:v>34.506300000000003</c:v>
                </c:pt>
                <c:pt idx="51273" formatCode="General">
                  <c:v>34.506999999999998</c:v>
                </c:pt>
                <c:pt idx="51274" formatCode="General">
                  <c:v>34.5077</c:v>
                </c:pt>
                <c:pt idx="51275" formatCode="General">
                  <c:v>34.508299999999998</c:v>
                </c:pt>
                <c:pt idx="51276" formatCode="General">
                  <c:v>34.509</c:v>
                </c:pt>
                <c:pt idx="51277" formatCode="General">
                  <c:v>34.509700000000002</c:v>
                </c:pt>
                <c:pt idx="51278" formatCode="General">
                  <c:v>34.510399999999997</c:v>
                </c:pt>
                <c:pt idx="51279" formatCode="General">
                  <c:v>34.511000000000003</c:v>
                </c:pt>
                <c:pt idx="51280" formatCode="General">
                  <c:v>34.511699999999998</c:v>
                </c:pt>
                <c:pt idx="51281" formatCode="General">
                  <c:v>34.5124</c:v>
                </c:pt>
                <c:pt idx="51282" formatCode="General">
                  <c:v>34.512999999999998</c:v>
                </c:pt>
                <c:pt idx="51283" formatCode="General">
                  <c:v>34.5137</c:v>
                </c:pt>
                <c:pt idx="51284" formatCode="General">
                  <c:v>34.514400000000002</c:v>
                </c:pt>
                <c:pt idx="51285" formatCode="General">
                  <c:v>34.515099999999997</c:v>
                </c:pt>
                <c:pt idx="51286" formatCode="General">
                  <c:v>34.515700000000002</c:v>
                </c:pt>
                <c:pt idx="51287" formatCode="General">
                  <c:v>34.516399999999997</c:v>
                </c:pt>
                <c:pt idx="51288" formatCode="General">
                  <c:v>34.517099999999999</c:v>
                </c:pt>
                <c:pt idx="51289" formatCode="General">
                  <c:v>34.517800000000001</c:v>
                </c:pt>
                <c:pt idx="51290" formatCode="General">
                  <c:v>34.5184</c:v>
                </c:pt>
                <c:pt idx="51291" formatCode="General">
                  <c:v>34.519100000000002</c:v>
                </c:pt>
                <c:pt idx="51292" formatCode="General">
                  <c:v>34.519799999999996</c:v>
                </c:pt>
                <c:pt idx="51293" formatCode="General">
                  <c:v>34.520499999999998</c:v>
                </c:pt>
                <c:pt idx="51294" formatCode="General">
                  <c:v>34.521099999999997</c:v>
                </c:pt>
                <c:pt idx="51295" formatCode="General">
                  <c:v>34.521799999999999</c:v>
                </c:pt>
                <c:pt idx="51296" formatCode="General">
                  <c:v>34.522500000000001</c:v>
                </c:pt>
                <c:pt idx="51297" formatCode="General">
                  <c:v>34.523099999999999</c:v>
                </c:pt>
                <c:pt idx="51298" formatCode="General">
                  <c:v>34.523800000000001</c:v>
                </c:pt>
                <c:pt idx="51299" formatCode="General">
                  <c:v>34.524500000000003</c:v>
                </c:pt>
                <c:pt idx="51300" formatCode="General">
                  <c:v>34.525199999999998</c:v>
                </c:pt>
                <c:pt idx="51301" formatCode="General">
                  <c:v>34.525799999999997</c:v>
                </c:pt>
                <c:pt idx="51302" formatCode="General">
                  <c:v>34.526499999999999</c:v>
                </c:pt>
                <c:pt idx="51303" formatCode="General">
                  <c:v>34.527200000000001</c:v>
                </c:pt>
                <c:pt idx="51304" formatCode="General">
                  <c:v>34.527900000000002</c:v>
                </c:pt>
                <c:pt idx="51305" formatCode="General">
                  <c:v>34.528500000000001</c:v>
                </c:pt>
                <c:pt idx="51306" formatCode="General">
                  <c:v>34.529200000000003</c:v>
                </c:pt>
                <c:pt idx="51307" formatCode="General">
                  <c:v>34.529899999999998</c:v>
                </c:pt>
                <c:pt idx="51308" formatCode="General">
                  <c:v>34.530500000000004</c:v>
                </c:pt>
                <c:pt idx="51309" formatCode="General">
                  <c:v>34.531199999999998</c:v>
                </c:pt>
                <c:pt idx="51310" formatCode="General">
                  <c:v>34.5319</c:v>
                </c:pt>
                <c:pt idx="51311" formatCode="General">
                  <c:v>34.532600000000002</c:v>
                </c:pt>
                <c:pt idx="51312" formatCode="General">
                  <c:v>34.533200000000001</c:v>
                </c:pt>
                <c:pt idx="51313" formatCode="General">
                  <c:v>34.533900000000003</c:v>
                </c:pt>
                <c:pt idx="51314" formatCode="General">
                  <c:v>34.534599999999998</c:v>
                </c:pt>
                <c:pt idx="51315" formatCode="General">
                  <c:v>34.535299999999999</c:v>
                </c:pt>
                <c:pt idx="51316" formatCode="General">
                  <c:v>34.535899999999998</c:v>
                </c:pt>
                <c:pt idx="51317" formatCode="General">
                  <c:v>34.5366</c:v>
                </c:pt>
                <c:pt idx="51318" formatCode="General">
                  <c:v>34.537300000000002</c:v>
                </c:pt>
                <c:pt idx="51319" formatCode="General">
                  <c:v>34.537999999999997</c:v>
                </c:pt>
                <c:pt idx="51320" formatCode="General">
                  <c:v>34.538600000000002</c:v>
                </c:pt>
                <c:pt idx="51321" formatCode="General">
                  <c:v>34.539299999999997</c:v>
                </c:pt>
                <c:pt idx="51322" formatCode="General">
                  <c:v>34.54</c:v>
                </c:pt>
                <c:pt idx="51323" formatCode="General">
                  <c:v>34.540599999999998</c:v>
                </c:pt>
                <c:pt idx="51324" formatCode="General">
                  <c:v>34.5413</c:v>
                </c:pt>
                <c:pt idx="51325" formatCode="General">
                  <c:v>34.542000000000002</c:v>
                </c:pt>
                <c:pt idx="51326" formatCode="General">
                  <c:v>34.542700000000004</c:v>
                </c:pt>
                <c:pt idx="51327" formatCode="General">
                  <c:v>34.543300000000002</c:v>
                </c:pt>
                <c:pt idx="51328" formatCode="General">
                  <c:v>34.543999999999997</c:v>
                </c:pt>
                <c:pt idx="51329" formatCode="General">
                  <c:v>34.544699999999999</c:v>
                </c:pt>
                <c:pt idx="51330" formatCode="General">
                  <c:v>34.545400000000001</c:v>
                </c:pt>
                <c:pt idx="51331" formatCode="General">
                  <c:v>34.545999999999999</c:v>
                </c:pt>
                <c:pt idx="51332" formatCode="General">
                  <c:v>34.546700000000001</c:v>
                </c:pt>
                <c:pt idx="51333" formatCode="General">
                  <c:v>34.547400000000003</c:v>
                </c:pt>
                <c:pt idx="51334" formatCode="General">
                  <c:v>34.548000000000002</c:v>
                </c:pt>
                <c:pt idx="51335" formatCode="General">
                  <c:v>34.548699999999997</c:v>
                </c:pt>
                <c:pt idx="51336" formatCode="General">
                  <c:v>34.549399999999999</c:v>
                </c:pt>
                <c:pt idx="51337" formatCode="General">
                  <c:v>34.5501</c:v>
                </c:pt>
                <c:pt idx="51338" formatCode="General">
                  <c:v>34.550699999999999</c:v>
                </c:pt>
                <c:pt idx="51339" formatCode="General">
                  <c:v>34.551400000000001</c:v>
                </c:pt>
                <c:pt idx="51340" formatCode="General">
                  <c:v>34.552100000000003</c:v>
                </c:pt>
                <c:pt idx="51341" formatCode="General">
                  <c:v>34.552799999999998</c:v>
                </c:pt>
                <c:pt idx="51342" formatCode="General">
                  <c:v>34.553400000000003</c:v>
                </c:pt>
                <c:pt idx="51343" formatCode="General">
                  <c:v>34.554099999999998</c:v>
                </c:pt>
                <c:pt idx="51344" formatCode="General">
                  <c:v>34.5548</c:v>
                </c:pt>
                <c:pt idx="51345" formatCode="General">
                  <c:v>34.555399999999999</c:v>
                </c:pt>
                <c:pt idx="51346" formatCode="General">
                  <c:v>34.556100000000001</c:v>
                </c:pt>
                <c:pt idx="51347" formatCode="General">
                  <c:v>34.556800000000003</c:v>
                </c:pt>
                <c:pt idx="51348" formatCode="General">
                  <c:v>34.557499999999997</c:v>
                </c:pt>
                <c:pt idx="51349" formatCode="General">
                  <c:v>34.558100000000003</c:v>
                </c:pt>
                <c:pt idx="51350" formatCode="General">
                  <c:v>34.558799999999998</c:v>
                </c:pt>
                <c:pt idx="51351" formatCode="General">
                  <c:v>34.5595</c:v>
                </c:pt>
                <c:pt idx="51352" formatCode="General">
                  <c:v>34.560200000000002</c:v>
                </c:pt>
                <c:pt idx="51353" formatCode="General">
                  <c:v>34.5608</c:v>
                </c:pt>
                <c:pt idx="51354" formatCode="General">
                  <c:v>34.561500000000002</c:v>
                </c:pt>
                <c:pt idx="51355" formatCode="General">
                  <c:v>34.562199999999997</c:v>
                </c:pt>
                <c:pt idx="51356" formatCode="General">
                  <c:v>34.562899999999999</c:v>
                </c:pt>
                <c:pt idx="51357" formatCode="General">
                  <c:v>34.563499999999998</c:v>
                </c:pt>
                <c:pt idx="51358" formatCode="General">
                  <c:v>34.5642</c:v>
                </c:pt>
                <c:pt idx="51359" formatCode="General">
                  <c:v>34.564900000000002</c:v>
                </c:pt>
                <c:pt idx="51360" formatCode="General">
                  <c:v>34.5655</c:v>
                </c:pt>
                <c:pt idx="51361" formatCode="General">
                  <c:v>34.566200000000002</c:v>
                </c:pt>
                <c:pt idx="51362" formatCode="General">
                  <c:v>34.566899999999997</c:v>
                </c:pt>
                <c:pt idx="51363" formatCode="General">
                  <c:v>34.567599999999999</c:v>
                </c:pt>
                <c:pt idx="51364" formatCode="General">
                  <c:v>34.568199999999997</c:v>
                </c:pt>
                <c:pt idx="51365" formatCode="General">
                  <c:v>34.568899999999999</c:v>
                </c:pt>
                <c:pt idx="51366" formatCode="General">
                  <c:v>34.569600000000001</c:v>
                </c:pt>
                <c:pt idx="51367" formatCode="General">
                  <c:v>34.570300000000003</c:v>
                </c:pt>
                <c:pt idx="51368" formatCode="General">
                  <c:v>34.570900000000002</c:v>
                </c:pt>
                <c:pt idx="51369" formatCode="General">
                  <c:v>34.571599999999997</c:v>
                </c:pt>
                <c:pt idx="51370" formatCode="General">
                  <c:v>34.572299999999998</c:v>
                </c:pt>
                <c:pt idx="51371" formatCode="General">
                  <c:v>34.572899999999997</c:v>
                </c:pt>
                <c:pt idx="51372" formatCode="General">
                  <c:v>34.573599999999999</c:v>
                </c:pt>
                <c:pt idx="51373" formatCode="General">
                  <c:v>34.574300000000001</c:v>
                </c:pt>
                <c:pt idx="51374" formatCode="General">
                  <c:v>34.575000000000003</c:v>
                </c:pt>
                <c:pt idx="51375" formatCode="General">
                  <c:v>34.575600000000001</c:v>
                </c:pt>
                <c:pt idx="51376" formatCode="General">
                  <c:v>34.576300000000003</c:v>
                </c:pt>
                <c:pt idx="51377" formatCode="General">
                  <c:v>34.576999999999998</c:v>
                </c:pt>
                <c:pt idx="51378" formatCode="General">
                  <c:v>34.5777</c:v>
                </c:pt>
                <c:pt idx="51379" formatCode="General">
                  <c:v>34.578299999999999</c:v>
                </c:pt>
                <c:pt idx="51380" formatCode="General">
                  <c:v>34.579000000000001</c:v>
                </c:pt>
                <c:pt idx="51381" formatCode="General">
                  <c:v>34.579700000000003</c:v>
                </c:pt>
                <c:pt idx="51382" formatCode="General">
                  <c:v>34.580399999999997</c:v>
                </c:pt>
                <c:pt idx="51383" formatCode="General">
                  <c:v>34.581000000000003</c:v>
                </c:pt>
                <c:pt idx="51384" formatCode="General">
                  <c:v>34.581699999999998</c:v>
                </c:pt>
                <c:pt idx="51385" formatCode="General">
                  <c:v>34.5824</c:v>
                </c:pt>
                <c:pt idx="51386" formatCode="General">
                  <c:v>34.582999999999998</c:v>
                </c:pt>
                <c:pt idx="51387" formatCode="General">
                  <c:v>34.5837</c:v>
                </c:pt>
                <c:pt idx="51388" formatCode="General">
                  <c:v>34.584400000000002</c:v>
                </c:pt>
                <c:pt idx="51389" formatCode="General">
                  <c:v>34.585099999999997</c:v>
                </c:pt>
                <c:pt idx="51390" formatCode="General">
                  <c:v>34.585700000000003</c:v>
                </c:pt>
                <c:pt idx="51391" formatCode="General">
                  <c:v>34.586399999999998</c:v>
                </c:pt>
                <c:pt idx="51392" formatCode="General">
                  <c:v>34.5871</c:v>
                </c:pt>
                <c:pt idx="51393" formatCode="General">
                  <c:v>34.587800000000001</c:v>
                </c:pt>
                <c:pt idx="51394" formatCode="General">
                  <c:v>34.5884</c:v>
                </c:pt>
                <c:pt idx="51395" formatCode="General">
                  <c:v>34.589100000000002</c:v>
                </c:pt>
                <c:pt idx="51396" formatCode="General">
                  <c:v>34.589799999999997</c:v>
                </c:pt>
                <c:pt idx="51397" formatCode="General">
                  <c:v>34.590400000000002</c:v>
                </c:pt>
                <c:pt idx="51398" formatCode="General">
                  <c:v>34.591099999999997</c:v>
                </c:pt>
                <c:pt idx="51399" formatCode="General">
                  <c:v>34.591799999999999</c:v>
                </c:pt>
                <c:pt idx="51400" formatCode="General">
                  <c:v>34.592500000000001</c:v>
                </c:pt>
                <c:pt idx="51401" formatCode="General">
                  <c:v>34.5931</c:v>
                </c:pt>
                <c:pt idx="51402" formatCode="General">
                  <c:v>34.593800000000002</c:v>
                </c:pt>
                <c:pt idx="51403" formatCode="General">
                  <c:v>34.594499999999996</c:v>
                </c:pt>
                <c:pt idx="51404" formatCode="General">
                  <c:v>34.595199999999998</c:v>
                </c:pt>
                <c:pt idx="51405" formatCode="General">
                  <c:v>34.595799999999997</c:v>
                </c:pt>
                <c:pt idx="51406" formatCode="General">
                  <c:v>34.596499999999999</c:v>
                </c:pt>
                <c:pt idx="51407" formatCode="General">
                  <c:v>34.597200000000001</c:v>
                </c:pt>
                <c:pt idx="51408" formatCode="General">
                  <c:v>34.597799999999999</c:v>
                </c:pt>
                <c:pt idx="51409" formatCode="General">
                  <c:v>34.598500000000001</c:v>
                </c:pt>
                <c:pt idx="51410" formatCode="General">
                  <c:v>34.599200000000003</c:v>
                </c:pt>
                <c:pt idx="51411" formatCode="General">
                  <c:v>34.599899999999998</c:v>
                </c:pt>
                <c:pt idx="51412" formatCode="General">
                  <c:v>34.600499999999997</c:v>
                </c:pt>
                <c:pt idx="51413" formatCode="General">
                  <c:v>34.601199999999999</c:v>
                </c:pt>
                <c:pt idx="51414" formatCode="General">
                  <c:v>34.601900000000001</c:v>
                </c:pt>
                <c:pt idx="51415" formatCode="General">
                  <c:v>34.602600000000002</c:v>
                </c:pt>
                <c:pt idx="51416" formatCode="General">
                  <c:v>34.603200000000001</c:v>
                </c:pt>
                <c:pt idx="51417" formatCode="General">
                  <c:v>34.603900000000003</c:v>
                </c:pt>
                <c:pt idx="51418" formatCode="General">
                  <c:v>34.604599999999998</c:v>
                </c:pt>
                <c:pt idx="51419" formatCode="General">
                  <c:v>34.6053</c:v>
                </c:pt>
                <c:pt idx="51420" formatCode="General">
                  <c:v>34.605899999999998</c:v>
                </c:pt>
                <c:pt idx="51421" formatCode="General">
                  <c:v>34.6066</c:v>
                </c:pt>
                <c:pt idx="51422" formatCode="General">
                  <c:v>34.607300000000002</c:v>
                </c:pt>
                <c:pt idx="51423" formatCode="General">
                  <c:v>34.607900000000001</c:v>
                </c:pt>
                <c:pt idx="51424" formatCode="General">
                  <c:v>34.608600000000003</c:v>
                </c:pt>
                <c:pt idx="51425" formatCode="General">
                  <c:v>34.609299999999998</c:v>
                </c:pt>
                <c:pt idx="51426" formatCode="General">
                  <c:v>34.61</c:v>
                </c:pt>
                <c:pt idx="51427" formatCode="General">
                  <c:v>34.610599999999998</c:v>
                </c:pt>
                <c:pt idx="51428" formatCode="General">
                  <c:v>34.6113</c:v>
                </c:pt>
                <c:pt idx="51429" formatCode="General">
                  <c:v>34.612000000000002</c:v>
                </c:pt>
                <c:pt idx="51430" formatCode="General">
                  <c:v>34.612699999999997</c:v>
                </c:pt>
                <c:pt idx="51431" formatCode="General">
                  <c:v>34.613300000000002</c:v>
                </c:pt>
                <c:pt idx="51432" formatCode="General">
                  <c:v>34.613999999999997</c:v>
                </c:pt>
                <c:pt idx="51433" formatCode="General">
                  <c:v>34.614699999999999</c:v>
                </c:pt>
                <c:pt idx="51434" formatCode="General">
                  <c:v>34.615299999999998</c:v>
                </c:pt>
                <c:pt idx="51435" formatCode="General">
                  <c:v>34.616</c:v>
                </c:pt>
                <c:pt idx="51436" formatCode="General">
                  <c:v>34.616700000000002</c:v>
                </c:pt>
                <c:pt idx="51437" formatCode="General">
                  <c:v>34.617400000000004</c:v>
                </c:pt>
                <c:pt idx="51438" formatCode="General">
                  <c:v>34.618000000000002</c:v>
                </c:pt>
                <c:pt idx="51439" formatCode="General">
                  <c:v>34.618699999999997</c:v>
                </c:pt>
                <c:pt idx="51440" formatCode="General">
                  <c:v>34.619399999999999</c:v>
                </c:pt>
                <c:pt idx="51441" formatCode="General">
                  <c:v>34.620100000000001</c:v>
                </c:pt>
                <c:pt idx="51442" formatCode="General">
                  <c:v>34.620699999999999</c:v>
                </c:pt>
                <c:pt idx="51443" formatCode="General">
                  <c:v>34.621400000000001</c:v>
                </c:pt>
                <c:pt idx="51444" formatCode="General">
                  <c:v>34.622100000000003</c:v>
                </c:pt>
                <c:pt idx="51445" formatCode="General">
                  <c:v>34.622700000000002</c:v>
                </c:pt>
                <c:pt idx="51446" formatCode="General">
                  <c:v>34.623399999999997</c:v>
                </c:pt>
                <c:pt idx="51447" formatCode="General">
                  <c:v>34.624099999999999</c:v>
                </c:pt>
                <c:pt idx="51448" formatCode="General">
                  <c:v>34.6248</c:v>
                </c:pt>
                <c:pt idx="51449" formatCode="General">
                  <c:v>34.625399999999999</c:v>
                </c:pt>
                <c:pt idx="51450" formatCode="General">
                  <c:v>34.626100000000001</c:v>
                </c:pt>
                <c:pt idx="51451" formatCode="General">
                  <c:v>34.626800000000003</c:v>
                </c:pt>
                <c:pt idx="51452" formatCode="General">
                  <c:v>34.627499999999998</c:v>
                </c:pt>
                <c:pt idx="51453" formatCode="General">
                  <c:v>34.628100000000003</c:v>
                </c:pt>
                <c:pt idx="51454" formatCode="General">
                  <c:v>34.628799999999998</c:v>
                </c:pt>
                <c:pt idx="51455" formatCode="General">
                  <c:v>34.6295</c:v>
                </c:pt>
                <c:pt idx="51456" formatCode="General">
                  <c:v>34.630200000000002</c:v>
                </c:pt>
                <c:pt idx="51457" formatCode="General">
                  <c:v>34.630800000000001</c:v>
                </c:pt>
                <c:pt idx="51458" formatCode="General">
                  <c:v>34.631500000000003</c:v>
                </c:pt>
                <c:pt idx="51459" formatCode="General">
                  <c:v>34.632199999999997</c:v>
                </c:pt>
                <c:pt idx="51460" formatCode="General">
                  <c:v>34.632800000000003</c:v>
                </c:pt>
                <c:pt idx="51461" formatCode="General">
                  <c:v>34.633499999999998</c:v>
                </c:pt>
                <c:pt idx="51462" formatCode="General">
                  <c:v>34.6342</c:v>
                </c:pt>
                <c:pt idx="51463" formatCode="General">
                  <c:v>34.634900000000002</c:v>
                </c:pt>
                <c:pt idx="51464" formatCode="General">
                  <c:v>34.6355</c:v>
                </c:pt>
                <c:pt idx="51465" formatCode="General">
                  <c:v>34.636200000000002</c:v>
                </c:pt>
                <c:pt idx="51466" formatCode="General">
                  <c:v>34.636899999999997</c:v>
                </c:pt>
                <c:pt idx="51467" formatCode="General">
                  <c:v>34.637599999999999</c:v>
                </c:pt>
                <c:pt idx="51468" formatCode="General">
                  <c:v>34.638199999999998</c:v>
                </c:pt>
                <c:pt idx="51469" formatCode="General">
                  <c:v>34.6389</c:v>
                </c:pt>
                <c:pt idx="51470" formatCode="General">
                  <c:v>34.639600000000002</c:v>
                </c:pt>
                <c:pt idx="51471" formatCode="General">
                  <c:v>34.6402</c:v>
                </c:pt>
                <c:pt idx="51472" formatCode="General">
                  <c:v>34.640900000000002</c:v>
                </c:pt>
                <c:pt idx="51473" formatCode="General">
                  <c:v>34.641599999999997</c:v>
                </c:pt>
                <c:pt idx="51474" formatCode="General">
                  <c:v>34.642299999999999</c:v>
                </c:pt>
                <c:pt idx="51475" formatCode="General">
                  <c:v>34.642899999999997</c:v>
                </c:pt>
                <c:pt idx="51476" formatCode="General">
                  <c:v>34.643599999999999</c:v>
                </c:pt>
                <c:pt idx="51477" formatCode="General">
                  <c:v>34.644300000000001</c:v>
                </c:pt>
                <c:pt idx="51478" formatCode="General">
                  <c:v>34.645000000000003</c:v>
                </c:pt>
                <c:pt idx="51479" formatCode="General">
                  <c:v>34.645600000000002</c:v>
                </c:pt>
                <c:pt idx="51480" formatCode="General">
                  <c:v>34.646299999999997</c:v>
                </c:pt>
                <c:pt idx="51481" formatCode="General">
                  <c:v>34.646999999999998</c:v>
                </c:pt>
                <c:pt idx="51482" formatCode="General">
                  <c:v>34.6477</c:v>
                </c:pt>
                <c:pt idx="51483" formatCode="General">
                  <c:v>34.648299999999999</c:v>
                </c:pt>
                <c:pt idx="51484" formatCode="General">
                  <c:v>34.649000000000001</c:v>
                </c:pt>
                <c:pt idx="51485" formatCode="General">
                  <c:v>34.649700000000003</c:v>
                </c:pt>
                <c:pt idx="51486" formatCode="General">
                  <c:v>34.650300000000001</c:v>
                </c:pt>
                <c:pt idx="51487" formatCode="General">
                  <c:v>34.651000000000003</c:v>
                </c:pt>
                <c:pt idx="51488" formatCode="General">
                  <c:v>34.651699999999998</c:v>
                </c:pt>
                <c:pt idx="51489" formatCode="General">
                  <c:v>34.6524</c:v>
                </c:pt>
                <c:pt idx="51490" formatCode="General">
                  <c:v>34.652999999999999</c:v>
                </c:pt>
                <c:pt idx="51491" formatCode="General">
                  <c:v>34.653700000000001</c:v>
                </c:pt>
                <c:pt idx="51492" formatCode="General">
                  <c:v>34.654400000000003</c:v>
                </c:pt>
                <c:pt idx="51493" formatCode="General">
                  <c:v>34.655099999999997</c:v>
                </c:pt>
                <c:pt idx="51494" formatCode="General">
                  <c:v>34.655700000000003</c:v>
                </c:pt>
                <c:pt idx="51495" formatCode="General">
                  <c:v>34.656399999999998</c:v>
                </c:pt>
                <c:pt idx="51496" formatCode="General">
                  <c:v>34.6571</c:v>
                </c:pt>
                <c:pt idx="51497" formatCode="General">
                  <c:v>34.657699999999998</c:v>
                </c:pt>
                <c:pt idx="51498" formatCode="General">
                  <c:v>34.6584</c:v>
                </c:pt>
                <c:pt idx="51499" formatCode="General">
                  <c:v>34.659100000000002</c:v>
                </c:pt>
                <c:pt idx="51500" formatCode="General">
                  <c:v>34.659799999999997</c:v>
                </c:pt>
                <c:pt idx="51501" formatCode="General">
                  <c:v>34.660400000000003</c:v>
                </c:pt>
                <c:pt idx="51502" formatCode="General">
                  <c:v>34.661099999999998</c:v>
                </c:pt>
                <c:pt idx="51503" formatCode="General">
                  <c:v>34.661799999999999</c:v>
                </c:pt>
                <c:pt idx="51504" formatCode="General">
                  <c:v>34.662500000000001</c:v>
                </c:pt>
                <c:pt idx="51505" formatCode="General">
                  <c:v>34.6631</c:v>
                </c:pt>
                <c:pt idx="51506" formatCode="General">
                  <c:v>34.663800000000002</c:v>
                </c:pt>
                <c:pt idx="51507" formatCode="General">
                  <c:v>34.664499999999997</c:v>
                </c:pt>
                <c:pt idx="51508" formatCode="General">
                  <c:v>34.665100000000002</c:v>
                </c:pt>
                <c:pt idx="51509" formatCode="General">
                  <c:v>34.665799999999997</c:v>
                </c:pt>
                <c:pt idx="51510" formatCode="General">
                  <c:v>34.666499999999999</c:v>
                </c:pt>
                <c:pt idx="51511" formatCode="General">
                  <c:v>34.667200000000001</c:v>
                </c:pt>
                <c:pt idx="51512" formatCode="General">
                  <c:v>34.6678</c:v>
                </c:pt>
                <c:pt idx="51513" formatCode="General">
                  <c:v>34.668500000000002</c:v>
                </c:pt>
                <c:pt idx="51514" formatCode="General">
                  <c:v>34.669199999999996</c:v>
                </c:pt>
                <c:pt idx="51515" formatCode="General">
                  <c:v>34.669899999999998</c:v>
                </c:pt>
                <c:pt idx="51516" formatCode="General">
                  <c:v>34.670499999999997</c:v>
                </c:pt>
                <c:pt idx="51517" formatCode="General">
                  <c:v>34.671199999999999</c:v>
                </c:pt>
                <c:pt idx="51518" formatCode="General">
                  <c:v>34.671900000000001</c:v>
                </c:pt>
                <c:pt idx="51519" formatCode="General">
                  <c:v>34.672600000000003</c:v>
                </c:pt>
                <c:pt idx="51520" formatCode="General">
                  <c:v>34.673200000000001</c:v>
                </c:pt>
                <c:pt idx="51521" formatCode="General">
                  <c:v>34.673900000000003</c:v>
                </c:pt>
                <c:pt idx="51522" formatCode="General">
                  <c:v>34.674599999999998</c:v>
                </c:pt>
                <c:pt idx="51523" formatCode="General">
                  <c:v>34.675199999999997</c:v>
                </c:pt>
                <c:pt idx="51524" formatCode="General">
                  <c:v>34.675899999999999</c:v>
                </c:pt>
                <c:pt idx="51525" formatCode="General">
                  <c:v>34.676600000000001</c:v>
                </c:pt>
                <c:pt idx="51526" formatCode="General">
                  <c:v>34.677300000000002</c:v>
                </c:pt>
                <c:pt idx="51527" formatCode="General">
                  <c:v>34.677900000000001</c:v>
                </c:pt>
                <c:pt idx="51528" formatCode="General">
                  <c:v>34.678600000000003</c:v>
                </c:pt>
                <c:pt idx="51529" formatCode="General">
                  <c:v>34.679299999999998</c:v>
                </c:pt>
                <c:pt idx="51530" formatCode="General">
                  <c:v>34.68</c:v>
                </c:pt>
                <c:pt idx="51531" formatCode="General">
                  <c:v>34.680599999999998</c:v>
                </c:pt>
                <c:pt idx="51532" formatCode="General">
                  <c:v>34.6813</c:v>
                </c:pt>
                <c:pt idx="51533" formatCode="General">
                  <c:v>34.682000000000002</c:v>
                </c:pt>
                <c:pt idx="51534" formatCode="General">
                  <c:v>34.682600000000001</c:v>
                </c:pt>
                <c:pt idx="51535" formatCode="General">
                  <c:v>34.683300000000003</c:v>
                </c:pt>
                <c:pt idx="51536" formatCode="General">
                  <c:v>34.683999999999997</c:v>
                </c:pt>
                <c:pt idx="51537" formatCode="General">
                  <c:v>34.684699999999999</c:v>
                </c:pt>
                <c:pt idx="51538" formatCode="General">
                  <c:v>34.685299999999998</c:v>
                </c:pt>
                <c:pt idx="51539" formatCode="General">
                  <c:v>34.686</c:v>
                </c:pt>
                <c:pt idx="51540" formatCode="General">
                  <c:v>34.686700000000002</c:v>
                </c:pt>
                <c:pt idx="51541" formatCode="General">
                  <c:v>34.687399999999997</c:v>
                </c:pt>
                <c:pt idx="51542" formatCode="General">
                  <c:v>34.688000000000002</c:v>
                </c:pt>
                <c:pt idx="51543" formatCode="General">
                  <c:v>34.688699999999997</c:v>
                </c:pt>
                <c:pt idx="51544" formatCode="General">
                  <c:v>34.689399999999999</c:v>
                </c:pt>
                <c:pt idx="51545" formatCode="General">
                  <c:v>34.690100000000001</c:v>
                </c:pt>
                <c:pt idx="51546" formatCode="General">
                  <c:v>34.6907</c:v>
                </c:pt>
                <c:pt idx="51547" formatCode="General">
                  <c:v>34.691400000000002</c:v>
                </c:pt>
                <c:pt idx="51548" formatCode="General">
                  <c:v>34.692100000000003</c:v>
                </c:pt>
                <c:pt idx="51549" formatCode="General">
                  <c:v>34.692700000000002</c:v>
                </c:pt>
                <c:pt idx="51550" formatCode="General">
                  <c:v>34.693399999999997</c:v>
                </c:pt>
                <c:pt idx="51551" formatCode="General">
                  <c:v>34.694099999999999</c:v>
                </c:pt>
                <c:pt idx="51552" formatCode="General">
                  <c:v>34.694800000000001</c:v>
                </c:pt>
                <c:pt idx="51553" formatCode="General">
                  <c:v>34.695399999999999</c:v>
                </c:pt>
                <c:pt idx="51554" formatCode="General">
                  <c:v>34.696100000000001</c:v>
                </c:pt>
                <c:pt idx="51555" formatCode="General">
                  <c:v>34.696800000000003</c:v>
                </c:pt>
                <c:pt idx="51556" formatCode="General">
                  <c:v>34.697499999999998</c:v>
                </c:pt>
                <c:pt idx="51557" formatCode="General">
                  <c:v>34.698099999999997</c:v>
                </c:pt>
                <c:pt idx="51558" formatCode="General">
                  <c:v>34.698799999999999</c:v>
                </c:pt>
                <c:pt idx="51559" formatCode="General">
                  <c:v>34.6995</c:v>
                </c:pt>
                <c:pt idx="51560" formatCode="General">
                  <c:v>34.700099999999999</c:v>
                </c:pt>
                <c:pt idx="51561" formatCode="General">
                  <c:v>34.700800000000001</c:v>
                </c:pt>
                <c:pt idx="51562" formatCode="General">
                  <c:v>34.701500000000003</c:v>
                </c:pt>
                <c:pt idx="51563" formatCode="General">
                  <c:v>34.702199999999998</c:v>
                </c:pt>
                <c:pt idx="51564" formatCode="General">
                  <c:v>34.702800000000003</c:v>
                </c:pt>
                <c:pt idx="51565" formatCode="General">
                  <c:v>34.703499999999998</c:v>
                </c:pt>
                <c:pt idx="51566" formatCode="General">
                  <c:v>34.7042</c:v>
                </c:pt>
                <c:pt idx="51567" formatCode="General">
                  <c:v>34.704900000000002</c:v>
                </c:pt>
                <c:pt idx="51568" formatCode="General">
                  <c:v>34.705500000000001</c:v>
                </c:pt>
                <c:pt idx="51569" formatCode="General">
                  <c:v>34.706200000000003</c:v>
                </c:pt>
                <c:pt idx="51570" formatCode="General">
                  <c:v>34.706899999999997</c:v>
                </c:pt>
                <c:pt idx="51571" formatCode="General">
                  <c:v>34.707500000000003</c:v>
                </c:pt>
                <c:pt idx="51572" formatCode="General">
                  <c:v>34.708199999999998</c:v>
                </c:pt>
                <c:pt idx="51573" formatCode="General">
                  <c:v>34.7089</c:v>
                </c:pt>
                <c:pt idx="51574" formatCode="General">
                  <c:v>34.709600000000002</c:v>
                </c:pt>
                <c:pt idx="51575" formatCode="General">
                  <c:v>34.7102</c:v>
                </c:pt>
                <c:pt idx="51576" formatCode="General">
                  <c:v>34.710900000000002</c:v>
                </c:pt>
                <c:pt idx="51577" formatCode="General">
                  <c:v>34.711599999999997</c:v>
                </c:pt>
                <c:pt idx="51578" formatCode="General">
                  <c:v>34.712299999999999</c:v>
                </c:pt>
                <c:pt idx="51579" formatCode="General">
                  <c:v>34.712899999999998</c:v>
                </c:pt>
                <c:pt idx="51580" formatCode="General">
                  <c:v>34.7136</c:v>
                </c:pt>
                <c:pt idx="51581" formatCode="General">
                  <c:v>34.714300000000001</c:v>
                </c:pt>
                <c:pt idx="51582" formatCode="General">
                  <c:v>34.715000000000003</c:v>
                </c:pt>
                <c:pt idx="51583" formatCode="General">
                  <c:v>34.715600000000002</c:v>
                </c:pt>
                <c:pt idx="51584" formatCode="General">
                  <c:v>34.716299999999997</c:v>
                </c:pt>
                <c:pt idx="51585" formatCode="General">
                  <c:v>34.716999999999999</c:v>
                </c:pt>
                <c:pt idx="51586" formatCode="General">
                  <c:v>34.717599999999997</c:v>
                </c:pt>
                <c:pt idx="51587" formatCode="General">
                  <c:v>34.718299999999999</c:v>
                </c:pt>
                <c:pt idx="51588" formatCode="General">
                  <c:v>34.719000000000001</c:v>
                </c:pt>
                <c:pt idx="51589" formatCode="General">
                  <c:v>34.719700000000003</c:v>
                </c:pt>
                <c:pt idx="51590" formatCode="General">
                  <c:v>34.720300000000002</c:v>
                </c:pt>
                <c:pt idx="51591" formatCode="General">
                  <c:v>34.720999999999997</c:v>
                </c:pt>
                <c:pt idx="51592" formatCode="General">
                  <c:v>34.721699999999998</c:v>
                </c:pt>
                <c:pt idx="51593" formatCode="General">
                  <c:v>34.7224</c:v>
                </c:pt>
                <c:pt idx="51594" formatCode="General">
                  <c:v>34.722999999999999</c:v>
                </c:pt>
                <c:pt idx="51595" formatCode="General">
                  <c:v>34.723700000000001</c:v>
                </c:pt>
                <c:pt idx="51596" formatCode="General">
                  <c:v>34.724400000000003</c:v>
                </c:pt>
                <c:pt idx="51597" formatCode="General">
                  <c:v>34.725000000000001</c:v>
                </c:pt>
                <c:pt idx="51598" formatCode="General">
                  <c:v>34.725700000000003</c:v>
                </c:pt>
                <c:pt idx="51599" formatCode="General">
                  <c:v>34.726399999999998</c:v>
                </c:pt>
                <c:pt idx="51600" formatCode="General">
                  <c:v>34.7271</c:v>
                </c:pt>
                <c:pt idx="51601" formatCode="General">
                  <c:v>34.727699999999999</c:v>
                </c:pt>
                <c:pt idx="51602" formatCode="General">
                  <c:v>34.728400000000001</c:v>
                </c:pt>
                <c:pt idx="51603" formatCode="General">
                  <c:v>34.729100000000003</c:v>
                </c:pt>
                <c:pt idx="51604" formatCode="General">
                  <c:v>34.729799999999997</c:v>
                </c:pt>
                <c:pt idx="51605" formatCode="General">
                  <c:v>34.730400000000003</c:v>
                </c:pt>
                <c:pt idx="51606" formatCode="General">
                  <c:v>34.731099999999998</c:v>
                </c:pt>
                <c:pt idx="51607" formatCode="General">
                  <c:v>34.7318</c:v>
                </c:pt>
                <c:pt idx="51608" formatCode="General">
                  <c:v>34.732399999999998</c:v>
                </c:pt>
                <c:pt idx="51609" formatCode="General">
                  <c:v>34.7331</c:v>
                </c:pt>
                <c:pt idx="51610" formatCode="General">
                  <c:v>34.733800000000002</c:v>
                </c:pt>
                <c:pt idx="51611" formatCode="General">
                  <c:v>34.734499999999997</c:v>
                </c:pt>
                <c:pt idx="51612" formatCode="General">
                  <c:v>34.735100000000003</c:v>
                </c:pt>
                <c:pt idx="51613" formatCode="General">
                  <c:v>34.735799999999998</c:v>
                </c:pt>
                <c:pt idx="51614" formatCode="General">
                  <c:v>34.736499999999999</c:v>
                </c:pt>
                <c:pt idx="51615" formatCode="General">
                  <c:v>34.737200000000001</c:v>
                </c:pt>
                <c:pt idx="51616" formatCode="General">
                  <c:v>34.7378</c:v>
                </c:pt>
                <c:pt idx="51617" formatCode="General">
                  <c:v>34.738500000000002</c:v>
                </c:pt>
                <c:pt idx="51618" formatCode="General">
                  <c:v>34.739199999999997</c:v>
                </c:pt>
                <c:pt idx="51619" formatCode="General">
                  <c:v>34.739899999999999</c:v>
                </c:pt>
                <c:pt idx="51620" formatCode="General">
                  <c:v>34.740499999999997</c:v>
                </c:pt>
                <c:pt idx="51621" formatCode="General">
                  <c:v>34.741199999999999</c:v>
                </c:pt>
                <c:pt idx="51622" formatCode="General">
                  <c:v>34.741900000000001</c:v>
                </c:pt>
                <c:pt idx="51623" formatCode="General">
                  <c:v>34.7425</c:v>
                </c:pt>
                <c:pt idx="51624" formatCode="General">
                  <c:v>34.743200000000002</c:v>
                </c:pt>
                <c:pt idx="51625" formatCode="General">
                  <c:v>34.743899999999996</c:v>
                </c:pt>
                <c:pt idx="51626" formatCode="General">
                  <c:v>34.744599999999998</c:v>
                </c:pt>
                <c:pt idx="51627" formatCode="General">
                  <c:v>34.745199999999997</c:v>
                </c:pt>
                <c:pt idx="51628" formatCode="General">
                  <c:v>34.745899999999999</c:v>
                </c:pt>
                <c:pt idx="51629" formatCode="General">
                  <c:v>34.746600000000001</c:v>
                </c:pt>
                <c:pt idx="51630" formatCode="General">
                  <c:v>34.747300000000003</c:v>
                </c:pt>
                <c:pt idx="51631" formatCode="General">
                  <c:v>34.747900000000001</c:v>
                </c:pt>
                <c:pt idx="51632" formatCode="General">
                  <c:v>34.748600000000003</c:v>
                </c:pt>
                <c:pt idx="51633" formatCode="General">
                  <c:v>34.749299999999998</c:v>
                </c:pt>
                <c:pt idx="51634" formatCode="General">
                  <c:v>34.749899999999997</c:v>
                </c:pt>
                <c:pt idx="51635" formatCode="General">
                  <c:v>34.750599999999999</c:v>
                </c:pt>
                <c:pt idx="51636" formatCode="General">
                  <c:v>34.751300000000001</c:v>
                </c:pt>
                <c:pt idx="51637" formatCode="General">
                  <c:v>34.752000000000002</c:v>
                </c:pt>
                <c:pt idx="51638" formatCode="General">
                  <c:v>34.752600000000001</c:v>
                </c:pt>
                <c:pt idx="51639" formatCode="General">
                  <c:v>34.753300000000003</c:v>
                </c:pt>
                <c:pt idx="51640" formatCode="General">
                  <c:v>34.753999999999998</c:v>
                </c:pt>
                <c:pt idx="51641" formatCode="General">
                  <c:v>34.7547</c:v>
                </c:pt>
                <c:pt idx="51642" formatCode="General">
                  <c:v>34.755299999999998</c:v>
                </c:pt>
                <c:pt idx="51643" formatCode="General">
                  <c:v>34.756</c:v>
                </c:pt>
                <c:pt idx="51644" formatCode="General">
                  <c:v>34.756700000000002</c:v>
                </c:pt>
                <c:pt idx="51645" formatCode="General">
                  <c:v>34.757399999999997</c:v>
                </c:pt>
                <c:pt idx="51646" formatCode="General">
                  <c:v>34.758000000000003</c:v>
                </c:pt>
                <c:pt idx="51647" formatCode="General">
                  <c:v>34.758699999999997</c:v>
                </c:pt>
                <c:pt idx="51648" formatCode="General">
                  <c:v>34.759399999999999</c:v>
                </c:pt>
                <c:pt idx="51649" formatCode="General">
                  <c:v>34.76</c:v>
                </c:pt>
                <c:pt idx="51650" formatCode="General">
                  <c:v>34.7607</c:v>
                </c:pt>
                <c:pt idx="51651" formatCode="General">
                  <c:v>34.761400000000002</c:v>
                </c:pt>
                <c:pt idx="51652" formatCode="General">
                  <c:v>34.762099999999997</c:v>
                </c:pt>
                <c:pt idx="51653" formatCode="General">
                  <c:v>34.762700000000002</c:v>
                </c:pt>
                <c:pt idx="51654" formatCode="General">
                  <c:v>34.763399999999997</c:v>
                </c:pt>
                <c:pt idx="51655" formatCode="General">
                  <c:v>34.764099999999999</c:v>
                </c:pt>
                <c:pt idx="51656" formatCode="General">
                  <c:v>34.764800000000001</c:v>
                </c:pt>
                <c:pt idx="51657" formatCode="General">
                  <c:v>34.7654</c:v>
                </c:pt>
                <c:pt idx="51658" formatCode="General">
                  <c:v>34.766100000000002</c:v>
                </c:pt>
                <c:pt idx="51659" formatCode="General">
                  <c:v>34.766800000000003</c:v>
                </c:pt>
                <c:pt idx="51660" formatCode="General">
                  <c:v>34.767400000000002</c:v>
                </c:pt>
                <c:pt idx="51661" formatCode="General">
                  <c:v>34.768099999999997</c:v>
                </c:pt>
                <c:pt idx="51662" formatCode="General">
                  <c:v>34.768799999999999</c:v>
                </c:pt>
                <c:pt idx="51663" formatCode="General">
                  <c:v>34.769500000000001</c:v>
                </c:pt>
                <c:pt idx="51664" formatCode="General">
                  <c:v>34.770099999999999</c:v>
                </c:pt>
                <c:pt idx="51665" formatCode="General">
                  <c:v>34.770800000000001</c:v>
                </c:pt>
                <c:pt idx="51666" formatCode="General">
                  <c:v>34.771500000000003</c:v>
                </c:pt>
                <c:pt idx="51667" formatCode="General">
                  <c:v>34.772199999999998</c:v>
                </c:pt>
                <c:pt idx="51668" formatCode="General">
                  <c:v>34.772799999999997</c:v>
                </c:pt>
                <c:pt idx="51669" formatCode="General">
                  <c:v>34.773499999999999</c:v>
                </c:pt>
                <c:pt idx="51670" formatCode="General">
                  <c:v>34.7742</c:v>
                </c:pt>
                <c:pt idx="51671" formatCode="General">
                  <c:v>34.774799999999999</c:v>
                </c:pt>
                <c:pt idx="51672" formatCode="General">
                  <c:v>34.775500000000001</c:v>
                </c:pt>
                <c:pt idx="51673" formatCode="General">
                  <c:v>34.776200000000003</c:v>
                </c:pt>
                <c:pt idx="51674" formatCode="General">
                  <c:v>34.776899999999998</c:v>
                </c:pt>
                <c:pt idx="51675" formatCode="General">
                  <c:v>34.777500000000003</c:v>
                </c:pt>
                <c:pt idx="51676" formatCode="General">
                  <c:v>34.778199999999998</c:v>
                </c:pt>
                <c:pt idx="51677" formatCode="General">
                  <c:v>34.7789</c:v>
                </c:pt>
                <c:pt idx="51678" formatCode="General">
                  <c:v>34.779600000000002</c:v>
                </c:pt>
                <c:pt idx="51679" formatCode="General">
                  <c:v>34.780200000000001</c:v>
                </c:pt>
                <c:pt idx="51680" formatCode="General">
                  <c:v>34.780900000000003</c:v>
                </c:pt>
                <c:pt idx="51681" formatCode="General">
                  <c:v>34.781599999999997</c:v>
                </c:pt>
                <c:pt idx="51682" formatCode="General">
                  <c:v>34.782299999999999</c:v>
                </c:pt>
                <c:pt idx="51683" formatCode="General">
                  <c:v>34.782899999999998</c:v>
                </c:pt>
                <c:pt idx="51684" formatCode="General">
                  <c:v>34.7836</c:v>
                </c:pt>
                <c:pt idx="51685" formatCode="General">
                  <c:v>34.784300000000002</c:v>
                </c:pt>
                <c:pt idx="51686" formatCode="General">
                  <c:v>34.7849</c:v>
                </c:pt>
                <c:pt idx="51687" formatCode="General">
                  <c:v>34.785600000000002</c:v>
                </c:pt>
                <c:pt idx="51688" formatCode="General">
                  <c:v>34.786299999999997</c:v>
                </c:pt>
                <c:pt idx="51689" formatCode="General">
                  <c:v>34.786999999999999</c:v>
                </c:pt>
                <c:pt idx="51690" formatCode="General">
                  <c:v>34.787599999999998</c:v>
                </c:pt>
                <c:pt idx="51691" formatCode="General">
                  <c:v>34.7883</c:v>
                </c:pt>
                <c:pt idx="51692" formatCode="General">
                  <c:v>34.789000000000001</c:v>
                </c:pt>
                <c:pt idx="51693" formatCode="General">
                  <c:v>34.789700000000003</c:v>
                </c:pt>
                <c:pt idx="51694" formatCode="General">
                  <c:v>34.790300000000002</c:v>
                </c:pt>
                <c:pt idx="51695" formatCode="General">
                  <c:v>34.790999999999997</c:v>
                </c:pt>
                <c:pt idx="51696" formatCode="General">
                  <c:v>34.791699999999999</c:v>
                </c:pt>
                <c:pt idx="51697" formatCode="General">
                  <c:v>34.792299999999997</c:v>
                </c:pt>
                <c:pt idx="51698" formatCode="General">
                  <c:v>34.792999999999999</c:v>
                </c:pt>
                <c:pt idx="51699" formatCode="General">
                  <c:v>34.793700000000001</c:v>
                </c:pt>
                <c:pt idx="51700" formatCode="General">
                  <c:v>34.794400000000003</c:v>
                </c:pt>
                <c:pt idx="51701" formatCode="General">
                  <c:v>34.795000000000002</c:v>
                </c:pt>
                <c:pt idx="51702" formatCode="General">
                  <c:v>34.795699999999997</c:v>
                </c:pt>
                <c:pt idx="51703" formatCode="General">
                  <c:v>34.796399999999998</c:v>
                </c:pt>
                <c:pt idx="51704" formatCode="General">
                  <c:v>34.7971</c:v>
                </c:pt>
                <c:pt idx="51705" formatCode="General">
                  <c:v>34.797699999999999</c:v>
                </c:pt>
                <c:pt idx="51706" formatCode="General">
                  <c:v>34.798400000000001</c:v>
                </c:pt>
                <c:pt idx="51707" formatCode="General">
                  <c:v>34.799100000000003</c:v>
                </c:pt>
                <c:pt idx="51708" formatCode="General">
                  <c:v>34.799700000000001</c:v>
                </c:pt>
                <c:pt idx="51709" formatCode="General">
                  <c:v>34.800400000000003</c:v>
                </c:pt>
                <c:pt idx="51710" formatCode="General">
                  <c:v>34.801099999999998</c:v>
                </c:pt>
                <c:pt idx="51711" formatCode="General">
                  <c:v>34.8018</c:v>
                </c:pt>
                <c:pt idx="51712" formatCode="General">
                  <c:v>34.802399999999999</c:v>
                </c:pt>
                <c:pt idx="51713" formatCode="General">
                  <c:v>34.803100000000001</c:v>
                </c:pt>
                <c:pt idx="51714" formatCode="General">
                  <c:v>34.803800000000003</c:v>
                </c:pt>
                <c:pt idx="51715" formatCode="General">
                  <c:v>34.804499999999997</c:v>
                </c:pt>
                <c:pt idx="51716" formatCode="General">
                  <c:v>34.805100000000003</c:v>
                </c:pt>
                <c:pt idx="51717" formatCode="General">
                  <c:v>34.805799999999998</c:v>
                </c:pt>
                <c:pt idx="51718" formatCode="General">
                  <c:v>34.8065</c:v>
                </c:pt>
                <c:pt idx="51719" formatCode="General">
                  <c:v>34.807200000000002</c:v>
                </c:pt>
                <c:pt idx="51720" formatCode="General">
                  <c:v>34.8078</c:v>
                </c:pt>
                <c:pt idx="51721" formatCode="General">
                  <c:v>34.808500000000002</c:v>
                </c:pt>
                <c:pt idx="51722" formatCode="General">
                  <c:v>34.809199999999997</c:v>
                </c:pt>
                <c:pt idx="51723" formatCode="General">
                  <c:v>34.809800000000003</c:v>
                </c:pt>
                <c:pt idx="51724" formatCode="General">
                  <c:v>34.810499999999998</c:v>
                </c:pt>
                <c:pt idx="51725" formatCode="General">
                  <c:v>34.811199999999999</c:v>
                </c:pt>
                <c:pt idx="51726" formatCode="General">
                  <c:v>34.811900000000001</c:v>
                </c:pt>
                <c:pt idx="51727" formatCode="General">
                  <c:v>34.8125</c:v>
                </c:pt>
                <c:pt idx="51728" formatCode="General">
                  <c:v>34.813200000000002</c:v>
                </c:pt>
                <c:pt idx="51729" formatCode="General">
                  <c:v>34.813899999999997</c:v>
                </c:pt>
                <c:pt idx="51730" formatCode="General">
                  <c:v>34.814599999999999</c:v>
                </c:pt>
                <c:pt idx="51731" formatCode="General">
                  <c:v>34.815199999999997</c:v>
                </c:pt>
                <c:pt idx="51732" formatCode="General">
                  <c:v>34.815899999999999</c:v>
                </c:pt>
                <c:pt idx="51733" formatCode="General">
                  <c:v>34.816600000000001</c:v>
                </c:pt>
                <c:pt idx="51734" formatCode="General">
                  <c:v>34.8172</c:v>
                </c:pt>
                <c:pt idx="51735" formatCode="General">
                  <c:v>34.817900000000002</c:v>
                </c:pt>
                <c:pt idx="51736" formatCode="General">
                  <c:v>34.818600000000004</c:v>
                </c:pt>
                <c:pt idx="51737" formatCode="General">
                  <c:v>34.819299999999998</c:v>
                </c:pt>
                <c:pt idx="51738" formatCode="General">
                  <c:v>34.819899999999997</c:v>
                </c:pt>
                <c:pt idx="51739" formatCode="General">
                  <c:v>34.820599999999999</c:v>
                </c:pt>
                <c:pt idx="51740" formatCode="General">
                  <c:v>34.821300000000001</c:v>
                </c:pt>
                <c:pt idx="51741" formatCode="General">
                  <c:v>34.822000000000003</c:v>
                </c:pt>
                <c:pt idx="51742" formatCode="General">
                  <c:v>34.822600000000001</c:v>
                </c:pt>
                <c:pt idx="51743" formatCode="General">
                  <c:v>34.823300000000003</c:v>
                </c:pt>
                <c:pt idx="51744" formatCode="General">
                  <c:v>34.823999999999998</c:v>
                </c:pt>
                <c:pt idx="51745" formatCode="General">
                  <c:v>34.8247</c:v>
                </c:pt>
                <c:pt idx="51746" formatCode="General">
                  <c:v>34.825299999999999</c:v>
                </c:pt>
                <c:pt idx="51747" formatCode="General">
                  <c:v>34.826000000000001</c:v>
                </c:pt>
                <c:pt idx="51748" formatCode="General">
                  <c:v>34.826700000000002</c:v>
                </c:pt>
                <c:pt idx="51749" formatCode="General">
                  <c:v>34.827300000000001</c:v>
                </c:pt>
                <c:pt idx="51750" formatCode="General">
                  <c:v>34.828000000000003</c:v>
                </c:pt>
                <c:pt idx="51751" formatCode="General">
                  <c:v>34.828699999999998</c:v>
                </c:pt>
                <c:pt idx="51752" formatCode="General">
                  <c:v>34.8294</c:v>
                </c:pt>
                <c:pt idx="51753" formatCode="General">
                  <c:v>34.83</c:v>
                </c:pt>
                <c:pt idx="51754" formatCode="General">
                  <c:v>34.8307</c:v>
                </c:pt>
                <c:pt idx="51755" formatCode="General">
                  <c:v>34.831400000000002</c:v>
                </c:pt>
                <c:pt idx="51756" formatCode="General">
                  <c:v>34.832099999999997</c:v>
                </c:pt>
                <c:pt idx="51757" formatCode="General">
                  <c:v>34.832700000000003</c:v>
                </c:pt>
                <c:pt idx="51758" formatCode="General">
                  <c:v>34.833399999999997</c:v>
                </c:pt>
                <c:pt idx="51759" formatCode="General">
                  <c:v>34.834099999999999</c:v>
                </c:pt>
                <c:pt idx="51760" formatCode="General">
                  <c:v>34.834699999999998</c:v>
                </c:pt>
                <c:pt idx="51761" formatCode="General">
                  <c:v>34.8354</c:v>
                </c:pt>
                <c:pt idx="51762" formatCode="General">
                  <c:v>34.836100000000002</c:v>
                </c:pt>
                <c:pt idx="51763" formatCode="General">
                  <c:v>34.836799999999997</c:v>
                </c:pt>
                <c:pt idx="51764" formatCode="General">
                  <c:v>34.837400000000002</c:v>
                </c:pt>
                <c:pt idx="51765" formatCode="General">
                  <c:v>34.838099999999997</c:v>
                </c:pt>
                <c:pt idx="51766" formatCode="General">
                  <c:v>34.838799999999999</c:v>
                </c:pt>
                <c:pt idx="51767" formatCode="General">
                  <c:v>34.839500000000001</c:v>
                </c:pt>
                <c:pt idx="51768" formatCode="General">
                  <c:v>34.8401</c:v>
                </c:pt>
                <c:pt idx="51769" formatCode="General">
                  <c:v>34.840800000000002</c:v>
                </c:pt>
                <c:pt idx="51770" formatCode="General">
                  <c:v>34.841500000000003</c:v>
                </c:pt>
                <c:pt idx="51771" formatCode="General">
                  <c:v>34.842100000000002</c:v>
                </c:pt>
                <c:pt idx="51772" formatCode="General">
                  <c:v>34.842799999999997</c:v>
                </c:pt>
                <c:pt idx="51773" formatCode="General">
                  <c:v>34.843499999999999</c:v>
                </c:pt>
                <c:pt idx="51774" formatCode="General">
                  <c:v>34.844200000000001</c:v>
                </c:pt>
                <c:pt idx="51775" formatCode="General">
                  <c:v>34.844799999999999</c:v>
                </c:pt>
                <c:pt idx="51776" formatCode="General">
                  <c:v>34.845500000000001</c:v>
                </c:pt>
                <c:pt idx="51777" formatCode="General">
                  <c:v>34.846200000000003</c:v>
                </c:pt>
                <c:pt idx="51778" formatCode="General">
                  <c:v>34.846899999999998</c:v>
                </c:pt>
                <c:pt idx="51779" formatCode="General">
                  <c:v>34.847499999999997</c:v>
                </c:pt>
                <c:pt idx="51780" formatCode="General">
                  <c:v>34.848199999999999</c:v>
                </c:pt>
                <c:pt idx="51781" formatCode="General">
                  <c:v>34.8489</c:v>
                </c:pt>
                <c:pt idx="51782" formatCode="General">
                  <c:v>34.849600000000002</c:v>
                </c:pt>
                <c:pt idx="51783" formatCode="General">
                  <c:v>34.850200000000001</c:v>
                </c:pt>
                <c:pt idx="51784" formatCode="General">
                  <c:v>34.850900000000003</c:v>
                </c:pt>
                <c:pt idx="51785" formatCode="General">
                  <c:v>34.851599999999998</c:v>
                </c:pt>
                <c:pt idx="51786" formatCode="General">
                  <c:v>34.852200000000003</c:v>
                </c:pt>
                <c:pt idx="51787" formatCode="General">
                  <c:v>34.852899999999998</c:v>
                </c:pt>
                <c:pt idx="51788" formatCode="General">
                  <c:v>34.8536</c:v>
                </c:pt>
                <c:pt idx="51789" formatCode="General">
                  <c:v>34.854300000000002</c:v>
                </c:pt>
                <c:pt idx="51790" formatCode="General">
                  <c:v>34.854900000000001</c:v>
                </c:pt>
                <c:pt idx="51791" formatCode="General">
                  <c:v>34.855600000000003</c:v>
                </c:pt>
                <c:pt idx="51792" formatCode="General">
                  <c:v>34.856299999999997</c:v>
                </c:pt>
                <c:pt idx="51793" formatCode="General">
                  <c:v>34.856999999999999</c:v>
                </c:pt>
                <c:pt idx="51794" formatCode="General">
                  <c:v>34.857599999999998</c:v>
                </c:pt>
                <c:pt idx="51795" formatCode="General">
                  <c:v>34.8583</c:v>
                </c:pt>
                <c:pt idx="51796" formatCode="General">
                  <c:v>34.859000000000002</c:v>
                </c:pt>
                <c:pt idx="51797" formatCode="General">
                  <c:v>34.8596</c:v>
                </c:pt>
                <c:pt idx="51798" formatCode="General">
                  <c:v>34.860300000000002</c:v>
                </c:pt>
                <c:pt idx="51799" formatCode="General">
                  <c:v>34.860999999999997</c:v>
                </c:pt>
                <c:pt idx="51800" formatCode="General">
                  <c:v>34.861699999999999</c:v>
                </c:pt>
                <c:pt idx="51801" formatCode="General">
                  <c:v>34.862299999999998</c:v>
                </c:pt>
                <c:pt idx="51802" formatCode="General">
                  <c:v>34.863</c:v>
                </c:pt>
                <c:pt idx="51803" formatCode="General">
                  <c:v>34.863700000000001</c:v>
                </c:pt>
                <c:pt idx="51804" formatCode="General">
                  <c:v>34.864400000000003</c:v>
                </c:pt>
                <c:pt idx="51805" formatCode="General">
                  <c:v>34.865000000000002</c:v>
                </c:pt>
                <c:pt idx="51806" formatCode="General">
                  <c:v>34.865699999999997</c:v>
                </c:pt>
                <c:pt idx="51807" formatCode="General">
                  <c:v>34.866399999999999</c:v>
                </c:pt>
                <c:pt idx="51808" formatCode="General">
                  <c:v>34.867100000000001</c:v>
                </c:pt>
                <c:pt idx="51809" formatCode="General">
                  <c:v>34.867699999999999</c:v>
                </c:pt>
                <c:pt idx="51810" formatCode="General">
                  <c:v>34.868400000000001</c:v>
                </c:pt>
                <c:pt idx="51811" formatCode="General">
                  <c:v>34.869100000000003</c:v>
                </c:pt>
                <c:pt idx="51812" formatCode="General">
                  <c:v>34.869700000000002</c:v>
                </c:pt>
                <c:pt idx="51813" formatCode="General">
                  <c:v>34.870399999999997</c:v>
                </c:pt>
                <c:pt idx="51814" formatCode="General">
                  <c:v>34.871099999999998</c:v>
                </c:pt>
                <c:pt idx="51815" formatCode="General">
                  <c:v>34.8718</c:v>
                </c:pt>
                <c:pt idx="51816" formatCode="General">
                  <c:v>34.872399999999999</c:v>
                </c:pt>
                <c:pt idx="51817" formatCode="General">
                  <c:v>34.873100000000001</c:v>
                </c:pt>
                <c:pt idx="51818" formatCode="General">
                  <c:v>34.873800000000003</c:v>
                </c:pt>
                <c:pt idx="51819" formatCode="General">
                  <c:v>34.874499999999998</c:v>
                </c:pt>
                <c:pt idx="51820" formatCode="General">
                  <c:v>34.875100000000003</c:v>
                </c:pt>
                <c:pt idx="51821" formatCode="General">
                  <c:v>34.875799999999998</c:v>
                </c:pt>
                <c:pt idx="51822" formatCode="General">
                  <c:v>34.8765</c:v>
                </c:pt>
                <c:pt idx="51823" formatCode="General">
                  <c:v>34.877099999999999</c:v>
                </c:pt>
                <c:pt idx="51824" formatCode="General">
                  <c:v>34.877800000000001</c:v>
                </c:pt>
                <c:pt idx="51825" formatCode="General">
                  <c:v>34.878500000000003</c:v>
                </c:pt>
                <c:pt idx="51826" formatCode="General">
                  <c:v>34.879199999999997</c:v>
                </c:pt>
                <c:pt idx="51827" formatCode="General">
                  <c:v>34.879800000000003</c:v>
                </c:pt>
                <c:pt idx="51828" formatCode="General">
                  <c:v>34.880499999999998</c:v>
                </c:pt>
                <c:pt idx="51829" formatCode="General">
                  <c:v>34.8812</c:v>
                </c:pt>
                <c:pt idx="51830" formatCode="General">
                  <c:v>34.881900000000002</c:v>
                </c:pt>
                <c:pt idx="51831" formatCode="General">
                  <c:v>34.8825</c:v>
                </c:pt>
                <c:pt idx="51832" formatCode="General">
                  <c:v>34.883200000000002</c:v>
                </c:pt>
                <c:pt idx="51833" formatCode="General">
                  <c:v>34.883899999999997</c:v>
                </c:pt>
                <c:pt idx="51834" formatCode="General">
                  <c:v>34.884500000000003</c:v>
                </c:pt>
                <c:pt idx="51835" formatCode="General">
                  <c:v>34.885199999999998</c:v>
                </c:pt>
                <c:pt idx="51836" formatCode="General">
                  <c:v>34.885899999999999</c:v>
                </c:pt>
                <c:pt idx="51837" formatCode="General">
                  <c:v>34.886600000000001</c:v>
                </c:pt>
                <c:pt idx="51838" formatCode="General">
                  <c:v>34.8872</c:v>
                </c:pt>
                <c:pt idx="51839" formatCode="General">
                  <c:v>34.887900000000002</c:v>
                </c:pt>
                <c:pt idx="51840" formatCode="General">
                  <c:v>34.888599999999997</c:v>
                </c:pt>
                <c:pt idx="51841" formatCode="General">
                  <c:v>34.889299999999999</c:v>
                </c:pt>
                <c:pt idx="51842" formatCode="General">
                  <c:v>34.889899999999997</c:v>
                </c:pt>
                <c:pt idx="51843" formatCode="General">
                  <c:v>34.890599999999999</c:v>
                </c:pt>
                <c:pt idx="51844" formatCode="General">
                  <c:v>34.891300000000001</c:v>
                </c:pt>
                <c:pt idx="51845" formatCode="General">
                  <c:v>34.892000000000003</c:v>
                </c:pt>
                <c:pt idx="51846" formatCode="General">
                  <c:v>34.892600000000002</c:v>
                </c:pt>
                <c:pt idx="51847" formatCode="General">
                  <c:v>34.893300000000004</c:v>
                </c:pt>
                <c:pt idx="51848" formatCode="General">
                  <c:v>34.893999999999998</c:v>
                </c:pt>
                <c:pt idx="51849" formatCode="General">
                  <c:v>34.894599999999997</c:v>
                </c:pt>
                <c:pt idx="51850" formatCode="General">
                  <c:v>34.895299999999999</c:v>
                </c:pt>
                <c:pt idx="51851" formatCode="General">
                  <c:v>34.896000000000001</c:v>
                </c:pt>
                <c:pt idx="51852" formatCode="General">
                  <c:v>34.896700000000003</c:v>
                </c:pt>
                <c:pt idx="51853" formatCode="General">
                  <c:v>34.897300000000001</c:v>
                </c:pt>
                <c:pt idx="51854" formatCode="General">
                  <c:v>34.898000000000003</c:v>
                </c:pt>
                <c:pt idx="51855" formatCode="General">
                  <c:v>34.898699999999998</c:v>
                </c:pt>
                <c:pt idx="51856" formatCode="General">
                  <c:v>34.8994</c:v>
                </c:pt>
                <c:pt idx="51857" formatCode="General">
                  <c:v>34.9</c:v>
                </c:pt>
                <c:pt idx="51858" formatCode="General">
                  <c:v>34.900700000000001</c:v>
                </c:pt>
                <c:pt idx="51859" formatCode="General">
                  <c:v>34.901400000000002</c:v>
                </c:pt>
                <c:pt idx="51860" formatCode="General">
                  <c:v>34.902000000000001</c:v>
                </c:pt>
                <c:pt idx="51861" formatCode="General">
                  <c:v>34.902700000000003</c:v>
                </c:pt>
                <c:pt idx="51862" formatCode="General">
                  <c:v>34.903399999999998</c:v>
                </c:pt>
                <c:pt idx="51863" formatCode="General">
                  <c:v>34.9041</c:v>
                </c:pt>
                <c:pt idx="51864" formatCode="General">
                  <c:v>34.904699999999998</c:v>
                </c:pt>
                <c:pt idx="51865" formatCode="General">
                  <c:v>34.9054</c:v>
                </c:pt>
                <c:pt idx="51866" formatCode="General">
                  <c:v>34.906100000000002</c:v>
                </c:pt>
                <c:pt idx="51867" formatCode="General">
                  <c:v>34.906799999999997</c:v>
                </c:pt>
                <c:pt idx="51868" formatCode="General">
                  <c:v>34.907400000000003</c:v>
                </c:pt>
                <c:pt idx="51869" formatCode="General">
                  <c:v>34.908099999999997</c:v>
                </c:pt>
                <c:pt idx="51870" formatCode="General">
                  <c:v>34.908799999999999</c:v>
                </c:pt>
                <c:pt idx="51871" formatCode="General">
                  <c:v>34.909399999999998</c:v>
                </c:pt>
                <c:pt idx="51872" formatCode="General">
                  <c:v>34.9101</c:v>
                </c:pt>
                <c:pt idx="51873" formatCode="General">
                  <c:v>34.910800000000002</c:v>
                </c:pt>
                <c:pt idx="51874" formatCode="General">
                  <c:v>34.911499999999997</c:v>
                </c:pt>
                <c:pt idx="51875" formatCode="General">
                  <c:v>34.912100000000002</c:v>
                </c:pt>
                <c:pt idx="51876" formatCode="General">
                  <c:v>34.912799999999997</c:v>
                </c:pt>
                <c:pt idx="51877" formatCode="General">
                  <c:v>34.913499999999999</c:v>
                </c:pt>
                <c:pt idx="51878" formatCode="General">
                  <c:v>34.914200000000001</c:v>
                </c:pt>
                <c:pt idx="51879" formatCode="General">
                  <c:v>34.9148</c:v>
                </c:pt>
                <c:pt idx="51880" formatCode="General">
                  <c:v>34.915500000000002</c:v>
                </c:pt>
                <c:pt idx="51881" formatCode="General">
                  <c:v>34.916200000000003</c:v>
                </c:pt>
                <c:pt idx="51882" formatCode="General">
                  <c:v>34.916899999999998</c:v>
                </c:pt>
                <c:pt idx="51883" formatCode="General">
                  <c:v>34.917499999999997</c:v>
                </c:pt>
                <c:pt idx="51884" formatCode="General">
                  <c:v>34.918199999999999</c:v>
                </c:pt>
                <c:pt idx="51885" formatCode="General">
                  <c:v>34.918900000000001</c:v>
                </c:pt>
                <c:pt idx="51886" formatCode="General">
                  <c:v>34.919499999999999</c:v>
                </c:pt>
                <c:pt idx="51887" formatCode="General">
                  <c:v>34.920200000000001</c:v>
                </c:pt>
                <c:pt idx="51888" formatCode="General">
                  <c:v>34.920900000000003</c:v>
                </c:pt>
                <c:pt idx="51889" formatCode="General">
                  <c:v>34.921599999999998</c:v>
                </c:pt>
                <c:pt idx="51890" formatCode="General">
                  <c:v>34.922199999999997</c:v>
                </c:pt>
                <c:pt idx="51891" formatCode="General">
                  <c:v>34.922899999999998</c:v>
                </c:pt>
                <c:pt idx="51892" formatCode="General">
                  <c:v>34.9236</c:v>
                </c:pt>
                <c:pt idx="51893" formatCode="General">
                  <c:v>34.924300000000002</c:v>
                </c:pt>
                <c:pt idx="51894" formatCode="General">
                  <c:v>34.924900000000001</c:v>
                </c:pt>
                <c:pt idx="51895" formatCode="General">
                  <c:v>34.925600000000003</c:v>
                </c:pt>
                <c:pt idx="51896" formatCode="General">
                  <c:v>34.926299999999998</c:v>
                </c:pt>
                <c:pt idx="51897" formatCode="General">
                  <c:v>34.926900000000003</c:v>
                </c:pt>
                <c:pt idx="51898" formatCode="General">
                  <c:v>34.927599999999998</c:v>
                </c:pt>
                <c:pt idx="51899" formatCode="General">
                  <c:v>34.9283</c:v>
                </c:pt>
                <c:pt idx="51900" formatCode="General">
                  <c:v>34.929000000000002</c:v>
                </c:pt>
                <c:pt idx="51901" formatCode="General">
                  <c:v>34.929600000000001</c:v>
                </c:pt>
                <c:pt idx="51902" formatCode="General">
                  <c:v>34.930300000000003</c:v>
                </c:pt>
                <c:pt idx="51903" formatCode="General">
                  <c:v>34.930999999999997</c:v>
                </c:pt>
                <c:pt idx="51904" formatCode="General">
                  <c:v>34.931699999999999</c:v>
                </c:pt>
                <c:pt idx="51905" formatCode="General">
                  <c:v>34.932299999999998</c:v>
                </c:pt>
                <c:pt idx="51906" formatCode="General">
                  <c:v>34.933</c:v>
                </c:pt>
                <c:pt idx="51907" formatCode="General">
                  <c:v>34.933700000000002</c:v>
                </c:pt>
                <c:pt idx="51908" formatCode="General">
                  <c:v>34.934399999999997</c:v>
                </c:pt>
                <c:pt idx="51909" formatCode="General">
                  <c:v>34.935000000000002</c:v>
                </c:pt>
                <c:pt idx="51910" formatCode="General">
                  <c:v>34.935699999999997</c:v>
                </c:pt>
                <c:pt idx="51911" formatCode="General">
                  <c:v>34.936399999999999</c:v>
                </c:pt>
                <c:pt idx="51912" formatCode="General">
                  <c:v>34.936999999999998</c:v>
                </c:pt>
                <c:pt idx="51913" formatCode="General">
                  <c:v>34.9377</c:v>
                </c:pt>
                <c:pt idx="51914" formatCode="General">
                  <c:v>34.938400000000001</c:v>
                </c:pt>
                <c:pt idx="51915" formatCode="General">
                  <c:v>34.939100000000003</c:v>
                </c:pt>
                <c:pt idx="51916" formatCode="General">
                  <c:v>34.939700000000002</c:v>
                </c:pt>
                <c:pt idx="51917" formatCode="General">
                  <c:v>34.940399999999997</c:v>
                </c:pt>
                <c:pt idx="51918" formatCode="General">
                  <c:v>34.941099999999999</c:v>
                </c:pt>
                <c:pt idx="51919" formatCode="General">
                  <c:v>34.941800000000001</c:v>
                </c:pt>
                <c:pt idx="51920" formatCode="General">
                  <c:v>34.942399999999999</c:v>
                </c:pt>
                <c:pt idx="51921" formatCode="General">
                  <c:v>34.943100000000001</c:v>
                </c:pt>
                <c:pt idx="51922" formatCode="General">
                  <c:v>34.943800000000003</c:v>
                </c:pt>
                <c:pt idx="51923" formatCode="General">
                  <c:v>34.944400000000002</c:v>
                </c:pt>
                <c:pt idx="51924" formatCode="General">
                  <c:v>34.945099999999996</c:v>
                </c:pt>
                <c:pt idx="51925" formatCode="General">
                  <c:v>34.945799999999998</c:v>
                </c:pt>
                <c:pt idx="51926" formatCode="General">
                  <c:v>34.9465</c:v>
                </c:pt>
                <c:pt idx="51927" formatCode="General">
                  <c:v>34.947099999999999</c:v>
                </c:pt>
                <c:pt idx="51928" formatCode="General">
                  <c:v>34.947800000000001</c:v>
                </c:pt>
                <c:pt idx="51929" formatCode="General">
                  <c:v>34.948500000000003</c:v>
                </c:pt>
                <c:pt idx="51930" formatCode="General">
                  <c:v>34.949199999999998</c:v>
                </c:pt>
                <c:pt idx="51931" formatCode="General">
                  <c:v>34.949800000000003</c:v>
                </c:pt>
                <c:pt idx="51932" formatCode="General">
                  <c:v>34.950499999999998</c:v>
                </c:pt>
                <c:pt idx="51933" formatCode="General">
                  <c:v>34.9512</c:v>
                </c:pt>
                <c:pt idx="51934" formatCode="General">
                  <c:v>34.951799999999999</c:v>
                </c:pt>
                <c:pt idx="51935" formatCode="General">
                  <c:v>34.952500000000001</c:v>
                </c:pt>
                <c:pt idx="51936" formatCode="General">
                  <c:v>34.953200000000002</c:v>
                </c:pt>
                <c:pt idx="51937" formatCode="General">
                  <c:v>34.953899999999997</c:v>
                </c:pt>
                <c:pt idx="51938" formatCode="General">
                  <c:v>34.954500000000003</c:v>
                </c:pt>
                <c:pt idx="51939" formatCode="General">
                  <c:v>34.955199999999998</c:v>
                </c:pt>
                <c:pt idx="51940" formatCode="General">
                  <c:v>34.9559</c:v>
                </c:pt>
                <c:pt idx="51941" formatCode="General">
                  <c:v>34.956600000000002</c:v>
                </c:pt>
                <c:pt idx="51942" formatCode="General">
                  <c:v>34.9572</c:v>
                </c:pt>
                <c:pt idx="51943" formatCode="General">
                  <c:v>34.957900000000002</c:v>
                </c:pt>
                <c:pt idx="51944" formatCode="General">
                  <c:v>34.958599999999997</c:v>
                </c:pt>
                <c:pt idx="51945" formatCode="General">
                  <c:v>34.959299999999999</c:v>
                </c:pt>
                <c:pt idx="51946" formatCode="General">
                  <c:v>34.959899999999998</c:v>
                </c:pt>
                <c:pt idx="51947" formatCode="General">
                  <c:v>34.960599999999999</c:v>
                </c:pt>
                <c:pt idx="51948" formatCode="General">
                  <c:v>34.961300000000001</c:v>
                </c:pt>
                <c:pt idx="51949" formatCode="General">
                  <c:v>34.9619</c:v>
                </c:pt>
                <c:pt idx="51950" formatCode="General">
                  <c:v>34.962600000000002</c:v>
                </c:pt>
                <c:pt idx="51951" formatCode="General">
                  <c:v>34.963299999999997</c:v>
                </c:pt>
                <c:pt idx="51952" formatCode="General">
                  <c:v>34.963999999999999</c:v>
                </c:pt>
                <c:pt idx="51953" formatCode="General">
                  <c:v>34.964599999999997</c:v>
                </c:pt>
                <c:pt idx="51954" formatCode="General">
                  <c:v>34.965299999999999</c:v>
                </c:pt>
                <c:pt idx="51955" formatCode="General">
                  <c:v>34.966000000000001</c:v>
                </c:pt>
                <c:pt idx="51956" formatCode="General">
                  <c:v>34.966700000000003</c:v>
                </c:pt>
                <c:pt idx="51957" formatCode="General">
                  <c:v>34.967300000000002</c:v>
                </c:pt>
                <c:pt idx="51958" formatCode="General">
                  <c:v>34.968000000000004</c:v>
                </c:pt>
                <c:pt idx="51959" formatCode="General">
                  <c:v>34.968699999999998</c:v>
                </c:pt>
                <c:pt idx="51960" formatCode="General">
                  <c:v>34.969299999999997</c:v>
                </c:pt>
                <c:pt idx="51961" formatCode="General">
                  <c:v>34.97</c:v>
                </c:pt>
                <c:pt idx="51962" formatCode="General">
                  <c:v>34.970700000000001</c:v>
                </c:pt>
                <c:pt idx="51963" formatCode="General">
                  <c:v>34.971400000000003</c:v>
                </c:pt>
                <c:pt idx="51964" formatCode="General">
                  <c:v>34.972000000000001</c:v>
                </c:pt>
                <c:pt idx="51965" formatCode="General">
                  <c:v>34.972700000000003</c:v>
                </c:pt>
                <c:pt idx="51966" formatCode="General">
                  <c:v>34.973399999999998</c:v>
                </c:pt>
                <c:pt idx="51967" formatCode="General">
                  <c:v>34.9741</c:v>
                </c:pt>
                <c:pt idx="51968" formatCode="General">
                  <c:v>34.974699999999999</c:v>
                </c:pt>
                <c:pt idx="51969" formatCode="General">
                  <c:v>34.9754</c:v>
                </c:pt>
                <c:pt idx="51970" formatCode="General">
                  <c:v>34.976100000000002</c:v>
                </c:pt>
                <c:pt idx="51971" formatCode="General">
                  <c:v>34.976799999999997</c:v>
                </c:pt>
                <c:pt idx="51972" formatCode="General">
                  <c:v>34.977400000000003</c:v>
                </c:pt>
                <c:pt idx="51973" formatCode="General">
                  <c:v>34.978099999999998</c:v>
                </c:pt>
                <c:pt idx="51974" formatCode="General">
                  <c:v>34.9788</c:v>
                </c:pt>
                <c:pt idx="51975" formatCode="General">
                  <c:v>34.979399999999998</c:v>
                </c:pt>
                <c:pt idx="51976" formatCode="General">
                  <c:v>34.9801</c:v>
                </c:pt>
                <c:pt idx="51977" formatCode="General">
                  <c:v>34.980800000000002</c:v>
                </c:pt>
                <c:pt idx="51978" formatCode="General">
                  <c:v>34.981499999999997</c:v>
                </c:pt>
                <c:pt idx="51979" formatCode="General">
                  <c:v>34.982100000000003</c:v>
                </c:pt>
                <c:pt idx="51980" formatCode="General">
                  <c:v>34.982799999999997</c:v>
                </c:pt>
                <c:pt idx="51981" formatCode="General">
                  <c:v>34.983499999999999</c:v>
                </c:pt>
                <c:pt idx="51982" formatCode="General">
                  <c:v>34.984200000000001</c:v>
                </c:pt>
                <c:pt idx="51983" formatCode="General">
                  <c:v>34.9848</c:v>
                </c:pt>
                <c:pt idx="51984" formatCode="General">
                  <c:v>34.985500000000002</c:v>
                </c:pt>
                <c:pt idx="51985" formatCode="General">
                  <c:v>34.986199999999997</c:v>
                </c:pt>
                <c:pt idx="51986" formatCode="General">
                  <c:v>34.986800000000002</c:v>
                </c:pt>
                <c:pt idx="51987" formatCode="General">
                  <c:v>34.987499999999997</c:v>
                </c:pt>
                <c:pt idx="51988" formatCode="General">
                  <c:v>34.988199999999999</c:v>
                </c:pt>
                <c:pt idx="51989" formatCode="General">
                  <c:v>34.988900000000001</c:v>
                </c:pt>
                <c:pt idx="51990" formatCode="General">
                  <c:v>34.9895</c:v>
                </c:pt>
                <c:pt idx="51991" formatCode="General">
                  <c:v>34.990200000000002</c:v>
                </c:pt>
                <c:pt idx="51992" formatCode="General">
                  <c:v>34.990900000000003</c:v>
                </c:pt>
                <c:pt idx="51993" formatCode="General">
                  <c:v>34.991599999999998</c:v>
                </c:pt>
                <c:pt idx="51994" formatCode="General">
                  <c:v>34.992199999999997</c:v>
                </c:pt>
                <c:pt idx="51995" formatCode="General">
                  <c:v>34.992899999999999</c:v>
                </c:pt>
                <c:pt idx="51996" formatCode="General">
                  <c:v>34.993600000000001</c:v>
                </c:pt>
                <c:pt idx="51997" formatCode="General">
                  <c:v>34.994199999999999</c:v>
                </c:pt>
                <c:pt idx="51998" formatCode="General">
                  <c:v>34.994900000000001</c:v>
                </c:pt>
                <c:pt idx="51999" formatCode="General">
                  <c:v>34.995600000000003</c:v>
                </c:pt>
                <c:pt idx="52000" formatCode="General">
                  <c:v>34.996299999999998</c:v>
                </c:pt>
                <c:pt idx="52001" formatCode="General">
                  <c:v>34.996899999999997</c:v>
                </c:pt>
                <c:pt idx="52002" formatCode="General">
                  <c:v>34.997599999999998</c:v>
                </c:pt>
                <c:pt idx="52003" formatCode="General">
                  <c:v>34.9983</c:v>
                </c:pt>
                <c:pt idx="52004" formatCode="General">
                  <c:v>34.999000000000002</c:v>
                </c:pt>
                <c:pt idx="52005" formatCode="General">
                  <c:v>34.999600000000001</c:v>
                </c:pt>
                <c:pt idx="52006" formatCode="General">
                  <c:v>35.000300000000003</c:v>
                </c:pt>
                <c:pt idx="52007" formatCode="General">
                  <c:v>35.000999999999998</c:v>
                </c:pt>
                <c:pt idx="52008" formatCode="General">
                  <c:v>35.0017</c:v>
                </c:pt>
                <c:pt idx="52009" formatCode="General">
                  <c:v>35.002299999999998</c:v>
                </c:pt>
                <c:pt idx="52010" formatCode="General">
                  <c:v>35.003</c:v>
                </c:pt>
                <c:pt idx="52011" formatCode="General">
                  <c:v>35.003700000000002</c:v>
                </c:pt>
                <c:pt idx="52012" formatCode="General">
                  <c:v>35.004300000000001</c:v>
                </c:pt>
                <c:pt idx="52013" formatCode="General">
                  <c:v>35.005000000000003</c:v>
                </c:pt>
                <c:pt idx="52014" formatCode="General">
                  <c:v>35.005699999999997</c:v>
                </c:pt>
                <c:pt idx="52015" formatCode="General">
                  <c:v>35.006399999999999</c:v>
                </c:pt>
                <c:pt idx="52016" formatCode="General">
                  <c:v>35.006999999999998</c:v>
                </c:pt>
                <c:pt idx="52017" formatCode="General">
                  <c:v>35.0077</c:v>
                </c:pt>
                <c:pt idx="52018" formatCode="General">
                  <c:v>35.008400000000002</c:v>
                </c:pt>
                <c:pt idx="52019" formatCode="General">
                  <c:v>35.009099999999997</c:v>
                </c:pt>
                <c:pt idx="52020" formatCode="General">
                  <c:v>35.009700000000002</c:v>
                </c:pt>
                <c:pt idx="52021" formatCode="General">
                  <c:v>35.010399999999997</c:v>
                </c:pt>
                <c:pt idx="52022" formatCode="General">
                  <c:v>35.011099999999999</c:v>
                </c:pt>
                <c:pt idx="52023" formatCode="General">
                  <c:v>35.011699999999998</c:v>
                </c:pt>
                <c:pt idx="52024" formatCode="General">
                  <c:v>35.0124</c:v>
                </c:pt>
                <c:pt idx="52025" formatCode="General">
                  <c:v>35.013100000000001</c:v>
                </c:pt>
                <c:pt idx="52026" formatCode="General">
                  <c:v>35.013800000000003</c:v>
                </c:pt>
                <c:pt idx="52027" formatCode="General">
                  <c:v>35.014400000000002</c:v>
                </c:pt>
                <c:pt idx="52028" formatCode="General">
                  <c:v>35.015099999999997</c:v>
                </c:pt>
                <c:pt idx="52029" formatCode="General">
                  <c:v>35.015799999999999</c:v>
                </c:pt>
                <c:pt idx="52030" formatCode="General">
                  <c:v>35.016500000000001</c:v>
                </c:pt>
                <c:pt idx="52031" formatCode="General">
                  <c:v>35.017099999999999</c:v>
                </c:pt>
                <c:pt idx="52032" formatCode="General">
                  <c:v>35.017800000000001</c:v>
                </c:pt>
                <c:pt idx="52033" formatCode="General">
                  <c:v>35.018500000000003</c:v>
                </c:pt>
                <c:pt idx="52034" formatCode="General">
                  <c:v>35.019100000000002</c:v>
                </c:pt>
                <c:pt idx="52035" formatCode="General">
                  <c:v>35.019799999999996</c:v>
                </c:pt>
                <c:pt idx="52036" formatCode="General">
                  <c:v>35.020499999999998</c:v>
                </c:pt>
                <c:pt idx="52037" formatCode="General">
                  <c:v>35.0212</c:v>
                </c:pt>
                <c:pt idx="52038" formatCode="General">
                  <c:v>35.021799999999999</c:v>
                </c:pt>
                <c:pt idx="52039" formatCode="General">
                  <c:v>35.022500000000001</c:v>
                </c:pt>
                <c:pt idx="52040" formatCode="General">
                  <c:v>35.023200000000003</c:v>
                </c:pt>
                <c:pt idx="52041" formatCode="General">
                  <c:v>35.023899999999998</c:v>
                </c:pt>
                <c:pt idx="52042" formatCode="General">
                  <c:v>35.024500000000003</c:v>
                </c:pt>
                <c:pt idx="52043" formatCode="General">
                  <c:v>35.025199999999998</c:v>
                </c:pt>
                <c:pt idx="52044" formatCode="General">
                  <c:v>35.0259</c:v>
                </c:pt>
                <c:pt idx="52045" formatCode="General">
                  <c:v>35.026600000000002</c:v>
                </c:pt>
                <c:pt idx="52046" formatCode="General">
                  <c:v>35.027200000000001</c:v>
                </c:pt>
                <c:pt idx="52047" formatCode="General">
                  <c:v>35.027900000000002</c:v>
                </c:pt>
                <c:pt idx="52048" formatCode="General">
                  <c:v>35.028599999999997</c:v>
                </c:pt>
                <c:pt idx="52049" formatCode="General">
                  <c:v>35.029200000000003</c:v>
                </c:pt>
                <c:pt idx="52050" formatCode="General">
                  <c:v>35.029899999999998</c:v>
                </c:pt>
                <c:pt idx="52051" formatCode="General">
                  <c:v>35.0306</c:v>
                </c:pt>
                <c:pt idx="52052" formatCode="General">
                  <c:v>35.031300000000002</c:v>
                </c:pt>
                <c:pt idx="52053" formatCode="General">
                  <c:v>35.0319</c:v>
                </c:pt>
                <c:pt idx="52054" formatCode="General">
                  <c:v>35.032600000000002</c:v>
                </c:pt>
                <c:pt idx="52055" formatCode="General">
                  <c:v>35.033299999999997</c:v>
                </c:pt>
                <c:pt idx="52056" formatCode="General">
                  <c:v>35.033999999999999</c:v>
                </c:pt>
                <c:pt idx="52057" formatCode="General">
                  <c:v>35.034599999999998</c:v>
                </c:pt>
                <c:pt idx="52058" formatCode="General">
                  <c:v>35.035299999999999</c:v>
                </c:pt>
                <c:pt idx="52059" formatCode="General">
                  <c:v>35.036000000000001</c:v>
                </c:pt>
                <c:pt idx="52060" formatCode="General">
                  <c:v>35.0366</c:v>
                </c:pt>
                <c:pt idx="52061" formatCode="General">
                  <c:v>35.037300000000002</c:v>
                </c:pt>
                <c:pt idx="52062" formatCode="General">
                  <c:v>35.037999999999997</c:v>
                </c:pt>
                <c:pt idx="52063" formatCode="General">
                  <c:v>35.038699999999999</c:v>
                </c:pt>
                <c:pt idx="52064" formatCode="General">
                  <c:v>35.039299999999997</c:v>
                </c:pt>
                <c:pt idx="52065" formatCode="General">
                  <c:v>35.04</c:v>
                </c:pt>
                <c:pt idx="52066" formatCode="General">
                  <c:v>35.040700000000001</c:v>
                </c:pt>
                <c:pt idx="52067" formatCode="General">
                  <c:v>35.041400000000003</c:v>
                </c:pt>
                <c:pt idx="52068" formatCode="General">
                  <c:v>35.042000000000002</c:v>
                </c:pt>
                <c:pt idx="52069" formatCode="General">
                  <c:v>35.042700000000004</c:v>
                </c:pt>
                <c:pt idx="52070" formatCode="General">
                  <c:v>35.043399999999998</c:v>
                </c:pt>
                <c:pt idx="52071" formatCode="General">
                  <c:v>35.0441</c:v>
                </c:pt>
                <c:pt idx="52072" formatCode="General">
                  <c:v>35.044699999999999</c:v>
                </c:pt>
                <c:pt idx="52073" formatCode="General">
                  <c:v>35.045400000000001</c:v>
                </c:pt>
                <c:pt idx="52074" formatCode="General">
                  <c:v>35.046100000000003</c:v>
                </c:pt>
                <c:pt idx="52075" formatCode="General">
                  <c:v>35.046700000000001</c:v>
                </c:pt>
                <c:pt idx="52076" formatCode="General">
                  <c:v>35.047400000000003</c:v>
                </c:pt>
                <c:pt idx="52077" formatCode="General">
                  <c:v>35.048099999999998</c:v>
                </c:pt>
                <c:pt idx="52078" formatCode="General">
                  <c:v>35.0488</c:v>
                </c:pt>
                <c:pt idx="52079" formatCode="General">
                  <c:v>35.049399999999999</c:v>
                </c:pt>
                <c:pt idx="52080" formatCode="General">
                  <c:v>35.0501</c:v>
                </c:pt>
                <c:pt idx="52081" formatCode="General">
                  <c:v>35.050800000000002</c:v>
                </c:pt>
                <c:pt idx="52082" formatCode="General">
                  <c:v>35.051499999999997</c:v>
                </c:pt>
                <c:pt idx="52083" formatCode="General">
                  <c:v>35.052100000000003</c:v>
                </c:pt>
                <c:pt idx="52084" formatCode="General">
                  <c:v>35.052799999999998</c:v>
                </c:pt>
                <c:pt idx="52085" formatCode="General">
                  <c:v>35.0535</c:v>
                </c:pt>
                <c:pt idx="52086" formatCode="General">
                  <c:v>35.054099999999998</c:v>
                </c:pt>
                <c:pt idx="52087" formatCode="General">
                  <c:v>35.0548</c:v>
                </c:pt>
                <c:pt idx="52088" formatCode="General">
                  <c:v>35.055500000000002</c:v>
                </c:pt>
                <c:pt idx="52089" formatCode="General">
                  <c:v>35.056199999999997</c:v>
                </c:pt>
                <c:pt idx="52090" formatCode="General">
                  <c:v>35.056800000000003</c:v>
                </c:pt>
                <c:pt idx="52091" formatCode="General">
                  <c:v>35.057499999999997</c:v>
                </c:pt>
                <c:pt idx="52092" formatCode="General">
                  <c:v>35.058199999999999</c:v>
                </c:pt>
                <c:pt idx="52093" formatCode="General">
                  <c:v>35.058900000000001</c:v>
                </c:pt>
                <c:pt idx="52094" formatCode="General">
                  <c:v>35.0595</c:v>
                </c:pt>
                <c:pt idx="52095" formatCode="General">
                  <c:v>35.060200000000002</c:v>
                </c:pt>
                <c:pt idx="52096" formatCode="General">
                  <c:v>35.060899999999997</c:v>
                </c:pt>
                <c:pt idx="52097" formatCode="General">
                  <c:v>35.061500000000002</c:v>
                </c:pt>
                <c:pt idx="52098" formatCode="General">
                  <c:v>35.062199999999997</c:v>
                </c:pt>
                <c:pt idx="52099" formatCode="General">
                  <c:v>35.062899999999999</c:v>
                </c:pt>
                <c:pt idx="52100" formatCode="General">
                  <c:v>35.063600000000001</c:v>
                </c:pt>
                <c:pt idx="52101" formatCode="General">
                  <c:v>35.0642</c:v>
                </c:pt>
                <c:pt idx="52102" formatCode="General">
                  <c:v>35.064900000000002</c:v>
                </c:pt>
                <c:pt idx="52103" formatCode="General">
                  <c:v>35.065600000000003</c:v>
                </c:pt>
                <c:pt idx="52104" formatCode="General">
                  <c:v>35.066299999999998</c:v>
                </c:pt>
                <c:pt idx="52105" formatCode="General">
                  <c:v>35.066899999999997</c:v>
                </c:pt>
                <c:pt idx="52106" formatCode="General">
                  <c:v>35.067599999999999</c:v>
                </c:pt>
                <c:pt idx="52107" formatCode="General">
                  <c:v>35.068300000000001</c:v>
                </c:pt>
                <c:pt idx="52108" formatCode="General">
                  <c:v>35.069000000000003</c:v>
                </c:pt>
                <c:pt idx="52109" formatCode="General">
                  <c:v>35.069600000000001</c:v>
                </c:pt>
                <c:pt idx="52110" formatCode="General">
                  <c:v>35.070300000000003</c:v>
                </c:pt>
                <c:pt idx="52111" formatCode="General">
                  <c:v>35.070999999999998</c:v>
                </c:pt>
                <c:pt idx="52112" formatCode="General">
                  <c:v>35.071599999999997</c:v>
                </c:pt>
                <c:pt idx="52113" formatCode="General">
                  <c:v>35.072299999999998</c:v>
                </c:pt>
                <c:pt idx="52114" formatCode="General">
                  <c:v>35.073</c:v>
                </c:pt>
                <c:pt idx="52115" formatCode="General">
                  <c:v>35.073700000000002</c:v>
                </c:pt>
                <c:pt idx="52116" formatCode="General">
                  <c:v>35.074300000000001</c:v>
                </c:pt>
                <c:pt idx="52117" formatCode="General">
                  <c:v>35.075000000000003</c:v>
                </c:pt>
                <c:pt idx="52118" formatCode="General">
                  <c:v>35.075699999999998</c:v>
                </c:pt>
                <c:pt idx="52119" formatCode="General">
                  <c:v>35.0764</c:v>
                </c:pt>
                <c:pt idx="52120" formatCode="General">
                  <c:v>35.076999999999998</c:v>
                </c:pt>
                <c:pt idx="52121" formatCode="General">
                  <c:v>35.0777</c:v>
                </c:pt>
                <c:pt idx="52122" formatCode="General">
                  <c:v>35.078400000000002</c:v>
                </c:pt>
                <c:pt idx="52123" formatCode="General">
                  <c:v>35.079000000000001</c:v>
                </c:pt>
                <c:pt idx="52124" formatCode="General">
                  <c:v>35.079700000000003</c:v>
                </c:pt>
                <c:pt idx="52125" formatCode="General">
                  <c:v>35.080399999999997</c:v>
                </c:pt>
                <c:pt idx="52126" formatCode="General">
                  <c:v>35.081099999999999</c:v>
                </c:pt>
                <c:pt idx="52127" formatCode="General">
                  <c:v>35.081699999999998</c:v>
                </c:pt>
                <c:pt idx="52128" formatCode="General">
                  <c:v>35.0824</c:v>
                </c:pt>
                <c:pt idx="52129" formatCode="General">
                  <c:v>35.083100000000002</c:v>
                </c:pt>
                <c:pt idx="52130" formatCode="General">
                  <c:v>35.083799999999997</c:v>
                </c:pt>
                <c:pt idx="52131" formatCode="General">
                  <c:v>35.084400000000002</c:v>
                </c:pt>
                <c:pt idx="52132" formatCode="General">
                  <c:v>35.085099999999997</c:v>
                </c:pt>
                <c:pt idx="52133" formatCode="General">
                  <c:v>35.085799999999999</c:v>
                </c:pt>
                <c:pt idx="52134" formatCode="General">
                  <c:v>35.086500000000001</c:v>
                </c:pt>
                <c:pt idx="52135" formatCode="General">
                  <c:v>35.0871</c:v>
                </c:pt>
                <c:pt idx="52136" formatCode="General">
                  <c:v>35.087800000000001</c:v>
                </c:pt>
                <c:pt idx="52137" formatCode="General">
                  <c:v>35.088500000000003</c:v>
                </c:pt>
                <c:pt idx="52138" formatCode="General">
                  <c:v>35.089100000000002</c:v>
                </c:pt>
                <c:pt idx="52139" formatCode="General">
                  <c:v>35.089799999999997</c:v>
                </c:pt>
                <c:pt idx="52140" formatCode="General">
                  <c:v>35.090499999999999</c:v>
                </c:pt>
                <c:pt idx="52141" formatCode="General">
                  <c:v>35.091200000000001</c:v>
                </c:pt>
                <c:pt idx="52142" formatCode="General">
                  <c:v>35.091799999999999</c:v>
                </c:pt>
                <c:pt idx="52143" formatCode="General">
                  <c:v>35.092500000000001</c:v>
                </c:pt>
                <c:pt idx="52144" formatCode="General">
                  <c:v>35.093200000000003</c:v>
                </c:pt>
                <c:pt idx="52145" formatCode="General">
                  <c:v>35.093899999999998</c:v>
                </c:pt>
                <c:pt idx="52146" formatCode="General">
                  <c:v>35.094499999999996</c:v>
                </c:pt>
                <c:pt idx="52147" formatCode="General">
                  <c:v>35.095199999999998</c:v>
                </c:pt>
                <c:pt idx="52148" formatCode="General">
                  <c:v>35.0959</c:v>
                </c:pt>
                <c:pt idx="52149" formatCode="General">
                  <c:v>35.096499999999999</c:v>
                </c:pt>
                <c:pt idx="52150" formatCode="General">
                  <c:v>35.097200000000001</c:v>
                </c:pt>
                <c:pt idx="52151" formatCode="General">
                  <c:v>35.097900000000003</c:v>
                </c:pt>
                <c:pt idx="52152" formatCode="General">
                  <c:v>35.098599999999998</c:v>
                </c:pt>
                <c:pt idx="52153" formatCode="General">
                  <c:v>35.099200000000003</c:v>
                </c:pt>
                <c:pt idx="52154" formatCode="General">
                  <c:v>35.099899999999998</c:v>
                </c:pt>
                <c:pt idx="52155" formatCode="General">
                  <c:v>35.1006</c:v>
                </c:pt>
                <c:pt idx="52156" formatCode="General">
                  <c:v>35.101300000000002</c:v>
                </c:pt>
                <c:pt idx="52157" formatCode="General">
                  <c:v>35.101900000000001</c:v>
                </c:pt>
                <c:pt idx="52158" formatCode="General">
                  <c:v>35.102600000000002</c:v>
                </c:pt>
                <c:pt idx="52159" formatCode="General">
                  <c:v>35.103299999999997</c:v>
                </c:pt>
                <c:pt idx="52160" formatCode="General">
                  <c:v>35.103900000000003</c:v>
                </c:pt>
                <c:pt idx="52161" formatCode="General">
                  <c:v>35.104599999999998</c:v>
                </c:pt>
                <c:pt idx="52162" formatCode="General">
                  <c:v>35.1053</c:v>
                </c:pt>
                <c:pt idx="52163" formatCode="General">
                  <c:v>35.106000000000002</c:v>
                </c:pt>
                <c:pt idx="52164" formatCode="General">
                  <c:v>35.1066</c:v>
                </c:pt>
                <c:pt idx="52165" formatCode="General">
                  <c:v>35.107300000000002</c:v>
                </c:pt>
                <c:pt idx="52166" formatCode="General">
                  <c:v>35.107999999999997</c:v>
                </c:pt>
                <c:pt idx="52167" formatCode="General">
                  <c:v>35.108699999999999</c:v>
                </c:pt>
                <c:pt idx="52168" formatCode="General">
                  <c:v>35.109299999999998</c:v>
                </c:pt>
                <c:pt idx="52169" formatCode="General">
                  <c:v>35.11</c:v>
                </c:pt>
                <c:pt idx="52170" formatCode="General">
                  <c:v>35.110700000000001</c:v>
                </c:pt>
                <c:pt idx="52171" formatCode="General">
                  <c:v>35.111400000000003</c:v>
                </c:pt>
                <c:pt idx="52172" formatCode="General">
                  <c:v>35.112000000000002</c:v>
                </c:pt>
                <c:pt idx="52173" formatCode="General">
                  <c:v>35.112699999999997</c:v>
                </c:pt>
                <c:pt idx="52174" formatCode="General">
                  <c:v>35.113399999999999</c:v>
                </c:pt>
                <c:pt idx="52175" formatCode="General">
                  <c:v>35.113999999999997</c:v>
                </c:pt>
                <c:pt idx="52176" formatCode="General">
                  <c:v>35.114699999999999</c:v>
                </c:pt>
                <c:pt idx="52177" formatCode="General">
                  <c:v>35.115400000000001</c:v>
                </c:pt>
                <c:pt idx="52178" formatCode="General">
                  <c:v>35.116100000000003</c:v>
                </c:pt>
                <c:pt idx="52179" formatCode="General">
                  <c:v>35.116700000000002</c:v>
                </c:pt>
                <c:pt idx="52180" formatCode="General">
                  <c:v>35.117400000000004</c:v>
                </c:pt>
                <c:pt idx="52181" formatCode="General">
                  <c:v>35.118099999999998</c:v>
                </c:pt>
                <c:pt idx="52182" formatCode="General">
                  <c:v>35.1188</c:v>
                </c:pt>
                <c:pt idx="52183" formatCode="General">
                  <c:v>35.119399999999999</c:v>
                </c:pt>
                <c:pt idx="52184" formatCode="General">
                  <c:v>35.120100000000001</c:v>
                </c:pt>
                <c:pt idx="52185" formatCode="General">
                  <c:v>35.120800000000003</c:v>
                </c:pt>
                <c:pt idx="52186" formatCode="General">
                  <c:v>35.121400000000001</c:v>
                </c:pt>
                <c:pt idx="52187" formatCode="General">
                  <c:v>35.122100000000003</c:v>
                </c:pt>
                <c:pt idx="52188" formatCode="General">
                  <c:v>35.122799999999998</c:v>
                </c:pt>
                <c:pt idx="52189" formatCode="General">
                  <c:v>35.1235</c:v>
                </c:pt>
                <c:pt idx="52190" formatCode="General">
                  <c:v>35.124099999999999</c:v>
                </c:pt>
                <c:pt idx="52191" formatCode="General">
                  <c:v>35.1248</c:v>
                </c:pt>
                <c:pt idx="52192" formatCode="General">
                  <c:v>35.125500000000002</c:v>
                </c:pt>
                <c:pt idx="52193" formatCode="General">
                  <c:v>35.126199999999997</c:v>
                </c:pt>
                <c:pt idx="52194" formatCode="General">
                  <c:v>35.126800000000003</c:v>
                </c:pt>
                <c:pt idx="52195" formatCode="General">
                  <c:v>35.127499999999998</c:v>
                </c:pt>
                <c:pt idx="52196" formatCode="General">
                  <c:v>35.1282</c:v>
                </c:pt>
                <c:pt idx="52197" formatCode="General">
                  <c:v>35.128799999999998</c:v>
                </c:pt>
                <c:pt idx="52198" formatCode="General">
                  <c:v>35.1295</c:v>
                </c:pt>
                <c:pt idx="52199" formatCode="General">
                  <c:v>35.130200000000002</c:v>
                </c:pt>
                <c:pt idx="52200" formatCode="General">
                  <c:v>35.130899999999997</c:v>
                </c:pt>
                <c:pt idx="52201" formatCode="General">
                  <c:v>35.131500000000003</c:v>
                </c:pt>
                <c:pt idx="52202" formatCode="General">
                  <c:v>35.132199999999997</c:v>
                </c:pt>
                <c:pt idx="52203" formatCode="General">
                  <c:v>35.132899999999999</c:v>
                </c:pt>
                <c:pt idx="52204" formatCode="General">
                  <c:v>35.133600000000001</c:v>
                </c:pt>
                <c:pt idx="52205" formatCode="General">
                  <c:v>35.1342</c:v>
                </c:pt>
                <c:pt idx="52206" formatCode="General">
                  <c:v>35.134900000000002</c:v>
                </c:pt>
                <c:pt idx="52207" formatCode="General">
                  <c:v>35.135599999999997</c:v>
                </c:pt>
                <c:pt idx="52208" formatCode="General">
                  <c:v>35.136299999999999</c:v>
                </c:pt>
                <c:pt idx="52209" formatCode="General">
                  <c:v>35.136899999999997</c:v>
                </c:pt>
                <c:pt idx="52210" formatCode="General">
                  <c:v>35.137599999999999</c:v>
                </c:pt>
                <c:pt idx="52211" formatCode="General">
                  <c:v>35.138300000000001</c:v>
                </c:pt>
                <c:pt idx="52212" formatCode="General">
                  <c:v>35.1389</c:v>
                </c:pt>
                <c:pt idx="52213" formatCode="General">
                  <c:v>35.139600000000002</c:v>
                </c:pt>
                <c:pt idx="52214" formatCode="General">
                  <c:v>35.140300000000003</c:v>
                </c:pt>
                <c:pt idx="52215" formatCode="General">
                  <c:v>35.140999999999998</c:v>
                </c:pt>
                <c:pt idx="52216" formatCode="General">
                  <c:v>35.141599999999997</c:v>
                </c:pt>
                <c:pt idx="52217" formatCode="General">
                  <c:v>35.142299999999999</c:v>
                </c:pt>
                <c:pt idx="52218" formatCode="General">
                  <c:v>35.143000000000001</c:v>
                </c:pt>
                <c:pt idx="52219" formatCode="General">
                  <c:v>35.143700000000003</c:v>
                </c:pt>
                <c:pt idx="52220" formatCode="General">
                  <c:v>35.144300000000001</c:v>
                </c:pt>
                <c:pt idx="52221" formatCode="General">
                  <c:v>35.145000000000003</c:v>
                </c:pt>
                <c:pt idx="52222" formatCode="General">
                  <c:v>35.145699999999998</c:v>
                </c:pt>
                <c:pt idx="52223" formatCode="General">
                  <c:v>35.146299999999997</c:v>
                </c:pt>
                <c:pt idx="52224" formatCode="General">
                  <c:v>35.146999999999998</c:v>
                </c:pt>
                <c:pt idx="52225" formatCode="General">
                  <c:v>35.1477</c:v>
                </c:pt>
                <c:pt idx="52226" formatCode="General">
                  <c:v>35.148400000000002</c:v>
                </c:pt>
                <c:pt idx="52227" formatCode="General">
                  <c:v>35.149000000000001</c:v>
                </c:pt>
                <c:pt idx="52228" formatCode="General">
                  <c:v>35.149700000000003</c:v>
                </c:pt>
                <c:pt idx="52229" formatCode="General">
                  <c:v>35.150399999999998</c:v>
                </c:pt>
                <c:pt idx="52230" formatCode="General">
                  <c:v>35.1511</c:v>
                </c:pt>
                <c:pt idx="52231" formatCode="General">
                  <c:v>35.151699999999998</c:v>
                </c:pt>
                <c:pt idx="52232" formatCode="General">
                  <c:v>35.1524</c:v>
                </c:pt>
                <c:pt idx="52233" formatCode="General">
                  <c:v>35.153100000000002</c:v>
                </c:pt>
                <c:pt idx="52234" formatCode="General">
                  <c:v>35.153799999999997</c:v>
                </c:pt>
                <c:pt idx="52235" formatCode="General">
                  <c:v>35.154400000000003</c:v>
                </c:pt>
                <c:pt idx="52236" formatCode="General">
                  <c:v>35.155099999999997</c:v>
                </c:pt>
                <c:pt idx="52237" formatCode="General">
                  <c:v>35.155799999999999</c:v>
                </c:pt>
                <c:pt idx="52238" formatCode="General">
                  <c:v>35.156399999999998</c:v>
                </c:pt>
                <c:pt idx="52239" formatCode="General">
                  <c:v>35.1571</c:v>
                </c:pt>
                <c:pt idx="52240" formatCode="General">
                  <c:v>35.157800000000002</c:v>
                </c:pt>
                <c:pt idx="52241" formatCode="General">
                  <c:v>35.158499999999997</c:v>
                </c:pt>
                <c:pt idx="52242" formatCode="General">
                  <c:v>35.159100000000002</c:v>
                </c:pt>
                <c:pt idx="52243" formatCode="General">
                  <c:v>35.159799999999997</c:v>
                </c:pt>
                <c:pt idx="52244" formatCode="General">
                  <c:v>35.160499999999999</c:v>
                </c:pt>
                <c:pt idx="52245" formatCode="General">
                  <c:v>35.161200000000001</c:v>
                </c:pt>
                <c:pt idx="52246" formatCode="General">
                  <c:v>35.161799999999999</c:v>
                </c:pt>
                <c:pt idx="52247" formatCode="General">
                  <c:v>35.162500000000001</c:v>
                </c:pt>
                <c:pt idx="52248" formatCode="General">
                  <c:v>35.163200000000003</c:v>
                </c:pt>
                <c:pt idx="52249" formatCode="General">
                  <c:v>35.163800000000002</c:v>
                </c:pt>
                <c:pt idx="52250" formatCode="General">
                  <c:v>35.164499999999997</c:v>
                </c:pt>
                <c:pt idx="52251" formatCode="General">
                  <c:v>35.165199999999999</c:v>
                </c:pt>
                <c:pt idx="52252" formatCode="General">
                  <c:v>35.165900000000001</c:v>
                </c:pt>
                <c:pt idx="52253" formatCode="General">
                  <c:v>35.166499999999999</c:v>
                </c:pt>
                <c:pt idx="52254" formatCode="General">
                  <c:v>35.167200000000001</c:v>
                </c:pt>
                <c:pt idx="52255" formatCode="General">
                  <c:v>35.167900000000003</c:v>
                </c:pt>
                <c:pt idx="52256" formatCode="General">
                  <c:v>35.168599999999998</c:v>
                </c:pt>
                <c:pt idx="52257" formatCode="General">
                  <c:v>35.169199999999996</c:v>
                </c:pt>
                <c:pt idx="52258" formatCode="General">
                  <c:v>35.169899999999998</c:v>
                </c:pt>
                <c:pt idx="52259" formatCode="General">
                  <c:v>35.1706</c:v>
                </c:pt>
                <c:pt idx="52260" formatCode="General">
                  <c:v>35.171199999999999</c:v>
                </c:pt>
                <c:pt idx="52261" formatCode="General">
                  <c:v>35.171900000000001</c:v>
                </c:pt>
                <c:pt idx="52262" formatCode="General">
                  <c:v>35.172600000000003</c:v>
                </c:pt>
                <c:pt idx="52263" formatCode="General">
                  <c:v>35.173299999999998</c:v>
                </c:pt>
                <c:pt idx="52264" formatCode="General">
                  <c:v>35.173900000000003</c:v>
                </c:pt>
                <c:pt idx="52265" formatCode="General">
                  <c:v>35.174599999999998</c:v>
                </c:pt>
                <c:pt idx="52266" formatCode="General">
                  <c:v>35.1753</c:v>
                </c:pt>
                <c:pt idx="52267" formatCode="General">
                  <c:v>35.176000000000002</c:v>
                </c:pt>
                <c:pt idx="52268" formatCode="General">
                  <c:v>35.176600000000001</c:v>
                </c:pt>
                <c:pt idx="52269" formatCode="General">
                  <c:v>35.177300000000002</c:v>
                </c:pt>
                <c:pt idx="52270" formatCode="General">
                  <c:v>35.177999999999997</c:v>
                </c:pt>
                <c:pt idx="52271" formatCode="General">
                  <c:v>35.178699999999999</c:v>
                </c:pt>
                <c:pt idx="52272" formatCode="General">
                  <c:v>35.179299999999998</c:v>
                </c:pt>
                <c:pt idx="52273" formatCode="General">
                  <c:v>35.18</c:v>
                </c:pt>
                <c:pt idx="52274" formatCode="General">
                  <c:v>35.180700000000002</c:v>
                </c:pt>
                <c:pt idx="52275" formatCode="General">
                  <c:v>35.1813</c:v>
                </c:pt>
                <c:pt idx="52276" formatCode="General">
                  <c:v>35.182000000000002</c:v>
                </c:pt>
                <c:pt idx="52277" formatCode="General">
                  <c:v>35.182699999999997</c:v>
                </c:pt>
                <c:pt idx="52278" formatCode="General">
                  <c:v>35.183399999999999</c:v>
                </c:pt>
                <c:pt idx="52279" formatCode="General">
                  <c:v>35.183999999999997</c:v>
                </c:pt>
                <c:pt idx="52280" formatCode="General">
                  <c:v>35.184699999999999</c:v>
                </c:pt>
                <c:pt idx="52281" formatCode="General">
                  <c:v>35.185400000000001</c:v>
                </c:pt>
                <c:pt idx="52282" formatCode="General">
                  <c:v>35.186100000000003</c:v>
                </c:pt>
                <c:pt idx="52283" formatCode="General">
                  <c:v>35.186700000000002</c:v>
                </c:pt>
                <c:pt idx="52284" formatCode="General">
                  <c:v>35.187399999999997</c:v>
                </c:pt>
                <c:pt idx="52285" formatCode="General">
                  <c:v>35.188099999999999</c:v>
                </c:pt>
                <c:pt idx="52286" formatCode="General">
                  <c:v>35.188699999999997</c:v>
                </c:pt>
                <c:pt idx="52287" formatCode="General">
                  <c:v>35.189399999999999</c:v>
                </c:pt>
                <c:pt idx="52288" formatCode="General">
                  <c:v>35.190100000000001</c:v>
                </c:pt>
                <c:pt idx="52289" formatCode="General">
                  <c:v>35.190800000000003</c:v>
                </c:pt>
                <c:pt idx="52290" formatCode="General">
                  <c:v>35.191400000000002</c:v>
                </c:pt>
                <c:pt idx="52291" formatCode="General">
                  <c:v>35.192100000000003</c:v>
                </c:pt>
                <c:pt idx="52292" formatCode="General">
                  <c:v>35.192799999999998</c:v>
                </c:pt>
                <c:pt idx="52293" formatCode="General">
                  <c:v>35.1935</c:v>
                </c:pt>
                <c:pt idx="52294" formatCode="General">
                  <c:v>35.194099999999999</c:v>
                </c:pt>
                <c:pt idx="52295" formatCode="General">
                  <c:v>35.194800000000001</c:v>
                </c:pt>
                <c:pt idx="52296" formatCode="General">
                  <c:v>35.195500000000003</c:v>
                </c:pt>
                <c:pt idx="52297" formatCode="General">
                  <c:v>35.196100000000001</c:v>
                </c:pt>
                <c:pt idx="52298" formatCode="General">
                  <c:v>35.196800000000003</c:v>
                </c:pt>
                <c:pt idx="52299" formatCode="General">
                  <c:v>35.197499999999998</c:v>
                </c:pt>
                <c:pt idx="52300" formatCode="General">
                  <c:v>35.1982</c:v>
                </c:pt>
                <c:pt idx="52301" formatCode="General">
                  <c:v>35.198799999999999</c:v>
                </c:pt>
                <c:pt idx="52302" formatCode="General">
                  <c:v>35.1995</c:v>
                </c:pt>
                <c:pt idx="52303" formatCode="General">
                  <c:v>35.200200000000002</c:v>
                </c:pt>
                <c:pt idx="52304" formatCode="General">
                  <c:v>35.200899999999997</c:v>
                </c:pt>
                <c:pt idx="52305" formatCode="General">
                  <c:v>35.201500000000003</c:v>
                </c:pt>
                <c:pt idx="52306" formatCode="General">
                  <c:v>35.202199999999998</c:v>
                </c:pt>
                <c:pt idx="52307" formatCode="General">
                  <c:v>35.2029</c:v>
                </c:pt>
                <c:pt idx="52308" formatCode="General">
                  <c:v>35.203600000000002</c:v>
                </c:pt>
                <c:pt idx="52309" formatCode="General">
                  <c:v>35.2042</c:v>
                </c:pt>
                <c:pt idx="52310" formatCode="General">
                  <c:v>35.204900000000002</c:v>
                </c:pt>
                <c:pt idx="52311" formatCode="General">
                  <c:v>35.205599999999997</c:v>
                </c:pt>
                <c:pt idx="52312" formatCode="General">
                  <c:v>35.206200000000003</c:v>
                </c:pt>
                <c:pt idx="52313" formatCode="General">
                  <c:v>35.206899999999997</c:v>
                </c:pt>
                <c:pt idx="52314" formatCode="General">
                  <c:v>35.207599999999999</c:v>
                </c:pt>
                <c:pt idx="52315" formatCode="General">
                  <c:v>35.208300000000001</c:v>
                </c:pt>
                <c:pt idx="52316" formatCode="General">
                  <c:v>35.2089</c:v>
                </c:pt>
                <c:pt idx="52317" formatCode="General">
                  <c:v>35.209600000000002</c:v>
                </c:pt>
                <c:pt idx="52318" formatCode="General">
                  <c:v>35.210299999999997</c:v>
                </c:pt>
                <c:pt idx="52319" formatCode="General">
                  <c:v>35.210999999999999</c:v>
                </c:pt>
                <c:pt idx="52320" formatCode="General">
                  <c:v>35.211599999999997</c:v>
                </c:pt>
                <c:pt idx="52321" formatCode="General">
                  <c:v>35.212299999999999</c:v>
                </c:pt>
                <c:pt idx="52322" formatCode="General">
                  <c:v>35.213000000000001</c:v>
                </c:pt>
                <c:pt idx="52323" formatCode="General">
                  <c:v>35.2136</c:v>
                </c:pt>
                <c:pt idx="52324" formatCode="General">
                  <c:v>35.214300000000001</c:v>
                </c:pt>
                <c:pt idx="52325" formatCode="General">
                  <c:v>35.215000000000003</c:v>
                </c:pt>
                <c:pt idx="52326" formatCode="General">
                  <c:v>35.215699999999998</c:v>
                </c:pt>
                <c:pt idx="52327" formatCode="General">
                  <c:v>35.216299999999997</c:v>
                </c:pt>
                <c:pt idx="52328" formatCode="General">
                  <c:v>35.216999999999999</c:v>
                </c:pt>
                <c:pt idx="52329" formatCode="General">
                  <c:v>35.217700000000001</c:v>
                </c:pt>
                <c:pt idx="52330" formatCode="General">
                  <c:v>35.218400000000003</c:v>
                </c:pt>
                <c:pt idx="52331" formatCode="General">
                  <c:v>35.219000000000001</c:v>
                </c:pt>
                <c:pt idx="52332" formatCode="General">
                  <c:v>35.219700000000003</c:v>
                </c:pt>
                <c:pt idx="52333" formatCode="General">
                  <c:v>35.220399999999998</c:v>
                </c:pt>
                <c:pt idx="52334" formatCode="General">
                  <c:v>35.2211</c:v>
                </c:pt>
                <c:pt idx="52335" formatCode="General">
                  <c:v>35.221699999999998</c:v>
                </c:pt>
                <c:pt idx="52336" formatCode="General">
                  <c:v>35.2224</c:v>
                </c:pt>
                <c:pt idx="52337" formatCode="General">
                  <c:v>35.223100000000002</c:v>
                </c:pt>
                <c:pt idx="52338" formatCode="General">
                  <c:v>35.223700000000001</c:v>
                </c:pt>
                <c:pt idx="52339" formatCode="General">
                  <c:v>35.224400000000003</c:v>
                </c:pt>
                <c:pt idx="52340" formatCode="General">
                  <c:v>35.225099999999998</c:v>
                </c:pt>
                <c:pt idx="52341" formatCode="General">
                  <c:v>35.2258</c:v>
                </c:pt>
                <c:pt idx="52342" formatCode="General">
                  <c:v>35.226399999999998</c:v>
                </c:pt>
                <c:pt idx="52343" formatCode="General">
                  <c:v>35.2271</c:v>
                </c:pt>
                <c:pt idx="52344" formatCode="General">
                  <c:v>35.227800000000002</c:v>
                </c:pt>
                <c:pt idx="52345" formatCode="General">
                  <c:v>35.228499999999997</c:v>
                </c:pt>
                <c:pt idx="52346" formatCode="General">
                  <c:v>35.229100000000003</c:v>
                </c:pt>
                <c:pt idx="52347" formatCode="General">
                  <c:v>35.229799999999997</c:v>
                </c:pt>
                <c:pt idx="52348" formatCode="General">
                  <c:v>35.230499999999999</c:v>
                </c:pt>
                <c:pt idx="52349" formatCode="General">
                  <c:v>35.231099999999998</c:v>
                </c:pt>
                <c:pt idx="52350" formatCode="General">
                  <c:v>35.2318</c:v>
                </c:pt>
                <c:pt idx="52351" formatCode="General">
                  <c:v>35.232500000000002</c:v>
                </c:pt>
                <c:pt idx="52352" formatCode="General">
                  <c:v>35.233199999999997</c:v>
                </c:pt>
                <c:pt idx="52353" formatCode="General">
                  <c:v>35.233800000000002</c:v>
                </c:pt>
                <c:pt idx="52354" formatCode="General">
                  <c:v>35.234499999999997</c:v>
                </c:pt>
                <c:pt idx="52355" formatCode="General">
                  <c:v>35.235199999999999</c:v>
                </c:pt>
                <c:pt idx="52356" formatCode="General">
                  <c:v>35.235900000000001</c:v>
                </c:pt>
                <c:pt idx="52357" formatCode="General">
                  <c:v>35.236499999999999</c:v>
                </c:pt>
                <c:pt idx="52358" formatCode="General">
                  <c:v>35.237200000000001</c:v>
                </c:pt>
                <c:pt idx="52359" formatCode="General">
                  <c:v>35.237900000000003</c:v>
                </c:pt>
                <c:pt idx="52360" formatCode="General">
                  <c:v>35.238500000000002</c:v>
                </c:pt>
                <c:pt idx="52361" formatCode="General">
                  <c:v>35.239199999999997</c:v>
                </c:pt>
                <c:pt idx="52362" formatCode="General">
                  <c:v>35.239899999999999</c:v>
                </c:pt>
                <c:pt idx="52363" formatCode="General">
                  <c:v>35.240600000000001</c:v>
                </c:pt>
                <c:pt idx="52364" formatCode="General">
                  <c:v>35.241199999999999</c:v>
                </c:pt>
                <c:pt idx="52365" formatCode="General">
                  <c:v>35.241900000000001</c:v>
                </c:pt>
                <c:pt idx="52366" formatCode="General">
                  <c:v>35.242600000000003</c:v>
                </c:pt>
                <c:pt idx="52367" formatCode="General">
                  <c:v>35.243299999999998</c:v>
                </c:pt>
                <c:pt idx="52368" formatCode="General">
                  <c:v>35.243899999999996</c:v>
                </c:pt>
                <c:pt idx="52369" formatCode="General">
                  <c:v>35.244599999999998</c:v>
                </c:pt>
                <c:pt idx="52370" formatCode="General">
                  <c:v>35.2453</c:v>
                </c:pt>
                <c:pt idx="52371" formatCode="General">
                  <c:v>35.246000000000002</c:v>
                </c:pt>
                <c:pt idx="52372" formatCode="General">
                  <c:v>35.246600000000001</c:v>
                </c:pt>
                <c:pt idx="52373" formatCode="General">
                  <c:v>35.247300000000003</c:v>
                </c:pt>
                <c:pt idx="52374" formatCode="General">
                  <c:v>35.247999999999998</c:v>
                </c:pt>
                <c:pt idx="52375" formatCode="General">
                  <c:v>35.248600000000003</c:v>
                </c:pt>
                <c:pt idx="52376" formatCode="General">
                  <c:v>35.249299999999998</c:v>
                </c:pt>
                <c:pt idx="52377" formatCode="General">
                  <c:v>35.25</c:v>
                </c:pt>
                <c:pt idx="52378" formatCode="General">
                  <c:v>35.250700000000002</c:v>
                </c:pt>
                <c:pt idx="52379" formatCode="General">
                  <c:v>35.251300000000001</c:v>
                </c:pt>
                <c:pt idx="52380" formatCode="General">
                  <c:v>35.252000000000002</c:v>
                </c:pt>
                <c:pt idx="52381" formatCode="General">
                  <c:v>35.252699999999997</c:v>
                </c:pt>
                <c:pt idx="52382" formatCode="General">
                  <c:v>35.253399999999999</c:v>
                </c:pt>
                <c:pt idx="52383" formatCode="General">
                  <c:v>35.253999999999998</c:v>
                </c:pt>
                <c:pt idx="52384" formatCode="General">
                  <c:v>35.2547</c:v>
                </c:pt>
                <c:pt idx="52385" formatCode="General">
                  <c:v>35.255400000000002</c:v>
                </c:pt>
                <c:pt idx="52386" formatCode="General">
                  <c:v>35.256</c:v>
                </c:pt>
                <c:pt idx="52387" formatCode="General">
                  <c:v>35.256700000000002</c:v>
                </c:pt>
                <c:pt idx="52388" formatCode="General">
                  <c:v>35.257399999999997</c:v>
                </c:pt>
                <c:pt idx="52389" formatCode="General">
                  <c:v>35.258099999999999</c:v>
                </c:pt>
                <c:pt idx="52390" formatCode="General">
                  <c:v>35.258699999999997</c:v>
                </c:pt>
                <c:pt idx="52391" formatCode="General">
                  <c:v>35.259399999999999</c:v>
                </c:pt>
                <c:pt idx="52392" formatCode="General">
                  <c:v>35.260100000000001</c:v>
                </c:pt>
                <c:pt idx="52393" formatCode="General">
                  <c:v>35.260800000000003</c:v>
                </c:pt>
                <c:pt idx="52394" formatCode="General">
                  <c:v>35.261400000000002</c:v>
                </c:pt>
                <c:pt idx="52395" formatCode="General">
                  <c:v>35.262099999999997</c:v>
                </c:pt>
                <c:pt idx="52396" formatCode="General">
                  <c:v>35.262799999999999</c:v>
                </c:pt>
                <c:pt idx="52397" formatCode="General">
                  <c:v>35.263500000000001</c:v>
                </c:pt>
                <c:pt idx="52398" formatCode="General">
                  <c:v>35.264099999999999</c:v>
                </c:pt>
                <c:pt idx="52399" formatCode="General">
                  <c:v>35.264800000000001</c:v>
                </c:pt>
                <c:pt idx="52400" formatCode="General">
                  <c:v>35.265500000000003</c:v>
                </c:pt>
                <c:pt idx="52401" formatCode="General">
                  <c:v>35.266100000000002</c:v>
                </c:pt>
                <c:pt idx="52402" formatCode="General">
                  <c:v>35.266800000000003</c:v>
                </c:pt>
                <c:pt idx="52403" formatCode="General">
                  <c:v>35.267499999999998</c:v>
                </c:pt>
                <c:pt idx="52404" formatCode="General">
                  <c:v>35.2682</c:v>
                </c:pt>
                <c:pt idx="52405" formatCode="General">
                  <c:v>35.268799999999999</c:v>
                </c:pt>
                <c:pt idx="52406" formatCode="General">
                  <c:v>35.269500000000001</c:v>
                </c:pt>
                <c:pt idx="52407" formatCode="General">
                  <c:v>35.270200000000003</c:v>
                </c:pt>
                <c:pt idx="52408" formatCode="General">
                  <c:v>35.270899999999997</c:v>
                </c:pt>
                <c:pt idx="52409" formatCode="General">
                  <c:v>35.271500000000003</c:v>
                </c:pt>
                <c:pt idx="52410" formatCode="General">
                  <c:v>35.272199999999998</c:v>
                </c:pt>
                <c:pt idx="52411" formatCode="General">
                  <c:v>35.2729</c:v>
                </c:pt>
                <c:pt idx="52412" formatCode="General">
                  <c:v>35.273499999999999</c:v>
                </c:pt>
                <c:pt idx="52413" formatCode="General">
                  <c:v>35.2742</c:v>
                </c:pt>
                <c:pt idx="52414" formatCode="General">
                  <c:v>35.274900000000002</c:v>
                </c:pt>
                <c:pt idx="52415" formatCode="General">
                  <c:v>35.275599999999997</c:v>
                </c:pt>
                <c:pt idx="52416" formatCode="General">
                  <c:v>35.276200000000003</c:v>
                </c:pt>
                <c:pt idx="52417" formatCode="General">
                  <c:v>35.276899999999998</c:v>
                </c:pt>
                <c:pt idx="52418" formatCode="General">
                  <c:v>35.2776</c:v>
                </c:pt>
                <c:pt idx="52419" formatCode="General">
                  <c:v>35.278300000000002</c:v>
                </c:pt>
                <c:pt idx="52420" formatCode="General">
                  <c:v>35.2789</c:v>
                </c:pt>
                <c:pt idx="52421" formatCode="General">
                  <c:v>35.279600000000002</c:v>
                </c:pt>
                <c:pt idx="52422" formatCode="General">
                  <c:v>35.280299999999997</c:v>
                </c:pt>
                <c:pt idx="52423" formatCode="General">
                  <c:v>35.280900000000003</c:v>
                </c:pt>
                <c:pt idx="52424" formatCode="General">
                  <c:v>35.281599999999997</c:v>
                </c:pt>
                <c:pt idx="52425" formatCode="General">
                  <c:v>35.282299999999999</c:v>
                </c:pt>
                <c:pt idx="52426" formatCode="General">
                  <c:v>35.283000000000001</c:v>
                </c:pt>
                <c:pt idx="52427" formatCode="General">
                  <c:v>35.2836</c:v>
                </c:pt>
                <c:pt idx="52428" formatCode="General">
                  <c:v>35.284300000000002</c:v>
                </c:pt>
                <c:pt idx="52429" formatCode="General">
                  <c:v>35.284999999999997</c:v>
                </c:pt>
                <c:pt idx="52430" formatCode="General">
                  <c:v>35.285699999999999</c:v>
                </c:pt>
                <c:pt idx="52431" formatCode="General">
                  <c:v>35.286299999999997</c:v>
                </c:pt>
                <c:pt idx="52432" formatCode="General">
                  <c:v>35.286999999999999</c:v>
                </c:pt>
                <c:pt idx="52433" formatCode="General">
                  <c:v>35.287700000000001</c:v>
                </c:pt>
                <c:pt idx="52434" formatCode="General">
                  <c:v>35.288400000000003</c:v>
                </c:pt>
                <c:pt idx="52435" formatCode="General">
                  <c:v>35.289000000000001</c:v>
                </c:pt>
                <c:pt idx="52436" formatCode="General">
                  <c:v>35.289700000000003</c:v>
                </c:pt>
                <c:pt idx="52437" formatCode="General">
                  <c:v>35.290399999999998</c:v>
                </c:pt>
                <c:pt idx="52438" formatCode="General">
                  <c:v>35.290999999999997</c:v>
                </c:pt>
                <c:pt idx="52439" formatCode="General">
                  <c:v>35.291699999999999</c:v>
                </c:pt>
                <c:pt idx="52440" formatCode="General">
                  <c:v>35.292400000000001</c:v>
                </c:pt>
                <c:pt idx="52441" formatCode="General">
                  <c:v>35.293100000000003</c:v>
                </c:pt>
                <c:pt idx="52442" formatCode="General">
                  <c:v>35.293700000000001</c:v>
                </c:pt>
                <c:pt idx="52443" formatCode="General">
                  <c:v>35.294400000000003</c:v>
                </c:pt>
                <c:pt idx="52444" formatCode="General">
                  <c:v>35.295099999999998</c:v>
                </c:pt>
                <c:pt idx="52445" formatCode="General">
                  <c:v>35.2958</c:v>
                </c:pt>
                <c:pt idx="52446" formatCode="General">
                  <c:v>35.296399999999998</c:v>
                </c:pt>
                <c:pt idx="52447" formatCode="General">
                  <c:v>35.2971</c:v>
                </c:pt>
                <c:pt idx="52448" formatCode="General">
                  <c:v>35.297800000000002</c:v>
                </c:pt>
                <c:pt idx="52449" formatCode="General">
                  <c:v>35.298400000000001</c:v>
                </c:pt>
                <c:pt idx="52450" formatCode="General">
                  <c:v>35.299100000000003</c:v>
                </c:pt>
                <c:pt idx="52451" formatCode="General">
                  <c:v>35.299799999999998</c:v>
                </c:pt>
                <c:pt idx="52452" formatCode="General">
                  <c:v>35.3005</c:v>
                </c:pt>
                <c:pt idx="52453" formatCode="General">
                  <c:v>35.301099999999998</c:v>
                </c:pt>
                <c:pt idx="52454" formatCode="General">
                  <c:v>35.3018</c:v>
                </c:pt>
                <c:pt idx="52455" formatCode="General">
                  <c:v>35.302500000000002</c:v>
                </c:pt>
                <c:pt idx="52456" formatCode="General">
                  <c:v>35.303199999999997</c:v>
                </c:pt>
                <c:pt idx="52457" formatCode="General">
                  <c:v>35.303800000000003</c:v>
                </c:pt>
                <c:pt idx="52458" formatCode="General">
                  <c:v>35.304499999999997</c:v>
                </c:pt>
                <c:pt idx="52459" formatCode="General">
                  <c:v>35.305199999999999</c:v>
                </c:pt>
                <c:pt idx="52460" formatCode="General">
                  <c:v>35.305799999999998</c:v>
                </c:pt>
                <c:pt idx="52461" formatCode="General">
                  <c:v>35.3065</c:v>
                </c:pt>
                <c:pt idx="52462" formatCode="General">
                  <c:v>35.307200000000002</c:v>
                </c:pt>
                <c:pt idx="52463" formatCode="General">
                  <c:v>35.307899999999997</c:v>
                </c:pt>
                <c:pt idx="52464" formatCode="General">
                  <c:v>35.308500000000002</c:v>
                </c:pt>
                <c:pt idx="52465" formatCode="General">
                  <c:v>35.309199999999997</c:v>
                </c:pt>
                <c:pt idx="52466" formatCode="General">
                  <c:v>35.309899999999999</c:v>
                </c:pt>
                <c:pt idx="52467" formatCode="General">
                  <c:v>35.310600000000001</c:v>
                </c:pt>
                <c:pt idx="52468" formatCode="General">
                  <c:v>35.311199999999999</c:v>
                </c:pt>
                <c:pt idx="52469" formatCode="General">
                  <c:v>35.311900000000001</c:v>
                </c:pt>
                <c:pt idx="52470" formatCode="General">
                  <c:v>35.312600000000003</c:v>
                </c:pt>
                <c:pt idx="52471" formatCode="General">
                  <c:v>35.313299999999998</c:v>
                </c:pt>
                <c:pt idx="52472" formatCode="General">
                  <c:v>35.313899999999997</c:v>
                </c:pt>
                <c:pt idx="52473" formatCode="General">
                  <c:v>35.314599999999999</c:v>
                </c:pt>
                <c:pt idx="52474" formatCode="General">
                  <c:v>35.315300000000001</c:v>
                </c:pt>
                <c:pt idx="52475" formatCode="General">
                  <c:v>35.315899999999999</c:v>
                </c:pt>
                <c:pt idx="52476" formatCode="General">
                  <c:v>35.316600000000001</c:v>
                </c:pt>
                <c:pt idx="52477" formatCode="General">
                  <c:v>35.317300000000003</c:v>
                </c:pt>
                <c:pt idx="52478" formatCode="General">
                  <c:v>35.317999999999998</c:v>
                </c:pt>
                <c:pt idx="52479" formatCode="General">
                  <c:v>35.318600000000004</c:v>
                </c:pt>
                <c:pt idx="52480" formatCode="General">
                  <c:v>35.319299999999998</c:v>
                </c:pt>
                <c:pt idx="52481" formatCode="General">
                  <c:v>35.32</c:v>
                </c:pt>
                <c:pt idx="52482" formatCode="General">
                  <c:v>35.320700000000002</c:v>
                </c:pt>
                <c:pt idx="52483" formatCode="General">
                  <c:v>35.321300000000001</c:v>
                </c:pt>
                <c:pt idx="52484" formatCode="General">
                  <c:v>35.322000000000003</c:v>
                </c:pt>
                <c:pt idx="52485" formatCode="General">
                  <c:v>35.322699999999998</c:v>
                </c:pt>
                <c:pt idx="52486" formatCode="General">
                  <c:v>35.323300000000003</c:v>
                </c:pt>
                <c:pt idx="52487" formatCode="General">
                  <c:v>35.323999999999998</c:v>
                </c:pt>
                <c:pt idx="52488" formatCode="General">
                  <c:v>35.3247</c:v>
                </c:pt>
                <c:pt idx="52489" formatCode="General">
                  <c:v>35.325400000000002</c:v>
                </c:pt>
                <c:pt idx="52490" formatCode="General">
                  <c:v>35.326000000000001</c:v>
                </c:pt>
                <c:pt idx="52491" formatCode="General">
                  <c:v>35.326700000000002</c:v>
                </c:pt>
                <c:pt idx="52492" formatCode="General">
                  <c:v>35.327399999999997</c:v>
                </c:pt>
                <c:pt idx="52493" formatCode="General">
                  <c:v>35.328099999999999</c:v>
                </c:pt>
                <c:pt idx="52494" formatCode="General">
                  <c:v>35.328699999999998</c:v>
                </c:pt>
                <c:pt idx="52495" formatCode="General">
                  <c:v>35.3294</c:v>
                </c:pt>
                <c:pt idx="52496" formatCode="General">
                  <c:v>35.330100000000002</c:v>
                </c:pt>
                <c:pt idx="52497" formatCode="General">
                  <c:v>35.330800000000004</c:v>
                </c:pt>
                <c:pt idx="52498" formatCode="General">
                  <c:v>35.331400000000002</c:v>
                </c:pt>
                <c:pt idx="52499" formatCode="General">
                  <c:v>35.332099999999997</c:v>
                </c:pt>
                <c:pt idx="52500" formatCode="General">
                  <c:v>35.332799999999999</c:v>
                </c:pt>
                <c:pt idx="52501" formatCode="General">
                  <c:v>35.333399999999997</c:v>
                </c:pt>
                <c:pt idx="52502" formatCode="General">
                  <c:v>35.334099999999999</c:v>
                </c:pt>
                <c:pt idx="52503" formatCode="General">
                  <c:v>35.334800000000001</c:v>
                </c:pt>
                <c:pt idx="52504" formatCode="General">
                  <c:v>35.335500000000003</c:v>
                </c:pt>
                <c:pt idx="52505" formatCode="General">
                  <c:v>35.336100000000002</c:v>
                </c:pt>
                <c:pt idx="52506" formatCode="General">
                  <c:v>35.336799999999997</c:v>
                </c:pt>
                <c:pt idx="52507" formatCode="General">
                  <c:v>35.337499999999999</c:v>
                </c:pt>
                <c:pt idx="52508" formatCode="General">
                  <c:v>35.338200000000001</c:v>
                </c:pt>
                <c:pt idx="52509" formatCode="General">
                  <c:v>35.338799999999999</c:v>
                </c:pt>
                <c:pt idx="52510" formatCode="General">
                  <c:v>35.339500000000001</c:v>
                </c:pt>
                <c:pt idx="52511" formatCode="General">
                  <c:v>35.340200000000003</c:v>
                </c:pt>
                <c:pt idx="52512" formatCode="General">
                  <c:v>35.340800000000002</c:v>
                </c:pt>
                <c:pt idx="52513" formatCode="General">
                  <c:v>35.341500000000003</c:v>
                </c:pt>
                <c:pt idx="52514" formatCode="General">
                  <c:v>35.342199999999998</c:v>
                </c:pt>
                <c:pt idx="52515" formatCode="General">
                  <c:v>35.3429</c:v>
                </c:pt>
                <c:pt idx="52516" formatCode="General">
                  <c:v>35.343499999999999</c:v>
                </c:pt>
                <c:pt idx="52517" formatCode="General">
                  <c:v>35.344200000000001</c:v>
                </c:pt>
                <c:pt idx="52518" formatCode="General">
                  <c:v>35.344900000000003</c:v>
                </c:pt>
                <c:pt idx="52519" formatCode="General">
                  <c:v>35.345599999999997</c:v>
                </c:pt>
                <c:pt idx="52520" formatCode="General">
                  <c:v>35.346200000000003</c:v>
                </c:pt>
                <c:pt idx="52521" formatCode="General">
                  <c:v>35.346899999999998</c:v>
                </c:pt>
                <c:pt idx="52522" formatCode="General">
                  <c:v>35.3476</c:v>
                </c:pt>
                <c:pt idx="52523" formatCode="General">
                  <c:v>35.348199999999999</c:v>
                </c:pt>
                <c:pt idx="52524" formatCode="General">
                  <c:v>35.3489</c:v>
                </c:pt>
                <c:pt idx="52525" formatCode="General">
                  <c:v>35.349600000000002</c:v>
                </c:pt>
                <c:pt idx="52526" formatCode="General">
                  <c:v>35.350299999999997</c:v>
                </c:pt>
                <c:pt idx="52527" formatCode="General">
                  <c:v>35.350900000000003</c:v>
                </c:pt>
                <c:pt idx="52528" formatCode="General">
                  <c:v>35.351599999999998</c:v>
                </c:pt>
                <c:pt idx="52529" formatCode="General">
                  <c:v>35.3523</c:v>
                </c:pt>
                <c:pt idx="52530" formatCode="General">
                  <c:v>35.353000000000002</c:v>
                </c:pt>
                <c:pt idx="52531" formatCode="General">
                  <c:v>35.3536</c:v>
                </c:pt>
                <c:pt idx="52532" formatCode="General">
                  <c:v>35.354300000000002</c:v>
                </c:pt>
                <c:pt idx="52533" formatCode="General">
                  <c:v>35.354999999999997</c:v>
                </c:pt>
                <c:pt idx="52534" formatCode="General">
                  <c:v>35.355699999999999</c:v>
                </c:pt>
                <c:pt idx="52535" formatCode="General">
                  <c:v>35.356299999999997</c:v>
                </c:pt>
                <c:pt idx="52536" formatCode="General">
                  <c:v>35.356999999999999</c:v>
                </c:pt>
                <c:pt idx="52537" formatCode="General">
                  <c:v>35.357700000000001</c:v>
                </c:pt>
                <c:pt idx="52538" formatCode="General">
                  <c:v>35.3583</c:v>
                </c:pt>
                <c:pt idx="52539" formatCode="General">
                  <c:v>35.359000000000002</c:v>
                </c:pt>
                <c:pt idx="52540" formatCode="General">
                  <c:v>35.359699999999997</c:v>
                </c:pt>
                <c:pt idx="52541" formatCode="General">
                  <c:v>35.360399999999998</c:v>
                </c:pt>
                <c:pt idx="52542" formatCode="General">
                  <c:v>35.360999999999997</c:v>
                </c:pt>
                <c:pt idx="52543" formatCode="General">
                  <c:v>35.361699999999999</c:v>
                </c:pt>
                <c:pt idx="52544" formatCode="General">
                  <c:v>35.362400000000001</c:v>
                </c:pt>
                <c:pt idx="52545" formatCode="General">
                  <c:v>35.363100000000003</c:v>
                </c:pt>
                <c:pt idx="52546" formatCode="General">
                  <c:v>35.363700000000001</c:v>
                </c:pt>
                <c:pt idx="52547" formatCode="General">
                  <c:v>35.364400000000003</c:v>
                </c:pt>
                <c:pt idx="52548" formatCode="General">
                  <c:v>35.365099999999998</c:v>
                </c:pt>
                <c:pt idx="52549" formatCode="General">
                  <c:v>35.365699999999997</c:v>
                </c:pt>
                <c:pt idx="52550" formatCode="General">
                  <c:v>35.366399999999999</c:v>
                </c:pt>
                <c:pt idx="52551" formatCode="General">
                  <c:v>35.367100000000001</c:v>
                </c:pt>
                <c:pt idx="52552" formatCode="General">
                  <c:v>35.367800000000003</c:v>
                </c:pt>
                <c:pt idx="52553" formatCode="General">
                  <c:v>35.368400000000001</c:v>
                </c:pt>
                <c:pt idx="52554" formatCode="General">
                  <c:v>35.369100000000003</c:v>
                </c:pt>
                <c:pt idx="52555" formatCode="General">
                  <c:v>35.369799999999998</c:v>
                </c:pt>
                <c:pt idx="52556" formatCode="General">
                  <c:v>35.3705</c:v>
                </c:pt>
                <c:pt idx="52557" formatCode="General">
                  <c:v>35.371099999999998</c:v>
                </c:pt>
                <c:pt idx="52558" formatCode="General">
                  <c:v>35.3718</c:v>
                </c:pt>
                <c:pt idx="52559" formatCode="General">
                  <c:v>35.372500000000002</c:v>
                </c:pt>
                <c:pt idx="52560" formatCode="General">
                  <c:v>35.373199999999997</c:v>
                </c:pt>
                <c:pt idx="52561" formatCode="General">
                  <c:v>35.373800000000003</c:v>
                </c:pt>
                <c:pt idx="52562" formatCode="General">
                  <c:v>35.374499999999998</c:v>
                </c:pt>
                <c:pt idx="52563" formatCode="General">
                  <c:v>35.3752</c:v>
                </c:pt>
                <c:pt idx="52564" formatCode="General">
                  <c:v>35.375799999999998</c:v>
                </c:pt>
                <c:pt idx="52565" formatCode="General">
                  <c:v>35.3765</c:v>
                </c:pt>
                <c:pt idx="52566" formatCode="General">
                  <c:v>35.377200000000002</c:v>
                </c:pt>
                <c:pt idx="52567" formatCode="General">
                  <c:v>35.377899999999997</c:v>
                </c:pt>
                <c:pt idx="52568" formatCode="General">
                  <c:v>35.378500000000003</c:v>
                </c:pt>
                <c:pt idx="52569" formatCode="General">
                  <c:v>35.379199999999997</c:v>
                </c:pt>
                <c:pt idx="52570" formatCode="General">
                  <c:v>35.379899999999999</c:v>
                </c:pt>
                <c:pt idx="52571" formatCode="General">
                  <c:v>35.380600000000001</c:v>
                </c:pt>
                <c:pt idx="52572" formatCode="General">
                  <c:v>35.3812</c:v>
                </c:pt>
                <c:pt idx="52573" formatCode="General">
                  <c:v>35.381900000000002</c:v>
                </c:pt>
                <c:pt idx="52574" formatCode="General">
                  <c:v>35.382599999999996</c:v>
                </c:pt>
                <c:pt idx="52575" formatCode="General">
                  <c:v>35.383200000000002</c:v>
                </c:pt>
                <c:pt idx="52576" formatCode="General">
                  <c:v>35.383899999999997</c:v>
                </c:pt>
                <c:pt idx="52577" formatCode="General">
                  <c:v>35.384599999999999</c:v>
                </c:pt>
                <c:pt idx="52578" formatCode="General">
                  <c:v>35.385300000000001</c:v>
                </c:pt>
                <c:pt idx="52579" formatCode="General">
                  <c:v>35.385899999999999</c:v>
                </c:pt>
                <c:pt idx="52580" formatCode="General">
                  <c:v>35.386600000000001</c:v>
                </c:pt>
                <c:pt idx="52581" formatCode="General">
                  <c:v>35.387300000000003</c:v>
                </c:pt>
                <c:pt idx="52582" formatCode="General">
                  <c:v>35.387999999999998</c:v>
                </c:pt>
                <c:pt idx="52583" formatCode="General">
                  <c:v>35.388599999999997</c:v>
                </c:pt>
                <c:pt idx="52584" formatCode="General">
                  <c:v>35.389299999999999</c:v>
                </c:pt>
                <c:pt idx="52585" formatCode="General">
                  <c:v>35.39</c:v>
                </c:pt>
                <c:pt idx="52586" formatCode="General">
                  <c:v>35.390599999999999</c:v>
                </c:pt>
                <c:pt idx="52587" formatCode="General">
                  <c:v>35.391300000000001</c:v>
                </c:pt>
                <c:pt idx="52588" formatCode="General">
                  <c:v>35.392000000000003</c:v>
                </c:pt>
                <c:pt idx="52589" formatCode="General">
                  <c:v>35.392699999999998</c:v>
                </c:pt>
                <c:pt idx="52590" formatCode="General">
                  <c:v>35.393300000000004</c:v>
                </c:pt>
                <c:pt idx="52591" formatCode="General">
                  <c:v>35.393999999999998</c:v>
                </c:pt>
                <c:pt idx="52592" formatCode="General">
                  <c:v>35.3947</c:v>
                </c:pt>
                <c:pt idx="52593" formatCode="General">
                  <c:v>35.395400000000002</c:v>
                </c:pt>
                <c:pt idx="52594" formatCode="General">
                  <c:v>35.396000000000001</c:v>
                </c:pt>
                <c:pt idx="52595" formatCode="General">
                  <c:v>35.396700000000003</c:v>
                </c:pt>
                <c:pt idx="52596" formatCode="General">
                  <c:v>35.397399999999998</c:v>
                </c:pt>
                <c:pt idx="52597" formatCode="General">
                  <c:v>35.398099999999999</c:v>
                </c:pt>
                <c:pt idx="52598" formatCode="General">
                  <c:v>35.398699999999998</c:v>
                </c:pt>
                <c:pt idx="52599" formatCode="General">
                  <c:v>35.3994</c:v>
                </c:pt>
                <c:pt idx="52600" formatCode="General">
                  <c:v>35.400100000000002</c:v>
                </c:pt>
                <c:pt idx="52601" formatCode="General">
                  <c:v>35.400700000000001</c:v>
                </c:pt>
                <c:pt idx="52602" formatCode="General">
                  <c:v>35.401400000000002</c:v>
                </c:pt>
                <c:pt idx="52603" formatCode="General">
                  <c:v>35.402099999999997</c:v>
                </c:pt>
                <c:pt idx="52604" formatCode="General">
                  <c:v>35.402799999999999</c:v>
                </c:pt>
                <c:pt idx="52605" formatCode="General">
                  <c:v>35.403399999999998</c:v>
                </c:pt>
                <c:pt idx="52606" formatCode="General">
                  <c:v>35.4041</c:v>
                </c:pt>
                <c:pt idx="52607" formatCode="General">
                  <c:v>35.404800000000002</c:v>
                </c:pt>
                <c:pt idx="52608" formatCode="General">
                  <c:v>35.405500000000004</c:v>
                </c:pt>
                <c:pt idx="52609" formatCode="General">
                  <c:v>35.406100000000002</c:v>
                </c:pt>
                <c:pt idx="52610" formatCode="General">
                  <c:v>35.406799999999997</c:v>
                </c:pt>
                <c:pt idx="52611" formatCode="General">
                  <c:v>35.407499999999999</c:v>
                </c:pt>
                <c:pt idx="52612" formatCode="General">
                  <c:v>35.408099999999997</c:v>
                </c:pt>
                <c:pt idx="52613" formatCode="General">
                  <c:v>35.408799999999999</c:v>
                </c:pt>
                <c:pt idx="52614" formatCode="General">
                  <c:v>35.409500000000001</c:v>
                </c:pt>
                <c:pt idx="52615" formatCode="General">
                  <c:v>35.410200000000003</c:v>
                </c:pt>
                <c:pt idx="52616" formatCode="General">
                  <c:v>35.410800000000002</c:v>
                </c:pt>
                <c:pt idx="52617" formatCode="General">
                  <c:v>35.411499999999997</c:v>
                </c:pt>
                <c:pt idx="52618" formatCode="General">
                  <c:v>35.412199999999999</c:v>
                </c:pt>
                <c:pt idx="52619" formatCode="General">
                  <c:v>35.4129</c:v>
                </c:pt>
                <c:pt idx="52620" formatCode="General">
                  <c:v>35.413499999999999</c:v>
                </c:pt>
                <c:pt idx="52621" formatCode="General">
                  <c:v>35.414200000000001</c:v>
                </c:pt>
                <c:pt idx="52622" formatCode="General">
                  <c:v>35.414900000000003</c:v>
                </c:pt>
                <c:pt idx="52623" formatCode="General">
                  <c:v>35.415500000000002</c:v>
                </c:pt>
                <c:pt idx="52624" formatCode="General">
                  <c:v>35.416200000000003</c:v>
                </c:pt>
                <c:pt idx="52625" formatCode="General">
                  <c:v>35.416899999999998</c:v>
                </c:pt>
                <c:pt idx="52626" formatCode="General">
                  <c:v>35.4176</c:v>
                </c:pt>
                <c:pt idx="52627" formatCode="General">
                  <c:v>35.418199999999999</c:v>
                </c:pt>
                <c:pt idx="52628" formatCode="General">
                  <c:v>35.418900000000001</c:v>
                </c:pt>
                <c:pt idx="52629" formatCode="General">
                  <c:v>35.419600000000003</c:v>
                </c:pt>
                <c:pt idx="52630" formatCode="General">
                  <c:v>35.420299999999997</c:v>
                </c:pt>
                <c:pt idx="52631" formatCode="General">
                  <c:v>35.420900000000003</c:v>
                </c:pt>
                <c:pt idx="52632" formatCode="General">
                  <c:v>35.421599999999998</c:v>
                </c:pt>
                <c:pt idx="52633" formatCode="General">
                  <c:v>35.4223</c:v>
                </c:pt>
                <c:pt idx="52634" formatCode="General">
                  <c:v>35.423000000000002</c:v>
                </c:pt>
                <c:pt idx="52635" formatCode="General">
                  <c:v>35.4236</c:v>
                </c:pt>
                <c:pt idx="52636" formatCode="General">
                  <c:v>35.424300000000002</c:v>
                </c:pt>
                <c:pt idx="52637" formatCode="General">
                  <c:v>35.424999999999997</c:v>
                </c:pt>
                <c:pt idx="52638" formatCode="General">
                  <c:v>35.425600000000003</c:v>
                </c:pt>
                <c:pt idx="52639" formatCode="General">
                  <c:v>35.426299999999998</c:v>
                </c:pt>
                <c:pt idx="52640" formatCode="General">
                  <c:v>35.427</c:v>
                </c:pt>
                <c:pt idx="52641" formatCode="General">
                  <c:v>35.427700000000002</c:v>
                </c:pt>
                <c:pt idx="52642" formatCode="General">
                  <c:v>35.4283</c:v>
                </c:pt>
                <c:pt idx="52643" formatCode="General">
                  <c:v>35.429000000000002</c:v>
                </c:pt>
                <c:pt idx="52644" formatCode="General">
                  <c:v>35.429699999999997</c:v>
                </c:pt>
                <c:pt idx="52645" formatCode="General">
                  <c:v>35.430399999999999</c:v>
                </c:pt>
                <c:pt idx="52646" formatCode="General">
                  <c:v>35.430999999999997</c:v>
                </c:pt>
                <c:pt idx="52647" formatCode="General">
                  <c:v>35.431699999999999</c:v>
                </c:pt>
                <c:pt idx="52648" formatCode="General">
                  <c:v>35.432400000000001</c:v>
                </c:pt>
                <c:pt idx="52649" formatCode="General">
                  <c:v>35.433</c:v>
                </c:pt>
                <c:pt idx="52650" formatCode="General">
                  <c:v>35.433700000000002</c:v>
                </c:pt>
                <c:pt idx="52651" formatCode="General">
                  <c:v>35.434399999999997</c:v>
                </c:pt>
                <c:pt idx="52652" formatCode="General">
                  <c:v>35.435099999999998</c:v>
                </c:pt>
                <c:pt idx="52653" formatCode="General">
                  <c:v>35.435699999999997</c:v>
                </c:pt>
                <c:pt idx="52654" formatCode="General">
                  <c:v>35.436399999999999</c:v>
                </c:pt>
                <c:pt idx="52655" formatCode="General">
                  <c:v>35.437100000000001</c:v>
                </c:pt>
                <c:pt idx="52656" formatCode="General">
                  <c:v>35.437800000000003</c:v>
                </c:pt>
                <c:pt idx="52657" formatCode="General">
                  <c:v>35.438400000000001</c:v>
                </c:pt>
                <c:pt idx="52658" formatCode="General">
                  <c:v>35.439100000000003</c:v>
                </c:pt>
                <c:pt idx="52659" formatCode="General">
                  <c:v>35.439799999999998</c:v>
                </c:pt>
                <c:pt idx="52660" formatCode="General">
                  <c:v>35.4405</c:v>
                </c:pt>
                <c:pt idx="52661" formatCode="General">
                  <c:v>35.441099999999999</c:v>
                </c:pt>
                <c:pt idx="52662" formatCode="General">
                  <c:v>35.441800000000001</c:v>
                </c:pt>
                <c:pt idx="52663" formatCode="General">
                  <c:v>35.442500000000003</c:v>
                </c:pt>
                <c:pt idx="52664" formatCode="General">
                  <c:v>35.443100000000001</c:v>
                </c:pt>
                <c:pt idx="52665" formatCode="General">
                  <c:v>35.443800000000003</c:v>
                </c:pt>
                <c:pt idx="52666" formatCode="General">
                  <c:v>35.444499999999998</c:v>
                </c:pt>
                <c:pt idx="52667" formatCode="General">
                  <c:v>35.4452</c:v>
                </c:pt>
                <c:pt idx="52668" formatCode="General">
                  <c:v>35.445799999999998</c:v>
                </c:pt>
                <c:pt idx="52669" formatCode="General">
                  <c:v>35.4465</c:v>
                </c:pt>
                <c:pt idx="52670" formatCode="General">
                  <c:v>35.447200000000002</c:v>
                </c:pt>
                <c:pt idx="52671" formatCode="General">
                  <c:v>35.447899999999997</c:v>
                </c:pt>
                <c:pt idx="52672" formatCode="General">
                  <c:v>35.448500000000003</c:v>
                </c:pt>
                <c:pt idx="52673" formatCode="General">
                  <c:v>35.449199999999998</c:v>
                </c:pt>
                <c:pt idx="52674" formatCode="General">
                  <c:v>35.4499</c:v>
                </c:pt>
                <c:pt idx="52675" formatCode="General">
                  <c:v>35.450499999999998</c:v>
                </c:pt>
                <c:pt idx="52676" formatCode="General">
                  <c:v>35.4512</c:v>
                </c:pt>
                <c:pt idx="52677" formatCode="General">
                  <c:v>35.451900000000002</c:v>
                </c:pt>
                <c:pt idx="52678" formatCode="General">
                  <c:v>35.452599999999997</c:v>
                </c:pt>
                <c:pt idx="52679" formatCode="General">
                  <c:v>35.453200000000002</c:v>
                </c:pt>
                <c:pt idx="52680" formatCode="General">
                  <c:v>35.453899999999997</c:v>
                </c:pt>
                <c:pt idx="52681" formatCode="General">
                  <c:v>35.454599999999999</c:v>
                </c:pt>
                <c:pt idx="52682" formatCode="General">
                  <c:v>35.455300000000001</c:v>
                </c:pt>
                <c:pt idx="52683" formatCode="General">
                  <c:v>35.4559</c:v>
                </c:pt>
                <c:pt idx="52684" formatCode="General">
                  <c:v>35.456600000000002</c:v>
                </c:pt>
                <c:pt idx="52685" formatCode="General">
                  <c:v>35.457299999999996</c:v>
                </c:pt>
                <c:pt idx="52686" formatCode="General">
                  <c:v>35.457900000000002</c:v>
                </c:pt>
                <c:pt idx="52687" formatCode="General">
                  <c:v>35.458599999999997</c:v>
                </c:pt>
                <c:pt idx="52688" formatCode="General">
                  <c:v>35.459299999999999</c:v>
                </c:pt>
                <c:pt idx="52689" formatCode="General">
                  <c:v>35.46</c:v>
                </c:pt>
                <c:pt idx="52690" formatCode="General">
                  <c:v>35.460599999999999</c:v>
                </c:pt>
                <c:pt idx="52691" formatCode="General">
                  <c:v>35.461300000000001</c:v>
                </c:pt>
                <c:pt idx="52692" formatCode="General">
                  <c:v>35.462000000000003</c:v>
                </c:pt>
                <c:pt idx="52693" formatCode="General">
                  <c:v>35.462699999999998</c:v>
                </c:pt>
                <c:pt idx="52694" formatCode="General">
                  <c:v>35.463299999999997</c:v>
                </c:pt>
                <c:pt idx="52695" formatCode="General">
                  <c:v>35.463999999999999</c:v>
                </c:pt>
                <c:pt idx="52696" formatCode="General">
                  <c:v>35.464700000000001</c:v>
                </c:pt>
                <c:pt idx="52697" formatCode="General">
                  <c:v>35.465400000000002</c:v>
                </c:pt>
                <c:pt idx="52698" formatCode="General">
                  <c:v>35.466000000000001</c:v>
                </c:pt>
                <c:pt idx="52699" formatCode="General">
                  <c:v>35.466700000000003</c:v>
                </c:pt>
                <c:pt idx="52700" formatCode="General">
                  <c:v>35.467399999999998</c:v>
                </c:pt>
                <c:pt idx="52701" formatCode="General">
                  <c:v>35.468000000000004</c:v>
                </c:pt>
                <c:pt idx="52702" formatCode="General">
                  <c:v>35.468699999999998</c:v>
                </c:pt>
                <c:pt idx="52703" formatCode="General">
                  <c:v>35.4694</c:v>
                </c:pt>
                <c:pt idx="52704" formatCode="General">
                  <c:v>35.470100000000002</c:v>
                </c:pt>
                <c:pt idx="52705" formatCode="General">
                  <c:v>35.470700000000001</c:v>
                </c:pt>
                <c:pt idx="52706" formatCode="General">
                  <c:v>35.471400000000003</c:v>
                </c:pt>
                <c:pt idx="52707" formatCode="General">
                  <c:v>35.472099999999998</c:v>
                </c:pt>
                <c:pt idx="52708" formatCode="General">
                  <c:v>35.472799999999999</c:v>
                </c:pt>
                <c:pt idx="52709" formatCode="General">
                  <c:v>35.473399999999998</c:v>
                </c:pt>
                <c:pt idx="52710" formatCode="General">
                  <c:v>35.4741</c:v>
                </c:pt>
                <c:pt idx="52711" formatCode="General">
                  <c:v>35.474800000000002</c:v>
                </c:pt>
                <c:pt idx="52712" formatCode="General">
                  <c:v>35.4754</c:v>
                </c:pt>
                <c:pt idx="52713" formatCode="General">
                  <c:v>35.476100000000002</c:v>
                </c:pt>
              </c:numCache>
            </c:numRef>
          </c:xVal>
          <c:yVal>
            <c:numRef>
              <c:f>mode_inclusion!$W$10:$W$52723</c:f>
              <c:numCache>
                <c:formatCode>0.00E+00</c:formatCode>
                <c:ptCount val="52714"/>
                <c:pt idx="0" formatCode="General">
                  <c:v>0</c:v>
                </c:pt>
                <c:pt idx="1">
                  <c:v>-6.9043999999999998E-3</c:v>
                </c:pt>
                <c:pt idx="2" formatCode="General">
                  <c:v>-2.8051800000000002E-2</c:v>
                </c:pt>
                <c:pt idx="3" formatCode="General">
                  <c:v>-6.4123899999999998E-2</c:v>
                </c:pt>
                <c:pt idx="4" formatCode="General">
                  <c:v>-0.11541999999999999</c:v>
                </c:pt>
                <c:pt idx="5" formatCode="General">
                  <c:v>-0.18190200000000001</c:v>
                </c:pt>
                <c:pt idx="6" formatCode="General">
                  <c:v>-0.26321299999999997</c:v>
                </c:pt>
                <c:pt idx="7" formatCode="General">
                  <c:v>-0.35865900000000001</c:v>
                </c:pt>
                <c:pt idx="8" formatCode="General">
                  <c:v>-0.46734799999999999</c:v>
                </c:pt>
                <c:pt idx="9" formatCode="General">
                  <c:v>-0.588175</c:v>
                </c:pt>
                <c:pt idx="10" formatCode="General">
                  <c:v>-0.71982599999999997</c:v>
                </c:pt>
                <c:pt idx="11" formatCode="General">
                  <c:v>-0.86086200000000002</c:v>
                </c:pt>
                <c:pt idx="12" formatCode="General">
                  <c:v>-1.0097700000000001</c:v>
                </c:pt>
                <c:pt idx="13" formatCode="General">
                  <c:v>-1.1649799999999999</c:v>
                </c:pt>
                <c:pt idx="14" formatCode="General">
                  <c:v>-1.3249</c:v>
                </c:pt>
                <c:pt idx="15" formatCode="General">
                  <c:v>-1.4879599999999999</c:v>
                </c:pt>
                <c:pt idx="16" formatCode="General">
                  <c:v>-1.6526400000000001</c:v>
                </c:pt>
                <c:pt idx="17" formatCode="General">
                  <c:v>-1.8174999999999999</c:v>
                </c:pt>
                <c:pt idx="18" formatCode="General">
                  <c:v>-1.9812099999999999</c:v>
                </c:pt>
                <c:pt idx="19" formatCode="General">
                  <c:v>-2.1425399999999999</c:v>
                </c:pt>
                <c:pt idx="20" formatCode="General">
                  <c:v>-2.30044</c:v>
                </c:pt>
                <c:pt idx="21" formatCode="General">
                  <c:v>-2.4539599999999999</c:v>
                </c:pt>
                <c:pt idx="22" formatCode="General">
                  <c:v>-2.6023200000000002</c:v>
                </c:pt>
                <c:pt idx="23" formatCode="General">
                  <c:v>-2.7449300000000001</c:v>
                </c:pt>
                <c:pt idx="24" formatCode="General">
                  <c:v>-2.88131</c:v>
                </c:pt>
                <c:pt idx="25" formatCode="General">
                  <c:v>-3.0111699999999999</c:v>
                </c:pt>
                <c:pt idx="26" formatCode="General">
                  <c:v>-3.13435</c:v>
                </c:pt>
                <c:pt idx="27" formatCode="General">
                  <c:v>-3.2508599999999999</c:v>
                </c:pt>
                <c:pt idx="28" formatCode="General">
                  <c:v>-3.3607800000000001</c:v>
                </c:pt>
                <c:pt idx="29" formatCode="General">
                  <c:v>-3.4643700000000002</c:v>
                </c:pt>
                <c:pt idx="30" formatCode="General">
                  <c:v>-3.5619499999999999</c:v>
                </c:pt>
                <c:pt idx="31" formatCode="General">
                  <c:v>-3.6539299999999999</c:v>
                </c:pt>
                <c:pt idx="32" formatCode="General">
                  <c:v>-3.7407900000000001</c:v>
                </c:pt>
                <c:pt idx="33" formatCode="General">
                  <c:v>-3.8230900000000001</c:v>
                </c:pt>
                <c:pt idx="34" formatCode="General">
                  <c:v>-3.9013800000000001</c:v>
                </c:pt>
                <c:pt idx="35" formatCode="General">
                  <c:v>-3.9762599999999999</c:v>
                </c:pt>
                <c:pt idx="36" formatCode="General">
                  <c:v>-4.0483200000000004</c:v>
                </c:pt>
                <c:pt idx="37" formatCode="General">
                  <c:v>-4.1181700000000001</c:v>
                </c:pt>
                <c:pt idx="38" formatCode="General">
                  <c:v>-4.1863700000000001</c:v>
                </c:pt>
                <c:pt idx="39" formatCode="General">
                  <c:v>-4.2534599999999996</c:v>
                </c:pt>
                <c:pt idx="40" formatCode="General">
                  <c:v>-4.3199500000000004</c:v>
                </c:pt>
                <c:pt idx="41" formatCode="General">
                  <c:v>-4.3862899999999998</c:v>
                </c:pt>
                <c:pt idx="42" formatCode="General">
                  <c:v>-4.4528800000000004</c:v>
                </c:pt>
                <c:pt idx="43" formatCode="General">
                  <c:v>-4.52006</c:v>
                </c:pt>
                <c:pt idx="44" formatCode="General">
                  <c:v>-4.5881100000000004</c:v>
                </c:pt>
                <c:pt idx="45" formatCode="General">
                  <c:v>-4.6572399999999998</c:v>
                </c:pt>
                <c:pt idx="46" formatCode="General">
                  <c:v>-4.7276300000000004</c:v>
                </c:pt>
                <c:pt idx="47" formatCode="General">
                  <c:v>-4.7993399999999999</c:v>
                </c:pt>
                <c:pt idx="48" formatCode="General">
                  <c:v>-4.8724400000000001</c:v>
                </c:pt>
                <c:pt idx="49" formatCode="General">
                  <c:v>-4.9468899999999998</c:v>
                </c:pt>
                <c:pt idx="50" formatCode="General">
                  <c:v>-5.02264</c:v>
                </c:pt>
                <c:pt idx="51" formatCode="General">
                  <c:v>-5.0995499999999998</c:v>
                </c:pt>
                <c:pt idx="52" formatCode="General">
                  <c:v>-5.1774899999999997</c:v>
                </c:pt>
                <c:pt idx="53" formatCode="General">
                  <c:v>-5.2562600000000002</c:v>
                </c:pt>
                <c:pt idx="54" formatCode="General">
                  <c:v>-5.3356599999999998</c:v>
                </c:pt>
                <c:pt idx="55" formatCode="General">
                  <c:v>-5.4154499999999999</c:v>
                </c:pt>
                <c:pt idx="56" formatCode="General">
                  <c:v>-5.4953700000000003</c:v>
                </c:pt>
                <c:pt idx="57" formatCode="General">
                  <c:v>-5.5751900000000001</c:v>
                </c:pt>
                <c:pt idx="58" formatCode="General">
                  <c:v>-5.6546200000000004</c:v>
                </c:pt>
                <c:pt idx="59" formatCode="General">
                  <c:v>-5.7334300000000002</c:v>
                </c:pt>
                <c:pt idx="60" formatCode="General">
                  <c:v>-5.8113700000000001</c:v>
                </c:pt>
                <c:pt idx="61" formatCode="General">
                  <c:v>-5.8882000000000003</c:v>
                </c:pt>
                <c:pt idx="62" formatCode="General">
                  <c:v>-5.9637099999999998</c:v>
                </c:pt>
                <c:pt idx="63" formatCode="General">
                  <c:v>-6.0376799999999999</c:v>
                </c:pt>
                <c:pt idx="64" formatCode="General">
                  <c:v>-6.1099500000000004</c:v>
                </c:pt>
                <c:pt idx="65" formatCode="General">
                  <c:v>-6.1803699999999999</c:v>
                </c:pt>
                <c:pt idx="66" formatCode="General">
                  <c:v>-6.2487899999999996</c:v>
                </c:pt>
                <c:pt idx="67" formatCode="General">
                  <c:v>-6.3151200000000003</c:v>
                </c:pt>
                <c:pt idx="68" formatCode="General">
                  <c:v>-6.37927</c:v>
                </c:pt>
                <c:pt idx="69" formatCode="General">
                  <c:v>-6.4412000000000003</c:v>
                </c:pt>
                <c:pt idx="70" formatCode="General">
                  <c:v>-6.5008600000000003</c:v>
                </c:pt>
                <c:pt idx="71" formatCode="General">
                  <c:v>-6.5582399999999996</c:v>
                </c:pt>
                <c:pt idx="72" formatCode="General">
                  <c:v>-6.6133600000000001</c:v>
                </c:pt>
                <c:pt idx="73" formatCode="General">
                  <c:v>-6.6662499999999998</c:v>
                </c:pt>
                <c:pt idx="74" formatCode="General">
                  <c:v>-6.7169400000000001</c:v>
                </c:pt>
                <c:pt idx="75" formatCode="General">
                  <c:v>-6.7655099999999999</c:v>
                </c:pt>
                <c:pt idx="76" formatCode="General">
                  <c:v>-6.8120099999999999</c:v>
                </c:pt>
                <c:pt idx="77" formatCode="General">
                  <c:v>-6.8565100000000001</c:v>
                </c:pt>
                <c:pt idx="78" formatCode="General">
                  <c:v>-6.8991199999999999</c:v>
                </c:pt>
                <c:pt idx="79" formatCode="General">
                  <c:v>-6.9398999999999997</c:v>
                </c:pt>
                <c:pt idx="80" formatCode="General">
                  <c:v>-6.9789500000000002</c:v>
                </c:pt>
                <c:pt idx="81" formatCode="General">
                  <c:v>-7.0163599999999997</c:v>
                </c:pt>
                <c:pt idx="82" formatCode="General">
                  <c:v>-7.0522</c:v>
                </c:pt>
                <c:pt idx="83" formatCode="General">
                  <c:v>-7.08657</c:v>
                </c:pt>
                <c:pt idx="84" formatCode="General">
                  <c:v>-7.1195199999999996</c:v>
                </c:pt>
                <c:pt idx="85" formatCode="General">
                  <c:v>-7.1511399999999998</c:v>
                </c:pt>
                <c:pt idx="86" formatCode="General">
                  <c:v>-7.1814799999999996</c:v>
                </c:pt>
                <c:pt idx="87" formatCode="General">
                  <c:v>-7.2105800000000002</c:v>
                </c:pt>
                <c:pt idx="88" formatCode="General">
                  <c:v>-7.2385000000000002</c:v>
                </c:pt>
                <c:pt idx="89" formatCode="General">
                  <c:v>-7.26525</c:v>
                </c:pt>
                <c:pt idx="90" formatCode="General">
                  <c:v>-7.2908600000000003</c:v>
                </c:pt>
                <c:pt idx="91" formatCode="General">
                  <c:v>-7.3153499999999996</c:v>
                </c:pt>
                <c:pt idx="92" formatCode="General">
                  <c:v>-7.3387099999999998</c:v>
                </c:pt>
                <c:pt idx="93" formatCode="General">
                  <c:v>-7.3609499999999999</c:v>
                </c:pt>
                <c:pt idx="94" formatCode="General">
                  <c:v>-7.3820499999999996</c:v>
                </c:pt>
                <c:pt idx="95" formatCode="General">
                  <c:v>-7.4020000000000001</c:v>
                </c:pt>
                <c:pt idx="96" formatCode="General">
                  <c:v>-7.4207599999999996</c:v>
                </c:pt>
                <c:pt idx="97" formatCode="General">
                  <c:v>-7.4382999999999999</c:v>
                </c:pt>
                <c:pt idx="98" formatCode="General">
                  <c:v>-7.4546099999999997</c:v>
                </c:pt>
                <c:pt idx="99" formatCode="General">
                  <c:v>-7.4696199999999999</c:v>
                </c:pt>
                <c:pt idx="100" formatCode="General">
                  <c:v>-7.48332</c:v>
                </c:pt>
                <c:pt idx="101" formatCode="General">
                  <c:v>-7.49566</c:v>
                </c:pt>
                <c:pt idx="102" formatCode="General">
                  <c:v>-7.5065999999999997</c:v>
                </c:pt>
                <c:pt idx="103" formatCode="General">
                  <c:v>-7.5161100000000003</c:v>
                </c:pt>
                <c:pt idx="104" formatCode="General">
                  <c:v>-7.5241300000000004</c:v>
                </c:pt>
                <c:pt idx="105" formatCode="General">
                  <c:v>-7.53064</c:v>
                </c:pt>
                <c:pt idx="106" formatCode="General">
                  <c:v>-7.5355999999999996</c:v>
                </c:pt>
                <c:pt idx="107" formatCode="General">
                  <c:v>-7.5389999999999997</c:v>
                </c:pt>
                <c:pt idx="108" formatCode="General">
                  <c:v>-7.5407900000000003</c:v>
                </c:pt>
                <c:pt idx="109" formatCode="General">
                  <c:v>-7.5409699999999997</c:v>
                </c:pt>
                <c:pt idx="110" formatCode="General">
                  <c:v>-7.5395000000000003</c:v>
                </c:pt>
                <c:pt idx="111" formatCode="General">
                  <c:v>-7.5363800000000003</c:v>
                </c:pt>
                <c:pt idx="112" formatCode="General">
                  <c:v>-7.5316000000000001</c:v>
                </c:pt>
                <c:pt idx="113" formatCode="General">
                  <c:v>-7.52515</c:v>
                </c:pt>
                <c:pt idx="114" formatCode="General">
                  <c:v>-7.5170300000000001</c:v>
                </c:pt>
                <c:pt idx="115" formatCode="General">
                  <c:v>-7.50725</c:v>
                </c:pt>
                <c:pt idx="116" formatCode="General">
                  <c:v>-7.4958099999999996</c:v>
                </c:pt>
                <c:pt idx="117" formatCode="General">
                  <c:v>-7.4827199999999996</c:v>
                </c:pt>
                <c:pt idx="118" formatCode="General">
                  <c:v>-7.4679799999999998</c:v>
                </c:pt>
                <c:pt idx="119" formatCode="General">
                  <c:v>-7.4516200000000001</c:v>
                </c:pt>
                <c:pt idx="120" formatCode="General">
                  <c:v>-7.4336500000000001</c:v>
                </c:pt>
                <c:pt idx="121" formatCode="General">
                  <c:v>-7.4140899999999998</c:v>
                </c:pt>
                <c:pt idx="122" formatCode="General">
                  <c:v>-7.3929499999999999</c:v>
                </c:pt>
                <c:pt idx="123" formatCode="General">
                  <c:v>-7.37026</c:v>
                </c:pt>
                <c:pt idx="124" formatCode="General">
                  <c:v>-7.3460299999999998</c:v>
                </c:pt>
                <c:pt idx="125" formatCode="General">
                  <c:v>-7.3202800000000003</c:v>
                </c:pt>
                <c:pt idx="126" formatCode="General">
                  <c:v>-7.2930400000000004</c:v>
                </c:pt>
                <c:pt idx="127" formatCode="General">
                  <c:v>-7.2643300000000002</c:v>
                </c:pt>
                <c:pt idx="128" formatCode="General">
                  <c:v>-7.2341600000000001</c:v>
                </c:pt>
                <c:pt idx="129" formatCode="General">
                  <c:v>-7.2025499999999996</c:v>
                </c:pt>
                <c:pt idx="130" formatCode="General">
                  <c:v>-7.1695200000000003</c:v>
                </c:pt>
                <c:pt idx="131" formatCode="General">
                  <c:v>-7.1350800000000003</c:v>
                </c:pt>
                <c:pt idx="132" formatCode="General">
                  <c:v>-7.0992499999999996</c:v>
                </c:pt>
                <c:pt idx="133" formatCode="General">
                  <c:v>-7.0620399999999997</c:v>
                </c:pt>
                <c:pt idx="134" formatCode="General">
                  <c:v>-7.0234699999999997</c:v>
                </c:pt>
                <c:pt idx="135" formatCode="General">
                  <c:v>-6.9835399999999996</c:v>
                </c:pt>
                <c:pt idx="136" formatCode="General">
                  <c:v>-6.9422699999999997</c:v>
                </c:pt>
                <c:pt idx="137" formatCode="General">
                  <c:v>-6.8996700000000004</c:v>
                </c:pt>
                <c:pt idx="138" formatCode="General">
                  <c:v>-6.8557300000000003</c:v>
                </c:pt>
                <c:pt idx="139" formatCode="General">
                  <c:v>-6.8104699999999996</c:v>
                </c:pt>
                <c:pt idx="140" formatCode="General">
                  <c:v>-6.7638999999999996</c:v>
                </c:pt>
                <c:pt idx="141" formatCode="General">
                  <c:v>-6.7160299999999999</c:v>
                </c:pt>
                <c:pt idx="142" formatCode="General">
                  <c:v>-6.6668500000000002</c:v>
                </c:pt>
                <c:pt idx="143" formatCode="General">
                  <c:v>-6.6163800000000004</c:v>
                </c:pt>
                <c:pt idx="144" formatCode="General">
                  <c:v>-6.5646100000000001</c:v>
                </c:pt>
                <c:pt idx="145" formatCode="General">
                  <c:v>-6.5115499999999997</c:v>
                </c:pt>
                <c:pt idx="146" formatCode="General">
                  <c:v>-6.4572000000000003</c:v>
                </c:pt>
                <c:pt idx="147" formatCode="General">
                  <c:v>-6.4015899999999997</c:v>
                </c:pt>
                <c:pt idx="148" formatCode="General">
                  <c:v>-6.3447100000000001</c:v>
                </c:pt>
                <c:pt idx="149" formatCode="General">
                  <c:v>-6.2865599999999997</c:v>
                </c:pt>
                <c:pt idx="150" formatCode="General">
                  <c:v>-6.22715</c:v>
                </c:pt>
                <c:pt idx="151" formatCode="General">
                  <c:v>-6.1665000000000001</c:v>
                </c:pt>
                <c:pt idx="152" formatCode="General">
                  <c:v>-6.1045999999999996</c:v>
                </c:pt>
                <c:pt idx="153" formatCode="General">
                  <c:v>-6.04148</c:v>
                </c:pt>
                <c:pt idx="154" formatCode="General">
                  <c:v>-5.9771299999999998</c:v>
                </c:pt>
                <c:pt idx="155" formatCode="General">
                  <c:v>-5.9115900000000003</c:v>
                </c:pt>
                <c:pt idx="156" formatCode="General">
                  <c:v>-5.8448399999999996</c:v>
                </c:pt>
                <c:pt idx="157" formatCode="General">
                  <c:v>-5.77691</c:v>
                </c:pt>
                <c:pt idx="158" formatCode="General">
                  <c:v>-5.7077999999999998</c:v>
                </c:pt>
                <c:pt idx="159" formatCode="General">
                  <c:v>-5.6375400000000004</c:v>
                </c:pt>
                <c:pt idx="160" formatCode="General">
                  <c:v>-5.5661399999999999</c:v>
                </c:pt>
                <c:pt idx="161" formatCode="General">
                  <c:v>-5.4936199999999999</c:v>
                </c:pt>
                <c:pt idx="162" formatCode="General">
                  <c:v>-5.4199900000000003</c:v>
                </c:pt>
                <c:pt idx="163" formatCode="General">
                  <c:v>-5.3452599999999997</c:v>
                </c:pt>
                <c:pt idx="164" formatCode="General">
                  <c:v>-5.2694599999999996</c:v>
                </c:pt>
                <c:pt idx="165" formatCode="General">
                  <c:v>-5.1925999999999997</c:v>
                </c:pt>
                <c:pt idx="166" formatCode="General">
                  <c:v>-5.1147099999999996</c:v>
                </c:pt>
                <c:pt idx="167" formatCode="General">
                  <c:v>-5.0357900000000004</c:v>
                </c:pt>
                <c:pt idx="168" formatCode="General">
                  <c:v>-4.9558799999999996</c:v>
                </c:pt>
                <c:pt idx="169" formatCode="General">
                  <c:v>-4.8749799999999999</c:v>
                </c:pt>
                <c:pt idx="170" formatCode="General">
                  <c:v>-4.79312</c:v>
                </c:pt>
                <c:pt idx="171" formatCode="General">
                  <c:v>-4.7103200000000003</c:v>
                </c:pt>
                <c:pt idx="172" formatCode="General">
                  <c:v>-4.6265799999999997</c:v>
                </c:pt>
                <c:pt idx="173" formatCode="General">
                  <c:v>-4.5419400000000003</c:v>
                </c:pt>
                <c:pt idx="174" formatCode="General">
                  <c:v>-4.45641</c:v>
                </c:pt>
                <c:pt idx="175" formatCode="General">
                  <c:v>-4.3700200000000002</c:v>
                </c:pt>
                <c:pt idx="176" formatCode="General">
                  <c:v>-4.2827700000000002</c:v>
                </c:pt>
                <c:pt idx="177" formatCode="General">
                  <c:v>-4.1947000000000001</c:v>
                </c:pt>
                <c:pt idx="178" formatCode="General">
                  <c:v>-4.10581</c:v>
                </c:pt>
                <c:pt idx="179" formatCode="General">
                  <c:v>-4.0161199999999999</c:v>
                </c:pt>
                <c:pt idx="180" formatCode="General">
                  <c:v>-3.9256700000000002</c:v>
                </c:pt>
                <c:pt idx="181" formatCode="General">
                  <c:v>-3.83446</c:v>
                </c:pt>
                <c:pt idx="182" formatCode="General">
                  <c:v>-3.7425199999999998</c:v>
                </c:pt>
                <c:pt idx="183" formatCode="General">
                  <c:v>-3.6498699999999999</c:v>
                </c:pt>
                <c:pt idx="184" formatCode="General">
                  <c:v>-3.5565099999999998</c:v>
                </c:pt>
                <c:pt idx="185" formatCode="General">
                  <c:v>-3.4624600000000001</c:v>
                </c:pt>
                <c:pt idx="186" formatCode="General">
                  <c:v>-3.36775</c:v>
                </c:pt>
                <c:pt idx="187" formatCode="General">
                  <c:v>-3.2723900000000001</c:v>
                </c:pt>
                <c:pt idx="188" formatCode="General">
                  <c:v>-3.1764199999999998</c:v>
                </c:pt>
                <c:pt idx="189" formatCode="General">
                  <c:v>-3.0798399999999999</c:v>
                </c:pt>
                <c:pt idx="190" formatCode="General">
                  <c:v>-2.9826700000000002</c:v>
                </c:pt>
                <c:pt idx="191" formatCode="General">
                  <c:v>-2.8849399999999998</c:v>
                </c:pt>
                <c:pt idx="192" formatCode="General">
                  <c:v>-2.7866399999999998</c:v>
                </c:pt>
                <c:pt idx="193" formatCode="General">
                  <c:v>-2.6878099999999998</c:v>
                </c:pt>
                <c:pt idx="194" formatCode="General">
                  <c:v>-2.5884800000000001</c:v>
                </c:pt>
                <c:pt idx="195" formatCode="General">
                  <c:v>-2.4886499999999998</c:v>
                </c:pt>
                <c:pt idx="196" formatCode="General">
                  <c:v>-2.38836</c:v>
                </c:pt>
                <c:pt idx="197" formatCode="General">
                  <c:v>-2.28762</c:v>
                </c:pt>
                <c:pt idx="198" formatCode="General">
                  <c:v>-2.1864400000000002</c:v>
                </c:pt>
                <c:pt idx="199" formatCode="General">
                  <c:v>-2.0848399999999998</c:v>
                </c:pt>
                <c:pt idx="200" formatCode="General">
                  <c:v>-1.9828600000000001</c:v>
                </c:pt>
                <c:pt idx="201" formatCode="General">
                  <c:v>-1.8805000000000001</c:v>
                </c:pt>
                <c:pt idx="202" formatCode="General">
                  <c:v>-1.7778</c:v>
                </c:pt>
                <c:pt idx="203" formatCode="General">
                  <c:v>-1.6747799999999999</c:v>
                </c:pt>
                <c:pt idx="204" formatCode="General">
                  <c:v>-1.57145</c:v>
                </c:pt>
                <c:pt idx="205" formatCode="General">
                  <c:v>-1.46783</c:v>
                </c:pt>
                <c:pt idx="206" formatCode="General">
                  <c:v>-1.3639300000000001</c:v>
                </c:pt>
                <c:pt idx="207" formatCode="General">
                  <c:v>-1.25979</c:v>
                </c:pt>
                <c:pt idx="208" formatCode="General">
                  <c:v>-1.15543</c:v>
                </c:pt>
                <c:pt idx="209" formatCode="General">
                  <c:v>-1.05088</c:v>
                </c:pt>
                <c:pt idx="210" formatCode="General">
                  <c:v>-0.94614500000000001</c:v>
                </c:pt>
                <c:pt idx="211" formatCode="General">
                  <c:v>-0.84125899999999998</c:v>
                </c:pt>
                <c:pt idx="212" formatCode="General">
                  <c:v>-0.736232</c:v>
                </c:pt>
                <c:pt idx="213" formatCode="General">
                  <c:v>-0.63108600000000004</c:v>
                </c:pt>
                <c:pt idx="214" formatCode="General">
                  <c:v>-0.52584600000000004</c:v>
                </c:pt>
                <c:pt idx="215" formatCode="General">
                  <c:v>-0.42053800000000002</c:v>
                </c:pt>
                <c:pt idx="216" formatCode="General">
                  <c:v>-0.31518600000000002</c:v>
                </c:pt>
                <c:pt idx="217" formatCode="General">
                  <c:v>-0.20981</c:v>
                </c:pt>
                <c:pt idx="218" formatCode="General">
                  <c:v>-0.10442800000000001</c:v>
                </c:pt>
                <c:pt idx="219">
                  <c:v>9.4284100000000003E-4</c:v>
                </c:pt>
                <c:pt idx="220" formatCode="General">
                  <c:v>0.106283</c:v>
                </c:pt>
                <c:pt idx="221" formatCode="General">
                  <c:v>0.211566</c:v>
                </c:pt>
                <c:pt idx="222" formatCode="General">
                  <c:v>0.31676500000000002</c:v>
                </c:pt>
                <c:pt idx="223" formatCode="General">
                  <c:v>0.42186000000000001</c:v>
                </c:pt>
                <c:pt idx="224" formatCode="General">
                  <c:v>0.52683500000000005</c:v>
                </c:pt>
                <c:pt idx="225" formatCode="General">
                  <c:v>0.63167300000000004</c:v>
                </c:pt>
                <c:pt idx="226" formatCode="General">
                  <c:v>0.73634699999999997</c:v>
                </c:pt>
                <c:pt idx="227" formatCode="General">
                  <c:v>0.84083300000000005</c:v>
                </c:pt>
                <c:pt idx="228" formatCode="General">
                  <c:v>0.945106</c:v>
                </c:pt>
                <c:pt idx="229" formatCode="General">
                  <c:v>1.04915</c:v>
                </c:pt>
                <c:pt idx="230" formatCode="General">
                  <c:v>1.1529400000000001</c:v>
                </c:pt>
                <c:pt idx="231" formatCode="General">
                  <c:v>1.2564599999999999</c:v>
                </c:pt>
                <c:pt idx="232" formatCode="General">
                  <c:v>1.3596999999999999</c:v>
                </c:pt>
                <c:pt idx="233" formatCode="General">
                  <c:v>1.4626300000000001</c:v>
                </c:pt>
                <c:pt idx="234" formatCode="General">
                  <c:v>1.5652200000000001</c:v>
                </c:pt>
                <c:pt idx="235" formatCode="General">
                  <c:v>1.6674500000000001</c:v>
                </c:pt>
                <c:pt idx="236" formatCode="General">
                  <c:v>1.7693099999999999</c:v>
                </c:pt>
                <c:pt idx="237" formatCode="General">
                  <c:v>1.87077</c:v>
                </c:pt>
                <c:pt idx="238" formatCode="General">
                  <c:v>1.9718199999999999</c:v>
                </c:pt>
                <c:pt idx="239" formatCode="General">
                  <c:v>2.0724399999999998</c:v>
                </c:pt>
                <c:pt idx="240" formatCode="General">
                  <c:v>2.1726000000000001</c:v>
                </c:pt>
                <c:pt idx="241" formatCode="General">
                  <c:v>2.2722899999999999</c:v>
                </c:pt>
                <c:pt idx="242" formatCode="General">
                  <c:v>2.37148</c:v>
                </c:pt>
                <c:pt idx="243" formatCode="General">
                  <c:v>2.4701599999999999</c:v>
                </c:pt>
                <c:pt idx="244" formatCode="General">
                  <c:v>2.5682900000000002</c:v>
                </c:pt>
                <c:pt idx="245" formatCode="General">
                  <c:v>2.66588</c:v>
                </c:pt>
                <c:pt idx="246" formatCode="General">
                  <c:v>2.7629000000000001</c:v>
                </c:pt>
                <c:pt idx="247" formatCode="General">
                  <c:v>2.8593299999999999</c:v>
                </c:pt>
                <c:pt idx="248" formatCode="General">
                  <c:v>2.9551400000000001</c:v>
                </c:pt>
                <c:pt idx="249" formatCode="General">
                  <c:v>3.0503200000000001</c:v>
                </c:pt>
                <c:pt idx="250" formatCode="General">
                  <c:v>3.1448399999999999</c:v>
                </c:pt>
                <c:pt idx="251" formatCode="General">
                  <c:v>3.2386900000000001</c:v>
                </c:pt>
                <c:pt idx="252" formatCode="General">
                  <c:v>3.3318599999999998</c:v>
                </c:pt>
                <c:pt idx="253" formatCode="General">
                  <c:v>3.4243299999999999</c:v>
                </c:pt>
                <c:pt idx="254" formatCode="General">
                  <c:v>3.51607</c:v>
                </c:pt>
                <c:pt idx="255" formatCode="General">
                  <c:v>3.6070700000000002</c:v>
                </c:pt>
                <c:pt idx="256" formatCode="General">
                  <c:v>3.6972999999999998</c:v>
                </c:pt>
                <c:pt idx="257" formatCode="General">
                  <c:v>3.7867500000000001</c:v>
                </c:pt>
                <c:pt idx="258" formatCode="General">
                  <c:v>3.8754</c:v>
                </c:pt>
                <c:pt idx="259" formatCode="General">
                  <c:v>3.9632399999999999</c:v>
                </c:pt>
                <c:pt idx="260" formatCode="General">
                  <c:v>4.0502500000000001</c:v>
                </c:pt>
                <c:pt idx="261" formatCode="General">
                  <c:v>4.1364099999999997</c:v>
                </c:pt>
                <c:pt idx="262" formatCode="General">
                  <c:v>4.2216899999999997</c:v>
                </c:pt>
                <c:pt idx="263" formatCode="General">
                  <c:v>4.3060900000000002</c:v>
                </c:pt>
                <c:pt idx="264" formatCode="General">
                  <c:v>4.3895900000000001</c:v>
                </c:pt>
                <c:pt idx="265" formatCode="General">
                  <c:v>4.4721599999999997</c:v>
                </c:pt>
                <c:pt idx="266" formatCode="General">
                  <c:v>4.5538100000000004</c:v>
                </c:pt>
                <c:pt idx="267" formatCode="General">
                  <c:v>4.6345099999999997</c:v>
                </c:pt>
                <c:pt idx="268" formatCode="General">
                  <c:v>4.7142400000000002</c:v>
                </c:pt>
                <c:pt idx="269" formatCode="General">
                  <c:v>4.7929899999999996</c:v>
                </c:pt>
                <c:pt idx="270" formatCode="General">
                  <c:v>4.87073</c:v>
                </c:pt>
                <c:pt idx="271" formatCode="General">
                  <c:v>4.9474600000000004</c:v>
                </c:pt>
                <c:pt idx="272" formatCode="General">
                  <c:v>5.0231599999999998</c:v>
                </c:pt>
                <c:pt idx="273" formatCode="General">
                  <c:v>5.0978199999999996</c:v>
                </c:pt>
                <c:pt idx="274" formatCode="General">
                  <c:v>5.1714200000000003</c:v>
                </c:pt>
                <c:pt idx="275" formatCode="General">
                  <c:v>5.2439600000000004</c:v>
                </c:pt>
                <c:pt idx="276" formatCode="General">
                  <c:v>5.3154000000000003</c:v>
                </c:pt>
                <c:pt idx="277" formatCode="General">
                  <c:v>5.3857299999999997</c:v>
                </c:pt>
                <c:pt idx="278" formatCode="General">
                  <c:v>5.4549399999999997</c:v>
                </c:pt>
                <c:pt idx="279" formatCode="General">
                  <c:v>5.5230300000000003</c:v>
                </c:pt>
                <c:pt idx="280" formatCode="General">
                  <c:v>5.5899799999999997</c:v>
                </c:pt>
                <c:pt idx="281" formatCode="General">
                  <c:v>5.65578</c:v>
                </c:pt>
                <c:pt idx="282" formatCode="General">
                  <c:v>5.7204100000000002</c:v>
                </c:pt>
                <c:pt idx="283" formatCode="General">
                  <c:v>5.7838599999999998</c:v>
                </c:pt>
                <c:pt idx="284" formatCode="General">
                  <c:v>5.8460999999999999</c:v>
                </c:pt>
                <c:pt idx="285" formatCode="General">
                  <c:v>5.9071400000000001</c:v>
                </c:pt>
                <c:pt idx="286" formatCode="General">
                  <c:v>5.9669600000000003</c:v>
                </c:pt>
                <c:pt idx="287" formatCode="General">
                  <c:v>6.0255599999999996</c:v>
                </c:pt>
                <c:pt idx="288" formatCode="General">
                  <c:v>6.08291</c:v>
                </c:pt>
                <c:pt idx="289" formatCode="General">
                  <c:v>6.1390099999999999</c:v>
                </c:pt>
                <c:pt idx="290" formatCode="General">
                  <c:v>6.1938399999999998</c:v>
                </c:pt>
                <c:pt idx="291" formatCode="General">
                  <c:v>6.2473999999999998</c:v>
                </c:pt>
                <c:pt idx="292" formatCode="General">
                  <c:v>6.2996699999999999</c:v>
                </c:pt>
                <c:pt idx="293" formatCode="General">
                  <c:v>6.3506400000000003</c:v>
                </c:pt>
                <c:pt idx="294" formatCode="General">
                  <c:v>6.4003199999999998</c:v>
                </c:pt>
                <c:pt idx="295" formatCode="General">
                  <c:v>6.44869</c:v>
                </c:pt>
                <c:pt idx="296" formatCode="General">
                  <c:v>6.49573</c:v>
                </c:pt>
                <c:pt idx="297" formatCode="General">
                  <c:v>6.5414300000000001</c:v>
                </c:pt>
                <c:pt idx="298" formatCode="General">
                  <c:v>6.5857900000000003</c:v>
                </c:pt>
                <c:pt idx="299" formatCode="General">
                  <c:v>6.6287900000000004</c:v>
                </c:pt>
                <c:pt idx="300" formatCode="General">
                  <c:v>6.6704499999999998</c:v>
                </c:pt>
                <c:pt idx="301" formatCode="General">
                  <c:v>6.7107400000000004</c:v>
                </c:pt>
                <c:pt idx="302" formatCode="General">
                  <c:v>6.7496600000000004</c:v>
                </c:pt>
                <c:pt idx="303" formatCode="General">
                  <c:v>6.7872000000000003</c:v>
                </c:pt>
                <c:pt idx="304" formatCode="General">
                  <c:v>6.82334</c:v>
                </c:pt>
                <c:pt idx="305" formatCode="General">
                  <c:v>6.8580899999999998</c:v>
                </c:pt>
                <c:pt idx="306" formatCode="General">
                  <c:v>6.8914299999999997</c:v>
                </c:pt>
                <c:pt idx="307" formatCode="General">
                  <c:v>6.9233700000000002</c:v>
                </c:pt>
                <c:pt idx="308" formatCode="General">
                  <c:v>6.9538900000000003</c:v>
                </c:pt>
                <c:pt idx="309" formatCode="General">
                  <c:v>6.9829999999999997</c:v>
                </c:pt>
                <c:pt idx="310" formatCode="General">
                  <c:v>7.0106799999999998</c:v>
                </c:pt>
                <c:pt idx="311" formatCode="General">
                  <c:v>7.0369200000000003</c:v>
                </c:pt>
                <c:pt idx="312" formatCode="General">
                  <c:v>7.0617299999999998</c:v>
                </c:pt>
                <c:pt idx="313" formatCode="General">
                  <c:v>7.0850999999999997</c:v>
                </c:pt>
                <c:pt idx="314" formatCode="General">
                  <c:v>7.1070200000000003</c:v>
                </c:pt>
                <c:pt idx="315" formatCode="General">
                  <c:v>7.12751</c:v>
                </c:pt>
                <c:pt idx="316" formatCode="General">
                  <c:v>7.1465399999999999</c:v>
                </c:pt>
                <c:pt idx="317" formatCode="General">
                  <c:v>7.1641199999999996</c:v>
                </c:pt>
                <c:pt idx="318" formatCode="General">
                  <c:v>7.1802299999999999</c:v>
                </c:pt>
                <c:pt idx="319" formatCode="General">
                  <c:v>7.19489</c:v>
                </c:pt>
                <c:pt idx="320" formatCode="General">
                  <c:v>7.2080799999999998</c:v>
                </c:pt>
                <c:pt idx="321" formatCode="General">
                  <c:v>7.2198000000000002</c:v>
                </c:pt>
                <c:pt idx="322" formatCode="General">
                  <c:v>7.2300700000000004</c:v>
                </c:pt>
                <c:pt idx="323" formatCode="General">
                  <c:v>7.2388700000000004</c:v>
                </c:pt>
                <c:pt idx="324" formatCode="General">
                  <c:v>7.2461900000000004</c:v>
                </c:pt>
                <c:pt idx="325" formatCode="General">
                  <c:v>7.25204</c:v>
                </c:pt>
                <c:pt idx="326" formatCode="General">
                  <c:v>7.2564200000000003</c:v>
                </c:pt>
                <c:pt idx="327" formatCode="General">
                  <c:v>7.2593300000000003</c:v>
                </c:pt>
                <c:pt idx="328" formatCode="General">
                  <c:v>7.2607600000000003</c:v>
                </c:pt>
                <c:pt idx="329" formatCode="General">
                  <c:v>7.2607200000000001</c:v>
                </c:pt>
                <c:pt idx="330" formatCode="General">
                  <c:v>7.25922</c:v>
                </c:pt>
                <c:pt idx="331" formatCode="General">
                  <c:v>7.25624</c:v>
                </c:pt>
                <c:pt idx="332" formatCode="General">
                  <c:v>7.2517899999999997</c:v>
                </c:pt>
                <c:pt idx="333" formatCode="General">
                  <c:v>7.24587</c:v>
                </c:pt>
                <c:pt idx="334" formatCode="General">
                  <c:v>7.23848</c:v>
                </c:pt>
                <c:pt idx="335" formatCode="General">
                  <c:v>7.2296300000000002</c:v>
                </c:pt>
                <c:pt idx="336" formatCode="General">
                  <c:v>7.2193199999999997</c:v>
                </c:pt>
                <c:pt idx="337" formatCode="General">
                  <c:v>7.2075500000000003</c:v>
                </c:pt>
                <c:pt idx="338" formatCode="General">
                  <c:v>7.1943200000000003</c:v>
                </c:pt>
                <c:pt idx="339" formatCode="General">
                  <c:v>7.1796300000000004</c:v>
                </c:pt>
                <c:pt idx="340" formatCode="General">
                  <c:v>7.1634900000000004</c:v>
                </c:pt>
                <c:pt idx="341" formatCode="General">
                  <c:v>7.1459099999999998</c:v>
                </c:pt>
                <c:pt idx="342" formatCode="General">
                  <c:v>7.1268799999999999</c:v>
                </c:pt>
                <c:pt idx="343" formatCode="General">
                  <c:v>7.10642</c:v>
                </c:pt>
                <c:pt idx="344" formatCode="General">
                  <c:v>7.08453</c:v>
                </c:pt>
                <c:pt idx="345" formatCode="General">
                  <c:v>7.06121</c:v>
                </c:pt>
                <c:pt idx="346" formatCode="General">
                  <c:v>7.0364599999999999</c:v>
                </c:pt>
                <c:pt idx="347" formatCode="General">
                  <c:v>7.0103</c:v>
                </c:pt>
                <c:pt idx="348" formatCode="General">
                  <c:v>6.9827199999999996</c:v>
                </c:pt>
                <c:pt idx="349" formatCode="General">
                  <c:v>6.9537300000000002</c:v>
                </c:pt>
                <c:pt idx="350" formatCode="General">
                  <c:v>6.9233500000000001</c:v>
                </c:pt>
                <c:pt idx="351" formatCode="General">
                  <c:v>6.8915699999999998</c:v>
                </c:pt>
                <c:pt idx="352" formatCode="General">
                  <c:v>6.8584100000000001</c:v>
                </c:pt>
                <c:pt idx="353" formatCode="General">
                  <c:v>6.8238700000000003</c:v>
                </c:pt>
                <c:pt idx="354" formatCode="General">
                  <c:v>6.78796</c:v>
                </c:pt>
                <c:pt idx="355" formatCode="General">
                  <c:v>6.75068</c:v>
                </c:pt>
                <c:pt idx="356" formatCode="General">
                  <c:v>6.71204</c:v>
                </c:pt>
                <c:pt idx="357" formatCode="General">
                  <c:v>6.6720699999999997</c:v>
                </c:pt>
                <c:pt idx="358" formatCode="General">
                  <c:v>6.6307600000000004</c:v>
                </c:pt>
                <c:pt idx="359" formatCode="General">
                  <c:v>6.58812</c:v>
                </c:pt>
                <c:pt idx="360" formatCode="General">
                  <c:v>6.5441599999999998</c:v>
                </c:pt>
                <c:pt idx="361" formatCode="General">
                  <c:v>6.4988799999999998</c:v>
                </c:pt>
                <c:pt idx="362" formatCode="General">
                  <c:v>6.4523000000000001</c:v>
                </c:pt>
                <c:pt idx="363" formatCode="General">
                  <c:v>6.40442</c:v>
                </c:pt>
                <c:pt idx="364" formatCode="General">
                  <c:v>6.35527</c:v>
                </c:pt>
                <c:pt idx="365" formatCode="General">
                  <c:v>6.3048599999999997</c:v>
                </c:pt>
                <c:pt idx="366" formatCode="General">
                  <c:v>6.2531800000000004</c:v>
                </c:pt>
                <c:pt idx="367" formatCode="General">
                  <c:v>6.20024</c:v>
                </c:pt>
                <c:pt idx="368" formatCode="General">
                  <c:v>6.1460699999999999</c:v>
                </c:pt>
                <c:pt idx="369" formatCode="General">
                  <c:v>6.0906700000000003</c:v>
                </c:pt>
                <c:pt idx="370" formatCode="General">
                  <c:v>6.0340499999999997</c:v>
                </c:pt>
                <c:pt idx="371" formatCode="General">
                  <c:v>5.9762300000000002</c:v>
                </c:pt>
                <c:pt idx="372" formatCode="General">
                  <c:v>5.91723</c:v>
                </c:pt>
                <c:pt idx="373" formatCode="General">
                  <c:v>5.8570500000000001</c:v>
                </c:pt>
                <c:pt idx="374" formatCode="General">
                  <c:v>5.7957000000000001</c:v>
                </c:pt>
                <c:pt idx="375" formatCode="General">
                  <c:v>5.7331899999999996</c:v>
                </c:pt>
                <c:pt idx="376" formatCode="General">
                  <c:v>5.66953</c:v>
                </c:pt>
                <c:pt idx="377" formatCode="General">
                  <c:v>5.6047500000000001</c:v>
                </c:pt>
                <c:pt idx="378" formatCode="General">
                  <c:v>5.5388599999999997</c:v>
                </c:pt>
                <c:pt idx="379" formatCode="General">
                  <c:v>5.4718799999999996</c:v>
                </c:pt>
                <c:pt idx="380" formatCode="General">
                  <c:v>5.40381</c:v>
                </c:pt>
                <c:pt idx="381" formatCode="General">
                  <c:v>5.3346600000000004</c:v>
                </c:pt>
                <c:pt idx="382" formatCode="General">
                  <c:v>5.2644500000000001</c:v>
                </c:pt>
                <c:pt idx="383" formatCode="General">
                  <c:v>5.1931900000000004</c:v>
                </c:pt>
                <c:pt idx="384" formatCode="General">
                  <c:v>5.1209100000000003</c:v>
                </c:pt>
                <c:pt idx="385" formatCode="General">
                  <c:v>5.0476200000000002</c:v>
                </c:pt>
                <c:pt idx="386" formatCode="General">
                  <c:v>4.9733400000000003</c:v>
                </c:pt>
                <c:pt idx="387" formatCode="General">
                  <c:v>4.8980699999999997</c:v>
                </c:pt>
                <c:pt idx="388" formatCode="General">
                  <c:v>4.8218300000000003</c:v>
                </c:pt>
                <c:pt idx="389" formatCode="General">
                  <c:v>4.7446400000000004</c:v>
                </c:pt>
                <c:pt idx="390" formatCode="General">
                  <c:v>4.6665000000000001</c:v>
                </c:pt>
                <c:pt idx="391" formatCode="General">
                  <c:v>4.5874499999999996</c:v>
                </c:pt>
                <c:pt idx="392" formatCode="General">
                  <c:v>4.5075099999999999</c:v>
                </c:pt>
                <c:pt idx="393" formatCode="General">
                  <c:v>4.4266899999999998</c:v>
                </c:pt>
                <c:pt idx="394" formatCode="General">
                  <c:v>4.3449900000000001</c:v>
                </c:pt>
                <c:pt idx="395" formatCode="General">
                  <c:v>4.2624399999999998</c:v>
                </c:pt>
                <c:pt idx="396" formatCode="General">
                  <c:v>4.1790399999999996</c:v>
                </c:pt>
                <c:pt idx="397" formatCode="General">
                  <c:v>4.09483</c:v>
                </c:pt>
                <c:pt idx="398" formatCode="General">
                  <c:v>4.0098099999999999</c:v>
                </c:pt>
                <c:pt idx="399" formatCode="General">
                  <c:v>3.9240200000000001</c:v>
                </c:pt>
                <c:pt idx="400" formatCode="General">
                  <c:v>3.8374700000000002</c:v>
                </c:pt>
                <c:pt idx="401" formatCode="General">
                  <c:v>3.7501699999999998</c:v>
                </c:pt>
                <c:pt idx="402" formatCode="General">
                  <c:v>3.66214</c:v>
                </c:pt>
                <c:pt idx="403" formatCode="General">
                  <c:v>3.5733799999999998</c:v>
                </c:pt>
                <c:pt idx="404" formatCode="General">
                  <c:v>3.48394</c:v>
                </c:pt>
                <c:pt idx="405" formatCode="General">
                  <c:v>3.3938199999999998</c:v>
                </c:pt>
                <c:pt idx="406" formatCode="General">
                  <c:v>3.3030499999999998</c:v>
                </c:pt>
                <c:pt idx="407" formatCode="General">
                  <c:v>3.2116400000000001</c:v>
                </c:pt>
                <c:pt idx="408" formatCode="General">
                  <c:v>3.1196100000000002</c:v>
                </c:pt>
                <c:pt idx="409" formatCode="General">
                  <c:v>3.02698</c:v>
                </c:pt>
                <c:pt idx="410" formatCode="General">
                  <c:v>2.93377</c:v>
                </c:pt>
                <c:pt idx="411" formatCode="General">
                  <c:v>2.8399800000000002</c:v>
                </c:pt>
                <c:pt idx="412" formatCode="General">
                  <c:v>2.74566</c:v>
                </c:pt>
                <c:pt idx="413" formatCode="General">
                  <c:v>2.65082</c:v>
                </c:pt>
                <c:pt idx="414" formatCode="General">
                  <c:v>2.5554600000000001</c:v>
                </c:pt>
                <c:pt idx="415" formatCode="General">
                  <c:v>2.4596100000000001</c:v>
                </c:pt>
                <c:pt idx="416" formatCode="General">
                  <c:v>2.36328</c:v>
                </c:pt>
                <c:pt idx="417" formatCode="General">
                  <c:v>2.2665099999999998</c:v>
                </c:pt>
                <c:pt idx="418" formatCode="General">
                  <c:v>2.1693099999999998</c:v>
                </c:pt>
                <c:pt idx="419" formatCode="General">
                  <c:v>2.0717099999999999</c:v>
                </c:pt>
                <c:pt idx="420" formatCode="General">
                  <c:v>1.97374</c:v>
                </c:pt>
                <c:pt idx="421" formatCode="General">
                  <c:v>1.8754</c:v>
                </c:pt>
                <c:pt idx="422" formatCode="General">
                  <c:v>1.8252999999999999</c:v>
                </c:pt>
                <c:pt idx="423" formatCode="General">
                  <c:v>1.8992100000000001</c:v>
                </c:pt>
                <c:pt idx="424" formatCode="General">
                  <c:v>2.16126</c:v>
                </c:pt>
                <c:pt idx="425" formatCode="General">
                  <c:v>2.64453</c:v>
                </c:pt>
                <c:pt idx="426" formatCode="General">
                  <c:v>3.3025899999999999</c:v>
                </c:pt>
                <c:pt idx="427" formatCode="General">
                  <c:v>4.0763800000000003</c:v>
                </c:pt>
                <c:pt idx="428" formatCode="General">
                  <c:v>4.9284699999999999</c:v>
                </c:pt>
                <c:pt idx="429" formatCode="General">
                  <c:v>5.8399799999999997</c:v>
                </c:pt>
                <c:pt idx="430" formatCode="General">
                  <c:v>6.8099800000000004</c:v>
                </c:pt>
                <c:pt idx="431" formatCode="General">
                  <c:v>7.8238799999999999</c:v>
                </c:pt>
                <c:pt idx="432" formatCode="General">
                  <c:v>8.8607099999999992</c:v>
                </c:pt>
                <c:pt idx="433" formatCode="General">
                  <c:v>9.8971099999999996</c:v>
                </c:pt>
                <c:pt idx="434" formatCode="General">
                  <c:v>10.891999999999999</c:v>
                </c:pt>
                <c:pt idx="435" formatCode="General">
                  <c:v>11.789400000000001</c:v>
                </c:pt>
                <c:pt idx="436" formatCode="General">
                  <c:v>12.5372</c:v>
                </c:pt>
                <c:pt idx="437" formatCode="General">
                  <c:v>13.1005</c:v>
                </c:pt>
                <c:pt idx="438" formatCode="General">
                  <c:v>13.4772</c:v>
                </c:pt>
                <c:pt idx="439" formatCode="General">
                  <c:v>13.673</c:v>
                </c:pt>
                <c:pt idx="440" formatCode="General">
                  <c:v>13.677099999999999</c:v>
                </c:pt>
                <c:pt idx="441" formatCode="General">
                  <c:v>13.4863</c:v>
                </c:pt>
                <c:pt idx="442" formatCode="General">
                  <c:v>13.1105</c:v>
                </c:pt>
                <c:pt idx="443" formatCode="General">
                  <c:v>12.565200000000001</c:v>
                </c:pt>
                <c:pt idx="444" formatCode="General">
                  <c:v>11.8687</c:v>
                </c:pt>
                <c:pt idx="445" formatCode="General">
                  <c:v>11.0289</c:v>
                </c:pt>
                <c:pt idx="446" formatCode="General">
                  <c:v>10.033099999999999</c:v>
                </c:pt>
                <c:pt idx="447" formatCode="General">
                  <c:v>8.8277900000000002</c:v>
                </c:pt>
                <c:pt idx="448" formatCode="General">
                  <c:v>7.3600700000000003</c:v>
                </c:pt>
                <c:pt idx="449" formatCode="General">
                  <c:v>5.6109</c:v>
                </c:pt>
                <c:pt idx="450" formatCode="General">
                  <c:v>3.6248999999999998</c:v>
                </c:pt>
                <c:pt idx="451" formatCode="General">
                  <c:v>1.48214</c:v>
                </c:pt>
                <c:pt idx="452" formatCode="General">
                  <c:v>-0.71951699999999996</c:v>
                </c:pt>
                <c:pt idx="453" formatCode="General">
                  <c:v>-2.8824900000000002</c:v>
                </c:pt>
                <c:pt idx="454" formatCode="General">
                  <c:v>-4.9437100000000003</c:v>
                </c:pt>
                <c:pt idx="455" formatCode="General">
                  <c:v>-6.8696999999999999</c:v>
                </c:pt>
                <c:pt idx="456" formatCode="General">
                  <c:v>-8.6636000000000006</c:v>
                </c:pt>
                <c:pt idx="457" formatCode="General">
                  <c:v>-10.313499999999999</c:v>
                </c:pt>
                <c:pt idx="458" formatCode="General">
                  <c:v>-11.799799999999999</c:v>
                </c:pt>
                <c:pt idx="459" formatCode="General">
                  <c:v>-13.1153</c:v>
                </c:pt>
                <c:pt idx="460" formatCode="General">
                  <c:v>-14.259600000000001</c:v>
                </c:pt>
                <c:pt idx="461" formatCode="General">
                  <c:v>-15.2357</c:v>
                </c:pt>
                <c:pt idx="462" formatCode="General">
                  <c:v>-16.046500000000002</c:v>
                </c:pt>
                <c:pt idx="463" formatCode="General">
                  <c:v>-16.6935</c:v>
                </c:pt>
                <c:pt idx="464" formatCode="General">
                  <c:v>-17.199300000000001</c:v>
                </c:pt>
                <c:pt idx="465" formatCode="General">
                  <c:v>-17.590399999999999</c:v>
                </c:pt>
                <c:pt idx="466" formatCode="General">
                  <c:v>-17.862300000000001</c:v>
                </c:pt>
                <c:pt idx="467" formatCode="General">
                  <c:v>-18.011800000000001</c:v>
                </c:pt>
                <c:pt idx="468" formatCode="General">
                  <c:v>-18.055299999999999</c:v>
                </c:pt>
                <c:pt idx="469" formatCode="General">
                  <c:v>-18.0181</c:v>
                </c:pt>
                <c:pt idx="470" formatCode="General">
                  <c:v>-17.929400000000001</c:v>
                </c:pt>
                <c:pt idx="471" formatCode="General">
                  <c:v>-17.813400000000001</c:v>
                </c:pt>
                <c:pt idx="472" formatCode="General">
                  <c:v>-17.689599999999999</c:v>
                </c:pt>
                <c:pt idx="473" formatCode="General">
                  <c:v>-17.572900000000001</c:v>
                </c:pt>
                <c:pt idx="474" formatCode="General">
                  <c:v>-17.4648</c:v>
                </c:pt>
                <c:pt idx="475" formatCode="General">
                  <c:v>-17.349799999999998</c:v>
                </c:pt>
                <c:pt idx="476" formatCode="General">
                  <c:v>-17.237400000000001</c:v>
                </c:pt>
                <c:pt idx="477" formatCode="General">
                  <c:v>-17.1586</c:v>
                </c:pt>
                <c:pt idx="478" formatCode="General">
                  <c:v>-17.150400000000001</c:v>
                </c:pt>
                <c:pt idx="479" formatCode="General">
                  <c:v>-17.2441</c:v>
                </c:pt>
                <c:pt idx="480" formatCode="General">
                  <c:v>-17.448</c:v>
                </c:pt>
                <c:pt idx="481" formatCode="General">
                  <c:v>-17.758199999999999</c:v>
                </c:pt>
                <c:pt idx="482" formatCode="General">
                  <c:v>-18.158000000000001</c:v>
                </c:pt>
                <c:pt idx="483" formatCode="General">
                  <c:v>-18.651</c:v>
                </c:pt>
                <c:pt idx="484" formatCode="General">
                  <c:v>-19.253900000000002</c:v>
                </c:pt>
                <c:pt idx="485" formatCode="General">
                  <c:v>-19.935600000000001</c:v>
                </c:pt>
                <c:pt idx="486" formatCode="General">
                  <c:v>-20.652799999999999</c:v>
                </c:pt>
                <c:pt idx="487" formatCode="General">
                  <c:v>-21.383400000000002</c:v>
                </c:pt>
                <c:pt idx="488" formatCode="General">
                  <c:v>-22.090900000000001</c:v>
                </c:pt>
                <c:pt idx="489" formatCode="General">
                  <c:v>-22.729500000000002</c:v>
                </c:pt>
                <c:pt idx="490" formatCode="General">
                  <c:v>-23.3202</c:v>
                </c:pt>
                <c:pt idx="491" formatCode="General">
                  <c:v>-23.920200000000001</c:v>
                </c:pt>
                <c:pt idx="492" formatCode="General">
                  <c:v>-24.530200000000001</c:v>
                </c:pt>
                <c:pt idx="493" formatCode="General">
                  <c:v>-25.136700000000001</c:v>
                </c:pt>
                <c:pt idx="494" formatCode="General">
                  <c:v>-25.738700000000001</c:v>
                </c:pt>
                <c:pt idx="495" formatCode="General">
                  <c:v>-26.348800000000001</c:v>
                </c:pt>
                <c:pt idx="496" formatCode="General">
                  <c:v>-26.990600000000001</c:v>
                </c:pt>
                <c:pt idx="497" formatCode="General">
                  <c:v>-27.700800000000001</c:v>
                </c:pt>
                <c:pt idx="498" formatCode="General">
                  <c:v>-28.5108</c:v>
                </c:pt>
                <c:pt idx="499" formatCode="General">
                  <c:v>-29.403700000000001</c:v>
                </c:pt>
                <c:pt idx="500" formatCode="General">
                  <c:v>-30.351900000000001</c:v>
                </c:pt>
                <c:pt idx="501" formatCode="General">
                  <c:v>-31.342500000000001</c:v>
                </c:pt>
                <c:pt idx="502" formatCode="General">
                  <c:v>-32.359200000000001</c:v>
                </c:pt>
                <c:pt idx="503" formatCode="General">
                  <c:v>-33.387</c:v>
                </c:pt>
                <c:pt idx="504" formatCode="General">
                  <c:v>-34.401299999999999</c:v>
                </c:pt>
                <c:pt idx="505" formatCode="General">
                  <c:v>-35.3767</c:v>
                </c:pt>
                <c:pt idx="506" formatCode="General">
                  <c:v>-36.293100000000003</c:v>
                </c:pt>
                <c:pt idx="507" formatCode="General">
                  <c:v>-37.1402</c:v>
                </c:pt>
                <c:pt idx="508" formatCode="General">
                  <c:v>-37.927700000000002</c:v>
                </c:pt>
                <c:pt idx="509" formatCode="General">
                  <c:v>-38.667499999999997</c:v>
                </c:pt>
                <c:pt idx="510" formatCode="General">
                  <c:v>-39.366799999999998</c:v>
                </c:pt>
                <c:pt idx="511" formatCode="General">
                  <c:v>-40.043999999999997</c:v>
                </c:pt>
                <c:pt idx="512" formatCode="General">
                  <c:v>-40.716799999999999</c:v>
                </c:pt>
                <c:pt idx="513" formatCode="General">
                  <c:v>-41.377099999999999</c:v>
                </c:pt>
                <c:pt idx="514" formatCode="General">
                  <c:v>-42.008699999999997</c:v>
                </c:pt>
                <c:pt idx="515" formatCode="General">
                  <c:v>-42.5946</c:v>
                </c:pt>
                <c:pt idx="516" formatCode="General">
                  <c:v>-43.124299999999998</c:v>
                </c:pt>
                <c:pt idx="517" formatCode="General">
                  <c:v>-43.598700000000001</c:v>
                </c:pt>
                <c:pt idx="518" formatCode="General">
                  <c:v>-44.003799999999998</c:v>
                </c:pt>
                <c:pt idx="519" formatCode="General">
                  <c:v>-44.326300000000003</c:v>
                </c:pt>
                <c:pt idx="520" formatCode="General">
                  <c:v>-44.581000000000003</c:v>
                </c:pt>
                <c:pt idx="521" formatCode="General">
                  <c:v>-44.7804</c:v>
                </c:pt>
                <c:pt idx="522" formatCode="General">
                  <c:v>-44.9223</c:v>
                </c:pt>
                <c:pt idx="523" formatCode="General">
                  <c:v>-45.0169</c:v>
                </c:pt>
                <c:pt idx="524" formatCode="General">
                  <c:v>-45.084000000000003</c:v>
                </c:pt>
                <c:pt idx="525" formatCode="General">
                  <c:v>-45.077500000000001</c:v>
                </c:pt>
                <c:pt idx="526" formatCode="General">
                  <c:v>-44.955500000000001</c:v>
                </c:pt>
                <c:pt idx="527" formatCode="General">
                  <c:v>-44.7879</c:v>
                </c:pt>
                <c:pt idx="528" formatCode="General">
                  <c:v>-44.647100000000002</c:v>
                </c:pt>
                <c:pt idx="529" formatCode="General">
                  <c:v>-44.5608</c:v>
                </c:pt>
                <c:pt idx="530" formatCode="General">
                  <c:v>-44.531500000000001</c:v>
                </c:pt>
                <c:pt idx="531" formatCode="General">
                  <c:v>-44.544400000000003</c:v>
                </c:pt>
                <c:pt idx="532" formatCode="General">
                  <c:v>-44.598799999999997</c:v>
                </c:pt>
                <c:pt idx="533" formatCode="General">
                  <c:v>-44.693600000000004</c:v>
                </c:pt>
                <c:pt idx="534" formatCode="General">
                  <c:v>-44.808399999999999</c:v>
                </c:pt>
                <c:pt idx="535" formatCode="General">
                  <c:v>-44.9223</c:v>
                </c:pt>
                <c:pt idx="536" formatCode="General">
                  <c:v>-45.025399999999998</c:v>
                </c:pt>
                <c:pt idx="537" formatCode="General">
                  <c:v>-45.115900000000003</c:v>
                </c:pt>
                <c:pt idx="538" formatCode="General">
                  <c:v>-45.196899999999999</c:v>
                </c:pt>
                <c:pt idx="539" formatCode="General">
                  <c:v>-45.2898</c:v>
                </c:pt>
                <c:pt idx="540" formatCode="General">
                  <c:v>-45.418399999999998</c:v>
                </c:pt>
                <c:pt idx="541" formatCode="General">
                  <c:v>-45.593800000000002</c:v>
                </c:pt>
                <c:pt idx="542" formatCode="General">
                  <c:v>-45.8123</c:v>
                </c:pt>
                <c:pt idx="543" formatCode="General">
                  <c:v>-46.0518</c:v>
                </c:pt>
                <c:pt idx="544" formatCode="General">
                  <c:v>-46.3232</c:v>
                </c:pt>
                <c:pt idx="545" formatCode="General">
                  <c:v>-46.654400000000003</c:v>
                </c:pt>
                <c:pt idx="546" formatCode="General">
                  <c:v>-47.058999999999997</c:v>
                </c:pt>
                <c:pt idx="547" formatCode="General">
                  <c:v>-47.539499999999997</c:v>
                </c:pt>
                <c:pt idx="548" formatCode="General">
                  <c:v>-48.0807</c:v>
                </c:pt>
                <c:pt idx="549" formatCode="General">
                  <c:v>-48.664099999999998</c:v>
                </c:pt>
                <c:pt idx="550" formatCode="General">
                  <c:v>-49.274000000000001</c:v>
                </c:pt>
                <c:pt idx="551" formatCode="General">
                  <c:v>-49.901299999999999</c:v>
                </c:pt>
                <c:pt idx="552" formatCode="General">
                  <c:v>-50.541899999999998</c:v>
                </c:pt>
                <c:pt idx="553" formatCode="General">
                  <c:v>-51.196800000000003</c:v>
                </c:pt>
                <c:pt idx="554" formatCode="General">
                  <c:v>-51.869199999999999</c:v>
                </c:pt>
                <c:pt idx="555" formatCode="General">
                  <c:v>-52.561300000000003</c:v>
                </c:pt>
                <c:pt idx="556" formatCode="General">
                  <c:v>-53.229799999999997</c:v>
                </c:pt>
                <c:pt idx="557" formatCode="General">
                  <c:v>-53.7956</c:v>
                </c:pt>
                <c:pt idx="558" formatCode="General">
                  <c:v>-54.211799999999997</c:v>
                </c:pt>
                <c:pt idx="559" formatCode="General">
                  <c:v>-54.462800000000001</c:v>
                </c:pt>
                <c:pt idx="560" formatCode="General">
                  <c:v>-54.569899999999997</c:v>
                </c:pt>
                <c:pt idx="561" formatCode="General">
                  <c:v>-54.554000000000002</c:v>
                </c:pt>
                <c:pt idx="562" formatCode="General">
                  <c:v>-54.409599999999998</c:v>
                </c:pt>
                <c:pt idx="563" formatCode="General">
                  <c:v>-54.137500000000003</c:v>
                </c:pt>
                <c:pt idx="564" formatCode="General">
                  <c:v>-53.746299999999998</c:v>
                </c:pt>
                <c:pt idx="565" formatCode="General">
                  <c:v>-53.252899999999997</c:v>
                </c:pt>
                <c:pt idx="566" formatCode="General">
                  <c:v>-52.672699999999999</c:v>
                </c:pt>
                <c:pt idx="567" formatCode="General">
                  <c:v>-51.997599999999998</c:v>
                </c:pt>
                <c:pt idx="568" formatCode="General">
                  <c:v>-51.2211</c:v>
                </c:pt>
                <c:pt idx="569" formatCode="General">
                  <c:v>-50.353499999999997</c:v>
                </c:pt>
                <c:pt idx="570" formatCode="General">
                  <c:v>-49.417200000000001</c:v>
                </c:pt>
                <c:pt idx="571" formatCode="General">
                  <c:v>-48.4407</c:v>
                </c:pt>
                <c:pt idx="572" formatCode="General">
                  <c:v>-47.478400000000001</c:v>
                </c:pt>
                <c:pt idx="573" formatCode="General">
                  <c:v>-46.590200000000003</c:v>
                </c:pt>
                <c:pt idx="574" formatCode="General">
                  <c:v>-45.825600000000001</c:v>
                </c:pt>
                <c:pt idx="575" formatCode="General">
                  <c:v>-45.218800000000002</c:v>
                </c:pt>
                <c:pt idx="576" formatCode="General">
                  <c:v>-44.769399999999997</c:v>
                </c:pt>
                <c:pt idx="577" formatCode="General">
                  <c:v>-44.470300000000002</c:v>
                </c:pt>
                <c:pt idx="578" formatCode="General">
                  <c:v>-44.313600000000001</c:v>
                </c:pt>
                <c:pt idx="579" formatCode="General">
                  <c:v>-44.270899999999997</c:v>
                </c:pt>
                <c:pt idx="580" formatCode="General">
                  <c:v>-44.3063</c:v>
                </c:pt>
                <c:pt idx="581" formatCode="General">
                  <c:v>-44.3872</c:v>
                </c:pt>
                <c:pt idx="582" formatCode="General">
                  <c:v>-44.481299999999997</c:v>
                </c:pt>
                <c:pt idx="583" formatCode="General">
                  <c:v>-44.569000000000003</c:v>
                </c:pt>
                <c:pt idx="584" formatCode="General">
                  <c:v>-44.630600000000001</c:v>
                </c:pt>
                <c:pt idx="585" formatCode="General">
                  <c:v>-44.649099999999997</c:v>
                </c:pt>
                <c:pt idx="586" formatCode="General">
                  <c:v>-44.640500000000003</c:v>
                </c:pt>
                <c:pt idx="587" formatCode="General">
                  <c:v>-44.612400000000001</c:v>
                </c:pt>
                <c:pt idx="588" formatCode="General">
                  <c:v>-44.510199999999998</c:v>
                </c:pt>
                <c:pt idx="589" formatCode="General">
                  <c:v>-44.2926</c:v>
                </c:pt>
                <c:pt idx="590" formatCode="General">
                  <c:v>-43.956000000000003</c:v>
                </c:pt>
                <c:pt idx="591" formatCode="General">
                  <c:v>-43.536000000000001</c:v>
                </c:pt>
                <c:pt idx="592" formatCode="General">
                  <c:v>-43.080599999999997</c:v>
                </c:pt>
                <c:pt idx="593" formatCode="General">
                  <c:v>-42.583500000000001</c:v>
                </c:pt>
                <c:pt idx="594" formatCode="General">
                  <c:v>-42.045499999999997</c:v>
                </c:pt>
                <c:pt idx="595" formatCode="General">
                  <c:v>-41.526600000000002</c:v>
                </c:pt>
                <c:pt idx="596" formatCode="General">
                  <c:v>-41.046399999999998</c:v>
                </c:pt>
                <c:pt idx="597" formatCode="General">
                  <c:v>-40.563800000000001</c:v>
                </c:pt>
                <c:pt idx="598" formatCode="General">
                  <c:v>-40.0229</c:v>
                </c:pt>
                <c:pt idx="599" formatCode="General">
                  <c:v>-39.380899999999997</c:v>
                </c:pt>
                <c:pt idx="600" formatCode="General">
                  <c:v>-38.682099999999998</c:v>
                </c:pt>
                <c:pt idx="601" formatCode="General">
                  <c:v>-37.9801</c:v>
                </c:pt>
                <c:pt idx="602" formatCode="General">
                  <c:v>-37.283799999999999</c:v>
                </c:pt>
                <c:pt idx="603" formatCode="General">
                  <c:v>-36.609499999999997</c:v>
                </c:pt>
                <c:pt idx="604" formatCode="General">
                  <c:v>-35.977600000000002</c:v>
                </c:pt>
                <c:pt idx="605" formatCode="General">
                  <c:v>-35.411099999999998</c:v>
                </c:pt>
                <c:pt idx="606" formatCode="General">
                  <c:v>-34.932000000000002</c:v>
                </c:pt>
                <c:pt idx="607" formatCode="General">
                  <c:v>-34.576599999999999</c:v>
                </c:pt>
                <c:pt idx="608" formatCode="General">
                  <c:v>-34.376899999999999</c:v>
                </c:pt>
                <c:pt idx="609" formatCode="General">
                  <c:v>-34.339700000000001</c:v>
                </c:pt>
                <c:pt idx="610" formatCode="General">
                  <c:v>-34.438299999999998</c:v>
                </c:pt>
                <c:pt idx="611" formatCode="General">
                  <c:v>-34.621099999999998</c:v>
                </c:pt>
                <c:pt idx="612" formatCode="General">
                  <c:v>-34.855600000000003</c:v>
                </c:pt>
                <c:pt idx="613" formatCode="General">
                  <c:v>-35.124400000000001</c:v>
                </c:pt>
                <c:pt idx="614" formatCode="General">
                  <c:v>-35.422499999999999</c:v>
                </c:pt>
                <c:pt idx="615" formatCode="General">
                  <c:v>-35.740600000000001</c:v>
                </c:pt>
                <c:pt idx="616" formatCode="General">
                  <c:v>-36.056699999999999</c:v>
                </c:pt>
                <c:pt idx="617" formatCode="General">
                  <c:v>-36.342700000000001</c:v>
                </c:pt>
                <c:pt idx="618" formatCode="General">
                  <c:v>-36.571399999999997</c:v>
                </c:pt>
                <c:pt idx="619" formatCode="General">
                  <c:v>-36.706099999999999</c:v>
                </c:pt>
                <c:pt idx="620" formatCode="General">
                  <c:v>-36.715499999999999</c:v>
                </c:pt>
                <c:pt idx="621" formatCode="General">
                  <c:v>-36.5961</c:v>
                </c:pt>
                <c:pt idx="622" formatCode="General">
                  <c:v>-36.3309</c:v>
                </c:pt>
                <c:pt idx="623" formatCode="General">
                  <c:v>-35.878500000000003</c:v>
                </c:pt>
                <c:pt idx="624" formatCode="General">
                  <c:v>-35.212600000000002</c:v>
                </c:pt>
                <c:pt idx="625" formatCode="General">
                  <c:v>-34.329599999999999</c:v>
                </c:pt>
                <c:pt idx="626" formatCode="General">
                  <c:v>-33.247</c:v>
                </c:pt>
                <c:pt idx="627" formatCode="General">
                  <c:v>-32</c:v>
                </c:pt>
                <c:pt idx="628" formatCode="General">
                  <c:v>-30.654800000000002</c:v>
                </c:pt>
                <c:pt idx="629" formatCode="General">
                  <c:v>-29.256399999999999</c:v>
                </c:pt>
                <c:pt idx="630" formatCode="General">
                  <c:v>-27.796500000000002</c:v>
                </c:pt>
                <c:pt idx="631" formatCode="General">
                  <c:v>-26.2775</c:v>
                </c:pt>
                <c:pt idx="632" formatCode="General">
                  <c:v>-24.715299999999999</c:v>
                </c:pt>
                <c:pt idx="633" formatCode="General">
                  <c:v>-23.156400000000001</c:v>
                </c:pt>
                <c:pt idx="634" formatCode="General">
                  <c:v>-21.627300000000002</c:v>
                </c:pt>
                <c:pt idx="635" formatCode="General">
                  <c:v>-20.063199999999998</c:v>
                </c:pt>
                <c:pt idx="636" formatCode="General">
                  <c:v>-18.444400000000002</c:v>
                </c:pt>
                <c:pt idx="637" formatCode="General">
                  <c:v>-16.838899999999999</c:v>
                </c:pt>
                <c:pt idx="638" formatCode="General">
                  <c:v>-15.2661</c:v>
                </c:pt>
                <c:pt idx="639" formatCode="General">
                  <c:v>-13.7105</c:v>
                </c:pt>
                <c:pt idx="640" formatCode="General">
                  <c:v>-12.200200000000001</c:v>
                </c:pt>
                <c:pt idx="641" formatCode="General">
                  <c:v>-10.7707</c:v>
                </c:pt>
                <c:pt idx="642" formatCode="General">
                  <c:v>-9.4355700000000002</c:v>
                </c:pt>
                <c:pt idx="643" formatCode="General">
                  <c:v>-8.2043999999999997</c:v>
                </c:pt>
                <c:pt idx="644" formatCode="General">
                  <c:v>-7.0798300000000003</c:v>
                </c:pt>
                <c:pt idx="645" formatCode="General">
                  <c:v>-6.0588899999999999</c:v>
                </c:pt>
                <c:pt idx="646" formatCode="General">
                  <c:v>-5.1348900000000004</c:v>
                </c:pt>
                <c:pt idx="647" formatCode="General">
                  <c:v>-4.2966100000000003</c:v>
                </c:pt>
                <c:pt idx="648" formatCode="General">
                  <c:v>-3.5330300000000001</c:v>
                </c:pt>
                <c:pt idx="649" formatCode="General">
                  <c:v>-2.8393899999999999</c:v>
                </c:pt>
                <c:pt idx="650" formatCode="General">
                  <c:v>-2.2037399999999998</c:v>
                </c:pt>
                <c:pt idx="651" formatCode="General">
                  <c:v>-1.60721</c:v>
                </c:pt>
                <c:pt idx="652" formatCode="General">
                  <c:v>-1.02827</c:v>
                </c:pt>
                <c:pt idx="653" formatCode="General">
                  <c:v>-0.44670900000000002</c:v>
                </c:pt>
                <c:pt idx="654" formatCode="General">
                  <c:v>0.155693</c:v>
                </c:pt>
                <c:pt idx="655" formatCode="General">
                  <c:v>0.79048600000000002</c:v>
                </c:pt>
                <c:pt idx="656" formatCode="General">
                  <c:v>1.4554499999999999</c:v>
                </c:pt>
                <c:pt idx="657" formatCode="General">
                  <c:v>2.1646100000000001</c:v>
                </c:pt>
                <c:pt idx="658" formatCode="General">
                  <c:v>2.9466299999999999</c:v>
                </c:pt>
                <c:pt idx="659" formatCode="General">
                  <c:v>3.8290299999999999</c:v>
                </c:pt>
                <c:pt idx="660" formatCode="General">
                  <c:v>4.8223099999999999</c:v>
                </c:pt>
                <c:pt idx="661" formatCode="General">
                  <c:v>5.8666900000000002</c:v>
                </c:pt>
                <c:pt idx="662" formatCode="General">
                  <c:v>6.9075199999999999</c:v>
                </c:pt>
                <c:pt idx="663" formatCode="General">
                  <c:v>7.9466700000000001</c:v>
                </c:pt>
                <c:pt idx="664" formatCode="General">
                  <c:v>8.9991699999999994</c:v>
                </c:pt>
                <c:pt idx="665" formatCode="General">
                  <c:v>10.084199999999999</c:v>
                </c:pt>
                <c:pt idx="666" formatCode="General">
                  <c:v>11.1974</c:v>
                </c:pt>
                <c:pt idx="667" formatCode="General">
                  <c:v>12.3208</c:v>
                </c:pt>
                <c:pt idx="668" formatCode="General">
                  <c:v>13.4259</c:v>
                </c:pt>
                <c:pt idx="669" formatCode="General">
                  <c:v>14.4816</c:v>
                </c:pt>
                <c:pt idx="670" formatCode="General">
                  <c:v>15.4674</c:v>
                </c:pt>
                <c:pt idx="671" formatCode="General">
                  <c:v>16.3857</c:v>
                </c:pt>
                <c:pt idx="672" formatCode="General">
                  <c:v>17.256499999999999</c:v>
                </c:pt>
                <c:pt idx="673" formatCode="General">
                  <c:v>18.091899999999999</c:v>
                </c:pt>
                <c:pt idx="674" formatCode="General">
                  <c:v>18.8962</c:v>
                </c:pt>
                <c:pt idx="675" formatCode="General">
                  <c:v>19.6587</c:v>
                </c:pt>
                <c:pt idx="676" formatCode="General">
                  <c:v>20.370799999999999</c:v>
                </c:pt>
                <c:pt idx="677" formatCode="General">
                  <c:v>21.0349</c:v>
                </c:pt>
                <c:pt idx="678" formatCode="General">
                  <c:v>21.660699999999999</c:v>
                </c:pt>
                <c:pt idx="679" formatCode="General">
                  <c:v>22.261500000000002</c:v>
                </c:pt>
                <c:pt idx="680" formatCode="General">
                  <c:v>22.8475</c:v>
                </c:pt>
                <c:pt idx="681" formatCode="General">
                  <c:v>23.4223</c:v>
                </c:pt>
                <c:pt idx="682" formatCode="General">
                  <c:v>23.972899999999999</c:v>
                </c:pt>
                <c:pt idx="683" formatCode="General">
                  <c:v>24.4876</c:v>
                </c:pt>
                <c:pt idx="684" formatCode="General">
                  <c:v>24.965499999999999</c:v>
                </c:pt>
                <c:pt idx="685" formatCode="General">
                  <c:v>25.409800000000001</c:v>
                </c:pt>
                <c:pt idx="686" formatCode="General">
                  <c:v>25.826799999999999</c:v>
                </c:pt>
                <c:pt idx="687" formatCode="General">
                  <c:v>26.233000000000001</c:v>
                </c:pt>
                <c:pt idx="688" formatCode="General">
                  <c:v>26.6431</c:v>
                </c:pt>
                <c:pt idx="689" formatCode="General">
                  <c:v>27.057700000000001</c:v>
                </c:pt>
                <c:pt idx="690" formatCode="General">
                  <c:v>27.510899999999999</c:v>
                </c:pt>
                <c:pt idx="691" formatCode="General">
                  <c:v>28.0687</c:v>
                </c:pt>
                <c:pt idx="692" formatCode="General">
                  <c:v>28.767299999999999</c:v>
                </c:pt>
                <c:pt idx="693" formatCode="General">
                  <c:v>29.61</c:v>
                </c:pt>
                <c:pt idx="694" formatCode="General">
                  <c:v>30.5319</c:v>
                </c:pt>
                <c:pt idx="695" formatCode="General">
                  <c:v>31.467099999999999</c:v>
                </c:pt>
                <c:pt idx="696" formatCode="General">
                  <c:v>32.413899999999998</c:v>
                </c:pt>
                <c:pt idx="697" formatCode="General">
                  <c:v>33.365699999999997</c:v>
                </c:pt>
                <c:pt idx="698" formatCode="General">
                  <c:v>34.308100000000003</c:v>
                </c:pt>
                <c:pt idx="699" formatCode="General">
                  <c:v>35.219299999999997</c:v>
                </c:pt>
                <c:pt idx="700" formatCode="General">
                  <c:v>36.0794</c:v>
                </c:pt>
                <c:pt idx="701" formatCode="General">
                  <c:v>36.892200000000003</c:v>
                </c:pt>
                <c:pt idx="702" formatCode="General">
                  <c:v>37.6633</c:v>
                </c:pt>
                <c:pt idx="703" formatCode="General">
                  <c:v>38.385899999999999</c:v>
                </c:pt>
                <c:pt idx="704" formatCode="General">
                  <c:v>39.043599999999998</c:v>
                </c:pt>
                <c:pt idx="705" formatCode="General">
                  <c:v>39.616</c:v>
                </c:pt>
                <c:pt idx="706" formatCode="General">
                  <c:v>40.099499999999999</c:v>
                </c:pt>
                <c:pt idx="707" formatCode="General">
                  <c:v>40.502499999999998</c:v>
                </c:pt>
                <c:pt idx="708" formatCode="General">
                  <c:v>40.845300000000002</c:v>
                </c:pt>
                <c:pt idx="709" formatCode="General">
                  <c:v>41.1541</c:v>
                </c:pt>
                <c:pt idx="710" formatCode="General">
                  <c:v>41.451799999999999</c:v>
                </c:pt>
                <c:pt idx="711" formatCode="General">
                  <c:v>41.747500000000002</c:v>
                </c:pt>
                <c:pt idx="712" formatCode="General">
                  <c:v>42.035699999999999</c:v>
                </c:pt>
                <c:pt idx="713" formatCode="General">
                  <c:v>42.3063</c:v>
                </c:pt>
                <c:pt idx="714" formatCode="General">
                  <c:v>42.5488</c:v>
                </c:pt>
                <c:pt idx="715" formatCode="General">
                  <c:v>42.753100000000003</c:v>
                </c:pt>
                <c:pt idx="716" formatCode="General">
                  <c:v>42.917000000000002</c:v>
                </c:pt>
                <c:pt idx="717" formatCode="General">
                  <c:v>43.055500000000002</c:v>
                </c:pt>
                <c:pt idx="718" formatCode="General">
                  <c:v>43.181800000000003</c:v>
                </c:pt>
                <c:pt idx="719" formatCode="General">
                  <c:v>43.3035</c:v>
                </c:pt>
                <c:pt idx="720" formatCode="General">
                  <c:v>43.424599999999998</c:v>
                </c:pt>
                <c:pt idx="721" formatCode="General">
                  <c:v>43.559899999999999</c:v>
                </c:pt>
                <c:pt idx="722" formatCode="General">
                  <c:v>43.7714</c:v>
                </c:pt>
                <c:pt idx="723" formatCode="General">
                  <c:v>44.1113</c:v>
                </c:pt>
                <c:pt idx="724" formatCode="General">
                  <c:v>44.585299999999997</c:v>
                </c:pt>
                <c:pt idx="725" formatCode="General">
                  <c:v>45.167999999999999</c:v>
                </c:pt>
                <c:pt idx="726" formatCode="General">
                  <c:v>45.818300000000001</c:v>
                </c:pt>
                <c:pt idx="727" formatCode="General">
                  <c:v>46.546199999999999</c:v>
                </c:pt>
                <c:pt idx="728" formatCode="General">
                  <c:v>47.356000000000002</c:v>
                </c:pt>
                <c:pt idx="729" formatCode="General">
                  <c:v>48.174399999999999</c:v>
                </c:pt>
                <c:pt idx="730" formatCode="General">
                  <c:v>48.969799999999999</c:v>
                </c:pt>
                <c:pt idx="731" formatCode="General">
                  <c:v>49.790399999999998</c:v>
                </c:pt>
                <c:pt idx="732" formatCode="General">
                  <c:v>50.6815</c:v>
                </c:pt>
                <c:pt idx="733" formatCode="General">
                  <c:v>51.667000000000002</c:v>
                </c:pt>
                <c:pt idx="734" formatCode="General">
                  <c:v>52.693600000000004</c:v>
                </c:pt>
                <c:pt idx="735" formatCode="General">
                  <c:v>53.7</c:v>
                </c:pt>
                <c:pt idx="736" formatCode="General">
                  <c:v>54.682099999999998</c:v>
                </c:pt>
                <c:pt idx="737" formatCode="General">
                  <c:v>55.630200000000002</c:v>
                </c:pt>
                <c:pt idx="738" formatCode="General">
                  <c:v>56.525599999999997</c:v>
                </c:pt>
                <c:pt idx="739" formatCode="General">
                  <c:v>57.365000000000002</c:v>
                </c:pt>
                <c:pt idx="740" formatCode="General">
                  <c:v>58.1556</c:v>
                </c:pt>
                <c:pt idx="741" formatCode="General">
                  <c:v>58.906500000000001</c:v>
                </c:pt>
                <c:pt idx="742" formatCode="General">
                  <c:v>59.620600000000003</c:v>
                </c:pt>
                <c:pt idx="743" formatCode="General">
                  <c:v>60.279899999999998</c:v>
                </c:pt>
                <c:pt idx="744" formatCode="General">
                  <c:v>60.859299999999998</c:v>
                </c:pt>
                <c:pt idx="745" formatCode="General">
                  <c:v>61.335700000000003</c:v>
                </c:pt>
                <c:pt idx="746" formatCode="General">
                  <c:v>61.713200000000001</c:v>
                </c:pt>
                <c:pt idx="747" formatCode="General">
                  <c:v>62.010899999999999</c:v>
                </c:pt>
                <c:pt idx="748" formatCode="General">
                  <c:v>62.241399999999999</c:v>
                </c:pt>
                <c:pt idx="749" formatCode="General">
                  <c:v>62.412300000000002</c:v>
                </c:pt>
                <c:pt idx="750" formatCode="General">
                  <c:v>62.521299999999997</c:v>
                </c:pt>
                <c:pt idx="751" formatCode="General">
                  <c:v>62.557000000000002</c:v>
                </c:pt>
                <c:pt idx="752" formatCode="General">
                  <c:v>62.505899999999997</c:v>
                </c:pt>
                <c:pt idx="753" formatCode="General">
                  <c:v>62.410800000000002</c:v>
                </c:pt>
                <c:pt idx="754" formatCode="General">
                  <c:v>62.331699999999998</c:v>
                </c:pt>
                <c:pt idx="755" formatCode="General">
                  <c:v>62.281399999999998</c:v>
                </c:pt>
                <c:pt idx="756" formatCode="General">
                  <c:v>62.249000000000002</c:v>
                </c:pt>
                <c:pt idx="757" formatCode="General">
                  <c:v>62.198799999999999</c:v>
                </c:pt>
                <c:pt idx="758" formatCode="General">
                  <c:v>62.113500000000002</c:v>
                </c:pt>
                <c:pt idx="759" formatCode="General">
                  <c:v>62.002699999999997</c:v>
                </c:pt>
                <c:pt idx="760" formatCode="General">
                  <c:v>61.8964</c:v>
                </c:pt>
                <c:pt idx="761" formatCode="General">
                  <c:v>61.825499999999998</c:v>
                </c:pt>
                <c:pt idx="762" formatCode="General">
                  <c:v>61.7956</c:v>
                </c:pt>
                <c:pt idx="763" formatCode="General">
                  <c:v>61.798499999999997</c:v>
                </c:pt>
                <c:pt idx="764" formatCode="General">
                  <c:v>61.811700000000002</c:v>
                </c:pt>
                <c:pt idx="765" formatCode="General">
                  <c:v>61.825600000000001</c:v>
                </c:pt>
                <c:pt idx="766" formatCode="General">
                  <c:v>61.8461</c:v>
                </c:pt>
                <c:pt idx="767" formatCode="General">
                  <c:v>61.885599999999997</c:v>
                </c:pt>
                <c:pt idx="768" formatCode="General">
                  <c:v>61.9574</c:v>
                </c:pt>
                <c:pt idx="769" formatCode="General">
                  <c:v>62.070399999999999</c:v>
                </c:pt>
                <c:pt idx="770" formatCode="General">
                  <c:v>62.23</c:v>
                </c:pt>
                <c:pt idx="771" formatCode="General">
                  <c:v>62.432299999999998</c:v>
                </c:pt>
                <c:pt idx="772" formatCode="General">
                  <c:v>62.691699999999997</c:v>
                </c:pt>
                <c:pt idx="773" formatCode="General">
                  <c:v>63.031399999999998</c:v>
                </c:pt>
                <c:pt idx="774" formatCode="General">
                  <c:v>63.425699999999999</c:v>
                </c:pt>
                <c:pt idx="775" formatCode="General">
                  <c:v>63.829900000000002</c:v>
                </c:pt>
                <c:pt idx="776" formatCode="General">
                  <c:v>64.202299999999994</c:v>
                </c:pt>
                <c:pt idx="777" formatCode="General">
                  <c:v>64.5077</c:v>
                </c:pt>
                <c:pt idx="778" formatCode="General">
                  <c:v>64.735200000000006</c:v>
                </c:pt>
                <c:pt idx="779" formatCode="General">
                  <c:v>64.874600000000001</c:v>
                </c:pt>
                <c:pt idx="780" formatCode="General">
                  <c:v>64.917199999999994</c:v>
                </c:pt>
                <c:pt idx="781" formatCode="General">
                  <c:v>64.874099999999999</c:v>
                </c:pt>
                <c:pt idx="782" formatCode="General">
                  <c:v>64.758600000000001</c:v>
                </c:pt>
                <c:pt idx="783" formatCode="General">
                  <c:v>64.569000000000003</c:v>
                </c:pt>
                <c:pt idx="784" formatCode="General">
                  <c:v>64.304500000000004</c:v>
                </c:pt>
                <c:pt idx="785" formatCode="General">
                  <c:v>63.966900000000003</c:v>
                </c:pt>
                <c:pt idx="786" formatCode="General">
                  <c:v>63.551900000000003</c:v>
                </c:pt>
                <c:pt idx="787" formatCode="General">
                  <c:v>63.055500000000002</c:v>
                </c:pt>
                <c:pt idx="788" formatCode="General">
                  <c:v>62.500900000000001</c:v>
                </c:pt>
                <c:pt idx="789" formatCode="General">
                  <c:v>61.9163</c:v>
                </c:pt>
                <c:pt idx="790" formatCode="General">
                  <c:v>61.316800000000001</c:v>
                </c:pt>
                <c:pt idx="791" formatCode="General">
                  <c:v>60.713900000000002</c:v>
                </c:pt>
                <c:pt idx="792" formatCode="General">
                  <c:v>60.113100000000003</c:v>
                </c:pt>
                <c:pt idx="793" formatCode="General">
                  <c:v>59.526899999999998</c:v>
                </c:pt>
                <c:pt idx="794" formatCode="General">
                  <c:v>58.969700000000003</c:v>
                </c:pt>
                <c:pt idx="795" formatCode="General">
                  <c:v>58.449100000000001</c:v>
                </c:pt>
                <c:pt idx="796" formatCode="General">
                  <c:v>57.970700000000001</c:v>
                </c:pt>
                <c:pt idx="797" formatCode="General">
                  <c:v>57.5398</c:v>
                </c:pt>
                <c:pt idx="798" formatCode="General">
                  <c:v>57.141100000000002</c:v>
                </c:pt>
                <c:pt idx="799" formatCode="General">
                  <c:v>56.743200000000002</c:v>
                </c:pt>
                <c:pt idx="800" formatCode="General">
                  <c:v>56.318600000000004</c:v>
                </c:pt>
                <c:pt idx="801" formatCode="General">
                  <c:v>55.848799999999997</c:v>
                </c:pt>
                <c:pt idx="802" formatCode="General">
                  <c:v>55.3277</c:v>
                </c:pt>
                <c:pt idx="803" formatCode="General">
                  <c:v>54.750999999999998</c:v>
                </c:pt>
                <c:pt idx="804" formatCode="General">
                  <c:v>54.113399999999999</c:v>
                </c:pt>
                <c:pt idx="805" formatCode="General">
                  <c:v>53.432299999999998</c:v>
                </c:pt>
                <c:pt idx="806" formatCode="General">
                  <c:v>52.740200000000002</c:v>
                </c:pt>
                <c:pt idx="807" formatCode="General">
                  <c:v>52.056899999999999</c:v>
                </c:pt>
                <c:pt idx="808" formatCode="General">
                  <c:v>51.388599999999997</c:v>
                </c:pt>
                <c:pt idx="809" formatCode="General">
                  <c:v>50.720199999999998</c:v>
                </c:pt>
                <c:pt idx="810" formatCode="General">
                  <c:v>50.0471</c:v>
                </c:pt>
                <c:pt idx="811" formatCode="General">
                  <c:v>49.395299999999999</c:v>
                </c:pt>
                <c:pt idx="812" formatCode="General">
                  <c:v>48.760599999999997</c:v>
                </c:pt>
                <c:pt idx="813" formatCode="General">
                  <c:v>48.113100000000003</c:v>
                </c:pt>
                <c:pt idx="814" formatCode="General">
                  <c:v>47.438499999999998</c:v>
                </c:pt>
                <c:pt idx="815" formatCode="General">
                  <c:v>46.733499999999999</c:v>
                </c:pt>
                <c:pt idx="816" formatCode="General">
                  <c:v>46.004100000000001</c:v>
                </c:pt>
                <c:pt idx="817" formatCode="General">
                  <c:v>45.270899999999997</c:v>
                </c:pt>
                <c:pt idx="818" formatCode="General">
                  <c:v>44.567700000000002</c:v>
                </c:pt>
                <c:pt idx="819" formatCode="General">
                  <c:v>43.928199999999997</c:v>
                </c:pt>
                <c:pt idx="820" formatCode="General">
                  <c:v>43.373800000000003</c:v>
                </c:pt>
                <c:pt idx="821" formatCode="General">
                  <c:v>42.920400000000001</c:v>
                </c:pt>
                <c:pt idx="822" formatCode="General">
                  <c:v>42.588900000000002</c:v>
                </c:pt>
                <c:pt idx="823" formatCode="General">
                  <c:v>42.429200000000002</c:v>
                </c:pt>
                <c:pt idx="824" formatCode="General">
                  <c:v>42.4313</c:v>
                </c:pt>
                <c:pt idx="825" formatCode="General">
                  <c:v>42.490699999999997</c:v>
                </c:pt>
                <c:pt idx="826" formatCode="General">
                  <c:v>42.537799999999997</c:v>
                </c:pt>
                <c:pt idx="827" formatCode="General">
                  <c:v>42.5488</c:v>
                </c:pt>
                <c:pt idx="828" formatCode="General">
                  <c:v>42.522199999999998</c:v>
                </c:pt>
                <c:pt idx="829" formatCode="General">
                  <c:v>42.461199999999998</c:v>
                </c:pt>
                <c:pt idx="830" formatCode="General">
                  <c:v>42.355899999999998</c:v>
                </c:pt>
                <c:pt idx="831" formatCode="General">
                  <c:v>42.203000000000003</c:v>
                </c:pt>
                <c:pt idx="832" formatCode="General">
                  <c:v>42.006300000000003</c:v>
                </c:pt>
                <c:pt idx="833" formatCode="General">
                  <c:v>41.784599999999998</c:v>
                </c:pt>
                <c:pt idx="834" formatCode="General">
                  <c:v>41.559199999999997</c:v>
                </c:pt>
                <c:pt idx="835" formatCode="General">
                  <c:v>41.3157</c:v>
                </c:pt>
                <c:pt idx="836" formatCode="General">
                  <c:v>41.027200000000001</c:v>
                </c:pt>
                <c:pt idx="837" formatCode="General">
                  <c:v>40.6691</c:v>
                </c:pt>
                <c:pt idx="838" formatCode="General">
                  <c:v>40.223100000000002</c:v>
                </c:pt>
                <c:pt idx="839" formatCode="General">
                  <c:v>39.6877</c:v>
                </c:pt>
                <c:pt idx="840" formatCode="General">
                  <c:v>39.055700000000002</c:v>
                </c:pt>
                <c:pt idx="841" formatCode="General">
                  <c:v>38.319800000000001</c:v>
                </c:pt>
                <c:pt idx="842" formatCode="General">
                  <c:v>37.483400000000003</c:v>
                </c:pt>
                <c:pt idx="843" formatCode="General">
                  <c:v>36.555</c:v>
                </c:pt>
                <c:pt idx="844" formatCode="General">
                  <c:v>35.546599999999998</c:v>
                </c:pt>
                <c:pt idx="845" formatCode="General">
                  <c:v>34.457599999999999</c:v>
                </c:pt>
                <c:pt idx="846" formatCode="General">
                  <c:v>33.2759</c:v>
                </c:pt>
                <c:pt idx="847" formatCode="General">
                  <c:v>31.9923</c:v>
                </c:pt>
                <c:pt idx="848" formatCode="General">
                  <c:v>30.607700000000001</c:v>
                </c:pt>
                <c:pt idx="849" formatCode="General">
                  <c:v>29.1572</c:v>
                </c:pt>
                <c:pt idx="850" formatCode="General">
                  <c:v>27.6812</c:v>
                </c:pt>
                <c:pt idx="851" formatCode="General">
                  <c:v>26.203600000000002</c:v>
                </c:pt>
                <c:pt idx="852" formatCode="General">
                  <c:v>24.7376</c:v>
                </c:pt>
                <c:pt idx="853" formatCode="General">
                  <c:v>23.284500000000001</c:v>
                </c:pt>
                <c:pt idx="854" formatCode="General">
                  <c:v>21.857800000000001</c:v>
                </c:pt>
                <c:pt idx="855" formatCode="General">
                  <c:v>20.479800000000001</c:v>
                </c:pt>
                <c:pt idx="856" formatCode="General">
                  <c:v>19.193200000000001</c:v>
                </c:pt>
                <c:pt idx="857" formatCode="General">
                  <c:v>18.031600000000001</c:v>
                </c:pt>
                <c:pt idx="858" formatCode="General">
                  <c:v>16.994299999999999</c:v>
                </c:pt>
                <c:pt idx="859" formatCode="General">
                  <c:v>16.062799999999999</c:v>
                </c:pt>
                <c:pt idx="860" formatCode="General">
                  <c:v>15.2103</c:v>
                </c:pt>
                <c:pt idx="861" formatCode="General">
                  <c:v>14.431800000000001</c:v>
                </c:pt>
                <c:pt idx="862" formatCode="General">
                  <c:v>13.7277</c:v>
                </c:pt>
                <c:pt idx="863" formatCode="General">
                  <c:v>13.0791</c:v>
                </c:pt>
                <c:pt idx="864" formatCode="General">
                  <c:v>12.4656</c:v>
                </c:pt>
                <c:pt idx="865" formatCode="General">
                  <c:v>11.873799999999999</c:v>
                </c:pt>
                <c:pt idx="866" formatCode="General">
                  <c:v>11.3025</c:v>
                </c:pt>
                <c:pt idx="867" formatCode="General">
                  <c:v>10.7584</c:v>
                </c:pt>
                <c:pt idx="868" formatCode="General">
                  <c:v>10.243399999999999</c:v>
                </c:pt>
                <c:pt idx="869" formatCode="General">
                  <c:v>9.7523900000000001</c:v>
                </c:pt>
                <c:pt idx="870" formatCode="General">
                  <c:v>9.2627100000000002</c:v>
                </c:pt>
                <c:pt idx="871" formatCode="General">
                  <c:v>8.7591400000000004</c:v>
                </c:pt>
                <c:pt idx="872" formatCode="General">
                  <c:v>8.2448700000000006</c:v>
                </c:pt>
                <c:pt idx="873" formatCode="General">
                  <c:v>7.7282299999999999</c:v>
                </c:pt>
                <c:pt idx="874" formatCode="General">
                  <c:v>7.2167700000000004</c:v>
                </c:pt>
                <c:pt idx="875" formatCode="General">
                  <c:v>6.7079599999999999</c:v>
                </c:pt>
                <c:pt idx="876" formatCode="General">
                  <c:v>6.1971999999999996</c:v>
                </c:pt>
                <c:pt idx="877" formatCode="General">
                  <c:v>5.6850800000000001</c:v>
                </c:pt>
                <c:pt idx="878" formatCode="General">
                  <c:v>5.1652100000000001</c:v>
                </c:pt>
                <c:pt idx="879" formatCode="General">
                  <c:v>4.6225300000000002</c:v>
                </c:pt>
                <c:pt idx="880" formatCode="General">
                  <c:v>4.0332499999999998</c:v>
                </c:pt>
                <c:pt idx="881" formatCode="General">
                  <c:v>3.3755099999999998</c:v>
                </c:pt>
                <c:pt idx="882" formatCode="General">
                  <c:v>2.65863</c:v>
                </c:pt>
                <c:pt idx="883" formatCode="General">
                  <c:v>1.8960900000000001</c:v>
                </c:pt>
                <c:pt idx="884" formatCode="General">
                  <c:v>1.0822799999999999</c:v>
                </c:pt>
                <c:pt idx="885" formatCode="General">
                  <c:v>0.22509999999999999</c:v>
                </c:pt>
                <c:pt idx="886" formatCode="General">
                  <c:v>-0.65210800000000002</c:v>
                </c:pt>
                <c:pt idx="887" formatCode="General">
                  <c:v>-1.5114799999999999</c:v>
                </c:pt>
                <c:pt idx="888" formatCode="General">
                  <c:v>-2.3166600000000002</c:v>
                </c:pt>
                <c:pt idx="889" formatCode="General">
                  <c:v>-3.0547800000000001</c:v>
                </c:pt>
                <c:pt idx="890" formatCode="General">
                  <c:v>-3.72912</c:v>
                </c:pt>
                <c:pt idx="891" formatCode="General">
                  <c:v>-4.36348</c:v>
                </c:pt>
                <c:pt idx="892" formatCode="General">
                  <c:v>-4.9676499999999999</c:v>
                </c:pt>
                <c:pt idx="893" formatCode="General">
                  <c:v>-5.5285000000000002</c:v>
                </c:pt>
                <c:pt idx="894" formatCode="General">
                  <c:v>-6.0314899999999998</c:v>
                </c:pt>
                <c:pt idx="895" formatCode="General">
                  <c:v>-6.4670399999999999</c:v>
                </c:pt>
                <c:pt idx="896" formatCode="General">
                  <c:v>-6.8433900000000003</c:v>
                </c:pt>
                <c:pt idx="897" formatCode="General">
                  <c:v>-7.1657099999999998</c:v>
                </c:pt>
                <c:pt idx="898" formatCode="General">
                  <c:v>-7.4226999999999999</c:v>
                </c:pt>
                <c:pt idx="899" formatCode="General">
                  <c:v>-7.6167999999999996</c:v>
                </c:pt>
                <c:pt idx="900" formatCode="General">
                  <c:v>-7.7661300000000004</c:v>
                </c:pt>
                <c:pt idx="901" formatCode="General">
                  <c:v>-7.9138700000000002</c:v>
                </c:pt>
                <c:pt idx="902" formatCode="General">
                  <c:v>-8.1068899999999999</c:v>
                </c:pt>
                <c:pt idx="903" formatCode="General">
                  <c:v>-8.3733500000000003</c:v>
                </c:pt>
                <c:pt idx="904" formatCode="General">
                  <c:v>-8.7266100000000009</c:v>
                </c:pt>
                <c:pt idx="905" formatCode="General">
                  <c:v>-9.1544600000000003</c:v>
                </c:pt>
                <c:pt idx="906" formatCode="General">
                  <c:v>-9.6594300000000004</c:v>
                </c:pt>
                <c:pt idx="907" formatCode="General">
                  <c:v>-10.2592</c:v>
                </c:pt>
                <c:pt idx="908" formatCode="General">
                  <c:v>-10.9611</c:v>
                </c:pt>
                <c:pt idx="909" formatCode="General">
                  <c:v>-11.7562</c:v>
                </c:pt>
                <c:pt idx="910" formatCode="General">
                  <c:v>-12.5892</c:v>
                </c:pt>
                <c:pt idx="911" formatCode="General">
                  <c:v>-13.408300000000001</c:v>
                </c:pt>
                <c:pt idx="912" formatCode="General">
                  <c:v>-14.2013</c:v>
                </c:pt>
                <c:pt idx="913" formatCode="General">
                  <c:v>-14.979799999999999</c:v>
                </c:pt>
                <c:pt idx="914" formatCode="General">
                  <c:v>-15.768000000000001</c:v>
                </c:pt>
                <c:pt idx="915" formatCode="General">
                  <c:v>-16.560600000000001</c:v>
                </c:pt>
                <c:pt idx="916" formatCode="General">
                  <c:v>-17.342400000000001</c:v>
                </c:pt>
                <c:pt idx="917" formatCode="General">
                  <c:v>-18.1096</c:v>
                </c:pt>
                <c:pt idx="918" formatCode="General">
                  <c:v>-18.868200000000002</c:v>
                </c:pt>
                <c:pt idx="919" formatCode="General">
                  <c:v>-19.6343</c:v>
                </c:pt>
                <c:pt idx="920" formatCode="General">
                  <c:v>-20.4177</c:v>
                </c:pt>
                <c:pt idx="921" formatCode="General">
                  <c:v>-21.218499999999999</c:v>
                </c:pt>
                <c:pt idx="922" formatCode="General">
                  <c:v>-22.0458</c:v>
                </c:pt>
                <c:pt idx="923" formatCode="General">
                  <c:v>-22.902799999999999</c:v>
                </c:pt>
                <c:pt idx="924" formatCode="General">
                  <c:v>-23.766300000000001</c:v>
                </c:pt>
                <c:pt idx="925" formatCode="General">
                  <c:v>-24.6143</c:v>
                </c:pt>
                <c:pt idx="926" formatCode="General">
                  <c:v>-25.438800000000001</c:v>
                </c:pt>
                <c:pt idx="927" formatCode="General">
                  <c:v>-26.235499999999998</c:v>
                </c:pt>
                <c:pt idx="928" formatCode="General">
                  <c:v>-27.002700000000001</c:v>
                </c:pt>
                <c:pt idx="929" formatCode="General">
                  <c:v>-27.729900000000001</c:v>
                </c:pt>
                <c:pt idx="930" formatCode="General">
                  <c:v>-28.4085</c:v>
                </c:pt>
                <c:pt idx="931" formatCode="General">
                  <c:v>-29.044499999999999</c:v>
                </c:pt>
                <c:pt idx="932" formatCode="General">
                  <c:v>-29.648099999999999</c:v>
                </c:pt>
                <c:pt idx="933" formatCode="General">
                  <c:v>-30.229700000000001</c:v>
                </c:pt>
                <c:pt idx="934" formatCode="General">
                  <c:v>-30.796299999999999</c:v>
                </c:pt>
                <c:pt idx="935" formatCode="General">
                  <c:v>-31.351299999999998</c:v>
                </c:pt>
                <c:pt idx="936" formatCode="General">
                  <c:v>-31.897099999999998</c:v>
                </c:pt>
                <c:pt idx="937" formatCode="General">
                  <c:v>-32.441499999999998</c:v>
                </c:pt>
                <c:pt idx="938" formatCode="General">
                  <c:v>-33.003900000000002</c:v>
                </c:pt>
                <c:pt idx="939" formatCode="General">
                  <c:v>-33.5944</c:v>
                </c:pt>
                <c:pt idx="940" formatCode="General">
                  <c:v>-34.207999999999998</c:v>
                </c:pt>
                <c:pt idx="941" formatCode="General">
                  <c:v>-34.842500000000001</c:v>
                </c:pt>
                <c:pt idx="942" formatCode="General">
                  <c:v>-35.496400000000001</c:v>
                </c:pt>
                <c:pt idx="943" formatCode="General">
                  <c:v>-36.152999999999999</c:v>
                </c:pt>
                <c:pt idx="944" formatCode="General">
                  <c:v>-36.8018</c:v>
                </c:pt>
                <c:pt idx="945" formatCode="General">
                  <c:v>-37.457700000000003</c:v>
                </c:pt>
                <c:pt idx="946" formatCode="General">
                  <c:v>-38.129600000000003</c:v>
                </c:pt>
                <c:pt idx="947" formatCode="General">
                  <c:v>-38.8155</c:v>
                </c:pt>
                <c:pt idx="948" formatCode="General">
                  <c:v>-39.499299999999998</c:v>
                </c:pt>
                <c:pt idx="949" formatCode="General">
                  <c:v>-40.159199999999998</c:v>
                </c:pt>
                <c:pt idx="950" formatCode="General">
                  <c:v>-40.770499999999998</c:v>
                </c:pt>
                <c:pt idx="951" formatCode="General">
                  <c:v>-41.305799999999998</c:v>
                </c:pt>
                <c:pt idx="952" formatCode="General">
                  <c:v>-41.742800000000003</c:v>
                </c:pt>
                <c:pt idx="953" formatCode="General">
                  <c:v>-42.110199999999999</c:v>
                </c:pt>
                <c:pt idx="954" formatCode="General">
                  <c:v>-42.475099999999998</c:v>
                </c:pt>
                <c:pt idx="955" formatCode="General">
                  <c:v>-42.863900000000001</c:v>
                </c:pt>
                <c:pt idx="956" formatCode="General">
                  <c:v>-43.281100000000002</c:v>
                </c:pt>
                <c:pt idx="957" formatCode="General">
                  <c:v>-43.736800000000002</c:v>
                </c:pt>
                <c:pt idx="958" formatCode="General">
                  <c:v>-44.22</c:v>
                </c:pt>
                <c:pt idx="959" formatCode="General">
                  <c:v>-44.685899999999997</c:v>
                </c:pt>
                <c:pt idx="960" formatCode="General">
                  <c:v>-45.0794</c:v>
                </c:pt>
                <c:pt idx="961" formatCode="General">
                  <c:v>-45.3566</c:v>
                </c:pt>
                <c:pt idx="962" formatCode="General">
                  <c:v>-45.514899999999997</c:v>
                </c:pt>
                <c:pt idx="963" formatCode="General">
                  <c:v>-45.582299999999996</c:v>
                </c:pt>
                <c:pt idx="964" formatCode="General">
                  <c:v>-45.630800000000001</c:v>
                </c:pt>
                <c:pt idx="965" formatCode="General">
                  <c:v>-45.720100000000002</c:v>
                </c:pt>
                <c:pt idx="966" formatCode="General">
                  <c:v>-45.853099999999998</c:v>
                </c:pt>
                <c:pt idx="967" formatCode="General">
                  <c:v>-46.035899999999998</c:v>
                </c:pt>
                <c:pt idx="968" formatCode="General">
                  <c:v>-46.277299999999997</c:v>
                </c:pt>
                <c:pt idx="969" formatCode="General">
                  <c:v>-46.578800000000001</c:v>
                </c:pt>
                <c:pt idx="970" formatCode="General">
                  <c:v>-46.934600000000003</c:v>
                </c:pt>
                <c:pt idx="971" formatCode="General">
                  <c:v>-47.326500000000003</c:v>
                </c:pt>
                <c:pt idx="972" formatCode="General">
                  <c:v>-47.7301</c:v>
                </c:pt>
                <c:pt idx="973" formatCode="General">
                  <c:v>-48.124600000000001</c:v>
                </c:pt>
                <c:pt idx="974" formatCode="General">
                  <c:v>-48.508699999999997</c:v>
                </c:pt>
                <c:pt idx="975" formatCode="General">
                  <c:v>-48.894300000000001</c:v>
                </c:pt>
                <c:pt idx="976" formatCode="General">
                  <c:v>-49.304299999999998</c:v>
                </c:pt>
                <c:pt idx="977" formatCode="General">
                  <c:v>-49.749400000000001</c:v>
                </c:pt>
                <c:pt idx="978" formatCode="General">
                  <c:v>-50.193600000000004</c:v>
                </c:pt>
                <c:pt idx="979" formatCode="General">
                  <c:v>-50.626100000000001</c:v>
                </c:pt>
                <c:pt idx="980" formatCode="General">
                  <c:v>-51.077399999999997</c:v>
                </c:pt>
                <c:pt idx="981" formatCode="General">
                  <c:v>-51.564100000000003</c:v>
                </c:pt>
                <c:pt idx="982" formatCode="General">
                  <c:v>-52.0871</c:v>
                </c:pt>
                <c:pt idx="983" formatCode="General">
                  <c:v>-52.6327</c:v>
                </c:pt>
                <c:pt idx="984" formatCode="General">
                  <c:v>-53.183799999999998</c:v>
                </c:pt>
                <c:pt idx="985" formatCode="General">
                  <c:v>-53.731200000000001</c:v>
                </c:pt>
                <c:pt idx="986" formatCode="General">
                  <c:v>-54.261400000000002</c:v>
                </c:pt>
                <c:pt idx="987" formatCode="General">
                  <c:v>-54.759399999999999</c:v>
                </c:pt>
                <c:pt idx="988" formatCode="General">
                  <c:v>-55.220799999999997</c:v>
                </c:pt>
                <c:pt idx="989" formatCode="General">
                  <c:v>-55.646999999999998</c:v>
                </c:pt>
                <c:pt idx="990" formatCode="General">
                  <c:v>-56.026800000000001</c:v>
                </c:pt>
                <c:pt idx="991" formatCode="General">
                  <c:v>-56.344299999999997</c:v>
                </c:pt>
                <c:pt idx="992" formatCode="General">
                  <c:v>-56.583500000000001</c:v>
                </c:pt>
                <c:pt idx="993" formatCode="General">
                  <c:v>-56.731999999999999</c:v>
                </c:pt>
                <c:pt idx="994" formatCode="General">
                  <c:v>-56.786499999999997</c:v>
                </c:pt>
                <c:pt idx="995" formatCode="General">
                  <c:v>-56.771099999999997</c:v>
                </c:pt>
                <c:pt idx="996" formatCode="General">
                  <c:v>-56.718899999999998</c:v>
                </c:pt>
                <c:pt idx="997" formatCode="General">
                  <c:v>-56.649000000000001</c:v>
                </c:pt>
                <c:pt idx="998" formatCode="General">
                  <c:v>-56.575200000000002</c:v>
                </c:pt>
                <c:pt idx="999" formatCode="General">
                  <c:v>-56.5015</c:v>
                </c:pt>
                <c:pt idx="1000" formatCode="General">
                  <c:v>-56.422600000000003</c:v>
                </c:pt>
                <c:pt idx="1001" formatCode="General">
                  <c:v>-56.328499999999998</c:v>
                </c:pt>
                <c:pt idx="1002" formatCode="General">
                  <c:v>-56.212499999999999</c:v>
                </c:pt>
                <c:pt idx="1003" formatCode="General">
                  <c:v>-56.076000000000001</c:v>
                </c:pt>
                <c:pt idx="1004" formatCode="General">
                  <c:v>-55.945</c:v>
                </c:pt>
                <c:pt idx="1005" formatCode="General">
                  <c:v>-55.8429</c:v>
                </c:pt>
                <c:pt idx="1006" formatCode="General">
                  <c:v>-55.772399999999998</c:v>
                </c:pt>
                <c:pt idx="1007" formatCode="General">
                  <c:v>-55.730899999999998</c:v>
                </c:pt>
                <c:pt idx="1008" formatCode="General">
                  <c:v>-55.712699999999998</c:v>
                </c:pt>
                <c:pt idx="1009" formatCode="General">
                  <c:v>-55.718400000000003</c:v>
                </c:pt>
                <c:pt idx="1010" formatCode="General">
                  <c:v>-55.749400000000001</c:v>
                </c:pt>
                <c:pt idx="1011" formatCode="General">
                  <c:v>-55.798299999999998</c:v>
                </c:pt>
                <c:pt idx="1012" formatCode="General">
                  <c:v>-55.8568</c:v>
                </c:pt>
                <c:pt idx="1013" formatCode="General">
                  <c:v>-55.918900000000001</c:v>
                </c:pt>
                <c:pt idx="1014" formatCode="General">
                  <c:v>-55.975099999999998</c:v>
                </c:pt>
                <c:pt idx="1015" formatCode="General">
                  <c:v>-56.015000000000001</c:v>
                </c:pt>
                <c:pt idx="1016" formatCode="General">
                  <c:v>-56.038800000000002</c:v>
                </c:pt>
                <c:pt idx="1017" formatCode="General">
                  <c:v>-56.050699999999999</c:v>
                </c:pt>
                <c:pt idx="1018" formatCode="General">
                  <c:v>-56.0533</c:v>
                </c:pt>
                <c:pt idx="1019" formatCode="General">
                  <c:v>-56.048299999999998</c:v>
                </c:pt>
                <c:pt idx="1020" formatCode="General">
                  <c:v>-56.033900000000003</c:v>
                </c:pt>
                <c:pt idx="1021" formatCode="General">
                  <c:v>-56.007100000000001</c:v>
                </c:pt>
                <c:pt idx="1022" formatCode="General">
                  <c:v>-55.964300000000001</c:v>
                </c:pt>
                <c:pt idx="1023" formatCode="General">
                  <c:v>-55.886200000000002</c:v>
                </c:pt>
                <c:pt idx="1024" formatCode="General">
                  <c:v>-55.754300000000001</c:v>
                </c:pt>
                <c:pt idx="1025" formatCode="General">
                  <c:v>-55.569099999999999</c:v>
                </c:pt>
                <c:pt idx="1026" formatCode="General">
                  <c:v>-55.3354</c:v>
                </c:pt>
                <c:pt idx="1027" formatCode="General">
                  <c:v>-55.059699999999999</c:v>
                </c:pt>
                <c:pt idx="1028" formatCode="General">
                  <c:v>-54.739400000000003</c:v>
                </c:pt>
                <c:pt idx="1029" formatCode="General">
                  <c:v>-54.367699999999999</c:v>
                </c:pt>
                <c:pt idx="1030" formatCode="General">
                  <c:v>-53.952500000000001</c:v>
                </c:pt>
                <c:pt idx="1031" formatCode="General">
                  <c:v>-53.485999999999997</c:v>
                </c:pt>
                <c:pt idx="1032" formatCode="General">
                  <c:v>-52.911000000000001</c:v>
                </c:pt>
                <c:pt idx="1033" formatCode="General">
                  <c:v>-52.197499999999998</c:v>
                </c:pt>
                <c:pt idx="1034" formatCode="General">
                  <c:v>-51.366599999999998</c:v>
                </c:pt>
                <c:pt idx="1035" formatCode="General">
                  <c:v>-50.476700000000001</c:v>
                </c:pt>
                <c:pt idx="1036" formatCode="General">
                  <c:v>-49.592300000000002</c:v>
                </c:pt>
                <c:pt idx="1037" formatCode="General">
                  <c:v>-48.732900000000001</c:v>
                </c:pt>
                <c:pt idx="1038" formatCode="General">
                  <c:v>-47.912300000000002</c:v>
                </c:pt>
                <c:pt idx="1039" formatCode="General">
                  <c:v>-47.154899999999998</c:v>
                </c:pt>
                <c:pt idx="1040" formatCode="General">
                  <c:v>-46.473199999999999</c:v>
                </c:pt>
                <c:pt idx="1041" formatCode="General">
                  <c:v>-45.863900000000001</c:v>
                </c:pt>
                <c:pt idx="1042" formatCode="General">
                  <c:v>-45.322400000000002</c:v>
                </c:pt>
                <c:pt idx="1043" formatCode="General">
                  <c:v>-44.8429</c:v>
                </c:pt>
                <c:pt idx="1044" formatCode="General">
                  <c:v>-44.4086</c:v>
                </c:pt>
                <c:pt idx="1045" formatCode="General">
                  <c:v>-44.009</c:v>
                </c:pt>
                <c:pt idx="1046" formatCode="General">
                  <c:v>-43.655299999999997</c:v>
                </c:pt>
                <c:pt idx="1047" formatCode="General">
                  <c:v>-43.344099999999997</c:v>
                </c:pt>
                <c:pt idx="1048" formatCode="General">
                  <c:v>-43.055500000000002</c:v>
                </c:pt>
                <c:pt idx="1049" formatCode="General">
                  <c:v>-42.8384</c:v>
                </c:pt>
                <c:pt idx="1050" formatCode="General">
                  <c:v>-42.744100000000003</c:v>
                </c:pt>
                <c:pt idx="1051" formatCode="General">
                  <c:v>-42.688299999999998</c:v>
                </c:pt>
                <c:pt idx="1052" formatCode="General">
                  <c:v>-42.578699999999998</c:v>
                </c:pt>
                <c:pt idx="1053" formatCode="General">
                  <c:v>-42.384700000000002</c:v>
                </c:pt>
                <c:pt idx="1054" formatCode="General">
                  <c:v>-42.116300000000003</c:v>
                </c:pt>
                <c:pt idx="1055" formatCode="General">
                  <c:v>-41.813699999999997</c:v>
                </c:pt>
                <c:pt idx="1056" formatCode="General">
                  <c:v>-41.4758</c:v>
                </c:pt>
                <c:pt idx="1057" formatCode="General">
                  <c:v>-41.084699999999998</c:v>
                </c:pt>
                <c:pt idx="1058" formatCode="General">
                  <c:v>-40.632899999999999</c:v>
                </c:pt>
                <c:pt idx="1059" formatCode="General">
                  <c:v>-40.119399999999999</c:v>
                </c:pt>
                <c:pt idx="1060" formatCode="General">
                  <c:v>-39.551900000000003</c:v>
                </c:pt>
                <c:pt idx="1061" formatCode="General">
                  <c:v>-38.942500000000003</c:v>
                </c:pt>
                <c:pt idx="1062" formatCode="General">
                  <c:v>-38.302199999999999</c:v>
                </c:pt>
                <c:pt idx="1063" formatCode="General">
                  <c:v>-37.633800000000001</c:v>
                </c:pt>
                <c:pt idx="1064" formatCode="General">
                  <c:v>-36.931800000000003</c:v>
                </c:pt>
                <c:pt idx="1065" formatCode="General">
                  <c:v>-36.174599999999998</c:v>
                </c:pt>
                <c:pt idx="1066" formatCode="General">
                  <c:v>-35.349200000000003</c:v>
                </c:pt>
                <c:pt idx="1067" formatCode="General">
                  <c:v>-34.466000000000001</c:v>
                </c:pt>
                <c:pt idx="1068" formatCode="General">
                  <c:v>-33.547800000000002</c:v>
                </c:pt>
                <c:pt idx="1069" formatCode="General">
                  <c:v>-32.619700000000002</c:v>
                </c:pt>
                <c:pt idx="1070" formatCode="General">
                  <c:v>-31.688300000000002</c:v>
                </c:pt>
                <c:pt idx="1071" formatCode="General">
                  <c:v>-30.7531</c:v>
                </c:pt>
                <c:pt idx="1072" formatCode="General">
                  <c:v>-29.814299999999999</c:v>
                </c:pt>
                <c:pt idx="1073" formatCode="General">
                  <c:v>-28.879000000000001</c:v>
                </c:pt>
                <c:pt idx="1074" formatCode="General">
                  <c:v>-27.9634</c:v>
                </c:pt>
                <c:pt idx="1075" formatCode="General">
                  <c:v>-27.088799999999999</c:v>
                </c:pt>
                <c:pt idx="1076" formatCode="General">
                  <c:v>-26.273499999999999</c:v>
                </c:pt>
                <c:pt idx="1077" formatCode="General">
                  <c:v>-25.518899999999999</c:v>
                </c:pt>
                <c:pt idx="1078" formatCode="General">
                  <c:v>-24.821400000000001</c:v>
                </c:pt>
                <c:pt idx="1079" formatCode="General">
                  <c:v>-24.180199999999999</c:v>
                </c:pt>
                <c:pt idx="1080" formatCode="General">
                  <c:v>-23.585899999999999</c:v>
                </c:pt>
                <c:pt idx="1081" formatCode="General">
                  <c:v>-23.022300000000001</c:v>
                </c:pt>
                <c:pt idx="1082" formatCode="General">
                  <c:v>-22.476700000000001</c:v>
                </c:pt>
                <c:pt idx="1083" formatCode="General">
                  <c:v>-21.940100000000001</c:v>
                </c:pt>
                <c:pt idx="1084" formatCode="General">
                  <c:v>-21.3856</c:v>
                </c:pt>
                <c:pt idx="1085" formatCode="General">
                  <c:v>-20.789000000000001</c:v>
                </c:pt>
                <c:pt idx="1086" formatCode="General">
                  <c:v>-20.149899999999999</c:v>
                </c:pt>
                <c:pt idx="1087" formatCode="General">
                  <c:v>-19.464099999999998</c:v>
                </c:pt>
                <c:pt idx="1088" formatCode="General">
                  <c:v>-18.722899999999999</c:v>
                </c:pt>
                <c:pt idx="1089" formatCode="General">
                  <c:v>-17.919</c:v>
                </c:pt>
                <c:pt idx="1090" formatCode="General">
                  <c:v>-17.0489</c:v>
                </c:pt>
                <c:pt idx="1091" formatCode="General">
                  <c:v>-16.123899999999999</c:v>
                </c:pt>
                <c:pt idx="1092" formatCode="General">
                  <c:v>-15.142200000000001</c:v>
                </c:pt>
                <c:pt idx="1093" formatCode="General">
                  <c:v>-14.068899999999999</c:v>
                </c:pt>
                <c:pt idx="1094" formatCode="General">
                  <c:v>-12.884499999999999</c:v>
                </c:pt>
                <c:pt idx="1095" formatCode="General">
                  <c:v>-11.595599999999999</c:v>
                </c:pt>
                <c:pt idx="1096" formatCode="General">
                  <c:v>-10.2235</c:v>
                </c:pt>
                <c:pt idx="1097" formatCode="General">
                  <c:v>-8.7946500000000007</c:v>
                </c:pt>
                <c:pt idx="1098" formatCode="General">
                  <c:v>-7.3324600000000002</c:v>
                </c:pt>
                <c:pt idx="1099" formatCode="General">
                  <c:v>-5.8599800000000002</c:v>
                </c:pt>
                <c:pt idx="1100" formatCode="General">
                  <c:v>-4.39316</c:v>
                </c:pt>
                <c:pt idx="1101" formatCode="General">
                  <c:v>-2.89466</c:v>
                </c:pt>
                <c:pt idx="1102" formatCode="General">
                  <c:v>-1.2942</c:v>
                </c:pt>
                <c:pt idx="1103" formatCode="General">
                  <c:v>0.402785</c:v>
                </c:pt>
                <c:pt idx="1104" formatCode="General">
                  <c:v>2.15117</c:v>
                </c:pt>
                <c:pt idx="1105" formatCode="General">
                  <c:v>3.8899900000000001</c:v>
                </c:pt>
                <c:pt idx="1106" formatCode="General">
                  <c:v>5.57911</c:v>
                </c:pt>
                <c:pt idx="1107" formatCode="General">
                  <c:v>7.2355799999999997</c:v>
                </c:pt>
                <c:pt idx="1108" formatCode="General">
                  <c:v>8.8724699999999999</c:v>
                </c:pt>
                <c:pt idx="1109" formatCode="General">
                  <c:v>10.491300000000001</c:v>
                </c:pt>
                <c:pt idx="1110" formatCode="General">
                  <c:v>12.069800000000001</c:v>
                </c:pt>
                <c:pt idx="1111" formatCode="General">
                  <c:v>13.584300000000001</c:v>
                </c:pt>
                <c:pt idx="1112" formatCode="General">
                  <c:v>15.0387</c:v>
                </c:pt>
                <c:pt idx="1113" formatCode="General">
                  <c:v>16.4406</c:v>
                </c:pt>
                <c:pt idx="1114" formatCode="General">
                  <c:v>17.795300000000001</c:v>
                </c:pt>
                <c:pt idx="1115" formatCode="General">
                  <c:v>19.109400000000001</c:v>
                </c:pt>
                <c:pt idx="1116" formatCode="General">
                  <c:v>20.388999999999999</c:v>
                </c:pt>
                <c:pt idx="1117" formatCode="General">
                  <c:v>21.607500000000002</c:v>
                </c:pt>
                <c:pt idx="1118" formatCode="General">
                  <c:v>22.739000000000001</c:v>
                </c:pt>
                <c:pt idx="1119" formatCode="General">
                  <c:v>23.8005</c:v>
                </c:pt>
                <c:pt idx="1120" formatCode="General">
                  <c:v>24.811299999999999</c:v>
                </c:pt>
                <c:pt idx="1121" formatCode="General">
                  <c:v>25.784600000000001</c:v>
                </c:pt>
                <c:pt idx="1122" formatCode="General">
                  <c:v>26.7256</c:v>
                </c:pt>
                <c:pt idx="1123" formatCode="General">
                  <c:v>27.634399999999999</c:v>
                </c:pt>
                <c:pt idx="1124" formatCode="General">
                  <c:v>28.512599999999999</c:v>
                </c:pt>
                <c:pt idx="1125" formatCode="General">
                  <c:v>29.357199999999999</c:v>
                </c:pt>
                <c:pt idx="1126" formatCode="General">
                  <c:v>30.153400000000001</c:v>
                </c:pt>
                <c:pt idx="1127" formatCode="General">
                  <c:v>30.874199999999998</c:v>
                </c:pt>
                <c:pt idx="1128" formatCode="General">
                  <c:v>31.492000000000001</c:v>
                </c:pt>
                <c:pt idx="1129" formatCode="General">
                  <c:v>31.998999999999999</c:v>
                </c:pt>
                <c:pt idx="1130" formatCode="General">
                  <c:v>32.404200000000003</c:v>
                </c:pt>
                <c:pt idx="1131" formatCode="General">
                  <c:v>32.729199999999999</c:v>
                </c:pt>
                <c:pt idx="1132" formatCode="General">
                  <c:v>32.993899999999996</c:v>
                </c:pt>
                <c:pt idx="1133" formatCode="General">
                  <c:v>33.200600000000001</c:v>
                </c:pt>
                <c:pt idx="1134" formatCode="General">
                  <c:v>33.356000000000002</c:v>
                </c:pt>
                <c:pt idx="1135" formatCode="General">
                  <c:v>33.473300000000002</c:v>
                </c:pt>
                <c:pt idx="1136" formatCode="General">
                  <c:v>33.562100000000001</c:v>
                </c:pt>
                <c:pt idx="1137" formatCode="General">
                  <c:v>33.628900000000002</c:v>
                </c:pt>
                <c:pt idx="1138" formatCode="General">
                  <c:v>33.669499999999999</c:v>
                </c:pt>
                <c:pt idx="1139" formatCode="General">
                  <c:v>33.683199999999999</c:v>
                </c:pt>
                <c:pt idx="1140" formatCode="General">
                  <c:v>33.685200000000002</c:v>
                </c:pt>
                <c:pt idx="1141" formatCode="General">
                  <c:v>33.700499999999998</c:v>
                </c:pt>
                <c:pt idx="1142" formatCode="General">
                  <c:v>33.756700000000002</c:v>
                </c:pt>
                <c:pt idx="1143" formatCode="General">
                  <c:v>33.869799999999998</c:v>
                </c:pt>
                <c:pt idx="1144" formatCode="General">
                  <c:v>34.048900000000003</c:v>
                </c:pt>
                <c:pt idx="1145" formatCode="General">
                  <c:v>34.314900000000002</c:v>
                </c:pt>
                <c:pt idx="1146" formatCode="General">
                  <c:v>34.6785</c:v>
                </c:pt>
                <c:pt idx="1147" formatCode="General">
                  <c:v>35.124200000000002</c:v>
                </c:pt>
                <c:pt idx="1148" formatCode="General">
                  <c:v>35.643900000000002</c:v>
                </c:pt>
                <c:pt idx="1149" formatCode="General">
                  <c:v>36.239600000000003</c:v>
                </c:pt>
                <c:pt idx="1150" formatCode="General">
                  <c:v>36.897199999999998</c:v>
                </c:pt>
                <c:pt idx="1151" formatCode="General">
                  <c:v>37.596600000000002</c:v>
                </c:pt>
                <c:pt idx="1152" formatCode="General">
                  <c:v>38.322299999999998</c:v>
                </c:pt>
                <c:pt idx="1153" formatCode="General">
                  <c:v>39.065800000000003</c:v>
                </c:pt>
                <c:pt idx="1154" formatCode="General">
                  <c:v>39.830399999999997</c:v>
                </c:pt>
                <c:pt idx="1155" formatCode="General">
                  <c:v>40.616199999999999</c:v>
                </c:pt>
                <c:pt idx="1156" formatCode="General">
                  <c:v>41.416800000000002</c:v>
                </c:pt>
                <c:pt idx="1157" formatCode="General">
                  <c:v>42.229199999999999</c:v>
                </c:pt>
                <c:pt idx="1158" formatCode="General">
                  <c:v>43.053699999999999</c:v>
                </c:pt>
                <c:pt idx="1159" formatCode="General">
                  <c:v>43.898800000000001</c:v>
                </c:pt>
                <c:pt idx="1160" formatCode="General">
                  <c:v>44.759500000000003</c:v>
                </c:pt>
                <c:pt idx="1161" formatCode="General">
                  <c:v>45.605899999999998</c:v>
                </c:pt>
                <c:pt idx="1162" formatCode="General">
                  <c:v>46.412399999999998</c:v>
                </c:pt>
                <c:pt idx="1163" formatCode="General">
                  <c:v>47.164400000000001</c:v>
                </c:pt>
                <c:pt idx="1164" formatCode="General">
                  <c:v>47.866500000000002</c:v>
                </c:pt>
                <c:pt idx="1165" formatCode="General">
                  <c:v>48.5274</c:v>
                </c:pt>
                <c:pt idx="1166" formatCode="General">
                  <c:v>49.142200000000003</c:v>
                </c:pt>
                <c:pt idx="1167" formatCode="General">
                  <c:v>49.700800000000001</c:v>
                </c:pt>
                <c:pt idx="1168" formatCode="General">
                  <c:v>50.189100000000003</c:v>
                </c:pt>
                <c:pt idx="1169" formatCode="General">
                  <c:v>50.610100000000003</c:v>
                </c:pt>
                <c:pt idx="1170" formatCode="General">
                  <c:v>50.977800000000002</c:v>
                </c:pt>
                <c:pt idx="1171" formatCode="General">
                  <c:v>51.2958</c:v>
                </c:pt>
                <c:pt idx="1172" formatCode="General">
                  <c:v>51.578200000000002</c:v>
                </c:pt>
                <c:pt idx="1173" formatCode="General">
                  <c:v>51.876600000000003</c:v>
                </c:pt>
                <c:pt idx="1174" formatCode="General">
                  <c:v>52.2119</c:v>
                </c:pt>
                <c:pt idx="1175" formatCode="General">
                  <c:v>52.552900000000001</c:v>
                </c:pt>
                <c:pt idx="1176" formatCode="General">
                  <c:v>52.858899999999998</c:v>
                </c:pt>
                <c:pt idx="1177" formatCode="General">
                  <c:v>53.099499999999999</c:v>
                </c:pt>
                <c:pt idx="1178" formatCode="General">
                  <c:v>53.305900000000001</c:v>
                </c:pt>
                <c:pt idx="1179" formatCode="General">
                  <c:v>53.515799999999999</c:v>
                </c:pt>
                <c:pt idx="1180" formatCode="General">
                  <c:v>53.729199999999999</c:v>
                </c:pt>
                <c:pt idx="1181" formatCode="General">
                  <c:v>53.945399999999999</c:v>
                </c:pt>
                <c:pt idx="1182" formatCode="General">
                  <c:v>54.164200000000001</c:v>
                </c:pt>
                <c:pt idx="1183" formatCode="General">
                  <c:v>54.390500000000003</c:v>
                </c:pt>
                <c:pt idx="1184" formatCode="General">
                  <c:v>54.630800000000001</c:v>
                </c:pt>
                <c:pt idx="1185" formatCode="General">
                  <c:v>54.889499999999998</c:v>
                </c:pt>
                <c:pt idx="1186" formatCode="General">
                  <c:v>55.175600000000003</c:v>
                </c:pt>
                <c:pt idx="1187" formatCode="General">
                  <c:v>55.506599999999999</c:v>
                </c:pt>
                <c:pt idx="1188" formatCode="General">
                  <c:v>55.896000000000001</c:v>
                </c:pt>
                <c:pt idx="1189" formatCode="General">
                  <c:v>56.346899999999998</c:v>
                </c:pt>
                <c:pt idx="1190" formatCode="General">
                  <c:v>56.871299999999998</c:v>
                </c:pt>
                <c:pt idx="1191" formatCode="General">
                  <c:v>57.4803</c:v>
                </c:pt>
                <c:pt idx="1192" formatCode="General">
                  <c:v>58.166200000000003</c:v>
                </c:pt>
                <c:pt idx="1193" formatCode="General">
                  <c:v>58.916699999999999</c:v>
                </c:pt>
                <c:pt idx="1194" formatCode="General">
                  <c:v>59.721200000000003</c:v>
                </c:pt>
                <c:pt idx="1195" formatCode="General">
                  <c:v>60.554400000000001</c:v>
                </c:pt>
                <c:pt idx="1196" formatCode="General">
                  <c:v>61.3827</c:v>
                </c:pt>
                <c:pt idx="1197" formatCode="General">
                  <c:v>62.177599999999998</c:v>
                </c:pt>
                <c:pt idx="1198" formatCode="General">
                  <c:v>62.920900000000003</c:v>
                </c:pt>
                <c:pt idx="1199" formatCode="General">
                  <c:v>63.620100000000001</c:v>
                </c:pt>
                <c:pt idx="1200" formatCode="General">
                  <c:v>64.287800000000004</c:v>
                </c:pt>
                <c:pt idx="1201" formatCode="General">
                  <c:v>64.930300000000003</c:v>
                </c:pt>
                <c:pt idx="1202" formatCode="General">
                  <c:v>65.554100000000005</c:v>
                </c:pt>
                <c:pt idx="1203" formatCode="General">
                  <c:v>66.162599999999998</c:v>
                </c:pt>
                <c:pt idx="1204" formatCode="General">
                  <c:v>66.741500000000002</c:v>
                </c:pt>
                <c:pt idx="1205" formatCode="General">
                  <c:v>67.274600000000007</c:v>
                </c:pt>
                <c:pt idx="1206" formatCode="General">
                  <c:v>67.765600000000006</c:v>
                </c:pt>
                <c:pt idx="1207" formatCode="General">
                  <c:v>68.2196</c:v>
                </c:pt>
                <c:pt idx="1208" formatCode="General">
                  <c:v>68.638999999999996</c:v>
                </c:pt>
                <c:pt idx="1209" formatCode="General">
                  <c:v>69.023799999999994</c:v>
                </c:pt>
                <c:pt idx="1210" formatCode="General">
                  <c:v>69.372600000000006</c:v>
                </c:pt>
                <c:pt idx="1211" formatCode="General">
                  <c:v>69.704999999999998</c:v>
                </c:pt>
                <c:pt idx="1212" formatCode="General">
                  <c:v>70.041499999999999</c:v>
                </c:pt>
                <c:pt idx="1213" formatCode="General">
                  <c:v>70.380099999999999</c:v>
                </c:pt>
                <c:pt idx="1214" formatCode="General">
                  <c:v>70.713499999999996</c:v>
                </c:pt>
                <c:pt idx="1215" formatCode="General">
                  <c:v>71.032799999999995</c:v>
                </c:pt>
                <c:pt idx="1216" formatCode="General">
                  <c:v>71.342699999999994</c:v>
                </c:pt>
                <c:pt idx="1217" formatCode="General">
                  <c:v>71.656700000000001</c:v>
                </c:pt>
                <c:pt idx="1218" formatCode="General">
                  <c:v>71.992599999999996</c:v>
                </c:pt>
                <c:pt idx="1219" formatCode="General">
                  <c:v>72.364699999999999</c:v>
                </c:pt>
                <c:pt idx="1220" formatCode="General">
                  <c:v>72.7714</c:v>
                </c:pt>
                <c:pt idx="1221" formatCode="General">
                  <c:v>73.204099999999997</c:v>
                </c:pt>
                <c:pt idx="1222" formatCode="General">
                  <c:v>73.648600000000002</c:v>
                </c:pt>
                <c:pt idx="1223" formatCode="General">
                  <c:v>74.075599999999994</c:v>
                </c:pt>
                <c:pt idx="1224" formatCode="General">
                  <c:v>74.453999999999994</c:v>
                </c:pt>
                <c:pt idx="1225" formatCode="General">
                  <c:v>74.769000000000005</c:v>
                </c:pt>
                <c:pt idx="1226" formatCode="General">
                  <c:v>75.013599999999997</c:v>
                </c:pt>
                <c:pt idx="1227" formatCode="General">
                  <c:v>75.188800000000001</c:v>
                </c:pt>
                <c:pt idx="1228" formatCode="General">
                  <c:v>75.298199999999994</c:v>
                </c:pt>
                <c:pt idx="1229" formatCode="General">
                  <c:v>75.346100000000007</c:v>
                </c:pt>
                <c:pt idx="1230" formatCode="General">
                  <c:v>75.338999999999999</c:v>
                </c:pt>
                <c:pt idx="1231" formatCode="General">
                  <c:v>75.2834</c:v>
                </c:pt>
                <c:pt idx="1232" formatCode="General">
                  <c:v>75.181399999999996</c:v>
                </c:pt>
                <c:pt idx="1233" formatCode="General">
                  <c:v>75.036600000000007</c:v>
                </c:pt>
                <c:pt idx="1234" formatCode="General">
                  <c:v>74.857200000000006</c:v>
                </c:pt>
                <c:pt idx="1235" formatCode="General">
                  <c:v>74.656700000000001</c:v>
                </c:pt>
                <c:pt idx="1236" formatCode="General">
                  <c:v>74.450400000000002</c:v>
                </c:pt>
                <c:pt idx="1237" formatCode="General">
                  <c:v>74.221800000000002</c:v>
                </c:pt>
                <c:pt idx="1238" formatCode="General">
                  <c:v>73.953199999999995</c:v>
                </c:pt>
                <c:pt idx="1239" formatCode="General">
                  <c:v>73.720600000000005</c:v>
                </c:pt>
                <c:pt idx="1240" formatCode="General">
                  <c:v>73.589100000000002</c:v>
                </c:pt>
                <c:pt idx="1241" formatCode="General">
                  <c:v>73.540300000000002</c:v>
                </c:pt>
                <c:pt idx="1242" formatCode="General">
                  <c:v>73.533299999999997</c:v>
                </c:pt>
                <c:pt idx="1243" formatCode="General">
                  <c:v>73.523499999999999</c:v>
                </c:pt>
                <c:pt idx="1244" formatCode="General">
                  <c:v>73.501499999999993</c:v>
                </c:pt>
                <c:pt idx="1245" formatCode="General">
                  <c:v>73.474800000000002</c:v>
                </c:pt>
                <c:pt idx="1246" formatCode="General">
                  <c:v>73.441000000000003</c:v>
                </c:pt>
                <c:pt idx="1247" formatCode="General">
                  <c:v>73.391199999999998</c:v>
                </c:pt>
                <c:pt idx="1248" formatCode="General">
                  <c:v>73.308700000000002</c:v>
                </c:pt>
                <c:pt idx="1249" formatCode="General">
                  <c:v>73.176900000000003</c:v>
                </c:pt>
                <c:pt idx="1250" formatCode="General">
                  <c:v>72.983999999999995</c:v>
                </c:pt>
                <c:pt idx="1251" formatCode="General">
                  <c:v>72.732900000000001</c:v>
                </c:pt>
                <c:pt idx="1252" formatCode="General">
                  <c:v>72.435100000000006</c:v>
                </c:pt>
                <c:pt idx="1253" formatCode="General">
                  <c:v>72.110600000000005</c:v>
                </c:pt>
                <c:pt idx="1254" formatCode="General">
                  <c:v>71.783100000000005</c:v>
                </c:pt>
                <c:pt idx="1255" formatCode="General">
                  <c:v>71.470100000000002</c:v>
                </c:pt>
                <c:pt idx="1256" formatCode="General">
                  <c:v>71.169899999999998</c:v>
                </c:pt>
                <c:pt idx="1257" formatCode="General">
                  <c:v>70.865799999999993</c:v>
                </c:pt>
                <c:pt idx="1258" formatCode="General">
                  <c:v>70.537899999999993</c:v>
                </c:pt>
                <c:pt idx="1259" formatCode="General">
                  <c:v>70.175200000000004</c:v>
                </c:pt>
                <c:pt idx="1260" formatCode="General">
                  <c:v>69.801100000000005</c:v>
                </c:pt>
                <c:pt idx="1261" formatCode="General">
                  <c:v>69.444299999999998</c:v>
                </c:pt>
                <c:pt idx="1262" formatCode="General">
                  <c:v>69.124399999999994</c:v>
                </c:pt>
                <c:pt idx="1263" formatCode="General">
                  <c:v>68.841300000000004</c:v>
                </c:pt>
                <c:pt idx="1264" formatCode="General">
                  <c:v>68.580600000000004</c:v>
                </c:pt>
                <c:pt idx="1265" formatCode="General">
                  <c:v>68.332499999999996</c:v>
                </c:pt>
                <c:pt idx="1266" formatCode="General">
                  <c:v>68.0959</c:v>
                </c:pt>
                <c:pt idx="1267" formatCode="General">
                  <c:v>67.890699999999995</c:v>
                </c:pt>
                <c:pt idx="1268" formatCode="General">
                  <c:v>67.720699999999994</c:v>
                </c:pt>
                <c:pt idx="1269" formatCode="General">
                  <c:v>67.561899999999994</c:v>
                </c:pt>
                <c:pt idx="1270" formatCode="General">
                  <c:v>67.381200000000007</c:v>
                </c:pt>
                <c:pt idx="1271" formatCode="General">
                  <c:v>67.149100000000004</c:v>
                </c:pt>
                <c:pt idx="1272" formatCode="General">
                  <c:v>66.869600000000005</c:v>
                </c:pt>
                <c:pt idx="1273" formatCode="General">
                  <c:v>66.547799999999995</c:v>
                </c:pt>
                <c:pt idx="1274" formatCode="General">
                  <c:v>66.162199999999999</c:v>
                </c:pt>
                <c:pt idx="1275" formatCode="General">
                  <c:v>65.736400000000003</c:v>
                </c:pt>
                <c:pt idx="1276" formatCode="General">
                  <c:v>65.3416</c:v>
                </c:pt>
                <c:pt idx="1277" formatCode="General">
                  <c:v>64.999499999999998</c:v>
                </c:pt>
                <c:pt idx="1278" formatCode="General">
                  <c:v>64.691999999999993</c:v>
                </c:pt>
                <c:pt idx="1279" formatCode="General">
                  <c:v>64.363</c:v>
                </c:pt>
                <c:pt idx="1280" formatCode="General">
                  <c:v>63.962200000000003</c:v>
                </c:pt>
                <c:pt idx="1281" formatCode="General">
                  <c:v>63.493099999999998</c:v>
                </c:pt>
                <c:pt idx="1282" formatCode="General">
                  <c:v>62.945999999999998</c:v>
                </c:pt>
                <c:pt idx="1283" formatCode="General">
                  <c:v>62.297899999999998</c:v>
                </c:pt>
                <c:pt idx="1284" formatCode="General">
                  <c:v>61.512900000000002</c:v>
                </c:pt>
                <c:pt idx="1285" formatCode="General">
                  <c:v>60.559199999999997</c:v>
                </c:pt>
                <c:pt idx="1286" formatCode="General">
                  <c:v>59.433199999999999</c:v>
                </c:pt>
                <c:pt idx="1287" formatCode="General">
                  <c:v>58.142899999999997</c:v>
                </c:pt>
                <c:pt idx="1288" formatCode="General">
                  <c:v>56.706299999999999</c:v>
                </c:pt>
                <c:pt idx="1289" formatCode="General">
                  <c:v>55.153300000000002</c:v>
                </c:pt>
                <c:pt idx="1290" formatCode="General">
                  <c:v>53.517400000000002</c:v>
                </c:pt>
                <c:pt idx="1291" formatCode="General">
                  <c:v>51.825099999999999</c:v>
                </c:pt>
                <c:pt idx="1292" formatCode="General">
                  <c:v>50.101999999999997</c:v>
                </c:pt>
                <c:pt idx="1293" formatCode="General">
                  <c:v>48.400500000000001</c:v>
                </c:pt>
                <c:pt idx="1294" formatCode="General">
                  <c:v>46.7821</c:v>
                </c:pt>
                <c:pt idx="1295" formatCode="General">
                  <c:v>45.296500000000002</c:v>
                </c:pt>
                <c:pt idx="1296" formatCode="General">
                  <c:v>43.963900000000002</c:v>
                </c:pt>
                <c:pt idx="1297" formatCode="General">
                  <c:v>42.773299999999999</c:v>
                </c:pt>
                <c:pt idx="1298" formatCode="General">
                  <c:v>41.733400000000003</c:v>
                </c:pt>
                <c:pt idx="1299" formatCode="General">
                  <c:v>40.853299999999997</c:v>
                </c:pt>
                <c:pt idx="1300" formatCode="General">
                  <c:v>40.107300000000002</c:v>
                </c:pt>
                <c:pt idx="1301" formatCode="General">
                  <c:v>39.4574</c:v>
                </c:pt>
                <c:pt idx="1302" formatCode="General">
                  <c:v>38.867199999999997</c:v>
                </c:pt>
                <c:pt idx="1303" formatCode="General">
                  <c:v>38.309100000000001</c:v>
                </c:pt>
                <c:pt idx="1304" formatCode="General">
                  <c:v>37.768799999999999</c:v>
                </c:pt>
                <c:pt idx="1305" formatCode="General">
                  <c:v>37.228099999999998</c:v>
                </c:pt>
                <c:pt idx="1306" formatCode="General">
                  <c:v>36.667999999999999</c:v>
                </c:pt>
                <c:pt idx="1307" formatCode="General">
                  <c:v>36.071300000000001</c:v>
                </c:pt>
                <c:pt idx="1308" formatCode="General">
                  <c:v>35.424799999999998</c:v>
                </c:pt>
                <c:pt idx="1309" formatCode="General">
                  <c:v>34.723100000000002</c:v>
                </c:pt>
                <c:pt idx="1310" formatCode="General">
                  <c:v>34.025599999999997</c:v>
                </c:pt>
                <c:pt idx="1311" formatCode="General">
                  <c:v>33.4191</c:v>
                </c:pt>
                <c:pt idx="1312" formatCode="General">
                  <c:v>32.930500000000002</c:v>
                </c:pt>
                <c:pt idx="1313" formatCode="General">
                  <c:v>32.546300000000002</c:v>
                </c:pt>
                <c:pt idx="1314" formatCode="General">
                  <c:v>32.200499999999998</c:v>
                </c:pt>
                <c:pt idx="1315" formatCode="General">
                  <c:v>31.8354</c:v>
                </c:pt>
                <c:pt idx="1316" formatCode="General">
                  <c:v>31.436299999999999</c:v>
                </c:pt>
                <c:pt idx="1317" formatCode="General">
                  <c:v>31.006699999999999</c:v>
                </c:pt>
                <c:pt idx="1318" formatCode="General">
                  <c:v>30.558499999999999</c:v>
                </c:pt>
                <c:pt idx="1319" formatCode="General">
                  <c:v>30.084800000000001</c:v>
                </c:pt>
                <c:pt idx="1320" formatCode="General">
                  <c:v>29.575199999999999</c:v>
                </c:pt>
                <c:pt idx="1321" formatCode="General">
                  <c:v>29.025099999999998</c:v>
                </c:pt>
                <c:pt idx="1322" formatCode="General">
                  <c:v>28.4255</c:v>
                </c:pt>
                <c:pt idx="1323" formatCode="General">
                  <c:v>27.7637</c:v>
                </c:pt>
                <c:pt idx="1324" formatCode="General">
                  <c:v>27.021599999999999</c:v>
                </c:pt>
                <c:pt idx="1325" formatCode="General">
                  <c:v>26.1843</c:v>
                </c:pt>
                <c:pt idx="1326" formatCode="General">
                  <c:v>25.2546</c:v>
                </c:pt>
                <c:pt idx="1327" formatCode="General">
                  <c:v>24.2455</c:v>
                </c:pt>
                <c:pt idx="1328" formatCode="General">
                  <c:v>23.177900000000001</c:v>
                </c:pt>
                <c:pt idx="1329" formatCode="General">
                  <c:v>22.067399999999999</c:v>
                </c:pt>
                <c:pt idx="1330" formatCode="General">
                  <c:v>20.917899999999999</c:v>
                </c:pt>
                <c:pt idx="1331" formatCode="General">
                  <c:v>19.726199999999999</c:v>
                </c:pt>
                <c:pt idx="1332" formatCode="General">
                  <c:v>18.488700000000001</c:v>
                </c:pt>
                <c:pt idx="1333" formatCode="General">
                  <c:v>17.217199999999998</c:v>
                </c:pt>
                <c:pt idx="1334" formatCode="General">
                  <c:v>15.927899999999999</c:v>
                </c:pt>
                <c:pt idx="1335" formatCode="General">
                  <c:v>14.635999999999999</c:v>
                </c:pt>
                <c:pt idx="1336" formatCode="General">
                  <c:v>13.36</c:v>
                </c:pt>
                <c:pt idx="1337" formatCode="General">
                  <c:v>12.116899999999999</c:v>
                </c:pt>
                <c:pt idx="1338" formatCode="General">
                  <c:v>10.9183</c:v>
                </c:pt>
                <c:pt idx="1339" formatCode="General">
                  <c:v>9.7720900000000004</c:v>
                </c:pt>
                <c:pt idx="1340" formatCode="General">
                  <c:v>8.6929300000000005</c:v>
                </c:pt>
                <c:pt idx="1341" formatCode="General">
                  <c:v>7.6860900000000001</c:v>
                </c:pt>
                <c:pt idx="1342" formatCode="General">
                  <c:v>6.7360899999999999</c:v>
                </c:pt>
                <c:pt idx="1343" formatCode="General">
                  <c:v>5.8738299999999999</c:v>
                </c:pt>
                <c:pt idx="1344" formatCode="General">
                  <c:v>5.1632800000000003</c:v>
                </c:pt>
                <c:pt idx="1345" formatCode="General">
                  <c:v>4.5263099999999996</c:v>
                </c:pt>
                <c:pt idx="1346" formatCode="General">
                  <c:v>3.85277</c:v>
                </c:pt>
                <c:pt idx="1347" formatCode="General">
                  <c:v>3.1634099999999998</c:v>
                </c:pt>
                <c:pt idx="1348" formatCode="General">
                  <c:v>2.5038100000000001</c:v>
                </c:pt>
                <c:pt idx="1349" formatCode="General">
                  <c:v>1.9125700000000001</c:v>
                </c:pt>
                <c:pt idx="1350" formatCode="General">
                  <c:v>1.36182</c:v>
                </c:pt>
                <c:pt idx="1351" formatCode="General">
                  <c:v>0.77416200000000002</c:v>
                </c:pt>
                <c:pt idx="1352" formatCode="General">
                  <c:v>0.144291</c:v>
                </c:pt>
                <c:pt idx="1353" formatCode="General">
                  <c:v>-0.51347399999999999</c:v>
                </c:pt>
                <c:pt idx="1354" formatCode="General">
                  <c:v>-1.23051</c:v>
                </c:pt>
                <c:pt idx="1355" formatCode="General">
                  <c:v>-2.03084</c:v>
                </c:pt>
                <c:pt idx="1356" formatCode="General">
                  <c:v>-2.9120400000000002</c:v>
                </c:pt>
                <c:pt idx="1357" formatCode="General">
                  <c:v>-3.8579300000000001</c:v>
                </c:pt>
                <c:pt idx="1358" formatCode="General">
                  <c:v>-4.8476699999999999</c:v>
                </c:pt>
                <c:pt idx="1359" formatCode="General">
                  <c:v>-5.8770100000000003</c:v>
                </c:pt>
                <c:pt idx="1360" formatCode="General">
                  <c:v>-6.9459299999999997</c:v>
                </c:pt>
                <c:pt idx="1361" formatCode="General">
                  <c:v>-8.04786</c:v>
                </c:pt>
                <c:pt idx="1362" formatCode="General">
                  <c:v>-9.1791699999999992</c:v>
                </c:pt>
                <c:pt idx="1363" formatCode="General">
                  <c:v>-10.3405</c:v>
                </c:pt>
                <c:pt idx="1364" formatCode="General">
                  <c:v>-11.533200000000001</c:v>
                </c:pt>
                <c:pt idx="1365" formatCode="General">
                  <c:v>-12.757099999999999</c:v>
                </c:pt>
                <c:pt idx="1366" formatCode="General">
                  <c:v>-14.0036</c:v>
                </c:pt>
                <c:pt idx="1367" formatCode="General">
                  <c:v>-15.259499999999999</c:v>
                </c:pt>
                <c:pt idx="1368" formatCode="General">
                  <c:v>-16.5076</c:v>
                </c:pt>
                <c:pt idx="1369" formatCode="General">
                  <c:v>-17.7364</c:v>
                </c:pt>
                <c:pt idx="1370" formatCode="General">
                  <c:v>-18.944299999999998</c:v>
                </c:pt>
                <c:pt idx="1371" formatCode="General">
                  <c:v>-20.126200000000001</c:v>
                </c:pt>
                <c:pt idx="1372" formatCode="General">
                  <c:v>-21.275300000000001</c:v>
                </c:pt>
                <c:pt idx="1373" formatCode="General">
                  <c:v>-22.393999999999998</c:v>
                </c:pt>
                <c:pt idx="1374" formatCode="General">
                  <c:v>-23.489699999999999</c:v>
                </c:pt>
                <c:pt idx="1375" formatCode="General">
                  <c:v>-24.573</c:v>
                </c:pt>
                <c:pt idx="1376" formatCode="General">
                  <c:v>-25.645399999999999</c:v>
                </c:pt>
                <c:pt idx="1377" formatCode="General">
                  <c:v>-26.696100000000001</c:v>
                </c:pt>
                <c:pt idx="1378" formatCode="General">
                  <c:v>-27.728999999999999</c:v>
                </c:pt>
                <c:pt idx="1379" formatCode="General">
                  <c:v>-28.749099999999999</c:v>
                </c:pt>
                <c:pt idx="1380" formatCode="General">
                  <c:v>-29.692599999999999</c:v>
                </c:pt>
                <c:pt idx="1381" formatCode="General">
                  <c:v>-30.510899999999999</c:v>
                </c:pt>
                <c:pt idx="1382" formatCode="General">
                  <c:v>-31.241399999999999</c:v>
                </c:pt>
                <c:pt idx="1383" formatCode="General">
                  <c:v>-31.9435</c:v>
                </c:pt>
                <c:pt idx="1384" formatCode="General">
                  <c:v>-32.674999999999997</c:v>
                </c:pt>
                <c:pt idx="1385" formatCode="General">
                  <c:v>-33.433999999999997</c:v>
                </c:pt>
                <c:pt idx="1386" formatCode="General">
                  <c:v>-34.193300000000001</c:v>
                </c:pt>
                <c:pt idx="1387" formatCode="General">
                  <c:v>-34.961300000000001</c:v>
                </c:pt>
                <c:pt idx="1388" formatCode="General">
                  <c:v>-35.753500000000003</c:v>
                </c:pt>
                <c:pt idx="1389" formatCode="General">
                  <c:v>-36.583599999999997</c:v>
                </c:pt>
                <c:pt idx="1390" formatCode="General">
                  <c:v>-37.474800000000002</c:v>
                </c:pt>
                <c:pt idx="1391" formatCode="General">
                  <c:v>-38.451700000000002</c:v>
                </c:pt>
                <c:pt idx="1392" formatCode="General">
                  <c:v>-39.525399999999998</c:v>
                </c:pt>
                <c:pt idx="1393" formatCode="General">
                  <c:v>-40.694899999999997</c:v>
                </c:pt>
                <c:pt idx="1394" formatCode="General">
                  <c:v>-41.941099999999999</c:v>
                </c:pt>
                <c:pt idx="1395" formatCode="General">
                  <c:v>-43.247100000000003</c:v>
                </c:pt>
                <c:pt idx="1396" formatCode="General">
                  <c:v>-44.610900000000001</c:v>
                </c:pt>
                <c:pt idx="1397" formatCode="General">
                  <c:v>-46.028399999999998</c:v>
                </c:pt>
                <c:pt idx="1398" formatCode="General">
                  <c:v>-47.492600000000003</c:v>
                </c:pt>
                <c:pt idx="1399" formatCode="General">
                  <c:v>-48.978400000000001</c:v>
                </c:pt>
                <c:pt idx="1400" formatCode="General">
                  <c:v>-50.458500000000001</c:v>
                </c:pt>
                <c:pt idx="1401" formatCode="General">
                  <c:v>-51.923099999999998</c:v>
                </c:pt>
                <c:pt idx="1402" formatCode="General">
                  <c:v>-53.375900000000001</c:v>
                </c:pt>
                <c:pt idx="1403" formatCode="General">
                  <c:v>-54.835099999999997</c:v>
                </c:pt>
                <c:pt idx="1404" formatCode="General">
                  <c:v>-56.296900000000001</c:v>
                </c:pt>
                <c:pt idx="1405" formatCode="General">
                  <c:v>-57.7395</c:v>
                </c:pt>
                <c:pt idx="1406" formatCode="General">
                  <c:v>-59.164099999999998</c:v>
                </c:pt>
                <c:pt idx="1407" formatCode="General">
                  <c:v>-60.581200000000003</c:v>
                </c:pt>
                <c:pt idx="1408" formatCode="General">
                  <c:v>-62.000799999999998</c:v>
                </c:pt>
                <c:pt idx="1409" formatCode="General">
                  <c:v>-63.424700000000001</c:v>
                </c:pt>
                <c:pt idx="1410" formatCode="General">
                  <c:v>-64.838800000000006</c:v>
                </c:pt>
                <c:pt idx="1411" formatCode="General">
                  <c:v>-66.223299999999995</c:v>
                </c:pt>
                <c:pt idx="1412" formatCode="General">
                  <c:v>-67.558999999999997</c:v>
                </c:pt>
                <c:pt idx="1413" formatCode="General">
                  <c:v>-68.805199999999999</c:v>
                </c:pt>
                <c:pt idx="1414" formatCode="General">
                  <c:v>-69.935400000000001</c:v>
                </c:pt>
                <c:pt idx="1415" formatCode="General">
                  <c:v>-70.987899999999996</c:v>
                </c:pt>
                <c:pt idx="1416" formatCode="General">
                  <c:v>-71.956999999999994</c:v>
                </c:pt>
                <c:pt idx="1417" formatCode="General">
                  <c:v>-72.775099999999995</c:v>
                </c:pt>
                <c:pt idx="1418" formatCode="General">
                  <c:v>-73.417299999999997</c:v>
                </c:pt>
                <c:pt idx="1419" formatCode="General">
                  <c:v>-73.897800000000004</c:v>
                </c:pt>
                <c:pt idx="1420" formatCode="General">
                  <c:v>-74.280600000000007</c:v>
                </c:pt>
                <c:pt idx="1421" formatCode="General">
                  <c:v>-74.634</c:v>
                </c:pt>
                <c:pt idx="1422" formatCode="General">
                  <c:v>-74.981899999999996</c:v>
                </c:pt>
                <c:pt idx="1423" formatCode="General">
                  <c:v>-75.351799999999997</c:v>
                </c:pt>
                <c:pt idx="1424" formatCode="General">
                  <c:v>-75.768799999999999</c:v>
                </c:pt>
                <c:pt idx="1425" formatCode="General">
                  <c:v>-76.228700000000003</c:v>
                </c:pt>
                <c:pt idx="1426" formatCode="General">
                  <c:v>-76.713899999999995</c:v>
                </c:pt>
                <c:pt idx="1427" formatCode="General">
                  <c:v>-77.219800000000006</c:v>
                </c:pt>
                <c:pt idx="1428" formatCode="General">
                  <c:v>-77.748800000000003</c:v>
                </c:pt>
                <c:pt idx="1429" formatCode="General">
                  <c:v>-78.313500000000005</c:v>
                </c:pt>
                <c:pt idx="1430" formatCode="General">
                  <c:v>-78.905699999999996</c:v>
                </c:pt>
                <c:pt idx="1431" formatCode="General">
                  <c:v>-79.497100000000003</c:v>
                </c:pt>
                <c:pt idx="1432" formatCode="General">
                  <c:v>-80.071799999999996</c:v>
                </c:pt>
                <c:pt idx="1433" formatCode="General">
                  <c:v>-80.625</c:v>
                </c:pt>
                <c:pt idx="1434" formatCode="General">
                  <c:v>-81.159499999999994</c:v>
                </c:pt>
                <c:pt idx="1435" formatCode="General">
                  <c:v>-81.672799999999995</c:v>
                </c:pt>
                <c:pt idx="1436" formatCode="General">
                  <c:v>-82.148099999999999</c:v>
                </c:pt>
                <c:pt idx="1437" formatCode="General">
                  <c:v>-82.579400000000007</c:v>
                </c:pt>
                <c:pt idx="1438" formatCode="General">
                  <c:v>-82.974199999999996</c:v>
                </c:pt>
                <c:pt idx="1439" formatCode="General">
                  <c:v>-83.344899999999996</c:v>
                </c:pt>
                <c:pt idx="1440" formatCode="General">
                  <c:v>-83.7059</c:v>
                </c:pt>
                <c:pt idx="1441" formatCode="General">
                  <c:v>-84.075999999999993</c:v>
                </c:pt>
                <c:pt idx="1442" formatCode="General">
                  <c:v>-84.468999999999994</c:v>
                </c:pt>
                <c:pt idx="1443" formatCode="General">
                  <c:v>-84.881600000000006</c:v>
                </c:pt>
                <c:pt idx="1444" formatCode="General">
                  <c:v>-85.3078</c:v>
                </c:pt>
                <c:pt idx="1445" formatCode="General">
                  <c:v>-85.741100000000003</c:v>
                </c:pt>
                <c:pt idx="1446" formatCode="General">
                  <c:v>-86.198999999999998</c:v>
                </c:pt>
                <c:pt idx="1447" formatCode="General">
                  <c:v>-86.706599999999995</c:v>
                </c:pt>
                <c:pt idx="1448" formatCode="General">
                  <c:v>-87.284499999999994</c:v>
                </c:pt>
                <c:pt idx="1449" formatCode="General">
                  <c:v>-87.938100000000006</c:v>
                </c:pt>
                <c:pt idx="1450" formatCode="General">
                  <c:v>-88.643199999999993</c:v>
                </c:pt>
                <c:pt idx="1451" formatCode="General">
                  <c:v>-89.321899999999999</c:v>
                </c:pt>
                <c:pt idx="1452" formatCode="General">
                  <c:v>-89.878</c:v>
                </c:pt>
                <c:pt idx="1453" formatCode="General">
                  <c:v>-90.290400000000005</c:v>
                </c:pt>
                <c:pt idx="1454" formatCode="General">
                  <c:v>-90.577200000000005</c:v>
                </c:pt>
                <c:pt idx="1455" formatCode="General">
                  <c:v>-90.782200000000003</c:v>
                </c:pt>
                <c:pt idx="1456" formatCode="General">
                  <c:v>-90.940399999999997</c:v>
                </c:pt>
                <c:pt idx="1457" formatCode="General">
                  <c:v>-91.049800000000005</c:v>
                </c:pt>
                <c:pt idx="1458" formatCode="General">
                  <c:v>-91.103899999999996</c:v>
                </c:pt>
                <c:pt idx="1459" formatCode="General">
                  <c:v>-91.096299999999999</c:v>
                </c:pt>
                <c:pt idx="1460" formatCode="General">
                  <c:v>-91.026899999999998</c:v>
                </c:pt>
                <c:pt idx="1461" formatCode="General">
                  <c:v>-90.895499999999998</c:v>
                </c:pt>
                <c:pt idx="1462" formatCode="General">
                  <c:v>-90.695800000000006</c:v>
                </c:pt>
                <c:pt idx="1463" formatCode="General">
                  <c:v>-90.416799999999995</c:v>
                </c:pt>
                <c:pt idx="1464" formatCode="General">
                  <c:v>-90.048599999999993</c:v>
                </c:pt>
                <c:pt idx="1465" formatCode="General">
                  <c:v>-89.587100000000007</c:v>
                </c:pt>
                <c:pt idx="1466" formatCode="General">
                  <c:v>-89.035200000000003</c:v>
                </c:pt>
                <c:pt idx="1467" formatCode="General">
                  <c:v>-88.397300000000001</c:v>
                </c:pt>
                <c:pt idx="1468" formatCode="General">
                  <c:v>-87.680899999999994</c:v>
                </c:pt>
                <c:pt idx="1469" formatCode="General">
                  <c:v>-86.899500000000003</c:v>
                </c:pt>
                <c:pt idx="1470" formatCode="General">
                  <c:v>-86.067899999999995</c:v>
                </c:pt>
                <c:pt idx="1471" formatCode="General">
                  <c:v>-85.198499999999996</c:v>
                </c:pt>
                <c:pt idx="1472" formatCode="General">
                  <c:v>-84.300799999999995</c:v>
                </c:pt>
                <c:pt idx="1473" formatCode="General">
                  <c:v>-83.382300000000001</c:v>
                </c:pt>
                <c:pt idx="1474" formatCode="General">
                  <c:v>-82.455399999999997</c:v>
                </c:pt>
                <c:pt idx="1475" formatCode="General">
                  <c:v>-81.536000000000001</c:v>
                </c:pt>
                <c:pt idx="1476" formatCode="General">
                  <c:v>-80.641800000000003</c:v>
                </c:pt>
                <c:pt idx="1477" formatCode="General">
                  <c:v>-79.784800000000004</c:v>
                </c:pt>
                <c:pt idx="1478" formatCode="General">
                  <c:v>-78.968000000000004</c:v>
                </c:pt>
                <c:pt idx="1479" formatCode="General">
                  <c:v>-78.188000000000002</c:v>
                </c:pt>
                <c:pt idx="1480" formatCode="General">
                  <c:v>-77.441500000000005</c:v>
                </c:pt>
                <c:pt idx="1481" formatCode="General">
                  <c:v>-76.741100000000003</c:v>
                </c:pt>
                <c:pt idx="1482" formatCode="General">
                  <c:v>-76.100099999999998</c:v>
                </c:pt>
                <c:pt idx="1483" formatCode="General">
                  <c:v>-75.522499999999994</c:v>
                </c:pt>
                <c:pt idx="1484" formatCode="General">
                  <c:v>-74.995000000000005</c:v>
                </c:pt>
                <c:pt idx="1485" formatCode="General">
                  <c:v>-74.491200000000006</c:v>
                </c:pt>
                <c:pt idx="1486" formatCode="General">
                  <c:v>-74.011200000000002</c:v>
                </c:pt>
                <c:pt idx="1487" formatCode="General">
                  <c:v>-73.558800000000005</c:v>
                </c:pt>
                <c:pt idx="1488" formatCode="General">
                  <c:v>-73.089399999999998</c:v>
                </c:pt>
                <c:pt idx="1489" formatCode="General">
                  <c:v>-72.579300000000003</c:v>
                </c:pt>
                <c:pt idx="1490" formatCode="General">
                  <c:v>-72.067499999999995</c:v>
                </c:pt>
                <c:pt idx="1491" formatCode="General">
                  <c:v>-71.618799999999993</c:v>
                </c:pt>
                <c:pt idx="1492" formatCode="General">
                  <c:v>-71.294600000000003</c:v>
                </c:pt>
                <c:pt idx="1493" formatCode="General">
                  <c:v>-71.114000000000004</c:v>
                </c:pt>
                <c:pt idx="1494" formatCode="General">
                  <c:v>-71.066400000000002</c:v>
                </c:pt>
                <c:pt idx="1495" formatCode="General">
                  <c:v>-71.11</c:v>
                </c:pt>
                <c:pt idx="1496" formatCode="General">
                  <c:v>-71.193399999999997</c:v>
                </c:pt>
                <c:pt idx="1497" formatCode="General">
                  <c:v>-71.277100000000004</c:v>
                </c:pt>
                <c:pt idx="1498" formatCode="General">
                  <c:v>-71.3292</c:v>
                </c:pt>
                <c:pt idx="1499" formatCode="General">
                  <c:v>-71.331599999999995</c:v>
                </c:pt>
                <c:pt idx="1500" formatCode="General">
                  <c:v>-71.263400000000004</c:v>
                </c:pt>
                <c:pt idx="1501" formatCode="General">
                  <c:v>-71.109800000000007</c:v>
                </c:pt>
                <c:pt idx="1502" formatCode="General">
                  <c:v>-70.878500000000003</c:v>
                </c:pt>
                <c:pt idx="1503" formatCode="General">
                  <c:v>-70.571200000000005</c:v>
                </c:pt>
                <c:pt idx="1504" formatCode="General">
                  <c:v>-70.173000000000002</c:v>
                </c:pt>
                <c:pt idx="1505" formatCode="General">
                  <c:v>-69.669499999999999</c:v>
                </c:pt>
                <c:pt idx="1506" formatCode="General">
                  <c:v>-69.052000000000007</c:v>
                </c:pt>
                <c:pt idx="1507" formatCode="General">
                  <c:v>-68.332599999999999</c:v>
                </c:pt>
                <c:pt idx="1508" formatCode="General">
                  <c:v>-67.528300000000002</c:v>
                </c:pt>
                <c:pt idx="1509" formatCode="General">
                  <c:v>-66.642899999999997</c:v>
                </c:pt>
                <c:pt idx="1510" formatCode="General">
                  <c:v>-65.691999999999993</c:v>
                </c:pt>
                <c:pt idx="1511" formatCode="General">
                  <c:v>-64.703100000000006</c:v>
                </c:pt>
                <c:pt idx="1512" formatCode="General">
                  <c:v>-63.697600000000001</c:v>
                </c:pt>
                <c:pt idx="1513" formatCode="General">
                  <c:v>-62.688600000000001</c:v>
                </c:pt>
                <c:pt idx="1514" formatCode="General">
                  <c:v>-61.689500000000002</c:v>
                </c:pt>
                <c:pt idx="1515" formatCode="General">
                  <c:v>-60.707900000000002</c:v>
                </c:pt>
                <c:pt idx="1516" formatCode="General">
                  <c:v>-59.737000000000002</c:v>
                </c:pt>
                <c:pt idx="1517" formatCode="General">
                  <c:v>-58.767899999999997</c:v>
                </c:pt>
                <c:pt idx="1518" formatCode="General">
                  <c:v>-57.797600000000003</c:v>
                </c:pt>
                <c:pt idx="1519" formatCode="General">
                  <c:v>-56.8307</c:v>
                </c:pt>
                <c:pt idx="1520" formatCode="General">
                  <c:v>-55.875799999999998</c:v>
                </c:pt>
                <c:pt idx="1521" formatCode="General">
                  <c:v>-54.933799999999998</c:v>
                </c:pt>
                <c:pt idx="1522" formatCode="General">
                  <c:v>-54.003999999999998</c:v>
                </c:pt>
                <c:pt idx="1523" formatCode="General">
                  <c:v>-53.088000000000001</c:v>
                </c:pt>
                <c:pt idx="1524" formatCode="General">
                  <c:v>-52.1661</c:v>
                </c:pt>
                <c:pt idx="1525" formatCode="General">
                  <c:v>-51.202199999999998</c:v>
                </c:pt>
                <c:pt idx="1526" formatCode="General">
                  <c:v>-50.224800000000002</c:v>
                </c:pt>
                <c:pt idx="1527" formatCode="General">
                  <c:v>-49.289299999999997</c:v>
                </c:pt>
                <c:pt idx="1528" formatCode="General">
                  <c:v>-48.4221</c:v>
                </c:pt>
                <c:pt idx="1529" formatCode="General">
                  <c:v>-47.632199999999997</c:v>
                </c:pt>
                <c:pt idx="1530" formatCode="General">
                  <c:v>-46.899799999999999</c:v>
                </c:pt>
                <c:pt idx="1531" formatCode="General">
                  <c:v>-46.2027</c:v>
                </c:pt>
                <c:pt idx="1532" formatCode="General">
                  <c:v>-45.524999999999999</c:v>
                </c:pt>
                <c:pt idx="1533" formatCode="General">
                  <c:v>-44.845799999999997</c:v>
                </c:pt>
                <c:pt idx="1534" formatCode="General">
                  <c:v>-44.151200000000003</c:v>
                </c:pt>
                <c:pt idx="1535" formatCode="General">
                  <c:v>-43.470799999999997</c:v>
                </c:pt>
                <c:pt idx="1536" formatCode="General">
                  <c:v>-42.8384</c:v>
                </c:pt>
                <c:pt idx="1537" formatCode="General">
                  <c:v>-42.265700000000002</c:v>
                </c:pt>
                <c:pt idx="1538" formatCode="General">
                  <c:v>-41.749400000000001</c:v>
                </c:pt>
                <c:pt idx="1539" formatCode="General">
                  <c:v>-41.272199999999998</c:v>
                </c:pt>
                <c:pt idx="1540" formatCode="General">
                  <c:v>-40.827199999999998</c:v>
                </c:pt>
                <c:pt idx="1541" formatCode="General">
                  <c:v>-40.4133</c:v>
                </c:pt>
                <c:pt idx="1542" formatCode="General">
                  <c:v>-40.033999999999999</c:v>
                </c:pt>
                <c:pt idx="1543" formatCode="General">
                  <c:v>-39.680599999999998</c:v>
                </c:pt>
                <c:pt idx="1544" formatCode="General">
                  <c:v>-39.323799999999999</c:v>
                </c:pt>
                <c:pt idx="1545" formatCode="General">
                  <c:v>-38.930300000000003</c:v>
                </c:pt>
                <c:pt idx="1546" formatCode="General">
                  <c:v>-38.473999999999997</c:v>
                </c:pt>
                <c:pt idx="1547" formatCode="General">
                  <c:v>-37.957700000000003</c:v>
                </c:pt>
                <c:pt idx="1548" formatCode="General">
                  <c:v>-37.3932</c:v>
                </c:pt>
                <c:pt idx="1549" formatCode="General">
                  <c:v>-36.779600000000002</c:v>
                </c:pt>
                <c:pt idx="1550" formatCode="General">
                  <c:v>-36.129899999999999</c:v>
                </c:pt>
                <c:pt idx="1551" formatCode="General">
                  <c:v>-35.472799999999999</c:v>
                </c:pt>
                <c:pt idx="1552" formatCode="General">
                  <c:v>-34.813499999999998</c:v>
                </c:pt>
                <c:pt idx="1553" formatCode="General">
                  <c:v>-34.1372</c:v>
                </c:pt>
                <c:pt idx="1554" formatCode="General">
                  <c:v>-33.407200000000003</c:v>
                </c:pt>
                <c:pt idx="1555" formatCode="General">
                  <c:v>-32.590000000000003</c:v>
                </c:pt>
                <c:pt idx="1556" formatCode="General">
                  <c:v>-31.6889</c:v>
                </c:pt>
                <c:pt idx="1557" formatCode="General">
                  <c:v>-30.700800000000001</c:v>
                </c:pt>
                <c:pt idx="1558" formatCode="General">
                  <c:v>-29.6128</c:v>
                </c:pt>
                <c:pt idx="1559" formatCode="General">
                  <c:v>-28.419899999999998</c:v>
                </c:pt>
                <c:pt idx="1560" formatCode="General">
                  <c:v>-27.123999999999999</c:v>
                </c:pt>
                <c:pt idx="1561" formatCode="General">
                  <c:v>-25.664200000000001</c:v>
                </c:pt>
                <c:pt idx="1562" formatCode="General">
                  <c:v>-23.986899999999999</c:v>
                </c:pt>
                <c:pt idx="1563" formatCode="General">
                  <c:v>-22.1219</c:v>
                </c:pt>
                <c:pt idx="1564" formatCode="General">
                  <c:v>-20.125499999999999</c:v>
                </c:pt>
                <c:pt idx="1565" formatCode="General">
                  <c:v>-18.065200000000001</c:v>
                </c:pt>
                <c:pt idx="1566" formatCode="General">
                  <c:v>-15.975300000000001</c:v>
                </c:pt>
                <c:pt idx="1567" formatCode="General">
                  <c:v>-13.864100000000001</c:v>
                </c:pt>
                <c:pt idx="1568" formatCode="General">
                  <c:v>-11.7453</c:v>
                </c:pt>
                <c:pt idx="1569" formatCode="General">
                  <c:v>-9.6414899999999992</c:v>
                </c:pt>
                <c:pt idx="1570" formatCode="General">
                  <c:v>-7.5932700000000004</c:v>
                </c:pt>
                <c:pt idx="1571" formatCode="General">
                  <c:v>-5.6497599999999997</c:v>
                </c:pt>
                <c:pt idx="1572" formatCode="General">
                  <c:v>-3.8541400000000001</c:v>
                </c:pt>
                <c:pt idx="1573" formatCode="General">
                  <c:v>-2.2187000000000001</c:v>
                </c:pt>
                <c:pt idx="1574" formatCode="General">
                  <c:v>-0.73429900000000004</c:v>
                </c:pt>
                <c:pt idx="1575" formatCode="General">
                  <c:v>0.62428300000000003</c:v>
                </c:pt>
                <c:pt idx="1576" formatCode="General">
                  <c:v>1.8806400000000001</c:v>
                </c:pt>
                <c:pt idx="1577" formatCode="General">
                  <c:v>3.0355099999999999</c:v>
                </c:pt>
                <c:pt idx="1578" formatCode="General">
                  <c:v>4.0868599999999997</c:v>
                </c:pt>
                <c:pt idx="1579" formatCode="General">
                  <c:v>5.0333800000000002</c:v>
                </c:pt>
                <c:pt idx="1580" formatCode="General">
                  <c:v>5.8805699999999996</c:v>
                </c:pt>
                <c:pt idx="1581" formatCode="General">
                  <c:v>6.63558</c:v>
                </c:pt>
                <c:pt idx="1582" formatCode="General">
                  <c:v>7.2868300000000001</c:v>
                </c:pt>
                <c:pt idx="1583" formatCode="General">
                  <c:v>7.8224200000000002</c:v>
                </c:pt>
                <c:pt idx="1584" formatCode="General">
                  <c:v>8.2451799999999995</c:v>
                </c:pt>
                <c:pt idx="1585" formatCode="General">
                  <c:v>8.5678400000000003</c:v>
                </c:pt>
                <c:pt idx="1586" formatCode="General">
                  <c:v>8.8121399999999994</c:v>
                </c:pt>
                <c:pt idx="1587" formatCode="General">
                  <c:v>8.9839400000000005</c:v>
                </c:pt>
                <c:pt idx="1588" formatCode="General">
                  <c:v>9.0881600000000002</c:v>
                </c:pt>
                <c:pt idx="1589" formatCode="General">
                  <c:v>9.1577500000000001</c:v>
                </c:pt>
                <c:pt idx="1590" formatCode="General">
                  <c:v>9.2387599999999992</c:v>
                </c:pt>
                <c:pt idx="1591" formatCode="General">
                  <c:v>9.3800399999999993</c:v>
                </c:pt>
                <c:pt idx="1592" formatCode="General">
                  <c:v>9.6194299999999995</c:v>
                </c:pt>
                <c:pt idx="1593" formatCode="General">
                  <c:v>9.9756900000000002</c:v>
                </c:pt>
                <c:pt idx="1594" formatCode="General">
                  <c:v>10.456</c:v>
                </c:pt>
                <c:pt idx="1595" formatCode="General">
                  <c:v>11.061500000000001</c:v>
                </c:pt>
                <c:pt idx="1596" formatCode="General">
                  <c:v>11.792199999999999</c:v>
                </c:pt>
                <c:pt idx="1597" formatCode="General">
                  <c:v>12.683400000000001</c:v>
                </c:pt>
                <c:pt idx="1598" formatCode="General">
                  <c:v>13.814399999999999</c:v>
                </c:pt>
                <c:pt idx="1599" formatCode="General">
                  <c:v>15.2133</c:v>
                </c:pt>
                <c:pt idx="1600" formatCode="General">
                  <c:v>16.856000000000002</c:v>
                </c:pt>
                <c:pt idx="1601" formatCode="General">
                  <c:v>18.636500000000002</c:v>
                </c:pt>
                <c:pt idx="1602" formatCode="General">
                  <c:v>20.445399999999999</c:v>
                </c:pt>
                <c:pt idx="1603" formatCode="General">
                  <c:v>22.2654</c:v>
                </c:pt>
                <c:pt idx="1604" formatCode="General">
                  <c:v>24.0914</c:v>
                </c:pt>
                <c:pt idx="1605" formatCode="General">
                  <c:v>25.923500000000001</c:v>
                </c:pt>
                <c:pt idx="1606" formatCode="General">
                  <c:v>27.747800000000002</c:v>
                </c:pt>
                <c:pt idx="1607" formatCode="General">
                  <c:v>29.5395</c:v>
                </c:pt>
                <c:pt idx="1608" formatCode="General">
                  <c:v>31.273299999999999</c:v>
                </c:pt>
                <c:pt idx="1609" formatCode="General">
                  <c:v>32.934699999999999</c:v>
                </c:pt>
                <c:pt idx="1610" formatCode="General">
                  <c:v>34.536700000000003</c:v>
                </c:pt>
                <c:pt idx="1611" formatCode="General">
                  <c:v>36.090899999999998</c:v>
                </c:pt>
                <c:pt idx="1612" formatCode="General">
                  <c:v>37.594799999999999</c:v>
                </c:pt>
                <c:pt idx="1613" formatCode="General">
                  <c:v>39.0396</c:v>
                </c:pt>
                <c:pt idx="1614" formatCode="General">
                  <c:v>40.415599999999998</c:v>
                </c:pt>
                <c:pt idx="1615" formatCode="General">
                  <c:v>41.733800000000002</c:v>
                </c:pt>
                <c:pt idx="1616" formatCode="General">
                  <c:v>43.006999999999998</c:v>
                </c:pt>
                <c:pt idx="1617" formatCode="General">
                  <c:v>44.233699999999999</c:v>
                </c:pt>
                <c:pt idx="1618" formatCode="General">
                  <c:v>45.400500000000001</c:v>
                </c:pt>
                <c:pt idx="1619" formatCode="General">
                  <c:v>46.4863</c:v>
                </c:pt>
                <c:pt idx="1620" formatCode="General">
                  <c:v>47.488900000000001</c:v>
                </c:pt>
                <c:pt idx="1621" formatCode="General">
                  <c:v>48.419699999999999</c:v>
                </c:pt>
                <c:pt idx="1622" formatCode="General">
                  <c:v>49.299399999999999</c:v>
                </c:pt>
                <c:pt idx="1623" formatCode="General">
                  <c:v>50.139099999999999</c:v>
                </c:pt>
                <c:pt idx="1624" formatCode="General">
                  <c:v>50.919499999999999</c:v>
                </c:pt>
                <c:pt idx="1625" formatCode="General">
                  <c:v>51.6295</c:v>
                </c:pt>
                <c:pt idx="1626" formatCode="General">
                  <c:v>52.273899999999998</c:v>
                </c:pt>
                <c:pt idx="1627" formatCode="General">
                  <c:v>52.878399999999999</c:v>
                </c:pt>
                <c:pt idx="1628" formatCode="General">
                  <c:v>53.473199999999999</c:v>
                </c:pt>
                <c:pt idx="1629" formatCode="General">
                  <c:v>54.068300000000001</c:v>
                </c:pt>
                <c:pt idx="1630" formatCode="General">
                  <c:v>54.674199999999999</c:v>
                </c:pt>
                <c:pt idx="1631" formatCode="General">
                  <c:v>55.308199999999999</c:v>
                </c:pt>
                <c:pt idx="1632" formatCode="General">
                  <c:v>55.971499999999999</c:v>
                </c:pt>
                <c:pt idx="1633" formatCode="General">
                  <c:v>56.650599999999997</c:v>
                </c:pt>
                <c:pt idx="1634" formatCode="General">
                  <c:v>57.384999999999998</c:v>
                </c:pt>
                <c:pt idx="1635" formatCode="General">
                  <c:v>58.23</c:v>
                </c:pt>
                <c:pt idx="1636" formatCode="General">
                  <c:v>59.2181</c:v>
                </c:pt>
                <c:pt idx="1637" formatCode="General">
                  <c:v>60.346800000000002</c:v>
                </c:pt>
                <c:pt idx="1638" formatCode="General">
                  <c:v>61.555799999999998</c:v>
                </c:pt>
                <c:pt idx="1639" formatCode="General">
                  <c:v>62.811900000000001</c:v>
                </c:pt>
                <c:pt idx="1640" formatCode="General">
                  <c:v>64.117500000000007</c:v>
                </c:pt>
                <c:pt idx="1641" formatCode="General">
                  <c:v>65.462299999999999</c:v>
                </c:pt>
                <c:pt idx="1642" formatCode="General">
                  <c:v>66.8279</c:v>
                </c:pt>
                <c:pt idx="1643" formatCode="General">
                  <c:v>68.186300000000003</c:v>
                </c:pt>
                <c:pt idx="1644" formatCode="General">
                  <c:v>69.513300000000001</c:v>
                </c:pt>
                <c:pt idx="1645" formatCode="General">
                  <c:v>70.799499999999995</c:v>
                </c:pt>
                <c:pt idx="1646" formatCode="General">
                  <c:v>72.020300000000006</c:v>
                </c:pt>
                <c:pt idx="1647" formatCode="General">
                  <c:v>73.144300000000001</c:v>
                </c:pt>
                <c:pt idx="1648" formatCode="General">
                  <c:v>74.131799999999998</c:v>
                </c:pt>
                <c:pt idx="1649" formatCode="General">
                  <c:v>74.954800000000006</c:v>
                </c:pt>
                <c:pt idx="1650" formatCode="General">
                  <c:v>75.630099999999999</c:v>
                </c:pt>
                <c:pt idx="1651" formatCode="General">
                  <c:v>76.159300000000002</c:v>
                </c:pt>
                <c:pt idx="1652" formatCode="General">
                  <c:v>76.513400000000004</c:v>
                </c:pt>
                <c:pt idx="1653" formatCode="General">
                  <c:v>76.680499999999995</c:v>
                </c:pt>
                <c:pt idx="1654" formatCode="General">
                  <c:v>76.667900000000003</c:v>
                </c:pt>
                <c:pt idx="1655" formatCode="General">
                  <c:v>76.537700000000001</c:v>
                </c:pt>
                <c:pt idx="1656" formatCode="General">
                  <c:v>76.357100000000003</c:v>
                </c:pt>
                <c:pt idx="1657" formatCode="General">
                  <c:v>76.143500000000003</c:v>
                </c:pt>
                <c:pt idx="1658" formatCode="General">
                  <c:v>75.917900000000003</c:v>
                </c:pt>
                <c:pt idx="1659" formatCode="General">
                  <c:v>75.704800000000006</c:v>
                </c:pt>
                <c:pt idx="1660" formatCode="General">
                  <c:v>75.5167</c:v>
                </c:pt>
                <c:pt idx="1661" formatCode="General">
                  <c:v>75.356899999999996</c:v>
                </c:pt>
                <c:pt idx="1662" formatCode="General">
                  <c:v>75.215900000000005</c:v>
                </c:pt>
                <c:pt idx="1663" formatCode="General">
                  <c:v>75.085800000000006</c:v>
                </c:pt>
                <c:pt idx="1664" formatCode="General">
                  <c:v>74.979200000000006</c:v>
                </c:pt>
                <c:pt idx="1665" formatCode="General">
                  <c:v>74.903599999999997</c:v>
                </c:pt>
                <c:pt idx="1666" formatCode="General">
                  <c:v>74.858500000000006</c:v>
                </c:pt>
                <c:pt idx="1667" formatCode="General">
                  <c:v>74.8</c:v>
                </c:pt>
                <c:pt idx="1668" formatCode="General">
                  <c:v>74.679400000000001</c:v>
                </c:pt>
                <c:pt idx="1669" formatCode="General">
                  <c:v>74.560699999999997</c:v>
                </c:pt>
                <c:pt idx="1670" formatCode="General">
                  <c:v>74.529499999999999</c:v>
                </c:pt>
                <c:pt idx="1671" formatCode="General">
                  <c:v>74.6297</c:v>
                </c:pt>
                <c:pt idx="1672" formatCode="General">
                  <c:v>74.8459</c:v>
                </c:pt>
                <c:pt idx="1673" formatCode="General">
                  <c:v>75.102400000000003</c:v>
                </c:pt>
                <c:pt idx="1674" formatCode="General">
                  <c:v>75.381200000000007</c:v>
                </c:pt>
                <c:pt idx="1675" formatCode="General">
                  <c:v>75.696600000000004</c:v>
                </c:pt>
                <c:pt idx="1676" formatCode="General">
                  <c:v>76.041499999999999</c:v>
                </c:pt>
                <c:pt idx="1677" formatCode="General">
                  <c:v>76.408699999999996</c:v>
                </c:pt>
                <c:pt idx="1678" formatCode="General">
                  <c:v>76.798699999999997</c:v>
                </c:pt>
                <c:pt idx="1679" formatCode="General">
                  <c:v>77.2102</c:v>
                </c:pt>
                <c:pt idx="1680" formatCode="General">
                  <c:v>77.637500000000003</c:v>
                </c:pt>
                <c:pt idx="1681" formatCode="General">
                  <c:v>78.078599999999994</c:v>
                </c:pt>
                <c:pt idx="1682" formatCode="General">
                  <c:v>78.53</c:v>
                </c:pt>
                <c:pt idx="1683" formatCode="General">
                  <c:v>78.972499999999997</c:v>
                </c:pt>
                <c:pt idx="1684" formatCode="General">
                  <c:v>79.387100000000004</c:v>
                </c:pt>
                <c:pt idx="1685" formatCode="General">
                  <c:v>79.765900000000002</c:v>
                </c:pt>
                <c:pt idx="1686" formatCode="General">
                  <c:v>80.096800000000002</c:v>
                </c:pt>
                <c:pt idx="1687" formatCode="General">
                  <c:v>80.366699999999994</c:v>
                </c:pt>
                <c:pt idx="1688" formatCode="General">
                  <c:v>80.573300000000003</c:v>
                </c:pt>
                <c:pt idx="1689" formatCode="General">
                  <c:v>80.719899999999996</c:v>
                </c:pt>
                <c:pt idx="1690" formatCode="General">
                  <c:v>80.808599999999998</c:v>
                </c:pt>
                <c:pt idx="1691" formatCode="General">
                  <c:v>80.835300000000004</c:v>
                </c:pt>
                <c:pt idx="1692" formatCode="General">
                  <c:v>80.785399999999996</c:v>
                </c:pt>
                <c:pt idx="1693" formatCode="General">
                  <c:v>80.644000000000005</c:v>
                </c:pt>
                <c:pt idx="1694" formatCode="General">
                  <c:v>80.401799999999994</c:v>
                </c:pt>
                <c:pt idx="1695" formatCode="General">
                  <c:v>80.036600000000007</c:v>
                </c:pt>
                <c:pt idx="1696" formatCode="General">
                  <c:v>79.5304</c:v>
                </c:pt>
                <c:pt idx="1697" formatCode="General">
                  <c:v>78.894099999999995</c:v>
                </c:pt>
                <c:pt idx="1698" formatCode="General">
                  <c:v>78.163700000000006</c:v>
                </c:pt>
                <c:pt idx="1699" formatCode="General">
                  <c:v>77.397800000000004</c:v>
                </c:pt>
                <c:pt idx="1700" formatCode="General">
                  <c:v>76.630600000000001</c:v>
                </c:pt>
                <c:pt idx="1701" formatCode="General">
                  <c:v>75.8703</c:v>
                </c:pt>
                <c:pt idx="1702" formatCode="General">
                  <c:v>75.116900000000001</c:v>
                </c:pt>
                <c:pt idx="1703" formatCode="General">
                  <c:v>74.364500000000007</c:v>
                </c:pt>
                <c:pt idx="1704" formatCode="General">
                  <c:v>73.599800000000002</c:v>
                </c:pt>
                <c:pt idx="1705" formatCode="General">
                  <c:v>72.833100000000002</c:v>
                </c:pt>
                <c:pt idx="1706" formatCode="General">
                  <c:v>72.107699999999994</c:v>
                </c:pt>
                <c:pt idx="1707" formatCode="General">
                  <c:v>71.463999999999999</c:v>
                </c:pt>
                <c:pt idx="1708" formatCode="General">
                  <c:v>70.926699999999997</c:v>
                </c:pt>
                <c:pt idx="1709" formatCode="General">
                  <c:v>70.4559</c:v>
                </c:pt>
                <c:pt idx="1710" formatCode="General">
                  <c:v>70.011300000000006</c:v>
                </c:pt>
                <c:pt idx="1711" formatCode="General">
                  <c:v>69.613399999999999</c:v>
                </c:pt>
                <c:pt idx="1712" formatCode="General">
                  <c:v>69.276499999999999</c:v>
                </c:pt>
                <c:pt idx="1713" formatCode="General">
                  <c:v>68.996700000000004</c:v>
                </c:pt>
                <c:pt idx="1714" formatCode="General">
                  <c:v>68.760599999999997</c:v>
                </c:pt>
                <c:pt idx="1715" formatCode="General">
                  <c:v>68.551900000000003</c:v>
                </c:pt>
                <c:pt idx="1716" formatCode="General">
                  <c:v>68.375699999999995</c:v>
                </c:pt>
                <c:pt idx="1717" formatCode="General">
                  <c:v>68.236599999999996</c:v>
                </c:pt>
                <c:pt idx="1718" formatCode="General">
                  <c:v>68.1233</c:v>
                </c:pt>
                <c:pt idx="1719" formatCode="General">
                  <c:v>68.021799999999999</c:v>
                </c:pt>
                <c:pt idx="1720" formatCode="General">
                  <c:v>67.917900000000003</c:v>
                </c:pt>
                <c:pt idx="1721" formatCode="General">
                  <c:v>67.818200000000004</c:v>
                </c:pt>
                <c:pt idx="1722" formatCode="General">
                  <c:v>67.735399999999998</c:v>
                </c:pt>
                <c:pt idx="1723" formatCode="General">
                  <c:v>67.665099999999995</c:v>
                </c:pt>
                <c:pt idx="1724" formatCode="General">
                  <c:v>67.599999999999994</c:v>
                </c:pt>
                <c:pt idx="1725" formatCode="General">
                  <c:v>67.534400000000005</c:v>
                </c:pt>
                <c:pt idx="1726" formatCode="General">
                  <c:v>67.462199999999996</c:v>
                </c:pt>
                <c:pt idx="1727" formatCode="General">
                  <c:v>67.376999999999995</c:v>
                </c:pt>
                <c:pt idx="1728" formatCode="General">
                  <c:v>67.264799999999994</c:v>
                </c:pt>
                <c:pt idx="1729" formatCode="General">
                  <c:v>67.112499999999997</c:v>
                </c:pt>
                <c:pt idx="1730" formatCode="General">
                  <c:v>66.925600000000003</c:v>
                </c:pt>
                <c:pt idx="1731" formatCode="General">
                  <c:v>66.714500000000001</c:v>
                </c:pt>
                <c:pt idx="1732" formatCode="General">
                  <c:v>66.486999999999995</c:v>
                </c:pt>
                <c:pt idx="1733" formatCode="General">
                  <c:v>66.248699999999999</c:v>
                </c:pt>
                <c:pt idx="1734" formatCode="General">
                  <c:v>66.000500000000002</c:v>
                </c:pt>
                <c:pt idx="1735" formatCode="General">
                  <c:v>65.738100000000003</c:v>
                </c:pt>
                <c:pt idx="1736" formatCode="General">
                  <c:v>65.454599999999999</c:v>
                </c:pt>
                <c:pt idx="1737" formatCode="General">
                  <c:v>65.142700000000005</c:v>
                </c:pt>
                <c:pt idx="1738" formatCode="General">
                  <c:v>64.780299999999997</c:v>
                </c:pt>
                <c:pt idx="1739" formatCode="General">
                  <c:v>64.328900000000004</c:v>
                </c:pt>
                <c:pt idx="1740" formatCode="General">
                  <c:v>63.759399999999999</c:v>
                </c:pt>
                <c:pt idx="1741" formatCode="General">
                  <c:v>63.061100000000003</c:v>
                </c:pt>
                <c:pt idx="1742" formatCode="General">
                  <c:v>62.230499999999999</c:v>
                </c:pt>
                <c:pt idx="1743" formatCode="General">
                  <c:v>61.267299999999999</c:v>
                </c:pt>
                <c:pt idx="1744" formatCode="General">
                  <c:v>60.169499999999999</c:v>
                </c:pt>
                <c:pt idx="1745" formatCode="General">
                  <c:v>58.9559</c:v>
                </c:pt>
                <c:pt idx="1746" formatCode="General">
                  <c:v>57.672199999999997</c:v>
                </c:pt>
                <c:pt idx="1747" formatCode="General">
                  <c:v>56.3491</c:v>
                </c:pt>
                <c:pt idx="1748" formatCode="General">
                  <c:v>54.999499999999998</c:v>
                </c:pt>
                <c:pt idx="1749" formatCode="General">
                  <c:v>53.6614</c:v>
                </c:pt>
                <c:pt idx="1750" formatCode="General">
                  <c:v>52.357700000000001</c:v>
                </c:pt>
                <c:pt idx="1751" formatCode="General">
                  <c:v>51.0364</c:v>
                </c:pt>
                <c:pt idx="1752" formatCode="General">
                  <c:v>49.687399999999997</c:v>
                </c:pt>
                <c:pt idx="1753" formatCode="General">
                  <c:v>48.377099999999999</c:v>
                </c:pt>
                <c:pt idx="1754" formatCode="General">
                  <c:v>47.222799999999999</c:v>
                </c:pt>
                <c:pt idx="1755" formatCode="General">
                  <c:v>46.3369</c:v>
                </c:pt>
                <c:pt idx="1756" formatCode="General">
                  <c:v>45.662599999999998</c:v>
                </c:pt>
                <c:pt idx="1757" formatCode="General">
                  <c:v>45.114100000000001</c:v>
                </c:pt>
                <c:pt idx="1758" formatCode="General">
                  <c:v>44.696800000000003</c:v>
                </c:pt>
                <c:pt idx="1759" formatCode="General">
                  <c:v>44.414999999999999</c:v>
                </c:pt>
                <c:pt idx="1760" formatCode="General">
                  <c:v>44.267000000000003</c:v>
                </c:pt>
                <c:pt idx="1761" formatCode="General">
                  <c:v>44.280700000000003</c:v>
                </c:pt>
                <c:pt idx="1762" formatCode="General">
                  <c:v>44.489899999999999</c:v>
                </c:pt>
                <c:pt idx="1763" formatCode="General">
                  <c:v>44.893500000000003</c:v>
                </c:pt>
                <c:pt idx="1764" formatCode="General">
                  <c:v>45.465000000000003</c:v>
                </c:pt>
                <c:pt idx="1765" formatCode="General">
                  <c:v>46.1447</c:v>
                </c:pt>
                <c:pt idx="1766" formatCode="General">
                  <c:v>46.872999999999998</c:v>
                </c:pt>
                <c:pt idx="1767" formatCode="General">
                  <c:v>47.610199999999999</c:v>
                </c:pt>
                <c:pt idx="1768" formatCode="General">
                  <c:v>48.325400000000002</c:v>
                </c:pt>
                <c:pt idx="1769" formatCode="General">
                  <c:v>48.994500000000002</c:v>
                </c:pt>
                <c:pt idx="1770" formatCode="General">
                  <c:v>49.584600000000002</c:v>
                </c:pt>
                <c:pt idx="1771" formatCode="General">
                  <c:v>50.068399999999997</c:v>
                </c:pt>
                <c:pt idx="1772" formatCode="General">
                  <c:v>50.436</c:v>
                </c:pt>
                <c:pt idx="1773" formatCode="General">
                  <c:v>50.6873</c:v>
                </c:pt>
                <c:pt idx="1774" formatCode="General">
                  <c:v>50.8277</c:v>
                </c:pt>
                <c:pt idx="1775" formatCode="General">
                  <c:v>50.8474</c:v>
                </c:pt>
                <c:pt idx="1776" formatCode="General">
                  <c:v>50.727600000000002</c:v>
                </c:pt>
                <c:pt idx="1777" formatCode="General">
                  <c:v>50.430199999999999</c:v>
                </c:pt>
                <c:pt idx="1778" formatCode="General">
                  <c:v>49.958100000000002</c:v>
                </c:pt>
                <c:pt idx="1779" formatCode="General">
                  <c:v>49.400700000000001</c:v>
                </c:pt>
                <c:pt idx="1780" formatCode="General">
                  <c:v>48.820999999999998</c:v>
                </c:pt>
                <c:pt idx="1781" formatCode="General">
                  <c:v>48.233800000000002</c:v>
                </c:pt>
                <c:pt idx="1782" formatCode="General">
                  <c:v>47.595999999999997</c:v>
                </c:pt>
                <c:pt idx="1783" formatCode="General">
                  <c:v>46.8523</c:v>
                </c:pt>
                <c:pt idx="1784" formatCode="General">
                  <c:v>45.988900000000001</c:v>
                </c:pt>
                <c:pt idx="1785" formatCode="General">
                  <c:v>44.993400000000001</c:v>
                </c:pt>
                <c:pt idx="1786" formatCode="General">
                  <c:v>43.856200000000001</c:v>
                </c:pt>
                <c:pt idx="1787" formatCode="General">
                  <c:v>42.587499999999999</c:v>
                </c:pt>
                <c:pt idx="1788" formatCode="General">
                  <c:v>41.214300000000001</c:v>
                </c:pt>
                <c:pt idx="1789" formatCode="General">
                  <c:v>39.740900000000003</c:v>
                </c:pt>
                <c:pt idx="1790" formatCode="General">
                  <c:v>38.1616</c:v>
                </c:pt>
                <c:pt idx="1791" formatCode="General">
                  <c:v>36.467799999999997</c:v>
                </c:pt>
                <c:pt idx="1792" formatCode="General">
                  <c:v>34.6601</c:v>
                </c:pt>
                <c:pt idx="1793" formatCode="General">
                  <c:v>32.761299999999999</c:v>
                </c:pt>
                <c:pt idx="1794" formatCode="General">
                  <c:v>30.799099999999999</c:v>
                </c:pt>
                <c:pt idx="1795" formatCode="General">
                  <c:v>28.800999999999998</c:v>
                </c:pt>
                <c:pt idx="1796" formatCode="General">
                  <c:v>26.796700000000001</c:v>
                </c:pt>
                <c:pt idx="1797" formatCode="General">
                  <c:v>24.810099999999998</c:v>
                </c:pt>
                <c:pt idx="1798" formatCode="General">
                  <c:v>22.8444</c:v>
                </c:pt>
                <c:pt idx="1799" formatCode="General">
                  <c:v>20.9039</c:v>
                </c:pt>
                <c:pt idx="1800" formatCode="General">
                  <c:v>18.9999</c:v>
                </c:pt>
                <c:pt idx="1801" formatCode="General">
                  <c:v>17.1343</c:v>
                </c:pt>
                <c:pt idx="1802" formatCode="General">
                  <c:v>15.303800000000001</c:v>
                </c:pt>
                <c:pt idx="1803" formatCode="General">
                  <c:v>13.509499999999999</c:v>
                </c:pt>
                <c:pt idx="1804" formatCode="General">
                  <c:v>11.754899999999999</c:v>
                </c:pt>
                <c:pt idx="1805" formatCode="General">
                  <c:v>10.0465</c:v>
                </c:pt>
                <c:pt idx="1806" formatCode="General">
                  <c:v>8.3876600000000003</c:v>
                </c:pt>
                <c:pt idx="1807" formatCode="General">
                  <c:v>6.77583</c:v>
                </c:pt>
                <c:pt idx="1808" formatCode="General">
                  <c:v>5.2179799999999998</c:v>
                </c:pt>
                <c:pt idx="1809" formatCode="General">
                  <c:v>3.7250999999999999</c:v>
                </c:pt>
                <c:pt idx="1810" formatCode="General">
                  <c:v>2.3169300000000002</c:v>
                </c:pt>
                <c:pt idx="1811" formatCode="General">
                  <c:v>0.99888500000000002</c:v>
                </c:pt>
                <c:pt idx="1812" formatCode="General">
                  <c:v>-0.26639200000000002</c:v>
                </c:pt>
                <c:pt idx="1813" formatCode="General">
                  <c:v>-1.46065</c:v>
                </c:pt>
                <c:pt idx="1814" formatCode="General">
                  <c:v>-2.5047100000000002</c:v>
                </c:pt>
                <c:pt idx="1815" formatCode="General">
                  <c:v>-3.4069099999999999</c:v>
                </c:pt>
                <c:pt idx="1816" formatCode="General">
                  <c:v>-4.2238199999999999</c:v>
                </c:pt>
                <c:pt idx="1817" formatCode="General">
                  <c:v>-4.9738100000000003</c:v>
                </c:pt>
                <c:pt idx="1818" formatCode="General">
                  <c:v>-5.6544499999999998</c:v>
                </c:pt>
                <c:pt idx="1819" formatCode="General">
                  <c:v>-6.2381200000000003</c:v>
                </c:pt>
                <c:pt idx="1820" formatCode="General">
                  <c:v>-6.7165699999999999</c:v>
                </c:pt>
                <c:pt idx="1821" formatCode="General">
                  <c:v>-7.1113400000000002</c:v>
                </c:pt>
                <c:pt idx="1822" formatCode="General">
                  <c:v>-7.4578699999999998</c:v>
                </c:pt>
                <c:pt idx="1823" formatCode="General">
                  <c:v>-7.7970899999999999</c:v>
                </c:pt>
                <c:pt idx="1824" formatCode="General">
                  <c:v>-8.1843599999999999</c:v>
                </c:pt>
                <c:pt idx="1825" formatCode="General">
                  <c:v>-8.6601300000000005</c:v>
                </c:pt>
                <c:pt idx="1826" formatCode="General">
                  <c:v>-9.2180400000000002</c:v>
                </c:pt>
                <c:pt idx="1827" formatCode="General">
                  <c:v>-9.8627900000000004</c:v>
                </c:pt>
                <c:pt idx="1828" formatCode="General">
                  <c:v>-10.613</c:v>
                </c:pt>
                <c:pt idx="1829" formatCode="General">
                  <c:v>-11.479699999999999</c:v>
                </c:pt>
                <c:pt idx="1830" formatCode="General">
                  <c:v>-12.468999999999999</c:v>
                </c:pt>
                <c:pt idx="1831" formatCode="General">
                  <c:v>-13.588900000000001</c:v>
                </c:pt>
                <c:pt idx="1832" formatCode="General">
                  <c:v>-14.8408</c:v>
                </c:pt>
                <c:pt idx="1833" formatCode="General">
                  <c:v>-16.212700000000002</c:v>
                </c:pt>
                <c:pt idx="1834" formatCode="General">
                  <c:v>-17.687000000000001</c:v>
                </c:pt>
                <c:pt idx="1835" formatCode="General">
                  <c:v>-19.244599999999998</c:v>
                </c:pt>
                <c:pt idx="1836" formatCode="General">
                  <c:v>-20.863199999999999</c:v>
                </c:pt>
                <c:pt idx="1837" formatCode="General">
                  <c:v>-22.518000000000001</c:v>
                </c:pt>
                <c:pt idx="1838" formatCode="General">
                  <c:v>-24.177199999999999</c:v>
                </c:pt>
                <c:pt idx="1839" formatCode="General">
                  <c:v>-25.819800000000001</c:v>
                </c:pt>
                <c:pt idx="1840" formatCode="General">
                  <c:v>-27.448399999999999</c:v>
                </c:pt>
                <c:pt idx="1841" formatCode="General">
                  <c:v>-29.061199999999999</c:v>
                </c:pt>
                <c:pt idx="1842" formatCode="General">
                  <c:v>-30.6493</c:v>
                </c:pt>
                <c:pt idx="1843" formatCode="General">
                  <c:v>-32.220599999999997</c:v>
                </c:pt>
                <c:pt idx="1844" formatCode="General">
                  <c:v>-33.779200000000003</c:v>
                </c:pt>
                <c:pt idx="1845" formatCode="General">
                  <c:v>-35.294899999999998</c:v>
                </c:pt>
                <c:pt idx="1846" formatCode="General">
                  <c:v>-36.744300000000003</c:v>
                </c:pt>
                <c:pt idx="1847" formatCode="General">
                  <c:v>-38.126399999999997</c:v>
                </c:pt>
                <c:pt idx="1848" formatCode="General">
                  <c:v>-39.444099999999999</c:v>
                </c:pt>
                <c:pt idx="1849" formatCode="General">
                  <c:v>-40.7012</c:v>
                </c:pt>
                <c:pt idx="1850" formatCode="General">
                  <c:v>-41.809699999999999</c:v>
                </c:pt>
                <c:pt idx="1851" formatCode="General">
                  <c:v>-42.705399999999997</c:v>
                </c:pt>
                <c:pt idx="1852" formatCode="General">
                  <c:v>-43.488799999999998</c:v>
                </c:pt>
                <c:pt idx="1853" formatCode="General">
                  <c:v>-44.232100000000003</c:v>
                </c:pt>
                <c:pt idx="1854" formatCode="General">
                  <c:v>-44.927799999999998</c:v>
                </c:pt>
                <c:pt idx="1855" formatCode="General">
                  <c:v>-45.575699999999998</c:v>
                </c:pt>
                <c:pt idx="1856" formatCode="General">
                  <c:v>-46.183500000000002</c:v>
                </c:pt>
                <c:pt idx="1857" formatCode="General">
                  <c:v>-46.765000000000001</c:v>
                </c:pt>
                <c:pt idx="1858" formatCode="General">
                  <c:v>-47.332999999999998</c:v>
                </c:pt>
                <c:pt idx="1859" formatCode="General">
                  <c:v>-47.892299999999999</c:v>
                </c:pt>
                <c:pt idx="1860" formatCode="General">
                  <c:v>-48.455199999999998</c:v>
                </c:pt>
                <c:pt idx="1861" formatCode="General">
                  <c:v>-49.041400000000003</c:v>
                </c:pt>
                <c:pt idx="1862" formatCode="General">
                  <c:v>-49.648400000000002</c:v>
                </c:pt>
                <c:pt idx="1863" formatCode="General">
                  <c:v>-50.263800000000003</c:v>
                </c:pt>
                <c:pt idx="1864" formatCode="General">
                  <c:v>-50.892699999999998</c:v>
                </c:pt>
                <c:pt idx="1865" formatCode="General">
                  <c:v>-51.544199999999996</c:v>
                </c:pt>
                <c:pt idx="1866" formatCode="General">
                  <c:v>-52.224499999999999</c:v>
                </c:pt>
                <c:pt idx="1867" formatCode="General">
                  <c:v>-52.930799999999998</c:v>
                </c:pt>
                <c:pt idx="1868" formatCode="General">
                  <c:v>-53.651699999999998</c:v>
                </c:pt>
                <c:pt idx="1869" formatCode="General">
                  <c:v>-54.378799999999998</c:v>
                </c:pt>
                <c:pt idx="1870" formatCode="General">
                  <c:v>-55.107900000000001</c:v>
                </c:pt>
                <c:pt idx="1871" formatCode="General">
                  <c:v>-55.847499999999997</c:v>
                </c:pt>
                <c:pt idx="1872" formatCode="General">
                  <c:v>-56.606299999999997</c:v>
                </c:pt>
                <c:pt idx="1873" formatCode="General">
                  <c:v>-57.385399999999997</c:v>
                </c:pt>
                <c:pt idx="1874" formatCode="General">
                  <c:v>-58.176600000000001</c:v>
                </c:pt>
                <c:pt idx="1875" formatCode="General">
                  <c:v>-58.965000000000003</c:v>
                </c:pt>
                <c:pt idx="1876" formatCode="General">
                  <c:v>-59.742899999999999</c:v>
                </c:pt>
                <c:pt idx="1877" formatCode="General">
                  <c:v>-60.507800000000003</c:v>
                </c:pt>
                <c:pt idx="1878" formatCode="General">
                  <c:v>-61.256900000000002</c:v>
                </c:pt>
                <c:pt idx="1879" formatCode="General">
                  <c:v>-61.9876</c:v>
                </c:pt>
                <c:pt idx="1880" formatCode="General">
                  <c:v>-62.696599999999997</c:v>
                </c:pt>
                <c:pt idx="1881" formatCode="General">
                  <c:v>-63.382199999999997</c:v>
                </c:pt>
                <c:pt idx="1882" formatCode="General">
                  <c:v>-64.0441</c:v>
                </c:pt>
                <c:pt idx="1883" formatCode="General">
                  <c:v>-64.700199999999995</c:v>
                </c:pt>
                <c:pt idx="1884" formatCode="General">
                  <c:v>-65.355999999999995</c:v>
                </c:pt>
                <c:pt idx="1885" formatCode="General">
                  <c:v>-65.937899999999999</c:v>
                </c:pt>
                <c:pt idx="1886" formatCode="General">
                  <c:v>-66.387799999999999</c:v>
                </c:pt>
                <c:pt idx="1887" formatCode="General">
                  <c:v>-66.715599999999995</c:v>
                </c:pt>
                <c:pt idx="1888" formatCode="General">
                  <c:v>-66.976699999999994</c:v>
                </c:pt>
                <c:pt idx="1889" formatCode="General">
                  <c:v>-67.243899999999996</c:v>
                </c:pt>
                <c:pt idx="1890" formatCode="General">
                  <c:v>-67.523799999999994</c:v>
                </c:pt>
                <c:pt idx="1891" formatCode="General">
                  <c:v>-67.801400000000001</c:v>
                </c:pt>
                <c:pt idx="1892" formatCode="General">
                  <c:v>-68.080699999999993</c:v>
                </c:pt>
                <c:pt idx="1893" formatCode="General">
                  <c:v>-68.374499999999998</c:v>
                </c:pt>
                <c:pt idx="1894" formatCode="General">
                  <c:v>-68.704300000000003</c:v>
                </c:pt>
                <c:pt idx="1895" formatCode="General">
                  <c:v>-69.0852</c:v>
                </c:pt>
                <c:pt idx="1896" formatCode="General">
                  <c:v>-69.522999999999996</c:v>
                </c:pt>
                <c:pt idx="1897" formatCode="General">
                  <c:v>-69.981700000000004</c:v>
                </c:pt>
                <c:pt idx="1898" formatCode="General">
                  <c:v>-70.4148</c:v>
                </c:pt>
                <c:pt idx="1899" formatCode="General">
                  <c:v>-70.795599999999993</c:v>
                </c:pt>
                <c:pt idx="1900" formatCode="General">
                  <c:v>-71.114400000000003</c:v>
                </c:pt>
                <c:pt idx="1901" formatCode="General">
                  <c:v>-71.388400000000004</c:v>
                </c:pt>
                <c:pt idx="1902" formatCode="General">
                  <c:v>-71.636099999999999</c:v>
                </c:pt>
                <c:pt idx="1903" formatCode="General">
                  <c:v>-71.8703</c:v>
                </c:pt>
                <c:pt idx="1904" formatCode="General">
                  <c:v>-72.098399999999998</c:v>
                </c:pt>
                <c:pt idx="1905" formatCode="General">
                  <c:v>-72.314999999999998</c:v>
                </c:pt>
                <c:pt idx="1906" formatCode="General">
                  <c:v>-72.488799999999998</c:v>
                </c:pt>
                <c:pt idx="1907" formatCode="General">
                  <c:v>-72.596599999999995</c:v>
                </c:pt>
                <c:pt idx="1908" formatCode="General">
                  <c:v>-72.638300000000001</c:v>
                </c:pt>
                <c:pt idx="1909" formatCode="General">
                  <c:v>-72.630099999999999</c:v>
                </c:pt>
                <c:pt idx="1910" formatCode="General">
                  <c:v>-72.591999999999999</c:v>
                </c:pt>
                <c:pt idx="1911" formatCode="General">
                  <c:v>-72.514499999999998</c:v>
                </c:pt>
                <c:pt idx="1912" formatCode="General">
                  <c:v>-72.388300000000001</c:v>
                </c:pt>
                <c:pt idx="1913" formatCode="General">
                  <c:v>-72.223100000000002</c:v>
                </c:pt>
                <c:pt idx="1914" formatCode="General">
                  <c:v>-72.012500000000003</c:v>
                </c:pt>
                <c:pt idx="1915" formatCode="General">
                  <c:v>-71.734300000000005</c:v>
                </c:pt>
                <c:pt idx="1916" formatCode="General">
                  <c:v>-71.400899999999993</c:v>
                </c:pt>
                <c:pt idx="1917" formatCode="General">
                  <c:v>-71.037199999999999</c:v>
                </c:pt>
                <c:pt idx="1918" formatCode="General">
                  <c:v>-70.627399999999994</c:v>
                </c:pt>
                <c:pt idx="1919" formatCode="General">
                  <c:v>-70.151600000000002</c:v>
                </c:pt>
                <c:pt idx="1920" formatCode="General">
                  <c:v>-69.606499999999997</c:v>
                </c:pt>
                <c:pt idx="1921" formatCode="General">
                  <c:v>-68.954599999999999</c:v>
                </c:pt>
                <c:pt idx="1922" formatCode="General">
                  <c:v>-68.139099999999999</c:v>
                </c:pt>
                <c:pt idx="1923" formatCode="General">
                  <c:v>-67.222899999999996</c:v>
                </c:pt>
                <c:pt idx="1924" formatCode="General">
                  <c:v>-66.305000000000007</c:v>
                </c:pt>
                <c:pt idx="1925" formatCode="General">
                  <c:v>-65.395099999999999</c:v>
                </c:pt>
                <c:pt idx="1926" formatCode="General">
                  <c:v>-64.505700000000004</c:v>
                </c:pt>
                <c:pt idx="1927" formatCode="General">
                  <c:v>-63.676400000000001</c:v>
                </c:pt>
                <c:pt idx="1928" formatCode="General">
                  <c:v>-62.927999999999997</c:v>
                </c:pt>
                <c:pt idx="1929" formatCode="General">
                  <c:v>-62.259099999999997</c:v>
                </c:pt>
                <c:pt idx="1930" formatCode="General">
                  <c:v>-61.654400000000003</c:v>
                </c:pt>
                <c:pt idx="1931" formatCode="General">
                  <c:v>-61.100499999999997</c:v>
                </c:pt>
                <c:pt idx="1932" formatCode="General">
                  <c:v>-60.6158</c:v>
                </c:pt>
                <c:pt idx="1933" formatCode="General">
                  <c:v>-60.215800000000002</c:v>
                </c:pt>
                <c:pt idx="1934" formatCode="General">
                  <c:v>-59.897500000000001</c:v>
                </c:pt>
                <c:pt idx="1935" formatCode="General">
                  <c:v>-59.634099999999997</c:v>
                </c:pt>
                <c:pt idx="1936" formatCode="General">
                  <c:v>-59.3874</c:v>
                </c:pt>
                <c:pt idx="1937" formatCode="General">
                  <c:v>-59.147199999999998</c:v>
                </c:pt>
                <c:pt idx="1938" formatCode="General">
                  <c:v>-58.917400000000001</c:v>
                </c:pt>
                <c:pt idx="1939" formatCode="General">
                  <c:v>-58.710599999999999</c:v>
                </c:pt>
                <c:pt idx="1940" formatCode="General">
                  <c:v>-58.511699999999998</c:v>
                </c:pt>
                <c:pt idx="1941" formatCode="General">
                  <c:v>-58.262599999999999</c:v>
                </c:pt>
                <c:pt idx="1942" formatCode="General">
                  <c:v>-57.9422</c:v>
                </c:pt>
                <c:pt idx="1943" formatCode="General">
                  <c:v>-57.562600000000003</c:v>
                </c:pt>
                <c:pt idx="1944" formatCode="General">
                  <c:v>-57.155900000000003</c:v>
                </c:pt>
                <c:pt idx="1945" formatCode="General">
                  <c:v>-56.748600000000003</c:v>
                </c:pt>
                <c:pt idx="1946" formatCode="General">
                  <c:v>-56.3245</c:v>
                </c:pt>
                <c:pt idx="1947" formatCode="General">
                  <c:v>-55.8842</c:v>
                </c:pt>
                <c:pt idx="1948" formatCode="General">
                  <c:v>-55.454000000000001</c:v>
                </c:pt>
                <c:pt idx="1949" formatCode="General">
                  <c:v>-55.027000000000001</c:v>
                </c:pt>
                <c:pt idx="1950" formatCode="General">
                  <c:v>-54.575200000000002</c:v>
                </c:pt>
                <c:pt idx="1951" formatCode="General">
                  <c:v>-54.082900000000002</c:v>
                </c:pt>
                <c:pt idx="1952" formatCode="General">
                  <c:v>-53.549300000000002</c:v>
                </c:pt>
                <c:pt idx="1953" formatCode="General">
                  <c:v>-53.004800000000003</c:v>
                </c:pt>
                <c:pt idx="1954" formatCode="General">
                  <c:v>-52.479599999999998</c:v>
                </c:pt>
                <c:pt idx="1955" formatCode="General">
                  <c:v>-51.988</c:v>
                </c:pt>
                <c:pt idx="1956" formatCode="General">
                  <c:v>-51.453800000000001</c:v>
                </c:pt>
                <c:pt idx="1957" formatCode="General">
                  <c:v>-50.775599999999997</c:v>
                </c:pt>
                <c:pt idx="1958" formatCode="General">
                  <c:v>-49.984900000000003</c:v>
                </c:pt>
                <c:pt idx="1959" formatCode="General">
                  <c:v>-49.1526</c:v>
                </c:pt>
                <c:pt idx="1960" formatCode="General">
                  <c:v>-48.338900000000002</c:v>
                </c:pt>
                <c:pt idx="1961" formatCode="General">
                  <c:v>-47.5595</c:v>
                </c:pt>
                <c:pt idx="1962" formatCode="General">
                  <c:v>-46.7714</c:v>
                </c:pt>
                <c:pt idx="1963" formatCode="General">
                  <c:v>-45.961300000000001</c:v>
                </c:pt>
                <c:pt idx="1964" formatCode="General">
                  <c:v>-45.133699999999997</c:v>
                </c:pt>
                <c:pt idx="1965" formatCode="General">
                  <c:v>-44.264400000000002</c:v>
                </c:pt>
                <c:pt idx="1966" formatCode="General">
                  <c:v>-43.329900000000002</c:v>
                </c:pt>
                <c:pt idx="1967" formatCode="General">
                  <c:v>-42.330599999999997</c:v>
                </c:pt>
                <c:pt idx="1968" formatCode="General">
                  <c:v>-41.295200000000001</c:v>
                </c:pt>
                <c:pt idx="1969" formatCode="General">
                  <c:v>-40.270600000000002</c:v>
                </c:pt>
                <c:pt idx="1970" formatCode="General">
                  <c:v>-39.300400000000003</c:v>
                </c:pt>
                <c:pt idx="1971" formatCode="General">
                  <c:v>-38.415100000000002</c:v>
                </c:pt>
                <c:pt idx="1972" formatCode="General">
                  <c:v>-37.6126</c:v>
                </c:pt>
                <c:pt idx="1973" formatCode="General">
                  <c:v>-36.878</c:v>
                </c:pt>
                <c:pt idx="1974" formatCode="General">
                  <c:v>-36.189700000000002</c:v>
                </c:pt>
                <c:pt idx="1975" formatCode="General">
                  <c:v>-35.553100000000001</c:v>
                </c:pt>
                <c:pt idx="1976" formatCode="General">
                  <c:v>-34.997100000000003</c:v>
                </c:pt>
                <c:pt idx="1977" formatCode="General">
                  <c:v>-34.526800000000001</c:v>
                </c:pt>
                <c:pt idx="1978" formatCode="General">
                  <c:v>-34.133600000000001</c:v>
                </c:pt>
                <c:pt idx="1979" formatCode="General">
                  <c:v>-33.8035</c:v>
                </c:pt>
                <c:pt idx="1980" formatCode="General">
                  <c:v>-33.511299999999999</c:v>
                </c:pt>
                <c:pt idx="1981" formatCode="General">
                  <c:v>-33.222799999999999</c:v>
                </c:pt>
                <c:pt idx="1982" formatCode="General">
                  <c:v>-32.9133</c:v>
                </c:pt>
                <c:pt idx="1983" formatCode="General">
                  <c:v>-32.571899999999999</c:v>
                </c:pt>
                <c:pt idx="1984" formatCode="General">
                  <c:v>-32.157600000000002</c:v>
                </c:pt>
                <c:pt idx="1985" formatCode="General">
                  <c:v>-31.636600000000001</c:v>
                </c:pt>
                <c:pt idx="1986" formatCode="General">
                  <c:v>-31.040299999999998</c:v>
                </c:pt>
                <c:pt idx="1987" formatCode="General">
                  <c:v>-30.398800000000001</c:v>
                </c:pt>
                <c:pt idx="1988" formatCode="General">
                  <c:v>-29.713999999999999</c:v>
                </c:pt>
                <c:pt idx="1989" formatCode="General">
                  <c:v>-28.982700000000001</c:v>
                </c:pt>
                <c:pt idx="1990" formatCode="General">
                  <c:v>-28.1996</c:v>
                </c:pt>
                <c:pt idx="1991" formatCode="General">
                  <c:v>-27.265599999999999</c:v>
                </c:pt>
                <c:pt idx="1992" formatCode="General">
                  <c:v>-26.109000000000002</c:v>
                </c:pt>
                <c:pt idx="1993" formatCode="General">
                  <c:v>-24.847899999999999</c:v>
                </c:pt>
                <c:pt idx="1994" formatCode="General">
                  <c:v>-23.581399999999999</c:v>
                </c:pt>
                <c:pt idx="1995" formatCode="General">
                  <c:v>-22.3231</c:v>
                </c:pt>
                <c:pt idx="1996" formatCode="General">
                  <c:v>-21.081299999999999</c:v>
                </c:pt>
                <c:pt idx="1997" formatCode="General">
                  <c:v>-19.862100000000002</c:v>
                </c:pt>
                <c:pt idx="1998" formatCode="General">
                  <c:v>-18.6753</c:v>
                </c:pt>
                <c:pt idx="1999" formatCode="General">
                  <c:v>-17.533100000000001</c:v>
                </c:pt>
                <c:pt idx="2000" formatCode="General">
                  <c:v>-16.451000000000001</c:v>
                </c:pt>
                <c:pt idx="2001" formatCode="General">
                  <c:v>-15.4396</c:v>
                </c:pt>
                <c:pt idx="2002" formatCode="General">
                  <c:v>-14.5008</c:v>
                </c:pt>
                <c:pt idx="2003" formatCode="General">
                  <c:v>-13.6294</c:v>
                </c:pt>
                <c:pt idx="2004" formatCode="General">
                  <c:v>-12.818</c:v>
                </c:pt>
                <c:pt idx="2005" formatCode="General">
                  <c:v>-12.0647</c:v>
                </c:pt>
                <c:pt idx="2006" formatCode="General">
                  <c:v>-11.367000000000001</c:v>
                </c:pt>
                <c:pt idx="2007" formatCode="General">
                  <c:v>-10.7182</c:v>
                </c:pt>
                <c:pt idx="2008" formatCode="General">
                  <c:v>-10.108000000000001</c:v>
                </c:pt>
                <c:pt idx="2009" formatCode="General">
                  <c:v>-9.5250400000000006</c:v>
                </c:pt>
                <c:pt idx="2010" formatCode="General">
                  <c:v>-8.9709099999999999</c:v>
                </c:pt>
                <c:pt idx="2011" formatCode="General">
                  <c:v>-8.4539200000000001</c:v>
                </c:pt>
                <c:pt idx="2012" formatCode="General">
                  <c:v>-7.9872300000000003</c:v>
                </c:pt>
                <c:pt idx="2013" formatCode="General">
                  <c:v>-7.5757700000000003</c:v>
                </c:pt>
                <c:pt idx="2014" formatCode="General">
                  <c:v>-7.1999000000000004</c:v>
                </c:pt>
                <c:pt idx="2015" formatCode="General">
                  <c:v>-6.8327</c:v>
                </c:pt>
                <c:pt idx="2016" formatCode="General">
                  <c:v>-6.4489599999999996</c:v>
                </c:pt>
                <c:pt idx="2017" formatCode="General">
                  <c:v>-6.0389699999999999</c:v>
                </c:pt>
                <c:pt idx="2018" formatCode="General">
                  <c:v>-5.6000899999999998</c:v>
                </c:pt>
                <c:pt idx="2019" formatCode="General">
                  <c:v>-5.1157500000000002</c:v>
                </c:pt>
                <c:pt idx="2020" formatCode="General">
                  <c:v>-4.5859100000000002</c:v>
                </c:pt>
                <c:pt idx="2021" formatCode="General">
                  <c:v>-4.0454699999999999</c:v>
                </c:pt>
                <c:pt idx="2022" formatCode="General">
                  <c:v>-3.46408</c:v>
                </c:pt>
                <c:pt idx="2023" formatCode="General">
                  <c:v>-2.7573500000000002</c:v>
                </c:pt>
                <c:pt idx="2024" formatCode="General">
                  <c:v>-1.8688</c:v>
                </c:pt>
                <c:pt idx="2025" formatCode="General">
                  <c:v>-0.78265099999999999</c:v>
                </c:pt>
                <c:pt idx="2026" formatCode="General">
                  <c:v>0.422823</c:v>
                </c:pt>
                <c:pt idx="2027" formatCode="General">
                  <c:v>1.6783600000000001</c:v>
                </c:pt>
                <c:pt idx="2028" formatCode="General">
                  <c:v>2.9874100000000001</c:v>
                </c:pt>
                <c:pt idx="2029" formatCode="General">
                  <c:v>4.3363199999999997</c:v>
                </c:pt>
                <c:pt idx="2030" formatCode="General">
                  <c:v>5.6967299999999996</c:v>
                </c:pt>
                <c:pt idx="2031" formatCode="General">
                  <c:v>7.0605099999999998</c:v>
                </c:pt>
                <c:pt idx="2032" formatCode="General">
                  <c:v>8.4271799999999999</c:v>
                </c:pt>
                <c:pt idx="2033" formatCode="General">
                  <c:v>9.7917100000000001</c:v>
                </c:pt>
                <c:pt idx="2034" formatCode="General">
                  <c:v>11.1546</c:v>
                </c:pt>
                <c:pt idx="2035" formatCode="General">
                  <c:v>12.5213</c:v>
                </c:pt>
                <c:pt idx="2036" formatCode="General">
                  <c:v>13.872999999999999</c:v>
                </c:pt>
                <c:pt idx="2037" formatCode="General">
                  <c:v>15.176500000000001</c:v>
                </c:pt>
                <c:pt idx="2038" formatCode="General">
                  <c:v>16.421800000000001</c:v>
                </c:pt>
                <c:pt idx="2039" formatCode="General">
                  <c:v>17.6084</c:v>
                </c:pt>
                <c:pt idx="2040" formatCode="General">
                  <c:v>18.7333</c:v>
                </c:pt>
                <c:pt idx="2041" formatCode="General">
                  <c:v>19.790099999999999</c:v>
                </c:pt>
                <c:pt idx="2042" formatCode="General">
                  <c:v>20.767900000000001</c:v>
                </c:pt>
                <c:pt idx="2043" formatCode="General">
                  <c:v>21.655200000000001</c:v>
                </c:pt>
                <c:pt idx="2044" formatCode="General">
                  <c:v>22.445</c:v>
                </c:pt>
                <c:pt idx="2045" formatCode="General">
                  <c:v>23.160599999999999</c:v>
                </c:pt>
                <c:pt idx="2046" formatCode="General">
                  <c:v>23.8323</c:v>
                </c:pt>
                <c:pt idx="2047" formatCode="General">
                  <c:v>24.476099999999999</c:v>
                </c:pt>
                <c:pt idx="2048" formatCode="General">
                  <c:v>25.0975</c:v>
                </c:pt>
                <c:pt idx="2049" formatCode="General">
                  <c:v>25.687799999999999</c:v>
                </c:pt>
                <c:pt idx="2050" formatCode="General">
                  <c:v>26.2348</c:v>
                </c:pt>
                <c:pt idx="2051" formatCode="General">
                  <c:v>26.729800000000001</c:v>
                </c:pt>
                <c:pt idx="2052" formatCode="General">
                  <c:v>27.1706</c:v>
                </c:pt>
                <c:pt idx="2053" formatCode="General">
                  <c:v>27.561499999999999</c:v>
                </c:pt>
                <c:pt idx="2054" formatCode="General">
                  <c:v>27.918800000000001</c:v>
                </c:pt>
                <c:pt idx="2055" formatCode="General">
                  <c:v>28.276599999999998</c:v>
                </c:pt>
                <c:pt idx="2056" formatCode="General">
                  <c:v>28.678699999999999</c:v>
                </c:pt>
                <c:pt idx="2057" formatCode="General">
                  <c:v>29.141500000000001</c:v>
                </c:pt>
                <c:pt idx="2058" formatCode="General">
                  <c:v>29.669699999999999</c:v>
                </c:pt>
                <c:pt idx="2059" formatCode="General">
                  <c:v>30.3523</c:v>
                </c:pt>
                <c:pt idx="2060" formatCode="General">
                  <c:v>31.262799999999999</c:v>
                </c:pt>
                <c:pt idx="2061" formatCode="General">
                  <c:v>32.372799999999998</c:v>
                </c:pt>
                <c:pt idx="2062" formatCode="General">
                  <c:v>33.605600000000003</c:v>
                </c:pt>
                <c:pt idx="2063" formatCode="General">
                  <c:v>34.866399999999999</c:v>
                </c:pt>
                <c:pt idx="2064" formatCode="General">
                  <c:v>36.128799999999998</c:v>
                </c:pt>
                <c:pt idx="2065" formatCode="General">
                  <c:v>37.403399999999998</c:v>
                </c:pt>
                <c:pt idx="2066" formatCode="General">
                  <c:v>38.679200000000002</c:v>
                </c:pt>
                <c:pt idx="2067" formatCode="General">
                  <c:v>39.952399999999997</c:v>
                </c:pt>
                <c:pt idx="2068" formatCode="General">
                  <c:v>41.237900000000003</c:v>
                </c:pt>
                <c:pt idx="2069" formatCode="General">
                  <c:v>42.545400000000001</c:v>
                </c:pt>
                <c:pt idx="2070" formatCode="General">
                  <c:v>43.871600000000001</c:v>
                </c:pt>
                <c:pt idx="2071" formatCode="General">
                  <c:v>45.199100000000001</c:v>
                </c:pt>
                <c:pt idx="2072" formatCode="General">
                  <c:v>46.504100000000001</c:v>
                </c:pt>
                <c:pt idx="2073" formatCode="General">
                  <c:v>47.758400000000002</c:v>
                </c:pt>
                <c:pt idx="2074" formatCode="General">
                  <c:v>48.932899999999997</c:v>
                </c:pt>
                <c:pt idx="2075" formatCode="General">
                  <c:v>50.008299999999998</c:v>
                </c:pt>
                <c:pt idx="2076" formatCode="General">
                  <c:v>50.973799999999997</c:v>
                </c:pt>
                <c:pt idx="2077" formatCode="General">
                  <c:v>51.828600000000002</c:v>
                </c:pt>
                <c:pt idx="2078" formatCode="General">
                  <c:v>52.570300000000003</c:v>
                </c:pt>
                <c:pt idx="2079" formatCode="General">
                  <c:v>53.199100000000001</c:v>
                </c:pt>
                <c:pt idx="2080" formatCode="General">
                  <c:v>53.723799999999997</c:v>
                </c:pt>
                <c:pt idx="2081" formatCode="General">
                  <c:v>54.1554</c:v>
                </c:pt>
                <c:pt idx="2082" formatCode="General">
                  <c:v>54.502800000000001</c:v>
                </c:pt>
                <c:pt idx="2083" formatCode="General">
                  <c:v>54.755899999999997</c:v>
                </c:pt>
                <c:pt idx="2084" formatCode="General">
                  <c:v>54.895400000000002</c:v>
                </c:pt>
                <c:pt idx="2085" formatCode="General">
                  <c:v>54.931899999999999</c:v>
                </c:pt>
                <c:pt idx="2086" formatCode="General">
                  <c:v>54.8842</c:v>
                </c:pt>
                <c:pt idx="2087" formatCode="General">
                  <c:v>54.755800000000001</c:v>
                </c:pt>
                <c:pt idx="2088" formatCode="General">
                  <c:v>54.551099999999998</c:v>
                </c:pt>
                <c:pt idx="2089" formatCode="General">
                  <c:v>54.279200000000003</c:v>
                </c:pt>
                <c:pt idx="2090" formatCode="General">
                  <c:v>53.954300000000003</c:v>
                </c:pt>
                <c:pt idx="2091" formatCode="General">
                  <c:v>53.5931</c:v>
                </c:pt>
                <c:pt idx="2092" formatCode="General">
                  <c:v>53.230600000000003</c:v>
                </c:pt>
                <c:pt idx="2093" formatCode="General">
                  <c:v>52.896000000000001</c:v>
                </c:pt>
                <c:pt idx="2094" formatCode="General">
                  <c:v>52.582900000000002</c:v>
                </c:pt>
                <c:pt idx="2095" formatCode="General">
                  <c:v>52.328000000000003</c:v>
                </c:pt>
                <c:pt idx="2096" formatCode="General">
                  <c:v>52.22</c:v>
                </c:pt>
                <c:pt idx="2097" formatCode="General">
                  <c:v>52.2941</c:v>
                </c:pt>
                <c:pt idx="2098" formatCode="General">
                  <c:v>52.536900000000003</c:v>
                </c:pt>
                <c:pt idx="2099" formatCode="General">
                  <c:v>52.894300000000001</c:v>
                </c:pt>
                <c:pt idx="2100" formatCode="General">
                  <c:v>53.313200000000002</c:v>
                </c:pt>
                <c:pt idx="2101" formatCode="General">
                  <c:v>53.790799999999997</c:v>
                </c:pt>
                <c:pt idx="2102" formatCode="General">
                  <c:v>54.311199999999999</c:v>
                </c:pt>
                <c:pt idx="2103" formatCode="General">
                  <c:v>54.844799999999999</c:v>
                </c:pt>
                <c:pt idx="2104" formatCode="General">
                  <c:v>55.368899999999996</c:v>
                </c:pt>
                <c:pt idx="2105" formatCode="General">
                  <c:v>55.869</c:v>
                </c:pt>
                <c:pt idx="2106" formatCode="General">
                  <c:v>56.341099999999997</c:v>
                </c:pt>
                <c:pt idx="2107" formatCode="General">
                  <c:v>56.780200000000001</c:v>
                </c:pt>
                <c:pt idx="2108" formatCode="General">
                  <c:v>57.171300000000002</c:v>
                </c:pt>
                <c:pt idx="2109" formatCode="General">
                  <c:v>57.497700000000002</c:v>
                </c:pt>
                <c:pt idx="2110" formatCode="General">
                  <c:v>57.7453</c:v>
                </c:pt>
                <c:pt idx="2111" formatCode="General">
                  <c:v>57.926400000000001</c:v>
                </c:pt>
                <c:pt idx="2112" formatCode="General">
                  <c:v>58.060299999999998</c:v>
                </c:pt>
                <c:pt idx="2113" formatCode="General">
                  <c:v>58.126300000000001</c:v>
                </c:pt>
                <c:pt idx="2114" formatCode="General">
                  <c:v>58.102699999999999</c:v>
                </c:pt>
                <c:pt idx="2115" formatCode="General">
                  <c:v>57.989400000000003</c:v>
                </c:pt>
                <c:pt idx="2116" formatCode="General">
                  <c:v>57.794899999999998</c:v>
                </c:pt>
                <c:pt idx="2117" formatCode="General">
                  <c:v>57.532899999999998</c:v>
                </c:pt>
                <c:pt idx="2118" formatCode="General">
                  <c:v>57.209499999999998</c:v>
                </c:pt>
                <c:pt idx="2119" formatCode="General">
                  <c:v>56.828200000000002</c:v>
                </c:pt>
                <c:pt idx="2120" formatCode="General">
                  <c:v>56.403100000000002</c:v>
                </c:pt>
                <c:pt idx="2121" formatCode="General">
                  <c:v>55.943899999999999</c:v>
                </c:pt>
                <c:pt idx="2122" formatCode="General">
                  <c:v>55.4467</c:v>
                </c:pt>
                <c:pt idx="2123" formatCode="General">
                  <c:v>54.904200000000003</c:v>
                </c:pt>
                <c:pt idx="2124" formatCode="General">
                  <c:v>54.311</c:v>
                </c:pt>
                <c:pt idx="2125" formatCode="General">
                  <c:v>53.676699999999997</c:v>
                </c:pt>
                <c:pt idx="2126" formatCode="General">
                  <c:v>53.019399999999997</c:v>
                </c:pt>
                <c:pt idx="2127" formatCode="General">
                  <c:v>52.3645</c:v>
                </c:pt>
                <c:pt idx="2128" formatCode="General">
                  <c:v>51.7288</c:v>
                </c:pt>
                <c:pt idx="2129" formatCode="General">
                  <c:v>51.107399999999998</c:v>
                </c:pt>
                <c:pt idx="2130" formatCode="General">
                  <c:v>50.541499999999999</c:v>
                </c:pt>
                <c:pt idx="2131" formatCode="General">
                  <c:v>50.097700000000003</c:v>
                </c:pt>
                <c:pt idx="2132" formatCode="General">
                  <c:v>49.809600000000003</c:v>
                </c:pt>
                <c:pt idx="2133" formatCode="General">
                  <c:v>49.676299999999998</c:v>
                </c:pt>
                <c:pt idx="2134" formatCode="General">
                  <c:v>49.630600000000001</c:v>
                </c:pt>
                <c:pt idx="2135" formatCode="General">
                  <c:v>49.616799999999998</c:v>
                </c:pt>
                <c:pt idx="2136" formatCode="General">
                  <c:v>49.633299999999998</c:v>
                </c:pt>
                <c:pt idx="2137" formatCode="General">
                  <c:v>49.683300000000003</c:v>
                </c:pt>
                <c:pt idx="2138" formatCode="General">
                  <c:v>49.769300000000001</c:v>
                </c:pt>
                <c:pt idx="2139" formatCode="General">
                  <c:v>49.805500000000002</c:v>
                </c:pt>
                <c:pt idx="2140" formatCode="General">
                  <c:v>49.704300000000003</c:v>
                </c:pt>
                <c:pt idx="2141" formatCode="General">
                  <c:v>49.4724</c:v>
                </c:pt>
                <c:pt idx="2142" formatCode="General">
                  <c:v>49.173900000000003</c:v>
                </c:pt>
                <c:pt idx="2143" formatCode="General">
                  <c:v>48.916899999999998</c:v>
                </c:pt>
                <c:pt idx="2144" formatCode="General">
                  <c:v>48.698399999999999</c:v>
                </c:pt>
                <c:pt idx="2145" formatCode="General">
                  <c:v>48.444699999999997</c:v>
                </c:pt>
                <c:pt idx="2146" formatCode="General">
                  <c:v>48.158000000000001</c:v>
                </c:pt>
                <c:pt idx="2147" formatCode="General">
                  <c:v>47.852699999999999</c:v>
                </c:pt>
                <c:pt idx="2148" formatCode="General">
                  <c:v>47.514400000000002</c:v>
                </c:pt>
                <c:pt idx="2149" formatCode="General">
                  <c:v>47.139200000000002</c:v>
                </c:pt>
                <c:pt idx="2150" formatCode="General">
                  <c:v>46.7393</c:v>
                </c:pt>
                <c:pt idx="2151" formatCode="General">
                  <c:v>46.320700000000002</c:v>
                </c:pt>
                <c:pt idx="2152" formatCode="General">
                  <c:v>45.882300000000001</c:v>
                </c:pt>
                <c:pt idx="2153" formatCode="General">
                  <c:v>45.402000000000001</c:v>
                </c:pt>
                <c:pt idx="2154" formatCode="General">
                  <c:v>44.865400000000001</c:v>
                </c:pt>
                <c:pt idx="2155" formatCode="General">
                  <c:v>44.294199999999996</c:v>
                </c:pt>
                <c:pt idx="2156" formatCode="General">
                  <c:v>43.715400000000002</c:v>
                </c:pt>
                <c:pt idx="2157" formatCode="General">
                  <c:v>43.149900000000002</c:v>
                </c:pt>
                <c:pt idx="2158" formatCode="General">
                  <c:v>42.614400000000003</c:v>
                </c:pt>
                <c:pt idx="2159" formatCode="General">
                  <c:v>42.116599999999998</c:v>
                </c:pt>
                <c:pt idx="2160" formatCode="General">
                  <c:v>41.635599999999997</c:v>
                </c:pt>
                <c:pt idx="2161" formatCode="General">
                  <c:v>41.142899999999997</c:v>
                </c:pt>
                <c:pt idx="2162" formatCode="General">
                  <c:v>40.618499999999997</c:v>
                </c:pt>
                <c:pt idx="2163" formatCode="General">
                  <c:v>40.084699999999998</c:v>
                </c:pt>
                <c:pt idx="2164" formatCode="General">
                  <c:v>39.6</c:v>
                </c:pt>
                <c:pt idx="2165" formatCode="General">
                  <c:v>39.216200000000001</c:v>
                </c:pt>
                <c:pt idx="2166" formatCode="General">
                  <c:v>38.946100000000001</c:v>
                </c:pt>
                <c:pt idx="2167" formatCode="General">
                  <c:v>38.637799999999999</c:v>
                </c:pt>
                <c:pt idx="2168" formatCode="General">
                  <c:v>38.2209</c:v>
                </c:pt>
                <c:pt idx="2169" formatCode="General">
                  <c:v>37.863700000000001</c:v>
                </c:pt>
                <c:pt idx="2170" formatCode="General">
                  <c:v>37.608600000000003</c:v>
                </c:pt>
                <c:pt idx="2171" formatCode="General">
                  <c:v>37.359099999999998</c:v>
                </c:pt>
                <c:pt idx="2172" formatCode="General">
                  <c:v>37.119799999999998</c:v>
                </c:pt>
                <c:pt idx="2173" formatCode="General">
                  <c:v>36.929200000000002</c:v>
                </c:pt>
                <c:pt idx="2174" formatCode="General">
                  <c:v>36.760599999999997</c:v>
                </c:pt>
                <c:pt idx="2175" formatCode="General">
                  <c:v>36.547400000000003</c:v>
                </c:pt>
                <c:pt idx="2176" formatCode="General">
                  <c:v>36.192700000000002</c:v>
                </c:pt>
                <c:pt idx="2177" formatCode="General">
                  <c:v>35.779200000000003</c:v>
                </c:pt>
                <c:pt idx="2178" formatCode="General">
                  <c:v>35.508099999999999</c:v>
                </c:pt>
                <c:pt idx="2179" formatCode="General">
                  <c:v>35.3157</c:v>
                </c:pt>
                <c:pt idx="2180" formatCode="General">
                  <c:v>35.073900000000002</c:v>
                </c:pt>
                <c:pt idx="2181" formatCode="General">
                  <c:v>34.811999999999998</c:v>
                </c:pt>
                <c:pt idx="2182" formatCode="General">
                  <c:v>34.542000000000002</c:v>
                </c:pt>
                <c:pt idx="2183" formatCode="General">
                  <c:v>34.224299999999999</c:v>
                </c:pt>
                <c:pt idx="2184" formatCode="General">
                  <c:v>33.831299999999999</c:v>
                </c:pt>
                <c:pt idx="2185" formatCode="General">
                  <c:v>33.354100000000003</c:v>
                </c:pt>
                <c:pt idx="2186" formatCode="General">
                  <c:v>32.787999999999997</c:v>
                </c:pt>
                <c:pt idx="2187" formatCode="General">
                  <c:v>32.129100000000001</c:v>
                </c:pt>
                <c:pt idx="2188" formatCode="General">
                  <c:v>31.370200000000001</c:v>
                </c:pt>
                <c:pt idx="2189" formatCode="General">
                  <c:v>30.503</c:v>
                </c:pt>
                <c:pt idx="2190" formatCode="General">
                  <c:v>29.523099999999999</c:v>
                </c:pt>
                <c:pt idx="2191" formatCode="General">
                  <c:v>28.4376</c:v>
                </c:pt>
                <c:pt idx="2192" formatCode="General">
                  <c:v>27.262499999999999</c:v>
                </c:pt>
                <c:pt idx="2193" formatCode="General">
                  <c:v>26.0322</c:v>
                </c:pt>
                <c:pt idx="2194" formatCode="General">
                  <c:v>24.772099999999998</c:v>
                </c:pt>
                <c:pt idx="2195" formatCode="General">
                  <c:v>23.461300000000001</c:v>
                </c:pt>
                <c:pt idx="2196" formatCode="General">
                  <c:v>22.103400000000001</c:v>
                </c:pt>
                <c:pt idx="2197" formatCode="General">
                  <c:v>20.7395</c:v>
                </c:pt>
                <c:pt idx="2198" formatCode="General">
                  <c:v>19.383199999999999</c:v>
                </c:pt>
                <c:pt idx="2199" formatCode="General">
                  <c:v>18.029900000000001</c:v>
                </c:pt>
                <c:pt idx="2200" formatCode="General">
                  <c:v>16.682200000000002</c:v>
                </c:pt>
                <c:pt idx="2201" formatCode="General">
                  <c:v>15.3507</c:v>
                </c:pt>
                <c:pt idx="2202" formatCode="General">
                  <c:v>14.06</c:v>
                </c:pt>
                <c:pt idx="2203" formatCode="General">
                  <c:v>12.823600000000001</c:v>
                </c:pt>
                <c:pt idx="2204" formatCode="General">
                  <c:v>11.638</c:v>
                </c:pt>
                <c:pt idx="2205" formatCode="General">
                  <c:v>10.6099</c:v>
                </c:pt>
                <c:pt idx="2206" formatCode="General">
                  <c:v>9.8627900000000004</c:v>
                </c:pt>
                <c:pt idx="2207" formatCode="General">
                  <c:v>9.3133300000000006</c:v>
                </c:pt>
                <c:pt idx="2208" formatCode="General">
                  <c:v>8.8508300000000002</c:v>
                </c:pt>
                <c:pt idx="2209" formatCode="General">
                  <c:v>8.4448899999999991</c:v>
                </c:pt>
                <c:pt idx="2210" formatCode="General">
                  <c:v>8.0721500000000006</c:v>
                </c:pt>
                <c:pt idx="2211" formatCode="General">
                  <c:v>7.7214900000000002</c:v>
                </c:pt>
                <c:pt idx="2212" formatCode="General">
                  <c:v>7.3926999999999996</c:v>
                </c:pt>
                <c:pt idx="2213" formatCode="General">
                  <c:v>7.0878899999999998</c:v>
                </c:pt>
                <c:pt idx="2214" formatCode="General">
                  <c:v>6.8008600000000001</c:v>
                </c:pt>
                <c:pt idx="2215" formatCode="General">
                  <c:v>6.5242100000000001</c:v>
                </c:pt>
                <c:pt idx="2216" formatCode="General">
                  <c:v>6.2490800000000002</c:v>
                </c:pt>
                <c:pt idx="2217" formatCode="General">
                  <c:v>5.96272</c:v>
                </c:pt>
                <c:pt idx="2218" formatCode="General">
                  <c:v>5.6503500000000004</c:v>
                </c:pt>
                <c:pt idx="2219" formatCode="General">
                  <c:v>5.29582</c:v>
                </c:pt>
                <c:pt idx="2220" formatCode="General">
                  <c:v>4.8832899999999997</c:v>
                </c:pt>
                <c:pt idx="2221" formatCode="General">
                  <c:v>4.3948999999999998</c:v>
                </c:pt>
                <c:pt idx="2222" formatCode="General">
                  <c:v>3.8254800000000002</c:v>
                </c:pt>
                <c:pt idx="2223" formatCode="General">
                  <c:v>3.1936800000000001</c:v>
                </c:pt>
                <c:pt idx="2224" formatCode="General">
                  <c:v>2.5121899999999999</c:v>
                </c:pt>
                <c:pt idx="2225" formatCode="General">
                  <c:v>1.78352</c:v>
                </c:pt>
                <c:pt idx="2226" formatCode="General">
                  <c:v>1.0063299999999999</c:v>
                </c:pt>
                <c:pt idx="2227" formatCode="General">
                  <c:v>0.18111099999999999</c:v>
                </c:pt>
                <c:pt idx="2228" formatCode="General">
                  <c:v>-0.68007399999999996</c:v>
                </c:pt>
                <c:pt idx="2229" formatCode="General">
                  <c:v>-1.56402</c:v>
                </c:pt>
                <c:pt idx="2230" formatCode="General">
                  <c:v>-2.4613299999999998</c:v>
                </c:pt>
                <c:pt idx="2231" formatCode="General">
                  <c:v>-3.3697499999999998</c:v>
                </c:pt>
                <c:pt idx="2232" formatCode="General">
                  <c:v>-4.2915799999999997</c:v>
                </c:pt>
                <c:pt idx="2233" formatCode="General">
                  <c:v>-5.2217099999999999</c:v>
                </c:pt>
                <c:pt idx="2234" formatCode="General">
                  <c:v>-6.14994</c:v>
                </c:pt>
                <c:pt idx="2235" formatCode="General">
                  <c:v>-7.0587299999999997</c:v>
                </c:pt>
                <c:pt idx="2236" formatCode="General">
                  <c:v>-7.9394900000000002</c:v>
                </c:pt>
                <c:pt idx="2237" formatCode="General">
                  <c:v>-8.7998999999999992</c:v>
                </c:pt>
                <c:pt idx="2238" formatCode="General">
                  <c:v>-9.6456</c:v>
                </c:pt>
                <c:pt idx="2239" formatCode="General">
                  <c:v>-10.478300000000001</c:v>
                </c:pt>
                <c:pt idx="2240" formatCode="General">
                  <c:v>-11.3071</c:v>
                </c:pt>
                <c:pt idx="2241" formatCode="General">
                  <c:v>-12.114599999999999</c:v>
                </c:pt>
                <c:pt idx="2242" formatCode="General">
                  <c:v>-12.806699999999999</c:v>
                </c:pt>
                <c:pt idx="2243" formatCode="General">
                  <c:v>-13.333299999999999</c:v>
                </c:pt>
                <c:pt idx="2244" formatCode="General">
                  <c:v>-13.730700000000001</c:v>
                </c:pt>
                <c:pt idx="2245" formatCode="General">
                  <c:v>-14.057600000000001</c:v>
                </c:pt>
                <c:pt idx="2246" formatCode="General">
                  <c:v>-14.368399999999999</c:v>
                </c:pt>
                <c:pt idx="2247" formatCode="General">
                  <c:v>-14.6661</c:v>
                </c:pt>
                <c:pt idx="2248" formatCode="General">
                  <c:v>-14.9452</c:v>
                </c:pt>
                <c:pt idx="2249" formatCode="General">
                  <c:v>-15.2179</c:v>
                </c:pt>
                <c:pt idx="2250" formatCode="General">
                  <c:v>-15.494300000000001</c:v>
                </c:pt>
                <c:pt idx="2251" formatCode="General">
                  <c:v>-15.780799999999999</c:v>
                </c:pt>
                <c:pt idx="2252" formatCode="General">
                  <c:v>-16.082000000000001</c:v>
                </c:pt>
                <c:pt idx="2253" formatCode="General">
                  <c:v>-16.402699999999999</c:v>
                </c:pt>
                <c:pt idx="2254" formatCode="General">
                  <c:v>-16.753</c:v>
                </c:pt>
                <c:pt idx="2255" formatCode="General">
                  <c:v>-17.142800000000001</c:v>
                </c:pt>
                <c:pt idx="2256" formatCode="General">
                  <c:v>-17.577200000000001</c:v>
                </c:pt>
                <c:pt idx="2257" formatCode="General">
                  <c:v>-18.064599999999999</c:v>
                </c:pt>
                <c:pt idx="2258" formatCode="General">
                  <c:v>-18.6145</c:v>
                </c:pt>
                <c:pt idx="2259" formatCode="General">
                  <c:v>-19.245200000000001</c:v>
                </c:pt>
                <c:pt idx="2260" formatCode="General">
                  <c:v>-19.972100000000001</c:v>
                </c:pt>
                <c:pt idx="2261" formatCode="General">
                  <c:v>-20.783200000000001</c:v>
                </c:pt>
                <c:pt idx="2262" formatCode="General">
                  <c:v>-21.655999999999999</c:v>
                </c:pt>
                <c:pt idx="2263" formatCode="General">
                  <c:v>-22.565000000000001</c:v>
                </c:pt>
                <c:pt idx="2264" formatCode="General">
                  <c:v>-23.490200000000002</c:v>
                </c:pt>
                <c:pt idx="2265" formatCode="General">
                  <c:v>-24.422899999999998</c:v>
                </c:pt>
                <c:pt idx="2266" formatCode="General">
                  <c:v>-25.348700000000001</c:v>
                </c:pt>
                <c:pt idx="2267" formatCode="General">
                  <c:v>-26.257400000000001</c:v>
                </c:pt>
                <c:pt idx="2268" formatCode="General">
                  <c:v>-27.1692</c:v>
                </c:pt>
                <c:pt idx="2269" formatCode="General">
                  <c:v>-28.083400000000001</c:v>
                </c:pt>
                <c:pt idx="2270" formatCode="General">
                  <c:v>-28.948699999999999</c:v>
                </c:pt>
                <c:pt idx="2271" formatCode="General">
                  <c:v>-29.724699999999999</c:v>
                </c:pt>
                <c:pt idx="2272" formatCode="General">
                  <c:v>-30.394100000000002</c:v>
                </c:pt>
                <c:pt idx="2273" formatCode="General">
                  <c:v>-31.004100000000001</c:v>
                </c:pt>
                <c:pt idx="2274" formatCode="General">
                  <c:v>-31.6066</c:v>
                </c:pt>
                <c:pt idx="2275" formatCode="General">
                  <c:v>-32.174599999999998</c:v>
                </c:pt>
                <c:pt idx="2276" formatCode="General">
                  <c:v>-32.6798</c:v>
                </c:pt>
                <c:pt idx="2277" formatCode="General">
                  <c:v>-33.117699999999999</c:v>
                </c:pt>
                <c:pt idx="2278" formatCode="General">
                  <c:v>-33.496299999999998</c:v>
                </c:pt>
                <c:pt idx="2279" formatCode="General">
                  <c:v>-33.831200000000003</c:v>
                </c:pt>
                <c:pt idx="2280" formatCode="General">
                  <c:v>-34.126899999999999</c:v>
                </c:pt>
                <c:pt idx="2281" formatCode="General">
                  <c:v>-34.385399999999997</c:v>
                </c:pt>
                <c:pt idx="2282" formatCode="General">
                  <c:v>-34.616399999999999</c:v>
                </c:pt>
                <c:pt idx="2283" formatCode="General">
                  <c:v>-34.819299999999998</c:v>
                </c:pt>
                <c:pt idx="2284" formatCode="General">
                  <c:v>-34.9803</c:v>
                </c:pt>
                <c:pt idx="2285" formatCode="General">
                  <c:v>-35.0961</c:v>
                </c:pt>
                <c:pt idx="2286" formatCode="General">
                  <c:v>-35.173699999999997</c:v>
                </c:pt>
                <c:pt idx="2287" formatCode="General">
                  <c:v>-35.221299999999999</c:v>
                </c:pt>
                <c:pt idx="2288" formatCode="General">
                  <c:v>-35.247999999999998</c:v>
                </c:pt>
                <c:pt idx="2289" formatCode="General">
                  <c:v>-35.262900000000002</c:v>
                </c:pt>
                <c:pt idx="2290" formatCode="General">
                  <c:v>-35.2316</c:v>
                </c:pt>
                <c:pt idx="2291" formatCode="General">
                  <c:v>-35.075899999999997</c:v>
                </c:pt>
                <c:pt idx="2292" formatCode="General">
                  <c:v>-34.755299999999998</c:v>
                </c:pt>
                <c:pt idx="2293" formatCode="General">
                  <c:v>-34.270800000000001</c:v>
                </c:pt>
                <c:pt idx="2294" formatCode="General">
                  <c:v>-33.710799999999999</c:v>
                </c:pt>
                <c:pt idx="2295" formatCode="General">
                  <c:v>-33.1661</c:v>
                </c:pt>
                <c:pt idx="2296" formatCode="General">
                  <c:v>-32.645200000000003</c:v>
                </c:pt>
                <c:pt idx="2297" formatCode="General">
                  <c:v>-32.1584</c:v>
                </c:pt>
                <c:pt idx="2298" formatCode="General">
                  <c:v>-31.721</c:v>
                </c:pt>
                <c:pt idx="2299" formatCode="General">
                  <c:v>-31.337</c:v>
                </c:pt>
                <c:pt idx="2300" formatCode="General">
                  <c:v>-31.005700000000001</c:v>
                </c:pt>
                <c:pt idx="2301" formatCode="General">
                  <c:v>-30.738700000000001</c:v>
                </c:pt>
                <c:pt idx="2302" formatCode="General">
                  <c:v>-30.545300000000001</c:v>
                </c:pt>
                <c:pt idx="2303" formatCode="General">
                  <c:v>-30.421500000000002</c:v>
                </c:pt>
                <c:pt idx="2304" formatCode="General">
                  <c:v>-30.356400000000001</c:v>
                </c:pt>
                <c:pt idx="2305" formatCode="General">
                  <c:v>-30.336500000000001</c:v>
                </c:pt>
                <c:pt idx="2306" formatCode="General">
                  <c:v>-30.355599999999999</c:v>
                </c:pt>
                <c:pt idx="2307" formatCode="General">
                  <c:v>-30.411200000000001</c:v>
                </c:pt>
                <c:pt idx="2308" formatCode="General">
                  <c:v>-30.492599999999999</c:v>
                </c:pt>
                <c:pt idx="2309" formatCode="General">
                  <c:v>-30.5975</c:v>
                </c:pt>
                <c:pt idx="2310" formatCode="General">
                  <c:v>-30.741900000000001</c:v>
                </c:pt>
                <c:pt idx="2311" formatCode="General">
                  <c:v>-30.885300000000001</c:v>
                </c:pt>
                <c:pt idx="2312" formatCode="General">
                  <c:v>-30.942799999999998</c:v>
                </c:pt>
                <c:pt idx="2313" formatCode="General">
                  <c:v>-30.8843</c:v>
                </c:pt>
                <c:pt idx="2314" formatCode="General">
                  <c:v>-30.724499999999999</c:v>
                </c:pt>
                <c:pt idx="2315" formatCode="General">
                  <c:v>-30.547599999999999</c:v>
                </c:pt>
                <c:pt idx="2316" formatCode="General">
                  <c:v>-30.427800000000001</c:v>
                </c:pt>
                <c:pt idx="2317" formatCode="General">
                  <c:v>-30.365300000000001</c:v>
                </c:pt>
                <c:pt idx="2318" formatCode="General">
                  <c:v>-30.356100000000001</c:v>
                </c:pt>
                <c:pt idx="2319" formatCode="General">
                  <c:v>-30.3962</c:v>
                </c:pt>
                <c:pt idx="2320" formatCode="General">
                  <c:v>-30.4724</c:v>
                </c:pt>
                <c:pt idx="2321" formatCode="General">
                  <c:v>-30.572900000000001</c:v>
                </c:pt>
                <c:pt idx="2322" formatCode="General">
                  <c:v>-30.705100000000002</c:v>
                </c:pt>
                <c:pt idx="2323" formatCode="General">
                  <c:v>-30.871700000000001</c:v>
                </c:pt>
                <c:pt idx="2324" formatCode="General">
                  <c:v>-31.061900000000001</c:v>
                </c:pt>
                <c:pt idx="2325" formatCode="General">
                  <c:v>-31.258400000000002</c:v>
                </c:pt>
                <c:pt idx="2326" formatCode="General">
                  <c:v>-31.443300000000001</c:v>
                </c:pt>
                <c:pt idx="2327" formatCode="General">
                  <c:v>-31.633600000000001</c:v>
                </c:pt>
                <c:pt idx="2328" formatCode="General">
                  <c:v>-31.853400000000001</c:v>
                </c:pt>
                <c:pt idx="2329" formatCode="General">
                  <c:v>-32.104799999999997</c:v>
                </c:pt>
                <c:pt idx="2330" formatCode="General">
                  <c:v>-32.401200000000003</c:v>
                </c:pt>
                <c:pt idx="2331" formatCode="General">
                  <c:v>-32.767000000000003</c:v>
                </c:pt>
                <c:pt idx="2332" formatCode="General">
                  <c:v>-33.130899999999997</c:v>
                </c:pt>
                <c:pt idx="2333" formatCode="General">
                  <c:v>-33.374400000000001</c:v>
                </c:pt>
                <c:pt idx="2334" formatCode="General">
                  <c:v>-33.468000000000004</c:v>
                </c:pt>
                <c:pt idx="2335" formatCode="General">
                  <c:v>-33.454599999999999</c:v>
                </c:pt>
                <c:pt idx="2336" formatCode="General">
                  <c:v>-33.487099999999998</c:v>
                </c:pt>
                <c:pt idx="2337" formatCode="General">
                  <c:v>-33.666899999999998</c:v>
                </c:pt>
                <c:pt idx="2338" formatCode="General">
                  <c:v>-33.964199999999998</c:v>
                </c:pt>
                <c:pt idx="2339" formatCode="General">
                  <c:v>-34.326000000000001</c:v>
                </c:pt>
                <c:pt idx="2340" formatCode="General">
                  <c:v>-34.702399999999997</c:v>
                </c:pt>
                <c:pt idx="2341" formatCode="General">
                  <c:v>-35.078000000000003</c:v>
                </c:pt>
                <c:pt idx="2342" formatCode="General">
                  <c:v>-35.445300000000003</c:v>
                </c:pt>
                <c:pt idx="2343" formatCode="General">
                  <c:v>-35.792099999999998</c:v>
                </c:pt>
                <c:pt idx="2344" formatCode="General">
                  <c:v>-36.111199999999997</c:v>
                </c:pt>
                <c:pt idx="2345" formatCode="General">
                  <c:v>-36.401899999999998</c:v>
                </c:pt>
                <c:pt idx="2346" formatCode="General">
                  <c:v>-36.649099999999997</c:v>
                </c:pt>
                <c:pt idx="2347" formatCode="General">
                  <c:v>-36.833399999999997</c:v>
                </c:pt>
                <c:pt idx="2348" formatCode="General">
                  <c:v>-36.956400000000002</c:v>
                </c:pt>
                <c:pt idx="2349" formatCode="General">
                  <c:v>-37.0289</c:v>
                </c:pt>
                <c:pt idx="2350" formatCode="General">
                  <c:v>-37.065600000000003</c:v>
                </c:pt>
                <c:pt idx="2351" formatCode="General">
                  <c:v>-37.096299999999999</c:v>
                </c:pt>
                <c:pt idx="2352" formatCode="General">
                  <c:v>-37.155900000000003</c:v>
                </c:pt>
                <c:pt idx="2353" formatCode="General">
                  <c:v>-37.156100000000002</c:v>
                </c:pt>
                <c:pt idx="2354" formatCode="General">
                  <c:v>-36.976100000000002</c:v>
                </c:pt>
                <c:pt idx="2355" formatCode="General">
                  <c:v>-36.623699999999999</c:v>
                </c:pt>
                <c:pt idx="2356" formatCode="General">
                  <c:v>-36.142299999999999</c:v>
                </c:pt>
                <c:pt idx="2357" formatCode="General">
                  <c:v>-35.582000000000001</c:v>
                </c:pt>
                <c:pt idx="2358" formatCode="General">
                  <c:v>-34.982999999999997</c:v>
                </c:pt>
                <c:pt idx="2359" formatCode="General">
                  <c:v>-34.361499999999999</c:v>
                </c:pt>
                <c:pt idx="2360" formatCode="General">
                  <c:v>-33.7286</c:v>
                </c:pt>
                <c:pt idx="2361" formatCode="General">
                  <c:v>-33.090800000000002</c:v>
                </c:pt>
                <c:pt idx="2362" formatCode="General">
                  <c:v>-32.442999999999998</c:v>
                </c:pt>
                <c:pt idx="2363" formatCode="General">
                  <c:v>-31.7913</c:v>
                </c:pt>
                <c:pt idx="2364" formatCode="General">
                  <c:v>-31.168700000000001</c:v>
                </c:pt>
                <c:pt idx="2365" formatCode="General">
                  <c:v>-30.579699999999999</c:v>
                </c:pt>
                <c:pt idx="2366" formatCode="General">
                  <c:v>-30.003299999999999</c:v>
                </c:pt>
                <c:pt idx="2367" formatCode="General">
                  <c:v>-29.439800000000002</c:v>
                </c:pt>
                <c:pt idx="2368" formatCode="General">
                  <c:v>-28.902100000000001</c:v>
                </c:pt>
                <c:pt idx="2369" formatCode="General">
                  <c:v>-28.413499999999999</c:v>
                </c:pt>
                <c:pt idx="2370" formatCode="General">
                  <c:v>-27.9956</c:v>
                </c:pt>
                <c:pt idx="2371" formatCode="General">
                  <c:v>-27.655999999999999</c:v>
                </c:pt>
                <c:pt idx="2372" formatCode="General">
                  <c:v>-27.409199999999998</c:v>
                </c:pt>
                <c:pt idx="2373" formatCode="General">
                  <c:v>-27.270199999999999</c:v>
                </c:pt>
                <c:pt idx="2374" formatCode="General">
                  <c:v>-27.0916</c:v>
                </c:pt>
                <c:pt idx="2375" formatCode="General">
                  <c:v>-26.732700000000001</c:v>
                </c:pt>
                <c:pt idx="2376" formatCode="General">
                  <c:v>-26.301600000000001</c:v>
                </c:pt>
                <c:pt idx="2377" formatCode="General">
                  <c:v>-25.896999999999998</c:v>
                </c:pt>
                <c:pt idx="2378" formatCode="General">
                  <c:v>-25.520800000000001</c:v>
                </c:pt>
                <c:pt idx="2379" formatCode="General">
                  <c:v>-25.189599999999999</c:v>
                </c:pt>
                <c:pt idx="2380" formatCode="General">
                  <c:v>-24.926200000000001</c:v>
                </c:pt>
                <c:pt idx="2381" formatCode="General">
                  <c:v>-24.724499999999999</c:v>
                </c:pt>
                <c:pt idx="2382" formatCode="General">
                  <c:v>-24.568300000000001</c:v>
                </c:pt>
                <c:pt idx="2383" formatCode="General">
                  <c:v>-24.445699999999999</c:v>
                </c:pt>
                <c:pt idx="2384" formatCode="General">
                  <c:v>-24.3416</c:v>
                </c:pt>
                <c:pt idx="2385" formatCode="General">
                  <c:v>-24.242799999999999</c:v>
                </c:pt>
                <c:pt idx="2386" formatCode="General">
                  <c:v>-24.145800000000001</c:v>
                </c:pt>
                <c:pt idx="2387" formatCode="General">
                  <c:v>-24.0535</c:v>
                </c:pt>
                <c:pt idx="2388" formatCode="General">
                  <c:v>-23.963999999999999</c:v>
                </c:pt>
                <c:pt idx="2389" formatCode="General">
                  <c:v>-23.876100000000001</c:v>
                </c:pt>
                <c:pt idx="2390" formatCode="General">
                  <c:v>-23.7943</c:v>
                </c:pt>
                <c:pt idx="2391" formatCode="General">
                  <c:v>-23.713100000000001</c:v>
                </c:pt>
                <c:pt idx="2392" formatCode="General">
                  <c:v>-23.614699999999999</c:v>
                </c:pt>
                <c:pt idx="2393" formatCode="General">
                  <c:v>-23.497900000000001</c:v>
                </c:pt>
                <c:pt idx="2394" formatCode="General">
                  <c:v>-23.365100000000002</c:v>
                </c:pt>
                <c:pt idx="2395" formatCode="General">
                  <c:v>-23.122199999999999</c:v>
                </c:pt>
                <c:pt idx="2396" formatCode="General">
                  <c:v>-22.707599999999999</c:v>
                </c:pt>
                <c:pt idx="2397" formatCode="General">
                  <c:v>-22.2163</c:v>
                </c:pt>
                <c:pt idx="2398" formatCode="General">
                  <c:v>-21.707699999999999</c:v>
                </c:pt>
                <c:pt idx="2399" formatCode="General">
                  <c:v>-21.1691</c:v>
                </c:pt>
                <c:pt idx="2400" formatCode="General">
                  <c:v>-20.6205</c:v>
                </c:pt>
                <c:pt idx="2401" formatCode="General">
                  <c:v>-20.094000000000001</c:v>
                </c:pt>
                <c:pt idx="2402" formatCode="General">
                  <c:v>-19.594200000000001</c:v>
                </c:pt>
                <c:pt idx="2403" formatCode="General">
                  <c:v>-19.1252</c:v>
                </c:pt>
                <c:pt idx="2404" formatCode="General">
                  <c:v>-18.704000000000001</c:v>
                </c:pt>
                <c:pt idx="2405" formatCode="General">
                  <c:v>-18.316400000000002</c:v>
                </c:pt>
                <c:pt idx="2406" formatCode="General">
                  <c:v>-17.9223</c:v>
                </c:pt>
                <c:pt idx="2407" formatCode="General">
                  <c:v>-17.509399999999999</c:v>
                </c:pt>
                <c:pt idx="2408" formatCode="General">
                  <c:v>-17.084099999999999</c:v>
                </c:pt>
                <c:pt idx="2409" formatCode="General">
                  <c:v>-16.6631</c:v>
                </c:pt>
                <c:pt idx="2410" formatCode="General">
                  <c:v>-16.262799999999999</c:v>
                </c:pt>
                <c:pt idx="2411" formatCode="General">
                  <c:v>-15.8874</c:v>
                </c:pt>
                <c:pt idx="2412" formatCode="General">
                  <c:v>-15.538500000000001</c:v>
                </c:pt>
                <c:pt idx="2413" formatCode="General">
                  <c:v>-15.214399999999999</c:v>
                </c:pt>
                <c:pt idx="2414" formatCode="General">
                  <c:v>-14.875999999999999</c:v>
                </c:pt>
                <c:pt idx="2415" formatCode="General">
                  <c:v>-14.4627</c:v>
                </c:pt>
                <c:pt idx="2416" formatCode="General">
                  <c:v>-13.8735</c:v>
                </c:pt>
                <c:pt idx="2417" formatCode="General">
                  <c:v>-13.0634</c:v>
                </c:pt>
                <c:pt idx="2418" formatCode="General">
                  <c:v>-12.1172</c:v>
                </c:pt>
                <c:pt idx="2419" formatCode="General">
                  <c:v>-11.106</c:v>
                </c:pt>
                <c:pt idx="2420" formatCode="General">
                  <c:v>-10.063700000000001</c:v>
                </c:pt>
                <c:pt idx="2421" formatCode="General">
                  <c:v>-9.0463100000000001</c:v>
                </c:pt>
                <c:pt idx="2422" formatCode="General">
                  <c:v>-8.0984599999999993</c:v>
                </c:pt>
                <c:pt idx="2423" formatCode="General">
                  <c:v>-7.1978400000000002</c:v>
                </c:pt>
                <c:pt idx="2424" formatCode="General">
                  <c:v>-6.3123899999999997</c:v>
                </c:pt>
                <c:pt idx="2425" formatCode="General">
                  <c:v>-5.4225199999999996</c:v>
                </c:pt>
                <c:pt idx="2426" formatCode="General">
                  <c:v>-4.5238100000000001</c:v>
                </c:pt>
                <c:pt idx="2427" formatCode="General">
                  <c:v>-3.6262099999999999</c:v>
                </c:pt>
                <c:pt idx="2428" formatCode="General">
                  <c:v>-2.7523300000000002</c:v>
                </c:pt>
                <c:pt idx="2429" formatCode="General">
                  <c:v>-1.9269099999999999</c:v>
                </c:pt>
                <c:pt idx="2430" formatCode="General">
                  <c:v>-1.1657999999999999</c:v>
                </c:pt>
                <c:pt idx="2431" formatCode="General">
                  <c:v>-0.47938900000000001</c:v>
                </c:pt>
                <c:pt idx="2432" formatCode="General">
                  <c:v>0.13372500000000001</c:v>
                </c:pt>
                <c:pt idx="2433" formatCode="General">
                  <c:v>0.67091900000000004</c:v>
                </c:pt>
                <c:pt idx="2434" formatCode="General">
                  <c:v>1.12937</c:v>
                </c:pt>
                <c:pt idx="2435" formatCode="General">
                  <c:v>1.5542</c:v>
                </c:pt>
                <c:pt idx="2436" formatCode="General">
                  <c:v>1.9985999999999999</c:v>
                </c:pt>
                <c:pt idx="2437" formatCode="General">
                  <c:v>2.48705</c:v>
                </c:pt>
                <c:pt idx="2438" formatCode="General">
                  <c:v>3.0114700000000001</c:v>
                </c:pt>
                <c:pt idx="2439" formatCode="General">
                  <c:v>3.5272700000000001</c:v>
                </c:pt>
                <c:pt idx="2440" formatCode="General">
                  <c:v>4.0202099999999996</c:v>
                </c:pt>
                <c:pt idx="2441" formatCode="General">
                  <c:v>4.4986499999999996</c:v>
                </c:pt>
                <c:pt idx="2442" formatCode="General">
                  <c:v>4.9494400000000001</c:v>
                </c:pt>
                <c:pt idx="2443" formatCode="General">
                  <c:v>5.3599300000000003</c:v>
                </c:pt>
                <c:pt idx="2444" formatCode="General">
                  <c:v>5.7369199999999996</c:v>
                </c:pt>
                <c:pt idx="2445" formatCode="General">
                  <c:v>6.0923800000000004</c:v>
                </c:pt>
                <c:pt idx="2446" formatCode="General">
                  <c:v>6.4393099999999999</c:v>
                </c:pt>
                <c:pt idx="2447" formatCode="General">
                  <c:v>6.7836299999999996</c:v>
                </c:pt>
                <c:pt idx="2448" formatCode="General">
                  <c:v>7.1239600000000003</c:v>
                </c:pt>
                <c:pt idx="2449" formatCode="General">
                  <c:v>7.4362199999999996</c:v>
                </c:pt>
                <c:pt idx="2450" formatCode="General">
                  <c:v>7.6939399999999996</c:v>
                </c:pt>
                <c:pt idx="2451" formatCode="General">
                  <c:v>7.8876299999999997</c:v>
                </c:pt>
                <c:pt idx="2452" formatCode="General">
                  <c:v>8.0190300000000008</c:v>
                </c:pt>
                <c:pt idx="2453" formatCode="General">
                  <c:v>8.1018000000000008</c:v>
                </c:pt>
                <c:pt idx="2454" formatCode="General">
                  <c:v>8.1264699999999994</c:v>
                </c:pt>
                <c:pt idx="2455" formatCode="General">
                  <c:v>8.0872600000000006</c:v>
                </c:pt>
                <c:pt idx="2456" formatCode="General">
                  <c:v>8.0725800000000003</c:v>
                </c:pt>
                <c:pt idx="2457" formatCode="General">
                  <c:v>8.1585099999999997</c:v>
                </c:pt>
                <c:pt idx="2458" formatCode="General">
                  <c:v>8.3316300000000005</c:v>
                </c:pt>
                <c:pt idx="2459" formatCode="General">
                  <c:v>8.5387299999999993</c:v>
                </c:pt>
                <c:pt idx="2460" formatCode="General">
                  <c:v>8.7126199999999994</c:v>
                </c:pt>
                <c:pt idx="2461" formatCode="General">
                  <c:v>8.8506</c:v>
                </c:pt>
                <c:pt idx="2462" formatCode="General">
                  <c:v>8.9749199999999991</c:v>
                </c:pt>
                <c:pt idx="2463" formatCode="General">
                  <c:v>9.0758799999999997</c:v>
                </c:pt>
                <c:pt idx="2464" formatCode="General">
                  <c:v>9.1540999999999997</c:v>
                </c:pt>
                <c:pt idx="2465" formatCode="General">
                  <c:v>9.2356200000000008</c:v>
                </c:pt>
                <c:pt idx="2466" formatCode="General">
                  <c:v>9.3201099999999997</c:v>
                </c:pt>
                <c:pt idx="2467" formatCode="General">
                  <c:v>9.3838899999999992</c:v>
                </c:pt>
                <c:pt idx="2468" formatCode="General">
                  <c:v>9.3978199999999994</c:v>
                </c:pt>
                <c:pt idx="2469" formatCode="General">
                  <c:v>9.3425799999999999</c:v>
                </c:pt>
                <c:pt idx="2470" formatCode="General">
                  <c:v>9.2383900000000008</c:v>
                </c:pt>
                <c:pt idx="2471" formatCode="General">
                  <c:v>9.1040600000000005</c:v>
                </c:pt>
                <c:pt idx="2472" formatCode="General">
                  <c:v>8.9407599999999992</c:v>
                </c:pt>
                <c:pt idx="2473" formatCode="General">
                  <c:v>8.7508900000000001</c:v>
                </c:pt>
                <c:pt idx="2474" formatCode="General">
                  <c:v>8.5382700000000007</c:v>
                </c:pt>
                <c:pt idx="2475" formatCode="General">
                  <c:v>8.33169</c:v>
                </c:pt>
                <c:pt idx="2476" formatCode="General">
                  <c:v>8.1976899999999997</c:v>
                </c:pt>
                <c:pt idx="2477" formatCode="General">
                  <c:v>8.2970199999999998</c:v>
                </c:pt>
                <c:pt idx="2478" formatCode="General">
                  <c:v>8.7314399999999992</c:v>
                </c:pt>
                <c:pt idx="2479" formatCode="General">
                  <c:v>9.4558300000000006</c:v>
                </c:pt>
                <c:pt idx="2480" formatCode="General">
                  <c:v>10.381600000000001</c:v>
                </c:pt>
                <c:pt idx="2481" formatCode="General">
                  <c:v>11.419</c:v>
                </c:pt>
                <c:pt idx="2482" formatCode="General">
                  <c:v>12.5418</c:v>
                </c:pt>
                <c:pt idx="2483" formatCode="General">
                  <c:v>13.738</c:v>
                </c:pt>
                <c:pt idx="2484" formatCode="General">
                  <c:v>14.9787</c:v>
                </c:pt>
                <c:pt idx="2485" formatCode="General">
                  <c:v>16.2363</c:v>
                </c:pt>
                <c:pt idx="2486" formatCode="General">
                  <c:v>17.490400000000001</c:v>
                </c:pt>
                <c:pt idx="2487" formatCode="General">
                  <c:v>18.719200000000001</c:v>
                </c:pt>
                <c:pt idx="2488" formatCode="General">
                  <c:v>19.901199999999999</c:v>
                </c:pt>
                <c:pt idx="2489" formatCode="General">
                  <c:v>21.0044</c:v>
                </c:pt>
                <c:pt idx="2490" formatCode="General">
                  <c:v>21.9984</c:v>
                </c:pt>
                <c:pt idx="2491" formatCode="General">
                  <c:v>22.866700000000002</c:v>
                </c:pt>
                <c:pt idx="2492" formatCode="General">
                  <c:v>23.6005</c:v>
                </c:pt>
                <c:pt idx="2493" formatCode="General">
                  <c:v>24.200700000000001</c:v>
                </c:pt>
                <c:pt idx="2494" formatCode="General">
                  <c:v>24.680199999999999</c:v>
                </c:pt>
                <c:pt idx="2495" formatCode="General">
                  <c:v>25.054200000000002</c:v>
                </c:pt>
                <c:pt idx="2496" formatCode="General">
                  <c:v>25.313800000000001</c:v>
                </c:pt>
                <c:pt idx="2497" formatCode="General">
                  <c:v>25.4893</c:v>
                </c:pt>
                <c:pt idx="2498" formatCode="General">
                  <c:v>25.7057</c:v>
                </c:pt>
                <c:pt idx="2499" formatCode="General">
                  <c:v>26.0105</c:v>
                </c:pt>
                <c:pt idx="2500" formatCode="General">
                  <c:v>26.346</c:v>
                </c:pt>
                <c:pt idx="2501" formatCode="General">
                  <c:v>26.648800000000001</c:v>
                </c:pt>
                <c:pt idx="2502" formatCode="General">
                  <c:v>26.871600000000001</c:v>
                </c:pt>
                <c:pt idx="2503" formatCode="General">
                  <c:v>27.008900000000001</c:v>
                </c:pt>
                <c:pt idx="2504" formatCode="General">
                  <c:v>27.059899999999999</c:v>
                </c:pt>
                <c:pt idx="2505" formatCode="General">
                  <c:v>27.018799999999999</c:v>
                </c:pt>
                <c:pt idx="2506" formatCode="General">
                  <c:v>26.8994</c:v>
                </c:pt>
                <c:pt idx="2507" formatCode="General">
                  <c:v>26.730799999999999</c:v>
                </c:pt>
                <c:pt idx="2508" formatCode="General">
                  <c:v>26.528500000000001</c:v>
                </c:pt>
                <c:pt idx="2509" formatCode="General">
                  <c:v>26.2989</c:v>
                </c:pt>
                <c:pt idx="2510" formatCode="General">
                  <c:v>26.0456</c:v>
                </c:pt>
                <c:pt idx="2511" formatCode="General">
                  <c:v>25.775500000000001</c:v>
                </c:pt>
                <c:pt idx="2512" formatCode="General">
                  <c:v>25.503</c:v>
                </c:pt>
                <c:pt idx="2513" formatCode="General">
                  <c:v>25.242000000000001</c:v>
                </c:pt>
                <c:pt idx="2514" formatCode="General">
                  <c:v>25.0031</c:v>
                </c:pt>
                <c:pt idx="2515" formatCode="General">
                  <c:v>24.793299999999999</c:v>
                </c:pt>
                <c:pt idx="2516" formatCode="General">
                  <c:v>24.637599999999999</c:v>
                </c:pt>
                <c:pt idx="2517" formatCode="General">
                  <c:v>24.639099999999999</c:v>
                </c:pt>
                <c:pt idx="2518" formatCode="General">
                  <c:v>24.845600000000001</c:v>
                </c:pt>
                <c:pt idx="2519" formatCode="General">
                  <c:v>25.176500000000001</c:v>
                </c:pt>
                <c:pt idx="2520" formatCode="General">
                  <c:v>25.543500000000002</c:v>
                </c:pt>
                <c:pt idx="2521" formatCode="General">
                  <c:v>25.883600000000001</c:v>
                </c:pt>
                <c:pt idx="2522" formatCode="General">
                  <c:v>26.189</c:v>
                </c:pt>
                <c:pt idx="2523" formatCode="General">
                  <c:v>26.466999999999999</c:v>
                </c:pt>
                <c:pt idx="2524" formatCode="General">
                  <c:v>26.700700000000001</c:v>
                </c:pt>
                <c:pt idx="2525" formatCode="General">
                  <c:v>26.886199999999999</c:v>
                </c:pt>
                <c:pt idx="2526" formatCode="General">
                  <c:v>27.04</c:v>
                </c:pt>
                <c:pt idx="2527" formatCode="General">
                  <c:v>27.1617</c:v>
                </c:pt>
                <c:pt idx="2528" formatCode="General">
                  <c:v>27.238</c:v>
                </c:pt>
                <c:pt idx="2529" formatCode="General">
                  <c:v>27.2803</c:v>
                </c:pt>
                <c:pt idx="2530" formatCode="General">
                  <c:v>27.308199999999999</c:v>
                </c:pt>
                <c:pt idx="2531" formatCode="General">
                  <c:v>27.335599999999999</c:v>
                </c:pt>
                <c:pt idx="2532" formatCode="General">
                  <c:v>27.3825</c:v>
                </c:pt>
                <c:pt idx="2533" formatCode="General">
                  <c:v>27.467400000000001</c:v>
                </c:pt>
                <c:pt idx="2534" formatCode="General">
                  <c:v>27.594999999999999</c:v>
                </c:pt>
                <c:pt idx="2535" formatCode="General">
                  <c:v>27.759399999999999</c:v>
                </c:pt>
                <c:pt idx="2536" formatCode="General">
                  <c:v>27.9407</c:v>
                </c:pt>
                <c:pt idx="2537" formatCode="General">
                  <c:v>28.1493</c:v>
                </c:pt>
                <c:pt idx="2538" formatCode="General">
                  <c:v>28.4834</c:v>
                </c:pt>
                <c:pt idx="2539" formatCode="General">
                  <c:v>28.991599999999998</c:v>
                </c:pt>
                <c:pt idx="2540" formatCode="General">
                  <c:v>29.632300000000001</c:v>
                </c:pt>
                <c:pt idx="2541" formatCode="General">
                  <c:v>30.3628</c:v>
                </c:pt>
                <c:pt idx="2542" formatCode="General">
                  <c:v>31.151700000000002</c:v>
                </c:pt>
                <c:pt idx="2543" formatCode="General">
                  <c:v>31.993300000000001</c:v>
                </c:pt>
                <c:pt idx="2544" formatCode="General">
                  <c:v>32.876300000000001</c:v>
                </c:pt>
                <c:pt idx="2545" formatCode="General">
                  <c:v>33.762599999999999</c:v>
                </c:pt>
                <c:pt idx="2546" formatCode="General">
                  <c:v>34.628999999999998</c:v>
                </c:pt>
                <c:pt idx="2547" formatCode="General">
                  <c:v>35.474499999999999</c:v>
                </c:pt>
                <c:pt idx="2548" formatCode="General">
                  <c:v>36.2896</c:v>
                </c:pt>
                <c:pt idx="2549" formatCode="General">
                  <c:v>37.062399999999997</c:v>
                </c:pt>
                <c:pt idx="2550" formatCode="General">
                  <c:v>37.796799999999998</c:v>
                </c:pt>
                <c:pt idx="2551" formatCode="General">
                  <c:v>38.4953</c:v>
                </c:pt>
                <c:pt idx="2552" formatCode="General">
                  <c:v>39.146799999999999</c:v>
                </c:pt>
                <c:pt idx="2553" formatCode="General">
                  <c:v>39.729799999999997</c:v>
                </c:pt>
                <c:pt idx="2554" formatCode="General">
                  <c:v>40.219499999999996</c:v>
                </c:pt>
                <c:pt idx="2555" formatCode="General">
                  <c:v>40.607199999999999</c:v>
                </c:pt>
                <c:pt idx="2556" formatCode="General">
                  <c:v>40.890999999999998</c:v>
                </c:pt>
                <c:pt idx="2557" formatCode="General">
                  <c:v>41.055100000000003</c:v>
                </c:pt>
                <c:pt idx="2558" formatCode="General">
                  <c:v>41.134399999999999</c:v>
                </c:pt>
                <c:pt idx="2559" formatCode="General">
                  <c:v>41.2517</c:v>
                </c:pt>
                <c:pt idx="2560" formatCode="General">
                  <c:v>41.4405</c:v>
                </c:pt>
                <c:pt idx="2561" formatCode="General">
                  <c:v>41.639099999999999</c:v>
                </c:pt>
                <c:pt idx="2562" formatCode="General">
                  <c:v>41.800199999999997</c:v>
                </c:pt>
                <c:pt idx="2563" formatCode="General">
                  <c:v>41.897399999999998</c:v>
                </c:pt>
                <c:pt idx="2564" formatCode="General">
                  <c:v>41.941899999999997</c:v>
                </c:pt>
                <c:pt idx="2565" formatCode="General">
                  <c:v>41.940600000000003</c:v>
                </c:pt>
                <c:pt idx="2566" formatCode="General">
                  <c:v>41.884700000000002</c:v>
                </c:pt>
                <c:pt idx="2567" formatCode="General">
                  <c:v>41.7746</c:v>
                </c:pt>
                <c:pt idx="2568" formatCode="General">
                  <c:v>41.6188</c:v>
                </c:pt>
                <c:pt idx="2569" formatCode="General">
                  <c:v>41.426900000000003</c:v>
                </c:pt>
                <c:pt idx="2570" formatCode="General">
                  <c:v>41.205399999999997</c:v>
                </c:pt>
                <c:pt idx="2571" formatCode="General">
                  <c:v>40.950099999999999</c:v>
                </c:pt>
                <c:pt idx="2572" formatCode="General">
                  <c:v>40.663200000000003</c:v>
                </c:pt>
                <c:pt idx="2573" formatCode="General">
                  <c:v>40.360500000000002</c:v>
                </c:pt>
                <c:pt idx="2574" formatCode="General">
                  <c:v>40.061399999999999</c:v>
                </c:pt>
                <c:pt idx="2575" formatCode="General">
                  <c:v>39.783000000000001</c:v>
                </c:pt>
                <c:pt idx="2576" formatCode="General">
                  <c:v>39.539299999999997</c:v>
                </c:pt>
                <c:pt idx="2577" formatCode="General">
                  <c:v>39.3461</c:v>
                </c:pt>
                <c:pt idx="2578" formatCode="General">
                  <c:v>39.226399999999998</c:v>
                </c:pt>
                <c:pt idx="2579" formatCode="General">
                  <c:v>39.188600000000001</c:v>
                </c:pt>
                <c:pt idx="2580" formatCode="General">
                  <c:v>39.217100000000002</c:v>
                </c:pt>
                <c:pt idx="2581" formatCode="General">
                  <c:v>39.302199999999999</c:v>
                </c:pt>
                <c:pt idx="2582" formatCode="General">
                  <c:v>39.4405</c:v>
                </c:pt>
                <c:pt idx="2583" formatCode="General">
                  <c:v>39.617100000000001</c:v>
                </c:pt>
                <c:pt idx="2584" formatCode="General">
                  <c:v>39.817700000000002</c:v>
                </c:pt>
                <c:pt idx="2585" formatCode="General">
                  <c:v>40.041800000000002</c:v>
                </c:pt>
                <c:pt idx="2586" formatCode="General">
                  <c:v>40.2913</c:v>
                </c:pt>
                <c:pt idx="2587" formatCode="General">
                  <c:v>40.566800000000001</c:v>
                </c:pt>
                <c:pt idx="2588" formatCode="General">
                  <c:v>40.836500000000001</c:v>
                </c:pt>
                <c:pt idx="2589" formatCode="General">
                  <c:v>41.064599999999999</c:v>
                </c:pt>
                <c:pt idx="2590" formatCode="General">
                  <c:v>41.332900000000002</c:v>
                </c:pt>
                <c:pt idx="2591" formatCode="General">
                  <c:v>41.712000000000003</c:v>
                </c:pt>
                <c:pt idx="2592" formatCode="General">
                  <c:v>42.151499999999999</c:v>
                </c:pt>
                <c:pt idx="2593" formatCode="General">
                  <c:v>42.577399999999997</c:v>
                </c:pt>
                <c:pt idx="2594" formatCode="General">
                  <c:v>42.921999999999997</c:v>
                </c:pt>
                <c:pt idx="2595" formatCode="General">
                  <c:v>43.162999999999997</c:v>
                </c:pt>
                <c:pt idx="2596" formatCode="General">
                  <c:v>43.306899999999999</c:v>
                </c:pt>
                <c:pt idx="2597" formatCode="General">
                  <c:v>43.351799999999997</c:v>
                </c:pt>
                <c:pt idx="2598" formatCode="General">
                  <c:v>43.293399999999998</c:v>
                </c:pt>
                <c:pt idx="2599" formatCode="General">
                  <c:v>43.124000000000002</c:v>
                </c:pt>
                <c:pt idx="2600" formatCode="General">
                  <c:v>42.8367</c:v>
                </c:pt>
                <c:pt idx="2601" formatCode="General">
                  <c:v>42.4283</c:v>
                </c:pt>
                <c:pt idx="2602" formatCode="General">
                  <c:v>41.881900000000002</c:v>
                </c:pt>
                <c:pt idx="2603" formatCode="General">
                  <c:v>41.184899999999999</c:v>
                </c:pt>
                <c:pt idx="2604" formatCode="General">
                  <c:v>40.367800000000003</c:v>
                </c:pt>
                <c:pt idx="2605" formatCode="General">
                  <c:v>39.4681</c:v>
                </c:pt>
                <c:pt idx="2606" formatCode="General">
                  <c:v>38.51</c:v>
                </c:pt>
                <c:pt idx="2607" formatCode="General">
                  <c:v>37.510599999999997</c:v>
                </c:pt>
                <c:pt idx="2608" formatCode="General">
                  <c:v>36.4788</c:v>
                </c:pt>
                <c:pt idx="2609" formatCode="General">
                  <c:v>35.414900000000003</c:v>
                </c:pt>
                <c:pt idx="2610" formatCode="General">
                  <c:v>34.318600000000004</c:v>
                </c:pt>
                <c:pt idx="2611" formatCode="General">
                  <c:v>33.198099999999997</c:v>
                </c:pt>
                <c:pt idx="2612" formatCode="General">
                  <c:v>32.062199999999997</c:v>
                </c:pt>
                <c:pt idx="2613" formatCode="General">
                  <c:v>30.919</c:v>
                </c:pt>
                <c:pt idx="2614" formatCode="General">
                  <c:v>29.773099999999999</c:v>
                </c:pt>
                <c:pt idx="2615" formatCode="General">
                  <c:v>28.6267</c:v>
                </c:pt>
                <c:pt idx="2616" formatCode="General">
                  <c:v>27.483899999999998</c:v>
                </c:pt>
                <c:pt idx="2617" formatCode="General">
                  <c:v>26.351400000000002</c:v>
                </c:pt>
                <c:pt idx="2618" formatCode="General">
                  <c:v>25.243200000000002</c:v>
                </c:pt>
                <c:pt idx="2619" formatCode="General">
                  <c:v>24.177800000000001</c:v>
                </c:pt>
                <c:pt idx="2620" formatCode="General">
                  <c:v>23.174299999999999</c:v>
                </c:pt>
                <c:pt idx="2621" formatCode="General">
                  <c:v>22.2227</c:v>
                </c:pt>
                <c:pt idx="2622" formatCode="General">
                  <c:v>21.295200000000001</c:v>
                </c:pt>
                <c:pt idx="2623" formatCode="General">
                  <c:v>20.479800000000001</c:v>
                </c:pt>
                <c:pt idx="2624" formatCode="General">
                  <c:v>19.871200000000002</c:v>
                </c:pt>
                <c:pt idx="2625" formatCode="General">
                  <c:v>19.450800000000001</c:v>
                </c:pt>
                <c:pt idx="2626" formatCode="General">
                  <c:v>19.157</c:v>
                </c:pt>
                <c:pt idx="2627" formatCode="General">
                  <c:v>18.8995</c:v>
                </c:pt>
                <c:pt idx="2628" formatCode="General">
                  <c:v>18.636600000000001</c:v>
                </c:pt>
                <c:pt idx="2629" formatCode="General">
                  <c:v>18.370200000000001</c:v>
                </c:pt>
                <c:pt idx="2630" formatCode="General">
                  <c:v>18.090900000000001</c:v>
                </c:pt>
                <c:pt idx="2631" formatCode="General">
                  <c:v>17.788699999999999</c:v>
                </c:pt>
                <c:pt idx="2632" formatCode="General">
                  <c:v>17.458500000000001</c:v>
                </c:pt>
                <c:pt idx="2633" formatCode="General">
                  <c:v>17.096299999999999</c:v>
                </c:pt>
                <c:pt idx="2634" formatCode="General">
                  <c:v>16.696300000000001</c:v>
                </c:pt>
                <c:pt idx="2635" formatCode="General">
                  <c:v>16.267299999999999</c:v>
                </c:pt>
                <c:pt idx="2636" formatCode="General">
                  <c:v>15.8224</c:v>
                </c:pt>
                <c:pt idx="2637" formatCode="General">
                  <c:v>15.364000000000001</c:v>
                </c:pt>
                <c:pt idx="2638" formatCode="General">
                  <c:v>14.8849</c:v>
                </c:pt>
                <c:pt idx="2639" formatCode="General">
                  <c:v>14.362399999999999</c:v>
                </c:pt>
                <c:pt idx="2640" formatCode="General">
                  <c:v>13.776999999999999</c:v>
                </c:pt>
                <c:pt idx="2641" formatCode="General">
                  <c:v>13.1211</c:v>
                </c:pt>
                <c:pt idx="2642" formatCode="General">
                  <c:v>12.387600000000001</c:v>
                </c:pt>
                <c:pt idx="2643" formatCode="General">
                  <c:v>11.5716</c:v>
                </c:pt>
                <c:pt idx="2644" formatCode="General">
                  <c:v>10.674899999999999</c:v>
                </c:pt>
                <c:pt idx="2645" formatCode="General">
                  <c:v>9.6935800000000008</c:v>
                </c:pt>
                <c:pt idx="2646" formatCode="General">
                  <c:v>8.6103400000000008</c:v>
                </c:pt>
                <c:pt idx="2647" formatCode="General">
                  <c:v>7.4769699999999997</c:v>
                </c:pt>
                <c:pt idx="2648" formatCode="General">
                  <c:v>6.4005999999999998</c:v>
                </c:pt>
                <c:pt idx="2649" formatCode="General">
                  <c:v>5.4745699999999999</c:v>
                </c:pt>
                <c:pt idx="2650" formatCode="General">
                  <c:v>4.7506199999999996</c:v>
                </c:pt>
                <c:pt idx="2651" formatCode="General">
                  <c:v>4.1586600000000002</c:v>
                </c:pt>
                <c:pt idx="2652" formatCode="General">
                  <c:v>3.6319499999999998</c:v>
                </c:pt>
                <c:pt idx="2653" formatCode="General">
                  <c:v>3.1862599999999999</c:v>
                </c:pt>
                <c:pt idx="2654" formatCode="General">
                  <c:v>2.8247100000000001</c:v>
                </c:pt>
                <c:pt idx="2655" formatCode="General">
                  <c:v>2.5345800000000001</c:v>
                </c:pt>
                <c:pt idx="2656" formatCode="General">
                  <c:v>2.27711</c:v>
                </c:pt>
                <c:pt idx="2657" formatCode="General">
                  <c:v>2.0102799999999998</c:v>
                </c:pt>
                <c:pt idx="2658" formatCode="General">
                  <c:v>1.7171700000000001</c:v>
                </c:pt>
                <c:pt idx="2659" formatCode="General">
                  <c:v>1.3872100000000001</c:v>
                </c:pt>
                <c:pt idx="2660" formatCode="General">
                  <c:v>1.01701</c:v>
                </c:pt>
                <c:pt idx="2661" formatCode="General">
                  <c:v>0.59371200000000002</c:v>
                </c:pt>
                <c:pt idx="2662" formatCode="General">
                  <c:v>9.8373799999999997E-2</c:v>
                </c:pt>
                <c:pt idx="2663" formatCode="General">
                  <c:v>-0.45722499999999999</c:v>
                </c:pt>
                <c:pt idx="2664" formatCode="General">
                  <c:v>-1.0510699999999999</c:v>
                </c:pt>
                <c:pt idx="2665" formatCode="General">
                  <c:v>-1.6711199999999999</c:v>
                </c:pt>
                <c:pt idx="2666" formatCode="General">
                  <c:v>-2.3168000000000002</c:v>
                </c:pt>
                <c:pt idx="2667" formatCode="General">
                  <c:v>-3.0063300000000002</c:v>
                </c:pt>
                <c:pt idx="2668" formatCode="General">
                  <c:v>-3.75936</c:v>
                </c:pt>
                <c:pt idx="2669" formatCode="General">
                  <c:v>-4.5886399999999998</c:v>
                </c:pt>
                <c:pt idx="2670" formatCode="General">
                  <c:v>-5.5143000000000004</c:v>
                </c:pt>
                <c:pt idx="2671" formatCode="General">
                  <c:v>-6.5247900000000003</c:v>
                </c:pt>
                <c:pt idx="2672" formatCode="General">
                  <c:v>-7.5033399999999997</c:v>
                </c:pt>
                <c:pt idx="2673" formatCode="General">
                  <c:v>-8.3671799999999994</c:v>
                </c:pt>
                <c:pt idx="2674" formatCode="General">
                  <c:v>-9.1304099999999995</c:v>
                </c:pt>
                <c:pt idx="2675" formatCode="General">
                  <c:v>-9.8726599999999998</c:v>
                </c:pt>
                <c:pt idx="2676" formatCode="General">
                  <c:v>-10.6881</c:v>
                </c:pt>
                <c:pt idx="2677" formatCode="General">
                  <c:v>-11.44</c:v>
                </c:pt>
                <c:pt idx="2678" formatCode="General">
                  <c:v>-11.9947</c:v>
                </c:pt>
                <c:pt idx="2679" formatCode="General">
                  <c:v>-12.464499999999999</c:v>
                </c:pt>
                <c:pt idx="2680" formatCode="General">
                  <c:v>-12.924899999999999</c:v>
                </c:pt>
                <c:pt idx="2681" formatCode="General">
                  <c:v>-13.356199999999999</c:v>
                </c:pt>
                <c:pt idx="2682" formatCode="General">
                  <c:v>-13.7502</c:v>
                </c:pt>
                <c:pt idx="2683" formatCode="General">
                  <c:v>-14.1105</c:v>
                </c:pt>
                <c:pt idx="2684" formatCode="General">
                  <c:v>-14.4451</c:v>
                </c:pt>
                <c:pt idx="2685" formatCode="General">
                  <c:v>-14.763400000000001</c:v>
                </c:pt>
                <c:pt idx="2686" formatCode="General">
                  <c:v>-15.0749</c:v>
                </c:pt>
                <c:pt idx="2687" formatCode="General">
                  <c:v>-15.382400000000001</c:v>
                </c:pt>
                <c:pt idx="2688" formatCode="General">
                  <c:v>-15.680899999999999</c:v>
                </c:pt>
                <c:pt idx="2689" formatCode="General">
                  <c:v>-15.963100000000001</c:v>
                </c:pt>
                <c:pt idx="2690" formatCode="General">
                  <c:v>-16.224399999999999</c:v>
                </c:pt>
                <c:pt idx="2691" formatCode="General">
                  <c:v>-16.476500000000001</c:v>
                </c:pt>
                <c:pt idx="2692" formatCode="General">
                  <c:v>-16.742899999999999</c:v>
                </c:pt>
                <c:pt idx="2693" formatCode="General">
                  <c:v>-17.058299999999999</c:v>
                </c:pt>
                <c:pt idx="2694" formatCode="General">
                  <c:v>-17.448</c:v>
                </c:pt>
                <c:pt idx="2695" formatCode="General">
                  <c:v>-17.918299999999999</c:v>
                </c:pt>
                <c:pt idx="2696" formatCode="General">
                  <c:v>-18.476099999999999</c:v>
                </c:pt>
                <c:pt idx="2697" formatCode="General">
                  <c:v>-19.118500000000001</c:v>
                </c:pt>
                <c:pt idx="2698" formatCode="General">
                  <c:v>-19.779599999999999</c:v>
                </c:pt>
                <c:pt idx="2699" formatCode="General">
                  <c:v>-20.367000000000001</c:v>
                </c:pt>
                <c:pt idx="2700" formatCode="General">
                  <c:v>-20.796600000000002</c:v>
                </c:pt>
                <c:pt idx="2701" formatCode="General">
                  <c:v>-21.078499999999998</c:v>
                </c:pt>
                <c:pt idx="2702" formatCode="General">
                  <c:v>-21.308599999999998</c:v>
                </c:pt>
                <c:pt idx="2703" formatCode="General">
                  <c:v>-21.508600000000001</c:v>
                </c:pt>
                <c:pt idx="2704" formatCode="General">
                  <c:v>-21.669699999999999</c:v>
                </c:pt>
                <c:pt idx="2705" formatCode="General">
                  <c:v>-21.821899999999999</c:v>
                </c:pt>
                <c:pt idx="2706" formatCode="General">
                  <c:v>-21.991499999999998</c:v>
                </c:pt>
                <c:pt idx="2707" formatCode="General">
                  <c:v>-22.1797</c:v>
                </c:pt>
                <c:pt idx="2708" formatCode="General">
                  <c:v>-22.391400000000001</c:v>
                </c:pt>
                <c:pt idx="2709" formatCode="General">
                  <c:v>-22.6358</c:v>
                </c:pt>
                <c:pt idx="2710" formatCode="General">
                  <c:v>-22.919</c:v>
                </c:pt>
                <c:pt idx="2711" formatCode="General">
                  <c:v>-23.24</c:v>
                </c:pt>
                <c:pt idx="2712" formatCode="General">
                  <c:v>-23.575500000000002</c:v>
                </c:pt>
                <c:pt idx="2713" formatCode="General">
                  <c:v>-23.9085</c:v>
                </c:pt>
                <c:pt idx="2714" formatCode="General">
                  <c:v>-24.244900000000001</c:v>
                </c:pt>
                <c:pt idx="2715" formatCode="General">
                  <c:v>-24.602799999999998</c:v>
                </c:pt>
                <c:pt idx="2716" formatCode="General">
                  <c:v>-25.0031</c:v>
                </c:pt>
                <c:pt idx="2717" formatCode="General">
                  <c:v>-25.449200000000001</c:v>
                </c:pt>
                <c:pt idx="2718" formatCode="General">
                  <c:v>-25.941500000000001</c:v>
                </c:pt>
                <c:pt idx="2719" formatCode="General">
                  <c:v>-26.4937</c:v>
                </c:pt>
                <c:pt idx="2720" formatCode="General">
                  <c:v>-27.095300000000002</c:v>
                </c:pt>
                <c:pt idx="2721" formatCode="General">
                  <c:v>-27.7013</c:v>
                </c:pt>
                <c:pt idx="2722" formatCode="General">
                  <c:v>-28.197399999999998</c:v>
                </c:pt>
                <c:pt idx="2723" formatCode="General">
                  <c:v>-28.457000000000001</c:v>
                </c:pt>
                <c:pt idx="2724" formatCode="General">
                  <c:v>-28.554300000000001</c:v>
                </c:pt>
                <c:pt idx="2725" formatCode="General">
                  <c:v>-28.597799999999999</c:v>
                </c:pt>
                <c:pt idx="2726" formatCode="General">
                  <c:v>-28.574400000000001</c:v>
                </c:pt>
                <c:pt idx="2727" formatCode="General">
                  <c:v>-28.485800000000001</c:v>
                </c:pt>
                <c:pt idx="2728" formatCode="General">
                  <c:v>-28.356999999999999</c:v>
                </c:pt>
                <c:pt idx="2729" formatCode="General">
                  <c:v>-28.195699999999999</c:v>
                </c:pt>
                <c:pt idx="2730" formatCode="General">
                  <c:v>-27.997900000000001</c:v>
                </c:pt>
                <c:pt idx="2731" formatCode="General">
                  <c:v>-27.7621</c:v>
                </c:pt>
                <c:pt idx="2732" formatCode="General">
                  <c:v>-27.488499999999998</c:v>
                </c:pt>
                <c:pt idx="2733" formatCode="General">
                  <c:v>-27.182200000000002</c:v>
                </c:pt>
                <c:pt idx="2734" formatCode="General">
                  <c:v>-26.8384</c:v>
                </c:pt>
                <c:pt idx="2735" formatCode="General">
                  <c:v>-26.444099999999999</c:v>
                </c:pt>
                <c:pt idx="2736" formatCode="General">
                  <c:v>-25.992999999999999</c:v>
                </c:pt>
                <c:pt idx="2737" formatCode="General">
                  <c:v>-25.483899999999998</c:v>
                </c:pt>
                <c:pt idx="2738" formatCode="General">
                  <c:v>-24.898900000000001</c:v>
                </c:pt>
                <c:pt idx="2739" formatCode="General">
                  <c:v>-24.1937</c:v>
                </c:pt>
                <c:pt idx="2740" formatCode="General">
                  <c:v>-23.287199999999999</c:v>
                </c:pt>
                <c:pt idx="2741" formatCode="General">
                  <c:v>-22.197800000000001</c:v>
                </c:pt>
                <c:pt idx="2742" formatCode="General">
                  <c:v>-21.052099999999999</c:v>
                </c:pt>
                <c:pt idx="2743" formatCode="General">
                  <c:v>-19.924099999999999</c:v>
                </c:pt>
                <c:pt idx="2744" formatCode="General">
                  <c:v>-18.845800000000001</c:v>
                </c:pt>
                <c:pt idx="2745" formatCode="General">
                  <c:v>-17.837900000000001</c:v>
                </c:pt>
                <c:pt idx="2746" formatCode="General">
                  <c:v>-16.920100000000001</c:v>
                </c:pt>
                <c:pt idx="2747" formatCode="General">
                  <c:v>-16.113299999999999</c:v>
                </c:pt>
                <c:pt idx="2748" formatCode="General">
                  <c:v>-15.441800000000001</c:v>
                </c:pt>
                <c:pt idx="2749" formatCode="General">
                  <c:v>-14.927099999999999</c:v>
                </c:pt>
                <c:pt idx="2750" formatCode="General">
                  <c:v>-14.5717</c:v>
                </c:pt>
                <c:pt idx="2751" formatCode="General">
                  <c:v>-14.371</c:v>
                </c:pt>
                <c:pt idx="2752" formatCode="General">
                  <c:v>-14.337999999999999</c:v>
                </c:pt>
                <c:pt idx="2753" formatCode="General">
                  <c:v>-14.4803</c:v>
                </c:pt>
                <c:pt idx="2754" formatCode="General">
                  <c:v>-14.7875</c:v>
                </c:pt>
                <c:pt idx="2755" formatCode="General">
                  <c:v>-15.244400000000001</c:v>
                </c:pt>
                <c:pt idx="2756" formatCode="General">
                  <c:v>-15.833</c:v>
                </c:pt>
                <c:pt idx="2757" formatCode="General">
                  <c:v>-16.542899999999999</c:v>
                </c:pt>
                <c:pt idx="2758" formatCode="General">
                  <c:v>-17.345300000000002</c:v>
                </c:pt>
                <c:pt idx="2759" formatCode="General">
                  <c:v>-18.1157</c:v>
                </c:pt>
                <c:pt idx="2760" formatCode="General">
                  <c:v>-18.806000000000001</c:v>
                </c:pt>
                <c:pt idx="2761" formatCode="General">
                  <c:v>-19.534700000000001</c:v>
                </c:pt>
                <c:pt idx="2762" formatCode="General">
                  <c:v>-20.340299999999999</c:v>
                </c:pt>
                <c:pt idx="2763" formatCode="General">
                  <c:v>-21.1754</c:v>
                </c:pt>
                <c:pt idx="2764" formatCode="General">
                  <c:v>-22.0045</c:v>
                </c:pt>
                <c:pt idx="2765" formatCode="General">
                  <c:v>-22.8001</c:v>
                </c:pt>
                <c:pt idx="2766" formatCode="General">
                  <c:v>-23.541899999999998</c:v>
                </c:pt>
                <c:pt idx="2767" formatCode="General">
                  <c:v>-24.209</c:v>
                </c:pt>
                <c:pt idx="2768" formatCode="General">
                  <c:v>-24.7836</c:v>
                </c:pt>
                <c:pt idx="2769" formatCode="General">
                  <c:v>-25.241800000000001</c:v>
                </c:pt>
                <c:pt idx="2770" formatCode="General">
                  <c:v>-25.561900000000001</c:v>
                </c:pt>
                <c:pt idx="2771" formatCode="General">
                  <c:v>-25.7378</c:v>
                </c:pt>
                <c:pt idx="2772" formatCode="General">
                  <c:v>-25.776900000000001</c:v>
                </c:pt>
                <c:pt idx="2773" formatCode="General">
                  <c:v>-25.704899999999999</c:v>
                </c:pt>
                <c:pt idx="2774" formatCode="General">
                  <c:v>-25.533300000000001</c:v>
                </c:pt>
                <c:pt idx="2775" formatCode="General">
                  <c:v>-25.247599999999998</c:v>
                </c:pt>
                <c:pt idx="2776" formatCode="General">
                  <c:v>-24.856100000000001</c:v>
                </c:pt>
                <c:pt idx="2777" formatCode="General">
                  <c:v>-24.3767</c:v>
                </c:pt>
                <c:pt idx="2778" formatCode="General">
                  <c:v>-23.6876</c:v>
                </c:pt>
                <c:pt idx="2779" formatCode="General">
                  <c:v>-22.695799999999998</c:v>
                </c:pt>
                <c:pt idx="2780" formatCode="General">
                  <c:v>-21.5169</c:v>
                </c:pt>
                <c:pt idx="2781" formatCode="General">
                  <c:v>-20.241399999999999</c:v>
                </c:pt>
                <c:pt idx="2782" formatCode="General">
                  <c:v>-18.882300000000001</c:v>
                </c:pt>
                <c:pt idx="2783" formatCode="General">
                  <c:v>-17.444299999999998</c:v>
                </c:pt>
                <c:pt idx="2784" formatCode="General">
                  <c:v>-15.9284</c:v>
                </c:pt>
                <c:pt idx="2785" formatCode="General">
                  <c:v>-14.3001</c:v>
                </c:pt>
                <c:pt idx="2786" formatCode="General">
                  <c:v>-12.534000000000001</c:v>
                </c:pt>
                <c:pt idx="2787" formatCode="General">
                  <c:v>-10.660399999999999</c:v>
                </c:pt>
                <c:pt idx="2788" formatCode="General">
                  <c:v>-8.7058</c:v>
                </c:pt>
                <c:pt idx="2789" formatCode="General">
                  <c:v>-6.6863200000000003</c:v>
                </c:pt>
                <c:pt idx="2790" formatCode="General">
                  <c:v>-4.6263300000000003</c:v>
                </c:pt>
                <c:pt idx="2791" formatCode="General">
                  <c:v>-2.5546600000000002</c:v>
                </c:pt>
                <c:pt idx="2792" formatCode="General">
                  <c:v>-0.51204099999999997</c:v>
                </c:pt>
                <c:pt idx="2793" formatCode="General">
                  <c:v>1.4453400000000001</c:v>
                </c:pt>
                <c:pt idx="2794" formatCode="General">
                  <c:v>3.2487499999999998</c:v>
                </c:pt>
                <c:pt idx="2795" formatCode="General">
                  <c:v>4.9064500000000004</c:v>
                </c:pt>
                <c:pt idx="2796" formatCode="General">
                  <c:v>6.4981499999999999</c:v>
                </c:pt>
                <c:pt idx="2797" formatCode="General">
                  <c:v>7.9576200000000004</c:v>
                </c:pt>
                <c:pt idx="2798" formatCode="General">
                  <c:v>9.1666699999999999</c:v>
                </c:pt>
                <c:pt idx="2799" formatCode="General">
                  <c:v>10.0777</c:v>
                </c:pt>
                <c:pt idx="2800" formatCode="General">
                  <c:v>10.6571</c:v>
                </c:pt>
                <c:pt idx="2801" formatCode="General">
                  <c:v>10.89</c:v>
                </c:pt>
                <c:pt idx="2802" formatCode="General">
                  <c:v>10.758100000000001</c:v>
                </c:pt>
                <c:pt idx="2803" formatCode="General">
                  <c:v>10.2498</c:v>
                </c:pt>
                <c:pt idx="2804" formatCode="General">
                  <c:v>9.3424099999999992</c:v>
                </c:pt>
                <c:pt idx="2805" formatCode="General">
                  <c:v>8.0276999999999994</c:v>
                </c:pt>
                <c:pt idx="2806" formatCode="General">
                  <c:v>6.3594099999999996</c:v>
                </c:pt>
                <c:pt idx="2807" formatCode="General">
                  <c:v>4.4009099999999997</c:v>
                </c:pt>
                <c:pt idx="2808" formatCode="General">
                  <c:v>2.2016100000000001</c:v>
                </c:pt>
                <c:pt idx="2809" formatCode="General">
                  <c:v>-0.18640399999999999</c:v>
                </c:pt>
                <c:pt idx="2810" formatCode="General">
                  <c:v>-2.7128399999999999</c:v>
                </c:pt>
                <c:pt idx="2811" formatCode="General">
                  <c:v>-5.3138300000000003</c:v>
                </c:pt>
                <c:pt idx="2812" formatCode="General">
                  <c:v>-7.9346800000000002</c:v>
                </c:pt>
                <c:pt idx="2813" formatCode="General">
                  <c:v>-10.5686</c:v>
                </c:pt>
                <c:pt idx="2814" formatCode="General">
                  <c:v>-13.1798</c:v>
                </c:pt>
                <c:pt idx="2815" formatCode="General">
                  <c:v>-15.677300000000001</c:v>
                </c:pt>
                <c:pt idx="2816" formatCode="General">
                  <c:v>-18.055</c:v>
                </c:pt>
                <c:pt idx="2817" formatCode="General">
                  <c:v>-20.365300000000001</c:v>
                </c:pt>
                <c:pt idx="2818" formatCode="General">
                  <c:v>-22.628499999999999</c:v>
                </c:pt>
                <c:pt idx="2819" formatCode="General">
                  <c:v>-24.841000000000001</c:v>
                </c:pt>
                <c:pt idx="2820" formatCode="General">
                  <c:v>-26.962499999999999</c:v>
                </c:pt>
                <c:pt idx="2821" formatCode="General">
                  <c:v>-28.947099999999999</c:v>
                </c:pt>
                <c:pt idx="2822" formatCode="General">
                  <c:v>-30.759899999999998</c:v>
                </c:pt>
                <c:pt idx="2823" formatCode="General">
                  <c:v>-32.406199999999998</c:v>
                </c:pt>
                <c:pt idx="2824" formatCode="General">
                  <c:v>-33.915900000000001</c:v>
                </c:pt>
                <c:pt idx="2825" formatCode="General">
                  <c:v>-35.295099999999998</c:v>
                </c:pt>
                <c:pt idx="2826" formatCode="General">
                  <c:v>-36.544800000000002</c:v>
                </c:pt>
                <c:pt idx="2827" formatCode="General">
                  <c:v>-37.672199999999997</c:v>
                </c:pt>
                <c:pt idx="2828" formatCode="General">
                  <c:v>-38.682699999999997</c:v>
                </c:pt>
                <c:pt idx="2829" formatCode="General">
                  <c:v>-39.581299999999999</c:v>
                </c:pt>
                <c:pt idx="2830" formatCode="General">
                  <c:v>-40.3474</c:v>
                </c:pt>
                <c:pt idx="2831" formatCode="General">
                  <c:v>-40.950499999999998</c:v>
                </c:pt>
                <c:pt idx="2832" formatCode="General">
                  <c:v>-41.327599999999997</c:v>
                </c:pt>
                <c:pt idx="2833" formatCode="General">
                  <c:v>-41.464100000000002</c:v>
                </c:pt>
                <c:pt idx="2834" formatCode="General">
                  <c:v>-41.488100000000003</c:v>
                </c:pt>
                <c:pt idx="2835" formatCode="General">
                  <c:v>-41.497100000000003</c:v>
                </c:pt>
                <c:pt idx="2836" formatCode="General">
                  <c:v>-41.511099999999999</c:v>
                </c:pt>
                <c:pt idx="2837" formatCode="General">
                  <c:v>-41.536099999999998</c:v>
                </c:pt>
                <c:pt idx="2838" formatCode="General">
                  <c:v>-41.571300000000001</c:v>
                </c:pt>
                <c:pt idx="2839" formatCode="General">
                  <c:v>-41.603000000000002</c:v>
                </c:pt>
                <c:pt idx="2840" formatCode="General">
                  <c:v>-41.628300000000003</c:v>
                </c:pt>
                <c:pt idx="2841" formatCode="General">
                  <c:v>-41.682499999999997</c:v>
                </c:pt>
                <c:pt idx="2842" formatCode="General">
                  <c:v>-41.766599999999997</c:v>
                </c:pt>
                <c:pt idx="2843" formatCode="General">
                  <c:v>-41.848799999999997</c:v>
                </c:pt>
                <c:pt idx="2844" formatCode="General">
                  <c:v>-41.942599999999999</c:v>
                </c:pt>
                <c:pt idx="2845" formatCode="General">
                  <c:v>-42.081800000000001</c:v>
                </c:pt>
                <c:pt idx="2846" formatCode="General">
                  <c:v>-42.285299999999999</c:v>
                </c:pt>
                <c:pt idx="2847" formatCode="General">
                  <c:v>-42.560299999999998</c:v>
                </c:pt>
                <c:pt idx="2848" formatCode="General">
                  <c:v>-42.8932</c:v>
                </c:pt>
                <c:pt idx="2849" formatCode="General">
                  <c:v>-43.190600000000003</c:v>
                </c:pt>
                <c:pt idx="2850" formatCode="General">
                  <c:v>-43.316800000000001</c:v>
                </c:pt>
                <c:pt idx="2851" formatCode="General">
                  <c:v>-43.299700000000001</c:v>
                </c:pt>
                <c:pt idx="2852" formatCode="General">
                  <c:v>-43.249899999999997</c:v>
                </c:pt>
                <c:pt idx="2853" formatCode="General">
                  <c:v>-43.305900000000001</c:v>
                </c:pt>
                <c:pt idx="2854" formatCode="General">
                  <c:v>-43.521099999999997</c:v>
                </c:pt>
                <c:pt idx="2855" formatCode="General">
                  <c:v>-43.763199999999998</c:v>
                </c:pt>
                <c:pt idx="2856" formatCode="General">
                  <c:v>-43.995100000000001</c:v>
                </c:pt>
                <c:pt idx="2857" formatCode="General">
                  <c:v>-44.278799999999997</c:v>
                </c:pt>
                <c:pt idx="2858" formatCode="General">
                  <c:v>-44.637999999999998</c:v>
                </c:pt>
                <c:pt idx="2859" formatCode="General">
                  <c:v>-45.070999999999998</c:v>
                </c:pt>
                <c:pt idx="2860" formatCode="General">
                  <c:v>-45.548299999999998</c:v>
                </c:pt>
                <c:pt idx="2861" formatCode="General">
                  <c:v>-46.045299999999997</c:v>
                </c:pt>
                <c:pt idx="2862" formatCode="General">
                  <c:v>-46.5593</c:v>
                </c:pt>
                <c:pt idx="2863" formatCode="General">
                  <c:v>-47.120699999999999</c:v>
                </c:pt>
                <c:pt idx="2864" formatCode="General">
                  <c:v>-47.772500000000001</c:v>
                </c:pt>
                <c:pt idx="2865" formatCode="General">
                  <c:v>-48.531100000000002</c:v>
                </c:pt>
                <c:pt idx="2866" formatCode="General">
                  <c:v>-49.364899999999999</c:v>
                </c:pt>
                <c:pt idx="2867" formatCode="General">
                  <c:v>-50.127299999999998</c:v>
                </c:pt>
                <c:pt idx="2868" formatCode="General">
                  <c:v>-50.765300000000003</c:v>
                </c:pt>
                <c:pt idx="2869" formatCode="General">
                  <c:v>-51.397100000000002</c:v>
                </c:pt>
                <c:pt idx="2870" formatCode="General">
                  <c:v>-52.097799999999999</c:v>
                </c:pt>
                <c:pt idx="2871" formatCode="General">
                  <c:v>-52.885399999999997</c:v>
                </c:pt>
                <c:pt idx="2872" formatCode="General">
                  <c:v>-53.729300000000002</c:v>
                </c:pt>
                <c:pt idx="2873" formatCode="General">
                  <c:v>-54.585099999999997</c:v>
                </c:pt>
                <c:pt idx="2874" formatCode="General">
                  <c:v>-55.420900000000003</c:v>
                </c:pt>
                <c:pt idx="2875" formatCode="General">
                  <c:v>-56.2044</c:v>
                </c:pt>
                <c:pt idx="2876" formatCode="General">
                  <c:v>-56.915500000000002</c:v>
                </c:pt>
                <c:pt idx="2877" formatCode="General">
                  <c:v>-57.556199999999997</c:v>
                </c:pt>
                <c:pt idx="2878" formatCode="General">
                  <c:v>-58.137500000000003</c:v>
                </c:pt>
                <c:pt idx="2879" formatCode="General">
                  <c:v>-58.628100000000003</c:v>
                </c:pt>
                <c:pt idx="2880" formatCode="General">
                  <c:v>-58.999600000000001</c:v>
                </c:pt>
                <c:pt idx="2881" formatCode="General">
                  <c:v>-59.265099999999997</c:v>
                </c:pt>
                <c:pt idx="2882" formatCode="General">
                  <c:v>-59.421500000000002</c:v>
                </c:pt>
                <c:pt idx="2883" formatCode="General">
                  <c:v>-59.446100000000001</c:v>
                </c:pt>
                <c:pt idx="2884" formatCode="General">
                  <c:v>-59.365400000000001</c:v>
                </c:pt>
                <c:pt idx="2885" formatCode="General">
                  <c:v>-59.223500000000001</c:v>
                </c:pt>
                <c:pt idx="2886" formatCode="General">
                  <c:v>-58.9983</c:v>
                </c:pt>
                <c:pt idx="2887" formatCode="General">
                  <c:v>-58.673299999999998</c:v>
                </c:pt>
                <c:pt idx="2888" formatCode="General">
                  <c:v>-58.286200000000001</c:v>
                </c:pt>
                <c:pt idx="2889" formatCode="General">
                  <c:v>-57.853200000000001</c:v>
                </c:pt>
                <c:pt idx="2890" formatCode="General">
                  <c:v>-57.362900000000003</c:v>
                </c:pt>
                <c:pt idx="2891" formatCode="General">
                  <c:v>-56.829300000000003</c:v>
                </c:pt>
                <c:pt idx="2892" formatCode="General">
                  <c:v>-56.2729</c:v>
                </c:pt>
                <c:pt idx="2893" formatCode="General">
                  <c:v>-55.6755</c:v>
                </c:pt>
                <c:pt idx="2894" formatCode="General">
                  <c:v>-55.016800000000003</c:v>
                </c:pt>
                <c:pt idx="2895" formatCode="General">
                  <c:v>-54.296599999999998</c:v>
                </c:pt>
                <c:pt idx="2896" formatCode="General">
                  <c:v>-53.549900000000001</c:v>
                </c:pt>
                <c:pt idx="2897" formatCode="General">
                  <c:v>-52.834499999999998</c:v>
                </c:pt>
                <c:pt idx="2898" formatCode="General">
                  <c:v>-52.168199999999999</c:v>
                </c:pt>
                <c:pt idx="2899" formatCode="General">
                  <c:v>-51.5441</c:v>
                </c:pt>
                <c:pt idx="2900" formatCode="General">
                  <c:v>-50.938099999999999</c:v>
                </c:pt>
                <c:pt idx="2901" formatCode="General">
                  <c:v>-50.338200000000001</c:v>
                </c:pt>
                <c:pt idx="2902" formatCode="General">
                  <c:v>-49.767200000000003</c:v>
                </c:pt>
                <c:pt idx="2903" formatCode="General">
                  <c:v>-49.157699999999998</c:v>
                </c:pt>
                <c:pt idx="2904" formatCode="General">
                  <c:v>-48.386699999999998</c:v>
                </c:pt>
                <c:pt idx="2905" formatCode="General">
                  <c:v>-47.531399999999998</c:v>
                </c:pt>
                <c:pt idx="2906" formatCode="General">
                  <c:v>-46.728400000000001</c:v>
                </c:pt>
                <c:pt idx="2907" formatCode="General">
                  <c:v>-46.020099999999999</c:v>
                </c:pt>
                <c:pt idx="2908" formatCode="General">
                  <c:v>-45.432200000000002</c:v>
                </c:pt>
                <c:pt idx="2909" formatCode="General">
                  <c:v>-44.9621</c:v>
                </c:pt>
                <c:pt idx="2910" formatCode="General">
                  <c:v>-44.608400000000003</c:v>
                </c:pt>
                <c:pt idx="2911" formatCode="General">
                  <c:v>-44.371699999999997</c:v>
                </c:pt>
                <c:pt idx="2912" formatCode="General">
                  <c:v>-44.241300000000003</c:v>
                </c:pt>
                <c:pt idx="2913" formatCode="General">
                  <c:v>-44.204799999999999</c:v>
                </c:pt>
                <c:pt idx="2914" formatCode="General">
                  <c:v>-44.2624</c:v>
                </c:pt>
                <c:pt idx="2915" formatCode="General">
                  <c:v>-44.407299999999999</c:v>
                </c:pt>
                <c:pt idx="2916" formatCode="General">
                  <c:v>-44.622</c:v>
                </c:pt>
                <c:pt idx="2917" formatCode="General">
                  <c:v>-44.896599999999999</c:v>
                </c:pt>
                <c:pt idx="2918" formatCode="General">
                  <c:v>-45.226700000000001</c:v>
                </c:pt>
                <c:pt idx="2919" formatCode="General">
                  <c:v>-45.603900000000003</c:v>
                </c:pt>
                <c:pt idx="2920" formatCode="General">
                  <c:v>-46.011200000000002</c:v>
                </c:pt>
                <c:pt idx="2921" formatCode="General">
                  <c:v>-46.410699999999999</c:v>
                </c:pt>
                <c:pt idx="2922" formatCode="General">
                  <c:v>-46.780099999999997</c:v>
                </c:pt>
                <c:pt idx="2923" formatCode="General">
                  <c:v>-47.125</c:v>
                </c:pt>
                <c:pt idx="2924" formatCode="General">
                  <c:v>-47.3718</c:v>
                </c:pt>
                <c:pt idx="2925" formatCode="General">
                  <c:v>-47.42</c:v>
                </c:pt>
                <c:pt idx="2926" formatCode="General">
                  <c:v>-47.283700000000003</c:v>
                </c:pt>
                <c:pt idx="2927" formatCode="General">
                  <c:v>-47.009900000000002</c:v>
                </c:pt>
                <c:pt idx="2928" formatCode="General">
                  <c:v>-46.630800000000001</c:v>
                </c:pt>
                <c:pt idx="2929" formatCode="General">
                  <c:v>-46.241300000000003</c:v>
                </c:pt>
                <c:pt idx="2930" formatCode="General">
                  <c:v>-45.972000000000001</c:v>
                </c:pt>
                <c:pt idx="2931" formatCode="General">
                  <c:v>-45.709699999999998</c:v>
                </c:pt>
                <c:pt idx="2932" formatCode="General">
                  <c:v>-45.246499999999997</c:v>
                </c:pt>
                <c:pt idx="2933" formatCode="General">
                  <c:v>-44.613999999999997</c:v>
                </c:pt>
                <c:pt idx="2934" formatCode="General">
                  <c:v>-43.875300000000003</c:v>
                </c:pt>
                <c:pt idx="2935" formatCode="General">
                  <c:v>-43.0139</c:v>
                </c:pt>
                <c:pt idx="2936" formatCode="General">
                  <c:v>-42.050699999999999</c:v>
                </c:pt>
                <c:pt idx="2937" formatCode="General">
                  <c:v>-41.043700000000001</c:v>
                </c:pt>
                <c:pt idx="2938" formatCode="General">
                  <c:v>-40.032800000000002</c:v>
                </c:pt>
                <c:pt idx="2939" formatCode="General">
                  <c:v>-39.038800000000002</c:v>
                </c:pt>
                <c:pt idx="2940" formatCode="General">
                  <c:v>-38.059899999999999</c:v>
                </c:pt>
                <c:pt idx="2941" formatCode="General">
                  <c:v>-37.095500000000001</c:v>
                </c:pt>
                <c:pt idx="2942" formatCode="General">
                  <c:v>-36.161999999999999</c:v>
                </c:pt>
                <c:pt idx="2943" formatCode="General">
                  <c:v>-35.277200000000001</c:v>
                </c:pt>
                <c:pt idx="2944" formatCode="General">
                  <c:v>-34.456400000000002</c:v>
                </c:pt>
                <c:pt idx="2945" formatCode="General">
                  <c:v>-33.683700000000002</c:v>
                </c:pt>
                <c:pt idx="2946" formatCode="General">
                  <c:v>-32.909599999999998</c:v>
                </c:pt>
                <c:pt idx="2947" formatCode="General">
                  <c:v>-31.983699999999999</c:v>
                </c:pt>
                <c:pt idx="2948" formatCode="General">
                  <c:v>-30.8325</c:v>
                </c:pt>
                <c:pt idx="2949" formatCode="General">
                  <c:v>-29.585899999999999</c:v>
                </c:pt>
                <c:pt idx="2950" formatCode="General">
                  <c:v>-28.3385</c:v>
                </c:pt>
                <c:pt idx="2951" formatCode="General">
                  <c:v>-27.1142</c:v>
                </c:pt>
                <c:pt idx="2952" formatCode="General">
                  <c:v>-25.947900000000001</c:v>
                </c:pt>
                <c:pt idx="2953" formatCode="General">
                  <c:v>-24.892800000000001</c:v>
                </c:pt>
                <c:pt idx="2954" formatCode="General">
                  <c:v>-24.0672</c:v>
                </c:pt>
                <c:pt idx="2955" formatCode="General">
                  <c:v>-23.459800000000001</c:v>
                </c:pt>
                <c:pt idx="2956" formatCode="General">
                  <c:v>-22.830300000000001</c:v>
                </c:pt>
                <c:pt idx="2957" formatCode="General">
                  <c:v>-22.1051</c:v>
                </c:pt>
                <c:pt idx="2958" formatCode="General">
                  <c:v>-21.375</c:v>
                </c:pt>
                <c:pt idx="2959" formatCode="General">
                  <c:v>-20.682500000000001</c:v>
                </c:pt>
                <c:pt idx="2960" formatCode="General">
                  <c:v>-20.0381</c:v>
                </c:pt>
                <c:pt idx="2961" formatCode="General">
                  <c:v>-19.415700000000001</c:v>
                </c:pt>
                <c:pt idx="2962" formatCode="General">
                  <c:v>-18.792999999999999</c:v>
                </c:pt>
                <c:pt idx="2963" formatCode="General">
                  <c:v>-18.165400000000002</c:v>
                </c:pt>
                <c:pt idx="2964" formatCode="General">
                  <c:v>-17.534099999999999</c:v>
                </c:pt>
                <c:pt idx="2965" formatCode="General">
                  <c:v>-16.902999999999999</c:v>
                </c:pt>
                <c:pt idx="2966" formatCode="General">
                  <c:v>-16.27</c:v>
                </c:pt>
                <c:pt idx="2967" formatCode="General">
                  <c:v>-15.632199999999999</c:v>
                </c:pt>
                <c:pt idx="2968" formatCode="General">
                  <c:v>-14.9894</c:v>
                </c:pt>
                <c:pt idx="2969" formatCode="General">
                  <c:v>-14.336399999999999</c:v>
                </c:pt>
                <c:pt idx="2970" formatCode="General">
                  <c:v>-13.6616</c:v>
                </c:pt>
                <c:pt idx="2971" formatCode="General">
                  <c:v>-12.8667</c:v>
                </c:pt>
                <c:pt idx="2972" formatCode="General">
                  <c:v>-11.832599999999999</c:v>
                </c:pt>
                <c:pt idx="2973" formatCode="General">
                  <c:v>-10.631500000000001</c:v>
                </c:pt>
                <c:pt idx="2974" formatCode="General">
                  <c:v>-9.37866</c:v>
                </c:pt>
                <c:pt idx="2975" formatCode="General">
                  <c:v>-8.1245700000000003</c:v>
                </c:pt>
                <c:pt idx="2976" formatCode="General">
                  <c:v>-6.8963099999999997</c:v>
                </c:pt>
                <c:pt idx="2977" formatCode="General">
                  <c:v>-5.6822800000000004</c:v>
                </c:pt>
                <c:pt idx="2978" formatCode="General">
                  <c:v>-4.4899199999999997</c:v>
                </c:pt>
                <c:pt idx="2979" formatCode="General">
                  <c:v>-3.3384800000000001</c:v>
                </c:pt>
                <c:pt idx="2980" formatCode="General">
                  <c:v>-2.2442799999999998</c:v>
                </c:pt>
                <c:pt idx="2981" formatCode="General">
                  <c:v>-1.2168399999999999</c:v>
                </c:pt>
                <c:pt idx="2982" formatCode="General">
                  <c:v>-0.25098999999999999</c:v>
                </c:pt>
                <c:pt idx="2983" formatCode="General">
                  <c:v>0.66690099999999997</c:v>
                </c:pt>
                <c:pt idx="2984" formatCode="General">
                  <c:v>1.55253</c:v>
                </c:pt>
                <c:pt idx="2985" formatCode="General">
                  <c:v>2.41323</c:v>
                </c:pt>
                <c:pt idx="2986" formatCode="General">
                  <c:v>3.2523399999999998</c:v>
                </c:pt>
                <c:pt idx="2987" formatCode="General">
                  <c:v>4.0853599999999997</c:v>
                </c:pt>
                <c:pt idx="2988" formatCode="General">
                  <c:v>4.9336000000000002</c:v>
                </c:pt>
                <c:pt idx="2989" formatCode="General">
                  <c:v>5.8189700000000002</c:v>
                </c:pt>
                <c:pt idx="2990" formatCode="General">
                  <c:v>6.7653100000000004</c:v>
                </c:pt>
                <c:pt idx="2991" formatCode="General">
                  <c:v>7.7901699999999998</c:v>
                </c:pt>
                <c:pt idx="2992" formatCode="General">
                  <c:v>9.0255700000000001</c:v>
                </c:pt>
                <c:pt idx="2993" formatCode="General">
                  <c:v>10.5977</c:v>
                </c:pt>
                <c:pt idx="2994" formatCode="General">
                  <c:v>12.3964</c:v>
                </c:pt>
                <c:pt idx="2995" formatCode="General">
                  <c:v>14.2995</c:v>
                </c:pt>
                <c:pt idx="2996" formatCode="General">
                  <c:v>16.282399999999999</c:v>
                </c:pt>
                <c:pt idx="2997" formatCode="General">
                  <c:v>18.331800000000001</c:v>
                </c:pt>
                <c:pt idx="2998" formatCode="General">
                  <c:v>20.4434</c:v>
                </c:pt>
                <c:pt idx="2999" formatCode="General">
                  <c:v>22.597100000000001</c:v>
                </c:pt>
                <c:pt idx="3000" formatCode="General">
                  <c:v>24.767499999999998</c:v>
                </c:pt>
                <c:pt idx="3001" formatCode="General">
                  <c:v>26.9374</c:v>
                </c:pt>
                <c:pt idx="3002" formatCode="General">
                  <c:v>29.088200000000001</c:v>
                </c:pt>
                <c:pt idx="3003" formatCode="General">
                  <c:v>31.198499999999999</c:v>
                </c:pt>
                <c:pt idx="3004" formatCode="General">
                  <c:v>33.2498</c:v>
                </c:pt>
                <c:pt idx="3005" formatCode="General">
                  <c:v>35.228200000000001</c:v>
                </c:pt>
                <c:pt idx="3006" formatCode="General">
                  <c:v>37.1098</c:v>
                </c:pt>
                <c:pt idx="3007" formatCode="General">
                  <c:v>38.871699999999997</c:v>
                </c:pt>
                <c:pt idx="3008" formatCode="General">
                  <c:v>40.505400000000002</c:v>
                </c:pt>
                <c:pt idx="3009" formatCode="General">
                  <c:v>42.005800000000001</c:v>
                </c:pt>
                <c:pt idx="3010" formatCode="General">
                  <c:v>43.370800000000003</c:v>
                </c:pt>
                <c:pt idx="3011" formatCode="General">
                  <c:v>44.613500000000002</c:v>
                </c:pt>
                <c:pt idx="3012" formatCode="General">
                  <c:v>45.755000000000003</c:v>
                </c:pt>
                <c:pt idx="3013" formatCode="General">
                  <c:v>46.808599999999998</c:v>
                </c:pt>
                <c:pt idx="3014" formatCode="General">
                  <c:v>47.791600000000003</c:v>
                </c:pt>
                <c:pt idx="3015" formatCode="General">
                  <c:v>48.738</c:v>
                </c:pt>
                <c:pt idx="3016" formatCode="General">
                  <c:v>49.609099999999998</c:v>
                </c:pt>
                <c:pt idx="3017" formatCode="General">
                  <c:v>50.283499999999997</c:v>
                </c:pt>
                <c:pt idx="3018" formatCode="General">
                  <c:v>50.747</c:v>
                </c:pt>
                <c:pt idx="3019" formatCode="General">
                  <c:v>51.060699999999997</c:v>
                </c:pt>
                <c:pt idx="3020" formatCode="General">
                  <c:v>51.195</c:v>
                </c:pt>
                <c:pt idx="3021" formatCode="General">
                  <c:v>51.116799999999998</c:v>
                </c:pt>
                <c:pt idx="3022" formatCode="General">
                  <c:v>50.865200000000002</c:v>
                </c:pt>
                <c:pt idx="3023" formatCode="General">
                  <c:v>50.485500000000002</c:v>
                </c:pt>
                <c:pt idx="3024" formatCode="General">
                  <c:v>50.014400000000002</c:v>
                </c:pt>
                <c:pt idx="3025" formatCode="General">
                  <c:v>49.470599999999997</c:v>
                </c:pt>
                <c:pt idx="3026" formatCode="General">
                  <c:v>48.862299999999998</c:v>
                </c:pt>
                <c:pt idx="3027" formatCode="General">
                  <c:v>48.2027</c:v>
                </c:pt>
                <c:pt idx="3028" formatCode="General">
                  <c:v>47.513199999999998</c:v>
                </c:pt>
                <c:pt idx="3029" formatCode="General">
                  <c:v>46.828899999999997</c:v>
                </c:pt>
                <c:pt idx="3030" formatCode="General">
                  <c:v>46.180500000000002</c:v>
                </c:pt>
                <c:pt idx="3031" formatCode="General">
                  <c:v>45.586100000000002</c:v>
                </c:pt>
                <c:pt idx="3032" formatCode="General">
                  <c:v>45.042499999999997</c:v>
                </c:pt>
                <c:pt idx="3033" formatCode="General">
                  <c:v>44.5441</c:v>
                </c:pt>
                <c:pt idx="3034" formatCode="General">
                  <c:v>44.151200000000003</c:v>
                </c:pt>
                <c:pt idx="3035" formatCode="General">
                  <c:v>43.956299999999999</c:v>
                </c:pt>
                <c:pt idx="3036" formatCode="General">
                  <c:v>44.061199999999999</c:v>
                </c:pt>
                <c:pt idx="3037" formatCode="General">
                  <c:v>44.488399999999999</c:v>
                </c:pt>
                <c:pt idx="3038" formatCode="General">
                  <c:v>45.167499999999997</c:v>
                </c:pt>
                <c:pt idx="3039" formatCode="General">
                  <c:v>46.0809</c:v>
                </c:pt>
                <c:pt idx="3040" formatCode="General">
                  <c:v>47.231499999999997</c:v>
                </c:pt>
                <c:pt idx="3041" formatCode="General">
                  <c:v>48.574300000000001</c:v>
                </c:pt>
                <c:pt idx="3042" formatCode="General">
                  <c:v>50.068100000000001</c:v>
                </c:pt>
                <c:pt idx="3043" formatCode="General">
                  <c:v>51.704900000000002</c:v>
                </c:pt>
                <c:pt idx="3044" formatCode="General">
                  <c:v>53.4803</c:v>
                </c:pt>
                <c:pt idx="3045" formatCode="General">
                  <c:v>55.384799999999998</c:v>
                </c:pt>
                <c:pt idx="3046" formatCode="General">
                  <c:v>57.375700000000002</c:v>
                </c:pt>
                <c:pt idx="3047" formatCode="General">
                  <c:v>59.400799999999997</c:v>
                </c:pt>
                <c:pt idx="3048" formatCode="General">
                  <c:v>61.427900000000001</c:v>
                </c:pt>
                <c:pt idx="3049" formatCode="General">
                  <c:v>63.4238</c:v>
                </c:pt>
                <c:pt idx="3050" formatCode="General">
                  <c:v>65.352500000000006</c:v>
                </c:pt>
                <c:pt idx="3051" formatCode="General">
                  <c:v>67.211399999999998</c:v>
                </c:pt>
                <c:pt idx="3052" formatCode="General">
                  <c:v>69.020399999999995</c:v>
                </c:pt>
                <c:pt idx="3053" formatCode="General">
                  <c:v>70.755600000000001</c:v>
                </c:pt>
                <c:pt idx="3054" formatCode="General">
                  <c:v>72.379400000000004</c:v>
                </c:pt>
                <c:pt idx="3055" formatCode="General">
                  <c:v>73.866600000000005</c:v>
                </c:pt>
                <c:pt idx="3056" formatCode="General">
                  <c:v>75.218299999999999</c:v>
                </c:pt>
                <c:pt idx="3057" formatCode="General">
                  <c:v>76.471999999999994</c:v>
                </c:pt>
                <c:pt idx="3058" formatCode="General">
                  <c:v>77.697000000000003</c:v>
                </c:pt>
                <c:pt idx="3059" formatCode="General">
                  <c:v>78.963399999999993</c:v>
                </c:pt>
                <c:pt idx="3060" formatCode="General">
                  <c:v>80.165999999999997</c:v>
                </c:pt>
                <c:pt idx="3061" formatCode="General">
                  <c:v>81.178600000000003</c:v>
                </c:pt>
                <c:pt idx="3062" formatCode="General">
                  <c:v>82.018900000000002</c:v>
                </c:pt>
                <c:pt idx="3063" formatCode="General">
                  <c:v>82.699100000000001</c:v>
                </c:pt>
                <c:pt idx="3064" formatCode="General">
                  <c:v>83.211799999999997</c:v>
                </c:pt>
                <c:pt idx="3065" formatCode="General">
                  <c:v>83.545100000000005</c:v>
                </c:pt>
                <c:pt idx="3066" formatCode="General">
                  <c:v>83.690399999999997</c:v>
                </c:pt>
                <c:pt idx="3067" formatCode="General">
                  <c:v>83.652100000000004</c:v>
                </c:pt>
                <c:pt idx="3068" formatCode="General">
                  <c:v>83.436400000000006</c:v>
                </c:pt>
                <c:pt idx="3069" formatCode="General">
                  <c:v>83.042699999999996</c:v>
                </c:pt>
                <c:pt idx="3070" formatCode="General">
                  <c:v>82.476699999999994</c:v>
                </c:pt>
                <c:pt idx="3071" formatCode="General">
                  <c:v>81.756200000000007</c:v>
                </c:pt>
                <c:pt idx="3072" formatCode="General">
                  <c:v>80.927099999999996</c:v>
                </c:pt>
                <c:pt idx="3073" formatCode="General">
                  <c:v>80.043000000000006</c:v>
                </c:pt>
                <c:pt idx="3074" formatCode="General">
                  <c:v>79.119399999999999</c:v>
                </c:pt>
                <c:pt idx="3075" formatCode="General">
                  <c:v>78.163799999999995</c:v>
                </c:pt>
                <c:pt idx="3076" formatCode="General">
                  <c:v>77.193299999999994</c:v>
                </c:pt>
                <c:pt idx="3077" formatCode="General">
                  <c:v>76.263300000000001</c:v>
                </c:pt>
                <c:pt idx="3078" formatCode="General">
                  <c:v>75.459000000000003</c:v>
                </c:pt>
                <c:pt idx="3079" formatCode="General">
                  <c:v>74.846699999999998</c:v>
                </c:pt>
                <c:pt idx="3080" formatCode="General">
                  <c:v>74.453699999999998</c:v>
                </c:pt>
                <c:pt idx="3081" formatCode="General">
                  <c:v>74.169499999999999</c:v>
                </c:pt>
                <c:pt idx="3082" formatCode="General">
                  <c:v>73.891900000000007</c:v>
                </c:pt>
                <c:pt idx="3083" formatCode="General">
                  <c:v>73.646299999999997</c:v>
                </c:pt>
                <c:pt idx="3084" formatCode="General">
                  <c:v>73.439700000000002</c:v>
                </c:pt>
                <c:pt idx="3085" formatCode="General">
                  <c:v>73.251000000000005</c:v>
                </c:pt>
                <c:pt idx="3086" formatCode="General">
                  <c:v>73.035600000000002</c:v>
                </c:pt>
                <c:pt idx="3087" formatCode="General">
                  <c:v>72.749600000000001</c:v>
                </c:pt>
                <c:pt idx="3088" formatCode="General">
                  <c:v>72.385999999999996</c:v>
                </c:pt>
                <c:pt idx="3089" formatCode="General">
                  <c:v>71.959999999999994</c:v>
                </c:pt>
                <c:pt idx="3090" formatCode="General">
                  <c:v>71.506900000000002</c:v>
                </c:pt>
                <c:pt idx="3091" formatCode="General">
                  <c:v>71.0642</c:v>
                </c:pt>
                <c:pt idx="3092" formatCode="General">
                  <c:v>70.655900000000003</c:v>
                </c:pt>
                <c:pt idx="3093" formatCode="General">
                  <c:v>70.2928</c:v>
                </c:pt>
                <c:pt idx="3094" formatCode="General">
                  <c:v>69.976200000000006</c:v>
                </c:pt>
                <c:pt idx="3095" formatCode="General">
                  <c:v>69.697299999999998</c:v>
                </c:pt>
                <c:pt idx="3096" formatCode="General">
                  <c:v>69.450100000000006</c:v>
                </c:pt>
                <c:pt idx="3097" formatCode="General">
                  <c:v>69.239699999999999</c:v>
                </c:pt>
                <c:pt idx="3098" formatCode="General">
                  <c:v>69.053399999999996</c:v>
                </c:pt>
                <c:pt idx="3099" formatCode="General">
                  <c:v>68.866299999999995</c:v>
                </c:pt>
                <c:pt idx="3100" formatCode="General">
                  <c:v>68.742199999999997</c:v>
                </c:pt>
                <c:pt idx="3101" formatCode="General">
                  <c:v>68.763099999999994</c:v>
                </c:pt>
                <c:pt idx="3102" formatCode="General">
                  <c:v>68.9495</c:v>
                </c:pt>
                <c:pt idx="3103" formatCode="General">
                  <c:v>69.264600000000002</c:v>
                </c:pt>
                <c:pt idx="3104" formatCode="General">
                  <c:v>69.599000000000004</c:v>
                </c:pt>
                <c:pt idx="3105" formatCode="General">
                  <c:v>69.876199999999997</c:v>
                </c:pt>
                <c:pt idx="3106" formatCode="General">
                  <c:v>70.069999999999993</c:v>
                </c:pt>
                <c:pt idx="3107" formatCode="General">
                  <c:v>70.161900000000003</c:v>
                </c:pt>
                <c:pt idx="3108" formatCode="General">
                  <c:v>70.142499999999998</c:v>
                </c:pt>
                <c:pt idx="3109" formatCode="General">
                  <c:v>70.019499999999994</c:v>
                </c:pt>
                <c:pt idx="3110" formatCode="General">
                  <c:v>69.792000000000002</c:v>
                </c:pt>
                <c:pt idx="3111" formatCode="General">
                  <c:v>69.441400000000002</c:v>
                </c:pt>
                <c:pt idx="3112" formatCode="General">
                  <c:v>68.960300000000004</c:v>
                </c:pt>
                <c:pt idx="3113" formatCode="General">
                  <c:v>68.352000000000004</c:v>
                </c:pt>
                <c:pt idx="3114" formatCode="General">
                  <c:v>67.624099999999999</c:v>
                </c:pt>
                <c:pt idx="3115" formatCode="General">
                  <c:v>66.787300000000002</c:v>
                </c:pt>
                <c:pt idx="3116" formatCode="General">
                  <c:v>65.8536</c:v>
                </c:pt>
                <c:pt idx="3117" formatCode="General">
                  <c:v>64.837199999999996</c:v>
                </c:pt>
                <c:pt idx="3118" formatCode="General">
                  <c:v>63.752000000000002</c:v>
                </c:pt>
                <c:pt idx="3119" formatCode="General">
                  <c:v>62.596800000000002</c:v>
                </c:pt>
                <c:pt idx="3120" formatCode="General">
                  <c:v>61.368899999999996</c:v>
                </c:pt>
                <c:pt idx="3121" formatCode="General">
                  <c:v>60.153599999999997</c:v>
                </c:pt>
                <c:pt idx="3122" formatCode="General">
                  <c:v>59.0366</c:v>
                </c:pt>
                <c:pt idx="3123" formatCode="General">
                  <c:v>58.022500000000001</c:v>
                </c:pt>
                <c:pt idx="3124" formatCode="General">
                  <c:v>57.061700000000002</c:v>
                </c:pt>
                <c:pt idx="3125" formatCode="General">
                  <c:v>56.066000000000003</c:v>
                </c:pt>
                <c:pt idx="3126" formatCode="General">
                  <c:v>55.006300000000003</c:v>
                </c:pt>
                <c:pt idx="3127" formatCode="General">
                  <c:v>53.893900000000002</c:v>
                </c:pt>
                <c:pt idx="3128" formatCode="General">
                  <c:v>52.717300000000002</c:v>
                </c:pt>
                <c:pt idx="3129" formatCode="General">
                  <c:v>51.468899999999998</c:v>
                </c:pt>
                <c:pt idx="3130" formatCode="General">
                  <c:v>50.162399999999998</c:v>
                </c:pt>
                <c:pt idx="3131" formatCode="General">
                  <c:v>48.828499999999998</c:v>
                </c:pt>
                <c:pt idx="3132" formatCode="General">
                  <c:v>47.504800000000003</c:v>
                </c:pt>
                <c:pt idx="3133" formatCode="General">
                  <c:v>46.204099999999997</c:v>
                </c:pt>
                <c:pt idx="3134" formatCode="General">
                  <c:v>44.921199999999999</c:v>
                </c:pt>
                <c:pt idx="3135" formatCode="General">
                  <c:v>43.631300000000003</c:v>
                </c:pt>
                <c:pt idx="3136" formatCode="General">
                  <c:v>42.3142</c:v>
                </c:pt>
                <c:pt idx="3137" formatCode="General">
                  <c:v>40.9758</c:v>
                </c:pt>
                <c:pt idx="3138" formatCode="General">
                  <c:v>39.619799999999998</c:v>
                </c:pt>
                <c:pt idx="3139" formatCode="General">
                  <c:v>38.246200000000002</c:v>
                </c:pt>
                <c:pt idx="3140" formatCode="General">
                  <c:v>36.850499999999997</c:v>
                </c:pt>
                <c:pt idx="3141" formatCode="General">
                  <c:v>35.424100000000003</c:v>
                </c:pt>
                <c:pt idx="3142" formatCode="General">
                  <c:v>33.942300000000003</c:v>
                </c:pt>
                <c:pt idx="3143" formatCode="General">
                  <c:v>32.427799999999998</c:v>
                </c:pt>
                <c:pt idx="3144" formatCode="General">
                  <c:v>30.984400000000001</c:v>
                </c:pt>
                <c:pt idx="3145" formatCode="General">
                  <c:v>29.678999999999998</c:v>
                </c:pt>
                <c:pt idx="3146" formatCode="General">
                  <c:v>28.522400000000001</c:v>
                </c:pt>
                <c:pt idx="3147" formatCode="General">
                  <c:v>27.446899999999999</c:v>
                </c:pt>
                <c:pt idx="3148" formatCode="General">
                  <c:v>26.374500000000001</c:v>
                </c:pt>
                <c:pt idx="3149" formatCode="General">
                  <c:v>25.3064</c:v>
                </c:pt>
                <c:pt idx="3150" formatCode="General">
                  <c:v>24.254200000000001</c:v>
                </c:pt>
                <c:pt idx="3151" formatCode="General">
                  <c:v>23.2286</c:v>
                </c:pt>
                <c:pt idx="3152" formatCode="General">
                  <c:v>22.223400000000002</c:v>
                </c:pt>
                <c:pt idx="3153" formatCode="General">
                  <c:v>21.219000000000001</c:v>
                </c:pt>
                <c:pt idx="3154" formatCode="General">
                  <c:v>20.1889</c:v>
                </c:pt>
                <c:pt idx="3155" formatCode="General">
                  <c:v>19.109100000000002</c:v>
                </c:pt>
                <c:pt idx="3156" formatCode="General">
                  <c:v>17.970099999999999</c:v>
                </c:pt>
                <c:pt idx="3157" formatCode="General">
                  <c:v>16.7822</c:v>
                </c:pt>
                <c:pt idx="3158" formatCode="General">
                  <c:v>15.578099999999999</c:v>
                </c:pt>
                <c:pt idx="3159" formatCode="General">
                  <c:v>14.3878</c:v>
                </c:pt>
                <c:pt idx="3160" formatCode="General">
                  <c:v>13.2281</c:v>
                </c:pt>
                <c:pt idx="3161" formatCode="General">
                  <c:v>12.0838</c:v>
                </c:pt>
                <c:pt idx="3162" formatCode="General">
                  <c:v>10.928599999999999</c:v>
                </c:pt>
                <c:pt idx="3163" formatCode="General">
                  <c:v>9.7415599999999998</c:v>
                </c:pt>
                <c:pt idx="3164" formatCode="General">
                  <c:v>8.5113099999999999</c:v>
                </c:pt>
                <c:pt idx="3165" formatCode="General">
                  <c:v>7.2456100000000001</c:v>
                </c:pt>
                <c:pt idx="3166" formatCode="General">
                  <c:v>5.9423700000000004</c:v>
                </c:pt>
                <c:pt idx="3167" formatCode="General">
                  <c:v>4.5987200000000001</c:v>
                </c:pt>
                <c:pt idx="3168" formatCode="General">
                  <c:v>3.29854</c:v>
                </c:pt>
                <c:pt idx="3169" formatCode="General">
                  <c:v>2.1194099999999998</c:v>
                </c:pt>
                <c:pt idx="3170" formatCode="General">
                  <c:v>1.04118</c:v>
                </c:pt>
                <c:pt idx="3171" formatCode="General">
                  <c:v>2.46053E-2</c:v>
                </c:pt>
                <c:pt idx="3172" formatCode="General">
                  <c:v>-0.97108000000000005</c:v>
                </c:pt>
                <c:pt idx="3173" formatCode="General">
                  <c:v>-1.96343</c:v>
                </c:pt>
                <c:pt idx="3174" formatCode="General">
                  <c:v>-2.9525999999999999</c:v>
                </c:pt>
                <c:pt idx="3175" formatCode="General">
                  <c:v>-3.9402499999999998</c:v>
                </c:pt>
                <c:pt idx="3176" formatCode="General">
                  <c:v>-4.9289100000000001</c:v>
                </c:pt>
                <c:pt idx="3177" formatCode="General">
                  <c:v>-5.9233200000000004</c:v>
                </c:pt>
                <c:pt idx="3178" formatCode="General">
                  <c:v>-6.9372800000000003</c:v>
                </c:pt>
                <c:pt idx="3179" formatCode="General">
                  <c:v>-7.9904299999999999</c:v>
                </c:pt>
                <c:pt idx="3180" formatCode="General">
                  <c:v>-9.0903399999999994</c:v>
                </c:pt>
                <c:pt idx="3181" formatCode="General">
                  <c:v>-10.234500000000001</c:v>
                </c:pt>
                <c:pt idx="3182" formatCode="General">
                  <c:v>-11.404</c:v>
                </c:pt>
                <c:pt idx="3183" formatCode="General">
                  <c:v>-12.570600000000001</c:v>
                </c:pt>
                <c:pt idx="3184" formatCode="General">
                  <c:v>-13.7067</c:v>
                </c:pt>
                <c:pt idx="3185" formatCode="General">
                  <c:v>-14.796200000000001</c:v>
                </c:pt>
                <c:pt idx="3186" formatCode="General">
                  <c:v>-15.840299999999999</c:v>
                </c:pt>
                <c:pt idx="3187" formatCode="General">
                  <c:v>-16.826899999999998</c:v>
                </c:pt>
                <c:pt idx="3188" formatCode="General">
                  <c:v>-17.7484</c:v>
                </c:pt>
                <c:pt idx="3189" formatCode="General">
                  <c:v>-18.650300000000001</c:v>
                </c:pt>
                <c:pt idx="3190" formatCode="General">
                  <c:v>-19.540099999999999</c:v>
                </c:pt>
                <c:pt idx="3191" formatCode="General">
                  <c:v>-20.333500000000001</c:v>
                </c:pt>
                <c:pt idx="3192" formatCode="General">
                  <c:v>-21.023099999999999</c:v>
                </c:pt>
                <c:pt idx="3193" formatCode="General">
                  <c:v>-21.6769</c:v>
                </c:pt>
                <c:pt idx="3194" formatCode="General">
                  <c:v>-22.3338</c:v>
                </c:pt>
                <c:pt idx="3195" formatCode="General">
                  <c:v>-23.010999999999999</c:v>
                </c:pt>
                <c:pt idx="3196" formatCode="General">
                  <c:v>-23.699300000000001</c:v>
                </c:pt>
                <c:pt idx="3197" formatCode="General">
                  <c:v>-24.4009</c:v>
                </c:pt>
                <c:pt idx="3198" formatCode="General">
                  <c:v>-25.1447</c:v>
                </c:pt>
                <c:pt idx="3199" formatCode="General">
                  <c:v>-25.947199999999999</c:v>
                </c:pt>
                <c:pt idx="3200" formatCode="General">
                  <c:v>-26.8095</c:v>
                </c:pt>
                <c:pt idx="3201" formatCode="General">
                  <c:v>-27.701599999999999</c:v>
                </c:pt>
                <c:pt idx="3202" formatCode="General">
                  <c:v>-28.5914</c:v>
                </c:pt>
                <c:pt idx="3203" formatCode="General">
                  <c:v>-29.482700000000001</c:v>
                </c:pt>
                <c:pt idx="3204" formatCode="General">
                  <c:v>-30.385100000000001</c:v>
                </c:pt>
                <c:pt idx="3205" formatCode="General">
                  <c:v>-31.308399999999999</c:v>
                </c:pt>
                <c:pt idx="3206" formatCode="General">
                  <c:v>-32.253300000000003</c:v>
                </c:pt>
                <c:pt idx="3207" formatCode="General">
                  <c:v>-33.212800000000001</c:v>
                </c:pt>
                <c:pt idx="3208" formatCode="General">
                  <c:v>-34.198099999999997</c:v>
                </c:pt>
                <c:pt idx="3209" formatCode="General">
                  <c:v>-35.222200000000001</c:v>
                </c:pt>
                <c:pt idx="3210" formatCode="General">
                  <c:v>-36.2834</c:v>
                </c:pt>
                <c:pt idx="3211" formatCode="General">
                  <c:v>-37.374899999999997</c:v>
                </c:pt>
                <c:pt idx="3212" formatCode="General">
                  <c:v>-38.484200000000001</c:v>
                </c:pt>
                <c:pt idx="3213" formatCode="General">
                  <c:v>-39.6175</c:v>
                </c:pt>
                <c:pt idx="3214" formatCode="General">
                  <c:v>-40.785800000000002</c:v>
                </c:pt>
                <c:pt idx="3215" formatCode="General">
                  <c:v>-41.884399999999999</c:v>
                </c:pt>
                <c:pt idx="3216" formatCode="General">
                  <c:v>-42.819200000000002</c:v>
                </c:pt>
                <c:pt idx="3217" formatCode="General">
                  <c:v>-43.633499999999998</c:v>
                </c:pt>
                <c:pt idx="3218" formatCode="General">
                  <c:v>-44.369199999999999</c:v>
                </c:pt>
                <c:pt idx="3219" formatCode="General">
                  <c:v>-45.041400000000003</c:v>
                </c:pt>
                <c:pt idx="3220" formatCode="General">
                  <c:v>-45.766500000000001</c:v>
                </c:pt>
                <c:pt idx="3221" formatCode="General">
                  <c:v>-46.673000000000002</c:v>
                </c:pt>
                <c:pt idx="3222" formatCode="General">
                  <c:v>-47.615900000000003</c:v>
                </c:pt>
                <c:pt idx="3223" formatCode="General">
                  <c:v>-48.428800000000003</c:v>
                </c:pt>
                <c:pt idx="3224" formatCode="General">
                  <c:v>-49.113500000000002</c:v>
                </c:pt>
                <c:pt idx="3225" formatCode="General">
                  <c:v>-49.705599999999997</c:v>
                </c:pt>
                <c:pt idx="3226" formatCode="General">
                  <c:v>-50.259500000000003</c:v>
                </c:pt>
                <c:pt idx="3227" formatCode="General">
                  <c:v>-50.792099999999998</c:v>
                </c:pt>
                <c:pt idx="3228" formatCode="General">
                  <c:v>-51.295699999999997</c:v>
                </c:pt>
                <c:pt idx="3229" formatCode="General">
                  <c:v>-51.756100000000004</c:v>
                </c:pt>
                <c:pt idx="3230" formatCode="General">
                  <c:v>-52.157699999999998</c:v>
                </c:pt>
                <c:pt idx="3231" formatCode="General">
                  <c:v>-52.4908</c:v>
                </c:pt>
                <c:pt idx="3232" formatCode="General">
                  <c:v>-52.763800000000003</c:v>
                </c:pt>
                <c:pt idx="3233" formatCode="General">
                  <c:v>-53.002400000000002</c:v>
                </c:pt>
                <c:pt idx="3234" formatCode="General">
                  <c:v>-53.194800000000001</c:v>
                </c:pt>
                <c:pt idx="3235" formatCode="General">
                  <c:v>-53.316800000000001</c:v>
                </c:pt>
                <c:pt idx="3236" formatCode="General">
                  <c:v>-53.369700000000002</c:v>
                </c:pt>
                <c:pt idx="3237" formatCode="General">
                  <c:v>-53.311500000000002</c:v>
                </c:pt>
                <c:pt idx="3238" formatCode="General">
                  <c:v>-53.030900000000003</c:v>
                </c:pt>
                <c:pt idx="3239" formatCode="General">
                  <c:v>-52.533099999999997</c:v>
                </c:pt>
                <c:pt idx="3240" formatCode="General">
                  <c:v>-51.932699999999997</c:v>
                </c:pt>
                <c:pt idx="3241" formatCode="General">
                  <c:v>-51.308799999999998</c:v>
                </c:pt>
                <c:pt idx="3242" formatCode="General">
                  <c:v>-50.728099999999998</c:v>
                </c:pt>
                <c:pt idx="3243" formatCode="General">
                  <c:v>-50.316600000000001</c:v>
                </c:pt>
                <c:pt idx="3244" formatCode="General">
                  <c:v>-50.108499999999999</c:v>
                </c:pt>
                <c:pt idx="3245" formatCode="General">
                  <c:v>-49.953099999999999</c:v>
                </c:pt>
                <c:pt idx="3246" formatCode="General">
                  <c:v>-49.792200000000001</c:v>
                </c:pt>
                <c:pt idx="3247" formatCode="General">
                  <c:v>-49.670699999999997</c:v>
                </c:pt>
                <c:pt idx="3248" formatCode="General">
                  <c:v>-49.6417</c:v>
                </c:pt>
                <c:pt idx="3249" formatCode="General">
                  <c:v>-49.743600000000001</c:v>
                </c:pt>
                <c:pt idx="3250" formatCode="General">
                  <c:v>-49.962000000000003</c:v>
                </c:pt>
                <c:pt idx="3251" formatCode="General">
                  <c:v>-50.292000000000002</c:v>
                </c:pt>
                <c:pt idx="3252" formatCode="General">
                  <c:v>-50.752000000000002</c:v>
                </c:pt>
                <c:pt idx="3253" formatCode="General">
                  <c:v>-51.323</c:v>
                </c:pt>
                <c:pt idx="3254" formatCode="General">
                  <c:v>-51.9619</c:v>
                </c:pt>
                <c:pt idx="3255" formatCode="General">
                  <c:v>-52.641300000000001</c:v>
                </c:pt>
                <c:pt idx="3256" formatCode="General">
                  <c:v>-53.346600000000002</c:v>
                </c:pt>
                <c:pt idx="3257" formatCode="General">
                  <c:v>-54.0854</c:v>
                </c:pt>
                <c:pt idx="3258" formatCode="General">
                  <c:v>-54.857500000000002</c:v>
                </c:pt>
                <c:pt idx="3259" formatCode="General">
                  <c:v>-55.643900000000002</c:v>
                </c:pt>
                <c:pt idx="3260" formatCode="General">
                  <c:v>-56.434699999999999</c:v>
                </c:pt>
                <c:pt idx="3261" formatCode="General">
                  <c:v>-57.222000000000001</c:v>
                </c:pt>
                <c:pt idx="3262" formatCode="General">
                  <c:v>-57.873600000000003</c:v>
                </c:pt>
                <c:pt idx="3263" formatCode="General">
                  <c:v>-58.273000000000003</c:v>
                </c:pt>
                <c:pt idx="3264" formatCode="General">
                  <c:v>-58.4681</c:v>
                </c:pt>
                <c:pt idx="3265" formatCode="General">
                  <c:v>-58.522199999999998</c:v>
                </c:pt>
                <c:pt idx="3266" formatCode="General">
                  <c:v>-58.478499999999997</c:v>
                </c:pt>
                <c:pt idx="3267" formatCode="General">
                  <c:v>-58.344499999999996</c:v>
                </c:pt>
                <c:pt idx="3268" formatCode="General">
                  <c:v>-58.106099999999998</c:v>
                </c:pt>
                <c:pt idx="3269" formatCode="General">
                  <c:v>-57.769799999999996</c:v>
                </c:pt>
                <c:pt idx="3270" formatCode="General">
                  <c:v>-57.3354</c:v>
                </c:pt>
                <c:pt idx="3271" formatCode="General">
                  <c:v>-56.7742</c:v>
                </c:pt>
                <c:pt idx="3272" formatCode="General">
                  <c:v>-56.065800000000003</c:v>
                </c:pt>
                <c:pt idx="3273" formatCode="General">
                  <c:v>-55.213500000000003</c:v>
                </c:pt>
                <c:pt idx="3274" formatCode="General">
                  <c:v>-54.252400000000002</c:v>
                </c:pt>
                <c:pt idx="3275" formatCode="General">
                  <c:v>-53.230400000000003</c:v>
                </c:pt>
                <c:pt idx="3276" formatCode="General">
                  <c:v>-52.197099999999999</c:v>
                </c:pt>
                <c:pt idx="3277" formatCode="General">
                  <c:v>-51.198399999999999</c:v>
                </c:pt>
                <c:pt idx="3278" formatCode="General">
                  <c:v>-50.2575</c:v>
                </c:pt>
                <c:pt idx="3279" formatCode="General">
                  <c:v>-49.411999999999999</c:v>
                </c:pt>
                <c:pt idx="3280" formatCode="General">
                  <c:v>-48.706600000000002</c:v>
                </c:pt>
                <c:pt idx="3281" formatCode="General">
                  <c:v>-48.070099999999996</c:v>
                </c:pt>
                <c:pt idx="3282" formatCode="General">
                  <c:v>-47.408900000000003</c:v>
                </c:pt>
                <c:pt idx="3283" formatCode="General">
                  <c:v>-46.781500000000001</c:v>
                </c:pt>
                <c:pt idx="3284" formatCode="General">
                  <c:v>-46.2652</c:v>
                </c:pt>
                <c:pt idx="3285" formatCode="General">
                  <c:v>-45.896099999999997</c:v>
                </c:pt>
                <c:pt idx="3286" formatCode="General">
                  <c:v>-45.703800000000001</c:v>
                </c:pt>
                <c:pt idx="3287" formatCode="General">
                  <c:v>-45.700699999999998</c:v>
                </c:pt>
                <c:pt idx="3288" formatCode="General">
                  <c:v>-45.878100000000003</c:v>
                </c:pt>
                <c:pt idx="3289" formatCode="General">
                  <c:v>-46.217799999999997</c:v>
                </c:pt>
                <c:pt idx="3290" formatCode="General">
                  <c:v>-46.705500000000001</c:v>
                </c:pt>
                <c:pt idx="3291" formatCode="General">
                  <c:v>-47.316699999999997</c:v>
                </c:pt>
                <c:pt idx="3292" formatCode="General">
                  <c:v>-48.014899999999997</c:v>
                </c:pt>
                <c:pt idx="3293" formatCode="General">
                  <c:v>-48.759500000000003</c:v>
                </c:pt>
                <c:pt idx="3294" formatCode="General">
                  <c:v>-49.515599999999999</c:v>
                </c:pt>
                <c:pt idx="3295" formatCode="General">
                  <c:v>-50.273400000000002</c:v>
                </c:pt>
                <c:pt idx="3296" formatCode="General">
                  <c:v>-51.029899999999998</c:v>
                </c:pt>
                <c:pt idx="3297" formatCode="General">
                  <c:v>-51.766199999999998</c:v>
                </c:pt>
                <c:pt idx="3298" formatCode="General">
                  <c:v>-52.460500000000003</c:v>
                </c:pt>
                <c:pt idx="3299" formatCode="General">
                  <c:v>-53.090699999999998</c:v>
                </c:pt>
                <c:pt idx="3300" formatCode="General">
                  <c:v>-53.634</c:v>
                </c:pt>
                <c:pt idx="3301" formatCode="General">
                  <c:v>-54.0715</c:v>
                </c:pt>
                <c:pt idx="3302" formatCode="General">
                  <c:v>-54.401200000000003</c:v>
                </c:pt>
                <c:pt idx="3303" formatCode="General">
                  <c:v>-54.634999999999998</c:v>
                </c:pt>
                <c:pt idx="3304" formatCode="General">
                  <c:v>-54.8065</c:v>
                </c:pt>
                <c:pt idx="3305" formatCode="General">
                  <c:v>-54.880699999999997</c:v>
                </c:pt>
                <c:pt idx="3306" formatCode="General">
                  <c:v>-54.732399999999998</c:v>
                </c:pt>
                <c:pt idx="3307" formatCode="General">
                  <c:v>-54.367199999999997</c:v>
                </c:pt>
                <c:pt idx="3308" formatCode="General">
                  <c:v>-53.880200000000002</c:v>
                </c:pt>
                <c:pt idx="3309" formatCode="General">
                  <c:v>-53.331800000000001</c:v>
                </c:pt>
                <c:pt idx="3310" formatCode="General">
                  <c:v>-52.760800000000003</c:v>
                </c:pt>
                <c:pt idx="3311" formatCode="General">
                  <c:v>-52.169899999999998</c:v>
                </c:pt>
                <c:pt idx="3312" formatCode="General">
                  <c:v>-51.558999999999997</c:v>
                </c:pt>
                <c:pt idx="3313" formatCode="General">
                  <c:v>-50.932600000000001</c:v>
                </c:pt>
                <c:pt idx="3314" formatCode="General">
                  <c:v>-50.301900000000003</c:v>
                </c:pt>
                <c:pt idx="3315" formatCode="General">
                  <c:v>-49.682400000000001</c:v>
                </c:pt>
                <c:pt idx="3316" formatCode="General">
                  <c:v>-49.0886</c:v>
                </c:pt>
                <c:pt idx="3317" formatCode="General">
                  <c:v>-48.524700000000003</c:v>
                </c:pt>
                <c:pt idx="3318" formatCode="General">
                  <c:v>-47.972200000000001</c:v>
                </c:pt>
                <c:pt idx="3319" formatCode="General">
                  <c:v>-47.420200000000001</c:v>
                </c:pt>
                <c:pt idx="3320" formatCode="General">
                  <c:v>-46.874499999999998</c:v>
                </c:pt>
                <c:pt idx="3321" formatCode="General">
                  <c:v>-46.342599999999997</c:v>
                </c:pt>
                <c:pt idx="3322" formatCode="General">
                  <c:v>-45.833300000000001</c:v>
                </c:pt>
                <c:pt idx="3323" formatCode="General">
                  <c:v>-45.372900000000001</c:v>
                </c:pt>
                <c:pt idx="3324" formatCode="General">
                  <c:v>-44.9465</c:v>
                </c:pt>
                <c:pt idx="3325" formatCode="General">
                  <c:v>-44.442999999999998</c:v>
                </c:pt>
                <c:pt idx="3326" formatCode="General">
                  <c:v>-43.9039</c:v>
                </c:pt>
                <c:pt idx="3327" formatCode="General">
                  <c:v>-43.523299999999999</c:v>
                </c:pt>
                <c:pt idx="3328" formatCode="General">
                  <c:v>-43.218400000000003</c:v>
                </c:pt>
                <c:pt idx="3329" formatCode="General">
                  <c:v>-42.804600000000001</c:v>
                </c:pt>
                <c:pt idx="3330" formatCode="General">
                  <c:v>-42.324399999999997</c:v>
                </c:pt>
                <c:pt idx="3331" formatCode="General">
                  <c:v>-41.840899999999998</c:v>
                </c:pt>
                <c:pt idx="3332" formatCode="General">
                  <c:v>-41.3489</c:v>
                </c:pt>
                <c:pt idx="3333" formatCode="General">
                  <c:v>-40.833399999999997</c:v>
                </c:pt>
                <c:pt idx="3334" formatCode="General">
                  <c:v>-40.274999999999999</c:v>
                </c:pt>
                <c:pt idx="3335" formatCode="General">
                  <c:v>-39.691299999999998</c:v>
                </c:pt>
                <c:pt idx="3336" formatCode="General">
                  <c:v>-39.110900000000001</c:v>
                </c:pt>
                <c:pt idx="3337" formatCode="General">
                  <c:v>-38.539099999999998</c:v>
                </c:pt>
                <c:pt idx="3338" formatCode="General">
                  <c:v>-37.985799999999998</c:v>
                </c:pt>
                <c:pt idx="3339" formatCode="General">
                  <c:v>-37.4709</c:v>
                </c:pt>
                <c:pt idx="3340" formatCode="General">
                  <c:v>-36.988100000000003</c:v>
                </c:pt>
                <c:pt idx="3341" formatCode="General">
                  <c:v>-36.509599999999999</c:v>
                </c:pt>
                <c:pt idx="3342" formatCode="General">
                  <c:v>-36.0139</c:v>
                </c:pt>
                <c:pt idx="3343" formatCode="General">
                  <c:v>-35.483699999999999</c:v>
                </c:pt>
                <c:pt idx="3344" formatCode="General">
                  <c:v>-34.900500000000001</c:v>
                </c:pt>
                <c:pt idx="3345" formatCode="General">
                  <c:v>-34.270099999999999</c:v>
                </c:pt>
                <c:pt idx="3346" formatCode="General">
                  <c:v>-33.6357</c:v>
                </c:pt>
                <c:pt idx="3347" formatCode="General">
                  <c:v>-32.929600000000001</c:v>
                </c:pt>
                <c:pt idx="3348" formatCode="General">
                  <c:v>-32.0197</c:v>
                </c:pt>
                <c:pt idx="3349" formatCode="General">
                  <c:v>-30.947299999999998</c:v>
                </c:pt>
                <c:pt idx="3350" formatCode="General">
                  <c:v>-29.8033</c:v>
                </c:pt>
                <c:pt idx="3351" formatCode="General">
                  <c:v>-28.6129</c:v>
                </c:pt>
                <c:pt idx="3352" formatCode="General">
                  <c:v>-27.401</c:v>
                </c:pt>
                <c:pt idx="3353" formatCode="General">
                  <c:v>-26.186499999999999</c:v>
                </c:pt>
                <c:pt idx="3354" formatCode="General">
                  <c:v>-24.988099999999999</c:v>
                </c:pt>
                <c:pt idx="3355" formatCode="General">
                  <c:v>-23.820599999999999</c:v>
                </c:pt>
                <c:pt idx="3356" formatCode="General">
                  <c:v>-22.686699999999998</c:v>
                </c:pt>
                <c:pt idx="3357" formatCode="General">
                  <c:v>-21.582899999999999</c:v>
                </c:pt>
                <c:pt idx="3358" formatCode="General">
                  <c:v>-20.503799999999998</c:v>
                </c:pt>
                <c:pt idx="3359" formatCode="General">
                  <c:v>-19.452400000000001</c:v>
                </c:pt>
                <c:pt idx="3360" formatCode="General">
                  <c:v>-18.444400000000002</c:v>
                </c:pt>
                <c:pt idx="3361" formatCode="General">
                  <c:v>-17.497499999999999</c:v>
                </c:pt>
                <c:pt idx="3362" formatCode="General">
                  <c:v>-16.6252</c:v>
                </c:pt>
                <c:pt idx="3363" formatCode="General">
                  <c:v>-15.815300000000001</c:v>
                </c:pt>
                <c:pt idx="3364" formatCode="General">
                  <c:v>-15.054500000000001</c:v>
                </c:pt>
                <c:pt idx="3365" formatCode="General">
                  <c:v>-14.3485</c:v>
                </c:pt>
                <c:pt idx="3366" formatCode="General">
                  <c:v>-13.713200000000001</c:v>
                </c:pt>
                <c:pt idx="3367" formatCode="General">
                  <c:v>-13.1686</c:v>
                </c:pt>
                <c:pt idx="3368" formatCode="General">
                  <c:v>-12.6296</c:v>
                </c:pt>
                <c:pt idx="3369" formatCode="General">
                  <c:v>-11.983000000000001</c:v>
                </c:pt>
                <c:pt idx="3370" formatCode="General">
                  <c:v>-11.2737</c:v>
                </c:pt>
                <c:pt idx="3371" formatCode="General">
                  <c:v>-10.5671</c:v>
                </c:pt>
                <c:pt idx="3372" formatCode="General">
                  <c:v>-9.86585</c:v>
                </c:pt>
                <c:pt idx="3373" formatCode="General">
                  <c:v>-9.1633700000000005</c:v>
                </c:pt>
                <c:pt idx="3374" formatCode="General">
                  <c:v>-8.4451400000000003</c:v>
                </c:pt>
                <c:pt idx="3375" formatCode="General">
                  <c:v>-7.6893399999999996</c:v>
                </c:pt>
                <c:pt idx="3376" formatCode="General">
                  <c:v>-6.8784999999999998</c:v>
                </c:pt>
                <c:pt idx="3377" formatCode="General">
                  <c:v>-6.0226699999999997</c:v>
                </c:pt>
                <c:pt idx="3378" formatCode="General">
                  <c:v>-5.13131</c:v>
                </c:pt>
                <c:pt idx="3379" formatCode="General">
                  <c:v>-4.1976399999999998</c:v>
                </c:pt>
                <c:pt idx="3380" formatCode="General">
                  <c:v>-3.2376100000000001</c:v>
                </c:pt>
                <c:pt idx="3381" formatCode="General">
                  <c:v>-2.2845499999999999</c:v>
                </c:pt>
                <c:pt idx="3382" formatCode="General">
                  <c:v>-1.35223</c:v>
                </c:pt>
                <c:pt idx="3383" formatCode="General">
                  <c:v>-0.442969</c:v>
                </c:pt>
                <c:pt idx="3384" formatCode="General">
                  <c:v>0.44206400000000001</c:v>
                </c:pt>
                <c:pt idx="3385" formatCode="General">
                  <c:v>1.3017300000000001</c:v>
                </c:pt>
                <c:pt idx="3386" formatCode="General">
                  <c:v>2.1331500000000001</c:v>
                </c:pt>
                <c:pt idx="3387" formatCode="General">
                  <c:v>2.9313600000000002</c:v>
                </c:pt>
                <c:pt idx="3388" formatCode="General">
                  <c:v>3.6909299999999998</c:v>
                </c:pt>
                <c:pt idx="3389" formatCode="General">
                  <c:v>4.4072100000000001</c:v>
                </c:pt>
                <c:pt idx="3390" formatCode="General">
                  <c:v>5.10785</c:v>
                </c:pt>
                <c:pt idx="3391" formatCode="General">
                  <c:v>5.9524999999999997</c:v>
                </c:pt>
                <c:pt idx="3392" formatCode="General">
                  <c:v>7.0286999999999997</c:v>
                </c:pt>
                <c:pt idx="3393" formatCode="General">
                  <c:v>8.2369800000000009</c:v>
                </c:pt>
                <c:pt idx="3394" formatCode="General">
                  <c:v>9.5026299999999999</c:v>
                </c:pt>
                <c:pt idx="3395" formatCode="General">
                  <c:v>10.798400000000001</c:v>
                </c:pt>
                <c:pt idx="3396" formatCode="General">
                  <c:v>12.117800000000001</c:v>
                </c:pt>
                <c:pt idx="3397" formatCode="General">
                  <c:v>13.458</c:v>
                </c:pt>
                <c:pt idx="3398" formatCode="General">
                  <c:v>14.8002</c:v>
                </c:pt>
                <c:pt idx="3399" formatCode="General">
                  <c:v>16.1311</c:v>
                </c:pt>
                <c:pt idx="3400" formatCode="General">
                  <c:v>17.45</c:v>
                </c:pt>
                <c:pt idx="3401" formatCode="General">
                  <c:v>18.749600000000001</c:v>
                </c:pt>
                <c:pt idx="3402" formatCode="General">
                  <c:v>20.017199999999999</c:v>
                </c:pt>
                <c:pt idx="3403" formatCode="General">
                  <c:v>21.242999999999999</c:v>
                </c:pt>
                <c:pt idx="3404" formatCode="General">
                  <c:v>22.422499999999999</c:v>
                </c:pt>
                <c:pt idx="3405" formatCode="General">
                  <c:v>23.561800000000002</c:v>
                </c:pt>
                <c:pt idx="3406" formatCode="General">
                  <c:v>24.655999999999999</c:v>
                </c:pt>
                <c:pt idx="3407" formatCode="General">
                  <c:v>25.683700000000002</c:v>
                </c:pt>
                <c:pt idx="3408" formatCode="General">
                  <c:v>26.614599999999999</c:v>
                </c:pt>
                <c:pt idx="3409" formatCode="General">
                  <c:v>27.4222</c:v>
                </c:pt>
                <c:pt idx="3410" formatCode="General">
                  <c:v>28.0901</c:v>
                </c:pt>
                <c:pt idx="3411" formatCode="General">
                  <c:v>28.648700000000002</c:v>
                </c:pt>
                <c:pt idx="3412" formatCode="General">
                  <c:v>29.232700000000001</c:v>
                </c:pt>
                <c:pt idx="3413" formatCode="General">
                  <c:v>29.897400000000001</c:v>
                </c:pt>
                <c:pt idx="3414" formatCode="General">
                  <c:v>30.569800000000001</c:v>
                </c:pt>
                <c:pt idx="3415" formatCode="General">
                  <c:v>31.185600000000001</c:v>
                </c:pt>
                <c:pt idx="3416" formatCode="General">
                  <c:v>31.706499999999998</c:v>
                </c:pt>
                <c:pt idx="3417" formatCode="General">
                  <c:v>32.136899999999997</c:v>
                </c:pt>
                <c:pt idx="3418" formatCode="General">
                  <c:v>32.487000000000002</c:v>
                </c:pt>
                <c:pt idx="3419" formatCode="General">
                  <c:v>32.751600000000003</c:v>
                </c:pt>
                <c:pt idx="3420" formatCode="General">
                  <c:v>32.937199999999997</c:v>
                </c:pt>
                <c:pt idx="3421" formatCode="General">
                  <c:v>33.062899999999999</c:v>
                </c:pt>
                <c:pt idx="3422" formatCode="General">
                  <c:v>33.146299999999997</c:v>
                </c:pt>
                <c:pt idx="3423" formatCode="General">
                  <c:v>33.198799999999999</c:v>
                </c:pt>
                <c:pt idx="3424" formatCode="General">
                  <c:v>33.205599999999997</c:v>
                </c:pt>
                <c:pt idx="3425" formatCode="General">
                  <c:v>33.152299999999997</c:v>
                </c:pt>
                <c:pt idx="3426" formatCode="General">
                  <c:v>33.0458</c:v>
                </c:pt>
                <c:pt idx="3427" formatCode="General">
                  <c:v>32.909700000000001</c:v>
                </c:pt>
                <c:pt idx="3428" formatCode="General">
                  <c:v>32.777999999999999</c:v>
                </c:pt>
                <c:pt idx="3429" formatCode="General">
                  <c:v>32.665399999999998</c:v>
                </c:pt>
                <c:pt idx="3430" formatCode="General">
                  <c:v>32.574800000000003</c:v>
                </c:pt>
                <c:pt idx="3431" formatCode="General">
                  <c:v>32.505899999999997</c:v>
                </c:pt>
                <c:pt idx="3432" formatCode="General">
                  <c:v>32.456000000000003</c:v>
                </c:pt>
                <c:pt idx="3433" formatCode="General">
                  <c:v>32.4221</c:v>
                </c:pt>
                <c:pt idx="3434" formatCode="General">
                  <c:v>32.515000000000001</c:v>
                </c:pt>
                <c:pt idx="3435" formatCode="General">
                  <c:v>32.908200000000001</c:v>
                </c:pt>
                <c:pt idx="3436" formatCode="General">
                  <c:v>33.551900000000003</c:v>
                </c:pt>
                <c:pt idx="3437" formatCode="General">
                  <c:v>34.316299999999998</c:v>
                </c:pt>
                <c:pt idx="3438" formatCode="General">
                  <c:v>35.154400000000003</c:v>
                </c:pt>
                <c:pt idx="3439" formatCode="General">
                  <c:v>36.026000000000003</c:v>
                </c:pt>
                <c:pt idx="3440" formatCode="General">
                  <c:v>36.906199999999998</c:v>
                </c:pt>
                <c:pt idx="3441" formatCode="General">
                  <c:v>37.791899999999998</c:v>
                </c:pt>
                <c:pt idx="3442" formatCode="General">
                  <c:v>38.694299999999998</c:v>
                </c:pt>
                <c:pt idx="3443" formatCode="General">
                  <c:v>39.6126</c:v>
                </c:pt>
                <c:pt idx="3444" formatCode="General">
                  <c:v>40.5471</c:v>
                </c:pt>
                <c:pt idx="3445" formatCode="General">
                  <c:v>41.520699999999998</c:v>
                </c:pt>
                <c:pt idx="3446" formatCode="General">
                  <c:v>42.537500000000001</c:v>
                </c:pt>
                <c:pt idx="3447" formatCode="General">
                  <c:v>43.563499999999998</c:v>
                </c:pt>
                <c:pt idx="3448" formatCode="General">
                  <c:v>44.5413</c:v>
                </c:pt>
                <c:pt idx="3449" formatCode="General">
                  <c:v>45.412399999999998</c:v>
                </c:pt>
                <c:pt idx="3450" formatCode="General">
                  <c:v>46.145299999999999</c:v>
                </c:pt>
                <c:pt idx="3451" formatCode="General">
                  <c:v>46.725700000000003</c:v>
                </c:pt>
                <c:pt idx="3452" formatCode="General">
                  <c:v>47.160400000000003</c:v>
                </c:pt>
                <c:pt idx="3453" formatCode="General">
                  <c:v>47.449100000000001</c:v>
                </c:pt>
                <c:pt idx="3454" formatCode="General">
                  <c:v>47.577399999999997</c:v>
                </c:pt>
                <c:pt idx="3455" formatCode="General">
                  <c:v>47.639200000000002</c:v>
                </c:pt>
                <c:pt idx="3456" formatCode="General">
                  <c:v>47.771000000000001</c:v>
                </c:pt>
                <c:pt idx="3457" formatCode="General">
                  <c:v>47.923400000000001</c:v>
                </c:pt>
                <c:pt idx="3458" formatCode="General">
                  <c:v>48.006999999999998</c:v>
                </c:pt>
                <c:pt idx="3459" formatCode="General">
                  <c:v>48.005499999999998</c:v>
                </c:pt>
                <c:pt idx="3460" formatCode="General">
                  <c:v>47.923900000000003</c:v>
                </c:pt>
                <c:pt idx="3461" formatCode="General">
                  <c:v>47.794899999999998</c:v>
                </c:pt>
                <c:pt idx="3462" formatCode="General">
                  <c:v>47.630299999999998</c:v>
                </c:pt>
                <c:pt idx="3463" formatCode="General">
                  <c:v>47.429000000000002</c:v>
                </c:pt>
                <c:pt idx="3464" formatCode="General">
                  <c:v>47.217100000000002</c:v>
                </c:pt>
                <c:pt idx="3465" formatCode="General">
                  <c:v>47.023499999999999</c:v>
                </c:pt>
                <c:pt idx="3466" formatCode="General">
                  <c:v>46.860900000000001</c:v>
                </c:pt>
                <c:pt idx="3467" formatCode="General">
                  <c:v>46.743699999999997</c:v>
                </c:pt>
                <c:pt idx="3468" formatCode="General">
                  <c:v>46.685699999999997</c:v>
                </c:pt>
                <c:pt idx="3469" formatCode="General">
                  <c:v>46.685400000000001</c:v>
                </c:pt>
                <c:pt idx="3470" formatCode="General">
                  <c:v>46.731999999999999</c:v>
                </c:pt>
                <c:pt idx="3471" formatCode="General">
                  <c:v>46.804000000000002</c:v>
                </c:pt>
                <c:pt idx="3472" formatCode="General">
                  <c:v>46.882800000000003</c:v>
                </c:pt>
                <c:pt idx="3473" formatCode="General">
                  <c:v>46.967500000000001</c:v>
                </c:pt>
                <c:pt idx="3474" formatCode="General">
                  <c:v>47.063899999999997</c:v>
                </c:pt>
                <c:pt idx="3475" formatCode="General">
                  <c:v>47.180599999999998</c:v>
                </c:pt>
                <c:pt idx="3476" formatCode="General">
                  <c:v>47.320999999999998</c:v>
                </c:pt>
                <c:pt idx="3477" formatCode="General">
                  <c:v>47.499000000000002</c:v>
                </c:pt>
                <c:pt idx="3478" formatCode="General">
                  <c:v>47.811900000000001</c:v>
                </c:pt>
                <c:pt idx="3479" formatCode="General">
                  <c:v>48.311100000000003</c:v>
                </c:pt>
                <c:pt idx="3480" formatCode="General">
                  <c:v>48.906700000000001</c:v>
                </c:pt>
                <c:pt idx="3481" formatCode="General">
                  <c:v>49.52</c:v>
                </c:pt>
                <c:pt idx="3482" formatCode="General">
                  <c:v>50.114600000000003</c:v>
                </c:pt>
                <c:pt idx="3483" formatCode="General">
                  <c:v>50.657600000000002</c:v>
                </c:pt>
                <c:pt idx="3484" formatCode="General">
                  <c:v>51.122599999999998</c:v>
                </c:pt>
                <c:pt idx="3485" formatCode="General">
                  <c:v>51.4925</c:v>
                </c:pt>
                <c:pt idx="3486" formatCode="General">
                  <c:v>51.765500000000003</c:v>
                </c:pt>
                <c:pt idx="3487" formatCode="General">
                  <c:v>51.961199999999998</c:v>
                </c:pt>
                <c:pt idx="3488" formatCode="General">
                  <c:v>52.095799999999997</c:v>
                </c:pt>
                <c:pt idx="3489" formatCode="General">
                  <c:v>52.176299999999998</c:v>
                </c:pt>
                <c:pt idx="3490" formatCode="General">
                  <c:v>52.192599999999999</c:v>
                </c:pt>
                <c:pt idx="3491" formatCode="General">
                  <c:v>52.1295</c:v>
                </c:pt>
                <c:pt idx="3492" formatCode="General">
                  <c:v>51.974600000000002</c:v>
                </c:pt>
                <c:pt idx="3493" formatCode="General">
                  <c:v>51.7286</c:v>
                </c:pt>
                <c:pt idx="3494" formatCode="General">
                  <c:v>51.414999999999999</c:v>
                </c:pt>
                <c:pt idx="3495" formatCode="General">
                  <c:v>51.055100000000003</c:v>
                </c:pt>
                <c:pt idx="3496" formatCode="General">
                  <c:v>50.662700000000001</c:v>
                </c:pt>
                <c:pt idx="3497" formatCode="General">
                  <c:v>50.21</c:v>
                </c:pt>
                <c:pt idx="3498" formatCode="General">
                  <c:v>49.697899999999997</c:v>
                </c:pt>
                <c:pt idx="3499" formatCode="General">
                  <c:v>49.262500000000003</c:v>
                </c:pt>
                <c:pt idx="3500" formatCode="General">
                  <c:v>48.985900000000001</c:v>
                </c:pt>
                <c:pt idx="3501" formatCode="General">
                  <c:v>48.824100000000001</c:v>
                </c:pt>
                <c:pt idx="3502" formatCode="General">
                  <c:v>48.629800000000003</c:v>
                </c:pt>
                <c:pt idx="3503" formatCode="General">
                  <c:v>48.241900000000001</c:v>
                </c:pt>
                <c:pt idx="3504" formatCode="General">
                  <c:v>47.8033</c:v>
                </c:pt>
                <c:pt idx="3505" formatCode="General">
                  <c:v>47.492400000000004</c:v>
                </c:pt>
                <c:pt idx="3506" formatCode="General">
                  <c:v>47.286000000000001</c:v>
                </c:pt>
                <c:pt idx="3507" formatCode="General">
                  <c:v>47.155299999999997</c:v>
                </c:pt>
                <c:pt idx="3508" formatCode="General">
                  <c:v>47.084000000000003</c:v>
                </c:pt>
                <c:pt idx="3509" formatCode="General">
                  <c:v>47.089100000000002</c:v>
                </c:pt>
                <c:pt idx="3510" formatCode="General">
                  <c:v>47.201700000000002</c:v>
                </c:pt>
                <c:pt idx="3511" formatCode="General">
                  <c:v>47.432000000000002</c:v>
                </c:pt>
                <c:pt idx="3512" formatCode="General">
                  <c:v>47.766100000000002</c:v>
                </c:pt>
                <c:pt idx="3513" formatCode="General">
                  <c:v>48.148200000000003</c:v>
                </c:pt>
                <c:pt idx="3514" formatCode="General">
                  <c:v>48.521599999999999</c:v>
                </c:pt>
                <c:pt idx="3515" formatCode="General">
                  <c:v>48.851900000000001</c:v>
                </c:pt>
                <c:pt idx="3516" formatCode="General">
                  <c:v>49.114400000000003</c:v>
                </c:pt>
                <c:pt idx="3517" formatCode="General">
                  <c:v>49.305900000000001</c:v>
                </c:pt>
                <c:pt idx="3518" formatCode="General">
                  <c:v>49.536499999999997</c:v>
                </c:pt>
                <c:pt idx="3519" formatCode="General">
                  <c:v>49.886800000000001</c:v>
                </c:pt>
                <c:pt idx="3520" formatCode="General">
                  <c:v>50.284300000000002</c:v>
                </c:pt>
                <c:pt idx="3521" formatCode="General">
                  <c:v>50.651000000000003</c:v>
                </c:pt>
                <c:pt idx="3522" formatCode="General">
                  <c:v>50.936100000000003</c:v>
                </c:pt>
                <c:pt idx="3523" formatCode="General">
                  <c:v>51.116100000000003</c:v>
                </c:pt>
                <c:pt idx="3524" formatCode="General">
                  <c:v>51.185400000000001</c:v>
                </c:pt>
                <c:pt idx="3525" formatCode="General">
                  <c:v>51.134500000000003</c:v>
                </c:pt>
                <c:pt idx="3526" formatCode="General">
                  <c:v>50.954000000000001</c:v>
                </c:pt>
                <c:pt idx="3527" formatCode="General">
                  <c:v>50.637500000000003</c:v>
                </c:pt>
                <c:pt idx="3528" formatCode="General">
                  <c:v>50.178699999999999</c:v>
                </c:pt>
                <c:pt idx="3529" formatCode="General">
                  <c:v>49.574800000000003</c:v>
                </c:pt>
                <c:pt idx="3530" formatCode="General">
                  <c:v>48.810099999999998</c:v>
                </c:pt>
                <c:pt idx="3531" formatCode="General">
                  <c:v>47.874899999999997</c:v>
                </c:pt>
                <c:pt idx="3532" formatCode="General">
                  <c:v>46.801699999999997</c:v>
                </c:pt>
                <c:pt idx="3533" formatCode="General">
                  <c:v>45.622599999999998</c:v>
                </c:pt>
                <c:pt idx="3534" formatCode="General">
                  <c:v>44.348399999999998</c:v>
                </c:pt>
                <c:pt idx="3535" formatCode="General">
                  <c:v>42.989199999999997</c:v>
                </c:pt>
                <c:pt idx="3536" formatCode="General">
                  <c:v>41.557000000000002</c:v>
                </c:pt>
                <c:pt idx="3537" formatCode="General">
                  <c:v>40.052999999999997</c:v>
                </c:pt>
                <c:pt idx="3538" formatCode="General">
                  <c:v>38.497199999999999</c:v>
                </c:pt>
                <c:pt idx="3539" formatCode="General">
                  <c:v>36.997300000000003</c:v>
                </c:pt>
                <c:pt idx="3540" formatCode="General">
                  <c:v>35.629300000000001</c:v>
                </c:pt>
                <c:pt idx="3541" formatCode="General">
                  <c:v>34.375100000000003</c:v>
                </c:pt>
                <c:pt idx="3542" formatCode="General">
                  <c:v>33.194600000000001</c:v>
                </c:pt>
                <c:pt idx="3543" formatCode="General">
                  <c:v>32.047800000000002</c:v>
                </c:pt>
                <c:pt idx="3544" formatCode="General">
                  <c:v>30.916899999999998</c:v>
                </c:pt>
                <c:pt idx="3545" formatCode="General">
                  <c:v>29.7974</c:v>
                </c:pt>
                <c:pt idx="3546" formatCode="General">
                  <c:v>28.696200000000001</c:v>
                </c:pt>
                <c:pt idx="3547" formatCode="General">
                  <c:v>27.6234</c:v>
                </c:pt>
                <c:pt idx="3548" formatCode="General">
                  <c:v>26.586300000000001</c:v>
                </c:pt>
                <c:pt idx="3549" formatCode="General">
                  <c:v>25.5747</c:v>
                </c:pt>
                <c:pt idx="3550" formatCode="General">
                  <c:v>24.568899999999999</c:v>
                </c:pt>
                <c:pt idx="3551" formatCode="General">
                  <c:v>23.5685</c:v>
                </c:pt>
                <c:pt idx="3552" formatCode="General">
                  <c:v>22.581700000000001</c:v>
                </c:pt>
                <c:pt idx="3553" formatCode="General">
                  <c:v>21.618600000000001</c:v>
                </c:pt>
                <c:pt idx="3554" formatCode="General">
                  <c:v>20.689499999999999</c:v>
                </c:pt>
                <c:pt idx="3555" formatCode="General">
                  <c:v>19.797799999999999</c:v>
                </c:pt>
                <c:pt idx="3556" formatCode="General">
                  <c:v>18.9543</c:v>
                </c:pt>
                <c:pt idx="3557" formatCode="General">
                  <c:v>18.167400000000001</c:v>
                </c:pt>
                <c:pt idx="3558" formatCode="General">
                  <c:v>17.386199999999999</c:v>
                </c:pt>
                <c:pt idx="3559" formatCode="General">
                  <c:v>16.595099999999999</c:v>
                </c:pt>
                <c:pt idx="3560" formatCode="General">
                  <c:v>15.9114</c:v>
                </c:pt>
                <c:pt idx="3561" formatCode="General">
                  <c:v>15.3864</c:v>
                </c:pt>
                <c:pt idx="3562" formatCode="General">
                  <c:v>14.9605</c:v>
                </c:pt>
                <c:pt idx="3563" formatCode="General">
                  <c:v>14.562200000000001</c:v>
                </c:pt>
                <c:pt idx="3564" formatCode="General">
                  <c:v>14.134399999999999</c:v>
                </c:pt>
                <c:pt idx="3565" formatCode="General">
                  <c:v>13.665800000000001</c:v>
                </c:pt>
                <c:pt idx="3566" formatCode="General">
                  <c:v>13.1508</c:v>
                </c:pt>
                <c:pt idx="3567" formatCode="General">
                  <c:v>12.5694</c:v>
                </c:pt>
                <c:pt idx="3568" formatCode="General">
                  <c:v>11.893700000000001</c:v>
                </c:pt>
                <c:pt idx="3569" formatCode="General">
                  <c:v>11.095800000000001</c:v>
                </c:pt>
                <c:pt idx="3570" formatCode="General">
                  <c:v>10.157400000000001</c:v>
                </c:pt>
                <c:pt idx="3571" formatCode="General">
                  <c:v>9.0737400000000008</c:v>
                </c:pt>
                <c:pt idx="3572" formatCode="General">
                  <c:v>7.8703000000000003</c:v>
                </c:pt>
                <c:pt idx="3573" formatCode="General">
                  <c:v>6.5753500000000003</c:v>
                </c:pt>
                <c:pt idx="3574" formatCode="General">
                  <c:v>5.1987100000000002</c:v>
                </c:pt>
                <c:pt idx="3575" formatCode="General">
                  <c:v>3.7422</c:v>
                </c:pt>
                <c:pt idx="3576" formatCode="General">
                  <c:v>2.2023100000000002</c:v>
                </c:pt>
                <c:pt idx="3577" formatCode="General">
                  <c:v>0.591866</c:v>
                </c:pt>
                <c:pt idx="3578" formatCode="General">
                  <c:v>-1.07026</c:v>
                </c:pt>
                <c:pt idx="3579" formatCode="General">
                  <c:v>-2.77474</c:v>
                </c:pt>
                <c:pt idx="3580" formatCode="General">
                  <c:v>-4.4635100000000003</c:v>
                </c:pt>
                <c:pt idx="3581" formatCode="General">
                  <c:v>-6.0068999999999999</c:v>
                </c:pt>
                <c:pt idx="3582" formatCode="General">
                  <c:v>-7.3587300000000004</c:v>
                </c:pt>
                <c:pt idx="3583" formatCode="General">
                  <c:v>-8.5616599999999998</c:v>
                </c:pt>
                <c:pt idx="3584" formatCode="General">
                  <c:v>-9.6599599999999999</c:v>
                </c:pt>
                <c:pt idx="3585" formatCode="General">
                  <c:v>-10.685600000000001</c:v>
                </c:pt>
                <c:pt idx="3586" formatCode="General">
                  <c:v>-11.6342</c:v>
                </c:pt>
                <c:pt idx="3587" formatCode="General">
                  <c:v>-12.5052</c:v>
                </c:pt>
                <c:pt idx="3588" formatCode="General">
                  <c:v>-13.310499999999999</c:v>
                </c:pt>
                <c:pt idx="3589" formatCode="General">
                  <c:v>-14.0639</c:v>
                </c:pt>
                <c:pt idx="3590" formatCode="General">
                  <c:v>-14.777900000000001</c:v>
                </c:pt>
                <c:pt idx="3591" formatCode="General">
                  <c:v>-15.466799999999999</c:v>
                </c:pt>
                <c:pt idx="3592" formatCode="General">
                  <c:v>-16.142399999999999</c:v>
                </c:pt>
                <c:pt idx="3593" formatCode="General">
                  <c:v>-16.805199999999999</c:v>
                </c:pt>
                <c:pt idx="3594" formatCode="General">
                  <c:v>-17.4558</c:v>
                </c:pt>
                <c:pt idx="3595" formatCode="General">
                  <c:v>-18.099799999999998</c:v>
                </c:pt>
                <c:pt idx="3596" formatCode="General">
                  <c:v>-18.738399999999999</c:v>
                </c:pt>
                <c:pt idx="3597" formatCode="General">
                  <c:v>-19.3719</c:v>
                </c:pt>
                <c:pt idx="3598" formatCode="General">
                  <c:v>-20.024999999999999</c:v>
                </c:pt>
                <c:pt idx="3599" formatCode="General">
                  <c:v>-20.690300000000001</c:v>
                </c:pt>
                <c:pt idx="3600" formatCode="General">
                  <c:v>-21.244199999999999</c:v>
                </c:pt>
                <c:pt idx="3601" formatCode="General">
                  <c:v>-21.622800000000002</c:v>
                </c:pt>
                <c:pt idx="3602" formatCode="General">
                  <c:v>-21.883800000000001</c:v>
                </c:pt>
                <c:pt idx="3603" formatCode="General">
                  <c:v>-22.080100000000002</c:v>
                </c:pt>
                <c:pt idx="3604" formatCode="General">
                  <c:v>-22.252600000000001</c:v>
                </c:pt>
                <c:pt idx="3605" formatCode="General">
                  <c:v>-22.542200000000001</c:v>
                </c:pt>
                <c:pt idx="3606" formatCode="General">
                  <c:v>-23.032800000000002</c:v>
                </c:pt>
                <c:pt idx="3607" formatCode="General">
                  <c:v>-23.5684</c:v>
                </c:pt>
                <c:pt idx="3608" formatCode="General">
                  <c:v>-24.0335</c:v>
                </c:pt>
                <c:pt idx="3609" formatCode="General">
                  <c:v>-24.430700000000002</c:v>
                </c:pt>
                <c:pt idx="3610" formatCode="General">
                  <c:v>-24.824300000000001</c:v>
                </c:pt>
                <c:pt idx="3611" formatCode="General">
                  <c:v>-25.2912</c:v>
                </c:pt>
                <c:pt idx="3612" formatCode="General">
                  <c:v>-25.822299999999998</c:v>
                </c:pt>
                <c:pt idx="3613" formatCode="General">
                  <c:v>-26.393899999999999</c:v>
                </c:pt>
                <c:pt idx="3614" formatCode="General">
                  <c:v>-27.002800000000001</c:v>
                </c:pt>
                <c:pt idx="3615" formatCode="General">
                  <c:v>-27.646999999999998</c:v>
                </c:pt>
                <c:pt idx="3616" formatCode="General">
                  <c:v>-28.3261</c:v>
                </c:pt>
                <c:pt idx="3617" formatCode="General">
                  <c:v>-29.0318</c:v>
                </c:pt>
                <c:pt idx="3618" formatCode="General">
                  <c:v>-29.756499999999999</c:v>
                </c:pt>
                <c:pt idx="3619" formatCode="General">
                  <c:v>-30.526399999999999</c:v>
                </c:pt>
                <c:pt idx="3620" formatCode="General">
                  <c:v>-31.330100000000002</c:v>
                </c:pt>
                <c:pt idx="3621" formatCode="General">
                  <c:v>-32.065800000000003</c:v>
                </c:pt>
                <c:pt idx="3622" formatCode="General">
                  <c:v>-32.695900000000002</c:v>
                </c:pt>
                <c:pt idx="3623" formatCode="General">
                  <c:v>-33.262599999999999</c:v>
                </c:pt>
                <c:pt idx="3624" formatCode="General">
                  <c:v>-33.8155</c:v>
                </c:pt>
                <c:pt idx="3625" formatCode="General">
                  <c:v>-34.392400000000002</c:v>
                </c:pt>
                <c:pt idx="3626" formatCode="General">
                  <c:v>-34.987099999999998</c:v>
                </c:pt>
                <c:pt idx="3627" formatCode="General">
                  <c:v>-35.589799999999997</c:v>
                </c:pt>
                <c:pt idx="3628" formatCode="General">
                  <c:v>-36.201000000000001</c:v>
                </c:pt>
                <c:pt idx="3629" formatCode="General">
                  <c:v>-36.807299999999998</c:v>
                </c:pt>
                <c:pt idx="3630" formatCode="General">
                  <c:v>-37.387900000000002</c:v>
                </c:pt>
                <c:pt idx="3631" formatCode="General">
                  <c:v>-37.943100000000001</c:v>
                </c:pt>
                <c:pt idx="3632" formatCode="General">
                  <c:v>-38.4816</c:v>
                </c:pt>
                <c:pt idx="3633" formatCode="General">
                  <c:v>-39.008600000000001</c:v>
                </c:pt>
                <c:pt idx="3634" formatCode="General">
                  <c:v>-39.533099999999997</c:v>
                </c:pt>
                <c:pt idx="3635" formatCode="General">
                  <c:v>-40.067799999999998</c:v>
                </c:pt>
                <c:pt idx="3636" formatCode="General">
                  <c:v>-40.625700000000002</c:v>
                </c:pt>
                <c:pt idx="3637" formatCode="General">
                  <c:v>-41.215600000000002</c:v>
                </c:pt>
                <c:pt idx="3638" formatCode="General">
                  <c:v>-41.834600000000002</c:v>
                </c:pt>
                <c:pt idx="3639" formatCode="General">
                  <c:v>-42.48</c:v>
                </c:pt>
                <c:pt idx="3640" formatCode="General">
                  <c:v>-43.1708</c:v>
                </c:pt>
                <c:pt idx="3641" formatCode="General">
                  <c:v>-43.867199999999997</c:v>
                </c:pt>
                <c:pt idx="3642" formatCode="General">
                  <c:v>-44.453400000000002</c:v>
                </c:pt>
                <c:pt idx="3643" formatCode="General">
                  <c:v>-44.905799999999999</c:v>
                </c:pt>
                <c:pt idx="3644" formatCode="General">
                  <c:v>-45.277200000000001</c:v>
                </c:pt>
                <c:pt idx="3645" formatCode="General">
                  <c:v>-45.613799999999998</c:v>
                </c:pt>
                <c:pt idx="3646" formatCode="General">
                  <c:v>-45.9482</c:v>
                </c:pt>
                <c:pt idx="3647" formatCode="General">
                  <c:v>-46.278500000000001</c:v>
                </c:pt>
                <c:pt idx="3648" formatCode="General">
                  <c:v>-46.599200000000003</c:v>
                </c:pt>
                <c:pt idx="3649" formatCode="General">
                  <c:v>-46.904400000000003</c:v>
                </c:pt>
                <c:pt idx="3650" formatCode="General">
                  <c:v>-47.197899999999997</c:v>
                </c:pt>
                <c:pt idx="3651" formatCode="General">
                  <c:v>-47.4893</c:v>
                </c:pt>
                <c:pt idx="3652" formatCode="General">
                  <c:v>-47.784700000000001</c:v>
                </c:pt>
                <c:pt idx="3653" formatCode="General">
                  <c:v>-48.083199999999998</c:v>
                </c:pt>
                <c:pt idx="3654" formatCode="General">
                  <c:v>-48.369</c:v>
                </c:pt>
                <c:pt idx="3655" formatCode="General">
                  <c:v>-48.625700000000002</c:v>
                </c:pt>
                <c:pt idx="3656" formatCode="General">
                  <c:v>-48.845300000000002</c:v>
                </c:pt>
                <c:pt idx="3657" formatCode="General">
                  <c:v>-49.042099999999998</c:v>
                </c:pt>
                <c:pt idx="3658" formatCode="General">
                  <c:v>-49.239800000000002</c:v>
                </c:pt>
                <c:pt idx="3659" formatCode="General">
                  <c:v>-49.4495</c:v>
                </c:pt>
                <c:pt idx="3660" formatCode="General">
                  <c:v>-49.679000000000002</c:v>
                </c:pt>
                <c:pt idx="3661" formatCode="General">
                  <c:v>-49.933900000000001</c:v>
                </c:pt>
                <c:pt idx="3662" formatCode="General">
                  <c:v>-50.1432</c:v>
                </c:pt>
                <c:pt idx="3663" formatCode="General">
                  <c:v>-50.177100000000003</c:v>
                </c:pt>
                <c:pt idx="3664" formatCode="General">
                  <c:v>-50.009500000000003</c:v>
                </c:pt>
                <c:pt idx="3665" formatCode="General">
                  <c:v>-49.695099999999996</c:v>
                </c:pt>
                <c:pt idx="3666" formatCode="General">
                  <c:v>-49.421100000000003</c:v>
                </c:pt>
                <c:pt idx="3667" formatCode="General">
                  <c:v>-49.293399999999998</c:v>
                </c:pt>
                <c:pt idx="3668" formatCode="General">
                  <c:v>-49.147599999999997</c:v>
                </c:pt>
                <c:pt idx="3669" formatCode="General">
                  <c:v>-48.893500000000003</c:v>
                </c:pt>
                <c:pt idx="3670" formatCode="General">
                  <c:v>-48.561399999999999</c:v>
                </c:pt>
                <c:pt idx="3671" formatCode="General">
                  <c:v>-48.208399999999997</c:v>
                </c:pt>
                <c:pt idx="3672" formatCode="General">
                  <c:v>-47.885899999999999</c:v>
                </c:pt>
                <c:pt idx="3673" formatCode="General">
                  <c:v>-47.589500000000001</c:v>
                </c:pt>
                <c:pt idx="3674" formatCode="General">
                  <c:v>-47.316600000000001</c:v>
                </c:pt>
                <c:pt idx="3675" formatCode="General">
                  <c:v>-47.0886</c:v>
                </c:pt>
                <c:pt idx="3676" formatCode="General">
                  <c:v>-46.927300000000002</c:v>
                </c:pt>
                <c:pt idx="3677" formatCode="General">
                  <c:v>-46.847200000000001</c:v>
                </c:pt>
                <c:pt idx="3678" formatCode="General">
                  <c:v>-46.854999999999997</c:v>
                </c:pt>
                <c:pt idx="3679" formatCode="General">
                  <c:v>-46.953800000000001</c:v>
                </c:pt>
                <c:pt idx="3680" formatCode="General">
                  <c:v>-47.150500000000001</c:v>
                </c:pt>
                <c:pt idx="3681" formatCode="General">
                  <c:v>-47.459899999999998</c:v>
                </c:pt>
                <c:pt idx="3682" formatCode="General">
                  <c:v>-47.902999999999999</c:v>
                </c:pt>
                <c:pt idx="3683" formatCode="General">
                  <c:v>-48.398899999999998</c:v>
                </c:pt>
                <c:pt idx="3684" formatCode="General">
                  <c:v>-48.807200000000002</c:v>
                </c:pt>
                <c:pt idx="3685" formatCode="General">
                  <c:v>-49.117699999999999</c:v>
                </c:pt>
                <c:pt idx="3686" formatCode="General">
                  <c:v>-49.371200000000002</c:v>
                </c:pt>
                <c:pt idx="3687" formatCode="General">
                  <c:v>-49.592100000000002</c:v>
                </c:pt>
                <c:pt idx="3688" formatCode="General">
                  <c:v>-49.79</c:v>
                </c:pt>
                <c:pt idx="3689" formatCode="General">
                  <c:v>-49.941899999999997</c:v>
                </c:pt>
                <c:pt idx="3690" formatCode="General">
                  <c:v>-50.040399999999998</c:v>
                </c:pt>
                <c:pt idx="3691" formatCode="General">
                  <c:v>-50.092100000000002</c:v>
                </c:pt>
                <c:pt idx="3692" formatCode="General">
                  <c:v>-50.0931</c:v>
                </c:pt>
                <c:pt idx="3693" formatCode="General">
                  <c:v>-50.0383</c:v>
                </c:pt>
                <c:pt idx="3694" formatCode="General">
                  <c:v>-49.930100000000003</c:v>
                </c:pt>
                <c:pt idx="3695" formatCode="General">
                  <c:v>-49.781199999999998</c:v>
                </c:pt>
                <c:pt idx="3696" formatCode="General">
                  <c:v>-49.613399999999999</c:v>
                </c:pt>
                <c:pt idx="3697" formatCode="General">
                  <c:v>-49.436599999999999</c:v>
                </c:pt>
                <c:pt idx="3698" formatCode="General">
                  <c:v>-49.250700000000002</c:v>
                </c:pt>
                <c:pt idx="3699" formatCode="General">
                  <c:v>-49.063200000000002</c:v>
                </c:pt>
                <c:pt idx="3700" formatCode="General">
                  <c:v>-48.882599999999996</c:v>
                </c:pt>
                <c:pt idx="3701" formatCode="General">
                  <c:v>-48.713799999999999</c:v>
                </c:pt>
                <c:pt idx="3702" formatCode="General">
                  <c:v>-48.557600000000001</c:v>
                </c:pt>
                <c:pt idx="3703" formatCode="General">
                  <c:v>-48.4101</c:v>
                </c:pt>
                <c:pt idx="3704" formatCode="General">
                  <c:v>-48.174799999999998</c:v>
                </c:pt>
                <c:pt idx="3705" formatCode="General">
                  <c:v>-47.735100000000003</c:v>
                </c:pt>
                <c:pt idx="3706" formatCode="General">
                  <c:v>-47.1462</c:v>
                </c:pt>
                <c:pt idx="3707" formatCode="General">
                  <c:v>-46.494999999999997</c:v>
                </c:pt>
                <c:pt idx="3708" formatCode="General">
                  <c:v>-45.808100000000003</c:v>
                </c:pt>
                <c:pt idx="3709" formatCode="General">
                  <c:v>-45.115499999999997</c:v>
                </c:pt>
                <c:pt idx="3710" formatCode="General">
                  <c:v>-44.441299999999998</c:v>
                </c:pt>
                <c:pt idx="3711" formatCode="General">
                  <c:v>-43.821199999999997</c:v>
                </c:pt>
                <c:pt idx="3712" formatCode="General">
                  <c:v>-43.285400000000003</c:v>
                </c:pt>
                <c:pt idx="3713" formatCode="General">
                  <c:v>-42.8078</c:v>
                </c:pt>
                <c:pt idx="3714" formatCode="General">
                  <c:v>-42.354999999999997</c:v>
                </c:pt>
                <c:pt idx="3715" formatCode="General">
                  <c:v>-41.919800000000002</c:v>
                </c:pt>
                <c:pt idx="3716" formatCode="General">
                  <c:v>-41.486800000000002</c:v>
                </c:pt>
                <c:pt idx="3717" formatCode="General">
                  <c:v>-41.037300000000002</c:v>
                </c:pt>
                <c:pt idx="3718" formatCode="General">
                  <c:v>-40.583399999999997</c:v>
                </c:pt>
                <c:pt idx="3719" formatCode="General">
                  <c:v>-40.1492</c:v>
                </c:pt>
                <c:pt idx="3720" formatCode="General">
                  <c:v>-39.747799999999998</c:v>
                </c:pt>
                <c:pt idx="3721" formatCode="General">
                  <c:v>-39.383099999999999</c:v>
                </c:pt>
                <c:pt idx="3722" formatCode="General">
                  <c:v>-39.042000000000002</c:v>
                </c:pt>
                <c:pt idx="3723" formatCode="General">
                  <c:v>-38.718400000000003</c:v>
                </c:pt>
                <c:pt idx="3724" formatCode="General">
                  <c:v>-38.415599999999998</c:v>
                </c:pt>
                <c:pt idx="3725" formatCode="General">
                  <c:v>-38.032499999999999</c:v>
                </c:pt>
                <c:pt idx="3726" formatCode="General">
                  <c:v>-37.4621</c:v>
                </c:pt>
                <c:pt idx="3727" formatCode="General">
                  <c:v>-36.745899999999999</c:v>
                </c:pt>
                <c:pt idx="3728" formatCode="General">
                  <c:v>-35.954900000000002</c:v>
                </c:pt>
                <c:pt idx="3729" formatCode="General">
                  <c:v>-35.1464</c:v>
                </c:pt>
                <c:pt idx="3730" formatCode="General">
                  <c:v>-34.3401</c:v>
                </c:pt>
                <c:pt idx="3731" formatCode="General">
                  <c:v>-33.518000000000001</c:v>
                </c:pt>
                <c:pt idx="3732" formatCode="General">
                  <c:v>-32.689300000000003</c:v>
                </c:pt>
                <c:pt idx="3733" formatCode="General">
                  <c:v>-31.869499999999999</c:v>
                </c:pt>
                <c:pt idx="3734" formatCode="General">
                  <c:v>-31.055</c:v>
                </c:pt>
                <c:pt idx="3735" formatCode="General">
                  <c:v>-30.238800000000001</c:v>
                </c:pt>
                <c:pt idx="3736" formatCode="General">
                  <c:v>-29.4163</c:v>
                </c:pt>
                <c:pt idx="3737" formatCode="General">
                  <c:v>-28.6004</c:v>
                </c:pt>
                <c:pt idx="3738" formatCode="General">
                  <c:v>-27.813300000000002</c:v>
                </c:pt>
                <c:pt idx="3739" formatCode="General">
                  <c:v>-27.037600000000001</c:v>
                </c:pt>
                <c:pt idx="3740" formatCode="General">
                  <c:v>-26.2439</c:v>
                </c:pt>
                <c:pt idx="3741" formatCode="General">
                  <c:v>-25.4132</c:v>
                </c:pt>
                <c:pt idx="3742" formatCode="General">
                  <c:v>-24.535699999999999</c:v>
                </c:pt>
                <c:pt idx="3743" formatCode="General">
                  <c:v>-23.619900000000001</c:v>
                </c:pt>
                <c:pt idx="3744" formatCode="General">
                  <c:v>-22.6111</c:v>
                </c:pt>
                <c:pt idx="3745" formatCode="General">
                  <c:v>-21.430399999999999</c:v>
                </c:pt>
                <c:pt idx="3746" formatCode="General">
                  <c:v>-20.128599999999999</c:v>
                </c:pt>
                <c:pt idx="3747" formatCode="General">
                  <c:v>-18.7944</c:v>
                </c:pt>
                <c:pt idx="3748" formatCode="General">
                  <c:v>-17.485299999999999</c:v>
                </c:pt>
                <c:pt idx="3749" formatCode="General">
                  <c:v>-16.235600000000002</c:v>
                </c:pt>
                <c:pt idx="3750" formatCode="General">
                  <c:v>-15.035600000000001</c:v>
                </c:pt>
                <c:pt idx="3751" formatCode="General">
                  <c:v>-13.870900000000001</c:v>
                </c:pt>
                <c:pt idx="3752" formatCode="General">
                  <c:v>-12.7325</c:v>
                </c:pt>
                <c:pt idx="3753" formatCode="General">
                  <c:v>-11.6525</c:v>
                </c:pt>
                <c:pt idx="3754" formatCode="General">
                  <c:v>-10.6615</c:v>
                </c:pt>
                <c:pt idx="3755" formatCode="General">
                  <c:v>-9.7534200000000002</c:v>
                </c:pt>
                <c:pt idx="3756" formatCode="General">
                  <c:v>-8.9235100000000003</c:v>
                </c:pt>
                <c:pt idx="3757" formatCode="General">
                  <c:v>-8.1724999999999994</c:v>
                </c:pt>
                <c:pt idx="3758" formatCode="General">
                  <c:v>-7.5085499999999996</c:v>
                </c:pt>
                <c:pt idx="3759" formatCode="General">
                  <c:v>-6.9392800000000001</c:v>
                </c:pt>
                <c:pt idx="3760" formatCode="General">
                  <c:v>-6.4511099999999999</c:v>
                </c:pt>
                <c:pt idx="3761" formatCode="General">
                  <c:v>-6.0343600000000004</c:v>
                </c:pt>
                <c:pt idx="3762" formatCode="General">
                  <c:v>-5.7006399999999999</c:v>
                </c:pt>
                <c:pt idx="3763" formatCode="General">
                  <c:v>-5.38727</c:v>
                </c:pt>
                <c:pt idx="3764" formatCode="General">
                  <c:v>-4.9713599999999998</c:v>
                </c:pt>
                <c:pt idx="3765" formatCode="General">
                  <c:v>-4.47295</c:v>
                </c:pt>
                <c:pt idx="3766" formatCode="General">
                  <c:v>-3.9752299999999998</c:v>
                </c:pt>
                <c:pt idx="3767" formatCode="General">
                  <c:v>-3.5028100000000002</c:v>
                </c:pt>
                <c:pt idx="3768" formatCode="General">
                  <c:v>-3.0624600000000002</c:v>
                </c:pt>
                <c:pt idx="3769" formatCode="General">
                  <c:v>-2.6371099999999998</c:v>
                </c:pt>
                <c:pt idx="3770" formatCode="General">
                  <c:v>-2.2215600000000002</c:v>
                </c:pt>
                <c:pt idx="3771" formatCode="General">
                  <c:v>-1.8242700000000001</c:v>
                </c:pt>
                <c:pt idx="3772" formatCode="General">
                  <c:v>-1.4259900000000001</c:v>
                </c:pt>
                <c:pt idx="3773" formatCode="General">
                  <c:v>-1.00179</c:v>
                </c:pt>
                <c:pt idx="3774" formatCode="General">
                  <c:v>-0.55518000000000001</c:v>
                </c:pt>
                <c:pt idx="3775" formatCode="General">
                  <c:v>-0.102934</c:v>
                </c:pt>
                <c:pt idx="3776" formatCode="General">
                  <c:v>0.32884600000000003</c:v>
                </c:pt>
                <c:pt idx="3777" formatCode="General">
                  <c:v>0.72111199999999998</c:v>
                </c:pt>
                <c:pt idx="3778" formatCode="General">
                  <c:v>1.0686100000000001</c:v>
                </c:pt>
                <c:pt idx="3779" formatCode="General">
                  <c:v>1.3780300000000001</c:v>
                </c:pt>
                <c:pt idx="3780" formatCode="General">
                  <c:v>1.6619299999999999</c:v>
                </c:pt>
                <c:pt idx="3781" formatCode="General">
                  <c:v>1.93587</c:v>
                </c:pt>
                <c:pt idx="3782" formatCode="General">
                  <c:v>2.2662200000000001</c:v>
                </c:pt>
                <c:pt idx="3783" formatCode="General">
                  <c:v>2.7765499999999999</c:v>
                </c:pt>
                <c:pt idx="3784" formatCode="General">
                  <c:v>3.4671500000000002</c:v>
                </c:pt>
                <c:pt idx="3785" formatCode="General">
                  <c:v>4.2392700000000003</c:v>
                </c:pt>
                <c:pt idx="3786" formatCode="General">
                  <c:v>5.03078</c:v>
                </c:pt>
                <c:pt idx="3787" formatCode="General">
                  <c:v>5.8096500000000004</c:v>
                </c:pt>
                <c:pt idx="3788" formatCode="General">
                  <c:v>6.5905800000000001</c:v>
                </c:pt>
                <c:pt idx="3789" formatCode="General">
                  <c:v>7.3957800000000002</c:v>
                </c:pt>
                <c:pt idx="3790" formatCode="General">
                  <c:v>8.2408300000000008</c:v>
                </c:pt>
                <c:pt idx="3791" formatCode="General">
                  <c:v>9.1084399999999999</c:v>
                </c:pt>
                <c:pt idx="3792" formatCode="General">
                  <c:v>9.9619099999999996</c:v>
                </c:pt>
                <c:pt idx="3793" formatCode="General">
                  <c:v>10.7925</c:v>
                </c:pt>
                <c:pt idx="3794" formatCode="General">
                  <c:v>11.5922</c:v>
                </c:pt>
                <c:pt idx="3795" formatCode="General">
                  <c:v>12.325100000000001</c:v>
                </c:pt>
                <c:pt idx="3796" formatCode="General">
                  <c:v>12.9613</c:v>
                </c:pt>
                <c:pt idx="3797" formatCode="General">
                  <c:v>13.492000000000001</c:v>
                </c:pt>
                <c:pt idx="3798" formatCode="General">
                  <c:v>13.900700000000001</c:v>
                </c:pt>
                <c:pt idx="3799" formatCode="General">
                  <c:v>14.1723</c:v>
                </c:pt>
                <c:pt idx="3800" formatCode="General">
                  <c:v>14.3317</c:v>
                </c:pt>
                <c:pt idx="3801" formatCode="General">
                  <c:v>14.4468</c:v>
                </c:pt>
                <c:pt idx="3802" formatCode="General">
                  <c:v>14.6447</c:v>
                </c:pt>
                <c:pt idx="3803" formatCode="General">
                  <c:v>14.9655</c:v>
                </c:pt>
                <c:pt idx="3804" formatCode="General">
                  <c:v>15.321999999999999</c:v>
                </c:pt>
                <c:pt idx="3805" formatCode="General">
                  <c:v>15.6736</c:v>
                </c:pt>
                <c:pt idx="3806" formatCode="General">
                  <c:v>16.024000000000001</c:v>
                </c:pt>
                <c:pt idx="3807" formatCode="General">
                  <c:v>16.412199999999999</c:v>
                </c:pt>
                <c:pt idx="3808" formatCode="General">
                  <c:v>16.868500000000001</c:v>
                </c:pt>
                <c:pt idx="3809" formatCode="General">
                  <c:v>17.376100000000001</c:v>
                </c:pt>
                <c:pt idx="3810" formatCode="General">
                  <c:v>17.901700000000002</c:v>
                </c:pt>
                <c:pt idx="3811" formatCode="General">
                  <c:v>18.409300000000002</c:v>
                </c:pt>
                <c:pt idx="3812" formatCode="General">
                  <c:v>18.856100000000001</c:v>
                </c:pt>
                <c:pt idx="3813" formatCode="General">
                  <c:v>19.2102</c:v>
                </c:pt>
                <c:pt idx="3814" formatCode="General">
                  <c:v>19.4924</c:v>
                </c:pt>
                <c:pt idx="3815" formatCode="General">
                  <c:v>19.7285</c:v>
                </c:pt>
                <c:pt idx="3816" formatCode="General">
                  <c:v>19.921700000000001</c:v>
                </c:pt>
                <c:pt idx="3817" formatCode="General">
                  <c:v>20.077200000000001</c:v>
                </c:pt>
                <c:pt idx="3818" formatCode="General">
                  <c:v>20.200299999999999</c:v>
                </c:pt>
                <c:pt idx="3819" formatCode="General">
                  <c:v>20.273099999999999</c:v>
                </c:pt>
                <c:pt idx="3820" formatCode="General">
                  <c:v>20.293199999999999</c:v>
                </c:pt>
                <c:pt idx="3821" formatCode="General">
                  <c:v>20.387899999999998</c:v>
                </c:pt>
                <c:pt idx="3822" formatCode="General">
                  <c:v>20.6341</c:v>
                </c:pt>
                <c:pt idx="3823" formatCode="General">
                  <c:v>20.946999999999999</c:v>
                </c:pt>
                <c:pt idx="3824" formatCode="General">
                  <c:v>21.281700000000001</c:v>
                </c:pt>
                <c:pt idx="3825" formatCode="General">
                  <c:v>21.6492</c:v>
                </c:pt>
                <c:pt idx="3826" formatCode="General">
                  <c:v>22.0565</c:v>
                </c:pt>
                <c:pt idx="3827" formatCode="General">
                  <c:v>22.5032</c:v>
                </c:pt>
                <c:pt idx="3828" formatCode="General">
                  <c:v>22.970199999999998</c:v>
                </c:pt>
                <c:pt idx="3829" formatCode="General">
                  <c:v>23.428699999999999</c:v>
                </c:pt>
                <c:pt idx="3830" formatCode="General">
                  <c:v>23.849399999999999</c:v>
                </c:pt>
                <c:pt idx="3831" formatCode="General">
                  <c:v>24.182500000000001</c:v>
                </c:pt>
                <c:pt idx="3832" formatCode="General">
                  <c:v>24.378299999999999</c:v>
                </c:pt>
                <c:pt idx="3833" formatCode="General">
                  <c:v>24.420999999999999</c:v>
                </c:pt>
                <c:pt idx="3834" formatCode="General">
                  <c:v>24.314299999999999</c:v>
                </c:pt>
                <c:pt idx="3835" formatCode="General">
                  <c:v>24.075500000000002</c:v>
                </c:pt>
                <c:pt idx="3836" formatCode="General">
                  <c:v>23.724799999999998</c:v>
                </c:pt>
                <c:pt idx="3837" formatCode="General">
                  <c:v>23.275200000000002</c:v>
                </c:pt>
                <c:pt idx="3838" formatCode="General">
                  <c:v>22.770900000000001</c:v>
                </c:pt>
                <c:pt idx="3839" formatCode="General">
                  <c:v>22.267299999999999</c:v>
                </c:pt>
                <c:pt idx="3840" formatCode="General">
                  <c:v>21.778300000000002</c:v>
                </c:pt>
                <c:pt idx="3841" formatCode="General">
                  <c:v>21.332799999999999</c:v>
                </c:pt>
                <c:pt idx="3842" formatCode="General">
                  <c:v>21.045500000000001</c:v>
                </c:pt>
                <c:pt idx="3843" formatCode="General">
                  <c:v>20.949100000000001</c:v>
                </c:pt>
                <c:pt idx="3844" formatCode="General">
                  <c:v>20.9452</c:v>
                </c:pt>
                <c:pt idx="3845" formatCode="General">
                  <c:v>20.9909</c:v>
                </c:pt>
                <c:pt idx="3846" formatCode="General">
                  <c:v>21.090299999999999</c:v>
                </c:pt>
                <c:pt idx="3847" formatCode="General">
                  <c:v>21.186900000000001</c:v>
                </c:pt>
                <c:pt idx="3848" formatCode="General">
                  <c:v>21.218599999999999</c:v>
                </c:pt>
                <c:pt idx="3849" formatCode="General">
                  <c:v>21.1693</c:v>
                </c:pt>
                <c:pt idx="3850" formatCode="General">
                  <c:v>21.049299999999999</c:v>
                </c:pt>
                <c:pt idx="3851" formatCode="General">
                  <c:v>20.893999999999998</c:v>
                </c:pt>
                <c:pt idx="3852" formatCode="General">
                  <c:v>20.7422</c:v>
                </c:pt>
                <c:pt idx="3853" formatCode="General">
                  <c:v>20.620899999999999</c:v>
                </c:pt>
                <c:pt idx="3854" formatCode="General">
                  <c:v>20.514700000000001</c:v>
                </c:pt>
                <c:pt idx="3855" formatCode="General">
                  <c:v>20.4023</c:v>
                </c:pt>
                <c:pt idx="3856" formatCode="General">
                  <c:v>20.281300000000002</c:v>
                </c:pt>
                <c:pt idx="3857" formatCode="General">
                  <c:v>20.1645</c:v>
                </c:pt>
                <c:pt idx="3858" formatCode="General">
                  <c:v>20.076899999999998</c:v>
                </c:pt>
                <c:pt idx="3859" formatCode="General">
                  <c:v>20.024899999999999</c:v>
                </c:pt>
                <c:pt idx="3860" formatCode="General">
                  <c:v>20.0017</c:v>
                </c:pt>
                <c:pt idx="3861" formatCode="General">
                  <c:v>19.9939</c:v>
                </c:pt>
                <c:pt idx="3862" formatCode="General">
                  <c:v>20.029199999999999</c:v>
                </c:pt>
                <c:pt idx="3863" formatCode="General">
                  <c:v>20.216100000000001</c:v>
                </c:pt>
                <c:pt idx="3864" formatCode="General">
                  <c:v>20.5639</c:v>
                </c:pt>
                <c:pt idx="3865" formatCode="General">
                  <c:v>20.971800000000002</c:v>
                </c:pt>
                <c:pt idx="3866" formatCode="General">
                  <c:v>21.3749</c:v>
                </c:pt>
                <c:pt idx="3867" formatCode="General">
                  <c:v>21.741700000000002</c:v>
                </c:pt>
                <c:pt idx="3868" formatCode="General">
                  <c:v>22.066700000000001</c:v>
                </c:pt>
                <c:pt idx="3869" formatCode="General">
                  <c:v>22.3443</c:v>
                </c:pt>
                <c:pt idx="3870" formatCode="General">
                  <c:v>22.558199999999999</c:v>
                </c:pt>
                <c:pt idx="3871" formatCode="General">
                  <c:v>22.6966</c:v>
                </c:pt>
                <c:pt idx="3872" formatCode="General">
                  <c:v>22.7545</c:v>
                </c:pt>
                <c:pt idx="3873" formatCode="General">
                  <c:v>22.735600000000002</c:v>
                </c:pt>
                <c:pt idx="3874" formatCode="General">
                  <c:v>22.652699999999999</c:v>
                </c:pt>
                <c:pt idx="3875" formatCode="General">
                  <c:v>22.541799999999999</c:v>
                </c:pt>
                <c:pt idx="3876" formatCode="General">
                  <c:v>22.420500000000001</c:v>
                </c:pt>
                <c:pt idx="3877" formatCode="General">
                  <c:v>22.2624</c:v>
                </c:pt>
                <c:pt idx="3878" formatCode="General">
                  <c:v>22.0639</c:v>
                </c:pt>
                <c:pt idx="3879" formatCode="General">
                  <c:v>21.843299999999999</c:v>
                </c:pt>
                <c:pt idx="3880" formatCode="General">
                  <c:v>21.618500000000001</c:v>
                </c:pt>
                <c:pt idx="3881" formatCode="General">
                  <c:v>21.4054</c:v>
                </c:pt>
                <c:pt idx="3882" formatCode="General">
                  <c:v>21.2163</c:v>
                </c:pt>
                <c:pt idx="3883" formatCode="General">
                  <c:v>21.109200000000001</c:v>
                </c:pt>
                <c:pt idx="3884" formatCode="General">
                  <c:v>21.1907</c:v>
                </c:pt>
                <c:pt idx="3885" formatCode="General">
                  <c:v>21.451799999999999</c:v>
                </c:pt>
                <c:pt idx="3886" formatCode="General">
                  <c:v>21.8002</c:v>
                </c:pt>
                <c:pt idx="3887" formatCode="General">
                  <c:v>22.194600000000001</c:v>
                </c:pt>
                <c:pt idx="3888" formatCode="General">
                  <c:v>22.611599999999999</c:v>
                </c:pt>
                <c:pt idx="3889" formatCode="General">
                  <c:v>23.023900000000001</c:v>
                </c:pt>
                <c:pt idx="3890" formatCode="General">
                  <c:v>23.429400000000001</c:v>
                </c:pt>
                <c:pt idx="3891" formatCode="General">
                  <c:v>23.859300000000001</c:v>
                </c:pt>
                <c:pt idx="3892" formatCode="General">
                  <c:v>24.321200000000001</c:v>
                </c:pt>
                <c:pt idx="3893" formatCode="General">
                  <c:v>24.802099999999999</c:v>
                </c:pt>
                <c:pt idx="3894" formatCode="General">
                  <c:v>25.294</c:v>
                </c:pt>
                <c:pt idx="3895" formatCode="General">
                  <c:v>25.791</c:v>
                </c:pt>
                <c:pt idx="3896" formatCode="General">
                  <c:v>26.287299999999998</c:v>
                </c:pt>
                <c:pt idx="3897" formatCode="General">
                  <c:v>26.7775</c:v>
                </c:pt>
                <c:pt idx="3898" formatCode="General">
                  <c:v>27.256900000000002</c:v>
                </c:pt>
                <c:pt idx="3899" formatCode="General">
                  <c:v>27.707999999999998</c:v>
                </c:pt>
                <c:pt idx="3900" formatCode="General">
                  <c:v>28.110199999999999</c:v>
                </c:pt>
                <c:pt idx="3901" formatCode="General">
                  <c:v>28.463200000000001</c:v>
                </c:pt>
                <c:pt idx="3902" formatCode="General">
                  <c:v>28.805900000000001</c:v>
                </c:pt>
                <c:pt idx="3903" formatCode="General">
                  <c:v>29.2469</c:v>
                </c:pt>
                <c:pt idx="3904" formatCode="General">
                  <c:v>29.797999999999998</c:v>
                </c:pt>
                <c:pt idx="3905" formatCode="General">
                  <c:v>30.3489</c:v>
                </c:pt>
                <c:pt idx="3906" formatCode="General">
                  <c:v>30.84</c:v>
                </c:pt>
                <c:pt idx="3907" formatCode="General">
                  <c:v>31.2563</c:v>
                </c:pt>
                <c:pt idx="3908" formatCode="General">
                  <c:v>31.605799999999999</c:v>
                </c:pt>
                <c:pt idx="3909" formatCode="General">
                  <c:v>31.8965</c:v>
                </c:pt>
                <c:pt idx="3910" formatCode="General">
                  <c:v>32.1188</c:v>
                </c:pt>
                <c:pt idx="3911" formatCode="General">
                  <c:v>32.266800000000003</c:v>
                </c:pt>
                <c:pt idx="3912" formatCode="General">
                  <c:v>32.341000000000001</c:v>
                </c:pt>
                <c:pt idx="3913" formatCode="General">
                  <c:v>32.321199999999997</c:v>
                </c:pt>
                <c:pt idx="3914" formatCode="General">
                  <c:v>32.188000000000002</c:v>
                </c:pt>
                <c:pt idx="3915" formatCode="General">
                  <c:v>31.965299999999999</c:v>
                </c:pt>
                <c:pt idx="3916" formatCode="General">
                  <c:v>31.689499999999999</c:v>
                </c:pt>
                <c:pt idx="3917" formatCode="General">
                  <c:v>31.393899999999999</c:v>
                </c:pt>
                <c:pt idx="3918" formatCode="General">
                  <c:v>31.103200000000001</c:v>
                </c:pt>
                <c:pt idx="3919" formatCode="General">
                  <c:v>30.827999999999999</c:v>
                </c:pt>
                <c:pt idx="3920" formatCode="General">
                  <c:v>30.5549</c:v>
                </c:pt>
                <c:pt idx="3921" formatCode="General">
                  <c:v>30.2882</c:v>
                </c:pt>
                <c:pt idx="3922" formatCode="General">
                  <c:v>30.162800000000001</c:v>
                </c:pt>
                <c:pt idx="3923" formatCode="General">
                  <c:v>30.1998</c:v>
                </c:pt>
                <c:pt idx="3924" formatCode="General">
                  <c:v>30.177499999999998</c:v>
                </c:pt>
                <c:pt idx="3925" formatCode="General">
                  <c:v>30.134499999999999</c:v>
                </c:pt>
                <c:pt idx="3926" formatCode="General">
                  <c:v>30.319800000000001</c:v>
                </c:pt>
                <c:pt idx="3927" formatCode="General">
                  <c:v>30.695900000000002</c:v>
                </c:pt>
                <c:pt idx="3928" formatCode="General">
                  <c:v>31.132899999999999</c:v>
                </c:pt>
                <c:pt idx="3929" formatCode="General">
                  <c:v>31.606000000000002</c:v>
                </c:pt>
                <c:pt idx="3930" formatCode="General">
                  <c:v>32.097299999999997</c:v>
                </c:pt>
                <c:pt idx="3931" formatCode="General">
                  <c:v>32.594999999999999</c:v>
                </c:pt>
                <c:pt idx="3932" formatCode="General">
                  <c:v>33.0762</c:v>
                </c:pt>
                <c:pt idx="3933" formatCode="General">
                  <c:v>33.513199999999998</c:v>
                </c:pt>
                <c:pt idx="3934" formatCode="General">
                  <c:v>33.898800000000001</c:v>
                </c:pt>
                <c:pt idx="3935" formatCode="General">
                  <c:v>34.232599999999998</c:v>
                </c:pt>
                <c:pt idx="3936" formatCode="General">
                  <c:v>34.508400000000002</c:v>
                </c:pt>
                <c:pt idx="3937" formatCode="General">
                  <c:v>34.721400000000003</c:v>
                </c:pt>
                <c:pt idx="3938" formatCode="General">
                  <c:v>34.868499999999997</c:v>
                </c:pt>
                <c:pt idx="3939" formatCode="General">
                  <c:v>34.948</c:v>
                </c:pt>
                <c:pt idx="3940" formatCode="General">
                  <c:v>34.960099999999997</c:v>
                </c:pt>
                <c:pt idx="3941" formatCode="General">
                  <c:v>34.9221</c:v>
                </c:pt>
                <c:pt idx="3942" formatCode="General">
                  <c:v>34.846400000000003</c:v>
                </c:pt>
                <c:pt idx="3943" formatCode="General">
                  <c:v>34.712800000000001</c:v>
                </c:pt>
                <c:pt idx="3944" formatCode="General">
                  <c:v>34.583300000000001</c:v>
                </c:pt>
                <c:pt idx="3945" formatCode="General">
                  <c:v>34.605499999999999</c:v>
                </c:pt>
                <c:pt idx="3946" formatCode="General">
                  <c:v>34.750999999999998</c:v>
                </c:pt>
                <c:pt idx="3947" formatCode="General">
                  <c:v>34.897199999999998</c:v>
                </c:pt>
                <c:pt idx="3948" formatCode="General">
                  <c:v>35.040100000000002</c:v>
                </c:pt>
                <c:pt idx="3949" formatCode="General">
                  <c:v>35.198900000000002</c:v>
                </c:pt>
                <c:pt idx="3950" formatCode="General">
                  <c:v>35.371099999999998</c:v>
                </c:pt>
                <c:pt idx="3951" formatCode="General">
                  <c:v>35.554099999999998</c:v>
                </c:pt>
                <c:pt idx="3952" formatCode="General">
                  <c:v>35.745699999999999</c:v>
                </c:pt>
                <c:pt idx="3953" formatCode="General">
                  <c:v>35.935899999999997</c:v>
                </c:pt>
                <c:pt idx="3954" formatCode="General">
                  <c:v>36.1145</c:v>
                </c:pt>
                <c:pt idx="3955" formatCode="General">
                  <c:v>36.293500000000002</c:v>
                </c:pt>
                <c:pt idx="3956" formatCode="General">
                  <c:v>36.476999999999997</c:v>
                </c:pt>
                <c:pt idx="3957" formatCode="General">
                  <c:v>36.638599999999997</c:v>
                </c:pt>
                <c:pt idx="3958" formatCode="General">
                  <c:v>36.7744</c:v>
                </c:pt>
                <c:pt idx="3959" formatCode="General">
                  <c:v>36.905999999999999</c:v>
                </c:pt>
                <c:pt idx="3960" formatCode="General">
                  <c:v>37.013500000000001</c:v>
                </c:pt>
                <c:pt idx="3961" formatCode="General">
                  <c:v>37.065800000000003</c:v>
                </c:pt>
                <c:pt idx="3962" formatCode="General">
                  <c:v>37.080300000000001</c:v>
                </c:pt>
                <c:pt idx="3963" formatCode="General">
                  <c:v>37.070900000000002</c:v>
                </c:pt>
                <c:pt idx="3964" formatCode="General">
                  <c:v>37.021999999999998</c:v>
                </c:pt>
                <c:pt idx="3965" formatCode="General">
                  <c:v>36.993400000000001</c:v>
                </c:pt>
                <c:pt idx="3966" formatCode="General">
                  <c:v>37.096200000000003</c:v>
                </c:pt>
                <c:pt idx="3967" formatCode="General">
                  <c:v>37.267400000000002</c:v>
                </c:pt>
                <c:pt idx="3968" formatCode="General">
                  <c:v>37.389699999999998</c:v>
                </c:pt>
                <c:pt idx="3969" formatCode="General">
                  <c:v>37.459400000000002</c:v>
                </c:pt>
                <c:pt idx="3970" formatCode="General">
                  <c:v>37.483199999999997</c:v>
                </c:pt>
                <c:pt idx="3971" formatCode="General">
                  <c:v>37.457799999999999</c:v>
                </c:pt>
                <c:pt idx="3972" formatCode="General">
                  <c:v>37.387099999999997</c:v>
                </c:pt>
                <c:pt idx="3973" formatCode="General">
                  <c:v>37.2789</c:v>
                </c:pt>
                <c:pt idx="3974" formatCode="General">
                  <c:v>37.1051</c:v>
                </c:pt>
                <c:pt idx="3975" formatCode="General">
                  <c:v>36.8371</c:v>
                </c:pt>
                <c:pt idx="3976" formatCode="General">
                  <c:v>36.496400000000001</c:v>
                </c:pt>
                <c:pt idx="3977" formatCode="General">
                  <c:v>36.104799999999997</c:v>
                </c:pt>
                <c:pt idx="3978" formatCode="General">
                  <c:v>35.667099999999998</c:v>
                </c:pt>
                <c:pt idx="3979" formatCode="General">
                  <c:v>35.194600000000001</c:v>
                </c:pt>
                <c:pt idx="3980" formatCode="General">
                  <c:v>34.701799999999999</c:v>
                </c:pt>
                <c:pt idx="3981" formatCode="General">
                  <c:v>34.181199999999997</c:v>
                </c:pt>
                <c:pt idx="3982" formatCode="General">
                  <c:v>33.619799999999998</c:v>
                </c:pt>
                <c:pt idx="3983" formatCode="General">
                  <c:v>33.013500000000001</c:v>
                </c:pt>
                <c:pt idx="3984" formatCode="General">
                  <c:v>32.358600000000003</c:v>
                </c:pt>
                <c:pt idx="3985" formatCode="General">
                  <c:v>31.6556</c:v>
                </c:pt>
                <c:pt idx="3986" formatCode="General">
                  <c:v>31.014700000000001</c:v>
                </c:pt>
                <c:pt idx="3987" formatCode="General">
                  <c:v>30.585899999999999</c:v>
                </c:pt>
                <c:pt idx="3988" formatCode="General">
                  <c:v>30.284300000000002</c:v>
                </c:pt>
                <c:pt idx="3989" formatCode="General">
                  <c:v>29.98</c:v>
                </c:pt>
                <c:pt idx="3990" formatCode="General">
                  <c:v>29.662400000000002</c:v>
                </c:pt>
                <c:pt idx="3991" formatCode="General">
                  <c:v>29.313600000000001</c:v>
                </c:pt>
                <c:pt idx="3992" formatCode="General">
                  <c:v>28.910799999999998</c:v>
                </c:pt>
                <c:pt idx="3993" formatCode="General">
                  <c:v>28.465699999999998</c:v>
                </c:pt>
                <c:pt idx="3994" formatCode="General">
                  <c:v>28.006499999999999</c:v>
                </c:pt>
                <c:pt idx="3995" formatCode="General">
                  <c:v>27.5319</c:v>
                </c:pt>
                <c:pt idx="3996" formatCode="General">
                  <c:v>27.036899999999999</c:v>
                </c:pt>
                <c:pt idx="3997" formatCode="General">
                  <c:v>26.5289</c:v>
                </c:pt>
                <c:pt idx="3998" formatCode="General">
                  <c:v>26.022400000000001</c:v>
                </c:pt>
                <c:pt idx="3999" formatCode="General">
                  <c:v>25.534800000000001</c:v>
                </c:pt>
                <c:pt idx="4000" formatCode="General">
                  <c:v>25.102399999999999</c:v>
                </c:pt>
                <c:pt idx="4001" formatCode="General">
                  <c:v>24.761099999999999</c:v>
                </c:pt>
                <c:pt idx="4002" formatCode="General">
                  <c:v>24.5153</c:v>
                </c:pt>
                <c:pt idx="4003" formatCode="General">
                  <c:v>24.348199999999999</c:v>
                </c:pt>
                <c:pt idx="4004" formatCode="General">
                  <c:v>24.22</c:v>
                </c:pt>
                <c:pt idx="4005" formatCode="General">
                  <c:v>24.191199999999998</c:v>
                </c:pt>
                <c:pt idx="4006" formatCode="General">
                  <c:v>24.410900000000002</c:v>
                </c:pt>
                <c:pt idx="4007" formatCode="General">
                  <c:v>24.8127</c:v>
                </c:pt>
                <c:pt idx="4008" formatCode="General">
                  <c:v>25.2407</c:v>
                </c:pt>
                <c:pt idx="4009" formatCode="General">
                  <c:v>25.650400000000001</c:v>
                </c:pt>
                <c:pt idx="4010" formatCode="General">
                  <c:v>26.017800000000001</c:v>
                </c:pt>
                <c:pt idx="4011" formatCode="General">
                  <c:v>26.328499999999998</c:v>
                </c:pt>
                <c:pt idx="4012" formatCode="General">
                  <c:v>26.564</c:v>
                </c:pt>
                <c:pt idx="4013" formatCode="General">
                  <c:v>26.7027</c:v>
                </c:pt>
                <c:pt idx="4014" formatCode="General">
                  <c:v>26.7531</c:v>
                </c:pt>
                <c:pt idx="4015" formatCode="General">
                  <c:v>26.733799999999999</c:v>
                </c:pt>
                <c:pt idx="4016" formatCode="General">
                  <c:v>26.646599999999999</c:v>
                </c:pt>
                <c:pt idx="4017" formatCode="General">
                  <c:v>26.4984</c:v>
                </c:pt>
                <c:pt idx="4018" formatCode="General">
                  <c:v>26.305199999999999</c:v>
                </c:pt>
                <c:pt idx="4019" formatCode="General">
                  <c:v>26.102599999999999</c:v>
                </c:pt>
                <c:pt idx="4020" formatCode="General">
                  <c:v>25.9314</c:v>
                </c:pt>
                <c:pt idx="4021" formatCode="General">
                  <c:v>25.767399999999999</c:v>
                </c:pt>
                <c:pt idx="4022" formatCode="General">
                  <c:v>25.569199999999999</c:v>
                </c:pt>
                <c:pt idx="4023" formatCode="General">
                  <c:v>25.334</c:v>
                </c:pt>
                <c:pt idx="4024" formatCode="General">
                  <c:v>25.108499999999999</c:v>
                </c:pt>
                <c:pt idx="4025" formatCode="General">
                  <c:v>24.999400000000001</c:v>
                </c:pt>
                <c:pt idx="4026" formatCode="General">
                  <c:v>25.0016</c:v>
                </c:pt>
                <c:pt idx="4027" formatCode="General">
                  <c:v>25.021599999999999</c:v>
                </c:pt>
                <c:pt idx="4028" formatCode="General">
                  <c:v>24.8794</c:v>
                </c:pt>
                <c:pt idx="4029" formatCode="General">
                  <c:v>24.464500000000001</c:v>
                </c:pt>
                <c:pt idx="4030" formatCode="General">
                  <c:v>23.9937</c:v>
                </c:pt>
                <c:pt idx="4031" formatCode="General">
                  <c:v>23.596699999999998</c:v>
                </c:pt>
                <c:pt idx="4032" formatCode="General">
                  <c:v>23.174700000000001</c:v>
                </c:pt>
                <c:pt idx="4033" formatCode="General">
                  <c:v>22.664200000000001</c:v>
                </c:pt>
                <c:pt idx="4034" formatCode="General">
                  <c:v>22.050699999999999</c:v>
                </c:pt>
                <c:pt idx="4035" formatCode="General">
                  <c:v>21.3599</c:v>
                </c:pt>
                <c:pt idx="4036" formatCode="General">
                  <c:v>20.6203</c:v>
                </c:pt>
                <c:pt idx="4037" formatCode="General">
                  <c:v>19.823499999999999</c:v>
                </c:pt>
                <c:pt idx="4038" formatCode="General">
                  <c:v>18.9636</c:v>
                </c:pt>
                <c:pt idx="4039" formatCode="General">
                  <c:v>18.044499999999999</c:v>
                </c:pt>
                <c:pt idx="4040" formatCode="General">
                  <c:v>17.074200000000001</c:v>
                </c:pt>
                <c:pt idx="4041" formatCode="General">
                  <c:v>16.0623</c:v>
                </c:pt>
                <c:pt idx="4042" formatCode="General">
                  <c:v>14.992599999999999</c:v>
                </c:pt>
                <c:pt idx="4043" formatCode="General">
                  <c:v>13.8841</c:v>
                </c:pt>
                <c:pt idx="4044" formatCode="General">
                  <c:v>12.8606</c:v>
                </c:pt>
                <c:pt idx="4045" formatCode="General">
                  <c:v>11.973599999999999</c:v>
                </c:pt>
                <c:pt idx="4046" formatCode="General">
                  <c:v>11.1594</c:v>
                </c:pt>
                <c:pt idx="4047" formatCode="General">
                  <c:v>10.367100000000001</c:v>
                </c:pt>
                <c:pt idx="4048" formatCode="General">
                  <c:v>9.5690200000000001</c:v>
                </c:pt>
                <c:pt idx="4049" formatCode="General">
                  <c:v>8.7526200000000003</c:v>
                </c:pt>
                <c:pt idx="4050" formatCode="General">
                  <c:v>7.9032099999999996</c:v>
                </c:pt>
                <c:pt idx="4051" formatCode="General">
                  <c:v>6.9981</c:v>
                </c:pt>
                <c:pt idx="4052" formatCode="General">
                  <c:v>6.0398699999999996</c:v>
                </c:pt>
                <c:pt idx="4053" formatCode="General">
                  <c:v>5.0578900000000004</c:v>
                </c:pt>
                <c:pt idx="4054" formatCode="General">
                  <c:v>4.0688800000000001</c:v>
                </c:pt>
                <c:pt idx="4055" formatCode="General">
                  <c:v>3.0783200000000002</c:v>
                </c:pt>
                <c:pt idx="4056" formatCode="General">
                  <c:v>2.0822600000000002</c:v>
                </c:pt>
                <c:pt idx="4057" formatCode="General">
                  <c:v>1.0698000000000001</c:v>
                </c:pt>
                <c:pt idx="4058" formatCode="General">
                  <c:v>2.4268100000000001E-2</c:v>
                </c:pt>
                <c:pt idx="4059" formatCode="General">
                  <c:v>-1.0589299999999999</c:v>
                </c:pt>
                <c:pt idx="4060" formatCode="General">
                  <c:v>-2.1692499999999999</c:v>
                </c:pt>
                <c:pt idx="4061" formatCode="General">
                  <c:v>-3.3110599999999999</c:v>
                </c:pt>
                <c:pt idx="4062" formatCode="General">
                  <c:v>-4.4711499999999997</c:v>
                </c:pt>
                <c:pt idx="4063" formatCode="General">
                  <c:v>-5.5024699999999998</c:v>
                </c:pt>
                <c:pt idx="4064" formatCode="General">
                  <c:v>-6.3147599999999997</c:v>
                </c:pt>
                <c:pt idx="4065" formatCode="General">
                  <c:v>-7.0010199999999996</c:v>
                </c:pt>
                <c:pt idx="4066" formatCode="General">
                  <c:v>-7.6273</c:v>
                </c:pt>
                <c:pt idx="4067" formatCode="General">
                  <c:v>-8.20749</c:v>
                </c:pt>
                <c:pt idx="4068" formatCode="General">
                  <c:v>-8.7616599999999991</c:v>
                </c:pt>
                <c:pt idx="4069" formatCode="General">
                  <c:v>-9.3093299999999992</c:v>
                </c:pt>
                <c:pt idx="4070" formatCode="General">
                  <c:v>-9.8616499999999991</c:v>
                </c:pt>
                <c:pt idx="4071" formatCode="General">
                  <c:v>-10.435600000000001</c:v>
                </c:pt>
                <c:pt idx="4072" formatCode="General">
                  <c:v>-11.055300000000001</c:v>
                </c:pt>
                <c:pt idx="4073" formatCode="General">
                  <c:v>-11.726699999999999</c:v>
                </c:pt>
                <c:pt idx="4074" formatCode="General">
                  <c:v>-12.44</c:v>
                </c:pt>
                <c:pt idx="4075" formatCode="General">
                  <c:v>-13.207599999999999</c:v>
                </c:pt>
                <c:pt idx="4076" formatCode="General">
                  <c:v>-14.0435</c:v>
                </c:pt>
                <c:pt idx="4077" formatCode="General">
                  <c:v>-14.936400000000001</c:v>
                </c:pt>
                <c:pt idx="4078" formatCode="General">
                  <c:v>-15.871</c:v>
                </c:pt>
                <c:pt idx="4079" formatCode="General">
                  <c:v>-16.834800000000001</c:v>
                </c:pt>
                <c:pt idx="4080" formatCode="General">
                  <c:v>-17.8109</c:v>
                </c:pt>
                <c:pt idx="4081" formatCode="General">
                  <c:v>-18.782800000000002</c:v>
                </c:pt>
                <c:pt idx="4082" formatCode="General">
                  <c:v>-19.750900000000001</c:v>
                </c:pt>
                <c:pt idx="4083" formatCode="General">
                  <c:v>-20.695499999999999</c:v>
                </c:pt>
                <c:pt idx="4084" formatCode="General">
                  <c:v>-21.521699999999999</c:v>
                </c:pt>
                <c:pt idx="4085" formatCode="General">
                  <c:v>-22.213200000000001</c:v>
                </c:pt>
                <c:pt idx="4086" formatCode="General">
                  <c:v>-22.879300000000001</c:v>
                </c:pt>
                <c:pt idx="4087" formatCode="General">
                  <c:v>-23.584</c:v>
                </c:pt>
                <c:pt idx="4088" formatCode="General">
                  <c:v>-24.338999999999999</c:v>
                </c:pt>
                <c:pt idx="4089" formatCode="General">
                  <c:v>-25.1434</c:v>
                </c:pt>
                <c:pt idx="4090" formatCode="General">
                  <c:v>-25.997699999999998</c:v>
                </c:pt>
                <c:pt idx="4091" formatCode="General">
                  <c:v>-26.918099999999999</c:v>
                </c:pt>
                <c:pt idx="4092" formatCode="General">
                  <c:v>-27.936399999999999</c:v>
                </c:pt>
                <c:pt idx="4093" formatCode="General">
                  <c:v>-29.09</c:v>
                </c:pt>
                <c:pt idx="4094" formatCode="General">
                  <c:v>-30.374300000000002</c:v>
                </c:pt>
                <c:pt idx="4095" formatCode="General">
                  <c:v>-31.759699999999999</c:v>
                </c:pt>
                <c:pt idx="4096" formatCode="General">
                  <c:v>-33.231200000000001</c:v>
                </c:pt>
                <c:pt idx="4097" formatCode="General">
                  <c:v>-34.769199999999998</c:v>
                </c:pt>
                <c:pt idx="4098" formatCode="General">
                  <c:v>-36.3401</c:v>
                </c:pt>
                <c:pt idx="4099" formatCode="General">
                  <c:v>-37.9191</c:v>
                </c:pt>
                <c:pt idx="4100" formatCode="General">
                  <c:v>-39.498399999999997</c:v>
                </c:pt>
                <c:pt idx="4101" formatCode="General">
                  <c:v>-41.0625</c:v>
                </c:pt>
                <c:pt idx="4102" formatCode="General">
                  <c:v>-42.593600000000002</c:v>
                </c:pt>
                <c:pt idx="4103" formatCode="General">
                  <c:v>-44.078400000000002</c:v>
                </c:pt>
                <c:pt idx="4104" formatCode="General">
                  <c:v>-45.482599999999998</c:v>
                </c:pt>
                <c:pt idx="4105" formatCode="General">
                  <c:v>-46.7348</c:v>
                </c:pt>
                <c:pt idx="4106" formatCode="General">
                  <c:v>-47.828899999999997</c:v>
                </c:pt>
                <c:pt idx="4107" formatCode="General">
                  <c:v>-48.829099999999997</c:v>
                </c:pt>
                <c:pt idx="4108" formatCode="General">
                  <c:v>-49.770099999999999</c:v>
                </c:pt>
                <c:pt idx="4109" formatCode="General">
                  <c:v>-50.663800000000002</c:v>
                </c:pt>
                <c:pt idx="4110" formatCode="General">
                  <c:v>-51.513300000000001</c:v>
                </c:pt>
                <c:pt idx="4111" formatCode="General">
                  <c:v>-52.318800000000003</c:v>
                </c:pt>
                <c:pt idx="4112" formatCode="General">
                  <c:v>-53.0792</c:v>
                </c:pt>
                <c:pt idx="4113" formatCode="General">
                  <c:v>-53.803699999999999</c:v>
                </c:pt>
                <c:pt idx="4114" formatCode="General">
                  <c:v>-54.51</c:v>
                </c:pt>
                <c:pt idx="4115" formatCode="General">
                  <c:v>-55.228200000000001</c:v>
                </c:pt>
                <c:pt idx="4116" formatCode="General">
                  <c:v>-55.9833</c:v>
                </c:pt>
                <c:pt idx="4117" formatCode="General">
                  <c:v>-56.762900000000002</c:v>
                </c:pt>
                <c:pt idx="4118" formatCode="General">
                  <c:v>-57.551600000000001</c:v>
                </c:pt>
                <c:pt idx="4119" formatCode="General">
                  <c:v>-58.346600000000002</c:v>
                </c:pt>
                <c:pt idx="4120" formatCode="General">
                  <c:v>-59.148600000000002</c:v>
                </c:pt>
                <c:pt idx="4121" formatCode="General">
                  <c:v>-59.960999999999999</c:v>
                </c:pt>
                <c:pt idx="4122" formatCode="General">
                  <c:v>-60.773200000000003</c:v>
                </c:pt>
                <c:pt idx="4123" formatCode="General">
                  <c:v>-61.575800000000001</c:v>
                </c:pt>
                <c:pt idx="4124" formatCode="General">
                  <c:v>-62.3855</c:v>
                </c:pt>
                <c:pt idx="4125" formatCode="General">
                  <c:v>-63.168399999999998</c:v>
                </c:pt>
                <c:pt idx="4126" formatCode="General">
                  <c:v>-63.820999999999998</c:v>
                </c:pt>
                <c:pt idx="4127" formatCode="General">
                  <c:v>-64.354799999999997</c:v>
                </c:pt>
                <c:pt idx="4128" formatCode="General">
                  <c:v>-64.864599999999996</c:v>
                </c:pt>
                <c:pt idx="4129" formatCode="General">
                  <c:v>-65.523700000000005</c:v>
                </c:pt>
                <c:pt idx="4130" formatCode="General">
                  <c:v>-66.441900000000004</c:v>
                </c:pt>
                <c:pt idx="4131" formatCode="General">
                  <c:v>-67.443100000000001</c:v>
                </c:pt>
                <c:pt idx="4132" formatCode="General">
                  <c:v>-68.404799999999994</c:v>
                </c:pt>
                <c:pt idx="4133" formatCode="General">
                  <c:v>-69.365600000000001</c:v>
                </c:pt>
                <c:pt idx="4134" formatCode="General">
                  <c:v>-70.338399999999993</c:v>
                </c:pt>
                <c:pt idx="4135" formatCode="General">
                  <c:v>-71.311000000000007</c:v>
                </c:pt>
                <c:pt idx="4136" formatCode="General">
                  <c:v>-72.267799999999994</c:v>
                </c:pt>
                <c:pt idx="4137" formatCode="General">
                  <c:v>-73.208200000000005</c:v>
                </c:pt>
                <c:pt idx="4138" formatCode="General">
                  <c:v>-74.174000000000007</c:v>
                </c:pt>
                <c:pt idx="4139" formatCode="General">
                  <c:v>-75.215199999999996</c:v>
                </c:pt>
                <c:pt idx="4140" formatCode="General">
                  <c:v>-76.366299999999995</c:v>
                </c:pt>
                <c:pt idx="4141" formatCode="General">
                  <c:v>-77.617900000000006</c:v>
                </c:pt>
                <c:pt idx="4142" formatCode="General">
                  <c:v>-78.932500000000005</c:v>
                </c:pt>
                <c:pt idx="4143" formatCode="General">
                  <c:v>-80.247500000000002</c:v>
                </c:pt>
                <c:pt idx="4144" formatCode="General">
                  <c:v>-81.509100000000004</c:v>
                </c:pt>
                <c:pt idx="4145" formatCode="General">
                  <c:v>-82.717299999999994</c:v>
                </c:pt>
                <c:pt idx="4146" formatCode="General">
                  <c:v>-83.818700000000007</c:v>
                </c:pt>
                <c:pt idx="4147" formatCode="General">
                  <c:v>-84.713700000000003</c:v>
                </c:pt>
                <c:pt idx="4148" formatCode="General">
                  <c:v>-85.392899999999997</c:v>
                </c:pt>
                <c:pt idx="4149" formatCode="General">
                  <c:v>-85.902500000000003</c:v>
                </c:pt>
                <c:pt idx="4150" formatCode="General">
                  <c:v>-86.313999999999993</c:v>
                </c:pt>
                <c:pt idx="4151" formatCode="General">
                  <c:v>-86.6935</c:v>
                </c:pt>
                <c:pt idx="4152" formatCode="General">
                  <c:v>-87.057400000000001</c:v>
                </c:pt>
                <c:pt idx="4153" formatCode="General">
                  <c:v>-87.421000000000006</c:v>
                </c:pt>
                <c:pt idx="4154" formatCode="General">
                  <c:v>-87.796999999999997</c:v>
                </c:pt>
                <c:pt idx="4155" formatCode="General">
                  <c:v>-88.1691</c:v>
                </c:pt>
                <c:pt idx="4156" formatCode="General">
                  <c:v>-88.512200000000007</c:v>
                </c:pt>
                <c:pt idx="4157" formatCode="General">
                  <c:v>-88.815200000000004</c:v>
                </c:pt>
                <c:pt idx="4158" formatCode="General">
                  <c:v>-89.061199999999999</c:v>
                </c:pt>
                <c:pt idx="4159" formatCode="General">
                  <c:v>-89.226399999999998</c:v>
                </c:pt>
                <c:pt idx="4160" formatCode="General">
                  <c:v>-89.304400000000001</c:v>
                </c:pt>
                <c:pt idx="4161" formatCode="General">
                  <c:v>-89.309600000000003</c:v>
                </c:pt>
                <c:pt idx="4162" formatCode="General">
                  <c:v>-89.247699999999995</c:v>
                </c:pt>
                <c:pt idx="4163" formatCode="General">
                  <c:v>-89.126999999999995</c:v>
                </c:pt>
                <c:pt idx="4164" formatCode="General">
                  <c:v>-88.988699999999994</c:v>
                </c:pt>
                <c:pt idx="4165" formatCode="General">
                  <c:v>-88.823800000000006</c:v>
                </c:pt>
                <c:pt idx="4166" formatCode="General">
                  <c:v>-88.530299999999997</c:v>
                </c:pt>
                <c:pt idx="4167" formatCode="General">
                  <c:v>-88.105400000000003</c:v>
                </c:pt>
                <c:pt idx="4168" formatCode="General">
                  <c:v>-87.634600000000006</c:v>
                </c:pt>
                <c:pt idx="4169" formatCode="General">
                  <c:v>-87.149699999999996</c:v>
                </c:pt>
                <c:pt idx="4170" formatCode="General">
                  <c:v>-86.661199999999994</c:v>
                </c:pt>
                <c:pt idx="4171" formatCode="General">
                  <c:v>-86.191599999999994</c:v>
                </c:pt>
                <c:pt idx="4172" formatCode="General">
                  <c:v>-85.759900000000002</c:v>
                </c:pt>
                <c:pt idx="4173" formatCode="General">
                  <c:v>-85.372799999999998</c:v>
                </c:pt>
                <c:pt idx="4174" formatCode="General">
                  <c:v>-85.033600000000007</c:v>
                </c:pt>
                <c:pt idx="4175" formatCode="General">
                  <c:v>-84.742900000000006</c:v>
                </c:pt>
                <c:pt idx="4176" formatCode="General">
                  <c:v>-84.495999999999995</c:v>
                </c:pt>
                <c:pt idx="4177" formatCode="General">
                  <c:v>-84.284499999999994</c:v>
                </c:pt>
                <c:pt idx="4178" formatCode="General">
                  <c:v>-84.096299999999999</c:v>
                </c:pt>
                <c:pt idx="4179" formatCode="General">
                  <c:v>-83.922899999999998</c:v>
                </c:pt>
                <c:pt idx="4180" formatCode="General">
                  <c:v>-83.765000000000001</c:v>
                </c:pt>
                <c:pt idx="4181" formatCode="General">
                  <c:v>-83.634600000000006</c:v>
                </c:pt>
                <c:pt idx="4182" formatCode="General">
                  <c:v>-83.546400000000006</c:v>
                </c:pt>
                <c:pt idx="4183" formatCode="General">
                  <c:v>-83.505499999999998</c:v>
                </c:pt>
                <c:pt idx="4184" formatCode="General">
                  <c:v>-83.520200000000003</c:v>
                </c:pt>
                <c:pt idx="4185" formatCode="General">
                  <c:v>-83.614900000000006</c:v>
                </c:pt>
                <c:pt idx="4186" formatCode="General">
                  <c:v>-83.715999999999994</c:v>
                </c:pt>
                <c:pt idx="4187" formatCode="General">
                  <c:v>-83.647599999999997</c:v>
                </c:pt>
                <c:pt idx="4188" formatCode="General">
                  <c:v>-83.391800000000003</c:v>
                </c:pt>
                <c:pt idx="4189" formatCode="General">
                  <c:v>-83.034099999999995</c:v>
                </c:pt>
                <c:pt idx="4190" formatCode="General">
                  <c:v>-82.612399999999994</c:v>
                </c:pt>
                <c:pt idx="4191" formatCode="General">
                  <c:v>-82.144800000000004</c:v>
                </c:pt>
                <c:pt idx="4192" formatCode="General">
                  <c:v>-81.625600000000006</c:v>
                </c:pt>
                <c:pt idx="4193" formatCode="General">
                  <c:v>-81.058099999999996</c:v>
                </c:pt>
                <c:pt idx="4194" formatCode="General">
                  <c:v>-80.456599999999995</c:v>
                </c:pt>
                <c:pt idx="4195" formatCode="General">
                  <c:v>-79.830200000000005</c:v>
                </c:pt>
                <c:pt idx="4196" formatCode="General">
                  <c:v>-79.183999999999997</c:v>
                </c:pt>
                <c:pt idx="4197" formatCode="General">
                  <c:v>-78.525199999999998</c:v>
                </c:pt>
                <c:pt idx="4198" formatCode="General">
                  <c:v>-77.853999999999999</c:v>
                </c:pt>
                <c:pt idx="4199" formatCode="General">
                  <c:v>-77.155000000000001</c:v>
                </c:pt>
                <c:pt idx="4200" formatCode="General">
                  <c:v>-76.439300000000003</c:v>
                </c:pt>
                <c:pt idx="4201" formatCode="General">
                  <c:v>-75.744500000000002</c:v>
                </c:pt>
                <c:pt idx="4202" formatCode="General">
                  <c:v>-75.114699999999999</c:v>
                </c:pt>
                <c:pt idx="4203" formatCode="General">
                  <c:v>-74.584800000000001</c:v>
                </c:pt>
                <c:pt idx="4204" formatCode="General">
                  <c:v>-74.158600000000007</c:v>
                </c:pt>
                <c:pt idx="4205" formatCode="General">
                  <c:v>-73.8</c:v>
                </c:pt>
                <c:pt idx="4206" formatCode="General">
                  <c:v>-73.418199999999999</c:v>
                </c:pt>
                <c:pt idx="4207" formatCode="General">
                  <c:v>-72.985600000000005</c:v>
                </c:pt>
                <c:pt idx="4208" formatCode="General">
                  <c:v>-72.547499999999999</c:v>
                </c:pt>
                <c:pt idx="4209" formatCode="General">
                  <c:v>-72.100099999999998</c:v>
                </c:pt>
                <c:pt idx="4210" formatCode="General">
                  <c:v>-71.619900000000001</c:v>
                </c:pt>
                <c:pt idx="4211" formatCode="General">
                  <c:v>-71.107399999999998</c:v>
                </c:pt>
                <c:pt idx="4212" formatCode="General">
                  <c:v>-70.569699999999997</c:v>
                </c:pt>
                <c:pt idx="4213" formatCode="General">
                  <c:v>-70.015699999999995</c:v>
                </c:pt>
                <c:pt idx="4214" formatCode="General">
                  <c:v>-69.457700000000003</c:v>
                </c:pt>
                <c:pt idx="4215" formatCode="General">
                  <c:v>-68.906099999999995</c:v>
                </c:pt>
                <c:pt idx="4216" formatCode="General">
                  <c:v>-68.346800000000002</c:v>
                </c:pt>
                <c:pt idx="4217" formatCode="General">
                  <c:v>-67.767899999999997</c:v>
                </c:pt>
                <c:pt idx="4218" formatCode="General">
                  <c:v>-67.204999999999998</c:v>
                </c:pt>
                <c:pt idx="4219" formatCode="General">
                  <c:v>-66.6858</c:v>
                </c:pt>
                <c:pt idx="4220" formatCode="General">
                  <c:v>-66.204400000000007</c:v>
                </c:pt>
                <c:pt idx="4221" formatCode="General">
                  <c:v>-65.740499999999997</c:v>
                </c:pt>
                <c:pt idx="4222" formatCode="General">
                  <c:v>-65.269599999999997</c:v>
                </c:pt>
                <c:pt idx="4223" formatCode="General">
                  <c:v>-64.796599999999998</c:v>
                </c:pt>
                <c:pt idx="4224" formatCode="General">
                  <c:v>-64.313800000000001</c:v>
                </c:pt>
                <c:pt idx="4225" formatCode="General">
                  <c:v>-63.730699999999999</c:v>
                </c:pt>
                <c:pt idx="4226" formatCode="General">
                  <c:v>-63.024700000000003</c:v>
                </c:pt>
                <c:pt idx="4227" formatCode="General">
                  <c:v>-62.296700000000001</c:v>
                </c:pt>
                <c:pt idx="4228" formatCode="General">
                  <c:v>-61.6218</c:v>
                </c:pt>
                <c:pt idx="4229" formatCode="General">
                  <c:v>-61.029899999999998</c:v>
                </c:pt>
                <c:pt idx="4230" formatCode="General">
                  <c:v>-60.449199999999998</c:v>
                </c:pt>
                <c:pt idx="4231" formatCode="General">
                  <c:v>-59.795499999999997</c:v>
                </c:pt>
                <c:pt idx="4232" formatCode="General">
                  <c:v>-59.061900000000001</c:v>
                </c:pt>
                <c:pt idx="4233" formatCode="General">
                  <c:v>-58.245199999999997</c:v>
                </c:pt>
                <c:pt idx="4234" formatCode="General">
                  <c:v>-57.345700000000001</c:v>
                </c:pt>
                <c:pt idx="4235" formatCode="General">
                  <c:v>-56.369300000000003</c:v>
                </c:pt>
                <c:pt idx="4236" formatCode="General">
                  <c:v>-55.324300000000001</c:v>
                </c:pt>
                <c:pt idx="4237" formatCode="General">
                  <c:v>-54.2181</c:v>
                </c:pt>
                <c:pt idx="4238" formatCode="General">
                  <c:v>-53.052300000000002</c:v>
                </c:pt>
                <c:pt idx="4239" formatCode="General">
                  <c:v>-51.814599999999999</c:v>
                </c:pt>
                <c:pt idx="4240" formatCode="General">
                  <c:v>-50.5047</c:v>
                </c:pt>
                <c:pt idx="4241" formatCode="General">
                  <c:v>-49.140700000000002</c:v>
                </c:pt>
                <c:pt idx="4242" formatCode="General">
                  <c:v>-47.755800000000001</c:v>
                </c:pt>
                <c:pt idx="4243" formatCode="General">
                  <c:v>-46.3827</c:v>
                </c:pt>
                <c:pt idx="4244" formatCode="General">
                  <c:v>-45.016300000000001</c:v>
                </c:pt>
                <c:pt idx="4245" formatCode="General">
                  <c:v>-43.600700000000003</c:v>
                </c:pt>
                <c:pt idx="4246" formatCode="General">
                  <c:v>-42.002899999999997</c:v>
                </c:pt>
                <c:pt idx="4247" formatCode="General">
                  <c:v>-40.210099999999997</c:v>
                </c:pt>
                <c:pt idx="4248" formatCode="General">
                  <c:v>-38.356499999999997</c:v>
                </c:pt>
                <c:pt idx="4249" formatCode="General">
                  <c:v>-36.506300000000003</c:v>
                </c:pt>
                <c:pt idx="4250" formatCode="General">
                  <c:v>-34.674700000000001</c:v>
                </c:pt>
                <c:pt idx="4251" formatCode="General">
                  <c:v>-32.884700000000002</c:v>
                </c:pt>
                <c:pt idx="4252" formatCode="General">
                  <c:v>-31.1584</c:v>
                </c:pt>
                <c:pt idx="4253" formatCode="General">
                  <c:v>-29.509499999999999</c:v>
                </c:pt>
                <c:pt idx="4254" formatCode="General">
                  <c:v>-27.946000000000002</c:v>
                </c:pt>
                <c:pt idx="4255" formatCode="General">
                  <c:v>-26.470700000000001</c:v>
                </c:pt>
                <c:pt idx="4256" formatCode="General">
                  <c:v>-25.114699999999999</c:v>
                </c:pt>
                <c:pt idx="4257" formatCode="General">
                  <c:v>-23.9115</c:v>
                </c:pt>
                <c:pt idx="4258" formatCode="General">
                  <c:v>-22.8538</c:v>
                </c:pt>
                <c:pt idx="4259" formatCode="General">
                  <c:v>-21.918399999999998</c:v>
                </c:pt>
                <c:pt idx="4260" formatCode="General">
                  <c:v>-21.072700000000001</c:v>
                </c:pt>
                <c:pt idx="4261" formatCode="General">
                  <c:v>-20.288599999999999</c:v>
                </c:pt>
                <c:pt idx="4262" formatCode="General">
                  <c:v>-19.549900000000001</c:v>
                </c:pt>
                <c:pt idx="4263" formatCode="General">
                  <c:v>-18.850899999999999</c:v>
                </c:pt>
                <c:pt idx="4264" formatCode="General">
                  <c:v>-18.163</c:v>
                </c:pt>
                <c:pt idx="4265" formatCode="General">
                  <c:v>-17.3477</c:v>
                </c:pt>
                <c:pt idx="4266" formatCode="General">
                  <c:v>-16.322900000000001</c:v>
                </c:pt>
                <c:pt idx="4267" formatCode="General">
                  <c:v>-15.156499999999999</c:v>
                </c:pt>
                <c:pt idx="4268" formatCode="General">
                  <c:v>-13.908300000000001</c:v>
                </c:pt>
                <c:pt idx="4269" formatCode="General">
                  <c:v>-12.6061</c:v>
                </c:pt>
                <c:pt idx="4270" formatCode="General">
                  <c:v>-11.2364</c:v>
                </c:pt>
                <c:pt idx="4271" formatCode="General">
                  <c:v>-9.7803900000000006</c:v>
                </c:pt>
                <c:pt idx="4272" formatCode="General">
                  <c:v>-8.2542899999999992</c:v>
                </c:pt>
                <c:pt idx="4273" formatCode="General">
                  <c:v>-6.6871400000000003</c:v>
                </c:pt>
                <c:pt idx="4274" formatCode="General">
                  <c:v>-5.1123099999999999</c:v>
                </c:pt>
                <c:pt idx="4275" formatCode="General">
                  <c:v>-3.5596000000000001</c:v>
                </c:pt>
                <c:pt idx="4276" formatCode="General">
                  <c:v>-2.0489299999999999</c:v>
                </c:pt>
                <c:pt idx="4277" formatCode="General">
                  <c:v>-0.58476499999999998</c:v>
                </c:pt>
                <c:pt idx="4278" formatCode="General">
                  <c:v>0.83926400000000001</c:v>
                </c:pt>
                <c:pt idx="4279" formatCode="General">
                  <c:v>2.24282</c:v>
                </c:pt>
                <c:pt idx="4280" formatCode="General">
                  <c:v>3.6434600000000001</c:v>
                </c:pt>
                <c:pt idx="4281" formatCode="General">
                  <c:v>5.0437500000000002</c:v>
                </c:pt>
                <c:pt idx="4282" formatCode="General">
                  <c:v>6.4409000000000001</c:v>
                </c:pt>
                <c:pt idx="4283" formatCode="General">
                  <c:v>7.83345</c:v>
                </c:pt>
                <c:pt idx="4284" formatCode="General">
                  <c:v>9.3150499999999994</c:v>
                </c:pt>
                <c:pt idx="4285" formatCode="General">
                  <c:v>10.9482</c:v>
                </c:pt>
                <c:pt idx="4286" formatCode="General">
                  <c:v>12.6286</c:v>
                </c:pt>
                <c:pt idx="4287" formatCode="General">
                  <c:v>14.277100000000001</c:v>
                </c:pt>
                <c:pt idx="4288" formatCode="General">
                  <c:v>15.887</c:v>
                </c:pt>
                <c:pt idx="4289" formatCode="General">
                  <c:v>17.420100000000001</c:v>
                </c:pt>
                <c:pt idx="4290" formatCode="General">
                  <c:v>18.829699999999999</c:v>
                </c:pt>
                <c:pt idx="4291" formatCode="General">
                  <c:v>20.105499999999999</c:v>
                </c:pt>
                <c:pt idx="4292" formatCode="General">
                  <c:v>21.252500000000001</c:v>
                </c:pt>
                <c:pt idx="4293" formatCode="General">
                  <c:v>22.287800000000001</c:v>
                </c:pt>
                <c:pt idx="4294" formatCode="General">
                  <c:v>23.220800000000001</c:v>
                </c:pt>
                <c:pt idx="4295" formatCode="General">
                  <c:v>24.048200000000001</c:v>
                </c:pt>
                <c:pt idx="4296" formatCode="General">
                  <c:v>24.779499999999999</c:v>
                </c:pt>
                <c:pt idx="4297" formatCode="General">
                  <c:v>25.4298</c:v>
                </c:pt>
                <c:pt idx="4298" formatCode="General">
                  <c:v>26.001899999999999</c:v>
                </c:pt>
                <c:pt idx="4299" formatCode="General">
                  <c:v>26.498699999999999</c:v>
                </c:pt>
                <c:pt idx="4300" formatCode="General">
                  <c:v>26.9312</c:v>
                </c:pt>
                <c:pt idx="4301" formatCode="General">
                  <c:v>27.287500000000001</c:v>
                </c:pt>
                <c:pt idx="4302" formatCode="General">
                  <c:v>27.540600000000001</c:v>
                </c:pt>
                <c:pt idx="4303" formatCode="General">
                  <c:v>27.801500000000001</c:v>
                </c:pt>
                <c:pt idx="4304" formatCode="General">
                  <c:v>28.206700000000001</c:v>
                </c:pt>
                <c:pt idx="4305" formatCode="General">
                  <c:v>28.722100000000001</c:v>
                </c:pt>
                <c:pt idx="4306" formatCode="General">
                  <c:v>29.299299999999999</c:v>
                </c:pt>
                <c:pt idx="4307" formatCode="General">
                  <c:v>29.9405</c:v>
                </c:pt>
                <c:pt idx="4308" formatCode="General">
                  <c:v>30.630400000000002</c:v>
                </c:pt>
                <c:pt idx="4309" formatCode="General">
                  <c:v>31.344899999999999</c:v>
                </c:pt>
                <c:pt idx="4310" formatCode="General">
                  <c:v>32.072200000000002</c:v>
                </c:pt>
                <c:pt idx="4311" formatCode="General">
                  <c:v>32.813299999999998</c:v>
                </c:pt>
                <c:pt idx="4312" formatCode="General">
                  <c:v>33.596400000000003</c:v>
                </c:pt>
                <c:pt idx="4313" formatCode="General">
                  <c:v>34.457599999999999</c:v>
                </c:pt>
                <c:pt idx="4314" formatCode="General">
                  <c:v>35.422499999999999</c:v>
                </c:pt>
                <c:pt idx="4315" formatCode="General">
                  <c:v>36.476399999999998</c:v>
                </c:pt>
                <c:pt idx="4316" formatCode="General">
                  <c:v>37.574800000000003</c:v>
                </c:pt>
                <c:pt idx="4317" formatCode="General">
                  <c:v>38.689399999999999</c:v>
                </c:pt>
                <c:pt idx="4318" formatCode="General">
                  <c:v>39.798200000000001</c:v>
                </c:pt>
                <c:pt idx="4319" formatCode="General">
                  <c:v>40.873100000000001</c:v>
                </c:pt>
                <c:pt idx="4320" formatCode="General">
                  <c:v>41.949599999999997</c:v>
                </c:pt>
                <c:pt idx="4321" formatCode="General">
                  <c:v>43.145699999999998</c:v>
                </c:pt>
                <c:pt idx="4322" formatCode="General">
                  <c:v>44.48</c:v>
                </c:pt>
                <c:pt idx="4323" formatCode="General">
                  <c:v>45.888800000000003</c:v>
                </c:pt>
                <c:pt idx="4324" formatCode="General">
                  <c:v>47.331400000000002</c:v>
                </c:pt>
                <c:pt idx="4325" formatCode="General">
                  <c:v>48.782400000000003</c:v>
                </c:pt>
                <c:pt idx="4326" formatCode="General">
                  <c:v>50.238799999999998</c:v>
                </c:pt>
                <c:pt idx="4327" formatCode="General">
                  <c:v>51.697200000000002</c:v>
                </c:pt>
                <c:pt idx="4328" formatCode="General">
                  <c:v>53.148800000000001</c:v>
                </c:pt>
                <c:pt idx="4329" formatCode="General">
                  <c:v>54.585099999999997</c:v>
                </c:pt>
                <c:pt idx="4330" formatCode="General">
                  <c:v>55.998899999999999</c:v>
                </c:pt>
                <c:pt idx="4331" formatCode="General">
                  <c:v>57.3919</c:v>
                </c:pt>
                <c:pt idx="4332" formatCode="General">
                  <c:v>58.764099999999999</c:v>
                </c:pt>
                <c:pt idx="4333" formatCode="General">
                  <c:v>60.103299999999997</c:v>
                </c:pt>
                <c:pt idx="4334" formatCode="General">
                  <c:v>61.4041</c:v>
                </c:pt>
                <c:pt idx="4335" formatCode="General">
                  <c:v>62.671100000000003</c:v>
                </c:pt>
                <c:pt idx="4336" formatCode="General">
                  <c:v>63.926000000000002</c:v>
                </c:pt>
                <c:pt idx="4337" formatCode="General">
                  <c:v>65.193200000000004</c:v>
                </c:pt>
                <c:pt idx="4338" formatCode="General">
                  <c:v>66.470600000000005</c:v>
                </c:pt>
                <c:pt idx="4339" formatCode="General">
                  <c:v>67.783000000000001</c:v>
                </c:pt>
                <c:pt idx="4340" formatCode="General">
                  <c:v>69.230800000000002</c:v>
                </c:pt>
                <c:pt idx="4341" formatCode="General">
                  <c:v>70.809899999999999</c:v>
                </c:pt>
                <c:pt idx="4342" formatCode="General">
                  <c:v>72.3904</c:v>
                </c:pt>
                <c:pt idx="4343" formatCode="General">
                  <c:v>73.922300000000007</c:v>
                </c:pt>
                <c:pt idx="4344" formatCode="General">
                  <c:v>75.409199999999998</c:v>
                </c:pt>
                <c:pt idx="4345" formatCode="General">
                  <c:v>76.827799999999996</c:v>
                </c:pt>
                <c:pt idx="4346" formatCode="General">
                  <c:v>78.151899999999998</c:v>
                </c:pt>
                <c:pt idx="4347" formatCode="General">
                  <c:v>79.366100000000003</c:v>
                </c:pt>
                <c:pt idx="4348" formatCode="General">
                  <c:v>80.459800000000001</c:v>
                </c:pt>
                <c:pt idx="4349" formatCode="General">
                  <c:v>81.429299999999998</c:v>
                </c:pt>
                <c:pt idx="4350" formatCode="General">
                  <c:v>82.252399999999994</c:v>
                </c:pt>
                <c:pt idx="4351" formatCode="General">
                  <c:v>82.909499999999994</c:v>
                </c:pt>
                <c:pt idx="4352" formatCode="General">
                  <c:v>83.432100000000005</c:v>
                </c:pt>
                <c:pt idx="4353" formatCode="General">
                  <c:v>83.848200000000006</c:v>
                </c:pt>
                <c:pt idx="4354" formatCode="General">
                  <c:v>84.150899999999993</c:v>
                </c:pt>
                <c:pt idx="4355" formatCode="General">
                  <c:v>84.362399999999994</c:v>
                </c:pt>
                <c:pt idx="4356" formatCode="General">
                  <c:v>84.528800000000004</c:v>
                </c:pt>
                <c:pt idx="4357" formatCode="General">
                  <c:v>84.764600000000002</c:v>
                </c:pt>
                <c:pt idx="4358" formatCode="General">
                  <c:v>85.165800000000004</c:v>
                </c:pt>
                <c:pt idx="4359" formatCode="General">
                  <c:v>85.644599999999997</c:v>
                </c:pt>
                <c:pt idx="4360" formatCode="General">
                  <c:v>86.110600000000005</c:v>
                </c:pt>
                <c:pt idx="4361" formatCode="General">
                  <c:v>86.555599999999998</c:v>
                </c:pt>
                <c:pt idx="4362" formatCode="General">
                  <c:v>86.979699999999994</c:v>
                </c:pt>
                <c:pt idx="4363" formatCode="General">
                  <c:v>87.390100000000004</c:v>
                </c:pt>
                <c:pt idx="4364" formatCode="General">
                  <c:v>87.811400000000006</c:v>
                </c:pt>
                <c:pt idx="4365" formatCode="General">
                  <c:v>88.259399999999999</c:v>
                </c:pt>
                <c:pt idx="4366" formatCode="General">
                  <c:v>88.695300000000003</c:v>
                </c:pt>
                <c:pt idx="4367" formatCode="General">
                  <c:v>89.096299999999999</c:v>
                </c:pt>
                <c:pt idx="4368" formatCode="General">
                  <c:v>89.484200000000001</c:v>
                </c:pt>
                <c:pt idx="4369" formatCode="General">
                  <c:v>89.8643</c:v>
                </c:pt>
                <c:pt idx="4370" formatCode="General">
                  <c:v>90.226900000000001</c:v>
                </c:pt>
                <c:pt idx="4371" formatCode="General">
                  <c:v>90.585400000000007</c:v>
                </c:pt>
                <c:pt idx="4372" formatCode="General">
                  <c:v>90.962299999999999</c:v>
                </c:pt>
                <c:pt idx="4373" formatCode="General">
                  <c:v>91.381399999999999</c:v>
                </c:pt>
                <c:pt idx="4374" formatCode="General">
                  <c:v>91.8416</c:v>
                </c:pt>
                <c:pt idx="4375" formatCode="General">
                  <c:v>92.304100000000005</c:v>
                </c:pt>
                <c:pt idx="4376" formatCode="General">
                  <c:v>92.845100000000002</c:v>
                </c:pt>
                <c:pt idx="4377" formatCode="General">
                  <c:v>93.592600000000004</c:v>
                </c:pt>
                <c:pt idx="4378" formatCode="General">
                  <c:v>94.466899999999995</c:v>
                </c:pt>
                <c:pt idx="4379" formatCode="General">
                  <c:v>95.342399999999998</c:v>
                </c:pt>
                <c:pt idx="4380" formatCode="General">
                  <c:v>96.182199999999995</c:v>
                </c:pt>
                <c:pt idx="4381" formatCode="General">
                  <c:v>96.951400000000007</c:v>
                </c:pt>
                <c:pt idx="4382" formatCode="General">
                  <c:v>97.626900000000006</c:v>
                </c:pt>
                <c:pt idx="4383" formatCode="General">
                  <c:v>98.199200000000005</c:v>
                </c:pt>
                <c:pt idx="4384" formatCode="General">
                  <c:v>98.667000000000002</c:v>
                </c:pt>
                <c:pt idx="4385" formatCode="General">
                  <c:v>99.017399999999995</c:v>
                </c:pt>
                <c:pt idx="4386" formatCode="General">
                  <c:v>99.243700000000004</c:v>
                </c:pt>
                <c:pt idx="4387" formatCode="General">
                  <c:v>99.360200000000006</c:v>
                </c:pt>
                <c:pt idx="4388" formatCode="General">
                  <c:v>99.364999999999995</c:v>
                </c:pt>
                <c:pt idx="4389" formatCode="General">
                  <c:v>99.237300000000005</c:v>
                </c:pt>
                <c:pt idx="4390" formatCode="General">
                  <c:v>98.983500000000006</c:v>
                </c:pt>
                <c:pt idx="4391" formatCode="General">
                  <c:v>98.623099999999994</c:v>
                </c:pt>
                <c:pt idx="4392" formatCode="General">
                  <c:v>98.153199999999998</c:v>
                </c:pt>
                <c:pt idx="4393" formatCode="General">
                  <c:v>97.607100000000003</c:v>
                </c:pt>
                <c:pt idx="4394" formatCode="General">
                  <c:v>97.100399999999993</c:v>
                </c:pt>
                <c:pt idx="4395" formatCode="General">
                  <c:v>96.651200000000003</c:v>
                </c:pt>
                <c:pt idx="4396" formatCode="General">
                  <c:v>96.165199999999999</c:v>
                </c:pt>
                <c:pt idx="4397" formatCode="General">
                  <c:v>95.615700000000004</c:v>
                </c:pt>
                <c:pt idx="4398" formatCode="General">
                  <c:v>95.018199999999993</c:v>
                </c:pt>
                <c:pt idx="4399" formatCode="General">
                  <c:v>94.393199999999993</c:v>
                </c:pt>
                <c:pt idx="4400" formatCode="General">
                  <c:v>93.749200000000002</c:v>
                </c:pt>
                <c:pt idx="4401" formatCode="General">
                  <c:v>93.066999999999993</c:v>
                </c:pt>
                <c:pt idx="4402" formatCode="General">
                  <c:v>92.335099999999997</c:v>
                </c:pt>
                <c:pt idx="4403" formatCode="General">
                  <c:v>91.555999999999997</c:v>
                </c:pt>
                <c:pt idx="4404" formatCode="General">
                  <c:v>90.732500000000002</c:v>
                </c:pt>
                <c:pt idx="4405" formatCode="General">
                  <c:v>89.866399999999999</c:v>
                </c:pt>
                <c:pt idx="4406" formatCode="General">
                  <c:v>88.952299999999994</c:v>
                </c:pt>
                <c:pt idx="4407" formatCode="General">
                  <c:v>87.986400000000003</c:v>
                </c:pt>
                <c:pt idx="4408" formatCode="General">
                  <c:v>86.972099999999998</c:v>
                </c:pt>
                <c:pt idx="4409" formatCode="General">
                  <c:v>85.918599999999998</c:v>
                </c:pt>
                <c:pt idx="4410" formatCode="General">
                  <c:v>84.838200000000001</c:v>
                </c:pt>
                <c:pt idx="4411" formatCode="General">
                  <c:v>83.744500000000002</c:v>
                </c:pt>
                <c:pt idx="4412" formatCode="General">
                  <c:v>82.646500000000003</c:v>
                </c:pt>
                <c:pt idx="4413" formatCode="General">
                  <c:v>81.536600000000007</c:v>
                </c:pt>
                <c:pt idx="4414" formatCode="General">
                  <c:v>80.459999999999994</c:v>
                </c:pt>
                <c:pt idx="4415" formatCode="General">
                  <c:v>79.534400000000005</c:v>
                </c:pt>
                <c:pt idx="4416" formatCode="General">
                  <c:v>78.745400000000004</c:v>
                </c:pt>
                <c:pt idx="4417" formatCode="General">
                  <c:v>77.980500000000006</c:v>
                </c:pt>
                <c:pt idx="4418" formatCode="General">
                  <c:v>77.2042</c:v>
                </c:pt>
                <c:pt idx="4419" formatCode="General">
                  <c:v>76.419300000000007</c:v>
                </c:pt>
                <c:pt idx="4420" formatCode="General">
                  <c:v>75.652299999999997</c:v>
                </c:pt>
                <c:pt idx="4421" formatCode="General">
                  <c:v>74.943700000000007</c:v>
                </c:pt>
                <c:pt idx="4422" formatCode="General">
                  <c:v>74.331199999999995</c:v>
                </c:pt>
                <c:pt idx="4423" formatCode="General">
                  <c:v>73.795699999999997</c:v>
                </c:pt>
                <c:pt idx="4424" formatCode="General">
                  <c:v>73.281800000000004</c:v>
                </c:pt>
                <c:pt idx="4425" formatCode="General">
                  <c:v>72.745199999999997</c:v>
                </c:pt>
                <c:pt idx="4426" formatCode="General">
                  <c:v>72.150099999999995</c:v>
                </c:pt>
                <c:pt idx="4427" formatCode="General">
                  <c:v>71.4773</c:v>
                </c:pt>
                <c:pt idx="4428" formatCode="General">
                  <c:v>70.724800000000002</c:v>
                </c:pt>
                <c:pt idx="4429" formatCode="General">
                  <c:v>69.911199999999994</c:v>
                </c:pt>
                <c:pt idx="4430" formatCode="General">
                  <c:v>69.036799999999999</c:v>
                </c:pt>
                <c:pt idx="4431" formatCode="General">
                  <c:v>68.089699999999993</c:v>
                </c:pt>
                <c:pt idx="4432" formatCode="General">
                  <c:v>67.062299999999993</c:v>
                </c:pt>
                <c:pt idx="4433" formatCode="General">
                  <c:v>65.982500000000002</c:v>
                </c:pt>
                <c:pt idx="4434" formatCode="General">
                  <c:v>64.957700000000003</c:v>
                </c:pt>
                <c:pt idx="4435" formatCode="General">
                  <c:v>64.0124</c:v>
                </c:pt>
                <c:pt idx="4436" formatCode="General">
                  <c:v>63.054299999999998</c:v>
                </c:pt>
                <c:pt idx="4437" formatCode="General">
                  <c:v>62.028399999999998</c:v>
                </c:pt>
                <c:pt idx="4438" formatCode="General">
                  <c:v>60.918599999999998</c:v>
                </c:pt>
                <c:pt idx="4439" formatCode="General">
                  <c:v>59.726700000000001</c:v>
                </c:pt>
                <c:pt idx="4440" formatCode="General">
                  <c:v>58.458599999999997</c:v>
                </c:pt>
                <c:pt idx="4441" formatCode="General">
                  <c:v>57.116300000000003</c:v>
                </c:pt>
                <c:pt idx="4442" formatCode="General">
                  <c:v>55.712200000000003</c:v>
                </c:pt>
                <c:pt idx="4443" formatCode="General">
                  <c:v>54.266100000000002</c:v>
                </c:pt>
                <c:pt idx="4444" formatCode="General">
                  <c:v>52.7834</c:v>
                </c:pt>
                <c:pt idx="4445" formatCode="General">
                  <c:v>51.264299999999999</c:v>
                </c:pt>
                <c:pt idx="4446" formatCode="General">
                  <c:v>49.729500000000002</c:v>
                </c:pt>
                <c:pt idx="4447" formatCode="General">
                  <c:v>48.1997</c:v>
                </c:pt>
                <c:pt idx="4448" formatCode="General">
                  <c:v>46.6815</c:v>
                </c:pt>
                <c:pt idx="4449" formatCode="General">
                  <c:v>45.186399999999999</c:v>
                </c:pt>
                <c:pt idx="4450" formatCode="General">
                  <c:v>43.728000000000002</c:v>
                </c:pt>
                <c:pt idx="4451" formatCode="General">
                  <c:v>42.305300000000003</c:v>
                </c:pt>
                <c:pt idx="4452" formatCode="General">
                  <c:v>40.912300000000002</c:v>
                </c:pt>
                <c:pt idx="4453" formatCode="General">
                  <c:v>39.552599999999998</c:v>
                </c:pt>
                <c:pt idx="4454" formatCode="General">
                  <c:v>38.283499999999997</c:v>
                </c:pt>
                <c:pt idx="4455" formatCode="General">
                  <c:v>37.237099999999998</c:v>
                </c:pt>
                <c:pt idx="4456" formatCode="General">
                  <c:v>36.428800000000003</c:v>
                </c:pt>
                <c:pt idx="4457" formatCode="General">
                  <c:v>35.760300000000001</c:v>
                </c:pt>
                <c:pt idx="4458" formatCode="General">
                  <c:v>35.177799999999998</c:v>
                </c:pt>
                <c:pt idx="4459" formatCode="General">
                  <c:v>34.65</c:v>
                </c:pt>
                <c:pt idx="4460" formatCode="General">
                  <c:v>34.143000000000001</c:v>
                </c:pt>
                <c:pt idx="4461" formatCode="General">
                  <c:v>33.611600000000003</c:v>
                </c:pt>
                <c:pt idx="4462" formatCode="General">
                  <c:v>33.007100000000001</c:v>
                </c:pt>
                <c:pt idx="4463" formatCode="General">
                  <c:v>32.301099999999998</c:v>
                </c:pt>
                <c:pt idx="4464" formatCode="General">
                  <c:v>31.487300000000001</c:v>
                </c:pt>
                <c:pt idx="4465" formatCode="General">
                  <c:v>30.566400000000002</c:v>
                </c:pt>
                <c:pt idx="4466" formatCode="General">
                  <c:v>29.552199999999999</c:v>
                </c:pt>
                <c:pt idx="4467" formatCode="General">
                  <c:v>28.4922</c:v>
                </c:pt>
                <c:pt idx="4468" formatCode="General">
                  <c:v>27.438700000000001</c:v>
                </c:pt>
                <c:pt idx="4469" formatCode="General">
                  <c:v>26.421700000000001</c:v>
                </c:pt>
                <c:pt idx="4470" formatCode="General">
                  <c:v>25.428799999999999</c:v>
                </c:pt>
                <c:pt idx="4471" formatCode="General">
                  <c:v>24.422799999999999</c:v>
                </c:pt>
                <c:pt idx="4472" formatCode="General">
                  <c:v>23.395700000000001</c:v>
                </c:pt>
                <c:pt idx="4473" formatCode="General">
                  <c:v>22.3504</c:v>
                </c:pt>
                <c:pt idx="4474" formatCode="General">
                  <c:v>21.294599999999999</c:v>
                </c:pt>
                <c:pt idx="4475" formatCode="General">
                  <c:v>20.227799999999998</c:v>
                </c:pt>
                <c:pt idx="4476" formatCode="General">
                  <c:v>19.137499999999999</c:v>
                </c:pt>
                <c:pt idx="4477" formatCode="General">
                  <c:v>18.1126</c:v>
                </c:pt>
                <c:pt idx="4478" formatCode="General">
                  <c:v>17.2742</c:v>
                </c:pt>
                <c:pt idx="4479" formatCode="General">
                  <c:v>16.5183</c:v>
                </c:pt>
                <c:pt idx="4480" formatCode="General">
                  <c:v>15.7094</c:v>
                </c:pt>
                <c:pt idx="4481" formatCode="General">
                  <c:v>14.838900000000001</c:v>
                </c:pt>
                <c:pt idx="4482" formatCode="General">
                  <c:v>13.9</c:v>
                </c:pt>
                <c:pt idx="4483" formatCode="General">
                  <c:v>12.8856</c:v>
                </c:pt>
                <c:pt idx="4484" formatCode="General">
                  <c:v>11.791</c:v>
                </c:pt>
                <c:pt idx="4485" formatCode="General">
                  <c:v>10.6126</c:v>
                </c:pt>
                <c:pt idx="4486" formatCode="General">
                  <c:v>9.3418700000000001</c:v>
                </c:pt>
                <c:pt idx="4487" formatCode="General">
                  <c:v>7.9723600000000001</c:v>
                </c:pt>
                <c:pt idx="4488" formatCode="General">
                  <c:v>6.5059500000000003</c:v>
                </c:pt>
                <c:pt idx="4489" formatCode="General">
                  <c:v>4.9517899999999999</c:v>
                </c:pt>
                <c:pt idx="4490" formatCode="General">
                  <c:v>3.32477</c:v>
                </c:pt>
                <c:pt idx="4491" formatCode="General">
                  <c:v>1.6499200000000001</c:v>
                </c:pt>
                <c:pt idx="4492" formatCode="General">
                  <c:v>-4.80948E-2</c:v>
                </c:pt>
                <c:pt idx="4493" formatCode="General">
                  <c:v>-1.7655799999999999</c:v>
                </c:pt>
                <c:pt idx="4494" formatCode="General">
                  <c:v>-3.4995799999999999</c:v>
                </c:pt>
                <c:pt idx="4495" formatCode="General">
                  <c:v>-5.2372800000000002</c:v>
                </c:pt>
                <c:pt idx="4496" formatCode="General">
                  <c:v>-6.8492699999999997</c:v>
                </c:pt>
                <c:pt idx="4497" formatCode="General">
                  <c:v>-8.1332100000000001</c:v>
                </c:pt>
                <c:pt idx="4498" formatCode="General">
                  <c:v>-9.1194699999999997</c:v>
                </c:pt>
                <c:pt idx="4499" formatCode="General">
                  <c:v>-9.9388900000000007</c:v>
                </c:pt>
                <c:pt idx="4500" formatCode="General">
                  <c:v>-10.648899999999999</c:v>
                </c:pt>
                <c:pt idx="4501" formatCode="General">
                  <c:v>-11.287000000000001</c:v>
                </c:pt>
                <c:pt idx="4502" formatCode="General">
                  <c:v>-11.8515</c:v>
                </c:pt>
                <c:pt idx="4503" formatCode="General">
                  <c:v>-12.335699999999999</c:v>
                </c:pt>
                <c:pt idx="4504" formatCode="General">
                  <c:v>-12.736499999999999</c:v>
                </c:pt>
                <c:pt idx="4505" formatCode="General">
                  <c:v>-13.0914</c:v>
                </c:pt>
                <c:pt idx="4506" formatCode="General">
                  <c:v>-13.4491</c:v>
                </c:pt>
                <c:pt idx="4507" formatCode="General">
                  <c:v>-13.835100000000001</c:v>
                </c:pt>
                <c:pt idx="4508" formatCode="General">
                  <c:v>-14.266400000000001</c:v>
                </c:pt>
                <c:pt idx="4509" formatCode="General">
                  <c:v>-14.747299999999999</c:v>
                </c:pt>
                <c:pt idx="4510" formatCode="General">
                  <c:v>-15.277200000000001</c:v>
                </c:pt>
                <c:pt idx="4511" formatCode="General">
                  <c:v>-15.8551</c:v>
                </c:pt>
                <c:pt idx="4512" formatCode="General">
                  <c:v>-16.4831</c:v>
                </c:pt>
                <c:pt idx="4513" formatCode="General">
                  <c:v>-17.164200000000001</c:v>
                </c:pt>
                <c:pt idx="4514" formatCode="General">
                  <c:v>-17.900600000000001</c:v>
                </c:pt>
                <c:pt idx="4515" formatCode="General">
                  <c:v>-18.683199999999999</c:v>
                </c:pt>
                <c:pt idx="4516" formatCode="General">
                  <c:v>-19.490500000000001</c:v>
                </c:pt>
                <c:pt idx="4517" formatCode="General">
                  <c:v>-20.200500000000002</c:v>
                </c:pt>
                <c:pt idx="4518" formatCode="General">
                  <c:v>-20.6584</c:v>
                </c:pt>
                <c:pt idx="4519" formatCode="General">
                  <c:v>-20.976199999999999</c:v>
                </c:pt>
                <c:pt idx="4520" formatCode="General">
                  <c:v>-21.313600000000001</c:v>
                </c:pt>
                <c:pt idx="4521" formatCode="General">
                  <c:v>-21.6706</c:v>
                </c:pt>
                <c:pt idx="4522" formatCode="General">
                  <c:v>-22.056799999999999</c:v>
                </c:pt>
                <c:pt idx="4523" formatCode="General">
                  <c:v>-22.497599999999998</c:v>
                </c:pt>
                <c:pt idx="4524" formatCode="General">
                  <c:v>-23.013999999999999</c:v>
                </c:pt>
                <c:pt idx="4525" formatCode="General">
                  <c:v>-23.618300000000001</c:v>
                </c:pt>
                <c:pt idx="4526" formatCode="General">
                  <c:v>-24.291499999999999</c:v>
                </c:pt>
                <c:pt idx="4527" formatCode="General">
                  <c:v>-25.007899999999999</c:v>
                </c:pt>
                <c:pt idx="4528" formatCode="General">
                  <c:v>-25.755800000000001</c:v>
                </c:pt>
                <c:pt idx="4529" formatCode="General">
                  <c:v>-26.511600000000001</c:v>
                </c:pt>
                <c:pt idx="4530" formatCode="General">
                  <c:v>-27.245699999999999</c:v>
                </c:pt>
                <c:pt idx="4531" formatCode="General">
                  <c:v>-27.9741</c:v>
                </c:pt>
                <c:pt idx="4532" formatCode="General">
                  <c:v>-28.7319</c:v>
                </c:pt>
                <c:pt idx="4533" formatCode="General">
                  <c:v>-29.508400000000002</c:v>
                </c:pt>
                <c:pt idx="4534" formatCode="General">
                  <c:v>-30.284500000000001</c:v>
                </c:pt>
                <c:pt idx="4535" formatCode="General">
                  <c:v>-31.054400000000001</c:v>
                </c:pt>
                <c:pt idx="4536" formatCode="General">
                  <c:v>-31.756</c:v>
                </c:pt>
                <c:pt idx="4537" formatCode="General">
                  <c:v>-32.285299999999999</c:v>
                </c:pt>
                <c:pt idx="4538" formatCode="General">
                  <c:v>-32.6768</c:v>
                </c:pt>
                <c:pt idx="4539" formatCode="General">
                  <c:v>-33.0276</c:v>
                </c:pt>
                <c:pt idx="4540" formatCode="General">
                  <c:v>-33.355699999999999</c:v>
                </c:pt>
                <c:pt idx="4541" formatCode="General">
                  <c:v>-33.662500000000001</c:v>
                </c:pt>
                <c:pt idx="4542" formatCode="General">
                  <c:v>-33.9467</c:v>
                </c:pt>
                <c:pt idx="4543" formatCode="General">
                  <c:v>-34.22</c:v>
                </c:pt>
                <c:pt idx="4544" formatCode="General">
                  <c:v>-34.505499999999998</c:v>
                </c:pt>
                <c:pt idx="4545" formatCode="General">
                  <c:v>-34.851500000000001</c:v>
                </c:pt>
                <c:pt idx="4546" formatCode="General">
                  <c:v>-35.304900000000004</c:v>
                </c:pt>
                <c:pt idx="4547" formatCode="General">
                  <c:v>-35.869199999999999</c:v>
                </c:pt>
                <c:pt idx="4548" formatCode="General">
                  <c:v>-36.544699999999999</c:v>
                </c:pt>
                <c:pt idx="4549" formatCode="General">
                  <c:v>-37.341299999999997</c:v>
                </c:pt>
                <c:pt idx="4550" formatCode="General">
                  <c:v>-38.257599999999996</c:v>
                </c:pt>
                <c:pt idx="4551" formatCode="General">
                  <c:v>-39.281399999999998</c:v>
                </c:pt>
                <c:pt idx="4552" formatCode="General">
                  <c:v>-40.403500000000001</c:v>
                </c:pt>
                <c:pt idx="4553" formatCode="General">
                  <c:v>-41.618699999999997</c:v>
                </c:pt>
                <c:pt idx="4554" formatCode="General">
                  <c:v>-42.9345</c:v>
                </c:pt>
                <c:pt idx="4555" formatCode="General">
                  <c:v>-44.341900000000003</c:v>
                </c:pt>
                <c:pt idx="4556" formatCode="General">
                  <c:v>-45.799900000000001</c:v>
                </c:pt>
                <c:pt idx="4557" formatCode="General">
                  <c:v>-47.213099999999997</c:v>
                </c:pt>
                <c:pt idx="4558" formatCode="General">
                  <c:v>-48.468000000000004</c:v>
                </c:pt>
                <c:pt idx="4559" formatCode="General">
                  <c:v>-49.610599999999998</c:v>
                </c:pt>
                <c:pt idx="4560" formatCode="General">
                  <c:v>-50.726500000000001</c:v>
                </c:pt>
                <c:pt idx="4561" formatCode="General">
                  <c:v>-51.805399999999999</c:v>
                </c:pt>
                <c:pt idx="4562" formatCode="General">
                  <c:v>-52.844299999999997</c:v>
                </c:pt>
                <c:pt idx="4563" formatCode="General">
                  <c:v>-53.858899999999998</c:v>
                </c:pt>
                <c:pt idx="4564" formatCode="General">
                  <c:v>-54.857700000000001</c:v>
                </c:pt>
                <c:pt idx="4565" formatCode="General">
                  <c:v>-55.8399</c:v>
                </c:pt>
                <c:pt idx="4566" formatCode="General">
                  <c:v>-56.797899999999998</c:v>
                </c:pt>
                <c:pt idx="4567" formatCode="General">
                  <c:v>-57.7194</c:v>
                </c:pt>
                <c:pt idx="4568" formatCode="General">
                  <c:v>-58.5871</c:v>
                </c:pt>
                <c:pt idx="4569" formatCode="General">
                  <c:v>-59.379399999999997</c:v>
                </c:pt>
                <c:pt idx="4570" formatCode="General">
                  <c:v>-60.078400000000002</c:v>
                </c:pt>
                <c:pt idx="4571" formatCode="General">
                  <c:v>-60.662999999999997</c:v>
                </c:pt>
                <c:pt idx="4572" formatCode="General">
                  <c:v>-61.1175</c:v>
                </c:pt>
                <c:pt idx="4573" formatCode="General">
                  <c:v>-61.439300000000003</c:v>
                </c:pt>
                <c:pt idx="4574" formatCode="General">
                  <c:v>-61.6374</c:v>
                </c:pt>
                <c:pt idx="4575" formatCode="General">
                  <c:v>-61.737699999999997</c:v>
                </c:pt>
                <c:pt idx="4576" formatCode="General">
                  <c:v>-61.776299999999999</c:v>
                </c:pt>
                <c:pt idx="4577" formatCode="General">
                  <c:v>-61.788499999999999</c:v>
                </c:pt>
                <c:pt idx="4578" formatCode="General">
                  <c:v>-61.695500000000003</c:v>
                </c:pt>
                <c:pt idx="4579" formatCode="General">
                  <c:v>-61.383099999999999</c:v>
                </c:pt>
                <c:pt idx="4580" formatCode="General">
                  <c:v>-60.922400000000003</c:v>
                </c:pt>
                <c:pt idx="4581" formatCode="General">
                  <c:v>-60.406700000000001</c:v>
                </c:pt>
                <c:pt idx="4582" formatCode="General">
                  <c:v>-59.8369</c:v>
                </c:pt>
                <c:pt idx="4583" formatCode="General">
                  <c:v>-59.209299999999999</c:v>
                </c:pt>
                <c:pt idx="4584" formatCode="General">
                  <c:v>-58.523400000000002</c:v>
                </c:pt>
                <c:pt idx="4585" formatCode="General">
                  <c:v>-57.799799999999998</c:v>
                </c:pt>
                <c:pt idx="4586" formatCode="General">
                  <c:v>-57.070399999999999</c:v>
                </c:pt>
                <c:pt idx="4587" formatCode="General">
                  <c:v>-56.375799999999998</c:v>
                </c:pt>
                <c:pt idx="4588" formatCode="General">
                  <c:v>-55.760199999999998</c:v>
                </c:pt>
                <c:pt idx="4589" formatCode="General">
                  <c:v>-55.260199999999998</c:v>
                </c:pt>
                <c:pt idx="4590" formatCode="General">
                  <c:v>-54.899900000000002</c:v>
                </c:pt>
                <c:pt idx="4591" formatCode="General">
                  <c:v>-54.684800000000003</c:v>
                </c:pt>
                <c:pt idx="4592" formatCode="General">
                  <c:v>-54.605600000000003</c:v>
                </c:pt>
                <c:pt idx="4593" formatCode="General">
                  <c:v>-54.645299999999999</c:v>
                </c:pt>
                <c:pt idx="4594" formatCode="General">
                  <c:v>-54.779499999999999</c:v>
                </c:pt>
                <c:pt idx="4595" formatCode="General">
                  <c:v>-54.946300000000001</c:v>
                </c:pt>
                <c:pt idx="4596" formatCode="General">
                  <c:v>-55.036700000000003</c:v>
                </c:pt>
                <c:pt idx="4597" formatCode="General">
                  <c:v>-55.0456</c:v>
                </c:pt>
                <c:pt idx="4598" formatCode="General">
                  <c:v>-55.069600000000001</c:v>
                </c:pt>
                <c:pt idx="4599" formatCode="General">
                  <c:v>-55.145499999999998</c:v>
                </c:pt>
                <c:pt idx="4600" formatCode="General">
                  <c:v>-55.277900000000002</c:v>
                </c:pt>
                <c:pt idx="4601" formatCode="General">
                  <c:v>-55.488300000000002</c:v>
                </c:pt>
                <c:pt idx="4602" formatCode="General">
                  <c:v>-55.782299999999999</c:v>
                </c:pt>
                <c:pt idx="4603" formatCode="General">
                  <c:v>-56.128500000000003</c:v>
                </c:pt>
                <c:pt idx="4604" formatCode="General">
                  <c:v>-56.495199999999997</c:v>
                </c:pt>
                <c:pt idx="4605" formatCode="General">
                  <c:v>-56.860399999999998</c:v>
                </c:pt>
                <c:pt idx="4606" formatCode="General">
                  <c:v>-57.227600000000002</c:v>
                </c:pt>
                <c:pt idx="4607" formatCode="General">
                  <c:v>-57.610100000000003</c:v>
                </c:pt>
                <c:pt idx="4608" formatCode="General">
                  <c:v>-58.017499999999998</c:v>
                </c:pt>
                <c:pt idx="4609" formatCode="General">
                  <c:v>-58.455800000000004</c:v>
                </c:pt>
                <c:pt idx="4610" formatCode="General">
                  <c:v>-58.918900000000001</c:v>
                </c:pt>
                <c:pt idx="4611" formatCode="General">
                  <c:v>-59.386099999999999</c:v>
                </c:pt>
                <c:pt idx="4612" formatCode="General">
                  <c:v>-59.83</c:v>
                </c:pt>
                <c:pt idx="4613" formatCode="General">
                  <c:v>-60.2241</c:v>
                </c:pt>
                <c:pt idx="4614" formatCode="General">
                  <c:v>-60.552599999999998</c:v>
                </c:pt>
                <c:pt idx="4615" formatCode="General">
                  <c:v>-60.831699999999998</c:v>
                </c:pt>
                <c:pt idx="4616" formatCode="General">
                  <c:v>-61.016599999999997</c:v>
                </c:pt>
                <c:pt idx="4617" formatCode="General">
                  <c:v>-60.986499999999999</c:v>
                </c:pt>
                <c:pt idx="4618" formatCode="General">
                  <c:v>-60.780500000000004</c:v>
                </c:pt>
                <c:pt idx="4619" formatCode="General">
                  <c:v>-60.5366</c:v>
                </c:pt>
                <c:pt idx="4620" formatCode="General">
                  <c:v>-60.292700000000004</c:v>
                </c:pt>
                <c:pt idx="4621" formatCode="General">
                  <c:v>-60.049399999999999</c:v>
                </c:pt>
                <c:pt idx="4622" formatCode="General">
                  <c:v>-59.802599999999998</c:v>
                </c:pt>
                <c:pt idx="4623" formatCode="General">
                  <c:v>-59.546399999999998</c:v>
                </c:pt>
                <c:pt idx="4624" formatCode="General">
                  <c:v>-59.28</c:v>
                </c:pt>
                <c:pt idx="4625" formatCode="General">
                  <c:v>-59.003799999999998</c:v>
                </c:pt>
                <c:pt idx="4626" formatCode="General">
                  <c:v>-58.72</c:v>
                </c:pt>
                <c:pt idx="4627" formatCode="General">
                  <c:v>-58.427599999999998</c:v>
                </c:pt>
                <c:pt idx="4628" formatCode="General">
                  <c:v>-58.128799999999998</c:v>
                </c:pt>
                <c:pt idx="4629" formatCode="General">
                  <c:v>-57.836599999999997</c:v>
                </c:pt>
                <c:pt idx="4630" formatCode="General">
                  <c:v>-57.544600000000003</c:v>
                </c:pt>
                <c:pt idx="4631" formatCode="General">
                  <c:v>-57.2258</c:v>
                </c:pt>
                <c:pt idx="4632" formatCode="General">
                  <c:v>-56.854599999999998</c:v>
                </c:pt>
                <c:pt idx="4633" formatCode="General">
                  <c:v>-56.407200000000003</c:v>
                </c:pt>
                <c:pt idx="4634" formatCode="General">
                  <c:v>-55.8108</c:v>
                </c:pt>
                <c:pt idx="4635" formatCode="General">
                  <c:v>-55.044600000000003</c:v>
                </c:pt>
                <c:pt idx="4636" formatCode="General">
                  <c:v>-54.2363</c:v>
                </c:pt>
                <c:pt idx="4637" formatCode="General">
                  <c:v>-53.483800000000002</c:v>
                </c:pt>
                <c:pt idx="4638" formatCode="General">
                  <c:v>-52.807899999999997</c:v>
                </c:pt>
                <c:pt idx="4639" formatCode="General">
                  <c:v>-52.211399999999998</c:v>
                </c:pt>
                <c:pt idx="4640" formatCode="General">
                  <c:v>-51.689</c:v>
                </c:pt>
                <c:pt idx="4641" formatCode="General">
                  <c:v>-51.244900000000001</c:v>
                </c:pt>
                <c:pt idx="4642" formatCode="General">
                  <c:v>-50.882399999999997</c:v>
                </c:pt>
                <c:pt idx="4643" formatCode="General">
                  <c:v>-50.601599999999998</c:v>
                </c:pt>
                <c:pt idx="4644" formatCode="General">
                  <c:v>-50.401299999999999</c:v>
                </c:pt>
                <c:pt idx="4645" formatCode="General">
                  <c:v>-50.279200000000003</c:v>
                </c:pt>
                <c:pt idx="4646" formatCode="General">
                  <c:v>-50.2273</c:v>
                </c:pt>
                <c:pt idx="4647" formatCode="General">
                  <c:v>-50.230899999999998</c:v>
                </c:pt>
                <c:pt idx="4648" formatCode="General">
                  <c:v>-50.254600000000003</c:v>
                </c:pt>
                <c:pt idx="4649" formatCode="General">
                  <c:v>-50.267499999999998</c:v>
                </c:pt>
                <c:pt idx="4650" formatCode="General">
                  <c:v>-50.262900000000002</c:v>
                </c:pt>
                <c:pt idx="4651" formatCode="General">
                  <c:v>-50.217799999999997</c:v>
                </c:pt>
                <c:pt idx="4652" formatCode="General">
                  <c:v>-50.098700000000001</c:v>
                </c:pt>
                <c:pt idx="4653" formatCode="General">
                  <c:v>-49.805199999999999</c:v>
                </c:pt>
                <c:pt idx="4654" formatCode="General">
                  <c:v>-49.263399999999997</c:v>
                </c:pt>
                <c:pt idx="4655" formatCode="General">
                  <c:v>-48.596499999999999</c:v>
                </c:pt>
                <c:pt idx="4656" formatCode="General">
                  <c:v>-47.9221</c:v>
                </c:pt>
                <c:pt idx="4657" formatCode="General">
                  <c:v>-47.256500000000003</c:v>
                </c:pt>
                <c:pt idx="4658" formatCode="General">
                  <c:v>-46.606000000000002</c:v>
                </c:pt>
                <c:pt idx="4659" formatCode="General">
                  <c:v>-45.97</c:v>
                </c:pt>
                <c:pt idx="4660" formatCode="General">
                  <c:v>-45.342399999999998</c:v>
                </c:pt>
                <c:pt idx="4661" formatCode="General">
                  <c:v>-44.721899999999998</c:v>
                </c:pt>
                <c:pt idx="4662" formatCode="General">
                  <c:v>-44.129199999999997</c:v>
                </c:pt>
                <c:pt idx="4663" formatCode="General">
                  <c:v>-43.579900000000002</c:v>
                </c:pt>
                <c:pt idx="4664" formatCode="General">
                  <c:v>-43.074300000000001</c:v>
                </c:pt>
                <c:pt idx="4665" formatCode="General">
                  <c:v>-42.605499999999999</c:v>
                </c:pt>
                <c:pt idx="4666" formatCode="General">
                  <c:v>-42.163800000000002</c:v>
                </c:pt>
                <c:pt idx="4667" formatCode="General">
                  <c:v>-41.726799999999997</c:v>
                </c:pt>
                <c:pt idx="4668" formatCode="General">
                  <c:v>-41.2699</c:v>
                </c:pt>
                <c:pt idx="4669" formatCode="General">
                  <c:v>-40.777500000000003</c:v>
                </c:pt>
                <c:pt idx="4670" formatCode="General">
                  <c:v>-40.2502</c:v>
                </c:pt>
                <c:pt idx="4671" formatCode="General">
                  <c:v>-39.709099999999999</c:v>
                </c:pt>
                <c:pt idx="4672" formatCode="General">
                  <c:v>-39.137700000000002</c:v>
                </c:pt>
                <c:pt idx="4673" formatCode="General">
                  <c:v>-38.497500000000002</c:v>
                </c:pt>
                <c:pt idx="4674" formatCode="General">
                  <c:v>-37.731499999999997</c:v>
                </c:pt>
                <c:pt idx="4675" formatCode="General">
                  <c:v>-36.823399999999999</c:v>
                </c:pt>
                <c:pt idx="4676" formatCode="General">
                  <c:v>-35.877099999999999</c:v>
                </c:pt>
                <c:pt idx="4677" formatCode="General">
                  <c:v>-34.958300000000001</c:v>
                </c:pt>
                <c:pt idx="4678" formatCode="General">
                  <c:v>-34.049700000000001</c:v>
                </c:pt>
                <c:pt idx="4679" formatCode="General">
                  <c:v>-33.153799999999997</c:v>
                </c:pt>
                <c:pt idx="4680" formatCode="General">
                  <c:v>-32.284100000000002</c:v>
                </c:pt>
                <c:pt idx="4681" formatCode="General">
                  <c:v>-31.432500000000001</c:v>
                </c:pt>
                <c:pt idx="4682" formatCode="General">
                  <c:v>-30.592700000000001</c:v>
                </c:pt>
                <c:pt idx="4683" formatCode="General">
                  <c:v>-29.777799999999999</c:v>
                </c:pt>
                <c:pt idx="4684" formatCode="General">
                  <c:v>-29.002800000000001</c:v>
                </c:pt>
                <c:pt idx="4685" formatCode="General">
                  <c:v>-28.278600000000001</c:v>
                </c:pt>
                <c:pt idx="4686" formatCode="General">
                  <c:v>-27.611899999999999</c:v>
                </c:pt>
                <c:pt idx="4687" formatCode="General">
                  <c:v>-27.001100000000001</c:v>
                </c:pt>
                <c:pt idx="4688" formatCode="General">
                  <c:v>-26.4101</c:v>
                </c:pt>
                <c:pt idx="4689" formatCode="General">
                  <c:v>-25.805099999999999</c:v>
                </c:pt>
                <c:pt idx="4690" formatCode="General">
                  <c:v>-25.1846</c:v>
                </c:pt>
                <c:pt idx="4691" formatCode="General">
                  <c:v>-24.512</c:v>
                </c:pt>
                <c:pt idx="4692" formatCode="General">
                  <c:v>-23.727900000000002</c:v>
                </c:pt>
                <c:pt idx="4693" formatCode="General">
                  <c:v>-22.722000000000001</c:v>
                </c:pt>
                <c:pt idx="4694" formatCode="General">
                  <c:v>-21.418099999999999</c:v>
                </c:pt>
                <c:pt idx="4695" formatCode="General">
                  <c:v>-19.968399999999999</c:v>
                </c:pt>
                <c:pt idx="4696" formatCode="General">
                  <c:v>-18.5151</c:v>
                </c:pt>
                <c:pt idx="4697" formatCode="General">
                  <c:v>-17.053899999999999</c:v>
                </c:pt>
                <c:pt idx="4698" formatCode="General">
                  <c:v>-15.5938</c:v>
                </c:pt>
                <c:pt idx="4699" formatCode="General">
                  <c:v>-14.1593</c:v>
                </c:pt>
                <c:pt idx="4700" formatCode="General">
                  <c:v>-12.7668</c:v>
                </c:pt>
                <c:pt idx="4701" formatCode="General">
                  <c:v>-11.4276</c:v>
                </c:pt>
                <c:pt idx="4702" formatCode="General">
                  <c:v>-10.1518</c:v>
                </c:pt>
                <c:pt idx="4703" formatCode="General">
                  <c:v>-8.9580199999999994</c:v>
                </c:pt>
                <c:pt idx="4704" formatCode="General">
                  <c:v>-7.8758900000000001</c:v>
                </c:pt>
                <c:pt idx="4705" formatCode="General">
                  <c:v>-6.9268099999999997</c:v>
                </c:pt>
                <c:pt idx="4706" formatCode="General">
                  <c:v>-6.1189799999999996</c:v>
                </c:pt>
                <c:pt idx="4707" formatCode="General">
                  <c:v>-5.4466599999999996</c:v>
                </c:pt>
                <c:pt idx="4708" formatCode="General">
                  <c:v>-4.9011199999999997</c:v>
                </c:pt>
                <c:pt idx="4709" formatCode="General">
                  <c:v>-4.4856499999999997</c:v>
                </c:pt>
                <c:pt idx="4710" formatCode="General">
                  <c:v>-4.16852</c:v>
                </c:pt>
                <c:pt idx="4711" formatCode="General">
                  <c:v>-3.8742000000000001</c:v>
                </c:pt>
                <c:pt idx="4712" formatCode="General">
                  <c:v>-3.5087100000000002</c:v>
                </c:pt>
                <c:pt idx="4713" formatCode="General">
                  <c:v>-2.9920200000000001</c:v>
                </c:pt>
                <c:pt idx="4714" formatCode="General">
                  <c:v>-2.4088500000000002</c:v>
                </c:pt>
                <c:pt idx="4715" formatCode="General">
                  <c:v>-1.86283</c:v>
                </c:pt>
                <c:pt idx="4716" formatCode="General">
                  <c:v>-1.3253299999999999</c:v>
                </c:pt>
                <c:pt idx="4717" formatCode="General">
                  <c:v>-0.76698999999999995</c:v>
                </c:pt>
                <c:pt idx="4718" formatCode="General">
                  <c:v>-0.172737</c:v>
                </c:pt>
                <c:pt idx="4719" formatCode="General">
                  <c:v>0.47366399999999997</c:v>
                </c:pt>
                <c:pt idx="4720" formatCode="General">
                  <c:v>1.1845600000000001</c:v>
                </c:pt>
                <c:pt idx="4721" formatCode="General">
                  <c:v>1.9649300000000001</c:v>
                </c:pt>
                <c:pt idx="4722" formatCode="General">
                  <c:v>2.8263099999999999</c:v>
                </c:pt>
                <c:pt idx="4723" formatCode="General">
                  <c:v>3.8015400000000001</c:v>
                </c:pt>
                <c:pt idx="4724" formatCode="General">
                  <c:v>4.9026899999999998</c:v>
                </c:pt>
                <c:pt idx="4725" formatCode="General">
                  <c:v>6.1082700000000001</c:v>
                </c:pt>
                <c:pt idx="4726" formatCode="General">
                  <c:v>7.3978400000000004</c:v>
                </c:pt>
                <c:pt idx="4727" formatCode="General">
                  <c:v>8.7533399999999997</c:v>
                </c:pt>
                <c:pt idx="4728" formatCode="General">
                  <c:v>10.1358</c:v>
                </c:pt>
                <c:pt idx="4729" formatCode="General">
                  <c:v>11.525700000000001</c:v>
                </c:pt>
                <c:pt idx="4730" formatCode="General">
                  <c:v>12.9655</c:v>
                </c:pt>
                <c:pt idx="4731" formatCode="General">
                  <c:v>14.5078</c:v>
                </c:pt>
                <c:pt idx="4732" formatCode="General">
                  <c:v>16.188700000000001</c:v>
                </c:pt>
                <c:pt idx="4733" formatCode="General">
                  <c:v>17.948899999999998</c:v>
                </c:pt>
                <c:pt idx="4734" formatCode="General">
                  <c:v>19.699200000000001</c:v>
                </c:pt>
                <c:pt idx="4735" formatCode="General">
                  <c:v>21.458500000000001</c:v>
                </c:pt>
                <c:pt idx="4736" formatCode="General">
                  <c:v>23.2425</c:v>
                </c:pt>
                <c:pt idx="4737" formatCode="General">
                  <c:v>25.0029</c:v>
                </c:pt>
                <c:pt idx="4738" formatCode="General">
                  <c:v>26.695799999999998</c:v>
                </c:pt>
                <c:pt idx="4739" formatCode="General">
                  <c:v>28.296900000000001</c:v>
                </c:pt>
                <c:pt idx="4740" formatCode="General">
                  <c:v>29.805900000000001</c:v>
                </c:pt>
                <c:pt idx="4741" formatCode="General">
                  <c:v>31.231100000000001</c:v>
                </c:pt>
                <c:pt idx="4742" formatCode="General">
                  <c:v>32.563400000000001</c:v>
                </c:pt>
                <c:pt idx="4743" formatCode="General">
                  <c:v>33.785200000000003</c:v>
                </c:pt>
                <c:pt idx="4744" formatCode="General">
                  <c:v>34.872500000000002</c:v>
                </c:pt>
                <c:pt idx="4745" formatCode="General">
                  <c:v>35.816899999999997</c:v>
                </c:pt>
                <c:pt idx="4746" formatCode="General">
                  <c:v>36.628300000000003</c:v>
                </c:pt>
                <c:pt idx="4747" formatCode="General">
                  <c:v>37.308799999999998</c:v>
                </c:pt>
                <c:pt idx="4748" formatCode="General">
                  <c:v>37.866399999999999</c:v>
                </c:pt>
                <c:pt idx="4749" formatCode="General">
                  <c:v>38.350200000000001</c:v>
                </c:pt>
                <c:pt idx="4750" formatCode="General">
                  <c:v>38.819400000000002</c:v>
                </c:pt>
                <c:pt idx="4751" formatCode="General">
                  <c:v>39.319099999999999</c:v>
                </c:pt>
                <c:pt idx="4752" formatCode="General">
                  <c:v>39.808700000000002</c:v>
                </c:pt>
                <c:pt idx="4753" formatCode="General">
                  <c:v>40.195799999999998</c:v>
                </c:pt>
                <c:pt idx="4754" formatCode="General">
                  <c:v>40.489199999999997</c:v>
                </c:pt>
                <c:pt idx="4755" formatCode="General">
                  <c:v>40.738300000000002</c:v>
                </c:pt>
                <c:pt idx="4756" formatCode="General">
                  <c:v>40.985100000000003</c:v>
                </c:pt>
                <c:pt idx="4757" formatCode="General">
                  <c:v>41.28</c:v>
                </c:pt>
                <c:pt idx="4758" formatCode="General">
                  <c:v>41.666499999999999</c:v>
                </c:pt>
                <c:pt idx="4759" formatCode="General">
                  <c:v>42.164700000000003</c:v>
                </c:pt>
                <c:pt idx="4760" formatCode="General">
                  <c:v>42.771500000000003</c:v>
                </c:pt>
                <c:pt idx="4761" formatCode="General">
                  <c:v>43.417299999999997</c:v>
                </c:pt>
                <c:pt idx="4762" formatCode="General">
                  <c:v>44.024999999999999</c:v>
                </c:pt>
                <c:pt idx="4763" formatCode="General">
                  <c:v>44.573900000000002</c:v>
                </c:pt>
                <c:pt idx="4764" formatCode="General">
                  <c:v>45.045099999999998</c:v>
                </c:pt>
                <c:pt idx="4765" formatCode="General">
                  <c:v>45.428699999999999</c:v>
                </c:pt>
                <c:pt idx="4766" formatCode="General">
                  <c:v>45.792900000000003</c:v>
                </c:pt>
                <c:pt idx="4767" formatCode="General">
                  <c:v>46.237900000000003</c:v>
                </c:pt>
                <c:pt idx="4768" formatCode="General">
                  <c:v>46.83</c:v>
                </c:pt>
                <c:pt idx="4769" formatCode="General">
                  <c:v>47.583399999999997</c:v>
                </c:pt>
                <c:pt idx="4770" formatCode="General">
                  <c:v>48.399799999999999</c:v>
                </c:pt>
                <c:pt idx="4771" formatCode="General">
                  <c:v>49.217799999999997</c:v>
                </c:pt>
                <c:pt idx="4772" formatCode="General">
                  <c:v>50.060699999999997</c:v>
                </c:pt>
                <c:pt idx="4773" formatCode="General">
                  <c:v>50.9343</c:v>
                </c:pt>
                <c:pt idx="4774" formatCode="General">
                  <c:v>51.831000000000003</c:v>
                </c:pt>
                <c:pt idx="4775" formatCode="General">
                  <c:v>52.7652</c:v>
                </c:pt>
                <c:pt idx="4776" formatCode="General">
                  <c:v>53.747199999999999</c:v>
                </c:pt>
                <c:pt idx="4777" formatCode="General">
                  <c:v>54.758800000000001</c:v>
                </c:pt>
                <c:pt idx="4778" formatCode="General">
                  <c:v>55.7699</c:v>
                </c:pt>
                <c:pt idx="4779" formatCode="General">
                  <c:v>56.746600000000001</c:v>
                </c:pt>
                <c:pt idx="4780" formatCode="General">
                  <c:v>57.661099999999998</c:v>
                </c:pt>
                <c:pt idx="4781" formatCode="General">
                  <c:v>58.494199999999999</c:v>
                </c:pt>
                <c:pt idx="4782" formatCode="General">
                  <c:v>59.226799999999997</c:v>
                </c:pt>
                <c:pt idx="4783" formatCode="General">
                  <c:v>59.874899999999997</c:v>
                </c:pt>
                <c:pt idx="4784" formatCode="General">
                  <c:v>60.521799999999999</c:v>
                </c:pt>
                <c:pt idx="4785" formatCode="General">
                  <c:v>61.2348</c:v>
                </c:pt>
                <c:pt idx="4786" formatCode="General">
                  <c:v>62.034599999999998</c:v>
                </c:pt>
                <c:pt idx="4787" formatCode="General">
                  <c:v>62.851100000000002</c:v>
                </c:pt>
                <c:pt idx="4788" formatCode="General">
                  <c:v>63.596699999999998</c:v>
                </c:pt>
                <c:pt idx="4789" formatCode="General">
                  <c:v>64.293999999999997</c:v>
                </c:pt>
                <c:pt idx="4790" formatCode="General">
                  <c:v>64.978499999999997</c:v>
                </c:pt>
                <c:pt idx="4791" formatCode="General">
                  <c:v>65.660399999999996</c:v>
                </c:pt>
                <c:pt idx="4792" formatCode="General">
                  <c:v>66.3386</c:v>
                </c:pt>
                <c:pt idx="4793" formatCode="General">
                  <c:v>67.001199999999997</c:v>
                </c:pt>
                <c:pt idx="4794" formatCode="General">
                  <c:v>67.650199999999998</c:v>
                </c:pt>
                <c:pt idx="4795" formatCode="General">
                  <c:v>68.286799999999999</c:v>
                </c:pt>
                <c:pt idx="4796" formatCode="General">
                  <c:v>68.876300000000001</c:v>
                </c:pt>
                <c:pt idx="4797" formatCode="General">
                  <c:v>69.385000000000005</c:v>
                </c:pt>
                <c:pt idx="4798" formatCode="General">
                  <c:v>69.804000000000002</c:v>
                </c:pt>
                <c:pt idx="4799" formatCode="General">
                  <c:v>70.123999999999995</c:v>
                </c:pt>
                <c:pt idx="4800" formatCode="General">
                  <c:v>70.338499999999996</c:v>
                </c:pt>
                <c:pt idx="4801" formatCode="General">
                  <c:v>70.521900000000002</c:v>
                </c:pt>
                <c:pt idx="4802" formatCode="General">
                  <c:v>70.768299999999996</c:v>
                </c:pt>
                <c:pt idx="4803" formatCode="General">
                  <c:v>71.132800000000003</c:v>
                </c:pt>
                <c:pt idx="4804" formatCode="General">
                  <c:v>71.611800000000002</c:v>
                </c:pt>
                <c:pt idx="4805" formatCode="General">
                  <c:v>72.1126</c:v>
                </c:pt>
                <c:pt idx="4806" formatCode="General">
                  <c:v>72.591300000000004</c:v>
                </c:pt>
                <c:pt idx="4807" formatCode="General">
                  <c:v>73.057500000000005</c:v>
                </c:pt>
                <c:pt idx="4808" formatCode="General">
                  <c:v>73.482500000000002</c:v>
                </c:pt>
                <c:pt idx="4809" formatCode="General">
                  <c:v>73.828800000000001</c:v>
                </c:pt>
                <c:pt idx="4810" formatCode="General">
                  <c:v>74.075999999999993</c:v>
                </c:pt>
                <c:pt idx="4811" formatCode="General">
                  <c:v>74.220100000000002</c:v>
                </c:pt>
                <c:pt idx="4812" formatCode="General">
                  <c:v>74.280900000000003</c:v>
                </c:pt>
                <c:pt idx="4813" formatCode="General">
                  <c:v>74.272499999999994</c:v>
                </c:pt>
                <c:pt idx="4814" formatCode="General">
                  <c:v>74.200400000000002</c:v>
                </c:pt>
                <c:pt idx="4815" formatCode="General">
                  <c:v>74.057100000000005</c:v>
                </c:pt>
                <c:pt idx="4816" formatCode="General">
                  <c:v>73.8322</c:v>
                </c:pt>
                <c:pt idx="4817" formatCode="General">
                  <c:v>73.520700000000005</c:v>
                </c:pt>
                <c:pt idx="4818" formatCode="General">
                  <c:v>73.161900000000003</c:v>
                </c:pt>
                <c:pt idx="4819" formatCode="General">
                  <c:v>72.84</c:v>
                </c:pt>
                <c:pt idx="4820" formatCode="General">
                  <c:v>72.661900000000003</c:v>
                </c:pt>
                <c:pt idx="4821" formatCode="General">
                  <c:v>72.702399999999997</c:v>
                </c:pt>
                <c:pt idx="4822" formatCode="General">
                  <c:v>72.769300000000001</c:v>
                </c:pt>
                <c:pt idx="4823" formatCode="General">
                  <c:v>72.671000000000006</c:v>
                </c:pt>
                <c:pt idx="4824" formatCode="General">
                  <c:v>72.452399999999997</c:v>
                </c:pt>
                <c:pt idx="4825" formatCode="General">
                  <c:v>72.240499999999997</c:v>
                </c:pt>
                <c:pt idx="4826" formatCode="General">
                  <c:v>72.197699999999998</c:v>
                </c:pt>
                <c:pt idx="4827" formatCode="General">
                  <c:v>72.286900000000003</c:v>
                </c:pt>
                <c:pt idx="4828" formatCode="General">
                  <c:v>72.377600000000001</c:v>
                </c:pt>
                <c:pt idx="4829" formatCode="General">
                  <c:v>72.484099999999998</c:v>
                </c:pt>
                <c:pt idx="4830" formatCode="General">
                  <c:v>72.647999999999996</c:v>
                </c:pt>
                <c:pt idx="4831" formatCode="General">
                  <c:v>72.884</c:v>
                </c:pt>
                <c:pt idx="4832" formatCode="General">
                  <c:v>73.210099999999997</c:v>
                </c:pt>
                <c:pt idx="4833" formatCode="General">
                  <c:v>73.638599999999997</c:v>
                </c:pt>
                <c:pt idx="4834" formatCode="General">
                  <c:v>74.151899999999998</c:v>
                </c:pt>
                <c:pt idx="4835" formatCode="General">
                  <c:v>74.720299999999995</c:v>
                </c:pt>
                <c:pt idx="4836" formatCode="General">
                  <c:v>75.329099999999997</c:v>
                </c:pt>
                <c:pt idx="4837" formatCode="General">
                  <c:v>75.999499999999998</c:v>
                </c:pt>
                <c:pt idx="4838" formatCode="General">
                  <c:v>76.807500000000005</c:v>
                </c:pt>
                <c:pt idx="4839" formatCode="General">
                  <c:v>77.834400000000002</c:v>
                </c:pt>
                <c:pt idx="4840" formatCode="General">
                  <c:v>79.131299999999996</c:v>
                </c:pt>
                <c:pt idx="4841" formatCode="General">
                  <c:v>80.582899999999995</c:v>
                </c:pt>
                <c:pt idx="4842" formatCode="General">
                  <c:v>82.029499999999999</c:v>
                </c:pt>
                <c:pt idx="4843" formatCode="General">
                  <c:v>83.430800000000005</c:v>
                </c:pt>
                <c:pt idx="4844" formatCode="General">
                  <c:v>84.752399999999994</c:v>
                </c:pt>
                <c:pt idx="4845" formatCode="General">
                  <c:v>85.950699999999998</c:v>
                </c:pt>
                <c:pt idx="4846" formatCode="General">
                  <c:v>86.994600000000005</c:v>
                </c:pt>
                <c:pt idx="4847" formatCode="General">
                  <c:v>87.868399999999994</c:v>
                </c:pt>
                <c:pt idx="4848" formatCode="General">
                  <c:v>88.558599999999998</c:v>
                </c:pt>
                <c:pt idx="4849" formatCode="General">
                  <c:v>89.051299999999998</c:v>
                </c:pt>
                <c:pt idx="4850" formatCode="General">
                  <c:v>89.320999999999998</c:v>
                </c:pt>
                <c:pt idx="4851" formatCode="General">
                  <c:v>89.343199999999996</c:v>
                </c:pt>
                <c:pt idx="4852" formatCode="General">
                  <c:v>89.106200000000001</c:v>
                </c:pt>
                <c:pt idx="4853" formatCode="General">
                  <c:v>88.586399999999998</c:v>
                </c:pt>
                <c:pt idx="4854" formatCode="General">
                  <c:v>87.762</c:v>
                </c:pt>
                <c:pt idx="4855" formatCode="General">
                  <c:v>86.601299999999995</c:v>
                </c:pt>
                <c:pt idx="4856" formatCode="General">
                  <c:v>85.0809</c:v>
                </c:pt>
                <c:pt idx="4857" formatCode="General">
                  <c:v>83.207800000000006</c:v>
                </c:pt>
                <c:pt idx="4858" formatCode="General">
                  <c:v>81.023099999999999</c:v>
                </c:pt>
                <c:pt idx="4859" formatCode="General">
                  <c:v>78.607200000000006</c:v>
                </c:pt>
                <c:pt idx="4860" formatCode="General">
                  <c:v>75.997100000000003</c:v>
                </c:pt>
                <c:pt idx="4861" formatCode="General">
                  <c:v>73.197699999999998</c:v>
                </c:pt>
                <c:pt idx="4862" formatCode="General">
                  <c:v>70.243399999999994</c:v>
                </c:pt>
                <c:pt idx="4863" formatCode="General">
                  <c:v>67.178899999999999</c:v>
                </c:pt>
                <c:pt idx="4864" formatCode="General">
                  <c:v>64.047799999999995</c:v>
                </c:pt>
                <c:pt idx="4865" formatCode="General">
                  <c:v>60.890300000000003</c:v>
                </c:pt>
                <c:pt idx="4866" formatCode="General">
                  <c:v>57.738900000000001</c:v>
                </c:pt>
                <c:pt idx="4867" formatCode="General">
                  <c:v>54.588500000000003</c:v>
                </c:pt>
                <c:pt idx="4868" formatCode="General">
                  <c:v>51.419400000000003</c:v>
                </c:pt>
                <c:pt idx="4869" formatCode="General">
                  <c:v>48.2181</c:v>
                </c:pt>
                <c:pt idx="4870" formatCode="General">
                  <c:v>44.988399999999999</c:v>
                </c:pt>
                <c:pt idx="4871" formatCode="General">
                  <c:v>41.777999999999999</c:v>
                </c:pt>
                <c:pt idx="4872" formatCode="General">
                  <c:v>38.636499999999998</c:v>
                </c:pt>
                <c:pt idx="4873" formatCode="General">
                  <c:v>35.599200000000003</c:v>
                </c:pt>
                <c:pt idx="4874" formatCode="General">
                  <c:v>32.7012</c:v>
                </c:pt>
                <c:pt idx="4875" formatCode="General">
                  <c:v>29.970600000000001</c:v>
                </c:pt>
                <c:pt idx="4876" formatCode="General">
                  <c:v>27.428899999999999</c:v>
                </c:pt>
                <c:pt idx="4877" formatCode="General">
                  <c:v>25.115400000000001</c:v>
                </c:pt>
                <c:pt idx="4878" formatCode="General">
                  <c:v>23.104299999999999</c:v>
                </c:pt>
                <c:pt idx="4879" formatCode="General">
                  <c:v>21.3949</c:v>
                </c:pt>
                <c:pt idx="4880" formatCode="General">
                  <c:v>19.901700000000002</c:v>
                </c:pt>
                <c:pt idx="4881" formatCode="General">
                  <c:v>18.580200000000001</c:v>
                </c:pt>
                <c:pt idx="4882" formatCode="General">
                  <c:v>17.413</c:v>
                </c:pt>
                <c:pt idx="4883" formatCode="General">
                  <c:v>16.378599999999999</c:v>
                </c:pt>
                <c:pt idx="4884" formatCode="General">
                  <c:v>15.4558</c:v>
                </c:pt>
                <c:pt idx="4885" formatCode="General">
                  <c:v>14.624599999999999</c:v>
                </c:pt>
                <c:pt idx="4886" formatCode="General">
                  <c:v>13.8538</c:v>
                </c:pt>
                <c:pt idx="4887" formatCode="General">
                  <c:v>13.104100000000001</c:v>
                </c:pt>
                <c:pt idx="4888" formatCode="General">
                  <c:v>12.3476</c:v>
                </c:pt>
                <c:pt idx="4889" formatCode="General">
                  <c:v>11.5618</c:v>
                </c:pt>
                <c:pt idx="4890" formatCode="General">
                  <c:v>10.7128</c:v>
                </c:pt>
                <c:pt idx="4891" formatCode="General">
                  <c:v>9.7635500000000004</c:v>
                </c:pt>
                <c:pt idx="4892" formatCode="General">
                  <c:v>8.6818799999999996</c:v>
                </c:pt>
                <c:pt idx="4893" formatCode="General">
                  <c:v>7.4533500000000004</c:v>
                </c:pt>
                <c:pt idx="4894" formatCode="General">
                  <c:v>6.0808900000000001</c:v>
                </c:pt>
                <c:pt idx="4895" formatCode="General">
                  <c:v>4.6035199999999996</c:v>
                </c:pt>
                <c:pt idx="4896" formatCode="General">
                  <c:v>3.0822600000000002</c:v>
                </c:pt>
                <c:pt idx="4897" formatCode="General">
                  <c:v>1.6174900000000001</c:v>
                </c:pt>
                <c:pt idx="4898" formatCode="General">
                  <c:v>0.23519899999999999</c:v>
                </c:pt>
                <c:pt idx="4899" formatCode="General">
                  <c:v>-1.1855100000000001</c:v>
                </c:pt>
                <c:pt idx="4900" formatCode="General">
                  <c:v>-2.6916500000000001</c:v>
                </c:pt>
                <c:pt idx="4901" formatCode="General">
                  <c:v>-4.25014</c:v>
                </c:pt>
                <c:pt idx="4902" formatCode="General">
                  <c:v>-5.8427499999999997</c:v>
                </c:pt>
                <c:pt idx="4903" formatCode="General">
                  <c:v>-7.4676200000000001</c:v>
                </c:pt>
                <c:pt idx="4904" formatCode="General">
                  <c:v>-9.1545299999999994</c:v>
                </c:pt>
                <c:pt idx="4905" formatCode="General">
                  <c:v>-10.9307</c:v>
                </c:pt>
                <c:pt idx="4906" formatCode="General">
                  <c:v>-12.8018</c:v>
                </c:pt>
                <c:pt idx="4907" formatCode="General">
                  <c:v>-14.746499999999999</c:v>
                </c:pt>
                <c:pt idx="4908" formatCode="General">
                  <c:v>-16.728999999999999</c:v>
                </c:pt>
                <c:pt idx="4909" formatCode="General">
                  <c:v>-18.749400000000001</c:v>
                </c:pt>
                <c:pt idx="4910" formatCode="General">
                  <c:v>-20.808299999999999</c:v>
                </c:pt>
                <c:pt idx="4911" formatCode="General">
                  <c:v>-22.8705</c:v>
                </c:pt>
                <c:pt idx="4912" formatCode="General">
                  <c:v>-24.9099</c:v>
                </c:pt>
                <c:pt idx="4913" formatCode="General">
                  <c:v>-26.923500000000001</c:v>
                </c:pt>
                <c:pt idx="4914" formatCode="General">
                  <c:v>-28.892700000000001</c:v>
                </c:pt>
                <c:pt idx="4915" formatCode="General">
                  <c:v>-30.787199999999999</c:v>
                </c:pt>
                <c:pt idx="4916" formatCode="General">
                  <c:v>-32.500599999999999</c:v>
                </c:pt>
                <c:pt idx="4917" formatCode="General">
                  <c:v>-33.9773</c:v>
                </c:pt>
                <c:pt idx="4918" formatCode="General">
                  <c:v>-35.361800000000002</c:v>
                </c:pt>
                <c:pt idx="4919" formatCode="General">
                  <c:v>-36.773099999999999</c:v>
                </c:pt>
                <c:pt idx="4920" formatCode="General">
                  <c:v>-38.234699999999997</c:v>
                </c:pt>
                <c:pt idx="4921" formatCode="General">
                  <c:v>-39.742699999999999</c:v>
                </c:pt>
                <c:pt idx="4922" formatCode="General">
                  <c:v>-41.277700000000003</c:v>
                </c:pt>
                <c:pt idx="4923" formatCode="General">
                  <c:v>-42.801000000000002</c:v>
                </c:pt>
                <c:pt idx="4924" formatCode="General">
                  <c:v>-44.275399999999998</c:v>
                </c:pt>
                <c:pt idx="4925" formatCode="General">
                  <c:v>-45.692900000000002</c:v>
                </c:pt>
                <c:pt idx="4926" formatCode="General">
                  <c:v>-47.055799999999998</c:v>
                </c:pt>
                <c:pt idx="4927" formatCode="General">
                  <c:v>-48.376800000000003</c:v>
                </c:pt>
                <c:pt idx="4928" formatCode="General">
                  <c:v>-49.7029</c:v>
                </c:pt>
                <c:pt idx="4929" formatCode="General">
                  <c:v>-51.083399999999997</c:v>
                </c:pt>
                <c:pt idx="4930" formatCode="General">
                  <c:v>-52.513500000000001</c:v>
                </c:pt>
                <c:pt idx="4931" formatCode="General">
                  <c:v>-53.9818</c:v>
                </c:pt>
                <c:pt idx="4932" formatCode="General">
                  <c:v>-55.493400000000001</c:v>
                </c:pt>
                <c:pt idx="4933" formatCode="General">
                  <c:v>-57.0396</c:v>
                </c:pt>
                <c:pt idx="4934" formatCode="General">
                  <c:v>-58.601399999999998</c:v>
                </c:pt>
                <c:pt idx="4935" formatCode="General">
                  <c:v>-60.043500000000002</c:v>
                </c:pt>
                <c:pt idx="4936" formatCode="General">
                  <c:v>-61.230200000000004</c:v>
                </c:pt>
                <c:pt idx="4937" formatCode="General">
                  <c:v>-62.233699999999999</c:v>
                </c:pt>
                <c:pt idx="4938" formatCode="General">
                  <c:v>-63.135399999999997</c:v>
                </c:pt>
                <c:pt idx="4939" formatCode="General">
                  <c:v>-63.936500000000002</c:v>
                </c:pt>
                <c:pt idx="4940" formatCode="General">
                  <c:v>-64.664299999999997</c:v>
                </c:pt>
                <c:pt idx="4941" formatCode="General">
                  <c:v>-65.362099999999998</c:v>
                </c:pt>
                <c:pt idx="4942" formatCode="General">
                  <c:v>-66.066900000000004</c:v>
                </c:pt>
                <c:pt idx="4943" formatCode="General">
                  <c:v>-66.804400000000001</c:v>
                </c:pt>
                <c:pt idx="4944" formatCode="General">
                  <c:v>-67.577399999999997</c:v>
                </c:pt>
                <c:pt idx="4945" formatCode="General">
                  <c:v>-68.376800000000003</c:v>
                </c:pt>
                <c:pt idx="4946" formatCode="General">
                  <c:v>-69.185900000000004</c:v>
                </c:pt>
                <c:pt idx="4947" formatCode="General">
                  <c:v>-70.029700000000005</c:v>
                </c:pt>
                <c:pt idx="4948" formatCode="General">
                  <c:v>-70.961399999999998</c:v>
                </c:pt>
                <c:pt idx="4949" formatCode="General">
                  <c:v>-71.990600000000001</c:v>
                </c:pt>
                <c:pt idx="4950" formatCode="General">
                  <c:v>-73.1006</c:v>
                </c:pt>
                <c:pt idx="4951" formatCode="General">
                  <c:v>-74.248400000000004</c:v>
                </c:pt>
                <c:pt idx="4952" formatCode="General">
                  <c:v>-75.361099999999993</c:v>
                </c:pt>
                <c:pt idx="4953" formatCode="General">
                  <c:v>-76.356700000000004</c:v>
                </c:pt>
                <c:pt idx="4954" formatCode="General">
                  <c:v>-77.270099999999999</c:v>
                </c:pt>
                <c:pt idx="4955" formatCode="General">
                  <c:v>-78.208799999999997</c:v>
                </c:pt>
                <c:pt idx="4956" formatCode="General">
                  <c:v>-79.187399999999997</c:v>
                </c:pt>
                <c:pt idx="4957" formatCode="General">
                  <c:v>-80.19</c:v>
                </c:pt>
                <c:pt idx="4958" formatCode="General">
                  <c:v>-81.216700000000003</c:v>
                </c:pt>
                <c:pt idx="4959" formatCode="General">
                  <c:v>-82.262500000000003</c:v>
                </c:pt>
                <c:pt idx="4960" formatCode="General">
                  <c:v>-83.317099999999996</c:v>
                </c:pt>
                <c:pt idx="4961" formatCode="General">
                  <c:v>-84.379300000000001</c:v>
                </c:pt>
                <c:pt idx="4962" formatCode="General">
                  <c:v>-85.452600000000004</c:v>
                </c:pt>
                <c:pt idx="4963" formatCode="General">
                  <c:v>-86.511200000000002</c:v>
                </c:pt>
                <c:pt idx="4964" formatCode="General">
                  <c:v>-87.531700000000001</c:v>
                </c:pt>
                <c:pt idx="4965" formatCode="General">
                  <c:v>-88.524199999999993</c:v>
                </c:pt>
                <c:pt idx="4966" formatCode="General">
                  <c:v>-89.500699999999995</c:v>
                </c:pt>
                <c:pt idx="4967" formatCode="General">
                  <c:v>-90.468000000000004</c:v>
                </c:pt>
                <c:pt idx="4968" formatCode="General">
                  <c:v>-91.441199999999995</c:v>
                </c:pt>
                <c:pt idx="4969" formatCode="General">
                  <c:v>-92.434399999999997</c:v>
                </c:pt>
                <c:pt idx="4970" formatCode="General">
                  <c:v>-93.437799999999996</c:v>
                </c:pt>
                <c:pt idx="4971" formatCode="General">
                  <c:v>-94.387900000000002</c:v>
                </c:pt>
                <c:pt idx="4972" formatCode="General">
                  <c:v>-95.128399999999999</c:v>
                </c:pt>
                <c:pt idx="4973" formatCode="General">
                  <c:v>-95.631200000000007</c:v>
                </c:pt>
                <c:pt idx="4974" formatCode="General">
                  <c:v>-96.0321</c:v>
                </c:pt>
                <c:pt idx="4975" formatCode="General">
                  <c:v>-96.364199999999997</c:v>
                </c:pt>
                <c:pt idx="4976" formatCode="General">
                  <c:v>-96.597999999999999</c:v>
                </c:pt>
                <c:pt idx="4977" formatCode="General">
                  <c:v>-96.723699999999994</c:v>
                </c:pt>
                <c:pt idx="4978" formatCode="General">
                  <c:v>-96.741399999999999</c:v>
                </c:pt>
                <c:pt idx="4979" formatCode="General">
                  <c:v>-96.666499999999999</c:v>
                </c:pt>
                <c:pt idx="4980" formatCode="General">
                  <c:v>-96.518199999999993</c:v>
                </c:pt>
                <c:pt idx="4981" formatCode="General">
                  <c:v>-96.315100000000001</c:v>
                </c:pt>
                <c:pt idx="4982" formatCode="General">
                  <c:v>-96.070899999999995</c:v>
                </c:pt>
                <c:pt idx="4983" formatCode="General">
                  <c:v>-95.797399999999996</c:v>
                </c:pt>
                <c:pt idx="4984" formatCode="General">
                  <c:v>-95.512600000000006</c:v>
                </c:pt>
                <c:pt idx="4985" formatCode="General">
                  <c:v>-95.233400000000003</c:v>
                </c:pt>
                <c:pt idx="4986" formatCode="General">
                  <c:v>-94.969399999999993</c:v>
                </c:pt>
                <c:pt idx="4987" formatCode="General">
                  <c:v>-94.732600000000005</c:v>
                </c:pt>
                <c:pt idx="4988" formatCode="General">
                  <c:v>-94.535899999999998</c:v>
                </c:pt>
                <c:pt idx="4989" formatCode="General">
                  <c:v>-94.406099999999995</c:v>
                </c:pt>
                <c:pt idx="4990" formatCode="General">
                  <c:v>-94.349900000000005</c:v>
                </c:pt>
                <c:pt idx="4991" formatCode="General">
                  <c:v>-94.261300000000006</c:v>
                </c:pt>
                <c:pt idx="4992" formatCode="General">
                  <c:v>-94.101799999999997</c:v>
                </c:pt>
                <c:pt idx="4993" formatCode="General">
                  <c:v>-93.998800000000003</c:v>
                </c:pt>
                <c:pt idx="4994" formatCode="General">
                  <c:v>-94.029700000000005</c:v>
                </c:pt>
                <c:pt idx="4995" formatCode="General">
                  <c:v>-94.199200000000005</c:v>
                </c:pt>
                <c:pt idx="4996" formatCode="General">
                  <c:v>-94.483699999999999</c:v>
                </c:pt>
                <c:pt idx="4997" formatCode="General">
                  <c:v>-94.853300000000004</c:v>
                </c:pt>
                <c:pt idx="4998" formatCode="General">
                  <c:v>-95.299099999999996</c:v>
                </c:pt>
                <c:pt idx="4999" formatCode="General">
                  <c:v>-95.804199999999994</c:v>
                </c:pt>
                <c:pt idx="5000" formatCode="General">
                  <c:v>-96.342100000000002</c:v>
                </c:pt>
                <c:pt idx="5001" formatCode="General">
                  <c:v>-96.891599999999997</c:v>
                </c:pt>
                <c:pt idx="5002" formatCode="General">
                  <c:v>-97.439899999999994</c:v>
                </c:pt>
                <c:pt idx="5003" formatCode="General">
                  <c:v>-97.9649</c:v>
                </c:pt>
                <c:pt idx="5004" formatCode="General">
                  <c:v>-98.452100000000002</c:v>
                </c:pt>
                <c:pt idx="5005" formatCode="General">
                  <c:v>-98.919499999999999</c:v>
                </c:pt>
                <c:pt idx="5006" formatCode="General">
                  <c:v>-99.333299999999994</c:v>
                </c:pt>
                <c:pt idx="5007" formatCode="General">
                  <c:v>-99.592500000000001</c:v>
                </c:pt>
                <c:pt idx="5008" formatCode="General">
                  <c:v>-99.717500000000001</c:v>
                </c:pt>
                <c:pt idx="5009" formatCode="General">
                  <c:v>-99.803299999999993</c:v>
                </c:pt>
                <c:pt idx="5010" formatCode="General">
                  <c:v>-99.897000000000006</c:v>
                </c:pt>
                <c:pt idx="5011" formatCode="General">
                  <c:v>-100.03400000000001</c:v>
                </c:pt>
                <c:pt idx="5012" formatCode="General">
                  <c:v>-100.254</c:v>
                </c:pt>
                <c:pt idx="5013" formatCode="General">
                  <c:v>-100.572</c:v>
                </c:pt>
                <c:pt idx="5014" formatCode="General">
                  <c:v>-100.961</c:v>
                </c:pt>
                <c:pt idx="5015" formatCode="General">
                  <c:v>-101.37</c:v>
                </c:pt>
                <c:pt idx="5016" formatCode="General">
                  <c:v>-101.74</c:v>
                </c:pt>
                <c:pt idx="5017" formatCode="General">
                  <c:v>-102.033</c:v>
                </c:pt>
                <c:pt idx="5018" formatCode="General">
                  <c:v>-102.23099999999999</c:v>
                </c:pt>
                <c:pt idx="5019" formatCode="General">
                  <c:v>-102.34699999999999</c:v>
                </c:pt>
                <c:pt idx="5020" formatCode="General">
                  <c:v>-102.4</c:v>
                </c:pt>
                <c:pt idx="5021" formatCode="General">
                  <c:v>-102.395</c:v>
                </c:pt>
                <c:pt idx="5022" formatCode="General">
                  <c:v>-102.336</c:v>
                </c:pt>
                <c:pt idx="5023" formatCode="General">
                  <c:v>-102.208</c:v>
                </c:pt>
                <c:pt idx="5024" formatCode="General">
                  <c:v>-101.876</c:v>
                </c:pt>
                <c:pt idx="5025" formatCode="General">
                  <c:v>-101.253</c:v>
                </c:pt>
                <c:pt idx="5026" formatCode="General">
                  <c:v>-100.44799999999999</c:v>
                </c:pt>
                <c:pt idx="5027" formatCode="General">
                  <c:v>-99.546499999999995</c:v>
                </c:pt>
                <c:pt idx="5028" formatCode="General">
                  <c:v>-98.570899999999995</c:v>
                </c:pt>
                <c:pt idx="5029" formatCode="General">
                  <c:v>-97.530600000000007</c:v>
                </c:pt>
                <c:pt idx="5030" formatCode="General">
                  <c:v>-96.430700000000002</c:v>
                </c:pt>
                <c:pt idx="5031" formatCode="General">
                  <c:v>-95.290700000000001</c:v>
                </c:pt>
                <c:pt idx="5032" formatCode="General">
                  <c:v>-94.137299999999996</c:v>
                </c:pt>
                <c:pt idx="5033" formatCode="General">
                  <c:v>-93.000799999999998</c:v>
                </c:pt>
                <c:pt idx="5034" formatCode="General">
                  <c:v>-91.894599999999997</c:v>
                </c:pt>
                <c:pt idx="5035" formatCode="General">
                  <c:v>-90.814300000000003</c:v>
                </c:pt>
                <c:pt idx="5036" formatCode="General">
                  <c:v>-89.752600000000001</c:v>
                </c:pt>
                <c:pt idx="5037" formatCode="General">
                  <c:v>-88.708799999999997</c:v>
                </c:pt>
                <c:pt idx="5038" formatCode="General">
                  <c:v>-87.713499999999996</c:v>
                </c:pt>
                <c:pt idx="5039" formatCode="General">
                  <c:v>-86.751300000000001</c:v>
                </c:pt>
                <c:pt idx="5040" formatCode="General">
                  <c:v>-85.723100000000002</c:v>
                </c:pt>
                <c:pt idx="5041" formatCode="General">
                  <c:v>-84.635300000000001</c:v>
                </c:pt>
                <c:pt idx="5042" formatCode="General">
                  <c:v>-83.586799999999997</c:v>
                </c:pt>
                <c:pt idx="5043" formatCode="General">
                  <c:v>-82.625500000000002</c:v>
                </c:pt>
                <c:pt idx="5044" formatCode="General">
                  <c:v>-81.767099999999999</c:v>
                </c:pt>
                <c:pt idx="5045" formatCode="General">
                  <c:v>-81.006399999999999</c:v>
                </c:pt>
                <c:pt idx="5046" formatCode="General">
                  <c:v>-80.3399</c:v>
                </c:pt>
                <c:pt idx="5047" formatCode="General">
                  <c:v>-79.772199999999998</c:v>
                </c:pt>
                <c:pt idx="5048" formatCode="General">
                  <c:v>-79.303600000000003</c:v>
                </c:pt>
                <c:pt idx="5049" formatCode="General">
                  <c:v>-78.928899999999999</c:v>
                </c:pt>
                <c:pt idx="5050" formatCode="General">
                  <c:v>-78.632300000000001</c:v>
                </c:pt>
                <c:pt idx="5051" formatCode="General">
                  <c:v>-78.397300000000001</c:v>
                </c:pt>
                <c:pt idx="5052" formatCode="General">
                  <c:v>-78.2196</c:v>
                </c:pt>
                <c:pt idx="5053" formatCode="General">
                  <c:v>-78.094099999999997</c:v>
                </c:pt>
                <c:pt idx="5054" formatCode="General">
                  <c:v>-78.011600000000001</c:v>
                </c:pt>
                <c:pt idx="5055" formatCode="General">
                  <c:v>-77.904200000000003</c:v>
                </c:pt>
                <c:pt idx="5056" formatCode="General">
                  <c:v>-77.682699999999997</c:v>
                </c:pt>
                <c:pt idx="5057" formatCode="General">
                  <c:v>-77.376499999999993</c:v>
                </c:pt>
                <c:pt idx="5058" formatCode="General">
                  <c:v>-77.038499999999999</c:v>
                </c:pt>
                <c:pt idx="5059" formatCode="General">
                  <c:v>-76.6648</c:v>
                </c:pt>
                <c:pt idx="5060" formatCode="General">
                  <c:v>-76.243700000000004</c:v>
                </c:pt>
                <c:pt idx="5061" formatCode="General">
                  <c:v>-75.755600000000001</c:v>
                </c:pt>
                <c:pt idx="5062" formatCode="General">
                  <c:v>-75.189700000000002</c:v>
                </c:pt>
                <c:pt idx="5063" formatCode="General">
                  <c:v>-74.544499999999999</c:v>
                </c:pt>
                <c:pt idx="5064" formatCode="General">
                  <c:v>-73.835599999999999</c:v>
                </c:pt>
                <c:pt idx="5065" formatCode="General">
                  <c:v>-73.090599999999995</c:v>
                </c:pt>
                <c:pt idx="5066" formatCode="General">
                  <c:v>-72.347499999999997</c:v>
                </c:pt>
                <c:pt idx="5067" formatCode="General">
                  <c:v>-71.64</c:v>
                </c:pt>
                <c:pt idx="5068" formatCode="General">
                  <c:v>-70.982399999999998</c:v>
                </c:pt>
                <c:pt idx="5069" formatCode="General">
                  <c:v>-70.348600000000005</c:v>
                </c:pt>
                <c:pt idx="5070" formatCode="General">
                  <c:v>-69.685400000000001</c:v>
                </c:pt>
                <c:pt idx="5071" formatCode="General">
                  <c:v>-68.853999999999999</c:v>
                </c:pt>
                <c:pt idx="5072" formatCode="General">
                  <c:v>-67.767300000000006</c:v>
                </c:pt>
                <c:pt idx="5073" formatCode="General">
                  <c:v>-66.531199999999998</c:v>
                </c:pt>
                <c:pt idx="5074" formatCode="General">
                  <c:v>-65.233999999999995</c:v>
                </c:pt>
                <c:pt idx="5075" formatCode="General">
                  <c:v>-63.900700000000001</c:v>
                </c:pt>
                <c:pt idx="5076" formatCode="General">
                  <c:v>-62.570300000000003</c:v>
                </c:pt>
                <c:pt idx="5077" formatCode="General">
                  <c:v>-61.28</c:v>
                </c:pt>
                <c:pt idx="5078" formatCode="General">
                  <c:v>-60.0456</c:v>
                </c:pt>
                <c:pt idx="5079" formatCode="General">
                  <c:v>-58.873600000000003</c:v>
                </c:pt>
                <c:pt idx="5080" formatCode="General">
                  <c:v>-57.7622</c:v>
                </c:pt>
                <c:pt idx="5081" formatCode="General">
                  <c:v>-56.688699999999997</c:v>
                </c:pt>
                <c:pt idx="5082" formatCode="General">
                  <c:v>-55.620100000000001</c:v>
                </c:pt>
                <c:pt idx="5083" formatCode="General">
                  <c:v>-54.523400000000002</c:v>
                </c:pt>
                <c:pt idx="5084" formatCode="General">
                  <c:v>-53.374899999999997</c:v>
                </c:pt>
                <c:pt idx="5085" formatCode="General">
                  <c:v>-52.1753</c:v>
                </c:pt>
                <c:pt idx="5086" formatCode="General">
                  <c:v>-50.863900000000001</c:v>
                </c:pt>
                <c:pt idx="5087" formatCode="General">
                  <c:v>-49.284700000000001</c:v>
                </c:pt>
                <c:pt idx="5088" formatCode="General">
                  <c:v>-47.423999999999999</c:v>
                </c:pt>
                <c:pt idx="5089" formatCode="General">
                  <c:v>-45.400399999999998</c:v>
                </c:pt>
                <c:pt idx="5090" formatCode="General">
                  <c:v>-43.267800000000001</c:v>
                </c:pt>
                <c:pt idx="5091" formatCode="General">
                  <c:v>-41.044499999999999</c:v>
                </c:pt>
                <c:pt idx="5092" formatCode="General">
                  <c:v>-38.7318</c:v>
                </c:pt>
                <c:pt idx="5093" formatCode="General">
                  <c:v>-36.332000000000001</c:v>
                </c:pt>
                <c:pt idx="5094" formatCode="General">
                  <c:v>-33.857100000000003</c:v>
                </c:pt>
                <c:pt idx="5095" formatCode="General">
                  <c:v>-31.303799999999999</c:v>
                </c:pt>
                <c:pt idx="5096" formatCode="General">
                  <c:v>-28.662600000000001</c:v>
                </c:pt>
                <c:pt idx="5097" formatCode="General">
                  <c:v>-25.966999999999999</c:v>
                </c:pt>
                <c:pt idx="5098" formatCode="General">
                  <c:v>-23.253799999999998</c:v>
                </c:pt>
                <c:pt idx="5099" formatCode="General">
                  <c:v>-20.512</c:v>
                </c:pt>
                <c:pt idx="5100" formatCode="General">
                  <c:v>-17.681899999999999</c:v>
                </c:pt>
                <c:pt idx="5101" formatCode="General">
                  <c:v>-14.667999999999999</c:v>
                </c:pt>
                <c:pt idx="5102" formatCode="General">
                  <c:v>-11.535</c:v>
                </c:pt>
                <c:pt idx="5103" formatCode="General">
                  <c:v>-8.4446300000000001</c:v>
                </c:pt>
                <c:pt idx="5104" formatCode="General">
                  <c:v>-5.4424400000000004</c:v>
                </c:pt>
                <c:pt idx="5105" formatCode="General">
                  <c:v>-2.53837</c:v>
                </c:pt>
                <c:pt idx="5106" formatCode="General">
                  <c:v>0.24019099999999999</c:v>
                </c:pt>
                <c:pt idx="5107" formatCode="General">
                  <c:v>2.87439</c:v>
                </c:pt>
                <c:pt idx="5108" formatCode="General">
                  <c:v>5.36008</c:v>
                </c:pt>
                <c:pt idx="5109" formatCode="General">
                  <c:v>7.6955400000000003</c:v>
                </c:pt>
                <c:pt idx="5110" formatCode="General">
                  <c:v>9.8778299999999994</c:v>
                </c:pt>
                <c:pt idx="5111" formatCode="General">
                  <c:v>11.846399999999999</c:v>
                </c:pt>
                <c:pt idx="5112" formatCode="General">
                  <c:v>13.541</c:v>
                </c:pt>
                <c:pt idx="5113" formatCode="General">
                  <c:v>14.958399999999999</c:v>
                </c:pt>
                <c:pt idx="5114" formatCode="General">
                  <c:v>16.126000000000001</c:v>
                </c:pt>
                <c:pt idx="5115" formatCode="General">
                  <c:v>17.099499999999999</c:v>
                </c:pt>
                <c:pt idx="5116" formatCode="General">
                  <c:v>17.866599999999998</c:v>
                </c:pt>
                <c:pt idx="5117" formatCode="General">
                  <c:v>18.389299999999999</c:v>
                </c:pt>
                <c:pt idx="5118" formatCode="General">
                  <c:v>18.711099999999998</c:v>
                </c:pt>
                <c:pt idx="5119" formatCode="General">
                  <c:v>18.876200000000001</c:v>
                </c:pt>
                <c:pt idx="5120" formatCode="General">
                  <c:v>18.8766</c:v>
                </c:pt>
                <c:pt idx="5121" formatCode="General">
                  <c:v>18.6982</c:v>
                </c:pt>
                <c:pt idx="5122" formatCode="General">
                  <c:v>18.337399999999999</c:v>
                </c:pt>
                <c:pt idx="5123" formatCode="General">
                  <c:v>17.806100000000001</c:v>
                </c:pt>
                <c:pt idx="5124" formatCode="General">
                  <c:v>17.1371</c:v>
                </c:pt>
                <c:pt idx="5125" formatCode="General">
                  <c:v>16.4237</c:v>
                </c:pt>
                <c:pt idx="5126" formatCode="General">
                  <c:v>15.792199999999999</c:v>
                </c:pt>
                <c:pt idx="5127" formatCode="General">
                  <c:v>15.3748</c:v>
                </c:pt>
                <c:pt idx="5128" formatCode="General">
                  <c:v>15.199</c:v>
                </c:pt>
                <c:pt idx="5129" formatCode="General">
                  <c:v>15.1839</c:v>
                </c:pt>
                <c:pt idx="5130" formatCode="General">
                  <c:v>15.339700000000001</c:v>
                </c:pt>
                <c:pt idx="5131" formatCode="General">
                  <c:v>15.7164</c:v>
                </c:pt>
                <c:pt idx="5132" formatCode="General">
                  <c:v>16.3354</c:v>
                </c:pt>
                <c:pt idx="5133" formatCode="General">
                  <c:v>17.206499999999998</c:v>
                </c:pt>
                <c:pt idx="5134" formatCode="General">
                  <c:v>18.322900000000001</c:v>
                </c:pt>
                <c:pt idx="5135" formatCode="General">
                  <c:v>19.656400000000001</c:v>
                </c:pt>
                <c:pt idx="5136" formatCode="General">
                  <c:v>21.166599999999999</c:v>
                </c:pt>
                <c:pt idx="5137" formatCode="General">
                  <c:v>22.842500000000001</c:v>
                </c:pt>
                <c:pt idx="5138" formatCode="General">
                  <c:v>24.6784</c:v>
                </c:pt>
                <c:pt idx="5139" formatCode="General">
                  <c:v>26.635899999999999</c:v>
                </c:pt>
                <c:pt idx="5140" formatCode="General">
                  <c:v>28.698499999999999</c:v>
                </c:pt>
                <c:pt idx="5141" formatCode="General">
                  <c:v>30.890599999999999</c:v>
                </c:pt>
                <c:pt idx="5142" formatCode="General">
                  <c:v>33.264400000000002</c:v>
                </c:pt>
                <c:pt idx="5143" formatCode="General">
                  <c:v>35.869199999999999</c:v>
                </c:pt>
                <c:pt idx="5144" formatCode="General">
                  <c:v>38.652299999999997</c:v>
                </c:pt>
                <c:pt idx="5145" formatCode="General">
                  <c:v>41.539299999999997</c:v>
                </c:pt>
                <c:pt idx="5146" formatCode="General">
                  <c:v>44.525199999999998</c:v>
                </c:pt>
                <c:pt idx="5147" formatCode="General">
                  <c:v>47.582299999999996</c:v>
                </c:pt>
                <c:pt idx="5148" formatCode="General">
                  <c:v>50.642600000000002</c:v>
                </c:pt>
                <c:pt idx="5149" formatCode="General">
                  <c:v>53.648899999999998</c:v>
                </c:pt>
                <c:pt idx="5150" formatCode="General">
                  <c:v>56.564100000000003</c:v>
                </c:pt>
                <c:pt idx="5151" formatCode="General">
                  <c:v>59.368400000000001</c:v>
                </c:pt>
                <c:pt idx="5152" formatCode="General">
                  <c:v>62.040799999999997</c:v>
                </c:pt>
                <c:pt idx="5153" formatCode="General">
                  <c:v>64.5351</c:v>
                </c:pt>
                <c:pt idx="5154" formatCode="General">
                  <c:v>66.862499999999997</c:v>
                </c:pt>
                <c:pt idx="5155" formatCode="General">
                  <c:v>69.107100000000003</c:v>
                </c:pt>
                <c:pt idx="5156" formatCode="General">
                  <c:v>71.377399999999994</c:v>
                </c:pt>
                <c:pt idx="5157" formatCode="General">
                  <c:v>73.756</c:v>
                </c:pt>
                <c:pt idx="5158" formatCode="General">
                  <c:v>76.135099999999994</c:v>
                </c:pt>
                <c:pt idx="5159" formatCode="General">
                  <c:v>78.393600000000006</c:v>
                </c:pt>
                <c:pt idx="5160" formatCode="General">
                  <c:v>80.552800000000005</c:v>
                </c:pt>
                <c:pt idx="5161" formatCode="General">
                  <c:v>82.640600000000006</c:v>
                </c:pt>
                <c:pt idx="5162" formatCode="General">
                  <c:v>84.676599999999993</c:v>
                </c:pt>
                <c:pt idx="5163" formatCode="General">
                  <c:v>86.653000000000006</c:v>
                </c:pt>
                <c:pt idx="5164" formatCode="General">
                  <c:v>88.547899999999998</c:v>
                </c:pt>
                <c:pt idx="5165" formatCode="General">
                  <c:v>90.344700000000003</c:v>
                </c:pt>
                <c:pt idx="5166" formatCode="General">
                  <c:v>92.027100000000004</c:v>
                </c:pt>
                <c:pt idx="5167" formatCode="General">
                  <c:v>93.581999999999994</c:v>
                </c:pt>
                <c:pt idx="5168" formatCode="General">
                  <c:v>95.030600000000007</c:v>
                </c:pt>
                <c:pt idx="5169" formatCode="General">
                  <c:v>96.427300000000002</c:v>
                </c:pt>
                <c:pt idx="5170" formatCode="General">
                  <c:v>97.822100000000006</c:v>
                </c:pt>
                <c:pt idx="5171" formatCode="General">
                  <c:v>99.238200000000006</c:v>
                </c:pt>
                <c:pt idx="5172" formatCode="General">
                  <c:v>100.57599999999999</c:v>
                </c:pt>
                <c:pt idx="5173" formatCode="General">
                  <c:v>101.741</c:v>
                </c:pt>
                <c:pt idx="5174" formatCode="General">
                  <c:v>102.747</c:v>
                </c:pt>
                <c:pt idx="5175" formatCode="General">
                  <c:v>103.59399999999999</c:v>
                </c:pt>
                <c:pt idx="5176" formatCode="General">
                  <c:v>104.26300000000001</c:v>
                </c:pt>
                <c:pt idx="5177" formatCode="General">
                  <c:v>104.771</c:v>
                </c:pt>
                <c:pt idx="5178" formatCode="General">
                  <c:v>105.146</c:v>
                </c:pt>
                <c:pt idx="5179" formatCode="General">
                  <c:v>105.407</c:v>
                </c:pt>
                <c:pt idx="5180" formatCode="General">
                  <c:v>105.57</c:v>
                </c:pt>
                <c:pt idx="5181" formatCode="General">
                  <c:v>105.63800000000001</c:v>
                </c:pt>
                <c:pt idx="5182" formatCode="General">
                  <c:v>105.628</c:v>
                </c:pt>
                <c:pt idx="5183" formatCode="General">
                  <c:v>105.56699999999999</c:v>
                </c:pt>
                <c:pt idx="5184" formatCode="General">
                  <c:v>105.477</c:v>
                </c:pt>
                <c:pt idx="5185" formatCode="General">
                  <c:v>105.371</c:v>
                </c:pt>
                <c:pt idx="5186" formatCode="General">
                  <c:v>105.242</c:v>
                </c:pt>
                <c:pt idx="5187" formatCode="General">
                  <c:v>105.13800000000001</c:v>
                </c:pt>
                <c:pt idx="5188" formatCode="General">
                  <c:v>105.187</c:v>
                </c:pt>
                <c:pt idx="5189" formatCode="General">
                  <c:v>105.473</c:v>
                </c:pt>
                <c:pt idx="5190" formatCode="General">
                  <c:v>106.012</c:v>
                </c:pt>
                <c:pt idx="5191" formatCode="General">
                  <c:v>106.721</c:v>
                </c:pt>
                <c:pt idx="5192" formatCode="General">
                  <c:v>107.499</c:v>
                </c:pt>
                <c:pt idx="5193" formatCode="General">
                  <c:v>108.32899999999999</c:v>
                </c:pt>
                <c:pt idx="5194" formatCode="General">
                  <c:v>109.18600000000001</c:v>
                </c:pt>
                <c:pt idx="5195" formatCode="General">
                  <c:v>110.03100000000001</c:v>
                </c:pt>
                <c:pt idx="5196" formatCode="General">
                  <c:v>110.85899999999999</c:v>
                </c:pt>
                <c:pt idx="5197" formatCode="General">
                  <c:v>111.687</c:v>
                </c:pt>
                <c:pt idx="5198" formatCode="General">
                  <c:v>112.524</c:v>
                </c:pt>
                <c:pt idx="5199" formatCode="General">
                  <c:v>113.37</c:v>
                </c:pt>
                <c:pt idx="5200" formatCode="General">
                  <c:v>114.20399999999999</c:v>
                </c:pt>
                <c:pt idx="5201" formatCode="General">
                  <c:v>115.004</c:v>
                </c:pt>
                <c:pt idx="5202" formatCode="General">
                  <c:v>115.75</c:v>
                </c:pt>
                <c:pt idx="5203" formatCode="General">
                  <c:v>116.43300000000001</c:v>
                </c:pt>
                <c:pt idx="5204" formatCode="General">
                  <c:v>117.05</c:v>
                </c:pt>
                <c:pt idx="5205" formatCode="General">
                  <c:v>117.621</c:v>
                </c:pt>
                <c:pt idx="5206" formatCode="General">
                  <c:v>118.15600000000001</c:v>
                </c:pt>
                <c:pt idx="5207" formatCode="General">
                  <c:v>118.622</c:v>
                </c:pt>
                <c:pt idx="5208" formatCode="General">
                  <c:v>119.051</c:v>
                </c:pt>
                <c:pt idx="5209" formatCode="General">
                  <c:v>119.54300000000001</c:v>
                </c:pt>
                <c:pt idx="5210" formatCode="General">
                  <c:v>120.131</c:v>
                </c:pt>
                <c:pt idx="5211" formatCode="General">
                  <c:v>120.788</c:v>
                </c:pt>
                <c:pt idx="5212" formatCode="General">
                  <c:v>121.44</c:v>
                </c:pt>
                <c:pt idx="5213" formatCode="General">
                  <c:v>122.01600000000001</c:v>
                </c:pt>
                <c:pt idx="5214" formatCode="General">
                  <c:v>122.505</c:v>
                </c:pt>
                <c:pt idx="5215" formatCode="General">
                  <c:v>122.886</c:v>
                </c:pt>
                <c:pt idx="5216" formatCode="General">
                  <c:v>123.13</c:v>
                </c:pt>
                <c:pt idx="5217" formatCode="General">
                  <c:v>123.229</c:v>
                </c:pt>
                <c:pt idx="5218" formatCode="General">
                  <c:v>123.18300000000001</c:v>
                </c:pt>
                <c:pt idx="5219" formatCode="General">
                  <c:v>122.991</c:v>
                </c:pt>
                <c:pt idx="5220" formatCode="General">
                  <c:v>122.658</c:v>
                </c:pt>
                <c:pt idx="5221" formatCode="General">
                  <c:v>122.20099999999999</c:v>
                </c:pt>
                <c:pt idx="5222" formatCode="General">
                  <c:v>121.637</c:v>
                </c:pt>
                <c:pt idx="5223" formatCode="General">
                  <c:v>120.979</c:v>
                </c:pt>
                <c:pt idx="5224" formatCode="General">
                  <c:v>120.23</c:v>
                </c:pt>
                <c:pt idx="5225" formatCode="General">
                  <c:v>119.393</c:v>
                </c:pt>
                <c:pt idx="5226" formatCode="General">
                  <c:v>118.458</c:v>
                </c:pt>
                <c:pt idx="5227" formatCode="General">
                  <c:v>117.467</c:v>
                </c:pt>
                <c:pt idx="5228" formatCode="General">
                  <c:v>116.548</c:v>
                </c:pt>
                <c:pt idx="5229" formatCode="General">
                  <c:v>115.758</c:v>
                </c:pt>
                <c:pt idx="5230" formatCode="General">
                  <c:v>115.072</c:v>
                </c:pt>
                <c:pt idx="5231" formatCode="General">
                  <c:v>114.429</c:v>
                </c:pt>
                <c:pt idx="5232" formatCode="General">
                  <c:v>113.777</c:v>
                </c:pt>
                <c:pt idx="5233" formatCode="General">
                  <c:v>113.13500000000001</c:v>
                </c:pt>
                <c:pt idx="5234" formatCode="General">
                  <c:v>112.51900000000001</c:v>
                </c:pt>
                <c:pt idx="5235" formatCode="General">
                  <c:v>111.916</c:v>
                </c:pt>
                <c:pt idx="5236" formatCode="General">
                  <c:v>111.32599999999999</c:v>
                </c:pt>
                <c:pt idx="5237" formatCode="General">
                  <c:v>110.75700000000001</c:v>
                </c:pt>
                <c:pt idx="5238" formatCode="General">
                  <c:v>110.205</c:v>
                </c:pt>
                <c:pt idx="5239" formatCode="General">
                  <c:v>109.658</c:v>
                </c:pt>
                <c:pt idx="5240" formatCode="General">
                  <c:v>109.11</c:v>
                </c:pt>
                <c:pt idx="5241" formatCode="General">
                  <c:v>108.55800000000001</c:v>
                </c:pt>
                <c:pt idx="5242" formatCode="General">
                  <c:v>108.006</c:v>
                </c:pt>
                <c:pt idx="5243" formatCode="General">
                  <c:v>107.467</c:v>
                </c:pt>
                <c:pt idx="5244" formatCode="General">
                  <c:v>106.955</c:v>
                </c:pt>
                <c:pt idx="5245" formatCode="General">
                  <c:v>106.434</c:v>
                </c:pt>
                <c:pt idx="5246" formatCode="General">
                  <c:v>105.887</c:v>
                </c:pt>
                <c:pt idx="5247" formatCode="General">
                  <c:v>105.42400000000001</c:v>
                </c:pt>
                <c:pt idx="5248" formatCode="General">
                  <c:v>105.102</c:v>
                </c:pt>
                <c:pt idx="5249" formatCode="General">
                  <c:v>104.866</c:v>
                </c:pt>
                <c:pt idx="5250" formatCode="General">
                  <c:v>104.648</c:v>
                </c:pt>
                <c:pt idx="5251" formatCode="General">
                  <c:v>104.398</c:v>
                </c:pt>
                <c:pt idx="5252" formatCode="General">
                  <c:v>104.084</c:v>
                </c:pt>
                <c:pt idx="5253" formatCode="General">
                  <c:v>103.68600000000001</c:v>
                </c:pt>
                <c:pt idx="5254" formatCode="General">
                  <c:v>103.191</c:v>
                </c:pt>
                <c:pt idx="5255" formatCode="General">
                  <c:v>102.587</c:v>
                </c:pt>
                <c:pt idx="5256" formatCode="General">
                  <c:v>101.866</c:v>
                </c:pt>
                <c:pt idx="5257" formatCode="General">
                  <c:v>101.01600000000001</c:v>
                </c:pt>
                <c:pt idx="5258" formatCode="General">
                  <c:v>100.03100000000001</c:v>
                </c:pt>
                <c:pt idx="5259" formatCode="General">
                  <c:v>98.889499999999998</c:v>
                </c:pt>
                <c:pt idx="5260" formatCode="General">
                  <c:v>97.5762</c:v>
                </c:pt>
                <c:pt idx="5261" formatCode="General">
                  <c:v>96.096999999999994</c:v>
                </c:pt>
                <c:pt idx="5262" formatCode="General">
                  <c:v>94.469200000000001</c:v>
                </c:pt>
                <c:pt idx="5263" formatCode="General">
                  <c:v>92.718100000000007</c:v>
                </c:pt>
                <c:pt idx="5264" formatCode="General">
                  <c:v>90.855400000000003</c:v>
                </c:pt>
                <c:pt idx="5265" formatCode="General">
                  <c:v>88.884100000000004</c:v>
                </c:pt>
                <c:pt idx="5266" formatCode="General">
                  <c:v>86.798599999999993</c:v>
                </c:pt>
                <c:pt idx="5267" formatCode="General">
                  <c:v>84.635199999999998</c:v>
                </c:pt>
                <c:pt idx="5268" formatCode="General">
                  <c:v>82.519400000000005</c:v>
                </c:pt>
                <c:pt idx="5269" formatCode="General">
                  <c:v>80.500100000000003</c:v>
                </c:pt>
                <c:pt idx="5270" formatCode="General">
                  <c:v>78.525300000000001</c:v>
                </c:pt>
                <c:pt idx="5271" formatCode="General">
                  <c:v>76.547399999999996</c:v>
                </c:pt>
                <c:pt idx="5272" formatCode="General">
                  <c:v>74.539299999999997</c:v>
                </c:pt>
                <c:pt idx="5273" formatCode="General">
                  <c:v>72.516900000000007</c:v>
                </c:pt>
                <c:pt idx="5274" formatCode="General">
                  <c:v>70.496700000000004</c:v>
                </c:pt>
                <c:pt idx="5275" formatCode="General">
                  <c:v>68.476100000000002</c:v>
                </c:pt>
                <c:pt idx="5276" formatCode="General">
                  <c:v>66.459599999999995</c:v>
                </c:pt>
                <c:pt idx="5277" formatCode="General">
                  <c:v>64.4589</c:v>
                </c:pt>
                <c:pt idx="5278" formatCode="General">
                  <c:v>62.4786</c:v>
                </c:pt>
                <c:pt idx="5279" formatCode="General">
                  <c:v>60.522399999999998</c:v>
                </c:pt>
                <c:pt idx="5280" formatCode="General">
                  <c:v>58.606200000000001</c:v>
                </c:pt>
                <c:pt idx="5281" formatCode="General">
                  <c:v>56.740900000000003</c:v>
                </c:pt>
                <c:pt idx="5282" formatCode="General">
                  <c:v>54.920299999999997</c:v>
                </c:pt>
                <c:pt idx="5283" formatCode="General">
                  <c:v>53.134799999999998</c:v>
                </c:pt>
                <c:pt idx="5284" formatCode="General">
                  <c:v>51.375500000000002</c:v>
                </c:pt>
                <c:pt idx="5285" formatCode="General">
                  <c:v>49.760100000000001</c:v>
                </c:pt>
                <c:pt idx="5286" formatCode="General">
                  <c:v>48.408499999999997</c:v>
                </c:pt>
                <c:pt idx="5287" formatCode="General">
                  <c:v>47.269799999999996</c:v>
                </c:pt>
                <c:pt idx="5288" formatCode="General">
                  <c:v>46.280799999999999</c:v>
                </c:pt>
                <c:pt idx="5289" formatCode="General">
                  <c:v>45.411299999999997</c:v>
                </c:pt>
                <c:pt idx="5290" formatCode="General">
                  <c:v>44.657600000000002</c:v>
                </c:pt>
                <c:pt idx="5291" formatCode="General">
                  <c:v>44.0336</c:v>
                </c:pt>
                <c:pt idx="5292" formatCode="General">
                  <c:v>43.531399999999998</c:v>
                </c:pt>
                <c:pt idx="5293" formatCode="General">
                  <c:v>43.141199999999998</c:v>
                </c:pt>
                <c:pt idx="5294" formatCode="General">
                  <c:v>42.878900000000002</c:v>
                </c:pt>
                <c:pt idx="5295" formatCode="General">
                  <c:v>42.732999999999997</c:v>
                </c:pt>
                <c:pt idx="5296" formatCode="General">
                  <c:v>42.645000000000003</c:v>
                </c:pt>
                <c:pt idx="5297" formatCode="General">
                  <c:v>42.559199999999997</c:v>
                </c:pt>
                <c:pt idx="5298" formatCode="General">
                  <c:v>42.434600000000003</c:v>
                </c:pt>
                <c:pt idx="5299" formatCode="General">
                  <c:v>42.247500000000002</c:v>
                </c:pt>
                <c:pt idx="5300" formatCode="General">
                  <c:v>41.984999999999999</c:v>
                </c:pt>
                <c:pt idx="5301" formatCode="General">
                  <c:v>41.646000000000001</c:v>
                </c:pt>
                <c:pt idx="5302" formatCode="General">
                  <c:v>41.211500000000001</c:v>
                </c:pt>
                <c:pt idx="5303" formatCode="General">
                  <c:v>40.637900000000002</c:v>
                </c:pt>
                <c:pt idx="5304" formatCode="General">
                  <c:v>40.006999999999998</c:v>
                </c:pt>
                <c:pt idx="5305" formatCode="General">
                  <c:v>39.450800000000001</c:v>
                </c:pt>
                <c:pt idx="5306" formatCode="General">
                  <c:v>38.951000000000001</c:v>
                </c:pt>
                <c:pt idx="5307" formatCode="General">
                  <c:v>38.434199999999997</c:v>
                </c:pt>
                <c:pt idx="5308" formatCode="General">
                  <c:v>37.816000000000003</c:v>
                </c:pt>
                <c:pt idx="5309" formatCode="General">
                  <c:v>37.035400000000003</c:v>
                </c:pt>
                <c:pt idx="5310" formatCode="General">
                  <c:v>36.090499999999999</c:v>
                </c:pt>
                <c:pt idx="5311" formatCode="General">
                  <c:v>34.97</c:v>
                </c:pt>
                <c:pt idx="5312" formatCode="General">
                  <c:v>33.660200000000003</c:v>
                </c:pt>
                <c:pt idx="5313" formatCode="General">
                  <c:v>32.1417</c:v>
                </c:pt>
                <c:pt idx="5314" formatCode="General">
                  <c:v>30.401199999999999</c:v>
                </c:pt>
                <c:pt idx="5315" formatCode="General">
                  <c:v>28.446000000000002</c:v>
                </c:pt>
                <c:pt idx="5316" formatCode="General">
                  <c:v>26.2486</c:v>
                </c:pt>
                <c:pt idx="5317" formatCode="General">
                  <c:v>23.758400000000002</c:v>
                </c:pt>
                <c:pt idx="5318" formatCode="General">
                  <c:v>20.9831</c:v>
                </c:pt>
                <c:pt idx="5319" formatCode="General">
                  <c:v>17.962800000000001</c:v>
                </c:pt>
                <c:pt idx="5320" formatCode="General">
                  <c:v>14.7188</c:v>
                </c:pt>
                <c:pt idx="5321" formatCode="General">
                  <c:v>11.2973</c:v>
                </c:pt>
                <c:pt idx="5322" formatCode="General">
                  <c:v>7.7916600000000003</c:v>
                </c:pt>
                <c:pt idx="5323" formatCode="General">
                  <c:v>4.2371100000000004</c:v>
                </c:pt>
                <c:pt idx="5324" formatCode="General">
                  <c:v>0.60682700000000001</c:v>
                </c:pt>
                <c:pt idx="5325" formatCode="General">
                  <c:v>-3.1385900000000002</c:v>
                </c:pt>
                <c:pt idx="5326" formatCode="General">
                  <c:v>-7.0255799999999997</c:v>
                </c:pt>
                <c:pt idx="5327" formatCode="General">
                  <c:v>-11.0326</c:v>
                </c:pt>
                <c:pt idx="5328" formatCode="General">
                  <c:v>-15.117800000000001</c:v>
                </c:pt>
                <c:pt idx="5329" formatCode="General">
                  <c:v>-19.222300000000001</c:v>
                </c:pt>
                <c:pt idx="5330" formatCode="General">
                  <c:v>-23.297599999999999</c:v>
                </c:pt>
                <c:pt idx="5331" formatCode="General">
                  <c:v>-27.316099999999999</c:v>
                </c:pt>
                <c:pt idx="5332" formatCode="General">
                  <c:v>-31.247599999999998</c:v>
                </c:pt>
                <c:pt idx="5333" formatCode="General">
                  <c:v>-35.066000000000003</c:v>
                </c:pt>
                <c:pt idx="5334" formatCode="General">
                  <c:v>-38.7575</c:v>
                </c:pt>
                <c:pt idx="5335" formatCode="General">
                  <c:v>-42.322899999999997</c:v>
                </c:pt>
                <c:pt idx="5336" formatCode="General">
                  <c:v>-45.778100000000002</c:v>
                </c:pt>
                <c:pt idx="5337" formatCode="General">
                  <c:v>-49.131599999999999</c:v>
                </c:pt>
                <c:pt idx="5338" formatCode="General">
                  <c:v>-52.381799999999998</c:v>
                </c:pt>
                <c:pt idx="5339" formatCode="General">
                  <c:v>-55.510100000000001</c:v>
                </c:pt>
                <c:pt idx="5340" formatCode="General">
                  <c:v>-58.4758</c:v>
                </c:pt>
                <c:pt idx="5341" formatCode="General">
                  <c:v>-61.182600000000001</c:v>
                </c:pt>
                <c:pt idx="5342" formatCode="General">
                  <c:v>-63.569600000000001</c:v>
                </c:pt>
                <c:pt idx="5343" formatCode="General">
                  <c:v>-65.668099999999995</c:v>
                </c:pt>
                <c:pt idx="5344" formatCode="General">
                  <c:v>-67.519099999999995</c:v>
                </c:pt>
                <c:pt idx="5345" formatCode="General">
                  <c:v>-69.159400000000005</c:v>
                </c:pt>
                <c:pt idx="5346" formatCode="General">
                  <c:v>-70.602699999999999</c:v>
                </c:pt>
                <c:pt idx="5347" formatCode="General">
                  <c:v>-71.855999999999995</c:v>
                </c:pt>
                <c:pt idx="5348" formatCode="General">
                  <c:v>-72.929199999999994</c:v>
                </c:pt>
                <c:pt idx="5349" formatCode="General">
                  <c:v>-73.843599999999995</c:v>
                </c:pt>
                <c:pt idx="5350" formatCode="General">
                  <c:v>-74.638099999999994</c:v>
                </c:pt>
                <c:pt idx="5351" formatCode="General">
                  <c:v>-75.343299999999999</c:v>
                </c:pt>
                <c:pt idx="5352" formatCode="General">
                  <c:v>-75.981800000000007</c:v>
                </c:pt>
                <c:pt idx="5353" formatCode="General">
                  <c:v>-76.576899999999995</c:v>
                </c:pt>
                <c:pt idx="5354" formatCode="General">
                  <c:v>-77.149500000000003</c:v>
                </c:pt>
                <c:pt idx="5355" formatCode="General">
                  <c:v>-77.715299999999999</c:v>
                </c:pt>
                <c:pt idx="5356" formatCode="General">
                  <c:v>-78.294399999999996</c:v>
                </c:pt>
                <c:pt idx="5357" formatCode="General">
                  <c:v>-78.912400000000005</c:v>
                </c:pt>
                <c:pt idx="5358" formatCode="General">
                  <c:v>-79.502399999999994</c:v>
                </c:pt>
                <c:pt idx="5359" formatCode="General">
                  <c:v>-79.972300000000004</c:v>
                </c:pt>
                <c:pt idx="5360" formatCode="General">
                  <c:v>-80.370099999999994</c:v>
                </c:pt>
                <c:pt idx="5361" formatCode="General">
                  <c:v>-80.782899999999998</c:v>
                </c:pt>
                <c:pt idx="5362" formatCode="General">
                  <c:v>-81.281499999999994</c:v>
                </c:pt>
                <c:pt idx="5363" formatCode="General">
                  <c:v>-81.910499999999999</c:v>
                </c:pt>
                <c:pt idx="5364" formatCode="General">
                  <c:v>-82.667900000000003</c:v>
                </c:pt>
                <c:pt idx="5365" formatCode="General">
                  <c:v>-83.566000000000003</c:v>
                </c:pt>
                <c:pt idx="5366" formatCode="General">
                  <c:v>-84.622</c:v>
                </c:pt>
                <c:pt idx="5367" formatCode="General">
                  <c:v>-85.847800000000007</c:v>
                </c:pt>
                <c:pt idx="5368" formatCode="General">
                  <c:v>-87.244900000000001</c:v>
                </c:pt>
                <c:pt idx="5369" formatCode="General">
                  <c:v>-88.796800000000005</c:v>
                </c:pt>
                <c:pt idx="5370" formatCode="General">
                  <c:v>-90.486699999999999</c:v>
                </c:pt>
                <c:pt idx="5371" formatCode="General">
                  <c:v>-92.301599999999993</c:v>
                </c:pt>
                <c:pt idx="5372" formatCode="General">
                  <c:v>-94.219899999999996</c:v>
                </c:pt>
                <c:pt idx="5373" formatCode="General">
                  <c:v>-96.216399999999993</c:v>
                </c:pt>
                <c:pt idx="5374" formatCode="General">
                  <c:v>-98.269900000000007</c:v>
                </c:pt>
                <c:pt idx="5375" formatCode="General">
                  <c:v>-100.373</c:v>
                </c:pt>
                <c:pt idx="5376" formatCode="General">
                  <c:v>-102.538</c:v>
                </c:pt>
                <c:pt idx="5377" formatCode="General">
                  <c:v>-104.715</c:v>
                </c:pt>
                <c:pt idx="5378" formatCode="General">
                  <c:v>-106.806</c:v>
                </c:pt>
                <c:pt idx="5379" formatCode="General">
                  <c:v>-108.768</c:v>
                </c:pt>
                <c:pt idx="5380" formatCode="General">
                  <c:v>-110.61799999999999</c:v>
                </c:pt>
                <c:pt idx="5381" formatCode="General">
                  <c:v>-112.52200000000001</c:v>
                </c:pt>
                <c:pt idx="5382" formatCode="General">
                  <c:v>-114.56699999999999</c:v>
                </c:pt>
                <c:pt idx="5383" formatCode="General">
                  <c:v>-116.629</c:v>
                </c:pt>
                <c:pt idx="5384" formatCode="General">
                  <c:v>-118.604</c:v>
                </c:pt>
                <c:pt idx="5385" formatCode="General">
                  <c:v>-120.43899999999999</c:v>
                </c:pt>
                <c:pt idx="5386" formatCode="General">
                  <c:v>-122.17400000000001</c:v>
                </c:pt>
                <c:pt idx="5387" formatCode="General">
                  <c:v>-123.864</c:v>
                </c:pt>
                <c:pt idx="5388" formatCode="General">
                  <c:v>-125.483</c:v>
                </c:pt>
                <c:pt idx="5389" formatCode="General">
                  <c:v>-126.99</c:v>
                </c:pt>
                <c:pt idx="5390" formatCode="General">
                  <c:v>-128.35</c:v>
                </c:pt>
                <c:pt idx="5391" formatCode="General">
                  <c:v>-129.541</c:v>
                </c:pt>
                <c:pt idx="5392" formatCode="General">
                  <c:v>-130.55699999999999</c:v>
                </c:pt>
                <c:pt idx="5393" formatCode="General">
                  <c:v>-131.38800000000001</c:v>
                </c:pt>
                <c:pt idx="5394" formatCode="General">
                  <c:v>-132.03100000000001</c:v>
                </c:pt>
                <c:pt idx="5395" formatCode="General">
                  <c:v>-132.5</c:v>
                </c:pt>
                <c:pt idx="5396" formatCode="General">
                  <c:v>-132.75</c:v>
                </c:pt>
                <c:pt idx="5397" formatCode="General">
                  <c:v>-132.66800000000001</c:v>
                </c:pt>
                <c:pt idx="5398" formatCode="General">
                  <c:v>-132.22</c:v>
                </c:pt>
                <c:pt idx="5399" formatCode="General">
                  <c:v>-131.43899999999999</c:v>
                </c:pt>
                <c:pt idx="5400" formatCode="General">
                  <c:v>-130.43100000000001</c:v>
                </c:pt>
                <c:pt idx="5401" formatCode="General">
                  <c:v>-129.30000000000001</c:v>
                </c:pt>
                <c:pt idx="5402" formatCode="General">
                  <c:v>-128.06700000000001</c:v>
                </c:pt>
                <c:pt idx="5403" formatCode="General">
                  <c:v>-126.762</c:v>
                </c:pt>
                <c:pt idx="5404" formatCode="General">
                  <c:v>-125.429</c:v>
                </c:pt>
                <c:pt idx="5405" formatCode="General">
                  <c:v>-124.08199999999999</c:v>
                </c:pt>
                <c:pt idx="5406" formatCode="General">
                  <c:v>-122.723</c:v>
                </c:pt>
                <c:pt idx="5407" formatCode="General">
                  <c:v>-121.369</c:v>
                </c:pt>
                <c:pt idx="5408" formatCode="General">
                  <c:v>-120.045</c:v>
                </c:pt>
                <c:pt idx="5409" formatCode="General">
                  <c:v>-118.782</c:v>
                </c:pt>
                <c:pt idx="5410" formatCode="General">
                  <c:v>-117.601</c:v>
                </c:pt>
                <c:pt idx="5411" formatCode="General">
                  <c:v>-116.506</c:v>
                </c:pt>
                <c:pt idx="5412" formatCode="General">
                  <c:v>-115.491</c:v>
                </c:pt>
                <c:pt idx="5413" formatCode="General">
                  <c:v>-114.55200000000001</c:v>
                </c:pt>
                <c:pt idx="5414" formatCode="General">
                  <c:v>-113.726</c:v>
                </c:pt>
                <c:pt idx="5415" formatCode="General">
                  <c:v>-113.01600000000001</c:v>
                </c:pt>
                <c:pt idx="5416" formatCode="General">
                  <c:v>-112.337</c:v>
                </c:pt>
                <c:pt idx="5417" formatCode="General">
                  <c:v>-111.651</c:v>
                </c:pt>
                <c:pt idx="5418" formatCode="General">
                  <c:v>-110.99299999999999</c:v>
                </c:pt>
                <c:pt idx="5419" formatCode="General">
                  <c:v>-110.43</c:v>
                </c:pt>
                <c:pt idx="5420" formatCode="General">
                  <c:v>-110.027</c:v>
                </c:pt>
                <c:pt idx="5421" formatCode="General">
                  <c:v>-109.807</c:v>
                </c:pt>
                <c:pt idx="5422" formatCode="General">
                  <c:v>-109.782</c:v>
                </c:pt>
                <c:pt idx="5423" formatCode="General">
                  <c:v>-109.952</c:v>
                </c:pt>
                <c:pt idx="5424" formatCode="General">
                  <c:v>-110.29900000000001</c:v>
                </c:pt>
                <c:pt idx="5425" formatCode="General">
                  <c:v>-110.79</c:v>
                </c:pt>
                <c:pt idx="5426" formatCode="General">
                  <c:v>-111.44199999999999</c:v>
                </c:pt>
                <c:pt idx="5427" formatCode="General">
                  <c:v>-112.285</c:v>
                </c:pt>
                <c:pt idx="5428" formatCode="General">
                  <c:v>-113.324</c:v>
                </c:pt>
                <c:pt idx="5429" formatCode="General">
                  <c:v>-114.542</c:v>
                </c:pt>
                <c:pt idx="5430" formatCode="General">
                  <c:v>-115.884</c:v>
                </c:pt>
                <c:pt idx="5431" formatCode="General">
                  <c:v>-117.301</c:v>
                </c:pt>
                <c:pt idx="5432" formatCode="General">
                  <c:v>-118.755</c:v>
                </c:pt>
                <c:pt idx="5433" formatCode="General">
                  <c:v>-120.238</c:v>
                </c:pt>
                <c:pt idx="5434" formatCode="General">
                  <c:v>-121.752</c:v>
                </c:pt>
                <c:pt idx="5435" formatCode="General">
                  <c:v>-123.28</c:v>
                </c:pt>
                <c:pt idx="5436" formatCode="General">
                  <c:v>-124.749</c:v>
                </c:pt>
                <c:pt idx="5437" formatCode="General">
                  <c:v>-126.01600000000001</c:v>
                </c:pt>
                <c:pt idx="5438" formatCode="General">
                  <c:v>-127.023</c:v>
                </c:pt>
                <c:pt idx="5439" formatCode="General">
                  <c:v>-127.791</c:v>
                </c:pt>
                <c:pt idx="5440" formatCode="General">
                  <c:v>-128.36799999999999</c:v>
                </c:pt>
                <c:pt idx="5441" formatCode="General">
                  <c:v>-128.792</c:v>
                </c:pt>
                <c:pt idx="5442" formatCode="General">
                  <c:v>-129.03800000000001</c:v>
                </c:pt>
                <c:pt idx="5443" formatCode="General">
                  <c:v>-129.09200000000001</c:v>
                </c:pt>
                <c:pt idx="5444" formatCode="General">
                  <c:v>-128.964</c:v>
                </c:pt>
                <c:pt idx="5445" formatCode="General">
                  <c:v>-128.65600000000001</c:v>
                </c:pt>
                <c:pt idx="5446" formatCode="General">
                  <c:v>-128.173</c:v>
                </c:pt>
                <c:pt idx="5447" formatCode="General">
                  <c:v>-127.53</c:v>
                </c:pt>
                <c:pt idx="5448" formatCode="General">
                  <c:v>-126.744</c:v>
                </c:pt>
                <c:pt idx="5449" formatCode="General">
                  <c:v>-125.82899999999999</c:v>
                </c:pt>
                <c:pt idx="5450" formatCode="General">
                  <c:v>-124.8</c:v>
                </c:pt>
                <c:pt idx="5451" formatCode="General">
                  <c:v>-123.67700000000001</c:v>
                </c:pt>
                <c:pt idx="5452" formatCode="General">
                  <c:v>-122.48</c:v>
                </c:pt>
                <c:pt idx="5453" formatCode="General">
                  <c:v>-121.227</c:v>
                </c:pt>
                <c:pt idx="5454" formatCode="General">
                  <c:v>-119.911</c:v>
                </c:pt>
                <c:pt idx="5455" formatCode="General">
                  <c:v>-118.53</c:v>
                </c:pt>
                <c:pt idx="5456" formatCode="General">
                  <c:v>-117.126</c:v>
                </c:pt>
                <c:pt idx="5457" formatCode="General">
                  <c:v>-115.672</c:v>
                </c:pt>
                <c:pt idx="5458" formatCode="General">
                  <c:v>-114.075</c:v>
                </c:pt>
                <c:pt idx="5459" formatCode="General">
                  <c:v>-112.34</c:v>
                </c:pt>
                <c:pt idx="5460" formatCode="General">
                  <c:v>-110.53100000000001</c:v>
                </c:pt>
                <c:pt idx="5461" formatCode="General">
                  <c:v>-108.70699999999999</c:v>
                </c:pt>
                <c:pt idx="5462" formatCode="General">
                  <c:v>-106.905</c:v>
                </c:pt>
                <c:pt idx="5463" formatCode="General">
                  <c:v>-105.11199999999999</c:v>
                </c:pt>
                <c:pt idx="5464" formatCode="General">
                  <c:v>-103.33199999999999</c:v>
                </c:pt>
                <c:pt idx="5465" formatCode="General">
                  <c:v>-101.59099999999999</c:v>
                </c:pt>
                <c:pt idx="5466" formatCode="General">
                  <c:v>-99.897900000000007</c:v>
                </c:pt>
                <c:pt idx="5467" formatCode="General">
                  <c:v>-98.254300000000001</c:v>
                </c:pt>
                <c:pt idx="5468" formatCode="General">
                  <c:v>-96.688900000000004</c:v>
                </c:pt>
                <c:pt idx="5469" formatCode="General">
                  <c:v>-95.229500000000002</c:v>
                </c:pt>
                <c:pt idx="5470" formatCode="General">
                  <c:v>-93.885000000000005</c:v>
                </c:pt>
                <c:pt idx="5471" formatCode="General">
                  <c:v>-92.675799999999995</c:v>
                </c:pt>
                <c:pt idx="5472" formatCode="General">
                  <c:v>-91.625600000000006</c:v>
                </c:pt>
                <c:pt idx="5473" formatCode="General">
                  <c:v>-90.706199999999995</c:v>
                </c:pt>
                <c:pt idx="5474" formatCode="General">
                  <c:v>-89.870599999999996</c:v>
                </c:pt>
                <c:pt idx="5475" formatCode="General">
                  <c:v>-89.091099999999997</c:v>
                </c:pt>
                <c:pt idx="5476" formatCode="General">
                  <c:v>-88.352900000000005</c:v>
                </c:pt>
                <c:pt idx="5477" formatCode="General">
                  <c:v>-87.664400000000001</c:v>
                </c:pt>
                <c:pt idx="5478" formatCode="General">
                  <c:v>-86.938900000000004</c:v>
                </c:pt>
                <c:pt idx="5479" formatCode="General">
                  <c:v>-86.031099999999995</c:v>
                </c:pt>
                <c:pt idx="5480" formatCode="General">
                  <c:v>-84.946899999999999</c:v>
                </c:pt>
                <c:pt idx="5481" formatCode="General">
                  <c:v>-83.747500000000002</c:v>
                </c:pt>
                <c:pt idx="5482" formatCode="General">
                  <c:v>-82.448300000000003</c:v>
                </c:pt>
                <c:pt idx="5483" formatCode="General">
                  <c:v>-81.075500000000005</c:v>
                </c:pt>
                <c:pt idx="5484" formatCode="General">
                  <c:v>-79.661799999999999</c:v>
                </c:pt>
                <c:pt idx="5485" formatCode="General">
                  <c:v>-78.233400000000003</c:v>
                </c:pt>
                <c:pt idx="5486" formatCode="General">
                  <c:v>-76.803799999999995</c:v>
                </c:pt>
                <c:pt idx="5487" formatCode="General">
                  <c:v>-75.407399999999996</c:v>
                </c:pt>
                <c:pt idx="5488" formatCode="General">
                  <c:v>-74.085599999999999</c:v>
                </c:pt>
                <c:pt idx="5489" formatCode="General">
                  <c:v>-72.8767</c:v>
                </c:pt>
                <c:pt idx="5490" formatCode="General">
                  <c:v>-71.801100000000005</c:v>
                </c:pt>
                <c:pt idx="5491" formatCode="General">
                  <c:v>-70.844800000000006</c:v>
                </c:pt>
                <c:pt idx="5492" formatCode="General">
                  <c:v>-69.976200000000006</c:v>
                </c:pt>
                <c:pt idx="5493" formatCode="General">
                  <c:v>-69.160799999999995</c:v>
                </c:pt>
                <c:pt idx="5494" formatCode="General">
                  <c:v>-68.390299999999996</c:v>
                </c:pt>
                <c:pt idx="5495" formatCode="General">
                  <c:v>-67.657899999999998</c:v>
                </c:pt>
                <c:pt idx="5496" formatCode="General">
                  <c:v>-66.936000000000007</c:v>
                </c:pt>
                <c:pt idx="5497" formatCode="General">
                  <c:v>-66.209800000000001</c:v>
                </c:pt>
                <c:pt idx="5498" formatCode="General">
                  <c:v>-65.485699999999994</c:v>
                </c:pt>
                <c:pt idx="5499" formatCode="General">
                  <c:v>-64.641199999999998</c:v>
                </c:pt>
                <c:pt idx="5500" formatCode="General">
                  <c:v>-63.514499999999998</c:v>
                </c:pt>
                <c:pt idx="5501" formatCode="General">
                  <c:v>-62.167499999999997</c:v>
                </c:pt>
                <c:pt idx="5502" formatCode="General">
                  <c:v>-60.700400000000002</c:v>
                </c:pt>
                <c:pt idx="5503" formatCode="General">
                  <c:v>-59.118200000000002</c:v>
                </c:pt>
                <c:pt idx="5504" formatCode="General">
                  <c:v>-57.436300000000003</c:v>
                </c:pt>
                <c:pt idx="5505" formatCode="General">
                  <c:v>-55.677300000000002</c:v>
                </c:pt>
                <c:pt idx="5506" formatCode="General">
                  <c:v>-53.865699999999997</c:v>
                </c:pt>
                <c:pt idx="5507" formatCode="General">
                  <c:v>-52.020600000000002</c:v>
                </c:pt>
                <c:pt idx="5508" formatCode="General">
                  <c:v>-50.139299999999999</c:v>
                </c:pt>
                <c:pt idx="5509" formatCode="General">
                  <c:v>-48.220300000000002</c:v>
                </c:pt>
                <c:pt idx="5510" formatCode="General">
                  <c:v>-46.280999999999999</c:v>
                </c:pt>
                <c:pt idx="5511" formatCode="General">
                  <c:v>-44.334200000000003</c:v>
                </c:pt>
                <c:pt idx="5512" formatCode="General">
                  <c:v>-42.385399999999997</c:v>
                </c:pt>
                <c:pt idx="5513" formatCode="General">
                  <c:v>-40.335700000000003</c:v>
                </c:pt>
                <c:pt idx="5514" formatCode="General">
                  <c:v>-38.078000000000003</c:v>
                </c:pt>
                <c:pt idx="5515" formatCode="General">
                  <c:v>-35.704300000000003</c:v>
                </c:pt>
                <c:pt idx="5516" formatCode="General">
                  <c:v>-33.316200000000002</c:v>
                </c:pt>
                <c:pt idx="5517" formatCode="General">
                  <c:v>-30.921099999999999</c:v>
                </c:pt>
                <c:pt idx="5518" formatCode="General">
                  <c:v>-28.524100000000001</c:v>
                </c:pt>
                <c:pt idx="5519" formatCode="General">
                  <c:v>-26.131699999999999</c:v>
                </c:pt>
                <c:pt idx="5520" formatCode="General">
                  <c:v>-23.773900000000001</c:v>
                </c:pt>
                <c:pt idx="5521" formatCode="General">
                  <c:v>-21.484500000000001</c:v>
                </c:pt>
                <c:pt idx="5522" formatCode="General">
                  <c:v>-19.273900000000001</c:v>
                </c:pt>
                <c:pt idx="5523" formatCode="General">
                  <c:v>-17.125699999999998</c:v>
                </c:pt>
                <c:pt idx="5524" formatCode="General">
                  <c:v>-14.9902</c:v>
                </c:pt>
                <c:pt idx="5525" formatCode="General">
                  <c:v>-12.7745</c:v>
                </c:pt>
                <c:pt idx="5526" formatCode="General">
                  <c:v>-10.3827</c:v>
                </c:pt>
                <c:pt idx="5527" formatCode="General">
                  <c:v>-7.9070400000000003</c:v>
                </c:pt>
                <c:pt idx="5528" formatCode="General">
                  <c:v>-5.49003</c:v>
                </c:pt>
                <c:pt idx="5529" formatCode="General">
                  <c:v>-3.16188</c:v>
                </c:pt>
                <c:pt idx="5530" formatCode="General">
                  <c:v>-0.94306299999999998</c:v>
                </c:pt>
                <c:pt idx="5531" formatCode="General">
                  <c:v>1.15249</c:v>
                </c:pt>
                <c:pt idx="5532" formatCode="General">
                  <c:v>3.13009</c:v>
                </c:pt>
                <c:pt idx="5533" formatCode="General">
                  <c:v>5.0076099999999997</c:v>
                </c:pt>
                <c:pt idx="5534" formatCode="General">
                  <c:v>6.7942299999999998</c:v>
                </c:pt>
                <c:pt idx="5535" formatCode="General">
                  <c:v>8.4883100000000002</c:v>
                </c:pt>
                <c:pt idx="5536" formatCode="General">
                  <c:v>10.0624</c:v>
                </c:pt>
                <c:pt idx="5537" formatCode="General">
                  <c:v>11.519600000000001</c:v>
                </c:pt>
                <c:pt idx="5538" formatCode="General">
                  <c:v>12.9146</c:v>
                </c:pt>
                <c:pt idx="5539" formatCode="General">
                  <c:v>14.321</c:v>
                </c:pt>
                <c:pt idx="5540" formatCode="General">
                  <c:v>15.8042</c:v>
                </c:pt>
                <c:pt idx="5541" formatCode="General">
                  <c:v>17.295999999999999</c:v>
                </c:pt>
                <c:pt idx="5542" formatCode="General">
                  <c:v>18.7178</c:v>
                </c:pt>
                <c:pt idx="5543" formatCode="General">
                  <c:v>20.1067</c:v>
                </c:pt>
                <c:pt idx="5544" formatCode="General">
                  <c:v>21.491700000000002</c:v>
                </c:pt>
                <c:pt idx="5545" formatCode="General">
                  <c:v>22.875599999999999</c:v>
                </c:pt>
                <c:pt idx="5546" formatCode="General">
                  <c:v>24.255099999999999</c:v>
                </c:pt>
                <c:pt idx="5547" formatCode="General">
                  <c:v>25.6264</c:v>
                </c:pt>
                <c:pt idx="5548" formatCode="General">
                  <c:v>27.0075</c:v>
                </c:pt>
                <c:pt idx="5549" formatCode="General">
                  <c:v>28.4116</c:v>
                </c:pt>
                <c:pt idx="5550" formatCode="General">
                  <c:v>29.8218</c:v>
                </c:pt>
                <c:pt idx="5551" formatCode="General">
                  <c:v>31.265000000000001</c:v>
                </c:pt>
                <c:pt idx="5552" formatCode="General">
                  <c:v>32.8157</c:v>
                </c:pt>
                <c:pt idx="5553" formatCode="General">
                  <c:v>34.536000000000001</c:v>
                </c:pt>
                <c:pt idx="5554" formatCode="General">
                  <c:v>36.456099999999999</c:v>
                </c:pt>
                <c:pt idx="5555" formatCode="General">
                  <c:v>38.521799999999999</c:v>
                </c:pt>
                <c:pt idx="5556" formatCode="General">
                  <c:v>40.676299999999998</c:v>
                </c:pt>
                <c:pt idx="5557" formatCode="General">
                  <c:v>42.924300000000002</c:v>
                </c:pt>
                <c:pt idx="5558" formatCode="General">
                  <c:v>45.235900000000001</c:v>
                </c:pt>
                <c:pt idx="5559" formatCode="General">
                  <c:v>47.549199999999999</c:v>
                </c:pt>
                <c:pt idx="5560" formatCode="General">
                  <c:v>49.848199999999999</c:v>
                </c:pt>
                <c:pt idx="5561" formatCode="General">
                  <c:v>52.140799999999999</c:v>
                </c:pt>
                <c:pt idx="5562" formatCode="General">
                  <c:v>54.419800000000002</c:v>
                </c:pt>
                <c:pt idx="5563" formatCode="General">
                  <c:v>56.655799999999999</c:v>
                </c:pt>
                <c:pt idx="5564" formatCode="General">
                  <c:v>58.783000000000001</c:v>
                </c:pt>
                <c:pt idx="5565" formatCode="General">
                  <c:v>60.829599999999999</c:v>
                </c:pt>
                <c:pt idx="5566" formatCode="General">
                  <c:v>62.907899999999998</c:v>
                </c:pt>
                <c:pt idx="5567" formatCode="General">
                  <c:v>65.045500000000004</c:v>
                </c:pt>
                <c:pt idx="5568" formatCode="General">
                  <c:v>67.212100000000007</c:v>
                </c:pt>
                <c:pt idx="5569" formatCode="General">
                  <c:v>69.320700000000002</c:v>
                </c:pt>
                <c:pt idx="5570" formatCode="General">
                  <c:v>71.296000000000006</c:v>
                </c:pt>
                <c:pt idx="5571" formatCode="General">
                  <c:v>73.136399999999995</c:v>
                </c:pt>
                <c:pt idx="5572" formatCode="General">
                  <c:v>74.842200000000005</c:v>
                </c:pt>
                <c:pt idx="5573" formatCode="General">
                  <c:v>76.413300000000007</c:v>
                </c:pt>
                <c:pt idx="5574" formatCode="General">
                  <c:v>77.849299999999999</c:v>
                </c:pt>
                <c:pt idx="5575" formatCode="General">
                  <c:v>79.153800000000004</c:v>
                </c:pt>
                <c:pt idx="5576" formatCode="General">
                  <c:v>80.345500000000001</c:v>
                </c:pt>
                <c:pt idx="5577" formatCode="General">
                  <c:v>81.461399999999998</c:v>
                </c:pt>
                <c:pt idx="5578" formatCode="General">
                  <c:v>82.553799999999995</c:v>
                </c:pt>
                <c:pt idx="5579" formatCode="General">
                  <c:v>83.754300000000001</c:v>
                </c:pt>
                <c:pt idx="5580" formatCode="General">
                  <c:v>85.216200000000001</c:v>
                </c:pt>
                <c:pt idx="5581" formatCode="General">
                  <c:v>86.900099999999995</c:v>
                </c:pt>
                <c:pt idx="5582" formatCode="General">
                  <c:v>88.699700000000007</c:v>
                </c:pt>
                <c:pt idx="5583" formatCode="General">
                  <c:v>90.553299999999993</c:v>
                </c:pt>
                <c:pt idx="5584" formatCode="General">
                  <c:v>92.400199999999998</c:v>
                </c:pt>
                <c:pt idx="5585" formatCode="General">
                  <c:v>94.208100000000002</c:v>
                </c:pt>
                <c:pt idx="5586" formatCode="General">
                  <c:v>95.994699999999995</c:v>
                </c:pt>
                <c:pt idx="5587" formatCode="General">
                  <c:v>97.805400000000006</c:v>
                </c:pt>
                <c:pt idx="5588" formatCode="General">
                  <c:v>99.671899999999994</c:v>
                </c:pt>
                <c:pt idx="5589" formatCode="General">
                  <c:v>101.605</c:v>
                </c:pt>
                <c:pt idx="5590" formatCode="General">
                  <c:v>103.57</c:v>
                </c:pt>
                <c:pt idx="5591" formatCode="General">
                  <c:v>105.532</c:v>
                </c:pt>
                <c:pt idx="5592" formatCode="General">
                  <c:v>107.48099999999999</c:v>
                </c:pt>
                <c:pt idx="5593" formatCode="General">
                  <c:v>109.482</c:v>
                </c:pt>
                <c:pt idx="5594" formatCode="General">
                  <c:v>111.621</c:v>
                </c:pt>
                <c:pt idx="5595" formatCode="General">
                  <c:v>113.66800000000001</c:v>
                </c:pt>
                <c:pt idx="5596" formatCode="General">
                  <c:v>115.449</c:v>
                </c:pt>
                <c:pt idx="5597" formatCode="General">
                  <c:v>117.235</c:v>
                </c:pt>
                <c:pt idx="5598" formatCode="General">
                  <c:v>119.158</c:v>
                </c:pt>
                <c:pt idx="5599" formatCode="General">
                  <c:v>121.08799999999999</c:v>
                </c:pt>
                <c:pt idx="5600" formatCode="General">
                  <c:v>122.96899999999999</c:v>
                </c:pt>
                <c:pt idx="5601" formatCode="General">
                  <c:v>124.79900000000001</c:v>
                </c:pt>
                <c:pt idx="5602" formatCode="General">
                  <c:v>126.54600000000001</c:v>
                </c:pt>
                <c:pt idx="5603" formatCode="General">
                  <c:v>128.173</c:v>
                </c:pt>
                <c:pt idx="5604" formatCode="General">
                  <c:v>129.66300000000001</c:v>
                </c:pt>
                <c:pt idx="5605" formatCode="General">
                  <c:v>131.01400000000001</c:v>
                </c:pt>
                <c:pt idx="5606" formatCode="General">
                  <c:v>132.24199999999999</c:v>
                </c:pt>
                <c:pt idx="5607" formatCode="General">
                  <c:v>133.44999999999999</c:v>
                </c:pt>
                <c:pt idx="5608" formatCode="General">
                  <c:v>134.749</c:v>
                </c:pt>
                <c:pt idx="5609" formatCode="General">
                  <c:v>136.06399999999999</c:v>
                </c:pt>
                <c:pt idx="5610" formatCode="General">
                  <c:v>137.316</c:v>
                </c:pt>
                <c:pt idx="5611" formatCode="General">
                  <c:v>138.523</c:v>
                </c:pt>
                <c:pt idx="5612" formatCode="General">
                  <c:v>139.714</c:v>
                </c:pt>
                <c:pt idx="5613" formatCode="General">
                  <c:v>140.91</c:v>
                </c:pt>
                <c:pt idx="5614" formatCode="General">
                  <c:v>142.077</c:v>
                </c:pt>
                <c:pt idx="5615" formatCode="General">
                  <c:v>143.16499999999999</c:v>
                </c:pt>
                <c:pt idx="5616" formatCode="General">
                  <c:v>144.166</c:v>
                </c:pt>
                <c:pt idx="5617" formatCode="General">
                  <c:v>145.08600000000001</c:v>
                </c:pt>
                <c:pt idx="5618" formatCode="General">
                  <c:v>145.93700000000001</c:v>
                </c:pt>
                <c:pt idx="5619" formatCode="General">
                  <c:v>146.72</c:v>
                </c:pt>
                <c:pt idx="5620" formatCode="General">
                  <c:v>147.42099999999999</c:v>
                </c:pt>
                <c:pt idx="5621" formatCode="General">
                  <c:v>148.08500000000001</c:v>
                </c:pt>
                <c:pt idx="5622" formatCode="General">
                  <c:v>148.78200000000001</c:v>
                </c:pt>
                <c:pt idx="5623" formatCode="General">
                  <c:v>149.58600000000001</c:v>
                </c:pt>
                <c:pt idx="5624" formatCode="General">
                  <c:v>150.49600000000001</c:v>
                </c:pt>
                <c:pt idx="5625" formatCode="General">
                  <c:v>151.387</c:v>
                </c:pt>
                <c:pt idx="5626" formatCode="General">
                  <c:v>152.148</c:v>
                </c:pt>
                <c:pt idx="5627" formatCode="General">
                  <c:v>152.72499999999999</c:v>
                </c:pt>
                <c:pt idx="5628" formatCode="General">
                  <c:v>153.095</c:v>
                </c:pt>
                <c:pt idx="5629" formatCode="General">
                  <c:v>153.261</c:v>
                </c:pt>
                <c:pt idx="5630" formatCode="General">
                  <c:v>153.26499999999999</c:v>
                </c:pt>
                <c:pt idx="5631" formatCode="General">
                  <c:v>153.15</c:v>
                </c:pt>
                <c:pt idx="5632" formatCode="General">
                  <c:v>152.93600000000001</c:v>
                </c:pt>
                <c:pt idx="5633" formatCode="General">
                  <c:v>152.63300000000001</c:v>
                </c:pt>
                <c:pt idx="5634" formatCode="General">
                  <c:v>152.24199999999999</c:v>
                </c:pt>
                <c:pt idx="5635" formatCode="General">
                  <c:v>151.78399999999999</c:v>
                </c:pt>
                <c:pt idx="5636" formatCode="General">
                  <c:v>151.28299999999999</c:v>
                </c:pt>
                <c:pt idx="5637" formatCode="General">
                  <c:v>150.756</c:v>
                </c:pt>
                <c:pt idx="5638" formatCode="General">
                  <c:v>150.21799999999999</c:v>
                </c:pt>
                <c:pt idx="5639" formatCode="General">
                  <c:v>149.679</c:v>
                </c:pt>
                <c:pt idx="5640" formatCode="General">
                  <c:v>149.25200000000001</c:v>
                </c:pt>
                <c:pt idx="5641" formatCode="General">
                  <c:v>149.08099999999999</c:v>
                </c:pt>
                <c:pt idx="5642" formatCode="General">
                  <c:v>149.167</c:v>
                </c:pt>
                <c:pt idx="5643" formatCode="General">
                  <c:v>149.45500000000001</c:v>
                </c:pt>
                <c:pt idx="5644" formatCode="General">
                  <c:v>149.88300000000001</c:v>
                </c:pt>
                <c:pt idx="5645" formatCode="General">
                  <c:v>150.42599999999999</c:v>
                </c:pt>
                <c:pt idx="5646" formatCode="General">
                  <c:v>151.12799999999999</c:v>
                </c:pt>
                <c:pt idx="5647" formatCode="General">
                  <c:v>151.96299999999999</c:v>
                </c:pt>
                <c:pt idx="5648" formatCode="General">
                  <c:v>152.863</c:v>
                </c:pt>
                <c:pt idx="5649" formatCode="General">
                  <c:v>153.78</c:v>
                </c:pt>
                <c:pt idx="5650" formatCode="General">
                  <c:v>154.679</c:v>
                </c:pt>
                <c:pt idx="5651" formatCode="General">
                  <c:v>155.54900000000001</c:v>
                </c:pt>
                <c:pt idx="5652" formatCode="General">
                  <c:v>156.363</c:v>
                </c:pt>
                <c:pt idx="5653" formatCode="General">
                  <c:v>157.07599999999999</c:v>
                </c:pt>
                <c:pt idx="5654" formatCode="General">
                  <c:v>157.66399999999999</c:v>
                </c:pt>
                <c:pt idx="5655" formatCode="General">
                  <c:v>158.11799999999999</c:v>
                </c:pt>
                <c:pt idx="5656" formatCode="General">
                  <c:v>158.42599999999999</c:v>
                </c:pt>
                <c:pt idx="5657" formatCode="General">
                  <c:v>158.63200000000001</c:v>
                </c:pt>
                <c:pt idx="5658" formatCode="General">
                  <c:v>158.87100000000001</c:v>
                </c:pt>
                <c:pt idx="5659" formatCode="General">
                  <c:v>159.14699999999999</c:v>
                </c:pt>
                <c:pt idx="5660" formatCode="General">
                  <c:v>159.321</c:v>
                </c:pt>
                <c:pt idx="5661" formatCode="General">
                  <c:v>159.273</c:v>
                </c:pt>
                <c:pt idx="5662" formatCode="General">
                  <c:v>158.92599999999999</c:v>
                </c:pt>
                <c:pt idx="5663" formatCode="General">
                  <c:v>158.26</c:v>
                </c:pt>
                <c:pt idx="5664" formatCode="General">
                  <c:v>157.28899999999999</c:v>
                </c:pt>
                <c:pt idx="5665" formatCode="General">
                  <c:v>156.06</c:v>
                </c:pt>
                <c:pt idx="5666" formatCode="General">
                  <c:v>154.596</c:v>
                </c:pt>
                <c:pt idx="5667" formatCode="General">
                  <c:v>152.88800000000001</c:v>
                </c:pt>
                <c:pt idx="5668" formatCode="General">
                  <c:v>150.98500000000001</c:v>
                </c:pt>
                <c:pt idx="5669" formatCode="General">
                  <c:v>148.947</c:v>
                </c:pt>
                <c:pt idx="5670" formatCode="General">
                  <c:v>146.79</c:v>
                </c:pt>
                <c:pt idx="5671" formatCode="General">
                  <c:v>144.59700000000001</c:v>
                </c:pt>
                <c:pt idx="5672" formatCode="General">
                  <c:v>142.547</c:v>
                </c:pt>
                <c:pt idx="5673" formatCode="General">
                  <c:v>140.679</c:v>
                </c:pt>
                <c:pt idx="5674" formatCode="General">
                  <c:v>138.904</c:v>
                </c:pt>
                <c:pt idx="5675" formatCode="General">
                  <c:v>137.21</c:v>
                </c:pt>
                <c:pt idx="5676" formatCode="General">
                  <c:v>135.60900000000001</c:v>
                </c:pt>
                <c:pt idx="5677" formatCode="General">
                  <c:v>134.08500000000001</c:v>
                </c:pt>
                <c:pt idx="5678" formatCode="General">
                  <c:v>132.63</c:v>
                </c:pt>
                <c:pt idx="5679" formatCode="General">
                  <c:v>131.26599999999999</c:v>
                </c:pt>
                <c:pt idx="5680" formatCode="General">
                  <c:v>130.035</c:v>
                </c:pt>
                <c:pt idx="5681" formatCode="General">
                  <c:v>128.976</c:v>
                </c:pt>
                <c:pt idx="5682" formatCode="General">
                  <c:v>128.06200000000001</c:v>
                </c:pt>
                <c:pt idx="5683" formatCode="General">
                  <c:v>127.238</c:v>
                </c:pt>
                <c:pt idx="5684" formatCode="General">
                  <c:v>126.458</c:v>
                </c:pt>
                <c:pt idx="5685" formatCode="General">
                  <c:v>125.72799999999999</c:v>
                </c:pt>
                <c:pt idx="5686" formatCode="General">
                  <c:v>125.13500000000001</c:v>
                </c:pt>
                <c:pt idx="5687" formatCode="General">
                  <c:v>124.631</c:v>
                </c:pt>
                <c:pt idx="5688" formatCode="General">
                  <c:v>124.08</c:v>
                </c:pt>
                <c:pt idx="5689" formatCode="General">
                  <c:v>123.44</c:v>
                </c:pt>
                <c:pt idx="5690" formatCode="General">
                  <c:v>122.694</c:v>
                </c:pt>
                <c:pt idx="5691" formatCode="General">
                  <c:v>121.825</c:v>
                </c:pt>
                <c:pt idx="5692" formatCode="General">
                  <c:v>120.821</c:v>
                </c:pt>
                <c:pt idx="5693" formatCode="General">
                  <c:v>119.678</c:v>
                </c:pt>
                <c:pt idx="5694" formatCode="General">
                  <c:v>118.374</c:v>
                </c:pt>
                <c:pt idx="5695" formatCode="General">
                  <c:v>116.884</c:v>
                </c:pt>
                <c:pt idx="5696" formatCode="General">
                  <c:v>115.2</c:v>
                </c:pt>
                <c:pt idx="5697" formatCode="General">
                  <c:v>113.31699999999999</c:v>
                </c:pt>
                <c:pt idx="5698" formatCode="General">
                  <c:v>111.226</c:v>
                </c:pt>
                <c:pt idx="5699" formatCode="General">
                  <c:v>109.02500000000001</c:v>
                </c:pt>
                <c:pt idx="5700" formatCode="General">
                  <c:v>106.911</c:v>
                </c:pt>
                <c:pt idx="5701" formatCode="General">
                  <c:v>104.925</c:v>
                </c:pt>
                <c:pt idx="5702" formatCode="General">
                  <c:v>103.014</c:v>
                </c:pt>
                <c:pt idx="5703" formatCode="General">
                  <c:v>101.167</c:v>
                </c:pt>
                <c:pt idx="5704" formatCode="General">
                  <c:v>99.360799999999998</c:v>
                </c:pt>
                <c:pt idx="5705" formatCode="General">
                  <c:v>97.555300000000003</c:v>
                </c:pt>
                <c:pt idx="5706" formatCode="General">
                  <c:v>95.739800000000002</c:v>
                </c:pt>
                <c:pt idx="5707" formatCode="General">
                  <c:v>93.944400000000002</c:v>
                </c:pt>
                <c:pt idx="5708" formatCode="General">
                  <c:v>92.177999999999997</c:v>
                </c:pt>
                <c:pt idx="5709" formatCode="General">
                  <c:v>90.438800000000001</c:v>
                </c:pt>
                <c:pt idx="5710" formatCode="General">
                  <c:v>88.742500000000007</c:v>
                </c:pt>
                <c:pt idx="5711" formatCode="General">
                  <c:v>87.124499999999998</c:v>
                </c:pt>
                <c:pt idx="5712" formatCode="General">
                  <c:v>85.6404</c:v>
                </c:pt>
                <c:pt idx="5713" formatCode="General">
                  <c:v>84.228899999999996</c:v>
                </c:pt>
                <c:pt idx="5714" formatCode="General">
                  <c:v>82.734700000000004</c:v>
                </c:pt>
                <c:pt idx="5715" formatCode="General">
                  <c:v>81.099800000000002</c:v>
                </c:pt>
                <c:pt idx="5716" formatCode="General">
                  <c:v>79.319400000000002</c:v>
                </c:pt>
                <c:pt idx="5717" formatCode="General">
                  <c:v>77.380099999999999</c:v>
                </c:pt>
                <c:pt idx="5718" formatCode="General">
                  <c:v>75.276200000000003</c:v>
                </c:pt>
                <c:pt idx="5719" formatCode="General">
                  <c:v>73.014200000000002</c:v>
                </c:pt>
                <c:pt idx="5720" formatCode="General">
                  <c:v>70.5976</c:v>
                </c:pt>
                <c:pt idx="5721" formatCode="General">
                  <c:v>68.025999999999996</c:v>
                </c:pt>
                <c:pt idx="5722" formatCode="General">
                  <c:v>65.285899999999998</c:v>
                </c:pt>
                <c:pt idx="5723" formatCode="General">
                  <c:v>62.373199999999997</c:v>
                </c:pt>
                <c:pt idx="5724" formatCode="General">
                  <c:v>59.334699999999998</c:v>
                </c:pt>
                <c:pt idx="5725" formatCode="General">
                  <c:v>56.252299999999998</c:v>
                </c:pt>
                <c:pt idx="5726" formatCode="General">
                  <c:v>53.224400000000003</c:v>
                </c:pt>
                <c:pt idx="5727" formatCode="General">
                  <c:v>50.263599999999997</c:v>
                </c:pt>
                <c:pt idx="5728" formatCode="General">
                  <c:v>47.315800000000003</c:v>
                </c:pt>
                <c:pt idx="5729" formatCode="General">
                  <c:v>44.389400000000002</c:v>
                </c:pt>
                <c:pt idx="5730" formatCode="General">
                  <c:v>41.511099999999999</c:v>
                </c:pt>
                <c:pt idx="5731" formatCode="General">
                  <c:v>38.690800000000003</c:v>
                </c:pt>
                <c:pt idx="5732" formatCode="General">
                  <c:v>35.9178</c:v>
                </c:pt>
                <c:pt idx="5733" formatCode="General">
                  <c:v>33.159700000000001</c:v>
                </c:pt>
                <c:pt idx="5734" formatCode="General">
                  <c:v>30.384399999999999</c:v>
                </c:pt>
                <c:pt idx="5735" formatCode="General">
                  <c:v>27.572099999999999</c:v>
                </c:pt>
                <c:pt idx="5736" formatCode="General">
                  <c:v>24.746099999999998</c:v>
                </c:pt>
                <c:pt idx="5737" formatCode="General">
                  <c:v>21.964300000000001</c:v>
                </c:pt>
                <c:pt idx="5738" formatCode="General">
                  <c:v>19.331499999999998</c:v>
                </c:pt>
                <c:pt idx="5739" formatCode="General">
                  <c:v>16.8611</c:v>
                </c:pt>
                <c:pt idx="5740" formatCode="General">
                  <c:v>14.431699999999999</c:v>
                </c:pt>
                <c:pt idx="5741" formatCode="General">
                  <c:v>11.989599999999999</c:v>
                </c:pt>
                <c:pt idx="5742" formatCode="General">
                  <c:v>9.5389400000000002</c:v>
                </c:pt>
                <c:pt idx="5743" formatCode="General">
                  <c:v>7.0722300000000002</c:v>
                </c:pt>
                <c:pt idx="5744" formatCode="General">
                  <c:v>4.5927100000000003</c:v>
                </c:pt>
                <c:pt idx="5745" formatCode="General">
                  <c:v>2.1364299999999998</c:v>
                </c:pt>
                <c:pt idx="5746" formatCode="General">
                  <c:v>-0.27085900000000002</c:v>
                </c:pt>
                <c:pt idx="5747" formatCode="General">
                  <c:v>-2.6314199999999999</c:v>
                </c:pt>
                <c:pt idx="5748" formatCode="General">
                  <c:v>-4.9605800000000002</c:v>
                </c:pt>
                <c:pt idx="5749" formatCode="General">
                  <c:v>-7.2780199999999997</c:v>
                </c:pt>
                <c:pt idx="5750" formatCode="General">
                  <c:v>-9.5987899999999993</c:v>
                </c:pt>
                <c:pt idx="5751" formatCode="General">
                  <c:v>-11.915900000000001</c:v>
                </c:pt>
                <c:pt idx="5752" formatCode="General">
                  <c:v>-14.1791</c:v>
                </c:pt>
                <c:pt idx="5753" formatCode="General">
                  <c:v>-16.328399999999998</c:v>
                </c:pt>
                <c:pt idx="5754" formatCode="General">
                  <c:v>-18.3187</c:v>
                </c:pt>
                <c:pt idx="5755" formatCode="General">
                  <c:v>-20.263400000000001</c:v>
                </c:pt>
                <c:pt idx="5756" formatCode="General">
                  <c:v>-22.321100000000001</c:v>
                </c:pt>
                <c:pt idx="5757" formatCode="General">
                  <c:v>-24.511700000000001</c:v>
                </c:pt>
                <c:pt idx="5758" formatCode="General">
                  <c:v>-26.831</c:v>
                </c:pt>
                <c:pt idx="5759" formatCode="General">
                  <c:v>-29.282399999999999</c:v>
                </c:pt>
                <c:pt idx="5760" formatCode="General">
                  <c:v>-31.88</c:v>
                </c:pt>
                <c:pt idx="5761" formatCode="General">
                  <c:v>-34.6447</c:v>
                </c:pt>
                <c:pt idx="5762" formatCode="General">
                  <c:v>-37.567999999999998</c:v>
                </c:pt>
                <c:pt idx="5763" formatCode="General">
                  <c:v>-40.630000000000003</c:v>
                </c:pt>
                <c:pt idx="5764" formatCode="General">
                  <c:v>-43.830800000000004</c:v>
                </c:pt>
                <c:pt idx="5765" formatCode="General">
                  <c:v>-47.165599999999998</c:v>
                </c:pt>
                <c:pt idx="5766" formatCode="General">
                  <c:v>-50.614899999999999</c:v>
                </c:pt>
                <c:pt idx="5767" formatCode="General">
                  <c:v>-54.148099999999999</c:v>
                </c:pt>
                <c:pt idx="5768" formatCode="General">
                  <c:v>-57.730200000000004</c:v>
                </c:pt>
                <c:pt idx="5769" formatCode="General">
                  <c:v>-61.2971</c:v>
                </c:pt>
                <c:pt idx="5770" formatCode="General">
                  <c:v>-64.763800000000003</c:v>
                </c:pt>
                <c:pt idx="5771" formatCode="General">
                  <c:v>-67.996099999999998</c:v>
                </c:pt>
                <c:pt idx="5772" formatCode="General">
                  <c:v>-70.935599999999994</c:v>
                </c:pt>
                <c:pt idx="5773" formatCode="General">
                  <c:v>-73.683099999999996</c:v>
                </c:pt>
                <c:pt idx="5774" formatCode="General">
                  <c:v>-76.297799999999995</c:v>
                </c:pt>
                <c:pt idx="5775" formatCode="General">
                  <c:v>-78.778499999999994</c:v>
                </c:pt>
                <c:pt idx="5776" formatCode="General">
                  <c:v>-81.147400000000005</c:v>
                </c:pt>
                <c:pt idx="5777" formatCode="General">
                  <c:v>-83.431100000000001</c:v>
                </c:pt>
                <c:pt idx="5778" formatCode="General">
                  <c:v>-85.636499999999998</c:v>
                </c:pt>
                <c:pt idx="5779" formatCode="General">
                  <c:v>-87.763599999999997</c:v>
                </c:pt>
                <c:pt idx="5780" formatCode="General">
                  <c:v>-89.806799999999996</c:v>
                </c:pt>
                <c:pt idx="5781" formatCode="General">
                  <c:v>-91.770099999999999</c:v>
                </c:pt>
                <c:pt idx="5782" formatCode="General">
                  <c:v>-93.666399999999996</c:v>
                </c:pt>
                <c:pt idx="5783" formatCode="General">
                  <c:v>-95.522900000000007</c:v>
                </c:pt>
                <c:pt idx="5784" formatCode="General">
                  <c:v>-97.368499999999997</c:v>
                </c:pt>
                <c:pt idx="5785" formatCode="General">
                  <c:v>-99.220399999999998</c:v>
                </c:pt>
                <c:pt idx="5786" formatCode="General">
                  <c:v>-101.09</c:v>
                </c:pt>
                <c:pt idx="5787" formatCode="General">
                  <c:v>-102.982</c:v>
                </c:pt>
                <c:pt idx="5788" formatCode="General">
                  <c:v>-104.884</c:v>
                </c:pt>
                <c:pt idx="5789" formatCode="General">
                  <c:v>-106.777</c:v>
                </c:pt>
                <c:pt idx="5790" formatCode="General">
                  <c:v>-108.56399999999999</c:v>
                </c:pt>
                <c:pt idx="5791" formatCode="General">
                  <c:v>-110.182</c:v>
                </c:pt>
                <c:pt idx="5792" formatCode="General">
                  <c:v>-111.73399999999999</c:v>
                </c:pt>
                <c:pt idx="5793" formatCode="General">
                  <c:v>-113.303</c:v>
                </c:pt>
                <c:pt idx="5794" formatCode="General">
                  <c:v>-114.899</c:v>
                </c:pt>
                <c:pt idx="5795" formatCode="General">
                  <c:v>-116.54</c:v>
                </c:pt>
                <c:pt idx="5796" formatCode="General">
                  <c:v>-118.241</c:v>
                </c:pt>
                <c:pt idx="5797" formatCode="General">
                  <c:v>-120.00700000000001</c:v>
                </c:pt>
                <c:pt idx="5798" formatCode="General">
                  <c:v>-121.84099999999999</c:v>
                </c:pt>
                <c:pt idx="5799" formatCode="General">
                  <c:v>-123.744</c:v>
                </c:pt>
                <c:pt idx="5800" formatCode="General">
                  <c:v>-125.703</c:v>
                </c:pt>
                <c:pt idx="5801" formatCode="General">
                  <c:v>-127.699</c:v>
                </c:pt>
                <c:pt idx="5802" formatCode="General">
                  <c:v>-129.71</c:v>
                </c:pt>
                <c:pt idx="5803" formatCode="General">
                  <c:v>-131.72</c:v>
                </c:pt>
                <c:pt idx="5804" formatCode="General">
                  <c:v>-133.69399999999999</c:v>
                </c:pt>
                <c:pt idx="5805" formatCode="General">
                  <c:v>-135.59800000000001</c:v>
                </c:pt>
                <c:pt idx="5806" formatCode="General">
                  <c:v>-137.41399999999999</c:v>
                </c:pt>
                <c:pt idx="5807" formatCode="General">
                  <c:v>-139.05699999999999</c:v>
                </c:pt>
                <c:pt idx="5808" formatCode="General">
                  <c:v>-140.399</c:v>
                </c:pt>
                <c:pt idx="5809" formatCode="General">
                  <c:v>-141.50399999999999</c:v>
                </c:pt>
                <c:pt idx="5810" formatCode="General">
                  <c:v>-142.506</c:v>
                </c:pt>
                <c:pt idx="5811" formatCode="General">
                  <c:v>-143.44399999999999</c:v>
                </c:pt>
                <c:pt idx="5812" formatCode="General">
                  <c:v>-144.339</c:v>
                </c:pt>
                <c:pt idx="5813" formatCode="General">
                  <c:v>-145.19499999999999</c:v>
                </c:pt>
                <c:pt idx="5814" formatCode="General">
                  <c:v>-146.00200000000001</c:v>
                </c:pt>
                <c:pt idx="5815" formatCode="General">
                  <c:v>-146.745</c:v>
                </c:pt>
                <c:pt idx="5816" formatCode="General">
                  <c:v>-147.43799999999999</c:v>
                </c:pt>
                <c:pt idx="5817" formatCode="General">
                  <c:v>-148.09899999999999</c:v>
                </c:pt>
                <c:pt idx="5818" formatCode="General">
                  <c:v>-148.72399999999999</c:v>
                </c:pt>
                <c:pt idx="5819" formatCode="General">
                  <c:v>-149.31</c:v>
                </c:pt>
                <c:pt idx="5820" formatCode="General">
                  <c:v>-149.86600000000001</c:v>
                </c:pt>
                <c:pt idx="5821" formatCode="General">
                  <c:v>-150.41999999999999</c:v>
                </c:pt>
                <c:pt idx="5822" formatCode="General">
                  <c:v>-151.00899999999999</c:v>
                </c:pt>
                <c:pt idx="5823" formatCode="General">
                  <c:v>-151.65799999999999</c:v>
                </c:pt>
                <c:pt idx="5824" formatCode="General">
                  <c:v>-152.351</c:v>
                </c:pt>
                <c:pt idx="5825" formatCode="General">
                  <c:v>-152.95500000000001</c:v>
                </c:pt>
                <c:pt idx="5826" formatCode="General">
                  <c:v>-153.405</c:v>
                </c:pt>
                <c:pt idx="5827" formatCode="General">
                  <c:v>-153.803</c:v>
                </c:pt>
                <c:pt idx="5828" formatCode="General">
                  <c:v>-154.22900000000001</c:v>
                </c:pt>
                <c:pt idx="5829" formatCode="General">
                  <c:v>-154.721</c:v>
                </c:pt>
                <c:pt idx="5830" formatCode="General">
                  <c:v>-155.25700000000001</c:v>
                </c:pt>
                <c:pt idx="5831" formatCode="General">
                  <c:v>-155.797</c:v>
                </c:pt>
                <c:pt idx="5832" formatCode="General">
                  <c:v>-156.315</c:v>
                </c:pt>
                <c:pt idx="5833" formatCode="General">
                  <c:v>-156.77500000000001</c:v>
                </c:pt>
                <c:pt idx="5834" formatCode="General">
                  <c:v>-157.14500000000001</c:v>
                </c:pt>
                <c:pt idx="5835" formatCode="General">
                  <c:v>-157.40799999999999</c:v>
                </c:pt>
                <c:pt idx="5836" formatCode="General">
                  <c:v>-157.566</c:v>
                </c:pt>
                <c:pt idx="5837" formatCode="General">
                  <c:v>-157.661</c:v>
                </c:pt>
                <c:pt idx="5838" formatCode="General">
                  <c:v>-157.745</c:v>
                </c:pt>
                <c:pt idx="5839" formatCode="General">
                  <c:v>-157.85599999999999</c:v>
                </c:pt>
                <c:pt idx="5840" formatCode="General">
                  <c:v>-157.952</c:v>
                </c:pt>
                <c:pt idx="5841" formatCode="General">
                  <c:v>-157.90600000000001</c:v>
                </c:pt>
                <c:pt idx="5842" formatCode="General">
                  <c:v>-157.69499999999999</c:v>
                </c:pt>
                <c:pt idx="5843" formatCode="General">
                  <c:v>-157.36199999999999</c:v>
                </c:pt>
                <c:pt idx="5844" formatCode="General">
                  <c:v>-156.92599999999999</c:v>
                </c:pt>
                <c:pt idx="5845" formatCode="General">
                  <c:v>-156.40600000000001</c:v>
                </c:pt>
                <c:pt idx="5846" formatCode="General">
                  <c:v>-155.833</c:v>
                </c:pt>
                <c:pt idx="5847" formatCode="General">
                  <c:v>-155.24600000000001</c:v>
                </c:pt>
                <c:pt idx="5848" formatCode="General">
                  <c:v>-154.678</c:v>
                </c:pt>
                <c:pt idx="5849" formatCode="General">
                  <c:v>-154.12799999999999</c:v>
                </c:pt>
                <c:pt idx="5850" formatCode="General">
                  <c:v>-153.58799999999999</c:v>
                </c:pt>
                <c:pt idx="5851" formatCode="General">
                  <c:v>-153.119</c:v>
                </c:pt>
                <c:pt idx="5852" formatCode="General">
                  <c:v>-152.72499999999999</c:v>
                </c:pt>
                <c:pt idx="5853" formatCode="General">
                  <c:v>-152.24600000000001</c:v>
                </c:pt>
                <c:pt idx="5854" formatCode="General">
                  <c:v>-151.57499999999999</c:v>
                </c:pt>
                <c:pt idx="5855" formatCode="General">
                  <c:v>-150.71</c:v>
                </c:pt>
                <c:pt idx="5856" formatCode="General">
                  <c:v>-149.745</c:v>
                </c:pt>
                <c:pt idx="5857" formatCode="General">
                  <c:v>-148.79499999999999</c:v>
                </c:pt>
                <c:pt idx="5858" formatCode="General">
                  <c:v>-147.88499999999999</c:v>
                </c:pt>
                <c:pt idx="5859" formatCode="General">
                  <c:v>-147.02500000000001</c:v>
                </c:pt>
                <c:pt idx="5860" formatCode="General">
                  <c:v>-146.22900000000001</c:v>
                </c:pt>
                <c:pt idx="5861" formatCode="General">
                  <c:v>-145.48699999999999</c:v>
                </c:pt>
                <c:pt idx="5862" formatCode="General">
                  <c:v>-144.77199999999999</c:v>
                </c:pt>
                <c:pt idx="5863" formatCode="General">
                  <c:v>-144.041</c:v>
                </c:pt>
                <c:pt idx="5864" formatCode="General">
                  <c:v>-143.26</c:v>
                </c:pt>
                <c:pt idx="5865" formatCode="General">
                  <c:v>-142.45500000000001</c:v>
                </c:pt>
                <c:pt idx="5866" formatCode="General">
                  <c:v>-141.631</c:v>
                </c:pt>
                <c:pt idx="5867" formatCode="General">
                  <c:v>-140.72900000000001</c:v>
                </c:pt>
                <c:pt idx="5868" formatCode="General">
                  <c:v>-139.70099999999999</c:v>
                </c:pt>
                <c:pt idx="5869" formatCode="General">
                  <c:v>-138.517</c:v>
                </c:pt>
                <c:pt idx="5870" formatCode="General">
                  <c:v>-137.24299999999999</c:v>
                </c:pt>
                <c:pt idx="5871" formatCode="General">
                  <c:v>-135.94800000000001</c:v>
                </c:pt>
                <c:pt idx="5872" formatCode="General">
                  <c:v>-134.602</c:v>
                </c:pt>
                <c:pt idx="5873" formatCode="General">
                  <c:v>-133.17400000000001</c:v>
                </c:pt>
                <c:pt idx="5874" formatCode="General">
                  <c:v>-131.667</c:v>
                </c:pt>
                <c:pt idx="5875" formatCode="General">
                  <c:v>-130.12</c:v>
                </c:pt>
                <c:pt idx="5876" formatCode="General">
                  <c:v>-128.58799999999999</c:v>
                </c:pt>
                <c:pt idx="5877" formatCode="General">
                  <c:v>-127.121</c:v>
                </c:pt>
                <c:pt idx="5878" formatCode="General">
                  <c:v>-125.76</c:v>
                </c:pt>
                <c:pt idx="5879" formatCode="General">
                  <c:v>-124.53700000000001</c:v>
                </c:pt>
                <c:pt idx="5880" formatCode="General">
                  <c:v>-123.435</c:v>
                </c:pt>
                <c:pt idx="5881" formatCode="General">
                  <c:v>-122.372</c:v>
                </c:pt>
                <c:pt idx="5882" formatCode="General">
                  <c:v>-121.23399999999999</c:v>
                </c:pt>
                <c:pt idx="5883" formatCode="General">
                  <c:v>-119.93</c:v>
                </c:pt>
                <c:pt idx="5884" formatCode="General">
                  <c:v>-118.541</c:v>
                </c:pt>
                <c:pt idx="5885" formatCode="General">
                  <c:v>-117.18</c:v>
                </c:pt>
                <c:pt idx="5886" formatCode="General">
                  <c:v>-115.85299999999999</c:v>
                </c:pt>
                <c:pt idx="5887" formatCode="General">
                  <c:v>-114.575</c:v>
                </c:pt>
                <c:pt idx="5888" formatCode="General">
                  <c:v>-113.36</c:v>
                </c:pt>
                <c:pt idx="5889" formatCode="General">
                  <c:v>-112.208</c:v>
                </c:pt>
                <c:pt idx="5890" formatCode="General">
                  <c:v>-111.108</c:v>
                </c:pt>
                <c:pt idx="5891" formatCode="General">
                  <c:v>-110.05800000000001</c:v>
                </c:pt>
                <c:pt idx="5892" formatCode="General">
                  <c:v>-109.063</c:v>
                </c:pt>
                <c:pt idx="5893" formatCode="General">
                  <c:v>-108.142</c:v>
                </c:pt>
                <c:pt idx="5894" formatCode="General">
                  <c:v>-107.27</c:v>
                </c:pt>
                <c:pt idx="5895" formatCode="General">
                  <c:v>-106.377</c:v>
                </c:pt>
                <c:pt idx="5896" formatCode="General">
                  <c:v>-105.39</c:v>
                </c:pt>
                <c:pt idx="5897" formatCode="General">
                  <c:v>-104.27</c:v>
                </c:pt>
                <c:pt idx="5898" formatCode="General">
                  <c:v>-103.188</c:v>
                </c:pt>
                <c:pt idx="5899" formatCode="General">
                  <c:v>-102.221</c:v>
                </c:pt>
                <c:pt idx="5900" formatCode="General">
                  <c:v>-101.11</c:v>
                </c:pt>
                <c:pt idx="5901" formatCode="General">
                  <c:v>-99.771600000000007</c:v>
                </c:pt>
                <c:pt idx="5902" formatCode="General">
                  <c:v>-98.354699999999994</c:v>
                </c:pt>
                <c:pt idx="5903" formatCode="General">
                  <c:v>-96.904799999999994</c:v>
                </c:pt>
                <c:pt idx="5904" formatCode="General">
                  <c:v>-95.406400000000005</c:v>
                </c:pt>
                <c:pt idx="5905" formatCode="General">
                  <c:v>-93.872</c:v>
                </c:pt>
                <c:pt idx="5906" formatCode="General">
                  <c:v>-92.316299999999998</c:v>
                </c:pt>
                <c:pt idx="5907" formatCode="General">
                  <c:v>-90.746600000000001</c:v>
                </c:pt>
                <c:pt idx="5908" formatCode="General">
                  <c:v>-89.067800000000005</c:v>
                </c:pt>
                <c:pt idx="5909" formatCode="General">
                  <c:v>-87.121600000000001</c:v>
                </c:pt>
                <c:pt idx="5910" formatCode="General">
                  <c:v>-84.958799999999997</c:v>
                </c:pt>
                <c:pt idx="5911" formatCode="General">
                  <c:v>-82.725399999999993</c:v>
                </c:pt>
                <c:pt idx="5912" formatCode="General">
                  <c:v>-80.564899999999994</c:v>
                </c:pt>
                <c:pt idx="5913" formatCode="General">
                  <c:v>-78.491299999999995</c:v>
                </c:pt>
                <c:pt idx="5914" formatCode="General">
                  <c:v>-76.271900000000002</c:v>
                </c:pt>
                <c:pt idx="5915" formatCode="General">
                  <c:v>-73.884</c:v>
                </c:pt>
                <c:pt idx="5916" formatCode="General">
                  <c:v>-71.503399999999999</c:v>
                </c:pt>
                <c:pt idx="5917" formatCode="General">
                  <c:v>-69.209299999999999</c:v>
                </c:pt>
                <c:pt idx="5918" formatCode="General">
                  <c:v>-67.032799999999995</c:v>
                </c:pt>
                <c:pt idx="5919" formatCode="General">
                  <c:v>-65.000500000000002</c:v>
                </c:pt>
                <c:pt idx="5920" formatCode="General">
                  <c:v>-63.129899999999999</c:v>
                </c:pt>
                <c:pt idx="5921" formatCode="General">
                  <c:v>-61.422400000000003</c:v>
                </c:pt>
                <c:pt idx="5922" formatCode="General">
                  <c:v>-59.785800000000002</c:v>
                </c:pt>
                <c:pt idx="5923" formatCode="General">
                  <c:v>-58.086100000000002</c:v>
                </c:pt>
                <c:pt idx="5924" formatCode="General">
                  <c:v>-56.351300000000002</c:v>
                </c:pt>
                <c:pt idx="5925" formatCode="General">
                  <c:v>-54.6569</c:v>
                </c:pt>
                <c:pt idx="5926" formatCode="General">
                  <c:v>-53.023600000000002</c:v>
                </c:pt>
                <c:pt idx="5927" formatCode="General">
                  <c:v>-51.4634</c:v>
                </c:pt>
                <c:pt idx="5928" formatCode="General">
                  <c:v>-49.969900000000003</c:v>
                </c:pt>
                <c:pt idx="5929" formatCode="General">
                  <c:v>-48.536299999999997</c:v>
                </c:pt>
                <c:pt idx="5930" formatCode="General">
                  <c:v>-47.156599999999997</c:v>
                </c:pt>
                <c:pt idx="5931" formatCode="General">
                  <c:v>-45.837899999999998</c:v>
                </c:pt>
                <c:pt idx="5932" formatCode="General">
                  <c:v>-44.589300000000001</c:v>
                </c:pt>
                <c:pt idx="5933" formatCode="General">
                  <c:v>-43.4114</c:v>
                </c:pt>
                <c:pt idx="5934" formatCode="General">
                  <c:v>-42.310200000000002</c:v>
                </c:pt>
                <c:pt idx="5935" formatCode="General">
                  <c:v>-41.293100000000003</c:v>
                </c:pt>
                <c:pt idx="5936" formatCode="General">
                  <c:v>-40.256</c:v>
                </c:pt>
                <c:pt idx="5937" formatCode="General">
                  <c:v>-39.058999999999997</c:v>
                </c:pt>
                <c:pt idx="5938" formatCode="General">
                  <c:v>-37.718000000000004</c:v>
                </c:pt>
                <c:pt idx="5939" formatCode="General">
                  <c:v>-36.296599999999998</c:v>
                </c:pt>
                <c:pt idx="5940" formatCode="General">
                  <c:v>-34.847900000000003</c:v>
                </c:pt>
                <c:pt idx="5941" formatCode="General">
                  <c:v>-33.406999999999996</c:v>
                </c:pt>
                <c:pt idx="5942" formatCode="General">
                  <c:v>-31.968699999999998</c:v>
                </c:pt>
                <c:pt idx="5943" formatCode="General">
                  <c:v>-30.5609</c:v>
                </c:pt>
                <c:pt idx="5944" formatCode="General">
                  <c:v>-29.221699999999998</c:v>
                </c:pt>
                <c:pt idx="5945" formatCode="General">
                  <c:v>-27.952500000000001</c:v>
                </c:pt>
                <c:pt idx="5946" formatCode="General">
                  <c:v>-26.747599999999998</c:v>
                </c:pt>
                <c:pt idx="5947" formatCode="General">
                  <c:v>-25.607399999999998</c:v>
                </c:pt>
                <c:pt idx="5948" formatCode="General">
                  <c:v>-24.473500000000001</c:v>
                </c:pt>
                <c:pt idx="5949" formatCode="General">
                  <c:v>-23.247199999999999</c:v>
                </c:pt>
                <c:pt idx="5950" formatCode="General">
                  <c:v>-21.892399999999999</c:v>
                </c:pt>
                <c:pt idx="5951" formatCode="General">
                  <c:v>-20.420200000000001</c:v>
                </c:pt>
                <c:pt idx="5952" formatCode="General">
                  <c:v>-18.8902</c:v>
                </c:pt>
                <c:pt idx="5953" formatCode="General">
                  <c:v>-17.3551</c:v>
                </c:pt>
                <c:pt idx="5954" formatCode="General">
                  <c:v>-15.8108</c:v>
                </c:pt>
                <c:pt idx="5955" formatCode="General">
                  <c:v>-14.2631</c:v>
                </c:pt>
                <c:pt idx="5956" formatCode="General">
                  <c:v>-12.7279</c:v>
                </c:pt>
                <c:pt idx="5957" formatCode="General">
                  <c:v>-11.205</c:v>
                </c:pt>
                <c:pt idx="5958" formatCode="General">
                  <c:v>-9.6929499999999997</c:v>
                </c:pt>
                <c:pt idx="5959" formatCode="General">
                  <c:v>-8.2251100000000008</c:v>
                </c:pt>
                <c:pt idx="5960" formatCode="General">
                  <c:v>-6.7999700000000001</c:v>
                </c:pt>
                <c:pt idx="5961" formatCode="General">
                  <c:v>-5.3452700000000002</c:v>
                </c:pt>
                <c:pt idx="5962" formatCode="General">
                  <c:v>-3.7855799999999999</c:v>
                </c:pt>
                <c:pt idx="5963" formatCode="General">
                  <c:v>-2.0705100000000001</c:v>
                </c:pt>
                <c:pt idx="5964" formatCode="General">
                  <c:v>-0.28869</c:v>
                </c:pt>
                <c:pt idx="5965" formatCode="General">
                  <c:v>1.4450499999999999</c:v>
                </c:pt>
                <c:pt idx="5966" formatCode="General">
                  <c:v>3.13436</c:v>
                </c:pt>
                <c:pt idx="5967" formatCode="General">
                  <c:v>4.7865399999999996</c:v>
                </c:pt>
                <c:pt idx="5968" formatCode="General">
                  <c:v>6.3921999999999999</c:v>
                </c:pt>
                <c:pt idx="5969" formatCode="General">
                  <c:v>7.9405200000000002</c:v>
                </c:pt>
                <c:pt idx="5970" formatCode="General">
                  <c:v>9.4219200000000001</c:v>
                </c:pt>
                <c:pt idx="5971" formatCode="General">
                  <c:v>10.81</c:v>
                </c:pt>
                <c:pt idx="5972" formatCode="General">
                  <c:v>12.0959</c:v>
                </c:pt>
                <c:pt idx="5973" formatCode="General">
                  <c:v>13.3461</c:v>
                </c:pt>
                <c:pt idx="5974" formatCode="General">
                  <c:v>14.657</c:v>
                </c:pt>
                <c:pt idx="5975" formatCode="General">
                  <c:v>16.1205</c:v>
                </c:pt>
                <c:pt idx="5976" formatCode="General">
                  <c:v>17.703600000000002</c:v>
                </c:pt>
                <c:pt idx="5977" formatCode="General">
                  <c:v>19.296600000000002</c:v>
                </c:pt>
                <c:pt idx="5978" formatCode="General">
                  <c:v>20.871200000000002</c:v>
                </c:pt>
                <c:pt idx="5979" formatCode="General">
                  <c:v>22.421099999999999</c:v>
                </c:pt>
                <c:pt idx="5980" formatCode="General">
                  <c:v>23.922499999999999</c:v>
                </c:pt>
                <c:pt idx="5981" formatCode="General">
                  <c:v>25.3538</c:v>
                </c:pt>
                <c:pt idx="5982" formatCode="General">
                  <c:v>26.704799999999999</c:v>
                </c:pt>
                <c:pt idx="5983" formatCode="General">
                  <c:v>27.966999999999999</c:v>
                </c:pt>
                <c:pt idx="5984" formatCode="General">
                  <c:v>29.133900000000001</c:v>
                </c:pt>
                <c:pt idx="5985" formatCode="General">
                  <c:v>30.186499999999999</c:v>
                </c:pt>
                <c:pt idx="5986" formatCode="General">
                  <c:v>31.136299999999999</c:v>
                </c:pt>
                <c:pt idx="5987" formatCode="General">
                  <c:v>32.081000000000003</c:v>
                </c:pt>
                <c:pt idx="5988" formatCode="General">
                  <c:v>33.055700000000002</c:v>
                </c:pt>
                <c:pt idx="5989" formatCode="General">
                  <c:v>33.999400000000001</c:v>
                </c:pt>
                <c:pt idx="5990" formatCode="General">
                  <c:v>34.896999999999998</c:v>
                </c:pt>
                <c:pt idx="5991" formatCode="General">
                  <c:v>35.768099999999997</c:v>
                </c:pt>
                <c:pt idx="5992" formatCode="General">
                  <c:v>36.645899999999997</c:v>
                </c:pt>
                <c:pt idx="5993" formatCode="General">
                  <c:v>37.557899999999997</c:v>
                </c:pt>
                <c:pt idx="5994" formatCode="General">
                  <c:v>38.503999999999998</c:v>
                </c:pt>
                <c:pt idx="5995" formatCode="General">
                  <c:v>39.475700000000003</c:v>
                </c:pt>
                <c:pt idx="5996" formatCode="General">
                  <c:v>40.461199999999998</c:v>
                </c:pt>
                <c:pt idx="5997" formatCode="General">
                  <c:v>41.455500000000001</c:v>
                </c:pt>
                <c:pt idx="5998" formatCode="General">
                  <c:v>42.473999999999997</c:v>
                </c:pt>
                <c:pt idx="5999" formatCode="General">
                  <c:v>43.652799999999999</c:v>
                </c:pt>
                <c:pt idx="6000" formatCode="General">
                  <c:v>45.083199999999998</c:v>
                </c:pt>
                <c:pt idx="6001" formatCode="General">
                  <c:v>46.676699999999997</c:v>
                </c:pt>
                <c:pt idx="6002" formatCode="General">
                  <c:v>48.348500000000001</c:v>
                </c:pt>
                <c:pt idx="6003" formatCode="General">
                  <c:v>50.0535</c:v>
                </c:pt>
                <c:pt idx="6004" formatCode="General">
                  <c:v>51.777299999999997</c:v>
                </c:pt>
                <c:pt idx="6005" formatCode="General">
                  <c:v>53.521900000000002</c:v>
                </c:pt>
                <c:pt idx="6006" formatCode="General">
                  <c:v>55.288400000000003</c:v>
                </c:pt>
                <c:pt idx="6007" formatCode="General">
                  <c:v>57.064700000000002</c:v>
                </c:pt>
                <c:pt idx="6008" formatCode="General">
                  <c:v>58.8125</c:v>
                </c:pt>
                <c:pt idx="6009" formatCode="General">
                  <c:v>60.561599999999999</c:v>
                </c:pt>
                <c:pt idx="6010" formatCode="General">
                  <c:v>62.389699999999998</c:v>
                </c:pt>
                <c:pt idx="6011" formatCode="General">
                  <c:v>64.280500000000004</c:v>
                </c:pt>
                <c:pt idx="6012" formatCode="General">
                  <c:v>66.169700000000006</c:v>
                </c:pt>
                <c:pt idx="6013" formatCode="General">
                  <c:v>67.968599999999995</c:v>
                </c:pt>
                <c:pt idx="6014" formatCode="General">
                  <c:v>69.593100000000007</c:v>
                </c:pt>
                <c:pt idx="6015" formatCode="General">
                  <c:v>71.007800000000003</c:v>
                </c:pt>
                <c:pt idx="6016" formatCode="General">
                  <c:v>72.190299999999993</c:v>
                </c:pt>
                <c:pt idx="6017" formatCode="General">
                  <c:v>73.134399999999999</c:v>
                </c:pt>
                <c:pt idx="6018" formatCode="General">
                  <c:v>73.874799999999993</c:v>
                </c:pt>
                <c:pt idx="6019" formatCode="General">
                  <c:v>74.481099999999998</c:v>
                </c:pt>
                <c:pt idx="6020" formatCode="General">
                  <c:v>75.090100000000007</c:v>
                </c:pt>
                <c:pt idx="6021" formatCode="General">
                  <c:v>75.812399999999997</c:v>
                </c:pt>
                <c:pt idx="6022" formatCode="General">
                  <c:v>76.659899999999993</c:v>
                </c:pt>
                <c:pt idx="6023" formatCode="General">
                  <c:v>77.569599999999994</c:v>
                </c:pt>
                <c:pt idx="6024" formatCode="General">
                  <c:v>78.448700000000002</c:v>
                </c:pt>
                <c:pt idx="6025" formatCode="General">
                  <c:v>79.298199999999994</c:v>
                </c:pt>
                <c:pt idx="6026" formatCode="General">
                  <c:v>80.139700000000005</c:v>
                </c:pt>
                <c:pt idx="6027" formatCode="General">
                  <c:v>80.950100000000006</c:v>
                </c:pt>
                <c:pt idx="6028" formatCode="General">
                  <c:v>81.737300000000005</c:v>
                </c:pt>
                <c:pt idx="6029" formatCode="General">
                  <c:v>82.552800000000005</c:v>
                </c:pt>
                <c:pt idx="6030" formatCode="General">
                  <c:v>83.441000000000003</c:v>
                </c:pt>
                <c:pt idx="6031" formatCode="General">
                  <c:v>84.424199999999999</c:v>
                </c:pt>
                <c:pt idx="6032" formatCode="General">
                  <c:v>85.409099999999995</c:v>
                </c:pt>
                <c:pt idx="6033" formatCode="General">
                  <c:v>86.309100000000001</c:v>
                </c:pt>
                <c:pt idx="6034" formatCode="General">
                  <c:v>87.166300000000007</c:v>
                </c:pt>
                <c:pt idx="6035" formatCode="General">
                  <c:v>88.011099999999999</c:v>
                </c:pt>
                <c:pt idx="6036" formatCode="General">
                  <c:v>88.838700000000003</c:v>
                </c:pt>
                <c:pt idx="6037" formatCode="General">
                  <c:v>89.650599999999997</c:v>
                </c:pt>
                <c:pt idx="6038" formatCode="General">
                  <c:v>90.4542</c:v>
                </c:pt>
                <c:pt idx="6039" formatCode="General">
                  <c:v>91.300700000000006</c:v>
                </c:pt>
                <c:pt idx="6040" formatCode="General">
                  <c:v>92.258499999999998</c:v>
                </c:pt>
                <c:pt idx="6041" formatCode="General">
                  <c:v>93.386600000000001</c:v>
                </c:pt>
                <c:pt idx="6042" formatCode="General">
                  <c:v>94.593100000000007</c:v>
                </c:pt>
                <c:pt idx="6043" formatCode="General">
                  <c:v>95.651200000000003</c:v>
                </c:pt>
                <c:pt idx="6044" formatCode="General">
                  <c:v>96.671300000000002</c:v>
                </c:pt>
                <c:pt idx="6045" formatCode="General">
                  <c:v>97.881399999999999</c:v>
                </c:pt>
                <c:pt idx="6046" formatCode="General">
                  <c:v>99.130200000000002</c:v>
                </c:pt>
                <c:pt idx="6047" formatCode="General">
                  <c:v>100.238</c:v>
                </c:pt>
                <c:pt idx="6048" formatCode="General">
                  <c:v>101.196</c:v>
                </c:pt>
                <c:pt idx="6049" formatCode="General">
                  <c:v>102.011</c:v>
                </c:pt>
                <c:pt idx="6050" formatCode="General">
                  <c:v>102.702</c:v>
                </c:pt>
                <c:pt idx="6051" formatCode="General">
                  <c:v>103.372</c:v>
                </c:pt>
                <c:pt idx="6052" formatCode="General">
                  <c:v>104.116</c:v>
                </c:pt>
                <c:pt idx="6053" formatCode="General">
                  <c:v>104.82899999999999</c:v>
                </c:pt>
                <c:pt idx="6054" formatCode="General">
                  <c:v>105.42</c:v>
                </c:pt>
                <c:pt idx="6055" formatCode="General">
                  <c:v>105.932</c:v>
                </c:pt>
                <c:pt idx="6056" formatCode="General">
                  <c:v>106.39</c:v>
                </c:pt>
                <c:pt idx="6057" formatCode="General">
                  <c:v>106.791</c:v>
                </c:pt>
                <c:pt idx="6058" formatCode="General">
                  <c:v>107.13200000000001</c:v>
                </c:pt>
                <c:pt idx="6059" formatCode="General">
                  <c:v>107.40300000000001</c:v>
                </c:pt>
                <c:pt idx="6060" formatCode="General">
                  <c:v>107.583</c:v>
                </c:pt>
                <c:pt idx="6061" formatCode="General">
                  <c:v>107.70099999999999</c:v>
                </c:pt>
                <c:pt idx="6062" formatCode="General">
                  <c:v>107.879</c:v>
                </c:pt>
                <c:pt idx="6063" formatCode="General">
                  <c:v>108.137</c:v>
                </c:pt>
                <c:pt idx="6064" formatCode="General">
                  <c:v>108.404</c:v>
                </c:pt>
                <c:pt idx="6065" formatCode="General">
                  <c:v>108.613</c:v>
                </c:pt>
                <c:pt idx="6066" formatCode="General">
                  <c:v>108.71899999999999</c:v>
                </c:pt>
                <c:pt idx="6067" formatCode="General">
                  <c:v>108.735</c:v>
                </c:pt>
                <c:pt idx="6068" formatCode="General">
                  <c:v>108.676</c:v>
                </c:pt>
                <c:pt idx="6069" formatCode="General">
                  <c:v>108.541</c:v>
                </c:pt>
                <c:pt idx="6070" formatCode="General">
                  <c:v>108.419</c:v>
                </c:pt>
                <c:pt idx="6071" formatCode="General">
                  <c:v>108.434</c:v>
                </c:pt>
                <c:pt idx="6072" formatCode="General">
                  <c:v>108.565</c:v>
                </c:pt>
                <c:pt idx="6073" formatCode="General">
                  <c:v>108.742</c:v>
                </c:pt>
                <c:pt idx="6074" formatCode="General">
                  <c:v>108.92700000000001</c:v>
                </c:pt>
                <c:pt idx="6075" formatCode="General">
                  <c:v>109.096</c:v>
                </c:pt>
                <c:pt idx="6076" formatCode="General">
                  <c:v>109.259</c:v>
                </c:pt>
                <c:pt idx="6077" formatCode="General">
                  <c:v>109.407</c:v>
                </c:pt>
                <c:pt idx="6078" formatCode="General">
                  <c:v>109.52500000000001</c:v>
                </c:pt>
                <c:pt idx="6079" formatCode="General">
                  <c:v>109.577</c:v>
                </c:pt>
                <c:pt idx="6080" formatCode="General">
                  <c:v>109.55200000000001</c:v>
                </c:pt>
                <c:pt idx="6081" formatCode="General">
                  <c:v>109.538</c:v>
                </c:pt>
                <c:pt idx="6082" formatCode="General">
                  <c:v>109.584</c:v>
                </c:pt>
                <c:pt idx="6083" formatCode="General">
                  <c:v>109.666</c:v>
                </c:pt>
                <c:pt idx="6084" formatCode="General">
                  <c:v>109.726</c:v>
                </c:pt>
                <c:pt idx="6085" formatCode="General">
                  <c:v>109.70699999999999</c:v>
                </c:pt>
                <c:pt idx="6086" formatCode="General">
                  <c:v>109.60299999999999</c:v>
                </c:pt>
                <c:pt idx="6087" formatCode="General">
                  <c:v>109.40900000000001</c:v>
                </c:pt>
                <c:pt idx="6088" formatCode="General">
                  <c:v>109.083</c:v>
                </c:pt>
                <c:pt idx="6089" formatCode="General">
                  <c:v>108.58199999999999</c:v>
                </c:pt>
                <c:pt idx="6090" formatCode="General">
                  <c:v>107.88200000000001</c:v>
                </c:pt>
                <c:pt idx="6091" formatCode="General">
                  <c:v>106.964</c:v>
                </c:pt>
                <c:pt idx="6092" formatCode="General">
                  <c:v>105.83199999999999</c:v>
                </c:pt>
                <c:pt idx="6093" formatCode="General">
                  <c:v>104.60899999999999</c:v>
                </c:pt>
                <c:pt idx="6094" formatCode="General">
                  <c:v>103.42700000000001</c:v>
                </c:pt>
                <c:pt idx="6095" formatCode="General">
                  <c:v>102.333</c:v>
                </c:pt>
                <c:pt idx="6096" formatCode="General">
                  <c:v>101.31100000000001</c:v>
                </c:pt>
                <c:pt idx="6097" formatCode="General">
                  <c:v>100.29300000000001</c:v>
                </c:pt>
                <c:pt idx="6098" formatCode="General">
                  <c:v>99.278899999999993</c:v>
                </c:pt>
                <c:pt idx="6099" formatCode="General">
                  <c:v>98.305300000000003</c:v>
                </c:pt>
                <c:pt idx="6100" formatCode="General">
                  <c:v>97.375799999999998</c:v>
                </c:pt>
                <c:pt idx="6101" formatCode="General">
                  <c:v>96.493499999999997</c:v>
                </c:pt>
                <c:pt idx="6102" formatCode="General">
                  <c:v>95.671999999999997</c:v>
                </c:pt>
                <c:pt idx="6103" formatCode="General">
                  <c:v>94.899799999999999</c:v>
                </c:pt>
                <c:pt idx="6104" formatCode="General">
                  <c:v>94.145899999999997</c:v>
                </c:pt>
                <c:pt idx="6105" formatCode="General">
                  <c:v>93.452399999999997</c:v>
                </c:pt>
                <c:pt idx="6106" formatCode="General">
                  <c:v>92.886399999999995</c:v>
                </c:pt>
                <c:pt idx="6107" formatCode="General">
                  <c:v>92.4923</c:v>
                </c:pt>
                <c:pt idx="6108" formatCode="General">
                  <c:v>92.254199999999997</c:v>
                </c:pt>
                <c:pt idx="6109" formatCode="General">
                  <c:v>92.056600000000003</c:v>
                </c:pt>
                <c:pt idx="6110" formatCode="General">
                  <c:v>91.835999999999999</c:v>
                </c:pt>
                <c:pt idx="6111" formatCode="General">
                  <c:v>91.596199999999996</c:v>
                </c:pt>
                <c:pt idx="6112" formatCode="General">
                  <c:v>91.321899999999999</c:v>
                </c:pt>
                <c:pt idx="6113" formatCode="General">
                  <c:v>90.991100000000003</c:v>
                </c:pt>
                <c:pt idx="6114" formatCode="General">
                  <c:v>90.587900000000005</c:v>
                </c:pt>
                <c:pt idx="6115" formatCode="General">
                  <c:v>90.104500000000002</c:v>
                </c:pt>
                <c:pt idx="6116" formatCode="General">
                  <c:v>89.5441</c:v>
                </c:pt>
                <c:pt idx="6117" formatCode="General">
                  <c:v>88.899000000000001</c:v>
                </c:pt>
                <c:pt idx="6118" formatCode="General">
                  <c:v>88.154399999999995</c:v>
                </c:pt>
                <c:pt idx="6119" formatCode="General">
                  <c:v>87.342799999999997</c:v>
                </c:pt>
                <c:pt idx="6120" formatCode="General">
                  <c:v>86.516400000000004</c:v>
                </c:pt>
                <c:pt idx="6121" formatCode="General">
                  <c:v>85.731200000000001</c:v>
                </c:pt>
                <c:pt idx="6122" formatCode="General">
                  <c:v>84.976100000000002</c:v>
                </c:pt>
                <c:pt idx="6123" formatCode="General">
                  <c:v>84.142200000000003</c:v>
                </c:pt>
                <c:pt idx="6124" formatCode="General">
                  <c:v>83.203800000000001</c:v>
                </c:pt>
                <c:pt idx="6125" formatCode="General">
                  <c:v>82.201599999999999</c:v>
                </c:pt>
                <c:pt idx="6126" formatCode="General">
                  <c:v>81.141300000000001</c:v>
                </c:pt>
                <c:pt idx="6127" formatCode="General">
                  <c:v>80.017499999999998</c:v>
                </c:pt>
                <c:pt idx="6128" formatCode="General">
                  <c:v>78.825100000000006</c:v>
                </c:pt>
                <c:pt idx="6129" formatCode="General">
                  <c:v>77.561000000000007</c:v>
                </c:pt>
                <c:pt idx="6130" formatCode="General">
                  <c:v>76.227800000000002</c:v>
                </c:pt>
                <c:pt idx="6131" formatCode="General">
                  <c:v>74.845799999999997</c:v>
                </c:pt>
                <c:pt idx="6132" formatCode="General">
                  <c:v>73.445099999999996</c:v>
                </c:pt>
                <c:pt idx="6133" formatCode="General">
                  <c:v>72.103899999999996</c:v>
                </c:pt>
                <c:pt idx="6134" formatCode="General">
                  <c:v>70.858900000000006</c:v>
                </c:pt>
                <c:pt idx="6135" formatCode="General">
                  <c:v>69.600800000000007</c:v>
                </c:pt>
                <c:pt idx="6136" formatCode="General">
                  <c:v>68.248199999999997</c:v>
                </c:pt>
                <c:pt idx="6137" formatCode="General">
                  <c:v>66.797300000000007</c:v>
                </c:pt>
                <c:pt idx="6138" formatCode="General">
                  <c:v>65.255799999999994</c:v>
                </c:pt>
                <c:pt idx="6139" formatCode="General">
                  <c:v>63.638300000000001</c:v>
                </c:pt>
                <c:pt idx="6140" formatCode="General">
                  <c:v>61.976700000000001</c:v>
                </c:pt>
                <c:pt idx="6141" formatCode="General">
                  <c:v>60.299300000000002</c:v>
                </c:pt>
                <c:pt idx="6142" formatCode="General">
                  <c:v>58.606699999999996</c:v>
                </c:pt>
                <c:pt idx="6143" formatCode="General">
                  <c:v>56.890700000000002</c:v>
                </c:pt>
                <c:pt idx="6144" formatCode="General">
                  <c:v>55.139600000000002</c:v>
                </c:pt>
                <c:pt idx="6145" formatCode="General">
                  <c:v>53.352499999999999</c:v>
                </c:pt>
                <c:pt idx="6146" formatCode="General">
                  <c:v>51.551699999999997</c:v>
                </c:pt>
                <c:pt idx="6147" formatCode="General">
                  <c:v>49.872700000000002</c:v>
                </c:pt>
                <c:pt idx="6148" formatCode="General">
                  <c:v>48.383899999999997</c:v>
                </c:pt>
                <c:pt idx="6149" formatCode="General">
                  <c:v>46.9527</c:v>
                </c:pt>
                <c:pt idx="6150" formatCode="General">
                  <c:v>45.505400000000002</c:v>
                </c:pt>
                <c:pt idx="6151" formatCode="General">
                  <c:v>44.059699999999999</c:v>
                </c:pt>
                <c:pt idx="6152" formatCode="General">
                  <c:v>42.658999999999999</c:v>
                </c:pt>
                <c:pt idx="6153" formatCode="General">
                  <c:v>41.340400000000002</c:v>
                </c:pt>
                <c:pt idx="6154" formatCode="General">
                  <c:v>40.076999999999998</c:v>
                </c:pt>
                <c:pt idx="6155" formatCode="General">
                  <c:v>38.826099999999997</c:v>
                </c:pt>
                <c:pt idx="6156" formatCode="General">
                  <c:v>37.549700000000001</c:v>
                </c:pt>
                <c:pt idx="6157" formatCode="General">
                  <c:v>36.248100000000001</c:v>
                </c:pt>
                <c:pt idx="6158" formatCode="General">
                  <c:v>34.953099999999999</c:v>
                </c:pt>
                <c:pt idx="6159" formatCode="General">
                  <c:v>33.774500000000003</c:v>
                </c:pt>
                <c:pt idx="6160" formatCode="General">
                  <c:v>32.8018</c:v>
                </c:pt>
                <c:pt idx="6161" formatCode="General">
                  <c:v>31.9434</c:v>
                </c:pt>
                <c:pt idx="6162" formatCode="General">
                  <c:v>31.124199999999998</c:v>
                </c:pt>
                <c:pt idx="6163" formatCode="General">
                  <c:v>30.3598</c:v>
                </c:pt>
                <c:pt idx="6164" formatCode="General">
                  <c:v>29.630299999999998</c:v>
                </c:pt>
                <c:pt idx="6165" formatCode="General">
                  <c:v>28.889800000000001</c:v>
                </c:pt>
                <c:pt idx="6166" formatCode="General">
                  <c:v>28.0581</c:v>
                </c:pt>
                <c:pt idx="6167" formatCode="General">
                  <c:v>27.064599999999999</c:v>
                </c:pt>
                <c:pt idx="6168" formatCode="General">
                  <c:v>25.911799999999999</c:v>
                </c:pt>
                <c:pt idx="6169" formatCode="General">
                  <c:v>24.662600000000001</c:v>
                </c:pt>
                <c:pt idx="6170" formatCode="General">
                  <c:v>23.4297</c:v>
                </c:pt>
                <c:pt idx="6171" formatCode="General">
                  <c:v>22.301500000000001</c:v>
                </c:pt>
                <c:pt idx="6172" formatCode="General">
                  <c:v>21.317599999999999</c:v>
                </c:pt>
                <c:pt idx="6173" formatCode="General">
                  <c:v>20.317900000000002</c:v>
                </c:pt>
                <c:pt idx="6174" formatCode="General">
                  <c:v>19.138100000000001</c:v>
                </c:pt>
                <c:pt idx="6175" formatCode="General">
                  <c:v>17.8187</c:v>
                </c:pt>
                <c:pt idx="6176" formatCode="General">
                  <c:v>16.412500000000001</c:v>
                </c:pt>
                <c:pt idx="6177" formatCode="General">
                  <c:v>14.955500000000001</c:v>
                </c:pt>
                <c:pt idx="6178" formatCode="General">
                  <c:v>13.473000000000001</c:v>
                </c:pt>
                <c:pt idx="6179" formatCode="General">
                  <c:v>11.975199999999999</c:v>
                </c:pt>
                <c:pt idx="6180" formatCode="General">
                  <c:v>10.430999999999999</c:v>
                </c:pt>
                <c:pt idx="6181" formatCode="General">
                  <c:v>8.8035399999999999</c:v>
                </c:pt>
                <c:pt idx="6182" formatCode="General">
                  <c:v>7.0831499999999998</c:v>
                </c:pt>
                <c:pt idx="6183" formatCode="General">
                  <c:v>5.3305800000000003</c:v>
                </c:pt>
                <c:pt idx="6184" formatCode="General">
                  <c:v>3.6707100000000001</c:v>
                </c:pt>
                <c:pt idx="6185" formatCode="General">
                  <c:v>2.1848200000000002</c:v>
                </c:pt>
                <c:pt idx="6186" formatCode="General">
                  <c:v>0.89984399999999998</c:v>
                </c:pt>
                <c:pt idx="6187" formatCode="General">
                  <c:v>-0.26053500000000002</c:v>
                </c:pt>
                <c:pt idx="6188" formatCode="General">
                  <c:v>-1.37721</c:v>
                </c:pt>
                <c:pt idx="6189" formatCode="General">
                  <c:v>-2.4517199999999999</c:v>
                </c:pt>
                <c:pt idx="6190" formatCode="General">
                  <c:v>-3.5030700000000001</c:v>
                </c:pt>
                <c:pt idx="6191" formatCode="General">
                  <c:v>-4.5655799999999997</c:v>
                </c:pt>
                <c:pt idx="6192" formatCode="General">
                  <c:v>-5.6530899999999997</c:v>
                </c:pt>
                <c:pt idx="6193" formatCode="General">
                  <c:v>-6.7700699999999996</c:v>
                </c:pt>
                <c:pt idx="6194" formatCode="General">
                  <c:v>-7.9469799999999999</c:v>
                </c:pt>
                <c:pt idx="6195" formatCode="General">
                  <c:v>-9.1589700000000001</c:v>
                </c:pt>
                <c:pt idx="6196" formatCode="General">
                  <c:v>-10.2684</c:v>
                </c:pt>
                <c:pt idx="6197" formatCode="General">
                  <c:v>-11.224299999999999</c:v>
                </c:pt>
                <c:pt idx="6198" formatCode="General">
                  <c:v>-12.087199999999999</c:v>
                </c:pt>
                <c:pt idx="6199" formatCode="General">
                  <c:v>-12.9337</c:v>
                </c:pt>
                <c:pt idx="6200" formatCode="General">
                  <c:v>-13.825900000000001</c:v>
                </c:pt>
                <c:pt idx="6201" formatCode="General">
                  <c:v>-14.7616</c:v>
                </c:pt>
                <c:pt idx="6202" formatCode="General">
                  <c:v>-15.738</c:v>
                </c:pt>
                <c:pt idx="6203" formatCode="General">
                  <c:v>-16.7728</c:v>
                </c:pt>
                <c:pt idx="6204" formatCode="General">
                  <c:v>-17.876200000000001</c:v>
                </c:pt>
                <c:pt idx="6205" formatCode="General">
                  <c:v>-19.0488</c:v>
                </c:pt>
                <c:pt idx="6206" formatCode="General">
                  <c:v>-20.293299999999999</c:v>
                </c:pt>
                <c:pt idx="6207" formatCode="General">
                  <c:v>-21.586600000000001</c:v>
                </c:pt>
                <c:pt idx="6208" formatCode="General">
                  <c:v>-22.791799999999999</c:v>
                </c:pt>
                <c:pt idx="6209" formatCode="General">
                  <c:v>-23.830100000000002</c:v>
                </c:pt>
                <c:pt idx="6210" formatCode="General">
                  <c:v>-24.779</c:v>
                </c:pt>
                <c:pt idx="6211" formatCode="General">
                  <c:v>-25.6891</c:v>
                </c:pt>
                <c:pt idx="6212" formatCode="General">
                  <c:v>-26.5687</c:v>
                </c:pt>
                <c:pt idx="6213" formatCode="General">
                  <c:v>-27.4376</c:v>
                </c:pt>
                <c:pt idx="6214" formatCode="General">
                  <c:v>-28.309799999999999</c:v>
                </c:pt>
                <c:pt idx="6215" formatCode="General">
                  <c:v>-29.1646</c:v>
                </c:pt>
                <c:pt idx="6216" formatCode="General">
                  <c:v>-29.9938</c:v>
                </c:pt>
                <c:pt idx="6217" formatCode="General">
                  <c:v>-30.8184</c:v>
                </c:pt>
                <c:pt idx="6218" formatCode="General">
                  <c:v>-31.666499999999999</c:v>
                </c:pt>
                <c:pt idx="6219" formatCode="General">
                  <c:v>-32.5623</c:v>
                </c:pt>
                <c:pt idx="6220" formatCode="General">
                  <c:v>-33.482599999999998</c:v>
                </c:pt>
                <c:pt idx="6221" formatCode="General">
                  <c:v>-34.378300000000003</c:v>
                </c:pt>
                <c:pt idx="6222" formatCode="General">
                  <c:v>-35.181800000000003</c:v>
                </c:pt>
                <c:pt idx="6223" formatCode="General">
                  <c:v>-35.9024</c:v>
                </c:pt>
                <c:pt idx="6224" formatCode="General">
                  <c:v>-36.657800000000002</c:v>
                </c:pt>
                <c:pt idx="6225" formatCode="General">
                  <c:v>-37.493299999999998</c:v>
                </c:pt>
                <c:pt idx="6226" formatCode="General">
                  <c:v>-38.3917</c:v>
                </c:pt>
                <c:pt idx="6227" formatCode="General">
                  <c:v>-39.367400000000004</c:v>
                </c:pt>
                <c:pt idx="6228" formatCode="General">
                  <c:v>-40.433100000000003</c:v>
                </c:pt>
                <c:pt idx="6229" formatCode="General">
                  <c:v>-41.570900000000002</c:v>
                </c:pt>
                <c:pt idx="6230" formatCode="General">
                  <c:v>-42.772399999999998</c:v>
                </c:pt>
                <c:pt idx="6231" formatCode="General">
                  <c:v>-44.044899999999998</c:v>
                </c:pt>
                <c:pt idx="6232" formatCode="General">
                  <c:v>-45.319299999999998</c:v>
                </c:pt>
                <c:pt idx="6233" formatCode="General">
                  <c:v>-46.502200000000002</c:v>
                </c:pt>
                <c:pt idx="6234" formatCode="General">
                  <c:v>-47.592399999999998</c:v>
                </c:pt>
                <c:pt idx="6235" formatCode="General">
                  <c:v>-48.622599999999998</c:v>
                </c:pt>
                <c:pt idx="6236" formatCode="General">
                  <c:v>-49.638399999999997</c:v>
                </c:pt>
                <c:pt idx="6237" formatCode="General">
                  <c:v>-50.664299999999997</c:v>
                </c:pt>
                <c:pt idx="6238" formatCode="General">
                  <c:v>-51.686999999999998</c:v>
                </c:pt>
                <c:pt idx="6239" formatCode="General">
                  <c:v>-52.697800000000001</c:v>
                </c:pt>
                <c:pt idx="6240" formatCode="General">
                  <c:v>-53.690199999999997</c:v>
                </c:pt>
                <c:pt idx="6241" formatCode="General">
                  <c:v>-54.641500000000001</c:v>
                </c:pt>
                <c:pt idx="6242" formatCode="General">
                  <c:v>-55.525500000000001</c:v>
                </c:pt>
                <c:pt idx="6243" formatCode="General">
                  <c:v>-56.326599999999999</c:v>
                </c:pt>
                <c:pt idx="6244" formatCode="General">
                  <c:v>-56.955800000000004</c:v>
                </c:pt>
                <c:pt idx="6245" formatCode="General">
                  <c:v>-57.282600000000002</c:v>
                </c:pt>
                <c:pt idx="6246" formatCode="General">
                  <c:v>-57.391300000000001</c:v>
                </c:pt>
                <c:pt idx="6247" formatCode="General">
                  <c:v>-57.441000000000003</c:v>
                </c:pt>
                <c:pt idx="6248" formatCode="General">
                  <c:v>-57.452100000000002</c:v>
                </c:pt>
                <c:pt idx="6249" formatCode="General">
                  <c:v>-57.437399999999997</c:v>
                </c:pt>
                <c:pt idx="6250" formatCode="General">
                  <c:v>-57.4315</c:v>
                </c:pt>
                <c:pt idx="6251" formatCode="General">
                  <c:v>-57.453200000000002</c:v>
                </c:pt>
                <c:pt idx="6252" formatCode="General">
                  <c:v>-57.504899999999999</c:v>
                </c:pt>
                <c:pt idx="6253" formatCode="General">
                  <c:v>-57.591799999999999</c:v>
                </c:pt>
                <c:pt idx="6254" formatCode="General">
                  <c:v>-57.723100000000002</c:v>
                </c:pt>
                <c:pt idx="6255" formatCode="General">
                  <c:v>-57.921399999999998</c:v>
                </c:pt>
                <c:pt idx="6256" formatCode="General">
                  <c:v>-58.165199999999999</c:v>
                </c:pt>
                <c:pt idx="6257" formatCode="General">
                  <c:v>-58.365000000000002</c:v>
                </c:pt>
                <c:pt idx="6258" formatCode="General">
                  <c:v>-58.453000000000003</c:v>
                </c:pt>
                <c:pt idx="6259" formatCode="General">
                  <c:v>-58.405000000000001</c:v>
                </c:pt>
                <c:pt idx="6260" formatCode="General">
                  <c:v>-58.266500000000001</c:v>
                </c:pt>
                <c:pt idx="6261" formatCode="General">
                  <c:v>-58.099600000000002</c:v>
                </c:pt>
                <c:pt idx="6262" formatCode="General">
                  <c:v>-57.9236</c:v>
                </c:pt>
                <c:pt idx="6263" formatCode="General">
                  <c:v>-57.758699999999997</c:v>
                </c:pt>
                <c:pt idx="6264" formatCode="General">
                  <c:v>-57.6218</c:v>
                </c:pt>
                <c:pt idx="6265" formatCode="General">
                  <c:v>-57.505299999999998</c:v>
                </c:pt>
                <c:pt idx="6266" formatCode="General">
                  <c:v>-57.387300000000003</c:v>
                </c:pt>
                <c:pt idx="6267" formatCode="General">
                  <c:v>-57.2746</c:v>
                </c:pt>
                <c:pt idx="6268" formatCode="General">
                  <c:v>-57.156599999999997</c:v>
                </c:pt>
                <c:pt idx="6269" formatCode="General">
                  <c:v>-56.936399999999999</c:v>
                </c:pt>
                <c:pt idx="6270" formatCode="General">
                  <c:v>-56.624099999999999</c:v>
                </c:pt>
                <c:pt idx="6271" formatCode="General">
                  <c:v>-56.388599999999997</c:v>
                </c:pt>
                <c:pt idx="6272" formatCode="General">
                  <c:v>-56.3172</c:v>
                </c:pt>
                <c:pt idx="6273" formatCode="General">
                  <c:v>-56.413800000000002</c:v>
                </c:pt>
                <c:pt idx="6274" formatCode="General">
                  <c:v>-56.638500000000001</c:v>
                </c:pt>
                <c:pt idx="6275" formatCode="General">
                  <c:v>-56.9407</c:v>
                </c:pt>
                <c:pt idx="6276" formatCode="General">
                  <c:v>-57.292900000000003</c:v>
                </c:pt>
                <c:pt idx="6277" formatCode="General">
                  <c:v>-57.6858</c:v>
                </c:pt>
                <c:pt idx="6278" formatCode="General">
                  <c:v>-58.136699999999998</c:v>
                </c:pt>
                <c:pt idx="6279" formatCode="General">
                  <c:v>-58.569000000000003</c:v>
                </c:pt>
                <c:pt idx="6280" formatCode="General">
                  <c:v>-58.870399999999997</c:v>
                </c:pt>
                <c:pt idx="6281" formatCode="General">
                  <c:v>-59.008600000000001</c:v>
                </c:pt>
                <c:pt idx="6282" formatCode="General">
                  <c:v>-59.006399999999999</c:v>
                </c:pt>
                <c:pt idx="6283" formatCode="General">
                  <c:v>-58.958300000000001</c:v>
                </c:pt>
                <c:pt idx="6284" formatCode="General">
                  <c:v>-58.9193</c:v>
                </c:pt>
                <c:pt idx="6285" formatCode="General">
                  <c:v>-58.869</c:v>
                </c:pt>
                <c:pt idx="6286" formatCode="General">
                  <c:v>-58.776899999999998</c:v>
                </c:pt>
                <c:pt idx="6287" formatCode="General">
                  <c:v>-58.6126</c:v>
                </c:pt>
                <c:pt idx="6288" formatCode="General">
                  <c:v>-58.330199999999998</c:v>
                </c:pt>
                <c:pt idx="6289" formatCode="General">
                  <c:v>-57.894799999999996</c:v>
                </c:pt>
                <c:pt idx="6290" formatCode="General">
                  <c:v>-57.314799999999998</c:v>
                </c:pt>
                <c:pt idx="6291" formatCode="General">
                  <c:v>-56.517699999999998</c:v>
                </c:pt>
                <c:pt idx="6292" formatCode="General">
                  <c:v>-55.374600000000001</c:v>
                </c:pt>
                <c:pt idx="6293" formatCode="General">
                  <c:v>-54.02</c:v>
                </c:pt>
                <c:pt idx="6294" formatCode="General">
                  <c:v>-52.671199999999999</c:v>
                </c:pt>
                <c:pt idx="6295" formatCode="General">
                  <c:v>-51.3324</c:v>
                </c:pt>
                <c:pt idx="6296" formatCode="General">
                  <c:v>-49.991399999999999</c:v>
                </c:pt>
                <c:pt idx="6297" formatCode="General">
                  <c:v>-48.685200000000002</c:v>
                </c:pt>
                <c:pt idx="6298" formatCode="General">
                  <c:v>-47.450400000000002</c:v>
                </c:pt>
                <c:pt idx="6299" formatCode="General">
                  <c:v>-46.314900000000002</c:v>
                </c:pt>
                <c:pt idx="6300" formatCode="General">
                  <c:v>-45.3078</c:v>
                </c:pt>
                <c:pt idx="6301" formatCode="General">
                  <c:v>-44.429900000000004</c:v>
                </c:pt>
                <c:pt idx="6302" formatCode="General">
                  <c:v>-43.558399999999999</c:v>
                </c:pt>
                <c:pt idx="6303" formatCode="General">
                  <c:v>-42.607900000000001</c:v>
                </c:pt>
                <c:pt idx="6304" formatCode="General">
                  <c:v>-41.6297</c:v>
                </c:pt>
                <c:pt idx="6305" formatCode="General">
                  <c:v>-40.685899999999997</c:v>
                </c:pt>
                <c:pt idx="6306" formatCode="General">
                  <c:v>-39.823099999999997</c:v>
                </c:pt>
                <c:pt idx="6307" formatCode="General">
                  <c:v>-39.0961</c:v>
                </c:pt>
                <c:pt idx="6308" formatCode="General">
                  <c:v>-38.5518</c:v>
                </c:pt>
                <c:pt idx="6309" formatCode="General">
                  <c:v>-38.2134</c:v>
                </c:pt>
                <c:pt idx="6310" formatCode="General">
                  <c:v>-38.0672</c:v>
                </c:pt>
                <c:pt idx="6311" formatCode="General">
                  <c:v>-38.049100000000003</c:v>
                </c:pt>
                <c:pt idx="6312" formatCode="General">
                  <c:v>-38.096899999999998</c:v>
                </c:pt>
                <c:pt idx="6313" formatCode="General">
                  <c:v>-38.167900000000003</c:v>
                </c:pt>
                <c:pt idx="6314" formatCode="General">
                  <c:v>-38.205500000000001</c:v>
                </c:pt>
                <c:pt idx="6315" formatCode="General">
                  <c:v>-38.185099999999998</c:v>
                </c:pt>
                <c:pt idx="6316" formatCode="General">
                  <c:v>-38.1952</c:v>
                </c:pt>
                <c:pt idx="6317" formatCode="General">
                  <c:v>-38.298499999999997</c:v>
                </c:pt>
                <c:pt idx="6318" formatCode="General">
                  <c:v>-38.473999999999997</c:v>
                </c:pt>
                <c:pt idx="6319" formatCode="General">
                  <c:v>-38.707000000000001</c:v>
                </c:pt>
                <c:pt idx="6320" formatCode="General">
                  <c:v>-38.989800000000002</c:v>
                </c:pt>
                <c:pt idx="6321" formatCode="General">
                  <c:v>-39.307400000000001</c:v>
                </c:pt>
                <c:pt idx="6322" formatCode="General">
                  <c:v>-39.604300000000002</c:v>
                </c:pt>
                <c:pt idx="6323" formatCode="General">
                  <c:v>-39.727899999999998</c:v>
                </c:pt>
                <c:pt idx="6324" formatCode="General">
                  <c:v>-39.6173</c:v>
                </c:pt>
                <c:pt idx="6325" formatCode="General">
                  <c:v>-39.363500000000002</c:v>
                </c:pt>
                <c:pt idx="6326" formatCode="General">
                  <c:v>-39.009099999999997</c:v>
                </c:pt>
                <c:pt idx="6327" formatCode="General">
                  <c:v>-38.551400000000001</c:v>
                </c:pt>
                <c:pt idx="6328" formatCode="General">
                  <c:v>-37.959499999999998</c:v>
                </c:pt>
                <c:pt idx="6329" formatCode="General">
                  <c:v>-37.214399999999998</c:v>
                </c:pt>
                <c:pt idx="6330" formatCode="General">
                  <c:v>-36.351500000000001</c:v>
                </c:pt>
                <c:pt idx="6331" formatCode="General">
                  <c:v>-35.408700000000003</c:v>
                </c:pt>
                <c:pt idx="6332" formatCode="General">
                  <c:v>-34.412399999999998</c:v>
                </c:pt>
                <c:pt idx="6333" formatCode="General">
                  <c:v>-33.3812</c:v>
                </c:pt>
                <c:pt idx="6334" formatCode="General">
                  <c:v>-32.330199999999998</c:v>
                </c:pt>
                <c:pt idx="6335" formatCode="General">
                  <c:v>-31.293700000000001</c:v>
                </c:pt>
                <c:pt idx="6336" formatCode="General">
                  <c:v>-30.2636</c:v>
                </c:pt>
                <c:pt idx="6337" formatCode="General">
                  <c:v>-29.136900000000001</c:v>
                </c:pt>
                <c:pt idx="6338" formatCode="General">
                  <c:v>-27.888400000000001</c:v>
                </c:pt>
                <c:pt idx="6339" formatCode="General">
                  <c:v>-26.593800000000002</c:v>
                </c:pt>
                <c:pt idx="6340" formatCode="General">
                  <c:v>-25.319400000000002</c:v>
                </c:pt>
                <c:pt idx="6341" formatCode="General">
                  <c:v>-24.111000000000001</c:v>
                </c:pt>
                <c:pt idx="6342" formatCode="General">
                  <c:v>-22.993200000000002</c:v>
                </c:pt>
                <c:pt idx="6343" formatCode="General">
                  <c:v>-21.9788</c:v>
                </c:pt>
                <c:pt idx="6344" formatCode="General">
                  <c:v>-21.064</c:v>
                </c:pt>
                <c:pt idx="6345" formatCode="General">
                  <c:v>-20.2439</c:v>
                </c:pt>
                <c:pt idx="6346" formatCode="General">
                  <c:v>-19.516500000000001</c:v>
                </c:pt>
                <c:pt idx="6347" formatCode="General">
                  <c:v>-18.857199999999999</c:v>
                </c:pt>
                <c:pt idx="6348" formatCode="General">
                  <c:v>-18.243200000000002</c:v>
                </c:pt>
                <c:pt idx="6349" formatCode="General">
                  <c:v>-17.700399999999998</c:v>
                </c:pt>
                <c:pt idx="6350" formatCode="General">
                  <c:v>-17.268000000000001</c:v>
                </c:pt>
                <c:pt idx="6351" formatCode="General">
                  <c:v>-16.9801</c:v>
                </c:pt>
                <c:pt idx="6352" formatCode="General">
                  <c:v>-16.766200000000001</c:v>
                </c:pt>
                <c:pt idx="6353" formatCode="General">
                  <c:v>-16.4878</c:v>
                </c:pt>
                <c:pt idx="6354" formatCode="General">
                  <c:v>-16.042899999999999</c:v>
                </c:pt>
                <c:pt idx="6355" formatCode="General">
                  <c:v>-15.388400000000001</c:v>
                </c:pt>
                <c:pt idx="6356" formatCode="General">
                  <c:v>-14.620799999999999</c:v>
                </c:pt>
                <c:pt idx="6357" formatCode="General">
                  <c:v>-13.8279</c:v>
                </c:pt>
                <c:pt idx="6358" formatCode="General">
                  <c:v>-13.0122</c:v>
                </c:pt>
                <c:pt idx="6359" formatCode="General">
                  <c:v>-12.2041</c:v>
                </c:pt>
                <c:pt idx="6360" formatCode="General">
                  <c:v>-11.4475</c:v>
                </c:pt>
                <c:pt idx="6361" formatCode="General">
                  <c:v>-10.7674</c:v>
                </c:pt>
                <c:pt idx="6362" formatCode="General">
                  <c:v>-10.179600000000001</c:v>
                </c:pt>
                <c:pt idx="6363" formatCode="General">
                  <c:v>-9.6981099999999998</c:v>
                </c:pt>
                <c:pt idx="6364" formatCode="General">
                  <c:v>-9.3383400000000005</c:v>
                </c:pt>
                <c:pt idx="6365" formatCode="General">
                  <c:v>-9.1124899999999993</c:v>
                </c:pt>
                <c:pt idx="6366" formatCode="General">
                  <c:v>-9.0045000000000002</c:v>
                </c:pt>
                <c:pt idx="6367" formatCode="General">
                  <c:v>-8.9805899999999994</c:v>
                </c:pt>
                <c:pt idx="6368" formatCode="General">
                  <c:v>-8.9337900000000001</c:v>
                </c:pt>
                <c:pt idx="6369" formatCode="General">
                  <c:v>-8.7929999999999993</c:v>
                </c:pt>
                <c:pt idx="6370" formatCode="General">
                  <c:v>-8.6628900000000009</c:v>
                </c:pt>
                <c:pt idx="6371" formatCode="General">
                  <c:v>-8.6006400000000003</c:v>
                </c:pt>
                <c:pt idx="6372" formatCode="General">
                  <c:v>-8.5591299999999997</c:v>
                </c:pt>
                <c:pt idx="6373" formatCode="General">
                  <c:v>-8.5109899999999996</c:v>
                </c:pt>
                <c:pt idx="6374" formatCode="General">
                  <c:v>-8.4489599999999996</c:v>
                </c:pt>
                <c:pt idx="6375" formatCode="General">
                  <c:v>-8.3710799999999992</c:v>
                </c:pt>
                <c:pt idx="6376" formatCode="General">
                  <c:v>-8.2801100000000005</c:v>
                </c:pt>
                <c:pt idx="6377" formatCode="General">
                  <c:v>-8.1839999999999993</c:v>
                </c:pt>
                <c:pt idx="6378" formatCode="General">
                  <c:v>-8.0755099999999995</c:v>
                </c:pt>
                <c:pt idx="6379" formatCode="General">
                  <c:v>-7.9302599999999996</c:v>
                </c:pt>
                <c:pt idx="6380" formatCode="General">
                  <c:v>-7.7475300000000002</c:v>
                </c:pt>
                <c:pt idx="6381" formatCode="General">
                  <c:v>-7.5417399999999999</c:v>
                </c:pt>
                <c:pt idx="6382" formatCode="General">
                  <c:v>-7.3383799999999999</c:v>
                </c:pt>
                <c:pt idx="6383" formatCode="General">
                  <c:v>-7.1222099999999999</c:v>
                </c:pt>
                <c:pt idx="6384" formatCode="General">
                  <c:v>-6.78329</c:v>
                </c:pt>
                <c:pt idx="6385" formatCode="General">
                  <c:v>-6.3030299999999997</c:v>
                </c:pt>
                <c:pt idx="6386" formatCode="General">
                  <c:v>-5.7758000000000003</c:v>
                </c:pt>
                <c:pt idx="6387" formatCode="General">
                  <c:v>-5.2397600000000004</c:v>
                </c:pt>
                <c:pt idx="6388" formatCode="General">
                  <c:v>-4.6927399999999997</c:v>
                </c:pt>
                <c:pt idx="6389" formatCode="General">
                  <c:v>-4.1107199999999997</c:v>
                </c:pt>
                <c:pt idx="6390" formatCode="General">
                  <c:v>-3.4821399999999998</c:v>
                </c:pt>
                <c:pt idx="6391" formatCode="General">
                  <c:v>-2.8368099999999998</c:v>
                </c:pt>
                <c:pt idx="6392" formatCode="General">
                  <c:v>-2.2008700000000001</c:v>
                </c:pt>
                <c:pt idx="6393" formatCode="General">
                  <c:v>-1.5880300000000001</c:v>
                </c:pt>
                <c:pt idx="6394" formatCode="General">
                  <c:v>-1.0199100000000001</c:v>
                </c:pt>
                <c:pt idx="6395" formatCode="General">
                  <c:v>-0.51389600000000002</c:v>
                </c:pt>
                <c:pt idx="6396" formatCode="General">
                  <c:v>-5.85327E-2</c:v>
                </c:pt>
                <c:pt idx="6397" formatCode="General">
                  <c:v>0.39919900000000003</c:v>
                </c:pt>
                <c:pt idx="6398" formatCode="General">
                  <c:v>0.956515</c:v>
                </c:pt>
                <c:pt idx="6399" formatCode="General">
                  <c:v>1.6752199999999999</c:v>
                </c:pt>
                <c:pt idx="6400" formatCode="General">
                  <c:v>2.5625399999999998</c:v>
                </c:pt>
                <c:pt idx="6401" formatCode="General">
                  <c:v>3.5158999999999998</c:v>
                </c:pt>
                <c:pt idx="6402" formatCode="General">
                  <c:v>4.4207299999999998</c:v>
                </c:pt>
                <c:pt idx="6403" formatCode="General">
                  <c:v>5.2816999999999998</c:v>
                </c:pt>
                <c:pt idx="6404" formatCode="General">
                  <c:v>6.1112399999999996</c:v>
                </c:pt>
                <c:pt idx="6405" formatCode="General">
                  <c:v>6.9077099999999998</c:v>
                </c:pt>
                <c:pt idx="6406" formatCode="General">
                  <c:v>7.6654799999999996</c:v>
                </c:pt>
                <c:pt idx="6407" formatCode="General">
                  <c:v>8.3759999999999994</c:v>
                </c:pt>
                <c:pt idx="6408" formatCode="General">
                  <c:v>9.0323899999999995</c:v>
                </c:pt>
                <c:pt idx="6409" formatCode="General">
                  <c:v>9.6250400000000003</c:v>
                </c:pt>
                <c:pt idx="6410" formatCode="General">
                  <c:v>10.131600000000001</c:v>
                </c:pt>
                <c:pt idx="6411" formatCode="General">
                  <c:v>10.525700000000001</c:v>
                </c:pt>
                <c:pt idx="6412" formatCode="General">
                  <c:v>10.787599999999999</c:v>
                </c:pt>
                <c:pt idx="6413" formatCode="General">
                  <c:v>10.9238</c:v>
                </c:pt>
                <c:pt idx="6414" formatCode="General">
                  <c:v>10.9582</c:v>
                </c:pt>
                <c:pt idx="6415" formatCode="General">
                  <c:v>10.876200000000001</c:v>
                </c:pt>
                <c:pt idx="6416" formatCode="General">
                  <c:v>10.7019</c:v>
                </c:pt>
                <c:pt idx="6417" formatCode="General">
                  <c:v>10.6084</c:v>
                </c:pt>
                <c:pt idx="6418" formatCode="General">
                  <c:v>10.672800000000001</c:v>
                </c:pt>
                <c:pt idx="6419" formatCode="General">
                  <c:v>10.7957</c:v>
                </c:pt>
                <c:pt idx="6420" formatCode="General">
                  <c:v>10.9376</c:v>
                </c:pt>
                <c:pt idx="6421" formatCode="General">
                  <c:v>11.111499999999999</c:v>
                </c:pt>
                <c:pt idx="6422" formatCode="General">
                  <c:v>11.3047</c:v>
                </c:pt>
                <c:pt idx="6423" formatCode="General">
                  <c:v>11.5036</c:v>
                </c:pt>
                <c:pt idx="6424" formatCode="General">
                  <c:v>11.715</c:v>
                </c:pt>
                <c:pt idx="6425" formatCode="General">
                  <c:v>11.9377</c:v>
                </c:pt>
                <c:pt idx="6426" formatCode="General">
                  <c:v>12.1601</c:v>
                </c:pt>
                <c:pt idx="6427" formatCode="General">
                  <c:v>12.369199999999999</c:v>
                </c:pt>
                <c:pt idx="6428" formatCode="General">
                  <c:v>12.5557</c:v>
                </c:pt>
                <c:pt idx="6429" formatCode="General">
                  <c:v>12.725</c:v>
                </c:pt>
                <c:pt idx="6430" formatCode="General">
                  <c:v>12.889900000000001</c:v>
                </c:pt>
                <c:pt idx="6431" formatCode="General">
                  <c:v>13.065799999999999</c:v>
                </c:pt>
                <c:pt idx="6432" formatCode="General">
                  <c:v>13.260300000000001</c:v>
                </c:pt>
                <c:pt idx="6433" formatCode="General">
                  <c:v>13.469200000000001</c:v>
                </c:pt>
                <c:pt idx="6434" formatCode="General">
                  <c:v>13.6669</c:v>
                </c:pt>
                <c:pt idx="6435" formatCode="General">
                  <c:v>13.8294</c:v>
                </c:pt>
                <c:pt idx="6436" formatCode="General">
                  <c:v>13.991400000000001</c:v>
                </c:pt>
                <c:pt idx="6437" formatCode="General">
                  <c:v>14.215</c:v>
                </c:pt>
                <c:pt idx="6438" formatCode="General">
                  <c:v>14.5701</c:v>
                </c:pt>
                <c:pt idx="6439" formatCode="General">
                  <c:v>15.029199999999999</c:v>
                </c:pt>
                <c:pt idx="6440" formatCode="General">
                  <c:v>15.4756</c:v>
                </c:pt>
                <c:pt idx="6441" formatCode="General">
                  <c:v>15.8696</c:v>
                </c:pt>
                <c:pt idx="6442" formatCode="General">
                  <c:v>16.213899999999999</c:v>
                </c:pt>
                <c:pt idx="6443" formatCode="General">
                  <c:v>16.503499999999999</c:v>
                </c:pt>
                <c:pt idx="6444" formatCode="General">
                  <c:v>16.736799999999999</c:v>
                </c:pt>
                <c:pt idx="6445" formatCode="General">
                  <c:v>16.919499999999999</c:v>
                </c:pt>
                <c:pt idx="6446" formatCode="General">
                  <c:v>17.040500000000002</c:v>
                </c:pt>
                <c:pt idx="6447" formatCode="General">
                  <c:v>17.077300000000001</c:v>
                </c:pt>
                <c:pt idx="6448" formatCode="General">
                  <c:v>17.025200000000002</c:v>
                </c:pt>
                <c:pt idx="6449" formatCode="General">
                  <c:v>16.886900000000001</c:v>
                </c:pt>
                <c:pt idx="6450" formatCode="General">
                  <c:v>16.656600000000001</c:v>
                </c:pt>
                <c:pt idx="6451" formatCode="General">
                  <c:v>16.352499999999999</c:v>
                </c:pt>
                <c:pt idx="6452" formatCode="General">
                  <c:v>16.028099999999998</c:v>
                </c:pt>
                <c:pt idx="6453" formatCode="General">
                  <c:v>15.7128</c:v>
                </c:pt>
                <c:pt idx="6454" formatCode="General">
                  <c:v>15.407999999999999</c:v>
                </c:pt>
                <c:pt idx="6455" formatCode="General">
                  <c:v>15.0931</c:v>
                </c:pt>
                <c:pt idx="6456" formatCode="General">
                  <c:v>14.752599999999999</c:v>
                </c:pt>
                <c:pt idx="6457" formatCode="General">
                  <c:v>14.4186</c:v>
                </c:pt>
                <c:pt idx="6458" formatCode="General">
                  <c:v>14.171799999999999</c:v>
                </c:pt>
                <c:pt idx="6459" formatCode="General">
                  <c:v>14.1302</c:v>
                </c:pt>
                <c:pt idx="6460" formatCode="General">
                  <c:v>14.255100000000001</c:v>
                </c:pt>
                <c:pt idx="6461" formatCode="General">
                  <c:v>14.407500000000001</c:v>
                </c:pt>
                <c:pt idx="6462" formatCode="General">
                  <c:v>14.5533</c:v>
                </c:pt>
                <c:pt idx="6463" formatCode="General">
                  <c:v>14.6958</c:v>
                </c:pt>
                <c:pt idx="6464" formatCode="General">
                  <c:v>14.8393</c:v>
                </c:pt>
                <c:pt idx="6465" formatCode="General">
                  <c:v>14.969200000000001</c:v>
                </c:pt>
                <c:pt idx="6466" formatCode="General">
                  <c:v>15.045999999999999</c:v>
                </c:pt>
                <c:pt idx="6467" formatCode="General">
                  <c:v>15.0451</c:v>
                </c:pt>
                <c:pt idx="6468" formatCode="General">
                  <c:v>14.9598</c:v>
                </c:pt>
                <c:pt idx="6469" formatCode="General">
                  <c:v>14.8231</c:v>
                </c:pt>
                <c:pt idx="6470" formatCode="General">
                  <c:v>14.672000000000001</c:v>
                </c:pt>
                <c:pt idx="6471" formatCode="General">
                  <c:v>14.5108</c:v>
                </c:pt>
                <c:pt idx="6472" formatCode="General">
                  <c:v>14.343</c:v>
                </c:pt>
                <c:pt idx="6473" formatCode="General">
                  <c:v>14.170299999999999</c:v>
                </c:pt>
                <c:pt idx="6474" formatCode="General">
                  <c:v>13.9933</c:v>
                </c:pt>
                <c:pt idx="6475" formatCode="General">
                  <c:v>13.8123</c:v>
                </c:pt>
                <c:pt idx="6476" formatCode="General">
                  <c:v>13.6302</c:v>
                </c:pt>
                <c:pt idx="6477" formatCode="General">
                  <c:v>13.4331</c:v>
                </c:pt>
                <c:pt idx="6478" formatCode="General">
                  <c:v>13.169499999999999</c:v>
                </c:pt>
                <c:pt idx="6479" formatCode="General">
                  <c:v>12.870799999999999</c:v>
                </c:pt>
                <c:pt idx="6480" formatCode="General">
                  <c:v>12.654199999999999</c:v>
                </c:pt>
                <c:pt idx="6481" formatCode="General">
                  <c:v>12.5435</c:v>
                </c:pt>
                <c:pt idx="6482" formatCode="General">
                  <c:v>12.499599999999999</c:v>
                </c:pt>
                <c:pt idx="6483" formatCode="General">
                  <c:v>12.440200000000001</c:v>
                </c:pt>
                <c:pt idx="6484" formatCode="General">
                  <c:v>12.2959</c:v>
                </c:pt>
                <c:pt idx="6485" formatCode="General">
                  <c:v>12.071400000000001</c:v>
                </c:pt>
                <c:pt idx="6486" formatCode="General">
                  <c:v>11.773999999999999</c:v>
                </c:pt>
                <c:pt idx="6487" formatCode="General">
                  <c:v>11.408099999999999</c:v>
                </c:pt>
                <c:pt idx="6488" formatCode="General">
                  <c:v>10.9718</c:v>
                </c:pt>
                <c:pt idx="6489" formatCode="General">
                  <c:v>10.4605</c:v>
                </c:pt>
                <c:pt idx="6490" formatCode="General">
                  <c:v>9.8693500000000007</c:v>
                </c:pt>
                <c:pt idx="6491" formatCode="General">
                  <c:v>9.2010199999999998</c:v>
                </c:pt>
                <c:pt idx="6492" formatCode="General">
                  <c:v>8.4724699999999995</c:v>
                </c:pt>
                <c:pt idx="6493" formatCode="General">
                  <c:v>7.6984000000000004</c:v>
                </c:pt>
                <c:pt idx="6494" formatCode="General">
                  <c:v>6.8877300000000004</c:v>
                </c:pt>
                <c:pt idx="6495" formatCode="General">
                  <c:v>6.0465499999999999</c:v>
                </c:pt>
                <c:pt idx="6496" formatCode="General">
                  <c:v>5.1798799999999998</c:v>
                </c:pt>
                <c:pt idx="6497" formatCode="General">
                  <c:v>4.29312</c:v>
                </c:pt>
                <c:pt idx="6498" formatCode="General">
                  <c:v>3.4392299999999998</c:v>
                </c:pt>
                <c:pt idx="6499" formatCode="General">
                  <c:v>2.7362199999999999</c:v>
                </c:pt>
                <c:pt idx="6500" formatCode="General">
                  <c:v>2.17388</c:v>
                </c:pt>
                <c:pt idx="6501" formatCode="General">
                  <c:v>1.6385400000000001</c:v>
                </c:pt>
                <c:pt idx="6502" formatCode="General">
                  <c:v>1.06965</c:v>
                </c:pt>
                <c:pt idx="6503" formatCode="General">
                  <c:v>0.44043900000000002</c:v>
                </c:pt>
                <c:pt idx="6504" formatCode="General">
                  <c:v>-0.245499</c:v>
                </c:pt>
                <c:pt idx="6505" formatCode="General">
                  <c:v>-0.98803300000000005</c:v>
                </c:pt>
                <c:pt idx="6506" formatCode="General">
                  <c:v>-1.79938</c:v>
                </c:pt>
                <c:pt idx="6507" formatCode="General">
                  <c:v>-2.6796899999999999</c:v>
                </c:pt>
                <c:pt idx="6508" formatCode="General">
                  <c:v>-3.61964</c:v>
                </c:pt>
                <c:pt idx="6509" formatCode="General">
                  <c:v>-4.6057399999999999</c:v>
                </c:pt>
                <c:pt idx="6510" formatCode="General">
                  <c:v>-5.6277499999999998</c:v>
                </c:pt>
                <c:pt idx="6511" formatCode="General">
                  <c:v>-6.6913099999999996</c:v>
                </c:pt>
                <c:pt idx="6512" formatCode="General">
                  <c:v>-7.7968599999999997</c:v>
                </c:pt>
                <c:pt idx="6513" formatCode="General">
                  <c:v>-8.9340299999999999</c:v>
                </c:pt>
                <c:pt idx="6514" formatCode="General">
                  <c:v>-10.103</c:v>
                </c:pt>
                <c:pt idx="6515" formatCode="General">
                  <c:v>-11.308</c:v>
                </c:pt>
                <c:pt idx="6516" formatCode="General">
                  <c:v>-12.5017</c:v>
                </c:pt>
                <c:pt idx="6517" formatCode="General">
                  <c:v>-13.6075</c:v>
                </c:pt>
                <c:pt idx="6518" formatCode="General">
                  <c:v>-14.523400000000001</c:v>
                </c:pt>
                <c:pt idx="6519" formatCode="General">
                  <c:v>-15.241</c:v>
                </c:pt>
                <c:pt idx="6520" formatCode="General">
                  <c:v>-15.881</c:v>
                </c:pt>
                <c:pt idx="6521" formatCode="General">
                  <c:v>-16.5093</c:v>
                </c:pt>
                <c:pt idx="6522" formatCode="General">
                  <c:v>-17.138300000000001</c:v>
                </c:pt>
                <c:pt idx="6523" formatCode="General">
                  <c:v>-17.764900000000001</c:v>
                </c:pt>
                <c:pt idx="6524" formatCode="General">
                  <c:v>-18.382400000000001</c:v>
                </c:pt>
                <c:pt idx="6525" formatCode="General">
                  <c:v>-18.990500000000001</c:v>
                </c:pt>
                <c:pt idx="6526" formatCode="General">
                  <c:v>-19.581399999999999</c:v>
                </c:pt>
                <c:pt idx="6527" formatCode="General">
                  <c:v>-20.143899999999999</c:v>
                </c:pt>
                <c:pt idx="6528" formatCode="General">
                  <c:v>-20.679400000000001</c:v>
                </c:pt>
                <c:pt idx="6529" formatCode="General">
                  <c:v>-21.195499999999999</c:v>
                </c:pt>
                <c:pt idx="6530" formatCode="General">
                  <c:v>-21.6846</c:v>
                </c:pt>
                <c:pt idx="6531" formatCode="General">
                  <c:v>-22.142800000000001</c:v>
                </c:pt>
                <c:pt idx="6532" formatCode="General">
                  <c:v>-22.5837</c:v>
                </c:pt>
                <c:pt idx="6533" formatCode="General">
                  <c:v>-22.990500000000001</c:v>
                </c:pt>
                <c:pt idx="6534" formatCode="General">
                  <c:v>-23.321899999999999</c:v>
                </c:pt>
                <c:pt idx="6535" formatCode="General">
                  <c:v>-23.527699999999999</c:v>
                </c:pt>
                <c:pt idx="6536" formatCode="General">
                  <c:v>-23.582599999999999</c:v>
                </c:pt>
                <c:pt idx="6537" formatCode="General">
                  <c:v>-23.588000000000001</c:v>
                </c:pt>
                <c:pt idx="6538" formatCode="General">
                  <c:v>-23.647200000000002</c:v>
                </c:pt>
                <c:pt idx="6539" formatCode="General">
                  <c:v>-23.782299999999999</c:v>
                </c:pt>
                <c:pt idx="6540" formatCode="General">
                  <c:v>-24.0108</c:v>
                </c:pt>
                <c:pt idx="6541" formatCode="General">
                  <c:v>-24.343800000000002</c:v>
                </c:pt>
                <c:pt idx="6542" formatCode="General">
                  <c:v>-24.7881</c:v>
                </c:pt>
                <c:pt idx="6543" formatCode="General">
                  <c:v>-25.346499999999999</c:v>
                </c:pt>
                <c:pt idx="6544" formatCode="General">
                  <c:v>-26.014900000000001</c:v>
                </c:pt>
                <c:pt idx="6545" formatCode="General">
                  <c:v>-26.783200000000001</c:v>
                </c:pt>
                <c:pt idx="6546" formatCode="General">
                  <c:v>-27.637899999999998</c:v>
                </c:pt>
                <c:pt idx="6547" formatCode="General">
                  <c:v>-28.566400000000002</c:v>
                </c:pt>
                <c:pt idx="6548" formatCode="General">
                  <c:v>-29.56</c:v>
                </c:pt>
                <c:pt idx="6549" formatCode="General">
                  <c:v>-30.5806</c:v>
                </c:pt>
                <c:pt idx="6550" formatCode="General">
                  <c:v>-31.588200000000001</c:v>
                </c:pt>
                <c:pt idx="6551" formatCode="General">
                  <c:v>-32.577199999999998</c:v>
                </c:pt>
                <c:pt idx="6552" formatCode="General">
                  <c:v>-33.517200000000003</c:v>
                </c:pt>
                <c:pt idx="6553" formatCode="General">
                  <c:v>-34.340200000000003</c:v>
                </c:pt>
                <c:pt idx="6554" formatCode="General">
                  <c:v>-34.941699999999997</c:v>
                </c:pt>
                <c:pt idx="6555" formatCode="General">
                  <c:v>-35.2226</c:v>
                </c:pt>
                <c:pt idx="6556" formatCode="General">
                  <c:v>-35.284100000000002</c:v>
                </c:pt>
                <c:pt idx="6557" formatCode="General">
                  <c:v>-35.264899999999997</c:v>
                </c:pt>
                <c:pt idx="6558" formatCode="General">
                  <c:v>-35.172600000000003</c:v>
                </c:pt>
                <c:pt idx="6559" formatCode="General">
                  <c:v>-35.014699999999998</c:v>
                </c:pt>
                <c:pt idx="6560" formatCode="General">
                  <c:v>-34.805799999999998</c:v>
                </c:pt>
                <c:pt idx="6561" formatCode="General">
                  <c:v>-34.5717</c:v>
                </c:pt>
                <c:pt idx="6562" formatCode="General">
                  <c:v>-34.341200000000001</c:v>
                </c:pt>
                <c:pt idx="6563" formatCode="General">
                  <c:v>-34.125500000000002</c:v>
                </c:pt>
                <c:pt idx="6564" formatCode="General">
                  <c:v>-33.9328</c:v>
                </c:pt>
                <c:pt idx="6565" formatCode="General">
                  <c:v>-33.7821</c:v>
                </c:pt>
                <c:pt idx="6566" formatCode="General">
                  <c:v>-33.677500000000002</c:v>
                </c:pt>
                <c:pt idx="6567" formatCode="General">
                  <c:v>-33.606299999999997</c:v>
                </c:pt>
                <c:pt idx="6568" formatCode="General">
                  <c:v>-33.593600000000002</c:v>
                </c:pt>
                <c:pt idx="6569" formatCode="General">
                  <c:v>-33.678800000000003</c:v>
                </c:pt>
                <c:pt idx="6570" formatCode="General">
                  <c:v>-33.832799999999999</c:v>
                </c:pt>
                <c:pt idx="6571" formatCode="General">
                  <c:v>-33.986899999999999</c:v>
                </c:pt>
                <c:pt idx="6572" formatCode="General">
                  <c:v>-34.040900000000001</c:v>
                </c:pt>
                <c:pt idx="6573" formatCode="General">
                  <c:v>-33.983400000000003</c:v>
                </c:pt>
                <c:pt idx="6574" formatCode="General">
                  <c:v>-33.918700000000001</c:v>
                </c:pt>
                <c:pt idx="6575" formatCode="General">
                  <c:v>-33.883699999999997</c:v>
                </c:pt>
                <c:pt idx="6576" formatCode="General">
                  <c:v>-33.867600000000003</c:v>
                </c:pt>
                <c:pt idx="6577" formatCode="General">
                  <c:v>-33.878</c:v>
                </c:pt>
                <c:pt idx="6578" formatCode="General">
                  <c:v>-33.930399999999999</c:v>
                </c:pt>
                <c:pt idx="6579" formatCode="General">
                  <c:v>-34.044499999999999</c:v>
                </c:pt>
                <c:pt idx="6580" formatCode="General">
                  <c:v>-34.209600000000002</c:v>
                </c:pt>
                <c:pt idx="6581" formatCode="General">
                  <c:v>-34.386600000000001</c:v>
                </c:pt>
                <c:pt idx="6582" formatCode="General">
                  <c:v>-34.581800000000001</c:v>
                </c:pt>
                <c:pt idx="6583" formatCode="General">
                  <c:v>-34.8217</c:v>
                </c:pt>
                <c:pt idx="6584" formatCode="General">
                  <c:v>-35.115099999999998</c:v>
                </c:pt>
                <c:pt idx="6585" formatCode="General">
                  <c:v>-35.453400000000002</c:v>
                </c:pt>
                <c:pt idx="6586" formatCode="General">
                  <c:v>-35.801600000000001</c:v>
                </c:pt>
                <c:pt idx="6587" formatCode="General">
                  <c:v>-36.139699999999998</c:v>
                </c:pt>
                <c:pt idx="6588" formatCode="General">
                  <c:v>-36.4694</c:v>
                </c:pt>
                <c:pt idx="6589" formatCode="General">
                  <c:v>-36.7224</c:v>
                </c:pt>
                <c:pt idx="6590" formatCode="General">
                  <c:v>-36.805900000000001</c:v>
                </c:pt>
                <c:pt idx="6591" formatCode="General">
                  <c:v>-36.637799999999999</c:v>
                </c:pt>
                <c:pt idx="6592" formatCode="General">
                  <c:v>-36.216999999999999</c:v>
                </c:pt>
                <c:pt idx="6593" formatCode="General">
                  <c:v>-35.687600000000003</c:v>
                </c:pt>
                <c:pt idx="6594" formatCode="General">
                  <c:v>-35.128399999999999</c:v>
                </c:pt>
                <c:pt idx="6595" formatCode="General">
                  <c:v>-34.529600000000002</c:v>
                </c:pt>
                <c:pt idx="6596" formatCode="General">
                  <c:v>-33.898299999999999</c:v>
                </c:pt>
                <c:pt idx="6597" formatCode="General">
                  <c:v>-33.252099999999999</c:v>
                </c:pt>
                <c:pt idx="6598" formatCode="General">
                  <c:v>-32.619900000000001</c:v>
                </c:pt>
                <c:pt idx="6599" formatCode="General">
                  <c:v>-32.016599999999997</c:v>
                </c:pt>
                <c:pt idx="6600" formatCode="General">
                  <c:v>-31.4299</c:v>
                </c:pt>
                <c:pt idx="6601" formatCode="General">
                  <c:v>-30.8628</c:v>
                </c:pt>
                <c:pt idx="6602" formatCode="General">
                  <c:v>-30.331199999999999</c:v>
                </c:pt>
                <c:pt idx="6603" formatCode="General">
                  <c:v>-29.8337</c:v>
                </c:pt>
                <c:pt idx="6604" formatCode="General">
                  <c:v>-29.365200000000002</c:v>
                </c:pt>
                <c:pt idx="6605" formatCode="General">
                  <c:v>-28.934699999999999</c:v>
                </c:pt>
                <c:pt idx="6606" formatCode="General">
                  <c:v>-28.495999999999999</c:v>
                </c:pt>
                <c:pt idx="6607" formatCode="General">
                  <c:v>-27.9389</c:v>
                </c:pt>
                <c:pt idx="6608" formatCode="General">
                  <c:v>-27.185700000000001</c:v>
                </c:pt>
                <c:pt idx="6609" formatCode="General">
                  <c:v>-26.208600000000001</c:v>
                </c:pt>
                <c:pt idx="6610" formatCode="General">
                  <c:v>-25.152100000000001</c:v>
                </c:pt>
                <c:pt idx="6611" formatCode="General">
                  <c:v>-24.1722</c:v>
                </c:pt>
                <c:pt idx="6612" formatCode="General">
                  <c:v>-23.265799999999999</c:v>
                </c:pt>
                <c:pt idx="6613" formatCode="General">
                  <c:v>-22.437200000000001</c:v>
                </c:pt>
                <c:pt idx="6614" formatCode="General">
                  <c:v>-21.708300000000001</c:v>
                </c:pt>
                <c:pt idx="6615" formatCode="General">
                  <c:v>-21.084900000000001</c:v>
                </c:pt>
                <c:pt idx="6616" formatCode="General">
                  <c:v>-20.5624</c:v>
                </c:pt>
                <c:pt idx="6617" formatCode="General">
                  <c:v>-20.148099999999999</c:v>
                </c:pt>
                <c:pt idx="6618" formatCode="General">
                  <c:v>-19.851500000000001</c:v>
                </c:pt>
                <c:pt idx="6619" formatCode="General">
                  <c:v>-19.6782</c:v>
                </c:pt>
                <c:pt idx="6620" formatCode="General">
                  <c:v>-19.618600000000001</c:v>
                </c:pt>
                <c:pt idx="6621" formatCode="General">
                  <c:v>-19.646100000000001</c:v>
                </c:pt>
                <c:pt idx="6622" formatCode="General">
                  <c:v>-19.732700000000001</c:v>
                </c:pt>
                <c:pt idx="6623" formatCode="General">
                  <c:v>-19.855</c:v>
                </c:pt>
                <c:pt idx="6624" formatCode="General">
                  <c:v>-19.999099999999999</c:v>
                </c:pt>
                <c:pt idx="6625" formatCode="General">
                  <c:v>-20.159300000000002</c:v>
                </c:pt>
                <c:pt idx="6626" formatCode="General">
                  <c:v>-20.340599999999998</c:v>
                </c:pt>
                <c:pt idx="6627" formatCode="General">
                  <c:v>-20.491700000000002</c:v>
                </c:pt>
                <c:pt idx="6628" formatCode="General">
                  <c:v>-20.514600000000002</c:v>
                </c:pt>
                <c:pt idx="6629" formatCode="General">
                  <c:v>-20.3689</c:v>
                </c:pt>
                <c:pt idx="6630" formatCode="General">
                  <c:v>-20.0625</c:v>
                </c:pt>
                <c:pt idx="6631" formatCode="General">
                  <c:v>-19.6723</c:v>
                </c:pt>
                <c:pt idx="6632" formatCode="General">
                  <c:v>-19.2667</c:v>
                </c:pt>
                <c:pt idx="6633" formatCode="General">
                  <c:v>-18.836099999999998</c:v>
                </c:pt>
                <c:pt idx="6634" formatCode="General">
                  <c:v>-18.3932</c:v>
                </c:pt>
                <c:pt idx="6635" formatCode="General">
                  <c:v>-17.971</c:v>
                </c:pt>
                <c:pt idx="6636" formatCode="General">
                  <c:v>-17.589600000000001</c:v>
                </c:pt>
                <c:pt idx="6637" formatCode="General">
                  <c:v>-17.260200000000001</c:v>
                </c:pt>
                <c:pt idx="6638" formatCode="General">
                  <c:v>-16.9956</c:v>
                </c:pt>
                <c:pt idx="6639" formatCode="General">
                  <c:v>-16.798400000000001</c:v>
                </c:pt>
                <c:pt idx="6640" formatCode="General">
                  <c:v>-16.652999999999999</c:v>
                </c:pt>
                <c:pt idx="6641" formatCode="General">
                  <c:v>-16.534300000000002</c:v>
                </c:pt>
                <c:pt idx="6642" formatCode="General">
                  <c:v>-16.4177</c:v>
                </c:pt>
                <c:pt idx="6643" formatCode="General">
                  <c:v>-16.2913</c:v>
                </c:pt>
                <c:pt idx="6644" formatCode="General">
                  <c:v>-16.149000000000001</c:v>
                </c:pt>
                <c:pt idx="6645" formatCode="General">
                  <c:v>-15.9823</c:v>
                </c:pt>
                <c:pt idx="6646" formatCode="General">
                  <c:v>-15.7979</c:v>
                </c:pt>
                <c:pt idx="6647" formatCode="General">
                  <c:v>-15.6242</c:v>
                </c:pt>
                <c:pt idx="6648" formatCode="General">
                  <c:v>-15.3887</c:v>
                </c:pt>
                <c:pt idx="6649" formatCode="General">
                  <c:v>-14.9617</c:v>
                </c:pt>
                <c:pt idx="6650" formatCode="General">
                  <c:v>-14.371700000000001</c:v>
                </c:pt>
                <c:pt idx="6651" formatCode="General">
                  <c:v>-13.708</c:v>
                </c:pt>
                <c:pt idx="6652" formatCode="General">
                  <c:v>-13.0448</c:v>
                </c:pt>
                <c:pt idx="6653" formatCode="General">
                  <c:v>-12.4367</c:v>
                </c:pt>
                <c:pt idx="6654" formatCode="General">
                  <c:v>-11.8818</c:v>
                </c:pt>
                <c:pt idx="6655" formatCode="General">
                  <c:v>-11.378399999999999</c:v>
                </c:pt>
                <c:pt idx="6656" formatCode="General">
                  <c:v>-10.9282</c:v>
                </c:pt>
                <c:pt idx="6657" formatCode="General">
                  <c:v>-10.5236</c:v>
                </c:pt>
                <c:pt idx="6658" formatCode="General">
                  <c:v>-10.1569</c:v>
                </c:pt>
                <c:pt idx="6659" formatCode="General">
                  <c:v>-9.8334499999999991</c:v>
                </c:pt>
                <c:pt idx="6660" formatCode="General">
                  <c:v>-9.5605600000000006</c:v>
                </c:pt>
                <c:pt idx="6661" formatCode="General">
                  <c:v>-9.3443199999999997</c:v>
                </c:pt>
                <c:pt idx="6662" formatCode="General">
                  <c:v>-9.1795600000000004</c:v>
                </c:pt>
                <c:pt idx="6663" formatCode="General">
                  <c:v>-9.0539799999999993</c:v>
                </c:pt>
                <c:pt idx="6664" formatCode="General">
                  <c:v>-8.9488400000000006</c:v>
                </c:pt>
                <c:pt idx="6665" formatCode="General">
                  <c:v>-8.8491900000000001</c:v>
                </c:pt>
                <c:pt idx="6666" formatCode="General">
                  <c:v>-8.7578899999999997</c:v>
                </c:pt>
                <c:pt idx="6667" formatCode="General">
                  <c:v>-8.6738700000000009</c:v>
                </c:pt>
                <c:pt idx="6668" formatCode="General">
                  <c:v>-8.5885899999999999</c:v>
                </c:pt>
                <c:pt idx="6669" formatCode="General">
                  <c:v>-8.4506999999999994</c:v>
                </c:pt>
                <c:pt idx="6670" formatCode="General">
                  <c:v>-8.2062399999999993</c:v>
                </c:pt>
                <c:pt idx="6671" formatCode="General">
                  <c:v>-7.9511500000000002</c:v>
                </c:pt>
                <c:pt idx="6672" formatCode="General">
                  <c:v>-7.7864899999999997</c:v>
                </c:pt>
                <c:pt idx="6673" formatCode="General">
                  <c:v>-7.7014899999999997</c:v>
                </c:pt>
                <c:pt idx="6674" formatCode="General">
                  <c:v>-7.6638999999999999</c:v>
                </c:pt>
                <c:pt idx="6675" formatCode="General">
                  <c:v>-7.63279</c:v>
                </c:pt>
                <c:pt idx="6676" formatCode="General">
                  <c:v>-7.5997899999999996</c:v>
                </c:pt>
                <c:pt idx="6677" formatCode="General">
                  <c:v>-7.5595800000000004</c:v>
                </c:pt>
                <c:pt idx="6678" formatCode="General">
                  <c:v>-7.36646</c:v>
                </c:pt>
                <c:pt idx="6679" formatCode="General">
                  <c:v>-6.92842</c:v>
                </c:pt>
                <c:pt idx="6680" formatCode="General">
                  <c:v>-6.3633899999999999</c:v>
                </c:pt>
                <c:pt idx="6681" formatCode="General">
                  <c:v>-5.7497199999999999</c:v>
                </c:pt>
                <c:pt idx="6682" formatCode="General">
                  <c:v>-5.0880700000000001</c:v>
                </c:pt>
                <c:pt idx="6683" formatCode="General">
                  <c:v>-4.3994</c:v>
                </c:pt>
                <c:pt idx="6684" formatCode="General">
                  <c:v>-3.7086700000000001</c:v>
                </c:pt>
                <c:pt idx="6685" formatCode="General">
                  <c:v>-3.0160499999999999</c:v>
                </c:pt>
                <c:pt idx="6686" formatCode="General">
                  <c:v>-2.2723100000000001</c:v>
                </c:pt>
                <c:pt idx="6687" formatCode="General">
                  <c:v>-1.36328</c:v>
                </c:pt>
                <c:pt idx="6688" formatCode="General">
                  <c:v>-0.285607</c:v>
                </c:pt>
                <c:pt idx="6689" formatCode="General">
                  <c:v>0.85538599999999998</c:v>
                </c:pt>
                <c:pt idx="6690" formatCode="General">
                  <c:v>1.9792700000000001</c:v>
                </c:pt>
                <c:pt idx="6691" formatCode="General">
                  <c:v>3.02827</c:v>
                </c:pt>
                <c:pt idx="6692" formatCode="General">
                  <c:v>3.9609000000000001</c:v>
                </c:pt>
                <c:pt idx="6693" formatCode="General">
                  <c:v>4.8052200000000003</c:v>
                </c:pt>
                <c:pt idx="6694" formatCode="General">
                  <c:v>5.6875</c:v>
                </c:pt>
                <c:pt idx="6695" formatCode="General">
                  <c:v>6.6357600000000003</c:v>
                </c:pt>
                <c:pt idx="6696" formatCode="General">
                  <c:v>7.58413</c:v>
                </c:pt>
                <c:pt idx="6697" formatCode="General">
                  <c:v>8.4075199999999999</c:v>
                </c:pt>
                <c:pt idx="6698" formatCode="General">
                  <c:v>8.9985499999999998</c:v>
                </c:pt>
                <c:pt idx="6699" formatCode="General">
                  <c:v>9.3773900000000001</c:v>
                </c:pt>
                <c:pt idx="6700" formatCode="General">
                  <c:v>9.57803</c:v>
                </c:pt>
                <c:pt idx="6701" formatCode="General">
                  <c:v>9.6237100000000009</c:v>
                </c:pt>
                <c:pt idx="6702" formatCode="General">
                  <c:v>9.6084700000000005</c:v>
                </c:pt>
                <c:pt idx="6703" formatCode="General">
                  <c:v>9.6519200000000005</c:v>
                </c:pt>
                <c:pt idx="6704" formatCode="General">
                  <c:v>9.7889800000000005</c:v>
                </c:pt>
                <c:pt idx="6705" formatCode="General">
                  <c:v>10.007</c:v>
                </c:pt>
                <c:pt idx="6706" formatCode="General">
                  <c:v>10.254899999999999</c:v>
                </c:pt>
                <c:pt idx="6707" formatCode="General">
                  <c:v>10.491099999999999</c:v>
                </c:pt>
                <c:pt idx="6708" formatCode="General">
                  <c:v>10.716200000000001</c:v>
                </c:pt>
                <c:pt idx="6709" formatCode="General">
                  <c:v>11.006600000000001</c:v>
                </c:pt>
                <c:pt idx="6710" formatCode="General">
                  <c:v>11.464499999999999</c:v>
                </c:pt>
                <c:pt idx="6711" formatCode="General">
                  <c:v>12.114599999999999</c:v>
                </c:pt>
                <c:pt idx="6712" formatCode="General">
                  <c:v>12.9316</c:v>
                </c:pt>
                <c:pt idx="6713" formatCode="General">
                  <c:v>13.831799999999999</c:v>
                </c:pt>
                <c:pt idx="6714" formatCode="General">
                  <c:v>14.7524</c:v>
                </c:pt>
                <c:pt idx="6715" formatCode="General">
                  <c:v>15.6897</c:v>
                </c:pt>
                <c:pt idx="6716" formatCode="General">
                  <c:v>16.672699999999999</c:v>
                </c:pt>
                <c:pt idx="6717" formatCode="General">
                  <c:v>17.741099999999999</c:v>
                </c:pt>
                <c:pt idx="6718" formatCode="General">
                  <c:v>18.941600000000001</c:v>
                </c:pt>
                <c:pt idx="6719" formatCode="General">
                  <c:v>20.277899999999999</c:v>
                </c:pt>
                <c:pt idx="6720" formatCode="General">
                  <c:v>21.643799999999999</c:v>
                </c:pt>
                <c:pt idx="6721" formatCode="General">
                  <c:v>22.968399999999999</c:v>
                </c:pt>
                <c:pt idx="6722" formatCode="General">
                  <c:v>24.253499999999999</c:v>
                </c:pt>
                <c:pt idx="6723" formatCode="General">
                  <c:v>25.4636</c:v>
                </c:pt>
                <c:pt idx="6724" formatCode="General">
                  <c:v>26.560400000000001</c:v>
                </c:pt>
                <c:pt idx="6725" formatCode="General">
                  <c:v>27.6205</c:v>
                </c:pt>
                <c:pt idx="6726" formatCode="General">
                  <c:v>28.752800000000001</c:v>
                </c:pt>
                <c:pt idx="6727" formatCode="General">
                  <c:v>30.040700000000001</c:v>
                </c:pt>
                <c:pt idx="6728" formatCode="General">
                  <c:v>31.4664</c:v>
                </c:pt>
                <c:pt idx="6729" formatCode="General">
                  <c:v>32.9099</c:v>
                </c:pt>
                <c:pt idx="6730" formatCode="General">
                  <c:v>34.326799999999999</c:v>
                </c:pt>
                <c:pt idx="6731" formatCode="General">
                  <c:v>35.711399999999998</c:v>
                </c:pt>
                <c:pt idx="6732" formatCode="General">
                  <c:v>37.005899999999997</c:v>
                </c:pt>
                <c:pt idx="6733" formatCode="General">
                  <c:v>38.191800000000001</c:v>
                </c:pt>
                <c:pt idx="6734" formatCode="General">
                  <c:v>39.347799999999999</c:v>
                </c:pt>
                <c:pt idx="6735" formatCode="General">
                  <c:v>40.565800000000003</c:v>
                </c:pt>
                <c:pt idx="6736" formatCode="General">
                  <c:v>41.913499999999999</c:v>
                </c:pt>
                <c:pt idx="6737" formatCode="General">
                  <c:v>43.291600000000003</c:v>
                </c:pt>
                <c:pt idx="6738" formatCode="General">
                  <c:v>44.5608</c:v>
                </c:pt>
                <c:pt idx="6739" formatCode="General">
                  <c:v>45.7179</c:v>
                </c:pt>
                <c:pt idx="6740" formatCode="General">
                  <c:v>46.789299999999997</c:v>
                </c:pt>
                <c:pt idx="6741" formatCode="General">
                  <c:v>47.813099999999999</c:v>
                </c:pt>
                <c:pt idx="6742" formatCode="General">
                  <c:v>48.852699999999999</c:v>
                </c:pt>
                <c:pt idx="6743" formatCode="General">
                  <c:v>49.969299999999997</c:v>
                </c:pt>
                <c:pt idx="6744" formatCode="General">
                  <c:v>51.070599999999999</c:v>
                </c:pt>
                <c:pt idx="6745" formatCode="General">
                  <c:v>52.039299999999997</c:v>
                </c:pt>
                <c:pt idx="6746" formatCode="General">
                  <c:v>52.892800000000001</c:v>
                </c:pt>
                <c:pt idx="6747" formatCode="General">
                  <c:v>53.645099999999999</c:v>
                </c:pt>
                <c:pt idx="6748" formatCode="General">
                  <c:v>54.280200000000001</c:v>
                </c:pt>
                <c:pt idx="6749" formatCode="General">
                  <c:v>54.833300000000001</c:v>
                </c:pt>
                <c:pt idx="6750" formatCode="General">
                  <c:v>55.367800000000003</c:v>
                </c:pt>
                <c:pt idx="6751" formatCode="General">
                  <c:v>55.971200000000003</c:v>
                </c:pt>
                <c:pt idx="6752" formatCode="General">
                  <c:v>56.679600000000001</c:v>
                </c:pt>
                <c:pt idx="6753" formatCode="General">
                  <c:v>57.345700000000001</c:v>
                </c:pt>
                <c:pt idx="6754" formatCode="General">
                  <c:v>57.8904</c:v>
                </c:pt>
                <c:pt idx="6755" formatCode="General">
                  <c:v>58.391300000000001</c:v>
                </c:pt>
                <c:pt idx="6756" formatCode="General">
                  <c:v>58.949199999999998</c:v>
                </c:pt>
                <c:pt idx="6757" formatCode="General">
                  <c:v>59.646999999999998</c:v>
                </c:pt>
                <c:pt idx="6758" formatCode="General">
                  <c:v>60.435099999999998</c:v>
                </c:pt>
                <c:pt idx="6759" formatCode="General">
                  <c:v>61.258000000000003</c:v>
                </c:pt>
                <c:pt idx="6760" formatCode="General">
                  <c:v>62.177700000000002</c:v>
                </c:pt>
                <c:pt idx="6761" formatCode="General">
                  <c:v>63.200699999999998</c:v>
                </c:pt>
                <c:pt idx="6762" formatCode="General">
                  <c:v>64.250100000000003</c:v>
                </c:pt>
                <c:pt idx="6763" formatCode="General">
                  <c:v>65.386099999999999</c:v>
                </c:pt>
                <c:pt idx="6764" formatCode="General">
                  <c:v>66.725999999999999</c:v>
                </c:pt>
                <c:pt idx="6765" formatCode="General">
                  <c:v>68.205600000000004</c:v>
                </c:pt>
                <c:pt idx="6766" formatCode="General">
                  <c:v>69.760099999999994</c:v>
                </c:pt>
                <c:pt idx="6767" formatCode="General">
                  <c:v>71.459699999999998</c:v>
                </c:pt>
                <c:pt idx="6768" formatCode="General">
                  <c:v>73.296400000000006</c:v>
                </c:pt>
                <c:pt idx="6769" formatCode="General">
                  <c:v>75.161299999999997</c:v>
                </c:pt>
                <c:pt idx="6770" formatCode="General">
                  <c:v>77.060900000000004</c:v>
                </c:pt>
                <c:pt idx="6771" formatCode="General">
                  <c:v>79.041399999999996</c:v>
                </c:pt>
                <c:pt idx="6772" formatCode="General">
                  <c:v>80.920400000000001</c:v>
                </c:pt>
                <c:pt idx="6773" formatCode="General">
                  <c:v>82.541799999999995</c:v>
                </c:pt>
                <c:pt idx="6774" formatCode="General">
                  <c:v>83.973299999999995</c:v>
                </c:pt>
                <c:pt idx="6775" formatCode="General">
                  <c:v>85.280199999999994</c:v>
                </c:pt>
                <c:pt idx="6776" formatCode="General">
                  <c:v>86.487499999999997</c:v>
                </c:pt>
                <c:pt idx="6777" formatCode="General">
                  <c:v>87.575100000000006</c:v>
                </c:pt>
                <c:pt idx="6778" formatCode="General">
                  <c:v>88.519000000000005</c:v>
                </c:pt>
                <c:pt idx="6779" formatCode="General">
                  <c:v>89.398399999999995</c:v>
                </c:pt>
                <c:pt idx="6780" formatCode="General">
                  <c:v>90.267399999999995</c:v>
                </c:pt>
                <c:pt idx="6781" formatCode="General">
                  <c:v>91.070400000000006</c:v>
                </c:pt>
                <c:pt idx="6782" formatCode="General">
                  <c:v>91.814899999999994</c:v>
                </c:pt>
                <c:pt idx="6783" formatCode="General">
                  <c:v>92.572199999999995</c:v>
                </c:pt>
                <c:pt idx="6784" formatCode="General">
                  <c:v>93.314300000000003</c:v>
                </c:pt>
                <c:pt idx="6785" formatCode="General">
                  <c:v>93.988500000000002</c:v>
                </c:pt>
                <c:pt idx="6786" formatCode="General">
                  <c:v>94.643199999999993</c:v>
                </c:pt>
                <c:pt idx="6787" formatCode="General">
                  <c:v>95.308499999999995</c:v>
                </c:pt>
                <c:pt idx="6788" formatCode="General">
                  <c:v>95.946399999999997</c:v>
                </c:pt>
                <c:pt idx="6789" formatCode="General">
                  <c:v>96.582599999999999</c:v>
                </c:pt>
                <c:pt idx="6790" formatCode="General">
                  <c:v>97.291600000000003</c:v>
                </c:pt>
                <c:pt idx="6791" formatCode="General">
                  <c:v>97.947299999999998</c:v>
                </c:pt>
                <c:pt idx="6792" formatCode="General">
                  <c:v>98.406400000000005</c:v>
                </c:pt>
                <c:pt idx="6793" formatCode="General">
                  <c:v>98.772499999999994</c:v>
                </c:pt>
                <c:pt idx="6794" formatCode="General">
                  <c:v>99.1541</c:v>
                </c:pt>
                <c:pt idx="6795" formatCode="General">
                  <c:v>99.580100000000002</c:v>
                </c:pt>
                <c:pt idx="6796" formatCode="General">
                  <c:v>100.06699999999999</c:v>
                </c:pt>
                <c:pt idx="6797" formatCode="General">
                  <c:v>100.616</c:v>
                </c:pt>
                <c:pt idx="6798" formatCode="General">
                  <c:v>101.241</c:v>
                </c:pt>
                <c:pt idx="6799" formatCode="General">
                  <c:v>101.946</c:v>
                </c:pt>
                <c:pt idx="6800" formatCode="General">
                  <c:v>102.7</c:v>
                </c:pt>
                <c:pt idx="6801" formatCode="General">
                  <c:v>103.502</c:v>
                </c:pt>
                <c:pt idx="6802" formatCode="General">
                  <c:v>104.395</c:v>
                </c:pt>
                <c:pt idx="6803" formatCode="General">
                  <c:v>105.401</c:v>
                </c:pt>
                <c:pt idx="6804" formatCode="General">
                  <c:v>106.518</c:v>
                </c:pt>
                <c:pt idx="6805" formatCode="General">
                  <c:v>107.776</c:v>
                </c:pt>
                <c:pt idx="6806" formatCode="General">
                  <c:v>109.20099999999999</c:v>
                </c:pt>
                <c:pt idx="6807" formatCode="General">
                  <c:v>110.767</c:v>
                </c:pt>
                <c:pt idx="6808" formatCode="General">
                  <c:v>112.461</c:v>
                </c:pt>
                <c:pt idx="6809" formatCode="General">
                  <c:v>114.282</c:v>
                </c:pt>
                <c:pt idx="6810" formatCode="General">
                  <c:v>116.10899999999999</c:v>
                </c:pt>
                <c:pt idx="6811" formatCode="General">
                  <c:v>117.786</c:v>
                </c:pt>
                <c:pt idx="6812" formatCode="General">
                  <c:v>119.425</c:v>
                </c:pt>
                <c:pt idx="6813" formatCode="General">
                  <c:v>121.151</c:v>
                </c:pt>
                <c:pt idx="6814" formatCode="General">
                  <c:v>122.89700000000001</c:v>
                </c:pt>
                <c:pt idx="6815" formatCode="General">
                  <c:v>124.616</c:v>
                </c:pt>
                <c:pt idx="6816" formatCode="General">
                  <c:v>126.315</c:v>
                </c:pt>
                <c:pt idx="6817" formatCode="General">
                  <c:v>127.97199999999999</c:v>
                </c:pt>
                <c:pt idx="6818" formatCode="General">
                  <c:v>129.55600000000001</c:v>
                </c:pt>
                <c:pt idx="6819" formatCode="General">
                  <c:v>131.04400000000001</c:v>
                </c:pt>
                <c:pt idx="6820" formatCode="General">
                  <c:v>132.40600000000001</c:v>
                </c:pt>
                <c:pt idx="6821" formatCode="General">
                  <c:v>133.61099999999999</c:v>
                </c:pt>
                <c:pt idx="6822" formatCode="General">
                  <c:v>134.654</c:v>
                </c:pt>
                <c:pt idx="6823" formatCode="General">
                  <c:v>135.56700000000001</c:v>
                </c:pt>
                <c:pt idx="6824" formatCode="General">
                  <c:v>136.322</c:v>
                </c:pt>
                <c:pt idx="6825" formatCode="General">
                  <c:v>136.87899999999999</c:v>
                </c:pt>
                <c:pt idx="6826" formatCode="General">
                  <c:v>137.273</c:v>
                </c:pt>
                <c:pt idx="6827" formatCode="General">
                  <c:v>137.53800000000001</c:v>
                </c:pt>
                <c:pt idx="6828" formatCode="General">
                  <c:v>137.66300000000001</c:v>
                </c:pt>
                <c:pt idx="6829" formatCode="General">
                  <c:v>137.59</c:v>
                </c:pt>
                <c:pt idx="6830" formatCode="General">
                  <c:v>137.24299999999999</c:v>
                </c:pt>
                <c:pt idx="6831" formatCode="General">
                  <c:v>136.61000000000001</c:v>
                </c:pt>
                <c:pt idx="6832" formatCode="General">
                  <c:v>135.721</c:v>
                </c:pt>
                <c:pt idx="6833" formatCode="General">
                  <c:v>134.59899999999999</c:v>
                </c:pt>
                <c:pt idx="6834" formatCode="General">
                  <c:v>133.274</c:v>
                </c:pt>
                <c:pt idx="6835" formatCode="General">
                  <c:v>131.773</c:v>
                </c:pt>
                <c:pt idx="6836" formatCode="General">
                  <c:v>130.107</c:v>
                </c:pt>
                <c:pt idx="6837" formatCode="General">
                  <c:v>128.27500000000001</c:v>
                </c:pt>
                <c:pt idx="6838" formatCode="General">
                  <c:v>126.398</c:v>
                </c:pt>
                <c:pt idx="6839" formatCode="General">
                  <c:v>124.60599999999999</c:v>
                </c:pt>
                <c:pt idx="6840" formatCode="General">
                  <c:v>122.869</c:v>
                </c:pt>
                <c:pt idx="6841" formatCode="General">
                  <c:v>121.134</c:v>
                </c:pt>
                <c:pt idx="6842" formatCode="General">
                  <c:v>119.36799999999999</c:v>
                </c:pt>
                <c:pt idx="6843" formatCode="General">
                  <c:v>117.56399999999999</c:v>
                </c:pt>
                <c:pt idx="6844" formatCode="General">
                  <c:v>115.748</c:v>
                </c:pt>
                <c:pt idx="6845" formatCode="General">
                  <c:v>113.926</c:v>
                </c:pt>
                <c:pt idx="6846" formatCode="General">
                  <c:v>112.104</c:v>
                </c:pt>
                <c:pt idx="6847" formatCode="General">
                  <c:v>110.29600000000001</c:v>
                </c:pt>
                <c:pt idx="6848" formatCode="General">
                  <c:v>108.51300000000001</c:v>
                </c:pt>
                <c:pt idx="6849" formatCode="General">
                  <c:v>106.752</c:v>
                </c:pt>
                <c:pt idx="6850" formatCode="General">
                  <c:v>105.014</c:v>
                </c:pt>
                <c:pt idx="6851" formatCode="General">
                  <c:v>103.30200000000001</c:v>
                </c:pt>
                <c:pt idx="6852" formatCode="General">
                  <c:v>101.605</c:v>
                </c:pt>
                <c:pt idx="6853" formatCode="General">
                  <c:v>99.945899999999995</c:v>
                </c:pt>
                <c:pt idx="6854" formatCode="General">
                  <c:v>98.461299999999994</c:v>
                </c:pt>
                <c:pt idx="6855" formatCode="General">
                  <c:v>97.209800000000001</c:v>
                </c:pt>
                <c:pt idx="6856" formatCode="General">
                  <c:v>96.102199999999996</c:v>
                </c:pt>
                <c:pt idx="6857" formatCode="General">
                  <c:v>95.038700000000006</c:v>
                </c:pt>
                <c:pt idx="6858" formatCode="General">
                  <c:v>93.943100000000001</c:v>
                </c:pt>
                <c:pt idx="6859" formatCode="General">
                  <c:v>92.780100000000004</c:v>
                </c:pt>
                <c:pt idx="6860" formatCode="General">
                  <c:v>91.528899999999993</c:v>
                </c:pt>
                <c:pt idx="6861" formatCode="General">
                  <c:v>90.177499999999995</c:v>
                </c:pt>
                <c:pt idx="6862" formatCode="General">
                  <c:v>88.729900000000001</c:v>
                </c:pt>
                <c:pt idx="6863" formatCode="General">
                  <c:v>87.203500000000005</c:v>
                </c:pt>
                <c:pt idx="6864" formatCode="General">
                  <c:v>85.613100000000003</c:v>
                </c:pt>
                <c:pt idx="6865" formatCode="General">
                  <c:v>83.968100000000007</c:v>
                </c:pt>
                <c:pt idx="6866" formatCode="General">
                  <c:v>82.291899999999998</c:v>
                </c:pt>
                <c:pt idx="6867" formatCode="General">
                  <c:v>80.601900000000001</c:v>
                </c:pt>
                <c:pt idx="6868" formatCode="General">
                  <c:v>78.888499999999993</c:v>
                </c:pt>
                <c:pt idx="6869" formatCode="General">
                  <c:v>77.233599999999996</c:v>
                </c:pt>
                <c:pt idx="6870" formatCode="General">
                  <c:v>75.790599999999998</c:v>
                </c:pt>
                <c:pt idx="6871" formatCode="General">
                  <c:v>74.532600000000002</c:v>
                </c:pt>
                <c:pt idx="6872" formatCode="General">
                  <c:v>73.348299999999995</c:v>
                </c:pt>
                <c:pt idx="6873" formatCode="General">
                  <c:v>72.206199999999995</c:v>
                </c:pt>
                <c:pt idx="6874" formatCode="General">
                  <c:v>71.093500000000006</c:v>
                </c:pt>
                <c:pt idx="6875" formatCode="General">
                  <c:v>70.010099999999994</c:v>
                </c:pt>
                <c:pt idx="6876" formatCode="General">
                  <c:v>68.936199999999999</c:v>
                </c:pt>
                <c:pt idx="6877" formatCode="General">
                  <c:v>67.835700000000003</c:v>
                </c:pt>
                <c:pt idx="6878" formatCode="General">
                  <c:v>66.686199999999999</c:v>
                </c:pt>
                <c:pt idx="6879" formatCode="General">
                  <c:v>65.473299999999995</c:v>
                </c:pt>
                <c:pt idx="6880" formatCode="General">
                  <c:v>64.176500000000004</c:v>
                </c:pt>
                <c:pt idx="6881" formatCode="General">
                  <c:v>62.7667</c:v>
                </c:pt>
                <c:pt idx="6882" formatCode="General">
                  <c:v>61.208399999999997</c:v>
                </c:pt>
                <c:pt idx="6883" formatCode="General">
                  <c:v>59.581800000000001</c:v>
                </c:pt>
                <c:pt idx="6884" formatCode="General">
                  <c:v>58.043700000000001</c:v>
                </c:pt>
                <c:pt idx="6885" formatCode="General">
                  <c:v>56.546799999999998</c:v>
                </c:pt>
                <c:pt idx="6886" formatCode="General">
                  <c:v>54.978299999999997</c:v>
                </c:pt>
                <c:pt idx="6887" formatCode="General">
                  <c:v>53.331299999999999</c:v>
                </c:pt>
                <c:pt idx="6888" formatCode="General">
                  <c:v>51.612900000000003</c:v>
                </c:pt>
                <c:pt idx="6889" formatCode="General">
                  <c:v>49.834800000000001</c:v>
                </c:pt>
                <c:pt idx="6890" formatCode="General">
                  <c:v>48.022500000000001</c:v>
                </c:pt>
                <c:pt idx="6891" formatCode="General">
                  <c:v>46.204999999999998</c:v>
                </c:pt>
                <c:pt idx="6892" formatCode="General">
                  <c:v>44.397799999999997</c:v>
                </c:pt>
                <c:pt idx="6893" formatCode="General">
                  <c:v>42.6051</c:v>
                </c:pt>
                <c:pt idx="6894" formatCode="General">
                  <c:v>40.816000000000003</c:v>
                </c:pt>
                <c:pt idx="6895" formatCode="General">
                  <c:v>39.005699999999997</c:v>
                </c:pt>
                <c:pt idx="6896" formatCode="General">
                  <c:v>37.1432</c:v>
                </c:pt>
                <c:pt idx="6897" formatCode="General">
                  <c:v>35.206099999999999</c:v>
                </c:pt>
                <c:pt idx="6898" formatCode="General">
                  <c:v>33.186199999999999</c:v>
                </c:pt>
                <c:pt idx="6899" formatCode="General">
                  <c:v>31.258400000000002</c:v>
                </c:pt>
                <c:pt idx="6900" formatCode="General">
                  <c:v>29.5688</c:v>
                </c:pt>
                <c:pt idx="6901" formatCode="General">
                  <c:v>27.967300000000002</c:v>
                </c:pt>
                <c:pt idx="6902" formatCode="General">
                  <c:v>26.326499999999999</c:v>
                </c:pt>
                <c:pt idx="6903" formatCode="General">
                  <c:v>24.6311</c:v>
                </c:pt>
                <c:pt idx="6904" formatCode="General">
                  <c:v>22.883600000000001</c:v>
                </c:pt>
                <c:pt idx="6905" formatCode="General">
                  <c:v>21.095199999999998</c:v>
                </c:pt>
                <c:pt idx="6906" formatCode="General">
                  <c:v>19.258700000000001</c:v>
                </c:pt>
                <c:pt idx="6907" formatCode="General">
                  <c:v>17.361499999999999</c:v>
                </c:pt>
                <c:pt idx="6908" formatCode="General">
                  <c:v>15.3933</c:v>
                </c:pt>
                <c:pt idx="6909" formatCode="General">
                  <c:v>13.3475</c:v>
                </c:pt>
                <c:pt idx="6910" formatCode="General">
                  <c:v>11.224399999999999</c:v>
                </c:pt>
                <c:pt idx="6911" formatCode="General">
                  <c:v>9.02576</c:v>
                </c:pt>
                <c:pt idx="6912" formatCode="General">
                  <c:v>6.7548399999999997</c:v>
                </c:pt>
                <c:pt idx="6913" formatCode="General">
                  <c:v>4.4159499999999996</c:v>
                </c:pt>
                <c:pt idx="6914" formatCode="General">
                  <c:v>2.0563099999999999</c:v>
                </c:pt>
                <c:pt idx="6915" formatCode="General">
                  <c:v>-0.19206300000000001</c:v>
                </c:pt>
                <c:pt idx="6916" formatCode="General">
                  <c:v>-2.3039499999999999</c:v>
                </c:pt>
                <c:pt idx="6917" formatCode="General">
                  <c:v>-4.3890799999999999</c:v>
                </c:pt>
                <c:pt idx="6918" formatCode="General">
                  <c:v>-6.46861</c:v>
                </c:pt>
                <c:pt idx="6919" formatCode="General">
                  <c:v>-8.5113500000000002</c:v>
                </c:pt>
                <c:pt idx="6920" formatCode="General">
                  <c:v>-10.52</c:v>
                </c:pt>
                <c:pt idx="6921" formatCode="General">
                  <c:v>-12.511200000000001</c:v>
                </c:pt>
                <c:pt idx="6922" formatCode="General">
                  <c:v>-14.5114</c:v>
                </c:pt>
                <c:pt idx="6923" formatCode="General">
                  <c:v>-16.5548</c:v>
                </c:pt>
                <c:pt idx="6924" formatCode="General">
                  <c:v>-18.6708</c:v>
                </c:pt>
                <c:pt idx="6925" formatCode="General">
                  <c:v>-20.866399999999999</c:v>
                </c:pt>
                <c:pt idx="6926" formatCode="General">
                  <c:v>-23.134599999999999</c:v>
                </c:pt>
                <c:pt idx="6927" formatCode="General">
                  <c:v>-25.466100000000001</c:v>
                </c:pt>
                <c:pt idx="6928" formatCode="General">
                  <c:v>-27.844799999999999</c:v>
                </c:pt>
                <c:pt idx="6929" formatCode="General">
                  <c:v>-30.248699999999999</c:v>
                </c:pt>
                <c:pt idx="6930" formatCode="General">
                  <c:v>-32.563600000000001</c:v>
                </c:pt>
                <c:pt idx="6931" formatCode="General">
                  <c:v>-34.631</c:v>
                </c:pt>
                <c:pt idx="6932" formatCode="General">
                  <c:v>-36.496200000000002</c:v>
                </c:pt>
                <c:pt idx="6933" formatCode="General">
                  <c:v>-38.274500000000003</c:v>
                </c:pt>
                <c:pt idx="6934" formatCode="General">
                  <c:v>-39.979799999999997</c:v>
                </c:pt>
                <c:pt idx="6935" formatCode="General">
                  <c:v>-41.621000000000002</c:v>
                </c:pt>
                <c:pt idx="6936" formatCode="General">
                  <c:v>-43.213999999999999</c:v>
                </c:pt>
                <c:pt idx="6937" formatCode="General">
                  <c:v>-44.760300000000001</c:v>
                </c:pt>
                <c:pt idx="6938" formatCode="General">
                  <c:v>-46.251199999999997</c:v>
                </c:pt>
                <c:pt idx="6939" formatCode="General">
                  <c:v>-47.688899999999997</c:v>
                </c:pt>
                <c:pt idx="6940" formatCode="General">
                  <c:v>-49.080300000000001</c:v>
                </c:pt>
                <c:pt idx="6941" formatCode="General">
                  <c:v>-50.432600000000001</c:v>
                </c:pt>
                <c:pt idx="6942" formatCode="General">
                  <c:v>-51.752800000000001</c:v>
                </c:pt>
                <c:pt idx="6943" formatCode="General">
                  <c:v>-53.046700000000001</c:v>
                </c:pt>
                <c:pt idx="6944" formatCode="General">
                  <c:v>-54.200899999999997</c:v>
                </c:pt>
                <c:pt idx="6945" formatCode="General">
                  <c:v>-55.0505</c:v>
                </c:pt>
                <c:pt idx="6946" formatCode="General">
                  <c:v>-55.698599999999999</c:v>
                </c:pt>
                <c:pt idx="6947" formatCode="General">
                  <c:v>-56.311599999999999</c:v>
                </c:pt>
                <c:pt idx="6948" formatCode="General">
                  <c:v>-56.925199999999997</c:v>
                </c:pt>
                <c:pt idx="6949" formatCode="General">
                  <c:v>-57.57</c:v>
                </c:pt>
                <c:pt idx="6950" formatCode="General">
                  <c:v>-58.263100000000001</c:v>
                </c:pt>
                <c:pt idx="6951" formatCode="General">
                  <c:v>-59.019399999999997</c:v>
                </c:pt>
                <c:pt idx="6952" formatCode="General">
                  <c:v>-59.851100000000002</c:v>
                </c:pt>
                <c:pt idx="6953" formatCode="General">
                  <c:v>-60.775500000000001</c:v>
                </c:pt>
                <c:pt idx="6954" formatCode="General">
                  <c:v>-61.814300000000003</c:v>
                </c:pt>
                <c:pt idx="6955" formatCode="General">
                  <c:v>-62.996400000000001</c:v>
                </c:pt>
                <c:pt idx="6956" formatCode="General">
                  <c:v>-64.36</c:v>
                </c:pt>
                <c:pt idx="6957" formatCode="General">
                  <c:v>-65.94</c:v>
                </c:pt>
                <c:pt idx="6958" formatCode="General">
                  <c:v>-67.744500000000002</c:v>
                </c:pt>
                <c:pt idx="6959" formatCode="General">
                  <c:v>-69.759500000000003</c:v>
                </c:pt>
                <c:pt idx="6960" formatCode="General">
                  <c:v>-71.956500000000005</c:v>
                </c:pt>
                <c:pt idx="6961" formatCode="General">
                  <c:v>-74.310699999999997</c:v>
                </c:pt>
                <c:pt idx="6962" formatCode="General">
                  <c:v>-76.822500000000005</c:v>
                </c:pt>
                <c:pt idx="6963" formatCode="General">
                  <c:v>-79.412800000000004</c:v>
                </c:pt>
                <c:pt idx="6964" formatCode="General">
                  <c:v>-81.932500000000005</c:v>
                </c:pt>
                <c:pt idx="6965" formatCode="General">
                  <c:v>-84.392300000000006</c:v>
                </c:pt>
                <c:pt idx="6966" formatCode="General">
                  <c:v>-86.8767</c:v>
                </c:pt>
                <c:pt idx="6967" formatCode="General">
                  <c:v>-89.367999999999995</c:v>
                </c:pt>
                <c:pt idx="6968" formatCode="General">
                  <c:v>-91.835400000000007</c:v>
                </c:pt>
                <c:pt idx="6969" formatCode="General">
                  <c:v>-94.271199999999993</c:v>
                </c:pt>
                <c:pt idx="6970" formatCode="General">
                  <c:v>-96.667599999999993</c:v>
                </c:pt>
                <c:pt idx="6971" formatCode="General">
                  <c:v>-99.014799999999994</c:v>
                </c:pt>
                <c:pt idx="6972" formatCode="General">
                  <c:v>-101.31</c:v>
                </c:pt>
                <c:pt idx="6973" formatCode="General">
                  <c:v>-103.557</c:v>
                </c:pt>
                <c:pt idx="6974" formatCode="General">
                  <c:v>-105.78400000000001</c:v>
                </c:pt>
                <c:pt idx="6975" formatCode="General">
                  <c:v>-108.027</c:v>
                </c:pt>
                <c:pt idx="6976" formatCode="General">
                  <c:v>-110.313</c:v>
                </c:pt>
                <c:pt idx="6977" formatCode="General">
                  <c:v>-112.626</c:v>
                </c:pt>
                <c:pt idx="6978" formatCode="General">
                  <c:v>-114.907</c:v>
                </c:pt>
                <c:pt idx="6979" formatCode="General">
                  <c:v>-117.143</c:v>
                </c:pt>
                <c:pt idx="6980" formatCode="General">
                  <c:v>-119.336</c:v>
                </c:pt>
                <c:pt idx="6981" formatCode="General">
                  <c:v>-121.47</c:v>
                </c:pt>
                <c:pt idx="6982" formatCode="General">
                  <c:v>-123.48399999999999</c:v>
                </c:pt>
                <c:pt idx="6983" formatCode="General">
                  <c:v>-125.274</c:v>
                </c:pt>
                <c:pt idx="6984" formatCode="General">
                  <c:v>-126.85</c:v>
                </c:pt>
                <c:pt idx="6985" formatCode="General">
                  <c:v>-128.31700000000001</c:v>
                </c:pt>
                <c:pt idx="6986" formatCode="General">
                  <c:v>-129.70699999999999</c:v>
                </c:pt>
                <c:pt idx="6987" formatCode="General">
                  <c:v>-131.03100000000001</c:v>
                </c:pt>
                <c:pt idx="6988" formatCode="General">
                  <c:v>-132.31399999999999</c:v>
                </c:pt>
                <c:pt idx="6989" formatCode="General">
                  <c:v>-133.59</c:v>
                </c:pt>
                <c:pt idx="6990" formatCode="General">
                  <c:v>-134.88399999999999</c:v>
                </c:pt>
                <c:pt idx="6991" formatCode="General">
                  <c:v>-136.191</c:v>
                </c:pt>
                <c:pt idx="6992" formatCode="General">
                  <c:v>-137.482</c:v>
                </c:pt>
                <c:pt idx="6993" formatCode="General">
                  <c:v>-138.79400000000001</c:v>
                </c:pt>
                <c:pt idx="6994" formatCode="General">
                  <c:v>-140.179</c:v>
                </c:pt>
                <c:pt idx="6995" formatCode="General">
                  <c:v>-141.66</c:v>
                </c:pt>
                <c:pt idx="6996" formatCode="General">
                  <c:v>-143.24600000000001</c:v>
                </c:pt>
                <c:pt idx="6997" formatCode="General">
                  <c:v>-144.922</c:v>
                </c:pt>
                <c:pt idx="6998" formatCode="General">
                  <c:v>-146.66999999999999</c:v>
                </c:pt>
                <c:pt idx="6999" formatCode="General">
                  <c:v>-148.47399999999999</c:v>
                </c:pt>
                <c:pt idx="7000" formatCode="General">
                  <c:v>-150.31200000000001</c:v>
                </c:pt>
                <c:pt idx="7001" formatCode="General">
                  <c:v>-152.12799999999999</c:v>
                </c:pt>
                <c:pt idx="7002" formatCode="General">
                  <c:v>-153.76900000000001</c:v>
                </c:pt>
                <c:pt idx="7003" formatCode="General">
                  <c:v>-155.16800000000001</c:v>
                </c:pt>
                <c:pt idx="7004" formatCode="General">
                  <c:v>-156.41499999999999</c:v>
                </c:pt>
                <c:pt idx="7005" formatCode="General">
                  <c:v>-157.57400000000001</c:v>
                </c:pt>
                <c:pt idx="7006" formatCode="General">
                  <c:v>-158.67699999999999</c:v>
                </c:pt>
                <c:pt idx="7007" formatCode="General">
                  <c:v>-159.78700000000001</c:v>
                </c:pt>
                <c:pt idx="7008" formatCode="General">
                  <c:v>-160.952</c:v>
                </c:pt>
                <c:pt idx="7009" formatCode="General">
                  <c:v>-162.15</c:v>
                </c:pt>
                <c:pt idx="7010" formatCode="General">
                  <c:v>-163.33500000000001</c:v>
                </c:pt>
                <c:pt idx="7011" formatCode="General">
                  <c:v>-164.447</c:v>
                </c:pt>
                <c:pt idx="7012" formatCode="General">
                  <c:v>-165.46199999999999</c:v>
                </c:pt>
                <c:pt idx="7013" formatCode="General">
                  <c:v>-166.38399999999999</c:v>
                </c:pt>
                <c:pt idx="7014" formatCode="General">
                  <c:v>-167.232</c:v>
                </c:pt>
                <c:pt idx="7015" formatCode="General">
                  <c:v>-168.02699999999999</c:v>
                </c:pt>
                <c:pt idx="7016" formatCode="General">
                  <c:v>-168.77</c:v>
                </c:pt>
                <c:pt idx="7017" formatCode="General">
                  <c:v>-169.46600000000001</c:v>
                </c:pt>
                <c:pt idx="7018" formatCode="General">
                  <c:v>-170.12899999999999</c:v>
                </c:pt>
                <c:pt idx="7019" formatCode="General">
                  <c:v>-170.667</c:v>
                </c:pt>
                <c:pt idx="7020" formatCode="General">
                  <c:v>-170.97800000000001</c:v>
                </c:pt>
                <c:pt idx="7021" formatCode="General">
                  <c:v>-171.11799999999999</c:v>
                </c:pt>
                <c:pt idx="7022" formatCode="General">
                  <c:v>-171.167</c:v>
                </c:pt>
                <c:pt idx="7023" formatCode="General">
                  <c:v>-171.16200000000001</c:v>
                </c:pt>
                <c:pt idx="7024" formatCode="General">
                  <c:v>-171.131</c:v>
                </c:pt>
                <c:pt idx="7025" formatCode="General">
                  <c:v>-171.09100000000001</c:v>
                </c:pt>
                <c:pt idx="7026" formatCode="General">
                  <c:v>-171.053</c:v>
                </c:pt>
                <c:pt idx="7027" formatCode="General">
                  <c:v>-171.02600000000001</c:v>
                </c:pt>
                <c:pt idx="7028" formatCode="General">
                  <c:v>-171.017</c:v>
                </c:pt>
                <c:pt idx="7029" formatCode="General">
                  <c:v>-171.02099999999999</c:v>
                </c:pt>
                <c:pt idx="7030" formatCode="General">
                  <c:v>-171.03200000000001</c:v>
                </c:pt>
                <c:pt idx="7031" formatCode="General">
                  <c:v>-171.041</c:v>
                </c:pt>
                <c:pt idx="7032" formatCode="General">
                  <c:v>-171.04400000000001</c:v>
                </c:pt>
                <c:pt idx="7033" formatCode="General">
                  <c:v>-171.06899999999999</c:v>
                </c:pt>
                <c:pt idx="7034" formatCode="General">
                  <c:v>-171.13900000000001</c:v>
                </c:pt>
                <c:pt idx="7035" formatCode="General">
                  <c:v>-171.232</c:v>
                </c:pt>
                <c:pt idx="7036" formatCode="General">
                  <c:v>-171.32900000000001</c:v>
                </c:pt>
                <c:pt idx="7037" formatCode="General">
                  <c:v>-171.44200000000001</c:v>
                </c:pt>
                <c:pt idx="7038" formatCode="General">
                  <c:v>-171.52199999999999</c:v>
                </c:pt>
                <c:pt idx="7039" formatCode="General">
                  <c:v>-171.48699999999999</c:v>
                </c:pt>
                <c:pt idx="7040" formatCode="General">
                  <c:v>-171.328</c:v>
                </c:pt>
                <c:pt idx="7041" formatCode="General">
                  <c:v>-171.07300000000001</c:v>
                </c:pt>
                <c:pt idx="7042" formatCode="General">
                  <c:v>-170.75899999999999</c:v>
                </c:pt>
                <c:pt idx="7043" formatCode="General">
                  <c:v>-170.417</c:v>
                </c:pt>
                <c:pt idx="7044" formatCode="General">
                  <c:v>-170.04</c:v>
                </c:pt>
                <c:pt idx="7045" formatCode="General">
                  <c:v>-169.64</c:v>
                </c:pt>
                <c:pt idx="7046" formatCode="General">
                  <c:v>-169.23400000000001</c:v>
                </c:pt>
                <c:pt idx="7047" formatCode="General">
                  <c:v>-168.82499999999999</c:v>
                </c:pt>
                <c:pt idx="7048" formatCode="General">
                  <c:v>-168.40600000000001</c:v>
                </c:pt>
                <c:pt idx="7049" formatCode="General">
                  <c:v>-167.95400000000001</c:v>
                </c:pt>
                <c:pt idx="7050" formatCode="General">
                  <c:v>-167.45400000000001</c:v>
                </c:pt>
                <c:pt idx="7051" formatCode="General">
                  <c:v>-166.90700000000001</c:v>
                </c:pt>
                <c:pt idx="7052" formatCode="General">
                  <c:v>-166.31200000000001</c:v>
                </c:pt>
                <c:pt idx="7053" formatCode="General">
                  <c:v>-165.67099999999999</c:v>
                </c:pt>
                <c:pt idx="7054" formatCode="General">
                  <c:v>-164.99100000000001</c:v>
                </c:pt>
                <c:pt idx="7055" formatCode="General">
                  <c:v>-164.24600000000001</c:v>
                </c:pt>
                <c:pt idx="7056" formatCode="General">
                  <c:v>-163.316</c:v>
                </c:pt>
                <c:pt idx="7057" formatCode="General">
                  <c:v>-162.143</c:v>
                </c:pt>
                <c:pt idx="7058" formatCode="General">
                  <c:v>-160.77199999999999</c:v>
                </c:pt>
                <c:pt idx="7059" formatCode="General">
                  <c:v>-159.304</c:v>
                </c:pt>
                <c:pt idx="7060" formatCode="General">
                  <c:v>-157.845</c:v>
                </c:pt>
                <c:pt idx="7061" formatCode="General">
                  <c:v>-156.44499999999999</c:v>
                </c:pt>
                <c:pt idx="7062" formatCode="General">
                  <c:v>-155.13900000000001</c:v>
                </c:pt>
                <c:pt idx="7063" formatCode="General">
                  <c:v>-153.95599999999999</c:v>
                </c:pt>
                <c:pt idx="7064" formatCode="General">
                  <c:v>-152.88800000000001</c:v>
                </c:pt>
                <c:pt idx="7065" formatCode="General">
                  <c:v>-151.88900000000001</c:v>
                </c:pt>
                <c:pt idx="7066" formatCode="General">
                  <c:v>-150.935</c:v>
                </c:pt>
                <c:pt idx="7067" formatCode="General">
                  <c:v>-150.02099999999999</c:v>
                </c:pt>
                <c:pt idx="7068" formatCode="General">
                  <c:v>-149.14699999999999</c:v>
                </c:pt>
                <c:pt idx="7069" formatCode="General">
                  <c:v>-148.30600000000001</c:v>
                </c:pt>
                <c:pt idx="7070" formatCode="General">
                  <c:v>-147.47399999999999</c:v>
                </c:pt>
                <c:pt idx="7071" formatCode="General">
                  <c:v>-146.62799999999999</c:v>
                </c:pt>
                <c:pt idx="7072" formatCode="General">
                  <c:v>-145.75399999999999</c:v>
                </c:pt>
                <c:pt idx="7073" formatCode="General">
                  <c:v>-144.881</c:v>
                </c:pt>
                <c:pt idx="7074" formatCode="General">
                  <c:v>-144.03200000000001</c:v>
                </c:pt>
                <c:pt idx="7075" formatCode="General">
                  <c:v>-143.10900000000001</c:v>
                </c:pt>
                <c:pt idx="7076" formatCode="General">
                  <c:v>-142.03700000000001</c:v>
                </c:pt>
                <c:pt idx="7077" formatCode="General">
                  <c:v>-140.84200000000001</c:v>
                </c:pt>
                <c:pt idx="7078" formatCode="General">
                  <c:v>-139.59100000000001</c:v>
                </c:pt>
                <c:pt idx="7079" formatCode="General">
                  <c:v>-138.36000000000001</c:v>
                </c:pt>
                <c:pt idx="7080" formatCode="General">
                  <c:v>-137.12799999999999</c:v>
                </c:pt>
                <c:pt idx="7081" formatCode="General">
                  <c:v>-135.84299999999999</c:v>
                </c:pt>
                <c:pt idx="7082" formatCode="General">
                  <c:v>-134.50700000000001</c:v>
                </c:pt>
                <c:pt idx="7083" formatCode="General">
                  <c:v>-133.124</c:v>
                </c:pt>
                <c:pt idx="7084" formatCode="General">
                  <c:v>-131.69499999999999</c:v>
                </c:pt>
                <c:pt idx="7085" formatCode="General">
                  <c:v>-130.21700000000001</c:v>
                </c:pt>
                <c:pt idx="7086" formatCode="General">
                  <c:v>-128.68600000000001</c:v>
                </c:pt>
                <c:pt idx="7087" formatCode="General">
                  <c:v>-127.125</c:v>
                </c:pt>
                <c:pt idx="7088" formatCode="General">
                  <c:v>-125.56699999999999</c:v>
                </c:pt>
                <c:pt idx="7089" formatCode="General">
                  <c:v>-124.04900000000001</c:v>
                </c:pt>
                <c:pt idx="7090" formatCode="General">
                  <c:v>-122.59399999999999</c:v>
                </c:pt>
                <c:pt idx="7091" formatCode="General">
                  <c:v>-121.19499999999999</c:v>
                </c:pt>
                <c:pt idx="7092" formatCode="General">
                  <c:v>-119.76300000000001</c:v>
                </c:pt>
                <c:pt idx="7093" formatCode="General">
                  <c:v>-118.18</c:v>
                </c:pt>
                <c:pt idx="7094" formatCode="General">
                  <c:v>-116.416</c:v>
                </c:pt>
                <c:pt idx="7095" formatCode="General">
                  <c:v>-114.495</c:v>
                </c:pt>
                <c:pt idx="7096" formatCode="General">
                  <c:v>-112.494</c:v>
                </c:pt>
                <c:pt idx="7097" formatCode="General">
                  <c:v>-110.47199999999999</c:v>
                </c:pt>
                <c:pt idx="7098" formatCode="General">
                  <c:v>-108.43300000000001</c:v>
                </c:pt>
                <c:pt idx="7099" formatCode="General">
                  <c:v>-106.42700000000001</c:v>
                </c:pt>
                <c:pt idx="7100" formatCode="General">
                  <c:v>-104.51600000000001</c:v>
                </c:pt>
                <c:pt idx="7101" formatCode="General">
                  <c:v>-102.72</c:v>
                </c:pt>
                <c:pt idx="7102" formatCode="General">
                  <c:v>-101.03400000000001</c:v>
                </c:pt>
                <c:pt idx="7103" formatCode="General">
                  <c:v>-99.433499999999995</c:v>
                </c:pt>
                <c:pt idx="7104" formatCode="General">
                  <c:v>-97.897599999999997</c:v>
                </c:pt>
                <c:pt idx="7105" formatCode="General">
                  <c:v>-96.4191</c:v>
                </c:pt>
                <c:pt idx="7106" formatCode="General">
                  <c:v>-94.979399999999998</c:v>
                </c:pt>
                <c:pt idx="7107" formatCode="General">
                  <c:v>-93.558499999999995</c:v>
                </c:pt>
                <c:pt idx="7108" formatCode="General">
                  <c:v>-92.177899999999994</c:v>
                </c:pt>
                <c:pt idx="7109" formatCode="General">
                  <c:v>-90.8232</c:v>
                </c:pt>
                <c:pt idx="7110" formatCode="General">
                  <c:v>-89.373000000000005</c:v>
                </c:pt>
                <c:pt idx="7111" formatCode="General">
                  <c:v>-87.712699999999998</c:v>
                </c:pt>
                <c:pt idx="7112" formatCode="General">
                  <c:v>-85.783000000000001</c:v>
                </c:pt>
                <c:pt idx="7113" formatCode="General">
                  <c:v>-83.638999999999996</c:v>
                </c:pt>
                <c:pt idx="7114" formatCode="General">
                  <c:v>-81.376599999999996</c:v>
                </c:pt>
                <c:pt idx="7115" formatCode="General">
                  <c:v>-78.994600000000005</c:v>
                </c:pt>
                <c:pt idx="7116" formatCode="General">
                  <c:v>-76.483599999999996</c:v>
                </c:pt>
                <c:pt idx="7117" formatCode="General">
                  <c:v>-73.861000000000004</c:v>
                </c:pt>
                <c:pt idx="7118" formatCode="General">
                  <c:v>-71.136799999999994</c:v>
                </c:pt>
                <c:pt idx="7119" formatCode="General">
                  <c:v>-68.313000000000002</c:v>
                </c:pt>
                <c:pt idx="7120" formatCode="General">
                  <c:v>-65.405600000000007</c:v>
                </c:pt>
                <c:pt idx="7121" formatCode="General">
                  <c:v>-62.439700000000002</c:v>
                </c:pt>
                <c:pt idx="7122" formatCode="General">
                  <c:v>-59.450699999999998</c:v>
                </c:pt>
                <c:pt idx="7123" formatCode="General">
                  <c:v>-56.482999999999997</c:v>
                </c:pt>
                <c:pt idx="7124" formatCode="General">
                  <c:v>-53.580500000000001</c:v>
                </c:pt>
                <c:pt idx="7125" formatCode="General">
                  <c:v>-50.794400000000003</c:v>
                </c:pt>
                <c:pt idx="7126" formatCode="General">
                  <c:v>-48.168399999999998</c:v>
                </c:pt>
                <c:pt idx="7127" formatCode="General">
                  <c:v>-45.654699999999998</c:v>
                </c:pt>
                <c:pt idx="7128" formatCode="General">
                  <c:v>-43.179400000000001</c:v>
                </c:pt>
                <c:pt idx="7129" formatCode="General">
                  <c:v>-40.718600000000002</c:v>
                </c:pt>
                <c:pt idx="7130" formatCode="General">
                  <c:v>-38.282600000000002</c:v>
                </c:pt>
                <c:pt idx="7131" formatCode="General">
                  <c:v>-35.929000000000002</c:v>
                </c:pt>
                <c:pt idx="7132" formatCode="General">
                  <c:v>-33.686599999999999</c:v>
                </c:pt>
                <c:pt idx="7133" formatCode="General">
                  <c:v>-31.5474</c:v>
                </c:pt>
                <c:pt idx="7134" formatCode="General">
                  <c:v>-29.506599999999999</c:v>
                </c:pt>
                <c:pt idx="7135" formatCode="General">
                  <c:v>-27.555399999999999</c:v>
                </c:pt>
                <c:pt idx="7136" formatCode="General">
                  <c:v>-25.667300000000001</c:v>
                </c:pt>
                <c:pt idx="7137" formatCode="General">
                  <c:v>-23.832000000000001</c:v>
                </c:pt>
                <c:pt idx="7138" formatCode="General">
                  <c:v>-22.068999999999999</c:v>
                </c:pt>
                <c:pt idx="7139" formatCode="General">
                  <c:v>-20.391999999999999</c:v>
                </c:pt>
                <c:pt idx="7140" formatCode="General">
                  <c:v>-18.801600000000001</c:v>
                </c:pt>
                <c:pt idx="7141" formatCode="General">
                  <c:v>-17.252600000000001</c:v>
                </c:pt>
                <c:pt idx="7142" formatCode="General">
                  <c:v>-15.6968</c:v>
                </c:pt>
                <c:pt idx="7143" formatCode="General">
                  <c:v>-14.132899999999999</c:v>
                </c:pt>
                <c:pt idx="7144" formatCode="General">
                  <c:v>-12.5192</c:v>
                </c:pt>
                <c:pt idx="7145" formatCode="General">
                  <c:v>-10.765000000000001</c:v>
                </c:pt>
                <c:pt idx="7146" formatCode="General">
                  <c:v>-8.8275799999999993</c:v>
                </c:pt>
                <c:pt idx="7147" formatCode="General">
                  <c:v>-6.7145299999999999</c:v>
                </c:pt>
                <c:pt idx="7148" formatCode="General">
                  <c:v>-4.5631000000000004</c:v>
                </c:pt>
                <c:pt idx="7149" formatCode="General">
                  <c:v>-2.5074100000000001</c:v>
                </c:pt>
                <c:pt idx="7150" formatCode="General">
                  <c:v>-0.53636799999999996</c:v>
                </c:pt>
                <c:pt idx="7151" formatCode="General">
                  <c:v>1.3757299999999999</c:v>
                </c:pt>
                <c:pt idx="7152" formatCode="General">
                  <c:v>3.2542800000000001</c:v>
                </c:pt>
                <c:pt idx="7153" formatCode="General">
                  <c:v>5.1011199999999999</c:v>
                </c:pt>
                <c:pt idx="7154" formatCode="General">
                  <c:v>6.9031200000000004</c:v>
                </c:pt>
                <c:pt idx="7155" formatCode="General">
                  <c:v>8.6584800000000008</c:v>
                </c:pt>
                <c:pt idx="7156" formatCode="General">
                  <c:v>10.363200000000001</c:v>
                </c:pt>
                <c:pt idx="7157" formatCode="General">
                  <c:v>12.0008</c:v>
                </c:pt>
                <c:pt idx="7158" formatCode="General">
                  <c:v>13.573</c:v>
                </c:pt>
                <c:pt idx="7159" formatCode="General">
                  <c:v>15.1036</c:v>
                </c:pt>
                <c:pt idx="7160" formatCode="General">
                  <c:v>16.610900000000001</c:v>
                </c:pt>
                <c:pt idx="7161" formatCode="General">
                  <c:v>18.115500000000001</c:v>
                </c:pt>
                <c:pt idx="7162" formatCode="General">
                  <c:v>19.716799999999999</c:v>
                </c:pt>
                <c:pt idx="7163" formatCode="General">
                  <c:v>21.501300000000001</c:v>
                </c:pt>
                <c:pt idx="7164" formatCode="General">
                  <c:v>23.461500000000001</c:v>
                </c:pt>
                <c:pt idx="7165" formatCode="General">
                  <c:v>25.551100000000002</c:v>
                </c:pt>
                <c:pt idx="7166" formatCode="General">
                  <c:v>27.7042</c:v>
                </c:pt>
                <c:pt idx="7167" formatCode="General">
                  <c:v>29.913499999999999</c:v>
                </c:pt>
                <c:pt idx="7168" formatCode="General">
                  <c:v>32.200600000000001</c:v>
                </c:pt>
                <c:pt idx="7169" formatCode="General">
                  <c:v>34.568300000000001</c:v>
                </c:pt>
                <c:pt idx="7170" formatCode="General">
                  <c:v>37.024099999999997</c:v>
                </c:pt>
                <c:pt idx="7171" formatCode="General">
                  <c:v>39.582900000000002</c:v>
                </c:pt>
                <c:pt idx="7172" formatCode="General">
                  <c:v>42.264400000000002</c:v>
                </c:pt>
                <c:pt idx="7173" formatCode="General">
                  <c:v>45.081299999999999</c:v>
                </c:pt>
                <c:pt idx="7174" formatCode="General">
                  <c:v>48.020400000000002</c:v>
                </c:pt>
                <c:pt idx="7175" formatCode="General">
                  <c:v>51.057299999999998</c:v>
                </c:pt>
                <c:pt idx="7176" formatCode="General">
                  <c:v>54.176299999999998</c:v>
                </c:pt>
                <c:pt idx="7177" formatCode="General">
                  <c:v>57.352899999999998</c:v>
                </c:pt>
                <c:pt idx="7178" formatCode="General">
                  <c:v>60.5505</c:v>
                </c:pt>
                <c:pt idx="7179" formatCode="General">
                  <c:v>63.812100000000001</c:v>
                </c:pt>
                <c:pt idx="7180" formatCode="General">
                  <c:v>67.228899999999996</c:v>
                </c:pt>
                <c:pt idx="7181" formatCode="General">
                  <c:v>70.782700000000006</c:v>
                </c:pt>
                <c:pt idx="7182" formatCode="General">
                  <c:v>74.401899999999998</c:v>
                </c:pt>
                <c:pt idx="7183" formatCode="General">
                  <c:v>77.995199999999997</c:v>
                </c:pt>
                <c:pt idx="7184" formatCode="General">
                  <c:v>81.465199999999996</c:v>
                </c:pt>
                <c:pt idx="7185" formatCode="General">
                  <c:v>84.747699999999995</c:v>
                </c:pt>
                <c:pt idx="7186" formatCode="General">
                  <c:v>87.799300000000002</c:v>
                </c:pt>
                <c:pt idx="7187" formatCode="General">
                  <c:v>90.602400000000003</c:v>
                </c:pt>
                <c:pt idx="7188" formatCode="General">
                  <c:v>93.203400000000002</c:v>
                </c:pt>
                <c:pt idx="7189" formatCode="General">
                  <c:v>95.656199999999998</c:v>
                </c:pt>
                <c:pt idx="7190" formatCode="General">
                  <c:v>97.956199999999995</c:v>
                </c:pt>
                <c:pt idx="7191" formatCode="General">
                  <c:v>100.11199999999999</c:v>
                </c:pt>
                <c:pt idx="7192" formatCode="General">
                  <c:v>102.15300000000001</c:v>
                </c:pt>
                <c:pt idx="7193" formatCode="General">
                  <c:v>104.107</c:v>
                </c:pt>
                <c:pt idx="7194" formatCode="General">
                  <c:v>105.991</c:v>
                </c:pt>
                <c:pt idx="7195" formatCode="General">
                  <c:v>107.80200000000001</c:v>
                </c:pt>
                <c:pt idx="7196" formatCode="General">
                  <c:v>109.575</c:v>
                </c:pt>
                <c:pt idx="7197" formatCode="General">
                  <c:v>111.467</c:v>
                </c:pt>
                <c:pt idx="7198" formatCode="General">
                  <c:v>113.584</c:v>
                </c:pt>
                <c:pt idx="7199" formatCode="General">
                  <c:v>115.91</c:v>
                </c:pt>
                <c:pt idx="7200" formatCode="General">
                  <c:v>118.39</c:v>
                </c:pt>
                <c:pt idx="7201" formatCode="General">
                  <c:v>120.96</c:v>
                </c:pt>
                <c:pt idx="7202" formatCode="General">
                  <c:v>123.634</c:v>
                </c:pt>
                <c:pt idx="7203" formatCode="General">
                  <c:v>126.441</c:v>
                </c:pt>
                <c:pt idx="7204" formatCode="General">
                  <c:v>129.399</c:v>
                </c:pt>
                <c:pt idx="7205" formatCode="General">
                  <c:v>132.51499999999999</c:v>
                </c:pt>
                <c:pt idx="7206" formatCode="General">
                  <c:v>135.78299999999999</c:v>
                </c:pt>
                <c:pt idx="7207" formatCode="General">
                  <c:v>139.185</c:v>
                </c:pt>
                <c:pt idx="7208" formatCode="General">
                  <c:v>142.69999999999999</c:v>
                </c:pt>
                <c:pt idx="7209" formatCode="General">
                  <c:v>146.286</c:v>
                </c:pt>
                <c:pt idx="7210" formatCode="General">
                  <c:v>149.892</c:v>
                </c:pt>
                <c:pt idx="7211" formatCode="General">
                  <c:v>153.465</c:v>
                </c:pt>
                <c:pt idx="7212" formatCode="General">
                  <c:v>156.946</c:v>
                </c:pt>
                <c:pt idx="7213" formatCode="General">
                  <c:v>160.28</c:v>
                </c:pt>
                <c:pt idx="7214" formatCode="General">
                  <c:v>163.58199999999999</c:v>
                </c:pt>
                <c:pt idx="7215" formatCode="General">
                  <c:v>167.001</c:v>
                </c:pt>
                <c:pt idx="7216" formatCode="General">
                  <c:v>170.43</c:v>
                </c:pt>
                <c:pt idx="7217" formatCode="General">
                  <c:v>173.726</c:v>
                </c:pt>
                <c:pt idx="7218" formatCode="General">
                  <c:v>176.83099999999999</c:v>
                </c:pt>
                <c:pt idx="7219" formatCode="General">
                  <c:v>179.69300000000001</c:v>
                </c:pt>
                <c:pt idx="7220" formatCode="General">
                  <c:v>182.28700000000001</c:v>
                </c:pt>
                <c:pt idx="7221" formatCode="General">
                  <c:v>184.59399999999999</c:v>
                </c:pt>
                <c:pt idx="7222" formatCode="General">
                  <c:v>186.60599999999999</c:v>
                </c:pt>
                <c:pt idx="7223" formatCode="General">
                  <c:v>188.35300000000001</c:v>
                </c:pt>
                <c:pt idx="7224" formatCode="General">
                  <c:v>189.887</c:v>
                </c:pt>
                <c:pt idx="7225" formatCode="General">
                  <c:v>191.27</c:v>
                </c:pt>
                <c:pt idx="7226" formatCode="General">
                  <c:v>192.53800000000001</c:v>
                </c:pt>
                <c:pt idx="7227" formatCode="General">
                  <c:v>193.69399999999999</c:v>
                </c:pt>
                <c:pt idx="7228" formatCode="General">
                  <c:v>194.73699999999999</c:v>
                </c:pt>
                <c:pt idx="7229" formatCode="General">
                  <c:v>195.66499999999999</c:v>
                </c:pt>
                <c:pt idx="7230" formatCode="General">
                  <c:v>196.477</c:v>
                </c:pt>
                <c:pt idx="7231" formatCode="General">
                  <c:v>197.25800000000001</c:v>
                </c:pt>
                <c:pt idx="7232" formatCode="General">
                  <c:v>198.19900000000001</c:v>
                </c:pt>
                <c:pt idx="7233" formatCode="General">
                  <c:v>199.322</c:v>
                </c:pt>
                <c:pt idx="7234" formatCode="General">
                  <c:v>200.50899999999999</c:v>
                </c:pt>
                <c:pt idx="7235" formatCode="General">
                  <c:v>201.708</c:v>
                </c:pt>
                <c:pt idx="7236" formatCode="General">
                  <c:v>202.905</c:v>
                </c:pt>
                <c:pt idx="7237" formatCode="General">
                  <c:v>204.108</c:v>
                </c:pt>
                <c:pt idx="7238" formatCode="General">
                  <c:v>205.32300000000001</c:v>
                </c:pt>
                <c:pt idx="7239" formatCode="General">
                  <c:v>206.54599999999999</c:v>
                </c:pt>
                <c:pt idx="7240" formatCode="General">
                  <c:v>207.779</c:v>
                </c:pt>
                <c:pt idx="7241" formatCode="General">
                  <c:v>209.02500000000001</c:v>
                </c:pt>
                <c:pt idx="7242" formatCode="General">
                  <c:v>210.3</c:v>
                </c:pt>
                <c:pt idx="7243" formatCode="General">
                  <c:v>211.61099999999999</c:v>
                </c:pt>
                <c:pt idx="7244" formatCode="General">
                  <c:v>212.93799999999999</c:v>
                </c:pt>
                <c:pt idx="7245" formatCode="General">
                  <c:v>214.255</c:v>
                </c:pt>
                <c:pt idx="7246" formatCode="General">
                  <c:v>215.53399999999999</c:v>
                </c:pt>
                <c:pt idx="7247" formatCode="General">
                  <c:v>216.76</c:v>
                </c:pt>
                <c:pt idx="7248" formatCode="General">
                  <c:v>217.93</c:v>
                </c:pt>
                <c:pt idx="7249" formatCode="General">
                  <c:v>219.19399999999999</c:v>
                </c:pt>
                <c:pt idx="7250" formatCode="General">
                  <c:v>220.643</c:v>
                </c:pt>
                <c:pt idx="7251" formatCode="General">
                  <c:v>222.09200000000001</c:v>
                </c:pt>
                <c:pt idx="7252" formatCode="General">
                  <c:v>223.40299999999999</c:v>
                </c:pt>
                <c:pt idx="7253" formatCode="General">
                  <c:v>224.56700000000001</c:v>
                </c:pt>
                <c:pt idx="7254" formatCode="General">
                  <c:v>225.55799999999999</c:v>
                </c:pt>
                <c:pt idx="7255" formatCode="General">
                  <c:v>226.34700000000001</c:v>
                </c:pt>
                <c:pt idx="7256" formatCode="General">
                  <c:v>226.934</c:v>
                </c:pt>
                <c:pt idx="7257" formatCode="General">
                  <c:v>227.33699999999999</c:v>
                </c:pt>
                <c:pt idx="7258" formatCode="General">
                  <c:v>227.59899999999999</c:v>
                </c:pt>
                <c:pt idx="7259" formatCode="General">
                  <c:v>227.744</c:v>
                </c:pt>
                <c:pt idx="7260" formatCode="General">
                  <c:v>227.77199999999999</c:v>
                </c:pt>
                <c:pt idx="7261" formatCode="General">
                  <c:v>227.67400000000001</c:v>
                </c:pt>
                <c:pt idx="7262" formatCode="General">
                  <c:v>227.44800000000001</c:v>
                </c:pt>
                <c:pt idx="7263" formatCode="General">
                  <c:v>227.126</c:v>
                </c:pt>
                <c:pt idx="7264" formatCode="General">
                  <c:v>226.744</c:v>
                </c:pt>
                <c:pt idx="7265" formatCode="General">
                  <c:v>226.33500000000001</c:v>
                </c:pt>
                <c:pt idx="7266" formatCode="General">
                  <c:v>225.99299999999999</c:v>
                </c:pt>
                <c:pt idx="7267" formatCode="General">
                  <c:v>225.833</c:v>
                </c:pt>
                <c:pt idx="7268" formatCode="General">
                  <c:v>225.74100000000001</c:v>
                </c:pt>
                <c:pt idx="7269" formatCode="General">
                  <c:v>225.517</c:v>
                </c:pt>
                <c:pt idx="7270" formatCode="General">
                  <c:v>225.04400000000001</c:v>
                </c:pt>
                <c:pt idx="7271" formatCode="General">
                  <c:v>224.35400000000001</c:v>
                </c:pt>
                <c:pt idx="7272" formatCode="General">
                  <c:v>223.73</c:v>
                </c:pt>
                <c:pt idx="7273" formatCode="General">
                  <c:v>223.26300000000001</c:v>
                </c:pt>
                <c:pt idx="7274" formatCode="General">
                  <c:v>222.83</c:v>
                </c:pt>
                <c:pt idx="7275" formatCode="General">
                  <c:v>222.36799999999999</c:v>
                </c:pt>
                <c:pt idx="7276" formatCode="General">
                  <c:v>221.85599999999999</c:v>
                </c:pt>
                <c:pt idx="7277" formatCode="General">
                  <c:v>221.29499999999999</c:v>
                </c:pt>
                <c:pt idx="7278" formatCode="General">
                  <c:v>220.697</c:v>
                </c:pt>
                <c:pt idx="7279" formatCode="General">
                  <c:v>220.07499999999999</c:v>
                </c:pt>
                <c:pt idx="7280" formatCode="General">
                  <c:v>219.411</c:v>
                </c:pt>
                <c:pt idx="7281" formatCode="General">
                  <c:v>218.672</c:v>
                </c:pt>
                <c:pt idx="7282" formatCode="General">
                  <c:v>217.893</c:v>
                </c:pt>
                <c:pt idx="7283" formatCode="General">
                  <c:v>217.15899999999999</c:v>
                </c:pt>
                <c:pt idx="7284" formatCode="General">
                  <c:v>216.63399999999999</c:v>
                </c:pt>
                <c:pt idx="7285" formatCode="General">
                  <c:v>216.35599999999999</c:v>
                </c:pt>
                <c:pt idx="7286" formatCode="General">
                  <c:v>216.143</c:v>
                </c:pt>
                <c:pt idx="7287" formatCode="General">
                  <c:v>215.89699999999999</c:v>
                </c:pt>
                <c:pt idx="7288" formatCode="General">
                  <c:v>215.619</c:v>
                </c:pt>
                <c:pt idx="7289" formatCode="General">
                  <c:v>215.28299999999999</c:v>
                </c:pt>
                <c:pt idx="7290" formatCode="General">
                  <c:v>214.86799999999999</c:v>
                </c:pt>
                <c:pt idx="7291" formatCode="General">
                  <c:v>214.374</c:v>
                </c:pt>
                <c:pt idx="7292" formatCode="General">
                  <c:v>213.80699999999999</c:v>
                </c:pt>
                <c:pt idx="7293" formatCode="General">
                  <c:v>213.17400000000001</c:v>
                </c:pt>
                <c:pt idx="7294" formatCode="General">
                  <c:v>212.46100000000001</c:v>
                </c:pt>
                <c:pt idx="7295" formatCode="General">
                  <c:v>211.64400000000001</c:v>
                </c:pt>
                <c:pt idx="7296" formatCode="General">
                  <c:v>210.685</c:v>
                </c:pt>
                <c:pt idx="7297" formatCode="General">
                  <c:v>209.53700000000001</c:v>
                </c:pt>
                <c:pt idx="7298" formatCode="General">
                  <c:v>208.16499999999999</c:v>
                </c:pt>
                <c:pt idx="7299" formatCode="General">
                  <c:v>206.56899999999999</c:v>
                </c:pt>
                <c:pt idx="7300" formatCode="General">
                  <c:v>204.797</c:v>
                </c:pt>
                <c:pt idx="7301" formatCode="General">
                  <c:v>202.941</c:v>
                </c:pt>
                <c:pt idx="7302" formatCode="General">
                  <c:v>201.089</c:v>
                </c:pt>
                <c:pt idx="7303" formatCode="General">
                  <c:v>199.16499999999999</c:v>
                </c:pt>
                <c:pt idx="7304" formatCode="General">
                  <c:v>197.09399999999999</c:v>
                </c:pt>
                <c:pt idx="7305" formatCode="General">
                  <c:v>194.90600000000001</c:v>
                </c:pt>
                <c:pt idx="7306" formatCode="General">
                  <c:v>192.643</c:v>
                </c:pt>
                <c:pt idx="7307" formatCode="General">
                  <c:v>190.34</c:v>
                </c:pt>
                <c:pt idx="7308" formatCode="General">
                  <c:v>187.999</c:v>
                </c:pt>
                <c:pt idx="7309" formatCode="General">
                  <c:v>185.60499999999999</c:v>
                </c:pt>
                <c:pt idx="7310" formatCode="General">
                  <c:v>183.15700000000001</c:v>
                </c:pt>
                <c:pt idx="7311" formatCode="General">
                  <c:v>180.65700000000001</c:v>
                </c:pt>
                <c:pt idx="7312" formatCode="General">
                  <c:v>178.11600000000001</c:v>
                </c:pt>
                <c:pt idx="7313" formatCode="General">
                  <c:v>175.53899999999999</c:v>
                </c:pt>
                <c:pt idx="7314" formatCode="General">
                  <c:v>172.92699999999999</c:v>
                </c:pt>
                <c:pt idx="7315" formatCode="General">
                  <c:v>170.255</c:v>
                </c:pt>
                <c:pt idx="7316" formatCode="General">
                  <c:v>167.5</c:v>
                </c:pt>
                <c:pt idx="7317" formatCode="General">
                  <c:v>164.72300000000001</c:v>
                </c:pt>
                <c:pt idx="7318" formatCode="General">
                  <c:v>162.02600000000001</c:v>
                </c:pt>
                <c:pt idx="7319" formatCode="General">
                  <c:v>159.51900000000001</c:v>
                </c:pt>
                <c:pt idx="7320" formatCode="General">
                  <c:v>157.125</c:v>
                </c:pt>
                <c:pt idx="7321" formatCode="General">
                  <c:v>154.61600000000001</c:v>
                </c:pt>
                <c:pt idx="7322" formatCode="General">
                  <c:v>151.976</c:v>
                </c:pt>
                <c:pt idx="7323" formatCode="General">
                  <c:v>149.30699999999999</c:v>
                </c:pt>
                <c:pt idx="7324" formatCode="General">
                  <c:v>146.78899999999999</c:v>
                </c:pt>
                <c:pt idx="7325" formatCode="General">
                  <c:v>144.50800000000001</c:v>
                </c:pt>
                <c:pt idx="7326" formatCode="General">
                  <c:v>142.327</c:v>
                </c:pt>
                <c:pt idx="7327" formatCode="General">
                  <c:v>140.19399999999999</c:v>
                </c:pt>
                <c:pt idx="7328" formatCode="General">
                  <c:v>138.142</c:v>
                </c:pt>
                <c:pt idx="7329" formatCode="General">
                  <c:v>136.13499999999999</c:v>
                </c:pt>
                <c:pt idx="7330" formatCode="General">
                  <c:v>134.113</c:v>
                </c:pt>
                <c:pt idx="7331" formatCode="General">
                  <c:v>132.042</c:v>
                </c:pt>
                <c:pt idx="7332" formatCode="General">
                  <c:v>129.893</c:v>
                </c:pt>
                <c:pt idx="7333" formatCode="General">
                  <c:v>127.651</c:v>
                </c:pt>
                <c:pt idx="7334" formatCode="General">
                  <c:v>125.375</c:v>
                </c:pt>
                <c:pt idx="7335" formatCode="General">
                  <c:v>123.15600000000001</c:v>
                </c:pt>
                <c:pt idx="7336" formatCode="General">
                  <c:v>121.026</c:v>
                </c:pt>
                <c:pt idx="7337" formatCode="General">
                  <c:v>118.962</c:v>
                </c:pt>
                <c:pt idx="7338" formatCode="General">
                  <c:v>116.83799999999999</c:v>
                </c:pt>
                <c:pt idx="7339" formatCode="General">
                  <c:v>114.56699999999999</c:v>
                </c:pt>
                <c:pt idx="7340" formatCode="General">
                  <c:v>112.167</c:v>
                </c:pt>
                <c:pt idx="7341" formatCode="General">
                  <c:v>109.64</c:v>
                </c:pt>
                <c:pt idx="7342" formatCode="General">
                  <c:v>106.98099999999999</c:v>
                </c:pt>
                <c:pt idx="7343" formatCode="General">
                  <c:v>104.19</c:v>
                </c:pt>
                <c:pt idx="7344" formatCode="General">
                  <c:v>101.271</c:v>
                </c:pt>
                <c:pt idx="7345" formatCode="General">
                  <c:v>98.210899999999995</c:v>
                </c:pt>
                <c:pt idx="7346" formatCode="General">
                  <c:v>95.010999999999996</c:v>
                </c:pt>
                <c:pt idx="7347" formatCode="General">
                  <c:v>91.689599999999999</c:v>
                </c:pt>
                <c:pt idx="7348" formatCode="General">
                  <c:v>88.268199999999993</c:v>
                </c:pt>
                <c:pt idx="7349" formatCode="General">
                  <c:v>84.767099999999999</c:v>
                </c:pt>
                <c:pt idx="7350" formatCode="General">
                  <c:v>81.206800000000001</c:v>
                </c:pt>
                <c:pt idx="7351" formatCode="General">
                  <c:v>77.610500000000002</c:v>
                </c:pt>
                <c:pt idx="7352" formatCode="General">
                  <c:v>74.002099999999999</c:v>
                </c:pt>
                <c:pt idx="7353" formatCode="General">
                  <c:v>70.373699999999999</c:v>
                </c:pt>
                <c:pt idx="7354" formatCode="General">
                  <c:v>66.6875</c:v>
                </c:pt>
                <c:pt idx="7355" formatCode="General">
                  <c:v>63.046799999999998</c:v>
                </c:pt>
                <c:pt idx="7356" formatCode="General">
                  <c:v>59.601300000000002</c:v>
                </c:pt>
                <c:pt idx="7357" formatCode="General">
                  <c:v>56.377200000000002</c:v>
                </c:pt>
                <c:pt idx="7358" formatCode="General">
                  <c:v>53.3384</c:v>
                </c:pt>
                <c:pt idx="7359" formatCode="General">
                  <c:v>50.386200000000002</c:v>
                </c:pt>
                <c:pt idx="7360" formatCode="General">
                  <c:v>47.391599999999997</c:v>
                </c:pt>
                <c:pt idx="7361" formatCode="General">
                  <c:v>44.249099999999999</c:v>
                </c:pt>
                <c:pt idx="7362" formatCode="General">
                  <c:v>41.014699999999998</c:v>
                </c:pt>
                <c:pt idx="7363" formatCode="General">
                  <c:v>37.817300000000003</c:v>
                </c:pt>
                <c:pt idx="7364" formatCode="General">
                  <c:v>34.776200000000003</c:v>
                </c:pt>
                <c:pt idx="7365" formatCode="General">
                  <c:v>31.930599999999998</c:v>
                </c:pt>
                <c:pt idx="7366" formatCode="General">
                  <c:v>29.144400000000001</c:v>
                </c:pt>
                <c:pt idx="7367" formatCode="General">
                  <c:v>26.3324</c:v>
                </c:pt>
                <c:pt idx="7368" formatCode="General">
                  <c:v>23.494800000000001</c:v>
                </c:pt>
                <c:pt idx="7369" formatCode="General">
                  <c:v>20.599699999999999</c:v>
                </c:pt>
                <c:pt idx="7370" formatCode="General">
                  <c:v>17.6099</c:v>
                </c:pt>
                <c:pt idx="7371" formatCode="General">
                  <c:v>14.521000000000001</c:v>
                </c:pt>
                <c:pt idx="7372" formatCode="General">
                  <c:v>11.3423</c:v>
                </c:pt>
                <c:pt idx="7373" formatCode="General">
                  <c:v>8.0922000000000001</c:v>
                </c:pt>
                <c:pt idx="7374" formatCode="General">
                  <c:v>4.7668600000000003</c:v>
                </c:pt>
                <c:pt idx="7375" formatCode="General">
                  <c:v>1.34453</c:v>
                </c:pt>
                <c:pt idx="7376" formatCode="General">
                  <c:v>-2.0900599999999998</c:v>
                </c:pt>
                <c:pt idx="7377" formatCode="General">
                  <c:v>-5.4301399999999997</c:v>
                </c:pt>
                <c:pt idx="7378" formatCode="General">
                  <c:v>-8.6394000000000002</c:v>
                </c:pt>
                <c:pt idx="7379" formatCode="General">
                  <c:v>-11.804399999999999</c:v>
                </c:pt>
                <c:pt idx="7380" formatCode="General">
                  <c:v>-15.1617</c:v>
                </c:pt>
                <c:pt idx="7381" formatCode="General">
                  <c:v>-18.766300000000001</c:v>
                </c:pt>
                <c:pt idx="7382" formatCode="General">
                  <c:v>-22.515000000000001</c:v>
                </c:pt>
                <c:pt idx="7383" formatCode="General">
                  <c:v>-26.293800000000001</c:v>
                </c:pt>
                <c:pt idx="7384" formatCode="General">
                  <c:v>-30.025600000000001</c:v>
                </c:pt>
                <c:pt idx="7385" formatCode="General">
                  <c:v>-33.7639</c:v>
                </c:pt>
                <c:pt idx="7386" formatCode="General">
                  <c:v>-37.537100000000002</c:v>
                </c:pt>
                <c:pt idx="7387" formatCode="General">
                  <c:v>-41.3093</c:v>
                </c:pt>
                <c:pt idx="7388" formatCode="General">
                  <c:v>-45.070500000000003</c:v>
                </c:pt>
                <c:pt idx="7389" formatCode="General">
                  <c:v>-48.829599999999999</c:v>
                </c:pt>
                <c:pt idx="7390" formatCode="General">
                  <c:v>-52.588299999999997</c:v>
                </c:pt>
                <c:pt idx="7391" formatCode="General">
                  <c:v>-56.343200000000003</c:v>
                </c:pt>
                <c:pt idx="7392" formatCode="General">
                  <c:v>-60.081600000000002</c:v>
                </c:pt>
                <c:pt idx="7393" formatCode="General">
                  <c:v>-63.810899999999997</c:v>
                </c:pt>
                <c:pt idx="7394" formatCode="General">
                  <c:v>-67.560100000000006</c:v>
                </c:pt>
                <c:pt idx="7395" formatCode="General">
                  <c:v>-71.3566</c:v>
                </c:pt>
                <c:pt idx="7396" formatCode="General">
                  <c:v>-75.207999999999998</c:v>
                </c:pt>
                <c:pt idx="7397" formatCode="General">
                  <c:v>-78.980999999999995</c:v>
                </c:pt>
                <c:pt idx="7398" formatCode="General">
                  <c:v>-82.545900000000003</c:v>
                </c:pt>
                <c:pt idx="7399" formatCode="General">
                  <c:v>-85.9114</c:v>
                </c:pt>
                <c:pt idx="7400" formatCode="General">
                  <c:v>-89.137299999999996</c:v>
                </c:pt>
                <c:pt idx="7401" formatCode="General">
                  <c:v>-92.311599999999999</c:v>
                </c:pt>
                <c:pt idx="7402" formatCode="General">
                  <c:v>-95.476299999999995</c:v>
                </c:pt>
                <c:pt idx="7403" formatCode="General">
                  <c:v>-98.638900000000007</c:v>
                </c:pt>
                <c:pt idx="7404" formatCode="General">
                  <c:v>-101.822</c:v>
                </c:pt>
                <c:pt idx="7405" formatCode="General">
                  <c:v>-105.042</c:v>
                </c:pt>
                <c:pt idx="7406" formatCode="General">
                  <c:v>-108.301</c:v>
                </c:pt>
                <c:pt idx="7407" formatCode="General">
                  <c:v>-111.592</c:v>
                </c:pt>
                <c:pt idx="7408" formatCode="General">
                  <c:v>-114.90600000000001</c:v>
                </c:pt>
                <c:pt idx="7409" formatCode="General">
                  <c:v>-118.24299999999999</c:v>
                </c:pt>
                <c:pt idx="7410" formatCode="General">
                  <c:v>-121.602</c:v>
                </c:pt>
                <c:pt idx="7411" formatCode="General">
                  <c:v>-124.983</c:v>
                </c:pt>
                <c:pt idx="7412" formatCode="General">
                  <c:v>-128.38200000000001</c:v>
                </c:pt>
                <c:pt idx="7413" formatCode="General">
                  <c:v>-131.786</c:v>
                </c:pt>
                <c:pt idx="7414" formatCode="General">
                  <c:v>-135.19499999999999</c:v>
                </c:pt>
                <c:pt idx="7415" formatCode="General">
                  <c:v>-138.614</c:v>
                </c:pt>
                <c:pt idx="7416" formatCode="General">
                  <c:v>-142.072</c:v>
                </c:pt>
                <c:pt idx="7417" formatCode="General">
                  <c:v>-145.572</c:v>
                </c:pt>
                <c:pt idx="7418" formatCode="General">
                  <c:v>-148.97499999999999</c:v>
                </c:pt>
                <c:pt idx="7419" formatCode="General">
                  <c:v>-152.15899999999999</c:v>
                </c:pt>
                <c:pt idx="7420" formatCode="General">
                  <c:v>-155.11699999999999</c:v>
                </c:pt>
                <c:pt idx="7421" formatCode="General">
                  <c:v>-157.916</c:v>
                </c:pt>
                <c:pt idx="7422" formatCode="General">
                  <c:v>-160.65899999999999</c:v>
                </c:pt>
                <c:pt idx="7423" formatCode="General">
                  <c:v>-163.345</c:v>
                </c:pt>
                <c:pt idx="7424" formatCode="General">
                  <c:v>-165.935</c:v>
                </c:pt>
                <c:pt idx="7425" formatCode="General">
                  <c:v>-168.43700000000001</c:v>
                </c:pt>
                <c:pt idx="7426" formatCode="General">
                  <c:v>-170.86199999999999</c:v>
                </c:pt>
                <c:pt idx="7427" formatCode="General">
                  <c:v>-173.22</c:v>
                </c:pt>
                <c:pt idx="7428" formatCode="General">
                  <c:v>-175.54</c:v>
                </c:pt>
                <c:pt idx="7429" formatCode="General">
                  <c:v>-177.85400000000001</c:v>
                </c:pt>
                <c:pt idx="7430" formatCode="General">
                  <c:v>-180.19399999999999</c:v>
                </c:pt>
                <c:pt idx="7431" formatCode="General">
                  <c:v>-182.58500000000001</c:v>
                </c:pt>
                <c:pt idx="7432" formatCode="General">
                  <c:v>-185.03899999999999</c:v>
                </c:pt>
                <c:pt idx="7433" formatCode="General">
                  <c:v>-187.577</c:v>
                </c:pt>
                <c:pt idx="7434" formatCode="General">
                  <c:v>-190.22300000000001</c:v>
                </c:pt>
                <c:pt idx="7435" formatCode="General">
                  <c:v>-192.98699999999999</c:v>
                </c:pt>
                <c:pt idx="7436" formatCode="General">
                  <c:v>-195.863</c:v>
                </c:pt>
                <c:pt idx="7437" formatCode="General">
                  <c:v>-198.81800000000001</c:v>
                </c:pt>
                <c:pt idx="7438" formatCode="General">
                  <c:v>-201.81299999999999</c:v>
                </c:pt>
                <c:pt idx="7439" formatCode="General">
                  <c:v>-204.82300000000001</c:v>
                </c:pt>
                <c:pt idx="7440" formatCode="General">
                  <c:v>-207.75299999999999</c:v>
                </c:pt>
                <c:pt idx="7441" formatCode="General">
                  <c:v>-210.44499999999999</c:v>
                </c:pt>
                <c:pt idx="7442" formatCode="General">
                  <c:v>-212.82</c:v>
                </c:pt>
                <c:pt idx="7443" formatCode="General">
                  <c:v>-214.874</c:v>
                </c:pt>
                <c:pt idx="7444" formatCode="General">
                  <c:v>-216.71700000000001</c:v>
                </c:pt>
                <c:pt idx="7445" formatCode="General">
                  <c:v>-218.459</c:v>
                </c:pt>
                <c:pt idx="7446" formatCode="General">
                  <c:v>-220.09299999999999</c:v>
                </c:pt>
                <c:pt idx="7447" formatCode="General">
                  <c:v>-221.61600000000001</c:v>
                </c:pt>
                <c:pt idx="7448" formatCode="General">
                  <c:v>-223.03700000000001</c:v>
                </c:pt>
                <c:pt idx="7449" formatCode="General">
                  <c:v>-224.37</c:v>
                </c:pt>
                <c:pt idx="7450" formatCode="General">
                  <c:v>-225.63300000000001</c:v>
                </c:pt>
                <c:pt idx="7451" formatCode="General">
                  <c:v>-226.84100000000001</c:v>
                </c:pt>
                <c:pt idx="7452" formatCode="General">
                  <c:v>-228.02</c:v>
                </c:pt>
                <c:pt idx="7453" formatCode="General">
                  <c:v>-229.2</c:v>
                </c:pt>
                <c:pt idx="7454" formatCode="General">
                  <c:v>-230.40799999999999</c:v>
                </c:pt>
                <c:pt idx="7455" formatCode="General">
                  <c:v>-231.65799999999999</c:v>
                </c:pt>
                <c:pt idx="7456" formatCode="General">
                  <c:v>-232.92500000000001</c:v>
                </c:pt>
                <c:pt idx="7457" formatCode="General">
                  <c:v>-234.17</c:v>
                </c:pt>
                <c:pt idx="7458" formatCode="General">
                  <c:v>-235.38499999999999</c:v>
                </c:pt>
                <c:pt idx="7459" formatCode="General">
                  <c:v>-236.572</c:v>
                </c:pt>
                <c:pt idx="7460" formatCode="General">
                  <c:v>-237.74199999999999</c:v>
                </c:pt>
                <c:pt idx="7461" formatCode="General">
                  <c:v>-238.89699999999999</c:v>
                </c:pt>
                <c:pt idx="7462" formatCode="General">
                  <c:v>-240.029</c:v>
                </c:pt>
                <c:pt idx="7463" formatCode="General">
                  <c:v>-241.17</c:v>
                </c:pt>
                <c:pt idx="7464" formatCode="General">
                  <c:v>-242.34800000000001</c:v>
                </c:pt>
                <c:pt idx="7465" formatCode="General">
                  <c:v>-243.477</c:v>
                </c:pt>
                <c:pt idx="7466" formatCode="General">
                  <c:v>-244.465</c:v>
                </c:pt>
                <c:pt idx="7467" formatCode="General">
                  <c:v>-245.28800000000001</c:v>
                </c:pt>
                <c:pt idx="7468" formatCode="General">
                  <c:v>-245.999</c:v>
                </c:pt>
                <c:pt idx="7469" formatCode="General">
                  <c:v>-246.70099999999999</c:v>
                </c:pt>
                <c:pt idx="7470" formatCode="General">
                  <c:v>-247.38399999999999</c:v>
                </c:pt>
                <c:pt idx="7471" formatCode="General">
                  <c:v>-248.001</c:v>
                </c:pt>
                <c:pt idx="7472" formatCode="General">
                  <c:v>-248.559</c:v>
                </c:pt>
                <c:pt idx="7473" formatCode="General">
                  <c:v>-249.06700000000001</c:v>
                </c:pt>
                <c:pt idx="7474" formatCode="General">
                  <c:v>-249.523</c:v>
                </c:pt>
                <c:pt idx="7475" formatCode="General">
                  <c:v>-249.92699999999999</c:v>
                </c:pt>
                <c:pt idx="7476" formatCode="General">
                  <c:v>-250.28100000000001</c:v>
                </c:pt>
                <c:pt idx="7477" formatCode="General">
                  <c:v>-250.58099999999999</c:v>
                </c:pt>
                <c:pt idx="7478" formatCode="General">
                  <c:v>-250.821</c:v>
                </c:pt>
                <c:pt idx="7479" formatCode="General">
                  <c:v>-251.00700000000001</c:v>
                </c:pt>
                <c:pt idx="7480" formatCode="General">
                  <c:v>-251.142</c:v>
                </c:pt>
                <c:pt idx="7481" formatCode="General">
                  <c:v>-251.23</c:v>
                </c:pt>
                <c:pt idx="7482" formatCode="General">
                  <c:v>-251.255</c:v>
                </c:pt>
                <c:pt idx="7483" formatCode="General">
                  <c:v>-251.196</c:v>
                </c:pt>
                <c:pt idx="7484" formatCode="General">
                  <c:v>-251.077</c:v>
                </c:pt>
                <c:pt idx="7485" formatCode="General">
                  <c:v>-250.93100000000001</c:v>
                </c:pt>
                <c:pt idx="7486" formatCode="General">
                  <c:v>-250.768</c:v>
                </c:pt>
                <c:pt idx="7487" formatCode="General">
                  <c:v>-250.59700000000001</c:v>
                </c:pt>
                <c:pt idx="7488" formatCode="General">
                  <c:v>-250.423</c:v>
                </c:pt>
                <c:pt idx="7489" formatCode="General">
                  <c:v>-250.17599999999999</c:v>
                </c:pt>
                <c:pt idx="7490" formatCode="General">
                  <c:v>-249.75899999999999</c:v>
                </c:pt>
                <c:pt idx="7491" formatCode="General">
                  <c:v>-249.11500000000001</c:v>
                </c:pt>
                <c:pt idx="7492" formatCode="General">
                  <c:v>-248.24700000000001</c:v>
                </c:pt>
                <c:pt idx="7493" formatCode="General">
                  <c:v>-247.27199999999999</c:v>
                </c:pt>
                <c:pt idx="7494" formatCode="General">
                  <c:v>-246.26499999999999</c:v>
                </c:pt>
                <c:pt idx="7495" formatCode="General">
                  <c:v>-245.20400000000001</c:v>
                </c:pt>
                <c:pt idx="7496" formatCode="General">
                  <c:v>-244.101</c:v>
                </c:pt>
                <c:pt idx="7497" formatCode="General">
                  <c:v>-242.98699999999999</c:v>
                </c:pt>
                <c:pt idx="7498" formatCode="General">
                  <c:v>-241.905</c:v>
                </c:pt>
                <c:pt idx="7499" formatCode="General">
                  <c:v>-240.886</c:v>
                </c:pt>
                <c:pt idx="7500" formatCode="General">
                  <c:v>-239.92500000000001</c:v>
                </c:pt>
                <c:pt idx="7501" formatCode="General">
                  <c:v>-239.005</c:v>
                </c:pt>
                <c:pt idx="7502" formatCode="General">
                  <c:v>-238.10599999999999</c:v>
                </c:pt>
                <c:pt idx="7503" formatCode="General">
                  <c:v>-237.24199999999999</c:v>
                </c:pt>
                <c:pt idx="7504" formatCode="General">
                  <c:v>-236.43299999999999</c:v>
                </c:pt>
                <c:pt idx="7505" formatCode="General">
                  <c:v>-235.68</c:v>
                </c:pt>
                <c:pt idx="7506" formatCode="General">
                  <c:v>-234.96199999999999</c:v>
                </c:pt>
                <c:pt idx="7507" formatCode="General">
                  <c:v>-234.23400000000001</c:v>
                </c:pt>
                <c:pt idx="7508" formatCode="General">
                  <c:v>-233.465</c:v>
                </c:pt>
                <c:pt idx="7509" formatCode="General">
                  <c:v>-232.65199999999999</c:v>
                </c:pt>
                <c:pt idx="7510" formatCode="General">
                  <c:v>-231.71799999999999</c:v>
                </c:pt>
                <c:pt idx="7511" formatCode="General">
                  <c:v>-230.56299999999999</c:v>
                </c:pt>
                <c:pt idx="7512" formatCode="General">
                  <c:v>-229.12299999999999</c:v>
                </c:pt>
                <c:pt idx="7513" formatCode="General">
                  <c:v>-227.40199999999999</c:v>
                </c:pt>
                <c:pt idx="7514" formatCode="General">
                  <c:v>-225.53100000000001</c:v>
                </c:pt>
                <c:pt idx="7515" formatCode="General">
                  <c:v>-223.57900000000001</c:v>
                </c:pt>
                <c:pt idx="7516" formatCode="General">
                  <c:v>-221.53100000000001</c:v>
                </c:pt>
                <c:pt idx="7517" formatCode="General">
                  <c:v>-219.416</c:v>
                </c:pt>
                <c:pt idx="7518" formatCode="General">
                  <c:v>-217.27</c:v>
                </c:pt>
                <c:pt idx="7519" formatCode="General">
                  <c:v>-215.102</c:v>
                </c:pt>
                <c:pt idx="7520" formatCode="General">
                  <c:v>-212.90799999999999</c:v>
                </c:pt>
                <c:pt idx="7521" formatCode="General">
                  <c:v>-210.68</c:v>
                </c:pt>
                <c:pt idx="7522" formatCode="General">
                  <c:v>-208.42400000000001</c:v>
                </c:pt>
                <c:pt idx="7523" formatCode="General">
                  <c:v>-206.15600000000001</c:v>
                </c:pt>
                <c:pt idx="7524" formatCode="General">
                  <c:v>-203.88</c:v>
                </c:pt>
                <c:pt idx="7525" formatCode="General">
                  <c:v>-201.595</c:v>
                </c:pt>
                <c:pt idx="7526" formatCode="General">
                  <c:v>-199.32499999999999</c:v>
                </c:pt>
                <c:pt idx="7527" formatCode="General">
                  <c:v>-197.06899999999999</c:v>
                </c:pt>
                <c:pt idx="7528" formatCode="General">
                  <c:v>-194.79400000000001</c:v>
                </c:pt>
                <c:pt idx="7529" formatCode="General">
                  <c:v>-192.44900000000001</c:v>
                </c:pt>
                <c:pt idx="7530" formatCode="General">
                  <c:v>-189.98599999999999</c:v>
                </c:pt>
                <c:pt idx="7531" formatCode="General">
                  <c:v>-187.535</c:v>
                </c:pt>
                <c:pt idx="7532" formatCode="General">
                  <c:v>-185.244</c:v>
                </c:pt>
                <c:pt idx="7533" formatCode="General">
                  <c:v>-183.114</c:v>
                </c:pt>
                <c:pt idx="7534" formatCode="General">
                  <c:v>-181.13300000000001</c:v>
                </c:pt>
                <c:pt idx="7535" formatCode="General">
                  <c:v>-179.279</c:v>
                </c:pt>
                <c:pt idx="7536" formatCode="General">
                  <c:v>-177.52600000000001</c:v>
                </c:pt>
                <c:pt idx="7537" formatCode="General">
                  <c:v>-175.84700000000001</c:v>
                </c:pt>
                <c:pt idx="7538" formatCode="General">
                  <c:v>-174.208</c:v>
                </c:pt>
                <c:pt idx="7539" formatCode="General">
                  <c:v>-172.57</c:v>
                </c:pt>
                <c:pt idx="7540" formatCode="General">
                  <c:v>-170.892</c:v>
                </c:pt>
                <c:pt idx="7541" formatCode="General">
                  <c:v>-169.143</c:v>
                </c:pt>
                <c:pt idx="7542" formatCode="General">
                  <c:v>-167.304</c:v>
                </c:pt>
                <c:pt idx="7543" formatCode="General">
                  <c:v>-165.36500000000001</c:v>
                </c:pt>
                <c:pt idx="7544" formatCode="General">
                  <c:v>-163.32300000000001</c:v>
                </c:pt>
                <c:pt idx="7545" formatCode="General">
                  <c:v>-161.17500000000001</c:v>
                </c:pt>
                <c:pt idx="7546" formatCode="General">
                  <c:v>-158.90799999999999</c:v>
                </c:pt>
                <c:pt idx="7547" formatCode="General">
                  <c:v>-156.47499999999999</c:v>
                </c:pt>
                <c:pt idx="7548" formatCode="General">
                  <c:v>-153.79499999999999</c:v>
                </c:pt>
                <c:pt idx="7549" formatCode="General">
                  <c:v>-150.78800000000001</c:v>
                </c:pt>
                <c:pt idx="7550" formatCode="General">
                  <c:v>-147.58500000000001</c:v>
                </c:pt>
                <c:pt idx="7551" formatCode="General">
                  <c:v>-144.39500000000001</c:v>
                </c:pt>
                <c:pt idx="7552" formatCode="General">
                  <c:v>-141.29900000000001</c:v>
                </c:pt>
                <c:pt idx="7553" formatCode="General">
                  <c:v>-138.27099999999999</c:v>
                </c:pt>
                <c:pt idx="7554" formatCode="General">
                  <c:v>-135.126</c:v>
                </c:pt>
                <c:pt idx="7555" formatCode="General">
                  <c:v>-131.863</c:v>
                </c:pt>
                <c:pt idx="7556" formatCode="General">
                  <c:v>-128.691</c:v>
                </c:pt>
                <c:pt idx="7557" formatCode="General">
                  <c:v>-125.67</c:v>
                </c:pt>
                <c:pt idx="7558" formatCode="General">
                  <c:v>-122.78100000000001</c:v>
                </c:pt>
                <c:pt idx="7559" formatCode="General">
                  <c:v>-120.03400000000001</c:v>
                </c:pt>
                <c:pt idx="7560" formatCode="General">
                  <c:v>-117.438</c:v>
                </c:pt>
                <c:pt idx="7561" formatCode="General">
                  <c:v>-114.989</c:v>
                </c:pt>
                <c:pt idx="7562" formatCode="General">
                  <c:v>-112.667</c:v>
                </c:pt>
                <c:pt idx="7563" formatCode="General">
                  <c:v>-110.44499999999999</c:v>
                </c:pt>
                <c:pt idx="7564" formatCode="General">
                  <c:v>-108.274</c:v>
                </c:pt>
                <c:pt idx="7565" formatCode="General">
                  <c:v>-106.084</c:v>
                </c:pt>
                <c:pt idx="7566" formatCode="General">
                  <c:v>-103.755</c:v>
                </c:pt>
                <c:pt idx="7567" formatCode="General">
                  <c:v>-101.23099999999999</c:v>
                </c:pt>
                <c:pt idx="7568" formatCode="General">
                  <c:v>-98.613</c:v>
                </c:pt>
                <c:pt idx="7569" formatCode="General">
                  <c:v>-95.941699999999997</c:v>
                </c:pt>
                <c:pt idx="7570" formatCode="General">
                  <c:v>-93.191100000000006</c:v>
                </c:pt>
                <c:pt idx="7571" formatCode="General">
                  <c:v>-90.357200000000006</c:v>
                </c:pt>
                <c:pt idx="7572" formatCode="General">
                  <c:v>-87.441800000000001</c:v>
                </c:pt>
                <c:pt idx="7573" formatCode="General">
                  <c:v>-84.432900000000004</c:v>
                </c:pt>
                <c:pt idx="7574" formatCode="General">
                  <c:v>-81.310500000000005</c:v>
                </c:pt>
                <c:pt idx="7575" formatCode="General">
                  <c:v>-78.052800000000005</c:v>
                </c:pt>
                <c:pt idx="7576" formatCode="General">
                  <c:v>-74.6374</c:v>
                </c:pt>
                <c:pt idx="7577" formatCode="General">
                  <c:v>-71.050399999999996</c:v>
                </c:pt>
                <c:pt idx="7578" formatCode="General">
                  <c:v>-67.267399999999995</c:v>
                </c:pt>
                <c:pt idx="7579" formatCode="General">
                  <c:v>-63.2699</c:v>
                </c:pt>
                <c:pt idx="7580" formatCode="General">
                  <c:v>-59.068300000000001</c:v>
                </c:pt>
                <c:pt idx="7581" formatCode="General">
                  <c:v>-54.6404</c:v>
                </c:pt>
                <c:pt idx="7582" formatCode="General">
                  <c:v>-49.9298</c:v>
                </c:pt>
                <c:pt idx="7583" formatCode="General">
                  <c:v>-44.789200000000001</c:v>
                </c:pt>
                <c:pt idx="7584" formatCode="General">
                  <c:v>-39.069899999999997</c:v>
                </c:pt>
                <c:pt idx="7585" formatCode="General">
                  <c:v>-32.975200000000001</c:v>
                </c:pt>
                <c:pt idx="7586" formatCode="General">
                  <c:v>-26.762699999999999</c:v>
                </c:pt>
                <c:pt idx="7587" formatCode="General">
                  <c:v>-20.480799999999999</c:v>
                </c:pt>
                <c:pt idx="7588" formatCode="General">
                  <c:v>-14.171900000000001</c:v>
                </c:pt>
                <c:pt idx="7589" formatCode="General">
                  <c:v>-7.8718399999999997</c:v>
                </c:pt>
                <c:pt idx="7590" formatCode="General">
                  <c:v>-1.6332199999999999</c:v>
                </c:pt>
                <c:pt idx="7591" formatCode="General">
                  <c:v>4.4885099999999998</c:v>
                </c:pt>
                <c:pt idx="7592" formatCode="General">
                  <c:v>10.473100000000001</c:v>
                </c:pt>
                <c:pt idx="7593" formatCode="General">
                  <c:v>16.303799999999999</c:v>
                </c:pt>
                <c:pt idx="7594" formatCode="General">
                  <c:v>21.9436</c:v>
                </c:pt>
                <c:pt idx="7595" formatCode="General">
                  <c:v>27.3582</c:v>
                </c:pt>
                <c:pt idx="7596" formatCode="General">
                  <c:v>32.524500000000003</c:v>
                </c:pt>
                <c:pt idx="7597" formatCode="General">
                  <c:v>37.450400000000002</c:v>
                </c:pt>
                <c:pt idx="7598" formatCode="General">
                  <c:v>42.169699999999999</c:v>
                </c:pt>
                <c:pt idx="7599" formatCode="General">
                  <c:v>46.800400000000003</c:v>
                </c:pt>
                <c:pt idx="7600" formatCode="General">
                  <c:v>51.4054</c:v>
                </c:pt>
                <c:pt idx="7601" formatCode="General">
                  <c:v>55.861499999999999</c:v>
                </c:pt>
                <c:pt idx="7602" formatCode="General">
                  <c:v>60.105600000000003</c:v>
                </c:pt>
                <c:pt idx="7603" formatCode="General">
                  <c:v>64.174000000000007</c:v>
                </c:pt>
                <c:pt idx="7604" formatCode="General">
                  <c:v>68.076800000000006</c:v>
                </c:pt>
                <c:pt idx="7605" formatCode="General">
                  <c:v>71.810900000000004</c:v>
                </c:pt>
                <c:pt idx="7606" formatCode="General">
                  <c:v>75.375900000000001</c:v>
                </c:pt>
                <c:pt idx="7607" formatCode="General">
                  <c:v>78.775499999999994</c:v>
                </c:pt>
                <c:pt idx="7608" formatCode="General">
                  <c:v>82.025199999999998</c:v>
                </c:pt>
                <c:pt idx="7609" formatCode="General">
                  <c:v>85.138199999999998</c:v>
                </c:pt>
                <c:pt idx="7610" formatCode="General">
                  <c:v>88.127300000000005</c:v>
                </c:pt>
                <c:pt idx="7611" formatCode="General">
                  <c:v>91.022300000000001</c:v>
                </c:pt>
                <c:pt idx="7612" formatCode="General">
                  <c:v>93.854500000000002</c:v>
                </c:pt>
                <c:pt idx="7613" formatCode="General">
                  <c:v>96.629900000000006</c:v>
                </c:pt>
                <c:pt idx="7614" formatCode="General">
                  <c:v>99.350999999999999</c:v>
                </c:pt>
                <c:pt idx="7615" formatCode="General">
                  <c:v>102.027</c:v>
                </c:pt>
                <c:pt idx="7616" formatCode="General">
                  <c:v>104.65900000000001</c:v>
                </c:pt>
                <c:pt idx="7617" formatCode="General">
                  <c:v>107.244</c:v>
                </c:pt>
                <c:pt idx="7618" formatCode="General">
                  <c:v>109.916</c:v>
                </c:pt>
                <c:pt idx="7619" formatCode="General">
                  <c:v>112.8</c:v>
                </c:pt>
                <c:pt idx="7620" formatCode="General">
                  <c:v>115.794</c:v>
                </c:pt>
                <c:pt idx="7621" formatCode="General">
                  <c:v>118.804</c:v>
                </c:pt>
                <c:pt idx="7622" formatCode="General">
                  <c:v>121.837</c:v>
                </c:pt>
                <c:pt idx="7623" formatCode="General">
                  <c:v>124.892</c:v>
                </c:pt>
                <c:pt idx="7624" formatCode="General">
                  <c:v>127.962</c:v>
                </c:pt>
                <c:pt idx="7625" formatCode="General">
                  <c:v>131.03200000000001</c:v>
                </c:pt>
                <c:pt idx="7626" formatCode="General">
                  <c:v>134.084</c:v>
                </c:pt>
                <c:pt idx="7627" formatCode="General">
                  <c:v>137.09399999999999</c:v>
                </c:pt>
                <c:pt idx="7628" formatCode="General">
                  <c:v>140.04900000000001</c:v>
                </c:pt>
                <c:pt idx="7629" formatCode="General">
                  <c:v>142.94900000000001</c:v>
                </c:pt>
                <c:pt idx="7630" formatCode="General">
                  <c:v>145.827</c:v>
                </c:pt>
                <c:pt idx="7631" formatCode="General">
                  <c:v>148.73099999999999</c:v>
                </c:pt>
                <c:pt idx="7632" formatCode="General">
                  <c:v>151.822</c:v>
                </c:pt>
                <c:pt idx="7633" formatCode="General">
                  <c:v>155.209</c:v>
                </c:pt>
                <c:pt idx="7634" formatCode="General">
                  <c:v>158.727</c:v>
                </c:pt>
                <c:pt idx="7635" formatCode="General">
                  <c:v>162.24</c:v>
                </c:pt>
                <c:pt idx="7636" formatCode="General">
                  <c:v>165.71299999999999</c:v>
                </c:pt>
                <c:pt idx="7637" formatCode="General">
                  <c:v>169.12100000000001</c:v>
                </c:pt>
                <c:pt idx="7638" formatCode="General">
                  <c:v>172.44300000000001</c:v>
                </c:pt>
                <c:pt idx="7639" formatCode="General">
                  <c:v>175.65600000000001</c:v>
                </c:pt>
                <c:pt idx="7640" formatCode="General">
                  <c:v>178.744</c:v>
                </c:pt>
                <c:pt idx="7641" formatCode="General">
                  <c:v>181.702</c:v>
                </c:pt>
                <c:pt idx="7642" formatCode="General">
                  <c:v>184.547</c:v>
                </c:pt>
                <c:pt idx="7643" formatCode="General">
                  <c:v>187.31200000000001</c:v>
                </c:pt>
                <c:pt idx="7644" formatCode="General">
                  <c:v>190.11799999999999</c:v>
                </c:pt>
                <c:pt idx="7645" formatCode="General">
                  <c:v>193.08799999999999</c:v>
                </c:pt>
                <c:pt idx="7646" formatCode="General">
                  <c:v>196.09700000000001</c:v>
                </c:pt>
                <c:pt idx="7647" formatCode="General">
                  <c:v>199.005</c:v>
                </c:pt>
                <c:pt idx="7648" formatCode="General">
                  <c:v>201.81899999999999</c:v>
                </c:pt>
                <c:pt idx="7649" formatCode="General">
                  <c:v>204.54</c:v>
                </c:pt>
                <c:pt idx="7650" formatCode="General">
                  <c:v>207.15899999999999</c:v>
                </c:pt>
                <c:pt idx="7651" formatCode="General">
                  <c:v>209.68100000000001</c:v>
                </c:pt>
                <c:pt idx="7652" formatCode="General">
                  <c:v>212.11199999999999</c:v>
                </c:pt>
                <c:pt idx="7653" formatCode="General">
                  <c:v>214.45099999999999</c:v>
                </c:pt>
                <c:pt idx="7654" formatCode="General">
                  <c:v>216.696</c:v>
                </c:pt>
                <c:pt idx="7655" formatCode="General">
                  <c:v>218.85</c:v>
                </c:pt>
                <c:pt idx="7656" formatCode="General">
                  <c:v>220.99299999999999</c:v>
                </c:pt>
                <c:pt idx="7657" formatCode="General">
                  <c:v>223.25899999999999</c:v>
                </c:pt>
                <c:pt idx="7658" formatCode="General">
                  <c:v>225.577</c:v>
                </c:pt>
                <c:pt idx="7659" formatCode="General">
                  <c:v>227.815</c:v>
                </c:pt>
                <c:pt idx="7660" formatCode="General">
                  <c:v>229.98099999999999</c:v>
                </c:pt>
                <c:pt idx="7661" formatCode="General">
                  <c:v>232.09200000000001</c:v>
                </c:pt>
                <c:pt idx="7662" formatCode="General">
                  <c:v>234.136</c:v>
                </c:pt>
                <c:pt idx="7663" formatCode="General">
                  <c:v>236.11</c:v>
                </c:pt>
                <c:pt idx="7664" formatCode="General">
                  <c:v>238.018</c:v>
                </c:pt>
                <c:pt idx="7665" formatCode="General">
                  <c:v>239.82499999999999</c:v>
                </c:pt>
                <c:pt idx="7666" formatCode="General">
                  <c:v>241.49</c:v>
                </c:pt>
                <c:pt idx="7667" formatCode="General">
                  <c:v>243.023</c:v>
                </c:pt>
                <c:pt idx="7668" formatCode="General">
                  <c:v>244.43600000000001</c:v>
                </c:pt>
                <c:pt idx="7669" formatCode="General">
                  <c:v>245.727</c:v>
                </c:pt>
                <c:pt idx="7670" formatCode="General">
                  <c:v>247.03299999999999</c:v>
                </c:pt>
                <c:pt idx="7671" formatCode="General">
                  <c:v>248.55099999999999</c:v>
                </c:pt>
                <c:pt idx="7672" formatCode="General">
                  <c:v>250.19300000000001</c:v>
                </c:pt>
                <c:pt idx="7673" formatCode="General">
                  <c:v>251.80799999999999</c:v>
                </c:pt>
                <c:pt idx="7674" formatCode="General">
                  <c:v>253.39099999999999</c:v>
                </c:pt>
                <c:pt idx="7675" formatCode="General">
                  <c:v>254.934</c:v>
                </c:pt>
                <c:pt idx="7676" formatCode="General">
                  <c:v>256.42099999999999</c:v>
                </c:pt>
                <c:pt idx="7677" formatCode="General">
                  <c:v>257.82600000000002</c:v>
                </c:pt>
                <c:pt idx="7678" formatCode="General">
                  <c:v>259.12700000000001</c:v>
                </c:pt>
                <c:pt idx="7679" formatCode="General">
                  <c:v>260.29500000000002</c:v>
                </c:pt>
                <c:pt idx="7680" formatCode="General">
                  <c:v>261.31200000000001</c:v>
                </c:pt>
                <c:pt idx="7681" formatCode="General">
                  <c:v>262.18099999999998</c:v>
                </c:pt>
                <c:pt idx="7682" formatCode="General">
                  <c:v>262.91000000000003</c:v>
                </c:pt>
                <c:pt idx="7683" formatCode="General">
                  <c:v>263.50799999999998</c:v>
                </c:pt>
                <c:pt idx="7684" formatCode="General">
                  <c:v>263.99</c:v>
                </c:pt>
                <c:pt idx="7685" formatCode="General">
                  <c:v>264.37799999999999</c:v>
                </c:pt>
                <c:pt idx="7686" formatCode="General">
                  <c:v>264.79399999999998</c:v>
                </c:pt>
                <c:pt idx="7687" formatCode="General">
                  <c:v>265.32</c:v>
                </c:pt>
                <c:pt idx="7688" formatCode="General">
                  <c:v>265.84800000000001</c:v>
                </c:pt>
                <c:pt idx="7689" formatCode="General">
                  <c:v>266.31299999999999</c:v>
                </c:pt>
                <c:pt idx="7690" formatCode="General">
                  <c:v>266.75</c:v>
                </c:pt>
                <c:pt idx="7691" formatCode="General">
                  <c:v>267.178</c:v>
                </c:pt>
                <c:pt idx="7692" formatCode="General">
                  <c:v>267.60599999999999</c:v>
                </c:pt>
                <c:pt idx="7693" formatCode="General">
                  <c:v>268.03399999999999</c:v>
                </c:pt>
                <c:pt idx="7694" formatCode="General">
                  <c:v>268.46800000000002</c:v>
                </c:pt>
                <c:pt idx="7695" formatCode="General">
                  <c:v>268.923</c:v>
                </c:pt>
                <c:pt idx="7696" formatCode="General">
                  <c:v>269.392</c:v>
                </c:pt>
                <c:pt idx="7697" formatCode="General">
                  <c:v>269.84500000000003</c:v>
                </c:pt>
                <c:pt idx="7698" formatCode="General">
                  <c:v>270.26100000000002</c:v>
                </c:pt>
                <c:pt idx="7699" formatCode="General">
                  <c:v>270.62299999999999</c:v>
                </c:pt>
                <c:pt idx="7700" formatCode="General">
                  <c:v>270.91399999999999</c:v>
                </c:pt>
                <c:pt idx="7701" formatCode="General">
                  <c:v>271.11799999999999</c:v>
                </c:pt>
                <c:pt idx="7702" formatCode="General">
                  <c:v>271.23399999999998</c:v>
                </c:pt>
                <c:pt idx="7703" formatCode="General">
                  <c:v>271.42200000000003</c:v>
                </c:pt>
                <c:pt idx="7704" formatCode="General">
                  <c:v>271.94099999999997</c:v>
                </c:pt>
                <c:pt idx="7705" formatCode="General">
                  <c:v>272.73099999999999</c:v>
                </c:pt>
                <c:pt idx="7706" formatCode="General">
                  <c:v>273.60700000000003</c:v>
                </c:pt>
                <c:pt idx="7707" formatCode="General">
                  <c:v>274.50799999999998</c:v>
                </c:pt>
                <c:pt idx="7708" formatCode="General">
                  <c:v>275.37</c:v>
                </c:pt>
                <c:pt idx="7709" formatCode="General">
                  <c:v>276.13</c:v>
                </c:pt>
                <c:pt idx="7710" formatCode="General">
                  <c:v>276.77</c:v>
                </c:pt>
                <c:pt idx="7711" formatCode="General">
                  <c:v>277.31400000000002</c:v>
                </c:pt>
                <c:pt idx="7712" formatCode="General">
                  <c:v>277.85399999999998</c:v>
                </c:pt>
                <c:pt idx="7713" formatCode="General">
                  <c:v>278.46800000000002</c:v>
                </c:pt>
                <c:pt idx="7714" formatCode="General">
                  <c:v>279.09699999999998</c:v>
                </c:pt>
                <c:pt idx="7715" formatCode="General">
                  <c:v>279.66300000000001</c:v>
                </c:pt>
                <c:pt idx="7716" formatCode="General">
                  <c:v>280.113</c:v>
                </c:pt>
                <c:pt idx="7717" formatCode="General">
                  <c:v>280.39499999999998</c:v>
                </c:pt>
                <c:pt idx="7718" formatCode="General">
                  <c:v>280.471</c:v>
                </c:pt>
                <c:pt idx="7719" formatCode="General">
                  <c:v>280.34100000000001</c:v>
                </c:pt>
                <c:pt idx="7720" formatCode="General">
                  <c:v>280.05099999999999</c:v>
                </c:pt>
                <c:pt idx="7721" formatCode="General">
                  <c:v>279.738</c:v>
                </c:pt>
                <c:pt idx="7722" formatCode="General">
                  <c:v>279.459</c:v>
                </c:pt>
                <c:pt idx="7723" formatCode="General">
                  <c:v>279.10599999999999</c:v>
                </c:pt>
                <c:pt idx="7724" formatCode="General">
                  <c:v>278.62200000000001</c:v>
                </c:pt>
                <c:pt idx="7725" formatCode="General">
                  <c:v>278.01600000000002</c:v>
                </c:pt>
                <c:pt idx="7726" formatCode="General">
                  <c:v>277.25</c:v>
                </c:pt>
                <c:pt idx="7727" formatCode="General">
                  <c:v>276.28199999999998</c:v>
                </c:pt>
                <c:pt idx="7728" formatCode="General">
                  <c:v>275.11200000000002</c:v>
                </c:pt>
                <c:pt idx="7729" formatCode="General">
                  <c:v>273.74299999999999</c:v>
                </c:pt>
                <c:pt idx="7730" formatCode="General">
                  <c:v>272.18</c:v>
                </c:pt>
                <c:pt idx="7731" formatCode="General">
                  <c:v>270.42599999999999</c:v>
                </c:pt>
                <c:pt idx="7732" formatCode="General">
                  <c:v>268.48200000000003</c:v>
                </c:pt>
                <c:pt idx="7733" formatCode="General">
                  <c:v>266.36599999999999</c:v>
                </c:pt>
                <c:pt idx="7734" formatCode="General">
                  <c:v>264.09899999999999</c:v>
                </c:pt>
                <c:pt idx="7735" formatCode="General">
                  <c:v>261.69799999999998</c:v>
                </c:pt>
                <c:pt idx="7736" formatCode="General">
                  <c:v>259.23899999999998</c:v>
                </c:pt>
                <c:pt idx="7737" formatCode="General">
                  <c:v>256.846</c:v>
                </c:pt>
                <c:pt idx="7738" formatCode="General">
                  <c:v>254.483</c:v>
                </c:pt>
                <c:pt idx="7739" formatCode="General">
                  <c:v>252.03399999999999</c:v>
                </c:pt>
                <c:pt idx="7740" formatCode="General">
                  <c:v>249.48099999999999</c:v>
                </c:pt>
                <c:pt idx="7741" formatCode="General">
                  <c:v>246.834</c:v>
                </c:pt>
                <c:pt idx="7742" formatCode="General">
                  <c:v>244.11199999999999</c:v>
                </c:pt>
                <c:pt idx="7743" formatCode="General">
                  <c:v>241.31700000000001</c:v>
                </c:pt>
                <c:pt idx="7744" formatCode="General">
                  <c:v>238.43</c:v>
                </c:pt>
                <c:pt idx="7745" formatCode="General">
                  <c:v>235.43899999999999</c:v>
                </c:pt>
                <c:pt idx="7746" formatCode="General">
                  <c:v>232.34299999999999</c:v>
                </c:pt>
                <c:pt idx="7747" formatCode="General">
                  <c:v>229.17</c:v>
                </c:pt>
                <c:pt idx="7748" formatCode="General">
                  <c:v>225.95</c:v>
                </c:pt>
                <c:pt idx="7749" formatCode="General">
                  <c:v>222.70099999999999</c:v>
                </c:pt>
                <c:pt idx="7750" formatCode="General">
                  <c:v>219.42500000000001</c:v>
                </c:pt>
                <c:pt idx="7751" formatCode="General">
                  <c:v>216.11</c:v>
                </c:pt>
                <c:pt idx="7752" formatCode="General">
                  <c:v>212.72800000000001</c:v>
                </c:pt>
                <c:pt idx="7753" formatCode="General">
                  <c:v>209.27199999999999</c:v>
                </c:pt>
                <c:pt idx="7754" formatCode="General">
                  <c:v>205.887</c:v>
                </c:pt>
                <c:pt idx="7755" formatCode="General">
                  <c:v>202.66200000000001</c:v>
                </c:pt>
                <c:pt idx="7756" formatCode="General">
                  <c:v>199.49199999999999</c:v>
                </c:pt>
                <c:pt idx="7757" formatCode="General">
                  <c:v>196.309</c:v>
                </c:pt>
                <c:pt idx="7758" formatCode="General">
                  <c:v>193.11</c:v>
                </c:pt>
                <c:pt idx="7759" formatCode="General">
                  <c:v>189.89699999999999</c:v>
                </c:pt>
                <c:pt idx="7760" formatCode="General">
                  <c:v>186.66900000000001</c:v>
                </c:pt>
                <c:pt idx="7761" formatCode="General">
                  <c:v>183.41399999999999</c:v>
                </c:pt>
                <c:pt idx="7762" formatCode="General">
                  <c:v>180.10900000000001</c:v>
                </c:pt>
                <c:pt idx="7763" formatCode="General">
                  <c:v>176.72499999999999</c:v>
                </c:pt>
                <c:pt idx="7764" formatCode="General">
                  <c:v>173.25200000000001</c:v>
                </c:pt>
                <c:pt idx="7765" formatCode="General">
                  <c:v>169.70099999999999</c:v>
                </c:pt>
                <c:pt idx="7766" formatCode="General">
                  <c:v>166.06800000000001</c:v>
                </c:pt>
                <c:pt idx="7767" formatCode="General">
                  <c:v>162.37899999999999</c:v>
                </c:pt>
                <c:pt idx="7768" formatCode="General">
                  <c:v>158.78399999999999</c:v>
                </c:pt>
                <c:pt idx="7769" formatCode="General">
                  <c:v>155.33600000000001</c:v>
                </c:pt>
                <c:pt idx="7770" formatCode="General">
                  <c:v>151.90299999999999</c:v>
                </c:pt>
                <c:pt idx="7771" formatCode="General">
                  <c:v>148.297</c:v>
                </c:pt>
                <c:pt idx="7772" formatCode="General">
                  <c:v>144.352</c:v>
                </c:pt>
                <c:pt idx="7773" formatCode="General">
                  <c:v>140.31200000000001</c:v>
                </c:pt>
                <c:pt idx="7774" formatCode="General">
                  <c:v>136.44499999999999</c:v>
                </c:pt>
                <c:pt idx="7775" formatCode="General">
                  <c:v>132.62299999999999</c:v>
                </c:pt>
                <c:pt idx="7776" formatCode="General">
                  <c:v>128.74700000000001</c:v>
                </c:pt>
                <c:pt idx="7777" formatCode="General">
                  <c:v>124.824</c:v>
                </c:pt>
                <c:pt idx="7778" formatCode="General">
                  <c:v>120.846</c:v>
                </c:pt>
                <c:pt idx="7779" formatCode="General">
                  <c:v>116.795</c:v>
                </c:pt>
                <c:pt idx="7780" formatCode="General">
                  <c:v>112.68600000000001</c:v>
                </c:pt>
                <c:pt idx="7781" formatCode="General">
                  <c:v>108.571</c:v>
                </c:pt>
                <c:pt idx="7782" formatCode="General">
                  <c:v>104.557</c:v>
                </c:pt>
                <c:pt idx="7783" formatCode="General">
                  <c:v>100.65600000000001</c:v>
                </c:pt>
                <c:pt idx="7784" formatCode="General">
                  <c:v>96.742500000000007</c:v>
                </c:pt>
                <c:pt idx="7785" formatCode="General">
                  <c:v>92.768699999999995</c:v>
                </c:pt>
                <c:pt idx="7786" formatCode="General">
                  <c:v>88.746899999999997</c:v>
                </c:pt>
                <c:pt idx="7787" formatCode="General">
                  <c:v>84.6751</c:v>
                </c:pt>
                <c:pt idx="7788" formatCode="General">
                  <c:v>80.5441</c:v>
                </c:pt>
                <c:pt idx="7789" formatCode="General">
                  <c:v>76.336799999999997</c:v>
                </c:pt>
                <c:pt idx="7790" formatCode="General">
                  <c:v>72.065200000000004</c:v>
                </c:pt>
                <c:pt idx="7791" formatCode="General">
                  <c:v>67.770300000000006</c:v>
                </c:pt>
                <c:pt idx="7792" formatCode="General">
                  <c:v>63.444899999999997</c:v>
                </c:pt>
                <c:pt idx="7793" formatCode="General">
                  <c:v>59.060200000000002</c:v>
                </c:pt>
                <c:pt idx="7794" formatCode="General">
                  <c:v>54.620399999999997</c:v>
                </c:pt>
                <c:pt idx="7795" formatCode="General">
                  <c:v>50.124499999999998</c:v>
                </c:pt>
                <c:pt idx="7796" formatCode="General">
                  <c:v>45.546399999999998</c:v>
                </c:pt>
                <c:pt idx="7797" formatCode="General">
                  <c:v>40.965699999999998</c:v>
                </c:pt>
                <c:pt idx="7798" formatCode="General">
                  <c:v>36.544600000000003</c:v>
                </c:pt>
                <c:pt idx="7799" formatCode="General">
                  <c:v>32.215499999999999</c:v>
                </c:pt>
                <c:pt idx="7800" formatCode="General">
                  <c:v>27.8261</c:v>
                </c:pt>
                <c:pt idx="7801" formatCode="General">
                  <c:v>23.357399999999998</c:v>
                </c:pt>
                <c:pt idx="7802" formatCode="General">
                  <c:v>18.814599999999999</c:v>
                </c:pt>
                <c:pt idx="7803" formatCode="General">
                  <c:v>14.210800000000001</c:v>
                </c:pt>
                <c:pt idx="7804" formatCode="General">
                  <c:v>9.5501400000000007</c:v>
                </c:pt>
                <c:pt idx="7805" formatCode="General">
                  <c:v>4.8259299999999996</c:v>
                </c:pt>
                <c:pt idx="7806" formatCode="General">
                  <c:v>3.0898399999999999E-2</c:v>
                </c:pt>
                <c:pt idx="7807" formatCode="General">
                  <c:v>-4.8408499999999997</c:v>
                </c:pt>
                <c:pt idx="7808" formatCode="General">
                  <c:v>-9.7953799999999998</c:v>
                </c:pt>
                <c:pt idx="7809" formatCode="General">
                  <c:v>-14.8261</c:v>
                </c:pt>
                <c:pt idx="7810" formatCode="General">
                  <c:v>-19.905100000000001</c:v>
                </c:pt>
                <c:pt idx="7811" formatCode="General">
                  <c:v>-24.916699999999999</c:v>
                </c:pt>
                <c:pt idx="7812" formatCode="General">
                  <c:v>-29.710899999999999</c:v>
                </c:pt>
                <c:pt idx="7813" formatCode="General">
                  <c:v>-34.354500000000002</c:v>
                </c:pt>
                <c:pt idx="7814" formatCode="General">
                  <c:v>-38.973399999999998</c:v>
                </c:pt>
                <c:pt idx="7815" formatCode="General">
                  <c:v>-43.580100000000002</c:v>
                </c:pt>
                <c:pt idx="7816" formatCode="General">
                  <c:v>-48.181199999999997</c:v>
                </c:pt>
                <c:pt idx="7817" formatCode="General">
                  <c:v>-52.7819</c:v>
                </c:pt>
                <c:pt idx="7818" formatCode="General">
                  <c:v>-57.392000000000003</c:v>
                </c:pt>
                <c:pt idx="7819" formatCode="General">
                  <c:v>-62.022599999999997</c:v>
                </c:pt>
                <c:pt idx="7820" formatCode="General">
                  <c:v>-66.694500000000005</c:v>
                </c:pt>
                <c:pt idx="7821" formatCode="General">
                  <c:v>-71.426599999999993</c:v>
                </c:pt>
                <c:pt idx="7822" formatCode="General">
                  <c:v>-76.222499999999997</c:v>
                </c:pt>
                <c:pt idx="7823" formatCode="General">
                  <c:v>-81.070300000000003</c:v>
                </c:pt>
                <c:pt idx="7824" formatCode="General">
                  <c:v>-85.942899999999995</c:v>
                </c:pt>
                <c:pt idx="7825" formatCode="General">
                  <c:v>-90.703100000000006</c:v>
                </c:pt>
                <c:pt idx="7826" formatCode="General">
                  <c:v>-95.184399999999997</c:v>
                </c:pt>
                <c:pt idx="7827" formatCode="General">
                  <c:v>-99.481899999999996</c:v>
                </c:pt>
                <c:pt idx="7828" formatCode="General">
                  <c:v>-103.733</c:v>
                </c:pt>
                <c:pt idx="7829" formatCode="General">
                  <c:v>-107.932</c:v>
                </c:pt>
                <c:pt idx="7830" formatCode="General">
                  <c:v>-112.07</c:v>
                </c:pt>
                <c:pt idx="7831" formatCode="General">
                  <c:v>-116.14400000000001</c:v>
                </c:pt>
                <c:pt idx="7832" formatCode="General">
                  <c:v>-120.13800000000001</c:v>
                </c:pt>
                <c:pt idx="7833" formatCode="General">
                  <c:v>-124.03400000000001</c:v>
                </c:pt>
                <c:pt idx="7834" formatCode="General">
                  <c:v>-127.864</c:v>
                </c:pt>
                <c:pt idx="7835" formatCode="General">
                  <c:v>-131.66999999999999</c:v>
                </c:pt>
                <c:pt idx="7836" formatCode="General">
                  <c:v>-135.465</c:v>
                </c:pt>
                <c:pt idx="7837" formatCode="General">
                  <c:v>-139.274</c:v>
                </c:pt>
                <c:pt idx="7838" formatCode="General">
                  <c:v>-143.12299999999999</c:v>
                </c:pt>
                <c:pt idx="7839" formatCode="General">
                  <c:v>-147.00399999999999</c:v>
                </c:pt>
                <c:pt idx="7840" formatCode="General">
                  <c:v>-150.887</c:v>
                </c:pt>
                <c:pt idx="7841" formatCode="General">
                  <c:v>-154.65799999999999</c:v>
                </c:pt>
                <c:pt idx="7842" formatCode="General">
                  <c:v>-158.24299999999999</c:v>
                </c:pt>
                <c:pt idx="7843" formatCode="General">
                  <c:v>-161.71899999999999</c:v>
                </c:pt>
                <c:pt idx="7844" formatCode="General">
                  <c:v>-165.14099999999999</c:v>
                </c:pt>
                <c:pt idx="7845" formatCode="General">
                  <c:v>-168.51900000000001</c:v>
                </c:pt>
                <c:pt idx="7846" formatCode="General">
                  <c:v>-171.85300000000001</c:v>
                </c:pt>
                <c:pt idx="7847" formatCode="General">
                  <c:v>-175.14</c:v>
                </c:pt>
                <c:pt idx="7848" formatCode="General">
                  <c:v>-178.38200000000001</c:v>
                </c:pt>
                <c:pt idx="7849" formatCode="General">
                  <c:v>-181.59100000000001</c:v>
                </c:pt>
                <c:pt idx="7850" formatCode="General">
                  <c:v>-184.78700000000001</c:v>
                </c:pt>
                <c:pt idx="7851" formatCode="General">
                  <c:v>-187.977</c:v>
                </c:pt>
                <c:pt idx="7852" formatCode="General">
                  <c:v>-191.155</c:v>
                </c:pt>
                <c:pt idx="7853" formatCode="General">
                  <c:v>-194.33099999999999</c:v>
                </c:pt>
                <c:pt idx="7854" formatCode="General">
                  <c:v>-197.52699999999999</c:v>
                </c:pt>
                <c:pt idx="7855" formatCode="General">
                  <c:v>-200.77500000000001</c:v>
                </c:pt>
                <c:pt idx="7856" formatCode="General">
                  <c:v>-204.05099999999999</c:v>
                </c:pt>
                <c:pt idx="7857" formatCode="General">
                  <c:v>-207.23699999999999</c:v>
                </c:pt>
                <c:pt idx="7858" formatCode="General">
                  <c:v>-210.322</c:v>
                </c:pt>
                <c:pt idx="7859" formatCode="General">
                  <c:v>-213.392</c:v>
                </c:pt>
                <c:pt idx="7860" formatCode="General">
                  <c:v>-216.471</c:v>
                </c:pt>
                <c:pt idx="7861" formatCode="General">
                  <c:v>-219.553</c:v>
                </c:pt>
                <c:pt idx="7862" formatCode="General">
                  <c:v>-222.63800000000001</c:v>
                </c:pt>
                <c:pt idx="7863" formatCode="General">
                  <c:v>-225.726</c:v>
                </c:pt>
                <c:pt idx="7864" formatCode="General">
                  <c:v>-228.81299999999999</c:v>
                </c:pt>
                <c:pt idx="7865" formatCode="General">
                  <c:v>-231.91</c:v>
                </c:pt>
                <c:pt idx="7866" formatCode="General">
                  <c:v>-235.03200000000001</c:v>
                </c:pt>
                <c:pt idx="7867" formatCode="General">
                  <c:v>-238.202</c:v>
                </c:pt>
                <c:pt idx="7868" formatCode="General">
                  <c:v>-241.43799999999999</c:v>
                </c:pt>
                <c:pt idx="7869" formatCode="General">
                  <c:v>-244.73099999999999</c:v>
                </c:pt>
                <c:pt idx="7870" formatCode="General">
                  <c:v>-248.047</c:v>
                </c:pt>
                <c:pt idx="7871" formatCode="General">
                  <c:v>-251.33799999999999</c:v>
                </c:pt>
                <c:pt idx="7872" formatCode="General">
                  <c:v>-254.446</c:v>
                </c:pt>
                <c:pt idx="7873" formatCode="General">
                  <c:v>-257.18900000000002</c:v>
                </c:pt>
                <c:pt idx="7874" formatCode="General">
                  <c:v>-259.67399999999998</c:v>
                </c:pt>
                <c:pt idx="7875" formatCode="General">
                  <c:v>-262.05900000000003</c:v>
                </c:pt>
                <c:pt idx="7876" formatCode="General">
                  <c:v>-264.33600000000001</c:v>
                </c:pt>
                <c:pt idx="7877" formatCode="General">
                  <c:v>-266.495</c:v>
                </c:pt>
                <c:pt idx="7878" formatCode="General">
                  <c:v>-268.52800000000002</c:v>
                </c:pt>
                <c:pt idx="7879" formatCode="General">
                  <c:v>-270.428</c:v>
                </c:pt>
                <c:pt idx="7880" formatCode="General">
                  <c:v>-272.19200000000001</c:v>
                </c:pt>
                <c:pt idx="7881" formatCode="General">
                  <c:v>-273.82799999999997</c:v>
                </c:pt>
                <c:pt idx="7882" formatCode="General">
                  <c:v>-275.34100000000001</c:v>
                </c:pt>
                <c:pt idx="7883" formatCode="General">
                  <c:v>-276.74</c:v>
                </c:pt>
                <c:pt idx="7884" formatCode="General">
                  <c:v>-278.03500000000003</c:v>
                </c:pt>
                <c:pt idx="7885" formatCode="General">
                  <c:v>-279.238</c:v>
                </c:pt>
                <c:pt idx="7886" formatCode="General">
                  <c:v>-280.32100000000003</c:v>
                </c:pt>
                <c:pt idx="7887" formatCode="General">
                  <c:v>-281.22500000000002</c:v>
                </c:pt>
                <c:pt idx="7888" formatCode="General">
                  <c:v>-281.76299999999998</c:v>
                </c:pt>
                <c:pt idx="7889" formatCode="General">
                  <c:v>-281.81599999999997</c:v>
                </c:pt>
                <c:pt idx="7890" formatCode="General">
                  <c:v>-281.53100000000001</c:v>
                </c:pt>
                <c:pt idx="7891" formatCode="General">
                  <c:v>-281.00700000000001</c:v>
                </c:pt>
                <c:pt idx="7892" formatCode="General">
                  <c:v>-280.23899999999998</c:v>
                </c:pt>
                <c:pt idx="7893" formatCode="General">
                  <c:v>-279.27499999999998</c:v>
                </c:pt>
                <c:pt idx="7894" formatCode="General">
                  <c:v>-278.18299999999999</c:v>
                </c:pt>
                <c:pt idx="7895" formatCode="General">
                  <c:v>-277.02</c:v>
                </c:pt>
                <c:pt idx="7896" formatCode="General">
                  <c:v>-275.83999999999997</c:v>
                </c:pt>
                <c:pt idx="7897" formatCode="General">
                  <c:v>-274.68200000000002</c:v>
                </c:pt>
                <c:pt idx="7898" formatCode="General">
                  <c:v>-273.55200000000002</c:v>
                </c:pt>
                <c:pt idx="7899" formatCode="General">
                  <c:v>-272.43099999999998</c:v>
                </c:pt>
                <c:pt idx="7900" formatCode="General">
                  <c:v>-271.34699999999998</c:v>
                </c:pt>
                <c:pt idx="7901" formatCode="General">
                  <c:v>-270.34300000000002</c:v>
                </c:pt>
                <c:pt idx="7902" formatCode="General">
                  <c:v>-269.40499999999997</c:v>
                </c:pt>
                <c:pt idx="7903" formatCode="General">
                  <c:v>-268.45999999999998</c:v>
                </c:pt>
                <c:pt idx="7904" formatCode="General">
                  <c:v>-267.38099999999997</c:v>
                </c:pt>
                <c:pt idx="7905" formatCode="General">
                  <c:v>-266.22699999999998</c:v>
                </c:pt>
                <c:pt idx="7906" formatCode="General">
                  <c:v>-265.20100000000002</c:v>
                </c:pt>
                <c:pt idx="7907" formatCode="General">
                  <c:v>-264.351</c:v>
                </c:pt>
                <c:pt idx="7908" formatCode="General">
                  <c:v>-263.65899999999999</c:v>
                </c:pt>
                <c:pt idx="7909" formatCode="General">
                  <c:v>-263.15899999999999</c:v>
                </c:pt>
                <c:pt idx="7910" formatCode="General">
                  <c:v>-262.86</c:v>
                </c:pt>
                <c:pt idx="7911" formatCode="General">
                  <c:v>-262.72000000000003</c:v>
                </c:pt>
                <c:pt idx="7912" formatCode="General">
                  <c:v>-262.71499999999997</c:v>
                </c:pt>
                <c:pt idx="7913" formatCode="General">
                  <c:v>-262.84100000000001</c:v>
                </c:pt>
                <c:pt idx="7914" formatCode="General">
                  <c:v>-263.089</c:v>
                </c:pt>
                <c:pt idx="7915" formatCode="General">
                  <c:v>-263.44799999999998</c:v>
                </c:pt>
                <c:pt idx="7916" formatCode="General">
                  <c:v>-263.91000000000003</c:v>
                </c:pt>
                <c:pt idx="7917" formatCode="General">
                  <c:v>-264.44499999999999</c:v>
                </c:pt>
                <c:pt idx="7918" formatCode="General">
                  <c:v>-264.99900000000002</c:v>
                </c:pt>
                <c:pt idx="7919" formatCode="General">
                  <c:v>-265.44299999999998</c:v>
                </c:pt>
                <c:pt idx="7920" formatCode="General">
                  <c:v>-265.63299999999998</c:v>
                </c:pt>
                <c:pt idx="7921" formatCode="General">
                  <c:v>-265.64499999999998</c:v>
                </c:pt>
                <c:pt idx="7922" formatCode="General">
                  <c:v>-265.596</c:v>
                </c:pt>
                <c:pt idx="7923" formatCode="General">
                  <c:v>-265.47500000000002</c:v>
                </c:pt>
                <c:pt idx="7924" formatCode="General">
                  <c:v>-265.28300000000002</c:v>
                </c:pt>
                <c:pt idx="7925" formatCode="General">
                  <c:v>-265.03300000000002</c:v>
                </c:pt>
                <c:pt idx="7926" formatCode="General">
                  <c:v>-264.69600000000003</c:v>
                </c:pt>
                <c:pt idx="7927" formatCode="General">
                  <c:v>-264.22399999999999</c:v>
                </c:pt>
                <c:pt idx="7928" formatCode="General">
                  <c:v>-263.55200000000002</c:v>
                </c:pt>
                <c:pt idx="7929" formatCode="General">
                  <c:v>-262.62900000000002</c:v>
                </c:pt>
                <c:pt idx="7930" formatCode="General">
                  <c:v>-261.46800000000002</c:v>
                </c:pt>
                <c:pt idx="7931" formatCode="General">
                  <c:v>-260.096</c:v>
                </c:pt>
                <c:pt idx="7932" formatCode="General">
                  <c:v>-258.54899999999998</c:v>
                </c:pt>
                <c:pt idx="7933" formatCode="General">
                  <c:v>-256.86099999999999</c:v>
                </c:pt>
                <c:pt idx="7934" formatCode="General">
                  <c:v>-255.05799999999999</c:v>
                </c:pt>
                <c:pt idx="7935" formatCode="General">
                  <c:v>-253.13499999999999</c:v>
                </c:pt>
                <c:pt idx="7936" formatCode="General">
                  <c:v>-251.04499999999999</c:v>
                </c:pt>
                <c:pt idx="7937" formatCode="General">
                  <c:v>-248.68</c:v>
                </c:pt>
                <c:pt idx="7938" formatCode="General">
                  <c:v>-246.05600000000001</c:v>
                </c:pt>
                <c:pt idx="7939" formatCode="General">
                  <c:v>-243.322</c:v>
                </c:pt>
                <c:pt idx="7940" formatCode="General">
                  <c:v>-240.50200000000001</c:v>
                </c:pt>
                <c:pt idx="7941" formatCode="General">
                  <c:v>-237.55699999999999</c:v>
                </c:pt>
                <c:pt idx="7942" formatCode="General">
                  <c:v>-234.49600000000001</c:v>
                </c:pt>
                <c:pt idx="7943" formatCode="General">
                  <c:v>-231.35300000000001</c:v>
                </c:pt>
                <c:pt idx="7944" formatCode="General">
                  <c:v>-228.191</c:v>
                </c:pt>
                <c:pt idx="7945" formatCode="General">
                  <c:v>-225.053</c:v>
                </c:pt>
                <c:pt idx="7946" formatCode="General">
                  <c:v>-221.94800000000001</c:v>
                </c:pt>
                <c:pt idx="7947" formatCode="General">
                  <c:v>-218.86600000000001</c:v>
                </c:pt>
                <c:pt idx="7948" formatCode="General">
                  <c:v>-215.797</c:v>
                </c:pt>
                <c:pt idx="7949" formatCode="General">
                  <c:v>-212.761</c:v>
                </c:pt>
                <c:pt idx="7950" formatCode="General">
                  <c:v>-209.73699999999999</c:v>
                </c:pt>
                <c:pt idx="7951" formatCode="General">
                  <c:v>-206.63900000000001</c:v>
                </c:pt>
                <c:pt idx="7952" formatCode="General">
                  <c:v>-203.321</c:v>
                </c:pt>
                <c:pt idx="7953" formatCode="General">
                  <c:v>-199.63499999999999</c:v>
                </c:pt>
                <c:pt idx="7954" formatCode="General">
                  <c:v>-195.755</c:v>
                </c:pt>
                <c:pt idx="7955" formatCode="General">
                  <c:v>-191.929</c:v>
                </c:pt>
                <c:pt idx="7956" formatCode="General">
                  <c:v>-188.16499999999999</c:v>
                </c:pt>
                <c:pt idx="7957" formatCode="General">
                  <c:v>-184.45400000000001</c:v>
                </c:pt>
                <c:pt idx="7958" formatCode="General">
                  <c:v>-180.80199999999999</c:v>
                </c:pt>
                <c:pt idx="7959" formatCode="General">
                  <c:v>-177.20099999999999</c:v>
                </c:pt>
                <c:pt idx="7960" formatCode="General">
                  <c:v>-173.63499999999999</c:v>
                </c:pt>
                <c:pt idx="7961" formatCode="General">
                  <c:v>-170.11500000000001</c:v>
                </c:pt>
                <c:pt idx="7962" formatCode="General">
                  <c:v>-166.654</c:v>
                </c:pt>
                <c:pt idx="7963" formatCode="General">
                  <c:v>-163.24600000000001</c:v>
                </c:pt>
                <c:pt idx="7964" formatCode="General">
                  <c:v>-159.88499999999999</c:v>
                </c:pt>
                <c:pt idx="7965" formatCode="General">
                  <c:v>-156.57900000000001</c:v>
                </c:pt>
                <c:pt idx="7966" formatCode="General">
                  <c:v>-153.36199999999999</c:v>
                </c:pt>
                <c:pt idx="7967" formatCode="General">
                  <c:v>-150.27500000000001</c:v>
                </c:pt>
                <c:pt idx="7968" formatCode="General">
                  <c:v>-147.30600000000001</c:v>
                </c:pt>
                <c:pt idx="7969" formatCode="General">
                  <c:v>-144.4</c:v>
                </c:pt>
                <c:pt idx="7970" formatCode="General">
                  <c:v>-141.44399999999999</c:v>
                </c:pt>
                <c:pt idx="7971" formatCode="General">
                  <c:v>-138.429</c:v>
                </c:pt>
                <c:pt idx="7972" formatCode="General">
                  <c:v>-135.50800000000001</c:v>
                </c:pt>
                <c:pt idx="7973" formatCode="General">
                  <c:v>-132.738</c:v>
                </c:pt>
                <c:pt idx="7974" formatCode="General">
                  <c:v>-130.09</c:v>
                </c:pt>
                <c:pt idx="7975" formatCode="General">
                  <c:v>-127.547</c:v>
                </c:pt>
                <c:pt idx="7976" formatCode="General">
                  <c:v>-125.108</c:v>
                </c:pt>
                <c:pt idx="7977" formatCode="General">
                  <c:v>-122.798</c:v>
                </c:pt>
                <c:pt idx="7978" formatCode="General">
                  <c:v>-120.642</c:v>
                </c:pt>
                <c:pt idx="7979" formatCode="General">
                  <c:v>-118.645</c:v>
                </c:pt>
                <c:pt idx="7980" formatCode="General">
                  <c:v>-116.80800000000001</c:v>
                </c:pt>
                <c:pt idx="7981" formatCode="General">
                  <c:v>-115.121</c:v>
                </c:pt>
                <c:pt idx="7982" formatCode="General">
                  <c:v>-113.577</c:v>
                </c:pt>
                <c:pt idx="7983" formatCode="General">
                  <c:v>-112.15600000000001</c:v>
                </c:pt>
                <c:pt idx="7984" formatCode="General">
                  <c:v>-110.8</c:v>
                </c:pt>
                <c:pt idx="7985" formatCode="General">
                  <c:v>-109.461</c:v>
                </c:pt>
                <c:pt idx="7986" formatCode="General">
                  <c:v>-108.108</c:v>
                </c:pt>
                <c:pt idx="7987" formatCode="General">
                  <c:v>-106.673</c:v>
                </c:pt>
                <c:pt idx="7988" formatCode="General">
                  <c:v>-105.074</c:v>
                </c:pt>
                <c:pt idx="7989" formatCode="General">
                  <c:v>-103.199</c:v>
                </c:pt>
                <c:pt idx="7990" formatCode="General">
                  <c:v>-101</c:v>
                </c:pt>
                <c:pt idx="7991" formatCode="General">
                  <c:v>-98.5839</c:v>
                </c:pt>
                <c:pt idx="7992" formatCode="General">
                  <c:v>-96.009299999999996</c:v>
                </c:pt>
                <c:pt idx="7993" formatCode="General">
                  <c:v>-93.253200000000007</c:v>
                </c:pt>
                <c:pt idx="7994" formatCode="General">
                  <c:v>-90.306299999999993</c:v>
                </c:pt>
                <c:pt idx="7995" formatCode="General">
                  <c:v>-87.172399999999996</c:v>
                </c:pt>
                <c:pt idx="7996" formatCode="General">
                  <c:v>-83.868600000000001</c:v>
                </c:pt>
                <c:pt idx="7997" formatCode="General">
                  <c:v>-80.416899999999998</c:v>
                </c:pt>
                <c:pt idx="7998" formatCode="General">
                  <c:v>-76.838999999999999</c:v>
                </c:pt>
                <c:pt idx="7999" formatCode="General">
                  <c:v>-73.1614</c:v>
                </c:pt>
                <c:pt idx="8000" formatCode="General">
                  <c:v>-69.411299999999997</c:v>
                </c:pt>
                <c:pt idx="8001" formatCode="General">
                  <c:v>-65.5929</c:v>
                </c:pt>
                <c:pt idx="8002" formatCode="General">
                  <c:v>-61.704799999999999</c:v>
                </c:pt>
                <c:pt idx="8003" formatCode="General">
                  <c:v>-57.765700000000002</c:v>
                </c:pt>
                <c:pt idx="8004" formatCode="General">
                  <c:v>-53.798999999999999</c:v>
                </c:pt>
                <c:pt idx="8005" formatCode="General">
                  <c:v>-49.830300000000001</c:v>
                </c:pt>
                <c:pt idx="8006" formatCode="General">
                  <c:v>-45.862299999999998</c:v>
                </c:pt>
                <c:pt idx="8007" formatCode="General">
                  <c:v>-41.881799999999998</c:v>
                </c:pt>
                <c:pt idx="8008" formatCode="General">
                  <c:v>-37.788699999999999</c:v>
                </c:pt>
                <c:pt idx="8009" formatCode="General">
                  <c:v>-33.511000000000003</c:v>
                </c:pt>
                <c:pt idx="8010" formatCode="General">
                  <c:v>-29.19</c:v>
                </c:pt>
                <c:pt idx="8011" formatCode="General">
                  <c:v>-24.937000000000001</c:v>
                </c:pt>
                <c:pt idx="8012" formatCode="General">
                  <c:v>-20.740100000000002</c:v>
                </c:pt>
                <c:pt idx="8013" formatCode="General">
                  <c:v>-16.589400000000001</c:v>
                </c:pt>
                <c:pt idx="8014" formatCode="General">
                  <c:v>-12.484299999999999</c:v>
                </c:pt>
                <c:pt idx="8015" formatCode="General">
                  <c:v>-8.4531100000000006</c:v>
                </c:pt>
                <c:pt idx="8016" formatCode="General">
                  <c:v>-4.5286</c:v>
                </c:pt>
                <c:pt idx="8017" formatCode="General">
                  <c:v>-0.72485999999999995</c:v>
                </c:pt>
                <c:pt idx="8018" formatCode="General">
                  <c:v>2.9491200000000002</c:v>
                </c:pt>
                <c:pt idx="8019" formatCode="General">
                  <c:v>6.4935299999999998</c:v>
                </c:pt>
                <c:pt idx="8020" formatCode="General">
                  <c:v>9.9227399999999992</c:v>
                </c:pt>
                <c:pt idx="8021" formatCode="General">
                  <c:v>13.2562</c:v>
                </c:pt>
                <c:pt idx="8022" formatCode="General">
                  <c:v>16.466999999999999</c:v>
                </c:pt>
                <c:pt idx="8023" formatCode="General">
                  <c:v>19.5473</c:v>
                </c:pt>
                <c:pt idx="8024" formatCode="General">
                  <c:v>22.5806</c:v>
                </c:pt>
                <c:pt idx="8025" formatCode="General">
                  <c:v>25.674600000000002</c:v>
                </c:pt>
                <c:pt idx="8026" formatCode="General">
                  <c:v>28.922699999999999</c:v>
                </c:pt>
                <c:pt idx="8027" formatCode="General">
                  <c:v>32.25</c:v>
                </c:pt>
                <c:pt idx="8028" formatCode="General">
                  <c:v>35.508000000000003</c:v>
                </c:pt>
                <c:pt idx="8029" formatCode="General">
                  <c:v>38.700200000000002</c:v>
                </c:pt>
                <c:pt idx="8030" formatCode="General">
                  <c:v>41.8658</c:v>
                </c:pt>
                <c:pt idx="8031" formatCode="General">
                  <c:v>45.024500000000003</c:v>
                </c:pt>
                <c:pt idx="8032" formatCode="General">
                  <c:v>48.192399999999999</c:v>
                </c:pt>
                <c:pt idx="8033" formatCode="General">
                  <c:v>51.375100000000003</c:v>
                </c:pt>
                <c:pt idx="8034" formatCode="General">
                  <c:v>54.5625</c:v>
                </c:pt>
                <c:pt idx="8035" formatCode="General">
                  <c:v>57.738399999999999</c:v>
                </c:pt>
                <c:pt idx="8036" formatCode="General">
                  <c:v>60.891800000000003</c:v>
                </c:pt>
                <c:pt idx="8037" formatCode="General">
                  <c:v>64.018799999999999</c:v>
                </c:pt>
                <c:pt idx="8038" formatCode="General">
                  <c:v>67.131299999999996</c:v>
                </c:pt>
                <c:pt idx="8039" formatCode="General">
                  <c:v>70.237799999999993</c:v>
                </c:pt>
                <c:pt idx="8040" formatCode="General">
                  <c:v>73.339500000000001</c:v>
                </c:pt>
                <c:pt idx="8041" formatCode="General">
                  <c:v>76.463399999999993</c:v>
                </c:pt>
                <c:pt idx="8042" formatCode="General">
                  <c:v>79.659400000000005</c:v>
                </c:pt>
                <c:pt idx="8043" formatCode="General">
                  <c:v>83.064099999999996</c:v>
                </c:pt>
                <c:pt idx="8044" formatCode="General">
                  <c:v>86.705200000000005</c:v>
                </c:pt>
                <c:pt idx="8045" formatCode="General">
                  <c:v>90.357500000000002</c:v>
                </c:pt>
                <c:pt idx="8046" formatCode="General">
                  <c:v>93.855599999999995</c:v>
                </c:pt>
                <c:pt idx="8047" formatCode="General">
                  <c:v>97.155299999999997</c:v>
                </c:pt>
                <c:pt idx="8048" formatCode="General">
                  <c:v>100.455</c:v>
                </c:pt>
                <c:pt idx="8049" formatCode="General">
                  <c:v>103.968</c:v>
                </c:pt>
                <c:pt idx="8050" formatCode="General">
                  <c:v>107.54900000000001</c:v>
                </c:pt>
                <c:pt idx="8051" formatCode="General">
                  <c:v>111.051</c:v>
                </c:pt>
                <c:pt idx="8052" formatCode="General">
                  <c:v>114.473</c:v>
                </c:pt>
                <c:pt idx="8053" formatCode="General">
                  <c:v>117.81699999999999</c:v>
                </c:pt>
                <c:pt idx="8054" formatCode="General">
                  <c:v>121.08</c:v>
                </c:pt>
                <c:pt idx="8055" formatCode="General">
                  <c:v>124.256</c:v>
                </c:pt>
                <c:pt idx="8056" formatCode="General">
                  <c:v>127.33799999999999</c:v>
                </c:pt>
                <c:pt idx="8057" formatCode="General">
                  <c:v>130.31800000000001</c:v>
                </c:pt>
                <c:pt idx="8058" formatCode="General">
                  <c:v>133.22399999999999</c:v>
                </c:pt>
                <c:pt idx="8059" formatCode="General">
                  <c:v>136.12200000000001</c:v>
                </c:pt>
                <c:pt idx="8060" formatCode="General">
                  <c:v>139.12</c:v>
                </c:pt>
                <c:pt idx="8061" formatCode="General">
                  <c:v>142.322</c:v>
                </c:pt>
                <c:pt idx="8062" formatCode="General">
                  <c:v>145.60400000000001</c:v>
                </c:pt>
                <c:pt idx="8063" formatCode="General">
                  <c:v>148.816</c:v>
                </c:pt>
                <c:pt idx="8064" formatCode="General">
                  <c:v>151.995</c:v>
                </c:pt>
                <c:pt idx="8065" formatCode="General">
                  <c:v>155.17400000000001</c:v>
                </c:pt>
                <c:pt idx="8066" formatCode="General">
                  <c:v>158.34299999999999</c:v>
                </c:pt>
                <c:pt idx="8067" formatCode="General">
                  <c:v>161.47300000000001</c:v>
                </c:pt>
                <c:pt idx="8068" formatCode="General">
                  <c:v>164.52600000000001</c:v>
                </c:pt>
                <c:pt idx="8069" formatCode="General">
                  <c:v>167.48400000000001</c:v>
                </c:pt>
                <c:pt idx="8070" formatCode="General">
                  <c:v>170.33699999999999</c:v>
                </c:pt>
                <c:pt idx="8071" formatCode="General">
                  <c:v>173.08199999999999</c:v>
                </c:pt>
                <c:pt idx="8072" formatCode="General">
                  <c:v>175.71199999999999</c:v>
                </c:pt>
                <c:pt idx="8073" formatCode="General">
                  <c:v>178.221</c:v>
                </c:pt>
                <c:pt idx="8074" formatCode="General">
                  <c:v>180.6</c:v>
                </c:pt>
                <c:pt idx="8075" formatCode="General">
                  <c:v>182.846</c:v>
                </c:pt>
                <c:pt idx="8076" formatCode="General">
                  <c:v>184.958</c:v>
                </c:pt>
                <c:pt idx="8077" formatCode="General">
                  <c:v>186.952</c:v>
                </c:pt>
                <c:pt idx="8078" formatCode="General">
                  <c:v>188.87299999999999</c:v>
                </c:pt>
                <c:pt idx="8079" formatCode="General">
                  <c:v>190.828</c:v>
                </c:pt>
                <c:pt idx="8080" formatCode="General">
                  <c:v>192.94399999999999</c:v>
                </c:pt>
                <c:pt idx="8081" formatCode="General">
                  <c:v>195.172</c:v>
                </c:pt>
                <c:pt idx="8082" formatCode="General">
                  <c:v>197.376</c:v>
                </c:pt>
                <c:pt idx="8083" formatCode="General">
                  <c:v>199.55</c:v>
                </c:pt>
                <c:pt idx="8084" formatCode="General">
                  <c:v>201.7</c:v>
                </c:pt>
                <c:pt idx="8085" formatCode="General">
                  <c:v>203.79400000000001</c:v>
                </c:pt>
                <c:pt idx="8086" formatCode="General">
                  <c:v>205.80699999999999</c:v>
                </c:pt>
                <c:pt idx="8087" formatCode="General">
                  <c:v>207.72800000000001</c:v>
                </c:pt>
                <c:pt idx="8088" formatCode="General">
                  <c:v>209.56</c:v>
                </c:pt>
                <c:pt idx="8089" formatCode="General">
                  <c:v>211.31100000000001</c:v>
                </c:pt>
                <c:pt idx="8090" formatCode="General">
                  <c:v>212.98</c:v>
                </c:pt>
                <c:pt idx="8091" formatCode="General">
                  <c:v>214.57400000000001</c:v>
                </c:pt>
                <c:pt idx="8092" formatCode="General">
                  <c:v>216.113</c:v>
                </c:pt>
                <c:pt idx="8093" formatCode="General">
                  <c:v>217.59700000000001</c:v>
                </c:pt>
                <c:pt idx="8094" formatCode="General">
                  <c:v>219.00700000000001</c:v>
                </c:pt>
                <c:pt idx="8095" formatCode="General">
                  <c:v>220.4</c:v>
                </c:pt>
                <c:pt idx="8096" formatCode="General">
                  <c:v>221.87200000000001</c:v>
                </c:pt>
                <c:pt idx="8097" formatCode="General">
                  <c:v>223.53100000000001</c:v>
                </c:pt>
                <c:pt idx="8098" formatCode="General">
                  <c:v>225.42</c:v>
                </c:pt>
                <c:pt idx="8099" formatCode="General">
                  <c:v>227.428</c:v>
                </c:pt>
                <c:pt idx="8100" formatCode="General">
                  <c:v>229.48599999999999</c:v>
                </c:pt>
                <c:pt idx="8101" formatCode="General">
                  <c:v>231.589</c:v>
                </c:pt>
                <c:pt idx="8102" formatCode="General">
                  <c:v>233.702</c:v>
                </c:pt>
                <c:pt idx="8103" formatCode="General">
                  <c:v>235.78</c:v>
                </c:pt>
                <c:pt idx="8104" formatCode="General">
                  <c:v>237.79400000000001</c:v>
                </c:pt>
                <c:pt idx="8105" formatCode="General">
                  <c:v>239.73400000000001</c:v>
                </c:pt>
                <c:pt idx="8106" formatCode="General">
                  <c:v>241.61600000000001</c:v>
                </c:pt>
                <c:pt idx="8107" formatCode="General">
                  <c:v>243.43600000000001</c:v>
                </c:pt>
                <c:pt idx="8108" formatCode="General">
                  <c:v>245.17500000000001</c:v>
                </c:pt>
                <c:pt idx="8109" formatCode="General">
                  <c:v>246.822</c:v>
                </c:pt>
                <c:pt idx="8110" formatCode="General">
                  <c:v>248.393</c:v>
                </c:pt>
                <c:pt idx="8111" formatCode="General">
                  <c:v>249.958</c:v>
                </c:pt>
                <c:pt idx="8112" formatCode="General">
                  <c:v>251.607</c:v>
                </c:pt>
                <c:pt idx="8113" formatCode="General">
                  <c:v>253.405</c:v>
                </c:pt>
                <c:pt idx="8114" formatCode="General">
                  <c:v>255.28</c:v>
                </c:pt>
                <c:pt idx="8115" formatCode="General">
                  <c:v>257.08499999999998</c:v>
                </c:pt>
                <c:pt idx="8116" formatCode="General">
                  <c:v>258.80200000000002</c:v>
                </c:pt>
                <c:pt idx="8117" formatCode="General">
                  <c:v>260.44200000000001</c:v>
                </c:pt>
                <c:pt idx="8118" formatCode="General">
                  <c:v>261.98899999999998</c:v>
                </c:pt>
                <c:pt idx="8119" formatCode="General">
                  <c:v>263.423</c:v>
                </c:pt>
                <c:pt idx="8120" formatCode="General">
                  <c:v>264.726</c:v>
                </c:pt>
                <c:pt idx="8121" formatCode="General">
                  <c:v>265.89</c:v>
                </c:pt>
                <c:pt idx="8122" formatCode="General">
                  <c:v>266.91000000000003</c:v>
                </c:pt>
                <c:pt idx="8123" formatCode="General">
                  <c:v>267.822</c:v>
                </c:pt>
                <c:pt idx="8124" formatCode="General">
                  <c:v>268.65800000000002</c:v>
                </c:pt>
                <c:pt idx="8125" formatCode="General">
                  <c:v>269.416</c:v>
                </c:pt>
                <c:pt idx="8126" formatCode="General">
                  <c:v>270.12900000000002</c:v>
                </c:pt>
                <c:pt idx="8127" formatCode="General">
                  <c:v>270.86399999999998</c:v>
                </c:pt>
                <c:pt idx="8128" formatCode="General">
                  <c:v>271.74700000000001</c:v>
                </c:pt>
                <c:pt idx="8129" formatCode="General">
                  <c:v>272.887</c:v>
                </c:pt>
                <c:pt idx="8130" formatCode="General">
                  <c:v>274.11599999999999</c:v>
                </c:pt>
                <c:pt idx="8131" formatCode="General">
                  <c:v>275.24299999999999</c:v>
                </c:pt>
                <c:pt idx="8132" formatCode="General">
                  <c:v>276.24599999999998</c:v>
                </c:pt>
                <c:pt idx="8133" formatCode="General">
                  <c:v>277.11799999999999</c:v>
                </c:pt>
                <c:pt idx="8134" formatCode="General">
                  <c:v>277.87099999999998</c:v>
                </c:pt>
                <c:pt idx="8135" formatCode="General">
                  <c:v>278.51499999999999</c:v>
                </c:pt>
                <c:pt idx="8136" formatCode="General">
                  <c:v>279.05700000000002</c:v>
                </c:pt>
                <c:pt idx="8137" formatCode="General">
                  <c:v>279.47899999999998</c:v>
                </c:pt>
                <c:pt idx="8138" formatCode="General">
                  <c:v>279.75400000000002</c:v>
                </c:pt>
                <c:pt idx="8139" formatCode="General">
                  <c:v>279.84899999999999</c:v>
                </c:pt>
                <c:pt idx="8140" formatCode="General">
                  <c:v>279.74099999999999</c:v>
                </c:pt>
                <c:pt idx="8141" formatCode="General">
                  <c:v>279.42200000000003</c:v>
                </c:pt>
                <c:pt idx="8142" formatCode="General">
                  <c:v>278.87299999999999</c:v>
                </c:pt>
                <c:pt idx="8143" formatCode="General">
                  <c:v>278.07900000000001</c:v>
                </c:pt>
                <c:pt idx="8144" formatCode="General">
                  <c:v>277.08</c:v>
                </c:pt>
                <c:pt idx="8145" formatCode="General">
                  <c:v>275.95600000000002</c:v>
                </c:pt>
                <c:pt idx="8146" formatCode="General">
                  <c:v>274.80599999999998</c:v>
                </c:pt>
                <c:pt idx="8147" formatCode="General">
                  <c:v>273.61799999999999</c:v>
                </c:pt>
                <c:pt idx="8148" formatCode="General">
                  <c:v>272.28699999999998</c:v>
                </c:pt>
                <c:pt idx="8149" formatCode="General">
                  <c:v>270.81099999999998</c:v>
                </c:pt>
                <c:pt idx="8150" formatCode="General">
                  <c:v>269.22699999999998</c:v>
                </c:pt>
                <c:pt idx="8151" formatCode="General">
                  <c:v>267.53699999999998</c:v>
                </c:pt>
                <c:pt idx="8152" formatCode="General">
                  <c:v>265.75099999999998</c:v>
                </c:pt>
                <c:pt idx="8153" formatCode="General">
                  <c:v>263.89499999999998</c:v>
                </c:pt>
                <c:pt idx="8154" formatCode="General">
                  <c:v>261.98399999999998</c:v>
                </c:pt>
                <c:pt idx="8155" formatCode="General">
                  <c:v>260.02199999999999</c:v>
                </c:pt>
                <c:pt idx="8156" formatCode="General">
                  <c:v>258.03300000000002</c:v>
                </c:pt>
                <c:pt idx="8157" formatCode="General">
                  <c:v>256.03500000000003</c:v>
                </c:pt>
                <c:pt idx="8158" formatCode="General">
                  <c:v>254.012</c:v>
                </c:pt>
                <c:pt idx="8159" formatCode="General">
                  <c:v>251.98</c:v>
                </c:pt>
                <c:pt idx="8160" formatCode="General">
                  <c:v>250.00700000000001</c:v>
                </c:pt>
                <c:pt idx="8161" formatCode="General">
                  <c:v>248.202</c:v>
                </c:pt>
                <c:pt idx="8162" formatCode="General">
                  <c:v>246.67</c:v>
                </c:pt>
                <c:pt idx="8163" formatCode="General">
                  <c:v>245.249</c:v>
                </c:pt>
                <c:pt idx="8164" formatCode="General">
                  <c:v>243.751</c:v>
                </c:pt>
                <c:pt idx="8165" formatCode="General">
                  <c:v>242.202</c:v>
                </c:pt>
                <c:pt idx="8166" formatCode="General">
                  <c:v>240.59800000000001</c:v>
                </c:pt>
                <c:pt idx="8167" formatCode="General">
                  <c:v>238.87799999999999</c:v>
                </c:pt>
                <c:pt idx="8168" formatCode="General">
                  <c:v>237.01599999999999</c:v>
                </c:pt>
                <c:pt idx="8169" formatCode="General">
                  <c:v>235.01900000000001</c:v>
                </c:pt>
                <c:pt idx="8170" formatCode="General">
                  <c:v>232.88399999999999</c:v>
                </c:pt>
                <c:pt idx="8171" formatCode="General">
                  <c:v>230.61600000000001</c:v>
                </c:pt>
                <c:pt idx="8172" formatCode="General">
                  <c:v>228.233</c:v>
                </c:pt>
                <c:pt idx="8173" formatCode="General">
                  <c:v>225.74600000000001</c:v>
                </c:pt>
                <c:pt idx="8174" formatCode="General">
                  <c:v>223.16</c:v>
                </c:pt>
                <c:pt idx="8175" formatCode="General">
                  <c:v>220.46700000000001</c:v>
                </c:pt>
                <c:pt idx="8176" formatCode="General">
                  <c:v>217.672</c:v>
                </c:pt>
                <c:pt idx="8177" formatCode="General">
                  <c:v>214.90899999999999</c:v>
                </c:pt>
                <c:pt idx="8178" formatCode="General">
                  <c:v>212.25399999999999</c:v>
                </c:pt>
                <c:pt idx="8179" formatCode="General">
                  <c:v>209.54300000000001</c:v>
                </c:pt>
                <c:pt idx="8180" formatCode="General">
                  <c:v>206.67599999999999</c:v>
                </c:pt>
                <c:pt idx="8181" formatCode="General">
                  <c:v>203.68100000000001</c:v>
                </c:pt>
                <c:pt idx="8182" formatCode="General">
                  <c:v>200.58199999999999</c:v>
                </c:pt>
                <c:pt idx="8183" formatCode="General">
                  <c:v>197.398</c:v>
                </c:pt>
                <c:pt idx="8184" formatCode="General">
                  <c:v>194.15</c:v>
                </c:pt>
                <c:pt idx="8185" formatCode="General">
                  <c:v>190.84800000000001</c:v>
                </c:pt>
                <c:pt idx="8186" formatCode="General">
                  <c:v>187.476</c:v>
                </c:pt>
                <c:pt idx="8187" formatCode="General">
                  <c:v>184.054</c:v>
                </c:pt>
                <c:pt idx="8188" formatCode="General">
                  <c:v>180.63200000000001</c:v>
                </c:pt>
                <c:pt idx="8189" formatCode="General">
                  <c:v>177.23599999999999</c:v>
                </c:pt>
                <c:pt idx="8190" formatCode="General">
                  <c:v>173.881</c:v>
                </c:pt>
                <c:pt idx="8191" formatCode="General">
                  <c:v>170.61500000000001</c:v>
                </c:pt>
                <c:pt idx="8192" formatCode="General">
                  <c:v>167.494</c:v>
                </c:pt>
                <c:pt idx="8193" formatCode="General">
                  <c:v>164.55600000000001</c:v>
                </c:pt>
                <c:pt idx="8194" formatCode="General">
                  <c:v>161.90199999999999</c:v>
                </c:pt>
                <c:pt idx="8195" formatCode="General">
                  <c:v>159.65799999999999</c:v>
                </c:pt>
                <c:pt idx="8196" formatCode="General">
                  <c:v>157.66499999999999</c:v>
                </c:pt>
                <c:pt idx="8197" formatCode="General">
                  <c:v>155.70699999999999</c:v>
                </c:pt>
                <c:pt idx="8198" formatCode="General">
                  <c:v>153.81200000000001</c:v>
                </c:pt>
                <c:pt idx="8199" formatCode="General">
                  <c:v>152.01499999999999</c:v>
                </c:pt>
                <c:pt idx="8200" formatCode="General">
                  <c:v>150.28700000000001</c:v>
                </c:pt>
                <c:pt idx="8201" formatCode="General">
                  <c:v>148.60499999999999</c:v>
                </c:pt>
                <c:pt idx="8202" formatCode="General">
                  <c:v>146.952</c:v>
                </c:pt>
                <c:pt idx="8203" formatCode="General">
                  <c:v>145.316</c:v>
                </c:pt>
                <c:pt idx="8204" formatCode="General">
                  <c:v>143.68700000000001</c:v>
                </c:pt>
                <c:pt idx="8205" formatCode="General">
                  <c:v>142.048</c:v>
                </c:pt>
                <c:pt idx="8206" formatCode="General">
                  <c:v>140.363</c:v>
                </c:pt>
                <c:pt idx="8207" formatCode="General">
                  <c:v>138.578</c:v>
                </c:pt>
                <c:pt idx="8208" formatCode="General">
                  <c:v>136.64699999999999</c:v>
                </c:pt>
                <c:pt idx="8209" formatCode="General">
                  <c:v>134.542</c:v>
                </c:pt>
                <c:pt idx="8210" formatCode="General">
                  <c:v>132.30600000000001</c:v>
                </c:pt>
                <c:pt idx="8211" formatCode="General">
                  <c:v>130.023</c:v>
                </c:pt>
                <c:pt idx="8212" formatCode="General">
                  <c:v>127.819</c:v>
                </c:pt>
                <c:pt idx="8213" formatCode="General">
                  <c:v>125.70099999999999</c:v>
                </c:pt>
                <c:pt idx="8214" formatCode="General">
                  <c:v>123.488</c:v>
                </c:pt>
                <c:pt idx="8215" formatCode="General">
                  <c:v>121.10899999999999</c:v>
                </c:pt>
                <c:pt idx="8216" formatCode="General">
                  <c:v>118.589</c:v>
                </c:pt>
                <c:pt idx="8217" formatCode="General">
                  <c:v>115.914</c:v>
                </c:pt>
                <c:pt idx="8218" formatCode="General">
                  <c:v>113.066</c:v>
                </c:pt>
                <c:pt idx="8219" formatCode="General">
                  <c:v>110.05500000000001</c:v>
                </c:pt>
                <c:pt idx="8220" formatCode="General">
                  <c:v>106.881</c:v>
                </c:pt>
                <c:pt idx="8221" formatCode="General">
                  <c:v>103.529</c:v>
                </c:pt>
                <c:pt idx="8222" formatCode="General">
                  <c:v>99.970299999999995</c:v>
                </c:pt>
                <c:pt idx="8223" formatCode="General">
                  <c:v>96.180999999999997</c:v>
                </c:pt>
                <c:pt idx="8224" formatCode="General">
                  <c:v>92.157300000000006</c:v>
                </c:pt>
                <c:pt idx="8225" formatCode="General">
                  <c:v>87.907200000000003</c:v>
                </c:pt>
                <c:pt idx="8226" formatCode="General">
                  <c:v>83.451999999999998</c:v>
                </c:pt>
                <c:pt idx="8227" formatCode="General">
                  <c:v>78.829400000000007</c:v>
                </c:pt>
                <c:pt idx="8228" formatCode="General">
                  <c:v>74.087400000000002</c:v>
                </c:pt>
                <c:pt idx="8229" formatCode="General">
                  <c:v>69.363299999999995</c:v>
                </c:pt>
                <c:pt idx="8230" formatCode="General">
                  <c:v>64.790899999999993</c:v>
                </c:pt>
                <c:pt idx="8231" formatCode="General">
                  <c:v>60.259099999999997</c:v>
                </c:pt>
                <c:pt idx="8232" formatCode="General">
                  <c:v>55.649799999999999</c:v>
                </c:pt>
                <c:pt idx="8233" formatCode="General">
                  <c:v>50.995800000000003</c:v>
                </c:pt>
                <c:pt idx="8234" formatCode="General">
                  <c:v>46.338700000000003</c:v>
                </c:pt>
                <c:pt idx="8235" formatCode="General">
                  <c:v>41.715400000000002</c:v>
                </c:pt>
                <c:pt idx="8236" formatCode="General">
                  <c:v>37.1449</c:v>
                </c:pt>
                <c:pt idx="8237" formatCode="General">
                  <c:v>32.634799999999998</c:v>
                </c:pt>
                <c:pt idx="8238" formatCode="General">
                  <c:v>28.195799999999998</c:v>
                </c:pt>
                <c:pt idx="8239" formatCode="General">
                  <c:v>23.838200000000001</c:v>
                </c:pt>
                <c:pt idx="8240" formatCode="General">
                  <c:v>19.570699999999999</c:v>
                </c:pt>
                <c:pt idx="8241" formatCode="General">
                  <c:v>15.396000000000001</c:v>
                </c:pt>
                <c:pt idx="8242" formatCode="General">
                  <c:v>11.3109</c:v>
                </c:pt>
                <c:pt idx="8243" formatCode="General">
                  <c:v>7.3059700000000003</c:v>
                </c:pt>
                <c:pt idx="8244" formatCode="General">
                  <c:v>3.37141</c:v>
                </c:pt>
                <c:pt idx="8245" formatCode="General">
                  <c:v>-0.49299100000000001</c:v>
                </c:pt>
                <c:pt idx="8246" formatCode="General">
                  <c:v>-4.2242699999999997</c:v>
                </c:pt>
                <c:pt idx="8247" formatCode="General">
                  <c:v>-7.67638</c:v>
                </c:pt>
                <c:pt idx="8248" formatCode="General">
                  <c:v>-10.873200000000001</c:v>
                </c:pt>
                <c:pt idx="8249" formatCode="General">
                  <c:v>-13.979699999999999</c:v>
                </c:pt>
                <c:pt idx="8250" formatCode="General">
                  <c:v>-17.060300000000002</c:v>
                </c:pt>
                <c:pt idx="8251" formatCode="General">
                  <c:v>-20.1387</c:v>
                </c:pt>
                <c:pt idx="8252" formatCode="General">
                  <c:v>-23.258400000000002</c:v>
                </c:pt>
                <c:pt idx="8253" formatCode="General">
                  <c:v>-26.460599999999999</c:v>
                </c:pt>
                <c:pt idx="8254" formatCode="General">
                  <c:v>-29.77</c:v>
                </c:pt>
                <c:pt idx="8255" formatCode="General">
                  <c:v>-33.190800000000003</c:v>
                </c:pt>
                <c:pt idx="8256" formatCode="General">
                  <c:v>-36.713500000000003</c:v>
                </c:pt>
                <c:pt idx="8257" formatCode="General">
                  <c:v>-40.3611</c:v>
                </c:pt>
                <c:pt idx="8258" formatCode="General">
                  <c:v>-44.161499999999997</c:v>
                </c:pt>
                <c:pt idx="8259" formatCode="General">
                  <c:v>-48.122900000000001</c:v>
                </c:pt>
                <c:pt idx="8260" formatCode="General">
                  <c:v>-52.23</c:v>
                </c:pt>
                <c:pt idx="8261" formatCode="General">
                  <c:v>-56.440600000000003</c:v>
                </c:pt>
                <c:pt idx="8262" formatCode="General">
                  <c:v>-60.630899999999997</c:v>
                </c:pt>
                <c:pt idx="8263" formatCode="General">
                  <c:v>-64.661000000000001</c:v>
                </c:pt>
                <c:pt idx="8264" formatCode="General">
                  <c:v>-68.655199999999994</c:v>
                </c:pt>
                <c:pt idx="8265" formatCode="General">
                  <c:v>-72.771299999999997</c:v>
                </c:pt>
                <c:pt idx="8266" formatCode="General">
                  <c:v>-76.986999999999995</c:v>
                </c:pt>
                <c:pt idx="8267" formatCode="General">
                  <c:v>-81.275400000000005</c:v>
                </c:pt>
                <c:pt idx="8268" formatCode="General">
                  <c:v>-85.616399999999999</c:v>
                </c:pt>
                <c:pt idx="8269" formatCode="General">
                  <c:v>-89.974999999999994</c:v>
                </c:pt>
                <c:pt idx="8270" formatCode="General">
                  <c:v>-94.314099999999996</c:v>
                </c:pt>
                <c:pt idx="8271" formatCode="General">
                  <c:v>-98.6</c:v>
                </c:pt>
                <c:pt idx="8272" formatCode="General">
                  <c:v>-102.8</c:v>
                </c:pt>
                <c:pt idx="8273" formatCode="General">
                  <c:v>-106.889</c:v>
                </c:pt>
                <c:pt idx="8274" formatCode="General">
                  <c:v>-110.846</c:v>
                </c:pt>
                <c:pt idx="8275" formatCode="General">
                  <c:v>-114.66800000000001</c:v>
                </c:pt>
                <c:pt idx="8276" formatCode="General">
                  <c:v>-118.366</c:v>
                </c:pt>
                <c:pt idx="8277" formatCode="General">
                  <c:v>-121.95099999999999</c:v>
                </c:pt>
                <c:pt idx="8278" formatCode="General">
                  <c:v>-125.36</c:v>
                </c:pt>
                <c:pt idx="8279" formatCode="General">
                  <c:v>-128.49199999999999</c:v>
                </c:pt>
                <c:pt idx="8280" formatCode="General">
                  <c:v>-131.22999999999999</c:v>
                </c:pt>
                <c:pt idx="8281" formatCode="General">
                  <c:v>-133.607</c:v>
                </c:pt>
                <c:pt idx="8282" formatCode="General">
                  <c:v>-135.80799999999999</c:v>
                </c:pt>
                <c:pt idx="8283" formatCode="General">
                  <c:v>-137.91</c:v>
                </c:pt>
                <c:pt idx="8284" formatCode="General">
                  <c:v>-139.922</c:v>
                </c:pt>
                <c:pt idx="8285" formatCode="General">
                  <c:v>-141.858</c:v>
                </c:pt>
                <c:pt idx="8286" formatCode="General">
                  <c:v>-143.74199999999999</c:v>
                </c:pt>
                <c:pt idx="8287" formatCode="General">
                  <c:v>-145.61099999999999</c:v>
                </c:pt>
                <c:pt idx="8288" formatCode="General">
                  <c:v>-147.50200000000001</c:v>
                </c:pt>
                <c:pt idx="8289" formatCode="General">
                  <c:v>-149.44399999999999</c:v>
                </c:pt>
                <c:pt idx="8290" formatCode="General">
                  <c:v>-151.47</c:v>
                </c:pt>
                <c:pt idx="8291" formatCode="General">
                  <c:v>-153.61199999999999</c:v>
                </c:pt>
                <c:pt idx="8292" formatCode="General">
                  <c:v>-155.89400000000001</c:v>
                </c:pt>
                <c:pt idx="8293" formatCode="General">
                  <c:v>-158.31299999999999</c:v>
                </c:pt>
                <c:pt idx="8294" formatCode="General">
                  <c:v>-160.821</c:v>
                </c:pt>
                <c:pt idx="8295" formatCode="General">
                  <c:v>-163.31299999999999</c:v>
                </c:pt>
                <c:pt idx="8296" formatCode="General">
                  <c:v>-165.66499999999999</c:v>
                </c:pt>
                <c:pt idx="8297" formatCode="General">
                  <c:v>-167.977</c:v>
                </c:pt>
                <c:pt idx="8298" formatCode="General">
                  <c:v>-170.398</c:v>
                </c:pt>
                <c:pt idx="8299" formatCode="General">
                  <c:v>-172.92099999999999</c:v>
                </c:pt>
                <c:pt idx="8300" formatCode="General">
                  <c:v>-175.53899999999999</c:v>
                </c:pt>
                <c:pt idx="8301" formatCode="General">
                  <c:v>-178.255</c:v>
                </c:pt>
                <c:pt idx="8302" formatCode="General">
                  <c:v>-181.065</c:v>
                </c:pt>
                <c:pt idx="8303" formatCode="General">
                  <c:v>-183.95599999999999</c:v>
                </c:pt>
                <c:pt idx="8304" formatCode="General">
                  <c:v>-186.928</c:v>
                </c:pt>
                <c:pt idx="8305" formatCode="General">
                  <c:v>-189.98400000000001</c:v>
                </c:pt>
                <c:pt idx="8306" formatCode="General">
                  <c:v>-193.102</c:v>
                </c:pt>
                <c:pt idx="8307" formatCode="General">
                  <c:v>-196.26900000000001</c:v>
                </c:pt>
                <c:pt idx="8308" formatCode="General">
                  <c:v>-199.483</c:v>
                </c:pt>
                <c:pt idx="8309" formatCode="General">
                  <c:v>-202.691</c:v>
                </c:pt>
                <c:pt idx="8310" formatCode="General">
                  <c:v>-205.815</c:v>
                </c:pt>
                <c:pt idx="8311" formatCode="General">
                  <c:v>-208.726</c:v>
                </c:pt>
                <c:pt idx="8312" formatCode="General">
                  <c:v>-211.352</c:v>
                </c:pt>
                <c:pt idx="8313" formatCode="General">
                  <c:v>-213.839</c:v>
                </c:pt>
                <c:pt idx="8314" formatCode="General">
                  <c:v>-216.29</c:v>
                </c:pt>
                <c:pt idx="8315" formatCode="General">
                  <c:v>-218.69399999999999</c:v>
                </c:pt>
                <c:pt idx="8316" formatCode="General">
                  <c:v>-221.04599999999999</c:v>
                </c:pt>
                <c:pt idx="8317" formatCode="General">
                  <c:v>-223.35300000000001</c:v>
                </c:pt>
                <c:pt idx="8318" formatCode="General">
                  <c:v>-225.59700000000001</c:v>
                </c:pt>
                <c:pt idx="8319" formatCode="General">
                  <c:v>-227.75700000000001</c:v>
                </c:pt>
                <c:pt idx="8320" formatCode="General">
                  <c:v>-229.82400000000001</c:v>
                </c:pt>
                <c:pt idx="8321" formatCode="General">
                  <c:v>-231.80699999999999</c:v>
                </c:pt>
                <c:pt idx="8322" formatCode="General">
                  <c:v>-233.733</c:v>
                </c:pt>
                <c:pt idx="8323" formatCode="General">
                  <c:v>-235.62</c:v>
                </c:pt>
                <c:pt idx="8324" formatCode="General">
                  <c:v>-237.47499999999999</c:v>
                </c:pt>
                <c:pt idx="8325" formatCode="General">
                  <c:v>-239.298</c:v>
                </c:pt>
                <c:pt idx="8326" formatCode="General">
                  <c:v>-241.07499999999999</c:v>
                </c:pt>
                <c:pt idx="8327" formatCode="General">
                  <c:v>-242.75800000000001</c:v>
                </c:pt>
                <c:pt idx="8328" formatCode="General">
                  <c:v>-244.25399999999999</c:v>
                </c:pt>
                <c:pt idx="8329" formatCode="General">
                  <c:v>-245.45599999999999</c:v>
                </c:pt>
                <c:pt idx="8330" formatCode="General">
                  <c:v>-246.44399999999999</c:v>
                </c:pt>
                <c:pt idx="8331" formatCode="General">
                  <c:v>-247.364</c:v>
                </c:pt>
                <c:pt idx="8332" formatCode="General">
                  <c:v>-248.22</c:v>
                </c:pt>
                <c:pt idx="8333" formatCode="General">
                  <c:v>-249.005</c:v>
                </c:pt>
                <c:pt idx="8334" formatCode="General">
                  <c:v>-249.751</c:v>
                </c:pt>
                <c:pt idx="8335" formatCode="General">
                  <c:v>-250.47200000000001</c:v>
                </c:pt>
                <c:pt idx="8336" formatCode="General">
                  <c:v>-251.167</c:v>
                </c:pt>
                <c:pt idx="8337" formatCode="General">
                  <c:v>-251.82400000000001</c:v>
                </c:pt>
                <c:pt idx="8338" formatCode="General">
                  <c:v>-252.435</c:v>
                </c:pt>
                <c:pt idx="8339" formatCode="General">
                  <c:v>-253.00399999999999</c:v>
                </c:pt>
                <c:pt idx="8340" formatCode="General">
                  <c:v>-253.548</c:v>
                </c:pt>
                <c:pt idx="8341" formatCode="General">
                  <c:v>-254.09399999999999</c:v>
                </c:pt>
                <c:pt idx="8342" formatCode="General">
                  <c:v>-254.64099999999999</c:v>
                </c:pt>
                <c:pt idx="8343" formatCode="General">
                  <c:v>-255.15899999999999</c:v>
                </c:pt>
                <c:pt idx="8344" formatCode="General">
                  <c:v>-255.53</c:v>
                </c:pt>
                <c:pt idx="8345" formatCode="General">
                  <c:v>-255.661</c:v>
                </c:pt>
                <c:pt idx="8346" formatCode="General">
                  <c:v>-255.69</c:v>
                </c:pt>
                <c:pt idx="8347" formatCode="General">
                  <c:v>-255.732</c:v>
                </c:pt>
                <c:pt idx="8348" formatCode="General">
                  <c:v>-255.76300000000001</c:v>
                </c:pt>
                <c:pt idx="8349" formatCode="General">
                  <c:v>-255.77500000000001</c:v>
                </c:pt>
                <c:pt idx="8350" formatCode="General">
                  <c:v>-255.77500000000001</c:v>
                </c:pt>
                <c:pt idx="8351" formatCode="General">
                  <c:v>-255.77500000000001</c:v>
                </c:pt>
                <c:pt idx="8352" formatCode="General">
                  <c:v>-255.78399999999999</c:v>
                </c:pt>
                <c:pt idx="8353" formatCode="General">
                  <c:v>-255.82</c:v>
                </c:pt>
                <c:pt idx="8354" formatCode="General">
                  <c:v>-255.88900000000001</c:v>
                </c:pt>
                <c:pt idx="8355" formatCode="General">
                  <c:v>-255.97499999999999</c:v>
                </c:pt>
                <c:pt idx="8356" formatCode="General">
                  <c:v>-256.02999999999997</c:v>
                </c:pt>
                <c:pt idx="8357" formatCode="General">
                  <c:v>-255.99700000000001</c:v>
                </c:pt>
                <c:pt idx="8358" formatCode="General">
                  <c:v>-255.721</c:v>
                </c:pt>
                <c:pt idx="8359" formatCode="General">
                  <c:v>-255.10900000000001</c:v>
                </c:pt>
                <c:pt idx="8360" formatCode="General">
                  <c:v>-254.33799999999999</c:v>
                </c:pt>
                <c:pt idx="8361" formatCode="General">
                  <c:v>-253.52799999999999</c:v>
                </c:pt>
                <c:pt idx="8362" formatCode="General">
                  <c:v>-252.65299999999999</c:v>
                </c:pt>
                <c:pt idx="8363" formatCode="General">
                  <c:v>-251.70699999999999</c:v>
                </c:pt>
                <c:pt idx="8364" formatCode="General">
                  <c:v>-250.709</c:v>
                </c:pt>
                <c:pt idx="8365" formatCode="General">
                  <c:v>-249.68100000000001</c:v>
                </c:pt>
                <c:pt idx="8366" formatCode="General">
                  <c:v>-248.65</c:v>
                </c:pt>
                <c:pt idx="8367" formatCode="General">
                  <c:v>-247.64699999999999</c:v>
                </c:pt>
                <c:pt idx="8368" formatCode="General">
                  <c:v>-246.68700000000001</c:v>
                </c:pt>
                <c:pt idx="8369" formatCode="General">
                  <c:v>-245.761</c:v>
                </c:pt>
                <c:pt idx="8370" formatCode="General">
                  <c:v>-244.83099999999999</c:v>
                </c:pt>
                <c:pt idx="8371" formatCode="General">
                  <c:v>-243.83799999999999</c:v>
                </c:pt>
                <c:pt idx="8372" formatCode="General">
                  <c:v>-242.63200000000001</c:v>
                </c:pt>
                <c:pt idx="8373" formatCode="General">
                  <c:v>-241.142</c:v>
                </c:pt>
                <c:pt idx="8374" formatCode="General">
                  <c:v>-239.55500000000001</c:v>
                </c:pt>
                <c:pt idx="8375" formatCode="General">
                  <c:v>-237.989</c:v>
                </c:pt>
                <c:pt idx="8376" formatCode="General">
                  <c:v>-236.42099999999999</c:v>
                </c:pt>
                <c:pt idx="8377" formatCode="General">
                  <c:v>-234.84800000000001</c:v>
                </c:pt>
                <c:pt idx="8378" formatCode="General">
                  <c:v>-233.28</c:v>
                </c:pt>
                <c:pt idx="8379" formatCode="General">
                  <c:v>-231.73699999999999</c:v>
                </c:pt>
                <c:pt idx="8380" formatCode="General">
                  <c:v>-230.22800000000001</c:v>
                </c:pt>
                <c:pt idx="8381" formatCode="General">
                  <c:v>-228.74199999999999</c:v>
                </c:pt>
                <c:pt idx="8382" formatCode="General">
                  <c:v>-227.251</c:v>
                </c:pt>
                <c:pt idx="8383" formatCode="General">
                  <c:v>-225.72</c:v>
                </c:pt>
                <c:pt idx="8384" formatCode="General">
                  <c:v>-224.16</c:v>
                </c:pt>
                <c:pt idx="8385" formatCode="General">
                  <c:v>-222.59200000000001</c:v>
                </c:pt>
                <c:pt idx="8386" formatCode="General">
                  <c:v>-220.96700000000001</c:v>
                </c:pt>
                <c:pt idx="8387" formatCode="General">
                  <c:v>-219.185</c:v>
                </c:pt>
                <c:pt idx="8388" formatCode="General">
                  <c:v>-217.1</c:v>
                </c:pt>
                <c:pt idx="8389" formatCode="General">
                  <c:v>-214.726</c:v>
                </c:pt>
                <c:pt idx="8390" formatCode="General">
                  <c:v>-212.215</c:v>
                </c:pt>
                <c:pt idx="8391" formatCode="General">
                  <c:v>-209.61500000000001</c:v>
                </c:pt>
                <c:pt idx="8392" formatCode="General">
                  <c:v>-206.929</c:v>
                </c:pt>
                <c:pt idx="8393" formatCode="General">
                  <c:v>-204.19499999999999</c:v>
                </c:pt>
                <c:pt idx="8394" formatCode="General">
                  <c:v>-201.44900000000001</c:v>
                </c:pt>
                <c:pt idx="8395" formatCode="General">
                  <c:v>-198.70099999999999</c:v>
                </c:pt>
                <c:pt idx="8396" formatCode="General">
                  <c:v>-195.96700000000001</c:v>
                </c:pt>
                <c:pt idx="8397" formatCode="General">
                  <c:v>-193.26900000000001</c:v>
                </c:pt>
                <c:pt idx="8398" formatCode="General">
                  <c:v>-190.625</c:v>
                </c:pt>
                <c:pt idx="8399" formatCode="General">
                  <c:v>-188.03700000000001</c:v>
                </c:pt>
                <c:pt idx="8400" formatCode="General">
                  <c:v>-185.44</c:v>
                </c:pt>
                <c:pt idx="8401" formatCode="General">
                  <c:v>-182.72499999999999</c:v>
                </c:pt>
                <c:pt idx="8402" formatCode="General">
                  <c:v>-179.77500000000001</c:v>
                </c:pt>
                <c:pt idx="8403" formatCode="General">
                  <c:v>-176.65600000000001</c:v>
                </c:pt>
                <c:pt idx="8404" formatCode="General">
                  <c:v>-173.548</c:v>
                </c:pt>
                <c:pt idx="8405" formatCode="General">
                  <c:v>-170.47800000000001</c:v>
                </c:pt>
                <c:pt idx="8406" formatCode="General">
                  <c:v>-167.43199999999999</c:v>
                </c:pt>
                <c:pt idx="8407" formatCode="General">
                  <c:v>-164.43899999999999</c:v>
                </c:pt>
                <c:pt idx="8408" formatCode="General">
                  <c:v>-161.53899999999999</c:v>
                </c:pt>
                <c:pt idx="8409" formatCode="General">
                  <c:v>-158.77099999999999</c:v>
                </c:pt>
                <c:pt idx="8410" formatCode="General">
                  <c:v>-156.13900000000001</c:v>
                </c:pt>
                <c:pt idx="8411" formatCode="General">
                  <c:v>-153.62700000000001</c:v>
                </c:pt>
                <c:pt idx="8412" formatCode="General">
                  <c:v>-151.24199999999999</c:v>
                </c:pt>
                <c:pt idx="8413" formatCode="General">
                  <c:v>-148.96199999999999</c:v>
                </c:pt>
                <c:pt idx="8414" formatCode="General">
                  <c:v>-146.67599999999999</c:v>
                </c:pt>
                <c:pt idx="8415" formatCode="General">
                  <c:v>-144.20500000000001</c:v>
                </c:pt>
                <c:pt idx="8416" formatCode="General">
                  <c:v>-141.36099999999999</c:v>
                </c:pt>
                <c:pt idx="8417" formatCode="General">
                  <c:v>-138.22900000000001</c:v>
                </c:pt>
                <c:pt idx="8418" formatCode="General">
                  <c:v>-135.024</c:v>
                </c:pt>
                <c:pt idx="8419" formatCode="General">
                  <c:v>-131.80099999999999</c:v>
                </c:pt>
                <c:pt idx="8420" formatCode="General">
                  <c:v>-128.58500000000001</c:v>
                </c:pt>
                <c:pt idx="8421" formatCode="General">
                  <c:v>-125.413</c:v>
                </c:pt>
                <c:pt idx="8422" formatCode="General">
                  <c:v>-122.3</c:v>
                </c:pt>
                <c:pt idx="8423" formatCode="General">
                  <c:v>-119.23699999999999</c:v>
                </c:pt>
                <c:pt idx="8424" formatCode="General">
                  <c:v>-116.22</c:v>
                </c:pt>
                <c:pt idx="8425" formatCode="General">
                  <c:v>-113.252</c:v>
                </c:pt>
                <c:pt idx="8426" formatCode="General">
                  <c:v>-110.31399999999999</c:v>
                </c:pt>
                <c:pt idx="8427" formatCode="General">
                  <c:v>-107.398</c:v>
                </c:pt>
                <c:pt idx="8428" formatCode="General">
                  <c:v>-104.51900000000001</c:v>
                </c:pt>
                <c:pt idx="8429" formatCode="General">
                  <c:v>-101.67</c:v>
                </c:pt>
                <c:pt idx="8430" formatCode="General">
                  <c:v>-98.816299999999998</c:v>
                </c:pt>
                <c:pt idx="8431" formatCode="General">
                  <c:v>-95.834599999999995</c:v>
                </c:pt>
                <c:pt idx="8432" formatCode="General">
                  <c:v>-92.617599999999996</c:v>
                </c:pt>
                <c:pt idx="8433" formatCode="General">
                  <c:v>-89.293300000000002</c:v>
                </c:pt>
                <c:pt idx="8434" formatCode="General">
                  <c:v>-85.988600000000005</c:v>
                </c:pt>
                <c:pt idx="8435" formatCode="General">
                  <c:v>-82.695400000000006</c:v>
                </c:pt>
                <c:pt idx="8436" formatCode="General">
                  <c:v>-79.407600000000002</c:v>
                </c:pt>
                <c:pt idx="8437" formatCode="General">
                  <c:v>-76.126099999999994</c:v>
                </c:pt>
                <c:pt idx="8438" formatCode="General">
                  <c:v>-72.869100000000003</c:v>
                </c:pt>
                <c:pt idx="8439" formatCode="General">
                  <c:v>-69.653899999999993</c:v>
                </c:pt>
                <c:pt idx="8440" formatCode="General">
                  <c:v>-66.462999999999994</c:v>
                </c:pt>
                <c:pt idx="8441" formatCode="General">
                  <c:v>-63.281199999999998</c:v>
                </c:pt>
                <c:pt idx="8442" formatCode="General">
                  <c:v>-60.112299999999998</c:v>
                </c:pt>
                <c:pt idx="8443" formatCode="General">
                  <c:v>-56.935299999999998</c:v>
                </c:pt>
                <c:pt idx="8444" formatCode="General">
                  <c:v>-53.714700000000001</c:v>
                </c:pt>
                <c:pt idx="8445" formatCode="General">
                  <c:v>-50.466900000000003</c:v>
                </c:pt>
                <c:pt idx="8446" formatCode="General">
                  <c:v>-47.213999999999999</c:v>
                </c:pt>
                <c:pt idx="8447" formatCode="General">
                  <c:v>-43.921900000000001</c:v>
                </c:pt>
                <c:pt idx="8448" formatCode="General">
                  <c:v>-40.494799999999998</c:v>
                </c:pt>
                <c:pt idx="8449" formatCode="General">
                  <c:v>-36.788800000000002</c:v>
                </c:pt>
                <c:pt idx="8450" formatCode="General">
                  <c:v>-32.832000000000001</c:v>
                </c:pt>
                <c:pt idx="8451" formatCode="General">
                  <c:v>-28.772600000000001</c:v>
                </c:pt>
                <c:pt idx="8452" formatCode="General">
                  <c:v>-24.676600000000001</c:v>
                </c:pt>
                <c:pt idx="8453" formatCode="General">
                  <c:v>-20.572299999999998</c:v>
                </c:pt>
                <c:pt idx="8454" formatCode="General">
                  <c:v>-16.463999999999999</c:v>
                </c:pt>
                <c:pt idx="8455" formatCode="General">
                  <c:v>-12.3545</c:v>
                </c:pt>
                <c:pt idx="8456" formatCode="General">
                  <c:v>-8.2512399999999992</c:v>
                </c:pt>
                <c:pt idx="8457" formatCode="General">
                  <c:v>-4.1476300000000004</c:v>
                </c:pt>
                <c:pt idx="8458" formatCode="General">
                  <c:v>-3.31667E-2</c:v>
                </c:pt>
                <c:pt idx="8459" formatCode="General">
                  <c:v>4.0719099999999999</c:v>
                </c:pt>
                <c:pt idx="8460" formatCode="General">
                  <c:v>8.1407799999999995</c:v>
                </c:pt>
                <c:pt idx="8461" formatCode="General">
                  <c:v>12.158799999999999</c:v>
                </c:pt>
                <c:pt idx="8462" formatCode="General">
                  <c:v>16.1035</c:v>
                </c:pt>
                <c:pt idx="8463" formatCode="General">
                  <c:v>19.949200000000001</c:v>
                </c:pt>
                <c:pt idx="8464" formatCode="General">
                  <c:v>23.741199999999999</c:v>
                </c:pt>
                <c:pt idx="8465" formatCode="General">
                  <c:v>27.560600000000001</c:v>
                </c:pt>
                <c:pt idx="8466" formatCode="General">
                  <c:v>31.530100000000001</c:v>
                </c:pt>
                <c:pt idx="8467" formatCode="General">
                  <c:v>35.6999</c:v>
                </c:pt>
                <c:pt idx="8468" formatCode="General">
                  <c:v>39.901800000000001</c:v>
                </c:pt>
                <c:pt idx="8469" formatCode="General">
                  <c:v>44.022799999999997</c:v>
                </c:pt>
                <c:pt idx="8470" formatCode="General">
                  <c:v>48.0749</c:v>
                </c:pt>
                <c:pt idx="8471" formatCode="General">
                  <c:v>52.034700000000001</c:v>
                </c:pt>
                <c:pt idx="8472" formatCode="General">
                  <c:v>55.865400000000001</c:v>
                </c:pt>
                <c:pt idx="8473" formatCode="General">
                  <c:v>59.559100000000001</c:v>
                </c:pt>
                <c:pt idx="8474" formatCode="General">
                  <c:v>63.110300000000002</c:v>
                </c:pt>
                <c:pt idx="8475" formatCode="General">
                  <c:v>66.502799999999993</c:v>
                </c:pt>
                <c:pt idx="8476" formatCode="General">
                  <c:v>69.716300000000004</c:v>
                </c:pt>
                <c:pt idx="8477" formatCode="General">
                  <c:v>72.733900000000006</c:v>
                </c:pt>
                <c:pt idx="8478" formatCode="General">
                  <c:v>75.559399999999997</c:v>
                </c:pt>
                <c:pt idx="8479" formatCode="General">
                  <c:v>78.203400000000002</c:v>
                </c:pt>
                <c:pt idx="8480" formatCode="General">
                  <c:v>80.643199999999993</c:v>
                </c:pt>
                <c:pt idx="8481" formatCode="General">
                  <c:v>82.882099999999994</c:v>
                </c:pt>
                <c:pt idx="8482" formatCode="General">
                  <c:v>84.989599999999996</c:v>
                </c:pt>
                <c:pt idx="8483" formatCode="General">
                  <c:v>87.112200000000001</c:v>
                </c:pt>
                <c:pt idx="8484" formatCode="General">
                  <c:v>89.421700000000001</c:v>
                </c:pt>
                <c:pt idx="8485" formatCode="General">
                  <c:v>91.859800000000007</c:v>
                </c:pt>
                <c:pt idx="8486" formatCode="General">
                  <c:v>94.296099999999996</c:v>
                </c:pt>
                <c:pt idx="8487" formatCode="General">
                  <c:v>96.750799999999998</c:v>
                </c:pt>
                <c:pt idx="8488" formatCode="General">
                  <c:v>99.249200000000002</c:v>
                </c:pt>
                <c:pt idx="8489" formatCode="General">
                  <c:v>101.789</c:v>
                </c:pt>
                <c:pt idx="8490" formatCode="General">
                  <c:v>104.363</c:v>
                </c:pt>
                <c:pt idx="8491" formatCode="General">
                  <c:v>106.967</c:v>
                </c:pt>
                <c:pt idx="8492" formatCode="General">
                  <c:v>109.61</c:v>
                </c:pt>
                <c:pt idx="8493" formatCode="General">
                  <c:v>112.309</c:v>
                </c:pt>
                <c:pt idx="8494" formatCode="General">
                  <c:v>115.081</c:v>
                </c:pt>
                <c:pt idx="8495" formatCode="General">
                  <c:v>117.93600000000001</c:v>
                </c:pt>
                <c:pt idx="8496" formatCode="General">
                  <c:v>120.86799999999999</c:v>
                </c:pt>
                <c:pt idx="8497" formatCode="General">
                  <c:v>123.86499999999999</c:v>
                </c:pt>
                <c:pt idx="8498" formatCode="General">
                  <c:v>126.91200000000001</c:v>
                </c:pt>
                <c:pt idx="8499" formatCode="General">
                  <c:v>130.01599999999999</c:v>
                </c:pt>
                <c:pt idx="8500" formatCode="General">
                  <c:v>133.22</c:v>
                </c:pt>
                <c:pt idx="8501" formatCode="General">
                  <c:v>136.64699999999999</c:v>
                </c:pt>
                <c:pt idx="8502" formatCode="General">
                  <c:v>140.31399999999999</c:v>
                </c:pt>
                <c:pt idx="8503" formatCode="General">
                  <c:v>144.048</c:v>
                </c:pt>
                <c:pt idx="8504" formatCode="General">
                  <c:v>147.761</c:v>
                </c:pt>
                <c:pt idx="8505" formatCode="General">
                  <c:v>151.44800000000001</c:v>
                </c:pt>
                <c:pt idx="8506" formatCode="General">
                  <c:v>155.08199999999999</c:v>
                </c:pt>
                <c:pt idx="8507" formatCode="General">
                  <c:v>158.62899999999999</c:v>
                </c:pt>
                <c:pt idx="8508" formatCode="General">
                  <c:v>162.03899999999999</c:v>
                </c:pt>
                <c:pt idx="8509" formatCode="General">
                  <c:v>165.285</c:v>
                </c:pt>
                <c:pt idx="8510" formatCode="General">
                  <c:v>168.38399999999999</c:v>
                </c:pt>
                <c:pt idx="8511" formatCode="General">
                  <c:v>171.34100000000001</c:v>
                </c:pt>
                <c:pt idx="8512" formatCode="General">
                  <c:v>174.154</c:v>
                </c:pt>
                <c:pt idx="8513" formatCode="General">
                  <c:v>176.81800000000001</c:v>
                </c:pt>
                <c:pt idx="8514" formatCode="General">
                  <c:v>179.33099999999999</c:v>
                </c:pt>
                <c:pt idx="8515" formatCode="General">
                  <c:v>181.697</c:v>
                </c:pt>
                <c:pt idx="8516" formatCode="General">
                  <c:v>183.93700000000001</c:v>
                </c:pt>
                <c:pt idx="8517" formatCode="General">
                  <c:v>186.09</c:v>
                </c:pt>
                <c:pt idx="8518" formatCode="General">
                  <c:v>188.249</c:v>
                </c:pt>
                <c:pt idx="8519" formatCode="General">
                  <c:v>190.499</c:v>
                </c:pt>
                <c:pt idx="8520" formatCode="General">
                  <c:v>192.75</c:v>
                </c:pt>
                <c:pt idx="8521" formatCode="General">
                  <c:v>194.898</c:v>
                </c:pt>
                <c:pt idx="8522" formatCode="General">
                  <c:v>196.946</c:v>
                </c:pt>
                <c:pt idx="8523" formatCode="General">
                  <c:v>198.904</c:v>
                </c:pt>
                <c:pt idx="8524" formatCode="General">
                  <c:v>200.78800000000001</c:v>
                </c:pt>
                <c:pt idx="8525" formatCode="General">
                  <c:v>202.601</c:v>
                </c:pt>
                <c:pt idx="8526" formatCode="General">
                  <c:v>204.34200000000001</c:v>
                </c:pt>
                <c:pt idx="8527" formatCode="General">
                  <c:v>206</c:v>
                </c:pt>
                <c:pt idx="8528" formatCode="General">
                  <c:v>207.56399999999999</c:v>
                </c:pt>
                <c:pt idx="8529" formatCode="General">
                  <c:v>209.029</c:v>
                </c:pt>
                <c:pt idx="8530" formatCode="General">
                  <c:v>210.381</c:v>
                </c:pt>
                <c:pt idx="8531" formatCode="General">
                  <c:v>211.60499999999999</c:v>
                </c:pt>
                <c:pt idx="8532" formatCode="General">
                  <c:v>212.72200000000001</c:v>
                </c:pt>
                <c:pt idx="8533" formatCode="General">
                  <c:v>213.77099999999999</c:v>
                </c:pt>
                <c:pt idx="8534" formatCode="General">
                  <c:v>214.79499999999999</c:v>
                </c:pt>
                <c:pt idx="8535" formatCode="General">
                  <c:v>215.881</c:v>
                </c:pt>
                <c:pt idx="8536" formatCode="General">
                  <c:v>217.15700000000001</c:v>
                </c:pt>
                <c:pt idx="8537" formatCode="General">
                  <c:v>218.584</c:v>
                </c:pt>
                <c:pt idx="8538" formatCode="General">
                  <c:v>219.99100000000001</c:v>
                </c:pt>
                <c:pt idx="8539" formatCode="General">
                  <c:v>221.33</c:v>
                </c:pt>
                <c:pt idx="8540" formatCode="General">
                  <c:v>222.613</c:v>
                </c:pt>
                <c:pt idx="8541" formatCode="General">
                  <c:v>223.84200000000001</c:v>
                </c:pt>
                <c:pt idx="8542" formatCode="General">
                  <c:v>225.01900000000001</c:v>
                </c:pt>
                <c:pt idx="8543" formatCode="General">
                  <c:v>226.13399999999999</c:v>
                </c:pt>
                <c:pt idx="8544" formatCode="General">
                  <c:v>227.179</c:v>
                </c:pt>
                <c:pt idx="8545" formatCode="General">
                  <c:v>228.143</c:v>
                </c:pt>
                <c:pt idx="8546" formatCode="General">
                  <c:v>229.02799999999999</c:v>
                </c:pt>
                <c:pt idx="8547" formatCode="General">
                  <c:v>229.84200000000001</c:v>
                </c:pt>
                <c:pt idx="8548" formatCode="General">
                  <c:v>230.58199999999999</c:v>
                </c:pt>
                <c:pt idx="8549" formatCode="General">
                  <c:v>231.24</c:v>
                </c:pt>
                <c:pt idx="8550" formatCode="General">
                  <c:v>231.80099999999999</c:v>
                </c:pt>
                <c:pt idx="8551" formatCode="General">
                  <c:v>232.292</c:v>
                </c:pt>
                <c:pt idx="8552" formatCode="General">
                  <c:v>232.76599999999999</c:v>
                </c:pt>
                <c:pt idx="8553" formatCode="General">
                  <c:v>233.333</c:v>
                </c:pt>
                <c:pt idx="8554" formatCode="General">
                  <c:v>234.06100000000001</c:v>
                </c:pt>
                <c:pt idx="8555" formatCode="General">
                  <c:v>234.81800000000001</c:v>
                </c:pt>
                <c:pt idx="8556" formatCode="General">
                  <c:v>235.51400000000001</c:v>
                </c:pt>
                <c:pt idx="8557" formatCode="General">
                  <c:v>236.166</c:v>
                </c:pt>
                <c:pt idx="8558" formatCode="General">
                  <c:v>236.77099999999999</c:v>
                </c:pt>
                <c:pt idx="8559" formatCode="General">
                  <c:v>237.31399999999999</c:v>
                </c:pt>
                <c:pt idx="8560" formatCode="General">
                  <c:v>237.77199999999999</c:v>
                </c:pt>
                <c:pt idx="8561" formatCode="General">
                  <c:v>238.13300000000001</c:v>
                </c:pt>
                <c:pt idx="8562" formatCode="General">
                  <c:v>238.399</c:v>
                </c:pt>
                <c:pt idx="8563" formatCode="General">
                  <c:v>238.57300000000001</c:v>
                </c:pt>
                <c:pt idx="8564" formatCode="General">
                  <c:v>238.64699999999999</c:v>
                </c:pt>
                <c:pt idx="8565" formatCode="General">
                  <c:v>238.61699999999999</c:v>
                </c:pt>
                <c:pt idx="8566" formatCode="General">
                  <c:v>238.48</c:v>
                </c:pt>
                <c:pt idx="8567" formatCode="General">
                  <c:v>238.221</c:v>
                </c:pt>
                <c:pt idx="8568" formatCode="General">
                  <c:v>237.83799999999999</c:v>
                </c:pt>
                <c:pt idx="8569" formatCode="General">
                  <c:v>237.36699999999999</c:v>
                </c:pt>
                <c:pt idx="8570" formatCode="General">
                  <c:v>236.91200000000001</c:v>
                </c:pt>
                <c:pt idx="8571" formatCode="General">
                  <c:v>236.61799999999999</c:v>
                </c:pt>
                <c:pt idx="8572" formatCode="General">
                  <c:v>236.34399999999999</c:v>
                </c:pt>
                <c:pt idx="8573" formatCode="General">
                  <c:v>235.84700000000001</c:v>
                </c:pt>
                <c:pt idx="8574" formatCode="General">
                  <c:v>235.065</c:v>
                </c:pt>
                <c:pt idx="8575" formatCode="General">
                  <c:v>234.07300000000001</c:v>
                </c:pt>
                <c:pt idx="8576" formatCode="General">
                  <c:v>233.148</c:v>
                </c:pt>
                <c:pt idx="8577" formatCode="General">
                  <c:v>232.35300000000001</c:v>
                </c:pt>
                <c:pt idx="8578" formatCode="General">
                  <c:v>231.50399999999999</c:v>
                </c:pt>
                <c:pt idx="8579" formatCode="General">
                  <c:v>230.54599999999999</c:v>
                </c:pt>
                <c:pt idx="8580" formatCode="General">
                  <c:v>229.501</c:v>
                </c:pt>
                <c:pt idx="8581" formatCode="General">
                  <c:v>228.41900000000001</c:v>
                </c:pt>
                <c:pt idx="8582" formatCode="General">
                  <c:v>227.34</c:v>
                </c:pt>
                <c:pt idx="8583" formatCode="General">
                  <c:v>226.26</c:v>
                </c:pt>
                <c:pt idx="8584" formatCode="General">
                  <c:v>225.179</c:v>
                </c:pt>
                <c:pt idx="8585" formatCode="General">
                  <c:v>224.10499999999999</c:v>
                </c:pt>
                <c:pt idx="8586" formatCode="General">
                  <c:v>223.071</c:v>
                </c:pt>
                <c:pt idx="8587" formatCode="General">
                  <c:v>222.142</c:v>
                </c:pt>
                <c:pt idx="8588" formatCode="General">
                  <c:v>221.459</c:v>
                </c:pt>
                <c:pt idx="8589" formatCode="General">
                  <c:v>221.05600000000001</c:v>
                </c:pt>
                <c:pt idx="8590" formatCode="General">
                  <c:v>220.75200000000001</c:v>
                </c:pt>
                <c:pt idx="8591" formatCode="General">
                  <c:v>220.45400000000001</c:v>
                </c:pt>
                <c:pt idx="8592" formatCode="General">
                  <c:v>220.17699999999999</c:v>
                </c:pt>
                <c:pt idx="8593" formatCode="General">
                  <c:v>219.89500000000001</c:v>
                </c:pt>
                <c:pt idx="8594" formatCode="General">
                  <c:v>219.56899999999999</c:v>
                </c:pt>
                <c:pt idx="8595" formatCode="General">
                  <c:v>219.173</c:v>
                </c:pt>
                <c:pt idx="8596" formatCode="General">
                  <c:v>218.68600000000001</c:v>
                </c:pt>
                <c:pt idx="8597" formatCode="General">
                  <c:v>218.09100000000001</c:v>
                </c:pt>
                <c:pt idx="8598" formatCode="General">
                  <c:v>217.4</c:v>
                </c:pt>
                <c:pt idx="8599" formatCode="General">
                  <c:v>216.63300000000001</c:v>
                </c:pt>
                <c:pt idx="8600" formatCode="General">
                  <c:v>215.78</c:v>
                </c:pt>
                <c:pt idx="8601" formatCode="General">
                  <c:v>214.81200000000001</c:v>
                </c:pt>
                <c:pt idx="8602" formatCode="General">
                  <c:v>213.69300000000001</c:v>
                </c:pt>
                <c:pt idx="8603" formatCode="General">
                  <c:v>212.423</c:v>
                </c:pt>
                <c:pt idx="8604" formatCode="General">
                  <c:v>211.05600000000001</c:v>
                </c:pt>
                <c:pt idx="8605" formatCode="General">
                  <c:v>209.70500000000001</c:v>
                </c:pt>
                <c:pt idx="8606" formatCode="General">
                  <c:v>208.477</c:v>
                </c:pt>
                <c:pt idx="8607" formatCode="General">
                  <c:v>207.244</c:v>
                </c:pt>
                <c:pt idx="8608" formatCode="General">
                  <c:v>205.85400000000001</c:v>
                </c:pt>
                <c:pt idx="8609" formatCode="General">
                  <c:v>204.31200000000001</c:v>
                </c:pt>
                <c:pt idx="8610" formatCode="General">
                  <c:v>202.61799999999999</c:v>
                </c:pt>
                <c:pt idx="8611" formatCode="General">
                  <c:v>200.755</c:v>
                </c:pt>
                <c:pt idx="8612" formatCode="General">
                  <c:v>198.71199999999999</c:v>
                </c:pt>
                <c:pt idx="8613" formatCode="General">
                  <c:v>196.477</c:v>
                </c:pt>
                <c:pt idx="8614" formatCode="General">
                  <c:v>194.04599999999999</c:v>
                </c:pt>
                <c:pt idx="8615" formatCode="General">
                  <c:v>191.41900000000001</c:v>
                </c:pt>
                <c:pt idx="8616" formatCode="General">
                  <c:v>188.61799999999999</c:v>
                </c:pt>
                <c:pt idx="8617" formatCode="General">
                  <c:v>185.66300000000001</c:v>
                </c:pt>
                <c:pt idx="8618" formatCode="General">
                  <c:v>182.565</c:v>
                </c:pt>
                <c:pt idx="8619" formatCode="General">
                  <c:v>179.34299999999999</c:v>
                </c:pt>
                <c:pt idx="8620" formatCode="General">
                  <c:v>176.02099999999999</c:v>
                </c:pt>
                <c:pt idx="8621" formatCode="General">
                  <c:v>172.66499999999999</c:v>
                </c:pt>
                <c:pt idx="8622" formatCode="General">
                  <c:v>169.381</c:v>
                </c:pt>
                <c:pt idx="8623" formatCode="General">
                  <c:v>166.30199999999999</c:v>
                </c:pt>
                <c:pt idx="8624" formatCode="General">
                  <c:v>163.43199999999999</c:v>
                </c:pt>
                <c:pt idx="8625" formatCode="General">
                  <c:v>160.63900000000001</c:v>
                </c:pt>
                <c:pt idx="8626" formatCode="General">
                  <c:v>157.875</c:v>
                </c:pt>
                <c:pt idx="8627" formatCode="General">
                  <c:v>155.13499999999999</c:v>
                </c:pt>
                <c:pt idx="8628" formatCode="General">
                  <c:v>152.386</c:v>
                </c:pt>
                <c:pt idx="8629" formatCode="General">
                  <c:v>149.589</c:v>
                </c:pt>
                <c:pt idx="8630" formatCode="General">
                  <c:v>146.71199999999999</c:v>
                </c:pt>
                <c:pt idx="8631" formatCode="General">
                  <c:v>143.76499999999999</c:v>
                </c:pt>
                <c:pt idx="8632" formatCode="General">
                  <c:v>140.79</c:v>
                </c:pt>
                <c:pt idx="8633" formatCode="General">
                  <c:v>137.81399999999999</c:v>
                </c:pt>
                <c:pt idx="8634" formatCode="General">
                  <c:v>134.85900000000001</c:v>
                </c:pt>
                <c:pt idx="8635" formatCode="General">
                  <c:v>131.97800000000001</c:v>
                </c:pt>
                <c:pt idx="8636" formatCode="General">
                  <c:v>129.267</c:v>
                </c:pt>
                <c:pt idx="8637" formatCode="General">
                  <c:v>126.845</c:v>
                </c:pt>
                <c:pt idx="8638" formatCode="General">
                  <c:v>124.65600000000001</c:v>
                </c:pt>
                <c:pt idx="8639" formatCode="General">
                  <c:v>122.512</c:v>
                </c:pt>
                <c:pt idx="8640" formatCode="General">
                  <c:v>120.371</c:v>
                </c:pt>
                <c:pt idx="8641" formatCode="General">
                  <c:v>118.244</c:v>
                </c:pt>
                <c:pt idx="8642" formatCode="General">
                  <c:v>116.10899999999999</c:v>
                </c:pt>
                <c:pt idx="8643" formatCode="General">
                  <c:v>113.941</c:v>
                </c:pt>
                <c:pt idx="8644" formatCode="General">
                  <c:v>111.717</c:v>
                </c:pt>
                <c:pt idx="8645" formatCode="General">
                  <c:v>109.428</c:v>
                </c:pt>
                <c:pt idx="8646" formatCode="General">
                  <c:v>107.06699999999999</c:v>
                </c:pt>
                <c:pt idx="8647" formatCode="General">
                  <c:v>104.611</c:v>
                </c:pt>
                <c:pt idx="8648" formatCode="General">
                  <c:v>102.03400000000001</c:v>
                </c:pt>
                <c:pt idx="8649" formatCode="General">
                  <c:v>99.323800000000006</c:v>
                </c:pt>
                <c:pt idx="8650" formatCode="General">
                  <c:v>96.487499999999997</c:v>
                </c:pt>
                <c:pt idx="8651" formatCode="General">
                  <c:v>93.556299999999993</c:v>
                </c:pt>
                <c:pt idx="8652" formatCode="General">
                  <c:v>90.613200000000006</c:v>
                </c:pt>
                <c:pt idx="8653" formatCode="General">
                  <c:v>87.746099999999998</c:v>
                </c:pt>
                <c:pt idx="8654" formatCode="General">
                  <c:v>84.839399999999998</c:v>
                </c:pt>
                <c:pt idx="8655" formatCode="General">
                  <c:v>81.769400000000005</c:v>
                </c:pt>
                <c:pt idx="8656" formatCode="General">
                  <c:v>78.589799999999997</c:v>
                </c:pt>
                <c:pt idx="8657" formatCode="General">
                  <c:v>75.343900000000005</c:v>
                </c:pt>
                <c:pt idx="8658" formatCode="General">
                  <c:v>72.036799999999999</c:v>
                </c:pt>
                <c:pt idx="8659" formatCode="General">
                  <c:v>68.653499999999994</c:v>
                </c:pt>
                <c:pt idx="8660" formatCode="General">
                  <c:v>65.173199999999994</c:v>
                </c:pt>
                <c:pt idx="8661" formatCode="General">
                  <c:v>61.591700000000003</c:v>
                </c:pt>
                <c:pt idx="8662" formatCode="General">
                  <c:v>57.911999999999999</c:v>
                </c:pt>
                <c:pt idx="8663" formatCode="General">
                  <c:v>54.145400000000002</c:v>
                </c:pt>
                <c:pt idx="8664" formatCode="General">
                  <c:v>50.318399999999997</c:v>
                </c:pt>
                <c:pt idx="8665" formatCode="General">
                  <c:v>46.468000000000004</c:v>
                </c:pt>
                <c:pt idx="8666" formatCode="General">
                  <c:v>42.661099999999998</c:v>
                </c:pt>
                <c:pt idx="8667" formatCode="General">
                  <c:v>38.953299999999999</c:v>
                </c:pt>
                <c:pt idx="8668" formatCode="General">
                  <c:v>35.261699999999998</c:v>
                </c:pt>
                <c:pt idx="8669" formatCode="General">
                  <c:v>31.522200000000002</c:v>
                </c:pt>
                <c:pt idx="8670" formatCode="General">
                  <c:v>27.804500000000001</c:v>
                </c:pt>
                <c:pt idx="8671" formatCode="General">
                  <c:v>24.148399999999999</c:v>
                </c:pt>
                <c:pt idx="8672" formatCode="General">
                  <c:v>20.544599999999999</c:v>
                </c:pt>
                <c:pt idx="8673" formatCode="General">
                  <c:v>16.990400000000001</c:v>
                </c:pt>
                <c:pt idx="8674" formatCode="General">
                  <c:v>13.487299999999999</c:v>
                </c:pt>
                <c:pt idx="8675" formatCode="General">
                  <c:v>10.0397</c:v>
                </c:pt>
                <c:pt idx="8676" formatCode="General">
                  <c:v>6.6479900000000001</c:v>
                </c:pt>
                <c:pt idx="8677" formatCode="General">
                  <c:v>3.3041299999999998</c:v>
                </c:pt>
                <c:pt idx="8678" formatCode="General">
                  <c:v>-2.1412400000000002E-2</c:v>
                </c:pt>
                <c:pt idx="8679" formatCode="General">
                  <c:v>-3.36843</c:v>
                </c:pt>
                <c:pt idx="8680" formatCode="General">
                  <c:v>-6.7372899999999998</c:v>
                </c:pt>
                <c:pt idx="8681" formatCode="General">
                  <c:v>-10.092599999999999</c:v>
                </c:pt>
                <c:pt idx="8682" formatCode="General">
                  <c:v>-13.318899999999999</c:v>
                </c:pt>
                <c:pt idx="8683" formatCode="General">
                  <c:v>-16.368400000000001</c:v>
                </c:pt>
                <c:pt idx="8684" formatCode="General">
                  <c:v>-19.355</c:v>
                </c:pt>
                <c:pt idx="8685" formatCode="General">
                  <c:v>-22.339300000000001</c:v>
                </c:pt>
                <c:pt idx="8686" formatCode="General">
                  <c:v>-25.314699999999998</c:v>
                </c:pt>
                <c:pt idx="8687" formatCode="General">
                  <c:v>-28.2807</c:v>
                </c:pt>
                <c:pt idx="8688" formatCode="General">
                  <c:v>-31.2486</c:v>
                </c:pt>
                <c:pt idx="8689" formatCode="General">
                  <c:v>-34.260300000000001</c:v>
                </c:pt>
                <c:pt idx="8690" formatCode="General">
                  <c:v>-37.360599999999998</c:v>
                </c:pt>
                <c:pt idx="8691" formatCode="General">
                  <c:v>-40.576300000000003</c:v>
                </c:pt>
                <c:pt idx="8692" formatCode="General">
                  <c:v>-43.908999999999999</c:v>
                </c:pt>
                <c:pt idx="8693" formatCode="General">
                  <c:v>-47.3414</c:v>
                </c:pt>
                <c:pt idx="8694" formatCode="General">
                  <c:v>-50.862299999999998</c:v>
                </c:pt>
                <c:pt idx="8695" formatCode="General">
                  <c:v>-54.4557</c:v>
                </c:pt>
                <c:pt idx="8696" formatCode="General">
                  <c:v>-58.084200000000003</c:v>
                </c:pt>
                <c:pt idx="8697" formatCode="General">
                  <c:v>-61.660600000000002</c:v>
                </c:pt>
                <c:pt idx="8698" formatCode="General">
                  <c:v>-65.061000000000007</c:v>
                </c:pt>
                <c:pt idx="8699" formatCode="General">
                  <c:v>-68.326099999999997</c:v>
                </c:pt>
                <c:pt idx="8700" formatCode="General">
                  <c:v>-71.593699999999998</c:v>
                </c:pt>
                <c:pt idx="8701" formatCode="General">
                  <c:v>-74.895700000000005</c:v>
                </c:pt>
                <c:pt idx="8702" formatCode="General">
                  <c:v>-78.233699999999999</c:v>
                </c:pt>
                <c:pt idx="8703" formatCode="General">
                  <c:v>-81.617800000000003</c:v>
                </c:pt>
                <c:pt idx="8704" formatCode="General">
                  <c:v>-85.044799999999995</c:v>
                </c:pt>
                <c:pt idx="8705" formatCode="General">
                  <c:v>-88.494600000000005</c:v>
                </c:pt>
                <c:pt idx="8706" formatCode="General">
                  <c:v>-91.939499999999995</c:v>
                </c:pt>
                <c:pt idx="8707" formatCode="General">
                  <c:v>-95.355800000000002</c:v>
                </c:pt>
                <c:pt idx="8708" formatCode="General">
                  <c:v>-98.747200000000007</c:v>
                </c:pt>
                <c:pt idx="8709" formatCode="General">
                  <c:v>-102.117</c:v>
                </c:pt>
                <c:pt idx="8710" formatCode="General">
                  <c:v>-105.447</c:v>
                </c:pt>
                <c:pt idx="8711" formatCode="General">
                  <c:v>-108.67100000000001</c:v>
                </c:pt>
                <c:pt idx="8712" formatCode="General">
                  <c:v>-111.69499999999999</c:v>
                </c:pt>
                <c:pt idx="8713" formatCode="General">
                  <c:v>-114.60299999999999</c:v>
                </c:pt>
                <c:pt idx="8714" formatCode="General">
                  <c:v>-117.547</c:v>
                </c:pt>
                <c:pt idx="8715" formatCode="General">
                  <c:v>-120.509</c:v>
                </c:pt>
                <c:pt idx="8716" formatCode="General">
                  <c:v>-123.449</c:v>
                </c:pt>
                <c:pt idx="8717" formatCode="General">
                  <c:v>-126.36799999999999</c:v>
                </c:pt>
                <c:pt idx="8718" formatCode="General">
                  <c:v>-129.273</c:v>
                </c:pt>
                <c:pt idx="8719" formatCode="General">
                  <c:v>-132.16999999999999</c:v>
                </c:pt>
                <c:pt idx="8720" formatCode="General">
                  <c:v>-135.05500000000001</c:v>
                </c:pt>
                <c:pt idx="8721" formatCode="General">
                  <c:v>-137.922</c:v>
                </c:pt>
                <c:pt idx="8722" formatCode="General">
                  <c:v>-140.749</c:v>
                </c:pt>
                <c:pt idx="8723" formatCode="General">
                  <c:v>-143.50800000000001</c:v>
                </c:pt>
                <c:pt idx="8724" formatCode="General">
                  <c:v>-146.173</c:v>
                </c:pt>
                <c:pt idx="8725" formatCode="General">
                  <c:v>-148.65100000000001</c:v>
                </c:pt>
                <c:pt idx="8726" formatCode="General">
                  <c:v>-150.81800000000001</c:v>
                </c:pt>
                <c:pt idx="8727" formatCode="General">
                  <c:v>-152.792</c:v>
                </c:pt>
                <c:pt idx="8728" formatCode="General">
                  <c:v>-154.76</c:v>
                </c:pt>
                <c:pt idx="8729" formatCode="General">
                  <c:v>-156.72200000000001</c:v>
                </c:pt>
                <c:pt idx="8730" formatCode="General">
                  <c:v>-158.67400000000001</c:v>
                </c:pt>
                <c:pt idx="8731" formatCode="General">
                  <c:v>-160.65299999999999</c:v>
                </c:pt>
                <c:pt idx="8732" formatCode="General">
                  <c:v>-162.679</c:v>
                </c:pt>
                <c:pt idx="8733" formatCode="General">
                  <c:v>-164.74600000000001</c:v>
                </c:pt>
                <c:pt idx="8734" formatCode="General">
                  <c:v>-166.864</c:v>
                </c:pt>
                <c:pt idx="8735" formatCode="General">
                  <c:v>-169.041</c:v>
                </c:pt>
                <c:pt idx="8736" formatCode="General">
                  <c:v>-171.255</c:v>
                </c:pt>
                <c:pt idx="8737" formatCode="General">
                  <c:v>-173.49299999999999</c:v>
                </c:pt>
                <c:pt idx="8738" formatCode="General">
                  <c:v>-175.768</c:v>
                </c:pt>
                <c:pt idx="8739" formatCode="General">
                  <c:v>-178.08600000000001</c:v>
                </c:pt>
                <c:pt idx="8740" formatCode="General">
                  <c:v>-180.44</c:v>
                </c:pt>
                <c:pt idx="8741" formatCode="General">
                  <c:v>-182.792</c:v>
                </c:pt>
                <c:pt idx="8742" formatCode="General">
                  <c:v>-185.066</c:v>
                </c:pt>
                <c:pt idx="8743" formatCode="General">
                  <c:v>-187.114</c:v>
                </c:pt>
                <c:pt idx="8744" formatCode="General">
                  <c:v>-188.91200000000001</c:v>
                </c:pt>
                <c:pt idx="8745" formatCode="General">
                  <c:v>-190.63900000000001</c:v>
                </c:pt>
                <c:pt idx="8746" formatCode="General">
                  <c:v>-192.36</c:v>
                </c:pt>
                <c:pt idx="8747" formatCode="General">
                  <c:v>-194.04300000000001</c:v>
                </c:pt>
                <c:pt idx="8748" formatCode="General">
                  <c:v>-195.69200000000001</c:v>
                </c:pt>
                <c:pt idx="8749" formatCode="General">
                  <c:v>-197.33099999999999</c:v>
                </c:pt>
                <c:pt idx="8750" formatCode="General">
                  <c:v>-198.994</c:v>
                </c:pt>
                <c:pt idx="8751" formatCode="General">
                  <c:v>-200.71700000000001</c:v>
                </c:pt>
                <c:pt idx="8752" formatCode="General">
                  <c:v>-202.53299999999999</c:v>
                </c:pt>
                <c:pt idx="8753" formatCode="General">
                  <c:v>-204.428</c:v>
                </c:pt>
                <c:pt idx="8754" formatCode="General">
                  <c:v>-206.369</c:v>
                </c:pt>
                <c:pt idx="8755" formatCode="General">
                  <c:v>-208.33799999999999</c:v>
                </c:pt>
                <c:pt idx="8756" formatCode="General">
                  <c:v>-210.31</c:v>
                </c:pt>
                <c:pt idx="8757" formatCode="General">
                  <c:v>-212.24100000000001</c:v>
                </c:pt>
                <c:pt idx="8758" formatCode="General">
                  <c:v>-214.017</c:v>
                </c:pt>
                <c:pt idx="8759" formatCode="General">
                  <c:v>-215.488</c:v>
                </c:pt>
                <c:pt idx="8760" formatCode="General">
                  <c:v>-216.71700000000001</c:v>
                </c:pt>
                <c:pt idx="8761" formatCode="General">
                  <c:v>-217.86099999999999</c:v>
                </c:pt>
                <c:pt idx="8762" formatCode="General">
                  <c:v>-218.929</c:v>
                </c:pt>
                <c:pt idx="8763" formatCode="General">
                  <c:v>-219.91</c:v>
                </c:pt>
                <c:pt idx="8764" formatCode="General">
                  <c:v>-220.83699999999999</c:v>
                </c:pt>
                <c:pt idx="8765" formatCode="General">
                  <c:v>-221.74100000000001</c:v>
                </c:pt>
                <c:pt idx="8766" formatCode="General">
                  <c:v>-222.643</c:v>
                </c:pt>
                <c:pt idx="8767" formatCode="General">
                  <c:v>-223.55500000000001</c:v>
                </c:pt>
                <c:pt idx="8768" formatCode="General">
                  <c:v>-224.48500000000001</c:v>
                </c:pt>
                <c:pt idx="8769" formatCode="General">
                  <c:v>-225.43299999999999</c:v>
                </c:pt>
                <c:pt idx="8770" formatCode="General">
                  <c:v>-226.399</c:v>
                </c:pt>
                <c:pt idx="8771" formatCode="General">
                  <c:v>-227.387</c:v>
                </c:pt>
                <c:pt idx="8772" formatCode="General">
                  <c:v>-228.37299999999999</c:v>
                </c:pt>
                <c:pt idx="8773" formatCode="General">
                  <c:v>-229.31800000000001</c:v>
                </c:pt>
                <c:pt idx="8774" formatCode="General">
                  <c:v>-230.095</c:v>
                </c:pt>
                <c:pt idx="8775" formatCode="General">
                  <c:v>-230.596</c:v>
                </c:pt>
                <c:pt idx="8776" formatCode="General">
                  <c:v>-230.95</c:v>
                </c:pt>
                <c:pt idx="8777" formatCode="General">
                  <c:v>-231.297</c:v>
                </c:pt>
                <c:pt idx="8778" formatCode="General">
                  <c:v>-231.67500000000001</c:v>
                </c:pt>
                <c:pt idx="8779" formatCode="General">
                  <c:v>-232.10300000000001</c:v>
                </c:pt>
                <c:pt idx="8780" formatCode="General">
                  <c:v>-232.58199999999999</c:v>
                </c:pt>
                <c:pt idx="8781" formatCode="General">
                  <c:v>-233.11500000000001</c:v>
                </c:pt>
                <c:pt idx="8782" formatCode="General">
                  <c:v>-233.70400000000001</c:v>
                </c:pt>
                <c:pt idx="8783" formatCode="General">
                  <c:v>-234.33199999999999</c:v>
                </c:pt>
                <c:pt idx="8784" formatCode="General">
                  <c:v>-234.97300000000001</c:v>
                </c:pt>
                <c:pt idx="8785" formatCode="General">
                  <c:v>-235.59899999999999</c:v>
                </c:pt>
                <c:pt idx="8786" formatCode="General">
                  <c:v>-236.161</c:v>
                </c:pt>
                <c:pt idx="8787" formatCode="General">
                  <c:v>-236.601</c:v>
                </c:pt>
                <c:pt idx="8788" formatCode="General">
                  <c:v>-236.79</c:v>
                </c:pt>
                <c:pt idx="8789" formatCode="General">
                  <c:v>-236.649</c:v>
                </c:pt>
                <c:pt idx="8790" formatCode="General">
                  <c:v>-236.34800000000001</c:v>
                </c:pt>
                <c:pt idx="8791" formatCode="General">
                  <c:v>-236.011</c:v>
                </c:pt>
                <c:pt idx="8792" formatCode="General">
                  <c:v>-235.602</c:v>
                </c:pt>
                <c:pt idx="8793" formatCode="General">
                  <c:v>-235.119</c:v>
                </c:pt>
                <c:pt idx="8794" formatCode="General">
                  <c:v>-234.584</c:v>
                </c:pt>
                <c:pt idx="8795" formatCode="General">
                  <c:v>-234.03800000000001</c:v>
                </c:pt>
                <c:pt idx="8796" formatCode="General">
                  <c:v>-233.51499999999999</c:v>
                </c:pt>
                <c:pt idx="8797" formatCode="General">
                  <c:v>-233.00899999999999</c:v>
                </c:pt>
                <c:pt idx="8798" formatCode="General">
                  <c:v>-232.50399999999999</c:v>
                </c:pt>
                <c:pt idx="8799" formatCode="General">
                  <c:v>-231.982</c:v>
                </c:pt>
                <c:pt idx="8800" formatCode="General">
                  <c:v>-231.453</c:v>
                </c:pt>
                <c:pt idx="8801" formatCode="General">
                  <c:v>-230.94499999999999</c:v>
                </c:pt>
                <c:pt idx="8802" formatCode="General">
                  <c:v>-230.423</c:v>
                </c:pt>
                <c:pt idx="8803" formatCode="General">
                  <c:v>-229.809</c:v>
                </c:pt>
                <c:pt idx="8804" formatCode="General">
                  <c:v>-228.971</c:v>
                </c:pt>
                <c:pt idx="8805" formatCode="General">
                  <c:v>-227.90899999999999</c:v>
                </c:pt>
                <c:pt idx="8806" formatCode="General">
                  <c:v>-226.78899999999999</c:v>
                </c:pt>
                <c:pt idx="8807" formatCode="General">
                  <c:v>-225.68799999999999</c:v>
                </c:pt>
                <c:pt idx="8808" formatCode="General">
                  <c:v>-224.60599999999999</c:v>
                </c:pt>
                <c:pt idx="8809" formatCode="General">
                  <c:v>-223.535</c:v>
                </c:pt>
                <c:pt idx="8810" formatCode="General">
                  <c:v>-222.45699999999999</c:v>
                </c:pt>
                <c:pt idx="8811" formatCode="General">
                  <c:v>-221.35499999999999</c:v>
                </c:pt>
                <c:pt idx="8812" formatCode="General">
                  <c:v>-220.22</c:v>
                </c:pt>
                <c:pt idx="8813" formatCode="General">
                  <c:v>-219.06399999999999</c:v>
                </c:pt>
                <c:pt idx="8814" formatCode="General">
                  <c:v>-217.917</c:v>
                </c:pt>
                <c:pt idx="8815" formatCode="General">
                  <c:v>-216.80699999999999</c:v>
                </c:pt>
                <c:pt idx="8816" formatCode="General">
                  <c:v>-215.68600000000001</c:v>
                </c:pt>
                <c:pt idx="8817" formatCode="General">
                  <c:v>-214.45699999999999</c:v>
                </c:pt>
                <c:pt idx="8818" formatCode="General">
                  <c:v>-212.988</c:v>
                </c:pt>
                <c:pt idx="8819" formatCode="General">
                  <c:v>-211.297</c:v>
                </c:pt>
                <c:pt idx="8820" formatCode="General">
                  <c:v>-209.55099999999999</c:v>
                </c:pt>
                <c:pt idx="8821" formatCode="General">
                  <c:v>-207.797</c:v>
                </c:pt>
                <c:pt idx="8822" formatCode="General">
                  <c:v>-206.02</c:v>
                </c:pt>
                <c:pt idx="8823" formatCode="General">
                  <c:v>-204.238</c:v>
                </c:pt>
                <c:pt idx="8824" formatCode="General">
                  <c:v>-202.46899999999999</c:v>
                </c:pt>
                <c:pt idx="8825" formatCode="General">
                  <c:v>-200.71299999999999</c:v>
                </c:pt>
                <c:pt idx="8826" formatCode="General">
                  <c:v>-198.959</c:v>
                </c:pt>
                <c:pt idx="8827" formatCode="General">
                  <c:v>-197.197</c:v>
                </c:pt>
                <c:pt idx="8828" formatCode="General">
                  <c:v>-195.42099999999999</c:v>
                </c:pt>
                <c:pt idx="8829" formatCode="General">
                  <c:v>-193.636</c:v>
                </c:pt>
                <c:pt idx="8830" formatCode="General">
                  <c:v>-191.84899999999999</c:v>
                </c:pt>
                <c:pt idx="8831" formatCode="General">
                  <c:v>-190.06800000000001</c:v>
                </c:pt>
                <c:pt idx="8832" formatCode="General">
                  <c:v>-188.30600000000001</c:v>
                </c:pt>
                <c:pt idx="8833" formatCode="General">
                  <c:v>-186.53100000000001</c:v>
                </c:pt>
                <c:pt idx="8834" formatCode="General">
                  <c:v>-184.685</c:v>
                </c:pt>
                <c:pt idx="8835" formatCode="General">
                  <c:v>-182.63200000000001</c:v>
                </c:pt>
                <c:pt idx="8836" formatCode="General">
                  <c:v>-180.27799999999999</c:v>
                </c:pt>
                <c:pt idx="8837" formatCode="General">
                  <c:v>-177.755</c:v>
                </c:pt>
                <c:pt idx="8838" formatCode="General">
                  <c:v>-175.18199999999999</c:v>
                </c:pt>
                <c:pt idx="8839" formatCode="General">
                  <c:v>-172.57599999999999</c:v>
                </c:pt>
                <c:pt idx="8840" formatCode="General">
                  <c:v>-169.95099999999999</c:v>
                </c:pt>
                <c:pt idx="8841" formatCode="General">
                  <c:v>-167.32</c:v>
                </c:pt>
                <c:pt idx="8842" formatCode="General">
                  <c:v>-164.68100000000001</c:v>
                </c:pt>
                <c:pt idx="8843" formatCode="General">
                  <c:v>-162.03299999999999</c:v>
                </c:pt>
                <c:pt idx="8844" formatCode="General">
                  <c:v>-159.399</c:v>
                </c:pt>
                <c:pt idx="8845" formatCode="General">
                  <c:v>-156.786</c:v>
                </c:pt>
                <c:pt idx="8846" formatCode="General">
                  <c:v>-154.172</c:v>
                </c:pt>
                <c:pt idx="8847" formatCode="General">
                  <c:v>-151.44399999999999</c:v>
                </c:pt>
                <c:pt idx="8848" formatCode="General">
                  <c:v>-148.47</c:v>
                </c:pt>
                <c:pt idx="8849" formatCode="General">
                  <c:v>-145.38800000000001</c:v>
                </c:pt>
                <c:pt idx="8850" formatCode="General">
                  <c:v>-142.36500000000001</c:v>
                </c:pt>
                <c:pt idx="8851" formatCode="General">
                  <c:v>-139.38900000000001</c:v>
                </c:pt>
                <c:pt idx="8852" formatCode="General">
                  <c:v>-136.44499999999999</c:v>
                </c:pt>
                <c:pt idx="8853" formatCode="General">
                  <c:v>-133.52799999999999</c:v>
                </c:pt>
                <c:pt idx="8854" formatCode="General">
                  <c:v>-130.631</c:v>
                </c:pt>
                <c:pt idx="8855" formatCode="General">
                  <c:v>-127.75</c:v>
                </c:pt>
                <c:pt idx="8856" formatCode="General">
                  <c:v>-124.895</c:v>
                </c:pt>
                <c:pt idx="8857" formatCode="General">
                  <c:v>-122.07599999999999</c:v>
                </c:pt>
                <c:pt idx="8858" formatCode="General">
                  <c:v>-119.297</c:v>
                </c:pt>
                <c:pt idx="8859" formatCode="General">
                  <c:v>-116.563</c:v>
                </c:pt>
                <c:pt idx="8860" formatCode="General">
                  <c:v>-113.874</c:v>
                </c:pt>
                <c:pt idx="8861" formatCode="General">
                  <c:v>-111.24299999999999</c:v>
                </c:pt>
                <c:pt idx="8862" formatCode="General">
                  <c:v>-108.681</c:v>
                </c:pt>
                <c:pt idx="8863" formatCode="General">
                  <c:v>-106.11799999999999</c:v>
                </c:pt>
                <c:pt idx="8864" formatCode="General">
                  <c:v>-103.44799999999999</c:v>
                </c:pt>
                <c:pt idx="8865" formatCode="General">
                  <c:v>-100.554</c:v>
                </c:pt>
                <c:pt idx="8866" formatCode="General">
                  <c:v>-97.463899999999995</c:v>
                </c:pt>
                <c:pt idx="8867" formatCode="General">
                  <c:v>-94.344300000000004</c:v>
                </c:pt>
                <c:pt idx="8868" formatCode="General">
                  <c:v>-91.243399999999994</c:v>
                </c:pt>
                <c:pt idx="8869" formatCode="General">
                  <c:v>-88.143199999999993</c:v>
                </c:pt>
                <c:pt idx="8870" formatCode="General">
                  <c:v>-85.048199999999994</c:v>
                </c:pt>
                <c:pt idx="8871" formatCode="General">
                  <c:v>-81.966300000000004</c:v>
                </c:pt>
                <c:pt idx="8872" formatCode="General">
                  <c:v>-78.904200000000003</c:v>
                </c:pt>
                <c:pt idx="8873" formatCode="General">
                  <c:v>-75.857699999999994</c:v>
                </c:pt>
                <c:pt idx="8874" formatCode="General">
                  <c:v>-72.814800000000005</c:v>
                </c:pt>
                <c:pt idx="8875" formatCode="General">
                  <c:v>-69.778700000000001</c:v>
                </c:pt>
                <c:pt idx="8876" formatCode="General">
                  <c:v>-66.761200000000002</c:v>
                </c:pt>
                <c:pt idx="8877" formatCode="General">
                  <c:v>-63.782299999999999</c:v>
                </c:pt>
                <c:pt idx="8878" formatCode="General">
                  <c:v>-60.8416</c:v>
                </c:pt>
                <c:pt idx="8879" formatCode="General">
                  <c:v>-57.899700000000003</c:v>
                </c:pt>
                <c:pt idx="8880" formatCode="General">
                  <c:v>-54.855800000000002</c:v>
                </c:pt>
                <c:pt idx="8881" formatCode="General">
                  <c:v>-51.591900000000003</c:v>
                </c:pt>
                <c:pt idx="8882" formatCode="General">
                  <c:v>-48.202500000000001</c:v>
                </c:pt>
                <c:pt idx="8883" formatCode="General">
                  <c:v>-44.833799999999997</c:v>
                </c:pt>
                <c:pt idx="8884" formatCode="General">
                  <c:v>-41.4983</c:v>
                </c:pt>
                <c:pt idx="8885" formatCode="General">
                  <c:v>-38.200600000000001</c:v>
                </c:pt>
                <c:pt idx="8886" formatCode="General">
                  <c:v>-34.9465</c:v>
                </c:pt>
                <c:pt idx="8887" formatCode="General">
                  <c:v>-31.732199999999999</c:v>
                </c:pt>
                <c:pt idx="8888" formatCode="General">
                  <c:v>-28.55</c:v>
                </c:pt>
                <c:pt idx="8889" formatCode="General">
                  <c:v>-25.415800000000001</c:v>
                </c:pt>
                <c:pt idx="8890" formatCode="General">
                  <c:v>-22.346800000000002</c:v>
                </c:pt>
                <c:pt idx="8891" formatCode="General">
                  <c:v>-19.337299999999999</c:v>
                </c:pt>
                <c:pt idx="8892" formatCode="General">
                  <c:v>-16.3827</c:v>
                </c:pt>
                <c:pt idx="8893" formatCode="General">
                  <c:v>-13.483599999999999</c:v>
                </c:pt>
                <c:pt idx="8894" formatCode="General">
                  <c:v>-10.586499999999999</c:v>
                </c:pt>
                <c:pt idx="8895" formatCode="General">
                  <c:v>-7.6142500000000002</c:v>
                </c:pt>
                <c:pt idx="8896" formatCode="General">
                  <c:v>-4.44848</c:v>
                </c:pt>
                <c:pt idx="8897" formatCode="General">
                  <c:v>-1.0301400000000001</c:v>
                </c:pt>
                <c:pt idx="8898" formatCode="General">
                  <c:v>2.4959500000000001</c:v>
                </c:pt>
                <c:pt idx="8899" formatCode="General">
                  <c:v>6.0218699999999998</c:v>
                </c:pt>
                <c:pt idx="8900" formatCode="General">
                  <c:v>9.5510000000000002</c:v>
                </c:pt>
                <c:pt idx="8901" formatCode="General">
                  <c:v>13.0768</c:v>
                </c:pt>
                <c:pt idx="8902" formatCode="General">
                  <c:v>16.586600000000001</c:v>
                </c:pt>
                <c:pt idx="8903" formatCode="General">
                  <c:v>20.084399999999999</c:v>
                </c:pt>
                <c:pt idx="8904" formatCode="General">
                  <c:v>23.579699999999999</c:v>
                </c:pt>
                <c:pt idx="8905" formatCode="General">
                  <c:v>27.078099999999999</c:v>
                </c:pt>
                <c:pt idx="8906" formatCode="General">
                  <c:v>30.5854</c:v>
                </c:pt>
                <c:pt idx="8907" formatCode="General">
                  <c:v>34.102400000000003</c:v>
                </c:pt>
                <c:pt idx="8908" formatCode="General">
                  <c:v>37.611199999999997</c:v>
                </c:pt>
                <c:pt idx="8909" formatCode="General">
                  <c:v>41.093800000000002</c:v>
                </c:pt>
                <c:pt idx="8910" formatCode="General">
                  <c:v>44.604599999999998</c:v>
                </c:pt>
                <c:pt idx="8911" formatCode="General">
                  <c:v>48.234699999999997</c:v>
                </c:pt>
                <c:pt idx="8912" formatCode="General">
                  <c:v>52.085000000000001</c:v>
                </c:pt>
                <c:pt idx="8913" formatCode="General">
                  <c:v>56.116100000000003</c:v>
                </c:pt>
                <c:pt idx="8914" formatCode="General">
                  <c:v>60.1496</c:v>
                </c:pt>
                <c:pt idx="8915" formatCode="General">
                  <c:v>64.132499999999993</c:v>
                </c:pt>
                <c:pt idx="8916" formatCode="General">
                  <c:v>68.079499999999996</c:v>
                </c:pt>
                <c:pt idx="8917" formatCode="General">
                  <c:v>71.951599999999999</c:v>
                </c:pt>
                <c:pt idx="8918" formatCode="General">
                  <c:v>75.716800000000006</c:v>
                </c:pt>
                <c:pt idx="8919" formatCode="General">
                  <c:v>79.381699999999995</c:v>
                </c:pt>
                <c:pt idx="8920" formatCode="General">
                  <c:v>82.947400000000002</c:v>
                </c:pt>
                <c:pt idx="8921" formatCode="General">
                  <c:v>86.405500000000004</c:v>
                </c:pt>
                <c:pt idx="8922" formatCode="General">
                  <c:v>89.747799999999998</c:v>
                </c:pt>
                <c:pt idx="8923" formatCode="General">
                  <c:v>92.966300000000004</c:v>
                </c:pt>
                <c:pt idx="8924" formatCode="General">
                  <c:v>96.046700000000001</c:v>
                </c:pt>
                <c:pt idx="8925" formatCode="General">
                  <c:v>99.003399999999999</c:v>
                </c:pt>
                <c:pt idx="8926" formatCode="General">
                  <c:v>101.9</c:v>
                </c:pt>
                <c:pt idx="8927" formatCode="General">
                  <c:v>104.848</c:v>
                </c:pt>
                <c:pt idx="8928" formatCode="General">
                  <c:v>107.96599999999999</c:v>
                </c:pt>
                <c:pt idx="8929" formatCode="General">
                  <c:v>111.148</c:v>
                </c:pt>
                <c:pt idx="8930" formatCode="General">
                  <c:v>114.247</c:v>
                </c:pt>
                <c:pt idx="8931" formatCode="General">
                  <c:v>117.291</c:v>
                </c:pt>
                <c:pt idx="8932" formatCode="General">
                  <c:v>120.304</c:v>
                </c:pt>
                <c:pt idx="8933" formatCode="General">
                  <c:v>123.267</c:v>
                </c:pt>
                <c:pt idx="8934" formatCode="General">
                  <c:v>126.149</c:v>
                </c:pt>
                <c:pt idx="8935" formatCode="General">
                  <c:v>128.922</c:v>
                </c:pt>
                <c:pt idx="8936" formatCode="General">
                  <c:v>131.578</c:v>
                </c:pt>
                <c:pt idx="8937" formatCode="General">
                  <c:v>134.125</c:v>
                </c:pt>
                <c:pt idx="8938" formatCode="General">
                  <c:v>136.56899999999999</c:v>
                </c:pt>
                <c:pt idx="8939" formatCode="General">
                  <c:v>138.935</c:v>
                </c:pt>
                <c:pt idx="8940" formatCode="General">
                  <c:v>141.26499999999999</c:v>
                </c:pt>
                <c:pt idx="8941" formatCode="General">
                  <c:v>143.554</c:v>
                </c:pt>
                <c:pt idx="8942" formatCode="General">
                  <c:v>145.76900000000001</c:v>
                </c:pt>
                <c:pt idx="8943" formatCode="General">
                  <c:v>147.97499999999999</c:v>
                </c:pt>
                <c:pt idx="8944" formatCode="General">
                  <c:v>150.26599999999999</c:v>
                </c:pt>
                <c:pt idx="8945" formatCode="General">
                  <c:v>152.71700000000001</c:v>
                </c:pt>
                <c:pt idx="8946" formatCode="General">
                  <c:v>155.31</c:v>
                </c:pt>
                <c:pt idx="8947" formatCode="General">
                  <c:v>157.917</c:v>
                </c:pt>
                <c:pt idx="8948" formatCode="General">
                  <c:v>160.50399999999999</c:v>
                </c:pt>
                <c:pt idx="8949" formatCode="General">
                  <c:v>163.107</c:v>
                </c:pt>
                <c:pt idx="8950" formatCode="General">
                  <c:v>165.67599999999999</c:v>
                </c:pt>
                <c:pt idx="8951" formatCode="General">
                  <c:v>168.15299999999999</c:v>
                </c:pt>
                <c:pt idx="8952" formatCode="General">
                  <c:v>170.52</c:v>
                </c:pt>
                <c:pt idx="8953" formatCode="General">
                  <c:v>172.756</c:v>
                </c:pt>
                <c:pt idx="8954" formatCode="General">
                  <c:v>174.84800000000001</c:v>
                </c:pt>
                <c:pt idx="8955" formatCode="General">
                  <c:v>176.78899999999999</c:v>
                </c:pt>
                <c:pt idx="8956" formatCode="General">
                  <c:v>178.58099999999999</c:v>
                </c:pt>
                <c:pt idx="8957" formatCode="General">
                  <c:v>180.215</c:v>
                </c:pt>
                <c:pt idx="8958" formatCode="General">
                  <c:v>181.71899999999999</c:v>
                </c:pt>
                <c:pt idx="8959" formatCode="General">
                  <c:v>183.19399999999999</c:v>
                </c:pt>
                <c:pt idx="8960" formatCode="General">
                  <c:v>184.75299999999999</c:v>
                </c:pt>
                <c:pt idx="8961" formatCode="General">
                  <c:v>186.47399999999999</c:v>
                </c:pt>
                <c:pt idx="8962" formatCode="General">
                  <c:v>188.26599999999999</c:v>
                </c:pt>
                <c:pt idx="8963" formatCode="General">
                  <c:v>189.98400000000001</c:v>
                </c:pt>
                <c:pt idx="8964" formatCode="General">
                  <c:v>191.61699999999999</c:v>
                </c:pt>
                <c:pt idx="8965" formatCode="General">
                  <c:v>193.16800000000001</c:v>
                </c:pt>
                <c:pt idx="8966" formatCode="General">
                  <c:v>194.63</c:v>
                </c:pt>
                <c:pt idx="8967" formatCode="General">
                  <c:v>196.00700000000001</c:v>
                </c:pt>
                <c:pt idx="8968" formatCode="General">
                  <c:v>197.31700000000001</c:v>
                </c:pt>
                <c:pt idx="8969" formatCode="General">
                  <c:v>198.584</c:v>
                </c:pt>
                <c:pt idx="8970" formatCode="General">
                  <c:v>199.82400000000001</c:v>
                </c:pt>
                <c:pt idx="8971" formatCode="General">
                  <c:v>201.017</c:v>
                </c:pt>
                <c:pt idx="8972" formatCode="General">
                  <c:v>202.18199999999999</c:v>
                </c:pt>
                <c:pt idx="8973" formatCode="General">
                  <c:v>203.422</c:v>
                </c:pt>
                <c:pt idx="8974" formatCode="General">
                  <c:v>204.851</c:v>
                </c:pt>
                <c:pt idx="8975" formatCode="General">
                  <c:v>206.55199999999999</c:v>
                </c:pt>
                <c:pt idx="8976" formatCode="General">
                  <c:v>208.416</c:v>
                </c:pt>
                <c:pt idx="8977" formatCode="General">
                  <c:v>210.292</c:v>
                </c:pt>
                <c:pt idx="8978" formatCode="General">
                  <c:v>212.17</c:v>
                </c:pt>
                <c:pt idx="8979" formatCode="General">
                  <c:v>214.03899999999999</c:v>
                </c:pt>
                <c:pt idx="8980" formatCode="General">
                  <c:v>215.857</c:v>
                </c:pt>
                <c:pt idx="8981" formatCode="General">
                  <c:v>217.58099999999999</c:v>
                </c:pt>
                <c:pt idx="8982" formatCode="General">
                  <c:v>219.17599999999999</c:v>
                </c:pt>
                <c:pt idx="8983" formatCode="General">
                  <c:v>220.65899999999999</c:v>
                </c:pt>
                <c:pt idx="8984" formatCode="General">
                  <c:v>222.04900000000001</c:v>
                </c:pt>
                <c:pt idx="8985" formatCode="General">
                  <c:v>223.315</c:v>
                </c:pt>
                <c:pt idx="8986" formatCode="General">
                  <c:v>224.46299999999999</c:v>
                </c:pt>
                <c:pt idx="8987" formatCode="General">
                  <c:v>225.559</c:v>
                </c:pt>
                <c:pt idx="8988" formatCode="General">
                  <c:v>226.66800000000001</c:v>
                </c:pt>
                <c:pt idx="8989" formatCode="General">
                  <c:v>227.833</c:v>
                </c:pt>
                <c:pt idx="8990" formatCode="General">
                  <c:v>228.952</c:v>
                </c:pt>
                <c:pt idx="8991" formatCode="General">
                  <c:v>229.91200000000001</c:v>
                </c:pt>
                <c:pt idx="8992" formatCode="General">
                  <c:v>230.73400000000001</c:v>
                </c:pt>
                <c:pt idx="8993" formatCode="General">
                  <c:v>231.422</c:v>
                </c:pt>
                <c:pt idx="8994" formatCode="General">
                  <c:v>231.94900000000001</c:v>
                </c:pt>
                <c:pt idx="8995" formatCode="General">
                  <c:v>232.31</c:v>
                </c:pt>
                <c:pt idx="8996" formatCode="General">
                  <c:v>232.517</c:v>
                </c:pt>
                <c:pt idx="8997" formatCode="General">
                  <c:v>232.613</c:v>
                </c:pt>
                <c:pt idx="8998" formatCode="General">
                  <c:v>232.63399999999999</c:v>
                </c:pt>
                <c:pt idx="8999" formatCode="General">
                  <c:v>232.56299999999999</c:v>
                </c:pt>
                <c:pt idx="9000" formatCode="General">
                  <c:v>232.44200000000001</c:v>
                </c:pt>
                <c:pt idx="9001" formatCode="General">
                  <c:v>232.37899999999999</c:v>
                </c:pt>
                <c:pt idx="9002" formatCode="General">
                  <c:v>232.46100000000001</c:v>
                </c:pt>
                <c:pt idx="9003" formatCode="General">
                  <c:v>232.72900000000001</c:v>
                </c:pt>
                <c:pt idx="9004" formatCode="General">
                  <c:v>233.05099999999999</c:v>
                </c:pt>
                <c:pt idx="9005" formatCode="General">
                  <c:v>233.297</c:v>
                </c:pt>
                <c:pt idx="9006" formatCode="General">
                  <c:v>233.494</c:v>
                </c:pt>
                <c:pt idx="9007" formatCode="General">
                  <c:v>233.64699999999999</c:v>
                </c:pt>
                <c:pt idx="9008" formatCode="General">
                  <c:v>233.73599999999999</c:v>
                </c:pt>
                <c:pt idx="9009" formatCode="General">
                  <c:v>233.73400000000001</c:v>
                </c:pt>
                <c:pt idx="9010" formatCode="General">
                  <c:v>233.62</c:v>
                </c:pt>
                <c:pt idx="9011" formatCode="General">
                  <c:v>233.38499999999999</c:v>
                </c:pt>
                <c:pt idx="9012" formatCode="General">
                  <c:v>233.02699999999999</c:v>
                </c:pt>
                <c:pt idx="9013" formatCode="General">
                  <c:v>232.547</c:v>
                </c:pt>
                <c:pt idx="9014" formatCode="General">
                  <c:v>231.928</c:v>
                </c:pt>
                <c:pt idx="9015" formatCode="General">
                  <c:v>231.13399999999999</c:v>
                </c:pt>
                <c:pt idx="9016" formatCode="General">
                  <c:v>230.255</c:v>
                </c:pt>
                <c:pt idx="9017" formatCode="General">
                  <c:v>229.42500000000001</c:v>
                </c:pt>
                <c:pt idx="9018" formatCode="General">
                  <c:v>228.73</c:v>
                </c:pt>
                <c:pt idx="9019" formatCode="General">
                  <c:v>228.17599999999999</c:v>
                </c:pt>
                <c:pt idx="9020" formatCode="General">
                  <c:v>227.61699999999999</c:v>
                </c:pt>
                <c:pt idx="9021" formatCode="General">
                  <c:v>226.96700000000001</c:v>
                </c:pt>
                <c:pt idx="9022" formatCode="General">
                  <c:v>226.233</c:v>
                </c:pt>
                <c:pt idx="9023" formatCode="General">
                  <c:v>225.41300000000001</c:v>
                </c:pt>
                <c:pt idx="9024" formatCode="General">
                  <c:v>224.50800000000001</c:v>
                </c:pt>
                <c:pt idx="9025" formatCode="General">
                  <c:v>223.53800000000001</c:v>
                </c:pt>
                <c:pt idx="9026" formatCode="General">
                  <c:v>222.52799999999999</c:v>
                </c:pt>
                <c:pt idx="9027" formatCode="General">
                  <c:v>221.505</c:v>
                </c:pt>
                <c:pt idx="9028" formatCode="General">
                  <c:v>220.477</c:v>
                </c:pt>
                <c:pt idx="9029" formatCode="General">
                  <c:v>219.43799999999999</c:v>
                </c:pt>
                <c:pt idx="9030" formatCode="General">
                  <c:v>218.346</c:v>
                </c:pt>
                <c:pt idx="9031" formatCode="General">
                  <c:v>217.17099999999999</c:v>
                </c:pt>
                <c:pt idx="9032" formatCode="General">
                  <c:v>215.97300000000001</c:v>
                </c:pt>
                <c:pt idx="9033" formatCode="General">
                  <c:v>214.82400000000001</c:v>
                </c:pt>
                <c:pt idx="9034" formatCode="General">
                  <c:v>213.767</c:v>
                </c:pt>
                <c:pt idx="9035" formatCode="General">
                  <c:v>212.74799999999999</c:v>
                </c:pt>
                <c:pt idx="9036" formatCode="General">
                  <c:v>211.65199999999999</c:v>
                </c:pt>
                <c:pt idx="9037" formatCode="General">
                  <c:v>210.47499999999999</c:v>
                </c:pt>
                <c:pt idx="9038" formatCode="General">
                  <c:v>209.24100000000001</c:v>
                </c:pt>
                <c:pt idx="9039" formatCode="General">
                  <c:v>207.934</c:v>
                </c:pt>
                <c:pt idx="9040" formatCode="General">
                  <c:v>206.541</c:v>
                </c:pt>
                <c:pt idx="9041" formatCode="General">
                  <c:v>205.04900000000001</c:v>
                </c:pt>
                <c:pt idx="9042" formatCode="General">
                  <c:v>203.459</c:v>
                </c:pt>
                <c:pt idx="9043" formatCode="General">
                  <c:v>201.78399999999999</c:v>
                </c:pt>
                <c:pt idx="9044" formatCode="General">
                  <c:v>200.03299999999999</c:v>
                </c:pt>
                <c:pt idx="9045" formatCode="General">
                  <c:v>198.20400000000001</c:v>
                </c:pt>
                <c:pt idx="9046" formatCode="General">
                  <c:v>196.26400000000001</c:v>
                </c:pt>
                <c:pt idx="9047" formatCode="General">
                  <c:v>194.23699999999999</c:v>
                </c:pt>
                <c:pt idx="9048" formatCode="General">
                  <c:v>192.215</c:v>
                </c:pt>
                <c:pt idx="9049" formatCode="General">
                  <c:v>190.28399999999999</c:v>
                </c:pt>
                <c:pt idx="9050" formatCode="General">
                  <c:v>188.49700000000001</c:v>
                </c:pt>
                <c:pt idx="9051" formatCode="General">
                  <c:v>186.71700000000001</c:v>
                </c:pt>
                <c:pt idx="9052" formatCode="General">
                  <c:v>184.80699999999999</c:v>
                </c:pt>
                <c:pt idx="9053" formatCode="General">
                  <c:v>182.78899999999999</c:v>
                </c:pt>
                <c:pt idx="9054" formatCode="General">
                  <c:v>180.67099999999999</c:v>
                </c:pt>
                <c:pt idx="9055" formatCode="General">
                  <c:v>178.434</c:v>
                </c:pt>
                <c:pt idx="9056" formatCode="General">
                  <c:v>176.07400000000001</c:v>
                </c:pt>
                <c:pt idx="9057" formatCode="General">
                  <c:v>173.59200000000001</c:v>
                </c:pt>
                <c:pt idx="9058" formatCode="General">
                  <c:v>171.012</c:v>
                </c:pt>
                <c:pt idx="9059" formatCode="General">
                  <c:v>168.35900000000001</c:v>
                </c:pt>
                <c:pt idx="9060" formatCode="General">
                  <c:v>165.642</c:v>
                </c:pt>
                <c:pt idx="9061" formatCode="General">
                  <c:v>162.834</c:v>
                </c:pt>
                <c:pt idx="9062" formatCode="General">
                  <c:v>159.88200000000001</c:v>
                </c:pt>
                <c:pt idx="9063" formatCode="General">
                  <c:v>156.85300000000001</c:v>
                </c:pt>
                <c:pt idx="9064" formatCode="General">
                  <c:v>153.863</c:v>
                </c:pt>
                <c:pt idx="9065" formatCode="General">
                  <c:v>150.99700000000001</c:v>
                </c:pt>
                <c:pt idx="9066" formatCode="General">
                  <c:v>148.25399999999999</c:v>
                </c:pt>
                <c:pt idx="9067" formatCode="General">
                  <c:v>145.482</c:v>
                </c:pt>
                <c:pt idx="9068" formatCode="General">
                  <c:v>142.6</c:v>
                </c:pt>
                <c:pt idx="9069" formatCode="General">
                  <c:v>139.63</c:v>
                </c:pt>
                <c:pt idx="9070" formatCode="General">
                  <c:v>136.57599999999999</c:v>
                </c:pt>
                <c:pt idx="9071" formatCode="General">
                  <c:v>133.435</c:v>
                </c:pt>
                <c:pt idx="9072" formatCode="General">
                  <c:v>130.208</c:v>
                </c:pt>
                <c:pt idx="9073" formatCode="General">
                  <c:v>126.89700000000001</c:v>
                </c:pt>
                <c:pt idx="9074" formatCode="General">
                  <c:v>123.51</c:v>
                </c:pt>
                <c:pt idx="9075" formatCode="General">
                  <c:v>120.069</c:v>
                </c:pt>
                <c:pt idx="9076" formatCode="General">
                  <c:v>116.602</c:v>
                </c:pt>
                <c:pt idx="9077" formatCode="General">
                  <c:v>113.102</c:v>
                </c:pt>
                <c:pt idx="9078" formatCode="General">
                  <c:v>109.56699999999999</c:v>
                </c:pt>
                <c:pt idx="9079" formatCode="General">
                  <c:v>106.068</c:v>
                </c:pt>
                <c:pt idx="9080" formatCode="General">
                  <c:v>102.682</c:v>
                </c:pt>
                <c:pt idx="9081" formatCode="General">
                  <c:v>99.455100000000002</c:v>
                </c:pt>
                <c:pt idx="9082" formatCode="General">
                  <c:v>96.320099999999996</c:v>
                </c:pt>
                <c:pt idx="9083" formatCode="General">
                  <c:v>93.148600000000002</c:v>
                </c:pt>
                <c:pt idx="9084" formatCode="General">
                  <c:v>89.937600000000003</c:v>
                </c:pt>
                <c:pt idx="9085" formatCode="General">
                  <c:v>86.720200000000006</c:v>
                </c:pt>
                <c:pt idx="9086" formatCode="General">
                  <c:v>83.489800000000002</c:v>
                </c:pt>
                <c:pt idx="9087" formatCode="General">
                  <c:v>80.239699999999999</c:v>
                </c:pt>
                <c:pt idx="9088" formatCode="General">
                  <c:v>76.963399999999993</c:v>
                </c:pt>
                <c:pt idx="9089" formatCode="General">
                  <c:v>73.651200000000003</c:v>
                </c:pt>
                <c:pt idx="9090" formatCode="General">
                  <c:v>70.293499999999995</c:v>
                </c:pt>
                <c:pt idx="9091" formatCode="General">
                  <c:v>66.888300000000001</c:v>
                </c:pt>
                <c:pt idx="9092" formatCode="General">
                  <c:v>63.440600000000003</c:v>
                </c:pt>
                <c:pt idx="9093" formatCode="General">
                  <c:v>59.965200000000003</c:v>
                </c:pt>
                <c:pt idx="9094" formatCode="General">
                  <c:v>56.464599999999997</c:v>
                </c:pt>
                <c:pt idx="9095" formatCode="General">
                  <c:v>52.923499999999997</c:v>
                </c:pt>
                <c:pt idx="9096" formatCode="General">
                  <c:v>49.392299999999999</c:v>
                </c:pt>
                <c:pt idx="9097" formatCode="General">
                  <c:v>45.949300000000001</c:v>
                </c:pt>
                <c:pt idx="9098" formatCode="General">
                  <c:v>42.661900000000003</c:v>
                </c:pt>
                <c:pt idx="9099" formatCode="General">
                  <c:v>39.529699999999998</c:v>
                </c:pt>
                <c:pt idx="9100" formatCode="General">
                  <c:v>36.395699999999998</c:v>
                </c:pt>
                <c:pt idx="9101" formatCode="General">
                  <c:v>33.154299999999999</c:v>
                </c:pt>
                <c:pt idx="9102" formatCode="General">
                  <c:v>29.8111</c:v>
                </c:pt>
                <c:pt idx="9103" formatCode="General">
                  <c:v>26.3796</c:v>
                </c:pt>
                <c:pt idx="9104" formatCode="General">
                  <c:v>22.873699999999999</c:v>
                </c:pt>
                <c:pt idx="9105" formatCode="General">
                  <c:v>19.314399999999999</c:v>
                </c:pt>
                <c:pt idx="9106" formatCode="General">
                  <c:v>15.723699999999999</c:v>
                </c:pt>
                <c:pt idx="9107" formatCode="General">
                  <c:v>12.1134</c:v>
                </c:pt>
                <c:pt idx="9108" formatCode="General">
                  <c:v>8.4716699999999996</c:v>
                </c:pt>
                <c:pt idx="9109" formatCode="General">
                  <c:v>4.7682000000000002</c:v>
                </c:pt>
                <c:pt idx="9110" formatCode="General">
                  <c:v>1.0540400000000001</c:v>
                </c:pt>
                <c:pt idx="9111" formatCode="General">
                  <c:v>-2.58535</c:v>
                </c:pt>
                <c:pt idx="9112" formatCode="General">
                  <c:v>-6.0703199999999997</c:v>
                </c:pt>
                <c:pt idx="9113" formatCode="General">
                  <c:v>-9.4037199999999999</c:v>
                </c:pt>
                <c:pt idx="9114" formatCode="General">
                  <c:v>-12.7425</c:v>
                </c:pt>
                <c:pt idx="9115" formatCode="General">
                  <c:v>-16.1614</c:v>
                </c:pt>
                <c:pt idx="9116" formatCode="General">
                  <c:v>-19.625900000000001</c:v>
                </c:pt>
                <c:pt idx="9117" formatCode="General">
                  <c:v>-23.127400000000002</c:v>
                </c:pt>
                <c:pt idx="9118" formatCode="General">
                  <c:v>-26.672999999999998</c:v>
                </c:pt>
                <c:pt idx="9119" formatCode="General">
                  <c:v>-30.28</c:v>
                </c:pt>
                <c:pt idx="9120" formatCode="General">
                  <c:v>-33.964100000000002</c:v>
                </c:pt>
                <c:pt idx="9121" formatCode="General">
                  <c:v>-37.728700000000003</c:v>
                </c:pt>
                <c:pt idx="9122" formatCode="General">
                  <c:v>-41.564399999999999</c:v>
                </c:pt>
                <c:pt idx="9123" formatCode="General">
                  <c:v>-45.453000000000003</c:v>
                </c:pt>
                <c:pt idx="9124" formatCode="General">
                  <c:v>-49.411299999999997</c:v>
                </c:pt>
                <c:pt idx="9125" formatCode="General">
                  <c:v>-53.446599999999997</c:v>
                </c:pt>
                <c:pt idx="9126" formatCode="General">
                  <c:v>-57.482199999999999</c:v>
                </c:pt>
                <c:pt idx="9127" formatCode="General">
                  <c:v>-61.4</c:v>
                </c:pt>
                <c:pt idx="9128" formatCode="General">
                  <c:v>-65.075800000000001</c:v>
                </c:pt>
                <c:pt idx="9129" formatCode="General">
                  <c:v>-68.547399999999996</c:v>
                </c:pt>
                <c:pt idx="9130" formatCode="General">
                  <c:v>-71.961100000000002</c:v>
                </c:pt>
                <c:pt idx="9131" formatCode="General">
                  <c:v>-75.345100000000002</c:v>
                </c:pt>
                <c:pt idx="9132" formatCode="General">
                  <c:v>-78.691100000000006</c:v>
                </c:pt>
                <c:pt idx="9133" formatCode="General">
                  <c:v>-82.017799999999994</c:v>
                </c:pt>
                <c:pt idx="9134" formatCode="General">
                  <c:v>-85.339799999999997</c:v>
                </c:pt>
                <c:pt idx="9135" formatCode="General">
                  <c:v>-88.658900000000003</c:v>
                </c:pt>
                <c:pt idx="9136" formatCode="General">
                  <c:v>-91.980800000000002</c:v>
                </c:pt>
                <c:pt idx="9137" formatCode="General">
                  <c:v>-95.312600000000003</c:v>
                </c:pt>
                <c:pt idx="9138" formatCode="General">
                  <c:v>-98.647599999999997</c:v>
                </c:pt>
                <c:pt idx="9139" formatCode="General">
                  <c:v>-101.979</c:v>
                </c:pt>
                <c:pt idx="9140" formatCode="General">
                  <c:v>-105.31100000000001</c:v>
                </c:pt>
                <c:pt idx="9141" formatCode="General">
                  <c:v>-108.619</c:v>
                </c:pt>
                <c:pt idx="9142" formatCode="General">
                  <c:v>-111.845</c:v>
                </c:pt>
                <c:pt idx="9143" formatCode="General">
                  <c:v>-114.89400000000001</c:v>
                </c:pt>
                <c:pt idx="9144" formatCode="General">
                  <c:v>-117.68600000000001</c:v>
                </c:pt>
                <c:pt idx="9145" formatCode="General">
                  <c:v>-120.343</c:v>
                </c:pt>
                <c:pt idx="9146" formatCode="General">
                  <c:v>-123.005</c:v>
                </c:pt>
                <c:pt idx="9147" formatCode="General">
                  <c:v>-125.672</c:v>
                </c:pt>
                <c:pt idx="9148" formatCode="General">
                  <c:v>-128.36600000000001</c:v>
                </c:pt>
                <c:pt idx="9149" formatCode="General">
                  <c:v>-131.13300000000001</c:v>
                </c:pt>
                <c:pt idx="9150" formatCode="General">
                  <c:v>-134.001</c:v>
                </c:pt>
                <c:pt idx="9151" formatCode="General">
                  <c:v>-136.97800000000001</c:v>
                </c:pt>
                <c:pt idx="9152" formatCode="General">
                  <c:v>-140.072</c:v>
                </c:pt>
                <c:pt idx="9153" formatCode="General">
                  <c:v>-143.28399999999999</c:v>
                </c:pt>
                <c:pt idx="9154" formatCode="General">
                  <c:v>-146.602</c:v>
                </c:pt>
                <c:pt idx="9155" formatCode="General">
                  <c:v>-150.01599999999999</c:v>
                </c:pt>
                <c:pt idx="9156" formatCode="General">
                  <c:v>-153.51900000000001</c:v>
                </c:pt>
                <c:pt idx="9157" formatCode="General">
                  <c:v>-157.08000000000001</c:v>
                </c:pt>
                <c:pt idx="9158" formatCode="General">
                  <c:v>-160.65299999999999</c:v>
                </c:pt>
                <c:pt idx="9159" formatCode="General">
                  <c:v>-164.16399999999999</c:v>
                </c:pt>
                <c:pt idx="9160" formatCode="General">
                  <c:v>-167.59399999999999</c:v>
                </c:pt>
                <c:pt idx="9161" formatCode="General">
                  <c:v>-171.04599999999999</c:v>
                </c:pt>
                <c:pt idx="9162" formatCode="General">
                  <c:v>-174.56299999999999</c:v>
                </c:pt>
                <c:pt idx="9163" formatCode="General">
                  <c:v>-178.10300000000001</c:v>
                </c:pt>
                <c:pt idx="9164" formatCode="General">
                  <c:v>-181.649</c:v>
                </c:pt>
                <c:pt idx="9165" formatCode="General">
                  <c:v>-185.19</c:v>
                </c:pt>
                <c:pt idx="9166" formatCode="General">
                  <c:v>-188.68199999999999</c:v>
                </c:pt>
                <c:pt idx="9167" formatCode="General">
                  <c:v>-192.09399999999999</c:v>
                </c:pt>
                <c:pt idx="9168" formatCode="General">
                  <c:v>-195.43700000000001</c:v>
                </c:pt>
                <c:pt idx="9169" formatCode="General">
                  <c:v>-198.751</c:v>
                </c:pt>
                <c:pt idx="9170" formatCode="General">
                  <c:v>-202.078</c:v>
                </c:pt>
                <c:pt idx="9171" formatCode="General">
                  <c:v>-205.39400000000001</c:v>
                </c:pt>
                <c:pt idx="9172" formatCode="General">
                  <c:v>-208.626</c:v>
                </c:pt>
                <c:pt idx="9173" formatCode="General">
                  <c:v>-211.636</c:v>
                </c:pt>
                <c:pt idx="9174" formatCode="General">
                  <c:v>-214.37700000000001</c:v>
                </c:pt>
                <c:pt idx="9175" formatCode="General">
                  <c:v>-216.98599999999999</c:v>
                </c:pt>
                <c:pt idx="9176" formatCode="General">
                  <c:v>-219.53299999999999</c:v>
                </c:pt>
                <c:pt idx="9177" formatCode="General">
                  <c:v>-222.006</c:v>
                </c:pt>
                <c:pt idx="9178" formatCode="General">
                  <c:v>-224.43299999999999</c:v>
                </c:pt>
                <c:pt idx="9179" formatCode="General">
                  <c:v>-226.834</c:v>
                </c:pt>
                <c:pt idx="9180" formatCode="General">
                  <c:v>-229.16499999999999</c:v>
                </c:pt>
                <c:pt idx="9181" formatCode="General">
                  <c:v>-231.39099999999999</c:v>
                </c:pt>
                <c:pt idx="9182" formatCode="General">
                  <c:v>-233.52199999999999</c:v>
                </c:pt>
                <c:pt idx="9183" formatCode="General">
                  <c:v>-235.577</c:v>
                </c:pt>
                <c:pt idx="9184" formatCode="General">
                  <c:v>-237.58</c:v>
                </c:pt>
                <c:pt idx="9185" formatCode="General">
                  <c:v>-239.53200000000001</c:v>
                </c:pt>
                <c:pt idx="9186" formatCode="General">
                  <c:v>-241.40899999999999</c:v>
                </c:pt>
                <c:pt idx="9187" formatCode="General">
                  <c:v>-243.13399999999999</c:v>
                </c:pt>
                <c:pt idx="9188" formatCode="General">
                  <c:v>-244.59800000000001</c:v>
                </c:pt>
                <c:pt idx="9189" formatCode="General">
                  <c:v>-245.703</c:v>
                </c:pt>
                <c:pt idx="9190" formatCode="General">
                  <c:v>-246.53200000000001</c:v>
                </c:pt>
                <c:pt idx="9191" formatCode="General">
                  <c:v>-247.261</c:v>
                </c:pt>
                <c:pt idx="9192" formatCode="General">
                  <c:v>-247.93299999999999</c:v>
                </c:pt>
                <c:pt idx="9193" formatCode="General">
                  <c:v>-248.559</c:v>
                </c:pt>
                <c:pt idx="9194" formatCode="General">
                  <c:v>-249.15799999999999</c:v>
                </c:pt>
                <c:pt idx="9195" formatCode="General">
                  <c:v>-249.76400000000001</c:v>
                </c:pt>
                <c:pt idx="9196" formatCode="General">
                  <c:v>-250.41499999999999</c:v>
                </c:pt>
                <c:pt idx="9197" formatCode="General">
                  <c:v>-251.15199999999999</c:v>
                </c:pt>
                <c:pt idx="9198" formatCode="General">
                  <c:v>-252.00299999999999</c:v>
                </c:pt>
                <c:pt idx="9199" formatCode="General">
                  <c:v>-252.988</c:v>
                </c:pt>
                <c:pt idx="9200" formatCode="General">
                  <c:v>-254.11699999999999</c:v>
                </c:pt>
                <c:pt idx="9201" formatCode="General">
                  <c:v>-255.38900000000001</c:v>
                </c:pt>
                <c:pt idx="9202" formatCode="General">
                  <c:v>-256.79399999999998</c:v>
                </c:pt>
                <c:pt idx="9203" formatCode="General">
                  <c:v>-258.31400000000002</c:v>
                </c:pt>
                <c:pt idx="9204" formatCode="General">
                  <c:v>-259.85000000000002</c:v>
                </c:pt>
                <c:pt idx="9205" formatCode="General">
                  <c:v>-261.3</c:v>
                </c:pt>
                <c:pt idx="9206" formatCode="General">
                  <c:v>-262.75</c:v>
                </c:pt>
                <c:pt idx="9207" formatCode="General">
                  <c:v>-264.27800000000002</c:v>
                </c:pt>
                <c:pt idx="9208" formatCode="General">
                  <c:v>-265.839</c:v>
                </c:pt>
                <c:pt idx="9209" formatCode="General">
                  <c:v>-267.40600000000001</c:v>
                </c:pt>
                <c:pt idx="9210" formatCode="General">
                  <c:v>-268.97800000000001</c:v>
                </c:pt>
                <c:pt idx="9211" formatCode="General">
                  <c:v>-270.53699999999998</c:v>
                </c:pt>
                <c:pt idx="9212" formatCode="General">
                  <c:v>-272.06099999999998</c:v>
                </c:pt>
                <c:pt idx="9213" formatCode="General">
                  <c:v>-273.55200000000002</c:v>
                </c:pt>
                <c:pt idx="9214" formatCode="General">
                  <c:v>-275.024</c:v>
                </c:pt>
                <c:pt idx="9215" formatCode="General">
                  <c:v>-276.5</c:v>
                </c:pt>
                <c:pt idx="9216" formatCode="General">
                  <c:v>-277.98899999999998</c:v>
                </c:pt>
                <c:pt idx="9217" formatCode="General">
                  <c:v>-279.47500000000002</c:v>
                </c:pt>
                <c:pt idx="9218" formatCode="General">
                  <c:v>-280.89400000000001</c:v>
                </c:pt>
                <c:pt idx="9219" formatCode="General">
                  <c:v>-282.17099999999999</c:v>
                </c:pt>
                <c:pt idx="9220" formatCode="General">
                  <c:v>-283.24799999999999</c:v>
                </c:pt>
                <c:pt idx="9221" formatCode="General">
                  <c:v>-284.03699999999998</c:v>
                </c:pt>
                <c:pt idx="9222" formatCode="General">
                  <c:v>-284.43299999999999</c:v>
                </c:pt>
                <c:pt idx="9223" formatCode="General">
                  <c:v>-284.51900000000001</c:v>
                </c:pt>
                <c:pt idx="9224" formatCode="General">
                  <c:v>-284.49799999999999</c:v>
                </c:pt>
                <c:pt idx="9225" formatCode="General">
                  <c:v>-284.44600000000003</c:v>
                </c:pt>
                <c:pt idx="9226" formatCode="General">
                  <c:v>-284.37599999999998</c:v>
                </c:pt>
                <c:pt idx="9227" formatCode="General">
                  <c:v>-284.27999999999997</c:v>
                </c:pt>
                <c:pt idx="9228" formatCode="General">
                  <c:v>-284.13900000000001</c:v>
                </c:pt>
                <c:pt idx="9229" formatCode="General">
                  <c:v>-283.93799999999999</c:v>
                </c:pt>
                <c:pt idx="9230" formatCode="General">
                  <c:v>-283.673</c:v>
                </c:pt>
                <c:pt idx="9231" formatCode="General">
                  <c:v>-283.35300000000001</c:v>
                </c:pt>
                <c:pt idx="9232" formatCode="General">
                  <c:v>-282.94200000000001</c:v>
                </c:pt>
                <c:pt idx="9233" formatCode="General">
                  <c:v>-282.40499999999997</c:v>
                </c:pt>
                <c:pt idx="9234" formatCode="General">
                  <c:v>-281.75400000000002</c:v>
                </c:pt>
                <c:pt idx="9235" formatCode="General">
                  <c:v>-280.99700000000001</c:v>
                </c:pt>
                <c:pt idx="9236" formatCode="General">
                  <c:v>-280.13200000000001</c:v>
                </c:pt>
                <c:pt idx="9237" formatCode="General">
                  <c:v>-279.10199999999998</c:v>
                </c:pt>
                <c:pt idx="9238" formatCode="General">
                  <c:v>-277.834</c:v>
                </c:pt>
                <c:pt idx="9239" formatCode="General">
                  <c:v>-276.416</c:v>
                </c:pt>
                <c:pt idx="9240" formatCode="General">
                  <c:v>-274.94400000000002</c:v>
                </c:pt>
                <c:pt idx="9241" formatCode="General">
                  <c:v>-273.39400000000001</c:v>
                </c:pt>
                <c:pt idx="9242" formatCode="General">
                  <c:v>-271.77</c:v>
                </c:pt>
                <c:pt idx="9243" formatCode="General">
                  <c:v>-270.12400000000002</c:v>
                </c:pt>
                <c:pt idx="9244" formatCode="General">
                  <c:v>-268.495</c:v>
                </c:pt>
                <c:pt idx="9245" formatCode="General">
                  <c:v>-266.90800000000002</c:v>
                </c:pt>
                <c:pt idx="9246" formatCode="General">
                  <c:v>-265.37900000000002</c:v>
                </c:pt>
                <c:pt idx="9247" formatCode="General">
                  <c:v>-263.911</c:v>
                </c:pt>
                <c:pt idx="9248" formatCode="General">
                  <c:v>-262.48700000000002</c:v>
                </c:pt>
                <c:pt idx="9249" formatCode="General">
                  <c:v>-261.11</c:v>
                </c:pt>
                <c:pt idx="9250" formatCode="General">
                  <c:v>-259.80399999999997</c:v>
                </c:pt>
                <c:pt idx="9251" formatCode="General">
                  <c:v>-258.52999999999997</c:v>
                </c:pt>
                <c:pt idx="9252" formatCode="General">
                  <c:v>-257.20600000000002</c:v>
                </c:pt>
                <c:pt idx="9253" formatCode="General">
                  <c:v>-255.691</c:v>
                </c:pt>
                <c:pt idx="9254" formatCode="General">
                  <c:v>-253.91</c:v>
                </c:pt>
                <c:pt idx="9255" formatCode="General">
                  <c:v>-251.98599999999999</c:v>
                </c:pt>
                <c:pt idx="9256" formatCode="General">
                  <c:v>-250.01</c:v>
                </c:pt>
                <c:pt idx="9257" formatCode="General">
                  <c:v>-248.00200000000001</c:v>
                </c:pt>
                <c:pt idx="9258" formatCode="General">
                  <c:v>-245.99600000000001</c:v>
                </c:pt>
                <c:pt idx="9259" formatCode="General">
                  <c:v>-244.03100000000001</c:v>
                </c:pt>
                <c:pt idx="9260" formatCode="General">
                  <c:v>-242.13800000000001</c:v>
                </c:pt>
                <c:pt idx="9261" formatCode="General">
                  <c:v>-240.34</c:v>
                </c:pt>
                <c:pt idx="9262" formatCode="General">
                  <c:v>-238.64</c:v>
                </c:pt>
                <c:pt idx="9263" formatCode="General">
                  <c:v>-237.029</c:v>
                </c:pt>
                <c:pt idx="9264" formatCode="General">
                  <c:v>-235.49299999999999</c:v>
                </c:pt>
                <c:pt idx="9265" formatCode="General">
                  <c:v>-234.005</c:v>
                </c:pt>
                <c:pt idx="9266" formatCode="General">
                  <c:v>-232.53299999999999</c:v>
                </c:pt>
                <c:pt idx="9267" formatCode="General">
                  <c:v>-231.042</c:v>
                </c:pt>
                <c:pt idx="9268" formatCode="General">
                  <c:v>-229.43899999999999</c:v>
                </c:pt>
                <c:pt idx="9269" formatCode="General">
                  <c:v>-227.583</c:v>
                </c:pt>
                <c:pt idx="9270" formatCode="General">
                  <c:v>-225.5</c:v>
                </c:pt>
                <c:pt idx="9271" formatCode="General">
                  <c:v>-223.34899999999999</c:v>
                </c:pt>
                <c:pt idx="9272" formatCode="General">
                  <c:v>-221.126</c:v>
                </c:pt>
                <c:pt idx="9273" formatCode="General">
                  <c:v>-218.779</c:v>
                </c:pt>
                <c:pt idx="9274" formatCode="General">
                  <c:v>-216.33699999999999</c:v>
                </c:pt>
                <c:pt idx="9275" formatCode="General">
                  <c:v>-213.828</c:v>
                </c:pt>
                <c:pt idx="9276" formatCode="General">
                  <c:v>-211.25700000000001</c:v>
                </c:pt>
                <c:pt idx="9277" formatCode="General">
                  <c:v>-208.63900000000001</c:v>
                </c:pt>
                <c:pt idx="9278" formatCode="General">
                  <c:v>-205.99299999999999</c:v>
                </c:pt>
                <c:pt idx="9279" formatCode="General">
                  <c:v>-203.30600000000001</c:v>
                </c:pt>
                <c:pt idx="9280" formatCode="General">
                  <c:v>-200.56700000000001</c:v>
                </c:pt>
                <c:pt idx="9281" formatCode="General">
                  <c:v>-197.809</c:v>
                </c:pt>
                <c:pt idx="9282" formatCode="General">
                  <c:v>-195.04499999999999</c:v>
                </c:pt>
                <c:pt idx="9283" formatCode="General">
                  <c:v>-192.244</c:v>
                </c:pt>
                <c:pt idx="9284" formatCode="General">
                  <c:v>-189.298</c:v>
                </c:pt>
                <c:pt idx="9285" formatCode="General">
                  <c:v>-186.08500000000001</c:v>
                </c:pt>
                <c:pt idx="9286" formatCode="General">
                  <c:v>-182.73599999999999</c:v>
                </c:pt>
                <c:pt idx="9287" formatCode="General">
                  <c:v>-179.40899999999999</c:v>
                </c:pt>
                <c:pt idx="9288" formatCode="General">
                  <c:v>-176.08799999999999</c:v>
                </c:pt>
                <c:pt idx="9289" formatCode="General">
                  <c:v>-172.77799999999999</c:v>
                </c:pt>
                <c:pt idx="9290" formatCode="General">
                  <c:v>-169.51599999999999</c:v>
                </c:pt>
                <c:pt idx="9291" formatCode="General">
                  <c:v>-166.35599999999999</c:v>
                </c:pt>
                <c:pt idx="9292" formatCode="General">
                  <c:v>-163.33699999999999</c:v>
                </c:pt>
                <c:pt idx="9293" formatCode="General">
                  <c:v>-160.41</c:v>
                </c:pt>
                <c:pt idx="9294" formatCode="General">
                  <c:v>-157.52500000000001</c:v>
                </c:pt>
                <c:pt idx="9295" formatCode="General">
                  <c:v>-154.70400000000001</c:v>
                </c:pt>
                <c:pt idx="9296" formatCode="General">
                  <c:v>-151.95500000000001</c:v>
                </c:pt>
                <c:pt idx="9297" formatCode="General">
                  <c:v>-149.26599999999999</c:v>
                </c:pt>
                <c:pt idx="9298" formatCode="General">
                  <c:v>-146.62</c:v>
                </c:pt>
                <c:pt idx="9299" formatCode="General">
                  <c:v>-143.99199999999999</c:v>
                </c:pt>
                <c:pt idx="9300" formatCode="General">
                  <c:v>-141.267</c:v>
                </c:pt>
                <c:pt idx="9301" formatCode="General">
                  <c:v>-138.38200000000001</c:v>
                </c:pt>
                <c:pt idx="9302" formatCode="General">
                  <c:v>-135.43600000000001</c:v>
                </c:pt>
                <c:pt idx="9303" formatCode="General">
                  <c:v>-132.50899999999999</c:v>
                </c:pt>
                <c:pt idx="9304" formatCode="General">
                  <c:v>-129.61799999999999</c:v>
                </c:pt>
                <c:pt idx="9305" formatCode="General">
                  <c:v>-126.72799999999999</c:v>
                </c:pt>
                <c:pt idx="9306" formatCode="General">
                  <c:v>-123.785</c:v>
                </c:pt>
                <c:pt idx="9307" formatCode="General">
                  <c:v>-120.764</c:v>
                </c:pt>
                <c:pt idx="9308" formatCode="General">
                  <c:v>-117.646</c:v>
                </c:pt>
                <c:pt idx="9309" formatCode="General">
                  <c:v>-114.41800000000001</c:v>
                </c:pt>
                <c:pt idx="9310" formatCode="General">
                  <c:v>-111.08199999999999</c:v>
                </c:pt>
                <c:pt idx="9311" formatCode="General">
                  <c:v>-107.651</c:v>
                </c:pt>
                <c:pt idx="9312" formatCode="General">
                  <c:v>-104.14100000000001</c:v>
                </c:pt>
                <c:pt idx="9313" formatCode="General">
                  <c:v>-100.54300000000001</c:v>
                </c:pt>
                <c:pt idx="9314" formatCode="General">
                  <c:v>-96.763199999999998</c:v>
                </c:pt>
                <c:pt idx="9315" formatCode="General">
                  <c:v>-92.778000000000006</c:v>
                </c:pt>
                <c:pt idx="9316" formatCode="General">
                  <c:v>-88.715500000000006</c:v>
                </c:pt>
                <c:pt idx="9317" formatCode="General">
                  <c:v>-84.655799999999999</c:v>
                </c:pt>
                <c:pt idx="9318" formatCode="General">
                  <c:v>-80.610100000000003</c:v>
                </c:pt>
                <c:pt idx="9319" formatCode="General">
                  <c:v>-76.639799999999994</c:v>
                </c:pt>
                <c:pt idx="9320" formatCode="General">
                  <c:v>-72.806100000000001</c:v>
                </c:pt>
                <c:pt idx="9321" formatCode="General">
                  <c:v>-69.100200000000001</c:v>
                </c:pt>
                <c:pt idx="9322" formatCode="General">
                  <c:v>-65.488500000000002</c:v>
                </c:pt>
                <c:pt idx="9323" formatCode="General">
                  <c:v>-61.926400000000001</c:v>
                </c:pt>
                <c:pt idx="9324" formatCode="General">
                  <c:v>-58.386400000000002</c:v>
                </c:pt>
                <c:pt idx="9325" formatCode="General">
                  <c:v>-54.864199999999997</c:v>
                </c:pt>
                <c:pt idx="9326" formatCode="General">
                  <c:v>-51.342799999999997</c:v>
                </c:pt>
                <c:pt idx="9327" formatCode="General">
                  <c:v>-47.7761</c:v>
                </c:pt>
                <c:pt idx="9328" formatCode="General">
                  <c:v>-44.042999999999999</c:v>
                </c:pt>
                <c:pt idx="9329" formatCode="General">
                  <c:v>-40.116700000000002</c:v>
                </c:pt>
                <c:pt idx="9330" formatCode="General">
                  <c:v>-36.127099999999999</c:v>
                </c:pt>
                <c:pt idx="9331" formatCode="General">
                  <c:v>-32.1584</c:v>
                </c:pt>
                <c:pt idx="9332" formatCode="General">
                  <c:v>-28.237200000000001</c:v>
                </c:pt>
                <c:pt idx="9333" formatCode="General">
                  <c:v>-24.406400000000001</c:v>
                </c:pt>
                <c:pt idx="9334" formatCode="General">
                  <c:v>-20.693999999999999</c:v>
                </c:pt>
                <c:pt idx="9335" formatCode="General">
                  <c:v>-17.072700000000001</c:v>
                </c:pt>
                <c:pt idx="9336" formatCode="General">
                  <c:v>-13.5215</c:v>
                </c:pt>
                <c:pt idx="9337" formatCode="General">
                  <c:v>-10.041700000000001</c:v>
                </c:pt>
                <c:pt idx="9338" formatCode="General">
                  <c:v>-6.6349</c:v>
                </c:pt>
                <c:pt idx="9339" formatCode="General">
                  <c:v>-3.29921</c:v>
                </c:pt>
                <c:pt idx="9340">
                  <c:v>-1.50552E-3</c:v>
                </c:pt>
                <c:pt idx="9341" formatCode="General">
                  <c:v>3.32748</c:v>
                </c:pt>
                <c:pt idx="9342" formatCode="General">
                  <c:v>6.8045099999999996</c:v>
                </c:pt>
                <c:pt idx="9343" formatCode="General">
                  <c:v>10.4185</c:v>
                </c:pt>
                <c:pt idx="9344" formatCode="General">
                  <c:v>14.0078</c:v>
                </c:pt>
                <c:pt idx="9345" formatCode="General">
                  <c:v>17.505099999999999</c:v>
                </c:pt>
                <c:pt idx="9346" formatCode="General">
                  <c:v>20.916599999999999</c:v>
                </c:pt>
                <c:pt idx="9347" formatCode="General">
                  <c:v>24.256599999999999</c:v>
                </c:pt>
                <c:pt idx="9348" formatCode="General">
                  <c:v>27.525700000000001</c:v>
                </c:pt>
                <c:pt idx="9349" formatCode="General">
                  <c:v>30.687100000000001</c:v>
                </c:pt>
                <c:pt idx="9350" formatCode="General">
                  <c:v>33.705100000000002</c:v>
                </c:pt>
                <c:pt idx="9351" formatCode="General">
                  <c:v>36.560600000000001</c:v>
                </c:pt>
                <c:pt idx="9352" formatCode="General">
                  <c:v>39.274299999999997</c:v>
                </c:pt>
                <c:pt idx="9353" formatCode="General">
                  <c:v>41.884900000000002</c:v>
                </c:pt>
                <c:pt idx="9354" formatCode="General">
                  <c:v>44.428400000000003</c:v>
                </c:pt>
                <c:pt idx="9355" formatCode="General">
                  <c:v>46.9465</c:v>
                </c:pt>
                <c:pt idx="9356" formatCode="General">
                  <c:v>49.479900000000001</c:v>
                </c:pt>
                <c:pt idx="9357" formatCode="General">
                  <c:v>52.161099999999998</c:v>
                </c:pt>
                <c:pt idx="9358" formatCode="General">
                  <c:v>55.164999999999999</c:v>
                </c:pt>
                <c:pt idx="9359" formatCode="General">
                  <c:v>58.4251</c:v>
                </c:pt>
                <c:pt idx="9360" formatCode="General">
                  <c:v>61.797699999999999</c:v>
                </c:pt>
                <c:pt idx="9361" formatCode="General">
                  <c:v>65.287499999999994</c:v>
                </c:pt>
                <c:pt idx="9362" formatCode="General">
                  <c:v>68.908799999999999</c:v>
                </c:pt>
                <c:pt idx="9363" formatCode="General">
                  <c:v>72.6584</c:v>
                </c:pt>
                <c:pt idx="9364" formatCode="General">
                  <c:v>76.536799999999999</c:v>
                </c:pt>
                <c:pt idx="9365" formatCode="General">
                  <c:v>80.543400000000005</c:v>
                </c:pt>
                <c:pt idx="9366" formatCode="General">
                  <c:v>84.638599999999997</c:v>
                </c:pt>
                <c:pt idx="9367" formatCode="General">
                  <c:v>88.772999999999996</c:v>
                </c:pt>
                <c:pt idx="9368" formatCode="General">
                  <c:v>92.921999999999997</c:v>
                </c:pt>
                <c:pt idx="9369" formatCode="General">
                  <c:v>97.069599999999994</c:v>
                </c:pt>
                <c:pt idx="9370" formatCode="General">
                  <c:v>101.211</c:v>
                </c:pt>
                <c:pt idx="9371" formatCode="General">
                  <c:v>105.41200000000001</c:v>
                </c:pt>
                <c:pt idx="9372" formatCode="General">
                  <c:v>109.764</c:v>
                </c:pt>
                <c:pt idx="9373" formatCode="General">
                  <c:v>114.163</c:v>
                </c:pt>
                <c:pt idx="9374" formatCode="General">
                  <c:v>118.468</c:v>
                </c:pt>
                <c:pt idx="9375" formatCode="General">
                  <c:v>122.658</c:v>
                </c:pt>
                <c:pt idx="9376" formatCode="General">
                  <c:v>126.71599999999999</c:v>
                </c:pt>
                <c:pt idx="9377" formatCode="General">
                  <c:v>130.619</c:v>
                </c:pt>
                <c:pt idx="9378" formatCode="General">
                  <c:v>134.37100000000001</c:v>
                </c:pt>
                <c:pt idx="9379" formatCode="General">
                  <c:v>137.99299999999999</c:v>
                </c:pt>
                <c:pt idx="9380" formatCode="General">
                  <c:v>141.48400000000001</c:v>
                </c:pt>
                <c:pt idx="9381" formatCode="General">
                  <c:v>144.834</c:v>
                </c:pt>
                <c:pt idx="9382" formatCode="General">
                  <c:v>148.03299999999999</c:v>
                </c:pt>
                <c:pt idx="9383" formatCode="General">
                  <c:v>151.065</c:v>
                </c:pt>
                <c:pt idx="9384" formatCode="General">
                  <c:v>153.923</c:v>
                </c:pt>
                <c:pt idx="9385" formatCode="General">
                  <c:v>156.637</c:v>
                </c:pt>
                <c:pt idx="9386" formatCode="General">
                  <c:v>159.25700000000001</c:v>
                </c:pt>
                <c:pt idx="9387" formatCode="General">
                  <c:v>161.91399999999999</c:v>
                </c:pt>
                <c:pt idx="9388" formatCode="General">
                  <c:v>164.684</c:v>
                </c:pt>
                <c:pt idx="9389" formatCode="General">
                  <c:v>167.43299999999999</c:v>
                </c:pt>
                <c:pt idx="9390" formatCode="General">
                  <c:v>170.06</c:v>
                </c:pt>
                <c:pt idx="9391" formatCode="General">
                  <c:v>172.55600000000001</c:v>
                </c:pt>
                <c:pt idx="9392" formatCode="General">
                  <c:v>174.89699999999999</c:v>
                </c:pt>
                <c:pt idx="9393" formatCode="General">
                  <c:v>177.06399999999999</c:v>
                </c:pt>
                <c:pt idx="9394" formatCode="General">
                  <c:v>179.11199999999999</c:v>
                </c:pt>
                <c:pt idx="9395" formatCode="General">
                  <c:v>181.09899999999999</c:v>
                </c:pt>
                <c:pt idx="9396" formatCode="General">
                  <c:v>183.03</c:v>
                </c:pt>
                <c:pt idx="9397" formatCode="General">
                  <c:v>184.90700000000001</c:v>
                </c:pt>
                <c:pt idx="9398" formatCode="General">
                  <c:v>186.733</c:v>
                </c:pt>
                <c:pt idx="9399" formatCode="General">
                  <c:v>188.49199999999999</c:v>
                </c:pt>
                <c:pt idx="9400" formatCode="General">
                  <c:v>190.16800000000001</c:v>
                </c:pt>
                <c:pt idx="9401" formatCode="General">
                  <c:v>191.774</c:v>
                </c:pt>
                <c:pt idx="9402" formatCode="General">
                  <c:v>193.36699999999999</c:v>
                </c:pt>
                <c:pt idx="9403" formatCode="General">
                  <c:v>195.06100000000001</c:v>
                </c:pt>
                <c:pt idx="9404" formatCode="General">
                  <c:v>196.83699999999999</c:v>
                </c:pt>
                <c:pt idx="9405" formatCode="General">
                  <c:v>198.553</c:v>
                </c:pt>
                <c:pt idx="9406" formatCode="General">
                  <c:v>200.15700000000001</c:v>
                </c:pt>
                <c:pt idx="9407" formatCode="General">
                  <c:v>201.648</c:v>
                </c:pt>
                <c:pt idx="9408" formatCode="General">
                  <c:v>203.04900000000001</c:v>
                </c:pt>
                <c:pt idx="9409" formatCode="General">
                  <c:v>204.387</c:v>
                </c:pt>
                <c:pt idx="9410" formatCode="General">
                  <c:v>205.685</c:v>
                </c:pt>
                <c:pt idx="9411" formatCode="General">
                  <c:v>206.958</c:v>
                </c:pt>
                <c:pt idx="9412" formatCode="General">
                  <c:v>208.21199999999999</c:v>
                </c:pt>
                <c:pt idx="9413" formatCode="General">
                  <c:v>209.44300000000001</c:v>
                </c:pt>
                <c:pt idx="9414" formatCode="General">
                  <c:v>210.648</c:v>
                </c:pt>
                <c:pt idx="9415" formatCode="General">
                  <c:v>211.84299999999999</c:v>
                </c:pt>
                <c:pt idx="9416" formatCode="General">
                  <c:v>213.08699999999999</c:v>
                </c:pt>
                <c:pt idx="9417" formatCode="General">
                  <c:v>214.47300000000001</c:v>
                </c:pt>
                <c:pt idx="9418" formatCode="General">
                  <c:v>215.97800000000001</c:v>
                </c:pt>
                <c:pt idx="9419" formatCode="General">
                  <c:v>217.49299999999999</c:v>
                </c:pt>
                <c:pt idx="9420" formatCode="General">
                  <c:v>218.99600000000001</c:v>
                </c:pt>
                <c:pt idx="9421" formatCode="General">
                  <c:v>220.48500000000001</c:v>
                </c:pt>
                <c:pt idx="9422" formatCode="General">
                  <c:v>221.92699999999999</c:v>
                </c:pt>
                <c:pt idx="9423" formatCode="General">
                  <c:v>223.30099999999999</c:v>
                </c:pt>
                <c:pt idx="9424" formatCode="General">
                  <c:v>224.613</c:v>
                </c:pt>
                <c:pt idx="9425" formatCode="General">
                  <c:v>225.857</c:v>
                </c:pt>
                <c:pt idx="9426" formatCode="General">
                  <c:v>227.01900000000001</c:v>
                </c:pt>
                <c:pt idx="9427" formatCode="General">
                  <c:v>228.09899999999999</c:v>
                </c:pt>
                <c:pt idx="9428" formatCode="General">
                  <c:v>229.09800000000001</c:v>
                </c:pt>
                <c:pt idx="9429" formatCode="General">
                  <c:v>229.999</c:v>
                </c:pt>
                <c:pt idx="9430" formatCode="General">
                  <c:v>230.80099999999999</c:v>
                </c:pt>
                <c:pt idx="9431" formatCode="General">
                  <c:v>231.53299999999999</c:v>
                </c:pt>
                <c:pt idx="9432" formatCode="General">
                  <c:v>232.28299999999999</c:v>
                </c:pt>
                <c:pt idx="9433" formatCode="General">
                  <c:v>233.14699999999999</c:v>
                </c:pt>
                <c:pt idx="9434" formatCode="General">
                  <c:v>234.02600000000001</c:v>
                </c:pt>
                <c:pt idx="9435" formatCode="General">
                  <c:v>234.79599999999999</c:v>
                </c:pt>
                <c:pt idx="9436" formatCode="General">
                  <c:v>235.44399999999999</c:v>
                </c:pt>
                <c:pt idx="9437" formatCode="General">
                  <c:v>235.959</c:v>
                </c:pt>
                <c:pt idx="9438" formatCode="General">
                  <c:v>236.32499999999999</c:v>
                </c:pt>
                <c:pt idx="9439" formatCode="General">
                  <c:v>236.541</c:v>
                </c:pt>
                <c:pt idx="9440" formatCode="General">
                  <c:v>236.61600000000001</c:v>
                </c:pt>
                <c:pt idx="9441" formatCode="General">
                  <c:v>236.55500000000001</c:v>
                </c:pt>
                <c:pt idx="9442" formatCode="General">
                  <c:v>236.35599999999999</c:v>
                </c:pt>
                <c:pt idx="9443" formatCode="General">
                  <c:v>236.00299999999999</c:v>
                </c:pt>
                <c:pt idx="9444" formatCode="General">
                  <c:v>235.48400000000001</c:v>
                </c:pt>
                <c:pt idx="9445" formatCode="General">
                  <c:v>234.80199999999999</c:v>
                </c:pt>
                <c:pt idx="9446" formatCode="General">
                  <c:v>234.04400000000001</c:v>
                </c:pt>
                <c:pt idx="9447" formatCode="General">
                  <c:v>233.31399999999999</c:v>
                </c:pt>
                <c:pt idx="9448" formatCode="General">
                  <c:v>232.577</c:v>
                </c:pt>
                <c:pt idx="9449" formatCode="General">
                  <c:v>231.79499999999999</c:v>
                </c:pt>
                <c:pt idx="9450" formatCode="General">
                  <c:v>231.00200000000001</c:v>
                </c:pt>
                <c:pt idx="9451" formatCode="General">
                  <c:v>230.19300000000001</c:v>
                </c:pt>
                <c:pt idx="9452" formatCode="General">
                  <c:v>229.33099999999999</c:v>
                </c:pt>
                <c:pt idx="9453" formatCode="General">
                  <c:v>228.417</c:v>
                </c:pt>
                <c:pt idx="9454" formatCode="General">
                  <c:v>227.47300000000001</c:v>
                </c:pt>
                <c:pt idx="9455" formatCode="General">
                  <c:v>226.529</c:v>
                </c:pt>
                <c:pt idx="9456" formatCode="General">
                  <c:v>225.614</c:v>
                </c:pt>
                <c:pt idx="9457" formatCode="General">
                  <c:v>224.738</c:v>
                </c:pt>
                <c:pt idx="9458" formatCode="General">
                  <c:v>223.916</c:v>
                </c:pt>
                <c:pt idx="9459" formatCode="General">
                  <c:v>223.16499999999999</c:v>
                </c:pt>
                <c:pt idx="9460" formatCode="General">
                  <c:v>222.57900000000001</c:v>
                </c:pt>
                <c:pt idx="9461" formatCode="General">
                  <c:v>222.233</c:v>
                </c:pt>
                <c:pt idx="9462" formatCode="General">
                  <c:v>222.024</c:v>
                </c:pt>
                <c:pt idx="9463" formatCode="General">
                  <c:v>221.83500000000001</c:v>
                </c:pt>
                <c:pt idx="9464" formatCode="General">
                  <c:v>221.613</c:v>
                </c:pt>
                <c:pt idx="9465" formatCode="General">
                  <c:v>221.32</c:v>
                </c:pt>
                <c:pt idx="9466" formatCode="General">
                  <c:v>220.93600000000001</c:v>
                </c:pt>
                <c:pt idx="9467" formatCode="General">
                  <c:v>220.43600000000001</c:v>
                </c:pt>
                <c:pt idx="9468" formatCode="General">
                  <c:v>219.798</c:v>
                </c:pt>
                <c:pt idx="9469" formatCode="General">
                  <c:v>219.005</c:v>
                </c:pt>
                <c:pt idx="9470" formatCode="General">
                  <c:v>218.03399999999999</c:v>
                </c:pt>
                <c:pt idx="9471" formatCode="General">
                  <c:v>216.85300000000001</c:v>
                </c:pt>
                <c:pt idx="9472" formatCode="General">
                  <c:v>215.43</c:v>
                </c:pt>
                <c:pt idx="9473" formatCode="General">
                  <c:v>213.751</c:v>
                </c:pt>
                <c:pt idx="9474" formatCode="General">
                  <c:v>211.84700000000001</c:v>
                </c:pt>
                <c:pt idx="9475" formatCode="General">
                  <c:v>209.78100000000001</c:v>
                </c:pt>
                <c:pt idx="9476" formatCode="General">
                  <c:v>207.63</c:v>
                </c:pt>
                <c:pt idx="9477" formatCode="General">
                  <c:v>205.40600000000001</c:v>
                </c:pt>
                <c:pt idx="9478" formatCode="General">
                  <c:v>203.02199999999999</c:v>
                </c:pt>
                <c:pt idx="9479" formatCode="General">
                  <c:v>200.45699999999999</c:v>
                </c:pt>
                <c:pt idx="9480" formatCode="General">
                  <c:v>197.738</c:v>
                </c:pt>
                <c:pt idx="9481" formatCode="General">
                  <c:v>194.84100000000001</c:v>
                </c:pt>
                <c:pt idx="9482" formatCode="General">
                  <c:v>191.74100000000001</c:v>
                </c:pt>
                <c:pt idx="9483" formatCode="General">
                  <c:v>188.46799999999999</c:v>
                </c:pt>
                <c:pt idx="9484" formatCode="General">
                  <c:v>185.06399999999999</c:v>
                </c:pt>
                <c:pt idx="9485" formatCode="General">
                  <c:v>181.578</c:v>
                </c:pt>
                <c:pt idx="9486" formatCode="General">
                  <c:v>178.04</c:v>
                </c:pt>
                <c:pt idx="9487" formatCode="General">
                  <c:v>174.46299999999999</c:v>
                </c:pt>
                <c:pt idx="9488" formatCode="General">
                  <c:v>170.83099999999999</c:v>
                </c:pt>
                <c:pt idx="9489" formatCode="General">
                  <c:v>167.12799999999999</c:v>
                </c:pt>
                <c:pt idx="9490" formatCode="General">
                  <c:v>163.37299999999999</c:v>
                </c:pt>
                <c:pt idx="9491" formatCode="General">
                  <c:v>159.64400000000001</c:v>
                </c:pt>
                <c:pt idx="9492" formatCode="General">
                  <c:v>156.05600000000001</c:v>
                </c:pt>
                <c:pt idx="9493" formatCode="General">
                  <c:v>152.548</c:v>
                </c:pt>
                <c:pt idx="9494" formatCode="General">
                  <c:v>148.98699999999999</c:v>
                </c:pt>
                <c:pt idx="9495" formatCode="General">
                  <c:v>145.37299999999999</c:v>
                </c:pt>
                <c:pt idx="9496" formatCode="General">
                  <c:v>141.726</c:v>
                </c:pt>
                <c:pt idx="9497" formatCode="General">
                  <c:v>138.04900000000001</c:v>
                </c:pt>
                <c:pt idx="9498" formatCode="General">
                  <c:v>134.345</c:v>
                </c:pt>
                <c:pt idx="9499" formatCode="General">
                  <c:v>130.61799999999999</c:v>
                </c:pt>
                <c:pt idx="9500" formatCode="General">
                  <c:v>126.886</c:v>
                </c:pt>
                <c:pt idx="9501" formatCode="General">
                  <c:v>123.166</c:v>
                </c:pt>
                <c:pt idx="9502" formatCode="General">
                  <c:v>119.46599999999999</c:v>
                </c:pt>
                <c:pt idx="9503" formatCode="General">
                  <c:v>115.801</c:v>
                </c:pt>
                <c:pt idx="9504" formatCode="General">
                  <c:v>112.202</c:v>
                </c:pt>
                <c:pt idx="9505" formatCode="General">
                  <c:v>108.749</c:v>
                </c:pt>
                <c:pt idx="9506" formatCode="General">
                  <c:v>105.54</c:v>
                </c:pt>
                <c:pt idx="9507" formatCode="General">
                  <c:v>102.518</c:v>
                </c:pt>
                <c:pt idx="9508" formatCode="General">
                  <c:v>99.580100000000002</c:v>
                </c:pt>
                <c:pt idx="9509" formatCode="General">
                  <c:v>96.724900000000005</c:v>
                </c:pt>
                <c:pt idx="9510" formatCode="General">
                  <c:v>93.9636</c:v>
                </c:pt>
                <c:pt idx="9511" formatCode="General">
                  <c:v>91.296999999999997</c:v>
                </c:pt>
                <c:pt idx="9512" formatCode="General">
                  <c:v>88.714299999999994</c:v>
                </c:pt>
                <c:pt idx="9513" formatCode="General">
                  <c:v>86.194299999999998</c:v>
                </c:pt>
                <c:pt idx="9514" formatCode="General">
                  <c:v>83.683999999999997</c:v>
                </c:pt>
                <c:pt idx="9515" formatCode="General">
                  <c:v>81.131299999999996</c:v>
                </c:pt>
                <c:pt idx="9516" formatCode="General">
                  <c:v>78.527699999999996</c:v>
                </c:pt>
                <c:pt idx="9517" formatCode="General">
                  <c:v>75.865099999999998</c:v>
                </c:pt>
                <c:pt idx="9518" formatCode="General">
                  <c:v>73.127499999999998</c:v>
                </c:pt>
                <c:pt idx="9519" formatCode="General">
                  <c:v>70.328100000000006</c:v>
                </c:pt>
                <c:pt idx="9520" formatCode="General">
                  <c:v>67.494900000000001</c:v>
                </c:pt>
                <c:pt idx="9521" formatCode="General">
                  <c:v>64.720200000000006</c:v>
                </c:pt>
                <c:pt idx="9522" formatCode="General">
                  <c:v>62.067500000000003</c:v>
                </c:pt>
                <c:pt idx="9523" formatCode="General">
                  <c:v>59.442500000000003</c:v>
                </c:pt>
                <c:pt idx="9524" formatCode="General">
                  <c:v>56.781500000000001</c:v>
                </c:pt>
                <c:pt idx="9525" formatCode="General">
                  <c:v>54.105600000000003</c:v>
                </c:pt>
                <c:pt idx="9526" formatCode="General">
                  <c:v>51.432299999999998</c:v>
                </c:pt>
                <c:pt idx="9527" formatCode="General">
                  <c:v>48.769300000000001</c:v>
                </c:pt>
                <c:pt idx="9528" formatCode="General">
                  <c:v>46.095999999999997</c:v>
                </c:pt>
                <c:pt idx="9529" formatCode="General">
                  <c:v>43.379899999999999</c:v>
                </c:pt>
                <c:pt idx="9530" formatCode="General">
                  <c:v>40.5871</c:v>
                </c:pt>
                <c:pt idx="9531" formatCode="General">
                  <c:v>37.692900000000002</c:v>
                </c:pt>
                <c:pt idx="9532" formatCode="General">
                  <c:v>34.695599999999999</c:v>
                </c:pt>
                <c:pt idx="9533" formatCode="General">
                  <c:v>31.591200000000001</c:v>
                </c:pt>
                <c:pt idx="9534" formatCode="General">
                  <c:v>28.378</c:v>
                </c:pt>
                <c:pt idx="9535" formatCode="General">
                  <c:v>25.083100000000002</c:v>
                </c:pt>
                <c:pt idx="9536" formatCode="General">
                  <c:v>21.761800000000001</c:v>
                </c:pt>
                <c:pt idx="9537" formatCode="General">
                  <c:v>18.5046</c:v>
                </c:pt>
                <c:pt idx="9538" formatCode="General">
                  <c:v>15.315200000000001</c:v>
                </c:pt>
                <c:pt idx="9539" formatCode="General">
                  <c:v>12.093299999999999</c:v>
                </c:pt>
                <c:pt idx="9540" formatCode="General">
                  <c:v>8.7976600000000005</c:v>
                </c:pt>
                <c:pt idx="9541" formatCode="General">
                  <c:v>5.4314</c:v>
                </c:pt>
                <c:pt idx="9542" formatCode="General">
                  <c:v>2.0026799999999998</c:v>
                </c:pt>
                <c:pt idx="9543" formatCode="General">
                  <c:v>-1.4837400000000001</c:v>
                </c:pt>
                <c:pt idx="9544" formatCode="General">
                  <c:v>-5.0350599999999996</c:v>
                </c:pt>
                <c:pt idx="9545" formatCode="General">
                  <c:v>-8.6546099999999999</c:v>
                </c:pt>
                <c:pt idx="9546" formatCode="General">
                  <c:v>-12.337899999999999</c:v>
                </c:pt>
                <c:pt idx="9547" formatCode="General">
                  <c:v>-16.038599999999999</c:v>
                </c:pt>
                <c:pt idx="9548" formatCode="General">
                  <c:v>-19.706299999999999</c:v>
                </c:pt>
                <c:pt idx="9549" formatCode="General">
                  <c:v>-23.3642</c:v>
                </c:pt>
                <c:pt idx="9550" formatCode="General">
                  <c:v>-27.0229</c:v>
                </c:pt>
                <c:pt idx="9551" formatCode="General">
                  <c:v>-30.636500000000002</c:v>
                </c:pt>
                <c:pt idx="9552" formatCode="General">
                  <c:v>-34.127299999999998</c:v>
                </c:pt>
                <c:pt idx="9553" formatCode="General">
                  <c:v>-37.413699999999999</c:v>
                </c:pt>
                <c:pt idx="9554" formatCode="General">
                  <c:v>-40.632399999999997</c:v>
                </c:pt>
                <c:pt idx="9555" formatCode="General">
                  <c:v>-43.932099999999998</c:v>
                </c:pt>
                <c:pt idx="9556" formatCode="General">
                  <c:v>-47.107100000000003</c:v>
                </c:pt>
                <c:pt idx="9557" formatCode="General">
                  <c:v>-50.003599999999999</c:v>
                </c:pt>
                <c:pt idx="9558" formatCode="General">
                  <c:v>-52.707999999999998</c:v>
                </c:pt>
                <c:pt idx="9559" formatCode="General">
                  <c:v>-55.297199999999997</c:v>
                </c:pt>
                <c:pt idx="9560" formatCode="General">
                  <c:v>-57.809600000000003</c:v>
                </c:pt>
                <c:pt idx="9561" formatCode="General">
                  <c:v>-60.259500000000003</c:v>
                </c:pt>
                <c:pt idx="9562" formatCode="General">
                  <c:v>-62.655000000000001</c:v>
                </c:pt>
                <c:pt idx="9563" formatCode="General">
                  <c:v>-65.019599999999997</c:v>
                </c:pt>
                <c:pt idx="9564" formatCode="General">
                  <c:v>-67.354399999999998</c:v>
                </c:pt>
                <c:pt idx="9565" formatCode="General">
                  <c:v>-69.626400000000004</c:v>
                </c:pt>
                <c:pt idx="9566" formatCode="General">
                  <c:v>-71.715500000000006</c:v>
                </c:pt>
                <c:pt idx="9567" formatCode="General">
                  <c:v>-73.479200000000006</c:v>
                </c:pt>
                <c:pt idx="9568" formatCode="General">
                  <c:v>-75.048299999999998</c:v>
                </c:pt>
                <c:pt idx="9569" formatCode="General">
                  <c:v>-76.600099999999998</c:v>
                </c:pt>
                <c:pt idx="9570" formatCode="General">
                  <c:v>-78.123099999999994</c:v>
                </c:pt>
                <c:pt idx="9571" formatCode="General">
                  <c:v>-79.624399999999994</c:v>
                </c:pt>
                <c:pt idx="9572" formatCode="General">
                  <c:v>-81.150300000000001</c:v>
                </c:pt>
                <c:pt idx="9573" formatCode="General">
                  <c:v>-82.735799999999998</c:v>
                </c:pt>
                <c:pt idx="9574" formatCode="General">
                  <c:v>-84.400499999999994</c:v>
                </c:pt>
                <c:pt idx="9575" formatCode="General">
                  <c:v>-86.139300000000006</c:v>
                </c:pt>
                <c:pt idx="9576" formatCode="General">
                  <c:v>-87.938699999999997</c:v>
                </c:pt>
                <c:pt idx="9577" formatCode="General">
                  <c:v>-89.789900000000003</c:v>
                </c:pt>
                <c:pt idx="9578" formatCode="General">
                  <c:v>-91.7029</c:v>
                </c:pt>
                <c:pt idx="9579" formatCode="General">
                  <c:v>-93.711200000000005</c:v>
                </c:pt>
                <c:pt idx="9580" formatCode="General">
                  <c:v>-95.793400000000005</c:v>
                </c:pt>
                <c:pt idx="9581" formatCode="General">
                  <c:v>-97.8947</c:v>
                </c:pt>
                <c:pt idx="9582" formatCode="General">
                  <c:v>-99.905699999999996</c:v>
                </c:pt>
                <c:pt idx="9583" formatCode="General">
                  <c:v>-101.77</c:v>
                </c:pt>
                <c:pt idx="9584" formatCode="General">
                  <c:v>-103.614</c:v>
                </c:pt>
                <c:pt idx="9585" formatCode="General">
                  <c:v>-105.512</c:v>
                </c:pt>
                <c:pt idx="9586" formatCode="General">
                  <c:v>-107.434</c:v>
                </c:pt>
                <c:pt idx="9587" formatCode="General">
                  <c:v>-109.37</c:v>
                </c:pt>
                <c:pt idx="9588" formatCode="General">
                  <c:v>-111.324</c:v>
                </c:pt>
                <c:pt idx="9589" formatCode="General">
                  <c:v>-113.318</c:v>
                </c:pt>
                <c:pt idx="9590" formatCode="General">
                  <c:v>-115.372</c:v>
                </c:pt>
                <c:pt idx="9591" formatCode="General">
                  <c:v>-117.48399999999999</c:v>
                </c:pt>
                <c:pt idx="9592" formatCode="General">
                  <c:v>-119.649</c:v>
                </c:pt>
                <c:pt idx="9593" formatCode="General">
                  <c:v>-121.85899999999999</c:v>
                </c:pt>
                <c:pt idx="9594" formatCode="General">
                  <c:v>-124.07299999999999</c:v>
                </c:pt>
                <c:pt idx="9595" formatCode="General">
                  <c:v>-126.246</c:v>
                </c:pt>
                <c:pt idx="9596" formatCode="General">
                  <c:v>-128.374</c:v>
                </c:pt>
                <c:pt idx="9597" formatCode="General">
                  <c:v>-130.423</c:v>
                </c:pt>
                <c:pt idx="9598" formatCode="General">
                  <c:v>-132.30000000000001</c:v>
                </c:pt>
                <c:pt idx="9599" formatCode="General">
                  <c:v>-134.023</c:v>
                </c:pt>
                <c:pt idx="9600" formatCode="General">
                  <c:v>-135.71299999999999</c:v>
                </c:pt>
                <c:pt idx="9601" formatCode="General">
                  <c:v>-137.43600000000001</c:v>
                </c:pt>
                <c:pt idx="9602" formatCode="General">
                  <c:v>-139.21</c:v>
                </c:pt>
                <c:pt idx="9603" formatCode="General">
                  <c:v>-141.01400000000001</c:v>
                </c:pt>
                <c:pt idx="9604" formatCode="General">
                  <c:v>-142.83500000000001</c:v>
                </c:pt>
                <c:pt idx="9605" formatCode="General">
                  <c:v>-144.69900000000001</c:v>
                </c:pt>
                <c:pt idx="9606" formatCode="General">
                  <c:v>-146.63200000000001</c:v>
                </c:pt>
                <c:pt idx="9607" formatCode="General">
                  <c:v>-148.64699999999999</c:v>
                </c:pt>
                <c:pt idx="9608" formatCode="General">
                  <c:v>-150.71899999999999</c:v>
                </c:pt>
                <c:pt idx="9609" formatCode="General">
                  <c:v>-152.82300000000001</c:v>
                </c:pt>
                <c:pt idx="9610" formatCode="General">
                  <c:v>-155.00800000000001</c:v>
                </c:pt>
                <c:pt idx="9611" formatCode="General">
                  <c:v>-157.28700000000001</c:v>
                </c:pt>
                <c:pt idx="9612" formatCode="General">
                  <c:v>-159.59</c:v>
                </c:pt>
                <c:pt idx="9613" formatCode="General">
                  <c:v>-161.82900000000001</c:v>
                </c:pt>
                <c:pt idx="9614" formatCode="General">
                  <c:v>-163.93</c:v>
                </c:pt>
                <c:pt idx="9615" formatCode="General">
                  <c:v>-165.964</c:v>
                </c:pt>
                <c:pt idx="9616" formatCode="General">
                  <c:v>-168.02099999999999</c:v>
                </c:pt>
                <c:pt idx="9617" formatCode="General">
                  <c:v>-170.07499999999999</c:v>
                </c:pt>
                <c:pt idx="9618" formatCode="General">
                  <c:v>-172.10599999999999</c:v>
                </c:pt>
                <c:pt idx="9619" formatCode="General">
                  <c:v>-174.12100000000001</c:v>
                </c:pt>
                <c:pt idx="9620" formatCode="General">
                  <c:v>-176.13800000000001</c:v>
                </c:pt>
                <c:pt idx="9621" formatCode="General">
                  <c:v>-178.179</c:v>
                </c:pt>
                <c:pt idx="9622" formatCode="General">
                  <c:v>-180.239</c:v>
                </c:pt>
                <c:pt idx="9623" formatCode="General">
                  <c:v>-182.298</c:v>
                </c:pt>
                <c:pt idx="9624" formatCode="General">
                  <c:v>-184.33</c:v>
                </c:pt>
                <c:pt idx="9625" formatCode="General">
                  <c:v>-186.31800000000001</c:v>
                </c:pt>
                <c:pt idx="9626" formatCode="General">
                  <c:v>-188.273</c:v>
                </c:pt>
                <c:pt idx="9627" formatCode="General">
                  <c:v>-190.196</c:v>
                </c:pt>
                <c:pt idx="9628" formatCode="General">
                  <c:v>-192.06800000000001</c:v>
                </c:pt>
                <c:pt idx="9629" formatCode="General">
                  <c:v>-193.75</c:v>
                </c:pt>
                <c:pt idx="9630" formatCode="General">
                  <c:v>-195.13499999999999</c:v>
                </c:pt>
                <c:pt idx="9631" formatCode="General">
                  <c:v>-196.32900000000001</c:v>
                </c:pt>
                <c:pt idx="9632" formatCode="General">
                  <c:v>-197.41</c:v>
                </c:pt>
                <c:pt idx="9633" formatCode="General">
                  <c:v>-198.38300000000001</c:v>
                </c:pt>
                <c:pt idx="9634" formatCode="General">
                  <c:v>-199.28399999999999</c:v>
                </c:pt>
                <c:pt idx="9635" formatCode="General">
                  <c:v>-200.15700000000001</c:v>
                </c:pt>
                <c:pt idx="9636" formatCode="General">
                  <c:v>-201.00399999999999</c:v>
                </c:pt>
                <c:pt idx="9637" formatCode="General">
                  <c:v>-201.81100000000001</c:v>
                </c:pt>
                <c:pt idx="9638" formatCode="General">
                  <c:v>-202.571</c:v>
                </c:pt>
                <c:pt idx="9639" formatCode="General">
                  <c:v>-203.279</c:v>
                </c:pt>
                <c:pt idx="9640" formatCode="General">
                  <c:v>-203.94</c:v>
                </c:pt>
                <c:pt idx="9641" formatCode="General">
                  <c:v>-204.559</c:v>
                </c:pt>
                <c:pt idx="9642" formatCode="General">
                  <c:v>-205.136</c:v>
                </c:pt>
                <c:pt idx="9643" formatCode="General">
                  <c:v>-205.64699999999999</c:v>
                </c:pt>
                <c:pt idx="9644" formatCode="General">
                  <c:v>-206.01400000000001</c:v>
                </c:pt>
                <c:pt idx="9645" formatCode="General">
                  <c:v>-206.089</c:v>
                </c:pt>
                <c:pt idx="9646" formatCode="General">
                  <c:v>-205.887</c:v>
                </c:pt>
                <c:pt idx="9647" formatCode="General">
                  <c:v>-205.58099999999999</c:v>
                </c:pt>
                <c:pt idx="9648" formatCode="General">
                  <c:v>-205.35599999999999</c:v>
                </c:pt>
                <c:pt idx="9649" formatCode="General">
                  <c:v>-205.30199999999999</c:v>
                </c:pt>
                <c:pt idx="9650" formatCode="General">
                  <c:v>-205.16900000000001</c:v>
                </c:pt>
                <c:pt idx="9651" formatCode="General">
                  <c:v>-204.78200000000001</c:v>
                </c:pt>
                <c:pt idx="9652" formatCode="General">
                  <c:v>-204.28399999999999</c:v>
                </c:pt>
                <c:pt idx="9653" formatCode="General">
                  <c:v>-203.792</c:v>
                </c:pt>
                <c:pt idx="9654" formatCode="General">
                  <c:v>-203.35599999999999</c:v>
                </c:pt>
                <c:pt idx="9655" formatCode="General">
                  <c:v>-203.02699999999999</c:v>
                </c:pt>
                <c:pt idx="9656" formatCode="General">
                  <c:v>-202.845</c:v>
                </c:pt>
                <c:pt idx="9657" formatCode="General">
                  <c:v>-202.84700000000001</c:v>
                </c:pt>
                <c:pt idx="9658" formatCode="General">
                  <c:v>-203.048</c:v>
                </c:pt>
                <c:pt idx="9659" formatCode="General">
                  <c:v>-203.43199999999999</c:v>
                </c:pt>
                <c:pt idx="9660" formatCode="General">
                  <c:v>-203.904</c:v>
                </c:pt>
                <c:pt idx="9661" formatCode="General">
                  <c:v>-204.33500000000001</c:v>
                </c:pt>
                <c:pt idx="9662" formatCode="General">
                  <c:v>-204.774</c:v>
                </c:pt>
                <c:pt idx="9663" formatCode="General">
                  <c:v>-205.31</c:v>
                </c:pt>
                <c:pt idx="9664" formatCode="General">
                  <c:v>-205.92699999999999</c:v>
                </c:pt>
                <c:pt idx="9665" formatCode="General">
                  <c:v>-206.61699999999999</c:v>
                </c:pt>
                <c:pt idx="9666" formatCode="General">
                  <c:v>-207.39400000000001</c:v>
                </c:pt>
                <c:pt idx="9667" formatCode="General">
                  <c:v>-208.262</c:v>
                </c:pt>
                <c:pt idx="9668" formatCode="General">
                  <c:v>-209.22</c:v>
                </c:pt>
                <c:pt idx="9669" formatCode="General">
                  <c:v>-210.261</c:v>
                </c:pt>
                <c:pt idx="9670" formatCode="General">
                  <c:v>-211.374</c:v>
                </c:pt>
                <c:pt idx="9671" formatCode="General">
                  <c:v>-212.52799999999999</c:v>
                </c:pt>
                <c:pt idx="9672" formatCode="General">
                  <c:v>-213.67599999999999</c:v>
                </c:pt>
                <c:pt idx="9673" formatCode="General">
                  <c:v>-214.76599999999999</c:v>
                </c:pt>
                <c:pt idx="9674" formatCode="General">
                  <c:v>-215.756</c:v>
                </c:pt>
                <c:pt idx="9675" formatCode="General">
                  <c:v>-216.61799999999999</c:v>
                </c:pt>
                <c:pt idx="9676" formatCode="General">
                  <c:v>-217.351</c:v>
                </c:pt>
                <c:pt idx="9677" formatCode="General">
                  <c:v>-217.929</c:v>
                </c:pt>
                <c:pt idx="9678" formatCode="General">
                  <c:v>-218.25200000000001</c:v>
                </c:pt>
                <c:pt idx="9679" formatCode="General">
                  <c:v>-218.31299999999999</c:v>
                </c:pt>
                <c:pt idx="9680" formatCode="General">
                  <c:v>-218.22200000000001</c:v>
                </c:pt>
                <c:pt idx="9681" formatCode="General">
                  <c:v>-218.048</c:v>
                </c:pt>
                <c:pt idx="9682" formatCode="General">
                  <c:v>-217.81899999999999</c:v>
                </c:pt>
                <c:pt idx="9683" formatCode="General">
                  <c:v>-217.57499999999999</c:v>
                </c:pt>
                <c:pt idx="9684" formatCode="General">
                  <c:v>-217.352</c:v>
                </c:pt>
                <c:pt idx="9685" formatCode="General">
                  <c:v>-217.154</c:v>
                </c:pt>
                <c:pt idx="9686" formatCode="General">
                  <c:v>-216.983</c:v>
                </c:pt>
                <c:pt idx="9687" formatCode="General">
                  <c:v>-216.846</c:v>
                </c:pt>
                <c:pt idx="9688" formatCode="General">
                  <c:v>-216.77600000000001</c:v>
                </c:pt>
                <c:pt idx="9689" formatCode="General">
                  <c:v>-216.81399999999999</c:v>
                </c:pt>
                <c:pt idx="9690" formatCode="General">
                  <c:v>-216.971</c:v>
                </c:pt>
                <c:pt idx="9691" formatCode="General">
                  <c:v>-217.226</c:v>
                </c:pt>
                <c:pt idx="9692" formatCode="General">
                  <c:v>-217.5</c:v>
                </c:pt>
                <c:pt idx="9693" formatCode="General">
                  <c:v>-217.73400000000001</c:v>
                </c:pt>
                <c:pt idx="9694" formatCode="General">
                  <c:v>-217.90700000000001</c:v>
                </c:pt>
                <c:pt idx="9695" formatCode="General">
                  <c:v>-218.13800000000001</c:v>
                </c:pt>
                <c:pt idx="9696" formatCode="General">
                  <c:v>-218.571</c:v>
                </c:pt>
                <c:pt idx="9697" formatCode="General">
                  <c:v>-219.22300000000001</c:v>
                </c:pt>
                <c:pt idx="9698" formatCode="General">
                  <c:v>-220.09800000000001</c:v>
                </c:pt>
                <c:pt idx="9699" formatCode="General">
                  <c:v>-221.203</c:v>
                </c:pt>
                <c:pt idx="9700" formatCode="General">
                  <c:v>-222.53899999999999</c:v>
                </c:pt>
                <c:pt idx="9701" formatCode="General">
                  <c:v>-224.09299999999999</c:v>
                </c:pt>
                <c:pt idx="9702" formatCode="General">
                  <c:v>-225.85300000000001</c:v>
                </c:pt>
                <c:pt idx="9703" formatCode="General">
                  <c:v>-227.80799999999999</c:v>
                </c:pt>
                <c:pt idx="9704" formatCode="General">
                  <c:v>-229.958</c:v>
                </c:pt>
                <c:pt idx="9705" formatCode="General">
                  <c:v>-232.26599999999999</c:v>
                </c:pt>
                <c:pt idx="9706" formatCode="General">
                  <c:v>-234.625</c:v>
                </c:pt>
                <c:pt idx="9707" formatCode="General">
                  <c:v>-236.95500000000001</c:v>
                </c:pt>
                <c:pt idx="9708" formatCode="General">
                  <c:v>-239.21100000000001</c:v>
                </c:pt>
                <c:pt idx="9709" formatCode="General">
                  <c:v>-241.39400000000001</c:v>
                </c:pt>
                <c:pt idx="9710" formatCode="General">
                  <c:v>-243.53800000000001</c:v>
                </c:pt>
                <c:pt idx="9711" formatCode="General">
                  <c:v>-245.71600000000001</c:v>
                </c:pt>
                <c:pt idx="9712" formatCode="General">
                  <c:v>-247.97499999999999</c:v>
                </c:pt>
                <c:pt idx="9713" formatCode="General">
                  <c:v>-250.27799999999999</c:v>
                </c:pt>
                <c:pt idx="9714" formatCode="General">
                  <c:v>-252.57499999999999</c:v>
                </c:pt>
                <c:pt idx="9715" formatCode="General">
                  <c:v>-254.816</c:v>
                </c:pt>
                <c:pt idx="9716" formatCode="General">
                  <c:v>-256.99599999999998</c:v>
                </c:pt>
                <c:pt idx="9717" formatCode="General">
                  <c:v>-259.13400000000001</c:v>
                </c:pt>
                <c:pt idx="9718" formatCode="General">
                  <c:v>-261.26100000000002</c:v>
                </c:pt>
                <c:pt idx="9719" formatCode="General">
                  <c:v>-263.43</c:v>
                </c:pt>
                <c:pt idx="9720" formatCode="General">
                  <c:v>-265.68599999999998</c:v>
                </c:pt>
                <c:pt idx="9721" formatCode="General">
                  <c:v>-268.04899999999998</c:v>
                </c:pt>
                <c:pt idx="9722" formatCode="General">
                  <c:v>-270.51299999999998</c:v>
                </c:pt>
                <c:pt idx="9723" formatCode="General">
                  <c:v>-273.11599999999999</c:v>
                </c:pt>
                <c:pt idx="9724" formatCode="General">
                  <c:v>-275.90899999999999</c:v>
                </c:pt>
                <c:pt idx="9725" formatCode="General">
                  <c:v>-278.923</c:v>
                </c:pt>
                <c:pt idx="9726" formatCode="General">
                  <c:v>-282.19200000000001</c:v>
                </c:pt>
                <c:pt idx="9727" formatCode="General">
                  <c:v>-285.738</c:v>
                </c:pt>
                <c:pt idx="9728" formatCode="General">
                  <c:v>-289.55500000000001</c:v>
                </c:pt>
                <c:pt idx="9729" formatCode="General">
                  <c:v>-293.62299999999999</c:v>
                </c:pt>
                <c:pt idx="9730" formatCode="General">
                  <c:v>-298.00900000000001</c:v>
                </c:pt>
                <c:pt idx="9731" formatCode="General">
                  <c:v>-302.78399999999999</c:v>
                </c:pt>
                <c:pt idx="9732" formatCode="General">
                  <c:v>-307.952</c:v>
                </c:pt>
                <c:pt idx="9733" formatCode="General">
                  <c:v>-313.541</c:v>
                </c:pt>
                <c:pt idx="9734" formatCode="General">
                  <c:v>-319.584</c:v>
                </c:pt>
                <c:pt idx="9735" formatCode="General">
                  <c:v>-325.99599999999998</c:v>
                </c:pt>
                <c:pt idx="9736" formatCode="General">
                  <c:v>-332.64</c:v>
                </c:pt>
                <c:pt idx="9737" formatCode="General">
                  <c:v>-339.45600000000002</c:v>
                </c:pt>
                <c:pt idx="9738" formatCode="General">
                  <c:v>-346.45499999999998</c:v>
                </c:pt>
                <c:pt idx="9739" formatCode="General">
                  <c:v>-353.75400000000002</c:v>
                </c:pt>
                <c:pt idx="9740" formatCode="General">
                  <c:v>-361.40899999999999</c:v>
                </c:pt>
                <c:pt idx="9741" formatCode="General">
                  <c:v>-369.37099999999998</c:v>
                </c:pt>
                <c:pt idx="9742" formatCode="General">
                  <c:v>-377.613</c:v>
                </c:pt>
                <c:pt idx="9743" formatCode="General">
                  <c:v>-386.08499999999998</c:v>
                </c:pt>
                <c:pt idx="9744" formatCode="General">
                  <c:v>-394.57799999999997</c:v>
                </c:pt>
                <c:pt idx="9745" formatCode="General">
                  <c:v>-402.74400000000003</c:v>
                </c:pt>
                <c:pt idx="9746" formatCode="General">
                  <c:v>-410.149</c:v>
                </c:pt>
                <c:pt idx="9747" formatCode="General">
                  <c:v>-416.24599999999998</c:v>
                </c:pt>
                <c:pt idx="9748" formatCode="General">
                  <c:v>-420.56900000000002</c:v>
                </c:pt>
                <c:pt idx="9749" formatCode="General">
                  <c:v>-422.46800000000002</c:v>
                </c:pt>
                <c:pt idx="9750" formatCode="General">
                  <c:v>-421.42700000000002</c:v>
                </c:pt>
                <c:pt idx="9751" formatCode="General">
                  <c:v>-417.60199999999998</c:v>
                </c:pt>
                <c:pt idx="9752" formatCode="General">
                  <c:v>-411.34199999999998</c:v>
                </c:pt>
                <c:pt idx="9753" formatCode="General">
                  <c:v>-403.02699999999999</c:v>
                </c:pt>
                <c:pt idx="9754" formatCode="General">
                  <c:v>-393.13400000000001</c:v>
                </c:pt>
                <c:pt idx="9755" formatCode="General">
                  <c:v>-382.09500000000003</c:v>
                </c:pt>
                <c:pt idx="9756" formatCode="General">
                  <c:v>-370.42700000000002</c:v>
                </c:pt>
                <c:pt idx="9757" formatCode="General">
                  <c:v>-358.56400000000002</c:v>
                </c:pt>
                <c:pt idx="9758" formatCode="General">
                  <c:v>-346.58600000000001</c:v>
                </c:pt>
                <c:pt idx="9759" formatCode="General">
                  <c:v>-334.55099999999999</c:v>
                </c:pt>
                <c:pt idx="9760" formatCode="General">
                  <c:v>-322.625</c:v>
                </c:pt>
                <c:pt idx="9761" formatCode="General">
                  <c:v>-310.976</c:v>
                </c:pt>
                <c:pt idx="9762" formatCode="General">
                  <c:v>-299.77100000000002</c:v>
                </c:pt>
                <c:pt idx="9763" formatCode="General">
                  <c:v>-289.11700000000002</c:v>
                </c:pt>
                <c:pt idx="9764" formatCode="General">
                  <c:v>-279.09500000000003</c:v>
                </c:pt>
                <c:pt idx="9765" formatCode="General">
                  <c:v>-269.798</c:v>
                </c:pt>
                <c:pt idx="9766" formatCode="General">
                  <c:v>-261.21499999999997</c:v>
                </c:pt>
                <c:pt idx="9767" formatCode="General">
                  <c:v>-253.21799999999999</c:v>
                </c:pt>
                <c:pt idx="9768" formatCode="General">
                  <c:v>-245.69399999999999</c:v>
                </c:pt>
                <c:pt idx="9769" formatCode="General">
                  <c:v>-238.57300000000001</c:v>
                </c:pt>
                <c:pt idx="9770" formatCode="General">
                  <c:v>-231.97800000000001</c:v>
                </c:pt>
                <c:pt idx="9771" formatCode="General">
                  <c:v>-226.03200000000001</c:v>
                </c:pt>
                <c:pt idx="9772" formatCode="General">
                  <c:v>-220.68799999999999</c:v>
                </c:pt>
                <c:pt idx="9773" formatCode="General">
                  <c:v>-215.87100000000001</c:v>
                </c:pt>
                <c:pt idx="9774" formatCode="General">
                  <c:v>-211.49600000000001</c:v>
                </c:pt>
                <c:pt idx="9775" formatCode="General">
                  <c:v>-207.45699999999999</c:v>
                </c:pt>
                <c:pt idx="9776" formatCode="General">
                  <c:v>-203.64699999999999</c:v>
                </c:pt>
                <c:pt idx="9777" formatCode="General">
                  <c:v>-199.97800000000001</c:v>
                </c:pt>
                <c:pt idx="9778" formatCode="General">
                  <c:v>-196.38200000000001</c:v>
                </c:pt>
                <c:pt idx="9779" formatCode="General">
                  <c:v>-192.83500000000001</c:v>
                </c:pt>
                <c:pt idx="9780" formatCode="General">
                  <c:v>-189.274</c:v>
                </c:pt>
                <c:pt idx="9781" formatCode="General">
                  <c:v>-185.59299999999999</c:v>
                </c:pt>
                <c:pt idx="9782" formatCode="General">
                  <c:v>-181.61699999999999</c:v>
                </c:pt>
                <c:pt idx="9783" formatCode="General">
                  <c:v>-177.15600000000001</c:v>
                </c:pt>
                <c:pt idx="9784" formatCode="General">
                  <c:v>-171.96799999999999</c:v>
                </c:pt>
                <c:pt idx="9785" formatCode="General">
                  <c:v>-165.89</c:v>
                </c:pt>
                <c:pt idx="9786" formatCode="General">
                  <c:v>-158.99700000000001</c:v>
                </c:pt>
                <c:pt idx="9787" formatCode="General">
                  <c:v>-151.352</c:v>
                </c:pt>
                <c:pt idx="9788" formatCode="General">
                  <c:v>-142.96799999999999</c:v>
                </c:pt>
                <c:pt idx="9789" formatCode="General">
                  <c:v>-134.00299999999999</c:v>
                </c:pt>
                <c:pt idx="9790" formatCode="General">
                  <c:v>-124.66200000000001</c:v>
                </c:pt>
                <c:pt idx="9791" formatCode="General">
                  <c:v>-115.057</c:v>
                </c:pt>
                <c:pt idx="9792" formatCode="General">
                  <c:v>-105.245</c:v>
                </c:pt>
                <c:pt idx="9793" formatCode="General">
                  <c:v>-95.198700000000002</c:v>
                </c:pt>
                <c:pt idx="9794" formatCode="General">
                  <c:v>-84.910200000000003</c:v>
                </c:pt>
                <c:pt idx="9795" formatCode="General">
                  <c:v>-74.417199999999994</c:v>
                </c:pt>
                <c:pt idx="9796" formatCode="General">
                  <c:v>-63.638800000000003</c:v>
                </c:pt>
                <c:pt idx="9797" formatCode="General">
                  <c:v>-52.451300000000003</c:v>
                </c:pt>
                <c:pt idx="9798" formatCode="General">
                  <c:v>-40.709000000000003</c:v>
                </c:pt>
                <c:pt idx="9799" formatCode="General">
                  <c:v>-28.338799999999999</c:v>
                </c:pt>
                <c:pt idx="9800" formatCode="General">
                  <c:v>-15.4613</c:v>
                </c:pt>
                <c:pt idx="9801" formatCode="General">
                  <c:v>-2.3306</c:v>
                </c:pt>
                <c:pt idx="9802" formatCode="General">
                  <c:v>10.762600000000001</c:v>
                </c:pt>
                <c:pt idx="9803" formatCode="General">
                  <c:v>23.653300000000002</c:v>
                </c:pt>
                <c:pt idx="9804" formatCode="General">
                  <c:v>36.2378</c:v>
                </c:pt>
                <c:pt idx="9805" formatCode="General">
                  <c:v>48.403599999999997</c:v>
                </c:pt>
                <c:pt idx="9806" formatCode="General">
                  <c:v>60.063099999999999</c:v>
                </c:pt>
                <c:pt idx="9807" formatCode="General">
                  <c:v>71.1815</c:v>
                </c:pt>
                <c:pt idx="9808" formatCode="General">
                  <c:v>81.752899999999997</c:v>
                </c:pt>
                <c:pt idx="9809" formatCode="General">
                  <c:v>91.7881</c:v>
                </c:pt>
                <c:pt idx="9810" formatCode="General">
                  <c:v>101.35899999999999</c:v>
                </c:pt>
                <c:pt idx="9811" formatCode="General">
                  <c:v>110.59099999999999</c:v>
                </c:pt>
                <c:pt idx="9812" formatCode="General">
                  <c:v>119.70099999999999</c:v>
                </c:pt>
                <c:pt idx="9813" formatCode="General">
                  <c:v>128.84399999999999</c:v>
                </c:pt>
                <c:pt idx="9814" formatCode="General">
                  <c:v>138.01400000000001</c:v>
                </c:pt>
                <c:pt idx="9815" formatCode="General">
                  <c:v>147.12299999999999</c:v>
                </c:pt>
                <c:pt idx="9816" formatCode="General">
                  <c:v>156.06399999999999</c:v>
                </c:pt>
                <c:pt idx="9817" formatCode="General">
                  <c:v>164.84899999999999</c:v>
                </c:pt>
                <c:pt idx="9818" formatCode="General">
                  <c:v>173.49600000000001</c:v>
                </c:pt>
                <c:pt idx="9819" formatCode="General">
                  <c:v>181.91900000000001</c:v>
                </c:pt>
                <c:pt idx="9820" formatCode="General">
                  <c:v>190.08</c:v>
                </c:pt>
                <c:pt idx="9821" formatCode="General">
                  <c:v>198.03399999999999</c:v>
                </c:pt>
                <c:pt idx="9822" formatCode="General">
                  <c:v>205.88399999999999</c:v>
                </c:pt>
                <c:pt idx="9823" formatCode="General">
                  <c:v>213.739</c:v>
                </c:pt>
                <c:pt idx="9824" formatCode="General">
                  <c:v>221.608</c:v>
                </c:pt>
                <c:pt idx="9825" formatCode="General">
                  <c:v>229.44</c:v>
                </c:pt>
                <c:pt idx="9826" formatCode="General">
                  <c:v>237.11699999999999</c:v>
                </c:pt>
                <c:pt idx="9827" formatCode="General">
                  <c:v>244.64099999999999</c:v>
                </c:pt>
                <c:pt idx="9828" formatCode="General">
                  <c:v>252.16900000000001</c:v>
                </c:pt>
                <c:pt idx="9829" formatCode="General">
                  <c:v>259.78500000000003</c:v>
                </c:pt>
                <c:pt idx="9830" formatCode="General">
                  <c:v>267.49299999999999</c:v>
                </c:pt>
                <c:pt idx="9831" formatCode="General">
                  <c:v>275.113</c:v>
                </c:pt>
                <c:pt idx="9832" formatCode="General">
                  <c:v>282.48899999999998</c:v>
                </c:pt>
                <c:pt idx="9833" formatCode="General">
                  <c:v>289.69200000000001</c:v>
                </c:pt>
                <c:pt idx="9834" formatCode="General">
                  <c:v>296.88499999999999</c:v>
                </c:pt>
                <c:pt idx="9835" formatCode="General">
                  <c:v>304.27199999999999</c:v>
                </c:pt>
                <c:pt idx="9836" formatCode="General">
                  <c:v>311.92099999999999</c:v>
                </c:pt>
                <c:pt idx="9837" formatCode="General">
                  <c:v>319.8</c:v>
                </c:pt>
                <c:pt idx="9838" formatCode="General">
                  <c:v>327.80900000000003</c:v>
                </c:pt>
                <c:pt idx="9839" formatCode="General">
                  <c:v>335.84500000000003</c:v>
                </c:pt>
                <c:pt idx="9840" formatCode="General">
                  <c:v>343.87599999999998</c:v>
                </c:pt>
                <c:pt idx="9841" formatCode="General">
                  <c:v>351.81799999999998</c:v>
                </c:pt>
                <c:pt idx="9842" formatCode="General">
                  <c:v>359.56299999999999</c:v>
                </c:pt>
                <c:pt idx="9843" formatCode="General">
                  <c:v>367.149</c:v>
                </c:pt>
                <c:pt idx="9844" formatCode="General">
                  <c:v>374.64699999999999</c:v>
                </c:pt>
                <c:pt idx="9845" formatCode="General">
                  <c:v>381.95</c:v>
                </c:pt>
                <c:pt idx="9846" formatCode="General">
                  <c:v>388.88400000000001</c:v>
                </c:pt>
                <c:pt idx="9847" formatCode="General">
                  <c:v>395.26499999999999</c:v>
                </c:pt>
                <c:pt idx="9848" formatCode="General">
                  <c:v>401.03399999999999</c:v>
                </c:pt>
                <c:pt idx="9849" formatCode="General">
                  <c:v>406.26</c:v>
                </c:pt>
                <c:pt idx="9850" formatCode="General">
                  <c:v>411.02800000000002</c:v>
                </c:pt>
                <c:pt idx="9851" formatCode="General">
                  <c:v>415.42200000000003</c:v>
                </c:pt>
                <c:pt idx="9852" formatCode="General">
                  <c:v>419.52</c:v>
                </c:pt>
                <c:pt idx="9853" formatCode="General">
                  <c:v>423.40499999999997</c:v>
                </c:pt>
                <c:pt idx="9854" formatCode="General">
                  <c:v>427.14800000000002</c:v>
                </c:pt>
                <c:pt idx="9855" formatCode="General">
                  <c:v>430.82</c:v>
                </c:pt>
                <c:pt idx="9856" formatCode="General">
                  <c:v>434.48099999999999</c:v>
                </c:pt>
                <c:pt idx="9857" formatCode="General">
                  <c:v>438.05</c:v>
                </c:pt>
                <c:pt idx="9858" formatCode="General">
                  <c:v>441.46600000000001</c:v>
                </c:pt>
                <c:pt idx="9859" formatCode="General">
                  <c:v>444.923</c:v>
                </c:pt>
                <c:pt idx="9860" formatCode="General">
                  <c:v>448.51400000000001</c:v>
                </c:pt>
                <c:pt idx="9861" formatCode="General">
                  <c:v>452.12</c:v>
                </c:pt>
                <c:pt idx="9862" formatCode="General">
                  <c:v>455.76</c:v>
                </c:pt>
                <c:pt idx="9863" formatCode="General">
                  <c:v>459.548</c:v>
                </c:pt>
                <c:pt idx="9864" formatCode="General">
                  <c:v>463.41500000000002</c:v>
                </c:pt>
                <c:pt idx="9865" formatCode="General">
                  <c:v>467.20800000000003</c:v>
                </c:pt>
                <c:pt idx="9866" formatCode="General">
                  <c:v>470.75700000000001</c:v>
                </c:pt>
                <c:pt idx="9867" formatCode="General">
                  <c:v>473.90300000000002</c:v>
                </c:pt>
                <c:pt idx="9868" formatCode="General">
                  <c:v>476.58600000000001</c:v>
                </c:pt>
                <c:pt idx="9869" formatCode="General">
                  <c:v>478.83800000000002</c:v>
                </c:pt>
                <c:pt idx="9870" formatCode="General">
                  <c:v>480.738</c:v>
                </c:pt>
                <c:pt idx="9871" formatCode="General">
                  <c:v>482.28899999999999</c:v>
                </c:pt>
                <c:pt idx="9872" formatCode="General">
                  <c:v>483.51499999999999</c:v>
                </c:pt>
                <c:pt idx="9873" formatCode="General">
                  <c:v>484.55399999999997</c:v>
                </c:pt>
                <c:pt idx="9874" formatCode="General">
                  <c:v>485.48700000000002</c:v>
                </c:pt>
                <c:pt idx="9875" formatCode="General">
                  <c:v>486.28899999999999</c:v>
                </c:pt>
                <c:pt idx="9876" formatCode="General">
                  <c:v>486.87799999999999</c:v>
                </c:pt>
                <c:pt idx="9877" formatCode="General">
                  <c:v>487.185</c:v>
                </c:pt>
                <c:pt idx="9878" formatCode="General">
                  <c:v>487.43799999999999</c:v>
                </c:pt>
                <c:pt idx="9879" formatCode="General">
                  <c:v>487.82799999999997</c:v>
                </c:pt>
                <c:pt idx="9880" formatCode="General">
                  <c:v>488.24099999999999</c:v>
                </c:pt>
                <c:pt idx="9881" formatCode="General">
                  <c:v>488.65199999999999</c:v>
                </c:pt>
                <c:pt idx="9882" formatCode="General">
                  <c:v>489.16399999999999</c:v>
                </c:pt>
                <c:pt idx="9883" formatCode="General">
                  <c:v>489.887</c:v>
                </c:pt>
                <c:pt idx="9884" formatCode="General">
                  <c:v>490.88499999999999</c:v>
                </c:pt>
                <c:pt idx="9885" formatCode="General">
                  <c:v>492.00900000000001</c:v>
                </c:pt>
                <c:pt idx="9886" formatCode="General">
                  <c:v>493.05099999999999</c:v>
                </c:pt>
                <c:pt idx="9887" formatCode="General">
                  <c:v>493.85700000000003</c:v>
                </c:pt>
                <c:pt idx="9888" formatCode="General">
                  <c:v>494.39299999999997</c:v>
                </c:pt>
                <c:pt idx="9889" formatCode="General">
                  <c:v>494.76299999999998</c:v>
                </c:pt>
                <c:pt idx="9890" formatCode="General">
                  <c:v>495.1</c:v>
                </c:pt>
                <c:pt idx="9891" formatCode="General">
                  <c:v>495.51100000000002</c:v>
                </c:pt>
                <c:pt idx="9892" formatCode="General">
                  <c:v>495.97399999999999</c:v>
                </c:pt>
                <c:pt idx="9893" formatCode="General">
                  <c:v>496.46100000000001</c:v>
                </c:pt>
                <c:pt idx="9894" formatCode="General">
                  <c:v>496.98700000000002</c:v>
                </c:pt>
                <c:pt idx="9895" formatCode="General">
                  <c:v>497.45100000000002</c:v>
                </c:pt>
                <c:pt idx="9896" formatCode="General">
                  <c:v>497.68400000000003</c:v>
                </c:pt>
                <c:pt idx="9897" formatCode="General">
                  <c:v>497.64100000000002</c:v>
                </c:pt>
                <c:pt idx="9898" formatCode="General">
                  <c:v>497.34300000000002</c:v>
                </c:pt>
                <c:pt idx="9899" formatCode="General">
                  <c:v>496.83499999999998</c:v>
                </c:pt>
                <c:pt idx="9900" formatCode="General">
                  <c:v>496.19799999999998</c:v>
                </c:pt>
                <c:pt idx="9901" formatCode="General">
                  <c:v>495.52699999999999</c:v>
                </c:pt>
                <c:pt idx="9902" formatCode="General">
                  <c:v>494.86500000000001</c:v>
                </c:pt>
                <c:pt idx="9903" formatCode="General">
                  <c:v>494.19900000000001</c:v>
                </c:pt>
                <c:pt idx="9904" formatCode="General">
                  <c:v>493.58699999999999</c:v>
                </c:pt>
                <c:pt idx="9905" formatCode="General">
                  <c:v>493.08199999999999</c:v>
                </c:pt>
                <c:pt idx="9906" formatCode="General">
                  <c:v>492.61399999999998</c:v>
                </c:pt>
                <c:pt idx="9907" formatCode="General">
                  <c:v>492.16</c:v>
                </c:pt>
                <c:pt idx="9908" formatCode="General">
                  <c:v>491.78699999999998</c:v>
                </c:pt>
                <c:pt idx="9909" formatCode="General">
                  <c:v>491.64</c:v>
                </c:pt>
                <c:pt idx="9910" formatCode="General">
                  <c:v>491.86700000000002</c:v>
                </c:pt>
                <c:pt idx="9911" formatCode="General">
                  <c:v>492.40100000000001</c:v>
                </c:pt>
                <c:pt idx="9912" formatCode="General">
                  <c:v>493.08699999999999</c:v>
                </c:pt>
                <c:pt idx="9913" formatCode="General">
                  <c:v>493.745</c:v>
                </c:pt>
                <c:pt idx="9914" formatCode="General">
                  <c:v>494.19799999999998</c:v>
                </c:pt>
                <c:pt idx="9915" formatCode="General">
                  <c:v>494.35500000000002</c:v>
                </c:pt>
                <c:pt idx="9916" formatCode="General">
                  <c:v>494.12299999999999</c:v>
                </c:pt>
                <c:pt idx="9917" formatCode="General">
                  <c:v>493.43200000000002</c:v>
                </c:pt>
                <c:pt idx="9918" formatCode="General">
                  <c:v>492.334</c:v>
                </c:pt>
                <c:pt idx="9919" formatCode="General">
                  <c:v>490.97199999999998</c:v>
                </c:pt>
                <c:pt idx="9920" formatCode="General">
                  <c:v>489.58800000000002</c:v>
                </c:pt>
                <c:pt idx="9921" formatCode="General">
                  <c:v>488.35599999999999</c:v>
                </c:pt>
                <c:pt idx="9922" formatCode="General">
                  <c:v>487.27600000000001</c:v>
                </c:pt>
                <c:pt idx="9923" formatCode="General">
                  <c:v>486.34800000000001</c:v>
                </c:pt>
                <c:pt idx="9924" formatCode="General">
                  <c:v>485.572</c:v>
                </c:pt>
                <c:pt idx="9925" formatCode="General">
                  <c:v>484.916</c:v>
                </c:pt>
                <c:pt idx="9926" formatCode="General">
                  <c:v>484.26499999999999</c:v>
                </c:pt>
                <c:pt idx="9927" formatCode="General">
                  <c:v>483.35899999999998</c:v>
                </c:pt>
                <c:pt idx="9928" formatCode="General">
                  <c:v>482.06799999999998</c:v>
                </c:pt>
                <c:pt idx="9929" formatCode="General">
                  <c:v>480.476</c:v>
                </c:pt>
                <c:pt idx="9930" formatCode="General">
                  <c:v>478.62200000000001</c:v>
                </c:pt>
                <c:pt idx="9931" formatCode="General">
                  <c:v>476.51499999999999</c:v>
                </c:pt>
                <c:pt idx="9932" formatCode="General">
                  <c:v>474.15199999999999</c:v>
                </c:pt>
                <c:pt idx="9933" formatCode="General">
                  <c:v>471.54300000000001</c:v>
                </c:pt>
                <c:pt idx="9934" formatCode="General">
                  <c:v>468.73500000000001</c:v>
                </c:pt>
                <c:pt idx="9935" formatCode="General">
                  <c:v>465.78500000000003</c:v>
                </c:pt>
                <c:pt idx="9936" formatCode="General">
                  <c:v>462.74900000000002</c:v>
                </c:pt>
                <c:pt idx="9937" formatCode="General">
                  <c:v>459.62099999999998</c:v>
                </c:pt>
                <c:pt idx="9938" formatCode="General">
                  <c:v>456.38600000000002</c:v>
                </c:pt>
                <c:pt idx="9939" formatCode="General">
                  <c:v>453.11200000000002</c:v>
                </c:pt>
                <c:pt idx="9940" formatCode="General">
                  <c:v>449.82499999999999</c:v>
                </c:pt>
                <c:pt idx="9941" formatCode="General">
                  <c:v>446.447</c:v>
                </c:pt>
                <c:pt idx="9942" formatCode="General">
                  <c:v>442.94299999999998</c:v>
                </c:pt>
                <c:pt idx="9943" formatCode="General">
                  <c:v>439.339</c:v>
                </c:pt>
                <c:pt idx="9944" formatCode="General">
                  <c:v>435.75099999999998</c:v>
                </c:pt>
                <c:pt idx="9945" formatCode="General">
                  <c:v>432.31299999999999</c:v>
                </c:pt>
                <c:pt idx="9946" formatCode="General">
                  <c:v>429.12900000000002</c:v>
                </c:pt>
                <c:pt idx="9947" formatCode="General">
                  <c:v>426.24200000000002</c:v>
                </c:pt>
                <c:pt idx="9948" formatCode="General">
                  <c:v>423.572</c:v>
                </c:pt>
                <c:pt idx="9949" formatCode="General">
                  <c:v>421.00700000000001</c:v>
                </c:pt>
                <c:pt idx="9950" formatCode="General">
                  <c:v>418.44900000000001</c:v>
                </c:pt>
                <c:pt idx="9951" formatCode="General">
                  <c:v>415.78899999999999</c:v>
                </c:pt>
                <c:pt idx="9952" formatCode="General">
                  <c:v>412.964</c:v>
                </c:pt>
                <c:pt idx="9953" formatCode="General">
                  <c:v>410.065</c:v>
                </c:pt>
                <c:pt idx="9954" formatCode="General">
                  <c:v>407.20499999999998</c:v>
                </c:pt>
                <c:pt idx="9955" formatCode="General">
                  <c:v>404.45499999999998</c:v>
                </c:pt>
                <c:pt idx="9956" formatCode="General">
                  <c:v>401.86099999999999</c:v>
                </c:pt>
                <c:pt idx="9957" formatCode="General">
                  <c:v>399.428</c:v>
                </c:pt>
                <c:pt idx="9958" formatCode="General">
                  <c:v>397.05399999999997</c:v>
                </c:pt>
                <c:pt idx="9959" formatCode="General">
                  <c:v>394.60599999999999</c:v>
                </c:pt>
                <c:pt idx="9960" formatCode="General">
                  <c:v>391.97399999999999</c:v>
                </c:pt>
                <c:pt idx="9961" formatCode="General">
                  <c:v>389.07499999999999</c:v>
                </c:pt>
                <c:pt idx="9962" formatCode="General">
                  <c:v>385.89100000000002</c:v>
                </c:pt>
                <c:pt idx="9963" formatCode="General">
                  <c:v>382.387</c:v>
                </c:pt>
                <c:pt idx="9964" formatCode="General">
                  <c:v>378.53300000000002</c:v>
                </c:pt>
                <c:pt idx="9965" formatCode="General">
                  <c:v>374.45499999999998</c:v>
                </c:pt>
                <c:pt idx="9966" formatCode="General">
                  <c:v>370.26799999999997</c:v>
                </c:pt>
                <c:pt idx="9967" formatCode="General">
                  <c:v>365.91699999999997</c:v>
                </c:pt>
                <c:pt idx="9968" formatCode="General">
                  <c:v>361.303</c:v>
                </c:pt>
                <c:pt idx="9969" formatCode="General">
                  <c:v>356.327</c:v>
                </c:pt>
                <c:pt idx="9970" formatCode="General">
                  <c:v>351</c:v>
                </c:pt>
                <c:pt idx="9971" formatCode="General">
                  <c:v>345.411</c:v>
                </c:pt>
                <c:pt idx="9972" formatCode="General">
                  <c:v>339.79</c:v>
                </c:pt>
                <c:pt idx="9973" formatCode="General">
                  <c:v>334.363</c:v>
                </c:pt>
                <c:pt idx="9974" formatCode="General">
                  <c:v>329.18900000000002</c:v>
                </c:pt>
                <c:pt idx="9975" formatCode="General">
                  <c:v>324.274</c:v>
                </c:pt>
                <c:pt idx="9976" formatCode="General">
                  <c:v>319.57299999999998</c:v>
                </c:pt>
                <c:pt idx="9977" formatCode="General">
                  <c:v>314.96600000000001</c:v>
                </c:pt>
                <c:pt idx="9978" formatCode="General">
                  <c:v>310.31799999999998</c:v>
                </c:pt>
                <c:pt idx="9979" formatCode="General">
                  <c:v>305.49200000000002</c:v>
                </c:pt>
                <c:pt idx="9980" formatCode="General">
                  <c:v>300.42399999999998</c:v>
                </c:pt>
                <c:pt idx="9981" formatCode="General">
                  <c:v>295.23500000000001</c:v>
                </c:pt>
                <c:pt idx="9982" formatCode="General">
                  <c:v>289.94299999999998</c:v>
                </c:pt>
                <c:pt idx="9983" formatCode="General">
                  <c:v>284.43700000000001</c:v>
                </c:pt>
                <c:pt idx="9984" formatCode="General">
                  <c:v>278.70999999999998</c:v>
                </c:pt>
                <c:pt idx="9985" formatCode="General">
                  <c:v>272.81099999999998</c:v>
                </c:pt>
                <c:pt idx="9986" formatCode="General">
                  <c:v>266.75200000000001</c:v>
                </c:pt>
                <c:pt idx="9987" formatCode="General">
                  <c:v>260.51400000000001</c:v>
                </c:pt>
                <c:pt idx="9988" formatCode="General">
                  <c:v>254.03800000000001</c:v>
                </c:pt>
                <c:pt idx="9989" formatCode="General">
                  <c:v>247.34399999999999</c:v>
                </c:pt>
                <c:pt idx="9990" formatCode="General">
                  <c:v>240.523</c:v>
                </c:pt>
                <c:pt idx="9991" formatCode="General">
                  <c:v>233.72</c:v>
                </c:pt>
                <c:pt idx="9992" formatCode="General">
                  <c:v>227.06100000000001</c:v>
                </c:pt>
                <c:pt idx="9993" formatCode="General">
                  <c:v>220.51599999999999</c:v>
                </c:pt>
                <c:pt idx="9994" formatCode="General">
                  <c:v>213.99600000000001</c:v>
                </c:pt>
                <c:pt idx="9995" formatCode="General">
                  <c:v>207.38900000000001</c:v>
                </c:pt>
                <c:pt idx="9996" formatCode="General">
                  <c:v>200.56</c:v>
                </c:pt>
                <c:pt idx="9997" formatCode="General">
                  <c:v>193.405</c:v>
                </c:pt>
                <c:pt idx="9998" formatCode="General">
                  <c:v>186.078</c:v>
                </c:pt>
                <c:pt idx="9999" formatCode="General">
                  <c:v>178.76599999999999</c:v>
                </c:pt>
                <c:pt idx="10000" formatCode="General">
                  <c:v>171.43299999999999</c:v>
                </c:pt>
                <c:pt idx="10001" formatCode="General">
                  <c:v>164.04599999999999</c:v>
                </c:pt>
                <c:pt idx="10002" formatCode="General">
                  <c:v>156.63200000000001</c:v>
                </c:pt>
                <c:pt idx="10003" formatCode="General">
                  <c:v>149.22900000000001</c:v>
                </c:pt>
                <c:pt idx="10004" formatCode="General">
                  <c:v>141.87299999999999</c:v>
                </c:pt>
                <c:pt idx="10005" formatCode="General">
                  <c:v>134.524</c:v>
                </c:pt>
                <c:pt idx="10006" formatCode="General">
                  <c:v>127.102</c:v>
                </c:pt>
                <c:pt idx="10007" formatCode="General">
                  <c:v>119.497</c:v>
                </c:pt>
                <c:pt idx="10008" formatCode="General">
                  <c:v>111.56699999999999</c:v>
                </c:pt>
                <c:pt idx="10009" formatCode="General">
                  <c:v>103.202</c:v>
                </c:pt>
                <c:pt idx="10010" formatCode="General">
                  <c:v>94.430999999999997</c:v>
                </c:pt>
                <c:pt idx="10011" formatCode="General">
                  <c:v>85.378900000000002</c:v>
                </c:pt>
                <c:pt idx="10012" formatCode="General">
                  <c:v>76.1143</c:v>
                </c:pt>
                <c:pt idx="10013" formatCode="General">
                  <c:v>66.694699999999997</c:v>
                </c:pt>
                <c:pt idx="10014" formatCode="General">
                  <c:v>57.183</c:v>
                </c:pt>
                <c:pt idx="10015" formatCode="General">
                  <c:v>47.526400000000002</c:v>
                </c:pt>
                <c:pt idx="10016" formatCode="General">
                  <c:v>37.549100000000003</c:v>
                </c:pt>
                <c:pt idx="10017" formatCode="General">
                  <c:v>27.226099999999999</c:v>
                </c:pt>
                <c:pt idx="10018" formatCode="General">
                  <c:v>16.649899999999999</c:v>
                </c:pt>
                <c:pt idx="10019" formatCode="General">
                  <c:v>6.0100100000000003</c:v>
                </c:pt>
                <c:pt idx="10020" formatCode="General">
                  <c:v>-4.5074300000000003</c:v>
                </c:pt>
                <c:pt idx="10021" formatCode="General">
                  <c:v>-14.840299999999999</c:v>
                </c:pt>
                <c:pt idx="10022" formatCode="General">
                  <c:v>-24.966899999999999</c:v>
                </c:pt>
                <c:pt idx="10023" formatCode="General">
                  <c:v>-34.905799999999999</c:v>
                </c:pt>
                <c:pt idx="10024" formatCode="General">
                  <c:v>-44.700800000000001</c:v>
                </c:pt>
                <c:pt idx="10025" formatCode="General">
                  <c:v>-54.371400000000001</c:v>
                </c:pt>
                <c:pt idx="10026" formatCode="General">
                  <c:v>-63.6999</c:v>
                </c:pt>
                <c:pt idx="10027" formatCode="General">
                  <c:v>-72.492699999999999</c:v>
                </c:pt>
                <c:pt idx="10028" formatCode="General">
                  <c:v>-80.794399999999996</c:v>
                </c:pt>
                <c:pt idx="10029" formatCode="General">
                  <c:v>-88.612799999999993</c:v>
                </c:pt>
                <c:pt idx="10030" formatCode="General">
                  <c:v>-95.906300000000002</c:v>
                </c:pt>
                <c:pt idx="10031" formatCode="General">
                  <c:v>-102.64400000000001</c:v>
                </c:pt>
                <c:pt idx="10032" formatCode="General">
                  <c:v>-108.81699999999999</c:v>
                </c:pt>
                <c:pt idx="10033" formatCode="General">
                  <c:v>-114.452</c:v>
                </c:pt>
                <c:pt idx="10034" formatCode="General">
                  <c:v>-119.61799999999999</c:v>
                </c:pt>
                <c:pt idx="10035" formatCode="General">
                  <c:v>-124.428</c:v>
                </c:pt>
                <c:pt idx="10036" formatCode="General">
                  <c:v>-128.94499999999999</c:v>
                </c:pt>
                <c:pt idx="10037" formatCode="General">
                  <c:v>-133.16999999999999</c:v>
                </c:pt>
                <c:pt idx="10038" formatCode="General">
                  <c:v>-137.12899999999999</c:v>
                </c:pt>
                <c:pt idx="10039" formatCode="General">
                  <c:v>-140.88</c:v>
                </c:pt>
                <c:pt idx="10040" formatCode="General">
                  <c:v>-144.55500000000001</c:v>
                </c:pt>
                <c:pt idx="10041" formatCode="General">
                  <c:v>-148.26</c:v>
                </c:pt>
                <c:pt idx="10042" formatCode="General">
                  <c:v>-152.00299999999999</c:v>
                </c:pt>
                <c:pt idx="10043" formatCode="General">
                  <c:v>-155.61699999999999</c:v>
                </c:pt>
                <c:pt idx="10044" formatCode="General">
                  <c:v>-158.85499999999999</c:v>
                </c:pt>
                <c:pt idx="10045" formatCode="General">
                  <c:v>-161.85900000000001</c:v>
                </c:pt>
                <c:pt idx="10046" formatCode="General">
                  <c:v>-164.91499999999999</c:v>
                </c:pt>
                <c:pt idx="10047" formatCode="General">
                  <c:v>-168.2</c:v>
                </c:pt>
                <c:pt idx="10048" formatCode="General">
                  <c:v>-171.83199999999999</c:v>
                </c:pt>
                <c:pt idx="10049" formatCode="General">
                  <c:v>-175.80600000000001</c:v>
                </c:pt>
                <c:pt idx="10050" formatCode="General">
                  <c:v>-180.078</c:v>
                </c:pt>
                <c:pt idx="10051" formatCode="General">
                  <c:v>-184.60400000000001</c:v>
                </c:pt>
                <c:pt idx="10052" formatCode="General">
                  <c:v>-189.31</c:v>
                </c:pt>
                <c:pt idx="10053" formatCode="General">
                  <c:v>-194.155</c:v>
                </c:pt>
                <c:pt idx="10054" formatCode="General">
                  <c:v>-199.22200000000001</c:v>
                </c:pt>
                <c:pt idx="10055" formatCode="General">
                  <c:v>-204.595</c:v>
                </c:pt>
                <c:pt idx="10056" formatCode="General">
                  <c:v>-210.29400000000001</c:v>
                </c:pt>
                <c:pt idx="10057" formatCode="General">
                  <c:v>-216.28800000000001</c:v>
                </c:pt>
                <c:pt idx="10058" formatCode="General">
                  <c:v>-222.51400000000001</c:v>
                </c:pt>
                <c:pt idx="10059" formatCode="General">
                  <c:v>-228.821</c:v>
                </c:pt>
                <c:pt idx="10060" formatCode="General">
                  <c:v>-235.09200000000001</c:v>
                </c:pt>
                <c:pt idx="10061" formatCode="General">
                  <c:v>-241.386</c:v>
                </c:pt>
                <c:pt idx="10062" formatCode="General">
                  <c:v>-247.8</c:v>
                </c:pt>
                <c:pt idx="10063" formatCode="General">
                  <c:v>-254.41</c:v>
                </c:pt>
                <c:pt idx="10064" formatCode="General">
                  <c:v>-261.24599999999998</c:v>
                </c:pt>
                <c:pt idx="10065" formatCode="General">
                  <c:v>-268.29300000000001</c:v>
                </c:pt>
                <c:pt idx="10066" formatCode="General">
                  <c:v>-275.51299999999998</c:v>
                </c:pt>
                <c:pt idx="10067" formatCode="General">
                  <c:v>-282.80799999999999</c:v>
                </c:pt>
                <c:pt idx="10068" formatCode="General">
                  <c:v>-289.97399999999999</c:v>
                </c:pt>
                <c:pt idx="10069" formatCode="General">
                  <c:v>-296.86099999999999</c:v>
                </c:pt>
                <c:pt idx="10070" formatCode="General">
                  <c:v>-303.44499999999999</c:v>
                </c:pt>
                <c:pt idx="10071" formatCode="General">
                  <c:v>-309.75799999999998</c:v>
                </c:pt>
                <c:pt idx="10072" formatCode="General">
                  <c:v>-315.83699999999999</c:v>
                </c:pt>
                <c:pt idx="10073" formatCode="General">
                  <c:v>-321.54000000000002</c:v>
                </c:pt>
                <c:pt idx="10074" formatCode="General">
                  <c:v>-326.71699999999998</c:v>
                </c:pt>
                <c:pt idx="10075" formatCode="General">
                  <c:v>-331.33600000000001</c:v>
                </c:pt>
                <c:pt idx="10076" formatCode="General">
                  <c:v>-335.27300000000002</c:v>
                </c:pt>
                <c:pt idx="10077" formatCode="General">
                  <c:v>-338.34300000000002</c:v>
                </c:pt>
                <c:pt idx="10078" formatCode="General">
                  <c:v>-340.64400000000001</c:v>
                </c:pt>
                <c:pt idx="10079" formatCode="General">
                  <c:v>-342.41199999999998</c:v>
                </c:pt>
                <c:pt idx="10080" formatCode="General">
                  <c:v>-343.83</c:v>
                </c:pt>
                <c:pt idx="10081" formatCode="General">
                  <c:v>-345.04199999999997</c:v>
                </c:pt>
                <c:pt idx="10082" formatCode="General">
                  <c:v>-346.09399999999999</c:v>
                </c:pt>
                <c:pt idx="10083" formatCode="General">
                  <c:v>-347.06900000000002</c:v>
                </c:pt>
                <c:pt idx="10084" formatCode="General">
                  <c:v>-348.084</c:v>
                </c:pt>
                <c:pt idx="10085" formatCode="General">
                  <c:v>-349.14400000000001</c:v>
                </c:pt>
                <c:pt idx="10086" formatCode="General">
                  <c:v>-350.21199999999999</c:v>
                </c:pt>
                <c:pt idx="10087" formatCode="General">
                  <c:v>-351.29199999999997</c:v>
                </c:pt>
                <c:pt idx="10088" formatCode="General">
                  <c:v>-352.43599999999998</c:v>
                </c:pt>
                <c:pt idx="10089" formatCode="General">
                  <c:v>-353.76100000000002</c:v>
                </c:pt>
                <c:pt idx="10090" formatCode="General">
                  <c:v>-355.33499999999998</c:v>
                </c:pt>
                <c:pt idx="10091" formatCode="General">
                  <c:v>-357.15699999999998</c:v>
                </c:pt>
                <c:pt idx="10092" formatCode="General">
                  <c:v>-359.26799999999997</c:v>
                </c:pt>
                <c:pt idx="10093" formatCode="General">
                  <c:v>-361.702</c:v>
                </c:pt>
                <c:pt idx="10094" formatCode="General">
                  <c:v>-364.40600000000001</c:v>
                </c:pt>
                <c:pt idx="10095" formatCode="General">
                  <c:v>-367.31400000000002</c:v>
                </c:pt>
                <c:pt idx="10096" formatCode="General">
                  <c:v>-370.37099999999998</c:v>
                </c:pt>
                <c:pt idx="10097" formatCode="General">
                  <c:v>-373.505</c:v>
                </c:pt>
                <c:pt idx="10098" formatCode="General">
                  <c:v>-376.64600000000002</c:v>
                </c:pt>
                <c:pt idx="10099" formatCode="General">
                  <c:v>-379.80599999999998</c:v>
                </c:pt>
                <c:pt idx="10100" formatCode="General">
                  <c:v>-383.036</c:v>
                </c:pt>
                <c:pt idx="10101" formatCode="General">
                  <c:v>-386.40899999999999</c:v>
                </c:pt>
                <c:pt idx="10102" formatCode="General">
                  <c:v>-390.029</c:v>
                </c:pt>
                <c:pt idx="10103" formatCode="General">
                  <c:v>-393.98500000000001</c:v>
                </c:pt>
                <c:pt idx="10104" formatCode="General">
                  <c:v>-398.108</c:v>
                </c:pt>
                <c:pt idx="10105" formatCode="General">
                  <c:v>-402.09</c:v>
                </c:pt>
                <c:pt idx="10106" formatCode="General">
                  <c:v>-405.858</c:v>
                </c:pt>
                <c:pt idx="10107" formatCode="General">
                  <c:v>-409.43599999999998</c:v>
                </c:pt>
                <c:pt idx="10108" formatCode="General">
                  <c:v>-412.89100000000002</c:v>
                </c:pt>
                <c:pt idx="10109" formatCode="General">
                  <c:v>-416.238</c:v>
                </c:pt>
                <c:pt idx="10110" formatCode="General">
                  <c:v>-419.399</c:v>
                </c:pt>
                <c:pt idx="10111" formatCode="General">
                  <c:v>-422.23500000000001</c:v>
                </c:pt>
                <c:pt idx="10112" formatCode="General">
                  <c:v>-424.60899999999998</c:v>
                </c:pt>
                <c:pt idx="10113" formatCode="General">
                  <c:v>-426.46600000000001</c:v>
                </c:pt>
                <c:pt idx="10114" formatCode="General">
                  <c:v>-427.83100000000002</c:v>
                </c:pt>
                <c:pt idx="10115" formatCode="General">
                  <c:v>-428.86399999999998</c:v>
                </c:pt>
                <c:pt idx="10116" formatCode="General">
                  <c:v>-429.71300000000002</c:v>
                </c:pt>
                <c:pt idx="10117" formatCode="General">
                  <c:v>-430.44200000000001</c:v>
                </c:pt>
                <c:pt idx="10118" formatCode="General">
                  <c:v>-431.10399999999998</c:v>
                </c:pt>
                <c:pt idx="10119" formatCode="General">
                  <c:v>-431.72399999999999</c:v>
                </c:pt>
                <c:pt idx="10120" formatCode="General">
                  <c:v>-432.20299999999997</c:v>
                </c:pt>
                <c:pt idx="10121" formatCode="General">
                  <c:v>-432.47</c:v>
                </c:pt>
                <c:pt idx="10122" formatCode="General">
                  <c:v>-432.625</c:v>
                </c:pt>
                <c:pt idx="10123" formatCode="General">
                  <c:v>-432.767</c:v>
                </c:pt>
                <c:pt idx="10124" formatCode="General">
                  <c:v>-432.94799999999998</c:v>
                </c:pt>
                <c:pt idx="10125" formatCode="General">
                  <c:v>-433.12700000000001</c:v>
                </c:pt>
                <c:pt idx="10126" formatCode="General">
                  <c:v>-433.23599999999999</c:v>
                </c:pt>
                <c:pt idx="10127" formatCode="General">
                  <c:v>-433.38499999999999</c:v>
                </c:pt>
                <c:pt idx="10128" formatCode="General">
                  <c:v>-433.709</c:v>
                </c:pt>
                <c:pt idx="10129" formatCode="General">
                  <c:v>-434.28199999999998</c:v>
                </c:pt>
                <c:pt idx="10130" formatCode="General">
                  <c:v>-435.13400000000001</c:v>
                </c:pt>
                <c:pt idx="10131" formatCode="General">
                  <c:v>-436.23500000000001</c:v>
                </c:pt>
                <c:pt idx="10132" formatCode="General">
                  <c:v>-437.57499999999999</c:v>
                </c:pt>
                <c:pt idx="10133" formatCode="General">
                  <c:v>-439.149</c:v>
                </c:pt>
                <c:pt idx="10134" formatCode="General">
                  <c:v>-440.964</c:v>
                </c:pt>
                <c:pt idx="10135" formatCode="General">
                  <c:v>-442.95499999999998</c:v>
                </c:pt>
                <c:pt idx="10136" formatCode="General">
                  <c:v>-444.94400000000002</c:v>
                </c:pt>
                <c:pt idx="10137" formatCode="General">
                  <c:v>-446.80900000000003</c:v>
                </c:pt>
                <c:pt idx="10138" formatCode="General">
                  <c:v>-448.52</c:v>
                </c:pt>
                <c:pt idx="10139" formatCode="General">
                  <c:v>-450.19499999999999</c:v>
                </c:pt>
                <c:pt idx="10140" formatCode="General">
                  <c:v>-451.98200000000003</c:v>
                </c:pt>
                <c:pt idx="10141" formatCode="General">
                  <c:v>-453.92399999999998</c:v>
                </c:pt>
                <c:pt idx="10142" formatCode="General">
                  <c:v>-456.03199999999998</c:v>
                </c:pt>
                <c:pt idx="10143" formatCode="General">
                  <c:v>-458.279</c:v>
                </c:pt>
                <c:pt idx="10144" formatCode="General">
                  <c:v>-460.46</c:v>
                </c:pt>
                <c:pt idx="10145" formatCode="General">
                  <c:v>-462.29199999999997</c:v>
                </c:pt>
                <c:pt idx="10146" formatCode="General">
                  <c:v>-463.57600000000002</c:v>
                </c:pt>
                <c:pt idx="10147" formatCode="General">
                  <c:v>-464.21</c:v>
                </c:pt>
                <c:pt idx="10148" formatCode="General">
                  <c:v>-464.30700000000002</c:v>
                </c:pt>
                <c:pt idx="10149" formatCode="General">
                  <c:v>-463.99</c:v>
                </c:pt>
                <c:pt idx="10150" formatCode="General">
                  <c:v>-463.30399999999997</c:v>
                </c:pt>
                <c:pt idx="10151" formatCode="General">
                  <c:v>-462.13</c:v>
                </c:pt>
                <c:pt idx="10152" formatCode="General">
                  <c:v>-460.27</c:v>
                </c:pt>
                <c:pt idx="10153" formatCode="General">
                  <c:v>-457.55</c:v>
                </c:pt>
                <c:pt idx="10154" formatCode="General">
                  <c:v>-453.92500000000001</c:v>
                </c:pt>
                <c:pt idx="10155" formatCode="General">
                  <c:v>-449.69200000000001</c:v>
                </c:pt>
                <c:pt idx="10156" formatCode="General">
                  <c:v>-445.06900000000002</c:v>
                </c:pt>
                <c:pt idx="10157" formatCode="General">
                  <c:v>-440.04599999999999</c:v>
                </c:pt>
                <c:pt idx="10158" formatCode="General">
                  <c:v>-434.495</c:v>
                </c:pt>
                <c:pt idx="10159" formatCode="General">
                  <c:v>-428.26900000000001</c:v>
                </c:pt>
                <c:pt idx="10160" formatCode="General">
                  <c:v>-421.471</c:v>
                </c:pt>
                <c:pt idx="10161" formatCode="General">
                  <c:v>-414.30599999999998</c:v>
                </c:pt>
                <c:pt idx="10162" formatCode="General">
                  <c:v>-407.01900000000001</c:v>
                </c:pt>
                <c:pt idx="10163" formatCode="General">
                  <c:v>-399.83300000000003</c:v>
                </c:pt>
                <c:pt idx="10164" formatCode="General">
                  <c:v>-392.87200000000001</c:v>
                </c:pt>
                <c:pt idx="10165" formatCode="General">
                  <c:v>-386.27300000000002</c:v>
                </c:pt>
                <c:pt idx="10166" formatCode="General">
                  <c:v>-380.14400000000001</c:v>
                </c:pt>
                <c:pt idx="10167" formatCode="General">
                  <c:v>-374.39499999999998</c:v>
                </c:pt>
                <c:pt idx="10168" formatCode="General">
                  <c:v>-368.86799999999999</c:v>
                </c:pt>
                <c:pt idx="10169" formatCode="General">
                  <c:v>-363.42500000000001</c:v>
                </c:pt>
                <c:pt idx="10170" formatCode="General">
                  <c:v>-358.084</c:v>
                </c:pt>
                <c:pt idx="10171" formatCode="General">
                  <c:v>-353.04399999999998</c:v>
                </c:pt>
                <c:pt idx="10172" formatCode="General">
                  <c:v>-348.31400000000002</c:v>
                </c:pt>
                <c:pt idx="10173" formatCode="General">
                  <c:v>-343.79300000000001</c:v>
                </c:pt>
                <c:pt idx="10174" formatCode="General">
                  <c:v>-339.44900000000001</c:v>
                </c:pt>
                <c:pt idx="10175" formatCode="General">
                  <c:v>-335.25</c:v>
                </c:pt>
                <c:pt idx="10176" formatCode="General">
                  <c:v>-331.13400000000001</c:v>
                </c:pt>
                <c:pt idx="10177" formatCode="General">
                  <c:v>-327.05500000000001</c:v>
                </c:pt>
                <c:pt idx="10178" formatCode="General">
                  <c:v>-322.98899999999998</c:v>
                </c:pt>
                <c:pt idx="10179" formatCode="General">
                  <c:v>-319.01</c:v>
                </c:pt>
                <c:pt idx="10180" formatCode="General">
                  <c:v>-315.226</c:v>
                </c:pt>
                <c:pt idx="10181" formatCode="General">
                  <c:v>-311.74</c:v>
                </c:pt>
                <c:pt idx="10182" formatCode="General">
                  <c:v>-308.64800000000002</c:v>
                </c:pt>
                <c:pt idx="10183" formatCode="General">
                  <c:v>-305.988</c:v>
                </c:pt>
                <c:pt idx="10184" formatCode="General">
                  <c:v>-303.64699999999999</c:v>
                </c:pt>
                <c:pt idx="10185" formatCode="General">
                  <c:v>-301.404</c:v>
                </c:pt>
                <c:pt idx="10186" formatCode="General">
                  <c:v>-299.21499999999997</c:v>
                </c:pt>
                <c:pt idx="10187" formatCode="General">
                  <c:v>-297.10300000000001</c:v>
                </c:pt>
                <c:pt idx="10188" formatCode="General">
                  <c:v>-295.01299999999998</c:v>
                </c:pt>
                <c:pt idx="10189" formatCode="General">
                  <c:v>-292.90100000000001</c:v>
                </c:pt>
                <c:pt idx="10190" formatCode="General">
                  <c:v>-290.75400000000002</c:v>
                </c:pt>
                <c:pt idx="10191" formatCode="General">
                  <c:v>-288.54199999999997</c:v>
                </c:pt>
                <c:pt idx="10192" formatCode="General">
                  <c:v>-286.21899999999999</c:v>
                </c:pt>
                <c:pt idx="10193" formatCode="General">
                  <c:v>-283.80399999999997</c:v>
                </c:pt>
                <c:pt idx="10194" formatCode="General">
                  <c:v>-281.346</c:v>
                </c:pt>
                <c:pt idx="10195" formatCode="General">
                  <c:v>-278.90199999999999</c:v>
                </c:pt>
                <c:pt idx="10196" formatCode="General">
                  <c:v>-276.44400000000002</c:v>
                </c:pt>
                <c:pt idx="10197" formatCode="General">
                  <c:v>-273.80200000000002</c:v>
                </c:pt>
                <c:pt idx="10198" formatCode="General">
                  <c:v>-270.70499999999998</c:v>
                </c:pt>
                <c:pt idx="10199" formatCode="General">
                  <c:v>-266.89299999999997</c:v>
                </c:pt>
                <c:pt idx="10200" formatCode="General">
                  <c:v>-262.45499999999998</c:v>
                </c:pt>
                <c:pt idx="10201" formatCode="General">
                  <c:v>-257.58800000000002</c:v>
                </c:pt>
                <c:pt idx="10202" formatCode="General">
                  <c:v>-252.411</c:v>
                </c:pt>
                <c:pt idx="10203" formatCode="General">
                  <c:v>-247.01900000000001</c:v>
                </c:pt>
                <c:pt idx="10204" formatCode="General">
                  <c:v>-241.428</c:v>
                </c:pt>
                <c:pt idx="10205" formatCode="General">
                  <c:v>-235.643</c:v>
                </c:pt>
                <c:pt idx="10206" formatCode="General">
                  <c:v>-229.672</c:v>
                </c:pt>
                <c:pt idx="10207" formatCode="General">
                  <c:v>-223.571</c:v>
                </c:pt>
                <c:pt idx="10208" formatCode="General">
                  <c:v>-217.43600000000001</c:v>
                </c:pt>
                <c:pt idx="10209" formatCode="General">
                  <c:v>-211.40199999999999</c:v>
                </c:pt>
                <c:pt idx="10210" formatCode="General">
                  <c:v>-205.50399999999999</c:v>
                </c:pt>
                <c:pt idx="10211" formatCode="General">
                  <c:v>-199.62899999999999</c:v>
                </c:pt>
                <c:pt idx="10212" formatCode="General">
                  <c:v>-193.78899999999999</c:v>
                </c:pt>
                <c:pt idx="10213" formatCode="General">
                  <c:v>-188.07499999999999</c:v>
                </c:pt>
                <c:pt idx="10214" formatCode="General">
                  <c:v>-182.62899999999999</c:v>
                </c:pt>
                <c:pt idx="10215" formatCode="General">
                  <c:v>-177.499</c:v>
                </c:pt>
                <c:pt idx="10216" formatCode="General">
                  <c:v>-172.45599999999999</c:v>
                </c:pt>
                <c:pt idx="10217" formatCode="General">
                  <c:v>-167.357</c:v>
                </c:pt>
                <c:pt idx="10218" formatCode="General">
                  <c:v>-162.24100000000001</c:v>
                </c:pt>
                <c:pt idx="10219" formatCode="General">
                  <c:v>-157.15700000000001</c:v>
                </c:pt>
                <c:pt idx="10220" formatCode="General">
                  <c:v>-152.143</c:v>
                </c:pt>
                <c:pt idx="10221" formatCode="General">
                  <c:v>-147.19399999999999</c:v>
                </c:pt>
                <c:pt idx="10222" formatCode="General">
                  <c:v>-142.33699999999999</c:v>
                </c:pt>
                <c:pt idx="10223" formatCode="General">
                  <c:v>-137.673</c:v>
                </c:pt>
                <c:pt idx="10224" formatCode="General">
                  <c:v>-133.291</c:v>
                </c:pt>
                <c:pt idx="10225" formatCode="General">
                  <c:v>-129.22900000000001</c:v>
                </c:pt>
                <c:pt idx="10226" formatCode="General">
                  <c:v>-125.476</c:v>
                </c:pt>
                <c:pt idx="10227" formatCode="General">
                  <c:v>-121.998</c:v>
                </c:pt>
                <c:pt idx="10228" formatCode="General">
                  <c:v>-118.771</c:v>
                </c:pt>
                <c:pt idx="10229" formatCode="General">
                  <c:v>-115.78100000000001</c:v>
                </c:pt>
                <c:pt idx="10230" formatCode="General">
                  <c:v>-113.02500000000001</c:v>
                </c:pt>
                <c:pt idx="10231" formatCode="General">
                  <c:v>-110.473</c:v>
                </c:pt>
                <c:pt idx="10232" formatCode="General">
                  <c:v>-108.075</c:v>
                </c:pt>
                <c:pt idx="10233" formatCode="General">
                  <c:v>-105.848</c:v>
                </c:pt>
                <c:pt idx="10234" formatCode="General">
                  <c:v>-103.839</c:v>
                </c:pt>
                <c:pt idx="10235" formatCode="General">
                  <c:v>-102.099</c:v>
                </c:pt>
                <c:pt idx="10236" formatCode="General">
                  <c:v>-100.652</c:v>
                </c:pt>
                <c:pt idx="10237" formatCode="General">
                  <c:v>-99.439899999999994</c:v>
                </c:pt>
                <c:pt idx="10238" formatCode="General">
                  <c:v>-98.397499999999994</c:v>
                </c:pt>
                <c:pt idx="10239" formatCode="General">
                  <c:v>-97.465500000000006</c:v>
                </c:pt>
                <c:pt idx="10240" formatCode="General">
                  <c:v>-96.563100000000006</c:v>
                </c:pt>
                <c:pt idx="10241" formatCode="General">
                  <c:v>-95.593699999999998</c:v>
                </c:pt>
                <c:pt idx="10242" formatCode="General">
                  <c:v>-94.420100000000005</c:v>
                </c:pt>
                <c:pt idx="10243" formatCode="General">
                  <c:v>-92.932299999999998</c:v>
                </c:pt>
                <c:pt idx="10244" formatCode="General">
                  <c:v>-91.106700000000004</c:v>
                </c:pt>
                <c:pt idx="10245" formatCode="General">
                  <c:v>-88.969399999999993</c:v>
                </c:pt>
                <c:pt idx="10246" formatCode="General">
                  <c:v>-86.569900000000004</c:v>
                </c:pt>
                <c:pt idx="10247" formatCode="General">
                  <c:v>-83.908600000000007</c:v>
                </c:pt>
                <c:pt idx="10248" formatCode="General">
                  <c:v>-80.970600000000005</c:v>
                </c:pt>
                <c:pt idx="10249" formatCode="General">
                  <c:v>-77.748800000000003</c:v>
                </c:pt>
                <c:pt idx="10250" formatCode="General">
                  <c:v>-74.259799999999998</c:v>
                </c:pt>
                <c:pt idx="10251" formatCode="General">
                  <c:v>-70.552199999999999</c:v>
                </c:pt>
                <c:pt idx="10252" formatCode="General">
                  <c:v>-66.709100000000007</c:v>
                </c:pt>
                <c:pt idx="10253" formatCode="General">
                  <c:v>-62.818199999999997</c:v>
                </c:pt>
                <c:pt idx="10254" formatCode="General">
                  <c:v>-58.968600000000002</c:v>
                </c:pt>
                <c:pt idx="10255" formatCode="General">
                  <c:v>-55.2393</c:v>
                </c:pt>
                <c:pt idx="10256" formatCode="General">
                  <c:v>-51.676200000000001</c:v>
                </c:pt>
                <c:pt idx="10257" formatCode="General">
                  <c:v>-48.295400000000001</c:v>
                </c:pt>
                <c:pt idx="10258" formatCode="General">
                  <c:v>-45.077399999999997</c:v>
                </c:pt>
                <c:pt idx="10259" formatCode="General">
                  <c:v>-41.97</c:v>
                </c:pt>
                <c:pt idx="10260" formatCode="General">
                  <c:v>-38.921700000000001</c:v>
                </c:pt>
                <c:pt idx="10261" formatCode="General">
                  <c:v>-35.963299999999997</c:v>
                </c:pt>
                <c:pt idx="10262" formatCode="General">
                  <c:v>-33.161900000000003</c:v>
                </c:pt>
                <c:pt idx="10263" formatCode="General">
                  <c:v>-30.6006</c:v>
                </c:pt>
                <c:pt idx="10264" formatCode="General">
                  <c:v>-28.273399999999999</c:v>
                </c:pt>
                <c:pt idx="10265" formatCode="General">
                  <c:v>-26.062000000000001</c:v>
                </c:pt>
                <c:pt idx="10266" formatCode="General">
                  <c:v>-23.7714</c:v>
                </c:pt>
                <c:pt idx="10267" formatCode="General">
                  <c:v>-21.224699999999999</c:v>
                </c:pt>
                <c:pt idx="10268" formatCode="General">
                  <c:v>-18.437200000000001</c:v>
                </c:pt>
                <c:pt idx="10269" formatCode="General">
                  <c:v>-15.452199999999999</c:v>
                </c:pt>
                <c:pt idx="10270" formatCode="General">
                  <c:v>-12.2506</c:v>
                </c:pt>
                <c:pt idx="10271" formatCode="General">
                  <c:v>-8.8242600000000007</c:v>
                </c:pt>
                <c:pt idx="10272" formatCode="General">
                  <c:v>-5.1780200000000001</c:v>
                </c:pt>
                <c:pt idx="10273" formatCode="General">
                  <c:v>-1.3592599999999999</c:v>
                </c:pt>
                <c:pt idx="10274" formatCode="General">
                  <c:v>2.5761599999999998</c:v>
                </c:pt>
                <c:pt idx="10275" formatCode="General">
                  <c:v>6.6265499999999999</c:v>
                </c:pt>
                <c:pt idx="10276" formatCode="General">
                  <c:v>10.793900000000001</c:v>
                </c:pt>
                <c:pt idx="10277" formatCode="General">
                  <c:v>15.0608</c:v>
                </c:pt>
                <c:pt idx="10278" formatCode="General">
                  <c:v>19.465399999999999</c:v>
                </c:pt>
                <c:pt idx="10279" formatCode="General">
                  <c:v>24.080300000000001</c:v>
                </c:pt>
                <c:pt idx="10280" formatCode="General">
                  <c:v>29.011099999999999</c:v>
                </c:pt>
                <c:pt idx="10281" formatCode="General">
                  <c:v>34.334299999999999</c:v>
                </c:pt>
                <c:pt idx="10282" formatCode="General">
                  <c:v>39.988100000000003</c:v>
                </c:pt>
                <c:pt idx="10283" formatCode="General">
                  <c:v>45.913600000000002</c:v>
                </c:pt>
                <c:pt idx="10284" formatCode="General">
                  <c:v>52.113799999999998</c:v>
                </c:pt>
                <c:pt idx="10285" formatCode="General">
                  <c:v>58.563099999999999</c:v>
                </c:pt>
                <c:pt idx="10286" formatCode="General">
                  <c:v>65.207999999999998</c:v>
                </c:pt>
                <c:pt idx="10287" formatCode="General">
                  <c:v>72.058199999999999</c:v>
                </c:pt>
                <c:pt idx="10288" formatCode="General">
                  <c:v>79.126499999999993</c:v>
                </c:pt>
                <c:pt idx="10289" formatCode="General">
                  <c:v>86.339200000000005</c:v>
                </c:pt>
                <c:pt idx="10290" formatCode="General">
                  <c:v>93.678700000000006</c:v>
                </c:pt>
                <c:pt idx="10291" formatCode="General">
                  <c:v>101.23</c:v>
                </c:pt>
                <c:pt idx="10292" formatCode="General">
                  <c:v>109.074</c:v>
                </c:pt>
                <c:pt idx="10293" formatCode="General">
                  <c:v>117.244</c:v>
                </c:pt>
                <c:pt idx="10294" formatCode="General">
                  <c:v>125.566</c:v>
                </c:pt>
                <c:pt idx="10295" formatCode="General">
                  <c:v>133.84800000000001</c:v>
                </c:pt>
                <c:pt idx="10296" formatCode="General">
                  <c:v>142.113</c:v>
                </c:pt>
                <c:pt idx="10297" formatCode="General">
                  <c:v>150.38800000000001</c:v>
                </c:pt>
                <c:pt idx="10298" formatCode="General">
                  <c:v>158.66</c:v>
                </c:pt>
                <c:pt idx="10299" formatCode="General">
                  <c:v>166.87100000000001</c:v>
                </c:pt>
                <c:pt idx="10300" formatCode="General">
                  <c:v>174.94</c:v>
                </c:pt>
                <c:pt idx="10301" formatCode="General">
                  <c:v>182.84399999999999</c:v>
                </c:pt>
                <c:pt idx="10302" formatCode="General">
                  <c:v>190.578</c:v>
                </c:pt>
                <c:pt idx="10303" formatCode="General">
                  <c:v>198.12799999999999</c:v>
                </c:pt>
                <c:pt idx="10304" formatCode="General">
                  <c:v>205.48400000000001</c:v>
                </c:pt>
                <c:pt idx="10305" formatCode="General">
                  <c:v>212.63399999999999</c:v>
                </c:pt>
                <c:pt idx="10306" formatCode="General">
                  <c:v>219.47399999999999</c:v>
                </c:pt>
                <c:pt idx="10307" formatCode="General">
                  <c:v>225.84100000000001</c:v>
                </c:pt>
                <c:pt idx="10308" formatCode="General">
                  <c:v>231.149</c:v>
                </c:pt>
                <c:pt idx="10309" formatCode="General">
                  <c:v>234.124</c:v>
                </c:pt>
                <c:pt idx="10310" formatCode="General">
                  <c:v>232.27099999999999</c:v>
                </c:pt>
                <c:pt idx="10311" formatCode="General">
                  <c:v>224.04499999999999</c:v>
                </c:pt>
                <c:pt idx="10312" formatCode="General">
                  <c:v>209.874</c:v>
                </c:pt>
                <c:pt idx="10313" formatCode="General">
                  <c:v>192.12</c:v>
                </c:pt>
                <c:pt idx="10314" formatCode="General">
                  <c:v>173.69300000000001</c:v>
                </c:pt>
                <c:pt idx="10315" formatCode="General">
                  <c:v>156.83000000000001</c:v>
                </c:pt>
                <c:pt idx="10316" formatCode="General">
                  <c:v>142.88999999999999</c:v>
                </c:pt>
                <c:pt idx="10317" formatCode="General">
                  <c:v>131.19900000000001</c:v>
                </c:pt>
                <c:pt idx="10318" formatCode="General">
                  <c:v>121.334</c:v>
                </c:pt>
                <c:pt idx="10319" formatCode="General">
                  <c:v>113.55500000000001</c:v>
                </c:pt>
                <c:pt idx="10320" formatCode="General">
                  <c:v>108.276</c:v>
                </c:pt>
                <c:pt idx="10321" formatCode="General">
                  <c:v>105.86199999999999</c:v>
                </c:pt>
                <c:pt idx="10322" formatCode="General">
                  <c:v>106.143</c:v>
                </c:pt>
                <c:pt idx="10323" formatCode="General">
                  <c:v>108.66200000000001</c:v>
                </c:pt>
                <c:pt idx="10324" formatCode="General">
                  <c:v>112.78100000000001</c:v>
                </c:pt>
                <c:pt idx="10325" formatCode="General">
                  <c:v>117.952</c:v>
                </c:pt>
                <c:pt idx="10326" formatCode="General">
                  <c:v>123.899</c:v>
                </c:pt>
                <c:pt idx="10327" formatCode="General">
                  <c:v>130.441</c:v>
                </c:pt>
                <c:pt idx="10328" formatCode="General">
                  <c:v>137.43100000000001</c:v>
                </c:pt>
                <c:pt idx="10329" formatCode="General">
                  <c:v>144.63200000000001</c:v>
                </c:pt>
                <c:pt idx="10330" formatCode="General">
                  <c:v>151.797</c:v>
                </c:pt>
                <c:pt idx="10331" formatCode="General">
                  <c:v>158.70099999999999</c:v>
                </c:pt>
                <c:pt idx="10332" formatCode="General">
                  <c:v>165.12799999999999</c:v>
                </c:pt>
                <c:pt idx="10333" formatCode="General">
                  <c:v>170.90199999999999</c:v>
                </c:pt>
                <c:pt idx="10334" formatCode="General">
                  <c:v>175.953</c:v>
                </c:pt>
                <c:pt idx="10335" formatCode="General">
                  <c:v>180.285</c:v>
                </c:pt>
                <c:pt idx="10336" formatCode="General">
                  <c:v>183.994</c:v>
                </c:pt>
                <c:pt idx="10337" formatCode="General">
                  <c:v>187.14099999999999</c:v>
                </c:pt>
                <c:pt idx="10338" formatCode="General">
                  <c:v>189.64</c:v>
                </c:pt>
                <c:pt idx="10339" formatCode="General">
                  <c:v>191.542</c:v>
                </c:pt>
                <c:pt idx="10340" formatCode="General">
                  <c:v>192.99199999999999</c:v>
                </c:pt>
                <c:pt idx="10341" formatCode="General">
                  <c:v>193.78</c:v>
                </c:pt>
                <c:pt idx="10342" formatCode="General">
                  <c:v>193.59299999999999</c:v>
                </c:pt>
                <c:pt idx="10343" formatCode="General">
                  <c:v>192.23</c:v>
                </c:pt>
                <c:pt idx="10344" formatCode="General">
                  <c:v>189.858</c:v>
                </c:pt>
                <c:pt idx="10345" formatCode="General">
                  <c:v>187.16</c:v>
                </c:pt>
                <c:pt idx="10346" formatCode="General">
                  <c:v>184.964</c:v>
                </c:pt>
                <c:pt idx="10347" formatCode="General">
                  <c:v>183.95099999999999</c:v>
                </c:pt>
                <c:pt idx="10348" formatCode="General">
                  <c:v>184.37</c:v>
                </c:pt>
                <c:pt idx="10349" formatCode="General">
                  <c:v>186.19</c:v>
                </c:pt>
                <c:pt idx="10350" formatCode="General">
                  <c:v>189.095</c:v>
                </c:pt>
                <c:pt idx="10351" formatCode="General">
                  <c:v>189.982</c:v>
                </c:pt>
                <c:pt idx="10352" formatCode="General">
                  <c:v>183.15600000000001</c:v>
                </c:pt>
                <c:pt idx="10353" formatCode="General">
                  <c:v>169.38</c:v>
                </c:pt>
                <c:pt idx="10354" formatCode="General">
                  <c:v>153.63300000000001</c:v>
                </c:pt>
                <c:pt idx="10355" formatCode="General">
                  <c:v>143.21700000000001</c:v>
                </c:pt>
                <c:pt idx="10356" formatCode="General">
                  <c:v>143.06</c:v>
                </c:pt>
                <c:pt idx="10357" formatCode="General">
                  <c:v>148.78</c:v>
                </c:pt>
                <c:pt idx="10358" formatCode="General">
                  <c:v>155.84200000000001</c:v>
                </c:pt>
                <c:pt idx="10359" formatCode="General">
                  <c:v>162.02600000000001</c:v>
                </c:pt>
                <c:pt idx="10360" formatCode="General">
                  <c:v>166.71299999999999</c:v>
                </c:pt>
                <c:pt idx="10361" formatCode="General">
                  <c:v>170.43100000000001</c:v>
                </c:pt>
                <c:pt idx="10362" formatCode="General">
                  <c:v>173.922</c:v>
                </c:pt>
                <c:pt idx="10363" formatCode="General">
                  <c:v>177.87799999999999</c:v>
                </c:pt>
                <c:pt idx="10364" formatCode="General">
                  <c:v>182.43600000000001</c:v>
                </c:pt>
                <c:pt idx="10365" formatCode="General">
                  <c:v>187.68700000000001</c:v>
                </c:pt>
                <c:pt idx="10366" formatCode="General">
                  <c:v>193.59800000000001</c:v>
                </c:pt>
                <c:pt idx="10367" formatCode="General">
                  <c:v>200.054</c:v>
                </c:pt>
                <c:pt idx="10368" formatCode="General">
                  <c:v>206.92</c:v>
                </c:pt>
                <c:pt idx="10369" formatCode="General">
                  <c:v>214.17099999999999</c:v>
                </c:pt>
                <c:pt idx="10370" formatCode="General">
                  <c:v>221.73099999999999</c:v>
                </c:pt>
                <c:pt idx="10371" formatCode="General">
                  <c:v>229.35900000000001</c:v>
                </c:pt>
                <c:pt idx="10372" formatCode="General">
                  <c:v>236.739</c:v>
                </c:pt>
                <c:pt idx="10373" formatCode="General">
                  <c:v>243.57499999999999</c:v>
                </c:pt>
                <c:pt idx="10374" formatCode="General">
                  <c:v>249.67099999999999</c:v>
                </c:pt>
                <c:pt idx="10375" formatCode="General">
                  <c:v>254.90799999999999</c:v>
                </c:pt>
                <c:pt idx="10376" formatCode="General">
                  <c:v>259.14699999999999</c:v>
                </c:pt>
                <c:pt idx="10377" formatCode="General">
                  <c:v>262.30799999999999</c:v>
                </c:pt>
                <c:pt idx="10378" formatCode="General">
                  <c:v>264.44099999999997</c:v>
                </c:pt>
                <c:pt idx="10379" formatCode="General">
                  <c:v>265.69900000000001</c:v>
                </c:pt>
                <c:pt idx="10380" formatCode="General">
                  <c:v>266.28300000000002</c:v>
                </c:pt>
                <c:pt idx="10381" formatCode="General">
                  <c:v>266.13900000000001</c:v>
                </c:pt>
                <c:pt idx="10382" formatCode="General">
                  <c:v>265.16000000000003</c:v>
                </c:pt>
                <c:pt idx="10383" formatCode="General">
                  <c:v>263.47899999999998</c:v>
                </c:pt>
                <c:pt idx="10384" formatCode="General">
                  <c:v>261.226</c:v>
                </c:pt>
                <c:pt idx="10385" formatCode="General">
                  <c:v>258.452</c:v>
                </c:pt>
                <c:pt idx="10386" formatCode="General">
                  <c:v>255.262</c:v>
                </c:pt>
                <c:pt idx="10387" formatCode="General">
                  <c:v>251.80099999999999</c:v>
                </c:pt>
                <c:pt idx="10388" formatCode="General">
                  <c:v>248.268</c:v>
                </c:pt>
                <c:pt idx="10389" formatCode="General">
                  <c:v>244.83799999999999</c:v>
                </c:pt>
                <c:pt idx="10390" formatCode="General">
                  <c:v>241.55500000000001</c:v>
                </c:pt>
                <c:pt idx="10391" formatCode="General">
                  <c:v>238.41499999999999</c:v>
                </c:pt>
                <c:pt idx="10392" formatCode="General">
                  <c:v>235.39599999999999</c:v>
                </c:pt>
                <c:pt idx="10393" formatCode="General">
                  <c:v>232.53700000000001</c:v>
                </c:pt>
                <c:pt idx="10394" formatCode="General">
                  <c:v>229.92400000000001</c:v>
                </c:pt>
                <c:pt idx="10395" formatCode="General">
                  <c:v>227.67500000000001</c:v>
                </c:pt>
                <c:pt idx="10396" formatCode="General">
                  <c:v>225.85300000000001</c:v>
                </c:pt>
                <c:pt idx="10397" formatCode="General">
                  <c:v>224.333</c:v>
                </c:pt>
                <c:pt idx="10398" formatCode="General">
                  <c:v>223.047</c:v>
                </c:pt>
                <c:pt idx="10399" formatCode="General">
                  <c:v>222.06</c:v>
                </c:pt>
                <c:pt idx="10400" formatCode="General">
                  <c:v>221.428</c:v>
                </c:pt>
                <c:pt idx="10401" formatCode="General">
                  <c:v>221.179</c:v>
                </c:pt>
                <c:pt idx="10402" formatCode="General">
                  <c:v>221.43700000000001</c:v>
                </c:pt>
                <c:pt idx="10403" formatCode="General">
                  <c:v>222.297</c:v>
                </c:pt>
                <c:pt idx="10404" formatCode="General">
                  <c:v>223.68100000000001</c:v>
                </c:pt>
                <c:pt idx="10405" formatCode="General">
                  <c:v>225.464</c:v>
                </c:pt>
                <c:pt idx="10406" formatCode="General">
                  <c:v>227.505</c:v>
                </c:pt>
                <c:pt idx="10407" formatCode="General">
                  <c:v>229.65600000000001</c:v>
                </c:pt>
                <c:pt idx="10408" formatCode="General">
                  <c:v>231.80500000000001</c:v>
                </c:pt>
                <c:pt idx="10409" formatCode="General">
                  <c:v>234.04</c:v>
                </c:pt>
                <c:pt idx="10410" formatCode="General">
                  <c:v>236.44</c:v>
                </c:pt>
                <c:pt idx="10411" formatCode="General">
                  <c:v>238.89</c:v>
                </c:pt>
                <c:pt idx="10412" formatCode="General">
                  <c:v>241.28299999999999</c:v>
                </c:pt>
                <c:pt idx="10413" formatCode="General">
                  <c:v>243.55799999999999</c:v>
                </c:pt>
                <c:pt idx="10414" formatCode="General">
                  <c:v>245.61500000000001</c:v>
                </c:pt>
                <c:pt idx="10415" formatCode="General">
                  <c:v>247.357</c:v>
                </c:pt>
                <c:pt idx="10416" formatCode="General">
                  <c:v>248.73099999999999</c:v>
                </c:pt>
                <c:pt idx="10417" formatCode="General">
                  <c:v>249.702</c:v>
                </c:pt>
                <c:pt idx="10418" formatCode="General">
                  <c:v>250.249</c:v>
                </c:pt>
                <c:pt idx="10419" formatCode="General">
                  <c:v>250.32400000000001</c:v>
                </c:pt>
                <c:pt idx="10420" formatCode="General">
                  <c:v>249.863</c:v>
                </c:pt>
                <c:pt idx="10421" formatCode="General">
                  <c:v>248.822</c:v>
                </c:pt>
                <c:pt idx="10422" formatCode="General">
                  <c:v>247.21799999999999</c:v>
                </c:pt>
                <c:pt idx="10423" formatCode="General">
                  <c:v>245.28200000000001</c:v>
                </c:pt>
                <c:pt idx="10424" formatCode="General">
                  <c:v>243.18100000000001</c:v>
                </c:pt>
                <c:pt idx="10425" formatCode="General">
                  <c:v>240.81</c:v>
                </c:pt>
                <c:pt idx="10426" formatCode="General">
                  <c:v>238.08</c:v>
                </c:pt>
                <c:pt idx="10427" formatCode="General">
                  <c:v>234.97800000000001</c:v>
                </c:pt>
                <c:pt idx="10428" formatCode="General">
                  <c:v>231.571</c:v>
                </c:pt>
                <c:pt idx="10429" formatCode="General">
                  <c:v>227.946</c:v>
                </c:pt>
                <c:pt idx="10430" formatCode="General">
                  <c:v>224.09899999999999</c:v>
                </c:pt>
                <c:pt idx="10431" formatCode="General">
                  <c:v>219.97499999999999</c:v>
                </c:pt>
                <c:pt idx="10432" formatCode="General">
                  <c:v>215.48599999999999</c:v>
                </c:pt>
                <c:pt idx="10433" formatCode="General">
                  <c:v>210.63300000000001</c:v>
                </c:pt>
                <c:pt idx="10434" formatCode="General">
                  <c:v>205.505</c:v>
                </c:pt>
                <c:pt idx="10435" formatCode="General">
                  <c:v>200.25700000000001</c:v>
                </c:pt>
                <c:pt idx="10436" formatCode="General">
                  <c:v>195.03899999999999</c:v>
                </c:pt>
                <c:pt idx="10437" formatCode="General">
                  <c:v>189.911</c:v>
                </c:pt>
                <c:pt idx="10438" formatCode="General">
                  <c:v>184.93600000000001</c:v>
                </c:pt>
                <c:pt idx="10439" formatCode="General">
                  <c:v>180.18299999999999</c:v>
                </c:pt>
                <c:pt idx="10440" formatCode="General">
                  <c:v>175.77699999999999</c:v>
                </c:pt>
                <c:pt idx="10441" formatCode="General">
                  <c:v>171.852</c:v>
                </c:pt>
                <c:pt idx="10442" formatCode="General">
                  <c:v>168.52799999999999</c:v>
                </c:pt>
                <c:pt idx="10443" formatCode="General">
                  <c:v>165.893</c:v>
                </c:pt>
                <c:pt idx="10444" formatCode="General">
                  <c:v>163.953</c:v>
                </c:pt>
                <c:pt idx="10445" formatCode="General">
                  <c:v>162.69900000000001</c:v>
                </c:pt>
                <c:pt idx="10446" formatCode="General">
                  <c:v>162.108</c:v>
                </c:pt>
                <c:pt idx="10447" formatCode="General">
                  <c:v>162.22</c:v>
                </c:pt>
                <c:pt idx="10448" formatCode="General">
                  <c:v>163.08500000000001</c:v>
                </c:pt>
                <c:pt idx="10449" formatCode="General">
                  <c:v>164.524</c:v>
                </c:pt>
                <c:pt idx="10450" formatCode="General">
                  <c:v>166.31899999999999</c:v>
                </c:pt>
                <c:pt idx="10451" formatCode="General">
                  <c:v>168.38300000000001</c:v>
                </c:pt>
                <c:pt idx="10452" formatCode="General">
                  <c:v>170.60400000000001</c:v>
                </c:pt>
                <c:pt idx="10453" formatCode="General">
                  <c:v>172.85300000000001</c:v>
                </c:pt>
                <c:pt idx="10454" formatCode="General">
                  <c:v>175.04</c:v>
                </c:pt>
                <c:pt idx="10455" formatCode="General">
                  <c:v>177.11099999999999</c:v>
                </c:pt>
                <c:pt idx="10456" formatCode="General">
                  <c:v>179.06299999999999</c:v>
                </c:pt>
                <c:pt idx="10457" formatCode="General">
                  <c:v>180.88</c:v>
                </c:pt>
                <c:pt idx="10458" formatCode="General">
                  <c:v>182.464</c:v>
                </c:pt>
                <c:pt idx="10459" formatCode="General">
                  <c:v>183.744</c:v>
                </c:pt>
                <c:pt idx="10460" formatCode="General">
                  <c:v>184.69499999999999</c:v>
                </c:pt>
                <c:pt idx="10461" formatCode="General">
                  <c:v>185.35</c:v>
                </c:pt>
                <c:pt idx="10462" formatCode="General">
                  <c:v>185.749</c:v>
                </c:pt>
                <c:pt idx="10463" formatCode="General">
                  <c:v>185.779</c:v>
                </c:pt>
                <c:pt idx="10464" formatCode="General">
                  <c:v>185.33799999999999</c:v>
                </c:pt>
                <c:pt idx="10465" formatCode="General">
                  <c:v>184.45699999999999</c:v>
                </c:pt>
                <c:pt idx="10466" formatCode="General">
                  <c:v>183.14400000000001</c:v>
                </c:pt>
                <c:pt idx="10467" formatCode="General">
                  <c:v>181.38</c:v>
                </c:pt>
                <c:pt idx="10468" formatCode="General">
                  <c:v>179.101</c:v>
                </c:pt>
                <c:pt idx="10469" formatCode="General">
                  <c:v>176.23599999999999</c:v>
                </c:pt>
                <c:pt idx="10470" formatCode="General">
                  <c:v>172.72900000000001</c:v>
                </c:pt>
                <c:pt idx="10471" formatCode="General">
                  <c:v>168.60499999999999</c:v>
                </c:pt>
                <c:pt idx="10472" formatCode="General">
                  <c:v>164.05099999999999</c:v>
                </c:pt>
                <c:pt idx="10473" formatCode="General">
                  <c:v>159.321</c:v>
                </c:pt>
                <c:pt idx="10474" formatCode="General">
                  <c:v>154.654</c:v>
                </c:pt>
                <c:pt idx="10475" formatCode="General">
                  <c:v>150.04599999999999</c:v>
                </c:pt>
                <c:pt idx="10476" formatCode="General">
                  <c:v>145.39400000000001</c:v>
                </c:pt>
                <c:pt idx="10477" formatCode="General">
                  <c:v>140.67500000000001</c:v>
                </c:pt>
                <c:pt idx="10478" formatCode="General">
                  <c:v>135.88999999999999</c:v>
                </c:pt>
                <c:pt idx="10479" formatCode="General">
                  <c:v>131.09899999999999</c:v>
                </c:pt>
                <c:pt idx="10480" formatCode="General">
                  <c:v>126.357</c:v>
                </c:pt>
                <c:pt idx="10481" formatCode="General">
                  <c:v>121.714</c:v>
                </c:pt>
                <c:pt idx="10482" formatCode="General">
                  <c:v>117.238</c:v>
                </c:pt>
                <c:pt idx="10483" formatCode="General">
                  <c:v>113.036</c:v>
                </c:pt>
                <c:pt idx="10484" formatCode="General">
                  <c:v>109.33799999999999</c:v>
                </c:pt>
                <c:pt idx="10485" formatCode="General">
                  <c:v>106.336</c:v>
                </c:pt>
                <c:pt idx="10486" formatCode="General">
                  <c:v>104.062</c:v>
                </c:pt>
                <c:pt idx="10487" formatCode="General">
                  <c:v>102.43899999999999</c:v>
                </c:pt>
                <c:pt idx="10488" formatCode="General">
                  <c:v>101.32599999999999</c:v>
                </c:pt>
                <c:pt idx="10489" formatCode="General">
                  <c:v>100.64</c:v>
                </c:pt>
                <c:pt idx="10490" formatCode="General">
                  <c:v>100.31</c:v>
                </c:pt>
                <c:pt idx="10491" formatCode="General">
                  <c:v>100.25</c:v>
                </c:pt>
                <c:pt idx="10492" formatCode="General">
                  <c:v>100.36</c:v>
                </c:pt>
                <c:pt idx="10493" formatCode="General">
                  <c:v>100.542</c:v>
                </c:pt>
                <c:pt idx="10494" formatCode="General">
                  <c:v>100.684</c:v>
                </c:pt>
                <c:pt idx="10495" formatCode="General">
                  <c:v>100.68600000000001</c:v>
                </c:pt>
                <c:pt idx="10496" formatCode="General">
                  <c:v>100.587</c:v>
                </c:pt>
                <c:pt idx="10497" formatCode="General">
                  <c:v>100.46599999999999</c:v>
                </c:pt>
                <c:pt idx="10498" formatCode="General">
                  <c:v>100.373</c:v>
                </c:pt>
                <c:pt idx="10499" formatCode="General">
                  <c:v>100.355</c:v>
                </c:pt>
                <c:pt idx="10500" formatCode="General">
                  <c:v>100.426</c:v>
                </c:pt>
                <c:pt idx="10501" formatCode="General">
                  <c:v>100.557</c:v>
                </c:pt>
                <c:pt idx="10502" formatCode="General">
                  <c:v>100.706</c:v>
                </c:pt>
                <c:pt idx="10503" formatCode="General">
                  <c:v>101.017</c:v>
                </c:pt>
                <c:pt idx="10504" formatCode="General">
                  <c:v>101.61199999999999</c:v>
                </c:pt>
                <c:pt idx="10505" formatCode="General">
                  <c:v>102.4</c:v>
                </c:pt>
                <c:pt idx="10506" formatCode="General">
                  <c:v>103.21</c:v>
                </c:pt>
                <c:pt idx="10507" formatCode="General">
                  <c:v>103.85</c:v>
                </c:pt>
                <c:pt idx="10508" formatCode="General">
                  <c:v>104.151</c:v>
                </c:pt>
                <c:pt idx="10509" formatCode="General">
                  <c:v>104.02200000000001</c:v>
                </c:pt>
                <c:pt idx="10510" formatCode="General">
                  <c:v>103.675</c:v>
                </c:pt>
                <c:pt idx="10511" formatCode="General">
                  <c:v>103.34699999999999</c:v>
                </c:pt>
                <c:pt idx="10512" formatCode="General">
                  <c:v>103.08499999999999</c:v>
                </c:pt>
                <c:pt idx="10513" formatCode="General">
                  <c:v>102.96</c:v>
                </c:pt>
                <c:pt idx="10514" formatCode="General">
                  <c:v>103.048</c:v>
                </c:pt>
                <c:pt idx="10515" formatCode="General">
                  <c:v>103.40300000000001</c:v>
                </c:pt>
                <c:pt idx="10516" formatCode="General">
                  <c:v>104.035</c:v>
                </c:pt>
                <c:pt idx="10517" formatCode="General">
                  <c:v>104.81100000000001</c:v>
                </c:pt>
                <c:pt idx="10518" formatCode="General">
                  <c:v>105.61</c:v>
                </c:pt>
                <c:pt idx="10519" formatCode="General">
                  <c:v>106.444</c:v>
                </c:pt>
                <c:pt idx="10520" formatCode="General">
                  <c:v>107.31</c:v>
                </c:pt>
                <c:pt idx="10521" formatCode="General">
                  <c:v>108.17700000000001</c:v>
                </c:pt>
                <c:pt idx="10522" formatCode="General">
                  <c:v>109.09</c:v>
                </c:pt>
                <c:pt idx="10523" formatCode="General">
                  <c:v>110.07899999999999</c:v>
                </c:pt>
                <c:pt idx="10524" formatCode="General">
                  <c:v>110.965</c:v>
                </c:pt>
                <c:pt idx="10525" formatCode="General">
                  <c:v>111.535</c:v>
                </c:pt>
                <c:pt idx="10526" formatCode="General">
                  <c:v>111.663</c:v>
                </c:pt>
                <c:pt idx="10527" formatCode="General">
                  <c:v>111.282</c:v>
                </c:pt>
                <c:pt idx="10528" formatCode="General">
                  <c:v>110.395</c:v>
                </c:pt>
                <c:pt idx="10529" formatCode="General">
                  <c:v>109.15300000000001</c:v>
                </c:pt>
                <c:pt idx="10530" formatCode="General">
                  <c:v>107.712</c:v>
                </c:pt>
                <c:pt idx="10531" formatCode="General">
                  <c:v>106.018</c:v>
                </c:pt>
                <c:pt idx="10532" formatCode="General">
                  <c:v>104.08799999999999</c:v>
                </c:pt>
                <c:pt idx="10533" formatCode="General">
                  <c:v>102.104</c:v>
                </c:pt>
                <c:pt idx="10534" formatCode="General">
                  <c:v>100.202</c:v>
                </c:pt>
                <c:pt idx="10535" formatCode="General">
                  <c:v>98.448099999999997</c:v>
                </c:pt>
                <c:pt idx="10536" formatCode="General">
                  <c:v>96.701300000000003</c:v>
                </c:pt>
                <c:pt idx="10537" formatCode="General">
                  <c:v>94.817800000000005</c:v>
                </c:pt>
                <c:pt idx="10538" formatCode="General">
                  <c:v>92.920699999999997</c:v>
                </c:pt>
                <c:pt idx="10539" formatCode="General">
                  <c:v>91.087699999999998</c:v>
                </c:pt>
                <c:pt idx="10540" formatCode="General">
                  <c:v>89.269800000000004</c:v>
                </c:pt>
                <c:pt idx="10541" formatCode="General">
                  <c:v>87.453800000000001</c:v>
                </c:pt>
                <c:pt idx="10542" formatCode="General">
                  <c:v>85.6614</c:v>
                </c:pt>
                <c:pt idx="10543" formatCode="General">
                  <c:v>83.807900000000004</c:v>
                </c:pt>
                <c:pt idx="10544" formatCode="General">
                  <c:v>81.7881</c:v>
                </c:pt>
                <c:pt idx="10545" formatCode="General">
                  <c:v>79.561800000000005</c:v>
                </c:pt>
                <c:pt idx="10546" formatCode="General">
                  <c:v>77.128699999999995</c:v>
                </c:pt>
                <c:pt idx="10547" formatCode="General">
                  <c:v>74.544399999999996</c:v>
                </c:pt>
                <c:pt idx="10548" formatCode="General">
                  <c:v>71.868099999999998</c:v>
                </c:pt>
                <c:pt idx="10549" formatCode="General">
                  <c:v>69.144599999999997</c:v>
                </c:pt>
                <c:pt idx="10550" formatCode="General">
                  <c:v>66.368700000000004</c:v>
                </c:pt>
                <c:pt idx="10551" formatCode="General">
                  <c:v>63.534599999999998</c:v>
                </c:pt>
                <c:pt idx="10552" formatCode="General">
                  <c:v>60.680500000000002</c:v>
                </c:pt>
                <c:pt idx="10553" formatCode="General">
                  <c:v>57.895499999999998</c:v>
                </c:pt>
                <c:pt idx="10554" formatCode="General">
                  <c:v>55.297899999999998</c:v>
                </c:pt>
                <c:pt idx="10555" formatCode="General">
                  <c:v>53.097099999999998</c:v>
                </c:pt>
                <c:pt idx="10556" formatCode="General">
                  <c:v>51.457900000000002</c:v>
                </c:pt>
                <c:pt idx="10557" formatCode="General">
                  <c:v>49.919800000000002</c:v>
                </c:pt>
                <c:pt idx="10558" formatCode="General">
                  <c:v>48.012799999999999</c:v>
                </c:pt>
                <c:pt idx="10559" formatCode="General">
                  <c:v>45.771099999999997</c:v>
                </c:pt>
                <c:pt idx="10560" formatCode="General">
                  <c:v>43.305300000000003</c:v>
                </c:pt>
                <c:pt idx="10561" formatCode="General">
                  <c:v>40.749099999999999</c:v>
                </c:pt>
                <c:pt idx="10562" formatCode="General">
                  <c:v>38.127499999999998</c:v>
                </c:pt>
                <c:pt idx="10563" formatCode="General">
                  <c:v>35.398200000000003</c:v>
                </c:pt>
                <c:pt idx="10564" formatCode="General">
                  <c:v>32.516599999999997</c:v>
                </c:pt>
                <c:pt idx="10565" formatCode="General">
                  <c:v>29.4819</c:v>
                </c:pt>
                <c:pt idx="10566" formatCode="General">
                  <c:v>26.389900000000001</c:v>
                </c:pt>
                <c:pt idx="10567" formatCode="General">
                  <c:v>23.367599999999999</c:v>
                </c:pt>
                <c:pt idx="10568" formatCode="General">
                  <c:v>20.525600000000001</c:v>
                </c:pt>
                <c:pt idx="10569" formatCode="General">
                  <c:v>18.005500000000001</c:v>
                </c:pt>
                <c:pt idx="10570" formatCode="General">
                  <c:v>15.926399999999999</c:v>
                </c:pt>
                <c:pt idx="10571" formatCode="General">
                  <c:v>14.3186</c:v>
                </c:pt>
                <c:pt idx="10572" formatCode="General">
                  <c:v>13.112299999999999</c:v>
                </c:pt>
                <c:pt idx="10573" formatCode="General">
                  <c:v>12.105399999999999</c:v>
                </c:pt>
                <c:pt idx="10574" formatCode="General">
                  <c:v>11.1585</c:v>
                </c:pt>
                <c:pt idx="10575" formatCode="General">
                  <c:v>10.2418</c:v>
                </c:pt>
                <c:pt idx="10576" formatCode="General">
                  <c:v>9.36876</c:v>
                </c:pt>
                <c:pt idx="10577" formatCode="General">
                  <c:v>8.5443700000000007</c:v>
                </c:pt>
                <c:pt idx="10578" formatCode="General">
                  <c:v>7.6641199999999996</c:v>
                </c:pt>
                <c:pt idx="10579" formatCode="General">
                  <c:v>6.5695100000000002</c:v>
                </c:pt>
                <c:pt idx="10580" formatCode="General">
                  <c:v>5.0861099999999997</c:v>
                </c:pt>
                <c:pt idx="10581" formatCode="General">
                  <c:v>3.0398200000000002</c:v>
                </c:pt>
                <c:pt idx="10582" formatCode="General">
                  <c:v>0.31423299999999998</c:v>
                </c:pt>
                <c:pt idx="10583" formatCode="General">
                  <c:v>-3.0891099999999998</c:v>
                </c:pt>
                <c:pt idx="10584" formatCode="General">
                  <c:v>-7.0663200000000002</c:v>
                </c:pt>
                <c:pt idx="10585" formatCode="General">
                  <c:v>-11.3316</c:v>
                </c:pt>
                <c:pt idx="10586" formatCode="General">
                  <c:v>-15.5663</c:v>
                </c:pt>
                <c:pt idx="10587" formatCode="General">
                  <c:v>-19.571300000000001</c:v>
                </c:pt>
                <c:pt idx="10588" formatCode="General">
                  <c:v>-23.3675</c:v>
                </c:pt>
                <c:pt idx="10589" formatCode="General">
                  <c:v>-27.119299999999999</c:v>
                </c:pt>
                <c:pt idx="10590" formatCode="General">
                  <c:v>-30.894300000000001</c:v>
                </c:pt>
                <c:pt idx="10591" formatCode="General">
                  <c:v>-34.711399999999998</c:v>
                </c:pt>
                <c:pt idx="10592" formatCode="General">
                  <c:v>-38.553899999999999</c:v>
                </c:pt>
                <c:pt idx="10593" formatCode="General">
                  <c:v>-42.402099999999997</c:v>
                </c:pt>
                <c:pt idx="10594" formatCode="General">
                  <c:v>-46.234499999999997</c:v>
                </c:pt>
                <c:pt idx="10595" formatCode="General">
                  <c:v>-50.067399999999999</c:v>
                </c:pt>
                <c:pt idx="10596" formatCode="General">
                  <c:v>-53.933100000000003</c:v>
                </c:pt>
                <c:pt idx="10597" formatCode="General">
                  <c:v>-57.835999999999999</c:v>
                </c:pt>
                <c:pt idx="10598" formatCode="General">
                  <c:v>-61.777900000000002</c:v>
                </c:pt>
                <c:pt idx="10599" formatCode="General">
                  <c:v>-65.775000000000006</c:v>
                </c:pt>
                <c:pt idx="10600" formatCode="General">
                  <c:v>-69.729299999999995</c:v>
                </c:pt>
                <c:pt idx="10601" formatCode="General">
                  <c:v>-73.428799999999995</c:v>
                </c:pt>
                <c:pt idx="10602" formatCode="General">
                  <c:v>-76.763499999999993</c:v>
                </c:pt>
                <c:pt idx="10603" formatCode="General">
                  <c:v>-79.726500000000001</c:v>
                </c:pt>
                <c:pt idx="10604" formatCode="General">
                  <c:v>-82.429400000000001</c:v>
                </c:pt>
                <c:pt idx="10605" formatCode="General">
                  <c:v>-84.972099999999998</c:v>
                </c:pt>
                <c:pt idx="10606" formatCode="General">
                  <c:v>-87.316699999999997</c:v>
                </c:pt>
                <c:pt idx="10607" formatCode="General">
                  <c:v>-89.407899999999998</c:v>
                </c:pt>
                <c:pt idx="10608" formatCode="General">
                  <c:v>-91.203199999999995</c:v>
                </c:pt>
                <c:pt idx="10609" formatCode="General">
                  <c:v>-92.725800000000007</c:v>
                </c:pt>
                <c:pt idx="10610" formatCode="General">
                  <c:v>-94.036900000000003</c:v>
                </c:pt>
                <c:pt idx="10611" formatCode="General">
                  <c:v>-95.206500000000005</c:v>
                </c:pt>
                <c:pt idx="10612" formatCode="General">
                  <c:v>-96.267200000000003</c:v>
                </c:pt>
                <c:pt idx="10613" formatCode="General">
                  <c:v>-97.1584</c:v>
                </c:pt>
                <c:pt idx="10614" formatCode="General">
                  <c:v>-97.775400000000005</c:v>
                </c:pt>
                <c:pt idx="10615" formatCode="General">
                  <c:v>-98.0214</c:v>
                </c:pt>
                <c:pt idx="10616" formatCode="General">
                  <c:v>-97.861199999999997</c:v>
                </c:pt>
                <c:pt idx="10617" formatCode="General">
                  <c:v>-97.300399999999996</c:v>
                </c:pt>
                <c:pt idx="10618" formatCode="General">
                  <c:v>-96.336500000000001</c:v>
                </c:pt>
                <c:pt idx="10619" formatCode="General">
                  <c:v>-95.054299999999998</c:v>
                </c:pt>
                <c:pt idx="10620" formatCode="General">
                  <c:v>-93.683099999999996</c:v>
                </c:pt>
                <c:pt idx="10621" formatCode="General">
                  <c:v>-92.427499999999995</c:v>
                </c:pt>
                <c:pt idx="10622" formatCode="General">
                  <c:v>-91.403000000000006</c:v>
                </c:pt>
                <c:pt idx="10623" formatCode="General">
                  <c:v>-90.649600000000007</c:v>
                </c:pt>
                <c:pt idx="10624" formatCode="General">
                  <c:v>-90.179100000000005</c:v>
                </c:pt>
                <c:pt idx="10625" formatCode="General">
                  <c:v>-90.054599999999994</c:v>
                </c:pt>
                <c:pt idx="10626" formatCode="General">
                  <c:v>-90.319500000000005</c:v>
                </c:pt>
                <c:pt idx="10627" formatCode="General">
                  <c:v>-90.965800000000002</c:v>
                </c:pt>
                <c:pt idx="10628" formatCode="General">
                  <c:v>-92.017700000000005</c:v>
                </c:pt>
                <c:pt idx="10629" formatCode="General">
                  <c:v>-93.5184</c:v>
                </c:pt>
                <c:pt idx="10630" formatCode="General">
                  <c:v>-95.310100000000006</c:v>
                </c:pt>
                <c:pt idx="10631" formatCode="General">
                  <c:v>-97.185400000000001</c:v>
                </c:pt>
                <c:pt idx="10632" formatCode="General">
                  <c:v>-99.052000000000007</c:v>
                </c:pt>
                <c:pt idx="10633" formatCode="General">
                  <c:v>-100.815</c:v>
                </c:pt>
                <c:pt idx="10634" formatCode="General">
                  <c:v>-102.38800000000001</c:v>
                </c:pt>
                <c:pt idx="10635" formatCode="General">
                  <c:v>-103.81399999999999</c:v>
                </c:pt>
                <c:pt idx="10636" formatCode="General">
                  <c:v>-105.205</c:v>
                </c:pt>
                <c:pt idx="10637" formatCode="General">
                  <c:v>-106.541</c:v>
                </c:pt>
                <c:pt idx="10638" formatCode="General">
                  <c:v>-107.745</c:v>
                </c:pt>
                <c:pt idx="10639" formatCode="General">
                  <c:v>-108.718</c:v>
                </c:pt>
                <c:pt idx="10640" formatCode="General">
                  <c:v>-109.42</c:v>
                </c:pt>
                <c:pt idx="10641" formatCode="General">
                  <c:v>-109.911</c:v>
                </c:pt>
                <c:pt idx="10642" formatCode="General">
                  <c:v>-110.244</c:v>
                </c:pt>
                <c:pt idx="10643" formatCode="General">
                  <c:v>-110.453</c:v>
                </c:pt>
                <c:pt idx="10644" formatCode="General">
                  <c:v>-110.685</c:v>
                </c:pt>
                <c:pt idx="10645" formatCode="General">
                  <c:v>-111.10299999999999</c:v>
                </c:pt>
                <c:pt idx="10646" formatCode="General">
                  <c:v>-111.78700000000001</c:v>
                </c:pt>
                <c:pt idx="10647" formatCode="General">
                  <c:v>-112.72199999999999</c:v>
                </c:pt>
                <c:pt idx="10648" formatCode="General">
                  <c:v>-113.77800000000001</c:v>
                </c:pt>
                <c:pt idx="10649" formatCode="General">
                  <c:v>-114.94</c:v>
                </c:pt>
                <c:pt idx="10650" formatCode="General">
                  <c:v>-116.262</c:v>
                </c:pt>
                <c:pt idx="10651" formatCode="General">
                  <c:v>-117.726</c:v>
                </c:pt>
                <c:pt idx="10652" formatCode="General">
                  <c:v>-119.19799999999999</c:v>
                </c:pt>
                <c:pt idx="10653" formatCode="General">
                  <c:v>-120.354</c:v>
                </c:pt>
                <c:pt idx="10654" formatCode="General">
                  <c:v>-121.081</c:v>
                </c:pt>
                <c:pt idx="10655" formatCode="General">
                  <c:v>-121.565</c:v>
                </c:pt>
                <c:pt idx="10656" formatCode="General">
                  <c:v>-121.854</c:v>
                </c:pt>
                <c:pt idx="10657" formatCode="General">
                  <c:v>-121.913</c:v>
                </c:pt>
                <c:pt idx="10658" formatCode="General">
                  <c:v>-121.812</c:v>
                </c:pt>
                <c:pt idx="10659" formatCode="General">
                  <c:v>-121.70699999999999</c:v>
                </c:pt>
                <c:pt idx="10660" formatCode="General">
                  <c:v>-121.828</c:v>
                </c:pt>
                <c:pt idx="10661" formatCode="General">
                  <c:v>-122.334</c:v>
                </c:pt>
                <c:pt idx="10662" formatCode="General">
                  <c:v>-123.242</c:v>
                </c:pt>
                <c:pt idx="10663" formatCode="General">
                  <c:v>-124.49299999999999</c:v>
                </c:pt>
                <c:pt idx="10664" formatCode="General">
                  <c:v>-125.979</c:v>
                </c:pt>
                <c:pt idx="10665" formatCode="General">
                  <c:v>-127.44799999999999</c:v>
                </c:pt>
                <c:pt idx="10666" formatCode="General">
                  <c:v>-128.69800000000001</c:v>
                </c:pt>
                <c:pt idx="10667" formatCode="General">
                  <c:v>-129.75</c:v>
                </c:pt>
                <c:pt idx="10668" formatCode="General">
                  <c:v>-130.56100000000001</c:v>
                </c:pt>
                <c:pt idx="10669" formatCode="General">
                  <c:v>-131.02699999999999</c:v>
                </c:pt>
                <c:pt idx="10670" formatCode="General">
                  <c:v>-131.31299999999999</c:v>
                </c:pt>
                <c:pt idx="10671" formatCode="General">
                  <c:v>-131.654</c:v>
                </c:pt>
                <c:pt idx="10672" formatCode="General">
                  <c:v>-132.083</c:v>
                </c:pt>
                <c:pt idx="10673" formatCode="General">
                  <c:v>-132.542</c:v>
                </c:pt>
                <c:pt idx="10674" formatCode="General">
                  <c:v>-132.876</c:v>
                </c:pt>
                <c:pt idx="10675" formatCode="General">
                  <c:v>-133.04</c:v>
                </c:pt>
                <c:pt idx="10676" formatCode="General">
                  <c:v>-133.09800000000001</c:v>
                </c:pt>
                <c:pt idx="10677" formatCode="General">
                  <c:v>-133.167</c:v>
                </c:pt>
                <c:pt idx="10678" formatCode="General">
                  <c:v>-133.31800000000001</c:v>
                </c:pt>
                <c:pt idx="10679" formatCode="General">
                  <c:v>-133.38200000000001</c:v>
                </c:pt>
                <c:pt idx="10680" formatCode="General">
                  <c:v>-133.196</c:v>
                </c:pt>
                <c:pt idx="10681" formatCode="General">
                  <c:v>-132.72399999999999</c:v>
                </c:pt>
                <c:pt idx="10682" formatCode="General">
                  <c:v>-131.96899999999999</c:v>
                </c:pt>
                <c:pt idx="10683" formatCode="General">
                  <c:v>-130.96299999999999</c:v>
                </c:pt>
                <c:pt idx="10684" formatCode="General">
                  <c:v>-129.81899999999999</c:v>
                </c:pt>
                <c:pt idx="10685" formatCode="General">
                  <c:v>-128.71199999999999</c:v>
                </c:pt>
                <c:pt idx="10686" formatCode="General">
                  <c:v>-127.895</c:v>
                </c:pt>
                <c:pt idx="10687" formatCode="General">
                  <c:v>-127.646</c:v>
                </c:pt>
                <c:pt idx="10688" formatCode="General">
                  <c:v>-128.15100000000001</c:v>
                </c:pt>
                <c:pt idx="10689" formatCode="General">
                  <c:v>-129.38800000000001</c:v>
                </c:pt>
                <c:pt idx="10690" formatCode="General">
                  <c:v>-131.19499999999999</c:v>
                </c:pt>
                <c:pt idx="10691" formatCode="General">
                  <c:v>-133.46</c:v>
                </c:pt>
                <c:pt idx="10692" formatCode="General">
                  <c:v>-136.04300000000001</c:v>
                </c:pt>
                <c:pt idx="10693" formatCode="General">
                  <c:v>-138.71799999999999</c:v>
                </c:pt>
                <c:pt idx="10694" formatCode="General">
                  <c:v>-141.25899999999999</c:v>
                </c:pt>
                <c:pt idx="10695" formatCode="General">
                  <c:v>-143.53299999999999</c:v>
                </c:pt>
                <c:pt idx="10696" formatCode="General">
                  <c:v>-145.5</c:v>
                </c:pt>
                <c:pt idx="10697" formatCode="General">
                  <c:v>-147.19200000000001</c:v>
                </c:pt>
                <c:pt idx="10698" formatCode="General">
                  <c:v>-148.71700000000001</c:v>
                </c:pt>
                <c:pt idx="10699" formatCode="General">
                  <c:v>-150.179</c:v>
                </c:pt>
                <c:pt idx="10700" formatCode="General">
                  <c:v>-151.577</c:v>
                </c:pt>
                <c:pt idx="10701" formatCode="General">
                  <c:v>-152.857</c:v>
                </c:pt>
                <c:pt idx="10702" formatCode="General">
                  <c:v>-153.92699999999999</c:v>
                </c:pt>
                <c:pt idx="10703" formatCode="General">
                  <c:v>-154.67699999999999</c:v>
                </c:pt>
                <c:pt idx="10704" formatCode="General">
                  <c:v>-155.01900000000001</c:v>
                </c:pt>
                <c:pt idx="10705" formatCode="General">
                  <c:v>-154.911</c:v>
                </c:pt>
                <c:pt idx="10706" formatCode="General">
                  <c:v>-154.40199999999999</c:v>
                </c:pt>
                <c:pt idx="10707" formatCode="General">
                  <c:v>-153.69300000000001</c:v>
                </c:pt>
                <c:pt idx="10708" formatCode="General">
                  <c:v>-152.95400000000001</c:v>
                </c:pt>
                <c:pt idx="10709" formatCode="General">
                  <c:v>-152.24700000000001</c:v>
                </c:pt>
                <c:pt idx="10710" formatCode="General">
                  <c:v>-151.62100000000001</c:v>
                </c:pt>
                <c:pt idx="10711" formatCode="General">
                  <c:v>-151.12200000000001</c:v>
                </c:pt>
                <c:pt idx="10712" formatCode="General">
                  <c:v>-150.82</c:v>
                </c:pt>
                <c:pt idx="10713" formatCode="General">
                  <c:v>-150.78399999999999</c:v>
                </c:pt>
                <c:pt idx="10714" formatCode="General">
                  <c:v>-151.05500000000001</c:v>
                </c:pt>
                <c:pt idx="10715" formatCode="General">
                  <c:v>-151.63300000000001</c:v>
                </c:pt>
                <c:pt idx="10716" formatCode="General">
                  <c:v>-152.47900000000001</c:v>
                </c:pt>
                <c:pt idx="10717" formatCode="General">
                  <c:v>-153.51599999999999</c:v>
                </c:pt>
                <c:pt idx="10718" formatCode="General">
                  <c:v>-154.66499999999999</c:v>
                </c:pt>
                <c:pt idx="10719" formatCode="General">
                  <c:v>-155.911</c:v>
                </c:pt>
                <c:pt idx="10720" formatCode="General">
                  <c:v>-157.24600000000001</c:v>
                </c:pt>
                <c:pt idx="10721" formatCode="General">
                  <c:v>-158.661</c:v>
                </c:pt>
                <c:pt idx="10722" formatCode="General">
                  <c:v>-159.94900000000001</c:v>
                </c:pt>
                <c:pt idx="10723" formatCode="General">
                  <c:v>-160.791</c:v>
                </c:pt>
                <c:pt idx="10724" formatCode="General">
                  <c:v>-161.16900000000001</c:v>
                </c:pt>
                <c:pt idx="10725" formatCode="General">
                  <c:v>-161.19399999999999</c:v>
                </c:pt>
                <c:pt idx="10726" formatCode="General">
                  <c:v>-160.93199999999999</c:v>
                </c:pt>
                <c:pt idx="10727" formatCode="General">
                  <c:v>-160.49600000000001</c:v>
                </c:pt>
                <c:pt idx="10728" formatCode="General">
                  <c:v>-160.03100000000001</c:v>
                </c:pt>
                <c:pt idx="10729" formatCode="General">
                  <c:v>-159.59800000000001</c:v>
                </c:pt>
                <c:pt idx="10730" formatCode="General">
                  <c:v>-159.17599999999999</c:v>
                </c:pt>
                <c:pt idx="10731" formatCode="General">
                  <c:v>-158.685</c:v>
                </c:pt>
                <c:pt idx="10732" formatCode="General">
                  <c:v>-158.048</c:v>
                </c:pt>
                <c:pt idx="10733" formatCode="General">
                  <c:v>-157.26</c:v>
                </c:pt>
                <c:pt idx="10734" formatCode="General">
                  <c:v>-156.31800000000001</c:v>
                </c:pt>
                <c:pt idx="10735" formatCode="General">
                  <c:v>-155.221</c:v>
                </c:pt>
                <c:pt idx="10736" formatCode="General">
                  <c:v>-153.995</c:v>
                </c:pt>
                <c:pt idx="10737" formatCode="General">
                  <c:v>-152.68199999999999</c:v>
                </c:pt>
                <c:pt idx="10738" formatCode="General">
                  <c:v>-151.35400000000001</c:v>
                </c:pt>
                <c:pt idx="10739" formatCode="General">
                  <c:v>-150.05199999999999</c:v>
                </c:pt>
                <c:pt idx="10740" formatCode="General">
                  <c:v>-148.691</c:v>
                </c:pt>
                <c:pt idx="10741" formatCode="General">
                  <c:v>-147.251</c:v>
                </c:pt>
                <c:pt idx="10742" formatCode="General">
                  <c:v>-145.83000000000001</c:v>
                </c:pt>
                <c:pt idx="10743" formatCode="General">
                  <c:v>-144.434</c:v>
                </c:pt>
                <c:pt idx="10744" formatCode="General">
                  <c:v>-143.00800000000001</c:v>
                </c:pt>
                <c:pt idx="10745" formatCode="General">
                  <c:v>-141.53899999999999</c:v>
                </c:pt>
                <c:pt idx="10746" formatCode="General">
                  <c:v>-140.018</c:v>
                </c:pt>
                <c:pt idx="10747" formatCode="General">
                  <c:v>-138.41</c:v>
                </c:pt>
                <c:pt idx="10748" formatCode="General">
                  <c:v>-136.73400000000001</c:v>
                </c:pt>
                <c:pt idx="10749" formatCode="General">
                  <c:v>-135.07400000000001</c:v>
                </c:pt>
                <c:pt idx="10750" formatCode="General">
                  <c:v>-133.58000000000001</c:v>
                </c:pt>
                <c:pt idx="10751" formatCode="General">
                  <c:v>-132.38900000000001</c:v>
                </c:pt>
                <c:pt idx="10752" formatCode="General">
                  <c:v>-131.422</c:v>
                </c:pt>
                <c:pt idx="10753" formatCode="General">
                  <c:v>-130.53700000000001</c:v>
                </c:pt>
                <c:pt idx="10754" formatCode="General">
                  <c:v>-129.62299999999999</c:v>
                </c:pt>
                <c:pt idx="10755" formatCode="General">
                  <c:v>-128.45400000000001</c:v>
                </c:pt>
                <c:pt idx="10756" formatCode="General">
                  <c:v>-126.767</c:v>
                </c:pt>
                <c:pt idx="10757" formatCode="General">
                  <c:v>-124.64100000000001</c:v>
                </c:pt>
                <c:pt idx="10758" formatCode="General">
                  <c:v>-122.32299999999999</c:v>
                </c:pt>
                <c:pt idx="10759" formatCode="General">
                  <c:v>-120.042</c:v>
                </c:pt>
                <c:pt idx="10760" formatCode="General">
                  <c:v>-117.98099999999999</c:v>
                </c:pt>
                <c:pt idx="10761" formatCode="General">
                  <c:v>-116.166</c:v>
                </c:pt>
                <c:pt idx="10762" formatCode="General">
                  <c:v>-114.602</c:v>
                </c:pt>
                <c:pt idx="10763" formatCode="General">
                  <c:v>-113.285</c:v>
                </c:pt>
                <c:pt idx="10764" formatCode="General">
                  <c:v>-112.256</c:v>
                </c:pt>
                <c:pt idx="10765" formatCode="General">
                  <c:v>-111.553</c:v>
                </c:pt>
                <c:pt idx="10766" formatCode="General">
                  <c:v>-111.099</c:v>
                </c:pt>
                <c:pt idx="10767" formatCode="General">
                  <c:v>-110.777</c:v>
                </c:pt>
                <c:pt idx="10768" formatCode="General">
                  <c:v>-110.468</c:v>
                </c:pt>
                <c:pt idx="10769" formatCode="General">
                  <c:v>-109.937</c:v>
                </c:pt>
                <c:pt idx="10770" formatCode="General">
                  <c:v>-108.914</c:v>
                </c:pt>
                <c:pt idx="10771" formatCode="General">
                  <c:v>-107.316</c:v>
                </c:pt>
                <c:pt idx="10772" formatCode="General">
                  <c:v>-105.033</c:v>
                </c:pt>
                <c:pt idx="10773" formatCode="General">
                  <c:v>-101.378</c:v>
                </c:pt>
                <c:pt idx="10774" formatCode="General">
                  <c:v>-95.912899999999993</c:v>
                </c:pt>
                <c:pt idx="10775" formatCode="General">
                  <c:v>-88.936000000000007</c:v>
                </c:pt>
                <c:pt idx="10776" formatCode="General">
                  <c:v>-80.990200000000002</c:v>
                </c:pt>
                <c:pt idx="10777" formatCode="General">
                  <c:v>-72.639799999999994</c:v>
                </c:pt>
                <c:pt idx="10778" formatCode="General">
                  <c:v>-64.260400000000004</c:v>
                </c:pt>
                <c:pt idx="10779" formatCode="General">
                  <c:v>-56.113199999999999</c:v>
                </c:pt>
                <c:pt idx="10780" formatCode="General">
                  <c:v>-48.398800000000001</c:v>
                </c:pt>
                <c:pt idx="10781" formatCode="General">
                  <c:v>-41.356000000000002</c:v>
                </c:pt>
                <c:pt idx="10782" formatCode="General">
                  <c:v>-35.238700000000001</c:v>
                </c:pt>
                <c:pt idx="10783" formatCode="General">
                  <c:v>-30.247399999999999</c:v>
                </c:pt>
                <c:pt idx="10784" formatCode="General">
                  <c:v>-26.494900000000001</c:v>
                </c:pt>
                <c:pt idx="10785" formatCode="General">
                  <c:v>-23.886199999999999</c:v>
                </c:pt>
                <c:pt idx="10786" formatCode="General">
                  <c:v>-22.279199999999999</c:v>
                </c:pt>
                <c:pt idx="10787" formatCode="General">
                  <c:v>-21.656099999999999</c:v>
                </c:pt>
                <c:pt idx="10788" formatCode="General">
                  <c:v>-21.965599999999998</c:v>
                </c:pt>
                <c:pt idx="10789" formatCode="General">
                  <c:v>-23.119299999999999</c:v>
                </c:pt>
                <c:pt idx="10790" formatCode="General">
                  <c:v>-24.970700000000001</c:v>
                </c:pt>
                <c:pt idx="10791" formatCode="General">
                  <c:v>-27.352499999999999</c:v>
                </c:pt>
                <c:pt idx="10792" formatCode="General">
                  <c:v>-30.133199999999999</c:v>
                </c:pt>
                <c:pt idx="10793" formatCode="General">
                  <c:v>-33.225099999999998</c:v>
                </c:pt>
                <c:pt idx="10794" formatCode="General">
                  <c:v>-36.626199999999997</c:v>
                </c:pt>
                <c:pt idx="10795" formatCode="General">
                  <c:v>-40.340899999999998</c:v>
                </c:pt>
                <c:pt idx="10796" formatCode="General">
                  <c:v>-44.331499999999998</c:v>
                </c:pt>
                <c:pt idx="10797" formatCode="General">
                  <c:v>-48.502699999999997</c:v>
                </c:pt>
                <c:pt idx="10798" formatCode="General">
                  <c:v>-52.726700000000001</c:v>
                </c:pt>
                <c:pt idx="10799" formatCode="General">
                  <c:v>-56.868899999999996</c:v>
                </c:pt>
                <c:pt idx="10800" formatCode="General">
                  <c:v>-60.804000000000002</c:v>
                </c:pt>
                <c:pt idx="10801" formatCode="General">
                  <c:v>-64.444400000000002</c:v>
                </c:pt>
                <c:pt idx="10802" formatCode="General">
                  <c:v>-67.714600000000004</c:v>
                </c:pt>
                <c:pt idx="10803" formatCode="General">
                  <c:v>-70.559399999999997</c:v>
                </c:pt>
                <c:pt idx="10804" formatCode="General">
                  <c:v>-72.937700000000007</c:v>
                </c:pt>
                <c:pt idx="10805" formatCode="General">
                  <c:v>-74.822500000000005</c:v>
                </c:pt>
                <c:pt idx="10806" formatCode="General">
                  <c:v>-76.193299999999994</c:v>
                </c:pt>
                <c:pt idx="10807" formatCode="General">
                  <c:v>-77.047300000000007</c:v>
                </c:pt>
                <c:pt idx="10808" formatCode="General">
                  <c:v>-77.408900000000003</c:v>
                </c:pt>
                <c:pt idx="10809" formatCode="General">
                  <c:v>-77.325400000000002</c:v>
                </c:pt>
                <c:pt idx="10810" formatCode="General">
                  <c:v>-76.855599999999995</c:v>
                </c:pt>
                <c:pt idx="10811" formatCode="General">
                  <c:v>-76.026499999999999</c:v>
                </c:pt>
                <c:pt idx="10812" formatCode="General">
                  <c:v>-74.845100000000002</c:v>
                </c:pt>
                <c:pt idx="10813" formatCode="General">
                  <c:v>-73.287199999999999</c:v>
                </c:pt>
                <c:pt idx="10814" formatCode="General">
                  <c:v>-71.329700000000003</c:v>
                </c:pt>
                <c:pt idx="10815" formatCode="General">
                  <c:v>-68.989099999999993</c:v>
                </c:pt>
                <c:pt idx="10816" formatCode="General">
                  <c:v>-66.292100000000005</c:v>
                </c:pt>
                <c:pt idx="10817" formatCode="General">
                  <c:v>-63.281700000000001</c:v>
                </c:pt>
                <c:pt idx="10818" formatCode="General">
                  <c:v>-59.960799999999999</c:v>
                </c:pt>
                <c:pt idx="10819" formatCode="General">
                  <c:v>-56.324800000000003</c:v>
                </c:pt>
                <c:pt idx="10820" formatCode="General">
                  <c:v>-52.399099999999997</c:v>
                </c:pt>
                <c:pt idx="10821" formatCode="General">
                  <c:v>-48.190800000000003</c:v>
                </c:pt>
                <c:pt idx="10822" formatCode="General">
                  <c:v>-43.684600000000003</c:v>
                </c:pt>
                <c:pt idx="10823" formatCode="General">
                  <c:v>-38.888300000000001</c:v>
                </c:pt>
                <c:pt idx="10824" formatCode="General">
                  <c:v>-33.8431</c:v>
                </c:pt>
                <c:pt idx="10825" formatCode="General">
                  <c:v>-28.6189</c:v>
                </c:pt>
                <c:pt idx="10826" formatCode="General">
                  <c:v>-23.2881</c:v>
                </c:pt>
                <c:pt idx="10827" formatCode="General">
                  <c:v>-17.8916</c:v>
                </c:pt>
                <c:pt idx="10828" formatCode="General">
                  <c:v>-12.4869</c:v>
                </c:pt>
                <c:pt idx="10829" formatCode="General">
                  <c:v>-7.1539200000000003</c:v>
                </c:pt>
                <c:pt idx="10830" formatCode="General">
                  <c:v>-1.90022</c:v>
                </c:pt>
                <c:pt idx="10831" formatCode="General">
                  <c:v>3.3132299999999999</c:v>
                </c:pt>
                <c:pt idx="10832" formatCode="General">
                  <c:v>8.5200099999999992</c:v>
                </c:pt>
                <c:pt idx="10833" formatCode="General">
                  <c:v>13.736800000000001</c:v>
                </c:pt>
                <c:pt idx="10834" formatCode="General">
                  <c:v>18.934000000000001</c:v>
                </c:pt>
                <c:pt idx="10835" formatCode="General">
                  <c:v>24.054500000000001</c:v>
                </c:pt>
                <c:pt idx="10836" formatCode="General">
                  <c:v>29.0229</c:v>
                </c:pt>
                <c:pt idx="10837" formatCode="General">
                  <c:v>33.860399999999998</c:v>
                </c:pt>
                <c:pt idx="10838" formatCode="General">
                  <c:v>38.645400000000002</c:v>
                </c:pt>
                <c:pt idx="10839" formatCode="General">
                  <c:v>43.461100000000002</c:v>
                </c:pt>
                <c:pt idx="10840" formatCode="General">
                  <c:v>48.318100000000001</c:v>
                </c:pt>
                <c:pt idx="10841" formatCode="General">
                  <c:v>53.025100000000002</c:v>
                </c:pt>
                <c:pt idx="10842" formatCode="General">
                  <c:v>57.419199999999996</c:v>
                </c:pt>
                <c:pt idx="10843" formatCode="General">
                  <c:v>61.458799999999997</c:v>
                </c:pt>
                <c:pt idx="10844" formatCode="General">
                  <c:v>65.108199999999997</c:v>
                </c:pt>
                <c:pt idx="10845" formatCode="General">
                  <c:v>68.342600000000004</c:v>
                </c:pt>
                <c:pt idx="10846" formatCode="General">
                  <c:v>71.094200000000001</c:v>
                </c:pt>
                <c:pt idx="10847" formatCode="General">
                  <c:v>73.277100000000004</c:v>
                </c:pt>
                <c:pt idx="10848" formatCode="General">
                  <c:v>74.812399999999997</c:v>
                </c:pt>
                <c:pt idx="10849" formatCode="General">
                  <c:v>75.669799999999995</c:v>
                </c:pt>
                <c:pt idx="10850" formatCode="General">
                  <c:v>75.899199999999993</c:v>
                </c:pt>
                <c:pt idx="10851" formatCode="General">
                  <c:v>75.596199999999996</c:v>
                </c:pt>
                <c:pt idx="10852" formatCode="General">
                  <c:v>74.883899999999997</c:v>
                </c:pt>
                <c:pt idx="10853" formatCode="General">
                  <c:v>73.979100000000003</c:v>
                </c:pt>
                <c:pt idx="10854" formatCode="General">
                  <c:v>73.142799999999994</c:v>
                </c:pt>
                <c:pt idx="10855" formatCode="General">
                  <c:v>72.616500000000002</c:v>
                </c:pt>
                <c:pt idx="10856" formatCode="General">
                  <c:v>72.548500000000004</c:v>
                </c:pt>
                <c:pt idx="10857" formatCode="General">
                  <c:v>72.9499</c:v>
                </c:pt>
                <c:pt idx="10858" formatCode="General">
                  <c:v>73.921999999999997</c:v>
                </c:pt>
                <c:pt idx="10859" formatCode="General">
                  <c:v>75.590299999999999</c:v>
                </c:pt>
                <c:pt idx="10860" formatCode="General">
                  <c:v>78.018900000000002</c:v>
                </c:pt>
                <c:pt idx="10861" formatCode="General">
                  <c:v>81.263900000000007</c:v>
                </c:pt>
                <c:pt idx="10862" formatCode="General">
                  <c:v>85.375799999999998</c:v>
                </c:pt>
                <c:pt idx="10863" formatCode="General">
                  <c:v>90.309299999999993</c:v>
                </c:pt>
                <c:pt idx="10864" formatCode="General">
                  <c:v>95.936000000000007</c:v>
                </c:pt>
                <c:pt idx="10865" formatCode="General">
                  <c:v>102.09099999999999</c:v>
                </c:pt>
                <c:pt idx="10866" formatCode="General">
                  <c:v>108.628</c:v>
                </c:pt>
                <c:pt idx="10867" formatCode="General">
                  <c:v>115.51600000000001</c:v>
                </c:pt>
                <c:pt idx="10868" formatCode="General">
                  <c:v>122.768</c:v>
                </c:pt>
                <c:pt idx="10869" formatCode="General">
                  <c:v>130.411</c:v>
                </c:pt>
                <c:pt idx="10870" formatCode="General">
                  <c:v>138.30000000000001</c:v>
                </c:pt>
                <c:pt idx="10871" formatCode="General">
                  <c:v>146.16399999999999</c:v>
                </c:pt>
                <c:pt idx="10872" formatCode="General">
                  <c:v>153.84899999999999</c:v>
                </c:pt>
                <c:pt idx="10873" formatCode="General">
                  <c:v>161.24799999999999</c:v>
                </c:pt>
                <c:pt idx="10874" formatCode="General">
                  <c:v>168.2</c:v>
                </c:pt>
                <c:pt idx="10875" formatCode="General">
                  <c:v>174.51900000000001</c:v>
                </c:pt>
                <c:pt idx="10876" formatCode="General">
                  <c:v>180.035</c:v>
                </c:pt>
                <c:pt idx="10877" formatCode="General">
                  <c:v>184.58500000000001</c:v>
                </c:pt>
                <c:pt idx="10878" formatCode="General">
                  <c:v>188.05799999999999</c:v>
                </c:pt>
                <c:pt idx="10879" formatCode="General">
                  <c:v>190.393</c:v>
                </c:pt>
                <c:pt idx="10880" formatCode="General">
                  <c:v>191.565</c:v>
                </c:pt>
                <c:pt idx="10881" formatCode="General">
                  <c:v>191.577</c:v>
                </c:pt>
                <c:pt idx="10882" formatCode="General">
                  <c:v>190.453</c:v>
                </c:pt>
                <c:pt idx="10883" formatCode="General">
                  <c:v>188.256</c:v>
                </c:pt>
                <c:pt idx="10884" formatCode="General">
                  <c:v>185.26300000000001</c:v>
                </c:pt>
                <c:pt idx="10885" formatCode="General">
                  <c:v>181.85300000000001</c:v>
                </c:pt>
                <c:pt idx="10886" formatCode="General">
                  <c:v>178.381</c:v>
                </c:pt>
                <c:pt idx="10887" formatCode="General">
                  <c:v>175.14400000000001</c:v>
                </c:pt>
                <c:pt idx="10888" formatCode="General">
                  <c:v>172.279</c:v>
                </c:pt>
                <c:pt idx="10889" formatCode="General">
                  <c:v>169.87799999999999</c:v>
                </c:pt>
                <c:pt idx="10890" formatCode="General">
                  <c:v>167.982</c:v>
                </c:pt>
                <c:pt idx="10891" formatCode="General">
                  <c:v>166.529</c:v>
                </c:pt>
                <c:pt idx="10892" formatCode="General">
                  <c:v>165.423</c:v>
                </c:pt>
                <c:pt idx="10893" formatCode="General">
                  <c:v>164.65600000000001</c:v>
                </c:pt>
                <c:pt idx="10894" formatCode="General">
                  <c:v>164.191</c:v>
                </c:pt>
                <c:pt idx="10895" formatCode="General">
                  <c:v>163.886</c:v>
                </c:pt>
                <c:pt idx="10896" formatCode="General">
                  <c:v>163.63200000000001</c:v>
                </c:pt>
                <c:pt idx="10897" formatCode="General">
                  <c:v>163.40600000000001</c:v>
                </c:pt>
                <c:pt idx="10898" formatCode="General">
                  <c:v>163.226</c:v>
                </c:pt>
                <c:pt idx="10899" formatCode="General">
                  <c:v>163.13200000000001</c:v>
                </c:pt>
                <c:pt idx="10900" formatCode="General">
                  <c:v>163.245</c:v>
                </c:pt>
                <c:pt idx="10901" formatCode="General">
                  <c:v>163.70099999999999</c:v>
                </c:pt>
                <c:pt idx="10902" formatCode="General">
                  <c:v>164.57499999999999</c:v>
                </c:pt>
                <c:pt idx="10903" formatCode="General">
                  <c:v>165.92099999999999</c:v>
                </c:pt>
                <c:pt idx="10904" formatCode="General">
                  <c:v>167.745</c:v>
                </c:pt>
                <c:pt idx="10905" formatCode="General">
                  <c:v>170.011</c:v>
                </c:pt>
                <c:pt idx="10906" formatCode="General">
                  <c:v>172.68</c:v>
                </c:pt>
                <c:pt idx="10907" formatCode="General">
                  <c:v>175.84899999999999</c:v>
                </c:pt>
                <c:pt idx="10908" formatCode="General">
                  <c:v>179.54400000000001</c:v>
                </c:pt>
                <c:pt idx="10909" formatCode="General">
                  <c:v>183.571</c:v>
                </c:pt>
                <c:pt idx="10910" formatCode="General">
                  <c:v>187.74199999999999</c:v>
                </c:pt>
                <c:pt idx="10911" formatCode="General">
                  <c:v>191.935</c:v>
                </c:pt>
                <c:pt idx="10912" formatCode="General">
                  <c:v>196.06100000000001</c:v>
                </c:pt>
                <c:pt idx="10913" formatCode="General">
                  <c:v>200.059</c:v>
                </c:pt>
                <c:pt idx="10914" formatCode="General">
                  <c:v>203.89</c:v>
                </c:pt>
                <c:pt idx="10915" formatCode="General">
                  <c:v>207.50800000000001</c:v>
                </c:pt>
                <c:pt idx="10916" formatCode="General">
                  <c:v>210.84399999999999</c:v>
                </c:pt>
                <c:pt idx="10917" formatCode="General">
                  <c:v>213.84100000000001</c:v>
                </c:pt>
                <c:pt idx="10918" formatCode="General">
                  <c:v>216.465</c:v>
                </c:pt>
                <c:pt idx="10919" formatCode="General">
                  <c:v>218.74199999999999</c:v>
                </c:pt>
                <c:pt idx="10920" formatCode="General">
                  <c:v>220.69</c:v>
                </c:pt>
                <c:pt idx="10921" formatCode="General">
                  <c:v>222.197</c:v>
                </c:pt>
                <c:pt idx="10922" formatCode="General">
                  <c:v>223.18</c:v>
                </c:pt>
                <c:pt idx="10923" formatCode="General">
                  <c:v>223.661</c:v>
                </c:pt>
                <c:pt idx="10924" formatCode="General">
                  <c:v>223.64599999999999</c:v>
                </c:pt>
                <c:pt idx="10925" formatCode="General">
                  <c:v>223.12200000000001</c:v>
                </c:pt>
                <c:pt idx="10926" formatCode="General">
                  <c:v>222.113</c:v>
                </c:pt>
                <c:pt idx="10927" formatCode="General">
                  <c:v>220.643</c:v>
                </c:pt>
                <c:pt idx="10928" formatCode="General">
                  <c:v>218.70099999999999</c:v>
                </c:pt>
                <c:pt idx="10929" formatCode="General">
                  <c:v>216.22499999999999</c:v>
                </c:pt>
                <c:pt idx="10930" formatCode="General">
                  <c:v>213.12799999999999</c:v>
                </c:pt>
                <c:pt idx="10931" formatCode="General">
                  <c:v>209.47300000000001</c:v>
                </c:pt>
                <c:pt idx="10932" formatCode="General">
                  <c:v>205.43</c:v>
                </c:pt>
                <c:pt idx="10933" formatCode="General">
                  <c:v>201.07499999999999</c:v>
                </c:pt>
                <c:pt idx="10934" formatCode="General">
                  <c:v>196.453</c:v>
                </c:pt>
                <c:pt idx="10935" formatCode="General">
                  <c:v>191.62299999999999</c:v>
                </c:pt>
                <c:pt idx="10936" formatCode="General">
                  <c:v>186.69399999999999</c:v>
                </c:pt>
                <c:pt idx="10937" formatCode="General">
                  <c:v>181.828</c:v>
                </c:pt>
                <c:pt idx="10938" formatCode="General">
                  <c:v>177.191</c:v>
                </c:pt>
                <c:pt idx="10939" formatCode="General">
                  <c:v>172.916</c:v>
                </c:pt>
                <c:pt idx="10940" formatCode="General">
                  <c:v>169.14400000000001</c:v>
                </c:pt>
                <c:pt idx="10941" formatCode="General">
                  <c:v>165.96899999999999</c:v>
                </c:pt>
                <c:pt idx="10942" formatCode="General">
                  <c:v>163.35300000000001</c:v>
                </c:pt>
                <c:pt idx="10943" formatCode="General">
                  <c:v>161.22499999999999</c:v>
                </c:pt>
                <c:pt idx="10944" formatCode="General">
                  <c:v>159.52000000000001</c:v>
                </c:pt>
                <c:pt idx="10945" formatCode="General">
                  <c:v>158.21899999999999</c:v>
                </c:pt>
                <c:pt idx="10946" formatCode="General">
                  <c:v>157.31100000000001</c:v>
                </c:pt>
                <c:pt idx="10947" formatCode="General">
                  <c:v>156.60900000000001</c:v>
                </c:pt>
                <c:pt idx="10948" formatCode="General">
                  <c:v>155.91900000000001</c:v>
                </c:pt>
                <c:pt idx="10949" formatCode="General">
                  <c:v>155.191</c:v>
                </c:pt>
                <c:pt idx="10950" formatCode="General">
                  <c:v>154.38800000000001</c:v>
                </c:pt>
                <c:pt idx="10951" formatCode="General">
                  <c:v>153.48500000000001</c:v>
                </c:pt>
                <c:pt idx="10952" formatCode="General">
                  <c:v>152.42500000000001</c:v>
                </c:pt>
                <c:pt idx="10953" formatCode="General">
                  <c:v>151.15</c:v>
                </c:pt>
                <c:pt idx="10954" formatCode="General">
                  <c:v>149.64400000000001</c:v>
                </c:pt>
                <c:pt idx="10955" formatCode="General">
                  <c:v>147.89599999999999</c:v>
                </c:pt>
                <c:pt idx="10956" formatCode="General">
                  <c:v>145.875</c:v>
                </c:pt>
                <c:pt idx="10957" formatCode="General">
                  <c:v>143.596</c:v>
                </c:pt>
                <c:pt idx="10958" formatCode="General">
                  <c:v>141.108</c:v>
                </c:pt>
                <c:pt idx="10959" formatCode="General">
                  <c:v>138.524</c:v>
                </c:pt>
                <c:pt idx="10960" formatCode="General">
                  <c:v>135.96199999999999</c:v>
                </c:pt>
                <c:pt idx="10961" formatCode="General">
                  <c:v>133.501</c:v>
                </c:pt>
                <c:pt idx="10962" formatCode="General">
                  <c:v>131.166</c:v>
                </c:pt>
                <c:pt idx="10963" formatCode="General">
                  <c:v>128.89099999999999</c:v>
                </c:pt>
                <c:pt idx="10964" formatCode="General">
                  <c:v>126.608</c:v>
                </c:pt>
                <c:pt idx="10965" formatCode="General">
                  <c:v>124.28100000000001</c:v>
                </c:pt>
                <c:pt idx="10966" formatCode="General">
                  <c:v>121.831</c:v>
                </c:pt>
                <c:pt idx="10967" formatCode="General">
                  <c:v>119.167</c:v>
                </c:pt>
                <c:pt idx="10968" formatCode="General">
                  <c:v>116.18600000000001</c:v>
                </c:pt>
                <c:pt idx="10969" formatCode="General">
                  <c:v>112.86499999999999</c:v>
                </c:pt>
                <c:pt idx="10970" formatCode="General">
                  <c:v>109.333</c:v>
                </c:pt>
                <c:pt idx="10971" formatCode="General">
                  <c:v>105.74</c:v>
                </c:pt>
                <c:pt idx="10972" formatCode="General">
                  <c:v>102.203</c:v>
                </c:pt>
                <c:pt idx="10973" formatCode="General">
                  <c:v>98.8446</c:v>
                </c:pt>
                <c:pt idx="10974" formatCode="General">
                  <c:v>95.7684</c:v>
                </c:pt>
                <c:pt idx="10975" formatCode="General">
                  <c:v>93.028999999999996</c:v>
                </c:pt>
                <c:pt idx="10976" formatCode="General">
                  <c:v>90.632000000000005</c:v>
                </c:pt>
                <c:pt idx="10977" formatCode="General">
                  <c:v>88.520700000000005</c:v>
                </c:pt>
                <c:pt idx="10978" formatCode="General">
                  <c:v>86.652699999999996</c:v>
                </c:pt>
                <c:pt idx="10979" formatCode="General">
                  <c:v>85.008499999999998</c:v>
                </c:pt>
                <c:pt idx="10980" formatCode="General">
                  <c:v>83.582300000000004</c:v>
                </c:pt>
                <c:pt idx="10981" formatCode="General">
                  <c:v>82.385199999999998</c:v>
                </c:pt>
                <c:pt idx="10982" formatCode="General">
                  <c:v>81.464500000000001</c:v>
                </c:pt>
                <c:pt idx="10983" formatCode="General">
                  <c:v>80.994799999999998</c:v>
                </c:pt>
                <c:pt idx="10984" formatCode="General">
                  <c:v>81.239199999999997</c:v>
                </c:pt>
                <c:pt idx="10985" formatCode="General">
                  <c:v>82.303700000000006</c:v>
                </c:pt>
                <c:pt idx="10986" formatCode="General">
                  <c:v>84.144000000000005</c:v>
                </c:pt>
                <c:pt idx="10987" formatCode="General">
                  <c:v>86.606499999999997</c:v>
                </c:pt>
                <c:pt idx="10988" formatCode="General">
                  <c:v>89.533199999999994</c:v>
                </c:pt>
                <c:pt idx="10989" formatCode="General">
                  <c:v>92.88</c:v>
                </c:pt>
                <c:pt idx="10990" formatCode="General">
                  <c:v>96.506900000000002</c:v>
                </c:pt>
                <c:pt idx="10991" formatCode="General">
                  <c:v>100.182</c:v>
                </c:pt>
                <c:pt idx="10992" formatCode="General">
                  <c:v>103.65900000000001</c:v>
                </c:pt>
                <c:pt idx="10993" formatCode="General">
                  <c:v>106.74</c:v>
                </c:pt>
                <c:pt idx="10994" formatCode="General">
                  <c:v>109.297</c:v>
                </c:pt>
                <c:pt idx="10995" formatCode="General">
                  <c:v>111.236</c:v>
                </c:pt>
                <c:pt idx="10996" formatCode="General">
                  <c:v>112.497</c:v>
                </c:pt>
                <c:pt idx="10997" formatCode="General">
                  <c:v>113.09099999999999</c:v>
                </c:pt>
                <c:pt idx="10998" formatCode="General">
                  <c:v>113.09399999999999</c:v>
                </c:pt>
                <c:pt idx="10999" formatCode="General">
                  <c:v>112.637</c:v>
                </c:pt>
                <c:pt idx="11000" formatCode="General">
                  <c:v>111.848</c:v>
                </c:pt>
                <c:pt idx="11001" formatCode="General">
                  <c:v>110.742</c:v>
                </c:pt>
                <c:pt idx="11002" formatCode="General">
                  <c:v>109.331</c:v>
                </c:pt>
                <c:pt idx="11003" formatCode="General">
                  <c:v>107.678</c:v>
                </c:pt>
                <c:pt idx="11004" formatCode="General">
                  <c:v>105.828</c:v>
                </c:pt>
                <c:pt idx="11005" formatCode="General">
                  <c:v>103.806</c:v>
                </c:pt>
                <c:pt idx="11006" formatCode="General">
                  <c:v>101.617</c:v>
                </c:pt>
                <c:pt idx="11007" formatCode="General">
                  <c:v>99.251000000000005</c:v>
                </c:pt>
                <c:pt idx="11008" formatCode="General">
                  <c:v>96.629900000000006</c:v>
                </c:pt>
                <c:pt idx="11009" formatCode="General">
                  <c:v>93.693399999999997</c:v>
                </c:pt>
                <c:pt idx="11010" formatCode="General">
                  <c:v>90.476799999999997</c:v>
                </c:pt>
                <c:pt idx="11011" formatCode="General">
                  <c:v>87.005899999999997</c:v>
                </c:pt>
                <c:pt idx="11012" formatCode="General">
                  <c:v>83.298100000000005</c:v>
                </c:pt>
                <c:pt idx="11013" formatCode="General">
                  <c:v>79.277600000000007</c:v>
                </c:pt>
                <c:pt idx="11014" formatCode="General">
                  <c:v>74.894000000000005</c:v>
                </c:pt>
                <c:pt idx="11015" formatCode="General">
                  <c:v>70.348299999999995</c:v>
                </c:pt>
                <c:pt idx="11016" formatCode="General">
                  <c:v>65.844499999999996</c:v>
                </c:pt>
                <c:pt idx="11017" formatCode="General">
                  <c:v>61.461100000000002</c:v>
                </c:pt>
                <c:pt idx="11018" formatCode="General">
                  <c:v>57.211599999999997</c:v>
                </c:pt>
                <c:pt idx="11019" formatCode="General">
                  <c:v>53.063600000000001</c:v>
                </c:pt>
                <c:pt idx="11020" formatCode="General">
                  <c:v>49.004600000000003</c:v>
                </c:pt>
                <c:pt idx="11021" formatCode="General">
                  <c:v>45.040500000000002</c:v>
                </c:pt>
                <c:pt idx="11022" formatCode="General">
                  <c:v>41.208799999999997</c:v>
                </c:pt>
                <c:pt idx="11023" formatCode="General">
                  <c:v>37.580500000000001</c:v>
                </c:pt>
                <c:pt idx="11024" formatCode="General">
                  <c:v>34.250799999999998</c:v>
                </c:pt>
                <c:pt idx="11025" formatCode="General">
                  <c:v>31.291499999999999</c:v>
                </c:pt>
                <c:pt idx="11026" formatCode="General">
                  <c:v>28.732099999999999</c:v>
                </c:pt>
                <c:pt idx="11027" formatCode="General">
                  <c:v>26.397400000000001</c:v>
                </c:pt>
                <c:pt idx="11028" formatCode="General">
                  <c:v>24.116599999999998</c:v>
                </c:pt>
                <c:pt idx="11029" formatCode="General">
                  <c:v>21.978000000000002</c:v>
                </c:pt>
                <c:pt idx="11030" formatCode="General">
                  <c:v>20.053100000000001</c:v>
                </c:pt>
                <c:pt idx="11031" formatCode="General">
                  <c:v>18.332899999999999</c:v>
                </c:pt>
                <c:pt idx="11032" formatCode="General">
                  <c:v>16.8261</c:v>
                </c:pt>
                <c:pt idx="11033" formatCode="General">
                  <c:v>15.5404</c:v>
                </c:pt>
                <c:pt idx="11034" formatCode="General">
                  <c:v>14.3893</c:v>
                </c:pt>
                <c:pt idx="11035" formatCode="General">
                  <c:v>13.303599999999999</c:v>
                </c:pt>
                <c:pt idx="11036" formatCode="General">
                  <c:v>12.350899999999999</c:v>
                </c:pt>
                <c:pt idx="11037" formatCode="General">
                  <c:v>11.6008</c:v>
                </c:pt>
                <c:pt idx="11038" formatCode="General">
                  <c:v>11.077400000000001</c:v>
                </c:pt>
                <c:pt idx="11039" formatCode="General">
                  <c:v>10.603999999999999</c:v>
                </c:pt>
                <c:pt idx="11040" formatCode="General">
                  <c:v>9.9271499999999993</c:v>
                </c:pt>
                <c:pt idx="11041" formatCode="General">
                  <c:v>8.9267199999999995</c:v>
                </c:pt>
                <c:pt idx="11042" formatCode="General">
                  <c:v>7.5449000000000002</c:v>
                </c:pt>
                <c:pt idx="11043" formatCode="General">
                  <c:v>5.79237</c:v>
                </c:pt>
                <c:pt idx="11044" formatCode="General">
                  <c:v>3.7024699999999999</c:v>
                </c:pt>
                <c:pt idx="11045" formatCode="General">
                  <c:v>1.3095600000000001</c:v>
                </c:pt>
                <c:pt idx="11046" formatCode="General">
                  <c:v>-1.37052</c:v>
                </c:pt>
                <c:pt idx="11047" formatCode="General">
                  <c:v>-4.3260800000000001</c:v>
                </c:pt>
                <c:pt idx="11048" formatCode="General">
                  <c:v>-7.4822300000000004</c:v>
                </c:pt>
                <c:pt idx="11049" formatCode="General">
                  <c:v>-10.7235</c:v>
                </c:pt>
                <c:pt idx="11050" formatCode="General">
                  <c:v>-13.914300000000001</c:v>
                </c:pt>
                <c:pt idx="11051" formatCode="General">
                  <c:v>-17.059100000000001</c:v>
                </c:pt>
                <c:pt idx="11052" formatCode="General">
                  <c:v>-20.300899999999999</c:v>
                </c:pt>
                <c:pt idx="11053" formatCode="General">
                  <c:v>-23.665099999999999</c:v>
                </c:pt>
                <c:pt idx="11054" formatCode="General">
                  <c:v>-27.121200000000002</c:v>
                </c:pt>
                <c:pt idx="11055" formatCode="General">
                  <c:v>-30.741299999999999</c:v>
                </c:pt>
                <c:pt idx="11056" formatCode="General">
                  <c:v>-34.610300000000002</c:v>
                </c:pt>
                <c:pt idx="11057" formatCode="General">
                  <c:v>-38.762700000000002</c:v>
                </c:pt>
                <c:pt idx="11058" formatCode="General">
                  <c:v>-43.184800000000003</c:v>
                </c:pt>
                <c:pt idx="11059" formatCode="General">
                  <c:v>-47.816800000000001</c:v>
                </c:pt>
                <c:pt idx="11060" formatCode="General">
                  <c:v>-52.6676</c:v>
                </c:pt>
                <c:pt idx="11061" formatCode="General">
                  <c:v>-57.760800000000003</c:v>
                </c:pt>
                <c:pt idx="11062" formatCode="General">
                  <c:v>-63.060899999999997</c:v>
                </c:pt>
                <c:pt idx="11063" formatCode="General">
                  <c:v>-68.430499999999995</c:v>
                </c:pt>
                <c:pt idx="11064" formatCode="General">
                  <c:v>-73.608699999999999</c:v>
                </c:pt>
                <c:pt idx="11065" formatCode="General">
                  <c:v>-78.488900000000001</c:v>
                </c:pt>
                <c:pt idx="11066" formatCode="General">
                  <c:v>-83.128799999999998</c:v>
                </c:pt>
                <c:pt idx="11067" formatCode="General">
                  <c:v>-87.514499999999998</c:v>
                </c:pt>
                <c:pt idx="11068" formatCode="General">
                  <c:v>-91.611800000000002</c:v>
                </c:pt>
                <c:pt idx="11069" formatCode="General">
                  <c:v>-95.421599999999998</c:v>
                </c:pt>
                <c:pt idx="11070" formatCode="General">
                  <c:v>-98.941500000000005</c:v>
                </c:pt>
                <c:pt idx="11071" formatCode="General">
                  <c:v>-102.154</c:v>
                </c:pt>
                <c:pt idx="11072" formatCode="General">
                  <c:v>-105.092</c:v>
                </c:pt>
                <c:pt idx="11073" formatCode="General">
                  <c:v>-107.82299999999999</c:v>
                </c:pt>
                <c:pt idx="11074" formatCode="General">
                  <c:v>-110.36199999999999</c:v>
                </c:pt>
                <c:pt idx="11075" formatCode="General">
                  <c:v>-112.7</c:v>
                </c:pt>
                <c:pt idx="11076" formatCode="General">
                  <c:v>-114.8</c:v>
                </c:pt>
                <c:pt idx="11077" formatCode="General">
                  <c:v>-116.679</c:v>
                </c:pt>
                <c:pt idx="11078" formatCode="General">
                  <c:v>-118.435</c:v>
                </c:pt>
                <c:pt idx="11079" formatCode="General">
                  <c:v>-120.06699999999999</c:v>
                </c:pt>
                <c:pt idx="11080" formatCode="General">
                  <c:v>-121.508</c:v>
                </c:pt>
                <c:pt idx="11081" formatCode="General">
                  <c:v>-122.654</c:v>
                </c:pt>
                <c:pt idx="11082" formatCode="General">
                  <c:v>-123.405</c:v>
                </c:pt>
                <c:pt idx="11083" formatCode="General">
                  <c:v>-123.71899999999999</c:v>
                </c:pt>
                <c:pt idx="11084" formatCode="General">
                  <c:v>-123.571</c:v>
                </c:pt>
                <c:pt idx="11085" formatCode="General">
                  <c:v>-122.977</c:v>
                </c:pt>
                <c:pt idx="11086" formatCode="General">
                  <c:v>-122.017</c:v>
                </c:pt>
                <c:pt idx="11087" formatCode="General">
                  <c:v>-120.79300000000001</c:v>
                </c:pt>
                <c:pt idx="11088" formatCode="General">
                  <c:v>-119.298</c:v>
                </c:pt>
                <c:pt idx="11089" formatCode="General">
                  <c:v>-117.56399999999999</c:v>
                </c:pt>
                <c:pt idx="11090" formatCode="General">
                  <c:v>-115.794</c:v>
                </c:pt>
                <c:pt idx="11091" formatCode="General">
                  <c:v>-114.15</c:v>
                </c:pt>
                <c:pt idx="11092" formatCode="General">
                  <c:v>-112.685</c:v>
                </c:pt>
                <c:pt idx="11093" formatCode="General">
                  <c:v>-111.43899999999999</c:v>
                </c:pt>
                <c:pt idx="11094" formatCode="General">
                  <c:v>-110.443</c:v>
                </c:pt>
                <c:pt idx="11095" formatCode="General">
                  <c:v>-109.768</c:v>
                </c:pt>
                <c:pt idx="11096" formatCode="General">
                  <c:v>-109.47499999999999</c:v>
                </c:pt>
                <c:pt idx="11097" formatCode="General">
                  <c:v>-109.574</c:v>
                </c:pt>
                <c:pt idx="11098" formatCode="General">
                  <c:v>-110.05800000000001</c:v>
                </c:pt>
                <c:pt idx="11099" formatCode="General">
                  <c:v>-110.916</c:v>
                </c:pt>
                <c:pt idx="11100" formatCode="General">
                  <c:v>-111.999</c:v>
                </c:pt>
                <c:pt idx="11101" formatCode="General">
                  <c:v>-113.15300000000001</c:v>
                </c:pt>
                <c:pt idx="11102" formatCode="General">
                  <c:v>-114.508</c:v>
                </c:pt>
                <c:pt idx="11103" formatCode="General">
                  <c:v>-116.21899999999999</c:v>
                </c:pt>
                <c:pt idx="11104" formatCode="General">
                  <c:v>-118.316</c:v>
                </c:pt>
                <c:pt idx="11105" formatCode="General">
                  <c:v>-120.852</c:v>
                </c:pt>
                <c:pt idx="11106" formatCode="General">
                  <c:v>-123.871</c:v>
                </c:pt>
                <c:pt idx="11107" formatCode="General">
                  <c:v>-127.402</c:v>
                </c:pt>
                <c:pt idx="11108" formatCode="General">
                  <c:v>-131.429</c:v>
                </c:pt>
                <c:pt idx="11109" formatCode="General">
                  <c:v>-135.82599999999999</c:v>
                </c:pt>
                <c:pt idx="11110" formatCode="General">
                  <c:v>-140.44399999999999</c:v>
                </c:pt>
                <c:pt idx="11111" formatCode="General">
                  <c:v>-145.172</c:v>
                </c:pt>
                <c:pt idx="11112" formatCode="General">
                  <c:v>-149.79400000000001</c:v>
                </c:pt>
                <c:pt idx="11113" formatCode="General">
                  <c:v>-154.06100000000001</c:v>
                </c:pt>
                <c:pt idx="11114" formatCode="General">
                  <c:v>-157.685</c:v>
                </c:pt>
                <c:pt idx="11115" formatCode="General">
                  <c:v>-160.46799999999999</c:v>
                </c:pt>
                <c:pt idx="11116" formatCode="General">
                  <c:v>-162.52000000000001</c:v>
                </c:pt>
                <c:pt idx="11117" formatCode="General">
                  <c:v>-163.95500000000001</c:v>
                </c:pt>
                <c:pt idx="11118" formatCode="General">
                  <c:v>-164.77699999999999</c:v>
                </c:pt>
                <c:pt idx="11119" formatCode="General">
                  <c:v>-165.08799999999999</c:v>
                </c:pt>
                <c:pt idx="11120" formatCode="General">
                  <c:v>-165.04400000000001</c:v>
                </c:pt>
                <c:pt idx="11121" formatCode="General">
                  <c:v>-164.91900000000001</c:v>
                </c:pt>
                <c:pt idx="11122" formatCode="General">
                  <c:v>-164.97</c:v>
                </c:pt>
                <c:pt idx="11123" formatCode="General">
                  <c:v>-165.24</c:v>
                </c:pt>
                <c:pt idx="11124" formatCode="General">
                  <c:v>-165.714</c:v>
                </c:pt>
                <c:pt idx="11125" formatCode="General">
                  <c:v>-166.32599999999999</c:v>
                </c:pt>
                <c:pt idx="11126" formatCode="General">
                  <c:v>-167.17599999999999</c:v>
                </c:pt>
                <c:pt idx="11127" formatCode="General">
                  <c:v>-168.447</c:v>
                </c:pt>
                <c:pt idx="11128" formatCode="General">
                  <c:v>-169.983</c:v>
                </c:pt>
                <c:pt idx="11129" formatCode="General">
                  <c:v>-171.59399999999999</c:v>
                </c:pt>
                <c:pt idx="11130" formatCode="General">
                  <c:v>-173.36799999999999</c:v>
                </c:pt>
                <c:pt idx="11131" formatCode="General">
                  <c:v>-175.376</c:v>
                </c:pt>
                <c:pt idx="11132" formatCode="General">
                  <c:v>-177.619</c:v>
                </c:pt>
                <c:pt idx="11133" formatCode="General">
                  <c:v>-180.04300000000001</c:v>
                </c:pt>
                <c:pt idx="11134" formatCode="General">
                  <c:v>-182.57400000000001</c:v>
                </c:pt>
                <c:pt idx="11135" formatCode="General">
                  <c:v>-185.18</c:v>
                </c:pt>
                <c:pt idx="11136" formatCode="General">
                  <c:v>-187.833</c:v>
                </c:pt>
                <c:pt idx="11137" formatCode="General">
                  <c:v>-190.47</c:v>
                </c:pt>
                <c:pt idx="11138" formatCode="General">
                  <c:v>-192.989</c:v>
                </c:pt>
                <c:pt idx="11139" formatCode="General">
                  <c:v>-195.26900000000001</c:v>
                </c:pt>
                <c:pt idx="11140" formatCode="General">
                  <c:v>-197.227</c:v>
                </c:pt>
                <c:pt idx="11141" formatCode="General">
                  <c:v>-198.834</c:v>
                </c:pt>
                <c:pt idx="11142" formatCode="General">
                  <c:v>-200.191</c:v>
                </c:pt>
                <c:pt idx="11143" formatCode="General">
                  <c:v>-201.42500000000001</c:v>
                </c:pt>
                <c:pt idx="11144" formatCode="General">
                  <c:v>-202.59299999999999</c:v>
                </c:pt>
                <c:pt idx="11145" formatCode="General">
                  <c:v>-203.72399999999999</c:v>
                </c:pt>
                <c:pt idx="11146" formatCode="General">
                  <c:v>-204.809</c:v>
                </c:pt>
                <c:pt idx="11147" formatCode="General">
                  <c:v>-205.79900000000001</c:v>
                </c:pt>
                <c:pt idx="11148" formatCode="General">
                  <c:v>-206.64500000000001</c:v>
                </c:pt>
                <c:pt idx="11149" formatCode="General">
                  <c:v>-207.358</c:v>
                </c:pt>
                <c:pt idx="11150" formatCode="General">
                  <c:v>-207.94900000000001</c:v>
                </c:pt>
                <c:pt idx="11151" formatCode="General">
                  <c:v>-208.40199999999999</c:v>
                </c:pt>
                <c:pt idx="11152" formatCode="General">
                  <c:v>-208.70599999999999</c:v>
                </c:pt>
                <c:pt idx="11153" formatCode="General">
                  <c:v>-208.869</c:v>
                </c:pt>
                <c:pt idx="11154" formatCode="General">
                  <c:v>-208.81100000000001</c:v>
                </c:pt>
                <c:pt idx="11155" formatCode="General">
                  <c:v>-208.46199999999999</c:v>
                </c:pt>
                <c:pt idx="11156" formatCode="General">
                  <c:v>-207.96100000000001</c:v>
                </c:pt>
                <c:pt idx="11157" formatCode="General">
                  <c:v>-207.46700000000001</c:v>
                </c:pt>
                <c:pt idx="11158" formatCode="General">
                  <c:v>-207.04599999999999</c:v>
                </c:pt>
                <c:pt idx="11159" formatCode="General">
                  <c:v>-206.791</c:v>
                </c:pt>
                <c:pt idx="11160" formatCode="General">
                  <c:v>-206.792</c:v>
                </c:pt>
                <c:pt idx="11161" formatCode="General">
                  <c:v>-207.06100000000001</c:v>
                </c:pt>
                <c:pt idx="11162" formatCode="General">
                  <c:v>-207.57300000000001</c:v>
                </c:pt>
                <c:pt idx="11163" formatCode="General">
                  <c:v>-208.29400000000001</c:v>
                </c:pt>
                <c:pt idx="11164" formatCode="General">
                  <c:v>-209.203</c:v>
                </c:pt>
                <c:pt idx="11165" formatCode="General">
                  <c:v>-210.31</c:v>
                </c:pt>
                <c:pt idx="11166" formatCode="General">
                  <c:v>-211.608</c:v>
                </c:pt>
                <c:pt idx="11167" formatCode="General">
                  <c:v>-213.07499999999999</c:v>
                </c:pt>
                <c:pt idx="11168" formatCode="General">
                  <c:v>-214.565</c:v>
                </c:pt>
                <c:pt idx="11169" formatCode="General">
                  <c:v>-215.93600000000001</c:v>
                </c:pt>
                <c:pt idx="11170" formatCode="General">
                  <c:v>-217.19499999999999</c:v>
                </c:pt>
                <c:pt idx="11171" formatCode="General">
                  <c:v>-218.32400000000001</c:v>
                </c:pt>
                <c:pt idx="11172" formatCode="General">
                  <c:v>-219.24199999999999</c:v>
                </c:pt>
                <c:pt idx="11173" formatCode="General">
                  <c:v>-219.892</c:v>
                </c:pt>
                <c:pt idx="11174" formatCode="General">
                  <c:v>-220.244</c:v>
                </c:pt>
                <c:pt idx="11175" formatCode="General">
                  <c:v>-220.29300000000001</c:v>
                </c:pt>
                <c:pt idx="11176" formatCode="General">
                  <c:v>-220.041</c:v>
                </c:pt>
                <c:pt idx="11177" formatCode="General">
                  <c:v>-219.49799999999999</c:v>
                </c:pt>
                <c:pt idx="11178" formatCode="General">
                  <c:v>-218.715</c:v>
                </c:pt>
                <c:pt idx="11179" formatCode="General">
                  <c:v>-217.78</c:v>
                </c:pt>
                <c:pt idx="11180" formatCode="General">
                  <c:v>-216.72399999999999</c:v>
                </c:pt>
                <c:pt idx="11181" formatCode="General">
                  <c:v>-215.536</c:v>
                </c:pt>
                <c:pt idx="11182" formatCode="General">
                  <c:v>-214.14400000000001</c:v>
                </c:pt>
                <c:pt idx="11183" formatCode="General">
                  <c:v>-212.51</c:v>
                </c:pt>
                <c:pt idx="11184" formatCode="General">
                  <c:v>-210.73599999999999</c:v>
                </c:pt>
                <c:pt idx="11185" formatCode="General">
                  <c:v>-208.874</c:v>
                </c:pt>
                <c:pt idx="11186" formatCode="General">
                  <c:v>-206.89099999999999</c:v>
                </c:pt>
                <c:pt idx="11187" formatCode="General">
                  <c:v>-204.79300000000001</c:v>
                </c:pt>
                <c:pt idx="11188" formatCode="General">
                  <c:v>-202.61199999999999</c:v>
                </c:pt>
                <c:pt idx="11189" formatCode="General">
                  <c:v>-200.36099999999999</c:v>
                </c:pt>
                <c:pt idx="11190" formatCode="General">
                  <c:v>-198.053</c:v>
                </c:pt>
                <c:pt idx="11191" formatCode="General">
                  <c:v>-195.71199999999999</c:v>
                </c:pt>
                <c:pt idx="11192" formatCode="General">
                  <c:v>-193.33699999999999</c:v>
                </c:pt>
                <c:pt idx="11193" formatCode="General">
                  <c:v>-190.90700000000001</c:v>
                </c:pt>
                <c:pt idx="11194" formatCode="General">
                  <c:v>-188.51599999999999</c:v>
                </c:pt>
                <c:pt idx="11195" formatCode="General">
                  <c:v>-186.28200000000001</c:v>
                </c:pt>
                <c:pt idx="11196" formatCode="General">
                  <c:v>-184.14</c:v>
                </c:pt>
                <c:pt idx="11197" formatCode="General">
                  <c:v>-182.02600000000001</c:v>
                </c:pt>
                <c:pt idx="11198" formatCode="General">
                  <c:v>-179.97800000000001</c:v>
                </c:pt>
                <c:pt idx="11199" formatCode="General">
                  <c:v>-178.04599999999999</c:v>
                </c:pt>
                <c:pt idx="11200" formatCode="General">
                  <c:v>-176.27099999999999</c:v>
                </c:pt>
                <c:pt idx="11201" formatCode="General">
                  <c:v>-174.72900000000001</c:v>
                </c:pt>
                <c:pt idx="11202" formatCode="General">
                  <c:v>-173.48400000000001</c:v>
                </c:pt>
                <c:pt idx="11203" formatCode="General">
                  <c:v>-172.53399999999999</c:v>
                </c:pt>
                <c:pt idx="11204" formatCode="General">
                  <c:v>-171.881</c:v>
                </c:pt>
                <c:pt idx="11205" formatCode="General">
                  <c:v>-171.55199999999999</c:v>
                </c:pt>
                <c:pt idx="11206" formatCode="General">
                  <c:v>-171.58099999999999</c:v>
                </c:pt>
                <c:pt idx="11207" formatCode="General">
                  <c:v>-171.99</c:v>
                </c:pt>
                <c:pt idx="11208" formatCode="General">
                  <c:v>-172.773</c:v>
                </c:pt>
                <c:pt idx="11209" formatCode="General">
                  <c:v>-173.85599999999999</c:v>
                </c:pt>
                <c:pt idx="11210" formatCode="General">
                  <c:v>-174.96299999999999</c:v>
                </c:pt>
                <c:pt idx="11211" formatCode="General">
                  <c:v>-175.923</c:v>
                </c:pt>
                <c:pt idx="11212" formatCode="General">
                  <c:v>-176.85900000000001</c:v>
                </c:pt>
                <c:pt idx="11213" formatCode="General">
                  <c:v>-177.636</c:v>
                </c:pt>
                <c:pt idx="11214" formatCode="General">
                  <c:v>-177.935</c:v>
                </c:pt>
                <c:pt idx="11215" formatCode="General">
                  <c:v>-177.667</c:v>
                </c:pt>
                <c:pt idx="11216" formatCode="General">
                  <c:v>-176.81399999999999</c:v>
                </c:pt>
                <c:pt idx="11217" formatCode="General">
                  <c:v>-175.24299999999999</c:v>
                </c:pt>
                <c:pt idx="11218" formatCode="General">
                  <c:v>-172.84700000000001</c:v>
                </c:pt>
                <c:pt idx="11219" formatCode="General">
                  <c:v>-169.608</c:v>
                </c:pt>
                <c:pt idx="11220" formatCode="General">
                  <c:v>-165.672</c:v>
                </c:pt>
                <c:pt idx="11221" formatCode="General">
                  <c:v>-161.267</c:v>
                </c:pt>
                <c:pt idx="11222" formatCode="General">
                  <c:v>-156.541</c:v>
                </c:pt>
                <c:pt idx="11223" formatCode="General">
                  <c:v>-151.58199999999999</c:v>
                </c:pt>
                <c:pt idx="11224" formatCode="General">
                  <c:v>-146.37700000000001</c:v>
                </c:pt>
                <c:pt idx="11225" formatCode="General">
                  <c:v>-140.96299999999999</c:v>
                </c:pt>
                <c:pt idx="11226" formatCode="General">
                  <c:v>-135.47300000000001</c:v>
                </c:pt>
                <c:pt idx="11227" formatCode="General">
                  <c:v>-129.97200000000001</c:v>
                </c:pt>
                <c:pt idx="11228" formatCode="General">
                  <c:v>-124.47199999999999</c:v>
                </c:pt>
                <c:pt idx="11229" formatCode="General">
                  <c:v>-119.02200000000001</c:v>
                </c:pt>
                <c:pt idx="11230" formatCode="General">
                  <c:v>-113.68300000000001</c:v>
                </c:pt>
                <c:pt idx="11231" formatCode="General">
                  <c:v>-108.53400000000001</c:v>
                </c:pt>
                <c:pt idx="11232" formatCode="General">
                  <c:v>-103.646</c:v>
                </c:pt>
                <c:pt idx="11233" formatCode="General">
                  <c:v>-99.062399999999997</c:v>
                </c:pt>
                <c:pt idx="11234" formatCode="General">
                  <c:v>-94.770600000000002</c:v>
                </c:pt>
                <c:pt idx="11235" formatCode="General">
                  <c:v>-90.726500000000001</c:v>
                </c:pt>
                <c:pt idx="11236" formatCode="General">
                  <c:v>-86.867999999999995</c:v>
                </c:pt>
                <c:pt idx="11237" formatCode="General">
                  <c:v>-83.090299999999999</c:v>
                </c:pt>
                <c:pt idx="11238" formatCode="General">
                  <c:v>-79.237200000000001</c:v>
                </c:pt>
                <c:pt idx="11239" formatCode="General">
                  <c:v>-75.287599999999998</c:v>
                </c:pt>
                <c:pt idx="11240" formatCode="General">
                  <c:v>-71.384600000000006</c:v>
                </c:pt>
                <c:pt idx="11241" formatCode="General">
                  <c:v>-67.718199999999996</c:v>
                </c:pt>
                <c:pt idx="11242" formatCode="General">
                  <c:v>-64.444199999999995</c:v>
                </c:pt>
                <c:pt idx="11243" formatCode="General">
                  <c:v>-61.593600000000002</c:v>
                </c:pt>
                <c:pt idx="11244" formatCode="General">
                  <c:v>-59.193600000000004</c:v>
                </c:pt>
                <c:pt idx="11245" formatCode="General">
                  <c:v>-57.3093</c:v>
                </c:pt>
                <c:pt idx="11246" formatCode="General">
                  <c:v>-55.942900000000002</c:v>
                </c:pt>
                <c:pt idx="11247" formatCode="General">
                  <c:v>-55.022199999999998</c:v>
                </c:pt>
                <c:pt idx="11248" formatCode="General">
                  <c:v>-54.507100000000001</c:v>
                </c:pt>
                <c:pt idx="11249" formatCode="General">
                  <c:v>-54.3459</c:v>
                </c:pt>
                <c:pt idx="11250" formatCode="General">
                  <c:v>-54.322400000000002</c:v>
                </c:pt>
                <c:pt idx="11251" formatCode="General">
                  <c:v>-54.254600000000003</c:v>
                </c:pt>
                <c:pt idx="11252" formatCode="General">
                  <c:v>-54.1404</c:v>
                </c:pt>
                <c:pt idx="11253" formatCode="General">
                  <c:v>-53.954999999999998</c:v>
                </c:pt>
                <c:pt idx="11254" formatCode="General">
                  <c:v>-53.639299999999999</c:v>
                </c:pt>
                <c:pt idx="11255" formatCode="General">
                  <c:v>-53.080500000000001</c:v>
                </c:pt>
                <c:pt idx="11256" formatCode="General">
                  <c:v>-52.167999999999999</c:v>
                </c:pt>
                <c:pt idx="11257" formatCode="General">
                  <c:v>-50.867800000000003</c:v>
                </c:pt>
                <c:pt idx="11258" formatCode="General">
                  <c:v>-49.204900000000002</c:v>
                </c:pt>
                <c:pt idx="11259" formatCode="General">
                  <c:v>-47.269599999999997</c:v>
                </c:pt>
                <c:pt idx="11260" formatCode="General">
                  <c:v>-45.135399999999997</c:v>
                </c:pt>
                <c:pt idx="11261" formatCode="General">
                  <c:v>-42.835500000000003</c:v>
                </c:pt>
                <c:pt idx="11262" formatCode="General">
                  <c:v>-40.340699999999998</c:v>
                </c:pt>
                <c:pt idx="11263" formatCode="General">
                  <c:v>-37.607199999999999</c:v>
                </c:pt>
                <c:pt idx="11264" formatCode="General">
                  <c:v>-34.6233</c:v>
                </c:pt>
                <c:pt idx="11265" formatCode="General">
                  <c:v>-31.317299999999999</c:v>
                </c:pt>
                <c:pt idx="11266" formatCode="General">
                  <c:v>-27.558199999999999</c:v>
                </c:pt>
                <c:pt idx="11267" formatCode="General">
                  <c:v>-23.427199999999999</c:v>
                </c:pt>
                <c:pt idx="11268" formatCode="General">
                  <c:v>-19.1462</c:v>
                </c:pt>
                <c:pt idx="11269" formatCode="General">
                  <c:v>-14.8782</c:v>
                </c:pt>
                <c:pt idx="11270" formatCode="General">
                  <c:v>-10.7788</c:v>
                </c:pt>
                <c:pt idx="11271" formatCode="General">
                  <c:v>-7.0399599999999998</c:v>
                </c:pt>
                <c:pt idx="11272" formatCode="General">
                  <c:v>-3.8569599999999999</c:v>
                </c:pt>
                <c:pt idx="11273" formatCode="General">
                  <c:v>-1.3558300000000001</c:v>
                </c:pt>
                <c:pt idx="11274" formatCode="General">
                  <c:v>0.38412099999999999</c:v>
                </c:pt>
                <c:pt idx="11275" formatCode="General">
                  <c:v>1.33745</c:v>
                </c:pt>
                <c:pt idx="11276" formatCode="General">
                  <c:v>1.5237099999999999</c:v>
                </c:pt>
                <c:pt idx="11277" formatCode="General">
                  <c:v>0.97652099999999997</c:v>
                </c:pt>
                <c:pt idx="11278" formatCode="General">
                  <c:v>-0.29048200000000002</c:v>
                </c:pt>
                <c:pt idx="11279" formatCode="General">
                  <c:v>-2.1293799999999998</c:v>
                </c:pt>
                <c:pt idx="11280" formatCode="General">
                  <c:v>-4.2664799999999996</c:v>
                </c:pt>
                <c:pt idx="11281" formatCode="General">
                  <c:v>-6.4943900000000001</c:v>
                </c:pt>
                <c:pt idx="11282" formatCode="General">
                  <c:v>-8.6878299999999999</c:v>
                </c:pt>
                <c:pt idx="11283" formatCode="General">
                  <c:v>-10.7806</c:v>
                </c:pt>
                <c:pt idx="11284" formatCode="General">
                  <c:v>-12.7431</c:v>
                </c:pt>
                <c:pt idx="11285" formatCode="General">
                  <c:v>-14.5783</c:v>
                </c:pt>
                <c:pt idx="11286" formatCode="General">
                  <c:v>-16.3367</c:v>
                </c:pt>
                <c:pt idx="11287" formatCode="General">
                  <c:v>-18.078399999999998</c:v>
                </c:pt>
                <c:pt idx="11288" formatCode="General">
                  <c:v>-19.706800000000001</c:v>
                </c:pt>
                <c:pt idx="11289" formatCode="General">
                  <c:v>-21.055299999999999</c:v>
                </c:pt>
                <c:pt idx="11290" formatCode="General">
                  <c:v>-22.008400000000002</c:v>
                </c:pt>
                <c:pt idx="11291" formatCode="General">
                  <c:v>-22.447199999999999</c:v>
                </c:pt>
                <c:pt idx="11292" formatCode="General">
                  <c:v>-22.252099999999999</c:v>
                </c:pt>
                <c:pt idx="11293" formatCode="General">
                  <c:v>-21.429400000000001</c:v>
                </c:pt>
                <c:pt idx="11294" formatCode="General">
                  <c:v>-20.1157</c:v>
                </c:pt>
                <c:pt idx="11295" formatCode="General">
                  <c:v>-18.325800000000001</c:v>
                </c:pt>
                <c:pt idx="11296" formatCode="General">
                  <c:v>-16.031199999999998</c:v>
                </c:pt>
                <c:pt idx="11297" formatCode="General">
                  <c:v>-13.3309</c:v>
                </c:pt>
                <c:pt idx="11298" formatCode="General">
                  <c:v>-10.3264</c:v>
                </c:pt>
                <c:pt idx="11299" formatCode="General">
                  <c:v>-7.0526799999999996</c:v>
                </c:pt>
                <c:pt idx="11300" formatCode="General">
                  <c:v>-3.5824099999999999</c:v>
                </c:pt>
                <c:pt idx="11301" formatCode="General">
                  <c:v>-1.7300599999999999E-2</c:v>
                </c:pt>
                <c:pt idx="11302" formatCode="General">
                  <c:v>3.4673400000000001</c:v>
                </c:pt>
                <c:pt idx="11303" formatCode="General">
                  <c:v>6.7040699999999998</c:v>
                </c:pt>
                <c:pt idx="11304" formatCode="General">
                  <c:v>9.6500299999999992</c:v>
                </c:pt>
                <c:pt idx="11305" formatCode="General">
                  <c:v>12.2752</c:v>
                </c:pt>
                <c:pt idx="11306" formatCode="General">
                  <c:v>14.533799999999999</c:v>
                </c:pt>
                <c:pt idx="11307" formatCode="General">
                  <c:v>16.424800000000001</c:v>
                </c:pt>
                <c:pt idx="11308" formatCode="General">
                  <c:v>17.9785</c:v>
                </c:pt>
                <c:pt idx="11309" formatCode="General">
                  <c:v>19.258299999999998</c:v>
                </c:pt>
                <c:pt idx="11310" formatCode="General">
                  <c:v>20.331800000000001</c:v>
                </c:pt>
                <c:pt idx="11311" formatCode="General">
                  <c:v>21.235399999999998</c:v>
                </c:pt>
                <c:pt idx="11312" formatCode="General">
                  <c:v>21.9847</c:v>
                </c:pt>
                <c:pt idx="11313" formatCode="General">
                  <c:v>22.562200000000001</c:v>
                </c:pt>
                <c:pt idx="11314" formatCode="General">
                  <c:v>22.949200000000001</c:v>
                </c:pt>
                <c:pt idx="11315" formatCode="General">
                  <c:v>23.141400000000001</c:v>
                </c:pt>
                <c:pt idx="11316" formatCode="General">
                  <c:v>23.189800000000002</c:v>
                </c:pt>
                <c:pt idx="11317" formatCode="General">
                  <c:v>23.162500000000001</c:v>
                </c:pt>
                <c:pt idx="11318" formatCode="General">
                  <c:v>23.111699999999999</c:v>
                </c:pt>
                <c:pt idx="11319" formatCode="General">
                  <c:v>23.100899999999999</c:v>
                </c:pt>
                <c:pt idx="11320" formatCode="General">
                  <c:v>23.191800000000001</c:v>
                </c:pt>
                <c:pt idx="11321" formatCode="General">
                  <c:v>23.5078</c:v>
                </c:pt>
                <c:pt idx="11322" formatCode="General">
                  <c:v>24.181100000000001</c:v>
                </c:pt>
                <c:pt idx="11323" formatCode="General">
                  <c:v>25.198899999999998</c:v>
                </c:pt>
                <c:pt idx="11324" formatCode="General">
                  <c:v>26.532800000000002</c:v>
                </c:pt>
                <c:pt idx="11325" formatCode="General">
                  <c:v>28.262599999999999</c:v>
                </c:pt>
                <c:pt idx="11326" formatCode="General">
                  <c:v>30.440799999999999</c:v>
                </c:pt>
                <c:pt idx="11327" formatCode="General">
                  <c:v>33.056899999999999</c:v>
                </c:pt>
                <c:pt idx="11328" formatCode="General">
                  <c:v>36.124699999999997</c:v>
                </c:pt>
                <c:pt idx="11329" formatCode="General">
                  <c:v>39.661499999999997</c:v>
                </c:pt>
                <c:pt idx="11330" formatCode="General">
                  <c:v>43.649500000000003</c:v>
                </c:pt>
                <c:pt idx="11331" formatCode="General">
                  <c:v>48.036499999999997</c:v>
                </c:pt>
                <c:pt idx="11332" formatCode="General">
                  <c:v>52.717599999999997</c:v>
                </c:pt>
                <c:pt idx="11333" formatCode="General">
                  <c:v>57.552500000000002</c:v>
                </c:pt>
                <c:pt idx="11334" formatCode="General">
                  <c:v>62.400500000000001</c:v>
                </c:pt>
                <c:pt idx="11335" formatCode="General">
                  <c:v>67.176900000000003</c:v>
                </c:pt>
                <c:pt idx="11336" formatCode="General">
                  <c:v>71.844300000000004</c:v>
                </c:pt>
                <c:pt idx="11337" formatCode="General">
                  <c:v>76.412300000000002</c:v>
                </c:pt>
                <c:pt idx="11338" formatCode="General">
                  <c:v>80.856499999999997</c:v>
                </c:pt>
                <c:pt idx="11339" formatCode="General">
                  <c:v>85.039400000000001</c:v>
                </c:pt>
                <c:pt idx="11340" formatCode="General">
                  <c:v>88.844899999999996</c:v>
                </c:pt>
                <c:pt idx="11341" formatCode="General">
                  <c:v>92.219499999999996</c:v>
                </c:pt>
                <c:pt idx="11342" formatCode="General">
                  <c:v>95.114199999999997</c:v>
                </c:pt>
                <c:pt idx="11343" formatCode="General">
                  <c:v>97.497299999999996</c:v>
                </c:pt>
                <c:pt idx="11344" formatCode="General">
                  <c:v>99.379599999999996</c:v>
                </c:pt>
                <c:pt idx="11345" formatCode="General">
                  <c:v>100.79600000000001</c:v>
                </c:pt>
                <c:pt idx="11346" formatCode="General">
                  <c:v>101.797</c:v>
                </c:pt>
                <c:pt idx="11347" formatCode="General">
                  <c:v>102.401</c:v>
                </c:pt>
                <c:pt idx="11348" formatCode="General">
                  <c:v>102.589</c:v>
                </c:pt>
                <c:pt idx="11349" formatCode="General">
                  <c:v>102.39</c:v>
                </c:pt>
                <c:pt idx="11350" formatCode="General">
                  <c:v>101.84399999999999</c:v>
                </c:pt>
                <c:pt idx="11351" formatCode="General">
                  <c:v>100.932</c:v>
                </c:pt>
                <c:pt idx="11352" formatCode="General">
                  <c:v>99.657600000000002</c:v>
                </c:pt>
                <c:pt idx="11353" formatCode="General">
                  <c:v>98.110500000000002</c:v>
                </c:pt>
                <c:pt idx="11354" formatCode="General">
                  <c:v>96.389899999999997</c:v>
                </c:pt>
                <c:pt idx="11355" formatCode="General">
                  <c:v>94.586299999999994</c:v>
                </c:pt>
                <c:pt idx="11356" formatCode="General">
                  <c:v>92.697400000000002</c:v>
                </c:pt>
                <c:pt idx="11357" formatCode="General">
                  <c:v>90.686000000000007</c:v>
                </c:pt>
                <c:pt idx="11358" formatCode="General">
                  <c:v>88.529200000000003</c:v>
                </c:pt>
                <c:pt idx="11359" formatCode="General">
                  <c:v>86.259</c:v>
                </c:pt>
                <c:pt idx="11360" formatCode="General">
                  <c:v>84.004999999999995</c:v>
                </c:pt>
                <c:pt idx="11361" formatCode="General">
                  <c:v>81.908199999999994</c:v>
                </c:pt>
                <c:pt idx="11362" formatCode="General">
                  <c:v>80.078699999999998</c:v>
                </c:pt>
                <c:pt idx="11363" formatCode="General">
                  <c:v>78.609300000000005</c:v>
                </c:pt>
                <c:pt idx="11364" formatCode="General">
                  <c:v>77.561499999999995</c:v>
                </c:pt>
                <c:pt idx="11365" formatCode="General">
                  <c:v>76.928600000000003</c:v>
                </c:pt>
                <c:pt idx="11366" formatCode="General">
                  <c:v>76.736900000000006</c:v>
                </c:pt>
                <c:pt idx="11367" formatCode="General">
                  <c:v>77.067700000000002</c:v>
                </c:pt>
                <c:pt idx="11368" formatCode="General">
                  <c:v>77.968900000000005</c:v>
                </c:pt>
                <c:pt idx="11369" formatCode="General">
                  <c:v>79.441900000000004</c:v>
                </c:pt>
                <c:pt idx="11370" formatCode="General">
                  <c:v>81.413300000000007</c:v>
                </c:pt>
                <c:pt idx="11371" formatCode="General">
                  <c:v>83.8108</c:v>
                </c:pt>
                <c:pt idx="11372" formatCode="General">
                  <c:v>86.654300000000006</c:v>
                </c:pt>
                <c:pt idx="11373" formatCode="General">
                  <c:v>89.952799999999996</c:v>
                </c:pt>
                <c:pt idx="11374" formatCode="General">
                  <c:v>93.672799999999995</c:v>
                </c:pt>
                <c:pt idx="11375" formatCode="General">
                  <c:v>97.792400000000001</c:v>
                </c:pt>
                <c:pt idx="11376" formatCode="General">
                  <c:v>102.283</c:v>
                </c:pt>
                <c:pt idx="11377" formatCode="General">
                  <c:v>107.026</c:v>
                </c:pt>
                <c:pt idx="11378" formatCode="General">
                  <c:v>111.872</c:v>
                </c:pt>
                <c:pt idx="11379" formatCode="General">
                  <c:v>116.68600000000001</c:v>
                </c:pt>
                <c:pt idx="11380" formatCode="General">
                  <c:v>121.32899999999999</c:v>
                </c:pt>
                <c:pt idx="11381" formatCode="General">
                  <c:v>125.69199999999999</c:v>
                </c:pt>
                <c:pt idx="11382" formatCode="General">
                  <c:v>129.696</c:v>
                </c:pt>
                <c:pt idx="11383" formatCode="General">
                  <c:v>133.29499999999999</c:v>
                </c:pt>
                <c:pt idx="11384" formatCode="General">
                  <c:v>136.48500000000001</c:v>
                </c:pt>
                <c:pt idx="11385" formatCode="General">
                  <c:v>139.26900000000001</c:v>
                </c:pt>
                <c:pt idx="11386" formatCode="General">
                  <c:v>141.61600000000001</c:v>
                </c:pt>
                <c:pt idx="11387" formatCode="General">
                  <c:v>143.536</c:v>
                </c:pt>
                <c:pt idx="11388" formatCode="General">
                  <c:v>145.078</c:v>
                </c:pt>
                <c:pt idx="11389" formatCode="General">
                  <c:v>146.34</c:v>
                </c:pt>
                <c:pt idx="11390" formatCode="General">
                  <c:v>147.43100000000001</c:v>
                </c:pt>
                <c:pt idx="11391" formatCode="General">
                  <c:v>148.44800000000001</c:v>
                </c:pt>
                <c:pt idx="11392" formatCode="General">
                  <c:v>149.46600000000001</c:v>
                </c:pt>
                <c:pt idx="11393" formatCode="General">
                  <c:v>150.50200000000001</c:v>
                </c:pt>
                <c:pt idx="11394" formatCode="General">
                  <c:v>151.55199999999999</c:v>
                </c:pt>
                <c:pt idx="11395" formatCode="General">
                  <c:v>152.607</c:v>
                </c:pt>
                <c:pt idx="11396" formatCode="General">
                  <c:v>153.673</c:v>
                </c:pt>
                <c:pt idx="11397" formatCode="General">
                  <c:v>154.77699999999999</c:v>
                </c:pt>
                <c:pt idx="11398" formatCode="General">
                  <c:v>156.00200000000001</c:v>
                </c:pt>
                <c:pt idx="11399" formatCode="General">
                  <c:v>157.476</c:v>
                </c:pt>
                <c:pt idx="11400" formatCode="General">
                  <c:v>159.357</c:v>
                </c:pt>
                <c:pt idx="11401" formatCode="General">
                  <c:v>161.672</c:v>
                </c:pt>
                <c:pt idx="11402" formatCode="General">
                  <c:v>164.32499999999999</c:v>
                </c:pt>
                <c:pt idx="11403" formatCode="General">
                  <c:v>167.19300000000001</c:v>
                </c:pt>
                <c:pt idx="11404" formatCode="General">
                  <c:v>170.16499999999999</c:v>
                </c:pt>
                <c:pt idx="11405" formatCode="General">
                  <c:v>173.19800000000001</c:v>
                </c:pt>
                <c:pt idx="11406" formatCode="General">
                  <c:v>176.22800000000001</c:v>
                </c:pt>
                <c:pt idx="11407" formatCode="General">
                  <c:v>179.167</c:v>
                </c:pt>
                <c:pt idx="11408" formatCode="General">
                  <c:v>181.95099999999999</c:v>
                </c:pt>
                <c:pt idx="11409" formatCode="General">
                  <c:v>184.553</c:v>
                </c:pt>
                <c:pt idx="11410" formatCode="General">
                  <c:v>186.92599999999999</c:v>
                </c:pt>
                <c:pt idx="11411" formatCode="General">
                  <c:v>189.02799999999999</c:v>
                </c:pt>
                <c:pt idx="11412" formatCode="General">
                  <c:v>190.84200000000001</c:v>
                </c:pt>
                <c:pt idx="11413" formatCode="General">
                  <c:v>192.38300000000001</c:v>
                </c:pt>
                <c:pt idx="11414" formatCode="General">
                  <c:v>193.697</c:v>
                </c:pt>
                <c:pt idx="11415" formatCode="General">
                  <c:v>194.96</c:v>
                </c:pt>
                <c:pt idx="11416" formatCode="General">
                  <c:v>196.387</c:v>
                </c:pt>
                <c:pt idx="11417" formatCode="General">
                  <c:v>198.00700000000001</c:v>
                </c:pt>
                <c:pt idx="11418" formatCode="General">
                  <c:v>199.78800000000001</c:v>
                </c:pt>
                <c:pt idx="11419" formatCode="General">
                  <c:v>201.72499999999999</c:v>
                </c:pt>
                <c:pt idx="11420" formatCode="General">
                  <c:v>203.77799999999999</c:v>
                </c:pt>
                <c:pt idx="11421" formatCode="General">
                  <c:v>205.88399999999999</c:v>
                </c:pt>
                <c:pt idx="11422" formatCode="General">
                  <c:v>207.95500000000001</c:v>
                </c:pt>
                <c:pt idx="11423" formatCode="General">
                  <c:v>209.911</c:v>
                </c:pt>
                <c:pt idx="11424" formatCode="General">
                  <c:v>211.7</c:v>
                </c:pt>
                <c:pt idx="11425" formatCode="General">
                  <c:v>213.31700000000001</c:v>
                </c:pt>
                <c:pt idx="11426" formatCode="General">
                  <c:v>214.839</c:v>
                </c:pt>
                <c:pt idx="11427" formatCode="General">
                  <c:v>216.33699999999999</c:v>
                </c:pt>
                <c:pt idx="11428" formatCode="General">
                  <c:v>217.83699999999999</c:v>
                </c:pt>
                <c:pt idx="11429" formatCode="General">
                  <c:v>219.35</c:v>
                </c:pt>
                <c:pt idx="11430" formatCode="General">
                  <c:v>220.88200000000001</c:v>
                </c:pt>
                <c:pt idx="11431" formatCode="General">
                  <c:v>222.52500000000001</c:v>
                </c:pt>
                <c:pt idx="11432" formatCode="General">
                  <c:v>224.34899999999999</c:v>
                </c:pt>
                <c:pt idx="11433" formatCode="General">
                  <c:v>226.29</c:v>
                </c:pt>
                <c:pt idx="11434" formatCode="General">
                  <c:v>228.22399999999999</c:v>
                </c:pt>
                <c:pt idx="11435" formatCode="General">
                  <c:v>230.011</c:v>
                </c:pt>
                <c:pt idx="11436" formatCode="General">
                  <c:v>231.52699999999999</c:v>
                </c:pt>
                <c:pt idx="11437" formatCode="General">
                  <c:v>232.68700000000001</c:v>
                </c:pt>
                <c:pt idx="11438" formatCode="General">
                  <c:v>233.51300000000001</c:v>
                </c:pt>
                <c:pt idx="11439" formatCode="General">
                  <c:v>234.035</c:v>
                </c:pt>
                <c:pt idx="11440" formatCode="General">
                  <c:v>234.24</c:v>
                </c:pt>
                <c:pt idx="11441" formatCode="General">
                  <c:v>234.107</c:v>
                </c:pt>
                <c:pt idx="11442" formatCode="General">
                  <c:v>233.62</c:v>
                </c:pt>
                <c:pt idx="11443" formatCode="General">
                  <c:v>232.77500000000001</c:v>
                </c:pt>
                <c:pt idx="11444" formatCode="General">
                  <c:v>231.58</c:v>
                </c:pt>
                <c:pt idx="11445" formatCode="General">
                  <c:v>230.048</c:v>
                </c:pt>
                <c:pt idx="11446" formatCode="General">
                  <c:v>228.196</c:v>
                </c:pt>
                <c:pt idx="11447" formatCode="General">
                  <c:v>226.05</c:v>
                </c:pt>
                <c:pt idx="11448" formatCode="General">
                  <c:v>223.68100000000001</c:v>
                </c:pt>
                <c:pt idx="11449" formatCode="General">
                  <c:v>221.19200000000001</c:v>
                </c:pt>
                <c:pt idx="11450" formatCode="General">
                  <c:v>218.49100000000001</c:v>
                </c:pt>
                <c:pt idx="11451" formatCode="General">
                  <c:v>215.42400000000001</c:v>
                </c:pt>
                <c:pt idx="11452" formatCode="General">
                  <c:v>211.874</c:v>
                </c:pt>
                <c:pt idx="11453" formatCode="General">
                  <c:v>207.72800000000001</c:v>
                </c:pt>
                <c:pt idx="11454" formatCode="General">
                  <c:v>202.93799999999999</c:v>
                </c:pt>
                <c:pt idx="11455" formatCode="General">
                  <c:v>197.55799999999999</c:v>
                </c:pt>
                <c:pt idx="11456" formatCode="General">
                  <c:v>191.71600000000001</c:v>
                </c:pt>
                <c:pt idx="11457" formatCode="General">
                  <c:v>185.58199999999999</c:v>
                </c:pt>
                <c:pt idx="11458" formatCode="General">
                  <c:v>179.32499999999999</c:v>
                </c:pt>
                <c:pt idx="11459" formatCode="General">
                  <c:v>173.07599999999999</c:v>
                </c:pt>
                <c:pt idx="11460" formatCode="General">
                  <c:v>166.93600000000001</c:v>
                </c:pt>
                <c:pt idx="11461" formatCode="General">
                  <c:v>160.94</c:v>
                </c:pt>
                <c:pt idx="11462" formatCode="General">
                  <c:v>155.17699999999999</c:v>
                </c:pt>
                <c:pt idx="11463" formatCode="General">
                  <c:v>149.76499999999999</c:v>
                </c:pt>
                <c:pt idx="11464" formatCode="General">
                  <c:v>144.82400000000001</c:v>
                </c:pt>
                <c:pt idx="11465" formatCode="General">
                  <c:v>140.429</c:v>
                </c:pt>
                <c:pt idx="11466" formatCode="General">
                  <c:v>136.53700000000001</c:v>
                </c:pt>
                <c:pt idx="11467" formatCode="General">
                  <c:v>133.12899999999999</c:v>
                </c:pt>
                <c:pt idx="11468" formatCode="General">
                  <c:v>130.25200000000001</c:v>
                </c:pt>
                <c:pt idx="11469" formatCode="General">
                  <c:v>127.95399999999999</c:v>
                </c:pt>
                <c:pt idx="11470" formatCode="General">
                  <c:v>126.261</c:v>
                </c:pt>
                <c:pt idx="11471" formatCode="General">
                  <c:v>125.113</c:v>
                </c:pt>
                <c:pt idx="11472" formatCode="General">
                  <c:v>124.434</c:v>
                </c:pt>
                <c:pt idx="11473" formatCode="General">
                  <c:v>124.193</c:v>
                </c:pt>
                <c:pt idx="11474" formatCode="General">
                  <c:v>124.352</c:v>
                </c:pt>
                <c:pt idx="11475" formatCode="General">
                  <c:v>124.85299999999999</c:v>
                </c:pt>
                <c:pt idx="11476" formatCode="General">
                  <c:v>125.598</c:v>
                </c:pt>
                <c:pt idx="11477" formatCode="General">
                  <c:v>126.468</c:v>
                </c:pt>
                <c:pt idx="11478" formatCode="General">
                  <c:v>127.342</c:v>
                </c:pt>
                <c:pt idx="11479" formatCode="General">
                  <c:v>128.14400000000001</c:v>
                </c:pt>
                <c:pt idx="11480" formatCode="General">
                  <c:v>128.905</c:v>
                </c:pt>
                <c:pt idx="11481" formatCode="General">
                  <c:v>129.73500000000001</c:v>
                </c:pt>
                <c:pt idx="11482" formatCode="General">
                  <c:v>130.76499999999999</c:v>
                </c:pt>
                <c:pt idx="11483" formatCode="General">
                  <c:v>131.83600000000001</c:v>
                </c:pt>
                <c:pt idx="11484" formatCode="General">
                  <c:v>132.684</c:v>
                </c:pt>
                <c:pt idx="11485" formatCode="General">
                  <c:v>133.29</c:v>
                </c:pt>
                <c:pt idx="11486" formatCode="General">
                  <c:v>133.70400000000001</c:v>
                </c:pt>
                <c:pt idx="11487" formatCode="General">
                  <c:v>133.96899999999999</c:v>
                </c:pt>
                <c:pt idx="11488" formatCode="General">
                  <c:v>134.126</c:v>
                </c:pt>
                <c:pt idx="11489" formatCode="General">
                  <c:v>134.185</c:v>
                </c:pt>
                <c:pt idx="11490" formatCode="General">
                  <c:v>134.13800000000001</c:v>
                </c:pt>
                <c:pt idx="11491" formatCode="General">
                  <c:v>133.97300000000001</c:v>
                </c:pt>
                <c:pt idx="11492" formatCode="General">
                  <c:v>133.69900000000001</c:v>
                </c:pt>
                <c:pt idx="11493" formatCode="General">
                  <c:v>133.28700000000001</c:v>
                </c:pt>
                <c:pt idx="11494" formatCode="General">
                  <c:v>132.624</c:v>
                </c:pt>
                <c:pt idx="11495" formatCode="General">
                  <c:v>131.65799999999999</c:v>
                </c:pt>
                <c:pt idx="11496" formatCode="General">
                  <c:v>130.41900000000001</c:v>
                </c:pt>
                <c:pt idx="11497" formatCode="General">
                  <c:v>128.95599999999999</c:v>
                </c:pt>
                <c:pt idx="11498" formatCode="General">
                  <c:v>127.28400000000001</c:v>
                </c:pt>
                <c:pt idx="11499" formatCode="General">
                  <c:v>125.26</c:v>
                </c:pt>
                <c:pt idx="11500" formatCode="General">
                  <c:v>122.785</c:v>
                </c:pt>
                <c:pt idx="11501" formatCode="General">
                  <c:v>119.934</c:v>
                </c:pt>
                <c:pt idx="11502" formatCode="General">
                  <c:v>116.893</c:v>
                </c:pt>
                <c:pt idx="11503" formatCode="General">
                  <c:v>113.887</c:v>
                </c:pt>
                <c:pt idx="11504" formatCode="General">
                  <c:v>111.128</c:v>
                </c:pt>
                <c:pt idx="11505" formatCode="General">
                  <c:v>108.75</c:v>
                </c:pt>
                <c:pt idx="11506" formatCode="General">
                  <c:v>106.661</c:v>
                </c:pt>
                <c:pt idx="11507" formatCode="General">
                  <c:v>104.761</c:v>
                </c:pt>
                <c:pt idx="11508" formatCode="General">
                  <c:v>103.03400000000001</c:v>
                </c:pt>
                <c:pt idx="11509" formatCode="General">
                  <c:v>101.474</c:v>
                </c:pt>
                <c:pt idx="11510" formatCode="General">
                  <c:v>100.08499999999999</c:v>
                </c:pt>
                <c:pt idx="11511" formatCode="General">
                  <c:v>98.822299999999998</c:v>
                </c:pt>
                <c:pt idx="11512" formatCode="General">
                  <c:v>97.606499999999997</c:v>
                </c:pt>
                <c:pt idx="11513" formatCode="General">
                  <c:v>96.313900000000004</c:v>
                </c:pt>
                <c:pt idx="11514" formatCode="General">
                  <c:v>94.783900000000003</c:v>
                </c:pt>
                <c:pt idx="11515" formatCode="General">
                  <c:v>92.872</c:v>
                </c:pt>
                <c:pt idx="11516" formatCode="General">
                  <c:v>90.4602</c:v>
                </c:pt>
                <c:pt idx="11517" formatCode="General">
                  <c:v>87.4833</c:v>
                </c:pt>
                <c:pt idx="11518" formatCode="General">
                  <c:v>83.932599999999994</c:v>
                </c:pt>
                <c:pt idx="11519" formatCode="General">
                  <c:v>79.809200000000004</c:v>
                </c:pt>
                <c:pt idx="11520" formatCode="General">
                  <c:v>75.079300000000003</c:v>
                </c:pt>
                <c:pt idx="11521" formatCode="General">
                  <c:v>69.769199999999998</c:v>
                </c:pt>
                <c:pt idx="11522" formatCode="General">
                  <c:v>63.983199999999997</c:v>
                </c:pt>
                <c:pt idx="11523" formatCode="General">
                  <c:v>57.778500000000001</c:v>
                </c:pt>
                <c:pt idx="11524" formatCode="General">
                  <c:v>51.179200000000002</c:v>
                </c:pt>
                <c:pt idx="11525" formatCode="General">
                  <c:v>44.224499999999999</c:v>
                </c:pt>
                <c:pt idx="11526" formatCode="General">
                  <c:v>36.970799999999997</c:v>
                </c:pt>
                <c:pt idx="11527" formatCode="General">
                  <c:v>29.505800000000001</c:v>
                </c:pt>
                <c:pt idx="11528" formatCode="General">
                  <c:v>21.936299999999999</c:v>
                </c:pt>
                <c:pt idx="11529" formatCode="General">
                  <c:v>14.369</c:v>
                </c:pt>
                <c:pt idx="11530" formatCode="General">
                  <c:v>6.8448000000000002</c:v>
                </c:pt>
                <c:pt idx="11531" formatCode="General">
                  <c:v>-0.63963099999999995</c:v>
                </c:pt>
                <c:pt idx="11532" formatCode="General">
                  <c:v>-8.1496600000000008</c:v>
                </c:pt>
                <c:pt idx="11533" formatCode="General">
                  <c:v>-15.767799999999999</c:v>
                </c:pt>
                <c:pt idx="11534" formatCode="General">
                  <c:v>-23.539000000000001</c:v>
                </c:pt>
                <c:pt idx="11535" formatCode="General">
                  <c:v>-31.507999999999999</c:v>
                </c:pt>
                <c:pt idx="11536" formatCode="General">
                  <c:v>-39.690199999999997</c:v>
                </c:pt>
                <c:pt idx="11537" formatCode="General">
                  <c:v>-47.898800000000001</c:v>
                </c:pt>
                <c:pt idx="11538" formatCode="General">
                  <c:v>-55.879800000000003</c:v>
                </c:pt>
                <c:pt idx="11539" formatCode="General">
                  <c:v>-63.439700000000002</c:v>
                </c:pt>
                <c:pt idx="11540" formatCode="General">
                  <c:v>-70.406400000000005</c:v>
                </c:pt>
                <c:pt idx="11541" formatCode="General">
                  <c:v>-76.692899999999995</c:v>
                </c:pt>
                <c:pt idx="11542" formatCode="General">
                  <c:v>-82.217100000000002</c:v>
                </c:pt>
                <c:pt idx="11543" formatCode="General">
                  <c:v>-86.924700000000001</c:v>
                </c:pt>
                <c:pt idx="11544" formatCode="General">
                  <c:v>-90.854699999999994</c:v>
                </c:pt>
                <c:pt idx="11545" formatCode="General">
                  <c:v>-94.075800000000001</c:v>
                </c:pt>
                <c:pt idx="11546" formatCode="General">
                  <c:v>-96.577299999999994</c:v>
                </c:pt>
                <c:pt idx="11547" formatCode="General">
                  <c:v>-98.426699999999997</c:v>
                </c:pt>
                <c:pt idx="11548" formatCode="General">
                  <c:v>-99.838700000000003</c:v>
                </c:pt>
                <c:pt idx="11549" formatCode="General">
                  <c:v>-100.97799999999999</c:v>
                </c:pt>
                <c:pt idx="11550" formatCode="General">
                  <c:v>-101.92700000000001</c:v>
                </c:pt>
                <c:pt idx="11551" formatCode="General">
                  <c:v>-102.755</c:v>
                </c:pt>
                <c:pt idx="11552" formatCode="General">
                  <c:v>-103.536</c:v>
                </c:pt>
                <c:pt idx="11553" formatCode="General">
                  <c:v>-104.37</c:v>
                </c:pt>
                <c:pt idx="11554" formatCode="General">
                  <c:v>-105.333</c:v>
                </c:pt>
                <c:pt idx="11555" formatCode="General">
                  <c:v>-106.45399999999999</c:v>
                </c:pt>
                <c:pt idx="11556" formatCode="General">
                  <c:v>-107.75</c:v>
                </c:pt>
                <c:pt idx="11557" formatCode="General">
                  <c:v>-109.23699999999999</c:v>
                </c:pt>
                <c:pt idx="11558" formatCode="General">
                  <c:v>-111</c:v>
                </c:pt>
                <c:pt idx="11559" formatCode="General">
                  <c:v>-113.16500000000001</c:v>
                </c:pt>
                <c:pt idx="11560" formatCode="General">
                  <c:v>-115.92700000000001</c:v>
                </c:pt>
                <c:pt idx="11561" formatCode="General">
                  <c:v>-119.363</c:v>
                </c:pt>
                <c:pt idx="11562" formatCode="General">
                  <c:v>-123.334</c:v>
                </c:pt>
                <c:pt idx="11563" formatCode="General">
                  <c:v>-127.57899999999999</c:v>
                </c:pt>
                <c:pt idx="11564" formatCode="General">
                  <c:v>-131.83000000000001</c:v>
                </c:pt>
                <c:pt idx="11565" formatCode="General">
                  <c:v>-136.08600000000001</c:v>
                </c:pt>
                <c:pt idx="11566" formatCode="General">
                  <c:v>-140.41399999999999</c:v>
                </c:pt>
                <c:pt idx="11567" formatCode="General">
                  <c:v>-144.80699999999999</c:v>
                </c:pt>
                <c:pt idx="11568" formatCode="General">
                  <c:v>-149.184</c:v>
                </c:pt>
                <c:pt idx="11569" formatCode="General">
                  <c:v>-153.381</c:v>
                </c:pt>
                <c:pt idx="11570" formatCode="General">
                  <c:v>-157.32</c:v>
                </c:pt>
                <c:pt idx="11571" formatCode="General">
                  <c:v>-160.99299999999999</c:v>
                </c:pt>
                <c:pt idx="11572" formatCode="General">
                  <c:v>-164.38900000000001</c:v>
                </c:pt>
                <c:pt idx="11573" formatCode="General">
                  <c:v>-167.499</c:v>
                </c:pt>
                <c:pt idx="11574" formatCode="General">
                  <c:v>-170.31200000000001</c:v>
                </c:pt>
                <c:pt idx="11575" formatCode="General">
                  <c:v>-172.78100000000001</c:v>
                </c:pt>
                <c:pt idx="11576" formatCode="General">
                  <c:v>-174.834</c:v>
                </c:pt>
                <c:pt idx="11577" formatCode="General">
                  <c:v>-176.464</c:v>
                </c:pt>
                <c:pt idx="11578" formatCode="General">
                  <c:v>-177.702</c:v>
                </c:pt>
                <c:pt idx="11579" formatCode="General">
                  <c:v>-178.51400000000001</c:v>
                </c:pt>
                <c:pt idx="11580" formatCode="General">
                  <c:v>-178.81800000000001</c:v>
                </c:pt>
                <c:pt idx="11581" formatCode="General">
                  <c:v>-178.49</c:v>
                </c:pt>
                <c:pt idx="11582" formatCode="General">
                  <c:v>-177.57499999999999</c:v>
                </c:pt>
                <c:pt idx="11583" formatCode="General">
                  <c:v>-176.297</c:v>
                </c:pt>
                <c:pt idx="11584" formatCode="General">
                  <c:v>-174.827</c:v>
                </c:pt>
                <c:pt idx="11585" formatCode="General">
                  <c:v>-173.26499999999999</c:v>
                </c:pt>
                <c:pt idx="11586" formatCode="General">
                  <c:v>-171.62</c:v>
                </c:pt>
                <c:pt idx="11587" formatCode="General">
                  <c:v>-169.85300000000001</c:v>
                </c:pt>
                <c:pt idx="11588" formatCode="General">
                  <c:v>-167.90299999999999</c:v>
                </c:pt>
                <c:pt idx="11589" formatCode="General">
                  <c:v>-165.733</c:v>
                </c:pt>
                <c:pt idx="11590" formatCode="General">
                  <c:v>-163.369</c:v>
                </c:pt>
                <c:pt idx="11591" formatCode="General">
                  <c:v>-160.78100000000001</c:v>
                </c:pt>
                <c:pt idx="11592" formatCode="General">
                  <c:v>-157.94800000000001</c:v>
                </c:pt>
                <c:pt idx="11593" formatCode="General">
                  <c:v>-154.977</c:v>
                </c:pt>
                <c:pt idx="11594" formatCode="General">
                  <c:v>-152.00800000000001</c:v>
                </c:pt>
                <c:pt idx="11595" formatCode="General">
                  <c:v>-149.14599999999999</c:v>
                </c:pt>
                <c:pt idx="11596" formatCode="General">
                  <c:v>-146.41200000000001</c:v>
                </c:pt>
                <c:pt idx="11597" formatCode="General">
                  <c:v>-143.749</c:v>
                </c:pt>
                <c:pt idx="11598" formatCode="General">
                  <c:v>-141.08600000000001</c:v>
                </c:pt>
                <c:pt idx="11599" formatCode="General">
                  <c:v>-138.398</c:v>
                </c:pt>
                <c:pt idx="11600" formatCode="General">
                  <c:v>-135.839</c:v>
                </c:pt>
                <c:pt idx="11601" formatCode="General">
                  <c:v>-133.56700000000001</c:v>
                </c:pt>
                <c:pt idx="11602" formatCode="General">
                  <c:v>-131.63900000000001</c:v>
                </c:pt>
                <c:pt idx="11603" formatCode="General">
                  <c:v>-130.011</c:v>
                </c:pt>
                <c:pt idx="11604" formatCode="General">
                  <c:v>-128.56899999999999</c:v>
                </c:pt>
                <c:pt idx="11605" formatCode="General">
                  <c:v>-127.258</c:v>
                </c:pt>
                <c:pt idx="11606" formatCode="General">
                  <c:v>-126.071</c:v>
                </c:pt>
                <c:pt idx="11607" formatCode="General">
                  <c:v>-125.09699999999999</c:v>
                </c:pt>
                <c:pt idx="11608" formatCode="General">
                  <c:v>-124.431</c:v>
                </c:pt>
                <c:pt idx="11609" formatCode="General">
                  <c:v>-124.113</c:v>
                </c:pt>
                <c:pt idx="11610" formatCode="General">
                  <c:v>-124.215</c:v>
                </c:pt>
                <c:pt idx="11611" formatCode="General">
                  <c:v>-124.80500000000001</c:v>
                </c:pt>
                <c:pt idx="11612" formatCode="General">
                  <c:v>-125.961</c:v>
                </c:pt>
                <c:pt idx="11613" formatCode="General">
                  <c:v>-127.71599999999999</c:v>
                </c:pt>
                <c:pt idx="11614" formatCode="General">
                  <c:v>-129.953</c:v>
                </c:pt>
                <c:pt idx="11615" formatCode="General">
                  <c:v>-132.49100000000001</c:v>
                </c:pt>
                <c:pt idx="11616" formatCode="General">
                  <c:v>-135.136</c:v>
                </c:pt>
                <c:pt idx="11617" formatCode="General">
                  <c:v>-137.80099999999999</c:v>
                </c:pt>
                <c:pt idx="11618" formatCode="General">
                  <c:v>-140.476</c:v>
                </c:pt>
                <c:pt idx="11619" formatCode="General">
                  <c:v>-143.07499999999999</c:v>
                </c:pt>
                <c:pt idx="11620" formatCode="General">
                  <c:v>-145.50800000000001</c:v>
                </c:pt>
                <c:pt idx="11621" formatCode="General">
                  <c:v>-147.72200000000001</c:v>
                </c:pt>
                <c:pt idx="11622" formatCode="General">
                  <c:v>-149.68700000000001</c:v>
                </c:pt>
                <c:pt idx="11623" formatCode="General">
                  <c:v>-151.38499999999999</c:v>
                </c:pt>
                <c:pt idx="11624" formatCode="General">
                  <c:v>-152.83500000000001</c:v>
                </c:pt>
                <c:pt idx="11625" formatCode="General">
                  <c:v>-154.07300000000001</c:v>
                </c:pt>
                <c:pt idx="11626" formatCode="General">
                  <c:v>-155.14400000000001</c:v>
                </c:pt>
                <c:pt idx="11627" formatCode="General">
                  <c:v>-156.077</c:v>
                </c:pt>
                <c:pt idx="11628" formatCode="General">
                  <c:v>-156.83799999999999</c:v>
                </c:pt>
                <c:pt idx="11629" formatCode="General">
                  <c:v>-157.40700000000001</c:v>
                </c:pt>
                <c:pt idx="11630" formatCode="General">
                  <c:v>-157.792</c:v>
                </c:pt>
                <c:pt idx="11631" formatCode="General">
                  <c:v>-157.96700000000001</c:v>
                </c:pt>
                <c:pt idx="11632" formatCode="General">
                  <c:v>-157.893</c:v>
                </c:pt>
                <c:pt idx="11633" formatCode="General">
                  <c:v>-157.53</c:v>
                </c:pt>
                <c:pt idx="11634" formatCode="General">
                  <c:v>-156.892</c:v>
                </c:pt>
                <c:pt idx="11635" formatCode="General">
                  <c:v>-156.11000000000001</c:v>
                </c:pt>
                <c:pt idx="11636" formatCode="General">
                  <c:v>-155.29300000000001</c:v>
                </c:pt>
                <c:pt idx="11637" formatCode="General">
                  <c:v>-154.48400000000001</c:v>
                </c:pt>
                <c:pt idx="11638" formatCode="General">
                  <c:v>-153.708</c:v>
                </c:pt>
                <c:pt idx="11639" formatCode="General">
                  <c:v>-152.964</c:v>
                </c:pt>
                <c:pt idx="11640" formatCode="General">
                  <c:v>-152.19</c:v>
                </c:pt>
                <c:pt idx="11641" formatCode="General">
                  <c:v>-151.297</c:v>
                </c:pt>
                <c:pt idx="11642" formatCode="General">
                  <c:v>-150.21100000000001</c:v>
                </c:pt>
                <c:pt idx="11643" formatCode="General">
                  <c:v>-148.87299999999999</c:v>
                </c:pt>
                <c:pt idx="11644" formatCode="General">
                  <c:v>-147.261</c:v>
                </c:pt>
                <c:pt idx="11645" formatCode="General">
                  <c:v>-145.452</c:v>
                </c:pt>
                <c:pt idx="11646" formatCode="General">
                  <c:v>-143.53800000000001</c:v>
                </c:pt>
                <c:pt idx="11647" formatCode="General">
                  <c:v>-141.517</c:v>
                </c:pt>
                <c:pt idx="11648" formatCode="General">
                  <c:v>-139.33099999999999</c:v>
                </c:pt>
                <c:pt idx="11649" formatCode="General">
                  <c:v>-136.88300000000001</c:v>
                </c:pt>
                <c:pt idx="11650" formatCode="General">
                  <c:v>-134.15299999999999</c:v>
                </c:pt>
                <c:pt idx="11651" formatCode="General">
                  <c:v>-131.20699999999999</c:v>
                </c:pt>
                <c:pt idx="11652" formatCode="General">
                  <c:v>-128.024</c:v>
                </c:pt>
                <c:pt idx="11653" formatCode="General">
                  <c:v>-124.57</c:v>
                </c:pt>
                <c:pt idx="11654" formatCode="General">
                  <c:v>-120.88</c:v>
                </c:pt>
                <c:pt idx="11655" formatCode="General">
                  <c:v>-116.985</c:v>
                </c:pt>
                <c:pt idx="11656" formatCode="General">
                  <c:v>-112.89700000000001</c:v>
                </c:pt>
                <c:pt idx="11657" formatCode="General">
                  <c:v>-108.651</c:v>
                </c:pt>
                <c:pt idx="11658" formatCode="General">
                  <c:v>-104.295</c:v>
                </c:pt>
                <c:pt idx="11659" formatCode="General">
                  <c:v>-99.905500000000004</c:v>
                </c:pt>
                <c:pt idx="11660" formatCode="General">
                  <c:v>-95.540999999999997</c:v>
                </c:pt>
                <c:pt idx="11661" formatCode="General">
                  <c:v>-91.177800000000005</c:v>
                </c:pt>
                <c:pt idx="11662" formatCode="General">
                  <c:v>-86.804000000000002</c:v>
                </c:pt>
                <c:pt idx="11663" formatCode="General">
                  <c:v>-82.447599999999994</c:v>
                </c:pt>
                <c:pt idx="11664" formatCode="General">
                  <c:v>-78.128100000000003</c:v>
                </c:pt>
                <c:pt idx="11665" formatCode="General">
                  <c:v>-73.857600000000005</c:v>
                </c:pt>
                <c:pt idx="11666" formatCode="General">
                  <c:v>-69.665400000000005</c:v>
                </c:pt>
                <c:pt idx="11667" formatCode="General">
                  <c:v>-65.623800000000003</c:v>
                </c:pt>
                <c:pt idx="11668" formatCode="General">
                  <c:v>-61.893500000000003</c:v>
                </c:pt>
                <c:pt idx="11669" formatCode="General">
                  <c:v>-58.610799999999998</c:v>
                </c:pt>
                <c:pt idx="11670" formatCode="General">
                  <c:v>-55.818800000000003</c:v>
                </c:pt>
                <c:pt idx="11671" formatCode="General">
                  <c:v>-53.498699999999999</c:v>
                </c:pt>
                <c:pt idx="11672" formatCode="General">
                  <c:v>-51.595700000000001</c:v>
                </c:pt>
                <c:pt idx="11673" formatCode="General">
                  <c:v>-50.044499999999999</c:v>
                </c:pt>
                <c:pt idx="11674" formatCode="General">
                  <c:v>-48.775500000000001</c:v>
                </c:pt>
                <c:pt idx="11675" formatCode="General">
                  <c:v>-47.734999999999999</c:v>
                </c:pt>
                <c:pt idx="11676" formatCode="General">
                  <c:v>-46.838200000000001</c:v>
                </c:pt>
                <c:pt idx="11677" formatCode="General">
                  <c:v>-45.984900000000003</c:v>
                </c:pt>
                <c:pt idx="11678" formatCode="General">
                  <c:v>-45.133499999999998</c:v>
                </c:pt>
                <c:pt idx="11679" formatCode="General">
                  <c:v>-44.259500000000003</c:v>
                </c:pt>
                <c:pt idx="11680" formatCode="General">
                  <c:v>-43.203899999999997</c:v>
                </c:pt>
                <c:pt idx="11681" formatCode="General">
                  <c:v>-41.767099999999999</c:v>
                </c:pt>
                <c:pt idx="11682" formatCode="General">
                  <c:v>-39.779000000000003</c:v>
                </c:pt>
                <c:pt idx="11683" formatCode="General">
                  <c:v>-37.268999999999998</c:v>
                </c:pt>
                <c:pt idx="11684" formatCode="General">
                  <c:v>-34.456600000000002</c:v>
                </c:pt>
                <c:pt idx="11685" formatCode="General">
                  <c:v>-31.4527</c:v>
                </c:pt>
                <c:pt idx="11686" formatCode="General">
                  <c:v>-28.298999999999999</c:v>
                </c:pt>
                <c:pt idx="11687" formatCode="General">
                  <c:v>-25.061299999999999</c:v>
                </c:pt>
                <c:pt idx="11688" formatCode="General">
                  <c:v>-21.833500000000001</c:v>
                </c:pt>
                <c:pt idx="11689" formatCode="General">
                  <c:v>-18.7257</c:v>
                </c:pt>
                <c:pt idx="11690" formatCode="General">
                  <c:v>-15.8337</c:v>
                </c:pt>
                <c:pt idx="11691" formatCode="General">
                  <c:v>-13.212999999999999</c:v>
                </c:pt>
                <c:pt idx="11692" formatCode="General">
                  <c:v>-10.9224</c:v>
                </c:pt>
                <c:pt idx="11693" formatCode="General">
                  <c:v>-9.0107300000000006</c:v>
                </c:pt>
                <c:pt idx="11694" formatCode="General">
                  <c:v>-7.5073400000000001</c:v>
                </c:pt>
                <c:pt idx="11695" formatCode="General">
                  <c:v>-6.3418400000000004</c:v>
                </c:pt>
                <c:pt idx="11696" formatCode="General">
                  <c:v>-5.3053900000000001</c:v>
                </c:pt>
                <c:pt idx="11697" formatCode="General">
                  <c:v>-4.1898499999999999</c:v>
                </c:pt>
                <c:pt idx="11698" formatCode="General">
                  <c:v>-2.85907</c:v>
                </c:pt>
                <c:pt idx="11699" formatCode="General">
                  <c:v>-1.4243300000000001</c:v>
                </c:pt>
                <c:pt idx="11700" formatCode="General">
                  <c:v>-4.1806599999999999E-2</c:v>
                </c:pt>
                <c:pt idx="11701" formatCode="General">
                  <c:v>1.33388</c:v>
                </c:pt>
                <c:pt idx="11702" formatCode="General">
                  <c:v>2.7364099999999998</c:v>
                </c:pt>
                <c:pt idx="11703" formatCode="General">
                  <c:v>4.1484899999999998</c:v>
                </c:pt>
                <c:pt idx="11704" formatCode="General">
                  <c:v>5.5666799999999999</c:v>
                </c:pt>
                <c:pt idx="11705" formatCode="General">
                  <c:v>7.0019900000000002</c:v>
                </c:pt>
                <c:pt idx="11706" formatCode="General">
                  <c:v>8.4274500000000003</c:v>
                </c:pt>
                <c:pt idx="11707" formatCode="General">
                  <c:v>9.8309700000000007</c:v>
                </c:pt>
                <c:pt idx="11708" formatCode="General">
                  <c:v>11.292400000000001</c:v>
                </c:pt>
                <c:pt idx="11709" formatCode="General">
                  <c:v>12.932</c:v>
                </c:pt>
                <c:pt idx="11710" formatCode="General">
                  <c:v>14.866899999999999</c:v>
                </c:pt>
                <c:pt idx="11711" formatCode="General">
                  <c:v>17.167899999999999</c:v>
                </c:pt>
                <c:pt idx="11712" formatCode="General">
                  <c:v>19.8445</c:v>
                </c:pt>
                <c:pt idx="11713" formatCode="General">
                  <c:v>22.662099999999999</c:v>
                </c:pt>
                <c:pt idx="11714" formatCode="General">
                  <c:v>25.404599999999999</c:v>
                </c:pt>
                <c:pt idx="11715" formatCode="General">
                  <c:v>28.162299999999998</c:v>
                </c:pt>
                <c:pt idx="11716" formatCode="General">
                  <c:v>30.9879</c:v>
                </c:pt>
                <c:pt idx="11717" formatCode="General">
                  <c:v>33.837699999999998</c:v>
                </c:pt>
                <c:pt idx="11718" formatCode="General">
                  <c:v>36.700200000000002</c:v>
                </c:pt>
                <c:pt idx="11719" formatCode="General">
                  <c:v>39.586799999999997</c:v>
                </c:pt>
                <c:pt idx="11720" formatCode="General">
                  <c:v>42.561199999999999</c:v>
                </c:pt>
                <c:pt idx="11721" formatCode="General">
                  <c:v>45.669499999999999</c:v>
                </c:pt>
                <c:pt idx="11722" formatCode="General">
                  <c:v>48.8643</c:v>
                </c:pt>
                <c:pt idx="11723" formatCode="General">
                  <c:v>52.040100000000002</c:v>
                </c:pt>
                <c:pt idx="11724" formatCode="General">
                  <c:v>55.063200000000002</c:v>
                </c:pt>
                <c:pt idx="11725" formatCode="General">
                  <c:v>57.890799999999999</c:v>
                </c:pt>
                <c:pt idx="11726" formatCode="General">
                  <c:v>60.538800000000002</c:v>
                </c:pt>
                <c:pt idx="11727" formatCode="General">
                  <c:v>63.007100000000001</c:v>
                </c:pt>
                <c:pt idx="11728" formatCode="General">
                  <c:v>65.258399999999995</c:v>
                </c:pt>
                <c:pt idx="11729" formatCode="General">
                  <c:v>67.187700000000007</c:v>
                </c:pt>
                <c:pt idx="11730" formatCode="General">
                  <c:v>68.728899999999996</c:v>
                </c:pt>
                <c:pt idx="11731" formatCode="General">
                  <c:v>69.885999999999996</c:v>
                </c:pt>
                <c:pt idx="11732" formatCode="General">
                  <c:v>70.758200000000002</c:v>
                </c:pt>
                <c:pt idx="11733" formatCode="General">
                  <c:v>71.473299999999995</c:v>
                </c:pt>
                <c:pt idx="11734" formatCode="General">
                  <c:v>72.110900000000001</c:v>
                </c:pt>
                <c:pt idx="11735" formatCode="General">
                  <c:v>72.741299999999995</c:v>
                </c:pt>
                <c:pt idx="11736" formatCode="General">
                  <c:v>73.413499999999999</c:v>
                </c:pt>
                <c:pt idx="11737" formatCode="General">
                  <c:v>74.195300000000003</c:v>
                </c:pt>
                <c:pt idx="11738" formatCode="General">
                  <c:v>75.157200000000003</c:v>
                </c:pt>
                <c:pt idx="11739" formatCode="General">
                  <c:v>76.360399999999998</c:v>
                </c:pt>
                <c:pt idx="11740" formatCode="General">
                  <c:v>77.882599999999996</c:v>
                </c:pt>
                <c:pt idx="11741" formatCode="General">
                  <c:v>79.9315</c:v>
                </c:pt>
                <c:pt idx="11742" formatCode="General">
                  <c:v>82.603300000000004</c:v>
                </c:pt>
                <c:pt idx="11743" formatCode="General">
                  <c:v>85.719499999999996</c:v>
                </c:pt>
                <c:pt idx="11744" formatCode="General">
                  <c:v>89.202600000000004</c:v>
                </c:pt>
                <c:pt idx="11745" formatCode="General">
                  <c:v>93.093599999999995</c:v>
                </c:pt>
                <c:pt idx="11746" formatCode="General">
                  <c:v>97.343999999999994</c:v>
                </c:pt>
                <c:pt idx="11747" formatCode="General">
                  <c:v>101.861</c:v>
                </c:pt>
                <c:pt idx="11748" formatCode="General">
                  <c:v>106.53100000000001</c:v>
                </c:pt>
                <c:pt idx="11749" formatCode="General">
                  <c:v>111.227</c:v>
                </c:pt>
                <c:pt idx="11750" formatCode="General">
                  <c:v>115.84</c:v>
                </c:pt>
                <c:pt idx="11751" formatCode="General">
                  <c:v>120.28</c:v>
                </c:pt>
                <c:pt idx="11752" formatCode="General">
                  <c:v>124.483</c:v>
                </c:pt>
                <c:pt idx="11753" formatCode="General">
                  <c:v>128.31200000000001</c:v>
                </c:pt>
                <c:pt idx="11754" formatCode="General">
                  <c:v>131.65799999999999</c:v>
                </c:pt>
                <c:pt idx="11755" formatCode="General">
                  <c:v>134.59399999999999</c:v>
                </c:pt>
                <c:pt idx="11756" formatCode="General">
                  <c:v>137.119</c:v>
                </c:pt>
                <c:pt idx="11757" formatCode="General">
                  <c:v>139.089</c:v>
                </c:pt>
                <c:pt idx="11758" formatCode="General">
                  <c:v>140.41499999999999</c:v>
                </c:pt>
                <c:pt idx="11759" formatCode="General">
                  <c:v>141.077</c:v>
                </c:pt>
                <c:pt idx="11760" formatCode="General">
                  <c:v>140.99700000000001</c:v>
                </c:pt>
                <c:pt idx="11761" formatCode="General">
                  <c:v>140.10499999999999</c:v>
                </c:pt>
                <c:pt idx="11762" formatCode="General">
                  <c:v>138.387</c:v>
                </c:pt>
                <c:pt idx="11763" formatCode="General">
                  <c:v>135.96700000000001</c:v>
                </c:pt>
                <c:pt idx="11764" formatCode="General">
                  <c:v>133.11199999999999</c:v>
                </c:pt>
                <c:pt idx="11765" formatCode="General">
                  <c:v>130.01400000000001</c:v>
                </c:pt>
                <c:pt idx="11766" formatCode="General">
                  <c:v>126.774</c:v>
                </c:pt>
                <c:pt idx="11767" formatCode="General">
                  <c:v>123.49</c:v>
                </c:pt>
                <c:pt idx="11768" formatCode="General">
                  <c:v>120.22799999999999</c:v>
                </c:pt>
                <c:pt idx="11769" formatCode="General">
                  <c:v>116.98399999999999</c:v>
                </c:pt>
                <c:pt idx="11770" formatCode="General">
                  <c:v>113.83</c:v>
                </c:pt>
                <c:pt idx="11771" formatCode="General">
                  <c:v>110.92400000000001</c:v>
                </c:pt>
                <c:pt idx="11772" formatCode="General">
                  <c:v>108.19799999999999</c:v>
                </c:pt>
                <c:pt idx="11773" formatCode="General">
                  <c:v>105.485</c:v>
                </c:pt>
                <c:pt idx="11774" formatCode="General">
                  <c:v>102.774</c:v>
                </c:pt>
                <c:pt idx="11775" formatCode="General">
                  <c:v>100.09399999999999</c:v>
                </c:pt>
                <c:pt idx="11776" formatCode="General">
                  <c:v>97.494299999999996</c:v>
                </c:pt>
                <c:pt idx="11777" formatCode="General">
                  <c:v>95.053799999999995</c:v>
                </c:pt>
                <c:pt idx="11778" formatCode="General">
                  <c:v>92.856999999999999</c:v>
                </c:pt>
                <c:pt idx="11779" formatCode="General">
                  <c:v>90.999300000000005</c:v>
                </c:pt>
                <c:pt idx="11780" formatCode="General">
                  <c:v>89.564300000000003</c:v>
                </c:pt>
                <c:pt idx="11781" formatCode="General">
                  <c:v>88.647000000000006</c:v>
                </c:pt>
                <c:pt idx="11782" formatCode="General">
                  <c:v>88.370199999999997</c:v>
                </c:pt>
                <c:pt idx="11783" formatCode="General">
                  <c:v>88.859700000000004</c:v>
                </c:pt>
                <c:pt idx="11784" formatCode="General">
                  <c:v>90.114199999999997</c:v>
                </c:pt>
                <c:pt idx="11785" formatCode="General">
                  <c:v>91.998999999999995</c:v>
                </c:pt>
                <c:pt idx="11786" formatCode="General">
                  <c:v>94.426599999999993</c:v>
                </c:pt>
                <c:pt idx="11787" formatCode="General">
                  <c:v>97.331199999999995</c:v>
                </c:pt>
                <c:pt idx="11788" formatCode="General">
                  <c:v>100.611</c:v>
                </c:pt>
                <c:pt idx="11789" formatCode="General">
                  <c:v>104.16200000000001</c:v>
                </c:pt>
                <c:pt idx="11790" formatCode="General">
                  <c:v>107.905</c:v>
                </c:pt>
                <c:pt idx="11791" formatCode="General">
                  <c:v>111.84099999999999</c:v>
                </c:pt>
                <c:pt idx="11792" formatCode="General">
                  <c:v>116.015</c:v>
                </c:pt>
                <c:pt idx="11793" formatCode="General">
                  <c:v>120.447</c:v>
                </c:pt>
                <c:pt idx="11794" formatCode="General">
                  <c:v>125.13500000000001</c:v>
                </c:pt>
                <c:pt idx="11795" formatCode="General">
                  <c:v>130.04499999999999</c:v>
                </c:pt>
                <c:pt idx="11796" formatCode="General">
                  <c:v>135.08600000000001</c:v>
                </c:pt>
                <c:pt idx="11797" formatCode="General">
                  <c:v>140.08699999999999</c:v>
                </c:pt>
                <c:pt idx="11798" formatCode="General">
                  <c:v>144.99799999999999</c:v>
                </c:pt>
                <c:pt idx="11799" formatCode="General">
                  <c:v>149.86699999999999</c:v>
                </c:pt>
                <c:pt idx="11800" formatCode="General">
                  <c:v>154.476</c:v>
                </c:pt>
                <c:pt idx="11801" formatCode="General">
                  <c:v>158.57300000000001</c:v>
                </c:pt>
                <c:pt idx="11802" formatCode="General">
                  <c:v>162.142</c:v>
                </c:pt>
                <c:pt idx="11803" formatCode="General">
                  <c:v>165.197</c:v>
                </c:pt>
                <c:pt idx="11804" formatCode="General">
                  <c:v>167.75</c:v>
                </c:pt>
                <c:pt idx="11805" formatCode="General">
                  <c:v>169.88300000000001</c:v>
                </c:pt>
                <c:pt idx="11806" formatCode="General">
                  <c:v>171.703</c:v>
                </c:pt>
                <c:pt idx="11807" formatCode="General">
                  <c:v>173.166</c:v>
                </c:pt>
                <c:pt idx="11808" formatCode="General">
                  <c:v>174.191</c:v>
                </c:pt>
                <c:pt idx="11809" formatCode="General">
                  <c:v>174.75299999999999</c:v>
                </c:pt>
                <c:pt idx="11810" formatCode="General">
                  <c:v>174.92</c:v>
                </c:pt>
                <c:pt idx="11811" formatCode="General">
                  <c:v>174.869</c:v>
                </c:pt>
                <c:pt idx="11812" formatCode="General">
                  <c:v>174.667</c:v>
                </c:pt>
                <c:pt idx="11813" formatCode="General">
                  <c:v>174.304</c:v>
                </c:pt>
                <c:pt idx="11814" formatCode="General">
                  <c:v>173.83699999999999</c:v>
                </c:pt>
                <c:pt idx="11815" formatCode="General">
                  <c:v>173.33199999999999</c:v>
                </c:pt>
                <c:pt idx="11816" formatCode="General">
                  <c:v>172.822</c:v>
                </c:pt>
                <c:pt idx="11817" formatCode="General">
                  <c:v>172.28100000000001</c:v>
                </c:pt>
                <c:pt idx="11818" formatCode="General">
                  <c:v>171.63300000000001</c:v>
                </c:pt>
                <c:pt idx="11819" formatCode="General">
                  <c:v>170.85499999999999</c:v>
                </c:pt>
                <c:pt idx="11820" formatCode="General">
                  <c:v>169.96</c:v>
                </c:pt>
                <c:pt idx="11821" formatCode="General">
                  <c:v>168.92599999999999</c:v>
                </c:pt>
                <c:pt idx="11822" formatCode="General">
                  <c:v>167.69800000000001</c:v>
                </c:pt>
                <c:pt idx="11823" formatCode="General">
                  <c:v>166.20400000000001</c:v>
                </c:pt>
                <c:pt idx="11824" formatCode="General">
                  <c:v>164.46299999999999</c:v>
                </c:pt>
                <c:pt idx="11825" formatCode="General">
                  <c:v>162.60599999999999</c:v>
                </c:pt>
                <c:pt idx="11826" formatCode="General">
                  <c:v>160.715</c:v>
                </c:pt>
                <c:pt idx="11827" formatCode="General">
                  <c:v>158.822</c:v>
                </c:pt>
                <c:pt idx="11828" formatCode="General">
                  <c:v>156.88800000000001</c:v>
                </c:pt>
                <c:pt idx="11829" formatCode="General">
                  <c:v>154.85900000000001</c:v>
                </c:pt>
                <c:pt idx="11830" formatCode="General">
                  <c:v>152.71199999999999</c:v>
                </c:pt>
                <c:pt idx="11831" formatCode="General">
                  <c:v>150.41200000000001</c:v>
                </c:pt>
                <c:pt idx="11832" formatCode="General">
                  <c:v>147.934</c:v>
                </c:pt>
                <c:pt idx="11833" formatCode="General">
                  <c:v>145.25700000000001</c:v>
                </c:pt>
                <c:pt idx="11834" formatCode="General">
                  <c:v>142.363</c:v>
                </c:pt>
                <c:pt idx="11835" formatCode="General">
                  <c:v>139.238</c:v>
                </c:pt>
                <c:pt idx="11836" formatCode="General">
                  <c:v>135.84800000000001</c:v>
                </c:pt>
                <c:pt idx="11837" formatCode="General">
                  <c:v>132.148</c:v>
                </c:pt>
                <c:pt idx="11838" formatCode="General">
                  <c:v>128.114</c:v>
                </c:pt>
                <c:pt idx="11839" formatCode="General">
                  <c:v>123.759</c:v>
                </c:pt>
                <c:pt idx="11840" formatCode="General">
                  <c:v>119.139</c:v>
                </c:pt>
                <c:pt idx="11841" formatCode="General">
                  <c:v>114.33</c:v>
                </c:pt>
                <c:pt idx="11842" formatCode="General">
                  <c:v>109.43</c:v>
                </c:pt>
                <c:pt idx="11843" formatCode="General">
                  <c:v>104.538</c:v>
                </c:pt>
                <c:pt idx="11844" formatCode="General">
                  <c:v>99.714200000000005</c:v>
                </c:pt>
                <c:pt idx="11845" formatCode="General">
                  <c:v>95.057900000000004</c:v>
                </c:pt>
                <c:pt idx="11846" formatCode="General">
                  <c:v>90.675799999999995</c:v>
                </c:pt>
                <c:pt idx="11847" formatCode="General">
                  <c:v>86.644000000000005</c:v>
                </c:pt>
                <c:pt idx="11848" formatCode="General">
                  <c:v>83.006200000000007</c:v>
                </c:pt>
                <c:pt idx="11849" formatCode="General">
                  <c:v>79.758600000000001</c:v>
                </c:pt>
                <c:pt idx="11850" formatCode="General">
                  <c:v>76.871899999999997</c:v>
                </c:pt>
                <c:pt idx="11851" formatCode="General">
                  <c:v>74.302300000000002</c:v>
                </c:pt>
                <c:pt idx="11852" formatCode="General">
                  <c:v>72.089100000000002</c:v>
                </c:pt>
                <c:pt idx="11853" formatCode="General">
                  <c:v>70.314300000000003</c:v>
                </c:pt>
                <c:pt idx="11854" formatCode="General">
                  <c:v>68.9161</c:v>
                </c:pt>
                <c:pt idx="11855" formatCode="General">
                  <c:v>67.780900000000003</c:v>
                </c:pt>
                <c:pt idx="11856" formatCode="General">
                  <c:v>66.808599999999998</c:v>
                </c:pt>
                <c:pt idx="11857" formatCode="General">
                  <c:v>65.913700000000006</c:v>
                </c:pt>
                <c:pt idx="11858" formatCode="General">
                  <c:v>65.056299999999993</c:v>
                </c:pt>
                <c:pt idx="11859" formatCode="General">
                  <c:v>64.181399999999996</c:v>
                </c:pt>
                <c:pt idx="11860" formatCode="General">
                  <c:v>63.230800000000002</c:v>
                </c:pt>
                <c:pt idx="11861" formatCode="General">
                  <c:v>62.208599999999997</c:v>
                </c:pt>
                <c:pt idx="11862" formatCode="General">
                  <c:v>61.108899999999998</c:v>
                </c:pt>
                <c:pt idx="11863" formatCode="General">
                  <c:v>59.841700000000003</c:v>
                </c:pt>
                <c:pt idx="11864" formatCode="General">
                  <c:v>58.320900000000002</c:v>
                </c:pt>
                <c:pt idx="11865" formatCode="General">
                  <c:v>56.496899999999997</c:v>
                </c:pt>
                <c:pt idx="11866" formatCode="General">
                  <c:v>54.373800000000003</c:v>
                </c:pt>
                <c:pt idx="11867" formatCode="General">
                  <c:v>51.983899999999998</c:v>
                </c:pt>
                <c:pt idx="11868" formatCode="General">
                  <c:v>49.329099999999997</c:v>
                </c:pt>
                <c:pt idx="11869" formatCode="General">
                  <c:v>46.407299999999999</c:v>
                </c:pt>
                <c:pt idx="11870" formatCode="General">
                  <c:v>43.223500000000001</c:v>
                </c:pt>
                <c:pt idx="11871" formatCode="General">
                  <c:v>39.763599999999997</c:v>
                </c:pt>
                <c:pt idx="11872" formatCode="General">
                  <c:v>36.003799999999998</c:v>
                </c:pt>
                <c:pt idx="11873" formatCode="General">
                  <c:v>31.914200000000001</c:v>
                </c:pt>
                <c:pt idx="11874" formatCode="General">
                  <c:v>27.479199999999999</c:v>
                </c:pt>
                <c:pt idx="11875" formatCode="General">
                  <c:v>22.722200000000001</c:v>
                </c:pt>
                <c:pt idx="11876" formatCode="General">
                  <c:v>17.689399999999999</c:v>
                </c:pt>
                <c:pt idx="11877" formatCode="General">
                  <c:v>12.448399999999999</c:v>
                </c:pt>
                <c:pt idx="11878" formatCode="General">
                  <c:v>7.1488899999999997</c:v>
                </c:pt>
                <c:pt idx="11879" formatCode="General">
                  <c:v>1.98058</c:v>
                </c:pt>
                <c:pt idx="11880" formatCode="General">
                  <c:v>-2.9064899999999998</c:v>
                </c:pt>
                <c:pt idx="11881" formatCode="General">
                  <c:v>-7.4148699999999996</c:v>
                </c:pt>
                <c:pt idx="11882" formatCode="General">
                  <c:v>-11.510400000000001</c:v>
                </c:pt>
                <c:pt idx="11883" formatCode="General">
                  <c:v>-15.165800000000001</c:v>
                </c:pt>
                <c:pt idx="11884" formatCode="General">
                  <c:v>-18.3399</c:v>
                </c:pt>
                <c:pt idx="11885" formatCode="General">
                  <c:v>-21.035499999999999</c:v>
                </c:pt>
                <c:pt idx="11886" formatCode="General">
                  <c:v>-23.293399999999998</c:v>
                </c:pt>
                <c:pt idx="11887" formatCode="General">
                  <c:v>-25.146899999999999</c:v>
                </c:pt>
                <c:pt idx="11888" formatCode="General">
                  <c:v>-26.625699999999998</c:v>
                </c:pt>
                <c:pt idx="11889" formatCode="General">
                  <c:v>-27.758800000000001</c:v>
                </c:pt>
                <c:pt idx="11890" formatCode="General">
                  <c:v>-28.566600000000001</c:v>
                </c:pt>
                <c:pt idx="11891" formatCode="General">
                  <c:v>-29.057099999999998</c:v>
                </c:pt>
                <c:pt idx="11892" formatCode="General">
                  <c:v>-29.235499999999998</c:v>
                </c:pt>
                <c:pt idx="11893" formatCode="General">
                  <c:v>-29.117100000000001</c:v>
                </c:pt>
                <c:pt idx="11894" formatCode="General">
                  <c:v>-28.7379</c:v>
                </c:pt>
                <c:pt idx="11895" formatCode="General">
                  <c:v>-28.168600000000001</c:v>
                </c:pt>
                <c:pt idx="11896" formatCode="General">
                  <c:v>-27.5745</c:v>
                </c:pt>
                <c:pt idx="11897" formatCode="General">
                  <c:v>-27.099299999999999</c:v>
                </c:pt>
                <c:pt idx="11898" formatCode="General">
                  <c:v>-26.7913</c:v>
                </c:pt>
                <c:pt idx="11899" formatCode="General">
                  <c:v>-26.766999999999999</c:v>
                </c:pt>
                <c:pt idx="11900" formatCode="General">
                  <c:v>-27.168500000000002</c:v>
                </c:pt>
                <c:pt idx="11901" formatCode="General">
                  <c:v>-28.117100000000001</c:v>
                </c:pt>
                <c:pt idx="11902" formatCode="General">
                  <c:v>-29.6845</c:v>
                </c:pt>
                <c:pt idx="11903" formatCode="General">
                  <c:v>-31.8292</c:v>
                </c:pt>
                <c:pt idx="11904" formatCode="General">
                  <c:v>-34.454700000000003</c:v>
                </c:pt>
                <c:pt idx="11905" formatCode="General">
                  <c:v>-37.442599999999999</c:v>
                </c:pt>
                <c:pt idx="11906" formatCode="General">
                  <c:v>-40.619</c:v>
                </c:pt>
                <c:pt idx="11907" formatCode="General">
                  <c:v>-43.813000000000002</c:v>
                </c:pt>
                <c:pt idx="11908" formatCode="General">
                  <c:v>-46.834299999999999</c:v>
                </c:pt>
                <c:pt idx="11909" formatCode="General">
                  <c:v>-49.566000000000003</c:v>
                </c:pt>
                <c:pt idx="11910" formatCode="General">
                  <c:v>-52.109299999999998</c:v>
                </c:pt>
                <c:pt idx="11911" formatCode="General">
                  <c:v>-54.5685</c:v>
                </c:pt>
                <c:pt idx="11912" formatCode="General">
                  <c:v>-56.977600000000002</c:v>
                </c:pt>
                <c:pt idx="11913" formatCode="General">
                  <c:v>-59.388300000000001</c:v>
                </c:pt>
                <c:pt idx="11914" formatCode="General">
                  <c:v>-61.837800000000001</c:v>
                </c:pt>
                <c:pt idx="11915" formatCode="General">
                  <c:v>-64.228899999999996</c:v>
                </c:pt>
                <c:pt idx="11916" formatCode="General">
                  <c:v>-66.455799999999996</c:v>
                </c:pt>
                <c:pt idx="11917" formatCode="General">
                  <c:v>-68.507499999999993</c:v>
                </c:pt>
                <c:pt idx="11918" formatCode="General">
                  <c:v>-70.388999999999996</c:v>
                </c:pt>
                <c:pt idx="11919" formatCode="General">
                  <c:v>-72.117400000000004</c:v>
                </c:pt>
                <c:pt idx="11920" formatCode="General">
                  <c:v>-73.714699999999993</c:v>
                </c:pt>
                <c:pt idx="11921" formatCode="General">
                  <c:v>-75.206900000000005</c:v>
                </c:pt>
                <c:pt idx="11922" formatCode="General">
                  <c:v>-76.657700000000006</c:v>
                </c:pt>
                <c:pt idx="11923" formatCode="General">
                  <c:v>-78.150400000000005</c:v>
                </c:pt>
                <c:pt idx="11924" formatCode="General">
                  <c:v>-79.767099999999999</c:v>
                </c:pt>
                <c:pt idx="11925" formatCode="General">
                  <c:v>-81.628500000000003</c:v>
                </c:pt>
                <c:pt idx="11926" formatCode="General">
                  <c:v>-83.851799999999997</c:v>
                </c:pt>
                <c:pt idx="11927" formatCode="General">
                  <c:v>-86.492699999999999</c:v>
                </c:pt>
                <c:pt idx="11928" formatCode="General">
                  <c:v>-89.542000000000002</c:v>
                </c:pt>
                <c:pt idx="11929" formatCode="General">
                  <c:v>-92.849900000000005</c:v>
                </c:pt>
                <c:pt idx="11930" formatCode="General">
                  <c:v>-96.265699999999995</c:v>
                </c:pt>
                <c:pt idx="11931" formatCode="General">
                  <c:v>-99.751499999999993</c:v>
                </c:pt>
                <c:pt idx="11932" formatCode="General">
                  <c:v>-103.27500000000001</c:v>
                </c:pt>
                <c:pt idx="11933" formatCode="General">
                  <c:v>-106.81</c:v>
                </c:pt>
                <c:pt idx="11934" formatCode="General">
                  <c:v>-110.149</c:v>
                </c:pt>
                <c:pt idx="11935" formatCode="General">
                  <c:v>-113.08</c:v>
                </c:pt>
                <c:pt idx="11936" formatCode="General">
                  <c:v>-115.69199999999999</c:v>
                </c:pt>
                <c:pt idx="11937" formatCode="General">
                  <c:v>-118.08499999999999</c:v>
                </c:pt>
                <c:pt idx="11938" formatCode="General">
                  <c:v>-120.256</c:v>
                </c:pt>
                <c:pt idx="11939" formatCode="General">
                  <c:v>-122.27</c:v>
                </c:pt>
                <c:pt idx="11940" formatCode="General">
                  <c:v>-124.226</c:v>
                </c:pt>
                <c:pt idx="11941" formatCode="General">
                  <c:v>-126.161</c:v>
                </c:pt>
                <c:pt idx="11942" formatCode="General">
                  <c:v>-128.072</c:v>
                </c:pt>
                <c:pt idx="11943" formatCode="General">
                  <c:v>-129.917</c:v>
                </c:pt>
                <c:pt idx="11944" formatCode="General">
                  <c:v>-131.65199999999999</c:v>
                </c:pt>
                <c:pt idx="11945" formatCode="General">
                  <c:v>-133.251</c:v>
                </c:pt>
                <c:pt idx="11946" formatCode="General">
                  <c:v>-134.69999999999999</c:v>
                </c:pt>
                <c:pt idx="11947" formatCode="General">
                  <c:v>-136.001</c:v>
                </c:pt>
                <c:pt idx="11948" formatCode="General">
                  <c:v>-137.113</c:v>
                </c:pt>
                <c:pt idx="11949" formatCode="General">
                  <c:v>-138.03299999999999</c:v>
                </c:pt>
                <c:pt idx="11950" formatCode="General">
                  <c:v>-138.911</c:v>
                </c:pt>
                <c:pt idx="11951" formatCode="General">
                  <c:v>-139.87799999999999</c:v>
                </c:pt>
                <c:pt idx="11952" formatCode="General">
                  <c:v>-140.964</c:v>
                </c:pt>
                <c:pt idx="11953" formatCode="General">
                  <c:v>-142.178</c:v>
                </c:pt>
                <c:pt idx="11954" formatCode="General">
                  <c:v>-143.512</c:v>
                </c:pt>
                <c:pt idx="11955" formatCode="General">
                  <c:v>-144.94399999999999</c:v>
                </c:pt>
                <c:pt idx="11956" formatCode="General">
                  <c:v>-146.43100000000001</c:v>
                </c:pt>
                <c:pt idx="11957" formatCode="General">
                  <c:v>-147.88900000000001</c:v>
                </c:pt>
                <c:pt idx="11958" formatCode="General">
                  <c:v>-149.25200000000001</c:v>
                </c:pt>
                <c:pt idx="11959" formatCode="General">
                  <c:v>-150.50399999999999</c:v>
                </c:pt>
                <c:pt idx="11960" formatCode="General">
                  <c:v>-151.58000000000001</c:v>
                </c:pt>
                <c:pt idx="11961" formatCode="General">
                  <c:v>-152.39500000000001</c:v>
                </c:pt>
                <c:pt idx="11962" formatCode="General">
                  <c:v>-152.80799999999999</c:v>
                </c:pt>
                <c:pt idx="11963" formatCode="General">
                  <c:v>-152.75399999999999</c:v>
                </c:pt>
                <c:pt idx="11964" formatCode="General">
                  <c:v>-152.40100000000001</c:v>
                </c:pt>
                <c:pt idx="11965" formatCode="General">
                  <c:v>-151.904</c:v>
                </c:pt>
                <c:pt idx="11966" formatCode="General">
                  <c:v>-151.31800000000001</c:v>
                </c:pt>
                <c:pt idx="11967" formatCode="General">
                  <c:v>-150.703</c:v>
                </c:pt>
                <c:pt idx="11968" formatCode="General">
                  <c:v>-150.113</c:v>
                </c:pt>
                <c:pt idx="11969" formatCode="General">
                  <c:v>-149.56800000000001</c:v>
                </c:pt>
                <c:pt idx="11970" formatCode="General">
                  <c:v>-149.07499999999999</c:v>
                </c:pt>
                <c:pt idx="11971" formatCode="General">
                  <c:v>-148.63300000000001</c:v>
                </c:pt>
                <c:pt idx="11972" formatCode="General">
                  <c:v>-148.21600000000001</c:v>
                </c:pt>
                <c:pt idx="11973" formatCode="General">
                  <c:v>-147.786</c:v>
                </c:pt>
                <c:pt idx="11974" formatCode="General">
                  <c:v>-147.37200000000001</c:v>
                </c:pt>
                <c:pt idx="11975" formatCode="General">
                  <c:v>-147.024</c:v>
                </c:pt>
                <c:pt idx="11976" formatCode="General">
                  <c:v>-146.74100000000001</c:v>
                </c:pt>
                <c:pt idx="11977" formatCode="General">
                  <c:v>-146.56100000000001</c:v>
                </c:pt>
                <c:pt idx="11978" formatCode="General">
                  <c:v>-146.61199999999999</c:v>
                </c:pt>
                <c:pt idx="11979" formatCode="General">
                  <c:v>-146.99600000000001</c:v>
                </c:pt>
                <c:pt idx="11980" formatCode="General">
                  <c:v>-147.74600000000001</c:v>
                </c:pt>
                <c:pt idx="11981" formatCode="General">
                  <c:v>-148.88399999999999</c:v>
                </c:pt>
                <c:pt idx="11982" formatCode="General">
                  <c:v>-150.40100000000001</c:v>
                </c:pt>
                <c:pt idx="11983" formatCode="General">
                  <c:v>-152.191</c:v>
                </c:pt>
                <c:pt idx="11984" formatCode="General">
                  <c:v>-154.142</c:v>
                </c:pt>
                <c:pt idx="11985" formatCode="General">
                  <c:v>-156.19399999999999</c:v>
                </c:pt>
                <c:pt idx="11986" formatCode="General">
                  <c:v>-158.32300000000001</c:v>
                </c:pt>
                <c:pt idx="11987" formatCode="General">
                  <c:v>-160.52600000000001</c:v>
                </c:pt>
                <c:pt idx="11988" formatCode="General">
                  <c:v>-162.84</c:v>
                </c:pt>
                <c:pt idx="11989" formatCode="General">
                  <c:v>-165.27500000000001</c:v>
                </c:pt>
                <c:pt idx="11990" formatCode="General">
                  <c:v>-167.709</c:v>
                </c:pt>
                <c:pt idx="11991" formatCode="General">
                  <c:v>-170.01300000000001</c:v>
                </c:pt>
                <c:pt idx="11992" formatCode="General">
                  <c:v>-172.113</c:v>
                </c:pt>
                <c:pt idx="11993" formatCode="General">
                  <c:v>-174.012</c:v>
                </c:pt>
                <c:pt idx="11994" formatCode="General">
                  <c:v>-175.762</c:v>
                </c:pt>
                <c:pt idx="11995" formatCode="General">
                  <c:v>-177.40700000000001</c:v>
                </c:pt>
                <c:pt idx="11996" formatCode="General">
                  <c:v>-178.96799999999999</c:v>
                </c:pt>
                <c:pt idx="11997" formatCode="General">
                  <c:v>-180.393</c:v>
                </c:pt>
                <c:pt idx="11998" formatCode="General">
                  <c:v>-181.62100000000001</c:v>
                </c:pt>
                <c:pt idx="11999" formatCode="General">
                  <c:v>-182.607</c:v>
                </c:pt>
                <c:pt idx="12000" formatCode="General">
                  <c:v>-183.334</c:v>
                </c:pt>
                <c:pt idx="12001" formatCode="General">
                  <c:v>-183.81100000000001</c:v>
                </c:pt>
                <c:pt idx="12002" formatCode="General">
                  <c:v>-184.02699999999999</c:v>
                </c:pt>
                <c:pt idx="12003" formatCode="General">
                  <c:v>-183.947</c:v>
                </c:pt>
                <c:pt idx="12004" formatCode="General">
                  <c:v>-183.495</c:v>
                </c:pt>
                <c:pt idx="12005" formatCode="General">
                  <c:v>-182.73599999999999</c:v>
                </c:pt>
                <c:pt idx="12006" formatCode="General">
                  <c:v>-181.905</c:v>
                </c:pt>
                <c:pt idx="12007" formatCode="General">
                  <c:v>-180.97300000000001</c:v>
                </c:pt>
                <c:pt idx="12008" formatCode="General">
                  <c:v>-179.76</c:v>
                </c:pt>
                <c:pt idx="12009" formatCode="General">
                  <c:v>-178.37</c:v>
                </c:pt>
                <c:pt idx="12010" formatCode="General">
                  <c:v>-176.923</c:v>
                </c:pt>
                <c:pt idx="12011" formatCode="General">
                  <c:v>-175.35900000000001</c:v>
                </c:pt>
                <c:pt idx="12012" formatCode="General">
                  <c:v>-173.62299999999999</c:v>
                </c:pt>
                <c:pt idx="12013" formatCode="General">
                  <c:v>-171.708</c:v>
                </c:pt>
                <c:pt idx="12014" formatCode="General">
                  <c:v>-169.64699999999999</c:v>
                </c:pt>
                <c:pt idx="12015" formatCode="General">
                  <c:v>-167.49700000000001</c:v>
                </c:pt>
                <c:pt idx="12016" formatCode="General">
                  <c:v>-165.333</c:v>
                </c:pt>
                <c:pt idx="12017" formatCode="General">
                  <c:v>-163.184</c:v>
                </c:pt>
                <c:pt idx="12018" formatCode="General">
                  <c:v>-160.959</c:v>
                </c:pt>
                <c:pt idx="12019" formatCode="General">
                  <c:v>-158.666</c:v>
                </c:pt>
                <c:pt idx="12020" formatCode="General">
                  <c:v>-156.43899999999999</c:v>
                </c:pt>
                <c:pt idx="12021" formatCode="General">
                  <c:v>-154.33199999999999</c:v>
                </c:pt>
                <c:pt idx="12022" formatCode="General">
                  <c:v>-152.352</c:v>
                </c:pt>
                <c:pt idx="12023" formatCode="General">
                  <c:v>-150.554</c:v>
                </c:pt>
                <c:pt idx="12024" formatCode="General">
                  <c:v>-148.994</c:v>
                </c:pt>
                <c:pt idx="12025" formatCode="General">
                  <c:v>-147.67599999999999</c:v>
                </c:pt>
                <c:pt idx="12026" formatCode="General">
                  <c:v>-146.55000000000001</c:v>
                </c:pt>
                <c:pt idx="12027" formatCode="General">
                  <c:v>-145.52500000000001</c:v>
                </c:pt>
                <c:pt idx="12028" formatCode="General">
                  <c:v>-144.53100000000001</c:v>
                </c:pt>
                <c:pt idx="12029" formatCode="General">
                  <c:v>-143.52600000000001</c:v>
                </c:pt>
                <c:pt idx="12030" formatCode="General">
                  <c:v>-142.52000000000001</c:v>
                </c:pt>
                <c:pt idx="12031" formatCode="General">
                  <c:v>-141.459</c:v>
                </c:pt>
                <c:pt idx="12032" formatCode="General">
                  <c:v>-140.178</c:v>
                </c:pt>
                <c:pt idx="12033" formatCode="General">
                  <c:v>-138.70599999999999</c:v>
                </c:pt>
                <c:pt idx="12034" formatCode="General">
                  <c:v>-137.23699999999999</c:v>
                </c:pt>
                <c:pt idx="12035" formatCode="General">
                  <c:v>-135.87799999999999</c:v>
                </c:pt>
                <c:pt idx="12036" formatCode="General">
                  <c:v>-134.68100000000001</c:v>
                </c:pt>
                <c:pt idx="12037" formatCode="General">
                  <c:v>-133.71299999999999</c:v>
                </c:pt>
                <c:pt idx="12038" formatCode="General">
                  <c:v>-133.053</c:v>
                </c:pt>
                <c:pt idx="12039" formatCode="General">
                  <c:v>-132.77500000000001</c:v>
                </c:pt>
                <c:pt idx="12040" formatCode="General">
                  <c:v>-132.893</c:v>
                </c:pt>
                <c:pt idx="12041" formatCode="General">
                  <c:v>-133.369</c:v>
                </c:pt>
                <c:pt idx="12042" formatCode="General">
                  <c:v>-134.05699999999999</c:v>
                </c:pt>
                <c:pt idx="12043" formatCode="General">
                  <c:v>-134.81399999999999</c:v>
                </c:pt>
                <c:pt idx="12044" formatCode="General">
                  <c:v>-135.642</c:v>
                </c:pt>
                <c:pt idx="12045" formatCode="General">
                  <c:v>-136.566</c:v>
                </c:pt>
                <c:pt idx="12046" formatCode="General">
                  <c:v>-137.60599999999999</c:v>
                </c:pt>
                <c:pt idx="12047" formatCode="General">
                  <c:v>-138.84299999999999</c:v>
                </c:pt>
                <c:pt idx="12048" formatCode="General">
                  <c:v>-140.36099999999999</c:v>
                </c:pt>
                <c:pt idx="12049" formatCode="General">
                  <c:v>-142.17099999999999</c:v>
                </c:pt>
                <c:pt idx="12050" formatCode="General">
                  <c:v>-144.23400000000001</c:v>
                </c:pt>
                <c:pt idx="12051" formatCode="General">
                  <c:v>-146.46199999999999</c:v>
                </c:pt>
                <c:pt idx="12052" formatCode="General">
                  <c:v>-148.72200000000001</c:v>
                </c:pt>
                <c:pt idx="12053" formatCode="General">
                  <c:v>-150.876</c:v>
                </c:pt>
                <c:pt idx="12054" formatCode="General">
                  <c:v>-152.792</c:v>
                </c:pt>
                <c:pt idx="12055" formatCode="General">
                  <c:v>-154.37899999999999</c:v>
                </c:pt>
                <c:pt idx="12056" formatCode="General">
                  <c:v>-155.571</c:v>
                </c:pt>
                <c:pt idx="12057" formatCode="General">
                  <c:v>-156.297</c:v>
                </c:pt>
                <c:pt idx="12058" formatCode="General">
                  <c:v>-156.44300000000001</c:v>
                </c:pt>
                <c:pt idx="12059" formatCode="General">
                  <c:v>-156.01499999999999</c:v>
                </c:pt>
                <c:pt idx="12060" formatCode="General">
                  <c:v>-155.15799999999999</c:v>
                </c:pt>
                <c:pt idx="12061" formatCode="General">
                  <c:v>-154.02500000000001</c:v>
                </c:pt>
                <c:pt idx="12062" formatCode="General">
                  <c:v>-152.73400000000001</c:v>
                </c:pt>
                <c:pt idx="12063" formatCode="General">
                  <c:v>-151.36699999999999</c:v>
                </c:pt>
                <c:pt idx="12064" formatCode="General">
                  <c:v>-149.96799999999999</c:v>
                </c:pt>
                <c:pt idx="12065" formatCode="General">
                  <c:v>-148.5</c:v>
                </c:pt>
                <c:pt idx="12066" formatCode="General">
                  <c:v>-146.911</c:v>
                </c:pt>
                <c:pt idx="12067" formatCode="General">
                  <c:v>-145.167</c:v>
                </c:pt>
                <c:pt idx="12068" formatCode="General">
                  <c:v>-143.20099999999999</c:v>
                </c:pt>
                <c:pt idx="12069" formatCode="General">
                  <c:v>-140.952</c:v>
                </c:pt>
                <c:pt idx="12070" formatCode="General">
                  <c:v>-138.404</c:v>
                </c:pt>
                <c:pt idx="12071" formatCode="General">
                  <c:v>-135.524</c:v>
                </c:pt>
                <c:pt idx="12072" formatCode="General">
                  <c:v>-132.23699999999999</c:v>
                </c:pt>
                <c:pt idx="12073" formatCode="General">
                  <c:v>-128.61799999999999</c:v>
                </c:pt>
                <c:pt idx="12074" formatCode="General">
                  <c:v>-124.871</c:v>
                </c:pt>
                <c:pt idx="12075" formatCode="General">
                  <c:v>-121.069</c:v>
                </c:pt>
                <c:pt idx="12076" formatCode="General">
                  <c:v>-117.212</c:v>
                </c:pt>
                <c:pt idx="12077" formatCode="General">
                  <c:v>-113.34699999999999</c:v>
                </c:pt>
                <c:pt idx="12078" formatCode="General">
                  <c:v>-109.51600000000001</c:v>
                </c:pt>
                <c:pt idx="12079" formatCode="General">
                  <c:v>-105.73099999999999</c:v>
                </c:pt>
                <c:pt idx="12080" formatCode="General">
                  <c:v>-101.996</c:v>
                </c:pt>
                <c:pt idx="12081" formatCode="General">
                  <c:v>-98.313900000000004</c:v>
                </c:pt>
                <c:pt idx="12082" formatCode="General">
                  <c:v>-94.623400000000004</c:v>
                </c:pt>
                <c:pt idx="12083" formatCode="General">
                  <c:v>-90.826899999999995</c:v>
                </c:pt>
                <c:pt idx="12084" formatCode="General">
                  <c:v>-86.754800000000003</c:v>
                </c:pt>
                <c:pt idx="12085" formatCode="General">
                  <c:v>-82.320700000000002</c:v>
                </c:pt>
                <c:pt idx="12086" formatCode="General">
                  <c:v>-77.643500000000003</c:v>
                </c:pt>
                <c:pt idx="12087" formatCode="General">
                  <c:v>-72.7988</c:v>
                </c:pt>
                <c:pt idx="12088" formatCode="General">
                  <c:v>-67.800799999999995</c:v>
                </c:pt>
                <c:pt idx="12089" formatCode="General">
                  <c:v>-62.652700000000003</c:v>
                </c:pt>
                <c:pt idx="12090" formatCode="General">
                  <c:v>-57.362200000000001</c:v>
                </c:pt>
                <c:pt idx="12091" formatCode="General">
                  <c:v>-51.964199999999998</c:v>
                </c:pt>
                <c:pt idx="12092" formatCode="General">
                  <c:v>-46.5364</c:v>
                </c:pt>
                <c:pt idx="12093" formatCode="General">
                  <c:v>-41.194099999999999</c:v>
                </c:pt>
                <c:pt idx="12094" formatCode="General">
                  <c:v>-36.030999999999999</c:v>
                </c:pt>
                <c:pt idx="12095" formatCode="General">
                  <c:v>-31.099399999999999</c:v>
                </c:pt>
                <c:pt idx="12096" formatCode="General">
                  <c:v>-26.450399999999998</c:v>
                </c:pt>
                <c:pt idx="12097" formatCode="General">
                  <c:v>-22.116599999999998</c:v>
                </c:pt>
                <c:pt idx="12098" formatCode="General">
                  <c:v>-18.079599999999999</c:v>
                </c:pt>
                <c:pt idx="12099" formatCode="General">
                  <c:v>-14.420199999999999</c:v>
                </c:pt>
                <c:pt idx="12100" formatCode="General">
                  <c:v>-11.335599999999999</c:v>
                </c:pt>
                <c:pt idx="12101" formatCode="General">
                  <c:v>-8.9088499999999993</c:v>
                </c:pt>
                <c:pt idx="12102" formatCode="General">
                  <c:v>-7.1126300000000002</c:v>
                </c:pt>
                <c:pt idx="12103" formatCode="General">
                  <c:v>-5.91751</c:v>
                </c:pt>
                <c:pt idx="12104" formatCode="General">
                  <c:v>-5.2745800000000003</c:v>
                </c:pt>
                <c:pt idx="12105" formatCode="General">
                  <c:v>-5.0982399999999997</c:v>
                </c:pt>
                <c:pt idx="12106" formatCode="General">
                  <c:v>-5.2478400000000001</c:v>
                </c:pt>
                <c:pt idx="12107" formatCode="General">
                  <c:v>-5.5572600000000003</c:v>
                </c:pt>
                <c:pt idx="12108" formatCode="General">
                  <c:v>-5.7735200000000004</c:v>
                </c:pt>
                <c:pt idx="12109" formatCode="General">
                  <c:v>-5.6458599999999999</c:v>
                </c:pt>
                <c:pt idx="12110" formatCode="General">
                  <c:v>-5.02163</c:v>
                </c:pt>
                <c:pt idx="12111" formatCode="General">
                  <c:v>-3.74756</c:v>
                </c:pt>
                <c:pt idx="12112" formatCode="General">
                  <c:v>-1.6219399999999999</c:v>
                </c:pt>
                <c:pt idx="12113" formatCode="General">
                  <c:v>1.4315800000000001</c:v>
                </c:pt>
                <c:pt idx="12114" formatCode="General">
                  <c:v>5.3228400000000002</c:v>
                </c:pt>
                <c:pt idx="12115" formatCode="General">
                  <c:v>9.9827399999999997</c:v>
                </c:pt>
                <c:pt idx="12116" formatCode="General">
                  <c:v>15.3546</c:v>
                </c:pt>
                <c:pt idx="12117" formatCode="General">
                  <c:v>21.297799999999999</c:v>
                </c:pt>
                <c:pt idx="12118" formatCode="General">
                  <c:v>27.613099999999999</c:v>
                </c:pt>
                <c:pt idx="12119" formatCode="General">
                  <c:v>34.081699999999998</c:v>
                </c:pt>
                <c:pt idx="12120" formatCode="General">
                  <c:v>40.429299999999998</c:v>
                </c:pt>
                <c:pt idx="12121" formatCode="General">
                  <c:v>46.404899999999998</c:v>
                </c:pt>
                <c:pt idx="12122" formatCode="General">
                  <c:v>51.864699999999999</c:v>
                </c:pt>
                <c:pt idx="12123" formatCode="General">
                  <c:v>56.739699999999999</c:v>
                </c:pt>
                <c:pt idx="12124" formatCode="General">
                  <c:v>60.968699999999998</c:v>
                </c:pt>
                <c:pt idx="12125" formatCode="General">
                  <c:v>64.498999999999995</c:v>
                </c:pt>
                <c:pt idx="12126" formatCode="General">
                  <c:v>67.284899999999993</c:v>
                </c:pt>
                <c:pt idx="12127" formatCode="General">
                  <c:v>69.319599999999994</c:v>
                </c:pt>
                <c:pt idx="12128" formatCode="General">
                  <c:v>70.634</c:v>
                </c:pt>
                <c:pt idx="12129" formatCode="General">
                  <c:v>71.369200000000006</c:v>
                </c:pt>
                <c:pt idx="12130" formatCode="General">
                  <c:v>71.691599999999994</c:v>
                </c:pt>
                <c:pt idx="12131" formatCode="General">
                  <c:v>71.688400000000001</c:v>
                </c:pt>
                <c:pt idx="12132" formatCode="General">
                  <c:v>71.364599999999996</c:v>
                </c:pt>
                <c:pt idx="12133" formatCode="General">
                  <c:v>70.611599999999996</c:v>
                </c:pt>
                <c:pt idx="12134" formatCode="General">
                  <c:v>69.37</c:v>
                </c:pt>
                <c:pt idx="12135" formatCode="General">
                  <c:v>67.667500000000004</c:v>
                </c:pt>
                <c:pt idx="12136" formatCode="General">
                  <c:v>65.642300000000006</c:v>
                </c:pt>
                <c:pt idx="12137" formatCode="General">
                  <c:v>63.458799999999997</c:v>
                </c:pt>
                <c:pt idx="12138" formatCode="General">
                  <c:v>61.215499999999999</c:v>
                </c:pt>
                <c:pt idx="12139" formatCode="General">
                  <c:v>59.110199999999999</c:v>
                </c:pt>
                <c:pt idx="12140" formatCode="General">
                  <c:v>57.444800000000001</c:v>
                </c:pt>
                <c:pt idx="12141" formatCode="General">
                  <c:v>56.3215</c:v>
                </c:pt>
                <c:pt idx="12142" formatCode="General">
                  <c:v>55.672499999999999</c:v>
                </c:pt>
                <c:pt idx="12143" formatCode="General">
                  <c:v>55.5428</c:v>
                </c:pt>
                <c:pt idx="12144" formatCode="General">
                  <c:v>56.002699999999997</c:v>
                </c:pt>
                <c:pt idx="12145" formatCode="General">
                  <c:v>57.077399999999997</c:v>
                </c:pt>
                <c:pt idx="12146" formatCode="General">
                  <c:v>58.759099999999997</c:v>
                </c:pt>
                <c:pt idx="12147" formatCode="General">
                  <c:v>60.9998</c:v>
                </c:pt>
                <c:pt idx="12148" formatCode="General">
                  <c:v>63.759900000000002</c:v>
                </c:pt>
                <c:pt idx="12149" formatCode="General">
                  <c:v>67.006299999999996</c:v>
                </c:pt>
                <c:pt idx="12150" formatCode="General">
                  <c:v>70.658100000000005</c:v>
                </c:pt>
                <c:pt idx="12151" formatCode="General">
                  <c:v>74.638800000000003</c:v>
                </c:pt>
                <c:pt idx="12152" formatCode="General">
                  <c:v>78.933899999999994</c:v>
                </c:pt>
                <c:pt idx="12153" formatCode="General">
                  <c:v>83.576400000000007</c:v>
                </c:pt>
                <c:pt idx="12154" formatCode="General">
                  <c:v>88.622200000000007</c:v>
                </c:pt>
                <c:pt idx="12155" formatCode="General">
                  <c:v>93.947999999999993</c:v>
                </c:pt>
                <c:pt idx="12156" formatCode="General">
                  <c:v>99.341800000000006</c:v>
                </c:pt>
                <c:pt idx="12157" formatCode="General">
                  <c:v>104.696</c:v>
                </c:pt>
                <c:pt idx="12158" formatCode="General">
                  <c:v>109.922</c:v>
                </c:pt>
                <c:pt idx="12159" formatCode="General">
                  <c:v>114.91800000000001</c:v>
                </c:pt>
                <c:pt idx="12160" formatCode="General">
                  <c:v>119.64</c:v>
                </c:pt>
                <c:pt idx="12161" formatCode="General">
                  <c:v>124.11199999999999</c:v>
                </c:pt>
                <c:pt idx="12162" formatCode="General">
                  <c:v>128.31899999999999</c:v>
                </c:pt>
                <c:pt idx="12163" formatCode="General">
                  <c:v>132.227</c:v>
                </c:pt>
                <c:pt idx="12164" formatCode="General">
                  <c:v>135.80500000000001</c:v>
                </c:pt>
                <c:pt idx="12165" formatCode="General">
                  <c:v>139.04</c:v>
                </c:pt>
                <c:pt idx="12166" formatCode="General">
                  <c:v>141.94399999999999</c:v>
                </c:pt>
                <c:pt idx="12167" formatCode="General">
                  <c:v>144.626</c:v>
                </c:pt>
                <c:pt idx="12168" formatCode="General">
                  <c:v>147.255</c:v>
                </c:pt>
                <c:pt idx="12169" formatCode="General">
                  <c:v>149.881</c:v>
                </c:pt>
                <c:pt idx="12170" formatCode="General">
                  <c:v>152.483</c:v>
                </c:pt>
                <c:pt idx="12171" formatCode="General">
                  <c:v>155.00800000000001</c:v>
                </c:pt>
                <c:pt idx="12172" formatCode="General">
                  <c:v>157.411</c:v>
                </c:pt>
                <c:pt idx="12173" formatCode="General">
                  <c:v>159.702</c:v>
                </c:pt>
                <c:pt idx="12174" formatCode="General">
                  <c:v>161.863</c:v>
                </c:pt>
                <c:pt idx="12175" formatCode="General">
                  <c:v>163.85499999999999</c:v>
                </c:pt>
                <c:pt idx="12176" formatCode="General">
                  <c:v>165.77799999999999</c:v>
                </c:pt>
                <c:pt idx="12177" formatCode="General">
                  <c:v>167.75399999999999</c:v>
                </c:pt>
                <c:pt idx="12178" formatCode="General">
                  <c:v>169.78100000000001</c:v>
                </c:pt>
                <c:pt idx="12179" formatCode="General">
                  <c:v>171.84700000000001</c:v>
                </c:pt>
                <c:pt idx="12180" formatCode="General">
                  <c:v>173.971</c:v>
                </c:pt>
                <c:pt idx="12181" formatCode="General">
                  <c:v>176.191</c:v>
                </c:pt>
                <c:pt idx="12182" formatCode="General">
                  <c:v>178.55099999999999</c:v>
                </c:pt>
                <c:pt idx="12183" formatCode="General">
                  <c:v>180.928</c:v>
                </c:pt>
                <c:pt idx="12184" formatCode="General">
                  <c:v>183.16800000000001</c:v>
                </c:pt>
                <c:pt idx="12185" formatCode="General">
                  <c:v>185.24600000000001</c:v>
                </c:pt>
                <c:pt idx="12186" formatCode="General">
                  <c:v>187.15799999999999</c:v>
                </c:pt>
                <c:pt idx="12187" formatCode="General">
                  <c:v>188.90600000000001</c:v>
                </c:pt>
                <c:pt idx="12188" formatCode="General">
                  <c:v>190.48099999999999</c:v>
                </c:pt>
                <c:pt idx="12189" formatCode="General">
                  <c:v>191.869</c:v>
                </c:pt>
                <c:pt idx="12190" formatCode="General">
                  <c:v>192.94300000000001</c:v>
                </c:pt>
                <c:pt idx="12191" formatCode="General">
                  <c:v>193.571</c:v>
                </c:pt>
                <c:pt idx="12192" formatCode="General">
                  <c:v>193.71899999999999</c:v>
                </c:pt>
                <c:pt idx="12193" formatCode="General">
                  <c:v>193.38</c:v>
                </c:pt>
                <c:pt idx="12194" formatCode="General">
                  <c:v>192.58699999999999</c:v>
                </c:pt>
                <c:pt idx="12195" formatCode="General">
                  <c:v>191.411</c:v>
                </c:pt>
                <c:pt idx="12196" formatCode="General">
                  <c:v>189.929</c:v>
                </c:pt>
                <c:pt idx="12197" formatCode="General">
                  <c:v>188.14400000000001</c:v>
                </c:pt>
                <c:pt idx="12198" formatCode="General">
                  <c:v>186.06800000000001</c:v>
                </c:pt>
                <c:pt idx="12199" formatCode="General">
                  <c:v>183.798</c:v>
                </c:pt>
                <c:pt idx="12200" formatCode="General">
                  <c:v>181.42500000000001</c:v>
                </c:pt>
                <c:pt idx="12201" formatCode="General">
                  <c:v>178.999</c:v>
                </c:pt>
                <c:pt idx="12202" formatCode="General">
                  <c:v>176.51300000000001</c:v>
                </c:pt>
                <c:pt idx="12203" formatCode="General">
                  <c:v>173.94300000000001</c:v>
                </c:pt>
                <c:pt idx="12204" formatCode="General">
                  <c:v>171.33199999999999</c:v>
                </c:pt>
                <c:pt idx="12205" formatCode="General">
                  <c:v>168.76900000000001</c:v>
                </c:pt>
                <c:pt idx="12206" formatCode="General">
                  <c:v>166.398</c:v>
                </c:pt>
                <c:pt idx="12207" formatCode="General">
                  <c:v>164.35499999999999</c:v>
                </c:pt>
                <c:pt idx="12208" formatCode="General">
                  <c:v>162.71799999999999</c:v>
                </c:pt>
                <c:pt idx="12209" formatCode="General">
                  <c:v>161.565</c:v>
                </c:pt>
                <c:pt idx="12210" formatCode="General">
                  <c:v>160.94200000000001</c:v>
                </c:pt>
                <c:pt idx="12211" formatCode="General">
                  <c:v>160.774</c:v>
                </c:pt>
                <c:pt idx="12212" formatCode="General">
                  <c:v>160.95400000000001</c:v>
                </c:pt>
                <c:pt idx="12213" formatCode="General">
                  <c:v>161.40799999999999</c:v>
                </c:pt>
                <c:pt idx="12214" formatCode="General">
                  <c:v>161.97399999999999</c:v>
                </c:pt>
                <c:pt idx="12215" formatCode="General">
                  <c:v>162.446</c:v>
                </c:pt>
                <c:pt idx="12216" formatCode="General">
                  <c:v>162.624</c:v>
                </c:pt>
                <c:pt idx="12217" formatCode="General">
                  <c:v>162.34899999999999</c:v>
                </c:pt>
                <c:pt idx="12218" formatCode="General">
                  <c:v>161.46899999999999</c:v>
                </c:pt>
                <c:pt idx="12219" formatCode="General">
                  <c:v>159.892</c:v>
                </c:pt>
                <c:pt idx="12220" formatCode="General">
                  <c:v>157.66499999999999</c:v>
                </c:pt>
                <c:pt idx="12221" formatCode="General">
                  <c:v>154.95099999999999</c:v>
                </c:pt>
                <c:pt idx="12222" formatCode="General">
                  <c:v>151.952</c:v>
                </c:pt>
                <c:pt idx="12223" formatCode="General">
                  <c:v>148.83799999999999</c:v>
                </c:pt>
                <c:pt idx="12224" formatCode="General">
                  <c:v>145.74</c:v>
                </c:pt>
                <c:pt idx="12225" formatCode="General">
                  <c:v>142.756</c:v>
                </c:pt>
                <c:pt idx="12226" formatCode="General">
                  <c:v>139.964</c:v>
                </c:pt>
                <c:pt idx="12227" formatCode="General">
                  <c:v>137.39599999999999</c:v>
                </c:pt>
                <c:pt idx="12228" formatCode="General">
                  <c:v>135.09800000000001</c:v>
                </c:pt>
                <c:pt idx="12229" formatCode="General">
                  <c:v>133.126</c:v>
                </c:pt>
                <c:pt idx="12230" formatCode="General">
                  <c:v>131.56800000000001</c:v>
                </c:pt>
                <c:pt idx="12231" formatCode="General">
                  <c:v>130.482</c:v>
                </c:pt>
                <c:pt idx="12232" formatCode="General">
                  <c:v>129.77000000000001</c:v>
                </c:pt>
                <c:pt idx="12233" formatCode="General">
                  <c:v>129.346</c:v>
                </c:pt>
                <c:pt idx="12234" formatCode="General">
                  <c:v>129.21600000000001</c:v>
                </c:pt>
                <c:pt idx="12235" formatCode="General">
                  <c:v>129.40700000000001</c:v>
                </c:pt>
                <c:pt idx="12236" formatCode="General">
                  <c:v>129.947</c:v>
                </c:pt>
                <c:pt idx="12237" formatCode="General">
                  <c:v>130.84100000000001</c:v>
                </c:pt>
                <c:pt idx="12238" formatCode="General">
                  <c:v>132.08699999999999</c:v>
                </c:pt>
                <c:pt idx="12239" formatCode="General">
                  <c:v>133.709</c:v>
                </c:pt>
                <c:pt idx="12240" formatCode="General">
                  <c:v>135.72499999999999</c:v>
                </c:pt>
                <c:pt idx="12241" formatCode="General">
                  <c:v>138.12100000000001</c:v>
                </c:pt>
                <c:pt idx="12242" formatCode="General">
                  <c:v>140.81399999999999</c:v>
                </c:pt>
                <c:pt idx="12243" formatCode="General">
                  <c:v>143.67599999999999</c:v>
                </c:pt>
                <c:pt idx="12244" formatCode="General">
                  <c:v>146.62</c:v>
                </c:pt>
                <c:pt idx="12245" formatCode="General">
                  <c:v>149.58199999999999</c:v>
                </c:pt>
                <c:pt idx="12246" formatCode="General">
                  <c:v>152.54400000000001</c:v>
                </c:pt>
                <c:pt idx="12247" formatCode="General">
                  <c:v>155.39400000000001</c:v>
                </c:pt>
                <c:pt idx="12248" formatCode="General">
                  <c:v>157.917</c:v>
                </c:pt>
                <c:pt idx="12249" formatCode="General">
                  <c:v>159.96700000000001</c:v>
                </c:pt>
                <c:pt idx="12250" formatCode="General">
                  <c:v>161.483</c:v>
                </c:pt>
                <c:pt idx="12251" formatCode="General">
                  <c:v>162.411</c:v>
                </c:pt>
                <c:pt idx="12252" formatCode="General">
                  <c:v>162.72900000000001</c:v>
                </c:pt>
                <c:pt idx="12253" formatCode="General">
                  <c:v>162.46199999999999</c:v>
                </c:pt>
                <c:pt idx="12254" formatCode="General">
                  <c:v>161.66200000000001</c:v>
                </c:pt>
                <c:pt idx="12255" formatCode="General">
                  <c:v>160.38800000000001</c:v>
                </c:pt>
                <c:pt idx="12256" formatCode="General">
                  <c:v>158.68700000000001</c:v>
                </c:pt>
                <c:pt idx="12257" formatCode="General">
                  <c:v>156.58699999999999</c:v>
                </c:pt>
                <c:pt idx="12258" formatCode="General">
                  <c:v>154.07</c:v>
                </c:pt>
                <c:pt idx="12259" formatCode="General">
                  <c:v>151.16200000000001</c:v>
                </c:pt>
                <c:pt idx="12260" formatCode="General">
                  <c:v>148.01900000000001</c:v>
                </c:pt>
                <c:pt idx="12261" formatCode="General">
                  <c:v>144.834</c:v>
                </c:pt>
                <c:pt idx="12262" formatCode="General">
                  <c:v>141.76900000000001</c:v>
                </c:pt>
                <c:pt idx="12263" formatCode="General">
                  <c:v>138.81200000000001</c:v>
                </c:pt>
                <c:pt idx="12264" formatCode="General">
                  <c:v>135.88200000000001</c:v>
                </c:pt>
                <c:pt idx="12265" formatCode="General">
                  <c:v>132.994</c:v>
                </c:pt>
                <c:pt idx="12266" formatCode="General">
                  <c:v>130.19300000000001</c:v>
                </c:pt>
                <c:pt idx="12267" formatCode="General">
                  <c:v>127.54</c:v>
                </c:pt>
                <c:pt idx="12268" formatCode="General">
                  <c:v>125.065</c:v>
                </c:pt>
                <c:pt idx="12269" formatCode="General">
                  <c:v>122.759</c:v>
                </c:pt>
                <c:pt idx="12270" formatCode="General">
                  <c:v>120.569</c:v>
                </c:pt>
                <c:pt idx="12271" formatCode="General">
                  <c:v>118.428</c:v>
                </c:pt>
                <c:pt idx="12272" formatCode="General">
                  <c:v>116.246</c:v>
                </c:pt>
                <c:pt idx="12273" formatCode="General">
                  <c:v>113.913</c:v>
                </c:pt>
                <c:pt idx="12274" formatCode="General">
                  <c:v>111.33</c:v>
                </c:pt>
                <c:pt idx="12275" formatCode="General">
                  <c:v>108.458</c:v>
                </c:pt>
                <c:pt idx="12276" formatCode="General">
                  <c:v>105.32299999999999</c:v>
                </c:pt>
                <c:pt idx="12277" formatCode="General">
                  <c:v>102.07899999999999</c:v>
                </c:pt>
                <c:pt idx="12278" formatCode="General">
                  <c:v>98.895300000000006</c:v>
                </c:pt>
                <c:pt idx="12279" formatCode="General">
                  <c:v>95.828800000000001</c:v>
                </c:pt>
                <c:pt idx="12280" formatCode="General">
                  <c:v>92.880200000000002</c:v>
                </c:pt>
                <c:pt idx="12281" formatCode="General">
                  <c:v>89.979799999999997</c:v>
                </c:pt>
                <c:pt idx="12282" formatCode="General">
                  <c:v>87.169700000000006</c:v>
                </c:pt>
                <c:pt idx="12283" formatCode="General">
                  <c:v>84.573300000000003</c:v>
                </c:pt>
                <c:pt idx="12284" formatCode="General">
                  <c:v>82.245000000000005</c:v>
                </c:pt>
                <c:pt idx="12285" formatCode="General">
                  <c:v>80.177700000000002</c:v>
                </c:pt>
                <c:pt idx="12286" formatCode="General">
                  <c:v>78.261099999999999</c:v>
                </c:pt>
                <c:pt idx="12287" formatCode="General">
                  <c:v>76.423900000000003</c:v>
                </c:pt>
                <c:pt idx="12288" formatCode="General">
                  <c:v>74.703500000000005</c:v>
                </c:pt>
                <c:pt idx="12289" formatCode="General">
                  <c:v>73.188100000000006</c:v>
                </c:pt>
                <c:pt idx="12290" formatCode="General">
                  <c:v>71.966499999999996</c:v>
                </c:pt>
                <c:pt idx="12291" formatCode="General">
                  <c:v>70.999799999999993</c:v>
                </c:pt>
                <c:pt idx="12292" formatCode="General">
                  <c:v>70.236199999999997</c:v>
                </c:pt>
                <c:pt idx="12293" formatCode="General">
                  <c:v>69.728800000000007</c:v>
                </c:pt>
                <c:pt idx="12294" formatCode="General">
                  <c:v>69.532399999999996</c:v>
                </c:pt>
                <c:pt idx="12295" formatCode="General">
                  <c:v>69.665300000000002</c:v>
                </c:pt>
                <c:pt idx="12296" formatCode="General">
                  <c:v>69.947400000000002</c:v>
                </c:pt>
                <c:pt idx="12297" formatCode="General">
                  <c:v>70.114999999999995</c:v>
                </c:pt>
                <c:pt idx="12298" formatCode="General">
                  <c:v>70.090800000000002</c:v>
                </c:pt>
                <c:pt idx="12299" formatCode="General">
                  <c:v>69.863600000000005</c:v>
                </c:pt>
                <c:pt idx="12300" formatCode="General">
                  <c:v>69.433999999999997</c:v>
                </c:pt>
                <c:pt idx="12301" formatCode="General">
                  <c:v>68.850899999999996</c:v>
                </c:pt>
                <c:pt idx="12302" formatCode="General">
                  <c:v>68.189300000000003</c:v>
                </c:pt>
                <c:pt idx="12303" formatCode="General">
                  <c:v>67.523700000000005</c:v>
                </c:pt>
                <c:pt idx="12304" formatCode="General">
                  <c:v>66.902600000000007</c:v>
                </c:pt>
                <c:pt idx="12305" formatCode="General">
                  <c:v>66.309100000000001</c:v>
                </c:pt>
                <c:pt idx="12306" formatCode="General">
                  <c:v>65.688299999999998</c:v>
                </c:pt>
                <c:pt idx="12307" formatCode="General">
                  <c:v>64.951499999999996</c:v>
                </c:pt>
                <c:pt idx="12308" formatCode="General">
                  <c:v>63.990200000000002</c:v>
                </c:pt>
                <c:pt idx="12309" formatCode="General">
                  <c:v>62.717799999999997</c:v>
                </c:pt>
                <c:pt idx="12310" formatCode="General">
                  <c:v>61.120699999999999</c:v>
                </c:pt>
                <c:pt idx="12311" formatCode="General">
                  <c:v>59.220700000000001</c:v>
                </c:pt>
                <c:pt idx="12312" formatCode="General">
                  <c:v>56.955300000000001</c:v>
                </c:pt>
                <c:pt idx="12313" formatCode="General">
                  <c:v>54.209800000000001</c:v>
                </c:pt>
                <c:pt idx="12314" formatCode="General">
                  <c:v>50.838299999999997</c:v>
                </c:pt>
                <c:pt idx="12315" formatCode="General">
                  <c:v>46.8673</c:v>
                </c:pt>
                <c:pt idx="12316" formatCode="General">
                  <c:v>42.499000000000002</c:v>
                </c:pt>
                <c:pt idx="12317" formatCode="General">
                  <c:v>37.958399999999997</c:v>
                </c:pt>
                <c:pt idx="12318" formatCode="General">
                  <c:v>33.436399999999999</c:v>
                </c:pt>
                <c:pt idx="12319" formatCode="General">
                  <c:v>29.021999999999998</c:v>
                </c:pt>
                <c:pt idx="12320" formatCode="General">
                  <c:v>24.7592</c:v>
                </c:pt>
                <c:pt idx="12321" formatCode="General">
                  <c:v>20.641100000000002</c:v>
                </c:pt>
                <c:pt idx="12322" formatCode="General">
                  <c:v>16.6843</c:v>
                </c:pt>
                <c:pt idx="12323" formatCode="General">
                  <c:v>12.9376</c:v>
                </c:pt>
                <c:pt idx="12324" formatCode="General">
                  <c:v>9.4569200000000002</c:v>
                </c:pt>
                <c:pt idx="12325" formatCode="General">
                  <c:v>6.2758399999999996</c:v>
                </c:pt>
                <c:pt idx="12326" formatCode="General">
                  <c:v>3.3357100000000002</c:v>
                </c:pt>
                <c:pt idx="12327" formatCode="General">
                  <c:v>0.61442600000000003</c:v>
                </c:pt>
                <c:pt idx="12328" formatCode="General">
                  <c:v>-1.80979</c:v>
                </c:pt>
                <c:pt idx="12329" formatCode="General">
                  <c:v>-3.8784999999999998</c:v>
                </c:pt>
                <c:pt idx="12330" formatCode="General">
                  <c:v>-5.5744999999999996</c:v>
                </c:pt>
                <c:pt idx="12331" formatCode="General">
                  <c:v>-6.9980399999999996</c:v>
                </c:pt>
                <c:pt idx="12332" formatCode="General">
                  <c:v>-8.2723999999999993</c:v>
                </c:pt>
                <c:pt idx="12333" formatCode="General">
                  <c:v>-9.4338899999999999</c:v>
                </c:pt>
                <c:pt idx="12334" formatCode="General">
                  <c:v>-10.5184</c:v>
                </c:pt>
                <c:pt idx="12335" formatCode="General">
                  <c:v>-11.5656</c:v>
                </c:pt>
                <c:pt idx="12336" formatCode="General">
                  <c:v>-12.5572</c:v>
                </c:pt>
                <c:pt idx="12337" formatCode="General">
                  <c:v>-13.445499999999999</c:v>
                </c:pt>
                <c:pt idx="12338" formatCode="General">
                  <c:v>-14.186299999999999</c:v>
                </c:pt>
                <c:pt idx="12339" formatCode="General">
                  <c:v>-14.751300000000001</c:v>
                </c:pt>
                <c:pt idx="12340" formatCode="General">
                  <c:v>-15.1549</c:v>
                </c:pt>
                <c:pt idx="12341" formatCode="General">
                  <c:v>-15.4458</c:v>
                </c:pt>
                <c:pt idx="12342" formatCode="General">
                  <c:v>-15.707000000000001</c:v>
                </c:pt>
                <c:pt idx="12343" formatCode="General">
                  <c:v>-15.935600000000001</c:v>
                </c:pt>
                <c:pt idx="12344" formatCode="General">
                  <c:v>-16.074400000000001</c:v>
                </c:pt>
                <c:pt idx="12345" formatCode="General">
                  <c:v>-16.0169</c:v>
                </c:pt>
                <c:pt idx="12346" formatCode="General">
                  <c:v>-15.7174</c:v>
                </c:pt>
                <c:pt idx="12347" formatCode="General">
                  <c:v>-15.3492</c:v>
                </c:pt>
                <c:pt idx="12348" formatCode="General">
                  <c:v>-15.0444</c:v>
                </c:pt>
                <c:pt idx="12349" formatCode="General">
                  <c:v>-14.8165</c:v>
                </c:pt>
                <c:pt idx="12350" formatCode="General">
                  <c:v>-14.6158</c:v>
                </c:pt>
                <c:pt idx="12351" formatCode="General">
                  <c:v>-14.3782</c:v>
                </c:pt>
                <c:pt idx="12352" formatCode="General">
                  <c:v>-14.1319</c:v>
                </c:pt>
                <c:pt idx="12353" formatCode="General">
                  <c:v>-13.904500000000001</c:v>
                </c:pt>
                <c:pt idx="12354" formatCode="General">
                  <c:v>-13.658200000000001</c:v>
                </c:pt>
                <c:pt idx="12355" formatCode="General">
                  <c:v>-13.442299999999999</c:v>
                </c:pt>
                <c:pt idx="12356" formatCode="General">
                  <c:v>-13.3942</c:v>
                </c:pt>
                <c:pt idx="12357" formatCode="General">
                  <c:v>-13.583399999999999</c:v>
                </c:pt>
                <c:pt idx="12358" formatCode="General">
                  <c:v>-14.017099999999999</c:v>
                </c:pt>
                <c:pt idx="12359" formatCode="General">
                  <c:v>-14.6302</c:v>
                </c:pt>
                <c:pt idx="12360" formatCode="General">
                  <c:v>-15.3291</c:v>
                </c:pt>
                <c:pt idx="12361" formatCode="General">
                  <c:v>-16.031700000000001</c:v>
                </c:pt>
                <c:pt idx="12362" formatCode="General">
                  <c:v>-16.6861</c:v>
                </c:pt>
                <c:pt idx="12363" formatCode="General">
                  <c:v>-17.289000000000001</c:v>
                </c:pt>
                <c:pt idx="12364" formatCode="General">
                  <c:v>-17.853200000000001</c:v>
                </c:pt>
                <c:pt idx="12365" formatCode="General">
                  <c:v>-18.380500000000001</c:v>
                </c:pt>
                <c:pt idx="12366" formatCode="General">
                  <c:v>-18.773900000000001</c:v>
                </c:pt>
                <c:pt idx="12367" formatCode="General">
                  <c:v>-18.947099999999999</c:v>
                </c:pt>
                <c:pt idx="12368" formatCode="General">
                  <c:v>-18.901499999999999</c:v>
                </c:pt>
                <c:pt idx="12369" formatCode="General">
                  <c:v>-18.650400000000001</c:v>
                </c:pt>
                <c:pt idx="12370" formatCode="General">
                  <c:v>-18.210899999999999</c:v>
                </c:pt>
                <c:pt idx="12371" formatCode="General">
                  <c:v>-17.625499999999999</c:v>
                </c:pt>
                <c:pt idx="12372" formatCode="General">
                  <c:v>-16.950500000000002</c:v>
                </c:pt>
                <c:pt idx="12373" formatCode="General">
                  <c:v>-16.266500000000001</c:v>
                </c:pt>
                <c:pt idx="12374" formatCode="General">
                  <c:v>-15.661199999999999</c:v>
                </c:pt>
                <c:pt idx="12375" formatCode="General">
                  <c:v>-15.196300000000001</c:v>
                </c:pt>
                <c:pt idx="12376" formatCode="General">
                  <c:v>-14.9693</c:v>
                </c:pt>
                <c:pt idx="12377" formatCode="General">
                  <c:v>-15.078799999999999</c:v>
                </c:pt>
                <c:pt idx="12378" formatCode="General">
                  <c:v>-15.494</c:v>
                </c:pt>
                <c:pt idx="12379" formatCode="General">
                  <c:v>-16.128799999999998</c:v>
                </c:pt>
                <c:pt idx="12380" formatCode="General">
                  <c:v>-16.8993</c:v>
                </c:pt>
                <c:pt idx="12381" formatCode="General">
                  <c:v>-17.769500000000001</c:v>
                </c:pt>
                <c:pt idx="12382" formatCode="General">
                  <c:v>-18.802299999999999</c:v>
                </c:pt>
                <c:pt idx="12383" formatCode="General">
                  <c:v>-20.0382</c:v>
                </c:pt>
                <c:pt idx="12384" formatCode="General">
                  <c:v>-21.479700000000001</c:v>
                </c:pt>
                <c:pt idx="12385" formatCode="General">
                  <c:v>-23.1754</c:v>
                </c:pt>
                <c:pt idx="12386" formatCode="General">
                  <c:v>-25.173100000000002</c:v>
                </c:pt>
                <c:pt idx="12387" formatCode="General">
                  <c:v>-27.466699999999999</c:v>
                </c:pt>
                <c:pt idx="12388" formatCode="General">
                  <c:v>-30.042899999999999</c:v>
                </c:pt>
                <c:pt idx="12389" formatCode="General">
                  <c:v>-32.878999999999998</c:v>
                </c:pt>
                <c:pt idx="12390" formatCode="General">
                  <c:v>-35.9604</c:v>
                </c:pt>
                <c:pt idx="12391" formatCode="General">
                  <c:v>-39.273400000000002</c:v>
                </c:pt>
                <c:pt idx="12392" formatCode="General">
                  <c:v>-42.802</c:v>
                </c:pt>
                <c:pt idx="12393" formatCode="General">
                  <c:v>-46.513300000000001</c:v>
                </c:pt>
                <c:pt idx="12394" formatCode="General">
                  <c:v>-50.332999999999998</c:v>
                </c:pt>
                <c:pt idx="12395" formatCode="General">
                  <c:v>-54.184800000000003</c:v>
                </c:pt>
                <c:pt idx="12396" formatCode="General">
                  <c:v>-58.012599999999999</c:v>
                </c:pt>
                <c:pt idx="12397" formatCode="General">
                  <c:v>-61.813699999999997</c:v>
                </c:pt>
                <c:pt idx="12398" formatCode="General">
                  <c:v>-65.610399999999998</c:v>
                </c:pt>
                <c:pt idx="12399" formatCode="General">
                  <c:v>-69.409400000000005</c:v>
                </c:pt>
                <c:pt idx="12400" formatCode="General">
                  <c:v>-73.231999999999999</c:v>
                </c:pt>
                <c:pt idx="12401" formatCode="General">
                  <c:v>-77.129400000000004</c:v>
                </c:pt>
                <c:pt idx="12402" formatCode="General">
                  <c:v>-81.129800000000003</c:v>
                </c:pt>
                <c:pt idx="12403" formatCode="General">
                  <c:v>-85.213200000000001</c:v>
                </c:pt>
                <c:pt idx="12404" formatCode="General">
                  <c:v>-89.323899999999995</c:v>
                </c:pt>
                <c:pt idx="12405" formatCode="General">
                  <c:v>-93.397800000000004</c:v>
                </c:pt>
                <c:pt idx="12406" formatCode="General">
                  <c:v>-97.392499999999998</c:v>
                </c:pt>
                <c:pt idx="12407" formatCode="General">
                  <c:v>-101.274</c:v>
                </c:pt>
                <c:pt idx="12408" formatCode="General">
                  <c:v>-105.021</c:v>
                </c:pt>
                <c:pt idx="12409" formatCode="General">
                  <c:v>-108.65300000000001</c:v>
                </c:pt>
                <c:pt idx="12410" formatCode="General">
                  <c:v>-112.215</c:v>
                </c:pt>
                <c:pt idx="12411" formatCode="General">
                  <c:v>-115.697</c:v>
                </c:pt>
                <c:pt idx="12412" formatCode="General">
                  <c:v>-119.057</c:v>
                </c:pt>
                <c:pt idx="12413" formatCode="General">
                  <c:v>-122.262</c:v>
                </c:pt>
                <c:pt idx="12414" formatCode="General">
                  <c:v>-125.29300000000001</c:v>
                </c:pt>
                <c:pt idx="12415" formatCode="General">
                  <c:v>-128.166</c:v>
                </c:pt>
                <c:pt idx="12416" formatCode="General">
                  <c:v>-130.904</c:v>
                </c:pt>
                <c:pt idx="12417" formatCode="General">
                  <c:v>-133.53100000000001</c:v>
                </c:pt>
                <c:pt idx="12418" formatCode="General">
                  <c:v>-136.11699999999999</c:v>
                </c:pt>
                <c:pt idx="12419" formatCode="General">
                  <c:v>-138.744</c:v>
                </c:pt>
                <c:pt idx="12420" formatCode="General">
                  <c:v>-141.465</c:v>
                </c:pt>
                <c:pt idx="12421" formatCode="General">
                  <c:v>-144.30699999999999</c:v>
                </c:pt>
                <c:pt idx="12422" formatCode="General">
                  <c:v>-147.249</c:v>
                </c:pt>
                <c:pt idx="12423" formatCode="General">
                  <c:v>-150.273</c:v>
                </c:pt>
                <c:pt idx="12424" formatCode="General">
                  <c:v>-153.37200000000001</c:v>
                </c:pt>
                <c:pt idx="12425" formatCode="General">
                  <c:v>-156.47900000000001</c:v>
                </c:pt>
                <c:pt idx="12426" formatCode="General">
                  <c:v>-159.50399999999999</c:v>
                </c:pt>
                <c:pt idx="12427" formatCode="General">
                  <c:v>-162.35</c:v>
                </c:pt>
                <c:pt idx="12428" formatCode="General">
                  <c:v>-164.94800000000001</c:v>
                </c:pt>
                <c:pt idx="12429" formatCode="General">
                  <c:v>-167.31299999999999</c:v>
                </c:pt>
                <c:pt idx="12430" formatCode="General">
                  <c:v>-169.464</c:v>
                </c:pt>
                <c:pt idx="12431" formatCode="General">
                  <c:v>-171.40899999999999</c:v>
                </c:pt>
                <c:pt idx="12432" formatCode="General">
                  <c:v>-173.12799999999999</c:v>
                </c:pt>
                <c:pt idx="12433" formatCode="General">
                  <c:v>-174.59700000000001</c:v>
                </c:pt>
                <c:pt idx="12434" formatCode="General">
                  <c:v>-175.816</c:v>
                </c:pt>
                <c:pt idx="12435" formatCode="General">
                  <c:v>-176.80500000000001</c:v>
                </c:pt>
                <c:pt idx="12436" formatCode="General">
                  <c:v>-177.602</c:v>
                </c:pt>
                <c:pt idx="12437" formatCode="General">
                  <c:v>-178.274</c:v>
                </c:pt>
                <c:pt idx="12438" formatCode="General">
                  <c:v>-178.89</c:v>
                </c:pt>
                <c:pt idx="12439" formatCode="General">
                  <c:v>-179.399</c:v>
                </c:pt>
                <c:pt idx="12440" formatCode="General">
                  <c:v>-179.70599999999999</c:v>
                </c:pt>
                <c:pt idx="12441" formatCode="General">
                  <c:v>-179.72900000000001</c:v>
                </c:pt>
                <c:pt idx="12442" formatCode="General">
                  <c:v>-179.43299999999999</c:v>
                </c:pt>
                <c:pt idx="12443" formatCode="General">
                  <c:v>-178.87200000000001</c:v>
                </c:pt>
                <c:pt idx="12444" formatCode="General">
                  <c:v>-178.07400000000001</c:v>
                </c:pt>
                <c:pt idx="12445" formatCode="General">
                  <c:v>-177.04599999999999</c:v>
                </c:pt>
                <c:pt idx="12446" formatCode="General">
                  <c:v>-175.82400000000001</c:v>
                </c:pt>
                <c:pt idx="12447" formatCode="General">
                  <c:v>-174.45599999999999</c:v>
                </c:pt>
                <c:pt idx="12448" formatCode="General">
                  <c:v>-172.98500000000001</c:v>
                </c:pt>
                <c:pt idx="12449" formatCode="General">
                  <c:v>-171.458</c:v>
                </c:pt>
                <c:pt idx="12450" formatCode="General">
                  <c:v>-169.91800000000001</c:v>
                </c:pt>
                <c:pt idx="12451" formatCode="General">
                  <c:v>-168.41499999999999</c:v>
                </c:pt>
                <c:pt idx="12452" formatCode="General">
                  <c:v>-166.99299999999999</c:v>
                </c:pt>
                <c:pt idx="12453" formatCode="General">
                  <c:v>-165.60900000000001</c:v>
                </c:pt>
                <c:pt idx="12454" formatCode="General">
                  <c:v>-164.21600000000001</c:v>
                </c:pt>
                <c:pt idx="12455" formatCode="General">
                  <c:v>-162.82300000000001</c:v>
                </c:pt>
                <c:pt idx="12456" formatCode="General">
                  <c:v>-161.36500000000001</c:v>
                </c:pt>
                <c:pt idx="12457" formatCode="General">
                  <c:v>-159.72200000000001</c:v>
                </c:pt>
                <c:pt idx="12458" formatCode="General">
                  <c:v>-157.833</c:v>
                </c:pt>
                <c:pt idx="12459" formatCode="General">
                  <c:v>-155.70699999999999</c:v>
                </c:pt>
                <c:pt idx="12460" formatCode="General">
                  <c:v>-153.53200000000001</c:v>
                </c:pt>
                <c:pt idx="12461" formatCode="General">
                  <c:v>-151.45699999999999</c:v>
                </c:pt>
                <c:pt idx="12462" formatCode="General">
                  <c:v>-149.43199999999999</c:v>
                </c:pt>
                <c:pt idx="12463" formatCode="General">
                  <c:v>-147.399</c:v>
                </c:pt>
                <c:pt idx="12464" formatCode="General">
                  <c:v>-145.32900000000001</c:v>
                </c:pt>
                <c:pt idx="12465" formatCode="General">
                  <c:v>-143.21600000000001</c:v>
                </c:pt>
                <c:pt idx="12466" formatCode="General">
                  <c:v>-141.077</c:v>
                </c:pt>
                <c:pt idx="12467" formatCode="General">
                  <c:v>-138.96799999999999</c:v>
                </c:pt>
                <c:pt idx="12468" formatCode="General">
                  <c:v>-136.95599999999999</c:v>
                </c:pt>
                <c:pt idx="12469" formatCode="General">
                  <c:v>-135.095</c:v>
                </c:pt>
                <c:pt idx="12470" formatCode="General">
                  <c:v>-133.39099999999999</c:v>
                </c:pt>
                <c:pt idx="12471" formatCode="General">
                  <c:v>-131.80500000000001</c:v>
                </c:pt>
                <c:pt idx="12472" formatCode="General">
                  <c:v>-130.321</c:v>
                </c:pt>
                <c:pt idx="12473" formatCode="General">
                  <c:v>-128.93799999999999</c:v>
                </c:pt>
                <c:pt idx="12474" formatCode="General">
                  <c:v>-127.66800000000001</c:v>
                </c:pt>
                <c:pt idx="12475" formatCode="General">
                  <c:v>-126.539</c:v>
                </c:pt>
                <c:pt idx="12476" formatCode="General">
                  <c:v>-125.57899999999999</c:v>
                </c:pt>
                <c:pt idx="12477" formatCode="General">
                  <c:v>-124.855</c:v>
                </c:pt>
                <c:pt idx="12478" formatCode="General">
                  <c:v>-124.44</c:v>
                </c:pt>
                <c:pt idx="12479" formatCode="General">
                  <c:v>-124.307</c:v>
                </c:pt>
                <c:pt idx="12480" formatCode="General">
                  <c:v>-124.39</c:v>
                </c:pt>
                <c:pt idx="12481" formatCode="General">
                  <c:v>-124.637</c:v>
                </c:pt>
                <c:pt idx="12482" formatCode="General">
                  <c:v>-124.992</c:v>
                </c:pt>
                <c:pt idx="12483" formatCode="General">
                  <c:v>-125.41500000000001</c:v>
                </c:pt>
                <c:pt idx="12484" formatCode="General">
                  <c:v>-125.86199999999999</c:v>
                </c:pt>
                <c:pt idx="12485" formatCode="General">
                  <c:v>-126.295</c:v>
                </c:pt>
                <c:pt idx="12486" formatCode="General">
                  <c:v>-126.703</c:v>
                </c:pt>
                <c:pt idx="12487" formatCode="General">
                  <c:v>-127.08499999999999</c:v>
                </c:pt>
                <c:pt idx="12488" formatCode="General">
                  <c:v>-127.431</c:v>
                </c:pt>
                <c:pt idx="12489" formatCode="General">
                  <c:v>-127.736</c:v>
                </c:pt>
                <c:pt idx="12490" formatCode="General">
                  <c:v>-128</c:v>
                </c:pt>
                <c:pt idx="12491" formatCode="General">
                  <c:v>-128.13800000000001</c:v>
                </c:pt>
                <c:pt idx="12492" formatCode="General">
                  <c:v>-128.03299999999999</c:v>
                </c:pt>
                <c:pt idx="12493" formatCode="General">
                  <c:v>-127.623</c:v>
                </c:pt>
                <c:pt idx="12494" formatCode="General">
                  <c:v>-126.907</c:v>
                </c:pt>
                <c:pt idx="12495" formatCode="General">
                  <c:v>-126.005</c:v>
                </c:pt>
                <c:pt idx="12496" formatCode="General">
                  <c:v>-125.036</c:v>
                </c:pt>
                <c:pt idx="12497" formatCode="General">
                  <c:v>-124.062</c:v>
                </c:pt>
                <c:pt idx="12498" formatCode="General">
                  <c:v>-123.179</c:v>
                </c:pt>
                <c:pt idx="12499" formatCode="General">
                  <c:v>-122.476</c:v>
                </c:pt>
                <c:pt idx="12500" formatCode="General">
                  <c:v>-121.937</c:v>
                </c:pt>
                <c:pt idx="12501" formatCode="General">
                  <c:v>-121.517</c:v>
                </c:pt>
                <c:pt idx="12502" formatCode="General">
                  <c:v>-121.191</c:v>
                </c:pt>
                <c:pt idx="12503" formatCode="General">
                  <c:v>-120.94499999999999</c:v>
                </c:pt>
                <c:pt idx="12504" formatCode="General">
                  <c:v>-120.785</c:v>
                </c:pt>
                <c:pt idx="12505" formatCode="General">
                  <c:v>-120.669</c:v>
                </c:pt>
                <c:pt idx="12506" formatCode="General">
                  <c:v>-120.538</c:v>
                </c:pt>
                <c:pt idx="12507" formatCode="General">
                  <c:v>-120.346</c:v>
                </c:pt>
                <c:pt idx="12508" formatCode="General">
                  <c:v>-120.02500000000001</c:v>
                </c:pt>
                <c:pt idx="12509" formatCode="General">
                  <c:v>-119.474</c:v>
                </c:pt>
                <c:pt idx="12510" formatCode="General">
                  <c:v>-118.602</c:v>
                </c:pt>
                <c:pt idx="12511" formatCode="General">
                  <c:v>-117.36199999999999</c:v>
                </c:pt>
                <c:pt idx="12512" formatCode="General">
                  <c:v>-115.806</c:v>
                </c:pt>
                <c:pt idx="12513" formatCode="General">
                  <c:v>-114.011</c:v>
                </c:pt>
                <c:pt idx="12514" formatCode="General">
                  <c:v>-111.97799999999999</c:v>
                </c:pt>
                <c:pt idx="12515" formatCode="General">
                  <c:v>-109.693</c:v>
                </c:pt>
                <c:pt idx="12516" formatCode="General">
                  <c:v>-107.139</c:v>
                </c:pt>
                <c:pt idx="12517" formatCode="General">
                  <c:v>-104.27200000000001</c:v>
                </c:pt>
                <c:pt idx="12518" formatCode="General">
                  <c:v>-101.04600000000001</c:v>
                </c:pt>
                <c:pt idx="12519" formatCode="General">
                  <c:v>-97.492000000000004</c:v>
                </c:pt>
                <c:pt idx="12520" formatCode="General">
                  <c:v>-93.678399999999996</c:v>
                </c:pt>
                <c:pt idx="12521" formatCode="General">
                  <c:v>-89.695300000000003</c:v>
                </c:pt>
                <c:pt idx="12522" formatCode="General">
                  <c:v>-85.597399999999993</c:v>
                </c:pt>
                <c:pt idx="12523" formatCode="General">
                  <c:v>-81.357500000000002</c:v>
                </c:pt>
                <c:pt idx="12524" formatCode="General">
                  <c:v>-76.946100000000001</c:v>
                </c:pt>
                <c:pt idx="12525" formatCode="General">
                  <c:v>-72.355099999999993</c:v>
                </c:pt>
                <c:pt idx="12526" formatCode="General">
                  <c:v>-67.535700000000006</c:v>
                </c:pt>
                <c:pt idx="12527" formatCode="General">
                  <c:v>-62.447000000000003</c:v>
                </c:pt>
                <c:pt idx="12528" formatCode="General">
                  <c:v>-57.122399999999999</c:v>
                </c:pt>
                <c:pt idx="12529" formatCode="General">
                  <c:v>-51.702800000000003</c:v>
                </c:pt>
                <c:pt idx="12530" formatCode="General">
                  <c:v>-46.441699999999997</c:v>
                </c:pt>
                <c:pt idx="12531" formatCode="General">
                  <c:v>-41.4741</c:v>
                </c:pt>
                <c:pt idx="12532" formatCode="General">
                  <c:v>-36.807400000000001</c:v>
                </c:pt>
                <c:pt idx="12533" formatCode="General">
                  <c:v>-32.428400000000003</c:v>
                </c:pt>
                <c:pt idx="12534" formatCode="General">
                  <c:v>-28.331800000000001</c:v>
                </c:pt>
                <c:pt idx="12535" formatCode="General">
                  <c:v>-24.569400000000002</c:v>
                </c:pt>
                <c:pt idx="12536" formatCode="General">
                  <c:v>-21.200600000000001</c:v>
                </c:pt>
                <c:pt idx="12537" formatCode="General">
                  <c:v>-18.2683</c:v>
                </c:pt>
                <c:pt idx="12538" formatCode="General">
                  <c:v>-15.7326</c:v>
                </c:pt>
                <c:pt idx="12539" formatCode="General">
                  <c:v>-13.5047</c:v>
                </c:pt>
                <c:pt idx="12540" formatCode="General">
                  <c:v>-11.5029</c:v>
                </c:pt>
                <c:pt idx="12541" formatCode="General">
                  <c:v>-9.6546000000000003</c:v>
                </c:pt>
                <c:pt idx="12542" formatCode="General">
                  <c:v>-7.9147999999999996</c:v>
                </c:pt>
                <c:pt idx="12543" formatCode="General">
                  <c:v>-6.2181199999999999</c:v>
                </c:pt>
                <c:pt idx="12544" formatCode="General">
                  <c:v>-4.4853100000000001</c:v>
                </c:pt>
                <c:pt idx="12545" formatCode="General">
                  <c:v>-2.7446199999999998</c:v>
                </c:pt>
                <c:pt idx="12546" formatCode="General">
                  <c:v>-1.0745899999999999</c:v>
                </c:pt>
                <c:pt idx="12547" formatCode="General">
                  <c:v>0.49291200000000002</c:v>
                </c:pt>
                <c:pt idx="12548" formatCode="General">
                  <c:v>1.93726</c:v>
                </c:pt>
                <c:pt idx="12549" formatCode="General">
                  <c:v>3.2482500000000001</c:v>
                </c:pt>
                <c:pt idx="12550" formatCode="General">
                  <c:v>4.4243899999999998</c:v>
                </c:pt>
                <c:pt idx="12551" formatCode="General">
                  <c:v>5.4812700000000003</c:v>
                </c:pt>
                <c:pt idx="12552" formatCode="General">
                  <c:v>6.4568599999999998</c:v>
                </c:pt>
                <c:pt idx="12553" formatCode="General">
                  <c:v>7.3897199999999996</c:v>
                </c:pt>
                <c:pt idx="12554" formatCode="General">
                  <c:v>8.2526499999999992</c:v>
                </c:pt>
                <c:pt idx="12555" formatCode="General">
                  <c:v>9.0598799999999997</c:v>
                </c:pt>
                <c:pt idx="12556" formatCode="General">
                  <c:v>9.9473900000000004</c:v>
                </c:pt>
                <c:pt idx="12557" formatCode="General">
                  <c:v>11.073700000000001</c:v>
                </c:pt>
                <c:pt idx="12558" formatCode="General">
                  <c:v>12.5624</c:v>
                </c:pt>
                <c:pt idx="12559" formatCode="General">
                  <c:v>14.3179</c:v>
                </c:pt>
                <c:pt idx="12560" formatCode="General">
                  <c:v>16.1648</c:v>
                </c:pt>
                <c:pt idx="12561" formatCode="General">
                  <c:v>18.050999999999998</c:v>
                </c:pt>
                <c:pt idx="12562" formatCode="General">
                  <c:v>19.933399999999999</c:v>
                </c:pt>
                <c:pt idx="12563" formatCode="General">
                  <c:v>21.765799999999999</c:v>
                </c:pt>
                <c:pt idx="12564" formatCode="General">
                  <c:v>23.5107</c:v>
                </c:pt>
                <c:pt idx="12565" formatCode="General">
                  <c:v>25.1477</c:v>
                </c:pt>
                <c:pt idx="12566" formatCode="General">
                  <c:v>26.660399999999999</c:v>
                </c:pt>
                <c:pt idx="12567" formatCode="General">
                  <c:v>28.0337</c:v>
                </c:pt>
                <c:pt idx="12568" formatCode="General">
                  <c:v>29.245000000000001</c:v>
                </c:pt>
                <c:pt idx="12569" formatCode="General">
                  <c:v>30.236699999999999</c:v>
                </c:pt>
                <c:pt idx="12570" formatCode="General">
                  <c:v>30.911100000000001</c:v>
                </c:pt>
                <c:pt idx="12571" formatCode="General">
                  <c:v>31.258500000000002</c:v>
                </c:pt>
                <c:pt idx="12572" formatCode="General">
                  <c:v>31.351800000000001</c:v>
                </c:pt>
                <c:pt idx="12573" formatCode="General">
                  <c:v>31.321300000000001</c:v>
                </c:pt>
                <c:pt idx="12574" formatCode="General">
                  <c:v>31.253299999999999</c:v>
                </c:pt>
                <c:pt idx="12575" formatCode="General">
                  <c:v>30.999300000000002</c:v>
                </c:pt>
                <c:pt idx="12576" formatCode="General">
                  <c:v>30.4511</c:v>
                </c:pt>
                <c:pt idx="12577" formatCode="General">
                  <c:v>29.6599</c:v>
                </c:pt>
                <c:pt idx="12578" formatCode="General">
                  <c:v>28.692499999999999</c:v>
                </c:pt>
                <c:pt idx="12579" formatCode="General">
                  <c:v>27.612100000000002</c:v>
                </c:pt>
                <c:pt idx="12580" formatCode="General">
                  <c:v>26.4787</c:v>
                </c:pt>
                <c:pt idx="12581" formatCode="General">
                  <c:v>25.3551</c:v>
                </c:pt>
                <c:pt idx="12582" formatCode="General">
                  <c:v>24.316400000000002</c:v>
                </c:pt>
                <c:pt idx="12583" formatCode="General">
                  <c:v>23.4375</c:v>
                </c:pt>
                <c:pt idx="12584" formatCode="General">
                  <c:v>22.768699999999999</c:v>
                </c:pt>
                <c:pt idx="12585" formatCode="General">
                  <c:v>22.367599999999999</c:v>
                </c:pt>
                <c:pt idx="12586" formatCode="General">
                  <c:v>22.283100000000001</c:v>
                </c:pt>
                <c:pt idx="12587" formatCode="General">
                  <c:v>22.574300000000001</c:v>
                </c:pt>
                <c:pt idx="12588" formatCode="General">
                  <c:v>23.251899999999999</c:v>
                </c:pt>
                <c:pt idx="12589" formatCode="General">
                  <c:v>24.1905</c:v>
                </c:pt>
                <c:pt idx="12590" formatCode="General">
                  <c:v>25.3064</c:v>
                </c:pt>
                <c:pt idx="12591" formatCode="General">
                  <c:v>26.614100000000001</c:v>
                </c:pt>
                <c:pt idx="12592" formatCode="General">
                  <c:v>28.051200000000001</c:v>
                </c:pt>
                <c:pt idx="12593" formatCode="General">
                  <c:v>29.514600000000002</c:v>
                </c:pt>
                <c:pt idx="12594" formatCode="General">
                  <c:v>30.896599999999999</c:v>
                </c:pt>
                <c:pt idx="12595" formatCode="General">
                  <c:v>32.1355</c:v>
                </c:pt>
                <c:pt idx="12596" formatCode="General">
                  <c:v>33.292900000000003</c:v>
                </c:pt>
                <c:pt idx="12597" formatCode="General">
                  <c:v>34.426499999999997</c:v>
                </c:pt>
                <c:pt idx="12598" formatCode="General">
                  <c:v>35.548400000000001</c:v>
                </c:pt>
                <c:pt idx="12599" formatCode="General">
                  <c:v>36.609900000000003</c:v>
                </c:pt>
                <c:pt idx="12600" formatCode="General">
                  <c:v>37.542400000000001</c:v>
                </c:pt>
                <c:pt idx="12601" formatCode="General">
                  <c:v>38.339199999999998</c:v>
                </c:pt>
                <c:pt idx="12602" formatCode="General">
                  <c:v>38.999400000000001</c:v>
                </c:pt>
                <c:pt idx="12603" formatCode="General">
                  <c:v>39.499699999999997</c:v>
                </c:pt>
                <c:pt idx="12604" formatCode="General">
                  <c:v>39.756100000000004</c:v>
                </c:pt>
                <c:pt idx="12605" formatCode="General">
                  <c:v>39.6524</c:v>
                </c:pt>
                <c:pt idx="12606" formatCode="General">
                  <c:v>39.204599999999999</c:v>
                </c:pt>
                <c:pt idx="12607" formatCode="General">
                  <c:v>38.504199999999997</c:v>
                </c:pt>
                <c:pt idx="12608" formatCode="General">
                  <c:v>37.680399999999999</c:v>
                </c:pt>
                <c:pt idx="12609" formatCode="General">
                  <c:v>36.822200000000002</c:v>
                </c:pt>
                <c:pt idx="12610" formatCode="General">
                  <c:v>35.886800000000001</c:v>
                </c:pt>
                <c:pt idx="12611" formatCode="General">
                  <c:v>34.7819</c:v>
                </c:pt>
                <c:pt idx="12612" formatCode="General">
                  <c:v>33.411799999999999</c:v>
                </c:pt>
                <c:pt idx="12613" formatCode="General">
                  <c:v>31.759399999999999</c:v>
                </c:pt>
                <c:pt idx="12614" formatCode="General">
                  <c:v>29.8826</c:v>
                </c:pt>
                <c:pt idx="12615" formatCode="General">
                  <c:v>28.002400000000002</c:v>
                </c:pt>
                <c:pt idx="12616" formatCode="General">
                  <c:v>26.358899999999998</c:v>
                </c:pt>
                <c:pt idx="12617" formatCode="General">
                  <c:v>25.084900000000001</c:v>
                </c:pt>
                <c:pt idx="12618" formatCode="General">
                  <c:v>24.1708</c:v>
                </c:pt>
                <c:pt idx="12619" formatCode="General">
                  <c:v>23.497199999999999</c:v>
                </c:pt>
                <c:pt idx="12620" formatCode="General">
                  <c:v>23.0532</c:v>
                </c:pt>
                <c:pt idx="12621" formatCode="General">
                  <c:v>22.87</c:v>
                </c:pt>
                <c:pt idx="12622" formatCode="General">
                  <c:v>22.959</c:v>
                </c:pt>
                <c:pt idx="12623" formatCode="General">
                  <c:v>23.334099999999999</c:v>
                </c:pt>
                <c:pt idx="12624" formatCode="General">
                  <c:v>24.008700000000001</c:v>
                </c:pt>
                <c:pt idx="12625" formatCode="General">
                  <c:v>24.991399999999999</c:v>
                </c:pt>
                <c:pt idx="12626" formatCode="General">
                  <c:v>26.278099999999998</c:v>
                </c:pt>
                <c:pt idx="12627" formatCode="General">
                  <c:v>27.8551</c:v>
                </c:pt>
                <c:pt idx="12628" formatCode="General">
                  <c:v>29.699200000000001</c:v>
                </c:pt>
                <c:pt idx="12629" formatCode="General">
                  <c:v>31.772500000000001</c:v>
                </c:pt>
                <c:pt idx="12630" formatCode="General">
                  <c:v>34.07</c:v>
                </c:pt>
                <c:pt idx="12631" formatCode="General">
                  <c:v>36.627200000000002</c:v>
                </c:pt>
                <c:pt idx="12632" formatCode="General">
                  <c:v>39.5124</c:v>
                </c:pt>
                <c:pt idx="12633" formatCode="General">
                  <c:v>42.781399999999998</c:v>
                </c:pt>
                <c:pt idx="12634" formatCode="General">
                  <c:v>46.285699999999999</c:v>
                </c:pt>
                <c:pt idx="12635" formatCode="General">
                  <c:v>49.837200000000003</c:v>
                </c:pt>
                <c:pt idx="12636" formatCode="General">
                  <c:v>53.356000000000002</c:v>
                </c:pt>
                <c:pt idx="12637" formatCode="General">
                  <c:v>56.727899999999998</c:v>
                </c:pt>
                <c:pt idx="12638" formatCode="General">
                  <c:v>59.823</c:v>
                </c:pt>
                <c:pt idx="12639" formatCode="General">
                  <c:v>62.567799999999998</c:v>
                </c:pt>
                <c:pt idx="12640" formatCode="General">
                  <c:v>64.935599999999994</c:v>
                </c:pt>
                <c:pt idx="12641" formatCode="General">
                  <c:v>66.866100000000003</c:v>
                </c:pt>
                <c:pt idx="12642" formatCode="General">
                  <c:v>68.308700000000002</c:v>
                </c:pt>
                <c:pt idx="12643" formatCode="General">
                  <c:v>69.262600000000006</c:v>
                </c:pt>
                <c:pt idx="12644" formatCode="General">
                  <c:v>69.778800000000004</c:v>
                </c:pt>
                <c:pt idx="12645" formatCode="General">
                  <c:v>69.949299999999994</c:v>
                </c:pt>
                <c:pt idx="12646" formatCode="General">
                  <c:v>69.890500000000003</c:v>
                </c:pt>
                <c:pt idx="12647" formatCode="General">
                  <c:v>69.705299999999994</c:v>
                </c:pt>
                <c:pt idx="12648" formatCode="General">
                  <c:v>69.428100000000001</c:v>
                </c:pt>
                <c:pt idx="12649" formatCode="General">
                  <c:v>69.002200000000002</c:v>
                </c:pt>
                <c:pt idx="12650" formatCode="General">
                  <c:v>68.231200000000001</c:v>
                </c:pt>
                <c:pt idx="12651" formatCode="General">
                  <c:v>66.986199999999997</c:v>
                </c:pt>
                <c:pt idx="12652" formatCode="General">
                  <c:v>65.284099999999995</c:v>
                </c:pt>
                <c:pt idx="12653" formatCode="General">
                  <c:v>63.208100000000002</c:v>
                </c:pt>
                <c:pt idx="12654" formatCode="General">
                  <c:v>60.8566</c:v>
                </c:pt>
                <c:pt idx="12655" formatCode="General">
                  <c:v>58.244199999999999</c:v>
                </c:pt>
                <c:pt idx="12656" formatCode="General">
                  <c:v>55.372999999999998</c:v>
                </c:pt>
                <c:pt idx="12657" formatCode="General">
                  <c:v>52.264099999999999</c:v>
                </c:pt>
                <c:pt idx="12658" formatCode="General">
                  <c:v>48.945799999999998</c:v>
                </c:pt>
                <c:pt idx="12659" formatCode="General">
                  <c:v>45.4587</c:v>
                </c:pt>
                <c:pt idx="12660" formatCode="General">
                  <c:v>41.901000000000003</c:v>
                </c:pt>
                <c:pt idx="12661" formatCode="General">
                  <c:v>38.356200000000001</c:v>
                </c:pt>
                <c:pt idx="12662" formatCode="General">
                  <c:v>34.722999999999999</c:v>
                </c:pt>
                <c:pt idx="12663" formatCode="General">
                  <c:v>30.890799999999999</c:v>
                </c:pt>
                <c:pt idx="12664" formatCode="General">
                  <c:v>26.848099999999999</c:v>
                </c:pt>
                <c:pt idx="12665" formatCode="General">
                  <c:v>22.679400000000001</c:v>
                </c:pt>
                <c:pt idx="12666" formatCode="General">
                  <c:v>18.533000000000001</c:v>
                </c:pt>
                <c:pt idx="12667" formatCode="General">
                  <c:v>14.568300000000001</c:v>
                </c:pt>
                <c:pt idx="12668" formatCode="General">
                  <c:v>10.903499999999999</c:v>
                </c:pt>
                <c:pt idx="12669" formatCode="General">
                  <c:v>7.5239099999999999</c:v>
                </c:pt>
                <c:pt idx="12670" formatCode="General">
                  <c:v>4.4061500000000002</c:v>
                </c:pt>
                <c:pt idx="12671" formatCode="General">
                  <c:v>1.5587200000000001</c:v>
                </c:pt>
                <c:pt idx="12672" formatCode="General">
                  <c:v>-1.02298</c:v>
                </c:pt>
                <c:pt idx="12673" formatCode="General">
                  <c:v>-3.3517700000000001</c:v>
                </c:pt>
                <c:pt idx="12674" formatCode="General">
                  <c:v>-5.4495699999999996</c:v>
                </c:pt>
                <c:pt idx="12675" formatCode="General">
                  <c:v>-7.3581200000000004</c:v>
                </c:pt>
                <c:pt idx="12676" formatCode="General">
                  <c:v>-9.1680899999999994</c:v>
                </c:pt>
                <c:pt idx="12677" formatCode="General">
                  <c:v>-10.9932</c:v>
                </c:pt>
                <c:pt idx="12678" formatCode="General">
                  <c:v>-12.9344</c:v>
                </c:pt>
                <c:pt idx="12679" formatCode="General">
                  <c:v>-14.974500000000001</c:v>
                </c:pt>
                <c:pt idx="12680" formatCode="General">
                  <c:v>-17.023700000000002</c:v>
                </c:pt>
                <c:pt idx="12681" formatCode="General">
                  <c:v>-19.090199999999999</c:v>
                </c:pt>
                <c:pt idx="12682" formatCode="General">
                  <c:v>-21.213799999999999</c:v>
                </c:pt>
                <c:pt idx="12683" formatCode="General">
                  <c:v>-23.427399999999999</c:v>
                </c:pt>
                <c:pt idx="12684" formatCode="General">
                  <c:v>-25.650500000000001</c:v>
                </c:pt>
                <c:pt idx="12685" formatCode="General">
                  <c:v>-27.679300000000001</c:v>
                </c:pt>
                <c:pt idx="12686" formatCode="General">
                  <c:v>-29.313199999999998</c:v>
                </c:pt>
                <c:pt idx="12687" formatCode="General">
                  <c:v>-30.422699999999999</c:v>
                </c:pt>
                <c:pt idx="12688" formatCode="General">
                  <c:v>-31.037600000000001</c:v>
                </c:pt>
                <c:pt idx="12689" formatCode="General">
                  <c:v>-31.223800000000001</c:v>
                </c:pt>
                <c:pt idx="12690" formatCode="General">
                  <c:v>-30.995999999999999</c:v>
                </c:pt>
                <c:pt idx="12691" formatCode="General">
                  <c:v>-30.36</c:v>
                </c:pt>
                <c:pt idx="12692" formatCode="General">
                  <c:v>-29.314800000000002</c:v>
                </c:pt>
                <c:pt idx="12693" formatCode="General">
                  <c:v>-27.9117</c:v>
                </c:pt>
                <c:pt idx="12694" formatCode="General">
                  <c:v>-26.2255</c:v>
                </c:pt>
                <c:pt idx="12695" formatCode="General">
                  <c:v>-24.273399999999999</c:v>
                </c:pt>
                <c:pt idx="12696" formatCode="General">
                  <c:v>-22.070900000000002</c:v>
                </c:pt>
                <c:pt idx="12697" formatCode="General">
                  <c:v>-19.670500000000001</c:v>
                </c:pt>
                <c:pt idx="12698" formatCode="General">
                  <c:v>-17.1357</c:v>
                </c:pt>
                <c:pt idx="12699" formatCode="General">
                  <c:v>-14.5336</c:v>
                </c:pt>
                <c:pt idx="12700" formatCode="General">
                  <c:v>-11.9899</c:v>
                </c:pt>
                <c:pt idx="12701" formatCode="General">
                  <c:v>-9.6252800000000001</c:v>
                </c:pt>
                <c:pt idx="12702" formatCode="General">
                  <c:v>-7.4136499999999996</c:v>
                </c:pt>
                <c:pt idx="12703" formatCode="General">
                  <c:v>-5.2883800000000001</c:v>
                </c:pt>
                <c:pt idx="12704" formatCode="General">
                  <c:v>-3.2018300000000002</c:v>
                </c:pt>
                <c:pt idx="12705" formatCode="General">
                  <c:v>-0.97729999999999995</c:v>
                </c:pt>
                <c:pt idx="12706" formatCode="General">
                  <c:v>1.62079</c:v>
                </c:pt>
                <c:pt idx="12707" formatCode="General">
                  <c:v>4.4392800000000001</c:v>
                </c:pt>
                <c:pt idx="12708" formatCode="General">
                  <c:v>7.1696900000000001</c:v>
                </c:pt>
                <c:pt idx="12709" formatCode="General">
                  <c:v>9.6220800000000004</c:v>
                </c:pt>
                <c:pt idx="12710" formatCode="General">
                  <c:v>11.618399999999999</c:v>
                </c:pt>
                <c:pt idx="12711" formatCode="General">
                  <c:v>13.047599999999999</c:v>
                </c:pt>
                <c:pt idx="12712" formatCode="General">
                  <c:v>13.902200000000001</c:v>
                </c:pt>
                <c:pt idx="12713" formatCode="General">
                  <c:v>14.2668</c:v>
                </c:pt>
                <c:pt idx="12714" formatCode="General">
                  <c:v>14.199199999999999</c:v>
                </c:pt>
                <c:pt idx="12715" formatCode="General">
                  <c:v>13.746600000000001</c:v>
                </c:pt>
                <c:pt idx="12716" formatCode="General">
                  <c:v>12.968999999999999</c:v>
                </c:pt>
                <c:pt idx="12717" formatCode="General">
                  <c:v>11.9618</c:v>
                </c:pt>
                <c:pt idx="12718" formatCode="General">
                  <c:v>10.850099999999999</c:v>
                </c:pt>
                <c:pt idx="12719" formatCode="General">
                  <c:v>9.7521500000000003</c:v>
                </c:pt>
                <c:pt idx="12720" formatCode="General">
                  <c:v>8.7519799999999996</c:v>
                </c:pt>
                <c:pt idx="12721" formatCode="General">
                  <c:v>7.9504599999999996</c:v>
                </c:pt>
                <c:pt idx="12722" formatCode="General">
                  <c:v>7.4105100000000004</c:v>
                </c:pt>
                <c:pt idx="12723" formatCode="General">
                  <c:v>7.0541700000000001</c:v>
                </c:pt>
                <c:pt idx="12724" formatCode="General">
                  <c:v>6.8098200000000002</c:v>
                </c:pt>
                <c:pt idx="12725" formatCode="General">
                  <c:v>6.6820500000000003</c:v>
                </c:pt>
                <c:pt idx="12726" formatCode="General">
                  <c:v>6.7094199999999997</c:v>
                </c:pt>
                <c:pt idx="12727" formatCode="General">
                  <c:v>6.94421</c:v>
                </c:pt>
                <c:pt idx="12728" formatCode="General">
                  <c:v>7.40055</c:v>
                </c:pt>
                <c:pt idx="12729" formatCode="General">
                  <c:v>8.0673700000000004</c:v>
                </c:pt>
                <c:pt idx="12730" formatCode="General">
                  <c:v>8.9050200000000004</c:v>
                </c:pt>
                <c:pt idx="12731" formatCode="General">
                  <c:v>9.8416899999999998</c:v>
                </c:pt>
                <c:pt idx="12732" formatCode="General">
                  <c:v>10.792299999999999</c:v>
                </c:pt>
                <c:pt idx="12733" formatCode="General">
                  <c:v>11.6595</c:v>
                </c:pt>
                <c:pt idx="12734" formatCode="General">
                  <c:v>12.3666</c:v>
                </c:pt>
                <c:pt idx="12735" formatCode="General">
                  <c:v>12.9514</c:v>
                </c:pt>
                <c:pt idx="12736" formatCode="General">
                  <c:v>13.4826</c:v>
                </c:pt>
                <c:pt idx="12737" formatCode="General">
                  <c:v>13.995699999999999</c:v>
                </c:pt>
                <c:pt idx="12738" formatCode="General">
                  <c:v>14.530200000000001</c:v>
                </c:pt>
                <c:pt idx="12739" formatCode="General">
                  <c:v>15.110300000000001</c:v>
                </c:pt>
                <c:pt idx="12740" formatCode="General">
                  <c:v>15.851900000000001</c:v>
                </c:pt>
                <c:pt idx="12741" formatCode="General">
                  <c:v>16.9529</c:v>
                </c:pt>
                <c:pt idx="12742" formatCode="General">
                  <c:v>19.401199999999999</c:v>
                </c:pt>
                <c:pt idx="12743" formatCode="General">
                  <c:v>23.9528</c:v>
                </c:pt>
                <c:pt idx="12744" formatCode="General">
                  <c:v>30.089300000000001</c:v>
                </c:pt>
                <c:pt idx="12745" formatCode="General">
                  <c:v>35.171599999999998</c:v>
                </c:pt>
                <c:pt idx="12746" formatCode="General">
                  <c:v>35.264600000000002</c:v>
                </c:pt>
                <c:pt idx="12747" formatCode="General">
                  <c:v>27.286899999999999</c:v>
                </c:pt>
                <c:pt idx="12748" formatCode="General">
                  <c:v>9.9512499999999999</c:v>
                </c:pt>
                <c:pt idx="12749" formatCode="General">
                  <c:v>-12.545500000000001</c:v>
                </c:pt>
                <c:pt idx="12750" formatCode="General">
                  <c:v>-35.461199999999998</c:v>
                </c:pt>
                <c:pt idx="12751" formatCode="General">
                  <c:v>-57.197200000000002</c:v>
                </c:pt>
                <c:pt idx="12752" formatCode="General">
                  <c:v>-74.912000000000006</c:v>
                </c:pt>
                <c:pt idx="12753" formatCode="General">
                  <c:v>-85.400800000000004</c:v>
                </c:pt>
                <c:pt idx="12754" formatCode="General">
                  <c:v>-90.335499999999996</c:v>
                </c:pt>
                <c:pt idx="12755" formatCode="General">
                  <c:v>-93.359200000000001</c:v>
                </c:pt>
                <c:pt idx="12756" formatCode="General">
                  <c:v>-96.4315</c:v>
                </c:pt>
                <c:pt idx="12757" formatCode="General">
                  <c:v>-100.79600000000001</c:v>
                </c:pt>
                <c:pt idx="12758" formatCode="General">
                  <c:v>-106.236</c:v>
                </c:pt>
                <c:pt idx="12759" formatCode="General">
                  <c:v>-112.09</c:v>
                </c:pt>
                <c:pt idx="12760" formatCode="General">
                  <c:v>-117.599</c:v>
                </c:pt>
                <c:pt idx="12761" formatCode="General">
                  <c:v>-122.217</c:v>
                </c:pt>
                <c:pt idx="12762" formatCode="General">
                  <c:v>-125.633</c:v>
                </c:pt>
                <c:pt idx="12763" formatCode="General">
                  <c:v>-127.815</c:v>
                </c:pt>
                <c:pt idx="12764" formatCode="General">
                  <c:v>-128.78100000000001</c:v>
                </c:pt>
                <c:pt idx="12765" formatCode="General">
                  <c:v>-128.577</c:v>
                </c:pt>
                <c:pt idx="12766" formatCode="General">
                  <c:v>-127.27</c:v>
                </c:pt>
                <c:pt idx="12767" formatCode="General">
                  <c:v>-124.937</c:v>
                </c:pt>
                <c:pt idx="12768" formatCode="General">
                  <c:v>-121.554</c:v>
                </c:pt>
                <c:pt idx="12769" formatCode="General">
                  <c:v>-117.142</c:v>
                </c:pt>
                <c:pt idx="12770" formatCode="General">
                  <c:v>-111.999</c:v>
                </c:pt>
                <c:pt idx="12771" formatCode="General">
                  <c:v>-106.437</c:v>
                </c:pt>
                <c:pt idx="12772" formatCode="General">
                  <c:v>-100.664</c:v>
                </c:pt>
                <c:pt idx="12773" formatCode="General">
                  <c:v>-94.807000000000002</c:v>
                </c:pt>
                <c:pt idx="12774" formatCode="General">
                  <c:v>-88.927800000000005</c:v>
                </c:pt>
                <c:pt idx="12775" formatCode="General">
                  <c:v>-83.196899999999999</c:v>
                </c:pt>
                <c:pt idx="12776" formatCode="General">
                  <c:v>-77.804500000000004</c:v>
                </c:pt>
                <c:pt idx="12777" formatCode="General">
                  <c:v>-72.887299999999996</c:v>
                </c:pt>
                <c:pt idx="12778" formatCode="General">
                  <c:v>-68.573999999999998</c:v>
                </c:pt>
                <c:pt idx="12779" formatCode="General">
                  <c:v>-64.965100000000007</c:v>
                </c:pt>
                <c:pt idx="12780" formatCode="General">
                  <c:v>-62.138599999999997</c:v>
                </c:pt>
                <c:pt idx="12781" formatCode="General">
                  <c:v>-60.138100000000001</c:v>
                </c:pt>
                <c:pt idx="12782" formatCode="General">
                  <c:v>-58.9024</c:v>
                </c:pt>
                <c:pt idx="12783" formatCode="General">
                  <c:v>-58.3416</c:v>
                </c:pt>
                <c:pt idx="12784" formatCode="General">
                  <c:v>-58.407299999999999</c:v>
                </c:pt>
                <c:pt idx="12785" formatCode="General">
                  <c:v>-59.015799999999999</c:v>
                </c:pt>
                <c:pt idx="12786" formatCode="General">
                  <c:v>-60.060299999999998</c:v>
                </c:pt>
                <c:pt idx="12787" formatCode="General">
                  <c:v>-61.419899999999998</c:v>
                </c:pt>
                <c:pt idx="12788" formatCode="General">
                  <c:v>-62.980600000000003</c:v>
                </c:pt>
                <c:pt idx="12789" formatCode="General">
                  <c:v>-64.642899999999997</c:v>
                </c:pt>
                <c:pt idx="12790" formatCode="General">
                  <c:v>-66.323499999999996</c:v>
                </c:pt>
                <c:pt idx="12791" formatCode="General">
                  <c:v>-67.970200000000006</c:v>
                </c:pt>
                <c:pt idx="12792" formatCode="General">
                  <c:v>-69.571299999999994</c:v>
                </c:pt>
                <c:pt idx="12793" formatCode="General">
                  <c:v>-71.141000000000005</c:v>
                </c:pt>
                <c:pt idx="12794" formatCode="General">
                  <c:v>-72.650999999999996</c:v>
                </c:pt>
                <c:pt idx="12795" formatCode="General">
                  <c:v>-74.050299999999993</c:v>
                </c:pt>
                <c:pt idx="12796" formatCode="General">
                  <c:v>-75.328900000000004</c:v>
                </c:pt>
                <c:pt idx="12797" formatCode="General">
                  <c:v>-76.406700000000001</c:v>
                </c:pt>
                <c:pt idx="12798" formatCode="General">
                  <c:v>-77.046400000000006</c:v>
                </c:pt>
                <c:pt idx="12799" formatCode="General">
                  <c:v>-77.116100000000003</c:v>
                </c:pt>
                <c:pt idx="12800" formatCode="General">
                  <c:v>-76.647099999999995</c:v>
                </c:pt>
                <c:pt idx="12801" formatCode="General">
                  <c:v>-75.639200000000002</c:v>
                </c:pt>
                <c:pt idx="12802" formatCode="General">
                  <c:v>-74.062799999999996</c:v>
                </c:pt>
                <c:pt idx="12803" formatCode="General">
                  <c:v>-71.807900000000004</c:v>
                </c:pt>
                <c:pt idx="12804" formatCode="General">
                  <c:v>-68.819100000000006</c:v>
                </c:pt>
                <c:pt idx="12805" formatCode="General">
                  <c:v>-65.201300000000003</c:v>
                </c:pt>
                <c:pt idx="12806" formatCode="General">
                  <c:v>-61.029499999999999</c:v>
                </c:pt>
                <c:pt idx="12807" formatCode="General">
                  <c:v>-56.332900000000002</c:v>
                </c:pt>
                <c:pt idx="12808" formatCode="General">
                  <c:v>-51.025700000000001</c:v>
                </c:pt>
                <c:pt idx="12809" formatCode="General">
                  <c:v>-45.023200000000003</c:v>
                </c:pt>
                <c:pt idx="12810" formatCode="General">
                  <c:v>-38.424700000000001</c:v>
                </c:pt>
                <c:pt idx="12811" formatCode="General">
                  <c:v>-31.3231</c:v>
                </c:pt>
                <c:pt idx="12812" formatCode="General">
                  <c:v>-23.739899999999999</c:v>
                </c:pt>
                <c:pt idx="12813" formatCode="General">
                  <c:v>-15.8607</c:v>
                </c:pt>
                <c:pt idx="12814" formatCode="General">
                  <c:v>-7.97485</c:v>
                </c:pt>
                <c:pt idx="12815" formatCode="General">
                  <c:v>-0.20818999999999999</c:v>
                </c:pt>
                <c:pt idx="12816" formatCode="General">
                  <c:v>7.3998999999999997</c:v>
                </c:pt>
                <c:pt idx="12817" formatCode="General">
                  <c:v>14.8452</c:v>
                </c:pt>
                <c:pt idx="12818" formatCode="General">
                  <c:v>22.1022</c:v>
                </c:pt>
                <c:pt idx="12819" formatCode="General">
                  <c:v>29.0809</c:v>
                </c:pt>
                <c:pt idx="12820" formatCode="General">
                  <c:v>35.612200000000001</c:v>
                </c:pt>
                <c:pt idx="12821" formatCode="General">
                  <c:v>41.510599999999997</c:v>
                </c:pt>
                <c:pt idx="12822" formatCode="General">
                  <c:v>46.684800000000003</c:v>
                </c:pt>
                <c:pt idx="12823" formatCode="General">
                  <c:v>51.092100000000002</c:v>
                </c:pt>
                <c:pt idx="12824" formatCode="General">
                  <c:v>54.703899999999997</c:v>
                </c:pt>
                <c:pt idx="12825" formatCode="General">
                  <c:v>57.619900000000001</c:v>
                </c:pt>
                <c:pt idx="12826" formatCode="General">
                  <c:v>60.0854</c:v>
                </c:pt>
                <c:pt idx="12827" formatCode="General">
                  <c:v>62.203000000000003</c:v>
                </c:pt>
                <c:pt idx="12828" formatCode="General">
                  <c:v>63.957500000000003</c:v>
                </c:pt>
                <c:pt idx="12829" formatCode="General">
                  <c:v>65.358400000000003</c:v>
                </c:pt>
                <c:pt idx="12830" formatCode="General">
                  <c:v>66.415499999999994</c:v>
                </c:pt>
                <c:pt idx="12831" formatCode="General">
                  <c:v>67.125299999999996</c:v>
                </c:pt>
                <c:pt idx="12832" formatCode="General">
                  <c:v>67.454999999999998</c:v>
                </c:pt>
                <c:pt idx="12833" formatCode="General">
                  <c:v>67.372</c:v>
                </c:pt>
                <c:pt idx="12834" formatCode="General">
                  <c:v>66.879800000000003</c:v>
                </c:pt>
                <c:pt idx="12835" formatCode="General">
                  <c:v>66.019099999999995</c:v>
                </c:pt>
                <c:pt idx="12836" formatCode="General">
                  <c:v>64.831000000000003</c:v>
                </c:pt>
                <c:pt idx="12837" formatCode="General">
                  <c:v>63.389299999999999</c:v>
                </c:pt>
                <c:pt idx="12838" formatCode="General">
                  <c:v>61.844000000000001</c:v>
                </c:pt>
                <c:pt idx="12839" formatCode="General">
                  <c:v>60.403199999999998</c:v>
                </c:pt>
                <c:pt idx="12840" formatCode="General">
                  <c:v>59.275599999999997</c:v>
                </c:pt>
                <c:pt idx="12841" formatCode="General">
                  <c:v>58.411799999999999</c:v>
                </c:pt>
                <c:pt idx="12842" formatCode="General">
                  <c:v>57.632899999999999</c:v>
                </c:pt>
                <c:pt idx="12843" formatCode="General">
                  <c:v>56.783900000000003</c:v>
                </c:pt>
                <c:pt idx="12844" formatCode="General">
                  <c:v>55.780799999999999</c:v>
                </c:pt>
                <c:pt idx="12845" formatCode="General">
                  <c:v>54.730899999999998</c:v>
                </c:pt>
                <c:pt idx="12846" formatCode="General">
                  <c:v>53.738799999999998</c:v>
                </c:pt>
                <c:pt idx="12847" formatCode="General">
                  <c:v>52.860999999999997</c:v>
                </c:pt>
                <c:pt idx="12848" formatCode="General">
                  <c:v>52.177900000000001</c:v>
                </c:pt>
                <c:pt idx="12849" formatCode="General">
                  <c:v>51.764899999999997</c:v>
                </c:pt>
                <c:pt idx="12850" formatCode="General">
                  <c:v>51.666699999999999</c:v>
                </c:pt>
                <c:pt idx="12851" formatCode="General">
                  <c:v>51.875700000000002</c:v>
                </c:pt>
                <c:pt idx="12852" formatCode="General">
                  <c:v>52.3</c:v>
                </c:pt>
                <c:pt idx="12853" formatCode="General">
                  <c:v>52.6892</c:v>
                </c:pt>
                <c:pt idx="12854" formatCode="General">
                  <c:v>52.7288</c:v>
                </c:pt>
                <c:pt idx="12855" formatCode="General">
                  <c:v>52.448999999999998</c:v>
                </c:pt>
                <c:pt idx="12856" formatCode="General">
                  <c:v>52.037500000000001</c:v>
                </c:pt>
                <c:pt idx="12857" formatCode="General">
                  <c:v>51.644500000000001</c:v>
                </c:pt>
                <c:pt idx="12858" formatCode="General">
                  <c:v>51.378799999999998</c:v>
                </c:pt>
                <c:pt idx="12859" formatCode="General">
                  <c:v>51.217399999999998</c:v>
                </c:pt>
                <c:pt idx="12860" formatCode="General">
                  <c:v>51.123600000000003</c:v>
                </c:pt>
                <c:pt idx="12861" formatCode="General">
                  <c:v>51.064599999999999</c:v>
                </c:pt>
                <c:pt idx="12862" formatCode="General">
                  <c:v>51.012599999999999</c:v>
                </c:pt>
                <c:pt idx="12863" formatCode="General">
                  <c:v>50.9542</c:v>
                </c:pt>
                <c:pt idx="12864" formatCode="General">
                  <c:v>50.917200000000001</c:v>
                </c:pt>
                <c:pt idx="12865" formatCode="General">
                  <c:v>50.945700000000002</c:v>
                </c:pt>
                <c:pt idx="12866" formatCode="General">
                  <c:v>51.083300000000001</c:v>
                </c:pt>
                <c:pt idx="12867" formatCode="General">
                  <c:v>51.428600000000003</c:v>
                </c:pt>
                <c:pt idx="12868" formatCode="General">
                  <c:v>52.088700000000003</c:v>
                </c:pt>
                <c:pt idx="12869" formatCode="General">
                  <c:v>53.047699999999999</c:v>
                </c:pt>
                <c:pt idx="12870" formatCode="General">
                  <c:v>54.2532</c:v>
                </c:pt>
                <c:pt idx="12871" formatCode="General">
                  <c:v>55.700699999999998</c:v>
                </c:pt>
                <c:pt idx="12872" formatCode="General">
                  <c:v>57.373699999999999</c:v>
                </c:pt>
                <c:pt idx="12873" formatCode="General">
                  <c:v>59.237099999999998</c:v>
                </c:pt>
                <c:pt idx="12874" formatCode="General">
                  <c:v>61.289299999999997</c:v>
                </c:pt>
                <c:pt idx="12875" formatCode="General">
                  <c:v>63.5443</c:v>
                </c:pt>
                <c:pt idx="12876" formatCode="General">
                  <c:v>65.936000000000007</c:v>
                </c:pt>
                <c:pt idx="12877" formatCode="General">
                  <c:v>68.383399999999995</c:v>
                </c:pt>
                <c:pt idx="12878" formatCode="General">
                  <c:v>70.850700000000003</c:v>
                </c:pt>
                <c:pt idx="12879" formatCode="General">
                  <c:v>73.305700000000002</c:v>
                </c:pt>
                <c:pt idx="12880" formatCode="General">
                  <c:v>75.722200000000001</c:v>
                </c:pt>
                <c:pt idx="12881" formatCode="General">
                  <c:v>78.052400000000006</c:v>
                </c:pt>
                <c:pt idx="12882" formatCode="General">
                  <c:v>80.248699999999999</c:v>
                </c:pt>
                <c:pt idx="12883" formatCode="General">
                  <c:v>82.416200000000003</c:v>
                </c:pt>
                <c:pt idx="12884" formatCode="General">
                  <c:v>84.637699999999995</c:v>
                </c:pt>
                <c:pt idx="12885" formatCode="General">
                  <c:v>86.801299999999998</c:v>
                </c:pt>
                <c:pt idx="12886" formatCode="General">
                  <c:v>88.852900000000005</c:v>
                </c:pt>
                <c:pt idx="12887" formatCode="General">
                  <c:v>90.837199999999996</c:v>
                </c:pt>
                <c:pt idx="12888" formatCode="General">
                  <c:v>92.764200000000002</c:v>
                </c:pt>
                <c:pt idx="12889" formatCode="General">
                  <c:v>94.621600000000001</c:v>
                </c:pt>
                <c:pt idx="12890" formatCode="General">
                  <c:v>96.422799999999995</c:v>
                </c:pt>
                <c:pt idx="12891" formatCode="General">
                  <c:v>98.170699999999997</c:v>
                </c:pt>
                <c:pt idx="12892" formatCode="General">
                  <c:v>99.827299999999994</c:v>
                </c:pt>
                <c:pt idx="12893" formatCode="General">
                  <c:v>101.342</c:v>
                </c:pt>
                <c:pt idx="12894" formatCode="General">
                  <c:v>102.67</c:v>
                </c:pt>
                <c:pt idx="12895" formatCode="General">
                  <c:v>103.827</c:v>
                </c:pt>
                <c:pt idx="12896" formatCode="General">
                  <c:v>104.846</c:v>
                </c:pt>
                <c:pt idx="12897" formatCode="General">
                  <c:v>105.706</c:v>
                </c:pt>
                <c:pt idx="12898" formatCode="General">
                  <c:v>106.407</c:v>
                </c:pt>
                <c:pt idx="12899" formatCode="General">
                  <c:v>107.009</c:v>
                </c:pt>
                <c:pt idx="12900" formatCode="General">
                  <c:v>107.476</c:v>
                </c:pt>
                <c:pt idx="12901" formatCode="General">
                  <c:v>107.68899999999999</c:v>
                </c:pt>
                <c:pt idx="12902" formatCode="General">
                  <c:v>107.712</c:v>
                </c:pt>
                <c:pt idx="12903" formatCode="General">
                  <c:v>107.672</c:v>
                </c:pt>
                <c:pt idx="12904" formatCode="General">
                  <c:v>107.562</c:v>
                </c:pt>
                <c:pt idx="12905" formatCode="General">
                  <c:v>107.375</c:v>
                </c:pt>
                <c:pt idx="12906" formatCode="General">
                  <c:v>107.15</c:v>
                </c:pt>
                <c:pt idx="12907" formatCode="General">
                  <c:v>106.905</c:v>
                </c:pt>
                <c:pt idx="12908" formatCode="General">
                  <c:v>106.63200000000001</c:v>
                </c:pt>
                <c:pt idx="12909" formatCode="General">
                  <c:v>106.264</c:v>
                </c:pt>
                <c:pt idx="12910" formatCode="General">
                  <c:v>105.74</c:v>
                </c:pt>
                <c:pt idx="12911" formatCode="General">
                  <c:v>105.111</c:v>
                </c:pt>
                <c:pt idx="12912" formatCode="General">
                  <c:v>104.379</c:v>
                </c:pt>
                <c:pt idx="12913" formatCode="General">
                  <c:v>103.449</c:v>
                </c:pt>
                <c:pt idx="12914" formatCode="General">
                  <c:v>102.242</c:v>
                </c:pt>
                <c:pt idx="12915" formatCode="General">
                  <c:v>100.71599999999999</c:v>
                </c:pt>
                <c:pt idx="12916" formatCode="General">
                  <c:v>98.831699999999998</c:v>
                </c:pt>
                <c:pt idx="12917" formatCode="General">
                  <c:v>96.576700000000002</c:v>
                </c:pt>
                <c:pt idx="12918" formatCode="General">
                  <c:v>94.034099999999995</c:v>
                </c:pt>
                <c:pt idx="12919" formatCode="General">
                  <c:v>91.283699999999996</c:v>
                </c:pt>
                <c:pt idx="12920" formatCode="General">
                  <c:v>88.357600000000005</c:v>
                </c:pt>
                <c:pt idx="12921" formatCode="General">
                  <c:v>85.328900000000004</c:v>
                </c:pt>
                <c:pt idx="12922" formatCode="General">
                  <c:v>82.287099999999995</c:v>
                </c:pt>
                <c:pt idx="12923" formatCode="General">
                  <c:v>79.2911</c:v>
                </c:pt>
                <c:pt idx="12924" formatCode="General">
                  <c:v>76.418099999999995</c:v>
                </c:pt>
                <c:pt idx="12925" formatCode="General">
                  <c:v>73.828199999999995</c:v>
                </c:pt>
                <c:pt idx="12926" formatCode="General">
                  <c:v>71.659400000000005</c:v>
                </c:pt>
                <c:pt idx="12927" formatCode="General">
                  <c:v>69.963300000000004</c:v>
                </c:pt>
                <c:pt idx="12928" formatCode="General">
                  <c:v>68.742099999999994</c:v>
                </c:pt>
                <c:pt idx="12929" formatCode="General">
                  <c:v>67.967600000000004</c:v>
                </c:pt>
                <c:pt idx="12930" formatCode="General">
                  <c:v>67.662099999999995</c:v>
                </c:pt>
                <c:pt idx="12931" formatCode="General">
                  <c:v>67.848100000000002</c:v>
                </c:pt>
                <c:pt idx="12932" formatCode="General">
                  <c:v>68.508300000000006</c:v>
                </c:pt>
                <c:pt idx="12933" formatCode="General">
                  <c:v>69.601200000000006</c:v>
                </c:pt>
                <c:pt idx="12934" formatCode="General">
                  <c:v>71.063199999999995</c:v>
                </c:pt>
                <c:pt idx="12935" formatCode="General">
                  <c:v>72.797399999999996</c:v>
                </c:pt>
                <c:pt idx="12936" formatCode="General">
                  <c:v>74.706900000000005</c:v>
                </c:pt>
                <c:pt idx="12937" formatCode="General">
                  <c:v>76.789100000000005</c:v>
                </c:pt>
                <c:pt idx="12938" formatCode="General">
                  <c:v>79.078500000000005</c:v>
                </c:pt>
                <c:pt idx="12939" formatCode="General">
                  <c:v>81.614800000000002</c:v>
                </c:pt>
                <c:pt idx="12940" formatCode="General">
                  <c:v>84.370999999999995</c:v>
                </c:pt>
                <c:pt idx="12941" formatCode="General">
                  <c:v>87.233400000000003</c:v>
                </c:pt>
                <c:pt idx="12942" formatCode="General">
                  <c:v>90.101100000000002</c:v>
                </c:pt>
                <c:pt idx="12943" formatCode="General">
                  <c:v>92.904399999999995</c:v>
                </c:pt>
                <c:pt idx="12944" formatCode="General">
                  <c:v>95.654899999999998</c:v>
                </c:pt>
                <c:pt idx="12945" formatCode="General">
                  <c:v>98.320400000000006</c:v>
                </c:pt>
                <c:pt idx="12946" formatCode="General">
                  <c:v>100.73699999999999</c:v>
                </c:pt>
                <c:pt idx="12947" formatCode="General">
                  <c:v>102.815</c:v>
                </c:pt>
                <c:pt idx="12948" formatCode="General">
                  <c:v>104.57</c:v>
                </c:pt>
                <c:pt idx="12949" formatCode="General">
                  <c:v>105.96599999999999</c:v>
                </c:pt>
                <c:pt idx="12950" formatCode="General">
                  <c:v>106.953</c:v>
                </c:pt>
                <c:pt idx="12951" formatCode="General">
                  <c:v>107.498</c:v>
                </c:pt>
                <c:pt idx="12952" formatCode="General">
                  <c:v>107.58199999999999</c:v>
                </c:pt>
                <c:pt idx="12953" formatCode="General">
                  <c:v>107.208</c:v>
                </c:pt>
                <c:pt idx="12954" formatCode="General">
                  <c:v>106.41200000000001</c:v>
                </c:pt>
                <c:pt idx="12955" formatCode="General">
                  <c:v>105.248</c:v>
                </c:pt>
                <c:pt idx="12956" formatCode="General">
                  <c:v>103.849</c:v>
                </c:pt>
                <c:pt idx="12957" formatCode="General">
                  <c:v>102.343</c:v>
                </c:pt>
                <c:pt idx="12958" formatCode="General">
                  <c:v>100.74</c:v>
                </c:pt>
                <c:pt idx="12959" formatCode="General">
                  <c:v>99.057500000000005</c:v>
                </c:pt>
                <c:pt idx="12960" formatCode="General">
                  <c:v>97.361599999999996</c:v>
                </c:pt>
                <c:pt idx="12961" formatCode="General">
                  <c:v>95.736099999999993</c:v>
                </c:pt>
                <c:pt idx="12962" formatCode="General">
                  <c:v>94.260400000000004</c:v>
                </c:pt>
                <c:pt idx="12963" formatCode="General">
                  <c:v>93.003</c:v>
                </c:pt>
                <c:pt idx="12964" formatCode="General">
                  <c:v>92.028499999999994</c:v>
                </c:pt>
                <c:pt idx="12965" formatCode="General">
                  <c:v>91.419399999999996</c:v>
                </c:pt>
                <c:pt idx="12966" formatCode="General">
                  <c:v>91.302999999999997</c:v>
                </c:pt>
                <c:pt idx="12967" formatCode="General">
                  <c:v>91.826499999999996</c:v>
                </c:pt>
                <c:pt idx="12968" formatCode="General">
                  <c:v>92.843800000000002</c:v>
                </c:pt>
                <c:pt idx="12969" formatCode="General">
                  <c:v>94.034400000000005</c:v>
                </c:pt>
                <c:pt idx="12970" formatCode="General">
                  <c:v>95.134799999999998</c:v>
                </c:pt>
                <c:pt idx="12971" formatCode="General">
                  <c:v>95.941000000000003</c:v>
                </c:pt>
                <c:pt idx="12972" formatCode="General">
                  <c:v>96.361599999999996</c:v>
                </c:pt>
                <c:pt idx="12973" formatCode="General">
                  <c:v>96.326400000000007</c:v>
                </c:pt>
                <c:pt idx="12974" formatCode="General">
                  <c:v>95.803799999999995</c:v>
                </c:pt>
                <c:pt idx="12975" formatCode="General">
                  <c:v>94.767099999999999</c:v>
                </c:pt>
                <c:pt idx="12976" formatCode="General">
                  <c:v>93.197900000000004</c:v>
                </c:pt>
                <c:pt idx="12977" formatCode="General">
                  <c:v>91.096800000000002</c:v>
                </c:pt>
                <c:pt idx="12978" formatCode="General">
                  <c:v>88.497399999999999</c:v>
                </c:pt>
                <c:pt idx="12979" formatCode="General">
                  <c:v>85.4893</c:v>
                </c:pt>
                <c:pt idx="12980" formatCode="General">
                  <c:v>82.195300000000003</c:v>
                </c:pt>
                <c:pt idx="12981" formatCode="General">
                  <c:v>78.735900000000001</c:v>
                </c:pt>
                <c:pt idx="12982" formatCode="General">
                  <c:v>75.218900000000005</c:v>
                </c:pt>
                <c:pt idx="12983" formatCode="General">
                  <c:v>71.722200000000001</c:v>
                </c:pt>
                <c:pt idx="12984" formatCode="General">
                  <c:v>68.257099999999994</c:v>
                </c:pt>
                <c:pt idx="12985" formatCode="General">
                  <c:v>64.802700000000002</c:v>
                </c:pt>
                <c:pt idx="12986" formatCode="General">
                  <c:v>61.325600000000001</c:v>
                </c:pt>
                <c:pt idx="12987" formatCode="General">
                  <c:v>57.803400000000003</c:v>
                </c:pt>
                <c:pt idx="12988" formatCode="General">
                  <c:v>54.251199999999997</c:v>
                </c:pt>
                <c:pt idx="12989" formatCode="General">
                  <c:v>50.814300000000003</c:v>
                </c:pt>
                <c:pt idx="12990" formatCode="General">
                  <c:v>47.697000000000003</c:v>
                </c:pt>
                <c:pt idx="12991" formatCode="General">
                  <c:v>45.187199999999997</c:v>
                </c:pt>
                <c:pt idx="12992" formatCode="General">
                  <c:v>43.504399999999997</c:v>
                </c:pt>
                <c:pt idx="12993" formatCode="General">
                  <c:v>42.613399999999999</c:v>
                </c:pt>
                <c:pt idx="12994" formatCode="General">
                  <c:v>42.424900000000001</c:v>
                </c:pt>
                <c:pt idx="12995" formatCode="General">
                  <c:v>42.8367</c:v>
                </c:pt>
                <c:pt idx="12996" formatCode="General">
                  <c:v>43.608800000000002</c:v>
                </c:pt>
                <c:pt idx="12997" formatCode="General">
                  <c:v>44.456899999999997</c:v>
                </c:pt>
                <c:pt idx="12998" formatCode="General">
                  <c:v>45.074399999999997</c:v>
                </c:pt>
                <c:pt idx="12999" formatCode="General">
                  <c:v>45.158799999999999</c:v>
                </c:pt>
                <c:pt idx="13000" formatCode="General">
                  <c:v>44.521599999999999</c:v>
                </c:pt>
                <c:pt idx="13001" formatCode="General">
                  <c:v>43.133400000000002</c:v>
                </c:pt>
                <c:pt idx="13002" formatCode="General">
                  <c:v>41.108800000000002</c:v>
                </c:pt>
                <c:pt idx="13003" formatCode="General">
                  <c:v>38.627400000000002</c:v>
                </c:pt>
                <c:pt idx="13004" formatCode="General">
                  <c:v>35.877699999999997</c:v>
                </c:pt>
                <c:pt idx="13005" formatCode="General">
                  <c:v>33.045099999999998</c:v>
                </c:pt>
                <c:pt idx="13006" formatCode="General">
                  <c:v>30.319400000000002</c:v>
                </c:pt>
                <c:pt idx="13007" formatCode="General">
                  <c:v>27.816700000000001</c:v>
                </c:pt>
                <c:pt idx="13008" formatCode="General">
                  <c:v>25.703600000000002</c:v>
                </c:pt>
                <c:pt idx="13009" formatCode="General">
                  <c:v>24.145499999999998</c:v>
                </c:pt>
                <c:pt idx="13010" formatCode="General">
                  <c:v>23.1114</c:v>
                </c:pt>
                <c:pt idx="13011" formatCode="General">
                  <c:v>22.521999999999998</c:v>
                </c:pt>
                <c:pt idx="13012" formatCode="General">
                  <c:v>22.443000000000001</c:v>
                </c:pt>
                <c:pt idx="13013" formatCode="General">
                  <c:v>23.001200000000001</c:v>
                </c:pt>
                <c:pt idx="13014" formatCode="General">
                  <c:v>24.349599999999999</c:v>
                </c:pt>
                <c:pt idx="13015" formatCode="General">
                  <c:v>26.543299999999999</c:v>
                </c:pt>
                <c:pt idx="13016" formatCode="General">
                  <c:v>29.532699999999998</c:v>
                </c:pt>
                <c:pt idx="13017" formatCode="General">
                  <c:v>33.0959</c:v>
                </c:pt>
                <c:pt idx="13018" formatCode="General">
                  <c:v>36.945700000000002</c:v>
                </c:pt>
                <c:pt idx="13019" formatCode="General">
                  <c:v>40.817900000000002</c:v>
                </c:pt>
                <c:pt idx="13020" formatCode="General">
                  <c:v>44.453800000000001</c:v>
                </c:pt>
                <c:pt idx="13021" formatCode="General">
                  <c:v>47.692700000000002</c:v>
                </c:pt>
                <c:pt idx="13022" formatCode="General">
                  <c:v>50.534799999999997</c:v>
                </c:pt>
                <c:pt idx="13023" formatCode="General">
                  <c:v>53.073999999999998</c:v>
                </c:pt>
                <c:pt idx="13024" formatCode="General">
                  <c:v>55.393599999999999</c:v>
                </c:pt>
                <c:pt idx="13025" formatCode="General">
                  <c:v>57.498100000000001</c:v>
                </c:pt>
                <c:pt idx="13026" formatCode="General">
                  <c:v>59.170099999999998</c:v>
                </c:pt>
                <c:pt idx="13027" formatCode="General">
                  <c:v>60.215400000000002</c:v>
                </c:pt>
                <c:pt idx="13028" formatCode="General">
                  <c:v>60.565100000000001</c:v>
                </c:pt>
                <c:pt idx="13029" formatCode="General">
                  <c:v>60.217799999999997</c:v>
                </c:pt>
                <c:pt idx="13030" formatCode="General">
                  <c:v>59.225900000000003</c:v>
                </c:pt>
                <c:pt idx="13031" formatCode="General">
                  <c:v>57.743099999999998</c:v>
                </c:pt>
                <c:pt idx="13032" formatCode="General">
                  <c:v>55.935899999999997</c:v>
                </c:pt>
                <c:pt idx="13033" formatCode="General">
                  <c:v>53.889000000000003</c:v>
                </c:pt>
                <c:pt idx="13034" formatCode="General">
                  <c:v>51.626300000000001</c:v>
                </c:pt>
                <c:pt idx="13035" formatCode="General">
                  <c:v>49.109200000000001</c:v>
                </c:pt>
                <c:pt idx="13036" formatCode="General">
                  <c:v>46.395000000000003</c:v>
                </c:pt>
                <c:pt idx="13037" formatCode="General">
                  <c:v>43.600499999999997</c:v>
                </c:pt>
                <c:pt idx="13038" formatCode="General">
                  <c:v>40.896000000000001</c:v>
                </c:pt>
                <c:pt idx="13039" formatCode="General">
                  <c:v>38.425899999999999</c:v>
                </c:pt>
                <c:pt idx="13040" formatCode="General">
                  <c:v>36.216700000000003</c:v>
                </c:pt>
                <c:pt idx="13041" formatCode="General">
                  <c:v>34.328400000000002</c:v>
                </c:pt>
                <c:pt idx="13042" formatCode="General">
                  <c:v>32.853700000000003</c:v>
                </c:pt>
                <c:pt idx="13043" formatCode="General">
                  <c:v>31.893899999999999</c:v>
                </c:pt>
                <c:pt idx="13044" formatCode="General">
                  <c:v>31.5336</c:v>
                </c:pt>
                <c:pt idx="13045" formatCode="General">
                  <c:v>31.839600000000001</c:v>
                </c:pt>
                <c:pt idx="13046" formatCode="General">
                  <c:v>32.845799999999997</c:v>
                </c:pt>
                <c:pt idx="13047" formatCode="General">
                  <c:v>34.516599999999997</c:v>
                </c:pt>
                <c:pt idx="13048" formatCode="General">
                  <c:v>36.780500000000004</c:v>
                </c:pt>
                <c:pt idx="13049" formatCode="General">
                  <c:v>39.548699999999997</c:v>
                </c:pt>
                <c:pt idx="13050" formatCode="General">
                  <c:v>42.686900000000001</c:v>
                </c:pt>
                <c:pt idx="13051" formatCode="General">
                  <c:v>46.052900000000001</c:v>
                </c:pt>
                <c:pt idx="13052" formatCode="General">
                  <c:v>49.532299999999999</c:v>
                </c:pt>
                <c:pt idx="13053" formatCode="General">
                  <c:v>52.9878</c:v>
                </c:pt>
                <c:pt idx="13054" formatCode="General">
                  <c:v>56.263399999999997</c:v>
                </c:pt>
                <c:pt idx="13055" formatCode="General">
                  <c:v>59.2151</c:v>
                </c:pt>
                <c:pt idx="13056" formatCode="General">
                  <c:v>61.742800000000003</c:v>
                </c:pt>
                <c:pt idx="13057" formatCode="General">
                  <c:v>64.109700000000004</c:v>
                </c:pt>
                <c:pt idx="13058" formatCode="General">
                  <c:v>66.670199999999994</c:v>
                </c:pt>
                <c:pt idx="13059" formatCode="General">
                  <c:v>69.572400000000002</c:v>
                </c:pt>
                <c:pt idx="13060" formatCode="General">
                  <c:v>72.747100000000003</c:v>
                </c:pt>
                <c:pt idx="13061" formatCode="General">
                  <c:v>75.821600000000004</c:v>
                </c:pt>
                <c:pt idx="13062" formatCode="General">
                  <c:v>78.481499999999997</c:v>
                </c:pt>
                <c:pt idx="13063" formatCode="General">
                  <c:v>80.562399999999997</c:v>
                </c:pt>
                <c:pt idx="13064" formatCode="General">
                  <c:v>81.969099999999997</c:v>
                </c:pt>
                <c:pt idx="13065" formatCode="General">
                  <c:v>82.649500000000003</c:v>
                </c:pt>
                <c:pt idx="13066" formatCode="General">
                  <c:v>82.581800000000001</c:v>
                </c:pt>
                <c:pt idx="13067" formatCode="General">
                  <c:v>81.794700000000006</c:v>
                </c:pt>
                <c:pt idx="13068" formatCode="General">
                  <c:v>80.374499999999998</c:v>
                </c:pt>
                <c:pt idx="13069" formatCode="General">
                  <c:v>78.448499999999996</c:v>
                </c:pt>
                <c:pt idx="13070" formatCode="General">
                  <c:v>76.1447</c:v>
                </c:pt>
                <c:pt idx="13071" formatCode="General">
                  <c:v>73.514700000000005</c:v>
                </c:pt>
                <c:pt idx="13072" formatCode="General">
                  <c:v>70.570999999999998</c:v>
                </c:pt>
                <c:pt idx="13073" formatCode="General">
                  <c:v>67.298100000000005</c:v>
                </c:pt>
                <c:pt idx="13074" formatCode="General">
                  <c:v>63.762500000000003</c:v>
                </c:pt>
                <c:pt idx="13075" formatCode="General">
                  <c:v>60.144599999999997</c:v>
                </c:pt>
                <c:pt idx="13076" formatCode="General">
                  <c:v>56.668300000000002</c:v>
                </c:pt>
                <c:pt idx="13077" formatCode="General">
                  <c:v>53.5276</c:v>
                </c:pt>
                <c:pt idx="13078" formatCode="General">
                  <c:v>50.756</c:v>
                </c:pt>
                <c:pt idx="13079" formatCode="General">
                  <c:v>48.3504</c:v>
                </c:pt>
                <c:pt idx="13080" formatCode="General">
                  <c:v>46.3551</c:v>
                </c:pt>
                <c:pt idx="13081" formatCode="General">
                  <c:v>44.805399999999999</c:v>
                </c:pt>
                <c:pt idx="13082" formatCode="General">
                  <c:v>43.723300000000002</c:v>
                </c:pt>
                <c:pt idx="13083" formatCode="General">
                  <c:v>43.076099999999997</c:v>
                </c:pt>
                <c:pt idx="13084" formatCode="General">
                  <c:v>42.805799999999998</c:v>
                </c:pt>
                <c:pt idx="13085" formatCode="General">
                  <c:v>42.878900000000002</c:v>
                </c:pt>
                <c:pt idx="13086" formatCode="General">
                  <c:v>43.255499999999998</c:v>
                </c:pt>
                <c:pt idx="13087" formatCode="General">
                  <c:v>43.877899999999997</c:v>
                </c:pt>
                <c:pt idx="13088" formatCode="General">
                  <c:v>44.682099999999998</c:v>
                </c:pt>
                <c:pt idx="13089" formatCode="General">
                  <c:v>45.610500000000002</c:v>
                </c:pt>
                <c:pt idx="13090" formatCode="General">
                  <c:v>46.656100000000002</c:v>
                </c:pt>
                <c:pt idx="13091" formatCode="General">
                  <c:v>47.843299999999999</c:v>
                </c:pt>
                <c:pt idx="13092" formatCode="General">
                  <c:v>49.261499999999998</c:v>
                </c:pt>
                <c:pt idx="13093" formatCode="General">
                  <c:v>50.974699999999999</c:v>
                </c:pt>
                <c:pt idx="13094" formatCode="General">
                  <c:v>52.930300000000003</c:v>
                </c:pt>
                <c:pt idx="13095" formatCode="General">
                  <c:v>55.004800000000003</c:v>
                </c:pt>
                <c:pt idx="13096" formatCode="General">
                  <c:v>57.0413</c:v>
                </c:pt>
                <c:pt idx="13097" formatCode="General">
                  <c:v>58.937100000000001</c:v>
                </c:pt>
                <c:pt idx="13098" formatCode="General">
                  <c:v>60.633200000000002</c:v>
                </c:pt>
                <c:pt idx="13099" formatCode="General">
                  <c:v>62.102400000000003</c:v>
                </c:pt>
                <c:pt idx="13100" formatCode="General">
                  <c:v>63.321800000000003</c:v>
                </c:pt>
                <c:pt idx="13101" formatCode="General">
                  <c:v>64.261499999999998</c:v>
                </c:pt>
                <c:pt idx="13102" formatCode="General">
                  <c:v>64.885999999999996</c:v>
                </c:pt>
                <c:pt idx="13103" formatCode="General">
                  <c:v>65.162899999999993</c:v>
                </c:pt>
                <c:pt idx="13104" formatCode="General">
                  <c:v>65.102699999999999</c:v>
                </c:pt>
                <c:pt idx="13105" formatCode="General">
                  <c:v>64.739400000000003</c:v>
                </c:pt>
                <c:pt idx="13106" formatCode="General">
                  <c:v>64.118099999999998</c:v>
                </c:pt>
                <c:pt idx="13107" formatCode="General">
                  <c:v>63.284300000000002</c:v>
                </c:pt>
                <c:pt idx="13108" formatCode="General">
                  <c:v>62.267099999999999</c:v>
                </c:pt>
                <c:pt idx="13109" formatCode="General">
                  <c:v>61.1845</c:v>
                </c:pt>
                <c:pt idx="13110" formatCode="General">
                  <c:v>60.1935</c:v>
                </c:pt>
                <c:pt idx="13111" formatCode="General">
                  <c:v>59.352699999999999</c:v>
                </c:pt>
                <c:pt idx="13112" formatCode="General">
                  <c:v>58.667499999999997</c:v>
                </c:pt>
                <c:pt idx="13113" formatCode="General">
                  <c:v>58.106299999999997</c:v>
                </c:pt>
                <c:pt idx="13114" formatCode="General">
                  <c:v>57.638399999999997</c:v>
                </c:pt>
                <c:pt idx="13115" formatCode="General">
                  <c:v>57.265300000000003</c:v>
                </c:pt>
                <c:pt idx="13116" formatCode="General">
                  <c:v>56.951599999999999</c:v>
                </c:pt>
                <c:pt idx="13117" formatCode="General">
                  <c:v>56.648400000000002</c:v>
                </c:pt>
                <c:pt idx="13118" formatCode="General">
                  <c:v>56.392299999999999</c:v>
                </c:pt>
                <c:pt idx="13119" formatCode="General">
                  <c:v>56.227200000000003</c:v>
                </c:pt>
                <c:pt idx="13120" formatCode="General">
                  <c:v>56.126899999999999</c:v>
                </c:pt>
                <c:pt idx="13121" formatCode="General">
                  <c:v>56.028500000000001</c:v>
                </c:pt>
                <c:pt idx="13122" formatCode="General">
                  <c:v>55.847900000000003</c:v>
                </c:pt>
                <c:pt idx="13123" formatCode="General">
                  <c:v>55.468000000000004</c:v>
                </c:pt>
                <c:pt idx="13124" formatCode="General">
                  <c:v>54.780200000000001</c:v>
                </c:pt>
                <c:pt idx="13125" formatCode="General">
                  <c:v>53.672899999999998</c:v>
                </c:pt>
                <c:pt idx="13126" formatCode="General">
                  <c:v>52.0901</c:v>
                </c:pt>
                <c:pt idx="13127" formatCode="General">
                  <c:v>50.127400000000002</c:v>
                </c:pt>
                <c:pt idx="13128" formatCode="General">
                  <c:v>47.930399999999999</c:v>
                </c:pt>
                <c:pt idx="13129" formatCode="General">
                  <c:v>45.637</c:v>
                </c:pt>
                <c:pt idx="13130" formatCode="General">
                  <c:v>43.337899999999998</c:v>
                </c:pt>
                <c:pt idx="13131" formatCode="General">
                  <c:v>41.0762</c:v>
                </c:pt>
                <c:pt idx="13132" formatCode="General">
                  <c:v>38.8705</c:v>
                </c:pt>
                <c:pt idx="13133" formatCode="General">
                  <c:v>36.712499999999999</c:v>
                </c:pt>
                <c:pt idx="13134" formatCode="General">
                  <c:v>34.559699999999999</c:v>
                </c:pt>
                <c:pt idx="13135" formatCode="General">
                  <c:v>32.381</c:v>
                </c:pt>
                <c:pt idx="13136" formatCode="General">
                  <c:v>30.181000000000001</c:v>
                </c:pt>
                <c:pt idx="13137" formatCode="General">
                  <c:v>28.0001</c:v>
                </c:pt>
                <c:pt idx="13138" formatCode="General">
                  <c:v>25.891300000000001</c:v>
                </c:pt>
                <c:pt idx="13139" formatCode="General">
                  <c:v>23.901700000000002</c:v>
                </c:pt>
                <c:pt idx="13140" formatCode="General">
                  <c:v>22.042899999999999</c:v>
                </c:pt>
                <c:pt idx="13141" formatCode="General">
                  <c:v>20.252500000000001</c:v>
                </c:pt>
                <c:pt idx="13142" formatCode="General">
                  <c:v>18.521699999999999</c:v>
                </c:pt>
                <c:pt idx="13143" formatCode="General">
                  <c:v>16.903500000000001</c:v>
                </c:pt>
                <c:pt idx="13144" formatCode="General">
                  <c:v>15.416499999999999</c:v>
                </c:pt>
                <c:pt idx="13145" formatCode="General">
                  <c:v>14.054</c:v>
                </c:pt>
                <c:pt idx="13146" formatCode="General">
                  <c:v>12.786300000000001</c:v>
                </c:pt>
                <c:pt idx="13147" formatCode="General">
                  <c:v>11.6007</c:v>
                </c:pt>
                <c:pt idx="13148" formatCode="General">
                  <c:v>10.529400000000001</c:v>
                </c:pt>
                <c:pt idx="13149" formatCode="General">
                  <c:v>9.5640099999999997</c:v>
                </c:pt>
                <c:pt idx="13150" formatCode="General">
                  <c:v>8.6564499999999995</c:v>
                </c:pt>
                <c:pt idx="13151" formatCode="General">
                  <c:v>7.75474</c:v>
                </c:pt>
                <c:pt idx="13152" formatCode="General">
                  <c:v>6.8074300000000001</c:v>
                </c:pt>
                <c:pt idx="13153" formatCode="General">
                  <c:v>5.7560200000000004</c:v>
                </c:pt>
                <c:pt idx="13154" formatCode="General">
                  <c:v>4.5626199999999999</c:v>
                </c:pt>
                <c:pt idx="13155" formatCode="General">
                  <c:v>3.2373799999999999</c:v>
                </c:pt>
                <c:pt idx="13156" formatCode="General">
                  <c:v>1.7882899999999999</c:v>
                </c:pt>
                <c:pt idx="13157" formatCode="General">
                  <c:v>0.21602299999999999</c:v>
                </c:pt>
                <c:pt idx="13158" formatCode="General">
                  <c:v>-1.5184500000000001</c:v>
                </c:pt>
                <c:pt idx="13159" formatCode="General">
                  <c:v>-3.4552399999999999</c:v>
                </c:pt>
                <c:pt idx="13160" formatCode="General">
                  <c:v>-5.5887900000000004</c:v>
                </c:pt>
                <c:pt idx="13161" formatCode="General">
                  <c:v>-7.9056699999999998</c:v>
                </c:pt>
                <c:pt idx="13162" formatCode="General">
                  <c:v>-10.389200000000001</c:v>
                </c:pt>
                <c:pt idx="13163" formatCode="General">
                  <c:v>-13.089399999999999</c:v>
                </c:pt>
                <c:pt idx="13164" formatCode="General">
                  <c:v>-16.083600000000001</c:v>
                </c:pt>
                <c:pt idx="13165" formatCode="General">
                  <c:v>-19.425000000000001</c:v>
                </c:pt>
                <c:pt idx="13166" formatCode="General">
                  <c:v>-23.136099999999999</c:v>
                </c:pt>
                <c:pt idx="13167" formatCode="General">
                  <c:v>-27.175000000000001</c:v>
                </c:pt>
                <c:pt idx="13168" formatCode="General">
                  <c:v>-31.486999999999998</c:v>
                </c:pt>
                <c:pt idx="13169" formatCode="General">
                  <c:v>-36.020499999999998</c:v>
                </c:pt>
                <c:pt idx="13170" formatCode="General">
                  <c:v>-40.706400000000002</c:v>
                </c:pt>
                <c:pt idx="13171" formatCode="General">
                  <c:v>-45.473599999999998</c:v>
                </c:pt>
                <c:pt idx="13172" formatCode="General">
                  <c:v>-50.222999999999999</c:v>
                </c:pt>
                <c:pt idx="13173" formatCode="General">
                  <c:v>-54.847799999999999</c:v>
                </c:pt>
                <c:pt idx="13174" formatCode="General">
                  <c:v>-59.258800000000001</c:v>
                </c:pt>
                <c:pt idx="13175" formatCode="General">
                  <c:v>-63.342300000000002</c:v>
                </c:pt>
                <c:pt idx="13176" formatCode="General">
                  <c:v>-66.988699999999994</c:v>
                </c:pt>
                <c:pt idx="13177" formatCode="General">
                  <c:v>-70.157600000000002</c:v>
                </c:pt>
                <c:pt idx="13178" formatCode="General">
                  <c:v>-72.865200000000002</c:v>
                </c:pt>
                <c:pt idx="13179" formatCode="General">
                  <c:v>-75.214500000000001</c:v>
                </c:pt>
                <c:pt idx="13180" formatCode="General">
                  <c:v>-77.307900000000004</c:v>
                </c:pt>
                <c:pt idx="13181" formatCode="General">
                  <c:v>-79.156000000000006</c:v>
                </c:pt>
                <c:pt idx="13182" formatCode="General">
                  <c:v>-80.718199999999996</c:v>
                </c:pt>
                <c:pt idx="13183" formatCode="General">
                  <c:v>-81.922600000000003</c:v>
                </c:pt>
                <c:pt idx="13184" formatCode="General">
                  <c:v>-82.729600000000005</c:v>
                </c:pt>
                <c:pt idx="13185" formatCode="General">
                  <c:v>-83.145899999999997</c:v>
                </c:pt>
                <c:pt idx="13186" formatCode="General">
                  <c:v>-83.283299999999997</c:v>
                </c:pt>
                <c:pt idx="13187" formatCode="General">
                  <c:v>-83.272800000000004</c:v>
                </c:pt>
                <c:pt idx="13188" formatCode="General">
                  <c:v>-83.197900000000004</c:v>
                </c:pt>
                <c:pt idx="13189" formatCode="General">
                  <c:v>-83.118399999999994</c:v>
                </c:pt>
                <c:pt idx="13190" formatCode="General">
                  <c:v>-83.061800000000005</c:v>
                </c:pt>
                <c:pt idx="13191" formatCode="General">
                  <c:v>-83.016999999999996</c:v>
                </c:pt>
                <c:pt idx="13192" formatCode="General">
                  <c:v>-82.950999999999993</c:v>
                </c:pt>
                <c:pt idx="13193" formatCode="General">
                  <c:v>-82.777199999999993</c:v>
                </c:pt>
                <c:pt idx="13194" formatCode="General">
                  <c:v>-82.412700000000001</c:v>
                </c:pt>
                <c:pt idx="13195" formatCode="General">
                  <c:v>-81.848600000000005</c:v>
                </c:pt>
                <c:pt idx="13196" formatCode="General">
                  <c:v>-81.123900000000006</c:v>
                </c:pt>
                <c:pt idx="13197" formatCode="General">
                  <c:v>-80.313400000000001</c:v>
                </c:pt>
                <c:pt idx="13198" formatCode="General">
                  <c:v>-79.4358</c:v>
                </c:pt>
                <c:pt idx="13199" formatCode="General">
                  <c:v>-78.496600000000001</c:v>
                </c:pt>
                <c:pt idx="13200" formatCode="General">
                  <c:v>-77.563400000000001</c:v>
                </c:pt>
                <c:pt idx="13201" formatCode="General">
                  <c:v>-76.692099999999996</c:v>
                </c:pt>
                <c:pt idx="13202" formatCode="General">
                  <c:v>-75.887699999999995</c:v>
                </c:pt>
                <c:pt idx="13203" formatCode="General">
                  <c:v>-75.171999999999997</c:v>
                </c:pt>
                <c:pt idx="13204" formatCode="General">
                  <c:v>-74.578800000000001</c:v>
                </c:pt>
                <c:pt idx="13205" formatCode="General">
                  <c:v>-74.155199999999994</c:v>
                </c:pt>
                <c:pt idx="13206" formatCode="General">
                  <c:v>-73.947100000000006</c:v>
                </c:pt>
                <c:pt idx="13207" formatCode="General">
                  <c:v>-73.986000000000004</c:v>
                </c:pt>
                <c:pt idx="13208" formatCode="General">
                  <c:v>-74.275800000000004</c:v>
                </c:pt>
                <c:pt idx="13209" formatCode="General">
                  <c:v>-74.776899999999998</c:v>
                </c:pt>
                <c:pt idx="13210" formatCode="General">
                  <c:v>-75.426100000000005</c:v>
                </c:pt>
                <c:pt idx="13211" formatCode="General">
                  <c:v>-76.161000000000001</c:v>
                </c:pt>
                <c:pt idx="13212" formatCode="General">
                  <c:v>-76.991500000000002</c:v>
                </c:pt>
                <c:pt idx="13213" formatCode="General">
                  <c:v>-77.940200000000004</c:v>
                </c:pt>
                <c:pt idx="13214" formatCode="General">
                  <c:v>-78.984800000000007</c:v>
                </c:pt>
                <c:pt idx="13215" formatCode="General">
                  <c:v>-80.129599999999996</c:v>
                </c:pt>
                <c:pt idx="13216" formatCode="General">
                  <c:v>-81.409099999999995</c:v>
                </c:pt>
                <c:pt idx="13217" formatCode="General">
                  <c:v>-82.824100000000001</c:v>
                </c:pt>
                <c:pt idx="13218" formatCode="General">
                  <c:v>-84.345600000000005</c:v>
                </c:pt>
                <c:pt idx="13219" formatCode="General">
                  <c:v>-85.932400000000001</c:v>
                </c:pt>
                <c:pt idx="13220" formatCode="General">
                  <c:v>-87.546999999999997</c:v>
                </c:pt>
                <c:pt idx="13221" formatCode="General">
                  <c:v>-89.175200000000004</c:v>
                </c:pt>
                <c:pt idx="13222" formatCode="General">
                  <c:v>-90.807199999999995</c:v>
                </c:pt>
                <c:pt idx="13223" formatCode="General">
                  <c:v>-92.433999999999997</c:v>
                </c:pt>
                <c:pt idx="13224" formatCode="General">
                  <c:v>-94.055700000000002</c:v>
                </c:pt>
                <c:pt idx="13225" formatCode="General">
                  <c:v>-95.669200000000004</c:v>
                </c:pt>
                <c:pt idx="13226" formatCode="General">
                  <c:v>-97.198800000000006</c:v>
                </c:pt>
                <c:pt idx="13227" formatCode="General">
                  <c:v>-98.566299999999998</c:v>
                </c:pt>
                <c:pt idx="13228" formatCode="General">
                  <c:v>-99.752399999999994</c:v>
                </c:pt>
                <c:pt idx="13229" formatCode="General">
                  <c:v>-100.791</c:v>
                </c:pt>
                <c:pt idx="13230" formatCode="General">
                  <c:v>-101.762</c:v>
                </c:pt>
                <c:pt idx="13231" formatCode="General">
                  <c:v>-102.654</c:v>
                </c:pt>
                <c:pt idx="13232" formatCode="General">
                  <c:v>-103.408</c:v>
                </c:pt>
                <c:pt idx="13233" formatCode="General">
                  <c:v>-103.96899999999999</c:v>
                </c:pt>
                <c:pt idx="13234" formatCode="General">
                  <c:v>-104.30500000000001</c:v>
                </c:pt>
                <c:pt idx="13235" formatCode="General">
                  <c:v>-104.444</c:v>
                </c:pt>
                <c:pt idx="13236" formatCode="General">
                  <c:v>-104.428</c:v>
                </c:pt>
                <c:pt idx="13237" formatCode="General">
                  <c:v>-104.298</c:v>
                </c:pt>
                <c:pt idx="13238" formatCode="General">
                  <c:v>-104.104</c:v>
                </c:pt>
                <c:pt idx="13239" formatCode="General">
                  <c:v>-103.89700000000001</c:v>
                </c:pt>
                <c:pt idx="13240" formatCode="General">
                  <c:v>-103.73699999999999</c:v>
                </c:pt>
                <c:pt idx="13241" formatCode="General">
                  <c:v>-103.73</c:v>
                </c:pt>
                <c:pt idx="13242" formatCode="General">
                  <c:v>-104.03700000000001</c:v>
                </c:pt>
                <c:pt idx="13243" formatCode="General">
                  <c:v>-104.78100000000001</c:v>
                </c:pt>
                <c:pt idx="13244" formatCode="General">
                  <c:v>-106.006</c:v>
                </c:pt>
                <c:pt idx="13245" formatCode="General">
                  <c:v>-107.571</c:v>
                </c:pt>
                <c:pt idx="13246" formatCode="General">
                  <c:v>-109.292</c:v>
                </c:pt>
                <c:pt idx="13247" formatCode="General">
                  <c:v>-111.14700000000001</c:v>
                </c:pt>
                <c:pt idx="13248" formatCode="General">
                  <c:v>-113.161</c:v>
                </c:pt>
                <c:pt idx="13249" formatCode="General">
                  <c:v>-115.4</c:v>
                </c:pt>
                <c:pt idx="13250" formatCode="General">
                  <c:v>-117.94199999999999</c:v>
                </c:pt>
                <c:pt idx="13251" formatCode="General">
                  <c:v>-120.84099999999999</c:v>
                </c:pt>
                <c:pt idx="13252" formatCode="General">
                  <c:v>-124.06100000000001</c:v>
                </c:pt>
                <c:pt idx="13253" formatCode="General">
                  <c:v>-127.53100000000001</c:v>
                </c:pt>
                <c:pt idx="13254" formatCode="General">
                  <c:v>-131.215</c:v>
                </c:pt>
                <c:pt idx="13255" formatCode="General">
                  <c:v>-135.08099999999999</c:v>
                </c:pt>
                <c:pt idx="13256" formatCode="General">
                  <c:v>-139.11699999999999</c:v>
                </c:pt>
                <c:pt idx="13257" formatCode="General">
                  <c:v>-143.191</c:v>
                </c:pt>
                <c:pt idx="13258" formatCode="General">
                  <c:v>-147.114</c:v>
                </c:pt>
                <c:pt idx="13259" formatCode="General">
                  <c:v>-150.679</c:v>
                </c:pt>
                <c:pt idx="13260" formatCode="General">
                  <c:v>-153.73599999999999</c:v>
                </c:pt>
                <c:pt idx="13261" formatCode="General">
                  <c:v>-156.327</c:v>
                </c:pt>
                <c:pt idx="13262" formatCode="General">
                  <c:v>-158.51</c:v>
                </c:pt>
                <c:pt idx="13263" formatCode="General">
                  <c:v>-160.315</c:v>
                </c:pt>
                <c:pt idx="13264" formatCode="General">
                  <c:v>-161.78399999999999</c:v>
                </c:pt>
                <c:pt idx="13265" formatCode="General">
                  <c:v>-162.958</c:v>
                </c:pt>
                <c:pt idx="13266" formatCode="General">
                  <c:v>-163.88200000000001</c:v>
                </c:pt>
                <c:pt idx="13267" formatCode="General">
                  <c:v>-164.60300000000001</c:v>
                </c:pt>
                <c:pt idx="13268" formatCode="General">
                  <c:v>-165.16800000000001</c:v>
                </c:pt>
                <c:pt idx="13269" formatCode="General">
                  <c:v>-165.62299999999999</c:v>
                </c:pt>
                <c:pt idx="13270" formatCode="General">
                  <c:v>-166.00700000000001</c:v>
                </c:pt>
                <c:pt idx="13271" formatCode="General">
                  <c:v>-166.422</c:v>
                </c:pt>
                <c:pt idx="13272" formatCode="General">
                  <c:v>-166.98099999999999</c:v>
                </c:pt>
                <c:pt idx="13273" formatCode="General">
                  <c:v>-167.70400000000001</c:v>
                </c:pt>
                <c:pt idx="13274" formatCode="General">
                  <c:v>-168.53800000000001</c:v>
                </c:pt>
                <c:pt idx="13275" formatCode="General">
                  <c:v>-169.346</c:v>
                </c:pt>
                <c:pt idx="13276" formatCode="General">
                  <c:v>-170.05699999999999</c:v>
                </c:pt>
                <c:pt idx="13277" formatCode="General">
                  <c:v>-170.72499999999999</c:v>
                </c:pt>
                <c:pt idx="13278" formatCode="General">
                  <c:v>-171.33600000000001</c:v>
                </c:pt>
                <c:pt idx="13279" formatCode="General">
                  <c:v>-171.839</c:v>
                </c:pt>
                <c:pt idx="13280" formatCode="General">
                  <c:v>-172.19200000000001</c:v>
                </c:pt>
                <c:pt idx="13281" formatCode="General">
                  <c:v>-172.36</c:v>
                </c:pt>
                <c:pt idx="13282" formatCode="General">
                  <c:v>-172.327</c:v>
                </c:pt>
                <c:pt idx="13283" formatCode="General">
                  <c:v>-172.089</c:v>
                </c:pt>
                <c:pt idx="13284" formatCode="General">
                  <c:v>-171.65700000000001</c:v>
                </c:pt>
                <c:pt idx="13285" formatCode="General">
                  <c:v>-171.02799999999999</c:v>
                </c:pt>
                <c:pt idx="13286" formatCode="General">
                  <c:v>-170.191</c:v>
                </c:pt>
                <c:pt idx="13287" formatCode="General">
                  <c:v>-169.14599999999999</c:v>
                </c:pt>
                <c:pt idx="13288" formatCode="General">
                  <c:v>-167.857</c:v>
                </c:pt>
                <c:pt idx="13289" formatCode="General">
                  <c:v>-166.227</c:v>
                </c:pt>
                <c:pt idx="13290" formatCode="General">
                  <c:v>-164.203</c:v>
                </c:pt>
                <c:pt idx="13291" formatCode="General">
                  <c:v>-161.79900000000001</c:v>
                </c:pt>
                <c:pt idx="13292" formatCode="General">
                  <c:v>-159.143</c:v>
                </c:pt>
                <c:pt idx="13293" formatCode="General">
                  <c:v>-156.38</c:v>
                </c:pt>
                <c:pt idx="13294" formatCode="General">
                  <c:v>-153.55000000000001</c:v>
                </c:pt>
                <c:pt idx="13295" formatCode="General">
                  <c:v>-150.68100000000001</c:v>
                </c:pt>
                <c:pt idx="13296" formatCode="General">
                  <c:v>-147.81200000000001</c:v>
                </c:pt>
                <c:pt idx="13297" formatCode="General">
                  <c:v>-144.96199999999999</c:v>
                </c:pt>
                <c:pt idx="13298" formatCode="General">
                  <c:v>-142.13800000000001</c:v>
                </c:pt>
                <c:pt idx="13299" formatCode="General">
                  <c:v>-139.40600000000001</c:v>
                </c:pt>
                <c:pt idx="13300" formatCode="General">
                  <c:v>-136.846</c:v>
                </c:pt>
                <c:pt idx="13301" formatCode="General">
                  <c:v>-134.51</c:v>
                </c:pt>
                <c:pt idx="13302" formatCode="General">
                  <c:v>-132.41399999999999</c:v>
                </c:pt>
                <c:pt idx="13303" formatCode="General">
                  <c:v>-130.524</c:v>
                </c:pt>
                <c:pt idx="13304" formatCode="General">
                  <c:v>-128.77500000000001</c:v>
                </c:pt>
                <c:pt idx="13305" formatCode="General">
                  <c:v>-127.10299999999999</c:v>
                </c:pt>
                <c:pt idx="13306" formatCode="General">
                  <c:v>-125.379</c:v>
                </c:pt>
                <c:pt idx="13307" formatCode="General">
                  <c:v>-123.523</c:v>
                </c:pt>
                <c:pt idx="13308" formatCode="General">
                  <c:v>-121.66800000000001</c:v>
                </c:pt>
                <c:pt idx="13309" formatCode="General">
                  <c:v>-119.93600000000001</c:v>
                </c:pt>
                <c:pt idx="13310" formatCode="General">
                  <c:v>-118.34099999999999</c:v>
                </c:pt>
                <c:pt idx="13311" formatCode="General">
                  <c:v>-117.09</c:v>
                </c:pt>
                <c:pt idx="13312" formatCode="General">
                  <c:v>-116.46</c:v>
                </c:pt>
                <c:pt idx="13313" formatCode="General">
                  <c:v>-116.584</c:v>
                </c:pt>
                <c:pt idx="13314" formatCode="General">
                  <c:v>-117.492</c:v>
                </c:pt>
                <c:pt idx="13315" formatCode="General">
                  <c:v>-119.077</c:v>
                </c:pt>
                <c:pt idx="13316" formatCode="General">
                  <c:v>-121.167</c:v>
                </c:pt>
                <c:pt idx="13317" formatCode="General">
                  <c:v>-123.57599999999999</c:v>
                </c:pt>
                <c:pt idx="13318" formatCode="General">
                  <c:v>-126.14</c:v>
                </c:pt>
                <c:pt idx="13319" formatCode="General">
                  <c:v>-128.74299999999999</c:v>
                </c:pt>
                <c:pt idx="13320" formatCode="General">
                  <c:v>-131.21100000000001</c:v>
                </c:pt>
                <c:pt idx="13321" formatCode="General">
                  <c:v>-133.358</c:v>
                </c:pt>
                <c:pt idx="13322" formatCode="General">
                  <c:v>-135.03800000000001</c:v>
                </c:pt>
                <c:pt idx="13323" formatCode="General">
                  <c:v>-136.226</c:v>
                </c:pt>
                <c:pt idx="13324" formatCode="General">
                  <c:v>-137.04300000000001</c:v>
                </c:pt>
                <c:pt idx="13325" formatCode="General">
                  <c:v>-137.566</c:v>
                </c:pt>
                <c:pt idx="13326" formatCode="General">
                  <c:v>-137.822</c:v>
                </c:pt>
                <c:pt idx="13327" formatCode="General">
                  <c:v>-137.864</c:v>
                </c:pt>
                <c:pt idx="13328" formatCode="General">
                  <c:v>-137.77699999999999</c:v>
                </c:pt>
                <c:pt idx="13329" formatCode="General">
                  <c:v>-137.679</c:v>
                </c:pt>
                <c:pt idx="13330" formatCode="General">
                  <c:v>-137.62200000000001</c:v>
                </c:pt>
                <c:pt idx="13331" formatCode="General">
                  <c:v>-137.559</c:v>
                </c:pt>
                <c:pt idx="13332" formatCode="General">
                  <c:v>-137.458</c:v>
                </c:pt>
                <c:pt idx="13333" formatCode="General">
                  <c:v>-137.31200000000001</c:v>
                </c:pt>
                <c:pt idx="13334" formatCode="General">
                  <c:v>-137.15100000000001</c:v>
                </c:pt>
                <c:pt idx="13335" formatCode="General">
                  <c:v>-137.01499999999999</c:v>
                </c:pt>
                <c:pt idx="13336" formatCode="General">
                  <c:v>-136.93799999999999</c:v>
                </c:pt>
                <c:pt idx="13337" formatCode="General">
                  <c:v>-136.87200000000001</c:v>
                </c:pt>
                <c:pt idx="13338" formatCode="General">
                  <c:v>-136.708</c:v>
                </c:pt>
                <c:pt idx="13339" formatCode="General">
                  <c:v>-136.40600000000001</c:v>
                </c:pt>
                <c:pt idx="13340" formatCode="General">
                  <c:v>-135.96199999999999</c:v>
                </c:pt>
                <c:pt idx="13341" formatCode="General">
                  <c:v>-135.35300000000001</c:v>
                </c:pt>
                <c:pt idx="13342" formatCode="General">
                  <c:v>-134.578</c:v>
                </c:pt>
                <c:pt idx="13343" formatCode="General">
                  <c:v>-133.691</c:v>
                </c:pt>
                <c:pt idx="13344" formatCode="General">
                  <c:v>-132.74299999999999</c:v>
                </c:pt>
                <c:pt idx="13345" formatCode="General">
                  <c:v>-131.768</c:v>
                </c:pt>
                <c:pt idx="13346" formatCode="General">
                  <c:v>-130.70400000000001</c:v>
                </c:pt>
                <c:pt idx="13347" formatCode="General">
                  <c:v>-129.48400000000001</c:v>
                </c:pt>
                <c:pt idx="13348" formatCode="General">
                  <c:v>-128.19999999999999</c:v>
                </c:pt>
                <c:pt idx="13349" formatCode="General">
                  <c:v>-126.919</c:v>
                </c:pt>
                <c:pt idx="13350" formatCode="General">
                  <c:v>-125.61799999999999</c:v>
                </c:pt>
                <c:pt idx="13351" formatCode="General">
                  <c:v>-124.15</c:v>
                </c:pt>
                <c:pt idx="13352" formatCode="General">
                  <c:v>-122.33</c:v>
                </c:pt>
                <c:pt idx="13353" formatCode="General">
                  <c:v>-120.178</c:v>
                </c:pt>
                <c:pt idx="13354" formatCode="General">
                  <c:v>-117.806</c:v>
                </c:pt>
                <c:pt idx="13355" formatCode="General">
                  <c:v>-115.337</c:v>
                </c:pt>
                <c:pt idx="13356" formatCode="General">
                  <c:v>-112.816</c:v>
                </c:pt>
                <c:pt idx="13357" formatCode="General">
                  <c:v>-110.137</c:v>
                </c:pt>
                <c:pt idx="13358" formatCode="General">
                  <c:v>-107.252</c:v>
                </c:pt>
                <c:pt idx="13359" formatCode="General">
                  <c:v>-104.176</c:v>
                </c:pt>
                <c:pt idx="13360" formatCode="General">
                  <c:v>-100.97799999999999</c:v>
                </c:pt>
                <c:pt idx="13361" formatCode="General">
                  <c:v>-97.760800000000003</c:v>
                </c:pt>
                <c:pt idx="13362" formatCode="General">
                  <c:v>-94.665700000000001</c:v>
                </c:pt>
                <c:pt idx="13363" formatCode="General">
                  <c:v>-91.738299999999995</c:v>
                </c:pt>
                <c:pt idx="13364" formatCode="General">
                  <c:v>-88.873099999999994</c:v>
                </c:pt>
                <c:pt idx="13365" formatCode="General">
                  <c:v>-85.998800000000003</c:v>
                </c:pt>
                <c:pt idx="13366" formatCode="General">
                  <c:v>-83.091200000000001</c:v>
                </c:pt>
                <c:pt idx="13367" formatCode="General">
                  <c:v>-80.128500000000003</c:v>
                </c:pt>
                <c:pt idx="13368" formatCode="General">
                  <c:v>-77.137100000000004</c:v>
                </c:pt>
                <c:pt idx="13369" formatCode="General">
                  <c:v>-74.266000000000005</c:v>
                </c:pt>
                <c:pt idx="13370" formatCode="General">
                  <c:v>-71.745500000000007</c:v>
                </c:pt>
                <c:pt idx="13371" formatCode="General">
                  <c:v>-69.803899999999999</c:v>
                </c:pt>
                <c:pt idx="13372" formatCode="General">
                  <c:v>-68.583799999999997</c:v>
                </c:pt>
                <c:pt idx="13373" formatCode="General">
                  <c:v>-68.121399999999994</c:v>
                </c:pt>
                <c:pt idx="13374" formatCode="General">
                  <c:v>-68.230400000000003</c:v>
                </c:pt>
                <c:pt idx="13375" formatCode="General">
                  <c:v>-68.687899999999999</c:v>
                </c:pt>
                <c:pt idx="13376" formatCode="General">
                  <c:v>-69.396500000000003</c:v>
                </c:pt>
                <c:pt idx="13377" formatCode="General">
                  <c:v>-70.306899999999999</c:v>
                </c:pt>
                <c:pt idx="13378" formatCode="General">
                  <c:v>-71.427599999999998</c:v>
                </c:pt>
                <c:pt idx="13379" formatCode="General">
                  <c:v>-72.729699999999994</c:v>
                </c:pt>
                <c:pt idx="13380" formatCode="General">
                  <c:v>-74.167500000000004</c:v>
                </c:pt>
                <c:pt idx="13381" formatCode="General">
                  <c:v>-75.769599999999997</c:v>
                </c:pt>
                <c:pt idx="13382" formatCode="General">
                  <c:v>-77.517200000000003</c:v>
                </c:pt>
                <c:pt idx="13383" formatCode="General">
                  <c:v>-79.245699999999999</c:v>
                </c:pt>
                <c:pt idx="13384" formatCode="General">
                  <c:v>-80.797200000000004</c:v>
                </c:pt>
                <c:pt idx="13385" formatCode="General">
                  <c:v>-82.071700000000007</c:v>
                </c:pt>
                <c:pt idx="13386" formatCode="General">
                  <c:v>-83.098100000000002</c:v>
                </c:pt>
                <c:pt idx="13387" formatCode="General">
                  <c:v>-83.951899999999995</c:v>
                </c:pt>
                <c:pt idx="13388" formatCode="General">
                  <c:v>-84.640600000000006</c:v>
                </c:pt>
                <c:pt idx="13389" formatCode="General">
                  <c:v>-85.125200000000007</c:v>
                </c:pt>
                <c:pt idx="13390" formatCode="General">
                  <c:v>-85.301100000000005</c:v>
                </c:pt>
                <c:pt idx="13391" formatCode="General">
                  <c:v>-85.084599999999995</c:v>
                </c:pt>
                <c:pt idx="13392" formatCode="General">
                  <c:v>-84.444800000000001</c:v>
                </c:pt>
                <c:pt idx="13393" formatCode="General">
                  <c:v>-83.385800000000003</c:v>
                </c:pt>
                <c:pt idx="13394" formatCode="General">
                  <c:v>-81.914699999999996</c:v>
                </c:pt>
                <c:pt idx="13395" formatCode="General">
                  <c:v>-79.964299999999994</c:v>
                </c:pt>
                <c:pt idx="13396" formatCode="General">
                  <c:v>-77.468999999999994</c:v>
                </c:pt>
                <c:pt idx="13397" formatCode="General">
                  <c:v>-74.416799999999995</c:v>
                </c:pt>
                <c:pt idx="13398" formatCode="General">
                  <c:v>-70.854500000000002</c:v>
                </c:pt>
                <c:pt idx="13399" formatCode="General">
                  <c:v>-66.873099999999994</c:v>
                </c:pt>
                <c:pt idx="13400" formatCode="General">
                  <c:v>-62.579799999999999</c:v>
                </c:pt>
                <c:pt idx="13401" formatCode="General">
                  <c:v>-58.067100000000003</c:v>
                </c:pt>
                <c:pt idx="13402" formatCode="General">
                  <c:v>-53.360599999999998</c:v>
                </c:pt>
                <c:pt idx="13403" formatCode="General">
                  <c:v>-48.4863</c:v>
                </c:pt>
                <c:pt idx="13404" formatCode="General">
                  <c:v>-43.491999999999997</c:v>
                </c:pt>
                <c:pt idx="13405" formatCode="General">
                  <c:v>-38.441699999999997</c:v>
                </c:pt>
                <c:pt idx="13406" formatCode="General">
                  <c:v>-33.406500000000001</c:v>
                </c:pt>
                <c:pt idx="13407" formatCode="General">
                  <c:v>-28.432099999999998</c:v>
                </c:pt>
                <c:pt idx="13408" formatCode="General">
                  <c:v>-23.5578</c:v>
                </c:pt>
                <c:pt idx="13409" formatCode="General">
                  <c:v>-18.837399999999999</c:v>
                </c:pt>
                <c:pt idx="13410" formatCode="General">
                  <c:v>-14.276199999999999</c:v>
                </c:pt>
                <c:pt idx="13411" formatCode="General">
                  <c:v>-9.8205899999999993</c:v>
                </c:pt>
                <c:pt idx="13412" formatCode="General">
                  <c:v>-5.5357700000000003</c:v>
                </c:pt>
                <c:pt idx="13413" formatCode="General">
                  <c:v>-1.54847</c:v>
                </c:pt>
                <c:pt idx="13414" formatCode="General">
                  <c:v>2.1500599999999999</c:v>
                </c:pt>
                <c:pt idx="13415" formatCode="General">
                  <c:v>5.61557</c:v>
                </c:pt>
                <c:pt idx="13416" formatCode="General">
                  <c:v>8.8985900000000004</c:v>
                </c:pt>
                <c:pt idx="13417" formatCode="General">
                  <c:v>12.043200000000001</c:v>
                </c:pt>
                <c:pt idx="13418" formatCode="General">
                  <c:v>15.065899999999999</c:v>
                </c:pt>
                <c:pt idx="13419" formatCode="General">
                  <c:v>17.984400000000001</c:v>
                </c:pt>
                <c:pt idx="13420" formatCode="General">
                  <c:v>20.816500000000001</c:v>
                </c:pt>
                <c:pt idx="13421" formatCode="General">
                  <c:v>23.5733</c:v>
                </c:pt>
                <c:pt idx="13422" formatCode="General">
                  <c:v>26.2651</c:v>
                </c:pt>
                <c:pt idx="13423" formatCode="General">
                  <c:v>28.9068</c:v>
                </c:pt>
                <c:pt idx="13424" formatCode="General">
                  <c:v>31.4971</c:v>
                </c:pt>
                <c:pt idx="13425" formatCode="General">
                  <c:v>34.022500000000001</c:v>
                </c:pt>
                <c:pt idx="13426" formatCode="General">
                  <c:v>36.5105</c:v>
                </c:pt>
                <c:pt idx="13427" formatCode="General">
                  <c:v>38.979199999999999</c:v>
                </c:pt>
                <c:pt idx="13428" formatCode="General">
                  <c:v>41.198599999999999</c:v>
                </c:pt>
                <c:pt idx="13429" formatCode="General">
                  <c:v>42.929600000000001</c:v>
                </c:pt>
                <c:pt idx="13430" formatCode="General">
                  <c:v>44.12</c:v>
                </c:pt>
                <c:pt idx="13431" formatCode="General">
                  <c:v>44.793700000000001</c:v>
                </c:pt>
                <c:pt idx="13432" formatCode="General">
                  <c:v>45.045999999999999</c:v>
                </c:pt>
                <c:pt idx="13433" formatCode="General">
                  <c:v>45.035200000000003</c:v>
                </c:pt>
                <c:pt idx="13434" formatCode="General">
                  <c:v>44.923900000000003</c:v>
                </c:pt>
                <c:pt idx="13435" formatCode="General">
                  <c:v>44.839399999999998</c:v>
                </c:pt>
                <c:pt idx="13436" formatCode="General">
                  <c:v>44.927700000000002</c:v>
                </c:pt>
                <c:pt idx="13437" formatCode="General">
                  <c:v>45.335000000000001</c:v>
                </c:pt>
                <c:pt idx="13438" formatCode="General">
                  <c:v>46.183999999999997</c:v>
                </c:pt>
                <c:pt idx="13439" formatCode="General">
                  <c:v>47.542200000000001</c:v>
                </c:pt>
                <c:pt idx="13440" formatCode="General">
                  <c:v>49.507899999999999</c:v>
                </c:pt>
                <c:pt idx="13441" formatCode="General">
                  <c:v>52.1389</c:v>
                </c:pt>
                <c:pt idx="13442" formatCode="General">
                  <c:v>55.289499999999997</c:v>
                </c:pt>
                <c:pt idx="13443" formatCode="General">
                  <c:v>58.798200000000001</c:v>
                </c:pt>
                <c:pt idx="13444" formatCode="General">
                  <c:v>62.599800000000002</c:v>
                </c:pt>
                <c:pt idx="13445" formatCode="General">
                  <c:v>66.611999999999995</c:v>
                </c:pt>
                <c:pt idx="13446" formatCode="General">
                  <c:v>70.753399999999999</c:v>
                </c:pt>
                <c:pt idx="13447" formatCode="General">
                  <c:v>74.948700000000002</c:v>
                </c:pt>
                <c:pt idx="13448" formatCode="General">
                  <c:v>79.1267</c:v>
                </c:pt>
                <c:pt idx="13449" formatCode="General">
                  <c:v>83.215400000000002</c:v>
                </c:pt>
                <c:pt idx="13450" formatCode="General">
                  <c:v>87.156599999999997</c:v>
                </c:pt>
                <c:pt idx="13451" formatCode="General">
                  <c:v>90.9208</c:v>
                </c:pt>
                <c:pt idx="13452" formatCode="General">
                  <c:v>94.518799999999999</c:v>
                </c:pt>
                <c:pt idx="13453" formatCode="General">
                  <c:v>97.979500000000002</c:v>
                </c:pt>
                <c:pt idx="13454" formatCode="General">
                  <c:v>101.34699999999999</c:v>
                </c:pt>
                <c:pt idx="13455" formatCode="General">
                  <c:v>104.651</c:v>
                </c:pt>
                <c:pt idx="13456" formatCode="General">
                  <c:v>107.851</c:v>
                </c:pt>
                <c:pt idx="13457" formatCode="General">
                  <c:v>110.93899999999999</c:v>
                </c:pt>
                <c:pt idx="13458" formatCode="General">
                  <c:v>113.958</c:v>
                </c:pt>
                <c:pt idx="13459" formatCode="General">
                  <c:v>116.85299999999999</c:v>
                </c:pt>
                <c:pt idx="13460" formatCode="General">
                  <c:v>119.515</c:v>
                </c:pt>
                <c:pt idx="13461" formatCode="General">
                  <c:v>121.91</c:v>
                </c:pt>
                <c:pt idx="13462" formatCode="General">
                  <c:v>124.011</c:v>
                </c:pt>
                <c:pt idx="13463" formatCode="General">
                  <c:v>125.751</c:v>
                </c:pt>
                <c:pt idx="13464" formatCode="General">
                  <c:v>127.07899999999999</c:v>
                </c:pt>
                <c:pt idx="13465" formatCode="General">
                  <c:v>127.991</c:v>
                </c:pt>
                <c:pt idx="13466" formatCode="General">
                  <c:v>128.61099999999999</c:v>
                </c:pt>
                <c:pt idx="13467" formatCode="General">
                  <c:v>129.11500000000001</c:v>
                </c:pt>
                <c:pt idx="13468" formatCode="General">
                  <c:v>129.667</c:v>
                </c:pt>
                <c:pt idx="13469" formatCode="General">
                  <c:v>130.446</c:v>
                </c:pt>
                <c:pt idx="13470" formatCode="General">
                  <c:v>131.61199999999999</c:v>
                </c:pt>
                <c:pt idx="13471" formatCode="General">
                  <c:v>133.21199999999999</c:v>
                </c:pt>
                <c:pt idx="13472" formatCode="General">
                  <c:v>135.143</c:v>
                </c:pt>
                <c:pt idx="13473" formatCode="General">
                  <c:v>137.327</c:v>
                </c:pt>
                <c:pt idx="13474" formatCode="General">
                  <c:v>139.72499999999999</c:v>
                </c:pt>
                <c:pt idx="13475" formatCode="General">
                  <c:v>142.346</c:v>
                </c:pt>
                <c:pt idx="13476" formatCode="General">
                  <c:v>145.19300000000001</c:v>
                </c:pt>
                <c:pt idx="13477" formatCode="General">
                  <c:v>148.23500000000001</c:v>
                </c:pt>
                <c:pt idx="13478" formatCode="General">
                  <c:v>151.36000000000001</c:v>
                </c:pt>
                <c:pt idx="13479" formatCode="General">
                  <c:v>154.41200000000001</c:v>
                </c:pt>
                <c:pt idx="13480" formatCode="General">
                  <c:v>157.369</c:v>
                </c:pt>
                <c:pt idx="13481" formatCode="General">
                  <c:v>160.28399999999999</c:v>
                </c:pt>
                <c:pt idx="13482" formatCode="General">
                  <c:v>163.18799999999999</c:v>
                </c:pt>
                <c:pt idx="13483" formatCode="General">
                  <c:v>166.16900000000001</c:v>
                </c:pt>
                <c:pt idx="13484" formatCode="General">
                  <c:v>169.37899999999999</c:v>
                </c:pt>
                <c:pt idx="13485" formatCode="General">
                  <c:v>172.74799999999999</c:v>
                </c:pt>
                <c:pt idx="13486" formatCode="General">
                  <c:v>175.99799999999999</c:v>
                </c:pt>
                <c:pt idx="13487" formatCode="General">
                  <c:v>179.001</c:v>
                </c:pt>
                <c:pt idx="13488" formatCode="General">
                  <c:v>181.684</c:v>
                </c:pt>
                <c:pt idx="13489" formatCode="General">
                  <c:v>183.81299999999999</c:v>
                </c:pt>
                <c:pt idx="13490" formatCode="General">
                  <c:v>185.184</c:v>
                </c:pt>
                <c:pt idx="13491" formatCode="General">
                  <c:v>185.774</c:v>
                </c:pt>
                <c:pt idx="13492" formatCode="General">
                  <c:v>185.636</c:v>
                </c:pt>
                <c:pt idx="13493" formatCode="General">
                  <c:v>184.86699999999999</c:v>
                </c:pt>
                <c:pt idx="13494" formatCode="General">
                  <c:v>183.542</c:v>
                </c:pt>
                <c:pt idx="13495" formatCode="General">
                  <c:v>181.749</c:v>
                </c:pt>
                <c:pt idx="13496" formatCode="General">
                  <c:v>179.68100000000001</c:v>
                </c:pt>
                <c:pt idx="13497" formatCode="General">
                  <c:v>177.59200000000001</c:v>
                </c:pt>
                <c:pt idx="13498" formatCode="General">
                  <c:v>175.727</c:v>
                </c:pt>
                <c:pt idx="13499" formatCode="General">
                  <c:v>174.155</c:v>
                </c:pt>
                <c:pt idx="13500" formatCode="General">
                  <c:v>172.79599999999999</c:v>
                </c:pt>
                <c:pt idx="13501" formatCode="General">
                  <c:v>171.64099999999999</c:v>
                </c:pt>
                <c:pt idx="13502" formatCode="General">
                  <c:v>170.70500000000001</c:v>
                </c:pt>
                <c:pt idx="13503" formatCode="General">
                  <c:v>169.999</c:v>
                </c:pt>
                <c:pt idx="13504" formatCode="General">
                  <c:v>169.547</c:v>
                </c:pt>
                <c:pt idx="13505" formatCode="General">
                  <c:v>169.38900000000001</c:v>
                </c:pt>
                <c:pt idx="13506" formatCode="General">
                  <c:v>169.566</c:v>
                </c:pt>
                <c:pt idx="13507" formatCode="General">
                  <c:v>170.10499999999999</c:v>
                </c:pt>
                <c:pt idx="13508" formatCode="General">
                  <c:v>170.98</c:v>
                </c:pt>
                <c:pt idx="13509" formatCode="General">
                  <c:v>172.13800000000001</c:v>
                </c:pt>
                <c:pt idx="13510" formatCode="General">
                  <c:v>173.51900000000001</c:v>
                </c:pt>
                <c:pt idx="13511" formatCode="General">
                  <c:v>175.05699999999999</c:v>
                </c:pt>
                <c:pt idx="13512" formatCode="General">
                  <c:v>176.69300000000001</c:v>
                </c:pt>
                <c:pt idx="13513" formatCode="General">
                  <c:v>178.43</c:v>
                </c:pt>
                <c:pt idx="13514" formatCode="General">
                  <c:v>180.29</c:v>
                </c:pt>
                <c:pt idx="13515" formatCode="General">
                  <c:v>182.17400000000001</c:v>
                </c:pt>
                <c:pt idx="13516" formatCode="General">
                  <c:v>183.977</c:v>
                </c:pt>
                <c:pt idx="13517" formatCode="General">
                  <c:v>185.68899999999999</c:v>
                </c:pt>
                <c:pt idx="13518" formatCode="General">
                  <c:v>187.339</c:v>
                </c:pt>
                <c:pt idx="13519" formatCode="General">
                  <c:v>188.97</c:v>
                </c:pt>
                <c:pt idx="13520" formatCode="General">
                  <c:v>190.631</c:v>
                </c:pt>
                <c:pt idx="13521" formatCode="General">
                  <c:v>192.352</c:v>
                </c:pt>
                <c:pt idx="13522" formatCode="General">
                  <c:v>194.054</c:v>
                </c:pt>
                <c:pt idx="13523" formatCode="General">
                  <c:v>195.64099999999999</c:v>
                </c:pt>
                <c:pt idx="13524" formatCode="General">
                  <c:v>197.06100000000001</c:v>
                </c:pt>
                <c:pt idx="13525" formatCode="General">
                  <c:v>198.31</c:v>
                </c:pt>
                <c:pt idx="13526" formatCode="General">
                  <c:v>199.43799999999999</c:v>
                </c:pt>
                <c:pt idx="13527" formatCode="General">
                  <c:v>200.34299999999999</c:v>
                </c:pt>
                <c:pt idx="13528" formatCode="General">
                  <c:v>200.87799999999999</c:v>
                </c:pt>
                <c:pt idx="13529" formatCode="General">
                  <c:v>201.02600000000001</c:v>
                </c:pt>
                <c:pt idx="13530" formatCode="General">
                  <c:v>200.803</c:v>
                </c:pt>
                <c:pt idx="13531" formatCode="General">
                  <c:v>200.24100000000001</c:v>
                </c:pt>
                <c:pt idx="13532" formatCode="General">
                  <c:v>199.411</c:v>
                </c:pt>
                <c:pt idx="13533" formatCode="General">
                  <c:v>198.40299999999999</c:v>
                </c:pt>
                <c:pt idx="13534" formatCode="General">
                  <c:v>197.33500000000001</c:v>
                </c:pt>
                <c:pt idx="13535" formatCode="General">
                  <c:v>196.309</c:v>
                </c:pt>
                <c:pt idx="13536" formatCode="General">
                  <c:v>195.34800000000001</c:v>
                </c:pt>
                <c:pt idx="13537" formatCode="General">
                  <c:v>194.43700000000001</c:v>
                </c:pt>
                <c:pt idx="13538" formatCode="General">
                  <c:v>193.53100000000001</c:v>
                </c:pt>
                <c:pt idx="13539" formatCode="General">
                  <c:v>192.59899999999999</c:v>
                </c:pt>
                <c:pt idx="13540" formatCode="General">
                  <c:v>191.64</c:v>
                </c:pt>
                <c:pt idx="13541" formatCode="General">
                  <c:v>190.779</c:v>
                </c:pt>
                <c:pt idx="13542" formatCode="General">
                  <c:v>190.15</c:v>
                </c:pt>
                <c:pt idx="13543" formatCode="General">
                  <c:v>189.73099999999999</c:v>
                </c:pt>
                <c:pt idx="13544" formatCode="General">
                  <c:v>189.49</c:v>
                </c:pt>
                <c:pt idx="13545" formatCode="General">
                  <c:v>189.41900000000001</c:v>
                </c:pt>
                <c:pt idx="13546" formatCode="General">
                  <c:v>189.517</c:v>
                </c:pt>
                <c:pt idx="13547" formatCode="General">
                  <c:v>189.78200000000001</c:v>
                </c:pt>
                <c:pt idx="13548" formatCode="General">
                  <c:v>190.23500000000001</c:v>
                </c:pt>
                <c:pt idx="13549" formatCode="General">
                  <c:v>190.87200000000001</c:v>
                </c:pt>
                <c:pt idx="13550" formatCode="General">
                  <c:v>191.601</c:v>
                </c:pt>
                <c:pt idx="13551" formatCode="General">
                  <c:v>192.304</c:v>
                </c:pt>
                <c:pt idx="13552" formatCode="General">
                  <c:v>192.87700000000001</c:v>
                </c:pt>
                <c:pt idx="13553" formatCode="General">
                  <c:v>193.24299999999999</c:v>
                </c:pt>
                <c:pt idx="13554" formatCode="General">
                  <c:v>193.35599999999999</c:v>
                </c:pt>
                <c:pt idx="13555" formatCode="General">
                  <c:v>193.20699999999999</c:v>
                </c:pt>
                <c:pt idx="13556" formatCode="General">
                  <c:v>192.80199999999999</c:v>
                </c:pt>
                <c:pt idx="13557" formatCode="General">
                  <c:v>192.16</c:v>
                </c:pt>
                <c:pt idx="13558" formatCode="General">
                  <c:v>191.31800000000001</c:v>
                </c:pt>
                <c:pt idx="13559" formatCode="General">
                  <c:v>190.32400000000001</c:v>
                </c:pt>
                <c:pt idx="13560" formatCode="General">
                  <c:v>189.24199999999999</c:v>
                </c:pt>
                <c:pt idx="13561" formatCode="General">
                  <c:v>188.126</c:v>
                </c:pt>
                <c:pt idx="13562" formatCode="General">
                  <c:v>187</c:v>
                </c:pt>
                <c:pt idx="13563" formatCode="General">
                  <c:v>185.84800000000001</c:v>
                </c:pt>
                <c:pt idx="13564" formatCode="General">
                  <c:v>184.58799999999999</c:v>
                </c:pt>
                <c:pt idx="13565" formatCode="General">
                  <c:v>183.06899999999999</c:v>
                </c:pt>
                <c:pt idx="13566" formatCode="General">
                  <c:v>181.131</c:v>
                </c:pt>
                <c:pt idx="13567" formatCode="General">
                  <c:v>178.62299999999999</c:v>
                </c:pt>
                <c:pt idx="13568" formatCode="General">
                  <c:v>175.453</c:v>
                </c:pt>
                <c:pt idx="13569" formatCode="General">
                  <c:v>171.667</c:v>
                </c:pt>
                <c:pt idx="13570" formatCode="General">
                  <c:v>167.309</c:v>
                </c:pt>
                <c:pt idx="13571" formatCode="General">
                  <c:v>162.34</c:v>
                </c:pt>
                <c:pt idx="13572" formatCode="General">
                  <c:v>156.85900000000001</c:v>
                </c:pt>
                <c:pt idx="13573" formatCode="General">
                  <c:v>151.09899999999999</c:v>
                </c:pt>
                <c:pt idx="13574" formatCode="General">
                  <c:v>145.255</c:v>
                </c:pt>
                <c:pt idx="13575" formatCode="General">
                  <c:v>139.47499999999999</c:v>
                </c:pt>
                <c:pt idx="13576" formatCode="General">
                  <c:v>133.90100000000001</c:v>
                </c:pt>
                <c:pt idx="13577" formatCode="General">
                  <c:v>128.67099999999999</c:v>
                </c:pt>
                <c:pt idx="13578" formatCode="General">
                  <c:v>123.877</c:v>
                </c:pt>
                <c:pt idx="13579" formatCode="General">
                  <c:v>119.655</c:v>
                </c:pt>
                <c:pt idx="13580" formatCode="General">
                  <c:v>116.15</c:v>
                </c:pt>
                <c:pt idx="13581" formatCode="General">
                  <c:v>113.453</c:v>
                </c:pt>
                <c:pt idx="13582" formatCode="General">
                  <c:v>111.605</c:v>
                </c:pt>
                <c:pt idx="13583" formatCode="General">
                  <c:v>110.566</c:v>
                </c:pt>
                <c:pt idx="13584" formatCode="General">
                  <c:v>110.259</c:v>
                </c:pt>
                <c:pt idx="13585" formatCode="General">
                  <c:v>110.58799999999999</c:v>
                </c:pt>
                <c:pt idx="13586" formatCode="General">
                  <c:v>111.496</c:v>
                </c:pt>
                <c:pt idx="13587" formatCode="General">
                  <c:v>112.96599999999999</c:v>
                </c:pt>
                <c:pt idx="13588" formatCode="General">
                  <c:v>114.86199999999999</c:v>
                </c:pt>
                <c:pt idx="13589" formatCode="General">
                  <c:v>116.996</c:v>
                </c:pt>
                <c:pt idx="13590" formatCode="General">
                  <c:v>119.173</c:v>
                </c:pt>
                <c:pt idx="13591" formatCode="General">
                  <c:v>121.209</c:v>
                </c:pt>
                <c:pt idx="13592" formatCode="General">
                  <c:v>122.985</c:v>
                </c:pt>
                <c:pt idx="13593" formatCode="General">
                  <c:v>124.31100000000001</c:v>
                </c:pt>
                <c:pt idx="13594" formatCode="General">
                  <c:v>124.97499999999999</c:v>
                </c:pt>
                <c:pt idx="13595" formatCode="General">
                  <c:v>124.892</c:v>
                </c:pt>
                <c:pt idx="13596" formatCode="General">
                  <c:v>124.066</c:v>
                </c:pt>
                <c:pt idx="13597" formatCode="General">
                  <c:v>122.575</c:v>
                </c:pt>
                <c:pt idx="13598" formatCode="General">
                  <c:v>120.54900000000001</c:v>
                </c:pt>
                <c:pt idx="13599" formatCode="General">
                  <c:v>118.11499999999999</c:v>
                </c:pt>
                <c:pt idx="13600" formatCode="General">
                  <c:v>115.387</c:v>
                </c:pt>
                <c:pt idx="13601" formatCode="General">
                  <c:v>112.44799999999999</c:v>
                </c:pt>
                <c:pt idx="13602" formatCode="General">
                  <c:v>109.398</c:v>
                </c:pt>
                <c:pt idx="13603" formatCode="General">
                  <c:v>106.31399999999999</c:v>
                </c:pt>
                <c:pt idx="13604" formatCode="General">
                  <c:v>103.155</c:v>
                </c:pt>
                <c:pt idx="13605" formatCode="General">
                  <c:v>99.913399999999996</c:v>
                </c:pt>
                <c:pt idx="13606" formatCode="General">
                  <c:v>96.660499999999999</c:v>
                </c:pt>
                <c:pt idx="13607" formatCode="General">
                  <c:v>93.432000000000002</c:v>
                </c:pt>
                <c:pt idx="13608" formatCode="General">
                  <c:v>90.237200000000001</c:v>
                </c:pt>
                <c:pt idx="13609" formatCode="General">
                  <c:v>87.0565</c:v>
                </c:pt>
                <c:pt idx="13610" formatCode="General">
                  <c:v>83.863100000000003</c:v>
                </c:pt>
                <c:pt idx="13611" formatCode="General">
                  <c:v>80.647499999999994</c:v>
                </c:pt>
                <c:pt idx="13612" formatCode="General">
                  <c:v>77.409599999999998</c:v>
                </c:pt>
                <c:pt idx="13613" formatCode="General">
                  <c:v>74.169200000000004</c:v>
                </c:pt>
                <c:pt idx="13614" formatCode="General">
                  <c:v>70.950800000000001</c:v>
                </c:pt>
                <c:pt idx="13615" formatCode="General">
                  <c:v>67.778000000000006</c:v>
                </c:pt>
                <c:pt idx="13616" formatCode="General">
                  <c:v>64.679500000000004</c:v>
                </c:pt>
                <c:pt idx="13617" formatCode="General">
                  <c:v>61.735100000000003</c:v>
                </c:pt>
                <c:pt idx="13618" formatCode="General">
                  <c:v>59.119199999999999</c:v>
                </c:pt>
                <c:pt idx="13619" formatCode="General">
                  <c:v>56.895299999999999</c:v>
                </c:pt>
                <c:pt idx="13620" formatCode="General">
                  <c:v>54.969099999999997</c:v>
                </c:pt>
                <c:pt idx="13621" formatCode="General">
                  <c:v>53.289700000000003</c:v>
                </c:pt>
                <c:pt idx="13622" formatCode="General">
                  <c:v>51.839300000000001</c:v>
                </c:pt>
                <c:pt idx="13623" formatCode="General">
                  <c:v>50.595100000000002</c:v>
                </c:pt>
                <c:pt idx="13624" formatCode="General">
                  <c:v>49.514000000000003</c:v>
                </c:pt>
                <c:pt idx="13625" formatCode="General">
                  <c:v>48.521799999999999</c:v>
                </c:pt>
                <c:pt idx="13626" formatCode="General">
                  <c:v>47.551299999999998</c:v>
                </c:pt>
                <c:pt idx="13627" formatCode="General">
                  <c:v>46.56</c:v>
                </c:pt>
                <c:pt idx="13628" formatCode="General">
                  <c:v>45.435699999999997</c:v>
                </c:pt>
                <c:pt idx="13629" formatCode="General">
                  <c:v>44.059699999999999</c:v>
                </c:pt>
                <c:pt idx="13630" formatCode="General">
                  <c:v>42.399299999999997</c:v>
                </c:pt>
                <c:pt idx="13631" formatCode="General">
                  <c:v>40.405500000000004</c:v>
                </c:pt>
                <c:pt idx="13632" formatCode="General">
                  <c:v>37.977200000000003</c:v>
                </c:pt>
                <c:pt idx="13633" formatCode="General">
                  <c:v>35.037100000000002</c:v>
                </c:pt>
                <c:pt idx="13634" formatCode="General">
                  <c:v>31.557600000000001</c:v>
                </c:pt>
                <c:pt idx="13635" formatCode="General">
                  <c:v>27.496700000000001</c:v>
                </c:pt>
                <c:pt idx="13636" formatCode="General">
                  <c:v>22.821000000000002</c:v>
                </c:pt>
                <c:pt idx="13637" formatCode="General">
                  <c:v>17.531700000000001</c:v>
                </c:pt>
                <c:pt idx="13638" formatCode="General">
                  <c:v>11.613099999999999</c:v>
                </c:pt>
                <c:pt idx="13639" formatCode="General">
                  <c:v>5.0250199999999996</c:v>
                </c:pt>
                <c:pt idx="13640" formatCode="General">
                  <c:v>-2.2625299999999999</c:v>
                </c:pt>
                <c:pt idx="13641" formatCode="General">
                  <c:v>-10.2409</c:v>
                </c:pt>
                <c:pt idx="13642" formatCode="General">
                  <c:v>-18.883700000000001</c:v>
                </c:pt>
                <c:pt idx="13643" formatCode="General">
                  <c:v>-28.129100000000001</c:v>
                </c:pt>
                <c:pt idx="13644" formatCode="General">
                  <c:v>-37.828499999999998</c:v>
                </c:pt>
                <c:pt idx="13645" formatCode="General">
                  <c:v>-47.782299999999999</c:v>
                </c:pt>
                <c:pt idx="13646" formatCode="General">
                  <c:v>-57.780799999999999</c:v>
                </c:pt>
                <c:pt idx="13647" formatCode="General">
                  <c:v>-67.653199999999998</c:v>
                </c:pt>
                <c:pt idx="13648" formatCode="General">
                  <c:v>-77.291300000000007</c:v>
                </c:pt>
                <c:pt idx="13649" formatCode="General">
                  <c:v>-86.4953</c:v>
                </c:pt>
                <c:pt idx="13650" formatCode="General">
                  <c:v>-95.075800000000001</c:v>
                </c:pt>
                <c:pt idx="13651" formatCode="General">
                  <c:v>-102.96899999999999</c:v>
                </c:pt>
                <c:pt idx="13652" formatCode="General">
                  <c:v>-110.124</c:v>
                </c:pt>
                <c:pt idx="13653" formatCode="General">
                  <c:v>-116.497</c:v>
                </c:pt>
                <c:pt idx="13654" formatCode="General">
                  <c:v>-122.108</c:v>
                </c:pt>
                <c:pt idx="13655" formatCode="General">
                  <c:v>-127.01600000000001</c:v>
                </c:pt>
                <c:pt idx="13656" formatCode="General">
                  <c:v>-131.26300000000001</c:v>
                </c:pt>
                <c:pt idx="13657" formatCode="General">
                  <c:v>-134.88</c:v>
                </c:pt>
                <c:pt idx="13658" formatCode="General">
                  <c:v>-137.87299999999999</c:v>
                </c:pt>
                <c:pt idx="13659" formatCode="General">
                  <c:v>-140.24700000000001</c:v>
                </c:pt>
                <c:pt idx="13660" formatCode="General">
                  <c:v>-142.029</c:v>
                </c:pt>
                <c:pt idx="13661" formatCode="General">
                  <c:v>-143.261</c:v>
                </c:pt>
                <c:pt idx="13662" formatCode="General">
                  <c:v>-144.001</c:v>
                </c:pt>
                <c:pt idx="13663" formatCode="General">
                  <c:v>-144.28800000000001</c:v>
                </c:pt>
                <c:pt idx="13664" formatCode="General">
                  <c:v>-144.13900000000001</c:v>
                </c:pt>
                <c:pt idx="13665" formatCode="General">
                  <c:v>-143.54900000000001</c:v>
                </c:pt>
                <c:pt idx="13666" formatCode="General">
                  <c:v>-142.59800000000001</c:v>
                </c:pt>
                <c:pt idx="13667" formatCode="General">
                  <c:v>-141.465</c:v>
                </c:pt>
                <c:pt idx="13668" formatCode="General">
                  <c:v>-140.30500000000001</c:v>
                </c:pt>
                <c:pt idx="13669" formatCode="General">
                  <c:v>-139.23699999999999</c:v>
                </c:pt>
                <c:pt idx="13670" formatCode="General">
                  <c:v>-138.37299999999999</c:v>
                </c:pt>
                <c:pt idx="13671" formatCode="General">
                  <c:v>-137.756</c:v>
                </c:pt>
                <c:pt idx="13672" formatCode="General">
                  <c:v>-137.28899999999999</c:v>
                </c:pt>
                <c:pt idx="13673" formatCode="General">
                  <c:v>-136.84</c:v>
                </c:pt>
                <c:pt idx="13674" formatCode="General">
                  <c:v>-136.31200000000001</c:v>
                </c:pt>
                <c:pt idx="13675" formatCode="General">
                  <c:v>-135.732</c:v>
                </c:pt>
                <c:pt idx="13676" formatCode="General">
                  <c:v>-135.191</c:v>
                </c:pt>
                <c:pt idx="13677" formatCode="General">
                  <c:v>-134.77099999999999</c:v>
                </c:pt>
                <c:pt idx="13678" formatCode="General">
                  <c:v>-134.57300000000001</c:v>
                </c:pt>
                <c:pt idx="13679" formatCode="General">
                  <c:v>-134.70500000000001</c:v>
                </c:pt>
                <c:pt idx="13680" formatCode="General">
                  <c:v>-135.22800000000001</c:v>
                </c:pt>
                <c:pt idx="13681" formatCode="General">
                  <c:v>-136.13</c:v>
                </c:pt>
                <c:pt idx="13682" formatCode="General">
                  <c:v>-137.441</c:v>
                </c:pt>
                <c:pt idx="13683" formatCode="General">
                  <c:v>-139.18100000000001</c:v>
                </c:pt>
                <c:pt idx="13684" formatCode="General">
                  <c:v>-141.29499999999999</c:v>
                </c:pt>
                <c:pt idx="13685" formatCode="General">
                  <c:v>-143.69200000000001</c:v>
                </c:pt>
                <c:pt idx="13686" formatCode="General">
                  <c:v>-146.28100000000001</c:v>
                </c:pt>
                <c:pt idx="13687" formatCode="General">
                  <c:v>-148.99</c:v>
                </c:pt>
                <c:pt idx="13688" formatCode="General">
                  <c:v>-151.77500000000001</c:v>
                </c:pt>
                <c:pt idx="13689" formatCode="General">
                  <c:v>-154.572</c:v>
                </c:pt>
                <c:pt idx="13690" formatCode="General">
                  <c:v>-157.30799999999999</c:v>
                </c:pt>
                <c:pt idx="13691" formatCode="General">
                  <c:v>-159.88499999999999</c:v>
                </c:pt>
                <c:pt idx="13692" formatCode="General">
                  <c:v>-162.22300000000001</c:v>
                </c:pt>
                <c:pt idx="13693" formatCode="General">
                  <c:v>-164.29499999999999</c:v>
                </c:pt>
                <c:pt idx="13694" formatCode="General">
                  <c:v>-166.08</c:v>
                </c:pt>
                <c:pt idx="13695" formatCode="General">
                  <c:v>-167.55799999999999</c:v>
                </c:pt>
                <c:pt idx="13696" formatCode="General">
                  <c:v>-168.70699999999999</c:v>
                </c:pt>
                <c:pt idx="13697" formatCode="General">
                  <c:v>-169.51</c:v>
                </c:pt>
                <c:pt idx="13698" formatCode="General">
                  <c:v>-169.964</c:v>
                </c:pt>
                <c:pt idx="13699" formatCode="General">
                  <c:v>-170.125</c:v>
                </c:pt>
                <c:pt idx="13700" formatCode="General">
                  <c:v>-170.11</c:v>
                </c:pt>
                <c:pt idx="13701" formatCode="General">
                  <c:v>-170.01400000000001</c:v>
                </c:pt>
                <c:pt idx="13702" formatCode="General">
                  <c:v>-169.89400000000001</c:v>
                </c:pt>
                <c:pt idx="13703" formatCode="General">
                  <c:v>-169.75399999999999</c:v>
                </c:pt>
                <c:pt idx="13704" formatCode="General">
                  <c:v>-169.58699999999999</c:v>
                </c:pt>
                <c:pt idx="13705" formatCode="General">
                  <c:v>-169.41900000000001</c:v>
                </c:pt>
                <c:pt idx="13706" formatCode="General">
                  <c:v>-169.31200000000001</c:v>
                </c:pt>
                <c:pt idx="13707" formatCode="General">
                  <c:v>-169.357</c:v>
                </c:pt>
                <c:pt idx="13708" formatCode="General">
                  <c:v>-169.60400000000001</c:v>
                </c:pt>
                <c:pt idx="13709" formatCode="General">
                  <c:v>-170.05600000000001</c:v>
                </c:pt>
                <c:pt idx="13710" formatCode="General">
                  <c:v>-170.649</c:v>
                </c:pt>
                <c:pt idx="13711" formatCode="General">
                  <c:v>-171.30199999999999</c:v>
                </c:pt>
                <c:pt idx="13712" formatCode="General">
                  <c:v>-171.97499999999999</c:v>
                </c:pt>
                <c:pt idx="13713" formatCode="General">
                  <c:v>-172.578</c:v>
                </c:pt>
                <c:pt idx="13714" formatCode="General">
                  <c:v>-172.99299999999999</c:v>
                </c:pt>
                <c:pt idx="13715" formatCode="General">
                  <c:v>-173.25399999999999</c:v>
                </c:pt>
                <c:pt idx="13716" formatCode="General">
                  <c:v>-173.471</c:v>
                </c:pt>
                <c:pt idx="13717" formatCode="General">
                  <c:v>-173.69200000000001</c:v>
                </c:pt>
                <c:pt idx="13718" formatCode="General">
                  <c:v>-173.96100000000001</c:v>
                </c:pt>
                <c:pt idx="13719" formatCode="General">
                  <c:v>-174.333</c:v>
                </c:pt>
                <c:pt idx="13720" formatCode="General">
                  <c:v>-174.852</c:v>
                </c:pt>
                <c:pt idx="13721" formatCode="General">
                  <c:v>-175.53800000000001</c:v>
                </c:pt>
                <c:pt idx="13722" formatCode="General">
                  <c:v>-176.404</c:v>
                </c:pt>
                <c:pt idx="13723" formatCode="General">
                  <c:v>-177.45099999999999</c:v>
                </c:pt>
                <c:pt idx="13724" formatCode="General">
                  <c:v>-178.65799999999999</c:v>
                </c:pt>
                <c:pt idx="13725" formatCode="General">
                  <c:v>-180.02199999999999</c:v>
                </c:pt>
                <c:pt idx="13726" formatCode="General">
                  <c:v>-181.59299999999999</c:v>
                </c:pt>
                <c:pt idx="13727" formatCode="General">
                  <c:v>-183.429</c:v>
                </c:pt>
                <c:pt idx="13728" formatCode="General">
                  <c:v>-185.565</c:v>
                </c:pt>
                <c:pt idx="13729" formatCode="General">
                  <c:v>-187.96299999999999</c:v>
                </c:pt>
                <c:pt idx="13730" formatCode="General">
                  <c:v>-190.559</c:v>
                </c:pt>
                <c:pt idx="13731" formatCode="General">
                  <c:v>-193.35300000000001</c:v>
                </c:pt>
                <c:pt idx="13732" formatCode="General">
                  <c:v>-196.33600000000001</c:v>
                </c:pt>
                <c:pt idx="13733" formatCode="General">
                  <c:v>-199.452</c:v>
                </c:pt>
                <c:pt idx="13734" formatCode="General">
                  <c:v>-202.595</c:v>
                </c:pt>
                <c:pt idx="13735" formatCode="General">
                  <c:v>-205.63499999999999</c:v>
                </c:pt>
                <c:pt idx="13736" formatCode="General">
                  <c:v>-208.61</c:v>
                </c:pt>
                <c:pt idx="13737" formatCode="General">
                  <c:v>-211.59800000000001</c:v>
                </c:pt>
                <c:pt idx="13738" formatCode="General">
                  <c:v>-214.55799999999999</c:v>
                </c:pt>
                <c:pt idx="13739" formatCode="General">
                  <c:v>-217.46700000000001</c:v>
                </c:pt>
                <c:pt idx="13740" formatCode="General">
                  <c:v>-220.34800000000001</c:v>
                </c:pt>
                <c:pt idx="13741" formatCode="General">
                  <c:v>-223.21899999999999</c:v>
                </c:pt>
                <c:pt idx="13742" formatCode="General">
                  <c:v>-226.083</c:v>
                </c:pt>
                <c:pt idx="13743" formatCode="General">
                  <c:v>-228.892</c:v>
                </c:pt>
                <c:pt idx="13744" formatCode="General">
                  <c:v>-231.58699999999999</c:v>
                </c:pt>
                <c:pt idx="13745" formatCode="General">
                  <c:v>-234.137</c:v>
                </c:pt>
                <c:pt idx="13746" formatCode="General">
                  <c:v>-236.49299999999999</c:v>
                </c:pt>
                <c:pt idx="13747" formatCode="General">
                  <c:v>-238.59700000000001</c:v>
                </c:pt>
                <c:pt idx="13748" formatCode="General">
                  <c:v>-240.41300000000001</c:v>
                </c:pt>
                <c:pt idx="13749" formatCode="General">
                  <c:v>-241.93899999999999</c:v>
                </c:pt>
                <c:pt idx="13750" formatCode="General">
                  <c:v>-243.16</c:v>
                </c:pt>
                <c:pt idx="13751" formatCode="General">
                  <c:v>-244.041</c:v>
                </c:pt>
                <c:pt idx="13752" formatCode="General">
                  <c:v>-244.494</c:v>
                </c:pt>
                <c:pt idx="13753" formatCode="General">
                  <c:v>-244.49799999999999</c:v>
                </c:pt>
                <c:pt idx="13754" formatCode="General">
                  <c:v>-244.14599999999999</c:v>
                </c:pt>
                <c:pt idx="13755" formatCode="General">
                  <c:v>-243.52799999999999</c:v>
                </c:pt>
                <c:pt idx="13756" formatCode="General">
                  <c:v>-242.71299999999999</c:v>
                </c:pt>
                <c:pt idx="13757" formatCode="General">
                  <c:v>-241.733</c:v>
                </c:pt>
                <c:pt idx="13758" formatCode="General">
                  <c:v>-240.60400000000001</c:v>
                </c:pt>
                <c:pt idx="13759" formatCode="General">
                  <c:v>-239.32599999999999</c:v>
                </c:pt>
                <c:pt idx="13760" formatCode="General">
                  <c:v>-237.89699999999999</c:v>
                </c:pt>
                <c:pt idx="13761" formatCode="General">
                  <c:v>-236.328</c:v>
                </c:pt>
                <c:pt idx="13762" formatCode="General">
                  <c:v>-234.601</c:v>
                </c:pt>
                <c:pt idx="13763" formatCode="General">
                  <c:v>-232.70099999999999</c:v>
                </c:pt>
                <c:pt idx="13764" formatCode="General">
                  <c:v>-230.65199999999999</c:v>
                </c:pt>
                <c:pt idx="13765" formatCode="General">
                  <c:v>-228.495</c:v>
                </c:pt>
                <c:pt idx="13766" formatCode="General">
                  <c:v>-226.28299999999999</c:v>
                </c:pt>
                <c:pt idx="13767" formatCode="General">
                  <c:v>-224.04499999999999</c:v>
                </c:pt>
                <c:pt idx="13768" formatCode="General">
                  <c:v>-221.77699999999999</c:v>
                </c:pt>
                <c:pt idx="13769" formatCode="General">
                  <c:v>-219.44200000000001</c:v>
                </c:pt>
                <c:pt idx="13770" formatCode="General">
                  <c:v>-216.97300000000001</c:v>
                </c:pt>
                <c:pt idx="13771" formatCode="General">
                  <c:v>-214.15899999999999</c:v>
                </c:pt>
                <c:pt idx="13772" formatCode="General">
                  <c:v>-210.88</c:v>
                </c:pt>
                <c:pt idx="13773" formatCode="General">
                  <c:v>-207.32400000000001</c:v>
                </c:pt>
                <c:pt idx="13774" formatCode="General">
                  <c:v>-203.673</c:v>
                </c:pt>
                <c:pt idx="13775" formatCode="General">
                  <c:v>-200.02600000000001</c:v>
                </c:pt>
                <c:pt idx="13776" formatCode="General">
                  <c:v>-196.47399999999999</c:v>
                </c:pt>
                <c:pt idx="13777" formatCode="General">
                  <c:v>-193.08199999999999</c:v>
                </c:pt>
                <c:pt idx="13778" formatCode="General">
                  <c:v>-189.898</c:v>
                </c:pt>
                <c:pt idx="13779" formatCode="General">
                  <c:v>-186.971</c:v>
                </c:pt>
                <c:pt idx="13780" formatCode="General">
                  <c:v>-184.357</c:v>
                </c:pt>
                <c:pt idx="13781" formatCode="General">
                  <c:v>-182.14599999999999</c:v>
                </c:pt>
                <c:pt idx="13782" formatCode="General">
                  <c:v>-180.43299999999999</c:v>
                </c:pt>
                <c:pt idx="13783" formatCode="General">
                  <c:v>-179.22900000000001</c:v>
                </c:pt>
                <c:pt idx="13784" formatCode="General">
                  <c:v>-178.49299999999999</c:v>
                </c:pt>
                <c:pt idx="13785" formatCode="General">
                  <c:v>-178.14400000000001</c:v>
                </c:pt>
                <c:pt idx="13786" formatCode="General">
                  <c:v>-178.05799999999999</c:v>
                </c:pt>
                <c:pt idx="13787" formatCode="General">
                  <c:v>-178.09200000000001</c:v>
                </c:pt>
                <c:pt idx="13788" formatCode="General">
                  <c:v>-177.99100000000001</c:v>
                </c:pt>
                <c:pt idx="13789" formatCode="General">
                  <c:v>-177.48599999999999</c:v>
                </c:pt>
                <c:pt idx="13790" formatCode="General">
                  <c:v>-176.499</c:v>
                </c:pt>
                <c:pt idx="13791" formatCode="General">
                  <c:v>-175.04900000000001</c:v>
                </c:pt>
                <c:pt idx="13792" formatCode="General">
                  <c:v>-173.202</c:v>
                </c:pt>
                <c:pt idx="13793" formatCode="General">
                  <c:v>-171.054</c:v>
                </c:pt>
                <c:pt idx="13794" formatCode="General">
                  <c:v>-168.67699999999999</c:v>
                </c:pt>
                <c:pt idx="13795" formatCode="General">
                  <c:v>-166.12799999999999</c:v>
                </c:pt>
                <c:pt idx="13796" formatCode="General">
                  <c:v>-163.435</c:v>
                </c:pt>
                <c:pt idx="13797" formatCode="General">
                  <c:v>-160.53399999999999</c:v>
                </c:pt>
                <c:pt idx="13798" formatCode="General">
                  <c:v>-157.327</c:v>
                </c:pt>
                <c:pt idx="13799" formatCode="General">
                  <c:v>-153.73400000000001</c:v>
                </c:pt>
                <c:pt idx="13800" formatCode="General">
                  <c:v>-149.721</c:v>
                </c:pt>
                <c:pt idx="13801" formatCode="General">
                  <c:v>-145.35499999999999</c:v>
                </c:pt>
                <c:pt idx="13802" formatCode="General">
                  <c:v>-140.67400000000001</c:v>
                </c:pt>
                <c:pt idx="13803" formatCode="General">
                  <c:v>-135.70099999999999</c:v>
                </c:pt>
                <c:pt idx="13804" formatCode="General">
                  <c:v>-130.518</c:v>
                </c:pt>
                <c:pt idx="13805" formatCode="General">
                  <c:v>-125.25</c:v>
                </c:pt>
                <c:pt idx="13806" formatCode="General">
                  <c:v>-120.044</c:v>
                </c:pt>
                <c:pt idx="13807" formatCode="General">
                  <c:v>-115.047</c:v>
                </c:pt>
                <c:pt idx="13808" formatCode="General">
                  <c:v>-110.35599999999999</c:v>
                </c:pt>
                <c:pt idx="13809" formatCode="General">
                  <c:v>-106.09099999999999</c:v>
                </c:pt>
                <c:pt idx="13810" formatCode="General">
                  <c:v>-102.358</c:v>
                </c:pt>
                <c:pt idx="13811" formatCode="General">
                  <c:v>-99.212699999999998</c:v>
                </c:pt>
                <c:pt idx="13812" formatCode="General">
                  <c:v>-96.684899999999999</c:v>
                </c:pt>
                <c:pt idx="13813" formatCode="General">
                  <c:v>-94.777699999999996</c:v>
                </c:pt>
                <c:pt idx="13814" formatCode="General">
                  <c:v>-93.441100000000006</c:v>
                </c:pt>
                <c:pt idx="13815" formatCode="General">
                  <c:v>-92.580100000000002</c:v>
                </c:pt>
                <c:pt idx="13816" formatCode="General">
                  <c:v>-92.062700000000007</c:v>
                </c:pt>
                <c:pt idx="13817" formatCode="General">
                  <c:v>-91.756100000000004</c:v>
                </c:pt>
                <c:pt idx="13818" formatCode="General">
                  <c:v>-91.541499999999999</c:v>
                </c:pt>
                <c:pt idx="13819" formatCode="General">
                  <c:v>-91.314800000000005</c:v>
                </c:pt>
                <c:pt idx="13820" formatCode="General">
                  <c:v>-91.015199999999993</c:v>
                </c:pt>
                <c:pt idx="13821" formatCode="General">
                  <c:v>-90.5886</c:v>
                </c:pt>
                <c:pt idx="13822" formatCode="General">
                  <c:v>-89.987499999999997</c:v>
                </c:pt>
                <c:pt idx="13823" formatCode="General">
                  <c:v>-89.200299999999999</c:v>
                </c:pt>
                <c:pt idx="13824" formatCode="General">
                  <c:v>-88.229600000000005</c:v>
                </c:pt>
                <c:pt idx="13825" formatCode="General">
                  <c:v>-87.063699999999997</c:v>
                </c:pt>
                <c:pt idx="13826" formatCode="General">
                  <c:v>-85.7119</c:v>
                </c:pt>
                <c:pt idx="13827" formatCode="General">
                  <c:v>-84.211500000000001</c:v>
                </c:pt>
                <c:pt idx="13828" formatCode="General">
                  <c:v>-82.649900000000002</c:v>
                </c:pt>
                <c:pt idx="13829" formatCode="General">
                  <c:v>-81.127399999999994</c:v>
                </c:pt>
                <c:pt idx="13830" formatCode="General">
                  <c:v>-79.616</c:v>
                </c:pt>
                <c:pt idx="13831" formatCode="General">
                  <c:v>-78.043099999999995</c:v>
                </c:pt>
                <c:pt idx="13832" formatCode="General">
                  <c:v>-76.389200000000002</c:v>
                </c:pt>
                <c:pt idx="13833" formatCode="General">
                  <c:v>-74.606300000000005</c:v>
                </c:pt>
                <c:pt idx="13834" formatCode="General">
                  <c:v>-72.612099999999998</c:v>
                </c:pt>
                <c:pt idx="13835" formatCode="General">
                  <c:v>-70.352400000000003</c:v>
                </c:pt>
                <c:pt idx="13836" formatCode="General">
                  <c:v>-67.817099999999996</c:v>
                </c:pt>
                <c:pt idx="13837" formatCode="General">
                  <c:v>-64.934700000000007</c:v>
                </c:pt>
                <c:pt idx="13838" formatCode="General">
                  <c:v>-61.631500000000003</c:v>
                </c:pt>
                <c:pt idx="13839" formatCode="General">
                  <c:v>-57.898400000000002</c:v>
                </c:pt>
                <c:pt idx="13840" formatCode="General">
                  <c:v>-53.756599999999999</c:v>
                </c:pt>
                <c:pt idx="13841" formatCode="General">
                  <c:v>-49.262999999999998</c:v>
                </c:pt>
                <c:pt idx="13842" formatCode="General">
                  <c:v>-44.526499999999999</c:v>
                </c:pt>
                <c:pt idx="13843" formatCode="General">
                  <c:v>-39.667900000000003</c:v>
                </c:pt>
                <c:pt idx="13844" formatCode="General">
                  <c:v>-34.755000000000003</c:v>
                </c:pt>
                <c:pt idx="13845" formatCode="General">
                  <c:v>-29.822700000000001</c:v>
                </c:pt>
                <c:pt idx="13846" formatCode="General">
                  <c:v>-24.868500000000001</c:v>
                </c:pt>
                <c:pt idx="13847" formatCode="General">
                  <c:v>-19.9453</c:v>
                </c:pt>
                <c:pt idx="13848" formatCode="General">
                  <c:v>-15.186500000000001</c:v>
                </c:pt>
                <c:pt idx="13849" formatCode="General">
                  <c:v>-10.6851</c:v>
                </c:pt>
                <c:pt idx="13850" formatCode="General">
                  <c:v>-6.4828400000000004</c:v>
                </c:pt>
                <c:pt idx="13851" formatCode="General">
                  <c:v>-2.5981399999999999</c:v>
                </c:pt>
                <c:pt idx="13852" formatCode="General">
                  <c:v>0.95433500000000004</c:v>
                </c:pt>
                <c:pt idx="13853" formatCode="General">
                  <c:v>4.14194</c:v>
                </c:pt>
                <c:pt idx="13854" formatCode="General">
                  <c:v>6.9325700000000001</c:v>
                </c:pt>
                <c:pt idx="13855" formatCode="General">
                  <c:v>9.3079800000000006</c:v>
                </c:pt>
                <c:pt idx="13856" formatCode="General">
                  <c:v>11.2347</c:v>
                </c:pt>
                <c:pt idx="13857" formatCode="General">
                  <c:v>12.6861</c:v>
                </c:pt>
                <c:pt idx="13858" formatCode="General">
                  <c:v>13.6647</c:v>
                </c:pt>
                <c:pt idx="13859" formatCode="General">
                  <c:v>14.207599999999999</c:v>
                </c:pt>
                <c:pt idx="13860" formatCode="General">
                  <c:v>14.4094</c:v>
                </c:pt>
                <c:pt idx="13861" formatCode="General">
                  <c:v>14.3818</c:v>
                </c:pt>
                <c:pt idx="13862" formatCode="General">
                  <c:v>14.2232</c:v>
                </c:pt>
                <c:pt idx="13863" formatCode="General">
                  <c:v>14.049200000000001</c:v>
                </c:pt>
                <c:pt idx="13864" formatCode="General">
                  <c:v>13.979799999999999</c:v>
                </c:pt>
                <c:pt idx="13865" formatCode="General">
                  <c:v>14.225899999999999</c:v>
                </c:pt>
                <c:pt idx="13866" formatCode="General">
                  <c:v>14.9452</c:v>
                </c:pt>
                <c:pt idx="13867" formatCode="General">
                  <c:v>16.098199999999999</c:v>
                </c:pt>
                <c:pt idx="13868" formatCode="General">
                  <c:v>17.633400000000002</c:v>
                </c:pt>
                <c:pt idx="13869" formatCode="General">
                  <c:v>19.524000000000001</c:v>
                </c:pt>
                <c:pt idx="13870" formatCode="General">
                  <c:v>21.714300000000001</c:v>
                </c:pt>
                <c:pt idx="13871" formatCode="General">
                  <c:v>24.1509</c:v>
                </c:pt>
                <c:pt idx="13872" formatCode="General">
                  <c:v>26.8431</c:v>
                </c:pt>
                <c:pt idx="13873" formatCode="General">
                  <c:v>29.798500000000001</c:v>
                </c:pt>
                <c:pt idx="13874" formatCode="General">
                  <c:v>32.991399999999999</c:v>
                </c:pt>
                <c:pt idx="13875" formatCode="General">
                  <c:v>36.370399999999997</c:v>
                </c:pt>
                <c:pt idx="13876" formatCode="General">
                  <c:v>39.869399999999999</c:v>
                </c:pt>
                <c:pt idx="13877" formatCode="General">
                  <c:v>43.366799999999998</c:v>
                </c:pt>
                <c:pt idx="13878" formatCode="General">
                  <c:v>46.735999999999997</c:v>
                </c:pt>
                <c:pt idx="13879" formatCode="General">
                  <c:v>49.902200000000001</c:v>
                </c:pt>
                <c:pt idx="13880" formatCode="General">
                  <c:v>52.8264</c:v>
                </c:pt>
                <c:pt idx="13881" formatCode="General">
                  <c:v>55.525500000000001</c:v>
                </c:pt>
                <c:pt idx="13882" formatCode="General">
                  <c:v>58.066899999999997</c:v>
                </c:pt>
                <c:pt idx="13883" formatCode="General">
                  <c:v>60.529499999999999</c:v>
                </c:pt>
                <c:pt idx="13884" formatCode="General">
                  <c:v>62.894500000000001</c:v>
                </c:pt>
                <c:pt idx="13885" formatCode="General">
                  <c:v>65.114500000000007</c:v>
                </c:pt>
                <c:pt idx="13886" formatCode="General">
                  <c:v>67.193200000000004</c:v>
                </c:pt>
                <c:pt idx="13887" formatCode="General">
                  <c:v>69.079499999999996</c:v>
                </c:pt>
                <c:pt idx="13888" formatCode="General">
                  <c:v>70.651200000000003</c:v>
                </c:pt>
                <c:pt idx="13889" formatCode="General">
                  <c:v>71.795400000000001</c:v>
                </c:pt>
                <c:pt idx="13890" formatCode="General">
                  <c:v>72.447800000000001</c:v>
                </c:pt>
                <c:pt idx="13891" formatCode="General">
                  <c:v>72.571899999999999</c:v>
                </c:pt>
                <c:pt idx="13892" formatCode="General">
                  <c:v>72.150199999999998</c:v>
                </c:pt>
                <c:pt idx="13893" formatCode="General">
                  <c:v>71.176599999999993</c:v>
                </c:pt>
                <c:pt idx="13894" formatCode="General">
                  <c:v>69.691699999999997</c:v>
                </c:pt>
                <c:pt idx="13895" formatCode="General">
                  <c:v>67.795100000000005</c:v>
                </c:pt>
                <c:pt idx="13896" formatCode="General">
                  <c:v>65.6267</c:v>
                </c:pt>
                <c:pt idx="13897" formatCode="General">
                  <c:v>63.326900000000002</c:v>
                </c:pt>
                <c:pt idx="13898" formatCode="General">
                  <c:v>61.073099999999997</c:v>
                </c:pt>
                <c:pt idx="13899" formatCode="General">
                  <c:v>59.031399999999998</c:v>
                </c:pt>
                <c:pt idx="13900" formatCode="General">
                  <c:v>57.291200000000003</c:v>
                </c:pt>
                <c:pt idx="13901" formatCode="General">
                  <c:v>55.959000000000003</c:v>
                </c:pt>
                <c:pt idx="13902" formatCode="General">
                  <c:v>55.144100000000002</c:v>
                </c:pt>
                <c:pt idx="13903" formatCode="General">
                  <c:v>54.903500000000001</c:v>
                </c:pt>
                <c:pt idx="13904" formatCode="General">
                  <c:v>55.249699999999997</c:v>
                </c:pt>
                <c:pt idx="13905" formatCode="General">
                  <c:v>56.1952</c:v>
                </c:pt>
                <c:pt idx="13906" formatCode="General">
                  <c:v>57.733199999999997</c:v>
                </c:pt>
                <c:pt idx="13907" formatCode="General">
                  <c:v>59.819400000000002</c:v>
                </c:pt>
                <c:pt idx="13908" formatCode="General">
                  <c:v>62.400599999999997</c:v>
                </c:pt>
                <c:pt idx="13909" formatCode="General">
                  <c:v>65.426900000000003</c:v>
                </c:pt>
                <c:pt idx="13910" formatCode="General">
                  <c:v>68.850800000000007</c:v>
                </c:pt>
                <c:pt idx="13911" formatCode="General">
                  <c:v>72.634200000000007</c:v>
                </c:pt>
                <c:pt idx="13912" formatCode="General">
                  <c:v>76.816299999999998</c:v>
                </c:pt>
                <c:pt idx="13913" formatCode="General">
                  <c:v>81.418400000000005</c:v>
                </c:pt>
                <c:pt idx="13914" formatCode="General">
                  <c:v>86.357799999999997</c:v>
                </c:pt>
                <c:pt idx="13915" formatCode="General">
                  <c:v>91.589100000000002</c:v>
                </c:pt>
                <c:pt idx="13916" formatCode="General">
                  <c:v>97.107500000000002</c:v>
                </c:pt>
                <c:pt idx="13917" formatCode="General">
                  <c:v>102.782</c:v>
                </c:pt>
                <c:pt idx="13918" formatCode="General">
                  <c:v>108.43899999999999</c:v>
                </c:pt>
                <c:pt idx="13919" formatCode="General">
                  <c:v>113.98</c:v>
                </c:pt>
                <c:pt idx="13920" formatCode="General">
                  <c:v>119.345</c:v>
                </c:pt>
                <c:pt idx="13921" formatCode="General">
                  <c:v>124.52200000000001</c:v>
                </c:pt>
                <c:pt idx="13922" formatCode="General">
                  <c:v>129.47900000000001</c:v>
                </c:pt>
                <c:pt idx="13923" formatCode="General">
                  <c:v>134.16</c:v>
                </c:pt>
                <c:pt idx="13924" formatCode="General">
                  <c:v>138.47200000000001</c:v>
                </c:pt>
                <c:pt idx="13925" formatCode="General">
                  <c:v>142.33000000000001</c:v>
                </c:pt>
                <c:pt idx="13926" formatCode="General">
                  <c:v>145.72200000000001</c:v>
                </c:pt>
                <c:pt idx="13927" formatCode="General">
                  <c:v>148.649</c:v>
                </c:pt>
                <c:pt idx="13928" formatCode="General">
                  <c:v>151.11199999999999</c:v>
                </c:pt>
                <c:pt idx="13929" formatCode="General">
                  <c:v>153.10599999999999</c:v>
                </c:pt>
                <c:pt idx="13930" formatCode="General">
                  <c:v>154.63200000000001</c:v>
                </c:pt>
                <c:pt idx="13931" formatCode="General">
                  <c:v>155.77799999999999</c:v>
                </c:pt>
                <c:pt idx="13932" formatCode="General">
                  <c:v>156.65100000000001</c:v>
                </c:pt>
                <c:pt idx="13933" formatCode="General">
                  <c:v>157.28899999999999</c:v>
                </c:pt>
                <c:pt idx="13934" formatCode="General">
                  <c:v>157.74700000000001</c:v>
                </c:pt>
                <c:pt idx="13935" formatCode="General">
                  <c:v>158.10400000000001</c:v>
                </c:pt>
                <c:pt idx="13936" formatCode="General">
                  <c:v>158.46199999999999</c:v>
                </c:pt>
                <c:pt idx="13937" formatCode="General">
                  <c:v>158.91399999999999</c:v>
                </c:pt>
                <c:pt idx="13938" formatCode="General">
                  <c:v>159.54</c:v>
                </c:pt>
                <c:pt idx="13939" formatCode="General">
                  <c:v>160.404</c:v>
                </c:pt>
                <c:pt idx="13940" formatCode="General">
                  <c:v>161.54599999999999</c:v>
                </c:pt>
                <c:pt idx="13941" formatCode="General">
                  <c:v>162.994</c:v>
                </c:pt>
                <c:pt idx="13942" formatCode="General">
                  <c:v>164.76</c:v>
                </c:pt>
                <c:pt idx="13943" formatCode="General">
                  <c:v>166.79</c:v>
                </c:pt>
                <c:pt idx="13944" formatCode="General">
                  <c:v>168.99600000000001</c:v>
                </c:pt>
                <c:pt idx="13945" formatCode="General">
                  <c:v>171.25899999999999</c:v>
                </c:pt>
                <c:pt idx="13946" formatCode="General">
                  <c:v>173.482</c:v>
                </c:pt>
                <c:pt idx="13947" formatCode="General">
                  <c:v>175.67699999999999</c:v>
                </c:pt>
                <c:pt idx="13948" formatCode="General">
                  <c:v>177.83600000000001</c:v>
                </c:pt>
                <c:pt idx="13949" formatCode="General">
                  <c:v>179.91399999999999</c:v>
                </c:pt>
                <c:pt idx="13950" formatCode="General">
                  <c:v>181.89699999999999</c:v>
                </c:pt>
                <c:pt idx="13951" formatCode="General">
                  <c:v>183.79</c:v>
                </c:pt>
                <c:pt idx="13952" formatCode="General">
                  <c:v>185.53100000000001</c:v>
                </c:pt>
                <c:pt idx="13953" formatCode="General">
                  <c:v>187.03100000000001</c:v>
                </c:pt>
                <c:pt idx="13954" formatCode="General">
                  <c:v>188.19800000000001</c:v>
                </c:pt>
                <c:pt idx="13955" formatCode="General">
                  <c:v>189.006</c:v>
                </c:pt>
                <c:pt idx="13956" formatCode="General">
                  <c:v>189.518</c:v>
                </c:pt>
                <c:pt idx="13957" formatCode="General">
                  <c:v>189.803</c:v>
                </c:pt>
                <c:pt idx="13958" formatCode="General">
                  <c:v>189.91900000000001</c:v>
                </c:pt>
                <c:pt idx="13959" formatCode="General">
                  <c:v>189.93199999999999</c:v>
                </c:pt>
                <c:pt idx="13960" formatCode="General">
                  <c:v>189.92500000000001</c:v>
                </c:pt>
                <c:pt idx="13961" formatCode="General">
                  <c:v>189.98500000000001</c:v>
                </c:pt>
                <c:pt idx="13962" formatCode="General">
                  <c:v>190.21799999999999</c:v>
                </c:pt>
                <c:pt idx="13963" formatCode="General">
                  <c:v>190.72200000000001</c:v>
                </c:pt>
                <c:pt idx="13964" formatCode="General">
                  <c:v>191.50899999999999</c:v>
                </c:pt>
                <c:pt idx="13965" formatCode="General">
                  <c:v>192.55</c:v>
                </c:pt>
                <c:pt idx="13966" formatCode="General">
                  <c:v>193.84700000000001</c:v>
                </c:pt>
                <c:pt idx="13967" formatCode="General">
                  <c:v>195.43299999999999</c:v>
                </c:pt>
                <c:pt idx="13968" formatCode="General">
                  <c:v>197.376</c:v>
                </c:pt>
                <c:pt idx="13969" formatCode="General">
                  <c:v>199.71</c:v>
                </c:pt>
                <c:pt idx="13970" formatCode="General">
                  <c:v>202.422</c:v>
                </c:pt>
                <c:pt idx="13971" formatCode="General">
                  <c:v>205.41</c:v>
                </c:pt>
                <c:pt idx="13972" formatCode="General">
                  <c:v>208.55600000000001</c:v>
                </c:pt>
                <c:pt idx="13973" formatCode="General">
                  <c:v>211.82</c:v>
                </c:pt>
                <c:pt idx="13974" formatCode="General">
                  <c:v>215.17</c:v>
                </c:pt>
                <c:pt idx="13975" formatCode="General">
                  <c:v>218.56</c:v>
                </c:pt>
                <c:pt idx="13976" formatCode="General">
                  <c:v>221.917</c:v>
                </c:pt>
                <c:pt idx="13977" formatCode="General">
                  <c:v>225.15600000000001</c:v>
                </c:pt>
                <c:pt idx="13978" formatCode="General">
                  <c:v>228.26300000000001</c:v>
                </c:pt>
                <c:pt idx="13979" formatCode="General">
                  <c:v>231.239</c:v>
                </c:pt>
                <c:pt idx="13980" formatCode="General">
                  <c:v>234.024</c:v>
                </c:pt>
                <c:pt idx="13981" formatCode="General">
                  <c:v>236.54599999999999</c:v>
                </c:pt>
                <c:pt idx="13982" formatCode="General">
                  <c:v>238.74</c:v>
                </c:pt>
                <c:pt idx="13983" formatCode="General">
                  <c:v>240.57400000000001</c:v>
                </c:pt>
                <c:pt idx="13984" formatCode="General">
                  <c:v>242.048</c:v>
                </c:pt>
                <c:pt idx="13985" formatCode="General">
                  <c:v>243.01599999999999</c:v>
                </c:pt>
                <c:pt idx="13986" formatCode="General">
                  <c:v>243.30199999999999</c:v>
                </c:pt>
                <c:pt idx="13987" formatCode="General">
                  <c:v>242.803</c:v>
                </c:pt>
                <c:pt idx="13988" formatCode="General">
                  <c:v>241.43899999999999</c:v>
                </c:pt>
                <c:pt idx="13989" formatCode="General">
                  <c:v>239.20699999999999</c:v>
                </c:pt>
                <c:pt idx="13990" formatCode="General">
                  <c:v>236.21100000000001</c:v>
                </c:pt>
                <c:pt idx="13991" formatCode="General">
                  <c:v>232.61500000000001</c:v>
                </c:pt>
                <c:pt idx="13992" formatCode="General">
                  <c:v>228.595</c:v>
                </c:pt>
                <c:pt idx="13993" formatCode="General">
                  <c:v>224.30500000000001</c:v>
                </c:pt>
                <c:pt idx="13994" formatCode="General">
                  <c:v>219.80600000000001</c:v>
                </c:pt>
                <c:pt idx="13995" formatCode="General">
                  <c:v>215.11699999999999</c:v>
                </c:pt>
                <c:pt idx="13996" formatCode="General">
                  <c:v>210.22200000000001</c:v>
                </c:pt>
                <c:pt idx="13997" formatCode="General">
                  <c:v>205.10300000000001</c:v>
                </c:pt>
                <c:pt idx="13998" formatCode="General">
                  <c:v>199.767</c:v>
                </c:pt>
                <c:pt idx="13999" formatCode="General">
                  <c:v>194.31800000000001</c:v>
                </c:pt>
                <c:pt idx="14000" formatCode="General">
                  <c:v>188.86099999999999</c:v>
                </c:pt>
                <c:pt idx="14001" formatCode="General">
                  <c:v>183.43100000000001</c:v>
                </c:pt>
                <c:pt idx="14002" formatCode="General">
                  <c:v>178.1</c:v>
                </c:pt>
                <c:pt idx="14003" formatCode="General">
                  <c:v>172.97800000000001</c:v>
                </c:pt>
                <c:pt idx="14004" formatCode="General">
                  <c:v>168.15</c:v>
                </c:pt>
                <c:pt idx="14005" formatCode="General">
                  <c:v>163.66999999999999</c:v>
                </c:pt>
                <c:pt idx="14006" formatCode="General">
                  <c:v>159.58000000000001</c:v>
                </c:pt>
                <c:pt idx="14007" formatCode="General">
                  <c:v>155.893</c:v>
                </c:pt>
                <c:pt idx="14008" formatCode="General">
                  <c:v>152.56800000000001</c:v>
                </c:pt>
                <c:pt idx="14009" formatCode="General">
                  <c:v>149.548</c:v>
                </c:pt>
                <c:pt idx="14010" formatCode="General">
                  <c:v>146.78700000000001</c:v>
                </c:pt>
                <c:pt idx="14011" formatCode="General">
                  <c:v>144.22800000000001</c:v>
                </c:pt>
                <c:pt idx="14012" formatCode="General">
                  <c:v>141.821</c:v>
                </c:pt>
                <c:pt idx="14013" formatCode="General">
                  <c:v>139.542</c:v>
                </c:pt>
                <c:pt idx="14014" formatCode="General">
                  <c:v>137.45599999999999</c:v>
                </c:pt>
                <c:pt idx="14015" formatCode="General">
                  <c:v>135.768</c:v>
                </c:pt>
                <c:pt idx="14016" formatCode="General">
                  <c:v>134.66</c:v>
                </c:pt>
                <c:pt idx="14017" formatCode="General">
                  <c:v>134.20099999999999</c:v>
                </c:pt>
                <c:pt idx="14018" formatCode="General">
                  <c:v>134.417</c:v>
                </c:pt>
                <c:pt idx="14019" formatCode="General">
                  <c:v>135.298</c:v>
                </c:pt>
                <c:pt idx="14020" formatCode="General">
                  <c:v>136.79900000000001</c:v>
                </c:pt>
                <c:pt idx="14021" formatCode="General">
                  <c:v>138.82</c:v>
                </c:pt>
                <c:pt idx="14022" formatCode="General">
                  <c:v>141.18600000000001</c:v>
                </c:pt>
                <c:pt idx="14023" formatCode="General">
                  <c:v>143.77199999999999</c:v>
                </c:pt>
                <c:pt idx="14024" formatCode="General">
                  <c:v>146.523</c:v>
                </c:pt>
                <c:pt idx="14025" formatCode="General">
                  <c:v>149.41300000000001</c:v>
                </c:pt>
                <c:pt idx="14026" formatCode="General">
                  <c:v>152.43899999999999</c:v>
                </c:pt>
                <c:pt idx="14027" formatCode="General">
                  <c:v>155.63800000000001</c:v>
                </c:pt>
                <c:pt idx="14028" formatCode="General">
                  <c:v>159.047</c:v>
                </c:pt>
                <c:pt idx="14029" formatCode="General">
                  <c:v>162.64699999999999</c:v>
                </c:pt>
                <c:pt idx="14030" formatCode="General">
                  <c:v>166.38499999999999</c:v>
                </c:pt>
                <c:pt idx="14031" formatCode="General">
                  <c:v>170.18199999999999</c:v>
                </c:pt>
                <c:pt idx="14032" formatCode="General">
                  <c:v>173.685</c:v>
                </c:pt>
                <c:pt idx="14033" formatCode="General">
                  <c:v>176.46</c:v>
                </c:pt>
                <c:pt idx="14034" formatCode="General">
                  <c:v>178.136</c:v>
                </c:pt>
                <c:pt idx="14035" formatCode="General">
                  <c:v>178.298</c:v>
                </c:pt>
                <c:pt idx="14036" formatCode="General">
                  <c:v>176.60900000000001</c:v>
                </c:pt>
                <c:pt idx="14037" formatCode="General">
                  <c:v>173.14500000000001</c:v>
                </c:pt>
                <c:pt idx="14038" formatCode="General">
                  <c:v>168.267</c:v>
                </c:pt>
                <c:pt idx="14039" formatCode="General">
                  <c:v>162.37299999999999</c:v>
                </c:pt>
                <c:pt idx="14040" formatCode="General">
                  <c:v>155.82599999999999</c:v>
                </c:pt>
                <c:pt idx="14041" formatCode="General">
                  <c:v>148.82400000000001</c:v>
                </c:pt>
                <c:pt idx="14042" formatCode="General">
                  <c:v>141.54499999999999</c:v>
                </c:pt>
                <c:pt idx="14043" formatCode="General">
                  <c:v>134.124</c:v>
                </c:pt>
                <c:pt idx="14044" formatCode="General">
                  <c:v>126.628</c:v>
                </c:pt>
                <c:pt idx="14045" formatCode="General">
                  <c:v>119.10299999999999</c:v>
                </c:pt>
                <c:pt idx="14046" formatCode="General">
                  <c:v>111.66</c:v>
                </c:pt>
                <c:pt idx="14047" formatCode="General">
                  <c:v>104.429</c:v>
                </c:pt>
                <c:pt idx="14048" formatCode="General">
                  <c:v>97.518100000000004</c:v>
                </c:pt>
                <c:pt idx="14049" formatCode="General">
                  <c:v>90.9953</c:v>
                </c:pt>
                <c:pt idx="14050" formatCode="General">
                  <c:v>84.8767</c:v>
                </c:pt>
                <c:pt idx="14051" formatCode="General">
                  <c:v>79.234200000000001</c:v>
                </c:pt>
                <c:pt idx="14052" formatCode="General">
                  <c:v>74.161199999999994</c:v>
                </c:pt>
                <c:pt idx="14053" formatCode="General">
                  <c:v>69.733900000000006</c:v>
                </c:pt>
                <c:pt idx="14054" formatCode="General">
                  <c:v>66.002099999999999</c:v>
                </c:pt>
                <c:pt idx="14055" formatCode="General">
                  <c:v>62.958599999999997</c:v>
                </c:pt>
                <c:pt idx="14056" formatCode="General">
                  <c:v>60.603400000000001</c:v>
                </c:pt>
                <c:pt idx="14057" formatCode="General">
                  <c:v>58.941600000000001</c:v>
                </c:pt>
                <c:pt idx="14058" formatCode="General">
                  <c:v>58.0488</c:v>
                </c:pt>
                <c:pt idx="14059" formatCode="General">
                  <c:v>57.981000000000002</c:v>
                </c:pt>
                <c:pt idx="14060" formatCode="General">
                  <c:v>58.538600000000002</c:v>
                </c:pt>
                <c:pt idx="14061" formatCode="General">
                  <c:v>59.513500000000001</c:v>
                </c:pt>
                <c:pt idx="14062" formatCode="General">
                  <c:v>60.853700000000003</c:v>
                </c:pt>
                <c:pt idx="14063" formatCode="General">
                  <c:v>62.504899999999999</c:v>
                </c:pt>
                <c:pt idx="14064" formatCode="General">
                  <c:v>64.397800000000004</c:v>
                </c:pt>
                <c:pt idx="14065" formatCode="General">
                  <c:v>66.480099999999993</c:v>
                </c:pt>
                <c:pt idx="14066" formatCode="General">
                  <c:v>68.701400000000007</c:v>
                </c:pt>
                <c:pt idx="14067" formatCode="General">
                  <c:v>70.990799999999993</c:v>
                </c:pt>
                <c:pt idx="14068" formatCode="General">
                  <c:v>73.273200000000003</c:v>
                </c:pt>
                <c:pt idx="14069" formatCode="General">
                  <c:v>75.471699999999998</c:v>
                </c:pt>
                <c:pt idx="14070" formatCode="General">
                  <c:v>77.507199999999997</c:v>
                </c:pt>
                <c:pt idx="14071" formatCode="General">
                  <c:v>79.308499999999995</c:v>
                </c:pt>
                <c:pt idx="14072" formatCode="General">
                  <c:v>80.785600000000002</c:v>
                </c:pt>
                <c:pt idx="14073" formatCode="General">
                  <c:v>81.870500000000007</c:v>
                </c:pt>
                <c:pt idx="14074" formatCode="General">
                  <c:v>82.6006</c:v>
                </c:pt>
                <c:pt idx="14075" formatCode="General">
                  <c:v>82.970299999999995</c:v>
                </c:pt>
                <c:pt idx="14076" formatCode="General">
                  <c:v>82.864000000000004</c:v>
                </c:pt>
                <c:pt idx="14077" formatCode="General">
                  <c:v>82.188199999999995</c:v>
                </c:pt>
                <c:pt idx="14078" formatCode="General">
                  <c:v>80.903499999999994</c:v>
                </c:pt>
                <c:pt idx="14079" formatCode="General">
                  <c:v>78.922799999999995</c:v>
                </c:pt>
                <c:pt idx="14080" formatCode="General">
                  <c:v>76.1785</c:v>
                </c:pt>
                <c:pt idx="14081" formatCode="General">
                  <c:v>72.714799999999997</c:v>
                </c:pt>
                <c:pt idx="14082" formatCode="General">
                  <c:v>68.640100000000004</c:v>
                </c:pt>
                <c:pt idx="14083" formatCode="General">
                  <c:v>64.115899999999996</c:v>
                </c:pt>
                <c:pt idx="14084" formatCode="General">
                  <c:v>59.298400000000001</c:v>
                </c:pt>
                <c:pt idx="14085" formatCode="General">
                  <c:v>54.305700000000002</c:v>
                </c:pt>
                <c:pt idx="14086" formatCode="General">
                  <c:v>49.183799999999998</c:v>
                </c:pt>
                <c:pt idx="14087" formatCode="General">
                  <c:v>43.954700000000003</c:v>
                </c:pt>
                <c:pt idx="14088" formatCode="General">
                  <c:v>38.6584</c:v>
                </c:pt>
                <c:pt idx="14089" formatCode="General">
                  <c:v>33.3277</c:v>
                </c:pt>
                <c:pt idx="14090" formatCode="General">
                  <c:v>27.9985</c:v>
                </c:pt>
                <c:pt idx="14091" formatCode="General">
                  <c:v>22.745699999999999</c:v>
                </c:pt>
                <c:pt idx="14092" formatCode="General">
                  <c:v>17.662299999999998</c:v>
                </c:pt>
                <c:pt idx="14093" formatCode="General">
                  <c:v>12.9034</c:v>
                </c:pt>
                <c:pt idx="14094" formatCode="General">
                  <c:v>8.61205</c:v>
                </c:pt>
                <c:pt idx="14095" formatCode="General">
                  <c:v>4.8286600000000002</c:v>
                </c:pt>
                <c:pt idx="14096" formatCode="General">
                  <c:v>1.5812299999999999</c:v>
                </c:pt>
                <c:pt idx="14097" formatCode="General">
                  <c:v>-1.11673</c:v>
                </c:pt>
                <c:pt idx="14098" formatCode="General">
                  <c:v>-3.31778</c:v>
                </c:pt>
                <c:pt idx="14099" formatCode="General">
                  <c:v>-5.1026199999999999</c:v>
                </c:pt>
                <c:pt idx="14100" formatCode="General">
                  <c:v>-6.4919399999999996</c:v>
                </c:pt>
                <c:pt idx="14101" formatCode="General">
                  <c:v>-7.4886100000000004</c:v>
                </c:pt>
                <c:pt idx="14102" formatCode="General">
                  <c:v>-8.0942399999999992</c:v>
                </c:pt>
                <c:pt idx="14103" formatCode="General">
                  <c:v>-8.3643900000000002</c:v>
                </c:pt>
                <c:pt idx="14104" formatCode="General">
                  <c:v>-8.4136000000000006</c:v>
                </c:pt>
                <c:pt idx="14105" formatCode="General">
                  <c:v>-8.3044200000000004</c:v>
                </c:pt>
                <c:pt idx="14106" formatCode="General">
                  <c:v>-8.0540299999999991</c:v>
                </c:pt>
                <c:pt idx="14107" formatCode="General">
                  <c:v>-7.5769299999999999</c:v>
                </c:pt>
                <c:pt idx="14108" formatCode="General">
                  <c:v>-6.8366300000000004</c:v>
                </c:pt>
                <c:pt idx="14109" formatCode="General">
                  <c:v>-5.9846399999999997</c:v>
                </c:pt>
                <c:pt idx="14110" formatCode="General">
                  <c:v>-5.1053699999999997</c:v>
                </c:pt>
                <c:pt idx="14111" formatCode="General">
                  <c:v>-4.1873100000000001</c:v>
                </c:pt>
                <c:pt idx="14112" formatCode="General">
                  <c:v>-3.2980900000000002</c:v>
                </c:pt>
                <c:pt idx="14113" formatCode="General">
                  <c:v>-2.5463399999999998</c:v>
                </c:pt>
                <c:pt idx="14114" formatCode="General">
                  <c:v>-2.0775399999999999</c:v>
                </c:pt>
                <c:pt idx="14115" formatCode="General">
                  <c:v>-2.0264700000000002</c:v>
                </c:pt>
                <c:pt idx="14116" formatCode="General">
                  <c:v>-2.4495800000000001</c:v>
                </c:pt>
                <c:pt idx="14117" formatCode="General">
                  <c:v>-3.4376000000000002</c:v>
                </c:pt>
                <c:pt idx="14118" formatCode="General">
                  <c:v>-5.08908</c:v>
                </c:pt>
                <c:pt idx="14119" formatCode="General">
                  <c:v>-7.4552100000000001</c:v>
                </c:pt>
                <c:pt idx="14120" formatCode="General">
                  <c:v>-10.5344</c:v>
                </c:pt>
                <c:pt idx="14121" formatCode="General">
                  <c:v>-14.240399999999999</c:v>
                </c:pt>
                <c:pt idx="14122" formatCode="General">
                  <c:v>-18.478100000000001</c:v>
                </c:pt>
                <c:pt idx="14123" formatCode="General">
                  <c:v>-23.192299999999999</c:v>
                </c:pt>
                <c:pt idx="14124" formatCode="General">
                  <c:v>-28.328399999999998</c:v>
                </c:pt>
                <c:pt idx="14125" formatCode="General">
                  <c:v>-33.831099999999999</c:v>
                </c:pt>
                <c:pt idx="14126" formatCode="General">
                  <c:v>-39.654699999999998</c:v>
                </c:pt>
                <c:pt idx="14127" formatCode="General">
                  <c:v>-45.751300000000001</c:v>
                </c:pt>
                <c:pt idx="14128" formatCode="General">
                  <c:v>-52.055199999999999</c:v>
                </c:pt>
                <c:pt idx="14129" formatCode="General">
                  <c:v>-58.492800000000003</c:v>
                </c:pt>
                <c:pt idx="14130" formatCode="General">
                  <c:v>-64.9863</c:v>
                </c:pt>
                <c:pt idx="14131" formatCode="General">
                  <c:v>-71.485299999999995</c:v>
                </c:pt>
                <c:pt idx="14132" formatCode="General">
                  <c:v>-77.959400000000002</c:v>
                </c:pt>
                <c:pt idx="14133" formatCode="General">
                  <c:v>-84.338800000000006</c:v>
                </c:pt>
                <c:pt idx="14134" formatCode="General">
                  <c:v>-90.542500000000004</c:v>
                </c:pt>
                <c:pt idx="14135" formatCode="General">
                  <c:v>-96.496899999999997</c:v>
                </c:pt>
                <c:pt idx="14136" formatCode="General">
                  <c:v>-102.116</c:v>
                </c:pt>
                <c:pt idx="14137" formatCode="General">
                  <c:v>-107.318</c:v>
                </c:pt>
                <c:pt idx="14138" formatCode="General">
                  <c:v>-112.01900000000001</c:v>
                </c:pt>
                <c:pt idx="14139" formatCode="General">
                  <c:v>-116.16</c:v>
                </c:pt>
                <c:pt idx="14140" formatCode="General">
                  <c:v>-119.74299999999999</c:v>
                </c:pt>
                <c:pt idx="14141" formatCode="General">
                  <c:v>-122.76300000000001</c:v>
                </c:pt>
                <c:pt idx="14142" formatCode="General">
                  <c:v>-125.139</c:v>
                </c:pt>
                <c:pt idx="14143" formatCode="General">
                  <c:v>-126.821</c:v>
                </c:pt>
                <c:pt idx="14144" formatCode="General">
                  <c:v>-127.83799999999999</c:v>
                </c:pt>
                <c:pt idx="14145" formatCode="General">
                  <c:v>-128.215</c:v>
                </c:pt>
                <c:pt idx="14146" formatCode="General">
                  <c:v>-127.979</c:v>
                </c:pt>
                <c:pt idx="14147" formatCode="General">
                  <c:v>-127.145</c:v>
                </c:pt>
                <c:pt idx="14148" formatCode="General">
                  <c:v>-125.73</c:v>
                </c:pt>
                <c:pt idx="14149" formatCode="General">
                  <c:v>-123.768</c:v>
                </c:pt>
                <c:pt idx="14150" formatCode="General">
                  <c:v>-121.346</c:v>
                </c:pt>
                <c:pt idx="14151" formatCode="General">
                  <c:v>-118.608</c:v>
                </c:pt>
                <c:pt idx="14152" formatCode="General">
                  <c:v>-115.696</c:v>
                </c:pt>
                <c:pt idx="14153" formatCode="General">
                  <c:v>-112.70699999999999</c:v>
                </c:pt>
                <c:pt idx="14154" formatCode="General">
                  <c:v>-109.52800000000001</c:v>
                </c:pt>
                <c:pt idx="14155" formatCode="General">
                  <c:v>-106.105</c:v>
                </c:pt>
                <c:pt idx="14156" formatCode="General">
                  <c:v>-102.68600000000001</c:v>
                </c:pt>
                <c:pt idx="14157" formatCode="General">
                  <c:v>-99.429699999999997</c:v>
                </c:pt>
                <c:pt idx="14158" formatCode="General">
                  <c:v>-96.336500000000001</c:v>
                </c:pt>
                <c:pt idx="14159" formatCode="General">
                  <c:v>-93.429900000000004</c:v>
                </c:pt>
                <c:pt idx="14160" formatCode="General">
                  <c:v>-90.736800000000002</c:v>
                </c:pt>
                <c:pt idx="14161" formatCode="General">
                  <c:v>-88.215199999999996</c:v>
                </c:pt>
                <c:pt idx="14162" formatCode="General">
                  <c:v>-85.8309</c:v>
                </c:pt>
                <c:pt idx="14163" formatCode="General">
                  <c:v>-83.619799999999998</c:v>
                </c:pt>
                <c:pt idx="14164" formatCode="General">
                  <c:v>-81.545900000000003</c:v>
                </c:pt>
                <c:pt idx="14165" formatCode="General">
                  <c:v>-79.515299999999996</c:v>
                </c:pt>
                <c:pt idx="14166" formatCode="General">
                  <c:v>-77.523399999999995</c:v>
                </c:pt>
                <c:pt idx="14167" formatCode="General">
                  <c:v>-75.607500000000002</c:v>
                </c:pt>
                <c:pt idx="14168" formatCode="General">
                  <c:v>-73.795599999999993</c:v>
                </c:pt>
                <c:pt idx="14169" formatCode="General">
                  <c:v>-72.101699999999994</c:v>
                </c:pt>
                <c:pt idx="14170" formatCode="General">
                  <c:v>-70.503900000000002</c:v>
                </c:pt>
                <c:pt idx="14171" formatCode="General">
                  <c:v>-69.134</c:v>
                </c:pt>
                <c:pt idx="14172" formatCode="General">
                  <c:v>-68.213300000000004</c:v>
                </c:pt>
                <c:pt idx="14173" formatCode="General">
                  <c:v>-67.973100000000002</c:v>
                </c:pt>
                <c:pt idx="14174" formatCode="General">
                  <c:v>-68.569999999999993</c:v>
                </c:pt>
                <c:pt idx="14175" formatCode="General">
                  <c:v>-69.937899999999999</c:v>
                </c:pt>
                <c:pt idx="14176" formatCode="General">
                  <c:v>-72.030600000000007</c:v>
                </c:pt>
                <c:pt idx="14177" formatCode="General">
                  <c:v>-74.8947</c:v>
                </c:pt>
                <c:pt idx="14178" formatCode="General">
                  <c:v>-78.4756</c:v>
                </c:pt>
                <c:pt idx="14179" formatCode="General">
                  <c:v>-82.637900000000002</c:v>
                </c:pt>
                <c:pt idx="14180" formatCode="General">
                  <c:v>-87.291200000000003</c:v>
                </c:pt>
                <c:pt idx="14181" formatCode="General">
                  <c:v>-92.348500000000001</c:v>
                </c:pt>
                <c:pt idx="14182" formatCode="General">
                  <c:v>-97.678200000000004</c:v>
                </c:pt>
                <c:pt idx="14183" formatCode="General">
                  <c:v>-103.15600000000001</c:v>
                </c:pt>
                <c:pt idx="14184" formatCode="General">
                  <c:v>-108.69799999999999</c:v>
                </c:pt>
                <c:pt idx="14185" formatCode="General">
                  <c:v>-114.194</c:v>
                </c:pt>
                <c:pt idx="14186" formatCode="General">
                  <c:v>-119.52800000000001</c:v>
                </c:pt>
                <c:pt idx="14187" formatCode="General">
                  <c:v>-124.68300000000001</c:v>
                </c:pt>
                <c:pt idx="14188" formatCode="General">
                  <c:v>-129.65799999999999</c:v>
                </c:pt>
                <c:pt idx="14189" formatCode="General">
                  <c:v>-134.40100000000001</c:v>
                </c:pt>
                <c:pt idx="14190" formatCode="General">
                  <c:v>-138.80099999999999</c:v>
                </c:pt>
                <c:pt idx="14191" formatCode="General">
                  <c:v>-142.703</c:v>
                </c:pt>
                <c:pt idx="14192" formatCode="General">
                  <c:v>-145.95699999999999</c:v>
                </c:pt>
                <c:pt idx="14193" formatCode="General">
                  <c:v>-148.44900000000001</c:v>
                </c:pt>
                <c:pt idx="14194" formatCode="General">
                  <c:v>-149.983</c:v>
                </c:pt>
                <c:pt idx="14195" formatCode="General">
                  <c:v>-150.40700000000001</c:v>
                </c:pt>
                <c:pt idx="14196" formatCode="General">
                  <c:v>-149.78700000000001</c:v>
                </c:pt>
                <c:pt idx="14197" formatCode="General">
                  <c:v>-148.279</c:v>
                </c:pt>
                <c:pt idx="14198" formatCode="General">
                  <c:v>-146.09399999999999</c:v>
                </c:pt>
                <c:pt idx="14199" formatCode="General">
                  <c:v>-143.381</c:v>
                </c:pt>
                <c:pt idx="14200" formatCode="General">
                  <c:v>-140.238</c:v>
                </c:pt>
                <c:pt idx="14201" formatCode="General">
                  <c:v>-136.749</c:v>
                </c:pt>
                <c:pt idx="14202" formatCode="General">
                  <c:v>-133.04599999999999</c:v>
                </c:pt>
                <c:pt idx="14203" formatCode="General">
                  <c:v>-129.36799999999999</c:v>
                </c:pt>
                <c:pt idx="14204" formatCode="General">
                  <c:v>-125.91800000000001</c:v>
                </c:pt>
                <c:pt idx="14205" formatCode="General">
                  <c:v>-122.8</c:v>
                </c:pt>
                <c:pt idx="14206" formatCode="General">
                  <c:v>-120.04</c:v>
                </c:pt>
                <c:pt idx="14207" formatCode="General">
                  <c:v>-117.619</c:v>
                </c:pt>
                <c:pt idx="14208" formatCode="General">
                  <c:v>-115.496</c:v>
                </c:pt>
                <c:pt idx="14209" formatCode="General">
                  <c:v>-113.628</c:v>
                </c:pt>
                <c:pt idx="14210" formatCode="General">
                  <c:v>-112.015</c:v>
                </c:pt>
                <c:pt idx="14211" formatCode="General">
                  <c:v>-110.63500000000001</c:v>
                </c:pt>
                <c:pt idx="14212" formatCode="General">
                  <c:v>-109.449</c:v>
                </c:pt>
                <c:pt idx="14213" formatCode="General">
                  <c:v>-108.408</c:v>
                </c:pt>
                <c:pt idx="14214" formatCode="General">
                  <c:v>-107.45099999999999</c:v>
                </c:pt>
                <c:pt idx="14215" formatCode="General">
                  <c:v>-106.44499999999999</c:v>
                </c:pt>
                <c:pt idx="14216" formatCode="General">
                  <c:v>-105.203</c:v>
                </c:pt>
                <c:pt idx="14217" formatCode="General">
                  <c:v>-103.518</c:v>
                </c:pt>
                <c:pt idx="14218" formatCode="General">
                  <c:v>-101.413</c:v>
                </c:pt>
                <c:pt idx="14219" formatCode="General">
                  <c:v>-99.100200000000001</c:v>
                </c:pt>
                <c:pt idx="14220" formatCode="General">
                  <c:v>-96.753100000000003</c:v>
                </c:pt>
                <c:pt idx="14221" formatCode="General">
                  <c:v>-94.482799999999997</c:v>
                </c:pt>
                <c:pt idx="14222" formatCode="General">
                  <c:v>-92.286900000000003</c:v>
                </c:pt>
                <c:pt idx="14223" formatCode="General">
                  <c:v>-90.145200000000003</c:v>
                </c:pt>
                <c:pt idx="14224" formatCode="General">
                  <c:v>-88.0458</c:v>
                </c:pt>
                <c:pt idx="14225" formatCode="General">
                  <c:v>-85.841800000000006</c:v>
                </c:pt>
                <c:pt idx="14226" formatCode="General">
                  <c:v>-83.328299999999999</c:v>
                </c:pt>
                <c:pt idx="14227" formatCode="General">
                  <c:v>-80.424700000000001</c:v>
                </c:pt>
                <c:pt idx="14228" formatCode="General">
                  <c:v>-77.141099999999994</c:v>
                </c:pt>
                <c:pt idx="14229" formatCode="General">
                  <c:v>-73.603399999999993</c:v>
                </c:pt>
                <c:pt idx="14230" formatCode="General">
                  <c:v>-69.932400000000001</c:v>
                </c:pt>
                <c:pt idx="14231" formatCode="General">
                  <c:v>-66.166399999999996</c:v>
                </c:pt>
                <c:pt idx="14232" formatCode="General">
                  <c:v>-62.3874</c:v>
                </c:pt>
                <c:pt idx="14233" formatCode="General">
                  <c:v>-58.692399999999999</c:v>
                </c:pt>
                <c:pt idx="14234" formatCode="General">
                  <c:v>-55.396700000000003</c:v>
                </c:pt>
                <c:pt idx="14235" formatCode="General">
                  <c:v>-52.837699999999998</c:v>
                </c:pt>
                <c:pt idx="14236" formatCode="General">
                  <c:v>-51.165999999999997</c:v>
                </c:pt>
                <c:pt idx="14237" formatCode="General">
                  <c:v>-50.395600000000002</c:v>
                </c:pt>
                <c:pt idx="14238" formatCode="General">
                  <c:v>-50.353200000000001</c:v>
                </c:pt>
                <c:pt idx="14239" formatCode="General">
                  <c:v>-50.870100000000001</c:v>
                </c:pt>
                <c:pt idx="14240" formatCode="General">
                  <c:v>-51.826500000000003</c:v>
                </c:pt>
                <c:pt idx="14241" formatCode="General">
                  <c:v>-53.144100000000002</c:v>
                </c:pt>
                <c:pt idx="14242" formatCode="General">
                  <c:v>-54.767899999999997</c:v>
                </c:pt>
                <c:pt idx="14243" formatCode="General">
                  <c:v>-56.6753</c:v>
                </c:pt>
                <c:pt idx="14244" formatCode="General">
                  <c:v>-58.837400000000002</c:v>
                </c:pt>
                <c:pt idx="14245" formatCode="General">
                  <c:v>-61.201900000000002</c:v>
                </c:pt>
                <c:pt idx="14246" formatCode="General">
                  <c:v>-63.729599999999998</c:v>
                </c:pt>
                <c:pt idx="14247" formatCode="General">
                  <c:v>-66.387600000000006</c:v>
                </c:pt>
                <c:pt idx="14248" formatCode="General">
                  <c:v>-69.171300000000002</c:v>
                </c:pt>
                <c:pt idx="14249" formatCode="General">
                  <c:v>-72.055400000000006</c:v>
                </c:pt>
                <c:pt idx="14250" formatCode="General">
                  <c:v>-74.938800000000001</c:v>
                </c:pt>
                <c:pt idx="14251" formatCode="General">
                  <c:v>-77.770899999999997</c:v>
                </c:pt>
                <c:pt idx="14252" formatCode="General">
                  <c:v>-80.566100000000006</c:v>
                </c:pt>
                <c:pt idx="14253" formatCode="General">
                  <c:v>-83.410300000000007</c:v>
                </c:pt>
                <c:pt idx="14254" formatCode="General">
                  <c:v>-86.400899999999993</c:v>
                </c:pt>
                <c:pt idx="14255" formatCode="General">
                  <c:v>-89.588700000000003</c:v>
                </c:pt>
                <c:pt idx="14256" formatCode="General">
                  <c:v>-93.022999999999996</c:v>
                </c:pt>
                <c:pt idx="14257" formatCode="General">
                  <c:v>-96.746399999999994</c:v>
                </c:pt>
                <c:pt idx="14258" formatCode="General">
                  <c:v>-100.70099999999999</c:v>
                </c:pt>
                <c:pt idx="14259" formatCode="General">
                  <c:v>-104.739</c:v>
                </c:pt>
                <c:pt idx="14260" formatCode="General">
                  <c:v>-108.70699999999999</c:v>
                </c:pt>
                <c:pt idx="14261" formatCode="General">
                  <c:v>-112.47799999999999</c:v>
                </c:pt>
                <c:pt idx="14262" formatCode="General">
                  <c:v>-115.94199999999999</c:v>
                </c:pt>
                <c:pt idx="14263" formatCode="General">
                  <c:v>-119.001</c:v>
                </c:pt>
                <c:pt idx="14264" formatCode="General">
                  <c:v>-121.595</c:v>
                </c:pt>
                <c:pt idx="14265" formatCode="General">
                  <c:v>-123.52</c:v>
                </c:pt>
                <c:pt idx="14266" formatCode="General">
                  <c:v>-124.501</c:v>
                </c:pt>
                <c:pt idx="14267" formatCode="General">
                  <c:v>-124.60599999999999</c:v>
                </c:pt>
                <c:pt idx="14268" formatCode="General">
                  <c:v>-124.038</c:v>
                </c:pt>
                <c:pt idx="14269" formatCode="General">
                  <c:v>-122.872</c:v>
                </c:pt>
                <c:pt idx="14270" formatCode="General">
                  <c:v>-121.19499999999999</c:v>
                </c:pt>
                <c:pt idx="14271" formatCode="General">
                  <c:v>-119.11199999999999</c:v>
                </c:pt>
                <c:pt idx="14272" formatCode="General">
                  <c:v>-116.738</c:v>
                </c:pt>
                <c:pt idx="14273" formatCode="General">
                  <c:v>-114.178</c:v>
                </c:pt>
                <c:pt idx="14274" formatCode="General">
                  <c:v>-111.408</c:v>
                </c:pt>
                <c:pt idx="14275" formatCode="General">
                  <c:v>-108.372</c:v>
                </c:pt>
                <c:pt idx="14276" formatCode="General">
                  <c:v>-105.071</c:v>
                </c:pt>
                <c:pt idx="14277" formatCode="General">
                  <c:v>-101.526</c:v>
                </c:pt>
                <c:pt idx="14278" formatCode="General">
                  <c:v>-97.792500000000004</c:v>
                </c:pt>
                <c:pt idx="14279" formatCode="General">
                  <c:v>-93.953299999999999</c:v>
                </c:pt>
                <c:pt idx="14280" formatCode="General">
                  <c:v>-90.098699999999994</c:v>
                </c:pt>
                <c:pt idx="14281" formatCode="General">
                  <c:v>-86.293199999999999</c:v>
                </c:pt>
                <c:pt idx="14282" formatCode="General">
                  <c:v>-82.573499999999996</c:v>
                </c:pt>
                <c:pt idx="14283" formatCode="General">
                  <c:v>-78.926400000000001</c:v>
                </c:pt>
                <c:pt idx="14284" formatCode="General">
                  <c:v>-75.312700000000007</c:v>
                </c:pt>
                <c:pt idx="14285" formatCode="General">
                  <c:v>-71.695400000000006</c:v>
                </c:pt>
                <c:pt idx="14286" formatCode="General">
                  <c:v>-68.038499999999999</c:v>
                </c:pt>
                <c:pt idx="14287" formatCode="General">
                  <c:v>-64.326999999999998</c:v>
                </c:pt>
                <c:pt idx="14288" formatCode="General">
                  <c:v>-60.687899999999999</c:v>
                </c:pt>
                <c:pt idx="14289" formatCode="General">
                  <c:v>-57.270299999999999</c:v>
                </c:pt>
                <c:pt idx="14290" formatCode="General">
                  <c:v>-54.134900000000002</c:v>
                </c:pt>
                <c:pt idx="14291" formatCode="General">
                  <c:v>-51.295699999999997</c:v>
                </c:pt>
                <c:pt idx="14292" formatCode="General">
                  <c:v>-48.704500000000003</c:v>
                </c:pt>
                <c:pt idx="14293" formatCode="General">
                  <c:v>-46.383200000000002</c:v>
                </c:pt>
                <c:pt idx="14294" formatCode="General">
                  <c:v>-44.389800000000001</c:v>
                </c:pt>
                <c:pt idx="14295" formatCode="General">
                  <c:v>-42.773499999999999</c:v>
                </c:pt>
                <c:pt idx="14296" formatCode="General">
                  <c:v>-41.548099999999998</c:v>
                </c:pt>
                <c:pt idx="14297" formatCode="General">
                  <c:v>-40.642299999999999</c:v>
                </c:pt>
                <c:pt idx="14298" formatCode="General">
                  <c:v>-39.943800000000003</c:v>
                </c:pt>
                <c:pt idx="14299" formatCode="General">
                  <c:v>-39.332299999999996</c:v>
                </c:pt>
                <c:pt idx="14300" formatCode="General">
                  <c:v>-38.823799999999999</c:v>
                </c:pt>
                <c:pt idx="14301" formatCode="General">
                  <c:v>-38.499899999999997</c:v>
                </c:pt>
                <c:pt idx="14302" formatCode="General">
                  <c:v>-38.423000000000002</c:v>
                </c:pt>
                <c:pt idx="14303" formatCode="General">
                  <c:v>-38.664999999999999</c:v>
                </c:pt>
                <c:pt idx="14304" formatCode="General">
                  <c:v>-39.285899999999998</c:v>
                </c:pt>
                <c:pt idx="14305" formatCode="General">
                  <c:v>-40.2971</c:v>
                </c:pt>
                <c:pt idx="14306" formatCode="General">
                  <c:v>-41.642200000000003</c:v>
                </c:pt>
                <c:pt idx="14307" formatCode="General">
                  <c:v>-43.190300000000001</c:v>
                </c:pt>
                <c:pt idx="14308" formatCode="General">
                  <c:v>-44.785800000000002</c:v>
                </c:pt>
                <c:pt idx="14309" formatCode="General">
                  <c:v>-46.270899999999997</c:v>
                </c:pt>
                <c:pt idx="14310" formatCode="General">
                  <c:v>-47.512799999999999</c:v>
                </c:pt>
                <c:pt idx="14311" formatCode="General">
                  <c:v>-48.465800000000002</c:v>
                </c:pt>
                <c:pt idx="14312" formatCode="General">
                  <c:v>-49.129100000000001</c:v>
                </c:pt>
                <c:pt idx="14313" formatCode="General">
                  <c:v>-49.5306</c:v>
                </c:pt>
                <c:pt idx="14314" formatCode="General">
                  <c:v>-49.685299999999998</c:v>
                </c:pt>
                <c:pt idx="14315" formatCode="General">
                  <c:v>-49.625300000000003</c:v>
                </c:pt>
                <c:pt idx="14316" formatCode="General">
                  <c:v>-49.500500000000002</c:v>
                </c:pt>
                <c:pt idx="14317" formatCode="General">
                  <c:v>-49.429499999999997</c:v>
                </c:pt>
                <c:pt idx="14318" formatCode="General">
                  <c:v>-49.392400000000002</c:v>
                </c:pt>
                <c:pt idx="14319" formatCode="General">
                  <c:v>-49.343699999999998</c:v>
                </c:pt>
                <c:pt idx="14320" formatCode="General">
                  <c:v>-49.237699999999997</c:v>
                </c:pt>
                <c:pt idx="14321" formatCode="General">
                  <c:v>-49.0396</c:v>
                </c:pt>
                <c:pt idx="14322" formatCode="General">
                  <c:v>-48.726500000000001</c:v>
                </c:pt>
                <c:pt idx="14323" formatCode="General">
                  <c:v>-48.290799999999997</c:v>
                </c:pt>
                <c:pt idx="14324" formatCode="General">
                  <c:v>-47.719099999999997</c:v>
                </c:pt>
                <c:pt idx="14325" formatCode="General">
                  <c:v>-46.994900000000001</c:v>
                </c:pt>
                <c:pt idx="14326" formatCode="General">
                  <c:v>-46.165700000000001</c:v>
                </c:pt>
                <c:pt idx="14327" formatCode="General">
                  <c:v>-45.316499999999998</c:v>
                </c:pt>
                <c:pt idx="14328" formatCode="General">
                  <c:v>-44.474499999999999</c:v>
                </c:pt>
                <c:pt idx="14329" formatCode="General">
                  <c:v>-43.6374</c:v>
                </c:pt>
                <c:pt idx="14330" formatCode="General">
                  <c:v>-42.787199999999999</c:v>
                </c:pt>
                <c:pt idx="14331" formatCode="General">
                  <c:v>-41.842199999999998</c:v>
                </c:pt>
                <c:pt idx="14332" formatCode="General">
                  <c:v>-40.668399999999998</c:v>
                </c:pt>
                <c:pt idx="14333" formatCode="General">
                  <c:v>-39.256999999999998</c:v>
                </c:pt>
                <c:pt idx="14334" formatCode="General">
                  <c:v>-37.693800000000003</c:v>
                </c:pt>
                <c:pt idx="14335" formatCode="General">
                  <c:v>-36.148099999999999</c:v>
                </c:pt>
                <c:pt idx="14336" formatCode="General">
                  <c:v>-34.808599999999998</c:v>
                </c:pt>
                <c:pt idx="14337" formatCode="General">
                  <c:v>-33.808799999999998</c:v>
                </c:pt>
                <c:pt idx="14338" formatCode="General">
                  <c:v>-33.281100000000002</c:v>
                </c:pt>
                <c:pt idx="14339" formatCode="General">
                  <c:v>-33.306800000000003</c:v>
                </c:pt>
                <c:pt idx="14340" formatCode="General">
                  <c:v>-33.863900000000001</c:v>
                </c:pt>
                <c:pt idx="14341" formatCode="General">
                  <c:v>-34.862099999999998</c:v>
                </c:pt>
                <c:pt idx="14342" formatCode="General">
                  <c:v>-36.121299999999998</c:v>
                </c:pt>
                <c:pt idx="14343" formatCode="General">
                  <c:v>-37.463000000000001</c:v>
                </c:pt>
                <c:pt idx="14344" formatCode="General">
                  <c:v>-38.822000000000003</c:v>
                </c:pt>
                <c:pt idx="14345" formatCode="General">
                  <c:v>-40.121699999999997</c:v>
                </c:pt>
                <c:pt idx="14346" formatCode="General">
                  <c:v>-41.287300000000002</c:v>
                </c:pt>
                <c:pt idx="14347" formatCode="General">
                  <c:v>-42.162999999999997</c:v>
                </c:pt>
                <c:pt idx="14348" formatCode="General">
                  <c:v>-42.599699999999999</c:v>
                </c:pt>
                <c:pt idx="14349" formatCode="General">
                  <c:v>-42.701300000000003</c:v>
                </c:pt>
                <c:pt idx="14350" formatCode="General">
                  <c:v>-42.621299999999998</c:v>
                </c:pt>
                <c:pt idx="14351" formatCode="General">
                  <c:v>-42.424100000000003</c:v>
                </c:pt>
                <c:pt idx="14352" formatCode="General">
                  <c:v>-42.217700000000001</c:v>
                </c:pt>
                <c:pt idx="14353" formatCode="General">
                  <c:v>-42.115900000000003</c:v>
                </c:pt>
                <c:pt idx="14354" formatCode="General">
                  <c:v>-42.258499999999998</c:v>
                </c:pt>
                <c:pt idx="14355" formatCode="General">
                  <c:v>-42.761099999999999</c:v>
                </c:pt>
                <c:pt idx="14356" formatCode="General">
                  <c:v>-43.653300000000002</c:v>
                </c:pt>
                <c:pt idx="14357" formatCode="General">
                  <c:v>-44.960900000000002</c:v>
                </c:pt>
                <c:pt idx="14358" formatCode="General">
                  <c:v>-46.731900000000003</c:v>
                </c:pt>
                <c:pt idx="14359" formatCode="General">
                  <c:v>-48.9499</c:v>
                </c:pt>
                <c:pt idx="14360" formatCode="General">
                  <c:v>-51.5381</c:v>
                </c:pt>
                <c:pt idx="14361" formatCode="General">
                  <c:v>-54.430100000000003</c:v>
                </c:pt>
                <c:pt idx="14362" formatCode="General">
                  <c:v>-57.5383</c:v>
                </c:pt>
                <c:pt idx="14363" formatCode="General">
                  <c:v>-60.624600000000001</c:v>
                </c:pt>
                <c:pt idx="14364" formatCode="General">
                  <c:v>-63.4099</c:v>
                </c:pt>
                <c:pt idx="14365" formatCode="General">
                  <c:v>-65.683300000000003</c:v>
                </c:pt>
                <c:pt idx="14366" formatCode="General">
                  <c:v>-67.322400000000002</c:v>
                </c:pt>
                <c:pt idx="14367" formatCode="General">
                  <c:v>-68.314300000000003</c:v>
                </c:pt>
                <c:pt idx="14368" formatCode="General">
                  <c:v>-68.685900000000004</c:v>
                </c:pt>
                <c:pt idx="14369" formatCode="General">
                  <c:v>-68.446399999999997</c:v>
                </c:pt>
                <c:pt idx="14370" formatCode="General">
                  <c:v>-67.459400000000002</c:v>
                </c:pt>
                <c:pt idx="14371" formatCode="General">
                  <c:v>-65.709100000000007</c:v>
                </c:pt>
                <c:pt idx="14372" formatCode="General">
                  <c:v>-63.419600000000003</c:v>
                </c:pt>
                <c:pt idx="14373" formatCode="General">
                  <c:v>-60.739199999999997</c:v>
                </c:pt>
                <c:pt idx="14374" formatCode="General">
                  <c:v>-57.714799999999997</c:v>
                </c:pt>
                <c:pt idx="14375" formatCode="General">
                  <c:v>-54.430599999999998</c:v>
                </c:pt>
                <c:pt idx="14376" formatCode="General">
                  <c:v>-50.973799999999997</c:v>
                </c:pt>
                <c:pt idx="14377" formatCode="General">
                  <c:v>-47.392899999999997</c:v>
                </c:pt>
                <c:pt idx="14378" formatCode="General">
                  <c:v>-43.744900000000001</c:v>
                </c:pt>
                <c:pt idx="14379" formatCode="General">
                  <c:v>-40.105699999999999</c:v>
                </c:pt>
                <c:pt idx="14380" formatCode="General">
                  <c:v>-36.576099999999997</c:v>
                </c:pt>
                <c:pt idx="14381" formatCode="General">
                  <c:v>-33.2577</c:v>
                </c:pt>
                <c:pt idx="14382" formatCode="General">
                  <c:v>-30.249099999999999</c:v>
                </c:pt>
                <c:pt idx="14383" formatCode="General">
                  <c:v>-27.638100000000001</c:v>
                </c:pt>
                <c:pt idx="14384" formatCode="General">
                  <c:v>-25.489799999999999</c:v>
                </c:pt>
                <c:pt idx="14385" formatCode="General">
                  <c:v>-23.8462</c:v>
                </c:pt>
                <c:pt idx="14386" formatCode="General">
                  <c:v>-22.711099999999998</c:v>
                </c:pt>
                <c:pt idx="14387" formatCode="General">
                  <c:v>-22.121400000000001</c:v>
                </c:pt>
                <c:pt idx="14388" formatCode="General">
                  <c:v>-22.123699999999999</c:v>
                </c:pt>
                <c:pt idx="14389" formatCode="General">
                  <c:v>-22.810400000000001</c:v>
                </c:pt>
                <c:pt idx="14390" formatCode="General">
                  <c:v>-24.243600000000001</c:v>
                </c:pt>
                <c:pt idx="14391" formatCode="General">
                  <c:v>-26.360199999999999</c:v>
                </c:pt>
                <c:pt idx="14392" formatCode="General">
                  <c:v>-29.060700000000001</c:v>
                </c:pt>
                <c:pt idx="14393" formatCode="General">
                  <c:v>-32.230200000000004</c:v>
                </c:pt>
                <c:pt idx="14394" formatCode="General">
                  <c:v>-35.805799999999998</c:v>
                </c:pt>
                <c:pt idx="14395" formatCode="General">
                  <c:v>-39.743099999999998</c:v>
                </c:pt>
                <c:pt idx="14396" formatCode="General">
                  <c:v>-43.846299999999999</c:v>
                </c:pt>
                <c:pt idx="14397" formatCode="General">
                  <c:v>-47.855499999999999</c:v>
                </c:pt>
                <c:pt idx="14398" formatCode="General">
                  <c:v>-51.511299999999999</c:v>
                </c:pt>
                <c:pt idx="14399" formatCode="General">
                  <c:v>-54.623600000000003</c:v>
                </c:pt>
                <c:pt idx="14400" formatCode="General">
                  <c:v>-57.132399999999997</c:v>
                </c:pt>
                <c:pt idx="14401" formatCode="General">
                  <c:v>-58.893900000000002</c:v>
                </c:pt>
                <c:pt idx="14402" formatCode="General">
                  <c:v>-59.757300000000001</c:v>
                </c:pt>
                <c:pt idx="14403" formatCode="General">
                  <c:v>-59.691899999999997</c:v>
                </c:pt>
                <c:pt idx="14404" formatCode="General">
                  <c:v>-58.718000000000004</c:v>
                </c:pt>
                <c:pt idx="14405" formatCode="General">
                  <c:v>-56.892000000000003</c:v>
                </c:pt>
                <c:pt idx="14406" formatCode="General">
                  <c:v>-54.337299999999999</c:v>
                </c:pt>
                <c:pt idx="14407" formatCode="General">
                  <c:v>-51.205500000000001</c:v>
                </c:pt>
                <c:pt idx="14408" formatCode="General">
                  <c:v>-47.6068</c:v>
                </c:pt>
                <c:pt idx="14409" formatCode="General">
                  <c:v>-43.624099999999999</c:v>
                </c:pt>
                <c:pt idx="14410" formatCode="General">
                  <c:v>-39.337299999999999</c:v>
                </c:pt>
                <c:pt idx="14411" formatCode="General">
                  <c:v>-34.795499999999997</c:v>
                </c:pt>
                <c:pt idx="14412" formatCode="General">
                  <c:v>-30.003499999999999</c:v>
                </c:pt>
                <c:pt idx="14413" formatCode="General">
                  <c:v>-24.915400000000002</c:v>
                </c:pt>
                <c:pt idx="14414" formatCode="General">
                  <c:v>-19.481200000000001</c:v>
                </c:pt>
                <c:pt idx="14415" formatCode="General">
                  <c:v>-13.7972</c:v>
                </c:pt>
                <c:pt idx="14416" formatCode="General">
                  <c:v>-8.0277399999999997</c:v>
                </c:pt>
                <c:pt idx="14417" formatCode="General">
                  <c:v>-2.3612000000000002</c:v>
                </c:pt>
                <c:pt idx="14418" formatCode="General">
                  <c:v>3.0242200000000001</c:v>
                </c:pt>
                <c:pt idx="14419" formatCode="General">
                  <c:v>8.0316700000000001</c:v>
                </c:pt>
                <c:pt idx="14420" formatCode="General">
                  <c:v>12.562200000000001</c:v>
                </c:pt>
                <c:pt idx="14421" formatCode="General">
                  <c:v>16.534500000000001</c:v>
                </c:pt>
                <c:pt idx="14422" formatCode="General">
                  <c:v>19.965499999999999</c:v>
                </c:pt>
                <c:pt idx="14423" formatCode="General">
                  <c:v>22.917300000000001</c:v>
                </c:pt>
                <c:pt idx="14424" formatCode="General">
                  <c:v>25.458600000000001</c:v>
                </c:pt>
                <c:pt idx="14425" formatCode="General">
                  <c:v>27.649000000000001</c:v>
                </c:pt>
                <c:pt idx="14426" formatCode="General">
                  <c:v>29.503499999999999</c:v>
                </c:pt>
                <c:pt idx="14427" formatCode="General">
                  <c:v>31.075700000000001</c:v>
                </c:pt>
                <c:pt idx="14428" formatCode="General">
                  <c:v>32.4407</c:v>
                </c:pt>
                <c:pt idx="14429" formatCode="General">
                  <c:v>33.872</c:v>
                </c:pt>
                <c:pt idx="14430" formatCode="General">
                  <c:v>35.6036</c:v>
                </c:pt>
                <c:pt idx="14431" formatCode="General">
                  <c:v>37.526800000000001</c:v>
                </c:pt>
                <c:pt idx="14432" formatCode="General">
                  <c:v>39.462600000000002</c:v>
                </c:pt>
                <c:pt idx="14433" formatCode="General">
                  <c:v>41.253599999999999</c:v>
                </c:pt>
                <c:pt idx="14434" formatCode="General">
                  <c:v>42.899900000000002</c:v>
                </c:pt>
                <c:pt idx="14435" formatCode="General">
                  <c:v>44.505299999999998</c:v>
                </c:pt>
                <c:pt idx="14436" formatCode="General">
                  <c:v>46.067300000000003</c:v>
                </c:pt>
                <c:pt idx="14437" formatCode="General">
                  <c:v>47.570300000000003</c:v>
                </c:pt>
                <c:pt idx="14438" formatCode="General">
                  <c:v>49.052399999999999</c:v>
                </c:pt>
                <c:pt idx="14439" formatCode="General">
                  <c:v>50.551900000000003</c:v>
                </c:pt>
                <c:pt idx="14440" formatCode="General">
                  <c:v>52.0931</c:v>
                </c:pt>
                <c:pt idx="14441" formatCode="General">
                  <c:v>53.665700000000001</c:v>
                </c:pt>
                <c:pt idx="14442" formatCode="General">
                  <c:v>55.242800000000003</c:v>
                </c:pt>
                <c:pt idx="14443" formatCode="General">
                  <c:v>56.803600000000003</c:v>
                </c:pt>
                <c:pt idx="14444" formatCode="General">
                  <c:v>58.303100000000001</c:v>
                </c:pt>
                <c:pt idx="14445" formatCode="General">
                  <c:v>59.654499999999999</c:v>
                </c:pt>
                <c:pt idx="14446" formatCode="General">
                  <c:v>60.7791</c:v>
                </c:pt>
                <c:pt idx="14447" formatCode="General">
                  <c:v>61.641199999999998</c:v>
                </c:pt>
                <c:pt idx="14448" formatCode="General">
                  <c:v>62.349800000000002</c:v>
                </c:pt>
                <c:pt idx="14449" formatCode="General">
                  <c:v>63.0565</c:v>
                </c:pt>
                <c:pt idx="14450" formatCode="General">
                  <c:v>63.775700000000001</c:v>
                </c:pt>
                <c:pt idx="14451" formatCode="General">
                  <c:v>64.525000000000006</c:v>
                </c:pt>
                <c:pt idx="14452" formatCode="General">
                  <c:v>65.381900000000002</c:v>
                </c:pt>
                <c:pt idx="14453" formatCode="General">
                  <c:v>66.350800000000007</c:v>
                </c:pt>
                <c:pt idx="14454" formatCode="General">
                  <c:v>67.361199999999997</c:v>
                </c:pt>
                <c:pt idx="14455" formatCode="General">
                  <c:v>68.4238</c:v>
                </c:pt>
                <c:pt idx="14456" formatCode="General">
                  <c:v>69.578500000000005</c:v>
                </c:pt>
                <c:pt idx="14457" formatCode="General">
                  <c:v>70.796499999999995</c:v>
                </c:pt>
                <c:pt idx="14458" formatCode="General">
                  <c:v>72.034599999999998</c:v>
                </c:pt>
                <c:pt idx="14459" formatCode="General">
                  <c:v>73.260099999999994</c:v>
                </c:pt>
                <c:pt idx="14460" formatCode="General">
                  <c:v>74.420400000000001</c:v>
                </c:pt>
                <c:pt idx="14461" formatCode="General">
                  <c:v>75.462199999999996</c:v>
                </c:pt>
                <c:pt idx="14462" formatCode="General">
                  <c:v>76.4405</c:v>
                </c:pt>
                <c:pt idx="14463" formatCode="General">
                  <c:v>77.441100000000006</c:v>
                </c:pt>
                <c:pt idx="14464" formatCode="General">
                  <c:v>78.484999999999999</c:v>
                </c:pt>
                <c:pt idx="14465" formatCode="General">
                  <c:v>79.559799999999996</c:v>
                </c:pt>
                <c:pt idx="14466" formatCode="General">
                  <c:v>80.609700000000004</c:v>
                </c:pt>
                <c:pt idx="14467" formatCode="General">
                  <c:v>81.729200000000006</c:v>
                </c:pt>
                <c:pt idx="14468" formatCode="General">
                  <c:v>83.107200000000006</c:v>
                </c:pt>
                <c:pt idx="14469" formatCode="General">
                  <c:v>84.613900000000001</c:v>
                </c:pt>
                <c:pt idx="14470" formatCode="General">
                  <c:v>86.051599999999993</c:v>
                </c:pt>
                <c:pt idx="14471" formatCode="General">
                  <c:v>87.442599999999999</c:v>
                </c:pt>
                <c:pt idx="14472" formatCode="General">
                  <c:v>88.824100000000001</c:v>
                </c:pt>
                <c:pt idx="14473" formatCode="General">
                  <c:v>90.215900000000005</c:v>
                </c:pt>
                <c:pt idx="14474" formatCode="General">
                  <c:v>91.625399999999999</c:v>
                </c:pt>
                <c:pt idx="14475" formatCode="General">
                  <c:v>93.0458</c:v>
                </c:pt>
                <c:pt idx="14476" formatCode="General">
                  <c:v>94.436499999999995</c:v>
                </c:pt>
                <c:pt idx="14477" formatCode="General">
                  <c:v>95.757999999999996</c:v>
                </c:pt>
                <c:pt idx="14478" formatCode="General">
                  <c:v>97.014300000000006</c:v>
                </c:pt>
                <c:pt idx="14479" formatCode="General">
                  <c:v>98.282399999999996</c:v>
                </c:pt>
                <c:pt idx="14480" formatCode="General">
                  <c:v>99.705799999999996</c:v>
                </c:pt>
                <c:pt idx="14481" formatCode="General">
                  <c:v>101.31</c:v>
                </c:pt>
                <c:pt idx="14482" formatCode="General">
                  <c:v>103.03</c:v>
                </c:pt>
                <c:pt idx="14483" formatCode="General">
                  <c:v>104.81399999999999</c:v>
                </c:pt>
                <c:pt idx="14484" formatCode="General">
                  <c:v>106.602</c:v>
                </c:pt>
                <c:pt idx="14485" formatCode="General">
                  <c:v>108.331</c:v>
                </c:pt>
                <c:pt idx="14486" formatCode="General">
                  <c:v>109.883</c:v>
                </c:pt>
                <c:pt idx="14487" formatCode="General">
                  <c:v>111.105</c:v>
                </c:pt>
                <c:pt idx="14488" formatCode="General">
                  <c:v>111.902</c:v>
                </c:pt>
                <c:pt idx="14489" formatCode="General">
                  <c:v>112.23399999999999</c:v>
                </c:pt>
                <c:pt idx="14490" formatCode="General">
                  <c:v>112.087</c:v>
                </c:pt>
                <c:pt idx="14491" formatCode="General">
                  <c:v>111.477</c:v>
                </c:pt>
                <c:pt idx="14492" formatCode="General">
                  <c:v>110.471</c:v>
                </c:pt>
                <c:pt idx="14493" formatCode="General">
                  <c:v>109.15900000000001</c:v>
                </c:pt>
                <c:pt idx="14494" formatCode="General">
                  <c:v>107.625</c:v>
                </c:pt>
                <c:pt idx="14495" formatCode="General">
                  <c:v>106.08</c:v>
                </c:pt>
                <c:pt idx="14496" formatCode="General">
                  <c:v>104.756</c:v>
                </c:pt>
                <c:pt idx="14497" formatCode="General">
                  <c:v>103.759</c:v>
                </c:pt>
                <c:pt idx="14498" formatCode="General">
                  <c:v>103.164</c:v>
                </c:pt>
                <c:pt idx="14499" formatCode="General">
                  <c:v>103.03</c:v>
                </c:pt>
                <c:pt idx="14500" formatCode="General">
                  <c:v>103.39</c:v>
                </c:pt>
                <c:pt idx="14501" formatCode="General">
                  <c:v>104.246</c:v>
                </c:pt>
                <c:pt idx="14502" formatCode="General">
                  <c:v>105.488</c:v>
                </c:pt>
                <c:pt idx="14503" formatCode="General">
                  <c:v>106.97199999999999</c:v>
                </c:pt>
                <c:pt idx="14504" formatCode="General">
                  <c:v>108.64400000000001</c:v>
                </c:pt>
                <c:pt idx="14505" formatCode="General">
                  <c:v>110.459</c:v>
                </c:pt>
                <c:pt idx="14506" formatCode="General">
                  <c:v>112.387</c:v>
                </c:pt>
                <c:pt idx="14507" formatCode="General">
                  <c:v>114.44499999999999</c:v>
                </c:pt>
                <c:pt idx="14508" formatCode="General">
                  <c:v>116.681</c:v>
                </c:pt>
                <c:pt idx="14509" formatCode="General">
                  <c:v>119.068</c:v>
                </c:pt>
                <c:pt idx="14510" formatCode="General">
                  <c:v>121.554</c:v>
                </c:pt>
                <c:pt idx="14511" formatCode="General">
                  <c:v>124.136</c:v>
                </c:pt>
                <c:pt idx="14512" formatCode="General">
                  <c:v>126.819</c:v>
                </c:pt>
                <c:pt idx="14513" formatCode="General">
                  <c:v>129.58699999999999</c:v>
                </c:pt>
                <c:pt idx="14514" formatCode="General">
                  <c:v>132.351</c:v>
                </c:pt>
                <c:pt idx="14515" formatCode="General">
                  <c:v>134.976</c:v>
                </c:pt>
                <c:pt idx="14516" formatCode="General">
                  <c:v>137.42599999999999</c:v>
                </c:pt>
                <c:pt idx="14517" formatCode="General">
                  <c:v>139.70500000000001</c:v>
                </c:pt>
                <c:pt idx="14518" formatCode="General">
                  <c:v>141.79</c:v>
                </c:pt>
                <c:pt idx="14519" formatCode="General">
                  <c:v>143.66399999999999</c:v>
                </c:pt>
                <c:pt idx="14520" formatCode="General">
                  <c:v>145.31200000000001</c:v>
                </c:pt>
                <c:pt idx="14521" formatCode="General">
                  <c:v>146.68600000000001</c:v>
                </c:pt>
                <c:pt idx="14522" formatCode="General">
                  <c:v>147.72200000000001</c:v>
                </c:pt>
                <c:pt idx="14523" formatCode="General">
                  <c:v>148.392</c:v>
                </c:pt>
                <c:pt idx="14524" formatCode="General">
                  <c:v>148.69300000000001</c:v>
                </c:pt>
                <c:pt idx="14525" formatCode="General">
                  <c:v>148.65</c:v>
                </c:pt>
                <c:pt idx="14526" formatCode="General">
                  <c:v>148.297</c:v>
                </c:pt>
                <c:pt idx="14527" formatCode="General">
                  <c:v>147.67099999999999</c:v>
                </c:pt>
                <c:pt idx="14528" formatCode="General">
                  <c:v>146.85499999999999</c:v>
                </c:pt>
                <c:pt idx="14529" formatCode="General">
                  <c:v>145.953</c:v>
                </c:pt>
                <c:pt idx="14530" formatCode="General">
                  <c:v>145.00800000000001</c:v>
                </c:pt>
                <c:pt idx="14531" formatCode="General">
                  <c:v>144.005</c:v>
                </c:pt>
                <c:pt idx="14532" formatCode="General">
                  <c:v>142.81200000000001</c:v>
                </c:pt>
                <c:pt idx="14533" formatCode="General">
                  <c:v>141.29900000000001</c:v>
                </c:pt>
                <c:pt idx="14534" formatCode="General">
                  <c:v>139.42099999999999</c:v>
                </c:pt>
                <c:pt idx="14535" formatCode="General">
                  <c:v>137.197</c:v>
                </c:pt>
                <c:pt idx="14536" formatCode="General">
                  <c:v>134.68299999999999</c:v>
                </c:pt>
                <c:pt idx="14537" formatCode="General">
                  <c:v>131.84800000000001</c:v>
                </c:pt>
                <c:pt idx="14538" formatCode="General">
                  <c:v>128.67500000000001</c:v>
                </c:pt>
                <c:pt idx="14539" formatCode="General">
                  <c:v>125.25</c:v>
                </c:pt>
                <c:pt idx="14540" formatCode="General">
                  <c:v>121.67700000000001</c:v>
                </c:pt>
                <c:pt idx="14541" formatCode="General">
                  <c:v>118.045</c:v>
                </c:pt>
                <c:pt idx="14542" formatCode="General">
                  <c:v>114.426</c:v>
                </c:pt>
                <c:pt idx="14543" formatCode="General">
                  <c:v>110.878</c:v>
                </c:pt>
                <c:pt idx="14544" formatCode="General">
                  <c:v>107.48099999999999</c:v>
                </c:pt>
                <c:pt idx="14545" formatCode="General">
                  <c:v>104.321</c:v>
                </c:pt>
                <c:pt idx="14546" formatCode="General">
                  <c:v>101.464</c:v>
                </c:pt>
                <c:pt idx="14547" formatCode="General">
                  <c:v>99.109300000000005</c:v>
                </c:pt>
                <c:pt idx="14548" formatCode="General">
                  <c:v>97.532300000000006</c:v>
                </c:pt>
                <c:pt idx="14549" formatCode="General">
                  <c:v>96.862899999999996</c:v>
                </c:pt>
                <c:pt idx="14550" formatCode="General">
                  <c:v>97.129499999999993</c:v>
                </c:pt>
                <c:pt idx="14551" formatCode="General">
                  <c:v>98.391199999999998</c:v>
                </c:pt>
                <c:pt idx="14552" formatCode="General">
                  <c:v>100.664</c:v>
                </c:pt>
                <c:pt idx="14553" formatCode="General">
                  <c:v>103.864</c:v>
                </c:pt>
                <c:pt idx="14554" formatCode="General">
                  <c:v>107.816</c:v>
                </c:pt>
                <c:pt idx="14555" formatCode="General">
                  <c:v>112.3</c:v>
                </c:pt>
                <c:pt idx="14556" formatCode="General">
                  <c:v>117.096</c:v>
                </c:pt>
                <c:pt idx="14557" formatCode="General">
                  <c:v>122.01600000000001</c:v>
                </c:pt>
                <c:pt idx="14558" formatCode="General">
                  <c:v>126.964</c:v>
                </c:pt>
                <c:pt idx="14559" formatCode="General">
                  <c:v>131.815</c:v>
                </c:pt>
                <c:pt idx="14560" formatCode="General">
                  <c:v>136.381</c:v>
                </c:pt>
                <c:pt idx="14561" formatCode="General">
                  <c:v>140.505</c:v>
                </c:pt>
                <c:pt idx="14562" formatCode="General">
                  <c:v>144.089</c:v>
                </c:pt>
                <c:pt idx="14563" formatCode="General">
                  <c:v>147.09</c:v>
                </c:pt>
                <c:pt idx="14564" formatCode="General">
                  <c:v>149.47800000000001</c:v>
                </c:pt>
                <c:pt idx="14565" formatCode="General">
                  <c:v>151.16900000000001</c:v>
                </c:pt>
                <c:pt idx="14566" formatCode="General">
                  <c:v>152.089</c:v>
                </c:pt>
                <c:pt idx="14567" formatCode="General">
                  <c:v>152.215</c:v>
                </c:pt>
                <c:pt idx="14568" formatCode="General">
                  <c:v>151.511</c:v>
                </c:pt>
                <c:pt idx="14569" formatCode="General">
                  <c:v>149.952</c:v>
                </c:pt>
                <c:pt idx="14570" formatCode="General">
                  <c:v>147.50899999999999</c:v>
                </c:pt>
                <c:pt idx="14571" formatCode="General">
                  <c:v>144.20699999999999</c:v>
                </c:pt>
                <c:pt idx="14572" formatCode="General">
                  <c:v>140.22200000000001</c:v>
                </c:pt>
                <c:pt idx="14573" formatCode="General">
                  <c:v>135.74600000000001</c:v>
                </c:pt>
                <c:pt idx="14574" formatCode="General">
                  <c:v>130.91200000000001</c:v>
                </c:pt>
                <c:pt idx="14575" formatCode="General">
                  <c:v>125.88800000000001</c:v>
                </c:pt>
                <c:pt idx="14576" formatCode="General">
                  <c:v>120.84</c:v>
                </c:pt>
                <c:pt idx="14577" formatCode="General">
                  <c:v>115.91</c:v>
                </c:pt>
                <c:pt idx="14578" formatCode="General">
                  <c:v>111.20699999999999</c:v>
                </c:pt>
                <c:pt idx="14579" formatCode="General">
                  <c:v>106.764</c:v>
                </c:pt>
                <c:pt idx="14580" formatCode="General">
                  <c:v>102.599</c:v>
                </c:pt>
                <c:pt idx="14581" formatCode="General">
                  <c:v>98.731999999999999</c:v>
                </c:pt>
                <c:pt idx="14582" formatCode="General">
                  <c:v>95.155199999999994</c:v>
                </c:pt>
                <c:pt idx="14583" formatCode="General">
                  <c:v>91.8506</c:v>
                </c:pt>
                <c:pt idx="14584" formatCode="General">
                  <c:v>88.834299999999999</c:v>
                </c:pt>
                <c:pt idx="14585" formatCode="General">
                  <c:v>86.125299999999996</c:v>
                </c:pt>
                <c:pt idx="14586" formatCode="General">
                  <c:v>83.727500000000006</c:v>
                </c:pt>
                <c:pt idx="14587" formatCode="General">
                  <c:v>81.602099999999993</c:v>
                </c:pt>
                <c:pt idx="14588" formatCode="General">
                  <c:v>79.673100000000005</c:v>
                </c:pt>
                <c:pt idx="14589" formatCode="General">
                  <c:v>77.942300000000003</c:v>
                </c:pt>
                <c:pt idx="14590" formatCode="General">
                  <c:v>76.448300000000003</c:v>
                </c:pt>
                <c:pt idx="14591" formatCode="General">
                  <c:v>75.185500000000005</c:v>
                </c:pt>
                <c:pt idx="14592" formatCode="General">
                  <c:v>74.140199999999993</c:v>
                </c:pt>
                <c:pt idx="14593" formatCode="General">
                  <c:v>73.302999999999997</c:v>
                </c:pt>
                <c:pt idx="14594" formatCode="General">
                  <c:v>72.719399999999993</c:v>
                </c:pt>
                <c:pt idx="14595" formatCode="General">
                  <c:v>72.466399999999993</c:v>
                </c:pt>
                <c:pt idx="14596" formatCode="General">
                  <c:v>72.449600000000004</c:v>
                </c:pt>
                <c:pt idx="14597" formatCode="General">
                  <c:v>72.524000000000001</c:v>
                </c:pt>
                <c:pt idx="14598" formatCode="General">
                  <c:v>72.762900000000002</c:v>
                </c:pt>
                <c:pt idx="14599" formatCode="General">
                  <c:v>73.2029</c:v>
                </c:pt>
                <c:pt idx="14600" formatCode="General">
                  <c:v>73.696100000000001</c:v>
                </c:pt>
                <c:pt idx="14601" formatCode="General">
                  <c:v>74.138599999999997</c:v>
                </c:pt>
                <c:pt idx="14602" formatCode="General">
                  <c:v>74.501900000000006</c:v>
                </c:pt>
                <c:pt idx="14603" formatCode="General">
                  <c:v>74.797399999999996</c:v>
                </c:pt>
                <c:pt idx="14604" formatCode="General">
                  <c:v>75.030100000000004</c:v>
                </c:pt>
                <c:pt idx="14605" formatCode="General">
                  <c:v>75.088499999999996</c:v>
                </c:pt>
                <c:pt idx="14606" formatCode="General">
                  <c:v>74.845799999999997</c:v>
                </c:pt>
                <c:pt idx="14607" formatCode="General">
                  <c:v>74.223200000000006</c:v>
                </c:pt>
                <c:pt idx="14608" formatCode="General">
                  <c:v>73.134900000000002</c:v>
                </c:pt>
                <c:pt idx="14609" formatCode="General">
                  <c:v>71.516499999999994</c:v>
                </c:pt>
                <c:pt idx="14610" formatCode="General">
                  <c:v>69.385300000000001</c:v>
                </c:pt>
                <c:pt idx="14611" formatCode="General">
                  <c:v>66.811199999999999</c:v>
                </c:pt>
                <c:pt idx="14612" formatCode="General">
                  <c:v>63.9206</c:v>
                </c:pt>
                <c:pt idx="14613" formatCode="General">
                  <c:v>60.852899999999998</c:v>
                </c:pt>
                <c:pt idx="14614" formatCode="General">
                  <c:v>57.702599999999997</c:v>
                </c:pt>
                <c:pt idx="14615" formatCode="General">
                  <c:v>54.5015</c:v>
                </c:pt>
                <c:pt idx="14616" formatCode="General">
                  <c:v>51.232700000000001</c:v>
                </c:pt>
                <c:pt idx="14617" formatCode="General">
                  <c:v>47.968000000000004</c:v>
                </c:pt>
                <c:pt idx="14618" formatCode="General">
                  <c:v>44.784300000000002</c:v>
                </c:pt>
                <c:pt idx="14619" formatCode="General">
                  <c:v>41.658900000000003</c:v>
                </c:pt>
                <c:pt idx="14620" formatCode="General">
                  <c:v>38.580599999999997</c:v>
                </c:pt>
                <c:pt idx="14621" formatCode="General">
                  <c:v>35.585999999999999</c:v>
                </c:pt>
                <c:pt idx="14622" formatCode="General">
                  <c:v>32.701999999999998</c:v>
                </c:pt>
                <c:pt idx="14623" formatCode="General">
                  <c:v>29.945699999999999</c:v>
                </c:pt>
                <c:pt idx="14624" formatCode="General">
                  <c:v>27.426100000000002</c:v>
                </c:pt>
                <c:pt idx="14625" formatCode="General">
                  <c:v>25.2316</c:v>
                </c:pt>
                <c:pt idx="14626" formatCode="General">
                  <c:v>23.292200000000001</c:v>
                </c:pt>
                <c:pt idx="14627" formatCode="General">
                  <c:v>21.5303</c:v>
                </c:pt>
                <c:pt idx="14628" formatCode="General">
                  <c:v>19.905000000000001</c:v>
                </c:pt>
                <c:pt idx="14629" formatCode="General">
                  <c:v>18.295000000000002</c:v>
                </c:pt>
                <c:pt idx="14630" formatCode="General">
                  <c:v>16.550699999999999</c:v>
                </c:pt>
                <c:pt idx="14631" formatCode="General">
                  <c:v>14.4231</c:v>
                </c:pt>
                <c:pt idx="14632" formatCode="General">
                  <c:v>11.706200000000001</c:v>
                </c:pt>
                <c:pt idx="14633" formatCode="General">
                  <c:v>8.4151000000000007</c:v>
                </c:pt>
                <c:pt idx="14634" formatCode="General">
                  <c:v>4.6097799999999998</c:v>
                </c:pt>
                <c:pt idx="14635" formatCode="General">
                  <c:v>0.366427</c:v>
                </c:pt>
                <c:pt idx="14636" formatCode="General">
                  <c:v>-4.1445800000000004</c:v>
                </c:pt>
                <c:pt idx="14637" formatCode="General">
                  <c:v>-8.7327899999999996</c:v>
                </c:pt>
                <c:pt idx="14638" formatCode="General">
                  <c:v>-13.191000000000001</c:v>
                </c:pt>
                <c:pt idx="14639" formatCode="General">
                  <c:v>-17.3294</c:v>
                </c:pt>
                <c:pt idx="14640" formatCode="General">
                  <c:v>-21.060199999999998</c:v>
                </c:pt>
                <c:pt idx="14641" formatCode="General">
                  <c:v>-24.372599999999998</c:v>
                </c:pt>
                <c:pt idx="14642" formatCode="General">
                  <c:v>-27.328399999999998</c:v>
                </c:pt>
                <c:pt idx="14643" formatCode="General">
                  <c:v>-29.9998</c:v>
                </c:pt>
                <c:pt idx="14644" formatCode="General">
                  <c:v>-32.469000000000001</c:v>
                </c:pt>
                <c:pt idx="14645" formatCode="General">
                  <c:v>-34.949800000000003</c:v>
                </c:pt>
                <c:pt idx="14646" formatCode="General">
                  <c:v>-37.673400000000001</c:v>
                </c:pt>
                <c:pt idx="14647" formatCode="General">
                  <c:v>-40.767899999999997</c:v>
                </c:pt>
                <c:pt idx="14648" formatCode="General">
                  <c:v>-44.268799999999999</c:v>
                </c:pt>
                <c:pt idx="14649" formatCode="General">
                  <c:v>-48.112000000000002</c:v>
                </c:pt>
                <c:pt idx="14650" formatCode="General">
                  <c:v>-52.200299999999999</c:v>
                </c:pt>
                <c:pt idx="14651" formatCode="General">
                  <c:v>-56.436500000000002</c:v>
                </c:pt>
                <c:pt idx="14652" formatCode="General">
                  <c:v>-60.7438</c:v>
                </c:pt>
                <c:pt idx="14653" formatCode="General">
                  <c:v>-65.009</c:v>
                </c:pt>
                <c:pt idx="14654" formatCode="General">
                  <c:v>-69.088099999999997</c:v>
                </c:pt>
                <c:pt idx="14655" formatCode="General">
                  <c:v>-72.939599999999999</c:v>
                </c:pt>
                <c:pt idx="14656" formatCode="General">
                  <c:v>-76.623599999999996</c:v>
                </c:pt>
                <c:pt idx="14657" formatCode="General">
                  <c:v>-80.215199999999996</c:v>
                </c:pt>
                <c:pt idx="14658" formatCode="General">
                  <c:v>-83.772400000000005</c:v>
                </c:pt>
                <c:pt idx="14659" formatCode="General">
                  <c:v>-87.289900000000003</c:v>
                </c:pt>
                <c:pt idx="14660" formatCode="General">
                  <c:v>-90.729399999999998</c:v>
                </c:pt>
                <c:pt idx="14661" formatCode="General">
                  <c:v>-94.023600000000002</c:v>
                </c:pt>
                <c:pt idx="14662" formatCode="General">
                  <c:v>-97.043400000000005</c:v>
                </c:pt>
                <c:pt idx="14663" formatCode="General">
                  <c:v>-99.653499999999994</c:v>
                </c:pt>
                <c:pt idx="14664" formatCode="General">
                  <c:v>-101.80800000000001</c:v>
                </c:pt>
                <c:pt idx="14665" formatCode="General">
                  <c:v>-103.514</c:v>
                </c:pt>
                <c:pt idx="14666" formatCode="General">
                  <c:v>-104.82299999999999</c:v>
                </c:pt>
                <c:pt idx="14667" formatCode="General">
                  <c:v>-105.809</c:v>
                </c:pt>
                <c:pt idx="14668" formatCode="General">
                  <c:v>-106.55</c:v>
                </c:pt>
                <c:pt idx="14669" formatCode="General">
                  <c:v>-107.13200000000001</c:v>
                </c:pt>
                <c:pt idx="14670" formatCode="General">
                  <c:v>-107.633</c:v>
                </c:pt>
                <c:pt idx="14671" formatCode="General">
                  <c:v>-108.092</c:v>
                </c:pt>
                <c:pt idx="14672" formatCode="General">
                  <c:v>-108.538</c:v>
                </c:pt>
                <c:pt idx="14673" formatCode="General">
                  <c:v>-109.001</c:v>
                </c:pt>
                <c:pt idx="14674" formatCode="General">
                  <c:v>-109.495</c:v>
                </c:pt>
                <c:pt idx="14675" formatCode="General">
                  <c:v>-110.015</c:v>
                </c:pt>
                <c:pt idx="14676" formatCode="General">
                  <c:v>-110.616</c:v>
                </c:pt>
                <c:pt idx="14677" formatCode="General">
                  <c:v>-111.378</c:v>
                </c:pt>
                <c:pt idx="14678" formatCode="General">
                  <c:v>-112.34699999999999</c:v>
                </c:pt>
                <c:pt idx="14679" formatCode="General">
                  <c:v>-113.527</c:v>
                </c:pt>
                <c:pt idx="14680" formatCode="General">
                  <c:v>-114.85899999999999</c:v>
                </c:pt>
                <c:pt idx="14681" formatCode="General">
                  <c:v>-116.301</c:v>
                </c:pt>
                <c:pt idx="14682" formatCode="General">
                  <c:v>-117.866</c:v>
                </c:pt>
                <c:pt idx="14683" formatCode="General">
                  <c:v>-119.465</c:v>
                </c:pt>
                <c:pt idx="14684" formatCode="General">
                  <c:v>-120.967</c:v>
                </c:pt>
                <c:pt idx="14685" formatCode="General">
                  <c:v>-122.319</c:v>
                </c:pt>
                <c:pt idx="14686" formatCode="General">
                  <c:v>-123.52200000000001</c:v>
                </c:pt>
                <c:pt idx="14687" formatCode="General">
                  <c:v>-124.664</c:v>
                </c:pt>
                <c:pt idx="14688" formatCode="General">
                  <c:v>-125.866</c:v>
                </c:pt>
                <c:pt idx="14689" formatCode="General">
                  <c:v>-127.227</c:v>
                </c:pt>
                <c:pt idx="14690" formatCode="General">
                  <c:v>-128.833</c:v>
                </c:pt>
                <c:pt idx="14691" formatCode="General">
                  <c:v>-130.74199999999999</c:v>
                </c:pt>
                <c:pt idx="14692" formatCode="General">
                  <c:v>-132.982</c:v>
                </c:pt>
                <c:pt idx="14693" formatCode="General">
                  <c:v>-135.52500000000001</c:v>
                </c:pt>
                <c:pt idx="14694" formatCode="General">
                  <c:v>-138.251</c:v>
                </c:pt>
                <c:pt idx="14695" formatCode="General">
                  <c:v>-141.05199999999999</c:v>
                </c:pt>
                <c:pt idx="14696" formatCode="General">
                  <c:v>-143.87200000000001</c:v>
                </c:pt>
                <c:pt idx="14697" formatCode="General">
                  <c:v>-146.642</c:v>
                </c:pt>
                <c:pt idx="14698" formatCode="General">
                  <c:v>-149.298</c:v>
                </c:pt>
                <c:pt idx="14699" formatCode="General">
                  <c:v>-151.77099999999999</c:v>
                </c:pt>
                <c:pt idx="14700" formatCode="General">
                  <c:v>-154.01499999999999</c:v>
                </c:pt>
                <c:pt idx="14701" formatCode="General">
                  <c:v>-156.03700000000001</c:v>
                </c:pt>
                <c:pt idx="14702" formatCode="General">
                  <c:v>-157.821</c:v>
                </c:pt>
                <c:pt idx="14703" formatCode="General">
                  <c:v>-159.32400000000001</c:v>
                </c:pt>
                <c:pt idx="14704" formatCode="General">
                  <c:v>-160.54400000000001</c:v>
                </c:pt>
                <c:pt idx="14705" formatCode="General">
                  <c:v>-161.47800000000001</c:v>
                </c:pt>
                <c:pt idx="14706" formatCode="General">
                  <c:v>-162.04400000000001</c:v>
                </c:pt>
                <c:pt idx="14707" formatCode="General">
                  <c:v>-162.15299999999999</c:v>
                </c:pt>
                <c:pt idx="14708" formatCode="General">
                  <c:v>-161.75299999999999</c:v>
                </c:pt>
                <c:pt idx="14709" formatCode="General">
                  <c:v>-160.876</c:v>
                </c:pt>
                <c:pt idx="14710" formatCode="General">
                  <c:v>-159.614</c:v>
                </c:pt>
                <c:pt idx="14711" formatCode="General">
                  <c:v>-157.97900000000001</c:v>
                </c:pt>
                <c:pt idx="14712" formatCode="General">
                  <c:v>-155.93700000000001</c:v>
                </c:pt>
                <c:pt idx="14713" formatCode="General">
                  <c:v>-153.417</c:v>
                </c:pt>
                <c:pt idx="14714" formatCode="General">
                  <c:v>-150.30699999999999</c:v>
                </c:pt>
                <c:pt idx="14715" formatCode="General">
                  <c:v>-146.50800000000001</c:v>
                </c:pt>
                <c:pt idx="14716" formatCode="General">
                  <c:v>-142.279</c:v>
                </c:pt>
                <c:pt idx="14717" formatCode="General">
                  <c:v>-138.07900000000001</c:v>
                </c:pt>
                <c:pt idx="14718" formatCode="General">
                  <c:v>-134.08699999999999</c:v>
                </c:pt>
                <c:pt idx="14719" formatCode="General">
                  <c:v>-130.37200000000001</c:v>
                </c:pt>
                <c:pt idx="14720" formatCode="General">
                  <c:v>-127.012</c:v>
                </c:pt>
                <c:pt idx="14721" formatCode="General">
                  <c:v>-124.059</c:v>
                </c:pt>
                <c:pt idx="14722" formatCode="General">
                  <c:v>-121.536</c:v>
                </c:pt>
                <c:pt idx="14723" formatCode="General">
                  <c:v>-119.53100000000001</c:v>
                </c:pt>
                <c:pt idx="14724" formatCode="General">
                  <c:v>-118.155</c:v>
                </c:pt>
                <c:pt idx="14725" formatCode="General">
                  <c:v>-117.39</c:v>
                </c:pt>
                <c:pt idx="14726" formatCode="General">
                  <c:v>-117.197</c:v>
                </c:pt>
                <c:pt idx="14727" formatCode="General">
                  <c:v>-117.61799999999999</c:v>
                </c:pt>
                <c:pt idx="14728" formatCode="General">
                  <c:v>-118.7</c:v>
                </c:pt>
                <c:pt idx="14729" formatCode="General">
                  <c:v>-120.461</c:v>
                </c:pt>
                <c:pt idx="14730" formatCode="General">
                  <c:v>-122.85299999999999</c:v>
                </c:pt>
                <c:pt idx="14731" formatCode="General">
                  <c:v>-125.789</c:v>
                </c:pt>
                <c:pt idx="14732" formatCode="General">
                  <c:v>-129.29</c:v>
                </c:pt>
                <c:pt idx="14733" formatCode="General">
                  <c:v>-133.46799999999999</c:v>
                </c:pt>
                <c:pt idx="14734" formatCode="General">
                  <c:v>-138.553</c:v>
                </c:pt>
                <c:pt idx="14735" formatCode="General">
                  <c:v>-144.55799999999999</c:v>
                </c:pt>
                <c:pt idx="14736" formatCode="General">
                  <c:v>-151.20400000000001</c:v>
                </c:pt>
                <c:pt idx="14737" formatCode="General">
                  <c:v>-158.203</c:v>
                </c:pt>
                <c:pt idx="14738" formatCode="General">
                  <c:v>-165.30500000000001</c:v>
                </c:pt>
                <c:pt idx="14739" formatCode="General">
                  <c:v>-172.24799999999999</c:v>
                </c:pt>
                <c:pt idx="14740" formatCode="General">
                  <c:v>-178.82</c:v>
                </c:pt>
                <c:pt idx="14741" formatCode="General">
                  <c:v>-184.95</c:v>
                </c:pt>
                <c:pt idx="14742" formatCode="General">
                  <c:v>-190.57300000000001</c:v>
                </c:pt>
                <c:pt idx="14743" formatCode="General">
                  <c:v>-195.61600000000001</c:v>
                </c:pt>
                <c:pt idx="14744" formatCode="General">
                  <c:v>-200.136</c:v>
                </c:pt>
                <c:pt idx="14745" formatCode="General">
                  <c:v>-204.233</c:v>
                </c:pt>
                <c:pt idx="14746" formatCode="General">
                  <c:v>-207.95</c:v>
                </c:pt>
                <c:pt idx="14747" formatCode="General">
                  <c:v>-211.34200000000001</c:v>
                </c:pt>
                <c:pt idx="14748" formatCode="General">
                  <c:v>-214.48500000000001</c:v>
                </c:pt>
                <c:pt idx="14749" formatCode="General">
                  <c:v>-217.398</c:v>
                </c:pt>
                <c:pt idx="14750" formatCode="General">
                  <c:v>-220.04599999999999</c:v>
                </c:pt>
                <c:pt idx="14751" formatCode="General">
                  <c:v>-222.363</c:v>
                </c:pt>
                <c:pt idx="14752" formatCode="General">
                  <c:v>-224.30500000000001</c:v>
                </c:pt>
                <c:pt idx="14753" formatCode="General">
                  <c:v>-225.916</c:v>
                </c:pt>
                <c:pt idx="14754" formatCode="General">
                  <c:v>-227.26</c:v>
                </c:pt>
                <c:pt idx="14755" formatCode="General">
                  <c:v>-228.38900000000001</c:v>
                </c:pt>
                <c:pt idx="14756" formatCode="General">
                  <c:v>-229.29400000000001</c:v>
                </c:pt>
                <c:pt idx="14757" formatCode="General">
                  <c:v>-229.92500000000001</c:v>
                </c:pt>
                <c:pt idx="14758" formatCode="General">
                  <c:v>-230.36</c:v>
                </c:pt>
                <c:pt idx="14759" formatCode="General">
                  <c:v>-230.702</c:v>
                </c:pt>
                <c:pt idx="14760" formatCode="General">
                  <c:v>-230.92500000000001</c:v>
                </c:pt>
                <c:pt idx="14761" formatCode="General">
                  <c:v>-230.96799999999999</c:v>
                </c:pt>
                <c:pt idx="14762" formatCode="General">
                  <c:v>-230.77799999999999</c:v>
                </c:pt>
                <c:pt idx="14763" formatCode="General">
                  <c:v>-230.316</c:v>
                </c:pt>
                <c:pt idx="14764" formatCode="General">
                  <c:v>-229.57499999999999</c:v>
                </c:pt>
                <c:pt idx="14765" formatCode="General">
                  <c:v>-228.60599999999999</c:v>
                </c:pt>
                <c:pt idx="14766" formatCode="General">
                  <c:v>-227.48099999999999</c:v>
                </c:pt>
                <c:pt idx="14767" formatCode="General">
                  <c:v>-226.28299999999999</c:v>
                </c:pt>
                <c:pt idx="14768" formatCode="General">
                  <c:v>-225.05199999999999</c:v>
                </c:pt>
                <c:pt idx="14769" formatCode="General">
                  <c:v>-223.744</c:v>
                </c:pt>
                <c:pt idx="14770" formatCode="General">
                  <c:v>-222.16200000000001</c:v>
                </c:pt>
                <c:pt idx="14771" formatCode="General">
                  <c:v>-220.07300000000001</c:v>
                </c:pt>
                <c:pt idx="14772" formatCode="General">
                  <c:v>-217.46899999999999</c:v>
                </c:pt>
                <c:pt idx="14773" formatCode="General">
                  <c:v>-214.44200000000001</c:v>
                </c:pt>
                <c:pt idx="14774" formatCode="General">
                  <c:v>-211.124</c:v>
                </c:pt>
                <c:pt idx="14775" formatCode="General">
                  <c:v>-207.63300000000001</c:v>
                </c:pt>
                <c:pt idx="14776" formatCode="General">
                  <c:v>-204.02</c:v>
                </c:pt>
                <c:pt idx="14777" formatCode="General">
                  <c:v>-200.27699999999999</c:v>
                </c:pt>
                <c:pt idx="14778" formatCode="General">
                  <c:v>-196.37200000000001</c:v>
                </c:pt>
                <c:pt idx="14779" formatCode="General">
                  <c:v>-192.31</c:v>
                </c:pt>
                <c:pt idx="14780" formatCode="General">
                  <c:v>-188.13499999999999</c:v>
                </c:pt>
                <c:pt idx="14781" formatCode="General">
                  <c:v>-183.95699999999999</c:v>
                </c:pt>
                <c:pt idx="14782" formatCode="General">
                  <c:v>-179.88800000000001</c:v>
                </c:pt>
                <c:pt idx="14783" formatCode="General">
                  <c:v>-176</c:v>
                </c:pt>
                <c:pt idx="14784" formatCode="General">
                  <c:v>-172.33500000000001</c:v>
                </c:pt>
                <c:pt idx="14785" formatCode="General">
                  <c:v>-168.91200000000001</c:v>
                </c:pt>
                <c:pt idx="14786" formatCode="General">
                  <c:v>-165.732</c:v>
                </c:pt>
                <c:pt idx="14787" formatCode="General">
                  <c:v>-162.809</c:v>
                </c:pt>
                <c:pt idx="14788" formatCode="General">
                  <c:v>-160.20599999999999</c:v>
                </c:pt>
                <c:pt idx="14789" formatCode="General">
                  <c:v>-158.006</c:v>
                </c:pt>
                <c:pt idx="14790" formatCode="General">
                  <c:v>-156.286</c:v>
                </c:pt>
                <c:pt idx="14791" formatCode="General">
                  <c:v>-155.05500000000001</c:v>
                </c:pt>
                <c:pt idx="14792" formatCode="General">
                  <c:v>-154.28700000000001</c:v>
                </c:pt>
                <c:pt idx="14793" formatCode="General">
                  <c:v>-153.99799999999999</c:v>
                </c:pt>
                <c:pt idx="14794" formatCode="General">
                  <c:v>-154.16200000000001</c:v>
                </c:pt>
                <c:pt idx="14795" formatCode="General">
                  <c:v>-154.65799999999999</c:v>
                </c:pt>
                <c:pt idx="14796" formatCode="General">
                  <c:v>-155.328</c:v>
                </c:pt>
                <c:pt idx="14797" formatCode="General">
                  <c:v>-156.02600000000001</c:v>
                </c:pt>
                <c:pt idx="14798" formatCode="General">
                  <c:v>-156.529</c:v>
                </c:pt>
                <c:pt idx="14799" formatCode="General">
                  <c:v>-156.62200000000001</c:v>
                </c:pt>
                <c:pt idx="14800" formatCode="General">
                  <c:v>-156.21899999999999</c:v>
                </c:pt>
                <c:pt idx="14801" formatCode="General">
                  <c:v>-155.226</c:v>
                </c:pt>
                <c:pt idx="14802" formatCode="General">
                  <c:v>-153.51900000000001</c:v>
                </c:pt>
                <c:pt idx="14803" formatCode="General">
                  <c:v>-151.02799999999999</c:v>
                </c:pt>
                <c:pt idx="14804" formatCode="General">
                  <c:v>-147.749</c:v>
                </c:pt>
                <c:pt idx="14805" formatCode="General">
                  <c:v>-143.72399999999999</c:v>
                </c:pt>
                <c:pt idx="14806" formatCode="General">
                  <c:v>-139.024</c:v>
                </c:pt>
                <c:pt idx="14807" formatCode="General">
                  <c:v>-133.75299999999999</c:v>
                </c:pt>
                <c:pt idx="14808" formatCode="General">
                  <c:v>-128.023</c:v>
                </c:pt>
                <c:pt idx="14809" formatCode="General">
                  <c:v>-121.908</c:v>
                </c:pt>
                <c:pt idx="14810" formatCode="General">
                  <c:v>-115.458</c:v>
                </c:pt>
                <c:pt idx="14811" formatCode="General">
                  <c:v>-108.70399999999999</c:v>
                </c:pt>
                <c:pt idx="14812" formatCode="General">
                  <c:v>-101.654</c:v>
                </c:pt>
                <c:pt idx="14813" formatCode="General">
                  <c:v>-94.326300000000003</c:v>
                </c:pt>
                <c:pt idx="14814" formatCode="General">
                  <c:v>-86.795100000000005</c:v>
                </c:pt>
                <c:pt idx="14815" formatCode="General">
                  <c:v>-79.148799999999994</c:v>
                </c:pt>
                <c:pt idx="14816" formatCode="General">
                  <c:v>-71.479500000000002</c:v>
                </c:pt>
                <c:pt idx="14817" formatCode="General">
                  <c:v>-63.911000000000001</c:v>
                </c:pt>
                <c:pt idx="14818" formatCode="General">
                  <c:v>-56.565399999999997</c:v>
                </c:pt>
                <c:pt idx="14819" formatCode="General">
                  <c:v>-49.561399999999999</c:v>
                </c:pt>
                <c:pt idx="14820" formatCode="General">
                  <c:v>-43.011299999999999</c:v>
                </c:pt>
                <c:pt idx="14821" formatCode="General">
                  <c:v>-37.011400000000002</c:v>
                </c:pt>
                <c:pt idx="14822" formatCode="General">
                  <c:v>-31.581900000000001</c:v>
                </c:pt>
                <c:pt idx="14823" formatCode="General">
                  <c:v>-26.641100000000002</c:v>
                </c:pt>
                <c:pt idx="14824" formatCode="General">
                  <c:v>-22.237500000000001</c:v>
                </c:pt>
                <c:pt idx="14825" formatCode="General">
                  <c:v>-18.485700000000001</c:v>
                </c:pt>
                <c:pt idx="14826" formatCode="General">
                  <c:v>-15.438000000000001</c:v>
                </c:pt>
                <c:pt idx="14827" formatCode="General">
                  <c:v>-13.1435</c:v>
                </c:pt>
                <c:pt idx="14828" formatCode="General">
                  <c:v>-11.6767</c:v>
                </c:pt>
                <c:pt idx="14829" formatCode="General">
                  <c:v>-11.055</c:v>
                </c:pt>
                <c:pt idx="14830" formatCode="General">
                  <c:v>-11.1996</c:v>
                </c:pt>
                <c:pt idx="14831" formatCode="General">
                  <c:v>-12.039300000000001</c:v>
                </c:pt>
                <c:pt idx="14832" formatCode="General">
                  <c:v>-13.5068</c:v>
                </c:pt>
                <c:pt idx="14833" formatCode="General">
                  <c:v>-15.531700000000001</c:v>
                </c:pt>
                <c:pt idx="14834" formatCode="General">
                  <c:v>-18.001799999999999</c:v>
                </c:pt>
                <c:pt idx="14835" formatCode="General">
                  <c:v>-20.722200000000001</c:v>
                </c:pt>
                <c:pt idx="14836" formatCode="General">
                  <c:v>-23.5501</c:v>
                </c:pt>
                <c:pt idx="14837" formatCode="General">
                  <c:v>-26.429200000000002</c:v>
                </c:pt>
                <c:pt idx="14838" formatCode="General">
                  <c:v>-29.379899999999999</c:v>
                </c:pt>
                <c:pt idx="14839" formatCode="General">
                  <c:v>-32.430599999999998</c:v>
                </c:pt>
                <c:pt idx="14840" formatCode="General">
                  <c:v>-35.486699999999999</c:v>
                </c:pt>
                <c:pt idx="14841" formatCode="General">
                  <c:v>-38.393500000000003</c:v>
                </c:pt>
                <c:pt idx="14842" formatCode="General">
                  <c:v>-40.9557</c:v>
                </c:pt>
                <c:pt idx="14843" formatCode="General">
                  <c:v>-43.043700000000001</c:v>
                </c:pt>
                <c:pt idx="14844" formatCode="General">
                  <c:v>-44.628500000000003</c:v>
                </c:pt>
                <c:pt idx="14845" formatCode="General">
                  <c:v>-45.659500000000001</c:v>
                </c:pt>
                <c:pt idx="14846" formatCode="General">
                  <c:v>-46.084699999999998</c:v>
                </c:pt>
                <c:pt idx="14847" formatCode="General">
                  <c:v>-45.868899999999996</c:v>
                </c:pt>
                <c:pt idx="14848" formatCode="General">
                  <c:v>-44.985399999999998</c:v>
                </c:pt>
                <c:pt idx="14849" formatCode="General">
                  <c:v>-43.4251</c:v>
                </c:pt>
                <c:pt idx="14850" formatCode="General">
                  <c:v>-41.223799999999997</c:v>
                </c:pt>
                <c:pt idx="14851" formatCode="General">
                  <c:v>-38.454900000000002</c:v>
                </c:pt>
                <c:pt idx="14852" formatCode="General">
                  <c:v>-35.226700000000001</c:v>
                </c:pt>
                <c:pt idx="14853" formatCode="General">
                  <c:v>-31.6569</c:v>
                </c:pt>
                <c:pt idx="14854" formatCode="General">
                  <c:v>-27.853999999999999</c:v>
                </c:pt>
                <c:pt idx="14855" formatCode="General">
                  <c:v>-23.911000000000001</c:v>
                </c:pt>
                <c:pt idx="14856" formatCode="General">
                  <c:v>-19.881399999999999</c:v>
                </c:pt>
                <c:pt idx="14857" formatCode="General">
                  <c:v>-15.822100000000001</c:v>
                </c:pt>
                <c:pt idx="14858" formatCode="General">
                  <c:v>-11.794</c:v>
                </c:pt>
                <c:pt idx="14859" formatCode="General">
                  <c:v>-7.9627699999999999</c:v>
                </c:pt>
                <c:pt idx="14860" formatCode="General">
                  <c:v>-4.5305999999999997</c:v>
                </c:pt>
                <c:pt idx="14861" formatCode="General">
                  <c:v>-1.6950400000000001</c:v>
                </c:pt>
                <c:pt idx="14862" formatCode="General">
                  <c:v>0.44826100000000002</c:v>
                </c:pt>
                <c:pt idx="14863" formatCode="General">
                  <c:v>1.9870300000000001</c:v>
                </c:pt>
                <c:pt idx="14864" formatCode="General">
                  <c:v>2.9956999999999998</c:v>
                </c:pt>
                <c:pt idx="14865" formatCode="General">
                  <c:v>3.5142799999999998</c:v>
                </c:pt>
                <c:pt idx="14866" formatCode="General">
                  <c:v>3.65482</c:v>
                </c:pt>
                <c:pt idx="14867" formatCode="General">
                  <c:v>3.5110600000000001</c:v>
                </c:pt>
                <c:pt idx="14868" formatCode="General">
                  <c:v>3.0342799999999999</c:v>
                </c:pt>
                <c:pt idx="14869" formatCode="General">
                  <c:v>2.1270500000000001</c:v>
                </c:pt>
                <c:pt idx="14870" formatCode="General">
                  <c:v>0.69426100000000002</c:v>
                </c:pt>
                <c:pt idx="14871" formatCode="General">
                  <c:v>-1.24865</c:v>
                </c:pt>
                <c:pt idx="14872" formatCode="General">
                  <c:v>-3.6059800000000002</c:v>
                </c:pt>
                <c:pt idx="14873" formatCode="General">
                  <c:v>-6.3369</c:v>
                </c:pt>
                <c:pt idx="14874" formatCode="General">
                  <c:v>-9.42319</c:v>
                </c:pt>
                <c:pt idx="14875" formatCode="General">
                  <c:v>-12.8565</c:v>
                </c:pt>
                <c:pt idx="14876" formatCode="General">
                  <c:v>-16.608899999999998</c:v>
                </c:pt>
                <c:pt idx="14877" formatCode="General">
                  <c:v>-20.6172</c:v>
                </c:pt>
                <c:pt idx="14878" formatCode="General">
                  <c:v>-24.746500000000001</c:v>
                </c:pt>
                <c:pt idx="14879" formatCode="General">
                  <c:v>-28.847899999999999</c:v>
                </c:pt>
                <c:pt idx="14880" formatCode="General">
                  <c:v>-32.894399999999997</c:v>
                </c:pt>
                <c:pt idx="14881" formatCode="General">
                  <c:v>-36.892200000000003</c:v>
                </c:pt>
                <c:pt idx="14882" formatCode="General">
                  <c:v>-40.832900000000002</c:v>
                </c:pt>
                <c:pt idx="14883" formatCode="General">
                  <c:v>-44.620699999999999</c:v>
                </c:pt>
                <c:pt idx="14884" formatCode="General">
                  <c:v>-48.079799999999999</c:v>
                </c:pt>
                <c:pt idx="14885" formatCode="General">
                  <c:v>-51.215200000000003</c:v>
                </c:pt>
                <c:pt idx="14886" formatCode="General">
                  <c:v>-54.130600000000001</c:v>
                </c:pt>
                <c:pt idx="14887" formatCode="General">
                  <c:v>-56.923099999999998</c:v>
                </c:pt>
                <c:pt idx="14888" formatCode="General">
                  <c:v>-59.661900000000003</c:v>
                </c:pt>
                <c:pt idx="14889" formatCode="General">
                  <c:v>-62.325800000000001</c:v>
                </c:pt>
                <c:pt idx="14890" formatCode="General">
                  <c:v>-64.862200000000001</c:v>
                </c:pt>
                <c:pt idx="14891" formatCode="General">
                  <c:v>-67.212100000000007</c:v>
                </c:pt>
                <c:pt idx="14892" formatCode="General">
                  <c:v>-69.342699999999994</c:v>
                </c:pt>
                <c:pt idx="14893" formatCode="General">
                  <c:v>-71.273799999999994</c:v>
                </c:pt>
                <c:pt idx="14894" formatCode="General">
                  <c:v>-73.210999999999999</c:v>
                </c:pt>
                <c:pt idx="14895" formatCode="General">
                  <c:v>-75.270899999999997</c:v>
                </c:pt>
                <c:pt idx="14896" formatCode="General">
                  <c:v>-77.288499999999999</c:v>
                </c:pt>
                <c:pt idx="14897" formatCode="General">
                  <c:v>-79.151899999999998</c:v>
                </c:pt>
                <c:pt idx="14898" formatCode="General">
                  <c:v>-80.854100000000003</c:v>
                </c:pt>
                <c:pt idx="14899" formatCode="General">
                  <c:v>-82.335800000000006</c:v>
                </c:pt>
                <c:pt idx="14900" formatCode="General">
                  <c:v>-83.530199999999994</c:v>
                </c:pt>
                <c:pt idx="14901" formatCode="General">
                  <c:v>-84.41</c:v>
                </c:pt>
                <c:pt idx="14902" formatCode="General">
                  <c:v>-84.991</c:v>
                </c:pt>
                <c:pt idx="14903" formatCode="General">
                  <c:v>-85.353800000000007</c:v>
                </c:pt>
                <c:pt idx="14904" formatCode="General">
                  <c:v>-85.604399999999998</c:v>
                </c:pt>
                <c:pt idx="14905" formatCode="General">
                  <c:v>-85.8386</c:v>
                </c:pt>
                <c:pt idx="14906" formatCode="General">
                  <c:v>-85.975899999999996</c:v>
                </c:pt>
                <c:pt idx="14907" formatCode="General">
                  <c:v>-85.886799999999994</c:v>
                </c:pt>
                <c:pt idx="14908" formatCode="General">
                  <c:v>-85.514099999999999</c:v>
                </c:pt>
                <c:pt idx="14909" formatCode="General">
                  <c:v>-84.765600000000006</c:v>
                </c:pt>
                <c:pt idx="14910" formatCode="General">
                  <c:v>-83.539299999999997</c:v>
                </c:pt>
                <c:pt idx="14911" formatCode="General">
                  <c:v>-81.825999999999993</c:v>
                </c:pt>
                <c:pt idx="14912" formatCode="General">
                  <c:v>-79.696399999999997</c:v>
                </c:pt>
                <c:pt idx="14913" formatCode="General">
                  <c:v>-77.232799999999997</c:v>
                </c:pt>
                <c:pt idx="14914" formatCode="General">
                  <c:v>-74.528199999999998</c:v>
                </c:pt>
                <c:pt idx="14915" formatCode="General">
                  <c:v>-71.686099999999996</c:v>
                </c:pt>
                <c:pt idx="14916" formatCode="General">
                  <c:v>-68.8596</c:v>
                </c:pt>
                <c:pt idx="14917" formatCode="General">
                  <c:v>-66.221400000000003</c:v>
                </c:pt>
                <c:pt idx="14918" formatCode="General">
                  <c:v>-63.938499999999998</c:v>
                </c:pt>
                <c:pt idx="14919" formatCode="General">
                  <c:v>-62.128900000000002</c:v>
                </c:pt>
                <c:pt idx="14920" formatCode="General">
                  <c:v>-60.743200000000002</c:v>
                </c:pt>
                <c:pt idx="14921" formatCode="General">
                  <c:v>-59.645000000000003</c:v>
                </c:pt>
                <c:pt idx="14922" formatCode="General">
                  <c:v>-58.650300000000001</c:v>
                </c:pt>
                <c:pt idx="14923" formatCode="General">
                  <c:v>-57.563099999999999</c:v>
                </c:pt>
                <c:pt idx="14924" formatCode="General">
                  <c:v>-56.268500000000003</c:v>
                </c:pt>
                <c:pt idx="14925" formatCode="General">
                  <c:v>-54.5871</c:v>
                </c:pt>
                <c:pt idx="14926" formatCode="General">
                  <c:v>-52.355699999999999</c:v>
                </c:pt>
                <c:pt idx="14927" formatCode="General">
                  <c:v>-49.624299999999998</c:v>
                </c:pt>
                <c:pt idx="14928" formatCode="General">
                  <c:v>-46.5075</c:v>
                </c:pt>
                <c:pt idx="14929" formatCode="General">
                  <c:v>-43.093899999999998</c:v>
                </c:pt>
                <c:pt idx="14930" formatCode="General">
                  <c:v>-39.556100000000001</c:v>
                </c:pt>
                <c:pt idx="14931" formatCode="General">
                  <c:v>-36.094799999999999</c:v>
                </c:pt>
                <c:pt idx="14932" formatCode="General">
                  <c:v>-32.730800000000002</c:v>
                </c:pt>
                <c:pt idx="14933" formatCode="General">
                  <c:v>-29.3797</c:v>
                </c:pt>
                <c:pt idx="14934" formatCode="General">
                  <c:v>-25.926400000000001</c:v>
                </c:pt>
                <c:pt idx="14935" formatCode="General">
                  <c:v>-22.264800000000001</c:v>
                </c:pt>
                <c:pt idx="14936" formatCode="General">
                  <c:v>-18.378499999999999</c:v>
                </c:pt>
                <c:pt idx="14937" formatCode="General">
                  <c:v>-14.260400000000001</c:v>
                </c:pt>
                <c:pt idx="14938" formatCode="General">
                  <c:v>-9.9188500000000008</c:v>
                </c:pt>
                <c:pt idx="14939" formatCode="General">
                  <c:v>-5.4578800000000003</c:v>
                </c:pt>
                <c:pt idx="14940" formatCode="General">
                  <c:v>-1.0069999999999999</c:v>
                </c:pt>
                <c:pt idx="14941" formatCode="General">
                  <c:v>3.36287</c:v>
                </c:pt>
                <c:pt idx="14942" formatCode="General">
                  <c:v>7.6322900000000002</c:v>
                </c:pt>
                <c:pt idx="14943" formatCode="General">
                  <c:v>11.864699999999999</c:v>
                </c:pt>
                <c:pt idx="14944" formatCode="General">
                  <c:v>16.079899999999999</c:v>
                </c:pt>
                <c:pt idx="14945" formatCode="General">
                  <c:v>20.240300000000001</c:v>
                </c:pt>
                <c:pt idx="14946" formatCode="General">
                  <c:v>24.3522</c:v>
                </c:pt>
                <c:pt idx="14947" formatCode="General">
                  <c:v>28.444800000000001</c:v>
                </c:pt>
                <c:pt idx="14948" formatCode="General">
                  <c:v>32.558999999999997</c:v>
                </c:pt>
                <c:pt idx="14949" formatCode="General">
                  <c:v>36.740499999999997</c:v>
                </c:pt>
                <c:pt idx="14950" formatCode="General">
                  <c:v>41.018000000000001</c:v>
                </c:pt>
                <c:pt idx="14951" formatCode="General">
                  <c:v>45.381900000000002</c:v>
                </c:pt>
                <c:pt idx="14952" formatCode="General">
                  <c:v>49.7926</c:v>
                </c:pt>
                <c:pt idx="14953" formatCode="General">
                  <c:v>54.292000000000002</c:v>
                </c:pt>
                <c:pt idx="14954" formatCode="General">
                  <c:v>58.945099999999996</c:v>
                </c:pt>
                <c:pt idx="14955" formatCode="General">
                  <c:v>63.782400000000003</c:v>
                </c:pt>
                <c:pt idx="14956" formatCode="General">
                  <c:v>68.822400000000002</c:v>
                </c:pt>
                <c:pt idx="14957" formatCode="General">
                  <c:v>74.058000000000007</c:v>
                </c:pt>
                <c:pt idx="14958" formatCode="General">
                  <c:v>79.511399999999995</c:v>
                </c:pt>
                <c:pt idx="14959" formatCode="General">
                  <c:v>85.215900000000005</c:v>
                </c:pt>
                <c:pt idx="14960" formatCode="General">
                  <c:v>91.286000000000001</c:v>
                </c:pt>
                <c:pt idx="14961" formatCode="General">
                  <c:v>97.815200000000004</c:v>
                </c:pt>
                <c:pt idx="14962" formatCode="General">
                  <c:v>104.74</c:v>
                </c:pt>
                <c:pt idx="14963" formatCode="General">
                  <c:v>111.944</c:v>
                </c:pt>
                <c:pt idx="14964" formatCode="General">
                  <c:v>119.288</c:v>
                </c:pt>
                <c:pt idx="14965" formatCode="General">
                  <c:v>126.631</c:v>
                </c:pt>
                <c:pt idx="14966" formatCode="General">
                  <c:v>133.86500000000001</c:v>
                </c:pt>
                <c:pt idx="14967" formatCode="General">
                  <c:v>140.87100000000001</c:v>
                </c:pt>
                <c:pt idx="14968" formatCode="General">
                  <c:v>147.57300000000001</c:v>
                </c:pt>
                <c:pt idx="14969" formatCode="General">
                  <c:v>154.01400000000001</c:v>
                </c:pt>
                <c:pt idx="14970" formatCode="General">
                  <c:v>160.215</c:v>
                </c:pt>
                <c:pt idx="14971" formatCode="General">
                  <c:v>166.13800000000001</c:v>
                </c:pt>
                <c:pt idx="14972" formatCode="General">
                  <c:v>171.74299999999999</c:v>
                </c:pt>
                <c:pt idx="14973" formatCode="General">
                  <c:v>176.995</c:v>
                </c:pt>
                <c:pt idx="14974" formatCode="General">
                  <c:v>181.84700000000001</c:v>
                </c:pt>
                <c:pt idx="14975" formatCode="General">
                  <c:v>186.255</c:v>
                </c:pt>
                <c:pt idx="14976" formatCode="General">
                  <c:v>190.21199999999999</c:v>
                </c:pt>
                <c:pt idx="14977" formatCode="General">
                  <c:v>193.74600000000001</c:v>
                </c:pt>
                <c:pt idx="14978" formatCode="General">
                  <c:v>196.922</c:v>
                </c:pt>
                <c:pt idx="14979" formatCode="General">
                  <c:v>199.74100000000001</c:v>
                </c:pt>
                <c:pt idx="14980" formatCode="General">
                  <c:v>202.172</c:v>
                </c:pt>
                <c:pt idx="14981" formatCode="General">
                  <c:v>204.22200000000001</c:v>
                </c:pt>
                <c:pt idx="14982" formatCode="General">
                  <c:v>205.88</c:v>
                </c:pt>
                <c:pt idx="14983" formatCode="General">
                  <c:v>207.08199999999999</c:v>
                </c:pt>
                <c:pt idx="14984" formatCode="General">
                  <c:v>207.73599999999999</c:v>
                </c:pt>
                <c:pt idx="14985" formatCode="General">
                  <c:v>207.77799999999999</c:v>
                </c:pt>
                <c:pt idx="14986" formatCode="General">
                  <c:v>207.34399999999999</c:v>
                </c:pt>
                <c:pt idx="14987" formatCode="General">
                  <c:v>206.649</c:v>
                </c:pt>
                <c:pt idx="14988" formatCode="General">
                  <c:v>205.82599999999999</c:v>
                </c:pt>
                <c:pt idx="14989" formatCode="General">
                  <c:v>204.99199999999999</c:v>
                </c:pt>
                <c:pt idx="14990" formatCode="General">
                  <c:v>204.23400000000001</c:v>
                </c:pt>
                <c:pt idx="14991" formatCode="General">
                  <c:v>203.613</c:v>
                </c:pt>
                <c:pt idx="14992" formatCode="General">
                  <c:v>203.16399999999999</c:v>
                </c:pt>
                <c:pt idx="14993" formatCode="General">
                  <c:v>203.04599999999999</c:v>
                </c:pt>
                <c:pt idx="14994" formatCode="General">
                  <c:v>203.41800000000001</c:v>
                </c:pt>
                <c:pt idx="14995" formatCode="General">
                  <c:v>204.22900000000001</c:v>
                </c:pt>
                <c:pt idx="14996" formatCode="General">
                  <c:v>205.422</c:v>
                </c:pt>
                <c:pt idx="14997" formatCode="General">
                  <c:v>207.02</c:v>
                </c:pt>
                <c:pt idx="14998" formatCode="General">
                  <c:v>209.01300000000001</c:v>
                </c:pt>
                <c:pt idx="14999" formatCode="General">
                  <c:v>211.358</c:v>
                </c:pt>
                <c:pt idx="15000" formatCode="General">
                  <c:v>213.983</c:v>
                </c:pt>
                <c:pt idx="15001" formatCode="General">
                  <c:v>216.81800000000001</c:v>
                </c:pt>
                <c:pt idx="15002" formatCode="General">
                  <c:v>219.821</c:v>
                </c:pt>
                <c:pt idx="15003" formatCode="General">
                  <c:v>222.94499999999999</c:v>
                </c:pt>
                <c:pt idx="15004" formatCode="General">
                  <c:v>226.13399999999999</c:v>
                </c:pt>
                <c:pt idx="15005" formatCode="General">
                  <c:v>229.31800000000001</c:v>
                </c:pt>
                <c:pt idx="15006" formatCode="General">
                  <c:v>232.43199999999999</c:v>
                </c:pt>
                <c:pt idx="15007" formatCode="General">
                  <c:v>235.52</c:v>
                </c:pt>
                <c:pt idx="15008" formatCode="General">
                  <c:v>238.67400000000001</c:v>
                </c:pt>
                <c:pt idx="15009" formatCode="General">
                  <c:v>241.98099999999999</c:v>
                </c:pt>
                <c:pt idx="15010" formatCode="General">
                  <c:v>245.49299999999999</c:v>
                </c:pt>
                <c:pt idx="15011" formatCode="General">
                  <c:v>249.16200000000001</c:v>
                </c:pt>
                <c:pt idx="15012" formatCode="General">
                  <c:v>252.83</c:v>
                </c:pt>
                <c:pt idx="15013" formatCode="General">
                  <c:v>256.303</c:v>
                </c:pt>
                <c:pt idx="15014" formatCode="General">
                  <c:v>259.49299999999999</c:v>
                </c:pt>
                <c:pt idx="15015" formatCode="General">
                  <c:v>262.36599999999999</c:v>
                </c:pt>
                <c:pt idx="15016" formatCode="General">
                  <c:v>264.94</c:v>
                </c:pt>
                <c:pt idx="15017" formatCode="General">
                  <c:v>267.23899999999998</c:v>
                </c:pt>
                <c:pt idx="15018" formatCode="General">
                  <c:v>269.26400000000001</c:v>
                </c:pt>
                <c:pt idx="15019" formatCode="General">
                  <c:v>271.01900000000001</c:v>
                </c:pt>
                <c:pt idx="15020" formatCode="General">
                  <c:v>272.505</c:v>
                </c:pt>
                <c:pt idx="15021" formatCode="General">
                  <c:v>273.67500000000001</c:v>
                </c:pt>
                <c:pt idx="15022" formatCode="General">
                  <c:v>274.48200000000003</c:v>
                </c:pt>
                <c:pt idx="15023" formatCode="General">
                  <c:v>274.93799999999999</c:v>
                </c:pt>
                <c:pt idx="15024" formatCode="General">
                  <c:v>275.07</c:v>
                </c:pt>
                <c:pt idx="15025" formatCode="General">
                  <c:v>274.91000000000003</c:v>
                </c:pt>
                <c:pt idx="15026" formatCode="General">
                  <c:v>274.53100000000001</c:v>
                </c:pt>
                <c:pt idx="15027" formatCode="General">
                  <c:v>274.029</c:v>
                </c:pt>
                <c:pt idx="15028" formatCode="General">
                  <c:v>273.68599999999998</c:v>
                </c:pt>
                <c:pt idx="15029" formatCode="General">
                  <c:v>273.70100000000002</c:v>
                </c:pt>
                <c:pt idx="15030" formatCode="General">
                  <c:v>273.93200000000002</c:v>
                </c:pt>
                <c:pt idx="15031" formatCode="General">
                  <c:v>274.23</c:v>
                </c:pt>
                <c:pt idx="15032" formatCode="General">
                  <c:v>274.51499999999999</c:v>
                </c:pt>
                <c:pt idx="15033" formatCode="General">
                  <c:v>274.92099999999999</c:v>
                </c:pt>
                <c:pt idx="15034" formatCode="General">
                  <c:v>275.65199999999999</c:v>
                </c:pt>
                <c:pt idx="15035" formatCode="General">
                  <c:v>276.76400000000001</c:v>
                </c:pt>
                <c:pt idx="15036" formatCode="General">
                  <c:v>278.24200000000002</c:v>
                </c:pt>
                <c:pt idx="15037" formatCode="General">
                  <c:v>279.99099999999999</c:v>
                </c:pt>
                <c:pt idx="15038" formatCode="General">
                  <c:v>281.89499999999998</c:v>
                </c:pt>
                <c:pt idx="15039" formatCode="General">
                  <c:v>283.86599999999999</c:v>
                </c:pt>
                <c:pt idx="15040" formatCode="General">
                  <c:v>285.78800000000001</c:v>
                </c:pt>
                <c:pt idx="15041" formatCode="General">
                  <c:v>287.55700000000002</c:v>
                </c:pt>
                <c:pt idx="15042" formatCode="General">
                  <c:v>289.137</c:v>
                </c:pt>
                <c:pt idx="15043" formatCode="General">
                  <c:v>290.48700000000002</c:v>
                </c:pt>
                <c:pt idx="15044" formatCode="General">
                  <c:v>291.54300000000001</c:v>
                </c:pt>
                <c:pt idx="15045" formatCode="General">
                  <c:v>292.286</c:v>
                </c:pt>
                <c:pt idx="15046" formatCode="General">
                  <c:v>292.74400000000003</c:v>
                </c:pt>
                <c:pt idx="15047" formatCode="General">
                  <c:v>293.08800000000002</c:v>
                </c:pt>
                <c:pt idx="15048" formatCode="General">
                  <c:v>293.52</c:v>
                </c:pt>
                <c:pt idx="15049" formatCode="General">
                  <c:v>294.13600000000002</c:v>
                </c:pt>
                <c:pt idx="15050" formatCode="General">
                  <c:v>294.964</c:v>
                </c:pt>
                <c:pt idx="15051" formatCode="General">
                  <c:v>295.92</c:v>
                </c:pt>
                <c:pt idx="15052" formatCode="General">
                  <c:v>296.87099999999998</c:v>
                </c:pt>
                <c:pt idx="15053" formatCode="General">
                  <c:v>297.685</c:v>
                </c:pt>
                <c:pt idx="15054" formatCode="General">
                  <c:v>298.14299999999997</c:v>
                </c:pt>
                <c:pt idx="15055" formatCode="General">
                  <c:v>298.01400000000001</c:v>
                </c:pt>
                <c:pt idx="15056" formatCode="General">
                  <c:v>297.12099999999998</c:v>
                </c:pt>
                <c:pt idx="15057" formatCode="General">
                  <c:v>295.34500000000003</c:v>
                </c:pt>
                <c:pt idx="15058" formatCode="General">
                  <c:v>292.70299999999997</c:v>
                </c:pt>
                <c:pt idx="15059" formatCode="General">
                  <c:v>289.363</c:v>
                </c:pt>
                <c:pt idx="15060" formatCode="General">
                  <c:v>285.55599999999998</c:v>
                </c:pt>
                <c:pt idx="15061" formatCode="General">
                  <c:v>281.56400000000002</c:v>
                </c:pt>
                <c:pt idx="15062" formatCode="General">
                  <c:v>277.613</c:v>
                </c:pt>
                <c:pt idx="15063" formatCode="General">
                  <c:v>273.68900000000002</c:v>
                </c:pt>
                <c:pt idx="15064" formatCode="General">
                  <c:v>269.80399999999997</c:v>
                </c:pt>
                <c:pt idx="15065" formatCode="General">
                  <c:v>266.04000000000002</c:v>
                </c:pt>
                <c:pt idx="15066" formatCode="General">
                  <c:v>262.52300000000002</c:v>
                </c:pt>
                <c:pt idx="15067" formatCode="General">
                  <c:v>259.37900000000002</c:v>
                </c:pt>
                <c:pt idx="15068" formatCode="General">
                  <c:v>256.60700000000003</c:v>
                </c:pt>
                <c:pt idx="15069" formatCode="General">
                  <c:v>254.14699999999999</c:v>
                </c:pt>
                <c:pt idx="15070" formatCode="General">
                  <c:v>251.92599999999999</c:v>
                </c:pt>
                <c:pt idx="15071" formatCode="General">
                  <c:v>249.85900000000001</c:v>
                </c:pt>
                <c:pt idx="15072" formatCode="General">
                  <c:v>247.893</c:v>
                </c:pt>
                <c:pt idx="15073" formatCode="General">
                  <c:v>245.976</c:v>
                </c:pt>
                <c:pt idx="15074" formatCode="General">
                  <c:v>244.06</c:v>
                </c:pt>
                <c:pt idx="15075" formatCode="General">
                  <c:v>242.04900000000001</c:v>
                </c:pt>
                <c:pt idx="15076" formatCode="General">
                  <c:v>239.88499999999999</c:v>
                </c:pt>
                <c:pt idx="15077" formatCode="General">
                  <c:v>237.637</c:v>
                </c:pt>
                <c:pt idx="15078" formatCode="General">
                  <c:v>235.327</c:v>
                </c:pt>
                <c:pt idx="15079" formatCode="General">
                  <c:v>232.899</c:v>
                </c:pt>
                <c:pt idx="15080" formatCode="General">
                  <c:v>230.32400000000001</c:v>
                </c:pt>
                <c:pt idx="15081" formatCode="General">
                  <c:v>227.595</c:v>
                </c:pt>
                <c:pt idx="15082" formatCode="General">
                  <c:v>224.73500000000001</c:v>
                </c:pt>
                <c:pt idx="15083" formatCode="General">
                  <c:v>221.768</c:v>
                </c:pt>
                <c:pt idx="15084" formatCode="General">
                  <c:v>218.68199999999999</c:v>
                </c:pt>
                <c:pt idx="15085" formatCode="General">
                  <c:v>215.411</c:v>
                </c:pt>
                <c:pt idx="15086" formatCode="General">
                  <c:v>211.84899999999999</c:v>
                </c:pt>
                <c:pt idx="15087" formatCode="General">
                  <c:v>208.06800000000001</c:v>
                </c:pt>
                <c:pt idx="15088" formatCode="General">
                  <c:v>204.20500000000001</c:v>
                </c:pt>
                <c:pt idx="15089" formatCode="General">
                  <c:v>200.34299999999999</c:v>
                </c:pt>
                <c:pt idx="15090" formatCode="General">
                  <c:v>196.55</c:v>
                </c:pt>
                <c:pt idx="15091" formatCode="General">
                  <c:v>192.85400000000001</c:v>
                </c:pt>
                <c:pt idx="15092" formatCode="General">
                  <c:v>189.291</c:v>
                </c:pt>
                <c:pt idx="15093" formatCode="General">
                  <c:v>185.89599999999999</c:v>
                </c:pt>
                <c:pt idx="15094" formatCode="General">
                  <c:v>182.78</c:v>
                </c:pt>
                <c:pt idx="15095" formatCode="General">
                  <c:v>180.05099999999999</c:v>
                </c:pt>
                <c:pt idx="15096" formatCode="General">
                  <c:v>177.679</c:v>
                </c:pt>
                <c:pt idx="15097" formatCode="General">
                  <c:v>175.62700000000001</c:v>
                </c:pt>
                <c:pt idx="15098" formatCode="General">
                  <c:v>173.88399999999999</c:v>
                </c:pt>
                <c:pt idx="15099" formatCode="General">
                  <c:v>172.44900000000001</c:v>
                </c:pt>
                <c:pt idx="15100" formatCode="General">
                  <c:v>171.322</c:v>
                </c:pt>
                <c:pt idx="15101" formatCode="General">
                  <c:v>170.464</c:v>
                </c:pt>
                <c:pt idx="15102" formatCode="General">
                  <c:v>169.81</c:v>
                </c:pt>
                <c:pt idx="15103" formatCode="General">
                  <c:v>169.24799999999999</c:v>
                </c:pt>
                <c:pt idx="15104" formatCode="General">
                  <c:v>168.642</c:v>
                </c:pt>
                <c:pt idx="15105" formatCode="General">
                  <c:v>167.874</c:v>
                </c:pt>
                <c:pt idx="15106" formatCode="General">
                  <c:v>166.89400000000001</c:v>
                </c:pt>
                <c:pt idx="15107" formatCode="General">
                  <c:v>165.70699999999999</c:v>
                </c:pt>
                <c:pt idx="15108" formatCode="General">
                  <c:v>164.42</c:v>
                </c:pt>
                <c:pt idx="15109" formatCode="General">
                  <c:v>163.149</c:v>
                </c:pt>
                <c:pt idx="15110" formatCode="General">
                  <c:v>161.929</c:v>
                </c:pt>
                <c:pt idx="15111" formatCode="General">
                  <c:v>160.72800000000001</c:v>
                </c:pt>
                <c:pt idx="15112" formatCode="General">
                  <c:v>159.422</c:v>
                </c:pt>
                <c:pt idx="15113" formatCode="General">
                  <c:v>157.95500000000001</c:v>
                </c:pt>
                <c:pt idx="15114" formatCode="General">
                  <c:v>156.32400000000001</c:v>
                </c:pt>
                <c:pt idx="15115" formatCode="General">
                  <c:v>154.48699999999999</c:v>
                </c:pt>
                <c:pt idx="15116" formatCode="General">
                  <c:v>152.42099999999999</c:v>
                </c:pt>
                <c:pt idx="15117" formatCode="General">
                  <c:v>150.18600000000001</c:v>
                </c:pt>
                <c:pt idx="15118" formatCode="General">
                  <c:v>147.863</c:v>
                </c:pt>
                <c:pt idx="15119" formatCode="General">
                  <c:v>145.52099999999999</c:v>
                </c:pt>
                <c:pt idx="15120" formatCode="General">
                  <c:v>143.196</c:v>
                </c:pt>
                <c:pt idx="15121" formatCode="General">
                  <c:v>140.89500000000001</c:v>
                </c:pt>
                <c:pt idx="15122" formatCode="General">
                  <c:v>138.595</c:v>
                </c:pt>
                <c:pt idx="15123" formatCode="General">
                  <c:v>136.251</c:v>
                </c:pt>
                <c:pt idx="15124" formatCode="General">
                  <c:v>133.80000000000001</c:v>
                </c:pt>
                <c:pt idx="15125" formatCode="General">
                  <c:v>131.23699999999999</c:v>
                </c:pt>
                <c:pt idx="15126" formatCode="General">
                  <c:v>128.62299999999999</c:v>
                </c:pt>
                <c:pt idx="15127" formatCode="General">
                  <c:v>126.07599999999999</c:v>
                </c:pt>
                <c:pt idx="15128" formatCode="General">
                  <c:v>123.703</c:v>
                </c:pt>
                <c:pt idx="15129" formatCode="General">
                  <c:v>121.511</c:v>
                </c:pt>
                <c:pt idx="15130" formatCode="General">
                  <c:v>119.46</c:v>
                </c:pt>
                <c:pt idx="15131" formatCode="General">
                  <c:v>117.476</c:v>
                </c:pt>
                <c:pt idx="15132" formatCode="General">
                  <c:v>115.52200000000001</c:v>
                </c:pt>
                <c:pt idx="15133" formatCode="General">
                  <c:v>113.62</c:v>
                </c:pt>
                <c:pt idx="15134" formatCode="General">
                  <c:v>111.749</c:v>
                </c:pt>
                <c:pt idx="15135" formatCode="General">
                  <c:v>109.877</c:v>
                </c:pt>
                <c:pt idx="15136" formatCode="General">
                  <c:v>108.026</c:v>
                </c:pt>
                <c:pt idx="15137" formatCode="General">
                  <c:v>106.18600000000001</c:v>
                </c:pt>
                <c:pt idx="15138" formatCode="General">
                  <c:v>104.265</c:v>
                </c:pt>
                <c:pt idx="15139" formatCode="General">
                  <c:v>102.134</c:v>
                </c:pt>
                <c:pt idx="15140" formatCode="General">
                  <c:v>99.673000000000002</c:v>
                </c:pt>
                <c:pt idx="15141" formatCode="General">
                  <c:v>96.856300000000005</c:v>
                </c:pt>
                <c:pt idx="15142" formatCode="General">
                  <c:v>93.728999999999999</c:v>
                </c:pt>
                <c:pt idx="15143" formatCode="General">
                  <c:v>90.438999999999993</c:v>
                </c:pt>
                <c:pt idx="15144" formatCode="General">
                  <c:v>87.079800000000006</c:v>
                </c:pt>
                <c:pt idx="15145" formatCode="General">
                  <c:v>83.580699999999993</c:v>
                </c:pt>
                <c:pt idx="15146" formatCode="General">
                  <c:v>79.873199999999997</c:v>
                </c:pt>
                <c:pt idx="15147" formatCode="General">
                  <c:v>75.922300000000007</c:v>
                </c:pt>
                <c:pt idx="15148" formatCode="General">
                  <c:v>71.728399999999993</c:v>
                </c:pt>
                <c:pt idx="15149" formatCode="General">
                  <c:v>67.313999999999993</c:v>
                </c:pt>
                <c:pt idx="15150" formatCode="General">
                  <c:v>62.720799999999997</c:v>
                </c:pt>
                <c:pt idx="15151" formatCode="General">
                  <c:v>57.966200000000001</c:v>
                </c:pt>
                <c:pt idx="15152" formatCode="General">
                  <c:v>53.024900000000002</c:v>
                </c:pt>
                <c:pt idx="15153" formatCode="General">
                  <c:v>47.895099999999999</c:v>
                </c:pt>
                <c:pt idx="15154" formatCode="General">
                  <c:v>42.602499999999999</c:v>
                </c:pt>
                <c:pt idx="15155" formatCode="General">
                  <c:v>37.1798</c:v>
                </c:pt>
                <c:pt idx="15156" formatCode="General">
                  <c:v>31.666899999999998</c:v>
                </c:pt>
                <c:pt idx="15157" formatCode="General">
                  <c:v>26.116199999999999</c:v>
                </c:pt>
                <c:pt idx="15158" formatCode="General">
                  <c:v>20.5991</c:v>
                </c:pt>
                <c:pt idx="15159" formatCode="General">
                  <c:v>15.1922</c:v>
                </c:pt>
                <c:pt idx="15160" formatCode="General">
                  <c:v>10.163399999999999</c:v>
                </c:pt>
                <c:pt idx="15161" formatCode="General">
                  <c:v>5.8270499999999998</c:v>
                </c:pt>
                <c:pt idx="15162" formatCode="General">
                  <c:v>2.1446299999999998</c:v>
                </c:pt>
                <c:pt idx="15163" formatCode="General">
                  <c:v>-1.0101500000000001</c:v>
                </c:pt>
                <c:pt idx="15164" formatCode="General">
                  <c:v>-3.6528900000000002</c:v>
                </c:pt>
                <c:pt idx="15165" formatCode="General">
                  <c:v>-5.7762000000000002</c:v>
                </c:pt>
                <c:pt idx="15166" formatCode="General">
                  <c:v>-7.3478599999999998</c:v>
                </c:pt>
                <c:pt idx="15167" formatCode="General">
                  <c:v>-8.4172799999999999</c:v>
                </c:pt>
                <c:pt idx="15168" formatCode="General">
                  <c:v>-9.0850000000000009</c:v>
                </c:pt>
                <c:pt idx="15169" formatCode="General">
                  <c:v>-9.4701000000000004</c:v>
                </c:pt>
                <c:pt idx="15170" formatCode="General">
                  <c:v>-9.6718100000000007</c:v>
                </c:pt>
                <c:pt idx="15171" formatCode="General">
                  <c:v>-9.7116100000000003</c:v>
                </c:pt>
                <c:pt idx="15172" formatCode="General">
                  <c:v>-9.6228300000000004</c:v>
                </c:pt>
                <c:pt idx="15173" formatCode="General">
                  <c:v>-9.4647799999999993</c:v>
                </c:pt>
                <c:pt idx="15174" formatCode="General">
                  <c:v>-9.2191200000000002</c:v>
                </c:pt>
                <c:pt idx="15175" formatCode="General">
                  <c:v>-8.8502299999999998</c:v>
                </c:pt>
                <c:pt idx="15176" formatCode="General">
                  <c:v>-8.4551400000000001</c:v>
                </c:pt>
                <c:pt idx="15177" formatCode="General">
                  <c:v>-8.1517800000000005</c:v>
                </c:pt>
                <c:pt idx="15178" formatCode="General">
                  <c:v>-8.01037</c:v>
                </c:pt>
                <c:pt idx="15179" formatCode="General">
                  <c:v>-8.0322399999999998</c:v>
                </c:pt>
                <c:pt idx="15180" formatCode="General">
                  <c:v>-8.1566700000000001</c:v>
                </c:pt>
                <c:pt idx="15181" formatCode="General">
                  <c:v>-8.4538399999999996</c:v>
                </c:pt>
                <c:pt idx="15182" formatCode="General">
                  <c:v>-9.0403300000000009</c:v>
                </c:pt>
                <c:pt idx="15183" formatCode="General">
                  <c:v>-9.9524000000000008</c:v>
                </c:pt>
                <c:pt idx="15184" formatCode="General">
                  <c:v>-11.202500000000001</c:v>
                </c:pt>
                <c:pt idx="15185" formatCode="General">
                  <c:v>-12.7807</c:v>
                </c:pt>
                <c:pt idx="15186" formatCode="General">
                  <c:v>-14.704700000000001</c:v>
                </c:pt>
                <c:pt idx="15187" formatCode="General">
                  <c:v>-17.011299999999999</c:v>
                </c:pt>
                <c:pt idx="15188" formatCode="General">
                  <c:v>-19.724399999999999</c:v>
                </c:pt>
                <c:pt idx="15189" formatCode="General">
                  <c:v>-22.838699999999999</c:v>
                </c:pt>
                <c:pt idx="15190" formatCode="General">
                  <c:v>-26.274899999999999</c:v>
                </c:pt>
                <c:pt idx="15191" formatCode="General">
                  <c:v>-29.981200000000001</c:v>
                </c:pt>
                <c:pt idx="15192" formatCode="General">
                  <c:v>-33.985999999999997</c:v>
                </c:pt>
                <c:pt idx="15193" formatCode="General">
                  <c:v>-38.296900000000001</c:v>
                </c:pt>
                <c:pt idx="15194" formatCode="General">
                  <c:v>-42.8857</c:v>
                </c:pt>
                <c:pt idx="15195" formatCode="General">
                  <c:v>-47.765999999999998</c:v>
                </c:pt>
                <c:pt idx="15196" formatCode="General">
                  <c:v>-52.951700000000002</c:v>
                </c:pt>
                <c:pt idx="15197" formatCode="General">
                  <c:v>-58.402000000000001</c:v>
                </c:pt>
                <c:pt idx="15198" formatCode="General">
                  <c:v>-64.080600000000004</c:v>
                </c:pt>
                <c:pt idx="15199" formatCode="General">
                  <c:v>-69.968000000000004</c:v>
                </c:pt>
                <c:pt idx="15200" formatCode="General">
                  <c:v>-75.969399999999993</c:v>
                </c:pt>
                <c:pt idx="15201" formatCode="General">
                  <c:v>-81.948999999999998</c:v>
                </c:pt>
                <c:pt idx="15202" formatCode="General">
                  <c:v>-87.860699999999994</c:v>
                </c:pt>
                <c:pt idx="15203" formatCode="General">
                  <c:v>-93.697999999999993</c:v>
                </c:pt>
                <c:pt idx="15204" formatCode="General">
                  <c:v>-99.463200000000001</c:v>
                </c:pt>
                <c:pt idx="15205" formatCode="General">
                  <c:v>-105.18</c:v>
                </c:pt>
                <c:pt idx="15206" formatCode="General">
                  <c:v>-110.872</c:v>
                </c:pt>
                <c:pt idx="15207" formatCode="General">
                  <c:v>-116.624</c:v>
                </c:pt>
                <c:pt idx="15208" formatCode="General">
                  <c:v>-122.529</c:v>
                </c:pt>
                <c:pt idx="15209" formatCode="General">
                  <c:v>-128.63900000000001</c:v>
                </c:pt>
                <c:pt idx="15210" formatCode="General">
                  <c:v>-134.96799999999999</c:v>
                </c:pt>
                <c:pt idx="15211" formatCode="General">
                  <c:v>-141.45099999999999</c:v>
                </c:pt>
                <c:pt idx="15212" formatCode="General">
                  <c:v>-148.01300000000001</c:v>
                </c:pt>
                <c:pt idx="15213" formatCode="General">
                  <c:v>-154.596</c:v>
                </c:pt>
                <c:pt idx="15214" formatCode="General">
                  <c:v>-161.10300000000001</c:v>
                </c:pt>
                <c:pt idx="15215" formatCode="General">
                  <c:v>-167.434</c:v>
                </c:pt>
                <c:pt idx="15216" formatCode="General">
                  <c:v>-173.55699999999999</c:v>
                </c:pt>
                <c:pt idx="15217" formatCode="General">
                  <c:v>-179.458</c:v>
                </c:pt>
                <c:pt idx="15218" formatCode="General">
                  <c:v>-185.13300000000001</c:v>
                </c:pt>
                <c:pt idx="15219" formatCode="General">
                  <c:v>-190.565</c:v>
                </c:pt>
                <c:pt idx="15220" formatCode="General">
                  <c:v>-195.73400000000001</c:v>
                </c:pt>
                <c:pt idx="15221" formatCode="General">
                  <c:v>-200.64699999999999</c:v>
                </c:pt>
                <c:pt idx="15222" formatCode="General">
                  <c:v>-205.32499999999999</c:v>
                </c:pt>
                <c:pt idx="15223" formatCode="General">
                  <c:v>-209.703</c:v>
                </c:pt>
                <c:pt idx="15224" formatCode="General">
                  <c:v>-213.73500000000001</c:v>
                </c:pt>
                <c:pt idx="15225" formatCode="General">
                  <c:v>-217.47200000000001</c:v>
                </c:pt>
                <c:pt idx="15226" formatCode="General">
                  <c:v>-220.958</c:v>
                </c:pt>
                <c:pt idx="15227" formatCode="General">
                  <c:v>-224.21</c:v>
                </c:pt>
                <c:pt idx="15228" formatCode="General">
                  <c:v>-227.31</c:v>
                </c:pt>
                <c:pt idx="15229" formatCode="General">
                  <c:v>-230.34200000000001</c:v>
                </c:pt>
                <c:pt idx="15230" formatCode="General">
                  <c:v>-233.267</c:v>
                </c:pt>
                <c:pt idx="15231" formatCode="General">
                  <c:v>-236.023</c:v>
                </c:pt>
                <c:pt idx="15232" formatCode="General">
                  <c:v>-238.589</c:v>
                </c:pt>
                <c:pt idx="15233" formatCode="General">
                  <c:v>-240.91399999999999</c:v>
                </c:pt>
                <c:pt idx="15234" formatCode="General">
                  <c:v>-242.947</c:v>
                </c:pt>
                <c:pt idx="15235" formatCode="General">
                  <c:v>-244.65799999999999</c:v>
                </c:pt>
                <c:pt idx="15236" formatCode="General">
                  <c:v>-246.03800000000001</c:v>
                </c:pt>
                <c:pt idx="15237" formatCode="General">
                  <c:v>-247.06200000000001</c:v>
                </c:pt>
                <c:pt idx="15238" formatCode="General">
                  <c:v>-247.65899999999999</c:v>
                </c:pt>
                <c:pt idx="15239" formatCode="General">
                  <c:v>-247.71</c:v>
                </c:pt>
                <c:pt idx="15240" formatCode="General">
                  <c:v>-247.12700000000001</c:v>
                </c:pt>
                <c:pt idx="15241" formatCode="General">
                  <c:v>-245.88900000000001</c:v>
                </c:pt>
                <c:pt idx="15242" formatCode="General">
                  <c:v>-243.999</c:v>
                </c:pt>
                <c:pt idx="15243" formatCode="General">
                  <c:v>-241.506</c:v>
                </c:pt>
                <c:pt idx="15244" formatCode="General">
                  <c:v>-238.59800000000001</c:v>
                </c:pt>
                <c:pt idx="15245" formatCode="General">
                  <c:v>-235.52600000000001</c:v>
                </c:pt>
                <c:pt idx="15246" formatCode="General">
                  <c:v>-232.53200000000001</c:v>
                </c:pt>
                <c:pt idx="15247" formatCode="General">
                  <c:v>-229.82400000000001</c:v>
                </c:pt>
                <c:pt idx="15248" formatCode="General">
                  <c:v>-227.53100000000001</c:v>
                </c:pt>
                <c:pt idx="15249" formatCode="General">
                  <c:v>-225.66300000000001</c:v>
                </c:pt>
                <c:pt idx="15250" formatCode="General">
                  <c:v>-224.16499999999999</c:v>
                </c:pt>
                <c:pt idx="15251" formatCode="General">
                  <c:v>-222.94800000000001</c:v>
                </c:pt>
                <c:pt idx="15252" formatCode="General">
                  <c:v>-221.97399999999999</c:v>
                </c:pt>
                <c:pt idx="15253" formatCode="General">
                  <c:v>-221.328</c:v>
                </c:pt>
                <c:pt idx="15254" formatCode="General">
                  <c:v>-220.982</c:v>
                </c:pt>
                <c:pt idx="15255" formatCode="General">
                  <c:v>-220.83099999999999</c:v>
                </c:pt>
                <c:pt idx="15256" formatCode="General">
                  <c:v>-220.82499999999999</c:v>
                </c:pt>
                <c:pt idx="15257" formatCode="General">
                  <c:v>-220.95500000000001</c:v>
                </c:pt>
                <c:pt idx="15258" formatCode="General">
                  <c:v>-221.273</c:v>
                </c:pt>
                <c:pt idx="15259" formatCode="General">
                  <c:v>-221.83600000000001</c:v>
                </c:pt>
                <c:pt idx="15260" formatCode="General">
                  <c:v>-222.661</c:v>
                </c:pt>
                <c:pt idx="15261" formatCode="General">
                  <c:v>-223.797</c:v>
                </c:pt>
                <c:pt idx="15262" formatCode="General">
                  <c:v>-225.286</c:v>
                </c:pt>
                <c:pt idx="15263" formatCode="General">
                  <c:v>-227.148</c:v>
                </c:pt>
                <c:pt idx="15264" formatCode="General">
                  <c:v>-229.39</c:v>
                </c:pt>
                <c:pt idx="15265" formatCode="General">
                  <c:v>-232.005</c:v>
                </c:pt>
                <c:pt idx="15266" formatCode="General">
                  <c:v>-234.96600000000001</c:v>
                </c:pt>
                <c:pt idx="15267" formatCode="General">
                  <c:v>-238.22300000000001</c:v>
                </c:pt>
                <c:pt idx="15268" formatCode="General">
                  <c:v>-241.67400000000001</c:v>
                </c:pt>
                <c:pt idx="15269" formatCode="General">
                  <c:v>-245.19399999999999</c:v>
                </c:pt>
                <c:pt idx="15270" formatCode="General">
                  <c:v>-248.583</c:v>
                </c:pt>
                <c:pt idx="15271" formatCode="General">
                  <c:v>-251.684</c:v>
                </c:pt>
                <c:pt idx="15272" formatCode="General">
                  <c:v>-254.51400000000001</c:v>
                </c:pt>
                <c:pt idx="15273" formatCode="General">
                  <c:v>-257.01299999999998</c:v>
                </c:pt>
                <c:pt idx="15274" formatCode="General">
                  <c:v>-259.036</c:v>
                </c:pt>
                <c:pt idx="15275" formatCode="General">
                  <c:v>-260.63200000000001</c:v>
                </c:pt>
                <c:pt idx="15276" formatCode="General">
                  <c:v>-261.93</c:v>
                </c:pt>
                <c:pt idx="15277" formatCode="General">
                  <c:v>-262.916</c:v>
                </c:pt>
                <c:pt idx="15278" formatCode="General">
                  <c:v>-263.541</c:v>
                </c:pt>
                <c:pt idx="15279" formatCode="General">
                  <c:v>-263.73599999999999</c:v>
                </c:pt>
                <c:pt idx="15280" formatCode="General">
                  <c:v>-263.47000000000003</c:v>
                </c:pt>
                <c:pt idx="15281" formatCode="General">
                  <c:v>-262.767</c:v>
                </c:pt>
                <c:pt idx="15282" formatCode="General">
                  <c:v>-261.64699999999999</c:v>
                </c:pt>
                <c:pt idx="15283" formatCode="General">
                  <c:v>-260.13099999999997</c:v>
                </c:pt>
                <c:pt idx="15284" formatCode="General">
                  <c:v>-258.262</c:v>
                </c:pt>
                <c:pt idx="15285" formatCode="General">
                  <c:v>-256.04300000000001</c:v>
                </c:pt>
                <c:pt idx="15286" formatCode="General">
                  <c:v>-253.41800000000001</c:v>
                </c:pt>
                <c:pt idx="15287" formatCode="General">
                  <c:v>-250.39400000000001</c:v>
                </c:pt>
                <c:pt idx="15288" formatCode="General">
                  <c:v>-247.05</c:v>
                </c:pt>
                <c:pt idx="15289" formatCode="General">
                  <c:v>-243.35900000000001</c:v>
                </c:pt>
                <c:pt idx="15290" formatCode="General">
                  <c:v>-239.26499999999999</c:v>
                </c:pt>
                <c:pt idx="15291" formatCode="General">
                  <c:v>-234.78700000000001</c:v>
                </c:pt>
                <c:pt idx="15292" formatCode="General">
                  <c:v>-230.01499999999999</c:v>
                </c:pt>
                <c:pt idx="15293" formatCode="General">
                  <c:v>-225.14099999999999</c:v>
                </c:pt>
                <c:pt idx="15294" formatCode="General">
                  <c:v>-220.30699999999999</c:v>
                </c:pt>
                <c:pt idx="15295" formatCode="General">
                  <c:v>-215.58</c:v>
                </c:pt>
                <c:pt idx="15296" formatCode="General">
                  <c:v>-211.05699999999999</c:v>
                </c:pt>
                <c:pt idx="15297" formatCode="General">
                  <c:v>-206.84</c:v>
                </c:pt>
                <c:pt idx="15298" formatCode="General">
                  <c:v>-203.012</c:v>
                </c:pt>
                <c:pt idx="15299" formatCode="General">
                  <c:v>-199.61799999999999</c:v>
                </c:pt>
                <c:pt idx="15300" formatCode="General">
                  <c:v>-196.64</c:v>
                </c:pt>
                <c:pt idx="15301" formatCode="General">
                  <c:v>-194.05799999999999</c:v>
                </c:pt>
                <c:pt idx="15302" formatCode="General">
                  <c:v>-191.85499999999999</c:v>
                </c:pt>
                <c:pt idx="15303" formatCode="General">
                  <c:v>-190.09899999999999</c:v>
                </c:pt>
                <c:pt idx="15304" formatCode="General">
                  <c:v>-188.852</c:v>
                </c:pt>
                <c:pt idx="15305" formatCode="General">
                  <c:v>-188.08600000000001</c:v>
                </c:pt>
                <c:pt idx="15306" formatCode="General">
                  <c:v>-187.69300000000001</c:v>
                </c:pt>
                <c:pt idx="15307" formatCode="General">
                  <c:v>-187.48400000000001</c:v>
                </c:pt>
                <c:pt idx="15308" formatCode="General">
                  <c:v>-187.28399999999999</c:v>
                </c:pt>
                <c:pt idx="15309" formatCode="General">
                  <c:v>-186.96700000000001</c:v>
                </c:pt>
                <c:pt idx="15310" formatCode="General">
                  <c:v>-186.453</c:v>
                </c:pt>
                <c:pt idx="15311" formatCode="General">
                  <c:v>-185.65899999999999</c:v>
                </c:pt>
                <c:pt idx="15312" formatCode="General">
                  <c:v>-184.46799999999999</c:v>
                </c:pt>
                <c:pt idx="15313" formatCode="General">
                  <c:v>-182.79300000000001</c:v>
                </c:pt>
                <c:pt idx="15314" formatCode="General">
                  <c:v>-180.61099999999999</c:v>
                </c:pt>
                <c:pt idx="15315" formatCode="General">
                  <c:v>-177.905</c:v>
                </c:pt>
                <c:pt idx="15316" formatCode="General">
                  <c:v>-174.66800000000001</c:v>
                </c:pt>
                <c:pt idx="15317" formatCode="General">
                  <c:v>-170.91900000000001</c:v>
                </c:pt>
                <c:pt idx="15318" formatCode="General">
                  <c:v>-166.70400000000001</c:v>
                </c:pt>
                <c:pt idx="15319" formatCode="General">
                  <c:v>-162.101</c:v>
                </c:pt>
                <c:pt idx="15320" formatCode="General">
                  <c:v>-157.161</c:v>
                </c:pt>
                <c:pt idx="15321" formatCode="General">
                  <c:v>-151.893</c:v>
                </c:pt>
                <c:pt idx="15322" formatCode="General">
                  <c:v>-146.35499999999999</c:v>
                </c:pt>
                <c:pt idx="15323" formatCode="General">
                  <c:v>-140.62700000000001</c:v>
                </c:pt>
                <c:pt idx="15324" formatCode="General">
                  <c:v>-134.779</c:v>
                </c:pt>
                <c:pt idx="15325" formatCode="General">
                  <c:v>-128.87899999999999</c:v>
                </c:pt>
                <c:pt idx="15326" formatCode="General">
                  <c:v>-122.982</c:v>
                </c:pt>
                <c:pt idx="15327" formatCode="General">
                  <c:v>-117.11499999999999</c:v>
                </c:pt>
                <c:pt idx="15328" formatCode="General">
                  <c:v>-111.276</c:v>
                </c:pt>
                <c:pt idx="15329" formatCode="General">
                  <c:v>-105.548</c:v>
                </c:pt>
                <c:pt idx="15330" formatCode="General">
                  <c:v>-100.047</c:v>
                </c:pt>
                <c:pt idx="15331" formatCode="General">
                  <c:v>-94.905600000000007</c:v>
                </c:pt>
                <c:pt idx="15332" formatCode="General">
                  <c:v>-90.234300000000005</c:v>
                </c:pt>
                <c:pt idx="15333" formatCode="General">
                  <c:v>-86.063400000000001</c:v>
                </c:pt>
                <c:pt idx="15334" formatCode="General">
                  <c:v>-82.368099999999998</c:v>
                </c:pt>
                <c:pt idx="15335" formatCode="General">
                  <c:v>-79.084100000000007</c:v>
                </c:pt>
                <c:pt idx="15336" formatCode="General">
                  <c:v>-76.120400000000004</c:v>
                </c:pt>
                <c:pt idx="15337" formatCode="General">
                  <c:v>-73.384299999999996</c:v>
                </c:pt>
                <c:pt idx="15338" formatCode="General">
                  <c:v>-70.796700000000001</c:v>
                </c:pt>
                <c:pt idx="15339" formatCode="General">
                  <c:v>-68.304900000000004</c:v>
                </c:pt>
                <c:pt idx="15340" formatCode="General">
                  <c:v>-65.911100000000005</c:v>
                </c:pt>
                <c:pt idx="15341" formatCode="General">
                  <c:v>-63.6327</c:v>
                </c:pt>
                <c:pt idx="15342" formatCode="General">
                  <c:v>-61.4803</c:v>
                </c:pt>
                <c:pt idx="15343" formatCode="General">
                  <c:v>-59.490699999999997</c:v>
                </c:pt>
                <c:pt idx="15344" formatCode="General">
                  <c:v>-57.695799999999998</c:v>
                </c:pt>
                <c:pt idx="15345" formatCode="General">
                  <c:v>-56.080100000000002</c:v>
                </c:pt>
                <c:pt idx="15346" formatCode="General">
                  <c:v>-54.6248</c:v>
                </c:pt>
                <c:pt idx="15347" formatCode="General">
                  <c:v>-53.3095</c:v>
                </c:pt>
                <c:pt idx="15348" formatCode="General">
                  <c:v>-52.159700000000001</c:v>
                </c:pt>
                <c:pt idx="15349" formatCode="General">
                  <c:v>-51.218299999999999</c:v>
                </c:pt>
                <c:pt idx="15350" formatCode="General">
                  <c:v>-50.481999999999999</c:v>
                </c:pt>
                <c:pt idx="15351" formatCode="General">
                  <c:v>-49.915300000000002</c:v>
                </c:pt>
                <c:pt idx="15352" formatCode="General">
                  <c:v>-49.441800000000001</c:v>
                </c:pt>
                <c:pt idx="15353" formatCode="General">
                  <c:v>-49.001300000000001</c:v>
                </c:pt>
                <c:pt idx="15354" formatCode="General">
                  <c:v>-48.578400000000002</c:v>
                </c:pt>
                <c:pt idx="15355" formatCode="General">
                  <c:v>-48.0503</c:v>
                </c:pt>
                <c:pt idx="15356" formatCode="General">
                  <c:v>-47.2545</c:v>
                </c:pt>
                <c:pt idx="15357" formatCode="General">
                  <c:v>-46.204300000000003</c:v>
                </c:pt>
                <c:pt idx="15358" formatCode="General">
                  <c:v>-44.928100000000001</c:v>
                </c:pt>
                <c:pt idx="15359" formatCode="General">
                  <c:v>-43.326799999999999</c:v>
                </c:pt>
                <c:pt idx="15360" formatCode="General">
                  <c:v>-41.261200000000002</c:v>
                </c:pt>
                <c:pt idx="15361" formatCode="General">
                  <c:v>-38.601399999999998</c:v>
                </c:pt>
                <c:pt idx="15362" formatCode="General">
                  <c:v>-35.2363</c:v>
                </c:pt>
                <c:pt idx="15363" formatCode="General">
                  <c:v>-31.102</c:v>
                </c:pt>
                <c:pt idx="15364" formatCode="General">
                  <c:v>-26.190100000000001</c:v>
                </c:pt>
                <c:pt idx="15365" formatCode="General">
                  <c:v>-20.5274</c:v>
                </c:pt>
                <c:pt idx="15366" formatCode="General">
                  <c:v>-14.1777</c:v>
                </c:pt>
                <c:pt idx="15367" formatCode="General">
                  <c:v>-7.2668499999999998</c:v>
                </c:pt>
                <c:pt idx="15368" formatCode="General">
                  <c:v>4.1256399999999999E-2</c:v>
                </c:pt>
                <c:pt idx="15369" formatCode="General">
                  <c:v>7.6344900000000004</c:v>
                </c:pt>
                <c:pt idx="15370" formatCode="General">
                  <c:v>15.4528</c:v>
                </c:pt>
                <c:pt idx="15371" formatCode="General">
                  <c:v>23.551100000000002</c:v>
                </c:pt>
                <c:pt idx="15372" formatCode="General">
                  <c:v>31.932300000000001</c:v>
                </c:pt>
                <c:pt idx="15373" formatCode="General">
                  <c:v>40.4</c:v>
                </c:pt>
                <c:pt idx="15374" formatCode="General">
                  <c:v>48.751100000000001</c:v>
                </c:pt>
                <c:pt idx="15375" formatCode="General">
                  <c:v>56.836799999999997</c:v>
                </c:pt>
                <c:pt idx="15376" formatCode="General">
                  <c:v>64.524799999999999</c:v>
                </c:pt>
                <c:pt idx="15377" formatCode="General">
                  <c:v>71.705399999999997</c:v>
                </c:pt>
                <c:pt idx="15378" formatCode="General">
                  <c:v>78.268199999999993</c:v>
                </c:pt>
                <c:pt idx="15379" formatCode="General">
                  <c:v>84.122100000000003</c:v>
                </c:pt>
                <c:pt idx="15380" formatCode="General">
                  <c:v>89.229600000000005</c:v>
                </c:pt>
                <c:pt idx="15381" formatCode="General">
                  <c:v>93.581400000000002</c:v>
                </c:pt>
                <c:pt idx="15382" formatCode="General">
                  <c:v>97.196299999999994</c:v>
                </c:pt>
                <c:pt idx="15383" formatCode="General">
                  <c:v>100.152</c:v>
                </c:pt>
                <c:pt idx="15384" formatCode="General">
                  <c:v>102.562</c:v>
                </c:pt>
                <c:pt idx="15385" formatCode="General">
                  <c:v>104.59399999999999</c:v>
                </c:pt>
                <c:pt idx="15386" formatCode="General">
                  <c:v>106.45699999999999</c:v>
                </c:pt>
                <c:pt idx="15387" formatCode="General">
                  <c:v>108.346</c:v>
                </c:pt>
                <c:pt idx="15388" formatCode="General">
                  <c:v>110.523</c:v>
                </c:pt>
                <c:pt idx="15389" formatCode="General">
                  <c:v>113.239</c:v>
                </c:pt>
                <c:pt idx="15390" formatCode="General">
                  <c:v>116.59</c:v>
                </c:pt>
                <c:pt idx="15391" formatCode="General">
                  <c:v>120.586</c:v>
                </c:pt>
                <c:pt idx="15392" formatCode="General">
                  <c:v>125.18899999999999</c:v>
                </c:pt>
                <c:pt idx="15393" formatCode="General">
                  <c:v>130.31299999999999</c:v>
                </c:pt>
                <c:pt idx="15394" formatCode="General">
                  <c:v>135.85599999999999</c:v>
                </c:pt>
                <c:pt idx="15395" formatCode="General">
                  <c:v>141.70699999999999</c:v>
                </c:pt>
                <c:pt idx="15396" formatCode="General">
                  <c:v>147.779</c:v>
                </c:pt>
                <c:pt idx="15397" formatCode="General">
                  <c:v>154.018</c:v>
                </c:pt>
                <c:pt idx="15398" formatCode="General">
                  <c:v>160.39099999999999</c:v>
                </c:pt>
                <c:pt idx="15399" formatCode="General">
                  <c:v>166.875</c:v>
                </c:pt>
                <c:pt idx="15400" formatCode="General">
                  <c:v>173.39500000000001</c:v>
                </c:pt>
                <c:pt idx="15401" formatCode="General">
                  <c:v>179.81100000000001</c:v>
                </c:pt>
                <c:pt idx="15402" formatCode="General">
                  <c:v>186.08099999999999</c:v>
                </c:pt>
                <c:pt idx="15403" formatCode="General">
                  <c:v>192.23699999999999</c:v>
                </c:pt>
                <c:pt idx="15404" formatCode="General">
                  <c:v>198.381</c:v>
                </c:pt>
                <c:pt idx="15405" formatCode="General">
                  <c:v>204.54900000000001</c:v>
                </c:pt>
                <c:pt idx="15406" formatCode="General">
                  <c:v>210.517</c:v>
                </c:pt>
                <c:pt idx="15407" formatCode="General">
                  <c:v>216.15899999999999</c:v>
                </c:pt>
                <c:pt idx="15408" formatCode="General">
                  <c:v>221.548</c:v>
                </c:pt>
                <c:pt idx="15409" formatCode="General">
                  <c:v>226.733</c:v>
                </c:pt>
                <c:pt idx="15410" formatCode="General">
                  <c:v>231.727</c:v>
                </c:pt>
                <c:pt idx="15411" formatCode="General">
                  <c:v>236.542</c:v>
                </c:pt>
                <c:pt idx="15412" formatCode="General">
                  <c:v>241.18</c:v>
                </c:pt>
                <c:pt idx="15413" formatCode="General">
                  <c:v>245.624</c:v>
                </c:pt>
                <c:pt idx="15414" formatCode="General">
                  <c:v>249.857</c:v>
                </c:pt>
                <c:pt idx="15415" formatCode="General">
                  <c:v>253.87299999999999</c:v>
                </c:pt>
                <c:pt idx="15416" formatCode="General">
                  <c:v>257.68099999999998</c:v>
                </c:pt>
                <c:pt idx="15417" formatCode="General">
                  <c:v>261.29599999999999</c:v>
                </c:pt>
                <c:pt idx="15418" formatCode="General">
                  <c:v>264.654</c:v>
                </c:pt>
                <c:pt idx="15419" formatCode="General">
                  <c:v>267.64600000000002</c:v>
                </c:pt>
                <c:pt idx="15420" formatCode="General">
                  <c:v>270.13799999999998</c:v>
                </c:pt>
                <c:pt idx="15421" formatCode="General">
                  <c:v>272.048</c:v>
                </c:pt>
                <c:pt idx="15422" formatCode="General">
                  <c:v>273.39400000000001</c:v>
                </c:pt>
                <c:pt idx="15423" formatCode="General">
                  <c:v>274.22699999999998</c:v>
                </c:pt>
                <c:pt idx="15424" formatCode="General">
                  <c:v>274.61700000000002</c:v>
                </c:pt>
                <c:pt idx="15425" formatCode="General">
                  <c:v>274.66000000000003</c:v>
                </c:pt>
                <c:pt idx="15426" formatCode="General">
                  <c:v>274.464</c:v>
                </c:pt>
                <c:pt idx="15427" formatCode="General">
                  <c:v>274.12200000000001</c:v>
                </c:pt>
                <c:pt idx="15428" formatCode="General">
                  <c:v>273.67899999999997</c:v>
                </c:pt>
                <c:pt idx="15429" formatCode="General">
                  <c:v>273.12900000000002</c:v>
                </c:pt>
                <c:pt idx="15430" formatCode="General">
                  <c:v>272.43299999999999</c:v>
                </c:pt>
                <c:pt idx="15431" formatCode="General">
                  <c:v>271.55</c:v>
                </c:pt>
                <c:pt idx="15432" formatCode="General">
                  <c:v>270.44099999999997</c:v>
                </c:pt>
                <c:pt idx="15433" formatCode="General">
                  <c:v>269.09100000000001</c:v>
                </c:pt>
                <c:pt idx="15434" formatCode="General">
                  <c:v>267.54599999999999</c:v>
                </c:pt>
                <c:pt idx="15435" formatCode="General">
                  <c:v>265.79300000000001</c:v>
                </c:pt>
                <c:pt idx="15436" formatCode="General">
                  <c:v>263.78399999999999</c:v>
                </c:pt>
                <c:pt idx="15437" formatCode="General">
                  <c:v>261.45299999999997</c:v>
                </c:pt>
                <c:pt idx="15438" formatCode="General">
                  <c:v>258.74700000000001</c:v>
                </c:pt>
                <c:pt idx="15439" formatCode="General">
                  <c:v>255.66499999999999</c:v>
                </c:pt>
                <c:pt idx="15440" formatCode="General">
                  <c:v>252.16</c:v>
                </c:pt>
                <c:pt idx="15441" formatCode="General">
                  <c:v>248.131</c:v>
                </c:pt>
                <c:pt idx="15442" formatCode="General">
                  <c:v>243.57499999999999</c:v>
                </c:pt>
                <c:pt idx="15443" formatCode="General">
                  <c:v>238.58099999999999</c:v>
                </c:pt>
                <c:pt idx="15444" formatCode="General">
                  <c:v>233.285</c:v>
                </c:pt>
                <c:pt idx="15445" formatCode="General">
                  <c:v>227.81200000000001</c:v>
                </c:pt>
                <c:pt idx="15446" formatCode="General">
                  <c:v>222.191</c:v>
                </c:pt>
                <c:pt idx="15447" formatCode="General">
                  <c:v>216.50200000000001</c:v>
                </c:pt>
                <c:pt idx="15448" formatCode="General">
                  <c:v>210.90299999999999</c:v>
                </c:pt>
                <c:pt idx="15449" formatCode="General">
                  <c:v>205.547</c:v>
                </c:pt>
                <c:pt idx="15450" formatCode="General">
                  <c:v>200.55199999999999</c:v>
                </c:pt>
                <c:pt idx="15451" formatCode="General">
                  <c:v>196.02099999999999</c:v>
                </c:pt>
                <c:pt idx="15452" formatCode="General">
                  <c:v>192.036</c:v>
                </c:pt>
                <c:pt idx="15453" formatCode="General">
                  <c:v>188.66200000000001</c:v>
                </c:pt>
                <c:pt idx="15454" formatCode="General">
                  <c:v>185.93899999999999</c:v>
                </c:pt>
                <c:pt idx="15455" formatCode="General">
                  <c:v>183.86699999999999</c:v>
                </c:pt>
                <c:pt idx="15456" formatCode="General">
                  <c:v>182.39099999999999</c:v>
                </c:pt>
                <c:pt idx="15457" formatCode="General">
                  <c:v>181.428</c:v>
                </c:pt>
                <c:pt idx="15458" formatCode="General">
                  <c:v>180.92099999999999</c:v>
                </c:pt>
                <c:pt idx="15459" formatCode="General">
                  <c:v>180.81399999999999</c:v>
                </c:pt>
                <c:pt idx="15460" formatCode="General">
                  <c:v>181.05500000000001</c:v>
                </c:pt>
                <c:pt idx="15461" formatCode="General">
                  <c:v>181.584</c:v>
                </c:pt>
                <c:pt idx="15462" formatCode="General">
                  <c:v>182.33199999999999</c:v>
                </c:pt>
                <c:pt idx="15463" formatCode="General">
                  <c:v>183.25200000000001</c:v>
                </c:pt>
                <c:pt idx="15464" formatCode="General">
                  <c:v>184.304</c:v>
                </c:pt>
                <c:pt idx="15465" formatCode="General">
                  <c:v>185.428</c:v>
                </c:pt>
                <c:pt idx="15466" formatCode="General">
                  <c:v>186.58099999999999</c:v>
                </c:pt>
                <c:pt idx="15467" formatCode="General">
                  <c:v>187.761</c:v>
                </c:pt>
                <c:pt idx="15468" formatCode="General">
                  <c:v>188.958</c:v>
                </c:pt>
                <c:pt idx="15469" formatCode="General">
                  <c:v>190.13399999999999</c:v>
                </c:pt>
                <c:pt idx="15470" formatCode="General">
                  <c:v>191.221</c:v>
                </c:pt>
                <c:pt idx="15471" formatCode="General">
                  <c:v>192.13300000000001</c:v>
                </c:pt>
                <c:pt idx="15472" formatCode="General">
                  <c:v>192.74</c:v>
                </c:pt>
                <c:pt idx="15473" formatCode="General">
                  <c:v>192.922</c:v>
                </c:pt>
                <c:pt idx="15474" formatCode="General">
                  <c:v>192.62700000000001</c:v>
                </c:pt>
                <c:pt idx="15475" formatCode="General">
                  <c:v>191.86099999999999</c:v>
                </c:pt>
                <c:pt idx="15476" formatCode="General">
                  <c:v>190.67699999999999</c:v>
                </c:pt>
                <c:pt idx="15477" formatCode="General">
                  <c:v>189.11</c:v>
                </c:pt>
                <c:pt idx="15478" formatCode="General">
                  <c:v>187.17699999999999</c:v>
                </c:pt>
                <c:pt idx="15479" formatCode="General">
                  <c:v>184.863</c:v>
                </c:pt>
                <c:pt idx="15480" formatCode="General">
                  <c:v>182.19499999999999</c:v>
                </c:pt>
                <c:pt idx="15481" formatCode="General">
                  <c:v>179.285</c:v>
                </c:pt>
                <c:pt idx="15482" formatCode="General">
                  <c:v>176.316</c:v>
                </c:pt>
                <c:pt idx="15483" formatCode="General">
                  <c:v>173.48099999999999</c:v>
                </c:pt>
                <c:pt idx="15484" formatCode="General">
                  <c:v>170.922</c:v>
                </c:pt>
                <c:pt idx="15485" formatCode="General">
                  <c:v>168.71899999999999</c:v>
                </c:pt>
                <c:pt idx="15486" formatCode="General">
                  <c:v>166.85900000000001</c:v>
                </c:pt>
                <c:pt idx="15487" formatCode="General">
                  <c:v>165.285</c:v>
                </c:pt>
                <c:pt idx="15488" formatCode="General">
                  <c:v>163.92500000000001</c:v>
                </c:pt>
                <c:pt idx="15489" formatCode="General">
                  <c:v>162.72900000000001</c:v>
                </c:pt>
                <c:pt idx="15490" formatCode="General">
                  <c:v>161.67699999999999</c:v>
                </c:pt>
                <c:pt idx="15491" formatCode="General">
                  <c:v>160.77000000000001</c:v>
                </c:pt>
                <c:pt idx="15492" formatCode="General">
                  <c:v>160.001</c:v>
                </c:pt>
                <c:pt idx="15493" formatCode="General">
                  <c:v>159.29599999999999</c:v>
                </c:pt>
                <c:pt idx="15494" formatCode="General">
                  <c:v>158.55699999999999</c:v>
                </c:pt>
                <c:pt idx="15495" formatCode="General">
                  <c:v>157.68700000000001</c:v>
                </c:pt>
                <c:pt idx="15496" formatCode="General">
                  <c:v>156.55799999999999</c:v>
                </c:pt>
                <c:pt idx="15497" formatCode="General">
                  <c:v>155.054</c:v>
                </c:pt>
                <c:pt idx="15498" formatCode="General">
                  <c:v>153.12700000000001</c:v>
                </c:pt>
                <c:pt idx="15499" formatCode="General">
                  <c:v>150.76400000000001</c:v>
                </c:pt>
                <c:pt idx="15500" formatCode="General">
                  <c:v>147.976</c:v>
                </c:pt>
                <c:pt idx="15501" formatCode="General">
                  <c:v>144.75899999999999</c:v>
                </c:pt>
                <c:pt idx="15502" formatCode="General">
                  <c:v>141.084</c:v>
                </c:pt>
                <c:pt idx="15503" formatCode="General">
                  <c:v>136.96799999999999</c:v>
                </c:pt>
                <c:pt idx="15504" formatCode="General">
                  <c:v>132.46299999999999</c:v>
                </c:pt>
                <c:pt idx="15505" formatCode="General">
                  <c:v>127.617</c:v>
                </c:pt>
                <c:pt idx="15506" formatCode="General">
                  <c:v>122.482</c:v>
                </c:pt>
                <c:pt idx="15507" formatCode="General">
                  <c:v>117.11799999999999</c:v>
                </c:pt>
                <c:pt idx="15508" formatCode="General">
                  <c:v>111.56100000000001</c:v>
                </c:pt>
                <c:pt idx="15509" formatCode="General">
                  <c:v>105.819</c:v>
                </c:pt>
                <c:pt idx="15510" formatCode="General">
                  <c:v>99.957400000000007</c:v>
                </c:pt>
                <c:pt idx="15511" formatCode="General">
                  <c:v>94.070599999999999</c:v>
                </c:pt>
                <c:pt idx="15512" formatCode="General">
                  <c:v>88.231499999999997</c:v>
                </c:pt>
                <c:pt idx="15513" formatCode="General">
                  <c:v>82.530100000000004</c:v>
                </c:pt>
                <c:pt idx="15514" formatCode="General">
                  <c:v>77.094499999999996</c:v>
                </c:pt>
                <c:pt idx="15515" formatCode="General">
                  <c:v>72.026899999999998</c:v>
                </c:pt>
                <c:pt idx="15516" formatCode="General">
                  <c:v>67.366799999999998</c:v>
                </c:pt>
                <c:pt idx="15517" formatCode="General">
                  <c:v>63.142200000000003</c:v>
                </c:pt>
                <c:pt idx="15518" formatCode="General">
                  <c:v>59.372100000000003</c:v>
                </c:pt>
                <c:pt idx="15519" formatCode="General">
                  <c:v>56.098599999999998</c:v>
                </c:pt>
                <c:pt idx="15520" formatCode="General">
                  <c:v>53.356900000000003</c:v>
                </c:pt>
                <c:pt idx="15521" formatCode="General">
                  <c:v>51.147500000000001</c:v>
                </c:pt>
                <c:pt idx="15522" formatCode="General">
                  <c:v>49.463799999999999</c:v>
                </c:pt>
                <c:pt idx="15523" formatCode="General">
                  <c:v>48.285200000000003</c:v>
                </c:pt>
                <c:pt idx="15524" formatCode="General">
                  <c:v>47.5139</c:v>
                </c:pt>
                <c:pt idx="15525" formatCode="General">
                  <c:v>47.0261</c:v>
                </c:pt>
                <c:pt idx="15526" formatCode="General">
                  <c:v>46.734499999999997</c:v>
                </c:pt>
                <c:pt idx="15527" formatCode="General">
                  <c:v>46.5899</c:v>
                </c:pt>
                <c:pt idx="15528" formatCode="General">
                  <c:v>46.605200000000004</c:v>
                </c:pt>
                <c:pt idx="15529" formatCode="General">
                  <c:v>46.807400000000001</c:v>
                </c:pt>
                <c:pt idx="15530" formatCode="General">
                  <c:v>47.204099999999997</c:v>
                </c:pt>
                <c:pt idx="15531" formatCode="General">
                  <c:v>47.771299999999997</c:v>
                </c:pt>
                <c:pt idx="15532" formatCode="General">
                  <c:v>48.4544</c:v>
                </c:pt>
                <c:pt idx="15533" formatCode="General">
                  <c:v>49.136099999999999</c:v>
                </c:pt>
                <c:pt idx="15534" formatCode="General">
                  <c:v>49.6997</c:v>
                </c:pt>
                <c:pt idx="15535" formatCode="General">
                  <c:v>50.076700000000002</c:v>
                </c:pt>
                <c:pt idx="15536" formatCode="General">
                  <c:v>50.2363</c:v>
                </c:pt>
                <c:pt idx="15537" formatCode="General">
                  <c:v>50.177999999999997</c:v>
                </c:pt>
                <c:pt idx="15538" formatCode="General">
                  <c:v>49.901200000000003</c:v>
                </c:pt>
                <c:pt idx="15539" formatCode="General">
                  <c:v>49.406799999999997</c:v>
                </c:pt>
                <c:pt idx="15540" formatCode="General">
                  <c:v>48.6999</c:v>
                </c:pt>
                <c:pt idx="15541" formatCode="General">
                  <c:v>47.871299999999998</c:v>
                </c:pt>
                <c:pt idx="15542" formatCode="General">
                  <c:v>47.1008</c:v>
                </c:pt>
                <c:pt idx="15543" formatCode="General">
                  <c:v>46.361699999999999</c:v>
                </c:pt>
                <c:pt idx="15544" formatCode="General">
                  <c:v>45.483699999999999</c:v>
                </c:pt>
                <c:pt idx="15545" formatCode="General">
                  <c:v>44.445700000000002</c:v>
                </c:pt>
                <c:pt idx="15546" formatCode="General">
                  <c:v>43.257800000000003</c:v>
                </c:pt>
                <c:pt idx="15547" formatCode="General">
                  <c:v>41.851500000000001</c:v>
                </c:pt>
                <c:pt idx="15548" formatCode="General">
                  <c:v>40.1599</c:v>
                </c:pt>
                <c:pt idx="15549" formatCode="General">
                  <c:v>38.157800000000002</c:v>
                </c:pt>
                <c:pt idx="15550" formatCode="General">
                  <c:v>35.877899999999997</c:v>
                </c:pt>
                <c:pt idx="15551" formatCode="General">
                  <c:v>33.384999999999998</c:v>
                </c:pt>
                <c:pt idx="15552" formatCode="General">
                  <c:v>30.726900000000001</c:v>
                </c:pt>
                <c:pt idx="15553" formatCode="General">
                  <c:v>27.9481</c:v>
                </c:pt>
                <c:pt idx="15554" formatCode="General">
                  <c:v>25.0914</c:v>
                </c:pt>
                <c:pt idx="15555" formatCode="General">
                  <c:v>22.251799999999999</c:v>
                </c:pt>
                <c:pt idx="15556" formatCode="General">
                  <c:v>19.5625</c:v>
                </c:pt>
                <c:pt idx="15557" formatCode="General">
                  <c:v>17.254999999999999</c:v>
                </c:pt>
                <c:pt idx="15558" formatCode="General">
                  <c:v>15.5405</c:v>
                </c:pt>
                <c:pt idx="15559" formatCode="General">
                  <c:v>14.280099999999999</c:v>
                </c:pt>
                <c:pt idx="15560" formatCode="General">
                  <c:v>13.285500000000001</c:v>
                </c:pt>
                <c:pt idx="15561" formatCode="General">
                  <c:v>12.5441</c:v>
                </c:pt>
                <c:pt idx="15562" formatCode="General">
                  <c:v>12.0228</c:v>
                </c:pt>
                <c:pt idx="15563" formatCode="General">
                  <c:v>11.6722</c:v>
                </c:pt>
                <c:pt idx="15564" formatCode="General">
                  <c:v>11.461499999999999</c:v>
                </c:pt>
                <c:pt idx="15565" formatCode="General">
                  <c:v>11.3657</c:v>
                </c:pt>
                <c:pt idx="15566" formatCode="General">
                  <c:v>11.319800000000001</c:v>
                </c:pt>
                <c:pt idx="15567" formatCode="General">
                  <c:v>11.2765</c:v>
                </c:pt>
                <c:pt idx="15568" formatCode="General">
                  <c:v>11.253299999999999</c:v>
                </c:pt>
                <c:pt idx="15569" formatCode="General">
                  <c:v>11.2502</c:v>
                </c:pt>
                <c:pt idx="15570" formatCode="General">
                  <c:v>11.2369</c:v>
                </c:pt>
                <c:pt idx="15571" formatCode="General">
                  <c:v>11.2004</c:v>
                </c:pt>
                <c:pt idx="15572" formatCode="General">
                  <c:v>11.147600000000001</c:v>
                </c:pt>
                <c:pt idx="15573" formatCode="General">
                  <c:v>11.153</c:v>
                </c:pt>
                <c:pt idx="15574" formatCode="General">
                  <c:v>11.217599999999999</c:v>
                </c:pt>
                <c:pt idx="15575" formatCode="General">
                  <c:v>11.1706</c:v>
                </c:pt>
                <c:pt idx="15576" formatCode="General">
                  <c:v>10.941800000000001</c:v>
                </c:pt>
                <c:pt idx="15577" formatCode="General">
                  <c:v>10.581799999999999</c:v>
                </c:pt>
                <c:pt idx="15578" formatCode="General">
                  <c:v>10.1684</c:v>
                </c:pt>
                <c:pt idx="15579" formatCode="General">
                  <c:v>9.7820800000000006</c:v>
                </c:pt>
                <c:pt idx="15580" formatCode="General">
                  <c:v>9.5036500000000004</c:v>
                </c:pt>
                <c:pt idx="15581" formatCode="General">
                  <c:v>9.3431899999999999</c:v>
                </c:pt>
                <c:pt idx="15582" formatCode="General">
                  <c:v>9.1778099999999991</c:v>
                </c:pt>
                <c:pt idx="15583" formatCode="General">
                  <c:v>8.9321400000000004</c:v>
                </c:pt>
                <c:pt idx="15584" formatCode="General">
                  <c:v>8.6007400000000001</c:v>
                </c:pt>
                <c:pt idx="15585" formatCode="General">
                  <c:v>8.2401</c:v>
                </c:pt>
                <c:pt idx="15586" formatCode="General">
                  <c:v>7.9347700000000003</c:v>
                </c:pt>
                <c:pt idx="15587" formatCode="General">
                  <c:v>7.7834700000000003</c:v>
                </c:pt>
                <c:pt idx="15588" formatCode="General">
                  <c:v>7.9547600000000003</c:v>
                </c:pt>
                <c:pt idx="15589" formatCode="General">
                  <c:v>8.6535299999999999</c:v>
                </c:pt>
                <c:pt idx="15590" formatCode="General">
                  <c:v>9.9187999999999992</c:v>
                </c:pt>
                <c:pt idx="15591" formatCode="General">
                  <c:v>11.648300000000001</c:v>
                </c:pt>
                <c:pt idx="15592" formatCode="General">
                  <c:v>13.8322</c:v>
                </c:pt>
                <c:pt idx="15593" formatCode="General">
                  <c:v>16.447600000000001</c:v>
                </c:pt>
                <c:pt idx="15594" formatCode="General">
                  <c:v>19.331499999999998</c:v>
                </c:pt>
                <c:pt idx="15595" formatCode="General">
                  <c:v>22.2394</c:v>
                </c:pt>
                <c:pt idx="15596" formatCode="General">
                  <c:v>24.9193</c:v>
                </c:pt>
                <c:pt idx="15597" formatCode="General">
                  <c:v>27.157499999999999</c:v>
                </c:pt>
                <c:pt idx="15598" formatCode="General">
                  <c:v>28.822800000000001</c:v>
                </c:pt>
                <c:pt idx="15599" formatCode="General">
                  <c:v>29.9435</c:v>
                </c:pt>
                <c:pt idx="15600" formatCode="General">
                  <c:v>30.6114</c:v>
                </c:pt>
                <c:pt idx="15601" formatCode="General">
                  <c:v>30.917000000000002</c:v>
                </c:pt>
                <c:pt idx="15602" formatCode="General">
                  <c:v>30.9252</c:v>
                </c:pt>
                <c:pt idx="15603" formatCode="General">
                  <c:v>30.628799999999998</c:v>
                </c:pt>
                <c:pt idx="15604" formatCode="General">
                  <c:v>30.164200000000001</c:v>
                </c:pt>
                <c:pt idx="15605" formatCode="General">
                  <c:v>29.7103</c:v>
                </c:pt>
                <c:pt idx="15606" formatCode="General">
                  <c:v>29.139600000000002</c:v>
                </c:pt>
                <c:pt idx="15607" formatCode="General">
                  <c:v>28.278400000000001</c:v>
                </c:pt>
                <c:pt idx="15608" formatCode="General">
                  <c:v>27.106200000000001</c:v>
                </c:pt>
                <c:pt idx="15609" formatCode="General">
                  <c:v>25.607900000000001</c:v>
                </c:pt>
                <c:pt idx="15610" formatCode="General">
                  <c:v>23.788699999999999</c:v>
                </c:pt>
                <c:pt idx="15611" formatCode="General">
                  <c:v>21.689399999999999</c:v>
                </c:pt>
                <c:pt idx="15612" formatCode="General">
                  <c:v>19.367999999999999</c:v>
                </c:pt>
                <c:pt idx="15613" formatCode="General">
                  <c:v>16.883700000000001</c:v>
                </c:pt>
                <c:pt idx="15614" formatCode="General">
                  <c:v>14.282999999999999</c:v>
                </c:pt>
                <c:pt idx="15615" formatCode="General">
                  <c:v>11.576599999999999</c:v>
                </c:pt>
                <c:pt idx="15616" formatCode="General">
                  <c:v>8.7898599999999991</c:v>
                </c:pt>
                <c:pt idx="15617" formatCode="General">
                  <c:v>5.9682000000000004</c:v>
                </c:pt>
                <c:pt idx="15618" formatCode="General">
                  <c:v>3.1321699999999999</c:v>
                </c:pt>
                <c:pt idx="15619" formatCode="General">
                  <c:v>0.28576400000000002</c:v>
                </c:pt>
                <c:pt idx="15620" formatCode="General">
                  <c:v>-2.5895999999999999</c:v>
                </c:pt>
                <c:pt idx="15621" formatCode="General">
                  <c:v>-5.4369899999999998</c:v>
                </c:pt>
                <c:pt idx="15622" formatCode="General">
                  <c:v>-8.0507899999999992</c:v>
                </c:pt>
                <c:pt idx="15623" formatCode="General">
                  <c:v>-10.2926</c:v>
                </c:pt>
                <c:pt idx="15624" formatCode="General">
                  <c:v>-12.139699999999999</c:v>
                </c:pt>
                <c:pt idx="15625" formatCode="General">
                  <c:v>-13.648300000000001</c:v>
                </c:pt>
                <c:pt idx="15626" formatCode="General">
                  <c:v>-14.899699999999999</c:v>
                </c:pt>
                <c:pt idx="15627" formatCode="General">
                  <c:v>-15.938000000000001</c:v>
                </c:pt>
                <c:pt idx="15628" formatCode="General">
                  <c:v>-16.790800000000001</c:v>
                </c:pt>
                <c:pt idx="15629" formatCode="General">
                  <c:v>-17.453399999999998</c:v>
                </c:pt>
                <c:pt idx="15630" formatCode="General">
                  <c:v>-17.921199999999999</c:v>
                </c:pt>
                <c:pt idx="15631" formatCode="General">
                  <c:v>-18.200700000000001</c:v>
                </c:pt>
                <c:pt idx="15632" formatCode="General">
                  <c:v>-18.1967</c:v>
                </c:pt>
                <c:pt idx="15633" formatCode="General">
                  <c:v>-17.795000000000002</c:v>
                </c:pt>
                <c:pt idx="15634" formatCode="General">
                  <c:v>-16.938199999999998</c:v>
                </c:pt>
                <c:pt idx="15635" formatCode="General">
                  <c:v>-15.610300000000001</c:v>
                </c:pt>
                <c:pt idx="15636" formatCode="General">
                  <c:v>-13.873799999999999</c:v>
                </c:pt>
                <c:pt idx="15637" formatCode="General">
                  <c:v>-11.7746</c:v>
                </c:pt>
                <c:pt idx="15638" formatCode="General">
                  <c:v>-9.3402100000000008</c:v>
                </c:pt>
                <c:pt idx="15639" formatCode="General">
                  <c:v>-6.7460300000000002</c:v>
                </c:pt>
                <c:pt idx="15640" formatCode="General">
                  <c:v>-4.1757299999999997</c:v>
                </c:pt>
                <c:pt idx="15641" formatCode="General">
                  <c:v>-1.6543600000000001</c:v>
                </c:pt>
                <c:pt idx="15642" formatCode="General">
                  <c:v>0.78176100000000004</c:v>
                </c:pt>
                <c:pt idx="15643" formatCode="General">
                  <c:v>3.0622799999999999</c:v>
                </c:pt>
                <c:pt idx="15644" formatCode="General">
                  <c:v>5.0589899999999997</c:v>
                </c:pt>
                <c:pt idx="15645" formatCode="General">
                  <c:v>6.6348500000000001</c:v>
                </c:pt>
                <c:pt idx="15646" formatCode="General">
                  <c:v>7.7090199999999998</c:v>
                </c:pt>
                <c:pt idx="15647" formatCode="General">
                  <c:v>8.2435799999999997</c:v>
                </c:pt>
                <c:pt idx="15648" formatCode="General">
                  <c:v>8.2616499999999995</c:v>
                </c:pt>
                <c:pt idx="15649" formatCode="General">
                  <c:v>7.8066199999999997</c:v>
                </c:pt>
                <c:pt idx="15650" formatCode="General">
                  <c:v>6.9237200000000003</c:v>
                </c:pt>
                <c:pt idx="15651" formatCode="General">
                  <c:v>5.6266400000000001</c:v>
                </c:pt>
                <c:pt idx="15652" formatCode="General">
                  <c:v>3.91404</c:v>
                </c:pt>
                <c:pt idx="15653" formatCode="General">
                  <c:v>1.8121499999999999</c:v>
                </c:pt>
                <c:pt idx="15654" formatCode="General">
                  <c:v>-0.66351899999999997</c:v>
                </c:pt>
                <c:pt idx="15655" formatCode="General">
                  <c:v>-3.5410499999999998</c:v>
                </c:pt>
                <c:pt idx="15656" formatCode="General">
                  <c:v>-6.7703199999999999</c:v>
                </c:pt>
                <c:pt idx="15657" formatCode="General">
                  <c:v>-10.2059</c:v>
                </c:pt>
                <c:pt idx="15658" formatCode="General">
                  <c:v>-13.5741</c:v>
                </c:pt>
                <c:pt idx="15659" formatCode="General">
                  <c:v>-16.594000000000001</c:v>
                </c:pt>
                <c:pt idx="15660" formatCode="General">
                  <c:v>-19.160599999999999</c:v>
                </c:pt>
                <c:pt idx="15661" formatCode="General">
                  <c:v>-21.277699999999999</c:v>
                </c:pt>
                <c:pt idx="15662" formatCode="General">
                  <c:v>-23.079899999999999</c:v>
                </c:pt>
                <c:pt idx="15663" formatCode="General">
                  <c:v>-24.606400000000001</c:v>
                </c:pt>
                <c:pt idx="15664" formatCode="General">
                  <c:v>-25.754799999999999</c:v>
                </c:pt>
                <c:pt idx="15665" formatCode="General">
                  <c:v>-26.5001</c:v>
                </c:pt>
                <c:pt idx="15666" formatCode="General">
                  <c:v>-26.874500000000001</c:v>
                </c:pt>
                <c:pt idx="15667" formatCode="General">
                  <c:v>-26.965</c:v>
                </c:pt>
                <c:pt idx="15668" formatCode="General">
                  <c:v>-26.8123</c:v>
                </c:pt>
                <c:pt idx="15669" formatCode="General">
                  <c:v>-26.3277</c:v>
                </c:pt>
                <c:pt idx="15670" formatCode="General">
                  <c:v>-25.4267</c:v>
                </c:pt>
                <c:pt idx="15671" formatCode="General">
                  <c:v>-24.074000000000002</c:v>
                </c:pt>
                <c:pt idx="15672" formatCode="General">
                  <c:v>-22.261600000000001</c:v>
                </c:pt>
                <c:pt idx="15673" formatCode="General">
                  <c:v>-20.026800000000001</c:v>
                </c:pt>
                <c:pt idx="15674" formatCode="General">
                  <c:v>-17.539899999999999</c:v>
                </c:pt>
                <c:pt idx="15675" formatCode="General">
                  <c:v>-15.014200000000001</c:v>
                </c:pt>
                <c:pt idx="15676" formatCode="General">
                  <c:v>-12.6258</c:v>
                </c:pt>
                <c:pt idx="15677" formatCode="General">
                  <c:v>-10.514200000000001</c:v>
                </c:pt>
                <c:pt idx="15678" formatCode="General">
                  <c:v>-8.7519200000000001</c:v>
                </c:pt>
                <c:pt idx="15679" formatCode="General">
                  <c:v>-7.3943700000000003</c:v>
                </c:pt>
                <c:pt idx="15680" formatCode="General">
                  <c:v>-6.4693199999999997</c:v>
                </c:pt>
                <c:pt idx="15681" formatCode="General">
                  <c:v>-5.9426399999999999</c:v>
                </c:pt>
                <c:pt idx="15682" formatCode="General">
                  <c:v>-5.7198000000000002</c:v>
                </c:pt>
                <c:pt idx="15683" formatCode="General">
                  <c:v>-5.66737</c:v>
                </c:pt>
                <c:pt idx="15684" formatCode="General">
                  <c:v>-5.5116100000000001</c:v>
                </c:pt>
                <c:pt idx="15685" formatCode="General">
                  <c:v>-4.9582800000000002</c:v>
                </c:pt>
                <c:pt idx="15686" formatCode="General">
                  <c:v>-4.0992499999999996</c:v>
                </c:pt>
                <c:pt idx="15687" formatCode="General">
                  <c:v>-3.1279300000000001</c:v>
                </c:pt>
                <c:pt idx="15688" formatCode="General">
                  <c:v>-2.04949</c:v>
                </c:pt>
                <c:pt idx="15689" formatCode="General">
                  <c:v>-0.86034600000000006</c:v>
                </c:pt>
                <c:pt idx="15690" formatCode="General">
                  <c:v>0.446851</c:v>
                </c:pt>
                <c:pt idx="15691" formatCode="General">
                  <c:v>1.82698</c:v>
                </c:pt>
                <c:pt idx="15692" formatCode="General">
                  <c:v>3.2081599999999999</c:v>
                </c:pt>
                <c:pt idx="15693" formatCode="General">
                  <c:v>4.4447999999999999</c:v>
                </c:pt>
                <c:pt idx="15694" formatCode="General">
                  <c:v>5.4147600000000002</c:v>
                </c:pt>
                <c:pt idx="15695" formatCode="General">
                  <c:v>6.1467799999999997</c:v>
                </c:pt>
                <c:pt idx="15696" formatCode="General">
                  <c:v>6.6330600000000004</c:v>
                </c:pt>
                <c:pt idx="15697" formatCode="General">
                  <c:v>6.8049600000000003</c:v>
                </c:pt>
                <c:pt idx="15698" formatCode="General">
                  <c:v>6.7248700000000001</c:v>
                </c:pt>
                <c:pt idx="15699" formatCode="General">
                  <c:v>6.5223300000000002</c:v>
                </c:pt>
                <c:pt idx="15700" formatCode="General">
                  <c:v>6.2303600000000001</c:v>
                </c:pt>
                <c:pt idx="15701" formatCode="General">
                  <c:v>5.7973100000000004</c:v>
                </c:pt>
                <c:pt idx="15702" formatCode="General">
                  <c:v>5.0493300000000003</c:v>
                </c:pt>
                <c:pt idx="15703" formatCode="General">
                  <c:v>3.8258700000000001</c:v>
                </c:pt>
                <c:pt idx="15704" formatCode="General">
                  <c:v>2.0651299999999999</c:v>
                </c:pt>
                <c:pt idx="15705" formatCode="General">
                  <c:v>-0.234712</c:v>
                </c:pt>
                <c:pt idx="15706" formatCode="General">
                  <c:v>-3.03959</c:v>
                </c:pt>
                <c:pt idx="15707" formatCode="General">
                  <c:v>-6.3919199999999998</c:v>
                </c:pt>
                <c:pt idx="15708" formatCode="General">
                  <c:v>-10.3139</c:v>
                </c:pt>
                <c:pt idx="15709" formatCode="General">
                  <c:v>-14.725899999999999</c:v>
                </c:pt>
                <c:pt idx="15710" formatCode="General">
                  <c:v>-19.486999999999998</c:v>
                </c:pt>
                <c:pt idx="15711" formatCode="General">
                  <c:v>-24.428899999999999</c:v>
                </c:pt>
                <c:pt idx="15712" formatCode="General">
                  <c:v>-29.496500000000001</c:v>
                </c:pt>
                <c:pt idx="15713" formatCode="General">
                  <c:v>-34.685699999999997</c:v>
                </c:pt>
                <c:pt idx="15714" formatCode="General">
                  <c:v>-39.896500000000003</c:v>
                </c:pt>
                <c:pt idx="15715" formatCode="General">
                  <c:v>-44.999299999999998</c:v>
                </c:pt>
                <c:pt idx="15716" formatCode="General">
                  <c:v>-49.866</c:v>
                </c:pt>
                <c:pt idx="15717" formatCode="General">
                  <c:v>-54.280900000000003</c:v>
                </c:pt>
                <c:pt idx="15718" formatCode="General">
                  <c:v>-58.006999999999998</c:v>
                </c:pt>
                <c:pt idx="15719" formatCode="General">
                  <c:v>-60.9328</c:v>
                </c:pt>
                <c:pt idx="15720" formatCode="General">
                  <c:v>-63.073500000000003</c:v>
                </c:pt>
                <c:pt idx="15721" formatCode="General">
                  <c:v>-64.701599999999999</c:v>
                </c:pt>
                <c:pt idx="15722" formatCode="General">
                  <c:v>-66.309799999999996</c:v>
                </c:pt>
                <c:pt idx="15723" formatCode="General">
                  <c:v>-68.525999999999996</c:v>
                </c:pt>
                <c:pt idx="15724" formatCode="General">
                  <c:v>-71.338399999999993</c:v>
                </c:pt>
                <c:pt idx="15725" formatCode="General">
                  <c:v>-74.153400000000005</c:v>
                </c:pt>
                <c:pt idx="15726" formatCode="General">
                  <c:v>-76.684399999999997</c:v>
                </c:pt>
                <c:pt idx="15727" formatCode="General">
                  <c:v>-78.948300000000003</c:v>
                </c:pt>
                <c:pt idx="15728" formatCode="General">
                  <c:v>-81.529600000000002</c:v>
                </c:pt>
                <c:pt idx="15729" formatCode="General">
                  <c:v>-85.329599999999999</c:v>
                </c:pt>
                <c:pt idx="15730" formatCode="General">
                  <c:v>-91.268100000000004</c:v>
                </c:pt>
                <c:pt idx="15731" formatCode="General">
                  <c:v>-99.331100000000006</c:v>
                </c:pt>
                <c:pt idx="15732" formatCode="General">
                  <c:v>-108.739</c:v>
                </c:pt>
                <c:pt idx="15733" formatCode="General">
                  <c:v>-119.92</c:v>
                </c:pt>
                <c:pt idx="15734" formatCode="General">
                  <c:v>-133.41</c:v>
                </c:pt>
                <c:pt idx="15735" formatCode="General">
                  <c:v>-148.41499999999999</c:v>
                </c:pt>
                <c:pt idx="15736" formatCode="General">
                  <c:v>-163.94399999999999</c:v>
                </c:pt>
                <c:pt idx="15737" formatCode="General">
                  <c:v>-179.27199999999999</c:v>
                </c:pt>
                <c:pt idx="15738" formatCode="General">
                  <c:v>-193.78200000000001</c:v>
                </c:pt>
                <c:pt idx="15739" formatCode="General">
                  <c:v>-207.08500000000001</c:v>
                </c:pt>
                <c:pt idx="15740" formatCode="General">
                  <c:v>-218.965</c:v>
                </c:pt>
                <c:pt idx="15741" formatCode="General">
                  <c:v>-229.31299999999999</c:v>
                </c:pt>
                <c:pt idx="15742" formatCode="General">
                  <c:v>-238.11500000000001</c:v>
                </c:pt>
                <c:pt idx="15743" formatCode="General">
                  <c:v>-245.49799999999999</c:v>
                </c:pt>
                <c:pt idx="15744" formatCode="General">
                  <c:v>-251.68299999999999</c:v>
                </c:pt>
                <c:pt idx="15745" formatCode="General">
                  <c:v>-256.95100000000002</c:v>
                </c:pt>
                <c:pt idx="15746" formatCode="General">
                  <c:v>-261.53399999999999</c:v>
                </c:pt>
                <c:pt idx="15747" formatCode="General">
                  <c:v>-265.37900000000002</c:v>
                </c:pt>
                <c:pt idx="15748" formatCode="General">
                  <c:v>-268.358</c:v>
                </c:pt>
                <c:pt idx="15749" formatCode="General">
                  <c:v>-270.39499999999998</c:v>
                </c:pt>
                <c:pt idx="15750" formatCode="General">
                  <c:v>-271.41899999999998</c:v>
                </c:pt>
                <c:pt idx="15751" formatCode="General">
                  <c:v>-271.435</c:v>
                </c:pt>
                <c:pt idx="15752" formatCode="General">
                  <c:v>-270.61200000000002</c:v>
                </c:pt>
                <c:pt idx="15753" formatCode="General">
                  <c:v>-269.19099999999997</c:v>
                </c:pt>
                <c:pt idx="15754" formatCode="General">
                  <c:v>-267.28500000000003</c:v>
                </c:pt>
                <c:pt idx="15755" formatCode="General">
                  <c:v>-264.95999999999998</c:v>
                </c:pt>
                <c:pt idx="15756" formatCode="General">
                  <c:v>-262.25900000000001</c:v>
                </c:pt>
                <c:pt idx="15757" formatCode="General">
                  <c:v>-259.30799999999999</c:v>
                </c:pt>
                <c:pt idx="15758" formatCode="General">
                  <c:v>-256.32799999999997</c:v>
                </c:pt>
                <c:pt idx="15759" formatCode="General">
                  <c:v>-253.52799999999999</c:v>
                </c:pt>
                <c:pt idx="15760" formatCode="General">
                  <c:v>-251.07599999999999</c:v>
                </c:pt>
                <c:pt idx="15761" formatCode="General">
                  <c:v>-249.06200000000001</c:v>
                </c:pt>
                <c:pt idx="15762" formatCode="General">
                  <c:v>-247.51900000000001</c:v>
                </c:pt>
                <c:pt idx="15763" formatCode="General">
                  <c:v>-246.42</c:v>
                </c:pt>
                <c:pt idx="15764" formatCode="General">
                  <c:v>-245.69800000000001</c:v>
                </c:pt>
                <c:pt idx="15765" formatCode="General">
                  <c:v>-245.28700000000001</c:v>
                </c:pt>
                <c:pt idx="15766" formatCode="General">
                  <c:v>-245.23</c:v>
                </c:pt>
                <c:pt idx="15767" formatCode="General">
                  <c:v>-245.60300000000001</c:v>
                </c:pt>
                <c:pt idx="15768" formatCode="General">
                  <c:v>-246.351</c:v>
                </c:pt>
                <c:pt idx="15769" formatCode="General">
                  <c:v>-247.404</c:v>
                </c:pt>
                <c:pt idx="15770" formatCode="General">
                  <c:v>-248.72300000000001</c:v>
                </c:pt>
                <c:pt idx="15771" formatCode="General">
                  <c:v>-250.3</c:v>
                </c:pt>
                <c:pt idx="15772" formatCode="General">
                  <c:v>-252.149</c:v>
                </c:pt>
                <c:pt idx="15773" formatCode="General">
                  <c:v>-254.30500000000001</c:v>
                </c:pt>
                <c:pt idx="15774" formatCode="General">
                  <c:v>-256.762</c:v>
                </c:pt>
                <c:pt idx="15775" formatCode="General">
                  <c:v>-259.33100000000002</c:v>
                </c:pt>
                <c:pt idx="15776" formatCode="General">
                  <c:v>-261.822</c:v>
                </c:pt>
                <c:pt idx="15777" formatCode="General">
                  <c:v>-264.15499999999997</c:v>
                </c:pt>
                <c:pt idx="15778" formatCode="General">
                  <c:v>-266.26299999999998</c:v>
                </c:pt>
                <c:pt idx="15779" formatCode="General">
                  <c:v>-268.10399999999998</c:v>
                </c:pt>
                <c:pt idx="15780" formatCode="General">
                  <c:v>-269.72500000000002</c:v>
                </c:pt>
                <c:pt idx="15781" formatCode="General">
                  <c:v>-271.18200000000002</c:v>
                </c:pt>
                <c:pt idx="15782" formatCode="General">
                  <c:v>-272.41699999999997</c:v>
                </c:pt>
                <c:pt idx="15783" formatCode="General">
                  <c:v>-273.30599999999998</c:v>
                </c:pt>
                <c:pt idx="15784" formatCode="General">
                  <c:v>-273.67500000000001</c:v>
                </c:pt>
                <c:pt idx="15785" formatCode="General">
                  <c:v>-273.49099999999999</c:v>
                </c:pt>
                <c:pt idx="15786" formatCode="General">
                  <c:v>-272.84100000000001</c:v>
                </c:pt>
                <c:pt idx="15787" formatCode="General">
                  <c:v>-271.82499999999999</c:v>
                </c:pt>
                <c:pt idx="15788" formatCode="General">
                  <c:v>-270.55</c:v>
                </c:pt>
                <c:pt idx="15789" formatCode="General">
                  <c:v>-269.12700000000001</c:v>
                </c:pt>
                <c:pt idx="15790" formatCode="General">
                  <c:v>-267.70299999999997</c:v>
                </c:pt>
                <c:pt idx="15791" formatCode="General">
                  <c:v>-266.42700000000002</c:v>
                </c:pt>
                <c:pt idx="15792" formatCode="General">
                  <c:v>-265.315</c:v>
                </c:pt>
                <c:pt idx="15793" formatCode="General">
                  <c:v>-264.29500000000002</c:v>
                </c:pt>
                <c:pt idx="15794" formatCode="General">
                  <c:v>-263.20699999999999</c:v>
                </c:pt>
                <c:pt idx="15795" formatCode="General">
                  <c:v>-261.90199999999999</c:v>
                </c:pt>
                <c:pt idx="15796" formatCode="General">
                  <c:v>-260.36099999999999</c:v>
                </c:pt>
                <c:pt idx="15797" formatCode="General">
                  <c:v>-258.60000000000002</c:v>
                </c:pt>
                <c:pt idx="15798" formatCode="General">
                  <c:v>-256.66800000000001</c:v>
                </c:pt>
                <c:pt idx="15799" formatCode="General">
                  <c:v>-254.624</c:v>
                </c:pt>
                <c:pt idx="15800" formatCode="General">
                  <c:v>-252.51900000000001</c:v>
                </c:pt>
                <c:pt idx="15801" formatCode="General">
                  <c:v>-250.46</c:v>
                </c:pt>
                <c:pt idx="15802" formatCode="General">
                  <c:v>-248.57900000000001</c:v>
                </c:pt>
                <c:pt idx="15803" formatCode="General">
                  <c:v>-247.00399999999999</c:v>
                </c:pt>
                <c:pt idx="15804" formatCode="General">
                  <c:v>-245.81700000000001</c:v>
                </c:pt>
                <c:pt idx="15805" formatCode="General">
                  <c:v>-245.017</c:v>
                </c:pt>
                <c:pt idx="15806" formatCode="General">
                  <c:v>-244.626</c:v>
                </c:pt>
                <c:pt idx="15807" formatCode="General">
                  <c:v>-244.66900000000001</c:v>
                </c:pt>
                <c:pt idx="15808" formatCode="General">
                  <c:v>-245.18700000000001</c:v>
                </c:pt>
                <c:pt idx="15809" formatCode="General">
                  <c:v>-246.19300000000001</c:v>
                </c:pt>
                <c:pt idx="15810" formatCode="General">
                  <c:v>-247.637</c:v>
                </c:pt>
                <c:pt idx="15811" formatCode="General">
                  <c:v>-249.39500000000001</c:v>
                </c:pt>
                <c:pt idx="15812" formatCode="General">
                  <c:v>-251.30099999999999</c:v>
                </c:pt>
                <c:pt idx="15813" formatCode="General">
                  <c:v>-253.26</c:v>
                </c:pt>
                <c:pt idx="15814" formatCode="General">
                  <c:v>-255.245</c:v>
                </c:pt>
                <c:pt idx="15815" formatCode="General">
                  <c:v>-257.37200000000001</c:v>
                </c:pt>
                <c:pt idx="15816" formatCode="General">
                  <c:v>-259.73599999999999</c:v>
                </c:pt>
                <c:pt idx="15817" formatCode="General">
                  <c:v>-262.26900000000001</c:v>
                </c:pt>
                <c:pt idx="15818" formatCode="General">
                  <c:v>-264.93</c:v>
                </c:pt>
                <c:pt idx="15819" formatCode="General">
                  <c:v>-267.71199999999999</c:v>
                </c:pt>
                <c:pt idx="15820" formatCode="General">
                  <c:v>-270.60700000000003</c:v>
                </c:pt>
                <c:pt idx="15821" formatCode="General">
                  <c:v>-273.58999999999997</c:v>
                </c:pt>
                <c:pt idx="15822" formatCode="General">
                  <c:v>-276.55200000000002</c:v>
                </c:pt>
                <c:pt idx="15823" formatCode="General">
                  <c:v>-279.37099999999998</c:v>
                </c:pt>
                <c:pt idx="15824" formatCode="General">
                  <c:v>-281.95400000000001</c:v>
                </c:pt>
                <c:pt idx="15825" formatCode="General">
                  <c:v>-284.3</c:v>
                </c:pt>
                <c:pt idx="15826" formatCode="General">
                  <c:v>-286.48200000000003</c:v>
                </c:pt>
                <c:pt idx="15827" formatCode="General">
                  <c:v>-288.53300000000002</c:v>
                </c:pt>
                <c:pt idx="15828" formatCode="General">
                  <c:v>-290.45600000000002</c:v>
                </c:pt>
                <c:pt idx="15829" formatCode="General">
                  <c:v>-292.24200000000002</c:v>
                </c:pt>
                <c:pt idx="15830" formatCode="General">
                  <c:v>-293.79399999999998</c:v>
                </c:pt>
                <c:pt idx="15831" formatCode="General">
                  <c:v>-294.916</c:v>
                </c:pt>
                <c:pt idx="15832" formatCode="General">
                  <c:v>-295.47300000000001</c:v>
                </c:pt>
                <c:pt idx="15833" formatCode="General">
                  <c:v>-295.423</c:v>
                </c:pt>
                <c:pt idx="15834" formatCode="General">
                  <c:v>-294.75900000000001</c:v>
                </c:pt>
                <c:pt idx="15835" formatCode="General">
                  <c:v>-293.53500000000003</c:v>
                </c:pt>
                <c:pt idx="15836" formatCode="General">
                  <c:v>-291.93900000000002</c:v>
                </c:pt>
                <c:pt idx="15837" formatCode="General">
                  <c:v>-290.14100000000002</c:v>
                </c:pt>
                <c:pt idx="15838" formatCode="General">
                  <c:v>-288.20699999999999</c:v>
                </c:pt>
                <c:pt idx="15839" formatCode="General">
                  <c:v>-286.18099999999998</c:v>
                </c:pt>
                <c:pt idx="15840" formatCode="General">
                  <c:v>-284.089</c:v>
                </c:pt>
                <c:pt idx="15841" formatCode="General">
                  <c:v>-281.88400000000001</c:v>
                </c:pt>
                <c:pt idx="15842" formatCode="General">
                  <c:v>-279.495</c:v>
                </c:pt>
                <c:pt idx="15843" formatCode="General">
                  <c:v>-276.87799999999999</c:v>
                </c:pt>
                <c:pt idx="15844" formatCode="General">
                  <c:v>-274.053</c:v>
                </c:pt>
                <c:pt idx="15845" formatCode="General">
                  <c:v>-271.13400000000001</c:v>
                </c:pt>
                <c:pt idx="15846" formatCode="General">
                  <c:v>-268.19299999999998</c:v>
                </c:pt>
                <c:pt idx="15847" formatCode="General">
                  <c:v>-265.24799999999999</c:v>
                </c:pt>
                <c:pt idx="15848" formatCode="General">
                  <c:v>-262.15699999999998</c:v>
                </c:pt>
                <c:pt idx="15849" formatCode="General">
                  <c:v>-258.75200000000001</c:v>
                </c:pt>
                <c:pt idx="15850" formatCode="General">
                  <c:v>-254.959</c:v>
                </c:pt>
                <c:pt idx="15851" formatCode="General">
                  <c:v>-250.81299999999999</c:v>
                </c:pt>
                <c:pt idx="15852" formatCode="General">
                  <c:v>-246.46899999999999</c:v>
                </c:pt>
                <c:pt idx="15853" formatCode="General">
                  <c:v>-242.06200000000001</c:v>
                </c:pt>
                <c:pt idx="15854" formatCode="General">
                  <c:v>-237.685</c:v>
                </c:pt>
                <c:pt idx="15855" formatCode="General">
                  <c:v>-233.381</c:v>
                </c:pt>
                <c:pt idx="15856" formatCode="General">
                  <c:v>-229.197</c:v>
                </c:pt>
                <c:pt idx="15857" formatCode="General">
                  <c:v>-225.197</c:v>
                </c:pt>
                <c:pt idx="15858" formatCode="General">
                  <c:v>-221.41</c:v>
                </c:pt>
                <c:pt idx="15859" formatCode="General">
                  <c:v>-217.821</c:v>
                </c:pt>
                <c:pt idx="15860" formatCode="General">
                  <c:v>-214.339</c:v>
                </c:pt>
                <c:pt idx="15861" formatCode="General">
                  <c:v>-210.85300000000001</c:v>
                </c:pt>
                <c:pt idx="15862" formatCode="General">
                  <c:v>-207.28700000000001</c:v>
                </c:pt>
                <c:pt idx="15863" formatCode="General">
                  <c:v>-203.566</c:v>
                </c:pt>
                <c:pt idx="15864" formatCode="General">
                  <c:v>-199.63499999999999</c:v>
                </c:pt>
                <c:pt idx="15865" formatCode="General">
                  <c:v>-195.49199999999999</c:v>
                </c:pt>
                <c:pt idx="15866" formatCode="General">
                  <c:v>-191.179</c:v>
                </c:pt>
                <c:pt idx="15867" formatCode="General">
                  <c:v>-186.648</c:v>
                </c:pt>
                <c:pt idx="15868" formatCode="General">
                  <c:v>-181.83199999999999</c:v>
                </c:pt>
                <c:pt idx="15869" formatCode="General">
                  <c:v>-176.78399999999999</c:v>
                </c:pt>
                <c:pt idx="15870" formatCode="General">
                  <c:v>-171.57</c:v>
                </c:pt>
                <c:pt idx="15871" formatCode="General">
                  <c:v>-166.226</c:v>
                </c:pt>
                <c:pt idx="15872" formatCode="General">
                  <c:v>-160.881</c:v>
                </c:pt>
                <c:pt idx="15873" formatCode="General">
                  <c:v>-155.70400000000001</c:v>
                </c:pt>
                <c:pt idx="15874" formatCode="General">
                  <c:v>-150.77099999999999</c:v>
                </c:pt>
                <c:pt idx="15875" formatCode="General">
                  <c:v>-146.107</c:v>
                </c:pt>
                <c:pt idx="15876" formatCode="General">
                  <c:v>-141.749</c:v>
                </c:pt>
                <c:pt idx="15877" formatCode="General">
                  <c:v>-137.65899999999999</c:v>
                </c:pt>
                <c:pt idx="15878" formatCode="General">
                  <c:v>-133.703</c:v>
                </c:pt>
                <c:pt idx="15879" formatCode="General">
                  <c:v>-129.81200000000001</c:v>
                </c:pt>
                <c:pt idx="15880" formatCode="General">
                  <c:v>-125.99</c:v>
                </c:pt>
                <c:pt idx="15881" formatCode="General">
                  <c:v>-122.32299999999999</c:v>
                </c:pt>
                <c:pt idx="15882" formatCode="General">
                  <c:v>-118.884</c:v>
                </c:pt>
                <c:pt idx="15883" formatCode="General">
                  <c:v>-115.592</c:v>
                </c:pt>
                <c:pt idx="15884" formatCode="General">
                  <c:v>-112.325</c:v>
                </c:pt>
                <c:pt idx="15885" formatCode="General">
                  <c:v>-108.95699999999999</c:v>
                </c:pt>
                <c:pt idx="15886" formatCode="General">
                  <c:v>-105.503</c:v>
                </c:pt>
                <c:pt idx="15887" formatCode="General">
                  <c:v>-102.06399999999999</c:v>
                </c:pt>
                <c:pt idx="15888" formatCode="General">
                  <c:v>-98.591099999999997</c:v>
                </c:pt>
                <c:pt idx="15889" formatCode="General">
                  <c:v>-94.964799999999997</c:v>
                </c:pt>
                <c:pt idx="15890" formatCode="General">
                  <c:v>-91.034700000000001</c:v>
                </c:pt>
                <c:pt idx="15891" formatCode="General">
                  <c:v>-86.696200000000005</c:v>
                </c:pt>
                <c:pt idx="15892" formatCode="General">
                  <c:v>-81.954899999999995</c:v>
                </c:pt>
                <c:pt idx="15893" formatCode="General">
                  <c:v>-76.887299999999996</c:v>
                </c:pt>
                <c:pt idx="15894" formatCode="General">
                  <c:v>-71.588200000000001</c:v>
                </c:pt>
                <c:pt idx="15895" formatCode="General">
                  <c:v>-66.016599999999997</c:v>
                </c:pt>
                <c:pt idx="15896" formatCode="General">
                  <c:v>-60.109099999999998</c:v>
                </c:pt>
                <c:pt idx="15897" formatCode="General">
                  <c:v>-53.862699999999997</c:v>
                </c:pt>
                <c:pt idx="15898" formatCode="General">
                  <c:v>-47.350700000000003</c:v>
                </c:pt>
                <c:pt idx="15899" formatCode="General">
                  <c:v>-40.716900000000003</c:v>
                </c:pt>
                <c:pt idx="15900" formatCode="General">
                  <c:v>-34.037799999999997</c:v>
                </c:pt>
                <c:pt idx="15901" formatCode="General">
                  <c:v>-27.351900000000001</c:v>
                </c:pt>
                <c:pt idx="15902" formatCode="General">
                  <c:v>-20.825199999999999</c:v>
                </c:pt>
                <c:pt idx="15903" formatCode="General">
                  <c:v>-14.553800000000001</c:v>
                </c:pt>
                <c:pt idx="15904" formatCode="General">
                  <c:v>-8.3850800000000003</c:v>
                </c:pt>
                <c:pt idx="15905" formatCode="General">
                  <c:v>-2.1661600000000001</c:v>
                </c:pt>
                <c:pt idx="15906" formatCode="General">
                  <c:v>4.1733500000000001</c:v>
                </c:pt>
                <c:pt idx="15907" formatCode="General">
                  <c:v>10.6462</c:v>
                </c:pt>
                <c:pt idx="15908" formatCode="General">
                  <c:v>17.222899999999999</c:v>
                </c:pt>
                <c:pt idx="15909" formatCode="General">
                  <c:v>23.823699999999999</c:v>
                </c:pt>
                <c:pt idx="15910" formatCode="General">
                  <c:v>30.3795</c:v>
                </c:pt>
                <c:pt idx="15911" formatCode="General">
                  <c:v>36.8902</c:v>
                </c:pt>
                <c:pt idx="15912" formatCode="General">
                  <c:v>43.341500000000003</c:v>
                </c:pt>
                <c:pt idx="15913" formatCode="General">
                  <c:v>49.7057</c:v>
                </c:pt>
                <c:pt idx="15914" formatCode="General">
                  <c:v>56.161799999999999</c:v>
                </c:pt>
                <c:pt idx="15915" formatCode="General">
                  <c:v>62.9146</c:v>
                </c:pt>
                <c:pt idx="15916" formatCode="General">
                  <c:v>69.896000000000001</c:v>
                </c:pt>
                <c:pt idx="15917" formatCode="General">
                  <c:v>76.997799999999998</c:v>
                </c:pt>
                <c:pt idx="15918" formatCode="General">
                  <c:v>84.156499999999994</c:v>
                </c:pt>
                <c:pt idx="15919" formatCode="General">
                  <c:v>91.274799999999999</c:v>
                </c:pt>
                <c:pt idx="15920" formatCode="General">
                  <c:v>98.255200000000002</c:v>
                </c:pt>
                <c:pt idx="15921" formatCode="General">
                  <c:v>105.024</c:v>
                </c:pt>
                <c:pt idx="15922" formatCode="General">
                  <c:v>111.54900000000001</c:v>
                </c:pt>
                <c:pt idx="15923" formatCode="General">
                  <c:v>117.887</c:v>
                </c:pt>
                <c:pt idx="15924" formatCode="General">
                  <c:v>124.122</c:v>
                </c:pt>
                <c:pt idx="15925" formatCode="General">
                  <c:v>130.31899999999999</c:v>
                </c:pt>
                <c:pt idx="15926" formatCode="General">
                  <c:v>136.471</c:v>
                </c:pt>
                <c:pt idx="15927" formatCode="General">
                  <c:v>142.517</c:v>
                </c:pt>
                <c:pt idx="15928" formatCode="General">
                  <c:v>148.36699999999999</c:v>
                </c:pt>
                <c:pt idx="15929" formatCode="General">
                  <c:v>153.97900000000001</c:v>
                </c:pt>
                <c:pt idx="15930" formatCode="General">
                  <c:v>159.495</c:v>
                </c:pt>
                <c:pt idx="15931" formatCode="General">
                  <c:v>165.12799999999999</c:v>
                </c:pt>
                <c:pt idx="15932" formatCode="General">
                  <c:v>171.08099999999999</c:v>
                </c:pt>
                <c:pt idx="15933" formatCode="General">
                  <c:v>177.29400000000001</c:v>
                </c:pt>
                <c:pt idx="15934" formatCode="General">
                  <c:v>183.53200000000001</c:v>
                </c:pt>
                <c:pt idx="15935" formatCode="General">
                  <c:v>189.60499999999999</c:v>
                </c:pt>
                <c:pt idx="15936" formatCode="General">
                  <c:v>195.4</c:v>
                </c:pt>
                <c:pt idx="15937" formatCode="General">
                  <c:v>200.99299999999999</c:v>
                </c:pt>
                <c:pt idx="15938" formatCode="General">
                  <c:v>206.495</c:v>
                </c:pt>
                <c:pt idx="15939" formatCode="General">
                  <c:v>211.999</c:v>
                </c:pt>
                <c:pt idx="15940" formatCode="General">
                  <c:v>217.548</c:v>
                </c:pt>
                <c:pt idx="15941" formatCode="General">
                  <c:v>223.14</c:v>
                </c:pt>
                <c:pt idx="15942" formatCode="General">
                  <c:v>228.74600000000001</c:v>
                </c:pt>
                <c:pt idx="15943" formatCode="General">
                  <c:v>234.33</c:v>
                </c:pt>
                <c:pt idx="15944" formatCode="General">
                  <c:v>239.85900000000001</c:v>
                </c:pt>
                <c:pt idx="15945" formatCode="General">
                  <c:v>245.33</c:v>
                </c:pt>
                <c:pt idx="15946" formatCode="General">
                  <c:v>250.77099999999999</c:v>
                </c:pt>
                <c:pt idx="15947" formatCode="General">
                  <c:v>256.25200000000001</c:v>
                </c:pt>
                <c:pt idx="15948" formatCode="General">
                  <c:v>261.84699999999998</c:v>
                </c:pt>
                <c:pt idx="15949" formatCode="General">
                  <c:v>267.63099999999997</c:v>
                </c:pt>
                <c:pt idx="15950" formatCode="General">
                  <c:v>273.59300000000002</c:v>
                </c:pt>
                <c:pt idx="15951" formatCode="General">
                  <c:v>279.53199999999998</c:v>
                </c:pt>
                <c:pt idx="15952" formatCode="General">
                  <c:v>285.32799999999997</c:v>
                </c:pt>
                <c:pt idx="15953" formatCode="General">
                  <c:v>291.00799999999998</c:v>
                </c:pt>
                <c:pt idx="15954" formatCode="General">
                  <c:v>296.58800000000002</c:v>
                </c:pt>
                <c:pt idx="15955" formatCode="General">
                  <c:v>302.06799999999998</c:v>
                </c:pt>
                <c:pt idx="15956" formatCode="General">
                  <c:v>307.41399999999999</c:v>
                </c:pt>
                <c:pt idx="15957" formatCode="General">
                  <c:v>312.60599999999999</c:v>
                </c:pt>
                <c:pt idx="15958" formatCode="General">
                  <c:v>317.67500000000001</c:v>
                </c:pt>
                <c:pt idx="15959" formatCode="General">
                  <c:v>322.721</c:v>
                </c:pt>
                <c:pt idx="15960" formatCode="General">
                  <c:v>327.87200000000001</c:v>
                </c:pt>
                <c:pt idx="15961" formatCode="General">
                  <c:v>333.18400000000003</c:v>
                </c:pt>
                <c:pt idx="15962" formatCode="General">
                  <c:v>338.65100000000001</c:v>
                </c:pt>
                <c:pt idx="15963" formatCode="General">
                  <c:v>344.18299999999999</c:v>
                </c:pt>
                <c:pt idx="15964" formatCode="General">
                  <c:v>349.68200000000002</c:v>
                </c:pt>
                <c:pt idx="15965" formatCode="General">
                  <c:v>355.10599999999999</c:v>
                </c:pt>
                <c:pt idx="15966" formatCode="General">
                  <c:v>360.351</c:v>
                </c:pt>
                <c:pt idx="15967" formatCode="General">
                  <c:v>365.29300000000001</c:v>
                </c:pt>
                <c:pt idx="15968" formatCode="General">
                  <c:v>369.78899999999999</c:v>
                </c:pt>
                <c:pt idx="15969" formatCode="General">
                  <c:v>373.71600000000001</c:v>
                </c:pt>
                <c:pt idx="15970" formatCode="General">
                  <c:v>377.00900000000001</c:v>
                </c:pt>
                <c:pt idx="15971" formatCode="General">
                  <c:v>379.63400000000001</c:v>
                </c:pt>
                <c:pt idx="15972" formatCode="General">
                  <c:v>381.60199999999998</c:v>
                </c:pt>
                <c:pt idx="15973" formatCode="General">
                  <c:v>382.93599999999998</c:v>
                </c:pt>
                <c:pt idx="15974" formatCode="General">
                  <c:v>383.67099999999999</c:v>
                </c:pt>
                <c:pt idx="15975" formatCode="General">
                  <c:v>383.85700000000003</c:v>
                </c:pt>
                <c:pt idx="15976" formatCode="General">
                  <c:v>383.55</c:v>
                </c:pt>
                <c:pt idx="15977" formatCode="General">
                  <c:v>382.80399999999997</c:v>
                </c:pt>
                <c:pt idx="15978" formatCode="General">
                  <c:v>381.72300000000001</c:v>
                </c:pt>
                <c:pt idx="15979" formatCode="General">
                  <c:v>380.46300000000002</c:v>
                </c:pt>
                <c:pt idx="15980" formatCode="General">
                  <c:v>379.19099999999997</c:v>
                </c:pt>
                <c:pt idx="15981" formatCode="General">
                  <c:v>378.03699999999998</c:v>
                </c:pt>
                <c:pt idx="15982" formatCode="General">
                  <c:v>377.15199999999999</c:v>
                </c:pt>
                <c:pt idx="15983" formatCode="General">
                  <c:v>376.67200000000003</c:v>
                </c:pt>
                <c:pt idx="15984" formatCode="General">
                  <c:v>376.673</c:v>
                </c:pt>
                <c:pt idx="15985" formatCode="General">
                  <c:v>377.15100000000001</c:v>
                </c:pt>
                <c:pt idx="15986" formatCode="General">
                  <c:v>378.00400000000002</c:v>
                </c:pt>
                <c:pt idx="15987" formatCode="General">
                  <c:v>379.14699999999999</c:v>
                </c:pt>
                <c:pt idx="15988" formatCode="General">
                  <c:v>380.536</c:v>
                </c:pt>
                <c:pt idx="15989" formatCode="General">
                  <c:v>382.13900000000001</c:v>
                </c:pt>
                <c:pt idx="15990" formatCode="General">
                  <c:v>383.92099999999999</c:v>
                </c:pt>
                <c:pt idx="15991" formatCode="General">
                  <c:v>385.827</c:v>
                </c:pt>
                <c:pt idx="15992" formatCode="General">
                  <c:v>387.78</c:v>
                </c:pt>
                <c:pt idx="15993" formatCode="General">
                  <c:v>389.69200000000001</c:v>
                </c:pt>
                <c:pt idx="15994" formatCode="General">
                  <c:v>391.54</c:v>
                </c:pt>
                <c:pt idx="15995" formatCode="General">
                  <c:v>393.34</c:v>
                </c:pt>
                <c:pt idx="15996" formatCode="General">
                  <c:v>395.12599999999998</c:v>
                </c:pt>
                <c:pt idx="15997" formatCode="General">
                  <c:v>396.94</c:v>
                </c:pt>
                <c:pt idx="15998" formatCode="General">
                  <c:v>398.81799999999998</c:v>
                </c:pt>
                <c:pt idx="15999" formatCode="General">
                  <c:v>400.80500000000001</c:v>
                </c:pt>
                <c:pt idx="16000" formatCode="General">
                  <c:v>402.928</c:v>
                </c:pt>
                <c:pt idx="16001" formatCode="General">
                  <c:v>405.09500000000003</c:v>
                </c:pt>
                <c:pt idx="16002" formatCode="General">
                  <c:v>407.16399999999999</c:v>
                </c:pt>
                <c:pt idx="16003" formatCode="General">
                  <c:v>409.03800000000001</c:v>
                </c:pt>
                <c:pt idx="16004" formatCode="General">
                  <c:v>410.64400000000001</c:v>
                </c:pt>
                <c:pt idx="16005" formatCode="General">
                  <c:v>411.96800000000002</c:v>
                </c:pt>
                <c:pt idx="16006" formatCode="General">
                  <c:v>413.03300000000002</c:v>
                </c:pt>
                <c:pt idx="16007" formatCode="General">
                  <c:v>413.89100000000002</c:v>
                </c:pt>
                <c:pt idx="16008" formatCode="General">
                  <c:v>414.62</c:v>
                </c:pt>
                <c:pt idx="16009" formatCode="General">
                  <c:v>415.28100000000001</c:v>
                </c:pt>
                <c:pt idx="16010" formatCode="General">
                  <c:v>415.81400000000002</c:v>
                </c:pt>
                <c:pt idx="16011" formatCode="General">
                  <c:v>416.13</c:v>
                </c:pt>
                <c:pt idx="16012" formatCode="General">
                  <c:v>416.15199999999999</c:v>
                </c:pt>
                <c:pt idx="16013" formatCode="General">
                  <c:v>415.84300000000002</c:v>
                </c:pt>
                <c:pt idx="16014" formatCode="General">
                  <c:v>415.21499999999997</c:v>
                </c:pt>
                <c:pt idx="16015" formatCode="General">
                  <c:v>414.411</c:v>
                </c:pt>
                <c:pt idx="16016" formatCode="General">
                  <c:v>413.60899999999998</c:v>
                </c:pt>
                <c:pt idx="16017" formatCode="General">
                  <c:v>412.91300000000001</c:v>
                </c:pt>
                <c:pt idx="16018" formatCode="General">
                  <c:v>412.36</c:v>
                </c:pt>
                <c:pt idx="16019" formatCode="General">
                  <c:v>411.86500000000001</c:v>
                </c:pt>
                <c:pt idx="16020" formatCode="General">
                  <c:v>411.39400000000001</c:v>
                </c:pt>
                <c:pt idx="16021" formatCode="General">
                  <c:v>410.97899999999998</c:v>
                </c:pt>
                <c:pt idx="16022" formatCode="General">
                  <c:v>410.53699999999998</c:v>
                </c:pt>
                <c:pt idx="16023" formatCode="General">
                  <c:v>409.96</c:v>
                </c:pt>
                <c:pt idx="16024" formatCode="General">
                  <c:v>409.19</c:v>
                </c:pt>
                <c:pt idx="16025" formatCode="General">
                  <c:v>408.19200000000001</c:v>
                </c:pt>
                <c:pt idx="16026" formatCode="General">
                  <c:v>406.976</c:v>
                </c:pt>
                <c:pt idx="16027" formatCode="General">
                  <c:v>405.53</c:v>
                </c:pt>
                <c:pt idx="16028" formatCode="General">
                  <c:v>403.82799999999997</c:v>
                </c:pt>
                <c:pt idx="16029" formatCode="General">
                  <c:v>401.827</c:v>
                </c:pt>
                <c:pt idx="16030" formatCode="General">
                  <c:v>399.50400000000002</c:v>
                </c:pt>
                <c:pt idx="16031" formatCode="General">
                  <c:v>396.90899999999999</c:v>
                </c:pt>
                <c:pt idx="16032" formatCode="General">
                  <c:v>394.15</c:v>
                </c:pt>
                <c:pt idx="16033" formatCode="General">
                  <c:v>391.37200000000001</c:v>
                </c:pt>
                <c:pt idx="16034" formatCode="General">
                  <c:v>388.71600000000001</c:v>
                </c:pt>
                <c:pt idx="16035" formatCode="General">
                  <c:v>386.28100000000001</c:v>
                </c:pt>
                <c:pt idx="16036" formatCode="General">
                  <c:v>384.05500000000001</c:v>
                </c:pt>
                <c:pt idx="16037" formatCode="General">
                  <c:v>381.98500000000001</c:v>
                </c:pt>
                <c:pt idx="16038" formatCode="General">
                  <c:v>380.02199999999999</c:v>
                </c:pt>
                <c:pt idx="16039" formatCode="General">
                  <c:v>378.06799999999998</c:v>
                </c:pt>
                <c:pt idx="16040" formatCode="General">
                  <c:v>376.00400000000002</c:v>
                </c:pt>
                <c:pt idx="16041" formatCode="General">
                  <c:v>373.70699999999999</c:v>
                </c:pt>
                <c:pt idx="16042" formatCode="General">
                  <c:v>371.08699999999999</c:v>
                </c:pt>
                <c:pt idx="16043" formatCode="General">
                  <c:v>368.14100000000002</c:v>
                </c:pt>
                <c:pt idx="16044" formatCode="General">
                  <c:v>364.90899999999999</c:v>
                </c:pt>
                <c:pt idx="16045" formatCode="General">
                  <c:v>361.459</c:v>
                </c:pt>
                <c:pt idx="16046" formatCode="General">
                  <c:v>357.82499999999999</c:v>
                </c:pt>
                <c:pt idx="16047" formatCode="General">
                  <c:v>353.983</c:v>
                </c:pt>
                <c:pt idx="16048" formatCode="General">
                  <c:v>349.89699999999999</c:v>
                </c:pt>
                <c:pt idx="16049" formatCode="General">
                  <c:v>345.54</c:v>
                </c:pt>
                <c:pt idx="16050" formatCode="General">
                  <c:v>340.95400000000001</c:v>
                </c:pt>
                <c:pt idx="16051" formatCode="General">
                  <c:v>336.22800000000001</c:v>
                </c:pt>
                <c:pt idx="16052" formatCode="General">
                  <c:v>331.49900000000002</c:v>
                </c:pt>
                <c:pt idx="16053" formatCode="General">
                  <c:v>326.86</c:v>
                </c:pt>
                <c:pt idx="16054" formatCode="General">
                  <c:v>322.32400000000001</c:v>
                </c:pt>
                <c:pt idx="16055" formatCode="General">
                  <c:v>317.858</c:v>
                </c:pt>
                <c:pt idx="16056" formatCode="General">
                  <c:v>313.40199999999999</c:v>
                </c:pt>
                <c:pt idx="16057" formatCode="General">
                  <c:v>308.85000000000002</c:v>
                </c:pt>
                <c:pt idx="16058" formatCode="General">
                  <c:v>304.10599999999999</c:v>
                </c:pt>
                <c:pt idx="16059" formatCode="General">
                  <c:v>299.14699999999999</c:v>
                </c:pt>
                <c:pt idx="16060" formatCode="General">
                  <c:v>293.995</c:v>
                </c:pt>
                <c:pt idx="16061" formatCode="General">
                  <c:v>288.70400000000001</c:v>
                </c:pt>
                <c:pt idx="16062" formatCode="General">
                  <c:v>283.36399999999998</c:v>
                </c:pt>
                <c:pt idx="16063" formatCode="General">
                  <c:v>278.06799999999998</c:v>
                </c:pt>
                <c:pt idx="16064" formatCode="General">
                  <c:v>272.88299999999998</c:v>
                </c:pt>
                <c:pt idx="16065" formatCode="General">
                  <c:v>267.89600000000002</c:v>
                </c:pt>
                <c:pt idx="16066" formatCode="General">
                  <c:v>263.19600000000003</c:v>
                </c:pt>
                <c:pt idx="16067" formatCode="General">
                  <c:v>258.80500000000001</c:v>
                </c:pt>
                <c:pt idx="16068" formatCode="General">
                  <c:v>254.67699999999999</c:v>
                </c:pt>
                <c:pt idx="16069" formatCode="General">
                  <c:v>250.70500000000001</c:v>
                </c:pt>
                <c:pt idx="16070" formatCode="General">
                  <c:v>246.821</c:v>
                </c:pt>
                <c:pt idx="16071" formatCode="General">
                  <c:v>243.203</c:v>
                </c:pt>
                <c:pt idx="16072" formatCode="General">
                  <c:v>240.041</c:v>
                </c:pt>
                <c:pt idx="16073" formatCode="General">
                  <c:v>237.411</c:v>
                </c:pt>
                <c:pt idx="16074" formatCode="General">
                  <c:v>235.28</c:v>
                </c:pt>
                <c:pt idx="16075" formatCode="General">
                  <c:v>233.535</c:v>
                </c:pt>
                <c:pt idx="16076" formatCode="General">
                  <c:v>232.184</c:v>
                </c:pt>
                <c:pt idx="16077" formatCode="General">
                  <c:v>231.239</c:v>
                </c:pt>
                <c:pt idx="16078" formatCode="General">
                  <c:v>230.565</c:v>
                </c:pt>
                <c:pt idx="16079" formatCode="General">
                  <c:v>229.98599999999999</c:v>
                </c:pt>
                <c:pt idx="16080" formatCode="General">
                  <c:v>229.32900000000001</c:v>
                </c:pt>
                <c:pt idx="16081" formatCode="General">
                  <c:v>228.55699999999999</c:v>
                </c:pt>
                <c:pt idx="16082" formatCode="General">
                  <c:v>227.72399999999999</c:v>
                </c:pt>
                <c:pt idx="16083" formatCode="General">
                  <c:v>226.761</c:v>
                </c:pt>
                <c:pt idx="16084" formatCode="General">
                  <c:v>225.53700000000001</c:v>
                </c:pt>
                <c:pt idx="16085" formatCode="General">
                  <c:v>223.875</c:v>
                </c:pt>
                <c:pt idx="16086" formatCode="General">
                  <c:v>221.63900000000001</c:v>
                </c:pt>
                <c:pt idx="16087" formatCode="General">
                  <c:v>218.798</c:v>
                </c:pt>
                <c:pt idx="16088" formatCode="General">
                  <c:v>215.464</c:v>
                </c:pt>
                <c:pt idx="16089" formatCode="General">
                  <c:v>211.8</c:v>
                </c:pt>
                <c:pt idx="16090" formatCode="General">
                  <c:v>207.88399999999999</c:v>
                </c:pt>
                <c:pt idx="16091" formatCode="General">
                  <c:v>203.732</c:v>
                </c:pt>
                <c:pt idx="16092" formatCode="General">
                  <c:v>199.267</c:v>
                </c:pt>
                <c:pt idx="16093" formatCode="General">
                  <c:v>194.44900000000001</c:v>
                </c:pt>
                <c:pt idx="16094" formatCode="General">
                  <c:v>189.322</c:v>
                </c:pt>
                <c:pt idx="16095" formatCode="General">
                  <c:v>183.95400000000001</c:v>
                </c:pt>
                <c:pt idx="16096" formatCode="General">
                  <c:v>178.41</c:v>
                </c:pt>
                <c:pt idx="16097" formatCode="General">
                  <c:v>172.696</c:v>
                </c:pt>
                <c:pt idx="16098" formatCode="General">
                  <c:v>166.83799999999999</c:v>
                </c:pt>
                <c:pt idx="16099" formatCode="General">
                  <c:v>160.935</c:v>
                </c:pt>
                <c:pt idx="16100" formatCode="General">
                  <c:v>155.08500000000001</c:v>
                </c:pt>
                <c:pt idx="16101" formatCode="General">
                  <c:v>149.351</c:v>
                </c:pt>
                <c:pt idx="16102" formatCode="General">
                  <c:v>143.58199999999999</c:v>
                </c:pt>
                <c:pt idx="16103" formatCode="General">
                  <c:v>137.56</c:v>
                </c:pt>
                <c:pt idx="16104" formatCode="General">
                  <c:v>131.18899999999999</c:v>
                </c:pt>
                <c:pt idx="16105" formatCode="General">
                  <c:v>124.43</c:v>
                </c:pt>
                <c:pt idx="16106" formatCode="General">
                  <c:v>117.348</c:v>
                </c:pt>
                <c:pt idx="16107" formatCode="General">
                  <c:v>110.006</c:v>
                </c:pt>
                <c:pt idx="16108" formatCode="General">
                  <c:v>102.444</c:v>
                </c:pt>
                <c:pt idx="16109" formatCode="General">
                  <c:v>94.715999999999994</c:v>
                </c:pt>
                <c:pt idx="16110" formatCode="General">
                  <c:v>86.8934</c:v>
                </c:pt>
                <c:pt idx="16111" formatCode="General">
                  <c:v>79.108199999999997</c:v>
                </c:pt>
                <c:pt idx="16112" formatCode="General">
                  <c:v>71.554400000000001</c:v>
                </c:pt>
                <c:pt idx="16113" formatCode="General">
                  <c:v>64.457999999999998</c:v>
                </c:pt>
                <c:pt idx="16114" formatCode="General">
                  <c:v>57.970300000000002</c:v>
                </c:pt>
                <c:pt idx="16115" formatCode="General">
                  <c:v>52.129100000000001</c:v>
                </c:pt>
                <c:pt idx="16116" formatCode="General">
                  <c:v>46.825400000000002</c:v>
                </c:pt>
                <c:pt idx="16117" formatCode="General">
                  <c:v>41.916200000000003</c:v>
                </c:pt>
                <c:pt idx="16118" formatCode="General">
                  <c:v>37.369599999999998</c:v>
                </c:pt>
                <c:pt idx="16119" formatCode="General">
                  <c:v>33.165599999999998</c:v>
                </c:pt>
                <c:pt idx="16120" formatCode="General">
                  <c:v>29.289300000000001</c:v>
                </c:pt>
                <c:pt idx="16121" formatCode="General">
                  <c:v>25.601400000000002</c:v>
                </c:pt>
                <c:pt idx="16122" formatCode="General">
                  <c:v>21.895600000000002</c:v>
                </c:pt>
                <c:pt idx="16123" formatCode="General">
                  <c:v>18.226600000000001</c:v>
                </c:pt>
                <c:pt idx="16124" formatCode="General">
                  <c:v>14.723100000000001</c:v>
                </c:pt>
                <c:pt idx="16125" formatCode="General">
                  <c:v>11.4163</c:v>
                </c:pt>
                <c:pt idx="16126" formatCode="General">
                  <c:v>8.2289999999999992</c:v>
                </c:pt>
                <c:pt idx="16127" formatCode="General">
                  <c:v>4.9383699999999999</c:v>
                </c:pt>
                <c:pt idx="16128" formatCode="General">
                  <c:v>1.3451299999999999</c:v>
                </c:pt>
                <c:pt idx="16129" formatCode="General">
                  <c:v>-2.6776900000000001</c:v>
                </c:pt>
                <c:pt idx="16130" formatCode="General">
                  <c:v>-7.2512999999999996</c:v>
                </c:pt>
                <c:pt idx="16131" formatCode="General">
                  <c:v>-12.430400000000001</c:v>
                </c:pt>
                <c:pt idx="16132" formatCode="General">
                  <c:v>-18.0989</c:v>
                </c:pt>
                <c:pt idx="16133" formatCode="General">
                  <c:v>-24.091699999999999</c:v>
                </c:pt>
                <c:pt idx="16134" formatCode="General">
                  <c:v>-30.2638</c:v>
                </c:pt>
                <c:pt idx="16135" formatCode="General">
                  <c:v>-36.464500000000001</c:v>
                </c:pt>
                <c:pt idx="16136" formatCode="General">
                  <c:v>-42.5792</c:v>
                </c:pt>
                <c:pt idx="16137" formatCode="General">
                  <c:v>-48.572099999999999</c:v>
                </c:pt>
                <c:pt idx="16138" formatCode="General">
                  <c:v>-54.443899999999999</c:v>
                </c:pt>
                <c:pt idx="16139" formatCode="General">
                  <c:v>-60.215600000000002</c:v>
                </c:pt>
                <c:pt idx="16140" formatCode="General">
                  <c:v>-65.909199999999998</c:v>
                </c:pt>
                <c:pt idx="16141" formatCode="General">
                  <c:v>-71.523499999999999</c:v>
                </c:pt>
                <c:pt idx="16142" formatCode="General">
                  <c:v>-77.085499999999996</c:v>
                </c:pt>
                <c:pt idx="16143" formatCode="General">
                  <c:v>-82.631799999999998</c:v>
                </c:pt>
                <c:pt idx="16144" formatCode="General">
                  <c:v>-88.212800000000001</c:v>
                </c:pt>
                <c:pt idx="16145" formatCode="General">
                  <c:v>-93.894300000000001</c:v>
                </c:pt>
                <c:pt idx="16146" formatCode="General">
                  <c:v>-99.7483</c:v>
                </c:pt>
                <c:pt idx="16147" formatCode="General">
                  <c:v>-105.846</c:v>
                </c:pt>
                <c:pt idx="16148" formatCode="General">
                  <c:v>-112.226</c:v>
                </c:pt>
                <c:pt idx="16149" formatCode="General">
                  <c:v>-118.84699999999999</c:v>
                </c:pt>
                <c:pt idx="16150" formatCode="General">
                  <c:v>-125.63200000000001</c:v>
                </c:pt>
                <c:pt idx="16151" formatCode="General">
                  <c:v>-132.518</c:v>
                </c:pt>
                <c:pt idx="16152" formatCode="General">
                  <c:v>-139.39400000000001</c:v>
                </c:pt>
                <c:pt idx="16153" formatCode="General">
                  <c:v>-146.08600000000001</c:v>
                </c:pt>
                <c:pt idx="16154" formatCode="General">
                  <c:v>-152.45699999999999</c:v>
                </c:pt>
                <c:pt idx="16155" formatCode="General">
                  <c:v>-158.46199999999999</c:v>
                </c:pt>
                <c:pt idx="16156" formatCode="General">
                  <c:v>-164.31899999999999</c:v>
                </c:pt>
                <c:pt idx="16157" formatCode="General">
                  <c:v>-170.30099999999999</c:v>
                </c:pt>
                <c:pt idx="16158" formatCode="General">
                  <c:v>-176.46199999999999</c:v>
                </c:pt>
                <c:pt idx="16159" formatCode="General">
                  <c:v>-182.80500000000001</c:v>
                </c:pt>
                <c:pt idx="16160" formatCode="General">
                  <c:v>-189.29499999999999</c:v>
                </c:pt>
                <c:pt idx="16161" formatCode="General">
                  <c:v>-195.87200000000001</c:v>
                </c:pt>
                <c:pt idx="16162" formatCode="General">
                  <c:v>-202.483</c:v>
                </c:pt>
                <c:pt idx="16163" formatCode="General">
                  <c:v>-209.05099999999999</c:v>
                </c:pt>
                <c:pt idx="16164" formatCode="General">
                  <c:v>-215.505</c:v>
                </c:pt>
                <c:pt idx="16165" formatCode="General">
                  <c:v>-221.82900000000001</c:v>
                </c:pt>
                <c:pt idx="16166" formatCode="General">
                  <c:v>-228.01</c:v>
                </c:pt>
                <c:pt idx="16167" formatCode="General">
                  <c:v>-234.02600000000001</c:v>
                </c:pt>
                <c:pt idx="16168" formatCode="General">
                  <c:v>-239.84800000000001</c:v>
                </c:pt>
                <c:pt idx="16169" formatCode="General">
                  <c:v>-245.45</c:v>
                </c:pt>
                <c:pt idx="16170" formatCode="General">
                  <c:v>-250.73099999999999</c:v>
                </c:pt>
                <c:pt idx="16171" formatCode="General">
                  <c:v>-255.56899999999999</c:v>
                </c:pt>
                <c:pt idx="16172" formatCode="General">
                  <c:v>-259.85000000000002</c:v>
                </c:pt>
                <c:pt idx="16173" formatCode="General">
                  <c:v>-263.52999999999997</c:v>
                </c:pt>
                <c:pt idx="16174" formatCode="General">
                  <c:v>-266.70400000000001</c:v>
                </c:pt>
                <c:pt idx="16175" formatCode="General">
                  <c:v>-269.45499999999998</c:v>
                </c:pt>
                <c:pt idx="16176" formatCode="General">
                  <c:v>-271.839</c:v>
                </c:pt>
                <c:pt idx="16177" formatCode="General">
                  <c:v>-273.95800000000003</c:v>
                </c:pt>
                <c:pt idx="16178" formatCode="General">
                  <c:v>-275.92599999999999</c:v>
                </c:pt>
                <c:pt idx="16179" formatCode="General">
                  <c:v>-277.81099999999998</c:v>
                </c:pt>
                <c:pt idx="16180" formatCode="General">
                  <c:v>-279.67</c:v>
                </c:pt>
                <c:pt idx="16181" formatCode="General">
                  <c:v>-281.53100000000001</c:v>
                </c:pt>
                <c:pt idx="16182" formatCode="General">
                  <c:v>-283.41199999999998</c:v>
                </c:pt>
                <c:pt idx="16183" formatCode="General">
                  <c:v>-285.32799999999997</c:v>
                </c:pt>
                <c:pt idx="16184" formatCode="General">
                  <c:v>-287.27999999999997</c:v>
                </c:pt>
                <c:pt idx="16185" formatCode="General">
                  <c:v>-289.25</c:v>
                </c:pt>
                <c:pt idx="16186" formatCode="General">
                  <c:v>-291.20299999999997</c:v>
                </c:pt>
                <c:pt idx="16187" formatCode="General">
                  <c:v>-293.12900000000002</c:v>
                </c:pt>
                <c:pt idx="16188" formatCode="General">
                  <c:v>-295.06900000000002</c:v>
                </c:pt>
                <c:pt idx="16189" formatCode="General">
                  <c:v>-297.07299999999998</c:v>
                </c:pt>
                <c:pt idx="16190" formatCode="General">
                  <c:v>-299.173</c:v>
                </c:pt>
                <c:pt idx="16191" formatCode="General">
                  <c:v>-301.30099999999999</c:v>
                </c:pt>
                <c:pt idx="16192" formatCode="General">
                  <c:v>-303.387</c:v>
                </c:pt>
                <c:pt idx="16193" formatCode="General">
                  <c:v>-305.44099999999997</c:v>
                </c:pt>
                <c:pt idx="16194" formatCode="General">
                  <c:v>-307.45999999999998</c:v>
                </c:pt>
                <c:pt idx="16195" formatCode="General">
                  <c:v>-309.41699999999997</c:v>
                </c:pt>
                <c:pt idx="16196" formatCode="General">
                  <c:v>-311.36900000000003</c:v>
                </c:pt>
                <c:pt idx="16197" formatCode="General">
                  <c:v>-313.39699999999999</c:v>
                </c:pt>
                <c:pt idx="16198" formatCode="General">
                  <c:v>-315.565</c:v>
                </c:pt>
                <c:pt idx="16199" formatCode="General">
                  <c:v>-317.93200000000002</c:v>
                </c:pt>
                <c:pt idx="16200" formatCode="General">
                  <c:v>-320.53399999999999</c:v>
                </c:pt>
                <c:pt idx="16201" formatCode="General">
                  <c:v>-323.387</c:v>
                </c:pt>
                <c:pt idx="16202" formatCode="General">
                  <c:v>-326.47699999999998</c:v>
                </c:pt>
                <c:pt idx="16203" formatCode="General">
                  <c:v>-329.76100000000002</c:v>
                </c:pt>
                <c:pt idx="16204" formatCode="General">
                  <c:v>-333.19900000000001</c:v>
                </c:pt>
                <c:pt idx="16205" formatCode="General">
                  <c:v>-336.82100000000003</c:v>
                </c:pt>
                <c:pt idx="16206" formatCode="General">
                  <c:v>-340.65499999999997</c:v>
                </c:pt>
                <c:pt idx="16207" formatCode="General">
                  <c:v>-344.68200000000002</c:v>
                </c:pt>
                <c:pt idx="16208" formatCode="General">
                  <c:v>-348.90499999999997</c:v>
                </c:pt>
                <c:pt idx="16209" formatCode="General">
                  <c:v>-353.339</c:v>
                </c:pt>
                <c:pt idx="16210" formatCode="General">
                  <c:v>-357.923</c:v>
                </c:pt>
                <c:pt idx="16211" formatCode="General">
                  <c:v>-362.56799999999998</c:v>
                </c:pt>
                <c:pt idx="16212" formatCode="General">
                  <c:v>-367.21199999999999</c:v>
                </c:pt>
                <c:pt idx="16213" formatCode="General">
                  <c:v>-371.83199999999999</c:v>
                </c:pt>
                <c:pt idx="16214" formatCode="General">
                  <c:v>-376.46</c:v>
                </c:pt>
                <c:pt idx="16215" formatCode="General">
                  <c:v>-381.07400000000001</c:v>
                </c:pt>
                <c:pt idx="16216" formatCode="General">
                  <c:v>-385.596</c:v>
                </c:pt>
                <c:pt idx="16217" formatCode="General">
                  <c:v>-389.92700000000002</c:v>
                </c:pt>
                <c:pt idx="16218" formatCode="General">
                  <c:v>-393.95299999999997</c:v>
                </c:pt>
                <c:pt idx="16219" formatCode="General">
                  <c:v>-397.53500000000003</c:v>
                </c:pt>
                <c:pt idx="16220" formatCode="General">
                  <c:v>-400.565</c:v>
                </c:pt>
                <c:pt idx="16221" formatCode="General">
                  <c:v>-403.03699999999998</c:v>
                </c:pt>
                <c:pt idx="16222" formatCode="General">
                  <c:v>-405.03</c:v>
                </c:pt>
                <c:pt idx="16223" formatCode="General">
                  <c:v>-406.66800000000001</c:v>
                </c:pt>
                <c:pt idx="16224" formatCode="General">
                  <c:v>-407.976</c:v>
                </c:pt>
                <c:pt idx="16225" formatCode="General">
                  <c:v>-408.93299999999999</c:v>
                </c:pt>
                <c:pt idx="16226" formatCode="General">
                  <c:v>-409.49599999999998</c:v>
                </c:pt>
                <c:pt idx="16227" formatCode="General">
                  <c:v>-409.64100000000002</c:v>
                </c:pt>
                <c:pt idx="16228" formatCode="General">
                  <c:v>-409.40300000000002</c:v>
                </c:pt>
                <c:pt idx="16229" formatCode="General">
                  <c:v>-408.834</c:v>
                </c:pt>
                <c:pt idx="16230" formatCode="General">
                  <c:v>-407.99299999999999</c:v>
                </c:pt>
                <c:pt idx="16231" formatCode="General">
                  <c:v>-406.99200000000002</c:v>
                </c:pt>
                <c:pt idx="16232" formatCode="General">
                  <c:v>-405.95600000000002</c:v>
                </c:pt>
                <c:pt idx="16233" formatCode="General">
                  <c:v>-404.97899999999998</c:v>
                </c:pt>
                <c:pt idx="16234" formatCode="General">
                  <c:v>-404.10599999999999</c:v>
                </c:pt>
                <c:pt idx="16235" formatCode="General">
                  <c:v>-403.31299999999999</c:v>
                </c:pt>
                <c:pt idx="16236" formatCode="General">
                  <c:v>-402.58300000000003</c:v>
                </c:pt>
                <c:pt idx="16237" formatCode="General">
                  <c:v>-401.91500000000002</c:v>
                </c:pt>
                <c:pt idx="16238" formatCode="General">
                  <c:v>-401.327</c:v>
                </c:pt>
                <c:pt idx="16239" formatCode="General">
                  <c:v>-400.88499999999999</c:v>
                </c:pt>
                <c:pt idx="16240" formatCode="General">
                  <c:v>-400.74599999999998</c:v>
                </c:pt>
                <c:pt idx="16241" formatCode="General">
                  <c:v>-401.01499999999999</c:v>
                </c:pt>
                <c:pt idx="16242" formatCode="General">
                  <c:v>-401.68599999999998</c:v>
                </c:pt>
                <c:pt idx="16243" formatCode="General">
                  <c:v>-402.66300000000001</c:v>
                </c:pt>
                <c:pt idx="16244" formatCode="General">
                  <c:v>-403.82400000000001</c:v>
                </c:pt>
                <c:pt idx="16245" formatCode="General">
                  <c:v>-405.18400000000003</c:v>
                </c:pt>
                <c:pt idx="16246" formatCode="General">
                  <c:v>-406.77499999999998</c:v>
                </c:pt>
                <c:pt idx="16247" formatCode="General">
                  <c:v>-408.59100000000001</c:v>
                </c:pt>
                <c:pt idx="16248" formatCode="General">
                  <c:v>-410.59300000000002</c:v>
                </c:pt>
                <c:pt idx="16249" formatCode="General">
                  <c:v>-412.70600000000002</c:v>
                </c:pt>
                <c:pt idx="16250" formatCode="General">
                  <c:v>-414.77600000000001</c:v>
                </c:pt>
                <c:pt idx="16251" formatCode="General">
                  <c:v>-416.64600000000002</c:v>
                </c:pt>
                <c:pt idx="16252" formatCode="General">
                  <c:v>-418.26799999999997</c:v>
                </c:pt>
                <c:pt idx="16253" formatCode="General">
                  <c:v>-419.62900000000002</c:v>
                </c:pt>
                <c:pt idx="16254" formatCode="General">
                  <c:v>-420.73500000000001</c:v>
                </c:pt>
                <c:pt idx="16255" formatCode="General">
                  <c:v>-421.63499999999999</c:v>
                </c:pt>
                <c:pt idx="16256" formatCode="General">
                  <c:v>-422.39600000000002</c:v>
                </c:pt>
                <c:pt idx="16257" formatCode="General">
                  <c:v>-422.99900000000002</c:v>
                </c:pt>
                <c:pt idx="16258" formatCode="General">
                  <c:v>-423.428</c:v>
                </c:pt>
                <c:pt idx="16259" formatCode="General">
                  <c:v>-423.84100000000001</c:v>
                </c:pt>
                <c:pt idx="16260" formatCode="General">
                  <c:v>-424.36500000000001</c:v>
                </c:pt>
                <c:pt idx="16261" formatCode="General">
                  <c:v>-424.98099999999999</c:v>
                </c:pt>
                <c:pt idx="16262" formatCode="General">
                  <c:v>-425.52199999999999</c:v>
                </c:pt>
                <c:pt idx="16263" formatCode="General">
                  <c:v>-425.75799999999998</c:v>
                </c:pt>
                <c:pt idx="16264" formatCode="General">
                  <c:v>-425.58699999999999</c:v>
                </c:pt>
                <c:pt idx="16265" formatCode="General">
                  <c:v>-424.971</c:v>
                </c:pt>
                <c:pt idx="16266" formatCode="General">
                  <c:v>-423.90600000000001</c:v>
                </c:pt>
                <c:pt idx="16267" formatCode="General">
                  <c:v>-422.42200000000003</c:v>
                </c:pt>
                <c:pt idx="16268" formatCode="General">
                  <c:v>-420.59100000000001</c:v>
                </c:pt>
                <c:pt idx="16269" formatCode="General">
                  <c:v>-418.49200000000002</c:v>
                </c:pt>
                <c:pt idx="16270" formatCode="General">
                  <c:v>-416.18599999999998</c:v>
                </c:pt>
                <c:pt idx="16271" formatCode="General">
                  <c:v>-413.77699999999999</c:v>
                </c:pt>
                <c:pt idx="16272" formatCode="General">
                  <c:v>-411.36700000000002</c:v>
                </c:pt>
                <c:pt idx="16273" formatCode="General">
                  <c:v>-408.98200000000003</c:v>
                </c:pt>
                <c:pt idx="16274" formatCode="General">
                  <c:v>-406.649</c:v>
                </c:pt>
                <c:pt idx="16275" formatCode="General">
                  <c:v>-404.4</c:v>
                </c:pt>
                <c:pt idx="16276" formatCode="General">
                  <c:v>-402.18299999999999</c:v>
                </c:pt>
                <c:pt idx="16277" formatCode="General">
                  <c:v>-399.90699999999998</c:v>
                </c:pt>
                <c:pt idx="16278" formatCode="General">
                  <c:v>-397.553</c:v>
                </c:pt>
                <c:pt idx="16279" formatCode="General">
                  <c:v>-395.15199999999999</c:v>
                </c:pt>
                <c:pt idx="16280" formatCode="General">
                  <c:v>-392.81099999999998</c:v>
                </c:pt>
                <c:pt idx="16281" formatCode="General">
                  <c:v>-390.63299999999998</c:v>
                </c:pt>
                <c:pt idx="16282" formatCode="General">
                  <c:v>-388.67099999999999</c:v>
                </c:pt>
                <c:pt idx="16283" formatCode="General">
                  <c:v>-386.79199999999997</c:v>
                </c:pt>
                <c:pt idx="16284" formatCode="General">
                  <c:v>-384.79300000000001</c:v>
                </c:pt>
                <c:pt idx="16285" formatCode="General">
                  <c:v>-382.61799999999999</c:v>
                </c:pt>
                <c:pt idx="16286" formatCode="General">
                  <c:v>-380.233</c:v>
                </c:pt>
                <c:pt idx="16287" formatCode="General">
                  <c:v>-377.56200000000001</c:v>
                </c:pt>
                <c:pt idx="16288" formatCode="General">
                  <c:v>-374.59699999999998</c:v>
                </c:pt>
                <c:pt idx="16289" formatCode="General">
                  <c:v>-371.41199999999998</c:v>
                </c:pt>
                <c:pt idx="16290" formatCode="General">
                  <c:v>-368.16500000000002</c:v>
                </c:pt>
                <c:pt idx="16291" formatCode="General">
                  <c:v>-365.01400000000001</c:v>
                </c:pt>
                <c:pt idx="16292" formatCode="General">
                  <c:v>-362.01</c:v>
                </c:pt>
                <c:pt idx="16293" formatCode="General">
                  <c:v>-359.09699999999998</c:v>
                </c:pt>
                <c:pt idx="16294" formatCode="General">
                  <c:v>-356.06700000000001</c:v>
                </c:pt>
                <c:pt idx="16295" formatCode="General">
                  <c:v>-352.79199999999997</c:v>
                </c:pt>
                <c:pt idx="16296" formatCode="General">
                  <c:v>-349.29700000000003</c:v>
                </c:pt>
                <c:pt idx="16297" formatCode="General">
                  <c:v>-345.57499999999999</c:v>
                </c:pt>
                <c:pt idx="16298" formatCode="General">
                  <c:v>-341.61900000000003</c:v>
                </c:pt>
                <c:pt idx="16299" formatCode="General">
                  <c:v>-337.54</c:v>
                </c:pt>
                <c:pt idx="16300" formatCode="General">
                  <c:v>-333.49700000000001</c:v>
                </c:pt>
                <c:pt idx="16301" formatCode="General">
                  <c:v>-329.625</c:v>
                </c:pt>
                <c:pt idx="16302" formatCode="General">
                  <c:v>-325.94499999999999</c:v>
                </c:pt>
                <c:pt idx="16303" formatCode="General">
                  <c:v>-322.34899999999999</c:v>
                </c:pt>
                <c:pt idx="16304" formatCode="General">
                  <c:v>-318.887</c:v>
                </c:pt>
                <c:pt idx="16305" formatCode="General">
                  <c:v>-315.63799999999998</c:v>
                </c:pt>
                <c:pt idx="16306" formatCode="General">
                  <c:v>-312.50299999999999</c:v>
                </c:pt>
                <c:pt idx="16307" formatCode="General">
                  <c:v>-309.31700000000001</c:v>
                </c:pt>
                <c:pt idx="16308" formatCode="General">
                  <c:v>-305.92500000000001</c:v>
                </c:pt>
                <c:pt idx="16309" formatCode="General">
                  <c:v>-302.09100000000001</c:v>
                </c:pt>
                <c:pt idx="16310" formatCode="General">
                  <c:v>-297.58800000000002</c:v>
                </c:pt>
                <c:pt idx="16311" formatCode="General">
                  <c:v>-292.42399999999998</c:v>
                </c:pt>
                <c:pt idx="16312" formatCode="General">
                  <c:v>-286.71300000000002</c:v>
                </c:pt>
                <c:pt idx="16313" formatCode="General">
                  <c:v>-280.53899999999999</c:v>
                </c:pt>
                <c:pt idx="16314" formatCode="General">
                  <c:v>-274.06700000000001</c:v>
                </c:pt>
                <c:pt idx="16315" formatCode="General">
                  <c:v>-267.52300000000002</c:v>
                </c:pt>
                <c:pt idx="16316" formatCode="General">
                  <c:v>-261.07100000000003</c:v>
                </c:pt>
                <c:pt idx="16317" formatCode="General">
                  <c:v>-254.785</c:v>
                </c:pt>
                <c:pt idx="16318" formatCode="General">
                  <c:v>-248.602</c:v>
                </c:pt>
                <c:pt idx="16319" formatCode="General">
                  <c:v>-242.41900000000001</c:v>
                </c:pt>
                <c:pt idx="16320" formatCode="General">
                  <c:v>-236.178</c:v>
                </c:pt>
                <c:pt idx="16321" formatCode="General">
                  <c:v>-229.84200000000001</c:v>
                </c:pt>
                <c:pt idx="16322" formatCode="General">
                  <c:v>-223.43199999999999</c:v>
                </c:pt>
                <c:pt idx="16323" formatCode="General">
                  <c:v>-216.982</c:v>
                </c:pt>
                <c:pt idx="16324" formatCode="General">
                  <c:v>-210.524</c:v>
                </c:pt>
                <c:pt idx="16325" formatCode="General">
                  <c:v>-204.05600000000001</c:v>
                </c:pt>
                <c:pt idx="16326" formatCode="General">
                  <c:v>-197.58099999999999</c:v>
                </c:pt>
                <c:pt idx="16327" formatCode="General">
                  <c:v>-191.15700000000001</c:v>
                </c:pt>
                <c:pt idx="16328" formatCode="General">
                  <c:v>-184.852</c:v>
                </c:pt>
                <c:pt idx="16329" formatCode="General">
                  <c:v>-178.721</c:v>
                </c:pt>
                <c:pt idx="16330" formatCode="General">
                  <c:v>-172.71199999999999</c:v>
                </c:pt>
                <c:pt idx="16331" formatCode="General">
                  <c:v>-166.71700000000001</c:v>
                </c:pt>
                <c:pt idx="16332" formatCode="General">
                  <c:v>-160.738</c:v>
                </c:pt>
                <c:pt idx="16333" formatCode="General">
                  <c:v>-154.81800000000001</c:v>
                </c:pt>
                <c:pt idx="16334" formatCode="General">
                  <c:v>-149.02600000000001</c:v>
                </c:pt>
                <c:pt idx="16335" formatCode="General">
                  <c:v>-143.41300000000001</c:v>
                </c:pt>
                <c:pt idx="16336" formatCode="General">
                  <c:v>-137.98400000000001</c:v>
                </c:pt>
                <c:pt idx="16337" formatCode="General">
                  <c:v>-132.71600000000001</c:v>
                </c:pt>
                <c:pt idx="16338" formatCode="General">
                  <c:v>-127.57599999999999</c:v>
                </c:pt>
                <c:pt idx="16339" formatCode="General">
                  <c:v>-122.56</c:v>
                </c:pt>
                <c:pt idx="16340" formatCode="General">
                  <c:v>-117.64400000000001</c:v>
                </c:pt>
                <c:pt idx="16341" formatCode="General">
                  <c:v>-112.746</c:v>
                </c:pt>
                <c:pt idx="16342" formatCode="General">
                  <c:v>-107.756</c:v>
                </c:pt>
                <c:pt idx="16343" formatCode="General">
                  <c:v>-102.571</c:v>
                </c:pt>
                <c:pt idx="16344" formatCode="General">
                  <c:v>-97.1648</c:v>
                </c:pt>
                <c:pt idx="16345" formatCode="General">
                  <c:v>-91.546400000000006</c:v>
                </c:pt>
                <c:pt idx="16346" formatCode="General">
                  <c:v>-85.6738</c:v>
                </c:pt>
                <c:pt idx="16347" formatCode="General">
                  <c:v>-79.564599999999999</c:v>
                </c:pt>
                <c:pt idx="16348" formatCode="General">
                  <c:v>-73.365499999999997</c:v>
                </c:pt>
                <c:pt idx="16349" formatCode="General">
                  <c:v>-67.182000000000002</c:v>
                </c:pt>
                <c:pt idx="16350" formatCode="General">
                  <c:v>-61.035200000000003</c:v>
                </c:pt>
                <c:pt idx="16351" formatCode="General">
                  <c:v>-54.898299999999999</c:v>
                </c:pt>
                <c:pt idx="16352" formatCode="General">
                  <c:v>-48.737400000000001</c:v>
                </c:pt>
                <c:pt idx="16353" formatCode="General">
                  <c:v>-42.578699999999998</c:v>
                </c:pt>
                <c:pt idx="16354" formatCode="General">
                  <c:v>-36.467500000000001</c:v>
                </c:pt>
                <c:pt idx="16355" formatCode="General">
                  <c:v>-30.4556</c:v>
                </c:pt>
                <c:pt idx="16356" formatCode="General">
                  <c:v>-24.523099999999999</c:v>
                </c:pt>
                <c:pt idx="16357" formatCode="General">
                  <c:v>-18.5943</c:v>
                </c:pt>
                <c:pt idx="16358" formatCode="General">
                  <c:v>-12.607900000000001</c:v>
                </c:pt>
                <c:pt idx="16359" formatCode="General">
                  <c:v>-6.54467</c:v>
                </c:pt>
                <c:pt idx="16360" formatCode="General">
                  <c:v>-0.51315</c:v>
                </c:pt>
                <c:pt idx="16361" formatCode="General">
                  <c:v>5.4108700000000001</c:v>
                </c:pt>
                <c:pt idx="16362" formatCode="General">
                  <c:v>11.268700000000001</c:v>
                </c:pt>
                <c:pt idx="16363" formatCode="General">
                  <c:v>16.959</c:v>
                </c:pt>
                <c:pt idx="16364" formatCode="General">
                  <c:v>22.296299999999999</c:v>
                </c:pt>
                <c:pt idx="16365" formatCode="General">
                  <c:v>27.186699999999998</c:v>
                </c:pt>
                <c:pt idx="16366" formatCode="General">
                  <c:v>31.643999999999998</c:v>
                </c:pt>
                <c:pt idx="16367" formatCode="General">
                  <c:v>35.905900000000003</c:v>
                </c:pt>
                <c:pt idx="16368" formatCode="General">
                  <c:v>40.179099999999998</c:v>
                </c:pt>
                <c:pt idx="16369" formatCode="General">
                  <c:v>44.498399999999997</c:v>
                </c:pt>
                <c:pt idx="16370" formatCode="General">
                  <c:v>48.834200000000003</c:v>
                </c:pt>
                <c:pt idx="16371" formatCode="General">
                  <c:v>53.1282</c:v>
                </c:pt>
                <c:pt idx="16372" formatCode="General">
                  <c:v>57.367400000000004</c:v>
                </c:pt>
                <c:pt idx="16373" formatCode="General">
                  <c:v>61.550600000000003</c:v>
                </c:pt>
                <c:pt idx="16374" formatCode="General">
                  <c:v>65.662700000000001</c:v>
                </c:pt>
                <c:pt idx="16375" formatCode="General">
                  <c:v>69.753600000000006</c:v>
                </c:pt>
                <c:pt idx="16376" formatCode="General">
                  <c:v>73.950599999999994</c:v>
                </c:pt>
                <c:pt idx="16377" formatCode="General">
                  <c:v>78.322100000000006</c:v>
                </c:pt>
                <c:pt idx="16378" formatCode="General">
                  <c:v>82.878699999999995</c:v>
                </c:pt>
                <c:pt idx="16379" formatCode="General">
                  <c:v>87.6387</c:v>
                </c:pt>
                <c:pt idx="16380" formatCode="General">
                  <c:v>92.603700000000003</c:v>
                </c:pt>
                <c:pt idx="16381" formatCode="General">
                  <c:v>97.732500000000002</c:v>
                </c:pt>
                <c:pt idx="16382" formatCode="General">
                  <c:v>102.998</c:v>
                </c:pt>
                <c:pt idx="16383" formatCode="General">
                  <c:v>108.405</c:v>
                </c:pt>
                <c:pt idx="16384" formatCode="General">
                  <c:v>113.92</c:v>
                </c:pt>
                <c:pt idx="16385" formatCode="General">
                  <c:v>119.497</c:v>
                </c:pt>
                <c:pt idx="16386" formatCode="General">
                  <c:v>125.15900000000001</c:v>
                </c:pt>
                <c:pt idx="16387" formatCode="General">
                  <c:v>130.93600000000001</c:v>
                </c:pt>
                <c:pt idx="16388" formatCode="General">
                  <c:v>136.82599999999999</c:v>
                </c:pt>
                <c:pt idx="16389" formatCode="General">
                  <c:v>142.71899999999999</c:v>
                </c:pt>
                <c:pt idx="16390" formatCode="General">
                  <c:v>148.41999999999999</c:v>
                </c:pt>
                <c:pt idx="16391" formatCode="General">
                  <c:v>153.864</c:v>
                </c:pt>
                <c:pt idx="16392" formatCode="General">
                  <c:v>159.07400000000001</c:v>
                </c:pt>
                <c:pt idx="16393" formatCode="General">
                  <c:v>164.09200000000001</c:v>
                </c:pt>
                <c:pt idx="16394" formatCode="General">
                  <c:v>168.94</c:v>
                </c:pt>
                <c:pt idx="16395" formatCode="General">
                  <c:v>173.577</c:v>
                </c:pt>
                <c:pt idx="16396" formatCode="General">
                  <c:v>178.01400000000001</c:v>
                </c:pt>
                <c:pt idx="16397" formatCode="General">
                  <c:v>182.322</c:v>
                </c:pt>
                <c:pt idx="16398" formatCode="General">
                  <c:v>186.589</c:v>
                </c:pt>
                <c:pt idx="16399" formatCode="General">
                  <c:v>190.92699999999999</c:v>
                </c:pt>
                <c:pt idx="16400" formatCode="General">
                  <c:v>195.56100000000001</c:v>
                </c:pt>
                <c:pt idx="16401" formatCode="General">
                  <c:v>200.67699999999999</c:v>
                </c:pt>
                <c:pt idx="16402" formatCode="General">
                  <c:v>206.27799999999999</c:v>
                </c:pt>
                <c:pt idx="16403" formatCode="General">
                  <c:v>212.22399999999999</c:v>
                </c:pt>
                <c:pt idx="16404" formatCode="General">
                  <c:v>218.30500000000001</c:v>
                </c:pt>
                <c:pt idx="16405" formatCode="General">
                  <c:v>224.28299999999999</c:v>
                </c:pt>
                <c:pt idx="16406" formatCode="General">
                  <c:v>229.964</c:v>
                </c:pt>
                <c:pt idx="16407" formatCode="General">
                  <c:v>235.28299999999999</c:v>
                </c:pt>
                <c:pt idx="16408" formatCode="General">
                  <c:v>240.27</c:v>
                </c:pt>
                <c:pt idx="16409" formatCode="General">
                  <c:v>245.06700000000001</c:v>
                </c:pt>
                <c:pt idx="16410" formatCode="General">
                  <c:v>249.72900000000001</c:v>
                </c:pt>
                <c:pt idx="16411" formatCode="General">
                  <c:v>254.21299999999999</c:v>
                </c:pt>
                <c:pt idx="16412" formatCode="General">
                  <c:v>258.488</c:v>
                </c:pt>
                <c:pt idx="16413" formatCode="General">
                  <c:v>262.54899999999998</c:v>
                </c:pt>
                <c:pt idx="16414" formatCode="General">
                  <c:v>266.447</c:v>
                </c:pt>
                <c:pt idx="16415" formatCode="General">
                  <c:v>270.28199999999998</c:v>
                </c:pt>
                <c:pt idx="16416" formatCode="General">
                  <c:v>274.19</c:v>
                </c:pt>
                <c:pt idx="16417" formatCode="General">
                  <c:v>278.214</c:v>
                </c:pt>
                <c:pt idx="16418" formatCode="General">
                  <c:v>282.31799999999998</c:v>
                </c:pt>
                <c:pt idx="16419" formatCode="General">
                  <c:v>286.35300000000001</c:v>
                </c:pt>
                <c:pt idx="16420" formatCode="General">
                  <c:v>290.137</c:v>
                </c:pt>
                <c:pt idx="16421" formatCode="General">
                  <c:v>293.53500000000003</c:v>
                </c:pt>
                <c:pt idx="16422" formatCode="General">
                  <c:v>296.49400000000003</c:v>
                </c:pt>
                <c:pt idx="16423" formatCode="General">
                  <c:v>299.09899999999999</c:v>
                </c:pt>
                <c:pt idx="16424" formatCode="General">
                  <c:v>301.49700000000001</c:v>
                </c:pt>
                <c:pt idx="16425" formatCode="General">
                  <c:v>303.83199999999999</c:v>
                </c:pt>
                <c:pt idx="16426" formatCode="General">
                  <c:v>306.18700000000001</c:v>
                </c:pt>
                <c:pt idx="16427" formatCode="General">
                  <c:v>308.625</c:v>
                </c:pt>
                <c:pt idx="16428" formatCode="General">
                  <c:v>311.20499999999998</c:v>
                </c:pt>
                <c:pt idx="16429" formatCode="General">
                  <c:v>313.92599999999999</c:v>
                </c:pt>
                <c:pt idx="16430" formatCode="General">
                  <c:v>316.71600000000001</c:v>
                </c:pt>
                <c:pt idx="16431" formatCode="General">
                  <c:v>319.40199999999999</c:v>
                </c:pt>
                <c:pt idx="16432" formatCode="General">
                  <c:v>321.82100000000003</c:v>
                </c:pt>
                <c:pt idx="16433" formatCode="General">
                  <c:v>324.149</c:v>
                </c:pt>
                <c:pt idx="16434" formatCode="General">
                  <c:v>326.61200000000002</c:v>
                </c:pt>
                <c:pt idx="16435" formatCode="General">
                  <c:v>329.26900000000001</c:v>
                </c:pt>
                <c:pt idx="16436" formatCode="General">
                  <c:v>332.072</c:v>
                </c:pt>
                <c:pt idx="16437" formatCode="General">
                  <c:v>334.86799999999999</c:v>
                </c:pt>
                <c:pt idx="16438" formatCode="General">
                  <c:v>337.45800000000003</c:v>
                </c:pt>
                <c:pt idx="16439" formatCode="General">
                  <c:v>339.69799999999998</c:v>
                </c:pt>
                <c:pt idx="16440" formatCode="General">
                  <c:v>341.75900000000001</c:v>
                </c:pt>
                <c:pt idx="16441" formatCode="General">
                  <c:v>343.83800000000002</c:v>
                </c:pt>
                <c:pt idx="16442" formatCode="General">
                  <c:v>345.96499999999997</c:v>
                </c:pt>
                <c:pt idx="16443" formatCode="General">
                  <c:v>348.12</c:v>
                </c:pt>
                <c:pt idx="16444" formatCode="General">
                  <c:v>350.238</c:v>
                </c:pt>
                <c:pt idx="16445" formatCode="General">
                  <c:v>352.32799999999997</c:v>
                </c:pt>
                <c:pt idx="16446" formatCode="General">
                  <c:v>354.42599999999999</c:v>
                </c:pt>
                <c:pt idx="16447" formatCode="General">
                  <c:v>356.52699999999999</c:v>
                </c:pt>
                <c:pt idx="16448" formatCode="General">
                  <c:v>358.56299999999999</c:v>
                </c:pt>
                <c:pt idx="16449" formatCode="General">
                  <c:v>360.37799999999999</c:v>
                </c:pt>
                <c:pt idx="16450" formatCode="General">
                  <c:v>361.90300000000002</c:v>
                </c:pt>
                <c:pt idx="16451" formatCode="General">
                  <c:v>363.17899999999997</c:v>
                </c:pt>
                <c:pt idx="16452" formatCode="General">
                  <c:v>364.36900000000003</c:v>
                </c:pt>
                <c:pt idx="16453" formatCode="General">
                  <c:v>365.66199999999998</c:v>
                </c:pt>
                <c:pt idx="16454" formatCode="General">
                  <c:v>367.17200000000003</c:v>
                </c:pt>
                <c:pt idx="16455" formatCode="General">
                  <c:v>369.00200000000001</c:v>
                </c:pt>
                <c:pt idx="16456" formatCode="General">
                  <c:v>371.20400000000001</c:v>
                </c:pt>
                <c:pt idx="16457" formatCode="General">
                  <c:v>373.779</c:v>
                </c:pt>
                <c:pt idx="16458" formatCode="General">
                  <c:v>376.68299999999999</c:v>
                </c:pt>
                <c:pt idx="16459" formatCode="General">
                  <c:v>379.76400000000001</c:v>
                </c:pt>
                <c:pt idx="16460" formatCode="General">
                  <c:v>382.85199999999998</c:v>
                </c:pt>
                <c:pt idx="16461" formatCode="General">
                  <c:v>385.87799999999999</c:v>
                </c:pt>
                <c:pt idx="16462" formatCode="General">
                  <c:v>388.815</c:v>
                </c:pt>
                <c:pt idx="16463" formatCode="General">
                  <c:v>391.70299999999997</c:v>
                </c:pt>
                <c:pt idx="16464" formatCode="General">
                  <c:v>394.53300000000002</c:v>
                </c:pt>
                <c:pt idx="16465" formatCode="General">
                  <c:v>397.25900000000001</c:v>
                </c:pt>
                <c:pt idx="16466" formatCode="General">
                  <c:v>399.87400000000002</c:v>
                </c:pt>
                <c:pt idx="16467" formatCode="General">
                  <c:v>402.38600000000002</c:v>
                </c:pt>
                <c:pt idx="16468" formatCode="General">
                  <c:v>404.798</c:v>
                </c:pt>
                <c:pt idx="16469" formatCode="General">
                  <c:v>407.12</c:v>
                </c:pt>
                <c:pt idx="16470" formatCode="General">
                  <c:v>409.35899999999998</c:v>
                </c:pt>
                <c:pt idx="16471" formatCode="General">
                  <c:v>411.52800000000002</c:v>
                </c:pt>
                <c:pt idx="16472" formatCode="General">
                  <c:v>413.63799999999998</c:v>
                </c:pt>
                <c:pt idx="16473" formatCode="General">
                  <c:v>415.67099999999999</c:v>
                </c:pt>
                <c:pt idx="16474" formatCode="General">
                  <c:v>417.58199999999999</c:v>
                </c:pt>
                <c:pt idx="16475" formatCode="General">
                  <c:v>419.27199999999999</c:v>
                </c:pt>
                <c:pt idx="16476" formatCode="General">
                  <c:v>420.65300000000002</c:v>
                </c:pt>
                <c:pt idx="16477" formatCode="General">
                  <c:v>421.68799999999999</c:v>
                </c:pt>
                <c:pt idx="16478" formatCode="General">
                  <c:v>422.32499999999999</c:v>
                </c:pt>
                <c:pt idx="16479" formatCode="General">
                  <c:v>422.53100000000001</c:v>
                </c:pt>
                <c:pt idx="16480" formatCode="General">
                  <c:v>422.42899999999997</c:v>
                </c:pt>
                <c:pt idx="16481" formatCode="General">
                  <c:v>422.16500000000002</c:v>
                </c:pt>
                <c:pt idx="16482" formatCode="General">
                  <c:v>421.79399999999998</c:v>
                </c:pt>
                <c:pt idx="16483" formatCode="General">
                  <c:v>421.41699999999997</c:v>
                </c:pt>
                <c:pt idx="16484" formatCode="General">
                  <c:v>421.16</c:v>
                </c:pt>
                <c:pt idx="16485" formatCode="General">
                  <c:v>420.99799999999999</c:v>
                </c:pt>
                <c:pt idx="16486" formatCode="General">
                  <c:v>420.834</c:v>
                </c:pt>
                <c:pt idx="16487" formatCode="General">
                  <c:v>420.62599999999998</c:v>
                </c:pt>
                <c:pt idx="16488" formatCode="General">
                  <c:v>420.35700000000003</c:v>
                </c:pt>
                <c:pt idx="16489" formatCode="General">
                  <c:v>420.06099999999998</c:v>
                </c:pt>
                <c:pt idx="16490" formatCode="General">
                  <c:v>419.77100000000002</c:v>
                </c:pt>
                <c:pt idx="16491" formatCode="General">
                  <c:v>419.50400000000002</c:v>
                </c:pt>
                <c:pt idx="16492" formatCode="General">
                  <c:v>419.26</c:v>
                </c:pt>
                <c:pt idx="16493" formatCode="General">
                  <c:v>419.03</c:v>
                </c:pt>
                <c:pt idx="16494" formatCode="General">
                  <c:v>418.83699999999999</c:v>
                </c:pt>
                <c:pt idx="16495" formatCode="General">
                  <c:v>418.69099999999997</c:v>
                </c:pt>
                <c:pt idx="16496" formatCode="General">
                  <c:v>418.56599999999997</c:v>
                </c:pt>
                <c:pt idx="16497" formatCode="General">
                  <c:v>418.41199999999998</c:v>
                </c:pt>
                <c:pt idx="16498" formatCode="General">
                  <c:v>418.17</c:v>
                </c:pt>
                <c:pt idx="16499" formatCode="General">
                  <c:v>417.81200000000001</c:v>
                </c:pt>
                <c:pt idx="16500" formatCode="General">
                  <c:v>417.31900000000002</c:v>
                </c:pt>
                <c:pt idx="16501" formatCode="General">
                  <c:v>416.60599999999999</c:v>
                </c:pt>
                <c:pt idx="16502" formatCode="General">
                  <c:v>415.61099999999999</c:v>
                </c:pt>
                <c:pt idx="16503" formatCode="General">
                  <c:v>414.35399999999998</c:v>
                </c:pt>
                <c:pt idx="16504" formatCode="General">
                  <c:v>412.815</c:v>
                </c:pt>
                <c:pt idx="16505" formatCode="General">
                  <c:v>410.94099999999997</c:v>
                </c:pt>
                <c:pt idx="16506" formatCode="General">
                  <c:v>408.72300000000001</c:v>
                </c:pt>
                <c:pt idx="16507" formatCode="General">
                  <c:v>406.15899999999999</c:v>
                </c:pt>
                <c:pt idx="16508" formatCode="General">
                  <c:v>403.18299999999999</c:v>
                </c:pt>
                <c:pt idx="16509" formatCode="General">
                  <c:v>399.76900000000001</c:v>
                </c:pt>
                <c:pt idx="16510" formatCode="General">
                  <c:v>395.97300000000001</c:v>
                </c:pt>
                <c:pt idx="16511" formatCode="General">
                  <c:v>391.9</c:v>
                </c:pt>
                <c:pt idx="16512" formatCode="General">
                  <c:v>387.66</c:v>
                </c:pt>
                <c:pt idx="16513" formatCode="General">
                  <c:v>383.27300000000002</c:v>
                </c:pt>
                <c:pt idx="16514" formatCode="General">
                  <c:v>378.714</c:v>
                </c:pt>
                <c:pt idx="16515" formatCode="General">
                  <c:v>373.95600000000002</c:v>
                </c:pt>
                <c:pt idx="16516" formatCode="General">
                  <c:v>368.99</c:v>
                </c:pt>
                <c:pt idx="16517" formatCode="General">
                  <c:v>363.86200000000002</c:v>
                </c:pt>
                <c:pt idx="16518" formatCode="General">
                  <c:v>358.69299999999998</c:v>
                </c:pt>
                <c:pt idx="16519" formatCode="General">
                  <c:v>353.63299999999998</c:v>
                </c:pt>
                <c:pt idx="16520" formatCode="General">
                  <c:v>348.78399999999999</c:v>
                </c:pt>
                <c:pt idx="16521" formatCode="General">
                  <c:v>344.18900000000002</c:v>
                </c:pt>
                <c:pt idx="16522" formatCode="General">
                  <c:v>339.755</c:v>
                </c:pt>
                <c:pt idx="16523" formatCode="General">
                  <c:v>335.39400000000001</c:v>
                </c:pt>
                <c:pt idx="16524" formatCode="General">
                  <c:v>331.07900000000001</c:v>
                </c:pt>
                <c:pt idx="16525" formatCode="General">
                  <c:v>326.8</c:v>
                </c:pt>
                <c:pt idx="16526" formatCode="General">
                  <c:v>322.55599999999998</c:v>
                </c:pt>
                <c:pt idx="16527" formatCode="General">
                  <c:v>318.37299999999999</c:v>
                </c:pt>
                <c:pt idx="16528" formatCode="General">
                  <c:v>314.27100000000002</c:v>
                </c:pt>
                <c:pt idx="16529" formatCode="General">
                  <c:v>310.238</c:v>
                </c:pt>
                <c:pt idx="16530" formatCode="General">
                  <c:v>306.197</c:v>
                </c:pt>
                <c:pt idx="16531" formatCode="General">
                  <c:v>302.02300000000002</c:v>
                </c:pt>
                <c:pt idx="16532" formatCode="General">
                  <c:v>297.61</c:v>
                </c:pt>
                <c:pt idx="16533" formatCode="General">
                  <c:v>292.89600000000002</c:v>
                </c:pt>
                <c:pt idx="16534" formatCode="General">
                  <c:v>287.935</c:v>
                </c:pt>
                <c:pt idx="16535" formatCode="General">
                  <c:v>282.84699999999998</c:v>
                </c:pt>
                <c:pt idx="16536" formatCode="General">
                  <c:v>277.79300000000001</c:v>
                </c:pt>
                <c:pt idx="16537" formatCode="General">
                  <c:v>272.83100000000002</c:v>
                </c:pt>
                <c:pt idx="16538" formatCode="General">
                  <c:v>267.87299999999999</c:v>
                </c:pt>
                <c:pt idx="16539" formatCode="General">
                  <c:v>262.887</c:v>
                </c:pt>
                <c:pt idx="16540" formatCode="General">
                  <c:v>257.87799999999999</c:v>
                </c:pt>
                <c:pt idx="16541" formatCode="General">
                  <c:v>252.845</c:v>
                </c:pt>
                <c:pt idx="16542" formatCode="General">
                  <c:v>247.78299999999999</c:v>
                </c:pt>
                <c:pt idx="16543" formatCode="General">
                  <c:v>242.68199999999999</c:v>
                </c:pt>
                <c:pt idx="16544" formatCode="General">
                  <c:v>237.52</c:v>
                </c:pt>
                <c:pt idx="16545" formatCode="General">
                  <c:v>232.267</c:v>
                </c:pt>
                <c:pt idx="16546" formatCode="General">
                  <c:v>226.864</c:v>
                </c:pt>
                <c:pt idx="16547" formatCode="General">
                  <c:v>221.24700000000001</c:v>
                </c:pt>
                <c:pt idx="16548" formatCode="General">
                  <c:v>215.35900000000001</c:v>
                </c:pt>
                <c:pt idx="16549" formatCode="General">
                  <c:v>209.179</c:v>
                </c:pt>
                <c:pt idx="16550" formatCode="General">
                  <c:v>202.76</c:v>
                </c:pt>
                <c:pt idx="16551" formatCode="General">
                  <c:v>196.2</c:v>
                </c:pt>
                <c:pt idx="16552" formatCode="General">
                  <c:v>189.60300000000001</c:v>
                </c:pt>
                <c:pt idx="16553" formatCode="General">
                  <c:v>182.97900000000001</c:v>
                </c:pt>
                <c:pt idx="16554" formatCode="General">
                  <c:v>176.31299999999999</c:v>
                </c:pt>
                <c:pt idx="16555" formatCode="General">
                  <c:v>169.65600000000001</c:v>
                </c:pt>
                <c:pt idx="16556" formatCode="General">
                  <c:v>163.06800000000001</c:v>
                </c:pt>
                <c:pt idx="16557" formatCode="General">
                  <c:v>156.595</c:v>
                </c:pt>
                <c:pt idx="16558" formatCode="General">
                  <c:v>150.22399999999999</c:v>
                </c:pt>
                <c:pt idx="16559" formatCode="General">
                  <c:v>143.90100000000001</c:v>
                </c:pt>
                <c:pt idx="16560" formatCode="General">
                  <c:v>137.51499999999999</c:v>
                </c:pt>
                <c:pt idx="16561" formatCode="General">
                  <c:v>130.95099999999999</c:v>
                </c:pt>
                <c:pt idx="16562" formatCode="General">
                  <c:v>124.15900000000001</c:v>
                </c:pt>
                <c:pt idx="16563" formatCode="General">
                  <c:v>117.111</c:v>
                </c:pt>
                <c:pt idx="16564" formatCode="General">
                  <c:v>109.82</c:v>
                </c:pt>
                <c:pt idx="16565" formatCode="General">
                  <c:v>102.375</c:v>
                </c:pt>
                <c:pt idx="16566" formatCode="General">
                  <c:v>94.882499999999993</c:v>
                </c:pt>
                <c:pt idx="16567" formatCode="General">
                  <c:v>87.420599999999993</c:v>
                </c:pt>
                <c:pt idx="16568" formatCode="General">
                  <c:v>80.060100000000006</c:v>
                </c:pt>
                <c:pt idx="16569" formatCode="General">
                  <c:v>72.884600000000006</c:v>
                </c:pt>
                <c:pt idx="16570" formatCode="General">
                  <c:v>65.934200000000004</c:v>
                </c:pt>
                <c:pt idx="16571" formatCode="General">
                  <c:v>59.174999999999997</c:v>
                </c:pt>
                <c:pt idx="16572" formatCode="General">
                  <c:v>52.650300000000001</c:v>
                </c:pt>
                <c:pt idx="16573" formatCode="General">
                  <c:v>46.447400000000002</c:v>
                </c:pt>
                <c:pt idx="16574" formatCode="General">
                  <c:v>40.705300000000001</c:v>
                </c:pt>
                <c:pt idx="16575" formatCode="General">
                  <c:v>35.508800000000001</c:v>
                </c:pt>
                <c:pt idx="16576" formatCode="General">
                  <c:v>30.7502</c:v>
                </c:pt>
                <c:pt idx="16577" formatCode="General">
                  <c:v>26.363399999999999</c:v>
                </c:pt>
                <c:pt idx="16578" formatCode="General">
                  <c:v>22.367899999999999</c:v>
                </c:pt>
                <c:pt idx="16579" formatCode="General">
                  <c:v>18.765499999999999</c:v>
                </c:pt>
                <c:pt idx="16580" formatCode="General">
                  <c:v>15.5244</c:v>
                </c:pt>
                <c:pt idx="16581" formatCode="General">
                  <c:v>12.472</c:v>
                </c:pt>
                <c:pt idx="16582" formatCode="General">
                  <c:v>9.4536999999999995</c:v>
                </c:pt>
                <c:pt idx="16583" formatCode="General">
                  <c:v>6.4782500000000001</c:v>
                </c:pt>
                <c:pt idx="16584" formatCode="General">
                  <c:v>3.5606100000000001</c:v>
                </c:pt>
                <c:pt idx="16585" formatCode="General">
                  <c:v>0.69268700000000005</c:v>
                </c:pt>
                <c:pt idx="16586" formatCode="General">
                  <c:v>-2.1326700000000001</c:v>
                </c:pt>
                <c:pt idx="16587" formatCode="General">
                  <c:v>-4.9444400000000002</c:v>
                </c:pt>
                <c:pt idx="16588" formatCode="General">
                  <c:v>-7.9054099999999998</c:v>
                </c:pt>
                <c:pt idx="16589" formatCode="General">
                  <c:v>-11.2075</c:v>
                </c:pt>
                <c:pt idx="16590" formatCode="General">
                  <c:v>-14.984</c:v>
                </c:pt>
                <c:pt idx="16591" formatCode="General">
                  <c:v>-19.298200000000001</c:v>
                </c:pt>
                <c:pt idx="16592" formatCode="General">
                  <c:v>-24.125499999999999</c:v>
                </c:pt>
                <c:pt idx="16593" formatCode="General">
                  <c:v>-29.434100000000001</c:v>
                </c:pt>
                <c:pt idx="16594" formatCode="General">
                  <c:v>-35.188099999999999</c:v>
                </c:pt>
                <c:pt idx="16595" formatCode="General">
                  <c:v>-41.330599999999997</c:v>
                </c:pt>
                <c:pt idx="16596" formatCode="General">
                  <c:v>-47.754600000000003</c:v>
                </c:pt>
                <c:pt idx="16597" formatCode="General">
                  <c:v>-54.304299999999998</c:v>
                </c:pt>
                <c:pt idx="16598" formatCode="General">
                  <c:v>-60.936500000000002</c:v>
                </c:pt>
                <c:pt idx="16599" formatCode="General">
                  <c:v>-67.713999999999999</c:v>
                </c:pt>
                <c:pt idx="16600" formatCode="General">
                  <c:v>-74.639300000000006</c:v>
                </c:pt>
                <c:pt idx="16601" formatCode="General">
                  <c:v>-81.693100000000001</c:v>
                </c:pt>
                <c:pt idx="16602" formatCode="General">
                  <c:v>-88.897000000000006</c:v>
                </c:pt>
                <c:pt idx="16603" formatCode="General">
                  <c:v>-96.258700000000005</c:v>
                </c:pt>
                <c:pt idx="16604" formatCode="General">
                  <c:v>-103.73399999999999</c:v>
                </c:pt>
                <c:pt idx="16605" formatCode="General">
                  <c:v>-111.325</c:v>
                </c:pt>
                <c:pt idx="16606" formatCode="General">
                  <c:v>-119.057</c:v>
                </c:pt>
                <c:pt idx="16607" formatCode="General">
                  <c:v>-126.878</c:v>
                </c:pt>
                <c:pt idx="16608" formatCode="General">
                  <c:v>-134.69800000000001</c:v>
                </c:pt>
                <c:pt idx="16609" formatCode="General">
                  <c:v>-142.417</c:v>
                </c:pt>
                <c:pt idx="16610" formatCode="General">
                  <c:v>-149.91900000000001</c:v>
                </c:pt>
                <c:pt idx="16611" formatCode="General">
                  <c:v>-157.10599999999999</c:v>
                </c:pt>
                <c:pt idx="16612" formatCode="General">
                  <c:v>-163.89099999999999</c:v>
                </c:pt>
                <c:pt idx="16613" formatCode="General">
                  <c:v>-170.21700000000001</c:v>
                </c:pt>
                <c:pt idx="16614" formatCode="General">
                  <c:v>-176.04499999999999</c:v>
                </c:pt>
                <c:pt idx="16615" formatCode="General">
                  <c:v>-181.35599999999999</c:v>
                </c:pt>
                <c:pt idx="16616" formatCode="General">
                  <c:v>-186.15899999999999</c:v>
                </c:pt>
                <c:pt idx="16617" formatCode="General">
                  <c:v>-190.483</c:v>
                </c:pt>
                <c:pt idx="16618" formatCode="General">
                  <c:v>-194.36799999999999</c:v>
                </c:pt>
                <c:pt idx="16619" formatCode="General">
                  <c:v>-197.839</c:v>
                </c:pt>
                <c:pt idx="16620" formatCode="General">
                  <c:v>-200.91200000000001</c:v>
                </c:pt>
                <c:pt idx="16621" formatCode="General">
                  <c:v>-203.52699999999999</c:v>
                </c:pt>
                <c:pt idx="16622" formatCode="General">
                  <c:v>-205.65</c:v>
                </c:pt>
                <c:pt idx="16623" formatCode="General">
                  <c:v>-207.37799999999999</c:v>
                </c:pt>
                <c:pt idx="16624" formatCode="General">
                  <c:v>-208.78</c:v>
                </c:pt>
                <c:pt idx="16625" formatCode="General">
                  <c:v>-209.86799999999999</c:v>
                </c:pt>
                <c:pt idx="16626" formatCode="General">
                  <c:v>-210.66</c:v>
                </c:pt>
                <c:pt idx="16627" formatCode="General">
                  <c:v>-211.17599999999999</c:v>
                </c:pt>
                <c:pt idx="16628" formatCode="General">
                  <c:v>-211.34</c:v>
                </c:pt>
                <c:pt idx="16629" formatCode="General">
                  <c:v>-211.06899999999999</c:v>
                </c:pt>
                <c:pt idx="16630" formatCode="General">
                  <c:v>-210.364</c:v>
                </c:pt>
                <c:pt idx="16631" formatCode="General">
                  <c:v>-209.256</c:v>
                </c:pt>
                <c:pt idx="16632" formatCode="General">
                  <c:v>-207.80799999999999</c:v>
                </c:pt>
                <c:pt idx="16633" formatCode="General">
                  <c:v>-206.053</c:v>
                </c:pt>
                <c:pt idx="16634" formatCode="General">
                  <c:v>-204.03700000000001</c:v>
                </c:pt>
                <c:pt idx="16635" formatCode="General">
                  <c:v>-202.005</c:v>
                </c:pt>
                <c:pt idx="16636" formatCode="General">
                  <c:v>-200.202</c:v>
                </c:pt>
                <c:pt idx="16637" formatCode="General">
                  <c:v>-198.709</c:v>
                </c:pt>
                <c:pt idx="16638" formatCode="General">
                  <c:v>-197.57</c:v>
                </c:pt>
                <c:pt idx="16639" formatCode="General">
                  <c:v>-196.78899999999999</c:v>
                </c:pt>
                <c:pt idx="16640" formatCode="General">
                  <c:v>-196.44</c:v>
                </c:pt>
                <c:pt idx="16641" formatCode="General">
                  <c:v>-196.626</c:v>
                </c:pt>
                <c:pt idx="16642" formatCode="General">
                  <c:v>-197.46299999999999</c:v>
                </c:pt>
                <c:pt idx="16643" formatCode="General">
                  <c:v>-199.072</c:v>
                </c:pt>
                <c:pt idx="16644" formatCode="General">
                  <c:v>-201.53299999999999</c:v>
                </c:pt>
                <c:pt idx="16645" formatCode="General">
                  <c:v>-204.92400000000001</c:v>
                </c:pt>
                <c:pt idx="16646" formatCode="General">
                  <c:v>-209.285</c:v>
                </c:pt>
                <c:pt idx="16647" formatCode="General">
                  <c:v>-214.554</c:v>
                </c:pt>
                <c:pt idx="16648" formatCode="General">
                  <c:v>-220.60900000000001</c:v>
                </c:pt>
                <c:pt idx="16649" formatCode="General">
                  <c:v>-227.298</c:v>
                </c:pt>
                <c:pt idx="16650" formatCode="General">
                  <c:v>-234.47300000000001</c:v>
                </c:pt>
                <c:pt idx="16651" formatCode="General">
                  <c:v>-242.041</c:v>
                </c:pt>
                <c:pt idx="16652" formatCode="General">
                  <c:v>-249.97300000000001</c:v>
                </c:pt>
                <c:pt idx="16653" formatCode="General">
                  <c:v>-258.27100000000002</c:v>
                </c:pt>
                <c:pt idx="16654" formatCode="General">
                  <c:v>-266.90499999999997</c:v>
                </c:pt>
                <c:pt idx="16655" formatCode="General">
                  <c:v>-275.84500000000003</c:v>
                </c:pt>
                <c:pt idx="16656" formatCode="General">
                  <c:v>-285.101</c:v>
                </c:pt>
                <c:pt idx="16657" formatCode="General">
                  <c:v>-294.70999999999998</c:v>
                </c:pt>
                <c:pt idx="16658" formatCode="General">
                  <c:v>-304.69</c:v>
                </c:pt>
                <c:pt idx="16659" formatCode="General">
                  <c:v>-314.96800000000002</c:v>
                </c:pt>
                <c:pt idx="16660" formatCode="General">
                  <c:v>-325.40499999999997</c:v>
                </c:pt>
                <c:pt idx="16661" formatCode="General">
                  <c:v>-335.82</c:v>
                </c:pt>
                <c:pt idx="16662" formatCode="General">
                  <c:v>-346.041</c:v>
                </c:pt>
                <c:pt idx="16663" formatCode="General">
                  <c:v>-355.98</c:v>
                </c:pt>
                <c:pt idx="16664" formatCode="General">
                  <c:v>-365.51900000000001</c:v>
                </c:pt>
                <c:pt idx="16665" formatCode="General">
                  <c:v>-374.50900000000001</c:v>
                </c:pt>
                <c:pt idx="16666" formatCode="General">
                  <c:v>-382.77100000000002</c:v>
                </c:pt>
                <c:pt idx="16667" formatCode="General">
                  <c:v>-390.15100000000001</c:v>
                </c:pt>
                <c:pt idx="16668" formatCode="General">
                  <c:v>-396.625</c:v>
                </c:pt>
                <c:pt idx="16669" formatCode="General">
                  <c:v>-402.226</c:v>
                </c:pt>
                <c:pt idx="16670" formatCode="General">
                  <c:v>-407.01900000000001</c:v>
                </c:pt>
                <c:pt idx="16671" formatCode="General">
                  <c:v>-411.10300000000001</c:v>
                </c:pt>
                <c:pt idx="16672" formatCode="General">
                  <c:v>-414.57600000000002</c:v>
                </c:pt>
                <c:pt idx="16673" formatCode="General">
                  <c:v>-417.642</c:v>
                </c:pt>
                <c:pt idx="16674" formatCode="General">
                  <c:v>-420.524</c:v>
                </c:pt>
                <c:pt idx="16675" formatCode="General">
                  <c:v>-423.34399999999999</c:v>
                </c:pt>
                <c:pt idx="16676" formatCode="General">
                  <c:v>-426.13400000000001</c:v>
                </c:pt>
                <c:pt idx="16677" formatCode="General">
                  <c:v>-428.78100000000001</c:v>
                </c:pt>
                <c:pt idx="16678" formatCode="General">
                  <c:v>-431.166</c:v>
                </c:pt>
                <c:pt idx="16679" formatCode="General">
                  <c:v>-433.25</c:v>
                </c:pt>
                <c:pt idx="16680" formatCode="General">
                  <c:v>-434.91399999999999</c:v>
                </c:pt>
                <c:pt idx="16681" formatCode="General">
                  <c:v>-436.05099999999999</c:v>
                </c:pt>
                <c:pt idx="16682" formatCode="General">
                  <c:v>-436.72199999999998</c:v>
                </c:pt>
                <c:pt idx="16683" formatCode="General">
                  <c:v>-437.06900000000002</c:v>
                </c:pt>
                <c:pt idx="16684" formatCode="General">
                  <c:v>-437.28</c:v>
                </c:pt>
                <c:pt idx="16685" formatCode="General">
                  <c:v>-437.49099999999999</c:v>
                </c:pt>
                <c:pt idx="16686" formatCode="General">
                  <c:v>-437.73599999999999</c:v>
                </c:pt>
                <c:pt idx="16687" formatCode="General">
                  <c:v>-437.98500000000001</c:v>
                </c:pt>
                <c:pt idx="16688" formatCode="General">
                  <c:v>-438.18799999999999</c:v>
                </c:pt>
                <c:pt idx="16689" formatCode="General">
                  <c:v>-438.31599999999997</c:v>
                </c:pt>
                <c:pt idx="16690" formatCode="General">
                  <c:v>-438.37099999999998</c:v>
                </c:pt>
                <c:pt idx="16691" formatCode="General">
                  <c:v>-438.42399999999998</c:v>
                </c:pt>
                <c:pt idx="16692" formatCode="General">
                  <c:v>-438.51600000000002</c:v>
                </c:pt>
                <c:pt idx="16693" formatCode="General">
                  <c:v>-438.64600000000002</c:v>
                </c:pt>
                <c:pt idx="16694" formatCode="General">
                  <c:v>-438.80599999999998</c:v>
                </c:pt>
                <c:pt idx="16695" formatCode="General">
                  <c:v>-438.98899999999998</c:v>
                </c:pt>
                <c:pt idx="16696" formatCode="General">
                  <c:v>-439.20499999999998</c:v>
                </c:pt>
                <c:pt idx="16697" formatCode="General">
                  <c:v>-439.423</c:v>
                </c:pt>
                <c:pt idx="16698" formatCode="General">
                  <c:v>-439.54199999999997</c:v>
                </c:pt>
                <c:pt idx="16699" formatCode="General">
                  <c:v>-439.49900000000002</c:v>
                </c:pt>
                <c:pt idx="16700" formatCode="General">
                  <c:v>-439.279</c:v>
                </c:pt>
                <c:pt idx="16701" formatCode="General">
                  <c:v>-438.95</c:v>
                </c:pt>
                <c:pt idx="16702" formatCode="General">
                  <c:v>-438.60199999999998</c:v>
                </c:pt>
                <c:pt idx="16703" formatCode="General">
                  <c:v>-438.28899999999999</c:v>
                </c:pt>
                <c:pt idx="16704" formatCode="General">
                  <c:v>-438.03199999999998</c:v>
                </c:pt>
                <c:pt idx="16705" formatCode="General">
                  <c:v>-437.79399999999998</c:v>
                </c:pt>
                <c:pt idx="16706" formatCode="General">
                  <c:v>-437.40699999999998</c:v>
                </c:pt>
                <c:pt idx="16707" formatCode="General">
                  <c:v>-436.65699999999998</c:v>
                </c:pt>
                <c:pt idx="16708" formatCode="General">
                  <c:v>-435.55099999999999</c:v>
                </c:pt>
                <c:pt idx="16709" formatCode="General">
                  <c:v>-434.18</c:v>
                </c:pt>
                <c:pt idx="16710" formatCode="General">
                  <c:v>-432.60899999999998</c:v>
                </c:pt>
                <c:pt idx="16711" formatCode="General">
                  <c:v>-430.91</c:v>
                </c:pt>
                <c:pt idx="16712" formatCode="General">
                  <c:v>-429.12099999999998</c:v>
                </c:pt>
                <c:pt idx="16713" formatCode="General">
                  <c:v>-427.298</c:v>
                </c:pt>
                <c:pt idx="16714" formatCode="General">
                  <c:v>-425.50200000000001</c:v>
                </c:pt>
                <c:pt idx="16715" formatCode="General">
                  <c:v>-423.79700000000003</c:v>
                </c:pt>
                <c:pt idx="16716" formatCode="General">
                  <c:v>-422.23899999999998</c:v>
                </c:pt>
                <c:pt idx="16717" formatCode="General">
                  <c:v>-420.84399999999999</c:v>
                </c:pt>
                <c:pt idx="16718" formatCode="General">
                  <c:v>-419.58100000000002</c:v>
                </c:pt>
                <c:pt idx="16719" formatCode="General">
                  <c:v>-418.37799999999999</c:v>
                </c:pt>
                <c:pt idx="16720" formatCode="General">
                  <c:v>-417.101</c:v>
                </c:pt>
                <c:pt idx="16721" formatCode="General">
                  <c:v>-415.62200000000001</c:v>
                </c:pt>
                <c:pt idx="16722" formatCode="General">
                  <c:v>-413.91699999999997</c:v>
                </c:pt>
                <c:pt idx="16723" formatCode="General">
                  <c:v>-412.00900000000001</c:v>
                </c:pt>
                <c:pt idx="16724" formatCode="General">
                  <c:v>-409.95100000000002</c:v>
                </c:pt>
                <c:pt idx="16725" formatCode="General">
                  <c:v>-407.81200000000001</c:v>
                </c:pt>
                <c:pt idx="16726" formatCode="General">
                  <c:v>-405.63900000000001</c:v>
                </c:pt>
                <c:pt idx="16727" formatCode="General">
                  <c:v>-403.48899999999998</c:v>
                </c:pt>
                <c:pt idx="16728" formatCode="General">
                  <c:v>-401.41500000000002</c:v>
                </c:pt>
                <c:pt idx="16729" formatCode="General">
                  <c:v>-399.53399999999999</c:v>
                </c:pt>
                <c:pt idx="16730" formatCode="General">
                  <c:v>-397.93</c:v>
                </c:pt>
                <c:pt idx="16731" formatCode="General">
                  <c:v>-396.56099999999998</c:v>
                </c:pt>
                <c:pt idx="16732" formatCode="General">
                  <c:v>-395.33699999999999</c:v>
                </c:pt>
                <c:pt idx="16733" formatCode="General">
                  <c:v>-394.149</c:v>
                </c:pt>
                <c:pt idx="16734" formatCode="General">
                  <c:v>-392.87200000000001</c:v>
                </c:pt>
                <c:pt idx="16735" formatCode="General">
                  <c:v>-391.39699999999999</c:v>
                </c:pt>
                <c:pt idx="16736" formatCode="General">
                  <c:v>-389.678</c:v>
                </c:pt>
                <c:pt idx="16737" formatCode="General">
                  <c:v>-387.67200000000003</c:v>
                </c:pt>
                <c:pt idx="16738" formatCode="General">
                  <c:v>-385.31700000000001</c:v>
                </c:pt>
                <c:pt idx="16739" formatCode="General">
                  <c:v>-382.66500000000002</c:v>
                </c:pt>
                <c:pt idx="16740" formatCode="General">
                  <c:v>-379.86</c:v>
                </c:pt>
                <c:pt idx="16741" formatCode="General">
                  <c:v>-376.928</c:v>
                </c:pt>
                <c:pt idx="16742" formatCode="General">
                  <c:v>-373.83800000000002</c:v>
                </c:pt>
                <c:pt idx="16743" formatCode="General">
                  <c:v>-370.54</c:v>
                </c:pt>
                <c:pt idx="16744" formatCode="General">
                  <c:v>-367</c:v>
                </c:pt>
                <c:pt idx="16745" formatCode="General">
                  <c:v>-363.24</c:v>
                </c:pt>
                <c:pt idx="16746" formatCode="General">
                  <c:v>-359.32400000000001</c:v>
                </c:pt>
                <c:pt idx="16747" formatCode="General">
                  <c:v>-355.339</c:v>
                </c:pt>
                <c:pt idx="16748" formatCode="General">
                  <c:v>-351.29300000000001</c:v>
                </c:pt>
                <c:pt idx="16749" formatCode="General">
                  <c:v>-347.166</c:v>
                </c:pt>
                <c:pt idx="16750" formatCode="General">
                  <c:v>-342.96499999999997</c:v>
                </c:pt>
                <c:pt idx="16751" formatCode="General">
                  <c:v>-338.71699999999998</c:v>
                </c:pt>
                <c:pt idx="16752" formatCode="General">
                  <c:v>-334.47199999999998</c:v>
                </c:pt>
                <c:pt idx="16753" formatCode="General">
                  <c:v>-330.233</c:v>
                </c:pt>
                <c:pt idx="16754" formatCode="General">
                  <c:v>-325.971</c:v>
                </c:pt>
                <c:pt idx="16755" formatCode="General">
                  <c:v>-321.71699999999998</c:v>
                </c:pt>
                <c:pt idx="16756" formatCode="General">
                  <c:v>-317.50799999999998</c:v>
                </c:pt>
                <c:pt idx="16757" formatCode="General">
                  <c:v>-313.30799999999999</c:v>
                </c:pt>
                <c:pt idx="16758" formatCode="General">
                  <c:v>-309.10599999999999</c:v>
                </c:pt>
                <c:pt idx="16759" formatCode="General">
                  <c:v>-304.94</c:v>
                </c:pt>
                <c:pt idx="16760" formatCode="General">
                  <c:v>-300.79899999999998</c:v>
                </c:pt>
                <c:pt idx="16761" formatCode="General">
                  <c:v>-296.64299999999997</c:v>
                </c:pt>
                <c:pt idx="16762" formatCode="General">
                  <c:v>-292.52999999999997</c:v>
                </c:pt>
                <c:pt idx="16763" formatCode="General">
                  <c:v>-288.53199999999998</c:v>
                </c:pt>
                <c:pt idx="16764" formatCode="General">
                  <c:v>-284.65600000000001</c:v>
                </c:pt>
                <c:pt idx="16765" formatCode="General">
                  <c:v>-280.91500000000002</c:v>
                </c:pt>
                <c:pt idx="16766" formatCode="General">
                  <c:v>-277.32600000000002</c:v>
                </c:pt>
                <c:pt idx="16767" formatCode="General">
                  <c:v>-273.86599999999999</c:v>
                </c:pt>
                <c:pt idx="16768" formatCode="General">
                  <c:v>-270.49200000000002</c:v>
                </c:pt>
                <c:pt idx="16769" formatCode="General">
                  <c:v>-267.22899999999998</c:v>
                </c:pt>
                <c:pt idx="16770" formatCode="General">
                  <c:v>-264.13200000000001</c:v>
                </c:pt>
                <c:pt idx="16771" formatCode="General">
                  <c:v>-261.27300000000002</c:v>
                </c:pt>
                <c:pt idx="16772" formatCode="General">
                  <c:v>-258.63299999999998</c:v>
                </c:pt>
                <c:pt idx="16773" formatCode="General">
                  <c:v>-256.08100000000002</c:v>
                </c:pt>
                <c:pt idx="16774" formatCode="General">
                  <c:v>-253.45500000000001</c:v>
                </c:pt>
                <c:pt idx="16775" formatCode="General">
                  <c:v>-250.61799999999999</c:v>
                </c:pt>
                <c:pt idx="16776" formatCode="General">
                  <c:v>-247.51</c:v>
                </c:pt>
                <c:pt idx="16777" formatCode="General">
                  <c:v>-244.102</c:v>
                </c:pt>
                <c:pt idx="16778" formatCode="General">
                  <c:v>-240.38300000000001</c:v>
                </c:pt>
                <c:pt idx="16779" formatCode="General">
                  <c:v>-236.339</c:v>
                </c:pt>
                <c:pt idx="16780" formatCode="General">
                  <c:v>-231.94499999999999</c:v>
                </c:pt>
                <c:pt idx="16781" formatCode="General">
                  <c:v>-227.233</c:v>
                </c:pt>
                <c:pt idx="16782" formatCode="General">
                  <c:v>-222.26300000000001</c:v>
                </c:pt>
                <c:pt idx="16783" formatCode="General">
                  <c:v>-217.107</c:v>
                </c:pt>
                <c:pt idx="16784" formatCode="General">
                  <c:v>-211.82400000000001</c:v>
                </c:pt>
                <c:pt idx="16785" formatCode="General">
                  <c:v>-206.41399999999999</c:v>
                </c:pt>
                <c:pt idx="16786" formatCode="General">
                  <c:v>-200.86600000000001</c:v>
                </c:pt>
                <c:pt idx="16787" formatCode="General">
                  <c:v>-195.17599999999999</c:v>
                </c:pt>
                <c:pt idx="16788" formatCode="General">
                  <c:v>-189.32599999999999</c:v>
                </c:pt>
                <c:pt idx="16789" formatCode="General">
                  <c:v>-183.30199999999999</c:v>
                </c:pt>
                <c:pt idx="16790" formatCode="General">
                  <c:v>-177.11600000000001</c:v>
                </c:pt>
                <c:pt idx="16791" formatCode="General">
                  <c:v>-170.762</c:v>
                </c:pt>
                <c:pt idx="16792" formatCode="General">
                  <c:v>-164.209</c:v>
                </c:pt>
                <c:pt idx="16793" formatCode="General">
                  <c:v>-157.43100000000001</c:v>
                </c:pt>
                <c:pt idx="16794" formatCode="General">
                  <c:v>-150.422</c:v>
                </c:pt>
                <c:pt idx="16795" formatCode="General">
                  <c:v>-143.16499999999999</c:v>
                </c:pt>
                <c:pt idx="16796" formatCode="General">
                  <c:v>-135.672</c:v>
                </c:pt>
                <c:pt idx="16797" formatCode="General">
                  <c:v>-128.10900000000001</c:v>
                </c:pt>
                <c:pt idx="16798" formatCode="General">
                  <c:v>-120.619</c:v>
                </c:pt>
                <c:pt idx="16799" formatCode="General">
                  <c:v>-113.224</c:v>
                </c:pt>
                <c:pt idx="16800" formatCode="General">
                  <c:v>-105.959</c:v>
                </c:pt>
                <c:pt idx="16801" formatCode="General">
                  <c:v>-98.869100000000003</c:v>
                </c:pt>
                <c:pt idx="16802" formatCode="General">
                  <c:v>-92.003900000000002</c:v>
                </c:pt>
                <c:pt idx="16803" formatCode="General">
                  <c:v>-85.408600000000007</c:v>
                </c:pt>
                <c:pt idx="16804" formatCode="General">
                  <c:v>-79.118700000000004</c:v>
                </c:pt>
                <c:pt idx="16805" formatCode="General">
                  <c:v>-73.135300000000001</c:v>
                </c:pt>
                <c:pt idx="16806" formatCode="General">
                  <c:v>-67.4101</c:v>
                </c:pt>
                <c:pt idx="16807" formatCode="General">
                  <c:v>-61.8628</c:v>
                </c:pt>
                <c:pt idx="16808" formatCode="General">
                  <c:v>-56.413499999999999</c:v>
                </c:pt>
                <c:pt idx="16809" formatCode="General">
                  <c:v>-51.070500000000003</c:v>
                </c:pt>
                <c:pt idx="16810" formatCode="General">
                  <c:v>-45.839399999999998</c:v>
                </c:pt>
                <c:pt idx="16811" formatCode="General">
                  <c:v>-40.626199999999997</c:v>
                </c:pt>
                <c:pt idx="16812" formatCode="General">
                  <c:v>-35.331400000000002</c:v>
                </c:pt>
                <c:pt idx="16813" formatCode="General">
                  <c:v>-29.887499999999999</c:v>
                </c:pt>
                <c:pt idx="16814" formatCode="General">
                  <c:v>-24.354399999999998</c:v>
                </c:pt>
                <c:pt idx="16815" formatCode="General">
                  <c:v>-18.8537</c:v>
                </c:pt>
                <c:pt idx="16816" formatCode="General">
                  <c:v>-13.4823</c:v>
                </c:pt>
                <c:pt idx="16817" formatCode="General">
                  <c:v>-8.3434200000000001</c:v>
                </c:pt>
                <c:pt idx="16818" formatCode="General">
                  <c:v>-3.54942</c:v>
                </c:pt>
                <c:pt idx="16819" formatCode="General">
                  <c:v>0.75326199999999999</c:v>
                </c:pt>
                <c:pt idx="16820" formatCode="General">
                  <c:v>4.4422100000000002</c:v>
                </c:pt>
                <c:pt idx="16821" formatCode="General">
                  <c:v>7.5996600000000001</c:v>
                </c:pt>
                <c:pt idx="16822" formatCode="General">
                  <c:v>10.4085</c:v>
                </c:pt>
                <c:pt idx="16823" formatCode="General">
                  <c:v>12.948700000000001</c:v>
                </c:pt>
                <c:pt idx="16824" formatCode="General">
                  <c:v>15.262700000000001</c:v>
                </c:pt>
                <c:pt idx="16825" formatCode="General">
                  <c:v>17.357500000000002</c:v>
                </c:pt>
                <c:pt idx="16826" formatCode="General">
                  <c:v>19.305</c:v>
                </c:pt>
                <c:pt idx="16827" formatCode="General">
                  <c:v>21.241900000000001</c:v>
                </c:pt>
                <c:pt idx="16828" formatCode="General">
                  <c:v>23.247800000000002</c:v>
                </c:pt>
                <c:pt idx="16829" formatCode="General">
                  <c:v>25.356100000000001</c:v>
                </c:pt>
                <c:pt idx="16830" formatCode="General">
                  <c:v>27.559699999999999</c:v>
                </c:pt>
                <c:pt idx="16831" formatCode="General">
                  <c:v>29.834</c:v>
                </c:pt>
                <c:pt idx="16832" formatCode="General">
                  <c:v>32.158700000000003</c:v>
                </c:pt>
                <c:pt idx="16833" formatCode="General">
                  <c:v>34.585999999999999</c:v>
                </c:pt>
                <c:pt idx="16834" formatCode="General">
                  <c:v>37.230400000000003</c:v>
                </c:pt>
                <c:pt idx="16835" formatCode="General">
                  <c:v>40.193399999999997</c:v>
                </c:pt>
                <c:pt idx="16836" formatCode="General">
                  <c:v>43.544499999999999</c:v>
                </c:pt>
                <c:pt idx="16837" formatCode="General">
                  <c:v>47.305700000000002</c:v>
                </c:pt>
                <c:pt idx="16838" formatCode="General">
                  <c:v>51.4758</c:v>
                </c:pt>
                <c:pt idx="16839" formatCode="General">
                  <c:v>56.026499999999999</c:v>
                </c:pt>
                <c:pt idx="16840" formatCode="General">
                  <c:v>60.854199999999999</c:v>
                </c:pt>
                <c:pt idx="16841" formatCode="General">
                  <c:v>65.816400000000002</c:v>
                </c:pt>
                <c:pt idx="16842" formatCode="General">
                  <c:v>70.742500000000007</c:v>
                </c:pt>
                <c:pt idx="16843" formatCode="General">
                  <c:v>75.501999999999995</c:v>
                </c:pt>
                <c:pt idx="16844" formatCode="General">
                  <c:v>80.128500000000003</c:v>
                </c:pt>
                <c:pt idx="16845" formatCode="General">
                  <c:v>84.732399999999998</c:v>
                </c:pt>
                <c:pt idx="16846" formatCode="General">
                  <c:v>89.461299999999994</c:v>
                </c:pt>
                <c:pt idx="16847" formatCode="General">
                  <c:v>94.399600000000007</c:v>
                </c:pt>
                <c:pt idx="16848" formatCode="General">
                  <c:v>99.539699999999996</c:v>
                </c:pt>
                <c:pt idx="16849" formatCode="General">
                  <c:v>104.78</c:v>
                </c:pt>
                <c:pt idx="16850" formatCode="General">
                  <c:v>110.01300000000001</c:v>
                </c:pt>
                <c:pt idx="16851" formatCode="General">
                  <c:v>115.24299999999999</c:v>
                </c:pt>
                <c:pt idx="16852" formatCode="General">
                  <c:v>120.514</c:v>
                </c:pt>
                <c:pt idx="16853" formatCode="General">
                  <c:v>125.89100000000001</c:v>
                </c:pt>
                <c:pt idx="16854" formatCode="General">
                  <c:v>131.39400000000001</c:v>
                </c:pt>
                <c:pt idx="16855" formatCode="General">
                  <c:v>136.99799999999999</c:v>
                </c:pt>
                <c:pt idx="16856" formatCode="General">
                  <c:v>142.62100000000001</c:v>
                </c:pt>
                <c:pt idx="16857" formatCode="General">
                  <c:v>148.18299999999999</c:v>
                </c:pt>
                <c:pt idx="16858" formatCode="General">
                  <c:v>153.66499999999999</c:v>
                </c:pt>
                <c:pt idx="16859" formatCode="General">
                  <c:v>159.071</c:v>
                </c:pt>
                <c:pt idx="16860" formatCode="General">
                  <c:v>164.43</c:v>
                </c:pt>
                <c:pt idx="16861" formatCode="General">
                  <c:v>169.74700000000001</c:v>
                </c:pt>
                <c:pt idx="16862" formatCode="General">
                  <c:v>175.00700000000001</c:v>
                </c:pt>
                <c:pt idx="16863" formatCode="General">
                  <c:v>180.12299999999999</c:v>
                </c:pt>
                <c:pt idx="16864" formatCode="General">
                  <c:v>185.00299999999999</c:v>
                </c:pt>
                <c:pt idx="16865" formatCode="General">
                  <c:v>189.6</c:v>
                </c:pt>
                <c:pt idx="16866" formatCode="General">
                  <c:v>193.91399999999999</c:v>
                </c:pt>
                <c:pt idx="16867" formatCode="General">
                  <c:v>198</c:v>
                </c:pt>
                <c:pt idx="16868" formatCode="General">
                  <c:v>201.91499999999999</c:v>
                </c:pt>
                <c:pt idx="16869" formatCode="General">
                  <c:v>205.708</c:v>
                </c:pt>
                <c:pt idx="16870" formatCode="General">
                  <c:v>209.422</c:v>
                </c:pt>
                <c:pt idx="16871" formatCode="General">
                  <c:v>213.07900000000001</c:v>
                </c:pt>
                <c:pt idx="16872" formatCode="General">
                  <c:v>216.655</c:v>
                </c:pt>
                <c:pt idx="16873" formatCode="General">
                  <c:v>220.11099999999999</c:v>
                </c:pt>
                <c:pt idx="16874" formatCode="General">
                  <c:v>223.417</c:v>
                </c:pt>
                <c:pt idx="16875" formatCode="General">
                  <c:v>226.596</c:v>
                </c:pt>
                <c:pt idx="16876" formatCode="General">
                  <c:v>229.70599999999999</c:v>
                </c:pt>
                <c:pt idx="16877" formatCode="General">
                  <c:v>232.83600000000001</c:v>
                </c:pt>
                <c:pt idx="16878" formatCode="General">
                  <c:v>236.05</c:v>
                </c:pt>
                <c:pt idx="16879" formatCode="General">
                  <c:v>239.33600000000001</c:v>
                </c:pt>
                <c:pt idx="16880" formatCode="General">
                  <c:v>242.732</c:v>
                </c:pt>
                <c:pt idx="16881" formatCode="General">
                  <c:v>246.32300000000001</c:v>
                </c:pt>
                <c:pt idx="16882" formatCode="General">
                  <c:v>250.19</c:v>
                </c:pt>
                <c:pt idx="16883" formatCode="General">
                  <c:v>254.39599999999999</c:v>
                </c:pt>
                <c:pt idx="16884" formatCode="General">
                  <c:v>258.98</c:v>
                </c:pt>
                <c:pt idx="16885" formatCode="General">
                  <c:v>263.91399999999999</c:v>
                </c:pt>
                <c:pt idx="16886" formatCode="General">
                  <c:v>269.048</c:v>
                </c:pt>
                <c:pt idx="16887" formatCode="General">
                  <c:v>274.21300000000002</c:v>
                </c:pt>
                <c:pt idx="16888" formatCode="General">
                  <c:v>279.27800000000002</c:v>
                </c:pt>
                <c:pt idx="16889" formatCode="General">
                  <c:v>284.11</c:v>
                </c:pt>
                <c:pt idx="16890" formatCode="General">
                  <c:v>288.625</c:v>
                </c:pt>
                <c:pt idx="16891" formatCode="General">
                  <c:v>292.91800000000001</c:v>
                </c:pt>
                <c:pt idx="16892" formatCode="General">
                  <c:v>297.11700000000002</c:v>
                </c:pt>
                <c:pt idx="16893" formatCode="General">
                  <c:v>301.29700000000003</c:v>
                </c:pt>
                <c:pt idx="16894" formatCode="General">
                  <c:v>305.46199999999999</c:v>
                </c:pt>
                <c:pt idx="16895" formatCode="General">
                  <c:v>309.55</c:v>
                </c:pt>
                <c:pt idx="16896" formatCode="General">
                  <c:v>313.38799999999998</c:v>
                </c:pt>
                <c:pt idx="16897" formatCode="General">
                  <c:v>316.82499999999999</c:v>
                </c:pt>
                <c:pt idx="16898" formatCode="General">
                  <c:v>319.91500000000002</c:v>
                </c:pt>
                <c:pt idx="16899" formatCode="General">
                  <c:v>322.72199999999998</c:v>
                </c:pt>
                <c:pt idx="16900" formatCode="General">
                  <c:v>325.25799999999998</c:v>
                </c:pt>
                <c:pt idx="16901" formatCode="General">
                  <c:v>327.51400000000001</c:v>
                </c:pt>
                <c:pt idx="16902" formatCode="General">
                  <c:v>329.47</c:v>
                </c:pt>
                <c:pt idx="16903" formatCode="General">
                  <c:v>331.29500000000002</c:v>
                </c:pt>
                <c:pt idx="16904" formatCode="General">
                  <c:v>333.20299999999997</c:v>
                </c:pt>
                <c:pt idx="16905" formatCode="General">
                  <c:v>335.31900000000002</c:v>
                </c:pt>
                <c:pt idx="16906" formatCode="General">
                  <c:v>337.661</c:v>
                </c:pt>
                <c:pt idx="16907" formatCode="General">
                  <c:v>340.09100000000001</c:v>
                </c:pt>
                <c:pt idx="16908" formatCode="General">
                  <c:v>342.53800000000001</c:v>
                </c:pt>
                <c:pt idx="16909" formatCode="General">
                  <c:v>345.00799999999998</c:v>
                </c:pt>
                <c:pt idx="16910" formatCode="General">
                  <c:v>347.49</c:v>
                </c:pt>
                <c:pt idx="16911" formatCode="General">
                  <c:v>349.98500000000001</c:v>
                </c:pt>
                <c:pt idx="16912" formatCode="General">
                  <c:v>352.53699999999998</c:v>
                </c:pt>
                <c:pt idx="16913" formatCode="General">
                  <c:v>355.17</c:v>
                </c:pt>
                <c:pt idx="16914" formatCode="General">
                  <c:v>357.86200000000002</c:v>
                </c:pt>
                <c:pt idx="16915" formatCode="General">
                  <c:v>360.54</c:v>
                </c:pt>
                <c:pt idx="16916" formatCode="General">
                  <c:v>363.10500000000002</c:v>
                </c:pt>
                <c:pt idx="16917" formatCode="General">
                  <c:v>365.452</c:v>
                </c:pt>
                <c:pt idx="16918" formatCode="General">
                  <c:v>367.483</c:v>
                </c:pt>
                <c:pt idx="16919" formatCode="General">
                  <c:v>369.14800000000002</c:v>
                </c:pt>
                <c:pt idx="16920" formatCode="General">
                  <c:v>370.45100000000002</c:v>
                </c:pt>
                <c:pt idx="16921" formatCode="General">
                  <c:v>371.45699999999999</c:v>
                </c:pt>
                <c:pt idx="16922" formatCode="General">
                  <c:v>372.26</c:v>
                </c:pt>
                <c:pt idx="16923" formatCode="General">
                  <c:v>372.94499999999999</c:v>
                </c:pt>
                <c:pt idx="16924" formatCode="General">
                  <c:v>373.54500000000002</c:v>
                </c:pt>
                <c:pt idx="16925" formatCode="General">
                  <c:v>374.06200000000001</c:v>
                </c:pt>
                <c:pt idx="16926" formatCode="General">
                  <c:v>374.452</c:v>
                </c:pt>
                <c:pt idx="16927" formatCode="General">
                  <c:v>374.63600000000002</c:v>
                </c:pt>
                <c:pt idx="16928" formatCode="General">
                  <c:v>374.53500000000003</c:v>
                </c:pt>
                <c:pt idx="16929" formatCode="General">
                  <c:v>374.08</c:v>
                </c:pt>
                <c:pt idx="16930" formatCode="General">
                  <c:v>373.24700000000001</c:v>
                </c:pt>
                <c:pt idx="16931" formatCode="General">
                  <c:v>372.18299999999999</c:v>
                </c:pt>
                <c:pt idx="16932" formatCode="General">
                  <c:v>371.07799999999997</c:v>
                </c:pt>
                <c:pt idx="16933" formatCode="General">
                  <c:v>370.077</c:v>
                </c:pt>
                <c:pt idx="16934" formatCode="General">
                  <c:v>369.315</c:v>
                </c:pt>
                <c:pt idx="16935" formatCode="General">
                  <c:v>368.87200000000001</c:v>
                </c:pt>
                <c:pt idx="16936" formatCode="General">
                  <c:v>368.7</c:v>
                </c:pt>
                <c:pt idx="16937" formatCode="General">
                  <c:v>368.70400000000001</c:v>
                </c:pt>
                <c:pt idx="16938" formatCode="General">
                  <c:v>368.84699999999998</c:v>
                </c:pt>
                <c:pt idx="16939" formatCode="General">
                  <c:v>369.09300000000002</c:v>
                </c:pt>
                <c:pt idx="16940" formatCode="General">
                  <c:v>369.42700000000002</c:v>
                </c:pt>
                <c:pt idx="16941" formatCode="General">
                  <c:v>369.81099999999998</c:v>
                </c:pt>
                <c:pt idx="16942" formatCode="General">
                  <c:v>370.202</c:v>
                </c:pt>
                <c:pt idx="16943" formatCode="General">
                  <c:v>370.55099999999999</c:v>
                </c:pt>
                <c:pt idx="16944" formatCode="General">
                  <c:v>370.81</c:v>
                </c:pt>
                <c:pt idx="16945" formatCode="General">
                  <c:v>370.92500000000001</c:v>
                </c:pt>
                <c:pt idx="16946" formatCode="General">
                  <c:v>370.86599999999999</c:v>
                </c:pt>
                <c:pt idx="16947" formatCode="General">
                  <c:v>370.64800000000002</c:v>
                </c:pt>
                <c:pt idx="16948" formatCode="General">
                  <c:v>370.26600000000002</c:v>
                </c:pt>
                <c:pt idx="16949" formatCode="General">
                  <c:v>369.69900000000001</c:v>
                </c:pt>
                <c:pt idx="16950" formatCode="General">
                  <c:v>368.90600000000001</c:v>
                </c:pt>
                <c:pt idx="16951" formatCode="General">
                  <c:v>367.858</c:v>
                </c:pt>
                <c:pt idx="16952" formatCode="General">
                  <c:v>366.577</c:v>
                </c:pt>
                <c:pt idx="16953" formatCode="General">
                  <c:v>365.09899999999999</c:v>
                </c:pt>
                <c:pt idx="16954" formatCode="General">
                  <c:v>363.45299999999997</c:v>
                </c:pt>
                <c:pt idx="16955" formatCode="General">
                  <c:v>361.64600000000002</c:v>
                </c:pt>
                <c:pt idx="16956" formatCode="General">
                  <c:v>359.66899999999998</c:v>
                </c:pt>
                <c:pt idx="16957" formatCode="General">
                  <c:v>357.49599999999998</c:v>
                </c:pt>
                <c:pt idx="16958" formatCode="General">
                  <c:v>355.11</c:v>
                </c:pt>
                <c:pt idx="16959" formatCode="General">
                  <c:v>352.53899999999999</c:v>
                </c:pt>
                <c:pt idx="16960" formatCode="General">
                  <c:v>349.87</c:v>
                </c:pt>
                <c:pt idx="16961" formatCode="General">
                  <c:v>347.23500000000001</c:v>
                </c:pt>
                <c:pt idx="16962" formatCode="General">
                  <c:v>344.74299999999999</c:v>
                </c:pt>
                <c:pt idx="16963" formatCode="General">
                  <c:v>342.45800000000003</c:v>
                </c:pt>
                <c:pt idx="16964" formatCode="General">
                  <c:v>340.43700000000001</c:v>
                </c:pt>
                <c:pt idx="16965" formatCode="General">
                  <c:v>338.71100000000001</c:v>
                </c:pt>
                <c:pt idx="16966" formatCode="General">
                  <c:v>337.24</c:v>
                </c:pt>
                <c:pt idx="16967" formatCode="General">
                  <c:v>335.964</c:v>
                </c:pt>
                <c:pt idx="16968" formatCode="General">
                  <c:v>334.82</c:v>
                </c:pt>
                <c:pt idx="16969" formatCode="General">
                  <c:v>333.75700000000001</c:v>
                </c:pt>
                <c:pt idx="16970" formatCode="General">
                  <c:v>332.74200000000002</c:v>
                </c:pt>
                <c:pt idx="16971" formatCode="General">
                  <c:v>331.791</c:v>
                </c:pt>
                <c:pt idx="16972" formatCode="General">
                  <c:v>330.94799999999998</c:v>
                </c:pt>
                <c:pt idx="16973" formatCode="General">
                  <c:v>330.26799999999997</c:v>
                </c:pt>
                <c:pt idx="16974" formatCode="General">
                  <c:v>329.77300000000002</c:v>
                </c:pt>
                <c:pt idx="16975" formatCode="General">
                  <c:v>329.43099999999998</c:v>
                </c:pt>
                <c:pt idx="16976" formatCode="General">
                  <c:v>329.09699999999998</c:v>
                </c:pt>
                <c:pt idx="16977" formatCode="General">
                  <c:v>328.60700000000003</c:v>
                </c:pt>
                <c:pt idx="16978" formatCode="General">
                  <c:v>327.92</c:v>
                </c:pt>
                <c:pt idx="16979" formatCode="General">
                  <c:v>327.03899999999999</c:v>
                </c:pt>
                <c:pt idx="16980" formatCode="General">
                  <c:v>325.99700000000001</c:v>
                </c:pt>
                <c:pt idx="16981" formatCode="General">
                  <c:v>324.90699999999998</c:v>
                </c:pt>
                <c:pt idx="16982" formatCode="General">
                  <c:v>323.904</c:v>
                </c:pt>
                <c:pt idx="16983" formatCode="General">
                  <c:v>322.99200000000002</c:v>
                </c:pt>
                <c:pt idx="16984" formatCode="General">
                  <c:v>322.11399999999998</c:v>
                </c:pt>
                <c:pt idx="16985" formatCode="General">
                  <c:v>321.25</c:v>
                </c:pt>
                <c:pt idx="16986" formatCode="General">
                  <c:v>320.32499999999999</c:v>
                </c:pt>
                <c:pt idx="16987" formatCode="General">
                  <c:v>319.18700000000001</c:v>
                </c:pt>
                <c:pt idx="16988" formatCode="General">
                  <c:v>317.66300000000001</c:v>
                </c:pt>
                <c:pt idx="16989" formatCode="General">
                  <c:v>315.62200000000001</c:v>
                </c:pt>
                <c:pt idx="16990" formatCode="General">
                  <c:v>313.012</c:v>
                </c:pt>
                <c:pt idx="16991" formatCode="General">
                  <c:v>309.83199999999999</c:v>
                </c:pt>
                <c:pt idx="16992" formatCode="General">
                  <c:v>306.10300000000001</c:v>
                </c:pt>
                <c:pt idx="16993" formatCode="General">
                  <c:v>301.91899999999998</c:v>
                </c:pt>
                <c:pt idx="16994" formatCode="General">
                  <c:v>297.44799999999998</c:v>
                </c:pt>
                <c:pt idx="16995" formatCode="General">
                  <c:v>292.87799999999999</c:v>
                </c:pt>
                <c:pt idx="16996" formatCode="General">
                  <c:v>288.35399999999998</c:v>
                </c:pt>
                <c:pt idx="16997" formatCode="General">
                  <c:v>283.858</c:v>
                </c:pt>
                <c:pt idx="16998" formatCode="General">
                  <c:v>279.358</c:v>
                </c:pt>
                <c:pt idx="16999" formatCode="General">
                  <c:v>274.99400000000003</c:v>
                </c:pt>
                <c:pt idx="17000" formatCode="General">
                  <c:v>270.86500000000001</c:v>
                </c:pt>
                <c:pt idx="17001" formatCode="General">
                  <c:v>266.95999999999998</c:v>
                </c:pt>
                <c:pt idx="17002" formatCode="General">
                  <c:v>263.173</c:v>
                </c:pt>
                <c:pt idx="17003" formatCode="General">
                  <c:v>259.36599999999999</c:v>
                </c:pt>
                <c:pt idx="17004" formatCode="General">
                  <c:v>255.447</c:v>
                </c:pt>
                <c:pt idx="17005" formatCode="General">
                  <c:v>251.35900000000001</c:v>
                </c:pt>
                <c:pt idx="17006" formatCode="General">
                  <c:v>247.11</c:v>
                </c:pt>
                <c:pt idx="17007" formatCode="General">
                  <c:v>242.75299999999999</c:v>
                </c:pt>
                <c:pt idx="17008" formatCode="General">
                  <c:v>238.36500000000001</c:v>
                </c:pt>
                <c:pt idx="17009" formatCode="General">
                  <c:v>234.03299999999999</c:v>
                </c:pt>
                <c:pt idx="17010" formatCode="General">
                  <c:v>229.83099999999999</c:v>
                </c:pt>
                <c:pt idx="17011" formatCode="General">
                  <c:v>225.89599999999999</c:v>
                </c:pt>
                <c:pt idx="17012" formatCode="General">
                  <c:v>222.32</c:v>
                </c:pt>
                <c:pt idx="17013" formatCode="General">
                  <c:v>218.99299999999999</c:v>
                </c:pt>
                <c:pt idx="17014" formatCode="General">
                  <c:v>215.81200000000001</c:v>
                </c:pt>
                <c:pt idx="17015" formatCode="General">
                  <c:v>212.739</c:v>
                </c:pt>
                <c:pt idx="17016" formatCode="General">
                  <c:v>209.68</c:v>
                </c:pt>
                <c:pt idx="17017" formatCode="General">
                  <c:v>206.52799999999999</c:v>
                </c:pt>
                <c:pt idx="17018" formatCode="General">
                  <c:v>203.16499999999999</c:v>
                </c:pt>
                <c:pt idx="17019" formatCode="General">
                  <c:v>199.46</c:v>
                </c:pt>
                <c:pt idx="17020" formatCode="General">
                  <c:v>195.28399999999999</c:v>
                </c:pt>
                <c:pt idx="17021" formatCode="General">
                  <c:v>190.66300000000001</c:v>
                </c:pt>
                <c:pt idx="17022" formatCode="General">
                  <c:v>185.78100000000001</c:v>
                </c:pt>
                <c:pt idx="17023" formatCode="General">
                  <c:v>180.83699999999999</c:v>
                </c:pt>
                <c:pt idx="17024" formatCode="General">
                  <c:v>175.982</c:v>
                </c:pt>
                <c:pt idx="17025" formatCode="General">
                  <c:v>171.208</c:v>
                </c:pt>
                <c:pt idx="17026" formatCode="General">
                  <c:v>166.46199999999999</c:v>
                </c:pt>
                <c:pt idx="17027" formatCode="General">
                  <c:v>161.69499999999999</c:v>
                </c:pt>
                <c:pt idx="17028" formatCode="General">
                  <c:v>156.84</c:v>
                </c:pt>
                <c:pt idx="17029" formatCode="General">
                  <c:v>151.846</c:v>
                </c:pt>
                <c:pt idx="17030" formatCode="General">
                  <c:v>146.702</c:v>
                </c:pt>
                <c:pt idx="17031" formatCode="General">
                  <c:v>141.411</c:v>
                </c:pt>
                <c:pt idx="17032" formatCode="General">
                  <c:v>135.94900000000001</c:v>
                </c:pt>
                <c:pt idx="17033" formatCode="General">
                  <c:v>130.33099999999999</c:v>
                </c:pt>
                <c:pt idx="17034" formatCode="General">
                  <c:v>124.639</c:v>
                </c:pt>
                <c:pt idx="17035" formatCode="General">
                  <c:v>118.977</c:v>
                </c:pt>
                <c:pt idx="17036" formatCode="General">
                  <c:v>113.431</c:v>
                </c:pt>
                <c:pt idx="17037" formatCode="General">
                  <c:v>108.179</c:v>
                </c:pt>
                <c:pt idx="17038" formatCode="General">
                  <c:v>103.376</c:v>
                </c:pt>
                <c:pt idx="17039" formatCode="General">
                  <c:v>98.960599999999999</c:v>
                </c:pt>
                <c:pt idx="17040" formatCode="General">
                  <c:v>94.823300000000003</c:v>
                </c:pt>
                <c:pt idx="17041" formatCode="General">
                  <c:v>90.875500000000002</c:v>
                </c:pt>
                <c:pt idx="17042" formatCode="General">
                  <c:v>87.043300000000002</c:v>
                </c:pt>
                <c:pt idx="17043" formatCode="General">
                  <c:v>83.285600000000002</c:v>
                </c:pt>
                <c:pt idx="17044" formatCode="General">
                  <c:v>79.466800000000006</c:v>
                </c:pt>
                <c:pt idx="17045" formatCode="General">
                  <c:v>75.462800000000001</c:v>
                </c:pt>
                <c:pt idx="17046" formatCode="General">
                  <c:v>71.308599999999998</c:v>
                </c:pt>
                <c:pt idx="17047" formatCode="General">
                  <c:v>67.043400000000005</c:v>
                </c:pt>
                <c:pt idx="17048" formatCode="General">
                  <c:v>62.663899999999998</c:v>
                </c:pt>
                <c:pt idx="17049" formatCode="General">
                  <c:v>58.183199999999999</c:v>
                </c:pt>
                <c:pt idx="17050" formatCode="General">
                  <c:v>53.6205</c:v>
                </c:pt>
                <c:pt idx="17051" formatCode="General">
                  <c:v>49.072600000000001</c:v>
                </c:pt>
                <c:pt idx="17052" formatCode="General">
                  <c:v>44.641500000000001</c:v>
                </c:pt>
                <c:pt idx="17053" formatCode="General">
                  <c:v>40.354100000000003</c:v>
                </c:pt>
                <c:pt idx="17054" formatCode="General">
                  <c:v>36.2149</c:v>
                </c:pt>
                <c:pt idx="17055" formatCode="General">
                  <c:v>32.199599999999997</c:v>
                </c:pt>
                <c:pt idx="17056" formatCode="General">
                  <c:v>28.3141</c:v>
                </c:pt>
                <c:pt idx="17057" formatCode="General">
                  <c:v>24.581299999999999</c:v>
                </c:pt>
                <c:pt idx="17058" formatCode="General">
                  <c:v>20.9758</c:v>
                </c:pt>
                <c:pt idx="17059" formatCode="General">
                  <c:v>17.424299999999999</c:v>
                </c:pt>
                <c:pt idx="17060" formatCode="General">
                  <c:v>13.7813</c:v>
                </c:pt>
                <c:pt idx="17061" formatCode="General">
                  <c:v>9.90991</c:v>
                </c:pt>
                <c:pt idx="17062" formatCode="General">
                  <c:v>5.7442500000000001</c:v>
                </c:pt>
                <c:pt idx="17063" formatCode="General">
                  <c:v>1.2455400000000001</c:v>
                </c:pt>
                <c:pt idx="17064" formatCode="General">
                  <c:v>-3.5980599999999998</c:v>
                </c:pt>
                <c:pt idx="17065" formatCode="General">
                  <c:v>-8.7746300000000002</c:v>
                </c:pt>
                <c:pt idx="17066" formatCode="General">
                  <c:v>-14.242599999999999</c:v>
                </c:pt>
                <c:pt idx="17067" formatCode="General">
                  <c:v>-19.9207</c:v>
                </c:pt>
                <c:pt idx="17068" formatCode="General">
                  <c:v>-25.7652</c:v>
                </c:pt>
                <c:pt idx="17069" formatCode="General">
                  <c:v>-31.791399999999999</c:v>
                </c:pt>
                <c:pt idx="17070" formatCode="General">
                  <c:v>-37.977699999999999</c:v>
                </c:pt>
                <c:pt idx="17071" formatCode="General">
                  <c:v>-44.285800000000002</c:v>
                </c:pt>
                <c:pt idx="17072" formatCode="General">
                  <c:v>-50.727899999999998</c:v>
                </c:pt>
                <c:pt idx="17073" formatCode="General">
                  <c:v>-57.317999999999998</c:v>
                </c:pt>
                <c:pt idx="17074" formatCode="General">
                  <c:v>-64.037800000000004</c:v>
                </c:pt>
                <c:pt idx="17075" formatCode="General">
                  <c:v>-70.883600000000001</c:v>
                </c:pt>
                <c:pt idx="17076" formatCode="General">
                  <c:v>-77.859499999999997</c:v>
                </c:pt>
                <c:pt idx="17077" formatCode="General">
                  <c:v>-84.979399999999998</c:v>
                </c:pt>
                <c:pt idx="17078" formatCode="General">
                  <c:v>-92.247900000000001</c:v>
                </c:pt>
                <c:pt idx="17079" formatCode="General">
                  <c:v>-99.624600000000001</c:v>
                </c:pt>
                <c:pt idx="17080" formatCode="General">
                  <c:v>-107.02800000000001</c:v>
                </c:pt>
                <c:pt idx="17081" formatCode="General">
                  <c:v>-114.334</c:v>
                </c:pt>
                <c:pt idx="17082" formatCode="General">
                  <c:v>-121.407</c:v>
                </c:pt>
                <c:pt idx="17083" formatCode="General">
                  <c:v>-128.13499999999999</c:v>
                </c:pt>
                <c:pt idx="17084" formatCode="General">
                  <c:v>-134.48400000000001</c:v>
                </c:pt>
                <c:pt idx="17085" formatCode="General">
                  <c:v>-140.45699999999999</c:v>
                </c:pt>
                <c:pt idx="17086" formatCode="General">
                  <c:v>-146.066</c:v>
                </c:pt>
                <c:pt idx="17087" formatCode="General">
                  <c:v>-151.31</c:v>
                </c:pt>
                <c:pt idx="17088" formatCode="General">
                  <c:v>-156.16399999999999</c:v>
                </c:pt>
                <c:pt idx="17089" formatCode="General">
                  <c:v>-160.61199999999999</c:v>
                </c:pt>
                <c:pt idx="17090" formatCode="General">
                  <c:v>-164.65899999999999</c:v>
                </c:pt>
                <c:pt idx="17091" formatCode="General">
                  <c:v>-168.291</c:v>
                </c:pt>
                <c:pt idx="17092" formatCode="General">
                  <c:v>-171.52500000000001</c:v>
                </c:pt>
                <c:pt idx="17093" formatCode="General">
                  <c:v>-174.49700000000001</c:v>
                </c:pt>
                <c:pt idx="17094" formatCode="General">
                  <c:v>-177.34200000000001</c:v>
                </c:pt>
                <c:pt idx="17095" formatCode="General">
                  <c:v>-180.126</c:v>
                </c:pt>
                <c:pt idx="17096" formatCode="General">
                  <c:v>-182.87899999999999</c:v>
                </c:pt>
                <c:pt idx="17097" formatCode="General">
                  <c:v>-185.61099999999999</c:v>
                </c:pt>
                <c:pt idx="17098" formatCode="General">
                  <c:v>-188.26</c:v>
                </c:pt>
                <c:pt idx="17099" formatCode="General">
                  <c:v>-190.76900000000001</c:v>
                </c:pt>
                <c:pt idx="17100" formatCode="General">
                  <c:v>-193.167</c:v>
                </c:pt>
                <c:pt idx="17101" formatCode="General">
                  <c:v>-195.482</c:v>
                </c:pt>
                <c:pt idx="17102" formatCode="General">
                  <c:v>-197.72300000000001</c:v>
                </c:pt>
                <c:pt idx="17103" formatCode="General">
                  <c:v>-199.87299999999999</c:v>
                </c:pt>
                <c:pt idx="17104" formatCode="General">
                  <c:v>-201.91</c:v>
                </c:pt>
                <c:pt idx="17105" formatCode="General">
                  <c:v>-203.95400000000001</c:v>
                </c:pt>
                <c:pt idx="17106" formatCode="General">
                  <c:v>-206.136</c:v>
                </c:pt>
                <c:pt idx="17107" formatCode="General">
                  <c:v>-208.47200000000001</c:v>
                </c:pt>
                <c:pt idx="17108" formatCode="General">
                  <c:v>-210.94800000000001</c:v>
                </c:pt>
                <c:pt idx="17109" formatCode="General">
                  <c:v>-213.52600000000001</c:v>
                </c:pt>
                <c:pt idx="17110" formatCode="General">
                  <c:v>-216.27199999999999</c:v>
                </c:pt>
                <c:pt idx="17111" formatCode="General">
                  <c:v>-219.291</c:v>
                </c:pt>
                <c:pt idx="17112" formatCode="General">
                  <c:v>-222.49799999999999</c:v>
                </c:pt>
                <c:pt idx="17113" formatCode="General">
                  <c:v>-225.678</c:v>
                </c:pt>
                <c:pt idx="17114" formatCode="General">
                  <c:v>-228.49</c:v>
                </c:pt>
                <c:pt idx="17115" formatCode="General">
                  <c:v>-230.761</c:v>
                </c:pt>
                <c:pt idx="17116" formatCode="General">
                  <c:v>-232.59899999999999</c:v>
                </c:pt>
                <c:pt idx="17117" formatCode="General">
                  <c:v>-234.16399999999999</c:v>
                </c:pt>
                <c:pt idx="17118" formatCode="General">
                  <c:v>-235.6</c:v>
                </c:pt>
                <c:pt idx="17119" formatCode="General">
                  <c:v>-236.971</c:v>
                </c:pt>
                <c:pt idx="17120" formatCode="General">
                  <c:v>-238.334</c:v>
                </c:pt>
                <c:pt idx="17121" formatCode="General">
                  <c:v>-239.738</c:v>
                </c:pt>
                <c:pt idx="17122" formatCode="General">
                  <c:v>-241.25299999999999</c:v>
                </c:pt>
                <c:pt idx="17123" formatCode="General">
                  <c:v>-242.946</c:v>
                </c:pt>
                <c:pt idx="17124" formatCode="General">
                  <c:v>-244.77</c:v>
                </c:pt>
                <c:pt idx="17125" formatCode="General">
                  <c:v>-246.631</c:v>
                </c:pt>
                <c:pt idx="17126" formatCode="General">
                  <c:v>-248.49</c:v>
                </c:pt>
                <c:pt idx="17127" formatCode="General">
                  <c:v>-250.32400000000001</c:v>
                </c:pt>
                <c:pt idx="17128" formatCode="General">
                  <c:v>-252.12799999999999</c:v>
                </c:pt>
                <c:pt idx="17129" formatCode="General">
                  <c:v>-253.83799999999999</c:v>
                </c:pt>
                <c:pt idx="17130" formatCode="General">
                  <c:v>-255.352</c:v>
                </c:pt>
                <c:pt idx="17131" formatCode="General">
                  <c:v>-256.71899999999999</c:v>
                </c:pt>
                <c:pt idx="17132" formatCode="General">
                  <c:v>-258.04500000000002</c:v>
                </c:pt>
                <c:pt idx="17133" formatCode="General">
                  <c:v>-259.38099999999997</c:v>
                </c:pt>
                <c:pt idx="17134" formatCode="General">
                  <c:v>-260.73399999999998</c:v>
                </c:pt>
                <c:pt idx="17135" formatCode="General">
                  <c:v>-262.029</c:v>
                </c:pt>
                <c:pt idx="17136" formatCode="General">
                  <c:v>-263.15199999999999</c:v>
                </c:pt>
                <c:pt idx="17137" formatCode="General">
                  <c:v>-263.99400000000003</c:v>
                </c:pt>
                <c:pt idx="17138" formatCode="General">
                  <c:v>-264.64600000000002</c:v>
                </c:pt>
                <c:pt idx="17139" formatCode="General">
                  <c:v>-265.24400000000003</c:v>
                </c:pt>
                <c:pt idx="17140" formatCode="General">
                  <c:v>-265.77199999999999</c:v>
                </c:pt>
                <c:pt idx="17141" formatCode="General">
                  <c:v>-266.22699999999998</c:v>
                </c:pt>
                <c:pt idx="17142" formatCode="General">
                  <c:v>-266.64400000000001</c:v>
                </c:pt>
                <c:pt idx="17143" formatCode="General">
                  <c:v>-267.06900000000002</c:v>
                </c:pt>
                <c:pt idx="17144" formatCode="General">
                  <c:v>-267.53500000000003</c:v>
                </c:pt>
                <c:pt idx="17145" formatCode="General">
                  <c:v>-268.13600000000002</c:v>
                </c:pt>
                <c:pt idx="17146" formatCode="General">
                  <c:v>-268.98</c:v>
                </c:pt>
                <c:pt idx="17147" formatCode="General">
                  <c:v>-270.15899999999999</c:v>
                </c:pt>
                <c:pt idx="17148" formatCode="General">
                  <c:v>-271.75099999999998</c:v>
                </c:pt>
                <c:pt idx="17149" formatCode="General">
                  <c:v>-273.77300000000002</c:v>
                </c:pt>
                <c:pt idx="17150" formatCode="General">
                  <c:v>-276.13299999999998</c:v>
                </c:pt>
                <c:pt idx="17151" formatCode="General">
                  <c:v>-278.68</c:v>
                </c:pt>
                <c:pt idx="17152" formatCode="General">
                  <c:v>-281.29199999999997</c:v>
                </c:pt>
                <c:pt idx="17153" formatCode="General">
                  <c:v>-283.88600000000002</c:v>
                </c:pt>
                <c:pt idx="17154" formatCode="General">
                  <c:v>-286.46499999999997</c:v>
                </c:pt>
                <c:pt idx="17155" formatCode="General">
                  <c:v>-289.06400000000002</c:v>
                </c:pt>
                <c:pt idx="17156" formatCode="General">
                  <c:v>-291.72399999999999</c:v>
                </c:pt>
                <c:pt idx="17157" formatCode="General">
                  <c:v>-294.42700000000002</c:v>
                </c:pt>
                <c:pt idx="17158" formatCode="General">
                  <c:v>-297.11599999999999</c:v>
                </c:pt>
                <c:pt idx="17159" formatCode="General">
                  <c:v>-299.702</c:v>
                </c:pt>
                <c:pt idx="17160" formatCode="General">
                  <c:v>-302.09399999999999</c:v>
                </c:pt>
                <c:pt idx="17161" formatCode="General">
                  <c:v>-304.238</c:v>
                </c:pt>
                <c:pt idx="17162" formatCode="General">
                  <c:v>-306.13</c:v>
                </c:pt>
                <c:pt idx="17163" formatCode="General">
                  <c:v>-307.82499999999999</c:v>
                </c:pt>
                <c:pt idx="17164" formatCode="General">
                  <c:v>-309.39</c:v>
                </c:pt>
                <c:pt idx="17165" formatCode="General">
                  <c:v>-310.87299999999999</c:v>
                </c:pt>
                <c:pt idx="17166" formatCode="General">
                  <c:v>-312.25299999999999</c:v>
                </c:pt>
                <c:pt idx="17167" formatCode="General">
                  <c:v>-313.48</c:v>
                </c:pt>
                <c:pt idx="17168" formatCode="General">
                  <c:v>-314.495</c:v>
                </c:pt>
                <c:pt idx="17169" formatCode="General">
                  <c:v>-315.20800000000003</c:v>
                </c:pt>
                <c:pt idx="17170" formatCode="General">
                  <c:v>-315.53300000000002</c:v>
                </c:pt>
                <c:pt idx="17171" formatCode="General">
                  <c:v>-315.38299999999998</c:v>
                </c:pt>
                <c:pt idx="17172" formatCode="General">
                  <c:v>-314.70299999999997</c:v>
                </c:pt>
                <c:pt idx="17173" formatCode="General">
                  <c:v>-313.536</c:v>
                </c:pt>
                <c:pt idx="17174" formatCode="General">
                  <c:v>-311.97500000000002</c:v>
                </c:pt>
                <c:pt idx="17175" formatCode="General">
                  <c:v>-310.14100000000002</c:v>
                </c:pt>
                <c:pt idx="17176" formatCode="General">
                  <c:v>-308.17700000000002</c:v>
                </c:pt>
                <c:pt idx="17177" formatCode="General">
                  <c:v>-306.20800000000003</c:v>
                </c:pt>
                <c:pt idx="17178" formatCode="General">
                  <c:v>-304.30500000000001</c:v>
                </c:pt>
                <c:pt idx="17179" formatCode="General">
                  <c:v>-302.50400000000002</c:v>
                </c:pt>
                <c:pt idx="17180" formatCode="General">
                  <c:v>-300.80799999999999</c:v>
                </c:pt>
                <c:pt idx="17181" formatCode="General">
                  <c:v>-299.16800000000001</c:v>
                </c:pt>
                <c:pt idx="17182" formatCode="General">
                  <c:v>-297.48</c:v>
                </c:pt>
                <c:pt idx="17183" formatCode="General">
                  <c:v>-295.73</c:v>
                </c:pt>
                <c:pt idx="17184" formatCode="General">
                  <c:v>-293.995</c:v>
                </c:pt>
                <c:pt idx="17185" formatCode="General">
                  <c:v>-292.32900000000001</c:v>
                </c:pt>
                <c:pt idx="17186" formatCode="General">
                  <c:v>-290.76499999999999</c:v>
                </c:pt>
                <c:pt idx="17187" formatCode="General">
                  <c:v>-289.3</c:v>
                </c:pt>
                <c:pt idx="17188" formatCode="General">
                  <c:v>-287.91300000000001</c:v>
                </c:pt>
                <c:pt idx="17189" formatCode="General">
                  <c:v>-286.56599999999997</c:v>
                </c:pt>
                <c:pt idx="17190" formatCode="General">
                  <c:v>-285.25</c:v>
                </c:pt>
                <c:pt idx="17191" formatCode="General">
                  <c:v>-283.97399999999999</c:v>
                </c:pt>
                <c:pt idx="17192" formatCode="General">
                  <c:v>-282.79199999999997</c:v>
                </c:pt>
                <c:pt idx="17193" formatCode="General">
                  <c:v>-281.77199999999999</c:v>
                </c:pt>
                <c:pt idx="17194" formatCode="General">
                  <c:v>-280.97699999999998</c:v>
                </c:pt>
                <c:pt idx="17195" formatCode="General">
                  <c:v>-280.47000000000003</c:v>
                </c:pt>
                <c:pt idx="17196" formatCode="General">
                  <c:v>-280.279</c:v>
                </c:pt>
                <c:pt idx="17197" formatCode="General">
                  <c:v>-280.35399999999998</c:v>
                </c:pt>
                <c:pt idx="17198" formatCode="General">
                  <c:v>-280.59699999999998</c:v>
                </c:pt>
                <c:pt idx="17199" formatCode="General">
                  <c:v>-280.89699999999999</c:v>
                </c:pt>
                <c:pt idx="17200" formatCode="General">
                  <c:v>-281.14800000000002</c:v>
                </c:pt>
                <c:pt idx="17201" formatCode="General">
                  <c:v>-281.29199999999997</c:v>
                </c:pt>
                <c:pt idx="17202" formatCode="General">
                  <c:v>-281.32400000000001</c:v>
                </c:pt>
                <c:pt idx="17203" formatCode="General">
                  <c:v>-281.29899999999998</c:v>
                </c:pt>
                <c:pt idx="17204" formatCode="General">
                  <c:v>-281.3</c:v>
                </c:pt>
                <c:pt idx="17205" formatCode="General">
                  <c:v>-281.39100000000002</c:v>
                </c:pt>
                <c:pt idx="17206" formatCode="General">
                  <c:v>-281.589</c:v>
                </c:pt>
                <c:pt idx="17207" formatCode="General">
                  <c:v>-281.88799999999998</c:v>
                </c:pt>
                <c:pt idx="17208" formatCode="General">
                  <c:v>-282.26299999999998</c:v>
                </c:pt>
                <c:pt idx="17209" formatCode="General">
                  <c:v>-282.642</c:v>
                </c:pt>
                <c:pt idx="17210" formatCode="General">
                  <c:v>-282.91699999999997</c:v>
                </c:pt>
                <c:pt idx="17211" formatCode="General">
                  <c:v>-282.94799999999998</c:v>
                </c:pt>
                <c:pt idx="17212" formatCode="General">
                  <c:v>-282.596</c:v>
                </c:pt>
                <c:pt idx="17213" formatCode="General">
                  <c:v>-281.58699999999999</c:v>
                </c:pt>
                <c:pt idx="17214" formatCode="General">
                  <c:v>-279.77699999999999</c:v>
                </c:pt>
                <c:pt idx="17215" formatCode="General">
                  <c:v>-277.44</c:v>
                </c:pt>
                <c:pt idx="17216" formatCode="General">
                  <c:v>-274.81700000000001</c:v>
                </c:pt>
                <c:pt idx="17217" formatCode="General">
                  <c:v>-271.995</c:v>
                </c:pt>
                <c:pt idx="17218" formatCode="General">
                  <c:v>-269.00799999999998</c:v>
                </c:pt>
                <c:pt idx="17219" formatCode="General">
                  <c:v>-265.84699999999998</c:v>
                </c:pt>
                <c:pt idx="17220" formatCode="General">
                  <c:v>-262.38900000000001</c:v>
                </c:pt>
                <c:pt idx="17221" formatCode="General">
                  <c:v>-258.54300000000001</c:v>
                </c:pt>
                <c:pt idx="17222" formatCode="General">
                  <c:v>-254.37700000000001</c:v>
                </c:pt>
                <c:pt idx="17223" formatCode="General">
                  <c:v>-250.001</c:v>
                </c:pt>
                <c:pt idx="17224" formatCode="General">
                  <c:v>-245.52600000000001</c:v>
                </c:pt>
                <c:pt idx="17225" formatCode="General">
                  <c:v>-240.965</c:v>
                </c:pt>
                <c:pt idx="17226" formatCode="General">
                  <c:v>-236.27600000000001</c:v>
                </c:pt>
                <c:pt idx="17227" formatCode="General">
                  <c:v>-231.405</c:v>
                </c:pt>
                <c:pt idx="17228" formatCode="General">
                  <c:v>-226.33500000000001</c:v>
                </c:pt>
                <c:pt idx="17229" formatCode="General">
                  <c:v>-221.14500000000001</c:v>
                </c:pt>
                <c:pt idx="17230" formatCode="General">
                  <c:v>-215.92</c:v>
                </c:pt>
                <c:pt idx="17231" formatCode="General">
                  <c:v>-210.71700000000001</c:v>
                </c:pt>
                <c:pt idx="17232" formatCode="General">
                  <c:v>-205.636</c:v>
                </c:pt>
                <c:pt idx="17233" formatCode="General">
                  <c:v>-200.77600000000001</c:v>
                </c:pt>
                <c:pt idx="17234" formatCode="General">
                  <c:v>-196.20099999999999</c:v>
                </c:pt>
                <c:pt idx="17235" formatCode="General">
                  <c:v>-192.01300000000001</c:v>
                </c:pt>
                <c:pt idx="17236" formatCode="General">
                  <c:v>-188.34299999999999</c:v>
                </c:pt>
                <c:pt idx="17237" formatCode="General">
                  <c:v>-185.274</c:v>
                </c:pt>
                <c:pt idx="17238" formatCode="General">
                  <c:v>-182.821</c:v>
                </c:pt>
                <c:pt idx="17239" formatCode="General">
                  <c:v>-180.97900000000001</c:v>
                </c:pt>
                <c:pt idx="17240" formatCode="General">
                  <c:v>-179.72399999999999</c:v>
                </c:pt>
                <c:pt idx="17241" formatCode="General">
                  <c:v>-178.989</c:v>
                </c:pt>
                <c:pt idx="17242" formatCode="General">
                  <c:v>-178.65199999999999</c:v>
                </c:pt>
                <c:pt idx="17243" formatCode="General">
                  <c:v>-178.54300000000001</c:v>
                </c:pt>
                <c:pt idx="17244" formatCode="General">
                  <c:v>-178.50299999999999</c:v>
                </c:pt>
                <c:pt idx="17245" formatCode="General">
                  <c:v>-178.42</c:v>
                </c:pt>
                <c:pt idx="17246" formatCode="General">
                  <c:v>-178.095</c:v>
                </c:pt>
                <c:pt idx="17247" formatCode="General">
                  <c:v>-177.32900000000001</c:v>
                </c:pt>
                <c:pt idx="17248" formatCode="General">
                  <c:v>-176.00200000000001</c:v>
                </c:pt>
                <c:pt idx="17249" formatCode="General">
                  <c:v>-174.071</c:v>
                </c:pt>
                <c:pt idx="17250" formatCode="General">
                  <c:v>-171.59100000000001</c:v>
                </c:pt>
                <c:pt idx="17251" formatCode="General">
                  <c:v>-168.59399999999999</c:v>
                </c:pt>
                <c:pt idx="17252" formatCode="General">
                  <c:v>-165.09800000000001</c:v>
                </c:pt>
                <c:pt idx="17253" formatCode="General">
                  <c:v>-161.26499999999999</c:v>
                </c:pt>
                <c:pt idx="17254" formatCode="General">
                  <c:v>-157.268</c:v>
                </c:pt>
                <c:pt idx="17255" formatCode="General">
                  <c:v>-153.16499999999999</c:v>
                </c:pt>
                <c:pt idx="17256" formatCode="General">
                  <c:v>-149.01</c:v>
                </c:pt>
                <c:pt idx="17257" formatCode="General">
                  <c:v>-144.852</c:v>
                </c:pt>
                <c:pt idx="17258" formatCode="General">
                  <c:v>-140.72399999999999</c:v>
                </c:pt>
                <c:pt idx="17259" formatCode="General">
                  <c:v>-136.654</c:v>
                </c:pt>
                <c:pt idx="17260" formatCode="General">
                  <c:v>-132.68600000000001</c:v>
                </c:pt>
                <c:pt idx="17261" formatCode="General">
                  <c:v>-128.85900000000001</c:v>
                </c:pt>
                <c:pt idx="17262" formatCode="General">
                  <c:v>-125.187</c:v>
                </c:pt>
                <c:pt idx="17263" formatCode="General">
                  <c:v>-121.614</c:v>
                </c:pt>
                <c:pt idx="17264" formatCode="General">
                  <c:v>-118.029</c:v>
                </c:pt>
                <c:pt idx="17265" formatCode="General">
                  <c:v>-114.339</c:v>
                </c:pt>
                <c:pt idx="17266" formatCode="General">
                  <c:v>-110.479</c:v>
                </c:pt>
                <c:pt idx="17267" formatCode="General">
                  <c:v>-106.363</c:v>
                </c:pt>
                <c:pt idx="17268" formatCode="General">
                  <c:v>-101.92400000000001</c:v>
                </c:pt>
                <c:pt idx="17269" formatCode="General">
                  <c:v>-97.154899999999998</c:v>
                </c:pt>
                <c:pt idx="17270" formatCode="General">
                  <c:v>-92.071399999999997</c:v>
                </c:pt>
                <c:pt idx="17271" formatCode="General">
                  <c:v>-86.701499999999996</c:v>
                </c:pt>
                <c:pt idx="17272" formatCode="General">
                  <c:v>-81.038300000000007</c:v>
                </c:pt>
                <c:pt idx="17273" formatCode="General">
                  <c:v>-75.069999999999993</c:v>
                </c:pt>
                <c:pt idx="17274" formatCode="General">
                  <c:v>-68.838999999999999</c:v>
                </c:pt>
                <c:pt idx="17275" formatCode="General">
                  <c:v>-62.396099999999997</c:v>
                </c:pt>
                <c:pt idx="17276" formatCode="General">
                  <c:v>-55.777700000000003</c:v>
                </c:pt>
                <c:pt idx="17277" formatCode="General">
                  <c:v>-49.042299999999997</c:v>
                </c:pt>
                <c:pt idx="17278" formatCode="General">
                  <c:v>-42.258000000000003</c:v>
                </c:pt>
                <c:pt idx="17279" formatCode="General">
                  <c:v>-35.483199999999997</c:v>
                </c:pt>
                <c:pt idx="17280" formatCode="General">
                  <c:v>-28.760999999999999</c:v>
                </c:pt>
                <c:pt idx="17281" formatCode="General">
                  <c:v>-22.101900000000001</c:v>
                </c:pt>
                <c:pt idx="17282" formatCode="General">
                  <c:v>-15.556100000000001</c:v>
                </c:pt>
                <c:pt idx="17283" formatCode="General">
                  <c:v>-9.2444100000000002</c:v>
                </c:pt>
                <c:pt idx="17284" formatCode="General">
                  <c:v>-3.2394799999999999</c:v>
                </c:pt>
                <c:pt idx="17285" formatCode="General">
                  <c:v>2.4493499999999999</c:v>
                </c:pt>
                <c:pt idx="17286" formatCode="General">
                  <c:v>7.7884599999999997</c:v>
                </c:pt>
                <c:pt idx="17287" formatCode="General">
                  <c:v>12.7346</c:v>
                </c:pt>
                <c:pt idx="17288" formatCode="General">
                  <c:v>17.232500000000002</c:v>
                </c:pt>
                <c:pt idx="17289" formatCode="General">
                  <c:v>21.293099999999999</c:v>
                </c:pt>
                <c:pt idx="17290" formatCode="General">
                  <c:v>25.0321</c:v>
                </c:pt>
                <c:pt idx="17291" formatCode="General">
                  <c:v>28.5837</c:v>
                </c:pt>
                <c:pt idx="17292" formatCode="General">
                  <c:v>32.058799999999998</c:v>
                </c:pt>
                <c:pt idx="17293" formatCode="General">
                  <c:v>35.536200000000001</c:v>
                </c:pt>
                <c:pt idx="17294" formatCode="General">
                  <c:v>39.064500000000002</c:v>
                </c:pt>
                <c:pt idx="17295" formatCode="General">
                  <c:v>42.6464</c:v>
                </c:pt>
                <c:pt idx="17296" formatCode="General">
                  <c:v>46.219000000000001</c:v>
                </c:pt>
                <c:pt idx="17297" formatCode="General">
                  <c:v>49.670299999999997</c:v>
                </c:pt>
                <c:pt idx="17298" formatCode="General">
                  <c:v>52.892299999999999</c:v>
                </c:pt>
                <c:pt idx="17299" formatCode="General">
                  <c:v>55.822000000000003</c:v>
                </c:pt>
                <c:pt idx="17300" formatCode="General">
                  <c:v>58.521500000000003</c:v>
                </c:pt>
                <c:pt idx="17301" formatCode="General">
                  <c:v>61.080100000000002</c:v>
                </c:pt>
                <c:pt idx="17302" formatCode="General">
                  <c:v>63.534199999999998</c:v>
                </c:pt>
                <c:pt idx="17303" formatCode="General">
                  <c:v>65.912300000000002</c:v>
                </c:pt>
                <c:pt idx="17304" formatCode="General">
                  <c:v>68.228300000000004</c:v>
                </c:pt>
                <c:pt idx="17305" formatCode="General">
                  <c:v>70.464100000000002</c:v>
                </c:pt>
                <c:pt idx="17306" formatCode="General">
                  <c:v>72.5839</c:v>
                </c:pt>
                <c:pt idx="17307" formatCode="General">
                  <c:v>74.454300000000003</c:v>
                </c:pt>
                <c:pt idx="17308" formatCode="General">
                  <c:v>75.909000000000006</c:v>
                </c:pt>
                <c:pt idx="17309" formatCode="General">
                  <c:v>76.8142</c:v>
                </c:pt>
                <c:pt idx="17310" formatCode="General">
                  <c:v>77.099400000000003</c:v>
                </c:pt>
                <c:pt idx="17311" formatCode="General">
                  <c:v>76.804100000000005</c:v>
                </c:pt>
                <c:pt idx="17312" formatCode="General">
                  <c:v>76.159800000000004</c:v>
                </c:pt>
                <c:pt idx="17313" formatCode="General">
                  <c:v>75.443399999999997</c:v>
                </c:pt>
                <c:pt idx="17314" formatCode="General">
                  <c:v>74.729799999999997</c:v>
                </c:pt>
                <c:pt idx="17315" formatCode="General">
                  <c:v>73.956800000000001</c:v>
                </c:pt>
                <c:pt idx="17316" formatCode="General">
                  <c:v>72.891800000000003</c:v>
                </c:pt>
                <c:pt idx="17317" formatCode="General">
                  <c:v>71.540099999999995</c:v>
                </c:pt>
                <c:pt idx="17318" formatCode="General">
                  <c:v>70.185699999999997</c:v>
                </c:pt>
                <c:pt idx="17319" formatCode="General">
                  <c:v>68.960599999999999</c:v>
                </c:pt>
                <c:pt idx="17320" formatCode="General">
                  <c:v>67.896500000000003</c:v>
                </c:pt>
                <c:pt idx="17321" formatCode="General">
                  <c:v>67.013099999999994</c:v>
                </c:pt>
                <c:pt idx="17322" formatCode="General">
                  <c:v>66.341800000000006</c:v>
                </c:pt>
                <c:pt idx="17323" formatCode="General">
                  <c:v>65.9452</c:v>
                </c:pt>
                <c:pt idx="17324" formatCode="General">
                  <c:v>65.821399999999997</c:v>
                </c:pt>
                <c:pt idx="17325" formatCode="General">
                  <c:v>65.910799999999995</c:v>
                </c:pt>
                <c:pt idx="17326" formatCode="General">
                  <c:v>66.2119</c:v>
                </c:pt>
                <c:pt idx="17327" formatCode="General">
                  <c:v>66.741500000000002</c:v>
                </c:pt>
                <c:pt idx="17328" formatCode="General">
                  <c:v>67.471900000000005</c:v>
                </c:pt>
                <c:pt idx="17329" formatCode="General">
                  <c:v>68.3506</c:v>
                </c:pt>
                <c:pt idx="17330" formatCode="General">
                  <c:v>69.308700000000002</c:v>
                </c:pt>
                <c:pt idx="17331" formatCode="General">
                  <c:v>70.346699999999998</c:v>
                </c:pt>
                <c:pt idx="17332" formatCode="General">
                  <c:v>71.5167</c:v>
                </c:pt>
                <c:pt idx="17333" formatCode="General">
                  <c:v>72.735200000000006</c:v>
                </c:pt>
                <c:pt idx="17334" formatCode="General">
                  <c:v>73.893900000000002</c:v>
                </c:pt>
                <c:pt idx="17335" formatCode="General">
                  <c:v>74.997699999999995</c:v>
                </c:pt>
                <c:pt idx="17336" formatCode="General">
                  <c:v>76.0792</c:v>
                </c:pt>
                <c:pt idx="17337" formatCode="General">
                  <c:v>77.177400000000006</c:v>
                </c:pt>
                <c:pt idx="17338" formatCode="General">
                  <c:v>78.312399999999997</c:v>
                </c:pt>
                <c:pt idx="17339" formatCode="General">
                  <c:v>79.477400000000003</c:v>
                </c:pt>
                <c:pt idx="17340" formatCode="General">
                  <c:v>80.689099999999996</c:v>
                </c:pt>
                <c:pt idx="17341" formatCode="General">
                  <c:v>82.001900000000006</c:v>
                </c:pt>
                <c:pt idx="17342" formatCode="General">
                  <c:v>83.559299999999993</c:v>
                </c:pt>
                <c:pt idx="17343" formatCode="General">
                  <c:v>85.416200000000003</c:v>
                </c:pt>
                <c:pt idx="17344" formatCode="General">
                  <c:v>87.457499999999996</c:v>
                </c:pt>
                <c:pt idx="17345" formatCode="General">
                  <c:v>89.543899999999994</c:v>
                </c:pt>
                <c:pt idx="17346" formatCode="General">
                  <c:v>91.559399999999997</c:v>
                </c:pt>
                <c:pt idx="17347" formatCode="General">
                  <c:v>93.424300000000002</c:v>
                </c:pt>
                <c:pt idx="17348" formatCode="General">
                  <c:v>95.111000000000004</c:v>
                </c:pt>
                <c:pt idx="17349" formatCode="General">
                  <c:v>96.702699999999993</c:v>
                </c:pt>
                <c:pt idx="17350" formatCode="General">
                  <c:v>98.305700000000002</c:v>
                </c:pt>
                <c:pt idx="17351" formatCode="General">
                  <c:v>99.994299999999996</c:v>
                </c:pt>
                <c:pt idx="17352" formatCode="General">
                  <c:v>101.89100000000001</c:v>
                </c:pt>
                <c:pt idx="17353" formatCode="General">
                  <c:v>104.114</c:v>
                </c:pt>
                <c:pt idx="17354" formatCode="General">
                  <c:v>106.744</c:v>
                </c:pt>
                <c:pt idx="17355" formatCode="General">
                  <c:v>109.815</c:v>
                </c:pt>
                <c:pt idx="17356" formatCode="General">
                  <c:v>113.276</c:v>
                </c:pt>
                <c:pt idx="17357" formatCode="General">
                  <c:v>117.01900000000001</c:v>
                </c:pt>
                <c:pt idx="17358" formatCode="General">
                  <c:v>120.91800000000001</c:v>
                </c:pt>
                <c:pt idx="17359" formatCode="General">
                  <c:v>124.76900000000001</c:v>
                </c:pt>
                <c:pt idx="17360" formatCode="General">
                  <c:v>128.38800000000001</c:v>
                </c:pt>
                <c:pt idx="17361" formatCode="General">
                  <c:v>131.77000000000001</c:v>
                </c:pt>
                <c:pt idx="17362" formatCode="General">
                  <c:v>134.93100000000001</c:v>
                </c:pt>
                <c:pt idx="17363" formatCode="General">
                  <c:v>137.81100000000001</c:v>
                </c:pt>
                <c:pt idx="17364" formatCode="General">
                  <c:v>140.36699999999999</c:v>
                </c:pt>
                <c:pt idx="17365" formatCode="General">
                  <c:v>142.583</c:v>
                </c:pt>
                <c:pt idx="17366" formatCode="General">
                  <c:v>144.386</c:v>
                </c:pt>
                <c:pt idx="17367" formatCode="General">
                  <c:v>145.71199999999999</c:v>
                </c:pt>
                <c:pt idx="17368" formatCode="General">
                  <c:v>146.66</c:v>
                </c:pt>
                <c:pt idx="17369" formatCode="General">
                  <c:v>147.376</c:v>
                </c:pt>
                <c:pt idx="17370" formatCode="General">
                  <c:v>147.97800000000001</c:v>
                </c:pt>
                <c:pt idx="17371" formatCode="General">
                  <c:v>148.54</c:v>
                </c:pt>
                <c:pt idx="17372" formatCode="General">
                  <c:v>149.07499999999999</c:v>
                </c:pt>
                <c:pt idx="17373" formatCode="General">
                  <c:v>149.58500000000001</c:v>
                </c:pt>
                <c:pt idx="17374" formatCode="General">
                  <c:v>150.08000000000001</c:v>
                </c:pt>
                <c:pt idx="17375" formatCode="General">
                  <c:v>150.64099999999999</c:v>
                </c:pt>
                <c:pt idx="17376" formatCode="General">
                  <c:v>151.35599999999999</c:v>
                </c:pt>
                <c:pt idx="17377" formatCode="General">
                  <c:v>152.29</c:v>
                </c:pt>
                <c:pt idx="17378" formatCode="General">
                  <c:v>153.49700000000001</c:v>
                </c:pt>
                <c:pt idx="17379" formatCode="General">
                  <c:v>155.00899999999999</c:v>
                </c:pt>
                <c:pt idx="17380" formatCode="General">
                  <c:v>156.86000000000001</c:v>
                </c:pt>
                <c:pt idx="17381" formatCode="General">
                  <c:v>159.048</c:v>
                </c:pt>
                <c:pt idx="17382" formatCode="General">
                  <c:v>161.43799999999999</c:v>
                </c:pt>
                <c:pt idx="17383" formatCode="General">
                  <c:v>163.94800000000001</c:v>
                </c:pt>
                <c:pt idx="17384" formatCode="General">
                  <c:v>166.649</c:v>
                </c:pt>
                <c:pt idx="17385" formatCode="General">
                  <c:v>169.62</c:v>
                </c:pt>
                <c:pt idx="17386" formatCode="General">
                  <c:v>172.905</c:v>
                </c:pt>
                <c:pt idx="17387" formatCode="General">
                  <c:v>176.488</c:v>
                </c:pt>
                <c:pt idx="17388" formatCode="General">
                  <c:v>180.29499999999999</c:v>
                </c:pt>
                <c:pt idx="17389" formatCode="General">
                  <c:v>184.17</c:v>
                </c:pt>
                <c:pt idx="17390" formatCode="General">
                  <c:v>187.95699999999999</c:v>
                </c:pt>
                <c:pt idx="17391" formatCode="General">
                  <c:v>191.56899999999999</c:v>
                </c:pt>
                <c:pt idx="17392" formatCode="General">
                  <c:v>194.959</c:v>
                </c:pt>
                <c:pt idx="17393" formatCode="General">
                  <c:v>198.11600000000001</c:v>
                </c:pt>
                <c:pt idx="17394" formatCode="General">
                  <c:v>201.00800000000001</c:v>
                </c:pt>
                <c:pt idx="17395" formatCode="General">
                  <c:v>203.61799999999999</c:v>
                </c:pt>
                <c:pt idx="17396" formatCode="General">
                  <c:v>205.97399999999999</c:v>
                </c:pt>
                <c:pt idx="17397" formatCode="General">
                  <c:v>208.14500000000001</c:v>
                </c:pt>
                <c:pt idx="17398" formatCode="General">
                  <c:v>210.21700000000001</c:v>
                </c:pt>
                <c:pt idx="17399" formatCode="General">
                  <c:v>212.22900000000001</c:v>
                </c:pt>
                <c:pt idx="17400" formatCode="General">
                  <c:v>214.17699999999999</c:v>
                </c:pt>
                <c:pt idx="17401" formatCode="General">
                  <c:v>216.078</c:v>
                </c:pt>
                <c:pt idx="17402" formatCode="General">
                  <c:v>217.89099999999999</c:v>
                </c:pt>
                <c:pt idx="17403" formatCode="General">
                  <c:v>219.43299999999999</c:v>
                </c:pt>
                <c:pt idx="17404" formatCode="General">
                  <c:v>220.595</c:v>
                </c:pt>
                <c:pt idx="17405" formatCode="General">
                  <c:v>221.41499999999999</c:v>
                </c:pt>
                <c:pt idx="17406" formatCode="General">
                  <c:v>221.989</c:v>
                </c:pt>
                <c:pt idx="17407" formatCode="General">
                  <c:v>222.41800000000001</c:v>
                </c:pt>
                <c:pt idx="17408" formatCode="General">
                  <c:v>222.68299999999999</c:v>
                </c:pt>
                <c:pt idx="17409" formatCode="General">
                  <c:v>222.75299999999999</c:v>
                </c:pt>
                <c:pt idx="17410" formatCode="General">
                  <c:v>222.64500000000001</c:v>
                </c:pt>
                <c:pt idx="17411" formatCode="General">
                  <c:v>222.28800000000001</c:v>
                </c:pt>
                <c:pt idx="17412" formatCode="General">
                  <c:v>221.54900000000001</c:v>
                </c:pt>
                <c:pt idx="17413" formatCode="General">
                  <c:v>220.53299999999999</c:v>
                </c:pt>
                <c:pt idx="17414" formatCode="General">
                  <c:v>219.441</c:v>
                </c:pt>
                <c:pt idx="17415" formatCode="General">
                  <c:v>218.387</c:v>
                </c:pt>
                <c:pt idx="17416" formatCode="General">
                  <c:v>217.43600000000001</c:v>
                </c:pt>
                <c:pt idx="17417" formatCode="General">
                  <c:v>216.572</c:v>
                </c:pt>
                <c:pt idx="17418" formatCode="General">
                  <c:v>215.76400000000001</c:v>
                </c:pt>
                <c:pt idx="17419" formatCode="General">
                  <c:v>214.98400000000001</c:v>
                </c:pt>
                <c:pt idx="17420" formatCode="General">
                  <c:v>214.274</c:v>
                </c:pt>
                <c:pt idx="17421" formatCode="General">
                  <c:v>213.70699999999999</c:v>
                </c:pt>
                <c:pt idx="17422" formatCode="General">
                  <c:v>213.39599999999999</c:v>
                </c:pt>
                <c:pt idx="17423" formatCode="General">
                  <c:v>213.45599999999999</c:v>
                </c:pt>
                <c:pt idx="17424" formatCode="General">
                  <c:v>213.946</c:v>
                </c:pt>
                <c:pt idx="17425" formatCode="General">
                  <c:v>214.94300000000001</c:v>
                </c:pt>
                <c:pt idx="17426" formatCode="General">
                  <c:v>216.506</c:v>
                </c:pt>
                <c:pt idx="17427" formatCode="General">
                  <c:v>218.59200000000001</c:v>
                </c:pt>
                <c:pt idx="17428" formatCode="General">
                  <c:v>221.108</c:v>
                </c:pt>
                <c:pt idx="17429" formatCode="General">
                  <c:v>223.95500000000001</c:v>
                </c:pt>
                <c:pt idx="17430" formatCode="General">
                  <c:v>227.04599999999999</c:v>
                </c:pt>
                <c:pt idx="17431" formatCode="General">
                  <c:v>230.345</c:v>
                </c:pt>
                <c:pt idx="17432" formatCode="General">
                  <c:v>233.82</c:v>
                </c:pt>
                <c:pt idx="17433" formatCode="General">
                  <c:v>237.43100000000001</c:v>
                </c:pt>
                <c:pt idx="17434" formatCode="General">
                  <c:v>241.029</c:v>
                </c:pt>
                <c:pt idx="17435" formatCode="General">
                  <c:v>244.441</c:v>
                </c:pt>
                <c:pt idx="17436" formatCode="General">
                  <c:v>247.55500000000001</c:v>
                </c:pt>
                <c:pt idx="17437" formatCode="General">
                  <c:v>250.28299999999999</c:v>
                </c:pt>
                <c:pt idx="17438" formatCode="General">
                  <c:v>252.58099999999999</c:v>
                </c:pt>
                <c:pt idx="17439" formatCode="General">
                  <c:v>254.44800000000001</c:v>
                </c:pt>
                <c:pt idx="17440" formatCode="General">
                  <c:v>255.905</c:v>
                </c:pt>
                <c:pt idx="17441" formatCode="General">
                  <c:v>256.94600000000003</c:v>
                </c:pt>
                <c:pt idx="17442" formatCode="General">
                  <c:v>257.57600000000002</c:v>
                </c:pt>
                <c:pt idx="17443" formatCode="General">
                  <c:v>257.83699999999999</c:v>
                </c:pt>
                <c:pt idx="17444" formatCode="General">
                  <c:v>257.86399999999998</c:v>
                </c:pt>
                <c:pt idx="17445" formatCode="General">
                  <c:v>257.85000000000002</c:v>
                </c:pt>
                <c:pt idx="17446" formatCode="General">
                  <c:v>257.91699999999997</c:v>
                </c:pt>
                <c:pt idx="17447" formatCode="General">
                  <c:v>258.101</c:v>
                </c:pt>
                <c:pt idx="17448" formatCode="General">
                  <c:v>258.27499999999998</c:v>
                </c:pt>
                <c:pt idx="17449" formatCode="General">
                  <c:v>258.33199999999999</c:v>
                </c:pt>
                <c:pt idx="17450" formatCode="General">
                  <c:v>258.37099999999998</c:v>
                </c:pt>
                <c:pt idx="17451" formatCode="General">
                  <c:v>258.44799999999998</c:v>
                </c:pt>
                <c:pt idx="17452" formatCode="General">
                  <c:v>258.541</c:v>
                </c:pt>
                <c:pt idx="17453" formatCode="General">
                  <c:v>258.55599999999998</c:v>
                </c:pt>
                <c:pt idx="17454" formatCode="General">
                  <c:v>258.38900000000001</c:v>
                </c:pt>
                <c:pt idx="17455" formatCode="General">
                  <c:v>258.04300000000001</c:v>
                </c:pt>
                <c:pt idx="17456" formatCode="General">
                  <c:v>257.57299999999998</c:v>
                </c:pt>
                <c:pt idx="17457" formatCode="General">
                  <c:v>257.06900000000002</c:v>
                </c:pt>
                <c:pt idx="17458" formatCode="General">
                  <c:v>256.54000000000002</c:v>
                </c:pt>
                <c:pt idx="17459" formatCode="General">
                  <c:v>255.893</c:v>
                </c:pt>
                <c:pt idx="17460" formatCode="General">
                  <c:v>254.97499999999999</c:v>
                </c:pt>
                <c:pt idx="17461" formatCode="General">
                  <c:v>253.631</c:v>
                </c:pt>
                <c:pt idx="17462" formatCode="General">
                  <c:v>251.70500000000001</c:v>
                </c:pt>
                <c:pt idx="17463" formatCode="General">
                  <c:v>249.09700000000001</c:v>
                </c:pt>
                <c:pt idx="17464" formatCode="General">
                  <c:v>245.86199999999999</c:v>
                </c:pt>
                <c:pt idx="17465" formatCode="General">
                  <c:v>242.08099999999999</c:v>
                </c:pt>
                <c:pt idx="17466" formatCode="General">
                  <c:v>237.833</c:v>
                </c:pt>
                <c:pt idx="17467" formatCode="General">
                  <c:v>233.196</c:v>
                </c:pt>
                <c:pt idx="17468" formatCode="General">
                  <c:v>228.24799999999999</c:v>
                </c:pt>
                <c:pt idx="17469" formatCode="General">
                  <c:v>223.09800000000001</c:v>
                </c:pt>
                <c:pt idx="17470" formatCode="General">
                  <c:v>217.90899999999999</c:v>
                </c:pt>
                <c:pt idx="17471" formatCode="General">
                  <c:v>212.898</c:v>
                </c:pt>
                <c:pt idx="17472" formatCode="General">
                  <c:v>208.18700000000001</c:v>
                </c:pt>
                <c:pt idx="17473" formatCode="General">
                  <c:v>203.78700000000001</c:v>
                </c:pt>
                <c:pt idx="17474" formatCode="General">
                  <c:v>199.69</c:v>
                </c:pt>
                <c:pt idx="17475" formatCode="General">
                  <c:v>195.88900000000001</c:v>
                </c:pt>
                <c:pt idx="17476" formatCode="General">
                  <c:v>192.429</c:v>
                </c:pt>
                <c:pt idx="17477" formatCode="General">
                  <c:v>189.333</c:v>
                </c:pt>
                <c:pt idx="17478" formatCode="General">
                  <c:v>186.56700000000001</c:v>
                </c:pt>
                <c:pt idx="17479" formatCode="General">
                  <c:v>183.97300000000001</c:v>
                </c:pt>
                <c:pt idx="17480" formatCode="General">
                  <c:v>181.33500000000001</c:v>
                </c:pt>
                <c:pt idx="17481" formatCode="General">
                  <c:v>178.553</c:v>
                </c:pt>
                <c:pt idx="17482" formatCode="General">
                  <c:v>175.60900000000001</c:v>
                </c:pt>
                <c:pt idx="17483" formatCode="General">
                  <c:v>172.56399999999999</c:v>
                </c:pt>
                <c:pt idx="17484" formatCode="General">
                  <c:v>169.51900000000001</c:v>
                </c:pt>
                <c:pt idx="17485" formatCode="General">
                  <c:v>166.57300000000001</c:v>
                </c:pt>
                <c:pt idx="17486" formatCode="General">
                  <c:v>163.845</c:v>
                </c:pt>
                <c:pt idx="17487" formatCode="General">
                  <c:v>161.429</c:v>
                </c:pt>
                <c:pt idx="17488" formatCode="General">
                  <c:v>159.43199999999999</c:v>
                </c:pt>
                <c:pt idx="17489" formatCode="General">
                  <c:v>157.92400000000001</c:v>
                </c:pt>
                <c:pt idx="17490" formatCode="General">
                  <c:v>156.851</c:v>
                </c:pt>
                <c:pt idx="17491" formatCode="General">
                  <c:v>156.05799999999999</c:v>
                </c:pt>
                <c:pt idx="17492" formatCode="General">
                  <c:v>155.31899999999999</c:v>
                </c:pt>
                <c:pt idx="17493" formatCode="General">
                  <c:v>154.52799999999999</c:v>
                </c:pt>
                <c:pt idx="17494" formatCode="General">
                  <c:v>153.69800000000001</c:v>
                </c:pt>
                <c:pt idx="17495" formatCode="General">
                  <c:v>152.97</c:v>
                </c:pt>
                <c:pt idx="17496" formatCode="General">
                  <c:v>152.511</c:v>
                </c:pt>
                <c:pt idx="17497" formatCode="General">
                  <c:v>152.392</c:v>
                </c:pt>
                <c:pt idx="17498" formatCode="General">
                  <c:v>152.63300000000001</c:v>
                </c:pt>
                <c:pt idx="17499" formatCode="General">
                  <c:v>153.166</c:v>
                </c:pt>
                <c:pt idx="17500" formatCode="General">
                  <c:v>154.006</c:v>
                </c:pt>
                <c:pt idx="17501" formatCode="General">
                  <c:v>155.19999999999999</c:v>
                </c:pt>
                <c:pt idx="17502" formatCode="General">
                  <c:v>156.702</c:v>
                </c:pt>
                <c:pt idx="17503" formatCode="General">
                  <c:v>158.423</c:v>
                </c:pt>
                <c:pt idx="17504" formatCode="General">
                  <c:v>160.25299999999999</c:v>
                </c:pt>
                <c:pt idx="17505" formatCode="General">
                  <c:v>162.08799999999999</c:v>
                </c:pt>
                <c:pt idx="17506" formatCode="General">
                  <c:v>163.86600000000001</c:v>
                </c:pt>
                <c:pt idx="17507" formatCode="General">
                  <c:v>165.548</c:v>
                </c:pt>
                <c:pt idx="17508" formatCode="General">
                  <c:v>167.10400000000001</c:v>
                </c:pt>
                <c:pt idx="17509" formatCode="General">
                  <c:v>168.48400000000001</c:v>
                </c:pt>
                <c:pt idx="17510" formatCode="General">
                  <c:v>169.672</c:v>
                </c:pt>
                <c:pt idx="17511" formatCode="General">
                  <c:v>170.73699999999999</c:v>
                </c:pt>
                <c:pt idx="17512" formatCode="General">
                  <c:v>171.715</c:v>
                </c:pt>
                <c:pt idx="17513" formatCode="General">
                  <c:v>172.58500000000001</c:v>
                </c:pt>
                <c:pt idx="17514" formatCode="General">
                  <c:v>173.22800000000001</c:v>
                </c:pt>
                <c:pt idx="17515" formatCode="General">
                  <c:v>173.505</c:v>
                </c:pt>
                <c:pt idx="17516" formatCode="General">
                  <c:v>173.35400000000001</c:v>
                </c:pt>
                <c:pt idx="17517" formatCode="General">
                  <c:v>172.738</c:v>
                </c:pt>
                <c:pt idx="17518" formatCode="General">
                  <c:v>171.667</c:v>
                </c:pt>
                <c:pt idx="17519" formatCode="General">
                  <c:v>170.14500000000001</c:v>
                </c:pt>
                <c:pt idx="17520" formatCode="General">
                  <c:v>168.172</c:v>
                </c:pt>
                <c:pt idx="17521" formatCode="General">
                  <c:v>165.827</c:v>
                </c:pt>
                <c:pt idx="17522" formatCode="General">
                  <c:v>163.22900000000001</c:v>
                </c:pt>
                <c:pt idx="17523" formatCode="General">
                  <c:v>160.51900000000001</c:v>
                </c:pt>
                <c:pt idx="17524" formatCode="General">
                  <c:v>157.77600000000001</c:v>
                </c:pt>
                <c:pt idx="17525" formatCode="General">
                  <c:v>154.93</c:v>
                </c:pt>
                <c:pt idx="17526" formatCode="General">
                  <c:v>151.94999999999999</c:v>
                </c:pt>
                <c:pt idx="17527" formatCode="General">
                  <c:v>148.86600000000001</c:v>
                </c:pt>
                <c:pt idx="17528" formatCode="General">
                  <c:v>145.71600000000001</c:v>
                </c:pt>
                <c:pt idx="17529" formatCode="General">
                  <c:v>142.52000000000001</c:v>
                </c:pt>
                <c:pt idx="17530" formatCode="General">
                  <c:v>139.22300000000001</c:v>
                </c:pt>
                <c:pt idx="17531" formatCode="General">
                  <c:v>135.77600000000001</c:v>
                </c:pt>
                <c:pt idx="17532" formatCode="General">
                  <c:v>132.19</c:v>
                </c:pt>
                <c:pt idx="17533" formatCode="General">
                  <c:v>128.52000000000001</c:v>
                </c:pt>
                <c:pt idx="17534" formatCode="General">
                  <c:v>124.84099999999999</c:v>
                </c:pt>
                <c:pt idx="17535" formatCode="General">
                  <c:v>121.286</c:v>
                </c:pt>
                <c:pt idx="17536" formatCode="General">
                  <c:v>117.962</c:v>
                </c:pt>
                <c:pt idx="17537" formatCode="General">
                  <c:v>114.82899999999999</c:v>
                </c:pt>
                <c:pt idx="17538" formatCode="General">
                  <c:v>111.85899999999999</c:v>
                </c:pt>
                <c:pt idx="17539" formatCode="General">
                  <c:v>109.083</c:v>
                </c:pt>
                <c:pt idx="17540" formatCode="General">
                  <c:v>106.518</c:v>
                </c:pt>
                <c:pt idx="17541" formatCode="General">
                  <c:v>104.166</c:v>
                </c:pt>
                <c:pt idx="17542" formatCode="General">
                  <c:v>101.916</c:v>
                </c:pt>
                <c:pt idx="17543" formatCode="General">
                  <c:v>99.634</c:v>
                </c:pt>
                <c:pt idx="17544" formatCode="General">
                  <c:v>97.261399999999995</c:v>
                </c:pt>
                <c:pt idx="17545" formatCode="General">
                  <c:v>94.754099999999994</c:v>
                </c:pt>
                <c:pt idx="17546" formatCode="General">
                  <c:v>92.101200000000006</c:v>
                </c:pt>
                <c:pt idx="17547" formatCode="General">
                  <c:v>89.318399999999997</c:v>
                </c:pt>
                <c:pt idx="17548" formatCode="General">
                  <c:v>86.429900000000004</c:v>
                </c:pt>
                <c:pt idx="17549" formatCode="General">
                  <c:v>83.450900000000004</c:v>
                </c:pt>
                <c:pt idx="17550" formatCode="General">
                  <c:v>80.385599999999997</c:v>
                </c:pt>
                <c:pt idx="17551" formatCode="General">
                  <c:v>77.212900000000005</c:v>
                </c:pt>
                <c:pt idx="17552" formatCode="General">
                  <c:v>73.9392</c:v>
                </c:pt>
                <c:pt idx="17553" formatCode="General">
                  <c:v>70.602400000000003</c:v>
                </c:pt>
                <c:pt idx="17554" formatCode="General">
                  <c:v>67.211699999999993</c:v>
                </c:pt>
                <c:pt idx="17555" formatCode="General">
                  <c:v>63.752699999999997</c:v>
                </c:pt>
                <c:pt idx="17556" formatCode="General">
                  <c:v>60.155299999999997</c:v>
                </c:pt>
                <c:pt idx="17557" formatCode="General">
                  <c:v>56.345199999999998</c:v>
                </c:pt>
                <c:pt idx="17558" formatCode="General">
                  <c:v>52.294800000000002</c:v>
                </c:pt>
                <c:pt idx="17559" formatCode="General">
                  <c:v>48.000599999999999</c:v>
                </c:pt>
                <c:pt idx="17560" formatCode="General">
                  <c:v>43.489400000000003</c:v>
                </c:pt>
                <c:pt idx="17561" formatCode="General">
                  <c:v>38.791800000000002</c:v>
                </c:pt>
                <c:pt idx="17562" formatCode="General">
                  <c:v>33.932400000000001</c:v>
                </c:pt>
                <c:pt idx="17563" formatCode="General">
                  <c:v>28.8995</c:v>
                </c:pt>
                <c:pt idx="17564" formatCode="General">
                  <c:v>23.680700000000002</c:v>
                </c:pt>
                <c:pt idx="17565" formatCode="General">
                  <c:v>18.2882</c:v>
                </c:pt>
                <c:pt idx="17566" formatCode="General">
                  <c:v>12.741899999999999</c:v>
                </c:pt>
                <c:pt idx="17567" formatCode="General">
                  <c:v>7.06921</c:v>
                </c:pt>
                <c:pt idx="17568" formatCode="General">
                  <c:v>1.3731199999999999</c:v>
                </c:pt>
                <c:pt idx="17569" formatCode="General">
                  <c:v>-4.2233900000000002</c:v>
                </c:pt>
                <c:pt idx="17570" formatCode="General">
                  <c:v>-9.6249000000000002</c:v>
                </c:pt>
                <c:pt idx="17571" formatCode="General">
                  <c:v>-14.7334</c:v>
                </c:pt>
                <c:pt idx="17572" formatCode="General">
                  <c:v>-19.473500000000001</c:v>
                </c:pt>
                <c:pt idx="17573" formatCode="General">
                  <c:v>-23.802</c:v>
                </c:pt>
                <c:pt idx="17574" formatCode="General">
                  <c:v>-27.7135</c:v>
                </c:pt>
                <c:pt idx="17575" formatCode="General">
                  <c:v>-31.303599999999999</c:v>
                </c:pt>
                <c:pt idx="17576" formatCode="General">
                  <c:v>-34.6965</c:v>
                </c:pt>
                <c:pt idx="17577" formatCode="General">
                  <c:v>-37.972499999999997</c:v>
                </c:pt>
                <c:pt idx="17578" formatCode="General">
                  <c:v>-41.204700000000003</c:v>
                </c:pt>
                <c:pt idx="17579" formatCode="General">
                  <c:v>-44.4328</c:v>
                </c:pt>
                <c:pt idx="17580" formatCode="General">
                  <c:v>-47.7012</c:v>
                </c:pt>
                <c:pt idx="17581" formatCode="General">
                  <c:v>-51.051200000000001</c:v>
                </c:pt>
                <c:pt idx="17582" formatCode="General">
                  <c:v>-54.494300000000003</c:v>
                </c:pt>
                <c:pt idx="17583" formatCode="General">
                  <c:v>-58.032899999999998</c:v>
                </c:pt>
                <c:pt idx="17584" formatCode="General">
                  <c:v>-61.682200000000002</c:v>
                </c:pt>
                <c:pt idx="17585" formatCode="General">
                  <c:v>-65.468500000000006</c:v>
                </c:pt>
                <c:pt idx="17586" formatCode="General">
                  <c:v>-69.428100000000001</c:v>
                </c:pt>
                <c:pt idx="17587" formatCode="General">
                  <c:v>-73.611999999999995</c:v>
                </c:pt>
                <c:pt idx="17588" formatCode="General">
                  <c:v>-78.062200000000004</c:v>
                </c:pt>
                <c:pt idx="17589" formatCode="General">
                  <c:v>-82.687899999999999</c:v>
                </c:pt>
                <c:pt idx="17590" formatCode="General">
                  <c:v>-87.366100000000003</c:v>
                </c:pt>
                <c:pt idx="17591" formatCode="General">
                  <c:v>-92.028899999999993</c:v>
                </c:pt>
                <c:pt idx="17592" formatCode="General">
                  <c:v>-96.697299999999998</c:v>
                </c:pt>
                <c:pt idx="17593" formatCode="General">
                  <c:v>-101.498</c:v>
                </c:pt>
                <c:pt idx="17594" formatCode="General">
                  <c:v>-106.539</c:v>
                </c:pt>
                <c:pt idx="17595" formatCode="General">
                  <c:v>-111.88</c:v>
                </c:pt>
                <c:pt idx="17596" formatCode="General">
                  <c:v>-117.503</c:v>
                </c:pt>
                <c:pt idx="17597" formatCode="General">
                  <c:v>-123.334</c:v>
                </c:pt>
                <c:pt idx="17598" formatCode="General">
                  <c:v>-129.23599999999999</c:v>
                </c:pt>
                <c:pt idx="17599" formatCode="General">
                  <c:v>-135.029</c:v>
                </c:pt>
                <c:pt idx="17600" formatCode="General">
                  <c:v>-140.54900000000001</c:v>
                </c:pt>
                <c:pt idx="17601" formatCode="General">
                  <c:v>-145.71100000000001</c:v>
                </c:pt>
                <c:pt idx="17602" formatCode="General">
                  <c:v>-150.48599999999999</c:v>
                </c:pt>
                <c:pt idx="17603" formatCode="General">
                  <c:v>-154.833</c:v>
                </c:pt>
                <c:pt idx="17604" formatCode="General">
                  <c:v>-158.68799999999999</c:v>
                </c:pt>
                <c:pt idx="17605" formatCode="General">
                  <c:v>-161.94900000000001</c:v>
                </c:pt>
                <c:pt idx="17606" formatCode="General">
                  <c:v>-164.524</c:v>
                </c:pt>
                <c:pt idx="17607" formatCode="General">
                  <c:v>-166.363</c:v>
                </c:pt>
                <c:pt idx="17608" formatCode="General">
                  <c:v>-167.50700000000001</c:v>
                </c:pt>
                <c:pt idx="17609" formatCode="General">
                  <c:v>-168.05699999999999</c:v>
                </c:pt>
                <c:pt idx="17610" formatCode="General">
                  <c:v>-168.21</c:v>
                </c:pt>
                <c:pt idx="17611" formatCode="General">
                  <c:v>-168.20500000000001</c:v>
                </c:pt>
                <c:pt idx="17612" formatCode="General">
                  <c:v>-168.249</c:v>
                </c:pt>
                <c:pt idx="17613" formatCode="General">
                  <c:v>-168.51900000000001</c:v>
                </c:pt>
                <c:pt idx="17614" formatCode="General">
                  <c:v>-169.11799999999999</c:v>
                </c:pt>
                <c:pt idx="17615" formatCode="General">
                  <c:v>-170.06800000000001</c:v>
                </c:pt>
                <c:pt idx="17616" formatCode="General">
                  <c:v>-171.34100000000001</c:v>
                </c:pt>
                <c:pt idx="17617" formatCode="General">
                  <c:v>-172.863</c:v>
                </c:pt>
                <c:pt idx="17618" formatCode="General">
                  <c:v>-174.542</c:v>
                </c:pt>
                <c:pt idx="17619" formatCode="General">
                  <c:v>-176.32</c:v>
                </c:pt>
                <c:pt idx="17620" formatCode="General">
                  <c:v>-178.137</c:v>
                </c:pt>
                <c:pt idx="17621" formatCode="General">
                  <c:v>-179.95</c:v>
                </c:pt>
                <c:pt idx="17622" formatCode="General">
                  <c:v>-181.80099999999999</c:v>
                </c:pt>
                <c:pt idx="17623" formatCode="General">
                  <c:v>-183.76499999999999</c:v>
                </c:pt>
                <c:pt idx="17624" formatCode="General">
                  <c:v>-185.91900000000001</c:v>
                </c:pt>
                <c:pt idx="17625" formatCode="General">
                  <c:v>-188.262</c:v>
                </c:pt>
                <c:pt idx="17626" formatCode="General">
                  <c:v>-190.65799999999999</c:v>
                </c:pt>
                <c:pt idx="17627" formatCode="General">
                  <c:v>-192.99</c:v>
                </c:pt>
                <c:pt idx="17628" formatCode="General">
                  <c:v>-195.19399999999999</c:v>
                </c:pt>
                <c:pt idx="17629" formatCode="General">
                  <c:v>-197.21899999999999</c:v>
                </c:pt>
                <c:pt idx="17630" formatCode="General">
                  <c:v>-199.06700000000001</c:v>
                </c:pt>
                <c:pt idx="17631" formatCode="General">
                  <c:v>-200.89400000000001</c:v>
                </c:pt>
                <c:pt idx="17632" formatCode="General">
                  <c:v>-202.81</c:v>
                </c:pt>
                <c:pt idx="17633" formatCode="General">
                  <c:v>-204.78100000000001</c:v>
                </c:pt>
                <c:pt idx="17634" formatCode="General">
                  <c:v>-206.66200000000001</c:v>
                </c:pt>
                <c:pt idx="17635" formatCode="General">
                  <c:v>-208.27799999999999</c:v>
                </c:pt>
                <c:pt idx="17636" formatCode="General">
                  <c:v>-209.46100000000001</c:v>
                </c:pt>
                <c:pt idx="17637" formatCode="General">
                  <c:v>-210.10900000000001</c:v>
                </c:pt>
                <c:pt idx="17638" formatCode="General">
                  <c:v>-210.31</c:v>
                </c:pt>
                <c:pt idx="17639" formatCode="General">
                  <c:v>-210.143</c:v>
                </c:pt>
                <c:pt idx="17640" formatCode="General">
                  <c:v>-209.61</c:v>
                </c:pt>
                <c:pt idx="17641" formatCode="General">
                  <c:v>-208.71700000000001</c:v>
                </c:pt>
                <c:pt idx="17642" formatCode="General">
                  <c:v>-207.482</c:v>
                </c:pt>
                <c:pt idx="17643" formatCode="General">
                  <c:v>-206.09700000000001</c:v>
                </c:pt>
                <c:pt idx="17644" formatCode="General">
                  <c:v>-204.792</c:v>
                </c:pt>
                <c:pt idx="17645" formatCode="General">
                  <c:v>-203.71899999999999</c:v>
                </c:pt>
                <c:pt idx="17646" formatCode="General">
                  <c:v>-203.04599999999999</c:v>
                </c:pt>
                <c:pt idx="17647" formatCode="General">
                  <c:v>-202.911</c:v>
                </c:pt>
                <c:pt idx="17648" formatCode="General">
                  <c:v>-203.303</c:v>
                </c:pt>
                <c:pt idx="17649" formatCode="General">
                  <c:v>-204.126</c:v>
                </c:pt>
                <c:pt idx="17650" formatCode="General">
                  <c:v>-205.26499999999999</c:v>
                </c:pt>
                <c:pt idx="17651" formatCode="General">
                  <c:v>-206.571</c:v>
                </c:pt>
                <c:pt idx="17652" formatCode="General">
                  <c:v>-207.874</c:v>
                </c:pt>
                <c:pt idx="17653" formatCode="General">
                  <c:v>-209.042</c:v>
                </c:pt>
                <c:pt idx="17654" formatCode="General">
                  <c:v>-210.02699999999999</c:v>
                </c:pt>
                <c:pt idx="17655" formatCode="General">
                  <c:v>-210.839</c:v>
                </c:pt>
                <c:pt idx="17656" formatCode="General">
                  <c:v>-211.499</c:v>
                </c:pt>
                <c:pt idx="17657" formatCode="General">
                  <c:v>-211.99199999999999</c:v>
                </c:pt>
                <c:pt idx="17658" formatCode="General">
                  <c:v>-212.291</c:v>
                </c:pt>
                <c:pt idx="17659" formatCode="General">
                  <c:v>-212.376</c:v>
                </c:pt>
                <c:pt idx="17660" formatCode="General">
                  <c:v>-212.26400000000001</c:v>
                </c:pt>
                <c:pt idx="17661" formatCode="General">
                  <c:v>-212.006</c:v>
                </c:pt>
                <c:pt idx="17662" formatCode="General">
                  <c:v>-211.66900000000001</c:v>
                </c:pt>
                <c:pt idx="17663" formatCode="General">
                  <c:v>-211.321</c:v>
                </c:pt>
                <c:pt idx="17664" formatCode="General">
                  <c:v>-211.01</c:v>
                </c:pt>
                <c:pt idx="17665" formatCode="General">
                  <c:v>-210.76499999999999</c:v>
                </c:pt>
                <c:pt idx="17666" formatCode="General">
                  <c:v>-210.56200000000001</c:v>
                </c:pt>
                <c:pt idx="17667" formatCode="General">
                  <c:v>-210.465</c:v>
                </c:pt>
                <c:pt idx="17668" formatCode="General">
                  <c:v>-210.589</c:v>
                </c:pt>
                <c:pt idx="17669" formatCode="General">
                  <c:v>-210.98500000000001</c:v>
                </c:pt>
                <c:pt idx="17670" formatCode="General">
                  <c:v>-211.654</c:v>
                </c:pt>
                <c:pt idx="17671" formatCode="General">
                  <c:v>-212.54300000000001</c:v>
                </c:pt>
                <c:pt idx="17672" formatCode="General">
                  <c:v>-213.56399999999999</c:v>
                </c:pt>
                <c:pt idx="17673" formatCode="General">
                  <c:v>-214.62100000000001</c:v>
                </c:pt>
                <c:pt idx="17674" formatCode="General">
                  <c:v>-215.60300000000001</c:v>
                </c:pt>
                <c:pt idx="17675" formatCode="General">
                  <c:v>-216.42</c:v>
                </c:pt>
                <c:pt idx="17676" formatCode="General">
                  <c:v>-217.053</c:v>
                </c:pt>
                <c:pt idx="17677" formatCode="General">
                  <c:v>-217.52600000000001</c:v>
                </c:pt>
                <c:pt idx="17678" formatCode="General">
                  <c:v>-217.9</c:v>
                </c:pt>
                <c:pt idx="17679" formatCode="General">
                  <c:v>-218.25</c:v>
                </c:pt>
                <c:pt idx="17680" formatCode="General">
                  <c:v>-218.625</c:v>
                </c:pt>
                <c:pt idx="17681" formatCode="General">
                  <c:v>-218.99799999999999</c:v>
                </c:pt>
                <c:pt idx="17682" formatCode="General">
                  <c:v>-219.298</c:v>
                </c:pt>
                <c:pt idx="17683" formatCode="General">
                  <c:v>-219.46600000000001</c:v>
                </c:pt>
                <c:pt idx="17684" formatCode="General">
                  <c:v>-219.44900000000001</c:v>
                </c:pt>
                <c:pt idx="17685" formatCode="General">
                  <c:v>-219.215</c:v>
                </c:pt>
                <c:pt idx="17686" formatCode="General">
                  <c:v>-218.73599999999999</c:v>
                </c:pt>
                <c:pt idx="17687" formatCode="General">
                  <c:v>-218.00399999999999</c:v>
                </c:pt>
                <c:pt idx="17688" formatCode="General">
                  <c:v>-217.01499999999999</c:v>
                </c:pt>
                <c:pt idx="17689" formatCode="General">
                  <c:v>-215.77199999999999</c:v>
                </c:pt>
                <c:pt idx="17690" formatCode="General">
                  <c:v>-214.27</c:v>
                </c:pt>
                <c:pt idx="17691" formatCode="General">
                  <c:v>-212.494</c:v>
                </c:pt>
                <c:pt idx="17692" formatCode="General">
                  <c:v>-210.428</c:v>
                </c:pt>
                <c:pt idx="17693" formatCode="General">
                  <c:v>-208.05</c:v>
                </c:pt>
                <c:pt idx="17694" formatCode="General">
                  <c:v>-205.34800000000001</c:v>
                </c:pt>
                <c:pt idx="17695" formatCode="General">
                  <c:v>-202.25899999999999</c:v>
                </c:pt>
                <c:pt idx="17696" formatCode="General">
                  <c:v>-198.73099999999999</c:v>
                </c:pt>
                <c:pt idx="17697" formatCode="General">
                  <c:v>-194.91499999999999</c:v>
                </c:pt>
                <c:pt idx="17698" formatCode="General">
                  <c:v>-191.001</c:v>
                </c:pt>
                <c:pt idx="17699" formatCode="General">
                  <c:v>-187.1</c:v>
                </c:pt>
                <c:pt idx="17700" formatCode="General">
                  <c:v>-183.292</c:v>
                </c:pt>
                <c:pt idx="17701" formatCode="General">
                  <c:v>-179.60900000000001</c:v>
                </c:pt>
                <c:pt idx="17702" formatCode="General">
                  <c:v>-176.05500000000001</c:v>
                </c:pt>
                <c:pt idx="17703" formatCode="General">
                  <c:v>-172.63499999999999</c:v>
                </c:pt>
                <c:pt idx="17704" formatCode="General">
                  <c:v>-169.46299999999999</c:v>
                </c:pt>
                <c:pt idx="17705" formatCode="General">
                  <c:v>-166.709</c:v>
                </c:pt>
                <c:pt idx="17706" formatCode="General">
                  <c:v>-164.59399999999999</c:v>
                </c:pt>
                <c:pt idx="17707" formatCode="General">
                  <c:v>-163.23400000000001</c:v>
                </c:pt>
                <c:pt idx="17708" formatCode="General">
                  <c:v>-162.578</c:v>
                </c:pt>
                <c:pt idx="17709" formatCode="General">
                  <c:v>-162.48599999999999</c:v>
                </c:pt>
                <c:pt idx="17710" formatCode="General">
                  <c:v>-162.78200000000001</c:v>
                </c:pt>
                <c:pt idx="17711" formatCode="General">
                  <c:v>-163.24100000000001</c:v>
                </c:pt>
                <c:pt idx="17712" formatCode="General">
                  <c:v>-163.673</c:v>
                </c:pt>
                <c:pt idx="17713" formatCode="General">
                  <c:v>-164.041</c:v>
                </c:pt>
                <c:pt idx="17714" formatCode="General">
                  <c:v>-164.35</c:v>
                </c:pt>
                <c:pt idx="17715" formatCode="General">
                  <c:v>-164.625</c:v>
                </c:pt>
                <c:pt idx="17716" formatCode="General">
                  <c:v>-164.84399999999999</c:v>
                </c:pt>
                <c:pt idx="17717" formatCode="General">
                  <c:v>-164.971</c:v>
                </c:pt>
                <c:pt idx="17718" formatCode="General">
                  <c:v>-165.01300000000001</c:v>
                </c:pt>
                <c:pt idx="17719" formatCode="General">
                  <c:v>-164.898</c:v>
                </c:pt>
                <c:pt idx="17720" formatCode="General">
                  <c:v>-164.447</c:v>
                </c:pt>
                <c:pt idx="17721" formatCode="General">
                  <c:v>-163.541</c:v>
                </c:pt>
                <c:pt idx="17722" formatCode="General">
                  <c:v>-162.137</c:v>
                </c:pt>
                <c:pt idx="17723" formatCode="General">
                  <c:v>-160.22999999999999</c:v>
                </c:pt>
                <c:pt idx="17724" formatCode="General">
                  <c:v>-157.82900000000001</c:v>
                </c:pt>
                <c:pt idx="17725" formatCode="General">
                  <c:v>-154.928</c:v>
                </c:pt>
                <c:pt idx="17726" formatCode="General">
                  <c:v>-151.529</c:v>
                </c:pt>
                <c:pt idx="17727" formatCode="General">
                  <c:v>-147.661</c:v>
                </c:pt>
                <c:pt idx="17728" formatCode="General">
                  <c:v>-143.38900000000001</c:v>
                </c:pt>
                <c:pt idx="17729" formatCode="General">
                  <c:v>-138.80699999999999</c:v>
                </c:pt>
                <c:pt idx="17730" formatCode="General">
                  <c:v>-134</c:v>
                </c:pt>
                <c:pt idx="17731" formatCode="General">
                  <c:v>-129.04599999999999</c:v>
                </c:pt>
                <c:pt idx="17732" formatCode="General">
                  <c:v>-124.03400000000001</c:v>
                </c:pt>
                <c:pt idx="17733" formatCode="General">
                  <c:v>-119.089</c:v>
                </c:pt>
                <c:pt idx="17734" formatCode="General">
                  <c:v>-114.355</c:v>
                </c:pt>
                <c:pt idx="17735" formatCode="General">
                  <c:v>-109.8</c:v>
                </c:pt>
                <c:pt idx="17736" formatCode="General">
                  <c:v>-105.288</c:v>
                </c:pt>
                <c:pt idx="17737" formatCode="General">
                  <c:v>-100.813</c:v>
                </c:pt>
                <c:pt idx="17738" formatCode="General">
                  <c:v>-96.390100000000004</c:v>
                </c:pt>
                <c:pt idx="17739" formatCode="General">
                  <c:v>-91.959599999999995</c:v>
                </c:pt>
                <c:pt idx="17740" formatCode="General">
                  <c:v>-87.3917</c:v>
                </c:pt>
                <c:pt idx="17741" formatCode="General">
                  <c:v>-82.555300000000003</c:v>
                </c:pt>
                <c:pt idx="17742" formatCode="General">
                  <c:v>-77.166499999999999</c:v>
                </c:pt>
                <c:pt idx="17743" formatCode="General">
                  <c:v>-70.952399999999997</c:v>
                </c:pt>
                <c:pt idx="17744" formatCode="General">
                  <c:v>-63.996400000000001</c:v>
                </c:pt>
                <c:pt idx="17745" formatCode="General">
                  <c:v>-56.4801</c:v>
                </c:pt>
                <c:pt idx="17746" formatCode="General">
                  <c:v>-48.577599999999997</c:v>
                </c:pt>
                <c:pt idx="17747" formatCode="General">
                  <c:v>-40.4756</c:v>
                </c:pt>
                <c:pt idx="17748" formatCode="General">
                  <c:v>-32.3065</c:v>
                </c:pt>
                <c:pt idx="17749" formatCode="General">
                  <c:v>-24.158999999999999</c:v>
                </c:pt>
                <c:pt idx="17750" formatCode="General">
                  <c:v>-16.102799999999998</c:v>
                </c:pt>
                <c:pt idx="17751" formatCode="General">
                  <c:v>-8.2858300000000007</c:v>
                </c:pt>
                <c:pt idx="17752" formatCode="General">
                  <c:v>-0.82565900000000003</c:v>
                </c:pt>
                <c:pt idx="17753" formatCode="General">
                  <c:v>6.2623199999999999</c:v>
                </c:pt>
                <c:pt idx="17754" formatCode="General">
                  <c:v>12.976100000000001</c:v>
                </c:pt>
                <c:pt idx="17755" formatCode="General">
                  <c:v>19.3154</c:v>
                </c:pt>
                <c:pt idx="17756" formatCode="General">
                  <c:v>25.1937</c:v>
                </c:pt>
                <c:pt idx="17757" formatCode="General">
                  <c:v>30.511099999999999</c:v>
                </c:pt>
                <c:pt idx="17758" formatCode="General">
                  <c:v>35.262700000000002</c:v>
                </c:pt>
                <c:pt idx="17759" formatCode="General">
                  <c:v>39.444800000000001</c:v>
                </c:pt>
                <c:pt idx="17760" formatCode="General">
                  <c:v>43.017600000000002</c:v>
                </c:pt>
                <c:pt idx="17761" formatCode="General">
                  <c:v>45.908499999999997</c:v>
                </c:pt>
                <c:pt idx="17762" formatCode="General">
                  <c:v>48.044199999999996</c:v>
                </c:pt>
                <c:pt idx="17763" formatCode="General">
                  <c:v>49.396700000000003</c:v>
                </c:pt>
                <c:pt idx="17764" formatCode="General">
                  <c:v>49.984999999999999</c:v>
                </c:pt>
                <c:pt idx="17765" formatCode="General">
                  <c:v>49.84</c:v>
                </c:pt>
                <c:pt idx="17766" formatCode="General">
                  <c:v>48.98</c:v>
                </c:pt>
                <c:pt idx="17767" formatCode="General">
                  <c:v>47.413699999999999</c:v>
                </c:pt>
                <c:pt idx="17768" formatCode="General">
                  <c:v>45.093400000000003</c:v>
                </c:pt>
                <c:pt idx="17769" formatCode="General">
                  <c:v>41.962699999999998</c:v>
                </c:pt>
                <c:pt idx="17770" formatCode="General">
                  <c:v>38.046900000000001</c:v>
                </c:pt>
                <c:pt idx="17771" formatCode="General">
                  <c:v>33.420299999999997</c:v>
                </c:pt>
                <c:pt idx="17772" formatCode="General">
                  <c:v>28.175799999999999</c:v>
                </c:pt>
                <c:pt idx="17773" formatCode="General">
                  <c:v>22.398199999999999</c:v>
                </c:pt>
                <c:pt idx="17774" formatCode="General">
                  <c:v>16.1571</c:v>
                </c:pt>
                <c:pt idx="17775" formatCode="General">
                  <c:v>9.4570100000000004</c:v>
                </c:pt>
                <c:pt idx="17776" formatCode="General">
                  <c:v>2.2873600000000001</c:v>
                </c:pt>
                <c:pt idx="17777" formatCode="General">
                  <c:v>-5.28165</c:v>
                </c:pt>
                <c:pt idx="17778" formatCode="General">
                  <c:v>-13.193199999999999</c:v>
                </c:pt>
                <c:pt idx="17779" formatCode="General">
                  <c:v>-21.516100000000002</c:v>
                </c:pt>
                <c:pt idx="17780" formatCode="General">
                  <c:v>-30.101700000000001</c:v>
                </c:pt>
                <c:pt idx="17781" formatCode="General">
                  <c:v>-38.464599999999997</c:v>
                </c:pt>
                <c:pt idx="17782" formatCode="General">
                  <c:v>-45.986400000000003</c:v>
                </c:pt>
                <c:pt idx="17783" formatCode="General">
                  <c:v>-52.106900000000003</c:v>
                </c:pt>
                <c:pt idx="17784" formatCode="General">
                  <c:v>-56.4816</c:v>
                </c:pt>
                <c:pt idx="17785" formatCode="General">
                  <c:v>-58.917200000000001</c:v>
                </c:pt>
                <c:pt idx="17786" formatCode="General">
                  <c:v>-59.320500000000003</c:v>
                </c:pt>
                <c:pt idx="17787" formatCode="General">
                  <c:v>-57.8125</c:v>
                </c:pt>
                <c:pt idx="17788" formatCode="General">
                  <c:v>-54.711300000000001</c:v>
                </c:pt>
                <c:pt idx="17789" formatCode="General">
                  <c:v>-50.488300000000002</c:v>
                </c:pt>
                <c:pt idx="17790" formatCode="General">
                  <c:v>-45.615900000000003</c:v>
                </c:pt>
                <c:pt idx="17791" formatCode="General">
                  <c:v>-40.561999999999998</c:v>
                </c:pt>
                <c:pt idx="17792" formatCode="General">
                  <c:v>-35.724800000000002</c:v>
                </c:pt>
                <c:pt idx="17793" formatCode="General">
                  <c:v>-31.2409</c:v>
                </c:pt>
                <c:pt idx="17794" formatCode="General">
                  <c:v>-27.195699999999999</c:v>
                </c:pt>
                <c:pt idx="17795" formatCode="General">
                  <c:v>-23.643699999999999</c:v>
                </c:pt>
                <c:pt idx="17796" formatCode="General">
                  <c:v>-20.528600000000001</c:v>
                </c:pt>
                <c:pt idx="17797" formatCode="General">
                  <c:v>-17.774899999999999</c:v>
                </c:pt>
                <c:pt idx="17798" formatCode="General">
                  <c:v>-15.3165</c:v>
                </c:pt>
                <c:pt idx="17799" formatCode="General">
                  <c:v>-13.0351</c:v>
                </c:pt>
                <c:pt idx="17800" formatCode="General">
                  <c:v>-10.7773</c:v>
                </c:pt>
                <c:pt idx="17801" formatCode="General">
                  <c:v>-8.3968500000000006</c:v>
                </c:pt>
                <c:pt idx="17802" formatCode="General">
                  <c:v>-5.8159700000000001</c:v>
                </c:pt>
                <c:pt idx="17803" formatCode="General">
                  <c:v>-2.9725299999999999</c:v>
                </c:pt>
                <c:pt idx="17804" formatCode="General">
                  <c:v>0.17994399999999999</c:v>
                </c:pt>
                <c:pt idx="17805" formatCode="General">
                  <c:v>3.77888</c:v>
                </c:pt>
                <c:pt idx="17806" formatCode="General">
                  <c:v>7.9816500000000001</c:v>
                </c:pt>
                <c:pt idx="17807" formatCode="General">
                  <c:v>12.863</c:v>
                </c:pt>
                <c:pt idx="17808" formatCode="General">
                  <c:v>18.329599999999999</c:v>
                </c:pt>
                <c:pt idx="17809" formatCode="General">
                  <c:v>24.1769</c:v>
                </c:pt>
                <c:pt idx="17810" formatCode="General">
                  <c:v>30.232199999999999</c:v>
                </c:pt>
                <c:pt idx="17811" formatCode="General">
                  <c:v>36.347200000000001</c:v>
                </c:pt>
                <c:pt idx="17812" formatCode="General">
                  <c:v>42.378100000000003</c:v>
                </c:pt>
                <c:pt idx="17813" formatCode="General">
                  <c:v>48.129800000000003</c:v>
                </c:pt>
                <c:pt idx="17814" formatCode="General">
                  <c:v>53.363799999999998</c:v>
                </c:pt>
                <c:pt idx="17815" formatCode="General">
                  <c:v>57.863300000000002</c:v>
                </c:pt>
                <c:pt idx="17816" formatCode="General">
                  <c:v>61.496299999999998</c:v>
                </c:pt>
                <c:pt idx="17817" formatCode="General">
                  <c:v>64.243799999999993</c:v>
                </c:pt>
                <c:pt idx="17818" formatCode="General">
                  <c:v>66.141900000000007</c:v>
                </c:pt>
                <c:pt idx="17819" formatCode="General">
                  <c:v>67.184799999999996</c:v>
                </c:pt>
                <c:pt idx="17820" formatCode="General">
                  <c:v>67.369100000000003</c:v>
                </c:pt>
                <c:pt idx="17821" formatCode="General">
                  <c:v>66.709199999999996</c:v>
                </c:pt>
                <c:pt idx="17822" formatCode="General">
                  <c:v>65.309799999999996</c:v>
                </c:pt>
                <c:pt idx="17823" formatCode="General">
                  <c:v>63.329500000000003</c:v>
                </c:pt>
                <c:pt idx="17824" formatCode="General">
                  <c:v>60.835500000000003</c:v>
                </c:pt>
                <c:pt idx="17825" formatCode="General">
                  <c:v>57.853400000000001</c:v>
                </c:pt>
                <c:pt idx="17826" formatCode="General">
                  <c:v>54.369199999999999</c:v>
                </c:pt>
                <c:pt idx="17827" formatCode="General">
                  <c:v>50.448099999999997</c:v>
                </c:pt>
                <c:pt idx="17828" formatCode="General">
                  <c:v>46.322299999999998</c:v>
                </c:pt>
                <c:pt idx="17829" formatCode="General">
                  <c:v>42.294499999999999</c:v>
                </c:pt>
                <c:pt idx="17830" formatCode="General">
                  <c:v>38.615900000000003</c:v>
                </c:pt>
                <c:pt idx="17831" formatCode="General">
                  <c:v>35.448700000000002</c:v>
                </c:pt>
                <c:pt idx="17832" formatCode="General">
                  <c:v>32.905999999999999</c:v>
                </c:pt>
                <c:pt idx="17833" formatCode="General">
                  <c:v>31.027899999999999</c:v>
                </c:pt>
                <c:pt idx="17834" formatCode="General">
                  <c:v>29.675599999999999</c:v>
                </c:pt>
                <c:pt idx="17835" formatCode="General">
                  <c:v>28.545999999999999</c:v>
                </c:pt>
                <c:pt idx="17836" formatCode="General">
                  <c:v>27.512799999999999</c:v>
                </c:pt>
                <c:pt idx="17837" formatCode="General">
                  <c:v>26.607299999999999</c:v>
                </c:pt>
                <c:pt idx="17838" formatCode="General">
                  <c:v>26.0138</c:v>
                </c:pt>
                <c:pt idx="17839" formatCode="General">
                  <c:v>25.9269</c:v>
                </c:pt>
                <c:pt idx="17840" formatCode="General">
                  <c:v>26.369199999999999</c:v>
                </c:pt>
                <c:pt idx="17841" formatCode="General">
                  <c:v>27.3233</c:v>
                </c:pt>
                <c:pt idx="17842" formatCode="General">
                  <c:v>28.735800000000001</c:v>
                </c:pt>
                <c:pt idx="17843" formatCode="General">
                  <c:v>30.524899999999999</c:v>
                </c:pt>
                <c:pt idx="17844" formatCode="General">
                  <c:v>32.604399999999998</c:v>
                </c:pt>
                <c:pt idx="17845" formatCode="General">
                  <c:v>34.920400000000001</c:v>
                </c:pt>
                <c:pt idx="17846" formatCode="General">
                  <c:v>37.433999999999997</c:v>
                </c:pt>
                <c:pt idx="17847" formatCode="General">
                  <c:v>40.128999999999998</c:v>
                </c:pt>
                <c:pt idx="17848" formatCode="General">
                  <c:v>42.953800000000001</c:v>
                </c:pt>
                <c:pt idx="17849" formatCode="General">
                  <c:v>45.811799999999998</c:v>
                </c:pt>
                <c:pt idx="17850" formatCode="General">
                  <c:v>48.5916</c:v>
                </c:pt>
                <c:pt idx="17851" formatCode="General">
                  <c:v>51.199100000000001</c:v>
                </c:pt>
                <c:pt idx="17852" formatCode="General">
                  <c:v>53.610100000000003</c:v>
                </c:pt>
                <c:pt idx="17853" formatCode="General">
                  <c:v>55.809699999999999</c:v>
                </c:pt>
                <c:pt idx="17854" formatCode="General">
                  <c:v>57.758099999999999</c:v>
                </c:pt>
                <c:pt idx="17855" formatCode="General">
                  <c:v>59.414999999999999</c:v>
                </c:pt>
                <c:pt idx="17856" formatCode="General">
                  <c:v>60.7468</c:v>
                </c:pt>
                <c:pt idx="17857" formatCode="General">
                  <c:v>61.764000000000003</c:v>
                </c:pt>
                <c:pt idx="17858" formatCode="General">
                  <c:v>62.496699999999997</c:v>
                </c:pt>
                <c:pt idx="17859" formatCode="General">
                  <c:v>62.964500000000001</c:v>
                </c:pt>
                <c:pt idx="17860" formatCode="General">
                  <c:v>63.185299999999998</c:v>
                </c:pt>
                <c:pt idx="17861" formatCode="General">
                  <c:v>63.1691</c:v>
                </c:pt>
                <c:pt idx="17862" formatCode="General">
                  <c:v>62.896500000000003</c:v>
                </c:pt>
                <c:pt idx="17863" formatCode="General">
                  <c:v>62.341999999999999</c:v>
                </c:pt>
                <c:pt idx="17864" formatCode="General">
                  <c:v>61.519100000000002</c:v>
                </c:pt>
                <c:pt idx="17865" formatCode="General">
                  <c:v>60.461799999999997</c:v>
                </c:pt>
                <c:pt idx="17866" formatCode="General">
                  <c:v>59.2241</c:v>
                </c:pt>
                <c:pt idx="17867" formatCode="General">
                  <c:v>57.8536</c:v>
                </c:pt>
                <c:pt idx="17868" formatCode="General">
                  <c:v>56.3718</c:v>
                </c:pt>
                <c:pt idx="17869" formatCode="General">
                  <c:v>54.796199999999999</c:v>
                </c:pt>
                <c:pt idx="17870" formatCode="General">
                  <c:v>53.144799999999996</c:v>
                </c:pt>
                <c:pt idx="17871" formatCode="General">
                  <c:v>51.421199999999999</c:v>
                </c:pt>
                <c:pt idx="17872" formatCode="General">
                  <c:v>49.6188</c:v>
                </c:pt>
                <c:pt idx="17873" formatCode="General">
                  <c:v>47.730499999999999</c:v>
                </c:pt>
                <c:pt idx="17874" formatCode="General">
                  <c:v>45.755400000000002</c:v>
                </c:pt>
                <c:pt idx="17875" formatCode="General">
                  <c:v>43.707500000000003</c:v>
                </c:pt>
                <c:pt idx="17876" formatCode="General">
                  <c:v>41.647599999999997</c:v>
                </c:pt>
                <c:pt idx="17877" formatCode="General">
                  <c:v>39.653799999999997</c:v>
                </c:pt>
                <c:pt idx="17878" formatCode="General">
                  <c:v>37.814900000000002</c:v>
                </c:pt>
                <c:pt idx="17879" formatCode="General">
                  <c:v>36.213999999999999</c:v>
                </c:pt>
                <c:pt idx="17880" formatCode="General">
                  <c:v>34.901499999999999</c:v>
                </c:pt>
                <c:pt idx="17881" formatCode="General">
                  <c:v>33.876300000000001</c:v>
                </c:pt>
                <c:pt idx="17882" formatCode="General">
                  <c:v>33.060200000000002</c:v>
                </c:pt>
                <c:pt idx="17883" formatCode="General">
                  <c:v>32.4131</c:v>
                </c:pt>
                <c:pt idx="17884" formatCode="General">
                  <c:v>31.939699999999998</c:v>
                </c:pt>
                <c:pt idx="17885" formatCode="General">
                  <c:v>31.643000000000001</c:v>
                </c:pt>
                <c:pt idx="17886" formatCode="General">
                  <c:v>31.5016</c:v>
                </c:pt>
                <c:pt idx="17887" formatCode="General">
                  <c:v>31.4481</c:v>
                </c:pt>
                <c:pt idx="17888" formatCode="General">
                  <c:v>31.500299999999999</c:v>
                </c:pt>
                <c:pt idx="17889" formatCode="General">
                  <c:v>31.768599999999999</c:v>
                </c:pt>
                <c:pt idx="17890" formatCode="General">
                  <c:v>32.301400000000001</c:v>
                </c:pt>
                <c:pt idx="17891" formatCode="General">
                  <c:v>33.0931</c:v>
                </c:pt>
                <c:pt idx="17892" formatCode="General">
                  <c:v>34.133899999999997</c:v>
                </c:pt>
                <c:pt idx="17893" formatCode="General">
                  <c:v>35.411700000000003</c:v>
                </c:pt>
                <c:pt idx="17894" formatCode="General">
                  <c:v>36.9131</c:v>
                </c:pt>
                <c:pt idx="17895" formatCode="General">
                  <c:v>38.593800000000002</c:v>
                </c:pt>
                <c:pt idx="17896" formatCode="General">
                  <c:v>40.386400000000002</c:v>
                </c:pt>
                <c:pt idx="17897" formatCode="General">
                  <c:v>42.229900000000001</c:v>
                </c:pt>
                <c:pt idx="17898" formatCode="General">
                  <c:v>44.062100000000001</c:v>
                </c:pt>
                <c:pt idx="17899" formatCode="General">
                  <c:v>45.765900000000002</c:v>
                </c:pt>
                <c:pt idx="17900" formatCode="General">
                  <c:v>47.196800000000003</c:v>
                </c:pt>
                <c:pt idx="17901" formatCode="General">
                  <c:v>48.214100000000002</c:v>
                </c:pt>
                <c:pt idx="17902" formatCode="General">
                  <c:v>48.7637</c:v>
                </c:pt>
                <c:pt idx="17903" formatCode="General">
                  <c:v>48.900399999999998</c:v>
                </c:pt>
                <c:pt idx="17904" formatCode="General">
                  <c:v>48.781999999999996</c:v>
                </c:pt>
                <c:pt idx="17905" formatCode="General">
                  <c:v>48.581800000000001</c:v>
                </c:pt>
                <c:pt idx="17906" formatCode="General">
                  <c:v>48.3523</c:v>
                </c:pt>
                <c:pt idx="17907" formatCode="General">
                  <c:v>48.094799999999999</c:v>
                </c:pt>
                <c:pt idx="17908" formatCode="General">
                  <c:v>47.781599999999997</c:v>
                </c:pt>
                <c:pt idx="17909" formatCode="General">
                  <c:v>47.320700000000002</c:v>
                </c:pt>
                <c:pt idx="17910" formatCode="General">
                  <c:v>46.604300000000002</c:v>
                </c:pt>
                <c:pt idx="17911" formatCode="General">
                  <c:v>45.5381</c:v>
                </c:pt>
                <c:pt idx="17912" formatCode="General">
                  <c:v>44.045900000000003</c:v>
                </c:pt>
                <c:pt idx="17913" formatCode="General">
                  <c:v>42.053100000000001</c:v>
                </c:pt>
                <c:pt idx="17914" formatCode="General">
                  <c:v>39.505099999999999</c:v>
                </c:pt>
                <c:pt idx="17915" formatCode="General">
                  <c:v>36.4148</c:v>
                </c:pt>
                <c:pt idx="17916" formatCode="General">
                  <c:v>32.916499999999999</c:v>
                </c:pt>
                <c:pt idx="17917" formatCode="General">
                  <c:v>29.231000000000002</c:v>
                </c:pt>
                <c:pt idx="17918" formatCode="General">
                  <c:v>25.532</c:v>
                </c:pt>
                <c:pt idx="17919" formatCode="General">
                  <c:v>21.916399999999999</c:v>
                </c:pt>
                <c:pt idx="17920" formatCode="General">
                  <c:v>18.3916</c:v>
                </c:pt>
                <c:pt idx="17921" formatCode="General">
                  <c:v>14.931699999999999</c:v>
                </c:pt>
                <c:pt idx="17922" formatCode="General">
                  <c:v>11.5006</c:v>
                </c:pt>
                <c:pt idx="17923" formatCode="General">
                  <c:v>8.1426499999999997</c:v>
                </c:pt>
                <c:pt idx="17924" formatCode="General">
                  <c:v>4.9573</c:v>
                </c:pt>
                <c:pt idx="17925" formatCode="General">
                  <c:v>2.0042</c:v>
                </c:pt>
                <c:pt idx="17926" formatCode="General">
                  <c:v>-0.71429799999999999</c:v>
                </c:pt>
                <c:pt idx="17927" formatCode="General">
                  <c:v>-3.3648199999999999</c:v>
                </c:pt>
                <c:pt idx="17928" formatCode="General">
                  <c:v>-6.0889300000000004</c:v>
                </c:pt>
                <c:pt idx="17929" formatCode="General">
                  <c:v>-8.8836399999999998</c:v>
                </c:pt>
                <c:pt idx="17930" formatCode="General">
                  <c:v>-11.694900000000001</c:v>
                </c:pt>
                <c:pt idx="17931" formatCode="General">
                  <c:v>-14.454800000000001</c:v>
                </c:pt>
                <c:pt idx="17932" formatCode="General">
                  <c:v>-17.116599999999998</c:v>
                </c:pt>
                <c:pt idx="17933" formatCode="General">
                  <c:v>-19.602799999999998</c:v>
                </c:pt>
                <c:pt idx="17934" formatCode="General">
                  <c:v>-21.757400000000001</c:v>
                </c:pt>
                <c:pt idx="17935" formatCode="General">
                  <c:v>-23.435500000000001</c:v>
                </c:pt>
                <c:pt idx="17936" formatCode="General">
                  <c:v>-24.575099999999999</c:v>
                </c:pt>
                <c:pt idx="17937" formatCode="General">
                  <c:v>-25.153099999999998</c:v>
                </c:pt>
                <c:pt idx="17938" formatCode="General">
                  <c:v>-25.205400000000001</c:v>
                </c:pt>
                <c:pt idx="17939" formatCode="General">
                  <c:v>-24.895499999999998</c:v>
                </c:pt>
                <c:pt idx="17940" formatCode="General">
                  <c:v>-24.389900000000001</c:v>
                </c:pt>
                <c:pt idx="17941" formatCode="General">
                  <c:v>-23.7607</c:v>
                </c:pt>
                <c:pt idx="17942" formatCode="General">
                  <c:v>-23.004999999999999</c:v>
                </c:pt>
                <c:pt idx="17943" formatCode="General">
                  <c:v>-22.059000000000001</c:v>
                </c:pt>
                <c:pt idx="17944" formatCode="General">
                  <c:v>-20.8994</c:v>
                </c:pt>
                <c:pt idx="17945" formatCode="General">
                  <c:v>-19.533300000000001</c:v>
                </c:pt>
                <c:pt idx="17946" formatCode="General">
                  <c:v>-17.9377</c:v>
                </c:pt>
                <c:pt idx="17947" formatCode="General">
                  <c:v>-16.110700000000001</c:v>
                </c:pt>
                <c:pt idx="17948" formatCode="General">
                  <c:v>-14.1343</c:v>
                </c:pt>
                <c:pt idx="17949" formatCode="General">
                  <c:v>-12.2462</c:v>
                </c:pt>
                <c:pt idx="17950" formatCode="General">
                  <c:v>-10.801600000000001</c:v>
                </c:pt>
                <c:pt idx="17951" formatCode="General">
                  <c:v>-9.9508200000000002</c:v>
                </c:pt>
                <c:pt idx="17952" formatCode="General">
                  <c:v>-9.6843199999999996</c:v>
                </c:pt>
                <c:pt idx="17953" formatCode="General">
                  <c:v>-9.9973399999999994</c:v>
                </c:pt>
                <c:pt idx="17954" formatCode="General">
                  <c:v>-10.9008</c:v>
                </c:pt>
                <c:pt idx="17955" formatCode="General">
                  <c:v>-12.453099999999999</c:v>
                </c:pt>
                <c:pt idx="17956" formatCode="General">
                  <c:v>-14.57</c:v>
                </c:pt>
                <c:pt idx="17957" formatCode="General">
                  <c:v>-17.052800000000001</c:v>
                </c:pt>
                <c:pt idx="17958" formatCode="General">
                  <c:v>-19.656700000000001</c:v>
                </c:pt>
                <c:pt idx="17959" formatCode="General">
                  <c:v>-22.158100000000001</c:v>
                </c:pt>
                <c:pt idx="17960" formatCode="General">
                  <c:v>-24.4284</c:v>
                </c:pt>
                <c:pt idx="17961" formatCode="General">
                  <c:v>-26.3735</c:v>
                </c:pt>
                <c:pt idx="17962" formatCode="General">
                  <c:v>-27.948</c:v>
                </c:pt>
                <c:pt idx="17963" formatCode="General">
                  <c:v>-29.0946</c:v>
                </c:pt>
                <c:pt idx="17964" formatCode="General">
                  <c:v>-29.756</c:v>
                </c:pt>
                <c:pt idx="17965" formatCode="General">
                  <c:v>-29.874600000000001</c:v>
                </c:pt>
                <c:pt idx="17966" formatCode="General">
                  <c:v>-29.402899999999999</c:v>
                </c:pt>
                <c:pt idx="17967" formatCode="General">
                  <c:v>-28.309799999999999</c:v>
                </c:pt>
                <c:pt idx="17968" formatCode="General">
                  <c:v>-26.668800000000001</c:v>
                </c:pt>
                <c:pt idx="17969" formatCode="General">
                  <c:v>-24.706099999999999</c:v>
                </c:pt>
                <c:pt idx="17970" formatCode="General">
                  <c:v>-22.732099999999999</c:v>
                </c:pt>
                <c:pt idx="17971" formatCode="General">
                  <c:v>-21.032599999999999</c:v>
                </c:pt>
                <c:pt idx="17972" formatCode="General">
                  <c:v>-19.687899999999999</c:v>
                </c:pt>
                <c:pt idx="17973" formatCode="General">
                  <c:v>-18.663799999999998</c:v>
                </c:pt>
                <c:pt idx="17974" formatCode="General">
                  <c:v>-17.895499999999998</c:v>
                </c:pt>
                <c:pt idx="17975" formatCode="General">
                  <c:v>-17.358000000000001</c:v>
                </c:pt>
                <c:pt idx="17976" formatCode="General">
                  <c:v>-17.110499999999998</c:v>
                </c:pt>
                <c:pt idx="17977" formatCode="General">
                  <c:v>-17.1784</c:v>
                </c:pt>
                <c:pt idx="17978" formatCode="General">
                  <c:v>-17.557600000000001</c:v>
                </c:pt>
                <c:pt idx="17979" formatCode="General">
                  <c:v>-18.1175</c:v>
                </c:pt>
                <c:pt idx="17980" formatCode="General">
                  <c:v>-18.678999999999998</c:v>
                </c:pt>
                <c:pt idx="17981" formatCode="General">
                  <c:v>-19.057400000000001</c:v>
                </c:pt>
                <c:pt idx="17982" formatCode="General">
                  <c:v>-19.056899999999999</c:v>
                </c:pt>
                <c:pt idx="17983" formatCode="General">
                  <c:v>-18.552</c:v>
                </c:pt>
                <c:pt idx="17984" formatCode="General">
                  <c:v>-17.596299999999999</c:v>
                </c:pt>
                <c:pt idx="17985" formatCode="General">
                  <c:v>-16.337800000000001</c:v>
                </c:pt>
                <c:pt idx="17986" formatCode="General">
                  <c:v>-14.889699999999999</c:v>
                </c:pt>
                <c:pt idx="17987" formatCode="General">
                  <c:v>-13.4008</c:v>
                </c:pt>
                <c:pt idx="17988" formatCode="General">
                  <c:v>-12.056900000000001</c:v>
                </c:pt>
                <c:pt idx="17989" formatCode="General">
                  <c:v>-10.9542</c:v>
                </c:pt>
                <c:pt idx="17990" formatCode="General">
                  <c:v>-10.0471</c:v>
                </c:pt>
                <c:pt idx="17991" formatCode="General">
                  <c:v>-9.2737800000000004</c:v>
                </c:pt>
                <c:pt idx="17992" formatCode="General">
                  <c:v>-8.5850399999999993</c:v>
                </c:pt>
                <c:pt idx="17993" formatCode="General">
                  <c:v>-8.0278700000000001</c:v>
                </c:pt>
                <c:pt idx="17994" formatCode="General">
                  <c:v>-7.6578499999999998</c:v>
                </c:pt>
                <c:pt idx="17995" formatCode="General">
                  <c:v>-7.4711400000000001</c:v>
                </c:pt>
                <c:pt idx="17996" formatCode="General">
                  <c:v>-7.45045</c:v>
                </c:pt>
                <c:pt idx="17997" formatCode="General">
                  <c:v>-7.5715399999999997</c:v>
                </c:pt>
                <c:pt idx="17998" formatCode="General">
                  <c:v>-7.8191199999999998</c:v>
                </c:pt>
                <c:pt idx="17999" formatCode="General">
                  <c:v>-8.1938899999999997</c:v>
                </c:pt>
                <c:pt idx="18000" formatCode="General">
                  <c:v>-8.7777600000000007</c:v>
                </c:pt>
                <c:pt idx="18001" formatCode="General">
                  <c:v>-9.6178000000000008</c:v>
                </c:pt>
                <c:pt idx="18002" formatCode="General">
                  <c:v>-10.63</c:v>
                </c:pt>
                <c:pt idx="18003" formatCode="General">
                  <c:v>-11.6873</c:v>
                </c:pt>
                <c:pt idx="18004" formatCode="General">
                  <c:v>-12.6602</c:v>
                </c:pt>
                <c:pt idx="18005" formatCode="General">
                  <c:v>-13.481199999999999</c:v>
                </c:pt>
                <c:pt idx="18006" formatCode="General">
                  <c:v>-14.109400000000001</c:v>
                </c:pt>
                <c:pt idx="18007" formatCode="General">
                  <c:v>-14.442299999999999</c:v>
                </c:pt>
                <c:pt idx="18008" formatCode="General">
                  <c:v>-14.323700000000001</c:v>
                </c:pt>
                <c:pt idx="18009" formatCode="General">
                  <c:v>-13.5726</c:v>
                </c:pt>
                <c:pt idx="18010" formatCode="General">
                  <c:v>-12.1973</c:v>
                </c:pt>
                <c:pt idx="18011" formatCode="General">
                  <c:v>-10.3605</c:v>
                </c:pt>
                <c:pt idx="18012" formatCode="General">
                  <c:v>-8.19937</c:v>
                </c:pt>
                <c:pt idx="18013" formatCode="General">
                  <c:v>-5.8223399999999996</c:v>
                </c:pt>
                <c:pt idx="18014" formatCode="General">
                  <c:v>-3.2894800000000002</c:v>
                </c:pt>
                <c:pt idx="18015" formatCode="General">
                  <c:v>-0.63192999999999999</c:v>
                </c:pt>
                <c:pt idx="18016" formatCode="General">
                  <c:v>2.1671200000000002</c:v>
                </c:pt>
                <c:pt idx="18017" formatCode="General">
                  <c:v>5.0970599999999999</c:v>
                </c:pt>
                <c:pt idx="18018" formatCode="General">
                  <c:v>8.1101799999999997</c:v>
                </c:pt>
                <c:pt idx="18019" formatCode="General">
                  <c:v>11.1625</c:v>
                </c:pt>
                <c:pt idx="18020" formatCode="General">
                  <c:v>14.2173</c:v>
                </c:pt>
                <c:pt idx="18021" formatCode="General">
                  <c:v>17.256599999999999</c:v>
                </c:pt>
                <c:pt idx="18022" formatCode="General">
                  <c:v>20.236999999999998</c:v>
                </c:pt>
                <c:pt idx="18023" formatCode="General">
                  <c:v>23.079699999999999</c:v>
                </c:pt>
                <c:pt idx="18024" formatCode="General">
                  <c:v>25.725000000000001</c:v>
                </c:pt>
                <c:pt idx="18025" formatCode="General">
                  <c:v>28.140799999999999</c:v>
                </c:pt>
                <c:pt idx="18026" formatCode="General">
                  <c:v>30.342500000000001</c:v>
                </c:pt>
                <c:pt idx="18027" formatCode="General">
                  <c:v>32.3566</c:v>
                </c:pt>
                <c:pt idx="18028" formatCode="General">
                  <c:v>34.179000000000002</c:v>
                </c:pt>
                <c:pt idx="18029" formatCode="General">
                  <c:v>35.801000000000002</c:v>
                </c:pt>
                <c:pt idx="18030" formatCode="General">
                  <c:v>37.214199999999998</c:v>
                </c:pt>
                <c:pt idx="18031" formatCode="General">
                  <c:v>38.481699999999996</c:v>
                </c:pt>
                <c:pt idx="18032" formatCode="General">
                  <c:v>39.695900000000002</c:v>
                </c:pt>
                <c:pt idx="18033" formatCode="General">
                  <c:v>40.945300000000003</c:v>
                </c:pt>
                <c:pt idx="18034" formatCode="General">
                  <c:v>42.292700000000004</c:v>
                </c:pt>
                <c:pt idx="18035" formatCode="General">
                  <c:v>43.715800000000002</c:v>
                </c:pt>
                <c:pt idx="18036" formatCode="General">
                  <c:v>45.246699999999997</c:v>
                </c:pt>
                <c:pt idx="18037" formatCode="General">
                  <c:v>46.994799999999998</c:v>
                </c:pt>
                <c:pt idx="18038" formatCode="General">
                  <c:v>48.972200000000001</c:v>
                </c:pt>
                <c:pt idx="18039" formatCode="General">
                  <c:v>51.104199999999999</c:v>
                </c:pt>
                <c:pt idx="18040" formatCode="General">
                  <c:v>53.261400000000002</c:v>
                </c:pt>
                <c:pt idx="18041" formatCode="General">
                  <c:v>55.328800000000001</c:v>
                </c:pt>
                <c:pt idx="18042" formatCode="General">
                  <c:v>57.264899999999997</c:v>
                </c:pt>
                <c:pt idx="18043" formatCode="General">
                  <c:v>59.048699999999997</c:v>
                </c:pt>
                <c:pt idx="18044" formatCode="General">
                  <c:v>60.682899999999997</c:v>
                </c:pt>
                <c:pt idx="18045" formatCode="General">
                  <c:v>62.166600000000003</c:v>
                </c:pt>
                <c:pt idx="18046" formatCode="General">
                  <c:v>63.497300000000003</c:v>
                </c:pt>
                <c:pt idx="18047" formatCode="General">
                  <c:v>64.683300000000003</c:v>
                </c:pt>
                <c:pt idx="18048" formatCode="General">
                  <c:v>65.735399999999998</c:v>
                </c:pt>
                <c:pt idx="18049" formatCode="General">
                  <c:v>66.659300000000002</c:v>
                </c:pt>
                <c:pt idx="18050" formatCode="General">
                  <c:v>67.496099999999998</c:v>
                </c:pt>
                <c:pt idx="18051" formatCode="General">
                  <c:v>68.304500000000004</c:v>
                </c:pt>
                <c:pt idx="18052" formatCode="General">
                  <c:v>69.121499999999997</c:v>
                </c:pt>
                <c:pt idx="18053" formatCode="General">
                  <c:v>69.9773</c:v>
                </c:pt>
                <c:pt idx="18054" formatCode="General">
                  <c:v>70.921499999999995</c:v>
                </c:pt>
                <c:pt idx="18055" formatCode="General">
                  <c:v>71.954800000000006</c:v>
                </c:pt>
                <c:pt idx="18056" formatCode="General">
                  <c:v>72.983699999999999</c:v>
                </c:pt>
                <c:pt idx="18057" formatCode="General">
                  <c:v>73.843199999999996</c:v>
                </c:pt>
                <c:pt idx="18058" formatCode="General">
                  <c:v>74.359899999999996</c:v>
                </c:pt>
                <c:pt idx="18059" formatCode="General">
                  <c:v>74.4863</c:v>
                </c:pt>
                <c:pt idx="18060" formatCode="General">
                  <c:v>74.232900000000001</c:v>
                </c:pt>
                <c:pt idx="18061" formatCode="General">
                  <c:v>73.561899999999994</c:v>
                </c:pt>
                <c:pt idx="18062" formatCode="General">
                  <c:v>72.494399999999999</c:v>
                </c:pt>
                <c:pt idx="18063" formatCode="General">
                  <c:v>71.135400000000004</c:v>
                </c:pt>
                <c:pt idx="18064" formatCode="General">
                  <c:v>69.640799999999999</c:v>
                </c:pt>
                <c:pt idx="18065" formatCode="General">
                  <c:v>68.163700000000006</c:v>
                </c:pt>
                <c:pt idx="18066" formatCode="General">
                  <c:v>66.869799999999998</c:v>
                </c:pt>
                <c:pt idx="18067" formatCode="General">
                  <c:v>65.884699999999995</c:v>
                </c:pt>
                <c:pt idx="18068" formatCode="General">
                  <c:v>65.176900000000003</c:v>
                </c:pt>
                <c:pt idx="18069" formatCode="General">
                  <c:v>64.689700000000002</c:v>
                </c:pt>
                <c:pt idx="18070" formatCode="General">
                  <c:v>64.384600000000006</c:v>
                </c:pt>
                <c:pt idx="18071" formatCode="General">
                  <c:v>64.234200000000001</c:v>
                </c:pt>
                <c:pt idx="18072" formatCode="General">
                  <c:v>64.238299999999995</c:v>
                </c:pt>
                <c:pt idx="18073" formatCode="General">
                  <c:v>64.462000000000003</c:v>
                </c:pt>
                <c:pt idx="18074" formatCode="General">
                  <c:v>64.984999999999999</c:v>
                </c:pt>
                <c:pt idx="18075" formatCode="General">
                  <c:v>65.861999999999995</c:v>
                </c:pt>
                <c:pt idx="18076" formatCode="General">
                  <c:v>67.1233</c:v>
                </c:pt>
                <c:pt idx="18077" formatCode="General">
                  <c:v>68.750200000000007</c:v>
                </c:pt>
                <c:pt idx="18078" formatCode="General">
                  <c:v>70.7029</c:v>
                </c:pt>
                <c:pt idx="18079" formatCode="General">
                  <c:v>72.931600000000003</c:v>
                </c:pt>
                <c:pt idx="18080" formatCode="General">
                  <c:v>75.284800000000004</c:v>
                </c:pt>
                <c:pt idx="18081" formatCode="General">
                  <c:v>77.591099999999997</c:v>
                </c:pt>
                <c:pt idx="18082" formatCode="General">
                  <c:v>79.736699999999999</c:v>
                </c:pt>
                <c:pt idx="18083" formatCode="General">
                  <c:v>81.499399999999994</c:v>
                </c:pt>
                <c:pt idx="18084" formatCode="General">
                  <c:v>82.632300000000001</c:v>
                </c:pt>
                <c:pt idx="18085" formatCode="General">
                  <c:v>83.173599999999993</c:v>
                </c:pt>
                <c:pt idx="18086" formatCode="General">
                  <c:v>83.296999999999997</c:v>
                </c:pt>
                <c:pt idx="18087" formatCode="General">
                  <c:v>83.191299999999998</c:v>
                </c:pt>
                <c:pt idx="18088" formatCode="General">
                  <c:v>83.017300000000006</c:v>
                </c:pt>
                <c:pt idx="18089" formatCode="General">
                  <c:v>82.783699999999996</c:v>
                </c:pt>
                <c:pt idx="18090" formatCode="General">
                  <c:v>82.562799999999996</c:v>
                </c:pt>
                <c:pt idx="18091" formatCode="General">
                  <c:v>82.489900000000006</c:v>
                </c:pt>
                <c:pt idx="18092" formatCode="General">
                  <c:v>82.6995</c:v>
                </c:pt>
                <c:pt idx="18093" formatCode="General">
                  <c:v>83.250100000000003</c:v>
                </c:pt>
                <c:pt idx="18094" formatCode="General">
                  <c:v>83.963399999999993</c:v>
                </c:pt>
                <c:pt idx="18095" formatCode="General">
                  <c:v>84.65</c:v>
                </c:pt>
                <c:pt idx="18096" formatCode="General">
                  <c:v>85.255700000000004</c:v>
                </c:pt>
                <c:pt idx="18097" formatCode="General">
                  <c:v>85.726699999999994</c:v>
                </c:pt>
                <c:pt idx="18098" formatCode="General">
                  <c:v>86.024100000000004</c:v>
                </c:pt>
                <c:pt idx="18099" formatCode="General">
                  <c:v>86.171499999999995</c:v>
                </c:pt>
                <c:pt idx="18100" formatCode="General">
                  <c:v>86.214600000000004</c:v>
                </c:pt>
                <c:pt idx="18101" formatCode="General">
                  <c:v>86.174099999999996</c:v>
                </c:pt>
                <c:pt idx="18102" formatCode="General">
                  <c:v>86.043599999999998</c:v>
                </c:pt>
                <c:pt idx="18103" formatCode="General">
                  <c:v>85.762200000000007</c:v>
                </c:pt>
                <c:pt idx="18104" formatCode="General">
                  <c:v>85.305300000000003</c:v>
                </c:pt>
                <c:pt idx="18105" formatCode="General">
                  <c:v>84.702399999999997</c:v>
                </c:pt>
                <c:pt idx="18106" formatCode="General">
                  <c:v>84.157600000000002</c:v>
                </c:pt>
                <c:pt idx="18107" formatCode="General">
                  <c:v>83.859800000000007</c:v>
                </c:pt>
                <c:pt idx="18108" formatCode="General">
                  <c:v>83.751900000000006</c:v>
                </c:pt>
                <c:pt idx="18109" formatCode="General">
                  <c:v>83.741799999999998</c:v>
                </c:pt>
                <c:pt idx="18110" formatCode="General">
                  <c:v>83.744399999999999</c:v>
                </c:pt>
                <c:pt idx="18111" formatCode="General">
                  <c:v>83.667199999999994</c:v>
                </c:pt>
                <c:pt idx="18112" formatCode="General">
                  <c:v>83.441900000000004</c:v>
                </c:pt>
                <c:pt idx="18113" formatCode="General">
                  <c:v>83.003200000000007</c:v>
                </c:pt>
                <c:pt idx="18114" formatCode="General">
                  <c:v>82.306399999999996</c:v>
                </c:pt>
                <c:pt idx="18115" formatCode="General">
                  <c:v>81.374300000000005</c:v>
                </c:pt>
                <c:pt idx="18116" formatCode="General">
                  <c:v>80.258099999999999</c:v>
                </c:pt>
                <c:pt idx="18117" formatCode="General">
                  <c:v>79.005700000000004</c:v>
                </c:pt>
                <c:pt idx="18118" formatCode="General">
                  <c:v>77.670699999999997</c:v>
                </c:pt>
                <c:pt idx="18119" formatCode="General">
                  <c:v>76.298299999999998</c:v>
                </c:pt>
                <c:pt idx="18120" formatCode="General">
                  <c:v>74.875699999999995</c:v>
                </c:pt>
                <c:pt idx="18121" formatCode="General">
                  <c:v>73.403999999999996</c:v>
                </c:pt>
                <c:pt idx="18122" formatCode="General">
                  <c:v>71.987499999999997</c:v>
                </c:pt>
                <c:pt idx="18123" formatCode="General">
                  <c:v>70.709999999999994</c:v>
                </c:pt>
                <c:pt idx="18124" formatCode="General">
                  <c:v>69.584299999999999</c:v>
                </c:pt>
                <c:pt idx="18125" formatCode="General">
                  <c:v>68.617900000000006</c:v>
                </c:pt>
                <c:pt idx="18126" formatCode="General">
                  <c:v>67.826099999999997</c:v>
                </c:pt>
                <c:pt idx="18127" formatCode="General">
                  <c:v>67.306799999999996</c:v>
                </c:pt>
                <c:pt idx="18128" formatCode="General">
                  <c:v>67.102000000000004</c:v>
                </c:pt>
                <c:pt idx="18129" formatCode="General">
                  <c:v>67.078400000000002</c:v>
                </c:pt>
                <c:pt idx="18130" formatCode="General">
                  <c:v>67.130899999999997</c:v>
                </c:pt>
                <c:pt idx="18131" formatCode="General">
                  <c:v>67.230999999999995</c:v>
                </c:pt>
                <c:pt idx="18132" formatCode="General">
                  <c:v>67.406099999999995</c:v>
                </c:pt>
                <c:pt idx="18133" formatCode="General">
                  <c:v>67.702399999999997</c:v>
                </c:pt>
                <c:pt idx="18134" formatCode="General">
                  <c:v>68.129300000000001</c:v>
                </c:pt>
                <c:pt idx="18135" formatCode="General">
                  <c:v>68.669300000000007</c:v>
                </c:pt>
                <c:pt idx="18136" formatCode="General">
                  <c:v>69.254000000000005</c:v>
                </c:pt>
                <c:pt idx="18137" formatCode="General">
                  <c:v>69.780299999999997</c:v>
                </c:pt>
                <c:pt idx="18138" formatCode="General">
                  <c:v>70.134200000000007</c:v>
                </c:pt>
                <c:pt idx="18139" formatCode="General">
                  <c:v>70.204499999999996</c:v>
                </c:pt>
                <c:pt idx="18140" formatCode="General">
                  <c:v>69.928200000000004</c:v>
                </c:pt>
                <c:pt idx="18141" formatCode="General">
                  <c:v>69.329599999999999</c:v>
                </c:pt>
                <c:pt idx="18142" formatCode="General">
                  <c:v>68.489099999999993</c:v>
                </c:pt>
                <c:pt idx="18143" formatCode="General">
                  <c:v>67.536600000000007</c:v>
                </c:pt>
                <c:pt idx="18144" formatCode="General">
                  <c:v>66.632099999999994</c:v>
                </c:pt>
                <c:pt idx="18145" formatCode="General">
                  <c:v>65.909199999999998</c:v>
                </c:pt>
                <c:pt idx="18146" formatCode="General">
                  <c:v>65.433499999999995</c:v>
                </c:pt>
                <c:pt idx="18147" formatCode="General">
                  <c:v>65.224299999999999</c:v>
                </c:pt>
                <c:pt idx="18148" formatCode="General">
                  <c:v>65.311800000000005</c:v>
                </c:pt>
                <c:pt idx="18149" formatCode="General">
                  <c:v>65.736999999999995</c:v>
                </c:pt>
                <c:pt idx="18150" formatCode="General">
                  <c:v>66.541399999999996</c:v>
                </c:pt>
                <c:pt idx="18151" formatCode="General">
                  <c:v>67.686499999999995</c:v>
                </c:pt>
                <c:pt idx="18152" formatCode="General">
                  <c:v>69.0809</c:v>
                </c:pt>
                <c:pt idx="18153" formatCode="General">
                  <c:v>70.530799999999999</c:v>
                </c:pt>
                <c:pt idx="18154" formatCode="General">
                  <c:v>71.837699999999998</c:v>
                </c:pt>
                <c:pt idx="18155" formatCode="General">
                  <c:v>72.921000000000006</c:v>
                </c:pt>
                <c:pt idx="18156" formatCode="General">
                  <c:v>73.722700000000003</c:v>
                </c:pt>
                <c:pt idx="18157" formatCode="General">
                  <c:v>74.218900000000005</c:v>
                </c:pt>
                <c:pt idx="18158" formatCode="General">
                  <c:v>74.4602</c:v>
                </c:pt>
                <c:pt idx="18159" formatCode="General">
                  <c:v>74.542900000000003</c:v>
                </c:pt>
                <c:pt idx="18160" formatCode="General">
                  <c:v>74.484099999999998</c:v>
                </c:pt>
                <c:pt idx="18161" formatCode="General">
                  <c:v>74.280900000000003</c:v>
                </c:pt>
                <c:pt idx="18162" formatCode="General">
                  <c:v>73.995000000000005</c:v>
                </c:pt>
                <c:pt idx="18163" formatCode="General">
                  <c:v>73.703000000000003</c:v>
                </c:pt>
                <c:pt idx="18164" formatCode="General">
                  <c:v>73.470500000000001</c:v>
                </c:pt>
                <c:pt idx="18165" formatCode="General">
                  <c:v>73.373699999999999</c:v>
                </c:pt>
                <c:pt idx="18166" formatCode="General">
                  <c:v>73.477199999999996</c:v>
                </c:pt>
                <c:pt idx="18167" formatCode="General">
                  <c:v>73.754099999999994</c:v>
                </c:pt>
                <c:pt idx="18168" formatCode="General">
                  <c:v>74.126199999999997</c:v>
                </c:pt>
                <c:pt idx="18169" formatCode="General">
                  <c:v>74.447500000000005</c:v>
                </c:pt>
                <c:pt idx="18170" formatCode="General">
                  <c:v>74.61</c:v>
                </c:pt>
                <c:pt idx="18171" formatCode="General">
                  <c:v>74.641300000000001</c:v>
                </c:pt>
                <c:pt idx="18172" formatCode="General">
                  <c:v>74.491</c:v>
                </c:pt>
                <c:pt idx="18173" formatCode="General">
                  <c:v>74.071700000000007</c:v>
                </c:pt>
                <c:pt idx="18174" formatCode="General">
                  <c:v>73.364900000000006</c:v>
                </c:pt>
                <c:pt idx="18175" formatCode="General">
                  <c:v>72.3733</c:v>
                </c:pt>
                <c:pt idx="18176" formatCode="General">
                  <c:v>71.107500000000002</c:v>
                </c:pt>
                <c:pt idx="18177" formatCode="General">
                  <c:v>69.626900000000006</c:v>
                </c:pt>
                <c:pt idx="18178" formatCode="General">
                  <c:v>68.032700000000006</c:v>
                </c:pt>
                <c:pt idx="18179" formatCode="General">
                  <c:v>66.385300000000001</c:v>
                </c:pt>
                <c:pt idx="18180" formatCode="General">
                  <c:v>64.705600000000004</c:v>
                </c:pt>
                <c:pt idx="18181" formatCode="General">
                  <c:v>63.181800000000003</c:v>
                </c:pt>
                <c:pt idx="18182" formatCode="General">
                  <c:v>62.041200000000003</c:v>
                </c:pt>
                <c:pt idx="18183" formatCode="General">
                  <c:v>61.394199999999998</c:v>
                </c:pt>
                <c:pt idx="18184" formatCode="General">
                  <c:v>61.1905</c:v>
                </c:pt>
                <c:pt idx="18185" formatCode="General">
                  <c:v>61.246600000000001</c:v>
                </c:pt>
                <c:pt idx="18186" formatCode="General">
                  <c:v>61.4223</c:v>
                </c:pt>
                <c:pt idx="18187" formatCode="General">
                  <c:v>61.625500000000002</c:v>
                </c:pt>
                <c:pt idx="18188" formatCode="General">
                  <c:v>61.805799999999998</c:v>
                </c:pt>
                <c:pt idx="18189" formatCode="General">
                  <c:v>61.932699999999997</c:v>
                </c:pt>
                <c:pt idx="18190" formatCode="General">
                  <c:v>62.008499999999998</c:v>
                </c:pt>
                <c:pt idx="18191" formatCode="General">
                  <c:v>62.052399999999999</c:v>
                </c:pt>
                <c:pt idx="18192" formatCode="General">
                  <c:v>62.086500000000001</c:v>
                </c:pt>
                <c:pt idx="18193" formatCode="General">
                  <c:v>62.14</c:v>
                </c:pt>
                <c:pt idx="18194" formatCode="General">
                  <c:v>62.2376</c:v>
                </c:pt>
                <c:pt idx="18195" formatCode="General">
                  <c:v>62.417299999999997</c:v>
                </c:pt>
                <c:pt idx="18196" formatCode="General">
                  <c:v>62.651699999999998</c:v>
                </c:pt>
                <c:pt idx="18197" formatCode="General">
                  <c:v>62.7986</c:v>
                </c:pt>
                <c:pt idx="18198" formatCode="General">
                  <c:v>62.750999999999998</c:v>
                </c:pt>
                <c:pt idx="18199" formatCode="General">
                  <c:v>62.470799999999997</c:v>
                </c:pt>
                <c:pt idx="18200" formatCode="General">
                  <c:v>62.0077</c:v>
                </c:pt>
                <c:pt idx="18201" formatCode="General">
                  <c:v>61.436700000000002</c:v>
                </c:pt>
                <c:pt idx="18202" formatCode="General">
                  <c:v>60.764400000000002</c:v>
                </c:pt>
                <c:pt idx="18203" formatCode="General">
                  <c:v>59.987699999999997</c:v>
                </c:pt>
                <c:pt idx="18204" formatCode="General">
                  <c:v>59.1036</c:v>
                </c:pt>
                <c:pt idx="18205" formatCode="General">
                  <c:v>58.087899999999998</c:v>
                </c:pt>
                <c:pt idx="18206" formatCode="General">
                  <c:v>56.914000000000001</c:v>
                </c:pt>
                <c:pt idx="18207" formatCode="General">
                  <c:v>55.5306</c:v>
                </c:pt>
                <c:pt idx="18208" formatCode="General">
                  <c:v>53.896299999999997</c:v>
                </c:pt>
                <c:pt idx="18209" formatCode="General">
                  <c:v>52.034199999999998</c:v>
                </c:pt>
                <c:pt idx="18210" formatCode="General">
                  <c:v>49.973100000000002</c:v>
                </c:pt>
                <c:pt idx="18211" formatCode="General">
                  <c:v>47.737200000000001</c:v>
                </c:pt>
                <c:pt idx="18212" formatCode="General">
                  <c:v>45.432400000000001</c:v>
                </c:pt>
                <c:pt idx="18213" formatCode="General">
                  <c:v>43.2057</c:v>
                </c:pt>
                <c:pt idx="18214" formatCode="General">
                  <c:v>41.194499999999998</c:v>
                </c:pt>
                <c:pt idx="18215" formatCode="General">
                  <c:v>39.471499999999999</c:v>
                </c:pt>
                <c:pt idx="18216" formatCode="General">
                  <c:v>37.9651</c:v>
                </c:pt>
                <c:pt idx="18217" formatCode="General">
                  <c:v>36.591299999999997</c:v>
                </c:pt>
                <c:pt idx="18218" formatCode="General">
                  <c:v>35.305700000000002</c:v>
                </c:pt>
                <c:pt idx="18219" formatCode="General">
                  <c:v>34.094000000000001</c:v>
                </c:pt>
                <c:pt idx="18220" formatCode="General">
                  <c:v>32.9621</c:v>
                </c:pt>
                <c:pt idx="18221" formatCode="General">
                  <c:v>31.8523</c:v>
                </c:pt>
                <c:pt idx="18222" formatCode="General">
                  <c:v>30.6922</c:v>
                </c:pt>
                <c:pt idx="18223" formatCode="General">
                  <c:v>29.430800000000001</c:v>
                </c:pt>
                <c:pt idx="18224" formatCode="General">
                  <c:v>28.044599999999999</c:v>
                </c:pt>
                <c:pt idx="18225" formatCode="General">
                  <c:v>26.559699999999999</c:v>
                </c:pt>
                <c:pt idx="18226" formatCode="General">
                  <c:v>25.073599999999999</c:v>
                </c:pt>
                <c:pt idx="18227" formatCode="General">
                  <c:v>23.6767</c:v>
                </c:pt>
                <c:pt idx="18228" formatCode="General">
                  <c:v>22.330100000000002</c:v>
                </c:pt>
                <c:pt idx="18229" formatCode="General">
                  <c:v>21.001899999999999</c:v>
                </c:pt>
                <c:pt idx="18230" formatCode="General">
                  <c:v>19.738900000000001</c:v>
                </c:pt>
                <c:pt idx="18231" formatCode="General">
                  <c:v>18.579799999999999</c:v>
                </c:pt>
                <c:pt idx="18232" formatCode="General">
                  <c:v>17.536999999999999</c:v>
                </c:pt>
                <c:pt idx="18233" formatCode="General">
                  <c:v>16.6281</c:v>
                </c:pt>
                <c:pt idx="18234" formatCode="General">
                  <c:v>15.869300000000001</c:v>
                </c:pt>
                <c:pt idx="18235" formatCode="General">
                  <c:v>15.2988</c:v>
                </c:pt>
                <c:pt idx="18236" formatCode="General">
                  <c:v>14.9255</c:v>
                </c:pt>
                <c:pt idx="18237" formatCode="General">
                  <c:v>14.654999999999999</c:v>
                </c:pt>
                <c:pt idx="18238" formatCode="General">
                  <c:v>14.380699999999999</c:v>
                </c:pt>
                <c:pt idx="18239" formatCode="General">
                  <c:v>14.041399999999999</c:v>
                </c:pt>
                <c:pt idx="18240" formatCode="General">
                  <c:v>13.5738</c:v>
                </c:pt>
                <c:pt idx="18241" formatCode="General">
                  <c:v>12.9215</c:v>
                </c:pt>
                <c:pt idx="18242" formatCode="General">
                  <c:v>12.036799999999999</c:v>
                </c:pt>
                <c:pt idx="18243" formatCode="General">
                  <c:v>10.857100000000001</c:v>
                </c:pt>
                <c:pt idx="18244" formatCode="General">
                  <c:v>9.3036399999999997</c:v>
                </c:pt>
                <c:pt idx="18245" formatCode="General">
                  <c:v>7.3094400000000004</c:v>
                </c:pt>
                <c:pt idx="18246" formatCode="General">
                  <c:v>4.8441400000000003</c:v>
                </c:pt>
                <c:pt idx="18247" formatCode="General">
                  <c:v>2.0085199999999999</c:v>
                </c:pt>
                <c:pt idx="18248" formatCode="General">
                  <c:v>-1.0128299999999999</c:v>
                </c:pt>
                <c:pt idx="18249" formatCode="General">
                  <c:v>-4.01363</c:v>
                </c:pt>
                <c:pt idx="18250" formatCode="General">
                  <c:v>-6.8659299999999996</c:v>
                </c:pt>
                <c:pt idx="18251" formatCode="General">
                  <c:v>-9.5889699999999998</c:v>
                </c:pt>
                <c:pt idx="18252" formatCode="General">
                  <c:v>-12.242599999999999</c:v>
                </c:pt>
                <c:pt idx="18253" formatCode="General">
                  <c:v>-14.889099999999999</c:v>
                </c:pt>
                <c:pt idx="18254" formatCode="General">
                  <c:v>-17.523900000000001</c:v>
                </c:pt>
                <c:pt idx="18255" formatCode="General">
                  <c:v>-20.121600000000001</c:v>
                </c:pt>
                <c:pt idx="18256" formatCode="General">
                  <c:v>-22.687799999999999</c:v>
                </c:pt>
                <c:pt idx="18257" formatCode="General">
                  <c:v>-25.1875</c:v>
                </c:pt>
                <c:pt idx="18258" formatCode="General">
                  <c:v>-27.507899999999999</c:v>
                </c:pt>
                <c:pt idx="18259" formatCode="General">
                  <c:v>-29.5381</c:v>
                </c:pt>
                <c:pt idx="18260" formatCode="General">
                  <c:v>-31.2117</c:v>
                </c:pt>
                <c:pt idx="18261" formatCode="General">
                  <c:v>-32.5899</c:v>
                </c:pt>
                <c:pt idx="18262" formatCode="General">
                  <c:v>-33.7712</c:v>
                </c:pt>
                <c:pt idx="18263" formatCode="General">
                  <c:v>-34.797199999999997</c:v>
                </c:pt>
                <c:pt idx="18264" formatCode="General">
                  <c:v>-35.67</c:v>
                </c:pt>
                <c:pt idx="18265" formatCode="General">
                  <c:v>-36.336599999999997</c:v>
                </c:pt>
                <c:pt idx="18266" formatCode="General">
                  <c:v>-36.795999999999999</c:v>
                </c:pt>
                <c:pt idx="18267" formatCode="General">
                  <c:v>-37.091999999999999</c:v>
                </c:pt>
                <c:pt idx="18268" formatCode="General">
                  <c:v>-37.313299999999998</c:v>
                </c:pt>
                <c:pt idx="18269" formatCode="General">
                  <c:v>-37.5443</c:v>
                </c:pt>
                <c:pt idx="18270" formatCode="General">
                  <c:v>-37.793399999999998</c:v>
                </c:pt>
                <c:pt idx="18271" formatCode="General">
                  <c:v>-38.018599999999999</c:v>
                </c:pt>
                <c:pt idx="18272" formatCode="General">
                  <c:v>-38.157800000000002</c:v>
                </c:pt>
                <c:pt idx="18273" formatCode="General">
                  <c:v>-38.235900000000001</c:v>
                </c:pt>
                <c:pt idx="18274" formatCode="General">
                  <c:v>-38.320500000000003</c:v>
                </c:pt>
                <c:pt idx="18275" formatCode="General">
                  <c:v>-38.444800000000001</c:v>
                </c:pt>
                <c:pt idx="18276" formatCode="General">
                  <c:v>-38.628100000000003</c:v>
                </c:pt>
                <c:pt idx="18277" formatCode="General">
                  <c:v>-38.872199999999999</c:v>
                </c:pt>
                <c:pt idx="18278" formatCode="General">
                  <c:v>-39.208100000000002</c:v>
                </c:pt>
                <c:pt idx="18279" formatCode="General">
                  <c:v>-39.700600000000001</c:v>
                </c:pt>
                <c:pt idx="18280" formatCode="General">
                  <c:v>-40.372900000000001</c:v>
                </c:pt>
                <c:pt idx="18281" formatCode="General">
                  <c:v>-41.206200000000003</c:v>
                </c:pt>
                <c:pt idx="18282" formatCode="General">
                  <c:v>-42.147500000000001</c:v>
                </c:pt>
                <c:pt idx="18283" formatCode="General">
                  <c:v>-43.133899999999997</c:v>
                </c:pt>
                <c:pt idx="18284" formatCode="General">
                  <c:v>-44.113799999999998</c:v>
                </c:pt>
                <c:pt idx="18285" formatCode="General">
                  <c:v>-45.046199999999999</c:v>
                </c:pt>
                <c:pt idx="18286" formatCode="General">
                  <c:v>-45.911700000000003</c:v>
                </c:pt>
                <c:pt idx="18287" formatCode="General">
                  <c:v>-46.7151</c:v>
                </c:pt>
                <c:pt idx="18288" formatCode="General">
                  <c:v>-47.466999999999999</c:v>
                </c:pt>
                <c:pt idx="18289" formatCode="General">
                  <c:v>-48.135300000000001</c:v>
                </c:pt>
                <c:pt idx="18290" formatCode="General">
                  <c:v>-48.669400000000003</c:v>
                </c:pt>
                <c:pt idx="18291" formatCode="General">
                  <c:v>-49.006599999999999</c:v>
                </c:pt>
                <c:pt idx="18292" formatCode="General">
                  <c:v>-49.097999999999999</c:v>
                </c:pt>
                <c:pt idx="18293" formatCode="General">
                  <c:v>-48.930500000000002</c:v>
                </c:pt>
                <c:pt idx="18294" formatCode="General">
                  <c:v>-48.619</c:v>
                </c:pt>
                <c:pt idx="18295" formatCode="General">
                  <c:v>-48.309399999999997</c:v>
                </c:pt>
                <c:pt idx="18296" formatCode="General">
                  <c:v>-48.0792</c:v>
                </c:pt>
                <c:pt idx="18297" formatCode="General">
                  <c:v>-47.991700000000002</c:v>
                </c:pt>
                <c:pt idx="18298" formatCode="General">
                  <c:v>-48.067700000000002</c:v>
                </c:pt>
                <c:pt idx="18299" formatCode="General">
                  <c:v>-48.314999999999998</c:v>
                </c:pt>
                <c:pt idx="18300" formatCode="General">
                  <c:v>-48.732500000000002</c:v>
                </c:pt>
                <c:pt idx="18301" formatCode="General">
                  <c:v>-49.29</c:v>
                </c:pt>
                <c:pt idx="18302" formatCode="General">
                  <c:v>-49.962200000000003</c:v>
                </c:pt>
                <c:pt idx="18303" formatCode="General">
                  <c:v>-50.835799999999999</c:v>
                </c:pt>
                <c:pt idx="18304" formatCode="General">
                  <c:v>-51.999400000000001</c:v>
                </c:pt>
                <c:pt idx="18305" formatCode="General">
                  <c:v>-53.462899999999998</c:v>
                </c:pt>
                <c:pt idx="18306" formatCode="General">
                  <c:v>-55.196399999999997</c:v>
                </c:pt>
                <c:pt idx="18307" formatCode="General">
                  <c:v>-57.147799999999997</c:v>
                </c:pt>
                <c:pt idx="18308" formatCode="General">
                  <c:v>-59.299599999999998</c:v>
                </c:pt>
                <c:pt idx="18309" formatCode="General">
                  <c:v>-61.625900000000001</c:v>
                </c:pt>
                <c:pt idx="18310" formatCode="General">
                  <c:v>-64.029300000000006</c:v>
                </c:pt>
                <c:pt idx="18311" formatCode="General">
                  <c:v>-66.4208</c:v>
                </c:pt>
                <c:pt idx="18312" formatCode="General">
                  <c:v>-68.763000000000005</c:v>
                </c:pt>
                <c:pt idx="18313" formatCode="General">
                  <c:v>-70.944199999999995</c:v>
                </c:pt>
                <c:pt idx="18314" formatCode="General">
                  <c:v>-72.826700000000002</c:v>
                </c:pt>
                <c:pt idx="18315" formatCode="General">
                  <c:v>-74.458299999999994</c:v>
                </c:pt>
                <c:pt idx="18316" formatCode="General">
                  <c:v>-75.936099999999996</c:v>
                </c:pt>
                <c:pt idx="18317" formatCode="General">
                  <c:v>-77.281099999999995</c:v>
                </c:pt>
                <c:pt idx="18318" formatCode="General">
                  <c:v>-78.474500000000006</c:v>
                </c:pt>
                <c:pt idx="18319" formatCode="General">
                  <c:v>-79.452100000000002</c:v>
                </c:pt>
                <c:pt idx="18320" formatCode="General">
                  <c:v>-80.1571</c:v>
                </c:pt>
                <c:pt idx="18321" formatCode="General">
                  <c:v>-80.556700000000006</c:v>
                </c:pt>
                <c:pt idx="18322" formatCode="General">
                  <c:v>-80.719899999999996</c:v>
                </c:pt>
                <c:pt idx="18323" formatCode="General">
                  <c:v>-80.729699999999994</c:v>
                </c:pt>
                <c:pt idx="18324" formatCode="General">
                  <c:v>-80.5989</c:v>
                </c:pt>
                <c:pt idx="18325" formatCode="General">
                  <c:v>-80.3566</c:v>
                </c:pt>
                <c:pt idx="18326" formatCode="General">
                  <c:v>-80.0548</c:v>
                </c:pt>
                <c:pt idx="18327" formatCode="General">
                  <c:v>-79.715500000000006</c:v>
                </c:pt>
                <c:pt idx="18328" formatCode="General">
                  <c:v>-79.349999999999994</c:v>
                </c:pt>
                <c:pt idx="18329" formatCode="General">
                  <c:v>-79.054100000000005</c:v>
                </c:pt>
                <c:pt idx="18330" formatCode="General">
                  <c:v>-78.880300000000005</c:v>
                </c:pt>
                <c:pt idx="18331" formatCode="General">
                  <c:v>-78.733800000000002</c:v>
                </c:pt>
                <c:pt idx="18332" formatCode="General">
                  <c:v>-78.535499999999999</c:v>
                </c:pt>
                <c:pt idx="18333" formatCode="General">
                  <c:v>-78.265900000000002</c:v>
                </c:pt>
                <c:pt idx="18334" formatCode="General">
                  <c:v>-77.956800000000001</c:v>
                </c:pt>
                <c:pt idx="18335" formatCode="General">
                  <c:v>-77.665000000000006</c:v>
                </c:pt>
                <c:pt idx="18336" formatCode="General">
                  <c:v>-77.498599999999996</c:v>
                </c:pt>
                <c:pt idx="18337" formatCode="General">
                  <c:v>-77.548000000000002</c:v>
                </c:pt>
                <c:pt idx="18338" formatCode="General">
                  <c:v>-77.804199999999994</c:v>
                </c:pt>
                <c:pt idx="18339" formatCode="General">
                  <c:v>-78.271500000000003</c:v>
                </c:pt>
                <c:pt idx="18340" formatCode="General">
                  <c:v>-78.966200000000001</c:v>
                </c:pt>
                <c:pt idx="18341" formatCode="General">
                  <c:v>-79.896600000000007</c:v>
                </c:pt>
                <c:pt idx="18342" formatCode="General">
                  <c:v>-81.060900000000004</c:v>
                </c:pt>
                <c:pt idx="18343" formatCode="General">
                  <c:v>-82.439599999999999</c:v>
                </c:pt>
                <c:pt idx="18344" formatCode="General">
                  <c:v>-84.018000000000001</c:v>
                </c:pt>
                <c:pt idx="18345" formatCode="General">
                  <c:v>-85.799599999999998</c:v>
                </c:pt>
                <c:pt idx="18346" formatCode="General">
                  <c:v>-87.712500000000006</c:v>
                </c:pt>
                <c:pt idx="18347" formatCode="General">
                  <c:v>-89.621200000000002</c:v>
                </c:pt>
                <c:pt idx="18348" formatCode="General">
                  <c:v>-91.525199999999998</c:v>
                </c:pt>
                <c:pt idx="18349" formatCode="General">
                  <c:v>-93.479699999999994</c:v>
                </c:pt>
                <c:pt idx="18350" formatCode="General">
                  <c:v>-95.495599999999996</c:v>
                </c:pt>
                <c:pt idx="18351" formatCode="General">
                  <c:v>-97.59</c:v>
                </c:pt>
                <c:pt idx="18352" formatCode="General">
                  <c:v>-99.770799999999994</c:v>
                </c:pt>
                <c:pt idx="18353" formatCode="General">
                  <c:v>-102.06399999999999</c:v>
                </c:pt>
                <c:pt idx="18354" formatCode="General">
                  <c:v>-104.498</c:v>
                </c:pt>
                <c:pt idx="18355" formatCode="General">
                  <c:v>-107.01900000000001</c:v>
                </c:pt>
                <c:pt idx="18356" formatCode="General">
                  <c:v>-109.554</c:v>
                </c:pt>
                <c:pt idx="18357" formatCode="General">
                  <c:v>-112.078</c:v>
                </c:pt>
                <c:pt idx="18358" formatCode="General">
                  <c:v>-114.58</c:v>
                </c:pt>
                <c:pt idx="18359" formatCode="General">
                  <c:v>-117.068</c:v>
                </c:pt>
                <c:pt idx="18360" formatCode="General">
                  <c:v>-119.505</c:v>
                </c:pt>
                <c:pt idx="18361" formatCode="General">
                  <c:v>-121.825</c:v>
                </c:pt>
                <c:pt idx="18362" formatCode="General">
                  <c:v>-123.979</c:v>
                </c:pt>
                <c:pt idx="18363" formatCode="General">
                  <c:v>-125.92400000000001</c:v>
                </c:pt>
                <c:pt idx="18364" formatCode="General">
                  <c:v>-127.63200000000001</c:v>
                </c:pt>
                <c:pt idx="18365" formatCode="General">
                  <c:v>-129.072</c:v>
                </c:pt>
                <c:pt idx="18366" formatCode="General">
                  <c:v>-130.215</c:v>
                </c:pt>
                <c:pt idx="18367" formatCode="General">
                  <c:v>-131.04400000000001</c:v>
                </c:pt>
                <c:pt idx="18368" formatCode="General">
                  <c:v>-131.55600000000001</c:v>
                </c:pt>
                <c:pt idx="18369" formatCode="General">
                  <c:v>-131.71199999999999</c:v>
                </c:pt>
                <c:pt idx="18370" formatCode="General">
                  <c:v>-131.488</c:v>
                </c:pt>
                <c:pt idx="18371" formatCode="General">
                  <c:v>-130.92699999999999</c:v>
                </c:pt>
                <c:pt idx="18372" formatCode="General">
                  <c:v>-130.08799999999999</c:v>
                </c:pt>
                <c:pt idx="18373" formatCode="General">
                  <c:v>-129.03200000000001</c:v>
                </c:pt>
                <c:pt idx="18374" formatCode="General">
                  <c:v>-127.861</c:v>
                </c:pt>
                <c:pt idx="18375" formatCode="General">
                  <c:v>-126.679</c:v>
                </c:pt>
                <c:pt idx="18376" formatCode="General">
                  <c:v>-125.52800000000001</c:v>
                </c:pt>
                <c:pt idx="18377" formatCode="General">
                  <c:v>-124.47</c:v>
                </c:pt>
                <c:pt idx="18378" formatCode="General">
                  <c:v>-123.67</c:v>
                </c:pt>
                <c:pt idx="18379" formatCode="General">
                  <c:v>-123.211</c:v>
                </c:pt>
                <c:pt idx="18380" formatCode="General">
                  <c:v>-123.039</c:v>
                </c:pt>
                <c:pt idx="18381" formatCode="General">
                  <c:v>-123.02800000000001</c:v>
                </c:pt>
                <c:pt idx="18382" formatCode="General">
                  <c:v>-123.074</c:v>
                </c:pt>
                <c:pt idx="18383" formatCode="General">
                  <c:v>-123.18300000000001</c:v>
                </c:pt>
                <c:pt idx="18384" formatCode="General">
                  <c:v>-123.378</c:v>
                </c:pt>
                <c:pt idx="18385" formatCode="General">
                  <c:v>-123.684</c:v>
                </c:pt>
                <c:pt idx="18386" formatCode="General">
                  <c:v>-124.07899999999999</c:v>
                </c:pt>
                <c:pt idx="18387" formatCode="General">
                  <c:v>-124.492</c:v>
                </c:pt>
                <c:pt idx="18388" formatCode="General">
                  <c:v>-124.789</c:v>
                </c:pt>
                <c:pt idx="18389" formatCode="General">
                  <c:v>-124.827</c:v>
                </c:pt>
                <c:pt idx="18390" formatCode="General">
                  <c:v>-124.523</c:v>
                </c:pt>
                <c:pt idx="18391" formatCode="General">
                  <c:v>-123.819</c:v>
                </c:pt>
                <c:pt idx="18392" formatCode="General">
                  <c:v>-122.705</c:v>
                </c:pt>
                <c:pt idx="18393" formatCode="General">
                  <c:v>-121.227</c:v>
                </c:pt>
                <c:pt idx="18394" formatCode="General">
                  <c:v>-119.462</c:v>
                </c:pt>
                <c:pt idx="18395" formatCode="General">
                  <c:v>-117.49</c:v>
                </c:pt>
                <c:pt idx="18396" formatCode="General">
                  <c:v>-115.381</c:v>
                </c:pt>
                <c:pt idx="18397" formatCode="General">
                  <c:v>-113.173</c:v>
                </c:pt>
                <c:pt idx="18398" formatCode="General">
                  <c:v>-110.916</c:v>
                </c:pt>
                <c:pt idx="18399" formatCode="General">
                  <c:v>-108.67700000000001</c:v>
                </c:pt>
                <c:pt idx="18400" formatCode="General">
                  <c:v>-106.462</c:v>
                </c:pt>
                <c:pt idx="18401" formatCode="General">
                  <c:v>-104.221</c:v>
                </c:pt>
                <c:pt idx="18402" formatCode="General">
                  <c:v>-101.986</c:v>
                </c:pt>
                <c:pt idx="18403" formatCode="General">
                  <c:v>-99.820899999999995</c:v>
                </c:pt>
                <c:pt idx="18404" formatCode="General">
                  <c:v>-97.752799999999993</c:v>
                </c:pt>
                <c:pt idx="18405" formatCode="General">
                  <c:v>-95.875600000000006</c:v>
                </c:pt>
                <c:pt idx="18406" formatCode="General">
                  <c:v>-94.350700000000003</c:v>
                </c:pt>
                <c:pt idx="18407" formatCode="General">
                  <c:v>-93.204599999999999</c:v>
                </c:pt>
                <c:pt idx="18408" formatCode="General">
                  <c:v>-92.363799999999998</c:v>
                </c:pt>
                <c:pt idx="18409" formatCode="General">
                  <c:v>-91.766800000000003</c:v>
                </c:pt>
                <c:pt idx="18410" formatCode="General">
                  <c:v>-91.350499999999997</c:v>
                </c:pt>
                <c:pt idx="18411" formatCode="General">
                  <c:v>-91.0364</c:v>
                </c:pt>
                <c:pt idx="18412" formatCode="General">
                  <c:v>-90.754599999999996</c:v>
                </c:pt>
                <c:pt idx="18413" formatCode="General">
                  <c:v>-90.477099999999993</c:v>
                </c:pt>
                <c:pt idx="18414" formatCode="General">
                  <c:v>-90.116299999999995</c:v>
                </c:pt>
                <c:pt idx="18415" formatCode="General">
                  <c:v>-89.572800000000001</c:v>
                </c:pt>
                <c:pt idx="18416" formatCode="General">
                  <c:v>-88.822000000000003</c:v>
                </c:pt>
                <c:pt idx="18417" formatCode="General">
                  <c:v>-87.866799999999998</c:v>
                </c:pt>
                <c:pt idx="18418" formatCode="General">
                  <c:v>-86.729600000000005</c:v>
                </c:pt>
                <c:pt idx="18419" formatCode="General">
                  <c:v>-85.441800000000001</c:v>
                </c:pt>
                <c:pt idx="18420" formatCode="General">
                  <c:v>-84.027100000000004</c:v>
                </c:pt>
                <c:pt idx="18421" formatCode="General">
                  <c:v>-82.508200000000002</c:v>
                </c:pt>
                <c:pt idx="18422" formatCode="General">
                  <c:v>-80.902000000000001</c:v>
                </c:pt>
                <c:pt idx="18423" formatCode="General">
                  <c:v>-79.170100000000005</c:v>
                </c:pt>
                <c:pt idx="18424" formatCode="General">
                  <c:v>-77.297399999999996</c:v>
                </c:pt>
                <c:pt idx="18425" formatCode="General">
                  <c:v>-75.405500000000004</c:v>
                </c:pt>
                <c:pt idx="18426" formatCode="General">
                  <c:v>-73.665899999999993</c:v>
                </c:pt>
                <c:pt idx="18427" formatCode="General">
                  <c:v>-72.208100000000002</c:v>
                </c:pt>
                <c:pt idx="18428" formatCode="General">
                  <c:v>-71.0398</c:v>
                </c:pt>
                <c:pt idx="18429" formatCode="General">
                  <c:v>-70.106300000000005</c:v>
                </c:pt>
                <c:pt idx="18430" formatCode="General">
                  <c:v>-69.331699999999998</c:v>
                </c:pt>
                <c:pt idx="18431" formatCode="General">
                  <c:v>-68.631799999999998</c:v>
                </c:pt>
                <c:pt idx="18432" formatCode="General">
                  <c:v>-67.952200000000005</c:v>
                </c:pt>
                <c:pt idx="18433" formatCode="General">
                  <c:v>-67.324600000000004</c:v>
                </c:pt>
                <c:pt idx="18434" formatCode="General">
                  <c:v>-66.867999999999995</c:v>
                </c:pt>
                <c:pt idx="18435" formatCode="General">
                  <c:v>-66.652900000000002</c:v>
                </c:pt>
                <c:pt idx="18436" formatCode="General">
                  <c:v>-66.674499999999995</c:v>
                </c:pt>
                <c:pt idx="18437" formatCode="General">
                  <c:v>-66.811999999999998</c:v>
                </c:pt>
                <c:pt idx="18438" formatCode="General">
                  <c:v>-66.953900000000004</c:v>
                </c:pt>
                <c:pt idx="18439" formatCode="General">
                  <c:v>-67.075500000000005</c:v>
                </c:pt>
                <c:pt idx="18440" formatCode="General">
                  <c:v>-67.209400000000002</c:v>
                </c:pt>
                <c:pt idx="18441" formatCode="General">
                  <c:v>-67.420199999999994</c:v>
                </c:pt>
                <c:pt idx="18442" formatCode="General">
                  <c:v>-67.692300000000003</c:v>
                </c:pt>
                <c:pt idx="18443" formatCode="General">
                  <c:v>-67.972499999999997</c:v>
                </c:pt>
                <c:pt idx="18444" formatCode="General">
                  <c:v>-68.200199999999995</c:v>
                </c:pt>
                <c:pt idx="18445" formatCode="General">
                  <c:v>-68.319400000000002</c:v>
                </c:pt>
                <c:pt idx="18446" formatCode="General">
                  <c:v>-68.307699999999997</c:v>
                </c:pt>
                <c:pt idx="18447" formatCode="General">
                  <c:v>-68.278499999999994</c:v>
                </c:pt>
                <c:pt idx="18448" formatCode="General">
                  <c:v>-68.398600000000002</c:v>
                </c:pt>
                <c:pt idx="18449" formatCode="General">
                  <c:v>-68.596299999999999</c:v>
                </c:pt>
                <c:pt idx="18450" formatCode="General">
                  <c:v>-68.714299999999994</c:v>
                </c:pt>
                <c:pt idx="18451" formatCode="General">
                  <c:v>-68.576499999999996</c:v>
                </c:pt>
                <c:pt idx="18452" formatCode="General">
                  <c:v>-68.000100000000003</c:v>
                </c:pt>
                <c:pt idx="18453" formatCode="General">
                  <c:v>-66.881500000000003</c:v>
                </c:pt>
                <c:pt idx="18454" formatCode="General">
                  <c:v>-65.229699999999994</c:v>
                </c:pt>
                <c:pt idx="18455" formatCode="General">
                  <c:v>-63.141599999999997</c:v>
                </c:pt>
                <c:pt idx="18456" formatCode="General">
                  <c:v>-60.853099999999998</c:v>
                </c:pt>
                <c:pt idx="18457" formatCode="General">
                  <c:v>-58.605800000000002</c:v>
                </c:pt>
                <c:pt idx="18458" formatCode="General">
                  <c:v>-56.462899999999998</c:v>
                </c:pt>
                <c:pt idx="18459" formatCode="General">
                  <c:v>-54.382300000000001</c:v>
                </c:pt>
                <c:pt idx="18460" formatCode="General">
                  <c:v>-52.2455</c:v>
                </c:pt>
                <c:pt idx="18461" formatCode="General">
                  <c:v>-50.078600000000002</c:v>
                </c:pt>
                <c:pt idx="18462" formatCode="General">
                  <c:v>-47.994100000000003</c:v>
                </c:pt>
                <c:pt idx="18463" formatCode="General">
                  <c:v>-46.1387</c:v>
                </c:pt>
                <c:pt idx="18464" formatCode="General">
                  <c:v>-44.628</c:v>
                </c:pt>
                <c:pt idx="18465" formatCode="General">
                  <c:v>-43.436300000000003</c:v>
                </c:pt>
                <c:pt idx="18466" formatCode="General">
                  <c:v>-42.525399999999998</c:v>
                </c:pt>
                <c:pt idx="18467" formatCode="General">
                  <c:v>-41.8705</c:v>
                </c:pt>
                <c:pt idx="18468" formatCode="General">
                  <c:v>-41.443100000000001</c:v>
                </c:pt>
                <c:pt idx="18469" formatCode="General">
                  <c:v>-41.216000000000001</c:v>
                </c:pt>
                <c:pt idx="18470" formatCode="General">
                  <c:v>-41.156999999999996</c:v>
                </c:pt>
                <c:pt idx="18471" formatCode="General">
                  <c:v>-41.217700000000001</c:v>
                </c:pt>
                <c:pt idx="18472" formatCode="General">
                  <c:v>-41.325499999999998</c:v>
                </c:pt>
                <c:pt idx="18473" formatCode="General">
                  <c:v>-41.3474</c:v>
                </c:pt>
                <c:pt idx="18474" formatCode="General">
                  <c:v>-41.1248</c:v>
                </c:pt>
                <c:pt idx="18475" formatCode="General">
                  <c:v>-40.596800000000002</c:v>
                </c:pt>
                <c:pt idx="18476" formatCode="General">
                  <c:v>-39.764899999999997</c:v>
                </c:pt>
                <c:pt idx="18477" formatCode="General">
                  <c:v>-38.605200000000004</c:v>
                </c:pt>
                <c:pt idx="18478" formatCode="General">
                  <c:v>-37.119199999999999</c:v>
                </c:pt>
                <c:pt idx="18479" formatCode="General">
                  <c:v>-35.385100000000001</c:v>
                </c:pt>
                <c:pt idx="18480" formatCode="General">
                  <c:v>-33.523899999999998</c:v>
                </c:pt>
                <c:pt idx="18481" formatCode="General">
                  <c:v>-31.6616</c:v>
                </c:pt>
                <c:pt idx="18482" formatCode="General">
                  <c:v>-30.004000000000001</c:v>
                </c:pt>
                <c:pt idx="18483" formatCode="General">
                  <c:v>-28.725100000000001</c:v>
                </c:pt>
                <c:pt idx="18484" formatCode="General">
                  <c:v>-27.8718</c:v>
                </c:pt>
                <c:pt idx="18485" formatCode="General">
                  <c:v>-27.4132</c:v>
                </c:pt>
                <c:pt idx="18486" formatCode="General">
                  <c:v>-27.216100000000001</c:v>
                </c:pt>
                <c:pt idx="18487" formatCode="General">
                  <c:v>-27.069299999999998</c:v>
                </c:pt>
                <c:pt idx="18488" formatCode="General">
                  <c:v>-26.7622</c:v>
                </c:pt>
                <c:pt idx="18489" formatCode="General">
                  <c:v>-26.1312</c:v>
                </c:pt>
                <c:pt idx="18490" formatCode="General">
                  <c:v>-25.075600000000001</c:v>
                </c:pt>
                <c:pt idx="18491" formatCode="General">
                  <c:v>-23.596599999999999</c:v>
                </c:pt>
                <c:pt idx="18492" formatCode="General">
                  <c:v>-21.7346</c:v>
                </c:pt>
                <c:pt idx="18493" formatCode="General">
                  <c:v>-19.523399999999999</c:v>
                </c:pt>
                <c:pt idx="18494" formatCode="General">
                  <c:v>-16.8674</c:v>
                </c:pt>
                <c:pt idx="18495" formatCode="General">
                  <c:v>-13.6058</c:v>
                </c:pt>
                <c:pt idx="18496" formatCode="General">
                  <c:v>-9.7582699999999996</c:v>
                </c:pt>
                <c:pt idx="18497" formatCode="General">
                  <c:v>-5.4330600000000002</c:v>
                </c:pt>
                <c:pt idx="18498" formatCode="General">
                  <c:v>-0.80529600000000001</c:v>
                </c:pt>
                <c:pt idx="18499" formatCode="General">
                  <c:v>3.9564900000000001</c:v>
                </c:pt>
                <c:pt idx="18500" formatCode="General">
                  <c:v>8.7781300000000009</c:v>
                </c:pt>
                <c:pt idx="18501" formatCode="General">
                  <c:v>13.594799999999999</c:v>
                </c:pt>
                <c:pt idx="18502" formatCode="General">
                  <c:v>18.354700000000001</c:v>
                </c:pt>
                <c:pt idx="18503" formatCode="General">
                  <c:v>23.016300000000001</c:v>
                </c:pt>
                <c:pt idx="18504" formatCode="General">
                  <c:v>27.5457</c:v>
                </c:pt>
                <c:pt idx="18505" formatCode="General">
                  <c:v>31.9162</c:v>
                </c:pt>
                <c:pt idx="18506" formatCode="General">
                  <c:v>36.086199999999998</c:v>
                </c:pt>
                <c:pt idx="18507" formatCode="General">
                  <c:v>39.994399999999999</c:v>
                </c:pt>
                <c:pt idx="18508" formatCode="General">
                  <c:v>43.5261</c:v>
                </c:pt>
                <c:pt idx="18509" formatCode="General">
                  <c:v>46.5595</c:v>
                </c:pt>
                <c:pt idx="18510" formatCode="General">
                  <c:v>49.088299999999997</c:v>
                </c:pt>
                <c:pt idx="18511" formatCode="General">
                  <c:v>51.165999999999997</c:v>
                </c:pt>
                <c:pt idx="18512" formatCode="General">
                  <c:v>52.904899999999998</c:v>
                </c:pt>
                <c:pt idx="18513" formatCode="General">
                  <c:v>54.426600000000001</c:v>
                </c:pt>
                <c:pt idx="18514" formatCode="General">
                  <c:v>55.805999999999997</c:v>
                </c:pt>
                <c:pt idx="18515" formatCode="General">
                  <c:v>56.994999999999997</c:v>
                </c:pt>
                <c:pt idx="18516" formatCode="General">
                  <c:v>57.895699999999998</c:v>
                </c:pt>
                <c:pt idx="18517" formatCode="General">
                  <c:v>58.490600000000001</c:v>
                </c:pt>
                <c:pt idx="18518" formatCode="General">
                  <c:v>58.813699999999997</c:v>
                </c:pt>
                <c:pt idx="18519" formatCode="General">
                  <c:v>58.990499999999997</c:v>
                </c:pt>
                <c:pt idx="18520" formatCode="General">
                  <c:v>59.145000000000003</c:v>
                </c:pt>
                <c:pt idx="18521" formatCode="General">
                  <c:v>59.356499999999997</c:v>
                </c:pt>
                <c:pt idx="18522" formatCode="General">
                  <c:v>59.547199999999997</c:v>
                </c:pt>
                <c:pt idx="18523" formatCode="General">
                  <c:v>59.569600000000001</c:v>
                </c:pt>
                <c:pt idx="18524" formatCode="General">
                  <c:v>59.307200000000002</c:v>
                </c:pt>
                <c:pt idx="18525" formatCode="General">
                  <c:v>58.729700000000001</c:v>
                </c:pt>
                <c:pt idx="18526" formatCode="General">
                  <c:v>57.973100000000002</c:v>
                </c:pt>
                <c:pt idx="18527" formatCode="General">
                  <c:v>57.164900000000003</c:v>
                </c:pt>
                <c:pt idx="18528" formatCode="General">
                  <c:v>56.383499999999998</c:v>
                </c:pt>
                <c:pt idx="18529" formatCode="General">
                  <c:v>55.71</c:v>
                </c:pt>
                <c:pt idx="18530" formatCode="General">
                  <c:v>55.211500000000001</c:v>
                </c:pt>
                <c:pt idx="18531" formatCode="General">
                  <c:v>54.909700000000001</c:v>
                </c:pt>
                <c:pt idx="18532" formatCode="General">
                  <c:v>54.82</c:v>
                </c:pt>
                <c:pt idx="18533" formatCode="General">
                  <c:v>54.967799999999997</c:v>
                </c:pt>
                <c:pt idx="18534" formatCode="General">
                  <c:v>55.395899999999997</c:v>
                </c:pt>
                <c:pt idx="18535" formatCode="General">
                  <c:v>56.155700000000003</c:v>
                </c:pt>
                <c:pt idx="18536" formatCode="General">
                  <c:v>57.235100000000003</c:v>
                </c:pt>
                <c:pt idx="18537" formatCode="General">
                  <c:v>58.5717</c:v>
                </c:pt>
                <c:pt idx="18538" formatCode="General">
                  <c:v>60.045099999999998</c:v>
                </c:pt>
                <c:pt idx="18539" formatCode="General">
                  <c:v>61.551099999999998</c:v>
                </c:pt>
                <c:pt idx="18540" formatCode="General">
                  <c:v>63.067599999999999</c:v>
                </c:pt>
                <c:pt idx="18541" formatCode="General">
                  <c:v>64.625699999999995</c:v>
                </c:pt>
                <c:pt idx="18542" formatCode="General">
                  <c:v>66.284199999999998</c:v>
                </c:pt>
                <c:pt idx="18543" formatCode="General">
                  <c:v>68.0702</c:v>
                </c:pt>
                <c:pt idx="18544" formatCode="General">
                  <c:v>69.982399999999998</c:v>
                </c:pt>
                <c:pt idx="18545" formatCode="General">
                  <c:v>71.965999999999994</c:v>
                </c:pt>
                <c:pt idx="18546" formatCode="General">
                  <c:v>73.932000000000002</c:v>
                </c:pt>
                <c:pt idx="18547" formatCode="General">
                  <c:v>75.7624</c:v>
                </c:pt>
                <c:pt idx="18548" formatCode="General">
                  <c:v>77.390799999999999</c:v>
                </c:pt>
                <c:pt idx="18549" formatCode="General">
                  <c:v>78.820499999999996</c:v>
                </c:pt>
                <c:pt idx="18550" formatCode="General">
                  <c:v>80.162899999999993</c:v>
                </c:pt>
                <c:pt idx="18551" formatCode="General">
                  <c:v>81.539299999999997</c:v>
                </c:pt>
                <c:pt idx="18552" formatCode="General">
                  <c:v>82.968999999999994</c:v>
                </c:pt>
                <c:pt idx="18553" formatCode="General">
                  <c:v>84.4191</c:v>
                </c:pt>
                <c:pt idx="18554" formatCode="General">
                  <c:v>85.786600000000007</c:v>
                </c:pt>
                <c:pt idx="18555" formatCode="General">
                  <c:v>86.964799999999997</c:v>
                </c:pt>
                <c:pt idx="18556" formatCode="General">
                  <c:v>87.879199999999997</c:v>
                </c:pt>
                <c:pt idx="18557" formatCode="General">
                  <c:v>88.593800000000002</c:v>
                </c:pt>
                <c:pt idx="18558" formatCode="General">
                  <c:v>89.254300000000001</c:v>
                </c:pt>
                <c:pt idx="18559" formatCode="General">
                  <c:v>90.014300000000006</c:v>
                </c:pt>
                <c:pt idx="18560" formatCode="General">
                  <c:v>90.978499999999997</c:v>
                </c:pt>
                <c:pt idx="18561" formatCode="General">
                  <c:v>92.159499999999994</c:v>
                </c:pt>
                <c:pt idx="18562" formatCode="General">
                  <c:v>93.481800000000007</c:v>
                </c:pt>
                <c:pt idx="18563" formatCode="General">
                  <c:v>94.838099999999997</c:v>
                </c:pt>
                <c:pt idx="18564" formatCode="General">
                  <c:v>96.139600000000002</c:v>
                </c:pt>
                <c:pt idx="18565" formatCode="General">
                  <c:v>97.346000000000004</c:v>
                </c:pt>
                <c:pt idx="18566" formatCode="General">
                  <c:v>98.561400000000006</c:v>
                </c:pt>
                <c:pt idx="18567" formatCode="General">
                  <c:v>99.910300000000007</c:v>
                </c:pt>
                <c:pt idx="18568" formatCode="General">
                  <c:v>101.48099999999999</c:v>
                </c:pt>
                <c:pt idx="18569" formatCode="General">
                  <c:v>103.274</c:v>
                </c:pt>
                <c:pt idx="18570" formatCode="General">
                  <c:v>105.221</c:v>
                </c:pt>
                <c:pt idx="18571" formatCode="General">
                  <c:v>107.205</c:v>
                </c:pt>
                <c:pt idx="18572" formatCode="General">
                  <c:v>109.11499999999999</c:v>
                </c:pt>
                <c:pt idx="18573" formatCode="General">
                  <c:v>110.908</c:v>
                </c:pt>
                <c:pt idx="18574" formatCode="General">
                  <c:v>112.57</c:v>
                </c:pt>
                <c:pt idx="18575" formatCode="General">
                  <c:v>114.11</c:v>
                </c:pt>
                <c:pt idx="18576" formatCode="General">
                  <c:v>115.53</c:v>
                </c:pt>
                <c:pt idx="18577" formatCode="General">
                  <c:v>116.828</c:v>
                </c:pt>
                <c:pt idx="18578" formatCode="General">
                  <c:v>118.05</c:v>
                </c:pt>
                <c:pt idx="18579" formatCode="General">
                  <c:v>119.233</c:v>
                </c:pt>
                <c:pt idx="18580" formatCode="General">
                  <c:v>120.34</c:v>
                </c:pt>
                <c:pt idx="18581" formatCode="General">
                  <c:v>121.239</c:v>
                </c:pt>
                <c:pt idx="18582" formatCode="General">
                  <c:v>121.77200000000001</c:v>
                </c:pt>
                <c:pt idx="18583" formatCode="General">
                  <c:v>121.86199999999999</c:v>
                </c:pt>
                <c:pt idx="18584" formatCode="General">
                  <c:v>121.495</c:v>
                </c:pt>
                <c:pt idx="18585" formatCode="General">
                  <c:v>120.77200000000001</c:v>
                </c:pt>
                <c:pt idx="18586" formatCode="General">
                  <c:v>119.81399999999999</c:v>
                </c:pt>
                <c:pt idx="18587" formatCode="General">
                  <c:v>118.697</c:v>
                </c:pt>
                <c:pt idx="18588" formatCode="General">
                  <c:v>117.48399999999999</c:v>
                </c:pt>
                <c:pt idx="18589" formatCode="General">
                  <c:v>116.21299999999999</c:v>
                </c:pt>
                <c:pt idx="18590" formatCode="General">
                  <c:v>114.938</c:v>
                </c:pt>
                <c:pt idx="18591" formatCode="General">
                  <c:v>113.723</c:v>
                </c:pt>
                <c:pt idx="18592" formatCode="General">
                  <c:v>112.66200000000001</c:v>
                </c:pt>
                <c:pt idx="18593" formatCode="General">
                  <c:v>111.81</c:v>
                </c:pt>
                <c:pt idx="18594" formatCode="General">
                  <c:v>111.16200000000001</c:v>
                </c:pt>
                <c:pt idx="18595" formatCode="General">
                  <c:v>110.65300000000001</c:v>
                </c:pt>
                <c:pt idx="18596" formatCode="General">
                  <c:v>110.199</c:v>
                </c:pt>
                <c:pt idx="18597" formatCode="General">
                  <c:v>109.756</c:v>
                </c:pt>
                <c:pt idx="18598" formatCode="General">
                  <c:v>109.30200000000001</c:v>
                </c:pt>
                <c:pt idx="18599" formatCode="General">
                  <c:v>108.846</c:v>
                </c:pt>
                <c:pt idx="18600" formatCode="General">
                  <c:v>108.383</c:v>
                </c:pt>
                <c:pt idx="18601" formatCode="General">
                  <c:v>107.871</c:v>
                </c:pt>
                <c:pt idx="18602" formatCode="General">
                  <c:v>107.248</c:v>
                </c:pt>
                <c:pt idx="18603" formatCode="General">
                  <c:v>106.459</c:v>
                </c:pt>
                <c:pt idx="18604" formatCode="General">
                  <c:v>105.459</c:v>
                </c:pt>
                <c:pt idx="18605" formatCode="General">
                  <c:v>104.242</c:v>
                </c:pt>
                <c:pt idx="18606" formatCode="General">
                  <c:v>102.907</c:v>
                </c:pt>
                <c:pt idx="18607" formatCode="General">
                  <c:v>101.575</c:v>
                </c:pt>
                <c:pt idx="18608" formatCode="General">
                  <c:v>100.339</c:v>
                </c:pt>
                <c:pt idx="18609" formatCode="General">
                  <c:v>99.225399999999993</c:v>
                </c:pt>
                <c:pt idx="18610" formatCode="General">
                  <c:v>98.205799999999996</c:v>
                </c:pt>
                <c:pt idx="18611" formatCode="General">
                  <c:v>97.162300000000002</c:v>
                </c:pt>
                <c:pt idx="18612" formatCode="General">
                  <c:v>95.984800000000007</c:v>
                </c:pt>
                <c:pt idx="18613" formatCode="General">
                  <c:v>94.715000000000003</c:v>
                </c:pt>
                <c:pt idx="18614" formatCode="General">
                  <c:v>93.429699999999997</c:v>
                </c:pt>
                <c:pt idx="18615" formatCode="General">
                  <c:v>92.191900000000004</c:v>
                </c:pt>
                <c:pt idx="18616" formatCode="General">
                  <c:v>90.99</c:v>
                </c:pt>
                <c:pt idx="18617" formatCode="General">
                  <c:v>89.779300000000006</c:v>
                </c:pt>
                <c:pt idx="18618" formatCode="General">
                  <c:v>88.557400000000001</c:v>
                </c:pt>
                <c:pt idx="18619" formatCode="General">
                  <c:v>87.303799999999995</c:v>
                </c:pt>
                <c:pt idx="18620" formatCode="General">
                  <c:v>85.935199999999995</c:v>
                </c:pt>
                <c:pt idx="18621" formatCode="General">
                  <c:v>84.372299999999996</c:v>
                </c:pt>
                <c:pt idx="18622" formatCode="General">
                  <c:v>82.5762</c:v>
                </c:pt>
                <c:pt idx="18623" formatCode="General">
                  <c:v>80.638400000000004</c:v>
                </c:pt>
                <c:pt idx="18624" formatCode="General">
                  <c:v>78.692800000000005</c:v>
                </c:pt>
                <c:pt idx="18625" formatCode="General">
                  <c:v>76.6952</c:v>
                </c:pt>
                <c:pt idx="18626" formatCode="General">
                  <c:v>74.531499999999994</c:v>
                </c:pt>
                <c:pt idx="18627" formatCode="General">
                  <c:v>72.087400000000002</c:v>
                </c:pt>
                <c:pt idx="18628" formatCode="General">
                  <c:v>69.391900000000007</c:v>
                </c:pt>
                <c:pt idx="18629" formatCode="General">
                  <c:v>66.607299999999995</c:v>
                </c:pt>
                <c:pt idx="18630" formatCode="General">
                  <c:v>63.884599999999999</c:v>
                </c:pt>
                <c:pt idx="18631" formatCode="General">
                  <c:v>61.356000000000002</c:v>
                </c:pt>
                <c:pt idx="18632" formatCode="General">
                  <c:v>59.248199999999997</c:v>
                </c:pt>
                <c:pt idx="18633" formatCode="General">
                  <c:v>57.747100000000003</c:v>
                </c:pt>
                <c:pt idx="18634" formatCode="General">
                  <c:v>56.837899999999998</c:v>
                </c:pt>
                <c:pt idx="18635" formatCode="General">
                  <c:v>56.332099999999997</c:v>
                </c:pt>
                <c:pt idx="18636" formatCode="General">
                  <c:v>55.985599999999998</c:v>
                </c:pt>
                <c:pt idx="18637" formatCode="General">
                  <c:v>55.632399999999997</c:v>
                </c:pt>
                <c:pt idx="18638" formatCode="General">
                  <c:v>55.176099999999998</c:v>
                </c:pt>
                <c:pt idx="18639" formatCode="General">
                  <c:v>54.670200000000001</c:v>
                </c:pt>
                <c:pt idx="18640" formatCode="General">
                  <c:v>54.157800000000002</c:v>
                </c:pt>
                <c:pt idx="18641" formatCode="General">
                  <c:v>53.606200000000001</c:v>
                </c:pt>
                <c:pt idx="18642" formatCode="General">
                  <c:v>52.9467</c:v>
                </c:pt>
                <c:pt idx="18643" formatCode="General">
                  <c:v>52.095100000000002</c:v>
                </c:pt>
                <c:pt idx="18644" formatCode="General">
                  <c:v>51.033000000000001</c:v>
                </c:pt>
                <c:pt idx="18645" formatCode="General">
                  <c:v>49.786999999999999</c:v>
                </c:pt>
                <c:pt idx="18646" formatCode="General">
                  <c:v>48.467700000000001</c:v>
                </c:pt>
                <c:pt idx="18647" formatCode="General">
                  <c:v>47.2027</c:v>
                </c:pt>
                <c:pt idx="18648" formatCode="General">
                  <c:v>46.047600000000003</c:v>
                </c:pt>
                <c:pt idx="18649" formatCode="General">
                  <c:v>45.058300000000003</c:v>
                </c:pt>
                <c:pt idx="18650" formatCode="General">
                  <c:v>44.277500000000003</c:v>
                </c:pt>
                <c:pt idx="18651" formatCode="General">
                  <c:v>43.661299999999997</c:v>
                </c:pt>
                <c:pt idx="18652" formatCode="General">
                  <c:v>43.138599999999997</c:v>
                </c:pt>
                <c:pt idx="18653" formatCode="General">
                  <c:v>42.652500000000003</c:v>
                </c:pt>
                <c:pt idx="18654" formatCode="General">
                  <c:v>42.135899999999999</c:v>
                </c:pt>
                <c:pt idx="18655" formatCode="General">
                  <c:v>41.536499999999997</c:v>
                </c:pt>
                <c:pt idx="18656" formatCode="General">
                  <c:v>40.752600000000001</c:v>
                </c:pt>
                <c:pt idx="18657" formatCode="General">
                  <c:v>39.671599999999998</c:v>
                </c:pt>
                <c:pt idx="18658" formatCode="General">
                  <c:v>38.2575</c:v>
                </c:pt>
                <c:pt idx="18659" formatCode="General">
                  <c:v>36.523099999999999</c:v>
                </c:pt>
                <c:pt idx="18660" formatCode="General">
                  <c:v>34.509399999999999</c:v>
                </c:pt>
                <c:pt idx="18661" formatCode="General">
                  <c:v>32.302</c:v>
                </c:pt>
                <c:pt idx="18662" formatCode="General">
                  <c:v>30.0062</c:v>
                </c:pt>
                <c:pt idx="18663" formatCode="General">
                  <c:v>27.770700000000001</c:v>
                </c:pt>
                <c:pt idx="18664" formatCode="General">
                  <c:v>25.734100000000002</c:v>
                </c:pt>
                <c:pt idx="18665" formatCode="General">
                  <c:v>23.910799999999998</c:v>
                </c:pt>
                <c:pt idx="18666" formatCode="General">
                  <c:v>22.268000000000001</c:v>
                </c:pt>
                <c:pt idx="18667" formatCode="General">
                  <c:v>20.751799999999999</c:v>
                </c:pt>
                <c:pt idx="18668" formatCode="General">
                  <c:v>19.261299999999999</c:v>
                </c:pt>
                <c:pt idx="18669" formatCode="General">
                  <c:v>17.7087</c:v>
                </c:pt>
                <c:pt idx="18670" formatCode="General">
                  <c:v>16.0151</c:v>
                </c:pt>
                <c:pt idx="18671" formatCode="General">
                  <c:v>14.1234</c:v>
                </c:pt>
                <c:pt idx="18672" formatCode="General">
                  <c:v>12.0189</c:v>
                </c:pt>
                <c:pt idx="18673" formatCode="General">
                  <c:v>9.7075600000000009</c:v>
                </c:pt>
                <c:pt idx="18674" formatCode="General">
                  <c:v>7.2199600000000004</c:v>
                </c:pt>
                <c:pt idx="18675" formatCode="General">
                  <c:v>4.5737800000000002</c:v>
                </c:pt>
                <c:pt idx="18676" formatCode="General">
                  <c:v>1.7647299999999999</c:v>
                </c:pt>
                <c:pt idx="18677" formatCode="General">
                  <c:v>-1.1960299999999999</c:v>
                </c:pt>
                <c:pt idx="18678" formatCode="General">
                  <c:v>-4.2885</c:v>
                </c:pt>
                <c:pt idx="18679" formatCode="General">
                  <c:v>-7.5147700000000004</c:v>
                </c:pt>
                <c:pt idx="18680" formatCode="General">
                  <c:v>-10.881500000000001</c:v>
                </c:pt>
                <c:pt idx="18681" formatCode="General">
                  <c:v>-14.382199999999999</c:v>
                </c:pt>
                <c:pt idx="18682" formatCode="General">
                  <c:v>-17.9209</c:v>
                </c:pt>
                <c:pt idx="18683" formatCode="General">
                  <c:v>-21.351900000000001</c:v>
                </c:pt>
                <c:pt idx="18684" formatCode="General">
                  <c:v>-24.6524</c:v>
                </c:pt>
                <c:pt idx="18685" formatCode="General">
                  <c:v>-27.851199999999999</c:v>
                </c:pt>
                <c:pt idx="18686" formatCode="General">
                  <c:v>-30.959700000000002</c:v>
                </c:pt>
                <c:pt idx="18687" formatCode="General">
                  <c:v>-33.952800000000003</c:v>
                </c:pt>
                <c:pt idx="18688" formatCode="General">
                  <c:v>-36.7318</c:v>
                </c:pt>
                <c:pt idx="18689" formatCode="General">
                  <c:v>-39.195700000000002</c:v>
                </c:pt>
                <c:pt idx="18690" formatCode="General">
                  <c:v>-41.276899999999998</c:v>
                </c:pt>
                <c:pt idx="18691" formatCode="General">
                  <c:v>-42.949300000000001</c:v>
                </c:pt>
                <c:pt idx="18692" formatCode="General">
                  <c:v>-44.225499999999997</c:v>
                </c:pt>
                <c:pt idx="18693" formatCode="General">
                  <c:v>-45.153700000000001</c:v>
                </c:pt>
                <c:pt idx="18694" formatCode="General">
                  <c:v>-45.8324</c:v>
                </c:pt>
                <c:pt idx="18695" formatCode="General">
                  <c:v>-46.395200000000003</c:v>
                </c:pt>
                <c:pt idx="18696" formatCode="General">
                  <c:v>-46.941200000000002</c:v>
                </c:pt>
                <c:pt idx="18697" formatCode="General">
                  <c:v>-47.5212</c:v>
                </c:pt>
                <c:pt idx="18698" formatCode="General">
                  <c:v>-48.099699999999999</c:v>
                </c:pt>
                <c:pt idx="18699" formatCode="General">
                  <c:v>-48.626399999999997</c:v>
                </c:pt>
                <c:pt idx="18700" formatCode="General">
                  <c:v>-49.125700000000002</c:v>
                </c:pt>
                <c:pt idx="18701" formatCode="General">
                  <c:v>-49.637599999999999</c:v>
                </c:pt>
                <c:pt idx="18702" formatCode="General">
                  <c:v>-50.215299999999999</c:v>
                </c:pt>
                <c:pt idx="18703" formatCode="General">
                  <c:v>-50.886099999999999</c:v>
                </c:pt>
                <c:pt idx="18704" formatCode="General">
                  <c:v>-51.651299999999999</c:v>
                </c:pt>
                <c:pt idx="18705" formatCode="General">
                  <c:v>-52.508600000000001</c:v>
                </c:pt>
                <c:pt idx="18706" formatCode="General">
                  <c:v>-53.4452</c:v>
                </c:pt>
                <c:pt idx="18707" formatCode="General">
                  <c:v>-54.430799999999998</c:v>
                </c:pt>
                <c:pt idx="18708" formatCode="General">
                  <c:v>-55.432600000000001</c:v>
                </c:pt>
                <c:pt idx="18709" formatCode="General">
                  <c:v>-56.432000000000002</c:v>
                </c:pt>
                <c:pt idx="18710" formatCode="General">
                  <c:v>-57.442100000000003</c:v>
                </c:pt>
                <c:pt idx="18711" formatCode="General">
                  <c:v>-58.493499999999997</c:v>
                </c:pt>
                <c:pt idx="18712" formatCode="General">
                  <c:v>-59.630200000000002</c:v>
                </c:pt>
                <c:pt idx="18713" formatCode="General">
                  <c:v>-60.904000000000003</c:v>
                </c:pt>
                <c:pt idx="18714" formatCode="General">
                  <c:v>-62.3538</c:v>
                </c:pt>
                <c:pt idx="18715" formatCode="General">
                  <c:v>-64.015100000000004</c:v>
                </c:pt>
                <c:pt idx="18716" formatCode="General">
                  <c:v>-65.907300000000006</c:v>
                </c:pt>
                <c:pt idx="18717" formatCode="General">
                  <c:v>-68.0227</c:v>
                </c:pt>
                <c:pt idx="18718" formatCode="General">
                  <c:v>-70.335099999999997</c:v>
                </c:pt>
                <c:pt idx="18719" formatCode="General">
                  <c:v>-72.788899999999998</c:v>
                </c:pt>
                <c:pt idx="18720" formatCode="General">
                  <c:v>-75.310900000000004</c:v>
                </c:pt>
                <c:pt idx="18721" formatCode="General">
                  <c:v>-77.819199999999995</c:v>
                </c:pt>
                <c:pt idx="18722" formatCode="General">
                  <c:v>-80.233199999999997</c:v>
                </c:pt>
                <c:pt idx="18723" formatCode="General">
                  <c:v>-82.499600000000001</c:v>
                </c:pt>
                <c:pt idx="18724" formatCode="General">
                  <c:v>-84.698800000000006</c:v>
                </c:pt>
                <c:pt idx="18725" formatCode="General">
                  <c:v>-86.944800000000001</c:v>
                </c:pt>
                <c:pt idx="18726" formatCode="General">
                  <c:v>-89.257300000000001</c:v>
                </c:pt>
                <c:pt idx="18727" formatCode="General">
                  <c:v>-91.645700000000005</c:v>
                </c:pt>
                <c:pt idx="18728" formatCode="General">
                  <c:v>-94.104399999999998</c:v>
                </c:pt>
                <c:pt idx="18729" formatCode="General">
                  <c:v>-96.618799999999993</c:v>
                </c:pt>
                <c:pt idx="18730" formatCode="General">
                  <c:v>-99.168400000000005</c:v>
                </c:pt>
                <c:pt idx="18731" formatCode="General">
                  <c:v>-101.756</c:v>
                </c:pt>
                <c:pt idx="18732" formatCode="General">
                  <c:v>-104.39700000000001</c:v>
                </c:pt>
                <c:pt idx="18733" formatCode="General">
                  <c:v>-107.127</c:v>
                </c:pt>
                <c:pt idx="18734" formatCode="General">
                  <c:v>-110.01300000000001</c:v>
                </c:pt>
                <c:pt idx="18735" formatCode="General">
                  <c:v>-113.158</c:v>
                </c:pt>
                <c:pt idx="18736" formatCode="General">
                  <c:v>-116.53</c:v>
                </c:pt>
                <c:pt idx="18737" formatCode="General">
                  <c:v>-119.977</c:v>
                </c:pt>
                <c:pt idx="18738" formatCode="General">
                  <c:v>-123.31100000000001</c:v>
                </c:pt>
                <c:pt idx="18739" formatCode="General">
                  <c:v>-126.357</c:v>
                </c:pt>
                <c:pt idx="18740" formatCode="General">
                  <c:v>-129.001</c:v>
                </c:pt>
                <c:pt idx="18741" formatCode="General">
                  <c:v>-131.161</c:v>
                </c:pt>
                <c:pt idx="18742" formatCode="General">
                  <c:v>-132.82900000000001</c:v>
                </c:pt>
                <c:pt idx="18743" formatCode="General">
                  <c:v>-134.03</c:v>
                </c:pt>
                <c:pt idx="18744" formatCode="General">
                  <c:v>-134.809</c:v>
                </c:pt>
                <c:pt idx="18745" formatCode="General">
                  <c:v>-135.232</c:v>
                </c:pt>
                <c:pt idx="18746" formatCode="General">
                  <c:v>-135.369</c:v>
                </c:pt>
                <c:pt idx="18747" formatCode="General">
                  <c:v>-135.262</c:v>
                </c:pt>
                <c:pt idx="18748" formatCode="General">
                  <c:v>-134.904</c:v>
                </c:pt>
                <c:pt idx="18749" formatCode="General">
                  <c:v>-134.23599999999999</c:v>
                </c:pt>
                <c:pt idx="18750" formatCode="General">
                  <c:v>-133.238</c:v>
                </c:pt>
                <c:pt idx="18751" formatCode="General">
                  <c:v>-131.929</c:v>
                </c:pt>
                <c:pt idx="18752" formatCode="General">
                  <c:v>-130.43899999999999</c:v>
                </c:pt>
                <c:pt idx="18753" formatCode="General">
                  <c:v>-128.93</c:v>
                </c:pt>
                <c:pt idx="18754" formatCode="General">
                  <c:v>-127.545</c:v>
                </c:pt>
                <c:pt idx="18755" formatCode="General">
                  <c:v>-126.458</c:v>
                </c:pt>
                <c:pt idx="18756" formatCode="General">
                  <c:v>-125.828</c:v>
                </c:pt>
                <c:pt idx="18757" formatCode="General">
                  <c:v>-125.78400000000001</c:v>
                </c:pt>
                <c:pt idx="18758" formatCode="General">
                  <c:v>-126.389</c:v>
                </c:pt>
                <c:pt idx="18759" formatCode="General">
                  <c:v>-127.634</c:v>
                </c:pt>
                <c:pt idx="18760" formatCode="General">
                  <c:v>-129.482</c:v>
                </c:pt>
                <c:pt idx="18761" formatCode="General">
                  <c:v>-131.88</c:v>
                </c:pt>
                <c:pt idx="18762" formatCode="General">
                  <c:v>-134.74600000000001</c:v>
                </c:pt>
                <c:pt idx="18763" formatCode="General">
                  <c:v>-137.977</c:v>
                </c:pt>
                <c:pt idx="18764" formatCode="General">
                  <c:v>-141.38900000000001</c:v>
                </c:pt>
                <c:pt idx="18765" formatCode="General">
                  <c:v>-144.779</c:v>
                </c:pt>
                <c:pt idx="18766" formatCode="General">
                  <c:v>-147.96799999999999</c:v>
                </c:pt>
                <c:pt idx="18767" formatCode="General">
                  <c:v>-150.81299999999999</c:v>
                </c:pt>
                <c:pt idx="18768" formatCode="General">
                  <c:v>-153.273</c:v>
                </c:pt>
                <c:pt idx="18769" formatCode="General">
                  <c:v>-155.321</c:v>
                </c:pt>
                <c:pt idx="18770" formatCode="General">
                  <c:v>-156.93600000000001</c:v>
                </c:pt>
                <c:pt idx="18771" formatCode="General">
                  <c:v>-158.07400000000001</c:v>
                </c:pt>
                <c:pt idx="18772" formatCode="General">
                  <c:v>-158.69800000000001</c:v>
                </c:pt>
                <c:pt idx="18773" formatCode="General">
                  <c:v>-158.83099999999999</c:v>
                </c:pt>
                <c:pt idx="18774" formatCode="General">
                  <c:v>-158.50200000000001</c:v>
                </c:pt>
                <c:pt idx="18775" formatCode="General">
                  <c:v>-157.71100000000001</c:v>
                </c:pt>
                <c:pt idx="18776" formatCode="General">
                  <c:v>-156.428</c:v>
                </c:pt>
                <c:pt idx="18777" formatCode="General">
                  <c:v>-154.61000000000001</c:v>
                </c:pt>
                <c:pt idx="18778" formatCode="General">
                  <c:v>-152.29599999999999</c:v>
                </c:pt>
                <c:pt idx="18779" formatCode="General">
                  <c:v>-149.59800000000001</c:v>
                </c:pt>
                <c:pt idx="18780" formatCode="General">
                  <c:v>-146.68100000000001</c:v>
                </c:pt>
                <c:pt idx="18781" formatCode="General">
                  <c:v>-143.69399999999999</c:v>
                </c:pt>
                <c:pt idx="18782" formatCode="General">
                  <c:v>-140.71</c:v>
                </c:pt>
                <c:pt idx="18783" formatCode="General">
                  <c:v>-137.77600000000001</c:v>
                </c:pt>
                <c:pt idx="18784" formatCode="General">
                  <c:v>-134.91499999999999</c:v>
                </c:pt>
                <c:pt idx="18785" formatCode="General">
                  <c:v>-132.15100000000001</c:v>
                </c:pt>
                <c:pt idx="18786" formatCode="General">
                  <c:v>-129.506</c:v>
                </c:pt>
                <c:pt idx="18787" formatCode="General">
                  <c:v>-127.004</c:v>
                </c:pt>
                <c:pt idx="18788" formatCode="General">
                  <c:v>-124.67700000000001</c:v>
                </c:pt>
                <c:pt idx="18789" formatCode="General">
                  <c:v>-122.57599999999999</c:v>
                </c:pt>
                <c:pt idx="18790" formatCode="General">
                  <c:v>-120.771</c:v>
                </c:pt>
                <c:pt idx="18791" formatCode="General">
                  <c:v>-119.319</c:v>
                </c:pt>
                <c:pt idx="18792" formatCode="General">
                  <c:v>-118.34699999999999</c:v>
                </c:pt>
                <c:pt idx="18793" formatCode="General">
                  <c:v>-117.992</c:v>
                </c:pt>
                <c:pt idx="18794" formatCode="General">
                  <c:v>-118.33</c:v>
                </c:pt>
                <c:pt idx="18795" formatCode="General">
                  <c:v>-119.36799999999999</c:v>
                </c:pt>
                <c:pt idx="18796" formatCode="General">
                  <c:v>-120.998</c:v>
                </c:pt>
                <c:pt idx="18797" formatCode="General">
                  <c:v>-123.108</c:v>
                </c:pt>
                <c:pt idx="18798" formatCode="General">
                  <c:v>-125.60599999999999</c:v>
                </c:pt>
                <c:pt idx="18799" formatCode="General">
                  <c:v>-128.39400000000001</c:v>
                </c:pt>
                <c:pt idx="18800" formatCode="General">
                  <c:v>-131.381</c:v>
                </c:pt>
                <c:pt idx="18801" formatCode="General">
                  <c:v>-134.506</c:v>
                </c:pt>
                <c:pt idx="18802" formatCode="General">
                  <c:v>-137.68700000000001</c:v>
                </c:pt>
                <c:pt idx="18803" formatCode="General">
                  <c:v>-140.81700000000001</c:v>
                </c:pt>
                <c:pt idx="18804" formatCode="General">
                  <c:v>-143.761</c:v>
                </c:pt>
                <c:pt idx="18805" formatCode="General">
                  <c:v>-146.38499999999999</c:v>
                </c:pt>
                <c:pt idx="18806" formatCode="General">
                  <c:v>-148.54499999999999</c:v>
                </c:pt>
                <c:pt idx="18807" formatCode="General">
                  <c:v>-150.11000000000001</c:v>
                </c:pt>
                <c:pt idx="18808" formatCode="General">
                  <c:v>-151.006</c:v>
                </c:pt>
                <c:pt idx="18809" formatCode="General">
                  <c:v>-151.155</c:v>
                </c:pt>
                <c:pt idx="18810" formatCode="General">
                  <c:v>-150.49</c:v>
                </c:pt>
                <c:pt idx="18811" formatCode="General">
                  <c:v>-148.96</c:v>
                </c:pt>
                <c:pt idx="18812" formatCode="General">
                  <c:v>-146.559</c:v>
                </c:pt>
                <c:pt idx="18813" formatCode="General">
                  <c:v>-143.375</c:v>
                </c:pt>
                <c:pt idx="18814" formatCode="General">
                  <c:v>-139.51499999999999</c:v>
                </c:pt>
                <c:pt idx="18815" formatCode="General">
                  <c:v>-135.04</c:v>
                </c:pt>
                <c:pt idx="18816" formatCode="General">
                  <c:v>-129.99700000000001</c:v>
                </c:pt>
                <c:pt idx="18817" formatCode="General">
                  <c:v>-124.42</c:v>
                </c:pt>
                <c:pt idx="18818" formatCode="General">
                  <c:v>-118.36799999999999</c:v>
                </c:pt>
                <c:pt idx="18819" formatCode="General">
                  <c:v>-111.922</c:v>
                </c:pt>
                <c:pt idx="18820" formatCode="General">
                  <c:v>-105.21299999999999</c:v>
                </c:pt>
                <c:pt idx="18821" formatCode="General">
                  <c:v>-98.389899999999997</c:v>
                </c:pt>
                <c:pt idx="18822" formatCode="General">
                  <c:v>-91.600899999999996</c:v>
                </c:pt>
                <c:pt idx="18823" formatCode="General">
                  <c:v>-84.911500000000004</c:v>
                </c:pt>
                <c:pt idx="18824" formatCode="General">
                  <c:v>-78.3065</c:v>
                </c:pt>
                <c:pt idx="18825" formatCode="General">
                  <c:v>-71.8155</c:v>
                </c:pt>
                <c:pt idx="18826" formatCode="General">
                  <c:v>-65.499099999999999</c:v>
                </c:pt>
                <c:pt idx="18827" formatCode="General">
                  <c:v>-59.4893</c:v>
                </c:pt>
                <c:pt idx="18828" formatCode="General">
                  <c:v>-53.884399999999999</c:v>
                </c:pt>
                <c:pt idx="18829" formatCode="General">
                  <c:v>-48.676000000000002</c:v>
                </c:pt>
                <c:pt idx="18830" formatCode="General">
                  <c:v>-43.808799999999998</c:v>
                </c:pt>
                <c:pt idx="18831" formatCode="General">
                  <c:v>-39.207999999999998</c:v>
                </c:pt>
                <c:pt idx="18832" formatCode="General">
                  <c:v>-34.921700000000001</c:v>
                </c:pt>
                <c:pt idx="18833" formatCode="General">
                  <c:v>-31.046700000000001</c:v>
                </c:pt>
                <c:pt idx="18834" formatCode="General">
                  <c:v>-27.667300000000001</c:v>
                </c:pt>
                <c:pt idx="18835" formatCode="General">
                  <c:v>-24.781500000000001</c:v>
                </c:pt>
                <c:pt idx="18836" formatCode="General">
                  <c:v>-22.243300000000001</c:v>
                </c:pt>
                <c:pt idx="18837" formatCode="General">
                  <c:v>-19.923200000000001</c:v>
                </c:pt>
                <c:pt idx="18838" formatCode="General">
                  <c:v>-17.734100000000002</c:v>
                </c:pt>
                <c:pt idx="18839" formatCode="General">
                  <c:v>-15.662599999999999</c:v>
                </c:pt>
                <c:pt idx="18840" formatCode="General">
                  <c:v>-13.7249</c:v>
                </c:pt>
                <c:pt idx="18841" formatCode="General">
                  <c:v>-11.9475</c:v>
                </c:pt>
                <c:pt idx="18842" formatCode="General">
                  <c:v>-10.3812</c:v>
                </c:pt>
                <c:pt idx="18843" formatCode="General">
                  <c:v>-9.0757899999999996</c:v>
                </c:pt>
                <c:pt idx="18844" formatCode="General">
                  <c:v>-8.0632300000000008</c:v>
                </c:pt>
                <c:pt idx="18845" formatCode="General">
                  <c:v>-7.3347899999999999</c:v>
                </c:pt>
                <c:pt idx="18846" formatCode="General">
                  <c:v>-6.8339600000000003</c:v>
                </c:pt>
                <c:pt idx="18847" formatCode="General">
                  <c:v>-6.5013399999999999</c:v>
                </c:pt>
                <c:pt idx="18848" formatCode="General">
                  <c:v>-6.3223399999999996</c:v>
                </c:pt>
                <c:pt idx="18849" formatCode="General">
                  <c:v>-6.3388400000000003</c:v>
                </c:pt>
                <c:pt idx="18850" formatCode="General">
                  <c:v>-6.6383000000000001</c:v>
                </c:pt>
                <c:pt idx="18851" formatCode="General">
                  <c:v>-7.28057</c:v>
                </c:pt>
                <c:pt idx="18852" formatCode="General">
                  <c:v>-8.2802299999999995</c:v>
                </c:pt>
                <c:pt idx="18853" formatCode="General">
                  <c:v>-9.4910899999999998</c:v>
                </c:pt>
                <c:pt idx="18854" formatCode="General">
                  <c:v>-10.756399999999999</c:v>
                </c:pt>
                <c:pt idx="18855" formatCode="General">
                  <c:v>-12.0863</c:v>
                </c:pt>
                <c:pt idx="18856" formatCode="General">
                  <c:v>-13.4703</c:v>
                </c:pt>
                <c:pt idx="18857" formatCode="General">
                  <c:v>-14.847799999999999</c:v>
                </c:pt>
                <c:pt idx="18858" formatCode="General">
                  <c:v>-16.212199999999999</c:v>
                </c:pt>
                <c:pt idx="18859" formatCode="General">
                  <c:v>-17.580300000000001</c:v>
                </c:pt>
                <c:pt idx="18860" formatCode="General">
                  <c:v>-18.968399999999999</c:v>
                </c:pt>
                <c:pt idx="18861" formatCode="General">
                  <c:v>-20.419599999999999</c:v>
                </c:pt>
                <c:pt idx="18862" formatCode="General">
                  <c:v>-22.017900000000001</c:v>
                </c:pt>
                <c:pt idx="18863" formatCode="General">
                  <c:v>-23.793099999999999</c:v>
                </c:pt>
                <c:pt idx="18864" formatCode="General">
                  <c:v>-25.6858</c:v>
                </c:pt>
                <c:pt idx="18865" formatCode="General">
                  <c:v>-27.6372</c:v>
                </c:pt>
                <c:pt idx="18866" formatCode="General">
                  <c:v>-29.599900000000002</c:v>
                </c:pt>
                <c:pt idx="18867" formatCode="General">
                  <c:v>-31.5076</c:v>
                </c:pt>
                <c:pt idx="18868" formatCode="General">
                  <c:v>-33.307600000000001</c:v>
                </c:pt>
                <c:pt idx="18869" formatCode="General">
                  <c:v>-35</c:v>
                </c:pt>
                <c:pt idx="18870" formatCode="General">
                  <c:v>-36.593499999999999</c:v>
                </c:pt>
                <c:pt idx="18871" formatCode="General">
                  <c:v>-38.095999999999997</c:v>
                </c:pt>
                <c:pt idx="18872" formatCode="General">
                  <c:v>-39.414700000000003</c:v>
                </c:pt>
                <c:pt idx="18873" formatCode="General">
                  <c:v>-40.421799999999998</c:v>
                </c:pt>
                <c:pt idx="18874" formatCode="General">
                  <c:v>-40.974699999999999</c:v>
                </c:pt>
                <c:pt idx="18875" formatCode="General">
                  <c:v>-40.980899999999998</c:v>
                </c:pt>
                <c:pt idx="18876" formatCode="General">
                  <c:v>-40.505699999999997</c:v>
                </c:pt>
                <c:pt idx="18877" formatCode="General">
                  <c:v>-39.612000000000002</c:v>
                </c:pt>
                <c:pt idx="18878" formatCode="General">
                  <c:v>-38.333100000000002</c:v>
                </c:pt>
                <c:pt idx="18879" formatCode="General">
                  <c:v>-36.798400000000001</c:v>
                </c:pt>
                <c:pt idx="18880" formatCode="General">
                  <c:v>-35.149900000000002</c:v>
                </c:pt>
                <c:pt idx="18881" formatCode="General">
                  <c:v>-33.461799999999997</c:v>
                </c:pt>
                <c:pt idx="18882" formatCode="General">
                  <c:v>-31.776599999999998</c:v>
                </c:pt>
                <c:pt idx="18883" formatCode="General">
                  <c:v>-30.084299999999999</c:v>
                </c:pt>
                <c:pt idx="18884" formatCode="General">
                  <c:v>-28.337599999999998</c:v>
                </c:pt>
                <c:pt idx="18885" formatCode="General">
                  <c:v>-26.484400000000001</c:v>
                </c:pt>
                <c:pt idx="18886" formatCode="General">
                  <c:v>-24.517700000000001</c:v>
                </c:pt>
                <c:pt idx="18887" formatCode="General">
                  <c:v>-22.448599999999999</c:v>
                </c:pt>
                <c:pt idx="18888" formatCode="General">
                  <c:v>-20.257000000000001</c:v>
                </c:pt>
                <c:pt idx="18889" formatCode="General">
                  <c:v>-17.845500000000001</c:v>
                </c:pt>
                <c:pt idx="18890" formatCode="General">
                  <c:v>-15.077299999999999</c:v>
                </c:pt>
                <c:pt idx="18891" formatCode="General">
                  <c:v>-11.949</c:v>
                </c:pt>
                <c:pt idx="18892" formatCode="General">
                  <c:v>-8.5465999999999998</c:v>
                </c:pt>
                <c:pt idx="18893" formatCode="General">
                  <c:v>-4.9889200000000002</c:v>
                </c:pt>
                <c:pt idx="18894" formatCode="General">
                  <c:v>-1.3744400000000001</c:v>
                </c:pt>
                <c:pt idx="18895" formatCode="General">
                  <c:v>2.31257</c:v>
                </c:pt>
                <c:pt idx="18896" formatCode="General">
                  <c:v>6.1065699999999996</c:v>
                </c:pt>
                <c:pt idx="18897" formatCode="General">
                  <c:v>10.036899999999999</c:v>
                </c:pt>
                <c:pt idx="18898" formatCode="General">
                  <c:v>14.014799999999999</c:v>
                </c:pt>
                <c:pt idx="18899" formatCode="General">
                  <c:v>17.878</c:v>
                </c:pt>
                <c:pt idx="18900" formatCode="General">
                  <c:v>21.5059</c:v>
                </c:pt>
                <c:pt idx="18901" formatCode="General">
                  <c:v>24.83</c:v>
                </c:pt>
                <c:pt idx="18902" formatCode="General">
                  <c:v>27.863499999999998</c:v>
                </c:pt>
                <c:pt idx="18903" formatCode="General">
                  <c:v>30.635999999999999</c:v>
                </c:pt>
                <c:pt idx="18904" formatCode="General">
                  <c:v>33.171599999999998</c:v>
                </c:pt>
                <c:pt idx="18905" formatCode="General">
                  <c:v>35.462699999999998</c:v>
                </c:pt>
                <c:pt idx="18906" formatCode="General">
                  <c:v>37.487200000000001</c:v>
                </c:pt>
                <c:pt idx="18907" formatCode="General">
                  <c:v>39.229100000000003</c:v>
                </c:pt>
                <c:pt idx="18908" formatCode="General">
                  <c:v>40.6813</c:v>
                </c:pt>
                <c:pt idx="18909" formatCode="General">
                  <c:v>41.857100000000003</c:v>
                </c:pt>
                <c:pt idx="18910" formatCode="General">
                  <c:v>42.782499999999999</c:v>
                </c:pt>
                <c:pt idx="18911" formatCode="General">
                  <c:v>43.496899999999997</c:v>
                </c:pt>
                <c:pt idx="18912" formatCode="General">
                  <c:v>44.062800000000003</c:v>
                </c:pt>
                <c:pt idx="18913" formatCode="General">
                  <c:v>44.5501</c:v>
                </c:pt>
                <c:pt idx="18914" formatCode="General">
                  <c:v>45.051400000000001</c:v>
                </c:pt>
                <c:pt idx="18915" formatCode="General">
                  <c:v>45.655700000000003</c:v>
                </c:pt>
                <c:pt idx="18916" formatCode="General">
                  <c:v>46.413400000000003</c:v>
                </c:pt>
                <c:pt idx="18917" formatCode="General">
                  <c:v>47.324300000000001</c:v>
                </c:pt>
                <c:pt idx="18918" formatCode="General">
                  <c:v>48.344799999999999</c:v>
                </c:pt>
                <c:pt idx="18919" formatCode="General">
                  <c:v>49.366900000000001</c:v>
                </c:pt>
                <c:pt idx="18920" formatCode="General">
                  <c:v>50.280700000000003</c:v>
                </c:pt>
                <c:pt idx="18921" formatCode="General">
                  <c:v>51.093800000000002</c:v>
                </c:pt>
                <c:pt idx="18922" formatCode="General">
                  <c:v>51.837699999999998</c:v>
                </c:pt>
                <c:pt idx="18923" formatCode="General">
                  <c:v>52.527099999999997</c:v>
                </c:pt>
                <c:pt idx="18924" formatCode="General">
                  <c:v>53.248899999999999</c:v>
                </c:pt>
                <c:pt idx="18925" formatCode="General">
                  <c:v>54.117699999999999</c:v>
                </c:pt>
                <c:pt idx="18926" formatCode="General">
                  <c:v>55.19</c:v>
                </c:pt>
                <c:pt idx="18927" formatCode="General">
                  <c:v>56.470300000000002</c:v>
                </c:pt>
                <c:pt idx="18928" formatCode="General">
                  <c:v>57.850999999999999</c:v>
                </c:pt>
                <c:pt idx="18929" formatCode="General">
                  <c:v>59.224899999999998</c:v>
                </c:pt>
                <c:pt idx="18930" formatCode="General">
                  <c:v>60.563600000000001</c:v>
                </c:pt>
                <c:pt idx="18931" formatCode="General">
                  <c:v>61.838999999999999</c:v>
                </c:pt>
                <c:pt idx="18932" formatCode="General">
                  <c:v>63.029400000000003</c:v>
                </c:pt>
                <c:pt idx="18933" formatCode="General">
                  <c:v>64.159000000000006</c:v>
                </c:pt>
                <c:pt idx="18934" formatCode="General">
                  <c:v>65.292299999999997</c:v>
                </c:pt>
                <c:pt idx="18935" formatCode="General">
                  <c:v>66.5321</c:v>
                </c:pt>
                <c:pt idx="18936" formatCode="General">
                  <c:v>67.985900000000001</c:v>
                </c:pt>
                <c:pt idx="18937" formatCode="General">
                  <c:v>69.7239</c:v>
                </c:pt>
                <c:pt idx="18938" formatCode="General">
                  <c:v>71.7607</c:v>
                </c:pt>
                <c:pt idx="18939" formatCode="General">
                  <c:v>74.064499999999995</c:v>
                </c:pt>
                <c:pt idx="18940" formatCode="General">
                  <c:v>76.642399999999995</c:v>
                </c:pt>
                <c:pt idx="18941" formatCode="General">
                  <c:v>79.490200000000002</c:v>
                </c:pt>
                <c:pt idx="18942" formatCode="General">
                  <c:v>82.504800000000003</c:v>
                </c:pt>
                <c:pt idx="18943" formatCode="General">
                  <c:v>85.537800000000004</c:v>
                </c:pt>
                <c:pt idx="18944" formatCode="General">
                  <c:v>88.4328</c:v>
                </c:pt>
                <c:pt idx="18945" formatCode="General">
                  <c:v>90.817400000000006</c:v>
                </c:pt>
                <c:pt idx="18946" formatCode="General">
                  <c:v>92.3322</c:v>
                </c:pt>
                <c:pt idx="18947" formatCode="General">
                  <c:v>93.048299999999998</c:v>
                </c:pt>
                <c:pt idx="18948" formatCode="General">
                  <c:v>93.176199999999994</c:v>
                </c:pt>
                <c:pt idx="18949" formatCode="General">
                  <c:v>92.947299999999998</c:v>
                </c:pt>
                <c:pt idx="18950" formatCode="General">
                  <c:v>92.609700000000004</c:v>
                </c:pt>
                <c:pt idx="18951" formatCode="General">
                  <c:v>92.322999999999993</c:v>
                </c:pt>
                <c:pt idx="18952" formatCode="General">
                  <c:v>92.200400000000002</c:v>
                </c:pt>
                <c:pt idx="18953" formatCode="General">
                  <c:v>92.302599999999998</c:v>
                </c:pt>
                <c:pt idx="18954" formatCode="General">
                  <c:v>92.713399999999993</c:v>
                </c:pt>
                <c:pt idx="18955" formatCode="General">
                  <c:v>93.526700000000005</c:v>
                </c:pt>
                <c:pt idx="18956" formatCode="General">
                  <c:v>94.857600000000005</c:v>
                </c:pt>
                <c:pt idx="18957" formatCode="General">
                  <c:v>96.743200000000002</c:v>
                </c:pt>
                <c:pt idx="18958" formatCode="General">
                  <c:v>99.109499999999997</c:v>
                </c:pt>
                <c:pt idx="18959" formatCode="General">
                  <c:v>101.827</c:v>
                </c:pt>
                <c:pt idx="18960" formatCode="General">
                  <c:v>104.748</c:v>
                </c:pt>
                <c:pt idx="18961" formatCode="General">
                  <c:v>107.64</c:v>
                </c:pt>
                <c:pt idx="18962" formatCode="General">
                  <c:v>110.301</c:v>
                </c:pt>
                <c:pt idx="18963" formatCode="General">
                  <c:v>112.724</c:v>
                </c:pt>
                <c:pt idx="18964" formatCode="General">
                  <c:v>114.91500000000001</c:v>
                </c:pt>
                <c:pt idx="18965" formatCode="General">
                  <c:v>116.876</c:v>
                </c:pt>
                <c:pt idx="18966" formatCode="General">
                  <c:v>118.452</c:v>
                </c:pt>
                <c:pt idx="18967" formatCode="General">
                  <c:v>119.46599999999999</c:v>
                </c:pt>
                <c:pt idx="18968" formatCode="General">
                  <c:v>120.03400000000001</c:v>
                </c:pt>
                <c:pt idx="18969" formatCode="General">
                  <c:v>120.348</c:v>
                </c:pt>
                <c:pt idx="18970" formatCode="General">
                  <c:v>120.53400000000001</c:v>
                </c:pt>
                <c:pt idx="18971" formatCode="General">
                  <c:v>120.752</c:v>
                </c:pt>
                <c:pt idx="18972" formatCode="General">
                  <c:v>121.14400000000001</c:v>
                </c:pt>
                <c:pt idx="18973" formatCode="General">
                  <c:v>121.74299999999999</c:v>
                </c:pt>
                <c:pt idx="18974" formatCode="General">
                  <c:v>122.52500000000001</c:v>
                </c:pt>
                <c:pt idx="18975" formatCode="General">
                  <c:v>123.44499999999999</c:v>
                </c:pt>
                <c:pt idx="18976" formatCode="General">
                  <c:v>124.46</c:v>
                </c:pt>
                <c:pt idx="18977" formatCode="General">
                  <c:v>125.56399999999999</c:v>
                </c:pt>
                <c:pt idx="18978" formatCode="General">
                  <c:v>126.699</c:v>
                </c:pt>
                <c:pt idx="18979" formatCode="General">
                  <c:v>127.79300000000001</c:v>
                </c:pt>
                <c:pt idx="18980" formatCode="General">
                  <c:v>128.858</c:v>
                </c:pt>
                <c:pt idx="18981" formatCode="General">
                  <c:v>129.92500000000001</c:v>
                </c:pt>
                <c:pt idx="18982" formatCode="General">
                  <c:v>130.97900000000001</c:v>
                </c:pt>
                <c:pt idx="18983" formatCode="General">
                  <c:v>132.001</c:v>
                </c:pt>
                <c:pt idx="18984" formatCode="General">
                  <c:v>132.965</c:v>
                </c:pt>
                <c:pt idx="18985" formatCode="General">
                  <c:v>133.82400000000001</c:v>
                </c:pt>
                <c:pt idx="18986" formatCode="General">
                  <c:v>134.52199999999999</c:v>
                </c:pt>
                <c:pt idx="18987" formatCode="General">
                  <c:v>135.06299999999999</c:v>
                </c:pt>
                <c:pt idx="18988" formatCode="General">
                  <c:v>135.47399999999999</c:v>
                </c:pt>
                <c:pt idx="18989" formatCode="General">
                  <c:v>135.73099999999999</c:v>
                </c:pt>
                <c:pt idx="18990" formatCode="General">
                  <c:v>135.82599999999999</c:v>
                </c:pt>
                <c:pt idx="18991" formatCode="General">
                  <c:v>135.77799999999999</c:v>
                </c:pt>
                <c:pt idx="18992" formatCode="General">
                  <c:v>135.614</c:v>
                </c:pt>
                <c:pt idx="18993" formatCode="General">
                  <c:v>135.35900000000001</c:v>
                </c:pt>
                <c:pt idx="18994" formatCode="General">
                  <c:v>134.95500000000001</c:v>
                </c:pt>
                <c:pt idx="18995" formatCode="General">
                  <c:v>134.33699999999999</c:v>
                </c:pt>
                <c:pt idx="18996" formatCode="General">
                  <c:v>133.512</c:v>
                </c:pt>
                <c:pt idx="18997" formatCode="General">
                  <c:v>132.494</c:v>
                </c:pt>
                <c:pt idx="18998" formatCode="General">
                  <c:v>131.30099999999999</c:v>
                </c:pt>
                <c:pt idx="18999" formatCode="General">
                  <c:v>129.99700000000001</c:v>
                </c:pt>
                <c:pt idx="19000" formatCode="General">
                  <c:v>128.66800000000001</c:v>
                </c:pt>
                <c:pt idx="19001" formatCode="General">
                  <c:v>127.435</c:v>
                </c:pt>
                <c:pt idx="19002" formatCode="General">
                  <c:v>126.404</c:v>
                </c:pt>
                <c:pt idx="19003" formatCode="General">
                  <c:v>125.63200000000001</c:v>
                </c:pt>
                <c:pt idx="19004" formatCode="General">
                  <c:v>125.08</c:v>
                </c:pt>
                <c:pt idx="19005" formatCode="General">
                  <c:v>124.61799999999999</c:v>
                </c:pt>
                <c:pt idx="19006" formatCode="General">
                  <c:v>124.139</c:v>
                </c:pt>
                <c:pt idx="19007" formatCode="General">
                  <c:v>123.574</c:v>
                </c:pt>
                <c:pt idx="19008" formatCode="General">
                  <c:v>122.878</c:v>
                </c:pt>
                <c:pt idx="19009" formatCode="General">
                  <c:v>122.01300000000001</c:v>
                </c:pt>
                <c:pt idx="19010" formatCode="General">
                  <c:v>120.932</c:v>
                </c:pt>
                <c:pt idx="19011" formatCode="General">
                  <c:v>119.673</c:v>
                </c:pt>
                <c:pt idx="19012" formatCode="General">
                  <c:v>118.34399999999999</c:v>
                </c:pt>
                <c:pt idx="19013" formatCode="General">
                  <c:v>117.069</c:v>
                </c:pt>
                <c:pt idx="19014" formatCode="General">
                  <c:v>115.94499999999999</c:v>
                </c:pt>
                <c:pt idx="19015" formatCode="General">
                  <c:v>114.974</c:v>
                </c:pt>
                <c:pt idx="19016" formatCode="General">
                  <c:v>114.16200000000001</c:v>
                </c:pt>
                <c:pt idx="19017" formatCode="General">
                  <c:v>113.556</c:v>
                </c:pt>
                <c:pt idx="19018" formatCode="General">
                  <c:v>113.21599999999999</c:v>
                </c:pt>
                <c:pt idx="19019" formatCode="General">
                  <c:v>113.19199999999999</c:v>
                </c:pt>
                <c:pt idx="19020" formatCode="General">
                  <c:v>113.56399999999999</c:v>
                </c:pt>
                <c:pt idx="19021" formatCode="General">
                  <c:v>114.4</c:v>
                </c:pt>
                <c:pt idx="19022" formatCode="General">
                  <c:v>115.711</c:v>
                </c:pt>
                <c:pt idx="19023" formatCode="General">
                  <c:v>117.46299999999999</c:v>
                </c:pt>
                <c:pt idx="19024" formatCode="General">
                  <c:v>119.58499999999999</c:v>
                </c:pt>
                <c:pt idx="19025" formatCode="General">
                  <c:v>122.004</c:v>
                </c:pt>
                <c:pt idx="19026" formatCode="General">
                  <c:v>124.66200000000001</c:v>
                </c:pt>
                <c:pt idx="19027" formatCode="General">
                  <c:v>127.515</c:v>
                </c:pt>
                <c:pt idx="19028" formatCode="General">
                  <c:v>130.50399999999999</c:v>
                </c:pt>
                <c:pt idx="19029" formatCode="General">
                  <c:v>133.477</c:v>
                </c:pt>
                <c:pt idx="19030" formatCode="General">
                  <c:v>136.29</c:v>
                </c:pt>
                <c:pt idx="19031" formatCode="General">
                  <c:v>138.88300000000001</c:v>
                </c:pt>
                <c:pt idx="19032" formatCode="General">
                  <c:v>141.18700000000001</c:v>
                </c:pt>
                <c:pt idx="19033" formatCode="General">
                  <c:v>143.136</c:v>
                </c:pt>
                <c:pt idx="19034" formatCode="General">
                  <c:v>144.73400000000001</c:v>
                </c:pt>
                <c:pt idx="19035" formatCode="General">
                  <c:v>145.99299999999999</c:v>
                </c:pt>
                <c:pt idx="19036" formatCode="General">
                  <c:v>146.857</c:v>
                </c:pt>
                <c:pt idx="19037" formatCode="General">
                  <c:v>147.29499999999999</c:v>
                </c:pt>
                <c:pt idx="19038" formatCode="General">
                  <c:v>147.32599999999999</c:v>
                </c:pt>
                <c:pt idx="19039" formatCode="General">
                  <c:v>147.00700000000001</c:v>
                </c:pt>
                <c:pt idx="19040" formatCode="General">
                  <c:v>146.40899999999999</c:v>
                </c:pt>
                <c:pt idx="19041" formatCode="General">
                  <c:v>145.61099999999999</c:v>
                </c:pt>
                <c:pt idx="19042" formatCode="General">
                  <c:v>144.69</c:v>
                </c:pt>
                <c:pt idx="19043" formatCode="General">
                  <c:v>143.69300000000001</c:v>
                </c:pt>
                <c:pt idx="19044" formatCode="General">
                  <c:v>142.661</c:v>
                </c:pt>
                <c:pt idx="19045" formatCode="General">
                  <c:v>141.63</c:v>
                </c:pt>
                <c:pt idx="19046" formatCode="General">
                  <c:v>140.53899999999999</c:v>
                </c:pt>
                <c:pt idx="19047" formatCode="General">
                  <c:v>139.29499999999999</c:v>
                </c:pt>
                <c:pt idx="19048" formatCode="General">
                  <c:v>137.86699999999999</c:v>
                </c:pt>
                <c:pt idx="19049" formatCode="General">
                  <c:v>136.24199999999999</c:v>
                </c:pt>
                <c:pt idx="19050" formatCode="General">
                  <c:v>134.423</c:v>
                </c:pt>
                <c:pt idx="19051" formatCode="General">
                  <c:v>132.40299999999999</c:v>
                </c:pt>
                <c:pt idx="19052" formatCode="General">
                  <c:v>130.16399999999999</c:v>
                </c:pt>
                <c:pt idx="19053" formatCode="General">
                  <c:v>127.614</c:v>
                </c:pt>
                <c:pt idx="19054" formatCode="General">
                  <c:v>124.643</c:v>
                </c:pt>
                <c:pt idx="19055" formatCode="General">
                  <c:v>121.33499999999999</c:v>
                </c:pt>
                <c:pt idx="19056" formatCode="General">
                  <c:v>117.9</c:v>
                </c:pt>
                <c:pt idx="19057" formatCode="General">
                  <c:v>114.59099999999999</c:v>
                </c:pt>
                <c:pt idx="19058" formatCode="General">
                  <c:v>111.68899999999999</c:v>
                </c:pt>
                <c:pt idx="19059" formatCode="General">
                  <c:v>109.413</c:v>
                </c:pt>
                <c:pt idx="19060" formatCode="General">
                  <c:v>107.789</c:v>
                </c:pt>
                <c:pt idx="19061" formatCode="General">
                  <c:v>106.73399999999999</c:v>
                </c:pt>
                <c:pt idx="19062" formatCode="General">
                  <c:v>106.127</c:v>
                </c:pt>
                <c:pt idx="19063" formatCode="General">
                  <c:v>105.82599999999999</c:v>
                </c:pt>
                <c:pt idx="19064" formatCode="General">
                  <c:v>105.727</c:v>
                </c:pt>
                <c:pt idx="19065" formatCode="General">
                  <c:v>105.70699999999999</c:v>
                </c:pt>
                <c:pt idx="19066" formatCode="General">
                  <c:v>105.66</c:v>
                </c:pt>
                <c:pt idx="19067" formatCode="General">
                  <c:v>105.56</c:v>
                </c:pt>
                <c:pt idx="19068" formatCode="General">
                  <c:v>105.41200000000001</c:v>
                </c:pt>
                <c:pt idx="19069" formatCode="General">
                  <c:v>105.16200000000001</c:v>
                </c:pt>
                <c:pt idx="19070" formatCode="General">
                  <c:v>104.759</c:v>
                </c:pt>
                <c:pt idx="19071" formatCode="General">
                  <c:v>104.182</c:v>
                </c:pt>
                <c:pt idx="19072" formatCode="General">
                  <c:v>103.31399999999999</c:v>
                </c:pt>
                <c:pt idx="19073" formatCode="General">
                  <c:v>101.989</c:v>
                </c:pt>
                <c:pt idx="19074" formatCode="General">
                  <c:v>100.233</c:v>
                </c:pt>
                <c:pt idx="19075" formatCode="General">
                  <c:v>98.163700000000006</c:v>
                </c:pt>
                <c:pt idx="19076" formatCode="General">
                  <c:v>95.881799999999998</c:v>
                </c:pt>
                <c:pt idx="19077" formatCode="General">
                  <c:v>93.566800000000001</c:v>
                </c:pt>
                <c:pt idx="19078" formatCode="General">
                  <c:v>91.424800000000005</c:v>
                </c:pt>
                <c:pt idx="19079" formatCode="General">
                  <c:v>89.549099999999996</c:v>
                </c:pt>
                <c:pt idx="19080" formatCode="General">
                  <c:v>87.933700000000002</c:v>
                </c:pt>
                <c:pt idx="19081" formatCode="General">
                  <c:v>86.563100000000006</c:v>
                </c:pt>
                <c:pt idx="19082" formatCode="General">
                  <c:v>85.430300000000003</c:v>
                </c:pt>
                <c:pt idx="19083" formatCode="General">
                  <c:v>84.582899999999995</c:v>
                </c:pt>
                <c:pt idx="19084" formatCode="General">
                  <c:v>84.008300000000006</c:v>
                </c:pt>
                <c:pt idx="19085" formatCode="General">
                  <c:v>83.590900000000005</c:v>
                </c:pt>
                <c:pt idx="19086" formatCode="General">
                  <c:v>83.236099999999993</c:v>
                </c:pt>
                <c:pt idx="19087" formatCode="General">
                  <c:v>82.897099999999995</c:v>
                </c:pt>
                <c:pt idx="19088" formatCode="General">
                  <c:v>82.564400000000006</c:v>
                </c:pt>
                <c:pt idx="19089" formatCode="General">
                  <c:v>82.237300000000005</c:v>
                </c:pt>
                <c:pt idx="19090" formatCode="General">
                  <c:v>81.8874</c:v>
                </c:pt>
                <c:pt idx="19091" formatCode="General">
                  <c:v>81.422499999999999</c:v>
                </c:pt>
                <c:pt idx="19092" formatCode="General">
                  <c:v>80.700100000000006</c:v>
                </c:pt>
                <c:pt idx="19093" formatCode="General">
                  <c:v>79.647800000000004</c:v>
                </c:pt>
                <c:pt idx="19094" formatCode="General">
                  <c:v>78.255799999999994</c:v>
                </c:pt>
                <c:pt idx="19095" formatCode="General">
                  <c:v>76.525999999999996</c:v>
                </c:pt>
                <c:pt idx="19096" formatCode="General">
                  <c:v>74.464299999999994</c:v>
                </c:pt>
                <c:pt idx="19097" formatCode="General">
                  <c:v>72.065299999999993</c:v>
                </c:pt>
                <c:pt idx="19098" formatCode="General">
                  <c:v>69.272800000000004</c:v>
                </c:pt>
                <c:pt idx="19099" formatCode="General">
                  <c:v>65.971500000000006</c:v>
                </c:pt>
                <c:pt idx="19100" formatCode="General">
                  <c:v>62.136600000000001</c:v>
                </c:pt>
                <c:pt idx="19101" formatCode="General">
                  <c:v>57.833300000000001</c:v>
                </c:pt>
                <c:pt idx="19102" formatCode="General">
                  <c:v>53.189599999999999</c:v>
                </c:pt>
                <c:pt idx="19103" formatCode="General">
                  <c:v>48.327800000000003</c:v>
                </c:pt>
                <c:pt idx="19104" formatCode="General">
                  <c:v>43.285499999999999</c:v>
                </c:pt>
                <c:pt idx="19105" formatCode="General">
                  <c:v>38.133899999999997</c:v>
                </c:pt>
                <c:pt idx="19106" formatCode="General">
                  <c:v>32.975999999999999</c:v>
                </c:pt>
                <c:pt idx="19107" formatCode="General">
                  <c:v>27.8935</c:v>
                </c:pt>
                <c:pt idx="19108" formatCode="General">
                  <c:v>22.9452</c:v>
                </c:pt>
                <c:pt idx="19109" formatCode="General">
                  <c:v>18.213100000000001</c:v>
                </c:pt>
                <c:pt idx="19110" formatCode="General">
                  <c:v>13.7583</c:v>
                </c:pt>
                <c:pt idx="19111" formatCode="General">
                  <c:v>9.5810300000000002</c:v>
                </c:pt>
                <c:pt idx="19112" formatCode="General">
                  <c:v>5.6428000000000003</c:v>
                </c:pt>
                <c:pt idx="19113" formatCode="General">
                  <c:v>1.8900399999999999</c:v>
                </c:pt>
                <c:pt idx="19114" formatCode="General">
                  <c:v>-1.68625</c:v>
                </c:pt>
                <c:pt idx="19115" formatCode="General">
                  <c:v>-5.0799500000000002</c:v>
                </c:pt>
                <c:pt idx="19116" formatCode="General">
                  <c:v>-8.3169900000000005</c:v>
                </c:pt>
                <c:pt idx="19117" formatCode="General">
                  <c:v>-11.3919</c:v>
                </c:pt>
                <c:pt idx="19118" formatCode="General">
                  <c:v>-14.222899999999999</c:v>
                </c:pt>
                <c:pt idx="19119" formatCode="General">
                  <c:v>-16.683399999999999</c:v>
                </c:pt>
                <c:pt idx="19120" formatCode="General">
                  <c:v>-18.651599999999998</c:v>
                </c:pt>
                <c:pt idx="19121" formatCode="General">
                  <c:v>-19.863800000000001</c:v>
                </c:pt>
                <c:pt idx="19122" formatCode="General">
                  <c:v>-20.098700000000001</c:v>
                </c:pt>
                <c:pt idx="19123" formatCode="General">
                  <c:v>-19.495100000000001</c:v>
                </c:pt>
                <c:pt idx="19124" formatCode="General">
                  <c:v>-18.322199999999999</c:v>
                </c:pt>
                <c:pt idx="19125" formatCode="General">
                  <c:v>-16.851199999999999</c:v>
                </c:pt>
                <c:pt idx="19126" formatCode="General">
                  <c:v>-15.3575</c:v>
                </c:pt>
                <c:pt idx="19127" formatCode="General">
                  <c:v>-14.0502</c:v>
                </c:pt>
                <c:pt idx="19128" formatCode="General">
                  <c:v>-13.027799999999999</c:v>
                </c:pt>
                <c:pt idx="19129" formatCode="General">
                  <c:v>-12.3292</c:v>
                </c:pt>
                <c:pt idx="19130" formatCode="General">
                  <c:v>-11.9573</c:v>
                </c:pt>
                <c:pt idx="19131" formatCode="General">
                  <c:v>-11.8736</c:v>
                </c:pt>
                <c:pt idx="19132" formatCode="General">
                  <c:v>-12.012600000000001</c:v>
                </c:pt>
                <c:pt idx="19133" formatCode="General">
                  <c:v>-12.323700000000001</c:v>
                </c:pt>
                <c:pt idx="19134" formatCode="General">
                  <c:v>-12.803599999999999</c:v>
                </c:pt>
                <c:pt idx="19135" formatCode="General">
                  <c:v>-13.544600000000001</c:v>
                </c:pt>
                <c:pt idx="19136" formatCode="General">
                  <c:v>-14.6424</c:v>
                </c:pt>
                <c:pt idx="19137" formatCode="General">
                  <c:v>-16.102900000000002</c:v>
                </c:pt>
                <c:pt idx="19138" formatCode="General">
                  <c:v>-17.908300000000001</c:v>
                </c:pt>
                <c:pt idx="19139" formatCode="General">
                  <c:v>-20.013000000000002</c:v>
                </c:pt>
                <c:pt idx="19140" formatCode="General">
                  <c:v>-22.3352</c:v>
                </c:pt>
                <c:pt idx="19141" formatCode="General">
                  <c:v>-24.784099999999999</c:v>
                </c:pt>
                <c:pt idx="19142" formatCode="General">
                  <c:v>-27.257400000000001</c:v>
                </c:pt>
                <c:pt idx="19143" formatCode="General">
                  <c:v>-29.673300000000001</c:v>
                </c:pt>
                <c:pt idx="19144" formatCode="General">
                  <c:v>-32.041400000000003</c:v>
                </c:pt>
                <c:pt idx="19145" formatCode="General">
                  <c:v>-34.412300000000002</c:v>
                </c:pt>
                <c:pt idx="19146" formatCode="General">
                  <c:v>-36.832000000000001</c:v>
                </c:pt>
                <c:pt idx="19147" formatCode="General">
                  <c:v>-39.366700000000002</c:v>
                </c:pt>
                <c:pt idx="19148" formatCode="General">
                  <c:v>-42.069699999999997</c:v>
                </c:pt>
                <c:pt idx="19149" formatCode="General">
                  <c:v>-44.899900000000002</c:v>
                </c:pt>
                <c:pt idx="19150" formatCode="General">
                  <c:v>-47.794800000000002</c:v>
                </c:pt>
                <c:pt idx="19151" formatCode="General">
                  <c:v>-50.711799999999997</c:v>
                </c:pt>
                <c:pt idx="19152" formatCode="General">
                  <c:v>-53.618499999999997</c:v>
                </c:pt>
                <c:pt idx="19153" formatCode="General">
                  <c:v>-56.505499999999998</c:v>
                </c:pt>
                <c:pt idx="19154" formatCode="General">
                  <c:v>-59.4572</c:v>
                </c:pt>
                <c:pt idx="19155" formatCode="General">
                  <c:v>-62.571899999999999</c:v>
                </c:pt>
                <c:pt idx="19156" formatCode="General">
                  <c:v>-65.734999999999999</c:v>
                </c:pt>
                <c:pt idx="19157" formatCode="General">
                  <c:v>-68.818100000000001</c:v>
                </c:pt>
                <c:pt idx="19158" formatCode="General">
                  <c:v>-71.819500000000005</c:v>
                </c:pt>
                <c:pt idx="19159" formatCode="General">
                  <c:v>-74.680999999999997</c:v>
                </c:pt>
                <c:pt idx="19160" formatCode="General">
                  <c:v>-77.299800000000005</c:v>
                </c:pt>
                <c:pt idx="19161" formatCode="General">
                  <c:v>-79.599199999999996</c:v>
                </c:pt>
                <c:pt idx="19162" formatCode="General">
                  <c:v>-81.544200000000004</c:v>
                </c:pt>
                <c:pt idx="19163" formatCode="General">
                  <c:v>-83.245999999999995</c:v>
                </c:pt>
                <c:pt idx="19164" formatCode="General">
                  <c:v>-84.826999999999998</c:v>
                </c:pt>
                <c:pt idx="19165" formatCode="General">
                  <c:v>-86.309200000000004</c:v>
                </c:pt>
                <c:pt idx="19166" formatCode="General">
                  <c:v>-87.694599999999994</c:v>
                </c:pt>
                <c:pt idx="19167" formatCode="General">
                  <c:v>-88.974199999999996</c:v>
                </c:pt>
                <c:pt idx="19168" formatCode="General">
                  <c:v>-90.014600000000002</c:v>
                </c:pt>
                <c:pt idx="19169" formatCode="General">
                  <c:v>-90.688800000000001</c:v>
                </c:pt>
                <c:pt idx="19170" formatCode="General">
                  <c:v>-91.078400000000002</c:v>
                </c:pt>
                <c:pt idx="19171" formatCode="General">
                  <c:v>-91.3245</c:v>
                </c:pt>
                <c:pt idx="19172" formatCode="General">
                  <c:v>-91.588899999999995</c:v>
                </c:pt>
                <c:pt idx="19173" formatCode="General">
                  <c:v>-92.0137</c:v>
                </c:pt>
                <c:pt idx="19174" formatCode="General">
                  <c:v>-92.679699999999997</c:v>
                </c:pt>
                <c:pt idx="19175" formatCode="General">
                  <c:v>-93.568200000000004</c:v>
                </c:pt>
                <c:pt idx="19176" formatCode="General">
                  <c:v>-94.603200000000001</c:v>
                </c:pt>
                <c:pt idx="19177" formatCode="General">
                  <c:v>-95.586600000000004</c:v>
                </c:pt>
                <c:pt idx="19178" formatCode="General">
                  <c:v>-96.287499999999994</c:v>
                </c:pt>
                <c:pt idx="19179" formatCode="General">
                  <c:v>-96.594300000000004</c:v>
                </c:pt>
                <c:pt idx="19180" formatCode="General">
                  <c:v>-96.491799999999998</c:v>
                </c:pt>
                <c:pt idx="19181" formatCode="General">
                  <c:v>-96.036100000000005</c:v>
                </c:pt>
                <c:pt idx="19182" formatCode="General">
                  <c:v>-95.274799999999999</c:v>
                </c:pt>
                <c:pt idx="19183" formatCode="General">
                  <c:v>-94.235799999999998</c:v>
                </c:pt>
                <c:pt idx="19184" formatCode="General">
                  <c:v>-92.873800000000003</c:v>
                </c:pt>
                <c:pt idx="19185" formatCode="General">
                  <c:v>-91.176900000000003</c:v>
                </c:pt>
                <c:pt idx="19186" formatCode="General">
                  <c:v>-89.214200000000005</c:v>
                </c:pt>
                <c:pt idx="19187" formatCode="General">
                  <c:v>-86.979799999999997</c:v>
                </c:pt>
                <c:pt idx="19188" formatCode="General">
                  <c:v>-84.402100000000004</c:v>
                </c:pt>
                <c:pt idx="19189" formatCode="General">
                  <c:v>-81.364599999999996</c:v>
                </c:pt>
                <c:pt idx="19190" formatCode="General">
                  <c:v>-77.841300000000004</c:v>
                </c:pt>
                <c:pt idx="19191" formatCode="General">
                  <c:v>-74.037999999999997</c:v>
                </c:pt>
                <c:pt idx="19192" formatCode="General">
                  <c:v>-70.222399999999993</c:v>
                </c:pt>
                <c:pt idx="19193" formatCode="General">
                  <c:v>-66.637699999999995</c:v>
                </c:pt>
                <c:pt idx="19194" formatCode="General">
                  <c:v>-63.4422</c:v>
                </c:pt>
                <c:pt idx="19195" formatCode="General">
                  <c:v>-60.705800000000004</c:v>
                </c:pt>
                <c:pt idx="19196" formatCode="General">
                  <c:v>-58.462699999999998</c:v>
                </c:pt>
                <c:pt idx="19197" formatCode="General">
                  <c:v>-56.712899999999998</c:v>
                </c:pt>
                <c:pt idx="19198" formatCode="General">
                  <c:v>-55.399099999999997</c:v>
                </c:pt>
                <c:pt idx="19199" formatCode="General">
                  <c:v>-54.4193</c:v>
                </c:pt>
                <c:pt idx="19200" formatCode="General">
                  <c:v>-53.685899999999997</c:v>
                </c:pt>
                <c:pt idx="19201" formatCode="General">
                  <c:v>-53.173400000000001</c:v>
                </c:pt>
                <c:pt idx="19202" formatCode="General">
                  <c:v>-52.891300000000001</c:v>
                </c:pt>
                <c:pt idx="19203" formatCode="General">
                  <c:v>-52.896599999999999</c:v>
                </c:pt>
                <c:pt idx="19204" formatCode="General">
                  <c:v>-53.242100000000001</c:v>
                </c:pt>
                <c:pt idx="19205" formatCode="General">
                  <c:v>-53.918700000000001</c:v>
                </c:pt>
                <c:pt idx="19206" formatCode="General">
                  <c:v>-54.960799999999999</c:v>
                </c:pt>
                <c:pt idx="19207" formatCode="General">
                  <c:v>-56.432699999999997</c:v>
                </c:pt>
                <c:pt idx="19208" formatCode="General">
                  <c:v>-58.361899999999999</c:v>
                </c:pt>
                <c:pt idx="19209" formatCode="General">
                  <c:v>-60.734099999999998</c:v>
                </c:pt>
                <c:pt idx="19210" formatCode="General">
                  <c:v>-63.479500000000002</c:v>
                </c:pt>
                <c:pt idx="19211" formatCode="General">
                  <c:v>-66.529799999999994</c:v>
                </c:pt>
                <c:pt idx="19212" formatCode="General">
                  <c:v>-69.862799999999993</c:v>
                </c:pt>
                <c:pt idx="19213" formatCode="General">
                  <c:v>-73.498099999999994</c:v>
                </c:pt>
                <c:pt idx="19214" formatCode="General">
                  <c:v>-77.468500000000006</c:v>
                </c:pt>
                <c:pt idx="19215" formatCode="General">
                  <c:v>-81.873699999999999</c:v>
                </c:pt>
                <c:pt idx="19216" formatCode="General">
                  <c:v>-86.8172</c:v>
                </c:pt>
                <c:pt idx="19217" formatCode="General">
                  <c:v>-92.366900000000001</c:v>
                </c:pt>
                <c:pt idx="19218" formatCode="General">
                  <c:v>-98.522499999999994</c:v>
                </c:pt>
                <c:pt idx="19219" formatCode="General">
                  <c:v>-105.124</c:v>
                </c:pt>
                <c:pt idx="19220" formatCode="General">
                  <c:v>-111.932</c:v>
                </c:pt>
                <c:pt idx="19221" formatCode="General">
                  <c:v>-118.691</c:v>
                </c:pt>
                <c:pt idx="19222" formatCode="General">
                  <c:v>-125.232</c:v>
                </c:pt>
                <c:pt idx="19223" formatCode="General">
                  <c:v>-131.46799999999999</c:v>
                </c:pt>
                <c:pt idx="19224" formatCode="General">
                  <c:v>-137.35300000000001</c:v>
                </c:pt>
                <c:pt idx="19225" formatCode="General">
                  <c:v>-142.83500000000001</c:v>
                </c:pt>
                <c:pt idx="19226" formatCode="General">
                  <c:v>-147.83500000000001</c:v>
                </c:pt>
                <c:pt idx="19227" formatCode="General">
                  <c:v>-152.268</c:v>
                </c:pt>
                <c:pt idx="19228" formatCode="General">
                  <c:v>-156.059</c:v>
                </c:pt>
                <c:pt idx="19229" formatCode="General">
                  <c:v>-159.113</c:v>
                </c:pt>
                <c:pt idx="19230" formatCode="General">
                  <c:v>-161.34800000000001</c:v>
                </c:pt>
                <c:pt idx="19231" formatCode="General">
                  <c:v>-162.73500000000001</c:v>
                </c:pt>
                <c:pt idx="19232" formatCode="General">
                  <c:v>-163.32599999999999</c:v>
                </c:pt>
                <c:pt idx="19233" formatCode="General">
                  <c:v>-163.251</c:v>
                </c:pt>
                <c:pt idx="19234" formatCode="General">
                  <c:v>-162.607</c:v>
                </c:pt>
                <c:pt idx="19235" formatCode="General">
                  <c:v>-161.458</c:v>
                </c:pt>
                <c:pt idx="19236" formatCode="General">
                  <c:v>-159.88300000000001</c:v>
                </c:pt>
                <c:pt idx="19237" formatCode="General">
                  <c:v>-157.94399999999999</c:v>
                </c:pt>
                <c:pt idx="19238" formatCode="General">
                  <c:v>-155.63499999999999</c:v>
                </c:pt>
                <c:pt idx="19239" formatCode="General">
                  <c:v>-152.97999999999999</c:v>
                </c:pt>
                <c:pt idx="19240" formatCode="General">
                  <c:v>-150.07599999999999</c:v>
                </c:pt>
                <c:pt idx="19241" formatCode="General">
                  <c:v>-147.018</c:v>
                </c:pt>
                <c:pt idx="19242" formatCode="General">
                  <c:v>-143.89099999999999</c:v>
                </c:pt>
                <c:pt idx="19243" formatCode="General">
                  <c:v>-140.751</c:v>
                </c:pt>
                <c:pt idx="19244" formatCode="General">
                  <c:v>-137.58600000000001</c:v>
                </c:pt>
                <c:pt idx="19245" formatCode="General">
                  <c:v>-134.285</c:v>
                </c:pt>
                <c:pt idx="19246" formatCode="General">
                  <c:v>-130.83000000000001</c:v>
                </c:pt>
                <c:pt idx="19247" formatCode="General">
                  <c:v>-127.33799999999999</c:v>
                </c:pt>
                <c:pt idx="19248" formatCode="General">
                  <c:v>-123.892</c:v>
                </c:pt>
                <c:pt idx="19249" formatCode="General">
                  <c:v>-120.54300000000001</c:v>
                </c:pt>
                <c:pt idx="19250" formatCode="General">
                  <c:v>-117.313</c:v>
                </c:pt>
                <c:pt idx="19251" formatCode="General">
                  <c:v>-114.233</c:v>
                </c:pt>
                <c:pt idx="19252" formatCode="General">
                  <c:v>-111.36499999999999</c:v>
                </c:pt>
                <c:pt idx="19253" formatCode="General">
                  <c:v>-108.776</c:v>
                </c:pt>
                <c:pt idx="19254" formatCode="General">
                  <c:v>-106.505</c:v>
                </c:pt>
                <c:pt idx="19255" formatCode="General">
                  <c:v>-104.586</c:v>
                </c:pt>
                <c:pt idx="19256" formatCode="General">
                  <c:v>-103.038</c:v>
                </c:pt>
                <c:pt idx="19257" formatCode="General">
                  <c:v>-101.911</c:v>
                </c:pt>
                <c:pt idx="19258" formatCode="General">
                  <c:v>-101.26</c:v>
                </c:pt>
                <c:pt idx="19259" formatCode="General">
                  <c:v>-101.111</c:v>
                </c:pt>
                <c:pt idx="19260" formatCode="General">
                  <c:v>-101.485</c:v>
                </c:pt>
                <c:pt idx="19261" formatCode="General">
                  <c:v>-102.377</c:v>
                </c:pt>
                <c:pt idx="19262" formatCode="General">
                  <c:v>-103.73</c:v>
                </c:pt>
                <c:pt idx="19263" formatCode="General">
                  <c:v>-105.45</c:v>
                </c:pt>
                <c:pt idx="19264" formatCode="General">
                  <c:v>-107.354</c:v>
                </c:pt>
                <c:pt idx="19265" formatCode="General">
                  <c:v>-109.215</c:v>
                </c:pt>
                <c:pt idx="19266" formatCode="General">
                  <c:v>-110.86199999999999</c:v>
                </c:pt>
                <c:pt idx="19267" formatCode="General">
                  <c:v>-112.163</c:v>
                </c:pt>
                <c:pt idx="19268" formatCode="General">
                  <c:v>-113.03700000000001</c:v>
                </c:pt>
                <c:pt idx="19269" formatCode="General">
                  <c:v>-113.533</c:v>
                </c:pt>
                <c:pt idx="19270" formatCode="General">
                  <c:v>-113.739</c:v>
                </c:pt>
                <c:pt idx="19271" formatCode="General">
                  <c:v>-113.705</c:v>
                </c:pt>
                <c:pt idx="19272" formatCode="General">
                  <c:v>-113.47199999999999</c:v>
                </c:pt>
                <c:pt idx="19273" formatCode="General">
                  <c:v>-113.042</c:v>
                </c:pt>
                <c:pt idx="19274" formatCode="General">
                  <c:v>-112.476</c:v>
                </c:pt>
                <c:pt idx="19275" formatCode="General">
                  <c:v>-111.873</c:v>
                </c:pt>
                <c:pt idx="19276" formatCode="General">
                  <c:v>-111.372</c:v>
                </c:pt>
                <c:pt idx="19277" formatCode="General">
                  <c:v>-111.08</c:v>
                </c:pt>
                <c:pt idx="19278" formatCode="General">
                  <c:v>-110.98399999999999</c:v>
                </c:pt>
                <c:pt idx="19279" formatCode="General">
                  <c:v>-111.014</c:v>
                </c:pt>
                <c:pt idx="19280" formatCode="General">
                  <c:v>-111.077</c:v>
                </c:pt>
                <c:pt idx="19281" formatCode="General">
                  <c:v>-111.08</c:v>
                </c:pt>
                <c:pt idx="19282" formatCode="General">
                  <c:v>-110.964</c:v>
                </c:pt>
                <c:pt idx="19283" formatCode="General">
                  <c:v>-110.68899999999999</c:v>
                </c:pt>
                <c:pt idx="19284" formatCode="General">
                  <c:v>-110.236</c:v>
                </c:pt>
                <c:pt idx="19285" formatCode="General">
                  <c:v>-109.601</c:v>
                </c:pt>
                <c:pt idx="19286" formatCode="General">
                  <c:v>-108.785</c:v>
                </c:pt>
                <c:pt idx="19287" formatCode="General">
                  <c:v>-107.783</c:v>
                </c:pt>
                <c:pt idx="19288" formatCode="General">
                  <c:v>-106.559</c:v>
                </c:pt>
                <c:pt idx="19289" formatCode="General">
                  <c:v>-105.077</c:v>
                </c:pt>
                <c:pt idx="19290" formatCode="General">
                  <c:v>-103.40900000000001</c:v>
                </c:pt>
                <c:pt idx="19291" formatCode="General">
                  <c:v>-101.64100000000001</c:v>
                </c:pt>
                <c:pt idx="19292" formatCode="General">
                  <c:v>-99.802899999999994</c:v>
                </c:pt>
                <c:pt idx="19293" formatCode="General">
                  <c:v>-97.954999999999998</c:v>
                </c:pt>
                <c:pt idx="19294" formatCode="General">
                  <c:v>-96.184299999999993</c:v>
                </c:pt>
                <c:pt idx="19295" formatCode="General">
                  <c:v>-94.514499999999998</c:v>
                </c:pt>
                <c:pt idx="19296" formatCode="General">
                  <c:v>-92.925799999999995</c:v>
                </c:pt>
                <c:pt idx="19297" formatCode="General">
                  <c:v>-91.447999999999993</c:v>
                </c:pt>
                <c:pt idx="19298" formatCode="General">
                  <c:v>-90.122</c:v>
                </c:pt>
                <c:pt idx="19299" formatCode="General">
                  <c:v>-88.966700000000003</c:v>
                </c:pt>
                <c:pt idx="19300" formatCode="General">
                  <c:v>-87.992999999999995</c:v>
                </c:pt>
                <c:pt idx="19301" formatCode="General">
                  <c:v>-87.202200000000005</c:v>
                </c:pt>
                <c:pt idx="19302" formatCode="General">
                  <c:v>-86.5535</c:v>
                </c:pt>
                <c:pt idx="19303" formatCode="General">
                  <c:v>-85.988200000000006</c:v>
                </c:pt>
                <c:pt idx="19304" formatCode="General">
                  <c:v>-85.427700000000002</c:v>
                </c:pt>
                <c:pt idx="19305" formatCode="General">
                  <c:v>-84.7774</c:v>
                </c:pt>
                <c:pt idx="19306" formatCode="General">
                  <c:v>-83.945400000000006</c:v>
                </c:pt>
                <c:pt idx="19307" formatCode="General">
                  <c:v>-82.858199999999997</c:v>
                </c:pt>
                <c:pt idx="19308" formatCode="General">
                  <c:v>-81.488299999999995</c:v>
                </c:pt>
                <c:pt idx="19309" formatCode="General">
                  <c:v>-79.859700000000004</c:v>
                </c:pt>
                <c:pt idx="19310" formatCode="General">
                  <c:v>-78.035300000000007</c:v>
                </c:pt>
                <c:pt idx="19311" formatCode="General">
                  <c:v>-76.109800000000007</c:v>
                </c:pt>
                <c:pt idx="19312" formatCode="General">
                  <c:v>-74.1387</c:v>
                </c:pt>
                <c:pt idx="19313" formatCode="General">
                  <c:v>-72.088200000000001</c:v>
                </c:pt>
                <c:pt idx="19314" formatCode="General">
                  <c:v>-69.9559</c:v>
                </c:pt>
                <c:pt idx="19315" formatCode="General">
                  <c:v>-67.775199999999998</c:v>
                </c:pt>
                <c:pt idx="19316" formatCode="General">
                  <c:v>-65.544200000000004</c:v>
                </c:pt>
                <c:pt idx="19317" formatCode="General">
                  <c:v>-63.253999999999998</c:v>
                </c:pt>
                <c:pt idx="19318" formatCode="General">
                  <c:v>-60.949199999999998</c:v>
                </c:pt>
                <c:pt idx="19319" formatCode="General">
                  <c:v>-58.695099999999996</c:v>
                </c:pt>
                <c:pt idx="19320" formatCode="General">
                  <c:v>-56.565199999999997</c:v>
                </c:pt>
                <c:pt idx="19321" formatCode="General">
                  <c:v>-54.606999999999999</c:v>
                </c:pt>
                <c:pt idx="19322" formatCode="General">
                  <c:v>-52.8262</c:v>
                </c:pt>
                <c:pt idx="19323" formatCode="General">
                  <c:v>-51.195700000000002</c:v>
                </c:pt>
                <c:pt idx="19324" formatCode="General">
                  <c:v>-49.682600000000001</c:v>
                </c:pt>
                <c:pt idx="19325" formatCode="General">
                  <c:v>-48.279600000000002</c:v>
                </c:pt>
                <c:pt idx="19326" formatCode="General">
                  <c:v>-46.9651</c:v>
                </c:pt>
                <c:pt idx="19327" formatCode="General">
                  <c:v>-45.7012</c:v>
                </c:pt>
                <c:pt idx="19328" formatCode="General">
                  <c:v>-44.527999999999999</c:v>
                </c:pt>
                <c:pt idx="19329" formatCode="General">
                  <c:v>-43.5349</c:v>
                </c:pt>
                <c:pt idx="19330" formatCode="General">
                  <c:v>-42.746200000000002</c:v>
                </c:pt>
                <c:pt idx="19331" formatCode="General">
                  <c:v>-42.117800000000003</c:v>
                </c:pt>
                <c:pt idx="19332" formatCode="General">
                  <c:v>-41.5291</c:v>
                </c:pt>
                <c:pt idx="19333" formatCode="General">
                  <c:v>-40.849899999999998</c:v>
                </c:pt>
                <c:pt idx="19334" formatCode="General">
                  <c:v>-39.988799999999998</c:v>
                </c:pt>
                <c:pt idx="19335" formatCode="General">
                  <c:v>-38.898899999999998</c:v>
                </c:pt>
                <c:pt idx="19336" formatCode="General">
                  <c:v>-37.568800000000003</c:v>
                </c:pt>
                <c:pt idx="19337" formatCode="General">
                  <c:v>-35.9651</c:v>
                </c:pt>
                <c:pt idx="19338" formatCode="General">
                  <c:v>-34.080300000000001</c:v>
                </c:pt>
                <c:pt idx="19339" formatCode="General">
                  <c:v>-32.001199999999997</c:v>
                </c:pt>
                <c:pt idx="19340" formatCode="General">
                  <c:v>-29.805499999999999</c:v>
                </c:pt>
                <c:pt idx="19341" formatCode="General">
                  <c:v>-27.512899999999998</c:v>
                </c:pt>
                <c:pt idx="19342" formatCode="General">
                  <c:v>-25.1342</c:v>
                </c:pt>
                <c:pt idx="19343" formatCode="General">
                  <c:v>-22.6706</c:v>
                </c:pt>
                <c:pt idx="19344" formatCode="General">
                  <c:v>-20.099299999999999</c:v>
                </c:pt>
                <c:pt idx="19345" formatCode="General">
                  <c:v>-17.376799999999999</c:v>
                </c:pt>
                <c:pt idx="19346" formatCode="General">
                  <c:v>-14.4405</c:v>
                </c:pt>
                <c:pt idx="19347" formatCode="General">
                  <c:v>-11.271100000000001</c:v>
                </c:pt>
                <c:pt idx="19348" formatCode="General">
                  <c:v>-7.9142400000000004</c:v>
                </c:pt>
                <c:pt idx="19349" formatCode="General">
                  <c:v>-4.3940900000000003</c:v>
                </c:pt>
                <c:pt idx="19350" formatCode="General">
                  <c:v>-0.72501499999999997</c:v>
                </c:pt>
                <c:pt idx="19351" formatCode="General">
                  <c:v>3.00515</c:v>
                </c:pt>
                <c:pt idx="19352" formatCode="General">
                  <c:v>6.7017800000000003</c:v>
                </c:pt>
                <c:pt idx="19353" formatCode="General">
                  <c:v>10.3249</c:v>
                </c:pt>
                <c:pt idx="19354" formatCode="General">
                  <c:v>13.895</c:v>
                </c:pt>
                <c:pt idx="19355" formatCode="General">
                  <c:v>17.472200000000001</c:v>
                </c:pt>
                <c:pt idx="19356" formatCode="General">
                  <c:v>21.081199999999999</c:v>
                </c:pt>
                <c:pt idx="19357" formatCode="General">
                  <c:v>24.716699999999999</c:v>
                </c:pt>
                <c:pt idx="19358" formatCode="General">
                  <c:v>28.312799999999999</c:v>
                </c:pt>
                <c:pt idx="19359" formatCode="General">
                  <c:v>31.805299999999999</c:v>
                </c:pt>
                <c:pt idx="19360" formatCode="General">
                  <c:v>35.176499999999997</c:v>
                </c:pt>
                <c:pt idx="19361" formatCode="General">
                  <c:v>38.402700000000003</c:v>
                </c:pt>
                <c:pt idx="19362" formatCode="General">
                  <c:v>41.458500000000001</c:v>
                </c:pt>
                <c:pt idx="19363" formatCode="General">
                  <c:v>44.301900000000003</c:v>
                </c:pt>
                <c:pt idx="19364" formatCode="General">
                  <c:v>46.891599999999997</c:v>
                </c:pt>
                <c:pt idx="19365" formatCode="General">
                  <c:v>49.186199999999999</c:v>
                </c:pt>
                <c:pt idx="19366" formatCode="General">
                  <c:v>51.160800000000002</c:v>
                </c:pt>
                <c:pt idx="19367" formatCode="General">
                  <c:v>52.832299999999996</c:v>
                </c:pt>
                <c:pt idx="19368" formatCode="General">
                  <c:v>54.266800000000003</c:v>
                </c:pt>
                <c:pt idx="19369" formatCode="General">
                  <c:v>55.553199999999997</c:v>
                </c:pt>
                <c:pt idx="19370" formatCode="General">
                  <c:v>56.730899999999998</c:v>
                </c:pt>
                <c:pt idx="19371" formatCode="General">
                  <c:v>57.817599999999999</c:v>
                </c:pt>
                <c:pt idx="19372" formatCode="General">
                  <c:v>58.825800000000001</c:v>
                </c:pt>
                <c:pt idx="19373" formatCode="General">
                  <c:v>59.768900000000002</c:v>
                </c:pt>
                <c:pt idx="19374" formatCode="General">
                  <c:v>60.668999999999997</c:v>
                </c:pt>
                <c:pt idx="19375" formatCode="General">
                  <c:v>61.564700000000002</c:v>
                </c:pt>
                <c:pt idx="19376" formatCode="General">
                  <c:v>62.5032</c:v>
                </c:pt>
                <c:pt idx="19377" formatCode="General">
                  <c:v>63.485399999999998</c:v>
                </c:pt>
                <c:pt idx="19378" formatCode="General">
                  <c:v>64.497699999999995</c:v>
                </c:pt>
                <c:pt idx="19379" formatCode="General">
                  <c:v>65.545100000000005</c:v>
                </c:pt>
                <c:pt idx="19380" formatCode="General">
                  <c:v>66.599999999999994</c:v>
                </c:pt>
                <c:pt idx="19381" formatCode="General">
                  <c:v>67.602900000000005</c:v>
                </c:pt>
                <c:pt idx="19382" formatCode="General">
                  <c:v>68.44</c:v>
                </c:pt>
                <c:pt idx="19383" formatCode="General">
                  <c:v>68.993399999999994</c:v>
                </c:pt>
                <c:pt idx="19384" formatCode="General">
                  <c:v>69.152500000000003</c:v>
                </c:pt>
                <c:pt idx="19385" formatCode="General">
                  <c:v>68.855699999999999</c:v>
                </c:pt>
                <c:pt idx="19386" formatCode="General">
                  <c:v>68.207300000000004</c:v>
                </c:pt>
                <c:pt idx="19387" formatCode="General">
                  <c:v>67.451300000000003</c:v>
                </c:pt>
                <c:pt idx="19388" formatCode="General">
                  <c:v>66.856499999999997</c:v>
                </c:pt>
                <c:pt idx="19389" formatCode="General">
                  <c:v>66.543300000000002</c:v>
                </c:pt>
                <c:pt idx="19390" formatCode="General">
                  <c:v>66.529399999999995</c:v>
                </c:pt>
                <c:pt idx="19391" formatCode="General">
                  <c:v>66.816800000000001</c:v>
                </c:pt>
                <c:pt idx="19392" formatCode="General">
                  <c:v>67.378500000000003</c:v>
                </c:pt>
                <c:pt idx="19393" formatCode="General">
                  <c:v>68.145799999999994</c:v>
                </c:pt>
                <c:pt idx="19394" formatCode="General">
                  <c:v>69.069199999999995</c:v>
                </c:pt>
                <c:pt idx="19395" formatCode="General">
                  <c:v>70.151600000000002</c:v>
                </c:pt>
                <c:pt idx="19396" formatCode="General">
                  <c:v>71.400499999999994</c:v>
                </c:pt>
                <c:pt idx="19397" formatCode="General">
                  <c:v>72.819900000000004</c:v>
                </c:pt>
                <c:pt idx="19398" formatCode="General">
                  <c:v>74.448599999999999</c:v>
                </c:pt>
                <c:pt idx="19399" formatCode="General">
                  <c:v>76.312799999999996</c:v>
                </c:pt>
                <c:pt idx="19400" formatCode="General">
                  <c:v>78.373099999999994</c:v>
                </c:pt>
                <c:pt idx="19401" formatCode="General">
                  <c:v>80.548900000000003</c:v>
                </c:pt>
                <c:pt idx="19402" formatCode="General">
                  <c:v>82.741500000000002</c:v>
                </c:pt>
                <c:pt idx="19403" formatCode="General">
                  <c:v>84.876400000000004</c:v>
                </c:pt>
                <c:pt idx="19404" formatCode="General">
                  <c:v>86.908000000000001</c:v>
                </c:pt>
                <c:pt idx="19405" formatCode="General">
                  <c:v>88.856899999999996</c:v>
                </c:pt>
                <c:pt idx="19406" formatCode="General">
                  <c:v>90.780500000000004</c:v>
                </c:pt>
                <c:pt idx="19407" formatCode="General">
                  <c:v>92.7624</c:v>
                </c:pt>
                <c:pt idx="19408" formatCode="General">
                  <c:v>94.880600000000001</c:v>
                </c:pt>
                <c:pt idx="19409" formatCode="General">
                  <c:v>97.166899999999998</c:v>
                </c:pt>
                <c:pt idx="19410" formatCode="General">
                  <c:v>99.643299999999996</c:v>
                </c:pt>
                <c:pt idx="19411" formatCode="General">
                  <c:v>102.31399999999999</c:v>
                </c:pt>
                <c:pt idx="19412" formatCode="General">
                  <c:v>105.17400000000001</c:v>
                </c:pt>
                <c:pt idx="19413" formatCode="General">
                  <c:v>108.184</c:v>
                </c:pt>
                <c:pt idx="19414" formatCode="General">
                  <c:v>111.265</c:v>
                </c:pt>
                <c:pt idx="19415" formatCode="General">
                  <c:v>114.336</c:v>
                </c:pt>
                <c:pt idx="19416" formatCode="General">
                  <c:v>117.337</c:v>
                </c:pt>
                <c:pt idx="19417" formatCode="General">
                  <c:v>120.273</c:v>
                </c:pt>
                <c:pt idx="19418" formatCode="General">
                  <c:v>123.17700000000001</c:v>
                </c:pt>
                <c:pt idx="19419" formatCode="General">
                  <c:v>126.051</c:v>
                </c:pt>
                <c:pt idx="19420" formatCode="General">
                  <c:v>128.87799999999999</c:v>
                </c:pt>
                <c:pt idx="19421" formatCode="General">
                  <c:v>131.619</c:v>
                </c:pt>
                <c:pt idx="19422" formatCode="General">
                  <c:v>134.24600000000001</c:v>
                </c:pt>
                <c:pt idx="19423" formatCode="General">
                  <c:v>136.74700000000001</c:v>
                </c:pt>
                <c:pt idx="19424" formatCode="General">
                  <c:v>139.06399999999999</c:v>
                </c:pt>
                <c:pt idx="19425" formatCode="General">
                  <c:v>141.14699999999999</c:v>
                </c:pt>
                <c:pt idx="19426" formatCode="General">
                  <c:v>143.00899999999999</c:v>
                </c:pt>
                <c:pt idx="19427" formatCode="General">
                  <c:v>144.68299999999999</c:v>
                </c:pt>
                <c:pt idx="19428" formatCode="General">
                  <c:v>146.215</c:v>
                </c:pt>
                <c:pt idx="19429" formatCode="General">
                  <c:v>147.67500000000001</c:v>
                </c:pt>
                <c:pt idx="19430" formatCode="General">
                  <c:v>149.13499999999999</c:v>
                </c:pt>
                <c:pt idx="19431" formatCode="General">
                  <c:v>150.70400000000001</c:v>
                </c:pt>
                <c:pt idx="19432" formatCode="General">
                  <c:v>152.48400000000001</c:v>
                </c:pt>
                <c:pt idx="19433" formatCode="General">
                  <c:v>154.495</c:v>
                </c:pt>
                <c:pt idx="19434" formatCode="General">
                  <c:v>156.70500000000001</c:v>
                </c:pt>
                <c:pt idx="19435" formatCode="General">
                  <c:v>159.05000000000001</c:v>
                </c:pt>
                <c:pt idx="19436" formatCode="General">
                  <c:v>161.4</c:v>
                </c:pt>
                <c:pt idx="19437" formatCode="General">
                  <c:v>163.61799999999999</c:v>
                </c:pt>
                <c:pt idx="19438" formatCode="General">
                  <c:v>165.60400000000001</c:v>
                </c:pt>
                <c:pt idx="19439" formatCode="General">
                  <c:v>167.28899999999999</c:v>
                </c:pt>
                <c:pt idx="19440" formatCode="General">
                  <c:v>168.67500000000001</c:v>
                </c:pt>
                <c:pt idx="19441" formatCode="General">
                  <c:v>169.749</c:v>
                </c:pt>
                <c:pt idx="19442" formatCode="General">
                  <c:v>170.47</c:v>
                </c:pt>
                <c:pt idx="19443" formatCode="General">
                  <c:v>170.79499999999999</c:v>
                </c:pt>
                <c:pt idx="19444" formatCode="General">
                  <c:v>170.71700000000001</c:v>
                </c:pt>
                <c:pt idx="19445" formatCode="General">
                  <c:v>170.297</c:v>
                </c:pt>
                <c:pt idx="19446" formatCode="General">
                  <c:v>169.59899999999999</c:v>
                </c:pt>
                <c:pt idx="19447" formatCode="General">
                  <c:v>168.62700000000001</c:v>
                </c:pt>
                <c:pt idx="19448" formatCode="General">
                  <c:v>167.41499999999999</c:v>
                </c:pt>
                <c:pt idx="19449" formatCode="General">
                  <c:v>166.03399999999999</c:v>
                </c:pt>
                <c:pt idx="19450" formatCode="General">
                  <c:v>164.583</c:v>
                </c:pt>
                <c:pt idx="19451" formatCode="General">
                  <c:v>163.161</c:v>
                </c:pt>
                <c:pt idx="19452" formatCode="General">
                  <c:v>161.816</c:v>
                </c:pt>
                <c:pt idx="19453" formatCode="General">
                  <c:v>160.59299999999999</c:v>
                </c:pt>
                <c:pt idx="19454" formatCode="General">
                  <c:v>159.55000000000001</c:v>
                </c:pt>
                <c:pt idx="19455" formatCode="General">
                  <c:v>158.69900000000001</c:v>
                </c:pt>
                <c:pt idx="19456" formatCode="General">
                  <c:v>158.01400000000001</c:v>
                </c:pt>
                <c:pt idx="19457" formatCode="General">
                  <c:v>157.499</c:v>
                </c:pt>
                <c:pt idx="19458" formatCode="General">
                  <c:v>157.16900000000001</c:v>
                </c:pt>
                <c:pt idx="19459" formatCode="General">
                  <c:v>157.02000000000001</c:v>
                </c:pt>
                <c:pt idx="19460" formatCode="General">
                  <c:v>157.05199999999999</c:v>
                </c:pt>
                <c:pt idx="19461" formatCode="General">
                  <c:v>157.27099999999999</c:v>
                </c:pt>
                <c:pt idx="19462" formatCode="General">
                  <c:v>157.69800000000001</c:v>
                </c:pt>
                <c:pt idx="19463" formatCode="General">
                  <c:v>158.35900000000001</c:v>
                </c:pt>
                <c:pt idx="19464" formatCode="General">
                  <c:v>159.14599999999999</c:v>
                </c:pt>
                <c:pt idx="19465" formatCode="General">
                  <c:v>159.88399999999999</c:v>
                </c:pt>
                <c:pt idx="19466" formatCode="General">
                  <c:v>160.42500000000001</c:v>
                </c:pt>
                <c:pt idx="19467" formatCode="General">
                  <c:v>160.68899999999999</c:v>
                </c:pt>
                <c:pt idx="19468" formatCode="General">
                  <c:v>160.69200000000001</c:v>
                </c:pt>
                <c:pt idx="19469" formatCode="General">
                  <c:v>160.55500000000001</c:v>
                </c:pt>
                <c:pt idx="19470" formatCode="General">
                  <c:v>160.43899999999999</c:v>
                </c:pt>
                <c:pt idx="19471" formatCode="General">
                  <c:v>160.50899999999999</c:v>
                </c:pt>
                <c:pt idx="19472" formatCode="General">
                  <c:v>160.9</c:v>
                </c:pt>
                <c:pt idx="19473" formatCode="General">
                  <c:v>161.649</c:v>
                </c:pt>
                <c:pt idx="19474" formatCode="General">
                  <c:v>162.77699999999999</c:v>
                </c:pt>
                <c:pt idx="19475" formatCode="General">
                  <c:v>164.285</c:v>
                </c:pt>
                <c:pt idx="19476" formatCode="General">
                  <c:v>166.04900000000001</c:v>
                </c:pt>
                <c:pt idx="19477" formatCode="General">
                  <c:v>167.89699999999999</c:v>
                </c:pt>
                <c:pt idx="19478" formatCode="General">
                  <c:v>169.69800000000001</c:v>
                </c:pt>
                <c:pt idx="19479" formatCode="General">
                  <c:v>171.364</c:v>
                </c:pt>
                <c:pt idx="19480" formatCode="General">
                  <c:v>172.90299999999999</c:v>
                </c:pt>
                <c:pt idx="19481" formatCode="General">
                  <c:v>174.26900000000001</c:v>
                </c:pt>
                <c:pt idx="19482" formatCode="General">
                  <c:v>175.33</c:v>
                </c:pt>
                <c:pt idx="19483" formatCode="General">
                  <c:v>175.98599999999999</c:v>
                </c:pt>
                <c:pt idx="19484" formatCode="General">
                  <c:v>176.18299999999999</c:v>
                </c:pt>
                <c:pt idx="19485" formatCode="General">
                  <c:v>175.99299999999999</c:v>
                </c:pt>
                <c:pt idx="19486" formatCode="General">
                  <c:v>175.536</c:v>
                </c:pt>
                <c:pt idx="19487" formatCode="General">
                  <c:v>174.88800000000001</c:v>
                </c:pt>
                <c:pt idx="19488" formatCode="General">
                  <c:v>174.096</c:v>
                </c:pt>
                <c:pt idx="19489" formatCode="General">
                  <c:v>173.16300000000001</c:v>
                </c:pt>
                <c:pt idx="19490" formatCode="General">
                  <c:v>172.02699999999999</c:v>
                </c:pt>
                <c:pt idx="19491" formatCode="General">
                  <c:v>170.61600000000001</c:v>
                </c:pt>
                <c:pt idx="19492" formatCode="General">
                  <c:v>168.971</c:v>
                </c:pt>
                <c:pt idx="19493" formatCode="General">
                  <c:v>167.14099999999999</c:v>
                </c:pt>
                <c:pt idx="19494" formatCode="General">
                  <c:v>165.108</c:v>
                </c:pt>
                <c:pt idx="19495" formatCode="General">
                  <c:v>162.85300000000001</c:v>
                </c:pt>
                <c:pt idx="19496" formatCode="General">
                  <c:v>160.376</c:v>
                </c:pt>
                <c:pt idx="19497" formatCode="General">
                  <c:v>157.66800000000001</c:v>
                </c:pt>
                <c:pt idx="19498" formatCode="General">
                  <c:v>154.73400000000001</c:v>
                </c:pt>
                <c:pt idx="19499" formatCode="General">
                  <c:v>151.625</c:v>
                </c:pt>
                <c:pt idx="19500" formatCode="General">
                  <c:v>148.41399999999999</c:v>
                </c:pt>
                <c:pt idx="19501" formatCode="General">
                  <c:v>145.17099999999999</c:v>
                </c:pt>
                <c:pt idx="19502" formatCode="General">
                  <c:v>141.983</c:v>
                </c:pt>
                <c:pt idx="19503" formatCode="General">
                  <c:v>138.93600000000001</c:v>
                </c:pt>
                <c:pt idx="19504" formatCode="General">
                  <c:v>136.04</c:v>
                </c:pt>
                <c:pt idx="19505" formatCode="General">
                  <c:v>133.267</c:v>
                </c:pt>
                <c:pt idx="19506" formatCode="General">
                  <c:v>130.55799999999999</c:v>
                </c:pt>
                <c:pt idx="19507" formatCode="General">
                  <c:v>127.851</c:v>
                </c:pt>
                <c:pt idx="19508" formatCode="General">
                  <c:v>125.137</c:v>
                </c:pt>
                <c:pt idx="19509" formatCode="General">
                  <c:v>122.527</c:v>
                </c:pt>
                <c:pt idx="19510" formatCode="General">
                  <c:v>120.18899999999999</c:v>
                </c:pt>
                <c:pt idx="19511" formatCode="General">
                  <c:v>118.187</c:v>
                </c:pt>
                <c:pt idx="19512" formatCode="General">
                  <c:v>116.538</c:v>
                </c:pt>
                <c:pt idx="19513" formatCode="General">
                  <c:v>115.254</c:v>
                </c:pt>
                <c:pt idx="19514" formatCode="General">
                  <c:v>114.333</c:v>
                </c:pt>
                <c:pt idx="19515" formatCode="General">
                  <c:v>113.754</c:v>
                </c:pt>
                <c:pt idx="19516" formatCode="General">
                  <c:v>113.453</c:v>
                </c:pt>
                <c:pt idx="19517" formatCode="General">
                  <c:v>113.337</c:v>
                </c:pt>
                <c:pt idx="19518" formatCode="General">
                  <c:v>113.29900000000001</c:v>
                </c:pt>
                <c:pt idx="19519" formatCode="General">
                  <c:v>113.253</c:v>
                </c:pt>
                <c:pt idx="19520" formatCode="General">
                  <c:v>113.191</c:v>
                </c:pt>
                <c:pt idx="19521" formatCode="General">
                  <c:v>113.099</c:v>
                </c:pt>
                <c:pt idx="19522" formatCode="General">
                  <c:v>112.928</c:v>
                </c:pt>
                <c:pt idx="19523" formatCode="General">
                  <c:v>112.658</c:v>
                </c:pt>
                <c:pt idx="19524" formatCode="General">
                  <c:v>112.282</c:v>
                </c:pt>
                <c:pt idx="19525" formatCode="General">
                  <c:v>111.738</c:v>
                </c:pt>
                <c:pt idx="19526" formatCode="General">
                  <c:v>110.985</c:v>
                </c:pt>
                <c:pt idx="19527" formatCode="General">
                  <c:v>110.126</c:v>
                </c:pt>
                <c:pt idx="19528" formatCode="General">
                  <c:v>109.21299999999999</c:v>
                </c:pt>
                <c:pt idx="19529" formatCode="General">
                  <c:v>108.16500000000001</c:v>
                </c:pt>
                <c:pt idx="19530" formatCode="General">
                  <c:v>106.94499999999999</c:v>
                </c:pt>
                <c:pt idx="19531" formatCode="General">
                  <c:v>105.55200000000001</c:v>
                </c:pt>
                <c:pt idx="19532" formatCode="General">
                  <c:v>103.896</c:v>
                </c:pt>
                <c:pt idx="19533" formatCode="General">
                  <c:v>101.913</c:v>
                </c:pt>
                <c:pt idx="19534" formatCode="General">
                  <c:v>99.688599999999994</c:v>
                </c:pt>
                <c:pt idx="19535" formatCode="General">
                  <c:v>97.330500000000001</c:v>
                </c:pt>
                <c:pt idx="19536" formatCode="General">
                  <c:v>94.930099999999996</c:v>
                </c:pt>
                <c:pt idx="19537" formatCode="General">
                  <c:v>92.488600000000005</c:v>
                </c:pt>
                <c:pt idx="19538" formatCode="General">
                  <c:v>89.956199999999995</c:v>
                </c:pt>
                <c:pt idx="19539" formatCode="General">
                  <c:v>87.310199999999995</c:v>
                </c:pt>
                <c:pt idx="19540" formatCode="General">
                  <c:v>84.5625</c:v>
                </c:pt>
                <c:pt idx="19541" formatCode="General">
                  <c:v>81.814999999999998</c:v>
                </c:pt>
                <c:pt idx="19542" formatCode="General">
                  <c:v>79.165599999999998</c:v>
                </c:pt>
                <c:pt idx="19543" formatCode="General">
                  <c:v>76.655600000000007</c:v>
                </c:pt>
                <c:pt idx="19544" formatCode="General">
                  <c:v>74.234200000000001</c:v>
                </c:pt>
                <c:pt idx="19545" formatCode="General">
                  <c:v>71.818899999999999</c:v>
                </c:pt>
                <c:pt idx="19546" formatCode="General">
                  <c:v>69.349999999999994</c:v>
                </c:pt>
                <c:pt idx="19547" formatCode="General">
                  <c:v>66.782499999999999</c:v>
                </c:pt>
                <c:pt idx="19548" formatCode="General">
                  <c:v>64.120599999999996</c:v>
                </c:pt>
                <c:pt idx="19549" formatCode="General">
                  <c:v>61.340499999999999</c:v>
                </c:pt>
                <c:pt idx="19550" formatCode="General">
                  <c:v>58.392400000000002</c:v>
                </c:pt>
                <c:pt idx="19551" formatCode="General">
                  <c:v>55.279400000000003</c:v>
                </c:pt>
                <c:pt idx="19552" formatCode="General">
                  <c:v>52.042000000000002</c:v>
                </c:pt>
                <c:pt idx="19553" formatCode="General">
                  <c:v>48.723799999999997</c:v>
                </c:pt>
                <c:pt idx="19554" formatCode="General">
                  <c:v>45.374600000000001</c:v>
                </c:pt>
                <c:pt idx="19555" formatCode="General">
                  <c:v>42.042400000000001</c:v>
                </c:pt>
                <c:pt idx="19556" formatCode="General">
                  <c:v>38.742600000000003</c:v>
                </c:pt>
                <c:pt idx="19557" formatCode="General">
                  <c:v>35.460500000000003</c:v>
                </c:pt>
                <c:pt idx="19558" formatCode="General">
                  <c:v>32.155099999999997</c:v>
                </c:pt>
                <c:pt idx="19559" formatCode="General">
                  <c:v>28.7745</c:v>
                </c:pt>
                <c:pt idx="19560" formatCode="General">
                  <c:v>25.2363</c:v>
                </c:pt>
                <c:pt idx="19561" formatCode="General">
                  <c:v>21.449200000000001</c:v>
                </c:pt>
                <c:pt idx="19562" formatCode="General">
                  <c:v>17.353200000000001</c:v>
                </c:pt>
                <c:pt idx="19563" formatCode="General">
                  <c:v>12.8621</c:v>
                </c:pt>
                <c:pt idx="19564" formatCode="General">
                  <c:v>7.8953600000000002</c:v>
                </c:pt>
                <c:pt idx="19565" formatCode="General">
                  <c:v>2.62</c:v>
                </c:pt>
                <c:pt idx="19566" formatCode="General">
                  <c:v>-2.7141199999999999</c:v>
                </c:pt>
                <c:pt idx="19567" formatCode="General">
                  <c:v>-7.9325999999999999</c:v>
                </c:pt>
                <c:pt idx="19568" formatCode="General">
                  <c:v>-12.8599</c:v>
                </c:pt>
                <c:pt idx="19569" formatCode="General">
                  <c:v>-17.3889</c:v>
                </c:pt>
                <c:pt idx="19570" formatCode="General">
                  <c:v>-21.482199999999999</c:v>
                </c:pt>
                <c:pt idx="19571" formatCode="General">
                  <c:v>-25.160699999999999</c:v>
                </c:pt>
                <c:pt idx="19572" formatCode="General">
                  <c:v>-28.443000000000001</c:v>
                </c:pt>
                <c:pt idx="19573" formatCode="General">
                  <c:v>-31.3446</c:v>
                </c:pt>
                <c:pt idx="19574" formatCode="General">
                  <c:v>-33.863199999999999</c:v>
                </c:pt>
                <c:pt idx="19575" formatCode="General">
                  <c:v>-36.095199999999998</c:v>
                </c:pt>
                <c:pt idx="19576" formatCode="General">
                  <c:v>-38.226999999999997</c:v>
                </c:pt>
                <c:pt idx="19577" formatCode="General">
                  <c:v>-40.449800000000003</c:v>
                </c:pt>
                <c:pt idx="19578" formatCode="General">
                  <c:v>-42.914200000000001</c:v>
                </c:pt>
                <c:pt idx="19579" formatCode="General">
                  <c:v>-45.6877</c:v>
                </c:pt>
                <c:pt idx="19580" formatCode="General">
                  <c:v>-48.836100000000002</c:v>
                </c:pt>
                <c:pt idx="19581" formatCode="General">
                  <c:v>-52.492899999999999</c:v>
                </c:pt>
                <c:pt idx="19582" formatCode="General">
                  <c:v>-56.702300000000001</c:v>
                </c:pt>
                <c:pt idx="19583" formatCode="General">
                  <c:v>-61.363</c:v>
                </c:pt>
                <c:pt idx="19584" formatCode="General">
                  <c:v>-66.404600000000002</c:v>
                </c:pt>
                <c:pt idx="19585" formatCode="General">
                  <c:v>-71.798400000000001</c:v>
                </c:pt>
                <c:pt idx="19586" formatCode="General">
                  <c:v>-77.623099999999994</c:v>
                </c:pt>
                <c:pt idx="19587" formatCode="General">
                  <c:v>-83.921499999999995</c:v>
                </c:pt>
                <c:pt idx="19588" formatCode="General">
                  <c:v>-90.5488</c:v>
                </c:pt>
                <c:pt idx="19589" formatCode="General">
                  <c:v>-97.335599999999999</c:v>
                </c:pt>
                <c:pt idx="19590" formatCode="General">
                  <c:v>-104.14400000000001</c:v>
                </c:pt>
                <c:pt idx="19591" formatCode="General">
                  <c:v>-110.94</c:v>
                </c:pt>
                <c:pt idx="19592" formatCode="General">
                  <c:v>-117.742</c:v>
                </c:pt>
                <c:pt idx="19593" formatCode="General">
                  <c:v>-124.61199999999999</c:v>
                </c:pt>
                <c:pt idx="19594" formatCode="General">
                  <c:v>-131.59</c:v>
                </c:pt>
                <c:pt idx="19595" formatCode="General">
                  <c:v>-138.60499999999999</c:v>
                </c:pt>
                <c:pt idx="19596" formatCode="General">
                  <c:v>-145.57300000000001</c:v>
                </c:pt>
                <c:pt idx="19597" formatCode="General">
                  <c:v>-152.411</c:v>
                </c:pt>
                <c:pt idx="19598" formatCode="General">
                  <c:v>-159.09700000000001</c:v>
                </c:pt>
                <c:pt idx="19599" formatCode="General">
                  <c:v>-165.64099999999999</c:v>
                </c:pt>
                <c:pt idx="19600" formatCode="General">
                  <c:v>-172.04599999999999</c:v>
                </c:pt>
                <c:pt idx="19601" formatCode="General">
                  <c:v>-178.285</c:v>
                </c:pt>
                <c:pt idx="19602" formatCode="General">
                  <c:v>-184.279</c:v>
                </c:pt>
                <c:pt idx="19603" formatCode="General">
                  <c:v>-190.023</c:v>
                </c:pt>
                <c:pt idx="19604" formatCode="General">
                  <c:v>-195.59299999999999</c:v>
                </c:pt>
                <c:pt idx="19605" formatCode="General">
                  <c:v>-200.96700000000001</c:v>
                </c:pt>
                <c:pt idx="19606" formatCode="General">
                  <c:v>-206.07599999999999</c:v>
                </c:pt>
                <c:pt idx="19607" formatCode="General">
                  <c:v>-210.85499999999999</c:v>
                </c:pt>
                <c:pt idx="19608" formatCode="General">
                  <c:v>-215.23699999999999</c:v>
                </c:pt>
                <c:pt idx="19609" formatCode="General">
                  <c:v>-219.18700000000001</c:v>
                </c:pt>
                <c:pt idx="19610" formatCode="General">
                  <c:v>-222.745</c:v>
                </c:pt>
                <c:pt idx="19611" formatCode="General">
                  <c:v>-225.99299999999999</c:v>
                </c:pt>
                <c:pt idx="19612" formatCode="General">
                  <c:v>-229.04</c:v>
                </c:pt>
                <c:pt idx="19613" formatCode="General">
                  <c:v>-232.01</c:v>
                </c:pt>
                <c:pt idx="19614" formatCode="General">
                  <c:v>-235.05500000000001</c:v>
                </c:pt>
                <c:pt idx="19615" formatCode="General">
                  <c:v>-238.33600000000001</c:v>
                </c:pt>
                <c:pt idx="19616" formatCode="General">
                  <c:v>-241.95500000000001</c:v>
                </c:pt>
                <c:pt idx="19617" formatCode="General">
                  <c:v>-245.81399999999999</c:v>
                </c:pt>
                <c:pt idx="19618" formatCode="General">
                  <c:v>-249.66900000000001</c:v>
                </c:pt>
                <c:pt idx="19619" formatCode="General">
                  <c:v>-253.26300000000001</c:v>
                </c:pt>
                <c:pt idx="19620" formatCode="General">
                  <c:v>-256.39600000000002</c:v>
                </c:pt>
                <c:pt idx="19621" formatCode="General">
                  <c:v>-259.04199999999997</c:v>
                </c:pt>
                <c:pt idx="19622" formatCode="General">
                  <c:v>-261.279</c:v>
                </c:pt>
                <c:pt idx="19623" formatCode="General">
                  <c:v>-263.26</c:v>
                </c:pt>
                <c:pt idx="19624" formatCode="General">
                  <c:v>-265.14600000000002</c:v>
                </c:pt>
                <c:pt idx="19625" formatCode="General">
                  <c:v>-267.05900000000003</c:v>
                </c:pt>
                <c:pt idx="19626" formatCode="General">
                  <c:v>-269.12</c:v>
                </c:pt>
                <c:pt idx="19627" formatCode="General">
                  <c:v>-271.41699999999997</c:v>
                </c:pt>
                <c:pt idx="19628" formatCode="General">
                  <c:v>-273.95299999999997</c:v>
                </c:pt>
                <c:pt idx="19629" formatCode="General">
                  <c:v>-276.69299999999998</c:v>
                </c:pt>
                <c:pt idx="19630" formatCode="General">
                  <c:v>-279.57600000000002</c:v>
                </c:pt>
                <c:pt idx="19631" formatCode="General">
                  <c:v>-282.53899999999999</c:v>
                </c:pt>
                <c:pt idx="19632" formatCode="General">
                  <c:v>-285.54399999999998</c:v>
                </c:pt>
                <c:pt idx="19633" formatCode="General">
                  <c:v>-288.541</c:v>
                </c:pt>
                <c:pt idx="19634" formatCode="General">
                  <c:v>-291.49200000000002</c:v>
                </c:pt>
                <c:pt idx="19635" formatCode="General">
                  <c:v>-294.39699999999999</c:v>
                </c:pt>
                <c:pt idx="19636" formatCode="General">
                  <c:v>-297.26499999999999</c:v>
                </c:pt>
                <c:pt idx="19637" formatCode="General">
                  <c:v>-300.10599999999999</c:v>
                </c:pt>
                <c:pt idx="19638" formatCode="General">
                  <c:v>-302.92700000000002</c:v>
                </c:pt>
                <c:pt idx="19639" formatCode="General">
                  <c:v>-305.73</c:v>
                </c:pt>
                <c:pt idx="19640" formatCode="General">
                  <c:v>-308.44600000000003</c:v>
                </c:pt>
                <c:pt idx="19641" formatCode="General">
                  <c:v>-310.98500000000001</c:v>
                </c:pt>
                <c:pt idx="19642" formatCode="General">
                  <c:v>-313.30399999999997</c:v>
                </c:pt>
                <c:pt idx="19643" formatCode="General">
                  <c:v>-315.33199999999999</c:v>
                </c:pt>
                <c:pt idx="19644" formatCode="General">
                  <c:v>-316.99400000000003</c:v>
                </c:pt>
                <c:pt idx="19645" formatCode="General">
                  <c:v>-318.24700000000001</c:v>
                </c:pt>
                <c:pt idx="19646" formatCode="General">
                  <c:v>-319.077</c:v>
                </c:pt>
                <c:pt idx="19647" formatCode="General">
                  <c:v>-319.51799999999997</c:v>
                </c:pt>
                <c:pt idx="19648" formatCode="General">
                  <c:v>-319.65699999999998</c:v>
                </c:pt>
                <c:pt idx="19649" formatCode="General">
                  <c:v>-319.64999999999998</c:v>
                </c:pt>
                <c:pt idx="19650" formatCode="General">
                  <c:v>-319.601</c:v>
                </c:pt>
                <c:pt idx="19651" formatCode="General">
                  <c:v>-319.51400000000001</c:v>
                </c:pt>
                <c:pt idx="19652" formatCode="General">
                  <c:v>-319.35300000000001</c:v>
                </c:pt>
                <c:pt idx="19653" formatCode="General">
                  <c:v>-319.06599999999997</c:v>
                </c:pt>
                <c:pt idx="19654" formatCode="General">
                  <c:v>-318.61200000000002</c:v>
                </c:pt>
                <c:pt idx="19655" formatCode="General">
                  <c:v>-317.96499999999997</c:v>
                </c:pt>
                <c:pt idx="19656" formatCode="General">
                  <c:v>-317.12599999999998</c:v>
                </c:pt>
                <c:pt idx="19657" formatCode="General">
                  <c:v>-316.08699999999999</c:v>
                </c:pt>
                <c:pt idx="19658" formatCode="General">
                  <c:v>-314.83999999999997</c:v>
                </c:pt>
                <c:pt idx="19659" formatCode="General">
                  <c:v>-313.41399999999999</c:v>
                </c:pt>
                <c:pt idx="19660" formatCode="General">
                  <c:v>-311.84500000000003</c:v>
                </c:pt>
                <c:pt idx="19661" formatCode="General">
                  <c:v>-310.12799999999999</c:v>
                </c:pt>
                <c:pt idx="19662" formatCode="General">
                  <c:v>-308.31599999999997</c:v>
                </c:pt>
                <c:pt idx="19663" formatCode="General">
                  <c:v>-306.58100000000002</c:v>
                </c:pt>
                <c:pt idx="19664" formatCode="General">
                  <c:v>-305.12099999999998</c:v>
                </c:pt>
                <c:pt idx="19665" formatCode="General">
                  <c:v>-304.06400000000002</c:v>
                </c:pt>
                <c:pt idx="19666" formatCode="General">
                  <c:v>-303.27699999999999</c:v>
                </c:pt>
                <c:pt idx="19667" formatCode="General">
                  <c:v>-302.56700000000001</c:v>
                </c:pt>
                <c:pt idx="19668" formatCode="General">
                  <c:v>-301.83</c:v>
                </c:pt>
                <c:pt idx="19669" formatCode="General">
                  <c:v>-300.99299999999999</c:v>
                </c:pt>
                <c:pt idx="19670" formatCode="General">
                  <c:v>-300.06900000000002</c:v>
                </c:pt>
                <c:pt idx="19671" formatCode="General">
                  <c:v>-299.11900000000003</c:v>
                </c:pt>
                <c:pt idx="19672" formatCode="General">
                  <c:v>-298.214</c:v>
                </c:pt>
                <c:pt idx="19673" formatCode="General">
                  <c:v>-297.34899999999999</c:v>
                </c:pt>
                <c:pt idx="19674" formatCode="General">
                  <c:v>-296.50299999999999</c:v>
                </c:pt>
                <c:pt idx="19675" formatCode="General">
                  <c:v>-295.70800000000003</c:v>
                </c:pt>
                <c:pt idx="19676" formatCode="General">
                  <c:v>-294.96100000000001</c:v>
                </c:pt>
                <c:pt idx="19677" formatCode="General">
                  <c:v>-294.21699999999998</c:v>
                </c:pt>
                <c:pt idx="19678" formatCode="General">
                  <c:v>-293.41699999999997</c:v>
                </c:pt>
                <c:pt idx="19679" formatCode="General">
                  <c:v>-292.51400000000001</c:v>
                </c:pt>
                <c:pt idx="19680" formatCode="General">
                  <c:v>-291.55399999999997</c:v>
                </c:pt>
                <c:pt idx="19681" formatCode="General">
                  <c:v>-290.58</c:v>
                </c:pt>
                <c:pt idx="19682" formatCode="General">
                  <c:v>-289.51799999999997</c:v>
                </c:pt>
                <c:pt idx="19683" formatCode="General">
                  <c:v>-288.33600000000001</c:v>
                </c:pt>
                <c:pt idx="19684" formatCode="General">
                  <c:v>-287.08199999999999</c:v>
                </c:pt>
                <c:pt idx="19685" formatCode="General">
                  <c:v>-285.73099999999999</c:v>
                </c:pt>
                <c:pt idx="19686" formatCode="General">
                  <c:v>-284.20299999999997</c:v>
                </c:pt>
                <c:pt idx="19687" formatCode="General">
                  <c:v>-282.46100000000001</c:v>
                </c:pt>
                <c:pt idx="19688" formatCode="General">
                  <c:v>-280.5</c:v>
                </c:pt>
                <c:pt idx="19689" formatCode="General">
                  <c:v>-278.35599999999999</c:v>
                </c:pt>
                <c:pt idx="19690" formatCode="General">
                  <c:v>-276.04899999999998</c:v>
                </c:pt>
                <c:pt idx="19691" formatCode="General">
                  <c:v>-273.57</c:v>
                </c:pt>
                <c:pt idx="19692" formatCode="General">
                  <c:v>-270.95100000000002</c:v>
                </c:pt>
                <c:pt idx="19693" formatCode="General">
                  <c:v>-268.23700000000002</c:v>
                </c:pt>
                <c:pt idx="19694" formatCode="General">
                  <c:v>-265.49599999999998</c:v>
                </c:pt>
                <c:pt idx="19695" formatCode="General">
                  <c:v>-262.78100000000001</c:v>
                </c:pt>
                <c:pt idx="19696" formatCode="General">
                  <c:v>-260.084</c:v>
                </c:pt>
                <c:pt idx="19697" formatCode="General">
                  <c:v>-257.35199999999998</c:v>
                </c:pt>
                <c:pt idx="19698" formatCode="General">
                  <c:v>-254.52600000000001</c:v>
                </c:pt>
                <c:pt idx="19699" formatCode="General">
                  <c:v>-251.536</c:v>
                </c:pt>
                <c:pt idx="19700" formatCode="General">
                  <c:v>-248.327</c:v>
                </c:pt>
                <c:pt idx="19701" formatCode="General">
                  <c:v>-244.874</c:v>
                </c:pt>
                <c:pt idx="19702" formatCode="General">
                  <c:v>-241.17599999999999</c:v>
                </c:pt>
                <c:pt idx="19703" formatCode="General">
                  <c:v>-237.27600000000001</c:v>
                </c:pt>
                <c:pt idx="19704" formatCode="General">
                  <c:v>-233.417</c:v>
                </c:pt>
                <c:pt idx="19705" formatCode="General">
                  <c:v>-229.96899999999999</c:v>
                </c:pt>
                <c:pt idx="19706" formatCode="General">
                  <c:v>-226.98099999999999</c:v>
                </c:pt>
                <c:pt idx="19707" formatCode="General">
                  <c:v>-224.29499999999999</c:v>
                </c:pt>
                <c:pt idx="19708" formatCode="General">
                  <c:v>-221.72499999999999</c:v>
                </c:pt>
                <c:pt idx="19709" formatCode="General">
                  <c:v>-219.11099999999999</c:v>
                </c:pt>
                <c:pt idx="19710" formatCode="General">
                  <c:v>-216.386</c:v>
                </c:pt>
                <c:pt idx="19711" formatCode="General">
                  <c:v>-213.41499999999999</c:v>
                </c:pt>
                <c:pt idx="19712" formatCode="General">
                  <c:v>-210.04400000000001</c:v>
                </c:pt>
                <c:pt idx="19713" formatCode="General">
                  <c:v>-206.285</c:v>
                </c:pt>
                <c:pt idx="19714" formatCode="General">
                  <c:v>-202.20400000000001</c:v>
                </c:pt>
                <c:pt idx="19715" formatCode="General">
                  <c:v>-197.839</c:v>
                </c:pt>
                <c:pt idx="19716" formatCode="General">
                  <c:v>-193.22399999999999</c:v>
                </c:pt>
                <c:pt idx="19717" formatCode="General">
                  <c:v>-188.374</c:v>
                </c:pt>
                <c:pt idx="19718" formatCode="General">
                  <c:v>-183.309</c:v>
                </c:pt>
                <c:pt idx="19719" formatCode="General">
                  <c:v>-178.05500000000001</c:v>
                </c:pt>
                <c:pt idx="19720" formatCode="General">
                  <c:v>-172.68100000000001</c:v>
                </c:pt>
                <c:pt idx="19721" formatCode="General">
                  <c:v>-167.25700000000001</c:v>
                </c:pt>
                <c:pt idx="19722" formatCode="General">
                  <c:v>-161.816</c:v>
                </c:pt>
                <c:pt idx="19723" formatCode="General">
                  <c:v>-156.374</c:v>
                </c:pt>
                <c:pt idx="19724" formatCode="General">
                  <c:v>-150.91800000000001</c:v>
                </c:pt>
                <c:pt idx="19725" formatCode="General">
                  <c:v>-145.40799999999999</c:v>
                </c:pt>
                <c:pt idx="19726" formatCode="General">
                  <c:v>-139.80099999999999</c:v>
                </c:pt>
                <c:pt idx="19727" formatCode="General">
                  <c:v>-134.13200000000001</c:v>
                </c:pt>
                <c:pt idx="19728" formatCode="General">
                  <c:v>-128.45099999999999</c:v>
                </c:pt>
                <c:pt idx="19729" formatCode="General">
                  <c:v>-122.77</c:v>
                </c:pt>
                <c:pt idx="19730" formatCode="General">
                  <c:v>-117.101</c:v>
                </c:pt>
                <c:pt idx="19731" formatCode="General">
                  <c:v>-111.461</c:v>
                </c:pt>
                <c:pt idx="19732" formatCode="General">
                  <c:v>-105.82299999999999</c:v>
                </c:pt>
                <c:pt idx="19733" formatCode="General">
                  <c:v>-100.151</c:v>
                </c:pt>
                <c:pt idx="19734" formatCode="General">
                  <c:v>-94.5</c:v>
                </c:pt>
                <c:pt idx="19735" formatCode="General">
                  <c:v>-88.941199999999995</c:v>
                </c:pt>
                <c:pt idx="19736" formatCode="General">
                  <c:v>-83.511499999999998</c:v>
                </c:pt>
                <c:pt idx="19737" formatCode="General">
                  <c:v>-78.233199999999997</c:v>
                </c:pt>
                <c:pt idx="19738" formatCode="General">
                  <c:v>-73.102000000000004</c:v>
                </c:pt>
                <c:pt idx="19739" formatCode="General">
                  <c:v>-68.063000000000002</c:v>
                </c:pt>
                <c:pt idx="19740" formatCode="General">
                  <c:v>-63.055900000000001</c:v>
                </c:pt>
                <c:pt idx="19741" formatCode="General">
                  <c:v>-58.122199999999999</c:v>
                </c:pt>
                <c:pt idx="19742" formatCode="General">
                  <c:v>-53.333300000000001</c:v>
                </c:pt>
                <c:pt idx="19743" formatCode="General">
                  <c:v>-48.742600000000003</c:v>
                </c:pt>
                <c:pt idx="19744" formatCode="General">
                  <c:v>-44.343000000000004</c:v>
                </c:pt>
                <c:pt idx="19745" formatCode="General">
                  <c:v>-40.068199999999997</c:v>
                </c:pt>
                <c:pt idx="19746" formatCode="General">
                  <c:v>-35.8964</c:v>
                </c:pt>
                <c:pt idx="19747" formatCode="General">
                  <c:v>-31.8291</c:v>
                </c:pt>
                <c:pt idx="19748" formatCode="General">
                  <c:v>-27.869</c:v>
                </c:pt>
                <c:pt idx="19749" formatCode="General">
                  <c:v>-24.014500000000002</c:v>
                </c:pt>
                <c:pt idx="19750" formatCode="General">
                  <c:v>-20.248000000000001</c:v>
                </c:pt>
                <c:pt idx="19751" formatCode="General">
                  <c:v>-16.5</c:v>
                </c:pt>
                <c:pt idx="19752" formatCode="General">
                  <c:v>-12.6599</c:v>
                </c:pt>
                <c:pt idx="19753" formatCode="General">
                  <c:v>-8.5667899999999992</c:v>
                </c:pt>
                <c:pt idx="19754" formatCode="General">
                  <c:v>-4.09755</c:v>
                </c:pt>
                <c:pt idx="19755" formatCode="General">
                  <c:v>0.752085</c:v>
                </c:pt>
                <c:pt idx="19756" formatCode="General">
                  <c:v>5.9123700000000001</c:v>
                </c:pt>
                <c:pt idx="19757" formatCode="General">
                  <c:v>11.234400000000001</c:v>
                </c:pt>
                <c:pt idx="19758" formatCode="General">
                  <c:v>16.607299999999999</c:v>
                </c:pt>
                <c:pt idx="19759" formatCode="General">
                  <c:v>21.990300000000001</c:v>
                </c:pt>
                <c:pt idx="19760" formatCode="General">
                  <c:v>27.339200000000002</c:v>
                </c:pt>
                <c:pt idx="19761" formatCode="General">
                  <c:v>32.619100000000003</c:v>
                </c:pt>
                <c:pt idx="19762" formatCode="General">
                  <c:v>37.843699999999998</c:v>
                </c:pt>
                <c:pt idx="19763" formatCode="General">
                  <c:v>42.960799999999999</c:v>
                </c:pt>
                <c:pt idx="19764" formatCode="General">
                  <c:v>47.828099999999999</c:v>
                </c:pt>
                <c:pt idx="19765" formatCode="General">
                  <c:v>52.4099</c:v>
                </c:pt>
                <c:pt idx="19766" formatCode="General">
                  <c:v>56.748100000000001</c:v>
                </c:pt>
                <c:pt idx="19767" formatCode="General">
                  <c:v>60.959899999999998</c:v>
                </c:pt>
                <c:pt idx="19768" formatCode="General">
                  <c:v>65.177300000000002</c:v>
                </c:pt>
                <c:pt idx="19769" formatCode="General">
                  <c:v>69.480800000000002</c:v>
                </c:pt>
                <c:pt idx="19770" formatCode="General">
                  <c:v>73.867500000000007</c:v>
                </c:pt>
                <c:pt idx="19771" formatCode="General">
                  <c:v>78.198800000000006</c:v>
                </c:pt>
                <c:pt idx="19772" formatCode="General">
                  <c:v>82.294200000000004</c:v>
                </c:pt>
                <c:pt idx="19773" formatCode="General">
                  <c:v>86.003500000000003</c:v>
                </c:pt>
                <c:pt idx="19774" formatCode="General">
                  <c:v>89.296700000000001</c:v>
                </c:pt>
                <c:pt idx="19775" formatCode="General">
                  <c:v>92.242400000000004</c:v>
                </c:pt>
                <c:pt idx="19776" formatCode="General">
                  <c:v>94.999200000000002</c:v>
                </c:pt>
                <c:pt idx="19777" formatCode="General">
                  <c:v>97.722700000000003</c:v>
                </c:pt>
                <c:pt idx="19778" formatCode="General">
                  <c:v>100.502</c:v>
                </c:pt>
                <c:pt idx="19779" formatCode="General">
                  <c:v>103.38800000000001</c:v>
                </c:pt>
                <c:pt idx="19780" formatCode="General">
                  <c:v>106.398</c:v>
                </c:pt>
                <c:pt idx="19781" formatCode="General">
                  <c:v>109.535</c:v>
                </c:pt>
                <c:pt idx="19782" formatCode="General">
                  <c:v>112.786</c:v>
                </c:pt>
                <c:pt idx="19783" formatCode="General">
                  <c:v>116.128</c:v>
                </c:pt>
                <c:pt idx="19784" formatCode="General">
                  <c:v>119.511</c:v>
                </c:pt>
                <c:pt idx="19785" formatCode="General">
                  <c:v>122.873</c:v>
                </c:pt>
                <c:pt idx="19786" formatCode="General">
                  <c:v>126.205</c:v>
                </c:pt>
                <c:pt idx="19787" formatCode="General">
                  <c:v>129.54400000000001</c:v>
                </c:pt>
                <c:pt idx="19788" formatCode="General">
                  <c:v>132.959</c:v>
                </c:pt>
                <c:pt idx="19789" formatCode="General">
                  <c:v>136.53800000000001</c:v>
                </c:pt>
                <c:pt idx="19790" formatCode="General">
                  <c:v>140.36099999999999</c:v>
                </c:pt>
                <c:pt idx="19791" formatCode="General">
                  <c:v>144.47399999999999</c:v>
                </c:pt>
                <c:pt idx="19792" formatCode="General">
                  <c:v>148.864</c:v>
                </c:pt>
                <c:pt idx="19793" formatCode="General">
                  <c:v>153.47300000000001</c:v>
                </c:pt>
                <c:pt idx="19794" formatCode="General">
                  <c:v>158.23400000000001</c:v>
                </c:pt>
                <c:pt idx="19795" formatCode="General">
                  <c:v>163.196</c:v>
                </c:pt>
                <c:pt idx="19796" formatCode="General">
                  <c:v>168.41900000000001</c:v>
                </c:pt>
                <c:pt idx="19797" formatCode="General">
                  <c:v>173.886</c:v>
                </c:pt>
                <c:pt idx="19798" formatCode="General">
                  <c:v>179.53700000000001</c:v>
                </c:pt>
                <c:pt idx="19799" formatCode="General">
                  <c:v>185.28800000000001</c:v>
                </c:pt>
                <c:pt idx="19800" formatCode="General">
                  <c:v>191.124</c:v>
                </c:pt>
                <c:pt idx="19801" formatCode="General">
                  <c:v>197.04900000000001</c:v>
                </c:pt>
                <c:pt idx="19802" formatCode="General">
                  <c:v>203.047</c:v>
                </c:pt>
                <c:pt idx="19803" formatCode="General">
                  <c:v>209.08199999999999</c:v>
                </c:pt>
                <c:pt idx="19804" formatCode="General">
                  <c:v>215.096</c:v>
                </c:pt>
                <c:pt idx="19805" formatCode="General">
                  <c:v>221.00399999999999</c:v>
                </c:pt>
                <c:pt idx="19806" formatCode="General">
                  <c:v>226.721</c:v>
                </c:pt>
                <c:pt idx="19807" formatCode="General">
                  <c:v>232.15899999999999</c:v>
                </c:pt>
                <c:pt idx="19808" formatCode="General">
                  <c:v>237.24199999999999</c:v>
                </c:pt>
                <c:pt idx="19809" formatCode="General">
                  <c:v>241.917</c:v>
                </c:pt>
                <c:pt idx="19810" formatCode="General">
                  <c:v>246.17400000000001</c:v>
                </c:pt>
                <c:pt idx="19811" formatCode="General">
                  <c:v>250.06399999999999</c:v>
                </c:pt>
                <c:pt idx="19812" formatCode="General">
                  <c:v>253.70400000000001</c:v>
                </c:pt>
                <c:pt idx="19813" formatCode="General">
                  <c:v>257.22899999999998</c:v>
                </c:pt>
                <c:pt idx="19814" formatCode="General">
                  <c:v>260.66199999999998</c:v>
                </c:pt>
                <c:pt idx="19815" formatCode="General">
                  <c:v>263.96600000000001</c:v>
                </c:pt>
                <c:pt idx="19816" formatCode="General">
                  <c:v>267.05099999999999</c:v>
                </c:pt>
                <c:pt idx="19817" formatCode="General">
                  <c:v>269.82400000000001</c:v>
                </c:pt>
                <c:pt idx="19818" formatCode="General">
                  <c:v>272.25200000000001</c:v>
                </c:pt>
                <c:pt idx="19819" formatCode="General">
                  <c:v>274.26</c:v>
                </c:pt>
                <c:pt idx="19820" formatCode="General">
                  <c:v>275.77100000000002</c:v>
                </c:pt>
                <c:pt idx="19821" formatCode="General">
                  <c:v>276.63799999999998</c:v>
                </c:pt>
                <c:pt idx="19822" formatCode="General">
                  <c:v>276.762</c:v>
                </c:pt>
                <c:pt idx="19823" formatCode="General">
                  <c:v>276.26600000000002</c:v>
                </c:pt>
                <c:pt idx="19824" formatCode="General">
                  <c:v>275.286</c:v>
                </c:pt>
                <c:pt idx="19825" formatCode="General">
                  <c:v>273.91300000000001</c:v>
                </c:pt>
                <c:pt idx="19826" formatCode="General">
                  <c:v>272.233</c:v>
                </c:pt>
                <c:pt idx="19827" formatCode="General">
                  <c:v>270.31900000000002</c:v>
                </c:pt>
                <c:pt idx="19828" formatCode="General">
                  <c:v>268.21600000000001</c:v>
                </c:pt>
                <c:pt idx="19829" formatCode="General">
                  <c:v>265.98599999999999</c:v>
                </c:pt>
                <c:pt idx="19830" formatCode="General">
                  <c:v>263.74900000000002</c:v>
                </c:pt>
                <c:pt idx="19831" formatCode="General">
                  <c:v>261.62200000000001</c:v>
                </c:pt>
                <c:pt idx="19832" formatCode="General">
                  <c:v>259.69499999999999</c:v>
                </c:pt>
                <c:pt idx="19833" formatCode="General">
                  <c:v>257.99599999999998</c:v>
                </c:pt>
                <c:pt idx="19834" formatCode="General">
                  <c:v>256.51400000000001</c:v>
                </c:pt>
                <c:pt idx="19835" formatCode="General">
                  <c:v>255.15199999999999</c:v>
                </c:pt>
                <c:pt idx="19836" formatCode="General">
                  <c:v>253.83099999999999</c:v>
                </c:pt>
                <c:pt idx="19837" formatCode="General">
                  <c:v>252.59399999999999</c:v>
                </c:pt>
                <c:pt idx="19838" formatCode="General">
                  <c:v>251.48599999999999</c:v>
                </c:pt>
                <c:pt idx="19839" formatCode="General">
                  <c:v>250.523</c:v>
                </c:pt>
                <c:pt idx="19840" formatCode="General">
                  <c:v>249.74199999999999</c:v>
                </c:pt>
                <c:pt idx="19841" formatCode="General">
                  <c:v>249.17500000000001</c:v>
                </c:pt>
                <c:pt idx="19842" formatCode="General">
                  <c:v>248.791</c:v>
                </c:pt>
                <c:pt idx="19843" formatCode="General">
                  <c:v>248.57</c:v>
                </c:pt>
                <c:pt idx="19844" formatCode="General">
                  <c:v>248.541</c:v>
                </c:pt>
                <c:pt idx="19845" formatCode="General">
                  <c:v>248.749</c:v>
                </c:pt>
                <c:pt idx="19846" formatCode="General">
                  <c:v>249.23400000000001</c:v>
                </c:pt>
                <c:pt idx="19847" formatCode="General">
                  <c:v>250.065</c:v>
                </c:pt>
                <c:pt idx="19848" formatCode="General">
                  <c:v>251.29900000000001</c:v>
                </c:pt>
                <c:pt idx="19849" formatCode="General">
                  <c:v>252.91900000000001</c:v>
                </c:pt>
                <c:pt idx="19850" formatCode="General">
                  <c:v>254.88499999999999</c:v>
                </c:pt>
                <c:pt idx="19851" formatCode="General">
                  <c:v>257.14999999999998</c:v>
                </c:pt>
                <c:pt idx="19852" formatCode="General">
                  <c:v>259.65499999999997</c:v>
                </c:pt>
                <c:pt idx="19853" formatCode="General">
                  <c:v>262.33999999999997</c:v>
                </c:pt>
                <c:pt idx="19854" formatCode="General">
                  <c:v>265.13400000000001</c:v>
                </c:pt>
                <c:pt idx="19855" formatCode="General">
                  <c:v>267.971</c:v>
                </c:pt>
                <c:pt idx="19856" formatCode="General">
                  <c:v>270.82799999999997</c:v>
                </c:pt>
                <c:pt idx="19857" formatCode="General">
                  <c:v>273.65899999999999</c:v>
                </c:pt>
                <c:pt idx="19858" formatCode="General">
                  <c:v>276.37599999999998</c:v>
                </c:pt>
                <c:pt idx="19859" formatCode="General">
                  <c:v>278.89400000000001</c:v>
                </c:pt>
                <c:pt idx="19860" formatCode="General">
                  <c:v>281.15699999999998</c:v>
                </c:pt>
                <c:pt idx="19861" formatCode="General">
                  <c:v>283.17200000000003</c:v>
                </c:pt>
                <c:pt idx="19862" formatCode="General">
                  <c:v>284.988</c:v>
                </c:pt>
                <c:pt idx="19863" formatCode="General">
                  <c:v>286.65300000000002</c:v>
                </c:pt>
                <c:pt idx="19864" formatCode="General">
                  <c:v>288.25200000000001</c:v>
                </c:pt>
                <c:pt idx="19865" formatCode="General">
                  <c:v>289.87700000000001</c:v>
                </c:pt>
                <c:pt idx="19866" formatCode="General">
                  <c:v>291.53899999999999</c:v>
                </c:pt>
                <c:pt idx="19867" formatCode="General">
                  <c:v>293.18900000000002</c:v>
                </c:pt>
                <c:pt idx="19868" formatCode="General">
                  <c:v>294.89</c:v>
                </c:pt>
                <c:pt idx="19869" formatCode="General">
                  <c:v>296.71499999999997</c:v>
                </c:pt>
                <c:pt idx="19870" formatCode="General">
                  <c:v>298.637</c:v>
                </c:pt>
                <c:pt idx="19871" formatCode="General">
                  <c:v>300.61799999999999</c:v>
                </c:pt>
                <c:pt idx="19872" formatCode="General">
                  <c:v>302.62400000000002</c:v>
                </c:pt>
                <c:pt idx="19873" formatCode="General">
                  <c:v>304.601</c:v>
                </c:pt>
                <c:pt idx="19874" formatCode="General">
                  <c:v>306.488</c:v>
                </c:pt>
                <c:pt idx="19875" formatCode="General">
                  <c:v>308.2</c:v>
                </c:pt>
                <c:pt idx="19876" formatCode="General">
                  <c:v>309.66500000000002</c:v>
                </c:pt>
                <c:pt idx="19877" formatCode="General">
                  <c:v>310.85000000000002</c:v>
                </c:pt>
                <c:pt idx="19878" formatCode="General">
                  <c:v>311.84199999999998</c:v>
                </c:pt>
                <c:pt idx="19879" formatCode="General">
                  <c:v>312.83699999999999</c:v>
                </c:pt>
                <c:pt idx="19880" formatCode="General">
                  <c:v>313.89600000000002</c:v>
                </c:pt>
                <c:pt idx="19881" formatCode="General">
                  <c:v>314.98</c:v>
                </c:pt>
                <c:pt idx="19882" formatCode="General">
                  <c:v>316.01900000000001</c:v>
                </c:pt>
                <c:pt idx="19883" formatCode="General">
                  <c:v>316.93299999999999</c:v>
                </c:pt>
                <c:pt idx="19884" formatCode="General">
                  <c:v>317.661</c:v>
                </c:pt>
                <c:pt idx="19885" formatCode="General">
                  <c:v>318.07100000000003</c:v>
                </c:pt>
                <c:pt idx="19886" formatCode="General">
                  <c:v>318.02699999999999</c:v>
                </c:pt>
                <c:pt idx="19887" formatCode="General">
                  <c:v>317.40300000000002</c:v>
                </c:pt>
                <c:pt idx="19888" formatCode="General">
                  <c:v>316.12200000000001</c:v>
                </c:pt>
                <c:pt idx="19889" formatCode="General">
                  <c:v>314.29000000000002</c:v>
                </c:pt>
                <c:pt idx="19890" formatCode="General">
                  <c:v>312.07600000000002</c:v>
                </c:pt>
                <c:pt idx="19891" formatCode="General">
                  <c:v>309.66000000000003</c:v>
                </c:pt>
                <c:pt idx="19892" formatCode="General">
                  <c:v>307.12299999999999</c:v>
                </c:pt>
                <c:pt idx="19893" formatCode="General">
                  <c:v>304.41399999999999</c:v>
                </c:pt>
                <c:pt idx="19894" formatCode="General">
                  <c:v>301.53800000000001</c:v>
                </c:pt>
                <c:pt idx="19895" formatCode="General">
                  <c:v>298.55599999999998</c:v>
                </c:pt>
                <c:pt idx="19896" formatCode="General">
                  <c:v>295.57299999999998</c:v>
                </c:pt>
                <c:pt idx="19897" formatCode="General">
                  <c:v>292.68200000000002</c:v>
                </c:pt>
                <c:pt idx="19898" formatCode="General">
                  <c:v>289.93299999999999</c:v>
                </c:pt>
                <c:pt idx="19899" formatCode="General">
                  <c:v>287.30700000000002</c:v>
                </c:pt>
                <c:pt idx="19900" formatCode="General">
                  <c:v>284.75200000000001</c:v>
                </c:pt>
                <c:pt idx="19901" formatCode="General">
                  <c:v>282.262</c:v>
                </c:pt>
                <c:pt idx="19902" formatCode="General">
                  <c:v>279.88</c:v>
                </c:pt>
                <c:pt idx="19903" formatCode="General">
                  <c:v>277.78699999999998</c:v>
                </c:pt>
                <c:pt idx="19904" formatCode="General">
                  <c:v>276.17899999999997</c:v>
                </c:pt>
                <c:pt idx="19905" formatCode="General">
                  <c:v>275.16899999999998</c:v>
                </c:pt>
                <c:pt idx="19906" formatCode="General">
                  <c:v>274.82100000000003</c:v>
                </c:pt>
                <c:pt idx="19907" formatCode="General">
                  <c:v>275.13</c:v>
                </c:pt>
                <c:pt idx="19908" formatCode="General">
                  <c:v>275.90100000000001</c:v>
                </c:pt>
                <c:pt idx="19909" formatCode="General">
                  <c:v>276.89299999999997</c:v>
                </c:pt>
                <c:pt idx="19910" formatCode="General">
                  <c:v>277.91800000000001</c:v>
                </c:pt>
                <c:pt idx="19911" formatCode="General">
                  <c:v>278.822</c:v>
                </c:pt>
                <c:pt idx="19912" formatCode="General">
                  <c:v>279.54500000000002</c:v>
                </c:pt>
                <c:pt idx="19913" formatCode="General">
                  <c:v>279.97500000000002</c:v>
                </c:pt>
                <c:pt idx="19914" formatCode="General">
                  <c:v>279.97399999999999</c:v>
                </c:pt>
                <c:pt idx="19915" formatCode="General">
                  <c:v>279.51100000000002</c:v>
                </c:pt>
                <c:pt idx="19916" formatCode="General">
                  <c:v>278.59300000000002</c:v>
                </c:pt>
                <c:pt idx="19917" formatCode="General">
                  <c:v>277.15600000000001</c:v>
                </c:pt>
                <c:pt idx="19918" formatCode="General">
                  <c:v>275.20400000000001</c:v>
                </c:pt>
                <c:pt idx="19919" formatCode="General">
                  <c:v>272.82499999999999</c:v>
                </c:pt>
                <c:pt idx="19920" formatCode="General">
                  <c:v>270.04399999999998</c:v>
                </c:pt>
                <c:pt idx="19921" formatCode="General">
                  <c:v>266.85399999999998</c:v>
                </c:pt>
                <c:pt idx="19922" formatCode="General">
                  <c:v>263.33600000000001</c:v>
                </c:pt>
                <c:pt idx="19923" formatCode="General">
                  <c:v>259.572</c:v>
                </c:pt>
                <c:pt idx="19924" formatCode="General">
                  <c:v>255.57</c:v>
                </c:pt>
                <c:pt idx="19925" formatCode="General">
                  <c:v>251.36099999999999</c:v>
                </c:pt>
                <c:pt idx="19926" formatCode="General">
                  <c:v>247.01499999999999</c:v>
                </c:pt>
                <c:pt idx="19927" formatCode="General">
                  <c:v>242.798</c:v>
                </c:pt>
                <c:pt idx="19928" formatCode="General">
                  <c:v>239.03399999999999</c:v>
                </c:pt>
                <c:pt idx="19929" formatCode="General">
                  <c:v>235.77199999999999</c:v>
                </c:pt>
                <c:pt idx="19930" formatCode="General">
                  <c:v>232.92500000000001</c:v>
                </c:pt>
                <c:pt idx="19931" formatCode="General">
                  <c:v>230.36099999999999</c:v>
                </c:pt>
                <c:pt idx="19932" formatCode="General">
                  <c:v>228.042</c:v>
                </c:pt>
                <c:pt idx="19933" formatCode="General">
                  <c:v>226.04499999999999</c:v>
                </c:pt>
                <c:pt idx="19934" formatCode="General">
                  <c:v>224.32400000000001</c:v>
                </c:pt>
                <c:pt idx="19935" formatCode="General">
                  <c:v>222.76599999999999</c:v>
                </c:pt>
                <c:pt idx="19936" formatCode="General">
                  <c:v>221.214</c:v>
                </c:pt>
                <c:pt idx="19937" formatCode="General">
                  <c:v>219.542</c:v>
                </c:pt>
                <c:pt idx="19938" formatCode="General">
                  <c:v>217.762</c:v>
                </c:pt>
                <c:pt idx="19939" formatCode="General">
                  <c:v>215.87299999999999</c:v>
                </c:pt>
                <c:pt idx="19940" formatCode="General">
                  <c:v>213.84</c:v>
                </c:pt>
                <c:pt idx="19941" formatCode="General">
                  <c:v>211.631</c:v>
                </c:pt>
                <c:pt idx="19942" formatCode="General">
                  <c:v>209.21299999999999</c:v>
                </c:pt>
                <c:pt idx="19943" formatCode="General">
                  <c:v>206.51900000000001</c:v>
                </c:pt>
                <c:pt idx="19944" formatCode="General">
                  <c:v>203.50899999999999</c:v>
                </c:pt>
                <c:pt idx="19945" formatCode="General">
                  <c:v>200.21899999999999</c:v>
                </c:pt>
                <c:pt idx="19946" formatCode="General">
                  <c:v>196.67400000000001</c:v>
                </c:pt>
                <c:pt idx="19947" formatCode="General">
                  <c:v>192.88399999999999</c:v>
                </c:pt>
                <c:pt idx="19948" formatCode="General">
                  <c:v>188.86600000000001</c:v>
                </c:pt>
                <c:pt idx="19949" formatCode="General">
                  <c:v>184.631</c:v>
                </c:pt>
                <c:pt idx="19950" formatCode="General">
                  <c:v>180.09800000000001</c:v>
                </c:pt>
                <c:pt idx="19951" formatCode="General">
                  <c:v>175.155</c:v>
                </c:pt>
                <c:pt idx="19952" formatCode="General">
                  <c:v>169.744</c:v>
                </c:pt>
                <c:pt idx="19953" formatCode="General">
                  <c:v>163.91</c:v>
                </c:pt>
                <c:pt idx="19954" formatCode="General">
                  <c:v>157.76400000000001</c:v>
                </c:pt>
                <c:pt idx="19955" formatCode="General">
                  <c:v>151.489</c:v>
                </c:pt>
                <c:pt idx="19956" formatCode="General">
                  <c:v>145.25299999999999</c:v>
                </c:pt>
                <c:pt idx="19957" formatCode="General">
                  <c:v>139.06</c:v>
                </c:pt>
                <c:pt idx="19958" formatCode="General">
                  <c:v>132.887</c:v>
                </c:pt>
                <c:pt idx="19959" formatCode="General">
                  <c:v>126.706</c:v>
                </c:pt>
                <c:pt idx="19960" formatCode="General">
                  <c:v>120.499</c:v>
                </c:pt>
                <c:pt idx="19961" formatCode="General">
                  <c:v>114.26900000000001</c:v>
                </c:pt>
                <c:pt idx="19962" formatCode="General">
                  <c:v>108.06399999999999</c:v>
                </c:pt>
                <c:pt idx="19963" formatCode="General">
                  <c:v>101.90900000000001</c:v>
                </c:pt>
                <c:pt idx="19964" formatCode="General">
                  <c:v>95.734800000000007</c:v>
                </c:pt>
                <c:pt idx="19965" formatCode="General">
                  <c:v>89.448400000000007</c:v>
                </c:pt>
                <c:pt idx="19966" formatCode="General">
                  <c:v>82.971199999999996</c:v>
                </c:pt>
                <c:pt idx="19967" formatCode="General">
                  <c:v>76.351699999999994</c:v>
                </c:pt>
                <c:pt idx="19968" formatCode="General">
                  <c:v>69.709999999999994</c:v>
                </c:pt>
                <c:pt idx="19969" formatCode="General">
                  <c:v>63.127899999999997</c:v>
                </c:pt>
                <c:pt idx="19970" formatCode="General">
                  <c:v>56.689</c:v>
                </c:pt>
                <c:pt idx="19971" formatCode="General">
                  <c:v>50.527500000000003</c:v>
                </c:pt>
                <c:pt idx="19972" formatCode="General">
                  <c:v>44.8003</c:v>
                </c:pt>
                <c:pt idx="19973" formatCode="General">
                  <c:v>39.631900000000002</c:v>
                </c:pt>
                <c:pt idx="19974" formatCode="General">
                  <c:v>34.9739</c:v>
                </c:pt>
                <c:pt idx="19975" formatCode="General">
                  <c:v>30.681699999999999</c:v>
                </c:pt>
                <c:pt idx="19976" formatCode="General">
                  <c:v>26.686599999999999</c:v>
                </c:pt>
                <c:pt idx="19977" formatCode="General">
                  <c:v>22.947600000000001</c:v>
                </c:pt>
                <c:pt idx="19978" formatCode="General">
                  <c:v>19.474599999999999</c:v>
                </c:pt>
                <c:pt idx="19979" formatCode="General">
                  <c:v>16.246700000000001</c:v>
                </c:pt>
                <c:pt idx="19980" formatCode="General">
                  <c:v>13.198499999999999</c:v>
                </c:pt>
                <c:pt idx="19981" formatCode="General">
                  <c:v>10.2919</c:v>
                </c:pt>
                <c:pt idx="19982" formatCode="General">
                  <c:v>7.5053299999999998</c:v>
                </c:pt>
                <c:pt idx="19983" formatCode="General">
                  <c:v>4.72173</c:v>
                </c:pt>
                <c:pt idx="19984" formatCode="General">
                  <c:v>1.8434299999999999</c:v>
                </c:pt>
                <c:pt idx="19985" formatCode="General">
                  <c:v>-1.10989</c:v>
                </c:pt>
                <c:pt idx="19986" formatCode="General">
                  <c:v>-4.1462899999999996</c:v>
                </c:pt>
                <c:pt idx="19987" formatCode="General">
                  <c:v>-7.30823</c:v>
                </c:pt>
                <c:pt idx="19988" formatCode="General">
                  <c:v>-10.536</c:v>
                </c:pt>
                <c:pt idx="19989" formatCode="General">
                  <c:v>-13.746499999999999</c:v>
                </c:pt>
                <c:pt idx="19990" formatCode="General">
                  <c:v>-16.963999999999999</c:v>
                </c:pt>
                <c:pt idx="19991" formatCode="General">
                  <c:v>-20.23</c:v>
                </c:pt>
                <c:pt idx="19992" formatCode="General">
                  <c:v>-23.575199999999999</c:v>
                </c:pt>
                <c:pt idx="19993" formatCode="General">
                  <c:v>-27.033000000000001</c:v>
                </c:pt>
                <c:pt idx="19994" formatCode="General">
                  <c:v>-30.6282</c:v>
                </c:pt>
                <c:pt idx="19995" formatCode="General">
                  <c:v>-34.346400000000003</c:v>
                </c:pt>
                <c:pt idx="19996" formatCode="General">
                  <c:v>-38.165700000000001</c:v>
                </c:pt>
                <c:pt idx="19997" formatCode="General">
                  <c:v>-42.104900000000001</c:v>
                </c:pt>
                <c:pt idx="19998" formatCode="General">
                  <c:v>-46.193800000000003</c:v>
                </c:pt>
                <c:pt idx="19999" formatCode="General">
                  <c:v>-50.462000000000003</c:v>
                </c:pt>
                <c:pt idx="20000" formatCode="General">
                  <c:v>-54.910800000000002</c:v>
                </c:pt>
                <c:pt idx="20001" formatCode="General">
                  <c:v>-59.513800000000003</c:v>
                </c:pt>
                <c:pt idx="20002" formatCode="General">
                  <c:v>-64.244399999999999</c:v>
                </c:pt>
                <c:pt idx="20003" formatCode="General">
                  <c:v>-69.070800000000006</c:v>
                </c:pt>
                <c:pt idx="20004" formatCode="General">
                  <c:v>-73.922499999999999</c:v>
                </c:pt>
                <c:pt idx="20005" formatCode="General">
                  <c:v>-78.706400000000002</c:v>
                </c:pt>
                <c:pt idx="20006" formatCode="General">
                  <c:v>-83.3245</c:v>
                </c:pt>
                <c:pt idx="20007" formatCode="General">
                  <c:v>-87.704700000000003</c:v>
                </c:pt>
                <c:pt idx="20008" formatCode="General">
                  <c:v>-91.825699999999998</c:v>
                </c:pt>
                <c:pt idx="20009" formatCode="General">
                  <c:v>-95.865700000000004</c:v>
                </c:pt>
                <c:pt idx="20010" formatCode="General">
                  <c:v>-100.029</c:v>
                </c:pt>
                <c:pt idx="20011" formatCode="General">
                  <c:v>-104.369</c:v>
                </c:pt>
                <c:pt idx="20012" formatCode="General">
                  <c:v>-108.849</c:v>
                </c:pt>
                <c:pt idx="20013" formatCode="General">
                  <c:v>-113.304</c:v>
                </c:pt>
                <c:pt idx="20014" formatCode="General">
                  <c:v>-117.648</c:v>
                </c:pt>
                <c:pt idx="20015" formatCode="General">
                  <c:v>-121.881</c:v>
                </c:pt>
                <c:pt idx="20016" formatCode="General">
                  <c:v>-126.05800000000001</c:v>
                </c:pt>
                <c:pt idx="20017" formatCode="General">
                  <c:v>-130.233</c:v>
                </c:pt>
                <c:pt idx="20018" formatCode="General">
                  <c:v>-134.38499999999999</c:v>
                </c:pt>
                <c:pt idx="20019" formatCode="General">
                  <c:v>-138.43</c:v>
                </c:pt>
                <c:pt idx="20020" formatCode="General">
                  <c:v>-142.249</c:v>
                </c:pt>
                <c:pt idx="20021" formatCode="General">
                  <c:v>-145.79900000000001</c:v>
                </c:pt>
                <c:pt idx="20022" formatCode="General">
                  <c:v>-149.09399999999999</c:v>
                </c:pt>
                <c:pt idx="20023" formatCode="General">
                  <c:v>-152.268</c:v>
                </c:pt>
                <c:pt idx="20024" formatCode="General">
                  <c:v>-155.46600000000001</c:v>
                </c:pt>
                <c:pt idx="20025" formatCode="General">
                  <c:v>-158.74</c:v>
                </c:pt>
                <c:pt idx="20026" formatCode="General">
                  <c:v>-162.107</c:v>
                </c:pt>
                <c:pt idx="20027" formatCode="General">
                  <c:v>-165.53100000000001</c:v>
                </c:pt>
                <c:pt idx="20028" formatCode="General">
                  <c:v>-168.96700000000001</c:v>
                </c:pt>
                <c:pt idx="20029" formatCode="General">
                  <c:v>-172.387</c:v>
                </c:pt>
                <c:pt idx="20030" formatCode="General">
                  <c:v>-175.828</c:v>
                </c:pt>
                <c:pt idx="20031" formatCode="General">
                  <c:v>-179.369</c:v>
                </c:pt>
                <c:pt idx="20032" formatCode="General">
                  <c:v>-183.11199999999999</c:v>
                </c:pt>
                <c:pt idx="20033" formatCode="General">
                  <c:v>-187.148</c:v>
                </c:pt>
                <c:pt idx="20034" formatCode="General">
                  <c:v>-191.52</c:v>
                </c:pt>
                <c:pt idx="20035" formatCode="General">
                  <c:v>-196.16499999999999</c:v>
                </c:pt>
                <c:pt idx="20036" formatCode="General">
                  <c:v>-200.97800000000001</c:v>
                </c:pt>
                <c:pt idx="20037" formatCode="General">
                  <c:v>-205.917</c:v>
                </c:pt>
                <c:pt idx="20038" formatCode="General">
                  <c:v>-210.947</c:v>
                </c:pt>
                <c:pt idx="20039" formatCode="General">
                  <c:v>-216.011</c:v>
                </c:pt>
                <c:pt idx="20040" formatCode="General">
                  <c:v>-221.04900000000001</c:v>
                </c:pt>
                <c:pt idx="20041" formatCode="General">
                  <c:v>-226.02</c:v>
                </c:pt>
                <c:pt idx="20042" formatCode="General">
                  <c:v>-230.85900000000001</c:v>
                </c:pt>
                <c:pt idx="20043" formatCode="General">
                  <c:v>-235.49799999999999</c:v>
                </c:pt>
                <c:pt idx="20044" formatCode="General">
                  <c:v>-239.898</c:v>
                </c:pt>
                <c:pt idx="20045" formatCode="General">
                  <c:v>-244.03299999999999</c:v>
                </c:pt>
                <c:pt idx="20046" formatCode="General">
                  <c:v>-247.90799999999999</c:v>
                </c:pt>
                <c:pt idx="20047" formatCode="General">
                  <c:v>-251.52</c:v>
                </c:pt>
                <c:pt idx="20048" formatCode="General">
                  <c:v>-254.85499999999999</c:v>
                </c:pt>
                <c:pt idx="20049" formatCode="General">
                  <c:v>-257.88900000000001</c:v>
                </c:pt>
                <c:pt idx="20050" formatCode="General">
                  <c:v>-260.57100000000003</c:v>
                </c:pt>
                <c:pt idx="20051" formatCode="General">
                  <c:v>-262.77699999999999</c:v>
                </c:pt>
                <c:pt idx="20052" formatCode="General">
                  <c:v>-264.43799999999999</c:v>
                </c:pt>
                <c:pt idx="20053" formatCode="General">
                  <c:v>-265.59500000000003</c:v>
                </c:pt>
                <c:pt idx="20054" formatCode="General">
                  <c:v>-266.358</c:v>
                </c:pt>
                <c:pt idx="20055" formatCode="General">
                  <c:v>-266.86099999999999</c:v>
                </c:pt>
                <c:pt idx="20056" formatCode="General">
                  <c:v>-267.28500000000003</c:v>
                </c:pt>
                <c:pt idx="20057" formatCode="General">
                  <c:v>-267.78100000000001</c:v>
                </c:pt>
                <c:pt idx="20058" formatCode="General">
                  <c:v>-268.33</c:v>
                </c:pt>
                <c:pt idx="20059" formatCode="General">
                  <c:v>-268.92899999999997</c:v>
                </c:pt>
                <c:pt idx="20060" formatCode="General">
                  <c:v>-269.65100000000001</c:v>
                </c:pt>
                <c:pt idx="20061" formatCode="General">
                  <c:v>-270.55099999999999</c:v>
                </c:pt>
                <c:pt idx="20062" formatCode="General">
                  <c:v>-271.65800000000002</c:v>
                </c:pt>
                <c:pt idx="20063" formatCode="General">
                  <c:v>-272.93299999999999</c:v>
                </c:pt>
                <c:pt idx="20064" formatCode="General">
                  <c:v>-274.28399999999999</c:v>
                </c:pt>
                <c:pt idx="20065" formatCode="General">
                  <c:v>-275.553</c:v>
                </c:pt>
                <c:pt idx="20066" formatCode="General">
                  <c:v>-276.58699999999999</c:v>
                </c:pt>
                <c:pt idx="20067" formatCode="General">
                  <c:v>-277.30599999999998</c:v>
                </c:pt>
                <c:pt idx="20068" formatCode="General">
                  <c:v>-277.66199999999998</c:v>
                </c:pt>
                <c:pt idx="20069" formatCode="General">
                  <c:v>-277.63799999999998</c:v>
                </c:pt>
                <c:pt idx="20070" formatCode="General">
                  <c:v>-277.31700000000001</c:v>
                </c:pt>
                <c:pt idx="20071" formatCode="General">
                  <c:v>-276.815</c:v>
                </c:pt>
                <c:pt idx="20072" formatCode="General">
                  <c:v>-276.233</c:v>
                </c:pt>
                <c:pt idx="20073" formatCode="General">
                  <c:v>-275.70499999999998</c:v>
                </c:pt>
                <c:pt idx="20074" formatCode="General">
                  <c:v>-275.33300000000003</c:v>
                </c:pt>
                <c:pt idx="20075" formatCode="General">
                  <c:v>-275.18299999999999</c:v>
                </c:pt>
                <c:pt idx="20076" formatCode="General">
                  <c:v>-275.28100000000001</c:v>
                </c:pt>
                <c:pt idx="20077" formatCode="General">
                  <c:v>-275.56</c:v>
                </c:pt>
                <c:pt idx="20078" formatCode="General">
                  <c:v>-275.92</c:v>
                </c:pt>
                <c:pt idx="20079" formatCode="General">
                  <c:v>-276.26900000000001</c:v>
                </c:pt>
                <c:pt idx="20080" formatCode="General">
                  <c:v>-276.577</c:v>
                </c:pt>
                <c:pt idx="20081" formatCode="General">
                  <c:v>-276.90800000000002</c:v>
                </c:pt>
                <c:pt idx="20082" formatCode="General">
                  <c:v>-277.24099999999999</c:v>
                </c:pt>
                <c:pt idx="20083" formatCode="General">
                  <c:v>-277.52</c:v>
                </c:pt>
                <c:pt idx="20084" formatCode="General">
                  <c:v>-277.791</c:v>
                </c:pt>
                <c:pt idx="20085" formatCode="General">
                  <c:v>-278.11500000000001</c:v>
                </c:pt>
                <c:pt idx="20086" formatCode="General">
                  <c:v>-278.51100000000002</c:v>
                </c:pt>
                <c:pt idx="20087" formatCode="General">
                  <c:v>-279.024</c:v>
                </c:pt>
                <c:pt idx="20088" formatCode="General">
                  <c:v>-279.70499999999998</c:v>
                </c:pt>
                <c:pt idx="20089" formatCode="General">
                  <c:v>-280.51499999999999</c:v>
                </c:pt>
                <c:pt idx="20090" formatCode="General">
                  <c:v>-281.38299999999998</c:v>
                </c:pt>
                <c:pt idx="20091" formatCode="General">
                  <c:v>-282.33</c:v>
                </c:pt>
                <c:pt idx="20092" formatCode="General">
                  <c:v>-283.39699999999999</c:v>
                </c:pt>
                <c:pt idx="20093" formatCode="General">
                  <c:v>-284.61799999999999</c:v>
                </c:pt>
                <c:pt idx="20094" formatCode="General">
                  <c:v>-286.04399999999998</c:v>
                </c:pt>
                <c:pt idx="20095" formatCode="General">
                  <c:v>-287.726</c:v>
                </c:pt>
                <c:pt idx="20096" formatCode="General">
                  <c:v>-289.53199999999998</c:v>
                </c:pt>
                <c:pt idx="20097" formatCode="General">
                  <c:v>-291.27999999999997</c:v>
                </c:pt>
                <c:pt idx="20098" formatCode="General">
                  <c:v>-292.87599999999998</c:v>
                </c:pt>
                <c:pt idx="20099" formatCode="General">
                  <c:v>-294.24200000000002</c:v>
                </c:pt>
                <c:pt idx="20100" formatCode="General">
                  <c:v>-295.34800000000001</c:v>
                </c:pt>
                <c:pt idx="20101" formatCode="General">
                  <c:v>-296.20299999999997</c:v>
                </c:pt>
                <c:pt idx="20102" formatCode="General">
                  <c:v>-296.834</c:v>
                </c:pt>
                <c:pt idx="20103" formatCode="General">
                  <c:v>-297.26299999999998</c:v>
                </c:pt>
                <c:pt idx="20104" formatCode="General">
                  <c:v>-297.5</c:v>
                </c:pt>
                <c:pt idx="20105" formatCode="General">
                  <c:v>-297.50099999999998</c:v>
                </c:pt>
                <c:pt idx="20106" formatCode="General">
                  <c:v>-297.298</c:v>
                </c:pt>
                <c:pt idx="20107" formatCode="General">
                  <c:v>-297.02100000000002</c:v>
                </c:pt>
                <c:pt idx="20108" formatCode="General">
                  <c:v>-296.73500000000001</c:v>
                </c:pt>
                <c:pt idx="20109" formatCode="General">
                  <c:v>-296.44200000000001</c:v>
                </c:pt>
                <c:pt idx="20110" formatCode="General">
                  <c:v>-296.08100000000002</c:v>
                </c:pt>
                <c:pt idx="20111" formatCode="General">
                  <c:v>-295.589</c:v>
                </c:pt>
                <c:pt idx="20112" formatCode="General">
                  <c:v>-294.995</c:v>
                </c:pt>
                <c:pt idx="20113" formatCode="General">
                  <c:v>-294.32</c:v>
                </c:pt>
                <c:pt idx="20114" formatCode="General">
                  <c:v>-293.565</c:v>
                </c:pt>
                <c:pt idx="20115" formatCode="General">
                  <c:v>-292.76</c:v>
                </c:pt>
                <c:pt idx="20116" formatCode="General">
                  <c:v>-291.93700000000001</c:v>
                </c:pt>
                <c:pt idx="20117" formatCode="General">
                  <c:v>-291.02</c:v>
                </c:pt>
                <c:pt idx="20118" formatCode="General">
                  <c:v>-289.93799999999999</c:v>
                </c:pt>
                <c:pt idx="20119" formatCode="General">
                  <c:v>-288.72199999999998</c:v>
                </c:pt>
                <c:pt idx="20120" formatCode="General">
                  <c:v>-287.37900000000002</c:v>
                </c:pt>
                <c:pt idx="20121" formatCode="General">
                  <c:v>-285.87700000000001</c:v>
                </c:pt>
                <c:pt idx="20122" formatCode="General">
                  <c:v>-284.21499999999997</c:v>
                </c:pt>
                <c:pt idx="20123" formatCode="General">
                  <c:v>-282.40800000000002</c:v>
                </c:pt>
                <c:pt idx="20124" formatCode="General">
                  <c:v>-280.50400000000002</c:v>
                </c:pt>
                <c:pt idx="20125" formatCode="General">
                  <c:v>-278.53300000000002</c:v>
                </c:pt>
                <c:pt idx="20126" formatCode="General">
                  <c:v>-276.447</c:v>
                </c:pt>
                <c:pt idx="20127" formatCode="General">
                  <c:v>-274.142</c:v>
                </c:pt>
                <c:pt idx="20128" formatCode="General">
                  <c:v>-271.48200000000003</c:v>
                </c:pt>
                <c:pt idx="20129" formatCode="General">
                  <c:v>-268.46499999999997</c:v>
                </c:pt>
                <c:pt idx="20130" formatCode="General">
                  <c:v>-265.2</c:v>
                </c:pt>
                <c:pt idx="20131" formatCode="General">
                  <c:v>-261.91699999999997</c:v>
                </c:pt>
                <c:pt idx="20132" formatCode="General">
                  <c:v>-258.82</c:v>
                </c:pt>
                <c:pt idx="20133" formatCode="General">
                  <c:v>-255.935</c:v>
                </c:pt>
                <c:pt idx="20134" formatCode="General">
                  <c:v>-253.23400000000001</c:v>
                </c:pt>
                <c:pt idx="20135" formatCode="General">
                  <c:v>-250.654</c:v>
                </c:pt>
                <c:pt idx="20136" formatCode="General">
                  <c:v>-248.14500000000001</c:v>
                </c:pt>
                <c:pt idx="20137" formatCode="General">
                  <c:v>-245.68100000000001</c:v>
                </c:pt>
                <c:pt idx="20138" formatCode="General">
                  <c:v>-243.22900000000001</c:v>
                </c:pt>
                <c:pt idx="20139" formatCode="General">
                  <c:v>-240.75200000000001</c:v>
                </c:pt>
                <c:pt idx="20140" formatCode="General">
                  <c:v>-238.22200000000001</c:v>
                </c:pt>
                <c:pt idx="20141" formatCode="General">
                  <c:v>-235.60400000000001</c:v>
                </c:pt>
                <c:pt idx="20142" formatCode="General">
                  <c:v>-232.86500000000001</c:v>
                </c:pt>
                <c:pt idx="20143" formatCode="General">
                  <c:v>-230.01499999999999</c:v>
                </c:pt>
                <c:pt idx="20144" formatCode="General">
                  <c:v>-227.08500000000001</c:v>
                </c:pt>
                <c:pt idx="20145" formatCode="General">
                  <c:v>-224.14599999999999</c:v>
                </c:pt>
                <c:pt idx="20146" formatCode="General">
                  <c:v>-221.26</c:v>
                </c:pt>
                <c:pt idx="20147" formatCode="General">
                  <c:v>-218.434</c:v>
                </c:pt>
                <c:pt idx="20148" formatCode="General">
                  <c:v>-215.66300000000001</c:v>
                </c:pt>
                <c:pt idx="20149" formatCode="General">
                  <c:v>-212.93199999999999</c:v>
                </c:pt>
                <c:pt idx="20150" formatCode="General">
                  <c:v>-210.19900000000001</c:v>
                </c:pt>
                <c:pt idx="20151" formatCode="General">
                  <c:v>-207.40199999999999</c:v>
                </c:pt>
                <c:pt idx="20152" formatCode="General">
                  <c:v>-204.435</c:v>
                </c:pt>
                <c:pt idx="20153" formatCode="General">
                  <c:v>-201.21899999999999</c:v>
                </c:pt>
                <c:pt idx="20154" formatCode="General">
                  <c:v>-197.749</c:v>
                </c:pt>
                <c:pt idx="20155" formatCode="General">
                  <c:v>-194.101</c:v>
                </c:pt>
                <c:pt idx="20156" formatCode="General">
                  <c:v>-190.39099999999999</c:v>
                </c:pt>
                <c:pt idx="20157" formatCode="General">
                  <c:v>-186.73599999999999</c:v>
                </c:pt>
                <c:pt idx="20158" formatCode="General">
                  <c:v>-183.22399999999999</c:v>
                </c:pt>
                <c:pt idx="20159" formatCode="General">
                  <c:v>-179.84899999999999</c:v>
                </c:pt>
                <c:pt idx="20160" formatCode="General">
                  <c:v>-176.56800000000001</c:v>
                </c:pt>
                <c:pt idx="20161" formatCode="General">
                  <c:v>-173.315</c:v>
                </c:pt>
                <c:pt idx="20162" formatCode="General">
                  <c:v>-170.07599999999999</c:v>
                </c:pt>
                <c:pt idx="20163" formatCode="General">
                  <c:v>-166.88900000000001</c:v>
                </c:pt>
                <c:pt idx="20164" formatCode="General">
                  <c:v>-163.81</c:v>
                </c:pt>
                <c:pt idx="20165" formatCode="General">
                  <c:v>-160.89699999999999</c:v>
                </c:pt>
                <c:pt idx="20166" formatCode="General">
                  <c:v>-158.16499999999999</c:v>
                </c:pt>
                <c:pt idx="20167" formatCode="General">
                  <c:v>-155.63300000000001</c:v>
                </c:pt>
                <c:pt idx="20168" formatCode="General">
                  <c:v>-153.31800000000001</c:v>
                </c:pt>
                <c:pt idx="20169" formatCode="General">
                  <c:v>-151.18899999999999</c:v>
                </c:pt>
                <c:pt idx="20170" formatCode="General">
                  <c:v>-149.19399999999999</c:v>
                </c:pt>
                <c:pt idx="20171" formatCode="General">
                  <c:v>-147.25</c:v>
                </c:pt>
                <c:pt idx="20172" formatCode="General">
                  <c:v>-145.25399999999999</c:v>
                </c:pt>
                <c:pt idx="20173" formatCode="General">
                  <c:v>-143.11199999999999</c:v>
                </c:pt>
                <c:pt idx="20174" formatCode="General">
                  <c:v>-140.714</c:v>
                </c:pt>
                <c:pt idx="20175" formatCode="General">
                  <c:v>-137.964</c:v>
                </c:pt>
                <c:pt idx="20176" formatCode="General">
                  <c:v>-134.851</c:v>
                </c:pt>
                <c:pt idx="20177" formatCode="General">
                  <c:v>-131.40899999999999</c:v>
                </c:pt>
                <c:pt idx="20178" formatCode="General">
                  <c:v>-127.718</c:v>
                </c:pt>
                <c:pt idx="20179" formatCode="General">
                  <c:v>-123.866</c:v>
                </c:pt>
                <c:pt idx="20180" formatCode="General">
                  <c:v>-119.88500000000001</c:v>
                </c:pt>
                <c:pt idx="20181" formatCode="General">
                  <c:v>-115.83199999999999</c:v>
                </c:pt>
                <c:pt idx="20182" formatCode="General">
                  <c:v>-111.777</c:v>
                </c:pt>
                <c:pt idx="20183" formatCode="General">
                  <c:v>-107.767</c:v>
                </c:pt>
                <c:pt idx="20184" formatCode="General">
                  <c:v>-103.8</c:v>
                </c:pt>
                <c:pt idx="20185" formatCode="General">
                  <c:v>-99.772099999999995</c:v>
                </c:pt>
                <c:pt idx="20186" formatCode="General">
                  <c:v>-95.590299999999999</c:v>
                </c:pt>
                <c:pt idx="20187" formatCode="General">
                  <c:v>-91.257499999999993</c:v>
                </c:pt>
                <c:pt idx="20188" formatCode="General">
                  <c:v>-86.768000000000001</c:v>
                </c:pt>
                <c:pt idx="20189" formatCode="General">
                  <c:v>-82.111199999999997</c:v>
                </c:pt>
                <c:pt idx="20190" formatCode="General">
                  <c:v>-77.304100000000005</c:v>
                </c:pt>
                <c:pt idx="20191" formatCode="General">
                  <c:v>-72.376599999999996</c:v>
                </c:pt>
                <c:pt idx="20192" formatCode="General">
                  <c:v>-67.360399999999998</c:v>
                </c:pt>
                <c:pt idx="20193" formatCode="General">
                  <c:v>-62.309399999999997</c:v>
                </c:pt>
                <c:pt idx="20194" formatCode="General">
                  <c:v>-57.310600000000001</c:v>
                </c:pt>
                <c:pt idx="20195" formatCode="General">
                  <c:v>-52.503799999999998</c:v>
                </c:pt>
                <c:pt idx="20196" formatCode="General">
                  <c:v>-48.011200000000002</c:v>
                </c:pt>
                <c:pt idx="20197" formatCode="General">
                  <c:v>-43.903599999999997</c:v>
                </c:pt>
                <c:pt idx="20198" formatCode="General">
                  <c:v>-40.214799999999997</c:v>
                </c:pt>
                <c:pt idx="20199" formatCode="General">
                  <c:v>-36.924599999999998</c:v>
                </c:pt>
                <c:pt idx="20200" formatCode="General">
                  <c:v>-33.941499999999998</c:v>
                </c:pt>
                <c:pt idx="20201" formatCode="General">
                  <c:v>-31.101900000000001</c:v>
                </c:pt>
                <c:pt idx="20202" formatCode="General">
                  <c:v>-28.235499999999998</c:v>
                </c:pt>
                <c:pt idx="20203" formatCode="General">
                  <c:v>-25.217300000000002</c:v>
                </c:pt>
                <c:pt idx="20204" formatCode="General">
                  <c:v>-22.0398</c:v>
                </c:pt>
                <c:pt idx="20205" formatCode="General">
                  <c:v>-18.772600000000001</c:v>
                </c:pt>
                <c:pt idx="20206" formatCode="General">
                  <c:v>-15.5105</c:v>
                </c:pt>
                <c:pt idx="20207" formatCode="General">
                  <c:v>-12.347899999999999</c:v>
                </c:pt>
                <c:pt idx="20208" formatCode="General">
                  <c:v>-9.33704</c:v>
                </c:pt>
                <c:pt idx="20209" formatCode="General">
                  <c:v>-6.4385199999999996</c:v>
                </c:pt>
                <c:pt idx="20210" formatCode="General">
                  <c:v>-3.56488</c:v>
                </c:pt>
                <c:pt idx="20211" formatCode="General">
                  <c:v>-0.68195700000000004</c:v>
                </c:pt>
                <c:pt idx="20212" formatCode="General">
                  <c:v>2.22715</c:v>
                </c:pt>
                <c:pt idx="20213" formatCode="General">
                  <c:v>5.1760000000000002</c:v>
                </c:pt>
                <c:pt idx="20214" formatCode="General">
                  <c:v>8.1788600000000002</c:v>
                </c:pt>
                <c:pt idx="20215" formatCode="General">
                  <c:v>11.2499</c:v>
                </c:pt>
                <c:pt idx="20216" formatCode="General">
                  <c:v>14.421200000000001</c:v>
                </c:pt>
                <c:pt idx="20217" formatCode="General">
                  <c:v>17.7287</c:v>
                </c:pt>
                <c:pt idx="20218" formatCode="General">
                  <c:v>21.222300000000001</c:v>
                </c:pt>
                <c:pt idx="20219" formatCode="General">
                  <c:v>24.908799999999999</c:v>
                </c:pt>
                <c:pt idx="20220" formatCode="General">
                  <c:v>28.6861</c:v>
                </c:pt>
                <c:pt idx="20221" formatCode="General">
                  <c:v>32.429900000000004</c:v>
                </c:pt>
                <c:pt idx="20222" formatCode="General">
                  <c:v>36.040599999999998</c:v>
                </c:pt>
                <c:pt idx="20223" formatCode="General">
                  <c:v>39.447499999999998</c:v>
                </c:pt>
                <c:pt idx="20224" formatCode="General">
                  <c:v>42.615400000000001</c:v>
                </c:pt>
                <c:pt idx="20225" formatCode="General">
                  <c:v>45.603700000000003</c:v>
                </c:pt>
                <c:pt idx="20226" formatCode="General">
                  <c:v>48.508000000000003</c:v>
                </c:pt>
                <c:pt idx="20227" formatCode="General">
                  <c:v>51.425600000000003</c:v>
                </c:pt>
                <c:pt idx="20228" formatCode="General">
                  <c:v>54.434399999999997</c:v>
                </c:pt>
                <c:pt idx="20229" formatCode="General">
                  <c:v>57.546300000000002</c:v>
                </c:pt>
                <c:pt idx="20230" formatCode="General">
                  <c:v>60.784100000000002</c:v>
                </c:pt>
                <c:pt idx="20231" formatCode="General">
                  <c:v>64.178399999999996</c:v>
                </c:pt>
                <c:pt idx="20232" formatCode="General">
                  <c:v>67.798000000000002</c:v>
                </c:pt>
                <c:pt idx="20233" formatCode="General">
                  <c:v>71.731099999999998</c:v>
                </c:pt>
                <c:pt idx="20234" formatCode="General">
                  <c:v>76.062799999999996</c:v>
                </c:pt>
                <c:pt idx="20235" formatCode="General">
                  <c:v>80.817800000000005</c:v>
                </c:pt>
                <c:pt idx="20236" formatCode="General">
                  <c:v>85.942899999999995</c:v>
                </c:pt>
                <c:pt idx="20237" formatCode="General">
                  <c:v>91.327399999999997</c:v>
                </c:pt>
                <c:pt idx="20238" formatCode="General">
                  <c:v>96.811999999999998</c:v>
                </c:pt>
                <c:pt idx="20239" formatCode="General">
                  <c:v>102.172</c:v>
                </c:pt>
                <c:pt idx="20240" formatCode="General">
                  <c:v>107.23099999999999</c:v>
                </c:pt>
                <c:pt idx="20241" formatCode="General">
                  <c:v>111.946</c:v>
                </c:pt>
                <c:pt idx="20242" formatCode="General">
                  <c:v>116.351</c:v>
                </c:pt>
                <c:pt idx="20243" formatCode="General">
                  <c:v>120.521</c:v>
                </c:pt>
                <c:pt idx="20244" formatCode="General">
                  <c:v>124.407</c:v>
                </c:pt>
                <c:pt idx="20245" formatCode="General">
                  <c:v>127.94</c:v>
                </c:pt>
                <c:pt idx="20246" formatCode="General">
                  <c:v>131.17099999999999</c:v>
                </c:pt>
                <c:pt idx="20247" formatCode="General">
                  <c:v>134.184</c:v>
                </c:pt>
                <c:pt idx="20248" formatCode="General">
                  <c:v>137.05500000000001</c:v>
                </c:pt>
                <c:pt idx="20249" formatCode="General">
                  <c:v>139.833</c:v>
                </c:pt>
                <c:pt idx="20250" formatCode="General">
                  <c:v>142.52799999999999</c:v>
                </c:pt>
                <c:pt idx="20251" formatCode="General">
                  <c:v>145.18899999999999</c:v>
                </c:pt>
                <c:pt idx="20252" formatCode="General">
                  <c:v>147.87100000000001</c:v>
                </c:pt>
                <c:pt idx="20253" formatCode="General">
                  <c:v>150.595</c:v>
                </c:pt>
                <c:pt idx="20254" formatCode="General">
                  <c:v>153.37899999999999</c:v>
                </c:pt>
                <c:pt idx="20255" formatCode="General">
                  <c:v>156.24</c:v>
                </c:pt>
                <c:pt idx="20256" formatCode="General">
                  <c:v>159.17699999999999</c:v>
                </c:pt>
                <c:pt idx="20257" formatCode="General">
                  <c:v>162.17699999999999</c:v>
                </c:pt>
                <c:pt idx="20258" formatCode="General">
                  <c:v>165.24799999999999</c:v>
                </c:pt>
                <c:pt idx="20259" formatCode="General">
                  <c:v>168.40600000000001</c:v>
                </c:pt>
                <c:pt idx="20260" formatCode="General">
                  <c:v>171.67500000000001</c:v>
                </c:pt>
                <c:pt idx="20261" formatCode="General">
                  <c:v>175.05</c:v>
                </c:pt>
                <c:pt idx="20262" formatCode="General">
                  <c:v>178.489</c:v>
                </c:pt>
                <c:pt idx="20263" formatCode="General">
                  <c:v>181.96700000000001</c:v>
                </c:pt>
                <c:pt idx="20264" formatCode="General">
                  <c:v>185.46700000000001</c:v>
                </c:pt>
                <c:pt idx="20265" formatCode="General">
                  <c:v>188.89599999999999</c:v>
                </c:pt>
                <c:pt idx="20266" formatCode="General">
                  <c:v>192.124</c:v>
                </c:pt>
                <c:pt idx="20267" formatCode="General">
                  <c:v>194.98599999999999</c:v>
                </c:pt>
                <c:pt idx="20268" formatCode="General">
                  <c:v>197.41499999999999</c:v>
                </c:pt>
                <c:pt idx="20269" formatCode="General">
                  <c:v>199.50299999999999</c:v>
                </c:pt>
                <c:pt idx="20270" formatCode="General">
                  <c:v>201.40700000000001</c:v>
                </c:pt>
                <c:pt idx="20271" formatCode="General">
                  <c:v>203.28</c:v>
                </c:pt>
                <c:pt idx="20272" formatCode="General">
                  <c:v>205.16300000000001</c:v>
                </c:pt>
                <c:pt idx="20273" formatCode="General">
                  <c:v>207.065</c:v>
                </c:pt>
                <c:pt idx="20274" formatCode="General">
                  <c:v>209.00200000000001</c:v>
                </c:pt>
                <c:pt idx="20275" formatCode="General">
                  <c:v>211.00299999999999</c:v>
                </c:pt>
                <c:pt idx="20276" formatCode="General">
                  <c:v>213.102</c:v>
                </c:pt>
                <c:pt idx="20277" formatCode="General">
                  <c:v>215.35499999999999</c:v>
                </c:pt>
                <c:pt idx="20278" formatCode="General">
                  <c:v>217.81200000000001</c:v>
                </c:pt>
                <c:pt idx="20279" formatCode="General">
                  <c:v>220.48</c:v>
                </c:pt>
                <c:pt idx="20280" formatCode="General">
                  <c:v>223.32400000000001</c:v>
                </c:pt>
                <c:pt idx="20281" formatCode="General">
                  <c:v>226.24299999999999</c:v>
                </c:pt>
                <c:pt idx="20282" formatCode="General">
                  <c:v>229.101</c:v>
                </c:pt>
                <c:pt idx="20283" formatCode="General">
                  <c:v>231.77500000000001</c:v>
                </c:pt>
                <c:pt idx="20284" formatCode="General">
                  <c:v>234.09700000000001</c:v>
                </c:pt>
                <c:pt idx="20285" formatCode="General">
                  <c:v>235.97499999999999</c:v>
                </c:pt>
                <c:pt idx="20286" formatCode="General">
                  <c:v>237.571</c:v>
                </c:pt>
                <c:pt idx="20287" formatCode="General">
                  <c:v>239.07</c:v>
                </c:pt>
                <c:pt idx="20288" formatCode="General">
                  <c:v>240.56</c:v>
                </c:pt>
                <c:pt idx="20289" formatCode="General">
                  <c:v>242.09899999999999</c:v>
                </c:pt>
                <c:pt idx="20290" formatCode="General">
                  <c:v>243.69800000000001</c:v>
                </c:pt>
                <c:pt idx="20291" formatCode="General">
                  <c:v>245.33099999999999</c:v>
                </c:pt>
                <c:pt idx="20292" formatCode="General">
                  <c:v>246.96299999999999</c:v>
                </c:pt>
                <c:pt idx="20293" formatCode="General">
                  <c:v>248.56</c:v>
                </c:pt>
                <c:pt idx="20294" formatCode="General">
                  <c:v>250.095</c:v>
                </c:pt>
                <c:pt idx="20295" formatCode="General">
                  <c:v>251.56700000000001</c:v>
                </c:pt>
                <c:pt idx="20296" formatCode="General">
                  <c:v>252.971</c:v>
                </c:pt>
                <c:pt idx="20297" formatCode="General">
                  <c:v>254.29900000000001</c:v>
                </c:pt>
                <c:pt idx="20298" formatCode="General">
                  <c:v>255.60599999999999</c:v>
                </c:pt>
                <c:pt idx="20299" formatCode="General">
                  <c:v>256.94799999999998</c:v>
                </c:pt>
                <c:pt idx="20300" formatCode="General">
                  <c:v>258.32299999999998</c:v>
                </c:pt>
                <c:pt idx="20301" formatCode="General">
                  <c:v>259.67700000000002</c:v>
                </c:pt>
                <c:pt idx="20302" formatCode="General">
                  <c:v>260.89499999999998</c:v>
                </c:pt>
                <c:pt idx="20303" formatCode="General">
                  <c:v>261.90300000000002</c:v>
                </c:pt>
                <c:pt idx="20304" formatCode="General">
                  <c:v>262.678</c:v>
                </c:pt>
                <c:pt idx="20305" formatCode="General">
                  <c:v>263.16899999999998</c:v>
                </c:pt>
                <c:pt idx="20306" formatCode="General">
                  <c:v>263.31900000000002</c:v>
                </c:pt>
                <c:pt idx="20307" formatCode="General">
                  <c:v>263.08800000000002</c:v>
                </c:pt>
                <c:pt idx="20308" formatCode="General">
                  <c:v>262.44900000000001</c:v>
                </c:pt>
                <c:pt idx="20309" formatCode="General">
                  <c:v>261.40699999999998</c:v>
                </c:pt>
                <c:pt idx="20310" formatCode="General">
                  <c:v>259.911</c:v>
                </c:pt>
                <c:pt idx="20311" formatCode="General">
                  <c:v>257.89999999999998</c:v>
                </c:pt>
                <c:pt idx="20312" formatCode="General">
                  <c:v>255.50399999999999</c:v>
                </c:pt>
                <c:pt idx="20313" formatCode="General">
                  <c:v>252.88800000000001</c:v>
                </c:pt>
                <c:pt idx="20314" formatCode="General">
                  <c:v>250.12</c:v>
                </c:pt>
                <c:pt idx="20315" formatCode="General">
                  <c:v>247.26900000000001</c:v>
                </c:pt>
                <c:pt idx="20316" formatCode="General">
                  <c:v>244.398</c:v>
                </c:pt>
                <c:pt idx="20317" formatCode="General">
                  <c:v>241.64699999999999</c:v>
                </c:pt>
                <c:pt idx="20318" formatCode="General">
                  <c:v>239.15</c:v>
                </c:pt>
                <c:pt idx="20319" formatCode="General">
                  <c:v>236.84299999999999</c:v>
                </c:pt>
                <c:pt idx="20320" formatCode="General">
                  <c:v>234.63300000000001</c:v>
                </c:pt>
                <c:pt idx="20321" formatCode="General">
                  <c:v>232.50200000000001</c:v>
                </c:pt>
                <c:pt idx="20322" formatCode="General">
                  <c:v>230.51499999999999</c:v>
                </c:pt>
                <c:pt idx="20323" formatCode="General">
                  <c:v>228.81200000000001</c:v>
                </c:pt>
                <c:pt idx="20324" formatCode="General">
                  <c:v>227.52600000000001</c:v>
                </c:pt>
                <c:pt idx="20325" formatCode="General">
                  <c:v>226.744</c:v>
                </c:pt>
                <c:pt idx="20326" formatCode="General">
                  <c:v>226.41800000000001</c:v>
                </c:pt>
                <c:pt idx="20327" formatCode="General">
                  <c:v>226.465</c:v>
                </c:pt>
                <c:pt idx="20328" formatCode="General">
                  <c:v>226.857</c:v>
                </c:pt>
                <c:pt idx="20329" formatCode="General">
                  <c:v>227.5</c:v>
                </c:pt>
                <c:pt idx="20330" formatCode="General">
                  <c:v>228.26300000000001</c:v>
                </c:pt>
                <c:pt idx="20331" formatCode="General">
                  <c:v>229.15899999999999</c:v>
                </c:pt>
                <c:pt idx="20332" formatCode="General">
                  <c:v>230.24799999999999</c:v>
                </c:pt>
                <c:pt idx="20333" formatCode="General">
                  <c:v>231.51400000000001</c:v>
                </c:pt>
                <c:pt idx="20334" formatCode="General">
                  <c:v>232.91300000000001</c:v>
                </c:pt>
                <c:pt idx="20335" formatCode="General">
                  <c:v>234.36099999999999</c:v>
                </c:pt>
                <c:pt idx="20336" formatCode="General">
                  <c:v>235.685</c:v>
                </c:pt>
                <c:pt idx="20337" formatCode="General">
                  <c:v>236.667</c:v>
                </c:pt>
                <c:pt idx="20338" formatCode="General">
                  <c:v>237.21700000000001</c:v>
                </c:pt>
                <c:pt idx="20339" formatCode="General">
                  <c:v>237.30500000000001</c:v>
                </c:pt>
                <c:pt idx="20340" formatCode="General">
                  <c:v>236.822</c:v>
                </c:pt>
                <c:pt idx="20341" formatCode="General">
                  <c:v>235.72300000000001</c:v>
                </c:pt>
                <c:pt idx="20342" formatCode="General">
                  <c:v>234.084</c:v>
                </c:pt>
                <c:pt idx="20343" formatCode="General">
                  <c:v>232.02199999999999</c:v>
                </c:pt>
                <c:pt idx="20344" formatCode="General">
                  <c:v>229.65100000000001</c:v>
                </c:pt>
                <c:pt idx="20345" formatCode="General">
                  <c:v>227.089</c:v>
                </c:pt>
                <c:pt idx="20346" formatCode="General">
                  <c:v>224.43199999999999</c:v>
                </c:pt>
                <c:pt idx="20347" formatCode="General">
                  <c:v>221.69900000000001</c:v>
                </c:pt>
                <c:pt idx="20348" formatCode="General">
                  <c:v>218.904</c:v>
                </c:pt>
                <c:pt idx="20349" formatCode="General">
                  <c:v>216.09100000000001</c:v>
                </c:pt>
                <c:pt idx="20350" formatCode="General">
                  <c:v>213.297</c:v>
                </c:pt>
                <c:pt idx="20351" formatCode="General">
                  <c:v>210.55199999999999</c:v>
                </c:pt>
                <c:pt idx="20352" formatCode="General">
                  <c:v>207.88</c:v>
                </c:pt>
                <c:pt idx="20353" formatCode="General">
                  <c:v>205.29900000000001</c:v>
                </c:pt>
                <c:pt idx="20354" formatCode="General">
                  <c:v>202.80699999999999</c:v>
                </c:pt>
                <c:pt idx="20355" formatCode="General">
                  <c:v>200.42400000000001</c:v>
                </c:pt>
                <c:pt idx="20356" formatCode="General">
                  <c:v>198.19499999999999</c:v>
                </c:pt>
                <c:pt idx="20357" formatCode="General">
                  <c:v>196.179</c:v>
                </c:pt>
                <c:pt idx="20358" formatCode="General">
                  <c:v>194.41900000000001</c:v>
                </c:pt>
                <c:pt idx="20359" formatCode="General">
                  <c:v>192.994</c:v>
                </c:pt>
                <c:pt idx="20360" formatCode="General">
                  <c:v>191.95599999999999</c:v>
                </c:pt>
                <c:pt idx="20361" formatCode="General">
                  <c:v>191.256</c:v>
                </c:pt>
                <c:pt idx="20362" formatCode="General">
                  <c:v>190.816</c:v>
                </c:pt>
                <c:pt idx="20363" formatCode="General">
                  <c:v>190.55199999999999</c:v>
                </c:pt>
                <c:pt idx="20364" formatCode="General">
                  <c:v>190.417</c:v>
                </c:pt>
                <c:pt idx="20365" formatCode="General">
                  <c:v>190.387</c:v>
                </c:pt>
                <c:pt idx="20366" formatCode="General">
                  <c:v>190.47499999999999</c:v>
                </c:pt>
                <c:pt idx="20367" formatCode="General">
                  <c:v>190.65299999999999</c:v>
                </c:pt>
                <c:pt idx="20368" formatCode="General">
                  <c:v>190.755</c:v>
                </c:pt>
                <c:pt idx="20369" formatCode="General">
                  <c:v>190.60599999999999</c:v>
                </c:pt>
                <c:pt idx="20370" formatCode="General">
                  <c:v>190.08099999999999</c:v>
                </c:pt>
                <c:pt idx="20371" formatCode="General">
                  <c:v>189.18100000000001</c:v>
                </c:pt>
                <c:pt idx="20372" formatCode="General">
                  <c:v>187.98400000000001</c:v>
                </c:pt>
                <c:pt idx="20373" formatCode="General">
                  <c:v>186.61500000000001</c:v>
                </c:pt>
                <c:pt idx="20374" formatCode="General">
                  <c:v>185.22200000000001</c:v>
                </c:pt>
                <c:pt idx="20375" formatCode="General">
                  <c:v>183.91</c:v>
                </c:pt>
                <c:pt idx="20376" formatCode="General">
                  <c:v>182.65799999999999</c:v>
                </c:pt>
                <c:pt idx="20377" formatCode="General">
                  <c:v>181.31899999999999</c:v>
                </c:pt>
                <c:pt idx="20378" formatCode="General">
                  <c:v>179.79599999999999</c:v>
                </c:pt>
                <c:pt idx="20379" formatCode="General">
                  <c:v>178.03800000000001</c:v>
                </c:pt>
                <c:pt idx="20380" formatCode="General">
                  <c:v>175.98599999999999</c:v>
                </c:pt>
                <c:pt idx="20381" formatCode="General">
                  <c:v>173.57900000000001</c:v>
                </c:pt>
                <c:pt idx="20382" formatCode="General">
                  <c:v>170.78399999999999</c:v>
                </c:pt>
                <c:pt idx="20383" formatCode="General">
                  <c:v>167.59200000000001</c:v>
                </c:pt>
                <c:pt idx="20384" formatCode="General">
                  <c:v>164.03100000000001</c:v>
                </c:pt>
                <c:pt idx="20385" formatCode="General">
                  <c:v>160.15799999999999</c:v>
                </c:pt>
                <c:pt idx="20386" formatCode="General">
                  <c:v>156.041</c:v>
                </c:pt>
                <c:pt idx="20387" formatCode="General">
                  <c:v>151.755</c:v>
                </c:pt>
                <c:pt idx="20388" formatCode="General">
                  <c:v>147.37700000000001</c:v>
                </c:pt>
                <c:pt idx="20389" formatCode="General">
                  <c:v>142.97200000000001</c:v>
                </c:pt>
                <c:pt idx="20390" formatCode="General">
                  <c:v>138.61199999999999</c:v>
                </c:pt>
                <c:pt idx="20391" formatCode="General">
                  <c:v>134.36199999999999</c:v>
                </c:pt>
                <c:pt idx="20392" formatCode="General">
                  <c:v>130.33000000000001</c:v>
                </c:pt>
                <c:pt idx="20393" formatCode="General">
                  <c:v>126.634</c:v>
                </c:pt>
                <c:pt idx="20394" formatCode="General">
                  <c:v>123.375</c:v>
                </c:pt>
                <c:pt idx="20395" formatCode="General">
                  <c:v>120.56699999999999</c:v>
                </c:pt>
                <c:pt idx="20396" formatCode="General">
                  <c:v>118.113</c:v>
                </c:pt>
                <c:pt idx="20397" formatCode="General">
                  <c:v>115.958</c:v>
                </c:pt>
                <c:pt idx="20398" formatCode="General">
                  <c:v>114.087</c:v>
                </c:pt>
                <c:pt idx="20399" formatCode="General">
                  <c:v>112.411</c:v>
                </c:pt>
                <c:pt idx="20400" formatCode="General">
                  <c:v>110.81699999999999</c:v>
                </c:pt>
                <c:pt idx="20401" formatCode="General">
                  <c:v>109.199</c:v>
                </c:pt>
                <c:pt idx="20402" formatCode="General">
                  <c:v>107.44</c:v>
                </c:pt>
                <c:pt idx="20403" formatCode="General">
                  <c:v>105.45</c:v>
                </c:pt>
                <c:pt idx="20404" formatCode="General">
                  <c:v>103.236</c:v>
                </c:pt>
                <c:pt idx="20405" formatCode="General">
                  <c:v>100.86199999999999</c:v>
                </c:pt>
                <c:pt idx="20406" formatCode="General">
                  <c:v>98.371499999999997</c:v>
                </c:pt>
                <c:pt idx="20407" formatCode="General">
                  <c:v>95.800899999999999</c:v>
                </c:pt>
                <c:pt idx="20408" formatCode="General">
                  <c:v>93.152600000000007</c:v>
                </c:pt>
                <c:pt idx="20409" formatCode="General">
                  <c:v>90.458399999999997</c:v>
                </c:pt>
                <c:pt idx="20410" formatCode="General">
                  <c:v>87.777000000000001</c:v>
                </c:pt>
                <c:pt idx="20411" formatCode="General">
                  <c:v>85.103399999999993</c:v>
                </c:pt>
                <c:pt idx="20412" formatCode="General">
                  <c:v>82.394199999999998</c:v>
                </c:pt>
                <c:pt idx="20413" formatCode="General">
                  <c:v>79.611900000000006</c:v>
                </c:pt>
                <c:pt idx="20414" formatCode="General">
                  <c:v>76.745000000000005</c:v>
                </c:pt>
                <c:pt idx="20415" formatCode="General">
                  <c:v>73.864500000000007</c:v>
                </c:pt>
                <c:pt idx="20416" formatCode="General">
                  <c:v>71.062600000000003</c:v>
                </c:pt>
                <c:pt idx="20417" formatCode="General">
                  <c:v>68.399500000000003</c:v>
                </c:pt>
                <c:pt idx="20418" formatCode="General">
                  <c:v>65.862899999999996</c:v>
                </c:pt>
                <c:pt idx="20419" formatCode="General">
                  <c:v>63.404000000000003</c:v>
                </c:pt>
                <c:pt idx="20420" formatCode="General">
                  <c:v>60.946100000000001</c:v>
                </c:pt>
                <c:pt idx="20421" formatCode="General">
                  <c:v>58.366300000000003</c:v>
                </c:pt>
                <c:pt idx="20422" formatCode="General">
                  <c:v>55.489800000000002</c:v>
                </c:pt>
                <c:pt idx="20423" formatCode="General">
                  <c:v>52.158700000000003</c:v>
                </c:pt>
                <c:pt idx="20424" formatCode="General">
                  <c:v>48.297499999999999</c:v>
                </c:pt>
                <c:pt idx="20425" formatCode="General">
                  <c:v>43.989899999999999</c:v>
                </c:pt>
                <c:pt idx="20426" formatCode="General">
                  <c:v>39.389600000000002</c:v>
                </c:pt>
                <c:pt idx="20427" formatCode="General">
                  <c:v>34.534100000000002</c:v>
                </c:pt>
                <c:pt idx="20428" formatCode="General">
                  <c:v>29.433700000000002</c:v>
                </c:pt>
                <c:pt idx="20429" formatCode="General">
                  <c:v>24.109000000000002</c:v>
                </c:pt>
                <c:pt idx="20430" formatCode="General">
                  <c:v>18.636099999999999</c:v>
                </c:pt>
                <c:pt idx="20431" formatCode="General">
                  <c:v>13.1264</c:v>
                </c:pt>
                <c:pt idx="20432" formatCode="General">
                  <c:v>7.6732199999999997</c:v>
                </c:pt>
                <c:pt idx="20433" formatCode="General">
                  <c:v>2.34429</c:v>
                </c:pt>
                <c:pt idx="20434" formatCode="General">
                  <c:v>-2.8482400000000001</c:v>
                </c:pt>
                <c:pt idx="20435" formatCode="General">
                  <c:v>-7.8717100000000002</c:v>
                </c:pt>
                <c:pt idx="20436" formatCode="General">
                  <c:v>-12.6241</c:v>
                </c:pt>
                <c:pt idx="20437" formatCode="General">
                  <c:v>-17.0703</c:v>
                </c:pt>
                <c:pt idx="20438" formatCode="General">
                  <c:v>-21.244</c:v>
                </c:pt>
                <c:pt idx="20439" formatCode="General">
                  <c:v>-25.178899999999999</c:v>
                </c:pt>
                <c:pt idx="20440" formatCode="General">
                  <c:v>-28.8965</c:v>
                </c:pt>
                <c:pt idx="20441" formatCode="General">
                  <c:v>-32.367199999999997</c:v>
                </c:pt>
                <c:pt idx="20442" formatCode="General">
                  <c:v>-35.555799999999998</c:v>
                </c:pt>
                <c:pt idx="20443" formatCode="General">
                  <c:v>-38.439799999999998</c:v>
                </c:pt>
                <c:pt idx="20444" formatCode="General">
                  <c:v>-41.002499999999998</c:v>
                </c:pt>
                <c:pt idx="20445" formatCode="General">
                  <c:v>-43.243299999999998</c:v>
                </c:pt>
                <c:pt idx="20446" formatCode="General">
                  <c:v>-45.219799999999999</c:v>
                </c:pt>
                <c:pt idx="20447" formatCode="General">
                  <c:v>-47.020899999999997</c:v>
                </c:pt>
                <c:pt idx="20448" formatCode="General">
                  <c:v>-48.785600000000002</c:v>
                </c:pt>
                <c:pt idx="20449" formatCode="General">
                  <c:v>-50.6111</c:v>
                </c:pt>
                <c:pt idx="20450" formatCode="General">
                  <c:v>-52.485300000000002</c:v>
                </c:pt>
                <c:pt idx="20451" formatCode="General">
                  <c:v>-54.281199999999998</c:v>
                </c:pt>
                <c:pt idx="20452" formatCode="General">
                  <c:v>-55.845700000000001</c:v>
                </c:pt>
                <c:pt idx="20453" formatCode="General">
                  <c:v>-57.201799999999999</c:v>
                </c:pt>
                <c:pt idx="20454" formatCode="General">
                  <c:v>-58.425400000000003</c:v>
                </c:pt>
                <c:pt idx="20455" formatCode="General">
                  <c:v>-59.585900000000002</c:v>
                </c:pt>
                <c:pt idx="20456" formatCode="General">
                  <c:v>-60.760399999999997</c:v>
                </c:pt>
                <c:pt idx="20457" formatCode="General">
                  <c:v>-62.0075</c:v>
                </c:pt>
                <c:pt idx="20458" formatCode="General">
                  <c:v>-63.388800000000003</c:v>
                </c:pt>
                <c:pt idx="20459" formatCode="General">
                  <c:v>-64.962500000000006</c:v>
                </c:pt>
                <c:pt idx="20460" formatCode="General">
                  <c:v>-66.816699999999997</c:v>
                </c:pt>
                <c:pt idx="20461" formatCode="General">
                  <c:v>-69.051000000000002</c:v>
                </c:pt>
                <c:pt idx="20462" formatCode="General">
                  <c:v>-71.762299999999996</c:v>
                </c:pt>
                <c:pt idx="20463" formatCode="General">
                  <c:v>-74.964699999999993</c:v>
                </c:pt>
                <c:pt idx="20464" formatCode="General">
                  <c:v>-78.572999999999993</c:v>
                </c:pt>
                <c:pt idx="20465" formatCode="General">
                  <c:v>-82.488200000000006</c:v>
                </c:pt>
                <c:pt idx="20466" formatCode="General">
                  <c:v>-86.623400000000004</c:v>
                </c:pt>
                <c:pt idx="20467" formatCode="General">
                  <c:v>-90.954099999999997</c:v>
                </c:pt>
                <c:pt idx="20468" formatCode="General">
                  <c:v>-95.457499999999996</c:v>
                </c:pt>
                <c:pt idx="20469" formatCode="General">
                  <c:v>-100.068</c:v>
                </c:pt>
                <c:pt idx="20470" formatCode="General">
                  <c:v>-104.679</c:v>
                </c:pt>
                <c:pt idx="20471" formatCode="General">
                  <c:v>-109.15600000000001</c:v>
                </c:pt>
                <c:pt idx="20472" formatCode="General">
                  <c:v>-113.271</c:v>
                </c:pt>
                <c:pt idx="20473" formatCode="General">
                  <c:v>-116.84699999999999</c:v>
                </c:pt>
                <c:pt idx="20474" formatCode="General">
                  <c:v>-119.985</c:v>
                </c:pt>
                <c:pt idx="20475" formatCode="General">
                  <c:v>-122.84099999999999</c:v>
                </c:pt>
                <c:pt idx="20476" formatCode="General">
                  <c:v>-125.538</c:v>
                </c:pt>
                <c:pt idx="20477" formatCode="General">
                  <c:v>-128.16200000000001</c:v>
                </c:pt>
                <c:pt idx="20478" formatCode="General">
                  <c:v>-130.72300000000001</c:v>
                </c:pt>
                <c:pt idx="20479" formatCode="General">
                  <c:v>-133.15299999999999</c:v>
                </c:pt>
                <c:pt idx="20480" formatCode="General">
                  <c:v>-135.358</c:v>
                </c:pt>
                <c:pt idx="20481" formatCode="General">
                  <c:v>-137.24</c:v>
                </c:pt>
                <c:pt idx="20482" formatCode="General">
                  <c:v>-138.749</c:v>
                </c:pt>
                <c:pt idx="20483" formatCode="General">
                  <c:v>-139.94399999999999</c:v>
                </c:pt>
                <c:pt idx="20484" formatCode="General">
                  <c:v>-140.928</c:v>
                </c:pt>
                <c:pt idx="20485" formatCode="General">
                  <c:v>-141.809</c:v>
                </c:pt>
                <c:pt idx="20486" formatCode="General">
                  <c:v>-142.55199999999999</c:v>
                </c:pt>
                <c:pt idx="20487" formatCode="General">
                  <c:v>-143.09299999999999</c:v>
                </c:pt>
                <c:pt idx="20488" formatCode="General">
                  <c:v>-143.45699999999999</c:v>
                </c:pt>
                <c:pt idx="20489" formatCode="General">
                  <c:v>-143.67599999999999</c:v>
                </c:pt>
                <c:pt idx="20490" formatCode="General">
                  <c:v>-143.774</c:v>
                </c:pt>
                <c:pt idx="20491" formatCode="General">
                  <c:v>-143.66999999999999</c:v>
                </c:pt>
                <c:pt idx="20492" formatCode="General">
                  <c:v>-143.215</c:v>
                </c:pt>
                <c:pt idx="20493" formatCode="General">
                  <c:v>-142.34299999999999</c:v>
                </c:pt>
                <c:pt idx="20494" formatCode="General">
                  <c:v>-141.09800000000001</c:v>
                </c:pt>
                <c:pt idx="20495" formatCode="General">
                  <c:v>-139.65700000000001</c:v>
                </c:pt>
                <c:pt idx="20496" formatCode="General">
                  <c:v>-138.24299999999999</c:v>
                </c:pt>
                <c:pt idx="20497" formatCode="General">
                  <c:v>-137.04900000000001</c:v>
                </c:pt>
                <c:pt idx="20498" formatCode="General">
                  <c:v>-136.18899999999999</c:v>
                </c:pt>
                <c:pt idx="20499" formatCode="General">
                  <c:v>-135.69800000000001</c:v>
                </c:pt>
                <c:pt idx="20500" formatCode="General">
                  <c:v>-135.572</c:v>
                </c:pt>
                <c:pt idx="20501" formatCode="General">
                  <c:v>-135.767</c:v>
                </c:pt>
                <c:pt idx="20502" formatCode="General">
                  <c:v>-136.13800000000001</c:v>
                </c:pt>
                <c:pt idx="20503" formatCode="General">
                  <c:v>-136.55099999999999</c:v>
                </c:pt>
                <c:pt idx="20504" formatCode="General">
                  <c:v>-136.965</c:v>
                </c:pt>
                <c:pt idx="20505" formatCode="General">
                  <c:v>-137.434</c:v>
                </c:pt>
                <c:pt idx="20506" formatCode="General">
                  <c:v>-138.04400000000001</c:v>
                </c:pt>
                <c:pt idx="20507" formatCode="General">
                  <c:v>-138.75899999999999</c:v>
                </c:pt>
                <c:pt idx="20508" formatCode="General">
                  <c:v>-139.52699999999999</c:v>
                </c:pt>
                <c:pt idx="20509" formatCode="General">
                  <c:v>-140.333</c:v>
                </c:pt>
                <c:pt idx="20510" formatCode="General">
                  <c:v>-141.167</c:v>
                </c:pt>
                <c:pt idx="20511" formatCode="General">
                  <c:v>-142.02199999999999</c:v>
                </c:pt>
                <c:pt idx="20512" formatCode="General">
                  <c:v>-142.79400000000001</c:v>
                </c:pt>
                <c:pt idx="20513" formatCode="General">
                  <c:v>-143.34399999999999</c:v>
                </c:pt>
                <c:pt idx="20514" formatCode="General">
                  <c:v>-143.61500000000001</c:v>
                </c:pt>
                <c:pt idx="20515" formatCode="General">
                  <c:v>-143.601</c:v>
                </c:pt>
                <c:pt idx="20516" formatCode="General">
                  <c:v>-143.33500000000001</c:v>
                </c:pt>
                <c:pt idx="20517" formatCode="General">
                  <c:v>-142.88900000000001</c:v>
                </c:pt>
                <c:pt idx="20518" formatCode="General">
                  <c:v>-142.34399999999999</c:v>
                </c:pt>
                <c:pt idx="20519" formatCode="General">
                  <c:v>-141.733</c:v>
                </c:pt>
                <c:pt idx="20520" formatCode="General">
                  <c:v>-141.06800000000001</c:v>
                </c:pt>
                <c:pt idx="20521" formatCode="General">
                  <c:v>-140.37700000000001</c:v>
                </c:pt>
                <c:pt idx="20522" formatCode="General">
                  <c:v>-139.71799999999999</c:v>
                </c:pt>
                <c:pt idx="20523" formatCode="General">
                  <c:v>-139.20400000000001</c:v>
                </c:pt>
                <c:pt idx="20524" formatCode="General">
                  <c:v>-138.88300000000001</c:v>
                </c:pt>
                <c:pt idx="20525" formatCode="General">
                  <c:v>-138.71199999999999</c:v>
                </c:pt>
                <c:pt idx="20526" formatCode="General">
                  <c:v>-138.578</c:v>
                </c:pt>
                <c:pt idx="20527" formatCode="General">
                  <c:v>-138.392</c:v>
                </c:pt>
                <c:pt idx="20528" formatCode="General">
                  <c:v>-138.19399999999999</c:v>
                </c:pt>
                <c:pt idx="20529" formatCode="General">
                  <c:v>-138.04</c:v>
                </c:pt>
                <c:pt idx="20530" formatCode="General">
                  <c:v>-137.97499999999999</c:v>
                </c:pt>
                <c:pt idx="20531" formatCode="General">
                  <c:v>-138.00700000000001</c:v>
                </c:pt>
                <c:pt idx="20532" formatCode="General">
                  <c:v>-138.11000000000001</c:v>
                </c:pt>
                <c:pt idx="20533" formatCode="General">
                  <c:v>-138.202</c:v>
                </c:pt>
                <c:pt idx="20534" formatCode="General">
                  <c:v>-138.18299999999999</c:v>
                </c:pt>
                <c:pt idx="20535" formatCode="General">
                  <c:v>-137.90100000000001</c:v>
                </c:pt>
                <c:pt idx="20536" formatCode="General">
                  <c:v>-137.25</c:v>
                </c:pt>
                <c:pt idx="20537" formatCode="General">
                  <c:v>-136.29400000000001</c:v>
                </c:pt>
                <c:pt idx="20538" formatCode="General">
                  <c:v>-135.23500000000001</c:v>
                </c:pt>
                <c:pt idx="20539" formatCode="General">
                  <c:v>-134.28899999999999</c:v>
                </c:pt>
                <c:pt idx="20540" formatCode="General">
                  <c:v>-133.60400000000001</c:v>
                </c:pt>
                <c:pt idx="20541" formatCode="General">
                  <c:v>-133.268</c:v>
                </c:pt>
                <c:pt idx="20542" formatCode="General">
                  <c:v>-133.24100000000001</c:v>
                </c:pt>
                <c:pt idx="20543" formatCode="General">
                  <c:v>-133.417</c:v>
                </c:pt>
                <c:pt idx="20544" formatCode="General">
                  <c:v>-133.63999999999999</c:v>
                </c:pt>
                <c:pt idx="20545" formatCode="General">
                  <c:v>-133.798</c:v>
                </c:pt>
                <c:pt idx="20546" formatCode="General">
                  <c:v>-133.852</c:v>
                </c:pt>
                <c:pt idx="20547" formatCode="General">
                  <c:v>-133.941</c:v>
                </c:pt>
                <c:pt idx="20548" formatCode="General">
                  <c:v>-134.24299999999999</c:v>
                </c:pt>
                <c:pt idx="20549" formatCode="General">
                  <c:v>-134.77799999999999</c:v>
                </c:pt>
                <c:pt idx="20550" formatCode="General">
                  <c:v>-135.506</c:v>
                </c:pt>
                <c:pt idx="20551" formatCode="General">
                  <c:v>-136.34399999999999</c:v>
                </c:pt>
                <c:pt idx="20552" formatCode="General">
                  <c:v>-137.16900000000001</c:v>
                </c:pt>
                <c:pt idx="20553" formatCode="General">
                  <c:v>-137.86699999999999</c:v>
                </c:pt>
                <c:pt idx="20554" formatCode="General">
                  <c:v>-138.38900000000001</c:v>
                </c:pt>
                <c:pt idx="20555" formatCode="General">
                  <c:v>-138.70500000000001</c:v>
                </c:pt>
                <c:pt idx="20556" formatCode="General">
                  <c:v>-138.78200000000001</c:v>
                </c:pt>
                <c:pt idx="20557" formatCode="General">
                  <c:v>-138.608</c:v>
                </c:pt>
                <c:pt idx="20558" formatCode="General">
                  <c:v>-138.196</c:v>
                </c:pt>
                <c:pt idx="20559" formatCode="General">
                  <c:v>-137.649</c:v>
                </c:pt>
                <c:pt idx="20560" formatCode="General">
                  <c:v>-137.08500000000001</c:v>
                </c:pt>
                <c:pt idx="20561" formatCode="General">
                  <c:v>-136.58199999999999</c:v>
                </c:pt>
                <c:pt idx="20562" formatCode="General">
                  <c:v>-136.20500000000001</c:v>
                </c:pt>
                <c:pt idx="20563" formatCode="General">
                  <c:v>-135.98400000000001</c:v>
                </c:pt>
                <c:pt idx="20564" formatCode="General">
                  <c:v>-135.94300000000001</c:v>
                </c:pt>
                <c:pt idx="20565" formatCode="General">
                  <c:v>-136.09800000000001</c:v>
                </c:pt>
                <c:pt idx="20566" formatCode="General">
                  <c:v>-136.435</c:v>
                </c:pt>
                <c:pt idx="20567" formatCode="General">
                  <c:v>-136.92599999999999</c:v>
                </c:pt>
                <c:pt idx="20568" formatCode="General">
                  <c:v>-137.56</c:v>
                </c:pt>
                <c:pt idx="20569" formatCode="General">
                  <c:v>-138.279</c:v>
                </c:pt>
                <c:pt idx="20570" formatCode="General">
                  <c:v>-138.90700000000001</c:v>
                </c:pt>
                <c:pt idx="20571" formatCode="General">
                  <c:v>-139.298</c:v>
                </c:pt>
                <c:pt idx="20572" formatCode="General">
                  <c:v>-139.41900000000001</c:v>
                </c:pt>
                <c:pt idx="20573" formatCode="General">
                  <c:v>-139.32</c:v>
                </c:pt>
                <c:pt idx="20574" formatCode="General">
                  <c:v>-139.08500000000001</c:v>
                </c:pt>
                <c:pt idx="20575" formatCode="General">
                  <c:v>-138.804</c:v>
                </c:pt>
                <c:pt idx="20576" formatCode="General">
                  <c:v>-138.50700000000001</c:v>
                </c:pt>
                <c:pt idx="20577" formatCode="General">
                  <c:v>-138.078</c:v>
                </c:pt>
                <c:pt idx="20578" formatCode="General">
                  <c:v>-137.36000000000001</c:v>
                </c:pt>
                <c:pt idx="20579" formatCode="General">
                  <c:v>-136.21199999999999</c:v>
                </c:pt>
                <c:pt idx="20580" formatCode="General">
                  <c:v>-134.559</c:v>
                </c:pt>
                <c:pt idx="20581" formatCode="General">
                  <c:v>-132.386</c:v>
                </c:pt>
                <c:pt idx="20582" formatCode="General">
                  <c:v>-129.71899999999999</c:v>
                </c:pt>
                <c:pt idx="20583" formatCode="General">
                  <c:v>-126.639</c:v>
                </c:pt>
                <c:pt idx="20584" formatCode="General">
                  <c:v>-123.26600000000001</c:v>
                </c:pt>
                <c:pt idx="20585" formatCode="General">
                  <c:v>-119.631</c:v>
                </c:pt>
                <c:pt idx="20586" formatCode="General">
                  <c:v>-115.69799999999999</c:v>
                </c:pt>
                <c:pt idx="20587" formatCode="General">
                  <c:v>-111.33799999999999</c:v>
                </c:pt>
                <c:pt idx="20588" formatCode="General">
                  <c:v>-106.458</c:v>
                </c:pt>
                <c:pt idx="20589" formatCode="General">
                  <c:v>-101.241</c:v>
                </c:pt>
                <c:pt idx="20590" formatCode="General">
                  <c:v>-95.930400000000006</c:v>
                </c:pt>
                <c:pt idx="20591" formatCode="General">
                  <c:v>-90.736900000000006</c:v>
                </c:pt>
                <c:pt idx="20592" formatCode="General">
                  <c:v>-85.886700000000005</c:v>
                </c:pt>
                <c:pt idx="20593" formatCode="General">
                  <c:v>-81.531800000000004</c:v>
                </c:pt>
                <c:pt idx="20594" formatCode="General">
                  <c:v>-77.700500000000005</c:v>
                </c:pt>
                <c:pt idx="20595" formatCode="General">
                  <c:v>-74.367500000000007</c:v>
                </c:pt>
                <c:pt idx="20596" formatCode="General">
                  <c:v>-71.477000000000004</c:v>
                </c:pt>
                <c:pt idx="20597" formatCode="General">
                  <c:v>-68.988299999999995</c:v>
                </c:pt>
                <c:pt idx="20598" formatCode="General">
                  <c:v>-66.914100000000005</c:v>
                </c:pt>
                <c:pt idx="20599" formatCode="General">
                  <c:v>-65.035600000000002</c:v>
                </c:pt>
                <c:pt idx="20600" formatCode="General">
                  <c:v>-63.025500000000001</c:v>
                </c:pt>
                <c:pt idx="20601" formatCode="General">
                  <c:v>-60.866599999999998</c:v>
                </c:pt>
                <c:pt idx="20602" formatCode="General">
                  <c:v>-58.679400000000001</c:v>
                </c:pt>
                <c:pt idx="20603" formatCode="General">
                  <c:v>-56.6738</c:v>
                </c:pt>
                <c:pt idx="20604" formatCode="General">
                  <c:v>-55.037199999999999</c:v>
                </c:pt>
                <c:pt idx="20605" formatCode="General">
                  <c:v>-53.7849</c:v>
                </c:pt>
                <c:pt idx="20606" formatCode="General">
                  <c:v>-52.8889</c:v>
                </c:pt>
                <c:pt idx="20607" formatCode="General">
                  <c:v>-52.290900000000001</c:v>
                </c:pt>
                <c:pt idx="20608" formatCode="General">
                  <c:v>-51.811900000000001</c:v>
                </c:pt>
                <c:pt idx="20609" formatCode="General">
                  <c:v>-51.255099999999999</c:v>
                </c:pt>
                <c:pt idx="20610" formatCode="General">
                  <c:v>-50.508200000000002</c:v>
                </c:pt>
                <c:pt idx="20611" formatCode="General">
                  <c:v>-49.497199999999999</c:v>
                </c:pt>
                <c:pt idx="20612" formatCode="General">
                  <c:v>-48.215899999999998</c:v>
                </c:pt>
                <c:pt idx="20613" formatCode="General">
                  <c:v>-46.765099999999997</c:v>
                </c:pt>
                <c:pt idx="20614" formatCode="General">
                  <c:v>-45.262700000000002</c:v>
                </c:pt>
                <c:pt idx="20615" formatCode="General">
                  <c:v>-43.625</c:v>
                </c:pt>
                <c:pt idx="20616" formatCode="General">
                  <c:v>-41.760100000000001</c:v>
                </c:pt>
                <c:pt idx="20617" formatCode="General">
                  <c:v>-39.690600000000003</c:v>
                </c:pt>
                <c:pt idx="20618" formatCode="General">
                  <c:v>-37.435400000000001</c:v>
                </c:pt>
                <c:pt idx="20619" formatCode="General">
                  <c:v>-35.001600000000003</c:v>
                </c:pt>
                <c:pt idx="20620" formatCode="General">
                  <c:v>-32.342300000000002</c:v>
                </c:pt>
                <c:pt idx="20621" formatCode="General">
                  <c:v>-29.409099999999999</c:v>
                </c:pt>
                <c:pt idx="20622" formatCode="General">
                  <c:v>-26.297000000000001</c:v>
                </c:pt>
                <c:pt idx="20623" formatCode="General">
                  <c:v>-23.1372</c:v>
                </c:pt>
                <c:pt idx="20624" formatCode="General">
                  <c:v>-20.037500000000001</c:v>
                </c:pt>
                <c:pt idx="20625" formatCode="General">
                  <c:v>-17.179600000000001</c:v>
                </c:pt>
                <c:pt idx="20626" formatCode="General">
                  <c:v>-14.7316</c:v>
                </c:pt>
                <c:pt idx="20627" formatCode="General">
                  <c:v>-12.6701</c:v>
                </c:pt>
                <c:pt idx="20628" formatCode="General">
                  <c:v>-10.908300000000001</c:v>
                </c:pt>
                <c:pt idx="20629" formatCode="General">
                  <c:v>-9.4035200000000003</c:v>
                </c:pt>
                <c:pt idx="20630" formatCode="General">
                  <c:v>-8.0967400000000005</c:v>
                </c:pt>
                <c:pt idx="20631" formatCode="General">
                  <c:v>-6.9292199999999999</c:v>
                </c:pt>
                <c:pt idx="20632" formatCode="General">
                  <c:v>-5.9017499999999998</c:v>
                </c:pt>
                <c:pt idx="20633" formatCode="General">
                  <c:v>-5.0650199999999996</c:v>
                </c:pt>
                <c:pt idx="20634" formatCode="General">
                  <c:v>-4.4783400000000002</c:v>
                </c:pt>
                <c:pt idx="20635" formatCode="General">
                  <c:v>-4.18222</c:v>
                </c:pt>
                <c:pt idx="20636" formatCode="General">
                  <c:v>-4.1401399999999997</c:v>
                </c:pt>
                <c:pt idx="20637" formatCode="General">
                  <c:v>-4.26877</c:v>
                </c:pt>
                <c:pt idx="20638" formatCode="General">
                  <c:v>-4.4688600000000003</c:v>
                </c:pt>
                <c:pt idx="20639" formatCode="General">
                  <c:v>-4.6591899999999997</c:v>
                </c:pt>
                <c:pt idx="20640" formatCode="General">
                  <c:v>-4.7865500000000001</c:v>
                </c:pt>
                <c:pt idx="20641" formatCode="General">
                  <c:v>-4.7716700000000003</c:v>
                </c:pt>
                <c:pt idx="20642" formatCode="General">
                  <c:v>-4.5288599999999999</c:v>
                </c:pt>
                <c:pt idx="20643" formatCode="General">
                  <c:v>-3.9753699999999998</c:v>
                </c:pt>
                <c:pt idx="20644" formatCode="General">
                  <c:v>-3.0579100000000001</c:v>
                </c:pt>
                <c:pt idx="20645" formatCode="General">
                  <c:v>-1.7880100000000001</c:v>
                </c:pt>
                <c:pt idx="20646" formatCode="General">
                  <c:v>-0.17743</c:v>
                </c:pt>
                <c:pt idx="20647" formatCode="General">
                  <c:v>1.7596000000000001</c:v>
                </c:pt>
                <c:pt idx="20648" formatCode="General">
                  <c:v>3.9258000000000002</c:v>
                </c:pt>
                <c:pt idx="20649" formatCode="General">
                  <c:v>6.2230400000000001</c:v>
                </c:pt>
                <c:pt idx="20650" formatCode="General">
                  <c:v>8.6275099999999991</c:v>
                </c:pt>
                <c:pt idx="20651" formatCode="General">
                  <c:v>11.0718</c:v>
                </c:pt>
                <c:pt idx="20652" formatCode="General">
                  <c:v>13.4481</c:v>
                </c:pt>
                <c:pt idx="20653" formatCode="General">
                  <c:v>15.6974</c:v>
                </c:pt>
                <c:pt idx="20654" formatCode="General">
                  <c:v>17.800599999999999</c:v>
                </c:pt>
                <c:pt idx="20655" formatCode="General">
                  <c:v>19.753499999999999</c:v>
                </c:pt>
                <c:pt idx="20656" formatCode="General">
                  <c:v>21.549600000000002</c:v>
                </c:pt>
                <c:pt idx="20657" formatCode="General">
                  <c:v>23.154</c:v>
                </c:pt>
                <c:pt idx="20658" formatCode="General">
                  <c:v>24.615400000000001</c:v>
                </c:pt>
                <c:pt idx="20659" formatCode="General">
                  <c:v>26.048500000000001</c:v>
                </c:pt>
                <c:pt idx="20660" formatCode="General">
                  <c:v>27.3978</c:v>
                </c:pt>
                <c:pt idx="20661" formatCode="General">
                  <c:v>28.5487</c:v>
                </c:pt>
                <c:pt idx="20662" formatCode="General">
                  <c:v>29.479399999999998</c:v>
                </c:pt>
                <c:pt idx="20663" formatCode="General">
                  <c:v>30.195799999999998</c:v>
                </c:pt>
                <c:pt idx="20664" formatCode="General">
                  <c:v>30.7347</c:v>
                </c:pt>
                <c:pt idx="20665" formatCode="General">
                  <c:v>31.1769</c:v>
                </c:pt>
                <c:pt idx="20666" formatCode="General">
                  <c:v>31.625599999999999</c:v>
                </c:pt>
                <c:pt idx="20667" formatCode="General">
                  <c:v>32.094099999999997</c:v>
                </c:pt>
                <c:pt idx="20668" formatCode="General">
                  <c:v>32.541699999999999</c:v>
                </c:pt>
                <c:pt idx="20669" formatCode="General">
                  <c:v>32.8628</c:v>
                </c:pt>
                <c:pt idx="20670" formatCode="General">
                  <c:v>32.965299999999999</c:v>
                </c:pt>
                <c:pt idx="20671" formatCode="General">
                  <c:v>32.865400000000001</c:v>
                </c:pt>
                <c:pt idx="20672" formatCode="General">
                  <c:v>32.639800000000001</c:v>
                </c:pt>
                <c:pt idx="20673" formatCode="General">
                  <c:v>32.394100000000002</c:v>
                </c:pt>
                <c:pt idx="20674" formatCode="General">
                  <c:v>32.252299999999998</c:v>
                </c:pt>
                <c:pt idx="20675" formatCode="General">
                  <c:v>32.325600000000001</c:v>
                </c:pt>
                <c:pt idx="20676" formatCode="General">
                  <c:v>32.6815</c:v>
                </c:pt>
                <c:pt idx="20677" formatCode="General">
                  <c:v>33.385100000000001</c:v>
                </c:pt>
                <c:pt idx="20678" formatCode="General">
                  <c:v>34.492699999999999</c:v>
                </c:pt>
                <c:pt idx="20679" formatCode="General">
                  <c:v>36.0045</c:v>
                </c:pt>
                <c:pt idx="20680" formatCode="General">
                  <c:v>37.861600000000003</c:v>
                </c:pt>
                <c:pt idx="20681" formatCode="General">
                  <c:v>39.906300000000002</c:v>
                </c:pt>
                <c:pt idx="20682" formatCode="General">
                  <c:v>41.977400000000003</c:v>
                </c:pt>
                <c:pt idx="20683" formatCode="General">
                  <c:v>43.990200000000002</c:v>
                </c:pt>
                <c:pt idx="20684" formatCode="General">
                  <c:v>45.876100000000001</c:v>
                </c:pt>
                <c:pt idx="20685" formatCode="General">
                  <c:v>47.609299999999998</c:v>
                </c:pt>
                <c:pt idx="20686" formatCode="General">
                  <c:v>49.1905</c:v>
                </c:pt>
                <c:pt idx="20687" formatCode="General">
                  <c:v>50.6327</c:v>
                </c:pt>
                <c:pt idx="20688" formatCode="General">
                  <c:v>51.9895</c:v>
                </c:pt>
                <c:pt idx="20689" formatCode="General">
                  <c:v>53.316699999999997</c:v>
                </c:pt>
                <c:pt idx="20690" formatCode="General">
                  <c:v>54.618000000000002</c:v>
                </c:pt>
                <c:pt idx="20691" formatCode="General">
                  <c:v>55.905999999999999</c:v>
                </c:pt>
                <c:pt idx="20692" formatCode="General">
                  <c:v>57.213999999999999</c:v>
                </c:pt>
                <c:pt idx="20693" formatCode="General">
                  <c:v>58.5364</c:v>
                </c:pt>
                <c:pt idx="20694" formatCode="General">
                  <c:v>59.843400000000003</c:v>
                </c:pt>
                <c:pt idx="20695" formatCode="General">
                  <c:v>61.2072</c:v>
                </c:pt>
                <c:pt idx="20696" formatCode="General">
                  <c:v>62.697000000000003</c:v>
                </c:pt>
                <c:pt idx="20697" formatCode="General">
                  <c:v>64.277000000000001</c:v>
                </c:pt>
                <c:pt idx="20698" formatCode="General">
                  <c:v>65.885999999999996</c:v>
                </c:pt>
                <c:pt idx="20699" formatCode="General">
                  <c:v>67.457999999999998</c:v>
                </c:pt>
                <c:pt idx="20700" formatCode="General">
                  <c:v>68.942700000000002</c:v>
                </c:pt>
                <c:pt idx="20701" formatCode="General">
                  <c:v>70.315200000000004</c:v>
                </c:pt>
                <c:pt idx="20702" formatCode="General">
                  <c:v>71.627899999999997</c:v>
                </c:pt>
                <c:pt idx="20703" formatCode="General">
                  <c:v>72.922799999999995</c:v>
                </c:pt>
                <c:pt idx="20704" formatCode="General">
                  <c:v>74.140199999999993</c:v>
                </c:pt>
                <c:pt idx="20705" formatCode="General">
                  <c:v>75.233599999999996</c:v>
                </c:pt>
                <c:pt idx="20706" formatCode="General">
                  <c:v>76.193600000000004</c:v>
                </c:pt>
                <c:pt idx="20707" formatCode="General">
                  <c:v>77.021900000000002</c:v>
                </c:pt>
                <c:pt idx="20708" formatCode="General">
                  <c:v>77.727199999999996</c:v>
                </c:pt>
                <c:pt idx="20709" formatCode="General">
                  <c:v>78.321100000000001</c:v>
                </c:pt>
                <c:pt idx="20710" formatCode="General">
                  <c:v>78.831500000000005</c:v>
                </c:pt>
                <c:pt idx="20711" formatCode="General">
                  <c:v>79.319500000000005</c:v>
                </c:pt>
                <c:pt idx="20712" formatCode="General">
                  <c:v>79.808800000000005</c:v>
                </c:pt>
                <c:pt idx="20713" formatCode="General">
                  <c:v>80.263199999999998</c:v>
                </c:pt>
                <c:pt idx="20714" formatCode="General">
                  <c:v>80.564300000000003</c:v>
                </c:pt>
                <c:pt idx="20715" formatCode="General">
                  <c:v>80.588300000000004</c:v>
                </c:pt>
                <c:pt idx="20716" formatCode="General">
                  <c:v>80.242900000000006</c:v>
                </c:pt>
                <c:pt idx="20717" formatCode="General">
                  <c:v>79.503200000000007</c:v>
                </c:pt>
                <c:pt idx="20718" formatCode="General">
                  <c:v>78.488299999999995</c:v>
                </c:pt>
                <c:pt idx="20719" formatCode="General">
                  <c:v>77.413600000000002</c:v>
                </c:pt>
                <c:pt idx="20720" formatCode="General">
                  <c:v>76.516400000000004</c:v>
                </c:pt>
                <c:pt idx="20721" formatCode="General">
                  <c:v>75.892499999999998</c:v>
                </c:pt>
                <c:pt idx="20722" formatCode="General">
                  <c:v>75.544700000000006</c:v>
                </c:pt>
                <c:pt idx="20723" formatCode="General">
                  <c:v>75.406800000000004</c:v>
                </c:pt>
                <c:pt idx="20724" formatCode="General">
                  <c:v>75.402799999999999</c:v>
                </c:pt>
                <c:pt idx="20725" formatCode="General">
                  <c:v>75.511399999999995</c:v>
                </c:pt>
                <c:pt idx="20726" formatCode="General">
                  <c:v>75.737399999999994</c:v>
                </c:pt>
                <c:pt idx="20727" formatCode="General">
                  <c:v>76.107100000000003</c:v>
                </c:pt>
                <c:pt idx="20728" formatCode="General">
                  <c:v>76.684200000000004</c:v>
                </c:pt>
                <c:pt idx="20729" formatCode="General">
                  <c:v>77.519599999999997</c:v>
                </c:pt>
                <c:pt idx="20730" formatCode="General">
                  <c:v>78.565299999999993</c:v>
                </c:pt>
                <c:pt idx="20731" formatCode="General">
                  <c:v>79.734399999999994</c:v>
                </c:pt>
                <c:pt idx="20732" formatCode="General">
                  <c:v>80.916399999999996</c:v>
                </c:pt>
                <c:pt idx="20733" formatCode="General">
                  <c:v>82.042100000000005</c:v>
                </c:pt>
                <c:pt idx="20734" formatCode="General">
                  <c:v>83.098500000000001</c:v>
                </c:pt>
                <c:pt idx="20735" formatCode="General">
                  <c:v>84.11</c:v>
                </c:pt>
                <c:pt idx="20736" formatCode="General">
                  <c:v>85.096400000000003</c:v>
                </c:pt>
                <c:pt idx="20737" formatCode="General">
                  <c:v>86.009299999999996</c:v>
                </c:pt>
                <c:pt idx="20738" formatCode="General">
                  <c:v>86.790400000000005</c:v>
                </c:pt>
                <c:pt idx="20739" formatCode="General">
                  <c:v>87.395600000000002</c:v>
                </c:pt>
                <c:pt idx="20740" formatCode="General">
                  <c:v>87.813000000000002</c:v>
                </c:pt>
                <c:pt idx="20741" formatCode="General">
                  <c:v>88.054500000000004</c:v>
                </c:pt>
                <c:pt idx="20742" formatCode="General">
                  <c:v>88.090299999999999</c:v>
                </c:pt>
                <c:pt idx="20743" formatCode="General">
                  <c:v>87.878900000000002</c:v>
                </c:pt>
                <c:pt idx="20744" formatCode="General">
                  <c:v>87.382800000000003</c:v>
                </c:pt>
                <c:pt idx="20745" formatCode="General">
                  <c:v>86.596699999999998</c:v>
                </c:pt>
                <c:pt idx="20746" formatCode="General">
                  <c:v>85.575900000000004</c:v>
                </c:pt>
                <c:pt idx="20747" formatCode="General">
                  <c:v>84.389399999999995</c:v>
                </c:pt>
                <c:pt idx="20748" formatCode="General">
                  <c:v>83.092699999999994</c:v>
                </c:pt>
                <c:pt idx="20749" formatCode="General">
                  <c:v>81.736000000000004</c:v>
                </c:pt>
                <c:pt idx="20750" formatCode="General">
                  <c:v>80.369799999999998</c:v>
                </c:pt>
                <c:pt idx="20751" formatCode="General">
                  <c:v>79.039100000000005</c:v>
                </c:pt>
                <c:pt idx="20752" formatCode="General">
                  <c:v>77.777100000000004</c:v>
                </c:pt>
                <c:pt idx="20753" formatCode="General">
                  <c:v>76.598399999999998</c:v>
                </c:pt>
                <c:pt idx="20754" formatCode="General">
                  <c:v>75.487200000000001</c:v>
                </c:pt>
                <c:pt idx="20755" formatCode="General">
                  <c:v>74.416899999999998</c:v>
                </c:pt>
                <c:pt idx="20756" formatCode="General">
                  <c:v>73.356399999999994</c:v>
                </c:pt>
                <c:pt idx="20757" formatCode="General">
                  <c:v>72.268299999999996</c:v>
                </c:pt>
                <c:pt idx="20758" formatCode="General">
                  <c:v>71.105900000000005</c:v>
                </c:pt>
                <c:pt idx="20759" formatCode="General">
                  <c:v>69.850300000000004</c:v>
                </c:pt>
                <c:pt idx="20760" formatCode="General">
                  <c:v>68.527299999999997</c:v>
                </c:pt>
                <c:pt idx="20761" formatCode="General">
                  <c:v>67.274100000000004</c:v>
                </c:pt>
                <c:pt idx="20762" formatCode="General">
                  <c:v>66.248900000000006</c:v>
                </c:pt>
                <c:pt idx="20763" formatCode="General">
                  <c:v>65.525899999999993</c:v>
                </c:pt>
                <c:pt idx="20764" formatCode="General">
                  <c:v>65.128699999999995</c:v>
                </c:pt>
                <c:pt idx="20765" formatCode="General">
                  <c:v>64.988600000000005</c:v>
                </c:pt>
                <c:pt idx="20766" formatCode="General">
                  <c:v>64.997600000000006</c:v>
                </c:pt>
                <c:pt idx="20767" formatCode="General">
                  <c:v>65.046199999999999</c:v>
                </c:pt>
                <c:pt idx="20768" formatCode="General">
                  <c:v>65.045400000000001</c:v>
                </c:pt>
                <c:pt idx="20769" formatCode="General">
                  <c:v>64.946299999999994</c:v>
                </c:pt>
                <c:pt idx="20770" formatCode="General">
                  <c:v>64.763800000000003</c:v>
                </c:pt>
                <c:pt idx="20771" formatCode="General">
                  <c:v>64.503900000000002</c:v>
                </c:pt>
                <c:pt idx="20772" formatCode="General">
                  <c:v>64.126400000000004</c:v>
                </c:pt>
                <c:pt idx="20773" formatCode="General">
                  <c:v>63.616900000000001</c:v>
                </c:pt>
                <c:pt idx="20774" formatCode="General">
                  <c:v>62.985700000000001</c:v>
                </c:pt>
                <c:pt idx="20775" formatCode="General">
                  <c:v>62.288899999999998</c:v>
                </c:pt>
                <c:pt idx="20776" formatCode="General">
                  <c:v>61.589500000000001</c:v>
                </c:pt>
                <c:pt idx="20777" formatCode="General">
                  <c:v>60.907699999999998</c:v>
                </c:pt>
                <c:pt idx="20778" formatCode="General">
                  <c:v>60.217399999999998</c:v>
                </c:pt>
                <c:pt idx="20779" formatCode="General">
                  <c:v>59.414700000000003</c:v>
                </c:pt>
                <c:pt idx="20780" formatCode="General">
                  <c:v>58.375999999999998</c:v>
                </c:pt>
                <c:pt idx="20781" formatCode="General">
                  <c:v>57.026699999999998</c:v>
                </c:pt>
                <c:pt idx="20782" formatCode="General">
                  <c:v>55.4375</c:v>
                </c:pt>
                <c:pt idx="20783" formatCode="General">
                  <c:v>53.720799999999997</c:v>
                </c:pt>
                <c:pt idx="20784" formatCode="General">
                  <c:v>51.956800000000001</c:v>
                </c:pt>
                <c:pt idx="20785" formatCode="General">
                  <c:v>50.237000000000002</c:v>
                </c:pt>
                <c:pt idx="20786" formatCode="General">
                  <c:v>48.631399999999999</c:v>
                </c:pt>
                <c:pt idx="20787" formatCode="General">
                  <c:v>47.157400000000003</c:v>
                </c:pt>
                <c:pt idx="20788" formatCode="General">
                  <c:v>45.788899999999998</c:v>
                </c:pt>
                <c:pt idx="20789" formatCode="General">
                  <c:v>44.493299999999998</c:v>
                </c:pt>
                <c:pt idx="20790" formatCode="General">
                  <c:v>43.220199999999998</c:v>
                </c:pt>
                <c:pt idx="20791" formatCode="General">
                  <c:v>41.831099999999999</c:v>
                </c:pt>
                <c:pt idx="20792" formatCode="General">
                  <c:v>40.271700000000003</c:v>
                </c:pt>
                <c:pt idx="20793" formatCode="General">
                  <c:v>38.6526</c:v>
                </c:pt>
                <c:pt idx="20794" formatCode="General">
                  <c:v>37.099299999999999</c:v>
                </c:pt>
                <c:pt idx="20795" formatCode="General">
                  <c:v>35.711199999999998</c:v>
                </c:pt>
                <c:pt idx="20796" formatCode="General">
                  <c:v>34.482300000000002</c:v>
                </c:pt>
                <c:pt idx="20797" formatCode="General">
                  <c:v>33.378399999999999</c:v>
                </c:pt>
                <c:pt idx="20798" formatCode="General">
                  <c:v>32.379300000000001</c:v>
                </c:pt>
                <c:pt idx="20799" formatCode="General">
                  <c:v>31.502300000000002</c:v>
                </c:pt>
                <c:pt idx="20800" formatCode="General">
                  <c:v>30.816500000000001</c:v>
                </c:pt>
                <c:pt idx="20801" formatCode="General">
                  <c:v>30.386600000000001</c:v>
                </c:pt>
                <c:pt idx="20802" formatCode="General">
                  <c:v>30.2376</c:v>
                </c:pt>
                <c:pt idx="20803" formatCode="General">
                  <c:v>30.269100000000002</c:v>
                </c:pt>
                <c:pt idx="20804" formatCode="General">
                  <c:v>30.351600000000001</c:v>
                </c:pt>
                <c:pt idx="20805" formatCode="General">
                  <c:v>30.4009</c:v>
                </c:pt>
                <c:pt idx="20806" formatCode="General">
                  <c:v>30.331299999999999</c:v>
                </c:pt>
                <c:pt idx="20807" formatCode="General">
                  <c:v>30.0794</c:v>
                </c:pt>
                <c:pt idx="20808" formatCode="General">
                  <c:v>29.666799999999999</c:v>
                </c:pt>
                <c:pt idx="20809" formatCode="General">
                  <c:v>29.1553</c:v>
                </c:pt>
                <c:pt idx="20810" formatCode="General">
                  <c:v>28.621200000000002</c:v>
                </c:pt>
                <c:pt idx="20811" formatCode="General">
                  <c:v>28.151700000000002</c:v>
                </c:pt>
                <c:pt idx="20812" formatCode="General">
                  <c:v>27.821400000000001</c:v>
                </c:pt>
                <c:pt idx="20813" formatCode="General">
                  <c:v>27.652000000000001</c:v>
                </c:pt>
                <c:pt idx="20814" formatCode="General">
                  <c:v>27.5989</c:v>
                </c:pt>
                <c:pt idx="20815" formatCode="General">
                  <c:v>27.465699999999998</c:v>
                </c:pt>
                <c:pt idx="20816" formatCode="General">
                  <c:v>27.0366</c:v>
                </c:pt>
                <c:pt idx="20817" formatCode="General">
                  <c:v>26.2334</c:v>
                </c:pt>
                <c:pt idx="20818" formatCode="General">
                  <c:v>25.092199999999998</c:v>
                </c:pt>
                <c:pt idx="20819" formatCode="General">
                  <c:v>23.834199999999999</c:v>
                </c:pt>
                <c:pt idx="20820" formatCode="General">
                  <c:v>22.586400000000001</c:v>
                </c:pt>
                <c:pt idx="20821" formatCode="General">
                  <c:v>21.328700000000001</c:v>
                </c:pt>
                <c:pt idx="20822" formatCode="General">
                  <c:v>20.0261</c:v>
                </c:pt>
                <c:pt idx="20823" formatCode="General">
                  <c:v>18.643699999999999</c:v>
                </c:pt>
                <c:pt idx="20824" formatCode="General">
                  <c:v>17.129300000000001</c:v>
                </c:pt>
                <c:pt idx="20825" formatCode="General">
                  <c:v>15.399100000000001</c:v>
                </c:pt>
                <c:pt idx="20826" formatCode="General">
                  <c:v>13.375400000000001</c:v>
                </c:pt>
                <c:pt idx="20827" formatCode="General">
                  <c:v>11.055</c:v>
                </c:pt>
                <c:pt idx="20828" formatCode="General">
                  <c:v>8.4948899999999998</c:v>
                </c:pt>
                <c:pt idx="20829" formatCode="General">
                  <c:v>5.8450300000000004</c:v>
                </c:pt>
                <c:pt idx="20830" formatCode="General">
                  <c:v>3.2706300000000001</c:v>
                </c:pt>
                <c:pt idx="20831" formatCode="General">
                  <c:v>0.87421800000000005</c:v>
                </c:pt>
                <c:pt idx="20832" formatCode="General">
                  <c:v>-1.2550699999999999</c:v>
                </c:pt>
                <c:pt idx="20833" formatCode="General">
                  <c:v>-3.0750899999999999</c:v>
                </c:pt>
                <c:pt idx="20834" formatCode="General">
                  <c:v>-4.61449</c:v>
                </c:pt>
                <c:pt idx="20835" formatCode="General">
                  <c:v>-5.9550099999999997</c:v>
                </c:pt>
                <c:pt idx="20836" formatCode="General">
                  <c:v>-7.1814499999999999</c:v>
                </c:pt>
                <c:pt idx="20837" formatCode="General">
                  <c:v>-8.3302600000000009</c:v>
                </c:pt>
                <c:pt idx="20838" formatCode="General">
                  <c:v>-9.3351299999999995</c:v>
                </c:pt>
                <c:pt idx="20839" formatCode="General">
                  <c:v>-10.1</c:v>
                </c:pt>
                <c:pt idx="20840" formatCode="General">
                  <c:v>-10.5367</c:v>
                </c:pt>
                <c:pt idx="20841" formatCode="General">
                  <c:v>-10.565200000000001</c:v>
                </c:pt>
                <c:pt idx="20842" formatCode="General">
                  <c:v>-10.138500000000001</c:v>
                </c:pt>
                <c:pt idx="20843" formatCode="General">
                  <c:v>-9.3403700000000001</c:v>
                </c:pt>
                <c:pt idx="20844" formatCode="General">
                  <c:v>-8.2942400000000003</c:v>
                </c:pt>
                <c:pt idx="20845" formatCode="General">
                  <c:v>-7.09307</c:v>
                </c:pt>
                <c:pt idx="20846" formatCode="General">
                  <c:v>-5.8625100000000003</c:v>
                </c:pt>
                <c:pt idx="20847" formatCode="General">
                  <c:v>-4.7136300000000002</c:v>
                </c:pt>
                <c:pt idx="20848" formatCode="General">
                  <c:v>-3.8048700000000002</c:v>
                </c:pt>
                <c:pt idx="20849" formatCode="General">
                  <c:v>-3.2831199999999998</c:v>
                </c:pt>
                <c:pt idx="20850" formatCode="General">
                  <c:v>-3.1744599999999998</c:v>
                </c:pt>
                <c:pt idx="20851" formatCode="General">
                  <c:v>-3.45017</c:v>
                </c:pt>
                <c:pt idx="20852" formatCode="General">
                  <c:v>-4.0321499999999997</c:v>
                </c:pt>
                <c:pt idx="20853" formatCode="General">
                  <c:v>-4.82822</c:v>
                </c:pt>
                <c:pt idx="20854" formatCode="General">
                  <c:v>-5.7745199999999999</c:v>
                </c:pt>
                <c:pt idx="20855" formatCode="General">
                  <c:v>-6.78904</c:v>
                </c:pt>
                <c:pt idx="20856" formatCode="General">
                  <c:v>-7.7967199999999997</c:v>
                </c:pt>
                <c:pt idx="20857" formatCode="General">
                  <c:v>-8.83779</c:v>
                </c:pt>
                <c:pt idx="20858" formatCode="General">
                  <c:v>-9.9902899999999999</c:v>
                </c:pt>
                <c:pt idx="20859" formatCode="General">
                  <c:v>-11.289400000000001</c:v>
                </c:pt>
                <c:pt idx="20860" formatCode="General">
                  <c:v>-12.6967</c:v>
                </c:pt>
                <c:pt idx="20861" formatCode="General">
                  <c:v>-14.111000000000001</c:v>
                </c:pt>
                <c:pt idx="20862" formatCode="General">
                  <c:v>-15.495799999999999</c:v>
                </c:pt>
                <c:pt idx="20863" formatCode="General">
                  <c:v>-16.845300000000002</c:v>
                </c:pt>
                <c:pt idx="20864" formatCode="General">
                  <c:v>-18.1206</c:v>
                </c:pt>
                <c:pt idx="20865" formatCode="General">
                  <c:v>-19.282900000000001</c:v>
                </c:pt>
                <c:pt idx="20866" formatCode="General">
                  <c:v>-20.314800000000002</c:v>
                </c:pt>
                <c:pt idx="20867" formatCode="General">
                  <c:v>-21.240100000000002</c:v>
                </c:pt>
                <c:pt idx="20868" formatCode="General">
                  <c:v>-22.118300000000001</c:v>
                </c:pt>
                <c:pt idx="20869" formatCode="General">
                  <c:v>-22.999300000000002</c:v>
                </c:pt>
                <c:pt idx="20870" formatCode="General">
                  <c:v>-23.896899999999999</c:v>
                </c:pt>
                <c:pt idx="20871" formatCode="General">
                  <c:v>-24.756799999999998</c:v>
                </c:pt>
                <c:pt idx="20872" formatCode="General">
                  <c:v>-25.5501</c:v>
                </c:pt>
                <c:pt idx="20873" formatCode="General">
                  <c:v>-26.317799999999998</c:v>
                </c:pt>
                <c:pt idx="20874" formatCode="General">
                  <c:v>-27.142099999999999</c:v>
                </c:pt>
                <c:pt idx="20875" formatCode="General">
                  <c:v>-28.114100000000001</c:v>
                </c:pt>
                <c:pt idx="20876" formatCode="General">
                  <c:v>-29.169599999999999</c:v>
                </c:pt>
                <c:pt idx="20877" formatCode="General">
                  <c:v>-30.193899999999999</c:v>
                </c:pt>
                <c:pt idx="20878" formatCode="General">
                  <c:v>-31.142800000000001</c:v>
                </c:pt>
                <c:pt idx="20879" formatCode="General">
                  <c:v>-32.005600000000001</c:v>
                </c:pt>
                <c:pt idx="20880" formatCode="General">
                  <c:v>-32.812399999999997</c:v>
                </c:pt>
                <c:pt idx="20881" formatCode="General">
                  <c:v>-33.6526</c:v>
                </c:pt>
                <c:pt idx="20882" formatCode="General">
                  <c:v>-34.627699999999997</c:v>
                </c:pt>
                <c:pt idx="20883" formatCode="General">
                  <c:v>-35.7057</c:v>
                </c:pt>
                <c:pt idx="20884" formatCode="General">
                  <c:v>-36.818600000000004</c:v>
                </c:pt>
                <c:pt idx="20885" formatCode="General">
                  <c:v>-37.930799999999998</c:v>
                </c:pt>
                <c:pt idx="20886" formatCode="General">
                  <c:v>-39.0107</c:v>
                </c:pt>
                <c:pt idx="20887" formatCode="General">
                  <c:v>-40.048699999999997</c:v>
                </c:pt>
                <c:pt idx="20888" formatCode="General">
                  <c:v>-41.066099999999999</c:v>
                </c:pt>
                <c:pt idx="20889" formatCode="General">
                  <c:v>-42.101100000000002</c:v>
                </c:pt>
                <c:pt idx="20890" formatCode="General">
                  <c:v>-43.246699999999997</c:v>
                </c:pt>
                <c:pt idx="20891" formatCode="General">
                  <c:v>-44.596299999999999</c:v>
                </c:pt>
                <c:pt idx="20892" formatCode="General">
                  <c:v>-46.168999999999997</c:v>
                </c:pt>
                <c:pt idx="20893" formatCode="General">
                  <c:v>-47.9163</c:v>
                </c:pt>
                <c:pt idx="20894" formatCode="General">
                  <c:v>-49.735399999999998</c:v>
                </c:pt>
                <c:pt idx="20895" formatCode="General">
                  <c:v>-51.571399999999997</c:v>
                </c:pt>
                <c:pt idx="20896" formatCode="General">
                  <c:v>-53.411999999999999</c:v>
                </c:pt>
                <c:pt idx="20897" formatCode="General">
                  <c:v>-55.332099999999997</c:v>
                </c:pt>
                <c:pt idx="20898" formatCode="General">
                  <c:v>-57.3934</c:v>
                </c:pt>
                <c:pt idx="20899" formatCode="General">
                  <c:v>-59.524299999999997</c:v>
                </c:pt>
                <c:pt idx="20900" formatCode="General">
                  <c:v>-61.630499999999998</c:v>
                </c:pt>
                <c:pt idx="20901" formatCode="General">
                  <c:v>-63.6267</c:v>
                </c:pt>
                <c:pt idx="20902" formatCode="General">
                  <c:v>-65.425299999999993</c:v>
                </c:pt>
                <c:pt idx="20903" formatCode="General">
                  <c:v>-66.981499999999997</c:v>
                </c:pt>
                <c:pt idx="20904" formatCode="General">
                  <c:v>-68.368700000000004</c:v>
                </c:pt>
                <c:pt idx="20905" formatCode="General">
                  <c:v>-69.695800000000006</c:v>
                </c:pt>
                <c:pt idx="20906" formatCode="General">
                  <c:v>-71.058599999999998</c:v>
                </c:pt>
                <c:pt idx="20907" formatCode="General">
                  <c:v>-72.494299999999996</c:v>
                </c:pt>
                <c:pt idx="20908" formatCode="General">
                  <c:v>-73.960300000000004</c:v>
                </c:pt>
                <c:pt idx="20909" formatCode="General">
                  <c:v>-75.345699999999994</c:v>
                </c:pt>
                <c:pt idx="20910" formatCode="General">
                  <c:v>-76.530100000000004</c:v>
                </c:pt>
                <c:pt idx="20911" formatCode="General">
                  <c:v>-77.442099999999996</c:v>
                </c:pt>
                <c:pt idx="20912" formatCode="General">
                  <c:v>-78.021000000000001</c:v>
                </c:pt>
                <c:pt idx="20913" formatCode="General">
                  <c:v>-78.216399999999993</c:v>
                </c:pt>
                <c:pt idx="20914" formatCode="General">
                  <c:v>-78.028099999999995</c:v>
                </c:pt>
                <c:pt idx="20915" formatCode="General">
                  <c:v>-77.510800000000003</c:v>
                </c:pt>
                <c:pt idx="20916" formatCode="General">
                  <c:v>-76.715199999999996</c:v>
                </c:pt>
                <c:pt idx="20917" formatCode="General">
                  <c:v>-75.684399999999997</c:v>
                </c:pt>
                <c:pt idx="20918" formatCode="General">
                  <c:v>-74.439499999999995</c:v>
                </c:pt>
                <c:pt idx="20919" formatCode="General">
                  <c:v>-73.024500000000003</c:v>
                </c:pt>
                <c:pt idx="20920" formatCode="General">
                  <c:v>-71.5274</c:v>
                </c:pt>
                <c:pt idx="20921" formatCode="General">
                  <c:v>-70.045500000000004</c:v>
                </c:pt>
                <c:pt idx="20922" formatCode="General">
                  <c:v>-68.659899999999993</c:v>
                </c:pt>
                <c:pt idx="20923" formatCode="General">
                  <c:v>-67.442099999999996</c:v>
                </c:pt>
                <c:pt idx="20924" formatCode="General">
                  <c:v>-66.438599999999994</c:v>
                </c:pt>
                <c:pt idx="20925" formatCode="General">
                  <c:v>-65.646100000000004</c:v>
                </c:pt>
                <c:pt idx="20926" formatCode="General">
                  <c:v>-65.036299999999997</c:v>
                </c:pt>
                <c:pt idx="20927" formatCode="General">
                  <c:v>-64.573800000000006</c:v>
                </c:pt>
                <c:pt idx="20928" formatCode="General">
                  <c:v>-64.252300000000005</c:v>
                </c:pt>
                <c:pt idx="20929" formatCode="General">
                  <c:v>-64.090199999999996</c:v>
                </c:pt>
                <c:pt idx="20930" formatCode="General">
                  <c:v>-64.159099999999995</c:v>
                </c:pt>
                <c:pt idx="20931" formatCode="General">
                  <c:v>-64.536799999999999</c:v>
                </c:pt>
                <c:pt idx="20932" formatCode="General">
                  <c:v>-65.262500000000003</c:v>
                </c:pt>
                <c:pt idx="20933" formatCode="General">
                  <c:v>-66.352099999999993</c:v>
                </c:pt>
                <c:pt idx="20934" formatCode="General">
                  <c:v>-67.772999999999996</c:v>
                </c:pt>
                <c:pt idx="20935" formatCode="General">
                  <c:v>-69.471599999999995</c:v>
                </c:pt>
                <c:pt idx="20936" formatCode="General">
                  <c:v>-71.384</c:v>
                </c:pt>
                <c:pt idx="20937" formatCode="General">
                  <c:v>-73.287300000000002</c:v>
                </c:pt>
                <c:pt idx="20938" formatCode="General">
                  <c:v>-74.9375</c:v>
                </c:pt>
                <c:pt idx="20939" formatCode="General">
                  <c:v>-76.202500000000001</c:v>
                </c:pt>
                <c:pt idx="20940" formatCode="General">
                  <c:v>-76.973299999999995</c:v>
                </c:pt>
                <c:pt idx="20941" formatCode="General">
                  <c:v>-77.200800000000001</c:v>
                </c:pt>
                <c:pt idx="20942" formatCode="General">
                  <c:v>-76.926500000000004</c:v>
                </c:pt>
                <c:pt idx="20943" formatCode="General">
                  <c:v>-76.238900000000001</c:v>
                </c:pt>
                <c:pt idx="20944" formatCode="General">
                  <c:v>-75.270799999999994</c:v>
                </c:pt>
                <c:pt idx="20945" formatCode="General">
                  <c:v>-74.154300000000006</c:v>
                </c:pt>
                <c:pt idx="20946" formatCode="General">
                  <c:v>-72.9572</c:v>
                </c:pt>
                <c:pt idx="20947" formatCode="General">
                  <c:v>-71.709299999999999</c:v>
                </c:pt>
                <c:pt idx="20948" formatCode="General">
                  <c:v>-70.394999999999996</c:v>
                </c:pt>
                <c:pt idx="20949" formatCode="General">
                  <c:v>-69.027100000000004</c:v>
                </c:pt>
                <c:pt idx="20950" formatCode="General">
                  <c:v>-67.638499999999993</c:v>
                </c:pt>
                <c:pt idx="20951" formatCode="General">
                  <c:v>-66.291700000000006</c:v>
                </c:pt>
                <c:pt idx="20952" formatCode="General">
                  <c:v>-65.062100000000001</c:v>
                </c:pt>
                <c:pt idx="20953" formatCode="General">
                  <c:v>-64.026300000000006</c:v>
                </c:pt>
                <c:pt idx="20954" formatCode="General">
                  <c:v>-63.189300000000003</c:v>
                </c:pt>
                <c:pt idx="20955" formatCode="General">
                  <c:v>-62.467100000000002</c:v>
                </c:pt>
                <c:pt idx="20956" formatCode="General">
                  <c:v>-61.761800000000001</c:v>
                </c:pt>
                <c:pt idx="20957" formatCode="General">
                  <c:v>-60.999000000000002</c:v>
                </c:pt>
                <c:pt idx="20958" formatCode="General">
                  <c:v>-60.172800000000002</c:v>
                </c:pt>
                <c:pt idx="20959" formatCode="General">
                  <c:v>-59.3245</c:v>
                </c:pt>
                <c:pt idx="20960" formatCode="General">
                  <c:v>-58.528300000000002</c:v>
                </c:pt>
                <c:pt idx="20961" formatCode="General">
                  <c:v>-57.828899999999997</c:v>
                </c:pt>
                <c:pt idx="20962" formatCode="General">
                  <c:v>-57.2241</c:v>
                </c:pt>
                <c:pt idx="20963" formatCode="General">
                  <c:v>-56.688000000000002</c:v>
                </c:pt>
                <c:pt idx="20964" formatCode="General">
                  <c:v>-56.1892</c:v>
                </c:pt>
                <c:pt idx="20965" formatCode="General">
                  <c:v>-55.7224</c:v>
                </c:pt>
                <c:pt idx="20966" formatCode="General">
                  <c:v>-55.2819</c:v>
                </c:pt>
                <c:pt idx="20967" formatCode="General">
                  <c:v>-54.851199999999999</c:v>
                </c:pt>
                <c:pt idx="20968" formatCode="General">
                  <c:v>-54.420299999999997</c:v>
                </c:pt>
                <c:pt idx="20969" formatCode="General">
                  <c:v>-53.986600000000003</c:v>
                </c:pt>
                <c:pt idx="20970" formatCode="General">
                  <c:v>-53.545099999999998</c:v>
                </c:pt>
                <c:pt idx="20971" formatCode="General">
                  <c:v>-53.077599999999997</c:v>
                </c:pt>
                <c:pt idx="20972" formatCode="General">
                  <c:v>-52.518000000000001</c:v>
                </c:pt>
                <c:pt idx="20973" formatCode="General">
                  <c:v>-51.814100000000003</c:v>
                </c:pt>
                <c:pt idx="20974" formatCode="General">
                  <c:v>-50.966500000000003</c:v>
                </c:pt>
                <c:pt idx="20975" formatCode="General">
                  <c:v>-50.046199999999999</c:v>
                </c:pt>
                <c:pt idx="20976" formatCode="General">
                  <c:v>-49.161799999999999</c:v>
                </c:pt>
                <c:pt idx="20977" formatCode="General">
                  <c:v>-48.4923</c:v>
                </c:pt>
                <c:pt idx="20978" formatCode="General">
                  <c:v>-48.205399999999997</c:v>
                </c:pt>
                <c:pt idx="20979" formatCode="General">
                  <c:v>-48.337899999999998</c:v>
                </c:pt>
                <c:pt idx="20980" formatCode="General">
                  <c:v>-48.783999999999999</c:v>
                </c:pt>
                <c:pt idx="20981" formatCode="General">
                  <c:v>-49.318899999999999</c:v>
                </c:pt>
                <c:pt idx="20982" formatCode="General">
                  <c:v>-49.786000000000001</c:v>
                </c:pt>
                <c:pt idx="20983" formatCode="General">
                  <c:v>-50.113599999999998</c:v>
                </c:pt>
                <c:pt idx="20984" formatCode="General">
                  <c:v>-50.303600000000003</c:v>
                </c:pt>
                <c:pt idx="20985" formatCode="General">
                  <c:v>-50.392600000000002</c:v>
                </c:pt>
                <c:pt idx="20986" formatCode="General">
                  <c:v>-50.443800000000003</c:v>
                </c:pt>
                <c:pt idx="20987" formatCode="General">
                  <c:v>-50.517299999999999</c:v>
                </c:pt>
                <c:pt idx="20988" formatCode="General">
                  <c:v>-50.626399999999997</c:v>
                </c:pt>
                <c:pt idx="20989" formatCode="General">
                  <c:v>-50.729300000000002</c:v>
                </c:pt>
                <c:pt idx="20990" formatCode="General">
                  <c:v>-50.750999999999998</c:v>
                </c:pt>
                <c:pt idx="20991" formatCode="General">
                  <c:v>-50.659100000000002</c:v>
                </c:pt>
                <c:pt idx="20992" formatCode="General">
                  <c:v>-50.401299999999999</c:v>
                </c:pt>
                <c:pt idx="20993" formatCode="General">
                  <c:v>-49.8416</c:v>
                </c:pt>
                <c:pt idx="20994" formatCode="General">
                  <c:v>-48.810600000000001</c:v>
                </c:pt>
                <c:pt idx="20995" formatCode="General">
                  <c:v>-47.1661</c:v>
                </c:pt>
                <c:pt idx="20996" formatCode="General">
                  <c:v>-44.998100000000001</c:v>
                </c:pt>
                <c:pt idx="20997" formatCode="General">
                  <c:v>-42.514499999999998</c:v>
                </c:pt>
                <c:pt idx="20998" formatCode="General">
                  <c:v>-39.814900000000002</c:v>
                </c:pt>
                <c:pt idx="20999" formatCode="General">
                  <c:v>-36.974400000000003</c:v>
                </c:pt>
                <c:pt idx="21000" formatCode="General">
                  <c:v>-34.070500000000003</c:v>
                </c:pt>
                <c:pt idx="21001" formatCode="General">
                  <c:v>-31.220400000000001</c:v>
                </c:pt>
                <c:pt idx="21002" formatCode="General">
                  <c:v>-28.540199999999999</c:v>
                </c:pt>
                <c:pt idx="21003" formatCode="General">
                  <c:v>-26.118600000000001</c:v>
                </c:pt>
                <c:pt idx="21004" formatCode="General">
                  <c:v>-24.0123</c:v>
                </c:pt>
                <c:pt idx="21005" formatCode="General">
                  <c:v>-22.2118</c:v>
                </c:pt>
                <c:pt idx="21006" formatCode="General">
                  <c:v>-20.683</c:v>
                </c:pt>
                <c:pt idx="21007" formatCode="General">
                  <c:v>-19.388200000000001</c:v>
                </c:pt>
                <c:pt idx="21008" formatCode="General">
                  <c:v>-18.249700000000001</c:v>
                </c:pt>
                <c:pt idx="21009" formatCode="General">
                  <c:v>-17.175000000000001</c:v>
                </c:pt>
                <c:pt idx="21010" formatCode="General">
                  <c:v>-16.038699999999999</c:v>
                </c:pt>
                <c:pt idx="21011" formatCode="General">
                  <c:v>-14.7232</c:v>
                </c:pt>
                <c:pt idx="21012" formatCode="General">
                  <c:v>-13.1312</c:v>
                </c:pt>
                <c:pt idx="21013" formatCode="General">
                  <c:v>-11.2097</c:v>
                </c:pt>
                <c:pt idx="21014" formatCode="General">
                  <c:v>-8.9904899999999994</c:v>
                </c:pt>
                <c:pt idx="21015" formatCode="General">
                  <c:v>-6.54758</c:v>
                </c:pt>
                <c:pt idx="21016" formatCode="General">
                  <c:v>-3.9641099999999998</c:v>
                </c:pt>
                <c:pt idx="21017" formatCode="General">
                  <c:v>-1.37419</c:v>
                </c:pt>
                <c:pt idx="21018" formatCode="General">
                  <c:v>1.0886800000000001</c:v>
                </c:pt>
                <c:pt idx="21019" formatCode="General">
                  <c:v>3.3477299999999999</c:v>
                </c:pt>
                <c:pt idx="21020" formatCode="General">
                  <c:v>5.3656300000000003</c:v>
                </c:pt>
                <c:pt idx="21021" formatCode="General">
                  <c:v>7.1814400000000003</c:v>
                </c:pt>
                <c:pt idx="21022" formatCode="General">
                  <c:v>8.8243799999999997</c:v>
                </c:pt>
                <c:pt idx="21023" formatCode="General">
                  <c:v>10.2963</c:v>
                </c:pt>
                <c:pt idx="21024" formatCode="General">
                  <c:v>11.6029</c:v>
                </c:pt>
                <c:pt idx="21025" formatCode="General">
                  <c:v>12.752700000000001</c:v>
                </c:pt>
                <c:pt idx="21026" formatCode="General">
                  <c:v>13.7582</c:v>
                </c:pt>
                <c:pt idx="21027" formatCode="General">
                  <c:v>14.627000000000001</c:v>
                </c:pt>
                <c:pt idx="21028" formatCode="General">
                  <c:v>15.359299999999999</c:v>
                </c:pt>
                <c:pt idx="21029" formatCode="General">
                  <c:v>16.010899999999999</c:v>
                </c:pt>
                <c:pt idx="21030" formatCode="General">
                  <c:v>16.6677</c:v>
                </c:pt>
                <c:pt idx="21031" formatCode="General">
                  <c:v>17.325800000000001</c:v>
                </c:pt>
                <c:pt idx="21032" formatCode="General">
                  <c:v>17.954999999999998</c:v>
                </c:pt>
                <c:pt idx="21033" formatCode="General">
                  <c:v>18.562899999999999</c:v>
                </c:pt>
                <c:pt idx="21034" formatCode="General">
                  <c:v>19.160699999999999</c:v>
                </c:pt>
                <c:pt idx="21035" formatCode="General">
                  <c:v>19.762499999999999</c:v>
                </c:pt>
                <c:pt idx="21036" formatCode="General">
                  <c:v>20.366299999999999</c:v>
                </c:pt>
                <c:pt idx="21037" formatCode="General">
                  <c:v>20.963200000000001</c:v>
                </c:pt>
                <c:pt idx="21038" formatCode="General">
                  <c:v>21.5441</c:v>
                </c:pt>
                <c:pt idx="21039" formatCode="General">
                  <c:v>22.083200000000001</c:v>
                </c:pt>
                <c:pt idx="21040" formatCode="General">
                  <c:v>22.516100000000002</c:v>
                </c:pt>
                <c:pt idx="21041" formatCode="General">
                  <c:v>22.796099999999999</c:v>
                </c:pt>
                <c:pt idx="21042" formatCode="General">
                  <c:v>22.9268</c:v>
                </c:pt>
                <c:pt idx="21043" formatCode="General">
                  <c:v>22.9024</c:v>
                </c:pt>
                <c:pt idx="21044" formatCode="General">
                  <c:v>22.7134</c:v>
                </c:pt>
                <c:pt idx="21045" formatCode="General">
                  <c:v>22.431999999999999</c:v>
                </c:pt>
                <c:pt idx="21046" formatCode="General">
                  <c:v>22.2041</c:v>
                </c:pt>
                <c:pt idx="21047" formatCode="General">
                  <c:v>22.215499999999999</c:v>
                </c:pt>
                <c:pt idx="21048" formatCode="General">
                  <c:v>22.6068</c:v>
                </c:pt>
                <c:pt idx="21049" formatCode="General">
                  <c:v>23.4253</c:v>
                </c:pt>
                <c:pt idx="21050" formatCode="General">
                  <c:v>24.579699999999999</c:v>
                </c:pt>
                <c:pt idx="21051" formatCode="General">
                  <c:v>25.927800000000001</c:v>
                </c:pt>
                <c:pt idx="21052" formatCode="General">
                  <c:v>27.3779</c:v>
                </c:pt>
                <c:pt idx="21053" formatCode="General">
                  <c:v>28.828800000000001</c:v>
                </c:pt>
                <c:pt idx="21054" formatCode="General">
                  <c:v>30.159600000000001</c:v>
                </c:pt>
                <c:pt idx="21055" formatCode="General">
                  <c:v>31.259499999999999</c:v>
                </c:pt>
                <c:pt idx="21056" formatCode="General">
                  <c:v>32.068399999999997</c:v>
                </c:pt>
                <c:pt idx="21057" formatCode="General">
                  <c:v>32.627299999999998</c:v>
                </c:pt>
                <c:pt idx="21058" formatCode="General">
                  <c:v>33.014600000000002</c:v>
                </c:pt>
                <c:pt idx="21059" formatCode="General">
                  <c:v>33.2714</c:v>
                </c:pt>
                <c:pt idx="21060" formatCode="General">
                  <c:v>33.466000000000001</c:v>
                </c:pt>
                <c:pt idx="21061" formatCode="General">
                  <c:v>33.689500000000002</c:v>
                </c:pt>
                <c:pt idx="21062" formatCode="General">
                  <c:v>34.038899999999998</c:v>
                </c:pt>
                <c:pt idx="21063" formatCode="General">
                  <c:v>34.585299999999997</c:v>
                </c:pt>
                <c:pt idx="21064" formatCode="General">
                  <c:v>35.360799999999998</c:v>
                </c:pt>
                <c:pt idx="21065" formatCode="General">
                  <c:v>36.371400000000001</c:v>
                </c:pt>
                <c:pt idx="21066" formatCode="General">
                  <c:v>37.606499999999997</c:v>
                </c:pt>
                <c:pt idx="21067" formatCode="General">
                  <c:v>39.036499999999997</c:v>
                </c:pt>
                <c:pt idx="21068" formatCode="General">
                  <c:v>40.625999999999998</c:v>
                </c:pt>
                <c:pt idx="21069" formatCode="General">
                  <c:v>42.2455</c:v>
                </c:pt>
                <c:pt idx="21070" formatCode="General">
                  <c:v>43.7331</c:v>
                </c:pt>
                <c:pt idx="21071" formatCode="General">
                  <c:v>44.976300000000002</c:v>
                </c:pt>
                <c:pt idx="21072" formatCode="General">
                  <c:v>45.935499999999998</c:v>
                </c:pt>
                <c:pt idx="21073" formatCode="General">
                  <c:v>46.775199999999998</c:v>
                </c:pt>
                <c:pt idx="21074" formatCode="General">
                  <c:v>47.662100000000002</c:v>
                </c:pt>
                <c:pt idx="21075" formatCode="General">
                  <c:v>48.6509</c:v>
                </c:pt>
                <c:pt idx="21076" formatCode="General">
                  <c:v>49.758099999999999</c:v>
                </c:pt>
                <c:pt idx="21077" formatCode="General">
                  <c:v>50.962499999999999</c:v>
                </c:pt>
                <c:pt idx="21078" formatCode="General">
                  <c:v>52.171599999999998</c:v>
                </c:pt>
                <c:pt idx="21079" formatCode="General">
                  <c:v>53.261499999999998</c:v>
                </c:pt>
                <c:pt idx="21080" formatCode="General">
                  <c:v>54.133899999999997</c:v>
                </c:pt>
                <c:pt idx="21081" formatCode="General">
                  <c:v>54.723799999999997</c:v>
                </c:pt>
                <c:pt idx="21082" formatCode="General">
                  <c:v>55.022799999999997</c:v>
                </c:pt>
                <c:pt idx="21083" formatCode="General">
                  <c:v>55.093800000000002</c:v>
                </c:pt>
                <c:pt idx="21084" formatCode="General">
                  <c:v>55.028799999999997</c:v>
                </c:pt>
                <c:pt idx="21085" formatCode="General">
                  <c:v>54.918199999999999</c:v>
                </c:pt>
                <c:pt idx="21086" formatCode="General">
                  <c:v>54.844700000000003</c:v>
                </c:pt>
                <c:pt idx="21087" formatCode="General">
                  <c:v>54.860199999999999</c:v>
                </c:pt>
                <c:pt idx="21088" formatCode="General">
                  <c:v>54.971800000000002</c:v>
                </c:pt>
                <c:pt idx="21089" formatCode="General">
                  <c:v>55.116199999999999</c:v>
                </c:pt>
                <c:pt idx="21090" formatCode="General">
                  <c:v>55.253599999999999</c:v>
                </c:pt>
                <c:pt idx="21091" formatCode="General">
                  <c:v>55.386200000000002</c:v>
                </c:pt>
                <c:pt idx="21092" formatCode="General">
                  <c:v>55.561100000000003</c:v>
                </c:pt>
                <c:pt idx="21093" formatCode="General">
                  <c:v>55.825099999999999</c:v>
                </c:pt>
                <c:pt idx="21094" formatCode="General">
                  <c:v>56.189</c:v>
                </c:pt>
                <c:pt idx="21095" formatCode="General">
                  <c:v>56.620399999999997</c:v>
                </c:pt>
                <c:pt idx="21096" formatCode="General">
                  <c:v>57.048200000000001</c:v>
                </c:pt>
                <c:pt idx="21097" formatCode="General">
                  <c:v>57.374600000000001</c:v>
                </c:pt>
                <c:pt idx="21098" formatCode="General">
                  <c:v>57.512</c:v>
                </c:pt>
                <c:pt idx="21099" formatCode="General">
                  <c:v>57.451700000000002</c:v>
                </c:pt>
                <c:pt idx="21100" formatCode="General">
                  <c:v>57.248600000000003</c:v>
                </c:pt>
                <c:pt idx="21101" formatCode="General">
                  <c:v>57.002499999999998</c:v>
                </c:pt>
                <c:pt idx="21102" formatCode="General">
                  <c:v>56.7866</c:v>
                </c:pt>
                <c:pt idx="21103" formatCode="General">
                  <c:v>56.624899999999997</c:v>
                </c:pt>
                <c:pt idx="21104" formatCode="General">
                  <c:v>56.471400000000003</c:v>
                </c:pt>
                <c:pt idx="21105" formatCode="General">
                  <c:v>56.258800000000001</c:v>
                </c:pt>
                <c:pt idx="21106" formatCode="General">
                  <c:v>55.947600000000001</c:v>
                </c:pt>
                <c:pt idx="21107" formatCode="General">
                  <c:v>55.501600000000003</c:v>
                </c:pt>
                <c:pt idx="21108" formatCode="General">
                  <c:v>54.900700000000001</c:v>
                </c:pt>
                <c:pt idx="21109" formatCode="General">
                  <c:v>54.146599999999999</c:v>
                </c:pt>
                <c:pt idx="21110" formatCode="General">
                  <c:v>53.265599999999999</c:v>
                </c:pt>
                <c:pt idx="21111" formatCode="General">
                  <c:v>52.342399999999998</c:v>
                </c:pt>
                <c:pt idx="21112" formatCode="General">
                  <c:v>51.485300000000002</c:v>
                </c:pt>
                <c:pt idx="21113" formatCode="General">
                  <c:v>50.780700000000003</c:v>
                </c:pt>
                <c:pt idx="21114" formatCode="General">
                  <c:v>50.271299999999997</c:v>
                </c:pt>
                <c:pt idx="21115" formatCode="General">
                  <c:v>49.9358</c:v>
                </c:pt>
                <c:pt idx="21116" formatCode="General">
                  <c:v>49.741799999999998</c:v>
                </c:pt>
                <c:pt idx="21117" formatCode="General">
                  <c:v>49.660200000000003</c:v>
                </c:pt>
                <c:pt idx="21118" formatCode="General">
                  <c:v>49.659199999999998</c:v>
                </c:pt>
                <c:pt idx="21119" formatCode="General">
                  <c:v>49.709499999999998</c:v>
                </c:pt>
                <c:pt idx="21120" formatCode="General">
                  <c:v>49.790700000000001</c:v>
                </c:pt>
                <c:pt idx="21121" formatCode="General">
                  <c:v>49.882800000000003</c:v>
                </c:pt>
                <c:pt idx="21122" formatCode="General">
                  <c:v>49.969099999999997</c:v>
                </c:pt>
                <c:pt idx="21123" formatCode="General">
                  <c:v>50.065899999999999</c:v>
                </c:pt>
                <c:pt idx="21124" formatCode="General">
                  <c:v>50.203600000000002</c:v>
                </c:pt>
                <c:pt idx="21125" formatCode="General">
                  <c:v>50.418999999999997</c:v>
                </c:pt>
                <c:pt idx="21126" formatCode="General">
                  <c:v>50.732399999999998</c:v>
                </c:pt>
                <c:pt idx="21127" formatCode="General">
                  <c:v>51.101900000000001</c:v>
                </c:pt>
                <c:pt idx="21128" formatCode="General">
                  <c:v>51.469499999999996</c:v>
                </c:pt>
                <c:pt idx="21129" formatCode="General">
                  <c:v>51.778799999999997</c:v>
                </c:pt>
                <c:pt idx="21130" formatCode="General">
                  <c:v>52.005899999999997</c:v>
                </c:pt>
                <c:pt idx="21131" formatCode="General">
                  <c:v>52.156700000000001</c:v>
                </c:pt>
                <c:pt idx="21132" formatCode="General">
                  <c:v>52.307000000000002</c:v>
                </c:pt>
                <c:pt idx="21133" formatCode="General">
                  <c:v>52.547400000000003</c:v>
                </c:pt>
                <c:pt idx="21134" formatCode="General">
                  <c:v>52.932200000000002</c:v>
                </c:pt>
                <c:pt idx="21135" formatCode="General">
                  <c:v>53.466299999999997</c:v>
                </c:pt>
                <c:pt idx="21136" formatCode="General">
                  <c:v>54.0871</c:v>
                </c:pt>
                <c:pt idx="21137" formatCode="General">
                  <c:v>54.685600000000001</c:v>
                </c:pt>
                <c:pt idx="21138" formatCode="General">
                  <c:v>55.155000000000001</c:v>
                </c:pt>
                <c:pt idx="21139" formatCode="General">
                  <c:v>55.48</c:v>
                </c:pt>
                <c:pt idx="21140" formatCode="General">
                  <c:v>55.688099999999999</c:v>
                </c:pt>
                <c:pt idx="21141" formatCode="General">
                  <c:v>55.851399999999998</c:v>
                </c:pt>
                <c:pt idx="21142" formatCode="General">
                  <c:v>56.036999999999999</c:v>
                </c:pt>
                <c:pt idx="21143" formatCode="General">
                  <c:v>56.268900000000002</c:v>
                </c:pt>
                <c:pt idx="21144" formatCode="General">
                  <c:v>56.528100000000002</c:v>
                </c:pt>
                <c:pt idx="21145" formatCode="General">
                  <c:v>56.771900000000002</c:v>
                </c:pt>
                <c:pt idx="21146" formatCode="General">
                  <c:v>56.9895</c:v>
                </c:pt>
                <c:pt idx="21147" formatCode="General">
                  <c:v>57.1815</c:v>
                </c:pt>
                <c:pt idx="21148" formatCode="General">
                  <c:v>57.3474</c:v>
                </c:pt>
                <c:pt idx="21149" formatCode="General">
                  <c:v>57.5017</c:v>
                </c:pt>
                <c:pt idx="21150" formatCode="General">
                  <c:v>57.669499999999999</c:v>
                </c:pt>
                <c:pt idx="21151" formatCode="General">
                  <c:v>57.798499999999997</c:v>
                </c:pt>
                <c:pt idx="21152" formatCode="General">
                  <c:v>57.810499999999998</c:v>
                </c:pt>
                <c:pt idx="21153" formatCode="General">
                  <c:v>57.691000000000003</c:v>
                </c:pt>
                <c:pt idx="21154" formatCode="General">
                  <c:v>57.423000000000002</c:v>
                </c:pt>
                <c:pt idx="21155" formatCode="General">
                  <c:v>56.9497</c:v>
                </c:pt>
                <c:pt idx="21156" formatCode="General">
                  <c:v>56.191699999999997</c:v>
                </c:pt>
                <c:pt idx="21157" formatCode="General">
                  <c:v>55.091900000000003</c:v>
                </c:pt>
                <c:pt idx="21158" formatCode="General">
                  <c:v>53.642600000000002</c:v>
                </c:pt>
                <c:pt idx="21159" formatCode="General">
                  <c:v>51.884</c:v>
                </c:pt>
                <c:pt idx="21160" formatCode="General">
                  <c:v>49.978000000000002</c:v>
                </c:pt>
                <c:pt idx="21161" formatCode="General">
                  <c:v>48.094799999999999</c:v>
                </c:pt>
                <c:pt idx="21162" formatCode="General">
                  <c:v>46.321100000000001</c:v>
                </c:pt>
                <c:pt idx="21163" formatCode="General">
                  <c:v>44.729300000000002</c:v>
                </c:pt>
                <c:pt idx="21164" formatCode="General">
                  <c:v>43.362400000000001</c:v>
                </c:pt>
                <c:pt idx="21165" formatCode="General">
                  <c:v>42.201599999999999</c:v>
                </c:pt>
                <c:pt idx="21166" formatCode="General">
                  <c:v>41.200400000000002</c:v>
                </c:pt>
                <c:pt idx="21167" formatCode="General">
                  <c:v>40.3005</c:v>
                </c:pt>
                <c:pt idx="21168" formatCode="General">
                  <c:v>39.411999999999999</c:v>
                </c:pt>
                <c:pt idx="21169" formatCode="General">
                  <c:v>38.4529</c:v>
                </c:pt>
                <c:pt idx="21170" formatCode="General">
                  <c:v>37.339500000000001</c:v>
                </c:pt>
                <c:pt idx="21171" formatCode="General">
                  <c:v>36.010199999999998</c:v>
                </c:pt>
                <c:pt idx="21172" formatCode="General">
                  <c:v>34.547499999999999</c:v>
                </c:pt>
                <c:pt idx="21173" formatCode="General">
                  <c:v>33.077100000000002</c:v>
                </c:pt>
                <c:pt idx="21174" formatCode="General">
                  <c:v>31.690200000000001</c:v>
                </c:pt>
                <c:pt idx="21175" formatCode="General">
                  <c:v>30.4375</c:v>
                </c:pt>
                <c:pt idx="21176" formatCode="General">
                  <c:v>29.271999999999998</c:v>
                </c:pt>
                <c:pt idx="21177" formatCode="General">
                  <c:v>28.125399999999999</c:v>
                </c:pt>
                <c:pt idx="21178" formatCode="General">
                  <c:v>26.938199999999998</c:v>
                </c:pt>
                <c:pt idx="21179" formatCode="General">
                  <c:v>25.712</c:v>
                </c:pt>
                <c:pt idx="21180" formatCode="General">
                  <c:v>24.478899999999999</c:v>
                </c:pt>
                <c:pt idx="21181" formatCode="General">
                  <c:v>23.272600000000001</c:v>
                </c:pt>
                <c:pt idx="21182" formatCode="General">
                  <c:v>22.124099999999999</c:v>
                </c:pt>
                <c:pt idx="21183" formatCode="General">
                  <c:v>21.045400000000001</c:v>
                </c:pt>
                <c:pt idx="21184" formatCode="General">
                  <c:v>20.057099999999998</c:v>
                </c:pt>
                <c:pt idx="21185" formatCode="General">
                  <c:v>19.179200000000002</c:v>
                </c:pt>
                <c:pt idx="21186" formatCode="General">
                  <c:v>18.399000000000001</c:v>
                </c:pt>
                <c:pt idx="21187" formatCode="General">
                  <c:v>17.6934</c:v>
                </c:pt>
                <c:pt idx="21188" formatCode="General">
                  <c:v>17.044599999999999</c:v>
                </c:pt>
                <c:pt idx="21189" formatCode="General">
                  <c:v>16.433800000000002</c:v>
                </c:pt>
                <c:pt idx="21190" formatCode="General">
                  <c:v>15.8489</c:v>
                </c:pt>
                <c:pt idx="21191" formatCode="General">
                  <c:v>15.3149</c:v>
                </c:pt>
                <c:pt idx="21192" formatCode="General">
                  <c:v>14.864699999999999</c:v>
                </c:pt>
                <c:pt idx="21193" formatCode="General">
                  <c:v>14.487299999999999</c:v>
                </c:pt>
                <c:pt idx="21194" formatCode="General">
                  <c:v>14.1736</c:v>
                </c:pt>
                <c:pt idx="21195" formatCode="General">
                  <c:v>13.9413</c:v>
                </c:pt>
                <c:pt idx="21196" formatCode="General">
                  <c:v>13.792400000000001</c:v>
                </c:pt>
                <c:pt idx="21197" formatCode="General">
                  <c:v>13.704800000000001</c:v>
                </c:pt>
                <c:pt idx="21198" formatCode="General">
                  <c:v>13.705500000000001</c:v>
                </c:pt>
                <c:pt idx="21199" formatCode="General">
                  <c:v>13.841900000000001</c:v>
                </c:pt>
                <c:pt idx="21200" formatCode="General">
                  <c:v>14.113</c:v>
                </c:pt>
                <c:pt idx="21201" formatCode="General">
                  <c:v>14.492000000000001</c:v>
                </c:pt>
                <c:pt idx="21202" formatCode="General">
                  <c:v>14.939299999999999</c:v>
                </c:pt>
                <c:pt idx="21203" formatCode="General">
                  <c:v>15.3497</c:v>
                </c:pt>
                <c:pt idx="21204" formatCode="General">
                  <c:v>15.589399999999999</c:v>
                </c:pt>
                <c:pt idx="21205" formatCode="General">
                  <c:v>15.522600000000001</c:v>
                </c:pt>
                <c:pt idx="21206" formatCode="General">
                  <c:v>15.0625</c:v>
                </c:pt>
                <c:pt idx="21207" formatCode="General">
                  <c:v>14.349299999999999</c:v>
                </c:pt>
                <c:pt idx="21208" formatCode="General">
                  <c:v>13.5381</c:v>
                </c:pt>
                <c:pt idx="21209" formatCode="General">
                  <c:v>12.6608</c:v>
                </c:pt>
                <c:pt idx="21210" formatCode="General">
                  <c:v>11.743399999999999</c:v>
                </c:pt>
                <c:pt idx="21211" formatCode="General">
                  <c:v>10.8005</c:v>
                </c:pt>
                <c:pt idx="21212" formatCode="General">
                  <c:v>9.7918599999999998</c:v>
                </c:pt>
                <c:pt idx="21213" formatCode="General">
                  <c:v>8.6516500000000001</c:v>
                </c:pt>
                <c:pt idx="21214" formatCode="General">
                  <c:v>7.2885200000000001</c:v>
                </c:pt>
                <c:pt idx="21215" formatCode="General">
                  <c:v>5.6506400000000001</c:v>
                </c:pt>
                <c:pt idx="21216" formatCode="General">
                  <c:v>3.7888899999999999</c:v>
                </c:pt>
                <c:pt idx="21217" formatCode="General">
                  <c:v>1.7754300000000001</c:v>
                </c:pt>
                <c:pt idx="21218" formatCode="General">
                  <c:v>-0.319934</c:v>
                </c:pt>
                <c:pt idx="21219" formatCode="General">
                  <c:v>-2.4143300000000001</c:v>
                </c:pt>
                <c:pt idx="21220" formatCode="General">
                  <c:v>-4.4303900000000001</c:v>
                </c:pt>
                <c:pt idx="21221" formatCode="General">
                  <c:v>-6.3131700000000004</c:v>
                </c:pt>
                <c:pt idx="21222" formatCode="General">
                  <c:v>-7.9796100000000001</c:v>
                </c:pt>
                <c:pt idx="21223" formatCode="General">
                  <c:v>-9.3373899999999992</c:v>
                </c:pt>
                <c:pt idx="21224" formatCode="General">
                  <c:v>-10.347799999999999</c:v>
                </c:pt>
                <c:pt idx="21225" formatCode="General">
                  <c:v>-11.0146</c:v>
                </c:pt>
                <c:pt idx="21226" formatCode="General">
                  <c:v>-11.3735</c:v>
                </c:pt>
                <c:pt idx="21227" formatCode="General">
                  <c:v>-11.4801</c:v>
                </c:pt>
                <c:pt idx="21228" formatCode="General">
                  <c:v>-11.4064</c:v>
                </c:pt>
                <c:pt idx="21229" formatCode="General">
                  <c:v>-11.200799999999999</c:v>
                </c:pt>
                <c:pt idx="21230" formatCode="General">
                  <c:v>-10.8527</c:v>
                </c:pt>
                <c:pt idx="21231" formatCode="General">
                  <c:v>-10.386200000000001</c:v>
                </c:pt>
                <c:pt idx="21232" formatCode="General">
                  <c:v>-9.8526500000000006</c:v>
                </c:pt>
                <c:pt idx="21233" formatCode="General">
                  <c:v>-9.2460000000000004</c:v>
                </c:pt>
                <c:pt idx="21234" formatCode="General">
                  <c:v>-8.5602499999999999</c:v>
                </c:pt>
                <c:pt idx="21235" formatCode="General">
                  <c:v>-7.85215</c:v>
                </c:pt>
                <c:pt idx="21236" formatCode="General">
                  <c:v>-7.15022</c:v>
                </c:pt>
                <c:pt idx="21237" formatCode="General">
                  <c:v>-6.4422699999999997</c:v>
                </c:pt>
                <c:pt idx="21238" formatCode="General">
                  <c:v>-5.7185199999999998</c:v>
                </c:pt>
                <c:pt idx="21239" formatCode="General">
                  <c:v>-4.9804399999999998</c:v>
                </c:pt>
                <c:pt idx="21240" formatCode="General">
                  <c:v>-4.31684</c:v>
                </c:pt>
                <c:pt idx="21241" formatCode="General">
                  <c:v>-3.84565</c:v>
                </c:pt>
                <c:pt idx="21242" formatCode="General">
                  <c:v>-3.67991</c:v>
                </c:pt>
                <c:pt idx="21243" formatCode="General">
                  <c:v>-3.8576199999999998</c:v>
                </c:pt>
                <c:pt idx="21244" formatCode="General">
                  <c:v>-4.2923099999999996</c:v>
                </c:pt>
                <c:pt idx="21245" formatCode="General">
                  <c:v>-4.8855500000000003</c:v>
                </c:pt>
                <c:pt idx="21246" formatCode="General">
                  <c:v>-5.5734599999999999</c:v>
                </c:pt>
                <c:pt idx="21247" formatCode="General">
                  <c:v>-6.34328</c:v>
                </c:pt>
                <c:pt idx="21248" formatCode="General">
                  <c:v>-7.1840999999999999</c:v>
                </c:pt>
                <c:pt idx="21249" formatCode="General">
                  <c:v>-8.0734899999999996</c:v>
                </c:pt>
                <c:pt idx="21250" formatCode="General">
                  <c:v>-8.9413099999999996</c:v>
                </c:pt>
                <c:pt idx="21251" formatCode="General">
                  <c:v>-9.6851000000000003</c:v>
                </c:pt>
                <c:pt idx="21252" formatCode="General">
                  <c:v>-10.294499999999999</c:v>
                </c:pt>
                <c:pt idx="21253" formatCode="General">
                  <c:v>-10.812200000000001</c:v>
                </c:pt>
                <c:pt idx="21254" formatCode="General">
                  <c:v>-11.327400000000001</c:v>
                </c:pt>
                <c:pt idx="21255" formatCode="General">
                  <c:v>-11.930899999999999</c:v>
                </c:pt>
                <c:pt idx="21256" formatCode="General">
                  <c:v>-12.643800000000001</c:v>
                </c:pt>
                <c:pt idx="21257" formatCode="General">
                  <c:v>-13.4414</c:v>
                </c:pt>
                <c:pt idx="21258" formatCode="General">
                  <c:v>-14.2704</c:v>
                </c:pt>
                <c:pt idx="21259" formatCode="General">
                  <c:v>-15.108700000000001</c:v>
                </c:pt>
                <c:pt idx="21260" formatCode="General">
                  <c:v>-15.950799999999999</c:v>
                </c:pt>
                <c:pt idx="21261" formatCode="General">
                  <c:v>-16.804400000000001</c:v>
                </c:pt>
                <c:pt idx="21262" formatCode="General">
                  <c:v>-17.706800000000001</c:v>
                </c:pt>
                <c:pt idx="21263" formatCode="General">
                  <c:v>-18.732500000000002</c:v>
                </c:pt>
                <c:pt idx="21264" formatCode="General">
                  <c:v>-19.886600000000001</c:v>
                </c:pt>
                <c:pt idx="21265" formatCode="General">
                  <c:v>-21.1004</c:v>
                </c:pt>
                <c:pt idx="21266" formatCode="General">
                  <c:v>-22.340399999999999</c:v>
                </c:pt>
                <c:pt idx="21267" formatCode="General">
                  <c:v>-23.580200000000001</c:v>
                </c:pt>
                <c:pt idx="21268" formatCode="General">
                  <c:v>-24.748699999999999</c:v>
                </c:pt>
                <c:pt idx="21269" formatCode="General">
                  <c:v>-25.779900000000001</c:v>
                </c:pt>
                <c:pt idx="21270" formatCode="General">
                  <c:v>-26.642900000000001</c:v>
                </c:pt>
                <c:pt idx="21271" formatCode="General">
                  <c:v>-27.312999999999999</c:v>
                </c:pt>
                <c:pt idx="21272" formatCode="General">
                  <c:v>-27.775500000000001</c:v>
                </c:pt>
                <c:pt idx="21273" formatCode="General">
                  <c:v>-28.0839</c:v>
                </c:pt>
                <c:pt idx="21274" formatCode="General">
                  <c:v>-28.313800000000001</c:v>
                </c:pt>
                <c:pt idx="21275" formatCode="General">
                  <c:v>-28.529</c:v>
                </c:pt>
                <c:pt idx="21276" formatCode="General">
                  <c:v>-28.7102</c:v>
                </c:pt>
                <c:pt idx="21277" formatCode="General">
                  <c:v>-28.692299999999999</c:v>
                </c:pt>
                <c:pt idx="21278" formatCode="General">
                  <c:v>-28.396599999999999</c:v>
                </c:pt>
                <c:pt idx="21279" formatCode="General">
                  <c:v>-27.851800000000001</c:v>
                </c:pt>
                <c:pt idx="21280" formatCode="General">
                  <c:v>-27.100100000000001</c:v>
                </c:pt>
                <c:pt idx="21281" formatCode="General">
                  <c:v>-26.194600000000001</c:v>
                </c:pt>
                <c:pt idx="21282" formatCode="General">
                  <c:v>-25.1919</c:v>
                </c:pt>
                <c:pt idx="21283" formatCode="General">
                  <c:v>-24.156300000000002</c:v>
                </c:pt>
                <c:pt idx="21284" formatCode="General">
                  <c:v>-23.141400000000001</c:v>
                </c:pt>
                <c:pt idx="21285" formatCode="General">
                  <c:v>-22.1858</c:v>
                </c:pt>
                <c:pt idx="21286" formatCode="General">
                  <c:v>-21.3123</c:v>
                </c:pt>
                <c:pt idx="21287" formatCode="General">
                  <c:v>-20.574000000000002</c:v>
                </c:pt>
                <c:pt idx="21288" formatCode="General">
                  <c:v>-20.022099999999998</c:v>
                </c:pt>
                <c:pt idx="21289" formatCode="General">
                  <c:v>-19.669499999999999</c:v>
                </c:pt>
                <c:pt idx="21290" formatCode="General">
                  <c:v>-19.5351</c:v>
                </c:pt>
                <c:pt idx="21291" formatCode="General">
                  <c:v>-19.640599999999999</c:v>
                </c:pt>
                <c:pt idx="21292" formatCode="General">
                  <c:v>-19.970199999999998</c:v>
                </c:pt>
                <c:pt idx="21293" formatCode="General">
                  <c:v>-20.4984</c:v>
                </c:pt>
                <c:pt idx="21294" formatCode="General">
                  <c:v>-21.283999999999999</c:v>
                </c:pt>
                <c:pt idx="21295" formatCode="General">
                  <c:v>-22.3978</c:v>
                </c:pt>
                <c:pt idx="21296" formatCode="General">
                  <c:v>-23.873799999999999</c:v>
                </c:pt>
                <c:pt idx="21297" formatCode="General">
                  <c:v>-25.747800000000002</c:v>
                </c:pt>
                <c:pt idx="21298" formatCode="General">
                  <c:v>-28.038699999999999</c:v>
                </c:pt>
                <c:pt idx="21299" formatCode="General">
                  <c:v>-30.754100000000001</c:v>
                </c:pt>
                <c:pt idx="21300" formatCode="General">
                  <c:v>-33.871400000000001</c:v>
                </c:pt>
                <c:pt idx="21301" formatCode="General">
                  <c:v>-37.294199999999996</c:v>
                </c:pt>
                <c:pt idx="21302" formatCode="General">
                  <c:v>-40.896099999999997</c:v>
                </c:pt>
                <c:pt idx="21303" formatCode="General">
                  <c:v>-44.555900000000001</c:v>
                </c:pt>
                <c:pt idx="21304" formatCode="General">
                  <c:v>-48.197200000000002</c:v>
                </c:pt>
                <c:pt idx="21305" formatCode="General">
                  <c:v>-51.796799999999998</c:v>
                </c:pt>
                <c:pt idx="21306" formatCode="General">
                  <c:v>-55.339300000000001</c:v>
                </c:pt>
                <c:pt idx="21307" formatCode="General">
                  <c:v>-58.807200000000002</c:v>
                </c:pt>
                <c:pt idx="21308" formatCode="General">
                  <c:v>-62.1584</c:v>
                </c:pt>
                <c:pt idx="21309" formatCode="General">
                  <c:v>-65.4011</c:v>
                </c:pt>
                <c:pt idx="21310" formatCode="General">
                  <c:v>-68.652100000000004</c:v>
                </c:pt>
                <c:pt idx="21311" formatCode="General">
                  <c:v>-71.971000000000004</c:v>
                </c:pt>
                <c:pt idx="21312" formatCode="General">
                  <c:v>-75.325100000000006</c:v>
                </c:pt>
                <c:pt idx="21313" formatCode="General">
                  <c:v>-78.609800000000007</c:v>
                </c:pt>
                <c:pt idx="21314" formatCode="General">
                  <c:v>-81.7</c:v>
                </c:pt>
                <c:pt idx="21315" formatCode="General">
                  <c:v>-84.485299999999995</c:v>
                </c:pt>
                <c:pt idx="21316" formatCode="General">
                  <c:v>-86.819699999999997</c:v>
                </c:pt>
                <c:pt idx="21317" formatCode="General">
                  <c:v>-88.558300000000003</c:v>
                </c:pt>
                <c:pt idx="21318" formatCode="General">
                  <c:v>-89.658299999999997</c:v>
                </c:pt>
                <c:pt idx="21319" formatCode="General">
                  <c:v>-90.178700000000006</c:v>
                </c:pt>
                <c:pt idx="21320" formatCode="General">
                  <c:v>-90.214600000000004</c:v>
                </c:pt>
                <c:pt idx="21321" formatCode="General">
                  <c:v>-89.859499999999997</c:v>
                </c:pt>
                <c:pt idx="21322" formatCode="General">
                  <c:v>-89.150099999999995</c:v>
                </c:pt>
                <c:pt idx="21323" formatCode="General">
                  <c:v>-88.118099999999998</c:v>
                </c:pt>
                <c:pt idx="21324" formatCode="General">
                  <c:v>-86.8</c:v>
                </c:pt>
                <c:pt idx="21325" formatCode="General">
                  <c:v>-85.229600000000005</c:v>
                </c:pt>
                <c:pt idx="21326" formatCode="General">
                  <c:v>-83.444000000000003</c:v>
                </c:pt>
                <c:pt idx="21327" formatCode="General">
                  <c:v>-81.520899999999997</c:v>
                </c:pt>
                <c:pt idx="21328" formatCode="General">
                  <c:v>-79.563599999999994</c:v>
                </c:pt>
                <c:pt idx="21329" formatCode="General">
                  <c:v>-77.712599999999995</c:v>
                </c:pt>
                <c:pt idx="21330" formatCode="General">
                  <c:v>-76.078000000000003</c:v>
                </c:pt>
                <c:pt idx="21331" formatCode="General">
                  <c:v>-74.688100000000006</c:v>
                </c:pt>
                <c:pt idx="21332" formatCode="General">
                  <c:v>-73.480400000000003</c:v>
                </c:pt>
                <c:pt idx="21333" formatCode="General">
                  <c:v>-72.353800000000007</c:v>
                </c:pt>
                <c:pt idx="21334" formatCode="General">
                  <c:v>-71.313699999999997</c:v>
                </c:pt>
                <c:pt idx="21335" formatCode="General">
                  <c:v>-70.403000000000006</c:v>
                </c:pt>
                <c:pt idx="21336" formatCode="General">
                  <c:v>-69.645300000000006</c:v>
                </c:pt>
                <c:pt idx="21337" formatCode="General">
                  <c:v>-69.066699999999997</c:v>
                </c:pt>
                <c:pt idx="21338" formatCode="General">
                  <c:v>-68.686099999999996</c:v>
                </c:pt>
                <c:pt idx="21339" formatCode="General">
                  <c:v>-68.490899999999996</c:v>
                </c:pt>
                <c:pt idx="21340" formatCode="General">
                  <c:v>-68.4512</c:v>
                </c:pt>
                <c:pt idx="21341" formatCode="General">
                  <c:v>-68.553100000000001</c:v>
                </c:pt>
                <c:pt idx="21342" formatCode="General">
                  <c:v>-68.788799999999995</c:v>
                </c:pt>
                <c:pt idx="21343" formatCode="General">
                  <c:v>-69.156599999999997</c:v>
                </c:pt>
                <c:pt idx="21344" formatCode="General">
                  <c:v>-69.644099999999995</c:v>
                </c:pt>
                <c:pt idx="21345" formatCode="General">
                  <c:v>-70.223200000000006</c:v>
                </c:pt>
                <c:pt idx="21346" formatCode="General">
                  <c:v>-70.819400000000002</c:v>
                </c:pt>
                <c:pt idx="21347" formatCode="General">
                  <c:v>-71.348799999999997</c:v>
                </c:pt>
                <c:pt idx="21348" formatCode="General">
                  <c:v>-71.754300000000001</c:v>
                </c:pt>
                <c:pt idx="21349" formatCode="General">
                  <c:v>-71.986400000000003</c:v>
                </c:pt>
                <c:pt idx="21350" formatCode="General">
                  <c:v>-72.014799999999994</c:v>
                </c:pt>
                <c:pt idx="21351" formatCode="General">
                  <c:v>-71.763800000000003</c:v>
                </c:pt>
                <c:pt idx="21352" formatCode="General">
                  <c:v>-71.128900000000002</c:v>
                </c:pt>
                <c:pt idx="21353" formatCode="General">
                  <c:v>-70.104900000000001</c:v>
                </c:pt>
                <c:pt idx="21354" formatCode="General">
                  <c:v>-68.7483</c:v>
                </c:pt>
                <c:pt idx="21355" formatCode="General">
                  <c:v>-67.186199999999999</c:v>
                </c:pt>
                <c:pt idx="21356" formatCode="General">
                  <c:v>-65.572699999999998</c:v>
                </c:pt>
                <c:pt idx="21357" formatCode="General">
                  <c:v>-64.002300000000005</c:v>
                </c:pt>
                <c:pt idx="21358" formatCode="General">
                  <c:v>-62.559399999999997</c:v>
                </c:pt>
                <c:pt idx="21359" formatCode="General">
                  <c:v>-61.302399999999999</c:v>
                </c:pt>
                <c:pt idx="21360" formatCode="General">
                  <c:v>-60.198599999999999</c:v>
                </c:pt>
                <c:pt idx="21361" formatCode="General">
                  <c:v>-59.186500000000002</c:v>
                </c:pt>
                <c:pt idx="21362" formatCode="General">
                  <c:v>-58.234099999999998</c:v>
                </c:pt>
                <c:pt idx="21363" formatCode="General">
                  <c:v>-57.335999999999999</c:v>
                </c:pt>
                <c:pt idx="21364" formatCode="General">
                  <c:v>-56.545200000000001</c:v>
                </c:pt>
                <c:pt idx="21365" formatCode="General">
                  <c:v>-55.902999999999999</c:v>
                </c:pt>
                <c:pt idx="21366" formatCode="General">
                  <c:v>-55.421799999999998</c:v>
                </c:pt>
                <c:pt idx="21367" formatCode="General">
                  <c:v>-55.0871</c:v>
                </c:pt>
                <c:pt idx="21368" formatCode="General">
                  <c:v>-54.907800000000002</c:v>
                </c:pt>
                <c:pt idx="21369" formatCode="General">
                  <c:v>-54.995100000000001</c:v>
                </c:pt>
                <c:pt idx="21370" formatCode="General">
                  <c:v>-55.427900000000001</c:v>
                </c:pt>
                <c:pt idx="21371" formatCode="General">
                  <c:v>-56.193199999999997</c:v>
                </c:pt>
                <c:pt idx="21372" formatCode="General">
                  <c:v>-57.148099999999999</c:v>
                </c:pt>
                <c:pt idx="21373" formatCode="General">
                  <c:v>-58.091700000000003</c:v>
                </c:pt>
                <c:pt idx="21374" formatCode="General">
                  <c:v>-58.9039</c:v>
                </c:pt>
                <c:pt idx="21375" formatCode="General">
                  <c:v>-59.522100000000002</c:v>
                </c:pt>
                <c:pt idx="21376" formatCode="General">
                  <c:v>-59.9773</c:v>
                </c:pt>
                <c:pt idx="21377" formatCode="General">
                  <c:v>-60.347799999999999</c:v>
                </c:pt>
                <c:pt idx="21378" formatCode="General">
                  <c:v>-60.7012</c:v>
                </c:pt>
                <c:pt idx="21379" formatCode="General">
                  <c:v>-61.038600000000002</c:v>
                </c:pt>
                <c:pt idx="21380" formatCode="General">
                  <c:v>-61.325099999999999</c:v>
                </c:pt>
                <c:pt idx="21381" formatCode="General">
                  <c:v>-61.559699999999999</c:v>
                </c:pt>
                <c:pt idx="21382" formatCode="General">
                  <c:v>-61.743299999999998</c:v>
                </c:pt>
                <c:pt idx="21383" formatCode="General">
                  <c:v>-61.857900000000001</c:v>
                </c:pt>
                <c:pt idx="21384" formatCode="General">
                  <c:v>-61.857199999999999</c:v>
                </c:pt>
                <c:pt idx="21385" formatCode="General">
                  <c:v>-61.674199999999999</c:v>
                </c:pt>
                <c:pt idx="21386" formatCode="General">
                  <c:v>-61.1661</c:v>
                </c:pt>
                <c:pt idx="21387" formatCode="General">
                  <c:v>-60.180199999999999</c:v>
                </c:pt>
                <c:pt idx="21388" formatCode="General">
                  <c:v>-58.527200000000001</c:v>
                </c:pt>
                <c:pt idx="21389" formatCode="General">
                  <c:v>-56.090899999999998</c:v>
                </c:pt>
                <c:pt idx="21390" formatCode="General">
                  <c:v>-52.970100000000002</c:v>
                </c:pt>
                <c:pt idx="21391" formatCode="General">
                  <c:v>-49.309100000000001</c:v>
                </c:pt>
                <c:pt idx="21392" formatCode="General">
                  <c:v>-45.246299999999998</c:v>
                </c:pt>
                <c:pt idx="21393" formatCode="General">
                  <c:v>-40.947200000000002</c:v>
                </c:pt>
                <c:pt idx="21394" formatCode="General">
                  <c:v>-36.568199999999997</c:v>
                </c:pt>
                <c:pt idx="21395" formatCode="General">
                  <c:v>-32.257899999999999</c:v>
                </c:pt>
                <c:pt idx="21396" formatCode="General">
                  <c:v>-28.164200000000001</c:v>
                </c:pt>
                <c:pt idx="21397" formatCode="General">
                  <c:v>-24.408200000000001</c:v>
                </c:pt>
                <c:pt idx="21398" formatCode="General">
                  <c:v>-21.0642</c:v>
                </c:pt>
                <c:pt idx="21399" formatCode="General">
                  <c:v>-18.138200000000001</c:v>
                </c:pt>
                <c:pt idx="21400" formatCode="General">
                  <c:v>-15.5367</c:v>
                </c:pt>
                <c:pt idx="21401" formatCode="General">
                  <c:v>-13.151300000000001</c:v>
                </c:pt>
                <c:pt idx="21402" formatCode="General">
                  <c:v>-10.928000000000001</c:v>
                </c:pt>
                <c:pt idx="21403" formatCode="General">
                  <c:v>-8.8263800000000003</c:v>
                </c:pt>
                <c:pt idx="21404" formatCode="General">
                  <c:v>-6.84781</c:v>
                </c:pt>
                <c:pt idx="21405" formatCode="General">
                  <c:v>-4.97553</c:v>
                </c:pt>
                <c:pt idx="21406" formatCode="General">
                  <c:v>-3.1756899999999999</c:v>
                </c:pt>
                <c:pt idx="21407" formatCode="General">
                  <c:v>-1.4741899999999999</c:v>
                </c:pt>
                <c:pt idx="21408" formatCode="General">
                  <c:v>8.4171499999999996E-2</c:v>
                </c:pt>
                <c:pt idx="21409" formatCode="General">
                  <c:v>1.4791000000000001</c:v>
                </c:pt>
                <c:pt idx="21410" formatCode="General">
                  <c:v>2.6981999999999999</c:v>
                </c:pt>
                <c:pt idx="21411" formatCode="General">
                  <c:v>3.7514599999999998</c:v>
                </c:pt>
                <c:pt idx="21412" formatCode="General">
                  <c:v>4.6451200000000004</c:v>
                </c:pt>
                <c:pt idx="21413" formatCode="General">
                  <c:v>5.3855000000000004</c:v>
                </c:pt>
                <c:pt idx="21414" formatCode="General">
                  <c:v>6.0495099999999997</c:v>
                </c:pt>
                <c:pt idx="21415" formatCode="General">
                  <c:v>6.7177300000000004</c:v>
                </c:pt>
                <c:pt idx="21416" formatCode="General">
                  <c:v>7.3924599999999998</c:v>
                </c:pt>
                <c:pt idx="21417" formatCode="General">
                  <c:v>8.0510199999999994</c:v>
                </c:pt>
                <c:pt idx="21418" formatCode="General">
                  <c:v>8.6534099999999992</c:v>
                </c:pt>
                <c:pt idx="21419" formatCode="General">
                  <c:v>9.16371</c:v>
                </c:pt>
                <c:pt idx="21420" formatCode="General">
                  <c:v>9.56677</c:v>
                </c:pt>
                <c:pt idx="21421" formatCode="General">
                  <c:v>9.8407699999999991</c:v>
                </c:pt>
                <c:pt idx="21422" formatCode="General">
                  <c:v>9.9661500000000007</c:v>
                </c:pt>
                <c:pt idx="21423" formatCode="General">
                  <c:v>9.9396799999999992</c:v>
                </c:pt>
                <c:pt idx="21424" formatCode="General">
                  <c:v>9.8039100000000001</c:v>
                </c:pt>
                <c:pt idx="21425" formatCode="General">
                  <c:v>9.6444899999999993</c:v>
                </c:pt>
                <c:pt idx="21426" formatCode="General">
                  <c:v>9.5733700000000006</c:v>
                </c:pt>
                <c:pt idx="21427" formatCode="General">
                  <c:v>9.6911500000000004</c:v>
                </c:pt>
                <c:pt idx="21428" formatCode="General">
                  <c:v>10.0014</c:v>
                </c:pt>
                <c:pt idx="21429" formatCode="General">
                  <c:v>10.483499999999999</c:v>
                </c:pt>
                <c:pt idx="21430" formatCode="General">
                  <c:v>11.149800000000001</c:v>
                </c:pt>
                <c:pt idx="21431" formatCode="General">
                  <c:v>12.0383</c:v>
                </c:pt>
                <c:pt idx="21432" formatCode="General">
                  <c:v>13.2181</c:v>
                </c:pt>
                <c:pt idx="21433" formatCode="General">
                  <c:v>14.683299999999999</c:v>
                </c:pt>
                <c:pt idx="21434" formatCode="General">
                  <c:v>16.373200000000001</c:v>
                </c:pt>
                <c:pt idx="21435" formatCode="General">
                  <c:v>18.207799999999999</c:v>
                </c:pt>
                <c:pt idx="21436" formatCode="General">
                  <c:v>20.091000000000001</c:v>
                </c:pt>
                <c:pt idx="21437" formatCode="General">
                  <c:v>21.931899999999999</c:v>
                </c:pt>
                <c:pt idx="21438" formatCode="General">
                  <c:v>23.6066</c:v>
                </c:pt>
                <c:pt idx="21439" formatCode="General">
                  <c:v>24.9909</c:v>
                </c:pt>
                <c:pt idx="21440" formatCode="General">
                  <c:v>25.987500000000001</c:v>
                </c:pt>
                <c:pt idx="21441" formatCode="General">
                  <c:v>26.540900000000001</c:v>
                </c:pt>
                <c:pt idx="21442" formatCode="General">
                  <c:v>26.748100000000001</c:v>
                </c:pt>
                <c:pt idx="21443" formatCode="General">
                  <c:v>26.822900000000001</c:v>
                </c:pt>
                <c:pt idx="21444" formatCode="General">
                  <c:v>27.005500000000001</c:v>
                </c:pt>
                <c:pt idx="21445" formatCode="General">
                  <c:v>27.491800000000001</c:v>
                </c:pt>
                <c:pt idx="21446" formatCode="General">
                  <c:v>28.378399999999999</c:v>
                </c:pt>
                <c:pt idx="21447" formatCode="General">
                  <c:v>29.6601</c:v>
                </c:pt>
                <c:pt idx="21448" formatCode="General">
                  <c:v>31.283000000000001</c:v>
                </c:pt>
                <c:pt idx="21449" formatCode="General">
                  <c:v>33.173200000000001</c:v>
                </c:pt>
                <c:pt idx="21450" formatCode="General">
                  <c:v>35.263800000000003</c:v>
                </c:pt>
                <c:pt idx="21451" formatCode="General">
                  <c:v>37.548000000000002</c:v>
                </c:pt>
                <c:pt idx="21452" formatCode="General">
                  <c:v>40.032499999999999</c:v>
                </c:pt>
                <c:pt idx="21453" formatCode="General">
                  <c:v>42.728999999999999</c:v>
                </c:pt>
                <c:pt idx="21454" formatCode="General">
                  <c:v>45.616700000000002</c:v>
                </c:pt>
                <c:pt idx="21455" formatCode="General">
                  <c:v>48.648099999999999</c:v>
                </c:pt>
                <c:pt idx="21456" formatCode="General">
                  <c:v>51.758899999999997</c:v>
                </c:pt>
                <c:pt idx="21457" formatCode="General">
                  <c:v>54.882800000000003</c:v>
                </c:pt>
                <c:pt idx="21458" formatCode="General">
                  <c:v>57.9696</c:v>
                </c:pt>
                <c:pt idx="21459" formatCode="General">
                  <c:v>60.961799999999997</c:v>
                </c:pt>
                <c:pt idx="21460" formatCode="General">
                  <c:v>63.806399999999996</c:v>
                </c:pt>
                <c:pt idx="21461" formatCode="General">
                  <c:v>66.447599999999994</c:v>
                </c:pt>
                <c:pt idx="21462" formatCode="General">
                  <c:v>68.836600000000004</c:v>
                </c:pt>
                <c:pt idx="21463" formatCode="General">
                  <c:v>70.941599999999994</c:v>
                </c:pt>
                <c:pt idx="21464" formatCode="General">
                  <c:v>72.761499999999998</c:v>
                </c:pt>
                <c:pt idx="21465" formatCode="General">
                  <c:v>74.345699999999994</c:v>
                </c:pt>
                <c:pt idx="21466" formatCode="General">
                  <c:v>75.692099999999996</c:v>
                </c:pt>
                <c:pt idx="21467" formatCode="General">
                  <c:v>76.759699999999995</c:v>
                </c:pt>
                <c:pt idx="21468" formatCode="General">
                  <c:v>77.532799999999995</c:v>
                </c:pt>
                <c:pt idx="21469" formatCode="General">
                  <c:v>78.009900000000002</c:v>
                </c:pt>
                <c:pt idx="21470" formatCode="General">
                  <c:v>78.209100000000007</c:v>
                </c:pt>
                <c:pt idx="21471" formatCode="General">
                  <c:v>78.178600000000003</c:v>
                </c:pt>
                <c:pt idx="21472" formatCode="General">
                  <c:v>77.997900000000001</c:v>
                </c:pt>
                <c:pt idx="21473" formatCode="General">
                  <c:v>77.739800000000002</c:v>
                </c:pt>
                <c:pt idx="21474" formatCode="General">
                  <c:v>77.457899999999995</c:v>
                </c:pt>
                <c:pt idx="21475" formatCode="General">
                  <c:v>77.198400000000007</c:v>
                </c:pt>
                <c:pt idx="21476" formatCode="General">
                  <c:v>76.996200000000002</c:v>
                </c:pt>
                <c:pt idx="21477" formatCode="General">
                  <c:v>76.866299999999995</c:v>
                </c:pt>
                <c:pt idx="21478" formatCode="General">
                  <c:v>76.825000000000003</c:v>
                </c:pt>
                <c:pt idx="21479" formatCode="General">
                  <c:v>76.893100000000004</c:v>
                </c:pt>
                <c:pt idx="21480" formatCode="General">
                  <c:v>77.0899</c:v>
                </c:pt>
                <c:pt idx="21481" formatCode="General">
                  <c:v>77.429299999999998</c:v>
                </c:pt>
                <c:pt idx="21482" formatCode="General">
                  <c:v>77.901399999999995</c:v>
                </c:pt>
                <c:pt idx="21483" formatCode="General">
                  <c:v>78.490399999999994</c:v>
                </c:pt>
                <c:pt idx="21484" formatCode="General">
                  <c:v>79.190799999999996</c:v>
                </c:pt>
                <c:pt idx="21485" formatCode="General">
                  <c:v>79.964100000000002</c:v>
                </c:pt>
                <c:pt idx="21486" formatCode="General">
                  <c:v>80.740700000000004</c:v>
                </c:pt>
                <c:pt idx="21487" formatCode="General">
                  <c:v>81.490499999999997</c:v>
                </c:pt>
                <c:pt idx="21488" formatCode="General">
                  <c:v>82.2316</c:v>
                </c:pt>
                <c:pt idx="21489" formatCode="General">
                  <c:v>83.0535</c:v>
                </c:pt>
                <c:pt idx="21490" formatCode="General">
                  <c:v>84.031300000000002</c:v>
                </c:pt>
                <c:pt idx="21491" formatCode="General">
                  <c:v>85.159599999999998</c:v>
                </c:pt>
                <c:pt idx="21492" formatCode="General">
                  <c:v>86.400400000000005</c:v>
                </c:pt>
                <c:pt idx="21493" formatCode="General">
                  <c:v>87.694699999999997</c:v>
                </c:pt>
                <c:pt idx="21494" formatCode="General">
                  <c:v>88.9375</c:v>
                </c:pt>
                <c:pt idx="21495" formatCode="General">
                  <c:v>90.0167</c:v>
                </c:pt>
                <c:pt idx="21496" formatCode="General">
                  <c:v>90.805999999999997</c:v>
                </c:pt>
                <c:pt idx="21497" formatCode="General">
                  <c:v>91.221900000000005</c:v>
                </c:pt>
                <c:pt idx="21498" formatCode="General">
                  <c:v>91.321799999999996</c:v>
                </c:pt>
                <c:pt idx="21499" formatCode="General">
                  <c:v>91.266000000000005</c:v>
                </c:pt>
                <c:pt idx="21500" formatCode="General">
                  <c:v>91.223100000000002</c:v>
                </c:pt>
                <c:pt idx="21501" formatCode="General">
                  <c:v>91.269199999999998</c:v>
                </c:pt>
                <c:pt idx="21502" formatCode="General">
                  <c:v>91.418499999999995</c:v>
                </c:pt>
                <c:pt idx="21503" formatCode="General">
                  <c:v>91.589500000000001</c:v>
                </c:pt>
                <c:pt idx="21504" formatCode="General">
                  <c:v>91.6828</c:v>
                </c:pt>
                <c:pt idx="21505" formatCode="General">
                  <c:v>91.638499999999993</c:v>
                </c:pt>
                <c:pt idx="21506" formatCode="General">
                  <c:v>91.412199999999999</c:v>
                </c:pt>
                <c:pt idx="21507" formatCode="General">
                  <c:v>90.990799999999993</c:v>
                </c:pt>
                <c:pt idx="21508" formatCode="General">
                  <c:v>90.470100000000002</c:v>
                </c:pt>
                <c:pt idx="21509" formatCode="General">
                  <c:v>90.002300000000005</c:v>
                </c:pt>
                <c:pt idx="21510" formatCode="General">
                  <c:v>89.722700000000003</c:v>
                </c:pt>
                <c:pt idx="21511" formatCode="General">
                  <c:v>89.726500000000001</c:v>
                </c:pt>
                <c:pt idx="21512" formatCode="General">
                  <c:v>90.033600000000007</c:v>
                </c:pt>
                <c:pt idx="21513" formatCode="General">
                  <c:v>90.588200000000001</c:v>
                </c:pt>
                <c:pt idx="21514" formatCode="General">
                  <c:v>91.299700000000001</c:v>
                </c:pt>
                <c:pt idx="21515" formatCode="General">
                  <c:v>92.032200000000003</c:v>
                </c:pt>
                <c:pt idx="21516" formatCode="General">
                  <c:v>92.661699999999996</c:v>
                </c:pt>
                <c:pt idx="21517" formatCode="General">
                  <c:v>93.165099999999995</c:v>
                </c:pt>
                <c:pt idx="21518" formatCode="General">
                  <c:v>93.551599999999993</c:v>
                </c:pt>
                <c:pt idx="21519" formatCode="General">
                  <c:v>93.866500000000002</c:v>
                </c:pt>
                <c:pt idx="21520" formatCode="General">
                  <c:v>94.251199999999997</c:v>
                </c:pt>
                <c:pt idx="21521" formatCode="General">
                  <c:v>94.881399999999999</c:v>
                </c:pt>
                <c:pt idx="21522" formatCode="General">
                  <c:v>95.822199999999995</c:v>
                </c:pt>
                <c:pt idx="21523" formatCode="General">
                  <c:v>97.046400000000006</c:v>
                </c:pt>
                <c:pt idx="21524" formatCode="General">
                  <c:v>98.449700000000007</c:v>
                </c:pt>
                <c:pt idx="21525" formatCode="General">
                  <c:v>99.926199999999994</c:v>
                </c:pt>
                <c:pt idx="21526" formatCode="General">
                  <c:v>101.41500000000001</c:v>
                </c:pt>
                <c:pt idx="21527" formatCode="General">
                  <c:v>102.84399999999999</c:v>
                </c:pt>
                <c:pt idx="21528" formatCode="General">
                  <c:v>104.14400000000001</c:v>
                </c:pt>
                <c:pt idx="21529" formatCode="General">
                  <c:v>105.301</c:v>
                </c:pt>
                <c:pt idx="21530" formatCode="General">
                  <c:v>106.31699999999999</c:v>
                </c:pt>
                <c:pt idx="21531" formatCode="General">
                  <c:v>107.191</c:v>
                </c:pt>
                <c:pt idx="21532" formatCode="General">
                  <c:v>107.91800000000001</c:v>
                </c:pt>
                <c:pt idx="21533" formatCode="General">
                  <c:v>108.486</c:v>
                </c:pt>
                <c:pt idx="21534" formatCode="General">
                  <c:v>108.876</c:v>
                </c:pt>
                <c:pt idx="21535" formatCode="General">
                  <c:v>109.069</c:v>
                </c:pt>
                <c:pt idx="21536" formatCode="General">
                  <c:v>109.06100000000001</c:v>
                </c:pt>
                <c:pt idx="21537" formatCode="General">
                  <c:v>108.901</c:v>
                </c:pt>
                <c:pt idx="21538" formatCode="General">
                  <c:v>108.756</c:v>
                </c:pt>
                <c:pt idx="21539" formatCode="General">
                  <c:v>108.768</c:v>
                </c:pt>
                <c:pt idx="21540" formatCode="General">
                  <c:v>108.99</c:v>
                </c:pt>
                <c:pt idx="21541" formatCode="General">
                  <c:v>109.392</c:v>
                </c:pt>
                <c:pt idx="21542" formatCode="General">
                  <c:v>109.881</c:v>
                </c:pt>
                <c:pt idx="21543" formatCode="General">
                  <c:v>110.348</c:v>
                </c:pt>
                <c:pt idx="21544" formatCode="General">
                  <c:v>110.691</c:v>
                </c:pt>
                <c:pt idx="21545" formatCode="General">
                  <c:v>110.864</c:v>
                </c:pt>
                <c:pt idx="21546" formatCode="General">
                  <c:v>110.848</c:v>
                </c:pt>
                <c:pt idx="21547" formatCode="General">
                  <c:v>110.661</c:v>
                </c:pt>
                <c:pt idx="21548" formatCode="General">
                  <c:v>110.373</c:v>
                </c:pt>
                <c:pt idx="21549" formatCode="General">
                  <c:v>110.072</c:v>
                </c:pt>
                <c:pt idx="21550" formatCode="General">
                  <c:v>109.825</c:v>
                </c:pt>
                <c:pt idx="21551" formatCode="General">
                  <c:v>109.702</c:v>
                </c:pt>
                <c:pt idx="21552" formatCode="General">
                  <c:v>109.746</c:v>
                </c:pt>
                <c:pt idx="21553" formatCode="General">
                  <c:v>109.955</c:v>
                </c:pt>
                <c:pt idx="21554" formatCode="General">
                  <c:v>110.279</c:v>
                </c:pt>
                <c:pt idx="21555" formatCode="General">
                  <c:v>110.60899999999999</c:v>
                </c:pt>
                <c:pt idx="21556" formatCode="General">
                  <c:v>110.873</c:v>
                </c:pt>
                <c:pt idx="21557" formatCode="General">
                  <c:v>111.173</c:v>
                </c:pt>
                <c:pt idx="21558" formatCode="General">
                  <c:v>111.607</c:v>
                </c:pt>
                <c:pt idx="21559" formatCode="General">
                  <c:v>112.21599999999999</c:v>
                </c:pt>
                <c:pt idx="21560" formatCode="General">
                  <c:v>112.997</c:v>
                </c:pt>
                <c:pt idx="21561" formatCode="General">
                  <c:v>113.90900000000001</c:v>
                </c:pt>
                <c:pt idx="21562" formatCode="General">
                  <c:v>114.90600000000001</c:v>
                </c:pt>
                <c:pt idx="21563" formatCode="General">
                  <c:v>115.956</c:v>
                </c:pt>
                <c:pt idx="21564" formatCode="General">
                  <c:v>117.086</c:v>
                </c:pt>
                <c:pt idx="21565" formatCode="General">
                  <c:v>118.333</c:v>
                </c:pt>
                <c:pt idx="21566" formatCode="General">
                  <c:v>119.699</c:v>
                </c:pt>
                <c:pt idx="21567" formatCode="General">
                  <c:v>121.274</c:v>
                </c:pt>
                <c:pt idx="21568" formatCode="General">
                  <c:v>123.167</c:v>
                </c:pt>
                <c:pt idx="21569" formatCode="General">
                  <c:v>125.35</c:v>
                </c:pt>
                <c:pt idx="21570" formatCode="General">
                  <c:v>127.729</c:v>
                </c:pt>
                <c:pt idx="21571" formatCode="General">
                  <c:v>130.13999999999999</c:v>
                </c:pt>
                <c:pt idx="21572" formatCode="General">
                  <c:v>132.346</c:v>
                </c:pt>
                <c:pt idx="21573" formatCode="General">
                  <c:v>134.09800000000001</c:v>
                </c:pt>
                <c:pt idx="21574" formatCode="General">
                  <c:v>135.20500000000001</c:v>
                </c:pt>
                <c:pt idx="21575" formatCode="General">
                  <c:v>135.57300000000001</c:v>
                </c:pt>
                <c:pt idx="21576" formatCode="General">
                  <c:v>135.251</c:v>
                </c:pt>
                <c:pt idx="21577" formatCode="General">
                  <c:v>134.33500000000001</c:v>
                </c:pt>
                <c:pt idx="21578" formatCode="General">
                  <c:v>132.852</c:v>
                </c:pt>
                <c:pt idx="21579" formatCode="General">
                  <c:v>130.84899999999999</c:v>
                </c:pt>
                <c:pt idx="21580" formatCode="General">
                  <c:v>128.392</c:v>
                </c:pt>
                <c:pt idx="21581" formatCode="General">
                  <c:v>125.499</c:v>
                </c:pt>
                <c:pt idx="21582" formatCode="General">
                  <c:v>122.169</c:v>
                </c:pt>
                <c:pt idx="21583" formatCode="General">
                  <c:v>118.43300000000001</c:v>
                </c:pt>
                <c:pt idx="21584" formatCode="General">
                  <c:v>114.324</c:v>
                </c:pt>
                <c:pt idx="21585" formatCode="General">
                  <c:v>109.849</c:v>
                </c:pt>
                <c:pt idx="21586" formatCode="General">
                  <c:v>105.053</c:v>
                </c:pt>
                <c:pt idx="21587" formatCode="General">
                  <c:v>100.045</c:v>
                </c:pt>
                <c:pt idx="21588" formatCode="General">
                  <c:v>94.948099999999997</c:v>
                </c:pt>
                <c:pt idx="21589" formatCode="General">
                  <c:v>89.876300000000001</c:v>
                </c:pt>
                <c:pt idx="21590" formatCode="General">
                  <c:v>84.956299999999999</c:v>
                </c:pt>
                <c:pt idx="21591" formatCode="General">
                  <c:v>80.286699999999996</c:v>
                </c:pt>
                <c:pt idx="21592" formatCode="General">
                  <c:v>75.887</c:v>
                </c:pt>
                <c:pt idx="21593" formatCode="General">
                  <c:v>71.764499999999998</c:v>
                </c:pt>
                <c:pt idx="21594" formatCode="General">
                  <c:v>67.926400000000001</c:v>
                </c:pt>
                <c:pt idx="21595" formatCode="General">
                  <c:v>64.465100000000007</c:v>
                </c:pt>
                <c:pt idx="21596" formatCode="General">
                  <c:v>61.502899999999997</c:v>
                </c:pt>
                <c:pt idx="21597" formatCode="General">
                  <c:v>59.204900000000002</c:v>
                </c:pt>
                <c:pt idx="21598" formatCode="General">
                  <c:v>57.691000000000003</c:v>
                </c:pt>
                <c:pt idx="21599" formatCode="General">
                  <c:v>56.928600000000003</c:v>
                </c:pt>
                <c:pt idx="21600" formatCode="General">
                  <c:v>56.827100000000002</c:v>
                </c:pt>
                <c:pt idx="21601" formatCode="General">
                  <c:v>57.270800000000001</c:v>
                </c:pt>
                <c:pt idx="21602" formatCode="General">
                  <c:v>58.126300000000001</c:v>
                </c:pt>
                <c:pt idx="21603" formatCode="General">
                  <c:v>59.268500000000003</c:v>
                </c:pt>
                <c:pt idx="21604" formatCode="General">
                  <c:v>60.630899999999997</c:v>
                </c:pt>
                <c:pt idx="21605" formatCode="General">
                  <c:v>62.137999999999998</c:v>
                </c:pt>
                <c:pt idx="21606" formatCode="General">
                  <c:v>63.694099999999999</c:v>
                </c:pt>
                <c:pt idx="21607" formatCode="General">
                  <c:v>65.27</c:v>
                </c:pt>
                <c:pt idx="21608" formatCode="General">
                  <c:v>66.890900000000002</c:v>
                </c:pt>
                <c:pt idx="21609" formatCode="General">
                  <c:v>68.6066</c:v>
                </c:pt>
                <c:pt idx="21610" formatCode="General">
                  <c:v>70.442099999999996</c:v>
                </c:pt>
                <c:pt idx="21611" formatCode="General">
                  <c:v>72.326400000000007</c:v>
                </c:pt>
                <c:pt idx="21612" formatCode="General">
                  <c:v>74.174599999999998</c:v>
                </c:pt>
                <c:pt idx="21613" formatCode="General">
                  <c:v>75.920599999999993</c:v>
                </c:pt>
                <c:pt idx="21614" formatCode="General">
                  <c:v>77.474199999999996</c:v>
                </c:pt>
                <c:pt idx="21615" formatCode="General">
                  <c:v>78.746099999999998</c:v>
                </c:pt>
                <c:pt idx="21616" formatCode="General">
                  <c:v>79.666899999999998</c:v>
                </c:pt>
                <c:pt idx="21617" formatCode="General">
                  <c:v>80.235299999999995</c:v>
                </c:pt>
                <c:pt idx="21618" formatCode="General">
                  <c:v>80.674700000000001</c:v>
                </c:pt>
                <c:pt idx="21619" formatCode="General">
                  <c:v>81.205200000000005</c:v>
                </c:pt>
                <c:pt idx="21620" formatCode="General">
                  <c:v>81.901399999999995</c:v>
                </c:pt>
                <c:pt idx="21621" formatCode="General">
                  <c:v>82.760099999999994</c:v>
                </c:pt>
                <c:pt idx="21622" formatCode="General">
                  <c:v>83.730900000000005</c:v>
                </c:pt>
                <c:pt idx="21623" formatCode="General">
                  <c:v>84.790800000000004</c:v>
                </c:pt>
                <c:pt idx="21624" formatCode="General">
                  <c:v>85.932500000000005</c:v>
                </c:pt>
                <c:pt idx="21625" formatCode="General">
                  <c:v>87.184799999999996</c:v>
                </c:pt>
                <c:pt idx="21626" formatCode="General">
                  <c:v>88.625</c:v>
                </c:pt>
                <c:pt idx="21627" formatCode="General">
                  <c:v>90.361699999999999</c:v>
                </c:pt>
                <c:pt idx="21628" formatCode="General">
                  <c:v>92.371099999999998</c:v>
                </c:pt>
                <c:pt idx="21629" formatCode="General">
                  <c:v>94.5471</c:v>
                </c:pt>
                <c:pt idx="21630" formatCode="General">
                  <c:v>96.778999999999996</c:v>
                </c:pt>
                <c:pt idx="21631" formatCode="General">
                  <c:v>98.949799999999996</c:v>
                </c:pt>
                <c:pt idx="21632" formatCode="General">
                  <c:v>100.977</c:v>
                </c:pt>
                <c:pt idx="21633" formatCode="General">
                  <c:v>102.741</c:v>
                </c:pt>
                <c:pt idx="21634" formatCode="General">
                  <c:v>104.117</c:v>
                </c:pt>
                <c:pt idx="21635" formatCode="General">
                  <c:v>104.953</c:v>
                </c:pt>
                <c:pt idx="21636" formatCode="General">
                  <c:v>105.11799999999999</c:v>
                </c:pt>
                <c:pt idx="21637" formatCode="General">
                  <c:v>104.57899999999999</c:v>
                </c:pt>
                <c:pt idx="21638" formatCode="General">
                  <c:v>103.346</c:v>
                </c:pt>
                <c:pt idx="21639" formatCode="General">
                  <c:v>101.477</c:v>
                </c:pt>
                <c:pt idx="21640" formatCode="General">
                  <c:v>99.127399999999994</c:v>
                </c:pt>
                <c:pt idx="21641" formatCode="General">
                  <c:v>96.510499999999993</c:v>
                </c:pt>
                <c:pt idx="21642" formatCode="General">
                  <c:v>93.844300000000004</c:v>
                </c:pt>
                <c:pt idx="21643" formatCode="General">
                  <c:v>91.276499999999999</c:v>
                </c:pt>
                <c:pt idx="21644" formatCode="General">
                  <c:v>88.767600000000002</c:v>
                </c:pt>
                <c:pt idx="21645" formatCode="General">
                  <c:v>86.247299999999996</c:v>
                </c:pt>
                <c:pt idx="21646" formatCode="General">
                  <c:v>83.708299999999994</c:v>
                </c:pt>
                <c:pt idx="21647" formatCode="General">
                  <c:v>81.141800000000003</c:v>
                </c:pt>
                <c:pt idx="21648" formatCode="General">
                  <c:v>78.551400000000001</c:v>
                </c:pt>
                <c:pt idx="21649" formatCode="General">
                  <c:v>75.915400000000005</c:v>
                </c:pt>
                <c:pt idx="21650" formatCode="General">
                  <c:v>73.211500000000001</c:v>
                </c:pt>
                <c:pt idx="21651" formatCode="General">
                  <c:v>70.457099999999997</c:v>
                </c:pt>
                <c:pt idx="21652" formatCode="General">
                  <c:v>67.690399999999997</c:v>
                </c:pt>
                <c:pt idx="21653" formatCode="General">
                  <c:v>64.974699999999999</c:v>
                </c:pt>
                <c:pt idx="21654" formatCode="General">
                  <c:v>62.3461</c:v>
                </c:pt>
                <c:pt idx="21655" formatCode="General">
                  <c:v>59.804200000000002</c:v>
                </c:pt>
                <c:pt idx="21656" formatCode="General">
                  <c:v>57.331600000000002</c:v>
                </c:pt>
                <c:pt idx="21657" formatCode="General">
                  <c:v>54.8934</c:v>
                </c:pt>
                <c:pt idx="21658" formatCode="General">
                  <c:v>52.421100000000003</c:v>
                </c:pt>
                <c:pt idx="21659" formatCode="General">
                  <c:v>49.787999999999997</c:v>
                </c:pt>
                <c:pt idx="21660" formatCode="General">
                  <c:v>46.8339</c:v>
                </c:pt>
                <c:pt idx="21661" formatCode="General">
                  <c:v>43.737000000000002</c:v>
                </c:pt>
                <c:pt idx="21662" formatCode="General">
                  <c:v>40.901200000000003</c:v>
                </c:pt>
                <c:pt idx="21663" formatCode="General">
                  <c:v>38.792499999999997</c:v>
                </c:pt>
                <c:pt idx="21664" formatCode="General">
                  <c:v>37.925199999999997</c:v>
                </c:pt>
                <c:pt idx="21665" formatCode="General">
                  <c:v>38.772100000000002</c:v>
                </c:pt>
                <c:pt idx="21666" formatCode="General">
                  <c:v>39.268999999999998</c:v>
                </c:pt>
                <c:pt idx="21667" formatCode="General">
                  <c:v>35.0505</c:v>
                </c:pt>
                <c:pt idx="21668" formatCode="General">
                  <c:v>20.405200000000001</c:v>
                </c:pt>
                <c:pt idx="21669" formatCode="General">
                  <c:v>-9.5269700000000004</c:v>
                </c:pt>
                <c:pt idx="21670" formatCode="General">
                  <c:v>-51.7547</c:v>
                </c:pt>
                <c:pt idx="21671" formatCode="General">
                  <c:v>-100.703</c:v>
                </c:pt>
                <c:pt idx="21672" formatCode="General">
                  <c:v>-151.14400000000001</c:v>
                </c:pt>
                <c:pt idx="21673" formatCode="General">
                  <c:v>-196.709</c:v>
                </c:pt>
                <c:pt idx="21674" formatCode="General">
                  <c:v>-232.11099999999999</c:v>
                </c:pt>
                <c:pt idx="21675" formatCode="General">
                  <c:v>-254.78100000000001</c:v>
                </c:pt>
                <c:pt idx="21676" formatCode="General">
                  <c:v>-265.46899999999999</c:v>
                </c:pt>
                <c:pt idx="21677" formatCode="General">
                  <c:v>-269.47199999999998</c:v>
                </c:pt>
                <c:pt idx="21678" formatCode="General">
                  <c:v>-271.59399999999999</c:v>
                </c:pt>
                <c:pt idx="21679" formatCode="General">
                  <c:v>-271.87299999999999</c:v>
                </c:pt>
                <c:pt idx="21680" formatCode="General">
                  <c:v>-270.14100000000002</c:v>
                </c:pt>
                <c:pt idx="21681" formatCode="General">
                  <c:v>-266.26799999999997</c:v>
                </c:pt>
                <c:pt idx="21682" formatCode="General">
                  <c:v>-260.209</c:v>
                </c:pt>
                <c:pt idx="21683" formatCode="General">
                  <c:v>-252.08699999999999</c:v>
                </c:pt>
                <c:pt idx="21684" formatCode="General">
                  <c:v>-242.28700000000001</c:v>
                </c:pt>
                <c:pt idx="21685" formatCode="General">
                  <c:v>-231.29</c:v>
                </c:pt>
                <c:pt idx="21686" formatCode="General">
                  <c:v>-219.648</c:v>
                </c:pt>
                <c:pt idx="21687" formatCode="General">
                  <c:v>-207.93</c:v>
                </c:pt>
                <c:pt idx="21688" formatCode="General">
                  <c:v>-196.607</c:v>
                </c:pt>
                <c:pt idx="21689" formatCode="General">
                  <c:v>-186.07499999999999</c:v>
                </c:pt>
                <c:pt idx="21690" formatCode="General">
                  <c:v>-176.66800000000001</c:v>
                </c:pt>
                <c:pt idx="21691" formatCode="General">
                  <c:v>-168.68600000000001</c:v>
                </c:pt>
                <c:pt idx="21692" formatCode="General">
                  <c:v>-162.37700000000001</c:v>
                </c:pt>
                <c:pt idx="21693" formatCode="General">
                  <c:v>-157.90299999999999</c:v>
                </c:pt>
                <c:pt idx="21694" formatCode="General">
                  <c:v>-155.37299999999999</c:v>
                </c:pt>
                <c:pt idx="21695" formatCode="General">
                  <c:v>-154.84200000000001</c:v>
                </c:pt>
                <c:pt idx="21696" formatCode="General">
                  <c:v>-156.32499999999999</c:v>
                </c:pt>
                <c:pt idx="21697" formatCode="General">
                  <c:v>-159.77099999999999</c:v>
                </c:pt>
                <c:pt idx="21698" formatCode="General">
                  <c:v>-164.98699999999999</c:v>
                </c:pt>
                <c:pt idx="21699" formatCode="General">
                  <c:v>-171.77699999999999</c:v>
                </c:pt>
                <c:pt idx="21700" formatCode="General">
                  <c:v>-180.01499999999999</c:v>
                </c:pt>
                <c:pt idx="21701" formatCode="General">
                  <c:v>-189.566</c:v>
                </c:pt>
                <c:pt idx="21702" formatCode="General">
                  <c:v>-200.28</c:v>
                </c:pt>
                <c:pt idx="21703" formatCode="General">
                  <c:v>-211.995</c:v>
                </c:pt>
                <c:pt idx="21704" formatCode="General">
                  <c:v>-224.54900000000001</c:v>
                </c:pt>
                <c:pt idx="21705" formatCode="General">
                  <c:v>-237.79499999999999</c:v>
                </c:pt>
                <c:pt idx="21706" formatCode="General">
                  <c:v>-251.667</c:v>
                </c:pt>
                <c:pt idx="21707" formatCode="General">
                  <c:v>-266.20400000000001</c:v>
                </c:pt>
                <c:pt idx="21708" formatCode="General">
                  <c:v>-281.303</c:v>
                </c:pt>
                <c:pt idx="21709" formatCode="General">
                  <c:v>-296.69200000000001</c:v>
                </c:pt>
                <c:pt idx="21710" formatCode="General">
                  <c:v>-312.10700000000003</c:v>
                </c:pt>
                <c:pt idx="21711" formatCode="General">
                  <c:v>-327.30900000000003</c:v>
                </c:pt>
                <c:pt idx="21712" formatCode="General">
                  <c:v>-342.07100000000003</c:v>
                </c:pt>
                <c:pt idx="21713" formatCode="General">
                  <c:v>-356.18900000000002</c:v>
                </c:pt>
                <c:pt idx="21714" formatCode="General">
                  <c:v>-369.52199999999999</c:v>
                </c:pt>
                <c:pt idx="21715" formatCode="General">
                  <c:v>-381.959</c:v>
                </c:pt>
                <c:pt idx="21716" formatCode="General">
                  <c:v>-393.41800000000001</c:v>
                </c:pt>
                <c:pt idx="21717" formatCode="General">
                  <c:v>-403.97899999999998</c:v>
                </c:pt>
                <c:pt idx="21718" formatCode="General">
                  <c:v>-413.73700000000002</c:v>
                </c:pt>
                <c:pt idx="21719" formatCode="General">
                  <c:v>-422.61200000000002</c:v>
                </c:pt>
                <c:pt idx="21720" formatCode="General">
                  <c:v>-430.40899999999999</c:v>
                </c:pt>
                <c:pt idx="21721" formatCode="General">
                  <c:v>-436.92899999999997</c:v>
                </c:pt>
                <c:pt idx="21722" formatCode="General">
                  <c:v>-442.185</c:v>
                </c:pt>
                <c:pt idx="21723" formatCode="General">
                  <c:v>-446.32600000000002</c:v>
                </c:pt>
                <c:pt idx="21724" formatCode="General">
                  <c:v>-449.63099999999997</c:v>
                </c:pt>
                <c:pt idx="21725" formatCode="General">
                  <c:v>-452.37099999999998</c:v>
                </c:pt>
                <c:pt idx="21726" formatCode="General">
                  <c:v>-454.62799999999999</c:v>
                </c:pt>
                <c:pt idx="21727" formatCode="General">
                  <c:v>-456.48599999999999</c:v>
                </c:pt>
                <c:pt idx="21728" formatCode="General">
                  <c:v>-458.04700000000003</c:v>
                </c:pt>
                <c:pt idx="21729" formatCode="General">
                  <c:v>-459.375</c:v>
                </c:pt>
                <c:pt idx="21730" formatCode="General">
                  <c:v>-460.48700000000002</c:v>
                </c:pt>
                <c:pt idx="21731" formatCode="General">
                  <c:v>-461.29399999999998</c:v>
                </c:pt>
                <c:pt idx="21732" formatCode="General">
                  <c:v>-461.69499999999999</c:v>
                </c:pt>
                <c:pt idx="21733" formatCode="General">
                  <c:v>-461.65699999999998</c:v>
                </c:pt>
                <c:pt idx="21734" formatCode="General">
                  <c:v>-461.15499999999997</c:v>
                </c:pt>
                <c:pt idx="21735" formatCode="General">
                  <c:v>-460.20100000000002</c:v>
                </c:pt>
                <c:pt idx="21736" formatCode="General">
                  <c:v>-458.84199999999998</c:v>
                </c:pt>
                <c:pt idx="21737" formatCode="General">
                  <c:v>-457.14100000000002</c:v>
                </c:pt>
                <c:pt idx="21738" formatCode="General">
                  <c:v>-455.19299999999998</c:v>
                </c:pt>
                <c:pt idx="21739" formatCode="General">
                  <c:v>-453.07900000000001</c:v>
                </c:pt>
                <c:pt idx="21740" formatCode="General">
                  <c:v>-450.82100000000003</c:v>
                </c:pt>
                <c:pt idx="21741" formatCode="General">
                  <c:v>-448.452</c:v>
                </c:pt>
                <c:pt idx="21742" formatCode="General">
                  <c:v>-446.029</c:v>
                </c:pt>
                <c:pt idx="21743" formatCode="General">
                  <c:v>-443.57600000000002</c:v>
                </c:pt>
                <c:pt idx="21744" formatCode="General">
                  <c:v>-441.13400000000001</c:v>
                </c:pt>
                <c:pt idx="21745" formatCode="General">
                  <c:v>-438.85599999999999</c:v>
                </c:pt>
                <c:pt idx="21746" formatCode="General">
                  <c:v>-436.93200000000002</c:v>
                </c:pt>
                <c:pt idx="21747" formatCode="General">
                  <c:v>-435.52300000000002</c:v>
                </c:pt>
                <c:pt idx="21748" formatCode="General">
                  <c:v>-434.74</c:v>
                </c:pt>
                <c:pt idx="21749" formatCode="General">
                  <c:v>-434.61099999999999</c:v>
                </c:pt>
                <c:pt idx="21750" formatCode="General">
                  <c:v>-435.14699999999999</c:v>
                </c:pt>
                <c:pt idx="21751" formatCode="General">
                  <c:v>-436.33600000000001</c:v>
                </c:pt>
                <c:pt idx="21752" formatCode="General">
                  <c:v>-438.11700000000002</c:v>
                </c:pt>
                <c:pt idx="21753" formatCode="General">
                  <c:v>-440.387</c:v>
                </c:pt>
                <c:pt idx="21754" formatCode="General">
                  <c:v>-443.04199999999997</c:v>
                </c:pt>
                <c:pt idx="21755" formatCode="General">
                  <c:v>-445.89800000000002</c:v>
                </c:pt>
                <c:pt idx="21756" formatCode="General">
                  <c:v>-448.76</c:v>
                </c:pt>
                <c:pt idx="21757" formatCode="General">
                  <c:v>-451.43099999999998</c:v>
                </c:pt>
                <c:pt idx="21758" formatCode="General">
                  <c:v>-453.72800000000001</c:v>
                </c:pt>
                <c:pt idx="21759" formatCode="General">
                  <c:v>-455.50299999999999</c:v>
                </c:pt>
                <c:pt idx="21760" formatCode="General">
                  <c:v>-456.61599999999999</c:v>
                </c:pt>
                <c:pt idx="21761" formatCode="General">
                  <c:v>-456.96499999999997</c:v>
                </c:pt>
                <c:pt idx="21762" formatCode="General">
                  <c:v>-456.46100000000001</c:v>
                </c:pt>
                <c:pt idx="21763" formatCode="General">
                  <c:v>-455.05599999999998</c:v>
                </c:pt>
                <c:pt idx="21764" formatCode="General">
                  <c:v>-452.85899999999998</c:v>
                </c:pt>
                <c:pt idx="21765" formatCode="General">
                  <c:v>-450.03899999999999</c:v>
                </c:pt>
                <c:pt idx="21766" formatCode="General">
                  <c:v>-446.74099999999999</c:v>
                </c:pt>
                <c:pt idx="21767" formatCode="General">
                  <c:v>-443.12700000000001</c:v>
                </c:pt>
                <c:pt idx="21768" formatCode="General">
                  <c:v>-439.327</c:v>
                </c:pt>
                <c:pt idx="21769" formatCode="General">
                  <c:v>-435.35500000000002</c:v>
                </c:pt>
                <c:pt idx="21770" formatCode="General">
                  <c:v>-431.16399999999999</c:v>
                </c:pt>
                <c:pt idx="21771" formatCode="General">
                  <c:v>-426.67899999999997</c:v>
                </c:pt>
                <c:pt idx="21772" formatCode="General">
                  <c:v>-421.83199999999999</c:v>
                </c:pt>
                <c:pt idx="21773" formatCode="General">
                  <c:v>-416.63799999999998</c:v>
                </c:pt>
                <c:pt idx="21774" formatCode="General">
                  <c:v>-411.12900000000002</c:v>
                </c:pt>
                <c:pt idx="21775" formatCode="General">
                  <c:v>-405.36700000000002</c:v>
                </c:pt>
                <c:pt idx="21776" formatCode="General">
                  <c:v>-399.416</c:v>
                </c:pt>
                <c:pt idx="21777" formatCode="General">
                  <c:v>-393.32900000000001</c:v>
                </c:pt>
                <c:pt idx="21778" formatCode="General">
                  <c:v>-387.108</c:v>
                </c:pt>
                <c:pt idx="21779" formatCode="General">
                  <c:v>-380.71300000000002</c:v>
                </c:pt>
                <c:pt idx="21780" formatCode="General">
                  <c:v>-374.06200000000001</c:v>
                </c:pt>
                <c:pt idx="21781" formatCode="General">
                  <c:v>-367.09800000000001</c:v>
                </c:pt>
                <c:pt idx="21782" formatCode="General">
                  <c:v>-359.827</c:v>
                </c:pt>
                <c:pt idx="21783" formatCode="General">
                  <c:v>-352.34100000000001</c:v>
                </c:pt>
                <c:pt idx="21784" formatCode="General">
                  <c:v>-344.76900000000001</c:v>
                </c:pt>
                <c:pt idx="21785" formatCode="General">
                  <c:v>-337.274</c:v>
                </c:pt>
                <c:pt idx="21786" formatCode="General">
                  <c:v>-330.01</c:v>
                </c:pt>
                <c:pt idx="21787" formatCode="General">
                  <c:v>-323.03500000000003</c:v>
                </c:pt>
                <c:pt idx="21788" formatCode="General">
                  <c:v>-316.47699999999998</c:v>
                </c:pt>
                <c:pt idx="21789" formatCode="General">
                  <c:v>-310.48399999999998</c:v>
                </c:pt>
                <c:pt idx="21790" formatCode="General">
                  <c:v>-305.24299999999999</c:v>
                </c:pt>
                <c:pt idx="21791" formatCode="General">
                  <c:v>-300.92500000000001</c:v>
                </c:pt>
                <c:pt idx="21792" formatCode="General">
                  <c:v>-297.68900000000002</c:v>
                </c:pt>
                <c:pt idx="21793" formatCode="General">
                  <c:v>-295.53800000000001</c:v>
                </c:pt>
                <c:pt idx="21794" formatCode="General">
                  <c:v>-294.14999999999998</c:v>
                </c:pt>
                <c:pt idx="21795" formatCode="General">
                  <c:v>-293.25799999999998</c:v>
                </c:pt>
                <c:pt idx="21796" formatCode="General">
                  <c:v>-292.75099999999998</c:v>
                </c:pt>
                <c:pt idx="21797" formatCode="General">
                  <c:v>-292.55099999999999</c:v>
                </c:pt>
                <c:pt idx="21798" formatCode="General">
                  <c:v>-292.60700000000003</c:v>
                </c:pt>
                <c:pt idx="21799" formatCode="General">
                  <c:v>-292.88299999999998</c:v>
                </c:pt>
                <c:pt idx="21800" formatCode="General">
                  <c:v>-293.34399999999999</c:v>
                </c:pt>
                <c:pt idx="21801" formatCode="General">
                  <c:v>-293.95</c:v>
                </c:pt>
                <c:pt idx="21802" formatCode="General">
                  <c:v>-294.58600000000001</c:v>
                </c:pt>
                <c:pt idx="21803" formatCode="General">
                  <c:v>-295.096</c:v>
                </c:pt>
                <c:pt idx="21804" formatCode="General">
                  <c:v>-295.40600000000001</c:v>
                </c:pt>
                <c:pt idx="21805" formatCode="General">
                  <c:v>-295.47199999999998</c:v>
                </c:pt>
                <c:pt idx="21806" formatCode="General">
                  <c:v>-295.21899999999999</c:v>
                </c:pt>
                <c:pt idx="21807" formatCode="General">
                  <c:v>-294.57299999999998</c:v>
                </c:pt>
                <c:pt idx="21808" formatCode="General">
                  <c:v>-293.48</c:v>
                </c:pt>
                <c:pt idx="21809" formatCode="General">
                  <c:v>-291.80500000000001</c:v>
                </c:pt>
                <c:pt idx="21810" formatCode="General">
                  <c:v>-289.40100000000001</c:v>
                </c:pt>
                <c:pt idx="21811" formatCode="General">
                  <c:v>-286.11599999999999</c:v>
                </c:pt>
                <c:pt idx="21812" formatCode="General">
                  <c:v>-281.83600000000001</c:v>
                </c:pt>
                <c:pt idx="21813" formatCode="General">
                  <c:v>-276.56299999999999</c:v>
                </c:pt>
                <c:pt idx="21814" formatCode="General">
                  <c:v>-270.33199999999999</c:v>
                </c:pt>
                <c:pt idx="21815" formatCode="General">
                  <c:v>-263.209</c:v>
                </c:pt>
                <c:pt idx="21816" formatCode="General">
                  <c:v>-255.33099999999999</c:v>
                </c:pt>
                <c:pt idx="21817" formatCode="General">
                  <c:v>-246.86799999999999</c:v>
                </c:pt>
                <c:pt idx="21818" formatCode="General">
                  <c:v>-238.00299999999999</c:v>
                </c:pt>
                <c:pt idx="21819" formatCode="General">
                  <c:v>-228.87299999999999</c:v>
                </c:pt>
                <c:pt idx="21820" formatCode="General">
                  <c:v>-219.47499999999999</c:v>
                </c:pt>
                <c:pt idx="21821" formatCode="General">
                  <c:v>-209.84100000000001</c:v>
                </c:pt>
                <c:pt idx="21822" formatCode="General">
                  <c:v>-200.06200000000001</c:v>
                </c:pt>
                <c:pt idx="21823" formatCode="General">
                  <c:v>-190.267</c:v>
                </c:pt>
                <c:pt idx="21824" formatCode="General">
                  <c:v>-180.58600000000001</c:v>
                </c:pt>
                <c:pt idx="21825" formatCode="General">
                  <c:v>-171.08799999999999</c:v>
                </c:pt>
                <c:pt idx="21826" formatCode="General">
                  <c:v>-161.82499999999999</c:v>
                </c:pt>
                <c:pt idx="21827" formatCode="General">
                  <c:v>-152.84100000000001</c:v>
                </c:pt>
                <c:pt idx="21828" formatCode="General">
                  <c:v>-144.16900000000001</c:v>
                </c:pt>
                <c:pt idx="21829" formatCode="General">
                  <c:v>-135.827</c:v>
                </c:pt>
                <c:pt idx="21830" formatCode="General">
                  <c:v>-127.822</c:v>
                </c:pt>
                <c:pt idx="21831" formatCode="General">
                  <c:v>-120.13800000000001</c:v>
                </c:pt>
                <c:pt idx="21832" formatCode="General">
                  <c:v>-112.696</c:v>
                </c:pt>
                <c:pt idx="21833" formatCode="General">
                  <c:v>-105.374</c:v>
                </c:pt>
                <c:pt idx="21834" formatCode="General">
                  <c:v>-98.035399999999996</c:v>
                </c:pt>
                <c:pt idx="21835" formatCode="General">
                  <c:v>-90.571600000000004</c:v>
                </c:pt>
                <c:pt idx="21836" formatCode="General">
                  <c:v>-82.936099999999996</c:v>
                </c:pt>
                <c:pt idx="21837" formatCode="General">
                  <c:v>-75.169799999999995</c:v>
                </c:pt>
                <c:pt idx="21838" formatCode="General">
                  <c:v>-67.343900000000005</c:v>
                </c:pt>
                <c:pt idx="21839" formatCode="General">
                  <c:v>-59.489699999999999</c:v>
                </c:pt>
                <c:pt idx="21840" formatCode="General">
                  <c:v>-51.619599999999998</c:v>
                </c:pt>
                <c:pt idx="21841" formatCode="General">
                  <c:v>-43.704599999999999</c:v>
                </c:pt>
                <c:pt idx="21842" formatCode="General">
                  <c:v>-35.653700000000001</c:v>
                </c:pt>
                <c:pt idx="21843" formatCode="General">
                  <c:v>-27.364599999999999</c:v>
                </c:pt>
                <c:pt idx="21844" formatCode="General">
                  <c:v>-18.8125</c:v>
                </c:pt>
                <c:pt idx="21845" formatCode="General">
                  <c:v>-10.023300000000001</c:v>
                </c:pt>
                <c:pt idx="21846" formatCode="General">
                  <c:v>-1.10548</c:v>
                </c:pt>
                <c:pt idx="21847" formatCode="General">
                  <c:v>7.7962999999999996</c:v>
                </c:pt>
                <c:pt idx="21848" formatCode="General">
                  <c:v>16.5504</c:v>
                </c:pt>
                <c:pt idx="21849" formatCode="General">
                  <c:v>25.0809</c:v>
                </c:pt>
                <c:pt idx="21850" formatCode="General">
                  <c:v>33.383800000000001</c:v>
                </c:pt>
                <c:pt idx="21851" formatCode="General">
                  <c:v>41.364100000000001</c:v>
                </c:pt>
                <c:pt idx="21852" formatCode="General">
                  <c:v>48.933599999999998</c:v>
                </c:pt>
                <c:pt idx="21853" formatCode="General">
                  <c:v>56.147300000000001</c:v>
                </c:pt>
                <c:pt idx="21854" formatCode="General">
                  <c:v>63.131799999999998</c:v>
                </c:pt>
                <c:pt idx="21855" formatCode="General">
                  <c:v>70.035499999999999</c:v>
                </c:pt>
                <c:pt idx="21856" formatCode="General">
                  <c:v>76.992699999999999</c:v>
                </c:pt>
                <c:pt idx="21857" formatCode="General">
                  <c:v>84.094099999999997</c:v>
                </c:pt>
                <c:pt idx="21858" formatCode="General">
                  <c:v>91.352699999999999</c:v>
                </c:pt>
                <c:pt idx="21859" formatCode="General">
                  <c:v>98.748800000000003</c:v>
                </c:pt>
                <c:pt idx="21860" formatCode="General">
                  <c:v>106.248</c:v>
                </c:pt>
                <c:pt idx="21861" formatCode="General">
                  <c:v>113.779</c:v>
                </c:pt>
                <c:pt idx="21862" formatCode="General">
                  <c:v>121.246</c:v>
                </c:pt>
                <c:pt idx="21863" formatCode="General">
                  <c:v>128.56800000000001</c:v>
                </c:pt>
                <c:pt idx="21864" formatCode="General">
                  <c:v>135.685</c:v>
                </c:pt>
                <c:pt idx="21865" formatCode="General">
                  <c:v>142.47900000000001</c:v>
                </c:pt>
                <c:pt idx="21866" formatCode="General">
                  <c:v>148.86199999999999</c:v>
                </c:pt>
                <c:pt idx="21867" formatCode="General">
                  <c:v>154.86699999999999</c:v>
                </c:pt>
                <c:pt idx="21868" formatCode="General">
                  <c:v>160.614</c:v>
                </c:pt>
                <c:pt idx="21869" formatCode="General">
                  <c:v>166.28899999999999</c:v>
                </c:pt>
                <c:pt idx="21870" formatCode="General">
                  <c:v>171.93</c:v>
                </c:pt>
                <c:pt idx="21871" formatCode="General">
                  <c:v>177.477</c:v>
                </c:pt>
                <c:pt idx="21872" formatCode="General">
                  <c:v>182.89699999999999</c:v>
                </c:pt>
                <c:pt idx="21873" formatCode="General">
                  <c:v>188.15</c:v>
                </c:pt>
                <c:pt idx="21874" formatCode="General">
                  <c:v>193.173</c:v>
                </c:pt>
                <c:pt idx="21875" formatCode="General">
                  <c:v>197.96799999999999</c:v>
                </c:pt>
                <c:pt idx="21876" formatCode="General">
                  <c:v>202.61799999999999</c:v>
                </c:pt>
                <c:pt idx="21877" formatCode="General">
                  <c:v>207.221</c:v>
                </c:pt>
                <c:pt idx="21878" formatCode="General">
                  <c:v>211.87</c:v>
                </c:pt>
                <c:pt idx="21879" formatCode="General">
                  <c:v>216.68100000000001</c:v>
                </c:pt>
                <c:pt idx="21880" formatCode="General">
                  <c:v>221.75899999999999</c:v>
                </c:pt>
                <c:pt idx="21881" formatCode="General">
                  <c:v>227.13900000000001</c:v>
                </c:pt>
                <c:pt idx="21882" formatCode="General">
                  <c:v>232.8</c:v>
                </c:pt>
                <c:pt idx="21883" formatCode="General">
                  <c:v>238.66300000000001</c:v>
                </c:pt>
                <c:pt idx="21884" formatCode="General">
                  <c:v>244.68899999999999</c:v>
                </c:pt>
                <c:pt idx="21885" formatCode="General">
                  <c:v>250.87700000000001</c:v>
                </c:pt>
                <c:pt idx="21886" formatCode="General">
                  <c:v>257.23399999999998</c:v>
                </c:pt>
                <c:pt idx="21887" formatCode="General">
                  <c:v>263.74299999999999</c:v>
                </c:pt>
                <c:pt idx="21888" formatCode="General">
                  <c:v>270.34100000000001</c:v>
                </c:pt>
                <c:pt idx="21889" formatCode="General">
                  <c:v>276.94499999999999</c:v>
                </c:pt>
                <c:pt idx="21890" formatCode="General">
                  <c:v>283.48</c:v>
                </c:pt>
                <c:pt idx="21891" formatCode="General">
                  <c:v>289.791</c:v>
                </c:pt>
                <c:pt idx="21892" formatCode="General">
                  <c:v>295.74200000000002</c:v>
                </c:pt>
                <c:pt idx="21893" formatCode="General">
                  <c:v>301.39800000000002</c:v>
                </c:pt>
                <c:pt idx="21894" formatCode="General">
                  <c:v>306.86700000000002</c:v>
                </c:pt>
                <c:pt idx="21895" formatCode="General">
                  <c:v>312.226</c:v>
                </c:pt>
                <c:pt idx="21896" formatCode="General">
                  <c:v>317.53300000000002</c:v>
                </c:pt>
                <c:pt idx="21897" formatCode="General">
                  <c:v>322.8</c:v>
                </c:pt>
                <c:pt idx="21898" formatCode="General">
                  <c:v>328.07499999999999</c:v>
                </c:pt>
                <c:pt idx="21899" formatCode="General">
                  <c:v>333.42599999999999</c:v>
                </c:pt>
                <c:pt idx="21900" formatCode="General">
                  <c:v>338.94900000000001</c:v>
                </c:pt>
                <c:pt idx="21901" formatCode="General">
                  <c:v>344.68200000000002</c:v>
                </c:pt>
                <c:pt idx="21902" formatCode="General">
                  <c:v>350.55200000000002</c:v>
                </c:pt>
                <c:pt idx="21903" formatCode="General">
                  <c:v>356.42899999999997</c:v>
                </c:pt>
                <c:pt idx="21904" formatCode="General">
                  <c:v>362.18099999999998</c:v>
                </c:pt>
                <c:pt idx="21905" formatCode="General">
                  <c:v>367.72500000000002</c:v>
                </c:pt>
                <c:pt idx="21906" formatCode="General">
                  <c:v>373.02699999999999</c:v>
                </c:pt>
                <c:pt idx="21907" formatCode="General">
                  <c:v>378.137</c:v>
                </c:pt>
                <c:pt idx="21908" formatCode="General">
                  <c:v>383.09100000000001</c:v>
                </c:pt>
                <c:pt idx="21909" formatCode="General">
                  <c:v>387.863</c:v>
                </c:pt>
                <c:pt idx="21910" formatCode="General">
                  <c:v>392.44200000000001</c:v>
                </c:pt>
                <c:pt idx="21911" formatCode="General">
                  <c:v>396.83100000000002</c:v>
                </c:pt>
                <c:pt idx="21912" formatCode="General">
                  <c:v>401.01499999999999</c:v>
                </c:pt>
                <c:pt idx="21913" formatCode="General">
                  <c:v>404.99099999999999</c:v>
                </c:pt>
                <c:pt idx="21914" formatCode="General">
                  <c:v>408.80599999999998</c:v>
                </c:pt>
                <c:pt idx="21915" formatCode="General">
                  <c:v>412.55900000000003</c:v>
                </c:pt>
                <c:pt idx="21916" formatCode="General">
                  <c:v>416.38200000000001</c:v>
                </c:pt>
                <c:pt idx="21917" formatCode="General">
                  <c:v>420.33800000000002</c:v>
                </c:pt>
                <c:pt idx="21918" formatCode="General">
                  <c:v>424.41500000000002</c:v>
                </c:pt>
                <c:pt idx="21919" formatCode="General">
                  <c:v>428.53399999999999</c:v>
                </c:pt>
                <c:pt idx="21920" formatCode="General">
                  <c:v>432.60300000000001</c:v>
                </c:pt>
                <c:pt idx="21921" formatCode="General">
                  <c:v>436.56</c:v>
                </c:pt>
                <c:pt idx="21922" formatCode="General">
                  <c:v>440.31</c:v>
                </c:pt>
                <c:pt idx="21923" formatCode="General">
                  <c:v>443.762</c:v>
                </c:pt>
                <c:pt idx="21924" formatCode="General">
                  <c:v>446.83600000000001</c:v>
                </c:pt>
                <c:pt idx="21925" formatCode="General">
                  <c:v>449.48200000000003</c:v>
                </c:pt>
                <c:pt idx="21926" formatCode="General">
                  <c:v>451.73200000000003</c:v>
                </c:pt>
                <c:pt idx="21927" formatCode="General">
                  <c:v>453.69200000000001</c:v>
                </c:pt>
                <c:pt idx="21928" formatCode="General">
                  <c:v>455.56700000000001</c:v>
                </c:pt>
                <c:pt idx="21929" formatCode="General">
                  <c:v>457.63799999999998</c:v>
                </c:pt>
                <c:pt idx="21930" formatCode="General">
                  <c:v>460.16800000000001</c:v>
                </c:pt>
                <c:pt idx="21931" formatCode="General">
                  <c:v>463.12</c:v>
                </c:pt>
                <c:pt idx="21932" formatCode="General">
                  <c:v>466.298</c:v>
                </c:pt>
                <c:pt idx="21933" formatCode="General">
                  <c:v>469.56099999999998</c:v>
                </c:pt>
                <c:pt idx="21934" formatCode="General">
                  <c:v>472.77800000000002</c:v>
                </c:pt>
                <c:pt idx="21935" formatCode="General">
                  <c:v>475.90100000000001</c:v>
                </c:pt>
                <c:pt idx="21936" formatCode="General">
                  <c:v>478.98399999999998</c:v>
                </c:pt>
                <c:pt idx="21937" formatCode="General">
                  <c:v>482.15800000000002</c:v>
                </c:pt>
                <c:pt idx="21938" formatCode="General">
                  <c:v>485.471</c:v>
                </c:pt>
                <c:pt idx="21939" formatCode="General">
                  <c:v>488.899</c:v>
                </c:pt>
                <c:pt idx="21940" formatCode="General">
                  <c:v>492.27300000000002</c:v>
                </c:pt>
                <c:pt idx="21941" formatCode="General">
                  <c:v>495.44499999999999</c:v>
                </c:pt>
                <c:pt idx="21942" formatCode="General">
                  <c:v>498.42</c:v>
                </c:pt>
                <c:pt idx="21943" formatCode="General">
                  <c:v>501.19299999999998</c:v>
                </c:pt>
                <c:pt idx="21944" formatCode="General">
                  <c:v>503.74599999999998</c:v>
                </c:pt>
                <c:pt idx="21945" formatCode="General">
                  <c:v>506.09300000000002</c:v>
                </c:pt>
                <c:pt idx="21946" formatCode="General">
                  <c:v>508.25099999999998</c:v>
                </c:pt>
                <c:pt idx="21947" formatCode="General">
                  <c:v>510.18799999999999</c:v>
                </c:pt>
                <c:pt idx="21948" formatCode="General">
                  <c:v>511.85300000000001</c:v>
                </c:pt>
                <c:pt idx="21949" formatCode="General">
                  <c:v>513.19200000000001</c:v>
                </c:pt>
                <c:pt idx="21950" formatCode="General">
                  <c:v>514.16999999999996</c:v>
                </c:pt>
                <c:pt idx="21951" formatCode="General">
                  <c:v>514.78399999999999</c:v>
                </c:pt>
                <c:pt idx="21952" formatCode="General">
                  <c:v>515.029</c:v>
                </c:pt>
                <c:pt idx="21953" formatCode="General">
                  <c:v>514.89599999999996</c:v>
                </c:pt>
                <c:pt idx="21954" formatCode="General">
                  <c:v>514.37199999999996</c:v>
                </c:pt>
                <c:pt idx="21955" formatCode="General">
                  <c:v>513.46699999999998</c:v>
                </c:pt>
                <c:pt idx="21956" formatCode="General">
                  <c:v>512.22699999999998</c:v>
                </c:pt>
                <c:pt idx="21957" formatCode="General">
                  <c:v>510.72500000000002</c:v>
                </c:pt>
                <c:pt idx="21958" formatCode="General">
                  <c:v>509.03800000000001</c:v>
                </c:pt>
                <c:pt idx="21959" formatCode="General">
                  <c:v>507.37900000000002</c:v>
                </c:pt>
                <c:pt idx="21960" formatCode="General">
                  <c:v>505.971</c:v>
                </c:pt>
                <c:pt idx="21961" formatCode="General">
                  <c:v>504.89499999999998</c:v>
                </c:pt>
                <c:pt idx="21962" formatCode="General">
                  <c:v>504.17899999999997</c:v>
                </c:pt>
                <c:pt idx="21963" formatCode="General">
                  <c:v>503.76799999999997</c:v>
                </c:pt>
                <c:pt idx="21964" formatCode="General">
                  <c:v>503.58800000000002</c:v>
                </c:pt>
                <c:pt idx="21965" formatCode="General">
                  <c:v>503.58</c:v>
                </c:pt>
                <c:pt idx="21966" formatCode="General">
                  <c:v>503.66699999999997</c:v>
                </c:pt>
                <c:pt idx="21967" formatCode="General">
                  <c:v>503.80099999999999</c:v>
                </c:pt>
                <c:pt idx="21968" formatCode="General">
                  <c:v>504.024</c:v>
                </c:pt>
                <c:pt idx="21969" formatCode="General">
                  <c:v>504.38900000000001</c:v>
                </c:pt>
                <c:pt idx="21970" formatCode="General">
                  <c:v>504.91899999999998</c:v>
                </c:pt>
                <c:pt idx="21971" formatCode="General">
                  <c:v>505.49299999999999</c:v>
                </c:pt>
                <c:pt idx="21972" formatCode="General">
                  <c:v>505.92399999999998</c:v>
                </c:pt>
                <c:pt idx="21973" formatCode="General">
                  <c:v>506.14100000000002</c:v>
                </c:pt>
                <c:pt idx="21974" formatCode="General">
                  <c:v>506.21100000000001</c:v>
                </c:pt>
                <c:pt idx="21975" formatCode="General">
                  <c:v>506.35500000000002</c:v>
                </c:pt>
                <c:pt idx="21976" formatCode="General">
                  <c:v>506.69400000000002</c:v>
                </c:pt>
                <c:pt idx="21977" formatCode="General">
                  <c:v>507.20499999999998</c:v>
                </c:pt>
                <c:pt idx="21978" formatCode="General">
                  <c:v>507.78500000000003</c:v>
                </c:pt>
                <c:pt idx="21979" formatCode="General">
                  <c:v>508.31200000000001</c:v>
                </c:pt>
                <c:pt idx="21980" formatCode="General">
                  <c:v>508.71699999999998</c:v>
                </c:pt>
                <c:pt idx="21981" formatCode="General">
                  <c:v>508.91399999999999</c:v>
                </c:pt>
                <c:pt idx="21982" formatCode="General">
                  <c:v>508.78899999999999</c:v>
                </c:pt>
                <c:pt idx="21983" formatCode="General">
                  <c:v>508.28899999999999</c:v>
                </c:pt>
                <c:pt idx="21984" formatCode="General">
                  <c:v>507.447</c:v>
                </c:pt>
                <c:pt idx="21985" formatCode="General">
                  <c:v>506.38400000000001</c:v>
                </c:pt>
                <c:pt idx="21986" formatCode="General">
                  <c:v>505.21300000000002</c:v>
                </c:pt>
                <c:pt idx="21987" formatCode="General">
                  <c:v>503.95100000000002</c:v>
                </c:pt>
                <c:pt idx="21988" formatCode="General">
                  <c:v>502.55799999999999</c:v>
                </c:pt>
                <c:pt idx="21989" formatCode="General">
                  <c:v>500.92</c:v>
                </c:pt>
                <c:pt idx="21990" formatCode="General">
                  <c:v>498.93900000000002</c:v>
                </c:pt>
                <c:pt idx="21991" formatCode="General">
                  <c:v>496.565</c:v>
                </c:pt>
                <c:pt idx="21992" formatCode="General">
                  <c:v>493.822</c:v>
                </c:pt>
                <c:pt idx="21993" formatCode="General">
                  <c:v>490.75200000000001</c:v>
                </c:pt>
                <c:pt idx="21994" formatCode="General">
                  <c:v>487.31200000000001</c:v>
                </c:pt>
                <c:pt idx="21995" formatCode="General">
                  <c:v>483.464</c:v>
                </c:pt>
                <c:pt idx="21996" formatCode="General">
                  <c:v>479.23500000000001</c:v>
                </c:pt>
                <c:pt idx="21997" formatCode="General">
                  <c:v>474.65199999999999</c:v>
                </c:pt>
                <c:pt idx="21998" formatCode="General">
                  <c:v>469.74599999999998</c:v>
                </c:pt>
                <c:pt idx="21999" formatCode="General">
                  <c:v>464.60899999999998</c:v>
                </c:pt>
                <c:pt idx="22000" formatCode="General">
                  <c:v>459.33499999999998</c:v>
                </c:pt>
                <c:pt idx="22001" formatCode="General">
                  <c:v>453.92399999999998</c:v>
                </c:pt>
                <c:pt idx="22002" formatCode="General">
                  <c:v>448.351</c:v>
                </c:pt>
                <c:pt idx="22003" formatCode="General">
                  <c:v>442.57499999999999</c:v>
                </c:pt>
                <c:pt idx="22004" formatCode="General">
                  <c:v>436.59399999999999</c:v>
                </c:pt>
                <c:pt idx="22005" formatCode="General">
                  <c:v>430.44200000000001</c:v>
                </c:pt>
                <c:pt idx="22006" formatCode="General">
                  <c:v>424.22500000000002</c:v>
                </c:pt>
                <c:pt idx="22007" formatCode="General">
                  <c:v>418.11099999999999</c:v>
                </c:pt>
                <c:pt idx="22008" formatCode="General">
                  <c:v>412.30599999999998</c:v>
                </c:pt>
                <c:pt idx="22009" formatCode="General">
                  <c:v>406.89400000000001</c:v>
                </c:pt>
                <c:pt idx="22010" formatCode="General">
                  <c:v>401.786</c:v>
                </c:pt>
                <c:pt idx="22011" formatCode="General">
                  <c:v>396.89800000000002</c:v>
                </c:pt>
                <c:pt idx="22012" formatCode="General">
                  <c:v>392.173</c:v>
                </c:pt>
                <c:pt idx="22013" formatCode="General">
                  <c:v>387.714</c:v>
                </c:pt>
                <c:pt idx="22014" formatCode="General">
                  <c:v>383.64299999999997</c:v>
                </c:pt>
                <c:pt idx="22015" formatCode="General">
                  <c:v>379.96899999999999</c:v>
                </c:pt>
                <c:pt idx="22016" formatCode="General">
                  <c:v>376.654</c:v>
                </c:pt>
                <c:pt idx="22017" formatCode="General">
                  <c:v>373.6</c:v>
                </c:pt>
                <c:pt idx="22018" formatCode="General">
                  <c:v>370.75599999999997</c:v>
                </c:pt>
                <c:pt idx="22019" formatCode="General">
                  <c:v>368.10599999999999</c:v>
                </c:pt>
                <c:pt idx="22020" formatCode="General">
                  <c:v>365.57499999999999</c:v>
                </c:pt>
                <c:pt idx="22021" formatCode="General">
                  <c:v>363.072</c:v>
                </c:pt>
                <c:pt idx="22022" formatCode="General">
                  <c:v>360.51799999999997</c:v>
                </c:pt>
                <c:pt idx="22023" formatCode="General">
                  <c:v>357.88200000000001</c:v>
                </c:pt>
                <c:pt idx="22024" formatCode="General">
                  <c:v>355.173</c:v>
                </c:pt>
                <c:pt idx="22025" formatCode="General">
                  <c:v>352.41500000000002</c:v>
                </c:pt>
                <c:pt idx="22026" formatCode="General">
                  <c:v>349.62200000000001</c:v>
                </c:pt>
                <c:pt idx="22027" formatCode="General">
                  <c:v>346.71800000000002</c:v>
                </c:pt>
                <c:pt idx="22028" formatCode="General">
                  <c:v>343.61399999999998</c:v>
                </c:pt>
                <c:pt idx="22029" formatCode="General">
                  <c:v>340.25799999999998</c:v>
                </c:pt>
                <c:pt idx="22030" formatCode="General">
                  <c:v>336.60199999999998</c:v>
                </c:pt>
                <c:pt idx="22031" formatCode="General">
                  <c:v>332.62200000000001</c:v>
                </c:pt>
                <c:pt idx="22032" formatCode="General">
                  <c:v>328.28500000000003</c:v>
                </c:pt>
                <c:pt idx="22033" formatCode="General">
                  <c:v>323.58100000000002</c:v>
                </c:pt>
                <c:pt idx="22034" formatCode="General">
                  <c:v>318.58800000000002</c:v>
                </c:pt>
                <c:pt idx="22035" formatCode="General">
                  <c:v>313.38299999999998</c:v>
                </c:pt>
                <c:pt idx="22036" formatCode="General">
                  <c:v>307.98899999999998</c:v>
                </c:pt>
                <c:pt idx="22037" formatCode="General">
                  <c:v>302.35500000000002</c:v>
                </c:pt>
                <c:pt idx="22038" formatCode="General">
                  <c:v>296.38499999999999</c:v>
                </c:pt>
                <c:pt idx="22039" formatCode="General">
                  <c:v>290.02300000000002</c:v>
                </c:pt>
                <c:pt idx="22040" formatCode="General">
                  <c:v>283.26299999999998</c:v>
                </c:pt>
                <c:pt idx="22041" formatCode="General">
                  <c:v>276.161</c:v>
                </c:pt>
                <c:pt idx="22042" formatCode="General">
                  <c:v>268.80200000000002</c:v>
                </c:pt>
                <c:pt idx="22043" formatCode="General">
                  <c:v>261.26799999999997</c:v>
                </c:pt>
                <c:pt idx="22044" formatCode="General">
                  <c:v>253.738</c:v>
                </c:pt>
                <c:pt idx="22045" formatCode="General">
                  <c:v>246.416</c:v>
                </c:pt>
                <c:pt idx="22046" formatCode="General">
                  <c:v>239.398</c:v>
                </c:pt>
                <c:pt idx="22047" formatCode="General">
                  <c:v>232.68799999999999</c:v>
                </c:pt>
                <c:pt idx="22048" formatCode="General">
                  <c:v>226.08</c:v>
                </c:pt>
                <c:pt idx="22049" formatCode="General">
                  <c:v>219.358</c:v>
                </c:pt>
                <c:pt idx="22050" formatCode="General">
                  <c:v>212.44300000000001</c:v>
                </c:pt>
                <c:pt idx="22051" formatCode="General">
                  <c:v>205.34</c:v>
                </c:pt>
                <c:pt idx="22052" formatCode="General">
                  <c:v>198.13</c:v>
                </c:pt>
                <c:pt idx="22053" formatCode="General">
                  <c:v>190.857</c:v>
                </c:pt>
                <c:pt idx="22054" formatCode="General">
                  <c:v>183.52</c:v>
                </c:pt>
                <c:pt idx="22055" formatCode="General">
                  <c:v>176.06700000000001</c:v>
                </c:pt>
                <c:pt idx="22056" formatCode="General">
                  <c:v>168.488</c:v>
                </c:pt>
                <c:pt idx="22057" formatCode="General">
                  <c:v>160.83600000000001</c:v>
                </c:pt>
                <c:pt idx="22058" formatCode="General">
                  <c:v>153.13300000000001</c:v>
                </c:pt>
                <c:pt idx="22059" formatCode="General">
                  <c:v>145.375</c:v>
                </c:pt>
                <c:pt idx="22060" formatCode="General">
                  <c:v>137.55699999999999</c:v>
                </c:pt>
                <c:pt idx="22061" formatCode="General">
                  <c:v>129.68299999999999</c:v>
                </c:pt>
                <c:pt idx="22062" formatCode="General">
                  <c:v>121.79</c:v>
                </c:pt>
                <c:pt idx="22063" formatCode="General">
                  <c:v>113.95699999999999</c:v>
                </c:pt>
                <c:pt idx="22064" formatCode="General">
                  <c:v>106.27500000000001</c:v>
                </c:pt>
                <c:pt idx="22065" formatCode="General">
                  <c:v>98.738900000000001</c:v>
                </c:pt>
                <c:pt idx="22066" formatCode="General">
                  <c:v>91.300299999999993</c:v>
                </c:pt>
                <c:pt idx="22067" formatCode="General">
                  <c:v>83.981200000000001</c:v>
                </c:pt>
                <c:pt idx="22068" formatCode="General">
                  <c:v>76.800200000000004</c:v>
                </c:pt>
                <c:pt idx="22069" formatCode="General">
                  <c:v>69.729200000000006</c:v>
                </c:pt>
                <c:pt idx="22070" formatCode="General">
                  <c:v>62.724899999999998</c:v>
                </c:pt>
                <c:pt idx="22071" formatCode="General">
                  <c:v>55.7423</c:v>
                </c:pt>
                <c:pt idx="22072" formatCode="General">
                  <c:v>48.775199999999998</c:v>
                </c:pt>
                <c:pt idx="22073" formatCode="General">
                  <c:v>41.845199999999998</c:v>
                </c:pt>
                <c:pt idx="22074" formatCode="General">
                  <c:v>34.972200000000001</c:v>
                </c:pt>
                <c:pt idx="22075" formatCode="General">
                  <c:v>28.1404</c:v>
                </c:pt>
                <c:pt idx="22076" formatCode="General">
                  <c:v>21.276900000000001</c:v>
                </c:pt>
                <c:pt idx="22077" formatCode="General">
                  <c:v>14.240399999999999</c:v>
                </c:pt>
                <c:pt idx="22078" formatCode="General">
                  <c:v>6.8713100000000003</c:v>
                </c:pt>
                <c:pt idx="22079" formatCode="General">
                  <c:v>-0.86803399999999997</c:v>
                </c:pt>
                <c:pt idx="22080" formatCode="General">
                  <c:v>-8.9457799999999992</c:v>
                </c:pt>
                <c:pt idx="22081" formatCode="General">
                  <c:v>-17.300799999999999</c:v>
                </c:pt>
                <c:pt idx="22082" formatCode="General">
                  <c:v>-25.8703</c:v>
                </c:pt>
                <c:pt idx="22083" formatCode="General">
                  <c:v>-34.631300000000003</c:v>
                </c:pt>
                <c:pt idx="22084" formatCode="General">
                  <c:v>-43.585799999999999</c:v>
                </c:pt>
                <c:pt idx="22085" formatCode="General">
                  <c:v>-52.757599999999996</c:v>
                </c:pt>
                <c:pt idx="22086" formatCode="General">
                  <c:v>-62.194000000000003</c:v>
                </c:pt>
                <c:pt idx="22087" formatCode="General">
                  <c:v>-71.9054</c:v>
                </c:pt>
                <c:pt idx="22088" formatCode="General">
                  <c:v>-81.777000000000001</c:v>
                </c:pt>
                <c:pt idx="22089" formatCode="General">
                  <c:v>-91.713999999999999</c:v>
                </c:pt>
                <c:pt idx="22090" formatCode="General">
                  <c:v>-101.705</c:v>
                </c:pt>
                <c:pt idx="22091" formatCode="General">
                  <c:v>-111.682</c:v>
                </c:pt>
                <c:pt idx="22092" formatCode="General">
                  <c:v>-121.53400000000001</c:v>
                </c:pt>
                <c:pt idx="22093" formatCode="General">
                  <c:v>-131.18</c:v>
                </c:pt>
                <c:pt idx="22094" formatCode="General">
                  <c:v>-140.56700000000001</c:v>
                </c:pt>
                <c:pt idx="22095" formatCode="General">
                  <c:v>-149.703</c:v>
                </c:pt>
                <c:pt idx="22096" formatCode="General">
                  <c:v>-158.59700000000001</c:v>
                </c:pt>
                <c:pt idx="22097" formatCode="General">
                  <c:v>-167.23400000000001</c:v>
                </c:pt>
                <c:pt idx="22098" formatCode="General">
                  <c:v>-175.613</c:v>
                </c:pt>
                <c:pt idx="22099" formatCode="General">
                  <c:v>-183.74600000000001</c:v>
                </c:pt>
                <c:pt idx="22100" formatCode="General">
                  <c:v>-191.62700000000001</c:v>
                </c:pt>
                <c:pt idx="22101" formatCode="General">
                  <c:v>-199.27799999999999</c:v>
                </c:pt>
                <c:pt idx="22102" formatCode="General">
                  <c:v>-206.809</c:v>
                </c:pt>
                <c:pt idx="22103" formatCode="General">
                  <c:v>-214.32499999999999</c:v>
                </c:pt>
                <c:pt idx="22104" formatCode="General">
                  <c:v>-221.86500000000001</c:v>
                </c:pt>
                <c:pt idx="22105" formatCode="General">
                  <c:v>-229.46799999999999</c:v>
                </c:pt>
                <c:pt idx="22106" formatCode="General">
                  <c:v>-237.16</c:v>
                </c:pt>
                <c:pt idx="22107" formatCode="General">
                  <c:v>-244.93199999999999</c:v>
                </c:pt>
                <c:pt idx="22108" formatCode="General">
                  <c:v>-252.76300000000001</c:v>
                </c:pt>
                <c:pt idx="22109" formatCode="General">
                  <c:v>-260.64499999999998</c:v>
                </c:pt>
                <c:pt idx="22110" formatCode="General">
                  <c:v>-268.56700000000001</c:v>
                </c:pt>
                <c:pt idx="22111" formatCode="General">
                  <c:v>-276.52</c:v>
                </c:pt>
                <c:pt idx="22112" formatCode="General">
                  <c:v>-284.44200000000001</c:v>
                </c:pt>
                <c:pt idx="22113" formatCode="General">
                  <c:v>-292.25400000000002</c:v>
                </c:pt>
                <c:pt idx="22114" formatCode="General">
                  <c:v>-299.90899999999999</c:v>
                </c:pt>
                <c:pt idx="22115" formatCode="General">
                  <c:v>-307.40899999999999</c:v>
                </c:pt>
                <c:pt idx="22116" formatCode="General">
                  <c:v>-314.86200000000002</c:v>
                </c:pt>
                <c:pt idx="22117" formatCode="General">
                  <c:v>-322.42899999999997</c:v>
                </c:pt>
                <c:pt idx="22118" formatCode="General">
                  <c:v>-330.267</c:v>
                </c:pt>
                <c:pt idx="22119" formatCode="General">
                  <c:v>-338.40800000000002</c:v>
                </c:pt>
                <c:pt idx="22120" formatCode="General">
                  <c:v>-346.78100000000001</c:v>
                </c:pt>
                <c:pt idx="22121" formatCode="General">
                  <c:v>-355.25799999999998</c:v>
                </c:pt>
                <c:pt idx="22122" formatCode="General">
                  <c:v>-363.66699999999997</c:v>
                </c:pt>
                <c:pt idx="22123" formatCode="General">
                  <c:v>-371.834</c:v>
                </c:pt>
                <c:pt idx="22124" formatCode="General">
                  <c:v>-379.63799999999998</c:v>
                </c:pt>
                <c:pt idx="22125" formatCode="General">
                  <c:v>-387.05599999999998</c:v>
                </c:pt>
                <c:pt idx="22126" formatCode="General">
                  <c:v>-394.125</c:v>
                </c:pt>
                <c:pt idx="22127" formatCode="General">
                  <c:v>-400.90600000000001</c:v>
                </c:pt>
                <c:pt idx="22128" formatCode="General">
                  <c:v>-407.53</c:v>
                </c:pt>
                <c:pt idx="22129" formatCode="General">
                  <c:v>-414.142</c:v>
                </c:pt>
                <c:pt idx="22130" formatCode="General">
                  <c:v>-420.80700000000002</c:v>
                </c:pt>
                <c:pt idx="22131" formatCode="General">
                  <c:v>-427.50599999999997</c:v>
                </c:pt>
                <c:pt idx="22132" formatCode="General">
                  <c:v>-434.161</c:v>
                </c:pt>
                <c:pt idx="22133" formatCode="General">
                  <c:v>-440.74400000000003</c:v>
                </c:pt>
                <c:pt idx="22134" formatCode="General">
                  <c:v>-447.24599999999998</c:v>
                </c:pt>
                <c:pt idx="22135" formatCode="General">
                  <c:v>-453.65499999999997</c:v>
                </c:pt>
                <c:pt idx="22136" formatCode="General">
                  <c:v>-459.97899999999998</c:v>
                </c:pt>
                <c:pt idx="22137" formatCode="General">
                  <c:v>-466.26600000000002</c:v>
                </c:pt>
                <c:pt idx="22138" formatCode="General">
                  <c:v>-472.49299999999999</c:v>
                </c:pt>
                <c:pt idx="22139" formatCode="General">
                  <c:v>-478.56900000000002</c:v>
                </c:pt>
                <c:pt idx="22140" formatCode="General">
                  <c:v>-484.447</c:v>
                </c:pt>
                <c:pt idx="22141" formatCode="General">
                  <c:v>-490.11099999999999</c:v>
                </c:pt>
                <c:pt idx="22142" formatCode="General">
                  <c:v>-495.54700000000003</c:v>
                </c:pt>
                <c:pt idx="22143" formatCode="General">
                  <c:v>-500.74799999999999</c:v>
                </c:pt>
                <c:pt idx="22144" formatCode="General">
                  <c:v>-505.721</c:v>
                </c:pt>
                <c:pt idx="22145" formatCode="General">
                  <c:v>-510.48700000000002</c:v>
                </c:pt>
                <c:pt idx="22146" formatCode="General">
                  <c:v>-515.072</c:v>
                </c:pt>
                <c:pt idx="22147" formatCode="General">
                  <c:v>-519.54600000000005</c:v>
                </c:pt>
                <c:pt idx="22148" formatCode="General">
                  <c:v>-523.96600000000001</c:v>
                </c:pt>
                <c:pt idx="22149" formatCode="General">
                  <c:v>-528.25900000000001</c:v>
                </c:pt>
                <c:pt idx="22150" formatCode="General">
                  <c:v>-532.35500000000002</c:v>
                </c:pt>
                <c:pt idx="22151" formatCode="General">
                  <c:v>-536.25099999999998</c:v>
                </c:pt>
                <c:pt idx="22152" formatCode="General">
                  <c:v>-539.93299999999999</c:v>
                </c:pt>
                <c:pt idx="22153" formatCode="General">
                  <c:v>-543.39200000000005</c:v>
                </c:pt>
                <c:pt idx="22154" formatCode="General">
                  <c:v>-546.67700000000002</c:v>
                </c:pt>
                <c:pt idx="22155" formatCode="General">
                  <c:v>-549.84799999999996</c:v>
                </c:pt>
                <c:pt idx="22156" formatCode="General">
                  <c:v>-552.92100000000005</c:v>
                </c:pt>
                <c:pt idx="22157" formatCode="General">
                  <c:v>-555.89700000000005</c:v>
                </c:pt>
                <c:pt idx="22158" formatCode="General">
                  <c:v>-558.75400000000002</c:v>
                </c:pt>
                <c:pt idx="22159" formatCode="General">
                  <c:v>-561.52499999999998</c:v>
                </c:pt>
                <c:pt idx="22160" formatCode="General">
                  <c:v>-564.27300000000002</c:v>
                </c:pt>
                <c:pt idx="22161" formatCode="General">
                  <c:v>-566.99300000000005</c:v>
                </c:pt>
                <c:pt idx="22162" formatCode="General">
                  <c:v>-569.64300000000003</c:v>
                </c:pt>
                <c:pt idx="22163" formatCode="General">
                  <c:v>-572.16899999999998</c:v>
                </c:pt>
                <c:pt idx="22164" formatCode="General">
                  <c:v>-574.54</c:v>
                </c:pt>
                <c:pt idx="22165" formatCode="General">
                  <c:v>-576.75900000000001</c:v>
                </c:pt>
                <c:pt idx="22166" formatCode="General">
                  <c:v>-578.89200000000005</c:v>
                </c:pt>
                <c:pt idx="22167" formatCode="General">
                  <c:v>-581.01900000000001</c:v>
                </c:pt>
                <c:pt idx="22168" formatCode="General">
                  <c:v>-583.12900000000002</c:v>
                </c:pt>
                <c:pt idx="22169" formatCode="General">
                  <c:v>-585.16399999999999</c:v>
                </c:pt>
                <c:pt idx="22170" formatCode="General">
                  <c:v>-587.01700000000005</c:v>
                </c:pt>
                <c:pt idx="22171" formatCode="General">
                  <c:v>-588.51800000000003</c:v>
                </c:pt>
                <c:pt idx="22172" formatCode="General">
                  <c:v>-589.476</c:v>
                </c:pt>
                <c:pt idx="22173" formatCode="General">
                  <c:v>-589.83799999999997</c:v>
                </c:pt>
                <c:pt idx="22174" formatCode="General">
                  <c:v>-589.65599999999995</c:v>
                </c:pt>
                <c:pt idx="22175" formatCode="General">
                  <c:v>-589.04300000000001</c:v>
                </c:pt>
                <c:pt idx="22176" formatCode="General">
                  <c:v>-588.09799999999996</c:v>
                </c:pt>
                <c:pt idx="22177" formatCode="General">
                  <c:v>-586.83799999999997</c:v>
                </c:pt>
                <c:pt idx="22178" formatCode="General">
                  <c:v>-585.279</c:v>
                </c:pt>
                <c:pt idx="22179" formatCode="General">
                  <c:v>-583.44000000000005</c:v>
                </c:pt>
                <c:pt idx="22180" formatCode="General">
                  <c:v>-581.34199999999998</c:v>
                </c:pt>
                <c:pt idx="22181" formatCode="General">
                  <c:v>-579.01199999999994</c:v>
                </c:pt>
                <c:pt idx="22182" formatCode="General">
                  <c:v>-576.54399999999998</c:v>
                </c:pt>
                <c:pt idx="22183" formatCode="General">
                  <c:v>-574.11699999999996</c:v>
                </c:pt>
                <c:pt idx="22184" formatCode="General">
                  <c:v>-572.024</c:v>
                </c:pt>
                <c:pt idx="22185" formatCode="General">
                  <c:v>-570.48</c:v>
                </c:pt>
                <c:pt idx="22186" formatCode="General">
                  <c:v>-569.52300000000002</c:v>
                </c:pt>
                <c:pt idx="22187" formatCode="General">
                  <c:v>-569.029</c:v>
                </c:pt>
                <c:pt idx="22188" formatCode="General">
                  <c:v>-568.83699999999999</c:v>
                </c:pt>
                <c:pt idx="22189" formatCode="General">
                  <c:v>-568.88099999999997</c:v>
                </c:pt>
                <c:pt idx="22190" formatCode="General">
                  <c:v>-569.10599999999999</c:v>
                </c:pt>
                <c:pt idx="22191" formatCode="General">
                  <c:v>-569.49599999999998</c:v>
                </c:pt>
                <c:pt idx="22192" formatCode="General">
                  <c:v>-569.96699999999998</c:v>
                </c:pt>
                <c:pt idx="22193" formatCode="General">
                  <c:v>-570.39</c:v>
                </c:pt>
                <c:pt idx="22194" formatCode="General">
                  <c:v>-570.596</c:v>
                </c:pt>
                <c:pt idx="22195" formatCode="General">
                  <c:v>-570.45299999999997</c:v>
                </c:pt>
                <c:pt idx="22196" formatCode="General">
                  <c:v>-569.971</c:v>
                </c:pt>
                <c:pt idx="22197" formatCode="General">
                  <c:v>-569.178</c:v>
                </c:pt>
                <c:pt idx="22198" formatCode="General">
                  <c:v>-568.08199999999999</c:v>
                </c:pt>
                <c:pt idx="22199" formatCode="General">
                  <c:v>-566.76300000000003</c:v>
                </c:pt>
                <c:pt idx="22200" formatCode="General">
                  <c:v>-565.327</c:v>
                </c:pt>
                <c:pt idx="22201" formatCode="General">
                  <c:v>-563.82899999999995</c:v>
                </c:pt>
                <c:pt idx="22202" formatCode="General">
                  <c:v>-562.29700000000003</c:v>
                </c:pt>
                <c:pt idx="22203" formatCode="General">
                  <c:v>-560.70399999999995</c:v>
                </c:pt>
                <c:pt idx="22204" formatCode="General">
                  <c:v>-559.00199999999995</c:v>
                </c:pt>
                <c:pt idx="22205" formatCode="General">
                  <c:v>-557.14</c:v>
                </c:pt>
                <c:pt idx="22206" formatCode="General">
                  <c:v>-555.13900000000001</c:v>
                </c:pt>
                <c:pt idx="22207" formatCode="General">
                  <c:v>-553.06100000000004</c:v>
                </c:pt>
                <c:pt idx="22208" formatCode="General">
                  <c:v>-550.94100000000003</c:v>
                </c:pt>
                <c:pt idx="22209" formatCode="General">
                  <c:v>-548.803</c:v>
                </c:pt>
                <c:pt idx="22210" formatCode="General">
                  <c:v>-546.63300000000004</c:v>
                </c:pt>
                <c:pt idx="22211" formatCode="General">
                  <c:v>-544.49199999999996</c:v>
                </c:pt>
                <c:pt idx="22212" formatCode="General">
                  <c:v>-542.51199999999994</c:v>
                </c:pt>
                <c:pt idx="22213" formatCode="General">
                  <c:v>-540.79999999999995</c:v>
                </c:pt>
                <c:pt idx="22214" formatCode="General">
                  <c:v>-539.41800000000001</c:v>
                </c:pt>
                <c:pt idx="22215" formatCode="General">
                  <c:v>-538.28399999999999</c:v>
                </c:pt>
                <c:pt idx="22216" formatCode="General">
                  <c:v>-537.28399999999999</c:v>
                </c:pt>
                <c:pt idx="22217" formatCode="General">
                  <c:v>-536.35699999999997</c:v>
                </c:pt>
                <c:pt idx="22218" formatCode="General">
                  <c:v>-535.44799999999998</c:v>
                </c:pt>
                <c:pt idx="22219" formatCode="General">
                  <c:v>-534.53300000000002</c:v>
                </c:pt>
                <c:pt idx="22220" formatCode="General">
                  <c:v>-533.50099999999998</c:v>
                </c:pt>
                <c:pt idx="22221" formatCode="General">
                  <c:v>-532.21699999999998</c:v>
                </c:pt>
                <c:pt idx="22222" formatCode="General">
                  <c:v>-530.54700000000003</c:v>
                </c:pt>
                <c:pt idx="22223" formatCode="General">
                  <c:v>-528.37599999999998</c:v>
                </c:pt>
                <c:pt idx="22224" formatCode="General">
                  <c:v>-525.678</c:v>
                </c:pt>
                <c:pt idx="22225" formatCode="General">
                  <c:v>-522.44500000000005</c:v>
                </c:pt>
                <c:pt idx="22226" formatCode="General">
                  <c:v>-518.68499999999995</c:v>
                </c:pt>
                <c:pt idx="22227" formatCode="General">
                  <c:v>-514.47299999999996</c:v>
                </c:pt>
                <c:pt idx="22228" formatCode="General">
                  <c:v>-509.899</c:v>
                </c:pt>
                <c:pt idx="22229" formatCode="General">
                  <c:v>-504.97199999999998</c:v>
                </c:pt>
                <c:pt idx="22230" formatCode="General">
                  <c:v>-499.67899999999997</c:v>
                </c:pt>
                <c:pt idx="22231" formatCode="General">
                  <c:v>-494.00700000000001</c:v>
                </c:pt>
                <c:pt idx="22232" formatCode="General">
                  <c:v>-487.89499999999998</c:v>
                </c:pt>
                <c:pt idx="22233" formatCode="General">
                  <c:v>-481.26900000000001</c:v>
                </c:pt>
                <c:pt idx="22234" formatCode="General">
                  <c:v>-474.12200000000001</c:v>
                </c:pt>
                <c:pt idx="22235" formatCode="General">
                  <c:v>-466.483</c:v>
                </c:pt>
                <c:pt idx="22236" formatCode="General">
                  <c:v>-458.42899999999997</c:v>
                </c:pt>
                <c:pt idx="22237" formatCode="General">
                  <c:v>-450.02499999999998</c:v>
                </c:pt>
                <c:pt idx="22238" formatCode="General">
                  <c:v>-441.286</c:v>
                </c:pt>
                <c:pt idx="22239" formatCode="General">
                  <c:v>-432.19900000000001</c:v>
                </c:pt>
                <c:pt idx="22240" formatCode="General">
                  <c:v>-422.74700000000001</c:v>
                </c:pt>
                <c:pt idx="22241" formatCode="General">
                  <c:v>-413.09300000000002</c:v>
                </c:pt>
                <c:pt idx="22242" formatCode="General">
                  <c:v>-403.44499999999999</c:v>
                </c:pt>
                <c:pt idx="22243" formatCode="General">
                  <c:v>-393.91399999999999</c:v>
                </c:pt>
                <c:pt idx="22244" formatCode="General">
                  <c:v>-384.63299999999998</c:v>
                </c:pt>
                <c:pt idx="22245" formatCode="General">
                  <c:v>-375.738</c:v>
                </c:pt>
                <c:pt idx="22246" formatCode="General">
                  <c:v>-367.327</c:v>
                </c:pt>
                <c:pt idx="22247" formatCode="General">
                  <c:v>-359.44499999999999</c:v>
                </c:pt>
                <c:pt idx="22248" formatCode="General">
                  <c:v>-352.06099999999998</c:v>
                </c:pt>
                <c:pt idx="22249" formatCode="General">
                  <c:v>-345.08600000000001</c:v>
                </c:pt>
                <c:pt idx="22250" formatCode="General">
                  <c:v>-338.31099999999998</c:v>
                </c:pt>
                <c:pt idx="22251" formatCode="General">
                  <c:v>-331.517</c:v>
                </c:pt>
                <c:pt idx="22252" formatCode="General">
                  <c:v>-324.61200000000002</c:v>
                </c:pt>
                <c:pt idx="22253" formatCode="General">
                  <c:v>-317.661</c:v>
                </c:pt>
                <c:pt idx="22254" formatCode="General">
                  <c:v>-310.78800000000001</c:v>
                </c:pt>
                <c:pt idx="22255" formatCode="General">
                  <c:v>-303.99599999999998</c:v>
                </c:pt>
                <c:pt idx="22256" formatCode="General">
                  <c:v>-297.23899999999998</c:v>
                </c:pt>
                <c:pt idx="22257" formatCode="General">
                  <c:v>-290.41199999999998</c:v>
                </c:pt>
                <c:pt idx="22258" formatCode="General">
                  <c:v>-283.41800000000001</c:v>
                </c:pt>
                <c:pt idx="22259" formatCode="General">
                  <c:v>-276.20299999999997</c:v>
                </c:pt>
                <c:pt idx="22260" formatCode="General">
                  <c:v>-268.745</c:v>
                </c:pt>
                <c:pt idx="22261" formatCode="General">
                  <c:v>-261.05799999999999</c:v>
                </c:pt>
                <c:pt idx="22262" formatCode="General">
                  <c:v>-253.21</c:v>
                </c:pt>
                <c:pt idx="22263" formatCode="General">
                  <c:v>-245.285</c:v>
                </c:pt>
                <c:pt idx="22264" formatCode="General">
                  <c:v>-237.34100000000001</c:v>
                </c:pt>
                <c:pt idx="22265" formatCode="General">
                  <c:v>-229.38499999999999</c:v>
                </c:pt>
                <c:pt idx="22266" formatCode="General">
                  <c:v>-221.36799999999999</c:v>
                </c:pt>
                <c:pt idx="22267" formatCode="General">
                  <c:v>-213.14400000000001</c:v>
                </c:pt>
                <c:pt idx="22268" formatCode="General">
                  <c:v>-204.54900000000001</c:v>
                </c:pt>
                <c:pt idx="22269" formatCode="General">
                  <c:v>-195.452</c:v>
                </c:pt>
                <c:pt idx="22270" formatCode="General">
                  <c:v>-185.76400000000001</c:v>
                </c:pt>
                <c:pt idx="22271" formatCode="General">
                  <c:v>-175.52</c:v>
                </c:pt>
                <c:pt idx="22272" formatCode="General">
                  <c:v>-164.81700000000001</c:v>
                </c:pt>
                <c:pt idx="22273" formatCode="General">
                  <c:v>-153.804</c:v>
                </c:pt>
                <c:pt idx="22274" formatCode="General">
                  <c:v>-142.53700000000001</c:v>
                </c:pt>
                <c:pt idx="22275" formatCode="General">
                  <c:v>-131.02199999999999</c:v>
                </c:pt>
                <c:pt idx="22276" formatCode="General">
                  <c:v>-119.292</c:v>
                </c:pt>
                <c:pt idx="22277" formatCode="General">
                  <c:v>-107.45</c:v>
                </c:pt>
                <c:pt idx="22278" formatCode="General">
                  <c:v>-95.705200000000005</c:v>
                </c:pt>
                <c:pt idx="22279" formatCode="General">
                  <c:v>-84.213999999999999</c:v>
                </c:pt>
                <c:pt idx="22280" formatCode="General">
                  <c:v>-73.037499999999994</c:v>
                </c:pt>
                <c:pt idx="22281" formatCode="General">
                  <c:v>-62.175800000000002</c:v>
                </c:pt>
                <c:pt idx="22282" formatCode="General">
                  <c:v>-51.5976</c:v>
                </c:pt>
                <c:pt idx="22283" formatCode="General">
                  <c:v>-41.232100000000003</c:v>
                </c:pt>
                <c:pt idx="22284" formatCode="General">
                  <c:v>-30.941500000000001</c:v>
                </c:pt>
                <c:pt idx="22285" formatCode="General">
                  <c:v>-20.580200000000001</c:v>
                </c:pt>
                <c:pt idx="22286" formatCode="General">
                  <c:v>-10.0266</c:v>
                </c:pt>
                <c:pt idx="22287" formatCode="General">
                  <c:v>0.78994900000000001</c:v>
                </c:pt>
                <c:pt idx="22288" formatCode="General">
                  <c:v>11.763999999999999</c:v>
                </c:pt>
                <c:pt idx="22289" formatCode="General">
                  <c:v>22.7424</c:v>
                </c:pt>
                <c:pt idx="22290" formatCode="General">
                  <c:v>33.635100000000001</c:v>
                </c:pt>
                <c:pt idx="22291" formatCode="General">
                  <c:v>44.3628</c:v>
                </c:pt>
                <c:pt idx="22292" formatCode="General">
                  <c:v>54.900500000000001</c:v>
                </c:pt>
                <c:pt idx="22293" formatCode="General">
                  <c:v>65.206400000000002</c:v>
                </c:pt>
                <c:pt idx="22294" formatCode="General">
                  <c:v>75.230999999999995</c:v>
                </c:pt>
                <c:pt idx="22295" formatCode="General">
                  <c:v>84.902000000000001</c:v>
                </c:pt>
                <c:pt idx="22296" formatCode="General">
                  <c:v>94.174300000000002</c:v>
                </c:pt>
                <c:pt idx="22297" formatCode="General">
                  <c:v>103.078</c:v>
                </c:pt>
                <c:pt idx="22298" formatCode="General">
                  <c:v>111.643</c:v>
                </c:pt>
                <c:pt idx="22299" formatCode="General">
                  <c:v>119.89</c:v>
                </c:pt>
                <c:pt idx="22300" formatCode="General">
                  <c:v>127.843</c:v>
                </c:pt>
                <c:pt idx="22301" formatCode="General">
                  <c:v>135.53399999999999</c:v>
                </c:pt>
                <c:pt idx="22302" formatCode="General">
                  <c:v>143.00299999999999</c:v>
                </c:pt>
                <c:pt idx="22303" formatCode="General">
                  <c:v>150.30600000000001</c:v>
                </c:pt>
                <c:pt idx="22304" formatCode="General">
                  <c:v>157.54</c:v>
                </c:pt>
                <c:pt idx="22305" formatCode="General">
                  <c:v>164.79</c:v>
                </c:pt>
                <c:pt idx="22306" formatCode="General">
                  <c:v>172.09899999999999</c:v>
                </c:pt>
                <c:pt idx="22307" formatCode="General">
                  <c:v>179.483</c:v>
                </c:pt>
                <c:pt idx="22308" formatCode="General">
                  <c:v>186.946</c:v>
                </c:pt>
                <c:pt idx="22309" formatCode="General">
                  <c:v>194.465</c:v>
                </c:pt>
                <c:pt idx="22310" formatCode="General">
                  <c:v>202.03399999999999</c:v>
                </c:pt>
                <c:pt idx="22311" formatCode="General">
                  <c:v>209.708</c:v>
                </c:pt>
                <c:pt idx="22312" formatCode="General">
                  <c:v>217.476</c:v>
                </c:pt>
                <c:pt idx="22313" formatCode="General">
                  <c:v>225.24700000000001</c:v>
                </c:pt>
                <c:pt idx="22314" formatCode="General">
                  <c:v>232.89400000000001</c:v>
                </c:pt>
                <c:pt idx="22315" formatCode="General">
                  <c:v>240.303</c:v>
                </c:pt>
                <c:pt idx="22316" formatCode="General">
                  <c:v>247.517</c:v>
                </c:pt>
                <c:pt idx="22317" formatCode="General">
                  <c:v>254.63900000000001</c:v>
                </c:pt>
                <c:pt idx="22318" formatCode="General">
                  <c:v>261.74400000000003</c:v>
                </c:pt>
                <c:pt idx="22319" formatCode="General">
                  <c:v>268.89600000000002</c:v>
                </c:pt>
                <c:pt idx="22320" formatCode="General">
                  <c:v>276.12599999999998</c:v>
                </c:pt>
                <c:pt idx="22321" formatCode="General">
                  <c:v>283.423</c:v>
                </c:pt>
                <c:pt idx="22322" formatCode="General">
                  <c:v>290.75099999999998</c:v>
                </c:pt>
                <c:pt idx="22323" formatCode="General">
                  <c:v>298.05700000000002</c:v>
                </c:pt>
                <c:pt idx="22324" formatCode="General">
                  <c:v>305.27300000000002</c:v>
                </c:pt>
                <c:pt idx="22325" formatCode="General">
                  <c:v>312.327</c:v>
                </c:pt>
                <c:pt idx="22326" formatCode="General">
                  <c:v>319.19099999999997</c:v>
                </c:pt>
                <c:pt idx="22327" formatCode="General">
                  <c:v>325.88499999999999</c:v>
                </c:pt>
                <c:pt idx="22328" formatCode="General">
                  <c:v>332.43200000000002</c:v>
                </c:pt>
                <c:pt idx="22329" formatCode="General">
                  <c:v>338.80700000000002</c:v>
                </c:pt>
                <c:pt idx="22330" formatCode="General">
                  <c:v>344.846</c:v>
                </c:pt>
                <c:pt idx="22331" formatCode="General">
                  <c:v>350.40499999999997</c:v>
                </c:pt>
                <c:pt idx="22332" formatCode="General">
                  <c:v>355.464</c:v>
                </c:pt>
                <c:pt idx="22333" formatCode="General">
                  <c:v>360.02699999999999</c:v>
                </c:pt>
                <c:pt idx="22334" formatCode="General">
                  <c:v>364.12</c:v>
                </c:pt>
                <c:pt idx="22335" formatCode="General">
                  <c:v>367.83199999999999</c:v>
                </c:pt>
                <c:pt idx="22336" formatCode="General">
                  <c:v>371.274</c:v>
                </c:pt>
                <c:pt idx="22337" formatCode="General">
                  <c:v>374.54899999999998</c:v>
                </c:pt>
                <c:pt idx="22338" formatCode="General">
                  <c:v>377.786</c:v>
                </c:pt>
                <c:pt idx="22339" formatCode="General">
                  <c:v>381.12599999999998</c:v>
                </c:pt>
                <c:pt idx="22340" formatCode="General">
                  <c:v>384.66199999999998</c:v>
                </c:pt>
                <c:pt idx="22341" formatCode="General">
                  <c:v>388.42599999999999</c:v>
                </c:pt>
                <c:pt idx="22342" formatCode="General">
                  <c:v>392.40800000000002</c:v>
                </c:pt>
                <c:pt idx="22343" formatCode="General">
                  <c:v>396.57799999999997</c:v>
                </c:pt>
                <c:pt idx="22344" formatCode="General">
                  <c:v>400.90199999999999</c:v>
                </c:pt>
                <c:pt idx="22345" formatCode="General">
                  <c:v>405.35</c:v>
                </c:pt>
                <c:pt idx="22346" formatCode="General">
                  <c:v>409.923</c:v>
                </c:pt>
                <c:pt idx="22347" formatCode="General">
                  <c:v>414.60500000000002</c:v>
                </c:pt>
                <c:pt idx="22348" formatCode="General">
                  <c:v>419.36900000000003</c:v>
                </c:pt>
                <c:pt idx="22349" formatCode="General">
                  <c:v>424.166</c:v>
                </c:pt>
                <c:pt idx="22350" formatCode="General">
                  <c:v>428.96300000000002</c:v>
                </c:pt>
                <c:pt idx="22351" formatCode="General">
                  <c:v>433.77600000000001</c:v>
                </c:pt>
                <c:pt idx="22352" formatCode="General">
                  <c:v>438.649</c:v>
                </c:pt>
                <c:pt idx="22353" formatCode="General">
                  <c:v>443.62799999999999</c:v>
                </c:pt>
                <c:pt idx="22354" formatCode="General">
                  <c:v>448.81</c:v>
                </c:pt>
                <c:pt idx="22355" formatCode="General">
                  <c:v>454.279</c:v>
                </c:pt>
                <c:pt idx="22356" formatCode="General">
                  <c:v>459.95499999999998</c:v>
                </c:pt>
                <c:pt idx="22357" formatCode="General">
                  <c:v>465.71600000000001</c:v>
                </c:pt>
                <c:pt idx="22358" formatCode="General">
                  <c:v>471.47300000000001</c:v>
                </c:pt>
                <c:pt idx="22359" formatCode="General">
                  <c:v>477.161</c:v>
                </c:pt>
                <c:pt idx="22360" formatCode="General">
                  <c:v>482.76299999999998</c:v>
                </c:pt>
                <c:pt idx="22361" formatCode="General">
                  <c:v>488.279</c:v>
                </c:pt>
                <c:pt idx="22362" formatCode="General">
                  <c:v>493.71699999999998</c:v>
                </c:pt>
                <c:pt idx="22363" formatCode="General">
                  <c:v>499.12700000000001</c:v>
                </c:pt>
                <c:pt idx="22364" formatCode="General">
                  <c:v>504.55200000000002</c:v>
                </c:pt>
                <c:pt idx="22365" formatCode="General">
                  <c:v>509.97699999999998</c:v>
                </c:pt>
                <c:pt idx="22366" formatCode="General">
                  <c:v>515.38699999999994</c:v>
                </c:pt>
                <c:pt idx="22367" formatCode="General">
                  <c:v>520.76700000000005</c:v>
                </c:pt>
                <c:pt idx="22368" formatCode="General">
                  <c:v>526.12400000000002</c:v>
                </c:pt>
                <c:pt idx="22369" formatCode="General">
                  <c:v>531.49</c:v>
                </c:pt>
                <c:pt idx="22370" formatCode="General">
                  <c:v>537.07399999999996</c:v>
                </c:pt>
                <c:pt idx="22371" formatCode="General">
                  <c:v>543.08500000000004</c:v>
                </c:pt>
                <c:pt idx="22372" formatCode="General">
                  <c:v>549.56500000000005</c:v>
                </c:pt>
                <c:pt idx="22373" formatCode="General">
                  <c:v>556.38800000000003</c:v>
                </c:pt>
                <c:pt idx="22374" formatCode="General">
                  <c:v>563.32500000000005</c:v>
                </c:pt>
                <c:pt idx="22375" formatCode="General">
                  <c:v>570.22699999999998</c:v>
                </c:pt>
                <c:pt idx="22376" formatCode="General">
                  <c:v>576.98199999999997</c:v>
                </c:pt>
                <c:pt idx="22377" formatCode="General">
                  <c:v>583.44899999999996</c:v>
                </c:pt>
                <c:pt idx="22378" formatCode="General">
                  <c:v>589.46900000000005</c:v>
                </c:pt>
                <c:pt idx="22379" formatCode="General">
                  <c:v>594.90499999999997</c:v>
                </c:pt>
                <c:pt idx="22380" formatCode="General">
                  <c:v>599.63400000000001</c:v>
                </c:pt>
                <c:pt idx="22381" formatCode="General">
                  <c:v>603.58000000000004</c:v>
                </c:pt>
                <c:pt idx="22382" formatCode="General">
                  <c:v>606.79100000000005</c:v>
                </c:pt>
                <c:pt idx="22383" formatCode="General">
                  <c:v>609.35500000000002</c:v>
                </c:pt>
                <c:pt idx="22384" formatCode="General">
                  <c:v>611.26400000000001</c:v>
                </c:pt>
                <c:pt idx="22385" formatCode="General">
                  <c:v>612.53</c:v>
                </c:pt>
                <c:pt idx="22386" formatCode="General">
                  <c:v>613.21299999999997</c:v>
                </c:pt>
                <c:pt idx="22387" formatCode="General">
                  <c:v>613.41600000000005</c:v>
                </c:pt>
                <c:pt idx="22388" formatCode="General">
                  <c:v>613.255</c:v>
                </c:pt>
                <c:pt idx="22389" formatCode="General">
                  <c:v>612.67100000000005</c:v>
                </c:pt>
                <c:pt idx="22390" formatCode="General">
                  <c:v>611.56899999999996</c:v>
                </c:pt>
                <c:pt idx="22391" formatCode="General">
                  <c:v>609.94899999999996</c:v>
                </c:pt>
                <c:pt idx="22392" formatCode="General">
                  <c:v>607.87199999999996</c:v>
                </c:pt>
                <c:pt idx="22393" formatCode="General">
                  <c:v>605.49800000000005</c:v>
                </c:pt>
                <c:pt idx="22394" formatCode="General">
                  <c:v>602.95699999999999</c:v>
                </c:pt>
                <c:pt idx="22395" formatCode="General">
                  <c:v>600.31799999999998</c:v>
                </c:pt>
                <c:pt idx="22396" formatCode="General">
                  <c:v>597.59400000000005</c:v>
                </c:pt>
                <c:pt idx="22397" formatCode="General">
                  <c:v>594.80999999999995</c:v>
                </c:pt>
                <c:pt idx="22398" formatCode="General">
                  <c:v>592.07799999999997</c:v>
                </c:pt>
                <c:pt idx="22399" formatCode="General">
                  <c:v>589.52</c:v>
                </c:pt>
                <c:pt idx="22400" formatCode="General">
                  <c:v>587.23599999999999</c:v>
                </c:pt>
                <c:pt idx="22401" formatCode="General">
                  <c:v>585.29600000000005</c:v>
                </c:pt>
                <c:pt idx="22402" formatCode="General">
                  <c:v>583.73099999999999</c:v>
                </c:pt>
                <c:pt idx="22403" formatCode="General">
                  <c:v>582.55700000000002</c:v>
                </c:pt>
                <c:pt idx="22404" formatCode="General">
                  <c:v>581.77300000000002</c:v>
                </c:pt>
                <c:pt idx="22405" formatCode="General">
                  <c:v>581.35900000000004</c:v>
                </c:pt>
                <c:pt idx="22406" formatCode="General">
                  <c:v>581.28200000000004</c:v>
                </c:pt>
                <c:pt idx="22407" formatCode="General">
                  <c:v>581.50099999999998</c:v>
                </c:pt>
                <c:pt idx="22408" formatCode="General">
                  <c:v>581.79399999999998</c:v>
                </c:pt>
                <c:pt idx="22409" formatCode="General">
                  <c:v>581.88900000000001</c:v>
                </c:pt>
                <c:pt idx="22410" formatCode="General">
                  <c:v>581.63599999999997</c:v>
                </c:pt>
                <c:pt idx="22411" formatCode="General">
                  <c:v>580.96799999999996</c:v>
                </c:pt>
                <c:pt idx="22412" formatCode="General">
                  <c:v>579.97500000000002</c:v>
                </c:pt>
                <c:pt idx="22413" formatCode="General">
                  <c:v>578.70500000000004</c:v>
                </c:pt>
                <c:pt idx="22414" formatCode="General">
                  <c:v>577.10699999999997</c:v>
                </c:pt>
                <c:pt idx="22415" formatCode="General">
                  <c:v>575.20500000000004</c:v>
                </c:pt>
                <c:pt idx="22416" formatCode="General">
                  <c:v>573.08000000000004</c:v>
                </c:pt>
                <c:pt idx="22417" formatCode="General">
                  <c:v>570.85199999999998</c:v>
                </c:pt>
                <c:pt idx="22418" formatCode="General">
                  <c:v>568.62599999999998</c:v>
                </c:pt>
                <c:pt idx="22419" formatCode="General">
                  <c:v>566.45600000000002</c:v>
                </c:pt>
                <c:pt idx="22420" formatCode="General">
                  <c:v>564.37</c:v>
                </c:pt>
                <c:pt idx="22421" formatCode="General">
                  <c:v>562.37099999999998</c:v>
                </c:pt>
                <c:pt idx="22422" formatCode="General">
                  <c:v>560.42200000000003</c:v>
                </c:pt>
                <c:pt idx="22423" formatCode="General">
                  <c:v>558.47299999999996</c:v>
                </c:pt>
                <c:pt idx="22424" formatCode="General">
                  <c:v>556.44500000000005</c:v>
                </c:pt>
                <c:pt idx="22425" formatCode="General">
                  <c:v>554.22699999999998</c:v>
                </c:pt>
                <c:pt idx="22426" formatCode="General">
                  <c:v>551.68600000000004</c:v>
                </c:pt>
                <c:pt idx="22427" formatCode="General">
                  <c:v>548.66399999999999</c:v>
                </c:pt>
                <c:pt idx="22428" formatCode="General">
                  <c:v>545.05700000000002</c:v>
                </c:pt>
                <c:pt idx="22429" formatCode="General">
                  <c:v>540.94299999999998</c:v>
                </c:pt>
                <c:pt idx="22430" formatCode="General">
                  <c:v>536.46400000000006</c:v>
                </c:pt>
                <c:pt idx="22431" formatCode="General">
                  <c:v>531.75</c:v>
                </c:pt>
                <c:pt idx="22432" formatCode="General">
                  <c:v>526.91999999999996</c:v>
                </c:pt>
                <c:pt idx="22433" formatCode="General">
                  <c:v>522.00800000000004</c:v>
                </c:pt>
                <c:pt idx="22434" formatCode="General">
                  <c:v>517.05499999999995</c:v>
                </c:pt>
                <c:pt idx="22435" formatCode="General">
                  <c:v>512.10599999999999</c:v>
                </c:pt>
                <c:pt idx="22436" formatCode="General">
                  <c:v>507.19600000000003</c:v>
                </c:pt>
                <c:pt idx="22437" formatCode="General">
                  <c:v>502.346</c:v>
                </c:pt>
                <c:pt idx="22438" formatCode="General">
                  <c:v>497.53300000000002</c:v>
                </c:pt>
                <c:pt idx="22439" formatCode="General">
                  <c:v>492.68299999999999</c:v>
                </c:pt>
                <c:pt idx="22440" formatCode="General">
                  <c:v>487.71199999999999</c:v>
                </c:pt>
                <c:pt idx="22441" formatCode="General">
                  <c:v>482.47199999999998</c:v>
                </c:pt>
                <c:pt idx="22442" formatCode="General">
                  <c:v>476.815</c:v>
                </c:pt>
                <c:pt idx="22443" formatCode="General">
                  <c:v>470.8</c:v>
                </c:pt>
                <c:pt idx="22444" formatCode="General">
                  <c:v>464.55599999999998</c:v>
                </c:pt>
                <c:pt idx="22445" formatCode="General">
                  <c:v>458.21100000000001</c:v>
                </c:pt>
                <c:pt idx="22446" formatCode="General">
                  <c:v>451.87200000000001</c:v>
                </c:pt>
                <c:pt idx="22447" formatCode="General">
                  <c:v>445.54899999999998</c:v>
                </c:pt>
                <c:pt idx="22448" formatCode="General">
                  <c:v>439.31400000000002</c:v>
                </c:pt>
                <c:pt idx="22449" formatCode="General">
                  <c:v>433.27499999999998</c:v>
                </c:pt>
                <c:pt idx="22450" formatCode="General">
                  <c:v>427.49200000000002</c:v>
                </c:pt>
                <c:pt idx="22451" formatCode="General">
                  <c:v>421.95699999999999</c:v>
                </c:pt>
                <c:pt idx="22452" formatCode="General">
                  <c:v>416.55700000000002</c:v>
                </c:pt>
                <c:pt idx="22453" formatCode="General">
                  <c:v>411.12400000000002</c:v>
                </c:pt>
                <c:pt idx="22454" formatCode="General">
                  <c:v>405.48399999999998</c:v>
                </c:pt>
                <c:pt idx="22455" formatCode="General">
                  <c:v>399.35199999999998</c:v>
                </c:pt>
                <c:pt idx="22456" formatCode="General">
                  <c:v>392.45400000000001</c:v>
                </c:pt>
                <c:pt idx="22457" formatCode="General">
                  <c:v>384.73599999999999</c:v>
                </c:pt>
                <c:pt idx="22458" formatCode="General">
                  <c:v>376.27499999999998</c:v>
                </c:pt>
                <c:pt idx="22459" formatCode="General">
                  <c:v>367.32499999999999</c:v>
                </c:pt>
                <c:pt idx="22460" formatCode="General">
                  <c:v>358.19299999999998</c:v>
                </c:pt>
                <c:pt idx="22461" formatCode="General">
                  <c:v>349.113</c:v>
                </c:pt>
                <c:pt idx="22462" formatCode="General">
                  <c:v>340.27100000000002</c:v>
                </c:pt>
                <c:pt idx="22463" formatCode="General">
                  <c:v>331.767</c:v>
                </c:pt>
                <c:pt idx="22464" formatCode="General">
                  <c:v>323.64</c:v>
                </c:pt>
                <c:pt idx="22465" formatCode="General">
                  <c:v>315.85500000000002</c:v>
                </c:pt>
                <c:pt idx="22466" formatCode="General">
                  <c:v>308.27999999999997</c:v>
                </c:pt>
                <c:pt idx="22467" formatCode="General">
                  <c:v>300.74400000000003</c:v>
                </c:pt>
                <c:pt idx="22468" formatCode="General">
                  <c:v>293.10500000000002</c:v>
                </c:pt>
                <c:pt idx="22469" formatCode="General">
                  <c:v>285.36399999999998</c:v>
                </c:pt>
                <c:pt idx="22470" formatCode="General">
                  <c:v>277.59399999999999</c:v>
                </c:pt>
                <c:pt idx="22471" formatCode="General">
                  <c:v>269.80500000000001</c:v>
                </c:pt>
                <c:pt idx="22472" formatCode="General">
                  <c:v>262.00799999999998</c:v>
                </c:pt>
                <c:pt idx="22473" formatCode="General">
                  <c:v>254.22399999999999</c:v>
                </c:pt>
                <c:pt idx="22474" formatCode="General">
                  <c:v>246.43299999999999</c:v>
                </c:pt>
                <c:pt idx="22475" formatCode="General">
                  <c:v>238.59</c:v>
                </c:pt>
                <c:pt idx="22476" formatCode="General">
                  <c:v>230.64699999999999</c:v>
                </c:pt>
                <c:pt idx="22477" formatCode="General">
                  <c:v>222.56800000000001</c:v>
                </c:pt>
                <c:pt idx="22478" formatCode="General">
                  <c:v>214.351</c:v>
                </c:pt>
                <c:pt idx="22479" formatCode="General">
                  <c:v>206.02199999999999</c:v>
                </c:pt>
                <c:pt idx="22480" formatCode="General">
                  <c:v>197.64400000000001</c:v>
                </c:pt>
                <c:pt idx="22481" formatCode="General">
                  <c:v>189.352</c:v>
                </c:pt>
                <c:pt idx="22482" formatCode="General">
                  <c:v>181.30199999999999</c:v>
                </c:pt>
                <c:pt idx="22483" formatCode="General">
                  <c:v>173.50700000000001</c:v>
                </c:pt>
                <c:pt idx="22484" formatCode="General">
                  <c:v>165.90799999999999</c:v>
                </c:pt>
                <c:pt idx="22485" formatCode="General">
                  <c:v>158.44900000000001</c:v>
                </c:pt>
                <c:pt idx="22486" formatCode="General">
                  <c:v>151.08699999999999</c:v>
                </c:pt>
                <c:pt idx="22487" formatCode="General">
                  <c:v>143.82900000000001</c:v>
                </c:pt>
                <c:pt idx="22488" formatCode="General">
                  <c:v>136.685</c:v>
                </c:pt>
                <c:pt idx="22489" formatCode="General">
                  <c:v>129.66800000000001</c:v>
                </c:pt>
                <c:pt idx="22490" formatCode="General">
                  <c:v>122.71899999999999</c:v>
                </c:pt>
                <c:pt idx="22491" formatCode="General">
                  <c:v>115.786</c:v>
                </c:pt>
                <c:pt idx="22492" formatCode="General">
                  <c:v>108.935</c:v>
                </c:pt>
                <c:pt idx="22493" formatCode="General">
                  <c:v>102.285</c:v>
                </c:pt>
                <c:pt idx="22494" formatCode="General">
                  <c:v>95.965800000000002</c:v>
                </c:pt>
                <c:pt idx="22495" formatCode="General">
                  <c:v>89.933300000000003</c:v>
                </c:pt>
                <c:pt idx="22496" formatCode="General">
                  <c:v>84.022900000000007</c:v>
                </c:pt>
                <c:pt idx="22497" formatCode="General">
                  <c:v>78.075500000000005</c:v>
                </c:pt>
                <c:pt idx="22498" formatCode="General">
                  <c:v>71.933999999999997</c:v>
                </c:pt>
                <c:pt idx="22499" formatCode="General">
                  <c:v>65.490700000000004</c:v>
                </c:pt>
                <c:pt idx="22500" formatCode="General">
                  <c:v>58.669699999999999</c:v>
                </c:pt>
                <c:pt idx="22501" formatCode="General">
                  <c:v>51.457999999999998</c:v>
                </c:pt>
                <c:pt idx="22502" formatCode="General">
                  <c:v>43.931399999999996</c:v>
                </c:pt>
                <c:pt idx="22503" formatCode="General">
                  <c:v>36.201599999999999</c:v>
                </c:pt>
                <c:pt idx="22504" formatCode="General">
                  <c:v>28.417100000000001</c:v>
                </c:pt>
                <c:pt idx="22505" formatCode="General">
                  <c:v>20.709199999999999</c:v>
                </c:pt>
                <c:pt idx="22506" formatCode="General">
                  <c:v>13.1028</c:v>
                </c:pt>
                <c:pt idx="22507" formatCode="General">
                  <c:v>5.6236499999999996</c:v>
                </c:pt>
                <c:pt idx="22508" formatCode="General">
                  <c:v>-1.7003600000000001</c:v>
                </c:pt>
                <c:pt idx="22509" formatCode="General">
                  <c:v>-8.8637599999999992</c:v>
                </c:pt>
                <c:pt idx="22510" formatCode="General">
                  <c:v>-15.8789</c:v>
                </c:pt>
                <c:pt idx="22511" formatCode="General">
                  <c:v>-22.824200000000001</c:v>
                </c:pt>
                <c:pt idx="22512" formatCode="General">
                  <c:v>-29.785399999999999</c:v>
                </c:pt>
                <c:pt idx="22513" formatCode="General">
                  <c:v>-36.796500000000002</c:v>
                </c:pt>
                <c:pt idx="22514" formatCode="General">
                  <c:v>-43.864600000000003</c:v>
                </c:pt>
                <c:pt idx="22515" formatCode="General">
                  <c:v>-50.961599999999997</c:v>
                </c:pt>
                <c:pt idx="22516" formatCode="General">
                  <c:v>-58.118000000000002</c:v>
                </c:pt>
                <c:pt idx="22517" formatCode="General">
                  <c:v>-65.4041</c:v>
                </c:pt>
                <c:pt idx="22518" formatCode="General">
                  <c:v>-72.940700000000007</c:v>
                </c:pt>
                <c:pt idx="22519" formatCode="General">
                  <c:v>-80.813599999999994</c:v>
                </c:pt>
                <c:pt idx="22520" formatCode="General">
                  <c:v>-88.994100000000003</c:v>
                </c:pt>
                <c:pt idx="22521" formatCode="General">
                  <c:v>-97.411199999999994</c:v>
                </c:pt>
                <c:pt idx="22522" formatCode="General">
                  <c:v>-105.97799999999999</c:v>
                </c:pt>
                <c:pt idx="22523" formatCode="General">
                  <c:v>-114.613</c:v>
                </c:pt>
                <c:pt idx="22524" formatCode="General">
                  <c:v>-123.229</c:v>
                </c:pt>
                <c:pt idx="22525" formatCode="General">
                  <c:v>-131.60599999999999</c:v>
                </c:pt>
                <c:pt idx="22526" formatCode="General">
                  <c:v>-139.52799999999999</c:v>
                </c:pt>
                <c:pt idx="22527" formatCode="General">
                  <c:v>-146.91</c:v>
                </c:pt>
                <c:pt idx="22528" formatCode="General">
                  <c:v>-153.88</c:v>
                </c:pt>
                <c:pt idx="22529" formatCode="General">
                  <c:v>-160.68199999999999</c:v>
                </c:pt>
                <c:pt idx="22530" formatCode="General">
                  <c:v>-167.46700000000001</c:v>
                </c:pt>
                <c:pt idx="22531" formatCode="General">
                  <c:v>-174.34200000000001</c:v>
                </c:pt>
                <c:pt idx="22532" formatCode="General">
                  <c:v>-181.36</c:v>
                </c:pt>
                <c:pt idx="22533" formatCode="General">
                  <c:v>-188.559</c:v>
                </c:pt>
                <c:pt idx="22534" formatCode="General">
                  <c:v>-195.947</c:v>
                </c:pt>
                <c:pt idx="22535" formatCode="General">
                  <c:v>-203.49799999999999</c:v>
                </c:pt>
                <c:pt idx="22536" formatCode="General">
                  <c:v>-211.16800000000001</c:v>
                </c:pt>
                <c:pt idx="22537" formatCode="General">
                  <c:v>-219.03399999999999</c:v>
                </c:pt>
                <c:pt idx="22538" formatCode="General">
                  <c:v>-227.221</c:v>
                </c:pt>
                <c:pt idx="22539" formatCode="General">
                  <c:v>-235.81100000000001</c:v>
                </c:pt>
                <c:pt idx="22540" formatCode="General">
                  <c:v>-244.809</c:v>
                </c:pt>
                <c:pt idx="22541" formatCode="General">
                  <c:v>-254.131</c:v>
                </c:pt>
                <c:pt idx="22542" formatCode="General">
                  <c:v>-263.834</c:v>
                </c:pt>
                <c:pt idx="22543" formatCode="General">
                  <c:v>-274.03899999999999</c:v>
                </c:pt>
                <c:pt idx="22544" formatCode="General">
                  <c:v>-284.786</c:v>
                </c:pt>
                <c:pt idx="22545" formatCode="General">
                  <c:v>-295.99900000000002</c:v>
                </c:pt>
                <c:pt idx="22546" formatCode="General">
                  <c:v>-307.327</c:v>
                </c:pt>
                <c:pt idx="22547" formatCode="General">
                  <c:v>-318.44299999999998</c:v>
                </c:pt>
                <c:pt idx="22548" formatCode="General">
                  <c:v>-329.22399999999999</c:v>
                </c:pt>
                <c:pt idx="22549" formatCode="General">
                  <c:v>-339.59399999999999</c:v>
                </c:pt>
                <c:pt idx="22550" formatCode="General">
                  <c:v>-349.52199999999999</c:v>
                </c:pt>
                <c:pt idx="22551" formatCode="General">
                  <c:v>-358.97300000000001</c:v>
                </c:pt>
                <c:pt idx="22552" formatCode="General">
                  <c:v>-367.94</c:v>
                </c:pt>
                <c:pt idx="22553" formatCode="General">
                  <c:v>-376.464</c:v>
                </c:pt>
                <c:pt idx="22554" formatCode="General">
                  <c:v>-384.60599999999999</c:v>
                </c:pt>
                <c:pt idx="22555" formatCode="General">
                  <c:v>-392.42099999999999</c:v>
                </c:pt>
                <c:pt idx="22556" formatCode="General">
                  <c:v>-399.9</c:v>
                </c:pt>
                <c:pt idx="22557" formatCode="General">
                  <c:v>-407.00400000000002</c:v>
                </c:pt>
                <c:pt idx="22558" formatCode="General">
                  <c:v>-413.71</c:v>
                </c:pt>
                <c:pt idx="22559" formatCode="General">
                  <c:v>-420.02300000000002</c:v>
                </c:pt>
                <c:pt idx="22560" formatCode="General">
                  <c:v>-426.02699999999999</c:v>
                </c:pt>
                <c:pt idx="22561" formatCode="General">
                  <c:v>-431.791</c:v>
                </c:pt>
                <c:pt idx="22562" formatCode="General">
                  <c:v>-437.34699999999998</c:v>
                </c:pt>
                <c:pt idx="22563" formatCode="General">
                  <c:v>-442.69099999999997</c:v>
                </c:pt>
                <c:pt idx="22564" formatCode="General">
                  <c:v>-447.81599999999997</c:v>
                </c:pt>
                <c:pt idx="22565" formatCode="General">
                  <c:v>-452.74</c:v>
                </c:pt>
                <c:pt idx="22566" formatCode="General">
                  <c:v>-457.50400000000002</c:v>
                </c:pt>
                <c:pt idx="22567" formatCode="General">
                  <c:v>-462.185</c:v>
                </c:pt>
                <c:pt idx="22568" formatCode="General">
                  <c:v>-466.79899999999998</c:v>
                </c:pt>
                <c:pt idx="22569" formatCode="General">
                  <c:v>-471.298</c:v>
                </c:pt>
                <c:pt idx="22570" formatCode="General">
                  <c:v>-475.60599999999999</c:v>
                </c:pt>
                <c:pt idx="22571" formatCode="General">
                  <c:v>-479.661</c:v>
                </c:pt>
                <c:pt idx="22572" formatCode="General">
                  <c:v>-483.47399999999999</c:v>
                </c:pt>
                <c:pt idx="22573" formatCode="General">
                  <c:v>-487.09399999999999</c:v>
                </c:pt>
                <c:pt idx="22574" formatCode="General">
                  <c:v>-490.59399999999999</c:v>
                </c:pt>
                <c:pt idx="22575" formatCode="General">
                  <c:v>-494.04</c:v>
                </c:pt>
                <c:pt idx="22576" formatCode="General">
                  <c:v>-497.476</c:v>
                </c:pt>
                <c:pt idx="22577" formatCode="General">
                  <c:v>-500.90600000000001</c:v>
                </c:pt>
                <c:pt idx="22578" formatCode="General">
                  <c:v>-504.33</c:v>
                </c:pt>
                <c:pt idx="22579" formatCode="General">
                  <c:v>-507.79599999999999</c:v>
                </c:pt>
                <c:pt idx="22580" formatCode="General">
                  <c:v>-511.33499999999998</c:v>
                </c:pt>
                <c:pt idx="22581" formatCode="General">
                  <c:v>-514.93299999999999</c:v>
                </c:pt>
                <c:pt idx="22582" formatCode="General">
                  <c:v>-518.58900000000006</c:v>
                </c:pt>
                <c:pt idx="22583" formatCode="General">
                  <c:v>-522.31600000000003</c:v>
                </c:pt>
                <c:pt idx="22584" formatCode="General">
                  <c:v>-526.23400000000004</c:v>
                </c:pt>
                <c:pt idx="22585" formatCode="General">
                  <c:v>-530.43100000000004</c:v>
                </c:pt>
                <c:pt idx="22586" formatCode="General">
                  <c:v>-534.79499999999996</c:v>
                </c:pt>
                <c:pt idx="22587" formatCode="General">
                  <c:v>-539.21100000000001</c:v>
                </c:pt>
                <c:pt idx="22588" formatCode="General">
                  <c:v>-543.61900000000003</c:v>
                </c:pt>
                <c:pt idx="22589" formatCode="General">
                  <c:v>-548.00699999999995</c:v>
                </c:pt>
                <c:pt idx="22590" formatCode="General">
                  <c:v>-552.39499999999998</c:v>
                </c:pt>
                <c:pt idx="22591" formatCode="General">
                  <c:v>-556.73599999999999</c:v>
                </c:pt>
                <c:pt idx="22592" formatCode="General">
                  <c:v>-560.95899999999995</c:v>
                </c:pt>
                <c:pt idx="22593" formatCode="General">
                  <c:v>-564.99800000000005</c:v>
                </c:pt>
                <c:pt idx="22594" formatCode="General">
                  <c:v>-568.822</c:v>
                </c:pt>
                <c:pt idx="22595" formatCode="General">
                  <c:v>-572.45100000000002</c:v>
                </c:pt>
                <c:pt idx="22596" formatCode="General">
                  <c:v>-575.91899999999998</c:v>
                </c:pt>
                <c:pt idx="22597" formatCode="General">
                  <c:v>-579.25599999999997</c:v>
                </c:pt>
                <c:pt idx="22598" formatCode="General">
                  <c:v>-582.41600000000005</c:v>
                </c:pt>
                <c:pt idx="22599" formatCode="General">
                  <c:v>-585.32299999999998</c:v>
                </c:pt>
                <c:pt idx="22600" formatCode="General">
                  <c:v>-587.88800000000003</c:v>
                </c:pt>
                <c:pt idx="22601" formatCode="General">
                  <c:v>-590.024</c:v>
                </c:pt>
                <c:pt idx="22602" formatCode="General">
                  <c:v>-591.67499999999995</c:v>
                </c:pt>
                <c:pt idx="22603" formatCode="General">
                  <c:v>-592.86800000000005</c:v>
                </c:pt>
                <c:pt idx="22604" formatCode="General">
                  <c:v>-593.69100000000003</c:v>
                </c:pt>
                <c:pt idx="22605" formatCode="General">
                  <c:v>-594.27599999999995</c:v>
                </c:pt>
                <c:pt idx="22606" formatCode="General">
                  <c:v>-594.726</c:v>
                </c:pt>
                <c:pt idx="22607" formatCode="General">
                  <c:v>-595.05700000000002</c:v>
                </c:pt>
                <c:pt idx="22608" formatCode="General">
                  <c:v>-595.24199999999996</c:v>
                </c:pt>
                <c:pt idx="22609" formatCode="General">
                  <c:v>-595.22299999999996</c:v>
                </c:pt>
                <c:pt idx="22610" formatCode="General">
                  <c:v>-595.01700000000005</c:v>
                </c:pt>
                <c:pt idx="22611" formatCode="General">
                  <c:v>-594.67700000000002</c:v>
                </c:pt>
                <c:pt idx="22612" formatCode="General">
                  <c:v>-594.25800000000004</c:v>
                </c:pt>
                <c:pt idx="22613" formatCode="General">
                  <c:v>-593.80600000000004</c:v>
                </c:pt>
                <c:pt idx="22614" formatCode="General">
                  <c:v>-593.32899999999995</c:v>
                </c:pt>
                <c:pt idx="22615" formatCode="General">
                  <c:v>-592.79</c:v>
                </c:pt>
                <c:pt idx="22616" formatCode="General">
                  <c:v>-592.12900000000002</c:v>
                </c:pt>
                <c:pt idx="22617" formatCode="General">
                  <c:v>-591.32100000000003</c:v>
                </c:pt>
                <c:pt idx="22618" formatCode="General">
                  <c:v>-590.36099999999999</c:v>
                </c:pt>
                <c:pt idx="22619" formatCode="General">
                  <c:v>-589.26499999999999</c:v>
                </c:pt>
                <c:pt idx="22620" formatCode="General">
                  <c:v>-588.06799999999998</c:v>
                </c:pt>
                <c:pt idx="22621" formatCode="General">
                  <c:v>-586.822</c:v>
                </c:pt>
                <c:pt idx="22622" formatCode="General">
                  <c:v>-585.55899999999997</c:v>
                </c:pt>
                <c:pt idx="22623" formatCode="General">
                  <c:v>-584.28200000000004</c:v>
                </c:pt>
                <c:pt idx="22624" formatCode="General">
                  <c:v>-583.05399999999997</c:v>
                </c:pt>
                <c:pt idx="22625" formatCode="General">
                  <c:v>-581.97199999999998</c:v>
                </c:pt>
                <c:pt idx="22626" formatCode="General">
                  <c:v>-581.274</c:v>
                </c:pt>
                <c:pt idx="22627" formatCode="General">
                  <c:v>-581.14400000000001</c:v>
                </c:pt>
                <c:pt idx="22628" formatCode="General">
                  <c:v>-581.53</c:v>
                </c:pt>
                <c:pt idx="22629" formatCode="General">
                  <c:v>-582.25</c:v>
                </c:pt>
                <c:pt idx="22630" formatCode="General">
                  <c:v>-583.08100000000002</c:v>
                </c:pt>
                <c:pt idx="22631" formatCode="General">
                  <c:v>-583.88099999999997</c:v>
                </c:pt>
                <c:pt idx="22632" formatCode="General">
                  <c:v>-584.56899999999996</c:v>
                </c:pt>
                <c:pt idx="22633" formatCode="General">
                  <c:v>-585.18799999999999</c:v>
                </c:pt>
                <c:pt idx="22634" formatCode="General">
                  <c:v>-585.827</c:v>
                </c:pt>
                <c:pt idx="22635" formatCode="General">
                  <c:v>-586.57399999999996</c:v>
                </c:pt>
                <c:pt idx="22636" formatCode="General">
                  <c:v>-587.36</c:v>
                </c:pt>
                <c:pt idx="22637" formatCode="General">
                  <c:v>-587.99</c:v>
                </c:pt>
                <c:pt idx="22638" formatCode="General">
                  <c:v>-588.39300000000003</c:v>
                </c:pt>
                <c:pt idx="22639" formatCode="General">
                  <c:v>-588.55499999999995</c:v>
                </c:pt>
                <c:pt idx="22640" formatCode="General">
                  <c:v>-588.44600000000003</c:v>
                </c:pt>
                <c:pt idx="22641" formatCode="General">
                  <c:v>-588.01499999999999</c:v>
                </c:pt>
                <c:pt idx="22642" formatCode="General">
                  <c:v>-587.19399999999996</c:v>
                </c:pt>
                <c:pt idx="22643" formatCode="General">
                  <c:v>-585.94299999999998</c:v>
                </c:pt>
                <c:pt idx="22644" formatCode="General">
                  <c:v>-584.24699999999996</c:v>
                </c:pt>
                <c:pt idx="22645" formatCode="General">
                  <c:v>-582.09699999999998</c:v>
                </c:pt>
                <c:pt idx="22646" formatCode="General">
                  <c:v>-579.49400000000003</c:v>
                </c:pt>
                <c:pt idx="22647" formatCode="General">
                  <c:v>-576.47500000000002</c:v>
                </c:pt>
                <c:pt idx="22648" formatCode="General">
                  <c:v>-573.07100000000003</c:v>
                </c:pt>
                <c:pt idx="22649" formatCode="General">
                  <c:v>-569.29399999999998</c:v>
                </c:pt>
                <c:pt idx="22650" formatCode="General">
                  <c:v>-565.17700000000002</c:v>
                </c:pt>
                <c:pt idx="22651" formatCode="General">
                  <c:v>-560.75599999999997</c:v>
                </c:pt>
                <c:pt idx="22652" formatCode="General">
                  <c:v>-556.029</c:v>
                </c:pt>
                <c:pt idx="22653" formatCode="General">
                  <c:v>-551.00300000000004</c:v>
                </c:pt>
                <c:pt idx="22654" formatCode="General">
                  <c:v>-545.73599999999999</c:v>
                </c:pt>
                <c:pt idx="22655" formatCode="General">
                  <c:v>-540.26900000000001</c:v>
                </c:pt>
                <c:pt idx="22656" formatCode="General">
                  <c:v>-534.61599999999999</c:v>
                </c:pt>
                <c:pt idx="22657" formatCode="General">
                  <c:v>-528.79</c:v>
                </c:pt>
                <c:pt idx="22658" formatCode="General">
                  <c:v>-522.80999999999995</c:v>
                </c:pt>
                <c:pt idx="22659" formatCode="General">
                  <c:v>-516.755</c:v>
                </c:pt>
                <c:pt idx="22660" formatCode="General">
                  <c:v>-510.74599999999998</c:v>
                </c:pt>
                <c:pt idx="22661" formatCode="General">
                  <c:v>-504.916</c:v>
                </c:pt>
                <c:pt idx="22662" formatCode="General">
                  <c:v>-499.36599999999999</c:v>
                </c:pt>
                <c:pt idx="22663" formatCode="General">
                  <c:v>-494.15100000000001</c:v>
                </c:pt>
                <c:pt idx="22664" formatCode="General">
                  <c:v>-489.19499999999999</c:v>
                </c:pt>
                <c:pt idx="22665" formatCode="General">
                  <c:v>-484.37200000000001</c:v>
                </c:pt>
                <c:pt idx="22666" formatCode="General">
                  <c:v>-479.53899999999999</c:v>
                </c:pt>
                <c:pt idx="22667" formatCode="General">
                  <c:v>-474.565</c:v>
                </c:pt>
                <c:pt idx="22668" formatCode="General">
                  <c:v>-469.40699999999998</c:v>
                </c:pt>
                <c:pt idx="22669" formatCode="General">
                  <c:v>-464.06799999999998</c:v>
                </c:pt>
                <c:pt idx="22670" formatCode="General">
                  <c:v>-458.59</c:v>
                </c:pt>
                <c:pt idx="22671" formatCode="General">
                  <c:v>-453.125</c:v>
                </c:pt>
                <c:pt idx="22672" formatCode="General">
                  <c:v>-447.80799999999999</c:v>
                </c:pt>
                <c:pt idx="22673" formatCode="General">
                  <c:v>-442.642</c:v>
                </c:pt>
                <c:pt idx="22674" formatCode="General">
                  <c:v>-437.57600000000002</c:v>
                </c:pt>
                <c:pt idx="22675" formatCode="General">
                  <c:v>-432.49400000000003</c:v>
                </c:pt>
                <c:pt idx="22676" formatCode="General">
                  <c:v>-427.322</c:v>
                </c:pt>
                <c:pt idx="22677" formatCode="General">
                  <c:v>-422.03899999999999</c:v>
                </c:pt>
                <c:pt idx="22678" formatCode="General">
                  <c:v>-416.63499999999999</c:v>
                </c:pt>
                <c:pt idx="22679" formatCode="General">
                  <c:v>-411.09800000000001</c:v>
                </c:pt>
                <c:pt idx="22680" formatCode="General">
                  <c:v>-405.40499999999997</c:v>
                </c:pt>
                <c:pt idx="22681" formatCode="General">
                  <c:v>-399.53100000000001</c:v>
                </c:pt>
                <c:pt idx="22682" formatCode="General">
                  <c:v>-393.471</c:v>
                </c:pt>
                <c:pt idx="22683" formatCode="General">
                  <c:v>-387.30200000000002</c:v>
                </c:pt>
                <c:pt idx="22684" formatCode="General">
                  <c:v>-381.13099999999997</c:v>
                </c:pt>
                <c:pt idx="22685" formatCode="General">
                  <c:v>-374.99099999999999</c:v>
                </c:pt>
                <c:pt idx="22686" formatCode="General">
                  <c:v>-368.86799999999999</c:v>
                </c:pt>
                <c:pt idx="22687" formatCode="General">
                  <c:v>-362.67500000000001</c:v>
                </c:pt>
                <c:pt idx="22688" formatCode="General">
                  <c:v>-356.363</c:v>
                </c:pt>
                <c:pt idx="22689" formatCode="General">
                  <c:v>-349.976</c:v>
                </c:pt>
                <c:pt idx="22690" formatCode="General">
                  <c:v>-343.51499999999999</c:v>
                </c:pt>
                <c:pt idx="22691" formatCode="General">
                  <c:v>-336.95</c:v>
                </c:pt>
                <c:pt idx="22692" formatCode="General">
                  <c:v>-330.274</c:v>
                </c:pt>
                <c:pt idx="22693" formatCode="General">
                  <c:v>-323.52699999999999</c:v>
                </c:pt>
                <c:pt idx="22694" formatCode="General">
                  <c:v>-316.80500000000001</c:v>
                </c:pt>
                <c:pt idx="22695" formatCode="General">
                  <c:v>-310.19099999999997</c:v>
                </c:pt>
                <c:pt idx="22696" formatCode="General">
                  <c:v>-303.72399999999999</c:v>
                </c:pt>
                <c:pt idx="22697" formatCode="General">
                  <c:v>-297.39999999999998</c:v>
                </c:pt>
                <c:pt idx="22698" formatCode="General">
                  <c:v>-291.18900000000002</c:v>
                </c:pt>
                <c:pt idx="22699" formatCode="General">
                  <c:v>-285.005</c:v>
                </c:pt>
                <c:pt idx="22700" formatCode="General">
                  <c:v>-278.75</c:v>
                </c:pt>
                <c:pt idx="22701" formatCode="General">
                  <c:v>-272.36599999999999</c:v>
                </c:pt>
                <c:pt idx="22702" formatCode="General">
                  <c:v>-265.80700000000002</c:v>
                </c:pt>
                <c:pt idx="22703" formatCode="General">
                  <c:v>-259.06200000000001</c:v>
                </c:pt>
                <c:pt idx="22704" formatCode="General">
                  <c:v>-252.10400000000001</c:v>
                </c:pt>
                <c:pt idx="22705" formatCode="General">
                  <c:v>-244.89099999999999</c:v>
                </c:pt>
                <c:pt idx="22706" formatCode="General">
                  <c:v>-237.34800000000001</c:v>
                </c:pt>
                <c:pt idx="22707" formatCode="General">
                  <c:v>-229.43100000000001</c:v>
                </c:pt>
                <c:pt idx="22708" formatCode="General">
                  <c:v>-221.18199999999999</c:v>
                </c:pt>
                <c:pt idx="22709" formatCode="General">
                  <c:v>-212.661</c:v>
                </c:pt>
                <c:pt idx="22710" formatCode="General">
                  <c:v>-203.92</c:v>
                </c:pt>
                <c:pt idx="22711" formatCode="General">
                  <c:v>-194.98099999999999</c:v>
                </c:pt>
                <c:pt idx="22712" formatCode="General">
                  <c:v>-185.851</c:v>
                </c:pt>
                <c:pt idx="22713" formatCode="General">
                  <c:v>-176.548</c:v>
                </c:pt>
                <c:pt idx="22714" formatCode="General">
                  <c:v>-167.09899999999999</c:v>
                </c:pt>
                <c:pt idx="22715" formatCode="General">
                  <c:v>-157.547</c:v>
                </c:pt>
                <c:pt idx="22716" formatCode="General">
                  <c:v>-148</c:v>
                </c:pt>
                <c:pt idx="22717" formatCode="General">
                  <c:v>-138.584</c:v>
                </c:pt>
                <c:pt idx="22718" formatCode="General">
                  <c:v>-129.26400000000001</c:v>
                </c:pt>
                <c:pt idx="22719" formatCode="General">
                  <c:v>-119.956</c:v>
                </c:pt>
                <c:pt idx="22720" formatCode="General">
                  <c:v>-110.619</c:v>
                </c:pt>
                <c:pt idx="22721" formatCode="General">
                  <c:v>-101.21599999999999</c:v>
                </c:pt>
                <c:pt idx="22722" formatCode="General">
                  <c:v>-91.747799999999998</c:v>
                </c:pt>
                <c:pt idx="22723" formatCode="General">
                  <c:v>-82.217600000000004</c:v>
                </c:pt>
                <c:pt idx="22724" formatCode="General">
                  <c:v>-72.631600000000006</c:v>
                </c:pt>
                <c:pt idx="22725" formatCode="General">
                  <c:v>-63.026699999999998</c:v>
                </c:pt>
                <c:pt idx="22726" formatCode="General">
                  <c:v>-53.461399999999998</c:v>
                </c:pt>
                <c:pt idx="22727" formatCode="General">
                  <c:v>-44.005800000000001</c:v>
                </c:pt>
                <c:pt idx="22728" formatCode="General">
                  <c:v>-34.706000000000003</c:v>
                </c:pt>
                <c:pt idx="22729" formatCode="General">
                  <c:v>-25.561800000000002</c:v>
                </c:pt>
                <c:pt idx="22730" formatCode="General">
                  <c:v>-16.596599999999999</c:v>
                </c:pt>
                <c:pt idx="22731" formatCode="General">
                  <c:v>-7.8445400000000003</c:v>
                </c:pt>
                <c:pt idx="22732" formatCode="General">
                  <c:v>0.65056499999999995</c:v>
                </c:pt>
                <c:pt idx="22733" formatCode="General">
                  <c:v>8.8671399999999991</c:v>
                </c:pt>
                <c:pt idx="22734" formatCode="General">
                  <c:v>16.8736</c:v>
                </c:pt>
                <c:pt idx="22735" formatCode="General">
                  <c:v>24.747800000000002</c:v>
                </c:pt>
                <c:pt idx="22736" formatCode="General">
                  <c:v>32.538800000000002</c:v>
                </c:pt>
                <c:pt idx="22737" formatCode="General">
                  <c:v>40.139499999999998</c:v>
                </c:pt>
                <c:pt idx="22738" formatCode="General">
                  <c:v>47.388800000000003</c:v>
                </c:pt>
                <c:pt idx="22739" formatCode="General">
                  <c:v>54.234099999999998</c:v>
                </c:pt>
                <c:pt idx="22740" formatCode="General">
                  <c:v>60.6843</c:v>
                </c:pt>
                <c:pt idx="22741" formatCode="General">
                  <c:v>66.8506</c:v>
                </c:pt>
                <c:pt idx="22742" formatCode="General">
                  <c:v>72.877200000000002</c:v>
                </c:pt>
                <c:pt idx="22743" formatCode="General">
                  <c:v>78.895799999999994</c:v>
                </c:pt>
                <c:pt idx="22744" formatCode="General">
                  <c:v>85.032499999999999</c:v>
                </c:pt>
                <c:pt idx="22745" formatCode="General">
                  <c:v>91.383300000000006</c:v>
                </c:pt>
                <c:pt idx="22746" formatCode="General">
                  <c:v>98.002700000000004</c:v>
                </c:pt>
                <c:pt idx="22747" formatCode="General">
                  <c:v>104.91500000000001</c:v>
                </c:pt>
                <c:pt idx="22748" formatCode="General">
                  <c:v>112.09699999999999</c:v>
                </c:pt>
                <c:pt idx="22749" formatCode="General">
                  <c:v>119.526</c:v>
                </c:pt>
                <c:pt idx="22750" formatCode="General">
                  <c:v>127.203</c:v>
                </c:pt>
                <c:pt idx="22751" formatCode="General">
                  <c:v>135.12200000000001</c:v>
                </c:pt>
                <c:pt idx="22752" formatCode="General">
                  <c:v>143.27199999999999</c:v>
                </c:pt>
                <c:pt idx="22753" formatCode="General">
                  <c:v>151.64599999999999</c:v>
                </c:pt>
                <c:pt idx="22754" formatCode="General">
                  <c:v>160.21100000000001</c:v>
                </c:pt>
                <c:pt idx="22755" formatCode="General">
                  <c:v>168.887</c:v>
                </c:pt>
                <c:pt idx="22756" formatCode="General">
                  <c:v>177.63399999999999</c:v>
                </c:pt>
                <c:pt idx="22757" formatCode="General">
                  <c:v>186.46899999999999</c:v>
                </c:pt>
                <c:pt idx="22758" formatCode="General">
                  <c:v>195.346</c:v>
                </c:pt>
                <c:pt idx="22759" formatCode="General">
                  <c:v>204.179</c:v>
                </c:pt>
                <c:pt idx="22760" formatCode="General">
                  <c:v>212.88200000000001</c:v>
                </c:pt>
                <c:pt idx="22761" formatCode="General">
                  <c:v>221.363</c:v>
                </c:pt>
                <c:pt idx="22762" formatCode="General">
                  <c:v>229.53</c:v>
                </c:pt>
                <c:pt idx="22763" formatCode="General">
                  <c:v>237.38399999999999</c:v>
                </c:pt>
                <c:pt idx="22764" formatCode="General">
                  <c:v>245.00399999999999</c:v>
                </c:pt>
                <c:pt idx="22765" formatCode="General">
                  <c:v>252.447</c:v>
                </c:pt>
                <c:pt idx="22766" formatCode="General">
                  <c:v>259.755</c:v>
                </c:pt>
                <c:pt idx="22767" formatCode="General">
                  <c:v>266.94799999999998</c:v>
                </c:pt>
                <c:pt idx="22768" formatCode="General">
                  <c:v>274.04000000000002</c:v>
                </c:pt>
                <c:pt idx="22769" formatCode="General">
                  <c:v>281.03699999999998</c:v>
                </c:pt>
                <c:pt idx="22770" formatCode="General">
                  <c:v>287.96800000000002</c:v>
                </c:pt>
                <c:pt idx="22771" formatCode="General">
                  <c:v>294.87799999999999</c:v>
                </c:pt>
                <c:pt idx="22772" formatCode="General">
                  <c:v>301.83999999999997</c:v>
                </c:pt>
                <c:pt idx="22773" formatCode="General">
                  <c:v>308.887</c:v>
                </c:pt>
                <c:pt idx="22774" formatCode="General">
                  <c:v>315.88400000000001</c:v>
                </c:pt>
                <c:pt idx="22775" formatCode="General">
                  <c:v>322.69400000000002</c:v>
                </c:pt>
                <c:pt idx="22776" formatCode="General">
                  <c:v>329.26</c:v>
                </c:pt>
                <c:pt idx="22777" formatCode="General">
                  <c:v>335.55</c:v>
                </c:pt>
                <c:pt idx="22778" formatCode="General">
                  <c:v>341.565</c:v>
                </c:pt>
                <c:pt idx="22779" formatCode="General">
                  <c:v>347.38200000000001</c:v>
                </c:pt>
                <c:pt idx="22780" formatCode="General">
                  <c:v>353.09300000000002</c:v>
                </c:pt>
                <c:pt idx="22781" formatCode="General">
                  <c:v>358.73899999999998</c:v>
                </c:pt>
                <c:pt idx="22782" formatCode="General">
                  <c:v>364.351</c:v>
                </c:pt>
                <c:pt idx="22783" formatCode="General">
                  <c:v>369.952</c:v>
                </c:pt>
                <c:pt idx="22784" formatCode="General">
                  <c:v>375.54599999999999</c:v>
                </c:pt>
                <c:pt idx="22785" formatCode="General">
                  <c:v>381.12700000000001</c:v>
                </c:pt>
                <c:pt idx="22786" formatCode="General">
                  <c:v>386.63400000000001</c:v>
                </c:pt>
                <c:pt idx="22787" formatCode="General">
                  <c:v>391.99799999999999</c:v>
                </c:pt>
                <c:pt idx="22788" formatCode="General">
                  <c:v>397.20100000000002</c:v>
                </c:pt>
                <c:pt idx="22789" formatCode="General">
                  <c:v>402.26</c:v>
                </c:pt>
                <c:pt idx="22790" formatCode="General">
                  <c:v>407.24099999999999</c:v>
                </c:pt>
                <c:pt idx="22791" formatCode="General">
                  <c:v>412.25299999999999</c:v>
                </c:pt>
                <c:pt idx="22792" formatCode="General">
                  <c:v>417.40100000000001</c:v>
                </c:pt>
                <c:pt idx="22793" formatCode="General">
                  <c:v>422.685</c:v>
                </c:pt>
                <c:pt idx="22794" formatCode="General">
                  <c:v>428.07</c:v>
                </c:pt>
                <c:pt idx="22795" formatCode="General">
                  <c:v>433.52800000000002</c:v>
                </c:pt>
                <c:pt idx="22796" formatCode="General">
                  <c:v>439.048</c:v>
                </c:pt>
                <c:pt idx="22797" formatCode="General">
                  <c:v>444.63200000000001</c:v>
                </c:pt>
                <c:pt idx="22798" formatCode="General">
                  <c:v>450.29399999999998</c:v>
                </c:pt>
                <c:pt idx="22799" formatCode="General">
                  <c:v>456.036</c:v>
                </c:pt>
                <c:pt idx="22800" formatCode="General">
                  <c:v>461.77100000000002</c:v>
                </c:pt>
                <c:pt idx="22801" formatCode="General">
                  <c:v>467.41899999999998</c:v>
                </c:pt>
                <c:pt idx="22802" formatCode="General">
                  <c:v>473.01</c:v>
                </c:pt>
                <c:pt idx="22803" formatCode="General">
                  <c:v>478.55900000000003</c:v>
                </c:pt>
                <c:pt idx="22804" formatCode="General">
                  <c:v>484.03899999999999</c:v>
                </c:pt>
                <c:pt idx="22805" formatCode="General">
                  <c:v>489.43299999999999</c:v>
                </c:pt>
                <c:pt idx="22806" formatCode="General">
                  <c:v>494.72500000000002</c:v>
                </c:pt>
                <c:pt idx="22807" formatCode="General">
                  <c:v>499.88299999999998</c:v>
                </c:pt>
                <c:pt idx="22808" formatCode="General">
                  <c:v>504.84399999999999</c:v>
                </c:pt>
                <c:pt idx="22809" formatCode="General">
                  <c:v>509.51100000000002</c:v>
                </c:pt>
                <c:pt idx="22810" formatCode="General">
                  <c:v>513.75599999999997</c:v>
                </c:pt>
                <c:pt idx="22811" formatCode="General">
                  <c:v>517.47</c:v>
                </c:pt>
                <c:pt idx="22812" formatCode="General">
                  <c:v>520.63499999999999</c:v>
                </c:pt>
                <c:pt idx="22813" formatCode="General">
                  <c:v>523.28800000000001</c:v>
                </c:pt>
                <c:pt idx="22814" formatCode="General">
                  <c:v>525.48400000000004</c:v>
                </c:pt>
                <c:pt idx="22815" formatCode="General">
                  <c:v>527.30399999999997</c:v>
                </c:pt>
                <c:pt idx="22816" formatCode="General">
                  <c:v>528.82899999999995</c:v>
                </c:pt>
                <c:pt idx="22817" formatCode="General">
                  <c:v>530.15</c:v>
                </c:pt>
                <c:pt idx="22818" formatCode="General">
                  <c:v>531.34699999999998</c:v>
                </c:pt>
                <c:pt idx="22819" formatCode="General">
                  <c:v>532.53899999999999</c:v>
                </c:pt>
                <c:pt idx="22820" formatCode="General">
                  <c:v>533.84699999999998</c:v>
                </c:pt>
                <c:pt idx="22821" formatCode="General">
                  <c:v>535.36599999999999</c:v>
                </c:pt>
                <c:pt idx="22822" formatCode="General">
                  <c:v>537.14700000000005</c:v>
                </c:pt>
                <c:pt idx="22823" formatCode="General">
                  <c:v>539.16099999999994</c:v>
                </c:pt>
                <c:pt idx="22824" formatCode="General">
                  <c:v>541.38900000000001</c:v>
                </c:pt>
                <c:pt idx="22825" formatCode="General">
                  <c:v>543.84299999999996</c:v>
                </c:pt>
                <c:pt idx="22826" formatCode="General">
                  <c:v>546.54899999999998</c:v>
                </c:pt>
                <c:pt idx="22827" formatCode="General">
                  <c:v>549.51</c:v>
                </c:pt>
                <c:pt idx="22828" formatCode="General">
                  <c:v>552.64300000000003</c:v>
                </c:pt>
                <c:pt idx="22829" formatCode="General">
                  <c:v>555.90099999999995</c:v>
                </c:pt>
                <c:pt idx="22830" formatCode="General">
                  <c:v>559.29600000000005</c:v>
                </c:pt>
                <c:pt idx="22831" formatCode="General">
                  <c:v>562.78499999999997</c:v>
                </c:pt>
                <c:pt idx="22832" formatCode="General">
                  <c:v>566.28800000000001</c:v>
                </c:pt>
                <c:pt idx="22833" formatCode="General">
                  <c:v>569.67999999999995</c:v>
                </c:pt>
                <c:pt idx="22834" formatCode="General">
                  <c:v>572.84900000000005</c:v>
                </c:pt>
                <c:pt idx="22835" formatCode="General">
                  <c:v>575.76400000000001</c:v>
                </c:pt>
                <c:pt idx="22836" formatCode="General">
                  <c:v>578.428</c:v>
                </c:pt>
                <c:pt idx="22837" formatCode="General">
                  <c:v>580.85599999999999</c:v>
                </c:pt>
                <c:pt idx="22838" formatCode="General">
                  <c:v>583.09799999999996</c:v>
                </c:pt>
                <c:pt idx="22839" formatCode="General">
                  <c:v>585.21500000000003</c:v>
                </c:pt>
                <c:pt idx="22840" formatCode="General">
                  <c:v>587.29300000000001</c:v>
                </c:pt>
                <c:pt idx="22841" formatCode="General">
                  <c:v>589.38099999999997</c:v>
                </c:pt>
                <c:pt idx="22842" formatCode="General">
                  <c:v>591.38800000000003</c:v>
                </c:pt>
                <c:pt idx="22843" formatCode="General">
                  <c:v>593.20299999999997</c:v>
                </c:pt>
                <c:pt idx="22844" formatCode="General">
                  <c:v>594.74699999999996</c:v>
                </c:pt>
                <c:pt idx="22845" formatCode="General">
                  <c:v>595.94799999999998</c:v>
                </c:pt>
                <c:pt idx="22846" formatCode="General">
                  <c:v>596.76300000000003</c:v>
                </c:pt>
                <c:pt idx="22847" formatCode="General">
                  <c:v>597.245</c:v>
                </c:pt>
                <c:pt idx="22848" formatCode="General">
                  <c:v>597.48699999999997</c:v>
                </c:pt>
                <c:pt idx="22849" formatCode="General">
                  <c:v>597.55399999999997</c:v>
                </c:pt>
                <c:pt idx="22850" formatCode="General">
                  <c:v>597.529</c:v>
                </c:pt>
                <c:pt idx="22851" formatCode="General">
                  <c:v>597.48299999999995</c:v>
                </c:pt>
                <c:pt idx="22852" formatCode="General">
                  <c:v>597.38499999999999</c:v>
                </c:pt>
                <c:pt idx="22853" formatCode="General">
                  <c:v>597.149</c:v>
                </c:pt>
                <c:pt idx="22854" formatCode="General">
                  <c:v>596.56299999999999</c:v>
                </c:pt>
                <c:pt idx="22855" formatCode="General">
                  <c:v>595.452</c:v>
                </c:pt>
                <c:pt idx="22856" formatCode="General">
                  <c:v>593.85199999999998</c:v>
                </c:pt>
                <c:pt idx="22857" formatCode="General">
                  <c:v>591.827</c:v>
                </c:pt>
                <c:pt idx="22858" formatCode="General">
                  <c:v>589.44399999999996</c:v>
                </c:pt>
                <c:pt idx="22859" formatCode="General">
                  <c:v>586.79300000000001</c:v>
                </c:pt>
                <c:pt idx="22860" formatCode="General">
                  <c:v>583.95600000000002</c:v>
                </c:pt>
                <c:pt idx="22861" formatCode="General">
                  <c:v>581.00599999999997</c:v>
                </c:pt>
                <c:pt idx="22862" formatCode="General">
                  <c:v>577.99300000000005</c:v>
                </c:pt>
                <c:pt idx="22863" formatCode="General">
                  <c:v>574.90599999999995</c:v>
                </c:pt>
                <c:pt idx="22864" formatCode="General">
                  <c:v>571.73400000000004</c:v>
                </c:pt>
                <c:pt idx="22865" formatCode="General">
                  <c:v>568.47400000000005</c:v>
                </c:pt>
                <c:pt idx="22866" formatCode="General">
                  <c:v>565.13900000000001</c:v>
                </c:pt>
                <c:pt idx="22867" formatCode="General">
                  <c:v>561.75</c:v>
                </c:pt>
                <c:pt idx="22868" formatCode="General">
                  <c:v>558.36800000000005</c:v>
                </c:pt>
                <c:pt idx="22869" formatCode="General">
                  <c:v>555.072</c:v>
                </c:pt>
                <c:pt idx="22870" formatCode="General">
                  <c:v>551.92499999999995</c:v>
                </c:pt>
                <c:pt idx="22871" formatCode="General">
                  <c:v>548.91200000000003</c:v>
                </c:pt>
                <c:pt idx="22872" formatCode="General">
                  <c:v>545.976</c:v>
                </c:pt>
                <c:pt idx="22873" formatCode="General">
                  <c:v>543.11500000000001</c:v>
                </c:pt>
                <c:pt idx="22874" formatCode="General">
                  <c:v>540.33600000000001</c:v>
                </c:pt>
                <c:pt idx="22875" formatCode="General">
                  <c:v>537.61</c:v>
                </c:pt>
                <c:pt idx="22876" formatCode="General">
                  <c:v>534.92200000000003</c:v>
                </c:pt>
                <c:pt idx="22877" formatCode="General">
                  <c:v>532.28499999999997</c:v>
                </c:pt>
                <c:pt idx="22878" formatCode="General">
                  <c:v>529.72699999999998</c:v>
                </c:pt>
                <c:pt idx="22879" formatCode="General">
                  <c:v>527.27599999999995</c:v>
                </c:pt>
                <c:pt idx="22880" formatCode="General">
                  <c:v>524.98900000000003</c:v>
                </c:pt>
                <c:pt idx="22881" formatCode="General">
                  <c:v>522.91200000000003</c:v>
                </c:pt>
                <c:pt idx="22882" formatCode="General">
                  <c:v>521.02</c:v>
                </c:pt>
                <c:pt idx="22883" formatCode="General">
                  <c:v>519.28899999999999</c:v>
                </c:pt>
                <c:pt idx="22884" formatCode="General">
                  <c:v>517.70699999999999</c:v>
                </c:pt>
                <c:pt idx="22885" formatCode="General">
                  <c:v>516.26300000000003</c:v>
                </c:pt>
                <c:pt idx="22886" formatCode="General">
                  <c:v>514.94000000000005</c:v>
                </c:pt>
                <c:pt idx="22887" formatCode="General">
                  <c:v>513.68700000000001</c:v>
                </c:pt>
                <c:pt idx="22888" formatCode="General">
                  <c:v>512.44100000000003</c:v>
                </c:pt>
                <c:pt idx="22889" formatCode="General">
                  <c:v>511.11700000000002</c:v>
                </c:pt>
                <c:pt idx="22890" formatCode="General">
                  <c:v>509.61099999999999</c:v>
                </c:pt>
                <c:pt idx="22891" formatCode="General">
                  <c:v>507.81299999999999</c:v>
                </c:pt>
                <c:pt idx="22892" formatCode="General">
                  <c:v>505.56599999999997</c:v>
                </c:pt>
                <c:pt idx="22893" formatCode="General">
                  <c:v>502.74299999999999</c:v>
                </c:pt>
                <c:pt idx="22894" formatCode="General">
                  <c:v>499.32</c:v>
                </c:pt>
                <c:pt idx="22895" formatCode="General">
                  <c:v>495.315</c:v>
                </c:pt>
                <c:pt idx="22896" formatCode="General">
                  <c:v>490.78199999999998</c:v>
                </c:pt>
                <c:pt idx="22897" formatCode="General">
                  <c:v>485.80900000000003</c:v>
                </c:pt>
                <c:pt idx="22898" formatCode="General">
                  <c:v>480.483</c:v>
                </c:pt>
                <c:pt idx="22899" formatCode="General">
                  <c:v>474.95299999999997</c:v>
                </c:pt>
                <c:pt idx="22900" formatCode="General">
                  <c:v>469.36599999999999</c:v>
                </c:pt>
                <c:pt idx="22901" formatCode="General">
                  <c:v>463.82499999999999</c:v>
                </c:pt>
                <c:pt idx="22902" formatCode="General">
                  <c:v>458.36</c:v>
                </c:pt>
                <c:pt idx="22903" formatCode="General">
                  <c:v>452.846</c:v>
                </c:pt>
                <c:pt idx="22904" formatCode="General">
                  <c:v>447.28</c:v>
                </c:pt>
                <c:pt idx="22905" formatCode="General">
                  <c:v>441.81799999999998</c:v>
                </c:pt>
                <c:pt idx="22906" formatCode="General">
                  <c:v>436.47899999999998</c:v>
                </c:pt>
                <c:pt idx="22907" formatCode="General">
                  <c:v>431.221</c:v>
                </c:pt>
                <c:pt idx="22908" formatCode="General">
                  <c:v>426.02100000000002</c:v>
                </c:pt>
                <c:pt idx="22909" formatCode="General">
                  <c:v>420.81700000000001</c:v>
                </c:pt>
                <c:pt idx="22910" formatCode="General">
                  <c:v>415.49700000000001</c:v>
                </c:pt>
                <c:pt idx="22911" formatCode="General">
                  <c:v>410.01499999999999</c:v>
                </c:pt>
                <c:pt idx="22912" formatCode="General">
                  <c:v>404.41399999999999</c:v>
                </c:pt>
                <c:pt idx="22913" formatCode="General">
                  <c:v>398.75</c:v>
                </c:pt>
                <c:pt idx="22914" formatCode="General">
                  <c:v>393.10500000000002</c:v>
                </c:pt>
                <c:pt idx="22915" formatCode="General">
                  <c:v>387.61900000000003</c:v>
                </c:pt>
                <c:pt idx="22916" formatCode="General">
                  <c:v>382.42099999999999</c:v>
                </c:pt>
                <c:pt idx="22917" formatCode="General">
                  <c:v>377.55900000000003</c:v>
                </c:pt>
                <c:pt idx="22918" formatCode="General">
                  <c:v>373.03699999999998</c:v>
                </c:pt>
                <c:pt idx="22919" formatCode="General">
                  <c:v>368.81799999999998</c:v>
                </c:pt>
                <c:pt idx="22920" formatCode="General">
                  <c:v>364.87700000000001</c:v>
                </c:pt>
                <c:pt idx="22921" formatCode="General">
                  <c:v>361.17099999999999</c:v>
                </c:pt>
                <c:pt idx="22922" formatCode="General">
                  <c:v>357.56400000000002</c:v>
                </c:pt>
                <c:pt idx="22923" formatCode="General">
                  <c:v>353.90300000000002</c:v>
                </c:pt>
                <c:pt idx="22924" formatCode="General">
                  <c:v>350.077</c:v>
                </c:pt>
                <c:pt idx="22925" formatCode="General">
                  <c:v>346.01100000000002</c:v>
                </c:pt>
                <c:pt idx="22926" formatCode="General">
                  <c:v>341.67099999999999</c:v>
                </c:pt>
                <c:pt idx="22927" formatCode="General">
                  <c:v>336.96600000000001</c:v>
                </c:pt>
                <c:pt idx="22928" formatCode="General">
                  <c:v>331.80799999999999</c:v>
                </c:pt>
                <c:pt idx="22929" formatCode="General">
                  <c:v>326.18900000000002</c:v>
                </c:pt>
                <c:pt idx="22930" formatCode="General">
                  <c:v>320.036</c:v>
                </c:pt>
                <c:pt idx="22931" formatCode="General">
                  <c:v>313.202</c:v>
                </c:pt>
                <c:pt idx="22932" formatCode="General">
                  <c:v>305.59899999999999</c:v>
                </c:pt>
                <c:pt idx="22933" formatCode="General">
                  <c:v>297.21300000000002</c:v>
                </c:pt>
                <c:pt idx="22934" formatCode="General">
                  <c:v>288.17599999999999</c:v>
                </c:pt>
                <c:pt idx="22935" formatCode="General">
                  <c:v>278.65899999999999</c:v>
                </c:pt>
                <c:pt idx="22936" formatCode="General">
                  <c:v>268.77300000000002</c:v>
                </c:pt>
                <c:pt idx="22937" formatCode="General">
                  <c:v>258.69099999999997</c:v>
                </c:pt>
                <c:pt idx="22938" formatCode="General">
                  <c:v>248.601</c:v>
                </c:pt>
                <c:pt idx="22939" formatCode="General">
                  <c:v>238.708</c:v>
                </c:pt>
                <c:pt idx="22940" formatCode="General">
                  <c:v>229.19300000000001</c:v>
                </c:pt>
                <c:pt idx="22941" formatCode="General">
                  <c:v>220.17</c:v>
                </c:pt>
                <c:pt idx="22942" formatCode="General">
                  <c:v>211.70500000000001</c:v>
                </c:pt>
                <c:pt idx="22943" formatCode="General">
                  <c:v>203.77500000000001</c:v>
                </c:pt>
                <c:pt idx="22944" formatCode="General">
                  <c:v>196.35599999999999</c:v>
                </c:pt>
                <c:pt idx="22945" formatCode="General">
                  <c:v>189.453</c:v>
                </c:pt>
                <c:pt idx="22946" formatCode="General">
                  <c:v>182.982</c:v>
                </c:pt>
                <c:pt idx="22947" formatCode="General">
                  <c:v>176.82300000000001</c:v>
                </c:pt>
                <c:pt idx="22948" formatCode="General">
                  <c:v>170.952</c:v>
                </c:pt>
                <c:pt idx="22949" formatCode="General">
                  <c:v>165.322</c:v>
                </c:pt>
                <c:pt idx="22950" formatCode="General">
                  <c:v>159.803</c:v>
                </c:pt>
                <c:pt idx="22951" formatCode="General">
                  <c:v>154.179</c:v>
                </c:pt>
                <c:pt idx="22952" formatCode="General">
                  <c:v>148.21</c:v>
                </c:pt>
                <c:pt idx="22953" formatCode="General">
                  <c:v>141.846</c:v>
                </c:pt>
                <c:pt idx="22954" formatCode="General">
                  <c:v>135.13499999999999</c:v>
                </c:pt>
                <c:pt idx="22955" formatCode="General">
                  <c:v>128.16</c:v>
                </c:pt>
                <c:pt idx="22956" formatCode="General">
                  <c:v>121.044</c:v>
                </c:pt>
                <c:pt idx="22957" formatCode="General">
                  <c:v>113.934</c:v>
                </c:pt>
                <c:pt idx="22958" formatCode="General">
                  <c:v>106.879</c:v>
                </c:pt>
                <c:pt idx="22959" formatCode="General">
                  <c:v>99.813100000000006</c:v>
                </c:pt>
                <c:pt idx="22960" formatCode="General">
                  <c:v>92.567599999999999</c:v>
                </c:pt>
                <c:pt idx="22961" formatCode="General">
                  <c:v>84.972499999999997</c:v>
                </c:pt>
                <c:pt idx="22962" formatCode="General">
                  <c:v>76.972999999999999</c:v>
                </c:pt>
                <c:pt idx="22963" formatCode="General">
                  <c:v>68.524900000000002</c:v>
                </c:pt>
                <c:pt idx="22964" formatCode="General">
                  <c:v>59.609400000000001</c:v>
                </c:pt>
                <c:pt idx="22965" formatCode="General">
                  <c:v>50.192900000000002</c:v>
                </c:pt>
                <c:pt idx="22966" formatCode="General">
                  <c:v>40.243699999999997</c:v>
                </c:pt>
                <c:pt idx="22967" formatCode="General">
                  <c:v>29.7743</c:v>
                </c:pt>
                <c:pt idx="22968" formatCode="General">
                  <c:v>18.828199999999999</c:v>
                </c:pt>
                <c:pt idx="22969" formatCode="General">
                  <c:v>7.4979800000000001</c:v>
                </c:pt>
                <c:pt idx="22970" formatCode="General">
                  <c:v>-4.09056</c:v>
                </c:pt>
                <c:pt idx="22971" formatCode="General">
                  <c:v>-15.823399999999999</c:v>
                </c:pt>
                <c:pt idx="22972" formatCode="General">
                  <c:v>-27.632899999999999</c:v>
                </c:pt>
                <c:pt idx="22973" formatCode="General">
                  <c:v>-39.487099999999998</c:v>
                </c:pt>
                <c:pt idx="22974" formatCode="General">
                  <c:v>-51.370199999999997</c:v>
                </c:pt>
                <c:pt idx="22975" formatCode="General">
                  <c:v>-63.2729</c:v>
                </c:pt>
                <c:pt idx="22976" formatCode="General">
                  <c:v>-75.181799999999996</c:v>
                </c:pt>
                <c:pt idx="22977" formatCode="General">
                  <c:v>-87.004199999999997</c:v>
                </c:pt>
                <c:pt idx="22978" formatCode="General">
                  <c:v>-98.532300000000006</c:v>
                </c:pt>
                <c:pt idx="22979" formatCode="General">
                  <c:v>-109.688</c:v>
                </c:pt>
                <c:pt idx="22980" formatCode="General">
                  <c:v>-120.529</c:v>
                </c:pt>
                <c:pt idx="22981" formatCode="General">
                  <c:v>-131.126</c:v>
                </c:pt>
                <c:pt idx="22982" formatCode="General">
                  <c:v>-141.53899999999999</c:v>
                </c:pt>
                <c:pt idx="22983" formatCode="General">
                  <c:v>-151.791</c:v>
                </c:pt>
                <c:pt idx="22984" formatCode="General">
                  <c:v>-161.87100000000001</c:v>
                </c:pt>
                <c:pt idx="22985" formatCode="General">
                  <c:v>-171.72200000000001</c:v>
                </c:pt>
                <c:pt idx="22986" formatCode="General">
                  <c:v>-181.22800000000001</c:v>
                </c:pt>
                <c:pt idx="22987" formatCode="General">
                  <c:v>-190.268</c:v>
                </c:pt>
                <c:pt idx="22988" formatCode="General">
                  <c:v>-198.91399999999999</c:v>
                </c:pt>
                <c:pt idx="22989" formatCode="General">
                  <c:v>-207.286</c:v>
                </c:pt>
                <c:pt idx="22990" formatCode="General">
                  <c:v>-215.45500000000001</c:v>
                </c:pt>
                <c:pt idx="22991" formatCode="General">
                  <c:v>-223.51900000000001</c:v>
                </c:pt>
                <c:pt idx="22992" formatCode="General">
                  <c:v>-231.56800000000001</c:v>
                </c:pt>
                <c:pt idx="22993" formatCode="General">
                  <c:v>-239.61799999999999</c:v>
                </c:pt>
                <c:pt idx="22994" formatCode="General">
                  <c:v>-247.65100000000001</c:v>
                </c:pt>
                <c:pt idx="22995" formatCode="General">
                  <c:v>-255.67400000000001</c:v>
                </c:pt>
                <c:pt idx="22996" formatCode="General">
                  <c:v>-263.68599999999998</c:v>
                </c:pt>
                <c:pt idx="22997" formatCode="General">
                  <c:v>-271.68700000000001</c:v>
                </c:pt>
                <c:pt idx="22998" formatCode="General">
                  <c:v>-279.685</c:v>
                </c:pt>
                <c:pt idx="22999" formatCode="General">
                  <c:v>-287.7</c:v>
                </c:pt>
                <c:pt idx="23000" formatCode="General">
                  <c:v>-295.75900000000001</c:v>
                </c:pt>
                <c:pt idx="23001" formatCode="General">
                  <c:v>-303.87700000000001</c:v>
                </c:pt>
                <c:pt idx="23002" formatCode="General">
                  <c:v>-311.98700000000002</c:v>
                </c:pt>
                <c:pt idx="23003" formatCode="General">
                  <c:v>-320.05099999999999</c:v>
                </c:pt>
                <c:pt idx="23004" formatCode="General">
                  <c:v>-328.14</c:v>
                </c:pt>
                <c:pt idx="23005" formatCode="General">
                  <c:v>-336.25099999999998</c:v>
                </c:pt>
                <c:pt idx="23006" formatCode="General">
                  <c:v>-344.31799999999998</c:v>
                </c:pt>
                <c:pt idx="23007" formatCode="General">
                  <c:v>-352.38600000000002</c:v>
                </c:pt>
                <c:pt idx="23008" formatCode="General">
                  <c:v>-360.51799999999997</c:v>
                </c:pt>
                <c:pt idx="23009" formatCode="General">
                  <c:v>-368.66199999999998</c:v>
                </c:pt>
                <c:pt idx="23010" formatCode="General">
                  <c:v>-376.77300000000002</c:v>
                </c:pt>
                <c:pt idx="23011" formatCode="General">
                  <c:v>-384.88499999999999</c:v>
                </c:pt>
                <c:pt idx="23012" formatCode="General">
                  <c:v>-393.00599999999997</c:v>
                </c:pt>
                <c:pt idx="23013" formatCode="General">
                  <c:v>-401.10899999999998</c:v>
                </c:pt>
                <c:pt idx="23014" formatCode="General">
                  <c:v>-409.14600000000002</c:v>
                </c:pt>
                <c:pt idx="23015" formatCode="General">
                  <c:v>-417.08100000000002</c:v>
                </c:pt>
                <c:pt idx="23016" formatCode="General">
                  <c:v>-424.96100000000001</c:v>
                </c:pt>
                <c:pt idx="23017" formatCode="General">
                  <c:v>-432.82299999999998</c:v>
                </c:pt>
                <c:pt idx="23018" formatCode="General">
                  <c:v>-440.67500000000001</c:v>
                </c:pt>
                <c:pt idx="23019" formatCode="General">
                  <c:v>-448.44299999999998</c:v>
                </c:pt>
                <c:pt idx="23020" formatCode="General">
                  <c:v>-456.017</c:v>
                </c:pt>
                <c:pt idx="23021" formatCode="General">
                  <c:v>-463.24799999999999</c:v>
                </c:pt>
                <c:pt idx="23022" formatCode="General">
                  <c:v>-470.02499999999998</c:v>
                </c:pt>
                <c:pt idx="23023" formatCode="General">
                  <c:v>-476.42700000000002</c:v>
                </c:pt>
                <c:pt idx="23024" formatCode="General">
                  <c:v>-482.68299999999999</c:v>
                </c:pt>
                <c:pt idx="23025" formatCode="General">
                  <c:v>-489.06099999999998</c:v>
                </c:pt>
                <c:pt idx="23026" formatCode="General">
                  <c:v>-495.59100000000001</c:v>
                </c:pt>
                <c:pt idx="23027" formatCode="General">
                  <c:v>-502.154</c:v>
                </c:pt>
                <c:pt idx="23028" formatCode="General">
                  <c:v>-508.59</c:v>
                </c:pt>
                <c:pt idx="23029" formatCode="General">
                  <c:v>-514.73199999999997</c:v>
                </c:pt>
                <c:pt idx="23030" formatCode="General">
                  <c:v>-520.48800000000006</c:v>
                </c:pt>
                <c:pt idx="23031" formatCode="General">
                  <c:v>-525.79499999999996</c:v>
                </c:pt>
                <c:pt idx="23032" formatCode="General">
                  <c:v>-530.66800000000001</c:v>
                </c:pt>
                <c:pt idx="23033" formatCode="General">
                  <c:v>-535.01599999999996</c:v>
                </c:pt>
                <c:pt idx="23034" formatCode="General">
                  <c:v>-538.702</c:v>
                </c:pt>
                <c:pt idx="23035" formatCode="General">
                  <c:v>-541.57299999999998</c:v>
                </c:pt>
                <c:pt idx="23036" formatCode="General">
                  <c:v>-543.59400000000005</c:v>
                </c:pt>
                <c:pt idx="23037" formatCode="General">
                  <c:v>-545.00900000000001</c:v>
                </c:pt>
                <c:pt idx="23038" formatCode="General">
                  <c:v>-546.06799999999998</c:v>
                </c:pt>
                <c:pt idx="23039" formatCode="General">
                  <c:v>-546.93200000000002</c:v>
                </c:pt>
                <c:pt idx="23040" formatCode="General">
                  <c:v>-547.70799999999997</c:v>
                </c:pt>
                <c:pt idx="23041" formatCode="General">
                  <c:v>-548.46100000000001</c:v>
                </c:pt>
                <c:pt idx="23042" formatCode="General">
                  <c:v>-549.24099999999999</c:v>
                </c:pt>
                <c:pt idx="23043" formatCode="General">
                  <c:v>-550.096</c:v>
                </c:pt>
                <c:pt idx="23044" formatCode="General">
                  <c:v>-551.08900000000006</c:v>
                </c:pt>
                <c:pt idx="23045" formatCode="General">
                  <c:v>-552.30899999999997</c:v>
                </c:pt>
                <c:pt idx="23046" formatCode="General">
                  <c:v>-553.85799999999995</c:v>
                </c:pt>
                <c:pt idx="23047" formatCode="General">
                  <c:v>-555.74900000000002</c:v>
                </c:pt>
                <c:pt idx="23048" formatCode="General">
                  <c:v>-557.952</c:v>
                </c:pt>
                <c:pt idx="23049" formatCode="General">
                  <c:v>-560.48900000000003</c:v>
                </c:pt>
                <c:pt idx="23050" formatCode="General">
                  <c:v>-563.30700000000002</c:v>
                </c:pt>
                <c:pt idx="23051" formatCode="General">
                  <c:v>-566.22900000000004</c:v>
                </c:pt>
                <c:pt idx="23052" formatCode="General">
                  <c:v>-569.03399999999999</c:v>
                </c:pt>
                <c:pt idx="23053" formatCode="General">
                  <c:v>-571.53</c:v>
                </c:pt>
                <c:pt idx="23054" formatCode="General">
                  <c:v>-573.66399999999999</c:v>
                </c:pt>
                <c:pt idx="23055" formatCode="General">
                  <c:v>-575.44899999999996</c:v>
                </c:pt>
                <c:pt idx="23056" formatCode="General">
                  <c:v>-576.83199999999999</c:v>
                </c:pt>
                <c:pt idx="23057" formatCode="General">
                  <c:v>-577.82299999999998</c:v>
                </c:pt>
                <c:pt idx="23058" formatCode="General">
                  <c:v>-578.52800000000002</c:v>
                </c:pt>
                <c:pt idx="23059" formatCode="General">
                  <c:v>-579.029</c:v>
                </c:pt>
                <c:pt idx="23060" formatCode="General">
                  <c:v>-579.36900000000003</c:v>
                </c:pt>
                <c:pt idx="23061" formatCode="General">
                  <c:v>-579.48099999999999</c:v>
                </c:pt>
                <c:pt idx="23062" formatCode="General">
                  <c:v>-579.27300000000002</c:v>
                </c:pt>
                <c:pt idx="23063" formatCode="General">
                  <c:v>-578.69299999999998</c:v>
                </c:pt>
                <c:pt idx="23064" formatCode="General">
                  <c:v>-577.76400000000001</c:v>
                </c:pt>
                <c:pt idx="23065" formatCode="General">
                  <c:v>-576.64300000000003</c:v>
                </c:pt>
                <c:pt idx="23066" formatCode="General">
                  <c:v>-575.44299999999998</c:v>
                </c:pt>
                <c:pt idx="23067" formatCode="General">
                  <c:v>-574.20299999999997</c:v>
                </c:pt>
                <c:pt idx="23068" formatCode="General">
                  <c:v>-572.94000000000005</c:v>
                </c:pt>
                <c:pt idx="23069" formatCode="General">
                  <c:v>-571.64</c:v>
                </c:pt>
                <c:pt idx="23070" formatCode="General">
                  <c:v>-570.24</c:v>
                </c:pt>
                <c:pt idx="23071" formatCode="General">
                  <c:v>-568.72400000000005</c:v>
                </c:pt>
                <c:pt idx="23072" formatCode="General">
                  <c:v>-567.15</c:v>
                </c:pt>
                <c:pt idx="23073" formatCode="General">
                  <c:v>-565.56500000000005</c:v>
                </c:pt>
                <c:pt idx="23074" formatCode="General">
                  <c:v>-563.99</c:v>
                </c:pt>
                <c:pt idx="23075" formatCode="General">
                  <c:v>-562.44799999999998</c:v>
                </c:pt>
                <c:pt idx="23076" formatCode="General">
                  <c:v>-560.97900000000004</c:v>
                </c:pt>
                <c:pt idx="23077" formatCode="General">
                  <c:v>-559.68399999999997</c:v>
                </c:pt>
                <c:pt idx="23078" formatCode="General">
                  <c:v>-558.62400000000002</c:v>
                </c:pt>
                <c:pt idx="23079" formatCode="General">
                  <c:v>-557.75599999999997</c:v>
                </c:pt>
                <c:pt idx="23080" formatCode="General">
                  <c:v>-557.18499999999995</c:v>
                </c:pt>
                <c:pt idx="23081" formatCode="General">
                  <c:v>-557.06200000000001</c:v>
                </c:pt>
                <c:pt idx="23082" formatCode="General">
                  <c:v>-557.30799999999999</c:v>
                </c:pt>
                <c:pt idx="23083" formatCode="General">
                  <c:v>-557.755</c:v>
                </c:pt>
                <c:pt idx="23084" formatCode="General">
                  <c:v>-558.178</c:v>
                </c:pt>
                <c:pt idx="23085" formatCode="General">
                  <c:v>-558.35900000000004</c:v>
                </c:pt>
                <c:pt idx="23086" formatCode="General">
                  <c:v>-558.16600000000005</c:v>
                </c:pt>
                <c:pt idx="23087" formatCode="General">
                  <c:v>-557.57500000000005</c:v>
                </c:pt>
                <c:pt idx="23088" formatCode="General">
                  <c:v>-556.63199999999995</c:v>
                </c:pt>
                <c:pt idx="23089" formatCode="General">
                  <c:v>-555.38499999999999</c:v>
                </c:pt>
                <c:pt idx="23090" formatCode="General">
                  <c:v>-553.90300000000002</c:v>
                </c:pt>
                <c:pt idx="23091" formatCode="General">
                  <c:v>-552.23699999999997</c:v>
                </c:pt>
                <c:pt idx="23092" formatCode="General">
                  <c:v>-550.41800000000001</c:v>
                </c:pt>
                <c:pt idx="23093" formatCode="General">
                  <c:v>-548.44600000000003</c:v>
                </c:pt>
                <c:pt idx="23094" formatCode="General">
                  <c:v>-546.29600000000005</c:v>
                </c:pt>
                <c:pt idx="23095" formatCode="General">
                  <c:v>-543.92399999999998</c:v>
                </c:pt>
                <c:pt idx="23096" formatCode="General">
                  <c:v>-541.21</c:v>
                </c:pt>
                <c:pt idx="23097" formatCode="General">
                  <c:v>-538.06299999999999</c:v>
                </c:pt>
                <c:pt idx="23098" formatCode="General">
                  <c:v>-534.53399999999999</c:v>
                </c:pt>
                <c:pt idx="23099" formatCode="General">
                  <c:v>-530.68700000000001</c:v>
                </c:pt>
                <c:pt idx="23100" formatCode="General">
                  <c:v>-526.57799999999997</c:v>
                </c:pt>
                <c:pt idx="23101" formatCode="General">
                  <c:v>-522.21900000000005</c:v>
                </c:pt>
                <c:pt idx="23102" formatCode="General">
                  <c:v>-517.60500000000002</c:v>
                </c:pt>
                <c:pt idx="23103" formatCode="General">
                  <c:v>-512.76099999999997</c:v>
                </c:pt>
                <c:pt idx="23104" formatCode="General">
                  <c:v>-507.72699999999998</c:v>
                </c:pt>
                <c:pt idx="23105" formatCode="General">
                  <c:v>-502.55099999999999</c:v>
                </c:pt>
                <c:pt idx="23106" formatCode="General">
                  <c:v>-497.36599999999999</c:v>
                </c:pt>
                <c:pt idx="23107" formatCode="General">
                  <c:v>-492.34199999999998</c:v>
                </c:pt>
                <c:pt idx="23108" formatCode="General">
                  <c:v>-487.64100000000002</c:v>
                </c:pt>
                <c:pt idx="23109" formatCode="General">
                  <c:v>-483.37299999999999</c:v>
                </c:pt>
                <c:pt idx="23110" formatCode="General">
                  <c:v>-479.452</c:v>
                </c:pt>
                <c:pt idx="23111" formatCode="General">
                  <c:v>-475.74900000000002</c:v>
                </c:pt>
                <c:pt idx="23112" formatCode="General">
                  <c:v>-472.16300000000001</c:v>
                </c:pt>
                <c:pt idx="23113" formatCode="General">
                  <c:v>-468.63200000000001</c:v>
                </c:pt>
                <c:pt idx="23114" formatCode="General">
                  <c:v>-465.15499999999997</c:v>
                </c:pt>
                <c:pt idx="23115" formatCode="General">
                  <c:v>-461.71899999999999</c:v>
                </c:pt>
                <c:pt idx="23116" formatCode="General">
                  <c:v>-458.30099999999999</c:v>
                </c:pt>
                <c:pt idx="23117" formatCode="General">
                  <c:v>-454.84</c:v>
                </c:pt>
                <c:pt idx="23118" formatCode="General">
                  <c:v>-451.30200000000002</c:v>
                </c:pt>
                <c:pt idx="23119" formatCode="General">
                  <c:v>-447.69799999999998</c:v>
                </c:pt>
                <c:pt idx="23120" formatCode="General">
                  <c:v>-444.03800000000001</c:v>
                </c:pt>
                <c:pt idx="23121" formatCode="General">
                  <c:v>-440.32299999999998</c:v>
                </c:pt>
                <c:pt idx="23122" formatCode="General">
                  <c:v>-436.52199999999999</c:v>
                </c:pt>
                <c:pt idx="23123" formatCode="General">
                  <c:v>-432.589</c:v>
                </c:pt>
                <c:pt idx="23124" formatCode="General">
                  <c:v>-428.45600000000002</c:v>
                </c:pt>
                <c:pt idx="23125" formatCode="General">
                  <c:v>-424.08199999999999</c:v>
                </c:pt>
                <c:pt idx="23126" formatCode="General">
                  <c:v>-419.48200000000003</c:v>
                </c:pt>
                <c:pt idx="23127" formatCode="General">
                  <c:v>-414.709</c:v>
                </c:pt>
                <c:pt idx="23128" formatCode="General">
                  <c:v>-409.82400000000001</c:v>
                </c:pt>
                <c:pt idx="23129" formatCode="General">
                  <c:v>-404.84500000000003</c:v>
                </c:pt>
                <c:pt idx="23130" formatCode="General">
                  <c:v>-399.76799999999997</c:v>
                </c:pt>
                <c:pt idx="23131" formatCode="General">
                  <c:v>-394.56</c:v>
                </c:pt>
                <c:pt idx="23132" formatCode="General">
                  <c:v>-389.14699999999999</c:v>
                </c:pt>
                <c:pt idx="23133" formatCode="General">
                  <c:v>-383.42700000000002</c:v>
                </c:pt>
                <c:pt idx="23134" formatCode="General">
                  <c:v>-377.34800000000001</c:v>
                </c:pt>
                <c:pt idx="23135" formatCode="General">
                  <c:v>-370.91800000000001</c:v>
                </c:pt>
                <c:pt idx="23136" formatCode="General">
                  <c:v>-364.21</c:v>
                </c:pt>
                <c:pt idx="23137" formatCode="General">
                  <c:v>-357.31099999999998</c:v>
                </c:pt>
                <c:pt idx="23138" formatCode="General">
                  <c:v>-350.28199999999998</c:v>
                </c:pt>
                <c:pt idx="23139" formatCode="General">
                  <c:v>-343.16899999999998</c:v>
                </c:pt>
                <c:pt idx="23140" formatCode="General">
                  <c:v>-335.988</c:v>
                </c:pt>
                <c:pt idx="23141" formatCode="General">
                  <c:v>-328.70400000000001</c:v>
                </c:pt>
                <c:pt idx="23142" formatCode="General">
                  <c:v>-321.26400000000001</c:v>
                </c:pt>
                <c:pt idx="23143" formatCode="General">
                  <c:v>-313.58499999999998</c:v>
                </c:pt>
                <c:pt idx="23144" formatCode="General">
                  <c:v>-305.57799999999997</c:v>
                </c:pt>
                <c:pt idx="23145" formatCode="General">
                  <c:v>-297.19200000000001</c:v>
                </c:pt>
                <c:pt idx="23146" formatCode="General">
                  <c:v>-288.51799999999997</c:v>
                </c:pt>
                <c:pt idx="23147" formatCode="General">
                  <c:v>-279.75299999999999</c:v>
                </c:pt>
                <c:pt idx="23148" formatCode="General">
                  <c:v>-271.02999999999997</c:v>
                </c:pt>
                <c:pt idx="23149" formatCode="General">
                  <c:v>-262.42700000000002</c:v>
                </c:pt>
                <c:pt idx="23150" formatCode="General">
                  <c:v>-253.94800000000001</c:v>
                </c:pt>
                <c:pt idx="23151" formatCode="General">
                  <c:v>-245.584</c:v>
                </c:pt>
                <c:pt idx="23152" formatCode="General">
                  <c:v>-237.34200000000001</c:v>
                </c:pt>
                <c:pt idx="23153" formatCode="General">
                  <c:v>-229.24600000000001</c:v>
                </c:pt>
                <c:pt idx="23154" formatCode="General">
                  <c:v>-221.33600000000001</c:v>
                </c:pt>
                <c:pt idx="23155" formatCode="General">
                  <c:v>-213.63499999999999</c:v>
                </c:pt>
                <c:pt idx="23156" formatCode="General">
                  <c:v>-206.149</c:v>
                </c:pt>
                <c:pt idx="23157" formatCode="General">
                  <c:v>-198.90700000000001</c:v>
                </c:pt>
                <c:pt idx="23158" formatCode="General">
                  <c:v>-191.92599999999999</c:v>
                </c:pt>
                <c:pt idx="23159" formatCode="General">
                  <c:v>-185.19200000000001</c:v>
                </c:pt>
                <c:pt idx="23160" formatCode="General">
                  <c:v>-178.69900000000001</c:v>
                </c:pt>
                <c:pt idx="23161" formatCode="General">
                  <c:v>-172.44</c:v>
                </c:pt>
                <c:pt idx="23162" formatCode="General">
                  <c:v>-166.37799999999999</c:v>
                </c:pt>
                <c:pt idx="23163" formatCode="General">
                  <c:v>-160.45500000000001</c:v>
                </c:pt>
                <c:pt idx="23164" formatCode="General">
                  <c:v>-154.58500000000001</c:v>
                </c:pt>
                <c:pt idx="23165" formatCode="General">
                  <c:v>-148.69</c:v>
                </c:pt>
                <c:pt idx="23166" formatCode="General">
                  <c:v>-142.72900000000001</c:v>
                </c:pt>
                <c:pt idx="23167" formatCode="General">
                  <c:v>-136.75700000000001</c:v>
                </c:pt>
                <c:pt idx="23168" formatCode="General">
                  <c:v>-130.892</c:v>
                </c:pt>
                <c:pt idx="23169" formatCode="General">
                  <c:v>-125.206</c:v>
                </c:pt>
                <c:pt idx="23170" formatCode="General">
                  <c:v>-119.685</c:v>
                </c:pt>
                <c:pt idx="23171" formatCode="General">
                  <c:v>-114.184</c:v>
                </c:pt>
                <c:pt idx="23172" formatCode="General">
                  <c:v>-108.581</c:v>
                </c:pt>
                <c:pt idx="23173" formatCode="General">
                  <c:v>-102.831</c:v>
                </c:pt>
                <c:pt idx="23174" formatCode="General">
                  <c:v>-96.861500000000007</c:v>
                </c:pt>
                <c:pt idx="23175" formatCode="General">
                  <c:v>-90.597099999999998</c:v>
                </c:pt>
                <c:pt idx="23176" formatCode="General">
                  <c:v>-84.142300000000006</c:v>
                </c:pt>
                <c:pt idx="23177" formatCode="General">
                  <c:v>-77.640500000000003</c:v>
                </c:pt>
                <c:pt idx="23178" formatCode="General">
                  <c:v>-71.136700000000005</c:v>
                </c:pt>
                <c:pt idx="23179" formatCode="General">
                  <c:v>-64.657799999999995</c:v>
                </c:pt>
                <c:pt idx="23180" formatCode="General">
                  <c:v>-58.198700000000002</c:v>
                </c:pt>
                <c:pt idx="23181" formatCode="General">
                  <c:v>-51.751399999999997</c:v>
                </c:pt>
                <c:pt idx="23182" formatCode="General">
                  <c:v>-45.324100000000001</c:v>
                </c:pt>
                <c:pt idx="23183" formatCode="General">
                  <c:v>-39.0867</c:v>
                </c:pt>
                <c:pt idx="23184" formatCode="General">
                  <c:v>-33.14</c:v>
                </c:pt>
                <c:pt idx="23185" formatCode="General">
                  <c:v>-27.290700000000001</c:v>
                </c:pt>
                <c:pt idx="23186" formatCode="General">
                  <c:v>-21.369</c:v>
                </c:pt>
                <c:pt idx="23187" formatCode="General">
                  <c:v>-15.3172</c:v>
                </c:pt>
                <c:pt idx="23188" formatCode="General">
                  <c:v>-9.0439000000000007</c:v>
                </c:pt>
                <c:pt idx="23189" formatCode="General">
                  <c:v>-2.4590800000000002</c:v>
                </c:pt>
                <c:pt idx="23190" formatCode="General">
                  <c:v>4.5089699999999997</c:v>
                </c:pt>
                <c:pt idx="23191" formatCode="General">
                  <c:v>11.8992</c:v>
                </c:pt>
                <c:pt idx="23192" formatCode="General">
                  <c:v>19.6876</c:v>
                </c:pt>
                <c:pt idx="23193" formatCode="General">
                  <c:v>27.727900000000002</c:v>
                </c:pt>
                <c:pt idx="23194" formatCode="General">
                  <c:v>35.8063</c:v>
                </c:pt>
                <c:pt idx="23195" formatCode="General">
                  <c:v>43.773499999999999</c:v>
                </c:pt>
                <c:pt idx="23196" formatCode="General">
                  <c:v>51.549300000000002</c:v>
                </c:pt>
                <c:pt idx="23197" formatCode="General">
                  <c:v>59.203400000000002</c:v>
                </c:pt>
                <c:pt idx="23198" formatCode="General">
                  <c:v>66.795500000000004</c:v>
                </c:pt>
                <c:pt idx="23199" formatCode="General">
                  <c:v>74.259699999999995</c:v>
                </c:pt>
                <c:pt idx="23200" formatCode="General">
                  <c:v>81.584800000000001</c:v>
                </c:pt>
                <c:pt idx="23201" formatCode="General">
                  <c:v>88.825599999999994</c:v>
                </c:pt>
                <c:pt idx="23202" formatCode="General">
                  <c:v>96.053100000000001</c:v>
                </c:pt>
                <c:pt idx="23203" formatCode="General">
                  <c:v>103.307</c:v>
                </c:pt>
                <c:pt idx="23204" formatCode="General">
                  <c:v>110.548</c:v>
                </c:pt>
                <c:pt idx="23205" formatCode="General">
                  <c:v>117.654</c:v>
                </c:pt>
                <c:pt idx="23206" formatCode="General">
                  <c:v>124.431</c:v>
                </c:pt>
                <c:pt idx="23207" formatCode="General">
                  <c:v>130.88399999999999</c:v>
                </c:pt>
                <c:pt idx="23208" formatCode="General">
                  <c:v>137.19200000000001</c:v>
                </c:pt>
                <c:pt idx="23209" formatCode="General">
                  <c:v>143.453</c:v>
                </c:pt>
                <c:pt idx="23210" formatCode="General">
                  <c:v>149.727</c:v>
                </c:pt>
                <c:pt idx="23211" formatCode="General">
                  <c:v>156.12700000000001</c:v>
                </c:pt>
                <c:pt idx="23212" formatCode="General">
                  <c:v>162.71299999999999</c:v>
                </c:pt>
                <c:pt idx="23213" formatCode="General">
                  <c:v>169.43</c:v>
                </c:pt>
                <c:pt idx="23214" formatCode="General">
                  <c:v>176.25899999999999</c:v>
                </c:pt>
                <c:pt idx="23215" formatCode="General">
                  <c:v>183.209</c:v>
                </c:pt>
                <c:pt idx="23216" formatCode="General">
                  <c:v>190.19300000000001</c:v>
                </c:pt>
                <c:pt idx="23217" formatCode="General">
                  <c:v>197.12</c:v>
                </c:pt>
                <c:pt idx="23218" formatCode="General">
                  <c:v>204.001</c:v>
                </c:pt>
                <c:pt idx="23219" formatCode="General">
                  <c:v>210.84399999999999</c:v>
                </c:pt>
                <c:pt idx="23220" formatCode="General">
                  <c:v>217.64099999999999</c:v>
                </c:pt>
                <c:pt idx="23221" formatCode="General">
                  <c:v>224.31399999999999</c:v>
                </c:pt>
                <c:pt idx="23222" formatCode="General">
                  <c:v>230.75299999999999</c:v>
                </c:pt>
                <c:pt idx="23223" formatCode="General">
                  <c:v>237.101</c:v>
                </c:pt>
                <c:pt idx="23224" formatCode="General">
                  <c:v>243.602</c:v>
                </c:pt>
                <c:pt idx="23225" formatCode="General">
                  <c:v>250.41300000000001</c:v>
                </c:pt>
                <c:pt idx="23226" formatCode="General">
                  <c:v>257.60899999999998</c:v>
                </c:pt>
                <c:pt idx="23227" formatCode="General">
                  <c:v>265.15499999999997</c:v>
                </c:pt>
                <c:pt idx="23228" formatCode="General">
                  <c:v>272.90499999999997</c:v>
                </c:pt>
                <c:pt idx="23229" formatCode="General">
                  <c:v>280.68299999999999</c:v>
                </c:pt>
                <c:pt idx="23230" formatCode="General">
                  <c:v>288.40100000000001</c:v>
                </c:pt>
                <c:pt idx="23231" formatCode="General">
                  <c:v>295.99099999999999</c:v>
                </c:pt>
                <c:pt idx="23232" formatCode="General">
                  <c:v>303.37599999999998</c:v>
                </c:pt>
                <c:pt idx="23233" formatCode="General">
                  <c:v>310.517</c:v>
                </c:pt>
                <c:pt idx="23234" formatCode="General">
                  <c:v>317.43</c:v>
                </c:pt>
                <c:pt idx="23235" formatCode="General">
                  <c:v>324.08999999999997</c:v>
                </c:pt>
                <c:pt idx="23236" formatCode="General">
                  <c:v>330.46</c:v>
                </c:pt>
                <c:pt idx="23237" formatCode="General">
                  <c:v>336.57400000000001</c:v>
                </c:pt>
                <c:pt idx="23238" formatCode="General">
                  <c:v>342.49900000000002</c:v>
                </c:pt>
                <c:pt idx="23239" formatCode="General">
                  <c:v>348.32299999999998</c:v>
                </c:pt>
                <c:pt idx="23240" formatCode="General">
                  <c:v>354.07</c:v>
                </c:pt>
                <c:pt idx="23241" formatCode="General">
                  <c:v>359.69499999999999</c:v>
                </c:pt>
                <c:pt idx="23242" formatCode="General">
                  <c:v>365.12400000000002</c:v>
                </c:pt>
                <c:pt idx="23243" formatCode="General">
                  <c:v>370.298</c:v>
                </c:pt>
                <c:pt idx="23244" formatCode="General">
                  <c:v>375.26299999999998</c:v>
                </c:pt>
                <c:pt idx="23245" formatCode="General">
                  <c:v>380.089</c:v>
                </c:pt>
                <c:pt idx="23246" formatCode="General">
                  <c:v>384.81599999999997</c:v>
                </c:pt>
                <c:pt idx="23247" formatCode="General">
                  <c:v>389.5</c:v>
                </c:pt>
                <c:pt idx="23248" formatCode="General">
                  <c:v>394.19600000000003</c:v>
                </c:pt>
                <c:pt idx="23249" formatCode="General">
                  <c:v>399.04399999999998</c:v>
                </c:pt>
                <c:pt idx="23250" formatCode="General">
                  <c:v>404.19099999999997</c:v>
                </c:pt>
                <c:pt idx="23251" formatCode="General">
                  <c:v>409.68200000000002</c:v>
                </c:pt>
                <c:pt idx="23252" formatCode="General">
                  <c:v>415.51299999999998</c:v>
                </c:pt>
                <c:pt idx="23253" formatCode="General">
                  <c:v>421.61</c:v>
                </c:pt>
                <c:pt idx="23254" formatCode="General">
                  <c:v>427.90800000000002</c:v>
                </c:pt>
                <c:pt idx="23255" formatCode="General">
                  <c:v>434.38</c:v>
                </c:pt>
                <c:pt idx="23256" formatCode="General">
                  <c:v>440.94400000000002</c:v>
                </c:pt>
                <c:pt idx="23257" formatCode="General">
                  <c:v>447.495</c:v>
                </c:pt>
                <c:pt idx="23258" formatCode="General">
                  <c:v>453.93200000000002</c:v>
                </c:pt>
                <c:pt idx="23259" formatCode="General">
                  <c:v>460.14100000000002</c:v>
                </c:pt>
                <c:pt idx="23260" formatCode="General">
                  <c:v>466.00700000000001</c:v>
                </c:pt>
                <c:pt idx="23261" formatCode="General">
                  <c:v>471.45100000000002</c:v>
                </c:pt>
                <c:pt idx="23262" formatCode="General">
                  <c:v>476.43799999999999</c:v>
                </c:pt>
                <c:pt idx="23263" formatCode="General">
                  <c:v>480.83100000000002</c:v>
                </c:pt>
                <c:pt idx="23264" formatCode="General">
                  <c:v>484.51600000000002</c:v>
                </c:pt>
                <c:pt idx="23265" formatCode="General">
                  <c:v>487.59199999999998</c:v>
                </c:pt>
                <c:pt idx="23266" formatCode="General">
                  <c:v>490.202</c:v>
                </c:pt>
                <c:pt idx="23267" formatCode="General">
                  <c:v>492.471</c:v>
                </c:pt>
                <c:pt idx="23268" formatCode="General">
                  <c:v>494.52199999999999</c:v>
                </c:pt>
                <c:pt idx="23269" formatCode="General">
                  <c:v>496.43200000000002</c:v>
                </c:pt>
                <c:pt idx="23270" formatCode="General">
                  <c:v>498.25400000000002</c:v>
                </c:pt>
                <c:pt idx="23271" formatCode="General">
                  <c:v>500.02100000000002</c:v>
                </c:pt>
                <c:pt idx="23272" formatCode="General">
                  <c:v>501.73700000000002</c:v>
                </c:pt>
                <c:pt idx="23273" formatCode="General">
                  <c:v>503.375</c:v>
                </c:pt>
                <c:pt idx="23274" formatCode="General">
                  <c:v>504.89499999999998</c:v>
                </c:pt>
                <c:pt idx="23275" formatCode="General">
                  <c:v>506.29199999999997</c:v>
                </c:pt>
                <c:pt idx="23276" formatCode="General">
                  <c:v>507.58800000000002</c:v>
                </c:pt>
                <c:pt idx="23277" formatCode="General">
                  <c:v>508.858</c:v>
                </c:pt>
                <c:pt idx="23278" formatCode="General">
                  <c:v>510.16300000000001</c:v>
                </c:pt>
                <c:pt idx="23279" formatCode="General">
                  <c:v>511.47699999999998</c:v>
                </c:pt>
                <c:pt idx="23280" formatCode="General">
                  <c:v>512.74699999999996</c:v>
                </c:pt>
                <c:pt idx="23281" formatCode="General">
                  <c:v>513.91099999999994</c:v>
                </c:pt>
                <c:pt idx="23282" formatCode="General">
                  <c:v>514.95000000000005</c:v>
                </c:pt>
                <c:pt idx="23283" formatCode="General">
                  <c:v>515.86500000000001</c:v>
                </c:pt>
                <c:pt idx="23284" formatCode="General">
                  <c:v>516.64400000000001</c:v>
                </c:pt>
                <c:pt idx="23285" formatCode="General">
                  <c:v>517.28</c:v>
                </c:pt>
                <c:pt idx="23286" formatCode="General">
                  <c:v>517.798</c:v>
                </c:pt>
                <c:pt idx="23287" formatCode="General">
                  <c:v>518.22</c:v>
                </c:pt>
                <c:pt idx="23288" formatCode="General">
                  <c:v>518.55600000000004</c:v>
                </c:pt>
                <c:pt idx="23289" formatCode="General">
                  <c:v>518.81200000000001</c:v>
                </c:pt>
                <c:pt idx="23290" formatCode="General">
                  <c:v>518.98299999999995</c:v>
                </c:pt>
                <c:pt idx="23291" formatCode="General">
                  <c:v>519.06500000000005</c:v>
                </c:pt>
                <c:pt idx="23292" formatCode="General">
                  <c:v>519.01900000000001</c:v>
                </c:pt>
                <c:pt idx="23293" formatCode="General">
                  <c:v>518.77</c:v>
                </c:pt>
                <c:pt idx="23294" formatCode="General">
                  <c:v>518.24400000000003</c:v>
                </c:pt>
                <c:pt idx="23295" formatCode="General">
                  <c:v>517.40300000000002</c:v>
                </c:pt>
                <c:pt idx="23296" formatCode="General">
                  <c:v>516.30700000000002</c:v>
                </c:pt>
                <c:pt idx="23297" formatCode="General">
                  <c:v>515.03700000000003</c:v>
                </c:pt>
                <c:pt idx="23298" formatCode="General">
                  <c:v>513.51199999999994</c:v>
                </c:pt>
                <c:pt idx="23299" formatCode="General">
                  <c:v>511.67399999999998</c:v>
                </c:pt>
                <c:pt idx="23300" formatCode="General">
                  <c:v>509.61399999999998</c:v>
                </c:pt>
                <c:pt idx="23301" formatCode="General">
                  <c:v>507.488</c:v>
                </c:pt>
                <c:pt idx="23302" formatCode="General">
                  <c:v>505.43900000000002</c:v>
                </c:pt>
                <c:pt idx="23303" formatCode="General">
                  <c:v>503.44499999999999</c:v>
                </c:pt>
                <c:pt idx="23304" formatCode="General">
                  <c:v>501.44299999999998</c:v>
                </c:pt>
                <c:pt idx="23305" formatCode="General">
                  <c:v>499.41699999999997</c:v>
                </c:pt>
                <c:pt idx="23306" formatCode="General">
                  <c:v>497.38400000000001</c:v>
                </c:pt>
                <c:pt idx="23307" formatCode="General">
                  <c:v>495.41199999999998</c:v>
                </c:pt>
                <c:pt idx="23308" formatCode="General">
                  <c:v>493.56400000000002</c:v>
                </c:pt>
                <c:pt idx="23309" formatCode="General">
                  <c:v>491.875</c:v>
                </c:pt>
                <c:pt idx="23310" formatCode="General">
                  <c:v>490.29700000000003</c:v>
                </c:pt>
                <c:pt idx="23311" formatCode="General">
                  <c:v>488.73599999999999</c:v>
                </c:pt>
                <c:pt idx="23312" formatCode="General">
                  <c:v>487.10599999999999</c:v>
                </c:pt>
                <c:pt idx="23313" formatCode="General">
                  <c:v>485.36599999999999</c:v>
                </c:pt>
                <c:pt idx="23314" formatCode="General">
                  <c:v>483.52600000000001</c:v>
                </c:pt>
                <c:pt idx="23315" formatCode="General">
                  <c:v>481.64</c:v>
                </c:pt>
                <c:pt idx="23316" formatCode="General">
                  <c:v>479.767</c:v>
                </c:pt>
                <c:pt idx="23317" formatCode="General">
                  <c:v>477.947</c:v>
                </c:pt>
                <c:pt idx="23318" formatCode="General">
                  <c:v>476.19499999999999</c:v>
                </c:pt>
                <c:pt idx="23319" formatCode="General">
                  <c:v>474.46800000000002</c:v>
                </c:pt>
                <c:pt idx="23320" formatCode="General">
                  <c:v>472.68900000000002</c:v>
                </c:pt>
                <c:pt idx="23321" formatCode="General">
                  <c:v>470.76499999999999</c:v>
                </c:pt>
                <c:pt idx="23322" formatCode="General">
                  <c:v>468.69099999999997</c:v>
                </c:pt>
                <c:pt idx="23323" formatCode="General">
                  <c:v>466.529</c:v>
                </c:pt>
                <c:pt idx="23324" formatCode="General">
                  <c:v>464.26299999999998</c:v>
                </c:pt>
                <c:pt idx="23325" formatCode="General">
                  <c:v>461.846</c:v>
                </c:pt>
                <c:pt idx="23326" formatCode="General">
                  <c:v>459.22800000000001</c:v>
                </c:pt>
                <c:pt idx="23327" formatCode="General">
                  <c:v>456.44400000000002</c:v>
                </c:pt>
                <c:pt idx="23328" formatCode="General">
                  <c:v>453.61399999999998</c:v>
                </c:pt>
                <c:pt idx="23329" formatCode="General">
                  <c:v>450.86900000000003</c:v>
                </c:pt>
                <c:pt idx="23330" formatCode="General">
                  <c:v>448.31099999999998</c:v>
                </c:pt>
                <c:pt idx="23331" formatCode="General">
                  <c:v>445.947</c:v>
                </c:pt>
                <c:pt idx="23332" formatCode="General">
                  <c:v>443.71600000000001</c:v>
                </c:pt>
                <c:pt idx="23333" formatCode="General">
                  <c:v>441.43200000000002</c:v>
                </c:pt>
                <c:pt idx="23334" formatCode="General">
                  <c:v>438.935</c:v>
                </c:pt>
                <c:pt idx="23335" formatCode="General">
                  <c:v>436.18299999999999</c:v>
                </c:pt>
                <c:pt idx="23336" formatCode="General">
                  <c:v>433.15499999999997</c:v>
                </c:pt>
                <c:pt idx="23337" formatCode="General">
                  <c:v>429.85500000000002</c:v>
                </c:pt>
                <c:pt idx="23338" formatCode="General">
                  <c:v>426.36599999999999</c:v>
                </c:pt>
                <c:pt idx="23339" formatCode="General">
                  <c:v>422.77699999999999</c:v>
                </c:pt>
                <c:pt idx="23340" formatCode="General">
                  <c:v>419.11500000000001</c:v>
                </c:pt>
                <c:pt idx="23341" formatCode="General">
                  <c:v>415.399</c:v>
                </c:pt>
                <c:pt idx="23342" formatCode="General">
                  <c:v>411.63400000000001</c:v>
                </c:pt>
                <c:pt idx="23343" formatCode="General">
                  <c:v>407.84100000000001</c:v>
                </c:pt>
                <c:pt idx="23344" formatCode="General">
                  <c:v>404.04199999999997</c:v>
                </c:pt>
                <c:pt idx="23345" formatCode="General">
                  <c:v>400.209</c:v>
                </c:pt>
                <c:pt idx="23346" formatCode="General">
                  <c:v>396.279</c:v>
                </c:pt>
                <c:pt idx="23347" formatCode="General">
                  <c:v>392.18700000000001</c:v>
                </c:pt>
                <c:pt idx="23348" formatCode="General">
                  <c:v>387.89499999999998</c:v>
                </c:pt>
                <c:pt idx="23349" formatCode="General">
                  <c:v>383.40499999999997</c:v>
                </c:pt>
                <c:pt idx="23350" formatCode="General">
                  <c:v>378.73599999999999</c:v>
                </c:pt>
                <c:pt idx="23351" formatCode="General">
                  <c:v>373.90100000000001</c:v>
                </c:pt>
                <c:pt idx="23352" formatCode="General">
                  <c:v>368.84300000000002</c:v>
                </c:pt>
                <c:pt idx="23353" formatCode="General">
                  <c:v>363.50599999999997</c:v>
                </c:pt>
                <c:pt idx="23354" formatCode="General">
                  <c:v>357.87</c:v>
                </c:pt>
                <c:pt idx="23355" formatCode="General">
                  <c:v>351.93799999999999</c:v>
                </c:pt>
                <c:pt idx="23356" formatCode="General">
                  <c:v>345.74</c:v>
                </c:pt>
                <c:pt idx="23357" formatCode="General">
                  <c:v>339.39499999999998</c:v>
                </c:pt>
                <c:pt idx="23358" formatCode="General">
                  <c:v>333.00200000000001</c:v>
                </c:pt>
                <c:pt idx="23359" formatCode="General">
                  <c:v>326.50299999999999</c:v>
                </c:pt>
                <c:pt idx="23360" formatCode="General">
                  <c:v>319.863</c:v>
                </c:pt>
                <c:pt idx="23361" formatCode="General">
                  <c:v>313.108</c:v>
                </c:pt>
                <c:pt idx="23362" formatCode="General">
                  <c:v>306.24900000000002</c:v>
                </c:pt>
                <c:pt idx="23363" formatCode="General">
                  <c:v>299.279</c:v>
                </c:pt>
                <c:pt idx="23364" formatCode="General">
                  <c:v>292.24400000000003</c:v>
                </c:pt>
                <c:pt idx="23365" formatCode="General">
                  <c:v>285.22500000000002</c:v>
                </c:pt>
                <c:pt idx="23366" formatCode="General">
                  <c:v>278.38099999999997</c:v>
                </c:pt>
                <c:pt idx="23367" formatCode="General">
                  <c:v>271.88200000000001</c:v>
                </c:pt>
                <c:pt idx="23368" formatCode="General">
                  <c:v>265.80799999999999</c:v>
                </c:pt>
                <c:pt idx="23369" formatCode="General">
                  <c:v>260.12599999999998</c:v>
                </c:pt>
                <c:pt idx="23370" formatCode="General">
                  <c:v>254.73699999999999</c:v>
                </c:pt>
                <c:pt idx="23371" formatCode="General">
                  <c:v>249.476</c:v>
                </c:pt>
                <c:pt idx="23372" formatCode="General">
                  <c:v>244.179</c:v>
                </c:pt>
                <c:pt idx="23373" formatCode="General">
                  <c:v>238.79900000000001</c:v>
                </c:pt>
                <c:pt idx="23374" formatCode="General">
                  <c:v>233.33500000000001</c:v>
                </c:pt>
                <c:pt idx="23375" formatCode="General">
                  <c:v>227.83799999999999</c:v>
                </c:pt>
                <c:pt idx="23376" formatCode="General">
                  <c:v>222.333</c:v>
                </c:pt>
                <c:pt idx="23377" formatCode="General">
                  <c:v>216.81200000000001</c:v>
                </c:pt>
                <c:pt idx="23378" formatCode="General">
                  <c:v>211.26900000000001</c:v>
                </c:pt>
                <c:pt idx="23379" formatCode="General">
                  <c:v>205.68</c:v>
                </c:pt>
                <c:pt idx="23380" formatCode="General">
                  <c:v>199.99</c:v>
                </c:pt>
                <c:pt idx="23381" formatCode="General">
                  <c:v>194.15</c:v>
                </c:pt>
                <c:pt idx="23382" formatCode="General">
                  <c:v>188.13399999999999</c:v>
                </c:pt>
                <c:pt idx="23383" formatCode="General">
                  <c:v>181.94399999999999</c:v>
                </c:pt>
                <c:pt idx="23384" formatCode="General">
                  <c:v>175.61099999999999</c:v>
                </c:pt>
                <c:pt idx="23385" formatCode="General">
                  <c:v>169.364</c:v>
                </c:pt>
                <c:pt idx="23386" formatCode="General">
                  <c:v>163.423</c:v>
                </c:pt>
                <c:pt idx="23387" formatCode="General">
                  <c:v>157.81399999999999</c:v>
                </c:pt>
                <c:pt idx="23388" formatCode="General">
                  <c:v>152.48099999999999</c:v>
                </c:pt>
                <c:pt idx="23389" formatCode="General">
                  <c:v>147.292</c:v>
                </c:pt>
                <c:pt idx="23390" formatCode="General">
                  <c:v>142.15600000000001</c:v>
                </c:pt>
                <c:pt idx="23391" formatCode="General">
                  <c:v>137.02799999999999</c:v>
                </c:pt>
                <c:pt idx="23392" formatCode="General">
                  <c:v>131.85</c:v>
                </c:pt>
                <c:pt idx="23393" formatCode="General">
                  <c:v>126.57</c:v>
                </c:pt>
                <c:pt idx="23394" formatCode="General">
                  <c:v>121.16</c:v>
                </c:pt>
                <c:pt idx="23395" formatCode="General">
                  <c:v>115.489</c:v>
                </c:pt>
                <c:pt idx="23396" formatCode="General">
                  <c:v>109.373</c:v>
                </c:pt>
                <c:pt idx="23397" formatCode="General">
                  <c:v>102.776</c:v>
                </c:pt>
                <c:pt idx="23398" formatCode="General">
                  <c:v>95.743700000000004</c:v>
                </c:pt>
                <c:pt idx="23399" formatCode="General">
                  <c:v>88.308599999999998</c:v>
                </c:pt>
                <c:pt idx="23400" formatCode="General">
                  <c:v>80.5154</c:v>
                </c:pt>
                <c:pt idx="23401" formatCode="General">
                  <c:v>72.403899999999993</c:v>
                </c:pt>
                <c:pt idx="23402" formatCode="General">
                  <c:v>64.023499999999999</c:v>
                </c:pt>
                <c:pt idx="23403" formatCode="General">
                  <c:v>55.424700000000001</c:v>
                </c:pt>
                <c:pt idx="23404" formatCode="General">
                  <c:v>46.6252</c:v>
                </c:pt>
                <c:pt idx="23405" formatCode="General">
                  <c:v>37.632800000000003</c:v>
                </c:pt>
                <c:pt idx="23406" formatCode="General">
                  <c:v>28.460999999999999</c:v>
                </c:pt>
                <c:pt idx="23407" formatCode="General">
                  <c:v>19.084599999999998</c:v>
                </c:pt>
                <c:pt idx="23408" formatCode="General">
                  <c:v>9.4358599999999999</c:v>
                </c:pt>
                <c:pt idx="23409" formatCode="General">
                  <c:v>-0.50172899999999998</c:v>
                </c:pt>
                <c:pt idx="23410" formatCode="General">
                  <c:v>-10.6816</c:v>
                </c:pt>
                <c:pt idx="23411" formatCode="General">
                  <c:v>-20.9971</c:v>
                </c:pt>
                <c:pt idx="23412" formatCode="General">
                  <c:v>-31.308</c:v>
                </c:pt>
                <c:pt idx="23413" formatCode="General">
                  <c:v>-41.479599999999998</c:v>
                </c:pt>
                <c:pt idx="23414" formatCode="General">
                  <c:v>-51.4026</c:v>
                </c:pt>
                <c:pt idx="23415" formatCode="General">
                  <c:v>-61.023299999999999</c:v>
                </c:pt>
                <c:pt idx="23416" formatCode="General">
                  <c:v>-70.302999999999997</c:v>
                </c:pt>
                <c:pt idx="23417" formatCode="General">
                  <c:v>-79.218100000000007</c:v>
                </c:pt>
                <c:pt idx="23418" formatCode="General">
                  <c:v>-87.759100000000004</c:v>
                </c:pt>
                <c:pt idx="23419" formatCode="General">
                  <c:v>-95.9131</c:v>
                </c:pt>
                <c:pt idx="23420" formatCode="General">
                  <c:v>-103.629</c:v>
                </c:pt>
                <c:pt idx="23421" formatCode="General">
                  <c:v>-110.864</c:v>
                </c:pt>
                <c:pt idx="23422" formatCode="General">
                  <c:v>-117.61199999999999</c:v>
                </c:pt>
                <c:pt idx="23423" formatCode="General">
                  <c:v>-123.878</c:v>
                </c:pt>
                <c:pt idx="23424" formatCode="General">
                  <c:v>-129.68199999999999</c:v>
                </c:pt>
                <c:pt idx="23425" formatCode="General">
                  <c:v>-135.054</c:v>
                </c:pt>
                <c:pt idx="23426" formatCode="General">
                  <c:v>-140.04900000000001</c:v>
                </c:pt>
                <c:pt idx="23427" formatCode="General">
                  <c:v>-144.785</c:v>
                </c:pt>
                <c:pt idx="23428" formatCode="General">
                  <c:v>-149.37100000000001</c:v>
                </c:pt>
                <c:pt idx="23429" formatCode="General">
                  <c:v>-153.88300000000001</c:v>
                </c:pt>
                <c:pt idx="23430" formatCode="General">
                  <c:v>-158.42400000000001</c:v>
                </c:pt>
                <c:pt idx="23431" formatCode="General">
                  <c:v>-163.09299999999999</c:v>
                </c:pt>
                <c:pt idx="23432" formatCode="General">
                  <c:v>-167.91499999999999</c:v>
                </c:pt>
                <c:pt idx="23433" formatCode="General">
                  <c:v>-172.875</c:v>
                </c:pt>
                <c:pt idx="23434" formatCode="General">
                  <c:v>-177.952</c:v>
                </c:pt>
                <c:pt idx="23435" formatCode="General">
                  <c:v>-183.10599999999999</c:v>
                </c:pt>
                <c:pt idx="23436" formatCode="General">
                  <c:v>-188.3</c:v>
                </c:pt>
                <c:pt idx="23437" formatCode="General">
                  <c:v>-193.55500000000001</c:v>
                </c:pt>
                <c:pt idx="23438" formatCode="General">
                  <c:v>-198.917</c:v>
                </c:pt>
                <c:pt idx="23439" formatCode="General">
                  <c:v>-204.44200000000001</c:v>
                </c:pt>
                <c:pt idx="23440" formatCode="General">
                  <c:v>-210.15299999999999</c:v>
                </c:pt>
                <c:pt idx="23441" formatCode="General">
                  <c:v>-215.96899999999999</c:v>
                </c:pt>
                <c:pt idx="23442" formatCode="General">
                  <c:v>-221.81100000000001</c:v>
                </c:pt>
                <c:pt idx="23443" formatCode="General">
                  <c:v>-227.62799999999999</c:v>
                </c:pt>
                <c:pt idx="23444" formatCode="General">
                  <c:v>-233.27099999999999</c:v>
                </c:pt>
                <c:pt idx="23445" formatCode="General">
                  <c:v>-238.56899999999999</c:v>
                </c:pt>
                <c:pt idx="23446" formatCode="General">
                  <c:v>-243.429</c:v>
                </c:pt>
                <c:pt idx="23447" formatCode="General">
                  <c:v>-247.86099999999999</c:v>
                </c:pt>
                <c:pt idx="23448" formatCode="General">
                  <c:v>-251.98500000000001</c:v>
                </c:pt>
                <c:pt idx="23449" formatCode="General">
                  <c:v>-255.91499999999999</c:v>
                </c:pt>
                <c:pt idx="23450" formatCode="General">
                  <c:v>-259.714</c:v>
                </c:pt>
                <c:pt idx="23451" formatCode="General">
                  <c:v>-263.45800000000003</c:v>
                </c:pt>
                <c:pt idx="23452" formatCode="General">
                  <c:v>-267.20800000000003</c:v>
                </c:pt>
                <c:pt idx="23453" formatCode="General">
                  <c:v>-270.96100000000001</c:v>
                </c:pt>
                <c:pt idx="23454" formatCode="General">
                  <c:v>-274.71100000000001</c:v>
                </c:pt>
                <c:pt idx="23455" formatCode="General">
                  <c:v>-278.46899999999999</c:v>
                </c:pt>
                <c:pt idx="23456" formatCode="General">
                  <c:v>-282.27100000000002</c:v>
                </c:pt>
                <c:pt idx="23457" formatCode="General">
                  <c:v>-286.15800000000002</c:v>
                </c:pt>
                <c:pt idx="23458" formatCode="General">
                  <c:v>-290.13</c:v>
                </c:pt>
                <c:pt idx="23459" formatCode="General">
                  <c:v>-294.161</c:v>
                </c:pt>
                <c:pt idx="23460" formatCode="General">
                  <c:v>-298.18400000000003</c:v>
                </c:pt>
                <c:pt idx="23461" formatCode="General">
                  <c:v>-302.11599999999999</c:v>
                </c:pt>
                <c:pt idx="23462" formatCode="General">
                  <c:v>-305.88400000000001</c:v>
                </c:pt>
                <c:pt idx="23463" formatCode="General">
                  <c:v>-309.505</c:v>
                </c:pt>
                <c:pt idx="23464" formatCode="General">
                  <c:v>-313.05900000000003</c:v>
                </c:pt>
                <c:pt idx="23465" formatCode="General">
                  <c:v>-316.64100000000002</c:v>
                </c:pt>
                <c:pt idx="23466" formatCode="General">
                  <c:v>-320.33999999999997</c:v>
                </c:pt>
                <c:pt idx="23467" formatCode="General">
                  <c:v>-324.202</c:v>
                </c:pt>
                <c:pt idx="23468" formatCode="General">
                  <c:v>-328.25700000000001</c:v>
                </c:pt>
                <c:pt idx="23469" formatCode="General">
                  <c:v>-332.51600000000002</c:v>
                </c:pt>
                <c:pt idx="23470" formatCode="General">
                  <c:v>-336.964</c:v>
                </c:pt>
                <c:pt idx="23471" formatCode="General">
                  <c:v>-341.57499999999999</c:v>
                </c:pt>
                <c:pt idx="23472" formatCode="General">
                  <c:v>-346.32100000000003</c:v>
                </c:pt>
                <c:pt idx="23473" formatCode="General">
                  <c:v>-351.18</c:v>
                </c:pt>
                <c:pt idx="23474" formatCode="General">
                  <c:v>-356.13499999999999</c:v>
                </c:pt>
                <c:pt idx="23475" formatCode="General">
                  <c:v>-361.16500000000002</c:v>
                </c:pt>
                <c:pt idx="23476" formatCode="General">
                  <c:v>-366.233</c:v>
                </c:pt>
                <c:pt idx="23477" formatCode="General">
                  <c:v>-371.27100000000002</c:v>
                </c:pt>
                <c:pt idx="23478" formatCode="General">
                  <c:v>-376.20400000000001</c:v>
                </c:pt>
                <c:pt idx="23479" formatCode="General">
                  <c:v>-381.01400000000001</c:v>
                </c:pt>
                <c:pt idx="23480" formatCode="General">
                  <c:v>-385.673</c:v>
                </c:pt>
                <c:pt idx="23481" formatCode="General">
                  <c:v>-390.09399999999999</c:v>
                </c:pt>
                <c:pt idx="23482" formatCode="General">
                  <c:v>-394.21499999999997</c:v>
                </c:pt>
                <c:pt idx="23483" formatCode="General">
                  <c:v>-398.01600000000002</c:v>
                </c:pt>
                <c:pt idx="23484" formatCode="General">
                  <c:v>-401.47699999999998</c:v>
                </c:pt>
                <c:pt idx="23485" formatCode="General">
                  <c:v>-404.58100000000002</c:v>
                </c:pt>
                <c:pt idx="23486" formatCode="General">
                  <c:v>-407.38099999999997</c:v>
                </c:pt>
                <c:pt idx="23487" formatCode="General">
                  <c:v>-409.93</c:v>
                </c:pt>
                <c:pt idx="23488" formatCode="General">
                  <c:v>-412.21499999999997</c:v>
                </c:pt>
                <c:pt idx="23489" formatCode="General">
                  <c:v>-414.24799999999999</c:v>
                </c:pt>
                <c:pt idx="23490" formatCode="General">
                  <c:v>-416.06700000000001</c:v>
                </c:pt>
                <c:pt idx="23491" formatCode="General">
                  <c:v>-417.755</c:v>
                </c:pt>
                <c:pt idx="23492" formatCode="General">
                  <c:v>-419.40600000000001</c:v>
                </c:pt>
                <c:pt idx="23493" formatCode="General">
                  <c:v>-421.09</c:v>
                </c:pt>
                <c:pt idx="23494" formatCode="General">
                  <c:v>-422.86099999999999</c:v>
                </c:pt>
                <c:pt idx="23495" formatCode="General">
                  <c:v>-424.72699999999998</c:v>
                </c:pt>
                <c:pt idx="23496" formatCode="General">
                  <c:v>-426.70299999999997</c:v>
                </c:pt>
                <c:pt idx="23497" formatCode="General">
                  <c:v>-428.81400000000002</c:v>
                </c:pt>
                <c:pt idx="23498" formatCode="General">
                  <c:v>-431.05200000000002</c:v>
                </c:pt>
                <c:pt idx="23499" formatCode="General">
                  <c:v>-433.38299999999998</c:v>
                </c:pt>
                <c:pt idx="23500" formatCode="General">
                  <c:v>-435.76600000000002</c:v>
                </c:pt>
                <c:pt idx="23501" formatCode="General">
                  <c:v>-438.10899999999998</c:v>
                </c:pt>
                <c:pt idx="23502" formatCode="General">
                  <c:v>-440.28800000000001</c:v>
                </c:pt>
                <c:pt idx="23503" formatCode="General">
                  <c:v>-442.15199999999999</c:v>
                </c:pt>
                <c:pt idx="23504" formatCode="General">
                  <c:v>-443.57600000000002</c:v>
                </c:pt>
                <c:pt idx="23505" formatCode="General">
                  <c:v>-444.61200000000002</c:v>
                </c:pt>
                <c:pt idx="23506" formatCode="General">
                  <c:v>-445.37799999999999</c:v>
                </c:pt>
                <c:pt idx="23507" formatCode="General">
                  <c:v>-445.98200000000003</c:v>
                </c:pt>
                <c:pt idx="23508" formatCode="General">
                  <c:v>-446.5</c:v>
                </c:pt>
                <c:pt idx="23509" formatCode="General">
                  <c:v>-446.90699999999998</c:v>
                </c:pt>
                <c:pt idx="23510" formatCode="General">
                  <c:v>-447.17099999999999</c:v>
                </c:pt>
                <c:pt idx="23511" formatCode="General">
                  <c:v>-447.27100000000002</c:v>
                </c:pt>
                <c:pt idx="23512" formatCode="General">
                  <c:v>-447.23200000000003</c:v>
                </c:pt>
                <c:pt idx="23513" formatCode="General">
                  <c:v>-447.089</c:v>
                </c:pt>
                <c:pt idx="23514" formatCode="General">
                  <c:v>-446.851</c:v>
                </c:pt>
                <c:pt idx="23515" formatCode="General">
                  <c:v>-446.54</c:v>
                </c:pt>
                <c:pt idx="23516" formatCode="General">
                  <c:v>-446.19200000000001</c:v>
                </c:pt>
                <c:pt idx="23517" formatCode="General">
                  <c:v>-445.774</c:v>
                </c:pt>
                <c:pt idx="23518" formatCode="General">
                  <c:v>-445.22199999999998</c:v>
                </c:pt>
                <c:pt idx="23519" formatCode="General">
                  <c:v>-444.44499999999999</c:v>
                </c:pt>
                <c:pt idx="23520" formatCode="General">
                  <c:v>-443.35899999999998</c:v>
                </c:pt>
                <c:pt idx="23521" formatCode="General">
                  <c:v>-441.94600000000003</c:v>
                </c:pt>
                <c:pt idx="23522" formatCode="General">
                  <c:v>-440.24599999999998</c:v>
                </c:pt>
                <c:pt idx="23523" formatCode="General">
                  <c:v>-438.34800000000001</c:v>
                </c:pt>
                <c:pt idx="23524" formatCode="General">
                  <c:v>-436.38200000000001</c:v>
                </c:pt>
                <c:pt idx="23525" formatCode="General">
                  <c:v>-434.47300000000001</c:v>
                </c:pt>
                <c:pt idx="23526" formatCode="General">
                  <c:v>-432.65899999999999</c:v>
                </c:pt>
                <c:pt idx="23527" formatCode="General">
                  <c:v>-430.94099999999997</c:v>
                </c:pt>
                <c:pt idx="23528" formatCode="General">
                  <c:v>-429.28300000000002</c:v>
                </c:pt>
                <c:pt idx="23529" formatCode="General">
                  <c:v>-427.601</c:v>
                </c:pt>
                <c:pt idx="23530" formatCode="General">
                  <c:v>-425.80099999999999</c:v>
                </c:pt>
                <c:pt idx="23531" formatCode="General">
                  <c:v>-423.81400000000002</c:v>
                </c:pt>
                <c:pt idx="23532" formatCode="General">
                  <c:v>-421.62599999999998</c:v>
                </c:pt>
                <c:pt idx="23533" formatCode="General">
                  <c:v>-419.32100000000003</c:v>
                </c:pt>
                <c:pt idx="23534" formatCode="General">
                  <c:v>-417.017</c:v>
                </c:pt>
                <c:pt idx="23535" formatCode="General">
                  <c:v>-414.81400000000002</c:v>
                </c:pt>
                <c:pt idx="23536" formatCode="General">
                  <c:v>-412.786</c:v>
                </c:pt>
                <c:pt idx="23537" formatCode="General">
                  <c:v>-410.95400000000001</c:v>
                </c:pt>
                <c:pt idx="23538" formatCode="General">
                  <c:v>-409.35500000000002</c:v>
                </c:pt>
                <c:pt idx="23539" formatCode="General">
                  <c:v>-408.017</c:v>
                </c:pt>
                <c:pt idx="23540" formatCode="General">
                  <c:v>-406.90300000000002</c:v>
                </c:pt>
                <c:pt idx="23541" formatCode="General">
                  <c:v>-405.916</c:v>
                </c:pt>
                <c:pt idx="23542" formatCode="General">
                  <c:v>-404.89100000000002</c:v>
                </c:pt>
                <c:pt idx="23543" formatCode="General">
                  <c:v>-403.721</c:v>
                </c:pt>
                <c:pt idx="23544" formatCode="General">
                  <c:v>-402.39800000000002</c:v>
                </c:pt>
                <c:pt idx="23545" formatCode="General">
                  <c:v>-400.87700000000001</c:v>
                </c:pt>
                <c:pt idx="23546" formatCode="General">
                  <c:v>-399.11399999999998</c:v>
                </c:pt>
                <c:pt idx="23547" formatCode="General">
                  <c:v>-397.125</c:v>
                </c:pt>
                <c:pt idx="23548" formatCode="General">
                  <c:v>-394.99</c:v>
                </c:pt>
                <c:pt idx="23549" formatCode="General">
                  <c:v>-392.84100000000001</c:v>
                </c:pt>
                <c:pt idx="23550" formatCode="General">
                  <c:v>-390.68599999999998</c:v>
                </c:pt>
                <c:pt idx="23551" formatCode="General">
                  <c:v>-388.41699999999997</c:v>
                </c:pt>
                <c:pt idx="23552" formatCode="General">
                  <c:v>-385.88</c:v>
                </c:pt>
                <c:pt idx="23553" formatCode="General">
                  <c:v>-382.94499999999999</c:v>
                </c:pt>
                <c:pt idx="23554" formatCode="General">
                  <c:v>-379.63499999999999</c:v>
                </c:pt>
                <c:pt idx="23555" formatCode="General">
                  <c:v>-376.05099999999999</c:v>
                </c:pt>
                <c:pt idx="23556" formatCode="General">
                  <c:v>-372.31</c:v>
                </c:pt>
                <c:pt idx="23557" formatCode="General">
                  <c:v>-368.45299999999997</c:v>
                </c:pt>
                <c:pt idx="23558" formatCode="General">
                  <c:v>-364.46499999999997</c:v>
                </c:pt>
                <c:pt idx="23559" formatCode="General">
                  <c:v>-360.28899999999999</c:v>
                </c:pt>
                <c:pt idx="23560" formatCode="General">
                  <c:v>-355.90800000000002</c:v>
                </c:pt>
                <c:pt idx="23561" formatCode="General">
                  <c:v>-351.48</c:v>
                </c:pt>
                <c:pt idx="23562" formatCode="General">
                  <c:v>-347.17399999999998</c:v>
                </c:pt>
                <c:pt idx="23563" formatCode="General">
                  <c:v>-343.10199999999998</c:v>
                </c:pt>
                <c:pt idx="23564" formatCode="General">
                  <c:v>-339.291</c:v>
                </c:pt>
                <c:pt idx="23565" formatCode="General">
                  <c:v>-335.70800000000003</c:v>
                </c:pt>
                <c:pt idx="23566" formatCode="General">
                  <c:v>-332.33100000000002</c:v>
                </c:pt>
                <c:pt idx="23567" formatCode="General">
                  <c:v>-329.142</c:v>
                </c:pt>
                <c:pt idx="23568" formatCode="General">
                  <c:v>-326.10899999999998</c:v>
                </c:pt>
                <c:pt idx="23569" formatCode="General">
                  <c:v>-323.22199999999998</c:v>
                </c:pt>
                <c:pt idx="23570" formatCode="General">
                  <c:v>-320.49400000000003</c:v>
                </c:pt>
                <c:pt idx="23571" formatCode="General">
                  <c:v>-317.94099999999997</c:v>
                </c:pt>
                <c:pt idx="23572" formatCode="General">
                  <c:v>-315.56700000000001</c:v>
                </c:pt>
                <c:pt idx="23573" formatCode="General">
                  <c:v>-313.29500000000002</c:v>
                </c:pt>
                <c:pt idx="23574" formatCode="General">
                  <c:v>-311.03100000000001</c:v>
                </c:pt>
                <c:pt idx="23575" formatCode="General">
                  <c:v>-308.71800000000002</c:v>
                </c:pt>
                <c:pt idx="23576" formatCode="General">
                  <c:v>-306.26799999999997</c:v>
                </c:pt>
                <c:pt idx="23577" formatCode="General">
                  <c:v>-303.57900000000001</c:v>
                </c:pt>
                <c:pt idx="23578" formatCode="General">
                  <c:v>-300.577</c:v>
                </c:pt>
                <c:pt idx="23579" formatCode="General">
                  <c:v>-297.233</c:v>
                </c:pt>
                <c:pt idx="23580" formatCode="General">
                  <c:v>-293.565</c:v>
                </c:pt>
                <c:pt idx="23581" formatCode="General">
                  <c:v>-289.596</c:v>
                </c:pt>
                <c:pt idx="23582" formatCode="General">
                  <c:v>-285.33300000000003</c:v>
                </c:pt>
                <c:pt idx="23583" formatCode="General">
                  <c:v>-280.685</c:v>
                </c:pt>
                <c:pt idx="23584" formatCode="General">
                  <c:v>-275.49299999999999</c:v>
                </c:pt>
                <c:pt idx="23585" formatCode="General">
                  <c:v>-269.61399999999998</c:v>
                </c:pt>
                <c:pt idx="23586" formatCode="General">
                  <c:v>-262.96100000000001</c:v>
                </c:pt>
                <c:pt idx="23587" formatCode="General">
                  <c:v>-255.613</c:v>
                </c:pt>
                <c:pt idx="23588" formatCode="General">
                  <c:v>-247.679</c:v>
                </c:pt>
                <c:pt idx="23589" formatCode="General">
                  <c:v>-239.19900000000001</c:v>
                </c:pt>
                <c:pt idx="23590" formatCode="General">
                  <c:v>-230.28299999999999</c:v>
                </c:pt>
                <c:pt idx="23591" formatCode="General">
                  <c:v>-221.07300000000001</c:v>
                </c:pt>
                <c:pt idx="23592" formatCode="General">
                  <c:v>-211.72</c:v>
                </c:pt>
                <c:pt idx="23593" formatCode="General">
                  <c:v>-202.357</c:v>
                </c:pt>
                <c:pt idx="23594" formatCode="General">
                  <c:v>-193.08199999999999</c:v>
                </c:pt>
                <c:pt idx="23595" formatCode="General">
                  <c:v>-183.989</c:v>
                </c:pt>
                <c:pt idx="23596" formatCode="General">
                  <c:v>-175.17</c:v>
                </c:pt>
                <c:pt idx="23597" formatCode="General">
                  <c:v>-166.702</c:v>
                </c:pt>
                <c:pt idx="23598" formatCode="General">
                  <c:v>-158.642</c:v>
                </c:pt>
                <c:pt idx="23599" formatCode="General">
                  <c:v>-151</c:v>
                </c:pt>
                <c:pt idx="23600" formatCode="General">
                  <c:v>-143.75800000000001</c:v>
                </c:pt>
                <c:pt idx="23601" formatCode="General">
                  <c:v>-136.88900000000001</c:v>
                </c:pt>
                <c:pt idx="23602" formatCode="General">
                  <c:v>-130.405</c:v>
                </c:pt>
                <c:pt idx="23603" formatCode="General">
                  <c:v>-124.366</c:v>
                </c:pt>
                <c:pt idx="23604" formatCode="General">
                  <c:v>-118.839</c:v>
                </c:pt>
                <c:pt idx="23605" formatCode="General">
                  <c:v>-113.864</c:v>
                </c:pt>
                <c:pt idx="23606" formatCode="General">
                  <c:v>-109.36199999999999</c:v>
                </c:pt>
                <c:pt idx="23607" formatCode="General">
                  <c:v>-105.21599999999999</c:v>
                </c:pt>
                <c:pt idx="23608" formatCode="General">
                  <c:v>-101.321</c:v>
                </c:pt>
                <c:pt idx="23609" formatCode="General">
                  <c:v>-97.5351</c:v>
                </c:pt>
                <c:pt idx="23610" formatCode="General">
                  <c:v>-93.694599999999994</c:v>
                </c:pt>
                <c:pt idx="23611" formatCode="General">
                  <c:v>-89.650499999999994</c:v>
                </c:pt>
                <c:pt idx="23612" formatCode="General">
                  <c:v>-85.315100000000001</c:v>
                </c:pt>
                <c:pt idx="23613" formatCode="General">
                  <c:v>-80.727199999999996</c:v>
                </c:pt>
                <c:pt idx="23614" formatCode="General">
                  <c:v>-75.952799999999996</c:v>
                </c:pt>
                <c:pt idx="23615" formatCode="General">
                  <c:v>-71.008300000000006</c:v>
                </c:pt>
                <c:pt idx="23616" formatCode="General">
                  <c:v>-65.900899999999993</c:v>
                </c:pt>
                <c:pt idx="23617" formatCode="General">
                  <c:v>-60.612299999999998</c:v>
                </c:pt>
                <c:pt idx="23618" formatCode="General">
                  <c:v>-55.151800000000001</c:v>
                </c:pt>
                <c:pt idx="23619" formatCode="General">
                  <c:v>-49.544899999999998</c:v>
                </c:pt>
                <c:pt idx="23620" formatCode="General">
                  <c:v>-43.812899999999999</c:v>
                </c:pt>
                <c:pt idx="23621" formatCode="General">
                  <c:v>-37.976399999999998</c:v>
                </c:pt>
                <c:pt idx="23622" formatCode="General">
                  <c:v>-32.052300000000002</c:v>
                </c:pt>
                <c:pt idx="23623" formatCode="General">
                  <c:v>-26.0593</c:v>
                </c:pt>
                <c:pt idx="23624" formatCode="General">
                  <c:v>-20.015499999999999</c:v>
                </c:pt>
                <c:pt idx="23625" formatCode="General">
                  <c:v>-13.9373</c:v>
                </c:pt>
                <c:pt idx="23626" formatCode="General">
                  <c:v>-7.8362600000000002</c:v>
                </c:pt>
                <c:pt idx="23627" formatCode="General">
                  <c:v>-1.68869</c:v>
                </c:pt>
                <c:pt idx="23628" formatCode="General">
                  <c:v>4.5453099999999997</c:v>
                </c:pt>
                <c:pt idx="23629" formatCode="General">
                  <c:v>10.9091</c:v>
                </c:pt>
                <c:pt idx="23630" formatCode="General">
                  <c:v>17.434899999999999</c:v>
                </c:pt>
                <c:pt idx="23631" formatCode="General">
                  <c:v>24.123699999999999</c:v>
                </c:pt>
                <c:pt idx="23632" formatCode="General">
                  <c:v>30.871200000000002</c:v>
                </c:pt>
                <c:pt idx="23633" formatCode="General">
                  <c:v>37.528399999999998</c:v>
                </c:pt>
                <c:pt idx="23634" formatCode="General">
                  <c:v>44.0154</c:v>
                </c:pt>
                <c:pt idx="23635" formatCode="General">
                  <c:v>50.278399999999998</c:v>
                </c:pt>
                <c:pt idx="23636" formatCode="General">
                  <c:v>56.281100000000002</c:v>
                </c:pt>
                <c:pt idx="23637" formatCode="General">
                  <c:v>62.022199999999998</c:v>
                </c:pt>
                <c:pt idx="23638" formatCode="General">
                  <c:v>67.528700000000001</c:v>
                </c:pt>
                <c:pt idx="23639" formatCode="General">
                  <c:v>72.882900000000006</c:v>
                </c:pt>
                <c:pt idx="23640" formatCode="General">
                  <c:v>78.1738</c:v>
                </c:pt>
                <c:pt idx="23641" formatCode="General">
                  <c:v>83.428899999999999</c:v>
                </c:pt>
                <c:pt idx="23642" formatCode="General">
                  <c:v>88.677700000000002</c:v>
                </c:pt>
                <c:pt idx="23643" formatCode="General">
                  <c:v>93.968299999999999</c:v>
                </c:pt>
                <c:pt idx="23644" formatCode="General">
                  <c:v>99.322699999999998</c:v>
                </c:pt>
                <c:pt idx="23645" formatCode="General">
                  <c:v>104.73399999999999</c:v>
                </c:pt>
                <c:pt idx="23646" formatCode="General">
                  <c:v>110.176</c:v>
                </c:pt>
                <c:pt idx="23647" formatCode="General">
                  <c:v>115.608</c:v>
                </c:pt>
                <c:pt idx="23648" formatCode="General">
                  <c:v>120.97</c:v>
                </c:pt>
                <c:pt idx="23649" formatCode="General">
                  <c:v>126.206</c:v>
                </c:pt>
                <c:pt idx="23650" formatCode="General">
                  <c:v>131.29</c:v>
                </c:pt>
                <c:pt idx="23651" formatCode="General">
                  <c:v>136.233</c:v>
                </c:pt>
                <c:pt idx="23652" formatCode="General">
                  <c:v>141.06899999999999</c:v>
                </c:pt>
                <c:pt idx="23653" formatCode="General">
                  <c:v>145.953</c:v>
                </c:pt>
                <c:pt idx="23654" formatCode="General">
                  <c:v>151.06100000000001</c:v>
                </c:pt>
                <c:pt idx="23655" formatCode="General">
                  <c:v>156.46199999999999</c:v>
                </c:pt>
                <c:pt idx="23656" formatCode="General">
                  <c:v>162.14099999999999</c:v>
                </c:pt>
                <c:pt idx="23657" formatCode="General">
                  <c:v>168.00399999999999</c:v>
                </c:pt>
                <c:pt idx="23658" formatCode="General">
                  <c:v>174.07</c:v>
                </c:pt>
                <c:pt idx="23659" formatCode="General">
                  <c:v>180.422</c:v>
                </c:pt>
                <c:pt idx="23660" formatCode="General">
                  <c:v>187.072</c:v>
                </c:pt>
                <c:pt idx="23661" formatCode="General">
                  <c:v>193.97800000000001</c:v>
                </c:pt>
                <c:pt idx="23662" formatCode="General">
                  <c:v>200.98500000000001</c:v>
                </c:pt>
                <c:pt idx="23663" formatCode="General">
                  <c:v>207.94399999999999</c:v>
                </c:pt>
                <c:pt idx="23664" formatCode="General">
                  <c:v>214.78299999999999</c:v>
                </c:pt>
                <c:pt idx="23665" formatCode="General">
                  <c:v>221.43299999999999</c:v>
                </c:pt>
                <c:pt idx="23666" formatCode="General">
                  <c:v>227.84299999999999</c:v>
                </c:pt>
                <c:pt idx="23667" formatCode="General">
                  <c:v>233.96899999999999</c:v>
                </c:pt>
                <c:pt idx="23668" formatCode="General">
                  <c:v>239.77500000000001</c:v>
                </c:pt>
                <c:pt idx="23669" formatCode="General">
                  <c:v>245.22499999999999</c:v>
                </c:pt>
                <c:pt idx="23670" formatCode="General">
                  <c:v>250.26900000000001</c:v>
                </c:pt>
                <c:pt idx="23671" formatCode="General">
                  <c:v>254.84800000000001</c:v>
                </c:pt>
                <c:pt idx="23672" formatCode="General">
                  <c:v>258.96199999999999</c:v>
                </c:pt>
                <c:pt idx="23673" formatCode="General">
                  <c:v>262.649</c:v>
                </c:pt>
                <c:pt idx="23674" formatCode="General">
                  <c:v>265.95999999999998</c:v>
                </c:pt>
                <c:pt idx="23675" formatCode="General">
                  <c:v>268.93700000000001</c:v>
                </c:pt>
                <c:pt idx="23676" formatCode="General">
                  <c:v>271.58</c:v>
                </c:pt>
                <c:pt idx="23677" formatCode="General">
                  <c:v>273.89299999999997</c:v>
                </c:pt>
                <c:pt idx="23678" formatCode="General">
                  <c:v>275.90199999999999</c:v>
                </c:pt>
                <c:pt idx="23679" formatCode="General">
                  <c:v>277.68299999999999</c:v>
                </c:pt>
                <c:pt idx="23680" formatCode="General">
                  <c:v>279.32100000000003</c:v>
                </c:pt>
                <c:pt idx="23681" formatCode="General">
                  <c:v>280.85399999999998</c:v>
                </c:pt>
                <c:pt idx="23682" formatCode="General">
                  <c:v>282.32100000000003</c:v>
                </c:pt>
                <c:pt idx="23683" formatCode="General">
                  <c:v>283.78100000000001</c:v>
                </c:pt>
                <c:pt idx="23684" formatCode="General">
                  <c:v>285.29000000000002</c:v>
                </c:pt>
                <c:pt idx="23685" formatCode="General">
                  <c:v>286.88400000000001</c:v>
                </c:pt>
                <c:pt idx="23686" formatCode="General">
                  <c:v>288.61399999999998</c:v>
                </c:pt>
                <c:pt idx="23687" formatCode="General">
                  <c:v>290.529</c:v>
                </c:pt>
                <c:pt idx="23688" formatCode="General">
                  <c:v>292.67200000000003</c:v>
                </c:pt>
                <c:pt idx="23689" formatCode="General">
                  <c:v>295.10399999999998</c:v>
                </c:pt>
                <c:pt idx="23690" formatCode="General">
                  <c:v>297.90699999999998</c:v>
                </c:pt>
                <c:pt idx="23691" formatCode="General">
                  <c:v>301.09899999999999</c:v>
                </c:pt>
                <c:pt idx="23692" formatCode="General">
                  <c:v>304.63900000000001</c:v>
                </c:pt>
                <c:pt idx="23693" formatCode="General">
                  <c:v>308.42399999999998</c:v>
                </c:pt>
                <c:pt idx="23694" formatCode="General">
                  <c:v>312.33800000000002</c:v>
                </c:pt>
                <c:pt idx="23695" formatCode="General">
                  <c:v>316.31799999999998</c:v>
                </c:pt>
                <c:pt idx="23696" formatCode="General">
                  <c:v>320.32600000000002</c:v>
                </c:pt>
                <c:pt idx="23697" formatCode="General">
                  <c:v>324.375</c:v>
                </c:pt>
                <c:pt idx="23698" formatCode="General">
                  <c:v>328.47699999999998</c:v>
                </c:pt>
                <c:pt idx="23699" formatCode="General">
                  <c:v>332.62799999999999</c:v>
                </c:pt>
                <c:pt idx="23700" formatCode="General">
                  <c:v>336.73099999999999</c:v>
                </c:pt>
                <c:pt idx="23701" formatCode="General">
                  <c:v>340.642</c:v>
                </c:pt>
                <c:pt idx="23702" formatCode="General">
                  <c:v>344.17599999999999</c:v>
                </c:pt>
                <c:pt idx="23703" formatCode="General">
                  <c:v>347.19499999999999</c:v>
                </c:pt>
                <c:pt idx="23704" formatCode="General">
                  <c:v>349.68299999999999</c:v>
                </c:pt>
                <c:pt idx="23705" formatCode="General">
                  <c:v>351.63900000000001</c:v>
                </c:pt>
                <c:pt idx="23706" formatCode="General">
                  <c:v>353.07499999999999</c:v>
                </c:pt>
                <c:pt idx="23707" formatCode="General">
                  <c:v>353.98700000000002</c:v>
                </c:pt>
                <c:pt idx="23708" formatCode="General">
                  <c:v>354.375</c:v>
                </c:pt>
                <c:pt idx="23709" formatCode="General">
                  <c:v>354.25799999999998</c:v>
                </c:pt>
                <c:pt idx="23710" formatCode="General">
                  <c:v>353.642</c:v>
                </c:pt>
                <c:pt idx="23711" formatCode="General">
                  <c:v>352.524</c:v>
                </c:pt>
                <c:pt idx="23712" formatCode="General">
                  <c:v>350.91899999999998</c:v>
                </c:pt>
                <c:pt idx="23713" formatCode="General">
                  <c:v>348.86500000000001</c:v>
                </c:pt>
                <c:pt idx="23714" formatCode="General">
                  <c:v>346.45100000000002</c:v>
                </c:pt>
                <c:pt idx="23715" formatCode="General">
                  <c:v>343.774</c:v>
                </c:pt>
                <c:pt idx="23716" formatCode="General">
                  <c:v>340.89</c:v>
                </c:pt>
                <c:pt idx="23717" formatCode="General">
                  <c:v>337.79899999999998</c:v>
                </c:pt>
                <c:pt idx="23718" formatCode="General">
                  <c:v>334.44499999999999</c:v>
                </c:pt>
                <c:pt idx="23719" formatCode="General">
                  <c:v>330.834</c:v>
                </c:pt>
                <c:pt idx="23720" formatCode="General">
                  <c:v>327.04199999999997</c:v>
                </c:pt>
                <c:pt idx="23721" formatCode="General">
                  <c:v>323.25400000000002</c:v>
                </c:pt>
                <c:pt idx="23722" formatCode="General">
                  <c:v>319.66199999999998</c:v>
                </c:pt>
                <c:pt idx="23723" formatCode="General">
                  <c:v>316.39800000000002</c:v>
                </c:pt>
                <c:pt idx="23724" formatCode="General">
                  <c:v>313.60899999999998</c:v>
                </c:pt>
                <c:pt idx="23725" formatCode="General">
                  <c:v>311.41500000000002</c:v>
                </c:pt>
                <c:pt idx="23726" formatCode="General">
                  <c:v>310.08100000000002</c:v>
                </c:pt>
                <c:pt idx="23727" formatCode="General">
                  <c:v>309.88200000000001</c:v>
                </c:pt>
                <c:pt idx="23728" formatCode="General">
                  <c:v>310.964</c:v>
                </c:pt>
                <c:pt idx="23729" formatCode="General">
                  <c:v>313.42599999999999</c:v>
                </c:pt>
                <c:pt idx="23730" formatCode="General">
                  <c:v>317.30099999999999</c:v>
                </c:pt>
                <c:pt idx="23731" formatCode="General">
                  <c:v>322.52699999999999</c:v>
                </c:pt>
                <c:pt idx="23732" formatCode="General">
                  <c:v>328.94400000000002</c:v>
                </c:pt>
                <c:pt idx="23733" formatCode="General">
                  <c:v>336.11599999999999</c:v>
                </c:pt>
                <c:pt idx="23734" formatCode="General">
                  <c:v>343.58699999999999</c:v>
                </c:pt>
                <c:pt idx="23735" formatCode="General">
                  <c:v>351.13400000000001</c:v>
                </c:pt>
                <c:pt idx="23736" formatCode="General">
                  <c:v>358.55700000000002</c:v>
                </c:pt>
                <c:pt idx="23737" formatCode="General">
                  <c:v>365.70800000000003</c:v>
                </c:pt>
                <c:pt idx="23738" formatCode="General">
                  <c:v>372.48399999999998</c:v>
                </c:pt>
                <c:pt idx="23739" formatCode="General">
                  <c:v>378.82299999999998</c:v>
                </c:pt>
                <c:pt idx="23740" formatCode="General">
                  <c:v>384.65600000000001</c:v>
                </c:pt>
                <c:pt idx="23741" formatCode="General">
                  <c:v>389.91699999999997</c:v>
                </c:pt>
                <c:pt idx="23742" formatCode="General">
                  <c:v>394.55099999999999</c:v>
                </c:pt>
                <c:pt idx="23743" formatCode="General">
                  <c:v>398.51400000000001</c:v>
                </c:pt>
                <c:pt idx="23744" formatCode="General">
                  <c:v>401.77800000000002</c:v>
                </c:pt>
                <c:pt idx="23745" formatCode="General">
                  <c:v>404.32799999999997</c:v>
                </c:pt>
                <c:pt idx="23746" formatCode="General">
                  <c:v>406.16199999999998</c:v>
                </c:pt>
                <c:pt idx="23747" formatCode="General">
                  <c:v>407.26499999999999</c:v>
                </c:pt>
                <c:pt idx="23748" formatCode="General">
                  <c:v>407.62400000000002</c:v>
                </c:pt>
                <c:pt idx="23749" formatCode="General">
                  <c:v>407.24099999999999</c:v>
                </c:pt>
                <c:pt idx="23750" formatCode="General">
                  <c:v>406.09800000000001</c:v>
                </c:pt>
                <c:pt idx="23751" formatCode="General">
                  <c:v>404.15699999999998</c:v>
                </c:pt>
                <c:pt idx="23752" formatCode="General">
                  <c:v>401.34899999999999</c:v>
                </c:pt>
                <c:pt idx="23753" formatCode="General">
                  <c:v>397.62299999999999</c:v>
                </c:pt>
                <c:pt idx="23754" formatCode="General">
                  <c:v>393.08800000000002</c:v>
                </c:pt>
                <c:pt idx="23755" formatCode="General">
                  <c:v>387.91</c:v>
                </c:pt>
                <c:pt idx="23756" formatCode="General">
                  <c:v>382.22800000000001</c:v>
                </c:pt>
                <c:pt idx="23757" formatCode="General">
                  <c:v>376.17</c:v>
                </c:pt>
                <c:pt idx="23758" formatCode="General">
                  <c:v>369.82900000000001</c:v>
                </c:pt>
                <c:pt idx="23759" formatCode="General">
                  <c:v>363.27300000000002</c:v>
                </c:pt>
                <c:pt idx="23760" formatCode="General">
                  <c:v>356.55799999999999</c:v>
                </c:pt>
                <c:pt idx="23761" formatCode="General">
                  <c:v>349.78399999999999</c:v>
                </c:pt>
                <c:pt idx="23762" formatCode="General">
                  <c:v>343.08</c:v>
                </c:pt>
                <c:pt idx="23763" formatCode="General">
                  <c:v>336.63099999999997</c:v>
                </c:pt>
                <c:pt idx="23764" formatCode="General">
                  <c:v>330.56299999999999</c:v>
                </c:pt>
                <c:pt idx="23765" formatCode="General">
                  <c:v>324.87400000000002</c:v>
                </c:pt>
                <c:pt idx="23766" formatCode="General">
                  <c:v>319.45800000000003</c:v>
                </c:pt>
                <c:pt idx="23767" formatCode="General">
                  <c:v>314.20800000000003</c:v>
                </c:pt>
                <c:pt idx="23768" formatCode="General">
                  <c:v>309.16800000000001</c:v>
                </c:pt>
                <c:pt idx="23769" formatCode="General">
                  <c:v>304.41300000000001</c:v>
                </c:pt>
                <c:pt idx="23770" formatCode="General">
                  <c:v>300.00599999999997</c:v>
                </c:pt>
                <c:pt idx="23771" formatCode="General">
                  <c:v>296.01400000000001</c:v>
                </c:pt>
                <c:pt idx="23772" formatCode="General">
                  <c:v>292.48599999999999</c:v>
                </c:pt>
                <c:pt idx="23773" formatCode="General">
                  <c:v>289.51900000000001</c:v>
                </c:pt>
                <c:pt idx="23774" formatCode="General">
                  <c:v>287.20800000000003</c:v>
                </c:pt>
                <c:pt idx="23775" formatCode="General">
                  <c:v>285.53399999999999</c:v>
                </c:pt>
                <c:pt idx="23776" formatCode="General">
                  <c:v>284.44499999999999</c:v>
                </c:pt>
                <c:pt idx="23777" formatCode="General">
                  <c:v>283.89299999999997</c:v>
                </c:pt>
                <c:pt idx="23778" formatCode="General">
                  <c:v>283.82600000000002</c:v>
                </c:pt>
                <c:pt idx="23779" formatCode="General">
                  <c:v>284.19099999999997</c:v>
                </c:pt>
                <c:pt idx="23780" formatCode="General">
                  <c:v>284.88</c:v>
                </c:pt>
                <c:pt idx="23781" formatCode="General">
                  <c:v>285.75900000000001</c:v>
                </c:pt>
                <c:pt idx="23782" formatCode="General">
                  <c:v>286.64699999999999</c:v>
                </c:pt>
                <c:pt idx="23783" formatCode="General">
                  <c:v>287.35000000000002</c:v>
                </c:pt>
                <c:pt idx="23784" formatCode="General">
                  <c:v>287.72300000000001</c:v>
                </c:pt>
                <c:pt idx="23785" formatCode="General">
                  <c:v>287.66699999999997</c:v>
                </c:pt>
                <c:pt idx="23786" formatCode="General">
                  <c:v>287.14499999999998</c:v>
                </c:pt>
                <c:pt idx="23787" formatCode="General">
                  <c:v>286.12099999999998</c:v>
                </c:pt>
                <c:pt idx="23788" formatCode="General">
                  <c:v>284.55099999999999</c:v>
                </c:pt>
                <c:pt idx="23789" formatCode="General">
                  <c:v>282.36099999999999</c:v>
                </c:pt>
                <c:pt idx="23790" formatCode="General">
                  <c:v>279.505</c:v>
                </c:pt>
                <c:pt idx="23791" formatCode="General">
                  <c:v>275.995</c:v>
                </c:pt>
                <c:pt idx="23792" formatCode="General">
                  <c:v>271.86200000000002</c:v>
                </c:pt>
                <c:pt idx="23793" formatCode="General">
                  <c:v>267.14699999999999</c:v>
                </c:pt>
                <c:pt idx="23794" formatCode="General">
                  <c:v>261.92599999999999</c:v>
                </c:pt>
                <c:pt idx="23795" formatCode="General">
                  <c:v>256.291</c:v>
                </c:pt>
                <c:pt idx="23796" formatCode="General">
                  <c:v>250.34100000000001</c:v>
                </c:pt>
                <c:pt idx="23797" formatCode="General">
                  <c:v>244.17599999999999</c:v>
                </c:pt>
                <c:pt idx="23798" formatCode="General">
                  <c:v>237.85900000000001</c:v>
                </c:pt>
                <c:pt idx="23799" formatCode="General">
                  <c:v>231.42400000000001</c:v>
                </c:pt>
                <c:pt idx="23800" formatCode="General">
                  <c:v>224.89099999999999</c:v>
                </c:pt>
                <c:pt idx="23801" formatCode="General">
                  <c:v>218.334</c:v>
                </c:pt>
                <c:pt idx="23802" formatCode="General">
                  <c:v>211.83500000000001</c:v>
                </c:pt>
                <c:pt idx="23803" formatCode="General">
                  <c:v>205.45500000000001</c:v>
                </c:pt>
                <c:pt idx="23804" formatCode="General">
                  <c:v>199.26300000000001</c:v>
                </c:pt>
                <c:pt idx="23805" formatCode="General">
                  <c:v>193.32</c:v>
                </c:pt>
                <c:pt idx="23806" formatCode="General">
                  <c:v>187.66800000000001</c:v>
                </c:pt>
                <c:pt idx="23807" formatCode="General">
                  <c:v>182.32499999999999</c:v>
                </c:pt>
                <c:pt idx="23808" formatCode="General">
                  <c:v>177.19900000000001</c:v>
                </c:pt>
                <c:pt idx="23809" formatCode="General">
                  <c:v>172.18100000000001</c:v>
                </c:pt>
                <c:pt idx="23810" formatCode="General">
                  <c:v>167.255</c:v>
                </c:pt>
                <c:pt idx="23811" formatCode="General">
                  <c:v>162.42099999999999</c:v>
                </c:pt>
                <c:pt idx="23812" formatCode="General">
                  <c:v>157.685</c:v>
                </c:pt>
                <c:pt idx="23813" formatCode="General">
                  <c:v>153.143</c:v>
                </c:pt>
                <c:pt idx="23814" formatCode="General">
                  <c:v>148.91300000000001</c:v>
                </c:pt>
                <c:pt idx="23815" formatCode="General">
                  <c:v>145.113</c:v>
                </c:pt>
                <c:pt idx="23816" formatCode="General">
                  <c:v>141.82</c:v>
                </c:pt>
                <c:pt idx="23817" formatCode="General">
                  <c:v>138.976</c:v>
                </c:pt>
                <c:pt idx="23818" formatCode="General">
                  <c:v>136.488</c:v>
                </c:pt>
                <c:pt idx="23819" formatCode="General">
                  <c:v>134.24799999999999</c:v>
                </c:pt>
                <c:pt idx="23820" formatCode="General">
                  <c:v>132.05699999999999</c:v>
                </c:pt>
                <c:pt idx="23821" formatCode="General">
                  <c:v>129.67599999999999</c:v>
                </c:pt>
                <c:pt idx="23822" formatCode="General">
                  <c:v>126.86799999999999</c:v>
                </c:pt>
                <c:pt idx="23823" formatCode="General">
                  <c:v>123.55800000000001</c:v>
                </c:pt>
                <c:pt idx="23824" formatCode="General">
                  <c:v>119.952</c:v>
                </c:pt>
                <c:pt idx="23825" formatCode="General">
                  <c:v>116.14700000000001</c:v>
                </c:pt>
                <c:pt idx="23826" formatCode="General">
                  <c:v>112.075</c:v>
                </c:pt>
                <c:pt idx="23827" formatCode="General">
                  <c:v>107.602</c:v>
                </c:pt>
                <c:pt idx="23828" formatCode="General">
                  <c:v>102.605</c:v>
                </c:pt>
                <c:pt idx="23829" formatCode="General">
                  <c:v>97.0852</c:v>
                </c:pt>
                <c:pt idx="23830" formatCode="General">
                  <c:v>91.128299999999996</c:v>
                </c:pt>
                <c:pt idx="23831" formatCode="General">
                  <c:v>84.933899999999994</c:v>
                </c:pt>
                <c:pt idx="23832" formatCode="General">
                  <c:v>78.7149</c:v>
                </c:pt>
                <c:pt idx="23833" formatCode="General">
                  <c:v>72.593599999999995</c:v>
                </c:pt>
                <c:pt idx="23834" formatCode="General">
                  <c:v>66.612099999999998</c:v>
                </c:pt>
                <c:pt idx="23835" formatCode="General">
                  <c:v>60.764000000000003</c:v>
                </c:pt>
                <c:pt idx="23836" formatCode="General">
                  <c:v>54.976599999999998</c:v>
                </c:pt>
                <c:pt idx="23837" formatCode="General">
                  <c:v>49.122700000000002</c:v>
                </c:pt>
                <c:pt idx="23838" formatCode="General">
                  <c:v>43.059699999999999</c:v>
                </c:pt>
                <c:pt idx="23839" formatCode="General">
                  <c:v>36.696100000000001</c:v>
                </c:pt>
                <c:pt idx="23840" formatCode="General">
                  <c:v>30.025200000000002</c:v>
                </c:pt>
                <c:pt idx="23841" formatCode="General">
                  <c:v>23.200500000000002</c:v>
                </c:pt>
                <c:pt idx="23842" formatCode="General">
                  <c:v>16.435700000000001</c:v>
                </c:pt>
                <c:pt idx="23843" formatCode="General">
                  <c:v>9.8633600000000001</c:v>
                </c:pt>
                <c:pt idx="23844" formatCode="General">
                  <c:v>3.5330699999999999</c:v>
                </c:pt>
                <c:pt idx="23845" formatCode="General">
                  <c:v>-2.6063399999999999</c:v>
                </c:pt>
                <c:pt idx="23846" formatCode="General">
                  <c:v>-8.6543899999999994</c:v>
                </c:pt>
                <c:pt idx="23847" formatCode="General">
                  <c:v>-14.710800000000001</c:v>
                </c:pt>
                <c:pt idx="23848" formatCode="General">
                  <c:v>-20.797000000000001</c:v>
                </c:pt>
                <c:pt idx="23849" formatCode="General">
                  <c:v>-26.880099999999999</c:v>
                </c:pt>
                <c:pt idx="23850" formatCode="General">
                  <c:v>-32.828400000000002</c:v>
                </c:pt>
                <c:pt idx="23851" formatCode="General">
                  <c:v>-38.493899999999996</c:v>
                </c:pt>
                <c:pt idx="23852" formatCode="General">
                  <c:v>-43.782299999999999</c:v>
                </c:pt>
                <c:pt idx="23853" formatCode="General">
                  <c:v>-48.689599999999999</c:v>
                </c:pt>
                <c:pt idx="23854" formatCode="General">
                  <c:v>-53.300199999999997</c:v>
                </c:pt>
                <c:pt idx="23855" formatCode="General">
                  <c:v>-57.755099999999999</c:v>
                </c:pt>
                <c:pt idx="23856" formatCode="General">
                  <c:v>-62.204700000000003</c:v>
                </c:pt>
                <c:pt idx="23857" formatCode="General">
                  <c:v>-66.777000000000001</c:v>
                </c:pt>
                <c:pt idx="23858" formatCode="General">
                  <c:v>-71.533299999999997</c:v>
                </c:pt>
                <c:pt idx="23859" formatCode="General">
                  <c:v>-76.431100000000001</c:v>
                </c:pt>
                <c:pt idx="23860" formatCode="General">
                  <c:v>-81.424800000000005</c:v>
                </c:pt>
                <c:pt idx="23861" formatCode="General">
                  <c:v>-86.483800000000002</c:v>
                </c:pt>
                <c:pt idx="23862" formatCode="General">
                  <c:v>-91.611400000000003</c:v>
                </c:pt>
                <c:pt idx="23863" formatCode="General">
                  <c:v>-96.799099999999996</c:v>
                </c:pt>
                <c:pt idx="23864" formatCode="General">
                  <c:v>-101.964</c:v>
                </c:pt>
                <c:pt idx="23865" formatCode="General">
                  <c:v>-107.027</c:v>
                </c:pt>
                <c:pt idx="23866" formatCode="General">
                  <c:v>-111.958</c:v>
                </c:pt>
                <c:pt idx="23867" formatCode="General">
                  <c:v>-116.669</c:v>
                </c:pt>
                <c:pt idx="23868" formatCode="General">
                  <c:v>-121.066</c:v>
                </c:pt>
                <c:pt idx="23869" formatCode="General">
                  <c:v>-125.104</c:v>
                </c:pt>
                <c:pt idx="23870" formatCode="General">
                  <c:v>-128.76400000000001</c:v>
                </c:pt>
                <c:pt idx="23871" formatCode="General">
                  <c:v>-132.06200000000001</c:v>
                </c:pt>
                <c:pt idx="23872" formatCode="General">
                  <c:v>-135.04499999999999</c:v>
                </c:pt>
                <c:pt idx="23873" formatCode="General">
                  <c:v>-137.78100000000001</c:v>
                </c:pt>
                <c:pt idx="23874" formatCode="General">
                  <c:v>-140.36600000000001</c:v>
                </c:pt>
                <c:pt idx="23875" formatCode="General">
                  <c:v>-142.92599999999999</c:v>
                </c:pt>
                <c:pt idx="23876" formatCode="General">
                  <c:v>-145.643</c:v>
                </c:pt>
                <c:pt idx="23877" formatCode="General">
                  <c:v>-148.67400000000001</c:v>
                </c:pt>
                <c:pt idx="23878" formatCode="General">
                  <c:v>-152.08099999999999</c:v>
                </c:pt>
                <c:pt idx="23879" formatCode="General">
                  <c:v>-155.827</c:v>
                </c:pt>
                <c:pt idx="23880" formatCode="General">
                  <c:v>-159.80600000000001</c:v>
                </c:pt>
                <c:pt idx="23881" formatCode="General">
                  <c:v>-163.964</c:v>
                </c:pt>
                <c:pt idx="23882" formatCode="General">
                  <c:v>-168.25899999999999</c:v>
                </c:pt>
                <c:pt idx="23883" formatCode="General">
                  <c:v>-172.58199999999999</c:v>
                </c:pt>
                <c:pt idx="23884" formatCode="General">
                  <c:v>-176.81200000000001</c:v>
                </c:pt>
                <c:pt idx="23885" formatCode="General">
                  <c:v>-180.87200000000001</c:v>
                </c:pt>
                <c:pt idx="23886" formatCode="General">
                  <c:v>-184.80500000000001</c:v>
                </c:pt>
                <c:pt idx="23887" formatCode="General">
                  <c:v>-188.76900000000001</c:v>
                </c:pt>
                <c:pt idx="23888" formatCode="General">
                  <c:v>-192.78399999999999</c:v>
                </c:pt>
                <c:pt idx="23889" formatCode="General">
                  <c:v>-196.81100000000001</c:v>
                </c:pt>
                <c:pt idx="23890" formatCode="General">
                  <c:v>-200.876</c:v>
                </c:pt>
                <c:pt idx="23891" formatCode="General">
                  <c:v>-205.017</c:v>
                </c:pt>
                <c:pt idx="23892" formatCode="General">
                  <c:v>-209.274</c:v>
                </c:pt>
                <c:pt idx="23893" formatCode="General">
                  <c:v>-213.63300000000001</c:v>
                </c:pt>
                <c:pt idx="23894" formatCode="General">
                  <c:v>-218.03700000000001</c:v>
                </c:pt>
                <c:pt idx="23895" formatCode="General">
                  <c:v>-222.43700000000001</c:v>
                </c:pt>
                <c:pt idx="23896" formatCode="General">
                  <c:v>-226.774</c:v>
                </c:pt>
                <c:pt idx="23897" formatCode="General">
                  <c:v>-230.935</c:v>
                </c:pt>
                <c:pt idx="23898" formatCode="General">
                  <c:v>-234.83099999999999</c:v>
                </c:pt>
                <c:pt idx="23899" formatCode="General">
                  <c:v>-238.459</c:v>
                </c:pt>
                <c:pt idx="23900" formatCode="General">
                  <c:v>-241.702</c:v>
                </c:pt>
                <c:pt idx="23901" formatCode="General">
                  <c:v>-244.40799999999999</c:v>
                </c:pt>
                <c:pt idx="23902" formatCode="General">
                  <c:v>-246.66200000000001</c:v>
                </c:pt>
                <c:pt idx="23903" formatCode="General">
                  <c:v>-248.60900000000001</c:v>
                </c:pt>
                <c:pt idx="23904" formatCode="General">
                  <c:v>-250.34100000000001</c:v>
                </c:pt>
                <c:pt idx="23905" formatCode="General">
                  <c:v>-251.953</c:v>
                </c:pt>
                <c:pt idx="23906" formatCode="General">
                  <c:v>-253.51</c:v>
                </c:pt>
                <c:pt idx="23907" formatCode="General">
                  <c:v>-255.196</c:v>
                </c:pt>
                <c:pt idx="23908" formatCode="General">
                  <c:v>-257.23599999999999</c:v>
                </c:pt>
                <c:pt idx="23909" formatCode="General">
                  <c:v>-259.70600000000002</c:v>
                </c:pt>
                <c:pt idx="23910" formatCode="General">
                  <c:v>-262.59199999999998</c:v>
                </c:pt>
                <c:pt idx="23911" formatCode="General">
                  <c:v>-265.82600000000002</c:v>
                </c:pt>
                <c:pt idx="23912" formatCode="General">
                  <c:v>-269.32900000000001</c:v>
                </c:pt>
                <c:pt idx="23913" formatCode="General">
                  <c:v>-273.04300000000001</c:v>
                </c:pt>
                <c:pt idx="23914" formatCode="General">
                  <c:v>-276.81599999999997</c:v>
                </c:pt>
                <c:pt idx="23915" formatCode="General">
                  <c:v>-280.48200000000003</c:v>
                </c:pt>
                <c:pt idx="23916" formatCode="General">
                  <c:v>-284.03500000000003</c:v>
                </c:pt>
                <c:pt idx="23917" formatCode="General">
                  <c:v>-287.49900000000002</c:v>
                </c:pt>
                <c:pt idx="23918" formatCode="General">
                  <c:v>-290.86</c:v>
                </c:pt>
                <c:pt idx="23919" formatCode="General">
                  <c:v>-294.13</c:v>
                </c:pt>
                <c:pt idx="23920" formatCode="General">
                  <c:v>-297.34300000000002</c:v>
                </c:pt>
                <c:pt idx="23921" formatCode="General">
                  <c:v>-300.59100000000001</c:v>
                </c:pt>
                <c:pt idx="23922" formatCode="General">
                  <c:v>-303.95299999999997</c:v>
                </c:pt>
                <c:pt idx="23923" formatCode="General">
                  <c:v>-307.42500000000001</c:v>
                </c:pt>
                <c:pt idx="23924" formatCode="General">
                  <c:v>-310.94400000000002</c:v>
                </c:pt>
                <c:pt idx="23925" formatCode="General">
                  <c:v>-314.37</c:v>
                </c:pt>
                <c:pt idx="23926" formatCode="General">
                  <c:v>-317.57900000000001</c:v>
                </c:pt>
                <c:pt idx="23927" formatCode="General">
                  <c:v>-320.505</c:v>
                </c:pt>
                <c:pt idx="23928" formatCode="General">
                  <c:v>-323.11</c:v>
                </c:pt>
                <c:pt idx="23929" formatCode="General">
                  <c:v>-325.37299999999999</c:v>
                </c:pt>
                <c:pt idx="23930" formatCode="General">
                  <c:v>-327.291</c:v>
                </c:pt>
                <c:pt idx="23931" formatCode="General">
                  <c:v>-328.86599999999999</c:v>
                </c:pt>
                <c:pt idx="23932" formatCode="General">
                  <c:v>-330.101</c:v>
                </c:pt>
                <c:pt idx="23933" formatCode="General">
                  <c:v>-331.053</c:v>
                </c:pt>
                <c:pt idx="23934" formatCode="General">
                  <c:v>-331.80799999999999</c:v>
                </c:pt>
                <c:pt idx="23935" formatCode="General">
                  <c:v>-332.41</c:v>
                </c:pt>
                <c:pt idx="23936" formatCode="General">
                  <c:v>-332.89800000000002</c:v>
                </c:pt>
                <c:pt idx="23937" formatCode="General">
                  <c:v>-333.38600000000002</c:v>
                </c:pt>
                <c:pt idx="23938" formatCode="General">
                  <c:v>-333.93799999999999</c:v>
                </c:pt>
                <c:pt idx="23939" formatCode="General">
                  <c:v>-334.49200000000002</c:v>
                </c:pt>
                <c:pt idx="23940" formatCode="General">
                  <c:v>-335.02100000000002</c:v>
                </c:pt>
                <c:pt idx="23941" formatCode="General">
                  <c:v>-335.55099999999999</c:v>
                </c:pt>
                <c:pt idx="23942" formatCode="General">
                  <c:v>-336.02300000000002</c:v>
                </c:pt>
                <c:pt idx="23943" formatCode="General">
                  <c:v>-336.37</c:v>
                </c:pt>
                <c:pt idx="23944" formatCode="General">
                  <c:v>-336.58600000000001</c:v>
                </c:pt>
                <c:pt idx="23945" formatCode="General">
                  <c:v>-336.62299999999999</c:v>
                </c:pt>
                <c:pt idx="23946" formatCode="General">
                  <c:v>-336.39600000000002</c:v>
                </c:pt>
                <c:pt idx="23947" formatCode="General">
                  <c:v>-335.88200000000001</c:v>
                </c:pt>
                <c:pt idx="23948" formatCode="General">
                  <c:v>-335.113</c:v>
                </c:pt>
                <c:pt idx="23949" formatCode="General">
                  <c:v>-334.11799999999999</c:v>
                </c:pt>
                <c:pt idx="23950" formatCode="General">
                  <c:v>-332.96</c:v>
                </c:pt>
                <c:pt idx="23951" formatCode="General">
                  <c:v>-331.83100000000002</c:v>
                </c:pt>
                <c:pt idx="23952" formatCode="General">
                  <c:v>-330.87200000000001</c:v>
                </c:pt>
                <c:pt idx="23953" formatCode="General">
                  <c:v>-330.04500000000002</c:v>
                </c:pt>
                <c:pt idx="23954" formatCode="General">
                  <c:v>-329.38799999999998</c:v>
                </c:pt>
                <c:pt idx="23955" formatCode="General">
                  <c:v>-328.988</c:v>
                </c:pt>
                <c:pt idx="23956" formatCode="General">
                  <c:v>-328.95100000000002</c:v>
                </c:pt>
                <c:pt idx="23957" formatCode="General">
                  <c:v>-329.31900000000002</c:v>
                </c:pt>
                <c:pt idx="23958" formatCode="General">
                  <c:v>-329.95100000000002</c:v>
                </c:pt>
                <c:pt idx="23959" formatCode="General">
                  <c:v>-330.71800000000002</c:v>
                </c:pt>
                <c:pt idx="23960" formatCode="General">
                  <c:v>-331.57799999999997</c:v>
                </c:pt>
                <c:pt idx="23961" formatCode="General">
                  <c:v>-332.53100000000001</c:v>
                </c:pt>
                <c:pt idx="23962" formatCode="General">
                  <c:v>-333.59399999999999</c:v>
                </c:pt>
                <c:pt idx="23963" formatCode="General">
                  <c:v>-334.65300000000002</c:v>
                </c:pt>
                <c:pt idx="23964" formatCode="General">
                  <c:v>-335.54</c:v>
                </c:pt>
                <c:pt idx="23965" formatCode="General">
                  <c:v>-336.13</c:v>
                </c:pt>
                <c:pt idx="23966" formatCode="General">
                  <c:v>-336.38900000000001</c:v>
                </c:pt>
                <c:pt idx="23967" formatCode="General">
                  <c:v>-336.37200000000001</c:v>
                </c:pt>
                <c:pt idx="23968" formatCode="General">
                  <c:v>-336.077</c:v>
                </c:pt>
                <c:pt idx="23969" formatCode="General">
                  <c:v>-335.47500000000002</c:v>
                </c:pt>
                <c:pt idx="23970" formatCode="General">
                  <c:v>-334.55200000000002</c:v>
                </c:pt>
                <c:pt idx="23971" formatCode="General">
                  <c:v>-333.31599999999997</c:v>
                </c:pt>
                <c:pt idx="23972" formatCode="General">
                  <c:v>-331.82</c:v>
                </c:pt>
                <c:pt idx="23973" formatCode="General">
                  <c:v>-330.09399999999999</c:v>
                </c:pt>
                <c:pt idx="23974" formatCode="General">
                  <c:v>-328.13400000000001</c:v>
                </c:pt>
                <c:pt idx="23975" formatCode="General">
                  <c:v>-325.97000000000003</c:v>
                </c:pt>
                <c:pt idx="23976" formatCode="General">
                  <c:v>-323.642</c:v>
                </c:pt>
                <c:pt idx="23977" formatCode="General">
                  <c:v>-321.16300000000001</c:v>
                </c:pt>
                <c:pt idx="23978" formatCode="General">
                  <c:v>-318.553</c:v>
                </c:pt>
                <c:pt idx="23979" formatCode="General">
                  <c:v>-315.84399999999999</c:v>
                </c:pt>
                <c:pt idx="23980" formatCode="General">
                  <c:v>-313.05799999999999</c:v>
                </c:pt>
                <c:pt idx="23981" formatCode="General">
                  <c:v>-310.20499999999998</c:v>
                </c:pt>
                <c:pt idx="23982" formatCode="General">
                  <c:v>-307.23899999999998</c:v>
                </c:pt>
                <c:pt idx="23983" formatCode="General">
                  <c:v>-304.11</c:v>
                </c:pt>
                <c:pt idx="23984" formatCode="General">
                  <c:v>-300.87299999999999</c:v>
                </c:pt>
                <c:pt idx="23985" formatCode="General">
                  <c:v>-297.61</c:v>
                </c:pt>
                <c:pt idx="23986" formatCode="General">
                  <c:v>-294.41000000000003</c:v>
                </c:pt>
                <c:pt idx="23987" formatCode="General">
                  <c:v>-291.32299999999998</c:v>
                </c:pt>
                <c:pt idx="23988" formatCode="General">
                  <c:v>-288.35199999999998</c:v>
                </c:pt>
                <c:pt idx="23989" formatCode="General">
                  <c:v>-285.44400000000002</c:v>
                </c:pt>
                <c:pt idx="23990" formatCode="General">
                  <c:v>-282.55200000000002</c:v>
                </c:pt>
                <c:pt idx="23991" formatCode="General">
                  <c:v>-279.71199999999999</c:v>
                </c:pt>
                <c:pt idx="23992" formatCode="General">
                  <c:v>-276.98599999999999</c:v>
                </c:pt>
                <c:pt idx="23993" formatCode="General">
                  <c:v>-274.44299999999998</c:v>
                </c:pt>
                <c:pt idx="23994" formatCode="General">
                  <c:v>-272.14400000000001</c:v>
                </c:pt>
                <c:pt idx="23995" formatCode="General">
                  <c:v>-270.11799999999999</c:v>
                </c:pt>
                <c:pt idx="23996" formatCode="General">
                  <c:v>-268.21199999999999</c:v>
                </c:pt>
                <c:pt idx="23997" formatCode="General">
                  <c:v>-266.24400000000003</c:v>
                </c:pt>
                <c:pt idx="23998" formatCode="General">
                  <c:v>-264.17599999999999</c:v>
                </c:pt>
                <c:pt idx="23999" formatCode="General">
                  <c:v>-261.94099999999997</c:v>
                </c:pt>
                <c:pt idx="24000" formatCode="General">
                  <c:v>-259.43099999999998</c:v>
                </c:pt>
                <c:pt idx="24001" formatCode="General">
                  <c:v>-256.53699999999998</c:v>
                </c:pt>
                <c:pt idx="24002" formatCode="General">
                  <c:v>-253.18199999999999</c:v>
                </c:pt>
                <c:pt idx="24003" formatCode="General">
                  <c:v>-249.50299999999999</c:v>
                </c:pt>
                <c:pt idx="24004" formatCode="General">
                  <c:v>-245.7</c:v>
                </c:pt>
                <c:pt idx="24005" formatCode="General">
                  <c:v>-241.916</c:v>
                </c:pt>
                <c:pt idx="24006" formatCode="General">
                  <c:v>-238.23699999999999</c:v>
                </c:pt>
                <c:pt idx="24007" formatCode="General">
                  <c:v>-234.61699999999999</c:v>
                </c:pt>
                <c:pt idx="24008" formatCode="General">
                  <c:v>-231.04499999999999</c:v>
                </c:pt>
                <c:pt idx="24009" formatCode="General">
                  <c:v>-227.541</c:v>
                </c:pt>
                <c:pt idx="24010" formatCode="General">
                  <c:v>-224.09800000000001</c:v>
                </c:pt>
                <c:pt idx="24011" formatCode="General">
                  <c:v>-220.691</c:v>
                </c:pt>
                <c:pt idx="24012" formatCode="General">
                  <c:v>-217.279</c:v>
                </c:pt>
                <c:pt idx="24013" formatCode="General">
                  <c:v>-213.803</c:v>
                </c:pt>
                <c:pt idx="24014" formatCode="General">
                  <c:v>-210.20500000000001</c:v>
                </c:pt>
                <c:pt idx="24015" formatCode="General">
                  <c:v>-206.44200000000001</c:v>
                </c:pt>
                <c:pt idx="24016" formatCode="General">
                  <c:v>-202.50399999999999</c:v>
                </c:pt>
                <c:pt idx="24017" formatCode="General">
                  <c:v>-198.55699999999999</c:v>
                </c:pt>
                <c:pt idx="24018" formatCode="General">
                  <c:v>-194.76300000000001</c:v>
                </c:pt>
                <c:pt idx="24019" formatCode="General">
                  <c:v>-191.09299999999999</c:v>
                </c:pt>
                <c:pt idx="24020" formatCode="General">
                  <c:v>-187.517</c:v>
                </c:pt>
                <c:pt idx="24021" formatCode="General">
                  <c:v>-184.02799999999999</c:v>
                </c:pt>
                <c:pt idx="24022" formatCode="General">
                  <c:v>-180.59200000000001</c:v>
                </c:pt>
                <c:pt idx="24023" formatCode="General">
                  <c:v>-177.173</c:v>
                </c:pt>
                <c:pt idx="24024" formatCode="General">
                  <c:v>-173.75700000000001</c:v>
                </c:pt>
                <c:pt idx="24025" formatCode="General">
                  <c:v>-170.30600000000001</c:v>
                </c:pt>
                <c:pt idx="24026" formatCode="General">
                  <c:v>-166.732</c:v>
                </c:pt>
                <c:pt idx="24027" formatCode="General">
                  <c:v>-162.94800000000001</c:v>
                </c:pt>
                <c:pt idx="24028" formatCode="General">
                  <c:v>-158.89400000000001</c:v>
                </c:pt>
                <c:pt idx="24029" formatCode="General">
                  <c:v>-154.67599999999999</c:v>
                </c:pt>
                <c:pt idx="24030" formatCode="General">
                  <c:v>-150.45400000000001</c:v>
                </c:pt>
                <c:pt idx="24031" formatCode="General">
                  <c:v>-146.26400000000001</c:v>
                </c:pt>
                <c:pt idx="24032" formatCode="General">
                  <c:v>-142.07900000000001</c:v>
                </c:pt>
                <c:pt idx="24033" formatCode="General">
                  <c:v>-137.828</c:v>
                </c:pt>
                <c:pt idx="24034" formatCode="General">
                  <c:v>-133.44</c:v>
                </c:pt>
                <c:pt idx="24035" formatCode="General">
                  <c:v>-128.86699999999999</c:v>
                </c:pt>
                <c:pt idx="24036" formatCode="General">
                  <c:v>-124.268</c:v>
                </c:pt>
                <c:pt idx="24037" formatCode="General">
                  <c:v>-119.82899999999999</c:v>
                </c:pt>
                <c:pt idx="24038" formatCode="General">
                  <c:v>-115.52</c:v>
                </c:pt>
                <c:pt idx="24039" formatCode="General">
                  <c:v>-111.291</c:v>
                </c:pt>
                <c:pt idx="24040" formatCode="General">
                  <c:v>-107.111</c:v>
                </c:pt>
                <c:pt idx="24041" formatCode="General">
                  <c:v>-102.941</c:v>
                </c:pt>
                <c:pt idx="24042" formatCode="General">
                  <c:v>-98.747399999999999</c:v>
                </c:pt>
                <c:pt idx="24043" formatCode="General">
                  <c:v>-94.555300000000003</c:v>
                </c:pt>
                <c:pt idx="24044" formatCode="General">
                  <c:v>-90.404700000000005</c:v>
                </c:pt>
                <c:pt idx="24045" formatCode="General">
                  <c:v>-86.316800000000001</c:v>
                </c:pt>
                <c:pt idx="24046" formatCode="General">
                  <c:v>-82.290999999999997</c:v>
                </c:pt>
                <c:pt idx="24047" formatCode="General">
                  <c:v>-78.293899999999994</c:v>
                </c:pt>
                <c:pt idx="24048" formatCode="General">
                  <c:v>-74.3142</c:v>
                </c:pt>
                <c:pt idx="24049" formatCode="General">
                  <c:v>-70.358400000000003</c:v>
                </c:pt>
                <c:pt idx="24050" formatCode="General">
                  <c:v>-66.392099999999999</c:v>
                </c:pt>
                <c:pt idx="24051" formatCode="General">
                  <c:v>-62.3825</c:v>
                </c:pt>
                <c:pt idx="24052" formatCode="General">
                  <c:v>-58.358499999999999</c:v>
                </c:pt>
                <c:pt idx="24053" formatCode="General">
                  <c:v>-54.339300000000001</c:v>
                </c:pt>
                <c:pt idx="24054" formatCode="General">
                  <c:v>-50.312600000000003</c:v>
                </c:pt>
                <c:pt idx="24055" formatCode="General">
                  <c:v>-46.347000000000001</c:v>
                </c:pt>
                <c:pt idx="24056" formatCode="General">
                  <c:v>-42.528599999999997</c:v>
                </c:pt>
                <c:pt idx="24057" formatCode="General">
                  <c:v>-38.798900000000003</c:v>
                </c:pt>
                <c:pt idx="24058" formatCode="General">
                  <c:v>-35.0747</c:v>
                </c:pt>
                <c:pt idx="24059" formatCode="General">
                  <c:v>-31.319299999999998</c:v>
                </c:pt>
                <c:pt idx="24060" formatCode="General">
                  <c:v>-27.527200000000001</c:v>
                </c:pt>
                <c:pt idx="24061" formatCode="General">
                  <c:v>-23.734999999999999</c:v>
                </c:pt>
                <c:pt idx="24062" formatCode="General">
                  <c:v>-19.9816</c:v>
                </c:pt>
                <c:pt idx="24063" formatCode="General">
                  <c:v>-16.2883</c:v>
                </c:pt>
                <c:pt idx="24064" formatCode="General">
                  <c:v>-12.626099999999999</c:v>
                </c:pt>
                <c:pt idx="24065" formatCode="General">
                  <c:v>-8.9723000000000006</c:v>
                </c:pt>
                <c:pt idx="24066" formatCode="General">
                  <c:v>-5.3464499999999999</c:v>
                </c:pt>
                <c:pt idx="24067" formatCode="General">
                  <c:v>-1.7860100000000001</c:v>
                </c:pt>
                <c:pt idx="24068" formatCode="General">
                  <c:v>1.66906</c:v>
                </c:pt>
                <c:pt idx="24069" formatCode="General">
                  <c:v>4.9898699999999998</c:v>
                </c:pt>
                <c:pt idx="24070" formatCode="General">
                  <c:v>8.1674299999999995</c:v>
                </c:pt>
                <c:pt idx="24071" formatCode="General">
                  <c:v>11.268599999999999</c:v>
                </c:pt>
                <c:pt idx="24072" formatCode="General">
                  <c:v>14.3725</c:v>
                </c:pt>
                <c:pt idx="24073" formatCode="General">
                  <c:v>17.5229</c:v>
                </c:pt>
                <c:pt idx="24074" formatCode="General">
                  <c:v>20.703700000000001</c:v>
                </c:pt>
                <c:pt idx="24075" formatCode="General">
                  <c:v>23.8352</c:v>
                </c:pt>
                <c:pt idx="24076" formatCode="General">
                  <c:v>26.8184</c:v>
                </c:pt>
                <c:pt idx="24077" formatCode="General">
                  <c:v>29.630800000000001</c:v>
                </c:pt>
                <c:pt idx="24078" formatCode="General">
                  <c:v>32.489100000000001</c:v>
                </c:pt>
                <c:pt idx="24079" formatCode="General">
                  <c:v>35.584800000000001</c:v>
                </c:pt>
                <c:pt idx="24080" formatCode="General">
                  <c:v>38.940300000000001</c:v>
                </c:pt>
                <c:pt idx="24081" formatCode="General">
                  <c:v>42.513500000000001</c:v>
                </c:pt>
                <c:pt idx="24082" formatCode="General">
                  <c:v>46.223100000000002</c:v>
                </c:pt>
                <c:pt idx="24083" formatCode="General">
                  <c:v>49.969299999999997</c:v>
                </c:pt>
                <c:pt idx="24084" formatCode="General">
                  <c:v>53.674700000000001</c:v>
                </c:pt>
                <c:pt idx="24085" formatCode="General">
                  <c:v>57.387900000000002</c:v>
                </c:pt>
                <c:pt idx="24086" formatCode="General">
                  <c:v>61.137500000000003</c:v>
                </c:pt>
                <c:pt idx="24087" formatCode="General">
                  <c:v>64.868300000000005</c:v>
                </c:pt>
                <c:pt idx="24088" formatCode="General">
                  <c:v>68.583299999999994</c:v>
                </c:pt>
                <c:pt idx="24089" formatCode="General">
                  <c:v>72.321399999999997</c:v>
                </c:pt>
                <c:pt idx="24090" formatCode="General">
                  <c:v>76.160600000000002</c:v>
                </c:pt>
                <c:pt idx="24091" formatCode="General">
                  <c:v>80.174099999999996</c:v>
                </c:pt>
                <c:pt idx="24092" formatCode="General">
                  <c:v>84.369799999999998</c:v>
                </c:pt>
                <c:pt idx="24093" formatCode="General">
                  <c:v>88.749799999999993</c:v>
                </c:pt>
                <c:pt idx="24094" formatCode="General">
                  <c:v>93.307699999999997</c:v>
                </c:pt>
                <c:pt idx="24095" formatCode="General">
                  <c:v>98.002899999999997</c:v>
                </c:pt>
                <c:pt idx="24096" formatCode="General">
                  <c:v>102.77200000000001</c:v>
                </c:pt>
                <c:pt idx="24097" formatCode="General">
                  <c:v>107.538</c:v>
                </c:pt>
                <c:pt idx="24098" formatCode="General">
                  <c:v>112.259</c:v>
                </c:pt>
                <c:pt idx="24099" formatCode="General">
                  <c:v>116.967</c:v>
                </c:pt>
                <c:pt idx="24100" formatCode="General">
                  <c:v>121.678</c:v>
                </c:pt>
                <c:pt idx="24101" formatCode="General">
                  <c:v>126.374</c:v>
                </c:pt>
                <c:pt idx="24102" formatCode="General">
                  <c:v>131.06299999999999</c:v>
                </c:pt>
                <c:pt idx="24103" formatCode="General">
                  <c:v>135.76499999999999</c:v>
                </c:pt>
                <c:pt idx="24104" formatCode="General">
                  <c:v>140.44300000000001</c:v>
                </c:pt>
                <c:pt idx="24105" formatCode="General">
                  <c:v>145.06100000000001</c:v>
                </c:pt>
                <c:pt idx="24106" formatCode="General">
                  <c:v>149.63300000000001</c:v>
                </c:pt>
                <c:pt idx="24107" formatCode="General">
                  <c:v>154.15</c:v>
                </c:pt>
                <c:pt idx="24108" formatCode="General">
                  <c:v>158.559</c:v>
                </c:pt>
                <c:pt idx="24109" formatCode="General">
                  <c:v>162.84100000000001</c:v>
                </c:pt>
                <c:pt idx="24110" formatCode="General">
                  <c:v>167.012</c:v>
                </c:pt>
                <c:pt idx="24111" formatCode="General">
                  <c:v>171.12799999999999</c:v>
                </c:pt>
                <c:pt idx="24112" formatCode="General">
                  <c:v>175.24799999999999</c:v>
                </c:pt>
                <c:pt idx="24113" formatCode="General">
                  <c:v>179.39400000000001</c:v>
                </c:pt>
                <c:pt idx="24114" formatCode="General">
                  <c:v>183.52799999999999</c:v>
                </c:pt>
                <c:pt idx="24115" formatCode="General">
                  <c:v>187.554</c:v>
                </c:pt>
                <c:pt idx="24116" formatCode="General">
                  <c:v>191.37899999999999</c:v>
                </c:pt>
                <c:pt idx="24117" formatCode="General">
                  <c:v>194.93799999999999</c:v>
                </c:pt>
                <c:pt idx="24118" formatCode="General">
                  <c:v>198.28399999999999</c:v>
                </c:pt>
                <c:pt idx="24119" formatCode="General">
                  <c:v>201.47300000000001</c:v>
                </c:pt>
                <c:pt idx="24120" formatCode="General">
                  <c:v>204.48</c:v>
                </c:pt>
                <c:pt idx="24121" formatCode="General">
                  <c:v>207.34299999999999</c:v>
                </c:pt>
                <c:pt idx="24122" formatCode="General">
                  <c:v>210.143</c:v>
                </c:pt>
                <c:pt idx="24123" formatCode="General">
                  <c:v>213.00700000000001</c:v>
                </c:pt>
                <c:pt idx="24124" formatCode="General">
                  <c:v>216.048</c:v>
                </c:pt>
                <c:pt idx="24125" formatCode="General">
                  <c:v>219.27099999999999</c:v>
                </c:pt>
                <c:pt idx="24126" formatCode="General">
                  <c:v>222.648</c:v>
                </c:pt>
                <c:pt idx="24127" formatCode="General">
                  <c:v>226.14099999999999</c:v>
                </c:pt>
                <c:pt idx="24128" formatCode="General">
                  <c:v>229.70599999999999</c:v>
                </c:pt>
                <c:pt idx="24129" formatCode="General">
                  <c:v>233.31100000000001</c:v>
                </c:pt>
                <c:pt idx="24130" formatCode="General">
                  <c:v>236.92400000000001</c:v>
                </c:pt>
                <c:pt idx="24131" formatCode="General">
                  <c:v>240.51499999999999</c:v>
                </c:pt>
                <c:pt idx="24132" formatCode="General">
                  <c:v>244.05600000000001</c:v>
                </c:pt>
                <c:pt idx="24133" formatCode="General">
                  <c:v>247.53100000000001</c:v>
                </c:pt>
                <c:pt idx="24134" formatCode="General">
                  <c:v>250.93700000000001</c:v>
                </c:pt>
                <c:pt idx="24135" formatCode="General">
                  <c:v>254.21700000000001</c:v>
                </c:pt>
                <c:pt idx="24136" formatCode="General">
                  <c:v>257.286</c:v>
                </c:pt>
                <c:pt idx="24137" formatCode="General">
                  <c:v>260.01499999999999</c:v>
                </c:pt>
                <c:pt idx="24138" formatCode="General">
                  <c:v>262.31</c:v>
                </c:pt>
                <c:pt idx="24139" formatCode="General">
                  <c:v>264.24</c:v>
                </c:pt>
                <c:pt idx="24140" formatCode="General">
                  <c:v>265.90899999999999</c:v>
                </c:pt>
                <c:pt idx="24141" formatCode="General">
                  <c:v>267.39499999999998</c:v>
                </c:pt>
                <c:pt idx="24142" formatCode="General">
                  <c:v>268.79599999999999</c:v>
                </c:pt>
                <c:pt idx="24143" formatCode="General">
                  <c:v>270.19099999999997</c:v>
                </c:pt>
                <c:pt idx="24144" formatCode="General">
                  <c:v>271.68099999999998</c:v>
                </c:pt>
                <c:pt idx="24145" formatCode="General">
                  <c:v>273.37700000000001</c:v>
                </c:pt>
                <c:pt idx="24146" formatCode="General">
                  <c:v>275.37599999999998</c:v>
                </c:pt>
                <c:pt idx="24147" formatCode="General">
                  <c:v>277.75099999999998</c:v>
                </c:pt>
                <c:pt idx="24148" formatCode="General">
                  <c:v>280.51</c:v>
                </c:pt>
                <c:pt idx="24149" formatCode="General">
                  <c:v>283.584</c:v>
                </c:pt>
                <c:pt idx="24150" formatCode="General">
                  <c:v>286.86599999999999</c:v>
                </c:pt>
                <c:pt idx="24151" formatCode="General">
                  <c:v>290.28100000000001</c:v>
                </c:pt>
                <c:pt idx="24152" formatCode="General">
                  <c:v>293.78800000000001</c:v>
                </c:pt>
                <c:pt idx="24153" formatCode="General">
                  <c:v>297.39699999999999</c:v>
                </c:pt>
                <c:pt idx="24154" formatCode="General">
                  <c:v>301.08</c:v>
                </c:pt>
                <c:pt idx="24155" formatCode="General">
                  <c:v>304.76499999999999</c:v>
                </c:pt>
                <c:pt idx="24156" formatCode="General">
                  <c:v>308.274</c:v>
                </c:pt>
                <c:pt idx="24157" formatCode="General">
                  <c:v>311.40899999999999</c:v>
                </c:pt>
                <c:pt idx="24158" formatCode="General">
                  <c:v>314.02100000000002</c:v>
                </c:pt>
                <c:pt idx="24159" formatCode="General">
                  <c:v>316.02300000000002</c:v>
                </c:pt>
                <c:pt idx="24160" formatCode="General">
                  <c:v>317.46699999999998</c:v>
                </c:pt>
                <c:pt idx="24161" formatCode="General">
                  <c:v>318.43299999999999</c:v>
                </c:pt>
                <c:pt idx="24162" formatCode="General">
                  <c:v>318.99599999999998</c:v>
                </c:pt>
                <c:pt idx="24163" formatCode="General">
                  <c:v>319.18200000000002</c:v>
                </c:pt>
                <c:pt idx="24164" formatCode="General">
                  <c:v>319.00599999999997</c:v>
                </c:pt>
                <c:pt idx="24165" formatCode="General">
                  <c:v>318.57799999999997</c:v>
                </c:pt>
                <c:pt idx="24166" formatCode="General">
                  <c:v>318.03199999999998</c:v>
                </c:pt>
                <c:pt idx="24167" formatCode="General">
                  <c:v>317.47399999999999</c:v>
                </c:pt>
                <c:pt idx="24168" formatCode="General">
                  <c:v>316.92099999999999</c:v>
                </c:pt>
                <c:pt idx="24169" formatCode="General">
                  <c:v>316.30700000000002</c:v>
                </c:pt>
                <c:pt idx="24170" formatCode="General">
                  <c:v>315.58100000000002</c:v>
                </c:pt>
                <c:pt idx="24171" formatCode="General">
                  <c:v>314.72500000000002</c:v>
                </c:pt>
                <c:pt idx="24172" formatCode="General">
                  <c:v>313.798</c:v>
                </c:pt>
                <c:pt idx="24173" formatCode="General">
                  <c:v>312.86399999999998</c:v>
                </c:pt>
                <c:pt idx="24174" formatCode="General">
                  <c:v>311.94099999999997</c:v>
                </c:pt>
                <c:pt idx="24175" formatCode="General">
                  <c:v>310.99599999999998</c:v>
                </c:pt>
                <c:pt idx="24176" formatCode="General">
                  <c:v>309.97000000000003</c:v>
                </c:pt>
                <c:pt idx="24177" formatCode="General">
                  <c:v>308.85399999999998</c:v>
                </c:pt>
                <c:pt idx="24178" formatCode="General">
                  <c:v>307.67500000000001</c:v>
                </c:pt>
                <c:pt idx="24179" formatCode="General">
                  <c:v>306.529</c:v>
                </c:pt>
                <c:pt idx="24180" formatCode="General">
                  <c:v>305.54000000000002</c:v>
                </c:pt>
                <c:pt idx="24181" formatCode="General">
                  <c:v>304.8</c:v>
                </c:pt>
                <c:pt idx="24182" formatCode="General">
                  <c:v>304.39400000000001</c:v>
                </c:pt>
                <c:pt idx="24183" formatCode="General">
                  <c:v>304.36500000000001</c:v>
                </c:pt>
                <c:pt idx="24184" formatCode="General">
                  <c:v>304.66000000000003</c:v>
                </c:pt>
                <c:pt idx="24185" formatCode="General">
                  <c:v>305.16199999999998</c:v>
                </c:pt>
                <c:pt idx="24186" formatCode="General">
                  <c:v>305.72399999999999</c:v>
                </c:pt>
                <c:pt idx="24187" formatCode="General">
                  <c:v>306.2</c:v>
                </c:pt>
                <c:pt idx="24188" formatCode="General">
                  <c:v>306.48599999999999</c:v>
                </c:pt>
                <c:pt idx="24189" formatCode="General">
                  <c:v>306.50799999999998</c:v>
                </c:pt>
                <c:pt idx="24190" formatCode="General">
                  <c:v>306.22899999999998</c:v>
                </c:pt>
                <c:pt idx="24191" formatCode="General">
                  <c:v>305.72199999999998</c:v>
                </c:pt>
                <c:pt idx="24192" formatCode="General">
                  <c:v>305.08800000000002</c:v>
                </c:pt>
                <c:pt idx="24193" formatCode="General">
                  <c:v>304.37400000000002</c:v>
                </c:pt>
                <c:pt idx="24194" formatCode="General">
                  <c:v>303.61799999999999</c:v>
                </c:pt>
                <c:pt idx="24195" formatCode="General">
                  <c:v>302.81900000000002</c:v>
                </c:pt>
                <c:pt idx="24196" formatCode="General">
                  <c:v>301.97500000000002</c:v>
                </c:pt>
                <c:pt idx="24197" formatCode="General">
                  <c:v>301.08699999999999</c:v>
                </c:pt>
                <c:pt idx="24198" formatCode="General">
                  <c:v>300.13200000000001</c:v>
                </c:pt>
                <c:pt idx="24199" formatCode="General">
                  <c:v>299.07900000000001</c:v>
                </c:pt>
                <c:pt idx="24200" formatCode="General">
                  <c:v>297.90100000000001</c:v>
                </c:pt>
                <c:pt idx="24201" formatCode="General">
                  <c:v>296.55700000000002</c:v>
                </c:pt>
                <c:pt idx="24202" formatCode="General">
                  <c:v>295.00799999999998</c:v>
                </c:pt>
                <c:pt idx="24203" formatCode="General">
                  <c:v>293.24099999999999</c:v>
                </c:pt>
                <c:pt idx="24204" formatCode="General">
                  <c:v>291.26100000000002</c:v>
                </c:pt>
                <c:pt idx="24205" formatCode="General">
                  <c:v>289.12400000000002</c:v>
                </c:pt>
                <c:pt idx="24206" formatCode="General">
                  <c:v>286.89800000000002</c:v>
                </c:pt>
                <c:pt idx="24207" formatCode="General">
                  <c:v>284.62599999999998</c:v>
                </c:pt>
                <c:pt idx="24208" formatCode="General">
                  <c:v>282.428</c:v>
                </c:pt>
                <c:pt idx="24209" formatCode="General">
                  <c:v>280.44900000000001</c:v>
                </c:pt>
                <c:pt idx="24210" formatCode="General">
                  <c:v>278.72399999999999</c:v>
                </c:pt>
                <c:pt idx="24211" formatCode="General">
                  <c:v>277.21899999999999</c:v>
                </c:pt>
                <c:pt idx="24212" formatCode="General">
                  <c:v>275.82299999999998</c:v>
                </c:pt>
                <c:pt idx="24213" formatCode="General">
                  <c:v>274.41699999999997</c:v>
                </c:pt>
                <c:pt idx="24214" formatCode="General">
                  <c:v>272.95400000000001</c:v>
                </c:pt>
                <c:pt idx="24215" formatCode="General">
                  <c:v>271.36799999999999</c:v>
                </c:pt>
                <c:pt idx="24216" formatCode="General">
                  <c:v>269.58199999999999</c:v>
                </c:pt>
                <c:pt idx="24217" formatCode="General">
                  <c:v>267.56200000000001</c:v>
                </c:pt>
                <c:pt idx="24218" formatCode="General">
                  <c:v>265.31</c:v>
                </c:pt>
                <c:pt idx="24219" formatCode="General">
                  <c:v>262.83699999999999</c:v>
                </c:pt>
                <c:pt idx="24220" formatCode="General">
                  <c:v>260.178</c:v>
                </c:pt>
                <c:pt idx="24221" formatCode="General">
                  <c:v>257.387</c:v>
                </c:pt>
                <c:pt idx="24222" formatCode="General">
                  <c:v>254.524</c:v>
                </c:pt>
                <c:pt idx="24223" formatCode="General">
                  <c:v>251.636</c:v>
                </c:pt>
                <c:pt idx="24224" formatCode="General">
                  <c:v>248.702</c:v>
                </c:pt>
                <c:pt idx="24225" formatCode="General">
                  <c:v>245.68600000000001</c:v>
                </c:pt>
                <c:pt idx="24226" formatCode="General">
                  <c:v>242.60400000000001</c:v>
                </c:pt>
                <c:pt idx="24227" formatCode="General">
                  <c:v>239.48599999999999</c:v>
                </c:pt>
                <c:pt idx="24228" formatCode="General">
                  <c:v>236.38</c:v>
                </c:pt>
                <c:pt idx="24229" formatCode="General">
                  <c:v>233.309</c:v>
                </c:pt>
                <c:pt idx="24230" formatCode="General">
                  <c:v>230.27</c:v>
                </c:pt>
                <c:pt idx="24231" formatCode="General">
                  <c:v>227.185</c:v>
                </c:pt>
                <c:pt idx="24232" formatCode="General">
                  <c:v>223.95500000000001</c:v>
                </c:pt>
                <c:pt idx="24233" formatCode="General">
                  <c:v>220.51300000000001</c:v>
                </c:pt>
                <c:pt idx="24234" formatCode="General">
                  <c:v>216.828</c:v>
                </c:pt>
                <c:pt idx="24235" formatCode="General">
                  <c:v>212.94300000000001</c:v>
                </c:pt>
                <c:pt idx="24236" formatCode="General">
                  <c:v>208.94200000000001</c:v>
                </c:pt>
                <c:pt idx="24237" formatCode="General">
                  <c:v>204.91900000000001</c:v>
                </c:pt>
                <c:pt idx="24238" formatCode="General">
                  <c:v>200.922</c:v>
                </c:pt>
                <c:pt idx="24239" formatCode="General">
                  <c:v>196.976</c:v>
                </c:pt>
                <c:pt idx="24240" formatCode="General">
                  <c:v>193.07</c:v>
                </c:pt>
                <c:pt idx="24241" formatCode="General">
                  <c:v>189.197</c:v>
                </c:pt>
                <c:pt idx="24242" formatCode="General">
                  <c:v>185.36799999999999</c:v>
                </c:pt>
                <c:pt idx="24243" formatCode="General">
                  <c:v>181.65199999999999</c:v>
                </c:pt>
                <c:pt idx="24244" formatCode="General">
                  <c:v>178.12899999999999</c:v>
                </c:pt>
                <c:pt idx="24245" formatCode="General">
                  <c:v>174.85599999999999</c:v>
                </c:pt>
                <c:pt idx="24246" formatCode="General">
                  <c:v>171.87</c:v>
                </c:pt>
                <c:pt idx="24247" formatCode="General">
                  <c:v>169.15600000000001</c:v>
                </c:pt>
                <c:pt idx="24248" formatCode="General">
                  <c:v>166.68</c:v>
                </c:pt>
                <c:pt idx="24249" formatCode="General">
                  <c:v>164.40100000000001</c:v>
                </c:pt>
                <c:pt idx="24250" formatCode="General">
                  <c:v>162.27000000000001</c:v>
                </c:pt>
                <c:pt idx="24251" formatCode="General">
                  <c:v>160.233</c:v>
                </c:pt>
                <c:pt idx="24252" formatCode="General">
                  <c:v>158.22200000000001</c:v>
                </c:pt>
                <c:pt idx="24253" formatCode="General">
                  <c:v>156.167</c:v>
                </c:pt>
                <c:pt idx="24254" formatCode="General">
                  <c:v>154.00899999999999</c:v>
                </c:pt>
                <c:pt idx="24255" formatCode="General">
                  <c:v>151.727</c:v>
                </c:pt>
                <c:pt idx="24256" formatCode="General">
                  <c:v>149.33600000000001</c:v>
                </c:pt>
                <c:pt idx="24257" formatCode="General">
                  <c:v>146.828</c:v>
                </c:pt>
                <c:pt idx="24258" formatCode="General">
                  <c:v>144.18</c:v>
                </c:pt>
                <c:pt idx="24259" formatCode="General">
                  <c:v>141.37</c:v>
                </c:pt>
                <c:pt idx="24260" formatCode="General">
                  <c:v>138.393</c:v>
                </c:pt>
                <c:pt idx="24261" formatCode="General">
                  <c:v>135.285</c:v>
                </c:pt>
                <c:pt idx="24262" formatCode="General">
                  <c:v>132.08600000000001</c:v>
                </c:pt>
                <c:pt idx="24263" formatCode="General">
                  <c:v>128.822</c:v>
                </c:pt>
                <c:pt idx="24264" formatCode="General">
                  <c:v>125.533</c:v>
                </c:pt>
                <c:pt idx="24265" formatCode="General">
                  <c:v>122.251</c:v>
                </c:pt>
                <c:pt idx="24266" formatCode="General">
                  <c:v>118.956</c:v>
                </c:pt>
                <c:pt idx="24267" formatCode="General">
                  <c:v>115.6</c:v>
                </c:pt>
                <c:pt idx="24268" formatCode="General">
                  <c:v>112.121</c:v>
                </c:pt>
                <c:pt idx="24269" formatCode="General">
                  <c:v>108.492</c:v>
                </c:pt>
                <c:pt idx="24270" formatCode="General">
                  <c:v>104.736</c:v>
                </c:pt>
                <c:pt idx="24271" formatCode="General">
                  <c:v>100.834</c:v>
                </c:pt>
                <c:pt idx="24272" formatCode="General">
                  <c:v>96.757999999999996</c:v>
                </c:pt>
                <c:pt idx="24273" formatCode="General">
                  <c:v>92.604799999999997</c:v>
                </c:pt>
                <c:pt idx="24274" formatCode="General">
                  <c:v>88.471400000000003</c:v>
                </c:pt>
                <c:pt idx="24275" formatCode="General">
                  <c:v>84.370699999999999</c:v>
                </c:pt>
                <c:pt idx="24276" formatCode="General">
                  <c:v>80.333100000000002</c:v>
                </c:pt>
                <c:pt idx="24277" formatCode="General">
                  <c:v>76.396799999999999</c:v>
                </c:pt>
                <c:pt idx="24278" formatCode="General">
                  <c:v>72.621200000000002</c:v>
                </c:pt>
                <c:pt idx="24279" formatCode="General">
                  <c:v>69.045100000000005</c:v>
                </c:pt>
                <c:pt idx="24280" formatCode="General">
                  <c:v>65.602199999999996</c:v>
                </c:pt>
                <c:pt idx="24281" formatCode="General">
                  <c:v>62.234099999999998</c:v>
                </c:pt>
                <c:pt idx="24282" formatCode="General">
                  <c:v>58.945</c:v>
                </c:pt>
                <c:pt idx="24283" formatCode="General">
                  <c:v>55.790599999999998</c:v>
                </c:pt>
                <c:pt idx="24284" formatCode="General">
                  <c:v>52.848199999999999</c:v>
                </c:pt>
                <c:pt idx="24285" formatCode="General">
                  <c:v>50.080199999999998</c:v>
                </c:pt>
                <c:pt idx="24286" formatCode="General">
                  <c:v>47.402500000000003</c:v>
                </c:pt>
                <c:pt idx="24287" formatCode="General">
                  <c:v>44.750999999999998</c:v>
                </c:pt>
                <c:pt idx="24288" formatCode="General">
                  <c:v>42.065300000000001</c:v>
                </c:pt>
                <c:pt idx="24289" formatCode="General">
                  <c:v>39.311300000000003</c:v>
                </c:pt>
                <c:pt idx="24290" formatCode="General">
                  <c:v>36.404600000000002</c:v>
                </c:pt>
                <c:pt idx="24291" formatCode="General">
                  <c:v>33.247399999999999</c:v>
                </c:pt>
                <c:pt idx="24292" formatCode="General">
                  <c:v>29.684000000000001</c:v>
                </c:pt>
                <c:pt idx="24293" formatCode="General">
                  <c:v>25.613199999999999</c:v>
                </c:pt>
                <c:pt idx="24294" formatCode="General">
                  <c:v>21.191500000000001</c:v>
                </c:pt>
                <c:pt idx="24295" formatCode="General">
                  <c:v>16.589300000000001</c:v>
                </c:pt>
                <c:pt idx="24296" formatCode="General">
                  <c:v>11.8916</c:v>
                </c:pt>
                <c:pt idx="24297" formatCode="General">
                  <c:v>7.0724</c:v>
                </c:pt>
                <c:pt idx="24298" formatCode="General">
                  <c:v>2.0523699999999998</c:v>
                </c:pt>
                <c:pt idx="24299" formatCode="General">
                  <c:v>-3.1811400000000001</c:v>
                </c:pt>
                <c:pt idx="24300" formatCode="General">
                  <c:v>-8.6222399999999997</c:v>
                </c:pt>
                <c:pt idx="24301" formatCode="General">
                  <c:v>-14.244</c:v>
                </c:pt>
                <c:pt idx="24302" formatCode="General">
                  <c:v>-19.996200000000002</c:v>
                </c:pt>
                <c:pt idx="24303" formatCode="General">
                  <c:v>-25.8111</c:v>
                </c:pt>
                <c:pt idx="24304" formatCode="General">
                  <c:v>-31.609200000000001</c:v>
                </c:pt>
                <c:pt idx="24305" formatCode="General">
                  <c:v>-37.319200000000002</c:v>
                </c:pt>
                <c:pt idx="24306" formatCode="General">
                  <c:v>-42.904699999999998</c:v>
                </c:pt>
                <c:pt idx="24307" formatCode="General">
                  <c:v>-48.330599999999997</c:v>
                </c:pt>
                <c:pt idx="24308" formatCode="General">
                  <c:v>-53.548200000000001</c:v>
                </c:pt>
                <c:pt idx="24309" formatCode="General">
                  <c:v>-58.489800000000002</c:v>
                </c:pt>
                <c:pt idx="24310" formatCode="General">
                  <c:v>-63.0886</c:v>
                </c:pt>
                <c:pt idx="24311" formatCode="General">
                  <c:v>-67.168800000000005</c:v>
                </c:pt>
                <c:pt idx="24312" formatCode="General">
                  <c:v>-70.555000000000007</c:v>
                </c:pt>
                <c:pt idx="24313" formatCode="General">
                  <c:v>-73.253399999999999</c:v>
                </c:pt>
                <c:pt idx="24314" formatCode="General">
                  <c:v>-75.359399999999994</c:v>
                </c:pt>
                <c:pt idx="24315" formatCode="General">
                  <c:v>-77.064700000000002</c:v>
                </c:pt>
                <c:pt idx="24316" formatCode="General">
                  <c:v>-78.516599999999997</c:v>
                </c:pt>
                <c:pt idx="24317" formatCode="General">
                  <c:v>-79.757400000000004</c:v>
                </c:pt>
                <c:pt idx="24318" formatCode="General">
                  <c:v>-80.896699999999996</c:v>
                </c:pt>
                <c:pt idx="24319" formatCode="General">
                  <c:v>-82.052800000000005</c:v>
                </c:pt>
                <c:pt idx="24320" formatCode="General">
                  <c:v>-83.281499999999994</c:v>
                </c:pt>
                <c:pt idx="24321" formatCode="General">
                  <c:v>-84.612899999999996</c:v>
                </c:pt>
                <c:pt idx="24322" formatCode="General">
                  <c:v>-86.046700000000001</c:v>
                </c:pt>
                <c:pt idx="24323" formatCode="General">
                  <c:v>-87.538799999999995</c:v>
                </c:pt>
                <c:pt idx="24324" formatCode="General">
                  <c:v>-89.032499999999999</c:v>
                </c:pt>
                <c:pt idx="24325" formatCode="General">
                  <c:v>-90.462000000000003</c:v>
                </c:pt>
                <c:pt idx="24326" formatCode="General">
                  <c:v>-91.782799999999995</c:v>
                </c:pt>
                <c:pt idx="24327" formatCode="General">
                  <c:v>-93.049499999999995</c:v>
                </c:pt>
                <c:pt idx="24328" formatCode="General">
                  <c:v>-94.346999999999994</c:v>
                </c:pt>
                <c:pt idx="24329" formatCode="General">
                  <c:v>-95.763000000000005</c:v>
                </c:pt>
                <c:pt idx="24330" formatCode="General">
                  <c:v>-97.376300000000001</c:v>
                </c:pt>
                <c:pt idx="24331" formatCode="General">
                  <c:v>-99.222099999999998</c:v>
                </c:pt>
                <c:pt idx="24332" formatCode="General">
                  <c:v>-101.295</c:v>
                </c:pt>
                <c:pt idx="24333" formatCode="General">
                  <c:v>-103.58499999999999</c:v>
                </c:pt>
                <c:pt idx="24334" formatCode="General">
                  <c:v>-106.122</c:v>
                </c:pt>
                <c:pt idx="24335" formatCode="General">
                  <c:v>-108.93</c:v>
                </c:pt>
                <c:pt idx="24336" formatCode="General">
                  <c:v>-112.008</c:v>
                </c:pt>
                <c:pt idx="24337" formatCode="General">
                  <c:v>-115.428</c:v>
                </c:pt>
                <c:pt idx="24338" formatCode="General">
                  <c:v>-119.289</c:v>
                </c:pt>
                <c:pt idx="24339" formatCode="General">
                  <c:v>-123.741</c:v>
                </c:pt>
                <c:pt idx="24340" formatCode="General">
                  <c:v>-128.87700000000001</c:v>
                </c:pt>
                <c:pt idx="24341" formatCode="General">
                  <c:v>-134.589</c:v>
                </c:pt>
                <c:pt idx="24342" formatCode="General">
                  <c:v>-140.685</c:v>
                </c:pt>
                <c:pt idx="24343" formatCode="General">
                  <c:v>-146.953</c:v>
                </c:pt>
                <c:pt idx="24344" formatCode="General">
                  <c:v>-153.172</c:v>
                </c:pt>
                <c:pt idx="24345" formatCode="General">
                  <c:v>-159.16200000000001</c:v>
                </c:pt>
                <c:pt idx="24346" formatCode="General">
                  <c:v>-164.84</c:v>
                </c:pt>
                <c:pt idx="24347" formatCode="General">
                  <c:v>-170.17400000000001</c:v>
                </c:pt>
                <c:pt idx="24348" formatCode="General">
                  <c:v>-175.18700000000001</c:v>
                </c:pt>
                <c:pt idx="24349" formatCode="General">
                  <c:v>-179.91</c:v>
                </c:pt>
                <c:pt idx="24350" formatCode="General">
                  <c:v>-184.34399999999999</c:v>
                </c:pt>
                <c:pt idx="24351" formatCode="General">
                  <c:v>-188.465</c:v>
                </c:pt>
                <c:pt idx="24352" formatCode="General">
                  <c:v>-192.23099999999999</c:v>
                </c:pt>
                <c:pt idx="24353" formatCode="General">
                  <c:v>-195.589</c:v>
                </c:pt>
                <c:pt idx="24354" formatCode="General">
                  <c:v>-198.50399999999999</c:v>
                </c:pt>
                <c:pt idx="24355" formatCode="General">
                  <c:v>-201.012</c:v>
                </c:pt>
                <c:pt idx="24356" formatCode="General">
                  <c:v>-203.18100000000001</c:v>
                </c:pt>
                <c:pt idx="24357" formatCode="General">
                  <c:v>-205.09800000000001</c:v>
                </c:pt>
                <c:pt idx="24358" formatCode="General">
                  <c:v>-206.84899999999999</c:v>
                </c:pt>
                <c:pt idx="24359" formatCode="General">
                  <c:v>-208.50399999999999</c:v>
                </c:pt>
                <c:pt idx="24360" formatCode="General">
                  <c:v>-210.095</c:v>
                </c:pt>
                <c:pt idx="24361" formatCode="General">
                  <c:v>-211.61799999999999</c:v>
                </c:pt>
                <c:pt idx="24362" formatCode="General">
                  <c:v>-212.999</c:v>
                </c:pt>
                <c:pt idx="24363" formatCode="General">
                  <c:v>-214.18899999999999</c:v>
                </c:pt>
                <c:pt idx="24364" formatCode="General">
                  <c:v>-215.202</c:v>
                </c:pt>
                <c:pt idx="24365" formatCode="General">
                  <c:v>-216.06899999999999</c:v>
                </c:pt>
                <c:pt idx="24366" formatCode="General">
                  <c:v>-216.81899999999999</c:v>
                </c:pt>
                <c:pt idx="24367" formatCode="General">
                  <c:v>-217.447</c:v>
                </c:pt>
                <c:pt idx="24368" formatCode="General">
                  <c:v>-217.96600000000001</c:v>
                </c:pt>
                <c:pt idx="24369" formatCode="General">
                  <c:v>-218.434</c:v>
                </c:pt>
                <c:pt idx="24370" formatCode="General">
                  <c:v>-218.977</c:v>
                </c:pt>
                <c:pt idx="24371" formatCode="General">
                  <c:v>-219.745</c:v>
                </c:pt>
                <c:pt idx="24372" formatCode="General">
                  <c:v>-220.79499999999999</c:v>
                </c:pt>
                <c:pt idx="24373" formatCode="General">
                  <c:v>-222.137</c:v>
                </c:pt>
                <c:pt idx="24374" formatCode="General">
                  <c:v>-223.81200000000001</c:v>
                </c:pt>
                <c:pt idx="24375" formatCode="General">
                  <c:v>-225.83799999999999</c:v>
                </c:pt>
                <c:pt idx="24376" formatCode="General">
                  <c:v>-228.19</c:v>
                </c:pt>
                <c:pt idx="24377" formatCode="General">
                  <c:v>-230.81700000000001</c:v>
                </c:pt>
                <c:pt idx="24378" formatCode="General">
                  <c:v>-233.66200000000001</c:v>
                </c:pt>
                <c:pt idx="24379" formatCode="General">
                  <c:v>-236.60400000000001</c:v>
                </c:pt>
                <c:pt idx="24380" formatCode="General">
                  <c:v>-239.501</c:v>
                </c:pt>
                <c:pt idx="24381" formatCode="General">
                  <c:v>-242.22399999999999</c:v>
                </c:pt>
                <c:pt idx="24382" formatCode="General">
                  <c:v>-244.62799999999999</c:v>
                </c:pt>
                <c:pt idx="24383" formatCode="General">
                  <c:v>-246.589</c:v>
                </c:pt>
                <c:pt idx="24384" formatCode="General">
                  <c:v>-248.15700000000001</c:v>
                </c:pt>
                <c:pt idx="24385" formatCode="General">
                  <c:v>-249.47399999999999</c:v>
                </c:pt>
                <c:pt idx="24386" formatCode="General">
                  <c:v>-250.648</c:v>
                </c:pt>
                <c:pt idx="24387" formatCode="General">
                  <c:v>-251.74199999999999</c:v>
                </c:pt>
                <c:pt idx="24388" formatCode="General">
                  <c:v>-252.691</c:v>
                </c:pt>
                <c:pt idx="24389" formatCode="General">
                  <c:v>-253.43799999999999</c:v>
                </c:pt>
                <c:pt idx="24390" formatCode="General">
                  <c:v>-253.96899999999999</c:v>
                </c:pt>
                <c:pt idx="24391" formatCode="General">
                  <c:v>-254.30500000000001</c:v>
                </c:pt>
                <c:pt idx="24392" formatCode="General">
                  <c:v>-254.49600000000001</c:v>
                </c:pt>
                <c:pt idx="24393" formatCode="General">
                  <c:v>-254.672</c:v>
                </c:pt>
                <c:pt idx="24394" formatCode="General">
                  <c:v>-254.96700000000001</c:v>
                </c:pt>
                <c:pt idx="24395" formatCode="General">
                  <c:v>-255.40299999999999</c:v>
                </c:pt>
                <c:pt idx="24396" formatCode="General">
                  <c:v>-255.988</c:v>
                </c:pt>
                <c:pt idx="24397" formatCode="General">
                  <c:v>-256.72000000000003</c:v>
                </c:pt>
                <c:pt idx="24398" formatCode="General">
                  <c:v>-257.59800000000001</c:v>
                </c:pt>
                <c:pt idx="24399" formatCode="General">
                  <c:v>-258.61799999999999</c:v>
                </c:pt>
                <c:pt idx="24400" formatCode="General">
                  <c:v>-259.71499999999997</c:v>
                </c:pt>
                <c:pt idx="24401" formatCode="General">
                  <c:v>-260.78300000000002</c:v>
                </c:pt>
                <c:pt idx="24402" formatCode="General">
                  <c:v>-261.673</c:v>
                </c:pt>
                <c:pt idx="24403" formatCode="General">
                  <c:v>-262.29000000000002</c:v>
                </c:pt>
                <c:pt idx="24404" formatCode="General">
                  <c:v>-262.63499999999999</c:v>
                </c:pt>
                <c:pt idx="24405" formatCode="General">
                  <c:v>-262.75700000000001</c:v>
                </c:pt>
                <c:pt idx="24406" formatCode="General">
                  <c:v>-262.72199999999998</c:v>
                </c:pt>
                <c:pt idx="24407" formatCode="General">
                  <c:v>-262.56700000000001</c:v>
                </c:pt>
                <c:pt idx="24408" formatCode="General">
                  <c:v>-262.32</c:v>
                </c:pt>
                <c:pt idx="24409" formatCode="General">
                  <c:v>-262.00299999999999</c:v>
                </c:pt>
                <c:pt idx="24410" formatCode="General">
                  <c:v>-261.661</c:v>
                </c:pt>
                <c:pt idx="24411" formatCode="General">
                  <c:v>-261.351</c:v>
                </c:pt>
                <c:pt idx="24412" formatCode="General">
                  <c:v>-261.06700000000001</c:v>
                </c:pt>
                <c:pt idx="24413" formatCode="General">
                  <c:v>-260.77800000000002</c:v>
                </c:pt>
                <c:pt idx="24414" formatCode="General">
                  <c:v>-260.44799999999998</c:v>
                </c:pt>
                <c:pt idx="24415" formatCode="General">
                  <c:v>-260.04399999999998</c:v>
                </c:pt>
                <c:pt idx="24416" formatCode="General">
                  <c:v>-259.53899999999999</c:v>
                </c:pt>
                <c:pt idx="24417" formatCode="General">
                  <c:v>-258.95800000000003</c:v>
                </c:pt>
                <c:pt idx="24418" formatCode="General">
                  <c:v>-258.35500000000002</c:v>
                </c:pt>
                <c:pt idx="24419" formatCode="General">
                  <c:v>-257.79899999999998</c:v>
                </c:pt>
                <c:pt idx="24420" formatCode="General">
                  <c:v>-257.34800000000001</c:v>
                </c:pt>
                <c:pt idx="24421" formatCode="General">
                  <c:v>-256.99599999999998</c:v>
                </c:pt>
                <c:pt idx="24422" formatCode="General">
                  <c:v>-256.73</c:v>
                </c:pt>
                <c:pt idx="24423" formatCode="General">
                  <c:v>-256.53899999999999</c:v>
                </c:pt>
                <c:pt idx="24424" formatCode="General">
                  <c:v>-256.34800000000001</c:v>
                </c:pt>
                <c:pt idx="24425" formatCode="General">
                  <c:v>-256.05200000000002</c:v>
                </c:pt>
                <c:pt idx="24426" formatCode="General">
                  <c:v>-255.51499999999999</c:v>
                </c:pt>
                <c:pt idx="24427" formatCode="General">
                  <c:v>-254.61699999999999</c:v>
                </c:pt>
                <c:pt idx="24428" formatCode="General">
                  <c:v>-253.30799999999999</c:v>
                </c:pt>
                <c:pt idx="24429" formatCode="General">
                  <c:v>-251.60900000000001</c:v>
                </c:pt>
                <c:pt idx="24430" formatCode="General">
                  <c:v>-249.607</c:v>
                </c:pt>
                <c:pt idx="24431" formatCode="General">
                  <c:v>-247.39699999999999</c:v>
                </c:pt>
                <c:pt idx="24432" formatCode="General">
                  <c:v>-245.054</c:v>
                </c:pt>
                <c:pt idx="24433" formatCode="General">
                  <c:v>-242.63</c:v>
                </c:pt>
                <c:pt idx="24434" formatCode="General">
                  <c:v>-240.148</c:v>
                </c:pt>
                <c:pt idx="24435" formatCode="General">
                  <c:v>-237.57</c:v>
                </c:pt>
                <c:pt idx="24436" formatCode="General">
                  <c:v>-234.83799999999999</c:v>
                </c:pt>
                <c:pt idx="24437" formatCode="General">
                  <c:v>-231.91</c:v>
                </c:pt>
                <c:pt idx="24438" formatCode="General">
                  <c:v>-228.803</c:v>
                </c:pt>
                <c:pt idx="24439" formatCode="General">
                  <c:v>-225.59</c:v>
                </c:pt>
                <c:pt idx="24440" formatCode="General">
                  <c:v>-222.36</c:v>
                </c:pt>
                <c:pt idx="24441" formatCode="General">
                  <c:v>-219.203</c:v>
                </c:pt>
                <c:pt idx="24442" formatCode="General">
                  <c:v>-216.19200000000001</c:v>
                </c:pt>
                <c:pt idx="24443" formatCode="General">
                  <c:v>-213.375</c:v>
                </c:pt>
                <c:pt idx="24444" formatCode="General">
                  <c:v>-210.75800000000001</c:v>
                </c:pt>
                <c:pt idx="24445" formatCode="General">
                  <c:v>-208.30699999999999</c:v>
                </c:pt>
                <c:pt idx="24446" formatCode="General">
                  <c:v>-205.97399999999999</c:v>
                </c:pt>
                <c:pt idx="24447" formatCode="General">
                  <c:v>-203.762</c:v>
                </c:pt>
                <c:pt idx="24448" formatCode="General">
                  <c:v>-201.69399999999999</c:v>
                </c:pt>
                <c:pt idx="24449" formatCode="General">
                  <c:v>-199.79499999999999</c:v>
                </c:pt>
                <c:pt idx="24450" formatCode="General">
                  <c:v>-198.059</c:v>
                </c:pt>
                <c:pt idx="24451" formatCode="General">
                  <c:v>-196.42699999999999</c:v>
                </c:pt>
                <c:pt idx="24452" formatCode="General">
                  <c:v>-194.773</c:v>
                </c:pt>
                <c:pt idx="24453" formatCode="General">
                  <c:v>-192.989</c:v>
                </c:pt>
                <c:pt idx="24454" formatCode="General">
                  <c:v>-191.089</c:v>
                </c:pt>
                <c:pt idx="24455" formatCode="General">
                  <c:v>-189.12200000000001</c:v>
                </c:pt>
                <c:pt idx="24456" formatCode="General">
                  <c:v>-187.14</c:v>
                </c:pt>
                <c:pt idx="24457" formatCode="General">
                  <c:v>-185.143</c:v>
                </c:pt>
                <c:pt idx="24458" formatCode="General">
                  <c:v>-183.06700000000001</c:v>
                </c:pt>
                <c:pt idx="24459" formatCode="General">
                  <c:v>-180.851</c:v>
                </c:pt>
                <c:pt idx="24460" formatCode="General">
                  <c:v>-178.44800000000001</c:v>
                </c:pt>
                <c:pt idx="24461" formatCode="General">
                  <c:v>-175.84899999999999</c:v>
                </c:pt>
                <c:pt idx="24462" formatCode="General">
                  <c:v>-173.08500000000001</c:v>
                </c:pt>
                <c:pt idx="24463" formatCode="General">
                  <c:v>-170.21199999999999</c:v>
                </c:pt>
                <c:pt idx="24464" formatCode="General">
                  <c:v>-167.26599999999999</c:v>
                </c:pt>
                <c:pt idx="24465" formatCode="General">
                  <c:v>-164.256</c:v>
                </c:pt>
                <c:pt idx="24466" formatCode="General">
                  <c:v>-161.11600000000001</c:v>
                </c:pt>
                <c:pt idx="24467" formatCode="General">
                  <c:v>-157.773</c:v>
                </c:pt>
                <c:pt idx="24468" formatCode="General">
                  <c:v>-154.23400000000001</c:v>
                </c:pt>
                <c:pt idx="24469" formatCode="General">
                  <c:v>-150.52600000000001</c:v>
                </c:pt>
                <c:pt idx="24470" formatCode="General">
                  <c:v>-146.68700000000001</c:v>
                </c:pt>
                <c:pt idx="24471" formatCode="General">
                  <c:v>-142.67099999999999</c:v>
                </c:pt>
                <c:pt idx="24472" formatCode="General">
                  <c:v>-138.37100000000001</c:v>
                </c:pt>
                <c:pt idx="24473" formatCode="General">
                  <c:v>-133.75700000000001</c:v>
                </c:pt>
                <c:pt idx="24474" formatCode="General">
                  <c:v>-128.85499999999999</c:v>
                </c:pt>
                <c:pt idx="24475" formatCode="General">
                  <c:v>-123.693</c:v>
                </c:pt>
                <c:pt idx="24476" formatCode="General">
                  <c:v>-118.327</c:v>
                </c:pt>
                <c:pt idx="24477" formatCode="General">
                  <c:v>-112.83499999999999</c:v>
                </c:pt>
                <c:pt idx="24478" formatCode="General">
                  <c:v>-107.343</c:v>
                </c:pt>
                <c:pt idx="24479" formatCode="General">
                  <c:v>-101.98</c:v>
                </c:pt>
                <c:pt idx="24480" formatCode="General">
                  <c:v>-96.8172</c:v>
                </c:pt>
                <c:pt idx="24481" formatCode="General">
                  <c:v>-91.886899999999997</c:v>
                </c:pt>
                <c:pt idx="24482" formatCode="General">
                  <c:v>-87.181200000000004</c:v>
                </c:pt>
                <c:pt idx="24483" formatCode="General">
                  <c:v>-82.6511</c:v>
                </c:pt>
                <c:pt idx="24484" formatCode="General">
                  <c:v>-78.212199999999996</c:v>
                </c:pt>
                <c:pt idx="24485" formatCode="General">
                  <c:v>-73.804199999999994</c:v>
                </c:pt>
                <c:pt idx="24486" formatCode="General">
                  <c:v>-69.409899999999993</c:v>
                </c:pt>
                <c:pt idx="24487" formatCode="General">
                  <c:v>-64.972899999999996</c:v>
                </c:pt>
                <c:pt idx="24488" formatCode="General">
                  <c:v>-60.451799999999999</c:v>
                </c:pt>
                <c:pt idx="24489" formatCode="General">
                  <c:v>-55.882800000000003</c:v>
                </c:pt>
                <c:pt idx="24490" formatCode="General">
                  <c:v>-51.348999999999997</c:v>
                </c:pt>
                <c:pt idx="24491" formatCode="General">
                  <c:v>-46.957299999999996</c:v>
                </c:pt>
                <c:pt idx="24492" formatCode="General">
                  <c:v>-42.760100000000001</c:v>
                </c:pt>
                <c:pt idx="24493" formatCode="General">
                  <c:v>-38.7562</c:v>
                </c:pt>
                <c:pt idx="24494" formatCode="General">
                  <c:v>-34.893900000000002</c:v>
                </c:pt>
                <c:pt idx="24495" formatCode="General">
                  <c:v>-31.136099999999999</c:v>
                </c:pt>
                <c:pt idx="24496" formatCode="General">
                  <c:v>-27.5259</c:v>
                </c:pt>
                <c:pt idx="24497" formatCode="General">
                  <c:v>-24.1203</c:v>
                </c:pt>
                <c:pt idx="24498" formatCode="General">
                  <c:v>-20.964300000000001</c:v>
                </c:pt>
                <c:pt idx="24499" formatCode="General">
                  <c:v>-18.014600000000002</c:v>
                </c:pt>
                <c:pt idx="24500" formatCode="General">
                  <c:v>-15.189399999999999</c:v>
                </c:pt>
                <c:pt idx="24501" formatCode="General">
                  <c:v>-12.4369</c:v>
                </c:pt>
                <c:pt idx="24502" formatCode="General">
                  <c:v>-9.7070900000000009</c:v>
                </c:pt>
                <c:pt idx="24503" formatCode="General">
                  <c:v>-6.9528699999999999</c:v>
                </c:pt>
                <c:pt idx="24504" formatCode="General">
                  <c:v>-4.1192799999999998</c:v>
                </c:pt>
                <c:pt idx="24505" formatCode="General">
                  <c:v>-1.15509</c:v>
                </c:pt>
                <c:pt idx="24506" formatCode="General">
                  <c:v>1.8724799999999999</c:v>
                </c:pt>
                <c:pt idx="24507" formatCode="General">
                  <c:v>4.8608900000000004</c:v>
                </c:pt>
                <c:pt idx="24508" formatCode="General">
                  <c:v>7.7674899999999996</c:v>
                </c:pt>
                <c:pt idx="24509" formatCode="General">
                  <c:v>10.5588</c:v>
                </c:pt>
                <c:pt idx="24510" formatCode="General">
                  <c:v>13.230700000000001</c:v>
                </c:pt>
                <c:pt idx="24511" formatCode="General">
                  <c:v>15.74</c:v>
                </c:pt>
                <c:pt idx="24512" formatCode="General">
                  <c:v>18.020399999999999</c:v>
                </c:pt>
                <c:pt idx="24513" formatCode="General">
                  <c:v>20.061399999999999</c:v>
                </c:pt>
                <c:pt idx="24514" formatCode="General">
                  <c:v>21.885100000000001</c:v>
                </c:pt>
                <c:pt idx="24515" formatCode="General">
                  <c:v>23.526900000000001</c:v>
                </c:pt>
                <c:pt idx="24516" formatCode="General">
                  <c:v>25.029699999999998</c:v>
                </c:pt>
                <c:pt idx="24517" formatCode="General">
                  <c:v>26.432300000000001</c:v>
                </c:pt>
                <c:pt idx="24518" formatCode="General">
                  <c:v>27.7943</c:v>
                </c:pt>
                <c:pt idx="24519" formatCode="General">
                  <c:v>29.172899999999998</c:v>
                </c:pt>
                <c:pt idx="24520" formatCode="General">
                  <c:v>30.663499999999999</c:v>
                </c:pt>
                <c:pt idx="24521" formatCode="General">
                  <c:v>32.355800000000002</c:v>
                </c:pt>
                <c:pt idx="24522" formatCode="General">
                  <c:v>34.275799999999997</c:v>
                </c:pt>
                <c:pt idx="24523" formatCode="General">
                  <c:v>36.420200000000001</c:v>
                </c:pt>
                <c:pt idx="24524" formatCode="General">
                  <c:v>38.751199999999997</c:v>
                </c:pt>
                <c:pt idx="24525" formatCode="General">
                  <c:v>41.254399999999997</c:v>
                </c:pt>
                <c:pt idx="24526" formatCode="General">
                  <c:v>43.942700000000002</c:v>
                </c:pt>
                <c:pt idx="24527" formatCode="General">
                  <c:v>46.762099999999997</c:v>
                </c:pt>
                <c:pt idx="24528" formatCode="General">
                  <c:v>49.621600000000001</c:v>
                </c:pt>
                <c:pt idx="24529" formatCode="General">
                  <c:v>52.434100000000001</c:v>
                </c:pt>
                <c:pt idx="24530" formatCode="General">
                  <c:v>55.157800000000002</c:v>
                </c:pt>
                <c:pt idx="24531" formatCode="General">
                  <c:v>57.815199999999997</c:v>
                </c:pt>
                <c:pt idx="24532" formatCode="General">
                  <c:v>60.427199999999999</c:v>
                </c:pt>
                <c:pt idx="24533" formatCode="General">
                  <c:v>63.004899999999999</c:v>
                </c:pt>
                <c:pt idx="24534" formatCode="General">
                  <c:v>65.651700000000005</c:v>
                </c:pt>
                <c:pt idx="24535" formatCode="General">
                  <c:v>68.484700000000004</c:v>
                </c:pt>
                <c:pt idx="24536" formatCode="General">
                  <c:v>71.555800000000005</c:v>
                </c:pt>
                <c:pt idx="24537" formatCode="General">
                  <c:v>74.857799999999997</c:v>
                </c:pt>
                <c:pt idx="24538" formatCode="General">
                  <c:v>78.289699999999996</c:v>
                </c:pt>
                <c:pt idx="24539" formatCode="General">
                  <c:v>81.741799999999998</c:v>
                </c:pt>
                <c:pt idx="24540" formatCode="General">
                  <c:v>85.1327</c:v>
                </c:pt>
                <c:pt idx="24541" formatCode="General">
                  <c:v>88.332700000000003</c:v>
                </c:pt>
                <c:pt idx="24542" formatCode="General">
                  <c:v>91.2547</c:v>
                </c:pt>
                <c:pt idx="24543" formatCode="General">
                  <c:v>93.960499999999996</c:v>
                </c:pt>
                <c:pt idx="24544" formatCode="General">
                  <c:v>96.508700000000005</c:v>
                </c:pt>
                <c:pt idx="24545" formatCode="General">
                  <c:v>98.918999999999997</c:v>
                </c:pt>
                <c:pt idx="24546" formatCode="General">
                  <c:v>101.254</c:v>
                </c:pt>
                <c:pt idx="24547" formatCode="General">
                  <c:v>103.586</c:v>
                </c:pt>
                <c:pt idx="24548" formatCode="General">
                  <c:v>105.93600000000001</c:v>
                </c:pt>
                <c:pt idx="24549" formatCode="General">
                  <c:v>108.316</c:v>
                </c:pt>
                <c:pt idx="24550" formatCode="General">
                  <c:v>110.744</c:v>
                </c:pt>
                <c:pt idx="24551" formatCode="General">
                  <c:v>113.242</c:v>
                </c:pt>
                <c:pt idx="24552" formatCode="General">
                  <c:v>115.822</c:v>
                </c:pt>
                <c:pt idx="24553" formatCode="General">
                  <c:v>118.477</c:v>
                </c:pt>
                <c:pt idx="24554" formatCode="General">
                  <c:v>121.18899999999999</c:v>
                </c:pt>
                <c:pt idx="24555" formatCode="General">
                  <c:v>123.947</c:v>
                </c:pt>
                <c:pt idx="24556" formatCode="General">
                  <c:v>126.749</c:v>
                </c:pt>
                <c:pt idx="24557" formatCode="General">
                  <c:v>129.614</c:v>
                </c:pt>
                <c:pt idx="24558" formatCode="General">
                  <c:v>132.55699999999999</c:v>
                </c:pt>
                <c:pt idx="24559" formatCode="General">
                  <c:v>135.57900000000001</c:v>
                </c:pt>
                <c:pt idx="24560" formatCode="General">
                  <c:v>138.56899999999999</c:v>
                </c:pt>
                <c:pt idx="24561" formatCode="General">
                  <c:v>141.392</c:v>
                </c:pt>
                <c:pt idx="24562" formatCode="General">
                  <c:v>144.05600000000001</c:v>
                </c:pt>
                <c:pt idx="24563" formatCode="General">
                  <c:v>146.589</c:v>
                </c:pt>
                <c:pt idx="24564" formatCode="General">
                  <c:v>148.99299999999999</c:v>
                </c:pt>
                <c:pt idx="24565" formatCode="General">
                  <c:v>151.28899999999999</c:v>
                </c:pt>
                <c:pt idx="24566" formatCode="General">
                  <c:v>153.511</c:v>
                </c:pt>
                <c:pt idx="24567" formatCode="General">
                  <c:v>155.685</c:v>
                </c:pt>
                <c:pt idx="24568" formatCode="General">
                  <c:v>157.84</c:v>
                </c:pt>
                <c:pt idx="24569" formatCode="General">
                  <c:v>160.03399999999999</c:v>
                </c:pt>
                <c:pt idx="24570" formatCode="General">
                  <c:v>162.303</c:v>
                </c:pt>
                <c:pt idx="24571" formatCode="General">
                  <c:v>164.62200000000001</c:v>
                </c:pt>
                <c:pt idx="24572" formatCode="General">
                  <c:v>166.92</c:v>
                </c:pt>
                <c:pt idx="24573" formatCode="General">
                  <c:v>169.125</c:v>
                </c:pt>
                <c:pt idx="24574" formatCode="General">
                  <c:v>171.17699999999999</c:v>
                </c:pt>
                <c:pt idx="24575" formatCode="General">
                  <c:v>172.98699999999999</c:v>
                </c:pt>
                <c:pt idx="24576" formatCode="General">
                  <c:v>174.375</c:v>
                </c:pt>
                <c:pt idx="24577" formatCode="General">
                  <c:v>175.261</c:v>
                </c:pt>
                <c:pt idx="24578" formatCode="General">
                  <c:v>175.75899999999999</c:v>
                </c:pt>
                <c:pt idx="24579" formatCode="General">
                  <c:v>175.98</c:v>
                </c:pt>
                <c:pt idx="24580" formatCode="General">
                  <c:v>176.00700000000001</c:v>
                </c:pt>
                <c:pt idx="24581" formatCode="General">
                  <c:v>175.88499999999999</c:v>
                </c:pt>
                <c:pt idx="24582" formatCode="General">
                  <c:v>175.65700000000001</c:v>
                </c:pt>
                <c:pt idx="24583" formatCode="General">
                  <c:v>175.405</c:v>
                </c:pt>
                <c:pt idx="24584" formatCode="General">
                  <c:v>175.21</c:v>
                </c:pt>
                <c:pt idx="24585" formatCode="General">
                  <c:v>175.108</c:v>
                </c:pt>
                <c:pt idx="24586" formatCode="General">
                  <c:v>175.154</c:v>
                </c:pt>
                <c:pt idx="24587" formatCode="General">
                  <c:v>175.404</c:v>
                </c:pt>
                <c:pt idx="24588" formatCode="General">
                  <c:v>175.952</c:v>
                </c:pt>
                <c:pt idx="24589" formatCode="General">
                  <c:v>176.85300000000001</c:v>
                </c:pt>
                <c:pt idx="24590" formatCode="General">
                  <c:v>178.012</c:v>
                </c:pt>
                <c:pt idx="24591" formatCode="General">
                  <c:v>179.339</c:v>
                </c:pt>
                <c:pt idx="24592" formatCode="General">
                  <c:v>180.80600000000001</c:v>
                </c:pt>
                <c:pt idx="24593" formatCode="General">
                  <c:v>182.36099999999999</c:v>
                </c:pt>
                <c:pt idx="24594" formatCode="General">
                  <c:v>183.947</c:v>
                </c:pt>
                <c:pt idx="24595" formatCode="General">
                  <c:v>185.512</c:v>
                </c:pt>
                <c:pt idx="24596" formatCode="General">
                  <c:v>187.06899999999999</c:v>
                </c:pt>
                <c:pt idx="24597" formatCode="General">
                  <c:v>188.721</c:v>
                </c:pt>
                <c:pt idx="24598" formatCode="General">
                  <c:v>190.52500000000001</c:v>
                </c:pt>
                <c:pt idx="24599" formatCode="General">
                  <c:v>192.44900000000001</c:v>
                </c:pt>
                <c:pt idx="24600" formatCode="General">
                  <c:v>194.38499999999999</c:v>
                </c:pt>
                <c:pt idx="24601" formatCode="General">
                  <c:v>196.202</c:v>
                </c:pt>
                <c:pt idx="24602" formatCode="General">
                  <c:v>197.74100000000001</c:v>
                </c:pt>
                <c:pt idx="24603" formatCode="General">
                  <c:v>198.87899999999999</c:v>
                </c:pt>
                <c:pt idx="24604" formatCode="General">
                  <c:v>199.63200000000001</c:v>
                </c:pt>
                <c:pt idx="24605" formatCode="General">
                  <c:v>200.09700000000001</c:v>
                </c:pt>
                <c:pt idx="24606" formatCode="General">
                  <c:v>200.387</c:v>
                </c:pt>
                <c:pt idx="24607" formatCode="General">
                  <c:v>200.584</c:v>
                </c:pt>
                <c:pt idx="24608" formatCode="General">
                  <c:v>200.744</c:v>
                </c:pt>
                <c:pt idx="24609" formatCode="General">
                  <c:v>200.887</c:v>
                </c:pt>
                <c:pt idx="24610" formatCode="General">
                  <c:v>201.02600000000001</c:v>
                </c:pt>
                <c:pt idx="24611" formatCode="General">
                  <c:v>201.17099999999999</c:v>
                </c:pt>
                <c:pt idx="24612" formatCode="General">
                  <c:v>201.31</c:v>
                </c:pt>
                <c:pt idx="24613" formatCode="General">
                  <c:v>201.417</c:v>
                </c:pt>
                <c:pt idx="24614" formatCode="General">
                  <c:v>201.471</c:v>
                </c:pt>
                <c:pt idx="24615" formatCode="General">
                  <c:v>201.45599999999999</c:v>
                </c:pt>
                <c:pt idx="24616" formatCode="General">
                  <c:v>201.32400000000001</c:v>
                </c:pt>
                <c:pt idx="24617" formatCode="General">
                  <c:v>200.94399999999999</c:v>
                </c:pt>
                <c:pt idx="24618" formatCode="General">
                  <c:v>200.13300000000001</c:v>
                </c:pt>
                <c:pt idx="24619" formatCode="General">
                  <c:v>198.85900000000001</c:v>
                </c:pt>
                <c:pt idx="24620" formatCode="General">
                  <c:v>197.208</c:v>
                </c:pt>
                <c:pt idx="24621" formatCode="General">
                  <c:v>195.34899999999999</c:v>
                </c:pt>
                <c:pt idx="24622" formatCode="General">
                  <c:v>193.43899999999999</c:v>
                </c:pt>
                <c:pt idx="24623" formatCode="General">
                  <c:v>191.47200000000001</c:v>
                </c:pt>
                <c:pt idx="24624" formatCode="General">
                  <c:v>189.39500000000001</c:v>
                </c:pt>
                <c:pt idx="24625" formatCode="General">
                  <c:v>187.126</c:v>
                </c:pt>
                <c:pt idx="24626" formatCode="General">
                  <c:v>184.63900000000001</c:v>
                </c:pt>
                <c:pt idx="24627" formatCode="General">
                  <c:v>181.982</c:v>
                </c:pt>
                <c:pt idx="24628" formatCode="General">
                  <c:v>179.38499999999999</c:v>
                </c:pt>
                <c:pt idx="24629" formatCode="General">
                  <c:v>177.09800000000001</c:v>
                </c:pt>
                <c:pt idx="24630" formatCode="General">
                  <c:v>175.245</c:v>
                </c:pt>
                <c:pt idx="24631" formatCode="General">
                  <c:v>173.87799999999999</c:v>
                </c:pt>
                <c:pt idx="24632" formatCode="General">
                  <c:v>172.94399999999999</c:v>
                </c:pt>
                <c:pt idx="24633" formatCode="General">
                  <c:v>172.24299999999999</c:v>
                </c:pt>
                <c:pt idx="24634" formatCode="General">
                  <c:v>171.53899999999999</c:v>
                </c:pt>
                <c:pt idx="24635" formatCode="General">
                  <c:v>170.69499999999999</c:v>
                </c:pt>
                <c:pt idx="24636" formatCode="General">
                  <c:v>169.63</c:v>
                </c:pt>
                <c:pt idx="24637" formatCode="General">
                  <c:v>168.35499999999999</c:v>
                </c:pt>
                <c:pt idx="24638" formatCode="General">
                  <c:v>166.851</c:v>
                </c:pt>
                <c:pt idx="24639" formatCode="General">
                  <c:v>165.05600000000001</c:v>
                </c:pt>
                <c:pt idx="24640" formatCode="General">
                  <c:v>163.023</c:v>
                </c:pt>
                <c:pt idx="24641" formatCode="General">
                  <c:v>160.85400000000001</c:v>
                </c:pt>
                <c:pt idx="24642" formatCode="General">
                  <c:v>158.62299999999999</c:v>
                </c:pt>
                <c:pt idx="24643" formatCode="General">
                  <c:v>156.38399999999999</c:v>
                </c:pt>
                <c:pt idx="24644" formatCode="General">
                  <c:v>154.13399999999999</c:v>
                </c:pt>
                <c:pt idx="24645" formatCode="General">
                  <c:v>151.90100000000001</c:v>
                </c:pt>
                <c:pt idx="24646" formatCode="General">
                  <c:v>149.74700000000001</c:v>
                </c:pt>
                <c:pt idx="24647" formatCode="General">
                  <c:v>147.67500000000001</c:v>
                </c:pt>
                <c:pt idx="24648" formatCode="General">
                  <c:v>145.65</c:v>
                </c:pt>
                <c:pt idx="24649" formatCode="General">
                  <c:v>143.649</c:v>
                </c:pt>
                <c:pt idx="24650" formatCode="General">
                  <c:v>141.696</c:v>
                </c:pt>
                <c:pt idx="24651" formatCode="General">
                  <c:v>139.88800000000001</c:v>
                </c:pt>
                <c:pt idx="24652" formatCode="General">
                  <c:v>138.31</c:v>
                </c:pt>
                <c:pt idx="24653" formatCode="General">
                  <c:v>137.011</c:v>
                </c:pt>
                <c:pt idx="24654" formatCode="General">
                  <c:v>135.834</c:v>
                </c:pt>
                <c:pt idx="24655" formatCode="General">
                  <c:v>134.55699999999999</c:v>
                </c:pt>
                <c:pt idx="24656" formatCode="General">
                  <c:v>133.04499999999999</c:v>
                </c:pt>
                <c:pt idx="24657" formatCode="General">
                  <c:v>131.24600000000001</c:v>
                </c:pt>
                <c:pt idx="24658" formatCode="General">
                  <c:v>129.298</c:v>
                </c:pt>
                <c:pt idx="24659" formatCode="General">
                  <c:v>127.331</c:v>
                </c:pt>
                <c:pt idx="24660" formatCode="General">
                  <c:v>125.407</c:v>
                </c:pt>
                <c:pt idx="24661" formatCode="General">
                  <c:v>123.453</c:v>
                </c:pt>
                <c:pt idx="24662" formatCode="General">
                  <c:v>121.35599999999999</c:v>
                </c:pt>
                <c:pt idx="24663" formatCode="General">
                  <c:v>119.08799999999999</c:v>
                </c:pt>
                <c:pt idx="24664" formatCode="General">
                  <c:v>116.658</c:v>
                </c:pt>
                <c:pt idx="24665" formatCode="General">
                  <c:v>114.13500000000001</c:v>
                </c:pt>
                <c:pt idx="24666" formatCode="General">
                  <c:v>111.563</c:v>
                </c:pt>
                <c:pt idx="24667" formatCode="General">
                  <c:v>108.94799999999999</c:v>
                </c:pt>
                <c:pt idx="24668" formatCode="General">
                  <c:v>106.34099999999999</c:v>
                </c:pt>
                <c:pt idx="24669" formatCode="General">
                  <c:v>103.78700000000001</c:v>
                </c:pt>
                <c:pt idx="24670" formatCode="General">
                  <c:v>101.238</c:v>
                </c:pt>
                <c:pt idx="24671" formatCode="General">
                  <c:v>98.593599999999995</c:v>
                </c:pt>
                <c:pt idx="24672" formatCode="General">
                  <c:v>95.720799999999997</c:v>
                </c:pt>
                <c:pt idx="24673" formatCode="General">
                  <c:v>92.612499999999997</c:v>
                </c:pt>
                <c:pt idx="24674" formatCode="General">
                  <c:v>89.370199999999997</c:v>
                </c:pt>
                <c:pt idx="24675" formatCode="General">
                  <c:v>86.044899999999998</c:v>
                </c:pt>
                <c:pt idx="24676" formatCode="General">
                  <c:v>82.649199999999993</c:v>
                </c:pt>
                <c:pt idx="24677" formatCode="General">
                  <c:v>79.117400000000004</c:v>
                </c:pt>
                <c:pt idx="24678" formatCode="General">
                  <c:v>75.431600000000003</c:v>
                </c:pt>
                <c:pt idx="24679" formatCode="General">
                  <c:v>71.668199999999999</c:v>
                </c:pt>
                <c:pt idx="24680" formatCode="General">
                  <c:v>67.887699999999995</c:v>
                </c:pt>
                <c:pt idx="24681" formatCode="General">
                  <c:v>64.122799999999998</c:v>
                </c:pt>
                <c:pt idx="24682" formatCode="General">
                  <c:v>60.4208</c:v>
                </c:pt>
                <c:pt idx="24683" formatCode="General">
                  <c:v>56.803400000000003</c:v>
                </c:pt>
                <c:pt idx="24684" formatCode="General">
                  <c:v>53.223799999999997</c:v>
                </c:pt>
                <c:pt idx="24685" formatCode="General">
                  <c:v>49.614800000000002</c:v>
                </c:pt>
                <c:pt idx="24686" formatCode="General">
                  <c:v>45.920299999999997</c:v>
                </c:pt>
                <c:pt idx="24687" formatCode="General">
                  <c:v>42.205100000000002</c:v>
                </c:pt>
                <c:pt idx="24688" formatCode="General">
                  <c:v>38.583500000000001</c:v>
                </c:pt>
                <c:pt idx="24689" formatCode="General">
                  <c:v>35.062399999999997</c:v>
                </c:pt>
                <c:pt idx="24690" formatCode="General">
                  <c:v>31.622800000000002</c:v>
                </c:pt>
                <c:pt idx="24691" formatCode="General">
                  <c:v>28.255400000000002</c:v>
                </c:pt>
                <c:pt idx="24692" formatCode="General">
                  <c:v>24.961099999999998</c:v>
                </c:pt>
                <c:pt idx="24693" formatCode="General">
                  <c:v>21.757400000000001</c:v>
                </c:pt>
                <c:pt idx="24694" formatCode="General">
                  <c:v>18.6341</c:v>
                </c:pt>
                <c:pt idx="24695" formatCode="General">
                  <c:v>15.5685</c:v>
                </c:pt>
                <c:pt idx="24696" formatCode="General">
                  <c:v>12.5557</c:v>
                </c:pt>
                <c:pt idx="24697" formatCode="General">
                  <c:v>9.5978899999999996</c:v>
                </c:pt>
                <c:pt idx="24698" formatCode="General">
                  <c:v>6.7051600000000002</c:v>
                </c:pt>
                <c:pt idx="24699" formatCode="General">
                  <c:v>3.8687</c:v>
                </c:pt>
                <c:pt idx="24700" formatCode="General">
                  <c:v>1.06002</c:v>
                </c:pt>
                <c:pt idx="24701" formatCode="General">
                  <c:v>-1.7238</c:v>
                </c:pt>
                <c:pt idx="24702" formatCode="General">
                  <c:v>-4.4735899999999997</c:v>
                </c:pt>
                <c:pt idx="24703" formatCode="General">
                  <c:v>-7.1903699999999997</c:v>
                </c:pt>
                <c:pt idx="24704" formatCode="General">
                  <c:v>-9.8976500000000005</c:v>
                </c:pt>
                <c:pt idx="24705" formatCode="General">
                  <c:v>-12.6683</c:v>
                </c:pt>
                <c:pt idx="24706" formatCode="General">
                  <c:v>-15.5</c:v>
                </c:pt>
                <c:pt idx="24707" formatCode="General">
                  <c:v>-18.317900000000002</c:v>
                </c:pt>
                <c:pt idx="24708" formatCode="General">
                  <c:v>-21.130199999999999</c:v>
                </c:pt>
                <c:pt idx="24709" formatCode="General">
                  <c:v>-23.9817</c:v>
                </c:pt>
                <c:pt idx="24710" formatCode="General">
                  <c:v>-26.934999999999999</c:v>
                </c:pt>
                <c:pt idx="24711" formatCode="General">
                  <c:v>-30.019600000000001</c:v>
                </c:pt>
                <c:pt idx="24712" formatCode="General">
                  <c:v>-33.180799999999998</c:v>
                </c:pt>
                <c:pt idx="24713" formatCode="General">
                  <c:v>-36.346699999999998</c:v>
                </c:pt>
                <c:pt idx="24714" formatCode="General">
                  <c:v>-39.4544</c:v>
                </c:pt>
                <c:pt idx="24715" formatCode="General">
                  <c:v>-42.459499999999998</c:v>
                </c:pt>
                <c:pt idx="24716" formatCode="General">
                  <c:v>-45.335700000000003</c:v>
                </c:pt>
                <c:pt idx="24717" formatCode="General">
                  <c:v>-48.072000000000003</c:v>
                </c:pt>
                <c:pt idx="24718" formatCode="General">
                  <c:v>-50.703000000000003</c:v>
                </c:pt>
                <c:pt idx="24719" formatCode="General">
                  <c:v>-53.309199999999997</c:v>
                </c:pt>
                <c:pt idx="24720" formatCode="General">
                  <c:v>-56.015300000000003</c:v>
                </c:pt>
                <c:pt idx="24721" formatCode="General">
                  <c:v>-58.941800000000001</c:v>
                </c:pt>
                <c:pt idx="24722" formatCode="General">
                  <c:v>-62.128700000000002</c:v>
                </c:pt>
                <c:pt idx="24723" formatCode="General">
                  <c:v>-65.564899999999994</c:v>
                </c:pt>
                <c:pt idx="24724" formatCode="General">
                  <c:v>-69.165199999999999</c:v>
                </c:pt>
                <c:pt idx="24725" formatCode="General">
                  <c:v>-72.828599999999994</c:v>
                </c:pt>
                <c:pt idx="24726" formatCode="General">
                  <c:v>-76.486500000000007</c:v>
                </c:pt>
                <c:pt idx="24727" formatCode="General">
                  <c:v>-80.078800000000001</c:v>
                </c:pt>
                <c:pt idx="24728" formatCode="General">
                  <c:v>-83.571700000000007</c:v>
                </c:pt>
                <c:pt idx="24729" formatCode="General">
                  <c:v>-86.951800000000006</c:v>
                </c:pt>
                <c:pt idx="24730" formatCode="General">
                  <c:v>-90.207800000000006</c:v>
                </c:pt>
                <c:pt idx="24731" formatCode="General">
                  <c:v>-93.316900000000004</c:v>
                </c:pt>
                <c:pt idx="24732" formatCode="General">
                  <c:v>-96.277900000000002</c:v>
                </c:pt>
                <c:pt idx="24733" formatCode="General">
                  <c:v>-99.114900000000006</c:v>
                </c:pt>
                <c:pt idx="24734" formatCode="General">
                  <c:v>-101.876</c:v>
                </c:pt>
                <c:pt idx="24735" formatCode="General">
                  <c:v>-104.61</c:v>
                </c:pt>
                <c:pt idx="24736" formatCode="General">
                  <c:v>-107.366</c:v>
                </c:pt>
                <c:pt idx="24737" formatCode="General">
                  <c:v>-110.181</c:v>
                </c:pt>
                <c:pt idx="24738" formatCode="General">
                  <c:v>-113.062</c:v>
                </c:pt>
                <c:pt idx="24739" formatCode="General">
                  <c:v>-115.99299999999999</c:v>
                </c:pt>
                <c:pt idx="24740" formatCode="General">
                  <c:v>-118.946</c:v>
                </c:pt>
                <c:pt idx="24741" formatCode="General">
                  <c:v>-121.946</c:v>
                </c:pt>
                <c:pt idx="24742" formatCode="General">
                  <c:v>-125.041</c:v>
                </c:pt>
                <c:pt idx="24743" formatCode="General">
                  <c:v>-128.274</c:v>
                </c:pt>
                <c:pt idx="24744" formatCode="General">
                  <c:v>-131.63399999999999</c:v>
                </c:pt>
                <c:pt idx="24745" formatCode="General">
                  <c:v>-134.99799999999999</c:v>
                </c:pt>
                <c:pt idx="24746" formatCode="General">
                  <c:v>-138.28399999999999</c:v>
                </c:pt>
                <c:pt idx="24747" formatCode="General">
                  <c:v>-141.50200000000001</c:v>
                </c:pt>
                <c:pt idx="24748" formatCode="General">
                  <c:v>-144.75800000000001</c:v>
                </c:pt>
                <c:pt idx="24749" formatCode="General">
                  <c:v>-148.15</c:v>
                </c:pt>
                <c:pt idx="24750" formatCode="General">
                  <c:v>-151.547</c:v>
                </c:pt>
                <c:pt idx="24751" formatCode="General">
                  <c:v>-154.77199999999999</c:v>
                </c:pt>
                <c:pt idx="24752" formatCode="General">
                  <c:v>-157.72399999999999</c:v>
                </c:pt>
                <c:pt idx="24753" formatCode="General">
                  <c:v>-160.35499999999999</c:v>
                </c:pt>
                <c:pt idx="24754" formatCode="General">
                  <c:v>-162.679</c:v>
                </c:pt>
                <c:pt idx="24755" formatCode="General">
                  <c:v>-164.69800000000001</c:v>
                </c:pt>
                <c:pt idx="24756" formatCode="General">
                  <c:v>-166.41499999999999</c:v>
                </c:pt>
                <c:pt idx="24757" formatCode="General">
                  <c:v>-167.851</c:v>
                </c:pt>
                <c:pt idx="24758" formatCode="General">
                  <c:v>-169.059</c:v>
                </c:pt>
                <c:pt idx="24759" formatCode="General">
                  <c:v>-170.13300000000001</c:v>
                </c:pt>
                <c:pt idx="24760" formatCode="General">
                  <c:v>-171.20500000000001</c:v>
                </c:pt>
                <c:pt idx="24761" formatCode="General">
                  <c:v>-172.38</c:v>
                </c:pt>
                <c:pt idx="24762" formatCode="General">
                  <c:v>-173.749</c:v>
                </c:pt>
                <c:pt idx="24763" formatCode="General">
                  <c:v>-175.36099999999999</c:v>
                </c:pt>
                <c:pt idx="24764" formatCode="General">
                  <c:v>-177.15199999999999</c:v>
                </c:pt>
                <c:pt idx="24765" formatCode="General">
                  <c:v>-179.03200000000001</c:v>
                </c:pt>
                <c:pt idx="24766" formatCode="General">
                  <c:v>-180.934</c:v>
                </c:pt>
                <c:pt idx="24767" formatCode="General">
                  <c:v>-182.87</c:v>
                </c:pt>
                <c:pt idx="24768" formatCode="General">
                  <c:v>-184.92</c:v>
                </c:pt>
                <c:pt idx="24769" formatCode="General">
                  <c:v>-187.15700000000001</c:v>
                </c:pt>
                <c:pt idx="24770" formatCode="General">
                  <c:v>-189.62200000000001</c:v>
                </c:pt>
                <c:pt idx="24771" formatCode="General">
                  <c:v>-192.226</c:v>
                </c:pt>
                <c:pt idx="24772" formatCode="General">
                  <c:v>-194.833</c:v>
                </c:pt>
                <c:pt idx="24773" formatCode="General">
                  <c:v>-197.33</c:v>
                </c:pt>
                <c:pt idx="24774" formatCode="General">
                  <c:v>-199.666</c:v>
                </c:pt>
                <c:pt idx="24775" formatCode="General">
                  <c:v>-201.83199999999999</c:v>
                </c:pt>
                <c:pt idx="24776" formatCode="General">
                  <c:v>-203.874</c:v>
                </c:pt>
                <c:pt idx="24777" formatCode="General">
                  <c:v>-205.857</c:v>
                </c:pt>
                <c:pt idx="24778" formatCode="General">
                  <c:v>-207.833</c:v>
                </c:pt>
                <c:pt idx="24779" formatCode="General">
                  <c:v>-209.80099999999999</c:v>
                </c:pt>
                <c:pt idx="24780" formatCode="General">
                  <c:v>-211.68</c:v>
                </c:pt>
                <c:pt idx="24781" formatCode="General">
                  <c:v>-213.511</c:v>
                </c:pt>
                <c:pt idx="24782" formatCode="General">
                  <c:v>-215.423</c:v>
                </c:pt>
                <c:pt idx="24783" formatCode="General">
                  <c:v>-217.458</c:v>
                </c:pt>
                <c:pt idx="24784" formatCode="General">
                  <c:v>-219.57900000000001</c:v>
                </c:pt>
                <c:pt idx="24785" formatCode="General">
                  <c:v>-221.65700000000001</c:v>
                </c:pt>
                <c:pt idx="24786" formatCode="General">
                  <c:v>-223.595</c:v>
                </c:pt>
                <c:pt idx="24787" formatCode="General">
                  <c:v>-225.37299999999999</c:v>
                </c:pt>
                <c:pt idx="24788" formatCode="General">
                  <c:v>-226.93799999999999</c:v>
                </c:pt>
                <c:pt idx="24789" formatCode="General">
                  <c:v>-228.226</c:v>
                </c:pt>
                <c:pt idx="24790" formatCode="General">
                  <c:v>-229.21700000000001</c:v>
                </c:pt>
                <c:pt idx="24791" formatCode="General">
                  <c:v>-229.923</c:v>
                </c:pt>
                <c:pt idx="24792" formatCode="General">
                  <c:v>-230.422</c:v>
                </c:pt>
                <c:pt idx="24793" formatCode="General">
                  <c:v>-230.797</c:v>
                </c:pt>
                <c:pt idx="24794" formatCode="General">
                  <c:v>-231.09</c:v>
                </c:pt>
                <c:pt idx="24795" formatCode="General">
                  <c:v>-231.29</c:v>
                </c:pt>
                <c:pt idx="24796" formatCode="General">
                  <c:v>-231.369</c:v>
                </c:pt>
                <c:pt idx="24797" formatCode="General">
                  <c:v>-231.31800000000001</c:v>
                </c:pt>
                <c:pt idx="24798" formatCode="General">
                  <c:v>-231.11799999999999</c:v>
                </c:pt>
                <c:pt idx="24799" formatCode="General">
                  <c:v>-230.74100000000001</c:v>
                </c:pt>
                <c:pt idx="24800" formatCode="General">
                  <c:v>-230.14699999999999</c:v>
                </c:pt>
                <c:pt idx="24801" formatCode="General">
                  <c:v>-229.30500000000001</c:v>
                </c:pt>
                <c:pt idx="24802" formatCode="General">
                  <c:v>-228.303</c:v>
                </c:pt>
                <c:pt idx="24803" formatCode="General">
                  <c:v>-227.267</c:v>
                </c:pt>
                <c:pt idx="24804" formatCode="General">
                  <c:v>-226.21</c:v>
                </c:pt>
                <c:pt idx="24805" formatCode="General">
                  <c:v>-225.08199999999999</c:v>
                </c:pt>
                <c:pt idx="24806" formatCode="General">
                  <c:v>-223.822</c:v>
                </c:pt>
                <c:pt idx="24807" formatCode="General">
                  <c:v>-222.41200000000001</c:v>
                </c:pt>
                <c:pt idx="24808" formatCode="General">
                  <c:v>-220.88300000000001</c:v>
                </c:pt>
                <c:pt idx="24809" formatCode="General">
                  <c:v>-219.24100000000001</c:v>
                </c:pt>
                <c:pt idx="24810" formatCode="General">
                  <c:v>-217.48</c:v>
                </c:pt>
                <c:pt idx="24811" formatCode="General">
                  <c:v>-215.56899999999999</c:v>
                </c:pt>
                <c:pt idx="24812" formatCode="General">
                  <c:v>-213.48699999999999</c:v>
                </c:pt>
                <c:pt idx="24813" formatCode="General">
                  <c:v>-211.24100000000001</c:v>
                </c:pt>
                <c:pt idx="24814" formatCode="General">
                  <c:v>-208.875</c:v>
                </c:pt>
                <c:pt idx="24815" formatCode="General">
                  <c:v>-206.45500000000001</c:v>
                </c:pt>
                <c:pt idx="24816" formatCode="General">
                  <c:v>-204.04599999999999</c:v>
                </c:pt>
                <c:pt idx="24817" formatCode="General">
                  <c:v>-201.7</c:v>
                </c:pt>
                <c:pt idx="24818" formatCode="General">
                  <c:v>-199.46199999999999</c:v>
                </c:pt>
                <c:pt idx="24819" formatCode="General">
                  <c:v>-197.39500000000001</c:v>
                </c:pt>
                <c:pt idx="24820" formatCode="General">
                  <c:v>-195.56700000000001</c:v>
                </c:pt>
                <c:pt idx="24821" formatCode="General">
                  <c:v>-193.96899999999999</c:v>
                </c:pt>
                <c:pt idx="24822" formatCode="General">
                  <c:v>-192.53700000000001</c:v>
                </c:pt>
                <c:pt idx="24823" formatCode="General">
                  <c:v>-191.22499999999999</c:v>
                </c:pt>
                <c:pt idx="24824" formatCode="General">
                  <c:v>-190.00299999999999</c:v>
                </c:pt>
                <c:pt idx="24825" formatCode="General">
                  <c:v>-188.86799999999999</c:v>
                </c:pt>
                <c:pt idx="24826" formatCode="General">
                  <c:v>-187.815</c:v>
                </c:pt>
                <c:pt idx="24827" formatCode="General">
                  <c:v>-186.83199999999999</c:v>
                </c:pt>
                <c:pt idx="24828" formatCode="General">
                  <c:v>-185.94</c:v>
                </c:pt>
                <c:pt idx="24829" formatCode="General">
                  <c:v>-185.16900000000001</c:v>
                </c:pt>
                <c:pt idx="24830" formatCode="General">
                  <c:v>-184.482</c:v>
                </c:pt>
                <c:pt idx="24831" formatCode="General">
                  <c:v>-183.828</c:v>
                </c:pt>
                <c:pt idx="24832" formatCode="General">
                  <c:v>-183.185</c:v>
                </c:pt>
                <c:pt idx="24833" formatCode="General">
                  <c:v>-182.50800000000001</c:v>
                </c:pt>
                <c:pt idx="24834" formatCode="General">
                  <c:v>-181.74199999999999</c:v>
                </c:pt>
                <c:pt idx="24835" formatCode="General">
                  <c:v>-180.84200000000001</c:v>
                </c:pt>
                <c:pt idx="24836" formatCode="General">
                  <c:v>-179.78100000000001</c:v>
                </c:pt>
                <c:pt idx="24837" formatCode="General">
                  <c:v>-178.523</c:v>
                </c:pt>
                <c:pt idx="24838" formatCode="General">
                  <c:v>-176.96799999999999</c:v>
                </c:pt>
                <c:pt idx="24839" formatCode="General">
                  <c:v>-174.941</c:v>
                </c:pt>
                <c:pt idx="24840" formatCode="General">
                  <c:v>-172.358</c:v>
                </c:pt>
                <c:pt idx="24841" formatCode="General">
                  <c:v>-169.26400000000001</c:v>
                </c:pt>
                <c:pt idx="24842" formatCode="General">
                  <c:v>-165.851</c:v>
                </c:pt>
                <c:pt idx="24843" formatCode="General">
                  <c:v>-162.339</c:v>
                </c:pt>
                <c:pt idx="24844" formatCode="General">
                  <c:v>-158.76300000000001</c:v>
                </c:pt>
                <c:pt idx="24845" formatCode="General">
                  <c:v>-155.15</c:v>
                </c:pt>
                <c:pt idx="24846" formatCode="General">
                  <c:v>-151.584</c:v>
                </c:pt>
                <c:pt idx="24847" formatCode="General">
                  <c:v>-148.14599999999999</c:v>
                </c:pt>
                <c:pt idx="24848" formatCode="General">
                  <c:v>-144.89699999999999</c:v>
                </c:pt>
                <c:pt idx="24849" formatCode="General">
                  <c:v>-141.839</c:v>
                </c:pt>
                <c:pt idx="24850" formatCode="General">
                  <c:v>-138.989</c:v>
                </c:pt>
                <c:pt idx="24851" formatCode="General">
                  <c:v>-136.53800000000001</c:v>
                </c:pt>
                <c:pt idx="24852" formatCode="General">
                  <c:v>-134.55699999999999</c:v>
                </c:pt>
                <c:pt idx="24853" formatCode="General">
                  <c:v>-132.84299999999999</c:v>
                </c:pt>
                <c:pt idx="24854" formatCode="General">
                  <c:v>-131.21299999999999</c:v>
                </c:pt>
                <c:pt idx="24855" formatCode="General">
                  <c:v>-129.565</c:v>
                </c:pt>
                <c:pt idx="24856" formatCode="General">
                  <c:v>-127.91200000000001</c:v>
                </c:pt>
                <c:pt idx="24857" formatCode="General">
                  <c:v>-126.32599999999999</c:v>
                </c:pt>
                <c:pt idx="24858" formatCode="General">
                  <c:v>-124.958</c:v>
                </c:pt>
                <c:pt idx="24859" formatCode="General">
                  <c:v>-123.89100000000001</c:v>
                </c:pt>
                <c:pt idx="24860" formatCode="General">
                  <c:v>-123.017</c:v>
                </c:pt>
                <c:pt idx="24861" formatCode="General">
                  <c:v>-122.248</c:v>
                </c:pt>
                <c:pt idx="24862" formatCode="General">
                  <c:v>-121.529</c:v>
                </c:pt>
                <c:pt idx="24863" formatCode="General">
                  <c:v>-120.81699999999999</c:v>
                </c:pt>
                <c:pt idx="24864" formatCode="General">
                  <c:v>-120.084</c:v>
                </c:pt>
                <c:pt idx="24865" formatCode="General">
                  <c:v>-119.33199999999999</c:v>
                </c:pt>
                <c:pt idx="24866" formatCode="General">
                  <c:v>-118.56</c:v>
                </c:pt>
                <c:pt idx="24867" formatCode="General">
                  <c:v>-117.75</c:v>
                </c:pt>
                <c:pt idx="24868" formatCode="General">
                  <c:v>-116.735</c:v>
                </c:pt>
                <c:pt idx="24869" formatCode="General">
                  <c:v>-115.276</c:v>
                </c:pt>
                <c:pt idx="24870" formatCode="General">
                  <c:v>-113.38200000000001</c:v>
                </c:pt>
                <c:pt idx="24871" formatCode="General">
                  <c:v>-111.19199999999999</c:v>
                </c:pt>
                <c:pt idx="24872" formatCode="General">
                  <c:v>-108.821</c:v>
                </c:pt>
                <c:pt idx="24873" formatCode="General">
                  <c:v>-106.357</c:v>
                </c:pt>
                <c:pt idx="24874" formatCode="General">
                  <c:v>-103.83499999999999</c:v>
                </c:pt>
                <c:pt idx="24875" formatCode="General">
                  <c:v>-101.24299999999999</c:v>
                </c:pt>
                <c:pt idx="24876" formatCode="General">
                  <c:v>-98.551900000000003</c:v>
                </c:pt>
                <c:pt idx="24877" formatCode="General">
                  <c:v>-95.741399999999999</c:v>
                </c:pt>
                <c:pt idx="24878" formatCode="General">
                  <c:v>-92.803399999999996</c:v>
                </c:pt>
                <c:pt idx="24879" formatCode="General">
                  <c:v>-89.767099999999999</c:v>
                </c:pt>
                <c:pt idx="24880" formatCode="General">
                  <c:v>-86.717399999999998</c:v>
                </c:pt>
                <c:pt idx="24881" formatCode="General">
                  <c:v>-83.795299999999997</c:v>
                </c:pt>
                <c:pt idx="24882" formatCode="General">
                  <c:v>-81.067700000000002</c:v>
                </c:pt>
                <c:pt idx="24883" formatCode="General">
                  <c:v>-78.528499999999994</c:v>
                </c:pt>
                <c:pt idx="24884" formatCode="General">
                  <c:v>-76.156899999999993</c:v>
                </c:pt>
                <c:pt idx="24885" formatCode="General">
                  <c:v>-73.939599999999999</c:v>
                </c:pt>
                <c:pt idx="24886" formatCode="General">
                  <c:v>-71.901799999999994</c:v>
                </c:pt>
                <c:pt idx="24887" formatCode="General">
                  <c:v>-70.0732</c:v>
                </c:pt>
                <c:pt idx="24888" formatCode="General">
                  <c:v>-68.475899999999996</c:v>
                </c:pt>
                <c:pt idx="24889" formatCode="General">
                  <c:v>-67.113399999999999</c:v>
                </c:pt>
                <c:pt idx="24890" formatCode="General">
                  <c:v>-65.968400000000003</c:v>
                </c:pt>
                <c:pt idx="24891" formatCode="General">
                  <c:v>-64.862099999999998</c:v>
                </c:pt>
                <c:pt idx="24892" formatCode="General">
                  <c:v>-63.609299999999998</c:v>
                </c:pt>
                <c:pt idx="24893" formatCode="General">
                  <c:v>-62.1751</c:v>
                </c:pt>
                <c:pt idx="24894" formatCode="General">
                  <c:v>-60.576000000000001</c:v>
                </c:pt>
                <c:pt idx="24895" formatCode="General">
                  <c:v>-58.857999999999997</c:v>
                </c:pt>
                <c:pt idx="24896" formatCode="General">
                  <c:v>-57.068800000000003</c:v>
                </c:pt>
                <c:pt idx="24897" formatCode="General">
                  <c:v>-55.250999999999998</c:v>
                </c:pt>
                <c:pt idx="24898" formatCode="General">
                  <c:v>-53.445300000000003</c:v>
                </c:pt>
                <c:pt idx="24899" formatCode="General">
                  <c:v>-51.672400000000003</c:v>
                </c:pt>
                <c:pt idx="24900" formatCode="General">
                  <c:v>-49.897300000000001</c:v>
                </c:pt>
                <c:pt idx="24901" formatCode="General">
                  <c:v>-48.067700000000002</c:v>
                </c:pt>
                <c:pt idx="24902" formatCode="General">
                  <c:v>-46.133000000000003</c:v>
                </c:pt>
                <c:pt idx="24903" formatCode="General">
                  <c:v>-44.020600000000002</c:v>
                </c:pt>
                <c:pt idx="24904" formatCode="General">
                  <c:v>-41.640599999999999</c:v>
                </c:pt>
                <c:pt idx="24905" formatCode="General">
                  <c:v>-38.875599999999999</c:v>
                </c:pt>
                <c:pt idx="24906" formatCode="General">
                  <c:v>-35.6571</c:v>
                </c:pt>
                <c:pt idx="24907" formatCode="General">
                  <c:v>-32.014699999999998</c:v>
                </c:pt>
                <c:pt idx="24908" formatCode="General">
                  <c:v>-28.049600000000002</c:v>
                </c:pt>
                <c:pt idx="24909" formatCode="General">
                  <c:v>-23.891500000000001</c:v>
                </c:pt>
                <c:pt idx="24910" formatCode="General">
                  <c:v>-19.641500000000001</c:v>
                </c:pt>
                <c:pt idx="24911" formatCode="General">
                  <c:v>-15.382400000000001</c:v>
                </c:pt>
                <c:pt idx="24912" formatCode="General">
                  <c:v>-11.195600000000001</c:v>
                </c:pt>
                <c:pt idx="24913" formatCode="General">
                  <c:v>-7.1098600000000003</c:v>
                </c:pt>
                <c:pt idx="24914" formatCode="General">
                  <c:v>-3.05044</c:v>
                </c:pt>
                <c:pt idx="24915" formatCode="General">
                  <c:v>0.98332399999999998</c:v>
                </c:pt>
                <c:pt idx="24916" formatCode="General">
                  <c:v>4.9215999999999998</c:v>
                </c:pt>
                <c:pt idx="24917" formatCode="General">
                  <c:v>8.7517800000000001</c:v>
                </c:pt>
                <c:pt idx="24918" formatCode="General">
                  <c:v>12.508599999999999</c:v>
                </c:pt>
                <c:pt idx="24919" formatCode="General">
                  <c:v>16.309799999999999</c:v>
                </c:pt>
                <c:pt idx="24920" formatCode="General">
                  <c:v>20.3003</c:v>
                </c:pt>
                <c:pt idx="24921" formatCode="General">
                  <c:v>24.5929</c:v>
                </c:pt>
                <c:pt idx="24922" formatCode="General">
                  <c:v>29.112500000000001</c:v>
                </c:pt>
                <c:pt idx="24923" formatCode="General">
                  <c:v>33.668700000000001</c:v>
                </c:pt>
                <c:pt idx="24924" formatCode="General">
                  <c:v>38.154800000000002</c:v>
                </c:pt>
                <c:pt idx="24925" formatCode="General">
                  <c:v>42.502499999999998</c:v>
                </c:pt>
                <c:pt idx="24926" formatCode="General">
                  <c:v>46.655000000000001</c:v>
                </c:pt>
                <c:pt idx="24927" formatCode="General">
                  <c:v>50.595399999999998</c:v>
                </c:pt>
                <c:pt idx="24928" formatCode="General">
                  <c:v>54.359400000000001</c:v>
                </c:pt>
                <c:pt idx="24929" formatCode="General">
                  <c:v>57.977499999999999</c:v>
                </c:pt>
                <c:pt idx="24930" formatCode="General">
                  <c:v>61.4724</c:v>
                </c:pt>
                <c:pt idx="24931" formatCode="General">
                  <c:v>64.888199999999998</c:v>
                </c:pt>
                <c:pt idx="24932" formatCode="General">
                  <c:v>68.2423</c:v>
                </c:pt>
                <c:pt idx="24933" formatCode="General">
                  <c:v>71.457899999999995</c:v>
                </c:pt>
                <c:pt idx="24934" formatCode="General">
                  <c:v>74.434200000000004</c:v>
                </c:pt>
                <c:pt idx="24935" formatCode="General">
                  <c:v>77.087299999999999</c:v>
                </c:pt>
                <c:pt idx="24936" formatCode="General">
                  <c:v>79.505899999999997</c:v>
                </c:pt>
                <c:pt idx="24937" formatCode="General">
                  <c:v>81.881500000000003</c:v>
                </c:pt>
                <c:pt idx="24938" formatCode="General">
                  <c:v>84.336200000000005</c:v>
                </c:pt>
                <c:pt idx="24939" formatCode="General">
                  <c:v>86.924000000000007</c:v>
                </c:pt>
                <c:pt idx="24940" formatCode="General">
                  <c:v>89.617900000000006</c:v>
                </c:pt>
                <c:pt idx="24941" formatCode="General">
                  <c:v>92.4221</c:v>
                </c:pt>
                <c:pt idx="24942" formatCode="General">
                  <c:v>95.379800000000003</c:v>
                </c:pt>
                <c:pt idx="24943" formatCode="General">
                  <c:v>98.526700000000005</c:v>
                </c:pt>
                <c:pt idx="24944" formatCode="General">
                  <c:v>101.88200000000001</c:v>
                </c:pt>
                <c:pt idx="24945" formatCode="General">
                  <c:v>105.41</c:v>
                </c:pt>
                <c:pt idx="24946" formatCode="General">
                  <c:v>109.056</c:v>
                </c:pt>
                <c:pt idx="24947" formatCode="General">
                  <c:v>112.76900000000001</c:v>
                </c:pt>
                <c:pt idx="24948" formatCode="General">
                  <c:v>116.503</c:v>
                </c:pt>
                <c:pt idx="24949" formatCode="General">
                  <c:v>120.235</c:v>
                </c:pt>
                <c:pt idx="24950" formatCode="General">
                  <c:v>123.88</c:v>
                </c:pt>
                <c:pt idx="24951" formatCode="General">
                  <c:v>127.35</c:v>
                </c:pt>
                <c:pt idx="24952" formatCode="General">
                  <c:v>130.60400000000001</c:v>
                </c:pt>
                <c:pt idx="24953" formatCode="General">
                  <c:v>133.62</c:v>
                </c:pt>
                <c:pt idx="24954" formatCode="General">
                  <c:v>136.393</c:v>
                </c:pt>
                <c:pt idx="24955" formatCode="General">
                  <c:v>138.95099999999999</c:v>
                </c:pt>
                <c:pt idx="24956" formatCode="General">
                  <c:v>141.334</c:v>
                </c:pt>
                <c:pt idx="24957" formatCode="General">
                  <c:v>143.60400000000001</c:v>
                </c:pt>
                <c:pt idx="24958" formatCode="General">
                  <c:v>145.83199999999999</c:v>
                </c:pt>
                <c:pt idx="24959" formatCode="General">
                  <c:v>148.15299999999999</c:v>
                </c:pt>
                <c:pt idx="24960" formatCode="General">
                  <c:v>150.64699999999999</c:v>
                </c:pt>
                <c:pt idx="24961" formatCode="General">
                  <c:v>153.25399999999999</c:v>
                </c:pt>
                <c:pt idx="24962" formatCode="General">
                  <c:v>155.84800000000001</c:v>
                </c:pt>
                <c:pt idx="24963" formatCode="General">
                  <c:v>158.30199999999999</c:v>
                </c:pt>
                <c:pt idx="24964" formatCode="General">
                  <c:v>160.52799999999999</c:v>
                </c:pt>
                <c:pt idx="24965" formatCode="General">
                  <c:v>162.47800000000001</c:v>
                </c:pt>
                <c:pt idx="24966" formatCode="General">
                  <c:v>164.20500000000001</c:v>
                </c:pt>
                <c:pt idx="24967" formatCode="General">
                  <c:v>165.792</c:v>
                </c:pt>
                <c:pt idx="24968" formatCode="General">
                  <c:v>167.333</c:v>
                </c:pt>
                <c:pt idx="24969" formatCode="General">
                  <c:v>168.90799999999999</c:v>
                </c:pt>
                <c:pt idx="24970" formatCode="General">
                  <c:v>170.56100000000001</c:v>
                </c:pt>
                <c:pt idx="24971" formatCode="General">
                  <c:v>172.26499999999999</c:v>
                </c:pt>
                <c:pt idx="24972" formatCode="General">
                  <c:v>173.98400000000001</c:v>
                </c:pt>
                <c:pt idx="24973" formatCode="General">
                  <c:v>175.721</c:v>
                </c:pt>
                <c:pt idx="24974" formatCode="General">
                  <c:v>177.495</c:v>
                </c:pt>
                <c:pt idx="24975" formatCode="General">
                  <c:v>179.33500000000001</c:v>
                </c:pt>
                <c:pt idx="24976" formatCode="General">
                  <c:v>181.25399999999999</c:v>
                </c:pt>
                <c:pt idx="24977" formatCode="General">
                  <c:v>183.25399999999999</c:v>
                </c:pt>
                <c:pt idx="24978" formatCode="General">
                  <c:v>185.304</c:v>
                </c:pt>
                <c:pt idx="24979" formatCode="General">
                  <c:v>187.36500000000001</c:v>
                </c:pt>
                <c:pt idx="24980" formatCode="General">
                  <c:v>189.41</c:v>
                </c:pt>
                <c:pt idx="24981" formatCode="General">
                  <c:v>191.43899999999999</c:v>
                </c:pt>
                <c:pt idx="24982" formatCode="General">
                  <c:v>193.48</c:v>
                </c:pt>
                <c:pt idx="24983" formatCode="General">
                  <c:v>195.47499999999999</c:v>
                </c:pt>
                <c:pt idx="24984" formatCode="General">
                  <c:v>197.31899999999999</c:v>
                </c:pt>
                <c:pt idx="24985" formatCode="General">
                  <c:v>198.839</c:v>
                </c:pt>
                <c:pt idx="24986" formatCode="General">
                  <c:v>199.86600000000001</c:v>
                </c:pt>
                <c:pt idx="24987" formatCode="General">
                  <c:v>200.34100000000001</c:v>
                </c:pt>
                <c:pt idx="24988" formatCode="General">
                  <c:v>200.36799999999999</c:v>
                </c:pt>
                <c:pt idx="24989" formatCode="General">
                  <c:v>200.20099999999999</c:v>
                </c:pt>
                <c:pt idx="24990" formatCode="General">
                  <c:v>200.14400000000001</c:v>
                </c:pt>
                <c:pt idx="24991" formatCode="General">
                  <c:v>200.44900000000001</c:v>
                </c:pt>
                <c:pt idx="24992" formatCode="General">
                  <c:v>201.22900000000001</c:v>
                </c:pt>
                <c:pt idx="24993" formatCode="General">
                  <c:v>202.458</c:v>
                </c:pt>
                <c:pt idx="24994" formatCode="General">
                  <c:v>203.95599999999999</c:v>
                </c:pt>
                <c:pt idx="24995" formatCode="General">
                  <c:v>205.57900000000001</c:v>
                </c:pt>
                <c:pt idx="24996" formatCode="General">
                  <c:v>207.26499999999999</c:v>
                </c:pt>
                <c:pt idx="24997" formatCode="General">
                  <c:v>209.02</c:v>
                </c:pt>
                <c:pt idx="24998" formatCode="General">
                  <c:v>210.87299999999999</c:v>
                </c:pt>
                <c:pt idx="24999" formatCode="General">
                  <c:v>212.80500000000001</c:v>
                </c:pt>
                <c:pt idx="25000" formatCode="General">
                  <c:v>214.768</c:v>
                </c:pt>
                <c:pt idx="25001" formatCode="General">
                  <c:v>216.66</c:v>
                </c:pt>
                <c:pt idx="25002" formatCode="General">
                  <c:v>218.40799999999999</c:v>
                </c:pt>
                <c:pt idx="25003" formatCode="General">
                  <c:v>219.99100000000001</c:v>
                </c:pt>
                <c:pt idx="25004" formatCode="General">
                  <c:v>221.44499999999999</c:v>
                </c:pt>
                <c:pt idx="25005" formatCode="General">
                  <c:v>222.84</c:v>
                </c:pt>
                <c:pt idx="25006" formatCode="General">
                  <c:v>224.262</c:v>
                </c:pt>
                <c:pt idx="25007" formatCode="General">
                  <c:v>225.791</c:v>
                </c:pt>
                <c:pt idx="25008" formatCode="General">
                  <c:v>227.446</c:v>
                </c:pt>
                <c:pt idx="25009" formatCode="General">
                  <c:v>229.15899999999999</c:v>
                </c:pt>
                <c:pt idx="25010" formatCode="General">
                  <c:v>230.809</c:v>
                </c:pt>
                <c:pt idx="25011" formatCode="General">
                  <c:v>232.39500000000001</c:v>
                </c:pt>
                <c:pt idx="25012" formatCode="General">
                  <c:v>233.964</c:v>
                </c:pt>
                <c:pt idx="25013" formatCode="General">
                  <c:v>235.583</c:v>
                </c:pt>
                <c:pt idx="25014" formatCode="General">
                  <c:v>237.232</c:v>
                </c:pt>
                <c:pt idx="25015" formatCode="General">
                  <c:v>238.78</c:v>
                </c:pt>
                <c:pt idx="25016" formatCode="General">
                  <c:v>240.113</c:v>
                </c:pt>
                <c:pt idx="25017" formatCode="General">
                  <c:v>241.15600000000001</c:v>
                </c:pt>
                <c:pt idx="25018" formatCode="General">
                  <c:v>241.88200000000001</c:v>
                </c:pt>
                <c:pt idx="25019" formatCode="General">
                  <c:v>242.27500000000001</c:v>
                </c:pt>
                <c:pt idx="25020" formatCode="General">
                  <c:v>242.304</c:v>
                </c:pt>
                <c:pt idx="25021" formatCode="General">
                  <c:v>241.916</c:v>
                </c:pt>
                <c:pt idx="25022" formatCode="General">
                  <c:v>241.04499999999999</c:v>
                </c:pt>
                <c:pt idx="25023" formatCode="General">
                  <c:v>239.684</c:v>
                </c:pt>
                <c:pt idx="25024" formatCode="General">
                  <c:v>237.88</c:v>
                </c:pt>
                <c:pt idx="25025" formatCode="General">
                  <c:v>235.74</c:v>
                </c:pt>
                <c:pt idx="25026" formatCode="General">
                  <c:v>233.38300000000001</c:v>
                </c:pt>
                <c:pt idx="25027" formatCode="General">
                  <c:v>230.86699999999999</c:v>
                </c:pt>
                <c:pt idx="25028" formatCode="General">
                  <c:v>228.23099999999999</c:v>
                </c:pt>
                <c:pt idx="25029" formatCode="General">
                  <c:v>225.494</c:v>
                </c:pt>
                <c:pt idx="25030" formatCode="General">
                  <c:v>222.69399999999999</c:v>
                </c:pt>
                <c:pt idx="25031" formatCode="General">
                  <c:v>219.87899999999999</c:v>
                </c:pt>
                <c:pt idx="25032" formatCode="General">
                  <c:v>216.982</c:v>
                </c:pt>
                <c:pt idx="25033" formatCode="General">
                  <c:v>213.935</c:v>
                </c:pt>
                <c:pt idx="25034" formatCode="General">
                  <c:v>210.773</c:v>
                </c:pt>
                <c:pt idx="25035" formatCode="General">
                  <c:v>207.631</c:v>
                </c:pt>
                <c:pt idx="25036" formatCode="General">
                  <c:v>204.74199999999999</c:v>
                </c:pt>
                <c:pt idx="25037" formatCode="General">
                  <c:v>202.22900000000001</c:v>
                </c:pt>
                <c:pt idx="25038" formatCode="General">
                  <c:v>200.09100000000001</c:v>
                </c:pt>
                <c:pt idx="25039" formatCode="General">
                  <c:v>198.24</c:v>
                </c:pt>
                <c:pt idx="25040" formatCode="General">
                  <c:v>196.59700000000001</c:v>
                </c:pt>
                <c:pt idx="25041" formatCode="General">
                  <c:v>195.18</c:v>
                </c:pt>
                <c:pt idx="25042" formatCode="General">
                  <c:v>193.982</c:v>
                </c:pt>
                <c:pt idx="25043" formatCode="General">
                  <c:v>192.97200000000001</c:v>
                </c:pt>
                <c:pt idx="25044" formatCode="General">
                  <c:v>192.05799999999999</c:v>
                </c:pt>
                <c:pt idx="25045" formatCode="General">
                  <c:v>191.13</c:v>
                </c:pt>
                <c:pt idx="25046" formatCode="General">
                  <c:v>190.06899999999999</c:v>
                </c:pt>
                <c:pt idx="25047" formatCode="General">
                  <c:v>188.816</c:v>
                </c:pt>
                <c:pt idx="25048" formatCode="General">
                  <c:v>187.428</c:v>
                </c:pt>
                <c:pt idx="25049" formatCode="General">
                  <c:v>185.97200000000001</c:v>
                </c:pt>
                <c:pt idx="25050" formatCode="General">
                  <c:v>184.49299999999999</c:v>
                </c:pt>
                <c:pt idx="25051" formatCode="General">
                  <c:v>183.047</c:v>
                </c:pt>
                <c:pt idx="25052" formatCode="General">
                  <c:v>181.67</c:v>
                </c:pt>
                <c:pt idx="25053" formatCode="General">
                  <c:v>180.29</c:v>
                </c:pt>
                <c:pt idx="25054" formatCode="General">
                  <c:v>178.828</c:v>
                </c:pt>
                <c:pt idx="25055" formatCode="General">
                  <c:v>177.24600000000001</c:v>
                </c:pt>
                <c:pt idx="25056" formatCode="General">
                  <c:v>175.523</c:v>
                </c:pt>
                <c:pt idx="25057" formatCode="General">
                  <c:v>173.65600000000001</c:v>
                </c:pt>
                <c:pt idx="25058" formatCode="General">
                  <c:v>171.709</c:v>
                </c:pt>
                <c:pt idx="25059" formatCode="General">
                  <c:v>169.762</c:v>
                </c:pt>
                <c:pt idx="25060" formatCode="General">
                  <c:v>167.84100000000001</c:v>
                </c:pt>
                <c:pt idx="25061" formatCode="General">
                  <c:v>165.97499999999999</c:v>
                </c:pt>
                <c:pt idx="25062" formatCode="General">
                  <c:v>164.208</c:v>
                </c:pt>
                <c:pt idx="25063" formatCode="General">
                  <c:v>162.57300000000001</c:v>
                </c:pt>
                <c:pt idx="25064" formatCode="General">
                  <c:v>161.09</c:v>
                </c:pt>
                <c:pt idx="25065" formatCode="General">
                  <c:v>159.762</c:v>
                </c:pt>
                <c:pt idx="25066" formatCode="General">
                  <c:v>158.566</c:v>
                </c:pt>
                <c:pt idx="25067" formatCode="General">
                  <c:v>157.41300000000001</c:v>
                </c:pt>
                <c:pt idx="25068" formatCode="General">
                  <c:v>156.208</c:v>
                </c:pt>
                <c:pt idx="25069" formatCode="General">
                  <c:v>154.89599999999999</c:v>
                </c:pt>
                <c:pt idx="25070" formatCode="General">
                  <c:v>153.44999999999999</c:v>
                </c:pt>
                <c:pt idx="25071" formatCode="General">
                  <c:v>151.86099999999999</c:v>
                </c:pt>
                <c:pt idx="25072" formatCode="General">
                  <c:v>150.09899999999999</c:v>
                </c:pt>
                <c:pt idx="25073" formatCode="General">
                  <c:v>148.11199999999999</c:v>
                </c:pt>
                <c:pt idx="25074" formatCode="General">
                  <c:v>145.81899999999999</c:v>
                </c:pt>
                <c:pt idx="25075" formatCode="General">
                  <c:v>143.18700000000001</c:v>
                </c:pt>
                <c:pt idx="25076" formatCode="General">
                  <c:v>140.262</c:v>
                </c:pt>
                <c:pt idx="25077" formatCode="General">
                  <c:v>137.096</c:v>
                </c:pt>
                <c:pt idx="25078" formatCode="General">
                  <c:v>133.733</c:v>
                </c:pt>
                <c:pt idx="25079" formatCode="General">
                  <c:v>130.16200000000001</c:v>
                </c:pt>
                <c:pt idx="25080" formatCode="General">
                  <c:v>126.375</c:v>
                </c:pt>
                <c:pt idx="25081" formatCode="General">
                  <c:v>122.417</c:v>
                </c:pt>
                <c:pt idx="25082" formatCode="General">
                  <c:v>118.33</c:v>
                </c:pt>
                <c:pt idx="25083" formatCode="General">
                  <c:v>114.14400000000001</c:v>
                </c:pt>
                <c:pt idx="25084" formatCode="General">
                  <c:v>109.881</c:v>
                </c:pt>
                <c:pt idx="25085" formatCode="General">
                  <c:v>105.565</c:v>
                </c:pt>
                <c:pt idx="25086" formatCode="General">
                  <c:v>101.26600000000001</c:v>
                </c:pt>
                <c:pt idx="25087" formatCode="General">
                  <c:v>97.058599999999998</c:v>
                </c:pt>
                <c:pt idx="25088" formatCode="General">
                  <c:v>92.993300000000005</c:v>
                </c:pt>
                <c:pt idx="25089" formatCode="General">
                  <c:v>89.131600000000006</c:v>
                </c:pt>
                <c:pt idx="25090" formatCode="General">
                  <c:v>85.532499999999999</c:v>
                </c:pt>
                <c:pt idx="25091" formatCode="General">
                  <c:v>82.003399999999999</c:v>
                </c:pt>
                <c:pt idx="25092" formatCode="General">
                  <c:v>78.309299999999993</c:v>
                </c:pt>
                <c:pt idx="25093" formatCode="General">
                  <c:v>74.618899999999996</c:v>
                </c:pt>
                <c:pt idx="25094" formatCode="General">
                  <c:v>71.1233</c:v>
                </c:pt>
                <c:pt idx="25095" formatCode="General">
                  <c:v>67.831299999999999</c:v>
                </c:pt>
                <c:pt idx="25096" formatCode="General">
                  <c:v>64.7761</c:v>
                </c:pt>
                <c:pt idx="25097" formatCode="General">
                  <c:v>62.002400000000002</c:v>
                </c:pt>
                <c:pt idx="25098" formatCode="General">
                  <c:v>59.508699999999997</c:v>
                </c:pt>
                <c:pt idx="25099" formatCode="General">
                  <c:v>57.260399999999997</c:v>
                </c:pt>
                <c:pt idx="25100" formatCode="General">
                  <c:v>55.155900000000003</c:v>
                </c:pt>
                <c:pt idx="25101" formatCode="General">
                  <c:v>53.125700000000002</c:v>
                </c:pt>
                <c:pt idx="25102" formatCode="General">
                  <c:v>51.219000000000001</c:v>
                </c:pt>
                <c:pt idx="25103" formatCode="General">
                  <c:v>49.461399999999998</c:v>
                </c:pt>
                <c:pt idx="25104" formatCode="General">
                  <c:v>47.830300000000001</c:v>
                </c:pt>
                <c:pt idx="25105" formatCode="General">
                  <c:v>46.284599999999998</c:v>
                </c:pt>
                <c:pt idx="25106" formatCode="General">
                  <c:v>44.756300000000003</c:v>
                </c:pt>
                <c:pt idx="25107" formatCode="General">
                  <c:v>43.109900000000003</c:v>
                </c:pt>
                <c:pt idx="25108" formatCode="General">
                  <c:v>41.143599999999999</c:v>
                </c:pt>
                <c:pt idx="25109" formatCode="General">
                  <c:v>38.634700000000002</c:v>
                </c:pt>
                <c:pt idx="25110" formatCode="General">
                  <c:v>35.598100000000002</c:v>
                </c:pt>
                <c:pt idx="25111" formatCode="General">
                  <c:v>32.233499999999999</c:v>
                </c:pt>
                <c:pt idx="25112" formatCode="General">
                  <c:v>28.6266</c:v>
                </c:pt>
                <c:pt idx="25113" formatCode="General">
                  <c:v>24.8108</c:v>
                </c:pt>
                <c:pt idx="25114" formatCode="General">
                  <c:v>20.819800000000001</c:v>
                </c:pt>
                <c:pt idx="25115" formatCode="General">
                  <c:v>16.694500000000001</c:v>
                </c:pt>
                <c:pt idx="25116" formatCode="General">
                  <c:v>12.474399999999999</c:v>
                </c:pt>
                <c:pt idx="25117" formatCode="General">
                  <c:v>8.1575100000000003</c:v>
                </c:pt>
                <c:pt idx="25118" formatCode="General">
                  <c:v>3.7256399999999998</c:v>
                </c:pt>
                <c:pt idx="25119" formatCode="General">
                  <c:v>-0.77388199999999996</c:v>
                </c:pt>
                <c:pt idx="25120" formatCode="General">
                  <c:v>-5.2720099999999999</c:v>
                </c:pt>
                <c:pt idx="25121" formatCode="General">
                  <c:v>-9.6971299999999996</c:v>
                </c:pt>
                <c:pt idx="25122" formatCode="General">
                  <c:v>-13.9894</c:v>
                </c:pt>
                <c:pt idx="25123" formatCode="General">
                  <c:v>-18.124700000000001</c:v>
                </c:pt>
                <c:pt idx="25124" formatCode="General">
                  <c:v>-22.135000000000002</c:v>
                </c:pt>
                <c:pt idx="25125" formatCode="General">
                  <c:v>-26.081499999999998</c:v>
                </c:pt>
                <c:pt idx="25126" formatCode="General">
                  <c:v>-29.9953</c:v>
                </c:pt>
                <c:pt idx="25127" formatCode="General">
                  <c:v>-33.851399999999998</c:v>
                </c:pt>
                <c:pt idx="25128" formatCode="General">
                  <c:v>-37.544800000000002</c:v>
                </c:pt>
                <c:pt idx="25129" formatCode="General">
                  <c:v>-40.997900000000001</c:v>
                </c:pt>
                <c:pt idx="25130" formatCode="General">
                  <c:v>-44.196800000000003</c:v>
                </c:pt>
                <c:pt idx="25131" formatCode="General">
                  <c:v>-47.173699999999997</c:v>
                </c:pt>
                <c:pt idx="25132" formatCode="General">
                  <c:v>-49.986400000000003</c:v>
                </c:pt>
                <c:pt idx="25133" formatCode="General">
                  <c:v>-52.773899999999998</c:v>
                </c:pt>
                <c:pt idx="25134" formatCode="General">
                  <c:v>-55.657899999999998</c:v>
                </c:pt>
                <c:pt idx="25135" formatCode="General">
                  <c:v>-58.621400000000001</c:v>
                </c:pt>
                <c:pt idx="25136" formatCode="General">
                  <c:v>-61.630800000000001</c:v>
                </c:pt>
                <c:pt idx="25137" formatCode="General">
                  <c:v>-64.667699999999996</c:v>
                </c:pt>
                <c:pt idx="25138" formatCode="General">
                  <c:v>-67.646000000000001</c:v>
                </c:pt>
                <c:pt idx="25139" formatCode="General">
                  <c:v>-70.489599999999996</c:v>
                </c:pt>
                <c:pt idx="25140" formatCode="General">
                  <c:v>-73.284400000000005</c:v>
                </c:pt>
                <c:pt idx="25141" formatCode="General">
                  <c:v>-76.165700000000001</c:v>
                </c:pt>
                <c:pt idx="25142" formatCode="General">
                  <c:v>-79.272800000000004</c:v>
                </c:pt>
                <c:pt idx="25143" formatCode="General">
                  <c:v>-82.680599999999998</c:v>
                </c:pt>
                <c:pt idx="25144" formatCode="General">
                  <c:v>-86.370400000000004</c:v>
                </c:pt>
                <c:pt idx="25145" formatCode="General">
                  <c:v>-90.282899999999998</c:v>
                </c:pt>
                <c:pt idx="25146" formatCode="General">
                  <c:v>-94.345500000000001</c:v>
                </c:pt>
                <c:pt idx="25147" formatCode="General">
                  <c:v>-98.466999999999999</c:v>
                </c:pt>
                <c:pt idx="25148" formatCode="General">
                  <c:v>-102.58199999999999</c:v>
                </c:pt>
                <c:pt idx="25149" formatCode="General">
                  <c:v>-106.702</c:v>
                </c:pt>
                <c:pt idx="25150" formatCode="General">
                  <c:v>-110.742</c:v>
                </c:pt>
                <c:pt idx="25151" formatCode="General">
                  <c:v>-114.565</c:v>
                </c:pt>
                <c:pt idx="25152" formatCode="General">
                  <c:v>-118.223</c:v>
                </c:pt>
                <c:pt idx="25153" formatCode="General">
                  <c:v>-121.819</c:v>
                </c:pt>
                <c:pt idx="25154" formatCode="General">
                  <c:v>-125.36</c:v>
                </c:pt>
                <c:pt idx="25155" formatCode="General">
                  <c:v>-128.876</c:v>
                </c:pt>
                <c:pt idx="25156" formatCode="General">
                  <c:v>-132.435</c:v>
                </c:pt>
                <c:pt idx="25157" formatCode="General">
                  <c:v>-136.08000000000001</c:v>
                </c:pt>
                <c:pt idx="25158" formatCode="General">
                  <c:v>-139.80099999999999</c:v>
                </c:pt>
                <c:pt idx="25159" formatCode="General">
                  <c:v>-143.40600000000001</c:v>
                </c:pt>
                <c:pt idx="25160" formatCode="General">
                  <c:v>-146.703</c:v>
                </c:pt>
                <c:pt idx="25161" formatCode="General">
                  <c:v>-149.672</c:v>
                </c:pt>
                <c:pt idx="25162" formatCode="General">
                  <c:v>-152.333</c:v>
                </c:pt>
                <c:pt idx="25163" formatCode="General">
                  <c:v>-154.74700000000001</c:v>
                </c:pt>
                <c:pt idx="25164" formatCode="General">
                  <c:v>-157</c:v>
                </c:pt>
                <c:pt idx="25165" formatCode="General">
                  <c:v>-159.17400000000001</c:v>
                </c:pt>
                <c:pt idx="25166" formatCode="General">
                  <c:v>-161.358</c:v>
                </c:pt>
                <c:pt idx="25167" formatCode="General">
                  <c:v>-163.625</c:v>
                </c:pt>
                <c:pt idx="25168" formatCode="General">
                  <c:v>-165.97499999999999</c:v>
                </c:pt>
                <c:pt idx="25169" formatCode="General">
                  <c:v>-168.339</c:v>
                </c:pt>
                <c:pt idx="25170" formatCode="General">
                  <c:v>-170.62200000000001</c:v>
                </c:pt>
                <c:pt idx="25171" formatCode="General">
                  <c:v>-172.88499999999999</c:v>
                </c:pt>
                <c:pt idx="25172" formatCode="General">
                  <c:v>-175.261</c:v>
                </c:pt>
                <c:pt idx="25173" formatCode="General">
                  <c:v>-177.90100000000001</c:v>
                </c:pt>
                <c:pt idx="25174" formatCode="General">
                  <c:v>-180.87100000000001</c:v>
                </c:pt>
                <c:pt idx="25175" formatCode="General">
                  <c:v>-183.99100000000001</c:v>
                </c:pt>
                <c:pt idx="25176" formatCode="General">
                  <c:v>-187.06200000000001</c:v>
                </c:pt>
                <c:pt idx="25177" formatCode="General">
                  <c:v>-189.95400000000001</c:v>
                </c:pt>
                <c:pt idx="25178" formatCode="General">
                  <c:v>-192.613</c:v>
                </c:pt>
                <c:pt idx="25179" formatCode="General">
                  <c:v>-195.048</c:v>
                </c:pt>
                <c:pt idx="25180" formatCode="General">
                  <c:v>-197.262</c:v>
                </c:pt>
                <c:pt idx="25181" formatCode="General">
                  <c:v>-199.32400000000001</c:v>
                </c:pt>
                <c:pt idx="25182" formatCode="General">
                  <c:v>-201.393</c:v>
                </c:pt>
                <c:pt idx="25183" formatCode="General">
                  <c:v>-203.51400000000001</c:v>
                </c:pt>
                <c:pt idx="25184" formatCode="General">
                  <c:v>-205.60599999999999</c:v>
                </c:pt>
                <c:pt idx="25185" formatCode="General">
                  <c:v>-207.56299999999999</c:v>
                </c:pt>
                <c:pt idx="25186" formatCode="General">
                  <c:v>-209.29</c:v>
                </c:pt>
                <c:pt idx="25187" formatCode="General">
                  <c:v>-210.73099999999999</c:v>
                </c:pt>
                <c:pt idx="25188" formatCode="General">
                  <c:v>-211.88499999999999</c:v>
                </c:pt>
                <c:pt idx="25189" formatCode="General">
                  <c:v>-212.86699999999999</c:v>
                </c:pt>
                <c:pt idx="25190" formatCode="General">
                  <c:v>-213.761</c:v>
                </c:pt>
                <c:pt idx="25191" formatCode="General">
                  <c:v>-214.57900000000001</c:v>
                </c:pt>
                <c:pt idx="25192" formatCode="General">
                  <c:v>-215.334</c:v>
                </c:pt>
                <c:pt idx="25193" formatCode="General">
                  <c:v>-216.03299999999999</c:v>
                </c:pt>
                <c:pt idx="25194" formatCode="General">
                  <c:v>-216.684</c:v>
                </c:pt>
                <c:pt idx="25195" formatCode="General">
                  <c:v>-217.29499999999999</c:v>
                </c:pt>
                <c:pt idx="25196" formatCode="General">
                  <c:v>-217.887</c:v>
                </c:pt>
                <c:pt idx="25197" formatCode="General">
                  <c:v>-218.44399999999999</c:v>
                </c:pt>
                <c:pt idx="25198" formatCode="General">
                  <c:v>-218.928</c:v>
                </c:pt>
                <c:pt idx="25199" formatCode="General">
                  <c:v>-219.18700000000001</c:v>
                </c:pt>
                <c:pt idx="25200" formatCode="General">
                  <c:v>-219.08099999999999</c:v>
                </c:pt>
                <c:pt idx="25201" formatCode="General">
                  <c:v>-218.761</c:v>
                </c:pt>
                <c:pt idx="25202" formatCode="General">
                  <c:v>-218.43600000000001</c:v>
                </c:pt>
                <c:pt idx="25203" formatCode="General">
                  <c:v>-218.22499999999999</c:v>
                </c:pt>
                <c:pt idx="25204" formatCode="General">
                  <c:v>-218.25399999999999</c:v>
                </c:pt>
                <c:pt idx="25205" formatCode="General">
                  <c:v>-218.626</c:v>
                </c:pt>
                <c:pt idx="25206" formatCode="General">
                  <c:v>-219.21700000000001</c:v>
                </c:pt>
                <c:pt idx="25207" formatCode="General">
                  <c:v>-219.86099999999999</c:v>
                </c:pt>
                <c:pt idx="25208" formatCode="General">
                  <c:v>-220.52799999999999</c:v>
                </c:pt>
                <c:pt idx="25209" formatCode="General">
                  <c:v>-221.191</c:v>
                </c:pt>
                <c:pt idx="25210" formatCode="General">
                  <c:v>-221.846</c:v>
                </c:pt>
                <c:pt idx="25211" formatCode="General">
                  <c:v>-222.40299999999999</c:v>
                </c:pt>
                <c:pt idx="25212" formatCode="General">
                  <c:v>-222.72300000000001</c:v>
                </c:pt>
                <c:pt idx="25213" formatCode="General">
                  <c:v>-222.82400000000001</c:v>
                </c:pt>
                <c:pt idx="25214" formatCode="General">
                  <c:v>-222.78200000000001</c:v>
                </c:pt>
                <c:pt idx="25215" formatCode="General">
                  <c:v>-222.62100000000001</c:v>
                </c:pt>
                <c:pt idx="25216" formatCode="General">
                  <c:v>-222.33500000000001</c:v>
                </c:pt>
                <c:pt idx="25217" formatCode="General">
                  <c:v>-221.88499999999999</c:v>
                </c:pt>
                <c:pt idx="25218" formatCode="General">
                  <c:v>-221.32</c:v>
                </c:pt>
                <c:pt idx="25219" formatCode="General">
                  <c:v>-220.733</c:v>
                </c:pt>
                <c:pt idx="25220" formatCode="General">
                  <c:v>-220.35</c:v>
                </c:pt>
                <c:pt idx="25221" formatCode="General">
                  <c:v>-220.34899999999999</c:v>
                </c:pt>
                <c:pt idx="25222" formatCode="General">
                  <c:v>-220.61799999999999</c:v>
                </c:pt>
                <c:pt idx="25223" formatCode="General">
                  <c:v>-221.041</c:v>
                </c:pt>
                <c:pt idx="25224" formatCode="General">
                  <c:v>-221.565</c:v>
                </c:pt>
                <c:pt idx="25225" formatCode="General">
                  <c:v>-222.18700000000001</c:v>
                </c:pt>
                <c:pt idx="25226" formatCode="General">
                  <c:v>-222.93899999999999</c:v>
                </c:pt>
                <c:pt idx="25227" formatCode="General">
                  <c:v>-223.875</c:v>
                </c:pt>
                <c:pt idx="25228" formatCode="General">
                  <c:v>-224.99600000000001</c:v>
                </c:pt>
                <c:pt idx="25229" formatCode="General">
                  <c:v>-226.161</c:v>
                </c:pt>
                <c:pt idx="25230" formatCode="General">
                  <c:v>-227.232</c:v>
                </c:pt>
                <c:pt idx="25231" formatCode="General">
                  <c:v>-228.125</c:v>
                </c:pt>
                <c:pt idx="25232" formatCode="General">
                  <c:v>-228.78200000000001</c:v>
                </c:pt>
                <c:pt idx="25233" formatCode="General">
                  <c:v>-229.166</c:v>
                </c:pt>
                <c:pt idx="25234" formatCode="General">
                  <c:v>-229.24700000000001</c:v>
                </c:pt>
                <c:pt idx="25235" formatCode="General">
                  <c:v>-229.05</c:v>
                </c:pt>
                <c:pt idx="25236" formatCode="General">
                  <c:v>-228.67099999999999</c:v>
                </c:pt>
                <c:pt idx="25237" formatCode="General">
                  <c:v>-228.245</c:v>
                </c:pt>
                <c:pt idx="25238" formatCode="General">
                  <c:v>-227.893</c:v>
                </c:pt>
                <c:pt idx="25239" formatCode="General">
                  <c:v>-227.536</c:v>
                </c:pt>
                <c:pt idx="25240" formatCode="General">
                  <c:v>-227.042</c:v>
                </c:pt>
                <c:pt idx="25241" formatCode="General">
                  <c:v>-226.43199999999999</c:v>
                </c:pt>
                <c:pt idx="25242" formatCode="General">
                  <c:v>-225.73099999999999</c:v>
                </c:pt>
                <c:pt idx="25243" formatCode="General">
                  <c:v>-224.934</c:v>
                </c:pt>
                <c:pt idx="25244" formatCode="General">
                  <c:v>-224.02</c:v>
                </c:pt>
                <c:pt idx="25245" formatCode="General">
                  <c:v>-222.97</c:v>
                </c:pt>
                <c:pt idx="25246" formatCode="General">
                  <c:v>-221.75200000000001</c:v>
                </c:pt>
                <c:pt idx="25247" formatCode="General">
                  <c:v>-220.346</c:v>
                </c:pt>
                <c:pt idx="25248" formatCode="General">
                  <c:v>-218.76400000000001</c:v>
                </c:pt>
                <c:pt idx="25249" formatCode="General">
                  <c:v>-216.994</c:v>
                </c:pt>
                <c:pt idx="25250" formatCode="General">
                  <c:v>-214.988</c:v>
                </c:pt>
                <c:pt idx="25251" formatCode="General">
                  <c:v>-212.749</c:v>
                </c:pt>
                <c:pt idx="25252" formatCode="General">
                  <c:v>-210.327</c:v>
                </c:pt>
                <c:pt idx="25253" formatCode="General">
                  <c:v>-207.83500000000001</c:v>
                </c:pt>
                <c:pt idx="25254" formatCode="General">
                  <c:v>-205.38800000000001</c:v>
                </c:pt>
                <c:pt idx="25255" formatCode="General">
                  <c:v>-203.00800000000001</c:v>
                </c:pt>
                <c:pt idx="25256" formatCode="General">
                  <c:v>-200.69399999999999</c:v>
                </c:pt>
                <c:pt idx="25257" formatCode="General">
                  <c:v>-198.428</c:v>
                </c:pt>
                <c:pt idx="25258" formatCode="General">
                  <c:v>-196.19499999999999</c:v>
                </c:pt>
                <c:pt idx="25259" formatCode="General">
                  <c:v>-193.99600000000001</c:v>
                </c:pt>
                <c:pt idx="25260" formatCode="General">
                  <c:v>-191.852</c:v>
                </c:pt>
                <c:pt idx="25261" formatCode="General">
                  <c:v>-189.75700000000001</c:v>
                </c:pt>
                <c:pt idx="25262" formatCode="General">
                  <c:v>-187.62799999999999</c:v>
                </c:pt>
                <c:pt idx="25263" formatCode="General">
                  <c:v>-185.363</c:v>
                </c:pt>
                <c:pt idx="25264" formatCode="General">
                  <c:v>-182.87799999999999</c:v>
                </c:pt>
                <c:pt idx="25265" formatCode="General">
                  <c:v>-180.14400000000001</c:v>
                </c:pt>
                <c:pt idx="25266" formatCode="General">
                  <c:v>-177.173</c:v>
                </c:pt>
                <c:pt idx="25267" formatCode="General">
                  <c:v>-173.99100000000001</c:v>
                </c:pt>
                <c:pt idx="25268" formatCode="General">
                  <c:v>-170.63800000000001</c:v>
                </c:pt>
                <c:pt idx="25269" formatCode="General">
                  <c:v>-167.16399999999999</c:v>
                </c:pt>
                <c:pt idx="25270" formatCode="General">
                  <c:v>-163.59800000000001</c:v>
                </c:pt>
                <c:pt idx="25271" formatCode="General">
                  <c:v>-159.94399999999999</c:v>
                </c:pt>
                <c:pt idx="25272" formatCode="General">
                  <c:v>-156.26</c:v>
                </c:pt>
                <c:pt idx="25273" formatCode="General">
                  <c:v>-152.62799999999999</c:v>
                </c:pt>
                <c:pt idx="25274" formatCode="General">
                  <c:v>-149.13499999999999</c:v>
                </c:pt>
                <c:pt idx="25275" formatCode="General">
                  <c:v>-145.86199999999999</c:v>
                </c:pt>
                <c:pt idx="25276" formatCode="General">
                  <c:v>-142.84800000000001</c:v>
                </c:pt>
                <c:pt idx="25277" formatCode="General">
                  <c:v>-140.107</c:v>
                </c:pt>
                <c:pt idx="25278" formatCode="General">
                  <c:v>-137.62100000000001</c:v>
                </c:pt>
                <c:pt idx="25279" formatCode="General">
                  <c:v>-135.316</c:v>
                </c:pt>
                <c:pt idx="25280" formatCode="General">
                  <c:v>-133.09800000000001</c:v>
                </c:pt>
                <c:pt idx="25281" formatCode="General">
                  <c:v>-130.911</c:v>
                </c:pt>
                <c:pt idx="25282" formatCode="General">
                  <c:v>-128.727</c:v>
                </c:pt>
                <c:pt idx="25283" formatCode="General">
                  <c:v>-126.533</c:v>
                </c:pt>
                <c:pt idx="25284" formatCode="General">
                  <c:v>-124.325</c:v>
                </c:pt>
                <c:pt idx="25285" formatCode="General">
                  <c:v>-122.102</c:v>
                </c:pt>
                <c:pt idx="25286" formatCode="General">
                  <c:v>-119.87</c:v>
                </c:pt>
                <c:pt idx="25287" formatCode="General">
                  <c:v>-117.628</c:v>
                </c:pt>
                <c:pt idx="25288" formatCode="General">
                  <c:v>-115.30500000000001</c:v>
                </c:pt>
                <c:pt idx="25289" formatCode="General">
                  <c:v>-112.807</c:v>
                </c:pt>
                <c:pt idx="25290" formatCode="General">
                  <c:v>-110.04</c:v>
                </c:pt>
                <c:pt idx="25291" formatCode="General">
                  <c:v>-107.074</c:v>
                </c:pt>
                <c:pt idx="25292" formatCode="General">
                  <c:v>-104.09399999999999</c:v>
                </c:pt>
                <c:pt idx="25293" formatCode="General">
                  <c:v>-101.155</c:v>
                </c:pt>
                <c:pt idx="25294" formatCode="General">
                  <c:v>-98.252600000000001</c:v>
                </c:pt>
                <c:pt idx="25295" formatCode="General">
                  <c:v>-95.360900000000001</c:v>
                </c:pt>
                <c:pt idx="25296" formatCode="General">
                  <c:v>-92.451700000000002</c:v>
                </c:pt>
                <c:pt idx="25297" formatCode="General">
                  <c:v>-89.519199999999998</c:v>
                </c:pt>
                <c:pt idx="25298" formatCode="General">
                  <c:v>-86.531000000000006</c:v>
                </c:pt>
                <c:pt idx="25299" formatCode="General">
                  <c:v>-83.442300000000003</c:v>
                </c:pt>
                <c:pt idx="25300" formatCode="General">
                  <c:v>-80.2089</c:v>
                </c:pt>
                <c:pt idx="25301" formatCode="General">
                  <c:v>-76.796099999999996</c:v>
                </c:pt>
                <c:pt idx="25302" formatCode="General">
                  <c:v>-73.1935</c:v>
                </c:pt>
                <c:pt idx="25303" formatCode="General">
                  <c:v>-69.438299999999998</c:v>
                </c:pt>
                <c:pt idx="25304" formatCode="General">
                  <c:v>-65.612700000000004</c:v>
                </c:pt>
                <c:pt idx="25305" formatCode="General">
                  <c:v>-61.7562</c:v>
                </c:pt>
                <c:pt idx="25306" formatCode="General">
                  <c:v>-57.871299999999998</c:v>
                </c:pt>
                <c:pt idx="25307" formatCode="General">
                  <c:v>-53.942599999999999</c:v>
                </c:pt>
                <c:pt idx="25308" formatCode="General">
                  <c:v>-49.9495</c:v>
                </c:pt>
                <c:pt idx="25309" formatCode="General">
                  <c:v>-45.878</c:v>
                </c:pt>
                <c:pt idx="25310" formatCode="General">
                  <c:v>-41.718200000000003</c:v>
                </c:pt>
                <c:pt idx="25311" formatCode="General">
                  <c:v>-37.477600000000002</c:v>
                </c:pt>
                <c:pt idx="25312" formatCode="General">
                  <c:v>-33.174199999999999</c:v>
                </c:pt>
                <c:pt idx="25313" formatCode="General">
                  <c:v>-28.834</c:v>
                </c:pt>
                <c:pt idx="25314" formatCode="General">
                  <c:v>-24.5</c:v>
                </c:pt>
                <c:pt idx="25315" formatCode="General">
                  <c:v>-20.1813</c:v>
                </c:pt>
                <c:pt idx="25316" formatCode="General">
                  <c:v>-15.803100000000001</c:v>
                </c:pt>
                <c:pt idx="25317" formatCode="General">
                  <c:v>-11.332599999999999</c:v>
                </c:pt>
                <c:pt idx="25318" formatCode="General">
                  <c:v>-6.80959</c:v>
                </c:pt>
                <c:pt idx="25319" formatCode="General">
                  <c:v>-2.2021199999999999</c:v>
                </c:pt>
                <c:pt idx="25320" formatCode="General">
                  <c:v>2.5565199999999999</c:v>
                </c:pt>
                <c:pt idx="25321" formatCode="General">
                  <c:v>7.5594400000000004</c:v>
                </c:pt>
                <c:pt idx="25322" formatCode="General">
                  <c:v>12.8909</c:v>
                </c:pt>
                <c:pt idx="25323" formatCode="General">
                  <c:v>18.570499999999999</c:v>
                </c:pt>
                <c:pt idx="25324" formatCode="General">
                  <c:v>24.4999</c:v>
                </c:pt>
                <c:pt idx="25325" formatCode="General">
                  <c:v>30.497800000000002</c:v>
                </c:pt>
                <c:pt idx="25326" formatCode="General">
                  <c:v>36.374600000000001</c:v>
                </c:pt>
                <c:pt idx="25327" formatCode="General">
                  <c:v>41.971400000000003</c:v>
                </c:pt>
                <c:pt idx="25328" formatCode="General">
                  <c:v>47.201900000000002</c:v>
                </c:pt>
                <c:pt idx="25329" formatCode="General">
                  <c:v>52.008600000000001</c:v>
                </c:pt>
                <c:pt idx="25330" formatCode="General">
                  <c:v>56.381900000000002</c:v>
                </c:pt>
                <c:pt idx="25331" formatCode="General">
                  <c:v>60.334299999999999</c:v>
                </c:pt>
                <c:pt idx="25332" formatCode="General">
                  <c:v>63.8917</c:v>
                </c:pt>
                <c:pt idx="25333" formatCode="General">
                  <c:v>67.164900000000003</c:v>
                </c:pt>
                <c:pt idx="25334" formatCode="General">
                  <c:v>70.289000000000001</c:v>
                </c:pt>
                <c:pt idx="25335" formatCode="General">
                  <c:v>73.345299999999995</c:v>
                </c:pt>
                <c:pt idx="25336" formatCode="General">
                  <c:v>76.382999999999996</c:v>
                </c:pt>
                <c:pt idx="25337" formatCode="General">
                  <c:v>79.407799999999995</c:v>
                </c:pt>
                <c:pt idx="25338" formatCode="General">
                  <c:v>82.453800000000001</c:v>
                </c:pt>
                <c:pt idx="25339" formatCode="General">
                  <c:v>85.576899999999995</c:v>
                </c:pt>
                <c:pt idx="25340" formatCode="General">
                  <c:v>88.818700000000007</c:v>
                </c:pt>
                <c:pt idx="25341" formatCode="General">
                  <c:v>92.1952</c:v>
                </c:pt>
                <c:pt idx="25342" formatCode="General">
                  <c:v>95.632099999999994</c:v>
                </c:pt>
                <c:pt idx="25343" formatCode="General">
                  <c:v>99.060100000000006</c:v>
                </c:pt>
                <c:pt idx="25344" formatCode="General">
                  <c:v>102.485</c:v>
                </c:pt>
                <c:pt idx="25345" formatCode="General">
                  <c:v>105.952</c:v>
                </c:pt>
                <c:pt idx="25346" formatCode="General">
                  <c:v>109.532</c:v>
                </c:pt>
                <c:pt idx="25347" formatCode="General">
                  <c:v>113.247</c:v>
                </c:pt>
                <c:pt idx="25348" formatCode="General">
                  <c:v>117.07599999999999</c:v>
                </c:pt>
                <c:pt idx="25349" formatCode="General">
                  <c:v>120.961</c:v>
                </c:pt>
                <c:pt idx="25350" formatCode="General">
                  <c:v>124.851</c:v>
                </c:pt>
                <c:pt idx="25351" formatCode="General">
                  <c:v>128.72900000000001</c:v>
                </c:pt>
                <c:pt idx="25352" formatCode="General">
                  <c:v>132.666</c:v>
                </c:pt>
                <c:pt idx="25353" formatCode="General">
                  <c:v>136.77500000000001</c:v>
                </c:pt>
                <c:pt idx="25354" formatCode="General">
                  <c:v>141.18600000000001</c:v>
                </c:pt>
                <c:pt idx="25355" formatCode="General">
                  <c:v>145.98099999999999</c:v>
                </c:pt>
                <c:pt idx="25356" formatCode="General">
                  <c:v>151.02799999999999</c:v>
                </c:pt>
                <c:pt idx="25357" formatCode="General">
                  <c:v>156.13499999999999</c:v>
                </c:pt>
                <c:pt idx="25358" formatCode="General">
                  <c:v>161.16200000000001</c:v>
                </c:pt>
                <c:pt idx="25359" formatCode="General">
                  <c:v>166.06299999999999</c:v>
                </c:pt>
                <c:pt idx="25360" formatCode="General">
                  <c:v>170.852</c:v>
                </c:pt>
                <c:pt idx="25361" formatCode="General">
                  <c:v>175.49600000000001</c:v>
                </c:pt>
                <c:pt idx="25362" formatCode="General">
                  <c:v>179.96299999999999</c:v>
                </c:pt>
                <c:pt idx="25363" formatCode="General">
                  <c:v>184.25899999999999</c:v>
                </c:pt>
                <c:pt idx="25364" formatCode="General">
                  <c:v>188.387</c:v>
                </c:pt>
                <c:pt idx="25365" formatCode="General">
                  <c:v>192.32900000000001</c:v>
                </c:pt>
                <c:pt idx="25366" formatCode="General">
                  <c:v>196.095</c:v>
                </c:pt>
                <c:pt idx="25367" formatCode="General">
                  <c:v>199.70500000000001</c:v>
                </c:pt>
                <c:pt idx="25368" formatCode="General">
                  <c:v>203.24299999999999</c:v>
                </c:pt>
                <c:pt idx="25369" formatCode="General">
                  <c:v>206.785</c:v>
                </c:pt>
                <c:pt idx="25370" formatCode="General">
                  <c:v>210.303</c:v>
                </c:pt>
                <c:pt idx="25371" formatCode="General">
                  <c:v>213.75299999999999</c:v>
                </c:pt>
                <c:pt idx="25372" formatCode="General">
                  <c:v>217.09899999999999</c:v>
                </c:pt>
                <c:pt idx="25373" formatCode="General">
                  <c:v>220.31299999999999</c:v>
                </c:pt>
                <c:pt idx="25374" formatCode="General">
                  <c:v>223.381</c:v>
                </c:pt>
                <c:pt idx="25375" formatCode="General">
                  <c:v>226.28100000000001</c:v>
                </c:pt>
                <c:pt idx="25376" formatCode="General">
                  <c:v>229.00399999999999</c:v>
                </c:pt>
                <c:pt idx="25377" formatCode="General">
                  <c:v>231.58699999999999</c:v>
                </c:pt>
                <c:pt idx="25378" formatCode="General">
                  <c:v>234.08099999999999</c:v>
                </c:pt>
                <c:pt idx="25379" formatCode="General">
                  <c:v>236.53899999999999</c:v>
                </c:pt>
                <c:pt idx="25380" formatCode="General">
                  <c:v>239.018</c:v>
                </c:pt>
                <c:pt idx="25381" formatCode="General">
                  <c:v>241.55699999999999</c:v>
                </c:pt>
                <c:pt idx="25382" formatCode="General">
                  <c:v>244.16900000000001</c:v>
                </c:pt>
                <c:pt idx="25383" formatCode="General">
                  <c:v>246.845</c:v>
                </c:pt>
                <c:pt idx="25384" formatCode="General">
                  <c:v>249.54900000000001</c:v>
                </c:pt>
                <c:pt idx="25385" formatCode="General">
                  <c:v>252.27799999999999</c:v>
                </c:pt>
                <c:pt idx="25386" formatCode="General">
                  <c:v>255.06299999999999</c:v>
                </c:pt>
                <c:pt idx="25387" formatCode="General">
                  <c:v>257.904</c:v>
                </c:pt>
                <c:pt idx="25388" formatCode="General">
                  <c:v>260.786</c:v>
                </c:pt>
                <c:pt idx="25389" formatCode="General">
                  <c:v>263.70699999999999</c:v>
                </c:pt>
                <c:pt idx="25390" formatCode="General">
                  <c:v>266.67500000000001</c:v>
                </c:pt>
                <c:pt idx="25391" formatCode="General">
                  <c:v>269.702</c:v>
                </c:pt>
                <c:pt idx="25392" formatCode="General">
                  <c:v>272.76600000000002</c:v>
                </c:pt>
                <c:pt idx="25393" formatCode="General">
                  <c:v>275.822</c:v>
                </c:pt>
                <c:pt idx="25394" formatCode="General">
                  <c:v>278.822</c:v>
                </c:pt>
                <c:pt idx="25395" formatCode="General">
                  <c:v>281.73399999999998</c:v>
                </c:pt>
                <c:pt idx="25396" formatCode="General">
                  <c:v>284.59800000000001</c:v>
                </c:pt>
                <c:pt idx="25397" formatCode="General">
                  <c:v>287.44799999999998</c:v>
                </c:pt>
                <c:pt idx="25398" formatCode="General">
                  <c:v>290.28100000000001</c:v>
                </c:pt>
                <c:pt idx="25399" formatCode="General">
                  <c:v>293.03100000000001</c:v>
                </c:pt>
                <c:pt idx="25400" formatCode="General">
                  <c:v>295.59899999999999</c:v>
                </c:pt>
                <c:pt idx="25401" formatCode="General">
                  <c:v>297.94499999999999</c:v>
                </c:pt>
                <c:pt idx="25402" formatCode="General">
                  <c:v>300.09300000000002</c:v>
                </c:pt>
                <c:pt idx="25403" formatCode="General">
                  <c:v>302.13099999999997</c:v>
                </c:pt>
                <c:pt idx="25404" formatCode="General">
                  <c:v>304.10700000000003</c:v>
                </c:pt>
                <c:pt idx="25405" formatCode="General">
                  <c:v>305.98399999999998</c:v>
                </c:pt>
                <c:pt idx="25406" formatCode="General">
                  <c:v>307.62799999999999</c:v>
                </c:pt>
                <c:pt idx="25407" formatCode="General">
                  <c:v>308.887</c:v>
                </c:pt>
                <c:pt idx="25408" formatCode="General">
                  <c:v>309.73500000000001</c:v>
                </c:pt>
                <c:pt idx="25409" formatCode="General">
                  <c:v>310.23</c:v>
                </c:pt>
                <c:pt idx="25410" formatCode="General">
                  <c:v>310.56200000000001</c:v>
                </c:pt>
                <c:pt idx="25411" formatCode="General">
                  <c:v>310.89999999999998</c:v>
                </c:pt>
                <c:pt idx="25412" formatCode="General">
                  <c:v>311.29000000000002</c:v>
                </c:pt>
                <c:pt idx="25413" formatCode="General">
                  <c:v>311.64600000000002</c:v>
                </c:pt>
                <c:pt idx="25414" formatCode="General">
                  <c:v>311.85000000000002</c:v>
                </c:pt>
                <c:pt idx="25415" formatCode="General">
                  <c:v>311.93299999999999</c:v>
                </c:pt>
                <c:pt idx="25416" formatCode="General">
                  <c:v>311.95100000000002</c:v>
                </c:pt>
                <c:pt idx="25417" formatCode="General">
                  <c:v>311.92599999999999</c:v>
                </c:pt>
                <c:pt idx="25418" formatCode="General">
                  <c:v>311.851</c:v>
                </c:pt>
                <c:pt idx="25419" formatCode="General">
                  <c:v>311.685</c:v>
                </c:pt>
                <c:pt idx="25420" formatCode="General">
                  <c:v>311.38400000000001</c:v>
                </c:pt>
                <c:pt idx="25421" formatCode="General">
                  <c:v>310.91899999999998</c:v>
                </c:pt>
                <c:pt idx="25422" formatCode="General">
                  <c:v>310.38400000000001</c:v>
                </c:pt>
                <c:pt idx="25423" formatCode="General">
                  <c:v>309.89800000000002</c:v>
                </c:pt>
                <c:pt idx="25424" formatCode="General">
                  <c:v>309.51299999999998</c:v>
                </c:pt>
                <c:pt idx="25425" formatCode="General">
                  <c:v>309.21899999999999</c:v>
                </c:pt>
                <c:pt idx="25426" formatCode="General">
                  <c:v>308.95100000000002</c:v>
                </c:pt>
                <c:pt idx="25427" formatCode="General">
                  <c:v>308.66399999999999</c:v>
                </c:pt>
                <c:pt idx="25428" formatCode="General">
                  <c:v>308.327</c:v>
                </c:pt>
                <c:pt idx="25429" formatCode="General">
                  <c:v>307.92399999999998</c:v>
                </c:pt>
                <c:pt idx="25430" formatCode="General">
                  <c:v>307.46100000000001</c:v>
                </c:pt>
                <c:pt idx="25431" formatCode="General">
                  <c:v>306.97399999999999</c:v>
                </c:pt>
                <c:pt idx="25432" formatCode="General">
                  <c:v>306.60599999999999</c:v>
                </c:pt>
                <c:pt idx="25433" formatCode="General">
                  <c:v>306.56799999999998</c:v>
                </c:pt>
                <c:pt idx="25434" formatCode="General">
                  <c:v>306.99400000000003</c:v>
                </c:pt>
                <c:pt idx="25435" formatCode="General">
                  <c:v>307.88200000000001</c:v>
                </c:pt>
                <c:pt idx="25436" formatCode="General">
                  <c:v>308.96899999999999</c:v>
                </c:pt>
                <c:pt idx="25437" formatCode="General">
                  <c:v>309.94099999999997</c:v>
                </c:pt>
                <c:pt idx="25438" formatCode="General">
                  <c:v>310.58800000000002</c:v>
                </c:pt>
                <c:pt idx="25439" formatCode="General">
                  <c:v>310.78199999999998</c:v>
                </c:pt>
                <c:pt idx="25440" formatCode="General">
                  <c:v>310.49900000000002</c:v>
                </c:pt>
                <c:pt idx="25441" formatCode="General">
                  <c:v>309.87299999999999</c:v>
                </c:pt>
                <c:pt idx="25442" formatCode="General">
                  <c:v>309.06900000000002</c:v>
                </c:pt>
                <c:pt idx="25443" formatCode="General">
                  <c:v>308.096</c:v>
                </c:pt>
                <c:pt idx="25444" formatCode="General">
                  <c:v>306.94200000000001</c:v>
                </c:pt>
                <c:pt idx="25445" formatCode="General">
                  <c:v>305.59199999999998</c:v>
                </c:pt>
                <c:pt idx="25446" formatCode="General">
                  <c:v>304.053</c:v>
                </c:pt>
                <c:pt idx="25447" formatCode="General">
                  <c:v>302.35500000000002</c:v>
                </c:pt>
                <c:pt idx="25448" formatCode="General">
                  <c:v>300.44400000000002</c:v>
                </c:pt>
                <c:pt idx="25449" formatCode="General">
                  <c:v>298.25400000000002</c:v>
                </c:pt>
                <c:pt idx="25450" formatCode="General">
                  <c:v>295.78199999999998</c:v>
                </c:pt>
                <c:pt idx="25451" formatCode="General">
                  <c:v>293.01299999999998</c:v>
                </c:pt>
                <c:pt idx="25452" formatCode="General">
                  <c:v>289.93</c:v>
                </c:pt>
                <c:pt idx="25453" formatCode="General">
                  <c:v>286.52600000000001</c:v>
                </c:pt>
                <c:pt idx="25454" formatCode="General">
                  <c:v>282.81400000000002</c:v>
                </c:pt>
                <c:pt idx="25455" formatCode="General">
                  <c:v>278.99</c:v>
                </c:pt>
                <c:pt idx="25456" formatCode="General">
                  <c:v>275.3</c:v>
                </c:pt>
                <c:pt idx="25457" formatCode="General">
                  <c:v>271.86900000000003</c:v>
                </c:pt>
                <c:pt idx="25458" formatCode="General">
                  <c:v>268.81400000000002</c:v>
                </c:pt>
                <c:pt idx="25459" formatCode="General">
                  <c:v>266.22199999999998</c:v>
                </c:pt>
                <c:pt idx="25460" formatCode="General">
                  <c:v>264.06200000000001</c:v>
                </c:pt>
                <c:pt idx="25461" formatCode="General">
                  <c:v>262.23200000000003</c:v>
                </c:pt>
                <c:pt idx="25462" formatCode="General">
                  <c:v>260.55900000000003</c:v>
                </c:pt>
                <c:pt idx="25463" formatCode="General">
                  <c:v>258.88799999999998</c:v>
                </c:pt>
                <c:pt idx="25464" formatCode="General">
                  <c:v>257.22800000000001</c:v>
                </c:pt>
                <c:pt idx="25465" formatCode="General">
                  <c:v>255.61799999999999</c:v>
                </c:pt>
                <c:pt idx="25466" formatCode="General">
                  <c:v>254.10499999999999</c:v>
                </c:pt>
                <c:pt idx="25467" formatCode="General">
                  <c:v>252.80099999999999</c:v>
                </c:pt>
                <c:pt idx="25468" formatCode="General">
                  <c:v>251.82599999999999</c:v>
                </c:pt>
                <c:pt idx="25469" formatCode="General">
                  <c:v>251.22200000000001</c:v>
                </c:pt>
                <c:pt idx="25470" formatCode="General">
                  <c:v>251.012</c:v>
                </c:pt>
                <c:pt idx="25471" formatCode="General">
                  <c:v>251.24199999999999</c:v>
                </c:pt>
                <c:pt idx="25472" formatCode="General">
                  <c:v>251.83799999999999</c:v>
                </c:pt>
                <c:pt idx="25473" formatCode="General">
                  <c:v>252.61500000000001</c:v>
                </c:pt>
                <c:pt idx="25474" formatCode="General">
                  <c:v>253.37100000000001</c:v>
                </c:pt>
                <c:pt idx="25475" formatCode="General">
                  <c:v>253.934</c:v>
                </c:pt>
                <c:pt idx="25476" formatCode="General">
                  <c:v>254.191</c:v>
                </c:pt>
                <c:pt idx="25477" formatCode="General">
                  <c:v>254.041</c:v>
                </c:pt>
                <c:pt idx="25478" formatCode="General">
                  <c:v>253.38399999999999</c:v>
                </c:pt>
                <c:pt idx="25479" formatCode="General">
                  <c:v>252.166</c:v>
                </c:pt>
                <c:pt idx="25480" formatCode="General">
                  <c:v>250.39699999999999</c:v>
                </c:pt>
                <c:pt idx="25481" formatCode="General">
                  <c:v>248.096</c:v>
                </c:pt>
                <c:pt idx="25482" formatCode="General">
                  <c:v>245.31200000000001</c:v>
                </c:pt>
                <c:pt idx="25483" formatCode="General">
                  <c:v>242.20400000000001</c:v>
                </c:pt>
                <c:pt idx="25484" formatCode="General">
                  <c:v>239</c:v>
                </c:pt>
                <c:pt idx="25485" formatCode="General">
                  <c:v>235.93299999999999</c:v>
                </c:pt>
                <c:pt idx="25486" formatCode="General">
                  <c:v>233.113</c:v>
                </c:pt>
                <c:pt idx="25487" formatCode="General">
                  <c:v>230.49199999999999</c:v>
                </c:pt>
                <c:pt idx="25488" formatCode="General">
                  <c:v>228.155</c:v>
                </c:pt>
                <c:pt idx="25489" formatCode="General">
                  <c:v>226.24299999999999</c:v>
                </c:pt>
                <c:pt idx="25490" formatCode="General">
                  <c:v>224.845</c:v>
                </c:pt>
                <c:pt idx="25491" formatCode="General">
                  <c:v>224.01300000000001</c:v>
                </c:pt>
                <c:pt idx="25492" formatCode="General">
                  <c:v>223.74799999999999</c:v>
                </c:pt>
                <c:pt idx="25493" formatCode="General">
                  <c:v>224.005</c:v>
                </c:pt>
                <c:pt idx="25494" formatCode="General">
                  <c:v>224.714</c:v>
                </c:pt>
                <c:pt idx="25495" formatCode="General">
                  <c:v>225.81899999999999</c:v>
                </c:pt>
                <c:pt idx="25496" formatCode="General">
                  <c:v>227.26400000000001</c:v>
                </c:pt>
                <c:pt idx="25497" formatCode="General">
                  <c:v>228.95500000000001</c:v>
                </c:pt>
                <c:pt idx="25498" formatCode="General">
                  <c:v>230.74</c:v>
                </c:pt>
                <c:pt idx="25499" formatCode="General">
                  <c:v>232.41</c:v>
                </c:pt>
                <c:pt idx="25500" formatCode="General">
                  <c:v>233.81100000000001</c:v>
                </c:pt>
                <c:pt idx="25501" formatCode="General">
                  <c:v>234.874</c:v>
                </c:pt>
                <c:pt idx="25502" formatCode="General">
                  <c:v>235.47200000000001</c:v>
                </c:pt>
                <c:pt idx="25503" formatCode="General">
                  <c:v>235.518</c:v>
                </c:pt>
                <c:pt idx="25504" formatCode="General">
                  <c:v>235.077</c:v>
                </c:pt>
                <c:pt idx="25505" formatCode="General">
                  <c:v>234.16300000000001</c:v>
                </c:pt>
                <c:pt idx="25506" formatCode="General">
                  <c:v>232.697</c:v>
                </c:pt>
                <c:pt idx="25507" formatCode="General">
                  <c:v>230.535</c:v>
                </c:pt>
                <c:pt idx="25508" formatCode="General">
                  <c:v>227.535</c:v>
                </c:pt>
                <c:pt idx="25509" formatCode="General">
                  <c:v>223.76400000000001</c:v>
                </c:pt>
                <c:pt idx="25510" formatCode="General">
                  <c:v>219.32499999999999</c:v>
                </c:pt>
                <c:pt idx="25511" formatCode="General">
                  <c:v>214.167</c:v>
                </c:pt>
                <c:pt idx="25512" formatCode="General">
                  <c:v>208.29</c:v>
                </c:pt>
                <c:pt idx="25513" formatCode="General">
                  <c:v>201.78899999999999</c:v>
                </c:pt>
                <c:pt idx="25514" formatCode="General">
                  <c:v>194.727</c:v>
                </c:pt>
                <c:pt idx="25515" formatCode="General">
                  <c:v>187.154</c:v>
                </c:pt>
                <c:pt idx="25516" formatCode="General">
                  <c:v>179.19</c:v>
                </c:pt>
                <c:pt idx="25517" formatCode="General">
                  <c:v>170.95599999999999</c:v>
                </c:pt>
                <c:pt idx="25518" formatCode="General">
                  <c:v>162.52799999999999</c:v>
                </c:pt>
                <c:pt idx="25519" formatCode="General">
                  <c:v>154.02699999999999</c:v>
                </c:pt>
                <c:pt idx="25520" formatCode="General">
                  <c:v>145.61799999999999</c:v>
                </c:pt>
                <c:pt idx="25521" formatCode="General">
                  <c:v>137.48699999999999</c:v>
                </c:pt>
                <c:pt idx="25522" formatCode="General">
                  <c:v>129.79</c:v>
                </c:pt>
                <c:pt idx="25523" formatCode="General">
                  <c:v>122.583</c:v>
                </c:pt>
                <c:pt idx="25524" formatCode="General">
                  <c:v>115.84099999999999</c:v>
                </c:pt>
                <c:pt idx="25525" formatCode="General">
                  <c:v>109.46299999999999</c:v>
                </c:pt>
                <c:pt idx="25526" formatCode="General">
                  <c:v>103.386</c:v>
                </c:pt>
                <c:pt idx="25527" formatCode="General">
                  <c:v>97.611800000000002</c:v>
                </c:pt>
                <c:pt idx="25528" formatCode="General">
                  <c:v>92.040700000000001</c:v>
                </c:pt>
                <c:pt idx="25529" formatCode="General">
                  <c:v>86.546300000000002</c:v>
                </c:pt>
                <c:pt idx="25530" formatCode="General">
                  <c:v>81.072500000000005</c:v>
                </c:pt>
                <c:pt idx="25531" formatCode="General">
                  <c:v>75.575900000000004</c:v>
                </c:pt>
                <c:pt idx="25532" formatCode="General">
                  <c:v>70.025599999999997</c:v>
                </c:pt>
                <c:pt idx="25533" formatCode="General">
                  <c:v>64.409199999999998</c:v>
                </c:pt>
                <c:pt idx="25534" formatCode="General">
                  <c:v>58.730200000000004</c:v>
                </c:pt>
                <c:pt idx="25535" formatCode="General">
                  <c:v>52.967399999999998</c:v>
                </c:pt>
                <c:pt idx="25536" formatCode="General">
                  <c:v>47.062899999999999</c:v>
                </c:pt>
                <c:pt idx="25537" formatCode="General">
                  <c:v>40.869799999999998</c:v>
                </c:pt>
                <c:pt idx="25538" formatCode="General">
                  <c:v>34.250599999999999</c:v>
                </c:pt>
                <c:pt idx="25539" formatCode="General">
                  <c:v>27.151700000000002</c:v>
                </c:pt>
                <c:pt idx="25540" formatCode="General">
                  <c:v>19.6099</c:v>
                </c:pt>
                <c:pt idx="25541" formatCode="General">
                  <c:v>11.7271</c:v>
                </c:pt>
                <c:pt idx="25542" formatCode="General">
                  <c:v>3.6063200000000002</c:v>
                </c:pt>
                <c:pt idx="25543" formatCode="General">
                  <c:v>-4.6753999999999998</c:v>
                </c:pt>
                <c:pt idx="25544" formatCode="General">
                  <c:v>-13.152799999999999</c:v>
                </c:pt>
                <c:pt idx="25545" formatCode="General">
                  <c:v>-21.892900000000001</c:v>
                </c:pt>
                <c:pt idx="25546" formatCode="General">
                  <c:v>-30.9299</c:v>
                </c:pt>
                <c:pt idx="25547" formatCode="General">
                  <c:v>-40.329799999999999</c:v>
                </c:pt>
                <c:pt idx="25548" formatCode="General">
                  <c:v>-50.1494</c:v>
                </c:pt>
                <c:pt idx="25549" formatCode="General">
                  <c:v>-60.262900000000002</c:v>
                </c:pt>
                <c:pt idx="25550" formatCode="General">
                  <c:v>-70.566599999999994</c:v>
                </c:pt>
                <c:pt idx="25551" formatCode="General">
                  <c:v>-81.230599999999995</c:v>
                </c:pt>
                <c:pt idx="25552" formatCode="General">
                  <c:v>-92.349599999999995</c:v>
                </c:pt>
                <c:pt idx="25553" formatCode="General">
                  <c:v>-103.81699999999999</c:v>
                </c:pt>
                <c:pt idx="25554" formatCode="General">
                  <c:v>-115.364</c:v>
                </c:pt>
                <c:pt idx="25555" formatCode="General">
                  <c:v>-126.663</c:v>
                </c:pt>
                <c:pt idx="25556" formatCode="General">
                  <c:v>-137.137</c:v>
                </c:pt>
                <c:pt idx="25557" formatCode="General">
                  <c:v>-146.21299999999999</c:v>
                </c:pt>
                <c:pt idx="25558" formatCode="General">
                  <c:v>-153.697</c:v>
                </c:pt>
                <c:pt idx="25559" formatCode="General">
                  <c:v>-159.631</c:v>
                </c:pt>
                <c:pt idx="25560" formatCode="General">
                  <c:v>-164.256</c:v>
                </c:pt>
                <c:pt idx="25561" formatCode="General">
                  <c:v>-167.857</c:v>
                </c:pt>
                <c:pt idx="25562" formatCode="General">
                  <c:v>-170.684</c:v>
                </c:pt>
                <c:pt idx="25563" formatCode="General">
                  <c:v>-173.001</c:v>
                </c:pt>
                <c:pt idx="25564" formatCode="General">
                  <c:v>-175.04400000000001</c:v>
                </c:pt>
                <c:pt idx="25565" formatCode="General">
                  <c:v>-176.92</c:v>
                </c:pt>
                <c:pt idx="25566" formatCode="General">
                  <c:v>-178.69499999999999</c:v>
                </c:pt>
                <c:pt idx="25567" formatCode="General">
                  <c:v>-180.40199999999999</c:v>
                </c:pt>
                <c:pt idx="25568" formatCode="General">
                  <c:v>-182.137</c:v>
                </c:pt>
                <c:pt idx="25569" formatCode="General">
                  <c:v>-184.04300000000001</c:v>
                </c:pt>
                <c:pt idx="25570" formatCode="General">
                  <c:v>-186.32300000000001</c:v>
                </c:pt>
                <c:pt idx="25571" formatCode="General">
                  <c:v>-189.15</c:v>
                </c:pt>
                <c:pt idx="25572" formatCode="General">
                  <c:v>-192.566</c:v>
                </c:pt>
                <c:pt idx="25573" formatCode="General">
                  <c:v>-196.572</c:v>
                </c:pt>
                <c:pt idx="25574" formatCode="General">
                  <c:v>-201.14400000000001</c:v>
                </c:pt>
                <c:pt idx="25575" formatCode="General">
                  <c:v>-206.24600000000001</c:v>
                </c:pt>
                <c:pt idx="25576" formatCode="General">
                  <c:v>-211.852</c:v>
                </c:pt>
                <c:pt idx="25577" formatCode="General">
                  <c:v>-218.02500000000001</c:v>
                </c:pt>
                <c:pt idx="25578" formatCode="General">
                  <c:v>-224.78</c:v>
                </c:pt>
                <c:pt idx="25579" formatCode="General">
                  <c:v>-231.98699999999999</c:v>
                </c:pt>
                <c:pt idx="25580" formatCode="General">
                  <c:v>-239.52699999999999</c:v>
                </c:pt>
                <c:pt idx="25581" formatCode="General">
                  <c:v>-247.31</c:v>
                </c:pt>
                <c:pt idx="25582" formatCode="General">
                  <c:v>-255.36500000000001</c:v>
                </c:pt>
                <c:pt idx="25583" formatCode="General">
                  <c:v>-263.745</c:v>
                </c:pt>
                <c:pt idx="25584" formatCode="General">
                  <c:v>-272.39</c:v>
                </c:pt>
                <c:pt idx="25585" formatCode="General">
                  <c:v>-281.238</c:v>
                </c:pt>
                <c:pt idx="25586" formatCode="General">
                  <c:v>-290.23700000000002</c:v>
                </c:pt>
                <c:pt idx="25587" formatCode="General">
                  <c:v>-299.34300000000002</c:v>
                </c:pt>
                <c:pt idx="25588" formatCode="General">
                  <c:v>-308.52100000000002</c:v>
                </c:pt>
                <c:pt idx="25589" formatCode="General">
                  <c:v>-317.755</c:v>
                </c:pt>
                <c:pt idx="25590" formatCode="General">
                  <c:v>-327.04300000000001</c:v>
                </c:pt>
                <c:pt idx="25591" formatCode="General">
                  <c:v>-336.36099999999999</c:v>
                </c:pt>
                <c:pt idx="25592" formatCode="General">
                  <c:v>-345.67599999999999</c:v>
                </c:pt>
                <c:pt idx="25593" formatCode="General">
                  <c:v>-354.93900000000002</c:v>
                </c:pt>
                <c:pt idx="25594" formatCode="General">
                  <c:v>-364.10500000000002</c:v>
                </c:pt>
                <c:pt idx="25595" formatCode="General">
                  <c:v>-373.13</c:v>
                </c:pt>
                <c:pt idx="25596" formatCode="General">
                  <c:v>-381.928</c:v>
                </c:pt>
                <c:pt idx="25597" formatCode="General">
                  <c:v>-390.39499999999998</c:v>
                </c:pt>
                <c:pt idx="25598" formatCode="General">
                  <c:v>-398.42200000000003</c:v>
                </c:pt>
                <c:pt idx="25599" formatCode="General">
                  <c:v>-405.947</c:v>
                </c:pt>
                <c:pt idx="25600" formatCode="General">
                  <c:v>-413.005</c:v>
                </c:pt>
                <c:pt idx="25601" formatCode="General">
                  <c:v>-419.738</c:v>
                </c:pt>
                <c:pt idx="25602" formatCode="General">
                  <c:v>-426.29599999999999</c:v>
                </c:pt>
                <c:pt idx="25603" formatCode="General">
                  <c:v>-432.709</c:v>
                </c:pt>
                <c:pt idx="25604" formatCode="General">
                  <c:v>-438.93700000000001</c:v>
                </c:pt>
                <c:pt idx="25605" formatCode="General">
                  <c:v>-444.83699999999999</c:v>
                </c:pt>
                <c:pt idx="25606" formatCode="General">
                  <c:v>-450.31400000000002</c:v>
                </c:pt>
                <c:pt idx="25607" formatCode="General">
                  <c:v>-455.39600000000002</c:v>
                </c:pt>
                <c:pt idx="25608" formatCode="General">
                  <c:v>-460.02199999999999</c:v>
                </c:pt>
                <c:pt idx="25609" formatCode="General">
                  <c:v>-464.096</c:v>
                </c:pt>
                <c:pt idx="25610" formatCode="General">
                  <c:v>-467.59199999999998</c:v>
                </c:pt>
                <c:pt idx="25611" formatCode="General">
                  <c:v>-470.51499999999999</c:v>
                </c:pt>
                <c:pt idx="25612" formatCode="General">
                  <c:v>-472.88600000000002</c:v>
                </c:pt>
                <c:pt idx="25613" formatCode="General">
                  <c:v>-474.81599999999997</c:v>
                </c:pt>
                <c:pt idx="25614" formatCode="General">
                  <c:v>-476.48700000000002</c:v>
                </c:pt>
                <c:pt idx="25615" formatCode="General">
                  <c:v>-477.995</c:v>
                </c:pt>
                <c:pt idx="25616" formatCode="General">
                  <c:v>-479.37200000000001</c:v>
                </c:pt>
                <c:pt idx="25617" formatCode="General">
                  <c:v>-480.55799999999999</c:v>
                </c:pt>
                <c:pt idx="25618" formatCode="General">
                  <c:v>-481.52499999999998</c:v>
                </c:pt>
                <c:pt idx="25619" formatCode="General">
                  <c:v>-482.39800000000002</c:v>
                </c:pt>
                <c:pt idx="25620" formatCode="General">
                  <c:v>-483.35199999999998</c:v>
                </c:pt>
                <c:pt idx="25621" formatCode="General">
                  <c:v>-484.56200000000001</c:v>
                </c:pt>
                <c:pt idx="25622" formatCode="General">
                  <c:v>-486.12700000000001</c:v>
                </c:pt>
                <c:pt idx="25623" formatCode="General">
                  <c:v>-488.04599999999999</c:v>
                </c:pt>
                <c:pt idx="25624" formatCode="General">
                  <c:v>-490.18400000000003</c:v>
                </c:pt>
                <c:pt idx="25625" formatCode="General">
                  <c:v>-492.38799999999998</c:v>
                </c:pt>
                <c:pt idx="25626" formatCode="General">
                  <c:v>-494.58</c:v>
                </c:pt>
                <c:pt idx="25627" formatCode="General">
                  <c:v>-496.68700000000001</c:v>
                </c:pt>
                <c:pt idx="25628" formatCode="General">
                  <c:v>-498.66699999999997</c:v>
                </c:pt>
                <c:pt idx="25629" formatCode="General">
                  <c:v>-500.35500000000002</c:v>
                </c:pt>
                <c:pt idx="25630" formatCode="General">
                  <c:v>-501.56900000000002</c:v>
                </c:pt>
                <c:pt idx="25631" formatCode="General">
                  <c:v>-502.25900000000001</c:v>
                </c:pt>
                <c:pt idx="25632" formatCode="General">
                  <c:v>-502.41899999999998</c:v>
                </c:pt>
                <c:pt idx="25633" formatCode="General">
                  <c:v>-502.096</c:v>
                </c:pt>
                <c:pt idx="25634" formatCode="General">
                  <c:v>-501.35</c:v>
                </c:pt>
                <c:pt idx="25635" formatCode="General">
                  <c:v>-500.22199999999998</c:v>
                </c:pt>
                <c:pt idx="25636" formatCode="General">
                  <c:v>-498.67399999999998</c:v>
                </c:pt>
                <c:pt idx="25637" formatCode="General">
                  <c:v>-496.63400000000001</c:v>
                </c:pt>
                <c:pt idx="25638" formatCode="General">
                  <c:v>-494.02499999999998</c:v>
                </c:pt>
                <c:pt idx="25639" formatCode="General">
                  <c:v>-490.77</c:v>
                </c:pt>
                <c:pt idx="25640" formatCode="General">
                  <c:v>-486.858</c:v>
                </c:pt>
                <c:pt idx="25641" formatCode="General">
                  <c:v>-482.33699999999999</c:v>
                </c:pt>
                <c:pt idx="25642" formatCode="General">
                  <c:v>-477.30599999999998</c:v>
                </c:pt>
                <c:pt idx="25643" formatCode="General">
                  <c:v>-471.97800000000001</c:v>
                </c:pt>
                <c:pt idx="25644" formatCode="General">
                  <c:v>-466.60399999999998</c:v>
                </c:pt>
                <c:pt idx="25645" formatCode="General">
                  <c:v>-461.36200000000002</c:v>
                </c:pt>
                <c:pt idx="25646" formatCode="General">
                  <c:v>-456.36700000000002</c:v>
                </c:pt>
                <c:pt idx="25647" formatCode="General">
                  <c:v>-451.64499999999998</c:v>
                </c:pt>
                <c:pt idx="25648" formatCode="General">
                  <c:v>-447.23099999999999</c:v>
                </c:pt>
                <c:pt idx="25649" formatCode="General">
                  <c:v>-443.16300000000001</c:v>
                </c:pt>
                <c:pt idx="25650" formatCode="General">
                  <c:v>-439.471</c:v>
                </c:pt>
                <c:pt idx="25651" formatCode="General">
                  <c:v>-436.17099999999999</c:v>
                </c:pt>
                <c:pt idx="25652" formatCode="General">
                  <c:v>-433.24900000000002</c:v>
                </c:pt>
                <c:pt idx="25653" formatCode="General">
                  <c:v>-430.65600000000001</c:v>
                </c:pt>
                <c:pt idx="25654" formatCode="General">
                  <c:v>-428.31</c:v>
                </c:pt>
                <c:pt idx="25655" formatCode="General">
                  <c:v>-426.17599999999999</c:v>
                </c:pt>
                <c:pt idx="25656" formatCode="General">
                  <c:v>-424.25299999999999</c:v>
                </c:pt>
                <c:pt idx="25657" formatCode="General">
                  <c:v>-422.49200000000002</c:v>
                </c:pt>
                <c:pt idx="25658" formatCode="General">
                  <c:v>-420.83600000000001</c:v>
                </c:pt>
                <c:pt idx="25659" formatCode="General">
                  <c:v>-419.25400000000002</c:v>
                </c:pt>
                <c:pt idx="25660" formatCode="General">
                  <c:v>-417.72500000000002</c:v>
                </c:pt>
                <c:pt idx="25661" formatCode="General">
                  <c:v>-416.23599999999999</c:v>
                </c:pt>
                <c:pt idx="25662" formatCode="General">
                  <c:v>-414.82299999999998</c:v>
                </c:pt>
                <c:pt idx="25663" formatCode="General">
                  <c:v>-413.52699999999999</c:v>
                </c:pt>
                <c:pt idx="25664" formatCode="General">
                  <c:v>-412.363</c:v>
                </c:pt>
                <c:pt idx="25665" formatCode="General">
                  <c:v>-411.30099999999999</c:v>
                </c:pt>
                <c:pt idx="25666" formatCode="General">
                  <c:v>-410.21</c:v>
                </c:pt>
                <c:pt idx="25667" formatCode="General">
                  <c:v>-409.005</c:v>
                </c:pt>
                <c:pt idx="25668" formatCode="General">
                  <c:v>-407.697</c:v>
                </c:pt>
                <c:pt idx="25669" formatCode="General">
                  <c:v>-406.27300000000002</c:v>
                </c:pt>
                <c:pt idx="25670" formatCode="General">
                  <c:v>-404.73399999999998</c:v>
                </c:pt>
                <c:pt idx="25671" formatCode="General">
                  <c:v>-403.22</c:v>
                </c:pt>
                <c:pt idx="25672" formatCode="General">
                  <c:v>-401.84399999999999</c:v>
                </c:pt>
                <c:pt idx="25673" formatCode="General">
                  <c:v>-400.553</c:v>
                </c:pt>
                <c:pt idx="25674" formatCode="General">
                  <c:v>-399.26900000000001</c:v>
                </c:pt>
                <c:pt idx="25675" formatCode="General">
                  <c:v>-397.91500000000002</c:v>
                </c:pt>
                <c:pt idx="25676" formatCode="General">
                  <c:v>-396.51100000000002</c:v>
                </c:pt>
                <c:pt idx="25677" formatCode="General">
                  <c:v>-395.12700000000001</c:v>
                </c:pt>
                <c:pt idx="25678" formatCode="General">
                  <c:v>-393.78399999999999</c:v>
                </c:pt>
                <c:pt idx="25679" formatCode="General">
                  <c:v>-392.54</c:v>
                </c:pt>
                <c:pt idx="25680" formatCode="General">
                  <c:v>-391.50200000000001</c:v>
                </c:pt>
                <c:pt idx="25681" formatCode="General">
                  <c:v>-390.73500000000001</c:v>
                </c:pt>
                <c:pt idx="25682" formatCode="General">
                  <c:v>-390.24099999999999</c:v>
                </c:pt>
                <c:pt idx="25683" formatCode="General">
                  <c:v>-389.90899999999999</c:v>
                </c:pt>
                <c:pt idx="25684" formatCode="General">
                  <c:v>-389.59300000000002</c:v>
                </c:pt>
                <c:pt idx="25685" formatCode="General">
                  <c:v>-389.178</c:v>
                </c:pt>
                <c:pt idx="25686" formatCode="General">
                  <c:v>-388.60899999999998</c:v>
                </c:pt>
                <c:pt idx="25687" formatCode="General">
                  <c:v>-387.96199999999999</c:v>
                </c:pt>
                <c:pt idx="25688" formatCode="General">
                  <c:v>-387.44400000000002</c:v>
                </c:pt>
                <c:pt idx="25689" formatCode="General">
                  <c:v>-387.30099999999999</c:v>
                </c:pt>
                <c:pt idx="25690" formatCode="General">
                  <c:v>-387.39299999999997</c:v>
                </c:pt>
                <c:pt idx="25691" formatCode="General">
                  <c:v>-387.452</c:v>
                </c:pt>
                <c:pt idx="25692" formatCode="General">
                  <c:v>-387.38400000000001</c:v>
                </c:pt>
                <c:pt idx="25693" formatCode="General">
                  <c:v>-387.137</c:v>
                </c:pt>
                <c:pt idx="25694" formatCode="General">
                  <c:v>-386.73700000000002</c:v>
                </c:pt>
                <c:pt idx="25695" formatCode="General">
                  <c:v>-386.23899999999998</c:v>
                </c:pt>
                <c:pt idx="25696" formatCode="General">
                  <c:v>-385.70400000000001</c:v>
                </c:pt>
                <c:pt idx="25697" formatCode="General">
                  <c:v>-385.17599999999999</c:v>
                </c:pt>
                <c:pt idx="25698" formatCode="General">
                  <c:v>-384.67399999999998</c:v>
                </c:pt>
                <c:pt idx="25699" formatCode="General">
                  <c:v>-384.125</c:v>
                </c:pt>
                <c:pt idx="25700" formatCode="General">
                  <c:v>-383.42599999999999</c:v>
                </c:pt>
                <c:pt idx="25701" formatCode="General">
                  <c:v>-382.49900000000002</c:v>
                </c:pt>
                <c:pt idx="25702" formatCode="General">
                  <c:v>-381.404</c:v>
                </c:pt>
                <c:pt idx="25703" formatCode="General">
                  <c:v>-380.25</c:v>
                </c:pt>
                <c:pt idx="25704" formatCode="General">
                  <c:v>-378.94600000000003</c:v>
                </c:pt>
                <c:pt idx="25705" formatCode="General">
                  <c:v>-377.35300000000001</c:v>
                </c:pt>
                <c:pt idx="25706" formatCode="General">
                  <c:v>-375.375</c:v>
                </c:pt>
                <c:pt idx="25707" formatCode="General">
                  <c:v>-373.04</c:v>
                </c:pt>
                <c:pt idx="25708" formatCode="General">
                  <c:v>-370.54500000000002</c:v>
                </c:pt>
                <c:pt idx="25709" formatCode="General">
                  <c:v>-367.85300000000001</c:v>
                </c:pt>
                <c:pt idx="25710" formatCode="General">
                  <c:v>-364.77300000000002</c:v>
                </c:pt>
                <c:pt idx="25711" formatCode="General">
                  <c:v>-361.24</c:v>
                </c:pt>
                <c:pt idx="25712" formatCode="General">
                  <c:v>-357.28699999999998</c:v>
                </c:pt>
                <c:pt idx="25713" formatCode="General">
                  <c:v>-353.03399999999999</c:v>
                </c:pt>
                <c:pt idx="25714" formatCode="General">
                  <c:v>-348.60899999999998</c:v>
                </c:pt>
                <c:pt idx="25715" formatCode="General">
                  <c:v>-344.108</c:v>
                </c:pt>
                <c:pt idx="25716" formatCode="General">
                  <c:v>-339.49700000000001</c:v>
                </c:pt>
                <c:pt idx="25717" formatCode="General">
                  <c:v>-334.69900000000001</c:v>
                </c:pt>
                <c:pt idx="25718" formatCode="General">
                  <c:v>-329.82299999999998</c:v>
                </c:pt>
                <c:pt idx="25719" formatCode="General">
                  <c:v>-324.98399999999998</c:v>
                </c:pt>
                <c:pt idx="25720" formatCode="General">
                  <c:v>-320.19200000000001</c:v>
                </c:pt>
                <c:pt idx="25721" formatCode="General">
                  <c:v>-315.38099999999997</c:v>
                </c:pt>
                <c:pt idx="25722" formatCode="General">
                  <c:v>-310.42700000000002</c:v>
                </c:pt>
                <c:pt idx="25723" formatCode="General">
                  <c:v>-305.24599999999998</c:v>
                </c:pt>
                <c:pt idx="25724" formatCode="General">
                  <c:v>-299.803</c:v>
                </c:pt>
                <c:pt idx="25725" formatCode="General">
                  <c:v>-294.05799999999999</c:v>
                </c:pt>
                <c:pt idx="25726" formatCode="General">
                  <c:v>-287.96499999999997</c:v>
                </c:pt>
                <c:pt idx="25727" formatCode="General">
                  <c:v>-281.49799999999999</c:v>
                </c:pt>
                <c:pt idx="25728" formatCode="General">
                  <c:v>-274.61799999999999</c:v>
                </c:pt>
                <c:pt idx="25729" formatCode="General">
                  <c:v>-267.298</c:v>
                </c:pt>
                <c:pt idx="25730" formatCode="General">
                  <c:v>-259.65300000000002</c:v>
                </c:pt>
                <c:pt idx="25731" formatCode="General">
                  <c:v>-251.85</c:v>
                </c:pt>
                <c:pt idx="25732" formatCode="General">
                  <c:v>-244.04</c:v>
                </c:pt>
                <c:pt idx="25733" formatCode="General">
                  <c:v>-236.422</c:v>
                </c:pt>
                <c:pt idx="25734" formatCode="General">
                  <c:v>-229.18899999999999</c:v>
                </c:pt>
                <c:pt idx="25735" formatCode="General">
                  <c:v>-222.29900000000001</c:v>
                </c:pt>
                <c:pt idx="25736" formatCode="General">
                  <c:v>-215.566</c:v>
                </c:pt>
                <c:pt idx="25737" formatCode="General">
                  <c:v>-208.816</c:v>
                </c:pt>
                <c:pt idx="25738" formatCode="General">
                  <c:v>-201.898</c:v>
                </c:pt>
                <c:pt idx="25739" formatCode="General">
                  <c:v>-194.72499999999999</c:v>
                </c:pt>
                <c:pt idx="25740" formatCode="General">
                  <c:v>-187.18799999999999</c:v>
                </c:pt>
                <c:pt idx="25741" formatCode="General">
                  <c:v>-179.18100000000001</c:v>
                </c:pt>
                <c:pt idx="25742" formatCode="General">
                  <c:v>-170.42400000000001</c:v>
                </c:pt>
                <c:pt idx="25743" formatCode="General">
                  <c:v>-160.58000000000001</c:v>
                </c:pt>
                <c:pt idx="25744" formatCode="General">
                  <c:v>-149.60900000000001</c:v>
                </c:pt>
                <c:pt idx="25745" formatCode="General">
                  <c:v>-137.58799999999999</c:v>
                </c:pt>
                <c:pt idx="25746" formatCode="General">
                  <c:v>-124.518</c:v>
                </c:pt>
                <c:pt idx="25747" formatCode="General">
                  <c:v>-110.455</c:v>
                </c:pt>
                <c:pt idx="25748" formatCode="General">
                  <c:v>-95.515199999999993</c:v>
                </c:pt>
                <c:pt idx="25749" formatCode="General">
                  <c:v>-79.962599999999995</c:v>
                </c:pt>
                <c:pt idx="25750" formatCode="General">
                  <c:v>-64.106899999999996</c:v>
                </c:pt>
                <c:pt idx="25751" formatCode="General">
                  <c:v>-48.185600000000001</c:v>
                </c:pt>
                <c:pt idx="25752" formatCode="General">
                  <c:v>-32.398000000000003</c:v>
                </c:pt>
                <c:pt idx="25753" formatCode="General">
                  <c:v>-16.891400000000001</c:v>
                </c:pt>
                <c:pt idx="25754" formatCode="General">
                  <c:v>-1.8453200000000001</c:v>
                </c:pt>
                <c:pt idx="25755" formatCode="General">
                  <c:v>12.534700000000001</c:v>
                </c:pt>
                <c:pt idx="25756" formatCode="General">
                  <c:v>26.1235</c:v>
                </c:pt>
                <c:pt idx="25757" formatCode="General">
                  <c:v>38.878100000000003</c:v>
                </c:pt>
                <c:pt idx="25758" formatCode="General">
                  <c:v>50.759500000000003</c:v>
                </c:pt>
                <c:pt idx="25759" formatCode="General">
                  <c:v>61.743299999999998</c:v>
                </c:pt>
                <c:pt idx="25760" formatCode="General">
                  <c:v>71.8202</c:v>
                </c:pt>
                <c:pt idx="25761" formatCode="General">
                  <c:v>81.0304</c:v>
                </c:pt>
                <c:pt idx="25762" formatCode="General">
                  <c:v>89.4619</c:v>
                </c:pt>
                <c:pt idx="25763" formatCode="General">
                  <c:v>97.274299999999997</c:v>
                </c:pt>
                <c:pt idx="25764" formatCode="General">
                  <c:v>104.64700000000001</c:v>
                </c:pt>
                <c:pt idx="25765" formatCode="General">
                  <c:v>111.798</c:v>
                </c:pt>
                <c:pt idx="25766" formatCode="General">
                  <c:v>118.904</c:v>
                </c:pt>
                <c:pt idx="25767" formatCode="General">
                  <c:v>125.999</c:v>
                </c:pt>
                <c:pt idx="25768" formatCode="General">
                  <c:v>133.06800000000001</c:v>
                </c:pt>
                <c:pt idx="25769" formatCode="General">
                  <c:v>140.08600000000001</c:v>
                </c:pt>
                <c:pt idx="25770" formatCode="General">
                  <c:v>146.994</c:v>
                </c:pt>
                <c:pt idx="25771" formatCode="General">
                  <c:v>153.733</c:v>
                </c:pt>
                <c:pt idx="25772" formatCode="General">
                  <c:v>160.21700000000001</c:v>
                </c:pt>
                <c:pt idx="25773" formatCode="General">
                  <c:v>166.43100000000001</c:v>
                </c:pt>
                <c:pt idx="25774" formatCode="General">
                  <c:v>172.56100000000001</c:v>
                </c:pt>
                <c:pt idx="25775" formatCode="General">
                  <c:v>178.685</c:v>
                </c:pt>
                <c:pt idx="25776" formatCode="General">
                  <c:v>184.74600000000001</c:v>
                </c:pt>
                <c:pt idx="25777" formatCode="General">
                  <c:v>190.77099999999999</c:v>
                </c:pt>
                <c:pt idx="25778" formatCode="General">
                  <c:v>196.846</c:v>
                </c:pt>
                <c:pt idx="25779" formatCode="General">
                  <c:v>203.06299999999999</c:v>
                </c:pt>
                <c:pt idx="25780" formatCode="General">
                  <c:v>209.501</c:v>
                </c:pt>
                <c:pt idx="25781" formatCode="General">
                  <c:v>216.20699999999999</c:v>
                </c:pt>
                <c:pt idx="25782" formatCode="General">
                  <c:v>223.22499999999999</c:v>
                </c:pt>
                <c:pt idx="25783" formatCode="General">
                  <c:v>230.58699999999999</c:v>
                </c:pt>
                <c:pt idx="25784" formatCode="General">
                  <c:v>238.24600000000001</c:v>
                </c:pt>
                <c:pt idx="25785" formatCode="General">
                  <c:v>246.126</c:v>
                </c:pt>
                <c:pt idx="25786" formatCode="General">
                  <c:v>254.15799999999999</c:v>
                </c:pt>
                <c:pt idx="25787" formatCode="General">
                  <c:v>262.3</c:v>
                </c:pt>
                <c:pt idx="25788" formatCode="General">
                  <c:v>270.589</c:v>
                </c:pt>
                <c:pt idx="25789" formatCode="General">
                  <c:v>279.06599999999997</c:v>
                </c:pt>
                <c:pt idx="25790" formatCode="General">
                  <c:v>287.74400000000003</c:v>
                </c:pt>
                <c:pt idx="25791" formatCode="General">
                  <c:v>296.53899999999999</c:v>
                </c:pt>
                <c:pt idx="25792" formatCode="General">
                  <c:v>305.34100000000001</c:v>
                </c:pt>
                <c:pt idx="25793" formatCode="General">
                  <c:v>314.04300000000001</c:v>
                </c:pt>
                <c:pt idx="25794" formatCode="General">
                  <c:v>322.57299999999998</c:v>
                </c:pt>
                <c:pt idx="25795" formatCode="General">
                  <c:v>330.92700000000002</c:v>
                </c:pt>
                <c:pt idx="25796" formatCode="General">
                  <c:v>339.07100000000003</c:v>
                </c:pt>
                <c:pt idx="25797" formatCode="General">
                  <c:v>346.952</c:v>
                </c:pt>
                <c:pt idx="25798" formatCode="General">
                  <c:v>354.517</c:v>
                </c:pt>
                <c:pt idx="25799" formatCode="General">
                  <c:v>361.68700000000001</c:v>
                </c:pt>
                <c:pt idx="25800" formatCode="General">
                  <c:v>368.346</c:v>
                </c:pt>
                <c:pt idx="25801" formatCode="General">
                  <c:v>374.36500000000001</c:v>
                </c:pt>
                <c:pt idx="25802" formatCode="General">
                  <c:v>379.654</c:v>
                </c:pt>
                <c:pt idx="25803" formatCode="General">
                  <c:v>384.2</c:v>
                </c:pt>
                <c:pt idx="25804" formatCode="General">
                  <c:v>388.04899999999998</c:v>
                </c:pt>
                <c:pt idx="25805" formatCode="General">
                  <c:v>391.33</c:v>
                </c:pt>
                <c:pt idx="25806" formatCode="General">
                  <c:v>394.17099999999999</c:v>
                </c:pt>
                <c:pt idx="25807" formatCode="General">
                  <c:v>396.60399999999998</c:v>
                </c:pt>
                <c:pt idx="25808" formatCode="General">
                  <c:v>398.64</c:v>
                </c:pt>
                <c:pt idx="25809" formatCode="General">
                  <c:v>400.28399999999999</c:v>
                </c:pt>
                <c:pt idx="25810" formatCode="General">
                  <c:v>401.57799999999997</c:v>
                </c:pt>
                <c:pt idx="25811" formatCode="General">
                  <c:v>402.58199999999999</c:v>
                </c:pt>
                <c:pt idx="25812" formatCode="General">
                  <c:v>403.286</c:v>
                </c:pt>
                <c:pt idx="25813" formatCode="General">
                  <c:v>403.67599999999999</c:v>
                </c:pt>
                <c:pt idx="25814" formatCode="General">
                  <c:v>403.78899999999999</c:v>
                </c:pt>
                <c:pt idx="25815" formatCode="General">
                  <c:v>403.69</c:v>
                </c:pt>
                <c:pt idx="25816" formatCode="General">
                  <c:v>403.46699999999998</c:v>
                </c:pt>
                <c:pt idx="25817" formatCode="General">
                  <c:v>403.15499999999997</c:v>
                </c:pt>
                <c:pt idx="25818" formatCode="General">
                  <c:v>402.77100000000002</c:v>
                </c:pt>
                <c:pt idx="25819" formatCode="General">
                  <c:v>402.44799999999998</c:v>
                </c:pt>
                <c:pt idx="25820" formatCode="General">
                  <c:v>402.32900000000001</c:v>
                </c:pt>
                <c:pt idx="25821" formatCode="General">
                  <c:v>402.48899999999998</c:v>
                </c:pt>
                <c:pt idx="25822" formatCode="General">
                  <c:v>403.017</c:v>
                </c:pt>
                <c:pt idx="25823" formatCode="General">
                  <c:v>403.97500000000002</c:v>
                </c:pt>
                <c:pt idx="25824" formatCode="General">
                  <c:v>405.46800000000002</c:v>
                </c:pt>
                <c:pt idx="25825" formatCode="General">
                  <c:v>407.57900000000001</c:v>
                </c:pt>
                <c:pt idx="25826" formatCode="General">
                  <c:v>410.25200000000001</c:v>
                </c:pt>
                <c:pt idx="25827" formatCode="General">
                  <c:v>413.39400000000001</c:v>
                </c:pt>
                <c:pt idx="25828" formatCode="General">
                  <c:v>416.911</c:v>
                </c:pt>
                <c:pt idx="25829" formatCode="General">
                  <c:v>420.75299999999999</c:v>
                </c:pt>
                <c:pt idx="25830" formatCode="General">
                  <c:v>424.916</c:v>
                </c:pt>
                <c:pt idx="25831" formatCode="General">
                  <c:v>429.40600000000001</c:v>
                </c:pt>
                <c:pt idx="25832" formatCode="General">
                  <c:v>434.20600000000002</c:v>
                </c:pt>
                <c:pt idx="25833" formatCode="General">
                  <c:v>439.20100000000002</c:v>
                </c:pt>
                <c:pt idx="25834" formatCode="General">
                  <c:v>444.22300000000001</c:v>
                </c:pt>
                <c:pt idx="25835" formatCode="General">
                  <c:v>449.08100000000002</c:v>
                </c:pt>
                <c:pt idx="25836" formatCode="General">
                  <c:v>453.74400000000003</c:v>
                </c:pt>
                <c:pt idx="25837" formatCode="General">
                  <c:v>458.28800000000001</c:v>
                </c:pt>
                <c:pt idx="25838" formatCode="General">
                  <c:v>462.745</c:v>
                </c:pt>
                <c:pt idx="25839" formatCode="General">
                  <c:v>467.11399999999998</c:v>
                </c:pt>
                <c:pt idx="25840" formatCode="General">
                  <c:v>471.31299999999999</c:v>
                </c:pt>
                <c:pt idx="25841" formatCode="General">
                  <c:v>475.30200000000002</c:v>
                </c:pt>
                <c:pt idx="25842" formatCode="General">
                  <c:v>479.13</c:v>
                </c:pt>
                <c:pt idx="25843" formatCode="General">
                  <c:v>482.86399999999998</c:v>
                </c:pt>
                <c:pt idx="25844" formatCode="General">
                  <c:v>486.55200000000002</c:v>
                </c:pt>
                <c:pt idx="25845" formatCode="General">
                  <c:v>490.08800000000002</c:v>
                </c:pt>
                <c:pt idx="25846" formatCode="General">
                  <c:v>493.32</c:v>
                </c:pt>
                <c:pt idx="25847" formatCode="General">
                  <c:v>496.137</c:v>
                </c:pt>
                <c:pt idx="25848" formatCode="General">
                  <c:v>498.45699999999999</c:v>
                </c:pt>
                <c:pt idx="25849" formatCode="General">
                  <c:v>500.25900000000001</c:v>
                </c:pt>
                <c:pt idx="25850" formatCode="General">
                  <c:v>501.58</c:v>
                </c:pt>
                <c:pt idx="25851" formatCode="General">
                  <c:v>502.48</c:v>
                </c:pt>
                <c:pt idx="25852" formatCode="General">
                  <c:v>503.12799999999999</c:v>
                </c:pt>
                <c:pt idx="25853" formatCode="General">
                  <c:v>503.70800000000003</c:v>
                </c:pt>
                <c:pt idx="25854" formatCode="General">
                  <c:v>504.315</c:v>
                </c:pt>
                <c:pt idx="25855" formatCode="General">
                  <c:v>504.89299999999997</c:v>
                </c:pt>
                <c:pt idx="25856" formatCode="General">
                  <c:v>505.255</c:v>
                </c:pt>
                <c:pt idx="25857" formatCode="General">
                  <c:v>505.33600000000001</c:v>
                </c:pt>
                <c:pt idx="25858" formatCode="General">
                  <c:v>505.14800000000002</c:v>
                </c:pt>
                <c:pt idx="25859" formatCode="General">
                  <c:v>504.73200000000003</c:v>
                </c:pt>
                <c:pt idx="25860" formatCode="General">
                  <c:v>504.14499999999998</c:v>
                </c:pt>
                <c:pt idx="25861" formatCode="General">
                  <c:v>503.45800000000003</c:v>
                </c:pt>
                <c:pt idx="25862" formatCode="General">
                  <c:v>502.74400000000003</c:v>
                </c:pt>
                <c:pt idx="25863" formatCode="General">
                  <c:v>502.05799999999999</c:v>
                </c:pt>
                <c:pt idx="25864" formatCode="General">
                  <c:v>501.524</c:v>
                </c:pt>
                <c:pt idx="25865" formatCode="General">
                  <c:v>501.267</c:v>
                </c:pt>
                <c:pt idx="25866" formatCode="General">
                  <c:v>501.291</c:v>
                </c:pt>
                <c:pt idx="25867" formatCode="General">
                  <c:v>501.53199999999998</c:v>
                </c:pt>
                <c:pt idx="25868" formatCode="General">
                  <c:v>501.88900000000001</c:v>
                </c:pt>
                <c:pt idx="25869" formatCode="General">
                  <c:v>502.28500000000003</c:v>
                </c:pt>
                <c:pt idx="25870" formatCode="General">
                  <c:v>502.69</c:v>
                </c:pt>
                <c:pt idx="25871" formatCode="General">
                  <c:v>503.09100000000001</c:v>
                </c:pt>
                <c:pt idx="25872" formatCode="General">
                  <c:v>503.48200000000003</c:v>
                </c:pt>
                <c:pt idx="25873" formatCode="General">
                  <c:v>503.846</c:v>
                </c:pt>
                <c:pt idx="25874" formatCode="General">
                  <c:v>504.15</c:v>
                </c:pt>
                <c:pt idx="25875" formatCode="General">
                  <c:v>504.33</c:v>
                </c:pt>
                <c:pt idx="25876" formatCode="General">
                  <c:v>504.339</c:v>
                </c:pt>
                <c:pt idx="25877" formatCode="General">
                  <c:v>504.16</c:v>
                </c:pt>
                <c:pt idx="25878" formatCode="General">
                  <c:v>503.78500000000003</c:v>
                </c:pt>
                <c:pt idx="25879" formatCode="General">
                  <c:v>503.23899999999998</c:v>
                </c:pt>
                <c:pt idx="25880" formatCode="General">
                  <c:v>502.637</c:v>
                </c:pt>
                <c:pt idx="25881" formatCode="General">
                  <c:v>502.06700000000001</c:v>
                </c:pt>
                <c:pt idx="25882" formatCode="General">
                  <c:v>501.51299999999998</c:v>
                </c:pt>
                <c:pt idx="25883" formatCode="General">
                  <c:v>500.94200000000001</c:v>
                </c:pt>
                <c:pt idx="25884" formatCode="General">
                  <c:v>500.31700000000001</c:v>
                </c:pt>
                <c:pt idx="25885" formatCode="General">
                  <c:v>499.54399999999998</c:v>
                </c:pt>
                <c:pt idx="25886" formatCode="General">
                  <c:v>498.52199999999999</c:v>
                </c:pt>
                <c:pt idx="25887" formatCode="General">
                  <c:v>497.19400000000002</c:v>
                </c:pt>
                <c:pt idx="25888" formatCode="General">
                  <c:v>495.56799999999998</c:v>
                </c:pt>
                <c:pt idx="25889" formatCode="General">
                  <c:v>493.73899999999998</c:v>
                </c:pt>
                <c:pt idx="25890" formatCode="General">
                  <c:v>491.77100000000002</c:v>
                </c:pt>
                <c:pt idx="25891" formatCode="General">
                  <c:v>489.7</c:v>
                </c:pt>
                <c:pt idx="25892" formatCode="General">
                  <c:v>487.55399999999997</c:v>
                </c:pt>
                <c:pt idx="25893" formatCode="General">
                  <c:v>485.346</c:v>
                </c:pt>
                <c:pt idx="25894" formatCode="General">
                  <c:v>483.03500000000003</c:v>
                </c:pt>
                <c:pt idx="25895" formatCode="General">
                  <c:v>480.56700000000001</c:v>
                </c:pt>
                <c:pt idx="25896" formatCode="General">
                  <c:v>477.90699999999998</c:v>
                </c:pt>
                <c:pt idx="25897" formatCode="General">
                  <c:v>475.04599999999999</c:v>
                </c:pt>
                <c:pt idx="25898" formatCode="General">
                  <c:v>472.01</c:v>
                </c:pt>
                <c:pt idx="25899" formatCode="General">
                  <c:v>468.86399999999998</c:v>
                </c:pt>
                <c:pt idx="25900" formatCode="General">
                  <c:v>465.63499999999999</c:v>
                </c:pt>
                <c:pt idx="25901" formatCode="General">
                  <c:v>462.26</c:v>
                </c:pt>
                <c:pt idx="25902" formatCode="General">
                  <c:v>458.70800000000003</c:v>
                </c:pt>
                <c:pt idx="25903" formatCode="General">
                  <c:v>455.00900000000001</c:v>
                </c:pt>
                <c:pt idx="25904" formatCode="General">
                  <c:v>451.07799999999997</c:v>
                </c:pt>
                <c:pt idx="25905" formatCode="General">
                  <c:v>446.79399999999998</c:v>
                </c:pt>
                <c:pt idx="25906" formatCode="General">
                  <c:v>442.15600000000001</c:v>
                </c:pt>
                <c:pt idx="25907" formatCode="General">
                  <c:v>437.22399999999999</c:v>
                </c:pt>
                <c:pt idx="25908" formatCode="General">
                  <c:v>432.13600000000002</c:v>
                </c:pt>
                <c:pt idx="25909" formatCode="General">
                  <c:v>426.97800000000001</c:v>
                </c:pt>
                <c:pt idx="25910" formatCode="General">
                  <c:v>421.72399999999999</c:v>
                </c:pt>
                <c:pt idx="25911" formatCode="General">
                  <c:v>416.38900000000001</c:v>
                </c:pt>
                <c:pt idx="25912" formatCode="General">
                  <c:v>411.00299999999999</c:v>
                </c:pt>
                <c:pt idx="25913" formatCode="General">
                  <c:v>405.50099999999998</c:v>
                </c:pt>
                <c:pt idx="25914" formatCode="General">
                  <c:v>399.82900000000001</c:v>
                </c:pt>
                <c:pt idx="25915" formatCode="General">
                  <c:v>394.01900000000001</c:v>
                </c:pt>
                <c:pt idx="25916" formatCode="General">
                  <c:v>388.10399999999998</c:v>
                </c:pt>
                <c:pt idx="25917" formatCode="General">
                  <c:v>382.10700000000003</c:v>
                </c:pt>
                <c:pt idx="25918" formatCode="General">
                  <c:v>376.06200000000001</c:v>
                </c:pt>
                <c:pt idx="25919" formatCode="General">
                  <c:v>369.99900000000002</c:v>
                </c:pt>
                <c:pt idx="25920" formatCode="General">
                  <c:v>363.86500000000001</c:v>
                </c:pt>
                <c:pt idx="25921" formatCode="General">
                  <c:v>357.59</c:v>
                </c:pt>
                <c:pt idx="25922" formatCode="General">
                  <c:v>351.15</c:v>
                </c:pt>
                <c:pt idx="25923" formatCode="General">
                  <c:v>344.59199999999998</c:v>
                </c:pt>
                <c:pt idx="25924" formatCode="General">
                  <c:v>338.00799999999998</c:v>
                </c:pt>
                <c:pt idx="25925" formatCode="General">
                  <c:v>331.49900000000002</c:v>
                </c:pt>
                <c:pt idx="25926" formatCode="General">
                  <c:v>325.13499999999999</c:v>
                </c:pt>
                <c:pt idx="25927" formatCode="General">
                  <c:v>318.86599999999999</c:v>
                </c:pt>
                <c:pt idx="25928" formatCode="General">
                  <c:v>312.61799999999999</c:v>
                </c:pt>
                <c:pt idx="25929" formatCode="General">
                  <c:v>306.33600000000001</c:v>
                </c:pt>
                <c:pt idx="25930" formatCode="General">
                  <c:v>299.99799999999999</c:v>
                </c:pt>
                <c:pt idx="25931" formatCode="General">
                  <c:v>293.63099999999997</c:v>
                </c:pt>
                <c:pt idx="25932" formatCode="General">
                  <c:v>287.322</c:v>
                </c:pt>
                <c:pt idx="25933" formatCode="General">
                  <c:v>281.149</c:v>
                </c:pt>
                <c:pt idx="25934" formatCode="General">
                  <c:v>275.10700000000003</c:v>
                </c:pt>
                <c:pt idx="25935" formatCode="General">
                  <c:v>269.14400000000001</c:v>
                </c:pt>
                <c:pt idx="25936" formatCode="General">
                  <c:v>263.16199999999998</c:v>
                </c:pt>
                <c:pt idx="25937" formatCode="General">
                  <c:v>257.12599999999998</c:v>
                </c:pt>
                <c:pt idx="25938" formatCode="General">
                  <c:v>251.05500000000001</c:v>
                </c:pt>
                <c:pt idx="25939" formatCode="General">
                  <c:v>244.965</c:v>
                </c:pt>
                <c:pt idx="25940" formatCode="General">
                  <c:v>238.87899999999999</c:v>
                </c:pt>
                <c:pt idx="25941" formatCode="General">
                  <c:v>232.85499999999999</c:v>
                </c:pt>
                <c:pt idx="25942" formatCode="General">
                  <c:v>226.982</c:v>
                </c:pt>
                <c:pt idx="25943" formatCode="General">
                  <c:v>221.34100000000001</c:v>
                </c:pt>
                <c:pt idx="25944" formatCode="General">
                  <c:v>215.98099999999999</c:v>
                </c:pt>
                <c:pt idx="25945" formatCode="General">
                  <c:v>210.905</c:v>
                </c:pt>
                <c:pt idx="25946" formatCode="General">
                  <c:v>206.22499999999999</c:v>
                </c:pt>
                <c:pt idx="25947" formatCode="General">
                  <c:v>202.01</c:v>
                </c:pt>
                <c:pt idx="25948" formatCode="General">
                  <c:v>198.13900000000001</c:v>
                </c:pt>
                <c:pt idx="25949" formatCode="General">
                  <c:v>194.45099999999999</c:v>
                </c:pt>
                <c:pt idx="25950" formatCode="General">
                  <c:v>190.80099999999999</c:v>
                </c:pt>
                <c:pt idx="25951" formatCode="General">
                  <c:v>187.17699999999999</c:v>
                </c:pt>
                <c:pt idx="25952" formatCode="General">
                  <c:v>183.654</c:v>
                </c:pt>
                <c:pt idx="25953" formatCode="General">
                  <c:v>180.167</c:v>
                </c:pt>
                <c:pt idx="25954" formatCode="General">
                  <c:v>176.61099999999999</c:v>
                </c:pt>
                <c:pt idx="25955" formatCode="General">
                  <c:v>172.911</c:v>
                </c:pt>
                <c:pt idx="25956" formatCode="General">
                  <c:v>169.001</c:v>
                </c:pt>
                <c:pt idx="25957" formatCode="General">
                  <c:v>164.83600000000001</c:v>
                </c:pt>
                <c:pt idx="25958" formatCode="General">
                  <c:v>160.35599999999999</c:v>
                </c:pt>
                <c:pt idx="25959" formatCode="General">
                  <c:v>155.51300000000001</c:v>
                </c:pt>
                <c:pt idx="25960" formatCode="General">
                  <c:v>150.322</c:v>
                </c:pt>
                <c:pt idx="25961" formatCode="General">
                  <c:v>144.82400000000001</c:v>
                </c:pt>
                <c:pt idx="25962" formatCode="General">
                  <c:v>139.07</c:v>
                </c:pt>
                <c:pt idx="25963" formatCode="General">
                  <c:v>133.13300000000001</c:v>
                </c:pt>
                <c:pt idx="25964" formatCode="General">
                  <c:v>127.08799999999999</c:v>
                </c:pt>
                <c:pt idx="25965" formatCode="General">
                  <c:v>120.861</c:v>
                </c:pt>
                <c:pt idx="25966" formatCode="General">
                  <c:v>114.324</c:v>
                </c:pt>
                <c:pt idx="25967" formatCode="General">
                  <c:v>107.414</c:v>
                </c:pt>
                <c:pt idx="25968" formatCode="General">
                  <c:v>100.09699999999999</c:v>
                </c:pt>
                <c:pt idx="25969" formatCode="General">
                  <c:v>92.4255</c:v>
                </c:pt>
                <c:pt idx="25970" formatCode="General">
                  <c:v>84.492900000000006</c:v>
                </c:pt>
                <c:pt idx="25971" formatCode="General">
                  <c:v>76.406700000000001</c:v>
                </c:pt>
                <c:pt idx="25972" formatCode="General">
                  <c:v>68.198700000000002</c:v>
                </c:pt>
                <c:pt idx="25973" formatCode="General">
                  <c:v>59.860900000000001</c:v>
                </c:pt>
                <c:pt idx="25974" formatCode="General">
                  <c:v>51.346800000000002</c:v>
                </c:pt>
                <c:pt idx="25975" formatCode="General">
                  <c:v>42.640300000000003</c:v>
                </c:pt>
                <c:pt idx="25976" formatCode="General">
                  <c:v>33.832999999999998</c:v>
                </c:pt>
                <c:pt idx="25977" formatCode="General">
                  <c:v>25.0379</c:v>
                </c:pt>
                <c:pt idx="25978" formatCode="General">
                  <c:v>16.342199999999998</c:v>
                </c:pt>
                <c:pt idx="25979" formatCode="General">
                  <c:v>7.9000899999999996</c:v>
                </c:pt>
                <c:pt idx="25980" formatCode="General">
                  <c:v>-0.137014</c:v>
                </c:pt>
                <c:pt idx="25981" formatCode="General">
                  <c:v>-7.7017199999999999</c:v>
                </c:pt>
                <c:pt idx="25982" formatCode="General">
                  <c:v>-14.805300000000001</c:v>
                </c:pt>
                <c:pt idx="25983" formatCode="General">
                  <c:v>-21.571300000000001</c:v>
                </c:pt>
                <c:pt idx="25984" formatCode="General">
                  <c:v>-28.122599999999998</c:v>
                </c:pt>
                <c:pt idx="25985" formatCode="General">
                  <c:v>-34.541400000000003</c:v>
                </c:pt>
                <c:pt idx="25986" formatCode="General">
                  <c:v>-40.858400000000003</c:v>
                </c:pt>
                <c:pt idx="25987" formatCode="General">
                  <c:v>-47.032800000000002</c:v>
                </c:pt>
                <c:pt idx="25988" formatCode="General">
                  <c:v>-52.929099999999998</c:v>
                </c:pt>
                <c:pt idx="25989" formatCode="General">
                  <c:v>-58.4146</c:v>
                </c:pt>
                <c:pt idx="25990" formatCode="General">
                  <c:v>-63.425600000000003</c:v>
                </c:pt>
                <c:pt idx="25991" formatCode="General">
                  <c:v>-68.036100000000005</c:v>
                </c:pt>
                <c:pt idx="25992" formatCode="General">
                  <c:v>-72.3917</c:v>
                </c:pt>
                <c:pt idx="25993" formatCode="General">
                  <c:v>-76.612399999999994</c:v>
                </c:pt>
                <c:pt idx="25994" formatCode="General">
                  <c:v>-80.807199999999995</c:v>
                </c:pt>
                <c:pt idx="25995" formatCode="General">
                  <c:v>-85.059399999999997</c:v>
                </c:pt>
                <c:pt idx="25996" formatCode="General">
                  <c:v>-89.4739</c:v>
                </c:pt>
                <c:pt idx="25997" formatCode="General">
                  <c:v>-94.160799999999995</c:v>
                </c:pt>
                <c:pt idx="25998" formatCode="General">
                  <c:v>-99.232299999999995</c:v>
                </c:pt>
                <c:pt idx="25999" formatCode="General">
                  <c:v>-104.776</c:v>
                </c:pt>
                <c:pt idx="26000" formatCode="General">
                  <c:v>-110.843</c:v>
                </c:pt>
                <c:pt idx="26001" formatCode="General">
                  <c:v>-117.43899999999999</c:v>
                </c:pt>
                <c:pt idx="26002" formatCode="General">
                  <c:v>-124.515</c:v>
                </c:pt>
                <c:pt idx="26003" formatCode="General">
                  <c:v>-132.03100000000001</c:v>
                </c:pt>
                <c:pt idx="26004" formatCode="General">
                  <c:v>-139.97200000000001</c:v>
                </c:pt>
                <c:pt idx="26005" formatCode="General">
                  <c:v>-148.35300000000001</c:v>
                </c:pt>
                <c:pt idx="26006" formatCode="General">
                  <c:v>-157.19399999999999</c:v>
                </c:pt>
                <c:pt idx="26007" formatCode="General">
                  <c:v>-166.44800000000001</c:v>
                </c:pt>
                <c:pt idx="26008" formatCode="General">
                  <c:v>-176.053</c:v>
                </c:pt>
                <c:pt idx="26009" formatCode="General">
                  <c:v>-185.97300000000001</c:v>
                </c:pt>
                <c:pt idx="26010" formatCode="General">
                  <c:v>-196.126</c:v>
                </c:pt>
                <c:pt idx="26011" formatCode="General">
                  <c:v>-206.39500000000001</c:v>
                </c:pt>
                <c:pt idx="26012" formatCode="General">
                  <c:v>-216.608</c:v>
                </c:pt>
                <c:pt idx="26013" formatCode="General">
                  <c:v>-226.60300000000001</c:v>
                </c:pt>
                <c:pt idx="26014" formatCode="General">
                  <c:v>-236.34700000000001</c:v>
                </c:pt>
                <c:pt idx="26015" formatCode="General">
                  <c:v>-245.84899999999999</c:v>
                </c:pt>
                <c:pt idx="26016" formatCode="General">
                  <c:v>-255.14599999999999</c:v>
                </c:pt>
                <c:pt idx="26017" formatCode="General">
                  <c:v>-264.21600000000001</c:v>
                </c:pt>
                <c:pt idx="26018" formatCode="General">
                  <c:v>-272.96499999999997</c:v>
                </c:pt>
                <c:pt idx="26019" formatCode="General">
                  <c:v>-281.291</c:v>
                </c:pt>
                <c:pt idx="26020" formatCode="General">
                  <c:v>-289.09800000000001</c:v>
                </c:pt>
                <c:pt idx="26021" formatCode="General">
                  <c:v>-296.31200000000001</c:v>
                </c:pt>
                <c:pt idx="26022" formatCode="General">
                  <c:v>-302.88400000000001</c:v>
                </c:pt>
                <c:pt idx="26023" formatCode="General">
                  <c:v>-308.80799999999999</c:v>
                </c:pt>
                <c:pt idx="26024" formatCode="General">
                  <c:v>-314.10599999999999</c:v>
                </c:pt>
                <c:pt idx="26025" formatCode="General">
                  <c:v>-318.827</c:v>
                </c:pt>
                <c:pt idx="26026" formatCode="General">
                  <c:v>-323.00599999999997</c:v>
                </c:pt>
                <c:pt idx="26027" formatCode="General">
                  <c:v>-326.69400000000002</c:v>
                </c:pt>
                <c:pt idx="26028" formatCode="General">
                  <c:v>-330.041</c:v>
                </c:pt>
                <c:pt idx="26029" formatCode="General">
                  <c:v>-333.18599999999998</c:v>
                </c:pt>
                <c:pt idx="26030" formatCode="General">
                  <c:v>-336.19400000000002</c:v>
                </c:pt>
                <c:pt idx="26031" formatCode="General">
                  <c:v>-339.137</c:v>
                </c:pt>
                <c:pt idx="26032" formatCode="General">
                  <c:v>-342.1</c:v>
                </c:pt>
                <c:pt idx="26033" formatCode="General">
                  <c:v>-345.22</c:v>
                </c:pt>
                <c:pt idx="26034" formatCode="General">
                  <c:v>-348.63499999999999</c:v>
                </c:pt>
                <c:pt idx="26035" formatCode="General">
                  <c:v>-352.435</c:v>
                </c:pt>
                <c:pt idx="26036" formatCode="General">
                  <c:v>-356.673</c:v>
                </c:pt>
                <c:pt idx="26037" formatCode="General">
                  <c:v>-361.33699999999999</c:v>
                </c:pt>
                <c:pt idx="26038" formatCode="General">
                  <c:v>-366.31900000000002</c:v>
                </c:pt>
                <c:pt idx="26039" formatCode="General">
                  <c:v>-371.46899999999999</c:v>
                </c:pt>
                <c:pt idx="26040" formatCode="General">
                  <c:v>-376.74</c:v>
                </c:pt>
                <c:pt idx="26041" formatCode="General">
                  <c:v>-382.12799999999999</c:v>
                </c:pt>
                <c:pt idx="26042" formatCode="General">
                  <c:v>-387.65</c:v>
                </c:pt>
                <c:pt idx="26043" formatCode="General">
                  <c:v>-393.26299999999998</c:v>
                </c:pt>
                <c:pt idx="26044" formatCode="General">
                  <c:v>-398.84399999999999</c:v>
                </c:pt>
                <c:pt idx="26045" formatCode="General">
                  <c:v>-404.22699999999998</c:v>
                </c:pt>
                <c:pt idx="26046" formatCode="General">
                  <c:v>-409.25700000000001</c:v>
                </c:pt>
                <c:pt idx="26047" formatCode="General">
                  <c:v>-413.90199999999999</c:v>
                </c:pt>
                <c:pt idx="26048" formatCode="General">
                  <c:v>-418.19600000000003</c:v>
                </c:pt>
                <c:pt idx="26049" formatCode="General">
                  <c:v>-422.26100000000002</c:v>
                </c:pt>
                <c:pt idx="26050" formatCode="General">
                  <c:v>-426.202</c:v>
                </c:pt>
                <c:pt idx="26051" formatCode="General">
                  <c:v>-430.04899999999998</c:v>
                </c:pt>
                <c:pt idx="26052" formatCode="General">
                  <c:v>-433.76600000000002</c:v>
                </c:pt>
                <c:pt idx="26053" formatCode="General">
                  <c:v>-437.286</c:v>
                </c:pt>
                <c:pt idx="26054" formatCode="General">
                  <c:v>-440.58300000000003</c:v>
                </c:pt>
                <c:pt idx="26055" formatCode="General">
                  <c:v>-443.685</c:v>
                </c:pt>
                <c:pt idx="26056" formatCode="General">
                  <c:v>-446.702</c:v>
                </c:pt>
                <c:pt idx="26057" formatCode="General">
                  <c:v>-449.745</c:v>
                </c:pt>
                <c:pt idx="26058" formatCode="General">
                  <c:v>-452.887</c:v>
                </c:pt>
                <c:pt idx="26059" formatCode="General">
                  <c:v>-456.08100000000002</c:v>
                </c:pt>
                <c:pt idx="26060" formatCode="General">
                  <c:v>-459.233</c:v>
                </c:pt>
                <c:pt idx="26061" formatCode="General">
                  <c:v>-462.291</c:v>
                </c:pt>
                <c:pt idx="26062" formatCode="General">
                  <c:v>-465.214</c:v>
                </c:pt>
                <c:pt idx="26063" formatCode="General">
                  <c:v>-467.976</c:v>
                </c:pt>
                <c:pt idx="26064" formatCode="General">
                  <c:v>-470.55200000000002</c:v>
                </c:pt>
                <c:pt idx="26065" formatCode="General">
                  <c:v>-472.93200000000002</c:v>
                </c:pt>
                <c:pt idx="26066" formatCode="General">
                  <c:v>-475.11099999999999</c:v>
                </c:pt>
                <c:pt idx="26067" formatCode="General">
                  <c:v>-477.09399999999999</c:v>
                </c:pt>
                <c:pt idx="26068" formatCode="General">
                  <c:v>-478.90899999999999</c:v>
                </c:pt>
                <c:pt idx="26069" formatCode="General">
                  <c:v>-480.60199999999998</c:v>
                </c:pt>
                <c:pt idx="26070" formatCode="General">
                  <c:v>-482.238</c:v>
                </c:pt>
                <c:pt idx="26071" formatCode="General">
                  <c:v>-483.87900000000002</c:v>
                </c:pt>
                <c:pt idx="26072" formatCode="General">
                  <c:v>-485.56700000000001</c:v>
                </c:pt>
                <c:pt idx="26073" formatCode="General">
                  <c:v>-487.31700000000001</c:v>
                </c:pt>
                <c:pt idx="26074" formatCode="General">
                  <c:v>-489.13299999999998</c:v>
                </c:pt>
                <c:pt idx="26075" formatCode="General">
                  <c:v>-491.05799999999999</c:v>
                </c:pt>
                <c:pt idx="26076" formatCode="General">
                  <c:v>-493.154</c:v>
                </c:pt>
                <c:pt idx="26077" formatCode="General">
                  <c:v>-495.47800000000001</c:v>
                </c:pt>
                <c:pt idx="26078" formatCode="General">
                  <c:v>-498.05700000000002</c:v>
                </c:pt>
                <c:pt idx="26079" formatCode="General">
                  <c:v>-500.89400000000001</c:v>
                </c:pt>
                <c:pt idx="26080" formatCode="General">
                  <c:v>-503.89699999999999</c:v>
                </c:pt>
                <c:pt idx="26081" formatCode="General">
                  <c:v>-506.96899999999999</c:v>
                </c:pt>
                <c:pt idx="26082" formatCode="General">
                  <c:v>-510.11200000000002</c:v>
                </c:pt>
                <c:pt idx="26083" formatCode="General">
                  <c:v>-513.33600000000001</c:v>
                </c:pt>
                <c:pt idx="26084" formatCode="General">
                  <c:v>-516.65099999999995</c:v>
                </c:pt>
                <c:pt idx="26085" formatCode="General">
                  <c:v>-520.00699999999995</c:v>
                </c:pt>
                <c:pt idx="26086" formatCode="General">
                  <c:v>-523.31600000000003</c:v>
                </c:pt>
                <c:pt idx="26087" formatCode="General">
                  <c:v>-526.55100000000004</c:v>
                </c:pt>
                <c:pt idx="26088" formatCode="General">
                  <c:v>-529.73099999999999</c:v>
                </c:pt>
                <c:pt idx="26089" formatCode="General">
                  <c:v>-532.928</c:v>
                </c:pt>
                <c:pt idx="26090" formatCode="General">
                  <c:v>-536.17899999999997</c:v>
                </c:pt>
                <c:pt idx="26091" formatCode="General">
                  <c:v>-539.45799999999997</c:v>
                </c:pt>
                <c:pt idx="26092" formatCode="General">
                  <c:v>-542.66499999999996</c:v>
                </c:pt>
                <c:pt idx="26093" formatCode="General">
                  <c:v>-545.67100000000005</c:v>
                </c:pt>
                <c:pt idx="26094" formatCode="General">
                  <c:v>-548.40899999999999</c:v>
                </c:pt>
                <c:pt idx="26095" formatCode="General">
                  <c:v>-550.82600000000002</c:v>
                </c:pt>
                <c:pt idx="26096" formatCode="General">
                  <c:v>-552.87099999999998</c:v>
                </c:pt>
                <c:pt idx="26097" formatCode="General">
                  <c:v>-554.49699999999996</c:v>
                </c:pt>
                <c:pt idx="26098" formatCode="General">
                  <c:v>-555.66600000000005</c:v>
                </c:pt>
                <c:pt idx="26099" formatCode="General">
                  <c:v>-556.38499999999999</c:v>
                </c:pt>
                <c:pt idx="26100" formatCode="General">
                  <c:v>-556.69100000000003</c:v>
                </c:pt>
                <c:pt idx="26101" formatCode="General">
                  <c:v>-556.62</c:v>
                </c:pt>
                <c:pt idx="26102" formatCode="General">
                  <c:v>-556.18799999999999</c:v>
                </c:pt>
                <c:pt idx="26103" formatCode="General">
                  <c:v>-555.35900000000004</c:v>
                </c:pt>
                <c:pt idx="26104" formatCode="General">
                  <c:v>-554.07899999999995</c:v>
                </c:pt>
                <c:pt idx="26105" formatCode="General">
                  <c:v>-552.30100000000004</c:v>
                </c:pt>
                <c:pt idx="26106" formatCode="General">
                  <c:v>-549.99699999999996</c:v>
                </c:pt>
                <c:pt idx="26107" formatCode="General">
                  <c:v>-547.16600000000005</c:v>
                </c:pt>
                <c:pt idx="26108" formatCode="General">
                  <c:v>-543.85199999999998</c:v>
                </c:pt>
                <c:pt idx="26109" formatCode="General">
                  <c:v>-540.125</c:v>
                </c:pt>
                <c:pt idx="26110" formatCode="General">
                  <c:v>-536.04600000000005</c:v>
                </c:pt>
                <c:pt idx="26111" formatCode="General">
                  <c:v>-531.66899999999998</c:v>
                </c:pt>
                <c:pt idx="26112" formatCode="General">
                  <c:v>-527.02800000000002</c:v>
                </c:pt>
                <c:pt idx="26113" formatCode="General">
                  <c:v>-522.24</c:v>
                </c:pt>
                <c:pt idx="26114" formatCode="General">
                  <c:v>-517.43200000000002</c:v>
                </c:pt>
                <c:pt idx="26115" formatCode="General">
                  <c:v>-512.64400000000001</c:v>
                </c:pt>
                <c:pt idx="26116" formatCode="General">
                  <c:v>-507.87</c:v>
                </c:pt>
                <c:pt idx="26117" formatCode="General">
                  <c:v>-503.05500000000001</c:v>
                </c:pt>
                <c:pt idx="26118" formatCode="General">
                  <c:v>-498.14400000000001</c:v>
                </c:pt>
                <c:pt idx="26119" formatCode="General">
                  <c:v>-493.10899999999998</c:v>
                </c:pt>
                <c:pt idx="26120" formatCode="General">
                  <c:v>-488.03</c:v>
                </c:pt>
                <c:pt idx="26121" formatCode="General">
                  <c:v>-482.99700000000001</c:v>
                </c:pt>
                <c:pt idx="26122" formatCode="General">
                  <c:v>-478.01100000000002</c:v>
                </c:pt>
                <c:pt idx="26123" formatCode="General">
                  <c:v>-473.09500000000003</c:v>
                </c:pt>
                <c:pt idx="26124" formatCode="General">
                  <c:v>-468.31</c:v>
                </c:pt>
                <c:pt idx="26125" formatCode="General">
                  <c:v>-463.66300000000001</c:v>
                </c:pt>
                <c:pt idx="26126" formatCode="General">
                  <c:v>-459.11700000000002</c:v>
                </c:pt>
                <c:pt idx="26127" formatCode="General">
                  <c:v>-454.68599999999998</c:v>
                </c:pt>
                <c:pt idx="26128" formatCode="General">
                  <c:v>-450.39</c:v>
                </c:pt>
                <c:pt idx="26129" formatCode="General">
                  <c:v>-446.20400000000001</c:v>
                </c:pt>
                <c:pt idx="26130" formatCode="General">
                  <c:v>-442.108</c:v>
                </c:pt>
                <c:pt idx="26131" formatCode="General">
                  <c:v>-438.10500000000002</c:v>
                </c:pt>
                <c:pt idx="26132" formatCode="General">
                  <c:v>-434.19299999999998</c:v>
                </c:pt>
                <c:pt idx="26133" formatCode="General">
                  <c:v>-430.36</c:v>
                </c:pt>
                <c:pt idx="26134" formatCode="General">
                  <c:v>-426.64499999999998</c:v>
                </c:pt>
                <c:pt idx="26135" formatCode="General">
                  <c:v>-423.10599999999999</c:v>
                </c:pt>
                <c:pt idx="26136" formatCode="General">
                  <c:v>-419.79500000000002</c:v>
                </c:pt>
                <c:pt idx="26137" formatCode="General">
                  <c:v>-416.69299999999998</c:v>
                </c:pt>
                <c:pt idx="26138" formatCode="General">
                  <c:v>-413.66699999999997</c:v>
                </c:pt>
                <c:pt idx="26139" formatCode="General">
                  <c:v>-410.58</c:v>
                </c:pt>
                <c:pt idx="26140" formatCode="General">
                  <c:v>-407.33</c:v>
                </c:pt>
                <c:pt idx="26141" formatCode="General">
                  <c:v>-403.80900000000003</c:v>
                </c:pt>
                <c:pt idx="26142" formatCode="General">
                  <c:v>-399.98200000000003</c:v>
                </c:pt>
                <c:pt idx="26143" formatCode="General">
                  <c:v>-395.95100000000002</c:v>
                </c:pt>
                <c:pt idx="26144" formatCode="General">
                  <c:v>-391.755</c:v>
                </c:pt>
                <c:pt idx="26145" formatCode="General">
                  <c:v>-387.33</c:v>
                </c:pt>
                <c:pt idx="26146" formatCode="General">
                  <c:v>-382.65699999999998</c:v>
                </c:pt>
                <c:pt idx="26147" formatCode="General">
                  <c:v>-377.73700000000002</c:v>
                </c:pt>
                <c:pt idx="26148" formatCode="General">
                  <c:v>-372.52100000000002</c:v>
                </c:pt>
                <c:pt idx="26149" formatCode="General">
                  <c:v>-366.96699999999998</c:v>
                </c:pt>
                <c:pt idx="26150" formatCode="General">
                  <c:v>-361.09300000000002</c:v>
                </c:pt>
                <c:pt idx="26151" formatCode="General">
                  <c:v>-354.96600000000001</c:v>
                </c:pt>
                <c:pt idx="26152" formatCode="General">
                  <c:v>-348.68900000000002</c:v>
                </c:pt>
                <c:pt idx="26153" formatCode="General">
                  <c:v>-342.27499999999998</c:v>
                </c:pt>
                <c:pt idx="26154" formatCode="General">
                  <c:v>-335.69900000000001</c:v>
                </c:pt>
                <c:pt idx="26155" formatCode="General">
                  <c:v>-329.03899999999999</c:v>
                </c:pt>
                <c:pt idx="26156" formatCode="General">
                  <c:v>-322.37900000000002</c:v>
                </c:pt>
                <c:pt idx="26157" formatCode="General">
                  <c:v>-315.77300000000002</c:v>
                </c:pt>
                <c:pt idx="26158" formatCode="General">
                  <c:v>-309.166</c:v>
                </c:pt>
                <c:pt idx="26159" formatCode="General">
                  <c:v>-302.41399999999999</c:v>
                </c:pt>
                <c:pt idx="26160" formatCode="General">
                  <c:v>-295.51100000000002</c:v>
                </c:pt>
                <c:pt idx="26161" formatCode="General">
                  <c:v>-288.51900000000001</c:v>
                </c:pt>
                <c:pt idx="26162" formatCode="General">
                  <c:v>-281.488</c:v>
                </c:pt>
                <c:pt idx="26163" formatCode="General">
                  <c:v>-274.49299999999999</c:v>
                </c:pt>
                <c:pt idx="26164" formatCode="General">
                  <c:v>-267.65600000000001</c:v>
                </c:pt>
                <c:pt idx="26165" formatCode="General">
                  <c:v>-261.05599999999998</c:v>
                </c:pt>
                <c:pt idx="26166" formatCode="General">
                  <c:v>-254.69399999999999</c:v>
                </c:pt>
                <c:pt idx="26167" formatCode="General">
                  <c:v>-248.58799999999999</c:v>
                </c:pt>
                <c:pt idx="26168" formatCode="General">
                  <c:v>-242.733</c:v>
                </c:pt>
                <c:pt idx="26169" formatCode="General">
                  <c:v>-236.988</c:v>
                </c:pt>
                <c:pt idx="26170" formatCode="General">
                  <c:v>-231.24600000000001</c:v>
                </c:pt>
                <c:pt idx="26171" formatCode="General">
                  <c:v>-225.53100000000001</c:v>
                </c:pt>
                <c:pt idx="26172" formatCode="General">
                  <c:v>-219.83</c:v>
                </c:pt>
                <c:pt idx="26173" formatCode="General">
                  <c:v>-214.08799999999999</c:v>
                </c:pt>
                <c:pt idx="26174" formatCode="General">
                  <c:v>-208.315</c:v>
                </c:pt>
                <c:pt idx="26175" formatCode="General">
                  <c:v>-202.517</c:v>
                </c:pt>
                <c:pt idx="26176" formatCode="General">
                  <c:v>-196.60400000000001</c:v>
                </c:pt>
                <c:pt idx="26177" formatCode="General">
                  <c:v>-190.50700000000001</c:v>
                </c:pt>
                <c:pt idx="26178" formatCode="General">
                  <c:v>-184.21899999999999</c:v>
                </c:pt>
                <c:pt idx="26179" formatCode="General">
                  <c:v>-177.767</c:v>
                </c:pt>
                <c:pt idx="26180" formatCode="General">
                  <c:v>-171.196</c:v>
                </c:pt>
                <c:pt idx="26181" formatCode="General">
                  <c:v>-164.50299999999999</c:v>
                </c:pt>
                <c:pt idx="26182" formatCode="General">
                  <c:v>-157.68899999999999</c:v>
                </c:pt>
                <c:pt idx="26183" formatCode="General">
                  <c:v>-150.822</c:v>
                </c:pt>
                <c:pt idx="26184" formatCode="General">
                  <c:v>-143.97300000000001</c:v>
                </c:pt>
                <c:pt idx="26185" formatCode="General">
                  <c:v>-137.17699999999999</c:v>
                </c:pt>
                <c:pt idx="26186" formatCode="General">
                  <c:v>-130.346</c:v>
                </c:pt>
                <c:pt idx="26187" formatCode="General">
                  <c:v>-123.349</c:v>
                </c:pt>
                <c:pt idx="26188" formatCode="General">
                  <c:v>-116.16200000000001</c:v>
                </c:pt>
                <c:pt idx="26189" formatCode="General">
                  <c:v>-108.81</c:v>
                </c:pt>
                <c:pt idx="26190" formatCode="General">
                  <c:v>-101.393</c:v>
                </c:pt>
                <c:pt idx="26191" formatCode="General">
                  <c:v>-93.986500000000007</c:v>
                </c:pt>
                <c:pt idx="26192" formatCode="General">
                  <c:v>-86.6006</c:v>
                </c:pt>
                <c:pt idx="26193" formatCode="General">
                  <c:v>-79.237399999999994</c:v>
                </c:pt>
                <c:pt idx="26194" formatCode="General">
                  <c:v>-71.896600000000007</c:v>
                </c:pt>
                <c:pt idx="26195" formatCode="General">
                  <c:v>-64.699600000000004</c:v>
                </c:pt>
                <c:pt idx="26196" formatCode="General">
                  <c:v>-57.742800000000003</c:v>
                </c:pt>
                <c:pt idx="26197" formatCode="General">
                  <c:v>-50.907499999999999</c:v>
                </c:pt>
                <c:pt idx="26198" formatCode="General">
                  <c:v>-44.038200000000003</c:v>
                </c:pt>
                <c:pt idx="26199" formatCode="General">
                  <c:v>-37.039000000000001</c:v>
                </c:pt>
                <c:pt idx="26200" formatCode="General">
                  <c:v>-29.870100000000001</c:v>
                </c:pt>
                <c:pt idx="26201" formatCode="General">
                  <c:v>-22.528099999999998</c:v>
                </c:pt>
                <c:pt idx="26202" formatCode="General">
                  <c:v>-15.036099999999999</c:v>
                </c:pt>
                <c:pt idx="26203" formatCode="General">
                  <c:v>-7.43743</c:v>
                </c:pt>
                <c:pt idx="26204" formatCode="General">
                  <c:v>0.21113999999999999</c:v>
                </c:pt>
                <c:pt idx="26205" formatCode="General">
                  <c:v>7.8658099999999997</c:v>
                </c:pt>
                <c:pt idx="26206" formatCode="General">
                  <c:v>15.514799999999999</c:v>
                </c:pt>
                <c:pt idx="26207" formatCode="General">
                  <c:v>22.9407</c:v>
                </c:pt>
                <c:pt idx="26208" formatCode="General">
                  <c:v>29.879300000000001</c:v>
                </c:pt>
                <c:pt idx="26209" formatCode="General">
                  <c:v>36.321399999999997</c:v>
                </c:pt>
                <c:pt idx="26210" formatCode="General">
                  <c:v>42.319000000000003</c:v>
                </c:pt>
                <c:pt idx="26211" formatCode="General">
                  <c:v>47.897100000000002</c:v>
                </c:pt>
                <c:pt idx="26212" formatCode="General">
                  <c:v>53.153500000000001</c:v>
                </c:pt>
                <c:pt idx="26213" formatCode="General">
                  <c:v>58.220300000000002</c:v>
                </c:pt>
                <c:pt idx="26214" formatCode="General">
                  <c:v>63.203800000000001</c:v>
                </c:pt>
                <c:pt idx="26215" formatCode="General">
                  <c:v>68.178600000000003</c:v>
                </c:pt>
                <c:pt idx="26216" formatCode="General">
                  <c:v>73.156000000000006</c:v>
                </c:pt>
                <c:pt idx="26217" formatCode="General">
                  <c:v>78.097899999999996</c:v>
                </c:pt>
                <c:pt idx="26218" formatCode="General">
                  <c:v>82.910799999999995</c:v>
                </c:pt>
                <c:pt idx="26219" formatCode="General">
                  <c:v>87.569599999999994</c:v>
                </c:pt>
                <c:pt idx="26220" formatCode="General">
                  <c:v>92.145600000000002</c:v>
                </c:pt>
                <c:pt idx="26221" formatCode="General">
                  <c:v>96.785600000000002</c:v>
                </c:pt>
                <c:pt idx="26222" formatCode="General">
                  <c:v>101.617</c:v>
                </c:pt>
                <c:pt idx="26223" formatCode="General">
                  <c:v>106.655</c:v>
                </c:pt>
                <c:pt idx="26224" formatCode="General">
                  <c:v>111.91800000000001</c:v>
                </c:pt>
                <c:pt idx="26225" formatCode="General">
                  <c:v>117.44</c:v>
                </c:pt>
                <c:pt idx="26226" formatCode="General">
                  <c:v>123.244</c:v>
                </c:pt>
                <c:pt idx="26227" formatCode="General">
                  <c:v>129.34399999999999</c:v>
                </c:pt>
                <c:pt idx="26228" formatCode="General">
                  <c:v>135.70699999999999</c:v>
                </c:pt>
                <c:pt idx="26229" formatCode="General">
                  <c:v>142.25200000000001</c:v>
                </c:pt>
                <c:pt idx="26230" formatCode="General">
                  <c:v>148.751</c:v>
                </c:pt>
                <c:pt idx="26231" formatCode="General">
                  <c:v>155.054</c:v>
                </c:pt>
                <c:pt idx="26232" formatCode="General">
                  <c:v>161.22499999999999</c:v>
                </c:pt>
                <c:pt idx="26233" formatCode="General">
                  <c:v>167.21799999999999</c:v>
                </c:pt>
                <c:pt idx="26234" formatCode="General">
                  <c:v>172.93299999999999</c:v>
                </c:pt>
                <c:pt idx="26235" formatCode="General">
                  <c:v>178.41900000000001</c:v>
                </c:pt>
                <c:pt idx="26236" formatCode="General">
                  <c:v>183.761</c:v>
                </c:pt>
                <c:pt idx="26237" formatCode="General">
                  <c:v>188.999</c:v>
                </c:pt>
                <c:pt idx="26238" formatCode="General">
                  <c:v>194.20599999999999</c:v>
                </c:pt>
                <c:pt idx="26239" formatCode="General">
                  <c:v>199.46799999999999</c:v>
                </c:pt>
                <c:pt idx="26240" formatCode="General">
                  <c:v>204.869</c:v>
                </c:pt>
                <c:pt idx="26241" formatCode="General">
                  <c:v>210.47900000000001</c:v>
                </c:pt>
                <c:pt idx="26242" formatCode="General">
                  <c:v>216.392</c:v>
                </c:pt>
                <c:pt idx="26243" formatCode="General">
                  <c:v>222.72499999999999</c:v>
                </c:pt>
                <c:pt idx="26244" formatCode="General">
                  <c:v>229.60400000000001</c:v>
                </c:pt>
                <c:pt idx="26245" formatCode="General">
                  <c:v>237.11</c:v>
                </c:pt>
                <c:pt idx="26246" formatCode="General">
                  <c:v>245.24</c:v>
                </c:pt>
                <c:pt idx="26247" formatCode="General">
                  <c:v>253.923</c:v>
                </c:pt>
                <c:pt idx="26248" formatCode="General">
                  <c:v>263.05799999999999</c:v>
                </c:pt>
                <c:pt idx="26249" formatCode="General">
                  <c:v>272.51299999999998</c:v>
                </c:pt>
                <c:pt idx="26250" formatCode="General">
                  <c:v>282.11700000000002</c:v>
                </c:pt>
                <c:pt idx="26251" formatCode="General">
                  <c:v>291.64600000000002</c:v>
                </c:pt>
                <c:pt idx="26252" formatCode="General">
                  <c:v>300.89699999999999</c:v>
                </c:pt>
                <c:pt idx="26253" formatCode="General">
                  <c:v>309.76400000000001</c:v>
                </c:pt>
                <c:pt idx="26254" formatCode="General">
                  <c:v>318.18700000000001</c:v>
                </c:pt>
                <c:pt idx="26255" formatCode="General">
                  <c:v>326.14400000000001</c:v>
                </c:pt>
                <c:pt idx="26256" formatCode="General">
                  <c:v>333.62599999999998</c:v>
                </c:pt>
                <c:pt idx="26257" formatCode="General">
                  <c:v>340.654</c:v>
                </c:pt>
                <c:pt idx="26258" formatCode="General">
                  <c:v>347.27699999999999</c:v>
                </c:pt>
                <c:pt idx="26259" formatCode="General">
                  <c:v>353.55</c:v>
                </c:pt>
                <c:pt idx="26260" formatCode="General">
                  <c:v>359.512</c:v>
                </c:pt>
                <c:pt idx="26261" formatCode="General">
                  <c:v>365.22800000000001</c:v>
                </c:pt>
                <c:pt idx="26262" formatCode="General">
                  <c:v>370.76400000000001</c:v>
                </c:pt>
                <c:pt idx="26263" formatCode="General">
                  <c:v>376.15100000000001</c:v>
                </c:pt>
                <c:pt idx="26264" formatCode="General">
                  <c:v>381.39699999999999</c:v>
                </c:pt>
                <c:pt idx="26265" formatCode="General">
                  <c:v>386.5</c:v>
                </c:pt>
                <c:pt idx="26266" formatCode="General">
                  <c:v>391.44099999999997</c:v>
                </c:pt>
                <c:pt idx="26267" formatCode="General">
                  <c:v>396.20800000000003</c:v>
                </c:pt>
                <c:pt idx="26268" formatCode="General">
                  <c:v>400.72300000000001</c:v>
                </c:pt>
                <c:pt idx="26269" formatCode="General">
                  <c:v>404.92</c:v>
                </c:pt>
                <c:pt idx="26270" formatCode="General">
                  <c:v>408.84800000000001</c:v>
                </c:pt>
                <c:pt idx="26271" formatCode="General">
                  <c:v>412.56200000000001</c:v>
                </c:pt>
                <c:pt idx="26272" formatCode="General">
                  <c:v>416.08499999999998</c:v>
                </c:pt>
                <c:pt idx="26273" formatCode="General">
                  <c:v>419.50200000000001</c:v>
                </c:pt>
                <c:pt idx="26274" formatCode="General">
                  <c:v>422.94</c:v>
                </c:pt>
                <c:pt idx="26275" formatCode="General">
                  <c:v>426.50099999999998</c:v>
                </c:pt>
                <c:pt idx="26276" formatCode="General">
                  <c:v>430.24</c:v>
                </c:pt>
                <c:pt idx="26277" formatCode="General">
                  <c:v>434.161</c:v>
                </c:pt>
                <c:pt idx="26278" formatCode="General">
                  <c:v>438.26600000000002</c:v>
                </c:pt>
                <c:pt idx="26279" formatCode="General">
                  <c:v>442.56200000000001</c:v>
                </c:pt>
                <c:pt idx="26280" formatCode="General">
                  <c:v>446.95</c:v>
                </c:pt>
                <c:pt idx="26281" formatCode="General">
                  <c:v>451.28199999999998</c:v>
                </c:pt>
                <c:pt idx="26282" formatCode="General">
                  <c:v>455.51299999999998</c:v>
                </c:pt>
                <c:pt idx="26283" formatCode="General">
                  <c:v>459.654</c:v>
                </c:pt>
                <c:pt idx="26284" formatCode="General">
                  <c:v>463.79</c:v>
                </c:pt>
                <c:pt idx="26285" formatCode="General">
                  <c:v>467.99200000000002</c:v>
                </c:pt>
                <c:pt idx="26286" formatCode="General">
                  <c:v>472.25799999999998</c:v>
                </c:pt>
                <c:pt idx="26287" formatCode="General">
                  <c:v>476.53699999999998</c:v>
                </c:pt>
                <c:pt idx="26288" formatCode="General">
                  <c:v>480.76499999999999</c:v>
                </c:pt>
                <c:pt idx="26289" formatCode="General">
                  <c:v>484.93799999999999</c:v>
                </c:pt>
                <c:pt idx="26290" formatCode="General">
                  <c:v>489.04599999999999</c:v>
                </c:pt>
                <c:pt idx="26291" formatCode="General">
                  <c:v>493.036</c:v>
                </c:pt>
                <c:pt idx="26292" formatCode="General">
                  <c:v>496.79</c:v>
                </c:pt>
                <c:pt idx="26293" formatCode="General">
                  <c:v>500.14499999999998</c:v>
                </c:pt>
                <c:pt idx="26294" formatCode="General">
                  <c:v>503.14800000000002</c:v>
                </c:pt>
                <c:pt idx="26295" formatCode="General">
                  <c:v>505.964</c:v>
                </c:pt>
                <c:pt idx="26296" formatCode="General">
                  <c:v>508.65300000000002</c:v>
                </c:pt>
                <c:pt idx="26297" formatCode="General">
                  <c:v>511.22399999999999</c:v>
                </c:pt>
                <c:pt idx="26298" formatCode="General">
                  <c:v>513.65</c:v>
                </c:pt>
                <c:pt idx="26299" formatCode="General">
                  <c:v>515.87699999999995</c:v>
                </c:pt>
                <c:pt idx="26300" formatCode="General">
                  <c:v>517.84699999999998</c:v>
                </c:pt>
                <c:pt idx="26301" formatCode="General">
                  <c:v>519.57000000000005</c:v>
                </c:pt>
                <c:pt idx="26302" formatCode="General">
                  <c:v>521.08299999999997</c:v>
                </c:pt>
                <c:pt idx="26303" formatCode="General">
                  <c:v>522.36699999999996</c:v>
                </c:pt>
                <c:pt idx="26304" formatCode="General">
                  <c:v>523.36800000000005</c:v>
                </c:pt>
                <c:pt idx="26305" formatCode="General">
                  <c:v>523.99800000000005</c:v>
                </c:pt>
                <c:pt idx="26306" formatCode="General">
                  <c:v>524.27700000000004</c:v>
                </c:pt>
                <c:pt idx="26307" formatCode="General">
                  <c:v>524.35699999999997</c:v>
                </c:pt>
                <c:pt idx="26308" formatCode="General">
                  <c:v>524.44100000000003</c:v>
                </c:pt>
                <c:pt idx="26309" formatCode="General">
                  <c:v>524.68899999999996</c:v>
                </c:pt>
                <c:pt idx="26310" formatCode="General">
                  <c:v>525.17499999999995</c:v>
                </c:pt>
                <c:pt idx="26311" formatCode="General">
                  <c:v>525.92600000000004</c:v>
                </c:pt>
                <c:pt idx="26312" formatCode="General">
                  <c:v>526.89200000000005</c:v>
                </c:pt>
                <c:pt idx="26313" formatCode="General">
                  <c:v>528.02200000000005</c:v>
                </c:pt>
                <c:pt idx="26314" formatCode="General">
                  <c:v>529.28700000000003</c:v>
                </c:pt>
                <c:pt idx="26315" formatCode="General">
                  <c:v>530.68799999999999</c:v>
                </c:pt>
                <c:pt idx="26316" formatCode="General">
                  <c:v>532.24</c:v>
                </c:pt>
                <c:pt idx="26317" formatCode="General">
                  <c:v>533.99199999999996</c:v>
                </c:pt>
                <c:pt idx="26318" formatCode="General">
                  <c:v>535.87599999999998</c:v>
                </c:pt>
                <c:pt idx="26319" formatCode="General">
                  <c:v>537.577</c:v>
                </c:pt>
                <c:pt idx="26320" formatCode="General">
                  <c:v>538.92700000000002</c:v>
                </c:pt>
                <c:pt idx="26321" formatCode="General">
                  <c:v>539.95799999999997</c:v>
                </c:pt>
                <c:pt idx="26322" formatCode="General">
                  <c:v>540.63800000000003</c:v>
                </c:pt>
                <c:pt idx="26323" formatCode="General">
                  <c:v>540.92899999999997</c:v>
                </c:pt>
                <c:pt idx="26324" formatCode="General">
                  <c:v>540.82399999999996</c:v>
                </c:pt>
                <c:pt idx="26325" formatCode="General">
                  <c:v>540.35799999999995</c:v>
                </c:pt>
                <c:pt idx="26326" formatCode="General">
                  <c:v>539.59900000000005</c:v>
                </c:pt>
                <c:pt idx="26327" formatCode="General">
                  <c:v>538.59299999999996</c:v>
                </c:pt>
                <c:pt idx="26328" formatCode="General">
                  <c:v>537.35900000000004</c:v>
                </c:pt>
                <c:pt idx="26329" formatCode="General">
                  <c:v>535.93600000000004</c:v>
                </c:pt>
                <c:pt idx="26330" formatCode="General">
                  <c:v>534.31799999999998</c:v>
                </c:pt>
                <c:pt idx="26331" formatCode="General">
                  <c:v>532.36900000000003</c:v>
                </c:pt>
                <c:pt idx="26332" formatCode="General">
                  <c:v>530.02499999999998</c:v>
                </c:pt>
                <c:pt idx="26333" formatCode="General">
                  <c:v>527.346</c:v>
                </c:pt>
                <c:pt idx="26334" formatCode="General">
                  <c:v>524.37400000000002</c:v>
                </c:pt>
                <c:pt idx="26335" formatCode="General">
                  <c:v>521.13599999999997</c:v>
                </c:pt>
                <c:pt idx="26336" formatCode="General">
                  <c:v>517.74699999999996</c:v>
                </c:pt>
                <c:pt idx="26337" formatCode="General">
                  <c:v>514.351</c:v>
                </c:pt>
                <c:pt idx="26338" formatCode="General">
                  <c:v>511.08100000000002</c:v>
                </c:pt>
                <c:pt idx="26339" formatCode="General">
                  <c:v>508.089</c:v>
                </c:pt>
                <c:pt idx="26340" formatCode="General">
                  <c:v>505.495</c:v>
                </c:pt>
                <c:pt idx="26341" formatCode="General">
                  <c:v>503.23599999999999</c:v>
                </c:pt>
                <c:pt idx="26342" formatCode="General">
                  <c:v>501.16399999999999</c:v>
                </c:pt>
                <c:pt idx="26343" formatCode="General">
                  <c:v>499.23899999999998</c:v>
                </c:pt>
                <c:pt idx="26344" formatCode="General">
                  <c:v>497.42399999999998</c:v>
                </c:pt>
                <c:pt idx="26345" formatCode="General">
                  <c:v>495.67899999999997</c:v>
                </c:pt>
                <c:pt idx="26346" formatCode="General">
                  <c:v>493.98500000000001</c:v>
                </c:pt>
                <c:pt idx="26347" formatCode="General">
                  <c:v>492.33800000000002</c:v>
                </c:pt>
                <c:pt idx="26348" formatCode="General">
                  <c:v>490.71</c:v>
                </c:pt>
                <c:pt idx="26349" formatCode="General">
                  <c:v>489.06299999999999</c:v>
                </c:pt>
                <c:pt idx="26350" formatCode="General">
                  <c:v>487.44099999999997</c:v>
                </c:pt>
                <c:pt idx="26351" formatCode="General">
                  <c:v>485.92899999999997</c:v>
                </c:pt>
                <c:pt idx="26352" formatCode="General">
                  <c:v>484.625</c:v>
                </c:pt>
                <c:pt idx="26353" formatCode="General">
                  <c:v>483.54700000000003</c:v>
                </c:pt>
                <c:pt idx="26354" formatCode="General">
                  <c:v>482.60399999999998</c:v>
                </c:pt>
                <c:pt idx="26355" formatCode="General">
                  <c:v>481.62400000000002</c:v>
                </c:pt>
                <c:pt idx="26356" formatCode="General">
                  <c:v>480.45</c:v>
                </c:pt>
                <c:pt idx="26357" formatCode="General">
                  <c:v>479.12200000000001</c:v>
                </c:pt>
                <c:pt idx="26358" formatCode="General">
                  <c:v>477.69400000000002</c:v>
                </c:pt>
                <c:pt idx="26359" formatCode="General">
                  <c:v>476.15699999999998</c:v>
                </c:pt>
                <c:pt idx="26360" formatCode="General">
                  <c:v>474.48399999999998</c:v>
                </c:pt>
                <c:pt idx="26361" formatCode="General">
                  <c:v>472.62799999999999</c:v>
                </c:pt>
                <c:pt idx="26362" formatCode="General">
                  <c:v>470.51900000000001</c:v>
                </c:pt>
                <c:pt idx="26363" formatCode="General">
                  <c:v>468.11399999999998</c:v>
                </c:pt>
                <c:pt idx="26364" formatCode="General">
                  <c:v>465.47899999999998</c:v>
                </c:pt>
                <c:pt idx="26365" formatCode="General">
                  <c:v>462.68299999999999</c:v>
                </c:pt>
                <c:pt idx="26366" formatCode="General">
                  <c:v>459.74099999999999</c:v>
                </c:pt>
                <c:pt idx="26367" formatCode="General">
                  <c:v>456.69099999999997</c:v>
                </c:pt>
                <c:pt idx="26368" formatCode="General">
                  <c:v>453.57299999999998</c:v>
                </c:pt>
                <c:pt idx="26369" formatCode="General">
                  <c:v>450.37200000000001</c:v>
                </c:pt>
                <c:pt idx="26370" formatCode="General">
                  <c:v>447.04599999999999</c:v>
                </c:pt>
                <c:pt idx="26371" formatCode="General">
                  <c:v>443.53100000000001</c:v>
                </c:pt>
                <c:pt idx="26372" formatCode="General">
                  <c:v>439.774</c:v>
                </c:pt>
                <c:pt idx="26373" formatCode="General">
                  <c:v>435.78</c:v>
                </c:pt>
                <c:pt idx="26374" formatCode="General">
                  <c:v>431.53399999999999</c:v>
                </c:pt>
                <c:pt idx="26375" formatCode="General">
                  <c:v>427.02699999999999</c:v>
                </c:pt>
                <c:pt idx="26376" formatCode="General">
                  <c:v>422.35700000000003</c:v>
                </c:pt>
                <c:pt idx="26377" formatCode="General">
                  <c:v>417.61399999999998</c:v>
                </c:pt>
                <c:pt idx="26378" formatCode="General">
                  <c:v>412.74599999999998</c:v>
                </c:pt>
                <c:pt idx="26379" formatCode="General">
                  <c:v>407.76499999999999</c:v>
                </c:pt>
                <c:pt idx="26380" formatCode="General">
                  <c:v>402.779</c:v>
                </c:pt>
                <c:pt idx="26381" formatCode="General">
                  <c:v>397.85</c:v>
                </c:pt>
                <c:pt idx="26382" formatCode="General">
                  <c:v>392.98899999999998</c:v>
                </c:pt>
                <c:pt idx="26383" formatCode="General">
                  <c:v>388.041</c:v>
                </c:pt>
                <c:pt idx="26384" formatCode="General">
                  <c:v>382.83100000000002</c:v>
                </c:pt>
                <c:pt idx="26385" formatCode="General">
                  <c:v>377.31799999999998</c:v>
                </c:pt>
                <c:pt idx="26386" formatCode="General">
                  <c:v>371.51400000000001</c:v>
                </c:pt>
                <c:pt idx="26387" formatCode="General">
                  <c:v>365.48099999999999</c:v>
                </c:pt>
                <c:pt idx="26388" formatCode="General">
                  <c:v>359.30399999999997</c:v>
                </c:pt>
                <c:pt idx="26389" formatCode="General">
                  <c:v>353.065</c:v>
                </c:pt>
                <c:pt idx="26390" formatCode="General">
                  <c:v>346.81</c:v>
                </c:pt>
                <c:pt idx="26391" formatCode="General">
                  <c:v>340.57600000000002</c:v>
                </c:pt>
                <c:pt idx="26392" formatCode="General">
                  <c:v>334.39699999999999</c:v>
                </c:pt>
                <c:pt idx="26393" formatCode="General">
                  <c:v>328.30900000000003</c:v>
                </c:pt>
                <c:pt idx="26394" formatCode="General">
                  <c:v>322.33999999999997</c:v>
                </c:pt>
                <c:pt idx="26395" formatCode="General">
                  <c:v>316.50799999999998</c:v>
                </c:pt>
                <c:pt idx="26396" formatCode="General">
                  <c:v>310.8</c:v>
                </c:pt>
                <c:pt idx="26397" formatCode="General">
                  <c:v>305.09699999999998</c:v>
                </c:pt>
                <c:pt idx="26398" formatCode="General">
                  <c:v>299.24700000000001</c:v>
                </c:pt>
                <c:pt idx="26399" formatCode="General">
                  <c:v>293.12599999999998</c:v>
                </c:pt>
                <c:pt idx="26400" formatCode="General">
                  <c:v>286.72399999999999</c:v>
                </c:pt>
                <c:pt idx="26401" formatCode="General">
                  <c:v>280.13900000000001</c:v>
                </c:pt>
                <c:pt idx="26402" formatCode="General">
                  <c:v>273.423</c:v>
                </c:pt>
                <c:pt idx="26403" formatCode="General">
                  <c:v>266.60700000000003</c:v>
                </c:pt>
                <c:pt idx="26404" formatCode="General">
                  <c:v>259.79000000000002</c:v>
                </c:pt>
                <c:pt idx="26405" formatCode="General">
                  <c:v>253.05099999999999</c:v>
                </c:pt>
                <c:pt idx="26406" formatCode="General">
                  <c:v>246.375</c:v>
                </c:pt>
                <c:pt idx="26407" formatCode="General">
                  <c:v>239.73</c:v>
                </c:pt>
                <c:pt idx="26408" formatCode="General">
                  <c:v>233.09700000000001</c:v>
                </c:pt>
                <c:pt idx="26409" formatCode="General">
                  <c:v>226.48599999999999</c:v>
                </c:pt>
                <c:pt idx="26410" formatCode="General">
                  <c:v>219.904</c:v>
                </c:pt>
                <c:pt idx="26411" formatCode="General">
                  <c:v>213.32</c:v>
                </c:pt>
                <c:pt idx="26412" formatCode="General">
                  <c:v>206.702</c:v>
                </c:pt>
                <c:pt idx="26413" formatCode="General">
                  <c:v>200.04499999999999</c:v>
                </c:pt>
                <c:pt idx="26414" formatCode="General">
                  <c:v>193.334</c:v>
                </c:pt>
                <c:pt idx="26415" formatCode="General">
                  <c:v>186.548</c:v>
                </c:pt>
                <c:pt idx="26416" formatCode="General">
                  <c:v>179.75899999999999</c:v>
                </c:pt>
                <c:pt idx="26417" formatCode="General">
                  <c:v>173.06</c:v>
                </c:pt>
                <c:pt idx="26418" formatCode="General">
                  <c:v>166.47</c:v>
                </c:pt>
                <c:pt idx="26419" formatCode="General">
                  <c:v>159.857</c:v>
                </c:pt>
                <c:pt idx="26420" formatCode="General">
                  <c:v>152.95599999999999</c:v>
                </c:pt>
                <c:pt idx="26421" formatCode="General">
                  <c:v>145.58500000000001</c:v>
                </c:pt>
                <c:pt idx="26422" formatCode="General">
                  <c:v>137.66399999999999</c:v>
                </c:pt>
                <c:pt idx="26423" formatCode="General">
                  <c:v>129.358</c:v>
                </c:pt>
                <c:pt idx="26424" formatCode="General">
                  <c:v>120.908</c:v>
                </c:pt>
                <c:pt idx="26425" formatCode="General">
                  <c:v>112.529</c:v>
                </c:pt>
                <c:pt idx="26426" formatCode="General">
                  <c:v>104.349</c:v>
                </c:pt>
                <c:pt idx="26427" formatCode="General">
                  <c:v>96.293099999999995</c:v>
                </c:pt>
                <c:pt idx="26428" formatCode="General">
                  <c:v>88.344700000000003</c:v>
                </c:pt>
                <c:pt idx="26429" formatCode="General">
                  <c:v>80.555899999999994</c:v>
                </c:pt>
                <c:pt idx="26430" formatCode="General">
                  <c:v>72.970500000000001</c:v>
                </c:pt>
                <c:pt idx="26431" formatCode="General">
                  <c:v>65.608599999999996</c:v>
                </c:pt>
                <c:pt idx="26432" formatCode="General">
                  <c:v>58.45</c:v>
                </c:pt>
                <c:pt idx="26433" formatCode="General">
                  <c:v>51.448900000000002</c:v>
                </c:pt>
                <c:pt idx="26434" formatCode="General">
                  <c:v>44.548099999999998</c:v>
                </c:pt>
                <c:pt idx="26435" formatCode="General">
                  <c:v>37.667499999999997</c:v>
                </c:pt>
                <c:pt idx="26436" formatCode="General">
                  <c:v>30.730599999999999</c:v>
                </c:pt>
                <c:pt idx="26437" formatCode="General">
                  <c:v>23.6767</c:v>
                </c:pt>
                <c:pt idx="26438" formatCode="General">
                  <c:v>16.4755</c:v>
                </c:pt>
                <c:pt idx="26439" formatCode="General">
                  <c:v>9.1774199999999997</c:v>
                </c:pt>
                <c:pt idx="26440" formatCode="General">
                  <c:v>1.8325199999999999</c:v>
                </c:pt>
                <c:pt idx="26441" formatCode="General">
                  <c:v>-5.5439800000000004</c:v>
                </c:pt>
                <c:pt idx="26442" formatCode="General">
                  <c:v>-12.995900000000001</c:v>
                </c:pt>
                <c:pt idx="26443" formatCode="General">
                  <c:v>-20.580300000000001</c:v>
                </c:pt>
                <c:pt idx="26444" formatCode="General">
                  <c:v>-28.279</c:v>
                </c:pt>
                <c:pt idx="26445" formatCode="General">
                  <c:v>-36.063800000000001</c:v>
                </c:pt>
                <c:pt idx="26446" formatCode="General">
                  <c:v>-43.921700000000001</c:v>
                </c:pt>
                <c:pt idx="26447" formatCode="General">
                  <c:v>-51.834099999999999</c:v>
                </c:pt>
                <c:pt idx="26448" formatCode="General">
                  <c:v>-59.780700000000003</c:v>
                </c:pt>
                <c:pt idx="26449" formatCode="General">
                  <c:v>-67.7286</c:v>
                </c:pt>
                <c:pt idx="26450" formatCode="General">
                  <c:v>-75.646299999999997</c:v>
                </c:pt>
                <c:pt idx="26451" formatCode="General">
                  <c:v>-83.564400000000006</c:v>
                </c:pt>
                <c:pt idx="26452" formatCode="General">
                  <c:v>-91.510999999999996</c:v>
                </c:pt>
                <c:pt idx="26453" formatCode="General">
                  <c:v>-99.461799999999997</c:v>
                </c:pt>
                <c:pt idx="26454" formatCode="General">
                  <c:v>-107.401</c:v>
                </c:pt>
                <c:pt idx="26455" formatCode="General">
                  <c:v>-115.32299999999999</c:v>
                </c:pt>
                <c:pt idx="26456" formatCode="General">
                  <c:v>-123.242</c:v>
                </c:pt>
                <c:pt idx="26457" formatCode="General">
                  <c:v>-131.172</c:v>
                </c:pt>
                <c:pt idx="26458" formatCode="General">
                  <c:v>-139.095</c:v>
                </c:pt>
                <c:pt idx="26459" formatCode="General">
                  <c:v>-147</c:v>
                </c:pt>
                <c:pt idx="26460" formatCode="General">
                  <c:v>-154.904</c:v>
                </c:pt>
                <c:pt idx="26461" formatCode="General">
                  <c:v>-162.81</c:v>
                </c:pt>
                <c:pt idx="26462" formatCode="General">
                  <c:v>-170.71</c:v>
                </c:pt>
                <c:pt idx="26463" formatCode="General">
                  <c:v>-178.79900000000001</c:v>
                </c:pt>
                <c:pt idx="26464" formatCode="General">
                  <c:v>-187.267</c:v>
                </c:pt>
                <c:pt idx="26465" formatCode="General">
                  <c:v>-196.084</c:v>
                </c:pt>
                <c:pt idx="26466" formatCode="General">
                  <c:v>-205.18299999999999</c:v>
                </c:pt>
                <c:pt idx="26467" formatCode="General">
                  <c:v>-214.48099999999999</c:v>
                </c:pt>
                <c:pt idx="26468" formatCode="General">
                  <c:v>-223.851</c:v>
                </c:pt>
                <c:pt idx="26469" formatCode="General">
                  <c:v>-233.16900000000001</c:v>
                </c:pt>
                <c:pt idx="26470" formatCode="General">
                  <c:v>-242.25</c:v>
                </c:pt>
                <c:pt idx="26471" formatCode="General">
                  <c:v>-250.92</c:v>
                </c:pt>
                <c:pt idx="26472" formatCode="General">
                  <c:v>-259.09899999999999</c:v>
                </c:pt>
                <c:pt idx="26473" formatCode="General">
                  <c:v>-266.721</c:v>
                </c:pt>
                <c:pt idx="26474" formatCode="General">
                  <c:v>-273.73700000000002</c:v>
                </c:pt>
                <c:pt idx="26475" formatCode="General">
                  <c:v>-280.19299999999998</c:v>
                </c:pt>
                <c:pt idx="26476" formatCode="General">
                  <c:v>-286.18299999999999</c:v>
                </c:pt>
                <c:pt idx="26477" formatCode="General">
                  <c:v>-291.822</c:v>
                </c:pt>
                <c:pt idx="26478" formatCode="General">
                  <c:v>-297.22300000000001</c:v>
                </c:pt>
                <c:pt idx="26479" formatCode="General">
                  <c:v>-302.45100000000002</c:v>
                </c:pt>
                <c:pt idx="26480" formatCode="General">
                  <c:v>-307.54599999999999</c:v>
                </c:pt>
                <c:pt idx="26481" formatCode="General">
                  <c:v>-312.51900000000001</c:v>
                </c:pt>
                <c:pt idx="26482" formatCode="General">
                  <c:v>-317.29000000000002</c:v>
                </c:pt>
                <c:pt idx="26483" formatCode="General">
                  <c:v>-321.74599999999998</c:v>
                </c:pt>
                <c:pt idx="26484" formatCode="General">
                  <c:v>-325.851</c:v>
                </c:pt>
                <c:pt idx="26485" formatCode="General">
                  <c:v>-329.63099999999997</c:v>
                </c:pt>
                <c:pt idx="26486" formatCode="General">
                  <c:v>-333.17899999999997</c:v>
                </c:pt>
                <c:pt idx="26487" formatCode="General">
                  <c:v>-336.55</c:v>
                </c:pt>
                <c:pt idx="26488" formatCode="General">
                  <c:v>-339.745</c:v>
                </c:pt>
                <c:pt idx="26489" formatCode="General">
                  <c:v>-342.84899999999999</c:v>
                </c:pt>
                <c:pt idx="26490" formatCode="General">
                  <c:v>-345.96899999999999</c:v>
                </c:pt>
                <c:pt idx="26491" formatCode="General">
                  <c:v>-349.1</c:v>
                </c:pt>
                <c:pt idx="26492" formatCode="General">
                  <c:v>-352.21699999999998</c:v>
                </c:pt>
                <c:pt idx="26493" formatCode="General">
                  <c:v>-355.33499999999998</c:v>
                </c:pt>
                <c:pt idx="26494" formatCode="General">
                  <c:v>-358.45499999999998</c:v>
                </c:pt>
                <c:pt idx="26495" formatCode="General">
                  <c:v>-361.57299999999998</c:v>
                </c:pt>
                <c:pt idx="26496" formatCode="General">
                  <c:v>-364.697</c:v>
                </c:pt>
                <c:pt idx="26497" formatCode="General">
                  <c:v>-367.863</c:v>
                </c:pt>
                <c:pt idx="26498" formatCode="General">
                  <c:v>-371.19900000000001</c:v>
                </c:pt>
                <c:pt idx="26499" formatCode="General">
                  <c:v>-374.84300000000002</c:v>
                </c:pt>
                <c:pt idx="26500" formatCode="General">
                  <c:v>-378.87299999999999</c:v>
                </c:pt>
                <c:pt idx="26501" formatCode="General">
                  <c:v>-383.30500000000001</c:v>
                </c:pt>
                <c:pt idx="26502" formatCode="General">
                  <c:v>-388.08600000000001</c:v>
                </c:pt>
                <c:pt idx="26503" formatCode="General">
                  <c:v>-393.15600000000001</c:v>
                </c:pt>
                <c:pt idx="26504" formatCode="General">
                  <c:v>-398.44200000000001</c:v>
                </c:pt>
                <c:pt idx="26505" formatCode="General">
                  <c:v>-403.71199999999999</c:v>
                </c:pt>
                <c:pt idx="26506" formatCode="General">
                  <c:v>-408.75799999999998</c:v>
                </c:pt>
                <c:pt idx="26507" formatCode="General">
                  <c:v>-413.572</c:v>
                </c:pt>
                <c:pt idx="26508" formatCode="General">
                  <c:v>-418.233</c:v>
                </c:pt>
                <c:pt idx="26509" formatCode="General">
                  <c:v>-422.834</c:v>
                </c:pt>
                <c:pt idx="26510" formatCode="General">
                  <c:v>-427.33699999999999</c:v>
                </c:pt>
                <c:pt idx="26511" formatCode="General">
                  <c:v>-431.66399999999999</c:v>
                </c:pt>
                <c:pt idx="26512" formatCode="General">
                  <c:v>-435.798</c:v>
                </c:pt>
                <c:pt idx="26513" formatCode="General">
                  <c:v>-439.75200000000001</c:v>
                </c:pt>
                <c:pt idx="26514" formatCode="General">
                  <c:v>-443.58</c:v>
                </c:pt>
                <c:pt idx="26515" formatCode="General">
                  <c:v>-447.27699999999999</c:v>
                </c:pt>
                <c:pt idx="26516" formatCode="General">
                  <c:v>-450.78300000000002</c:v>
                </c:pt>
                <c:pt idx="26517" formatCode="General">
                  <c:v>-454.06700000000001</c:v>
                </c:pt>
                <c:pt idx="26518" formatCode="General">
                  <c:v>-457.12599999999998</c:v>
                </c:pt>
                <c:pt idx="26519" formatCode="General">
                  <c:v>-459.98099999999999</c:v>
                </c:pt>
                <c:pt idx="26520" formatCode="General">
                  <c:v>-462.62400000000002</c:v>
                </c:pt>
                <c:pt idx="26521" formatCode="General">
                  <c:v>-465.00400000000002</c:v>
                </c:pt>
                <c:pt idx="26522" formatCode="General">
                  <c:v>-467.18299999999999</c:v>
                </c:pt>
                <c:pt idx="26523" formatCode="General">
                  <c:v>-469.28399999999999</c:v>
                </c:pt>
                <c:pt idx="26524" formatCode="General">
                  <c:v>-471.298</c:v>
                </c:pt>
                <c:pt idx="26525" formatCode="General">
                  <c:v>-473.16500000000002</c:v>
                </c:pt>
                <c:pt idx="26526" formatCode="General">
                  <c:v>-474.83100000000002</c:v>
                </c:pt>
                <c:pt idx="26527" formatCode="General">
                  <c:v>-476.28800000000001</c:v>
                </c:pt>
                <c:pt idx="26528" formatCode="General">
                  <c:v>-477.62400000000002</c:v>
                </c:pt>
                <c:pt idx="26529" formatCode="General">
                  <c:v>-478.84100000000001</c:v>
                </c:pt>
                <c:pt idx="26530" formatCode="General">
                  <c:v>-479.87599999999998</c:v>
                </c:pt>
                <c:pt idx="26531" formatCode="General">
                  <c:v>-480.66199999999998</c:v>
                </c:pt>
                <c:pt idx="26532" formatCode="General">
                  <c:v>-481.14499999999998</c:v>
                </c:pt>
                <c:pt idx="26533" formatCode="General">
                  <c:v>-481.34399999999999</c:v>
                </c:pt>
                <c:pt idx="26534" formatCode="General">
                  <c:v>-481.29700000000003</c:v>
                </c:pt>
                <c:pt idx="26535" formatCode="General">
                  <c:v>-481.05799999999999</c:v>
                </c:pt>
                <c:pt idx="26536" formatCode="General">
                  <c:v>-480.67899999999997</c:v>
                </c:pt>
                <c:pt idx="26537" formatCode="General">
                  <c:v>-480.20499999999998</c:v>
                </c:pt>
                <c:pt idx="26538" formatCode="General">
                  <c:v>-479.7</c:v>
                </c:pt>
                <c:pt idx="26539" formatCode="General">
                  <c:v>-479.22699999999998</c:v>
                </c:pt>
                <c:pt idx="26540" formatCode="General">
                  <c:v>-478.80700000000002</c:v>
                </c:pt>
                <c:pt idx="26541" formatCode="General">
                  <c:v>-478.5</c:v>
                </c:pt>
                <c:pt idx="26542" formatCode="General">
                  <c:v>-478.392</c:v>
                </c:pt>
                <c:pt idx="26543" formatCode="General">
                  <c:v>-478.505</c:v>
                </c:pt>
                <c:pt idx="26544" formatCode="General">
                  <c:v>-478.827</c:v>
                </c:pt>
                <c:pt idx="26545" formatCode="General">
                  <c:v>-479.30599999999998</c:v>
                </c:pt>
                <c:pt idx="26546" formatCode="General">
                  <c:v>-479.858</c:v>
                </c:pt>
                <c:pt idx="26547" formatCode="General">
                  <c:v>-480.37200000000001</c:v>
                </c:pt>
                <c:pt idx="26548" formatCode="General">
                  <c:v>-480.78</c:v>
                </c:pt>
                <c:pt idx="26549" formatCode="General">
                  <c:v>-481.089</c:v>
                </c:pt>
                <c:pt idx="26550" formatCode="General">
                  <c:v>-481.29700000000003</c:v>
                </c:pt>
                <c:pt idx="26551" formatCode="General">
                  <c:v>-481.40899999999999</c:v>
                </c:pt>
                <c:pt idx="26552" formatCode="General">
                  <c:v>-481.49799999999999</c:v>
                </c:pt>
                <c:pt idx="26553" formatCode="General">
                  <c:v>-481.625</c:v>
                </c:pt>
                <c:pt idx="26554" formatCode="General">
                  <c:v>-481.78</c:v>
                </c:pt>
                <c:pt idx="26555" formatCode="General">
                  <c:v>-481.94799999999998</c:v>
                </c:pt>
                <c:pt idx="26556" formatCode="General">
                  <c:v>-482.11099999999999</c:v>
                </c:pt>
                <c:pt idx="26557" formatCode="General">
                  <c:v>-482.233</c:v>
                </c:pt>
                <c:pt idx="26558" formatCode="General">
                  <c:v>-482.27199999999999</c:v>
                </c:pt>
                <c:pt idx="26559" formatCode="General">
                  <c:v>-482.19</c:v>
                </c:pt>
                <c:pt idx="26560" formatCode="General">
                  <c:v>-481.92099999999999</c:v>
                </c:pt>
                <c:pt idx="26561" formatCode="General">
                  <c:v>-481.35500000000002</c:v>
                </c:pt>
                <c:pt idx="26562" formatCode="General">
                  <c:v>-480.46800000000002</c:v>
                </c:pt>
                <c:pt idx="26563" formatCode="General">
                  <c:v>-479.31599999999997</c:v>
                </c:pt>
                <c:pt idx="26564" formatCode="General">
                  <c:v>-477.87400000000002</c:v>
                </c:pt>
                <c:pt idx="26565" formatCode="General">
                  <c:v>-476.12299999999999</c:v>
                </c:pt>
                <c:pt idx="26566" formatCode="General">
                  <c:v>-474.13200000000001</c:v>
                </c:pt>
                <c:pt idx="26567" formatCode="General">
                  <c:v>-472.00599999999997</c:v>
                </c:pt>
                <c:pt idx="26568" formatCode="General">
                  <c:v>-469.85899999999998</c:v>
                </c:pt>
                <c:pt idx="26569" formatCode="General">
                  <c:v>-467.786</c:v>
                </c:pt>
                <c:pt idx="26570" formatCode="General">
                  <c:v>-465.84699999999998</c:v>
                </c:pt>
                <c:pt idx="26571" formatCode="General">
                  <c:v>-464.02499999999998</c:v>
                </c:pt>
                <c:pt idx="26572" formatCode="General">
                  <c:v>-462.27199999999999</c:v>
                </c:pt>
                <c:pt idx="26573" formatCode="General">
                  <c:v>-460.53399999999999</c:v>
                </c:pt>
                <c:pt idx="26574" formatCode="General">
                  <c:v>-458.74700000000001</c:v>
                </c:pt>
                <c:pt idx="26575" formatCode="General">
                  <c:v>-456.87900000000002</c:v>
                </c:pt>
                <c:pt idx="26576" formatCode="General">
                  <c:v>-454.95400000000001</c:v>
                </c:pt>
                <c:pt idx="26577" formatCode="General">
                  <c:v>-453.01400000000001</c:v>
                </c:pt>
                <c:pt idx="26578" formatCode="General">
                  <c:v>-451.06799999999998</c:v>
                </c:pt>
                <c:pt idx="26579" formatCode="General">
                  <c:v>-449.10899999999998</c:v>
                </c:pt>
                <c:pt idx="26580" formatCode="General">
                  <c:v>-447.11700000000002</c:v>
                </c:pt>
                <c:pt idx="26581" formatCode="General">
                  <c:v>-445.06599999999997</c:v>
                </c:pt>
                <c:pt idx="26582" formatCode="General">
                  <c:v>-442.923</c:v>
                </c:pt>
                <c:pt idx="26583" formatCode="General">
                  <c:v>-440.54300000000001</c:v>
                </c:pt>
                <c:pt idx="26584" formatCode="General">
                  <c:v>-437.74700000000001</c:v>
                </c:pt>
                <c:pt idx="26585" formatCode="General">
                  <c:v>-434.54</c:v>
                </c:pt>
                <c:pt idx="26586" formatCode="General">
                  <c:v>-430.99700000000001</c:v>
                </c:pt>
                <c:pt idx="26587" formatCode="General">
                  <c:v>-427.17700000000002</c:v>
                </c:pt>
                <c:pt idx="26588" formatCode="General">
                  <c:v>-423.10599999999999</c:v>
                </c:pt>
                <c:pt idx="26589" formatCode="General">
                  <c:v>-418.76900000000001</c:v>
                </c:pt>
                <c:pt idx="26590" formatCode="General">
                  <c:v>-414.23</c:v>
                </c:pt>
                <c:pt idx="26591" formatCode="General">
                  <c:v>-409.58499999999998</c:v>
                </c:pt>
                <c:pt idx="26592" formatCode="General">
                  <c:v>-404.916</c:v>
                </c:pt>
                <c:pt idx="26593" formatCode="General">
                  <c:v>-400.28699999999998</c:v>
                </c:pt>
                <c:pt idx="26594" formatCode="General">
                  <c:v>-395.70699999999999</c:v>
                </c:pt>
                <c:pt idx="26595" formatCode="General">
                  <c:v>-391.19</c:v>
                </c:pt>
                <c:pt idx="26596" formatCode="General">
                  <c:v>-386.75799999999998</c:v>
                </c:pt>
                <c:pt idx="26597" formatCode="General">
                  <c:v>-382.45299999999997</c:v>
                </c:pt>
                <c:pt idx="26598" formatCode="General">
                  <c:v>-378.303</c:v>
                </c:pt>
                <c:pt idx="26599" formatCode="General">
                  <c:v>-374.26799999999997</c:v>
                </c:pt>
                <c:pt idx="26600" formatCode="General">
                  <c:v>-370.226</c:v>
                </c:pt>
                <c:pt idx="26601" formatCode="General">
                  <c:v>-365.976</c:v>
                </c:pt>
                <c:pt idx="26602" formatCode="General">
                  <c:v>-361.42500000000001</c:v>
                </c:pt>
                <c:pt idx="26603" formatCode="General">
                  <c:v>-356.62</c:v>
                </c:pt>
                <c:pt idx="26604" formatCode="General">
                  <c:v>-351.66199999999998</c:v>
                </c:pt>
                <c:pt idx="26605" formatCode="General">
                  <c:v>-346.65300000000002</c:v>
                </c:pt>
                <c:pt idx="26606" formatCode="General">
                  <c:v>-341.65499999999997</c:v>
                </c:pt>
                <c:pt idx="26607" formatCode="General">
                  <c:v>-336.71600000000001</c:v>
                </c:pt>
                <c:pt idx="26608" formatCode="General">
                  <c:v>-331.858</c:v>
                </c:pt>
                <c:pt idx="26609" formatCode="General">
                  <c:v>-326.98899999999998</c:v>
                </c:pt>
                <c:pt idx="26610" formatCode="General">
                  <c:v>-321.96800000000002</c:v>
                </c:pt>
                <c:pt idx="26611" formatCode="General">
                  <c:v>-316.71199999999999</c:v>
                </c:pt>
                <c:pt idx="26612" formatCode="General">
                  <c:v>-311.19600000000003</c:v>
                </c:pt>
                <c:pt idx="26613" formatCode="General">
                  <c:v>-305.51900000000001</c:v>
                </c:pt>
                <c:pt idx="26614" formatCode="General">
                  <c:v>-299.77699999999999</c:v>
                </c:pt>
                <c:pt idx="26615" formatCode="General">
                  <c:v>-293.98599999999999</c:v>
                </c:pt>
                <c:pt idx="26616" formatCode="General">
                  <c:v>-288.06700000000001</c:v>
                </c:pt>
                <c:pt idx="26617" formatCode="General">
                  <c:v>-281.87799999999999</c:v>
                </c:pt>
                <c:pt idx="26618" formatCode="General">
                  <c:v>-275.28300000000002</c:v>
                </c:pt>
                <c:pt idx="26619" formatCode="General">
                  <c:v>-268.23899999999998</c:v>
                </c:pt>
                <c:pt idx="26620" formatCode="General">
                  <c:v>-260.87599999999998</c:v>
                </c:pt>
                <c:pt idx="26621" formatCode="General">
                  <c:v>-253.33099999999999</c:v>
                </c:pt>
                <c:pt idx="26622" formatCode="General">
                  <c:v>-245.678</c:v>
                </c:pt>
                <c:pt idx="26623" formatCode="General">
                  <c:v>-238.005</c:v>
                </c:pt>
                <c:pt idx="26624" formatCode="General">
                  <c:v>-230.39</c:v>
                </c:pt>
                <c:pt idx="26625" formatCode="General">
                  <c:v>-222.9</c:v>
                </c:pt>
                <c:pt idx="26626" formatCode="General">
                  <c:v>-215.58699999999999</c:v>
                </c:pt>
                <c:pt idx="26627" formatCode="General">
                  <c:v>-208.45</c:v>
                </c:pt>
                <c:pt idx="26628" formatCode="General">
                  <c:v>-201.48599999999999</c:v>
                </c:pt>
                <c:pt idx="26629" formatCode="General">
                  <c:v>-194.70400000000001</c:v>
                </c:pt>
                <c:pt idx="26630" formatCode="General">
                  <c:v>-188.148</c:v>
                </c:pt>
                <c:pt idx="26631" formatCode="General">
                  <c:v>-181.86799999999999</c:v>
                </c:pt>
                <c:pt idx="26632" formatCode="General">
                  <c:v>-175.87299999999999</c:v>
                </c:pt>
                <c:pt idx="26633" formatCode="General">
                  <c:v>-170.148</c:v>
                </c:pt>
                <c:pt idx="26634" formatCode="General">
                  <c:v>-164.64500000000001</c:v>
                </c:pt>
                <c:pt idx="26635" formatCode="General">
                  <c:v>-159.304</c:v>
                </c:pt>
                <c:pt idx="26636" formatCode="General">
                  <c:v>-154.065</c:v>
                </c:pt>
                <c:pt idx="26637" formatCode="General">
                  <c:v>-148.88800000000001</c:v>
                </c:pt>
                <c:pt idx="26638" formatCode="General">
                  <c:v>-143.74799999999999</c:v>
                </c:pt>
                <c:pt idx="26639" formatCode="General">
                  <c:v>-138.64699999999999</c:v>
                </c:pt>
                <c:pt idx="26640" formatCode="General">
                  <c:v>-133.59</c:v>
                </c:pt>
                <c:pt idx="26641" formatCode="General">
                  <c:v>-128.56200000000001</c:v>
                </c:pt>
                <c:pt idx="26642" formatCode="General">
                  <c:v>-123.518</c:v>
                </c:pt>
                <c:pt idx="26643" formatCode="General">
                  <c:v>-118.395</c:v>
                </c:pt>
                <c:pt idx="26644" formatCode="General">
                  <c:v>-113.10899999999999</c:v>
                </c:pt>
                <c:pt idx="26645" formatCode="General">
                  <c:v>-107.589</c:v>
                </c:pt>
                <c:pt idx="26646" formatCode="General">
                  <c:v>-101.85599999999999</c:v>
                </c:pt>
                <c:pt idx="26647" formatCode="General">
                  <c:v>-95.963300000000004</c:v>
                </c:pt>
                <c:pt idx="26648" formatCode="General">
                  <c:v>-89.970699999999994</c:v>
                </c:pt>
                <c:pt idx="26649" formatCode="General">
                  <c:v>-83.978099999999998</c:v>
                </c:pt>
                <c:pt idx="26650" formatCode="General">
                  <c:v>-78.0916</c:v>
                </c:pt>
                <c:pt idx="26651" formatCode="General">
                  <c:v>-72.405900000000003</c:v>
                </c:pt>
                <c:pt idx="26652" formatCode="General">
                  <c:v>-66.954099999999997</c:v>
                </c:pt>
                <c:pt idx="26653" formatCode="General">
                  <c:v>-61.643099999999997</c:v>
                </c:pt>
                <c:pt idx="26654" formatCode="General">
                  <c:v>-56.3459</c:v>
                </c:pt>
                <c:pt idx="26655" formatCode="General">
                  <c:v>-50.953699999999998</c:v>
                </c:pt>
                <c:pt idx="26656" formatCode="General">
                  <c:v>-45.383699999999997</c:v>
                </c:pt>
                <c:pt idx="26657" formatCode="General">
                  <c:v>-39.599400000000003</c:v>
                </c:pt>
                <c:pt idx="26658" formatCode="General">
                  <c:v>-33.576099999999997</c:v>
                </c:pt>
                <c:pt idx="26659" formatCode="General">
                  <c:v>-27.305499999999999</c:v>
                </c:pt>
                <c:pt idx="26660" formatCode="General">
                  <c:v>-20.827200000000001</c:v>
                </c:pt>
                <c:pt idx="26661" formatCode="General">
                  <c:v>-14.2052</c:v>
                </c:pt>
                <c:pt idx="26662" formatCode="General">
                  <c:v>-7.5115600000000002</c:v>
                </c:pt>
                <c:pt idx="26663" formatCode="General">
                  <c:v>-0.77551899999999996</c:v>
                </c:pt>
                <c:pt idx="26664" formatCode="General">
                  <c:v>6.0170300000000001</c:v>
                </c:pt>
                <c:pt idx="26665" formatCode="General">
                  <c:v>12.8527</c:v>
                </c:pt>
                <c:pt idx="26666" formatCode="General">
                  <c:v>19.718499999999999</c:v>
                </c:pt>
                <c:pt idx="26667" formatCode="General">
                  <c:v>26.628299999999999</c:v>
                </c:pt>
                <c:pt idx="26668" formatCode="General">
                  <c:v>33.600200000000001</c:v>
                </c:pt>
                <c:pt idx="26669" formatCode="General">
                  <c:v>40.6419</c:v>
                </c:pt>
                <c:pt idx="26670" formatCode="General">
                  <c:v>47.763399999999997</c:v>
                </c:pt>
                <c:pt idx="26671" formatCode="General">
                  <c:v>54.970199999999998</c:v>
                </c:pt>
                <c:pt idx="26672" formatCode="General">
                  <c:v>62.3874</c:v>
                </c:pt>
                <c:pt idx="26673" formatCode="General">
                  <c:v>70.119299999999996</c:v>
                </c:pt>
                <c:pt idx="26674" formatCode="General">
                  <c:v>78.08</c:v>
                </c:pt>
                <c:pt idx="26675" formatCode="General">
                  <c:v>86.164400000000001</c:v>
                </c:pt>
                <c:pt idx="26676" formatCode="General">
                  <c:v>94.295900000000003</c:v>
                </c:pt>
                <c:pt idx="26677" formatCode="General">
                  <c:v>102.414</c:v>
                </c:pt>
                <c:pt idx="26678" formatCode="General">
                  <c:v>110.47799999999999</c:v>
                </c:pt>
                <c:pt idx="26679" formatCode="General">
                  <c:v>118.426</c:v>
                </c:pt>
                <c:pt idx="26680" formatCode="General">
                  <c:v>126.19</c:v>
                </c:pt>
                <c:pt idx="26681" formatCode="General">
                  <c:v>133.68799999999999</c:v>
                </c:pt>
                <c:pt idx="26682" formatCode="General">
                  <c:v>140.864</c:v>
                </c:pt>
                <c:pt idx="26683" formatCode="General">
                  <c:v>147.70699999999999</c:v>
                </c:pt>
                <c:pt idx="26684" formatCode="General">
                  <c:v>154.24299999999999</c:v>
                </c:pt>
                <c:pt idx="26685" formatCode="General">
                  <c:v>160.495</c:v>
                </c:pt>
                <c:pt idx="26686" formatCode="General">
                  <c:v>166.43799999999999</c:v>
                </c:pt>
                <c:pt idx="26687" formatCode="General">
                  <c:v>172.065</c:v>
                </c:pt>
                <c:pt idx="26688" formatCode="General">
                  <c:v>177.43799999999999</c:v>
                </c:pt>
                <c:pt idx="26689" formatCode="General">
                  <c:v>182.63499999999999</c:v>
                </c:pt>
                <c:pt idx="26690" formatCode="General">
                  <c:v>187.732</c:v>
                </c:pt>
                <c:pt idx="26691" formatCode="General">
                  <c:v>192.756</c:v>
                </c:pt>
                <c:pt idx="26692" formatCode="General">
                  <c:v>197.70599999999999</c:v>
                </c:pt>
                <c:pt idx="26693" formatCode="General">
                  <c:v>202.59200000000001</c:v>
                </c:pt>
                <c:pt idx="26694" formatCode="General">
                  <c:v>207.411</c:v>
                </c:pt>
                <c:pt idx="26695" formatCode="General">
                  <c:v>212.12700000000001</c:v>
                </c:pt>
                <c:pt idx="26696" formatCode="General">
                  <c:v>216.72200000000001</c:v>
                </c:pt>
                <c:pt idx="26697" formatCode="General">
                  <c:v>221.21100000000001</c:v>
                </c:pt>
                <c:pt idx="26698" formatCode="General">
                  <c:v>225.47800000000001</c:v>
                </c:pt>
                <c:pt idx="26699" formatCode="General">
                  <c:v>229.38200000000001</c:v>
                </c:pt>
                <c:pt idx="26700" formatCode="General">
                  <c:v>232.87700000000001</c:v>
                </c:pt>
                <c:pt idx="26701" formatCode="General">
                  <c:v>236.01900000000001</c:v>
                </c:pt>
                <c:pt idx="26702" formatCode="General">
                  <c:v>239.03800000000001</c:v>
                </c:pt>
                <c:pt idx="26703" formatCode="General">
                  <c:v>242.072</c:v>
                </c:pt>
                <c:pt idx="26704" formatCode="General">
                  <c:v>245.126</c:v>
                </c:pt>
                <c:pt idx="26705" formatCode="General">
                  <c:v>248.18100000000001</c:v>
                </c:pt>
                <c:pt idx="26706" formatCode="General">
                  <c:v>251.23099999999999</c:v>
                </c:pt>
                <c:pt idx="26707" formatCode="General">
                  <c:v>254.33199999999999</c:v>
                </c:pt>
                <c:pt idx="26708" formatCode="General">
                  <c:v>257.57499999999999</c:v>
                </c:pt>
                <c:pt idx="26709" formatCode="General">
                  <c:v>261.06099999999998</c:v>
                </c:pt>
                <c:pt idx="26710" formatCode="General">
                  <c:v>264.82600000000002</c:v>
                </c:pt>
                <c:pt idx="26711" formatCode="General">
                  <c:v>268.85000000000002</c:v>
                </c:pt>
                <c:pt idx="26712" formatCode="General">
                  <c:v>273.06400000000002</c:v>
                </c:pt>
                <c:pt idx="26713" formatCode="General">
                  <c:v>277.40300000000002</c:v>
                </c:pt>
                <c:pt idx="26714" formatCode="General">
                  <c:v>281.89499999999998</c:v>
                </c:pt>
                <c:pt idx="26715" formatCode="General">
                  <c:v>286.55200000000002</c:v>
                </c:pt>
                <c:pt idx="26716" formatCode="General">
                  <c:v>291.322</c:v>
                </c:pt>
                <c:pt idx="26717" formatCode="General">
                  <c:v>296.14699999999999</c:v>
                </c:pt>
                <c:pt idx="26718" formatCode="General">
                  <c:v>300.98099999999999</c:v>
                </c:pt>
                <c:pt idx="26719" formatCode="General">
                  <c:v>305.803</c:v>
                </c:pt>
                <c:pt idx="26720" formatCode="General">
                  <c:v>310.577</c:v>
                </c:pt>
                <c:pt idx="26721" formatCode="General">
                  <c:v>315.21199999999999</c:v>
                </c:pt>
                <c:pt idx="26722" formatCode="General">
                  <c:v>319.62400000000002</c:v>
                </c:pt>
                <c:pt idx="26723" formatCode="General">
                  <c:v>323.76499999999999</c:v>
                </c:pt>
                <c:pt idx="26724" formatCode="General">
                  <c:v>327.68700000000001</c:v>
                </c:pt>
                <c:pt idx="26725" formatCode="General">
                  <c:v>331.48700000000002</c:v>
                </c:pt>
                <c:pt idx="26726" formatCode="General">
                  <c:v>335.15800000000002</c:v>
                </c:pt>
                <c:pt idx="26727" formatCode="General">
                  <c:v>338.64600000000002</c:v>
                </c:pt>
                <c:pt idx="26728" formatCode="General">
                  <c:v>341.85500000000002</c:v>
                </c:pt>
                <c:pt idx="26729" formatCode="General">
                  <c:v>344.71699999999998</c:v>
                </c:pt>
                <c:pt idx="26730" formatCode="General">
                  <c:v>347.24099999999999</c:v>
                </c:pt>
                <c:pt idx="26731" formatCode="General">
                  <c:v>349.54199999999997</c:v>
                </c:pt>
                <c:pt idx="26732" formatCode="General">
                  <c:v>351.75799999999998</c:v>
                </c:pt>
                <c:pt idx="26733" formatCode="General">
                  <c:v>353.90199999999999</c:v>
                </c:pt>
                <c:pt idx="26734" formatCode="General">
                  <c:v>355.959</c:v>
                </c:pt>
                <c:pt idx="26735" formatCode="General">
                  <c:v>357.91199999999998</c:v>
                </c:pt>
                <c:pt idx="26736" formatCode="General">
                  <c:v>359.78199999999998</c:v>
                </c:pt>
                <c:pt idx="26737" formatCode="General">
                  <c:v>361.64400000000001</c:v>
                </c:pt>
                <c:pt idx="26738" formatCode="General">
                  <c:v>363.517</c:v>
                </c:pt>
                <c:pt idx="26739" formatCode="General">
                  <c:v>365.387</c:v>
                </c:pt>
                <c:pt idx="26740" formatCode="General">
                  <c:v>367.26799999999997</c:v>
                </c:pt>
                <c:pt idx="26741" formatCode="General">
                  <c:v>369.17099999999999</c:v>
                </c:pt>
                <c:pt idx="26742" formatCode="General">
                  <c:v>371.09100000000001</c:v>
                </c:pt>
                <c:pt idx="26743" formatCode="General">
                  <c:v>373.048</c:v>
                </c:pt>
                <c:pt idx="26744" formatCode="General">
                  <c:v>375.077</c:v>
                </c:pt>
                <c:pt idx="26745" formatCode="General">
                  <c:v>377.21800000000002</c:v>
                </c:pt>
                <c:pt idx="26746" formatCode="General">
                  <c:v>379.49200000000002</c:v>
                </c:pt>
                <c:pt idx="26747" formatCode="General">
                  <c:v>381.82600000000002</c:v>
                </c:pt>
                <c:pt idx="26748" formatCode="General">
                  <c:v>384.15199999999999</c:v>
                </c:pt>
                <c:pt idx="26749" formatCode="General">
                  <c:v>386.47</c:v>
                </c:pt>
                <c:pt idx="26750" formatCode="General">
                  <c:v>388.78100000000001</c:v>
                </c:pt>
                <c:pt idx="26751" formatCode="General">
                  <c:v>391.07900000000001</c:v>
                </c:pt>
                <c:pt idx="26752" formatCode="General">
                  <c:v>393.358</c:v>
                </c:pt>
                <c:pt idx="26753" formatCode="General">
                  <c:v>395.6</c:v>
                </c:pt>
                <c:pt idx="26754" formatCode="General">
                  <c:v>397.75200000000001</c:v>
                </c:pt>
                <c:pt idx="26755" formatCode="General">
                  <c:v>399.791</c:v>
                </c:pt>
                <c:pt idx="26756" formatCode="General">
                  <c:v>401.74900000000002</c:v>
                </c:pt>
                <c:pt idx="26757" formatCode="General">
                  <c:v>403.63799999999998</c:v>
                </c:pt>
                <c:pt idx="26758" formatCode="General">
                  <c:v>405.44499999999999</c:v>
                </c:pt>
                <c:pt idx="26759" formatCode="General">
                  <c:v>407.18400000000003</c:v>
                </c:pt>
                <c:pt idx="26760" formatCode="General">
                  <c:v>408.88299999999998</c:v>
                </c:pt>
                <c:pt idx="26761" formatCode="General">
                  <c:v>410.56299999999999</c:v>
                </c:pt>
                <c:pt idx="26762" formatCode="General">
                  <c:v>412.29700000000003</c:v>
                </c:pt>
                <c:pt idx="26763" formatCode="General">
                  <c:v>414.19499999999999</c:v>
                </c:pt>
                <c:pt idx="26764" formatCode="General">
                  <c:v>416.30099999999999</c:v>
                </c:pt>
                <c:pt idx="26765" formatCode="General">
                  <c:v>418.601</c:v>
                </c:pt>
                <c:pt idx="26766" formatCode="General">
                  <c:v>420.97699999999998</c:v>
                </c:pt>
                <c:pt idx="26767" formatCode="General">
                  <c:v>423.29899999999998</c:v>
                </c:pt>
                <c:pt idx="26768" formatCode="General">
                  <c:v>425.53199999999998</c:v>
                </c:pt>
                <c:pt idx="26769" formatCode="General">
                  <c:v>427.67399999999998</c:v>
                </c:pt>
                <c:pt idx="26770" formatCode="General">
                  <c:v>429.76600000000002</c:v>
                </c:pt>
                <c:pt idx="26771" formatCode="General">
                  <c:v>431.87</c:v>
                </c:pt>
                <c:pt idx="26772" formatCode="General">
                  <c:v>434.01799999999997</c:v>
                </c:pt>
                <c:pt idx="26773" formatCode="General">
                  <c:v>435.983</c:v>
                </c:pt>
                <c:pt idx="26774" formatCode="General">
                  <c:v>437.46800000000002</c:v>
                </c:pt>
                <c:pt idx="26775" formatCode="General">
                  <c:v>438.26400000000001</c:v>
                </c:pt>
                <c:pt idx="26776" formatCode="General">
                  <c:v>438.36399999999998</c:v>
                </c:pt>
                <c:pt idx="26777" formatCode="General">
                  <c:v>437.99200000000002</c:v>
                </c:pt>
                <c:pt idx="26778" formatCode="General">
                  <c:v>437.21300000000002</c:v>
                </c:pt>
                <c:pt idx="26779" formatCode="General">
                  <c:v>435.97699999999998</c:v>
                </c:pt>
                <c:pt idx="26780" formatCode="General">
                  <c:v>434.21300000000002</c:v>
                </c:pt>
                <c:pt idx="26781" formatCode="General">
                  <c:v>431.85199999999998</c:v>
                </c:pt>
                <c:pt idx="26782" formatCode="General">
                  <c:v>428.86500000000001</c:v>
                </c:pt>
                <c:pt idx="26783" formatCode="General">
                  <c:v>425.33300000000003</c:v>
                </c:pt>
                <c:pt idx="26784" formatCode="General">
                  <c:v>421.43200000000002</c:v>
                </c:pt>
                <c:pt idx="26785" formatCode="General">
                  <c:v>417.06</c:v>
                </c:pt>
                <c:pt idx="26786" formatCode="General">
                  <c:v>412.053</c:v>
                </c:pt>
                <c:pt idx="26787" formatCode="General">
                  <c:v>406.47300000000001</c:v>
                </c:pt>
                <c:pt idx="26788" formatCode="General">
                  <c:v>400.45600000000002</c:v>
                </c:pt>
                <c:pt idx="26789" formatCode="General">
                  <c:v>394.197</c:v>
                </c:pt>
                <c:pt idx="26790" formatCode="General">
                  <c:v>387.815</c:v>
                </c:pt>
                <c:pt idx="26791" formatCode="General">
                  <c:v>381.31400000000002</c:v>
                </c:pt>
                <c:pt idx="26792" formatCode="General">
                  <c:v>374.69400000000002</c:v>
                </c:pt>
                <c:pt idx="26793" formatCode="General">
                  <c:v>367.96800000000002</c:v>
                </c:pt>
                <c:pt idx="26794" formatCode="General">
                  <c:v>361.16300000000001</c:v>
                </c:pt>
                <c:pt idx="26795" formatCode="General">
                  <c:v>354.36500000000001</c:v>
                </c:pt>
                <c:pt idx="26796" formatCode="General">
                  <c:v>347.726</c:v>
                </c:pt>
                <c:pt idx="26797" formatCode="General">
                  <c:v>341.39600000000002</c:v>
                </c:pt>
                <c:pt idx="26798" formatCode="General">
                  <c:v>335.49</c:v>
                </c:pt>
                <c:pt idx="26799" formatCode="General">
                  <c:v>329.99799999999999</c:v>
                </c:pt>
                <c:pt idx="26800" formatCode="General">
                  <c:v>324.87799999999999</c:v>
                </c:pt>
                <c:pt idx="26801" formatCode="General">
                  <c:v>320.19</c:v>
                </c:pt>
                <c:pt idx="26802" formatCode="General">
                  <c:v>316.02600000000001</c:v>
                </c:pt>
                <c:pt idx="26803" formatCode="General">
                  <c:v>312.48099999999999</c:v>
                </c:pt>
                <c:pt idx="26804" formatCode="General">
                  <c:v>309.49200000000002</c:v>
                </c:pt>
                <c:pt idx="26805" formatCode="General">
                  <c:v>306.84500000000003</c:v>
                </c:pt>
                <c:pt idx="26806" formatCode="General">
                  <c:v>304.32100000000003</c:v>
                </c:pt>
                <c:pt idx="26807" formatCode="General">
                  <c:v>301.774</c:v>
                </c:pt>
                <c:pt idx="26808" formatCode="General">
                  <c:v>299.2</c:v>
                </c:pt>
                <c:pt idx="26809" formatCode="General">
                  <c:v>296.61799999999999</c:v>
                </c:pt>
                <c:pt idx="26810" formatCode="General">
                  <c:v>294.03699999999998</c:v>
                </c:pt>
                <c:pt idx="26811" formatCode="General">
                  <c:v>291.55599999999998</c:v>
                </c:pt>
                <c:pt idx="26812" formatCode="General">
                  <c:v>289.30200000000002</c:v>
                </c:pt>
                <c:pt idx="26813" formatCode="General">
                  <c:v>287.339</c:v>
                </c:pt>
                <c:pt idx="26814" formatCode="General">
                  <c:v>285.68700000000001</c:v>
                </c:pt>
                <c:pt idx="26815" formatCode="General">
                  <c:v>284.30200000000002</c:v>
                </c:pt>
                <c:pt idx="26816" formatCode="General">
                  <c:v>283.089</c:v>
                </c:pt>
                <c:pt idx="26817" formatCode="General">
                  <c:v>281.93599999999998</c:v>
                </c:pt>
                <c:pt idx="26818" formatCode="General">
                  <c:v>280.75099999999998</c:v>
                </c:pt>
                <c:pt idx="26819" formatCode="General">
                  <c:v>279.47300000000001</c:v>
                </c:pt>
                <c:pt idx="26820" formatCode="General">
                  <c:v>278.09300000000002</c:v>
                </c:pt>
                <c:pt idx="26821" formatCode="General">
                  <c:v>276.62200000000001</c:v>
                </c:pt>
                <c:pt idx="26822" formatCode="General">
                  <c:v>275.07</c:v>
                </c:pt>
                <c:pt idx="26823" formatCode="General">
                  <c:v>273.46300000000002</c:v>
                </c:pt>
                <c:pt idx="26824" formatCode="General">
                  <c:v>271.822</c:v>
                </c:pt>
                <c:pt idx="26825" formatCode="General">
                  <c:v>270.15100000000001</c:v>
                </c:pt>
                <c:pt idx="26826" formatCode="General">
                  <c:v>268.43400000000003</c:v>
                </c:pt>
                <c:pt idx="26827" formatCode="General">
                  <c:v>266.596</c:v>
                </c:pt>
                <c:pt idx="26828" formatCode="General">
                  <c:v>264.55599999999998</c:v>
                </c:pt>
                <c:pt idx="26829" formatCode="General">
                  <c:v>262.29899999999998</c:v>
                </c:pt>
                <c:pt idx="26830" formatCode="General">
                  <c:v>259.827</c:v>
                </c:pt>
                <c:pt idx="26831" formatCode="General">
                  <c:v>257.15800000000002</c:v>
                </c:pt>
                <c:pt idx="26832" formatCode="General">
                  <c:v>254.30199999999999</c:v>
                </c:pt>
                <c:pt idx="26833" formatCode="General">
                  <c:v>251.26599999999999</c:v>
                </c:pt>
                <c:pt idx="26834" formatCode="General">
                  <c:v>248.06</c:v>
                </c:pt>
                <c:pt idx="26835" formatCode="General">
                  <c:v>244.65299999999999</c:v>
                </c:pt>
                <c:pt idx="26836" formatCode="General">
                  <c:v>240.917</c:v>
                </c:pt>
                <c:pt idx="26837" formatCode="General">
                  <c:v>236.68100000000001</c:v>
                </c:pt>
                <c:pt idx="26838" formatCode="General">
                  <c:v>231.791</c:v>
                </c:pt>
                <c:pt idx="26839" formatCode="General">
                  <c:v>226.227</c:v>
                </c:pt>
                <c:pt idx="26840" formatCode="General">
                  <c:v>220.06800000000001</c:v>
                </c:pt>
                <c:pt idx="26841" formatCode="General">
                  <c:v>213.43799999999999</c:v>
                </c:pt>
                <c:pt idx="26842" formatCode="General">
                  <c:v>206.44300000000001</c:v>
                </c:pt>
                <c:pt idx="26843" formatCode="General">
                  <c:v>199.107</c:v>
                </c:pt>
                <c:pt idx="26844" formatCode="General">
                  <c:v>191.45099999999999</c:v>
                </c:pt>
                <c:pt idx="26845" formatCode="General">
                  <c:v>183.50399999999999</c:v>
                </c:pt>
                <c:pt idx="26846" formatCode="General">
                  <c:v>175.37</c:v>
                </c:pt>
                <c:pt idx="26847" formatCode="General">
                  <c:v>167.16300000000001</c:v>
                </c:pt>
                <c:pt idx="26848" formatCode="General">
                  <c:v>158.89099999999999</c:v>
                </c:pt>
                <c:pt idx="26849" formatCode="General">
                  <c:v>150.602</c:v>
                </c:pt>
                <c:pt idx="26850" formatCode="General">
                  <c:v>142.43100000000001</c:v>
                </c:pt>
                <c:pt idx="26851" formatCode="General">
                  <c:v>134.58199999999999</c:v>
                </c:pt>
                <c:pt idx="26852" formatCode="General">
                  <c:v>127.251</c:v>
                </c:pt>
                <c:pt idx="26853" formatCode="General">
                  <c:v>120.52800000000001</c:v>
                </c:pt>
                <c:pt idx="26854" formatCode="General">
                  <c:v>114.455</c:v>
                </c:pt>
                <c:pt idx="26855" formatCode="General">
                  <c:v>109.071</c:v>
                </c:pt>
                <c:pt idx="26856" formatCode="General">
                  <c:v>104.396</c:v>
                </c:pt>
                <c:pt idx="26857" formatCode="General">
                  <c:v>100.41800000000001</c:v>
                </c:pt>
                <c:pt idx="26858" formatCode="General">
                  <c:v>97.082899999999995</c:v>
                </c:pt>
                <c:pt idx="26859" formatCode="General">
                  <c:v>94.302099999999996</c:v>
                </c:pt>
                <c:pt idx="26860" formatCode="General">
                  <c:v>91.854399999999998</c:v>
                </c:pt>
                <c:pt idx="26861" formatCode="General">
                  <c:v>89.4542</c:v>
                </c:pt>
                <c:pt idx="26862" formatCode="General">
                  <c:v>86.854299999999995</c:v>
                </c:pt>
                <c:pt idx="26863" formatCode="General">
                  <c:v>83.928700000000006</c:v>
                </c:pt>
                <c:pt idx="26864" formatCode="General">
                  <c:v>80.7149</c:v>
                </c:pt>
                <c:pt idx="26865" formatCode="General">
                  <c:v>77.317300000000003</c:v>
                </c:pt>
                <c:pt idx="26866" formatCode="General">
                  <c:v>73.840999999999994</c:v>
                </c:pt>
                <c:pt idx="26867" formatCode="General">
                  <c:v>70.2928</c:v>
                </c:pt>
                <c:pt idx="26868" formatCode="General">
                  <c:v>66.662000000000006</c:v>
                </c:pt>
                <c:pt idx="26869" formatCode="General">
                  <c:v>62.978299999999997</c:v>
                </c:pt>
                <c:pt idx="26870" formatCode="General">
                  <c:v>59.276499999999999</c:v>
                </c:pt>
                <c:pt idx="26871" formatCode="General">
                  <c:v>55.5764</c:v>
                </c:pt>
                <c:pt idx="26872" formatCode="General">
                  <c:v>51.826000000000001</c:v>
                </c:pt>
                <c:pt idx="26873" formatCode="General">
                  <c:v>47.942300000000003</c:v>
                </c:pt>
                <c:pt idx="26874" formatCode="General">
                  <c:v>43.841999999999999</c:v>
                </c:pt>
                <c:pt idx="26875" formatCode="General">
                  <c:v>39.463900000000002</c:v>
                </c:pt>
                <c:pt idx="26876" formatCode="General">
                  <c:v>34.824399999999997</c:v>
                </c:pt>
                <c:pt idx="26877" formatCode="General">
                  <c:v>29.936900000000001</c:v>
                </c:pt>
                <c:pt idx="26878" formatCode="General">
                  <c:v>24.8035</c:v>
                </c:pt>
                <c:pt idx="26879" formatCode="General">
                  <c:v>19.481999999999999</c:v>
                </c:pt>
                <c:pt idx="26880" formatCode="General">
                  <c:v>14.0518</c:v>
                </c:pt>
                <c:pt idx="26881" formatCode="General">
                  <c:v>8.5535899999999998</c:v>
                </c:pt>
                <c:pt idx="26882" formatCode="General">
                  <c:v>3.0132099999999999</c:v>
                </c:pt>
                <c:pt idx="26883" formatCode="General">
                  <c:v>-2.5570499999999998</c:v>
                </c:pt>
                <c:pt idx="26884" formatCode="General">
                  <c:v>-8.1845499999999998</c:v>
                </c:pt>
                <c:pt idx="26885" formatCode="General">
                  <c:v>-13.9122</c:v>
                </c:pt>
                <c:pt idx="26886" formatCode="General">
                  <c:v>-19.740500000000001</c:v>
                </c:pt>
                <c:pt idx="26887" formatCode="General">
                  <c:v>-25.639500000000002</c:v>
                </c:pt>
                <c:pt idx="26888" formatCode="General">
                  <c:v>-31.520600000000002</c:v>
                </c:pt>
                <c:pt idx="26889" formatCode="General">
                  <c:v>-37.290799999999997</c:v>
                </c:pt>
                <c:pt idx="26890" formatCode="General">
                  <c:v>-42.900100000000002</c:v>
                </c:pt>
                <c:pt idx="26891" formatCode="General">
                  <c:v>-48.312100000000001</c:v>
                </c:pt>
                <c:pt idx="26892" formatCode="General">
                  <c:v>-53.512799999999999</c:v>
                </c:pt>
                <c:pt idx="26893" formatCode="General">
                  <c:v>-58.568300000000001</c:v>
                </c:pt>
                <c:pt idx="26894" formatCode="General">
                  <c:v>-63.564300000000003</c:v>
                </c:pt>
                <c:pt idx="26895" formatCode="General">
                  <c:v>-68.500299999999996</c:v>
                </c:pt>
                <c:pt idx="26896" formatCode="General">
                  <c:v>-73.350700000000003</c:v>
                </c:pt>
                <c:pt idx="26897" formatCode="General">
                  <c:v>-78.090500000000006</c:v>
                </c:pt>
                <c:pt idx="26898" formatCode="General">
                  <c:v>-82.718500000000006</c:v>
                </c:pt>
                <c:pt idx="26899" formatCode="General">
                  <c:v>-87.255399999999995</c:v>
                </c:pt>
                <c:pt idx="26900" formatCode="General">
                  <c:v>-91.788700000000006</c:v>
                </c:pt>
                <c:pt idx="26901" formatCode="General">
                  <c:v>-96.415199999999999</c:v>
                </c:pt>
                <c:pt idx="26902" formatCode="General">
                  <c:v>-101.173</c:v>
                </c:pt>
                <c:pt idx="26903" formatCode="General">
                  <c:v>-106.081</c:v>
                </c:pt>
                <c:pt idx="26904" formatCode="General">
                  <c:v>-111.133</c:v>
                </c:pt>
                <c:pt idx="26905" formatCode="General">
                  <c:v>-116.36499999999999</c:v>
                </c:pt>
                <c:pt idx="26906" formatCode="General">
                  <c:v>-121.837</c:v>
                </c:pt>
                <c:pt idx="26907" formatCode="General">
                  <c:v>-127.673</c:v>
                </c:pt>
                <c:pt idx="26908" formatCode="General">
                  <c:v>-133.953</c:v>
                </c:pt>
                <c:pt idx="26909" formatCode="General">
                  <c:v>-140.54</c:v>
                </c:pt>
                <c:pt idx="26910" formatCode="General">
                  <c:v>-147.232</c:v>
                </c:pt>
                <c:pt idx="26911" formatCode="General">
                  <c:v>-153.81800000000001</c:v>
                </c:pt>
                <c:pt idx="26912" formatCode="General">
                  <c:v>-160.09700000000001</c:v>
                </c:pt>
                <c:pt idx="26913" formatCode="General">
                  <c:v>-165.928</c:v>
                </c:pt>
                <c:pt idx="26914" formatCode="General">
                  <c:v>-171.27199999999999</c:v>
                </c:pt>
                <c:pt idx="26915" formatCode="General">
                  <c:v>-176.143</c:v>
                </c:pt>
                <c:pt idx="26916" formatCode="General">
                  <c:v>-180.58500000000001</c:v>
                </c:pt>
                <c:pt idx="26917" formatCode="General">
                  <c:v>-184.68199999999999</c:v>
                </c:pt>
                <c:pt idx="26918" formatCode="General">
                  <c:v>-188.51599999999999</c:v>
                </c:pt>
                <c:pt idx="26919" formatCode="General">
                  <c:v>-192.126</c:v>
                </c:pt>
                <c:pt idx="26920" formatCode="General">
                  <c:v>-195.52099999999999</c:v>
                </c:pt>
                <c:pt idx="26921" formatCode="General">
                  <c:v>-198.666</c:v>
                </c:pt>
                <c:pt idx="26922" formatCode="General">
                  <c:v>-201.52099999999999</c:v>
                </c:pt>
                <c:pt idx="26923" formatCode="General">
                  <c:v>-204.072</c:v>
                </c:pt>
                <c:pt idx="26924" formatCode="General">
                  <c:v>-206.33699999999999</c:v>
                </c:pt>
                <c:pt idx="26925" formatCode="General">
                  <c:v>-208.37200000000001</c:v>
                </c:pt>
                <c:pt idx="26926" formatCode="General">
                  <c:v>-210.249</c:v>
                </c:pt>
                <c:pt idx="26927" formatCode="General">
                  <c:v>-212.03700000000001</c:v>
                </c:pt>
                <c:pt idx="26928" formatCode="General">
                  <c:v>-213.78399999999999</c:v>
                </c:pt>
                <c:pt idx="26929" formatCode="General">
                  <c:v>-215.52199999999999</c:v>
                </c:pt>
                <c:pt idx="26930" formatCode="General">
                  <c:v>-217.26400000000001</c:v>
                </c:pt>
                <c:pt idx="26931" formatCode="General">
                  <c:v>-219.06399999999999</c:v>
                </c:pt>
                <c:pt idx="26932" formatCode="General">
                  <c:v>-221</c:v>
                </c:pt>
                <c:pt idx="26933" formatCode="General">
                  <c:v>-223.108</c:v>
                </c:pt>
                <c:pt idx="26934" formatCode="General">
                  <c:v>-225.398</c:v>
                </c:pt>
                <c:pt idx="26935" formatCode="General">
                  <c:v>-227.887</c:v>
                </c:pt>
                <c:pt idx="26936" formatCode="General">
                  <c:v>-230.54400000000001</c:v>
                </c:pt>
                <c:pt idx="26937" formatCode="General">
                  <c:v>-233.232</c:v>
                </c:pt>
                <c:pt idx="26938" formatCode="General">
                  <c:v>-235.87899999999999</c:v>
                </c:pt>
                <c:pt idx="26939" formatCode="General">
                  <c:v>-238.517</c:v>
                </c:pt>
                <c:pt idx="26940" formatCode="General">
                  <c:v>-241.12200000000001</c:v>
                </c:pt>
                <c:pt idx="26941" formatCode="General">
                  <c:v>-243.66499999999999</c:v>
                </c:pt>
                <c:pt idx="26942" formatCode="General">
                  <c:v>-246.166</c:v>
                </c:pt>
                <c:pt idx="26943" formatCode="General">
                  <c:v>-248.614</c:v>
                </c:pt>
                <c:pt idx="26944" formatCode="General">
                  <c:v>-250.92500000000001</c:v>
                </c:pt>
                <c:pt idx="26945" formatCode="General">
                  <c:v>-253.04</c:v>
                </c:pt>
                <c:pt idx="26946" formatCode="General">
                  <c:v>-254.93700000000001</c:v>
                </c:pt>
                <c:pt idx="26947" formatCode="General">
                  <c:v>-256.68099999999998</c:v>
                </c:pt>
                <c:pt idx="26948" formatCode="General">
                  <c:v>-258.36</c:v>
                </c:pt>
                <c:pt idx="26949" formatCode="General">
                  <c:v>-260.02999999999997</c:v>
                </c:pt>
                <c:pt idx="26950" formatCode="General">
                  <c:v>-261.73599999999999</c:v>
                </c:pt>
                <c:pt idx="26951" formatCode="General">
                  <c:v>-263.495</c:v>
                </c:pt>
                <c:pt idx="26952" formatCode="General">
                  <c:v>-265.30599999999998</c:v>
                </c:pt>
                <c:pt idx="26953" formatCode="General">
                  <c:v>-267.16199999999998</c:v>
                </c:pt>
                <c:pt idx="26954" formatCode="General">
                  <c:v>-269.02199999999999</c:v>
                </c:pt>
                <c:pt idx="26955" formatCode="General">
                  <c:v>-270.82600000000002</c:v>
                </c:pt>
                <c:pt idx="26956" formatCode="General">
                  <c:v>-272.483</c:v>
                </c:pt>
                <c:pt idx="26957" formatCode="General">
                  <c:v>-273.95299999999997</c:v>
                </c:pt>
                <c:pt idx="26958" formatCode="General">
                  <c:v>-275.30599999999998</c:v>
                </c:pt>
                <c:pt idx="26959" formatCode="General">
                  <c:v>-276.59199999999998</c:v>
                </c:pt>
                <c:pt idx="26960" formatCode="General">
                  <c:v>-277.827</c:v>
                </c:pt>
                <c:pt idx="26961" formatCode="General">
                  <c:v>-279.005</c:v>
                </c:pt>
                <c:pt idx="26962" formatCode="General">
                  <c:v>-280.09300000000002</c:v>
                </c:pt>
                <c:pt idx="26963" formatCode="General">
                  <c:v>-281.00299999999999</c:v>
                </c:pt>
                <c:pt idx="26964" formatCode="General">
                  <c:v>-281.68400000000003</c:v>
                </c:pt>
                <c:pt idx="26965" formatCode="General">
                  <c:v>-282.15899999999999</c:v>
                </c:pt>
                <c:pt idx="26966" formatCode="General">
                  <c:v>-282.476</c:v>
                </c:pt>
                <c:pt idx="26967" formatCode="General">
                  <c:v>-282.685</c:v>
                </c:pt>
                <c:pt idx="26968" formatCode="General">
                  <c:v>-282.85199999999998</c:v>
                </c:pt>
                <c:pt idx="26969" formatCode="General">
                  <c:v>-283.012</c:v>
                </c:pt>
                <c:pt idx="26970" formatCode="General">
                  <c:v>-283.09100000000001</c:v>
                </c:pt>
                <c:pt idx="26971" formatCode="General">
                  <c:v>-282.988</c:v>
                </c:pt>
                <c:pt idx="26972" formatCode="General">
                  <c:v>-282.637</c:v>
                </c:pt>
                <c:pt idx="26973" formatCode="General">
                  <c:v>-282.14600000000002</c:v>
                </c:pt>
                <c:pt idx="26974" formatCode="General">
                  <c:v>-281.68400000000003</c:v>
                </c:pt>
                <c:pt idx="26975" formatCode="General">
                  <c:v>-281.37099999999998</c:v>
                </c:pt>
                <c:pt idx="26976" formatCode="General">
                  <c:v>-281.27</c:v>
                </c:pt>
                <c:pt idx="26977" formatCode="General">
                  <c:v>-281.30900000000003</c:v>
                </c:pt>
                <c:pt idx="26978" formatCode="General">
                  <c:v>-281.387</c:v>
                </c:pt>
                <c:pt idx="26979" formatCode="General">
                  <c:v>-281.41699999999997</c:v>
                </c:pt>
                <c:pt idx="26980" formatCode="General">
                  <c:v>-281.404</c:v>
                </c:pt>
                <c:pt idx="26981" formatCode="General">
                  <c:v>-281.41000000000003</c:v>
                </c:pt>
                <c:pt idx="26982" formatCode="General">
                  <c:v>-281.488</c:v>
                </c:pt>
                <c:pt idx="26983" formatCode="General">
                  <c:v>-281.66800000000001</c:v>
                </c:pt>
                <c:pt idx="26984" formatCode="General">
                  <c:v>-281.92599999999999</c:v>
                </c:pt>
                <c:pt idx="26985" formatCode="General">
                  <c:v>-282.24299999999999</c:v>
                </c:pt>
                <c:pt idx="26986" formatCode="General">
                  <c:v>-282.61099999999999</c:v>
                </c:pt>
                <c:pt idx="26987" formatCode="General">
                  <c:v>-283.07</c:v>
                </c:pt>
                <c:pt idx="26988" formatCode="General">
                  <c:v>-283.66500000000002</c:v>
                </c:pt>
                <c:pt idx="26989" formatCode="General">
                  <c:v>-284.39999999999998</c:v>
                </c:pt>
                <c:pt idx="26990" formatCode="General">
                  <c:v>-285.27</c:v>
                </c:pt>
                <c:pt idx="26991" formatCode="General">
                  <c:v>-286.267</c:v>
                </c:pt>
                <c:pt idx="26992" formatCode="General">
                  <c:v>-287.37400000000002</c:v>
                </c:pt>
                <c:pt idx="26993" formatCode="General">
                  <c:v>-288.56</c:v>
                </c:pt>
                <c:pt idx="26994" formatCode="General">
                  <c:v>-289.76299999999998</c:v>
                </c:pt>
                <c:pt idx="26995" formatCode="General">
                  <c:v>-290.89</c:v>
                </c:pt>
                <c:pt idx="26996" formatCode="General">
                  <c:v>-291.77499999999998</c:v>
                </c:pt>
                <c:pt idx="26997" formatCode="General">
                  <c:v>-292.22399999999999</c:v>
                </c:pt>
                <c:pt idx="26998" formatCode="General">
                  <c:v>-292.09100000000001</c:v>
                </c:pt>
                <c:pt idx="26999" formatCode="General">
                  <c:v>-291.351</c:v>
                </c:pt>
                <c:pt idx="27000" formatCode="General">
                  <c:v>-290.08</c:v>
                </c:pt>
                <c:pt idx="27001" formatCode="General">
                  <c:v>-288.46899999999999</c:v>
                </c:pt>
                <c:pt idx="27002" formatCode="General">
                  <c:v>-286.721</c:v>
                </c:pt>
                <c:pt idx="27003" formatCode="General">
                  <c:v>-284.93799999999999</c:v>
                </c:pt>
                <c:pt idx="27004" formatCode="General">
                  <c:v>-283.19400000000002</c:v>
                </c:pt>
                <c:pt idx="27005" formatCode="General">
                  <c:v>-281.51499999999999</c:v>
                </c:pt>
                <c:pt idx="27006" formatCode="General">
                  <c:v>-279.89100000000002</c:v>
                </c:pt>
                <c:pt idx="27007" formatCode="General">
                  <c:v>-278.29899999999998</c:v>
                </c:pt>
                <c:pt idx="27008" formatCode="General">
                  <c:v>-276.73599999999999</c:v>
                </c:pt>
                <c:pt idx="27009" formatCode="General">
                  <c:v>-275.22300000000001</c:v>
                </c:pt>
                <c:pt idx="27010" formatCode="General">
                  <c:v>-273.85500000000002</c:v>
                </c:pt>
                <c:pt idx="27011" formatCode="General">
                  <c:v>-272.72699999999998</c:v>
                </c:pt>
                <c:pt idx="27012" formatCode="General">
                  <c:v>-271.89400000000001</c:v>
                </c:pt>
                <c:pt idx="27013" formatCode="General">
                  <c:v>-271.358</c:v>
                </c:pt>
                <c:pt idx="27014" formatCode="General">
                  <c:v>-271.077</c:v>
                </c:pt>
                <c:pt idx="27015" formatCode="General">
                  <c:v>-271.024</c:v>
                </c:pt>
                <c:pt idx="27016" formatCode="General">
                  <c:v>-271.17</c:v>
                </c:pt>
                <c:pt idx="27017" formatCode="General">
                  <c:v>-271.48399999999998</c:v>
                </c:pt>
                <c:pt idx="27018" formatCode="General">
                  <c:v>-271.90699999999998</c:v>
                </c:pt>
                <c:pt idx="27019" formatCode="General">
                  <c:v>-272.36500000000001</c:v>
                </c:pt>
                <c:pt idx="27020" formatCode="General">
                  <c:v>-272.74599999999998</c:v>
                </c:pt>
                <c:pt idx="27021" formatCode="General">
                  <c:v>-272.93799999999999</c:v>
                </c:pt>
                <c:pt idx="27022" formatCode="General">
                  <c:v>-272.90699999999998</c:v>
                </c:pt>
                <c:pt idx="27023" formatCode="General">
                  <c:v>-272.66399999999999</c:v>
                </c:pt>
                <c:pt idx="27024" formatCode="General">
                  <c:v>-272.27300000000002</c:v>
                </c:pt>
                <c:pt idx="27025" formatCode="General">
                  <c:v>-271.834</c:v>
                </c:pt>
                <c:pt idx="27026" formatCode="General">
                  <c:v>-271.44499999999999</c:v>
                </c:pt>
                <c:pt idx="27027" formatCode="General">
                  <c:v>-271.14100000000002</c:v>
                </c:pt>
                <c:pt idx="27028" formatCode="General">
                  <c:v>-270.89400000000001</c:v>
                </c:pt>
                <c:pt idx="27029" formatCode="General">
                  <c:v>-270.62700000000001</c:v>
                </c:pt>
                <c:pt idx="27030" formatCode="General">
                  <c:v>-270.25799999999998</c:v>
                </c:pt>
                <c:pt idx="27031" formatCode="General">
                  <c:v>-269.75599999999997</c:v>
                </c:pt>
                <c:pt idx="27032" formatCode="General">
                  <c:v>-269.089</c:v>
                </c:pt>
                <c:pt idx="27033" formatCode="General">
                  <c:v>-268.23500000000001</c:v>
                </c:pt>
                <c:pt idx="27034" formatCode="General">
                  <c:v>-267.22699999999998</c:v>
                </c:pt>
                <c:pt idx="27035" formatCode="General">
                  <c:v>-266.12</c:v>
                </c:pt>
                <c:pt idx="27036" formatCode="General">
                  <c:v>-264.95999999999998</c:v>
                </c:pt>
                <c:pt idx="27037" formatCode="General">
                  <c:v>-263.76600000000002</c:v>
                </c:pt>
                <c:pt idx="27038" formatCode="General">
                  <c:v>-262.50599999999997</c:v>
                </c:pt>
                <c:pt idx="27039" formatCode="General">
                  <c:v>-261.15499999999997</c:v>
                </c:pt>
                <c:pt idx="27040" formatCode="General">
                  <c:v>-259.70600000000002</c:v>
                </c:pt>
                <c:pt idx="27041" formatCode="General">
                  <c:v>-258.23200000000003</c:v>
                </c:pt>
                <c:pt idx="27042" formatCode="General">
                  <c:v>-256.81900000000002</c:v>
                </c:pt>
                <c:pt idx="27043" formatCode="General">
                  <c:v>-255.46299999999999</c:v>
                </c:pt>
                <c:pt idx="27044" formatCode="General">
                  <c:v>-254.126</c:v>
                </c:pt>
                <c:pt idx="27045" formatCode="General">
                  <c:v>-252.73</c:v>
                </c:pt>
                <c:pt idx="27046" formatCode="General">
                  <c:v>-251.21700000000001</c:v>
                </c:pt>
                <c:pt idx="27047" formatCode="General">
                  <c:v>-249.56800000000001</c:v>
                </c:pt>
                <c:pt idx="27048" formatCode="General">
                  <c:v>-247.84200000000001</c:v>
                </c:pt>
                <c:pt idx="27049" formatCode="General">
                  <c:v>-246.119</c:v>
                </c:pt>
                <c:pt idx="27050" formatCode="General">
                  <c:v>-244.40799999999999</c:v>
                </c:pt>
                <c:pt idx="27051" formatCode="General">
                  <c:v>-242.672</c:v>
                </c:pt>
                <c:pt idx="27052" formatCode="General">
                  <c:v>-240.834</c:v>
                </c:pt>
                <c:pt idx="27053" formatCode="General">
                  <c:v>-238.80799999999999</c:v>
                </c:pt>
                <c:pt idx="27054" formatCode="General">
                  <c:v>-236.529</c:v>
                </c:pt>
                <c:pt idx="27055" formatCode="General">
                  <c:v>-234.10599999999999</c:v>
                </c:pt>
                <c:pt idx="27056" formatCode="General">
                  <c:v>-231.69800000000001</c:v>
                </c:pt>
                <c:pt idx="27057" formatCode="General">
                  <c:v>-229.40799999999999</c:v>
                </c:pt>
                <c:pt idx="27058" formatCode="General">
                  <c:v>-227.25299999999999</c:v>
                </c:pt>
                <c:pt idx="27059" formatCode="General">
                  <c:v>-225.084</c:v>
                </c:pt>
                <c:pt idx="27060" formatCode="General">
                  <c:v>-222.83</c:v>
                </c:pt>
                <c:pt idx="27061" formatCode="General">
                  <c:v>-220.511</c:v>
                </c:pt>
                <c:pt idx="27062" formatCode="General">
                  <c:v>-218.184</c:v>
                </c:pt>
                <c:pt idx="27063" formatCode="General">
                  <c:v>-215.88900000000001</c:v>
                </c:pt>
                <c:pt idx="27064" formatCode="General">
                  <c:v>-213.58600000000001</c:v>
                </c:pt>
                <c:pt idx="27065" formatCode="General">
                  <c:v>-211.20099999999999</c:v>
                </c:pt>
                <c:pt idx="27066" formatCode="General">
                  <c:v>-208.63900000000001</c:v>
                </c:pt>
                <c:pt idx="27067" formatCode="General">
                  <c:v>-205.83699999999999</c:v>
                </c:pt>
                <c:pt idx="27068" formatCode="General">
                  <c:v>-202.77</c:v>
                </c:pt>
                <c:pt idx="27069" formatCode="General">
                  <c:v>-199.47200000000001</c:v>
                </c:pt>
                <c:pt idx="27070" formatCode="General">
                  <c:v>-195.99799999999999</c:v>
                </c:pt>
                <c:pt idx="27071" formatCode="General">
                  <c:v>-192.37899999999999</c:v>
                </c:pt>
                <c:pt idx="27072" formatCode="General">
                  <c:v>-188.63800000000001</c:v>
                </c:pt>
                <c:pt idx="27073" formatCode="General">
                  <c:v>-184.78700000000001</c:v>
                </c:pt>
                <c:pt idx="27074" formatCode="General">
                  <c:v>-180.827</c:v>
                </c:pt>
                <c:pt idx="27075" formatCode="General">
                  <c:v>-176.75399999999999</c:v>
                </c:pt>
                <c:pt idx="27076" formatCode="General">
                  <c:v>-172.52600000000001</c:v>
                </c:pt>
                <c:pt idx="27077" formatCode="General">
                  <c:v>-168.10599999999999</c:v>
                </c:pt>
                <c:pt idx="27078" formatCode="General">
                  <c:v>-163.5</c:v>
                </c:pt>
                <c:pt idx="27079" formatCode="General">
                  <c:v>-158.733</c:v>
                </c:pt>
                <c:pt idx="27080" formatCode="General">
                  <c:v>-153.845</c:v>
                </c:pt>
                <c:pt idx="27081" formatCode="General">
                  <c:v>-148.96</c:v>
                </c:pt>
                <c:pt idx="27082" formatCode="General">
                  <c:v>-144.227</c:v>
                </c:pt>
                <c:pt idx="27083" formatCode="General">
                  <c:v>-139.71199999999999</c:v>
                </c:pt>
                <c:pt idx="27084" formatCode="General">
                  <c:v>-135.428</c:v>
                </c:pt>
                <c:pt idx="27085" formatCode="General">
                  <c:v>-131.33099999999999</c:v>
                </c:pt>
                <c:pt idx="27086" formatCode="General">
                  <c:v>-127.414</c:v>
                </c:pt>
                <c:pt idx="27087" formatCode="General">
                  <c:v>-123.70699999999999</c:v>
                </c:pt>
                <c:pt idx="27088" formatCode="General">
                  <c:v>-120.19</c:v>
                </c:pt>
                <c:pt idx="27089" formatCode="General">
                  <c:v>-116.822</c:v>
                </c:pt>
                <c:pt idx="27090" formatCode="General">
                  <c:v>-113.545</c:v>
                </c:pt>
                <c:pt idx="27091" formatCode="General">
                  <c:v>-110.288</c:v>
                </c:pt>
                <c:pt idx="27092" formatCode="General">
                  <c:v>-106.98399999999999</c:v>
                </c:pt>
                <c:pt idx="27093" formatCode="General">
                  <c:v>-103.542</c:v>
                </c:pt>
                <c:pt idx="27094" formatCode="General">
                  <c:v>-99.892700000000005</c:v>
                </c:pt>
                <c:pt idx="27095" formatCode="General">
                  <c:v>-95.966999999999999</c:v>
                </c:pt>
                <c:pt idx="27096" formatCode="General">
                  <c:v>-91.693799999999996</c:v>
                </c:pt>
                <c:pt idx="27097" formatCode="General">
                  <c:v>-86.973399999999998</c:v>
                </c:pt>
                <c:pt idx="27098" formatCode="General">
                  <c:v>-81.770600000000002</c:v>
                </c:pt>
                <c:pt idx="27099" formatCode="General">
                  <c:v>-76.1738</c:v>
                </c:pt>
                <c:pt idx="27100" formatCode="General">
                  <c:v>-70.311999999999998</c:v>
                </c:pt>
                <c:pt idx="27101" formatCode="General">
                  <c:v>-64.308899999999994</c:v>
                </c:pt>
                <c:pt idx="27102" formatCode="General">
                  <c:v>-58.2624</c:v>
                </c:pt>
                <c:pt idx="27103" formatCode="General">
                  <c:v>-52.2468</c:v>
                </c:pt>
                <c:pt idx="27104" formatCode="General">
                  <c:v>-46.310400000000001</c:v>
                </c:pt>
                <c:pt idx="27105" formatCode="General">
                  <c:v>-40.4818</c:v>
                </c:pt>
                <c:pt idx="27106" formatCode="General">
                  <c:v>-34.768900000000002</c:v>
                </c:pt>
                <c:pt idx="27107" formatCode="General">
                  <c:v>-29.136399999999998</c:v>
                </c:pt>
                <c:pt idx="27108" formatCode="General">
                  <c:v>-23.5367</c:v>
                </c:pt>
                <c:pt idx="27109" formatCode="General">
                  <c:v>-17.933199999999999</c:v>
                </c:pt>
                <c:pt idx="27110" formatCode="General">
                  <c:v>-12.315099999999999</c:v>
                </c:pt>
                <c:pt idx="27111" formatCode="General">
                  <c:v>-6.7517800000000001</c:v>
                </c:pt>
                <c:pt idx="27112" formatCode="General">
                  <c:v>-1.26566</c:v>
                </c:pt>
                <c:pt idx="27113" formatCode="General">
                  <c:v>4.2083000000000004</c:v>
                </c:pt>
                <c:pt idx="27114" formatCode="General">
                  <c:v>9.7206299999999999</c:v>
                </c:pt>
                <c:pt idx="27115" formatCode="General">
                  <c:v>15.282500000000001</c:v>
                </c:pt>
                <c:pt idx="27116" formatCode="General">
                  <c:v>20.8108</c:v>
                </c:pt>
                <c:pt idx="27117" formatCode="General">
                  <c:v>26.207000000000001</c:v>
                </c:pt>
                <c:pt idx="27118" formatCode="General">
                  <c:v>31.4209</c:v>
                </c:pt>
                <c:pt idx="27119" formatCode="General">
                  <c:v>36.394399999999997</c:v>
                </c:pt>
                <c:pt idx="27120" formatCode="General">
                  <c:v>41.0807</c:v>
                </c:pt>
                <c:pt idx="27121" formatCode="General">
                  <c:v>45.475200000000001</c:v>
                </c:pt>
                <c:pt idx="27122" formatCode="General">
                  <c:v>49.601700000000001</c:v>
                </c:pt>
                <c:pt idx="27123" formatCode="General">
                  <c:v>53.513800000000003</c:v>
                </c:pt>
                <c:pt idx="27124" formatCode="General">
                  <c:v>57.296399999999998</c:v>
                </c:pt>
                <c:pt idx="27125" formatCode="General">
                  <c:v>61.0794</c:v>
                </c:pt>
                <c:pt idx="27126" formatCode="General">
                  <c:v>64.853499999999997</c:v>
                </c:pt>
                <c:pt idx="27127" formatCode="General">
                  <c:v>68.472800000000007</c:v>
                </c:pt>
                <c:pt idx="27128" formatCode="General">
                  <c:v>71.864000000000004</c:v>
                </c:pt>
                <c:pt idx="27129" formatCode="General">
                  <c:v>74.996499999999997</c:v>
                </c:pt>
                <c:pt idx="27130" formatCode="General">
                  <c:v>77.845799999999997</c:v>
                </c:pt>
                <c:pt idx="27131" formatCode="General">
                  <c:v>80.467299999999994</c:v>
                </c:pt>
                <c:pt idx="27132" formatCode="General">
                  <c:v>83.065100000000001</c:v>
                </c:pt>
                <c:pt idx="27133" formatCode="General">
                  <c:v>85.840699999999998</c:v>
                </c:pt>
                <c:pt idx="27134" formatCode="General">
                  <c:v>88.921400000000006</c:v>
                </c:pt>
                <c:pt idx="27135" formatCode="General">
                  <c:v>92.307699999999997</c:v>
                </c:pt>
                <c:pt idx="27136" formatCode="General">
                  <c:v>95.934899999999999</c:v>
                </c:pt>
                <c:pt idx="27137" formatCode="General">
                  <c:v>99.7346</c:v>
                </c:pt>
                <c:pt idx="27138" formatCode="General">
                  <c:v>103.631</c:v>
                </c:pt>
                <c:pt idx="27139" formatCode="General">
                  <c:v>107.586</c:v>
                </c:pt>
                <c:pt idx="27140" formatCode="General">
                  <c:v>111.581</c:v>
                </c:pt>
                <c:pt idx="27141" formatCode="General">
                  <c:v>115.614</c:v>
                </c:pt>
                <c:pt idx="27142" formatCode="General">
                  <c:v>119.71</c:v>
                </c:pt>
                <c:pt idx="27143" formatCode="General">
                  <c:v>123.88800000000001</c:v>
                </c:pt>
                <c:pt idx="27144" formatCode="General">
                  <c:v>128.11500000000001</c:v>
                </c:pt>
                <c:pt idx="27145" formatCode="General">
                  <c:v>132.35499999999999</c:v>
                </c:pt>
                <c:pt idx="27146" formatCode="General">
                  <c:v>136.595</c:v>
                </c:pt>
                <c:pt idx="27147" formatCode="General">
                  <c:v>140.82499999999999</c:v>
                </c:pt>
                <c:pt idx="27148" formatCode="General">
                  <c:v>145.04599999999999</c:v>
                </c:pt>
                <c:pt idx="27149" formatCode="General">
                  <c:v>149.327</c:v>
                </c:pt>
                <c:pt idx="27150" formatCode="General">
                  <c:v>153.70699999999999</c:v>
                </c:pt>
                <c:pt idx="27151" formatCode="General">
                  <c:v>158.065</c:v>
                </c:pt>
                <c:pt idx="27152" formatCode="General">
                  <c:v>162.29900000000001</c:v>
                </c:pt>
                <c:pt idx="27153" formatCode="General">
                  <c:v>166.38200000000001</c:v>
                </c:pt>
                <c:pt idx="27154" formatCode="General">
                  <c:v>170.34200000000001</c:v>
                </c:pt>
                <c:pt idx="27155" formatCode="General">
                  <c:v>174.23500000000001</c:v>
                </c:pt>
                <c:pt idx="27156" formatCode="General">
                  <c:v>178.08</c:v>
                </c:pt>
                <c:pt idx="27157" formatCode="General">
                  <c:v>181.87100000000001</c:v>
                </c:pt>
                <c:pt idx="27158" formatCode="General">
                  <c:v>185.54900000000001</c:v>
                </c:pt>
                <c:pt idx="27159" formatCode="General">
                  <c:v>189.08699999999999</c:v>
                </c:pt>
                <c:pt idx="27160" formatCode="General">
                  <c:v>192.51900000000001</c:v>
                </c:pt>
                <c:pt idx="27161" formatCode="General">
                  <c:v>195.886</c:v>
                </c:pt>
                <c:pt idx="27162" formatCode="General">
                  <c:v>199.21600000000001</c:v>
                </c:pt>
                <c:pt idx="27163" formatCode="General">
                  <c:v>202.41</c:v>
                </c:pt>
                <c:pt idx="27164" formatCode="General">
                  <c:v>205.36</c:v>
                </c:pt>
                <c:pt idx="27165" formatCode="General">
                  <c:v>208.053</c:v>
                </c:pt>
                <c:pt idx="27166" formatCode="General">
                  <c:v>210.50899999999999</c:v>
                </c:pt>
                <c:pt idx="27167" formatCode="General">
                  <c:v>212.79</c:v>
                </c:pt>
                <c:pt idx="27168" formatCode="General">
                  <c:v>214.94200000000001</c:v>
                </c:pt>
                <c:pt idx="27169" formatCode="General">
                  <c:v>216.99100000000001</c:v>
                </c:pt>
                <c:pt idx="27170" formatCode="General">
                  <c:v>218.892</c:v>
                </c:pt>
                <c:pt idx="27171" formatCode="General">
                  <c:v>220.61099999999999</c:v>
                </c:pt>
                <c:pt idx="27172" formatCode="General">
                  <c:v>222.20599999999999</c:v>
                </c:pt>
                <c:pt idx="27173" formatCode="General">
                  <c:v>223.69399999999999</c:v>
                </c:pt>
                <c:pt idx="27174" formatCode="General">
                  <c:v>225.05099999999999</c:v>
                </c:pt>
                <c:pt idx="27175" formatCode="General">
                  <c:v>226.32599999999999</c:v>
                </c:pt>
                <c:pt idx="27176" formatCode="General">
                  <c:v>227.59700000000001</c:v>
                </c:pt>
                <c:pt idx="27177" formatCode="General">
                  <c:v>228.93299999999999</c:v>
                </c:pt>
                <c:pt idx="27178" formatCode="General">
                  <c:v>230.398</c:v>
                </c:pt>
                <c:pt idx="27179" formatCode="General">
                  <c:v>232.03100000000001</c:v>
                </c:pt>
                <c:pt idx="27180" formatCode="General">
                  <c:v>233.81700000000001</c:v>
                </c:pt>
                <c:pt idx="27181" formatCode="General">
                  <c:v>235.691</c:v>
                </c:pt>
                <c:pt idx="27182" formatCode="General">
                  <c:v>237.52199999999999</c:v>
                </c:pt>
                <c:pt idx="27183" formatCode="General">
                  <c:v>239.21600000000001</c:v>
                </c:pt>
                <c:pt idx="27184" formatCode="General">
                  <c:v>240.851</c:v>
                </c:pt>
                <c:pt idx="27185" formatCode="General">
                  <c:v>242.511</c:v>
                </c:pt>
                <c:pt idx="27186" formatCode="General">
                  <c:v>244.22</c:v>
                </c:pt>
                <c:pt idx="27187" formatCode="General">
                  <c:v>245.93899999999999</c:v>
                </c:pt>
                <c:pt idx="27188" formatCode="General">
                  <c:v>247.58699999999999</c:v>
                </c:pt>
                <c:pt idx="27189" formatCode="General">
                  <c:v>248.952</c:v>
                </c:pt>
                <c:pt idx="27190" formatCode="General">
                  <c:v>249.82900000000001</c:v>
                </c:pt>
                <c:pt idx="27191" formatCode="General">
                  <c:v>250.28700000000001</c:v>
                </c:pt>
                <c:pt idx="27192" formatCode="General">
                  <c:v>250.411</c:v>
                </c:pt>
                <c:pt idx="27193" formatCode="General">
                  <c:v>250.19499999999999</c:v>
                </c:pt>
                <c:pt idx="27194" formatCode="General">
                  <c:v>249.65100000000001</c:v>
                </c:pt>
                <c:pt idx="27195" formatCode="General">
                  <c:v>248.80199999999999</c:v>
                </c:pt>
                <c:pt idx="27196" formatCode="General">
                  <c:v>247.739</c:v>
                </c:pt>
                <c:pt idx="27197" formatCode="General">
                  <c:v>246.565</c:v>
                </c:pt>
                <c:pt idx="27198" formatCode="General">
                  <c:v>245.333</c:v>
                </c:pt>
                <c:pt idx="27199" formatCode="General">
                  <c:v>244.11600000000001</c:v>
                </c:pt>
                <c:pt idx="27200" formatCode="General">
                  <c:v>243.006</c:v>
                </c:pt>
                <c:pt idx="27201" formatCode="General">
                  <c:v>242.12299999999999</c:v>
                </c:pt>
                <c:pt idx="27202" formatCode="General">
                  <c:v>241.584</c:v>
                </c:pt>
                <c:pt idx="27203" formatCode="General">
                  <c:v>241.42400000000001</c:v>
                </c:pt>
                <c:pt idx="27204" formatCode="General">
                  <c:v>241.637</c:v>
                </c:pt>
                <c:pt idx="27205" formatCode="General">
                  <c:v>242.21799999999999</c:v>
                </c:pt>
                <c:pt idx="27206" formatCode="General">
                  <c:v>243.166</c:v>
                </c:pt>
                <c:pt idx="27207" formatCode="General">
                  <c:v>244.48599999999999</c:v>
                </c:pt>
                <c:pt idx="27208" formatCode="General">
                  <c:v>246.048</c:v>
                </c:pt>
                <c:pt idx="27209" formatCode="General">
                  <c:v>247.66499999999999</c:v>
                </c:pt>
                <c:pt idx="27210" formatCode="General">
                  <c:v>249.21</c:v>
                </c:pt>
                <c:pt idx="27211" formatCode="General">
                  <c:v>250.62899999999999</c:v>
                </c:pt>
                <c:pt idx="27212" formatCode="General">
                  <c:v>252.04</c:v>
                </c:pt>
                <c:pt idx="27213" formatCode="General">
                  <c:v>253.53899999999999</c:v>
                </c:pt>
                <c:pt idx="27214" formatCode="General">
                  <c:v>255.11199999999999</c:v>
                </c:pt>
                <c:pt idx="27215" formatCode="General">
                  <c:v>256.73099999999999</c:v>
                </c:pt>
                <c:pt idx="27216" formatCode="General">
                  <c:v>258.35300000000001</c:v>
                </c:pt>
                <c:pt idx="27217" formatCode="General">
                  <c:v>259.911</c:v>
                </c:pt>
                <c:pt idx="27218" formatCode="General">
                  <c:v>261.37200000000001</c:v>
                </c:pt>
                <c:pt idx="27219" formatCode="General">
                  <c:v>262.791</c:v>
                </c:pt>
                <c:pt idx="27220" formatCode="General">
                  <c:v>264.22399999999999</c:v>
                </c:pt>
                <c:pt idx="27221" formatCode="General">
                  <c:v>265.69400000000002</c:v>
                </c:pt>
                <c:pt idx="27222" formatCode="General">
                  <c:v>267.20100000000002</c:v>
                </c:pt>
                <c:pt idx="27223" formatCode="General">
                  <c:v>268.71800000000002</c:v>
                </c:pt>
                <c:pt idx="27224" formatCode="General">
                  <c:v>270.05399999999997</c:v>
                </c:pt>
                <c:pt idx="27225" formatCode="General">
                  <c:v>271.02</c:v>
                </c:pt>
                <c:pt idx="27226" formatCode="General">
                  <c:v>271.60300000000001</c:v>
                </c:pt>
                <c:pt idx="27227" formatCode="General">
                  <c:v>271.90300000000002</c:v>
                </c:pt>
                <c:pt idx="27228" formatCode="General">
                  <c:v>272.07499999999999</c:v>
                </c:pt>
                <c:pt idx="27229" formatCode="General">
                  <c:v>272.26900000000001</c:v>
                </c:pt>
                <c:pt idx="27230" formatCode="General">
                  <c:v>272.59899999999999</c:v>
                </c:pt>
                <c:pt idx="27231" formatCode="General">
                  <c:v>273.08100000000002</c:v>
                </c:pt>
                <c:pt idx="27232" formatCode="General">
                  <c:v>273.67599999999999</c:v>
                </c:pt>
                <c:pt idx="27233" formatCode="General">
                  <c:v>274.29700000000003</c:v>
                </c:pt>
                <c:pt idx="27234" formatCode="General">
                  <c:v>274.90199999999999</c:v>
                </c:pt>
                <c:pt idx="27235" formatCode="General">
                  <c:v>275.52199999999999</c:v>
                </c:pt>
                <c:pt idx="27236" formatCode="General">
                  <c:v>276.26100000000002</c:v>
                </c:pt>
                <c:pt idx="27237" formatCode="General">
                  <c:v>277.22800000000001</c:v>
                </c:pt>
                <c:pt idx="27238" formatCode="General">
                  <c:v>278.41699999999997</c:v>
                </c:pt>
                <c:pt idx="27239" formatCode="General">
                  <c:v>279.75400000000002</c:v>
                </c:pt>
                <c:pt idx="27240" formatCode="General">
                  <c:v>281.11500000000001</c:v>
                </c:pt>
                <c:pt idx="27241" formatCode="General">
                  <c:v>282.46199999999999</c:v>
                </c:pt>
                <c:pt idx="27242" formatCode="General">
                  <c:v>283.82600000000002</c:v>
                </c:pt>
                <c:pt idx="27243" formatCode="General">
                  <c:v>285.084</c:v>
                </c:pt>
                <c:pt idx="27244" formatCode="General">
                  <c:v>286.06900000000002</c:v>
                </c:pt>
                <c:pt idx="27245" formatCode="General">
                  <c:v>286.673</c:v>
                </c:pt>
                <c:pt idx="27246" formatCode="General">
                  <c:v>286.84100000000001</c:v>
                </c:pt>
                <c:pt idx="27247" formatCode="General">
                  <c:v>286.63400000000001</c:v>
                </c:pt>
                <c:pt idx="27248" formatCode="General">
                  <c:v>286.12700000000001</c:v>
                </c:pt>
                <c:pt idx="27249" formatCode="General">
                  <c:v>285.37099999999998</c:v>
                </c:pt>
                <c:pt idx="27250" formatCode="General">
                  <c:v>284.45600000000002</c:v>
                </c:pt>
                <c:pt idx="27251" formatCode="General">
                  <c:v>283.46199999999999</c:v>
                </c:pt>
                <c:pt idx="27252" formatCode="General">
                  <c:v>282.38600000000002</c:v>
                </c:pt>
                <c:pt idx="27253" formatCode="General">
                  <c:v>281.15899999999999</c:v>
                </c:pt>
                <c:pt idx="27254" formatCode="General">
                  <c:v>279.65800000000002</c:v>
                </c:pt>
                <c:pt idx="27255" formatCode="General">
                  <c:v>277.78199999999998</c:v>
                </c:pt>
                <c:pt idx="27256" formatCode="General">
                  <c:v>275.47899999999998</c:v>
                </c:pt>
                <c:pt idx="27257" formatCode="General">
                  <c:v>272.83300000000003</c:v>
                </c:pt>
                <c:pt idx="27258" formatCode="General">
                  <c:v>269.988</c:v>
                </c:pt>
                <c:pt idx="27259" formatCode="General">
                  <c:v>267.06299999999999</c:v>
                </c:pt>
                <c:pt idx="27260" formatCode="General">
                  <c:v>264.101</c:v>
                </c:pt>
                <c:pt idx="27261" formatCode="General">
                  <c:v>261.06200000000001</c:v>
                </c:pt>
                <c:pt idx="27262" formatCode="General">
                  <c:v>257.858</c:v>
                </c:pt>
                <c:pt idx="27263" formatCode="General">
                  <c:v>254.404</c:v>
                </c:pt>
                <c:pt idx="27264" formatCode="General">
                  <c:v>250.68899999999999</c:v>
                </c:pt>
                <c:pt idx="27265" formatCode="General">
                  <c:v>246.72300000000001</c:v>
                </c:pt>
                <c:pt idx="27266" formatCode="General">
                  <c:v>242.53399999999999</c:v>
                </c:pt>
                <c:pt idx="27267" formatCode="General">
                  <c:v>238.14400000000001</c:v>
                </c:pt>
                <c:pt idx="27268" formatCode="General">
                  <c:v>233.559</c:v>
                </c:pt>
                <c:pt idx="27269" formatCode="General">
                  <c:v>228.77699999999999</c:v>
                </c:pt>
                <c:pt idx="27270" formatCode="General">
                  <c:v>223.797</c:v>
                </c:pt>
                <c:pt idx="27271" formatCode="General">
                  <c:v>218.62799999999999</c:v>
                </c:pt>
                <c:pt idx="27272" formatCode="General">
                  <c:v>213.322</c:v>
                </c:pt>
                <c:pt idx="27273" formatCode="General">
                  <c:v>208.00299999999999</c:v>
                </c:pt>
                <c:pt idx="27274" formatCode="General">
                  <c:v>202.78200000000001</c:v>
                </c:pt>
                <c:pt idx="27275" formatCode="General">
                  <c:v>197.726</c:v>
                </c:pt>
                <c:pt idx="27276" formatCode="General">
                  <c:v>192.83600000000001</c:v>
                </c:pt>
                <c:pt idx="27277" formatCode="General">
                  <c:v>188.09</c:v>
                </c:pt>
                <c:pt idx="27278" formatCode="General">
                  <c:v>183.529</c:v>
                </c:pt>
                <c:pt idx="27279" formatCode="General">
                  <c:v>179.202</c:v>
                </c:pt>
                <c:pt idx="27280" formatCode="General">
                  <c:v>175.14099999999999</c:v>
                </c:pt>
                <c:pt idx="27281" formatCode="General">
                  <c:v>171.297</c:v>
                </c:pt>
                <c:pt idx="27282" formatCode="General">
                  <c:v>167.56200000000001</c:v>
                </c:pt>
                <c:pt idx="27283" formatCode="General">
                  <c:v>163.95500000000001</c:v>
                </c:pt>
                <c:pt idx="27284" formatCode="General">
                  <c:v>160.54499999999999</c:v>
                </c:pt>
                <c:pt idx="27285" formatCode="General">
                  <c:v>157.40799999999999</c:v>
                </c:pt>
                <c:pt idx="27286" formatCode="General">
                  <c:v>154.59299999999999</c:v>
                </c:pt>
                <c:pt idx="27287" formatCode="General">
                  <c:v>152.06</c:v>
                </c:pt>
                <c:pt idx="27288" formatCode="General">
                  <c:v>149.70099999999999</c:v>
                </c:pt>
                <c:pt idx="27289" formatCode="General">
                  <c:v>147.37799999999999</c:v>
                </c:pt>
                <c:pt idx="27290" formatCode="General">
                  <c:v>144.85</c:v>
                </c:pt>
                <c:pt idx="27291" formatCode="General">
                  <c:v>141.88</c:v>
                </c:pt>
                <c:pt idx="27292" formatCode="General">
                  <c:v>138.38999999999999</c:v>
                </c:pt>
                <c:pt idx="27293" formatCode="General">
                  <c:v>134.29599999999999</c:v>
                </c:pt>
                <c:pt idx="27294" formatCode="General">
                  <c:v>129.48699999999999</c:v>
                </c:pt>
                <c:pt idx="27295" formatCode="General">
                  <c:v>123.971</c:v>
                </c:pt>
                <c:pt idx="27296" formatCode="General">
                  <c:v>117.831</c:v>
                </c:pt>
                <c:pt idx="27297" formatCode="General">
                  <c:v>111.267</c:v>
                </c:pt>
                <c:pt idx="27298" formatCode="General">
                  <c:v>104.49299999999999</c:v>
                </c:pt>
                <c:pt idx="27299" formatCode="General">
                  <c:v>97.625399999999999</c:v>
                </c:pt>
                <c:pt idx="27300" formatCode="General">
                  <c:v>90.771100000000004</c:v>
                </c:pt>
                <c:pt idx="27301" formatCode="General">
                  <c:v>83.991200000000006</c:v>
                </c:pt>
                <c:pt idx="27302" formatCode="General">
                  <c:v>77.361500000000007</c:v>
                </c:pt>
                <c:pt idx="27303" formatCode="General">
                  <c:v>70.942899999999995</c:v>
                </c:pt>
                <c:pt idx="27304" formatCode="General">
                  <c:v>64.579300000000003</c:v>
                </c:pt>
                <c:pt idx="27305" formatCode="General">
                  <c:v>58.109299999999998</c:v>
                </c:pt>
                <c:pt idx="27306" formatCode="General">
                  <c:v>51.56</c:v>
                </c:pt>
                <c:pt idx="27307" formatCode="General">
                  <c:v>45.013800000000003</c:v>
                </c:pt>
                <c:pt idx="27308" formatCode="General">
                  <c:v>38.591700000000003</c:v>
                </c:pt>
                <c:pt idx="27309" formatCode="General">
                  <c:v>32.260399999999997</c:v>
                </c:pt>
                <c:pt idx="27310" formatCode="General">
                  <c:v>25.9008</c:v>
                </c:pt>
                <c:pt idx="27311" formatCode="General">
                  <c:v>19.356000000000002</c:v>
                </c:pt>
                <c:pt idx="27312" formatCode="General">
                  <c:v>12.5092</c:v>
                </c:pt>
                <c:pt idx="27313" formatCode="General">
                  <c:v>5.4294700000000002</c:v>
                </c:pt>
                <c:pt idx="27314" formatCode="General">
                  <c:v>-1.68964</c:v>
                </c:pt>
                <c:pt idx="27315" formatCode="General">
                  <c:v>-8.6281400000000001</c:v>
                </c:pt>
                <c:pt idx="27316" formatCode="General">
                  <c:v>-15.2576</c:v>
                </c:pt>
                <c:pt idx="27317" formatCode="General">
                  <c:v>-21.514900000000001</c:v>
                </c:pt>
                <c:pt idx="27318" formatCode="General">
                  <c:v>-27.359000000000002</c:v>
                </c:pt>
                <c:pt idx="27319" formatCode="General">
                  <c:v>-32.769300000000001</c:v>
                </c:pt>
                <c:pt idx="27320" formatCode="General">
                  <c:v>-37.759599999999999</c:v>
                </c:pt>
                <c:pt idx="27321" formatCode="General">
                  <c:v>-42.331299999999999</c:v>
                </c:pt>
                <c:pt idx="27322" formatCode="General">
                  <c:v>-46.47</c:v>
                </c:pt>
                <c:pt idx="27323" formatCode="General">
                  <c:v>-50.154400000000003</c:v>
                </c:pt>
                <c:pt idx="27324" formatCode="General">
                  <c:v>-53.373699999999999</c:v>
                </c:pt>
                <c:pt idx="27325" formatCode="General">
                  <c:v>-56.156300000000002</c:v>
                </c:pt>
                <c:pt idx="27326" formatCode="General">
                  <c:v>-58.529899999999998</c:v>
                </c:pt>
                <c:pt idx="27327" formatCode="General">
                  <c:v>-60.503500000000003</c:v>
                </c:pt>
                <c:pt idx="27328" formatCode="General">
                  <c:v>-62.123199999999997</c:v>
                </c:pt>
                <c:pt idx="27329" formatCode="General">
                  <c:v>-63.466500000000003</c:v>
                </c:pt>
                <c:pt idx="27330" formatCode="General">
                  <c:v>-64.555899999999994</c:v>
                </c:pt>
                <c:pt idx="27331" formatCode="General">
                  <c:v>-65.407600000000002</c:v>
                </c:pt>
                <c:pt idx="27332" formatCode="General">
                  <c:v>-66.126400000000004</c:v>
                </c:pt>
                <c:pt idx="27333" formatCode="General">
                  <c:v>-66.7761</c:v>
                </c:pt>
                <c:pt idx="27334" formatCode="General">
                  <c:v>-67.298100000000005</c:v>
                </c:pt>
                <c:pt idx="27335" formatCode="General">
                  <c:v>-67.601200000000006</c:v>
                </c:pt>
                <c:pt idx="27336" formatCode="General">
                  <c:v>-67.6126</c:v>
                </c:pt>
                <c:pt idx="27337" formatCode="General">
                  <c:v>-67.433499999999995</c:v>
                </c:pt>
                <c:pt idx="27338" formatCode="General">
                  <c:v>-67.231099999999998</c:v>
                </c:pt>
                <c:pt idx="27339" formatCode="General">
                  <c:v>-67.122399999999999</c:v>
                </c:pt>
                <c:pt idx="27340" formatCode="General">
                  <c:v>-67.194599999999994</c:v>
                </c:pt>
                <c:pt idx="27341" formatCode="General">
                  <c:v>-67.460800000000006</c:v>
                </c:pt>
                <c:pt idx="27342" formatCode="General">
                  <c:v>-67.938500000000005</c:v>
                </c:pt>
                <c:pt idx="27343" formatCode="General">
                  <c:v>-68.651300000000006</c:v>
                </c:pt>
                <c:pt idx="27344" formatCode="General">
                  <c:v>-69.619399999999999</c:v>
                </c:pt>
                <c:pt idx="27345" formatCode="General">
                  <c:v>-70.845799999999997</c:v>
                </c:pt>
                <c:pt idx="27346" formatCode="General">
                  <c:v>-72.272300000000001</c:v>
                </c:pt>
                <c:pt idx="27347" formatCode="General">
                  <c:v>-73.834999999999994</c:v>
                </c:pt>
                <c:pt idx="27348" formatCode="General">
                  <c:v>-75.509100000000004</c:v>
                </c:pt>
                <c:pt idx="27349" formatCode="General">
                  <c:v>-77.277600000000007</c:v>
                </c:pt>
                <c:pt idx="27350" formatCode="General">
                  <c:v>-79.1327</c:v>
                </c:pt>
                <c:pt idx="27351" formatCode="General">
                  <c:v>-81.203400000000002</c:v>
                </c:pt>
                <c:pt idx="27352" formatCode="General">
                  <c:v>-83.623099999999994</c:v>
                </c:pt>
                <c:pt idx="27353" formatCode="General">
                  <c:v>-86.394000000000005</c:v>
                </c:pt>
                <c:pt idx="27354" formatCode="General">
                  <c:v>-89.486199999999997</c:v>
                </c:pt>
                <c:pt idx="27355" formatCode="General">
                  <c:v>-92.833799999999997</c:v>
                </c:pt>
                <c:pt idx="27356" formatCode="General">
                  <c:v>-96.341700000000003</c:v>
                </c:pt>
                <c:pt idx="27357" formatCode="General">
                  <c:v>-99.915199999999999</c:v>
                </c:pt>
                <c:pt idx="27358" formatCode="General">
                  <c:v>-103.422</c:v>
                </c:pt>
                <c:pt idx="27359" formatCode="General">
                  <c:v>-106.75</c:v>
                </c:pt>
                <c:pt idx="27360" formatCode="General">
                  <c:v>-109.874</c:v>
                </c:pt>
                <c:pt idx="27361" formatCode="General">
                  <c:v>-112.79900000000001</c:v>
                </c:pt>
                <c:pt idx="27362" formatCode="General">
                  <c:v>-115.538</c:v>
                </c:pt>
                <c:pt idx="27363" formatCode="General">
                  <c:v>-118.099</c:v>
                </c:pt>
                <c:pt idx="27364" formatCode="General">
                  <c:v>-120.489</c:v>
                </c:pt>
                <c:pt idx="27365" formatCode="General">
                  <c:v>-122.751</c:v>
                </c:pt>
                <c:pt idx="27366" formatCode="General">
                  <c:v>-124.99299999999999</c:v>
                </c:pt>
                <c:pt idx="27367" formatCode="General">
                  <c:v>-127.43</c:v>
                </c:pt>
                <c:pt idx="27368" formatCode="General">
                  <c:v>-130.19200000000001</c:v>
                </c:pt>
                <c:pt idx="27369" formatCode="General">
                  <c:v>-133.23400000000001</c:v>
                </c:pt>
                <c:pt idx="27370" formatCode="General">
                  <c:v>-136.494</c:v>
                </c:pt>
                <c:pt idx="27371" formatCode="General">
                  <c:v>-139.92699999999999</c:v>
                </c:pt>
                <c:pt idx="27372" formatCode="General">
                  <c:v>-143.5</c:v>
                </c:pt>
                <c:pt idx="27373" formatCode="General">
                  <c:v>-147.17400000000001</c:v>
                </c:pt>
                <c:pt idx="27374" formatCode="General">
                  <c:v>-150.90100000000001</c:v>
                </c:pt>
                <c:pt idx="27375" formatCode="General">
                  <c:v>-154.61799999999999</c:v>
                </c:pt>
                <c:pt idx="27376" formatCode="General">
                  <c:v>-158.261</c:v>
                </c:pt>
                <c:pt idx="27377" formatCode="General">
                  <c:v>-161.77500000000001</c:v>
                </c:pt>
                <c:pt idx="27378" formatCode="General">
                  <c:v>-165.12100000000001</c:v>
                </c:pt>
                <c:pt idx="27379" formatCode="General">
                  <c:v>-168.31</c:v>
                </c:pt>
                <c:pt idx="27380" formatCode="General">
                  <c:v>-171.35499999999999</c:v>
                </c:pt>
                <c:pt idx="27381" formatCode="General">
                  <c:v>-174.24</c:v>
                </c:pt>
                <c:pt idx="27382" formatCode="General">
                  <c:v>-176.98699999999999</c:v>
                </c:pt>
                <c:pt idx="27383" formatCode="General">
                  <c:v>-179.63800000000001</c:v>
                </c:pt>
                <c:pt idx="27384" formatCode="General">
                  <c:v>-182.16499999999999</c:v>
                </c:pt>
                <c:pt idx="27385" formatCode="General">
                  <c:v>-184.53299999999999</c:v>
                </c:pt>
                <c:pt idx="27386" formatCode="General">
                  <c:v>-186.768</c:v>
                </c:pt>
                <c:pt idx="27387" formatCode="General">
                  <c:v>-188.84100000000001</c:v>
                </c:pt>
                <c:pt idx="27388" formatCode="General">
                  <c:v>-190.631</c:v>
                </c:pt>
                <c:pt idx="27389" formatCode="General">
                  <c:v>-192.01499999999999</c:v>
                </c:pt>
                <c:pt idx="27390" formatCode="General">
                  <c:v>-192.91900000000001</c:v>
                </c:pt>
                <c:pt idx="27391" formatCode="General">
                  <c:v>-193.435</c:v>
                </c:pt>
                <c:pt idx="27392" formatCode="General">
                  <c:v>-193.73500000000001</c:v>
                </c:pt>
                <c:pt idx="27393" formatCode="General">
                  <c:v>-193.941</c:v>
                </c:pt>
                <c:pt idx="27394" formatCode="General">
                  <c:v>-194.15100000000001</c:v>
                </c:pt>
                <c:pt idx="27395" formatCode="General">
                  <c:v>-194.416</c:v>
                </c:pt>
                <c:pt idx="27396" formatCode="General">
                  <c:v>-194.76599999999999</c:v>
                </c:pt>
                <c:pt idx="27397" formatCode="General">
                  <c:v>-195.21600000000001</c:v>
                </c:pt>
                <c:pt idx="27398" formatCode="General">
                  <c:v>-195.73099999999999</c:v>
                </c:pt>
                <c:pt idx="27399" formatCode="General">
                  <c:v>-196.261</c:v>
                </c:pt>
                <c:pt idx="27400" formatCode="General">
                  <c:v>-196.768</c:v>
                </c:pt>
                <c:pt idx="27401" formatCode="General">
                  <c:v>-197.19399999999999</c:v>
                </c:pt>
                <c:pt idx="27402" formatCode="General">
                  <c:v>-197.48599999999999</c:v>
                </c:pt>
                <c:pt idx="27403" formatCode="General">
                  <c:v>-197.58099999999999</c:v>
                </c:pt>
                <c:pt idx="27404" formatCode="General">
                  <c:v>-197.44800000000001</c:v>
                </c:pt>
                <c:pt idx="27405" formatCode="General">
                  <c:v>-197.15700000000001</c:v>
                </c:pt>
                <c:pt idx="27406" formatCode="General">
                  <c:v>-196.83699999999999</c:v>
                </c:pt>
                <c:pt idx="27407" formatCode="General">
                  <c:v>-196.66399999999999</c:v>
                </c:pt>
                <c:pt idx="27408" formatCode="General">
                  <c:v>-196.74600000000001</c:v>
                </c:pt>
                <c:pt idx="27409" formatCode="General">
                  <c:v>-197.054</c:v>
                </c:pt>
                <c:pt idx="27410" formatCode="General">
                  <c:v>-197.57400000000001</c:v>
                </c:pt>
                <c:pt idx="27411" formatCode="General">
                  <c:v>-198.30500000000001</c:v>
                </c:pt>
                <c:pt idx="27412" formatCode="General">
                  <c:v>-199.17599999999999</c:v>
                </c:pt>
                <c:pt idx="27413" formatCode="General">
                  <c:v>-200.10400000000001</c:v>
                </c:pt>
                <c:pt idx="27414" formatCode="General">
                  <c:v>-201.06299999999999</c:v>
                </c:pt>
                <c:pt idx="27415" formatCode="General">
                  <c:v>-202.03899999999999</c:v>
                </c:pt>
                <c:pt idx="27416" formatCode="General">
                  <c:v>-203.03</c:v>
                </c:pt>
                <c:pt idx="27417" formatCode="General">
                  <c:v>-203.97399999999999</c:v>
                </c:pt>
                <c:pt idx="27418" formatCode="General">
                  <c:v>-204.804</c:v>
                </c:pt>
                <c:pt idx="27419" formatCode="General">
                  <c:v>-205.571</c:v>
                </c:pt>
                <c:pt idx="27420" formatCode="General">
                  <c:v>-206.328</c:v>
                </c:pt>
                <c:pt idx="27421" formatCode="General">
                  <c:v>-207.04300000000001</c:v>
                </c:pt>
                <c:pt idx="27422" formatCode="General">
                  <c:v>-207.637</c:v>
                </c:pt>
                <c:pt idx="27423" formatCode="General">
                  <c:v>-207.999</c:v>
                </c:pt>
                <c:pt idx="27424" formatCode="General">
                  <c:v>-207.92400000000001</c:v>
                </c:pt>
                <c:pt idx="27425" formatCode="General">
                  <c:v>-207.239</c:v>
                </c:pt>
                <c:pt idx="27426" formatCode="General">
                  <c:v>-206.054</c:v>
                </c:pt>
                <c:pt idx="27427" formatCode="General">
                  <c:v>-204.57900000000001</c:v>
                </c:pt>
                <c:pt idx="27428" formatCode="General">
                  <c:v>-203.01400000000001</c:v>
                </c:pt>
                <c:pt idx="27429" formatCode="General">
                  <c:v>-201.47200000000001</c:v>
                </c:pt>
                <c:pt idx="27430" formatCode="General">
                  <c:v>-199.95500000000001</c:v>
                </c:pt>
                <c:pt idx="27431" formatCode="General">
                  <c:v>-198.399</c:v>
                </c:pt>
                <c:pt idx="27432" formatCode="General">
                  <c:v>-196.745</c:v>
                </c:pt>
                <c:pt idx="27433" formatCode="General">
                  <c:v>-195.09100000000001</c:v>
                </c:pt>
                <c:pt idx="27434" formatCode="General">
                  <c:v>-193.536</c:v>
                </c:pt>
                <c:pt idx="27435" formatCode="General">
                  <c:v>-192.10400000000001</c:v>
                </c:pt>
                <c:pt idx="27436" formatCode="General">
                  <c:v>-190.78399999999999</c:v>
                </c:pt>
                <c:pt idx="27437" formatCode="General">
                  <c:v>-189.548</c:v>
                </c:pt>
                <c:pt idx="27438" formatCode="General">
                  <c:v>-188.434</c:v>
                </c:pt>
                <c:pt idx="27439" formatCode="General">
                  <c:v>-187.50399999999999</c:v>
                </c:pt>
                <c:pt idx="27440" formatCode="General">
                  <c:v>-186.81700000000001</c:v>
                </c:pt>
                <c:pt idx="27441" formatCode="General">
                  <c:v>-186.41499999999999</c:v>
                </c:pt>
                <c:pt idx="27442" formatCode="General">
                  <c:v>-186.28899999999999</c:v>
                </c:pt>
                <c:pt idx="27443" formatCode="General">
                  <c:v>-186.28</c:v>
                </c:pt>
                <c:pt idx="27444" formatCode="General">
                  <c:v>-186.15199999999999</c:v>
                </c:pt>
                <c:pt idx="27445" formatCode="General">
                  <c:v>-185.77199999999999</c:v>
                </c:pt>
                <c:pt idx="27446" formatCode="General">
                  <c:v>-185.08099999999999</c:v>
                </c:pt>
                <c:pt idx="27447" formatCode="General">
                  <c:v>-184.09</c:v>
                </c:pt>
                <c:pt idx="27448" formatCode="General">
                  <c:v>-182.86799999999999</c:v>
                </c:pt>
                <c:pt idx="27449" formatCode="General">
                  <c:v>-181.517</c:v>
                </c:pt>
                <c:pt idx="27450" formatCode="General">
                  <c:v>-180.06</c:v>
                </c:pt>
                <c:pt idx="27451" formatCode="General">
                  <c:v>-178.46799999999999</c:v>
                </c:pt>
                <c:pt idx="27452" formatCode="General">
                  <c:v>-176.803</c:v>
                </c:pt>
                <c:pt idx="27453" formatCode="General">
                  <c:v>-175.15299999999999</c:v>
                </c:pt>
                <c:pt idx="27454" formatCode="General">
                  <c:v>-173.59800000000001</c:v>
                </c:pt>
                <c:pt idx="27455" formatCode="General">
                  <c:v>-172.155</c:v>
                </c:pt>
                <c:pt idx="27456" formatCode="General">
                  <c:v>-170.74100000000001</c:v>
                </c:pt>
                <c:pt idx="27457" formatCode="General">
                  <c:v>-169.33099999999999</c:v>
                </c:pt>
                <c:pt idx="27458" formatCode="General">
                  <c:v>-167.95500000000001</c:v>
                </c:pt>
                <c:pt idx="27459" formatCode="General">
                  <c:v>-166.62299999999999</c:v>
                </c:pt>
                <c:pt idx="27460" formatCode="General">
                  <c:v>-165.315</c:v>
                </c:pt>
                <c:pt idx="27461" formatCode="General">
                  <c:v>-163.96899999999999</c:v>
                </c:pt>
                <c:pt idx="27462" formatCode="General">
                  <c:v>-162.54300000000001</c:v>
                </c:pt>
                <c:pt idx="27463" formatCode="General">
                  <c:v>-161.03</c:v>
                </c:pt>
                <c:pt idx="27464" formatCode="General">
                  <c:v>-159.46899999999999</c:v>
                </c:pt>
                <c:pt idx="27465" formatCode="General">
                  <c:v>-157.91300000000001</c:v>
                </c:pt>
                <c:pt idx="27466" formatCode="General">
                  <c:v>-156.36500000000001</c:v>
                </c:pt>
                <c:pt idx="27467" formatCode="General">
                  <c:v>-154.80199999999999</c:v>
                </c:pt>
                <c:pt idx="27468" formatCode="General">
                  <c:v>-153.16300000000001</c:v>
                </c:pt>
                <c:pt idx="27469" formatCode="General">
                  <c:v>-151.41</c:v>
                </c:pt>
                <c:pt idx="27470" formatCode="General">
                  <c:v>-149.55099999999999</c:v>
                </c:pt>
                <c:pt idx="27471" formatCode="General">
                  <c:v>-147.61199999999999</c:v>
                </c:pt>
                <c:pt idx="27472" formatCode="General">
                  <c:v>-145.619</c:v>
                </c:pt>
                <c:pt idx="27473" formatCode="General">
                  <c:v>-143.55699999999999</c:v>
                </c:pt>
                <c:pt idx="27474" formatCode="General">
                  <c:v>-141.46799999999999</c:v>
                </c:pt>
                <c:pt idx="27475" formatCode="General">
                  <c:v>-139.501</c:v>
                </c:pt>
                <c:pt idx="27476" formatCode="General">
                  <c:v>-137.71100000000001</c:v>
                </c:pt>
                <c:pt idx="27477" formatCode="General">
                  <c:v>-136.035</c:v>
                </c:pt>
                <c:pt idx="27478" formatCode="General">
                  <c:v>-134.45400000000001</c:v>
                </c:pt>
                <c:pt idx="27479" formatCode="General">
                  <c:v>-132.96899999999999</c:v>
                </c:pt>
                <c:pt idx="27480" formatCode="General">
                  <c:v>-131.57300000000001</c:v>
                </c:pt>
                <c:pt idx="27481" formatCode="General">
                  <c:v>-130.27799999999999</c:v>
                </c:pt>
                <c:pt idx="27482" formatCode="General">
                  <c:v>-129.13200000000001</c:v>
                </c:pt>
                <c:pt idx="27483" formatCode="General">
                  <c:v>-128.161</c:v>
                </c:pt>
                <c:pt idx="27484" formatCode="General">
                  <c:v>-127.364</c:v>
                </c:pt>
                <c:pt idx="27485" formatCode="General">
                  <c:v>-126.64400000000001</c:v>
                </c:pt>
                <c:pt idx="27486" formatCode="General">
                  <c:v>-125.89100000000001</c:v>
                </c:pt>
                <c:pt idx="27487" formatCode="General">
                  <c:v>-125.075</c:v>
                </c:pt>
                <c:pt idx="27488" formatCode="General">
                  <c:v>-124.152</c:v>
                </c:pt>
                <c:pt idx="27489" formatCode="General">
                  <c:v>-123.04900000000001</c:v>
                </c:pt>
                <c:pt idx="27490" formatCode="General">
                  <c:v>-121.726</c:v>
                </c:pt>
                <c:pt idx="27491" formatCode="General">
                  <c:v>-120.184</c:v>
                </c:pt>
                <c:pt idx="27492" formatCode="General">
                  <c:v>-118.379</c:v>
                </c:pt>
                <c:pt idx="27493" formatCode="General">
                  <c:v>-116.259</c:v>
                </c:pt>
                <c:pt idx="27494" formatCode="General">
                  <c:v>-113.80200000000001</c:v>
                </c:pt>
                <c:pt idx="27495" formatCode="General">
                  <c:v>-111.035</c:v>
                </c:pt>
                <c:pt idx="27496" formatCode="General">
                  <c:v>-108.05</c:v>
                </c:pt>
                <c:pt idx="27497" formatCode="General">
                  <c:v>-104.938</c:v>
                </c:pt>
                <c:pt idx="27498" formatCode="General">
                  <c:v>-101.767</c:v>
                </c:pt>
                <c:pt idx="27499" formatCode="General">
                  <c:v>-98.541899999999998</c:v>
                </c:pt>
                <c:pt idx="27500" formatCode="General">
                  <c:v>-95.254199999999997</c:v>
                </c:pt>
                <c:pt idx="27501" formatCode="General">
                  <c:v>-91.942599999999999</c:v>
                </c:pt>
                <c:pt idx="27502" formatCode="General">
                  <c:v>-88.596900000000005</c:v>
                </c:pt>
                <c:pt idx="27503" formatCode="General">
                  <c:v>-85.160700000000006</c:v>
                </c:pt>
                <c:pt idx="27504" formatCode="General">
                  <c:v>-81.602999999999994</c:v>
                </c:pt>
                <c:pt idx="27505" formatCode="General">
                  <c:v>-77.9178</c:v>
                </c:pt>
                <c:pt idx="27506" formatCode="General">
                  <c:v>-74.134</c:v>
                </c:pt>
                <c:pt idx="27507" formatCode="General">
                  <c:v>-70.2971</c:v>
                </c:pt>
                <c:pt idx="27508" formatCode="General">
                  <c:v>-66.465500000000006</c:v>
                </c:pt>
                <c:pt idx="27509" formatCode="General">
                  <c:v>-62.677399999999999</c:v>
                </c:pt>
                <c:pt idx="27510" formatCode="General">
                  <c:v>-58.932699999999997</c:v>
                </c:pt>
                <c:pt idx="27511" formatCode="General">
                  <c:v>-55.243400000000001</c:v>
                </c:pt>
                <c:pt idx="27512" formatCode="General">
                  <c:v>-51.6235</c:v>
                </c:pt>
                <c:pt idx="27513" formatCode="General">
                  <c:v>-48.056100000000001</c:v>
                </c:pt>
                <c:pt idx="27514" formatCode="General">
                  <c:v>-44.514699999999998</c:v>
                </c:pt>
                <c:pt idx="27515" formatCode="General">
                  <c:v>-40.978999999999999</c:v>
                </c:pt>
                <c:pt idx="27516" formatCode="General">
                  <c:v>-37.399099999999997</c:v>
                </c:pt>
                <c:pt idx="27517" formatCode="General">
                  <c:v>-33.7136</c:v>
                </c:pt>
                <c:pt idx="27518" formatCode="General">
                  <c:v>-29.924299999999999</c:v>
                </c:pt>
                <c:pt idx="27519" formatCode="General">
                  <c:v>-26.0458</c:v>
                </c:pt>
                <c:pt idx="27520" formatCode="General">
                  <c:v>-21.944700000000001</c:v>
                </c:pt>
                <c:pt idx="27521" formatCode="General">
                  <c:v>-17.5075</c:v>
                </c:pt>
                <c:pt idx="27522" formatCode="General">
                  <c:v>-12.7751</c:v>
                </c:pt>
                <c:pt idx="27523" formatCode="General">
                  <c:v>-7.8651400000000002</c:v>
                </c:pt>
                <c:pt idx="27524" formatCode="General">
                  <c:v>-2.93893</c:v>
                </c:pt>
                <c:pt idx="27525" formatCode="General">
                  <c:v>1.8173699999999999</c:v>
                </c:pt>
                <c:pt idx="27526" formatCode="General">
                  <c:v>6.2604100000000003</c:v>
                </c:pt>
                <c:pt idx="27527" formatCode="General">
                  <c:v>10.3062</c:v>
                </c:pt>
                <c:pt idx="27528" formatCode="General">
                  <c:v>13.8888</c:v>
                </c:pt>
                <c:pt idx="27529" formatCode="General">
                  <c:v>16.985399999999998</c:v>
                </c:pt>
                <c:pt idx="27530" formatCode="General">
                  <c:v>19.64</c:v>
                </c:pt>
                <c:pt idx="27531" formatCode="General">
                  <c:v>21.9389</c:v>
                </c:pt>
                <c:pt idx="27532" formatCode="General">
                  <c:v>23.9345</c:v>
                </c:pt>
                <c:pt idx="27533" formatCode="General">
                  <c:v>25.667200000000001</c:v>
                </c:pt>
                <c:pt idx="27534" formatCode="General">
                  <c:v>27.2165</c:v>
                </c:pt>
                <c:pt idx="27535" formatCode="General">
                  <c:v>28.6876</c:v>
                </c:pt>
                <c:pt idx="27536" formatCode="General">
                  <c:v>30.1723</c:v>
                </c:pt>
                <c:pt idx="27537" formatCode="General">
                  <c:v>31.778300000000002</c:v>
                </c:pt>
                <c:pt idx="27538" formatCode="General">
                  <c:v>33.602499999999999</c:v>
                </c:pt>
                <c:pt idx="27539" formatCode="General">
                  <c:v>35.743200000000002</c:v>
                </c:pt>
                <c:pt idx="27540" formatCode="General">
                  <c:v>38.298099999999998</c:v>
                </c:pt>
                <c:pt idx="27541" formatCode="General">
                  <c:v>41.366199999999999</c:v>
                </c:pt>
                <c:pt idx="27542" formatCode="General">
                  <c:v>44.922499999999999</c:v>
                </c:pt>
                <c:pt idx="27543" formatCode="General">
                  <c:v>48.755699999999997</c:v>
                </c:pt>
                <c:pt idx="27544" formatCode="General">
                  <c:v>52.699300000000001</c:v>
                </c:pt>
                <c:pt idx="27545" formatCode="General">
                  <c:v>56.674900000000001</c:v>
                </c:pt>
                <c:pt idx="27546" formatCode="General">
                  <c:v>60.750900000000001</c:v>
                </c:pt>
                <c:pt idx="27547" formatCode="General">
                  <c:v>65.013300000000001</c:v>
                </c:pt>
                <c:pt idx="27548" formatCode="General">
                  <c:v>69.410899999999998</c:v>
                </c:pt>
                <c:pt idx="27549" formatCode="General">
                  <c:v>73.819699999999997</c:v>
                </c:pt>
                <c:pt idx="27550" formatCode="General">
                  <c:v>78.079599999999999</c:v>
                </c:pt>
                <c:pt idx="27551" formatCode="General">
                  <c:v>82.110200000000006</c:v>
                </c:pt>
                <c:pt idx="27552" formatCode="General">
                  <c:v>85.897599999999997</c:v>
                </c:pt>
                <c:pt idx="27553" formatCode="General">
                  <c:v>89.543800000000005</c:v>
                </c:pt>
                <c:pt idx="27554" formatCode="General">
                  <c:v>93.192599999999999</c:v>
                </c:pt>
                <c:pt idx="27555" formatCode="General">
                  <c:v>96.976699999999994</c:v>
                </c:pt>
                <c:pt idx="27556" formatCode="General">
                  <c:v>100.985</c:v>
                </c:pt>
                <c:pt idx="27557" formatCode="General">
                  <c:v>105.194</c:v>
                </c:pt>
                <c:pt idx="27558" formatCode="General">
                  <c:v>109.595</c:v>
                </c:pt>
                <c:pt idx="27559" formatCode="General">
                  <c:v>114.215</c:v>
                </c:pt>
                <c:pt idx="27560" formatCode="General">
                  <c:v>119.184</c:v>
                </c:pt>
                <c:pt idx="27561" formatCode="General">
                  <c:v>124.58199999999999</c:v>
                </c:pt>
                <c:pt idx="27562" formatCode="General">
                  <c:v>130.298</c:v>
                </c:pt>
                <c:pt idx="27563" formatCode="General">
                  <c:v>136.11699999999999</c:v>
                </c:pt>
                <c:pt idx="27564" formatCode="General">
                  <c:v>141.792</c:v>
                </c:pt>
                <c:pt idx="27565" formatCode="General">
                  <c:v>147.084</c:v>
                </c:pt>
                <c:pt idx="27566" formatCode="General">
                  <c:v>151.81200000000001</c:v>
                </c:pt>
                <c:pt idx="27567" formatCode="General">
                  <c:v>155.88200000000001</c:v>
                </c:pt>
                <c:pt idx="27568" formatCode="General">
                  <c:v>159.34200000000001</c:v>
                </c:pt>
                <c:pt idx="27569" formatCode="General">
                  <c:v>162.41300000000001</c:v>
                </c:pt>
                <c:pt idx="27570" formatCode="General">
                  <c:v>165.31299999999999</c:v>
                </c:pt>
                <c:pt idx="27571" formatCode="General">
                  <c:v>168.19</c:v>
                </c:pt>
                <c:pt idx="27572" formatCode="General">
                  <c:v>171.03200000000001</c:v>
                </c:pt>
                <c:pt idx="27573" formatCode="General">
                  <c:v>173.762</c:v>
                </c:pt>
                <c:pt idx="27574" formatCode="General">
                  <c:v>176.327</c:v>
                </c:pt>
                <c:pt idx="27575" formatCode="General">
                  <c:v>178.69300000000001</c:v>
                </c:pt>
                <c:pt idx="27576" formatCode="General">
                  <c:v>180.9</c:v>
                </c:pt>
                <c:pt idx="27577" formatCode="General">
                  <c:v>182.95500000000001</c:v>
                </c:pt>
                <c:pt idx="27578" formatCode="General">
                  <c:v>184.83500000000001</c:v>
                </c:pt>
                <c:pt idx="27579" formatCode="General">
                  <c:v>186.50800000000001</c:v>
                </c:pt>
                <c:pt idx="27580" formatCode="General">
                  <c:v>187.95599999999999</c:v>
                </c:pt>
                <c:pt idx="27581" formatCode="General">
                  <c:v>189.22</c:v>
                </c:pt>
                <c:pt idx="27582" formatCode="General">
                  <c:v>190.322</c:v>
                </c:pt>
                <c:pt idx="27583" formatCode="General">
                  <c:v>191.24700000000001</c:v>
                </c:pt>
                <c:pt idx="27584" formatCode="General">
                  <c:v>191.99700000000001</c:v>
                </c:pt>
                <c:pt idx="27585" formatCode="General">
                  <c:v>192.59299999999999</c:v>
                </c:pt>
                <c:pt idx="27586" formatCode="General">
                  <c:v>193.035</c:v>
                </c:pt>
                <c:pt idx="27587" formatCode="General">
                  <c:v>193.322</c:v>
                </c:pt>
                <c:pt idx="27588" formatCode="General">
                  <c:v>193.46899999999999</c:v>
                </c:pt>
                <c:pt idx="27589" formatCode="General">
                  <c:v>193.48</c:v>
                </c:pt>
                <c:pt idx="27590" formatCode="General">
                  <c:v>193.34</c:v>
                </c:pt>
                <c:pt idx="27591" formatCode="General">
                  <c:v>192.93600000000001</c:v>
                </c:pt>
                <c:pt idx="27592" formatCode="General">
                  <c:v>192.137</c:v>
                </c:pt>
                <c:pt idx="27593" formatCode="General">
                  <c:v>190.928</c:v>
                </c:pt>
                <c:pt idx="27594" formatCode="General">
                  <c:v>189.339</c:v>
                </c:pt>
                <c:pt idx="27595" formatCode="General">
                  <c:v>187.43700000000001</c:v>
                </c:pt>
                <c:pt idx="27596" formatCode="General">
                  <c:v>185.255</c:v>
                </c:pt>
                <c:pt idx="27597" formatCode="General">
                  <c:v>182.76499999999999</c:v>
                </c:pt>
                <c:pt idx="27598" formatCode="General">
                  <c:v>179.929</c:v>
                </c:pt>
                <c:pt idx="27599" formatCode="General">
                  <c:v>176.72900000000001</c:v>
                </c:pt>
                <c:pt idx="27600" formatCode="General">
                  <c:v>173.13200000000001</c:v>
                </c:pt>
                <c:pt idx="27601" formatCode="General">
                  <c:v>169.14500000000001</c:v>
                </c:pt>
                <c:pt idx="27602" formatCode="General">
                  <c:v>164.86799999999999</c:v>
                </c:pt>
                <c:pt idx="27603" formatCode="General">
                  <c:v>160.411</c:v>
                </c:pt>
                <c:pt idx="27604" formatCode="General">
                  <c:v>155.86799999999999</c:v>
                </c:pt>
                <c:pt idx="27605" formatCode="General">
                  <c:v>151.66300000000001</c:v>
                </c:pt>
                <c:pt idx="27606" formatCode="General">
                  <c:v>148.322</c:v>
                </c:pt>
                <c:pt idx="27607" formatCode="General">
                  <c:v>146.41300000000001</c:v>
                </c:pt>
                <c:pt idx="27608" formatCode="General">
                  <c:v>146.655</c:v>
                </c:pt>
                <c:pt idx="27609" formatCode="General">
                  <c:v>149.929</c:v>
                </c:pt>
                <c:pt idx="27610" formatCode="General">
                  <c:v>153.393</c:v>
                </c:pt>
                <c:pt idx="27611" formatCode="General">
                  <c:v>150.41300000000001</c:v>
                </c:pt>
                <c:pt idx="27612" formatCode="General">
                  <c:v>132.35300000000001</c:v>
                </c:pt>
                <c:pt idx="27613" formatCode="General">
                  <c:v>93.113399999999999</c:v>
                </c:pt>
                <c:pt idx="27614" formatCode="General">
                  <c:v>38.239600000000003</c:v>
                </c:pt>
                <c:pt idx="27615" formatCode="General">
                  <c:v>-20.210100000000001</c:v>
                </c:pt>
                <c:pt idx="27616" formatCode="General">
                  <c:v>-67.676299999999998</c:v>
                </c:pt>
                <c:pt idx="27617" formatCode="General">
                  <c:v>-96.033500000000004</c:v>
                </c:pt>
                <c:pt idx="27618" formatCode="General">
                  <c:v>-106.104</c:v>
                </c:pt>
                <c:pt idx="27619" formatCode="General">
                  <c:v>-105.627</c:v>
                </c:pt>
                <c:pt idx="27620" formatCode="General">
                  <c:v>-103.389</c:v>
                </c:pt>
                <c:pt idx="27621" formatCode="General">
                  <c:v>-99.271000000000001</c:v>
                </c:pt>
                <c:pt idx="27622" formatCode="General">
                  <c:v>-92.021600000000007</c:v>
                </c:pt>
                <c:pt idx="27623" formatCode="General">
                  <c:v>-81.892200000000003</c:v>
                </c:pt>
                <c:pt idx="27624" formatCode="General">
                  <c:v>-69.222499999999997</c:v>
                </c:pt>
                <c:pt idx="27625" formatCode="General">
                  <c:v>-54.506900000000002</c:v>
                </c:pt>
                <c:pt idx="27626" formatCode="General">
                  <c:v>-38.279899999999998</c:v>
                </c:pt>
                <c:pt idx="27627" formatCode="General">
                  <c:v>-21.059200000000001</c:v>
                </c:pt>
                <c:pt idx="27628" formatCode="General">
                  <c:v>-3.2564299999999999</c:v>
                </c:pt>
                <c:pt idx="27629" formatCode="General">
                  <c:v>14.627000000000001</c:v>
                </c:pt>
                <c:pt idx="27630" formatCode="General">
                  <c:v>31.928699999999999</c:v>
                </c:pt>
                <c:pt idx="27631" formatCode="General">
                  <c:v>48.000700000000002</c:v>
                </c:pt>
                <c:pt idx="27632" formatCode="General">
                  <c:v>62.313499999999998</c:v>
                </c:pt>
                <c:pt idx="27633" formatCode="General">
                  <c:v>74.473600000000005</c:v>
                </c:pt>
                <c:pt idx="27634" formatCode="General">
                  <c:v>84.197500000000005</c:v>
                </c:pt>
                <c:pt idx="27635" formatCode="General">
                  <c:v>91.284800000000004</c:v>
                </c:pt>
                <c:pt idx="27636" formatCode="General">
                  <c:v>95.700599999999994</c:v>
                </c:pt>
                <c:pt idx="27637" formatCode="General">
                  <c:v>97.573800000000006</c:v>
                </c:pt>
                <c:pt idx="27638" formatCode="General">
                  <c:v>97.090400000000002</c:v>
                </c:pt>
                <c:pt idx="27639" formatCode="General">
                  <c:v>94.445700000000002</c:v>
                </c:pt>
                <c:pt idx="27640" formatCode="General">
                  <c:v>89.871799999999993</c:v>
                </c:pt>
                <c:pt idx="27641" formatCode="General">
                  <c:v>83.630300000000005</c:v>
                </c:pt>
                <c:pt idx="27642" formatCode="General">
                  <c:v>76.002600000000001</c:v>
                </c:pt>
                <c:pt idx="27643" formatCode="General">
                  <c:v>67.292199999999994</c:v>
                </c:pt>
                <c:pt idx="27644" formatCode="General">
                  <c:v>57.781300000000002</c:v>
                </c:pt>
                <c:pt idx="27645" formatCode="General">
                  <c:v>47.639200000000002</c:v>
                </c:pt>
                <c:pt idx="27646" formatCode="General">
                  <c:v>36.962299999999999</c:v>
                </c:pt>
                <c:pt idx="27647" formatCode="General">
                  <c:v>25.966699999999999</c:v>
                </c:pt>
                <c:pt idx="27648" formatCode="General">
                  <c:v>14.9488</c:v>
                </c:pt>
                <c:pt idx="27649" formatCode="General">
                  <c:v>4.2614200000000002</c:v>
                </c:pt>
                <c:pt idx="27650" formatCode="General">
                  <c:v>-5.7886199999999999</c:v>
                </c:pt>
                <c:pt idx="27651" formatCode="General">
                  <c:v>-15.0085</c:v>
                </c:pt>
                <c:pt idx="27652" formatCode="General">
                  <c:v>-23.2667</c:v>
                </c:pt>
                <c:pt idx="27653" formatCode="General">
                  <c:v>-30.483699999999999</c:v>
                </c:pt>
                <c:pt idx="27654" formatCode="General">
                  <c:v>-36.7395</c:v>
                </c:pt>
                <c:pt idx="27655" formatCode="General">
                  <c:v>-42.142099999999999</c:v>
                </c:pt>
                <c:pt idx="27656" formatCode="General">
                  <c:v>-46.680199999999999</c:v>
                </c:pt>
                <c:pt idx="27657" formatCode="General">
                  <c:v>-50.3504</c:v>
                </c:pt>
                <c:pt idx="27658" formatCode="General">
                  <c:v>-53.165300000000002</c:v>
                </c:pt>
                <c:pt idx="27659" formatCode="General">
                  <c:v>-55.156399999999998</c:v>
                </c:pt>
                <c:pt idx="27660" formatCode="General">
                  <c:v>-56.377400000000002</c:v>
                </c:pt>
                <c:pt idx="27661" formatCode="General">
                  <c:v>-56.929499999999997</c:v>
                </c:pt>
                <c:pt idx="27662" formatCode="General">
                  <c:v>-56.974899999999998</c:v>
                </c:pt>
                <c:pt idx="27663" formatCode="General">
                  <c:v>-56.753700000000002</c:v>
                </c:pt>
                <c:pt idx="27664" formatCode="General">
                  <c:v>-56.374600000000001</c:v>
                </c:pt>
                <c:pt idx="27665" formatCode="General">
                  <c:v>-55.783200000000001</c:v>
                </c:pt>
                <c:pt idx="27666" formatCode="General">
                  <c:v>-54.991</c:v>
                </c:pt>
                <c:pt idx="27667" formatCode="General">
                  <c:v>-54.057600000000001</c:v>
                </c:pt>
                <c:pt idx="27668" formatCode="General">
                  <c:v>-53.028399999999998</c:v>
                </c:pt>
                <c:pt idx="27669" formatCode="General">
                  <c:v>-51.920200000000001</c:v>
                </c:pt>
                <c:pt idx="27670" formatCode="General">
                  <c:v>-50.7256</c:v>
                </c:pt>
                <c:pt idx="27671" formatCode="General">
                  <c:v>-49.494900000000001</c:v>
                </c:pt>
                <c:pt idx="27672" formatCode="General">
                  <c:v>-48.326799999999999</c:v>
                </c:pt>
                <c:pt idx="27673" formatCode="General">
                  <c:v>-47.228200000000001</c:v>
                </c:pt>
                <c:pt idx="27674" formatCode="General">
                  <c:v>-46.182000000000002</c:v>
                </c:pt>
                <c:pt idx="27675" formatCode="General">
                  <c:v>-45.249699999999997</c:v>
                </c:pt>
                <c:pt idx="27676" formatCode="General">
                  <c:v>-44.509500000000003</c:v>
                </c:pt>
                <c:pt idx="27677" formatCode="General">
                  <c:v>-44.034999999999997</c:v>
                </c:pt>
                <c:pt idx="27678" formatCode="General">
                  <c:v>-43.875599999999999</c:v>
                </c:pt>
                <c:pt idx="27679" formatCode="General">
                  <c:v>-44.043100000000003</c:v>
                </c:pt>
                <c:pt idx="27680" formatCode="General">
                  <c:v>-44.583199999999998</c:v>
                </c:pt>
                <c:pt idx="27681" formatCode="General">
                  <c:v>-45.499499999999998</c:v>
                </c:pt>
                <c:pt idx="27682" formatCode="General">
                  <c:v>-46.637500000000003</c:v>
                </c:pt>
                <c:pt idx="27683" formatCode="General">
                  <c:v>-47.822200000000002</c:v>
                </c:pt>
                <c:pt idx="27684" formatCode="General">
                  <c:v>-48.932699999999997</c:v>
                </c:pt>
                <c:pt idx="27685" formatCode="General">
                  <c:v>-49.886299999999999</c:v>
                </c:pt>
                <c:pt idx="27686" formatCode="General">
                  <c:v>-50.646700000000003</c:v>
                </c:pt>
                <c:pt idx="27687" formatCode="General">
                  <c:v>-51.198399999999999</c:v>
                </c:pt>
                <c:pt idx="27688" formatCode="General">
                  <c:v>-51.572499999999998</c:v>
                </c:pt>
                <c:pt idx="27689" formatCode="General">
                  <c:v>-51.972000000000001</c:v>
                </c:pt>
                <c:pt idx="27690" formatCode="General">
                  <c:v>-52.590600000000002</c:v>
                </c:pt>
                <c:pt idx="27691" formatCode="General">
                  <c:v>-53.464300000000001</c:v>
                </c:pt>
                <c:pt idx="27692" formatCode="General">
                  <c:v>-54.581400000000002</c:v>
                </c:pt>
                <c:pt idx="27693" formatCode="General">
                  <c:v>-55.903199999999998</c:v>
                </c:pt>
                <c:pt idx="27694" formatCode="General">
                  <c:v>-57.3277</c:v>
                </c:pt>
                <c:pt idx="27695" formatCode="General">
                  <c:v>-58.762300000000003</c:v>
                </c:pt>
                <c:pt idx="27696" formatCode="General">
                  <c:v>-60.215299999999999</c:v>
                </c:pt>
                <c:pt idx="27697" formatCode="General">
                  <c:v>-61.679699999999997</c:v>
                </c:pt>
                <c:pt idx="27698" formatCode="General">
                  <c:v>-63.118099999999998</c:v>
                </c:pt>
                <c:pt idx="27699" formatCode="General">
                  <c:v>-64.506900000000002</c:v>
                </c:pt>
                <c:pt idx="27700" formatCode="General">
                  <c:v>-65.835999999999999</c:v>
                </c:pt>
                <c:pt idx="27701" formatCode="General">
                  <c:v>-67.101900000000001</c:v>
                </c:pt>
                <c:pt idx="27702" formatCode="General">
                  <c:v>-68.318299999999994</c:v>
                </c:pt>
                <c:pt idx="27703" formatCode="General">
                  <c:v>-69.523300000000006</c:v>
                </c:pt>
                <c:pt idx="27704" formatCode="General">
                  <c:v>-70.709500000000006</c:v>
                </c:pt>
                <c:pt idx="27705" formatCode="General">
                  <c:v>-71.820400000000006</c:v>
                </c:pt>
                <c:pt idx="27706" formatCode="General">
                  <c:v>-72.861599999999996</c:v>
                </c:pt>
                <c:pt idx="27707" formatCode="General">
                  <c:v>-73.871600000000001</c:v>
                </c:pt>
                <c:pt idx="27708" formatCode="General">
                  <c:v>-74.9011</c:v>
                </c:pt>
                <c:pt idx="27709" formatCode="General">
                  <c:v>-75.965999999999994</c:v>
                </c:pt>
                <c:pt idx="27710" formatCode="General">
                  <c:v>-76.975700000000003</c:v>
                </c:pt>
                <c:pt idx="27711" formatCode="General">
                  <c:v>-77.825000000000003</c:v>
                </c:pt>
                <c:pt idx="27712" formatCode="General">
                  <c:v>-78.438800000000001</c:v>
                </c:pt>
                <c:pt idx="27713" formatCode="General">
                  <c:v>-78.834999999999994</c:v>
                </c:pt>
                <c:pt idx="27714" formatCode="General">
                  <c:v>-79.061800000000005</c:v>
                </c:pt>
                <c:pt idx="27715" formatCode="General">
                  <c:v>-79.063100000000006</c:v>
                </c:pt>
                <c:pt idx="27716" formatCode="General">
                  <c:v>-78.802700000000002</c:v>
                </c:pt>
                <c:pt idx="27717" formatCode="General">
                  <c:v>-78.319000000000003</c:v>
                </c:pt>
                <c:pt idx="27718" formatCode="General">
                  <c:v>-77.673299999999998</c:v>
                </c:pt>
                <c:pt idx="27719" formatCode="General">
                  <c:v>-76.930499999999995</c:v>
                </c:pt>
                <c:pt idx="27720" formatCode="General">
                  <c:v>-76.152900000000002</c:v>
                </c:pt>
                <c:pt idx="27721" formatCode="General">
                  <c:v>-75.392700000000005</c:v>
                </c:pt>
                <c:pt idx="27722" formatCode="General">
                  <c:v>-74.690399999999997</c:v>
                </c:pt>
                <c:pt idx="27723" formatCode="General">
                  <c:v>-74.070599999999999</c:v>
                </c:pt>
                <c:pt idx="27724" formatCode="General">
                  <c:v>-73.533900000000003</c:v>
                </c:pt>
                <c:pt idx="27725" formatCode="General">
                  <c:v>-73.083500000000001</c:v>
                </c:pt>
                <c:pt idx="27726" formatCode="General">
                  <c:v>-72.727500000000006</c:v>
                </c:pt>
                <c:pt idx="27727" formatCode="General">
                  <c:v>-72.395300000000006</c:v>
                </c:pt>
                <c:pt idx="27728" formatCode="General">
                  <c:v>-71.994</c:v>
                </c:pt>
                <c:pt idx="27729" formatCode="General">
                  <c:v>-71.449100000000001</c:v>
                </c:pt>
                <c:pt idx="27730" formatCode="General">
                  <c:v>-70.715599999999995</c:v>
                </c:pt>
                <c:pt idx="27731" formatCode="General">
                  <c:v>-69.822599999999994</c:v>
                </c:pt>
                <c:pt idx="27732" formatCode="General">
                  <c:v>-68.819800000000001</c:v>
                </c:pt>
                <c:pt idx="27733" formatCode="General">
                  <c:v>-67.759299999999996</c:v>
                </c:pt>
                <c:pt idx="27734" formatCode="General">
                  <c:v>-66.700199999999995</c:v>
                </c:pt>
                <c:pt idx="27735" formatCode="General">
                  <c:v>-65.683999999999997</c:v>
                </c:pt>
                <c:pt idx="27736" formatCode="General">
                  <c:v>-64.714100000000002</c:v>
                </c:pt>
                <c:pt idx="27737" formatCode="General">
                  <c:v>-63.764899999999997</c:v>
                </c:pt>
                <c:pt idx="27738" formatCode="General">
                  <c:v>-62.788200000000003</c:v>
                </c:pt>
                <c:pt idx="27739" formatCode="General">
                  <c:v>-61.869799999999998</c:v>
                </c:pt>
                <c:pt idx="27740" formatCode="General">
                  <c:v>-61.160800000000002</c:v>
                </c:pt>
                <c:pt idx="27741" formatCode="General">
                  <c:v>-60.671100000000003</c:v>
                </c:pt>
                <c:pt idx="27742" formatCode="General">
                  <c:v>-60.352699999999999</c:v>
                </c:pt>
                <c:pt idx="27743" formatCode="General">
                  <c:v>-60.126899999999999</c:v>
                </c:pt>
                <c:pt idx="27744" formatCode="General">
                  <c:v>-59.926900000000003</c:v>
                </c:pt>
                <c:pt idx="27745" formatCode="General">
                  <c:v>-59.743699999999997</c:v>
                </c:pt>
                <c:pt idx="27746" formatCode="General">
                  <c:v>-59.6081</c:v>
                </c:pt>
                <c:pt idx="27747" formatCode="General">
                  <c:v>-59.557699999999997</c:v>
                </c:pt>
                <c:pt idx="27748" formatCode="General">
                  <c:v>-59.589700000000001</c:v>
                </c:pt>
                <c:pt idx="27749" formatCode="General">
                  <c:v>-59.6755</c:v>
                </c:pt>
                <c:pt idx="27750" formatCode="General">
                  <c:v>-59.747999999999998</c:v>
                </c:pt>
                <c:pt idx="27751" formatCode="General">
                  <c:v>-59.713299999999997</c:v>
                </c:pt>
                <c:pt idx="27752" formatCode="General">
                  <c:v>-59.479599999999998</c:v>
                </c:pt>
                <c:pt idx="27753" formatCode="General">
                  <c:v>-59.063400000000001</c:v>
                </c:pt>
                <c:pt idx="27754" formatCode="General">
                  <c:v>-58.542499999999997</c:v>
                </c:pt>
                <c:pt idx="27755" formatCode="General">
                  <c:v>-58.051099999999998</c:v>
                </c:pt>
                <c:pt idx="27756" formatCode="General">
                  <c:v>-57.701599999999999</c:v>
                </c:pt>
                <c:pt idx="27757" formatCode="General">
                  <c:v>-57.4818</c:v>
                </c:pt>
                <c:pt idx="27758" formatCode="General">
                  <c:v>-57.376800000000003</c:v>
                </c:pt>
                <c:pt idx="27759" formatCode="General">
                  <c:v>-57.377499999999998</c:v>
                </c:pt>
                <c:pt idx="27760" formatCode="General">
                  <c:v>-57.420999999999999</c:v>
                </c:pt>
                <c:pt idx="27761" formatCode="General">
                  <c:v>-57.450299999999999</c:v>
                </c:pt>
                <c:pt idx="27762" formatCode="General">
                  <c:v>-57.578099999999999</c:v>
                </c:pt>
                <c:pt idx="27763" formatCode="General">
                  <c:v>-57.872199999999999</c:v>
                </c:pt>
                <c:pt idx="27764" formatCode="General">
                  <c:v>-58.205100000000002</c:v>
                </c:pt>
                <c:pt idx="27765" formatCode="General">
                  <c:v>-58.523000000000003</c:v>
                </c:pt>
                <c:pt idx="27766" formatCode="General">
                  <c:v>-58.881599999999999</c:v>
                </c:pt>
                <c:pt idx="27767" formatCode="General">
                  <c:v>-59.2791</c:v>
                </c:pt>
                <c:pt idx="27768" formatCode="General">
                  <c:v>-59.6937</c:v>
                </c:pt>
                <c:pt idx="27769" formatCode="General">
                  <c:v>-60.1783</c:v>
                </c:pt>
                <c:pt idx="27770" formatCode="General">
                  <c:v>-60.7211</c:v>
                </c:pt>
                <c:pt idx="27771" formatCode="General">
                  <c:v>-61.185299999999998</c:v>
                </c:pt>
                <c:pt idx="27772" formatCode="General">
                  <c:v>-61.493499999999997</c:v>
                </c:pt>
                <c:pt idx="27773" formatCode="General">
                  <c:v>-61.643099999999997</c:v>
                </c:pt>
                <c:pt idx="27774" formatCode="General">
                  <c:v>-61.567700000000002</c:v>
                </c:pt>
                <c:pt idx="27775" formatCode="General">
                  <c:v>-61.1967</c:v>
                </c:pt>
                <c:pt idx="27776" formatCode="General">
                  <c:v>-60.549700000000001</c:v>
                </c:pt>
                <c:pt idx="27777" formatCode="General">
                  <c:v>-59.671399999999998</c:v>
                </c:pt>
                <c:pt idx="27778" formatCode="General">
                  <c:v>-58.611899999999999</c:v>
                </c:pt>
                <c:pt idx="27779" formatCode="General">
                  <c:v>-57.458100000000002</c:v>
                </c:pt>
                <c:pt idx="27780" formatCode="General">
                  <c:v>-56.289000000000001</c:v>
                </c:pt>
                <c:pt idx="27781" formatCode="General">
                  <c:v>-55.079500000000003</c:v>
                </c:pt>
                <c:pt idx="27782" formatCode="General">
                  <c:v>-53.767000000000003</c:v>
                </c:pt>
                <c:pt idx="27783" formatCode="General">
                  <c:v>-52.279699999999998</c:v>
                </c:pt>
                <c:pt idx="27784" formatCode="General">
                  <c:v>-50.525700000000001</c:v>
                </c:pt>
                <c:pt idx="27785" formatCode="General">
                  <c:v>-48.432400000000001</c:v>
                </c:pt>
                <c:pt idx="27786" formatCode="General">
                  <c:v>-46.015099999999997</c:v>
                </c:pt>
                <c:pt idx="27787" formatCode="General">
                  <c:v>-43.3566</c:v>
                </c:pt>
                <c:pt idx="27788" formatCode="General">
                  <c:v>-40.606499999999997</c:v>
                </c:pt>
                <c:pt idx="27789" formatCode="General">
                  <c:v>-37.939500000000002</c:v>
                </c:pt>
                <c:pt idx="27790" formatCode="General">
                  <c:v>-35.484699999999997</c:v>
                </c:pt>
                <c:pt idx="27791" formatCode="General">
                  <c:v>-33.301299999999998</c:v>
                </c:pt>
                <c:pt idx="27792" formatCode="General">
                  <c:v>-31.362400000000001</c:v>
                </c:pt>
                <c:pt idx="27793" formatCode="General">
                  <c:v>-29.682300000000001</c:v>
                </c:pt>
                <c:pt idx="27794" formatCode="General">
                  <c:v>-28.2942</c:v>
                </c:pt>
                <c:pt idx="27795" formatCode="General">
                  <c:v>-27.163699999999999</c:v>
                </c:pt>
                <c:pt idx="27796" formatCode="General">
                  <c:v>-26.200299999999999</c:v>
                </c:pt>
                <c:pt idx="27797" formatCode="General">
                  <c:v>-25.229500000000002</c:v>
                </c:pt>
                <c:pt idx="27798" formatCode="General">
                  <c:v>-24.118600000000001</c:v>
                </c:pt>
                <c:pt idx="27799" formatCode="General">
                  <c:v>-22.8567</c:v>
                </c:pt>
                <c:pt idx="27800" formatCode="General">
                  <c:v>-21.5031</c:v>
                </c:pt>
                <c:pt idx="27801" formatCode="General">
                  <c:v>-20.143699999999999</c:v>
                </c:pt>
                <c:pt idx="27802" formatCode="General">
                  <c:v>-18.798200000000001</c:v>
                </c:pt>
                <c:pt idx="27803" formatCode="General">
                  <c:v>-17.506</c:v>
                </c:pt>
                <c:pt idx="27804" formatCode="General">
                  <c:v>-16.3841</c:v>
                </c:pt>
                <c:pt idx="27805" formatCode="General">
                  <c:v>-15.463699999999999</c:v>
                </c:pt>
                <c:pt idx="27806" formatCode="General">
                  <c:v>-14.669499999999999</c:v>
                </c:pt>
                <c:pt idx="27807" formatCode="General">
                  <c:v>-13.9397</c:v>
                </c:pt>
                <c:pt idx="27808" formatCode="General">
                  <c:v>-13.231299999999999</c:v>
                </c:pt>
                <c:pt idx="27809" formatCode="General">
                  <c:v>-12.491300000000001</c:v>
                </c:pt>
                <c:pt idx="27810" formatCode="General">
                  <c:v>-11.6884</c:v>
                </c:pt>
                <c:pt idx="27811" formatCode="General">
                  <c:v>-10.8613</c:v>
                </c:pt>
                <c:pt idx="27812" formatCode="General">
                  <c:v>-10.002599999999999</c:v>
                </c:pt>
                <c:pt idx="27813" formatCode="General">
                  <c:v>-9.0542499999999997</c:v>
                </c:pt>
                <c:pt idx="27814" formatCode="General">
                  <c:v>-8.0370899999999992</c:v>
                </c:pt>
                <c:pt idx="27815" formatCode="General">
                  <c:v>-6.9945700000000004</c:v>
                </c:pt>
                <c:pt idx="27816" formatCode="General">
                  <c:v>-5.9316800000000001</c:v>
                </c:pt>
                <c:pt idx="27817" formatCode="General">
                  <c:v>-4.8737399999999997</c:v>
                </c:pt>
                <c:pt idx="27818" formatCode="General">
                  <c:v>-3.8808500000000001</c:v>
                </c:pt>
                <c:pt idx="27819" formatCode="General">
                  <c:v>-3.04</c:v>
                </c:pt>
                <c:pt idx="27820" formatCode="General">
                  <c:v>-2.4344399999999999</c:v>
                </c:pt>
                <c:pt idx="27821" formatCode="General">
                  <c:v>-2.0877699999999999</c:v>
                </c:pt>
                <c:pt idx="27822" formatCode="General">
                  <c:v>-2.01715</c:v>
                </c:pt>
                <c:pt idx="27823" formatCode="General">
                  <c:v>-2.3237800000000002</c:v>
                </c:pt>
                <c:pt idx="27824" formatCode="General">
                  <c:v>-2.96678</c:v>
                </c:pt>
                <c:pt idx="27825" formatCode="General">
                  <c:v>-3.70322</c:v>
                </c:pt>
                <c:pt idx="27826" formatCode="General">
                  <c:v>-4.3480499999999997</c:v>
                </c:pt>
                <c:pt idx="27827" formatCode="General">
                  <c:v>-4.8095699999999999</c:v>
                </c:pt>
                <c:pt idx="27828" formatCode="General">
                  <c:v>-5.01518</c:v>
                </c:pt>
                <c:pt idx="27829" formatCode="General">
                  <c:v>-4.9205100000000002</c:v>
                </c:pt>
                <c:pt idx="27830" formatCode="General">
                  <c:v>-4.5505399999999998</c:v>
                </c:pt>
                <c:pt idx="27831" formatCode="General">
                  <c:v>-3.9414600000000002</c:v>
                </c:pt>
                <c:pt idx="27832" formatCode="General">
                  <c:v>-3.1106699999999998</c:v>
                </c:pt>
                <c:pt idx="27833" formatCode="General">
                  <c:v>-2.1194799999999998</c:v>
                </c:pt>
                <c:pt idx="27834" formatCode="General">
                  <c:v>-1.0470600000000001</c:v>
                </c:pt>
                <c:pt idx="27835" formatCode="General">
                  <c:v>0.10520599999999999</c:v>
                </c:pt>
                <c:pt idx="27836" formatCode="General">
                  <c:v>1.3508500000000001</c:v>
                </c:pt>
                <c:pt idx="27837" formatCode="General">
                  <c:v>2.6491500000000001</c:v>
                </c:pt>
                <c:pt idx="27838" formatCode="General">
                  <c:v>3.9797799999999999</c:v>
                </c:pt>
                <c:pt idx="27839" formatCode="General">
                  <c:v>5.3537800000000004</c:v>
                </c:pt>
                <c:pt idx="27840" formatCode="General">
                  <c:v>6.7993600000000001</c:v>
                </c:pt>
                <c:pt idx="27841" formatCode="General">
                  <c:v>8.3440799999999999</c:v>
                </c:pt>
                <c:pt idx="27842" formatCode="General">
                  <c:v>9.9696999999999996</c:v>
                </c:pt>
                <c:pt idx="27843" formatCode="General">
                  <c:v>11.6028</c:v>
                </c:pt>
                <c:pt idx="27844" formatCode="General">
                  <c:v>13.029199999999999</c:v>
                </c:pt>
                <c:pt idx="27845" formatCode="General">
                  <c:v>14.148199999999999</c:v>
                </c:pt>
                <c:pt idx="27846" formatCode="General">
                  <c:v>15.0627</c:v>
                </c:pt>
                <c:pt idx="27847" formatCode="General">
                  <c:v>15.849600000000001</c:v>
                </c:pt>
                <c:pt idx="27848" formatCode="General">
                  <c:v>16.557200000000002</c:v>
                </c:pt>
                <c:pt idx="27849" formatCode="General">
                  <c:v>17.228100000000001</c:v>
                </c:pt>
                <c:pt idx="27850" formatCode="General">
                  <c:v>17.9069</c:v>
                </c:pt>
                <c:pt idx="27851" formatCode="General">
                  <c:v>18.631399999999999</c:v>
                </c:pt>
                <c:pt idx="27852" formatCode="General">
                  <c:v>19.419899999999998</c:v>
                </c:pt>
                <c:pt idx="27853" formatCode="General">
                  <c:v>20.2624</c:v>
                </c:pt>
                <c:pt idx="27854" formatCode="General">
                  <c:v>21.1815</c:v>
                </c:pt>
                <c:pt idx="27855" formatCode="General">
                  <c:v>22.223299999999998</c:v>
                </c:pt>
                <c:pt idx="27856" formatCode="General">
                  <c:v>23.4435</c:v>
                </c:pt>
                <c:pt idx="27857" formatCode="General">
                  <c:v>24.863800000000001</c:v>
                </c:pt>
                <c:pt idx="27858" formatCode="General">
                  <c:v>26.442799999999998</c:v>
                </c:pt>
                <c:pt idx="27859" formatCode="General">
                  <c:v>28.1112</c:v>
                </c:pt>
                <c:pt idx="27860" formatCode="General">
                  <c:v>29.7973</c:v>
                </c:pt>
                <c:pt idx="27861" formatCode="General">
                  <c:v>31.403300000000002</c:v>
                </c:pt>
                <c:pt idx="27862" formatCode="General">
                  <c:v>32.836500000000001</c:v>
                </c:pt>
                <c:pt idx="27863" formatCode="General">
                  <c:v>34.036200000000001</c:v>
                </c:pt>
                <c:pt idx="27864" formatCode="General">
                  <c:v>34.955199999999998</c:v>
                </c:pt>
                <c:pt idx="27865" formatCode="General">
                  <c:v>35.576000000000001</c:v>
                </c:pt>
                <c:pt idx="27866" formatCode="General">
                  <c:v>36.0124</c:v>
                </c:pt>
                <c:pt idx="27867" formatCode="General">
                  <c:v>36.484699999999997</c:v>
                </c:pt>
                <c:pt idx="27868" formatCode="General">
                  <c:v>37.125599999999999</c:v>
                </c:pt>
                <c:pt idx="27869" formatCode="General">
                  <c:v>37.988199999999999</c:v>
                </c:pt>
                <c:pt idx="27870" formatCode="General">
                  <c:v>39.123699999999999</c:v>
                </c:pt>
                <c:pt idx="27871" formatCode="General">
                  <c:v>40.492600000000003</c:v>
                </c:pt>
                <c:pt idx="27872" formatCode="General">
                  <c:v>41.9253</c:v>
                </c:pt>
                <c:pt idx="27873" formatCode="General">
                  <c:v>43.356499999999997</c:v>
                </c:pt>
                <c:pt idx="27874" formatCode="General">
                  <c:v>44.833399999999997</c:v>
                </c:pt>
                <c:pt idx="27875" formatCode="General">
                  <c:v>46.562399999999997</c:v>
                </c:pt>
                <c:pt idx="27876" formatCode="General">
                  <c:v>48.740200000000002</c:v>
                </c:pt>
                <c:pt idx="27877" formatCode="General">
                  <c:v>51.241799999999998</c:v>
                </c:pt>
                <c:pt idx="27878" formatCode="General">
                  <c:v>53.796399999999998</c:v>
                </c:pt>
                <c:pt idx="27879" formatCode="General">
                  <c:v>56.136600000000001</c:v>
                </c:pt>
                <c:pt idx="27880" formatCode="General">
                  <c:v>58.153100000000002</c:v>
                </c:pt>
                <c:pt idx="27881" formatCode="General">
                  <c:v>59.860799999999998</c:v>
                </c:pt>
                <c:pt idx="27882" formatCode="General">
                  <c:v>61.432699999999997</c:v>
                </c:pt>
                <c:pt idx="27883" formatCode="General">
                  <c:v>63.076000000000001</c:v>
                </c:pt>
                <c:pt idx="27884" formatCode="General">
                  <c:v>64.912599999999998</c:v>
                </c:pt>
                <c:pt idx="27885" formatCode="General">
                  <c:v>67.009500000000003</c:v>
                </c:pt>
                <c:pt idx="27886" formatCode="General">
                  <c:v>69.313800000000001</c:v>
                </c:pt>
                <c:pt idx="27887" formatCode="General">
                  <c:v>71.689499999999995</c:v>
                </c:pt>
                <c:pt idx="27888" formatCode="General">
                  <c:v>73.983699999999999</c:v>
                </c:pt>
                <c:pt idx="27889" formatCode="General">
                  <c:v>76.1751</c:v>
                </c:pt>
                <c:pt idx="27890" formatCode="General">
                  <c:v>78.283100000000005</c:v>
                </c:pt>
                <c:pt idx="27891" formatCode="General">
                  <c:v>80.293400000000005</c:v>
                </c:pt>
                <c:pt idx="27892" formatCode="General">
                  <c:v>82.171199999999999</c:v>
                </c:pt>
                <c:pt idx="27893" formatCode="General">
                  <c:v>83.866699999999994</c:v>
                </c:pt>
                <c:pt idx="27894" formatCode="General">
                  <c:v>85.452299999999994</c:v>
                </c:pt>
                <c:pt idx="27895" formatCode="General">
                  <c:v>87.0548</c:v>
                </c:pt>
                <c:pt idx="27896" formatCode="General">
                  <c:v>88.809600000000003</c:v>
                </c:pt>
                <c:pt idx="27897" formatCode="General">
                  <c:v>90.808599999999998</c:v>
                </c:pt>
                <c:pt idx="27898" formatCode="General">
                  <c:v>92.985100000000003</c:v>
                </c:pt>
                <c:pt idx="27899" formatCode="General">
                  <c:v>95.272300000000001</c:v>
                </c:pt>
                <c:pt idx="27900" formatCode="General">
                  <c:v>97.646100000000004</c:v>
                </c:pt>
                <c:pt idx="27901" formatCode="General">
                  <c:v>100.033</c:v>
                </c:pt>
                <c:pt idx="27902" formatCode="General">
                  <c:v>102.349</c:v>
                </c:pt>
                <c:pt idx="27903" formatCode="General">
                  <c:v>104.506</c:v>
                </c:pt>
                <c:pt idx="27904" formatCode="General">
                  <c:v>106.477</c:v>
                </c:pt>
                <c:pt idx="27905" formatCode="General">
                  <c:v>108.378</c:v>
                </c:pt>
                <c:pt idx="27906" formatCode="General">
                  <c:v>110.288</c:v>
                </c:pt>
                <c:pt idx="27907" formatCode="General">
                  <c:v>112.215</c:v>
                </c:pt>
                <c:pt idx="27908" formatCode="General">
                  <c:v>114.08199999999999</c:v>
                </c:pt>
                <c:pt idx="27909" formatCode="General">
                  <c:v>115.785</c:v>
                </c:pt>
                <c:pt idx="27910" formatCode="General">
                  <c:v>117.27</c:v>
                </c:pt>
                <c:pt idx="27911" formatCode="General">
                  <c:v>118.55</c:v>
                </c:pt>
                <c:pt idx="27912" formatCode="General">
                  <c:v>119.73</c:v>
                </c:pt>
                <c:pt idx="27913" formatCode="General">
                  <c:v>120.85299999999999</c:v>
                </c:pt>
                <c:pt idx="27914" formatCode="General">
                  <c:v>121.898</c:v>
                </c:pt>
                <c:pt idx="27915" formatCode="General">
                  <c:v>122.9</c:v>
                </c:pt>
                <c:pt idx="27916" formatCode="General">
                  <c:v>123.91</c:v>
                </c:pt>
                <c:pt idx="27917" formatCode="General">
                  <c:v>124.977</c:v>
                </c:pt>
                <c:pt idx="27918" formatCode="General">
                  <c:v>126.129</c:v>
                </c:pt>
                <c:pt idx="27919" formatCode="General">
                  <c:v>127.34699999999999</c:v>
                </c:pt>
                <c:pt idx="27920" formatCode="General">
                  <c:v>128.62700000000001</c:v>
                </c:pt>
                <c:pt idx="27921" formatCode="General">
                  <c:v>129.976</c:v>
                </c:pt>
                <c:pt idx="27922" formatCode="General">
                  <c:v>131.27199999999999</c:v>
                </c:pt>
                <c:pt idx="27923" formatCode="General">
                  <c:v>132.37799999999999</c:v>
                </c:pt>
                <c:pt idx="27924" formatCode="General">
                  <c:v>133.244</c:v>
                </c:pt>
                <c:pt idx="27925" formatCode="General">
                  <c:v>133.84299999999999</c:v>
                </c:pt>
                <c:pt idx="27926" formatCode="General">
                  <c:v>134.19800000000001</c:v>
                </c:pt>
                <c:pt idx="27927" formatCode="General">
                  <c:v>134.43600000000001</c:v>
                </c:pt>
                <c:pt idx="27928" formatCode="General">
                  <c:v>134.721</c:v>
                </c:pt>
                <c:pt idx="27929" formatCode="General">
                  <c:v>135.15100000000001</c:v>
                </c:pt>
                <c:pt idx="27930" formatCode="General">
                  <c:v>135.75399999999999</c:v>
                </c:pt>
                <c:pt idx="27931" formatCode="General">
                  <c:v>136.39500000000001</c:v>
                </c:pt>
                <c:pt idx="27932" formatCode="General">
                  <c:v>136.91499999999999</c:v>
                </c:pt>
                <c:pt idx="27933" formatCode="General">
                  <c:v>137.21899999999999</c:v>
                </c:pt>
                <c:pt idx="27934" formatCode="General">
                  <c:v>137.11199999999999</c:v>
                </c:pt>
                <c:pt idx="27935" formatCode="General">
                  <c:v>136.42400000000001</c:v>
                </c:pt>
                <c:pt idx="27936" formatCode="General">
                  <c:v>135.255</c:v>
                </c:pt>
                <c:pt idx="27937" formatCode="General">
                  <c:v>133.762</c:v>
                </c:pt>
                <c:pt idx="27938" formatCode="General">
                  <c:v>132.035</c:v>
                </c:pt>
                <c:pt idx="27939" formatCode="General">
                  <c:v>130.14099999999999</c:v>
                </c:pt>
                <c:pt idx="27940" formatCode="General">
                  <c:v>128.09800000000001</c:v>
                </c:pt>
                <c:pt idx="27941" formatCode="General">
                  <c:v>125.944</c:v>
                </c:pt>
                <c:pt idx="27942" formatCode="General">
                  <c:v>123.727</c:v>
                </c:pt>
                <c:pt idx="27943" formatCode="General">
                  <c:v>121.443</c:v>
                </c:pt>
                <c:pt idx="27944" formatCode="General">
                  <c:v>119.111</c:v>
                </c:pt>
                <c:pt idx="27945" formatCode="General">
                  <c:v>116.839</c:v>
                </c:pt>
                <c:pt idx="27946" formatCode="General">
                  <c:v>114.693</c:v>
                </c:pt>
                <c:pt idx="27947" formatCode="General">
                  <c:v>112.68300000000001</c:v>
                </c:pt>
                <c:pt idx="27948" formatCode="General">
                  <c:v>110.84399999999999</c:v>
                </c:pt>
                <c:pt idx="27949" formatCode="General">
                  <c:v>109.21599999999999</c:v>
                </c:pt>
                <c:pt idx="27950" formatCode="General">
                  <c:v>107.837</c:v>
                </c:pt>
                <c:pt idx="27951" formatCode="General">
                  <c:v>106.773</c:v>
                </c:pt>
                <c:pt idx="27952" formatCode="General">
                  <c:v>106.151</c:v>
                </c:pt>
                <c:pt idx="27953" formatCode="General">
                  <c:v>106.038</c:v>
                </c:pt>
                <c:pt idx="27954" formatCode="General">
                  <c:v>106.395</c:v>
                </c:pt>
                <c:pt idx="27955" formatCode="General">
                  <c:v>107.005</c:v>
                </c:pt>
                <c:pt idx="27956" formatCode="General">
                  <c:v>107.633</c:v>
                </c:pt>
                <c:pt idx="27957" formatCode="General">
                  <c:v>108.166</c:v>
                </c:pt>
                <c:pt idx="27958" formatCode="General">
                  <c:v>108.453</c:v>
                </c:pt>
                <c:pt idx="27959" formatCode="General">
                  <c:v>108.298</c:v>
                </c:pt>
                <c:pt idx="27960" formatCode="General">
                  <c:v>107.68300000000001</c:v>
                </c:pt>
                <c:pt idx="27961" formatCode="General">
                  <c:v>106.747</c:v>
                </c:pt>
                <c:pt idx="27962" formatCode="General">
                  <c:v>105.61799999999999</c:v>
                </c:pt>
                <c:pt idx="27963" formatCode="General">
                  <c:v>104.38800000000001</c:v>
                </c:pt>
                <c:pt idx="27964" formatCode="General">
                  <c:v>103.06699999999999</c:v>
                </c:pt>
                <c:pt idx="27965" formatCode="General">
                  <c:v>101.657</c:v>
                </c:pt>
                <c:pt idx="27966" formatCode="General">
                  <c:v>100.17100000000001</c:v>
                </c:pt>
                <c:pt idx="27967" formatCode="General">
                  <c:v>98.577500000000001</c:v>
                </c:pt>
                <c:pt idx="27968" formatCode="General">
                  <c:v>96.825199999999995</c:v>
                </c:pt>
                <c:pt idx="27969" formatCode="General">
                  <c:v>94.962100000000007</c:v>
                </c:pt>
                <c:pt idx="27970" formatCode="General">
                  <c:v>93.075800000000001</c:v>
                </c:pt>
                <c:pt idx="27971" formatCode="General">
                  <c:v>91.273600000000002</c:v>
                </c:pt>
                <c:pt idx="27972" formatCode="General">
                  <c:v>89.667100000000005</c:v>
                </c:pt>
                <c:pt idx="27973" formatCode="General">
                  <c:v>88.326099999999997</c:v>
                </c:pt>
                <c:pt idx="27974" formatCode="General">
                  <c:v>87.214399999999998</c:v>
                </c:pt>
                <c:pt idx="27975" formatCode="General">
                  <c:v>86.2196</c:v>
                </c:pt>
                <c:pt idx="27976" formatCode="General">
                  <c:v>85.252799999999993</c:v>
                </c:pt>
                <c:pt idx="27977" formatCode="General">
                  <c:v>84.242800000000003</c:v>
                </c:pt>
                <c:pt idx="27978" formatCode="General">
                  <c:v>83.139600000000002</c:v>
                </c:pt>
                <c:pt idx="27979" formatCode="General">
                  <c:v>81.927199999999999</c:v>
                </c:pt>
                <c:pt idx="27980" formatCode="General">
                  <c:v>80.629099999999994</c:v>
                </c:pt>
                <c:pt idx="27981" formatCode="General">
                  <c:v>79.217799999999997</c:v>
                </c:pt>
                <c:pt idx="27982" formatCode="General">
                  <c:v>77.6387</c:v>
                </c:pt>
                <c:pt idx="27983" formatCode="General">
                  <c:v>75.760900000000007</c:v>
                </c:pt>
                <c:pt idx="27984" formatCode="General">
                  <c:v>73.477000000000004</c:v>
                </c:pt>
                <c:pt idx="27985" formatCode="General">
                  <c:v>70.843100000000007</c:v>
                </c:pt>
                <c:pt idx="27986" formatCode="General">
                  <c:v>67.954400000000007</c:v>
                </c:pt>
                <c:pt idx="27987" formatCode="General">
                  <c:v>64.915000000000006</c:v>
                </c:pt>
                <c:pt idx="27988" formatCode="General">
                  <c:v>61.775799999999997</c:v>
                </c:pt>
                <c:pt idx="27989" formatCode="General">
                  <c:v>58.532400000000003</c:v>
                </c:pt>
                <c:pt idx="27990" formatCode="General">
                  <c:v>55.182099999999998</c:v>
                </c:pt>
                <c:pt idx="27991" formatCode="General">
                  <c:v>51.737000000000002</c:v>
                </c:pt>
                <c:pt idx="27992" formatCode="General">
                  <c:v>48.235100000000003</c:v>
                </c:pt>
                <c:pt idx="27993" formatCode="General">
                  <c:v>44.73</c:v>
                </c:pt>
                <c:pt idx="27994" formatCode="General">
                  <c:v>41.280500000000004</c:v>
                </c:pt>
                <c:pt idx="27995" formatCode="General">
                  <c:v>37.897500000000001</c:v>
                </c:pt>
                <c:pt idx="27996" formatCode="General">
                  <c:v>34.566400000000002</c:v>
                </c:pt>
                <c:pt idx="27997" formatCode="General">
                  <c:v>31.313600000000001</c:v>
                </c:pt>
                <c:pt idx="27998" formatCode="General">
                  <c:v>28.201599999999999</c:v>
                </c:pt>
                <c:pt idx="27999" formatCode="General">
                  <c:v>25.360399999999998</c:v>
                </c:pt>
                <c:pt idx="28000" formatCode="General">
                  <c:v>22.917000000000002</c:v>
                </c:pt>
                <c:pt idx="28001" formatCode="General">
                  <c:v>20.923500000000001</c:v>
                </c:pt>
                <c:pt idx="28002" formatCode="General">
                  <c:v>19.354900000000001</c:v>
                </c:pt>
                <c:pt idx="28003" formatCode="General">
                  <c:v>18.155999999999999</c:v>
                </c:pt>
                <c:pt idx="28004" formatCode="General">
                  <c:v>17.2989</c:v>
                </c:pt>
                <c:pt idx="28005" formatCode="General">
                  <c:v>16.726900000000001</c:v>
                </c:pt>
                <c:pt idx="28006" formatCode="General">
                  <c:v>16.335699999999999</c:v>
                </c:pt>
                <c:pt idx="28007" formatCode="General">
                  <c:v>16.0289</c:v>
                </c:pt>
                <c:pt idx="28008" formatCode="General">
                  <c:v>15.7454</c:v>
                </c:pt>
                <c:pt idx="28009" formatCode="General">
                  <c:v>15.558299999999999</c:v>
                </c:pt>
                <c:pt idx="28010" formatCode="General">
                  <c:v>15.605600000000001</c:v>
                </c:pt>
                <c:pt idx="28011" formatCode="General">
                  <c:v>15.9871</c:v>
                </c:pt>
                <c:pt idx="28012" formatCode="General">
                  <c:v>16.746500000000001</c:v>
                </c:pt>
                <c:pt idx="28013" formatCode="General">
                  <c:v>17.8401</c:v>
                </c:pt>
                <c:pt idx="28014" formatCode="General">
                  <c:v>19.217300000000002</c:v>
                </c:pt>
                <c:pt idx="28015" formatCode="General">
                  <c:v>20.829799999999999</c:v>
                </c:pt>
                <c:pt idx="28016" formatCode="General">
                  <c:v>22.533799999999999</c:v>
                </c:pt>
                <c:pt idx="28017" formatCode="General">
                  <c:v>24.157499999999999</c:v>
                </c:pt>
                <c:pt idx="28018" formatCode="General">
                  <c:v>25.539400000000001</c:v>
                </c:pt>
                <c:pt idx="28019" formatCode="General">
                  <c:v>26.6083</c:v>
                </c:pt>
                <c:pt idx="28020" formatCode="General">
                  <c:v>27.491900000000001</c:v>
                </c:pt>
                <c:pt idx="28021" formatCode="General">
                  <c:v>28.369599999999998</c:v>
                </c:pt>
                <c:pt idx="28022" formatCode="General">
                  <c:v>29.390899999999998</c:v>
                </c:pt>
                <c:pt idx="28023" formatCode="General">
                  <c:v>30.4968</c:v>
                </c:pt>
                <c:pt idx="28024" formatCode="General">
                  <c:v>31.558199999999999</c:v>
                </c:pt>
                <c:pt idx="28025" formatCode="General">
                  <c:v>32.536200000000001</c:v>
                </c:pt>
                <c:pt idx="28026" formatCode="General">
                  <c:v>33.443199999999997</c:v>
                </c:pt>
                <c:pt idx="28027" formatCode="General">
                  <c:v>34.362299999999998</c:v>
                </c:pt>
                <c:pt idx="28028" formatCode="General">
                  <c:v>35.276800000000001</c:v>
                </c:pt>
                <c:pt idx="28029" formatCode="General">
                  <c:v>36.099899999999998</c:v>
                </c:pt>
                <c:pt idx="28030" formatCode="General">
                  <c:v>36.657600000000002</c:v>
                </c:pt>
                <c:pt idx="28031" formatCode="General">
                  <c:v>36.790700000000001</c:v>
                </c:pt>
                <c:pt idx="28032" formatCode="General">
                  <c:v>36.507800000000003</c:v>
                </c:pt>
                <c:pt idx="28033" formatCode="General">
                  <c:v>35.867199999999997</c:v>
                </c:pt>
                <c:pt idx="28034" formatCode="General">
                  <c:v>34.939900000000002</c:v>
                </c:pt>
                <c:pt idx="28035" formatCode="General">
                  <c:v>33.648299999999999</c:v>
                </c:pt>
                <c:pt idx="28036" formatCode="General">
                  <c:v>31.8645</c:v>
                </c:pt>
                <c:pt idx="28037" formatCode="General">
                  <c:v>29.623000000000001</c:v>
                </c:pt>
                <c:pt idx="28038" formatCode="General">
                  <c:v>27.050699999999999</c:v>
                </c:pt>
                <c:pt idx="28039" formatCode="General">
                  <c:v>24.391100000000002</c:v>
                </c:pt>
                <c:pt idx="28040" formatCode="General">
                  <c:v>21.8231</c:v>
                </c:pt>
                <c:pt idx="28041" formatCode="General">
                  <c:v>19.3642</c:v>
                </c:pt>
                <c:pt idx="28042" formatCode="General">
                  <c:v>17.014800000000001</c:v>
                </c:pt>
                <c:pt idx="28043" formatCode="General">
                  <c:v>14.779500000000001</c:v>
                </c:pt>
                <c:pt idx="28044" formatCode="General">
                  <c:v>12.7064</c:v>
                </c:pt>
                <c:pt idx="28045" formatCode="General">
                  <c:v>10.811299999999999</c:v>
                </c:pt>
                <c:pt idx="28046" formatCode="General">
                  <c:v>9.0269100000000009</c:v>
                </c:pt>
                <c:pt idx="28047" formatCode="General">
                  <c:v>7.2588900000000001</c:v>
                </c:pt>
                <c:pt idx="28048" formatCode="General">
                  <c:v>5.4256900000000003</c:v>
                </c:pt>
                <c:pt idx="28049" formatCode="General">
                  <c:v>3.4578600000000002</c:v>
                </c:pt>
                <c:pt idx="28050" formatCode="General">
                  <c:v>1.30965</c:v>
                </c:pt>
                <c:pt idx="28051" formatCode="General">
                  <c:v>-1.02122</c:v>
                </c:pt>
                <c:pt idx="28052" formatCode="General">
                  <c:v>-3.5043899999999999</c:v>
                </c:pt>
                <c:pt idx="28053" formatCode="General">
                  <c:v>-6.0632900000000003</c:v>
                </c:pt>
                <c:pt idx="28054" formatCode="General">
                  <c:v>-8.6142000000000003</c:v>
                </c:pt>
                <c:pt idx="28055" formatCode="General">
                  <c:v>-11.099500000000001</c:v>
                </c:pt>
                <c:pt idx="28056" formatCode="General">
                  <c:v>-13.5029</c:v>
                </c:pt>
                <c:pt idx="28057" formatCode="General">
                  <c:v>-15.83</c:v>
                </c:pt>
                <c:pt idx="28058" formatCode="General">
                  <c:v>-18.067399999999999</c:v>
                </c:pt>
                <c:pt idx="28059" formatCode="General">
                  <c:v>-20.202000000000002</c:v>
                </c:pt>
                <c:pt idx="28060" formatCode="General">
                  <c:v>-22.224799999999998</c:v>
                </c:pt>
                <c:pt idx="28061" formatCode="General">
                  <c:v>-24.114100000000001</c:v>
                </c:pt>
                <c:pt idx="28062" formatCode="General">
                  <c:v>-25.843299999999999</c:v>
                </c:pt>
                <c:pt idx="28063" formatCode="General">
                  <c:v>-27.404800000000002</c:v>
                </c:pt>
                <c:pt idx="28064" formatCode="General">
                  <c:v>-28.8125</c:v>
                </c:pt>
                <c:pt idx="28065" formatCode="General">
                  <c:v>-30.1586</c:v>
                </c:pt>
                <c:pt idx="28066" formatCode="General">
                  <c:v>-31.508099999999999</c:v>
                </c:pt>
                <c:pt idx="28067" formatCode="General">
                  <c:v>-32.829300000000003</c:v>
                </c:pt>
                <c:pt idx="28068" formatCode="General">
                  <c:v>-34.094200000000001</c:v>
                </c:pt>
                <c:pt idx="28069" formatCode="General">
                  <c:v>-35.289900000000003</c:v>
                </c:pt>
                <c:pt idx="28070" formatCode="General">
                  <c:v>-36.430199999999999</c:v>
                </c:pt>
                <c:pt idx="28071" formatCode="General">
                  <c:v>-37.567999999999998</c:v>
                </c:pt>
                <c:pt idx="28072" formatCode="General">
                  <c:v>-38.869999999999997</c:v>
                </c:pt>
                <c:pt idx="28073" formatCode="General">
                  <c:v>-40.463000000000001</c:v>
                </c:pt>
                <c:pt idx="28074" formatCode="General">
                  <c:v>-42.333799999999997</c:v>
                </c:pt>
                <c:pt idx="28075" formatCode="General">
                  <c:v>-44.384900000000002</c:v>
                </c:pt>
                <c:pt idx="28076" formatCode="General">
                  <c:v>-46.477499999999999</c:v>
                </c:pt>
                <c:pt idx="28077" formatCode="General">
                  <c:v>-48.509399999999999</c:v>
                </c:pt>
                <c:pt idx="28078" formatCode="General">
                  <c:v>-50.409100000000002</c:v>
                </c:pt>
                <c:pt idx="28079" formatCode="General">
                  <c:v>-52.119900000000001</c:v>
                </c:pt>
                <c:pt idx="28080" formatCode="General">
                  <c:v>-53.575000000000003</c:v>
                </c:pt>
                <c:pt idx="28081" formatCode="General">
                  <c:v>-54.713999999999999</c:v>
                </c:pt>
                <c:pt idx="28082" formatCode="General">
                  <c:v>-55.496499999999997</c:v>
                </c:pt>
                <c:pt idx="28083" formatCode="General">
                  <c:v>-55.906399999999998</c:v>
                </c:pt>
                <c:pt idx="28084" formatCode="General">
                  <c:v>-56.035400000000003</c:v>
                </c:pt>
                <c:pt idx="28085" formatCode="General">
                  <c:v>-55.992800000000003</c:v>
                </c:pt>
                <c:pt idx="28086" formatCode="General">
                  <c:v>-55.814900000000002</c:v>
                </c:pt>
                <c:pt idx="28087" formatCode="General">
                  <c:v>-55.542999999999999</c:v>
                </c:pt>
                <c:pt idx="28088" formatCode="General">
                  <c:v>-55.218899999999998</c:v>
                </c:pt>
                <c:pt idx="28089" formatCode="General">
                  <c:v>-54.846299999999999</c:v>
                </c:pt>
                <c:pt idx="28090" formatCode="General">
                  <c:v>-54.411499999999997</c:v>
                </c:pt>
                <c:pt idx="28091" formatCode="General">
                  <c:v>-53.911200000000001</c:v>
                </c:pt>
                <c:pt idx="28092" formatCode="General">
                  <c:v>-53.366100000000003</c:v>
                </c:pt>
                <c:pt idx="28093" formatCode="General">
                  <c:v>-52.8523</c:v>
                </c:pt>
                <c:pt idx="28094" formatCode="General">
                  <c:v>-52.546300000000002</c:v>
                </c:pt>
                <c:pt idx="28095" formatCode="General">
                  <c:v>-52.6815</c:v>
                </c:pt>
                <c:pt idx="28096" formatCode="General">
                  <c:v>-53.2744</c:v>
                </c:pt>
                <c:pt idx="28097" formatCode="General">
                  <c:v>-54.208599999999997</c:v>
                </c:pt>
                <c:pt idx="28098" formatCode="General">
                  <c:v>-55.36</c:v>
                </c:pt>
                <c:pt idx="28099" formatCode="General">
                  <c:v>-56.659199999999998</c:v>
                </c:pt>
                <c:pt idx="28100" formatCode="General">
                  <c:v>-58.174599999999998</c:v>
                </c:pt>
                <c:pt idx="28101" formatCode="General">
                  <c:v>-59.915799999999997</c:v>
                </c:pt>
                <c:pt idx="28102" formatCode="General">
                  <c:v>-61.827500000000001</c:v>
                </c:pt>
                <c:pt idx="28103" formatCode="General">
                  <c:v>-63.831000000000003</c:v>
                </c:pt>
                <c:pt idx="28104" formatCode="General">
                  <c:v>-65.838399999999993</c:v>
                </c:pt>
                <c:pt idx="28105" formatCode="General">
                  <c:v>-67.727099999999993</c:v>
                </c:pt>
                <c:pt idx="28106" formatCode="General">
                  <c:v>-69.387699999999995</c:v>
                </c:pt>
                <c:pt idx="28107" formatCode="General">
                  <c:v>-70.785600000000002</c:v>
                </c:pt>
                <c:pt idx="28108" formatCode="General">
                  <c:v>-71.9358</c:v>
                </c:pt>
                <c:pt idx="28109" formatCode="General">
                  <c:v>-72.893000000000001</c:v>
                </c:pt>
                <c:pt idx="28110" formatCode="General">
                  <c:v>-73.751099999999994</c:v>
                </c:pt>
                <c:pt idx="28111" formatCode="General">
                  <c:v>-74.587400000000002</c:v>
                </c:pt>
                <c:pt idx="28112" formatCode="General">
                  <c:v>-75.418700000000001</c:v>
                </c:pt>
                <c:pt idx="28113" formatCode="General">
                  <c:v>-76.267700000000005</c:v>
                </c:pt>
                <c:pt idx="28114" formatCode="General">
                  <c:v>-77.162000000000006</c:v>
                </c:pt>
                <c:pt idx="28115" formatCode="General">
                  <c:v>-78.203400000000002</c:v>
                </c:pt>
                <c:pt idx="28116" formatCode="General">
                  <c:v>-79.524699999999996</c:v>
                </c:pt>
                <c:pt idx="28117" formatCode="General">
                  <c:v>-81.114500000000007</c:v>
                </c:pt>
                <c:pt idx="28118" formatCode="General">
                  <c:v>-82.891599999999997</c:v>
                </c:pt>
                <c:pt idx="28119" formatCode="General">
                  <c:v>-84.729100000000003</c:v>
                </c:pt>
                <c:pt idx="28120" formatCode="General">
                  <c:v>-86.486599999999996</c:v>
                </c:pt>
                <c:pt idx="28121" formatCode="General">
                  <c:v>-88.072999999999993</c:v>
                </c:pt>
                <c:pt idx="28122" formatCode="General">
                  <c:v>-89.493799999999993</c:v>
                </c:pt>
                <c:pt idx="28123" formatCode="General">
                  <c:v>-90.82</c:v>
                </c:pt>
                <c:pt idx="28124" formatCode="General">
                  <c:v>-92.0471</c:v>
                </c:pt>
                <c:pt idx="28125" formatCode="General">
                  <c:v>-93.162800000000004</c:v>
                </c:pt>
                <c:pt idx="28126" formatCode="General">
                  <c:v>-94.193700000000007</c:v>
                </c:pt>
                <c:pt idx="28127" formatCode="General">
                  <c:v>-95.153400000000005</c:v>
                </c:pt>
                <c:pt idx="28128" formatCode="General">
                  <c:v>-96.026899999999998</c:v>
                </c:pt>
                <c:pt idx="28129" formatCode="General">
                  <c:v>-96.809399999999997</c:v>
                </c:pt>
                <c:pt idx="28130" formatCode="General">
                  <c:v>-97.506699999999995</c:v>
                </c:pt>
                <c:pt idx="28131" formatCode="General">
                  <c:v>-98.137100000000004</c:v>
                </c:pt>
                <c:pt idx="28132" formatCode="General">
                  <c:v>-98.669899999999998</c:v>
                </c:pt>
                <c:pt idx="28133" formatCode="General">
                  <c:v>-98.9696</c:v>
                </c:pt>
                <c:pt idx="28134" formatCode="General">
                  <c:v>-98.906800000000004</c:v>
                </c:pt>
                <c:pt idx="28135" formatCode="General">
                  <c:v>-98.413700000000006</c:v>
                </c:pt>
                <c:pt idx="28136" formatCode="General">
                  <c:v>-97.564099999999996</c:v>
                </c:pt>
                <c:pt idx="28137" formatCode="General">
                  <c:v>-96.496200000000002</c:v>
                </c:pt>
                <c:pt idx="28138" formatCode="General">
                  <c:v>-95.320300000000003</c:v>
                </c:pt>
                <c:pt idx="28139" formatCode="General">
                  <c:v>-94.120699999999999</c:v>
                </c:pt>
                <c:pt idx="28140" formatCode="General">
                  <c:v>-92.903800000000004</c:v>
                </c:pt>
                <c:pt idx="28141" formatCode="General">
                  <c:v>-91.688100000000006</c:v>
                </c:pt>
                <c:pt idx="28142" formatCode="General">
                  <c:v>-90.516499999999994</c:v>
                </c:pt>
                <c:pt idx="28143" formatCode="General">
                  <c:v>-89.481499999999997</c:v>
                </c:pt>
                <c:pt idx="28144" formatCode="General">
                  <c:v>-88.676900000000003</c:v>
                </c:pt>
                <c:pt idx="28145" formatCode="General">
                  <c:v>-88.156700000000001</c:v>
                </c:pt>
                <c:pt idx="28146" formatCode="General">
                  <c:v>-87.928299999999993</c:v>
                </c:pt>
                <c:pt idx="28147" formatCode="General">
                  <c:v>-87.917100000000005</c:v>
                </c:pt>
                <c:pt idx="28148" formatCode="General">
                  <c:v>-88.015000000000001</c:v>
                </c:pt>
                <c:pt idx="28149" formatCode="General">
                  <c:v>-88.121300000000005</c:v>
                </c:pt>
                <c:pt idx="28150" formatCode="General">
                  <c:v>-88.152699999999996</c:v>
                </c:pt>
                <c:pt idx="28151" formatCode="General">
                  <c:v>-88.057000000000002</c:v>
                </c:pt>
                <c:pt idx="28152" formatCode="General">
                  <c:v>-87.870800000000003</c:v>
                </c:pt>
                <c:pt idx="28153" formatCode="General">
                  <c:v>-87.660200000000003</c:v>
                </c:pt>
                <c:pt idx="28154" formatCode="General">
                  <c:v>-87.488500000000002</c:v>
                </c:pt>
                <c:pt idx="28155" formatCode="General">
                  <c:v>-87.409499999999994</c:v>
                </c:pt>
                <c:pt idx="28156" formatCode="General">
                  <c:v>-87.434200000000004</c:v>
                </c:pt>
                <c:pt idx="28157" formatCode="General">
                  <c:v>-87.574700000000007</c:v>
                </c:pt>
                <c:pt idx="28158" formatCode="General">
                  <c:v>-87.836299999999994</c:v>
                </c:pt>
                <c:pt idx="28159" formatCode="General">
                  <c:v>-88.199200000000005</c:v>
                </c:pt>
                <c:pt idx="28160" formatCode="General">
                  <c:v>-88.611099999999993</c:v>
                </c:pt>
                <c:pt idx="28161" formatCode="General">
                  <c:v>-88.984099999999998</c:v>
                </c:pt>
                <c:pt idx="28162" formatCode="General">
                  <c:v>-89.275199999999998</c:v>
                </c:pt>
                <c:pt idx="28163" formatCode="General">
                  <c:v>-89.497500000000002</c:v>
                </c:pt>
                <c:pt idx="28164" formatCode="General">
                  <c:v>-89.718599999999995</c:v>
                </c:pt>
                <c:pt idx="28165" formatCode="General">
                  <c:v>-90.000100000000003</c:v>
                </c:pt>
                <c:pt idx="28166" formatCode="General">
                  <c:v>-90.307299999999998</c:v>
                </c:pt>
                <c:pt idx="28167" formatCode="General">
                  <c:v>-90.560199999999995</c:v>
                </c:pt>
                <c:pt idx="28168" formatCode="General">
                  <c:v>-90.664199999999994</c:v>
                </c:pt>
                <c:pt idx="28169" formatCode="General">
                  <c:v>-90.593900000000005</c:v>
                </c:pt>
                <c:pt idx="28170" formatCode="General">
                  <c:v>-90.378699999999995</c:v>
                </c:pt>
                <c:pt idx="28171" formatCode="General">
                  <c:v>-90.106899999999996</c:v>
                </c:pt>
                <c:pt idx="28172" formatCode="General">
                  <c:v>-89.88</c:v>
                </c:pt>
                <c:pt idx="28173" formatCode="General">
                  <c:v>-89.773899999999998</c:v>
                </c:pt>
                <c:pt idx="28174" formatCode="General">
                  <c:v>-89.846599999999995</c:v>
                </c:pt>
                <c:pt idx="28175" formatCode="General">
                  <c:v>-90.100300000000004</c:v>
                </c:pt>
                <c:pt idx="28176" formatCode="General">
                  <c:v>-90.471000000000004</c:v>
                </c:pt>
                <c:pt idx="28177" formatCode="General">
                  <c:v>-90.873699999999999</c:v>
                </c:pt>
                <c:pt idx="28178" formatCode="General">
                  <c:v>-91.215599999999995</c:v>
                </c:pt>
                <c:pt idx="28179" formatCode="General">
                  <c:v>-91.407300000000006</c:v>
                </c:pt>
                <c:pt idx="28180" formatCode="General">
                  <c:v>-91.402299999999997</c:v>
                </c:pt>
                <c:pt idx="28181" formatCode="General">
                  <c:v>-91.1892</c:v>
                </c:pt>
                <c:pt idx="28182" formatCode="General">
                  <c:v>-90.802300000000002</c:v>
                </c:pt>
                <c:pt idx="28183" formatCode="General">
                  <c:v>-90.224999999999994</c:v>
                </c:pt>
                <c:pt idx="28184" formatCode="General">
                  <c:v>-89.412700000000001</c:v>
                </c:pt>
                <c:pt idx="28185" formatCode="General">
                  <c:v>-88.3994</c:v>
                </c:pt>
                <c:pt idx="28186" formatCode="General">
                  <c:v>-87.221299999999999</c:v>
                </c:pt>
                <c:pt idx="28187" formatCode="General">
                  <c:v>-85.826899999999995</c:v>
                </c:pt>
                <c:pt idx="28188" formatCode="General">
                  <c:v>-84.129300000000001</c:v>
                </c:pt>
                <c:pt idx="28189" formatCode="General">
                  <c:v>-82.061899999999994</c:v>
                </c:pt>
                <c:pt idx="28190" formatCode="General">
                  <c:v>-79.755399999999995</c:v>
                </c:pt>
                <c:pt idx="28191" formatCode="General">
                  <c:v>-77.400800000000004</c:v>
                </c:pt>
                <c:pt idx="28192" formatCode="General">
                  <c:v>-75.027100000000004</c:v>
                </c:pt>
                <c:pt idx="28193" formatCode="General">
                  <c:v>-72.6173</c:v>
                </c:pt>
                <c:pt idx="28194" formatCode="General">
                  <c:v>-70.126800000000003</c:v>
                </c:pt>
                <c:pt idx="28195" formatCode="General">
                  <c:v>-67.534599999999998</c:v>
                </c:pt>
                <c:pt idx="28196" formatCode="General">
                  <c:v>-64.868700000000004</c:v>
                </c:pt>
                <c:pt idx="28197" formatCode="General">
                  <c:v>-62.1342</c:v>
                </c:pt>
                <c:pt idx="28198" formatCode="General">
                  <c:v>-59.335999999999999</c:v>
                </c:pt>
                <c:pt idx="28199" formatCode="General">
                  <c:v>-56.533499999999997</c:v>
                </c:pt>
                <c:pt idx="28200" formatCode="General">
                  <c:v>-53.767400000000002</c:v>
                </c:pt>
                <c:pt idx="28201" formatCode="General">
                  <c:v>-51.019199999999998</c:v>
                </c:pt>
                <c:pt idx="28202" formatCode="General">
                  <c:v>-48.299100000000003</c:v>
                </c:pt>
                <c:pt idx="28203" formatCode="General">
                  <c:v>-45.644399999999997</c:v>
                </c:pt>
                <c:pt idx="28204" formatCode="General">
                  <c:v>-43.148099999999999</c:v>
                </c:pt>
                <c:pt idx="28205" formatCode="General">
                  <c:v>-40.896999999999998</c:v>
                </c:pt>
                <c:pt idx="28206" formatCode="General">
                  <c:v>-38.847200000000001</c:v>
                </c:pt>
                <c:pt idx="28207" formatCode="General">
                  <c:v>-36.937100000000001</c:v>
                </c:pt>
                <c:pt idx="28208" formatCode="General">
                  <c:v>-35.1402</c:v>
                </c:pt>
                <c:pt idx="28209" formatCode="General">
                  <c:v>-33.482799999999997</c:v>
                </c:pt>
                <c:pt idx="28210" formatCode="General">
                  <c:v>-32.039400000000001</c:v>
                </c:pt>
                <c:pt idx="28211" formatCode="General">
                  <c:v>-30.8672</c:v>
                </c:pt>
                <c:pt idx="28212" formatCode="General">
                  <c:v>-29.981000000000002</c:v>
                </c:pt>
                <c:pt idx="28213" formatCode="General">
                  <c:v>-29.335899999999999</c:v>
                </c:pt>
                <c:pt idx="28214" formatCode="General">
                  <c:v>-28.865600000000001</c:v>
                </c:pt>
                <c:pt idx="28215" formatCode="General">
                  <c:v>-28.499300000000002</c:v>
                </c:pt>
                <c:pt idx="28216" formatCode="General">
                  <c:v>-28.180099999999999</c:v>
                </c:pt>
                <c:pt idx="28217" formatCode="General">
                  <c:v>-27.873699999999999</c:v>
                </c:pt>
                <c:pt idx="28218" formatCode="General">
                  <c:v>-27.546900000000001</c:v>
                </c:pt>
                <c:pt idx="28219" formatCode="General">
                  <c:v>-27.172499999999999</c:v>
                </c:pt>
                <c:pt idx="28220" formatCode="General">
                  <c:v>-26.746600000000001</c:v>
                </c:pt>
                <c:pt idx="28221" formatCode="General">
                  <c:v>-26.231100000000001</c:v>
                </c:pt>
                <c:pt idx="28222" formatCode="General">
                  <c:v>-25.545200000000001</c:v>
                </c:pt>
                <c:pt idx="28223" formatCode="General">
                  <c:v>-24.614599999999999</c:v>
                </c:pt>
                <c:pt idx="28224" formatCode="General">
                  <c:v>-23.3886</c:v>
                </c:pt>
                <c:pt idx="28225" formatCode="General">
                  <c:v>-21.910299999999999</c:v>
                </c:pt>
                <c:pt idx="28226" formatCode="General">
                  <c:v>-20.2575</c:v>
                </c:pt>
                <c:pt idx="28227" formatCode="General">
                  <c:v>-18.509599999999999</c:v>
                </c:pt>
                <c:pt idx="28228" formatCode="General">
                  <c:v>-16.711200000000002</c:v>
                </c:pt>
                <c:pt idx="28229" formatCode="General">
                  <c:v>-14.8324</c:v>
                </c:pt>
                <c:pt idx="28230" formatCode="General">
                  <c:v>-12.81</c:v>
                </c:pt>
                <c:pt idx="28231" formatCode="General">
                  <c:v>-10.587400000000001</c:v>
                </c:pt>
                <c:pt idx="28232" formatCode="General">
                  <c:v>-8.2075200000000006</c:v>
                </c:pt>
                <c:pt idx="28233" formatCode="General">
                  <c:v>-5.7293200000000004</c:v>
                </c:pt>
                <c:pt idx="28234" formatCode="General">
                  <c:v>-3.16134</c:v>
                </c:pt>
                <c:pt idx="28235" formatCode="General">
                  <c:v>-0.49328100000000003</c:v>
                </c:pt>
                <c:pt idx="28236" formatCode="General">
                  <c:v>2.2958500000000002</c:v>
                </c:pt>
                <c:pt idx="28237" formatCode="General">
                  <c:v>5.1414400000000002</c:v>
                </c:pt>
                <c:pt idx="28238" formatCode="General">
                  <c:v>7.9409400000000003</c:v>
                </c:pt>
                <c:pt idx="28239" formatCode="General">
                  <c:v>10.5845</c:v>
                </c:pt>
                <c:pt idx="28240" formatCode="General">
                  <c:v>12.9696</c:v>
                </c:pt>
                <c:pt idx="28241" formatCode="General">
                  <c:v>15.0412</c:v>
                </c:pt>
                <c:pt idx="28242" formatCode="General">
                  <c:v>16.756699999999999</c:v>
                </c:pt>
                <c:pt idx="28243" formatCode="General">
                  <c:v>18.099599999999999</c:v>
                </c:pt>
                <c:pt idx="28244" formatCode="General">
                  <c:v>19.0746</c:v>
                </c:pt>
                <c:pt idx="28245" formatCode="General">
                  <c:v>19.703600000000002</c:v>
                </c:pt>
                <c:pt idx="28246" formatCode="General">
                  <c:v>20.036200000000001</c:v>
                </c:pt>
                <c:pt idx="28247" formatCode="General">
                  <c:v>20.127099999999999</c:v>
                </c:pt>
                <c:pt idx="28248" formatCode="General">
                  <c:v>20.012899999999998</c:v>
                </c:pt>
                <c:pt idx="28249" formatCode="General">
                  <c:v>19.722100000000001</c:v>
                </c:pt>
                <c:pt idx="28250" formatCode="General">
                  <c:v>19.274000000000001</c:v>
                </c:pt>
                <c:pt idx="28251" formatCode="General">
                  <c:v>18.738399999999999</c:v>
                </c:pt>
                <c:pt idx="28252" formatCode="General">
                  <c:v>18.200299999999999</c:v>
                </c:pt>
                <c:pt idx="28253" formatCode="General">
                  <c:v>17.702999999999999</c:v>
                </c:pt>
                <c:pt idx="28254" formatCode="General">
                  <c:v>17.3126</c:v>
                </c:pt>
                <c:pt idx="28255" formatCode="General">
                  <c:v>17.129899999999999</c:v>
                </c:pt>
                <c:pt idx="28256" formatCode="General">
                  <c:v>17.317599999999999</c:v>
                </c:pt>
                <c:pt idx="28257" formatCode="General">
                  <c:v>18.040800000000001</c:v>
                </c:pt>
                <c:pt idx="28258" formatCode="General">
                  <c:v>19.389500000000002</c:v>
                </c:pt>
                <c:pt idx="28259" formatCode="General">
                  <c:v>21.378</c:v>
                </c:pt>
                <c:pt idx="28260" formatCode="General">
                  <c:v>23.851199999999999</c:v>
                </c:pt>
                <c:pt idx="28261" formatCode="General">
                  <c:v>26.6172</c:v>
                </c:pt>
                <c:pt idx="28262" formatCode="General">
                  <c:v>29.5382</c:v>
                </c:pt>
                <c:pt idx="28263" formatCode="General">
                  <c:v>32.470999999999997</c:v>
                </c:pt>
                <c:pt idx="28264" formatCode="General">
                  <c:v>35.302599999999998</c:v>
                </c:pt>
                <c:pt idx="28265" formatCode="General">
                  <c:v>37.918999999999997</c:v>
                </c:pt>
                <c:pt idx="28266" formatCode="General">
                  <c:v>40.218600000000002</c:v>
                </c:pt>
                <c:pt idx="28267" formatCode="General">
                  <c:v>42.108899999999998</c:v>
                </c:pt>
                <c:pt idx="28268" formatCode="General">
                  <c:v>43.559699999999999</c:v>
                </c:pt>
                <c:pt idx="28269" formatCode="General">
                  <c:v>44.627800000000001</c:v>
                </c:pt>
                <c:pt idx="28270" formatCode="General">
                  <c:v>45.3339</c:v>
                </c:pt>
                <c:pt idx="28271" formatCode="General">
                  <c:v>45.6661</c:v>
                </c:pt>
                <c:pt idx="28272" formatCode="General">
                  <c:v>45.687399999999997</c:v>
                </c:pt>
                <c:pt idx="28273" formatCode="General">
                  <c:v>45.466799999999999</c:v>
                </c:pt>
                <c:pt idx="28274" formatCode="General">
                  <c:v>44.987200000000001</c:v>
                </c:pt>
                <c:pt idx="28275" formatCode="General">
                  <c:v>44.279400000000003</c:v>
                </c:pt>
                <c:pt idx="28276" formatCode="General">
                  <c:v>43.469099999999997</c:v>
                </c:pt>
                <c:pt idx="28277" formatCode="General">
                  <c:v>42.658700000000003</c:v>
                </c:pt>
                <c:pt idx="28278" formatCode="General">
                  <c:v>41.8994</c:v>
                </c:pt>
                <c:pt idx="28279" formatCode="General">
                  <c:v>41.210700000000003</c:v>
                </c:pt>
                <c:pt idx="28280" formatCode="General">
                  <c:v>40.578800000000001</c:v>
                </c:pt>
                <c:pt idx="28281" formatCode="General">
                  <c:v>39.938200000000002</c:v>
                </c:pt>
                <c:pt idx="28282" formatCode="General">
                  <c:v>39.241599999999998</c:v>
                </c:pt>
                <c:pt idx="28283" formatCode="General">
                  <c:v>38.498399999999997</c:v>
                </c:pt>
                <c:pt idx="28284" formatCode="General">
                  <c:v>37.789200000000001</c:v>
                </c:pt>
                <c:pt idx="28285" formatCode="General">
                  <c:v>37.220100000000002</c:v>
                </c:pt>
                <c:pt idx="28286" formatCode="General">
                  <c:v>36.986199999999997</c:v>
                </c:pt>
                <c:pt idx="28287" formatCode="General">
                  <c:v>37.317599999999999</c:v>
                </c:pt>
                <c:pt idx="28288" formatCode="General">
                  <c:v>38.366399999999999</c:v>
                </c:pt>
                <c:pt idx="28289" formatCode="General">
                  <c:v>40.106000000000002</c:v>
                </c:pt>
                <c:pt idx="28290" formatCode="General">
                  <c:v>42.345999999999997</c:v>
                </c:pt>
                <c:pt idx="28291" formatCode="General">
                  <c:v>44.884399999999999</c:v>
                </c:pt>
                <c:pt idx="28292" formatCode="General">
                  <c:v>47.559399999999997</c:v>
                </c:pt>
                <c:pt idx="28293" formatCode="General">
                  <c:v>50.369500000000002</c:v>
                </c:pt>
                <c:pt idx="28294" formatCode="General">
                  <c:v>53.320999999999998</c:v>
                </c:pt>
                <c:pt idx="28295" formatCode="General">
                  <c:v>56.346800000000002</c:v>
                </c:pt>
                <c:pt idx="28296" formatCode="General">
                  <c:v>59.317700000000002</c:v>
                </c:pt>
                <c:pt idx="28297" formatCode="General">
                  <c:v>62.062399999999997</c:v>
                </c:pt>
                <c:pt idx="28298" formatCode="General">
                  <c:v>64.532300000000006</c:v>
                </c:pt>
                <c:pt idx="28299" formatCode="General">
                  <c:v>66.757499999999993</c:v>
                </c:pt>
                <c:pt idx="28300" formatCode="General">
                  <c:v>68.776700000000005</c:v>
                </c:pt>
                <c:pt idx="28301" formatCode="General">
                  <c:v>70.6297</c:v>
                </c:pt>
                <c:pt idx="28302" formatCode="General">
                  <c:v>72.319299999999998</c:v>
                </c:pt>
                <c:pt idx="28303" formatCode="General">
                  <c:v>73.771699999999996</c:v>
                </c:pt>
                <c:pt idx="28304" formatCode="General">
                  <c:v>74.867900000000006</c:v>
                </c:pt>
                <c:pt idx="28305" formatCode="General">
                  <c:v>75.6387</c:v>
                </c:pt>
                <c:pt idx="28306" formatCode="General">
                  <c:v>76.177300000000002</c:v>
                </c:pt>
                <c:pt idx="28307" formatCode="General">
                  <c:v>76.539400000000001</c:v>
                </c:pt>
                <c:pt idx="28308" formatCode="General">
                  <c:v>76.787199999999999</c:v>
                </c:pt>
                <c:pt idx="28309" formatCode="General">
                  <c:v>76.985600000000005</c:v>
                </c:pt>
                <c:pt idx="28310" formatCode="General">
                  <c:v>77.163200000000003</c:v>
                </c:pt>
                <c:pt idx="28311" formatCode="General">
                  <c:v>77.313999999999993</c:v>
                </c:pt>
                <c:pt idx="28312" formatCode="General">
                  <c:v>77.420199999999994</c:v>
                </c:pt>
                <c:pt idx="28313" formatCode="General">
                  <c:v>77.454099999999997</c:v>
                </c:pt>
                <c:pt idx="28314" formatCode="General">
                  <c:v>77.372299999999996</c:v>
                </c:pt>
                <c:pt idx="28315" formatCode="General">
                  <c:v>77.166200000000003</c:v>
                </c:pt>
                <c:pt idx="28316" formatCode="General">
                  <c:v>76.900499999999994</c:v>
                </c:pt>
                <c:pt idx="28317" formatCode="General">
                  <c:v>76.626000000000005</c:v>
                </c:pt>
                <c:pt idx="28318" formatCode="General">
                  <c:v>76.367800000000003</c:v>
                </c:pt>
                <c:pt idx="28319" formatCode="General">
                  <c:v>76.0976</c:v>
                </c:pt>
                <c:pt idx="28320" formatCode="General">
                  <c:v>75.757599999999996</c:v>
                </c:pt>
                <c:pt idx="28321" formatCode="General">
                  <c:v>75.294200000000004</c:v>
                </c:pt>
                <c:pt idx="28322" formatCode="General">
                  <c:v>74.680800000000005</c:v>
                </c:pt>
                <c:pt idx="28323" formatCode="General">
                  <c:v>73.933700000000002</c:v>
                </c:pt>
                <c:pt idx="28324" formatCode="General">
                  <c:v>73.088099999999997</c:v>
                </c:pt>
                <c:pt idx="28325" formatCode="General">
                  <c:v>72.185199999999995</c:v>
                </c:pt>
                <c:pt idx="28326" formatCode="General">
                  <c:v>71.337999999999994</c:v>
                </c:pt>
                <c:pt idx="28327" formatCode="General">
                  <c:v>70.6755</c:v>
                </c:pt>
                <c:pt idx="28328" formatCode="General">
                  <c:v>70.290300000000002</c:v>
                </c:pt>
                <c:pt idx="28329" formatCode="General">
                  <c:v>70.318899999999999</c:v>
                </c:pt>
                <c:pt idx="28330" formatCode="General">
                  <c:v>70.912700000000001</c:v>
                </c:pt>
                <c:pt idx="28331" formatCode="General">
                  <c:v>72.125200000000007</c:v>
                </c:pt>
                <c:pt idx="28332" formatCode="General">
                  <c:v>73.923299999999998</c:v>
                </c:pt>
                <c:pt idx="28333" formatCode="General">
                  <c:v>76.275499999999994</c:v>
                </c:pt>
                <c:pt idx="28334" formatCode="General">
                  <c:v>79.109899999999996</c:v>
                </c:pt>
                <c:pt idx="28335" formatCode="General">
                  <c:v>82.294399999999996</c:v>
                </c:pt>
                <c:pt idx="28336" formatCode="General">
                  <c:v>85.570400000000006</c:v>
                </c:pt>
                <c:pt idx="28337" formatCode="General">
                  <c:v>88.62</c:v>
                </c:pt>
                <c:pt idx="28338" formatCode="General">
                  <c:v>91.250100000000003</c:v>
                </c:pt>
                <c:pt idx="28339" formatCode="General">
                  <c:v>93.381200000000007</c:v>
                </c:pt>
                <c:pt idx="28340" formatCode="General">
                  <c:v>95.073400000000007</c:v>
                </c:pt>
                <c:pt idx="28341" formatCode="General">
                  <c:v>96.4285</c:v>
                </c:pt>
                <c:pt idx="28342" formatCode="General">
                  <c:v>97.509900000000002</c:v>
                </c:pt>
                <c:pt idx="28343" formatCode="General">
                  <c:v>98.390500000000003</c:v>
                </c:pt>
                <c:pt idx="28344" formatCode="General">
                  <c:v>99.105800000000002</c:v>
                </c:pt>
                <c:pt idx="28345" formatCode="General">
                  <c:v>99.734899999999996</c:v>
                </c:pt>
                <c:pt idx="28346" formatCode="General">
                  <c:v>100.354</c:v>
                </c:pt>
                <c:pt idx="28347" formatCode="General">
                  <c:v>100.956</c:v>
                </c:pt>
                <c:pt idx="28348" formatCode="General">
                  <c:v>101.53700000000001</c:v>
                </c:pt>
                <c:pt idx="28349" formatCode="General">
                  <c:v>102.136</c:v>
                </c:pt>
                <c:pt idx="28350" formatCode="General">
                  <c:v>102.739</c:v>
                </c:pt>
                <c:pt idx="28351" formatCode="General">
                  <c:v>103.285</c:v>
                </c:pt>
                <c:pt idx="28352" formatCode="General">
                  <c:v>103.755</c:v>
                </c:pt>
                <c:pt idx="28353" formatCode="General">
                  <c:v>104.158</c:v>
                </c:pt>
                <c:pt idx="28354" formatCode="General">
                  <c:v>104.49</c:v>
                </c:pt>
                <c:pt idx="28355" formatCode="General">
                  <c:v>104.717</c:v>
                </c:pt>
                <c:pt idx="28356" formatCode="General">
                  <c:v>104.776</c:v>
                </c:pt>
                <c:pt idx="28357" formatCode="General">
                  <c:v>104.562</c:v>
                </c:pt>
                <c:pt idx="28358" formatCode="General">
                  <c:v>103.979</c:v>
                </c:pt>
                <c:pt idx="28359" formatCode="General">
                  <c:v>103.179</c:v>
                </c:pt>
                <c:pt idx="28360" formatCode="General">
                  <c:v>102.393</c:v>
                </c:pt>
                <c:pt idx="28361" formatCode="General">
                  <c:v>101.78100000000001</c:v>
                </c:pt>
                <c:pt idx="28362" formatCode="General">
                  <c:v>101.45399999999999</c:v>
                </c:pt>
                <c:pt idx="28363" formatCode="General">
                  <c:v>101.39</c:v>
                </c:pt>
                <c:pt idx="28364" formatCode="General">
                  <c:v>101.55800000000001</c:v>
                </c:pt>
                <c:pt idx="28365" formatCode="General">
                  <c:v>101.94</c:v>
                </c:pt>
                <c:pt idx="28366" formatCode="General">
                  <c:v>102.563</c:v>
                </c:pt>
                <c:pt idx="28367" formatCode="General">
                  <c:v>103.443</c:v>
                </c:pt>
                <c:pt idx="28368" formatCode="General">
                  <c:v>104.544</c:v>
                </c:pt>
                <c:pt idx="28369" formatCode="General">
                  <c:v>105.79</c:v>
                </c:pt>
                <c:pt idx="28370" formatCode="General">
                  <c:v>107.08</c:v>
                </c:pt>
                <c:pt idx="28371" formatCode="General">
                  <c:v>108.34699999999999</c:v>
                </c:pt>
                <c:pt idx="28372" formatCode="General">
                  <c:v>109.56699999999999</c:v>
                </c:pt>
                <c:pt idx="28373" formatCode="General">
                  <c:v>110.74299999999999</c:v>
                </c:pt>
                <c:pt idx="28374" formatCode="General">
                  <c:v>111.89</c:v>
                </c:pt>
                <c:pt idx="28375" formatCode="General">
                  <c:v>113.029</c:v>
                </c:pt>
                <c:pt idx="28376" formatCode="General">
                  <c:v>114.185</c:v>
                </c:pt>
                <c:pt idx="28377" formatCode="General">
                  <c:v>115.363</c:v>
                </c:pt>
                <c:pt idx="28378" formatCode="General">
                  <c:v>116.398</c:v>
                </c:pt>
                <c:pt idx="28379" formatCode="General">
                  <c:v>117.078</c:v>
                </c:pt>
                <c:pt idx="28380" formatCode="General">
                  <c:v>117.331</c:v>
                </c:pt>
                <c:pt idx="28381" formatCode="General">
                  <c:v>117.13800000000001</c:v>
                </c:pt>
                <c:pt idx="28382" formatCode="General">
                  <c:v>116.54600000000001</c:v>
                </c:pt>
                <c:pt idx="28383" formatCode="General">
                  <c:v>115.614</c:v>
                </c:pt>
                <c:pt idx="28384" formatCode="General">
                  <c:v>114.384</c:v>
                </c:pt>
                <c:pt idx="28385" formatCode="General">
                  <c:v>112.881</c:v>
                </c:pt>
                <c:pt idx="28386" formatCode="General">
                  <c:v>111.139</c:v>
                </c:pt>
                <c:pt idx="28387" formatCode="General">
                  <c:v>109.294</c:v>
                </c:pt>
                <c:pt idx="28388" formatCode="General">
                  <c:v>107.479</c:v>
                </c:pt>
                <c:pt idx="28389" formatCode="General">
                  <c:v>105.74299999999999</c:v>
                </c:pt>
                <c:pt idx="28390" formatCode="General">
                  <c:v>104.053</c:v>
                </c:pt>
                <c:pt idx="28391" formatCode="General">
                  <c:v>102.316</c:v>
                </c:pt>
                <c:pt idx="28392" formatCode="General">
                  <c:v>100.444</c:v>
                </c:pt>
                <c:pt idx="28393" formatCode="General">
                  <c:v>98.374700000000004</c:v>
                </c:pt>
                <c:pt idx="28394" formatCode="General">
                  <c:v>96.145099999999999</c:v>
                </c:pt>
                <c:pt idx="28395" formatCode="General">
                  <c:v>93.842699999999994</c:v>
                </c:pt>
                <c:pt idx="28396" formatCode="General">
                  <c:v>91.607600000000005</c:v>
                </c:pt>
                <c:pt idx="28397" formatCode="General">
                  <c:v>89.573800000000006</c:v>
                </c:pt>
                <c:pt idx="28398" formatCode="General">
                  <c:v>87.804400000000001</c:v>
                </c:pt>
                <c:pt idx="28399" formatCode="General">
                  <c:v>86.518799999999999</c:v>
                </c:pt>
                <c:pt idx="28400" formatCode="General">
                  <c:v>85.931299999999993</c:v>
                </c:pt>
                <c:pt idx="28401" formatCode="General">
                  <c:v>86.0398</c:v>
                </c:pt>
                <c:pt idx="28402" formatCode="General">
                  <c:v>86.748699999999999</c:v>
                </c:pt>
                <c:pt idx="28403" formatCode="General">
                  <c:v>87.868200000000002</c:v>
                </c:pt>
                <c:pt idx="28404" formatCode="General">
                  <c:v>89.2821</c:v>
                </c:pt>
                <c:pt idx="28405" formatCode="General">
                  <c:v>90.974900000000005</c:v>
                </c:pt>
                <c:pt idx="28406" formatCode="General">
                  <c:v>92.863799999999998</c:v>
                </c:pt>
                <c:pt idx="28407" formatCode="General">
                  <c:v>94.832999999999998</c:v>
                </c:pt>
                <c:pt idx="28408" formatCode="General">
                  <c:v>96.723100000000002</c:v>
                </c:pt>
                <c:pt idx="28409" formatCode="General">
                  <c:v>98.325800000000001</c:v>
                </c:pt>
                <c:pt idx="28410" formatCode="General">
                  <c:v>99.459599999999995</c:v>
                </c:pt>
                <c:pt idx="28411" formatCode="General">
                  <c:v>100.02</c:v>
                </c:pt>
                <c:pt idx="28412" formatCode="General">
                  <c:v>99.976500000000001</c:v>
                </c:pt>
                <c:pt idx="28413" formatCode="General">
                  <c:v>99.373599999999996</c:v>
                </c:pt>
                <c:pt idx="28414" formatCode="General">
                  <c:v>98.274600000000007</c:v>
                </c:pt>
                <c:pt idx="28415" formatCode="General">
                  <c:v>96.688000000000002</c:v>
                </c:pt>
                <c:pt idx="28416" formatCode="General">
                  <c:v>94.653599999999997</c:v>
                </c:pt>
                <c:pt idx="28417" formatCode="General">
                  <c:v>92.249700000000004</c:v>
                </c:pt>
                <c:pt idx="28418" formatCode="General">
                  <c:v>89.6477</c:v>
                </c:pt>
                <c:pt idx="28419" formatCode="General">
                  <c:v>87.057100000000005</c:v>
                </c:pt>
                <c:pt idx="28420" formatCode="General">
                  <c:v>84.634299999999996</c:v>
                </c:pt>
                <c:pt idx="28421" formatCode="General">
                  <c:v>82.473500000000001</c:v>
                </c:pt>
                <c:pt idx="28422" formatCode="General">
                  <c:v>80.600899999999996</c:v>
                </c:pt>
                <c:pt idx="28423" formatCode="General">
                  <c:v>79.006799999999998</c:v>
                </c:pt>
                <c:pt idx="28424" formatCode="General">
                  <c:v>77.660700000000006</c:v>
                </c:pt>
                <c:pt idx="28425" formatCode="General">
                  <c:v>76.524100000000004</c:v>
                </c:pt>
                <c:pt idx="28426" formatCode="General">
                  <c:v>75.566299999999998</c:v>
                </c:pt>
                <c:pt idx="28427" formatCode="General">
                  <c:v>74.780799999999999</c:v>
                </c:pt>
                <c:pt idx="28428" formatCode="General">
                  <c:v>74.151899999999998</c:v>
                </c:pt>
                <c:pt idx="28429" formatCode="General">
                  <c:v>73.617599999999996</c:v>
                </c:pt>
                <c:pt idx="28430" formatCode="General">
                  <c:v>73.103999999999999</c:v>
                </c:pt>
                <c:pt idx="28431" formatCode="General">
                  <c:v>72.5505</c:v>
                </c:pt>
                <c:pt idx="28432" formatCode="General">
                  <c:v>71.861800000000002</c:v>
                </c:pt>
                <c:pt idx="28433" formatCode="General">
                  <c:v>70.948700000000002</c:v>
                </c:pt>
                <c:pt idx="28434" formatCode="General">
                  <c:v>69.730900000000005</c:v>
                </c:pt>
                <c:pt idx="28435" formatCode="General">
                  <c:v>68.162400000000005</c:v>
                </c:pt>
                <c:pt idx="28436" formatCode="General">
                  <c:v>66.281499999999994</c:v>
                </c:pt>
                <c:pt idx="28437" formatCode="General">
                  <c:v>64.176500000000004</c:v>
                </c:pt>
                <c:pt idx="28438" formatCode="General">
                  <c:v>61.9544</c:v>
                </c:pt>
                <c:pt idx="28439" formatCode="General">
                  <c:v>59.454999999999998</c:v>
                </c:pt>
                <c:pt idx="28440" formatCode="General">
                  <c:v>56.408200000000001</c:v>
                </c:pt>
                <c:pt idx="28441" formatCode="General">
                  <c:v>52.592100000000002</c:v>
                </c:pt>
                <c:pt idx="28442" formatCode="General">
                  <c:v>47.989899999999999</c:v>
                </c:pt>
                <c:pt idx="28443" formatCode="General">
                  <c:v>42.942300000000003</c:v>
                </c:pt>
                <c:pt idx="28444" formatCode="General">
                  <c:v>37.705399999999997</c:v>
                </c:pt>
                <c:pt idx="28445" formatCode="General">
                  <c:v>32.3842</c:v>
                </c:pt>
                <c:pt idx="28446" formatCode="General">
                  <c:v>27.104099999999999</c:v>
                </c:pt>
                <c:pt idx="28447" formatCode="General">
                  <c:v>21.993400000000001</c:v>
                </c:pt>
                <c:pt idx="28448" formatCode="General">
                  <c:v>17.204999999999998</c:v>
                </c:pt>
                <c:pt idx="28449" formatCode="General">
                  <c:v>12.8833</c:v>
                </c:pt>
                <c:pt idx="28450" formatCode="General">
                  <c:v>9.1122399999999999</c:v>
                </c:pt>
                <c:pt idx="28451" formatCode="General">
                  <c:v>5.9343700000000004</c:v>
                </c:pt>
                <c:pt idx="28452" formatCode="General">
                  <c:v>3.3450299999999999</c:v>
                </c:pt>
                <c:pt idx="28453" formatCode="General">
                  <c:v>1.31525</c:v>
                </c:pt>
                <c:pt idx="28454" formatCode="General">
                  <c:v>-0.19187799999999999</c:v>
                </c:pt>
                <c:pt idx="28455" formatCode="General">
                  <c:v>-1.2114100000000001</c:v>
                </c:pt>
                <c:pt idx="28456" formatCode="General">
                  <c:v>-1.8017799999999999</c:v>
                </c:pt>
                <c:pt idx="28457" formatCode="General">
                  <c:v>-2.03945</c:v>
                </c:pt>
                <c:pt idx="28458" formatCode="General">
                  <c:v>-1.98729</c:v>
                </c:pt>
                <c:pt idx="28459" formatCode="General">
                  <c:v>-1.6915800000000001</c:v>
                </c:pt>
                <c:pt idx="28460" formatCode="General">
                  <c:v>-1.1246499999999999</c:v>
                </c:pt>
                <c:pt idx="28461" formatCode="General">
                  <c:v>-0.25028</c:v>
                </c:pt>
                <c:pt idx="28462" formatCode="General">
                  <c:v>0.89266800000000002</c:v>
                </c:pt>
                <c:pt idx="28463" formatCode="General">
                  <c:v>2.2082999999999999</c:v>
                </c:pt>
                <c:pt idx="28464" formatCode="General">
                  <c:v>3.5220600000000002</c:v>
                </c:pt>
                <c:pt idx="28465" formatCode="General">
                  <c:v>4.6220600000000003</c:v>
                </c:pt>
                <c:pt idx="28466" formatCode="General">
                  <c:v>5.3513599999999997</c:v>
                </c:pt>
                <c:pt idx="28467" formatCode="General">
                  <c:v>5.7131800000000004</c:v>
                </c:pt>
                <c:pt idx="28468" formatCode="General">
                  <c:v>5.7389400000000004</c:v>
                </c:pt>
                <c:pt idx="28469" formatCode="General">
                  <c:v>5.3871399999999996</c:v>
                </c:pt>
                <c:pt idx="28470" formatCode="General">
                  <c:v>4.6758199999999999</c:v>
                </c:pt>
                <c:pt idx="28471" formatCode="General">
                  <c:v>3.6946400000000001</c:v>
                </c:pt>
                <c:pt idx="28472" formatCode="General">
                  <c:v>2.5974900000000001</c:v>
                </c:pt>
                <c:pt idx="28473" formatCode="General">
                  <c:v>1.54111</c:v>
                </c:pt>
                <c:pt idx="28474" formatCode="General">
                  <c:v>0.62672899999999998</c:v>
                </c:pt>
                <c:pt idx="28475" formatCode="General">
                  <c:v>-0.130579</c:v>
                </c:pt>
                <c:pt idx="28476" formatCode="General">
                  <c:v>-0.84443800000000002</c:v>
                </c:pt>
                <c:pt idx="28477" formatCode="General">
                  <c:v>-1.6513899999999999</c:v>
                </c:pt>
                <c:pt idx="28478" formatCode="General">
                  <c:v>-2.6501399999999999</c:v>
                </c:pt>
                <c:pt idx="28479" formatCode="General">
                  <c:v>-3.8939300000000001</c:v>
                </c:pt>
                <c:pt idx="28480" formatCode="General">
                  <c:v>-5.3976100000000002</c:v>
                </c:pt>
                <c:pt idx="28481" formatCode="General">
                  <c:v>-7.1659800000000002</c:v>
                </c:pt>
                <c:pt idx="28482" formatCode="General">
                  <c:v>-9.2281399999999998</c:v>
                </c:pt>
                <c:pt idx="28483" formatCode="General">
                  <c:v>-11.6812</c:v>
                </c:pt>
                <c:pt idx="28484" formatCode="General">
                  <c:v>-14.5482</c:v>
                </c:pt>
                <c:pt idx="28485" formatCode="General">
                  <c:v>-17.7319</c:v>
                </c:pt>
                <c:pt idx="28486" formatCode="General">
                  <c:v>-21.259699999999999</c:v>
                </c:pt>
                <c:pt idx="28487" formatCode="General">
                  <c:v>-25.200399999999998</c:v>
                </c:pt>
                <c:pt idx="28488" formatCode="General">
                  <c:v>-29.511399999999998</c:v>
                </c:pt>
                <c:pt idx="28489" formatCode="General">
                  <c:v>-34.123399999999997</c:v>
                </c:pt>
                <c:pt idx="28490" formatCode="General">
                  <c:v>-38.953400000000002</c:v>
                </c:pt>
                <c:pt idx="28491" formatCode="General">
                  <c:v>-43.913400000000003</c:v>
                </c:pt>
                <c:pt idx="28492" formatCode="General">
                  <c:v>-48.928899999999999</c:v>
                </c:pt>
                <c:pt idx="28493" formatCode="General">
                  <c:v>-53.945099999999996</c:v>
                </c:pt>
                <c:pt idx="28494" formatCode="General">
                  <c:v>-58.911999999999999</c:v>
                </c:pt>
                <c:pt idx="28495" formatCode="General">
                  <c:v>-63.692</c:v>
                </c:pt>
                <c:pt idx="28496" formatCode="General">
                  <c:v>-68.131600000000006</c:v>
                </c:pt>
                <c:pt idx="28497" formatCode="General">
                  <c:v>-72.117800000000003</c:v>
                </c:pt>
                <c:pt idx="28498" formatCode="General">
                  <c:v>-75.570800000000006</c:v>
                </c:pt>
                <c:pt idx="28499" formatCode="General">
                  <c:v>-78.470699999999994</c:v>
                </c:pt>
                <c:pt idx="28500" formatCode="General">
                  <c:v>-80.839100000000002</c:v>
                </c:pt>
                <c:pt idx="28501" formatCode="General">
                  <c:v>-82.717399999999998</c:v>
                </c:pt>
                <c:pt idx="28502" formatCode="General">
                  <c:v>-84.148799999999994</c:v>
                </c:pt>
                <c:pt idx="28503" formatCode="General">
                  <c:v>-85.176100000000005</c:v>
                </c:pt>
                <c:pt idx="28504" formatCode="General">
                  <c:v>-85.824200000000005</c:v>
                </c:pt>
                <c:pt idx="28505" formatCode="General">
                  <c:v>-86.093100000000007</c:v>
                </c:pt>
                <c:pt idx="28506" formatCode="General">
                  <c:v>-85.972499999999997</c:v>
                </c:pt>
                <c:pt idx="28507" formatCode="General">
                  <c:v>-85.550200000000004</c:v>
                </c:pt>
                <c:pt idx="28508" formatCode="General">
                  <c:v>-84.9221</c:v>
                </c:pt>
                <c:pt idx="28509" formatCode="General">
                  <c:v>-84.063900000000004</c:v>
                </c:pt>
                <c:pt idx="28510" formatCode="General">
                  <c:v>-83.100200000000001</c:v>
                </c:pt>
                <c:pt idx="28511" formatCode="General">
                  <c:v>-82.346199999999996</c:v>
                </c:pt>
                <c:pt idx="28512" formatCode="General">
                  <c:v>-81.965100000000007</c:v>
                </c:pt>
                <c:pt idx="28513" formatCode="General">
                  <c:v>-81.980699999999999</c:v>
                </c:pt>
                <c:pt idx="28514" formatCode="General">
                  <c:v>-82.444299999999998</c:v>
                </c:pt>
                <c:pt idx="28515" formatCode="General">
                  <c:v>-83.388300000000001</c:v>
                </c:pt>
                <c:pt idx="28516" formatCode="General">
                  <c:v>-84.759799999999998</c:v>
                </c:pt>
                <c:pt idx="28517" formatCode="General">
                  <c:v>-86.472399999999993</c:v>
                </c:pt>
                <c:pt idx="28518" formatCode="General">
                  <c:v>-88.440399999999997</c:v>
                </c:pt>
                <c:pt idx="28519" formatCode="General">
                  <c:v>-90.563000000000002</c:v>
                </c:pt>
                <c:pt idx="28520" formatCode="General">
                  <c:v>-92.7667</c:v>
                </c:pt>
                <c:pt idx="28521" formatCode="General">
                  <c:v>-95.031800000000004</c:v>
                </c:pt>
                <c:pt idx="28522" formatCode="General">
                  <c:v>-97.347200000000001</c:v>
                </c:pt>
                <c:pt idx="28523" formatCode="General">
                  <c:v>-99.6892</c:v>
                </c:pt>
                <c:pt idx="28524" formatCode="General">
                  <c:v>-102.13</c:v>
                </c:pt>
                <c:pt idx="28525" formatCode="General">
                  <c:v>-104.824</c:v>
                </c:pt>
                <c:pt idx="28526" formatCode="General">
                  <c:v>-107.815</c:v>
                </c:pt>
                <c:pt idx="28527" formatCode="General">
                  <c:v>-111.057</c:v>
                </c:pt>
                <c:pt idx="28528" formatCode="General">
                  <c:v>-114.41200000000001</c:v>
                </c:pt>
                <c:pt idx="28529" formatCode="General">
                  <c:v>-117.73699999999999</c:v>
                </c:pt>
                <c:pt idx="28530" formatCode="General">
                  <c:v>-120.985</c:v>
                </c:pt>
                <c:pt idx="28531" formatCode="General">
                  <c:v>-124.2</c:v>
                </c:pt>
                <c:pt idx="28532" formatCode="General">
                  <c:v>-127.491</c:v>
                </c:pt>
                <c:pt idx="28533" formatCode="General">
                  <c:v>-130.70500000000001</c:v>
                </c:pt>
                <c:pt idx="28534" formatCode="General">
                  <c:v>-133.614</c:v>
                </c:pt>
                <c:pt idx="28535" formatCode="General">
                  <c:v>-136.19200000000001</c:v>
                </c:pt>
                <c:pt idx="28536" formatCode="General">
                  <c:v>-138.453</c:v>
                </c:pt>
                <c:pt idx="28537" formatCode="General">
                  <c:v>-140.4</c:v>
                </c:pt>
                <c:pt idx="28538" formatCode="General">
                  <c:v>-142.041</c:v>
                </c:pt>
                <c:pt idx="28539" formatCode="General">
                  <c:v>-143.37700000000001</c:v>
                </c:pt>
                <c:pt idx="28540" formatCode="General">
                  <c:v>-144.40299999999999</c:v>
                </c:pt>
                <c:pt idx="28541" formatCode="General">
                  <c:v>-145.12</c:v>
                </c:pt>
                <c:pt idx="28542" formatCode="General">
                  <c:v>-145.583</c:v>
                </c:pt>
                <c:pt idx="28543" formatCode="General">
                  <c:v>-145.87799999999999</c:v>
                </c:pt>
                <c:pt idx="28544" formatCode="General">
                  <c:v>-146.095</c:v>
                </c:pt>
                <c:pt idx="28545" formatCode="General">
                  <c:v>-146.37100000000001</c:v>
                </c:pt>
                <c:pt idx="28546" formatCode="General">
                  <c:v>-146.84299999999999</c:v>
                </c:pt>
                <c:pt idx="28547" formatCode="General">
                  <c:v>-147.499</c:v>
                </c:pt>
                <c:pt idx="28548" formatCode="General">
                  <c:v>-148.27099999999999</c:v>
                </c:pt>
                <c:pt idx="28549" formatCode="General">
                  <c:v>-149.16</c:v>
                </c:pt>
                <c:pt idx="28550" formatCode="General">
                  <c:v>-150.15100000000001</c:v>
                </c:pt>
                <c:pt idx="28551" formatCode="General">
                  <c:v>-151.18799999999999</c:v>
                </c:pt>
                <c:pt idx="28552" formatCode="General">
                  <c:v>-152.172</c:v>
                </c:pt>
                <c:pt idx="28553" formatCode="General">
                  <c:v>-153.01</c:v>
                </c:pt>
                <c:pt idx="28554" formatCode="General">
                  <c:v>-153.714</c:v>
                </c:pt>
                <c:pt idx="28555" formatCode="General">
                  <c:v>-154.31899999999999</c:v>
                </c:pt>
                <c:pt idx="28556" formatCode="General">
                  <c:v>-154.81700000000001</c:v>
                </c:pt>
                <c:pt idx="28557" formatCode="General">
                  <c:v>-155.21100000000001</c:v>
                </c:pt>
                <c:pt idx="28558" formatCode="General">
                  <c:v>-155.51900000000001</c:v>
                </c:pt>
                <c:pt idx="28559" formatCode="General">
                  <c:v>-155.82</c:v>
                </c:pt>
                <c:pt idx="28560" formatCode="General">
                  <c:v>-156.22300000000001</c:v>
                </c:pt>
                <c:pt idx="28561" formatCode="General">
                  <c:v>-156.84800000000001</c:v>
                </c:pt>
                <c:pt idx="28562" formatCode="General">
                  <c:v>-157.78399999999999</c:v>
                </c:pt>
                <c:pt idx="28563" formatCode="General">
                  <c:v>-158.98099999999999</c:v>
                </c:pt>
                <c:pt idx="28564" formatCode="General">
                  <c:v>-160.31399999999999</c:v>
                </c:pt>
                <c:pt idx="28565" formatCode="General">
                  <c:v>-161.648</c:v>
                </c:pt>
                <c:pt idx="28566" formatCode="General">
                  <c:v>-163.02500000000001</c:v>
                </c:pt>
                <c:pt idx="28567" formatCode="General">
                  <c:v>-164.57400000000001</c:v>
                </c:pt>
                <c:pt idx="28568" formatCode="General">
                  <c:v>-166.27</c:v>
                </c:pt>
                <c:pt idx="28569" formatCode="General">
                  <c:v>-168.065</c:v>
                </c:pt>
                <c:pt idx="28570" formatCode="General">
                  <c:v>-169.97900000000001</c:v>
                </c:pt>
                <c:pt idx="28571" formatCode="General">
                  <c:v>-172.03700000000001</c:v>
                </c:pt>
                <c:pt idx="28572" formatCode="General">
                  <c:v>-174.25200000000001</c:v>
                </c:pt>
                <c:pt idx="28573" formatCode="General">
                  <c:v>-176.548</c:v>
                </c:pt>
                <c:pt idx="28574" formatCode="General">
                  <c:v>-178.797</c:v>
                </c:pt>
                <c:pt idx="28575" formatCode="General">
                  <c:v>-180.88300000000001</c:v>
                </c:pt>
                <c:pt idx="28576" formatCode="General">
                  <c:v>-182.74799999999999</c:v>
                </c:pt>
                <c:pt idx="28577" formatCode="General">
                  <c:v>-184.42099999999999</c:v>
                </c:pt>
                <c:pt idx="28578" formatCode="General">
                  <c:v>-185.89</c:v>
                </c:pt>
                <c:pt idx="28579" formatCode="General">
                  <c:v>-187.08699999999999</c:v>
                </c:pt>
                <c:pt idx="28580" formatCode="General">
                  <c:v>-187.953</c:v>
                </c:pt>
                <c:pt idx="28581" formatCode="General">
                  <c:v>-188.45500000000001</c:v>
                </c:pt>
                <c:pt idx="28582" formatCode="General">
                  <c:v>-188.66800000000001</c:v>
                </c:pt>
                <c:pt idx="28583" formatCode="General">
                  <c:v>-188.67</c:v>
                </c:pt>
                <c:pt idx="28584" formatCode="General">
                  <c:v>-188.44499999999999</c:v>
                </c:pt>
                <c:pt idx="28585" formatCode="General">
                  <c:v>-187.94399999999999</c:v>
                </c:pt>
                <c:pt idx="28586" formatCode="General">
                  <c:v>-187.124</c:v>
                </c:pt>
                <c:pt idx="28587" formatCode="General">
                  <c:v>-185.94800000000001</c:v>
                </c:pt>
                <c:pt idx="28588" formatCode="General">
                  <c:v>-184.42599999999999</c:v>
                </c:pt>
                <c:pt idx="28589" formatCode="General">
                  <c:v>-182.733</c:v>
                </c:pt>
                <c:pt idx="28590" formatCode="General">
                  <c:v>-181.00800000000001</c:v>
                </c:pt>
                <c:pt idx="28591" formatCode="General">
                  <c:v>-179.22300000000001</c:v>
                </c:pt>
                <c:pt idx="28592" formatCode="General">
                  <c:v>-177.45099999999999</c:v>
                </c:pt>
                <c:pt idx="28593" formatCode="General">
                  <c:v>-175.852</c:v>
                </c:pt>
                <c:pt idx="28594" formatCode="General">
                  <c:v>-174.60300000000001</c:v>
                </c:pt>
                <c:pt idx="28595" formatCode="General">
                  <c:v>-173.83699999999999</c:v>
                </c:pt>
                <c:pt idx="28596" formatCode="General">
                  <c:v>-173.50399999999999</c:v>
                </c:pt>
                <c:pt idx="28597" formatCode="General">
                  <c:v>-173.45599999999999</c:v>
                </c:pt>
                <c:pt idx="28598" formatCode="General">
                  <c:v>-173.53800000000001</c:v>
                </c:pt>
                <c:pt idx="28599" formatCode="General">
                  <c:v>-173.67</c:v>
                </c:pt>
                <c:pt idx="28600" formatCode="General">
                  <c:v>-173.845</c:v>
                </c:pt>
                <c:pt idx="28601" formatCode="General">
                  <c:v>-174.047</c:v>
                </c:pt>
                <c:pt idx="28602" formatCode="General">
                  <c:v>-174.261</c:v>
                </c:pt>
                <c:pt idx="28603" formatCode="General">
                  <c:v>-174.48400000000001</c:v>
                </c:pt>
                <c:pt idx="28604" formatCode="General">
                  <c:v>-174.77600000000001</c:v>
                </c:pt>
                <c:pt idx="28605" formatCode="General">
                  <c:v>-175.274</c:v>
                </c:pt>
                <c:pt idx="28606" formatCode="General">
                  <c:v>-176.09100000000001</c:v>
                </c:pt>
                <c:pt idx="28607" formatCode="General">
                  <c:v>-177.26499999999999</c:v>
                </c:pt>
                <c:pt idx="28608" formatCode="General">
                  <c:v>-178.66</c:v>
                </c:pt>
                <c:pt idx="28609" formatCode="General">
                  <c:v>-180.10300000000001</c:v>
                </c:pt>
                <c:pt idx="28610" formatCode="General">
                  <c:v>-181.52199999999999</c:v>
                </c:pt>
                <c:pt idx="28611" formatCode="General">
                  <c:v>-182.84299999999999</c:v>
                </c:pt>
                <c:pt idx="28612" formatCode="General">
                  <c:v>-184.017</c:v>
                </c:pt>
                <c:pt idx="28613" formatCode="General">
                  <c:v>-184.94499999999999</c:v>
                </c:pt>
                <c:pt idx="28614" formatCode="General">
                  <c:v>-185.51900000000001</c:v>
                </c:pt>
                <c:pt idx="28615" formatCode="General">
                  <c:v>-185.779</c:v>
                </c:pt>
                <c:pt idx="28616" formatCode="General">
                  <c:v>-185.822</c:v>
                </c:pt>
                <c:pt idx="28617" formatCode="General">
                  <c:v>-185.76499999999999</c:v>
                </c:pt>
                <c:pt idx="28618" formatCode="General">
                  <c:v>-185.74700000000001</c:v>
                </c:pt>
                <c:pt idx="28619" formatCode="General">
                  <c:v>-185.84899999999999</c:v>
                </c:pt>
                <c:pt idx="28620" formatCode="General">
                  <c:v>-186.11600000000001</c:v>
                </c:pt>
                <c:pt idx="28621" formatCode="General">
                  <c:v>-186.56299999999999</c:v>
                </c:pt>
                <c:pt idx="28622" formatCode="General">
                  <c:v>-187.17699999999999</c:v>
                </c:pt>
                <c:pt idx="28623" formatCode="General">
                  <c:v>-187.905</c:v>
                </c:pt>
                <c:pt idx="28624" formatCode="General">
                  <c:v>-188.63399999999999</c:v>
                </c:pt>
                <c:pt idx="28625" formatCode="General">
                  <c:v>-189.239</c:v>
                </c:pt>
                <c:pt idx="28626" formatCode="General">
                  <c:v>-189.63800000000001</c:v>
                </c:pt>
                <c:pt idx="28627" formatCode="General">
                  <c:v>-189.80500000000001</c:v>
                </c:pt>
                <c:pt idx="28628" formatCode="General">
                  <c:v>-189.751</c:v>
                </c:pt>
                <c:pt idx="28629" formatCode="General">
                  <c:v>-189.48699999999999</c:v>
                </c:pt>
                <c:pt idx="28630" formatCode="General">
                  <c:v>-188.977</c:v>
                </c:pt>
                <c:pt idx="28631" formatCode="General">
                  <c:v>-188.11600000000001</c:v>
                </c:pt>
                <c:pt idx="28632" formatCode="General">
                  <c:v>-186.798</c:v>
                </c:pt>
                <c:pt idx="28633" formatCode="General">
                  <c:v>-184.95500000000001</c:v>
                </c:pt>
                <c:pt idx="28634" formatCode="General">
                  <c:v>-182.785</c:v>
                </c:pt>
                <c:pt idx="28635" formatCode="General">
                  <c:v>-180.56399999999999</c:v>
                </c:pt>
                <c:pt idx="28636" formatCode="General">
                  <c:v>-178.40199999999999</c:v>
                </c:pt>
                <c:pt idx="28637" formatCode="General">
                  <c:v>-176.345</c:v>
                </c:pt>
                <c:pt idx="28638" formatCode="General">
                  <c:v>-174.34700000000001</c:v>
                </c:pt>
                <c:pt idx="28639" formatCode="General">
                  <c:v>-172.38200000000001</c:v>
                </c:pt>
                <c:pt idx="28640" formatCode="General">
                  <c:v>-170.47399999999999</c:v>
                </c:pt>
                <c:pt idx="28641" formatCode="General">
                  <c:v>-168.596</c:v>
                </c:pt>
                <c:pt idx="28642" formatCode="General">
                  <c:v>-166.696</c:v>
                </c:pt>
                <c:pt idx="28643" formatCode="General">
                  <c:v>-164.71700000000001</c:v>
                </c:pt>
                <c:pt idx="28644" formatCode="General">
                  <c:v>-162.59399999999999</c:v>
                </c:pt>
                <c:pt idx="28645" formatCode="General">
                  <c:v>-160.28399999999999</c:v>
                </c:pt>
                <c:pt idx="28646" formatCode="General">
                  <c:v>-157.75899999999999</c:v>
                </c:pt>
                <c:pt idx="28647" formatCode="General">
                  <c:v>-155.012</c:v>
                </c:pt>
                <c:pt idx="28648" formatCode="General">
                  <c:v>-152.119</c:v>
                </c:pt>
                <c:pt idx="28649" formatCode="General">
                  <c:v>-149.196</c:v>
                </c:pt>
                <c:pt idx="28650" formatCode="General">
                  <c:v>-146.40799999999999</c:v>
                </c:pt>
                <c:pt idx="28651" formatCode="General">
                  <c:v>-143.892</c:v>
                </c:pt>
                <c:pt idx="28652" formatCode="General">
                  <c:v>-141.636</c:v>
                </c:pt>
                <c:pt idx="28653" formatCode="General">
                  <c:v>-139.52799999999999</c:v>
                </c:pt>
                <c:pt idx="28654" formatCode="General">
                  <c:v>-137.428</c:v>
                </c:pt>
                <c:pt idx="28655" formatCode="General">
                  <c:v>-135.24600000000001</c:v>
                </c:pt>
                <c:pt idx="28656" formatCode="General">
                  <c:v>-132.93299999999999</c:v>
                </c:pt>
                <c:pt idx="28657" formatCode="General">
                  <c:v>-130.51499999999999</c:v>
                </c:pt>
                <c:pt idx="28658" formatCode="General">
                  <c:v>-128.02799999999999</c:v>
                </c:pt>
                <c:pt idx="28659" formatCode="General">
                  <c:v>-125.49299999999999</c:v>
                </c:pt>
                <c:pt idx="28660" formatCode="General">
                  <c:v>-122.919</c:v>
                </c:pt>
                <c:pt idx="28661" formatCode="General">
                  <c:v>-120.30500000000001</c:v>
                </c:pt>
                <c:pt idx="28662" formatCode="General">
                  <c:v>-117.678</c:v>
                </c:pt>
                <c:pt idx="28663" formatCode="General">
                  <c:v>-115.039</c:v>
                </c:pt>
                <c:pt idx="28664" formatCode="General">
                  <c:v>-112.28700000000001</c:v>
                </c:pt>
                <c:pt idx="28665" formatCode="General">
                  <c:v>-109.343</c:v>
                </c:pt>
                <c:pt idx="28666" formatCode="General">
                  <c:v>-106.19</c:v>
                </c:pt>
                <c:pt idx="28667" formatCode="General">
                  <c:v>-102.82899999999999</c:v>
                </c:pt>
                <c:pt idx="28668" formatCode="General">
                  <c:v>-99.275400000000005</c:v>
                </c:pt>
                <c:pt idx="28669" formatCode="General">
                  <c:v>-95.551000000000002</c:v>
                </c:pt>
                <c:pt idx="28670" formatCode="General">
                  <c:v>-91.685500000000005</c:v>
                </c:pt>
                <c:pt idx="28671" formatCode="General">
                  <c:v>-87.719899999999996</c:v>
                </c:pt>
                <c:pt idx="28672" formatCode="General">
                  <c:v>-83.690100000000001</c:v>
                </c:pt>
                <c:pt idx="28673" formatCode="General">
                  <c:v>-79.612200000000001</c:v>
                </c:pt>
                <c:pt idx="28674" formatCode="General">
                  <c:v>-75.541399999999996</c:v>
                </c:pt>
                <c:pt idx="28675" formatCode="General">
                  <c:v>-71.534800000000004</c:v>
                </c:pt>
                <c:pt idx="28676" formatCode="General">
                  <c:v>-67.577699999999993</c:v>
                </c:pt>
                <c:pt idx="28677" formatCode="General">
                  <c:v>-63.663200000000003</c:v>
                </c:pt>
                <c:pt idx="28678" formatCode="General">
                  <c:v>-59.835500000000003</c:v>
                </c:pt>
                <c:pt idx="28679" formatCode="General">
                  <c:v>-56.1494</c:v>
                </c:pt>
                <c:pt idx="28680" formatCode="General">
                  <c:v>-52.652799999999999</c:v>
                </c:pt>
                <c:pt idx="28681" formatCode="General">
                  <c:v>-49.531300000000002</c:v>
                </c:pt>
                <c:pt idx="28682" formatCode="General">
                  <c:v>-46.986899999999999</c:v>
                </c:pt>
                <c:pt idx="28683" formatCode="General">
                  <c:v>-44.927399999999999</c:v>
                </c:pt>
                <c:pt idx="28684" formatCode="General">
                  <c:v>-43.1967</c:v>
                </c:pt>
                <c:pt idx="28685" formatCode="General">
                  <c:v>-41.712899999999998</c:v>
                </c:pt>
                <c:pt idx="28686" formatCode="General">
                  <c:v>-40.413400000000003</c:v>
                </c:pt>
                <c:pt idx="28687" formatCode="General">
                  <c:v>-39.276800000000001</c:v>
                </c:pt>
                <c:pt idx="28688" formatCode="General">
                  <c:v>-38.305500000000002</c:v>
                </c:pt>
                <c:pt idx="28689" formatCode="General">
                  <c:v>-37.491</c:v>
                </c:pt>
                <c:pt idx="28690" formatCode="General">
                  <c:v>-36.732599999999998</c:v>
                </c:pt>
                <c:pt idx="28691" formatCode="General">
                  <c:v>-35.923200000000001</c:v>
                </c:pt>
                <c:pt idx="28692" formatCode="General">
                  <c:v>-34.996699999999997</c:v>
                </c:pt>
                <c:pt idx="28693" formatCode="General">
                  <c:v>-33.900599999999997</c:v>
                </c:pt>
                <c:pt idx="28694" formatCode="General">
                  <c:v>-32.604199999999999</c:v>
                </c:pt>
                <c:pt idx="28695" formatCode="General">
                  <c:v>-31.138400000000001</c:v>
                </c:pt>
                <c:pt idx="28696" formatCode="General">
                  <c:v>-29.596599999999999</c:v>
                </c:pt>
                <c:pt idx="28697" formatCode="General">
                  <c:v>-28.149799999999999</c:v>
                </c:pt>
                <c:pt idx="28698" formatCode="General">
                  <c:v>-26.918099999999999</c:v>
                </c:pt>
                <c:pt idx="28699" formatCode="General">
                  <c:v>-25.8919</c:v>
                </c:pt>
                <c:pt idx="28700" formatCode="General">
                  <c:v>-25.058800000000002</c:v>
                </c:pt>
                <c:pt idx="28701" formatCode="General">
                  <c:v>-24.409199999999998</c:v>
                </c:pt>
                <c:pt idx="28702" formatCode="General">
                  <c:v>-23.844799999999999</c:v>
                </c:pt>
                <c:pt idx="28703" formatCode="General">
                  <c:v>-23.265999999999998</c:v>
                </c:pt>
                <c:pt idx="28704" formatCode="General">
                  <c:v>-22.7028</c:v>
                </c:pt>
                <c:pt idx="28705" formatCode="General">
                  <c:v>-22.136600000000001</c:v>
                </c:pt>
                <c:pt idx="28706" formatCode="General">
                  <c:v>-21.436800000000002</c:v>
                </c:pt>
                <c:pt idx="28707" formatCode="General">
                  <c:v>-20.549600000000002</c:v>
                </c:pt>
                <c:pt idx="28708" formatCode="General">
                  <c:v>-19.500800000000002</c:v>
                </c:pt>
                <c:pt idx="28709" formatCode="General">
                  <c:v>-18.322600000000001</c:v>
                </c:pt>
                <c:pt idx="28710" formatCode="General">
                  <c:v>-17.057099999999998</c:v>
                </c:pt>
                <c:pt idx="28711" formatCode="General">
                  <c:v>-15.7515</c:v>
                </c:pt>
                <c:pt idx="28712" formatCode="General">
                  <c:v>-14.430899999999999</c:v>
                </c:pt>
                <c:pt idx="28713" formatCode="General">
                  <c:v>-13.077500000000001</c:v>
                </c:pt>
                <c:pt idx="28714" formatCode="General">
                  <c:v>-11.756600000000001</c:v>
                </c:pt>
                <c:pt idx="28715" formatCode="General">
                  <c:v>-10.574</c:v>
                </c:pt>
                <c:pt idx="28716" formatCode="General">
                  <c:v>-9.5547699999999995</c:v>
                </c:pt>
                <c:pt idx="28717" formatCode="General">
                  <c:v>-8.6781900000000007</c:v>
                </c:pt>
                <c:pt idx="28718" formatCode="General">
                  <c:v>-7.8654099999999998</c:v>
                </c:pt>
                <c:pt idx="28719" formatCode="General">
                  <c:v>-7.0590099999999998</c:v>
                </c:pt>
                <c:pt idx="28720" formatCode="General">
                  <c:v>-6.2706600000000003</c:v>
                </c:pt>
                <c:pt idx="28721" formatCode="General">
                  <c:v>-5.5089199999999998</c:v>
                </c:pt>
                <c:pt idx="28722" formatCode="General">
                  <c:v>-4.7710999999999997</c:v>
                </c:pt>
                <c:pt idx="28723" formatCode="General">
                  <c:v>-3.9797899999999999</c:v>
                </c:pt>
                <c:pt idx="28724" formatCode="General">
                  <c:v>-3.0637099999999999</c:v>
                </c:pt>
                <c:pt idx="28725" formatCode="General">
                  <c:v>-2.0306799999999998</c:v>
                </c:pt>
                <c:pt idx="28726" formatCode="General">
                  <c:v>-1.0006200000000001</c:v>
                </c:pt>
                <c:pt idx="28727" formatCode="General">
                  <c:v>-0.18656300000000001</c:v>
                </c:pt>
                <c:pt idx="28728" formatCode="General">
                  <c:v>0.49100899999999997</c:v>
                </c:pt>
                <c:pt idx="28729" formatCode="General">
                  <c:v>1.2750699999999999</c:v>
                </c:pt>
                <c:pt idx="28730" formatCode="General">
                  <c:v>2.2314099999999999</c:v>
                </c:pt>
                <c:pt idx="28731" formatCode="General">
                  <c:v>3.34063</c:v>
                </c:pt>
                <c:pt idx="28732" formatCode="General">
                  <c:v>4.5385900000000001</c:v>
                </c:pt>
                <c:pt idx="28733" formatCode="General">
                  <c:v>5.8430400000000002</c:v>
                </c:pt>
                <c:pt idx="28734" formatCode="General">
                  <c:v>7.3466199999999997</c:v>
                </c:pt>
                <c:pt idx="28735" formatCode="General">
                  <c:v>9.0386699999999998</c:v>
                </c:pt>
                <c:pt idx="28736" formatCode="General">
                  <c:v>10.8611</c:v>
                </c:pt>
                <c:pt idx="28737" formatCode="General">
                  <c:v>12.7791</c:v>
                </c:pt>
                <c:pt idx="28738" formatCode="General">
                  <c:v>14.7864</c:v>
                </c:pt>
                <c:pt idx="28739" formatCode="General">
                  <c:v>16.937200000000001</c:v>
                </c:pt>
                <c:pt idx="28740" formatCode="General">
                  <c:v>19.308399999999999</c:v>
                </c:pt>
                <c:pt idx="28741" formatCode="General">
                  <c:v>21.949200000000001</c:v>
                </c:pt>
                <c:pt idx="28742" formatCode="General">
                  <c:v>24.7562</c:v>
                </c:pt>
                <c:pt idx="28743" formatCode="General">
                  <c:v>27.5794</c:v>
                </c:pt>
                <c:pt idx="28744" formatCode="General">
                  <c:v>30.297899999999998</c:v>
                </c:pt>
                <c:pt idx="28745" formatCode="General">
                  <c:v>32.857999999999997</c:v>
                </c:pt>
                <c:pt idx="28746" formatCode="General">
                  <c:v>35.343899999999998</c:v>
                </c:pt>
                <c:pt idx="28747" formatCode="General">
                  <c:v>37.889699999999998</c:v>
                </c:pt>
                <c:pt idx="28748" formatCode="General">
                  <c:v>40.621099999999998</c:v>
                </c:pt>
                <c:pt idx="28749" formatCode="General">
                  <c:v>43.569000000000003</c:v>
                </c:pt>
                <c:pt idx="28750" formatCode="General">
                  <c:v>46.709299999999999</c:v>
                </c:pt>
                <c:pt idx="28751" formatCode="General">
                  <c:v>49.971899999999998</c:v>
                </c:pt>
                <c:pt idx="28752" formatCode="General">
                  <c:v>53.307200000000002</c:v>
                </c:pt>
                <c:pt idx="28753" formatCode="General">
                  <c:v>56.732100000000003</c:v>
                </c:pt>
                <c:pt idx="28754" formatCode="General">
                  <c:v>60.217700000000001</c:v>
                </c:pt>
                <c:pt idx="28755" formatCode="General">
                  <c:v>63.709200000000003</c:v>
                </c:pt>
                <c:pt idx="28756" formatCode="General">
                  <c:v>67.124300000000005</c:v>
                </c:pt>
                <c:pt idx="28757" formatCode="General">
                  <c:v>70.391400000000004</c:v>
                </c:pt>
                <c:pt idx="28758" formatCode="General">
                  <c:v>73.507199999999997</c:v>
                </c:pt>
                <c:pt idx="28759" formatCode="General">
                  <c:v>76.480500000000006</c:v>
                </c:pt>
                <c:pt idx="28760" formatCode="General">
                  <c:v>79.324799999999996</c:v>
                </c:pt>
                <c:pt idx="28761" formatCode="General">
                  <c:v>82.074600000000004</c:v>
                </c:pt>
                <c:pt idx="28762" formatCode="General">
                  <c:v>84.770200000000003</c:v>
                </c:pt>
                <c:pt idx="28763" formatCode="General">
                  <c:v>87.430599999999998</c:v>
                </c:pt>
                <c:pt idx="28764" formatCode="General">
                  <c:v>90.066599999999994</c:v>
                </c:pt>
                <c:pt idx="28765" formatCode="General">
                  <c:v>92.693100000000001</c:v>
                </c:pt>
                <c:pt idx="28766" formatCode="General">
                  <c:v>95.324399999999997</c:v>
                </c:pt>
                <c:pt idx="28767" formatCode="General">
                  <c:v>97.970500000000001</c:v>
                </c:pt>
                <c:pt idx="28768" formatCode="General">
                  <c:v>100.68</c:v>
                </c:pt>
                <c:pt idx="28769" formatCode="General">
                  <c:v>103.514</c:v>
                </c:pt>
                <c:pt idx="28770" formatCode="General">
                  <c:v>106.511</c:v>
                </c:pt>
                <c:pt idx="28771" formatCode="General">
                  <c:v>109.681</c:v>
                </c:pt>
                <c:pt idx="28772" formatCode="General">
                  <c:v>112.96599999999999</c:v>
                </c:pt>
                <c:pt idx="28773" formatCode="General">
                  <c:v>116.264</c:v>
                </c:pt>
                <c:pt idx="28774" formatCode="General">
                  <c:v>119.48399999999999</c:v>
                </c:pt>
                <c:pt idx="28775" formatCode="General">
                  <c:v>122.57</c:v>
                </c:pt>
                <c:pt idx="28776" formatCode="General">
                  <c:v>125.489</c:v>
                </c:pt>
                <c:pt idx="28777" formatCode="General">
                  <c:v>128.245</c:v>
                </c:pt>
                <c:pt idx="28778" formatCode="General">
                  <c:v>130.851</c:v>
                </c:pt>
                <c:pt idx="28779" formatCode="General">
                  <c:v>133.333</c:v>
                </c:pt>
                <c:pt idx="28780" formatCode="General">
                  <c:v>135.72499999999999</c:v>
                </c:pt>
                <c:pt idx="28781" formatCode="General">
                  <c:v>138.06</c:v>
                </c:pt>
                <c:pt idx="28782" formatCode="General">
                  <c:v>140.32900000000001</c:v>
                </c:pt>
                <c:pt idx="28783" formatCode="General">
                  <c:v>142.501</c:v>
                </c:pt>
                <c:pt idx="28784" formatCode="General">
                  <c:v>144.50399999999999</c:v>
                </c:pt>
                <c:pt idx="28785" formatCode="General">
                  <c:v>146.328</c:v>
                </c:pt>
                <c:pt idx="28786" formatCode="General">
                  <c:v>148.10300000000001</c:v>
                </c:pt>
                <c:pt idx="28787" formatCode="General">
                  <c:v>149.89599999999999</c:v>
                </c:pt>
                <c:pt idx="28788" formatCode="General">
                  <c:v>151.70599999999999</c:v>
                </c:pt>
                <c:pt idx="28789" formatCode="General">
                  <c:v>153.517</c:v>
                </c:pt>
                <c:pt idx="28790" formatCode="General">
                  <c:v>155.316</c:v>
                </c:pt>
                <c:pt idx="28791" formatCode="General">
                  <c:v>157.10499999999999</c:v>
                </c:pt>
                <c:pt idx="28792" formatCode="General">
                  <c:v>158.9</c:v>
                </c:pt>
                <c:pt idx="28793" formatCode="General">
                  <c:v>160.732</c:v>
                </c:pt>
                <c:pt idx="28794" formatCode="General">
                  <c:v>162.625</c:v>
                </c:pt>
                <c:pt idx="28795" formatCode="General">
                  <c:v>164.583</c:v>
                </c:pt>
                <c:pt idx="28796" formatCode="General">
                  <c:v>166.39699999999999</c:v>
                </c:pt>
                <c:pt idx="28797" formatCode="General">
                  <c:v>167.87700000000001</c:v>
                </c:pt>
                <c:pt idx="28798" formatCode="General">
                  <c:v>169.12899999999999</c:v>
                </c:pt>
                <c:pt idx="28799" formatCode="General">
                  <c:v>170.256</c:v>
                </c:pt>
                <c:pt idx="28800" formatCode="General">
                  <c:v>171.297</c:v>
                </c:pt>
                <c:pt idx="28801" formatCode="General">
                  <c:v>172.27600000000001</c:v>
                </c:pt>
                <c:pt idx="28802" formatCode="General">
                  <c:v>173.19900000000001</c:v>
                </c:pt>
                <c:pt idx="28803" formatCode="General">
                  <c:v>174.14599999999999</c:v>
                </c:pt>
                <c:pt idx="28804" formatCode="General">
                  <c:v>175.21700000000001</c:v>
                </c:pt>
                <c:pt idx="28805" formatCode="General">
                  <c:v>176.51900000000001</c:v>
                </c:pt>
                <c:pt idx="28806" formatCode="General">
                  <c:v>178.14400000000001</c:v>
                </c:pt>
                <c:pt idx="28807" formatCode="General">
                  <c:v>180.11199999999999</c:v>
                </c:pt>
                <c:pt idx="28808" formatCode="General">
                  <c:v>182.39</c:v>
                </c:pt>
                <c:pt idx="28809" formatCode="General">
                  <c:v>184.916</c:v>
                </c:pt>
                <c:pt idx="28810" formatCode="General">
                  <c:v>187.57599999999999</c:v>
                </c:pt>
                <c:pt idx="28811" formatCode="General">
                  <c:v>190.261</c:v>
                </c:pt>
                <c:pt idx="28812" formatCode="General">
                  <c:v>192.947</c:v>
                </c:pt>
                <c:pt idx="28813" formatCode="General">
                  <c:v>195.608</c:v>
                </c:pt>
                <c:pt idx="28814" formatCode="General">
                  <c:v>198.21799999999999</c:v>
                </c:pt>
                <c:pt idx="28815" formatCode="General">
                  <c:v>200.83099999999999</c:v>
                </c:pt>
                <c:pt idx="28816" formatCode="General">
                  <c:v>203.53800000000001</c:v>
                </c:pt>
                <c:pt idx="28817" formatCode="General">
                  <c:v>206.27699999999999</c:v>
                </c:pt>
                <c:pt idx="28818" formatCode="General">
                  <c:v>208.96100000000001</c:v>
                </c:pt>
                <c:pt idx="28819" formatCode="General">
                  <c:v>211.60599999999999</c:v>
                </c:pt>
                <c:pt idx="28820" formatCode="General">
                  <c:v>214.27600000000001</c:v>
                </c:pt>
                <c:pt idx="28821" formatCode="General">
                  <c:v>217.054</c:v>
                </c:pt>
                <c:pt idx="28822" formatCode="General">
                  <c:v>219.84299999999999</c:v>
                </c:pt>
                <c:pt idx="28823" formatCode="General">
                  <c:v>222.47900000000001</c:v>
                </c:pt>
                <c:pt idx="28824" formatCode="General">
                  <c:v>224.95099999999999</c:v>
                </c:pt>
                <c:pt idx="28825" formatCode="General">
                  <c:v>227.25899999999999</c:v>
                </c:pt>
                <c:pt idx="28826" formatCode="General">
                  <c:v>229.33799999999999</c:v>
                </c:pt>
                <c:pt idx="28827" formatCode="General">
                  <c:v>231.108</c:v>
                </c:pt>
                <c:pt idx="28828" formatCode="General">
                  <c:v>232.499</c:v>
                </c:pt>
                <c:pt idx="28829" formatCode="General">
                  <c:v>233.51599999999999</c:v>
                </c:pt>
                <c:pt idx="28830" formatCode="General">
                  <c:v>234.23099999999999</c:v>
                </c:pt>
                <c:pt idx="28831" formatCode="General">
                  <c:v>234.82300000000001</c:v>
                </c:pt>
                <c:pt idx="28832" formatCode="General">
                  <c:v>235.45</c:v>
                </c:pt>
                <c:pt idx="28833" formatCode="General">
                  <c:v>236.14400000000001</c:v>
                </c:pt>
                <c:pt idx="28834" formatCode="General">
                  <c:v>236.87700000000001</c:v>
                </c:pt>
                <c:pt idx="28835" formatCode="General">
                  <c:v>237.57599999999999</c:v>
                </c:pt>
                <c:pt idx="28836" formatCode="General">
                  <c:v>238.24</c:v>
                </c:pt>
                <c:pt idx="28837" formatCode="General">
                  <c:v>238.90899999999999</c:v>
                </c:pt>
                <c:pt idx="28838" formatCode="General">
                  <c:v>239.69</c:v>
                </c:pt>
                <c:pt idx="28839" formatCode="General">
                  <c:v>240.62299999999999</c:v>
                </c:pt>
                <c:pt idx="28840" formatCode="General">
                  <c:v>241.60400000000001</c:v>
                </c:pt>
                <c:pt idx="28841" formatCode="General">
                  <c:v>242.52799999999999</c:v>
                </c:pt>
                <c:pt idx="28842" formatCode="General">
                  <c:v>243.32300000000001</c:v>
                </c:pt>
                <c:pt idx="28843" formatCode="General">
                  <c:v>243.93799999999999</c:v>
                </c:pt>
                <c:pt idx="28844" formatCode="General">
                  <c:v>244.358</c:v>
                </c:pt>
                <c:pt idx="28845" formatCode="General">
                  <c:v>244.66900000000001</c:v>
                </c:pt>
                <c:pt idx="28846" formatCode="General">
                  <c:v>244.95500000000001</c:v>
                </c:pt>
                <c:pt idx="28847" formatCode="General">
                  <c:v>245.245</c:v>
                </c:pt>
                <c:pt idx="28848" formatCode="General">
                  <c:v>245.47200000000001</c:v>
                </c:pt>
                <c:pt idx="28849" formatCode="General">
                  <c:v>245.50899999999999</c:v>
                </c:pt>
                <c:pt idx="28850" formatCode="General">
                  <c:v>245.39500000000001</c:v>
                </c:pt>
                <c:pt idx="28851" formatCode="General">
                  <c:v>245.24199999999999</c:v>
                </c:pt>
                <c:pt idx="28852" formatCode="General">
                  <c:v>245.102</c:v>
                </c:pt>
                <c:pt idx="28853" formatCode="General">
                  <c:v>244.97300000000001</c:v>
                </c:pt>
                <c:pt idx="28854" formatCode="General">
                  <c:v>244.78899999999999</c:v>
                </c:pt>
                <c:pt idx="28855" formatCode="General">
                  <c:v>244.48400000000001</c:v>
                </c:pt>
                <c:pt idx="28856" formatCode="General">
                  <c:v>244.01300000000001</c:v>
                </c:pt>
                <c:pt idx="28857" formatCode="General">
                  <c:v>243.38800000000001</c:v>
                </c:pt>
                <c:pt idx="28858" formatCode="General">
                  <c:v>242.62100000000001</c:v>
                </c:pt>
                <c:pt idx="28859" formatCode="General">
                  <c:v>241.65199999999999</c:v>
                </c:pt>
                <c:pt idx="28860" formatCode="General">
                  <c:v>240.43600000000001</c:v>
                </c:pt>
                <c:pt idx="28861" formatCode="General">
                  <c:v>238.97</c:v>
                </c:pt>
                <c:pt idx="28862" formatCode="General">
                  <c:v>237.245</c:v>
                </c:pt>
                <c:pt idx="28863" formatCode="General">
                  <c:v>235.27</c:v>
                </c:pt>
                <c:pt idx="28864" formatCode="General">
                  <c:v>233.214</c:v>
                </c:pt>
                <c:pt idx="28865" formatCode="General">
                  <c:v>231.328</c:v>
                </c:pt>
                <c:pt idx="28866" formatCode="General">
                  <c:v>229.892</c:v>
                </c:pt>
                <c:pt idx="28867" formatCode="General">
                  <c:v>229.095</c:v>
                </c:pt>
                <c:pt idx="28868" formatCode="General">
                  <c:v>228.95</c:v>
                </c:pt>
                <c:pt idx="28869" formatCode="General">
                  <c:v>229.298</c:v>
                </c:pt>
                <c:pt idx="28870" formatCode="General">
                  <c:v>229.91800000000001</c:v>
                </c:pt>
                <c:pt idx="28871" formatCode="General">
                  <c:v>230.7</c:v>
                </c:pt>
                <c:pt idx="28872" formatCode="General">
                  <c:v>231.578</c:v>
                </c:pt>
                <c:pt idx="28873" formatCode="General">
                  <c:v>232.53800000000001</c:v>
                </c:pt>
                <c:pt idx="28874" formatCode="General">
                  <c:v>233.57499999999999</c:v>
                </c:pt>
                <c:pt idx="28875" formatCode="General">
                  <c:v>234.667</c:v>
                </c:pt>
                <c:pt idx="28876" formatCode="General">
                  <c:v>235.71899999999999</c:v>
                </c:pt>
                <c:pt idx="28877" formatCode="General">
                  <c:v>236.62100000000001</c:v>
                </c:pt>
                <c:pt idx="28878" formatCode="General">
                  <c:v>237.351</c:v>
                </c:pt>
                <c:pt idx="28879" formatCode="General">
                  <c:v>237.922</c:v>
                </c:pt>
                <c:pt idx="28880" formatCode="General">
                  <c:v>238.38300000000001</c:v>
                </c:pt>
                <c:pt idx="28881" formatCode="General">
                  <c:v>238.72399999999999</c:v>
                </c:pt>
                <c:pt idx="28882" formatCode="General">
                  <c:v>238.86500000000001</c:v>
                </c:pt>
                <c:pt idx="28883" formatCode="General">
                  <c:v>238.733</c:v>
                </c:pt>
                <c:pt idx="28884" formatCode="General">
                  <c:v>238.298</c:v>
                </c:pt>
                <c:pt idx="28885" formatCode="General">
                  <c:v>237.65100000000001</c:v>
                </c:pt>
                <c:pt idx="28886" formatCode="General">
                  <c:v>236.95</c:v>
                </c:pt>
                <c:pt idx="28887" formatCode="General">
                  <c:v>236.374</c:v>
                </c:pt>
                <c:pt idx="28888" formatCode="General">
                  <c:v>235.97499999999999</c:v>
                </c:pt>
                <c:pt idx="28889" formatCode="General">
                  <c:v>235.69200000000001</c:v>
                </c:pt>
                <c:pt idx="28890" formatCode="General">
                  <c:v>235.345</c:v>
                </c:pt>
                <c:pt idx="28891" formatCode="General">
                  <c:v>234.75</c:v>
                </c:pt>
                <c:pt idx="28892" formatCode="General">
                  <c:v>233.88</c:v>
                </c:pt>
                <c:pt idx="28893" formatCode="General">
                  <c:v>232.74199999999999</c:v>
                </c:pt>
                <c:pt idx="28894" formatCode="General">
                  <c:v>231.381</c:v>
                </c:pt>
                <c:pt idx="28895" formatCode="General">
                  <c:v>229.88300000000001</c:v>
                </c:pt>
                <c:pt idx="28896" formatCode="General">
                  <c:v>228.32599999999999</c:v>
                </c:pt>
                <c:pt idx="28897" formatCode="General">
                  <c:v>226.77500000000001</c:v>
                </c:pt>
                <c:pt idx="28898" formatCode="General">
                  <c:v>225.26900000000001</c:v>
                </c:pt>
                <c:pt idx="28899" formatCode="General">
                  <c:v>223.78800000000001</c:v>
                </c:pt>
                <c:pt idx="28900" formatCode="General">
                  <c:v>222.28700000000001</c:v>
                </c:pt>
                <c:pt idx="28901" formatCode="General">
                  <c:v>220.71199999999999</c:v>
                </c:pt>
                <c:pt idx="28902" formatCode="General">
                  <c:v>219.07300000000001</c:v>
                </c:pt>
                <c:pt idx="28903" formatCode="General">
                  <c:v>217.429</c:v>
                </c:pt>
                <c:pt idx="28904" formatCode="General">
                  <c:v>215.71799999999999</c:v>
                </c:pt>
                <c:pt idx="28905" formatCode="General">
                  <c:v>213.851</c:v>
                </c:pt>
                <c:pt idx="28906" formatCode="General">
                  <c:v>211.809</c:v>
                </c:pt>
                <c:pt idx="28907" formatCode="General">
                  <c:v>209.60599999999999</c:v>
                </c:pt>
                <c:pt idx="28908" formatCode="General">
                  <c:v>207.28399999999999</c:v>
                </c:pt>
                <c:pt idx="28909" formatCode="General">
                  <c:v>204.809</c:v>
                </c:pt>
                <c:pt idx="28910" formatCode="General">
                  <c:v>202.11699999999999</c:v>
                </c:pt>
                <c:pt idx="28911" formatCode="General">
                  <c:v>199.20500000000001</c:v>
                </c:pt>
                <c:pt idx="28912" formatCode="General">
                  <c:v>196.089</c:v>
                </c:pt>
                <c:pt idx="28913" formatCode="General">
                  <c:v>192.785</c:v>
                </c:pt>
                <c:pt idx="28914" formatCode="General">
                  <c:v>189.36</c:v>
                </c:pt>
                <c:pt idx="28915" formatCode="General">
                  <c:v>185.93199999999999</c:v>
                </c:pt>
                <c:pt idx="28916" formatCode="General">
                  <c:v>182.63</c:v>
                </c:pt>
                <c:pt idx="28917" formatCode="General">
                  <c:v>179.54300000000001</c:v>
                </c:pt>
                <c:pt idx="28918" formatCode="General">
                  <c:v>176.63300000000001</c:v>
                </c:pt>
                <c:pt idx="28919" formatCode="General">
                  <c:v>173.84299999999999</c:v>
                </c:pt>
                <c:pt idx="28920" formatCode="General">
                  <c:v>171.179</c:v>
                </c:pt>
                <c:pt idx="28921" formatCode="General">
                  <c:v>168.63</c:v>
                </c:pt>
                <c:pt idx="28922" formatCode="General">
                  <c:v>166.166</c:v>
                </c:pt>
                <c:pt idx="28923" formatCode="General">
                  <c:v>163.702</c:v>
                </c:pt>
                <c:pt idx="28924" formatCode="General">
                  <c:v>161.14500000000001</c:v>
                </c:pt>
                <c:pt idx="28925" formatCode="General">
                  <c:v>158.494</c:v>
                </c:pt>
                <c:pt idx="28926" formatCode="General">
                  <c:v>155.78399999999999</c:v>
                </c:pt>
                <c:pt idx="28927" formatCode="General">
                  <c:v>153.071</c:v>
                </c:pt>
                <c:pt idx="28928" formatCode="General">
                  <c:v>150.375</c:v>
                </c:pt>
                <c:pt idx="28929" formatCode="General">
                  <c:v>147.661</c:v>
                </c:pt>
                <c:pt idx="28930" formatCode="General">
                  <c:v>144.92699999999999</c:v>
                </c:pt>
                <c:pt idx="28931" formatCode="General">
                  <c:v>142.19300000000001</c:v>
                </c:pt>
                <c:pt idx="28932" formatCode="General">
                  <c:v>139.53100000000001</c:v>
                </c:pt>
                <c:pt idx="28933" formatCode="General">
                  <c:v>137.01300000000001</c:v>
                </c:pt>
                <c:pt idx="28934" formatCode="General">
                  <c:v>134.67500000000001</c:v>
                </c:pt>
                <c:pt idx="28935" formatCode="General">
                  <c:v>132.48699999999999</c:v>
                </c:pt>
                <c:pt idx="28936" formatCode="General">
                  <c:v>130.364</c:v>
                </c:pt>
                <c:pt idx="28937" formatCode="General">
                  <c:v>128.27600000000001</c:v>
                </c:pt>
                <c:pt idx="28938" formatCode="General">
                  <c:v>126.22199999999999</c:v>
                </c:pt>
                <c:pt idx="28939" formatCode="General">
                  <c:v>124.22499999999999</c:v>
                </c:pt>
                <c:pt idx="28940" formatCode="General">
                  <c:v>122.29600000000001</c:v>
                </c:pt>
                <c:pt idx="28941" formatCode="General">
                  <c:v>120.404</c:v>
                </c:pt>
                <c:pt idx="28942" formatCode="General">
                  <c:v>118.596</c:v>
                </c:pt>
                <c:pt idx="28943" formatCode="General">
                  <c:v>116.949</c:v>
                </c:pt>
                <c:pt idx="28944" formatCode="General">
                  <c:v>115.363</c:v>
                </c:pt>
                <c:pt idx="28945" formatCode="General">
                  <c:v>113.693</c:v>
                </c:pt>
                <c:pt idx="28946" formatCode="General">
                  <c:v>111.879</c:v>
                </c:pt>
                <c:pt idx="28947" formatCode="General">
                  <c:v>109.89</c:v>
                </c:pt>
                <c:pt idx="28948" formatCode="General">
                  <c:v>107.75700000000001</c:v>
                </c:pt>
                <c:pt idx="28949" formatCode="General">
                  <c:v>105.51900000000001</c:v>
                </c:pt>
                <c:pt idx="28950" formatCode="General">
                  <c:v>103.194</c:v>
                </c:pt>
                <c:pt idx="28951" formatCode="General">
                  <c:v>100.70399999999999</c:v>
                </c:pt>
                <c:pt idx="28952" formatCode="General">
                  <c:v>98.001099999999994</c:v>
                </c:pt>
                <c:pt idx="28953" formatCode="General">
                  <c:v>95.222099999999998</c:v>
                </c:pt>
                <c:pt idx="28954" formatCode="General">
                  <c:v>92.469800000000006</c:v>
                </c:pt>
                <c:pt idx="28955" formatCode="General">
                  <c:v>89.753600000000006</c:v>
                </c:pt>
                <c:pt idx="28956" formatCode="General">
                  <c:v>87.057900000000004</c:v>
                </c:pt>
                <c:pt idx="28957" formatCode="General">
                  <c:v>84.357900000000001</c:v>
                </c:pt>
                <c:pt idx="28958" formatCode="General">
                  <c:v>81.589699999999993</c:v>
                </c:pt>
                <c:pt idx="28959" formatCode="General">
                  <c:v>78.685900000000004</c:v>
                </c:pt>
                <c:pt idx="28960" formatCode="General">
                  <c:v>75.616900000000001</c:v>
                </c:pt>
                <c:pt idx="28961" formatCode="General">
                  <c:v>72.412800000000004</c:v>
                </c:pt>
                <c:pt idx="28962" formatCode="General">
                  <c:v>69.159499999999994</c:v>
                </c:pt>
                <c:pt idx="28963" formatCode="General">
                  <c:v>65.856899999999996</c:v>
                </c:pt>
                <c:pt idx="28964" formatCode="General">
                  <c:v>62.467100000000002</c:v>
                </c:pt>
                <c:pt idx="28965" formatCode="General">
                  <c:v>58.988900000000001</c:v>
                </c:pt>
                <c:pt idx="28966" formatCode="General">
                  <c:v>55.442300000000003</c:v>
                </c:pt>
                <c:pt idx="28967" formatCode="General">
                  <c:v>51.880299999999998</c:v>
                </c:pt>
                <c:pt idx="28968" formatCode="General">
                  <c:v>48.3399</c:v>
                </c:pt>
                <c:pt idx="28969" formatCode="General">
                  <c:v>44.826099999999997</c:v>
                </c:pt>
                <c:pt idx="28970" formatCode="General">
                  <c:v>41.377000000000002</c:v>
                </c:pt>
                <c:pt idx="28971" formatCode="General">
                  <c:v>38.042900000000003</c:v>
                </c:pt>
                <c:pt idx="28972" formatCode="General">
                  <c:v>34.846699999999998</c:v>
                </c:pt>
                <c:pt idx="28973" formatCode="General">
                  <c:v>31.815899999999999</c:v>
                </c:pt>
                <c:pt idx="28974" formatCode="General">
                  <c:v>28.991900000000001</c:v>
                </c:pt>
                <c:pt idx="28975" formatCode="General">
                  <c:v>26.375900000000001</c:v>
                </c:pt>
                <c:pt idx="28976" formatCode="General">
                  <c:v>23.9313</c:v>
                </c:pt>
                <c:pt idx="28977" formatCode="General">
                  <c:v>21.613499999999998</c:v>
                </c:pt>
                <c:pt idx="28978" formatCode="General">
                  <c:v>19.369199999999999</c:v>
                </c:pt>
                <c:pt idx="28979" formatCode="General">
                  <c:v>17.0718</c:v>
                </c:pt>
                <c:pt idx="28980" formatCode="General">
                  <c:v>14.650700000000001</c:v>
                </c:pt>
                <c:pt idx="28981" formatCode="General">
                  <c:v>12.2157</c:v>
                </c:pt>
                <c:pt idx="28982" formatCode="General">
                  <c:v>9.85717</c:v>
                </c:pt>
                <c:pt idx="28983" formatCode="General">
                  <c:v>7.5965600000000002</c:v>
                </c:pt>
                <c:pt idx="28984" formatCode="General">
                  <c:v>5.4207700000000001</c:v>
                </c:pt>
                <c:pt idx="28985" formatCode="General">
                  <c:v>3.3041200000000002</c:v>
                </c:pt>
                <c:pt idx="28986" formatCode="General">
                  <c:v>1.23993</c:v>
                </c:pt>
                <c:pt idx="28987" formatCode="General">
                  <c:v>-0.81690399999999996</c:v>
                </c:pt>
                <c:pt idx="28988" formatCode="General">
                  <c:v>-2.9607000000000001</c:v>
                </c:pt>
                <c:pt idx="28989" formatCode="General">
                  <c:v>-5.2160900000000003</c:v>
                </c:pt>
                <c:pt idx="28990" formatCode="General">
                  <c:v>-7.5424100000000003</c:v>
                </c:pt>
                <c:pt idx="28991" formatCode="General">
                  <c:v>-9.9142499999999991</c:v>
                </c:pt>
                <c:pt idx="28992" formatCode="General">
                  <c:v>-12.327299999999999</c:v>
                </c:pt>
                <c:pt idx="28993" formatCode="General">
                  <c:v>-14.846399999999999</c:v>
                </c:pt>
                <c:pt idx="28994" formatCode="General">
                  <c:v>-17.547000000000001</c:v>
                </c:pt>
                <c:pt idx="28995" formatCode="General">
                  <c:v>-20.463000000000001</c:v>
                </c:pt>
                <c:pt idx="28996" formatCode="General">
                  <c:v>-23.5883</c:v>
                </c:pt>
                <c:pt idx="28997" formatCode="General">
                  <c:v>-26.8918</c:v>
                </c:pt>
                <c:pt idx="28998" formatCode="General">
                  <c:v>-30.279800000000002</c:v>
                </c:pt>
                <c:pt idx="28999" formatCode="General">
                  <c:v>-33.629300000000001</c:v>
                </c:pt>
                <c:pt idx="29000" formatCode="General">
                  <c:v>-36.8035</c:v>
                </c:pt>
                <c:pt idx="29001" formatCode="General">
                  <c:v>-39.7286</c:v>
                </c:pt>
                <c:pt idx="29002" formatCode="General">
                  <c:v>-42.4619</c:v>
                </c:pt>
                <c:pt idx="29003" formatCode="General">
                  <c:v>-45.043599999999998</c:v>
                </c:pt>
                <c:pt idx="29004" formatCode="General">
                  <c:v>-47.483199999999997</c:v>
                </c:pt>
                <c:pt idx="29005" formatCode="General">
                  <c:v>-49.815399999999997</c:v>
                </c:pt>
                <c:pt idx="29006" formatCode="General">
                  <c:v>-52.102699999999999</c:v>
                </c:pt>
                <c:pt idx="29007" formatCode="General">
                  <c:v>-54.429499999999997</c:v>
                </c:pt>
                <c:pt idx="29008" formatCode="General">
                  <c:v>-56.831000000000003</c:v>
                </c:pt>
                <c:pt idx="29009" formatCode="General">
                  <c:v>-59.275399999999998</c:v>
                </c:pt>
                <c:pt idx="29010" formatCode="General">
                  <c:v>-61.758499999999998</c:v>
                </c:pt>
                <c:pt idx="29011" formatCode="General">
                  <c:v>-64.287700000000001</c:v>
                </c:pt>
                <c:pt idx="29012" formatCode="General">
                  <c:v>-66.720100000000002</c:v>
                </c:pt>
                <c:pt idx="29013" formatCode="General">
                  <c:v>-68.940299999999993</c:v>
                </c:pt>
                <c:pt idx="29014" formatCode="General">
                  <c:v>-71.061400000000006</c:v>
                </c:pt>
                <c:pt idx="29015" formatCode="General">
                  <c:v>-73.234499999999997</c:v>
                </c:pt>
                <c:pt idx="29016" formatCode="General">
                  <c:v>-75.588399999999993</c:v>
                </c:pt>
                <c:pt idx="29017" formatCode="General">
                  <c:v>-78.050899999999999</c:v>
                </c:pt>
                <c:pt idx="29018" formatCode="General">
                  <c:v>-80.474900000000005</c:v>
                </c:pt>
                <c:pt idx="29019" formatCode="General">
                  <c:v>-82.897400000000005</c:v>
                </c:pt>
                <c:pt idx="29020" formatCode="General">
                  <c:v>-85.387</c:v>
                </c:pt>
                <c:pt idx="29021" formatCode="General">
                  <c:v>-88.002200000000002</c:v>
                </c:pt>
                <c:pt idx="29022" formatCode="General">
                  <c:v>-90.790700000000001</c:v>
                </c:pt>
                <c:pt idx="29023" formatCode="General">
                  <c:v>-93.769800000000004</c:v>
                </c:pt>
                <c:pt idx="29024" formatCode="General">
                  <c:v>-96.886600000000001</c:v>
                </c:pt>
                <c:pt idx="29025" formatCode="General">
                  <c:v>-100.06</c:v>
                </c:pt>
                <c:pt idx="29026" formatCode="General">
                  <c:v>-103.218</c:v>
                </c:pt>
                <c:pt idx="29027" formatCode="General">
                  <c:v>-106.27</c:v>
                </c:pt>
                <c:pt idx="29028" formatCode="General">
                  <c:v>-109.14</c:v>
                </c:pt>
                <c:pt idx="29029" formatCode="General">
                  <c:v>-111.70699999999999</c:v>
                </c:pt>
                <c:pt idx="29030" formatCode="General">
                  <c:v>-113.852</c:v>
                </c:pt>
                <c:pt idx="29031" formatCode="General">
                  <c:v>-115.599</c:v>
                </c:pt>
                <c:pt idx="29032" formatCode="General">
                  <c:v>-117.04900000000001</c:v>
                </c:pt>
                <c:pt idx="29033" formatCode="General">
                  <c:v>-118.381</c:v>
                </c:pt>
                <c:pt idx="29034" formatCode="General">
                  <c:v>-119.765</c:v>
                </c:pt>
                <c:pt idx="29035" formatCode="General">
                  <c:v>-121.255</c:v>
                </c:pt>
                <c:pt idx="29036" formatCode="General">
                  <c:v>-122.871</c:v>
                </c:pt>
                <c:pt idx="29037" formatCode="General">
                  <c:v>-124.611</c:v>
                </c:pt>
                <c:pt idx="29038" formatCode="General">
                  <c:v>-126.358</c:v>
                </c:pt>
                <c:pt idx="29039" formatCode="General">
                  <c:v>-127.991</c:v>
                </c:pt>
                <c:pt idx="29040" formatCode="General">
                  <c:v>-129.529</c:v>
                </c:pt>
                <c:pt idx="29041" formatCode="General">
                  <c:v>-131.01</c:v>
                </c:pt>
                <c:pt idx="29042" formatCode="General">
                  <c:v>-132.447</c:v>
                </c:pt>
                <c:pt idx="29043" formatCode="General">
                  <c:v>-133.999</c:v>
                </c:pt>
                <c:pt idx="29044" formatCode="General">
                  <c:v>-135.88900000000001</c:v>
                </c:pt>
                <c:pt idx="29045" formatCode="General">
                  <c:v>-138.16900000000001</c:v>
                </c:pt>
                <c:pt idx="29046" formatCode="General">
                  <c:v>-140.791</c:v>
                </c:pt>
                <c:pt idx="29047" formatCode="General">
                  <c:v>-143.56100000000001</c:v>
                </c:pt>
                <c:pt idx="29048" formatCode="General">
                  <c:v>-146.279</c:v>
                </c:pt>
                <c:pt idx="29049" formatCode="General">
                  <c:v>-148.85599999999999</c:v>
                </c:pt>
                <c:pt idx="29050" formatCode="General">
                  <c:v>-151.31299999999999</c:v>
                </c:pt>
                <c:pt idx="29051" formatCode="General">
                  <c:v>-153.744</c:v>
                </c:pt>
                <c:pt idx="29052" formatCode="General">
                  <c:v>-156.31</c:v>
                </c:pt>
                <c:pt idx="29053" formatCode="General">
                  <c:v>-159.155</c:v>
                </c:pt>
                <c:pt idx="29054" formatCode="General">
                  <c:v>-162.273</c:v>
                </c:pt>
                <c:pt idx="29055" formatCode="General">
                  <c:v>-165.59399999999999</c:v>
                </c:pt>
                <c:pt idx="29056" formatCode="General">
                  <c:v>-168.99100000000001</c:v>
                </c:pt>
                <c:pt idx="29057" formatCode="General">
                  <c:v>-172.29</c:v>
                </c:pt>
                <c:pt idx="29058" formatCode="General">
                  <c:v>-175.333</c:v>
                </c:pt>
                <c:pt idx="29059" formatCode="General">
                  <c:v>-178.01300000000001</c:v>
                </c:pt>
                <c:pt idx="29060" formatCode="General">
                  <c:v>-180.28100000000001</c:v>
                </c:pt>
                <c:pt idx="29061" formatCode="General">
                  <c:v>-182.18</c:v>
                </c:pt>
                <c:pt idx="29062" formatCode="General">
                  <c:v>-183.773</c:v>
                </c:pt>
                <c:pt idx="29063" formatCode="General">
                  <c:v>-185.12200000000001</c:v>
                </c:pt>
                <c:pt idx="29064" formatCode="General">
                  <c:v>-186.36500000000001</c:v>
                </c:pt>
                <c:pt idx="29065" formatCode="General">
                  <c:v>-187.64400000000001</c:v>
                </c:pt>
                <c:pt idx="29066" formatCode="General">
                  <c:v>-188.93</c:v>
                </c:pt>
                <c:pt idx="29067" formatCode="General">
                  <c:v>-190.126</c:v>
                </c:pt>
                <c:pt idx="29068" formatCode="General">
                  <c:v>-191.09700000000001</c:v>
                </c:pt>
                <c:pt idx="29069" formatCode="General">
                  <c:v>-191.77799999999999</c:v>
                </c:pt>
                <c:pt idx="29070" formatCode="General">
                  <c:v>-192.238</c:v>
                </c:pt>
                <c:pt idx="29071" formatCode="General">
                  <c:v>-192.578</c:v>
                </c:pt>
                <c:pt idx="29072" formatCode="General">
                  <c:v>-192.90600000000001</c:v>
                </c:pt>
                <c:pt idx="29073" formatCode="General">
                  <c:v>-193.29499999999999</c:v>
                </c:pt>
                <c:pt idx="29074" formatCode="General">
                  <c:v>-193.803</c:v>
                </c:pt>
                <c:pt idx="29075" formatCode="General">
                  <c:v>-194.471</c:v>
                </c:pt>
                <c:pt idx="29076" formatCode="General">
                  <c:v>-195.27699999999999</c:v>
                </c:pt>
                <c:pt idx="29077" formatCode="General">
                  <c:v>-196.16300000000001</c:v>
                </c:pt>
                <c:pt idx="29078" formatCode="General">
                  <c:v>-197.04599999999999</c:v>
                </c:pt>
                <c:pt idx="29079" formatCode="General">
                  <c:v>-197.85400000000001</c:v>
                </c:pt>
                <c:pt idx="29080" formatCode="General">
                  <c:v>-198.589</c:v>
                </c:pt>
                <c:pt idx="29081" formatCode="General">
                  <c:v>-199.28299999999999</c:v>
                </c:pt>
                <c:pt idx="29082" formatCode="General">
                  <c:v>-200.005</c:v>
                </c:pt>
                <c:pt idx="29083" formatCode="General">
                  <c:v>-200.80600000000001</c:v>
                </c:pt>
                <c:pt idx="29084" formatCode="General">
                  <c:v>-201.69499999999999</c:v>
                </c:pt>
                <c:pt idx="29085" formatCode="General">
                  <c:v>-202.60599999999999</c:v>
                </c:pt>
                <c:pt idx="29086" formatCode="General">
                  <c:v>-203.47900000000001</c:v>
                </c:pt>
                <c:pt idx="29087" formatCode="General">
                  <c:v>-204.35499999999999</c:v>
                </c:pt>
                <c:pt idx="29088" formatCode="General">
                  <c:v>-205.291</c:v>
                </c:pt>
                <c:pt idx="29089" formatCode="General">
                  <c:v>-206.33099999999999</c:v>
                </c:pt>
                <c:pt idx="29090" formatCode="General">
                  <c:v>-207.58</c:v>
                </c:pt>
                <c:pt idx="29091" formatCode="General">
                  <c:v>-209.16</c:v>
                </c:pt>
                <c:pt idx="29092" formatCode="General">
                  <c:v>-211.12700000000001</c:v>
                </c:pt>
                <c:pt idx="29093" formatCode="General">
                  <c:v>-213.477</c:v>
                </c:pt>
                <c:pt idx="29094" formatCode="General">
                  <c:v>-216.05699999999999</c:v>
                </c:pt>
                <c:pt idx="29095" formatCode="General">
                  <c:v>-218.74199999999999</c:v>
                </c:pt>
                <c:pt idx="29096" formatCode="General">
                  <c:v>-221.54599999999999</c:v>
                </c:pt>
                <c:pt idx="29097" formatCode="General">
                  <c:v>-224.441</c:v>
                </c:pt>
                <c:pt idx="29098" formatCode="General">
                  <c:v>-227.37299999999999</c:v>
                </c:pt>
                <c:pt idx="29099" formatCode="General">
                  <c:v>-230.32</c:v>
                </c:pt>
                <c:pt idx="29100" formatCode="General">
                  <c:v>-233.25299999999999</c:v>
                </c:pt>
                <c:pt idx="29101" formatCode="General">
                  <c:v>-236.09700000000001</c:v>
                </c:pt>
                <c:pt idx="29102" formatCode="General">
                  <c:v>-238.76599999999999</c:v>
                </c:pt>
                <c:pt idx="29103" formatCode="General">
                  <c:v>-241.19499999999999</c:v>
                </c:pt>
                <c:pt idx="29104" formatCode="General">
                  <c:v>-243.30099999999999</c:v>
                </c:pt>
                <c:pt idx="29105" formatCode="General">
                  <c:v>-245.006</c:v>
                </c:pt>
                <c:pt idx="29106" formatCode="General">
                  <c:v>-246.20500000000001</c:v>
                </c:pt>
                <c:pt idx="29107" formatCode="General">
                  <c:v>-246.828</c:v>
                </c:pt>
                <c:pt idx="29108" formatCode="General">
                  <c:v>-246.88399999999999</c:v>
                </c:pt>
                <c:pt idx="29109" formatCode="General">
                  <c:v>-246.50200000000001</c:v>
                </c:pt>
                <c:pt idx="29110" formatCode="General">
                  <c:v>-245.90799999999999</c:v>
                </c:pt>
                <c:pt idx="29111" formatCode="General">
                  <c:v>-245.19800000000001</c:v>
                </c:pt>
                <c:pt idx="29112" formatCode="General">
                  <c:v>-244.37299999999999</c:v>
                </c:pt>
                <c:pt idx="29113" formatCode="General">
                  <c:v>-243.483</c:v>
                </c:pt>
                <c:pt idx="29114" formatCode="General">
                  <c:v>-242.58799999999999</c:v>
                </c:pt>
                <c:pt idx="29115" formatCode="General">
                  <c:v>-241.74799999999999</c:v>
                </c:pt>
                <c:pt idx="29116" formatCode="General">
                  <c:v>-241.06700000000001</c:v>
                </c:pt>
                <c:pt idx="29117" formatCode="General">
                  <c:v>-240.65299999999999</c:v>
                </c:pt>
                <c:pt idx="29118" formatCode="General">
                  <c:v>-240.34200000000001</c:v>
                </c:pt>
                <c:pt idx="29119" formatCode="General">
                  <c:v>-239.89500000000001</c:v>
                </c:pt>
                <c:pt idx="29120" formatCode="General">
                  <c:v>-239.215</c:v>
                </c:pt>
                <c:pt idx="29121" formatCode="General">
                  <c:v>-238.28899999999999</c:v>
                </c:pt>
                <c:pt idx="29122" formatCode="General">
                  <c:v>-237.24100000000001</c:v>
                </c:pt>
                <c:pt idx="29123" formatCode="General">
                  <c:v>-236.166</c:v>
                </c:pt>
                <c:pt idx="29124" formatCode="General">
                  <c:v>-235.07900000000001</c:v>
                </c:pt>
                <c:pt idx="29125" formatCode="General">
                  <c:v>-233.989</c:v>
                </c:pt>
                <c:pt idx="29126" formatCode="General">
                  <c:v>-232.9</c:v>
                </c:pt>
                <c:pt idx="29127" formatCode="General">
                  <c:v>-231.86199999999999</c:v>
                </c:pt>
                <c:pt idx="29128" formatCode="General">
                  <c:v>-230.97900000000001</c:v>
                </c:pt>
                <c:pt idx="29129" formatCode="General">
                  <c:v>-230.37799999999999</c:v>
                </c:pt>
                <c:pt idx="29130" formatCode="General">
                  <c:v>-230.125</c:v>
                </c:pt>
                <c:pt idx="29131" formatCode="General">
                  <c:v>-230.21700000000001</c:v>
                </c:pt>
                <c:pt idx="29132" formatCode="General">
                  <c:v>-230.62700000000001</c:v>
                </c:pt>
                <c:pt idx="29133" formatCode="General">
                  <c:v>-231.309</c:v>
                </c:pt>
                <c:pt idx="29134" formatCode="General">
                  <c:v>-232.178</c:v>
                </c:pt>
                <c:pt idx="29135" formatCode="General">
                  <c:v>-233.15700000000001</c:v>
                </c:pt>
                <c:pt idx="29136" formatCode="General">
                  <c:v>-234.22300000000001</c:v>
                </c:pt>
                <c:pt idx="29137" formatCode="General">
                  <c:v>-235.43199999999999</c:v>
                </c:pt>
                <c:pt idx="29138" formatCode="General">
                  <c:v>-236.88399999999999</c:v>
                </c:pt>
                <c:pt idx="29139" formatCode="General">
                  <c:v>-238.45099999999999</c:v>
                </c:pt>
                <c:pt idx="29140" formatCode="General">
                  <c:v>-239.922</c:v>
                </c:pt>
                <c:pt idx="29141" formatCode="General">
                  <c:v>-241.15299999999999</c:v>
                </c:pt>
                <c:pt idx="29142" formatCode="General">
                  <c:v>-242.05600000000001</c:v>
                </c:pt>
                <c:pt idx="29143" formatCode="General">
                  <c:v>-242.65100000000001</c:v>
                </c:pt>
                <c:pt idx="29144" formatCode="General">
                  <c:v>-242.864</c:v>
                </c:pt>
                <c:pt idx="29145" formatCode="General">
                  <c:v>-242.56800000000001</c:v>
                </c:pt>
                <c:pt idx="29146" formatCode="General">
                  <c:v>-241.68199999999999</c:v>
                </c:pt>
                <c:pt idx="29147" formatCode="General">
                  <c:v>-240.17500000000001</c:v>
                </c:pt>
                <c:pt idx="29148" formatCode="General">
                  <c:v>-238.09800000000001</c:v>
                </c:pt>
                <c:pt idx="29149" formatCode="General">
                  <c:v>-235.57599999999999</c:v>
                </c:pt>
                <c:pt idx="29150" formatCode="General">
                  <c:v>-232.75200000000001</c:v>
                </c:pt>
                <c:pt idx="29151" formatCode="General">
                  <c:v>-229.74799999999999</c:v>
                </c:pt>
                <c:pt idx="29152" formatCode="General">
                  <c:v>-226.65899999999999</c:v>
                </c:pt>
                <c:pt idx="29153" formatCode="General">
                  <c:v>-223.63499999999999</c:v>
                </c:pt>
                <c:pt idx="29154" formatCode="General">
                  <c:v>-220.80099999999999</c:v>
                </c:pt>
                <c:pt idx="29155" formatCode="General">
                  <c:v>-218.16300000000001</c:v>
                </c:pt>
                <c:pt idx="29156" formatCode="General">
                  <c:v>-215.69900000000001</c:v>
                </c:pt>
                <c:pt idx="29157" formatCode="General">
                  <c:v>-213.37299999999999</c:v>
                </c:pt>
                <c:pt idx="29158" formatCode="General">
                  <c:v>-211.26499999999999</c:v>
                </c:pt>
                <c:pt idx="29159" formatCode="General">
                  <c:v>-209.50800000000001</c:v>
                </c:pt>
                <c:pt idx="29160" formatCode="General">
                  <c:v>-208.06899999999999</c:v>
                </c:pt>
                <c:pt idx="29161" formatCode="General">
                  <c:v>-206.83699999999999</c:v>
                </c:pt>
                <c:pt idx="29162" formatCode="General">
                  <c:v>-205.70400000000001</c:v>
                </c:pt>
                <c:pt idx="29163" formatCode="General">
                  <c:v>-204.643</c:v>
                </c:pt>
                <c:pt idx="29164" formatCode="General">
                  <c:v>-203.71199999999999</c:v>
                </c:pt>
                <c:pt idx="29165" formatCode="General">
                  <c:v>-202.84399999999999</c:v>
                </c:pt>
                <c:pt idx="29166" formatCode="General">
                  <c:v>-201.92400000000001</c:v>
                </c:pt>
                <c:pt idx="29167" formatCode="General">
                  <c:v>-200.93700000000001</c:v>
                </c:pt>
                <c:pt idx="29168" formatCode="General">
                  <c:v>-199.874</c:v>
                </c:pt>
                <c:pt idx="29169" formatCode="General">
                  <c:v>-198.67400000000001</c:v>
                </c:pt>
                <c:pt idx="29170" formatCode="General">
                  <c:v>-197.297</c:v>
                </c:pt>
                <c:pt idx="29171" formatCode="General">
                  <c:v>-195.74100000000001</c:v>
                </c:pt>
                <c:pt idx="29172" formatCode="General">
                  <c:v>-194.012</c:v>
                </c:pt>
                <c:pt idx="29173" formatCode="General">
                  <c:v>-192.11</c:v>
                </c:pt>
                <c:pt idx="29174" formatCode="General">
                  <c:v>-190.00700000000001</c:v>
                </c:pt>
                <c:pt idx="29175" formatCode="General">
                  <c:v>-187.66300000000001</c:v>
                </c:pt>
                <c:pt idx="29176" formatCode="General">
                  <c:v>-185.04</c:v>
                </c:pt>
                <c:pt idx="29177" formatCode="General">
                  <c:v>-182.09200000000001</c:v>
                </c:pt>
                <c:pt idx="29178" formatCode="General">
                  <c:v>-178.78100000000001</c:v>
                </c:pt>
                <c:pt idx="29179" formatCode="General">
                  <c:v>-175.22399999999999</c:v>
                </c:pt>
                <c:pt idx="29180" formatCode="General">
                  <c:v>-171.60499999999999</c:v>
                </c:pt>
                <c:pt idx="29181" formatCode="General">
                  <c:v>-168.214</c:v>
                </c:pt>
                <c:pt idx="29182" formatCode="General">
                  <c:v>-165.19200000000001</c:v>
                </c:pt>
                <c:pt idx="29183" formatCode="General">
                  <c:v>-162.34800000000001</c:v>
                </c:pt>
                <c:pt idx="29184" formatCode="General">
                  <c:v>-159.523</c:v>
                </c:pt>
                <c:pt idx="29185" formatCode="General">
                  <c:v>-156.62799999999999</c:v>
                </c:pt>
                <c:pt idx="29186" formatCode="General">
                  <c:v>-153.68100000000001</c:v>
                </c:pt>
                <c:pt idx="29187" formatCode="General">
                  <c:v>-150.71799999999999</c:v>
                </c:pt>
                <c:pt idx="29188" formatCode="General">
                  <c:v>-147.703</c:v>
                </c:pt>
                <c:pt idx="29189" formatCode="General">
                  <c:v>-144.66200000000001</c:v>
                </c:pt>
                <c:pt idx="29190" formatCode="General">
                  <c:v>-141.72800000000001</c:v>
                </c:pt>
                <c:pt idx="29191" formatCode="General">
                  <c:v>-139.01300000000001</c:v>
                </c:pt>
                <c:pt idx="29192" formatCode="General">
                  <c:v>-136.58000000000001</c:v>
                </c:pt>
                <c:pt idx="29193" formatCode="General">
                  <c:v>-134.43199999999999</c:v>
                </c:pt>
                <c:pt idx="29194" formatCode="General">
                  <c:v>-132.536</c:v>
                </c:pt>
                <c:pt idx="29195" formatCode="General">
                  <c:v>-130.84200000000001</c:v>
                </c:pt>
                <c:pt idx="29196" formatCode="General">
                  <c:v>-129.261</c:v>
                </c:pt>
                <c:pt idx="29197" formatCode="General">
                  <c:v>-127.687</c:v>
                </c:pt>
                <c:pt idx="29198" formatCode="General">
                  <c:v>-126.032</c:v>
                </c:pt>
                <c:pt idx="29199" formatCode="General">
                  <c:v>-124.236</c:v>
                </c:pt>
                <c:pt idx="29200" formatCode="General">
                  <c:v>-122.316</c:v>
                </c:pt>
                <c:pt idx="29201" formatCode="General">
                  <c:v>-120.294</c:v>
                </c:pt>
                <c:pt idx="29202" formatCode="General">
                  <c:v>-118.13500000000001</c:v>
                </c:pt>
                <c:pt idx="29203" formatCode="General">
                  <c:v>-115.79900000000001</c:v>
                </c:pt>
                <c:pt idx="29204" formatCode="General">
                  <c:v>-113.253</c:v>
                </c:pt>
                <c:pt idx="29205" formatCode="General">
                  <c:v>-110.486</c:v>
                </c:pt>
                <c:pt idx="29206" formatCode="General">
                  <c:v>-107.502</c:v>
                </c:pt>
                <c:pt idx="29207" formatCode="General">
                  <c:v>-104.28</c:v>
                </c:pt>
                <c:pt idx="29208" formatCode="General">
                  <c:v>-100.825</c:v>
                </c:pt>
                <c:pt idx="29209" formatCode="General">
                  <c:v>-97.197100000000006</c:v>
                </c:pt>
                <c:pt idx="29210" formatCode="General">
                  <c:v>-93.468500000000006</c:v>
                </c:pt>
                <c:pt idx="29211" formatCode="General">
                  <c:v>-89.693799999999996</c:v>
                </c:pt>
                <c:pt idx="29212" formatCode="General">
                  <c:v>-85.913499999999999</c:v>
                </c:pt>
                <c:pt idx="29213" formatCode="General">
                  <c:v>-82.153099999999995</c:v>
                </c:pt>
                <c:pt idx="29214" formatCode="General">
                  <c:v>-78.417000000000002</c:v>
                </c:pt>
                <c:pt idx="29215" formatCode="General">
                  <c:v>-74.718199999999996</c:v>
                </c:pt>
                <c:pt idx="29216" formatCode="General">
                  <c:v>-71.098600000000005</c:v>
                </c:pt>
                <c:pt idx="29217" formatCode="General">
                  <c:v>-67.5702</c:v>
                </c:pt>
                <c:pt idx="29218" formatCode="General">
                  <c:v>-64.117800000000003</c:v>
                </c:pt>
                <c:pt idx="29219" formatCode="General">
                  <c:v>-60.8429</c:v>
                </c:pt>
                <c:pt idx="29220" formatCode="General">
                  <c:v>-57.8827</c:v>
                </c:pt>
                <c:pt idx="29221" formatCode="General">
                  <c:v>-55.352899999999998</c:v>
                </c:pt>
                <c:pt idx="29222" formatCode="General">
                  <c:v>-53.282299999999999</c:v>
                </c:pt>
                <c:pt idx="29223" formatCode="General">
                  <c:v>-51.5045</c:v>
                </c:pt>
                <c:pt idx="29224" formatCode="General">
                  <c:v>-49.865299999999998</c:v>
                </c:pt>
                <c:pt idx="29225" formatCode="General">
                  <c:v>-48.284100000000002</c:v>
                </c:pt>
                <c:pt idx="29226" formatCode="General">
                  <c:v>-46.673900000000003</c:v>
                </c:pt>
                <c:pt idx="29227" formatCode="General">
                  <c:v>-44.946800000000003</c:v>
                </c:pt>
                <c:pt idx="29228" formatCode="General">
                  <c:v>-43.011400000000002</c:v>
                </c:pt>
                <c:pt idx="29229" formatCode="General">
                  <c:v>-40.759500000000003</c:v>
                </c:pt>
                <c:pt idx="29230" formatCode="General">
                  <c:v>-38.080800000000004</c:v>
                </c:pt>
                <c:pt idx="29231" formatCode="General">
                  <c:v>-34.915900000000001</c:v>
                </c:pt>
                <c:pt idx="29232" formatCode="General">
                  <c:v>-31.260999999999999</c:v>
                </c:pt>
                <c:pt idx="29233" formatCode="General">
                  <c:v>-27.1568</c:v>
                </c:pt>
                <c:pt idx="29234" formatCode="General">
                  <c:v>-22.660399999999999</c:v>
                </c:pt>
                <c:pt idx="29235" formatCode="General">
                  <c:v>-17.814</c:v>
                </c:pt>
                <c:pt idx="29236" formatCode="General">
                  <c:v>-12.6912</c:v>
                </c:pt>
                <c:pt idx="29237" formatCode="General">
                  <c:v>-7.4039299999999999</c:v>
                </c:pt>
                <c:pt idx="29238" formatCode="General">
                  <c:v>-2.1003500000000002</c:v>
                </c:pt>
                <c:pt idx="29239" formatCode="General">
                  <c:v>3.0969899999999999</c:v>
                </c:pt>
                <c:pt idx="29240" formatCode="General">
                  <c:v>8.1193299999999997</c:v>
                </c:pt>
                <c:pt idx="29241" formatCode="General">
                  <c:v>12.9039</c:v>
                </c:pt>
                <c:pt idx="29242" formatCode="General">
                  <c:v>17.3584</c:v>
                </c:pt>
                <c:pt idx="29243" formatCode="General">
                  <c:v>21.469799999999999</c:v>
                </c:pt>
                <c:pt idx="29244" formatCode="General">
                  <c:v>25.338200000000001</c:v>
                </c:pt>
                <c:pt idx="29245" formatCode="General">
                  <c:v>29.105</c:v>
                </c:pt>
                <c:pt idx="29246" formatCode="General">
                  <c:v>32.897100000000002</c:v>
                </c:pt>
                <c:pt idx="29247" formatCode="General">
                  <c:v>36.6875</c:v>
                </c:pt>
                <c:pt idx="29248" formatCode="General">
                  <c:v>40.436599999999999</c:v>
                </c:pt>
                <c:pt idx="29249" formatCode="General">
                  <c:v>44.228299999999997</c:v>
                </c:pt>
                <c:pt idx="29250" formatCode="General">
                  <c:v>48.083100000000002</c:v>
                </c:pt>
                <c:pt idx="29251" formatCode="General">
                  <c:v>51.939799999999998</c:v>
                </c:pt>
                <c:pt idx="29252" formatCode="General">
                  <c:v>55.757599999999996</c:v>
                </c:pt>
                <c:pt idx="29253" formatCode="General">
                  <c:v>59.516100000000002</c:v>
                </c:pt>
                <c:pt idx="29254" formatCode="General">
                  <c:v>63.175400000000003</c:v>
                </c:pt>
                <c:pt idx="29255" formatCode="General">
                  <c:v>66.676199999999994</c:v>
                </c:pt>
                <c:pt idx="29256" formatCode="General">
                  <c:v>69.932900000000004</c:v>
                </c:pt>
                <c:pt idx="29257" formatCode="General">
                  <c:v>72.846900000000005</c:v>
                </c:pt>
                <c:pt idx="29258" formatCode="General">
                  <c:v>75.344700000000003</c:v>
                </c:pt>
                <c:pt idx="29259" formatCode="General">
                  <c:v>77.4084</c:v>
                </c:pt>
                <c:pt idx="29260" formatCode="General">
                  <c:v>79.084999999999994</c:v>
                </c:pt>
                <c:pt idx="29261" formatCode="General">
                  <c:v>80.514200000000002</c:v>
                </c:pt>
                <c:pt idx="29262" formatCode="General">
                  <c:v>81.836600000000004</c:v>
                </c:pt>
                <c:pt idx="29263" formatCode="General">
                  <c:v>83.12</c:v>
                </c:pt>
                <c:pt idx="29264" formatCode="General">
                  <c:v>84.4208</c:v>
                </c:pt>
                <c:pt idx="29265" formatCode="General">
                  <c:v>85.775300000000001</c:v>
                </c:pt>
                <c:pt idx="29266" formatCode="General">
                  <c:v>87.222099999999998</c:v>
                </c:pt>
                <c:pt idx="29267" formatCode="General">
                  <c:v>88.795599999999993</c:v>
                </c:pt>
                <c:pt idx="29268" formatCode="General">
                  <c:v>90.511799999999994</c:v>
                </c:pt>
                <c:pt idx="29269" formatCode="General">
                  <c:v>92.382599999999996</c:v>
                </c:pt>
                <c:pt idx="29270" formatCode="General">
                  <c:v>94.427400000000006</c:v>
                </c:pt>
                <c:pt idx="29271" formatCode="General">
                  <c:v>96.635400000000004</c:v>
                </c:pt>
                <c:pt idx="29272" formatCode="General">
                  <c:v>98.975099999999998</c:v>
                </c:pt>
                <c:pt idx="29273" formatCode="General">
                  <c:v>101.462</c:v>
                </c:pt>
                <c:pt idx="29274" formatCode="General">
                  <c:v>104.13</c:v>
                </c:pt>
                <c:pt idx="29275" formatCode="General">
                  <c:v>107.012</c:v>
                </c:pt>
                <c:pt idx="29276" formatCode="General">
                  <c:v>110.11199999999999</c:v>
                </c:pt>
                <c:pt idx="29277" formatCode="General">
                  <c:v>113.361</c:v>
                </c:pt>
                <c:pt idx="29278" formatCode="General">
                  <c:v>116.736</c:v>
                </c:pt>
                <c:pt idx="29279" formatCode="General">
                  <c:v>120.262</c:v>
                </c:pt>
                <c:pt idx="29280" formatCode="General">
                  <c:v>124.003</c:v>
                </c:pt>
                <c:pt idx="29281" formatCode="General">
                  <c:v>127.988</c:v>
                </c:pt>
                <c:pt idx="29282" formatCode="General">
                  <c:v>132.09</c:v>
                </c:pt>
                <c:pt idx="29283" formatCode="General">
                  <c:v>136.172</c:v>
                </c:pt>
                <c:pt idx="29284" formatCode="General">
                  <c:v>140.155</c:v>
                </c:pt>
                <c:pt idx="29285" formatCode="General">
                  <c:v>143.96700000000001</c:v>
                </c:pt>
                <c:pt idx="29286" formatCode="General">
                  <c:v>147.54900000000001</c:v>
                </c:pt>
                <c:pt idx="29287" formatCode="General">
                  <c:v>150.87</c:v>
                </c:pt>
                <c:pt idx="29288" formatCode="General">
                  <c:v>153.905</c:v>
                </c:pt>
                <c:pt idx="29289" formatCode="General">
                  <c:v>156.62</c:v>
                </c:pt>
                <c:pt idx="29290" formatCode="General">
                  <c:v>159.041</c:v>
                </c:pt>
                <c:pt idx="29291" formatCode="General">
                  <c:v>161.29300000000001</c:v>
                </c:pt>
                <c:pt idx="29292" formatCode="General">
                  <c:v>163.39500000000001</c:v>
                </c:pt>
                <c:pt idx="29293" formatCode="General">
                  <c:v>165.268</c:v>
                </c:pt>
                <c:pt idx="29294" formatCode="General">
                  <c:v>166.84399999999999</c:v>
                </c:pt>
                <c:pt idx="29295" formatCode="General">
                  <c:v>168.13800000000001</c:v>
                </c:pt>
                <c:pt idx="29296" formatCode="General">
                  <c:v>169.33</c:v>
                </c:pt>
                <c:pt idx="29297" formatCode="General">
                  <c:v>170.56899999999999</c:v>
                </c:pt>
                <c:pt idx="29298" formatCode="General">
                  <c:v>171.90600000000001</c:v>
                </c:pt>
                <c:pt idx="29299" formatCode="General">
                  <c:v>173.315</c:v>
                </c:pt>
                <c:pt idx="29300" formatCode="General">
                  <c:v>174.73500000000001</c:v>
                </c:pt>
                <c:pt idx="29301" formatCode="General">
                  <c:v>176.17</c:v>
                </c:pt>
                <c:pt idx="29302" formatCode="General">
                  <c:v>177.66900000000001</c:v>
                </c:pt>
                <c:pt idx="29303" formatCode="General">
                  <c:v>179.369</c:v>
                </c:pt>
                <c:pt idx="29304" formatCode="General">
                  <c:v>181.38300000000001</c:v>
                </c:pt>
                <c:pt idx="29305" formatCode="General">
                  <c:v>183.73099999999999</c:v>
                </c:pt>
                <c:pt idx="29306" formatCode="General">
                  <c:v>186.5</c:v>
                </c:pt>
                <c:pt idx="29307" formatCode="General">
                  <c:v>189.774</c:v>
                </c:pt>
                <c:pt idx="29308" formatCode="General">
                  <c:v>193.48400000000001</c:v>
                </c:pt>
                <c:pt idx="29309" formatCode="General">
                  <c:v>197.53200000000001</c:v>
                </c:pt>
                <c:pt idx="29310" formatCode="General">
                  <c:v>201.85599999999999</c:v>
                </c:pt>
                <c:pt idx="29311" formatCode="General">
                  <c:v>206.35499999999999</c:v>
                </c:pt>
                <c:pt idx="29312" formatCode="General">
                  <c:v>210.904</c:v>
                </c:pt>
                <c:pt idx="29313" formatCode="General">
                  <c:v>215.41399999999999</c:v>
                </c:pt>
                <c:pt idx="29314" formatCode="General">
                  <c:v>219.828</c:v>
                </c:pt>
                <c:pt idx="29315" formatCode="General">
                  <c:v>224.08500000000001</c:v>
                </c:pt>
                <c:pt idx="29316" formatCode="General">
                  <c:v>228.13</c:v>
                </c:pt>
                <c:pt idx="29317" formatCode="General">
                  <c:v>231.917</c:v>
                </c:pt>
                <c:pt idx="29318" formatCode="General">
                  <c:v>235.404</c:v>
                </c:pt>
                <c:pt idx="29319" formatCode="General">
                  <c:v>238.55699999999999</c:v>
                </c:pt>
                <c:pt idx="29320" formatCode="General">
                  <c:v>241.399</c:v>
                </c:pt>
                <c:pt idx="29321" formatCode="General">
                  <c:v>243.97300000000001</c:v>
                </c:pt>
                <c:pt idx="29322" formatCode="General">
                  <c:v>246.31299999999999</c:v>
                </c:pt>
                <c:pt idx="29323" formatCode="General">
                  <c:v>248.45699999999999</c:v>
                </c:pt>
                <c:pt idx="29324" formatCode="General">
                  <c:v>250.44</c:v>
                </c:pt>
                <c:pt idx="29325" formatCode="General">
                  <c:v>252.21199999999999</c:v>
                </c:pt>
                <c:pt idx="29326" formatCode="General">
                  <c:v>253.654</c:v>
                </c:pt>
                <c:pt idx="29327" formatCode="General">
                  <c:v>254.756</c:v>
                </c:pt>
                <c:pt idx="29328" formatCode="General">
                  <c:v>255.565</c:v>
                </c:pt>
                <c:pt idx="29329" formatCode="General">
                  <c:v>256.08499999999998</c:v>
                </c:pt>
                <c:pt idx="29330" formatCode="General">
                  <c:v>256.28699999999998</c:v>
                </c:pt>
                <c:pt idx="29331" formatCode="General">
                  <c:v>256.10700000000003</c:v>
                </c:pt>
                <c:pt idx="29332" formatCode="General">
                  <c:v>255.584</c:v>
                </c:pt>
                <c:pt idx="29333" formatCode="General">
                  <c:v>254.833</c:v>
                </c:pt>
                <c:pt idx="29334" formatCode="General">
                  <c:v>254</c:v>
                </c:pt>
                <c:pt idx="29335" formatCode="General">
                  <c:v>253.221</c:v>
                </c:pt>
                <c:pt idx="29336" formatCode="General">
                  <c:v>252.56</c:v>
                </c:pt>
                <c:pt idx="29337" formatCode="General">
                  <c:v>252.07499999999999</c:v>
                </c:pt>
                <c:pt idx="29338" formatCode="General">
                  <c:v>251.82</c:v>
                </c:pt>
                <c:pt idx="29339" formatCode="General">
                  <c:v>251.85499999999999</c:v>
                </c:pt>
                <c:pt idx="29340" formatCode="General">
                  <c:v>252.23599999999999</c:v>
                </c:pt>
                <c:pt idx="29341" formatCode="General">
                  <c:v>252.97800000000001</c:v>
                </c:pt>
                <c:pt idx="29342" formatCode="General">
                  <c:v>254.06800000000001</c:v>
                </c:pt>
                <c:pt idx="29343" formatCode="General">
                  <c:v>255.45</c:v>
                </c:pt>
                <c:pt idx="29344" formatCode="General">
                  <c:v>257.01799999999997</c:v>
                </c:pt>
                <c:pt idx="29345" formatCode="General">
                  <c:v>258.637</c:v>
                </c:pt>
                <c:pt idx="29346" formatCode="General">
                  <c:v>260.26600000000002</c:v>
                </c:pt>
                <c:pt idx="29347" formatCode="General">
                  <c:v>261.93799999999999</c:v>
                </c:pt>
                <c:pt idx="29348" formatCode="General">
                  <c:v>263.66699999999997</c:v>
                </c:pt>
                <c:pt idx="29349" formatCode="General">
                  <c:v>265.45</c:v>
                </c:pt>
                <c:pt idx="29350" formatCode="General">
                  <c:v>267.26499999999999</c:v>
                </c:pt>
                <c:pt idx="29351" formatCode="General">
                  <c:v>269.08199999999999</c:v>
                </c:pt>
                <c:pt idx="29352" formatCode="General">
                  <c:v>270.87</c:v>
                </c:pt>
                <c:pt idx="29353" formatCode="General">
                  <c:v>272.60399999999998</c:v>
                </c:pt>
                <c:pt idx="29354" formatCode="General">
                  <c:v>274.262</c:v>
                </c:pt>
                <c:pt idx="29355" formatCode="General">
                  <c:v>275.786</c:v>
                </c:pt>
                <c:pt idx="29356" formatCode="General">
                  <c:v>277.11099999999999</c:v>
                </c:pt>
                <c:pt idx="29357" formatCode="General">
                  <c:v>278.17700000000002</c:v>
                </c:pt>
                <c:pt idx="29358" formatCode="General">
                  <c:v>278.916</c:v>
                </c:pt>
                <c:pt idx="29359" formatCode="General">
                  <c:v>279.27499999999998</c:v>
                </c:pt>
                <c:pt idx="29360" formatCode="General">
                  <c:v>279.23200000000003</c:v>
                </c:pt>
                <c:pt idx="29361" formatCode="General">
                  <c:v>278.786</c:v>
                </c:pt>
                <c:pt idx="29362" formatCode="General">
                  <c:v>277.89600000000002</c:v>
                </c:pt>
                <c:pt idx="29363" formatCode="General">
                  <c:v>276.58100000000002</c:v>
                </c:pt>
                <c:pt idx="29364" formatCode="General">
                  <c:v>274.98200000000003</c:v>
                </c:pt>
                <c:pt idx="29365" formatCode="General">
                  <c:v>273.21100000000001</c:v>
                </c:pt>
                <c:pt idx="29366" formatCode="General">
                  <c:v>271.30900000000003</c:v>
                </c:pt>
                <c:pt idx="29367" formatCode="General">
                  <c:v>269.29000000000002</c:v>
                </c:pt>
                <c:pt idx="29368" formatCode="General">
                  <c:v>267.16300000000001</c:v>
                </c:pt>
                <c:pt idx="29369" formatCode="General">
                  <c:v>265.00599999999997</c:v>
                </c:pt>
                <c:pt idx="29370" formatCode="General">
                  <c:v>262.90800000000002</c:v>
                </c:pt>
                <c:pt idx="29371" formatCode="General">
                  <c:v>260.92099999999999</c:v>
                </c:pt>
                <c:pt idx="29372" formatCode="General">
                  <c:v>259.065</c:v>
                </c:pt>
                <c:pt idx="29373" formatCode="General">
                  <c:v>257.33199999999999</c:v>
                </c:pt>
                <c:pt idx="29374" formatCode="General">
                  <c:v>255.619</c:v>
                </c:pt>
                <c:pt idx="29375" formatCode="General">
                  <c:v>253.80799999999999</c:v>
                </c:pt>
                <c:pt idx="29376" formatCode="General">
                  <c:v>251.864</c:v>
                </c:pt>
                <c:pt idx="29377" formatCode="General">
                  <c:v>249.77600000000001</c:v>
                </c:pt>
                <c:pt idx="29378" formatCode="General">
                  <c:v>247.57400000000001</c:v>
                </c:pt>
                <c:pt idx="29379" formatCode="General">
                  <c:v>245.339</c:v>
                </c:pt>
                <c:pt idx="29380" formatCode="General">
                  <c:v>243.17</c:v>
                </c:pt>
                <c:pt idx="29381" formatCode="General">
                  <c:v>241.054</c:v>
                </c:pt>
                <c:pt idx="29382" formatCode="General">
                  <c:v>238.94900000000001</c:v>
                </c:pt>
                <c:pt idx="29383" formatCode="General">
                  <c:v>236.90899999999999</c:v>
                </c:pt>
                <c:pt idx="29384" formatCode="General">
                  <c:v>234.98599999999999</c:v>
                </c:pt>
                <c:pt idx="29385" formatCode="General">
                  <c:v>233.185</c:v>
                </c:pt>
                <c:pt idx="29386" formatCode="General">
                  <c:v>231.47499999999999</c:v>
                </c:pt>
                <c:pt idx="29387" formatCode="General">
                  <c:v>229.80799999999999</c:v>
                </c:pt>
                <c:pt idx="29388" formatCode="General">
                  <c:v>228.203</c:v>
                </c:pt>
                <c:pt idx="29389" formatCode="General">
                  <c:v>226.67500000000001</c:v>
                </c:pt>
                <c:pt idx="29390" formatCode="General">
                  <c:v>225.143</c:v>
                </c:pt>
                <c:pt idx="29391" formatCode="General">
                  <c:v>223.54</c:v>
                </c:pt>
                <c:pt idx="29392" formatCode="General">
                  <c:v>221.86199999999999</c:v>
                </c:pt>
                <c:pt idx="29393" formatCode="General">
                  <c:v>220.172</c:v>
                </c:pt>
                <c:pt idx="29394" formatCode="General">
                  <c:v>218.54400000000001</c:v>
                </c:pt>
                <c:pt idx="29395" formatCode="General">
                  <c:v>216.98</c:v>
                </c:pt>
                <c:pt idx="29396" formatCode="General">
                  <c:v>215.48699999999999</c:v>
                </c:pt>
                <c:pt idx="29397" formatCode="General">
                  <c:v>214.11500000000001</c:v>
                </c:pt>
                <c:pt idx="29398" formatCode="General">
                  <c:v>212.83799999999999</c:v>
                </c:pt>
                <c:pt idx="29399" formatCode="General">
                  <c:v>211.53399999999999</c:v>
                </c:pt>
                <c:pt idx="29400" formatCode="General">
                  <c:v>210.13300000000001</c:v>
                </c:pt>
                <c:pt idx="29401" formatCode="General">
                  <c:v>208.61600000000001</c:v>
                </c:pt>
                <c:pt idx="29402" formatCode="General">
                  <c:v>206.89400000000001</c:v>
                </c:pt>
                <c:pt idx="29403" formatCode="General">
                  <c:v>204.874</c:v>
                </c:pt>
                <c:pt idx="29404" formatCode="General">
                  <c:v>202.535</c:v>
                </c:pt>
                <c:pt idx="29405" formatCode="General">
                  <c:v>199.90899999999999</c:v>
                </c:pt>
                <c:pt idx="29406" formatCode="General">
                  <c:v>197.06899999999999</c:v>
                </c:pt>
                <c:pt idx="29407" formatCode="General">
                  <c:v>194.05699999999999</c:v>
                </c:pt>
                <c:pt idx="29408" formatCode="General">
                  <c:v>190.892</c:v>
                </c:pt>
                <c:pt idx="29409" formatCode="General">
                  <c:v>187.57</c:v>
                </c:pt>
                <c:pt idx="29410" formatCode="General">
                  <c:v>184.06399999999999</c:v>
                </c:pt>
                <c:pt idx="29411" formatCode="General">
                  <c:v>180.30699999999999</c:v>
                </c:pt>
                <c:pt idx="29412" formatCode="General">
                  <c:v>176.28700000000001</c:v>
                </c:pt>
                <c:pt idx="29413" formatCode="General">
                  <c:v>172.06299999999999</c:v>
                </c:pt>
                <c:pt idx="29414" formatCode="General">
                  <c:v>167.726</c:v>
                </c:pt>
                <c:pt idx="29415" formatCode="General">
                  <c:v>163.36799999999999</c:v>
                </c:pt>
                <c:pt idx="29416" formatCode="General">
                  <c:v>159.04900000000001</c:v>
                </c:pt>
                <c:pt idx="29417" formatCode="General">
                  <c:v>154.83699999999999</c:v>
                </c:pt>
                <c:pt idx="29418" formatCode="General">
                  <c:v>150.816</c:v>
                </c:pt>
                <c:pt idx="29419" formatCode="General">
                  <c:v>146.964</c:v>
                </c:pt>
                <c:pt idx="29420" formatCode="General">
                  <c:v>143.17400000000001</c:v>
                </c:pt>
                <c:pt idx="29421" formatCode="General">
                  <c:v>139.33099999999999</c:v>
                </c:pt>
                <c:pt idx="29422" formatCode="General">
                  <c:v>135.357</c:v>
                </c:pt>
                <c:pt idx="29423" formatCode="General">
                  <c:v>131.34899999999999</c:v>
                </c:pt>
                <c:pt idx="29424" formatCode="General">
                  <c:v>127.413</c:v>
                </c:pt>
                <c:pt idx="29425" formatCode="General">
                  <c:v>123.569</c:v>
                </c:pt>
                <c:pt idx="29426" formatCode="General">
                  <c:v>119.91800000000001</c:v>
                </c:pt>
                <c:pt idx="29427" formatCode="General">
                  <c:v>116.58</c:v>
                </c:pt>
                <c:pt idx="29428" formatCode="General">
                  <c:v>113.673</c:v>
                </c:pt>
                <c:pt idx="29429" formatCode="General">
                  <c:v>111.253</c:v>
                </c:pt>
                <c:pt idx="29430" formatCode="General">
                  <c:v>109.15900000000001</c:v>
                </c:pt>
                <c:pt idx="29431" formatCode="General">
                  <c:v>107.223</c:v>
                </c:pt>
                <c:pt idx="29432" formatCode="General">
                  <c:v>105.357</c:v>
                </c:pt>
                <c:pt idx="29433" formatCode="General">
                  <c:v>103.41200000000001</c:v>
                </c:pt>
                <c:pt idx="29434" formatCode="General">
                  <c:v>101.224</c:v>
                </c:pt>
                <c:pt idx="29435" formatCode="General">
                  <c:v>98.691400000000002</c:v>
                </c:pt>
                <c:pt idx="29436" formatCode="General">
                  <c:v>95.798400000000001</c:v>
                </c:pt>
                <c:pt idx="29437" formatCode="General">
                  <c:v>92.665000000000006</c:v>
                </c:pt>
                <c:pt idx="29438" formatCode="General">
                  <c:v>89.419600000000003</c:v>
                </c:pt>
                <c:pt idx="29439" formatCode="General">
                  <c:v>86.134399999999999</c:v>
                </c:pt>
                <c:pt idx="29440" formatCode="General">
                  <c:v>82.859499999999997</c:v>
                </c:pt>
                <c:pt idx="29441" formatCode="General">
                  <c:v>79.618799999999993</c:v>
                </c:pt>
                <c:pt idx="29442" formatCode="General">
                  <c:v>76.362300000000005</c:v>
                </c:pt>
                <c:pt idx="29443" formatCode="General">
                  <c:v>73.036699999999996</c:v>
                </c:pt>
                <c:pt idx="29444" formatCode="General">
                  <c:v>69.658900000000003</c:v>
                </c:pt>
                <c:pt idx="29445" formatCode="General">
                  <c:v>66.252099999999999</c:v>
                </c:pt>
                <c:pt idx="29446" formatCode="General">
                  <c:v>62.839399999999998</c:v>
                </c:pt>
                <c:pt idx="29447" formatCode="General">
                  <c:v>59.535299999999999</c:v>
                </c:pt>
                <c:pt idx="29448" formatCode="General">
                  <c:v>56.479799999999997</c:v>
                </c:pt>
                <c:pt idx="29449" formatCode="General">
                  <c:v>53.643500000000003</c:v>
                </c:pt>
                <c:pt idx="29450" formatCode="General">
                  <c:v>50.916400000000003</c:v>
                </c:pt>
                <c:pt idx="29451" formatCode="General">
                  <c:v>48.176000000000002</c:v>
                </c:pt>
                <c:pt idx="29452" formatCode="General">
                  <c:v>45.2911</c:v>
                </c:pt>
                <c:pt idx="29453" formatCode="General">
                  <c:v>42.171300000000002</c:v>
                </c:pt>
                <c:pt idx="29454" formatCode="General">
                  <c:v>38.801699999999997</c:v>
                </c:pt>
                <c:pt idx="29455" formatCode="General">
                  <c:v>35.215299999999999</c:v>
                </c:pt>
                <c:pt idx="29456" formatCode="General">
                  <c:v>31.509799999999998</c:v>
                </c:pt>
                <c:pt idx="29457" formatCode="General">
                  <c:v>27.802499999999998</c:v>
                </c:pt>
                <c:pt idx="29458" formatCode="General">
                  <c:v>24.183700000000002</c:v>
                </c:pt>
                <c:pt idx="29459" formatCode="General">
                  <c:v>20.705400000000001</c:v>
                </c:pt>
                <c:pt idx="29460" formatCode="General">
                  <c:v>17.3553</c:v>
                </c:pt>
                <c:pt idx="29461" formatCode="General">
                  <c:v>14.0929</c:v>
                </c:pt>
                <c:pt idx="29462" formatCode="General">
                  <c:v>10.8735</c:v>
                </c:pt>
                <c:pt idx="29463" formatCode="General">
                  <c:v>7.6704800000000004</c:v>
                </c:pt>
                <c:pt idx="29464" formatCode="General">
                  <c:v>4.4350300000000002</c:v>
                </c:pt>
                <c:pt idx="29465" formatCode="General">
                  <c:v>1.08968</c:v>
                </c:pt>
                <c:pt idx="29466" formatCode="General">
                  <c:v>-2.4252600000000002</c:v>
                </c:pt>
                <c:pt idx="29467" formatCode="General">
                  <c:v>-6.1292900000000001</c:v>
                </c:pt>
                <c:pt idx="29468" formatCode="General">
                  <c:v>-10.0373</c:v>
                </c:pt>
                <c:pt idx="29469" formatCode="General">
                  <c:v>-14.1448</c:v>
                </c:pt>
                <c:pt idx="29470" formatCode="General">
                  <c:v>-18.400500000000001</c:v>
                </c:pt>
                <c:pt idx="29471" formatCode="General">
                  <c:v>-22.755099999999999</c:v>
                </c:pt>
                <c:pt idx="29472" formatCode="General">
                  <c:v>-27.189</c:v>
                </c:pt>
                <c:pt idx="29473" formatCode="General">
                  <c:v>-31.7455</c:v>
                </c:pt>
                <c:pt idx="29474" formatCode="General">
                  <c:v>-36.498600000000003</c:v>
                </c:pt>
                <c:pt idx="29475" formatCode="General">
                  <c:v>-41.357599999999998</c:v>
                </c:pt>
                <c:pt idx="29476" formatCode="General">
                  <c:v>-46.167099999999998</c:v>
                </c:pt>
                <c:pt idx="29477" formatCode="General">
                  <c:v>-50.751800000000003</c:v>
                </c:pt>
                <c:pt idx="29478" formatCode="General">
                  <c:v>-54.9636</c:v>
                </c:pt>
                <c:pt idx="29479" formatCode="General">
                  <c:v>-58.773299999999999</c:v>
                </c:pt>
                <c:pt idx="29480" formatCode="General">
                  <c:v>-62.229700000000001</c:v>
                </c:pt>
                <c:pt idx="29481" formatCode="General">
                  <c:v>-65.436000000000007</c:v>
                </c:pt>
                <c:pt idx="29482" formatCode="General">
                  <c:v>-68.498900000000006</c:v>
                </c:pt>
                <c:pt idx="29483" formatCode="General">
                  <c:v>-71.484800000000007</c:v>
                </c:pt>
                <c:pt idx="29484" formatCode="General">
                  <c:v>-74.382900000000006</c:v>
                </c:pt>
                <c:pt idx="29485" formatCode="General">
                  <c:v>-77.165700000000001</c:v>
                </c:pt>
                <c:pt idx="29486" formatCode="General">
                  <c:v>-79.803100000000001</c:v>
                </c:pt>
                <c:pt idx="29487" formatCode="General">
                  <c:v>-82.287899999999993</c:v>
                </c:pt>
                <c:pt idx="29488" formatCode="General">
                  <c:v>-84.635800000000003</c:v>
                </c:pt>
                <c:pt idx="29489" formatCode="General">
                  <c:v>-86.921499999999995</c:v>
                </c:pt>
                <c:pt idx="29490" formatCode="General">
                  <c:v>-89.22</c:v>
                </c:pt>
                <c:pt idx="29491" formatCode="General">
                  <c:v>-91.5261</c:v>
                </c:pt>
                <c:pt idx="29492" formatCode="General">
                  <c:v>-93.861199999999997</c:v>
                </c:pt>
                <c:pt idx="29493" formatCode="General">
                  <c:v>-96.285899999999998</c:v>
                </c:pt>
                <c:pt idx="29494" formatCode="General">
                  <c:v>-98.829700000000003</c:v>
                </c:pt>
                <c:pt idx="29495" formatCode="General">
                  <c:v>-101.495</c:v>
                </c:pt>
                <c:pt idx="29496" formatCode="General">
                  <c:v>-104.208</c:v>
                </c:pt>
                <c:pt idx="29497" formatCode="General">
                  <c:v>-106.88500000000001</c:v>
                </c:pt>
                <c:pt idx="29498" formatCode="General">
                  <c:v>-109.485</c:v>
                </c:pt>
                <c:pt idx="29499" formatCode="General">
                  <c:v>-112.005</c:v>
                </c:pt>
                <c:pt idx="29500" formatCode="General">
                  <c:v>-114.495</c:v>
                </c:pt>
                <c:pt idx="29501" formatCode="General">
                  <c:v>-116.93899999999999</c:v>
                </c:pt>
                <c:pt idx="29502" formatCode="General">
                  <c:v>-119.28100000000001</c:v>
                </c:pt>
                <c:pt idx="29503" formatCode="General">
                  <c:v>-121.473</c:v>
                </c:pt>
                <c:pt idx="29504" formatCode="General">
                  <c:v>-123.49</c:v>
                </c:pt>
                <c:pt idx="29505" formatCode="General">
                  <c:v>-125.34399999999999</c:v>
                </c:pt>
                <c:pt idx="29506" formatCode="General">
                  <c:v>-127.09099999999999</c:v>
                </c:pt>
                <c:pt idx="29507" formatCode="General">
                  <c:v>-128.81700000000001</c:v>
                </c:pt>
                <c:pt idx="29508" formatCode="General">
                  <c:v>-130.626</c:v>
                </c:pt>
                <c:pt idx="29509" formatCode="General">
                  <c:v>-132.61199999999999</c:v>
                </c:pt>
                <c:pt idx="29510" formatCode="General">
                  <c:v>-134.779</c:v>
                </c:pt>
                <c:pt idx="29511" formatCode="General">
                  <c:v>-137.12200000000001</c:v>
                </c:pt>
                <c:pt idx="29512" formatCode="General">
                  <c:v>-139.65</c:v>
                </c:pt>
                <c:pt idx="29513" formatCode="General">
                  <c:v>-142.34899999999999</c:v>
                </c:pt>
                <c:pt idx="29514" formatCode="General">
                  <c:v>-145.184</c:v>
                </c:pt>
                <c:pt idx="29515" formatCode="General">
                  <c:v>-148.08799999999999</c:v>
                </c:pt>
                <c:pt idx="29516" formatCode="General">
                  <c:v>-150.99100000000001</c:v>
                </c:pt>
                <c:pt idx="29517" formatCode="General">
                  <c:v>-153.81700000000001</c:v>
                </c:pt>
                <c:pt idx="29518" formatCode="General">
                  <c:v>-156.512</c:v>
                </c:pt>
                <c:pt idx="29519" formatCode="General">
                  <c:v>-159.07900000000001</c:v>
                </c:pt>
                <c:pt idx="29520" formatCode="General">
                  <c:v>-161.55699999999999</c:v>
                </c:pt>
                <c:pt idx="29521" formatCode="General">
                  <c:v>-163.994</c:v>
                </c:pt>
                <c:pt idx="29522" formatCode="General">
                  <c:v>-166.41200000000001</c:v>
                </c:pt>
                <c:pt idx="29523" formatCode="General">
                  <c:v>-168.80500000000001</c:v>
                </c:pt>
                <c:pt idx="29524" formatCode="General">
                  <c:v>-171.096</c:v>
                </c:pt>
                <c:pt idx="29525" formatCode="General">
                  <c:v>-173.185</c:v>
                </c:pt>
                <c:pt idx="29526" formatCode="General">
                  <c:v>-175.006</c:v>
                </c:pt>
                <c:pt idx="29527" formatCode="General">
                  <c:v>-176.619</c:v>
                </c:pt>
                <c:pt idx="29528" formatCode="General">
                  <c:v>-178.14400000000001</c:v>
                </c:pt>
                <c:pt idx="29529" formatCode="General">
                  <c:v>-179.78800000000001</c:v>
                </c:pt>
                <c:pt idx="29530" formatCode="General">
                  <c:v>-181.72800000000001</c:v>
                </c:pt>
                <c:pt idx="29531" formatCode="General">
                  <c:v>-183.91900000000001</c:v>
                </c:pt>
                <c:pt idx="29532" formatCode="General">
                  <c:v>-186.255</c:v>
                </c:pt>
                <c:pt idx="29533" formatCode="General">
                  <c:v>-188.59800000000001</c:v>
                </c:pt>
                <c:pt idx="29534" formatCode="General">
                  <c:v>-190.84200000000001</c:v>
                </c:pt>
                <c:pt idx="29535" formatCode="General">
                  <c:v>-192.93600000000001</c:v>
                </c:pt>
                <c:pt idx="29536" formatCode="General">
                  <c:v>-194.86500000000001</c:v>
                </c:pt>
                <c:pt idx="29537" formatCode="General">
                  <c:v>-196.697</c:v>
                </c:pt>
                <c:pt idx="29538" formatCode="General">
                  <c:v>-198.636</c:v>
                </c:pt>
                <c:pt idx="29539" formatCode="General">
                  <c:v>-200.80699999999999</c:v>
                </c:pt>
                <c:pt idx="29540" formatCode="General">
                  <c:v>-203.17699999999999</c:v>
                </c:pt>
                <c:pt idx="29541" formatCode="General">
                  <c:v>-205.65600000000001</c:v>
                </c:pt>
                <c:pt idx="29542" formatCode="General">
                  <c:v>-208.13800000000001</c:v>
                </c:pt>
                <c:pt idx="29543" formatCode="General">
                  <c:v>-210.548</c:v>
                </c:pt>
                <c:pt idx="29544" formatCode="General">
                  <c:v>-212.87299999999999</c:v>
                </c:pt>
                <c:pt idx="29545" formatCode="General">
                  <c:v>-215.27799999999999</c:v>
                </c:pt>
                <c:pt idx="29546" formatCode="General">
                  <c:v>-217.86</c:v>
                </c:pt>
                <c:pt idx="29547" formatCode="General">
                  <c:v>-220.54400000000001</c:v>
                </c:pt>
                <c:pt idx="29548" formatCode="General">
                  <c:v>-223.19300000000001</c:v>
                </c:pt>
                <c:pt idx="29549" formatCode="General">
                  <c:v>-225.697</c:v>
                </c:pt>
                <c:pt idx="29550" formatCode="General">
                  <c:v>-228.078</c:v>
                </c:pt>
                <c:pt idx="29551" formatCode="General">
                  <c:v>-230.40899999999999</c:v>
                </c:pt>
                <c:pt idx="29552" formatCode="General">
                  <c:v>-232.78399999999999</c:v>
                </c:pt>
                <c:pt idx="29553" formatCode="General">
                  <c:v>-235.233</c:v>
                </c:pt>
                <c:pt idx="29554" formatCode="General">
                  <c:v>-237.68899999999999</c:v>
                </c:pt>
                <c:pt idx="29555" formatCode="General">
                  <c:v>-240.02600000000001</c:v>
                </c:pt>
                <c:pt idx="29556" formatCode="General">
                  <c:v>-242.11099999999999</c:v>
                </c:pt>
                <c:pt idx="29557" formatCode="General">
                  <c:v>-243.863</c:v>
                </c:pt>
                <c:pt idx="29558" formatCode="General">
                  <c:v>-245.28200000000001</c:v>
                </c:pt>
                <c:pt idx="29559" formatCode="General">
                  <c:v>-246.47900000000001</c:v>
                </c:pt>
                <c:pt idx="29560" formatCode="General">
                  <c:v>-247.648</c:v>
                </c:pt>
                <c:pt idx="29561" formatCode="General">
                  <c:v>-248.99299999999999</c:v>
                </c:pt>
                <c:pt idx="29562" formatCode="General">
                  <c:v>-250.577</c:v>
                </c:pt>
                <c:pt idx="29563" formatCode="General">
                  <c:v>-252.364</c:v>
                </c:pt>
                <c:pt idx="29564" formatCode="General">
                  <c:v>-254.11699999999999</c:v>
                </c:pt>
                <c:pt idx="29565" formatCode="General">
                  <c:v>-255.58099999999999</c:v>
                </c:pt>
                <c:pt idx="29566" formatCode="General">
                  <c:v>-256.649</c:v>
                </c:pt>
                <c:pt idx="29567" formatCode="General">
                  <c:v>-257.27999999999997</c:v>
                </c:pt>
                <c:pt idx="29568" formatCode="General">
                  <c:v>-257.52</c:v>
                </c:pt>
                <c:pt idx="29569" formatCode="General">
                  <c:v>-257.39400000000001</c:v>
                </c:pt>
                <c:pt idx="29570" formatCode="General">
                  <c:v>-256.88200000000001</c:v>
                </c:pt>
                <c:pt idx="29571" formatCode="General">
                  <c:v>-255.881</c:v>
                </c:pt>
                <c:pt idx="29572" formatCode="General">
                  <c:v>-254.34100000000001</c:v>
                </c:pt>
                <c:pt idx="29573" formatCode="General">
                  <c:v>-252.33</c:v>
                </c:pt>
                <c:pt idx="29574" formatCode="General">
                  <c:v>-249.97499999999999</c:v>
                </c:pt>
                <c:pt idx="29575" formatCode="General">
                  <c:v>-247.41499999999999</c:v>
                </c:pt>
                <c:pt idx="29576" formatCode="General">
                  <c:v>-244.73</c:v>
                </c:pt>
                <c:pt idx="29577" formatCode="General">
                  <c:v>-241.96899999999999</c:v>
                </c:pt>
                <c:pt idx="29578" formatCode="General">
                  <c:v>-239.16200000000001</c:v>
                </c:pt>
                <c:pt idx="29579" formatCode="General">
                  <c:v>-236.32300000000001</c:v>
                </c:pt>
                <c:pt idx="29580" formatCode="General">
                  <c:v>-233.45699999999999</c:v>
                </c:pt>
                <c:pt idx="29581" formatCode="General">
                  <c:v>-230.55</c:v>
                </c:pt>
                <c:pt idx="29582" formatCode="General">
                  <c:v>-227.601</c:v>
                </c:pt>
                <c:pt idx="29583" formatCode="General">
                  <c:v>-224.709</c:v>
                </c:pt>
                <c:pt idx="29584" formatCode="General">
                  <c:v>-221.97900000000001</c:v>
                </c:pt>
                <c:pt idx="29585" formatCode="General">
                  <c:v>-219.44300000000001</c:v>
                </c:pt>
                <c:pt idx="29586" formatCode="General">
                  <c:v>-217.16</c:v>
                </c:pt>
                <c:pt idx="29587" formatCode="General">
                  <c:v>-215.21100000000001</c:v>
                </c:pt>
                <c:pt idx="29588" formatCode="General">
                  <c:v>-213.68100000000001</c:v>
                </c:pt>
                <c:pt idx="29589" formatCode="General">
                  <c:v>-212.631</c:v>
                </c:pt>
                <c:pt idx="29590" formatCode="General">
                  <c:v>-212.23400000000001</c:v>
                </c:pt>
                <c:pt idx="29591" formatCode="General">
                  <c:v>-212.602</c:v>
                </c:pt>
                <c:pt idx="29592" formatCode="General">
                  <c:v>-213.57300000000001</c:v>
                </c:pt>
                <c:pt idx="29593" formatCode="General">
                  <c:v>-214.96700000000001</c:v>
                </c:pt>
                <c:pt idx="29594" formatCode="General">
                  <c:v>-216.65100000000001</c:v>
                </c:pt>
                <c:pt idx="29595" formatCode="General">
                  <c:v>-218.61500000000001</c:v>
                </c:pt>
                <c:pt idx="29596" formatCode="General">
                  <c:v>-220.90199999999999</c:v>
                </c:pt>
                <c:pt idx="29597" formatCode="General">
                  <c:v>-223.50800000000001</c:v>
                </c:pt>
                <c:pt idx="29598" formatCode="General">
                  <c:v>-226.38200000000001</c:v>
                </c:pt>
                <c:pt idx="29599" formatCode="General">
                  <c:v>-229.364</c:v>
                </c:pt>
                <c:pt idx="29600" formatCode="General">
                  <c:v>-232.11199999999999</c:v>
                </c:pt>
                <c:pt idx="29601" formatCode="General">
                  <c:v>-234.16</c:v>
                </c:pt>
                <c:pt idx="29602" formatCode="General">
                  <c:v>-235.36199999999999</c:v>
                </c:pt>
                <c:pt idx="29603" formatCode="General">
                  <c:v>-235.863</c:v>
                </c:pt>
                <c:pt idx="29604" formatCode="General">
                  <c:v>-235.977</c:v>
                </c:pt>
                <c:pt idx="29605" formatCode="General">
                  <c:v>-235.934</c:v>
                </c:pt>
                <c:pt idx="29606" formatCode="General">
                  <c:v>-235.68700000000001</c:v>
                </c:pt>
                <c:pt idx="29607" formatCode="General">
                  <c:v>-235.12799999999999</c:v>
                </c:pt>
                <c:pt idx="29608" formatCode="General">
                  <c:v>-234.13900000000001</c:v>
                </c:pt>
                <c:pt idx="29609" formatCode="General">
                  <c:v>-232.71100000000001</c:v>
                </c:pt>
                <c:pt idx="29610" formatCode="General">
                  <c:v>-230.9</c:v>
                </c:pt>
                <c:pt idx="29611" formatCode="General">
                  <c:v>-228.785</c:v>
                </c:pt>
                <c:pt idx="29612" formatCode="General">
                  <c:v>-226.45500000000001</c:v>
                </c:pt>
                <c:pt idx="29613" formatCode="General">
                  <c:v>-223.97499999999999</c:v>
                </c:pt>
                <c:pt idx="29614" formatCode="General">
                  <c:v>-221.36500000000001</c:v>
                </c:pt>
                <c:pt idx="29615" formatCode="General">
                  <c:v>-218.607</c:v>
                </c:pt>
                <c:pt idx="29616" formatCode="General">
                  <c:v>-215.65600000000001</c:v>
                </c:pt>
                <c:pt idx="29617" formatCode="General">
                  <c:v>-212.46799999999999</c:v>
                </c:pt>
                <c:pt idx="29618" formatCode="General">
                  <c:v>-209.047</c:v>
                </c:pt>
                <c:pt idx="29619" formatCode="General">
                  <c:v>-205.38300000000001</c:v>
                </c:pt>
                <c:pt idx="29620" formatCode="General">
                  <c:v>-201.45400000000001</c:v>
                </c:pt>
                <c:pt idx="29621" formatCode="General">
                  <c:v>-197.28899999999999</c:v>
                </c:pt>
                <c:pt idx="29622" formatCode="General">
                  <c:v>-192.964</c:v>
                </c:pt>
                <c:pt idx="29623" formatCode="General">
                  <c:v>-188.529</c:v>
                </c:pt>
                <c:pt idx="29624" formatCode="General">
                  <c:v>-183.98400000000001</c:v>
                </c:pt>
                <c:pt idx="29625" formatCode="General">
                  <c:v>-179.24799999999999</c:v>
                </c:pt>
                <c:pt idx="29626" formatCode="General">
                  <c:v>-174.29300000000001</c:v>
                </c:pt>
                <c:pt idx="29627" formatCode="General">
                  <c:v>-169.19499999999999</c:v>
                </c:pt>
                <c:pt idx="29628" formatCode="General">
                  <c:v>-164.07</c:v>
                </c:pt>
                <c:pt idx="29629" formatCode="General">
                  <c:v>-159.03399999999999</c:v>
                </c:pt>
                <c:pt idx="29630" formatCode="General">
                  <c:v>-154.17099999999999</c:v>
                </c:pt>
                <c:pt idx="29631" formatCode="General">
                  <c:v>-149.54</c:v>
                </c:pt>
                <c:pt idx="29632" formatCode="General">
                  <c:v>-145.15199999999999</c:v>
                </c:pt>
                <c:pt idx="29633" formatCode="General">
                  <c:v>-141.01</c:v>
                </c:pt>
                <c:pt idx="29634" formatCode="General">
                  <c:v>-137.114</c:v>
                </c:pt>
                <c:pt idx="29635" formatCode="General">
                  <c:v>-133.43600000000001</c:v>
                </c:pt>
                <c:pt idx="29636" formatCode="General">
                  <c:v>-129.94499999999999</c:v>
                </c:pt>
                <c:pt idx="29637" formatCode="General">
                  <c:v>-126.681</c:v>
                </c:pt>
                <c:pt idx="29638" formatCode="General">
                  <c:v>-123.68600000000001</c:v>
                </c:pt>
                <c:pt idx="29639" formatCode="General">
                  <c:v>-120.92400000000001</c:v>
                </c:pt>
                <c:pt idx="29640" formatCode="General">
                  <c:v>-118.44</c:v>
                </c:pt>
                <c:pt idx="29641" formatCode="General">
                  <c:v>-116.35</c:v>
                </c:pt>
                <c:pt idx="29642" formatCode="General">
                  <c:v>-114.723</c:v>
                </c:pt>
                <c:pt idx="29643" formatCode="General">
                  <c:v>-113.57</c:v>
                </c:pt>
                <c:pt idx="29644" formatCode="General">
                  <c:v>-112.72</c:v>
                </c:pt>
                <c:pt idx="29645" formatCode="General">
                  <c:v>-112.006</c:v>
                </c:pt>
                <c:pt idx="29646" formatCode="General">
                  <c:v>-111.47</c:v>
                </c:pt>
                <c:pt idx="29647" formatCode="General">
                  <c:v>-111.104</c:v>
                </c:pt>
                <c:pt idx="29648" formatCode="General">
                  <c:v>-110.816</c:v>
                </c:pt>
                <c:pt idx="29649" formatCode="General">
                  <c:v>-110.652</c:v>
                </c:pt>
                <c:pt idx="29650" formatCode="General">
                  <c:v>-110.7</c:v>
                </c:pt>
                <c:pt idx="29651" formatCode="General">
                  <c:v>-110.937</c:v>
                </c:pt>
                <c:pt idx="29652" formatCode="General">
                  <c:v>-111.28700000000001</c:v>
                </c:pt>
                <c:pt idx="29653" formatCode="General">
                  <c:v>-111.60299999999999</c:v>
                </c:pt>
                <c:pt idx="29654" formatCode="General">
                  <c:v>-111.72</c:v>
                </c:pt>
                <c:pt idx="29655" formatCode="General">
                  <c:v>-111.514</c:v>
                </c:pt>
                <c:pt idx="29656" formatCode="General">
                  <c:v>-110.944</c:v>
                </c:pt>
                <c:pt idx="29657" formatCode="General">
                  <c:v>-110.02800000000001</c:v>
                </c:pt>
                <c:pt idx="29658" formatCode="General">
                  <c:v>-108.75</c:v>
                </c:pt>
                <c:pt idx="29659" formatCode="General">
                  <c:v>-107.111</c:v>
                </c:pt>
                <c:pt idx="29660" formatCode="General">
                  <c:v>-105.14400000000001</c:v>
                </c:pt>
                <c:pt idx="29661" formatCode="General">
                  <c:v>-102.845</c:v>
                </c:pt>
                <c:pt idx="29662" formatCode="General">
                  <c:v>-100.181</c:v>
                </c:pt>
                <c:pt idx="29663" formatCode="General">
                  <c:v>-97.214100000000002</c:v>
                </c:pt>
                <c:pt idx="29664" formatCode="General">
                  <c:v>-94.037899999999993</c:v>
                </c:pt>
                <c:pt idx="29665" formatCode="General">
                  <c:v>-90.7072</c:v>
                </c:pt>
                <c:pt idx="29666" formatCode="General">
                  <c:v>-87.270899999999997</c:v>
                </c:pt>
                <c:pt idx="29667" formatCode="General">
                  <c:v>-83.764700000000005</c:v>
                </c:pt>
                <c:pt idx="29668" formatCode="General">
                  <c:v>-80.196299999999994</c:v>
                </c:pt>
                <c:pt idx="29669" formatCode="General">
                  <c:v>-76.552000000000007</c:v>
                </c:pt>
                <c:pt idx="29670" formatCode="General">
                  <c:v>-72.822599999999994</c:v>
                </c:pt>
                <c:pt idx="29671" formatCode="General">
                  <c:v>-69.021600000000007</c:v>
                </c:pt>
                <c:pt idx="29672" formatCode="General">
                  <c:v>-65.2059</c:v>
                </c:pt>
                <c:pt idx="29673" formatCode="General">
                  <c:v>-61.490200000000002</c:v>
                </c:pt>
                <c:pt idx="29674" formatCode="General">
                  <c:v>-58.0366</c:v>
                </c:pt>
                <c:pt idx="29675" formatCode="General">
                  <c:v>-54.817399999999999</c:v>
                </c:pt>
                <c:pt idx="29676" formatCode="General">
                  <c:v>-51.666400000000003</c:v>
                </c:pt>
                <c:pt idx="29677" formatCode="General">
                  <c:v>-48.378799999999998</c:v>
                </c:pt>
                <c:pt idx="29678" formatCode="General">
                  <c:v>-44.7333</c:v>
                </c:pt>
                <c:pt idx="29679" formatCode="General">
                  <c:v>-40.424300000000002</c:v>
                </c:pt>
                <c:pt idx="29680" formatCode="General">
                  <c:v>-35.168100000000003</c:v>
                </c:pt>
                <c:pt idx="29681" formatCode="General">
                  <c:v>-28.888200000000001</c:v>
                </c:pt>
                <c:pt idx="29682" formatCode="General">
                  <c:v>-21.6769</c:v>
                </c:pt>
                <c:pt idx="29683" formatCode="General">
                  <c:v>-13.715400000000001</c:v>
                </c:pt>
                <c:pt idx="29684" formatCode="General">
                  <c:v>-5.32334</c:v>
                </c:pt>
                <c:pt idx="29685" formatCode="General">
                  <c:v>3.1591300000000002</c:v>
                </c:pt>
                <c:pt idx="29686" formatCode="General">
                  <c:v>11.524900000000001</c:v>
                </c:pt>
                <c:pt idx="29687" formatCode="General">
                  <c:v>19.596</c:v>
                </c:pt>
                <c:pt idx="29688" formatCode="General">
                  <c:v>27.2807</c:v>
                </c:pt>
                <c:pt idx="29689" formatCode="General">
                  <c:v>34.481000000000002</c:v>
                </c:pt>
                <c:pt idx="29690" formatCode="General">
                  <c:v>41.098100000000002</c:v>
                </c:pt>
                <c:pt idx="29691" formatCode="General">
                  <c:v>47.023600000000002</c:v>
                </c:pt>
                <c:pt idx="29692" formatCode="General">
                  <c:v>52.189300000000003</c:v>
                </c:pt>
                <c:pt idx="29693" formatCode="General">
                  <c:v>56.6083</c:v>
                </c:pt>
                <c:pt idx="29694" formatCode="General">
                  <c:v>60.308700000000002</c:v>
                </c:pt>
                <c:pt idx="29695" formatCode="General">
                  <c:v>63.3215</c:v>
                </c:pt>
                <c:pt idx="29696" formatCode="General">
                  <c:v>65.724599999999995</c:v>
                </c:pt>
                <c:pt idx="29697" formatCode="General">
                  <c:v>67.612200000000001</c:v>
                </c:pt>
                <c:pt idx="29698" formatCode="General">
                  <c:v>69.0351</c:v>
                </c:pt>
                <c:pt idx="29699" formatCode="General">
                  <c:v>70.062600000000003</c:v>
                </c:pt>
                <c:pt idx="29700" formatCode="General">
                  <c:v>70.832700000000003</c:v>
                </c:pt>
                <c:pt idx="29701" formatCode="General">
                  <c:v>71.434299999999993</c:v>
                </c:pt>
                <c:pt idx="29702" formatCode="General">
                  <c:v>71.873699999999999</c:v>
                </c:pt>
                <c:pt idx="29703" formatCode="General">
                  <c:v>72.277600000000007</c:v>
                </c:pt>
                <c:pt idx="29704" formatCode="General">
                  <c:v>72.807299999999998</c:v>
                </c:pt>
                <c:pt idx="29705" formatCode="General">
                  <c:v>73.515199999999993</c:v>
                </c:pt>
                <c:pt idx="29706" formatCode="General">
                  <c:v>74.396500000000003</c:v>
                </c:pt>
                <c:pt idx="29707" formatCode="General">
                  <c:v>75.381100000000004</c:v>
                </c:pt>
                <c:pt idx="29708" formatCode="General">
                  <c:v>76.440600000000003</c:v>
                </c:pt>
                <c:pt idx="29709" formatCode="General">
                  <c:v>77.612099999999998</c:v>
                </c:pt>
                <c:pt idx="29710" formatCode="General">
                  <c:v>78.981300000000005</c:v>
                </c:pt>
                <c:pt idx="29711" formatCode="General">
                  <c:v>80.637</c:v>
                </c:pt>
                <c:pt idx="29712" formatCode="General">
                  <c:v>82.601799999999997</c:v>
                </c:pt>
                <c:pt idx="29713" formatCode="General">
                  <c:v>84.838700000000003</c:v>
                </c:pt>
                <c:pt idx="29714" formatCode="General">
                  <c:v>87.258499999999998</c:v>
                </c:pt>
                <c:pt idx="29715" formatCode="General">
                  <c:v>89.812100000000001</c:v>
                </c:pt>
                <c:pt idx="29716" formatCode="General">
                  <c:v>92.491900000000001</c:v>
                </c:pt>
                <c:pt idx="29717" formatCode="General">
                  <c:v>95.341999999999999</c:v>
                </c:pt>
                <c:pt idx="29718" formatCode="General">
                  <c:v>98.410799999999995</c:v>
                </c:pt>
                <c:pt idx="29719" formatCode="General">
                  <c:v>101.697</c:v>
                </c:pt>
                <c:pt idx="29720" formatCode="General">
                  <c:v>105.188</c:v>
                </c:pt>
                <c:pt idx="29721" formatCode="General">
                  <c:v>108.84699999999999</c:v>
                </c:pt>
                <c:pt idx="29722" formatCode="General">
                  <c:v>112.627</c:v>
                </c:pt>
                <c:pt idx="29723" formatCode="General">
                  <c:v>116.47499999999999</c:v>
                </c:pt>
                <c:pt idx="29724" formatCode="General">
                  <c:v>120.376</c:v>
                </c:pt>
                <c:pt idx="29725" formatCode="General">
                  <c:v>124.34399999999999</c:v>
                </c:pt>
                <c:pt idx="29726" formatCode="General">
                  <c:v>128.417</c:v>
                </c:pt>
                <c:pt idx="29727" formatCode="General">
                  <c:v>132.58600000000001</c:v>
                </c:pt>
                <c:pt idx="29728" formatCode="General">
                  <c:v>136.77500000000001</c:v>
                </c:pt>
                <c:pt idx="29729" formatCode="General">
                  <c:v>140.928</c:v>
                </c:pt>
                <c:pt idx="29730" formatCode="General">
                  <c:v>145.011</c:v>
                </c:pt>
                <c:pt idx="29731" formatCode="General">
                  <c:v>149.05099999999999</c:v>
                </c:pt>
                <c:pt idx="29732" formatCode="General">
                  <c:v>153.089</c:v>
                </c:pt>
                <c:pt idx="29733" formatCode="General">
                  <c:v>157.13800000000001</c:v>
                </c:pt>
                <c:pt idx="29734" formatCode="General">
                  <c:v>161.221</c:v>
                </c:pt>
                <c:pt idx="29735" formatCode="General">
                  <c:v>165.36099999999999</c:v>
                </c:pt>
                <c:pt idx="29736" formatCode="General">
                  <c:v>169.52199999999999</c:v>
                </c:pt>
                <c:pt idx="29737" formatCode="General">
                  <c:v>173.63800000000001</c:v>
                </c:pt>
                <c:pt idx="29738" formatCode="General">
                  <c:v>177.66300000000001</c:v>
                </c:pt>
                <c:pt idx="29739" formatCode="General">
                  <c:v>181.523</c:v>
                </c:pt>
                <c:pt idx="29740" formatCode="General">
                  <c:v>185.08099999999999</c:v>
                </c:pt>
                <c:pt idx="29741" formatCode="General">
                  <c:v>188.214</c:v>
                </c:pt>
                <c:pt idx="29742" formatCode="General">
                  <c:v>190.86600000000001</c:v>
                </c:pt>
                <c:pt idx="29743" formatCode="General">
                  <c:v>193.071</c:v>
                </c:pt>
                <c:pt idx="29744" formatCode="General">
                  <c:v>194.917</c:v>
                </c:pt>
                <c:pt idx="29745" formatCode="General">
                  <c:v>196.51</c:v>
                </c:pt>
                <c:pt idx="29746" formatCode="General">
                  <c:v>197.93799999999999</c:v>
                </c:pt>
                <c:pt idx="29747" formatCode="General">
                  <c:v>199.22</c:v>
                </c:pt>
                <c:pt idx="29748" formatCode="General">
                  <c:v>200.40899999999999</c:v>
                </c:pt>
                <c:pt idx="29749" formatCode="General">
                  <c:v>201.58</c:v>
                </c:pt>
                <c:pt idx="29750" formatCode="General">
                  <c:v>202.75399999999999</c:v>
                </c:pt>
                <c:pt idx="29751" formatCode="General">
                  <c:v>203.92699999999999</c:v>
                </c:pt>
                <c:pt idx="29752" formatCode="General">
                  <c:v>205.14099999999999</c:v>
                </c:pt>
                <c:pt idx="29753" formatCode="General">
                  <c:v>206.34899999999999</c:v>
                </c:pt>
                <c:pt idx="29754" formatCode="General">
                  <c:v>207.31299999999999</c:v>
                </c:pt>
                <c:pt idx="29755" formatCode="General">
                  <c:v>207.86</c:v>
                </c:pt>
                <c:pt idx="29756" formatCode="General">
                  <c:v>207.97</c:v>
                </c:pt>
                <c:pt idx="29757" formatCode="General">
                  <c:v>207.791</c:v>
                </c:pt>
                <c:pt idx="29758" formatCode="General">
                  <c:v>207.542</c:v>
                </c:pt>
                <c:pt idx="29759" formatCode="General">
                  <c:v>207.34200000000001</c:v>
                </c:pt>
                <c:pt idx="29760" formatCode="General">
                  <c:v>207.24100000000001</c:v>
                </c:pt>
                <c:pt idx="29761" formatCode="General">
                  <c:v>207.20599999999999</c:v>
                </c:pt>
                <c:pt idx="29762" formatCode="General">
                  <c:v>207.16900000000001</c:v>
                </c:pt>
                <c:pt idx="29763" formatCode="General">
                  <c:v>207.06200000000001</c:v>
                </c:pt>
                <c:pt idx="29764" formatCode="General">
                  <c:v>206.88200000000001</c:v>
                </c:pt>
                <c:pt idx="29765" formatCode="General">
                  <c:v>206.643</c:v>
                </c:pt>
                <c:pt idx="29766" formatCode="General">
                  <c:v>206.29</c:v>
                </c:pt>
                <c:pt idx="29767" formatCode="General">
                  <c:v>205.74799999999999</c:v>
                </c:pt>
                <c:pt idx="29768" formatCode="General">
                  <c:v>204.96600000000001</c:v>
                </c:pt>
                <c:pt idx="29769" formatCode="General">
                  <c:v>203.95400000000001</c:v>
                </c:pt>
                <c:pt idx="29770" formatCode="General">
                  <c:v>202.77500000000001</c:v>
                </c:pt>
                <c:pt idx="29771" formatCode="General">
                  <c:v>201.56700000000001</c:v>
                </c:pt>
                <c:pt idx="29772" formatCode="General">
                  <c:v>200.44499999999999</c:v>
                </c:pt>
                <c:pt idx="29773" formatCode="General">
                  <c:v>199.34700000000001</c:v>
                </c:pt>
                <c:pt idx="29774" formatCode="General">
                  <c:v>198.21899999999999</c:v>
                </c:pt>
                <c:pt idx="29775" formatCode="General">
                  <c:v>197.06700000000001</c:v>
                </c:pt>
                <c:pt idx="29776" formatCode="General">
                  <c:v>195.922</c:v>
                </c:pt>
                <c:pt idx="29777" formatCode="General">
                  <c:v>194.83099999999999</c:v>
                </c:pt>
                <c:pt idx="29778" formatCode="General">
                  <c:v>193.73599999999999</c:v>
                </c:pt>
                <c:pt idx="29779" formatCode="General">
                  <c:v>192.565</c:v>
                </c:pt>
                <c:pt idx="29780" formatCode="General">
                  <c:v>191.33699999999999</c:v>
                </c:pt>
                <c:pt idx="29781" formatCode="General">
                  <c:v>190.053</c:v>
                </c:pt>
                <c:pt idx="29782" formatCode="General">
                  <c:v>188.678</c:v>
                </c:pt>
                <c:pt idx="29783" formatCode="General">
                  <c:v>187.149</c:v>
                </c:pt>
                <c:pt idx="29784" formatCode="General">
                  <c:v>185.4</c:v>
                </c:pt>
                <c:pt idx="29785" formatCode="General">
                  <c:v>183.36</c:v>
                </c:pt>
                <c:pt idx="29786" formatCode="General">
                  <c:v>180.97</c:v>
                </c:pt>
                <c:pt idx="29787" formatCode="General">
                  <c:v>178.245</c:v>
                </c:pt>
                <c:pt idx="29788" formatCode="General">
                  <c:v>175.268</c:v>
                </c:pt>
                <c:pt idx="29789" formatCode="General">
                  <c:v>172.191</c:v>
                </c:pt>
                <c:pt idx="29790" formatCode="General">
                  <c:v>169.06299999999999</c:v>
                </c:pt>
                <c:pt idx="29791" formatCode="General">
                  <c:v>165.84299999999999</c:v>
                </c:pt>
                <c:pt idx="29792" formatCode="General">
                  <c:v>162.48500000000001</c:v>
                </c:pt>
                <c:pt idx="29793" formatCode="General">
                  <c:v>158.97999999999999</c:v>
                </c:pt>
                <c:pt idx="29794" formatCode="General">
                  <c:v>155.381</c:v>
                </c:pt>
                <c:pt idx="29795" formatCode="General">
                  <c:v>151.76599999999999</c:v>
                </c:pt>
                <c:pt idx="29796" formatCode="General">
                  <c:v>148.21</c:v>
                </c:pt>
                <c:pt idx="29797" formatCode="General">
                  <c:v>144.77799999999999</c:v>
                </c:pt>
                <c:pt idx="29798" formatCode="General">
                  <c:v>141.51599999999999</c:v>
                </c:pt>
                <c:pt idx="29799" formatCode="General">
                  <c:v>138.441</c:v>
                </c:pt>
                <c:pt idx="29800" formatCode="General">
                  <c:v>135.566</c:v>
                </c:pt>
                <c:pt idx="29801" formatCode="General">
                  <c:v>132.91499999999999</c:v>
                </c:pt>
                <c:pt idx="29802" formatCode="General">
                  <c:v>130.506</c:v>
                </c:pt>
                <c:pt idx="29803" formatCode="General">
                  <c:v>128.33600000000001</c:v>
                </c:pt>
                <c:pt idx="29804" formatCode="General">
                  <c:v>126.349</c:v>
                </c:pt>
                <c:pt idx="29805" formatCode="General">
                  <c:v>124.48099999999999</c:v>
                </c:pt>
                <c:pt idx="29806" formatCode="General">
                  <c:v>122.768</c:v>
                </c:pt>
                <c:pt idx="29807" formatCode="General">
                  <c:v>121.248</c:v>
                </c:pt>
                <c:pt idx="29808" formatCode="General">
                  <c:v>119.93600000000001</c:v>
                </c:pt>
                <c:pt idx="29809" formatCode="General">
                  <c:v>118.764</c:v>
                </c:pt>
                <c:pt idx="29810" formatCode="General">
                  <c:v>117.607</c:v>
                </c:pt>
                <c:pt idx="29811" formatCode="General">
                  <c:v>116.176</c:v>
                </c:pt>
                <c:pt idx="29812" formatCode="General">
                  <c:v>114.217</c:v>
                </c:pt>
                <c:pt idx="29813" formatCode="General">
                  <c:v>111.815</c:v>
                </c:pt>
                <c:pt idx="29814" formatCode="General">
                  <c:v>109.158</c:v>
                </c:pt>
                <c:pt idx="29815" formatCode="General">
                  <c:v>106.42400000000001</c:v>
                </c:pt>
                <c:pt idx="29816" formatCode="General">
                  <c:v>103.645</c:v>
                </c:pt>
                <c:pt idx="29817" formatCode="General">
                  <c:v>100.73099999999999</c:v>
                </c:pt>
                <c:pt idx="29818" formatCode="General">
                  <c:v>97.731499999999997</c:v>
                </c:pt>
                <c:pt idx="29819" formatCode="General">
                  <c:v>94.743499999999997</c:v>
                </c:pt>
                <c:pt idx="29820" formatCode="General">
                  <c:v>91.857200000000006</c:v>
                </c:pt>
                <c:pt idx="29821" formatCode="General">
                  <c:v>89.118099999999998</c:v>
                </c:pt>
                <c:pt idx="29822" formatCode="General">
                  <c:v>86.471100000000007</c:v>
                </c:pt>
                <c:pt idx="29823" formatCode="General">
                  <c:v>83.811400000000006</c:v>
                </c:pt>
                <c:pt idx="29824" formatCode="General">
                  <c:v>81.027600000000007</c:v>
                </c:pt>
                <c:pt idx="29825" formatCode="General">
                  <c:v>78.053399999999996</c:v>
                </c:pt>
                <c:pt idx="29826" formatCode="General">
                  <c:v>74.843400000000003</c:v>
                </c:pt>
                <c:pt idx="29827" formatCode="General">
                  <c:v>71.329099999999997</c:v>
                </c:pt>
                <c:pt idx="29828" formatCode="General">
                  <c:v>67.541600000000003</c:v>
                </c:pt>
                <c:pt idx="29829" formatCode="General">
                  <c:v>63.638399999999997</c:v>
                </c:pt>
                <c:pt idx="29830" formatCode="General">
                  <c:v>59.796700000000001</c:v>
                </c:pt>
                <c:pt idx="29831" formatCode="General">
                  <c:v>56.158299999999997</c:v>
                </c:pt>
                <c:pt idx="29832" formatCode="General">
                  <c:v>52.727800000000002</c:v>
                </c:pt>
                <c:pt idx="29833" formatCode="General">
                  <c:v>49.476700000000001</c:v>
                </c:pt>
                <c:pt idx="29834" formatCode="General">
                  <c:v>46.441200000000002</c:v>
                </c:pt>
                <c:pt idx="29835" formatCode="General">
                  <c:v>43.619799999999998</c:v>
                </c:pt>
                <c:pt idx="29836" formatCode="General">
                  <c:v>40.966700000000003</c:v>
                </c:pt>
                <c:pt idx="29837" formatCode="General">
                  <c:v>38.369999999999997</c:v>
                </c:pt>
                <c:pt idx="29838" formatCode="General">
                  <c:v>35.717300000000002</c:v>
                </c:pt>
                <c:pt idx="29839" formatCode="General">
                  <c:v>33.052399999999999</c:v>
                </c:pt>
                <c:pt idx="29840" formatCode="General">
                  <c:v>30.469200000000001</c:v>
                </c:pt>
                <c:pt idx="29841" formatCode="General">
                  <c:v>28.0703</c:v>
                </c:pt>
                <c:pt idx="29842" formatCode="General">
                  <c:v>25.910299999999999</c:v>
                </c:pt>
                <c:pt idx="29843" formatCode="General">
                  <c:v>23.9527</c:v>
                </c:pt>
                <c:pt idx="29844" formatCode="General">
                  <c:v>22.145</c:v>
                </c:pt>
                <c:pt idx="29845" formatCode="General">
                  <c:v>20.443999999999999</c:v>
                </c:pt>
                <c:pt idx="29846" formatCode="General">
                  <c:v>18.864799999999999</c:v>
                </c:pt>
                <c:pt idx="29847" formatCode="General">
                  <c:v>17.452500000000001</c:v>
                </c:pt>
                <c:pt idx="29848" formatCode="General">
                  <c:v>16.261600000000001</c:v>
                </c:pt>
                <c:pt idx="29849" formatCode="General">
                  <c:v>15.351599999999999</c:v>
                </c:pt>
                <c:pt idx="29850" formatCode="General">
                  <c:v>14.7598</c:v>
                </c:pt>
                <c:pt idx="29851" formatCode="General">
                  <c:v>14.507300000000001</c:v>
                </c:pt>
                <c:pt idx="29852" formatCode="General">
                  <c:v>14.5922</c:v>
                </c:pt>
                <c:pt idx="29853" formatCode="General">
                  <c:v>14.954700000000001</c:v>
                </c:pt>
                <c:pt idx="29854" formatCode="General">
                  <c:v>15.4819</c:v>
                </c:pt>
                <c:pt idx="29855" formatCode="General">
                  <c:v>15.9954</c:v>
                </c:pt>
                <c:pt idx="29856" formatCode="General">
                  <c:v>16.3065</c:v>
                </c:pt>
                <c:pt idx="29857" formatCode="General">
                  <c:v>16.278199999999998</c:v>
                </c:pt>
                <c:pt idx="29858" formatCode="General">
                  <c:v>15.927</c:v>
                </c:pt>
                <c:pt idx="29859" formatCode="General">
                  <c:v>15.3401</c:v>
                </c:pt>
                <c:pt idx="29860" formatCode="General">
                  <c:v>14.5801</c:v>
                </c:pt>
                <c:pt idx="29861" formatCode="General">
                  <c:v>13.638500000000001</c:v>
                </c:pt>
                <c:pt idx="29862" formatCode="General">
                  <c:v>12.370799999999999</c:v>
                </c:pt>
                <c:pt idx="29863" formatCode="General">
                  <c:v>10.6401</c:v>
                </c:pt>
                <c:pt idx="29864" formatCode="General">
                  <c:v>8.3658699999999993</c:v>
                </c:pt>
                <c:pt idx="29865" formatCode="General">
                  <c:v>5.6223700000000001</c:v>
                </c:pt>
                <c:pt idx="29866" formatCode="General">
                  <c:v>2.5500799999999999</c:v>
                </c:pt>
                <c:pt idx="29867" formatCode="General">
                  <c:v>-0.699627</c:v>
                </c:pt>
                <c:pt idx="29868" formatCode="General">
                  <c:v>-3.9754200000000002</c:v>
                </c:pt>
                <c:pt idx="29869" formatCode="General">
                  <c:v>-7.2012999999999998</c:v>
                </c:pt>
                <c:pt idx="29870" formatCode="General">
                  <c:v>-10.234999999999999</c:v>
                </c:pt>
                <c:pt idx="29871" formatCode="General">
                  <c:v>-12.921799999999999</c:v>
                </c:pt>
                <c:pt idx="29872" formatCode="General">
                  <c:v>-15.2559</c:v>
                </c:pt>
                <c:pt idx="29873" formatCode="General">
                  <c:v>-17.284199999999998</c:v>
                </c:pt>
                <c:pt idx="29874" formatCode="General">
                  <c:v>-19.0519</c:v>
                </c:pt>
                <c:pt idx="29875" formatCode="General">
                  <c:v>-20.673500000000001</c:v>
                </c:pt>
                <c:pt idx="29876" formatCode="General">
                  <c:v>-22.312000000000001</c:v>
                </c:pt>
                <c:pt idx="29877" formatCode="General">
                  <c:v>-24.1111</c:v>
                </c:pt>
                <c:pt idx="29878" formatCode="General">
                  <c:v>-26.1418</c:v>
                </c:pt>
                <c:pt idx="29879" formatCode="General">
                  <c:v>-28.3188</c:v>
                </c:pt>
                <c:pt idx="29880" formatCode="General">
                  <c:v>-30.5244</c:v>
                </c:pt>
                <c:pt idx="29881" formatCode="General">
                  <c:v>-32.713299999999997</c:v>
                </c:pt>
                <c:pt idx="29882" formatCode="General">
                  <c:v>-34.834299999999999</c:v>
                </c:pt>
                <c:pt idx="29883" formatCode="General">
                  <c:v>-36.849499999999999</c:v>
                </c:pt>
                <c:pt idx="29884" formatCode="General">
                  <c:v>-38.751199999999997</c:v>
                </c:pt>
                <c:pt idx="29885" formatCode="General">
                  <c:v>-40.549199999999999</c:v>
                </c:pt>
                <c:pt idx="29886" formatCode="General">
                  <c:v>-42.203099999999999</c:v>
                </c:pt>
                <c:pt idx="29887" formatCode="General">
                  <c:v>-43.652799999999999</c:v>
                </c:pt>
                <c:pt idx="29888" formatCode="General">
                  <c:v>-44.829000000000001</c:v>
                </c:pt>
                <c:pt idx="29889" formatCode="General">
                  <c:v>-45.717500000000001</c:v>
                </c:pt>
                <c:pt idx="29890" formatCode="General">
                  <c:v>-46.397100000000002</c:v>
                </c:pt>
                <c:pt idx="29891" formatCode="General">
                  <c:v>-46.982399999999998</c:v>
                </c:pt>
                <c:pt idx="29892" formatCode="General">
                  <c:v>-47.558999999999997</c:v>
                </c:pt>
                <c:pt idx="29893" formatCode="General">
                  <c:v>-48.112099999999998</c:v>
                </c:pt>
                <c:pt idx="29894" formatCode="General">
                  <c:v>-48.606699999999996</c:v>
                </c:pt>
                <c:pt idx="29895" formatCode="General">
                  <c:v>-49.0197</c:v>
                </c:pt>
                <c:pt idx="29896" formatCode="General">
                  <c:v>-49.336199999999998</c:v>
                </c:pt>
                <c:pt idx="29897" formatCode="General">
                  <c:v>-49.563000000000002</c:v>
                </c:pt>
                <c:pt idx="29898" formatCode="General">
                  <c:v>-49.7042</c:v>
                </c:pt>
                <c:pt idx="29899" formatCode="General">
                  <c:v>-49.768599999999999</c:v>
                </c:pt>
                <c:pt idx="29900" formatCode="General">
                  <c:v>-49.832700000000003</c:v>
                </c:pt>
                <c:pt idx="29901" formatCode="General">
                  <c:v>-49.970300000000002</c:v>
                </c:pt>
                <c:pt idx="29902" formatCode="General">
                  <c:v>-50.19</c:v>
                </c:pt>
                <c:pt idx="29903" formatCode="General">
                  <c:v>-50.457599999999999</c:v>
                </c:pt>
                <c:pt idx="29904" formatCode="General">
                  <c:v>-50.7181</c:v>
                </c:pt>
                <c:pt idx="29905" formatCode="General">
                  <c:v>-50.955199999999998</c:v>
                </c:pt>
                <c:pt idx="29906" formatCode="General">
                  <c:v>-51.178199999999997</c:v>
                </c:pt>
                <c:pt idx="29907" formatCode="General">
                  <c:v>-51.438800000000001</c:v>
                </c:pt>
                <c:pt idx="29908" formatCode="General">
                  <c:v>-51.777999999999999</c:v>
                </c:pt>
                <c:pt idx="29909" formatCode="General">
                  <c:v>-52.186100000000003</c:v>
                </c:pt>
                <c:pt idx="29910" formatCode="General">
                  <c:v>-52.707500000000003</c:v>
                </c:pt>
                <c:pt idx="29911" formatCode="General">
                  <c:v>-53.426400000000001</c:v>
                </c:pt>
                <c:pt idx="29912" formatCode="General">
                  <c:v>-54.336500000000001</c:v>
                </c:pt>
                <c:pt idx="29913" formatCode="General">
                  <c:v>-55.376899999999999</c:v>
                </c:pt>
                <c:pt idx="29914" formatCode="General">
                  <c:v>-56.467799999999997</c:v>
                </c:pt>
                <c:pt idx="29915" formatCode="General">
                  <c:v>-57.4876</c:v>
                </c:pt>
                <c:pt idx="29916" formatCode="General">
                  <c:v>-58.304299999999998</c:v>
                </c:pt>
                <c:pt idx="29917" formatCode="General">
                  <c:v>-58.857300000000002</c:v>
                </c:pt>
                <c:pt idx="29918" formatCode="General">
                  <c:v>-59.155000000000001</c:v>
                </c:pt>
                <c:pt idx="29919" formatCode="General">
                  <c:v>-59.295499999999997</c:v>
                </c:pt>
                <c:pt idx="29920" formatCode="General">
                  <c:v>-59.389000000000003</c:v>
                </c:pt>
                <c:pt idx="29921" formatCode="General">
                  <c:v>-59.461500000000001</c:v>
                </c:pt>
                <c:pt idx="29922" formatCode="General">
                  <c:v>-59.505499999999998</c:v>
                </c:pt>
                <c:pt idx="29923" formatCode="General">
                  <c:v>-59.463999999999999</c:v>
                </c:pt>
                <c:pt idx="29924" formatCode="General">
                  <c:v>-59.347200000000001</c:v>
                </c:pt>
                <c:pt idx="29925" formatCode="General">
                  <c:v>-59.218899999999998</c:v>
                </c:pt>
                <c:pt idx="29926" formatCode="General">
                  <c:v>-59.171599999999998</c:v>
                </c:pt>
                <c:pt idx="29927" formatCode="General">
                  <c:v>-59.307099999999998</c:v>
                </c:pt>
                <c:pt idx="29928" formatCode="General">
                  <c:v>-59.706899999999997</c:v>
                </c:pt>
                <c:pt idx="29929" formatCode="General">
                  <c:v>-60.376100000000001</c:v>
                </c:pt>
                <c:pt idx="29930" formatCode="General">
                  <c:v>-61.212200000000003</c:v>
                </c:pt>
                <c:pt idx="29931" formatCode="General">
                  <c:v>-62.207599999999999</c:v>
                </c:pt>
                <c:pt idx="29932" formatCode="General">
                  <c:v>-63.4221</c:v>
                </c:pt>
                <c:pt idx="29933" formatCode="General">
                  <c:v>-64.781599999999997</c:v>
                </c:pt>
                <c:pt idx="29934" formatCode="General">
                  <c:v>-66.165899999999993</c:v>
                </c:pt>
                <c:pt idx="29935" formatCode="General">
                  <c:v>-67.500200000000007</c:v>
                </c:pt>
                <c:pt idx="29936" formatCode="General">
                  <c:v>-68.810699999999997</c:v>
                </c:pt>
                <c:pt idx="29937" formatCode="General">
                  <c:v>-70.210899999999995</c:v>
                </c:pt>
                <c:pt idx="29938" formatCode="General">
                  <c:v>-71.735600000000005</c:v>
                </c:pt>
                <c:pt idx="29939" formatCode="General">
                  <c:v>-73.3643</c:v>
                </c:pt>
                <c:pt idx="29940" formatCode="General">
                  <c:v>-75.033000000000001</c:v>
                </c:pt>
                <c:pt idx="29941" formatCode="General">
                  <c:v>-76.665199999999999</c:v>
                </c:pt>
                <c:pt idx="29942" formatCode="General">
                  <c:v>-78.202399999999997</c:v>
                </c:pt>
                <c:pt idx="29943" formatCode="General">
                  <c:v>-79.558099999999996</c:v>
                </c:pt>
                <c:pt idx="29944" formatCode="General">
                  <c:v>-80.638599999999997</c:v>
                </c:pt>
                <c:pt idx="29945" formatCode="General">
                  <c:v>-81.436700000000002</c:v>
                </c:pt>
                <c:pt idx="29946" formatCode="General">
                  <c:v>-81.999099999999999</c:v>
                </c:pt>
                <c:pt idx="29947" formatCode="General">
                  <c:v>-82.3797</c:v>
                </c:pt>
                <c:pt idx="29948" formatCode="General">
                  <c:v>-82.715800000000002</c:v>
                </c:pt>
                <c:pt idx="29949" formatCode="General">
                  <c:v>-83.238299999999995</c:v>
                </c:pt>
                <c:pt idx="29950" formatCode="General">
                  <c:v>-84.0137</c:v>
                </c:pt>
                <c:pt idx="29951" formatCode="General">
                  <c:v>-84.9298</c:v>
                </c:pt>
                <c:pt idx="29952" formatCode="General">
                  <c:v>-85.852099999999993</c:v>
                </c:pt>
                <c:pt idx="29953" formatCode="General">
                  <c:v>-86.658000000000001</c:v>
                </c:pt>
                <c:pt idx="29954" formatCode="General">
                  <c:v>-87.216800000000006</c:v>
                </c:pt>
                <c:pt idx="29955" formatCode="General">
                  <c:v>-87.401600000000002</c:v>
                </c:pt>
                <c:pt idx="29956" formatCode="General">
                  <c:v>-87.146500000000003</c:v>
                </c:pt>
                <c:pt idx="29957" formatCode="General">
                  <c:v>-86.451700000000002</c:v>
                </c:pt>
                <c:pt idx="29958" formatCode="General">
                  <c:v>-85.376000000000005</c:v>
                </c:pt>
                <c:pt idx="29959" formatCode="General">
                  <c:v>-84.053700000000006</c:v>
                </c:pt>
                <c:pt idx="29960" formatCode="General">
                  <c:v>-82.641599999999997</c:v>
                </c:pt>
                <c:pt idx="29961" formatCode="General">
                  <c:v>-81.279300000000006</c:v>
                </c:pt>
                <c:pt idx="29962" formatCode="General">
                  <c:v>-80.095799999999997</c:v>
                </c:pt>
                <c:pt idx="29963" formatCode="General">
                  <c:v>-79.153000000000006</c:v>
                </c:pt>
                <c:pt idx="29964" formatCode="General">
                  <c:v>-78.449200000000005</c:v>
                </c:pt>
                <c:pt idx="29965" formatCode="General">
                  <c:v>-77.936000000000007</c:v>
                </c:pt>
                <c:pt idx="29966" formatCode="General">
                  <c:v>-77.414599999999993</c:v>
                </c:pt>
                <c:pt idx="29967" formatCode="General">
                  <c:v>-76.656800000000004</c:v>
                </c:pt>
                <c:pt idx="29968" formatCode="General">
                  <c:v>-75.578000000000003</c:v>
                </c:pt>
                <c:pt idx="29969" formatCode="General">
                  <c:v>-74.171499999999995</c:v>
                </c:pt>
                <c:pt idx="29970" formatCode="General">
                  <c:v>-72.503600000000006</c:v>
                </c:pt>
                <c:pt idx="29971" formatCode="General">
                  <c:v>-70.721100000000007</c:v>
                </c:pt>
                <c:pt idx="29972" formatCode="General">
                  <c:v>-68.982900000000001</c:v>
                </c:pt>
                <c:pt idx="29973" formatCode="General">
                  <c:v>-67.253500000000003</c:v>
                </c:pt>
                <c:pt idx="29974" formatCode="General">
                  <c:v>-65.456500000000005</c:v>
                </c:pt>
                <c:pt idx="29975" formatCode="General">
                  <c:v>-63.5991</c:v>
                </c:pt>
                <c:pt idx="29976" formatCode="General">
                  <c:v>-61.721400000000003</c:v>
                </c:pt>
                <c:pt idx="29977" formatCode="General">
                  <c:v>-59.9041</c:v>
                </c:pt>
                <c:pt idx="29978" formatCode="General">
                  <c:v>-58.185200000000002</c:v>
                </c:pt>
                <c:pt idx="29979" formatCode="General">
                  <c:v>-56.556899999999999</c:v>
                </c:pt>
                <c:pt idx="29980" formatCode="General">
                  <c:v>-55.017000000000003</c:v>
                </c:pt>
                <c:pt idx="29981" formatCode="General">
                  <c:v>-53.561700000000002</c:v>
                </c:pt>
                <c:pt idx="29982" formatCode="General">
                  <c:v>-52.178199999999997</c:v>
                </c:pt>
                <c:pt idx="29983" formatCode="General">
                  <c:v>-50.957999999999998</c:v>
                </c:pt>
                <c:pt idx="29984" formatCode="General">
                  <c:v>-50.086500000000001</c:v>
                </c:pt>
                <c:pt idx="29985" formatCode="General">
                  <c:v>-49.711399999999998</c:v>
                </c:pt>
                <c:pt idx="29986" formatCode="General">
                  <c:v>-49.914099999999998</c:v>
                </c:pt>
                <c:pt idx="29987" formatCode="General">
                  <c:v>-50.6449</c:v>
                </c:pt>
                <c:pt idx="29988" formatCode="General">
                  <c:v>-51.791200000000003</c:v>
                </c:pt>
                <c:pt idx="29989" formatCode="General">
                  <c:v>-53.191299999999998</c:v>
                </c:pt>
                <c:pt idx="29990" formatCode="General">
                  <c:v>-54.665399999999998</c:v>
                </c:pt>
                <c:pt idx="29991" formatCode="General">
                  <c:v>-56.103000000000002</c:v>
                </c:pt>
                <c:pt idx="29992" formatCode="General">
                  <c:v>-57.456499999999998</c:v>
                </c:pt>
                <c:pt idx="29993" formatCode="General">
                  <c:v>-58.693300000000001</c:v>
                </c:pt>
                <c:pt idx="29994" formatCode="General">
                  <c:v>-59.671100000000003</c:v>
                </c:pt>
                <c:pt idx="29995" formatCode="General">
                  <c:v>-60.283099999999997</c:v>
                </c:pt>
                <c:pt idx="29996" formatCode="General">
                  <c:v>-60.564599999999999</c:v>
                </c:pt>
                <c:pt idx="29997" formatCode="General">
                  <c:v>-60.563499999999998</c:v>
                </c:pt>
                <c:pt idx="29998" formatCode="General">
                  <c:v>-60.311599999999999</c:v>
                </c:pt>
                <c:pt idx="29999" formatCode="General">
                  <c:v>-59.885100000000001</c:v>
                </c:pt>
                <c:pt idx="30000" formatCode="General">
                  <c:v>-59.366399999999999</c:v>
                </c:pt>
                <c:pt idx="30001" formatCode="General">
                  <c:v>-58.7851</c:v>
                </c:pt>
                <c:pt idx="30002" formatCode="General">
                  <c:v>-58.1372</c:v>
                </c:pt>
                <c:pt idx="30003" formatCode="General">
                  <c:v>-57.3917</c:v>
                </c:pt>
                <c:pt idx="30004" formatCode="General">
                  <c:v>-56.504199999999997</c:v>
                </c:pt>
                <c:pt idx="30005" formatCode="General">
                  <c:v>-55.438899999999997</c:v>
                </c:pt>
                <c:pt idx="30006" formatCode="General">
                  <c:v>-54.199399999999997</c:v>
                </c:pt>
                <c:pt idx="30007" formatCode="General">
                  <c:v>-52.810200000000002</c:v>
                </c:pt>
                <c:pt idx="30008" formatCode="General">
                  <c:v>-51.31</c:v>
                </c:pt>
                <c:pt idx="30009" formatCode="General">
                  <c:v>-49.747700000000002</c:v>
                </c:pt>
                <c:pt idx="30010" formatCode="General">
                  <c:v>-48.174100000000003</c:v>
                </c:pt>
                <c:pt idx="30011" formatCode="General">
                  <c:v>-46.600700000000003</c:v>
                </c:pt>
                <c:pt idx="30012" formatCode="General">
                  <c:v>-45.001300000000001</c:v>
                </c:pt>
                <c:pt idx="30013" formatCode="General">
                  <c:v>-43.43</c:v>
                </c:pt>
                <c:pt idx="30014" formatCode="General">
                  <c:v>-41.968299999999999</c:v>
                </c:pt>
                <c:pt idx="30015" formatCode="General">
                  <c:v>-40.669699999999999</c:v>
                </c:pt>
                <c:pt idx="30016" formatCode="General">
                  <c:v>-39.555199999999999</c:v>
                </c:pt>
                <c:pt idx="30017" formatCode="General">
                  <c:v>-38.592199999999998</c:v>
                </c:pt>
                <c:pt idx="30018" formatCode="General">
                  <c:v>-37.731400000000001</c:v>
                </c:pt>
                <c:pt idx="30019" formatCode="General">
                  <c:v>-36.927</c:v>
                </c:pt>
                <c:pt idx="30020" formatCode="General">
                  <c:v>-36.190600000000003</c:v>
                </c:pt>
                <c:pt idx="30021" formatCode="General">
                  <c:v>-35.534199999999998</c:v>
                </c:pt>
                <c:pt idx="30022" formatCode="General">
                  <c:v>-34.872999999999998</c:v>
                </c:pt>
                <c:pt idx="30023" formatCode="General">
                  <c:v>-34.098500000000001</c:v>
                </c:pt>
                <c:pt idx="30024" formatCode="General">
                  <c:v>-33.1402</c:v>
                </c:pt>
                <c:pt idx="30025" formatCode="General">
                  <c:v>-31.976500000000001</c:v>
                </c:pt>
                <c:pt idx="30026" formatCode="General">
                  <c:v>-30.6111</c:v>
                </c:pt>
                <c:pt idx="30027" formatCode="General">
                  <c:v>-28.933800000000002</c:v>
                </c:pt>
                <c:pt idx="30028" formatCode="General">
                  <c:v>-26.835699999999999</c:v>
                </c:pt>
                <c:pt idx="30029" formatCode="General">
                  <c:v>-24.315999999999999</c:v>
                </c:pt>
                <c:pt idx="30030" formatCode="General">
                  <c:v>-21.4345</c:v>
                </c:pt>
                <c:pt idx="30031" formatCode="General">
                  <c:v>-18.308499999999999</c:v>
                </c:pt>
                <c:pt idx="30032" formatCode="General">
                  <c:v>-15.0082</c:v>
                </c:pt>
                <c:pt idx="30033" formatCode="General">
                  <c:v>-11.5763</c:v>
                </c:pt>
                <c:pt idx="30034" formatCode="General">
                  <c:v>-8.1787500000000009</c:v>
                </c:pt>
                <c:pt idx="30035" formatCode="General">
                  <c:v>-5.0539899999999998</c:v>
                </c:pt>
                <c:pt idx="30036" formatCode="General">
                  <c:v>-2.4668100000000002</c:v>
                </c:pt>
                <c:pt idx="30037" formatCode="General">
                  <c:v>-0.61087599999999997</c:v>
                </c:pt>
                <c:pt idx="30038" formatCode="General">
                  <c:v>0.45579799999999998</c:v>
                </c:pt>
                <c:pt idx="30039" formatCode="General">
                  <c:v>0.94948900000000003</c:v>
                </c:pt>
                <c:pt idx="30040" formatCode="General">
                  <c:v>1.17425</c:v>
                </c:pt>
                <c:pt idx="30041" formatCode="General">
                  <c:v>1.2415099999999999</c:v>
                </c:pt>
                <c:pt idx="30042" formatCode="General">
                  <c:v>1.2256499999999999</c:v>
                </c:pt>
                <c:pt idx="30043" formatCode="General">
                  <c:v>1.1873800000000001</c:v>
                </c:pt>
                <c:pt idx="30044" formatCode="General">
                  <c:v>1.14324</c:v>
                </c:pt>
                <c:pt idx="30045" formatCode="General">
                  <c:v>1.06141</c:v>
                </c:pt>
                <c:pt idx="30046" formatCode="General">
                  <c:v>0.84043100000000004</c:v>
                </c:pt>
                <c:pt idx="30047" formatCode="General">
                  <c:v>0.39562999999999998</c:v>
                </c:pt>
                <c:pt idx="30048" formatCode="General">
                  <c:v>-0.26069199999999998</c:v>
                </c:pt>
                <c:pt idx="30049" formatCode="General">
                  <c:v>-1.10537</c:v>
                </c:pt>
                <c:pt idx="30050" formatCode="General">
                  <c:v>-2.1116600000000001</c:v>
                </c:pt>
                <c:pt idx="30051" formatCode="General">
                  <c:v>-3.2113999999999998</c:v>
                </c:pt>
                <c:pt idx="30052" formatCode="General">
                  <c:v>-4.3126600000000002</c:v>
                </c:pt>
                <c:pt idx="30053" formatCode="General">
                  <c:v>-5.37296</c:v>
                </c:pt>
                <c:pt idx="30054" formatCode="General">
                  <c:v>-6.3752300000000002</c:v>
                </c:pt>
                <c:pt idx="30055" formatCode="General">
                  <c:v>-7.2770799999999998</c:v>
                </c:pt>
                <c:pt idx="30056" formatCode="General">
                  <c:v>-7.99587</c:v>
                </c:pt>
                <c:pt idx="30057" formatCode="General">
                  <c:v>-8.42624</c:v>
                </c:pt>
                <c:pt idx="30058" formatCode="General">
                  <c:v>-8.4193499999999997</c:v>
                </c:pt>
                <c:pt idx="30059" formatCode="General">
                  <c:v>-7.8373299999999997</c:v>
                </c:pt>
                <c:pt idx="30060" formatCode="General">
                  <c:v>-6.6534700000000004</c:v>
                </c:pt>
                <c:pt idx="30061" formatCode="General">
                  <c:v>-4.8839600000000001</c:v>
                </c:pt>
                <c:pt idx="30062" formatCode="General">
                  <c:v>-2.5327899999999999</c:v>
                </c:pt>
                <c:pt idx="30063" formatCode="General">
                  <c:v>0.35073700000000002</c:v>
                </c:pt>
                <c:pt idx="30064" formatCode="General">
                  <c:v>3.65523</c:v>
                </c:pt>
                <c:pt idx="30065" formatCode="General">
                  <c:v>7.2486699999999997</c:v>
                </c:pt>
                <c:pt idx="30066" formatCode="General">
                  <c:v>11.0123</c:v>
                </c:pt>
                <c:pt idx="30067" formatCode="General">
                  <c:v>14.87</c:v>
                </c:pt>
                <c:pt idx="30068" formatCode="General">
                  <c:v>18.788</c:v>
                </c:pt>
                <c:pt idx="30069" formatCode="General">
                  <c:v>22.7791</c:v>
                </c:pt>
                <c:pt idx="30070" formatCode="General">
                  <c:v>26.846499999999999</c:v>
                </c:pt>
                <c:pt idx="30071" formatCode="General">
                  <c:v>30.955100000000002</c:v>
                </c:pt>
                <c:pt idx="30072" formatCode="General">
                  <c:v>35.166899999999998</c:v>
                </c:pt>
                <c:pt idx="30073" formatCode="General">
                  <c:v>39.5794</c:v>
                </c:pt>
                <c:pt idx="30074" formatCode="General">
                  <c:v>44.019100000000002</c:v>
                </c:pt>
                <c:pt idx="30075" formatCode="General">
                  <c:v>48.240400000000001</c:v>
                </c:pt>
                <c:pt idx="30076" formatCode="General">
                  <c:v>52.072400000000002</c:v>
                </c:pt>
                <c:pt idx="30077" formatCode="General">
                  <c:v>55.337600000000002</c:v>
                </c:pt>
                <c:pt idx="30078" formatCode="General">
                  <c:v>57.917400000000001</c:v>
                </c:pt>
                <c:pt idx="30079" formatCode="General">
                  <c:v>59.762300000000003</c:v>
                </c:pt>
                <c:pt idx="30080" formatCode="General">
                  <c:v>60.890900000000002</c:v>
                </c:pt>
                <c:pt idx="30081" formatCode="General">
                  <c:v>61.364100000000001</c:v>
                </c:pt>
                <c:pt idx="30082" formatCode="General">
                  <c:v>61.244100000000003</c:v>
                </c:pt>
                <c:pt idx="30083" formatCode="General">
                  <c:v>60.543700000000001</c:v>
                </c:pt>
                <c:pt idx="30084" formatCode="General">
                  <c:v>59.327500000000001</c:v>
                </c:pt>
                <c:pt idx="30085" formatCode="General">
                  <c:v>57.714599999999997</c:v>
                </c:pt>
                <c:pt idx="30086" formatCode="General">
                  <c:v>55.753500000000003</c:v>
                </c:pt>
                <c:pt idx="30087" formatCode="General">
                  <c:v>53.454799999999999</c:v>
                </c:pt>
                <c:pt idx="30088" formatCode="General">
                  <c:v>50.926499999999997</c:v>
                </c:pt>
                <c:pt idx="30089" formatCode="General">
                  <c:v>48.309899999999999</c:v>
                </c:pt>
                <c:pt idx="30090" formatCode="General">
                  <c:v>45.718200000000003</c:v>
                </c:pt>
                <c:pt idx="30091" formatCode="General">
                  <c:v>43.238799999999998</c:v>
                </c:pt>
                <c:pt idx="30092" formatCode="General">
                  <c:v>40.925199999999997</c:v>
                </c:pt>
                <c:pt idx="30093" formatCode="General">
                  <c:v>38.821599999999997</c:v>
                </c:pt>
                <c:pt idx="30094" formatCode="General">
                  <c:v>36.978400000000001</c:v>
                </c:pt>
                <c:pt idx="30095" formatCode="General">
                  <c:v>35.539700000000003</c:v>
                </c:pt>
                <c:pt idx="30096" formatCode="General">
                  <c:v>34.632100000000001</c:v>
                </c:pt>
                <c:pt idx="30097" formatCode="General">
                  <c:v>34.2744</c:v>
                </c:pt>
                <c:pt idx="30098" formatCode="General">
                  <c:v>34.416899999999998</c:v>
                </c:pt>
                <c:pt idx="30099" formatCode="General">
                  <c:v>34.957500000000003</c:v>
                </c:pt>
                <c:pt idx="30100" formatCode="General">
                  <c:v>35.829599999999999</c:v>
                </c:pt>
                <c:pt idx="30101" formatCode="General">
                  <c:v>36.981200000000001</c:v>
                </c:pt>
                <c:pt idx="30102" formatCode="General">
                  <c:v>38.305599999999998</c:v>
                </c:pt>
                <c:pt idx="30103" formatCode="General">
                  <c:v>39.695599999999999</c:v>
                </c:pt>
                <c:pt idx="30104" formatCode="General">
                  <c:v>41.083599999999997</c:v>
                </c:pt>
                <c:pt idx="30105" formatCode="General">
                  <c:v>42.422199999999997</c:v>
                </c:pt>
                <c:pt idx="30106" formatCode="General">
                  <c:v>43.683799999999998</c:v>
                </c:pt>
                <c:pt idx="30107" formatCode="General">
                  <c:v>44.896999999999998</c:v>
                </c:pt>
                <c:pt idx="30108" formatCode="General">
                  <c:v>46.099400000000003</c:v>
                </c:pt>
                <c:pt idx="30109" formatCode="General">
                  <c:v>47.267499999999998</c:v>
                </c:pt>
                <c:pt idx="30110" formatCode="General">
                  <c:v>48.369399999999999</c:v>
                </c:pt>
                <c:pt idx="30111" formatCode="General">
                  <c:v>49.373399999999997</c:v>
                </c:pt>
                <c:pt idx="30112" formatCode="General">
                  <c:v>50.326099999999997</c:v>
                </c:pt>
                <c:pt idx="30113" formatCode="General">
                  <c:v>51.309600000000003</c:v>
                </c:pt>
                <c:pt idx="30114" formatCode="General">
                  <c:v>52.322299999999998</c:v>
                </c:pt>
                <c:pt idx="30115" formatCode="General">
                  <c:v>53.322400000000002</c:v>
                </c:pt>
                <c:pt idx="30116" formatCode="General">
                  <c:v>54.2226</c:v>
                </c:pt>
                <c:pt idx="30117" formatCode="General">
                  <c:v>54.952199999999998</c:v>
                </c:pt>
                <c:pt idx="30118" formatCode="General">
                  <c:v>55.502499999999998</c:v>
                </c:pt>
                <c:pt idx="30119" formatCode="General">
                  <c:v>55.912999999999997</c:v>
                </c:pt>
                <c:pt idx="30120" formatCode="General">
                  <c:v>56.247300000000003</c:v>
                </c:pt>
                <c:pt idx="30121" formatCode="General">
                  <c:v>56.729399999999998</c:v>
                </c:pt>
                <c:pt idx="30122" formatCode="General">
                  <c:v>57.588200000000001</c:v>
                </c:pt>
                <c:pt idx="30123" formatCode="General">
                  <c:v>58.856099999999998</c:v>
                </c:pt>
                <c:pt idx="30124" formatCode="General">
                  <c:v>60.462499999999999</c:v>
                </c:pt>
                <c:pt idx="30125" formatCode="General">
                  <c:v>62.266199999999998</c:v>
                </c:pt>
                <c:pt idx="30126" formatCode="General">
                  <c:v>64.1541</c:v>
                </c:pt>
                <c:pt idx="30127" formatCode="General">
                  <c:v>66.056399999999996</c:v>
                </c:pt>
                <c:pt idx="30128" formatCode="General">
                  <c:v>67.973299999999995</c:v>
                </c:pt>
                <c:pt idx="30129" formatCode="General">
                  <c:v>69.898799999999994</c:v>
                </c:pt>
                <c:pt idx="30130" formatCode="General">
                  <c:v>71.750299999999996</c:v>
                </c:pt>
                <c:pt idx="30131" formatCode="General">
                  <c:v>73.437100000000001</c:v>
                </c:pt>
                <c:pt idx="30132" formatCode="General">
                  <c:v>74.890600000000006</c:v>
                </c:pt>
                <c:pt idx="30133" formatCode="General">
                  <c:v>76.166600000000003</c:v>
                </c:pt>
                <c:pt idx="30134" formatCode="General">
                  <c:v>77.343999999999994</c:v>
                </c:pt>
                <c:pt idx="30135" formatCode="General">
                  <c:v>78.296599999999998</c:v>
                </c:pt>
                <c:pt idx="30136" formatCode="General">
                  <c:v>78.892899999999997</c:v>
                </c:pt>
                <c:pt idx="30137" formatCode="General">
                  <c:v>79.098100000000002</c:v>
                </c:pt>
                <c:pt idx="30138" formatCode="General">
                  <c:v>78.876900000000006</c:v>
                </c:pt>
                <c:pt idx="30139" formatCode="General">
                  <c:v>78.205799999999996</c:v>
                </c:pt>
                <c:pt idx="30140" formatCode="General">
                  <c:v>77.097700000000003</c:v>
                </c:pt>
                <c:pt idx="30141" formatCode="General">
                  <c:v>75.589299999999994</c:v>
                </c:pt>
                <c:pt idx="30142" formatCode="General">
                  <c:v>73.756200000000007</c:v>
                </c:pt>
                <c:pt idx="30143" formatCode="General">
                  <c:v>71.698300000000003</c:v>
                </c:pt>
                <c:pt idx="30144" formatCode="General">
                  <c:v>69.531000000000006</c:v>
                </c:pt>
                <c:pt idx="30145" formatCode="General">
                  <c:v>67.384</c:v>
                </c:pt>
                <c:pt idx="30146" formatCode="General">
                  <c:v>65.351900000000001</c:v>
                </c:pt>
                <c:pt idx="30147" formatCode="General">
                  <c:v>63.413800000000002</c:v>
                </c:pt>
                <c:pt idx="30148" formatCode="General">
                  <c:v>61.500300000000003</c:v>
                </c:pt>
                <c:pt idx="30149" formatCode="General">
                  <c:v>59.521799999999999</c:v>
                </c:pt>
                <c:pt idx="30150" formatCode="General">
                  <c:v>57.429699999999997</c:v>
                </c:pt>
                <c:pt idx="30151" formatCode="General">
                  <c:v>55.300400000000003</c:v>
                </c:pt>
                <c:pt idx="30152" formatCode="General">
                  <c:v>53.273499999999999</c:v>
                </c:pt>
                <c:pt idx="30153" formatCode="General">
                  <c:v>51.504199999999997</c:v>
                </c:pt>
                <c:pt idx="30154" formatCode="General">
                  <c:v>50.051400000000001</c:v>
                </c:pt>
                <c:pt idx="30155" formatCode="General">
                  <c:v>48.864400000000003</c:v>
                </c:pt>
                <c:pt idx="30156" formatCode="General">
                  <c:v>47.754800000000003</c:v>
                </c:pt>
                <c:pt idx="30157" formatCode="General">
                  <c:v>46.575800000000001</c:v>
                </c:pt>
                <c:pt idx="30158" formatCode="General">
                  <c:v>45.316600000000001</c:v>
                </c:pt>
                <c:pt idx="30159" formatCode="General">
                  <c:v>43.959499999999998</c:v>
                </c:pt>
                <c:pt idx="30160" formatCode="General">
                  <c:v>42.482999999999997</c:v>
                </c:pt>
                <c:pt idx="30161" formatCode="General">
                  <c:v>40.939900000000002</c:v>
                </c:pt>
                <c:pt idx="30162" formatCode="General">
                  <c:v>39.406700000000001</c:v>
                </c:pt>
                <c:pt idx="30163" formatCode="General">
                  <c:v>37.947899999999997</c:v>
                </c:pt>
                <c:pt idx="30164" formatCode="General">
                  <c:v>36.614199999999997</c:v>
                </c:pt>
                <c:pt idx="30165" formatCode="General">
                  <c:v>35.405099999999997</c:v>
                </c:pt>
                <c:pt idx="30166" formatCode="General">
                  <c:v>34.3352</c:v>
                </c:pt>
                <c:pt idx="30167" formatCode="General">
                  <c:v>33.425199999999997</c:v>
                </c:pt>
                <c:pt idx="30168" formatCode="General">
                  <c:v>32.692999999999998</c:v>
                </c:pt>
                <c:pt idx="30169" formatCode="General">
                  <c:v>32.160200000000003</c:v>
                </c:pt>
                <c:pt idx="30170" formatCode="General">
                  <c:v>31.8553</c:v>
                </c:pt>
                <c:pt idx="30171" formatCode="General">
                  <c:v>31.785299999999999</c:v>
                </c:pt>
                <c:pt idx="30172" formatCode="General">
                  <c:v>31.921500000000002</c:v>
                </c:pt>
                <c:pt idx="30173" formatCode="General">
                  <c:v>32.223599999999998</c:v>
                </c:pt>
                <c:pt idx="30174" formatCode="General">
                  <c:v>32.649900000000002</c:v>
                </c:pt>
                <c:pt idx="30175" formatCode="General">
                  <c:v>33.252400000000002</c:v>
                </c:pt>
                <c:pt idx="30176" formatCode="General">
                  <c:v>34.0976</c:v>
                </c:pt>
                <c:pt idx="30177" formatCode="General">
                  <c:v>35.190899999999999</c:v>
                </c:pt>
                <c:pt idx="30178" formatCode="General">
                  <c:v>36.447400000000002</c:v>
                </c:pt>
                <c:pt idx="30179" formatCode="General">
                  <c:v>37.7102</c:v>
                </c:pt>
                <c:pt idx="30180" formatCode="General">
                  <c:v>38.744199999999999</c:v>
                </c:pt>
                <c:pt idx="30181" formatCode="General">
                  <c:v>39.334600000000002</c:v>
                </c:pt>
                <c:pt idx="30182" formatCode="General">
                  <c:v>39.470100000000002</c:v>
                </c:pt>
                <c:pt idx="30183" formatCode="General">
                  <c:v>39.196300000000001</c:v>
                </c:pt>
                <c:pt idx="30184" formatCode="General">
                  <c:v>38.567700000000002</c:v>
                </c:pt>
                <c:pt idx="30185" formatCode="General">
                  <c:v>37.627400000000002</c:v>
                </c:pt>
                <c:pt idx="30186" formatCode="General">
                  <c:v>36.379600000000003</c:v>
                </c:pt>
                <c:pt idx="30187" formatCode="General">
                  <c:v>35.014499999999998</c:v>
                </c:pt>
                <c:pt idx="30188" formatCode="General">
                  <c:v>33.795900000000003</c:v>
                </c:pt>
                <c:pt idx="30189" formatCode="General">
                  <c:v>32.8476</c:v>
                </c:pt>
                <c:pt idx="30190" formatCode="General">
                  <c:v>32.165900000000001</c:v>
                </c:pt>
                <c:pt idx="30191" formatCode="General">
                  <c:v>31.6144</c:v>
                </c:pt>
                <c:pt idx="30192" formatCode="General">
                  <c:v>31.032800000000002</c:v>
                </c:pt>
                <c:pt idx="30193" formatCode="General">
                  <c:v>30.302399999999999</c:v>
                </c:pt>
                <c:pt idx="30194" formatCode="General">
                  <c:v>29.368200000000002</c:v>
                </c:pt>
                <c:pt idx="30195" formatCode="General">
                  <c:v>28.2287</c:v>
                </c:pt>
                <c:pt idx="30196" formatCode="General">
                  <c:v>26.9954</c:v>
                </c:pt>
                <c:pt idx="30197" formatCode="General">
                  <c:v>25.814</c:v>
                </c:pt>
                <c:pt idx="30198" formatCode="General">
                  <c:v>24.802499999999998</c:v>
                </c:pt>
                <c:pt idx="30199" formatCode="General">
                  <c:v>24.028400000000001</c:v>
                </c:pt>
                <c:pt idx="30200" formatCode="General">
                  <c:v>23.477499999999999</c:v>
                </c:pt>
                <c:pt idx="30201" formatCode="General">
                  <c:v>23.1126</c:v>
                </c:pt>
                <c:pt idx="30202" formatCode="General">
                  <c:v>22.9071</c:v>
                </c:pt>
                <c:pt idx="30203" formatCode="General">
                  <c:v>22.8856</c:v>
                </c:pt>
                <c:pt idx="30204" formatCode="General">
                  <c:v>23.0487</c:v>
                </c:pt>
                <c:pt idx="30205" formatCode="General">
                  <c:v>23.350899999999999</c:v>
                </c:pt>
                <c:pt idx="30206" formatCode="General">
                  <c:v>23.78</c:v>
                </c:pt>
                <c:pt idx="30207" formatCode="General">
                  <c:v>24.3522</c:v>
                </c:pt>
                <c:pt idx="30208" formatCode="General">
                  <c:v>25.088799999999999</c:v>
                </c:pt>
                <c:pt idx="30209" formatCode="General">
                  <c:v>26.000699999999998</c:v>
                </c:pt>
                <c:pt idx="30210" formatCode="General">
                  <c:v>27.054500000000001</c:v>
                </c:pt>
                <c:pt idx="30211" formatCode="General">
                  <c:v>28.224399999999999</c:v>
                </c:pt>
                <c:pt idx="30212" formatCode="General">
                  <c:v>29.51</c:v>
                </c:pt>
                <c:pt idx="30213" formatCode="General">
                  <c:v>30.874099999999999</c:v>
                </c:pt>
                <c:pt idx="30214" formatCode="General">
                  <c:v>32.2607</c:v>
                </c:pt>
                <c:pt idx="30215" formatCode="General">
                  <c:v>33.566499999999998</c:v>
                </c:pt>
                <c:pt idx="30216" formatCode="General">
                  <c:v>34.665799999999997</c:v>
                </c:pt>
                <c:pt idx="30217" formatCode="General">
                  <c:v>35.417299999999997</c:v>
                </c:pt>
                <c:pt idx="30218" formatCode="General">
                  <c:v>35.687600000000003</c:v>
                </c:pt>
                <c:pt idx="30219" formatCode="General">
                  <c:v>35.409300000000002</c:v>
                </c:pt>
                <c:pt idx="30220" formatCode="General">
                  <c:v>34.619700000000002</c:v>
                </c:pt>
                <c:pt idx="30221" formatCode="General">
                  <c:v>33.430199999999999</c:v>
                </c:pt>
                <c:pt idx="30222" formatCode="General">
                  <c:v>31.937799999999999</c:v>
                </c:pt>
                <c:pt idx="30223" formatCode="General">
                  <c:v>30.229500000000002</c:v>
                </c:pt>
                <c:pt idx="30224" formatCode="General">
                  <c:v>28.3843</c:v>
                </c:pt>
                <c:pt idx="30225" formatCode="General">
                  <c:v>26.4861</c:v>
                </c:pt>
                <c:pt idx="30226" formatCode="General">
                  <c:v>24.604500000000002</c:v>
                </c:pt>
                <c:pt idx="30227" formatCode="General">
                  <c:v>22.878399999999999</c:v>
                </c:pt>
                <c:pt idx="30228" formatCode="General">
                  <c:v>21.451499999999999</c:v>
                </c:pt>
                <c:pt idx="30229" formatCode="General">
                  <c:v>20.2559</c:v>
                </c:pt>
                <c:pt idx="30230" formatCode="General">
                  <c:v>19.1677</c:v>
                </c:pt>
                <c:pt idx="30231" formatCode="General">
                  <c:v>18.1069</c:v>
                </c:pt>
                <c:pt idx="30232" formatCode="General">
                  <c:v>17.040500000000002</c:v>
                </c:pt>
                <c:pt idx="30233" formatCode="General">
                  <c:v>16.027000000000001</c:v>
                </c:pt>
                <c:pt idx="30234" formatCode="General">
                  <c:v>15.147600000000001</c:v>
                </c:pt>
                <c:pt idx="30235" formatCode="General">
                  <c:v>14.4552</c:v>
                </c:pt>
                <c:pt idx="30236" formatCode="General">
                  <c:v>13.915699999999999</c:v>
                </c:pt>
                <c:pt idx="30237" formatCode="General">
                  <c:v>13.432600000000001</c:v>
                </c:pt>
                <c:pt idx="30238" formatCode="General">
                  <c:v>12.841799999999999</c:v>
                </c:pt>
                <c:pt idx="30239" formatCode="General">
                  <c:v>12.0511</c:v>
                </c:pt>
                <c:pt idx="30240" formatCode="General">
                  <c:v>11.0793</c:v>
                </c:pt>
                <c:pt idx="30241" formatCode="General">
                  <c:v>9.9763500000000001</c:v>
                </c:pt>
                <c:pt idx="30242" formatCode="General">
                  <c:v>8.7905999999999995</c:v>
                </c:pt>
                <c:pt idx="30243" formatCode="General">
                  <c:v>7.4798200000000001</c:v>
                </c:pt>
                <c:pt idx="30244" formatCode="General">
                  <c:v>5.9289500000000004</c:v>
                </c:pt>
                <c:pt idx="30245" formatCode="General">
                  <c:v>3.9956700000000001</c:v>
                </c:pt>
                <c:pt idx="30246" formatCode="General">
                  <c:v>1.5982499999999999</c:v>
                </c:pt>
                <c:pt idx="30247" formatCode="General">
                  <c:v>-1.26895</c:v>
                </c:pt>
                <c:pt idx="30248" formatCode="General">
                  <c:v>-4.4221700000000004</c:v>
                </c:pt>
                <c:pt idx="30249" formatCode="General">
                  <c:v>-7.6233700000000004</c:v>
                </c:pt>
                <c:pt idx="30250" formatCode="General">
                  <c:v>-10.693199999999999</c:v>
                </c:pt>
                <c:pt idx="30251" formatCode="General">
                  <c:v>-13.477</c:v>
                </c:pt>
                <c:pt idx="30252" formatCode="General">
                  <c:v>-15.919600000000001</c:v>
                </c:pt>
                <c:pt idx="30253" formatCode="General">
                  <c:v>-18.069800000000001</c:v>
                </c:pt>
                <c:pt idx="30254" formatCode="General">
                  <c:v>-20.050899999999999</c:v>
                </c:pt>
                <c:pt idx="30255" formatCode="General">
                  <c:v>-21.916499999999999</c:v>
                </c:pt>
                <c:pt idx="30256" formatCode="General">
                  <c:v>-23.656700000000001</c:v>
                </c:pt>
                <c:pt idx="30257" formatCode="General">
                  <c:v>-25.210999999999999</c:v>
                </c:pt>
                <c:pt idx="30258" formatCode="General">
                  <c:v>-26.5595</c:v>
                </c:pt>
                <c:pt idx="30259" formatCode="General">
                  <c:v>-27.757300000000001</c:v>
                </c:pt>
                <c:pt idx="30260" formatCode="General">
                  <c:v>-28.892099999999999</c:v>
                </c:pt>
                <c:pt idx="30261" formatCode="General">
                  <c:v>-30.052099999999999</c:v>
                </c:pt>
                <c:pt idx="30262" formatCode="General">
                  <c:v>-31.2379</c:v>
                </c:pt>
                <c:pt idx="30263" formatCode="General">
                  <c:v>-32.402799999999999</c:v>
                </c:pt>
                <c:pt idx="30264" formatCode="General">
                  <c:v>-33.438600000000001</c:v>
                </c:pt>
                <c:pt idx="30265" formatCode="General">
                  <c:v>-34.232999999999997</c:v>
                </c:pt>
                <c:pt idx="30266" formatCode="General">
                  <c:v>-34.735300000000002</c:v>
                </c:pt>
                <c:pt idx="30267" formatCode="General">
                  <c:v>-34.927999999999997</c:v>
                </c:pt>
                <c:pt idx="30268" formatCode="General">
                  <c:v>-34.830199999999998</c:v>
                </c:pt>
                <c:pt idx="30269" formatCode="General">
                  <c:v>-34.482500000000002</c:v>
                </c:pt>
                <c:pt idx="30270" formatCode="General">
                  <c:v>-33.946300000000001</c:v>
                </c:pt>
                <c:pt idx="30271" formatCode="General">
                  <c:v>-33.3065</c:v>
                </c:pt>
                <c:pt idx="30272" formatCode="General">
                  <c:v>-32.680500000000002</c:v>
                </c:pt>
                <c:pt idx="30273" formatCode="General">
                  <c:v>-32.188800000000001</c:v>
                </c:pt>
                <c:pt idx="30274" formatCode="General">
                  <c:v>-31.877500000000001</c:v>
                </c:pt>
                <c:pt idx="30275" formatCode="General">
                  <c:v>-31.7363</c:v>
                </c:pt>
                <c:pt idx="30276" formatCode="General">
                  <c:v>-31.699000000000002</c:v>
                </c:pt>
                <c:pt idx="30277" formatCode="General">
                  <c:v>-31.703700000000001</c:v>
                </c:pt>
                <c:pt idx="30278" formatCode="General">
                  <c:v>-31.7668</c:v>
                </c:pt>
                <c:pt idx="30279" formatCode="General">
                  <c:v>-31.873699999999999</c:v>
                </c:pt>
                <c:pt idx="30280" formatCode="General">
                  <c:v>-31.982500000000002</c:v>
                </c:pt>
                <c:pt idx="30281" formatCode="General">
                  <c:v>-32.090600000000002</c:v>
                </c:pt>
                <c:pt idx="30282" formatCode="General">
                  <c:v>-32.222499999999997</c:v>
                </c:pt>
                <c:pt idx="30283" formatCode="General">
                  <c:v>-32.4786</c:v>
                </c:pt>
                <c:pt idx="30284" formatCode="General">
                  <c:v>-32.965600000000002</c:v>
                </c:pt>
                <c:pt idx="30285" formatCode="General">
                  <c:v>-33.728099999999998</c:v>
                </c:pt>
                <c:pt idx="30286" formatCode="General">
                  <c:v>-34.748699999999999</c:v>
                </c:pt>
                <c:pt idx="30287" formatCode="General">
                  <c:v>-35.938499999999998</c:v>
                </c:pt>
                <c:pt idx="30288" formatCode="General">
                  <c:v>-37.146900000000002</c:v>
                </c:pt>
                <c:pt idx="30289" formatCode="General">
                  <c:v>-38.241100000000003</c:v>
                </c:pt>
                <c:pt idx="30290" formatCode="General">
                  <c:v>-39.158499999999997</c:v>
                </c:pt>
                <c:pt idx="30291" formatCode="General">
                  <c:v>-39.876899999999999</c:v>
                </c:pt>
                <c:pt idx="30292" formatCode="General">
                  <c:v>-40.441200000000002</c:v>
                </c:pt>
                <c:pt idx="30293" formatCode="General">
                  <c:v>-40.914099999999998</c:v>
                </c:pt>
                <c:pt idx="30294" formatCode="General">
                  <c:v>-41.348199999999999</c:v>
                </c:pt>
                <c:pt idx="30295" formatCode="General">
                  <c:v>-41.750900000000001</c:v>
                </c:pt>
                <c:pt idx="30296" formatCode="General">
                  <c:v>-42.110300000000002</c:v>
                </c:pt>
                <c:pt idx="30297" formatCode="General">
                  <c:v>-42.437100000000001</c:v>
                </c:pt>
                <c:pt idx="30298" formatCode="General">
                  <c:v>-42.786099999999998</c:v>
                </c:pt>
                <c:pt idx="30299" formatCode="General">
                  <c:v>-43.286099999999998</c:v>
                </c:pt>
                <c:pt idx="30300" formatCode="General">
                  <c:v>-44.078099999999999</c:v>
                </c:pt>
                <c:pt idx="30301" formatCode="General">
                  <c:v>-45.242699999999999</c:v>
                </c:pt>
                <c:pt idx="30302" formatCode="General">
                  <c:v>-46.757599999999996</c:v>
                </c:pt>
                <c:pt idx="30303" formatCode="General">
                  <c:v>-48.552300000000002</c:v>
                </c:pt>
                <c:pt idx="30304" formatCode="General">
                  <c:v>-50.519500000000001</c:v>
                </c:pt>
                <c:pt idx="30305" formatCode="General">
                  <c:v>-52.526299999999999</c:v>
                </c:pt>
                <c:pt idx="30306" formatCode="General">
                  <c:v>-54.4621</c:v>
                </c:pt>
                <c:pt idx="30307" formatCode="General">
                  <c:v>-56.251899999999999</c:v>
                </c:pt>
                <c:pt idx="30308" formatCode="General">
                  <c:v>-57.868000000000002</c:v>
                </c:pt>
                <c:pt idx="30309" formatCode="General">
                  <c:v>-59.252099999999999</c:v>
                </c:pt>
                <c:pt idx="30310" formatCode="General">
                  <c:v>-60.3307</c:v>
                </c:pt>
                <c:pt idx="30311" formatCode="General">
                  <c:v>-61.036099999999998</c:v>
                </c:pt>
                <c:pt idx="30312" formatCode="General">
                  <c:v>-61.351100000000002</c:v>
                </c:pt>
                <c:pt idx="30313" formatCode="General">
                  <c:v>-61.320300000000003</c:v>
                </c:pt>
                <c:pt idx="30314" formatCode="General">
                  <c:v>-61.038600000000002</c:v>
                </c:pt>
                <c:pt idx="30315" formatCode="General">
                  <c:v>-60.609699999999997</c:v>
                </c:pt>
                <c:pt idx="30316" formatCode="General">
                  <c:v>-60.087800000000001</c:v>
                </c:pt>
                <c:pt idx="30317" formatCode="General">
                  <c:v>-59.500700000000002</c:v>
                </c:pt>
                <c:pt idx="30318" formatCode="General">
                  <c:v>-58.838500000000003</c:v>
                </c:pt>
                <c:pt idx="30319" formatCode="General">
                  <c:v>-58.074300000000001</c:v>
                </c:pt>
                <c:pt idx="30320" formatCode="General">
                  <c:v>-57.181100000000001</c:v>
                </c:pt>
                <c:pt idx="30321" formatCode="General">
                  <c:v>-56.118899999999996</c:v>
                </c:pt>
                <c:pt idx="30322" formatCode="General">
                  <c:v>-54.869199999999999</c:v>
                </c:pt>
                <c:pt idx="30323" formatCode="General">
                  <c:v>-53.476399999999998</c:v>
                </c:pt>
                <c:pt idx="30324" formatCode="General">
                  <c:v>-52.033099999999997</c:v>
                </c:pt>
                <c:pt idx="30325" formatCode="General">
                  <c:v>-50.689700000000002</c:v>
                </c:pt>
                <c:pt idx="30326" formatCode="General">
                  <c:v>-49.607900000000001</c:v>
                </c:pt>
                <c:pt idx="30327" formatCode="General">
                  <c:v>-48.904699999999998</c:v>
                </c:pt>
                <c:pt idx="30328" formatCode="General">
                  <c:v>-48.542700000000004</c:v>
                </c:pt>
                <c:pt idx="30329" formatCode="General">
                  <c:v>-48.405700000000003</c:v>
                </c:pt>
                <c:pt idx="30330" formatCode="General">
                  <c:v>-48.390999999999998</c:v>
                </c:pt>
                <c:pt idx="30331" formatCode="General">
                  <c:v>-48.4313</c:v>
                </c:pt>
                <c:pt idx="30332" formatCode="General">
                  <c:v>-48.577399999999997</c:v>
                </c:pt>
                <c:pt idx="30333" formatCode="General">
                  <c:v>-48.8489</c:v>
                </c:pt>
                <c:pt idx="30334" formatCode="General">
                  <c:v>-49.206899999999997</c:v>
                </c:pt>
                <c:pt idx="30335" formatCode="General">
                  <c:v>-49.5914</c:v>
                </c:pt>
                <c:pt idx="30336" formatCode="General">
                  <c:v>-49.936199999999999</c:v>
                </c:pt>
                <c:pt idx="30337" formatCode="General">
                  <c:v>-50.156799999999997</c:v>
                </c:pt>
                <c:pt idx="30338" formatCode="General">
                  <c:v>-50.190600000000003</c:v>
                </c:pt>
                <c:pt idx="30339" formatCode="General">
                  <c:v>-50.048099999999998</c:v>
                </c:pt>
                <c:pt idx="30340" formatCode="General">
                  <c:v>-49.756</c:v>
                </c:pt>
                <c:pt idx="30341" formatCode="General">
                  <c:v>-49.343299999999999</c:v>
                </c:pt>
                <c:pt idx="30342" formatCode="General">
                  <c:v>-48.805700000000002</c:v>
                </c:pt>
                <c:pt idx="30343" formatCode="General">
                  <c:v>-48.129100000000001</c:v>
                </c:pt>
                <c:pt idx="30344" formatCode="General">
                  <c:v>-47.332799999999999</c:v>
                </c:pt>
                <c:pt idx="30345" formatCode="General">
                  <c:v>-46.472299999999997</c:v>
                </c:pt>
                <c:pt idx="30346" formatCode="General">
                  <c:v>-45.630299999999998</c:v>
                </c:pt>
                <c:pt idx="30347" formatCode="General">
                  <c:v>-44.778700000000001</c:v>
                </c:pt>
                <c:pt idx="30348" formatCode="General">
                  <c:v>-43.811199999999999</c:v>
                </c:pt>
                <c:pt idx="30349" formatCode="General">
                  <c:v>-42.633299999999998</c:v>
                </c:pt>
                <c:pt idx="30350" formatCode="General">
                  <c:v>-41.197099999999999</c:v>
                </c:pt>
                <c:pt idx="30351" formatCode="General">
                  <c:v>-39.621200000000002</c:v>
                </c:pt>
                <c:pt idx="30352" formatCode="General">
                  <c:v>-38.001300000000001</c:v>
                </c:pt>
                <c:pt idx="30353" formatCode="General">
                  <c:v>-36.306100000000001</c:v>
                </c:pt>
                <c:pt idx="30354" formatCode="General">
                  <c:v>-34.537799999999997</c:v>
                </c:pt>
                <c:pt idx="30355" formatCode="General">
                  <c:v>-32.735399999999998</c:v>
                </c:pt>
                <c:pt idx="30356" formatCode="General">
                  <c:v>-30.976299999999998</c:v>
                </c:pt>
                <c:pt idx="30357" formatCode="General">
                  <c:v>-29.339300000000001</c:v>
                </c:pt>
                <c:pt idx="30358" formatCode="General">
                  <c:v>-27.862300000000001</c:v>
                </c:pt>
                <c:pt idx="30359" formatCode="General">
                  <c:v>-26.5367</c:v>
                </c:pt>
                <c:pt idx="30360" formatCode="General">
                  <c:v>-25.294599999999999</c:v>
                </c:pt>
                <c:pt idx="30361" formatCode="General">
                  <c:v>-24.072900000000001</c:v>
                </c:pt>
                <c:pt idx="30362" formatCode="General">
                  <c:v>-22.8322</c:v>
                </c:pt>
                <c:pt idx="30363" formatCode="General">
                  <c:v>-21.638300000000001</c:v>
                </c:pt>
                <c:pt idx="30364" formatCode="General">
                  <c:v>-20.583600000000001</c:v>
                </c:pt>
                <c:pt idx="30365" formatCode="General">
                  <c:v>-19.718900000000001</c:v>
                </c:pt>
                <c:pt idx="30366" formatCode="General">
                  <c:v>-19.110800000000001</c:v>
                </c:pt>
                <c:pt idx="30367" formatCode="General">
                  <c:v>-18.809000000000001</c:v>
                </c:pt>
                <c:pt idx="30368" formatCode="General">
                  <c:v>-18.830100000000002</c:v>
                </c:pt>
                <c:pt idx="30369" formatCode="General">
                  <c:v>-19.1648</c:v>
                </c:pt>
                <c:pt idx="30370" formatCode="General">
                  <c:v>-19.773700000000002</c:v>
                </c:pt>
                <c:pt idx="30371" formatCode="General">
                  <c:v>-20.584800000000001</c:v>
                </c:pt>
                <c:pt idx="30372" formatCode="General">
                  <c:v>-21.477799999999998</c:v>
                </c:pt>
                <c:pt idx="30373" formatCode="General">
                  <c:v>-22.381799999999998</c:v>
                </c:pt>
                <c:pt idx="30374" formatCode="General">
                  <c:v>-23.318200000000001</c:v>
                </c:pt>
                <c:pt idx="30375" formatCode="General">
                  <c:v>-24.3401</c:v>
                </c:pt>
                <c:pt idx="30376" formatCode="General">
                  <c:v>-25.497499999999999</c:v>
                </c:pt>
                <c:pt idx="30377" formatCode="General">
                  <c:v>-26.785299999999999</c:v>
                </c:pt>
                <c:pt idx="30378" formatCode="General">
                  <c:v>-28.174600000000002</c:v>
                </c:pt>
                <c:pt idx="30379" formatCode="General">
                  <c:v>-29.630299999999998</c:v>
                </c:pt>
                <c:pt idx="30380" formatCode="General">
                  <c:v>-31.099799999999998</c:v>
                </c:pt>
                <c:pt idx="30381" formatCode="General">
                  <c:v>-32.525500000000001</c:v>
                </c:pt>
                <c:pt idx="30382" formatCode="General">
                  <c:v>-33.8476</c:v>
                </c:pt>
                <c:pt idx="30383" formatCode="General">
                  <c:v>-35.010599999999997</c:v>
                </c:pt>
                <c:pt idx="30384" formatCode="General">
                  <c:v>-35.927700000000002</c:v>
                </c:pt>
                <c:pt idx="30385" formatCode="General">
                  <c:v>-36.5075</c:v>
                </c:pt>
                <c:pt idx="30386" formatCode="General">
                  <c:v>-36.686399999999999</c:v>
                </c:pt>
                <c:pt idx="30387" formatCode="General">
                  <c:v>-36.454999999999998</c:v>
                </c:pt>
                <c:pt idx="30388" formatCode="General">
                  <c:v>-35.858499999999999</c:v>
                </c:pt>
                <c:pt idx="30389" formatCode="General">
                  <c:v>-34.972499999999997</c:v>
                </c:pt>
                <c:pt idx="30390" formatCode="General">
                  <c:v>-33.878399999999999</c:v>
                </c:pt>
                <c:pt idx="30391" formatCode="General">
                  <c:v>-32.636800000000001</c:v>
                </c:pt>
                <c:pt idx="30392" formatCode="General">
                  <c:v>-31.299299999999999</c:v>
                </c:pt>
                <c:pt idx="30393" formatCode="General">
                  <c:v>-29.888500000000001</c:v>
                </c:pt>
                <c:pt idx="30394" formatCode="General">
                  <c:v>-28.377500000000001</c:v>
                </c:pt>
                <c:pt idx="30395" formatCode="General">
                  <c:v>-26.7118</c:v>
                </c:pt>
                <c:pt idx="30396" formatCode="General">
                  <c:v>-24.8752</c:v>
                </c:pt>
                <c:pt idx="30397" formatCode="General">
                  <c:v>-22.883299999999998</c:v>
                </c:pt>
                <c:pt idx="30398" formatCode="General">
                  <c:v>-20.807700000000001</c:v>
                </c:pt>
                <c:pt idx="30399" formatCode="General">
                  <c:v>-18.7136</c:v>
                </c:pt>
                <c:pt idx="30400" formatCode="General">
                  <c:v>-16.615500000000001</c:v>
                </c:pt>
                <c:pt idx="30401" formatCode="General">
                  <c:v>-14.552199999999999</c:v>
                </c:pt>
                <c:pt idx="30402" formatCode="General">
                  <c:v>-12.5738</c:v>
                </c:pt>
                <c:pt idx="30403" formatCode="General">
                  <c:v>-10.695600000000001</c:v>
                </c:pt>
                <c:pt idx="30404" formatCode="General">
                  <c:v>-8.9400499999999994</c:v>
                </c:pt>
                <c:pt idx="30405" formatCode="General">
                  <c:v>-7.4077599999999997</c:v>
                </c:pt>
                <c:pt idx="30406" formatCode="General">
                  <c:v>-6.16411</c:v>
                </c:pt>
                <c:pt idx="30407" formatCode="General">
                  <c:v>-5.1796199999999999</c:v>
                </c:pt>
                <c:pt idx="30408" formatCode="General">
                  <c:v>-4.3386800000000001</c:v>
                </c:pt>
                <c:pt idx="30409" formatCode="General">
                  <c:v>-3.4881700000000002</c:v>
                </c:pt>
                <c:pt idx="30410" formatCode="General">
                  <c:v>-2.5403699999999998</c:v>
                </c:pt>
                <c:pt idx="30411" formatCode="General">
                  <c:v>-1.47784</c:v>
                </c:pt>
                <c:pt idx="30412" formatCode="General">
                  <c:v>-0.36035699999999998</c:v>
                </c:pt>
                <c:pt idx="30413" formatCode="General">
                  <c:v>0.75182599999999999</c:v>
                </c:pt>
                <c:pt idx="30414" formatCode="General">
                  <c:v>1.83273</c:v>
                </c:pt>
                <c:pt idx="30415" formatCode="General">
                  <c:v>2.8855599999999999</c:v>
                </c:pt>
                <c:pt idx="30416" formatCode="General">
                  <c:v>3.93249</c:v>
                </c:pt>
                <c:pt idx="30417" formatCode="General">
                  <c:v>5.0778499999999998</c:v>
                </c:pt>
                <c:pt idx="30418" formatCode="General">
                  <c:v>6.4237200000000003</c:v>
                </c:pt>
                <c:pt idx="30419" formatCode="General">
                  <c:v>7.9693899999999998</c:v>
                </c:pt>
                <c:pt idx="30420" formatCode="General">
                  <c:v>9.6818500000000007</c:v>
                </c:pt>
                <c:pt idx="30421" formatCode="General">
                  <c:v>11.4977</c:v>
                </c:pt>
                <c:pt idx="30422" formatCode="General">
                  <c:v>13.3188</c:v>
                </c:pt>
                <c:pt idx="30423" formatCode="General">
                  <c:v>15.0852</c:v>
                </c:pt>
                <c:pt idx="30424" formatCode="General">
                  <c:v>16.962800000000001</c:v>
                </c:pt>
                <c:pt idx="30425" formatCode="General">
                  <c:v>19.1629</c:v>
                </c:pt>
                <c:pt idx="30426" formatCode="General">
                  <c:v>21.823399999999999</c:v>
                </c:pt>
                <c:pt idx="30427" formatCode="General">
                  <c:v>25.0502</c:v>
                </c:pt>
                <c:pt idx="30428" formatCode="General">
                  <c:v>28.868300000000001</c:v>
                </c:pt>
                <c:pt idx="30429" formatCode="General">
                  <c:v>33.145800000000001</c:v>
                </c:pt>
                <c:pt idx="30430" formatCode="General">
                  <c:v>37.686300000000003</c:v>
                </c:pt>
                <c:pt idx="30431" formatCode="General">
                  <c:v>42.346499999999999</c:v>
                </c:pt>
                <c:pt idx="30432" formatCode="General">
                  <c:v>47.0276</c:v>
                </c:pt>
                <c:pt idx="30433" formatCode="General">
                  <c:v>51.714100000000002</c:v>
                </c:pt>
                <c:pt idx="30434" formatCode="General">
                  <c:v>56.316899999999997</c:v>
                </c:pt>
                <c:pt idx="30435" formatCode="General">
                  <c:v>60.695300000000003</c:v>
                </c:pt>
                <c:pt idx="30436" formatCode="General">
                  <c:v>64.672600000000003</c:v>
                </c:pt>
                <c:pt idx="30437" formatCode="General">
                  <c:v>68.089100000000002</c:v>
                </c:pt>
                <c:pt idx="30438" formatCode="General">
                  <c:v>70.867199999999997</c:v>
                </c:pt>
                <c:pt idx="30439" formatCode="General">
                  <c:v>73.011899999999997</c:v>
                </c:pt>
                <c:pt idx="30440" formatCode="General">
                  <c:v>74.667400000000001</c:v>
                </c:pt>
                <c:pt idx="30441" formatCode="General">
                  <c:v>75.998099999999994</c:v>
                </c:pt>
                <c:pt idx="30442" formatCode="General">
                  <c:v>77.125900000000001</c:v>
                </c:pt>
                <c:pt idx="30443" formatCode="General">
                  <c:v>78.121700000000004</c:v>
                </c:pt>
                <c:pt idx="30444" formatCode="General">
                  <c:v>79.001999999999995</c:v>
                </c:pt>
                <c:pt idx="30445" formatCode="General">
                  <c:v>79.718999999999994</c:v>
                </c:pt>
                <c:pt idx="30446" formatCode="General">
                  <c:v>80.233400000000003</c:v>
                </c:pt>
                <c:pt idx="30447" formatCode="General">
                  <c:v>80.563999999999993</c:v>
                </c:pt>
                <c:pt idx="30448" formatCode="General">
                  <c:v>80.699799999999996</c:v>
                </c:pt>
                <c:pt idx="30449" formatCode="General">
                  <c:v>80.618200000000002</c:v>
                </c:pt>
                <c:pt idx="30450" formatCode="General">
                  <c:v>80.412899999999993</c:v>
                </c:pt>
                <c:pt idx="30451" formatCode="General">
                  <c:v>80.203400000000002</c:v>
                </c:pt>
                <c:pt idx="30452" formatCode="General">
                  <c:v>80.019499999999994</c:v>
                </c:pt>
                <c:pt idx="30453" formatCode="General">
                  <c:v>79.862099999999998</c:v>
                </c:pt>
                <c:pt idx="30454" formatCode="General">
                  <c:v>79.704700000000003</c:v>
                </c:pt>
                <c:pt idx="30455" formatCode="General">
                  <c:v>79.524100000000004</c:v>
                </c:pt>
                <c:pt idx="30456" formatCode="General">
                  <c:v>79.325100000000006</c:v>
                </c:pt>
                <c:pt idx="30457" formatCode="General">
                  <c:v>79.233999999999995</c:v>
                </c:pt>
                <c:pt idx="30458" formatCode="General">
                  <c:v>79.352400000000003</c:v>
                </c:pt>
                <c:pt idx="30459" formatCode="General">
                  <c:v>79.584900000000005</c:v>
                </c:pt>
                <c:pt idx="30460" formatCode="General">
                  <c:v>79.815200000000004</c:v>
                </c:pt>
                <c:pt idx="30461" formatCode="General">
                  <c:v>79.961799999999997</c:v>
                </c:pt>
                <c:pt idx="30462" formatCode="General">
                  <c:v>79.9816</c:v>
                </c:pt>
                <c:pt idx="30463" formatCode="General">
                  <c:v>79.871799999999993</c:v>
                </c:pt>
                <c:pt idx="30464" formatCode="General">
                  <c:v>79.776399999999995</c:v>
                </c:pt>
                <c:pt idx="30465" formatCode="General">
                  <c:v>79.876499999999993</c:v>
                </c:pt>
                <c:pt idx="30466" formatCode="General">
                  <c:v>80.2483</c:v>
                </c:pt>
                <c:pt idx="30467" formatCode="General">
                  <c:v>80.854799999999997</c:v>
                </c:pt>
                <c:pt idx="30468" formatCode="General">
                  <c:v>81.556200000000004</c:v>
                </c:pt>
                <c:pt idx="30469" formatCode="General">
                  <c:v>82.241100000000003</c:v>
                </c:pt>
                <c:pt idx="30470" formatCode="General">
                  <c:v>82.839100000000002</c:v>
                </c:pt>
                <c:pt idx="30471" formatCode="General">
                  <c:v>83.315299999999993</c:v>
                </c:pt>
                <c:pt idx="30472" formatCode="General">
                  <c:v>83.634200000000007</c:v>
                </c:pt>
                <c:pt idx="30473" formatCode="General">
                  <c:v>83.738</c:v>
                </c:pt>
                <c:pt idx="30474" formatCode="General">
                  <c:v>83.528000000000006</c:v>
                </c:pt>
                <c:pt idx="30475" formatCode="General">
                  <c:v>82.884699999999995</c:v>
                </c:pt>
                <c:pt idx="30476" formatCode="General">
                  <c:v>81.878699999999995</c:v>
                </c:pt>
                <c:pt idx="30477" formatCode="General">
                  <c:v>80.670500000000004</c:v>
                </c:pt>
                <c:pt idx="30478" formatCode="General">
                  <c:v>79.366500000000002</c:v>
                </c:pt>
                <c:pt idx="30479" formatCode="General">
                  <c:v>78.114400000000003</c:v>
                </c:pt>
                <c:pt idx="30480" formatCode="General">
                  <c:v>77.093299999999999</c:v>
                </c:pt>
                <c:pt idx="30481" formatCode="General">
                  <c:v>76.425899999999999</c:v>
                </c:pt>
                <c:pt idx="30482" formatCode="General">
                  <c:v>76.139799999999994</c:v>
                </c:pt>
                <c:pt idx="30483" formatCode="General">
                  <c:v>76.216700000000003</c:v>
                </c:pt>
                <c:pt idx="30484" formatCode="General">
                  <c:v>76.619399999999999</c:v>
                </c:pt>
                <c:pt idx="30485" formatCode="General">
                  <c:v>77.327699999999993</c:v>
                </c:pt>
                <c:pt idx="30486" formatCode="General">
                  <c:v>78.320999999999998</c:v>
                </c:pt>
                <c:pt idx="30487" formatCode="General">
                  <c:v>79.581599999999995</c:v>
                </c:pt>
                <c:pt idx="30488" formatCode="General">
                  <c:v>81.149900000000002</c:v>
                </c:pt>
                <c:pt idx="30489" formatCode="General">
                  <c:v>83.090100000000007</c:v>
                </c:pt>
                <c:pt idx="30490" formatCode="General">
                  <c:v>85.299899999999994</c:v>
                </c:pt>
                <c:pt idx="30491" formatCode="General">
                  <c:v>87.618300000000005</c:v>
                </c:pt>
                <c:pt idx="30492" formatCode="General">
                  <c:v>89.898799999999994</c:v>
                </c:pt>
                <c:pt idx="30493" formatCode="General">
                  <c:v>92.010900000000007</c:v>
                </c:pt>
                <c:pt idx="30494" formatCode="General">
                  <c:v>93.900300000000001</c:v>
                </c:pt>
                <c:pt idx="30495" formatCode="General">
                  <c:v>95.604900000000001</c:v>
                </c:pt>
                <c:pt idx="30496" formatCode="General">
                  <c:v>97.224400000000003</c:v>
                </c:pt>
                <c:pt idx="30497" formatCode="General">
                  <c:v>98.858000000000004</c:v>
                </c:pt>
                <c:pt idx="30498" formatCode="General">
                  <c:v>100.54300000000001</c:v>
                </c:pt>
                <c:pt idx="30499" formatCode="General">
                  <c:v>102.16200000000001</c:v>
                </c:pt>
                <c:pt idx="30500" formatCode="General">
                  <c:v>103.614</c:v>
                </c:pt>
                <c:pt idx="30501" formatCode="General">
                  <c:v>104.877</c:v>
                </c:pt>
                <c:pt idx="30502" formatCode="General">
                  <c:v>105.91500000000001</c:v>
                </c:pt>
                <c:pt idx="30503" formatCode="General">
                  <c:v>106.69</c:v>
                </c:pt>
                <c:pt idx="30504" formatCode="General">
                  <c:v>107.217</c:v>
                </c:pt>
                <c:pt idx="30505" formatCode="General">
                  <c:v>107.5</c:v>
                </c:pt>
                <c:pt idx="30506" formatCode="General">
                  <c:v>107.404</c:v>
                </c:pt>
                <c:pt idx="30507" formatCode="General">
                  <c:v>106.798</c:v>
                </c:pt>
                <c:pt idx="30508" formatCode="General">
                  <c:v>105.627</c:v>
                </c:pt>
                <c:pt idx="30509" formatCode="General">
                  <c:v>103.886</c:v>
                </c:pt>
                <c:pt idx="30510" formatCode="General">
                  <c:v>101.62</c:v>
                </c:pt>
                <c:pt idx="30511" formatCode="General">
                  <c:v>98.943200000000004</c:v>
                </c:pt>
                <c:pt idx="30512" formatCode="General">
                  <c:v>96.001000000000005</c:v>
                </c:pt>
                <c:pt idx="30513" formatCode="General">
                  <c:v>92.935299999999998</c:v>
                </c:pt>
                <c:pt idx="30514" formatCode="General">
                  <c:v>89.885000000000005</c:v>
                </c:pt>
                <c:pt idx="30515" formatCode="General">
                  <c:v>86.945499999999996</c:v>
                </c:pt>
                <c:pt idx="30516" formatCode="General">
                  <c:v>84.18</c:v>
                </c:pt>
                <c:pt idx="30517" formatCode="General">
                  <c:v>81.625</c:v>
                </c:pt>
                <c:pt idx="30518" formatCode="General">
                  <c:v>79.322400000000002</c:v>
                </c:pt>
                <c:pt idx="30519" formatCode="General">
                  <c:v>77.290599999999998</c:v>
                </c:pt>
                <c:pt idx="30520" formatCode="General">
                  <c:v>75.472700000000003</c:v>
                </c:pt>
                <c:pt idx="30521" formatCode="General">
                  <c:v>73.801599999999993</c:v>
                </c:pt>
                <c:pt idx="30522" formatCode="General">
                  <c:v>72.249200000000002</c:v>
                </c:pt>
                <c:pt idx="30523" formatCode="General">
                  <c:v>70.823499999999996</c:v>
                </c:pt>
                <c:pt idx="30524" formatCode="General">
                  <c:v>69.556600000000003</c:v>
                </c:pt>
                <c:pt idx="30525" formatCode="General">
                  <c:v>68.571399999999997</c:v>
                </c:pt>
                <c:pt idx="30526" formatCode="General">
                  <c:v>68.006100000000004</c:v>
                </c:pt>
                <c:pt idx="30527" formatCode="General">
                  <c:v>67.941400000000002</c:v>
                </c:pt>
                <c:pt idx="30528" formatCode="General">
                  <c:v>68.378100000000003</c:v>
                </c:pt>
                <c:pt idx="30529" formatCode="General">
                  <c:v>69.216200000000001</c:v>
                </c:pt>
                <c:pt idx="30530" formatCode="General">
                  <c:v>70.279399999999995</c:v>
                </c:pt>
                <c:pt idx="30531" formatCode="General">
                  <c:v>71.375500000000002</c:v>
                </c:pt>
                <c:pt idx="30532" formatCode="General">
                  <c:v>72.376099999999994</c:v>
                </c:pt>
                <c:pt idx="30533" formatCode="General">
                  <c:v>73.183499999999995</c:v>
                </c:pt>
                <c:pt idx="30534" formatCode="General">
                  <c:v>73.731499999999997</c:v>
                </c:pt>
                <c:pt idx="30535" formatCode="General">
                  <c:v>74.0364</c:v>
                </c:pt>
                <c:pt idx="30536" formatCode="General">
                  <c:v>74.170500000000004</c:v>
                </c:pt>
                <c:pt idx="30537" formatCode="General">
                  <c:v>74.215199999999996</c:v>
                </c:pt>
                <c:pt idx="30538" formatCode="General">
                  <c:v>74.235200000000006</c:v>
                </c:pt>
                <c:pt idx="30539" formatCode="General">
                  <c:v>74.233800000000002</c:v>
                </c:pt>
                <c:pt idx="30540" formatCode="General">
                  <c:v>74.172200000000004</c:v>
                </c:pt>
                <c:pt idx="30541" formatCode="General">
                  <c:v>73.951099999999997</c:v>
                </c:pt>
                <c:pt idx="30542" formatCode="General">
                  <c:v>73.548299999999998</c:v>
                </c:pt>
                <c:pt idx="30543" formatCode="General">
                  <c:v>73.021199999999993</c:v>
                </c:pt>
                <c:pt idx="30544" formatCode="General">
                  <c:v>72.373699999999999</c:v>
                </c:pt>
                <c:pt idx="30545" formatCode="General">
                  <c:v>71.581000000000003</c:v>
                </c:pt>
                <c:pt idx="30546" formatCode="General">
                  <c:v>70.576800000000006</c:v>
                </c:pt>
                <c:pt idx="30547" formatCode="General">
                  <c:v>69.310199999999995</c:v>
                </c:pt>
                <c:pt idx="30548" formatCode="General">
                  <c:v>67.787099999999995</c:v>
                </c:pt>
                <c:pt idx="30549" formatCode="General">
                  <c:v>66.012500000000003</c:v>
                </c:pt>
                <c:pt idx="30550" formatCode="General">
                  <c:v>63.993099999999998</c:v>
                </c:pt>
                <c:pt idx="30551" formatCode="General">
                  <c:v>61.811100000000003</c:v>
                </c:pt>
                <c:pt idx="30552" formatCode="General">
                  <c:v>59.563800000000001</c:v>
                </c:pt>
                <c:pt idx="30553" formatCode="General">
                  <c:v>57.285400000000003</c:v>
                </c:pt>
                <c:pt idx="30554" formatCode="General">
                  <c:v>55.018300000000004</c:v>
                </c:pt>
                <c:pt idx="30555" formatCode="General">
                  <c:v>52.8155</c:v>
                </c:pt>
                <c:pt idx="30556" formatCode="General">
                  <c:v>50.776600000000002</c:v>
                </c:pt>
                <c:pt idx="30557" formatCode="General">
                  <c:v>49.005099999999999</c:v>
                </c:pt>
                <c:pt idx="30558" formatCode="General">
                  <c:v>47.508000000000003</c:v>
                </c:pt>
                <c:pt idx="30559" formatCode="General">
                  <c:v>46.225900000000003</c:v>
                </c:pt>
                <c:pt idx="30560" formatCode="General">
                  <c:v>44.999499999999998</c:v>
                </c:pt>
                <c:pt idx="30561" formatCode="General">
                  <c:v>43.680999999999997</c:v>
                </c:pt>
                <c:pt idx="30562" formatCode="General">
                  <c:v>42.2179</c:v>
                </c:pt>
                <c:pt idx="30563" formatCode="General">
                  <c:v>40.5383</c:v>
                </c:pt>
                <c:pt idx="30564" formatCode="General">
                  <c:v>38.567</c:v>
                </c:pt>
                <c:pt idx="30565" formatCode="General">
                  <c:v>36.218400000000003</c:v>
                </c:pt>
                <c:pt idx="30566" formatCode="General">
                  <c:v>33.461599999999997</c:v>
                </c:pt>
                <c:pt idx="30567" formatCode="General">
                  <c:v>30.375399999999999</c:v>
                </c:pt>
                <c:pt idx="30568" formatCode="General">
                  <c:v>27.084199999999999</c:v>
                </c:pt>
                <c:pt idx="30569" formatCode="General">
                  <c:v>23.714600000000001</c:v>
                </c:pt>
                <c:pt idx="30570" formatCode="General">
                  <c:v>20.391300000000001</c:v>
                </c:pt>
                <c:pt idx="30571" formatCode="General">
                  <c:v>17.212</c:v>
                </c:pt>
                <c:pt idx="30572" formatCode="General">
                  <c:v>14.2363</c:v>
                </c:pt>
                <c:pt idx="30573" formatCode="General">
                  <c:v>11.505599999999999</c:v>
                </c:pt>
                <c:pt idx="30574" formatCode="General">
                  <c:v>9.0380000000000003</c:v>
                </c:pt>
                <c:pt idx="30575" formatCode="General">
                  <c:v>6.8089700000000004</c:v>
                </c:pt>
                <c:pt idx="30576" formatCode="General">
                  <c:v>4.7713299999999998</c:v>
                </c:pt>
                <c:pt idx="30577" formatCode="General">
                  <c:v>2.9337800000000001</c:v>
                </c:pt>
                <c:pt idx="30578" formatCode="General">
                  <c:v>1.3048999999999999</c:v>
                </c:pt>
                <c:pt idx="30579" formatCode="General">
                  <c:v>-0.224579</c:v>
                </c:pt>
                <c:pt idx="30580" formatCode="General">
                  <c:v>-1.80829</c:v>
                </c:pt>
                <c:pt idx="30581" formatCode="General">
                  <c:v>-3.5984600000000002</c:v>
                </c:pt>
                <c:pt idx="30582" formatCode="General">
                  <c:v>-5.6302500000000002</c:v>
                </c:pt>
                <c:pt idx="30583" formatCode="General">
                  <c:v>-7.8092300000000003</c:v>
                </c:pt>
                <c:pt idx="30584" formatCode="General">
                  <c:v>-10.030099999999999</c:v>
                </c:pt>
                <c:pt idx="30585" formatCode="General">
                  <c:v>-12.2066</c:v>
                </c:pt>
                <c:pt idx="30586" formatCode="General">
                  <c:v>-14.283799999999999</c:v>
                </c:pt>
                <c:pt idx="30587" formatCode="General">
                  <c:v>-16.228000000000002</c:v>
                </c:pt>
                <c:pt idx="30588" formatCode="General">
                  <c:v>-18.0459</c:v>
                </c:pt>
                <c:pt idx="30589" formatCode="General">
                  <c:v>-19.729900000000001</c:v>
                </c:pt>
                <c:pt idx="30590" formatCode="General">
                  <c:v>-21.262799999999999</c:v>
                </c:pt>
                <c:pt idx="30591" formatCode="General">
                  <c:v>-22.602699999999999</c:v>
                </c:pt>
                <c:pt idx="30592" formatCode="General">
                  <c:v>-23.717099999999999</c:v>
                </c:pt>
                <c:pt idx="30593" formatCode="General">
                  <c:v>-24.6435</c:v>
                </c:pt>
                <c:pt idx="30594" formatCode="General">
                  <c:v>-25.403600000000001</c:v>
                </c:pt>
                <c:pt idx="30595" formatCode="General">
                  <c:v>-25.967300000000002</c:v>
                </c:pt>
                <c:pt idx="30596" formatCode="General">
                  <c:v>-26.303000000000001</c:v>
                </c:pt>
                <c:pt idx="30597" formatCode="General">
                  <c:v>-26.3962</c:v>
                </c:pt>
                <c:pt idx="30598" formatCode="General">
                  <c:v>-26.279299999999999</c:v>
                </c:pt>
                <c:pt idx="30599" formatCode="General">
                  <c:v>-25.999700000000001</c:v>
                </c:pt>
                <c:pt idx="30600" formatCode="General">
                  <c:v>-25.5853</c:v>
                </c:pt>
                <c:pt idx="30601" formatCode="General">
                  <c:v>-25.0808</c:v>
                </c:pt>
                <c:pt idx="30602" formatCode="General">
                  <c:v>-24.545500000000001</c:v>
                </c:pt>
                <c:pt idx="30603" formatCode="General">
                  <c:v>-24.0625</c:v>
                </c:pt>
                <c:pt idx="30604" formatCode="General">
                  <c:v>-23.713899999999999</c:v>
                </c:pt>
                <c:pt idx="30605" formatCode="General">
                  <c:v>-23.575299999999999</c:v>
                </c:pt>
                <c:pt idx="30606" formatCode="General">
                  <c:v>-23.739699999999999</c:v>
                </c:pt>
                <c:pt idx="30607" formatCode="General">
                  <c:v>-24.3933</c:v>
                </c:pt>
                <c:pt idx="30608" formatCode="General">
                  <c:v>-25.631399999999999</c:v>
                </c:pt>
                <c:pt idx="30609" formatCode="General">
                  <c:v>-27.3751</c:v>
                </c:pt>
                <c:pt idx="30610" formatCode="General">
                  <c:v>-29.5976</c:v>
                </c:pt>
                <c:pt idx="30611" formatCode="General">
                  <c:v>-32.2988</c:v>
                </c:pt>
                <c:pt idx="30612" formatCode="General">
                  <c:v>-35.455399999999997</c:v>
                </c:pt>
                <c:pt idx="30613" formatCode="General">
                  <c:v>-39.009700000000002</c:v>
                </c:pt>
                <c:pt idx="30614" formatCode="General">
                  <c:v>-42.843400000000003</c:v>
                </c:pt>
                <c:pt idx="30615" formatCode="General">
                  <c:v>-46.838999999999999</c:v>
                </c:pt>
                <c:pt idx="30616" formatCode="General">
                  <c:v>-50.9161</c:v>
                </c:pt>
                <c:pt idx="30617" formatCode="General">
                  <c:v>-54.979599999999998</c:v>
                </c:pt>
                <c:pt idx="30618" formatCode="General">
                  <c:v>-58.938499999999998</c:v>
                </c:pt>
                <c:pt idx="30619" formatCode="General">
                  <c:v>-62.8386</c:v>
                </c:pt>
                <c:pt idx="30620" formatCode="General">
                  <c:v>-66.744399999999999</c:v>
                </c:pt>
                <c:pt idx="30621" formatCode="General">
                  <c:v>-70.622</c:v>
                </c:pt>
                <c:pt idx="30622" formatCode="General">
                  <c:v>-74.397400000000005</c:v>
                </c:pt>
                <c:pt idx="30623" formatCode="General">
                  <c:v>-77.974999999999994</c:v>
                </c:pt>
                <c:pt idx="30624" formatCode="General">
                  <c:v>-81.279499999999999</c:v>
                </c:pt>
                <c:pt idx="30625" formatCode="General">
                  <c:v>-84.259</c:v>
                </c:pt>
                <c:pt idx="30626" formatCode="General">
                  <c:v>-86.884500000000003</c:v>
                </c:pt>
                <c:pt idx="30627" formatCode="General">
                  <c:v>-89.153000000000006</c:v>
                </c:pt>
                <c:pt idx="30628" formatCode="General">
                  <c:v>-91.108199999999997</c:v>
                </c:pt>
                <c:pt idx="30629" formatCode="General">
                  <c:v>-92.807599999999994</c:v>
                </c:pt>
                <c:pt idx="30630" formatCode="General">
                  <c:v>-94.302000000000007</c:v>
                </c:pt>
                <c:pt idx="30631" formatCode="General">
                  <c:v>-95.703900000000004</c:v>
                </c:pt>
                <c:pt idx="30632" formatCode="General">
                  <c:v>-97.102099999999993</c:v>
                </c:pt>
                <c:pt idx="30633" formatCode="General">
                  <c:v>-98.440399999999997</c:v>
                </c:pt>
                <c:pt idx="30634" formatCode="General">
                  <c:v>-99.668000000000006</c:v>
                </c:pt>
                <c:pt idx="30635" formatCode="General">
                  <c:v>-100.798</c:v>
                </c:pt>
                <c:pt idx="30636" formatCode="General">
                  <c:v>-101.953</c:v>
                </c:pt>
                <c:pt idx="30637" formatCode="General">
                  <c:v>-103.315</c:v>
                </c:pt>
                <c:pt idx="30638" formatCode="General">
                  <c:v>-104.964</c:v>
                </c:pt>
                <c:pt idx="30639" formatCode="General">
                  <c:v>-106.914</c:v>
                </c:pt>
                <c:pt idx="30640" formatCode="General">
                  <c:v>-109.116</c:v>
                </c:pt>
                <c:pt idx="30641" formatCode="General">
                  <c:v>-111.523</c:v>
                </c:pt>
                <c:pt idx="30642" formatCode="General">
                  <c:v>-114.145</c:v>
                </c:pt>
                <c:pt idx="30643" formatCode="General">
                  <c:v>-116.901</c:v>
                </c:pt>
                <c:pt idx="30644" formatCode="General">
                  <c:v>-119.667</c:v>
                </c:pt>
                <c:pt idx="30645" formatCode="General">
                  <c:v>-122.402</c:v>
                </c:pt>
                <c:pt idx="30646" formatCode="General">
                  <c:v>-125.124</c:v>
                </c:pt>
                <c:pt idx="30647" formatCode="General">
                  <c:v>-127.94799999999999</c:v>
                </c:pt>
                <c:pt idx="30648" formatCode="General">
                  <c:v>-130.904</c:v>
                </c:pt>
                <c:pt idx="30649" formatCode="General">
                  <c:v>-133.84700000000001</c:v>
                </c:pt>
                <c:pt idx="30650" formatCode="General">
                  <c:v>-136.65100000000001</c:v>
                </c:pt>
                <c:pt idx="30651" formatCode="General">
                  <c:v>-139.24299999999999</c:v>
                </c:pt>
                <c:pt idx="30652" formatCode="General">
                  <c:v>-141.506</c:v>
                </c:pt>
                <c:pt idx="30653" formatCode="General">
                  <c:v>-143.35599999999999</c:v>
                </c:pt>
                <c:pt idx="30654" formatCode="General">
                  <c:v>-144.85400000000001</c:v>
                </c:pt>
                <c:pt idx="30655" formatCode="General">
                  <c:v>-146.00299999999999</c:v>
                </c:pt>
                <c:pt idx="30656" formatCode="General">
                  <c:v>-146.71100000000001</c:v>
                </c:pt>
                <c:pt idx="30657" formatCode="General">
                  <c:v>-146.98699999999999</c:v>
                </c:pt>
                <c:pt idx="30658" formatCode="General">
                  <c:v>-146.905</c:v>
                </c:pt>
                <c:pt idx="30659" formatCode="General">
                  <c:v>-146.482</c:v>
                </c:pt>
                <c:pt idx="30660" formatCode="General">
                  <c:v>-145.72800000000001</c:v>
                </c:pt>
                <c:pt idx="30661" formatCode="General">
                  <c:v>-144.67599999999999</c:v>
                </c:pt>
                <c:pt idx="30662" formatCode="General">
                  <c:v>-143.34700000000001</c:v>
                </c:pt>
                <c:pt idx="30663" formatCode="General">
                  <c:v>-141.749</c:v>
                </c:pt>
                <c:pt idx="30664" formatCode="General">
                  <c:v>-139.916</c:v>
                </c:pt>
                <c:pt idx="30665" formatCode="General">
                  <c:v>-137.91399999999999</c:v>
                </c:pt>
                <c:pt idx="30666" formatCode="General">
                  <c:v>-135.90700000000001</c:v>
                </c:pt>
                <c:pt idx="30667" formatCode="General">
                  <c:v>-134.101</c:v>
                </c:pt>
                <c:pt idx="30668" formatCode="General">
                  <c:v>-132.685</c:v>
                </c:pt>
                <c:pt idx="30669" formatCode="General">
                  <c:v>-131.71799999999999</c:v>
                </c:pt>
                <c:pt idx="30670" formatCode="General">
                  <c:v>-131.1</c:v>
                </c:pt>
                <c:pt idx="30671" formatCode="General">
                  <c:v>-130.923</c:v>
                </c:pt>
                <c:pt idx="30672" formatCode="General">
                  <c:v>-131.35599999999999</c:v>
                </c:pt>
                <c:pt idx="30673" formatCode="General">
                  <c:v>-132.39599999999999</c:v>
                </c:pt>
                <c:pt idx="30674" formatCode="General">
                  <c:v>-133.93700000000001</c:v>
                </c:pt>
                <c:pt idx="30675" formatCode="General">
                  <c:v>-135.75</c:v>
                </c:pt>
                <c:pt idx="30676" formatCode="General">
                  <c:v>-137.61500000000001</c:v>
                </c:pt>
                <c:pt idx="30677" formatCode="General">
                  <c:v>-139.43600000000001</c:v>
                </c:pt>
                <c:pt idx="30678" formatCode="General">
                  <c:v>-141.20400000000001</c:v>
                </c:pt>
                <c:pt idx="30679" formatCode="General">
                  <c:v>-142.94200000000001</c:v>
                </c:pt>
                <c:pt idx="30680" formatCode="General">
                  <c:v>-144.68100000000001</c:v>
                </c:pt>
                <c:pt idx="30681" formatCode="General">
                  <c:v>-146.49199999999999</c:v>
                </c:pt>
                <c:pt idx="30682" formatCode="General">
                  <c:v>-148.48400000000001</c:v>
                </c:pt>
                <c:pt idx="30683" formatCode="General">
                  <c:v>-150.69300000000001</c:v>
                </c:pt>
                <c:pt idx="30684" formatCode="General">
                  <c:v>-153.04900000000001</c:v>
                </c:pt>
                <c:pt idx="30685" formatCode="General">
                  <c:v>-155.518</c:v>
                </c:pt>
                <c:pt idx="30686" formatCode="General">
                  <c:v>-158.04900000000001</c:v>
                </c:pt>
                <c:pt idx="30687" formatCode="General">
                  <c:v>-160.501</c:v>
                </c:pt>
                <c:pt idx="30688" formatCode="General">
                  <c:v>-162.79</c:v>
                </c:pt>
                <c:pt idx="30689" formatCode="General">
                  <c:v>-164.959</c:v>
                </c:pt>
                <c:pt idx="30690" formatCode="General">
                  <c:v>-167.012</c:v>
                </c:pt>
                <c:pt idx="30691" formatCode="General">
                  <c:v>-168.91300000000001</c:v>
                </c:pt>
                <c:pt idx="30692" formatCode="General">
                  <c:v>-170.48</c:v>
                </c:pt>
                <c:pt idx="30693" formatCode="General">
                  <c:v>-171.523</c:v>
                </c:pt>
                <c:pt idx="30694" formatCode="General">
                  <c:v>-172.012</c:v>
                </c:pt>
                <c:pt idx="30695" formatCode="General">
                  <c:v>-171.94800000000001</c:v>
                </c:pt>
                <c:pt idx="30696" formatCode="General">
                  <c:v>-171.358</c:v>
                </c:pt>
                <c:pt idx="30697" formatCode="General">
                  <c:v>-170.434</c:v>
                </c:pt>
                <c:pt idx="30698" formatCode="General">
                  <c:v>-169.41499999999999</c:v>
                </c:pt>
                <c:pt idx="30699" formatCode="General">
                  <c:v>-168.46</c:v>
                </c:pt>
                <c:pt idx="30700" formatCode="General">
                  <c:v>-167.71100000000001</c:v>
                </c:pt>
                <c:pt idx="30701" formatCode="General">
                  <c:v>-167.28899999999999</c:v>
                </c:pt>
                <c:pt idx="30702" formatCode="General">
                  <c:v>-167.30500000000001</c:v>
                </c:pt>
                <c:pt idx="30703" formatCode="General">
                  <c:v>-167.82400000000001</c:v>
                </c:pt>
                <c:pt idx="30704" formatCode="General">
                  <c:v>-168.77799999999999</c:v>
                </c:pt>
                <c:pt idx="30705" formatCode="General">
                  <c:v>-170.029</c:v>
                </c:pt>
                <c:pt idx="30706" formatCode="General">
                  <c:v>-171.404</c:v>
                </c:pt>
                <c:pt idx="30707" formatCode="General">
                  <c:v>-172.75700000000001</c:v>
                </c:pt>
                <c:pt idx="30708" formatCode="General">
                  <c:v>-174.12</c:v>
                </c:pt>
                <c:pt idx="30709" formatCode="General">
                  <c:v>-175.46199999999999</c:v>
                </c:pt>
                <c:pt idx="30710" formatCode="General">
                  <c:v>-176.65799999999999</c:v>
                </c:pt>
                <c:pt idx="30711" formatCode="General">
                  <c:v>-177.65199999999999</c:v>
                </c:pt>
                <c:pt idx="30712" formatCode="General">
                  <c:v>-178.43799999999999</c:v>
                </c:pt>
                <c:pt idx="30713" formatCode="General">
                  <c:v>-179.066</c:v>
                </c:pt>
                <c:pt idx="30714" formatCode="General">
                  <c:v>-179.565</c:v>
                </c:pt>
                <c:pt idx="30715" formatCode="General">
                  <c:v>-179.852</c:v>
                </c:pt>
                <c:pt idx="30716" formatCode="General">
                  <c:v>-179.88800000000001</c:v>
                </c:pt>
                <c:pt idx="30717" formatCode="General">
                  <c:v>-179.71</c:v>
                </c:pt>
                <c:pt idx="30718" formatCode="General">
                  <c:v>-179.31800000000001</c:v>
                </c:pt>
                <c:pt idx="30719" formatCode="General">
                  <c:v>-178.679</c:v>
                </c:pt>
                <c:pt idx="30720" formatCode="General">
                  <c:v>-177.756</c:v>
                </c:pt>
                <c:pt idx="30721" formatCode="General">
                  <c:v>-176.49100000000001</c:v>
                </c:pt>
                <c:pt idx="30722" formatCode="General">
                  <c:v>-174.80600000000001</c:v>
                </c:pt>
                <c:pt idx="30723" formatCode="General">
                  <c:v>-172.71799999999999</c:v>
                </c:pt>
                <c:pt idx="30724" formatCode="General">
                  <c:v>-170.33799999999999</c:v>
                </c:pt>
                <c:pt idx="30725" formatCode="General">
                  <c:v>-167.858</c:v>
                </c:pt>
                <c:pt idx="30726" formatCode="General">
                  <c:v>-165.476</c:v>
                </c:pt>
                <c:pt idx="30727" formatCode="General">
                  <c:v>-163.33500000000001</c:v>
                </c:pt>
                <c:pt idx="30728" formatCode="General">
                  <c:v>-161.50700000000001</c:v>
                </c:pt>
                <c:pt idx="30729" formatCode="General">
                  <c:v>-159.9</c:v>
                </c:pt>
                <c:pt idx="30730" formatCode="General">
                  <c:v>-158.37299999999999</c:v>
                </c:pt>
                <c:pt idx="30731" formatCode="General">
                  <c:v>-156.828</c:v>
                </c:pt>
                <c:pt idx="30732" formatCode="General">
                  <c:v>-155.46199999999999</c:v>
                </c:pt>
                <c:pt idx="30733" formatCode="General">
                  <c:v>-154.494</c:v>
                </c:pt>
                <c:pt idx="30734" formatCode="General">
                  <c:v>-153.82</c:v>
                </c:pt>
                <c:pt idx="30735" formatCode="General">
                  <c:v>-153.33199999999999</c:v>
                </c:pt>
                <c:pt idx="30736" formatCode="General">
                  <c:v>-153.00399999999999</c:v>
                </c:pt>
                <c:pt idx="30737" formatCode="General">
                  <c:v>-152.761</c:v>
                </c:pt>
                <c:pt idx="30738" formatCode="General">
                  <c:v>-152.501</c:v>
                </c:pt>
                <c:pt idx="30739" formatCode="General">
                  <c:v>-152.22999999999999</c:v>
                </c:pt>
                <c:pt idx="30740" formatCode="General">
                  <c:v>-152.00299999999999</c:v>
                </c:pt>
                <c:pt idx="30741" formatCode="General">
                  <c:v>-151.89699999999999</c:v>
                </c:pt>
                <c:pt idx="30742" formatCode="General">
                  <c:v>-151.941</c:v>
                </c:pt>
                <c:pt idx="30743" formatCode="General">
                  <c:v>-152.06</c:v>
                </c:pt>
                <c:pt idx="30744" formatCode="General">
                  <c:v>-152.17699999999999</c:v>
                </c:pt>
                <c:pt idx="30745" formatCode="General">
                  <c:v>-152.22900000000001</c:v>
                </c:pt>
                <c:pt idx="30746" formatCode="General">
                  <c:v>-152.31200000000001</c:v>
                </c:pt>
                <c:pt idx="30747" formatCode="General">
                  <c:v>-152.529</c:v>
                </c:pt>
                <c:pt idx="30748" formatCode="General">
                  <c:v>-152.81700000000001</c:v>
                </c:pt>
                <c:pt idx="30749" formatCode="General">
                  <c:v>-153.071</c:v>
                </c:pt>
                <c:pt idx="30750" formatCode="General">
                  <c:v>-153.15799999999999</c:v>
                </c:pt>
                <c:pt idx="30751" formatCode="General">
                  <c:v>-152.959</c:v>
                </c:pt>
                <c:pt idx="30752" formatCode="General">
                  <c:v>-152.4</c:v>
                </c:pt>
                <c:pt idx="30753" formatCode="General">
                  <c:v>-151.464</c:v>
                </c:pt>
                <c:pt idx="30754" formatCode="General">
                  <c:v>-150.185</c:v>
                </c:pt>
                <c:pt idx="30755" formatCode="General">
                  <c:v>-148.64099999999999</c:v>
                </c:pt>
                <c:pt idx="30756" formatCode="General">
                  <c:v>-146.874</c:v>
                </c:pt>
                <c:pt idx="30757" formatCode="General">
                  <c:v>-144.857</c:v>
                </c:pt>
                <c:pt idx="30758" formatCode="General">
                  <c:v>-142.648</c:v>
                </c:pt>
                <c:pt idx="30759" formatCode="General">
                  <c:v>-140.35400000000001</c:v>
                </c:pt>
                <c:pt idx="30760" formatCode="General">
                  <c:v>-138.154</c:v>
                </c:pt>
                <c:pt idx="30761" formatCode="General">
                  <c:v>-136.203</c:v>
                </c:pt>
                <c:pt idx="30762" formatCode="General">
                  <c:v>-134.47200000000001</c:v>
                </c:pt>
                <c:pt idx="30763" formatCode="General">
                  <c:v>-132.864</c:v>
                </c:pt>
                <c:pt idx="30764" formatCode="General">
                  <c:v>-131.27600000000001</c:v>
                </c:pt>
                <c:pt idx="30765" formatCode="General">
                  <c:v>-129.62799999999999</c:v>
                </c:pt>
                <c:pt idx="30766" formatCode="General">
                  <c:v>-127.869</c:v>
                </c:pt>
                <c:pt idx="30767" formatCode="General">
                  <c:v>-126.002</c:v>
                </c:pt>
                <c:pt idx="30768" formatCode="General">
                  <c:v>-124.068</c:v>
                </c:pt>
                <c:pt idx="30769" formatCode="General">
                  <c:v>-122.151</c:v>
                </c:pt>
                <c:pt idx="30770" formatCode="General">
                  <c:v>-120.345</c:v>
                </c:pt>
                <c:pt idx="30771" formatCode="General">
                  <c:v>-118.711</c:v>
                </c:pt>
                <c:pt idx="30772" formatCode="General">
                  <c:v>-117.206</c:v>
                </c:pt>
                <c:pt idx="30773" formatCode="General">
                  <c:v>-115.738</c:v>
                </c:pt>
                <c:pt idx="30774" formatCode="General">
                  <c:v>-114.255</c:v>
                </c:pt>
                <c:pt idx="30775" formatCode="General">
                  <c:v>-112.765</c:v>
                </c:pt>
                <c:pt idx="30776" formatCode="General">
                  <c:v>-111.35599999999999</c:v>
                </c:pt>
                <c:pt idx="30777" formatCode="General">
                  <c:v>-110.02</c:v>
                </c:pt>
                <c:pt idx="30778" formatCode="General">
                  <c:v>-108.658</c:v>
                </c:pt>
                <c:pt idx="30779" formatCode="General">
                  <c:v>-107.267</c:v>
                </c:pt>
                <c:pt idx="30780" formatCode="General">
                  <c:v>-105.877</c:v>
                </c:pt>
                <c:pt idx="30781" formatCode="General">
                  <c:v>-104.471</c:v>
                </c:pt>
                <c:pt idx="30782" formatCode="General">
                  <c:v>-103.05200000000001</c:v>
                </c:pt>
                <c:pt idx="30783" formatCode="General">
                  <c:v>-101.667</c:v>
                </c:pt>
                <c:pt idx="30784" formatCode="General">
                  <c:v>-100.337</c:v>
                </c:pt>
                <c:pt idx="30785" formatCode="General">
                  <c:v>-99.035399999999996</c:v>
                </c:pt>
                <c:pt idx="30786" formatCode="General">
                  <c:v>-97.653499999999994</c:v>
                </c:pt>
                <c:pt idx="30787" formatCode="General">
                  <c:v>-96.095200000000006</c:v>
                </c:pt>
                <c:pt idx="30788" formatCode="General">
                  <c:v>-94.386600000000001</c:v>
                </c:pt>
                <c:pt idx="30789" formatCode="General">
                  <c:v>-92.5167</c:v>
                </c:pt>
                <c:pt idx="30790" formatCode="General">
                  <c:v>-90.409199999999998</c:v>
                </c:pt>
                <c:pt idx="30791" formatCode="General">
                  <c:v>-88.055700000000002</c:v>
                </c:pt>
                <c:pt idx="30792" formatCode="General">
                  <c:v>-85.504499999999993</c:v>
                </c:pt>
                <c:pt idx="30793" formatCode="General">
                  <c:v>-82.702200000000005</c:v>
                </c:pt>
                <c:pt idx="30794" formatCode="General">
                  <c:v>-79.589399999999998</c:v>
                </c:pt>
                <c:pt idx="30795" formatCode="General">
                  <c:v>-76.248000000000005</c:v>
                </c:pt>
                <c:pt idx="30796" formatCode="General">
                  <c:v>-72.805999999999997</c:v>
                </c:pt>
                <c:pt idx="30797" formatCode="General">
                  <c:v>-69.368899999999996</c:v>
                </c:pt>
                <c:pt idx="30798" formatCode="General">
                  <c:v>-66.130099999999999</c:v>
                </c:pt>
                <c:pt idx="30799" formatCode="General">
                  <c:v>-63.2776</c:v>
                </c:pt>
                <c:pt idx="30800" formatCode="General">
                  <c:v>-60.649299999999997</c:v>
                </c:pt>
                <c:pt idx="30801" formatCode="General">
                  <c:v>-58.018799999999999</c:v>
                </c:pt>
                <c:pt idx="30802" formatCode="General">
                  <c:v>-55.309399999999997</c:v>
                </c:pt>
                <c:pt idx="30803" formatCode="General">
                  <c:v>-52.451500000000003</c:v>
                </c:pt>
                <c:pt idx="30804" formatCode="General">
                  <c:v>-49.4161</c:v>
                </c:pt>
                <c:pt idx="30805" formatCode="General">
                  <c:v>-46.251399999999997</c:v>
                </c:pt>
                <c:pt idx="30806" formatCode="General">
                  <c:v>-43.045299999999997</c:v>
                </c:pt>
                <c:pt idx="30807" formatCode="General">
                  <c:v>-39.945700000000002</c:v>
                </c:pt>
                <c:pt idx="30808" formatCode="General">
                  <c:v>-37.0503</c:v>
                </c:pt>
                <c:pt idx="30809" formatCode="General">
                  <c:v>-34.276000000000003</c:v>
                </c:pt>
                <c:pt idx="30810" formatCode="General">
                  <c:v>-31.523199999999999</c:v>
                </c:pt>
                <c:pt idx="30811" formatCode="General">
                  <c:v>-28.722799999999999</c:v>
                </c:pt>
                <c:pt idx="30812" formatCode="General">
                  <c:v>-25.847300000000001</c:v>
                </c:pt>
                <c:pt idx="30813" formatCode="General">
                  <c:v>-22.896699999999999</c:v>
                </c:pt>
                <c:pt idx="30814" formatCode="General">
                  <c:v>-19.867699999999999</c:v>
                </c:pt>
                <c:pt idx="30815" formatCode="General">
                  <c:v>-16.7698</c:v>
                </c:pt>
                <c:pt idx="30816" formatCode="General">
                  <c:v>-13.643000000000001</c:v>
                </c:pt>
                <c:pt idx="30817" formatCode="General">
                  <c:v>-10.5428</c:v>
                </c:pt>
                <c:pt idx="30818" formatCode="General">
                  <c:v>-7.5206</c:v>
                </c:pt>
                <c:pt idx="30819" formatCode="General">
                  <c:v>-4.6976599999999999</c:v>
                </c:pt>
                <c:pt idx="30820" formatCode="General">
                  <c:v>-2.1555200000000001</c:v>
                </c:pt>
                <c:pt idx="30821" formatCode="General">
                  <c:v>0.26396900000000001</c:v>
                </c:pt>
                <c:pt idx="30822" formatCode="General">
                  <c:v>2.6844600000000001</c:v>
                </c:pt>
                <c:pt idx="30823" formatCode="General">
                  <c:v>5.0492900000000001</c:v>
                </c:pt>
                <c:pt idx="30824" formatCode="General">
                  <c:v>7.4226599999999996</c:v>
                </c:pt>
                <c:pt idx="30825" formatCode="General">
                  <c:v>9.9732599999999998</c:v>
                </c:pt>
                <c:pt idx="30826" formatCode="General">
                  <c:v>12.7395</c:v>
                </c:pt>
                <c:pt idx="30827" formatCode="General">
                  <c:v>15.6929</c:v>
                </c:pt>
                <c:pt idx="30828" formatCode="General">
                  <c:v>18.857399999999998</c:v>
                </c:pt>
                <c:pt idx="30829" formatCode="General">
                  <c:v>22.2194</c:v>
                </c:pt>
                <c:pt idx="30830" formatCode="General">
                  <c:v>25.7</c:v>
                </c:pt>
                <c:pt idx="30831" formatCode="General">
                  <c:v>29.230699999999999</c:v>
                </c:pt>
                <c:pt idx="30832" formatCode="General">
                  <c:v>32.769300000000001</c:v>
                </c:pt>
                <c:pt idx="30833" formatCode="General">
                  <c:v>36.312100000000001</c:v>
                </c:pt>
                <c:pt idx="30834" formatCode="General">
                  <c:v>39.861199999999997</c:v>
                </c:pt>
                <c:pt idx="30835" formatCode="General">
                  <c:v>43.3797</c:v>
                </c:pt>
                <c:pt idx="30836" formatCode="General">
                  <c:v>46.846600000000002</c:v>
                </c:pt>
                <c:pt idx="30837" formatCode="General">
                  <c:v>50.2789</c:v>
                </c:pt>
                <c:pt idx="30838" formatCode="General">
                  <c:v>53.711300000000001</c:v>
                </c:pt>
                <c:pt idx="30839" formatCode="General">
                  <c:v>57.179200000000002</c:v>
                </c:pt>
                <c:pt idx="30840" formatCode="General">
                  <c:v>60.719000000000001</c:v>
                </c:pt>
                <c:pt idx="30841" formatCode="General">
                  <c:v>64.331599999999995</c:v>
                </c:pt>
                <c:pt idx="30842" formatCode="General">
                  <c:v>67.929199999999994</c:v>
                </c:pt>
                <c:pt idx="30843" formatCode="General">
                  <c:v>71.361500000000007</c:v>
                </c:pt>
                <c:pt idx="30844" formatCode="General">
                  <c:v>74.462199999999996</c:v>
                </c:pt>
                <c:pt idx="30845" formatCode="General">
                  <c:v>77.218999999999994</c:v>
                </c:pt>
                <c:pt idx="30846" formatCode="General">
                  <c:v>79.7256</c:v>
                </c:pt>
                <c:pt idx="30847" formatCode="General">
                  <c:v>81.895899999999997</c:v>
                </c:pt>
                <c:pt idx="30848" formatCode="General">
                  <c:v>83.645700000000005</c:v>
                </c:pt>
                <c:pt idx="30849" formatCode="General">
                  <c:v>85.111900000000006</c:v>
                </c:pt>
                <c:pt idx="30850" formatCode="General">
                  <c:v>86.4816</c:v>
                </c:pt>
                <c:pt idx="30851" formatCode="General">
                  <c:v>87.926000000000002</c:v>
                </c:pt>
                <c:pt idx="30852" formatCode="General">
                  <c:v>89.455500000000001</c:v>
                </c:pt>
                <c:pt idx="30853" formatCode="General">
                  <c:v>90.976600000000005</c:v>
                </c:pt>
                <c:pt idx="30854" formatCode="General">
                  <c:v>92.451999999999998</c:v>
                </c:pt>
                <c:pt idx="30855" formatCode="General">
                  <c:v>93.862499999999997</c:v>
                </c:pt>
                <c:pt idx="30856" formatCode="General">
                  <c:v>95.225899999999996</c:v>
                </c:pt>
                <c:pt idx="30857" formatCode="General">
                  <c:v>96.554699999999997</c:v>
                </c:pt>
                <c:pt idx="30858" formatCode="General">
                  <c:v>97.853099999999998</c:v>
                </c:pt>
                <c:pt idx="30859" formatCode="General">
                  <c:v>99.141300000000001</c:v>
                </c:pt>
                <c:pt idx="30860" formatCode="General">
                  <c:v>100.447</c:v>
                </c:pt>
                <c:pt idx="30861" formatCode="General">
                  <c:v>101.788</c:v>
                </c:pt>
                <c:pt idx="30862" formatCode="General">
                  <c:v>103.18600000000001</c:v>
                </c:pt>
                <c:pt idx="30863" formatCode="General">
                  <c:v>104.666</c:v>
                </c:pt>
                <c:pt idx="30864" formatCode="General">
                  <c:v>106.218</c:v>
                </c:pt>
                <c:pt idx="30865" formatCode="General">
                  <c:v>107.797</c:v>
                </c:pt>
                <c:pt idx="30866" formatCode="General">
                  <c:v>109.306</c:v>
                </c:pt>
                <c:pt idx="30867" formatCode="General">
                  <c:v>110.661</c:v>
                </c:pt>
                <c:pt idx="30868" formatCode="General">
                  <c:v>111.97</c:v>
                </c:pt>
                <c:pt idx="30869" formatCode="General">
                  <c:v>113.32599999999999</c:v>
                </c:pt>
                <c:pt idx="30870" formatCode="General">
                  <c:v>114.679</c:v>
                </c:pt>
                <c:pt idx="30871" formatCode="General">
                  <c:v>115.996</c:v>
                </c:pt>
                <c:pt idx="30872" formatCode="General">
                  <c:v>117.285</c:v>
                </c:pt>
                <c:pt idx="30873" formatCode="General">
                  <c:v>118.52800000000001</c:v>
                </c:pt>
                <c:pt idx="30874" formatCode="General">
                  <c:v>119.703</c:v>
                </c:pt>
                <c:pt idx="30875" formatCode="General">
                  <c:v>120.83199999999999</c:v>
                </c:pt>
                <c:pt idx="30876" formatCode="General">
                  <c:v>121.967</c:v>
                </c:pt>
                <c:pt idx="30877" formatCode="General">
                  <c:v>123.187</c:v>
                </c:pt>
                <c:pt idx="30878" formatCode="General">
                  <c:v>124.553</c:v>
                </c:pt>
                <c:pt idx="30879" formatCode="General">
                  <c:v>126.08799999999999</c:v>
                </c:pt>
                <c:pt idx="30880" formatCode="General">
                  <c:v>127.736</c:v>
                </c:pt>
                <c:pt idx="30881" formatCode="General">
                  <c:v>129.40600000000001</c:v>
                </c:pt>
                <c:pt idx="30882" formatCode="General">
                  <c:v>131.01499999999999</c:v>
                </c:pt>
                <c:pt idx="30883" formatCode="General">
                  <c:v>132.477</c:v>
                </c:pt>
                <c:pt idx="30884" formatCode="General">
                  <c:v>133.74199999999999</c:v>
                </c:pt>
                <c:pt idx="30885" formatCode="General">
                  <c:v>134.86600000000001</c:v>
                </c:pt>
                <c:pt idx="30886" formatCode="General">
                  <c:v>135.96100000000001</c:v>
                </c:pt>
                <c:pt idx="30887" formatCode="General">
                  <c:v>137.149</c:v>
                </c:pt>
                <c:pt idx="30888" formatCode="General">
                  <c:v>138.523</c:v>
                </c:pt>
                <c:pt idx="30889" formatCode="General">
                  <c:v>140.06100000000001</c:v>
                </c:pt>
                <c:pt idx="30890" formatCode="General">
                  <c:v>141.70099999999999</c:v>
                </c:pt>
                <c:pt idx="30891" formatCode="General">
                  <c:v>143.352</c:v>
                </c:pt>
                <c:pt idx="30892" formatCode="General">
                  <c:v>145.001</c:v>
                </c:pt>
                <c:pt idx="30893" formatCode="General">
                  <c:v>146.69200000000001</c:v>
                </c:pt>
                <c:pt idx="30894" formatCode="General">
                  <c:v>148.44900000000001</c:v>
                </c:pt>
                <c:pt idx="30895" formatCode="General">
                  <c:v>150.298</c:v>
                </c:pt>
                <c:pt idx="30896" formatCode="General">
                  <c:v>152.35499999999999</c:v>
                </c:pt>
                <c:pt idx="30897" formatCode="General">
                  <c:v>154.691</c:v>
                </c:pt>
                <c:pt idx="30898" formatCode="General">
                  <c:v>157.249</c:v>
                </c:pt>
                <c:pt idx="30899" formatCode="General">
                  <c:v>159.876</c:v>
                </c:pt>
                <c:pt idx="30900" formatCode="General">
                  <c:v>162.399</c:v>
                </c:pt>
                <c:pt idx="30901" formatCode="General">
                  <c:v>164.75899999999999</c:v>
                </c:pt>
                <c:pt idx="30902" formatCode="General">
                  <c:v>166.94900000000001</c:v>
                </c:pt>
                <c:pt idx="30903" formatCode="General">
                  <c:v>168.999</c:v>
                </c:pt>
                <c:pt idx="30904" formatCode="General">
                  <c:v>170.971</c:v>
                </c:pt>
                <c:pt idx="30905" formatCode="General">
                  <c:v>172.93</c:v>
                </c:pt>
                <c:pt idx="30906" formatCode="General">
                  <c:v>174.893</c:v>
                </c:pt>
                <c:pt idx="30907" formatCode="General">
                  <c:v>176.828</c:v>
                </c:pt>
                <c:pt idx="30908" formatCode="General">
                  <c:v>178.67699999999999</c:v>
                </c:pt>
                <c:pt idx="30909" formatCode="General">
                  <c:v>180.39599999999999</c:v>
                </c:pt>
                <c:pt idx="30910" formatCode="General">
                  <c:v>181.98</c:v>
                </c:pt>
                <c:pt idx="30911" formatCode="General">
                  <c:v>183.441</c:v>
                </c:pt>
                <c:pt idx="30912" formatCode="General">
                  <c:v>184.80099999999999</c:v>
                </c:pt>
                <c:pt idx="30913" formatCode="General">
                  <c:v>186.05799999999999</c:v>
                </c:pt>
                <c:pt idx="30914" formatCode="General">
                  <c:v>187.19499999999999</c:v>
                </c:pt>
                <c:pt idx="30915" formatCode="General">
                  <c:v>188.18</c:v>
                </c:pt>
                <c:pt idx="30916" formatCode="General">
                  <c:v>189.001</c:v>
                </c:pt>
                <c:pt idx="30917" formatCode="General">
                  <c:v>189.71100000000001</c:v>
                </c:pt>
                <c:pt idx="30918" formatCode="General">
                  <c:v>190.31100000000001</c:v>
                </c:pt>
                <c:pt idx="30919" formatCode="General">
                  <c:v>190.749</c:v>
                </c:pt>
                <c:pt idx="30920" formatCode="General">
                  <c:v>190.93799999999999</c:v>
                </c:pt>
                <c:pt idx="30921" formatCode="General">
                  <c:v>190.81200000000001</c:v>
                </c:pt>
                <c:pt idx="30922" formatCode="General">
                  <c:v>190.398</c:v>
                </c:pt>
                <c:pt idx="30923" formatCode="General">
                  <c:v>189.779</c:v>
                </c:pt>
                <c:pt idx="30924" formatCode="General">
                  <c:v>189.08699999999999</c:v>
                </c:pt>
                <c:pt idx="30925" formatCode="General">
                  <c:v>188.459</c:v>
                </c:pt>
                <c:pt idx="30926" formatCode="General">
                  <c:v>187.994</c:v>
                </c:pt>
                <c:pt idx="30927" formatCode="General">
                  <c:v>187.745</c:v>
                </c:pt>
                <c:pt idx="30928" formatCode="General">
                  <c:v>187.72499999999999</c:v>
                </c:pt>
                <c:pt idx="30929" formatCode="General">
                  <c:v>187.85</c:v>
                </c:pt>
                <c:pt idx="30930" formatCode="General">
                  <c:v>188.01300000000001</c:v>
                </c:pt>
                <c:pt idx="30931" formatCode="General">
                  <c:v>188.167</c:v>
                </c:pt>
                <c:pt idx="30932" formatCode="General">
                  <c:v>188.31</c:v>
                </c:pt>
                <c:pt idx="30933" formatCode="General">
                  <c:v>188.47399999999999</c:v>
                </c:pt>
                <c:pt idx="30934" formatCode="General">
                  <c:v>188.66399999999999</c:v>
                </c:pt>
                <c:pt idx="30935" formatCode="General">
                  <c:v>188.881</c:v>
                </c:pt>
                <c:pt idx="30936" formatCode="General">
                  <c:v>189.14099999999999</c:v>
                </c:pt>
                <c:pt idx="30937" formatCode="General">
                  <c:v>189.405</c:v>
                </c:pt>
                <c:pt idx="30938" formatCode="General">
                  <c:v>189.53299999999999</c:v>
                </c:pt>
                <c:pt idx="30939" formatCode="General">
                  <c:v>189.37799999999999</c:v>
                </c:pt>
                <c:pt idx="30940" formatCode="General">
                  <c:v>188.84299999999999</c:v>
                </c:pt>
                <c:pt idx="30941" formatCode="General">
                  <c:v>187.995</c:v>
                </c:pt>
                <c:pt idx="30942" formatCode="General">
                  <c:v>186.952</c:v>
                </c:pt>
                <c:pt idx="30943" formatCode="General">
                  <c:v>185.78100000000001</c:v>
                </c:pt>
                <c:pt idx="30944" formatCode="General">
                  <c:v>184.55699999999999</c:v>
                </c:pt>
                <c:pt idx="30945" formatCode="General">
                  <c:v>183.33199999999999</c:v>
                </c:pt>
                <c:pt idx="30946" formatCode="General">
                  <c:v>182.167</c:v>
                </c:pt>
                <c:pt idx="30947" formatCode="General">
                  <c:v>181.11500000000001</c:v>
                </c:pt>
                <c:pt idx="30948" formatCode="General">
                  <c:v>180.2</c:v>
                </c:pt>
                <c:pt idx="30949" formatCode="General">
                  <c:v>179.42400000000001</c:v>
                </c:pt>
                <c:pt idx="30950" formatCode="General">
                  <c:v>178.76599999999999</c:v>
                </c:pt>
                <c:pt idx="30951" formatCode="General">
                  <c:v>178.209</c:v>
                </c:pt>
                <c:pt idx="30952" formatCode="General">
                  <c:v>177.755</c:v>
                </c:pt>
                <c:pt idx="30953" formatCode="General">
                  <c:v>177.38499999999999</c:v>
                </c:pt>
                <c:pt idx="30954" formatCode="General">
                  <c:v>177.077</c:v>
                </c:pt>
                <c:pt idx="30955" formatCode="General">
                  <c:v>176.82499999999999</c:v>
                </c:pt>
                <c:pt idx="30956" formatCode="General">
                  <c:v>176.61099999999999</c:v>
                </c:pt>
                <c:pt idx="30957" formatCode="General">
                  <c:v>176.37100000000001</c:v>
                </c:pt>
                <c:pt idx="30958" formatCode="General">
                  <c:v>176.06399999999999</c:v>
                </c:pt>
                <c:pt idx="30959" formatCode="General">
                  <c:v>175.69399999999999</c:v>
                </c:pt>
                <c:pt idx="30960" formatCode="General">
                  <c:v>175.25899999999999</c:v>
                </c:pt>
                <c:pt idx="30961" formatCode="General">
                  <c:v>174.75299999999999</c:v>
                </c:pt>
                <c:pt idx="30962" formatCode="General">
                  <c:v>174.09399999999999</c:v>
                </c:pt>
                <c:pt idx="30963" formatCode="General">
                  <c:v>173.239</c:v>
                </c:pt>
                <c:pt idx="30964" formatCode="General">
                  <c:v>172.27699999999999</c:v>
                </c:pt>
                <c:pt idx="30965" formatCode="General">
                  <c:v>171.30199999999999</c:v>
                </c:pt>
                <c:pt idx="30966" formatCode="General">
                  <c:v>170.375</c:v>
                </c:pt>
                <c:pt idx="30967" formatCode="General">
                  <c:v>169.434</c:v>
                </c:pt>
                <c:pt idx="30968" formatCode="General">
                  <c:v>168.374</c:v>
                </c:pt>
                <c:pt idx="30969" formatCode="General">
                  <c:v>167.142</c:v>
                </c:pt>
                <c:pt idx="30970" formatCode="General">
                  <c:v>165.696</c:v>
                </c:pt>
                <c:pt idx="30971" formatCode="General">
                  <c:v>164.03</c:v>
                </c:pt>
                <c:pt idx="30972" formatCode="General">
                  <c:v>162.148</c:v>
                </c:pt>
                <c:pt idx="30973" formatCode="General">
                  <c:v>160.06800000000001</c:v>
                </c:pt>
                <c:pt idx="30974" formatCode="General">
                  <c:v>157.744</c:v>
                </c:pt>
                <c:pt idx="30975" formatCode="General">
                  <c:v>155.12799999999999</c:v>
                </c:pt>
                <c:pt idx="30976" formatCode="General">
                  <c:v>152.233</c:v>
                </c:pt>
                <c:pt idx="30977" formatCode="General">
                  <c:v>149.10599999999999</c:v>
                </c:pt>
                <c:pt idx="30978" formatCode="General">
                  <c:v>145.83500000000001</c:v>
                </c:pt>
                <c:pt idx="30979" formatCode="General">
                  <c:v>142.518</c:v>
                </c:pt>
                <c:pt idx="30980" formatCode="General">
                  <c:v>139.24199999999999</c:v>
                </c:pt>
                <c:pt idx="30981" formatCode="General">
                  <c:v>136.11199999999999</c:v>
                </c:pt>
                <c:pt idx="30982" formatCode="General">
                  <c:v>133.21700000000001</c:v>
                </c:pt>
                <c:pt idx="30983" formatCode="General">
                  <c:v>130.57499999999999</c:v>
                </c:pt>
                <c:pt idx="30984" formatCode="General">
                  <c:v>128.19200000000001</c:v>
                </c:pt>
                <c:pt idx="30985" formatCode="General">
                  <c:v>126.078</c:v>
                </c:pt>
                <c:pt idx="30986" formatCode="General">
                  <c:v>124.218</c:v>
                </c:pt>
                <c:pt idx="30987" formatCode="General">
                  <c:v>122.584</c:v>
                </c:pt>
                <c:pt idx="30988" formatCode="General">
                  <c:v>121.071</c:v>
                </c:pt>
                <c:pt idx="30989" formatCode="General">
                  <c:v>119.584</c:v>
                </c:pt>
                <c:pt idx="30990" formatCode="General">
                  <c:v>118.142</c:v>
                </c:pt>
                <c:pt idx="30991" formatCode="General">
                  <c:v>116.773</c:v>
                </c:pt>
                <c:pt idx="30992" formatCode="General">
                  <c:v>115.489</c:v>
                </c:pt>
                <c:pt idx="30993" formatCode="General">
                  <c:v>114.264</c:v>
                </c:pt>
                <c:pt idx="30994" formatCode="General">
                  <c:v>113.047</c:v>
                </c:pt>
                <c:pt idx="30995" formatCode="General">
                  <c:v>111.685</c:v>
                </c:pt>
                <c:pt idx="30996" formatCode="General">
                  <c:v>110.01300000000001</c:v>
                </c:pt>
                <c:pt idx="30997" formatCode="General">
                  <c:v>107.968</c:v>
                </c:pt>
                <c:pt idx="30998" formatCode="General">
                  <c:v>105.55200000000001</c:v>
                </c:pt>
                <c:pt idx="30999" formatCode="General">
                  <c:v>102.834</c:v>
                </c:pt>
                <c:pt idx="31000" formatCode="General">
                  <c:v>99.879499999999993</c:v>
                </c:pt>
                <c:pt idx="31001" formatCode="General">
                  <c:v>96.744900000000001</c:v>
                </c:pt>
                <c:pt idx="31002" formatCode="General">
                  <c:v>93.549800000000005</c:v>
                </c:pt>
                <c:pt idx="31003" formatCode="General">
                  <c:v>90.452399999999997</c:v>
                </c:pt>
                <c:pt idx="31004" formatCode="General">
                  <c:v>87.643500000000003</c:v>
                </c:pt>
                <c:pt idx="31005" formatCode="General">
                  <c:v>85.250500000000002</c:v>
                </c:pt>
                <c:pt idx="31006" formatCode="General">
                  <c:v>83.255899999999997</c:v>
                </c:pt>
                <c:pt idx="31007" formatCode="General">
                  <c:v>81.544200000000004</c:v>
                </c:pt>
                <c:pt idx="31008" formatCode="General">
                  <c:v>79.991699999999994</c:v>
                </c:pt>
                <c:pt idx="31009" formatCode="General">
                  <c:v>78.550600000000003</c:v>
                </c:pt>
                <c:pt idx="31010" formatCode="General">
                  <c:v>77.186499999999995</c:v>
                </c:pt>
                <c:pt idx="31011" formatCode="General">
                  <c:v>75.887100000000004</c:v>
                </c:pt>
                <c:pt idx="31012" formatCode="General">
                  <c:v>74.626800000000003</c:v>
                </c:pt>
                <c:pt idx="31013" formatCode="General">
                  <c:v>73.366900000000001</c:v>
                </c:pt>
                <c:pt idx="31014" formatCode="General">
                  <c:v>72.039299999999997</c:v>
                </c:pt>
                <c:pt idx="31015" formatCode="General">
                  <c:v>70.575800000000001</c:v>
                </c:pt>
                <c:pt idx="31016" formatCode="General">
                  <c:v>68.985900000000001</c:v>
                </c:pt>
                <c:pt idx="31017" formatCode="General">
                  <c:v>67.233599999999996</c:v>
                </c:pt>
                <c:pt idx="31018" formatCode="General">
                  <c:v>65.183099999999996</c:v>
                </c:pt>
                <c:pt idx="31019" formatCode="General">
                  <c:v>62.797400000000003</c:v>
                </c:pt>
                <c:pt idx="31020" formatCode="General">
                  <c:v>60.131399999999999</c:v>
                </c:pt>
                <c:pt idx="31021" formatCode="General">
                  <c:v>57.327599999999997</c:v>
                </c:pt>
                <c:pt idx="31022" formatCode="General">
                  <c:v>54.507100000000001</c:v>
                </c:pt>
                <c:pt idx="31023" formatCode="General">
                  <c:v>51.543700000000001</c:v>
                </c:pt>
                <c:pt idx="31024" formatCode="General">
                  <c:v>48.322000000000003</c:v>
                </c:pt>
                <c:pt idx="31025" formatCode="General">
                  <c:v>44.862499999999997</c:v>
                </c:pt>
                <c:pt idx="31026" formatCode="General">
                  <c:v>41.220500000000001</c:v>
                </c:pt>
                <c:pt idx="31027" formatCode="General">
                  <c:v>37.470199999999998</c:v>
                </c:pt>
                <c:pt idx="31028" formatCode="General">
                  <c:v>33.672199999999997</c:v>
                </c:pt>
                <c:pt idx="31029" formatCode="General">
                  <c:v>29.893599999999999</c:v>
                </c:pt>
                <c:pt idx="31030" formatCode="General">
                  <c:v>26.2514</c:v>
                </c:pt>
                <c:pt idx="31031" formatCode="General">
                  <c:v>22.845400000000001</c:v>
                </c:pt>
                <c:pt idx="31032" formatCode="General">
                  <c:v>19.715499999999999</c:v>
                </c:pt>
                <c:pt idx="31033" formatCode="General">
                  <c:v>16.843900000000001</c:v>
                </c:pt>
                <c:pt idx="31034" formatCode="General">
                  <c:v>14.178599999999999</c:v>
                </c:pt>
                <c:pt idx="31035" formatCode="General">
                  <c:v>11.621</c:v>
                </c:pt>
                <c:pt idx="31036" formatCode="General">
                  <c:v>9.0854900000000001</c:v>
                </c:pt>
                <c:pt idx="31037" formatCode="General">
                  <c:v>6.6068300000000004</c:v>
                </c:pt>
                <c:pt idx="31038" formatCode="General">
                  <c:v>4.2118700000000002</c:v>
                </c:pt>
                <c:pt idx="31039" formatCode="General">
                  <c:v>1.87679</c:v>
                </c:pt>
                <c:pt idx="31040" formatCode="General">
                  <c:v>-0.42087200000000002</c:v>
                </c:pt>
                <c:pt idx="31041" formatCode="General">
                  <c:v>-2.7075399999999998</c:v>
                </c:pt>
                <c:pt idx="31042" formatCode="General">
                  <c:v>-5.1872999999999996</c:v>
                </c:pt>
                <c:pt idx="31043" formatCode="General">
                  <c:v>-8.05335</c:v>
                </c:pt>
                <c:pt idx="31044" formatCode="General">
                  <c:v>-11.297800000000001</c:v>
                </c:pt>
                <c:pt idx="31045" formatCode="General">
                  <c:v>-14.818099999999999</c:v>
                </c:pt>
                <c:pt idx="31046" formatCode="General">
                  <c:v>-18.434899999999999</c:v>
                </c:pt>
                <c:pt idx="31047" formatCode="General">
                  <c:v>-21.964400000000001</c:v>
                </c:pt>
                <c:pt idx="31048" formatCode="General">
                  <c:v>-25.270800000000001</c:v>
                </c:pt>
                <c:pt idx="31049" formatCode="General">
                  <c:v>-28.411799999999999</c:v>
                </c:pt>
                <c:pt idx="31050" formatCode="General">
                  <c:v>-31.511900000000001</c:v>
                </c:pt>
                <c:pt idx="31051" formatCode="General">
                  <c:v>-34.633800000000001</c:v>
                </c:pt>
                <c:pt idx="31052" formatCode="General">
                  <c:v>-37.7836</c:v>
                </c:pt>
                <c:pt idx="31053" formatCode="General">
                  <c:v>-40.906700000000001</c:v>
                </c:pt>
                <c:pt idx="31054" formatCode="General">
                  <c:v>-43.9285</c:v>
                </c:pt>
                <c:pt idx="31055" formatCode="General">
                  <c:v>-46.7819</c:v>
                </c:pt>
                <c:pt idx="31056" formatCode="General">
                  <c:v>-49.439700000000002</c:v>
                </c:pt>
                <c:pt idx="31057" formatCode="General">
                  <c:v>-51.891300000000001</c:v>
                </c:pt>
                <c:pt idx="31058" formatCode="General">
                  <c:v>-54.1479</c:v>
                </c:pt>
                <c:pt idx="31059" formatCode="General">
                  <c:v>-56.238999999999997</c:v>
                </c:pt>
                <c:pt idx="31060" formatCode="General">
                  <c:v>-58.204799999999999</c:v>
                </c:pt>
                <c:pt idx="31061" formatCode="General">
                  <c:v>-60.081499999999998</c:v>
                </c:pt>
                <c:pt idx="31062" formatCode="General">
                  <c:v>-61.885599999999997</c:v>
                </c:pt>
                <c:pt idx="31063" formatCode="General">
                  <c:v>-63.581699999999998</c:v>
                </c:pt>
                <c:pt idx="31064" formatCode="General">
                  <c:v>-65.1404</c:v>
                </c:pt>
                <c:pt idx="31065" formatCode="General">
                  <c:v>-66.578100000000006</c:v>
                </c:pt>
                <c:pt idx="31066" formatCode="General">
                  <c:v>-67.906700000000001</c:v>
                </c:pt>
                <c:pt idx="31067" formatCode="General">
                  <c:v>-69.134</c:v>
                </c:pt>
                <c:pt idx="31068" formatCode="General">
                  <c:v>-70.348200000000006</c:v>
                </c:pt>
                <c:pt idx="31069" formatCode="General">
                  <c:v>-71.655100000000004</c:v>
                </c:pt>
                <c:pt idx="31070" formatCode="General">
                  <c:v>-73.082700000000003</c:v>
                </c:pt>
                <c:pt idx="31071" formatCode="General">
                  <c:v>-74.626999999999995</c:v>
                </c:pt>
                <c:pt idx="31072" formatCode="General">
                  <c:v>-76.247699999999995</c:v>
                </c:pt>
                <c:pt idx="31073" formatCode="General">
                  <c:v>-77.914100000000005</c:v>
                </c:pt>
                <c:pt idx="31074" formatCode="General">
                  <c:v>-79.625100000000003</c:v>
                </c:pt>
                <c:pt idx="31075" formatCode="General">
                  <c:v>-81.383399999999995</c:v>
                </c:pt>
                <c:pt idx="31076" formatCode="General">
                  <c:v>-83.189800000000005</c:v>
                </c:pt>
                <c:pt idx="31077" formatCode="General">
                  <c:v>-85.037000000000006</c:v>
                </c:pt>
                <c:pt idx="31078" formatCode="General">
                  <c:v>-86.9298</c:v>
                </c:pt>
                <c:pt idx="31079" formatCode="General">
                  <c:v>-88.892700000000005</c:v>
                </c:pt>
                <c:pt idx="31080" formatCode="General">
                  <c:v>-90.980500000000006</c:v>
                </c:pt>
                <c:pt idx="31081" formatCode="General">
                  <c:v>-93.254300000000001</c:v>
                </c:pt>
                <c:pt idx="31082" formatCode="General">
                  <c:v>-95.772599999999997</c:v>
                </c:pt>
                <c:pt idx="31083" formatCode="General">
                  <c:v>-98.572299999999998</c:v>
                </c:pt>
                <c:pt idx="31084" formatCode="General">
                  <c:v>-101.621</c:v>
                </c:pt>
                <c:pt idx="31085" formatCode="General">
                  <c:v>-104.874</c:v>
                </c:pt>
                <c:pt idx="31086" formatCode="General">
                  <c:v>-108.306</c:v>
                </c:pt>
                <c:pt idx="31087" formatCode="General">
                  <c:v>-111.82899999999999</c:v>
                </c:pt>
                <c:pt idx="31088" formatCode="General">
                  <c:v>-115.33</c:v>
                </c:pt>
                <c:pt idx="31089" formatCode="General">
                  <c:v>-118.69</c:v>
                </c:pt>
                <c:pt idx="31090" formatCode="General">
                  <c:v>-121.8</c:v>
                </c:pt>
                <c:pt idx="31091" formatCode="General">
                  <c:v>-124.61</c:v>
                </c:pt>
                <c:pt idx="31092" formatCode="General">
                  <c:v>-127.11499999999999</c:v>
                </c:pt>
                <c:pt idx="31093" formatCode="General">
                  <c:v>-129.376</c:v>
                </c:pt>
                <c:pt idx="31094" formatCode="General">
                  <c:v>-131.43199999999999</c:v>
                </c:pt>
                <c:pt idx="31095" formatCode="General">
                  <c:v>-133.30000000000001</c:v>
                </c:pt>
                <c:pt idx="31096" formatCode="General">
                  <c:v>-135.05000000000001</c:v>
                </c:pt>
                <c:pt idx="31097" formatCode="General">
                  <c:v>-136.739</c:v>
                </c:pt>
                <c:pt idx="31098" formatCode="General">
                  <c:v>-138.351</c:v>
                </c:pt>
                <c:pt idx="31099" formatCode="General">
                  <c:v>-139.81299999999999</c:v>
                </c:pt>
                <c:pt idx="31100" formatCode="General">
                  <c:v>-141.01300000000001</c:v>
                </c:pt>
                <c:pt idx="31101" formatCode="General">
                  <c:v>-141.78399999999999</c:v>
                </c:pt>
                <c:pt idx="31102" formatCode="General">
                  <c:v>-141.97300000000001</c:v>
                </c:pt>
                <c:pt idx="31103" formatCode="General">
                  <c:v>-141.69900000000001</c:v>
                </c:pt>
                <c:pt idx="31104" formatCode="General">
                  <c:v>-141.161</c:v>
                </c:pt>
                <c:pt idx="31105" formatCode="General">
                  <c:v>-140.51900000000001</c:v>
                </c:pt>
                <c:pt idx="31106" formatCode="General">
                  <c:v>-139.904</c:v>
                </c:pt>
                <c:pt idx="31107" formatCode="General">
                  <c:v>-139.35499999999999</c:v>
                </c:pt>
                <c:pt idx="31108" formatCode="General">
                  <c:v>-138.88499999999999</c:v>
                </c:pt>
                <c:pt idx="31109" formatCode="General">
                  <c:v>-138.49700000000001</c:v>
                </c:pt>
                <c:pt idx="31110" formatCode="General">
                  <c:v>-138.17699999999999</c:v>
                </c:pt>
                <c:pt idx="31111" formatCode="General">
                  <c:v>-137.928</c:v>
                </c:pt>
                <c:pt idx="31112" formatCode="General">
                  <c:v>-137.80500000000001</c:v>
                </c:pt>
                <c:pt idx="31113" formatCode="General">
                  <c:v>-137.86000000000001</c:v>
                </c:pt>
                <c:pt idx="31114" formatCode="General">
                  <c:v>-138.119</c:v>
                </c:pt>
                <c:pt idx="31115" formatCode="General">
                  <c:v>-138.541</c:v>
                </c:pt>
                <c:pt idx="31116" formatCode="General">
                  <c:v>-139.048</c:v>
                </c:pt>
                <c:pt idx="31117" formatCode="General">
                  <c:v>-139.53299999999999</c:v>
                </c:pt>
                <c:pt idx="31118" formatCode="General">
                  <c:v>-139.93700000000001</c:v>
                </c:pt>
                <c:pt idx="31119" formatCode="General">
                  <c:v>-140.32400000000001</c:v>
                </c:pt>
                <c:pt idx="31120" formatCode="General">
                  <c:v>-140.74700000000001</c:v>
                </c:pt>
                <c:pt idx="31121" formatCode="General">
                  <c:v>-141.22999999999999</c:v>
                </c:pt>
                <c:pt idx="31122" formatCode="General">
                  <c:v>-141.648</c:v>
                </c:pt>
                <c:pt idx="31123" formatCode="General">
                  <c:v>-141.87299999999999</c:v>
                </c:pt>
                <c:pt idx="31124" formatCode="General">
                  <c:v>-142.01900000000001</c:v>
                </c:pt>
                <c:pt idx="31125" formatCode="General">
                  <c:v>-142.215</c:v>
                </c:pt>
                <c:pt idx="31126" formatCode="General">
                  <c:v>-142.494</c:v>
                </c:pt>
                <c:pt idx="31127" formatCode="General">
                  <c:v>-142.851</c:v>
                </c:pt>
                <c:pt idx="31128" formatCode="General">
                  <c:v>-143.239</c:v>
                </c:pt>
                <c:pt idx="31129" formatCode="General">
                  <c:v>-143.58000000000001</c:v>
                </c:pt>
                <c:pt idx="31130" formatCode="General">
                  <c:v>-143.827</c:v>
                </c:pt>
                <c:pt idx="31131" formatCode="General">
                  <c:v>-144.041</c:v>
                </c:pt>
                <c:pt idx="31132" formatCode="General">
                  <c:v>-144.28</c:v>
                </c:pt>
                <c:pt idx="31133" formatCode="General">
                  <c:v>-144.56100000000001</c:v>
                </c:pt>
                <c:pt idx="31134" formatCode="General">
                  <c:v>-144.887</c:v>
                </c:pt>
                <c:pt idx="31135" formatCode="General">
                  <c:v>-145.24799999999999</c:v>
                </c:pt>
                <c:pt idx="31136" formatCode="General">
                  <c:v>-145.57300000000001</c:v>
                </c:pt>
                <c:pt idx="31137" formatCode="General">
                  <c:v>-145.80099999999999</c:v>
                </c:pt>
                <c:pt idx="31138" formatCode="General">
                  <c:v>-145.99299999999999</c:v>
                </c:pt>
                <c:pt idx="31139" formatCode="General">
                  <c:v>-146.221</c:v>
                </c:pt>
                <c:pt idx="31140" formatCode="General">
                  <c:v>-146.505</c:v>
                </c:pt>
                <c:pt idx="31141" formatCode="General">
                  <c:v>-146.876</c:v>
                </c:pt>
                <c:pt idx="31142" formatCode="General">
                  <c:v>-147.36000000000001</c:v>
                </c:pt>
                <c:pt idx="31143" formatCode="General">
                  <c:v>-147.911</c:v>
                </c:pt>
                <c:pt idx="31144" formatCode="General">
                  <c:v>-148.49700000000001</c:v>
                </c:pt>
                <c:pt idx="31145" formatCode="General">
                  <c:v>-149.196</c:v>
                </c:pt>
                <c:pt idx="31146" formatCode="General">
                  <c:v>-150.078</c:v>
                </c:pt>
                <c:pt idx="31147" formatCode="General">
                  <c:v>-151.16399999999999</c:v>
                </c:pt>
                <c:pt idx="31148" formatCode="General">
                  <c:v>-152.42599999999999</c:v>
                </c:pt>
                <c:pt idx="31149" formatCode="General">
                  <c:v>-153.80099999999999</c:v>
                </c:pt>
                <c:pt idx="31150" formatCode="General">
                  <c:v>-155.19399999999999</c:v>
                </c:pt>
                <c:pt idx="31151" formatCode="General">
                  <c:v>-156.50200000000001</c:v>
                </c:pt>
                <c:pt idx="31152" formatCode="General">
                  <c:v>-157.672</c:v>
                </c:pt>
                <c:pt idx="31153" formatCode="General">
                  <c:v>-158.73599999999999</c:v>
                </c:pt>
                <c:pt idx="31154" formatCode="General">
                  <c:v>-159.80199999999999</c:v>
                </c:pt>
                <c:pt idx="31155" formatCode="General">
                  <c:v>-160.88300000000001</c:v>
                </c:pt>
                <c:pt idx="31156" formatCode="General">
                  <c:v>-161.94</c:v>
                </c:pt>
                <c:pt idx="31157" formatCode="General">
                  <c:v>-162.90799999999999</c:v>
                </c:pt>
                <c:pt idx="31158" formatCode="General">
                  <c:v>-163.70699999999999</c:v>
                </c:pt>
                <c:pt idx="31159" formatCode="General">
                  <c:v>-164.24600000000001</c:v>
                </c:pt>
                <c:pt idx="31160" formatCode="General">
                  <c:v>-164.392</c:v>
                </c:pt>
                <c:pt idx="31161" formatCode="General">
                  <c:v>-164.006</c:v>
                </c:pt>
                <c:pt idx="31162" formatCode="General">
                  <c:v>-163.10300000000001</c:v>
                </c:pt>
                <c:pt idx="31163" formatCode="General">
                  <c:v>-161.78800000000001</c:v>
                </c:pt>
                <c:pt idx="31164" formatCode="General">
                  <c:v>-160.17400000000001</c:v>
                </c:pt>
                <c:pt idx="31165" formatCode="General">
                  <c:v>-158.36000000000001</c:v>
                </c:pt>
                <c:pt idx="31166" formatCode="General">
                  <c:v>-156.37299999999999</c:v>
                </c:pt>
                <c:pt idx="31167" formatCode="General">
                  <c:v>-154.227</c:v>
                </c:pt>
                <c:pt idx="31168" formatCode="General">
                  <c:v>-151.93299999999999</c:v>
                </c:pt>
                <c:pt idx="31169" formatCode="General">
                  <c:v>-149.52000000000001</c:v>
                </c:pt>
                <c:pt idx="31170" formatCode="General">
                  <c:v>-147.03299999999999</c:v>
                </c:pt>
                <c:pt idx="31171" formatCode="General">
                  <c:v>-144.51300000000001</c:v>
                </c:pt>
                <c:pt idx="31172" formatCode="General">
                  <c:v>-142.006</c:v>
                </c:pt>
                <c:pt idx="31173" formatCode="General">
                  <c:v>-139.54599999999999</c:v>
                </c:pt>
                <c:pt idx="31174" formatCode="General">
                  <c:v>-137.166</c:v>
                </c:pt>
                <c:pt idx="31175" formatCode="General">
                  <c:v>-134.89699999999999</c:v>
                </c:pt>
                <c:pt idx="31176" formatCode="General">
                  <c:v>-132.81700000000001</c:v>
                </c:pt>
                <c:pt idx="31177" formatCode="General">
                  <c:v>-131.02199999999999</c:v>
                </c:pt>
                <c:pt idx="31178" formatCode="General">
                  <c:v>-129.595</c:v>
                </c:pt>
                <c:pt idx="31179" formatCode="General">
                  <c:v>-128.56</c:v>
                </c:pt>
                <c:pt idx="31180" formatCode="General">
                  <c:v>-127.824</c:v>
                </c:pt>
                <c:pt idx="31181" formatCode="General">
                  <c:v>-127.259</c:v>
                </c:pt>
                <c:pt idx="31182" formatCode="General">
                  <c:v>-126.749</c:v>
                </c:pt>
                <c:pt idx="31183" formatCode="General">
                  <c:v>-126.22199999999999</c:v>
                </c:pt>
                <c:pt idx="31184" formatCode="General">
                  <c:v>-125.65600000000001</c:v>
                </c:pt>
                <c:pt idx="31185" formatCode="General">
                  <c:v>-125.084</c:v>
                </c:pt>
                <c:pt idx="31186" formatCode="General">
                  <c:v>-124.521</c:v>
                </c:pt>
                <c:pt idx="31187" formatCode="General">
                  <c:v>-123.935</c:v>
                </c:pt>
                <c:pt idx="31188" formatCode="General">
                  <c:v>-123.27200000000001</c:v>
                </c:pt>
                <c:pt idx="31189" formatCode="General">
                  <c:v>-122.473</c:v>
                </c:pt>
                <c:pt idx="31190" formatCode="General">
                  <c:v>-121.477</c:v>
                </c:pt>
                <c:pt idx="31191" formatCode="General">
                  <c:v>-120.23399999999999</c:v>
                </c:pt>
                <c:pt idx="31192" formatCode="General">
                  <c:v>-118.71599999999999</c:v>
                </c:pt>
                <c:pt idx="31193" formatCode="General">
                  <c:v>-116.919</c:v>
                </c:pt>
                <c:pt idx="31194" formatCode="General">
                  <c:v>-114.869</c:v>
                </c:pt>
                <c:pt idx="31195" formatCode="General">
                  <c:v>-112.643</c:v>
                </c:pt>
                <c:pt idx="31196" formatCode="General">
                  <c:v>-110.312</c:v>
                </c:pt>
                <c:pt idx="31197" formatCode="General">
                  <c:v>-107.88500000000001</c:v>
                </c:pt>
                <c:pt idx="31198" formatCode="General">
                  <c:v>-105.366</c:v>
                </c:pt>
                <c:pt idx="31199" formatCode="General">
                  <c:v>-102.785</c:v>
                </c:pt>
                <c:pt idx="31200" formatCode="General">
                  <c:v>-100.182</c:v>
                </c:pt>
                <c:pt idx="31201" formatCode="General">
                  <c:v>-97.597800000000007</c:v>
                </c:pt>
                <c:pt idx="31202" formatCode="General">
                  <c:v>-95.084699999999998</c:v>
                </c:pt>
                <c:pt idx="31203" formatCode="General">
                  <c:v>-92.691000000000003</c:v>
                </c:pt>
                <c:pt idx="31204" formatCode="General">
                  <c:v>-90.398499999999999</c:v>
                </c:pt>
                <c:pt idx="31205" formatCode="General">
                  <c:v>-88.194100000000006</c:v>
                </c:pt>
                <c:pt idx="31206" formatCode="General">
                  <c:v>-86.120999999999995</c:v>
                </c:pt>
                <c:pt idx="31207" formatCode="General">
                  <c:v>-84.1952</c:v>
                </c:pt>
                <c:pt idx="31208" formatCode="General">
                  <c:v>-82.402600000000007</c:v>
                </c:pt>
                <c:pt idx="31209" formatCode="General">
                  <c:v>-80.706299999999999</c:v>
                </c:pt>
                <c:pt idx="31210" formatCode="General">
                  <c:v>-79.075400000000002</c:v>
                </c:pt>
                <c:pt idx="31211" formatCode="General">
                  <c:v>-77.566900000000004</c:v>
                </c:pt>
                <c:pt idx="31212" formatCode="General">
                  <c:v>-76.236999999999995</c:v>
                </c:pt>
                <c:pt idx="31213" formatCode="General">
                  <c:v>-75.083500000000001</c:v>
                </c:pt>
                <c:pt idx="31214" formatCode="General">
                  <c:v>-74.069699999999997</c:v>
                </c:pt>
                <c:pt idx="31215" formatCode="General">
                  <c:v>-73.130899999999997</c:v>
                </c:pt>
                <c:pt idx="31216" formatCode="General">
                  <c:v>-72.186599999999999</c:v>
                </c:pt>
                <c:pt idx="31217" formatCode="General">
                  <c:v>-71.164000000000001</c:v>
                </c:pt>
                <c:pt idx="31218" formatCode="General">
                  <c:v>-70.027299999999997</c:v>
                </c:pt>
                <c:pt idx="31219" formatCode="General">
                  <c:v>-68.758200000000002</c:v>
                </c:pt>
                <c:pt idx="31220" formatCode="General">
                  <c:v>-67.350999999999999</c:v>
                </c:pt>
                <c:pt idx="31221" formatCode="General">
                  <c:v>-65.835899999999995</c:v>
                </c:pt>
                <c:pt idx="31222" formatCode="General">
                  <c:v>-64.260499999999993</c:v>
                </c:pt>
                <c:pt idx="31223" formatCode="General">
                  <c:v>-62.651699999999998</c:v>
                </c:pt>
                <c:pt idx="31224" formatCode="General">
                  <c:v>-61.031100000000002</c:v>
                </c:pt>
                <c:pt idx="31225" formatCode="General">
                  <c:v>-59.452800000000003</c:v>
                </c:pt>
                <c:pt idx="31226" formatCode="General">
                  <c:v>-57.955800000000004</c:v>
                </c:pt>
                <c:pt idx="31227" formatCode="General">
                  <c:v>-56.522399999999998</c:v>
                </c:pt>
                <c:pt idx="31228" formatCode="General">
                  <c:v>-55.075099999999999</c:v>
                </c:pt>
                <c:pt idx="31229" formatCode="General">
                  <c:v>-53.530500000000004</c:v>
                </c:pt>
                <c:pt idx="31230" formatCode="General">
                  <c:v>-51.963700000000003</c:v>
                </c:pt>
                <c:pt idx="31231" formatCode="General">
                  <c:v>-50.457599999999999</c:v>
                </c:pt>
                <c:pt idx="31232" formatCode="General">
                  <c:v>-48.9589</c:v>
                </c:pt>
                <c:pt idx="31233" formatCode="General">
                  <c:v>-47.426499999999997</c:v>
                </c:pt>
                <c:pt idx="31234" formatCode="General">
                  <c:v>-45.863399999999999</c:v>
                </c:pt>
                <c:pt idx="31235" formatCode="General">
                  <c:v>-44.286099999999998</c:v>
                </c:pt>
                <c:pt idx="31236" formatCode="General">
                  <c:v>-42.715699999999998</c:v>
                </c:pt>
                <c:pt idx="31237" formatCode="General">
                  <c:v>-41.138399999999997</c:v>
                </c:pt>
                <c:pt idx="31238" formatCode="General">
                  <c:v>-39.464199999999998</c:v>
                </c:pt>
                <c:pt idx="31239" formatCode="General">
                  <c:v>-37.495100000000001</c:v>
                </c:pt>
                <c:pt idx="31240" formatCode="General">
                  <c:v>-35.127400000000002</c:v>
                </c:pt>
                <c:pt idx="31241" formatCode="General">
                  <c:v>-32.406999999999996</c:v>
                </c:pt>
                <c:pt idx="31242" formatCode="General">
                  <c:v>-29.4816</c:v>
                </c:pt>
                <c:pt idx="31243" formatCode="General">
                  <c:v>-26.518899999999999</c:v>
                </c:pt>
                <c:pt idx="31244" formatCode="General">
                  <c:v>-23.5764</c:v>
                </c:pt>
                <c:pt idx="31245" formatCode="General">
                  <c:v>-20.680599999999998</c:v>
                </c:pt>
                <c:pt idx="31246" formatCode="General">
                  <c:v>-17.8444</c:v>
                </c:pt>
                <c:pt idx="31247" formatCode="General">
                  <c:v>-15.045199999999999</c:v>
                </c:pt>
                <c:pt idx="31248" formatCode="General">
                  <c:v>-12.23</c:v>
                </c:pt>
                <c:pt idx="31249" formatCode="General">
                  <c:v>-9.3609299999999998</c:v>
                </c:pt>
                <c:pt idx="31250" formatCode="General">
                  <c:v>-6.42624</c:v>
                </c:pt>
                <c:pt idx="31251" formatCode="General">
                  <c:v>-3.4306999999999999</c:v>
                </c:pt>
                <c:pt idx="31252" formatCode="General">
                  <c:v>-0.396152</c:v>
                </c:pt>
                <c:pt idx="31253" formatCode="General">
                  <c:v>2.6377299999999999</c:v>
                </c:pt>
                <c:pt idx="31254" formatCode="General">
                  <c:v>5.6081700000000003</c:v>
                </c:pt>
                <c:pt idx="31255" formatCode="General">
                  <c:v>8.4489900000000002</c:v>
                </c:pt>
                <c:pt idx="31256" formatCode="General">
                  <c:v>11.0579</c:v>
                </c:pt>
                <c:pt idx="31257" formatCode="General">
                  <c:v>13.3512</c:v>
                </c:pt>
                <c:pt idx="31258" formatCode="General">
                  <c:v>15.4642</c:v>
                </c:pt>
                <c:pt idx="31259" formatCode="General">
                  <c:v>17.555</c:v>
                </c:pt>
                <c:pt idx="31260" formatCode="General">
                  <c:v>19.6584</c:v>
                </c:pt>
                <c:pt idx="31261" formatCode="General">
                  <c:v>21.758299999999998</c:v>
                </c:pt>
                <c:pt idx="31262" formatCode="General">
                  <c:v>23.804600000000001</c:v>
                </c:pt>
                <c:pt idx="31263" formatCode="General">
                  <c:v>25.795200000000001</c:v>
                </c:pt>
                <c:pt idx="31264" formatCode="General">
                  <c:v>27.756499999999999</c:v>
                </c:pt>
                <c:pt idx="31265" formatCode="General">
                  <c:v>29.755299999999998</c:v>
                </c:pt>
                <c:pt idx="31266" formatCode="General">
                  <c:v>31.872800000000002</c:v>
                </c:pt>
                <c:pt idx="31267" formatCode="General">
                  <c:v>34.176699999999997</c:v>
                </c:pt>
                <c:pt idx="31268" formatCode="General">
                  <c:v>36.661900000000003</c:v>
                </c:pt>
                <c:pt idx="31269" formatCode="General">
                  <c:v>39.256500000000003</c:v>
                </c:pt>
                <c:pt idx="31270" formatCode="General">
                  <c:v>41.908299999999997</c:v>
                </c:pt>
                <c:pt idx="31271" formatCode="General">
                  <c:v>44.578800000000001</c:v>
                </c:pt>
                <c:pt idx="31272" formatCode="General">
                  <c:v>47.230600000000003</c:v>
                </c:pt>
                <c:pt idx="31273" formatCode="General">
                  <c:v>49.837000000000003</c:v>
                </c:pt>
                <c:pt idx="31274" formatCode="General">
                  <c:v>52.390300000000003</c:v>
                </c:pt>
                <c:pt idx="31275" formatCode="General">
                  <c:v>54.865499999999997</c:v>
                </c:pt>
                <c:pt idx="31276" formatCode="General">
                  <c:v>57.2303</c:v>
                </c:pt>
                <c:pt idx="31277" formatCode="General">
                  <c:v>59.466000000000001</c:v>
                </c:pt>
                <c:pt idx="31278" formatCode="General">
                  <c:v>61.561100000000003</c:v>
                </c:pt>
                <c:pt idx="31279" formatCode="General">
                  <c:v>63.5075</c:v>
                </c:pt>
                <c:pt idx="31280" formatCode="General">
                  <c:v>65.2774</c:v>
                </c:pt>
                <c:pt idx="31281" formatCode="General">
                  <c:v>66.816400000000002</c:v>
                </c:pt>
                <c:pt idx="31282" formatCode="General">
                  <c:v>68.136099999999999</c:v>
                </c:pt>
                <c:pt idx="31283" formatCode="General">
                  <c:v>69.305400000000006</c:v>
                </c:pt>
                <c:pt idx="31284" formatCode="General">
                  <c:v>70.357500000000002</c:v>
                </c:pt>
                <c:pt idx="31285" formatCode="General">
                  <c:v>71.289100000000005</c:v>
                </c:pt>
                <c:pt idx="31286" formatCode="General">
                  <c:v>72.056200000000004</c:v>
                </c:pt>
                <c:pt idx="31287" formatCode="General">
                  <c:v>72.661699999999996</c:v>
                </c:pt>
                <c:pt idx="31288" formatCode="General">
                  <c:v>73.179199999999994</c:v>
                </c:pt>
                <c:pt idx="31289" formatCode="General">
                  <c:v>73.700699999999998</c:v>
                </c:pt>
                <c:pt idx="31290" formatCode="General">
                  <c:v>74.308000000000007</c:v>
                </c:pt>
                <c:pt idx="31291" formatCode="General">
                  <c:v>75.017399999999995</c:v>
                </c:pt>
                <c:pt idx="31292" formatCode="General">
                  <c:v>75.817899999999995</c:v>
                </c:pt>
                <c:pt idx="31293" formatCode="General">
                  <c:v>76.685199999999995</c:v>
                </c:pt>
                <c:pt idx="31294" formatCode="General">
                  <c:v>77.644099999999995</c:v>
                </c:pt>
                <c:pt idx="31295" formatCode="General">
                  <c:v>78.773099999999999</c:v>
                </c:pt>
                <c:pt idx="31296" formatCode="General">
                  <c:v>80.136200000000002</c:v>
                </c:pt>
                <c:pt idx="31297" formatCode="General">
                  <c:v>81.773499999999999</c:v>
                </c:pt>
                <c:pt idx="31298" formatCode="General">
                  <c:v>83.687100000000001</c:v>
                </c:pt>
                <c:pt idx="31299" formatCode="General">
                  <c:v>85.866900000000001</c:v>
                </c:pt>
                <c:pt idx="31300" formatCode="General">
                  <c:v>88.298599999999993</c:v>
                </c:pt>
                <c:pt idx="31301" formatCode="General">
                  <c:v>90.990499999999997</c:v>
                </c:pt>
                <c:pt idx="31302" formatCode="General">
                  <c:v>93.971500000000006</c:v>
                </c:pt>
                <c:pt idx="31303" formatCode="General">
                  <c:v>97.173199999999994</c:v>
                </c:pt>
                <c:pt idx="31304" formatCode="General">
                  <c:v>100.477</c:v>
                </c:pt>
                <c:pt idx="31305" formatCode="General">
                  <c:v>103.727</c:v>
                </c:pt>
                <c:pt idx="31306" formatCode="General">
                  <c:v>106.79300000000001</c:v>
                </c:pt>
                <c:pt idx="31307" formatCode="General">
                  <c:v>109.666</c:v>
                </c:pt>
                <c:pt idx="31308" formatCode="General">
                  <c:v>112.324</c:v>
                </c:pt>
                <c:pt idx="31309" formatCode="General">
                  <c:v>114.736</c:v>
                </c:pt>
                <c:pt idx="31310" formatCode="General">
                  <c:v>116.914</c:v>
                </c:pt>
                <c:pt idx="31311" formatCode="General">
                  <c:v>118.89</c:v>
                </c:pt>
                <c:pt idx="31312" formatCode="General">
                  <c:v>120.696</c:v>
                </c:pt>
                <c:pt idx="31313" formatCode="General">
                  <c:v>122.381</c:v>
                </c:pt>
                <c:pt idx="31314" formatCode="General">
                  <c:v>124.012</c:v>
                </c:pt>
                <c:pt idx="31315" formatCode="General">
                  <c:v>125.646</c:v>
                </c:pt>
                <c:pt idx="31316" formatCode="General">
                  <c:v>127.31100000000001</c:v>
                </c:pt>
                <c:pt idx="31317" formatCode="General">
                  <c:v>128.96100000000001</c:v>
                </c:pt>
                <c:pt idx="31318" formatCode="General">
                  <c:v>130.529</c:v>
                </c:pt>
                <c:pt idx="31319" formatCode="General">
                  <c:v>131.97300000000001</c:v>
                </c:pt>
                <c:pt idx="31320" formatCode="General">
                  <c:v>133.25800000000001</c:v>
                </c:pt>
                <c:pt idx="31321" formatCode="General">
                  <c:v>134.381</c:v>
                </c:pt>
                <c:pt idx="31322" formatCode="General">
                  <c:v>135.33699999999999</c:v>
                </c:pt>
                <c:pt idx="31323" formatCode="General">
                  <c:v>136.12700000000001</c:v>
                </c:pt>
                <c:pt idx="31324" formatCode="General">
                  <c:v>136.77199999999999</c:v>
                </c:pt>
                <c:pt idx="31325" formatCode="General">
                  <c:v>137.28800000000001</c:v>
                </c:pt>
                <c:pt idx="31326" formatCode="General">
                  <c:v>137.60400000000001</c:v>
                </c:pt>
                <c:pt idx="31327" formatCode="General">
                  <c:v>137.68899999999999</c:v>
                </c:pt>
                <c:pt idx="31328" formatCode="General">
                  <c:v>137.60599999999999</c:v>
                </c:pt>
                <c:pt idx="31329" formatCode="General">
                  <c:v>137.46100000000001</c:v>
                </c:pt>
                <c:pt idx="31330" formatCode="General">
                  <c:v>137.36000000000001</c:v>
                </c:pt>
                <c:pt idx="31331" formatCode="General">
                  <c:v>137.30799999999999</c:v>
                </c:pt>
                <c:pt idx="31332" formatCode="General">
                  <c:v>137.292</c:v>
                </c:pt>
                <c:pt idx="31333" formatCode="General">
                  <c:v>137.35900000000001</c:v>
                </c:pt>
                <c:pt idx="31334" formatCode="General">
                  <c:v>137.59100000000001</c:v>
                </c:pt>
                <c:pt idx="31335" formatCode="General">
                  <c:v>138.09899999999999</c:v>
                </c:pt>
                <c:pt idx="31336" formatCode="General">
                  <c:v>138.958</c:v>
                </c:pt>
                <c:pt idx="31337" formatCode="General">
                  <c:v>140.19399999999999</c:v>
                </c:pt>
                <c:pt idx="31338" formatCode="General">
                  <c:v>141.72399999999999</c:v>
                </c:pt>
                <c:pt idx="31339" formatCode="General">
                  <c:v>143.42099999999999</c:v>
                </c:pt>
                <c:pt idx="31340" formatCode="General">
                  <c:v>145.19399999999999</c:v>
                </c:pt>
                <c:pt idx="31341" formatCode="General">
                  <c:v>146.97200000000001</c:v>
                </c:pt>
                <c:pt idx="31342" formatCode="General">
                  <c:v>148.72</c:v>
                </c:pt>
                <c:pt idx="31343" formatCode="General">
                  <c:v>150.416</c:v>
                </c:pt>
                <c:pt idx="31344" formatCode="General">
                  <c:v>152.048</c:v>
                </c:pt>
                <c:pt idx="31345" formatCode="General">
                  <c:v>153.58500000000001</c:v>
                </c:pt>
                <c:pt idx="31346" formatCode="General">
                  <c:v>154.99299999999999</c:v>
                </c:pt>
                <c:pt idx="31347" formatCode="General">
                  <c:v>156.23699999999999</c:v>
                </c:pt>
                <c:pt idx="31348" formatCode="General">
                  <c:v>157.32599999999999</c:v>
                </c:pt>
                <c:pt idx="31349" formatCode="General">
                  <c:v>158.327</c:v>
                </c:pt>
                <c:pt idx="31350" formatCode="General">
                  <c:v>159.315</c:v>
                </c:pt>
                <c:pt idx="31351" formatCode="General">
                  <c:v>160.33199999999999</c:v>
                </c:pt>
                <c:pt idx="31352" formatCode="General">
                  <c:v>161.34700000000001</c:v>
                </c:pt>
                <c:pt idx="31353" formatCode="General">
                  <c:v>162.32400000000001</c:v>
                </c:pt>
                <c:pt idx="31354" formatCode="General">
                  <c:v>163.256</c:v>
                </c:pt>
                <c:pt idx="31355" formatCode="General">
                  <c:v>164.131</c:v>
                </c:pt>
                <c:pt idx="31356" formatCode="General">
                  <c:v>164.941</c:v>
                </c:pt>
                <c:pt idx="31357" formatCode="General">
                  <c:v>165.63</c:v>
                </c:pt>
                <c:pt idx="31358" formatCode="General">
                  <c:v>166.136</c:v>
                </c:pt>
                <c:pt idx="31359" formatCode="General">
                  <c:v>166.40700000000001</c:v>
                </c:pt>
                <c:pt idx="31360" formatCode="General">
                  <c:v>166.44300000000001</c:v>
                </c:pt>
                <c:pt idx="31361" formatCode="General">
                  <c:v>166.32400000000001</c:v>
                </c:pt>
                <c:pt idx="31362" formatCode="General">
                  <c:v>166.191</c:v>
                </c:pt>
                <c:pt idx="31363" formatCode="General">
                  <c:v>166.19800000000001</c:v>
                </c:pt>
                <c:pt idx="31364" formatCode="General">
                  <c:v>166.38</c:v>
                </c:pt>
                <c:pt idx="31365" formatCode="General">
                  <c:v>166.715</c:v>
                </c:pt>
                <c:pt idx="31366" formatCode="General">
                  <c:v>167.143</c:v>
                </c:pt>
                <c:pt idx="31367" formatCode="General">
                  <c:v>167.6</c:v>
                </c:pt>
                <c:pt idx="31368" formatCode="General">
                  <c:v>168.06200000000001</c:v>
                </c:pt>
                <c:pt idx="31369" formatCode="General">
                  <c:v>168.477</c:v>
                </c:pt>
                <c:pt idx="31370" formatCode="General">
                  <c:v>168.77799999999999</c:v>
                </c:pt>
                <c:pt idx="31371" formatCode="General">
                  <c:v>168.95</c:v>
                </c:pt>
                <c:pt idx="31372" formatCode="General">
                  <c:v>168.983</c:v>
                </c:pt>
                <c:pt idx="31373" formatCode="General">
                  <c:v>168.80699999999999</c:v>
                </c:pt>
                <c:pt idx="31374" formatCode="General">
                  <c:v>168.40100000000001</c:v>
                </c:pt>
                <c:pt idx="31375" formatCode="General">
                  <c:v>167.82900000000001</c:v>
                </c:pt>
                <c:pt idx="31376" formatCode="General">
                  <c:v>167.15100000000001</c:v>
                </c:pt>
                <c:pt idx="31377" formatCode="General">
                  <c:v>166.40600000000001</c:v>
                </c:pt>
                <c:pt idx="31378" formatCode="General">
                  <c:v>165.547</c:v>
                </c:pt>
                <c:pt idx="31379" formatCode="General">
                  <c:v>164.52099999999999</c:v>
                </c:pt>
                <c:pt idx="31380" formatCode="General">
                  <c:v>163.38300000000001</c:v>
                </c:pt>
                <c:pt idx="31381" formatCode="General">
                  <c:v>162.21299999999999</c:v>
                </c:pt>
                <c:pt idx="31382" formatCode="General">
                  <c:v>161.08799999999999</c:v>
                </c:pt>
                <c:pt idx="31383" formatCode="General">
                  <c:v>160.017</c:v>
                </c:pt>
                <c:pt idx="31384" formatCode="General">
                  <c:v>158.96100000000001</c:v>
                </c:pt>
                <c:pt idx="31385" formatCode="General">
                  <c:v>157.87299999999999</c:v>
                </c:pt>
                <c:pt idx="31386" formatCode="General">
                  <c:v>156.72</c:v>
                </c:pt>
                <c:pt idx="31387" formatCode="General">
                  <c:v>155.523</c:v>
                </c:pt>
                <c:pt idx="31388" formatCode="General">
                  <c:v>154.315</c:v>
                </c:pt>
                <c:pt idx="31389" formatCode="General">
                  <c:v>153.13</c:v>
                </c:pt>
                <c:pt idx="31390" formatCode="General">
                  <c:v>152.00399999999999</c:v>
                </c:pt>
                <c:pt idx="31391" formatCode="General">
                  <c:v>150.96199999999999</c:v>
                </c:pt>
                <c:pt idx="31392" formatCode="General">
                  <c:v>150.00800000000001</c:v>
                </c:pt>
                <c:pt idx="31393" formatCode="General">
                  <c:v>149.13900000000001</c:v>
                </c:pt>
                <c:pt idx="31394" formatCode="General">
                  <c:v>148.34700000000001</c:v>
                </c:pt>
                <c:pt idx="31395" formatCode="General">
                  <c:v>147.63</c:v>
                </c:pt>
                <c:pt idx="31396" formatCode="General">
                  <c:v>146.98699999999999</c:v>
                </c:pt>
                <c:pt idx="31397" formatCode="General">
                  <c:v>146.42099999999999</c:v>
                </c:pt>
                <c:pt idx="31398" formatCode="General">
                  <c:v>145.93700000000001</c:v>
                </c:pt>
                <c:pt idx="31399" formatCode="General">
                  <c:v>145.58500000000001</c:v>
                </c:pt>
                <c:pt idx="31400" formatCode="General">
                  <c:v>145.416</c:v>
                </c:pt>
                <c:pt idx="31401" formatCode="General">
                  <c:v>145.43100000000001</c:v>
                </c:pt>
                <c:pt idx="31402" formatCode="General">
                  <c:v>145.56800000000001</c:v>
                </c:pt>
                <c:pt idx="31403" formatCode="General">
                  <c:v>145.708</c:v>
                </c:pt>
                <c:pt idx="31404" formatCode="General">
                  <c:v>145.708</c:v>
                </c:pt>
                <c:pt idx="31405" formatCode="General">
                  <c:v>145.44499999999999</c:v>
                </c:pt>
                <c:pt idx="31406" formatCode="General">
                  <c:v>144.88499999999999</c:v>
                </c:pt>
                <c:pt idx="31407" formatCode="General">
                  <c:v>144.03700000000001</c:v>
                </c:pt>
                <c:pt idx="31408" formatCode="General">
                  <c:v>142.94399999999999</c:v>
                </c:pt>
                <c:pt idx="31409" formatCode="General">
                  <c:v>141.696</c:v>
                </c:pt>
                <c:pt idx="31410" formatCode="General">
                  <c:v>140.39400000000001</c:v>
                </c:pt>
                <c:pt idx="31411" formatCode="General">
                  <c:v>139.08199999999999</c:v>
                </c:pt>
                <c:pt idx="31412" formatCode="General">
                  <c:v>137.76499999999999</c:v>
                </c:pt>
                <c:pt idx="31413" formatCode="General">
                  <c:v>136.41200000000001</c:v>
                </c:pt>
                <c:pt idx="31414" formatCode="General">
                  <c:v>134.964</c:v>
                </c:pt>
                <c:pt idx="31415" formatCode="General">
                  <c:v>133.34</c:v>
                </c:pt>
                <c:pt idx="31416" formatCode="General">
                  <c:v>131.464</c:v>
                </c:pt>
                <c:pt idx="31417" formatCode="General">
                  <c:v>129.30500000000001</c:v>
                </c:pt>
                <c:pt idx="31418" formatCode="General">
                  <c:v>126.895</c:v>
                </c:pt>
                <c:pt idx="31419" formatCode="General">
                  <c:v>124.298</c:v>
                </c:pt>
                <c:pt idx="31420" formatCode="General">
                  <c:v>121.59099999999999</c:v>
                </c:pt>
                <c:pt idx="31421" formatCode="General">
                  <c:v>118.827</c:v>
                </c:pt>
                <c:pt idx="31422" formatCode="General">
                  <c:v>115.997</c:v>
                </c:pt>
                <c:pt idx="31423" formatCode="General">
                  <c:v>113.09</c:v>
                </c:pt>
                <c:pt idx="31424" formatCode="General">
                  <c:v>110.10899999999999</c:v>
                </c:pt>
                <c:pt idx="31425" formatCode="General">
                  <c:v>107.075</c:v>
                </c:pt>
                <c:pt idx="31426" formatCode="General">
                  <c:v>104.036</c:v>
                </c:pt>
                <c:pt idx="31427" formatCode="General">
                  <c:v>101.08</c:v>
                </c:pt>
                <c:pt idx="31428" formatCode="General">
                  <c:v>98.257900000000006</c:v>
                </c:pt>
                <c:pt idx="31429" formatCode="General">
                  <c:v>95.556799999999996</c:v>
                </c:pt>
                <c:pt idx="31430" formatCode="General">
                  <c:v>92.941999999999993</c:v>
                </c:pt>
                <c:pt idx="31431" formatCode="General">
                  <c:v>90.377799999999993</c:v>
                </c:pt>
                <c:pt idx="31432" formatCode="General">
                  <c:v>87.883899999999997</c:v>
                </c:pt>
                <c:pt idx="31433" formatCode="General">
                  <c:v>85.473100000000002</c:v>
                </c:pt>
                <c:pt idx="31434" formatCode="General">
                  <c:v>83.082099999999997</c:v>
                </c:pt>
                <c:pt idx="31435" formatCode="General">
                  <c:v>80.662199999999999</c:v>
                </c:pt>
                <c:pt idx="31436" formatCode="General">
                  <c:v>78.214399999999998</c:v>
                </c:pt>
                <c:pt idx="31437" formatCode="General">
                  <c:v>75.717600000000004</c:v>
                </c:pt>
                <c:pt idx="31438" formatCode="General">
                  <c:v>73.144599999999997</c:v>
                </c:pt>
                <c:pt idx="31439" formatCode="General">
                  <c:v>70.541799999999995</c:v>
                </c:pt>
                <c:pt idx="31440" formatCode="General">
                  <c:v>67.978399999999993</c:v>
                </c:pt>
                <c:pt idx="31441" formatCode="General">
                  <c:v>65.506699999999995</c:v>
                </c:pt>
                <c:pt idx="31442" formatCode="General">
                  <c:v>63.177700000000002</c:v>
                </c:pt>
                <c:pt idx="31443" formatCode="General">
                  <c:v>61.021000000000001</c:v>
                </c:pt>
                <c:pt idx="31444" formatCode="General">
                  <c:v>59.013100000000001</c:v>
                </c:pt>
                <c:pt idx="31445" formatCode="General">
                  <c:v>57.107199999999999</c:v>
                </c:pt>
                <c:pt idx="31446" formatCode="General">
                  <c:v>55.3264</c:v>
                </c:pt>
                <c:pt idx="31447" formatCode="General">
                  <c:v>53.701099999999997</c:v>
                </c:pt>
                <c:pt idx="31448" formatCode="General">
                  <c:v>52.221699999999998</c:v>
                </c:pt>
                <c:pt idx="31449" formatCode="General">
                  <c:v>50.902700000000003</c:v>
                </c:pt>
                <c:pt idx="31450" formatCode="General">
                  <c:v>49.771599999999999</c:v>
                </c:pt>
                <c:pt idx="31451" formatCode="General">
                  <c:v>48.907800000000002</c:v>
                </c:pt>
                <c:pt idx="31452" formatCode="General">
                  <c:v>48.3733</c:v>
                </c:pt>
                <c:pt idx="31453" formatCode="General">
                  <c:v>48.062800000000003</c:v>
                </c:pt>
                <c:pt idx="31454" formatCode="General">
                  <c:v>47.830100000000002</c:v>
                </c:pt>
                <c:pt idx="31455" formatCode="General">
                  <c:v>47.546300000000002</c:v>
                </c:pt>
                <c:pt idx="31456" formatCode="General">
                  <c:v>47.110399999999998</c:v>
                </c:pt>
                <c:pt idx="31457" formatCode="General">
                  <c:v>46.479599999999998</c:v>
                </c:pt>
                <c:pt idx="31458" formatCode="General">
                  <c:v>45.618699999999997</c:v>
                </c:pt>
                <c:pt idx="31459" formatCode="General">
                  <c:v>44.513500000000001</c:v>
                </c:pt>
                <c:pt idx="31460" formatCode="General">
                  <c:v>43.197299999999998</c:v>
                </c:pt>
                <c:pt idx="31461" formatCode="General">
                  <c:v>41.7196</c:v>
                </c:pt>
                <c:pt idx="31462" formatCode="General">
                  <c:v>40.121099999999998</c:v>
                </c:pt>
                <c:pt idx="31463" formatCode="General">
                  <c:v>38.438400000000001</c:v>
                </c:pt>
                <c:pt idx="31464" formatCode="General">
                  <c:v>36.695300000000003</c:v>
                </c:pt>
                <c:pt idx="31465" formatCode="General">
                  <c:v>34.840000000000003</c:v>
                </c:pt>
                <c:pt idx="31466" formatCode="General">
                  <c:v>32.802100000000003</c:v>
                </c:pt>
                <c:pt idx="31467" formatCode="General">
                  <c:v>30.5441</c:v>
                </c:pt>
                <c:pt idx="31468" formatCode="General">
                  <c:v>28.0928</c:v>
                </c:pt>
                <c:pt idx="31469" formatCode="General">
                  <c:v>25.5916</c:v>
                </c:pt>
                <c:pt idx="31470" formatCode="General">
                  <c:v>23.1539</c:v>
                </c:pt>
                <c:pt idx="31471" formatCode="General">
                  <c:v>20.821999999999999</c:v>
                </c:pt>
                <c:pt idx="31472" formatCode="General">
                  <c:v>18.5654</c:v>
                </c:pt>
                <c:pt idx="31473" formatCode="General">
                  <c:v>16.347000000000001</c:v>
                </c:pt>
                <c:pt idx="31474" formatCode="General">
                  <c:v>14.1976</c:v>
                </c:pt>
                <c:pt idx="31475" formatCode="General">
                  <c:v>12.124499999999999</c:v>
                </c:pt>
                <c:pt idx="31476" formatCode="General">
                  <c:v>10.099299999999999</c:v>
                </c:pt>
                <c:pt idx="31477" formatCode="General">
                  <c:v>8.1007999999999996</c:v>
                </c:pt>
                <c:pt idx="31478" formatCode="General">
                  <c:v>6.1203599999999998</c:v>
                </c:pt>
                <c:pt idx="31479" formatCode="General">
                  <c:v>4.1179500000000004</c:v>
                </c:pt>
                <c:pt idx="31480" formatCode="General">
                  <c:v>2.0524499999999999</c:v>
                </c:pt>
                <c:pt idx="31481" formatCode="General">
                  <c:v>-7.9777699999999993E-2</c:v>
                </c:pt>
                <c:pt idx="31482" formatCode="General">
                  <c:v>-2.2443499999999998</c:v>
                </c:pt>
                <c:pt idx="31483" formatCode="General">
                  <c:v>-4.3822200000000002</c:v>
                </c:pt>
                <c:pt idx="31484" formatCode="General">
                  <c:v>-6.4893000000000001</c:v>
                </c:pt>
                <c:pt idx="31485" formatCode="General">
                  <c:v>-8.5906699999999994</c:v>
                </c:pt>
                <c:pt idx="31486" formatCode="General">
                  <c:v>-10.6899</c:v>
                </c:pt>
                <c:pt idx="31487" formatCode="General">
                  <c:v>-12.8028</c:v>
                </c:pt>
                <c:pt idx="31488" formatCode="General">
                  <c:v>-14.985099999999999</c:v>
                </c:pt>
                <c:pt idx="31489" formatCode="General">
                  <c:v>-17.360800000000001</c:v>
                </c:pt>
                <c:pt idx="31490" formatCode="General">
                  <c:v>-20.093800000000002</c:v>
                </c:pt>
                <c:pt idx="31491" formatCode="General">
                  <c:v>-23.1799</c:v>
                </c:pt>
                <c:pt idx="31492" formatCode="General">
                  <c:v>-26.4983</c:v>
                </c:pt>
                <c:pt idx="31493" formatCode="General">
                  <c:v>-29.9879</c:v>
                </c:pt>
                <c:pt idx="31494" formatCode="General">
                  <c:v>-33.624699999999997</c:v>
                </c:pt>
                <c:pt idx="31495" formatCode="General">
                  <c:v>-37.4178</c:v>
                </c:pt>
                <c:pt idx="31496" formatCode="General">
                  <c:v>-41.378</c:v>
                </c:pt>
                <c:pt idx="31497" formatCode="General">
                  <c:v>-45.505600000000001</c:v>
                </c:pt>
                <c:pt idx="31498" formatCode="General">
                  <c:v>-49.973300000000002</c:v>
                </c:pt>
                <c:pt idx="31499" formatCode="General">
                  <c:v>-55.013199999999998</c:v>
                </c:pt>
                <c:pt idx="31500" formatCode="General">
                  <c:v>-60.947600000000001</c:v>
                </c:pt>
                <c:pt idx="31501" formatCode="General">
                  <c:v>-67.953999999999994</c:v>
                </c:pt>
                <c:pt idx="31502" formatCode="General">
                  <c:v>-75.732100000000003</c:v>
                </c:pt>
                <c:pt idx="31503" formatCode="General">
                  <c:v>-83.851600000000005</c:v>
                </c:pt>
                <c:pt idx="31504" formatCode="General">
                  <c:v>-91.897499999999994</c:v>
                </c:pt>
                <c:pt idx="31505" formatCode="General">
                  <c:v>-99.563000000000002</c:v>
                </c:pt>
                <c:pt idx="31506" formatCode="General">
                  <c:v>-106.679</c:v>
                </c:pt>
                <c:pt idx="31507" formatCode="General">
                  <c:v>-113.114</c:v>
                </c:pt>
                <c:pt idx="31508" formatCode="General">
                  <c:v>-118.777</c:v>
                </c:pt>
                <c:pt idx="31509" formatCode="General">
                  <c:v>-123.648</c:v>
                </c:pt>
                <c:pt idx="31510" formatCode="General">
                  <c:v>-127.70399999999999</c:v>
                </c:pt>
                <c:pt idx="31511" formatCode="General">
                  <c:v>-130.91399999999999</c:v>
                </c:pt>
                <c:pt idx="31512" formatCode="General">
                  <c:v>-133.30000000000001</c:v>
                </c:pt>
                <c:pt idx="31513" formatCode="General">
                  <c:v>-134.93700000000001</c:v>
                </c:pt>
                <c:pt idx="31514" formatCode="General">
                  <c:v>-136.065</c:v>
                </c:pt>
                <c:pt idx="31515" formatCode="General">
                  <c:v>-136.9</c:v>
                </c:pt>
                <c:pt idx="31516" formatCode="General">
                  <c:v>-137.46899999999999</c:v>
                </c:pt>
                <c:pt idx="31517" formatCode="General">
                  <c:v>-137.87200000000001</c:v>
                </c:pt>
                <c:pt idx="31518" formatCode="General">
                  <c:v>-138.245</c:v>
                </c:pt>
                <c:pt idx="31519" formatCode="General">
                  <c:v>-138.65700000000001</c:v>
                </c:pt>
                <c:pt idx="31520" formatCode="General">
                  <c:v>-139.16</c:v>
                </c:pt>
                <c:pt idx="31521" formatCode="General">
                  <c:v>-139.85599999999999</c:v>
                </c:pt>
                <c:pt idx="31522" formatCode="General">
                  <c:v>-140.822</c:v>
                </c:pt>
                <c:pt idx="31523" formatCode="General">
                  <c:v>-142.08199999999999</c:v>
                </c:pt>
                <c:pt idx="31524" formatCode="General">
                  <c:v>-143.58799999999999</c:v>
                </c:pt>
                <c:pt idx="31525" formatCode="General">
                  <c:v>-145.249</c:v>
                </c:pt>
                <c:pt idx="31526" formatCode="General">
                  <c:v>-147.078</c:v>
                </c:pt>
                <c:pt idx="31527" formatCode="General">
                  <c:v>-149.11500000000001</c:v>
                </c:pt>
                <c:pt idx="31528" formatCode="General">
                  <c:v>-151.34100000000001</c:v>
                </c:pt>
                <c:pt idx="31529" formatCode="General">
                  <c:v>-153.744</c:v>
                </c:pt>
                <c:pt idx="31530" formatCode="General">
                  <c:v>-156.334</c:v>
                </c:pt>
                <c:pt idx="31531" formatCode="General">
                  <c:v>-159.12</c:v>
                </c:pt>
                <c:pt idx="31532" formatCode="General">
                  <c:v>-162.10400000000001</c:v>
                </c:pt>
                <c:pt idx="31533" formatCode="General">
                  <c:v>-165.262</c:v>
                </c:pt>
                <c:pt idx="31534" formatCode="General">
                  <c:v>-168.55500000000001</c:v>
                </c:pt>
                <c:pt idx="31535" formatCode="General">
                  <c:v>-171.93299999999999</c:v>
                </c:pt>
                <c:pt idx="31536" formatCode="General">
                  <c:v>-175.34700000000001</c:v>
                </c:pt>
                <c:pt idx="31537" formatCode="General">
                  <c:v>-178.768</c:v>
                </c:pt>
                <c:pt idx="31538" formatCode="General">
                  <c:v>-182.22</c:v>
                </c:pt>
                <c:pt idx="31539" formatCode="General">
                  <c:v>-185.73</c:v>
                </c:pt>
                <c:pt idx="31540" formatCode="General">
                  <c:v>-189.20599999999999</c:v>
                </c:pt>
                <c:pt idx="31541" formatCode="General">
                  <c:v>-192.51300000000001</c:v>
                </c:pt>
                <c:pt idx="31542" formatCode="General">
                  <c:v>-195.501</c:v>
                </c:pt>
                <c:pt idx="31543" formatCode="General">
                  <c:v>-197.988</c:v>
                </c:pt>
                <c:pt idx="31544" formatCode="General">
                  <c:v>-199.81399999999999</c:v>
                </c:pt>
                <c:pt idx="31545" formatCode="General">
                  <c:v>-201.00399999999999</c:v>
                </c:pt>
                <c:pt idx="31546" formatCode="General">
                  <c:v>-201.68</c:v>
                </c:pt>
                <c:pt idx="31547" formatCode="General">
                  <c:v>-201.88</c:v>
                </c:pt>
                <c:pt idx="31548" formatCode="General">
                  <c:v>-201.60400000000001</c:v>
                </c:pt>
                <c:pt idx="31549" formatCode="General">
                  <c:v>-200.82900000000001</c:v>
                </c:pt>
                <c:pt idx="31550" formatCode="General">
                  <c:v>-199.61600000000001</c:v>
                </c:pt>
                <c:pt idx="31551" formatCode="General">
                  <c:v>-198.09200000000001</c:v>
                </c:pt>
                <c:pt idx="31552" formatCode="General">
                  <c:v>-196.41</c:v>
                </c:pt>
                <c:pt idx="31553" formatCode="General">
                  <c:v>-194.71700000000001</c:v>
                </c:pt>
                <c:pt idx="31554" formatCode="General">
                  <c:v>-193.15100000000001</c:v>
                </c:pt>
                <c:pt idx="31555" formatCode="General">
                  <c:v>-191.79400000000001</c:v>
                </c:pt>
                <c:pt idx="31556" formatCode="General">
                  <c:v>-190.614</c:v>
                </c:pt>
                <c:pt idx="31557" formatCode="General">
                  <c:v>-189.56700000000001</c:v>
                </c:pt>
                <c:pt idx="31558" formatCode="General">
                  <c:v>-188.63399999999999</c:v>
                </c:pt>
                <c:pt idx="31559" formatCode="General">
                  <c:v>-187.85599999999999</c:v>
                </c:pt>
                <c:pt idx="31560" formatCode="General">
                  <c:v>-187.31800000000001</c:v>
                </c:pt>
                <c:pt idx="31561" formatCode="General">
                  <c:v>-187.142</c:v>
                </c:pt>
                <c:pt idx="31562" formatCode="General">
                  <c:v>-187.37200000000001</c:v>
                </c:pt>
                <c:pt idx="31563" formatCode="General">
                  <c:v>-187.92599999999999</c:v>
                </c:pt>
                <c:pt idx="31564" formatCode="General">
                  <c:v>-188.76900000000001</c:v>
                </c:pt>
                <c:pt idx="31565" formatCode="General">
                  <c:v>-189.91200000000001</c:v>
                </c:pt>
                <c:pt idx="31566" formatCode="General">
                  <c:v>-191.39699999999999</c:v>
                </c:pt>
                <c:pt idx="31567" formatCode="General">
                  <c:v>-193.25399999999999</c:v>
                </c:pt>
                <c:pt idx="31568" formatCode="General">
                  <c:v>-195.43</c:v>
                </c:pt>
                <c:pt idx="31569" formatCode="General">
                  <c:v>-197.84399999999999</c:v>
                </c:pt>
                <c:pt idx="31570" formatCode="General">
                  <c:v>-200.40600000000001</c:v>
                </c:pt>
                <c:pt idx="31571" formatCode="General">
                  <c:v>-202.994</c:v>
                </c:pt>
                <c:pt idx="31572" formatCode="General">
                  <c:v>-205.50299999999999</c:v>
                </c:pt>
                <c:pt idx="31573" formatCode="General">
                  <c:v>-207.88</c:v>
                </c:pt>
                <c:pt idx="31574" formatCode="General">
                  <c:v>-210.089</c:v>
                </c:pt>
                <c:pt idx="31575" formatCode="General">
                  <c:v>-212.09800000000001</c:v>
                </c:pt>
                <c:pt idx="31576" formatCode="General">
                  <c:v>-213.86699999999999</c:v>
                </c:pt>
                <c:pt idx="31577" formatCode="General">
                  <c:v>-215.35</c:v>
                </c:pt>
                <c:pt idx="31578" formatCode="General">
                  <c:v>-216.36199999999999</c:v>
                </c:pt>
                <c:pt idx="31579" formatCode="General">
                  <c:v>-216.667</c:v>
                </c:pt>
                <c:pt idx="31580" formatCode="General">
                  <c:v>-216.09200000000001</c:v>
                </c:pt>
                <c:pt idx="31581" formatCode="General">
                  <c:v>-214.607</c:v>
                </c:pt>
                <c:pt idx="31582" formatCode="General">
                  <c:v>-212.429</c:v>
                </c:pt>
                <c:pt idx="31583" formatCode="General">
                  <c:v>-209.82499999999999</c:v>
                </c:pt>
                <c:pt idx="31584" formatCode="General">
                  <c:v>-207.01400000000001</c:v>
                </c:pt>
                <c:pt idx="31585" formatCode="General">
                  <c:v>-204.23699999999999</c:v>
                </c:pt>
                <c:pt idx="31586" formatCode="General">
                  <c:v>-201.69499999999999</c:v>
                </c:pt>
                <c:pt idx="31587" formatCode="General">
                  <c:v>-199.33500000000001</c:v>
                </c:pt>
                <c:pt idx="31588" formatCode="General">
                  <c:v>-197.06800000000001</c:v>
                </c:pt>
                <c:pt idx="31589" formatCode="General">
                  <c:v>-194.916</c:v>
                </c:pt>
                <c:pt idx="31590" formatCode="General">
                  <c:v>-192.87299999999999</c:v>
                </c:pt>
                <c:pt idx="31591" formatCode="General">
                  <c:v>-190.90899999999999</c:v>
                </c:pt>
                <c:pt idx="31592" formatCode="General">
                  <c:v>-188.98500000000001</c:v>
                </c:pt>
                <c:pt idx="31593" formatCode="General">
                  <c:v>-187.071</c:v>
                </c:pt>
                <c:pt idx="31594" formatCode="General">
                  <c:v>-185.15700000000001</c:v>
                </c:pt>
                <c:pt idx="31595" formatCode="General">
                  <c:v>-183.238</c:v>
                </c:pt>
                <c:pt idx="31596" formatCode="General">
                  <c:v>-181.316</c:v>
                </c:pt>
                <c:pt idx="31597" formatCode="General">
                  <c:v>-179.376</c:v>
                </c:pt>
                <c:pt idx="31598" formatCode="General">
                  <c:v>-177.39400000000001</c:v>
                </c:pt>
                <c:pt idx="31599" formatCode="General">
                  <c:v>-175.26900000000001</c:v>
                </c:pt>
                <c:pt idx="31600" formatCode="General">
                  <c:v>-172.893</c:v>
                </c:pt>
                <c:pt idx="31601" formatCode="General">
                  <c:v>-170.262</c:v>
                </c:pt>
                <c:pt idx="31602" formatCode="General">
                  <c:v>-167.446</c:v>
                </c:pt>
                <c:pt idx="31603" formatCode="General">
                  <c:v>-164.61600000000001</c:v>
                </c:pt>
                <c:pt idx="31604" formatCode="General">
                  <c:v>-161.99199999999999</c:v>
                </c:pt>
                <c:pt idx="31605" formatCode="General">
                  <c:v>-159.727</c:v>
                </c:pt>
                <c:pt idx="31606" formatCode="General">
                  <c:v>-157.858</c:v>
                </c:pt>
                <c:pt idx="31607" formatCode="General">
                  <c:v>-156.36500000000001</c:v>
                </c:pt>
                <c:pt idx="31608" formatCode="General">
                  <c:v>-155.18100000000001</c:v>
                </c:pt>
                <c:pt idx="31609" formatCode="General">
                  <c:v>-154.23599999999999</c:v>
                </c:pt>
                <c:pt idx="31610" formatCode="General">
                  <c:v>-153.49799999999999</c:v>
                </c:pt>
                <c:pt idx="31611" formatCode="General">
                  <c:v>-152.916</c:v>
                </c:pt>
                <c:pt idx="31612" formatCode="General">
                  <c:v>-152.42500000000001</c:v>
                </c:pt>
                <c:pt idx="31613" formatCode="General">
                  <c:v>-151.93299999999999</c:v>
                </c:pt>
                <c:pt idx="31614" formatCode="General">
                  <c:v>-151.32599999999999</c:v>
                </c:pt>
                <c:pt idx="31615" formatCode="General">
                  <c:v>-150.47900000000001</c:v>
                </c:pt>
                <c:pt idx="31616" formatCode="General">
                  <c:v>-149.30199999999999</c:v>
                </c:pt>
                <c:pt idx="31617" formatCode="General">
                  <c:v>-147.76900000000001</c:v>
                </c:pt>
                <c:pt idx="31618" formatCode="General">
                  <c:v>-145.90100000000001</c:v>
                </c:pt>
                <c:pt idx="31619" formatCode="General">
                  <c:v>-143.739</c:v>
                </c:pt>
                <c:pt idx="31620" formatCode="General">
                  <c:v>-141.351</c:v>
                </c:pt>
                <c:pt idx="31621" formatCode="General">
                  <c:v>-138.81299999999999</c:v>
                </c:pt>
                <c:pt idx="31622" formatCode="General">
                  <c:v>-136.19200000000001</c:v>
                </c:pt>
                <c:pt idx="31623" formatCode="General">
                  <c:v>-133.578</c:v>
                </c:pt>
                <c:pt idx="31624" formatCode="General">
                  <c:v>-131.06299999999999</c:v>
                </c:pt>
                <c:pt idx="31625" formatCode="General">
                  <c:v>-128.666</c:v>
                </c:pt>
                <c:pt idx="31626" formatCode="General">
                  <c:v>-126.336</c:v>
                </c:pt>
                <c:pt idx="31627" formatCode="General">
                  <c:v>-124</c:v>
                </c:pt>
                <c:pt idx="31628" formatCode="General">
                  <c:v>-121.59699999999999</c:v>
                </c:pt>
                <c:pt idx="31629" formatCode="General">
                  <c:v>-119.104</c:v>
                </c:pt>
                <c:pt idx="31630" formatCode="General">
                  <c:v>-116.566</c:v>
                </c:pt>
                <c:pt idx="31631" formatCode="General">
                  <c:v>-114.099</c:v>
                </c:pt>
                <c:pt idx="31632" formatCode="General">
                  <c:v>-111.88800000000001</c:v>
                </c:pt>
                <c:pt idx="31633" formatCode="General">
                  <c:v>-110.10899999999999</c:v>
                </c:pt>
                <c:pt idx="31634" formatCode="General">
                  <c:v>-108.636</c:v>
                </c:pt>
                <c:pt idx="31635" formatCode="General">
                  <c:v>-107.27200000000001</c:v>
                </c:pt>
                <c:pt idx="31636" formatCode="General">
                  <c:v>-105.932</c:v>
                </c:pt>
                <c:pt idx="31637" formatCode="General">
                  <c:v>-104.477</c:v>
                </c:pt>
                <c:pt idx="31638" formatCode="General">
                  <c:v>-102.777</c:v>
                </c:pt>
                <c:pt idx="31639" formatCode="General">
                  <c:v>-100.76300000000001</c:v>
                </c:pt>
                <c:pt idx="31640" formatCode="General">
                  <c:v>-98.410899999999998</c:v>
                </c:pt>
                <c:pt idx="31641" formatCode="General">
                  <c:v>-95.747799999999998</c:v>
                </c:pt>
                <c:pt idx="31642" formatCode="General">
                  <c:v>-92.821600000000004</c:v>
                </c:pt>
                <c:pt idx="31643" formatCode="General">
                  <c:v>-89.675799999999995</c:v>
                </c:pt>
                <c:pt idx="31644" formatCode="General">
                  <c:v>-86.307699999999997</c:v>
                </c:pt>
                <c:pt idx="31645" formatCode="General">
                  <c:v>-82.660799999999995</c:v>
                </c:pt>
                <c:pt idx="31646" formatCode="General">
                  <c:v>-78.739900000000006</c:v>
                </c:pt>
                <c:pt idx="31647" formatCode="General">
                  <c:v>-74.605400000000003</c:v>
                </c:pt>
                <c:pt idx="31648" formatCode="General">
                  <c:v>-70.362300000000005</c:v>
                </c:pt>
                <c:pt idx="31649" formatCode="General">
                  <c:v>-66.125699999999995</c:v>
                </c:pt>
                <c:pt idx="31650" formatCode="General">
                  <c:v>-61.985199999999999</c:v>
                </c:pt>
                <c:pt idx="31651" formatCode="General">
                  <c:v>-58.001800000000003</c:v>
                </c:pt>
                <c:pt idx="31652" formatCode="General">
                  <c:v>-54.200299999999999</c:v>
                </c:pt>
                <c:pt idx="31653" formatCode="General">
                  <c:v>-50.540500000000002</c:v>
                </c:pt>
                <c:pt idx="31654" formatCode="General">
                  <c:v>-46.970700000000001</c:v>
                </c:pt>
                <c:pt idx="31655" formatCode="General">
                  <c:v>-43.519300000000001</c:v>
                </c:pt>
                <c:pt idx="31656" formatCode="General">
                  <c:v>-40.184600000000003</c:v>
                </c:pt>
                <c:pt idx="31657" formatCode="General">
                  <c:v>-36.880400000000002</c:v>
                </c:pt>
                <c:pt idx="31658" formatCode="General">
                  <c:v>-33.462400000000002</c:v>
                </c:pt>
                <c:pt idx="31659" formatCode="General">
                  <c:v>-29.777999999999999</c:v>
                </c:pt>
                <c:pt idx="31660" formatCode="General">
                  <c:v>-25.848800000000001</c:v>
                </c:pt>
                <c:pt idx="31661" formatCode="General">
                  <c:v>-21.790900000000001</c:v>
                </c:pt>
                <c:pt idx="31662" formatCode="General">
                  <c:v>-17.733000000000001</c:v>
                </c:pt>
                <c:pt idx="31663" formatCode="General">
                  <c:v>-13.808400000000001</c:v>
                </c:pt>
                <c:pt idx="31664" formatCode="General">
                  <c:v>-10.0891</c:v>
                </c:pt>
                <c:pt idx="31665" formatCode="General">
                  <c:v>-6.6028799999999999</c:v>
                </c:pt>
                <c:pt idx="31666" formatCode="General">
                  <c:v>-3.3360099999999999</c:v>
                </c:pt>
                <c:pt idx="31667" formatCode="General">
                  <c:v>-0.27554299999999998</c:v>
                </c:pt>
                <c:pt idx="31668" formatCode="General">
                  <c:v>2.5756600000000001</c:v>
                </c:pt>
                <c:pt idx="31669" formatCode="General">
                  <c:v>5.1306500000000002</c:v>
                </c:pt>
                <c:pt idx="31670" formatCode="General">
                  <c:v>7.2327700000000004</c:v>
                </c:pt>
                <c:pt idx="31671" formatCode="General">
                  <c:v>8.73691</c:v>
                </c:pt>
                <c:pt idx="31672" formatCode="General">
                  <c:v>9.6171299999999995</c:v>
                </c:pt>
                <c:pt idx="31673" formatCode="General">
                  <c:v>9.9342100000000002</c:v>
                </c:pt>
                <c:pt idx="31674" formatCode="General">
                  <c:v>9.8570499999999992</c:v>
                </c:pt>
                <c:pt idx="31675" formatCode="General">
                  <c:v>9.5905699999999996</c:v>
                </c:pt>
                <c:pt idx="31676" formatCode="General">
                  <c:v>9.3112899999999996</c:v>
                </c:pt>
                <c:pt idx="31677" formatCode="General">
                  <c:v>9.1952099999999994</c:v>
                </c:pt>
                <c:pt idx="31678" formatCode="General">
                  <c:v>9.3579600000000003</c:v>
                </c:pt>
                <c:pt idx="31679" formatCode="General">
                  <c:v>9.9453200000000006</c:v>
                </c:pt>
                <c:pt idx="31680" formatCode="General">
                  <c:v>11.0937</c:v>
                </c:pt>
                <c:pt idx="31681" formatCode="General">
                  <c:v>12.863799999999999</c:v>
                </c:pt>
                <c:pt idx="31682" formatCode="General">
                  <c:v>15.28</c:v>
                </c:pt>
                <c:pt idx="31683" formatCode="General">
                  <c:v>18.357600000000001</c:v>
                </c:pt>
                <c:pt idx="31684" formatCode="General">
                  <c:v>22.0687</c:v>
                </c:pt>
                <c:pt idx="31685" formatCode="General">
                  <c:v>26.348500000000001</c:v>
                </c:pt>
                <c:pt idx="31686" formatCode="General">
                  <c:v>31.060400000000001</c:v>
                </c:pt>
                <c:pt idx="31687" formatCode="General">
                  <c:v>36.052300000000002</c:v>
                </c:pt>
                <c:pt idx="31688" formatCode="General">
                  <c:v>41.2288</c:v>
                </c:pt>
                <c:pt idx="31689" formatCode="General">
                  <c:v>46.511099999999999</c:v>
                </c:pt>
                <c:pt idx="31690" formatCode="General">
                  <c:v>51.837699999999998</c:v>
                </c:pt>
                <c:pt idx="31691" formatCode="General">
                  <c:v>57.119300000000003</c:v>
                </c:pt>
                <c:pt idx="31692" formatCode="General">
                  <c:v>62.2408</c:v>
                </c:pt>
                <c:pt idx="31693" formatCode="General">
                  <c:v>67.093599999999995</c:v>
                </c:pt>
                <c:pt idx="31694" formatCode="General">
                  <c:v>71.596400000000003</c:v>
                </c:pt>
                <c:pt idx="31695" formatCode="General">
                  <c:v>75.676699999999997</c:v>
                </c:pt>
                <c:pt idx="31696" formatCode="General">
                  <c:v>79.286000000000001</c:v>
                </c:pt>
                <c:pt idx="31697" formatCode="General">
                  <c:v>82.424599999999998</c:v>
                </c:pt>
                <c:pt idx="31698" formatCode="General">
                  <c:v>85.154799999999994</c:v>
                </c:pt>
                <c:pt idx="31699" formatCode="General">
                  <c:v>87.5762</c:v>
                </c:pt>
                <c:pt idx="31700" formatCode="General">
                  <c:v>89.857699999999994</c:v>
                </c:pt>
                <c:pt idx="31701" formatCode="General">
                  <c:v>92.169899999999998</c:v>
                </c:pt>
                <c:pt idx="31702" formatCode="General">
                  <c:v>94.622200000000007</c:v>
                </c:pt>
                <c:pt idx="31703" formatCode="General">
                  <c:v>97.245400000000004</c:v>
                </c:pt>
                <c:pt idx="31704" formatCode="General">
                  <c:v>99.962299999999999</c:v>
                </c:pt>
                <c:pt idx="31705" formatCode="General">
                  <c:v>102.786</c:v>
                </c:pt>
                <c:pt idx="31706" formatCode="General">
                  <c:v>105.80200000000001</c:v>
                </c:pt>
                <c:pt idx="31707" formatCode="General">
                  <c:v>108.964</c:v>
                </c:pt>
                <c:pt idx="31708" formatCode="General">
                  <c:v>112.17</c:v>
                </c:pt>
                <c:pt idx="31709" formatCode="General">
                  <c:v>115.295</c:v>
                </c:pt>
                <c:pt idx="31710" formatCode="General">
                  <c:v>118.226</c:v>
                </c:pt>
                <c:pt idx="31711" formatCode="General">
                  <c:v>120.937</c:v>
                </c:pt>
                <c:pt idx="31712" formatCode="General">
                  <c:v>123.435</c:v>
                </c:pt>
                <c:pt idx="31713" formatCode="General">
                  <c:v>125.76300000000001</c:v>
                </c:pt>
                <c:pt idx="31714" formatCode="General">
                  <c:v>128.05600000000001</c:v>
                </c:pt>
                <c:pt idx="31715" formatCode="General">
                  <c:v>130.42500000000001</c:v>
                </c:pt>
                <c:pt idx="31716" formatCode="General">
                  <c:v>132.84299999999999</c:v>
                </c:pt>
                <c:pt idx="31717" formatCode="General">
                  <c:v>135.27000000000001</c:v>
                </c:pt>
                <c:pt idx="31718" formatCode="General">
                  <c:v>137.67400000000001</c:v>
                </c:pt>
                <c:pt idx="31719" formatCode="General">
                  <c:v>140.07</c:v>
                </c:pt>
                <c:pt idx="31720" formatCode="General">
                  <c:v>142.501</c:v>
                </c:pt>
                <c:pt idx="31721" formatCode="General">
                  <c:v>144.93299999999999</c:v>
                </c:pt>
                <c:pt idx="31722" formatCode="General">
                  <c:v>147.31899999999999</c:v>
                </c:pt>
                <c:pt idx="31723" formatCode="General">
                  <c:v>149.66800000000001</c:v>
                </c:pt>
                <c:pt idx="31724" formatCode="General">
                  <c:v>151.96100000000001</c:v>
                </c:pt>
                <c:pt idx="31725" formatCode="General">
                  <c:v>154.13300000000001</c:v>
                </c:pt>
                <c:pt idx="31726" formatCode="General">
                  <c:v>156.202</c:v>
                </c:pt>
                <c:pt idx="31727" formatCode="General">
                  <c:v>158.22499999999999</c:v>
                </c:pt>
                <c:pt idx="31728" formatCode="General">
                  <c:v>160.12799999999999</c:v>
                </c:pt>
                <c:pt idx="31729" formatCode="General">
                  <c:v>161.83199999999999</c:v>
                </c:pt>
                <c:pt idx="31730" formatCode="General">
                  <c:v>163.35</c:v>
                </c:pt>
                <c:pt idx="31731" formatCode="General">
                  <c:v>164.73099999999999</c:v>
                </c:pt>
                <c:pt idx="31732" formatCode="General">
                  <c:v>166.05500000000001</c:v>
                </c:pt>
                <c:pt idx="31733" formatCode="General">
                  <c:v>167.364</c:v>
                </c:pt>
                <c:pt idx="31734" formatCode="General">
                  <c:v>168.667</c:v>
                </c:pt>
                <c:pt idx="31735" formatCode="General">
                  <c:v>169.98500000000001</c:v>
                </c:pt>
                <c:pt idx="31736" formatCode="General">
                  <c:v>171.33099999999999</c:v>
                </c:pt>
                <c:pt idx="31737" formatCode="General">
                  <c:v>172.68199999999999</c:v>
                </c:pt>
                <c:pt idx="31738" formatCode="General">
                  <c:v>174.02500000000001</c:v>
                </c:pt>
                <c:pt idx="31739" formatCode="General">
                  <c:v>175.35499999999999</c:v>
                </c:pt>
                <c:pt idx="31740" formatCode="General">
                  <c:v>176.72900000000001</c:v>
                </c:pt>
                <c:pt idx="31741" formatCode="General">
                  <c:v>178.214</c:v>
                </c:pt>
                <c:pt idx="31742" formatCode="General">
                  <c:v>179.83199999999999</c:v>
                </c:pt>
                <c:pt idx="31743" formatCode="General">
                  <c:v>181.58099999999999</c:v>
                </c:pt>
                <c:pt idx="31744" formatCode="General">
                  <c:v>183.42</c:v>
                </c:pt>
                <c:pt idx="31745" formatCode="General">
                  <c:v>185.351</c:v>
                </c:pt>
                <c:pt idx="31746" formatCode="General">
                  <c:v>187.42</c:v>
                </c:pt>
                <c:pt idx="31747" formatCode="General">
                  <c:v>189.727</c:v>
                </c:pt>
                <c:pt idx="31748" formatCode="General">
                  <c:v>192.34299999999999</c:v>
                </c:pt>
                <c:pt idx="31749" formatCode="General">
                  <c:v>195.14400000000001</c:v>
                </c:pt>
                <c:pt idx="31750" formatCode="General">
                  <c:v>197.95</c:v>
                </c:pt>
                <c:pt idx="31751" formatCode="General">
                  <c:v>200.60900000000001</c:v>
                </c:pt>
                <c:pt idx="31752" formatCode="General">
                  <c:v>203.006</c:v>
                </c:pt>
                <c:pt idx="31753" formatCode="General">
                  <c:v>205.089</c:v>
                </c:pt>
                <c:pt idx="31754" formatCode="General">
                  <c:v>206.89599999999999</c:v>
                </c:pt>
                <c:pt idx="31755" formatCode="General">
                  <c:v>208.49799999999999</c:v>
                </c:pt>
                <c:pt idx="31756" formatCode="General">
                  <c:v>209.952</c:v>
                </c:pt>
                <c:pt idx="31757" formatCode="General">
                  <c:v>211.30500000000001</c:v>
                </c:pt>
                <c:pt idx="31758" formatCode="General">
                  <c:v>212.559</c:v>
                </c:pt>
                <c:pt idx="31759" formatCode="General">
                  <c:v>213.703</c:v>
                </c:pt>
                <c:pt idx="31760" formatCode="General">
                  <c:v>214.72300000000001</c:v>
                </c:pt>
                <c:pt idx="31761" formatCode="General">
                  <c:v>215.54499999999999</c:v>
                </c:pt>
                <c:pt idx="31762" formatCode="General">
                  <c:v>216.102</c:v>
                </c:pt>
                <c:pt idx="31763" formatCode="General">
                  <c:v>216.43899999999999</c:v>
                </c:pt>
                <c:pt idx="31764" formatCode="General">
                  <c:v>216.63</c:v>
                </c:pt>
                <c:pt idx="31765" formatCode="General">
                  <c:v>216.761</c:v>
                </c:pt>
                <c:pt idx="31766" formatCode="General">
                  <c:v>216.905</c:v>
                </c:pt>
                <c:pt idx="31767" formatCode="General">
                  <c:v>217.10300000000001</c:v>
                </c:pt>
                <c:pt idx="31768" formatCode="General">
                  <c:v>217.364</c:v>
                </c:pt>
                <c:pt idx="31769" formatCode="General">
                  <c:v>217.68899999999999</c:v>
                </c:pt>
                <c:pt idx="31770" formatCode="General">
                  <c:v>218.10300000000001</c:v>
                </c:pt>
                <c:pt idx="31771" formatCode="General">
                  <c:v>218.59200000000001</c:v>
                </c:pt>
                <c:pt idx="31772" formatCode="General">
                  <c:v>219.1</c:v>
                </c:pt>
                <c:pt idx="31773" formatCode="General">
                  <c:v>219.54599999999999</c:v>
                </c:pt>
                <c:pt idx="31774" formatCode="General">
                  <c:v>219.85900000000001</c:v>
                </c:pt>
                <c:pt idx="31775" formatCode="General">
                  <c:v>220.03299999999999</c:v>
                </c:pt>
                <c:pt idx="31776" formatCode="General">
                  <c:v>220.053</c:v>
                </c:pt>
                <c:pt idx="31777" formatCode="General">
                  <c:v>219.798</c:v>
                </c:pt>
                <c:pt idx="31778" formatCode="General">
                  <c:v>219.24299999999999</c:v>
                </c:pt>
                <c:pt idx="31779" formatCode="General">
                  <c:v>218.52500000000001</c:v>
                </c:pt>
                <c:pt idx="31780" formatCode="General">
                  <c:v>217.785</c:v>
                </c:pt>
                <c:pt idx="31781" formatCode="General">
                  <c:v>217.137</c:v>
                </c:pt>
                <c:pt idx="31782" formatCode="General">
                  <c:v>216.696</c:v>
                </c:pt>
                <c:pt idx="31783" formatCode="General">
                  <c:v>216.52799999999999</c:v>
                </c:pt>
                <c:pt idx="31784" formatCode="General">
                  <c:v>216.59299999999999</c:v>
                </c:pt>
                <c:pt idx="31785" formatCode="General">
                  <c:v>216.833</c:v>
                </c:pt>
                <c:pt idx="31786" formatCode="General">
                  <c:v>217.19200000000001</c:v>
                </c:pt>
                <c:pt idx="31787" formatCode="General">
                  <c:v>217.685</c:v>
                </c:pt>
                <c:pt idx="31788" formatCode="General">
                  <c:v>218.34899999999999</c:v>
                </c:pt>
                <c:pt idx="31789" formatCode="General">
                  <c:v>218.98599999999999</c:v>
                </c:pt>
                <c:pt idx="31790" formatCode="General">
                  <c:v>219.369</c:v>
                </c:pt>
                <c:pt idx="31791" formatCode="General">
                  <c:v>219.40899999999999</c:v>
                </c:pt>
                <c:pt idx="31792" formatCode="General">
                  <c:v>218.96199999999999</c:v>
                </c:pt>
                <c:pt idx="31793" formatCode="General">
                  <c:v>217.892</c:v>
                </c:pt>
                <c:pt idx="31794" formatCode="General">
                  <c:v>216.27500000000001</c:v>
                </c:pt>
                <c:pt idx="31795" formatCode="General">
                  <c:v>214.27</c:v>
                </c:pt>
                <c:pt idx="31796" formatCode="General">
                  <c:v>212.024</c:v>
                </c:pt>
                <c:pt idx="31797" formatCode="General">
                  <c:v>209.679</c:v>
                </c:pt>
                <c:pt idx="31798" formatCode="General">
                  <c:v>207.30600000000001</c:v>
                </c:pt>
                <c:pt idx="31799" formatCode="General">
                  <c:v>204.94200000000001</c:v>
                </c:pt>
                <c:pt idx="31800" formatCode="General">
                  <c:v>202.58199999999999</c:v>
                </c:pt>
                <c:pt idx="31801" formatCode="General">
                  <c:v>200.26900000000001</c:v>
                </c:pt>
                <c:pt idx="31802" formatCode="General">
                  <c:v>198.04599999999999</c:v>
                </c:pt>
                <c:pt idx="31803" formatCode="General">
                  <c:v>195.87100000000001</c:v>
                </c:pt>
                <c:pt idx="31804" formatCode="General">
                  <c:v>193.726</c:v>
                </c:pt>
                <c:pt idx="31805" formatCode="General">
                  <c:v>191.65700000000001</c:v>
                </c:pt>
                <c:pt idx="31806" formatCode="General">
                  <c:v>189.75</c:v>
                </c:pt>
                <c:pt idx="31807" formatCode="General">
                  <c:v>188.10300000000001</c:v>
                </c:pt>
                <c:pt idx="31808" formatCode="General">
                  <c:v>186.71</c:v>
                </c:pt>
                <c:pt idx="31809" formatCode="General">
                  <c:v>185.51499999999999</c:v>
                </c:pt>
                <c:pt idx="31810" formatCode="General">
                  <c:v>184.404</c:v>
                </c:pt>
                <c:pt idx="31811" formatCode="General">
                  <c:v>183.215</c:v>
                </c:pt>
                <c:pt idx="31812" formatCode="General">
                  <c:v>181.791</c:v>
                </c:pt>
                <c:pt idx="31813" formatCode="General">
                  <c:v>179.994</c:v>
                </c:pt>
                <c:pt idx="31814" formatCode="General">
                  <c:v>177.755</c:v>
                </c:pt>
                <c:pt idx="31815" formatCode="General">
                  <c:v>175.18</c:v>
                </c:pt>
                <c:pt idx="31816" formatCode="General">
                  <c:v>172.41300000000001</c:v>
                </c:pt>
                <c:pt idx="31817" formatCode="General">
                  <c:v>169.50200000000001</c:v>
                </c:pt>
                <c:pt idx="31818" formatCode="General">
                  <c:v>166.49199999999999</c:v>
                </c:pt>
                <c:pt idx="31819" formatCode="General">
                  <c:v>163.41200000000001</c:v>
                </c:pt>
                <c:pt idx="31820" formatCode="General">
                  <c:v>160.32599999999999</c:v>
                </c:pt>
                <c:pt idx="31821" formatCode="General">
                  <c:v>157.30799999999999</c:v>
                </c:pt>
                <c:pt idx="31822" formatCode="General">
                  <c:v>154.399</c:v>
                </c:pt>
                <c:pt idx="31823" formatCode="General">
                  <c:v>151.63999999999999</c:v>
                </c:pt>
                <c:pt idx="31824" formatCode="General">
                  <c:v>149.136</c:v>
                </c:pt>
                <c:pt idx="31825" formatCode="General">
                  <c:v>146.928</c:v>
                </c:pt>
                <c:pt idx="31826" formatCode="General">
                  <c:v>144.952</c:v>
                </c:pt>
                <c:pt idx="31827" formatCode="General">
                  <c:v>143.191</c:v>
                </c:pt>
                <c:pt idx="31828" formatCode="General">
                  <c:v>141.649</c:v>
                </c:pt>
                <c:pt idx="31829" formatCode="General">
                  <c:v>140.30099999999999</c:v>
                </c:pt>
                <c:pt idx="31830" formatCode="General">
                  <c:v>139.09800000000001</c:v>
                </c:pt>
                <c:pt idx="31831" formatCode="General">
                  <c:v>137.96899999999999</c:v>
                </c:pt>
                <c:pt idx="31832" formatCode="General">
                  <c:v>136.83000000000001</c:v>
                </c:pt>
                <c:pt idx="31833" formatCode="General">
                  <c:v>135.60900000000001</c:v>
                </c:pt>
                <c:pt idx="31834" formatCode="General">
                  <c:v>134.346</c:v>
                </c:pt>
                <c:pt idx="31835" formatCode="General">
                  <c:v>133.11000000000001</c:v>
                </c:pt>
                <c:pt idx="31836" formatCode="General">
                  <c:v>131.78399999999999</c:v>
                </c:pt>
                <c:pt idx="31837" formatCode="General">
                  <c:v>130.261</c:v>
                </c:pt>
                <c:pt idx="31838" formatCode="General">
                  <c:v>128.566</c:v>
                </c:pt>
                <c:pt idx="31839" formatCode="General">
                  <c:v>126.732</c:v>
                </c:pt>
                <c:pt idx="31840" formatCode="General">
                  <c:v>124.776</c:v>
                </c:pt>
                <c:pt idx="31841" formatCode="General">
                  <c:v>122.706</c:v>
                </c:pt>
                <c:pt idx="31842" formatCode="General">
                  <c:v>120.52500000000001</c:v>
                </c:pt>
                <c:pt idx="31843" formatCode="General">
                  <c:v>118.24</c:v>
                </c:pt>
                <c:pt idx="31844" formatCode="General">
                  <c:v>115.851</c:v>
                </c:pt>
                <c:pt idx="31845" formatCode="General">
                  <c:v>113.34099999999999</c:v>
                </c:pt>
                <c:pt idx="31846" formatCode="General">
                  <c:v>110.694</c:v>
                </c:pt>
                <c:pt idx="31847" formatCode="General">
                  <c:v>107.905</c:v>
                </c:pt>
                <c:pt idx="31848" formatCode="General">
                  <c:v>105.006</c:v>
                </c:pt>
                <c:pt idx="31849" formatCode="General">
                  <c:v>102.041</c:v>
                </c:pt>
                <c:pt idx="31850" formatCode="General">
                  <c:v>99.043099999999995</c:v>
                </c:pt>
                <c:pt idx="31851" formatCode="General">
                  <c:v>96.049099999999996</c:v>
                </c:pt>
                <c:pt idx="31852" formatCode="General">
                  <c:v>93.086799999999997</c:v>
                </c:pt>
                <c:pt idx="31853" formatCode="General">
                  <c:v>90.101699999999994</c:v>
                </c:pt>
                <c:pt idx="31854" formatCode="General">
                  <c:v>86.986999999999995</c:v>
                </c:pt>
                <c:pt idx="31855" formatCode="General">
                  <c:v>83.753799999999998</c:v>
                </c:pt>
                <c:pt idx="31856" formatCode="General">
                  <c:v>80.460499999999996</c:v>
                </c:pt>
                <c:pt idx="31857" formatCode="General">
                  <c:v>77.118600000000001</c:v>
                </c:pt>
                <c:pt idx="31858" formatCode="General">
                  <c:v>73.719399999999993</c:v>
                </c:pt>
                <c:pt idx="31859" formatCode="General">
                  <c:v>70.241799999999998</c:v>
                </c:pt>
                <c:pt idx="31860" formatCode="General">
                  <c:v>66.773499999999999</c:v>
                </c:pt>
                <c:pt idx="31861" formatCode="General">
                  <c:v>63.450299999999999</c:v>
                </c:pt>
                <c:pt idx="31862" formatCode="General">
                  <c:v>60.247799999999998</c:v>
                </c:pt>
                <c:pt idx="31863" formatCode="General">
                  <c:v>57.107199999999999</c:v>
                </c:pt>
                <c:pt idx="31864" formatCode="General">
                  <c:v>54.043500000000002</c:v>
                </c:pt>
                <c:pt idx="31865" formatCode="General">
                  <c:v>51.0946</c:v>
                </c:pt>
                <c:pt idx="31866" formatCode="General">
                  <c:v>48.319899999999997</c:v>
                </c:pt>
                <c:pt idx="31867" formatCode="General">
                  <c:v>45.708399999999997</c:v>
                </c:pt>
                <c:pt idx="31868" formatCode="General">
                  <c:v>43.191400000000002</c:v>
                </c:pt>
                <c:pt idx="31869" formatCode="General">
                  <c:v>40.725900000000003</c:v>
                </c:pt>
                <c:pt idx="31870" formatCode="General">
                  <c:v>38.278100000000002</c:v>
                </c:pt>
                <c:pt idx="31871" formatCode="General">
                  <c:v>35.807000000000002</c:v>
                </c:pt>
                <c:pt idx="31872" formatCode="General">
                  <c:v>33.247700000000002</c:v>
                </c:pt>
                <c:pt idx="31873" formatCode="General">
                  <c:v>30.526599999999998</c:v>
                </c:pt>
                <c:pt idx="31874" formatCode="General">
                  <c:v>27.552199999999999</c:v>
                </c:pt>
                <c:pt idx="31875" formatCode="General">
                  <c:v>24.245200000000001</c:v>
                </c:pt>
                <c:pt idx="31876" formatCode="General">
                  <c:v>20.5901</c:v>
                </c:pt>
                <c:pt idx="31877" formatCode="General">
                  <c:v>16.629100000000001</c:v>
                </c:pt>
                <c:pt idx="31878" formatCode="General">
                  <c:v>12.5115</c:v>
                </c:pt>
                <c:pt idx="31879" formatCode="General">
                  <c:v>8.3789099999999994</c:v>
                </c:pt>
                <c:pt idx="31880" formatCode="General">
                  <c:v>4.2888999999999999</c:v>
                </c:pt>
                <c:pt idx="31881" formatCode="General">
                  <c:v>0.14225099999999999</c:v>
                </c:pt>
                <c:pt idx="31882" formatCode="General">
                  <c:v>-4.18309</c:v>
                </c:pt>
                <c:pt idx="31883" formatCode="General">
                  <c:v>-8.5311699999999995</c:v>
                </c:pt>
                <c:pt idx="31884" formatCode="General">
                  <c:v>-12.694599999999999</c:v>
                </c:pt>
                <c:pt idx="31885" formatCode="General">
                  <c:v>-16.523599999999998</c:v>
                </c:pt>
                <c:pt idx="31886" formatCode="General">
                  <c:v>-19.9239</c:v>
                </c:pt>
                <c:pt idx="31887" formatCode="General">
                  <c:v>-22.893599999999999</c:v>
                </c:pt>
                <c:pt idx="31888" formatCode="General">
                  <c:v>-25.516500000000001</c:v>
                </c:pt>
                <c:pt idx="31889" formatCode="General">
                  <c:v>-27.9</c:v>
                </c:pt>
                <c:pt idx="31890" formatCode="General">
                  <c:v>-30.030999999999999</c:v>
                </c:pt>
                <c:pt idx="31891" formatCode="General">
                  <c:v>-31.889800000000001</c:v>
                </c:pt>
                <c:pt idx="31892" formatCode="General">
                  <c:v>-33.515900000000002</c:v>
                </c:pt>
                <c:pt idx="31893" formatCode="General">
                  <c:v>-34.953600000000002</c:v>
                </c:pt>
                <c:pt idx="31894" formatCode="General">
                  <c:v>-36.244799999999998</c:v>
                </c:pt>
                <c:pt idx="31895" formatCode="General">
                  <c:v>-37.425699999999999</c:v>
                </c:pt>
                <c:pt idx="31896" formatCode="General">
                  <c:v>-38.529000000000003</c:v>
                </c:pt>
                <c:pt idx="31897" formatCode="General">
                  <c:v>-39.583500000000001</c:v>
                </c:pt>
                <c:pt idx="31898" formatCode="General">
                  <c:v>-40.604799999999997</c:v>
                </c:pt>
                <c:pt idx="31899" formatCode="General">
                  <c:v>-41.588900000000002</c:v>
                </c:pt>
                <c:pt idx="31900" formatCode="General">
                  <c:v>-42.543300000000002</c:v>
                </c:pt>
                <c:pt idx="31901" formatCode="General">
                  <c:v>-43.495100000000001</c:v>
                </c:pt>
                <c:pt idx="31902" formatCode="General">
                  <c:v>-44.486600000000003</c:v>
                </c:pt>
                <c:pt idx="31903" formatCode="General">
                  <c:v>-45.570399999999999</c:v>
                </c:pt>
                <c:pt idx="31904" formatCode="General">
                  <c:v>-46.820900000000002</c:v>
                </c:pt>
                <c:pt idx="31905" formatCode="General">
                  <c:v>-48.332500000000003</c:v>
                </c:pt>
                <c:pt idx="31906" formatCode="General">
                  <c:v>-50.193600000000004</c:v>
                </c:pt>
                <c:pt idx="31907" formatCode="General">
                  <c:v>-52.447600000000001</c:v>
                </c:pt>
                <c:pt idx="31908" formatCode="General">
                  <c:v>-55.090299999999999</c:v>
                </c:pt>
                <c:pt idx="31909" formatCode="General">
                  <c:v>-57.964599999999997</c:v>
                </c:pt>
                <c:pt idx="31910" formatCode="General">
                  <c:v>-60.886899999999997</c:v>
                </c:pt>
                <c:pt idx="31911" formatCode="General">
                  <c:v>-63.795200000000001</c:v>
                </c:pt>
                <c:pt idx="31912" formatCode="General">
                  <c:v>-66.670299999999997</c:v>
                </c:pt>
                <c:pt idx="31913" formatCode="General">
                  <c:v>-69.556100000000001</c:v>
                </c:pt>
                <c:pt idx="31914" formatCode="General">
                  <c:v>-72.512299999999996</c:v>
                </c:pt>
                <c:pt idx="31915" formatCode="General">
                  <c:v>-75.5715</c:v>
                </c:pt>
                <c:pt idx="31916" formatCode="General">
                  <c:v>-78.765500000000003</c:v>
                </c:pt>
                <c:pt idx="31917" formatCode="General">
                  <c:v>-82.122799999999998</c:v>
                </c:pt>
                <c:pt idx="31918" formatCode="General">
                  <c:v>-85.653499999999994</c:v>
                </c:pt>
                <c:pt idx="31919" formatCode="General">
                  <c:v>-89.371499999999997</c:v>
                </c:pt>
                <c:pt idx="31920" formatCode="General">
                  <c:v>-93.285899999999998</c:v>
                </c:pt>
                <c:pt idx="31921" formatCode="General">
                  <c:v>-97.344800000000006</c:v>
                </c:pt>
                <c:pt idx="31922" formatCode="General">
                  <c:v>-101.46299999999999</c:v>
                </c:pt>
                <c:pt idx="31923" formatCode="General">
                  <c:v>-105.52</c:v>
                </c:pt>
                <c:pt idx="31924" formatCode="General">
                  <c:v>-109.404</c:v>
                </c:pt>
                <c:pt idx="31925" formatCode="General">
                  <c:v>-113.06699999999999</c:v>
                </c:pt>
                <c:pt idx="31926" formatCode="General">
                  <c:v>-116.51900000000001</c:v>
                </c:pt>
                <c:pt idx="31927" formatCode="General">
                  <c:v>-119.809</c:v>
                </c:pt>
                <c:pt idx="31928" formatCode="General">
                  <c:v>-123.012</c:v>
                </c:pt>
                <c:pt idx="31929" formatCode="General">
                  <c:v>-126.19499999999999</c:v>
                </c:pt>
                <c:pt idx="31930" formatCode="General">
                  <c:v>-129.41</c:v>
                </c:pt>
                <c:pt idx="31931" formatCode="General">
                  <c:v>-132.703</c:v>
                </c:pt>
                <c:pt idx="31932" formatCode="General">
                  <c:v>-136.08099999999999</c:v>
                </c:pt>
                <c:pt idx="31933" formatCode="General">
                  <c:v>-139.55699999999999</c:v>
                </c:pt>
                <c:pt idx="31934" formatCode="General">
                  <c:v>-143.143</c:v>
                </c:pt>
                <c:pt idx="31935" formatCode="General">
                  <c:v>-146.79</c:v>
                </c:pt>
                <c:pt idx="31936" formatCode="General">
                  <c:v>-150.42500000000001</c:v>
                </c:pt>
                <c:pt idx="31937" formatCode="General">
                  <c:v>-153.96799999999999</c:v>
                </c:pt>
                <c:pt idx="31938" formatCode="General">
                  <c:v>-157.37100000000001</c:v>
                </c:pt>
                <c:pt idx="31939" formatCode="General">
                  <c:v>-160.65600000000001</c:v>
                </c:pt>
                <c:pt idx="31940" formatCode="General">
                  <c:v>-163.851</c:v>
                </c:pt>
                <c:pt idx="31941" formatCode="General">
                  <c:v>-166.97</c:v>
                </c:pt>
                <c:pt idx="31942" formatCode="General">
                  <c:v>-170.06899999999999</c:v>
                </c:pt>
                <c:pt idx="31943" formatCode="General">
                  <c:v>-173.208</c:v>
                </c:pt>
                <c:pt idx="31944" formatCode="General">
                  <c:v>-176.40700000000001</c:v>
                </c:pt>
                <c:pt idx="31945" formatCode="General">
                  <c:v>-179.64599999999999</c:v>
                </c:pt>
                <c:pt idx="31946" formatCode="General">
                  <c:v>-182.83099999999999</c:v>
                </c:pt>
                <c:pt idx="31947" formatCode="General">
                  <c:v>-185.80699999999999</c:v>
                </c:pt>
                <c:pt idx="31948" formatCode="General">
                  <c:v>-188.441</c:v>
                </c:pt>
                <c:pt idx="31949" formatCode="General">
                  <c:v>-190.61199999999999</c:v>
                </c:pt>
                <c:pt idx="31950" formatCode="General">
                  <c:v>-192.244</c:v>
                </c:pt>
                <c:pt idx="31951" formatCode="General">
                  <c:v>-193.39599999999999</c:v>
                </c:pt>
                <c:pt idx="31952" formatCode="General">
                  <c:v>-194.18700000000001</c:v>
                </c:pt>
                <c:pt idx="31953" formatCode="General">
                  <c:v>-194.756</c:v>
                </c:pt>
                <c:pt idx="31954" formatCode="General">
                  <c:v>-195.191</c:v>
                </c:pt>
                <c:pt idx="31955" formatCode="General">
                  <c:v>-195.50800000000001</c:v>
                </c:pt>
                <c:pt idx="31956" formatCode="General">
                  <c:v>-195.714</c:v>
                </c:pt>
                <c:pt idx="31957" formatCode="General">
                  <c:v>-195.834</c:v>
                </c:pt>
                <c:pt idx="31958" formatCode="General">
                  <c:v>-195.96199999999999</c:v>
                </c:pt>
                <c:pt idx="31959" formatCode="General">
                  <c:v>-196.197</c:v>
                </c:pt>
                <c:pt idx="31960" formatCode="General">
                  <c:v>-196.613</c:v>
                </c:pt>
                <c:pt idx="31961" formatCode="General">
                  <c:v>-197.25800000000001</c:v>
                </c:pt>
                <c:pt idx="31962" formatCode="General">
                  <c:v>-198.15600000000001</c:v>
                </c:pt>
                <c:pt idx="31963" formatCode="General">
                  <c:v>-199.28800000000001</c:v>
                </c:pt>
                <c:pt idx="31964" formatCode="General">
                  <c:v>-200.61799999999999</c:v>
                </c:pt>
                <c:pt idx="31965" formatCode="General">
                  <c:v>-202.1</c:v>
                </c:pt>
                <c:pt idx="31966" formatCode="General">
                  <c:v>-203.666</c:v>
                </c:pt>
                <c:pt idx="31967" formatCode="General">
                  <c:v>-205.24299999999999</c:v>
                </c:pt>
                <c:pt idx="31968" formatCode="General">
                  <c:v>-206.78299999999999</c:v>
                </c:pt>
                <c:pt idx="31969" formatCode="General">
                  <c:v>-208.27</c:v>
                </c:pt>
                <c:pt idx="31970" formatCode="General">
                  <c:v>-209.69</c:v>
                </c:pt>
                <c:pt idx="31971" formatCode="General">
                  <c:v>-211.03200000000001</c:v>
                </c:pt>
                <c:pt idx="31972" formatCode="General">
                  <c:v>-212.279</c:v>
                </c:pt>
                <c:pt idx="31973" formatCode="General">
                  <c:v>-213.41</c:v>
                </c:pt>
                <c:pt idx="31974" formatCode="General">
                  <c:v>-214.40100000000001</c:v>
                </c:pt>
                <c:pt idx="31975" formatCode="General">
                  <c:v>-215.25800000000001</c:v>
                </c:pt>
                <c:pt idx="31976" formatCode="General">
                  <c:v>-216.00700000000001</c:v>
                </c:pt>
                <c:pt idx="31977" formatCode="General">
                  <c:v>-216.62700000000001</c:v>
                </c:pt>
                <c:pt idx="31978" formatCode="General">
                  <c:v>-217.07499999999999</c:v>
                </c:pt>
                <c:pt idx="31979" formatCode="General">
                  <c:v>-217.291</c:v>
                </c:pt>
                <c:pt idx="31980" formatCode="General">
                  <c:v>-217.22900000000001</c:v>
                </c:pt>
                <c:pt idx="31981" formatCode="General">
                  <c:v>-216.89099999999999</c:v>
                </c:pt>
                <c:pt idx="31982" formatCode="General">
                  <c:v>-216.274</c:v>
                </c:pt>
                <c:pt idx="31983" formatCode="General">
                  <c:v>-215.38200000000001</c:v>
                </c:pt>
                <c:pt idx="31984" formatCode="General">
                  <c:v>-214.26300000000001</c:v>
                </c:pt>
                <c:pt idx="31985" formatCode="General">
                  <c:v>-212.95699999999999</c:v>
                </c:pt>
                <c:pt idx="31986" formatCode="General">
                  <c:v>-211.45599999999999</c:v>
                </c:pt>
                <c:pt idx="31987" formatCode="General">
                  <c:v>-209.77600000000001</c:v>
                </c:pt>
                <c:pt idx="31988" formatCode="General">
                  <c:v>-207.964</c:v>
                </c:pt>
                <c:pt idx="31989" formatCode="General">
                  <c:v>-206.119</c:v>
                </c:pt>
                <c:pt idx="31990" formatCode="General">
                  <c:v>-204.352</c:v>
                </c:pt>
                <c:pt idx="31991" formatCode="General">
                  <c:v>-202.74700000000001</c:v>
                </c:pt>
                <c:pt idx="31992" formatCode="General">
                  <c:v>-201.358</c:v>
                </c:pt>
                <c:pt idx="31993" formatCode="General">
                  <c:v>-200.20599999999999</c:v>
                </c:pt>
                <c:pt idx="31994" formatCode="General">
                  <c:v>-199.28700000000001</c:v>
                </c:pt>
                <c:pt idx="31995" formatCode="General">
                  <c:v>-198.58</c:v>
                </c:pt>
                <c:pt idx="31996" formatCode="General">
                  <c:v>-198.095</c:v>
                </c:pt>
                <c:pt idx="31997" formatCode="General">
                  <c:v>-197.863</c:v>
                </c:pt>
                <c:pt idx="31998" formatCode="General">
                  <c:v>-197.95699999999999</c:v>
                </c:pt>
                <c:pt idx="31999" formatCode="General">
                  <c:v>-198.43</c:v>
                </c:pt>
                <c:pt idx="32000" formatCode="General">
                  <c:v>-199.249</c:v>
                </c:pt>
                <c:pt idx="32001" formatCode="General">
                  <c:v>-200.33799999999999</c:v>
                </c:pt>
                <c:pt idx="32002" formatCode="General">
                  <c:v>-201.59100000000001</c:v>
                </c:pt>
                <c:pt idx="32003" formatCode="General">
                  <c:v>-202.90199999999999</c:v>
                </c:pt>
                <c:pt idx="32004" formatCode="General">
                  <c:v>-204.202</c:v>
                </c:pt>
                <c:pt idx="32005" formatCode="General">
                  <c:v>-205.51300000000001</c:v>
                </c:pt>
                <c:pt idx="32006" formatCode="General">
                  <c:v>-206.83699999999999</c:v>
                </c:pt>
                <c:pt idx="32007" formatCode="General">
                  <c:v>-208.124</c:v>
                </c:pt>
                <c:pt idx="32008" formatCode="General">
                  <c:v>-209.268</c:v>
                </c:pt>
                <c:pt idx="32009" formatCode="General">
                  <c:v>-210.14599999999999</c:v>
                </c:pt>
                <c:pt idx="32010" formatCode="General">
                  <c:v>-210.72900000000001</c:v>
                </c:pt>
                <c:pt idx="32011" formatCode="General">
                  <c:v>-211.04</c:v>
                </c:pt>
                <c:pt idx="32012" formatCode="General">
                  <c:v>-211.14500000000001</c:v>
                </c:pt>
                <c:pt idx="32013" formatCode="General">
                  <c:v>-211.17500000000001</c:v>
                </c:pt>
                <c:pt idx="32014" formatCode="General">
                  <c:v>-211.25899999999999</c:v>
                </c:pt>
                <c:pt idx="32015" formatCode="General">
                  <c:v>-211.41399999999999</c:v>
                </c:pt>
                <c:pt idx="32016" formatCode="General">
                  <c:v>-211.59399999999999</c:v>
                </c:pt>
                <c:pt idx="32017" formatCode="General">
                  <c:v>-211.786</c:v>
                </c:pt>
                <c:pt idx="32018" formatCode="General">
                  <c:v>-211.96700000000001</c:v>
                </c:pt>
                <c:pt idx="32019" formatCode="General">
                  <c:v>-212.06399999999999</c:v>
                </c:pt>
                <c:pt idx="32020" formatCode="General">
                  <c:v>-212.04499999999999</c:v>
                </c:pt>
                <c:pt idx="32021" formatCode="General">
                  <c:v>-211.958</c:v>
                </c:pt>
                <c:pt idx="32022" formatCode="General">
                  <c:v>-211.809</c:v>
                </c:pt>
                <c:pt idx="32023" formatCode="General">
                  <c:v>-211.547</c:v>
                </c:pt>
                <c:pt idx="32024" formatCode="General">
                  <c:v>-211.02699999999999</c:v>
                </c:pt>
                <c:pt idx="32025" formatCode="General">
                  <c:v>-210.14699999999999</c:v>
                </c:pt>
                <c:pt idx="32026" formatCode="General">
                  <c:v>-208.95</c:v>
                </c:pt>
                <c:pt idx="32027" formatCode="General">
                  <c:v>-207.464</c:v>
                </c:pt>
                <c:pt idx="32028" formatCode="General">
                  <c:v>-205.68600000000001</c:v>
                </c:pt>
                <c:pt idx="32029" formatCode="General">
                  <c:v>-203.661</c:v>
                </c:pt>
                <c:pt idx="32030" formatCode="General">
                  <c:v>-201.45400000000001</c:v>
                </c:pt>
                <c:pt idx="32031" formatCode="General">
                  <c:v>-199.05699999999999</c:v>
                </c:pt>
                <c:pt idx="32032" formatCode="General">
                  <c:v>-196.46899999999999</c:v>
                </c:pt>
                <c:pt idx="32033" formatCode="General">
                  <c:v>-193.762</c:v>
                </c:pt>
                <c:pt idx="32034" formatCode="General">
                  <c:v>-191.01400000000001</c:v>
                </c:pt>
                <c:pt idx="32035" formatCode="General">
                  <c:v>-188.29</c:v>
                </c:pt>
                <c:pt idx="32036" formatCode="General">
                  <c:v>-185.77</c:v>
                </c:pt>
                <c:pt idx="32037" formatCode="General">
                  <c:v>-183.62700000000001</c:v>
                </c:pt>
                <c:pt idx="32038" formatCode="General">
                  <c:v>-181.88200000000001</c:v>
                </c:pt>
                <c:pt idx="32039" formatCode="General">
                  <c:v>-180.50899999999999</c:v>
                </c:pt>
                <c:pt idx="32040" formatCode="General">
                  <c:v>-179.446</c:v>
                </c:pt>
                <c:pt idx="32041" formatCode="General">
                  <c:v>-178.64400000000001</c:v>
                </c:pt>
                <c:pt idx="32042" formatCode="General">
                  <c:v>-178.09</c:v>
                </c:pt>
                <c:pt idx="32043" formatCode="General">
                  <c:v>-177.73500000000001</c:v>
                </c:pt>
                <c:pt idx="32044" formatCode="General">
                  <c:v>-177.51599999999999</c:v>
                </c:pt>
                <c:pt idx="32045" formatCode="General">
                  <c:v>-177.33500000000001</c:v>
                </c:pt>
                <c:pt idx="32046" formatCode="General">
                  <c:v>-177.089</c:v>
                </c:pt>
                <c:pt idx="32047" formatCode="General">
                  <c:v>-176.72300000000001</c:v>
                </c:pt>
                <c:pt idx="32048" formatCode="General">
                  <c:v>-176.20699999999999</c:v>
                </c:pt>
                <c:pt idx="32049" formatCode="General">
                  <c:v>-175.52799999999999</c:v>
                </c:pt>
                <c:pt idx="32050" formatCode="General">
                  <c:v>-174.66399999999999</c:v>
                </c:pt>
                <c:pt idx="32051" formatCode="General">
                  <c:v>-173.595</c:v>
                </c:pt>
                <c:pt idx="32052" formatCode="General">
                  <c:v>-172.34100000000001</c:v>
                </c:pt>
                <c:pt idx="32053" formatCode="General">
                  <c:v>-170.941</c:v>
                </c:pt>
                <c:pt idx="32054" formatCode="General">
                  <c:v>-169.44</c:v>
                </c:pt>
                <c:pt idx="32055" formatCode="General">
                  <c:v>-167.834</c:v>
                </c:pt>
                <c:pt idx="32056" formatCode="General">
                  <c:v>-166.08500000000001</c:v>
                </c:pt>
                <c:pt idx="32057" formatCode="General">
                  <c:v>-164.29300000000001</c:v>
                </c:pt>
                <c:pt idx="32058" formatCode="General">
                  <c:v>-162.602</c:v>
                </c:pt>
                <c:pt idx="32059" formatCode="General">
                  <c:v>-161.113</c:v>
                </c:pt>
                <c:pt idx="32060" formatCode="General">
                  <c:v>-159.84700000000001</c:v>
                </c:pt>
                <c:pt idx="32061" formatCode="General">
                  <c:v>-158.71600000000001</c:v>
                </c:pt>
                <c:pt idx="32062" formatCode="General">
                  <c:v>-157.61500000000001</c:v>
                </c:pt>
                <c:pt idx="32063" formatCode="General">
                  <c:v>-156.45699999999999</c:v>
                </c:pt>
                <c:pt idx="32064" formatCode="General">
                  <c:v>-155.16</c:v>
                </c:pt>
                <c:pt idx="32065" formatCode="General">
                  <c:v>-153.65600000000001</c:v>
                </c:pt>
                <c:pt idx="32066" formatCode="General">
                  <c:v>-151.92400000000001</c:v>
                </c:pt>
                <c:pt idx="32067" formatCode="General">
                  <c:v>-150.011</c:v>
                </c:pt>
                <c:pt idx="32068" formatCode="General">
                  <c:v>-148.05000000000001</c:v>
                </c:pt>
                <c:pt idx="32069" formatCode="General">
                  <c:v>-146.11699999999999</c:v>
                </c:pt>
                <c:pt idx="32070" formatCode="General">
                  <c:v>-144.208</c:v>
                </c:pt>
                <c:pt idx="32071" formatCode="General">
                  <c:v>-142.22800000000001</c:v>
                </c:pt>
                <c:pt idx="32072" formatCode="General">
                  <c:v>-140.06</c:v>
                </c:pt>
                <c:pt idx="32073" formatCode="General">
                  <c:v>-137.62899999999999</c:v>
                </c:pt>
                <c:pt idx="32074" formatCode="General">
                  <c:v>-134.815</c:v>
                </c:pt>
                <c:pt idx="32075" formatCode="General">
                  <c:v>-131.48699999999999</c:v>
                </c:pt>
                <c:pt idx="32076" formatCode="General">
                  <c:v>-127.70099999999999</c:v>
                </c:pt>
                <c:pt idx="32077" formatCode="General">
                  <c:v>-123.621</c:v>
                </c:pt>
                <c:pt idx="32078" formatCode="General">
                  <c:v>-119.54300000000001</c:v>
                </c:pt>
                <c:pt idx="32079" formatCode="General">
                  <c:v>-115.8</c:v>
                </c:pt>
                <c:pt idx="32080" formatCode="General">
                  <c:v>-112.577</c:v>
                </c:pt>
                <c:pt idx="32081" formatCode="General">
                  <c:v>-110.011</c:v>
                </c:pt>
                <c:pt idx="32082" formatCode="General">
                  <c:v>-108.164</c:v>
                </c:pt>
                <c:pt idx="32083" formatCode="General">
                  <c:v>-106.979</c:v>
                </c:pt>
                <c:pt idx="32084" formatCode="General">
                  <c:v>-106.33199999999999</c:v>
                </c:pt>
                <c:pt idx="32085" formatCode="General">
                  <c:v>-105.991</c:v>
                </c:pt>
                <c:pt idx="32086" formatCode="General">
                  <c:v>-105.72499999999999</c:v>
                </c:pt>
                <c:pt idx="32087" formatCode="General">
                  <c:v>-105.429</c:v>
                </c:pt>
                <c:pt idx="32088" formatCode="General">
                  <c:v>-105.01600000000001</c:v>
                </c:pt>
                <c:pt idx="32089" formatCode="General">
                  <c:v>-104.434</c:v>
                </c:pt>
                <c:pt idx="32090" formatCode="General">
                  <c:v>-103.71</c:v>
                </c:pt>
                <c:pt idx="32091" formatCode="General">
                  <c:v>-102.886</c:v>
                </c:pt>
                <c:pt idx="32092" formatCode="General">
                  <c:v>-101.952</c:v>
                </c:pt>
                <c:pt idx="32093" formatCode="General">
                  <c:v>-100.879</c:v>
                </c:pt>
                <c:pt idx="32094" formatCode="General">
                  <c:v>-99.614699999999999</c:v>
                </c:pt>
                <c:pt idx="32095" formatCode="General">
                  <c:v>-98.167000000000002</c:v>
                </c:pt>
                <c:pt idx="32096" formatCode="General">
                  <c:v>-96.587299999999999</c:v>
                </c:pt>
                <c:pt idx="32097" formatCode="General">
                  <c:v>-95.005799999999994</c:v>
                </c:pt>
                <c:pt idx="32098" formatCode="General">
                  <c:v>-93.532799999999995</c:v>
                </c:pt>
                <c:pt idx="32099" formatCode="General">
                  <c:v>-92.037899999999993</c:v>
                </c:pt>
                <c:pt idx="32100" formatCode="General">
                  <c:v>-90.364999999999995</c:v>
                </c:pt>
                <c:pt idx="32101" formatCode="General">
                  <c:v>-88.444100000000006</c:v>
                </c:pt>
                <c:pt idx="32102" formatCode="General">
                  <c:v>-86.213899999999995</c:v>
                </c:pt>
                <c:pt idx="32103" formatCode="General">
                  <c:v>-83.651600000000002</c:v>
                </c:pt>
                <c:pt idx="32104" formatCode="General">
                  <c:v>-80.794300000000007</c:v>
                </c:pt>
                <c:pt idx="32105" formatCode="General">
                  <c:v>-77.693299999999994</c:v>
                </c:pt>
                <c:pt idx="32106" formatCode="General">
                  <c:v>-74.372100000000003</c:v>
                </c:pt>
                <c:pt idx="32107" formatCode="General">
                  <c:v>-70.856300000000005</c:v>
                </c:pt>
                <c:pt idx="32108" formatCode="General">
                  <c:v>-67.1691</c:v>
                </c:pt>
                <c:pt idx="32109" formatCode="General">
                  <c:v>-63.308999999999997</c:v>
                </c:pt>
                <c:pt idx="32110" formatCode="General">
                  <c:v>-59.262500000000003</c:v>
                </c:pt>
                <c:pt idx="32111" formatCode="General">
                  <c:v>-55.101500000000001</c:v>
                </c:pt>
                <c:pt idx="32112" formatCode="General">
                  <c:v>-50.94</c:v>
                </c:pt>
                <c:pt idx="32113" formatCode="General">
                  <c:v>-46.879600000000003</c:v>
                </c:pt>
                <c:pt idx="32114" formatCode="General">
                  <c:v>-42.956800000000001</c:v>
                </c:pt>
                <c:pt idx="32115" formatCode="General">
                  <c:v>-39.130400000000002</c:v>
                </c:pt>
                <c:pt idx="32116" formatCode="General">
                  <c:v>-35.385899999999999</c:v>
                </c:pt>
                <c:pt idx="32117" formatCode="General">
                  <c:v>-31.729600000000001</c:v>
                </c:pt>
                <c:pt idx="32118" formatCode="General">
                  <c:v>-28.12</c:v>
                </c:pt>
                <c:pt idx="32119" formatCode="General">
                  <c:v>-24.5091</c:v>
                </c:pt>
                <c:pt idx="32120" formatCode="General">
                  <c:v>-20.883199999999999</c:v>
                </c:pt>
                <c:pt idx="32121" formatCode="General">
                  <c:v>-17.226700000000001</c:v>
                </c:pt>
                <c:pt idx="32122" formatCode="General">
                  <c:v>-13.5274</c:v>
                </c:pt>
                <c:pt idx="32123" formatCode="General">
                  <c:v>-9.6738400000000002</c:v>
                </c:pt>
                <c:pt idx="32124" formatCode="General">
                  <c:v>-5.5521099999999999</c:v>
                </c:pt>
                <c:pt idx="32125" formatCode="General">
                  <c:v>-1.2042299999999999</c:v>
                </c:pt>
                <c:pt idx="32126" formatCode="General">
                  <c:v>3.3127900000000001</c:v>
                </c:pt>
                <c:pt idx="32127" formatCode="General">
                  <c:v>7.9830800000000002</c:v>
                </c:pt>
                <c:pt idx="32128" formatCode="General">
                  <c:v>12.7464</c:v>
                </c:pt>
                <c:pt idx="32129" formatCode="General">
                  <c:v>17.512899999999998</c:v>
                </c:pt>
                <c:pt idx="32130" formatCode="General">
                  <c:v>22.238299999999999</c:v>
                </c:pt>
                <c:pt idx="32131" formatCode="General">
                  <c:v>26.908100000000001</c:v>
                </c:pt>
                <c:pt idx="32132" formatCode="General">
                  <c:v>31.479800000000001</c:v>
                </c:pt>
                <c:pt idx="32133" formatCode="General">
                  <c:v>35.926900000000003</c:v>
                </c:pt>
                <c:pt idx="32134" formatCode="General">
                  <c:v>40.284300000000002</c:v>
                </c:pt>
                <c:pt idx="32135" formatCode="General">
                  <c:v>44.6096</c:v>
                </c:pt>
                <c:pt idx="32136" formatCode="General">
                  <c:v>48.945700000000002</c:v>
                </c:pt>
                <c:pt idx="32137" formatCode="General">
                  <c:v>53.334499999999998</c:v>
                </c:pt>
                <c:pt idx="32138" formatCode="General">
                  <c:v>57.794800000000002</c:v>
                </c:pt>
                <c:pt idx="32139" formatCode="General">
                  <c:v>62.249499999999998</c:v>
                </c:pt>
                <c:pt idx="32140" formatCode="General">
                  <c:v>66.601500000000001</c:v>
                </c:pt>
                <c:pt idx="32141" formatCode="General">
                  <c:v>70.780299999999997</c:v>
                </c:pt>
                <c:pt idx="32142" formatCode="General">
                  <c:v>74.732500000000002</c:v>
                </c:pt>
                <c:pt idx="32143" formatCode="General">
                  <c:v>78.439700000000002</c:v>
                </c:pt>
                <c:pt idx="32144" formatCode="General">
                  <c:v>81.778000000000006</c:v>
                </c:pt>
                <c:pt idx="32145" formatCode="General">
                  <c:v>84.537300000000002</c:v>
                </c:pt>
                <c:pt idx="32146" formatCode="General">
                  <c:v>86.430800000000005</c:v>
                </c:pt>
                <c:pt idx="32147" formatCode="General">
                  <c:v>87.385000000000005</c:v>
                </c:pt>
                <c:pt idx="32148" formatCode="General">
                  <c:v>87.661199999999994</c:v>
                </c:pt>
                <c:pt idx="32149" formatCode="General">
                  <c:v>87.527000000000001</c:v>
                </c:pt>
                <c:pt idx="32150" formatCode="General">
                  <c:v>87.181799999999996</c:v>
                </c:pt>
                <c:pt idx="32151" formatCode="General">
                  <c:v>86.770300000000006</c:v>
                </c:pt>
                <c:pt idx="32152" formatCode="General">
                  <c:v>86.404399999999995</c:v>
                </c:pt>
                <c:pt idx="32153" formatCode="General">
                  <c:v>86.168499999999995</c:v>
                </c:pt>
                <c:pt idx="32154" formatCode="General">
                  <c:v>86.139499999999998</c:v>
                </c:pt>
                <c:pt idx="32155" formatCode="General">
                  <c:v>86.381100000000004</c:v>
                </c:pt>
                <c:pt idx="32156" formatCode="General">
                  <c:v>86.979600000000005</c:v>
                </c:pt>
                <c:pt idx="32157" formatCode="General">
                  <c:v>88.018100000000004</c:v>
                </c:pt>
                <c:pt idx="32158" formatCode="General">
                  <c:v>89.584599999999995</c:v>
                </c:pt>
                <c:pt idx="32159" formatCode="General">
                  <c:v>91.724699999999999</c:v>
                </c:pt>
                <c:pt idx="32160" formatCode="General">
                  <c:v>94.365600000000001</c:v>
                </c:pt>
                <c:pt idx="32161" formatCode="General">
                  <c:v>97.342399999999998</c:v>
                </c:pt>
                <c:pt idx="32162" formatCode="General">
                  <c:v>100.43899999999999</c:v>
                </c:pt>
                <c:pt idx="32163" formatCode="General">
                  <c:v>103.423</c:v>
                </c:pt>
                <c:pt idx="32164" formatCode="General">
                  <c:v>106.11</c:v>
                </c:pt>
                <c:pt idx="32165" formatCode="General">
                  <c:v>108.473</c:v>
                </c:pt>
                <c:pt idx="32166" formatCode="General">
                  <c:v>110.57299999999999</c:v>
                </c:pt>
                <c:pt idx="32167" formatCode="General">
                  <c:v>112.583</c:v>
                </c:pt>
                <c:pt idx="32168" formatCode="General">
                  <c:v>114.622</c:v>
                </c:pt>
                <c:pt idx="32169" formatCode="General">
                  <c:v>116.65</c:v>
                </c:pt>
                <c:pt idx="32170" formatCode="General">
                  <c:v>118.624</c:v>
                </c:pt>
                <c:pt idx="32171" formatCode="General">
                  <c:v>120.509</c:v>
                </c:pt>
                <c:pt idx="32172" formatCode="General">
                  <c:v>122.279</c:v>
                </c:pt>
                <c:pt idx="32173" formatCode="General">
                  <c:v>123.889</c:v>
                </c:pt>
                <c:pt idx="32174" formatCode="General">
                  <c:v>125.265</c:v>
                </c:pt>
                <c:pt idx="32175" formatCode="General">
                  <c:v>126.374</c:v>
                </c:pt>
                <c:pt idx="32176" formatCode="General">
                  <c:v>127.25700000000001</c:v>
                </c:pt>
                <c:pt idx="32177" formatCode="General">
                  <c:v>127.997</c:v>
                </c:pt>
                <c:pt idx="32178" formatCode="General">
                  <c:v>128.69499999999999</c:v>
                </c:pt>
                <c:pt idx="32179" formatCode="General">
                  <c:v>129.45400000000001</c:v>
                </c:pt>
                <c:pt idx="32180" formatCode="General">
                  <c:v>130.34399999999999</c:v>
                </c:pt>
                <c:pt idx="32181" formatCode="General">
                  <c:v>131.38</c:v>
                </c:pt>
                <c:pt idx="32182" formatCode="General">
                  <c:v>132.524</c:v>
                </c:pt>
                <c:pt idx="32183" formatCode="General">
                  <c:v>133.708</c:v>
                </c:pt>
                <c:pt idx="32184" formatCode="General">
                  <c:v>134.91</c:v>
                </c:pt>
                <c:pt idx="32185" formatCode="General">
                  <c:v>136.13999999999999</c:v>
                </c:pt>
                <c:pt idx="32186" formatCode="General">
                  <c:v>137.483</c:v>
                </c:pt>
                <c:pt idx="32187" formatCode="General">
                  <c:v>139.04499999999999</c:v>
                </c:pt>
                <c:pt idx="32188" formatCode="General">
                  <c:v>140.9</c:v>
                </c:pt>
                <c:pt idx="32189" formatCode="General">
                  <c:v>143.09800000000001</c:v>
                </c:pt>
                <c:pt idx="32190" formatCode="General">
                  <c:v>145.637</c:v>
                </c:pt>
                <c:pt idx="32191" formatCode="General">
                  <c:v>148.309</c:v>
                </c:pt>
                <c:pt idx="32192" formatCode="General">
                  <c:v>150.851</c:v>
                </c:pt>
                <c:pt idx="32193" formatCode="General">
                  <c:v>153.06</c:v>
                </c:pt>
                <c:pt idx="32194" formatCode="General">
                  <c:v>154.874</c:v>
                </c:pt>
                <c:pt idx="32195" formatCode="General">
                  <c:v>156.495</c:v>
                </c:pt>
                <c:pt idx="32196" formatCode="General">
                  <c:v>158.04499999999999</c:v>
                </c:pt>
                <c:pt idx="32197" formatCode="General">
                  <c:v>159.52600000000001</c:v>
                </c:pt>
                <c:pt idx="32198" formatCode="General">
                  <c:v>160.983</c:v>
                </c:pt>
                <c:pt idx="32199" formatCode="General">
                  <c:v>162.46</c:v>
                </c:pt>
                <c:pt idx="32200" formatCode="General">
                  <c:v>163.94499999999999</c:v>
                </c:pt>
                <c:pt idx="32201" formatCode="General">
                  <c:v>165.35900000000001</c:v>
                </c:pt>
                <c:pt idx="32202" formatCode="General">
                  <c:v>166.58799999999999</c:v>
                </c:pt>
                <c:pt idx="32203" formatCode="General">
                  <c:v>167.5</c:v>
                </c:pt>
                <c:pt idx="32204" formatCode="General">
                  <c:v>167.99</c:v>
                </c:pt>
                <c:pt idx="32205" formatCode="General">
                  <c:v>168.07400000000001</c:v>
                </c:pt>
                <c:pt idx="32206" formatCode="General">
                  <c:v>167.81800000000001</c:v>
                </c:pt>
                <c:pt idx="32207" formatCode="General">
                  <c:v>167.316</c:v>
                </c:pt>
                <c:pt idx="32208" formatCode="General">
                  <c:v>166.72800000000001</c:v>
                </c:pt>
                <c:pt idx="32209" formatCode="General">
                  <c:v>166.24700000000001</c:v>
                </c:pt>
                <c:pt idx="32210" formatCode="General">
                  <c:v>166.017</c:v>
                </c:pt>
                <c:pt idx="32211" formatCode="General">
                  <c:v>166.09299999999999</c:v>
                </c:pt>
                <c:pt idx="32212" formatCode="General">
                  <c:v>166.423</c:v>
                </c:pt>
                <c:pt idx="32213" formatCode="General">
                  <c:v>166.935</c:v>
                </c:pt>
                <c:pt idx="32214" formatCode="General">
                  <c:v>167.613</c:v>
                </c:pt>
                <c:pt idx="32215" formatCode="General">
                  <c:v>168.386</c:v>
                </c:pt>
                <c:pt idx="32216" formatCode="General">
                  <c:v>169.15</c:v>
                </c:pt>
                <c:pt idx="32217" formatCode="General">
                  <c:v>169.78299999999999</c:v>
                </c:pt>
                <c:pt idx="32218" formatCode="General">
                  <c:v>170.18899999999999</c:v>
                </c:pt>
                <c:pt idx="32219" formatCode="General">
                  <c:v>170.48400000000001</c:v>
                </c:pt>
                <c:pt idx="32220" formatCode="General">
                  <c:v>170.828</c:v>
                </c:pt>
                <c:pt idx="32221" formatCode="General">
                  <c:v>171.286</c:v>
                </c:pt>
                <c:pt idx="32222" formatCode="General">
                  <c:v>171.952</c:v>
                </c:pt>
                <c:pt idx="32223" formatCode="General">
                  <c:v>172.91300000000001</c:v>
                </c:pt>
                <c:pt idx="32224" formatCode="General">
                  <c:v>174.21700000000001</c:v>
                </c:pt>
                <c:pt idx="32225" formatCode="General">
                  <c:v>175.87200000000001</c:v>
                </c:pt>
                <c:pt idx="32226" formatCode="General">
                  <c:v>177.91200000000001</c:v>
                </c:pt>
                <c:pt idx="32227" formatCode="General">
                  <c:v>180.327</c:v>
                </c:pt>
                <c:pt idx="32228" formatCode="General">
                  <c:v>183.00299999999999</c:v>
                </c:pt>
                <c:pt idx="32229" formatCode="General">
                  <c:v>185.81100000000001</c:v>
                </c:pt>
                <c:pt idx="32230" formatCode="General">
                  <c:v>188.65</c:v>
                </c:pt>
                <c:pt idx="32231" formatCode="General">
                  <c:v>191.44200000000001</c:v>
                </c:pt>
                <c:pt idx="32232" formatCode="General">
                  <c:v>194.12</c:v>
                </c:pt>
                <c:pt idx="32233" formatCode="General">
                  <c:v>196.517</c:v>
                </c:pt>
                <c:pt idx="32234" formatCode="General">
                  <c:v>198.44800000000001</c:v>
                </c:pt>
                <c:pt idx="32235" formatCode="General">
                  <c:v>199.81700000000001</c:v>
                </c:pt>
                <c:pt idx="32236" formatCode="General">
                  <c:v>200.65</c:v>
                </c:pt>
                <c:pt idx="32237" formatCode="General">
                  <c:v>201.06200000000001</c:v>
                </c:pt>
                <c:pt idx="32238" formatCode="General">
                  <c:v>201.16900000000001</c:v>
                </c:pt>
                <c:pt idx="32239" formatCode="General">
                  <c:v>201.06</c:v>
                </c:pt>
                <c:pt idx="32240" formatCode="General">
                  <c:v>200.727</c:v>
                </c:pt>
                <c:pt idx="32241" formatCode="General">
                  <c:v>200.148</c:v>
                </c:pt>
                <c:pt idx="32242" formatCode="General">
                  <c:v>199.31800000000001</c:v>
                </c:pt>
                <c:pt idx="32243" formatCode="General">
                  <c:v>198.21100000000001</c:v>
                </c:pt>
                <c:pt idx="32244" formatCode="General">
                  <c:v>196.80099999999999</c:v>
                </c:pt>
                <c:pt idx="32245" formatCode="General">
                  <c:v>195.238</c:v>
                </c:pt>
                <c:pt idx="32246" formatCode="General">
                  <c:v>193.72800000000001</c:v>
                </c:pt>
                <c:pt idx="32247" formatCode="General">
                  <c:v>192.42500000000001</c:v>
                </c:pt>
                <c:pt idx="32248" formatCode="General">
                  <c:v>191.46199999999999</c:v>
                </c:pt>
                <c:pt idx="32249" formatCode="General">
                  <c:v>190.89</c:v>
                </c:pt>
                <c:pt idx="32250" formatCode="General">
                  <c:v>190.65299999999999</c:v>
                </c:pt>
                <c:pt idx="32251" formatCode="General">
                  <c:v>190.63200000000001</c:v>
                </c:pt>
                <c:pt idx="32252" formatCode="General">
                  <c:v>190.74100000000001</c:v>
                </c:pt>
                <c:pt idx="32253" formatCode="General">
                  <c:v>190.91300000000001</c:v>
                </c:pt>
                <c:pt idx="32254" formatCode="General">
                  <c:v>191.10499999999999</c:v>
                </c:pt>
                <c:pt idx="32255" formatCode="General">
                  <c:v>191.32499999999999</c:v>
                </c:pt>
                <c:pt idx="32256" formatCode="General">
                  <c:v>191.66800000000001</c:v>
                </c:pt>
                <c:pt idx="32257" formatCode="General">
                  <c:v>192.19200000000001</c:v>
                </c:pt>
                <c:pt idx="32258" formatCode="General">
                  <c:v>192.88499999999999</c:v>
                </c:pt>
                <c:pt idx="32259" formatCode="General">
                  <c:v>193.684</c:v>
                </c:pt>
                <c:pt idx="32260" formatCode="General">
                  <c:v>194.49100000000001</c:v>
                </c:pt>
                <c:pt idx="32261" formatCode="General">
                  <c:v>195.16800000000001</c:v>
                </c:pt>
                <c:pt idx="32262" formatCode="General">
                  <c:v>195.59100000000001</c:v>
                </c:pt>
                <c:pt idx="32263" formatCode="General">
                  <c:v>195.69800000000001</c:v>
                </c:pt>
                <c:pt idx="32264" formatCode="General">
                  <c:v>195.45699999999999</c:v>
                </c:pt>
                <c:pt idx="32265" formatCode="General">
                  <c:v>194.86500000000001</c:v>
                </c:pt>
                <c:pt idx="32266" formatCode="General">
                  <c:v>193.85900000000001</c:v>
                </c:pt>
                <c:pt idx="32267" formatCode="General">
                  <c:v>192.393</c:v>
                </c:pt>
                <c:pt idx="32268" formatCode="General">
                  <c:v>190.51599999999999</c:v>
                </c:pt>
                <c:pt idx="32269" formatCode="General">
                  <c:v>188.33</c:v>
                </c:pt>
                <c:pt idx="32270" formatCode="General">
                  <c:v>185.964</c:v>
                </c:pt>
                <c:pt idx="32271" formatCode="General">
                  <c:v>183.54900000000001</c:v>
                </c:pt>
                <c:pt idx="32272" formatCode="General">
                  <c:v>181.19499999999999</c:v>
                </c:pt>
                <c:pt idx="32273" formatCode="General">
                  <c:v>178.95500000000001</c:v>
                </c:pt>
                <c:pt idx="32274" formatCode="General">
                  <c:v>176.86600000000001</c:v>
                </c:pt>
                <c:pt idx="32275" formatCode="General">
                  <c:v>174.96600000000001</c:v>
                </c:pt>
                <c:pt idx="32276" formatCode="General">
                  <c:v>173.23599999999999</c:v>
                </c:pt>
                <c:pt idx="32277" formatCode="General">
                  <c:v>171.607</c:v>
                </c:pt>
                <c:pt idx="32278" formatCode="General">
                  <c:v>170.08500000000001</c:v>
                </c:pt>
                <c:pt idx="32279" formatCode="General">
                  <c:v>168.70599999999999</c:v>
                </c:pt>
                <c:pt idx="32280" formatCode="General">
                  <c:v>167.44800000000001</c:v>
                </c:pt>
                <c:pt idx="32281" formatCode="General">
                  <c:v>166.267</c:v>
                </c:pt>
                <c:pt idx="32282" formatCode="General">
                  <c:v>165.10599999999999</c:v>
                </c:pt>
                <c:pt idx="32283" formatCode="General">
                  <c:v>163.923</c:v>
                </c:pt>
                <c:pt idx="32284" formatCode="General">
                  <c:v>162.70599999999999</c:v>
                </c:pt>
                <c:pt idx="32285" formatCode="General">
                  <c:v>161.37</c:v>
                </c:pt>
                <c:pt idx="32286" formatCode="General">
                  <c:v>159.827</c:v>
                </c:pt>
                <c:pt idx="32287" formatCode="General">
                  <c:v>158.13900000000001</c:v>
                </c:pt>
                <c:pt idx="32288" formatCode="General">
                  <c:v>156.44300000000001</c:v>
                </c:pt>
                <c:pt idx="32289" formatCode="General">
                  <c:v>154.94399999999999</c:v>
                </c:pt>
                <c:pt idx="32290" formatCode="General">
                  <c:v>153.71899999999999</c:v>
                </c:pt>
                <c:pt idx="32291" formatCode="General">
                  <c:v>152.68799999999999</c:v>
                </c:pt>
                <c:pt idx="32292" formatCode="General">
                  <c:v>151.803</c:v>
                </c:pt>
                <c:pt idx="32293" formatCode="General">
                  <c:v>151.041</c:v>
                </c:pt>
                <c:pt idx="32294" formatCode="General">
                  <c:v>150.44900000000001</c:v>
                </c:pt>
                <c:pt idx="32295" formatCode="General">
                  <c:v>150.02199999999999</c:v>
                </c:pt>
                <c:pt idx="32296" formatCode="General">
                  <c:v>149.654</c:v>
                </c:pt>
                <c:pt idx="32297" formatCode="General">
                  <c:v>149.23699999999999</c:v>
                </c:pt>
                <c:pt idx="32298" formatCode="General">
                  <c:v>148.69300000000001</c:v>
                </c:pt>
                <c:pt idx="32299" formatCode="General">
                  <c:v>147.99700000000001</c:v>
                </c:pt>
                <c:pt idx="32300" formatCode="General">
                  <c:v>147.16399999999999</c:v>
                </c:pt>
                <c:pt idx="32301" formatCode="General">
                  <c:v>146.24</c:v>
                </c:pt>
                <c:pt idx="32302" formatCode="General">
                  <c:v>145.23599999999999</c:v>
                </c:pt>
                <c:pt idx="32303" formatCode="General">
                  <c:v>144.10499999999999</c:v>
                </c:pt>
                <c:pt idx="32304" formatCode="General">
                  <c:v>142.79300000000001</c:v>
                </c:pt>
                <c:pt idx="32305" formatCode="General">
                  <c:v>141.26300000000001</c:v>
                </c:pt>
                <c:pt idx="32306" formatCode="General">
                  <c:v>139.554</c:v>
                </c:pt>
                <c:pt idx="32307" formatCode="General">
                  <c:v>137.749</c:v>
                </c:pt>
                <c:pt idx="32308" formatCode="General">
                  <c:v>135.965</c:v>
                </c:pt>
                <c:pt idx="32309" formatCode="General">
                  <c:v>134.28200000000001</c:v>
                </c:pt>
                <c:pt idx="32310" formatCode="General">
                  <c:v>132.68700000000001</c:v>
                </c:pt>
                <c:pt idx="32311" formatCode="General">
                  <c:v>131.14099999999999</c:v>
                </c:pt>
                <c:pt idx="32312" formatCode="General">
                  <c:v>129.61600000000001</c:v>
                </c:pt>
                <c:pt idx="32313" formatCode="General">
                  <c:v>128.17099999999999</c:v>
                </c:pt>
                <c:pt idx="32314" formatCode="General">
                  <c:v>126.873</c:v>
                </c:pt>
                <c:pt idx="32315" formatCode="General">
                  <c:v>125.73699999999999</c:v>
                </c:pt>
                <c:pt idx="32316" formatCode="General">
                  <c:v>124.777</c:v>
                </c:pt>
                <c:pt idx="32317" formatCode="General">
                  <c:v>124.004</c:v>
                </c:pt>
                <c:pt idx="32318" formatCode="General">
                  <c:v>123.352</c:v>
                </c:pt>
                <c:pt idx="32319" formatCode="General">
                  <c:v>122.72799999999999</c:v>
                </c:pt>
                <c:pt idx="32320" formatCode="General">
                  <c:v>122.001</c:v>
                </c:pt>
                <c:pt idx="32321" formatCode="General">
                  <c:v>121.057</c:v>
                </c:pt>
                <c:pt idx="32322" formatCode="General">
                  <c:v>119.89400000000001</c:v>
                </c:pt>
                <c:pt idx="32323" formatCode="General">
                  <c:v>118.59399999999999</c:v>
                </c:pt>
                <c:pt idx="32324" formatCode="General">
                  <c:v>117.27200000000001</c:v>
                </c:pt>
                <c:pt idx="32325" formatCode="General">
                  <c:v>115.879</c:v>
                </c:pt>
                <c:pt idx="32326" formatCode="General">
                  <c:v>114.30500000000001</c:v>
                </c:pt>
                <c:pt idx="32327" formatCode="General">
                  <c:v>112.489</c:v>
                </c:pt>
                <c:pt idx="32328" formatCode="General">
                  <c:v>110.373</c:v>
                </c:pt>
                <c:pt idx="32329" formatCode="General">
                  <c:v>107.929</c:v>
                </c:pt>
                <c:pt idx="32330" formatCode="General">
                  <c:v>105.17100000000001</c:v>
                </c:pt>
                <c:pt idx="32331" formatCode="General">
                  <c:v>102.157</c:v>
                </c:pt>
                <c:pt idx="32332" formatCode="General">
                  <c:v>98.947000000000003</c:v>
                </c:pt>
                <c:pt idx="32333" formatCode="General">
                  <c:v>95.607299999999995</c:v>
                </c:pt>
                <c:pt idx="32334" formatCode="General">
                  <c:v>92.252700000000004</c:v>
                </c:pt>
                <c:pt idx="32335" formatCode="General">
                  <c:v>89.023099999999999</c:v>
                </c:pt>
                <c:pt idx="32336" formatCode="General">
                  <c:v>86.049099999999996</c:v>
                </c:pt>
                <c:pt idx="32337" formatCode="General">
                  <c:v>83.35</c:v>
                </c:pt>
                <c:pt idx="32338" formatCode="General">
                  <c:v>80.854200000000006</c:v>
                </c:pt>
                <c:pt idx="32339" formatCode="General">
                  <c:v>78.450599999999994</c:v>
                </c:pt>
                <c:pt idx="32340" formatCode="General">
                  <c:v>76.03</c:v>
                </c:pt>
                <c:pt idx="32341" formatCode="General">
                  <c:v>73.529499999999999</c:v>
                </c:pt>
                <c:pt idx="32342" formatCode="General">
                  <c:v>70.900400000000005</c:v>
                </c:pt>
                <c:pt idx="32343" formatCode="General">
                  <c:v>68.135300000000001</c:v>
                </c:pt>
                <c:pt idx="32344" formatCode="General">
                  <c:v>65.212599999999995</c:v>
                </c:pt>
                <c:pt idx="32345" formatCode="General">
                  <c:v>62.108600000000003</c:v>
                </c:pt>
                <c:pt idx="32346" formatCode="General">
                  <c:v>58.905200000000001</c:v>
                </c:pt>
                <c:pt idx="32347" formatCode="General">
                  <c:v>55.709000000000003</c:v>
                </c:pt>
                <c:pt idx="32348" formatCode="General">
                  <c:v>52.587400000000002</c:v>
                </c:pt>
                <c:pt idx="32349" formatCode="General">
                  <c:v>49.596899999999998</c:v>
                </c:pt>
                <c:pt idx="32350" formatCode="General">
                  <c:v>46.756500000000003</c:v>
                </c:pt>
                <c:pt idx="32351" formatCode="General">
                  <c:v>44.084899999999998</c:v>
                </c:pt>
                <c:pt idx="32352" formatCode="General">
                  <c:v>41.597700000000003</c:v>
                </c:pt>
                <c:pt idx="32353" formatCode="General">
                  <c:v>39.240400000000001</c:v>
                </c:pt>
                <c:pt idx="32354" formatCode="General">
                  <c:v>36.921399999999998</c:v>
                </c:pt>
                <c:pt idx="32355" formatCode="General">
                  <c:v>34.493499999999997</c:v>
                </c:pt>
                <c:pt idx="32356" formatCode="General">
                  <c:v>31.8005</c:v>
                </c:pt>
                <c:pt idx="32357" formatCode="General">
                  <c:v>28.770099999999999</c:v>
                </c:pt>
                <c:pt idx="32358" formatCode="General">
                  <c:v>25.366199999999999</c:v>
                </c:pt>
                <c:pt idx="32359" formatCode="General">
                  <c:v>21.5762</c:v>
                </c:pt>
                <c:pt idx="32360" formatCode="General">
                  <c:v>17.298300000000001</c:v>
                </c:pt>
                <c:pt idx="32361" formatCode="General">
                  <c:v>12.4975</c:v>
                </c:pt>
                <c:pt idx="32362" formatCode="General">
                  <c:v>7.3921200000000002</c:v>
                </c:pt>
                <c:pt idx="32363" formatCode="General">
                  <c:v>2.2631899999999998</c:v>
                </c:pt>
                <c:pt idx="32364" formatCode="General">
                  <c:v>-2.6465100000000001</c:v>
                </c:pt>
                <c:pt idx="32365" formatCode="General">
                  <c:v>-7.1923399999999997</c:v>
                </c:pt>
                <c:pt idx="32366" formatCode="General">
                  <c:v>-11.3507</c:v>
                </c:pt>
                <c:pt idx="32367" formatCode="General">
                  <c:v>-15.219900000000001</c:v>
                </c:pt>
                <c:pt idx="32368" formatCode="General">
                  <c:v>-18.885100000000001</c:v>
                </c:pt>
                <c:pt idx="32369" formatCode="General">
                  <c:v>-22.3142</c:v>
                </c:pt>
                <c:pt idx="32370" formatCode="General">
                  <c:v>-25.4693</c:v>
                </c:pt>
                <c:pt idx="32371" formatCode="General">
                  <c:v>-28.320599999999999</c:v>
                </c:pt>
                <c:pt idx="32372" formatCode="General">
                  <c:v>-30.825700000000001</c:v>
                </c:pt>
                <c:pt idx="32373" formatCode="General">
                  <c:v>-32.945799999999998</c:v>
                </c:pt>
                <c:pt idx="32374" formatCode="General">
                  <c:v>-34.618000000000002</c:v>
                </c:pt>
                <c:pt idx="32375" formatCode="General">
                  <c:v>-35.786200000000001</c:v>
                </c:pt>
                <c:pt idx="32376" formatCode="General">
                  <c:v>-36.444299999999998</c:v>
                </c:pt>
                <c:pt idx="32377" formatCode="General">
                  <c:v>-36.660899999999998</c:v>
                </c:pt>
                <c:pt idx="32378" formatCode="General">
                  <c:v>-36.555300000000003</c:v>
                </c:pt>
                <c:pt idx="32379" formatCode="General">
                  <c:v>-36.104199999999999</c:v>
                </c:pt>
                <c:pt idx="32380" formatCode="General">
                  <c:v>-35.261200000000002</c:v>
                </c:pt>
                <c:pt idx="32381" formatCode="General">
                  <c:v>-34.109099999999998</c:v>
                </c:pt>
                <c:pt idx="32382" formatCode="General">
                  <c:v>-32.807200000000002</c:v>
                </c:pt>
                <c:pt idx="32383" formatCode="General">
                  <c:v>-31.5899</c:v>
                </c:pt>
                <c:pt idx="32384" formatCode="General">
                  <c:v>-30.711400000000001</c:v>
                </c:pt>
                <c:pt idx="32385" formatCode="General">
                  <c:v>-30.371400000000001</c:v>
                </c:pt>
                <c:pt idx="32386" formatCode="General">
                  <c:v>-30.7119</c:v>
                </c:pt>
                <c:pt idx="32387" formatCode="General">
                  <c:v>-31.810300000000002</c:v>
                </c:pt>
                <c:pt idx="32388" formatCode="General">
                  <c:v>-33.614199999999997</c:v>
                </c:pt>
                <c:pt idx="32389" formatCode="General">
                  <c:v>-36.011800000000001</c:v>
                </c:pt>
                <c:pt idx="32390" formatCode="General">
                  <c:v>-38.909399999999998</c:v>
                </c:pt>
                <c:pt idx="32391" formatCode="General">
                  <c:v>-42.215499999999999</c:v>
                </c:pt>
                <c:pt idx="32392" formatCode="General">
                  <c:v>-45.857100000000003</c:v>
                </c:pt>
                <c:pt idx="32393" formatCode="General">
                  <c:v>-49.659199999999998</c:v>
                </c:pt>
                <c:pt idx="32394" formatCode="General">
                  <c:v>-53.432299999999998</c:v>
                </c:pt>
                <c:pt idx="32395" formatCode="General">
                  <c:v>-57.064999999999998</c:v>
                </c:pt>
                <c:pt idx="32396" formatCode="General">
                  <c:v>-60.4955</c:v>
                </c:pt>
                <c:pt idx="32397" formatCode="General">
                  <c:v>-63.7483</c:v>
                </c:pt>
                <c:pt idx="32398" formatCode="General">
                  <c:v>-66.890600000000006</c:v>
                </c:pt>
                <c:pt idx="32399" formatCode="General">
                  <c:v>-69.997100000000003</c:v>
                </c:pt>
                <c:pt idx="32400" formatCode="General">
                  <c:v>-73.163700000000006</c:v>
                </c:pt>
                <c:pt idx="32401" formatCode="General">
                  <c:v>-76.4726</c:v>
                </c:pt>
                <c:pt idx="32402" formatCode="General">
                  <c:v>-79.971599999999995</c:v>
                </c:pt>
                <c:pt idx="32403" formatCode="General">
                  <c:v>-83.593299999999999</c:v>
                </c:pt>
                <c:pt idx="32404" formatCode="General">
                  <c:v>-87.142099999999999</c:v>
                </c:pt>
                <c:pt idx="32405" formatCode="General">
                  <c:v>-90.522499999999994</c:v>
                </c:pt>
                <c:pt idx="32406" formatCode="General">
                  <c:v>-93.728200000000001</c:v>
                </c:pt>
                <c:pt idx="32407" formatCode="General">
                  <c:v>-96.802999999999997</c:v>
                </c:pt>
                <c:pt idx="32408" formatCode="General">
                  <c:v>-99.810699999999997</c:v>
                </c:pt>
                <c:pt idx="32409" formatCode="General">
                  <c:v>-102.81699999999999</c:v>
                </c:pt>
                <c:pt idx="32410" formatCode="General">
                  <c:v>-105.842</c:v>
                </c:pt>
                <c:pt idx="32411" formatCode="General">
                  <c:v>-108.81100000000001</c:v>
                </c:pt>
                <c:pt idx="32412" formatCode="General">
                  <c:v>-111.71299999999999</c:v>
                </c:pt>
                <c:pt idx="32413" formatCode="General">
                  <c:v>-114.571</c:v>
                </c:pt>
                <c:pt idx="32414" formatCode="General">
                  <c:v>-117.259</c:v>
                </c:pt>
                <c:pt idx="32415" formatCode="General">
                  <c:v>-119.634</c:v>
                </c:pt>
                <c:pt idx="32416" formatCode="General">
                  <c:v>-121.62</c:v>
                </c:pt>
                <c:pt idx="32417" formatCode="General">
                  <c:v>-123.19499999999999</c:v>
                </c:pt>
                <c:pt idx="32418" formatCode="General">
                  <c:v>-124.41500000000001</c:v>
                </c:pt>
                <c:pt idx="32419" formatCode="General">
                  <c:v>-125.199</c:v>
                </c:pt>
                <c:pt idx="32420" formatCode="General">
                  <c:v>-125.40900000000001</c:v>
                </c:pt>
                <c:pt idx="32421" formatCode="General">
                  <c:v>-124.967</c:v>
                </c:pt>
                <c:pt idx="32422" formatCode="General">
                  <c:v>-123.873</c:v>
                </c:pt>
                <c:pt idx="32423" formatCode="General">
                  <c:v>-122.245</c:v>
                </c:pt>
                <c:pt idx="32424" formatCode="General">
                  <c:v>-120.21599999999999</c:v>
                </c:pt>
                <c:pt idx="32425" formatCode="General">
                  <c:v>-117.9</c:v>
                </c:pt>
                <c:pt idx="32426" formatCode="General">
                  <c:v>-115.423</c:v>
                </c:pt>
                <c:pt idx="32427" formatCode="General">
                  <c:v>-112.89400000000001</c:v>
                </c:pt>
                <c:pt idx="32428" formatCode="General">
                  <c:v>-110.31100000000001</c:v>
                </c:pt>
                <c:pt idx="32429" formatCode="General">
                  <c:v>-107.71</c:v>
                </c:pt>
                <c:pt idx="32430" formatCode="General">
                  <c:v>-105.255</c:v>
                </c:pt>
                <c:pt idx="32431" formatCode="General">
                  <c:v>-103.104</c:v>
                </c:pt>
                <c:pt idx="32432" formatCode="General">
                  <c:v>-101.36</c:v>
                </c:pt>
                <c:pt idx="32433" formatCode="General">
                  <c:v>-100.038</c:v>
                </c:pt>
                <c:pt idx="32434" formatCode="General">
                  <c:v>-99.096800000000002</c:v>
                </c:pt>
                <c:pt idx="32435" formatCode="General">
                  <c:v>-98.463800000000006</c:v>
                </c:pt>
                <c:pt idx="32436" formatCode="General">
                  <c:v>-98.063599999999994</c:v>
                </c:pt>
                <c:pt idx="32437" formatCode="General">
                  <c:v>-97.863900000000001</c:v>
                </c:pt>
                <c:pt idx="32438" formatCode="General">
                  <c:v>-97.928299999999993</c:v>
                </c:pt>
                <c:pt idx="32439" formatCode="General">
                  <c:v>-98.374099999999999</c:v>
                </c:pt>
                <c:pt idx="32440" formatCode="General">
                  <c:v>-99.291300000000007</c:v>
                </c:pt>
                <c:pt idx="32441" formatCode="General">
                  <c:v>-100.71599999999999</c:v>
                </c:pt>
                <c:pt idx="32442" formatCode="General">
                  <c:v>-102.526</c:v>
                </c:pt>
                <c:pt idx="32443" formatCode="General">
                  <c:v>-104.544</c:v>
                </c:pt>
                <c:pt idx="32444" formatCode="General">
                  <c:v>-106.595</c:v>
                </c:pt>
                <c:pt idx="32445" formatCode="General">
                  <c:v>-108.339</c:v>
                </c:pt>
                <c:pt idx="32446" formatCode="General">
                  <c:v>-109.458</c:v>
                </c:pt>
                <c:pt idx="32447" formatCode="General">
                  <c:v>-110.018</c:v>
                </c:pt>
                <c:pt idx="32448" formatCode="General">
                  <c:v>-110.224</c:v>
                </c:pt>
                <c:pt idx="32449" formatCode="General">
                  <c:v>-110.28700000000001</c:v>
                </c:pt>
                <c:pt idx="32450" formatCode="General">
                  <c:v>-110.377</c:v>
                </c:pt>
                <c:pt idx="32451" formatCode="General">
                  <c:v>-110.499</c:v>
                </c:pt>
                <c:pt idx="32452" formatCode="General">
                  <c:v>-110.664</c:v>
                </c:pt>
                <c:pt idx="32453" formatCode="General">
                  <c:v>-110.884</c:v>
                </c:pt>
                <c:pt idx="32454" formatCode="General">
                  <c:v>-111.038</c:v>
                </c:pt>
                <c:pt idx="32455" formatCode="General">
                  <c:v>-111.023</c:v>
                </c:pt>
                <c:pt idx="32456" formatCode="General">
                  <c:v>-110.917</c:v>
                </c:pt>
                <c:pt idx="32457" formatCode="General">
                  <c:v>-110.824</c:v>
                </c:pt>
                <c:pt idx="32458" formatCode="General">
                  <c:v>-110.822</c:v>
                </c:pt>
                <c:pt idx="32459" formatCode="General">
                  <c:v>-110.911</c:v>
                </c:pt>
                <c:pt idx="32460" formatCode="General">
                  <c:v>-111.04300000000001</c:v>
                </c:pt>
                <c:pt idx="32461" formatCode="General">
                  <c:v>-111.032</c:v>
                </c:pt>
                <c:pt idx="32462" formatCode="General">
                  <c:v>-110.729</c:v>
                </c:pt>
                <c:pt idx="32463" formatCode="General">
                  <c:v>-110.23399999999999</c:v>
                </c:pt>
                <c:pt idx="32464" formatCode="General">
                  <c:v>-109.65</c:v>
                </c:pt>
                <c:pt idx="32465" formatCode="General">
                  <c:v>-109.01900000000001</c:v>
                </c:pt>
                <c:pt idx="32466" formatCode="General">
                  <c:v>-108.31100000000001</c:v>
                </c:pt>
                <c:pt idx="32467" formatCode="General">
                  <c:v>-107.477</c:v>
                </c:pt>
                <c:pt idx="32468" formatCode="General">
                  <c:v>-106.577</c:v>
                </c:pt>
                <c:pt idx="32469" formatCode="General">
                  <c:v>-105.648</c:v>
                </c:pt>
                <c:pt idx="32470" formatCode="General">
                  <c:v>-104.63800000000001</c:v>
                </c:pt>
                <c:pt idx="32471" formatCode="General">
                  <c:v>-103.53400000000001</c:v>
                </c:pt>
                <c:pt idx="32472" formatCode="General">
                  <c:v>-102.372</c:v>
                </c:pt>
                <c:pt idx="32473" formatCode="General">
                  <c:v>-101.134</c:v>
                </c:pt>
                <c:pt idx="32474" formatCode="General">
                  <c:v>-99.789000000000001</c:v>
                </c:pt>
                <c:pt idx="32475" formatCode="General">
                  <c:v>-98.380399999999995</c:v>
                </c:pt>
                <c:pt idx="32476" formatCode="General">
                  <c:v>-96.943200000000004</c:v>
                </c:pt>
                <c:pt idx="32477" formatCode="General">
                  <c:v>-95.429400000000001</c:v>
                </c:pt>
                <c:pt idx="32478" formatCode="General">
                  <c:v>-93.841800000000006</c:v>
                </c:pt>
                <c:pt idx="32479" formatCode="General">
                  <c:v>-92.238799999999998</c:v>
                </c:pt>
                <c:pt idx="32480" formatCode="General">
                  <c:v>-90.697999999999993</c:v>
                </c:pt>
                <c:pt idx="32481" formatCode="General">
                  <c:v>-89.285600000000002</c:v>
                </c:pt>
                <c:pt idx="32482" formatCode="General">
                  <c:v>-88.005399999999995</c:v>
                </c:pt>
                <c:pt idx="32483" formatCode="General">
                  <c:v>-86.878900000000002</c:v>
                </c:pt>
                <c:pt idx="32484" formatCode="General">
                  <c:v>-85.969499999999996</c:v>
                </c:pt>
                <c:pt idx="32485" formatCode="General">
                  <c:v>-85.265199999999993</c:v>
                </c:pt>
                <c:pt idx="32486" formatCode="General">
                  <c:v>-84.683800000000005</c:v>
                </c:pt>
                <c:pt idx="32487" formatCode="General">
                  <c:v>-84.002200000000002</c:v>
                </c:pt>
                <c:pt idx="32488" formatCode="General">
                  <c:v>-83.011200000000002</c:v>
                </c:pt>
                <c:pt idx="32489" formatCode="General">
                  <c:v>-81.747299999999996</c:v>
                </c:pt>
                <c:pt idx="32490" formatCode="General">
                  <c:v>-80.277199999999993</c:v>
                </c:pt>
                <c:pt idx="32491" formatCode="General">
                  <c:v>-78.624499999999998</c:v>
                </c:pt>
                <c:pt idx="32492" formatCode="General">
                  <c:v>-76.890699999999995</c:v>
                </c:pt>
                <c:pt idx="32493" formatCode="General">
                  <c:v>-75.203000000000003</c:v>
                </c:pt>
                <c:pt idx="32494" formatCode="General">
                  <c:v>-73.610699999999994</c:v>
                </c:pt>
                <c:pt idx="32495" formatCode="General">
                  <c:v>-72.136300000000006</c:v>
                </c:pt>
                <c:pt idx="32496" formatCode="General">
                  <c:v>-70.817700000000002</c:v>
                </c:pt>
                <c:pt idx="32497" formatCode="General">
                  <c:v>-69.655900000000003</c:v>
                </c:pt>
                <c:pt idx="32498" formatCode="General">
                  <c:v>-68.589500000000001</c:v>
                </c:pt>
                <c:pt idx="32499" formatCode="General">
                  <c:v>-67.513300000000001</c:v>
                </c:pt>
                <c:pt idx="32500" formatCode="General">
                  <c:v>-66.349299999999999</c:v>
                </c:pt>
                <c:pt idx="32501" formatCode="General">
                  <c:v>-65.194800000000001</c:v>
                </c:pt>
                <c:pt idx="32502" formatCode="General">
                  <c:v>-64.173299999999998</c:v>
                </c:pt>
                <c:pt idx="32503" formatCode="General">
                  <c:v>-63.329799999999999</c:v>
                </c:pt>
                <c:pt idx="32504" formatCode="General">
                  <c:v>-62.685099999999998</c:v>
                </c:pt>
                <c:pt idx="32505" formatCode="General">
                  <c:v>-62.217599999999997</c:v>
                </c:pt>
                <c:pt idx="32506" formatCode="General">
                  <c:v>-61.887700000000002</c:v>
                </c:pt>
                <c:pt idx="32507" formatCode="General">
                  <c:v>-61.652799999999999</c:v>
                </c:pt>
                <c:pt idx="32508" formatCode="General">
                  <c:v>-61.474899999999998</c:v>
                </c:pt>
                <c:pt idx="32509" formatCode="General">
                  <c:v>-61.318399999999997</c:v>
                </c:pt>
                <c:pt idx="32510" formatCode="General">
                  <c:v>-61.153100000000002</c:v>
                </c:pt>
                <c:pt idx="32511" formatCode="General">
                  <c:v>-60.957999999999998</c:v>
                </c:pt>
                <c:pt idx="32512" formatCode="General">
                  <c:v>-60.726300000000002</c:v>
                </c:pt>
                <c:pt idx="32513" formatCode="General">
                  <c:v>-60.485100000000003</c:v>
                </c:pt>
                <c:pt idx="32514" formatCode="General">
                  <c:v>-60.281399999999998</c:v>
                </c:pt>
                <c:pt idx="32515" formatCode="General">
                  <c:v>-60.250100000000003</c:v>
                </c:pt>
                <c:pt idx="32516" formatCode="General">
                  <c:v>-60.436999999999998</c:v>
                </c:pt>
                <c:pt idx="32517" formatCode="General">
                  <c:v>-60.604799999999997</c:v>
                </c:pt>
                <c:pt idx="32518" formatCode="General">
                  <c:v>-60.580100000000002</c:v>
                </c:pt>
                <c:pt idx="32519" formatCode="General">
                  <c:v>-60.3474</c:v>
                </c:pt>
                <c:pt idx="32520" formatCode="General">
                  <c:v>-59.890099999999997</c:v>
                </c:pt>
                <c:pt idx="32521" formatCode="General">
                  <c:v>-59.207000000000001</c:v>
                </c:pt>
                <c:pt idx="32522" formatCode="General">
                  <c:v>-58.365699999999997</c:v>
                </c:pt>
                <c:pt idx="32523" formatCode="General">
                  <c:v>-57.371899999999997</c:v>
                </c:pt>
                <c:pt idx="32524" formatCode="General">
                  <c:v>-56.097900000000003</c:v>
                </c:pt>
                <c:pt idx="32525" formatCode="General">
                  <c:v>-54.521599999999999</c:v>
                </c:pt>
                <c:pt idx="32526" formatCode="General">
                  <c:v>-52.729300000000002</c:v>
                </c:pt>
                <c:pt idx="32527" formatCode="General">
                  <c:v>-50.832700000000003</c:v>
                </c:pt>
                <c:pt idx="32528" formatCode="General">
                  <c:v>-48.936300000000003</c:v>
                </c:pt>
                <c:pt idx="32529" formatCode="General">
                  <c:v>-47.106299999999997</c:v>
                </c:pt>
                <c:pt idx="32530" formatCode="General">
                  <c:v>-45.367199999999997</c:v>
                </c:pt>
                <c:pt idx="32531" formatCode="General">
                  <c:v>-43.661900000000003</c:v>
                </c:pt>
                <c:pt idx="32532" formatCode="General">
                  <c:v>-41.9407</c:v>
                </c:pt>
                <c:pt idx="32533" formatCode="General">
                  <c:v>-40.1965</c:v>
                </c:pt>
                <c:pt idx="32534" formatCode="General">
                  <c:v>-38.403799999999997</c:v>
                </c:pt>
                <c:pt idx="32535" formatCode="General">
                  <c:v>-36.547699999999999</c:v>
                </c:pt>
                <c:pt idx="32536" formatCode="General">
                  <c:v>-34.6753</c:v>
                </c:pt>
                <c:pt idx="32537" formatCode="General">
                  <c:v>-32.8553</c:v>
                </c:pt>
                <c:pt idx="32538" formatCode="General">
                  <c:v>-31.159300000000002</c:v>
                </c:pt>
                <c:pt idx="32539" formatCode="General">
                  <c:v>-29.678699999999999</c:v>
                </c:pt>
                <c:pt idx="32540" formatCode="General">
                  <c:v>-28.493600000000001</c:v>
                </c:pt>
                <c:pt idx="32541" formatCode="General">
                  <c:v>-27.568899999999999</c:v>
                </c:pt>
                <c:pt idx="32542" formatCode="General">
                  <c:v>-26.840199999999999</c:v>
                </c:pt>
                <c:pt idx="32543" formatCode="General">
                  <c:v>-26.3474</c:v>
                </c:pt>
                <c:pt idx="32544" formatCode="General">
                  <c:v>-26.041699999999999</c:v>
                </c:pt>
                <c:pt idx="32545" formatCode="General">
                  <c:v>-25.751100000000001</c:v>
                </c:pt>
                <c:pt idx="32546" formatCode="General">
                  <c:v>-25.5639</c:v>
                </c:pt>
                <c:pt idx="32547" formatCode="General">
                  <c:v>-25.6935</c:v>
                </c:pt>
                <c:pt idx="32548" formatCode="General">
                  <c:v>-25.971</c:v>
                </c:pt>
                <c:pt idx="32549" formatCode="General">
                  <c:v>-26.154900000000001</c:v>
                </c:pt>
                <c:pt idx="32550" formatCode="General">
                  <c:v>-26.168700000000001</c:v>
                </c:pt>
                <c:pt idx="32551" formatCode="General">
                  <c:v>-25.916699999999999</c:v>
                </c:pt>
                <c:pt idx="32552" formatCode="General">
                  <c:v>-25.302499999999998</c:v>
                </c:pt>
                <c:pt idx="32553" formatCode="General">
                  <c:v>-24.360600000000002</c:v>
                </c:pt>
                <c:pt idx="32554" formatCode="General">
                  <c:v>-23.2105</c:v>
                </c:pt>
                <c:pt idx="32555" formatCode="General">
                  <c:v>-21.884899999999998</c:v>
                </c:pt>
                <c:pt idx="32556" formatCode="General">
                  <c:v>-20.3703</c:v>
                </c:pt>
                <c:pt idx="32557" formatCode="General">
                  <c:v>-18.636399999999998</c:v>
                </c:pt>
                <c:pt idx="32558" formatCode="General">
                  <c:v>-16.732900000000001</c:v>
                </c:pt>
                <c:pt idx="32559" formatCode="General">
                  <c:v>-14.789400000000001</c:v>
                </c:pt>
                <c:pt idx="32560" formatCode="General">
                  <c:v>-12.8645</c:v>
                </c:pt>
                <c:pt idx="32561" formatCode="General">
                  <c:v>-10.969799999999999</c:v>
                </c:pt>
                <c:pt idx="32562" formatCode="General">
                  <c:v>-9.1904800000000009</c:v>
                </c:pt>
                <c:pt idx="32563" formatCode="General">
                  <c:v>-7.6235099999999996</c:v>
                </c:pt>
                <c:pt idx="32564" formatCode="General">
                  <c:v>-6.3296400000000004</c:v>
                </c:pt>
                <c:pt idx="32565" formatCode="General">
                  <c:v>-5.3221100000000003</c:v>
                </c:pt>
                <c:pt idx="32566" formatCode="General">
                  <c:v>-4.5637800000000004</c:v>
                </c:pt>
                <c:pt idx="32567" formatCode="General">
                  <c:v>-4.0549600000000003</c:v>
                </c:pt>
                <c:pt idx="32568" formatCode="General">
                  <c:v>-3.8047</c:v>
                </c:pt>
                <c:pt idx="32569" formatCode="General">
                  <c:v>-3.7891599999999999</c:v>
                </c:pt>
                <c:pt idx="32570" formatCode="General">
                  <c:v>-3.9469099999999999</c:v>
                </c:pt>
                <c:pt idx="32571" formatCode="General">
                  <c:v>-4.1692499999999999</c:v>
                </c:pt>
                <c:pt idx="32572" formatCode="General">
                  <c:v>-4.3243799999999997</c:v>
                </c:pt>
                <c:pt idx="32573" formatCode="General">
                  <c:v>-4.2982699999999996</c:v>
                </c:pt>
                <c:pt idx="32574" formatCode="General">
                  <c:v>-4.0518400000000003</c:v>
                </c:pt>
                <c:pt idx="32575" formatCode="General">
                  <c:v>-3.5914199999999998</c:v>
                </c:pt>
                <c:pt idx="32576" formatCode="General">
                  <c:v>-2.9282599999999999</c:v>
                </c:pt>
                <c:pt idx="32577" formatCode="General">
                  <c:v>-2.08474</c:v>
                </c:pt>
                <c:pt idx="32578" formatCode="General">
                  <c:v>-1.07928</c:v>
                </c:pt>
                <c:pt idx="32579" formatCode="General">
                  <c:v>0.150061</c:v>
                </c:pt>
                <c:pt idx="32580" formatCode="General">
                  <c:v>1.7076</c:v>
                </c:pt>
                <c:pt idx="32581" formatCode="General">
                  <c:v>3.5026299999999999</c:v>
                </c:pt>
                <c:pt idx="32582" formatCode="General">
                  <c:v>5.3769400000000003</c:v>
                </c:pt>
                <c:pt idx="32583" formatCode="General">
                  <c:v>7.2040100000000002</c:v>
                </c:pt>
                <c:pt idx="32584" formatCode="General">
                  <c:v>8.8725799999999992</c:v>
                </c:pt>
                <c:pt idx="32585" formatCode="General">
                  <c:v>10.342700000000001</c:v>
                </c:pt>
                <c:pt idx="32586" formatCode="General">
                  <c:v>11.654999999999999</c:v>
                </c:pt>
                <c:pt idx="32587" formatCode="General">
                  <c:v>12.9041</c:v>
                </c:pt>
                <c:pt idx="32588" formatCode="General">
                  <c:v>14.057499999999999</c:v>
                </c:pt>
                <c:pt idx="32589" formatCode="General">
                  <c:v>15.0457</c:v>
                </c:pt>
                <c:pt idx="32590" formatCode="General">
                  <c:v>15.868399999999999</c:v>
                </c:pt>
                <c:pt idx="32591" formatCode="General">
                  <c:v>16.558700000000002</c:v>
                </c:pt>
                <c:pt idx="32592" formatCode="General">
                  <c:v>17.181699999999999</c:v>
                </c:pt>
                <c:pt idx="32593" formatCode="General">
                  <c:v>17.762</c:v>
                </c:pt>
                <c:pt idx="32594" formatCode="General">
                  <c:v>18.2897</c:v>
                </c:pt>
                <c:pt idx="32595" formatCode="General">
                  <c:v>18.801500000000001</c:v>
                </c:pt>
                <c:pt idx="32596" formatCode="General">
                  <c:v>19.349399999999999</c:v>
                </c:pt>
                <c:pt idx="32597" formatCode="General">
                  <c:v>19.982500000000002</c:v>
                </c:pt>
                <c:pt idx="32598" formatCode="General">
                  <c:v>20.696999999999999</c:v>
                </c:pt>
                <c:pt idx="32599" formatCode="General">
                  <c:v>21.427600000000002</c:v>
                </c:pt>
                <c:pt idx="32600" formatCode="General">
                  <c:v>22.102</c:v>
                </c:pt>
                <c:pt idx="32601" formatCode="General">
                  <c:v>22.6691</c:v>
                </c:pt>
                <c:pt idx="32602" formatCode="General">
                  <c:v>23.2013</c:v>
                </c:pt>
                <c:pt idx="32603" formatCode="General">
                  <c:v>23.8202</c:v>
                </c:pt>
                <c:pt idx="32604" formatCode="General">
                  <c:v>24.666599999999999</c:v>
                </c:pt>
                <c:pt idx="32605" formatCode="General">
                  <c:v>25.845500000000001</c:v>
                </c:pt>
                <c:pt idx="32606" formatCode="General">
                  <c:v>27.369299999999999</c:v>
                </c:pt>
                <c:pt idx="32607" formatCode="General">
                  <c:v>29.189399999999999</c:v>
                </c:pt>
                <c:pt idx="32608" formatCode="General">
                  <c:v>31.2302</c:v>
                </c:pt>
                <c:pt idx="32609" formatCode="General">
                  <c:v>33.450400000000002</c:v>
                </c:pt>
                <c:pt idx="32610" formatCode="General">
                  <c:v>35.7502</c:v>
                </c:pt>
                <c:pt idx="32611" formatCode="General">
                  <c:v>37.925899999999999</c:v>
                </c:pt>
                <c:pt idx="32612" formatCode="General">
                  <c:v>39.8887</c:v>
                </c:pt>
                <c:pt idx="32613" formatCode="General">
                  <c:v>41.6907</c:v>
                </c:pt>
                <c:pt idx="32614" formatCode="General">
                  <c:v>43.390999999999998</c:v>
                </c:pt>
                <c:pt idx="32615" formatCode="General">
                  <c:v>45.038400000000003</c:v>
                </c:pt>
                <c:pt idx="32616" formatCode="General">
                  <c:v>46.677599999999998</c:v>
                </c:pt>
                <c:pt idx="32617" formatCode="General">
                  <c:v>48.313099999999999</c:v>
                </c:pt>
                <c:pt idx="32618" formatCode="General">
                  <c:v>49.842399999999998</c:v>
                </c:pt>
                <c:pt idx="32619" formatCode="General">
                  <c:v>51.175400000000003</c:v>
                </c:pt>
                <c:pt idx="32620" formatCode="General">
                  <c:v>52.276400000000002</c:v>
                </c:pt>
                <c:pt idx="32621" formatCode="General">
                  <c:v>53.055599999999998</c:v>
                </c:pt>
                <c:pt idx="32622" formatCode="General">
                  <c:v>53.443600000000004</c:v>
                </c:pt>
                <c:pt idx="32623" formatCode="General">
                  <c:v>53.494999999999997</c:v>
                </c:pt>
                <c:pt idx="32624" formatCode="General">
                  <c:v>53.270299999999999</c:v>
                </c:pt>
                <c:pt idx="32625" formatCode="General">
                  <c:v>52.794600000000003</c:v>
                </c:pt>
                <c:pt idx="32626" formatCode="General">
                  <c:v>52.155700000000003</c:v>
                </c:pt>
                <c:pt idx="32627" formatCode="General">
                  <c:v>51.476999999999997</c:v>
                </c:pt>
                <c:pt idx="32628" formatCode="General">
                  <c:v>50.772399999999998</c:v>
                </c:pt>
                <c:pt idx="32629" formatCode="General">
                  <c:v>50.007100000000001</c:v>
                </c:pt>
                <c:pt idx="32630" formatCode="General">
                  <c:v>49.154499999999999</c:v>
                </c:pt>
                <c:pt idx="32631" formatCode="General">
                  <c:v>48.207099999999997</c:v>
                </c:pt>
                <c:pt idx="32632" formatCode="General">
                  <c:v>47.215299999999999</c:v>
                </c:pt>
                <c:pt idx="32633" formatCode="General">
                  <c:v>46.380699999999997</c:v>
                </c:pt>
                <c:pt idx="32634" formatCode="General">
                  <c:v>45.944600000000001</c:v>
                </c:pt>
                <c:pt idx="32635" formatCode="General">
                  <c:v>46.041499999999999</c:v>
                </c:pt>
                <c:pt idx="32636" formatCode="General">
                  <c:v>46.703000000000003</c:v>
                </c:pt>
                <c:pt idx="32637" formatCode="General">
                  <c:v>47.738999999999997</c:v>
                </c:pt>
                <c:pt idx="32638" formatCode="General">
                  <c:v>48.951000000000001</c:v>
                </c:pt>
                <c:pt idx="32639" formatCode="General">
                  <c:v>50.250500000000002</c:v>
                </c:pt>
                <c:pt idx="32640" formatCode="General">
                  <c:v>51.5869</c:v>
                </c:pt>
                <c:pt idx="32641" formatCode="General">
                  <c:v>52.9495</c:v>
                </c:pt>
                <c:pt idx="32642" formatCode="General">
                  <c:v>54.365600000000001</c:v>
                </c:pt>
                <c:pt idx="32643" formatCode="General">
                  <c:v>55.888100000000001</c:v>
                </c:pt>
                <c:pt idx="32644" formatCode="General">
                  <c:v>57.573099999999997</c:v>
                </c:pt>
                <c:pt idx="32645" formatCode="General">
                  <c:v>59.468899999999998</c:v>
                </c:pt>
                <c:pt idx="32646" formatCode="General">
                  <c:v>61.590899999999998</c:v>
                </c:pt>
                <c:pt idx="32647" formatCode="General">
                  <c:v>63.899500000000003</c:v>
                </c:pt>
                <c:pt idx="32648" formatCode="General">
                  <c:v>66.3245</c:v>
                </c:pt>
                <c:pt idx="32649" formatCode="General">
                  <c:v>68.724299999999999</c:v>
                </c:pt>
                <c:pt idx="32650" formatCode="General">
                  <c:v>70.9619</c:v>
                </c:pt>
                <c:pt idx="32651" formatCode="General">
                  <c:v>73.000500000000002</c:v>
                </c:pt>
                <c:pt idx="32652" formatCode="General">
                  <c:v>74.813599999999994</c:v>
                </c:pt>
                <c:pt idx="32653" formatCode="General">
                  <c:v>76.385400000000004</c:v>
                </c:pt>
                <c:pt idx="32654" formatCode="General">
                  <c:v>77.742599999999996</c:v>
                </c:pt>
                <c:pt idx="32655" formatCode="General">
                  <c:v>78.927899999999994</c:v>
                </c:pt>
                <c:pt idx="32656" formatCode="General">
                  <c:v>79.991299999999995</c:v>
                </c:pt>
                <c:pt idx="32657" formatCode="General">
                  <c:v>80.965900000000005</c:v>
                </c:pt>
                <c:pt idx="32658" formatCode="General">
                  <c:v>81.824799999999996</c:v>
                </c:pt>
                <c:pt idx="32659" formatCode="General">
                  <c:v>82.520799999999994</c:v>
                </c:pt>
                <c:pt idx="32660" formatCode="General">
                  <c:v>83.006100000000004</c:v>
                </c:pt>
                <c:pt idx="32661" formatCode="General">
                  <c:v>83.245199999999997</c:v>
                </c:pt>
                <c:pt idx="32662" formatCode="General">
                  <c:v>83.219499999999996</c:v>
                </c:pt>
                <c:pt idx="32663" formatCode="General">
                  <c:v>82.862200000000001</c:v>
                </c:pt>
                <c:pt idx="32664" formatCode="General">
                  <c:v>82.124300000000005</c:v>
                </c:pt>
                <c:pt idx="32665" formatCode="General">
                  <c:v>81.056700000000006</c:v>
                </c:pt>
                <c:pt idx="32666" formatCode="General">
                  <c:v>79.755200000000002</c:v>
                </c:pt>
                <c:pt idx="32667" formatCode="General">
                  <c:v>78.318200000000004</c:v>
                </c:pt>
                <c:pt idx="32668" formatCode="General">
                  <c:v>76.808000000000007</c:v>
                </c:pt>
                <c:pt idx="32669" formatCode="General">
                  <c:v>75.263499999999993</c:v>
                </c:pt>
                <c:pt idx="32670" formatCode="General">
                  <c:v>73.7042</c:v>
                </c:pt>
                <c:pt idx="32671" formatCode="General">
                  <c:v>72.171700000000001</c:v>
                </c:pt>
                <c:pt idx="32672" formatCode="General">
                  <c:v>70.760199999999998</c:v>
                </c:pt>
                <c:pt idx="32673" formatCode="General">
                  <c:v>69.612899999999996</c:v>
                </c:pt>
                <c:pt idx="32674" formatCode="General">
                  <c:v>68.881</c:v>
                </c:pt>
                <c:pt idx="32675" formatCode="General">
                  <c:v>68.462299999999999</c:v>
                </c:pt>
                <c:pt idx="32676" formatCode="General">
                  <c:v>68.127099999999999</c:v>
                </c:pt>
                <c:pt idx="32677" formatCode="General">
                  <c:v>67.726600000000005</c:v>
                </c:pt>
                <c:pt idx="32678" formatCode="General">
                  <c:v>67.205500000000001</c:v>
                </c:pt>
                <c:pt idx="32679" formatCode="General">
                  <c:v>66.631500000000003</c:v>
                </c:pt>
                <c:pt idx="32680" formatCode="General">
                  <c:v>66.156700000000001</c:v>
                </c:pt>
                <c:pt idx="32681" formatCode="General">
                  <c:v>65.946799999999996</c:v>
                </c:pt>
                <c:pt idx="32682" formatCode="General">
                  <c:v>66.122</c:v>
                </c:pt>
                <c:pt idx="32683" formatCode="General">
                  <c:v>66.7346</c:v>
                </c:pt>
                <c:pt idx="32684" formatCode="General">
                  <c:v>67.6524</c:v>
                </c:pt>
                <c:pt idx="32685" formatCode="General">
                  <c:v>68.708500000000001</c:v>
                </c:pt>
                <c:pt idx="32686" formatCode="General">
                  <c:v>69.782399999999996</c:v>
                </c:pt>
                <c:pt idx="32687" formatCode="General">
                  <c:v>70.748000000000005</c:v>
                </c:pt>
                <c:pt idx="32688" formatCode="General">
                  <c:v>71.522300000000001</c:v>
                </c:pt>
                <c:pt idx="32689" formatCode="General">
                  <c:v>72.094099999999997</c:v>
                </c:pt>
                <c:pt idx="32690" formatCode="General">
                  <c:v>72.498000000000005</c:v>
                </c:pt>
                <c:pt idx="32691" formatCode="General">
                  <c:v>72.828500000000005</c:v>
                </c:pt>
                <c:pt idx="32692" formatCode="General">
                  <c:v>73.099800000000002</c:v>
                </c:pt>
                <c:pt idx="32693" formatCode="General">
                  <c:v>73.185100000000006</c:v>
                </c:pt>
                <c:pt idx="32694" formatCode="General">
                  <c:v>73.011899999999997</c:v>
                </c:pt>
                <c:pt idx="32695" formatCode="General">
                  <c:v>72.5702</c:v>
                </c:pt>
                <c:pt idx="32696" formatCode="General">
                  <c:v>71.836799999999997</c:v>
                </c:pt>
                <c:pt idx="32697" formatCode="General">
                  <c:v>70.811499999999995</c:v>
                </c:pt>
                <c:pt idx="32698" formatCode="General">
                  <c:v>69.598600000000005</c:v>
                </c:pt>
                <c:pt idx="32699" formatCode="General">
                  <c:v>68.303299999999993</c:v>
                </c:pt>
                <c:pt idx="32700" formatCode="General">
                  <c:v>66.964600000000004</c:v>
                </c:pt>
                <c:pt idx="32701" formatCode="General">
                  <c:v>65.652900000000002</c:v>
                </c:pt>
                <c:pt idx="32702" formatCode="General">
                  <c:v>64.436800000000005</c:v>
                </c:pt>
                <c:pt idx="32703" formatCode="General">
                  <c:v>63.265000000000001</c:v>
                </c:pt>
                <c:pt idx="32704" formatCode="General">
                  <c:v>62.065399999999997</c:v>
                </c:pt>
                <c:pt idx="32705" formatCode="General">
                  <c:v>60.816299999999998</c:v>
                </c:pt>
                <c:pt idx="32706" formatCode="General">
                  <c:v>59.497700000000002</c:v>
                </c:pt>
                <c:pt idx="32707" formatCode="General">
                  <c:v>58.103999999999999</c:v>
                </c:pt>
                <c:pt idx="32708" formatCode="General">
                  <c:v>56.735500000000002</c:v>
                </c:pt>
                <c:pt idx="32709" formatCode="General">
                  <c:v>55.546399999999998</c:v>
                </c:pt>
                <c:pt idx="32710" formatCode="General">
                  <c:v>54.649099999999997</c:v>
                </c:pt>
                <c:pt idx="32711" formatCode="General">
                  <c:v>54.101300000000002</c:v>
                </c:pt>
                <c:pt idx="32712" formatCode="General">
                  <c:v>53.884399999999999</c:v>
                </c:pt>
                <c:pt idx="32713" formatCode="General">
                  <c:v>53.906399999999998</c:v>
                </c:pt>
                <c:pt idx="32714" formatCode="General">
                  <c:v>54.035600000000002</c:v>
                </c:pt>
                <c:pt idx="32715" formatCode="General">
                  <c:v>54.127899999999997</c:v>
                </c:pt>
                <c:pt idx="32716" formatCode="General">
                  <c:v>54.056100000000001</c:v>
                </c:pt>
                <c:pt idx="32717" formatCode="General">
                  <c:v>53.695799999999998</c:v>
                </c:pt>
                <c:pt idx="32718" formatCode="General">
                  <c:v>52.970300000000002</c:v>
                </c:pt>
                <c:pt idx="32719" formatCode="General">
                  <c:v>51.938099999999999</c:v>
                </c:pt>
                <c:pt idx="32720" formatCode="General">
                  <c:v>50.705500000000001</c:v>
                </c:pt>
                <c:pt idx="32721" formatCode="General">
                  <c:v>49.358600000000003</c:v>
                </c:pt>
                <c:pt idx="32722" formatCode="General">
                  <c:v>47.982100000000003</c:v>
                </c:pt>
                <c:pt idx="32723" formatCode="General">
                  <c:v>46.646799999999999</c:v>
                </c:pt>
                <c:pt idx="32724" formatCode="General">
                  <c:v>45.379800000000003</c:v>
                </c:pt>
                <c:pt idx="32725" formatCode="General">
                  <c:v>44.182099999999998</c:v>
                </c:pt>
                <c:pt idx="32726" formatCode="General">
                  <c:v>43.019300000000001</c:v>
                </c:pt>
                <c:pt idx="32727" formatCode="General">
                  <c:v>41.808399999999999</c:v>
                </c:pt>
                <c:pt idx="32728" formatCode="General">
                  <c:v>40.453299999999999</c:v>
                </c:pt>
                <c:pt idx="32729" formatCode="General">
                  <c:v>38.957900000000002</c:v>
                </c:pt>
                <c:pt idx="32730" formatCode="General">
                  <c:v>37.363900000000001</c:v>
                </c:pt>
                <c:pt idx="32731" formatCode="General">
                  <c:v>35.636899999999997</c:v>
                </c:pt>
                <c:pt idx="32732" formatCode="General">
                  <c:v>33.825699999999998</c:v>
                </c:pt>
                <c:pt idx="32733" formatCode="General">
                  <c:v>32.100900000000003</c:v>
                </c:pt>
                <c:pt idx="32734" formatCode="General">
                  <c:v>30.5718</c:v>
                </c:pt>
                <c:pt idx="32735" formatCode="General">
                  <c:v>29.2761</c:v>
                </c:pt>
                <c:pt idx="32736" formatCode="General">
                  <c:v>28.117599999999999</c:v>
                </c:pt>
                <c:pt idx="32737" formatCode="General">
                  <c:v>26.992899999999999</c:v>
                </c:pt>
                <c:pt idx="32738" formatCode="General">
                  <c:v>25.949300000000001</c:v>
                </c:pt>
                <c:pt idx="32739" formatCode="General">
                  <c:v>24.998000000000001</c:v>
                </c:pt>
                <c:pt idx="32740" formatCode="General">
                  <c:v>24.07</c:v>
                </c:pt>
                <c:pt idx="32741" formatCode="General">
                  <c:v>23.1662</c:v>
                </c:pt>
                <c:pt idx="32742" formatCode="General">
                  <c:v>22.3399</c:v>
                </c:pt>
                <c:pt idx="32743" formatCode="General">
                  <c:v>21.524000000000001</c:v>
                </c:pt>
                <c:pt idx="32744" formatCode="General">
                  <c:v>20.641300000000001</c:v>
                </c:pt>
                <c:pt idx="32745" formatCode="General">
                  <c:v>19.709499999999998</c:v>
                </c:pt>
                <c:pt idx="32746" formatCode="General">
                  <c:v>18.7072</c:v>
                </c:pt>
                <c:pt idx="32747" formatCode="General">
                  <c:v>17.565000000000001</c:v>
                </c:pt>
                <c:pt idx="32748" formatCode="General">
                  <c:v>16.253599999999999</c:v>
                </c:pt>
                <c:pt idx="32749" formatCode="General">
                  <c:v>14.7774</c:v>
                </c:pt>
                <c:pt idx="32750" formatCode="General">
                  <c:v>13.2074</c:v>
                </c:pt>
                <c:pt idx="32751" formatCode="General">
                  <c:v>11.627599999999999</c:v>
                </c:pt>
                <c:pt idx="32752" formatCode="General">
                  <c:v>10.0809</c:v>
                </c:pt>
                <c:pt idx="32753" formatCode="General">
                  <c:v>8.5360099999999992</c:v>
                </c:pt>
                <c:pt idx="32754" formatCode="General">
                  <c:v>6.8969800000000001</c:v>
                </c:pt>
                <c:pt idx="32755" formatCode="General">
                  <c:v>5.1884699999999997</c:v>
                </c:pt>
                <c:pt idx="32756" formatCode="General">
                  <c:v>3.4774099999999999</c:v>
                </c:pt>
                <c:pt idx="32757" formatCode="General">
                  <c:v>1.7288600000000001</c:v>
                </c:pt>
                <c:pt idx="32758" formatCode="General">
                  <c:v>-7.3177199999999998E-2</c:v>
                </c:pt>
                <c:pt idx="32759" formatCode="General">
                  <c:v>-1.8514999999999999</c:v>
                </c:pt>
                <c:pt idx="32760" formatCode="General">
                  <c:v>-3.5573999999999999</c:v>
                </c:pt>
                <c:pt idx="32761" formatCode="General">
                  <c:v>-5.1954900000000004</c:v>
                </c:pt>
                <c:pt idx="32762" formatCode="General">
                  <c:v>-6.7438599999999997</c:v>
                </c:pt>
                <c:pt idx="32763" formatCode="General">
                  <c:v>-8.1703100000000006</c:v>
                </c:pt>
                <c:pt idx="32764" formatCode="General">
                  <c:v>-9.4702099999999998</c:v>
                </c:pt>
                <c:pt idx="32765" formatCode="General">
                  <c:v>-10.651199999999999</c:v>
                </c:pt>
                <c:pt idx="32766" formatCode="General">
                  <c:v>-11.7242</c:v>
                </c:pt>
                <c:pt idx="32767" formatCode="General">
                  <c:v>-12.6853</c:v>
                </c:pt>
                <c:pt idx="32768" formatCode="General">
                  <c:v>-13.5206</c:v>
                </c:pt>
                <c:pt idx="32769" formatCode="General">
                  <c:v>-14.252599999999999</c:v>
                </c:pt>
                <c:pt idx="32770" formatCode="General">
                  <c:v>-14.910500000000001</c:v>
                </c:pt>
                <c:pt idx="32771" formatCode="General">
                  <c:v>-15.472799999999999</c:v>
                </c:pt>
                <c:pt idx="32772" formatCode="General">
                  <c:v>-15.9238</c:v>
                </c:pt>
                <c:pt idx="32773" formatCode="General">
                  <c:v>-16.287500000000001</c:v>
                </c:pt>
                <c:pt idx="32774" formatCode="General">
                  <c:v>-16.611599999999999</c:v>
                </c:pt>
                <c:pt idx="32775" formatCode="General">
                  <c:v>-16.9574</c:v>
                </c:pt>
                <c:pt idx="32776" formatCode="General">
                  <c:v>-17.592500000000001</c:v>
                </c:pt>
                <c:pt idx="32777" formatCode="General">
                  <c:v>-18.733000000000001</c:v>
                </c:pt>
                <c:pt idx="32778" formatCode="General">
                  <c:v>-20.223099999999999</c:v>
                </c:pt>
                <c:pt idx="32779" formatCode="General">
                  <c:v>-21.9438</c:v>
                </c:pt>
                <c:pt idx="32780" formatCode="General">
                  <c:v>-23.924299999999999</c:v>
                </c:pt>
                <c:pt idx="32781" formatCode="General">
                  <c:v>-26.187799999999999</c:v>
                </c:pt>
                <c:pt idx="32782" formatCode="General">
                  <c:v>-28.740300000000001</c:v>
                </c:pt>
                <c:pt idx="32783" formatCode="General">
                  <c:v>-31.475000000000001</c:v>
                </c:pt>
                <c:pt idx="32784" formatCode="General">
                  <c:v>-34.264800000000001</c:v>
                </c:pt>
                <c:pt idx="32785" formatCode="General">
                  <c:v>-37.083799999999997</c:v>
                </c:pt>
                <c:pt idx="32786" formatCode="General">
                  <c:v>-39.886099999999999</c:v>
                </c:pt>
                <c:pt idx="32787" formatCode="General">
                  <c:v>-42.593299999999999</c:v>
                </c:pt>
                <c:pt idx="32788" formatCode="General">
                  <c:v>-45.1676</c:v>
                </c:pt>
                <c:pt idx="32789" formatCode="General">
                  <c:v>-47.598599999999998</c:v>
                </c:pt>
                <c:pt idx="32790" formatCode="General">
                  <c:v>-49.850299999999997</c:v>
                </c:pt>
                <c:pt idx="32791" formatCode="General">
                  <c:v>-51.880600000000001</c:v>
                </c:pt>
                <c:pt idx="32792" formatCode="General">
                  <c:v>-53.648699999999998</c:v>
                </c:pt>
                <c:pt idx="32793" formatCode="General">
                  <c:v>-55.174399999999999</c:v>
                </c:pt>
                <c:pt idx="32794" formatCode="General">
                  <c:v>-56.556800000000003</c:v>
                </c:pt>
                <c:pt idx="32795" formatCode="General">
                  <c:v>-57.830800000000004</c:v>
                </c:pt>
                <c:pt idx="32796" formatCode="General">
                  <c:v>-58.974600000000002</c:v>
                </c:pt>
                <c:pt idx="32797" formatCode="General">
                  <c:v>-60.080599999999997</c:v>
                </c:pt>
                <c:pt idx="32798" formatCode="General">
                  <c:v>-61.188000000000002</c:v>
                </c:pt>
                <c:pt idx="32799" formatCode="General">
                  <c:v>-62.119300000000003</c:v>
                </c:pt>
                <c:pt idx="32800" formatCode="General">
                  <c:v>-62.773400000000002</c:v>
                </c:pt>
                <c:pt idx="32801" formatCode="General">
                  <c:v>-63.186700000000002</c:v>
                </c:pt>
                <c:pt idx="32802" formatCode="General">
                  <c:v>-63.430399999999999</c:v>
                </c:pt>
                <c:pt idx="32803" formatCode="General">
                  <c:v>-63.580599999999997</c:v>
                </c:pt>
                <c:pt idx="32804" formatCode="General">
                  <c:v>-63.694800000000001</c:v>
                </c:pt>
                <c:pt idx="32805" formatCode="General">
                  <c:v>-63.821899999999999</c:v>
                </c:pt>
                <c:pt idx="32806" formatCode="General">
                  <c:v>-63.989600000000003</c:v>
                </c:pt>
                <c:pt idx="32807" formatCode="General">
                  <c:v>-64.288600000000002</c:v>
                </c:pt>
                <c:pt idx="32808" formatCode="General">
                  <c:v>-64.869699999999995</c:v>
                </c:pt>
                <c:pt idx="32809" formatCode="General">
                  <c:v>-65.795599999999993</c:v>
                </c:pt>
                <c:pt idx="32810" formatCode="General">
                  <c:v>-67.036900000000003</c:v>
                </c:pt>
                <c:pt idx="32811" formatCode="General">
                  <c:v>-68.4572</c:v>
                </c:pt>
                <c:pt idx="32812" formatCode="General">
                  <c:v>-69.927300000000002</c:v>
                </c:pt>
                <c:pt idx="32813" formatCode="General">
                  <c:v>-71.425700000000006</c:v>
                </c:pt>
                <c:pt idx="32814" formatCode="General">
                  <c:v>-73.009399999999999</c:v>
                </c:pt>
                <c:pt idx="32815" formatCode="General">
                  <c:v>-74.788600000000002</c:v>
                </c:pt>
                <c:pt idx="32816" formatCode="General">
                  <c:v>-76.758600000000001</c:v>
                </c:pt>
                <c:pt idx="32817" formatCode="General">
                  <c:v>-78.844999999999999</c:v>
                </c:pt>
                <c:pt idx="32818" formatCode="General">
                  <c:v>-80.890600000000006</c:v>
                </c:pt>
                <c:pt idx="32819" formatCode="General">
                  <c:v>-82.762500000000003</c:v>
                </c:pt>
                <c:pt idx="32820" formatCode="General">
                  <c:v>-84.459800000000001</c:v>
                </c:pt>
                <c:pt idx="32821" formatCode="General">
                  <c:v>-86.039100000000005</c:v>
                </c:pt>
                <c:pt idx="32822" formatCode="General">
                  <c:v>-87.576499999999996</c:v>
                </c:pt>
                <c:pt idx="32823" formatCode="General">
                  <c:v>-89.060400000000001</c:v>
                </c:pt>
                <c:pt idx="32824" formatCode="General">
                  <c:v>-90.453599999999994</c:v>
                </c:pt>
                <c:pt idx="32825" formatCode="General">
                  <c:v>-91.751199999999997</c:v>
                </c:pt>
                <c:pt idx="32826" formatCode="General">
                  <c:v>-92.9636</c:v>
                </c:pt>
                <c:pt idx="32827" formatCode="General">
                  <c:v>-94.120199999999997</c:v>
                </c:pt>
                <c:pt idx="32828" formatCode="General">
                  <c:v>-95.221599999999995</c:v>
                </c:pt>
                <c:pt idx="32829" formatCode="General">
                  <c:v>-96.240700000000004</c:v>
                </c:pt>
                <c:pt idx="32830" formatCode="General">
                  <c:v>-97.180800000000005</c:v>
                </c:pt>
                <c:pt idx="32831" formatCode="General">
                  <c:v>-98.068299999999994</c:v>
                </c:pt>
                <c:pt idx="32832" formatCode="General">
                  <c:v>-98.944100000000006</c:v>
                </c:pt>
                <c:pt idx="32833" formatCode="General">
                  <c:v>-99.812700000000007</c:v>
                </c:pt>
                <c:pt idx="32834" formatCode="General">
                  <c:v>-100.629</c:v>
                </c:pt>
                <c:pt idx="32835" formatCode="General">
                  <c:v>-101.32899999999999</c:v>
                </c:pt>
                <c:pt idx="32836" formatCode="General">
                  <c:v>-101.85899999999999</c:v>
                </c:pt>
                <c:pt idx="32837" formatCode="General">
                  <c:v>-102.203</c:v>
                </c:pt>
                <c:pt idx="32838" formatCode="General">
                  <c:v>-102.366</c:v>
                </c:pt>
                <c:pt idx="32839" formatCode="General">
                  <c:v>-102.378</c:v>
                </c:pt>
                <c:pt idx="32840" formatCode="General">
                  <c:v>-102.333</c:v>
                </c:pt>
                <c:pt idx="32841" formatCode="General">
                  <c:v>-102.39</c:v>
                </c:pt>
                <c:pt idx="32842" formatCode="General">
                  <c:v>-102.72799999999999</c:v>
                </c:pt>
                <c:pt idx="32843" formatCode="General">
                  <c:v>-103.449</c:v>
                </c:pt>
                <c:pt idx="32844" formatCode="General">
                  <c:v>-104.51</c:v>
                </c:pt>
                <c:pt idx="32845" formatCode="General">
                  <c:v>-105.791</c:v>
                </c:pt>
                <c:pt idx="32846" formatCode="General">
                  <c:v>-107.114</c:v>
                </c:pt>
                <c:pt idx="32847" formatCode="General">
                  <c:v>-108.38</c:v>
                </c:pt>
                <c:pt idx="32848" formatCode="General">
                  <c:v>-109.63500000000001</c:v>
                </c:pt>
                <c:pt idx="32849" formatCode="General">
                  <c:v>-110.923</c:v>
                </c:pt>
                <c:pt idx="32850" formatCode="General">
                  <c:v>-112.26900000000001</c:v>
                </c:pt>
                <c:pt idx="32851" formatCode="General">
                  <c:v>-113.626</c:v>
                </c:pt>
                <c:pt idx="32852" formatCode="General">
                  <c:v>-114.938</c:v>
                </c:pt>
                <c:pt idx="32853" formatCode="General">
                  <c:v>-116.19499999999999</c:v>
                </c:pt>
                <c:pt idx="32854" formatCode="General">
                  <c:v>-117.34099999999999</c:v>
                </c:pt>
                <c:pt idx="32855" formatCode="General">
                  <c:v>-118.286</c:v>
                </c:pt>
                <c:pt idx="32856" formatCode="General">
                  <c:v>-119.023</c:v>
                </c:pt>
                <c:pt idx="32857" formatCode="General">
                  <c:v>-119.59399999999999</c:v>
                </c:pt>
                <c:pt idx="32858" formatCode="General">
                  <c:v>-120.092</c:v>
                </c:pt>
                <c:pt idx="32859" formatCode="General">
                  <c:v>-120.59099999999999</c:v>
                </c:pt>
                <c:pt idx="32860" formatCode="General">
                  <c:v>-121.06100000000001</c:v>
                </c:pt>
                <c:pt idx="32861" formatCode="General">
                  <c:v>-121.438</c:v>
                </c:pt>
                <c:pt idx="32862" formatCode="General">
                  <c:v>-121.655</c:v>
                </c:pt>
                <c:pt idx="32863" formatCode="General">
                  <c:v>-121.655</c:v>
                </c:pt>
                <c:pt idx="32864" formatCode="General">
                  <c:v>-121.414</c:v>
                </c:pt>
                <c:pt idx="32865" formatCode="General">
                  <c:v>-120.96299999999999</c:v>
                </c:pt>
                <c:pt idx="32866" formatCode="General">
                  <c:v>-120.31699999999999</c:v>
                </c:pt>
                <c:pt idx="32867" formatCode="General">
                  <c:v>-119.434</c:v>
                </c:pt>
                <c:pt idx="32868" formatCode="General">
                  <c:v>-118.312</c:v>
                </c:pt>
                <c:pt idx="32869" formatCode="General">
                  <c:v>-116.994</c:v>
                </c:pt>
                <c:pt idx="32870" formatCode="General">
                  <c:v>-115.60899999999999</c:v>
                </c:pt>
                <c:pt idx="32871" formatCode="General">
                  <c:v>-114.312</c:v>
                </c:pt>
                <c:pt idx="32872" formatCode="General">
                  <c:v>-113.236</c:v>
                </c:pt>
                <c:pt idx="32873" formatCode="General">
                  <c:v>-112.45699999999999</c:v>
                </c:pt>
                <c:pt idx="32874" formatCode="General">
                  <c:v>-111.911</c:v>
                </c:pt>
                <c:pt idx="32875" formatCode="General">
                  <c:v>-111.31399999999999</c:v>
                </c:pt>
                <c:pt idx="32876" formatCode="General">
                  <c:v>-110.34399999999999</c:v>
                </c:pt>
                <c:pt idx="32877" formatCode="General">
                  <c:v>-108.86799999999999</c:v>
                </c:pt>
                <c:pt idx="32878" formatCode="General">
                  <c:v>-106.854</c:v>
                </c:pt>
                <c:pt idx="32879" formatCode="General">
                  <c:v>-104.416</c:v>
                </c:pt>
                <c:pt idx="32880" formatCode="General">
                  <c:v>-101.684</c:v>
                </c:pt>
                <c:pt idx="32881" formatCode="General">
                  <c:v>-98.731300000000005</c:v>
                </c:pt>
                <c:pt idx="32882" formatCode="General">
                  <c:v>-95.582800000000006</c:v>
                </c:pt>
                <c:pt idx="32883" formatCode="General">
                  <c:v>-92.219300000000004</c:v>
                </c:pt>
                <c:pt idx="32884" formatCode="General">
                  <c:v>-88.6905</c:v>
                </c:pt>
                <c:pt idx="32885" formatCode="General">
                  <c:v>-85.0762</c:v>
                </c:pt>
                <c:pt idx="32886" formatCode="General">
                  <c:v>-81.469300000000004</c:v>
                </c:pt>
                <c:pt idx="32887" formatCode="General">
                  <c:v>-78.230800000000002</c:v>
                </c:pt>
                <c:pt idx="32888" formatCode="General">
                  <c:v>-75.903000000000006</c:v>
                </c:pt>
                <c:pt idx="32889" formatCode="General">
                  <c:v>-74.694699999999997</c:v>
                </c:pt>
                <c:pt idx="32890" formatCode="General">
                  <c:v>-74.556700000000006</c:v>
                </c:pt>
                <c:pt idx="32891" formatCode="General">
                  <c:v>-75.155000000000001</c:v>
                </c:pt>
                <c:pt idx="32892" formatCode="General">
                  <c:v>-76.165400000000005</c:v>
                </c:pt>
                <c:pt idx="32893" formatCode="General">
                  <c:v>-77.635900000000007</c:v>
                </c:pt>
                <c:pt idx="32894" formatCode="General">
                  <c:v>-79.612099999999998</c:v>
                </c:pt>
                <c:pt idx="32895" formatCode="General">
                  <c:v>-82.085099999999997</c:v>
                </c:pt>
                <c:pt idx="32896" formatCode="General">
                  <c:v>-84.916499999999999</c:v>
                </c:pt>
                <c:pt idx="32897" formatCode="General">
                  <c:v>-87.891800000000003</c:v>
                </c:pt>
                <c:pt idx="32898" formatCode="General">
                  <c:v>-90.883700000000005</c:v>
                </c:pt>
                <c:pt idx="32899" formatCode="General">
                  <c:v>-93.900800000000004</c:v>
                </c:pt>
                <c:pt idx="32900" formatCode="General">
                  <c:v>-97.136799999999994</c:v>
                </c:pt>
                <c:pt idx="32901" formatCode="General">
                  <c:v>-100.65900000000001</c:v>
                </c:pt>
                <c:pt idx="32902" formatCode="General">
                  <c:v>-104.34099999999999</c:v>
                </c:pt>
                <c:pt idx="32903" formatCode="General">
                  <c:v>-108.012</c:v>
                </c:pt>
                <c:pt idx="32904" formatCode="General">
                  <c:v>-111.518</c:v>
                </c:pt>
                <c:pt idx="32905" formatCode="General">
                  <c:v>-114.79</c:v>
                </c:pt>
                <c:pt idx="32906" formatCode="General">
                  <c:v>-117.746</c:v>
                </c:pt>
                <c:pt idx="32907" formatCode="General">
                  <c:v>-120.199</c:v>
                </c:pt>
                <c:pt idx="32908" formatCode="General">
                  <c:v>-122.03400000000001</c:v>
                </c:pt>
                <c:pt idx="32909" formatCode="General">
                  <c:v>-123.259</c:v>
                </c:pt>
                <c:pt idx="32910" formatCode="General">
                  <c:v>-124.053</c:v>
                </c:pt>
                <c:pt idx="32911" formatCode="General">
                  <c:v>-124.61199999999999</c:v>
                </c:pt>
                <c:pt idx="32912" formatCode="General">
                  <c:v>-124.92100000000001</c:v>
                </c:pt>
                <c:pt idx="32913" formatCode="General">
                  <c:v>-124.97199999999999</c:v>
                </c:pt>
                <c:pt idx="32914" formatCode="General">
                  <c:v>-124.833</c:v>
                </c:pt>
                <c:pt idx="32915" formatCode="General">
                  <c:v>-124.515</c:v>
                </c:pt>
                <c:pt idx="32916" formatCode="General">
                  <c:v>-123.98399999999999</c:v>
                </c:pt>
                <c:pt idx="32917" formatCode="General">
                  <c:v>-123.166</c:v>
                </c:pt>
                <c:pt idx="32918" formatCode="General">
                  <c:v>-121.991</c:v>
                </c:pt>
                <c:pt idx="32919" formatCode="General">
                  <c:v>-120.40900000000001</c:v>
                </c:pt>
                <c:pt idx="32920" formatCode="General">
                  <c:v>-118.426</c:v>
                </c:pt>
                <c:pt idx="32921" formatCode="General">
                  <c:v>-116.152</c:v>
                </c:pt>
                <c:pt idx="32922" formatCode="General">
                  <c:v>-113.666</c:v>
                </c:pt>
                <c:pt idx="32923" formatCode="General">
                  <c:v>-111.005</c:v>
                </c:pt>
                <c:pt idx="32924" formatCode="General">
                  <c:v>-108.172</c:v>
                </c:pt>
                <c:pt idx="32925" formatCode="General">
                  <c:v>-105.17700000000001</c:v>
                </c:pt>
                <c:pt idx="32926" formatCode="General">
                  <c:v>-102.114</c:v>
                </c:pt>
                <c:pt idx="32927" formatCode="General">
                  <c:v>-99.089100000000002</c:v>
                </c:pt>
                <c:pt idx="32928" formatCode="General">
                  <c:v>-96.183899999999994</c:v>
                </c:pt>
                <c:pt idx="32929" formatCode="General">
                  <c:v>-93.480800000000002</c:v>
                </c:pt>
                <c:pt idx="32930" formatCode="General">
                  <c:v>-91.033900000000003</c:v>
                </c:pt>
                <c:pt idx="32931" formatCode="General">
                  <c:v>-88.701899999999995</c:v>
                </c:pt>
                <c:pt idx="32932" formatCode="General">
                  <c:v>-86.368300000000005</c:v>
                </c:pt>
                <c:pt idx="32933" formatCode="General">
                  <c:v>-84.188699999999997</c:v>
                </c:pt>
                <c:pt idx="32934" formatCode="General">
                  <c:v>-82.293999999999997</c:v>
                </c:pt>
                <c:pt idx="32935" formatCode="General">
                  <c:v>-80.713999999999999</c:v>
                </c:pt>
                <c:pt idx="32936" formatCode="General">
                  <c:v>-79.426500000000004</c:v>
                </c:pt>
                <c:pt idx="32937" formatCode="General">
                  <c:v>-78.378399999999999</c:v>
                </c:pt>
                <c:pt idx="32938" formatCode="General">
                  <c:v>-77.446100000000001</c:v>
                </c:pt>
                <c:pt idx="32939" formatCode="General">
                  <c:v>-76.510900000000007</c:v>
                </c:pt>
                <c:pt idx="32940" formatCode="General">
                  <c:v>-75.566100000000006</c:v>
                </c:pt>
                <c:pt idx="32941" formatCode="General">
                  <c:v>-74.6434</c:v>
                </c:pt>
                <c:pt idx="32942" formatCode="General">
                  <c:v>-73.7834</c:v>
                </c:pt>
                <c:pt idx="32943" formatCode="General">
                  <c:v>-72.9529</c:v>
                </c:pt>
                <c:pt idx="32944" formatCode="General">
                  <c:v>-72.088999999999999</c:v>
                </c:pt>
                <c:pt idx="32945" formatCode="General">
                  <c:v>-71.189800000000005</c:v>
                </c:pt>
                <c:pt idx="32946" formatCode="General">
                  <c:v>-70.272199999999998</c:v>
                </c:pt>
                <c:pt idx="32947" formatCode="General">
                  <c:v>-69.358000000000004</c:v>
                </c:pt>
                <c:pt idx="32948" formatCode="General">
                  <c:v>-68.456900000000005</c:v>
                </c:pt>
                <c:pt idx="32949" formatCode="General">
                  <c:v>-67.554100000000005</c:v>
                </c:pt>
                <c:pt idx="32950" formatCode="General">
                  <c:v>-66.606700000000004</c:v>
                </c:pt>
                <c:pt idx="32951" formatCode="General">
                  <c:v>-65.564499999999995</c:v>
                </c:pt>
                <c:pt idx="32952" formatCode="General">
                  <c:v>-64.354299999999995</c:v>
                </c:pt>
                <c:pt idx="32953" formatCode="General">
                  <c:v>-62.918799999999997</c:v>
                </c:pt>
                <c:pt idx="32954" formatCode="General">
                  <c:v>-61.266800000000003</c:v>
                </c:pt>
                <c:pt idx="32955" formatCode="General">
                  <c:v>-59.444499999999998</c:v>
                </c:pt>
                <c:pt idx="32956" formatCode="General">
                  <c:v>-57.516800000000003</c:v>
                </c:pt>
                <c:pt idx="32957" formatCode="General">
                  <c:v>-55.430799999999998</c:v>
                </c:pt>
                <c:pt idx="32958" formatCode="General">
                  <c:v>-53.102800000000002</c:v>
                </c:pt>
                <c:pt idx="32959" formatCode="General">
                  <c:v>-50.586199999999998</c:v>
                </c:pt>
                <c:pt idx="32960" formatCode="General">
                  <c:v>-48.001800000000003</c:v>
                </c:pt>
                <c:pt idx="32961" formatCode="General">
                  <c:v>-45.5319</c:v>
                </c:pt>
                <c:pt idx="32962" formatCode="General">
                  <c:v>-43.369300000000003</c:v>
                </c:pt>
                <c:pt idx="32963" formatCode="General">
                  <c:v>-41.646999999999998</c:v>
                </c:pt>
                <c:pt idx="32964" formatCode="General">
                  <c:v>-40.183</c:v>
                </c:pt>
                <c:pt idx="32965" formatCode="General">
                  <c:v>-38.697899999999997</c:v>
                </c:pt>
                <c:pt idx="32966" formatCode="General">
                  <c:v>-37.057499999999997</c:v>
                </c:pt>
                <c:pt idx="32967" formatCode="General">
                  <c:v>-35.151299999999999</c:v>
                </c:pt>
                <c:pt idx="32968" formatCode="General">
                  <c:v>-32.954599999999999</c:v>
                </c:pt>
                <c:pt idx="32969" formatCode="General">
                  <c:v>-30.521100000000001</c:v>
                </c:pt>
                <c:pt idx="32970" formatCode="General">
                  <c:v>-27.952500000000001</c:v>
                </c:pt>
                <c:pt idx="32971" formatCode="General">
                  <c:v>-25.318899999999999</c:v>
                </c:pt>
                <c:pt idx="32972" formatCode="General">
                  <c:v>-22.667100000000001</c:v>
                </c:pt>
                <c:pt idx="32973" formatCode="General">
                  <c:v>-20.042000000000002</c:v>
                </c:pt>
                <c:pt idx="32974" formatCode="General">
                  <c:v>-17.458100000000002</c:v>
                </c:pt>
                <c:pt idx="32975" formatCode="General">
                  <c:v>-14.884600000000001</c:v>
                </c:pt>
                <c:pt idx="32976" formatCode="General">
                  <c:v>-12.319000000000001</c:v>
                </c:pt>
                <c:pt idx="32977" formatCode="General">
                  <c:v>-9.7810600000000001</c:v>
                </c:pt>
                <c:pt idx="32978" formatCode="General">
                  <c:v>-7.173</c:v>
                </c:pt>
                <c:pt idx="32979" formatCode="General">
                  <c:v>-4.3738000000000001</c:v>
                </c:pt>
                <c:pt idx="32980" formatCode="General">
                  <c:v>-1.32172</c:v>
                </c:pt>
                <c:pt idx="32981" formatCode="General">
                  <c:v>2.0674199999999998</c:v>
                </c:pt>
                <c:pt idx="32982" formatCode="General">
                  <c:v>5.87669</c:v>
                </c:pt>
                <c:pt idx="32983" formatCode="General">
                  <c:v>10.0684</c:v>
                </c:pt>
                <c:pt idx="32984" formatCode="General">
                  <c:v>14.514900000000001</c:v>
                </c:pt>
                <c:pt idx="32985" formatCode="General">
                  <c:v>19.02</c:v>
                </c:pt>
                <c:pt idx="32986" formatCode="General">
                  <c:v>23.379000000000001</c:v>
                </c:pt>
                <c:pt idx="32987" formatCode="General">
                  <c:v>27.475200000000001</c:v>
                </c:pt>
                <c:pt idx="32988" formatCode="General">
                  <c:v>31.2441</c:v>
                </c:pt>
                <c:pt idx="32989" formatCode="General">
                  <c:v>34.683399999999999</c:v>
                </c:pt>
                <c:pt idx="32990" formatCode="General">
                  <c:v>37.780200000000001</c:v>
                </c:pt>
                <c:pt idx="32991" formatCode="General">
                  <c:v>40.517299999999999</c:v>
                </c:pt>
                <c:pt idx="32992" formatCode="General">
                  <c:v>42.940899999999999</c:v>
                </c:pt>
                <c:pt idx="32993" formatCode="General">
                  <c:v>45.133600000000001</c:v>
                </c:pt>
                <c:pt idx="32994" formatCode="General">
                  <c:v>47.211399999999998</c:v>
                </c:pt>
                <c:pt idx="32995" formatCode="General">
                  <c:v>49.299500000000002</c:v>
                </c:pt>
                <c:pt idx="32996" formatCode="General">
                  <c:v>51.4831</c:v>
                </c:pt>
                <c:pt idx="32997" formatCode="General">
                  <c:v>53.682400000000001</c:v>
                </c:pt>
                <c:pt idx="32998" formatCode="General">
                  <c:v>55.755800000000001</c:v>
                </c:pt>
                <c:pt idx="32999" formatCode="General">
                  <c:v>57.650300000000001</c:v>
                </c:pt>
                <c:pt idx="33000" formatCode="General">
                  <c:v>59.323900000000002</c:v>
                </c:pt>
                <c:pt idx="33001" formatCode="General">
                  <c:v>60.755899999999997</c:v>
                </c:pt>
                <c:pt idx="33002" formatCode="General">
                  <c:v>61.946100000000001</c:v>
                </c:pt>
                <c:pt idx="33003" formatCode="General">
                  <c:v>62.920299999999997</c:v>
                </c:pt>
                <c:pt idx="33004" formatCode="General">
                  <c:v>63.750399999999999</c:v>
                </c:pt>
                <c:pt idx="33005" formatCode="General">
                  <c:v>64.518699999999995</c:v>
                </c:pt>
                <c:pt idx="33006" formatCode="General">
                  <c:v>65.242500000000007</c:v>
                </c:pt>
                <c:pt idx="33007" formatCode="General">
                  <c:v>65.899699999999996</c:v>
                </c:pt>
                <c:pt idx="33008" formatCode="General">
                  <c:v>66.449700000000007</c:v>
                </c:pt>
                <c:pt idx="33009" formatCode="General">
                  <c:v>66.873500000000007</c:v>
                </c:pt>
                <c:pt idx="33010" formatCode="General">
                  <c:v>67.181799999999996</c:v>
                </c:pt>
                <c:pt idx="33011" formatCode="General">
                  <c:v>67.413499999999999</c:v>
                </c:pt>
                <c:pt idx="33012" formatCode="General">
                  <c:v>67.616600000000005</c:v>
                </c:pt>
                <c:pt idx="33013" formatCode="General">
                  <c:v>67.835800000000006</c:v>
                </c:pt>
                <c:pt idx="33014" formatCode="General">
                  <c:v>68.136700000000005</c:v>
                </c:pt>
                <c:pt idx="33015" formatCode="General">
                  <c:v>68.606899999999996</c:v>
                </c:pt>
                <c:pt idx="33016" formatCode="General">
                  <c:v>69.214399999999998</c:v>
                </c:pt>
                <c:pt idx="33017" formatCode="General">
                  <c:v>69.816599999999994</c:v>
                </c:pt>
                <c:pt idx="33018" formatCode="General">
                  <c:v>70.179299999999998</c:v>
                </c:pt>
                <c:pt idx="33019" formatCode="General">
                  <c:v>70.13</c:v>
                </c:pt>
                <c:pt idx="33020" formatCode="General">
                  <c:v>69.807000000000002</c:v>
                </c:pt>
                <c:pt idx="33021" formatCode="General">
                  <c:v>69.435900000000004</c:v>
                </c:pt>
                <c:pt idx="33022" formatCode="General">
                  <c:v>69.209500000000006</c:v>
                </c:pt>
                <c:pt idx="33023" formatCode="General">
                  <c:v>69.238900000000001</c:v>
                </c:pt>
                <c:pt idx="33024" formatCode="General">
                  <c:v>69.542500000000004</c:v>
                </c:pt>
                <c:pt idx="33025" formatCode="General">
                  <c:v>70.034000000000006</c:v>
                </c:pt>
                <c:pt idx="33026" formatCode="General">
                  <c:v>70.604100000000003</c:v>
                </c:pt>
                <c:pt idx="33027" formatCode="General">
                  <c:v>71.210700000000003</c:v>
                </c:pt>
                <c:pt idx="33028" formatCode="General">
                  <c:v>71.844999999999999</c:v>
                </c:pt>
                <c:pt idx="33029" formatCode="General">
                  <c:v>72.559299999999993</c:v>
                </c:pt>
                <c:pt idx="33030" formatCode="General">
                  <c:v>73.413600000000002</c:v>
                </c:pt>
                <c:pt idx="33031" formatCode="General">
                  <c:v>74.442999999999998</c:v>
                </c:pt>
                <c:pt idx="33032" formatCode="General">
                  <c:v>75.699299999999994</c:v>
                </c:pt>
                <c:pt idx="33033" formatCode="General">
                  <c:v>77.227099999999993</c:v>
                </c:pt>
                <c:pt idx="33034" formatCode="General">
                  <c:v>79.0291</c:v>
                </c:pt>
                <c:pt idx="33035" formatCode="General">
                  <c:v>81.092699999999994</c:v>
                </c:pt>
                <c:pt idx="33036" formatCode="General">
                  <c:v>83.388199999999998</c:v>
                </c:pt>
                <c:pt idx="33037" formatCode="General">
                  <c:v>85.906300000000002</c:v>
                </c:pt>
                <c:pt idx="33038" formatCode="General">
                  <c:v>88.648099999999999</c:v>
                </c:pt>
                <c:pt idx="33039" formatCode="General">
                  <c:v>91.601399999999998</c:v>
                </c:pt>
                <c:pt idx="33040" formatCode="General">
                  <c:v>94.717699999999994</c:v>
                </c:pt>
                <c:pt idx="33041" formatCode="General">
                  <c:v>97.893100000000004</c:v>
                </c:pt>
                <c:pt idx="33042" formatCode="General">
                  <c:v>101.009</c:v>
                </c:pt>
                <c:pt idx="33043" formatCode="General">
                  <c:v>103.96299999999999</c:v>
                </c:pt>
                <c:pt idx="33044" formatCode="General">
                  <c:v>106.72</c:v>
                </c:pt>
                <c:pt idx="33045" formatCode="General">
                  <c:v>109.279</c:v>
                </c:pt>
                <c:pt idx="33046" formatCode="General">
                  <c:v>111.67700000000001</c:v>
                </c:pt>
                <c:pt idx="33047" formatCode="General">
                  <c:v>113.96299999999999</c:v>
                </c:pt>
                <c:pt idx="33048" formatCode="General">
                  <c:v>116.17100000000001</c:v>
                </c:pt>
                <c:pt idx="33049" formatCode="General">
                  <c:v>118.29900000000001</c:v>
                </c:pt>
                <c:pt idx="33050" formatCode="General">
                  <c:v>120.291</c:v>
                </c:pt>
                <c:pt idx="33051" formatCode="General">
                  <c:v>122.057</c:v>
                </c:pt>
                <c:pt idx="33052" formatCode="General">
                  <c:v>123.515</c:v>
                </c:pt>
                <c:pt idx="33053" formatCode="General">
                  <c:v>124.663</c:v>
                </c:pt>
                <c:pt idx="33054" formatCode="General">
                  <c:v>125.526</c:v>
                </c:pt>
                <c:pt idx="33055" formatCode="General">
                  <c:v>126.119</c:v>
                </c:pt>
                <c:pt idx="33056" formatCode="General">
                  <c:v>126.498</c:v>
                </c:pt>
                <c:pt idx="33057" formatCode="General">
                  <c:v>126.74</c:v>
                </c:pt>
                <c:pt idx="33058" formatCode="General">
                  <c:v>126.895</c:v>
                </c:pt>
                <c:pt idx="33059" formatCode="General">
                  <c:v>126.99</c:v>
                </c:pt>
                <c:pt idx="33060" formatCode="General">
                  <c:v>127.039</c:v>
                </c:pt>
                <c:pt idx="33061" formatCode="General">
                  <c:v>127.038</c:v>
                </c:pt>
                <c:pt idx="33062" formatCode="General">
                  <c:v>126.968</c:v>
                </c:pt>
                <c:pt idx="33063" formatCode="General">
                  <c:v>126.803</c:v>
                </c:pt>
                <c:pt idx="33064" formatCode="General">
                  <c:v>126.532</c:v>
                </c:pt>
                <c:pt idx="33065" formatCode="General">
                  <c:v>126.181</c:v>
                </c:pt>
                <c:pt idx="33066" formatCode="General">
                  <c:v>125.78</c:v>
                </c:pt>
                <c:pt idx="33067" formatCode="General">
                  <c:v>125.312</c:v>
                </c:pt>
                <c:pt idx="33068" formatCode="General">
                  <c:v>124.79300000000001</c:v>
                </c:pt>
                <c:pt idx="33069" formatCode="General">
                  <c:v>124.29600000000001</c:v>
                </c:pt>
                <c:pt idx="33070" formatCode="General">
                  <c:v>123.861</c:v>
                </c:pt>
                <c:pt idx="33071" formatCode="General">
                  <c:v>123.494</c:v>
                </c:pt>
                <c:pt idx="33072" formatCode="General">
                  <c:v>123.205</c:v>
                </c:pt>
                <c:pt idx="33073" formatCode="General">
                  <c:v>123.006</c:v>
                </c:pt>
                <c:pt idx="33074" formatCode="General">
                  <c:v>122.851</c:v>
                </c:pt>
                <c:pt idx="33075" formatCode="General">
                  <c:v>122.705</c:v>
                </c:pt>
                <c:pt idx="33076" formatCode="General">
                  <c:v>122.577</c:v>
                </c:pt>
                <c:pt idx="33077" formatCode="General">
                  <c:v>122.456</c:v>
                </c:pt>
                <c:pt idx="33078" formatCode="General">
                  <c:v>122.32</c:v>
                </c:pt>
                <c:pt idx="33079" formatCode="General">
                  <c:v>122.175</c:v>
                </c:pt>
                <c:pt idx="33080" formatCode="General">
                  <c:v>122.03400000000001</c:v>
                </c:pt>
                <c:pt idx="33081" formatCode="General">
                  <c:v>121.873</c:v>
                </c:pt>
                <c:pt idx="33082" formatCode="General">
                  <c:v>121.654</c:v>
                </c:pt>
                <c:pt idx="33083" formatCode="General">
                  <c:v>121.337</c:v>
                </c:pt>
                <c:pt idx="33084" formatCode="General">
                  <c:v>120.84</c:v>
                </c:pt>
                <c:pt idx="33085" formatCode="General">
                  <c:v>120.084</c:v>
                </c:pt>
                <c:pt idx="33086" formatCode="General">
                  <c:v>119.09</c:v>
                </c:pt>
                <c:pt idx="33087" formatCode="General">
                  <c:v>117.931</c:v>
                </c:pt>
                <c:pt idx="33088" formatCode="General">
                  <c:v>116.684</c:v>
                </c:pt>
                <c:pt idx="33089" formatCode="General">
                  <c:v>115.426</c:v>
                </c:pt>
                <c:pt idx="33090" formatCode="General">
                  <c:v>114.20699999999999</c:v>
                </c:pt>
                <c:pt idx="33091" formatCode="General">
                  <c:v>113.066</c:v>
                </c:pt>
                <c:pt idx="33092" formatCode="General">
                  <c:v>112.027</c:v>
                </c:pt>
                <c:pt idx="33093" formatCode="General">
                  <c:v>111.07299999999999</c:v>
                </c:pt>
                <c:pt idx="33094" formatCode="General">
                  <c:v>110.166</c:v>
                </c:pt>
                <c:pt idx="33095" formatCode="General">
                  <c:v>109.248</c:v>
                </c:pt>
                <c:pt idx="33096" formatCode="General">
                  <c:v>108.34699999999999</c:v>
                </c:pt>
                <c:pt idx="33097" formatCode="General">
                  <c:v>107.57599999999999</c:v>
                </c:pt>
                <c:pt idx="33098" formatCode="General">
                  <c:v>107.06699999999999</c:v>
                </c:pt>
                <c:pt idx="33099" formatCode="General">
                  <c:v>106.911</c:v>
                </c:pt>
                <c:pt idx="33100" formatCode="General">
                  <c:v>106.999</c:v>
                </c:pt>
                <c:pt idx="33101" formatCode="General">
                  <c:v>107.206</c:v>
                </c:pt>
                <c:pt idx="33102" formatCode="General">
                  <c:v>107.491</c:v>
                </c:pt>
                <c:pt idx="33103" formatCode="General">
                  <c:v>107.875</c:v>
                </c:pt>
                <c:pt idx="33104" formatCode="General">
                  <c:v>108.43</c:v>
                </c:pt>
                <c:pt idx="33105" formatCode="General">
                  <c:v>109.136</c:v>
                </c:pt>
                <c:pt idx="33106" formatCode="General">
                  <c:v>109.919</c:v>
                </c:pt>
                <c:pt idx="33107" formatCode="General">
                  <c:v>110.68600000000001</c:v>
                </c:pt>
                <c:pt idx="33108" formatCode="General">
                  <c:v>111.31100000000001</c:v>
                </c:pt>
                <c:pt idx="33109" formatCode="General">
                  <c:v>111.669</c:v>
                </c:pt>
                <c:pt idx="33110" formatCode="General">
                  <c:v>111.684</c:v>
                </c:pt>
                <c:pt idx="33111" formatCode="General">
                  <c:v>111.336</c:v>
                </c:pt>
                <c:pt idx="33112" formatCode="General">
                  <c:v>110.652</c:v>
                </c:pt>
                <c:pt idx="33113" formatCode="General">
                  <c:v>109.682</c:v>
                </c:pt>
                <c:pt idx="33114" formatCode="General">
                  <c:v>108.497</c:v>
                </c:pt>
                <c:pt idx="33115" formatCode="General">
                  <c:v>107.16</c:v>
                </c:pt>
                <c:pt idx="33116" formatCode="General">
                  <c:v>105.672</c:v>
                </c:pt>
                <c:pt idx="33117" formatCode="General">
                  <c:v>104.057</c:v>
                </c:pt>
                <c:pt idx="33118" formatCode="General">
                  <c:v>102.36</c:v>
                </c:pt>
                <c:pt idx="33119" formatCode="General">
                  <c:v>100.66200000000001</c:v>
                </c:pt>
                <c:pt idx="33120" formatCode="General">
                  <c:v>99.016999999999996</c:v>
                </c:pt>
                <c:pt idx="33121" formatCode="General">
                  <c:v>97.385400000000004</c:v>
                </c:pt>
                <c:pt idx="33122" formatCode="General">
                  <c:v>95.686899999999994</c:v>
                </c:pt>
                <c:pt idx="33123" formatCode="General">
                  <c:v>93.830600000000004</c:v>
                </c:pt>
                <c:pt idx="33124" formatCode="General">
                  <c:v>91.8215</c:v>
                </c:pt>
                <c:pt idx="33125" formatCode="General">
                  <c:v>89.740700000000004</c:v>
                </c:pt>
                <c:pt idx="33126" formatCode="General">
                  <c:v>87.7393</c:v>
                </c:pt>
                <c:pt idx="33127" formatCode="General">
                  <c:v>85.959000000000003</c:v>
                </c:pt>
                <c:pt idx="33128" formatCode="General">
                  <c:v>84.4114</c:v>
                </c:pt>
                <c:pt idx="33129" formatCode="General">
                  <c:v>83.084199999999996</c:v>
                </c:pt>
                <c:pt idx="33130" formatCode="General">
                  <c:v>81.963899999999995</c:v>
                </c:pt>
                <c:pt idx="33131" formatCode="General">
                  <c:v>80.879900000000006</c:v>
                </c:pt>
                <c:pt idx="33132" formatCode="General">
                  <c:v>79.619900000000001</c:v>
                </c:pt>
                <c:pt idx="33133" formatCode="General">
                  <c:v>78.165700000000001</c:v>
                </c:pt>
                <c:pt idx="33134" formatCode="General">
                  <c:v>76.561899999999994</c:v>
                </c:pt>
                <c:pt idx="33135" formatCode="General">
                  <c:v>74.874200000000002</c:v>
                </c:pt>
                <c:pt idx="33136" formatCode="General">
                  <c:v>73.174999999999997</c:v>
                </c:pt>
                <c:pt idx="33137" formatCode="General">
                  <c:v>71.507000000000005</c:v>
                </c:pt>
                <c:pt idx="33138" formatCode="General">
                  <c:v>69.947299999999998</c:v>
                </c:pt>
                <c:pt idx="33139" formatCode="General">
                  <c:v>68.576400000000007</c:v>
                </c:pt>
                <c:pt idx="33140" formatCode="General">
                  <c:v>67.364699999999999</c:v>
                </c:pt>
                <c:pt idx="33141" formatCode="General">
                  <c:v>66.249399999999994</c:v>
                </c:pt>
                <c:pt idx="33142" formatCode="General">
                  <c:v>65.209100000000007</c:v>
                </c:pt>
                <c:pt idx="33143" formatCode="General">
                  <c:v>64.184100000000001</c:v>
                </c:pt>
                <c:pt idx="33144" formatCode="General">
                  <c:v>63.0916</c:v>
                </c:pt>
                <c:pt idx="33145" formatCode="General">
                  <c:v>61.9602</c:v>
                </c:pt>
                <c:pt idx="33146" formatCode="General">
                  <c:v>60.862000000000002</c:v>
                </c:pt>
                <c:pt idx="33147" formatCode="General">
                  <c:v>59.760100000000001</c:v>
                </c:pt>
                <c:pt idx="33148" formatCode="General">
                  <c:v>58.6235</c:v>
                </c:pt>
                <c:pt idx="33149" formatCode="General">
                  <c:v>57.508899999999997</c:v>
                </c:pt>
                <c:pt idx="33150" formatCode="General">
                  <c:v>56.480600000000003</c:v>
                </c:pt>
                <c:pt idx="33151" formatCode="General">
                  <c:v>55.5807</c:v>
                </c:pt>
                <c:pt idx="33152" formatCode="General">
                  <c:v>54.835700000000003</c:v>
                </c:pt>
                <c:pt idx="33153" formatCode="General">
                  <c:v>54.253300000000003</c:v>
                </c:pt>
                <c:pt idx="33154" formatCode="General">
                  <c:v>53.839199999999998</c:v>
                </c:pt>
                <c:pt idx="33155" formatCode="General">
                  <c:v>53.5762</c:v>
                </c:pt>
                <c:pt idx="33156" formatCode="General">
                  <c:v>53.4086</c:v>
                </c:pt>
                <c:pt idx="33157" formatCode="General">
                  <c:v>53.284300000000002</c:v>
                </c:pt>
                <c:pt idx="33158" formatCode="General">
                  <c:v>53.169899999999998</c:v>
                </c:pt>
                <c:pt idx="33159" formatCode="General">
                  <c:v>53.036999999999999</c:v>
                </c:pt>
                <c:pt idx="33160" formatCode="General">
                  <c:v>52.860700000000001</c:v>
                </c:pt>
                <c:pt idx="33161" formatCode="General">
                  <c:v>52.605499999999999</c:v>
                </c:pt>
                <c:pt idx="33162" formatCode="General">
                  <c:v>52.2376</c:v>
                </c:pt>
                <c:pt idx="33163" formatCode="General">
                  <c:v>51.74</c:v>
                </c:pt>
                <c:pt idx="33164" formatCode="General">
                  <c:v>51.088200000000001</c:v>
                </c:pt>
                <c:pt idx="33165" formatCode="General">
                  <c:v>50.257800000000003</c:v>
                </c:pt>
                <c:pt idx="33166" formatCode="General">
                  <c:v>49.3857</c:v>
                </c:pt>
                <c:pt idx="33167" formatCode="General">
                  <c:v>48.612400000000001</c:v>
                </c:pt>
                <c:pt idx="33168" formatCode="General">
                  <c:v>47.8626</c:v>
                </c:pt>
                <c:pt idx="33169" formatCode="General">
                  <c:v>47.061799999999998</c:v>
                </c:pt>
                <c:pt idx="33170" formatCode="General">
                  <c:v>46.201099999999997</c:v>
                </c:pt>
                <c:pt idx="33171" formatCode="General">
                  <c:v>45.2485</c:v>
                </c:pt>
                <c:pt idx="33172" formatCode="General">
                  <c:v>44.162399999999998</c:v>
                </c:pt>
                <c:pt idx="33173" formatCode="General">
                  <c:v>43.013599999999997</c:v>
                </c:pt>
                <c:pt idx="33174" formatCode="General">
                  <c:v>41.893500000000003</c:v>
                </c:pt>
                <c:pt idx="33175" formatCode="General">
                  <c:v>40.784999999999997</c:v>
                </c:pt>
                <c:pt idx="33176" formatCode="General">
                  <c:v>39.671999999999997</c:v>
                </c:pt>
                <c:pt idx="33177" formatCode="General">
                  <c:v>38.566200000000002</c:v>
                </c:pt>
                <c:pt idx="33178" formatCode="General">
                  <c:v>37.472999999999999</c:v>
                </c:pt>
                <c:pt idx="33179" formatCode="General">
                  <c:v>36.392800000000001</c:v>
                </c:pt>
                <c:pt idx="33180" formatCode="General">
                  <c:v>35.3127</c:v>
                </c:pt>
                <c:pt idx="33181" formatCode="General">
                  <c:v>34.190300000000001</c:v>
                </c:pt>
                <c:pt idx="33182" formatCode="General">
                  <c:v>32.8977</c:v>
                </c:pt>
                <c:pt idx="33183" formatCode="General">
                  <c:v>31.303699999999999</c:v>
                </c:pt>
                <c:pt idx="33184" formatCode="General">
                  <c:v>29.342099999999999</c:v>
                </c:pt>
                <c:pt idx="33185" formatCode="General">
                  <c:v>26.9922</c:v>
                </c:pt>
                <c:pt idx="33186" formatCode="General">
                  <c:v>24.280999999999999</c:v>
                </c:pt>
                <c:pt idx="33187" formatCode="General">
                  <c:v>21.3078</c:v>
                </c:pt>
                <c:pt idx="33188" formatCode="General">
                  <c:v>18.179099999999998</c:v>
                </c:pt>
                <c:pt idx="33189" formatCode="General">
                  <c:v>14.943300000000001</c:v>
                </c:pt>
                <c:pt idx="33190" formatCode="General">
                  <c:v>11.6531</c:v>
                </c:pt>
                <c:pt idx="33191" formatCode="General">
                  <c:v>8.35745</c:v>
                </c:pt>
                <c:pt idx="33192" formatCode="General">
                  <c:v>5.1454599999999999</c:v>
                </c:pt>
                <c:pt idx="33193" formatCode="General">
                  <c:v>2.1121799999999999</c:v>
                </c:pt>
                <c:pt idx="33194" formatCode="General">
                  <c:v>-0.76461699999999999</c:v>
                </c:pt>
                <c:pt idx="33195" formatCode="General">
                  <c:v>-3.4986000000000002</c:v>
                </c:pt>
                <c:pt idx="33196" formatCode="General">
                  <c:v>-6.0030700000000001</c:v>
                </c:pt>
                <c:pt idx="33197" formatCode="General">
                  <c:v>-8.2050400000000003</c:v>
                </c:pt>
                <c:pt idx="33198" formatCode="General">
                  <c:v>-10.0672</c:v>
                </c:pt>
                <c:pt idx="33199" formatCode="General">
                  <c:v>-11.6005</c:v>
                </c:pt>
                <c:pt idx="33200" formatCode="General">
                  <c:v>-12.8462</c:v>
                </c:pt>
                <c:pt idx="33201" formatCode="General">
                  <c:v>-13.899900000000001</c:v>
                </c:pt>
                <c:pt idx="33202" formatCode="General">
                  <c:v>-14.8706</c:v>
                </c:pt>
                <c:pt idx="33203" formatCode="General">
                  <c:v>-15.8331</c:v>
                </c:pt>
                <c:pt idx="33204" formatCode="General">
                  <c:v>-16.847300000000001</c:v>
                </c:pt>
                <c:pt idx="33205" formatCode="General">
                  <c:v>-17.941500000000001</c:v>
                </c:pt>
                <c:pt idx="33206" formatCode="General">
                  <c:v>-19.064699999999998</c:v>
                </c:pt>
                <c:pt idx="33207" formatCode="General">
                  <c:v>-20.123799999999999</c:v>
                </c:pt>
                <c:pt idx="33208" formatCode="General">
                  <c:v>-21.036100000000001</c:v>
                </c:pt>
                <c:pt idx="33209" formatCode="General">
                  <c:v>-21.7667</c:v>
                </c:pt>
                <c:pt idx="33210" formatCode="General">
                  <c:v>-22.359500000000001</c:v>
                </c:pt>
                <c:pt idx="33211" formatCode="General">
                  <c:v>-22.8919</c:v>
                </c:pt>
                <c:pt idx="33212" formatCode="General">
                  <c:v>-23.446000000000002</c:v>
                </c:pt>
                <c:pt idx="33213" formatCode="General">
                  <c:v>-24.074000000000002</c:v>
                </c:pt>
                <c:pt idx="33214" formatCode="General">
                  <c:v>-24.799399999999999</c:v>
                </c:pt>
                <c:pt idx="33215" formatCode="General">
                  <c:v>-25.585899999999999</c:v>
                </c:pt>
                <c:pt idx="33216" formatCode="General">
                  <c:v>-26.366800000000001</c:v>
                </c:pt>
                <c:pt idx="33217" formatCode="General">
                  <c:v>-27.064399999999999</c:v>
                </c:pt>
                <c:pt idx="33218" formatCode="General">
                  <c:v>-27.678699999999999</c:v>
                </c:pt>
                <c:pt idx="33219" formatCode="General">
                  <c:v>-28.276299999999999</c:v>
                </c:pt>
                <c:pt idx="33220" formatCode="General">
                  <c:v>-28.938600000000001</c:v>
                </c:pt>
                <c:pt idx="33221" formatCode="General">
                  <c:v>-29.723099999999999</c:v>
                </c:pt>
                <c:pt idx="33222" formatCode="General">
                  <c:v>-30.586500000000001</c:v>
                </c:pt>
                <c:pt idx="33223" formatCode="General">
                  <c:v>-31.4741</c:v>
                </c:pt>
                <c:pt idx="33224" formatCode="General">
                  <c:v>-32.346299999999999</c:v>
                </c:pt>
                <c:pt idx="33225" formatCode="General">
                  <c:v>-33.195300000000003</c:v>
                </c:pt>
                <c:pt idx="33226" formatCode="General">
                  <c:v>-34.0398</c:v>
                </c:pt>
                <c:pt idx="33227" formatCode="General">
                  <c:v>-34.881100000000004</c:v>
                </c:pt>
                <c:pt idx="33228" formatCode="General">
                  <c:v>-35.7286</c:v>
                </c:pt>
                <c:pt idx="33229" formatCode="General">
                  <c:v>-36.6252</c:v>
                </c:pt>
                <c:pt idx="33230" formatCode="General">
                  <c:v>-37.573799999999999</c:v>
                </c:pt>
                <c:pt idx="33231" formatCode="General">
                  <c:v>-38.528199999999998</c:v>
                </c:pt>
                <c:pt idx="33232" formatCode="General">
                  <c:v>-39.455300000000001</c:v>
                </c:pt>
                <c:pt idx="33233" formatCode="General">
                  <c:v>-40.3399</c:v>
                </c:pt>
                <c:pt idx="33234" formatCode="General">
                  <c:v>-41.2239</c:v>
                </c:pt>
                <c:pt idx="33235" formatCode="General">
                  <c:v>-42.148800000000001</c:v>
                </c:pt>
                <c:pt idx="33236" formatCode="General">
                  <c:v>-43.099899999999998</c:v>
                </c:pt>
                <c:pt idx="33237" formatCode="General">
                  <c:v>-44.093000000000004</c:v>
                </c:pt>
                <c:pt idx="33238" formatCode="General">
                  <c:v>-45.1845</c:v>
                </c:pt>
                <c:pt idx="33239" formatCode="General">
                  <c:v>-46.363599999999998</c:v>
                </c:pt>
                <c:pt idx="33240" formatCode="General">
                  <c:v>-47.571399999999997</c:v>
                </c:pt>
                <c:pt idx="33241" formatCode="General">
                  <c:v>-48.777999999999999</c:v>
                </c:pt>
                <c:pt idx="33242" formatCode="General">
                  <c:v>-49.9589</c:v>
                </c:pt>
                <c:pt idx="33243" formatCode="General">
                  <c:v>-51.080800000000004</c:v>
                </c:pt>
                <c:pt idx="33244" formatCode="General">
                  <c:v>-52.167700000000004</c:v>
                </c:pt>
                <c:pt idx="33245" formatCode="General">
                  <c:v>-53.294499999999999</c:v>
                </c:pt>
                <c:pt idx="33246" formatCode="General">
                  <c:v>-54.623199999999997</c:v>
                </c:pt>
                <c:pt idx="33247" formatCode="General">
                  <c:v>-56.310200000000002</c:v>
                </c:pt>
                <c:pt idx="33248" formatCode="General">
                  <c:v>-58.273299999999999</c:v>
                </c:pt>
                <c:pt idx="33249" formatCode="General">
                  <c:v>-60.383299999999998</c:v>
                </c:pt>
                <c:pt idx="33250" formatCode="General">
                  <c:v>-62.578400000000002</c:v>
                </c:pt>
                <c:pt idx="33251" formatCode="General">
                  <c:v>-64.7166</c:v>
                </c:pt>
                <c:pt idx="33252" formatCode="General">
                  <c:v>-66.643799999999999</c:v>
                </c:pt>
                <c:pt idx="33253" formatCode="General">
                  <c:v>-68.163700000000006</c:v>
                </c:pt>
                <c:pt idx="33254" formatCode="General">
                  <c:v>-69.133300000000006</c:v>
                </c:pt>
                <c:pt idx="33255" formatCode="General">
                  <c:v>-69.679400000000001</c:v>
                </c:pt>
                <c:pt idx="33256" formatCode="General">
                  <c:v>-69.974000000000004</c:v>
                </c:pt>
                <c:pt idx="33257" formatCode="General">
                  <c:v>-70.133300000000006</c:v>
                </c:pt>
                <c:pt idx="33258" formatCode="General">
                  <c:v>-70.191199999999995</c:v>
                </c:pt>
                <c:pt idx="33259" formatCode="General">
                  <c:v>-70.090800000000002</c:v>
                </c:pt>
                <c:pt idx="33260" formatCode="General">
                  <c:v>-69.794600000000003</c:v>
                </c:pt>
                <c:pt idx="33261" formatCode="General">
                  <c:v>-69.298699999999997</c:v>
                </c:pt>
                <c:pt idx="33262" formatCode="General">
                  <c:v>-68.651700000000005</c:v>
                </c:pt>
                <c:pt idx="33263" formatCode="General">
                  <c:v>-67.931899999999999</c:v>
                </c:pt>
                <c:pt idx="33264" formatCode="General">
                  <c:v>-67.227699999999999</c:v>
                </c:pt>
                <c:pt idx="33265" formatCode="General">
                  <c:v>-66.542599999999993</c:v>
                </c:pt>
                <c:pt idx="33266" formatCode="General">
                  <c:v>-65.823499999999996</c:v>
                </c:pt>
                <c:pt idx="33267" formatCode="General">
                  <c:v>-65.014499999999998</c:v>
                </c:pt>
                <c:pt idx="33268" formatCode="General">
                  <c:v>-64.0779</c:v>
                </c:pt>
                <c:pt idx="33269" formatCode="General">
                  <c:v>-63.045000000000002</c:v>
                </c:pt>
                <c:pt idx="33270" formatCode="General">
                  <c:v>-61.950299999999999</c:v>
                </c:pt>
                <c:pt idx="33271" formatCode="General">
                  <c:v>-60.813099999999999</c:v>
                </c:pt>
                <c:pt idx="33272" formatCode="General">
                  <c:v>-59.645299999999999</c:v>
                </c:pt>
                <c:pt idx="33273" formatCode="General">
                  <c:v>-58.452599999999997</c:v>
                </c:pt>
                <c:pt idx="33274" formatCode="General">
                  <c:v>-57.256799999999998</c:v>
                </c:pt>
                <c:pt idx="33275" formatCode="General">
                  <c:v>-56.082599999999999</c:v>
                </c:pt>
                <c:pt idx="33276" formatCode="General">
                  <c:v>-54.944800000000001</c:v>
                </c:pt>
                <c:pt idx="33277" formatCode="General">
                  <c:v>-53.945700000000002</c:v>
                </c:pt>
                <c:pt idx="33278" formatCode="General">
                  <c:v>-53.27</c:v>
                </c:pt>
                <c:pt idx="33279" formatCode="General">
                  <c:v>-52.942599999999999</c:v>
                </c:pt>
                <c:pt idx="33280" formatCode="General">
                  <c:v>-52.874000000000002</c:v>
                </c:pt>
                <c:pt idx="33281" formatCode="General">
                  <c:v>-52.971299999999999</c:v>
                </c:pt>
                <c:pt idx="33282" formatCode="General">
                  <c:v>-53.1357</c:v>
                </c:pt>
                <c:pt idx="33283" formatCode="General">
                  <c:v>-53.259</c:v>
                </c:pt>
                <c:pt idx="33284" formatCode="General">
                  <c:v>-53.323999999999998</c:v>
                </c:pt>
                <c:pt idx="33285" formatCode="General">
                  <c:v>-53.429200000000002</c:v>
                </c:pt>
                <c:pt idx="33286" formatCode="General">
                  <c:v>-53.586500000000001</c:v>
                </c:pt>
                <c:pt idx="33287" formatCode="General">
                  <c:v>-53.759799999999998</c:v>
                </c:pt>
                <c:pt idx="33288" formatCode="General">
                  <c:v>-53.930999999999997</c:v>
                </c:pt>
                <c:pt idx="33289" formatCode="General">
                  <c:v>-54.093000000000004</c:v>
                </c:pt>
                <c:pt idx="33290" formatCode="General">
                  <c:v>-54.2575</c:v>
                </c:pt>
                <c:pt idx="33291" formatCode="General">
                  <c:v>-54.426699999999997</c:v>
                </c:pt>
                <c:pt idx="33292" formatCode="General">
                  <c:v>-54.584899999999998</c:v>
                </c:pt>
                <c:pt idx="33293" formatCode="General">
                  <c:v>-54.727800000000002</c:v>
                </c:pt>
                <c:pt idx="33294" formatCode="General">
                  <c:v>-54.857399999999998</c:v>
                </c:pt>
                <c:pt idx="33295" formatCode="General">
                  <c:v>-54.954900000000002</c:v>
                </c:pt>
                <c:pt idx="33296" formatCode="General">
                  <c:v>-55.000599999999999</c:v>
                </c:pt>
                <c:pt idx="33297" formatCode="General">
                  <c:v>-54.991100000000003</c:v>
                </c:pt>
                <c:pt idx="33298" formatCode="General">
                  <c:v>-54.958599999999997</c:v>
                </c:pt>
                <c:pt idx="33299" formatCode="General">
                  <c:v>-54.9559</c:v>
                </c:pt>
                <c:pt idx="33300" formatCode="General">
                  <c:v>-55.034100000000002</c:v>
                </c:pt>
                <c:pt idx="33301" formatCode="General">
                  <c:v>-55.225200000000001</c:v>
                </c:pt>
                <c:pt idx="33302" formatCode="General">
                  <c:v>-55.485599999999998</c:v>
                </c:pt>
                <c:pt idx="33303" formatCode="General">
                  <c:v>-55.746200000000002</c:v>
                </c:pt>
                <c:pt idx="33304" formatCode="General">
                  <c:v>-55.938299999999998</c:v>
                </c:pt>
                <c:pt idx="33305" formatCode="General">
                  <c:v>-56.027500000000003</c:v>
                </c:pt>
                <c:pt idx="33306" formatCode="General">
                  <c:v>-56.032200000000003</c:v>
                </c:pt>
                <c:pt idx="33307" formatCode="General">
                  <c:v>-55.888500000000001</c:v>
                </c:pt>
                <c:pt idx="33308" formatCode="General">
                  <c:v>-55.502299999999998</c:v>
                </c:pt>
                <c:pt idx="33309" formatCode="General">
                  <c:v>-54.791600000000003</c:v>
                </c:pt>
                <c:pt idx="33310" formatCode="General">
                  <c:v>-53.7361</c:v>
                </c:pt>
                <c:pt idx="33311" formatCode="General">
                  <c:v>-52.432400000000001</c:v>
                </c:pt>
                <c:pt idx="33312" formatCode="General">
                  <c:v>-50.929000000000002</c:v>
                </c:pt>
                <c:pt idx="33313" formatCode="General">
                  <c:v>-49.2179</c:v>
                </c:pt>
                <c:pt idx="33314" formatCode="General">
                  <c:v>-47.349699999999999</c:v>
                </c:pt>
                <c:pt idx="33315" formatCode="General">
                  <c:v>-45.405900000000003</c:v>
                </c:pt>
                <c:pt idx="33316" formatCode="General">
                  <c:v>-43.517800000000001</c:v>
                </c:pt>
                <c:pt idx="33317" formatCode="General">
                  <c:v>-41.789200000000001</c:v>
                </c:pt>
                <c:pt idx="33318" formatCode="General">
                  <c:v>-40.226599999999998</c:v>
                </c:pt>
                <c:pt idx="33319" formatCode="General">
                  <c:v>-38.776800000000001</c:v>
                </c:pt>
                <c:pt idx="33320" formatCode="General">
                  <c:v>-37.369199999999999</c:v>
                </c:pt>
                <c:pt idx="33321" formatCode="General">
                  <c:v>-35.974899999999998</c:v>
                </c:pt>
                <c:pt idx="33322" formatCode="General">
                  <c:v>-34.613199999999999</c:v>
                </c:pt>
                <c:pt idx="33323" formatCode="General">
                  <c:v>-33.421700000000001</c:v>
                </c:pt>
                <c:pt idx="33324" formatCode="General">
                  <c:v>-32.460500000000003</c:v>
                </c:pt>
                <c:pt idx="33325" formatCode="General">
                  <c:v>-31.6265</c:v>
                </c:pt>
                <c:pt idx="33326" formatCode="General">
                  <c:v>-30.9071</c:v>
                </c:pt>
                <c:pt idx="33327" formatCode="General">
                  <c:v>-30.366399999999999</c:v>
                </c:pt>
                <c:pt idx="33328" formatCode="General">
                  <c:v>-30.0611</c:v>
                </c:pt>
                <c:pt idx="33329" formatCode="General">
                  <c:v>-30.010300000000001</c:v>
                </c:pt>
                <c:pt idx="33330" formatCode="General">
                  <c:v>-30.152899999999999</c:v>
                </c:pt>
                <c:pt idx="33331" formatCode="General">
                  <c:v>-30.3626</c:v>
                </c:pt>
                <c:pt idx="33332" formatCode="General">
                  <c:v>-30.486599999999999</c:v>
                </c:pt>
                <c:pt idx="33333" formatCode="General">
                  <c:v>-30.335899999999999</c:v>
                </c:pt>
                <c:pt idx="33334" formatCode="General">
                  <c:v>-29.751999999999999</c:v>
                </c:pt>
                <c:pt idx="33335" formatCode="General">
                  <c:v>-28.821300000000001</c:v>
                </c:pt>
                <c:pt idx="33336" formatCode="General">
                  <c:v>-27.692499999999999</c:v>
                </c:pt>
                <c:pt idx="33337" formatCode="General">
                  <c:v>-26.453700000000001</c:v>
                </c:pt>
                <c:pt idx="33338" formatCode="General">
                  <c:v>-25.147500000000001</c:v>
                </c:pt>
                <c:pt idx="33339" formatCode="General">
                  <c:v>-23.726199999999999</c:v>
                </c:pt>
                <c:pt idx="33340" formatCode="General">
                  <c:v>-22.221699999999998</c:v>
                </c:pt>
                <c:pt idx="33341" formatCode="General">
                  <c:v>-20.708200000000001</c:v>
                </c:pt>
                <c:pt idx="33342" formatCode="General">
                  <c:v>-19.2225</c:v>
                </c:pt>
                <c:pt idx="33343" formatCode="General">
                  <c:v>-17.796900000000001</c:v>
                </c:pt>
                <c:pt idx="33344" formatCode="General">
                  <c:v>-16.455500000000001</c:v>
                </c:pt>
                <c:pt idx="33345" formatCode="General">
                  <c:v>-15.199199999999999</c:v>
                </c:pt>
                <c:pt idx="33346" formatCode="General">
                  <c:v>-14.0075</c:v>
                </c:pt>
                <c:pt idx="33347" formatCode="General">
                  <c:v>-12.9399</c:v>
                </c:pt>
                <c:pt idx="33348" formatCode="General">
                  <c:v>-12.0906</c:v>
                </c:pt>
                <c:pt idx="33349" formatCode="General">
                  <c:v>-11.6028</c:v>
                </c:pt>
                <c:pt idx="33350" formatCode="General">
                  <c:v>-11.562200000000001</c:v>
                </c:pt>
                <c:pt idx="33351" formatCode="General">
                  <c:v>-11.893000000000001</c:v>
                </c:pt>
                <c:pt idx="33352" formatCode="General">
                  <c:v>-12.5474</c:v>
                </c:pt>
                <c:pt idx="33353" formatCode="General">
                  <c:v>-13.5137</c:v>
                </c:pt>
                <c:pt idx="33354" formatCode="General">
                  <c:v>-14.706</c:v>
                </c:pt>
                <c:pt idx="33355" formatCode="General">
                  <c:v>-16.013000000000002</c:v>
                </c:pt>
                <c:pt idx="33356" formatCode="General">
                  <c:v>-17.3278</c:v>
                </c:pt>
                <c:pt idx="33357" formatCode="General">
                  <c:v>-18.527899999999999</c:v>
                </c:pt>
                <c:pt idx="33358" formatCode="General">
                  <c:v>-19.5014</c:v>
                </c:pt>
                <c:pt idx="33359" formatCode="General">
                  <c:v>-20.219899999999999</c:v>
                </c:pt>
                <c:pt idx="33360" formatCode="General">
                  <c:v>-20.738800000000001</c:v>
                </c:pt>
                <c:pt idx="33361" formatCode="General">
                  <c:v>-21.113</c:v>
                </c:pt>
                <c:pt idx="33362" formatCode="General">
                  <c:v>-21.367899999999999</c:v>
                </c:pt>
                <c:pt idx="33363" formatCode="General">
                  <c:v>-21.4544</c:v>
                </c:pt>
                <c:pt idx="33364" formatCode="General">
                  <c:v>-21.303100000000001</c:v>
                </c:pt>
                <c:pt idx="33365" formatCode="General">
                  <c:v>-20.855</c:v>
                </c:pt>
                <c:pt idx="33366" formatCode="General">
                  <c:v>-19.991800000000001</c:v>
                </c:pt>
                <c:pt idx="33367" formatCode="General">
                  <c:v>-18.588899999999999</c:v>
                </c:pt>
                <c:pt idx="33368" formatCode="General">
                  <c:v>-16.7302</c:v>
                </c:pt>
                <c:pt idx="33369" formatCode="General">
                  <c:v>-14.555400000000001</c:v>
                </c:pt>
                <c:pt idx="33370" formatCode="General">
                  <c:v>-12.104699999999999</c:v>
                </c:pt>
                <c:pt idx="33371" formatCode="General">
                  <c:v>-9.4023000000000003</c:v>
                </c:pt>
                <c:pt idx="33372" formatCode="General">
                  <c:v>-6.4517300000000004</c:v>
                </c:pt>
                <c:pt idx="33373" formatCode="General">
                  <c:v>-3.35141</c:v>
                </c:pt>
                <c:pt idx="33374" formatCode="General">
                  <c:v>-0.240013</c:v>
                </c:pt>
                <c:pt idx="33375" formatCode="General">
                  <c:v>2.8562799999999999</c:v>
                </c:pt>
                <c:pt idx="33376" formatCode="General">
                  <c:v>5.9319100000000002</c:v>
                </c:pt>
                <c:pt idx="33377" formatCode="General">
                  <c:v>8.9527000000000001</c:v>
                </c:pt>
                <c:pt idx="33378" formatCode="General">
                  <c:v>11.8665</c:v>
                </c:pt>
                <c:pt idx="33379" formatCode="General">
                  <c:v>14.6035</c:v>
                </c:pt>
                <c:pt idx="33380" formatCode="General">
                  <c:v>17.197299999999998</c:v>
                </c:pt>
                <c:pt idx="33381" formatCode="General">
                  <c:v>19.736999999999998</c:v>
                </c:pt>
                <c:pt idx="33382" formatCode="General">
                  <c:v>22.410599999999999</c:v>
                </c:pt>
                <c:pt idx="33383" formatCode="General">
                  <c:v>25.340199999999999</c:v>
                </c:pt>
                <c:pt idx="33384" formatCode="General">
                  <c:v>28.397099999999998</c:v>
                </c:pt>
                <c:pt idx="33385" formatCode="General">
                  <c:v>31.475899999999999</c:v>
                </c:pt>
                <c:pt idx="33386" formatCode="General">
                  <c:v>34.540799999999997</c:v>
                </c:pt>
                <c:pt idx="33387" formatCode="General">
                  <c:v>37.563699999999997</c:v>
                </c:pt>
                <c:pt idx="33388" formatCode="General">
                  <c:v>40.520299999999999</c:v>
                </c:pt>
                <c:pt idx="33389" formatCode="General">
                  <c:v>43.340899999999998</c:v>
                </c:pt>
                <c:pt idx="33390" formatCode="General">
                  <c:v>45.958199999999998</c:v>
                </c:pt>
                <c:pt idx="33391" formatCode="General">
                  <c:v>48.353999999999999</c:v>
                </c:pt>
                <c:pt idx="33392" formatCode="General">
                  <c:v>50.5336</c:v>
                </c:pt>
                <c:pt idx="33393" formatCode="General">
                  <c:v>52.526200000000003</c:v>
                </c:pt>
                <c:pt idx="33394" formatCode="General">
                  <c:v>54.300400000000003</c:v>
                </c:pt>
                <c:pt idx="33395" formatCode="General">
                  <c:v>55.7667</c:v>
                </c:pt>
                <c:pt idx="33396" formatCode="General">
                  <c:v>56.752400000000002</c:v>
                </c:pt>
                <c:pt idx="33397" formatCode="General">
                  <c:v>57.137500000000003</c:v>
                </c:pt>
                <c:pt idx="33398" formatCode="General">
                  <c:v>56.955399999999997</c:v>
                </c:pt>
                <c:pt idx="33399" formatCode="General">
                  <c:v>56.283000000000001</c:v>
                </c:pt>
                <c:pt idx="33400" formatCode="General">
                  <c:v>55.215899999999998</c:v>
                </c:pt>
                <c:pt idx="33401" formatCode="General">
                  <c:v>53.886000000000003</c:v>
                </c:pt>
                <c:pt idx="33402" formatCode="General">
                  <c:v>52.423900000000003</c:v>
                </c:pt>
                <c:pt idx="33403" formatCode="General">
                  <c:v>50.927</c:v>
                </c:pt>
                <c:pt idx="33404" formatCode="General">
                  <c:v>49.5032</c:v>
                </c:pt>
                <c:pt idx="33405" formatCode="General">
                  <c:v>48.275500000000001</c:v>
                </c:pt>
                <c:pt idx="33406" formatCode="General">
                  <c:v>47.321100000000001</c:v>
                </c:pt>
                <c:pt idx="33407" formatCode="General">
                  <c:v>46.657499999999999</c:v>
                </c:pt>
                <c:pt idx="33408" formatCode="General">
                  <c:v>46.354199999999999</c:v>
                </c:pt>
                <c:pt idx="33409" formatCode="General">
                  <c:v>46.501100000000001</c:v>
                </c:pt>
                <c:pt idx="33410" formatCode="General">
                  <c:v>47.211599999999997</c:v>
                </c:pt>
                <c:pt idx="33411" formatCode="General">
                  <c:v>48.567399999999999</c:v>
                </c:pt>
                <c:pt idx="33412" formatCode="General">
                  <c:v>50.561599999999999</c:v>
                </c:pt>
                <c:pt idx="33413" formatCode="General">
                  <c:v>53.099699999999999</c:v>
                </c:pt>
                <c:pt idx="33414" formatCode="General">
                  <c:v>56.0366</c:v>
                </c:pt>
                <c:pt idx="33415" formatCode="General">
                  <c:v>59.403399999999998</c:v>
                </c:pt>
                <c:pt idx="33416" formatCode="General">
                  <c:v>63.260800000000003</c:v>
                </c:pt>
                <c:pt idx="33417" formatCode="General">
                  <c:v>67.512900000000002</c:v>
                </c:pt>
                <c:pt idx="33418" formatCode="General">
                  <c:v>71.992900000000006</c:v>
                </c:pt>
                <c:pt idx="33419" formatCode="General">
                  <c:v>76.509299999999996</c:v>
                </c:pt>
                <c:pt idx="33420" formatCode="General">
                  <c:v>80.841899999999995</c:v>
                </c:pt>
                <c:pt idx="33421" formatCode="General">
                  <c:v>84.799700000000001</c:v>
                </c:pt>
                <c:pt idx="33422" formatCode="General">
                  <c:v>88.436899999999994</c:v>
                </c:pt>
                <c:pt idx="33423" formatCode="General">
                  <c:v>91.880700000000004</c:v>
                </c:pt>
                <c:pt idx="33424" formatCode="General">
                  <c:v>95.210800000000006</c:v>
                </c:pt>
                <c:pt idx="33425" formatCode="General">
                  <c:v>98.469700000000003</c:v>
                </c:pt>
                <c:pt idx="33426" formatCode="General">
                  <c:v>101.599</c:v>
                </c:pt>
                <c:pt idx="33427" formatCode="General">
                  <c:v>104.50700000000001</c:v>
                </c:pt>
                <c:pt idx="33428" formatCode="General">
                  <c:v>107.10299999999999</c:v>
                </c:pt>
                <c:pt idx="33429" formatCode="General">
                  <c:v>109.36</c:v>
                </c:pt>
                <c:pt idx="33430" formatCode="General">
                  <c:v>111.283</c:v>
                </c:pt>
                <c:pt idx="33431" formatCode="General">
                  <c:v>112.886</c:v>
                </c:pt>
                <c:pt idx="33432" formatCode="General">
                  <c:v>114.262</c:v>
                </c:pt>
                <c:pt idx="33433" formatCode="General">
                  <c:v>115.559</c:v>
                </c:pt>
                <c:pt idx="33434" formatCode="General">
                  <c:v>116.84699999999999</c:v>
                </c:pt>
                <c:pt idx="33435" formatCode="General">
                  <c:v>118.136</c:v>
                </c:pt>
                <c:pt idx="33436" formatCode="General">
                  <c:v>119.40900000000001</c:v>
                </c:pt>
                <c:pt idx="33437" formatCode="General">
                  <c:v>120.66800000000001</c:v>
                </c:pt>
                <c:pt idx="33438" formatCode="General">
                  <c:v>122</c:v>
                </c:pt>
                <c:pt idx="33439" formatCode="General">
                  <c:v>123.44</c:v>
                </c:pt>
                <c:pt idx="33440" formatCode="General">
                  <c:v>124.94499999999999</c:v>
                </c:pt>
                <c:pt idx="33441" formatCode="General">
                  <c:v>126.41800000000001</c:v>
                </c:pt>
                <c:pt idx="33442" formatCode="General">
                  <c:v>127.756</c:v>
                </c:pt>
                <c:pt idx="33443" formatCode="General">
                  <c:v>128.92500000000001</c:v>
                </c:pt>
                <c:pt idx="33444" formatCode="General">
                  <c:v>129.935</c:v>
                </c:pt>
                <c:pt idx="33445" formatCode="General">
                  <c:v>130.86500000000001</c:v>
                </c:pt>
                <c:pt idx="33446" formatCode="General">
                  <c:v>131.798</c:v>
                </c:pt>
                <c:pt idx="33447" formatCode="General">
                  <c:v>132.78100000000001</c:v>
                </c:pt>
                <c:pt idx="33448" formatCode="General">
                  <c:v>133.79300000000001</c:v>
                </c:pt>
                <c:pt idx="33449" formatCode="General">
                  <c:v>134.78700000000001</c:v>
                </c:pt>
                <c:pt idx="33450" formatCode="General">
                  <c:v>135.79</c:v>
                </c:pt>
                <c:pt idx="33451" formatCode="General">
                  <c:v>136.84700000000001</c:v>
                </c:pt>
                <c:pt idx="33452" formatCode="General">
                  <c:v>137.99</c:v>
                </c:pt>
                <c:pt idx="33453" formatCode="General">
                  <c:v>139.149</c:v>
                </c:pt>
                <c:pt idx="33454" formatCode="General">
                  <c:v>140.18799999999999</c:v>
                </c:pt>
                <c:pt idx="33455" formatCode="General">
                  <c:v>141.089</c:v>
                </c:pt>
                <c:pt idx="33456" formatCode="General">
                  <c:v>141.87</c:v>
                </c:pt>
                <c:pt idx="33457" formatCode="General">
                  <c:v>142.506</c:v>
                </c:pt>
                <c:pt idx="33458" formatCode="General">
                  <c:v>142.965</c:v>
                </c:pt>
                <c:pt idx="33459" formatCode="General">
                  <c:v>143.23400000000001</c:v>
                </c:pt>
                <c:pt idx="33460" formatCode="General">
                  <c:v>143.30699999999999</c:v>
                </c:pt>
                <c:pt idx="33461" formatCode="General">
                  <c:v>143.19800000000001</c:v>
                </c:pt>
                <c:pt idx="33462" formatCode="General">
                  <c:v>143.00800000000001</c:v>
                </c:pt>
                <c:pt idx="33463" formatCode="General">
                  <c:v>142.852</c:v>
                </c:pt>
                <c:pt idx="33464" formatCode="General">
                  <c:v>142.78100000000001</c:v>
                </c:pt>
                <c:pt idx="33465" formatCode="General">
                  <c:v>142.78700000000001</c:v>
                </c:pt>
                <c:pt idx="33466" formatCode="General">
                  <c:v>142.77699999999999</c:v>
                </c:pt>
                <c:pt idx="33467" formatCode="General">
                  <c:v>142.74299999999999</c:v>
                </c:pt>
                <c:pt idx="33468" formatCode="General">
                  <c:v>142.75200000000001</c:v>
                </c:pt>
                <c:pt idx="33469" formatCode="General">
                  <c:v>142.92099999999999</c:v>
                </c:pt>
                <c:pt idx="33470" formatCode="General">
                  <c:v>143.352</c:v>
                </c:pt>
                <c:pt idx="33471" formatCode="General">
                  <c:v>144.04</c:v>
                </c:pt>
                <c:pt idx="33472" formatCode="General">
                  <c:v>144.91499999999999</c:v>
                </c:pt>
                <c:pt idx="33473" formatCode="General">
                  <c:v>145.87799999999999</c:v>
                </c:pt>
                <c:pt idx="33474" formatCode="General">
                  <c:v>146.845</c:v>
                </c:pt>
                <c:pt idx="33475" formatCode="General">
                  <c:v>147.75700000000001</c:v>
                </c:pt>
                <c:pt idx="33476" formatCode="General">
                  <c:v>148.58799999999999</c:v>
                </c:pt>
                <c:pt idx="33477" formatCode="General">
                  <c:v>149.35599999999999</c:v>
                </c:pt>
                <c:pt idx="33478" formatCode="General">
                  <c:v>150.178</c:v>
                </c:pt>
                <c:pt idx="33479" formatCode="General">
                  <c:v>151.13800000000001</c:v>
                </c:pt>
                <c:pt idx="33480" formatCode="General">
                  <c:v>152.226</c:v>
                </c:pt>
                <c:pt idx="33481" formatCode="General">
                  <c:v>153.33699999999999</c:v>
                </c:pt>
                <c:pt idx="33482" formatCode="General">
                  <c:v>154.32</c:v>
                </c:pt>
                <c:pt idx="33483" formatCode="General">
                  <c:v>155.084</c:v>
                </c:pt>
                <c:pt idx="33484" formatCode="General">
                  <c:v>155.59100000000001</c:v>
                </c:pt>
                <c:pt idx="33485" formatCode="General">
                  <c:v>155.85900000000001</c:v>
                </c:pt>
                <c:pt idx="33486" formatCode="General">
                  <c:v>155.90899999999999</c:v>
                </c:pt>
                <c:pt idx="33487" formatCode="General">
                  <c:v>155.75</c:v>
                </c:pt>
                <c:pt idx="33488" formatCode="General">
                  <c:v>155.38999999999999</c:v>
                </c:pt>
                <c:pt idx="33489" formatCode="General">
                  <c:v>154.84200000000001</c:v>
                </c:pt>
                <c:pt idx="33490" formatCode="General">
                  <c:v>154.167</c:v>
                </c:pt>
                <c:pt idx="33491" formatCode="General">
                  <c:v>153.42599999999999</c:v>
                </c:pt>
                <c:pt idx="33492" formatCode="General">
                  <c:v>152.64400000000001</c:v>
                </c:pt>
                <c:pt idx="33493" formatCode="General">
                  <c:v>151.82599999999999</c:v>
                </c:pt>
                <c:pt idx="33494" formatCode="General">
                  <c:v>150.953</c:v>
                </c:pt>
                <c:pt idx="33495" formatCode="General">
                  <c:v>149.994</c:v>
                </c:pt>
                <c:pt idx="33496" formatCode="General">
                  <c:v>148.91499999999999</c:v>
                </c:pt>
                <c:pt idx="33497" formatCode="General">
                  <c:v>147.63900000000001</c:v>
                </c:pt>
                <c:pt idx="33498" formatCode="General">
                  <c:v>146.071</c:v>
                </c:pt>
                <c:pt idx="33499" formatCode="General">
                  <c:v>144.13499999999999</c:v>
                </c:pt>
                <c:pt idx="33500" formatCode="General">
                  <c:v>141.83500000000001</c:v>
                </c:pt>
                <c:pt idx="33501" formatCode="General">
                  <c:v>139.25399999999999</c:v>
                </c:pt>
                <c:pt idx="33502" formatCode="General">
                  <c:v>136.49299999999999</c:v>
                </c:pt>
                <c:pt idx="33503" formatCode="General">
                  <c:v>133.65899999999999</c:v>
                </c:pt>
                <c:pt idx="33504" formatCode="General">
                  <c:v>130.92099999999999</c:v>
                </c:pt>
                <c:pt idx="33505" formatCode="General">
                  <c:v>128.37700000000001</c:v>
                </c:pt>
                <c:pt idx="33506" formatCode="General">
                  <c:v>125.958</c:v>
                </c:pt>
                <c:pt idx="33507" formatCode="General">
                  <c:v>123.593</c:v>
                </c:pt>
                <c:pt idx="33508" formatCode="General">
                  <c:v>121.235</c:v>
                </c:pt>
                <c:pt idx="33509" formatCode="General">
                  <c:v>118.774</c:v>
                </c:pt>
                <c:pt idx="33510" formatCode="General">
                  <c:v>116.136</c:v>
                </c:pt>
                <c:pt idx="33511" formatCode="General">
                  <c:v>113.44499999999999</c:v>
                </c:pt>
                <c:pt idx="33512" formatCode="General">
                  <c:v>110.831</c:v>
                </c:pt>
                <c:pt idx="33513" formatCode="General">
                  <c:v>108.348</c:v>
                </c:pt>
                <c:pt idx="33514" formatCode="General">
                  <c:v>106.047</c:v>
                </c:pt>
                <c:pt idx="33515" formatCode="General">
                  <c:v>103.961</c:v>
                </c:pt>
                <c:pt idx="33516" formatCode="General">
                  <c:v>102.07299999999999</c:v>
                </c:pt>
                <c:pt idx="33517" formatCode="General">
                  <c:v>100.33199999999999</c:v>
                </c:pt>
                <c:pt idx="33518" formatCode="General">
                  <c:v>98.679699999999997</c:v>
                </c:pt>
                <c:pt idx="33519" formatCode="General">
                  <c:v>97.059399999999997</c:v>
                </c:pt>
                <c:pt idx="33520" formatCode="General">
                  <c:v>95.437799999999996</c:v>
                </c:pt>
                <c:pt idx="33521" formatCode="General">
                  <c:v>93.820800000000006</c:v>
                </c:pt>
                <c:pt idx="33522" formatCode="General">
                  <c:v>92.233699999999999</c:v>
                </c:pt>
                <c:pt idx="33523" formatCode="General">
                  <c:v>90.68</c:v>
                </c:pt>
                <c:pt idx="33524" formatCode="General">
                  <c:v>89.158900000000003</c:v>
                </c:pt>
                <c:pt idx="33525" formatCode="General">
                  <c:v>87.677499999999995</c:v>
                </c:pt>
                <c:pt idx="33526" formatCode="General">
                  <c:v>86.243099999999998</c:v>
                </c:pt>
                <c:pt idx="33527" formatCode="General">
                  <c:v>84.856200000000001</c:v>
                </c:pt>
                <c:pt idx="33528" formatCode="General">
                  <c:v>83.484999999999999</c:v>
                </c:pt>
                <c:pt idx="33529" formatCode="General">
                  <c:v>82.091700000000003</c:v>
                </c:pt>
                <c:pt idx="33530" formatCode="General">
                  <c:v>80.708500000000001</c:v>
                </c:pt>
                <c:pt idx="33531" formatCode="General">
                  <c:v>79.3703</c:v>
                </c:pt>
                <c:pt idx="33532" formatCode="General">
                  <c:v>78.071799999999996</c:v>
                </c:pt>
                <c:pt idx="33533" formatCode="General">
                  <c:v>76.834999999999994</c:v>
                </c:pt>
                <c:pt idx="33534" formatCode="General">
                  <c:v>75.704599999999999</c:v>
                </c:pt>
                <c:pt idx="33535" formatCode="General">
                  <c:v>74.620099999999994</c:v>
                </c:pt>
                <c:pt idx="33536" formatCode="General">
                  <c:v>73.471500000000006</c:v>
                </c:pt>
                <c:pt idx="33537" formatCode="General">
                  <c:v>72.133600000000001</c:v>
                </c:pt>
                <c:pt idx="33538" formatCode="General">
                  <c:v>70.464500000000001</c:v>
                </c:pt>
                <c:pt idx="33539" formatCode="General">
                  <c:v>68.360799999999998</c:v>
                </c:pt>
                <c:pt idx="33540" formatCode="General">
                  <c:v>65.697500000000005</c:v>
                </c:pt>
                <c:pt idx="33541" formatCode="General">
                  <c:v>62.368699999999997</c:v>
                </c:pt>
                <c:pt idx="33542" formatCode="General">
                  <c:v>58.344000000000001</c:v>
                </c:pt>
                <c:pt idx="33543" formatCode="General">
                  <c:v>53.631599999999999</c:v>
                </c:pt>
                <c:pt idx="33544" formatCode="General">
                  <c:v>48.208399999999997</c:v>
                </c:pt>
                <c:pt idx="33545" formatCode="General">
                  <c:v>42.102499999999999</c:v>
                </c:pt>
                <c:pt idx="33546" formatCode="General">
                  <c:v>35.4574</c:v>
                </c:pt>
                <c:pt idx="33547" formatCode="General">
                  <c:v>28.406400000000001</c:v>
                </c:pt>
                <c:pt idx="33548" formatCode="General">
                  <c:v>21.0351</c:v>
                </c:pt>
                <c:pt idx="33549" formatCode="General">
                  <c:v>13.4625</c:v>
                </c:pt>
                <c:pt idx="33550" formatCode="General">
                  <c:v>5.9037800000000002</c:v>
                </c:pt>
                <c:pt idx="33551" formatCode="General">
                  <c:v>-1.1566700000000001</c:v>
                </c:pt>
                <c:pt idx="33552" formatCode="General">
                  <c:v>-7.1407699999999998</c:v>
                </c:pt>
                <c:pt idx="33553" formatCode="General">
                  <c:v>-11.558400000000001</c:v>
                </c:pt>
                <c:pt idx="33554" formatCode="General">
                  <c:v>-14.254899999999999</c:v>
                </c:pt>
                <c:pt idx="33555" formatCode="General">
                  <c:v>-15.3865</c:v>
                </c:pt>
                <c:pt idx="33556" formatCode="General">
                  <c:v>-17.855899999999998</c:v>
                </c:pt>
                <c:pt idx="33557" formatCode="General">
                  <c:v>-26.390599999999999</c:v>
                </c:pt>
                <c:pt idx="33558" formatCode="General">
                  <c:v>-50.923999999999999</c:v>
                </c:pt>
                <c:pt idx="33559" formatCode="General">
                  <c:v>-96.640500000000003</c:v>
                </c:pt>
                <c:pt idx="33560" formatCode="General">
                  <c:v>-155.22800000000001</c:v>
                </c:pt>
                <c:pt idx="33561" formatCode="General">
                  <c:v>-212.27600000000001</c:v>
                </c:pt>
                <c:pt idx="33562" formatCode="General">
                  <c:v>-255.65100000000001</c:v>
                </c:pt>
                <c:pt idx="33563" formatCode="General">
                  <c:v>-283.75799999999998</c:v>
                </c:pt>
                <c:pt idx="33564" formatCode="General">
                  <c:v>-299.01</c:v>
                </c:pt>
                <c:pt idx="33565" formatCode="General">
                  <c:v>-305.94</c:v>
                </c:pt>
                <c:pt idx="33566" formatCode="General">
                  <c:v>-308.82</c:v>
                </c:pt>
                <c:pt idx="33567" formatCode="General">
                  <c:v>-308.88099999999997</c:v>
                </c:pt>
                <c:pt idx="33568" formatCode="General">
                  <c:v>-306.553</c:v>
                </c:pt>
                <c:pt idx="33569" formatCode="General">
                  <c:v>-301.64600000000002</c:v>
                </c:pt>
                <c:pt idx="33570" formatCode="General">
                  <c:v>-294.37799999999999</c:v>
                </c:pt>
                <c:pt idx="33571" formatCode="General">
                  <c:v>-285.15699999999998</c:v>
                </c:pt>
                <c:pt idx="33572" formatCode="General">
                  <c:v>-274.459</c:v>
                </c:pt>
                <c:pt idx="33573" formatCode="General">
                  <c:v>-262.791</c:v>
                </c:pt>
                <c:pt idx="33574" formatCode="General">
                  <c:v>-250.667</c:v>
                </c:pt>
                <c:pt idx="33575" formatCode="General">
                  <c:v>-238.499</c:v>
                </c:pt>
                <c:pt idx="33576" formatCode="General">
                  <c:v>-226.63399999999999</c:v>
                </c:pt>
                <c:pt idx="33577" formatCode="General">
                  <c:v>-215.46199999999999</c:v>
                </c:pt>
                <c:pt idx="33578" formatCode="General">
                  <c:v>-205.392</c:v>
                </c:pt>
                <c:pt idx="33579" formatCode="General">
                  <c:v>-196.869</c:v>
                </c:pt>
                <c:pt idx="33580" formatCode="General">
                  <c:v>-190.21799999999999</c:v>
                </c:pt>
                <c:pt idx="33581" formatCode="General">
                  <c:v>-185.56399999999999</c:v>
                </c:pt>
                <c:pt idx="33582" formatCode="General">
                  <c:v>-183.06899999999999</c:v>
                </c:pt>
                <c:pt idx="33583" formatCode="General">
                  <c:v>-182.87100000000001</c:v>
                </c:pt>
                <c:pt idx="33584" formatCode="General">
                  <c:v>-184.87100000000001</c:v>
                </c:pt>
                <c:pt idx="33585" formatCode="General">
                  <c:v>-188.82300000000001</c:v>
                </c:pt>
                <c:pt idx="33586" formatCode="General">
                  <c:v>-194.39</c:v>
                </c:pt>
                <c:pt idx="33587" formatCode="General">
                  <c:v>-201.36099999999999</c:v>
                </c:pt>
                <c:pt idx="33588" formatCode="General">
                  <c:v>-209.69</c:v>
                </c:pt>
                <c:pt idx="33589" formatCode="General">
                  <c:v>-219.31</c:v>
                </c:pt>
                <c:pt idx="33590" formatCode="General">
                  <c:v>-230.10300000000001</c:v>
                </c:pt>
                <c:pt idx="33591" formatCode="General">
                  <c:v>-241.82</c:v>
                </c:pt>
                <c:pt idx="33592" formatCode="General">
                  <c:v>-254.26300000000001</c:v>
                </c:pt>
                <c:pt idx="33593" formatCode="General">
                  <c:v>-267.45400000000001</c:v>
                </c:pt>
                <c:pt idx="33594" formatCode="General">
                  <c:v>-281.34199999999998</c:v>
                </c:pt>
                <c:pt idx="33595" formatCode="General">
                  <c:v>-295.72699999999998</c:v>
                </c:pt>
                <c:pt idx="33596" formatCode="General">
                  <c:v>-310.29000000000002</c:v>
                </c:pt>
                <c:pt idx="33597" formatCode="General">
                  <c:v>-324.714</c:v>
                </c:pt>
                <c:pt idx="33598" formatCode="General">
                  <c:v>-338.85700000000003</c:v>
                </c:pt>
                <c:pt idx="33599" formatCode="General">
                  <c:v>-352.6</c:v>
                </c:pt>
                <c:pt idx="33600" formatCode="General">
                  <c:v>-365.80799999999999</c:v>
                </c:pt>
                <c:pt idx="33601" formatCode="General">
                  <c:v>-378.33100000000002</c:v>
                </c:pt>
                <c:pt idx="33602" formatCode="General">
                  <c:v>-390.01299999999998</c:v>
                </c:pt>
                <c:pt idx="33603" formatCode="General">
                  <c:v>-400.71300000000002</c:v>
                </c:pt>
                <c:pt idx="33604" formatCode="General">
                  <c:v>-410.31700000000001</c:v>
                </c:pt>
                <c:pt idx="33605" formatCode="General">
                  <c:v>-418.75599999999997</c:v>
                </c:pt>
                <c:pt idx="33606" formatCode="General">
                  <c:v>-425.99799999999999</c:v>
                </c:pt>
                <c:pt idx="33607" formatCode="General">
                  <c:v>-432.06299999999999</c:v>
                </c:pt>
                <c:pt idx="33608" formatCode="General">
                  <c:v>-437.05500000000001</c:v>
                </c:pt>
                <c:pt idx="33609" formatCode="General">
                  <c:v>-441.12299999999999</c:v>
                </c:pt>
                <c:pt idx="33610" formatCode="General">
                  <c:v>-444.36399999999998</c:v>
                </c:pt>
                <c:pt idx="33611" formatCode="General">
                  <c:v>-446.81700000000001</c:v>
                </c:pt>
                <c:pt idx="33612" formatCode="General">
                  <c:v>-448.34899999999999</c:v>
                </c:pt>
                <c:pt idx="33613" formatCode="General">
                  <c:v>-448.88499999999999</c:v>
                </c:pt>
                <c:pt idx="33614" formatCode="General">
                  <c:v>-448.54599999999999</c:v>
                </c:pt>
                <c:pt idx="33615" formatCode="General">
                  <c:v>-447.49700000000001</c:v>
                </c:pt>
                <c:pt idx="33616" formatCode="General">
                  <c:v>-445.90600000000001</c:v>
                </c:pt>
                <c:pt idx="33617" formatCode="General">
                  <c:v>-443.81900000000002</c:v>
                </c:pt>
                <c:pt idx="33618" formatCode="General">
                  <c:v>-441.26600000000002</c:v>
                </c:pt>
                <c:pt idx="33619" formatCode="General">
                  <c:v>-438.35500000000002</c:v>
                </c:pt>
                <c:pt idx="33620" formatCode="General">
                  <c:v>-435.298</c:v>
                </c:pt>
                <c:pt idx="33621" formatCode="General">
                  <c:v>-432.39600000000002</c:v>
                </c:pt>
                <c:pt idx="33622" formatCode="General">
                  <c:v>-429.822</c:v>
                </c:pt>
                <c:pt idx="33623" formatCode="General">
                  <c:v>-427.63600000000002</c:v>
                </c:pt>
                <c:pt idx="33624" formatCode="General">
                  <c:v>-425.64499999999998</c:v>
                </c:pt>
                <c:pt idx="33625" formatCode="General">
                  <c:v>-423.61599999999999</c:v>
                </c:pt>
                <c:pt idx="33626" formatCode="General">
                  <c:v>-421.51100000000002</c:v>
                </c:pt>
                <c:pt idx="33627" formatCode="General">
                  <c:v>-419.3</c:v>
                </c:pt>
                <c:pt idx="33628" formatCode="General">
                  <c:v>-416.988</c:v>
                </c:pt>
                <c:pt idx="33629" formatCode="General">
                  <c:v>-414.62700000000001</c:v>
                </c:pt>
                <c:pt idx="33630" formatCode="General">
                  <c:v>-412.28199999999998</c:v>
                </c:pt>
                <c:pt idx="33631" formatCode="General">
                  <c:v>-410.03</c:v>
                </c:pt>
                <c:pt idx="33632" formatCode="General">
                  <c:v>-407.98899999999998</c:v>
                </c:pt>
                <c:pt idx="33633" formatCode="General">
                  <c:v>-406.33199999999999</c:v>
                </c:pt>
                <c:pt idx="33634" formatCode="General">
                  <c:v>-405.27800000000002</c:v>
                </c:pt>
                <c:pt idx="33635" formatCode="General">
                  <c:v>-405.012</c:v>
                </c:pt>
                <c:pt idx="33636" formatCode="General">
                  <c:v>-405.52499999999998</c:v>
                </c:pt>
                <c:pt idx="33637" formatCode="General">
                  <c:v>-406.67</c:v>
                </c:pt>
                <c:pt idx="33638" formatCode="General">
                  <c:v>-408.27699999999999</c:v>
                </c:pt>
                <c:pt idx="33639" formatCode="General">
                  <c:v>-410.16800000000001</c:v>
                </c:pt>
                <c:pt idx="33640" formatCode="General">
                  <c:v>-412.19499999999999</c:v>
                </c:pt>
                <c:pt idx="33641" formatCode="General">
                  <c:v>-414.23500000000001</c:v>
                </c:pt>
                <c:pt idx="33642" formatCode="General">
                  <c:v>-416.21199999999999</c:v>
                </c:pt>
                <c:pt idx="33643" formatCode="General">
                  <c:v>-418.02699999999999</c:v>
                </c:pt>
                <c:pt idx="33644" formatCode="General">
                  <c:v>-419.577</c:v>
                </c:pt>
                <c:pt idx="33645" formatCode="General">
                  <c:v>-420.74400000000003</c:v>
                </c:pt>
                <c:pt idx="33646" formatCode="General">
                  <c:v>-421.41399999999999</c:v>
                </c:pt>
                <c:pt idx="33647" formatCode="General">
                  <c:v>-421.50099999999998</c:v>
                </c:pt>
                <c:pt idx="33648" formatCode="General">
                  <c:v>-420.98099999999999</c:v>
                </c:pt>
                <c:pt idx="33649" formatCode="General">
                  <c:v>-419.89400000000001</c:v>
                </c:pt>
                <c:pt idx="33650" formatCode="General">
                  <c:v>-418.28</c:v>
                </c:pt>
                <c:pt idx="33651" formatCode="General">
                  <c:v>-416.16800000000001</c:v>
                </c:pt>
                <c:pt idx="33652" formatCode="General">
                  <c:v>-413.56099999999998</c:v>
                </c:pt>
                <c:pt idx="33653" formatCode="General">
                  <c:v>-410.50900000000001</c:v>
                </c:pt>
                <c:pt idx="33654" formatCode="General">
                  <c:v>-407.12200000000001</c:v>
                </c:pt>
                <c:pt idx="33655" formatCode="General">
                  <c:v>-403.49099999999999</c:v>
                </c:pt>
                <c:pt idx="33656" formatCode="General">
                  <c:v>-399.66899999999998</c:v>
                </c:pt>
                <c:pt idx="33657" formatCode="General">
                  <c:v>-395.72199999999998</c:v>
                </c:pt>
                <c:pt idx="33658" formatCode="General">
                  <c:v>-391.68799999999999</c:v>
                </c:pt>
                <c:pt idx="33659" formatCode="General">
                  <c:v>-387.423</c:v>
                </c:pt>
                <c:pt idx="33660" formatCode="General">
                  <c:v>-382.834</c:v>
                </c:pt>
                <c:pt idx="33661" formatCode="General">
                  <c:v>-378.00799999999998</c:v>
                </c:pt>
                <c:pt idx="33662" formatCode="General">
                  <c:v>-373.05500000000001</c:v>
                </c:pt>
                <c:pt idx="33663" formatCode="General">
                  <c:v>-368.077</c:v>
                </c:pt>
                <c:pt idx="33664" formatCode="General">
                  <c:v>-363.096</c:v>
                </c:pt>
                <c:pt idx="33665" formatCode="General">
                  <c:v>-358.11099999999999</c:v>
                </c:pt>
                <c:pt idx="33666" formatCode="General">
                  <c:v>-353.11500000000001</c:v>
                </c:pt>
                <c:pt idx="33667" formatCode="General">
                  <c:v>-348.09199999999998</c:v>
                </c:pt>
                <c:pt idx="33668" formatCode="General">
                  <c:v>-343.03399999999999</c:v>
                </c:pt>
                <c:pt idx="33669" formatCode="General">
                  <c:v>-338.03899999999999</c:v>
                </c:pt>
                <c:pt idx="33670" formatCode="General">
                  <c:v>-333.274</c:v>
                </c:pt>
                <c:pt idx="33671" formatCode="General">
                  <c:v>-328.92099999999999</c:v>
                </c:pt>
                <c:pt idx="33672" formatCode="General">
                  <c:v>-325.084</c:v>
                </c:pt>
                <c:pt idx="33673" formatCode="General">
                  <c:v>-321.709</c:v>
                </c:pt>
                <c:pt idx="33674" formatCode="General">
                  <c:v>-318.64800000000002</c:v>
                </c:pt>
                <c:pt idx="33675" formatCode="General">
                  <c:v>-315.70699999999999</c:v>
                </c:pt>
                <c:pt idx="33676" formatCode="General">
                  <c:v>-312.75900000000001</c:v>
                </c:pt>
                <c:pt idx="33677" formatCode="General">
                  <c:v>-309.73599999999999</c:v>
                </c:pt>
                <c:pt idx="33678" formatCode="General">
                  <c:v>-306.57900000000001</c:v>
                </c:pt>
                <c:pt idx="33679" formatCode="General">
                  <c:v>-303.24900000000002</c:v>
                </c:pt>
                <c:pt idx="33680" formatCode="General">
                  <c:v>-299.774</c:v>
                </c:pt>
                <c:pt idx="33681" formatCode="General">
                  <c:v>-296.10500000000002</c:v>
                </c:pt>
                <c:pt idx="33682" formatCode="General">
                  <c:v>-292.084</c:v>
                </c:pt>
                <c:pt idx="33683" formatCode="General">
                  <c:v>-287.56400000000002</c:v>
                </c:pt>
                <c:pt idx="33684" formatCode="General">
                  <c:v>-282.43299999999999</c:v>
                </c:pt>
                <c:pt idx="33685" formatCode="General">
                  <c:v>-276.47899999999998</c:v>
                </c:pt>
                <c:pt idx="33686" formatCode="General">
                  <c:v>-269.56299999999999</c:v>
                </c:pt>
                <c:pt idx="33687" formatCode="General">
                  <c:v>-261.77499999999998</c:v>
                </c:pt>
                <c:pt idx="33688" formatCode="General">
                  <c:v>-253.279</c:v>
                </c:pt>
                <c:pt idx="33689" formatCode="General">
                  <c:v>-244.25399999999999</c:v>
                </c:pt>
                <c:pt idx="33690" formatCode="General">
                  <c:v>-234.83600000000001</c:v>
                </c:pt>
                <c:pt idx="33691" formatCode="General">
                  <c:v>-225.124</c:v>
                </c:pt>
                <c:pt idx="33692" formatCode="General">
                  <c:v>-215.31200000000001</c:v>
                </c:pt>
                <c:pt idx="33693" formatCode="General">
                  <c:v>-205.60900000000001</c:v>
                </c:pt>
                <c:pt idx="33694" formatCode="General">
                  <c:v>-196.14099999999999</c:v>
                </c:pt>
                <c:pt idx="33695" formatCode="General">
                  <c:v>-186.95400000000001</c:v>
                </c:pt>
                <c:pt idx="33696" formatCode="General">
                  <c:v>-178.03299999999999</c:v>
                </c:pt>
                <c:pt idx="33697" formatCode="General">
                  <c:v>-169.40100000000001</c:v>
                </c:pt>
                <c:pt idx="33698" formatCode="General">
                  <c:v>-161.108</c:v>
                </c:pt>
                <c:pt idx="33699" formatCode="General">
                  <c:v>-153.29599999999999</c:v>
                </c:pt>
                <c:pt idx="33700" formatCode="General">
                  <c:v>-146.17400000000001</c:v>
                </c:pt>
                <c:pt idx="33701" formatCode="General">
                  <c:v>-139.98699999999999</c:v>
                </c:pt>
                <c:pt idx="33702" formatCode="General">
                  <c:v>-134.77000000000001</c:v>
                </c:pt>
                <c:pt idx="33703" formatCode="General">
                  <c:v>-130.33099999999999</c:v>
                </c:pt>
                <c:pt idx="33704" formatCode="General">
                  <c:v>-126.43</c:v>
                </c:pt>
                <c:pt idx="33705" formatCode="General">
                  <c:v>-122.849</c:v>
                </c:pt>
                <c:pt idx="33706" formatCode="General">
                  <c:v>-119.434</c:v>
                </c:pt>
                <c:pt idx="33707" formatCode="General">
                  <c:v>-116.051</c:v>
                </c:pt>
                <c:pt idx="33708" formatCode="General">
                  <c:v>-112.626</c:v>
                </c:pt>
                <c:pt idx="33709" formatCode="General">
                  <c:v>-109.15300000000001</c:v>
                </c:pt>
                <c:pt idx="33710" formatCode="General">
                  <c:v>-105.66500000000001</c:v>
                </c:pt>
                <c:pt idx="33711" formatCode="General">
                  <c:v>-102.18300000000001</c:v>
                </c:pt>
                <c:pt idx="33712" formatCode="General">
                  <c:v>-98.698400000000007</c:v>
                </c:pt>
                <c:pt idx="33713" formatCode="General">
                  <c:v>-95.087400000000002</c:v>
                </c:pt>
                <c:pt idx="33714" formatCode="General">
                  <c:v>-91.184799999999996</c:v>
                </c:pt>
                <c:pt idx="33715" formatCode="General">
                  <c:v>-86.822800000000001</c:v>
                </c:pt>
                <c:pt idx="33716" formatCode="General">
                  <c:v>-81.893500000000003</c:v>
                </c:pt>
                <c:pt idx="33717" formatCode="General">
                  <c:v>-76.376999999999995</c:v>
                </c:pt>
                <c:pt idx="33718" formatCode="General">
                  <c:v>-70.326400000000007</c:v>
                </c:pt>
                <c:pt idx="33719" formatCode="General">
                  <c:v>-63.835599999999999</c:v>
                </c:pt>
                <c:pt idx="33720" formatCode="General">
                  <c:v>-57.017499999999998</c:v>
                </c:pt>
                <c:pt idx="33721" formatCode="General">
                  <c:v>-49.972700000000003</c:v>
                </c:pt>
                <c:pt idx="33722" formatCode="General">
                  <c:v>-42.748100000000001</c:v>
                </c:pt>
                <c:pt idx="33723" formatCode="General">
                  <c:v>-35.321899999999999</c:v>
                </c:pt>
                <c:pt idx="33724" formatCode="General">
                  <c:v>-27.645</c:v>
                </c:pt>
                <c:pt idx="33725" formatCode="General">
                  <c:v>-19.6633</c:v>
                </c:pt>
                <c:pt idx="33726" formatCode="General">
                  <c:v>-11.3592</c:v>
                </c:pt>
                <c:pt idx="33727" formatCode="General">
                  <c:v>-2.81047</c:v>
                </c:pt>
                <c:pt idx="33728" formatCode="General">
                  <c:v>5.8604799999999999</c:v>
                </c:pt>
                <c:pt idx="33729" formatCode="General">
                  <c:v>14.52</c:v>
                </c:pt>
                <c:pt idx="33730" formatCode="General">
                  <c:v>23.088799999999999</c:v>
                </c:pt>
                <c:pt idx="33731" formatCode="General">
                  <c:v>31.523399999999999</c:v>
                </c:pt>
                <c:pt idx="33732" formatCode="General">
                  <c:v>39.787100000000002</c:v>
                </c:pt>
                <c:pt idx="33733" formatCode="General">
                  <c:v>47.869700000000002</c:v>
                </c:pt>
                <c:pt idx="33734" formatCode="General">
                  <c:v>55.809399999999997</c:v>
                </c:pt>
                <c:pt idx="33735" formatCode="General">
                  <c:v>63.639099999999999</c:v>
                </c:pt>
                <c:pt idx="33736" formatCode="General">
                  <c:v>71.361500000000007</c:v>
                </c:pt>
                <c:pt idx="33737" formatCode="General">
                  <c:v>78.942400000000006</c:v>
                </c:pt>
                <c:pt idx="33738" formatCode="General">
                  <c:v>86.318399999999997</c:v>
                </c:pt>
                <c:pt idx="33739" formatCode="General">
                  <c:v>93.392799999999994</c:v>
                </c:pt>
                <c:pt idx="33740" formatCode="General">
                  <c:v>100.08</c:v>
                </c:pt>
                <c:pt idx="33741" formatCode="General">
                  <c:v>106.34699999999999</c:v>
                </c:pt>
                <c:pt idx="33742" formatCode="General">
                  <c:v>112.227</c:v>
                </c:pt>
                <c:pt idx="33743" formatCode="General">
                  <c:v>117.81100000000001</c:v>
                </c:pt>
                <c:pt idx="33744" formatCode="General">
                  <c:v>123.182</c:v>
                </c:pt>
                <c:pt idx="33745" formatCode="General">
                  <c:v>128.41300000000001</c:v>
                </c:pt>
                <c:pt idx="33746" formatCode="General">
                  <c:v>133.58600000000001</c:v>
                </c:pt>
                <c:pt idx="33747" formatCode="General">
                  <c:v>138.767</c:v>
                </c:pt>
                <c:pt idx="33748" formatCode="General">
                  <c:v>143.97300000000001</c:v>
                </c:pt>
                <c:pt idx="33749" formatCode="General">
                  <c:v>149.12100000000001</c:v>
                </c:pt>
                <c:pt idx="33750" formatCode="General">
                  <c:v>154.09899999999999</c:v>
                </c:pt>
                <c:pt idx="33751" formatCode="General">
                  <c:v>158.899</c:v>
                </c:pt>
                <c:pt idx="33752" formatCode="General">
                  <c:v>163.565</c:v>
                </c:pt>
                <c:pt idx="33753" formatCode="General">
                  <c:v>168.191</c:v>
                </c:pt>
                <c:pt idx="33754" formatCode="General">
                  <c:v>172.858</c:v>
                </c:pt>
                <c:pt idx="33755" formatCode="General">
                  <c:v>177.59700000000001</c:v>
                </c:pt>
                <c:pt idx="33756" formatCode="General">
                  <c:v>182.38200000000001</c:v>
                </c:pt>
                <c:pt idx="33757" formatCode="General">
                  <c:v>187.155</c:v>
                </c:pt>
                <c:pt idx="33758" formatCode="General">
                  <c:v>191.89599999999999</c:v>
                </c:pt>
                <c:pt idx="33759" formatCode="General">
                  <c:v>196.55199999999999</c:v>
                </c:pt>
                <c:pt idx="33760" formatCode="General">
                  <c:v>200.958</c:v>
                </c:pt>
                <c:pt idx="33761" formatCode="General">
                  <c:v>205.03899999999999</c:v>
                </c:pt>
                <c:pt idx="33762" formatCode="General">
                  <c:v>208.85900000000001</c:v>
                </c:pt>
                <c:pt idx="33763" formatCode="General">
                  <c:v>212.53700000000001</c:v>
                </c:pt>
                <c:pt idx="33764" formatCode="General">
                  <c:v>216.18700000000001</c:v>
                </c:pt>
                <c:pt idx="33765" formatCode="General">
                  <c:v>219.78399999999999</c:v>
                </c:pt>
                <c:pt idx="33766" formatCode="General">
                  <c:v>223.27199999999999</c:v>
                </c:pt>
                <c:pt idx="33767" formatCode="General">
                  <c:v>226.642</c:v>
                </c:pt>
                <c:pt idx="33768" formatCode="General">
                  <c:v>229.95</c:v>
                </c:pt>
                <c:pt idx="33769" formatCode="General">
                  <c:v>233.34299999999999</c:v>
                </c:pt>
                <c:pt idx="33770" formatCode="General">
                  <c:v>236.93600000000001</c:v>
                </c:pt>
                <c:pt idx="33771" formatCode="General">
                  <c:v>240.804</c:v>
                </c:pt>
                <c:pt idx="33772" formatCode="General">
                  <c:v>245.095</c:v>
                </c:pt>
                <c:pt idx="33773" formatCode="General">
                  <c:v>249.904</c:v>
                </c:pt>
                <c:pt idx="33774" formatCode="General">
                  <c:v>255.173</c:v>
                </c:pt>
                <c:pt idx="33775" formatCode="General">
                  <c:v>260.74700000000001</c:v>
                </c:pt>
                <c:pt idx="33776" formatCode="General">
                  <c:v>266.43099999999998</c:v>
                </c:pt>
                <c:pt idx="33777" formatCode="General">
                  <c:v>272.084</c:v>
                </c:pt>
                <c:pt idx="33778" formatCode="General">
                  <c:v>277.63099999999997</c:v>
                </c:pt>
                <c:pt idx="33779" formatCode="General">
                  <c:v>283.07400000000001</c:v>
                </c:pt>
                <c:pt idx="33780" formatCode="General">
                  <c:v>288.43599999999998</c:v>
                </c:pt>
                <c:pt idx="33781" formatCode="General">
                  <c:v>293.70999999999998</c:v>
                </c:pt>
                <c:pt idx="33782" formatCode="General">
                  <c:v>298.90199999999999</c:v>
                </c:pt>
                <c:pt idx="33783" formatCode="General">
                  <c:v>304.01</c:v>
                </c:pt>
                <c:pt idx="33784" formatCode="General">
                  <c:v>309.03800000000001</c:v>
                </c:pt>
                <c:pt idx="33785" formatCode="General">
                  <c:v>313.99299999999999</c:v>
                </c:pt>
                <c:pt idx="33786" formatCode="General">
                  <c:v>318.89400000000001</c:v>
                </c:pt>
                <c:pt idx="33787" formatCode="General">
                  <c:v>323.74900000000002</c:v>
                </c:pt>
                <c:pt idx="33788" formatCode="General">
                  <c:v>328.53100000000001</c:v>
                </c:pt>
                <c:pt idx="33789" formatCode="General">
                  <c:v>333.17599999999999</c:v>
                </c:pt>
                <c:pt idx="33790" formatCode="General">
                  <c:v>337.60700000000003</c:v>
                </c:pt>
                <c:pt idx="33791" formatCode="General">
                  <c:v>341.70499999999998</c:v>
                </c:pt>
                <c:pt idx="33792" formatCode="General">
                  <c:v>345.38400000000001</c:v>
                </c:pt>
                <c:pt idx="33793" formatCode="General">
                  <c:v>348.721</c:v>
                </c:pt>
                <c:pt idx="33794" formatCode="General">
                  <c:v>351.81200000000001</c:v>
                </c:pt>
                <c:pt idx="33795" formatCode="General">
                  <c:v>354.69600000000003</c:v>
                </c:pt>
                <c:pt idx="33796" formatCode="General">
                  <c:v>357.40899999999999</c:v>
                </c:pt>
                <c:pt idx="33797" formatCode="General">
                  <c:v>359.96800000000002</c:v>
                </c:pt>
                <c:pt idx="33798" formatCode="General">
                  <c:v>362.37200000000001</c:v>
                </c:pt>
                <c:pt idx="33799" formatCode="General">
                  <c:v>364.61599999999999</c:v>
                </c:pt>
                <c:pt idx="33800" formatCode="General">
                  <c:v>366.72</c:v>
                </c:pt>
                <c:pt idx="33801" formatCode="General">
                  <c:v>368.721</c:v>
                </c:pt>
                <c:pt idx="33802" formatCode="General">
                  <c:v>370.67700000000002</c:v>
                </c:pt>
                <c:pt idx="33803" formatCode="General">
                  <c:v>372.61399999999998</c:v>
                </c:pt>
                <c:pt idx="33804" formatCode="General">
                  <c:v>374.51100000000002</c:v>
                </c:pt>
                <c:pt idx="33805" formatCode="General">
                  <c:v>376.221</c:v>
                </c:pt>
                <c:pt idx="33806" formatCode="General">
                  <c:v>377.62299999999999</c:v>
                </c:pt>
                <c:pt idx="33807" formatCode="General">
                  <c:v>378.78399999999999</c:v>
                </c:pt>
                <c:pt idx="33808" formatCode="General">
                  <c:v>379.74799999999999</c:v>
                </c:pt>
                <c:pt idx="33809" formatCode="General">
                  <c:v>380.50200000000001</c:v>
                </c:pt>
                <c:pt idx="33810" formatCode="General">
                  <c:v>381.07900000000001</c:v>
                </c:pt>
                <c:pt idx="33811" formatCode="General">
                  <c:v>381.54199999999997</c:v>
                </c:pt>
                <c:pt idx="33812" formatCode="General">
                  <c:v>381.89800000000002</c:v>
                </c:pt>
                <c:pt idx="33813" formatCode="General">
                  <c:v>382.15499999999997</c:v>
                </c:pt>
                <c:pt idx="33814" formatCode="General">
                  <c:v>382.39299999999997</c:v>
                </c:pt>
                <c:pt idx="33815" formatCode="General">
                  <c:v>382.65699999999998</c:v>
                </c:pt>
                <c:pt idx="33816" formatCode="General">
                  <c:v>382.91500000000002</c:v>
                </c:pt>
                <c:pt idx="33817" formatCode="General">
                  <c:v>383.209</c:v>
                </c:pt>
                <c:pt idx="33818" formatCode="General">
                  <c:v>383.61700000000002</c:v>
                </c:pt>
                <c:pt idx="33819" formatCode="General">
                  <c:v>384.24200000000002</c:v>
                </c:pt>
                <c:pt idx="33820" formatCode="General">
                  <c:v>385.14699999999999</c:v>
                </c:pt>
                <c:pt idx="33821" formatCode="General">
                  <c:v>386.23700000000002</c:v>
                </c:pt>
                <c:pt idx="33822" formatCode="General">
                  <c:v>387.42700000000002</c:v>
                </c:pt>
                <c:pt idx="33823" formatCode="General">
                  <c:v>388.68</c:v>
                </c:pt>
                <c:pt idx="33824" formatCode="General">
                  <c:v>389.99700000000001</c:v>
                </c:pt>
                <c:pt idx="33825" formatCode="General">
                  <c:v>391.40300000000002</c:v>
                </c:pt>
                <c:pt idx="33826" formatCode="General">
                  <c:v>392.892</c:v>
                </c:pt>
                <c:pt idx="33827" formatCode="General">
                  <c:v>394.43599999999998</c:v>
                </c:pt>
                <c:pt idx="33828" formatCode="General">
                  <c:v>395.99400000000003</c:v>
                </c:pt>
                <c:pt idx="33829" formatCode="General">
                  <c:v>397.572</c:v>
                </c:pt>
                <c:pt idx="33830" formatCode="General">
                  <c:v>399.21</c:v>
                </c:pt>
                <c:pt idx="33831" formatCode="General">
                  <c:v>400.93400000000003</c:v>
                </c:pt>
                <c:pt idx="33832" formatCode="General">
                  <c:v>402.76100000000002</c:v>
                </c:pt>
                <c:pt idx="33833" formatCode="General">
                  <c:v>404.80099999999999</c:v>
                </c:pt>
                <c:pt idx="33834" formatCode="General">
                  <c:v>407.08300000000003</c:v>
                </c:pt>
                <c:pt idx="33835" formatCode="General">
                  <c:v>409.38400000000001</c:v>
                </c:pt>
                <c:pt idx="33836" formatCode="General">
                  <c:v>411.51900000000001</c:v>
                </c:pt>
                <c:pt idx="33837" formatCode="General">
                  <c:v>413.43099999999998</c:v>
                </c:pt>
                <c:pt idx="33838" formatCode="General">
                  <c:v>415.01100000000002</c:v>
                </c:pt>
                <c:pt idx="33839" formatCode="General">
                  <c:v>416.17200000000003</c:v>
                </c:pt>
                <c:pt idx="33840" formatCode="General">
                  <c:v>416.96800000000002</c:v>
                </c:pt>
                <c:pt idx="33841" formatCode="General">
                  <c:v>417.43400000000003</c:v>
                </c:pt>
                <c:pt idx="33842" formatCode="General">
                  <c:v>417.52699999999999</c:v>
                </c:pt>
                <c:pt idx="33843" formatCode="General">
                  <c:v>417.27800000000002</c:v>
                </c:pt>
                <c:pt idx="33844" formatCode="General">
                  <c:v>416.774</c:v>
                </c:pt>
                <c:pt idx="33845" formatCode="General">
                  <c:v>416.03199999999998</c:v>
                </c:pt>
                <c:pt idx="33846" formatCode="General">
                  <c:v>415.04</c:v>
                </c:pt>
                <c:pt idx="33847" formatCode="General">
                  <c:v>413.83600000000001</c:v>
                </c:pt>
                <c:pt idx="33848" formatCode="General">
                  <c:v>412.43299999999999</c:v>
                </c:pt>
                <c:pt idx="33849" formatCode="General">
                  <c:v>410.80500000000001</c:v>
                </c:pt>
                <c:pt idx="33850" formatCode="General">
                  <c:v>408.92099999999999</c:v>
                </c:pt>
                <c:pt idx="33851" formatCode="General">
                  <c:v>406.76299999999998</c:v>
                </c:pt>
                <c:pt idx="33852" formatCode="General">
                  <c:v>404.34</c:v>
                </c:pt>
                <c:pt idx="33853" formatCode="General">
                  <c:v>401.66199999999998</c:v>
                </c:pt>
                <c:pt idx="33854" formatCode="General">
                  <c:v>398.71300000000002</c:v>
                </c:pt>
                <c:pt idx="33855" formatCode="General">
                  <c:v>395.48</c:v>
                </c:pt>
                <c:pt idx="33856" formatCode="General">
                  <c:v>391.97699999999998</c:v>
                </c:pt>
                <c:pt idx="33857" formatCode="General">
                  <c:v>388.32799999999997</c:v>
                </c:pt>
                <c:pt idx="33858" formatCode="General">
                  <c:v>384.71300000000002</c:v>
                </c:pt>
                <c:pt idx="33859" formatCode="General">
                  <c:v>381.12599999999998</c:v>
                </c:pt>
                <c:pt idx="33860" formatCode="General">
                  <c:v>377.51</c:v>
                </c:pt>
                <c:pt idx="33861" formatCode="General">
                  <c:v>373.88600000000002</c:v>
                </c:pt>
                <c:pt idx="33862" formatCode="General">
                  <c:v>370.26799999999997</c:v>
                </c:pt>
                <c:pt idx="33863" formatCode="General">
                  <c:v>366.66399999999999</c:v>
                </c:pt>
                <c:pt idx="33864" formatCode="General">
                  <c:v>363.142</c:v>
                </c:pt>
                <c:pt idx="33865" formatCode="General">
                  <c:v>359.78899999999999</c:v>
                </c:pt>
                <c:pt idx="33866" formatCode="General">
                  <c:v>356.678</c:v>
                </c:pt>
                <c:pt idx="33867" formatCode="General">
                  <c:v>353.851</c:v>
                </c:pt>
                <c:pt idx="33868" formatCode="General">
                  <c:v>351.26100000000002</c:v>
                </c:pt>
                <c:pt idx="33869" formatCode="General">
                  <c:v>348.86599999999999</c:v>
                </c:pt>
                <c:pt idx="33870" formatCode="General">
                  <c:v>346.66500000000002</c:v>
                </c:pt>
                <c:pt idx="33871" formatCode="General">
                  <c:v>344.642</c:v>
                </c:pt>
                <c:pt idx="33872" formatCode="General">
                  <c:v>342.77199999999999</c:v>
                </c:pt>
                <c:pt idx="33873" formatCode="General">
                  <c:v>341.01600000000002</c:v>
                </c:pt>
                <c:pt idx="33874" formatCode="General">
                  <c:v>339.32799999999997</c:v>
                </c:pt>
                <c:pt idx="33875" formatCode="General">
                  <c:v>337.65600000000001</c:v>
                </c:pt>
                <c:pt idx="33876" formatCode="General">
                  <c:v>335.97699999999998</c:v>
                </c:pt>
                <c:pt idx="33877" formatCode="General">
                  <c:v>334.298</c:v>
                </c:pt>
                <c:pt idx="33878" formatCode="General">
                  <c:v>332.57900000000001</c:v>
                </c:pt>
                <c:pt idx="33879" formatCode="General">
                  <c:v>330.75200000000001</c:v>
                </c:pt>
                <c:pt idx="33880" formatCode="General">
                  <c:v>328.73099999999999</c:v>
                </c:pt>
                <c:pt idx="33881" formatCode="General">
                  <c:v>326.48099999999999</c:v>
                </c:pt>
                <c:pt idx="33882" formatCode="General">
                  <c:v>324.07499999999999</c:v>
                </c:pt>
                <c:pt idx="33883" formatCode="General">
                  <c:v>321.7</c:v>
                </c:pt>
                <c:pt idx="33884" formatCode="General">
                  <c:v>319.57</c:v>
                </c:pt>
                <c:pt idx="33885" formatCode="General">
                  <c:v>317.78500000000003</c:v>
                </c:pt>
                <c:pt idx="33886" formatCode="General">
                  <c:v>316.34199999999998</c:v>
                </c:pt>
                <c:pt idx="33887" formatCode="General">
                  <c:v>315.04700000000003</c:v>
                </c:pt>
                <c:pt idx="33888" formatCode="General">
                  <c:v>313.74799999999999</c:v>
                </c:pt>
                <c:pt idx="33889" formatCode="General">
                  <c:v>312.52699999999999</c:v>
                </c:pt>
                <c:pt idx="33890" formatCode="General">
                  <c:v>311.3</c:v>
                </c:pt>
                <c:pt idx="33891" formatCode="General">
                  <c:v>309.82900000000001</c:v>
                </c:pt>
                <c:pt idx="33892" formatCode="General">
                  <c:v>307.92500000000001</c:v>
                </c:pt>
                <c:pt idx="33893" formatCode="General">
                  <c:v>305.50400000000002</c:v>
                </c:pt>
                <c:pt idx="33894" formatCode="General">
                  <c:v>302.63099999999997</c:v>
                </c:pt>
                <c:pt idx="33895" formatCode="General">
                  <c:v>299.40300000000002</c:v>
                </c:pt>
                <c:pt idx="33896" formatCode="General">
                  <c:v>295.90600000000001</c:v>
                </c:pt>
                <c:pt idx="33897" formatCode="General">
                  <c:v>292.18700000000001</c:v>
                </c:pt>
                <c:pt idx="33898" formatCode="General">
                  <c:v>288.24900000000002</c:v>
                </c:pt>
                <c:pt idx="33899" formatCode="General">
                  <c:v>284.084</c:v>
                </c:pt>
                <c:pt idx="33900" formatCode="General">
                  <c:v>279.69299999999998</c:v>
                </c:pt>
                <c:pt idx="33901" formatCode="General">
                  <c:v>275.12900000000002</c:v>
                </c:pt>
                <c:pt idx="33902" formatCode="General">
                  <c:v>270.43799999999999</c:v>
                </c:pt>
                <c:pt idx="33903" formatCode="General">
                  <c:v>265.64</c:v>
                </c:pt>
                <c:pt idx="33904" formatCode="General">
                  <c:v>260.70699999999999</c:v>
                </c:pt>
                <c:pt idx="33905" formatCode="General">
                  <c:v>255.596</c:v>
                </c:pt>
                <c:pt idx="33906" formatCode="General">
                  <c:v>250.28299999999999</c:v>
                </c:pt>
                <c:pt idx="33907" formatCode="General">
                  <c:v>244.75299999999999</c:v>
                </c:pt>
                <c:pt idx="33908" formatCode="General">
                  <c:v>239.02199999999999</c:v>
                </c:pt>
                <c:pt idx="33909" formatCode="General">
                  <c:v>233.16399999999999</c:v>
                </c:pt>
                <c:pt idx="33910" formatCode="General">
                  <c:v>227.309</c:v>
                </c:pt>
                <c:pt idx="33911" formatCode="General">
                  <c:v>221.52199999999999</c:v>
                </c:pt>
                <c:pt idx="33912" formatCode="General">
                  <c:v>215.80799999999999</c:v>
                </c:pt>
                <c:pt idx="33913" formatCode="General">
                  <c:v>210.137</c:v>
                </c:pt>
                <c:pt idx="33914" formatCode="General">
                  <c:v>204.44900000000001</c:v>
                </c:pt>
                <c:pt idx="33915" formatCode="General">
                  <c:v>198.68100000000001</c:v>
                </c:pt>
                <c:pt idx="33916" formatCode="General">
                  <c:v>192.76</c:v>
                </c:pt>
                <c:pt idx="33917" formatCode="General">
                  <c:v>186.64</c:v>
                </c:pt>
                <c:pt idx="33918" formatCode="General">
                  <c:v>180.268</c:v>
                </c:pt>
                <c:pt idx="33919" formatCode="General">
                  <c:v>173.607</c:v>
                </c:pt>
                <c:pt idx="33920" formatCode="General">
                  <c:v>166.738</c:v>
                </c:pt>
                <c:pt idx="33921" formatCode="General">
                  <c:v>159.756</c:v>
                </c:pt>
                <c:pt idx="33922" formatCode="General">
                  <c:v>152.69499999999999</c:v>
                </c:pt>
                <c:pt idx="33923" formatCode="General">
                  <c:v>145.57599999999999</c:v>
                </c:pt>
                <c:pt idx="33924" formatCode="General">
                  <c:v>138.4</c:v>
                </c:pt>
                <c:pt idx="33925" formatCode="General">
                  <c:v>131.16999999999999</c:v>
                </c:pt>
                <c:pt idx="33926" formatCode="General">
                  <c:v>123.892</c:v>
                </c:pt>
                <c:pt idx="33927" formatCode="General">
                  <c:v>116.571</c:v>
                </c:pt>
                <c:pt idx="33928" formatCode="General">
                  <c:v>109.242</c:v>
                </c:pt>
                <c:pt idx="33929" formatCode="General">
                  <c:v>101.999</c:v>
                </c:pt>
                <c:pt idx="33930" formatCode="General">
                  <c:v>94.909700000000001</c:v>
                </c:pt>
                <c:pt idx="33931" formatCode="General">
                  <c:v>87.992400000000004</c:v>
                </c:pt>
                <c:pt idx="33932" formatCode="General">
                  <c:v>81.195300000000003</c:v>
                </c:pt>
                <c:pt idx="33933" formatCode="General">
                  <c:v>74.446100000000001</c:v>
                </c:pt>
                <c:pt idx="33934" formatCode="General">
                  <c:v>67.720100000000002</c:v>
                </c:pt>
                <c:pt idx="33935" formatCode="General">
                  <c:v>60.986499999999999</c:v>
                </c:pt>
                <c:pt idx="33936" formatCode="General">
                  <c:v>54.189100000000003</c:v>
                </c:pt>
                <c:pt idx="33937" formatCode="General">
                  <c:v>47.350299999999997</c:v>
                </c:pt>
                <c:pt idx="33938" formatCode="General">
                  <c:v>40.554299999999998</c:v>
                </c:pt>
                <c:pt idx="33939" formatCode="General">
                  <c:v>33.843299999999999</c:v>
                </c:pt>
                <c:pt idx="33940" formatCode="General">
                  <c:v>27.230599999999999</c:v>
                </c:pt>
                <c:pt idx="33941" formatCode="General">
                  <c:v>20.6846</c:v>
                </c:pt>
                <c:pt idx="33942" formatCode="General">
                  <c:v>14.054</c:v>
                </c:pt>
                <c:pt idx="33943" formatCode="General">
                  <c:v>7.0385600000000004</c:v>
                </c:pt>
                <c:pt idx="33944" formatCode="General">
                  <c:v>-0.39746199999999998</c:v>
                </c:pt>
                <c:pt idx="33945" formatCode="General">
                  <c:v>-8.0286299999999997</c:v>
                </c:pt>
                <c:pt idx="33946" formatCode="General">
                  <c:v>-15.7105</c:v>
                </c:pt>
                <c:pt idx="33947" formatCode="General">
                  <c:v>-23.3355</c:v>
                </c:pt>
                <c:pt idx="33948" formatCode="General">
                  <c:v>-30.772200000000002</c:v>
                </c:pt>
                <c:pt idx="33949" formatCode="General">
                  <c:v>-37.959099999999999</c:v>
                </c:pt>
                <c:pt idx="33950" formatCode="General">
                  <c:v>-44.943100000000001</c:v>
                </c:pt>
                <c:pt idx="33951" formatCode="General">
                  <c:v>-51.755699999999997</c:v>
                </c:pt>
                <c:pt idx="33952" formatCode="General">
                  <c:v>-58.405200000000001</c:v>
                </c:pt>
                <c:pt idx="33953" formatCode="General">
                  <c:v>-64.952500000000001</c:v>
                </c:pt>
                <c:pt idx="33954" formatCode="General">
                  <c:v>-71.476500000000001</c:v>
                </c:pt>
                <c:pt idx="33955" formatCode="General">
                  <c:v>-78.051000000000002</c:v>
                </c:pt>
                <c:pt idx="33956" formatCode="General">
                  <c:v>-84.694500000000005</c:v>
                </c:pt>
                <c:pt idx="33957" formatCode="General">
                  <c:v>-91.320300000000003</c:v>
                </c:pt>
                <c:pt idx="33958" formatCode="General">
                  <c:v>-97.824200000000005</c:v>
                </c:pt>
                <c:pt idx="33959" formatCode="General">
                  <c:v>-104.126</c:v>
                </c:pt>
                <c:pt idx="33960" formatCode="General">
                  <c:v>-110.22199999999999</c:v>
                </c:pt>
                <c:pt idx="33961" formatCode="General">
                  <c:v>-116.122</c:v>
                </c:pt>
                <c:pt idx="33962" formatCode="General">
                  <c:v>-121.78400000000001</c:v>
                </c:pt>
                <c:pt idx="33963" formatCode="General">
                  <c:v>-127.212</c:v>
                </c:pt>
                <c:pt idx="33964" formatCode="General">
                  <c:v>-132.464</c:v>
                </c:pt>
                <c:pt idx="33965" formatCode="General">
                  <c:v>-137.54400000000001</c:v>
                </c:pt>
                <c:pt idx="33966" formatCode="General">
                  <c:v>-142.42099999999999</c:v>
                </c:pt>
                <c:pt idx="33967" formatCode="General">
                  <c:v>-147.09399999999999</c:v>
                </c:pt>
                <c:pt idx="33968" formatCode="General">
                  <c:v>-151.59299999999999</c:v>
                </c:pt>
                <c:pt idx="33969" formatCode="General">
                  <c:v>-156.047</c:v>
                </c:pt>
                <c:pt idx="33970" formatCode="General">
                  <c:v>-160.56299999999999</c:v>
                </c:pt>
                <c:pt idx="33971" formatCode="General">
                  <c:v>-165.17400000000001</c:v>
                </c:pt>
                <c:pt idx="33972" formatCode="General">
                  <c:v>-169.959</c:v>
                </c:pt>
                <c:pt idx="33973" formatCode="General">
                  <c:v>-174.98500000000001</c:v>
                </c:pt>
                <c:pt idx="33974" formatCode="General">
                  <c:v>-180.07900000000001</c:v>
                </c:pt>
                <c:pt idx="33975" formatCode="General">
                  <c:v>-185.05699999999999</c:v>
                </c:pt>
                <c:pt idx="33976" formatCode="General">
                  <c:v>-189.87700000000001</c:v>
                </c:pt>
                <c:pt idx="33977" formatCode="General">
                  <c:v>-194.518</c:v>
                </c:pt>
                <c:pt idx="33978" formatCode="General">
                  <c:v>-198.989</c:v>
                </c:pt>
                <c:pt idx="33979" formatCode="General">
                  <c:v>-203.297</c:v>
                </c:pt>
                <c:pt idx="33980" formatCode="General">
                  <c:v>-207.482</c:v>
                </c:pt>
                <c:pt idx="33981" formatCode="General">
                  <c:v>-211.72300000000001</c:v>
                </c:pt>
                <c:pt idx="33982" formatCode="General">
                  <c:v>-216.179</c:v>
                </c:pt>
                <c:pt idx="33983" formatCode="General">
                  <c:v>-220.89</c:v>
                </c:pt>
                <c:pt idx="33984" formatCode="General">
                  <c:v>-225.80799999999999</c:v>
                </c:pt>
                <c:pt idx="33985" formatCode="General">
                  <c:v>-230.82599999999999</c:v>
                </c:pt>
                <c:pt idx="33986" formatCode="General">
                  <c:v>-235.803</c:v>
                </c:pt>
                <c:pt idx="33987" formatCode="General">
                  <c:v>-240.624</c:v>
                </c:pt>
                <c:pt idx="33988" formatCode="General">
                  <c:v>-245.374</c:v>
                </c:pt>
                <c:pt idx="33989" formatCode="General">
                  <c:v>-250.154</c:v>
                </c:pt>
                <c:pt idx="33990" formatCode="General">
                  <c:v>-254.99199999999999</c:v>
                </c:pt>
                <c:pt idx="33991" formatCode="General">
                  <c:v>-259.923</c:v>
                </c:pt>
                <c:pt idx="33992" formatCode="General">
                  <c:v>-264.98099999999999</c:v>
                </c:pt>
                <c:pt idx="33993" formatCode="General">
                  <c:v>-270.149</c:v>
                </c:pt>
                <c:pt idx="33994" formatCode="General">
                  <c:v>-275.39100000000002</c:v>
                </c:pt>
                <c:pt idx="33995" formatCode="General">
                  <c:v>-280.69</c:v>
                </c:pt>
                <c:pt idx="33996" formatCode="General">
                  <c:v>-285.99900000000002</c:v>
                </c:pt>
                <c:pt idx="33997" formatCode="General">
                  <c:v>-291.24599999999998</c:v>
                </c:pt>
                <c:pt idx="33998" formatCode="General">
                  <c:v>-296.38600000000002</c:v>
                </c:pt>
                <c:pt idx="33999" formatCode="General">
                  <c:v>-301.40800000000002</c:v>
                </c:pt>
                <c:pt idx="34000" formatCode="General">
                  <c:v>-306.262</c:v>
                </c:pt>
                <c:pt idx="34001" formatCode="General">
                  <c:v>-310.92</c:v>
                </c:pt>
                <c:pt idx="34002" formatCode="General">
                  <c:v>-315.51400000000001</c:v>
                </c:pt>
                <c:pt idx="34003" formatCode="General">
                  <c:v>-320.19099999999997</c:v>
                </c:pt>
                <c:pt idx="34004" formatCode="General">
                  <c:v>-324.99400000000003</c:v>
                </c:pt>
                <c:pt idx="34005" formatCode="General">
                  <c:v>-329.75599999999997</c:v>
                </c:pt>
                <c:pt idx="34006" formatCode="General">
                  <c:v>-334.238</c:v>
                </c:pt>
                <c:pt idx="34007" formatCode="General">
                  <c:v>-338.43099999999998</c:v>
                </c:pt>
                <c:pt idx="34008" formatCode="General">
                  <c:v>-342.36900000000003</c:v>
                </c:pt>
                <c:pt idx="34009" formatCode="General">
                  <c:v>-346.01900000000001</c:v>
                </c:pt>
                <c:pt idx="34010" formatCode="General">
                  <c:v>-349.36900000000003</c:v>
                </c:pt>
                <c:pt idx="34011" formatCode="General">
                  <c:v>-352.452</c:v>
                </c:pt>
                <c:pt idx="34012" formatCode="General">
                  <c:v>-355.24099999999999</c:v>
                </c:pt>
                <c:pt idx="34013" formatCode="General">
                  <c:v>-357.68200000000002</c:v>
                </c:pt>
                <c:pt idx="34014" formatCode="General">
                  <c:v>-359.80399999999997</c:v>
                </c:pt>
                <c:pt idx="34015" formatCode="General">
                  <c:v>-361.60899999999998</c:v>
                </c:pt>
                <c:pt idx="34016" formatCode="General">
                  <c:v>-362.99799999999999</c:v>
                </c:pt>
                <c:pt idx="34017" formatCode="General">
                  <c:v>-363.90800000000002</c:v>
                </c:pt>
                <c:pt idx="34018" formatCode="General">
                  <c:v>-364.34699999999998</c:v>
                </c:pt>
                <c:pt idx="34019" formatCode="General">
                  <c:v>-364.51499999999999</c:v>
                </c:pt>
                <c:pt idx="34020" formatCode="General">
                  <c:v>-364.673</c:v>
                </c:pt>
                <c:pt idx="34021" formatCode="General">
                  <c:v>-364.95</c:v>
                </c:pt>
                <c:pt idx="34022" formatCode="General">
                  <c:v>-365.41899999999998</c:v>
                </c:pt>
                <c:pt idx="34023" formatCode="General">
                  <c:v>-366.07499999999999</c:v>
                </c:pt>
                <c:pt idx="34024" formatCode="General">
                  <c:v>-366.84300000000002</c:v>
                </c:pt>
                <c:pt idx="34025" formatCode="General">
                  <c:v>-367.608</c:v>
                </c:pt>
                <c:pt idx="34026" formatCode="General">
                  <c:v>-368.30700000000002</c:v>
                </c:pt>
                <c:pt idx="34027" formatCode="General">
                  <c:v>-368.94200000000001</c:v>
                </c:pt>
                <c:pt idx="34028" formatCode="General">
                  <c:v>-369.56400000000002</c:v>
                </c:pt>
                <c:pt idx="34029" formatCode="General">
                  <c:v>-370.23</c:v>
                </c:pt>
                <c:pt idx="34030" formatCode="General">
                  <c:v>-370.97899999999998</c:v>
                </c:pt>
                <c:pt idx="34031" formatCode="General">
                  <c:v>-371.83800000000002</c:v>
                </c:pt>
                <c:pt idx="34032" formatCode="General">
                  <c:v>-372.81599999999997</c:v>
                </c:pt>
                <c:pt idx="34033" formatCode="General">
                  <c:v>-373.88299999999998</c:v>
                </c:pt>
                <c:pt idx="34034" formatCode="General">
                  <c:v>-374.99900000000002</c:v>
                </c:pt>
                <c:pt idx="34035" formatCode="General">
                  <c:v>-376.17899999999997</c:v>
                </c:pt>
                <c:pt idx="34036" formatCode="General">
                  <c:v>-377.47199999999998</c:v>
                </c:pt>
                <c:pt idx="34037" formatCode="General">
                  <c:v>-378.93400000000003</c:v>
                </c:pt>
                <c:pt idx="34038" formatCode="General">
                  <c:v>-380.64699999999999</c:v>
                </c:pt>
                <c:pt idx="34039" formatCode="General">
                  <c:v>-382.685</c:v>
                </c:pt>
                <c:pt idx="34040" formatCode="General">
                  <c:v>-385.00400000000002</c:v>
                </c:pt>
                <c:pt idx="34041" formatCode="General">
                  <c:v>-387.49799999999999</c:v>
                </c:pt>
                <c:pt idx="34042" formatCode="General">
                  <c:v>-389.98500000000001</c:v>
                </c:pt>
                <c:pt idx="34043" formatCode="General">
                  <c:v>-392.3</c:v>
                </c:pt>
                <c:pt idx="34044" formatCode="General">
                  <c:v>-394.39499999999998</c:v>
                </c:pt>
                <c:pt idx="34045" formatCode="General">
                  <c:v>-396.238</c:v>
                </c:pt>
                <c:pt idx="34046" formatCode="General">
                  <c:v>-397.815</c:v>
                </c:pt>
                <c:pt idx="34047" formatCode="General">
                  <c:v>-399.19099999999997</c:v>
                </c:pt>
                <c:pt idx="34048" formatCode="General">
                  <c:v>-400.45100000000002</c:v>
                </c:pt>
                <c:pt idx="34049" formatCode="General">
                  <c:v>-401.63799999999998</c:v>
                </c:pt>
                <c:pt idx="34050" formatCode="General">
                  <c:v>-402.78199999999998</c:v>
                </c:pt>
                <c:pt idx="34051" formatCode="General">
                  <c:v>-403.87700000000001</c:v>
                </c:pt>
                <c:pt idx="34052" formatCode="General">
                  <c:v>-404.89400000000001</c:v>
                </c:pt>
                <c:pt idx="34053" formatCode="General">
                  <c:v>-405.798</c:v>
                </c:pt>
                <c:pt idx="34054" formatCode="General">
                  <c:v>-406.524</c:v>
                </c:pt>
                <c:pt idx="34055" formatCode="General">
                  <c:v>-407.00299999999999</c:v>
                </c:pt>
                <c:pt idx="34056" formatCode="General">
                  <c:v>-407.17</c:v>
                </c:pt>
                <c:pt idx="34057" formatCode="General">
                  <c:v>-406.97399999999999</c:v>
                </c:pt>
                <c:pt idx="34058" formatCode="General">
                  <c:v>-406.40600000000001</c:v>
                </c:pt>
                <c:pt idx="34059" formatCode="General">
                  <c:v>-405.5</c:v>
                </c:pt>
                <c:pt idx="34060" formatCode="General">
                  <c:v>-404.31299999999999</c:v>
                </c:pt>
                <c:pt idx="34061" formatCode="General">
                  <c:v>-403.01400000000001</c:v>
                </c:pt>
                <c:pt idx="34062" formatCode="General">
                  <c:v>-401.76799999999997</c:v>
                </c:pt>
                <c:pt idx="34063" formatCode="General">
                  <c:v>-400.61599999999999</c:v>
                </c:pt>
                <c:pt idx="34064" formatCode="General">
                  <c:v>-399.57900000000001</c:v>
                </c:pt>
                <c:pt idx="34065" formatCode="General">
                  <c:v>-398.65300000000002</c:v>
                </c:pt>
                <c:pt idx="34066" formatCode="General">
                  <c:v>-397.78399999999999</c:v>
                </c:pt>
                <c:pt idx="34067" formatCode="General">
                  <c:v>-396.899</c:v>
                </c:pt>
                <c:pt idx="34068" formatCode="General">
                  <c:v>-395.85300000000001</c:v>
                </c:pt>
                <c:pt idx="34069" formatCode="General">
                  <c:v>-394.52499999999998</c:v>
                </c:pt>
                <c:pt idx="34070" formatCode="General">
                  <c:v>-392.92599999999999</c:v>
                </c:pt>
                <c:pt idx="34071" formatCode="General">
                  <c:v>-391.06400000000002</c:v>
                </c:pt>
                <c:pt idx="34072" formatCode="General">
                  <c:v>-388.92899999999997</c:v>
                </c:pt>
                <c:pt idx="34073" formatCode="General">
                  <c:v>-386.54399999999998</c:v>
                </c:pt>
                <c:pt idx="34074" formatCode="General">
                  <c:v>-383.95299999999997</c:v>
                </c:pt>
                <c:pt idx="34075" formatCode="General">
                  <c:v>-381.26</c:v>
                </c:pt>
                <c:pt idx="34076" formatCode="General">
                  <c:v>-378.577</c:v>
                </c:pt>
                <c:pt idx="34077" formatCode="General">
                  <c:v>-375.96100000000001</c:v>
                </c:pt>
                <c:pt idx="34078" formatCode="General">
                  <c:v>-373.51100000000002</c:v>
                </c:pt>
                <c:pt idx="34079" formatCode="General">
                  <c:v>-371.34100000000001</c:v>
                </c:pt>
                <c:pt idx="34080" formatCode="General">
                  <c:v>-369.56299999999999</c:v>
                </c:pt>
                <c:pt idx="34081" formatCode="General">
                  <c:v>-368.22500000000002</c:v>
                </c:pt>
                <c:pt idx="34082" formatCode="General">
                  <c:v>-367.23899999999998</c:v>
                </c:pt>
                <c:pt idx="34083" formatCode="General">
                  <c:v>-366.45299999999997</c:v>
                </c:pt>
                <c:pt idx="34084" formatCode="General">
                  <c:v>-365.69299999999998</c:v>
                </c:pt>
                <c:pt idx="34085" formatCode="General">
                  <c:v>-364.84899999999999</c:v>
                </c:pt>
                <c:pt idx="34086" formatCode="General">
                  <c:v>-363.904</c:v>
                </c:pt>
                <c:pt idx="34087" formatCode="General">
                  <c:v>-362.92599999999999</c:v>
                </c:pt>
                <c:pt idx="34088" formatCode="General">
                  <c:v>-361.99200000000002</c:v>
                </c:pt>
                <c:pt idx="34089" formatCode="General">
                  <c:v>-361.05599999999998</c:v>
                </c:pt>
                <c:pt idx="34090" formatCode="General">
                  <c:v>-360.00400000000002</c:v>
                </c:pt>
                <c:pt idx="34091" formatCode="General">
                  <c:v>-358.64299999999997</c:v>
                </c:pt>
                <c:pt idx="34092" formatCode="General">
                  <c:v>-356.80399999999997</c:v>
                </c:pt>
                <c:pt idx="34093" formatCode="General">
                  <c:v>-354.41300000000001</c:v>
                </c:pt>
                <c:pt idx="34094" formatCode="General">
                  <c:v>-351.608</c:v>
                </c:pt>
                <c:pt idx="34095" formatCode="General">
                  <c:v>-348.55900000000003</c:v>
                </c:pt>
                <c:pt idx="34096" formatCode="General">
                  <c:v>-345.29199999999997</c:v>
                </c:pt>
                <c:pt idx="34097" formatCode="General">
                  <c:v>-341.803</c:v>
                </c:pt>
                <c:pt idx="34098" formatCode="General">
                  <c:v>-338.053</c:v>
                </c:pt>
                <c:pt idx="34099" formatCode="General">
                  <c:v>-334.09699999999998</c:v>
                </c:pt>
                <c:pt idx="34100" formatCode="General">
                  <c:v>-330.06200000000001</c:v>
                </c:pt>
                <c:pt idx="34101" formatCode="General">
                  <c:v>-326.07</c:v>
                </c:pt>
                <c:pt idx="34102" formatCode="General">
                  <c:v>-322.17399999999998</c:v>
                </c:pt>
                <c:pt idx="34103" formatCode="General">
                  <c:v>-318.26799999999997</c:v>
                </c:pt>
                <c:pt idx="34104" formatCode="General">
                  <c:v>-314.26299999999998</c:v>
                </c:pt>
                <c:pt idx="34105" formatCode="General">
                  <c:v>-310.14400000000001</c:v>
                </c:pt>
                <c:pt idx="34106" formatCode="General">
                  <c:v>-306.05099999999999</c:v>
                </c:pt>
                <c:pt idx="34107" formatCode="General">
                  <c:v>-302.173</c:v>
                </c:pt>
                <c:pt idx="34108" formatCode="General">
                  <c:v>-298.59100000000001</c:v>
                </c:pt>
                <c:pt idx="34109" formatCode="General">
                  <c:v>-295.31099999999998</c:v>
                </c:pt>
                <c:pt idx="34110" formatCode="General">
                  <c:v>-292.226</c:v>
                </c:pt>
                <c:pt idx="34111" formatCode="General">
                  <c:v>-289.15800000000002</c:v>
                </c:pt>
                <c:pt idx="34112" formatCode="General">
                  <c:v>-285.91699999999997</c:v>
                </c:pt>
                <c:pt idx="34113" formatCode="General">
                  <c:v>-282.34300000000002</c:v>
                </c:pt>
                <c:pt idx="34114" formatCode="General">
                  <c:v>-278.375</c:v>
                </c:pt>
                <c:pt idx="34115" formatCode="General">
                  <c:v>-274.09199999999998</c:v>
                </c:pt>
                <c:pt idx="34116" formatCode="General">
                  <c:v>-269.61500000000001</c:v>
                </c:pt>
                <c:pt idx="34117" formatCode="General">
                  <c:v>-265.04700000000003</c:v>
                </c:pt>
                <c:pt idx="34118" formatCode="General">
                  <c:v>-260.45400000000001</c:v>
                </c:pt>
                <c:pt idx="34119" formatCode="General">
                  <c:v>-255.84</c:v>
                </c:pt>
                <c:pt idx="34120" formatCode="General">
                  <c:v>-251.08600000000001</c:v>
                </c:pt>
                <c:pt idx="34121" formatCode="General">
                  <c:v>-246.03100000000001</c:v>
                </c:pt>
                <c:pt idx="34122" formatCode="General">
                  <c:v>-240.524</c:v>
                </c:pt>
                <c:pt idx="34123" formatCode="General">
                  <c:v>-234.423</c:v>
                </c:pt>
                <c:pt idx="34124" formatCode="General">
                  <c:v>-227.655</c:v>
                </c:pt>
                <c:pt idx="34125" formatCode="General">
                  <c:v>-220.20099999999999</c:v>
                </c:pt>
                <c:pt idx="34126" formatCode="General">
                  <c:v>-212.11500000000001</c:v>
                </c:pt>
                <c:pt idx="34127" formatCode="General">
                  <c:v>-203.589</c:v>
                </c:pt>
                <c:pt idx="34128" formatCode="General">
                  <c:v>-194.852</c:v>
                </c:pt>
                <c:pt idx="34129" formatCode="General">
                  <c:v>-186.08699999999999</c:v>
                </c:pt>
                <c:pt idx="34130" formatCode="General">
                  <c:v>-177.47</c:v>
                </c:pt>
                <c:pt idx="34131" formatCode="General">
                  <c:v>-169.108</c:v>
                </c:pt>
                <c:pt idx="34132" formatCode="General">
                  <c:v>-161.07300000000001</c:v>
                </c:pt>
                <c:pt idx="34133" formatCode="General">
                  <c:v>-153.39400000000001</c:v>
                </c:pt>
                <c:pt idx="34134" formatCode="General">
                  <c:v>-145.983</c:v>
                </c:pt>
                <c:pt idx="34135" formatCode="General">
                  <c:v>-138.714</c:v>
                </c:pt>
                <c:pt idx="34136" formatCode="General">
                  <c:v>-131.54</c:v>
                </c:pt>
                <c:pt idx="34137" formatCode="General">
                  <c:v>-124.477</c:v>
                </c:pt>
                <c:pt idx="34138" formatCode="General">
                  <c:v>-117.604</c:v>
                </c:pt>
                <c:pt idx="34139" formatCode="General">
                  <c:v>-111.002</c:v>
                </c:pt>
                <c:pt idx="34140" formatCode="General">
                  <c:v>-104.723</c:v>
                </c:pt>
                <c:pt idx="34141" formatCode="General">
                  <c:v>-98.790400000000005</c:v>
                </c:pt>
                <c:pt idx="34142" formatCode="General">
                  <c:v>-93.206699999999998</c:v>
                </c:pt>
                <c:pt idx="34143" formatCode="General">
                  <c:v>-87.9452</c:v>
                </c:pt>
                <c:pt idx="34144" formatCode="General">
                  <c:v>-82.944299999999998</c:v>
                </c:pt>
                <c:pt idx="34145" formatCode="General">
                  <c:v>-78.102500000000006</c:v>
                </c:pt>
                <c:pt idx="34146" formatCode="General">
                  <c:v>-73.379099999999994</c:v>
                </c:pt>
                <c:pt idx="34147" formatCode="General">
                  <c:v>-68.785399999999996</c:v>
                </c:pt>
                <c:pt idx="34148" formatCode="General">
                  <c:v>-64.321399999999997</c:v>
                </c:pt>
                <c:pt idx="34149" formatCode="General">
                  <c:v>-59.941499999999998</c:v>
                </c:pt>
                <c:pt idx="34150" formatCode="General">
                  <c:v>-55.479100000000003</c:v>
                </c:pt>
                <c:pt idx="34151" formatCode="General">
                  <c:v>-50.789000000000001</c:v>
                </c:pt>
                <c:pt idx="34152" formatCode="General">
                  <c:v>-45.8127</c:v>
                </c:pt>
                <c:pt idx="34153" formatCode="General">
                  <c:v>-40.5762</c:v>
                </c:pt>
                <c:pt idx="34154" formatCode="General">
                  <c:v>-35.150500000000001</c:v>
                </c:pt>
                <c:pt idx="34155" formatCode="General">
                  <c:v>-29.6053</c:v>
                </c:pt>
                <c:pt idx="34156" formatCode="General">
                  <c:v>-23.998899999999999</c:v>
                </c:pt>
                <c:pt idx="34157" formatCode="General">
                  <c:v>-18.345700000000001</c:v>
                </c:pt>
                <c:pt idx="34158" formatCode="General">
                  <c:v>-12.639699999999999</c:v>
                </c:pt>
                <c:pt idx="34159" formatCode="General">
                  <c:v>-6.8579299999999996</c:v>
                </c:pt>
                <c:pt idx="34160" formatCode="General">
                  <c:v>-0.97534699999999996</c:v>
                </c:pt>
                <c:pt idx="34161" formatCode="General">
                  <c:v>5.0244</c:v>
                </c:pt>
                <c:pt idx="34162" formatCode="General">
                  <c:v>11.1225</c:v>
                </c:pt>
                <c:pt idx="34163" formatCode="General">
                  <c:v>17.303999999999998</c:v>
                </c:pt>
                <c:pt idx="34164" formatCode="General">
                  <c:v>23.5869</c:v>
                </c:pt>
                <c:pt idx="34165" formatCode="General">
                  <c:v>29.9636</c:v>
                </c:pt>
                <c:pt idx="34166" formatCode="General">
                  <c:v>36.390700000000002</c:v>
                </c:pt>
                <c:pt idx="34167" formatCode="General">
                  <c:v>42.758800000000001</c:v>
                </c:pt>
                <c:pt idx="34168" formatCode="General">
                  <c:v>48.952300000000001</c:v>
                </c:pt>
                <c:pt idx="34169" formatCode="General">
                  <c:v>54.9711</c:v>
                </c:pt>
                <c:pt idx="34170" formatCode="General">
                  <c:v>60.896999999999998</c:v>
                </c:pt>
                <c:pt idx="34171" formatCode="General">
                  <c:v>66.87</c:v>
                </c:pt>
                <c:pt idx="34172" formatCode="General">
                  <c:v>72.994600000000005</c:v>
                </c:pt>
                <c:pt idx="34173" formatCode="General">
                  <c:v>79.301199999999994</c:v>
                </c:pt>
                <c:pt idx="34174" formatCode="General">
                  <c:v>85.670599999999993</c:v>
                </c:pt>
                <c:pt idx="34175" formatCode="General">
                  <c:v>91.950999999999993</c:v>
                </c:pt>
                <c:pt idx="34176" formatCode="General">
                  <c:v>98.178399999999996</c:v>
                </c:pt>
                <c:pt idx="34177" formatCode="General">
                  <c:v>104.39700000000001</c:v>
                </c:pt>
                <c:pt idx="34178" formatCode="General">
                  <c:v>110.574</c:v>
                </c:pt>
                <c:pt idx="34179" formatCode="General">
                  <c:v>116.717</c:v>
                </c:pt>
                <c:pt idx="34180" formatCode="General">
                  <c:v>122.881</c:v>
                </c:pt>
                <c:pt idx="34181" formatCode="General">
                  <c:v>129.10300000000001</c:v>
                </c:pt>
                <c:pt idx="34182" formatCode="General">
                  <c:v>135.37700000000001</c:v>
                </c:pt>
                <c:pt idx="34183" formatCode="General">
                  <c:v>141.62899999999999</c:v>
                </c:pt>
                <c:pt idx="34184" formatCode="General">
                  <c:v>147.78100000000001</c:v>
                </c:pt>
                <c:pt idx="34185" formatCode="General">
                  <c:v>153.798</c:v>
                </c:pt>
                <c:pt idx="34186" formatCode="General">
                  <c:v>159.69399999999999</c:v>
                </c:pt>
                <c:pt idx="34187" formatCode="General">
                  <c:v>165.51499999999999</c:v>
                </c:pt>
                <c:pt idx="34188" formatCode="General">
                  <c:v>171.28</c:v>
                </c:pt>
                <c:pt idx="34189" formatCode="General">
                  <c:v>176.988</c:v>
                </c:pt>
                <c:pt idx="34190" formatCode="General">
                  <c:v>182.613</c:v>
                </c:pt>
                <c:pt idx="34191" formatCode="General">
                  <c:v>188.137</c:v>
                </c:pt>
                <c:pt idx="34192" formatCode="General">
                  <c:v>193.57</c:v>
                </c:pt>
                <c:pt idx="34193" formatCode="General">
                  <c:v>198.905</c:v>
                </c:pt>
                <c:pt idx="34194" formatCode="General">
                  <c:v>204.12299999999999</c:v>
                </c:pt>
                <c:pt idx="34195" formatCode="General">
                  <c:v>209.24799999999999</c:v>
                </c:pt>
                <c:pt idx="34196" formatCode="General">
                  <c:v>214.3</c:v>
                </c:pt>
                <c:pt idx="34197" formatCode="General">
                  <c:v>219.21799999999999</c:v>
                </c:pt>
                <c:pt idx="34198" formatCode="General">
                  <c:v>223.934</c:v>
                </c:pt>
                <c:pt idx="34199" formatCode="General">
                  <c:v>228.40299999999999</c:v>
                </c:pt>
                <c:pt idx="34200" formatCode="General">
                  <c:v>232.697</c:v>
                </c:pt>
                <c:pt idx="34201" formatCode="General">
                  <c:v>236.96199999999999</c:v>
                </c:pt>
                <c:pt idx="34202" formatCode="General">
                  <c:v>241.25700000000001</c:v>
                </c:pt>
                <c:pt idx="34203" formatCode="General">
                  <c:v>245.601</c:v>
                </c:pt>
                <c:pt idx="34204" formatCode="General">
                  <c:v>250.03299999999999</c:v>
                </c:pt>
                <c:pt idx="34205" formatCode="General">
                  <c:v>254.55600000000001</c:v>
                </c:pt>
                <c:pt idx="34206" formatCode="General">
                  <c:v>259.13200000000001</c:v>
                </c:pt>
                <c:pt idx="34207" formatCode="General">
                  <c:v>263.774</c:v>
                </c:pt>
                <c:pt idx="34208" formatCode="General">
                  <c:v>268.51799999999997</c:v>
                </c:pt>
                <c:pt idx="34209" formatCode="General">
                  <c:v>273.26400000000001</c:v>
                </c:pt>
                <c:pt idx="34210" formatCode="General">
                  <c:v>277.88400000000001</c:v>
                </c:pt>
                <c:pt idx="34211" formatCode="General">
                  <c:v>282.29899999999998</c:v>
                </c:pt>
                <c:pt idx="34212" formatCode="General">
                  <c:v>286.50700000000001</c:v>
                </c:pt>
                <c:pt idx="34213" formatCode="General">
                  <c:v>290.62200000000001</c:v>
                </c:pt>
                <c:pt idx="34214" formatCode="General">
                  <c:v>294.79399999999998</c:v>
                </c:pt>
                <c:pt idx="34215" formatCode="General">
                  <c:v>299.12200000000001</c:v>
                </c:pt>
                <c:pt idx="34216" formatCode="General">
                  <c:v>303.60599999999999</c:v>
                </c:pt>
                <c:pt idx="34217" formatCode="General">
                  <c:v>308.22000000000003</c:v>
                </c:pt>
                <c:pt idx="34218" formatCode="General">
                  <c:v>312.94200000000001</c:v>
                </c:pt>
                <c:pt idx="34219" formatCode="General">
                  <c:v>317.762</c:v>
                </c:pt>
                <c:pt idx="34220" formatCode="General">
                  <c:v>322.69400000000002</c:v>
                </c:pt>
                <c:pt idx="34221" formatCode="General">
                  <c:v>327.702</c:v>
                </c:pt>
                <c:pt idx="34222" formatCode="General">
                  <c:v>332.72699999999998</c:v>
                </c:pt>
                <c:pt idx="34223" formatCode="General">
                  <c:v>337.76</c:v>
                </c:pt>
                <c:pt idx="34224" formatCode="General">
                  <c:v>342.79700000000003</c:v>
                </c:pt>
                <c:pt idx="34225" formatCode="General">
                  <c:v>347.80599999999998</c:v>
                </c:pt>
                <c:pt idx="34226" formatCode="General">
                  <c:v>352.70100000000002</c:v>
                </c:pt>
                <c:pt idx="34227" formatCode="General">
                  <c:v>357.37</c:v>
                </c:pt>
                <c:pt idx="34228" formatCode="General">
                  <c:v>361.77</c:v>
                </c:pt>
                <c:pt idx="34229" formatCode="General">
                  <c:v>365.892</c:v>
                </c:pt>
                <c:pt idx="34230" formatCode="General">
                  <c:v>369.74099999999999</c:v>
                </c:pt>
                <c:pt idx="34231" formatCode="General">
                  <c:v>373.35700000000003</c:v>
                </c:pt>
                <c:pt idx="34232" formatCode="General">
                  <c:v>376.82799999999997</c:v>
                </c:pt>
                <c:pt idx="34233" formatCode="General">
                  <c:v>380.25700000000001</c:v>
                </c:pt>
                <c:pt idx="34234" formatCode="General">
                  <c:v>383.72699999999998</c:v>
                </c:pt>
                <c:pt idx="34235" formatCode="General">
                  <c:v>387.26799999999997</c:v>
                </c:pt>
                <c:pt idx="34236" formatCode="General">
                  <c:v>390.87599999999998</c:v>
                </c:pt>
                <c:pt idx="34237" formatCode="General">
                  <c:v>394.53899999999999</c:v>
                </c:pt>
                <c:pt idx="34238" formatCode="General">
                  <c:v>398.24799999999999</c:v>
                </c:pt>
                <c:pt idx="34239" formatCode="General">
                  <c:v>402.01100000000002</c:v>
                </c:pt>
                <c:pt idx="34240" formatCode="General">
                  <c:v>405.80599999999998</c:v>
                </c:pt>
                <c:pt idx="34241" formatCode="General">
                  <c:v>409.596</c:v>
                </c:pt>
                <c:pt idx="34242" formatCode="General">
                  <c:v>413.27600000000001</c:v>
                </c:pt>
                <c:pt idx="34243" formatCode="General">
                  <c:v>416.73099999999999</c:v>
                </c:pt>
                <c:pt idx="34244" formatCode="General">
                  <c:v>419.87900000000002</c:v>
                </c:pt>
                <c:pt idx="34245" formatCode="General">
                  <c:v>422.71899999999999</c:v>
                </c:pt>
                <c:pt idx="34246" formatCode="General">
                  <c:v>425.39699999999999</c:v>
                </c:pt>
                <c:pt idx="34247" formatCode="General">
                  <c:v>428.01499999999999</c:v>
                </c:pt>
                <c:pt idx="34248" formatCode="General">
                  <c:v>430.589</c:v>
                </c:pt>
                <c:pt idx="34249" formatCode="General">
                  <c:v>433.06700000000001</c:v>
                </c:pt>
                <c:pt idx="34250" formatCode="General">
                  <c:v>435.36099999999999</c:v>
                </c:pt>
                <c:pt idx="34251" formatCode="General">
                  <c:v>437.34500000000003</c:v>
                </c:pt>
                <c:pt idx="34252" formatCode="General">
                  <c:v>438.84899999999999</c:v>
                </c:pt>
                <c:pt idx="34253" formatCode="General">
                  <c:v>439.71699999999998</c:v>
                </c:pt>
                <c:pt idx="34254" formatCode="General">
                  <c:v>439.78300000000002</c:v>
                </c:pt>
                <c:pt idx="34255" formatCode="General">
                  <c:v>438.92200000000003</c:v>
                </c:pt>
                <c:pt idx="34256" formatCode="General">
                  <c:v>437.11700000000002</c:v>
                </c:pt>
                <c:pt idx="34257" formatCode="General">
                  <c:v>434.52699999999999</c:v>
                </c:pt>
                <c:pt idx="34258" formatCode="General">
                  <c:v>431.53699999999998</c:v>
                </c:pt>
                <c:pt idx="34259" formatCode="General">
                  <c:v>428.49200000000002</c:v>
                </c:pt>
                <c:pt idx="34260" formatCode="General">
                  <c:v>425.56900000000002</c:v>
                </c:pt>
                <c:pt idx="34261" formatCode="General">
                  <c:v>422.995</c:v>
                </c:pt>
                <c:pt idx="34262" formatCode="General">
                  <c:v>420.96499999999997</c:v>
                </c:pt>
                <c:pt idx="34263" formatCode="General">
                  <c:v>419.43599999999998</c:v>
                </c:pt>
                <c:pt idx="34264" formatCode="General">
                  <c:v>418.31299999999999</c:v>
                </c:pt>
                <c:pt idx="34265" formatCode="General">
                  <c:v>417.55</c:v>
                </c:pt>
                <c:pt idx="34266" formatCode="General">
                  <c:v>417.05200000000002</c:v>
                </c:pt>
                <c:pt idx="34267" formatCode="General">
                  <c:v>416.7</c:v>
                </c:pt>
                <c:pt idx="34268" formatCode="General">
                  <c:v>416.46699999999998</c:v>
                </c:pt>
                <c:pt idx="34269" formatCode="General">
                  <c:v>416.36900000000003</c:v>
                </c:pt>
                <c:pt idx="34270" formatCode="General">
                  <c:v>416.35599999999999</c:v>
                </c:pt>
                <c:pt idx="34271" formatCode="General">
                  <c:v>416.375</c:v>
                </c:pt>
                <c:pt idx="34272" formatCode="General">
                  <c:v>416.38400000000001</c:v>
                </c:pt>
                <c:pt idx="34273" formatCode="General">
                  <c:v>416.36700000000002</c:v>
                </c:pt>
                <c:pt idx="34274" formatCode="General">
                  <c:v>416.32499999999999</c:v>
                </c:pt>
                <c:pt idx="34275" formatCode="General">
                  <c:v>416.24</c:v>
                </c:pt>
                <c:pt idx="34276" formatCode="General">
                  <c:v>416.07600000000002</c:v>
                </c:pt>
                <c:pt idx="34277" formatCode="General">
                  <c:v>415.74099999999999</c:v>
                </c:pt>
                <c:pt idx="34278" formatCode="General">
                  <c:v>415.18099999999998</c:v>
                </c:pt>
                <c:pt idx="34279" formatCode="General">
                  <c:v>414.46600000000001</c:v>
                </c:pt>
                <c:pt idx="34280" formatCode="General">
                  <c:v>413.64299999999997</c:v>
                </c:pt>
                <c:pt idx="34281" formatCode="General">
                  <c:v>412.70299999999997</c:v>
                </c:pt>
                <c:pt idx="34282" formatCode="General">
                  <c:v>411.68799999999999</c:v>
                </c:pt>
                <c:pt idx="34283" formatCode="General">
                  <c:v>410.637</c:v>
                </c:pt>
                <c:pt idx="34284" formatCode="General">
                  <c:v>409.52800000000002</c:v>
                </c:pt>
                <c:pt idx="34285" formatCode="General">
                  <c:v>408.34199999999998</c:v>
                </c:pt>
                <c:pt idx="34286" formatCode="General">
                  <c:v>407.08199999999999</c:v>
                </c:pt>
                <c:pt idx="34287" formatCode="General">
                  <c:v>405.8</c:v>
                </c:pt>
                <c:pt idx="34288" formatCode="General">
                  <c:v>404.56700000000001</c:v>
                </c:pt>
                <c:pt idx="34289" formatCode="General">
                  <c:v>403.33800000000002</c:v>
                </c:pt>
                <c:pt idx="34290" formatCode="General">
                  <c:v>402.03500000000003</c:v>
                </c:pt>
                <c:pt idx="34291" formatCode="General">
                  <c:v>400.66399999999999</c:v>
                </c:pt>
                <c:pt idx="34292" formatCode="General">
                  <c:v>399.21899999999999</c:v>
                </c:pt>
                <c:pt idx="34293" formatCode="General">
                  <c:v>397.66399999999999</c:v>
                </c:pt>
                <c:pt idx="34294" formatCode="General">
                  <c:v>395.96800000000002</c:v>
                </c:pt>
                <c:pt idx="34295" formatCode="General">
                  <c:v>394.11099999999999</c:v>
                </c:pt>
                <c:pt idx="34296" formatCode="General">
                  <c:v>392.14600000000002</c:v>
                </c:pt>
                <c:pt idx="34297" formatCode="General">
                  <c:v>390.14400000000001</c:v>
                </c:pt>
                <c:pt idx="34298" formatCode="General">
                  <c:v>388.17700000000002</c:v>
                </c:pt>
                <c:pt idx="34299" formatCode="General">
                  <c:v>386.37099999999998</c:v>
                </c:pt>
                <c:pt idx="34300" formatCode="General">
                  <c:v>384.892</c:v>
                </c:pt>
                <c:pt idx="34301" formatCode="General">
                  <c:v>383.779</c:v>
                </c:pt>
                <c:pt idx="34302" formatCode="General">
                  <c:v>382.96100000000001</c:v>
                </c:pt>
                <c:pt idx="34303" formatCode="General">
                  <c:v>382.36799999999999</c:v>
                </c:pt>
                <c:pt idx="34304" formatCode="General">
                  <c:v>381.9</c:v>
                </c:pt>
                <c:pt idx="34305" formatCode="General">
                  <c:v>381.42899999999997</c:v>
                </c:pt>
                <c:pt idx="34306" formatCode="General">
                  <c:v>380.80500000000001</c:v>
                </c:pt>
                <c:pt idx="34307" formatCode="General">
                  <c:v>379.90800000000002</c:v>
                </c:pt>
                <c:pt idx="34308" formatCode="General">
                  <c:v>378.66399999999999</c:v>
                </c:pt>
                <c:pt idx="34309" formatCode="General">
                  <c:v>377.04700000000003</c:v>
                </c:pt>
                <c:pt idx="34310" formatCode="General">
                  <c:v>375.15199999999999</c:v>
                </c:pt>
                <c:pt idx="34311" formatCode="General">
                  <c:v>373.06200000000001</c:v>
                </c:pt>
                <c:pt idx="34312" formatCode="General">
                  <c:v>370.68099999999998</c:v>
                </c:pt>
                <c:pt idx="34313" formatCode="General">
                  <c:v>367.90699999999998</c:v>
                </c:pt>
                <c:pt idx="34314" formatCode="General">
                  <c:v>364.69299999999998</c:v>
                </c:pt>
                <c:pt idx="34315" formatCode="General">
                  <c:v>361.07100000000003</c:v>
                </c:pt>
                <c:pt idx="34316" formatCode="General">
                  <c:v>357.11200000000002</c:v>
                </c:pt>
                <c:pt idx="34317" formatCode="General">
                  <c:v>352.90899999999999</c:v>
                </c:pt>
                <c:pt idx="34318" formatCode="General">
                  <c:v>348.54399999999998</c:v>
                </c:pt>
                <c:pt idx="34319" formatCode="General">
                  <c:v>344.03500000000003</c:v>
                </c:pt>
                <c:pt idx="34320" formatCode="General">
                  <c:v>339.40300000000002</c:v>
                </c:pt>
                <c:pt idx="34321" formatCode="General">
                  <c:v>334.678</c:v>
                </c:pt>
                <c:pt idx="34322" formatCode="General">
                  <c:v>329.89699999999999</c:v>
                </c:pt>
                <c:pt idx="34323" formatCode="General">
                  <c:v>325.10599999999999</c:v>
                </c:pt>
                <c:pt idx="34324" formatCode="General">
                  <c:v>320.38400000000001</c:v>
                </c:pt>
                <c:pt idx="34325" formatCode="General">
                  <c:v>315.77600000000001</c:v>
                </c:pt>
                <c:pt idx="34326" formatCode="General">
                  <c:v>311.25</c:v>
                </c:pt>
                <c:pt idx="34327" formatCode="General">
                  <c:v>306.76600000000002</c:v>
                </c:pt>
                <c:pt idx="34328" formatCode="General">
                  <c:v>302.28800000000001</c:v>
                </c:pt>
                <c:pt idx="34329" formatCode="General">
                  <c:v>297.82100000000003</c:v>
                </c:pt>
                <c:pt idx="34330" formatCode="General">
                  <c:v>293.39400000000001</c:v>
                </c:pt>
                <c:pt idx="34331" formatCode="General">
                  <c:v>289.096</c:v>
                </c:pt>
                <c:pt idx="34332" formatCode="General">
                  <c:v>284.98</c:v>
                </c:pt>
                <c:pt idx="34333" formatCode="General">
                  <c:v>280.98700000000002</c:v>
                </c:pt>
                <c:pt idx="34334" formatCode="General">
                  <c:v>276.91899999999998</c:v>
                </c:pt>
                <c:pt idx="34335" formatCode="General">
                  <c:v>272.56799999999998</c:v>
                </c:pt>
                <c:pt idx="34336" formatCode="General">
                  <c:v>267.92</c:v>
                </c:pt>
                <c:pt idx="34337" formatCode="General">
                  <c:v>263.02600000000001</c:v>
                </c:pt>
                <c:pt idx="34338" formatCode="General">
                  <c:v>257.94499999999999</c:v>
                </c:pt>
                <c:pt idx="34339" formatCode="General">
                  <c:v>252.73099999999999</c:v>
                </c:pt>
                <c:pt idx="34340" formatCode="General">
                  <c:v>247.4</c:v>
                </c:pt>
                <c:pt idx="34341" formatCode="General">
                  <c:v>241.916</c:v>
                </c:pt>
                <c:pt idx="34342" formatCode="General">
                  <c:v>236.22</c:v>
                </c:pt>
                <c:pt idx="34343" formatCode="General">
                  <c:v>230.315</c:v>
                </c:pt>
                <c:pt idx="34344" formatCode="General">
                  <c:v>224.23</c:v>
                </c:pt>
                <c:pt idx="34345" formatCode="General">
                  <c:v>217.99799999999999</c:v>
                </c:pt>
                <c:pt idx="34346" formatCode="General">
                  <c:v>211.672</c:v>
                </c:pt>
                <c:pt idx="34347" formatCode="General">
                  <c:v>205.31200000000001</c:v>
                </c:pt>
                <c:pt idx="34348" formatCode="General">
                  <c:v>199.02699999999999</c:v>
                </c:pt>
                <c:pt idx="34349" formatCode="General">
                  <c:v>192.93299999999999</c:v>
                </c:pt>
                <c:pt idx="34350" formatCode="General">
                  <c:v>187.16</c:v>
                </c:pt>
                <c:pt idx="34351" formatCode="General">
                  <c:v>181.80600000000001</c:v>
                </c:pt>
                <c:pt idx="34352" formatCode="General">
                  <c:v>176.852</c:v>
                </c:pt>
                <c:pt idx="34353" formatCode="General">
                  <c:v>172.2</c:v>
                </c:pt>
                <c:pt idx="34354" formatCode="General">
                  <c:v>167.69300000000001</c:v>
                </c:pt>
                <c:pt idx="34355" formatCode="General">
                  <c:v>163.25200000000001</c:v>
                </c:pt>
                <c:pt idx="34356" formatCode="General">
                  <c:v>158.88800000000001</c:v>
                </c:pt>
                <c:pt idx="34357" formatCode="General">
                  <c:v>154.66399999999999</c:v>
                </c:pt>
                <c:pt idx="34358" formatCode="General">
                  <c:v>150.61500000000001</c:v>
                </c:pt>
                <c:pt idx="34359" formatCode="General">
                  <c:v>146.67500000000001</c:v>
                </c:pt>
                <c:pt idx="34360" formatCode="General">
                  <c:v>142.70500000000001</c:v>
                </c:pt>
                <c:pt idx="34361" formatCode="General">
                  <c:v>138.52799999999999</c:v>
                </c:pt>
                <c:pt idx="34362" formatCode="General">
                  <c:v>134.03700000000001</c:v>
                </c:pt>
                <c:pt idx="34363" formatCode="General">
                  <c:v>129.18299999999999</c:v>
                </c:pt>
                <c:pt idx="34364" formatCode="General">
                  <c:v>123.983</c:v>
                </c:pt>
                <c:pt idx="34365" formatCode="General">
                  <c:v>118.461</c:v>
                </c:pt>
                <c:pt idx="34366" formatCode="General">
                  <c:v>112.61</c:v>
                </c:pt>
                <c:pt idx="34367" formatCode="General">
                  <c:v>106.443</c:v>
                </c:pt>
                <c:pt idx="34368" formatCode="General">
                  <c:v>99.990499999999997</c:v>
                </c:pt>
                <c:pt idx="34369" formatCode="General">
                  <c:v>93.309799999999996</c:v>
                </c:pt>
                <c:pt idx="34370" formatCode="General">
                  <c:v>86.468599999999995</c:v>
                </c:pt>
                <c:pt idx="34371" formatCode="General">
                  <c:v>79.533299999999997</c:v>
                </c:pt>
                <c:pt idx="34372" formatCode="General">
                  <c:v>72.574799999999996</c:v>
                </c:pt>
                <c:pt idx="34373" formatCode="General">
                  <c:v>65.650300000000001</c:v>
                </c:pt>
                <c:pt idx="34374" formatCode="General">
                  <c:v>58.8337</c:v>
                </c:pt>
                <c:pt idx="34375" formatCode="General">
                  <c:v>52.199300000000001</c:v>
                </c:pt>
                <c:pt idx="34376" formatCode="General">
                  <c:v>45.803800000000003</c:v>
                </c:pt>
                <c:pt idx="34377" formatCode="General">
                  <c:v>39.665300000000002</c:v>
                </c:pt>
                <c:pt idx="34378" formatCode="General">
                  <c:v>33.593600000000002</c:v>
                </c:pt>
                <c:pt idx="34379" formatCode="General">
                  <c:v>27.3413</c:v>
                </c:pt>
                <c:pt idx="34380" formatCode="General">
                  <c:v>20.776499999999999</c:v>
                </c:pt>
                <c:pt idx="34381" formatCode="General">
                  <c:v>14.0518</c:v>
                </c:pt>
                <c:pt idx="34382" formatCode="General">
                  <c:v>7.4771599999999996</c:v>
                </c:pt>
                <c:pt idx="34383" formatCode="General">
                  <c:v>1.21818</c:v>
                </c:pt>
                <c:pt idx="34384" formatCode="General">
                  <c:v>-4.6343399999999999</c:v>
                </c:pt>
                <c:pt idx="34385" formatCode="General">
                  <c:v>-10.047800000000001</c:v>
                </c:pt>
                <c:pt idx="34386" formatCode="General">
                  <c:v>-15.0458</c:v>
                </c:pt>
                <c:pt idx="34387" formatCode="General">
                  <c:v>-19.7287</c:v>
                </c:pt>
                <c:pt idx="34388" formatCode="General">
                  <c:v>-24.149899999999999</c:v>
                </c:pt>
                <c:pt idx="34389" formatCode="General">
                  <c:v>-28.305900000000001</c:v>
                </c:pt>
                <c:pt idx="34390" formatCode="General">
                  <c:v>-32.239100000000001</c:v>
                </c:pt>
                <c:pt idx="34391" formatCode="General">
                  <c:v>-36.003100000000003</c:v>
                </c:pt>
                <c:pt idx="34392" formatCode="General">
                  <c:v>-39.626800000000003</c:v>
                </c:pt>
                <c:pt idx="34393" formatCode="General">
                  <c:v>-43.166200000000003</c:v>
                </c:pt>
                <c:pt idx="34394" formatCode="General">
                  <c:v>-46.704099999999997</c:v>
                </c:pt>
                <c:pt idx="34395" formatCode="General">
                  <c:v>-50.357100000000003</c:v>
                </c:pt>
                <c:pt idx="34396" formatCode="General">
                  <c:v>-54.237900000000003</c:v>
                </c:pt>
                <c:pt idx="34397" formatCode="General">
                  <c:v>-58.3566</c:v>
                </c:pt>
                <c:pt idx="34398" formatCode="General">
                  <c:v>-62.668500000000002</c:v>
                </c:pt>
                <c:pt idx="34399" formatCode="General">
                  <c:v>-67.070499999999996</c:v>
                </c:pt>
                <c:pt idx="34400" formatCode="General">
                  <c:v>-71.543700000000001</c:v>
                </c:pt>
                <c:pt idx="34401" formatCode="General">
                  <c:v>-76.241</c:v>
                </c:pt>
                <c:pt idx="34402" formatCode="General">
                  <c:v>-81.169899999999998</c:v>
                </c:pt>
                <c:pt idx="34403" formatCode="General">
                  <c:v>-86.248099999999994</c:v>
                </c:pt>
                <c:pt idx="34404" formatCode="General">
                  <c:v>-91.614500000000007</c:v>
                </c:pt>
                <c:pt idx="34405" formatCode="General">
                  <c:v>-97.358599999999996</c:v>
                </c:pt>
                <c:pt idx="34406" formatCode="General">
                  <c:v>-103.30800000000001</c:v>
                </c:pt>
                <c:pt idx="34407" formatCode="General">
                  <c:v>-109.413</c:v>
                </c:pt>
                <c:pt idx="34408" formatCode="General">
                  <c:v>-115.8</c:v>
                </c:pt>
                <c:pt idx="34409" formatCode="General">
                  <c:v>-122.488</c:v>
                </c:pt>
                <c:pt idx="34410" formatCode="General">
                  <c:v>-129.41499999999999</c:v>
                </c:pt>
                <c:pt idx="34411" formatCode="General">
                  <c:v>-136.50200000000001</c:v>
                </c:pt>
                <c:pt idx="34412" formatCode="General">
                  <c:v>-143.61799999999999</c:v>
                </c:pt>
                <c:pt idx="34413" formatCode="General">
                  <c:v>-150.577</c:v>
                </c:pt>
                <c:pt idx="34414" formatCode="General">
                  <c:v>-157.24299999999999</c:v>
                </c:pt>
                <c:pt idx="34415" formatCode="General">
                  <c:v>-163.55799999999999</c:v>
                </c:pt>
                <c:pt idx="34416" formatCode="General">
                  <c:v>-169.529</c:v>
                </c:pt>
                <c:pt idx="34417" formatCode="General">
                  <c:v>-175.19200000000001</c:v>
                </c:pt>
                <c:pt idx="34418" formatCode="General">
                  <c:v>-180.595</c:v>
                </c:pt>
                <c:pt idx="34419" formatCode="General">
                  <c:v>-185.76300000000001</c:v>
                </c:pt>
                <c:pt idx="34420" formatCode="General">
                  <c:v>-190.63</c:v>
                </c:pt>
                <c:pt idx="34421" formatCode="General">
                  <c:v>-195.16399999999999</c:v>
                </c:pt>
                <c:pt idx="34422" formatCode="General">
                  <c:v>-199.381</c:v>
                </c:pt>
                <c:pt idx="34423" formatCode="General">
                  <c:v>-203.22200000000001</c:v>
                </c:pt>
                <c:pt idx="34424" formatCode="General">
                  <c:v>-206.66800000000001</c:v>
                </c:pt>
                <c:pt idx="34425" formatCode="General">
                  <c:v>-209.94200000000001</c:v>
                </c:pt>
                <c:pt idx="34426" formatCode="General">
                  <c:v>-213.20400000000001</c:v>
                </c:pt>
                <c:pt idx="34427" formatCode="General">
                  <c:v>-216.41</c:v>
                </c:pt>
                <c:pt idx="34428" formatCode="General">
                  <c:v>-219.54400000000001</c:v>
                </c:pt>
                <c:pt idx="34429" formatCode="General">
                  <c:v>-222.624</c:v>
                </c:pt>
                <c:pt idx="34430" formatCode="General">
                  <c:v>-225.66399999999999</c:v>
                </c:pt>
                <c:pt idx="34431" formatCode="General">
                  <c:v>-228.68799999999999</c:v>
                </c:pt>
                <c:pt idx="34432" formatCode="General">
                  <c:v>-231.78399999999999</c:v>
                </c:pt>
                <c:pt idx="34433" formatCode="General">
                  <c:v>-235.01300000000001</c:v>
                </c:pt>
                <c:pt idx="34434" formatCode="General">
                  <c:v>-238.33099999999999</c:v>
                </c:pt>
                <c:pt idx="34435" formatCode="General">
                  <c:v>-241.68299999999999</c:v>
                </c:pt>
                <c:pt idx="34436" formatCode="General">
                  <c:v>-245.036</c:v>
                </c:pt>
                <c:pt idx="34437" formatCode="General">
                  <c:v>-248.32599999999999</c:v>
                </c:pt>
                <c:pt idx="34438" formatCode="General">
                  <c:v>-251.535</c:v>
                </c:pt>
                <c:pt idx="34439" formatCode="General">
                  <c:v>-254.82300000000001</c:v>
                </c:pt>
                <c:pt idx="34440" formatCode="General">
                  <c:v>-258.35000000000002</c:v>
                </c:pt>
                <c:pt idx="34441" formatCode="General">
                  <c:v>-262.18099999999998</c:v>
                </c:pt>
                <c:pt idx="34442" formatCode="General">
                  <c:v>-266.26400000000001</c:v>
                </c:pt>
                <c:pt idx="34443" formatCode="General">
                  <c:v>-270.47500000000002</c:v>
                </c:pt>
                <c:pt idx="34444" formatCode="General">
                  <c:v>-274.77800000000002</c:v>
                </c:pt>
                <c:pt idx="34445" formatCode="General">
                  <c:v>-279.18299999999999</c:v>
                </c:pt>
                <c:pt idx="34446" formatCode="General">
                  <c:v>-283.702</c:v>
                </c:pt>
                <c:pt idx="34447" formatCode="General">
                  <c:v>-288.30700000000002</c:v>
                </c:pt>
                <c:pt idx="34448" formatCode="General">
                  <c:v>-292.93099999999998</c:v>
                </c:pt>
                <c:pt idx="34449" formatCode="General">
                  <c:v>-297.45400000000001</c:v>
                </c:pt>
                <c:pt idx="34450" formatCode="General">
                  <c:v>-301.762</c:v>
                </c:pt>
                <c:pt idx="34451" formatCode="General">
                  <c:v>-305.85000000000002</c:v>
                </c:pt>
                <c:pt idx="34452" formatCode="General">
                  <c:v>-309.74799999999999</c:v>
                </c:pt>
                <c:pt idx="34453" formatCode="General">
                  <c:v>-313.46699999999998</c:v>
                </c:pt>
                <c:pt idx="34454" formatCode="General">
                  <c:v>-317.04000000000002</c:v>
                </c:pt>
                <c:pt idx="34455" formatCode="General">
                  <c:v>-320.505</c:v>
                </c:pt>
                <c:pt idx="34456" formatCode="General">
                  <c:v>-323.86599999999999</c:v>
                </c:pt>
                <c:pt idx="34457" formatCode="General">
                  <c:v>-327.12</c:v>
                </c:pt>
                <c:pt idx="34458" formatCode="General">
                  <c:v>-330.37</c:v>
                </c:pt>
                <c:pt idx="34459" formatCode="General">
                  <c:v>-333.69099999999997</c:v>
                </c:pt>
                <c:pt idx="34460" formatCode="General">
                  <c:v>-337.03699999999998</c:v>
                </c:pt>
                <c:pt idx="34461" formatCode="General">
                  <c:v>-340.36200000000002</c:v>
                </c:pt>
                <c:pt idx="34462" formatCode="General">
                  <c:v>-343.64800000000002</c:v>
                </c:pt>
                <c:pt idx="34463" formatCode="General">
                  <c:v>-346.83</c:v>
                </c:pt>
                <c:pt idx="34464" formatCode="General">
                  <c:v>-349.84300000000002</c:v>
                </c:pt>
                <c:pt idx="34465" formatCode="General">
                  <c:v>-352.70600000000002</c:v>
                </c:pt>
                <c:pt idx="34466" formatCode="General">
                  <c:v>-355.471</c:v>
                </c:pt>
                <c:pt idx="34467" formatCode="General">
                  <c:v>-358.20400000000001</c:v>
                </c:pt>
                <c:pt idx="34468" formatCode="General">
                  <c:v>-360.94099999999997</c:v>
                </c:pt>
                <c:pt idx="34469" formatCode="General">
                  <c:v>-363.66399999999999</c:v>
                </c:pt>
                <c:pt idx="34470" formatCode="General">
                  <c:v>-366.286</c:v>
                </c:pt>
                <c:pt idx="34471" formatCode="General">
                  <c:v>-368.71499999999997</c:v>
                </c:pt>
                <c:pt idx="34472" formatCode="General">
                  <c:v>-370.96600000000001</c:v>
                </c:pt>
                <c:pt idx="34473" formatCode="General">
                  <c:v>-373.06200000000001</c:v>
                </c:pt>
                <c:pt idx="34474" formatCode="General">
                  <c:v>-375.02100000000002</c:v>
                </c:pt>
                <c:pt idx="34475" formatCode="General">
                  <c:v>-376.91500000000002</c:v>
                </c:pt>
                <c:pt idx="34476" formatCode="General">
                  <c:v>-378.84300000000002</c:v>
                </c:pt>
                <c:pt idx="34477" formatCode="General">
                  <c:v>-380.87599999999998</c:v>
                </c:pt>
                <c:pt idx="34478" formatCode="General">
                  <c:v>-383.04300000000001</c:v>
                </c:pt>
                <c:pt idx="34479" formatCode="General">
                  <c:v>-385.33100000000002</c:v>
                </c:pt>
                <c:pt idx="34480" formatCode="General">
                  <c:v>-387.71</c:v>
                </c:pt>
                <c:pt idx="34481" formatCode="General">
                  <c:v>-390.14800000000002</c:v>
                </c:pt>
                <c:pt idx="34482" formatCode="General">
                  <c:v>-392.55700000000002</c:v>
                </c:pt>
                <c:pt idx="34483" formatCode="General">
                  <c:v>-394.834</c:v>
                </c:pt>
                <c:pt idx="34484" formatCode="General">
                  <c:v>-397.02699999999999</c:v>
                </c:pt>
                <c:pt idx="34485" formatCode="General">
                  <c:v>-399.22899999999998</c:v>
                </c:pt>
                <c:pt idx="34486" formatCode="General">
                  <c:v>-401.464</c:v>
                </c:pt>
                <c:pt idx="34487" formatCode="General">
                  <c:v>-403.74099999999999</c:v>
                </c:pt>
                <c:pt idx="34488" formatCode="General">
                  <c:v>-406.03199999999998</c:v>
                </c:pt>
                <c:pt idx="34489" formatCode="General">
                  <c:v>-408.42700000000002</c:v>
                </c:pt>
                <c:pt idx="34490" formatCode="General">
                  <c:v>-411.05399999999997</c:v>
                </c:pt>
                <c:pt idx="34491" formatCode="General">
                  <c:v>-413.93599999999998</c:v>
                </c:pt>
                <c:pt idx="34492" formatCode="General">
                  <c:v>-417.029</c:v>
                </c:pt>
                <c:pt idx="34493" formatCode="General">
                  <c:v>-420.19</c:v>
                </c:pt>
                <c:pt idx="34494" formatCode="General">
                  <c:v>-423.23899999999998</c:v>
                </c:pt>
                <c:pt idx="34495" formatCode="General">
                  <c:v>-426.012</c:v>
                </c:pt>
                <c:pt idx="34496" formatCode="General">
                  <c:v>-428.423</c:v>
                </c:pt>
                <c:pt idx="34497" formatCode="General">
                  <c:v>-430.447</c:v>
                </c:pt>
                <c:pt idx="34498" formatCode="General">
                  <c:v>-432.06</c:v>
                </c:pt>
                <c:pt idx="34499" formatCode="General">
                  <c:v>-433.25400000000002</c:v>
                </c:pt>
                <c:pt idx="34500" formatCode="General">
                  <c:v>-434.08199999999999</c:v>
                </c:pt>
                <c:pt idx="34501" formatCode="General">
                  <c:v>-434.67200000000003</c:v>
                </c:pt>
                <c:pt idx="34502" formatCode="General">
                  <c:v>-435.15800000000002</c:v>
                </c:pt>
                <c:pt idx="34503" formatCode="General">
                  <c:v>-435.56</c:v>
                </c:pt>
                <c:pt idx="34504" formatCode="General">
                  <c:v>-435.83300000000003</c:v>
                </c:pt>
                <c:pt idx="34505" formatCode="General">
                  <c:v>-435.94499999999999</c:v>
                </c:pt>
                <c:pt idx="34506" formatCode="General">
                  <c:v>-435.87900000000002</c:v>
                </c:pt>
                <c:pt idx="34507" formatCode="General">
                  <c:v>-435.666</c:v>
                </c:pt>
                <c:pt idx="34508" formatCode="General">
                  <c:v>-435.30799999999999</c:v>
                </c:pt>
                <c:pt idx="34509" formatCode="General">
                  <c:v>-434.78300000000002</c:v>
                </c:pt>
                <c:pt idx="34510" formatCode="General">
                  <c:v>-434</c:v>
                </c:pt>
                <c:pt idx="34511" formatCode="General">
                  <c:v>-432.90100000000001</c:v>
                </c:pt>
                <c:pt idx="34512" formatCode="General">
                  <c:v>-431.67399999999998</c:v>
                </c:pt>
                <c:pt idx="34513" formatCode="General">
                  <c:v>-430.53399999999999</c:v>
                </c:pt>
                <c:pt idx="34514" formatCode="General">
                  <c:v>-429.56900000000002</c:v>
                </c:pt>
                <c:pt idx="34515" formatCode="General">
                  <c:v>-428.745</c:v>
                </c:pt>
                <c:pt idx="34516" formatCode="General">
                  <c:v>-427.93</c:v>
                </c:pt>
                <c:pt idx="34517" formatCode="General">
                  <c:v>-427.07400000000001</c:v>
                </c:pt>
                <c:pt idx="34518" formatCode="General">
                  <c:v>-426.18200000000002</c:v>
                </c:pt>
                <c:pt idx="34519" formatCode="General">
                  <c:v>-425.29899999999998</c:v>
                </c:pt>
                <c:pt idx="34520" formatCode="General">
                  <c:v>-424.45600000000002</c:v>
                </c:pt>
                <c:pt idx="34521" formatCode="General">
                  <c:v>-423.62299999999999</c:v>
                </c:pt>
                <c:pt idx="34522" formatCode="General">
                  <c:v>-422.71800000000002</c:v>
                </c:pt>
                <c:pt idx="34523" formatCode="General">
                  <c:v>-421.65</c:v>
                </c:pt>
                <c:pt idx="34524" formatCode="General">
                  <c:v>-420.37200000000001</c:v>
                </c:pt>
                <c:pt idx="34525" formatCode="General">
                  <c:v>-418.86200000000002</c:v>
                </c:pt>
                <c:pt idx="34526" formatCode="General">
                  <c:v>-417.14</c:v>
                </c:pt>
                <c:pt idx="34527" formatCode="General">
                  <c:v>-415.23700000000002</c:v>
                </c:pt>
                <c:pt idx="34528" formatCode="General">
                  <c:v>-413.17500000000001</c:v>
                </c:pt>
                <c:pt idx="34529" formatCode="General">
                  <c:v>-410.96600000000001</c:v>
                </c:pt>
                <c:pt idx="34530" formatCode="General">
                  <c:v>-408.60899999999998</c:v>
                </c:pt>
                <c:pt idx="34531" formatCode="General">
                  <c:v>-406.04300000000001</c:v>
                </c:pt>
                <c:pt idx="34532" formatCode="General">
                  <c:v>-403.18799999999999</c:v>
                </c:pt>
                <c:pt idx="34533" formatCode="General">
                  <c:v>-399.95800000000003</c:v>
                </c:pt>
                <c:pt idx="34534" formatCode="General">
                  <c:v>-396.39100000000002</c:v>
                </c:pt>
                <c:pt idx="34535" formatCode="General">
                  <c:v>-392.69200000000001</c:v>
                </c:pt>
                <c:pt idx="34536" formatCode="General">
                  <c:v>-389.036</c:v>
                </c:pt>
                <c:pt idx="34537" formatCode="General">
                  <c:v>-385.53399999999999</c:v>
                </c:pt>
                <c:pt idx="34538" formatCode="General">
                  <c:v>-382.096</c:v>
                </c:pt>
                <c:pt idx="34539" formatCode="General">
                  <c:v>-378.58600000000001</c:v>
                </c:pt>
                <c:pt idx="34540" formatCode="General">
                  <c:v>-374.93</c:v>
                </c:pt>
                <c:pt idx="34541" formatCode="General">
                  <c:v>-371.08300000000003</c:v>
                </c:pt>
                <c:pt idx="34542" formatCode="General">
                  <c:v>-367.07</c:v>
                </c:pt>
                <c:pt idx="34543" formatCode="General">
                  <c:v>-362.93200000000002</c:v>
                </c:pt>
                <c:pt idx="34544" formatCode="General">
                  <c:v>-358.71499999999997</c:v>
                </c:pt>
                <c:pt idx="34545" formatCode="General">
                  <c:v>-354.49900000000002</c:v>
                </c:pt>
                <c:pt idx="34546" formatCode="General">
                  <c:v>-350.428</c:v>
                </c:pt>
                <c:pt idx="34547" formatCode="General">
                  <c:v>-346.73500000000001</c:v>
                </c:pt>
                <c:pt idx="34548" formatCode="General">
                  <c:v>-343.649</c:v>
                </c:pt>
                <c:pt idx="34549" formatCode="General">
                  <c:v>-341.30599999999998</c:v>
                </c:pt>
                <c:pt idx="34550" formatCode="General">
                  <c:v>-339.62900000000002</c:v>
                </c:pt>
                <c:pt idx="34551" formatCode="General">
                  <c:v>-338.43099999999998</c:v>
                </c:pt>
                <c:pt idx="34552" formatCode="General">
                  <c:v>-337.36599999999999</c:v>
                </c:pt>
                <c:pt idx="34553" formatCode="General">
                  <c:v>-336.08600000000001</c:v>
                </c:pt>
                <c:pt idx="34554" formatCode="General">
                  <c:v>-334.44499999999999</c:v>
                </c:pt>
                <c:pt idx="34555" formatCode="General">
                  <c:v>-332.37</c:v>
                </c:pt>
                <c:pt idx="34556" formatCode="General">
                  <c:v>-329.88200000000001</c:v>
                </c:pt>
                <c:pt idx="34557" formatCode="General">
                  <c:v>-327.07600000000002</c:v>
                </c:pt>
                <c:pt idx="34558" formatCode="General">
                  <c:v>-324.077</c:v>
                </c:pt>
                <c:pt idx="34559" formatCode="General">
                  <c:v>-321.06299999999999</c:v>
                </c:pt>
                <c:pt idx="34560" formatCode="General">
                  <c:v>-318.18400000000003</c:v>
                </c:pt>
                <c:pt idx="34561" formatCode="General">
                  <c:v>-315.44400000000002</c:v>
                </c:pt>
                <c:pt idx="34562" formatCode="General">
                  <c:v>-312.74799999999999</c:v>
                </c:pt>
                <c:pt idx="34563" formatCode="General">
                  <c:v>-309.93799999999999</c:v>
                </c:pt>
                <c:pt idx="34564" formatCode="General">
                  <c:v>-306.85899999999998</c:v>
                </c:pt>
                <c:pt idx="34565" formatCode="General">
                  <c:v>-303.39400000000001</c:v>
                </c:pt>
                <c:pt idx="34566" formatCode="General">
                  <c:v>-299.52800000000002</c:v>
                </c:pt>
                <c:pt idx="34567" formatCode="General">
                  <c:v>-295.29399999999998</c:v>
                </c:pt>
                <c:pt idx="34568" formatCode="General">
                  <c:v>-290.75299999999999</c:v>
                </c:pt>
                <c:pt idx="34569" formatCode="General">
                  <c:v>-285.96899999999999</c:v>
                </c:pt>
                <c:pt idx="34570" formatCode="General">
                  <c:v>-280.99099999999999</c:v>
                </c:pt>
                <c:pt idx="34571" formatCode="General">
                  <c:v>-275.86099999999999</c:v>
                </c:pt>
                <c:pt idx="34572" formatCode="General">
                  <c:v>-270.61700000000002</c:v>
                </c:pt>
                <c:pt idx="34573" formatCode="General">
                  <c:v>-265.30200000000002</c:v>
                </c:pt>
                <c:pt idx="34574" formatCode="General">
                  <c:v>-259.96199999999999</c:v>
                </c:pt>
                <c:pt idx="34575" formatCode="General">
                  <c:v>-254.64500000000001</c:v>
                </c:pt>
                <c:pt idx="34576" formatCode="General">
                  <c:v>-249.35599999999999</c:v>
                </c:pt>
                <c:pt idx="34577" formatCode="General">
                  <c:v>-244.06700000000001</c:v>
                </c:pt>
                <c:pt idx="34578" formatCode="General">
                  <c:v>-238.91</c:v>
                </c:pt>
                <c:pt idx="34579" formatCode="General">
                  <c:v>-234.041</c:v>
                </c:pt>
                <c:pt idx="34580" formatCode="General">
                  <c:v>-229.495</c:v>
                </c:pt>
                <c:pt idx="34581" formatCode="General">
                  <c:v>-225.22900000000001</c:v>
                </c:pt>
                <c:pt idx="34582" formatCode="General">
                  <c:v>-221.09800000000001</c:v>
                </c:pt>
                <c:pt idx="34583" formatCode="General">
                  <c:v>-216.994</c:v>
                </c:pt>
                <c:pt idx="34584" formatCode="General">
                  <c:v>-212.863</c:v>
                </c:pt>
                <c:pt idx="34585" formatCode="General">
                  <c:v>-208.64599999999999</c:v>
                </c:pt>
                <c:pt idx="34586" formatCode="General">
                  <c:v>-204.285</c:v>
                </c:pt>
                <c:pt idx="34587" formatCode="General">
                  <c:v>-199.73</c:v>
                </c:pt>
                <c:pt idx="34588" formatCode="General">
                  <c:v>-194.96799999999999</c:v>
                </c:pt>
                <c:pt idx="34589" formatCode="General">
                  <c:v>-190.02799999999999</c:v>
                </c:pt>
                <c:pt idx="34590" formatCode="General">
                  <c:v>-184.971</c:v>
                </c:pt>
                <c:pt idx="34591" formatCode="General">
                  <c:v>-179.857</c:v>
                </c:pt>
                <c:pt idx="34592" formatCode="General">
                  <c:v>-174.71600000000001</c:v>
                </c:pt>
                <c:pt idx="34593" formatCode="General">
                  <c:v>-169.547</c:v>
                </c:pt>
                <c:pt idx="34594" formatCode="General">
                  <c:v>-164.27</c:v>
                </c:pt>
                <c:pt idx="34595" formatCode="General">
                  <c:v>-158.79900000000001</c:v>
                </c:pt>
                <c:pt idx="34596" formatCode="General">
                  <c:v>-153.07900000000001</c:v>
                </c:pt>
                <c:pt idx="34597" formatCode="General">
                  <c:v>-147.124</c:v>
                </c:pt>
                <c:pt idx="34598" formatCode="General">
                  <c:v>-140.988</c:v>
                </c:pt>
                <c:pt idx="34599" formatCode="General">
                  <c:v>-134.68299999999999</c:v>
                </c:pt>
                <c:pt idx="34600" formatCode="General">
                  <c:v>-128.196</c:v>
                </c:pt>
                <c:pt idx="34601" formatCode="General">
                  <c:v>-121.51900000000001</c:v>
                </c:pt>
                <c:pt idx="34602" formatCode="General">
                  <c:v>-114.661</c:v>
                </c:pt>
                <c:pt idx="34603" formatCode="General">
                  <c:v>-107.65300000000001</c:v>
                </c:pt>
                <c:pt idx="34604" formatCode="General">
                  <c:v>-100.54600000000001</c:v>
                </c:pt>
                <c:pt idx="34605" formatCode="General">
                  <c:v>-93.405199999999994</c:v>
                </c:pt>
                <c:pt idx="34606" formatCode="General">
                  <c:v>-86.333699999999993</c:v>
                </c:pt>
                <c:pt idx="34607" formatCode="General">
                  <c:v>-79.431899999999999</c:v>
                </c:pt>
                <c:pt idx="34608" formatCode="General">
                  <c:v>-72.741399999999999</c:v>
                </c:pt>
                <c:pt idx="34609" formatCode="General">
                  <c:v>-66.296499999999995</c:v>
                </c:pt>
                <c:pt idx="34610" formatCode="General">
                  <c:v>-60.118200000000002</c:v>
                </c:pt>
                <c:pt idx="34611" formatCode="General">
                  <c:v>-54.125999999999998</c:v>
                </c:pt>
                <c:pt idx="34612" formatCode="General">
                  <c:v>-48.209499999999998</c:v>
                </c:pt>
                <c:pt idx="34613" formatCode="General">
                  <c:v>-42.296100000000003</c:v>
                </c:pt>
                <c:pt idx="34614" formatCode="General">
                  <c:v>-36.429400000000001</c:v>
                </c:pt>
                <c:pt idx="34615" formatCode="General">
                  <c:v>-30.851600000000001</c:v>
                </c:pt>
                <c:pt idx="34616" formatCode="General">
                  <c:v>-25.763999999999999</c:v>
                </c:pt>
                <c:pt idx="34617" formatCode="General">
                  <c:v>-21.252099999999999</c:v>
                </c:pt>
                <c:pt idx="34618" formatCode="General">
                  <c:v>-17.194299999999998</c:v>
                </c:pt>
                <c:pt idx="34619" formatCode="General">
                  <c:v>-13.403600000000001</c:v>
                </c:pt>
                <c:pt idx="34620" formatCode="General">
                  <c:v>-9.8503399999999992</c:v>
                </c:pt>
                <c:pt idx="34621" formatCode="General">
                  <c:v>-6.4814400000000001</c:v>
                </c:pt>
                <c:pt idx="34622" formatCode="General">
                  <c:v>-3.1415299999999999</c:v>
                </c:pt>
                <c:pt idx="34623" formatCode="General">
                  <c:v>0.32536500000000002</c:v>
                </c:pt>
                <c:pt idx="34624" formatCode="General">
                  <c:v>4.0128399999999997</c:v>
                </c:pt>
                <c:pt idx="34625" formatCode="General">
                  <c:v>7.8789499999999997</c:v>
                </c:pt>
                <c:pt idx="34626" formatCode="General">
                  <c:v>11.8323</c:v>
                </c:pt>
                <c:pt idx="34627" formatCode="General">
                  <c:v>15.7834</c:v>
                </c:pt>
                <c:pt idx="34628" formatCode="General">
                  <c:v>19.6568</c:v>
                </c:pt>
                <c:pt idx="34629" formatCode="General">
                  <c:v>23.452100000000002</c:v>
                </c:pt>
                <c:pt idx="34630" formatCode="General">
                  <c:v>27.245899999999999</c:v>
                </c:pt>
                <c:pt idx="34631" formatCode="General">
                  <c:v>31.157699999999998</c:v>
                </c:pt>
                <c:pt idx="34632" formatCode="General">
                  <c:v>35.302999999999997</c:v>
                </c:pt>
                <c:pt idx="34633" formatCode="General">
                  <c:v>39.7669</c:v>
                </c:pt>
                <c:pt idx="34634" formatCode="General">
                  <c:v>44.5595</c:v>
                </c:pt>
                <c:pt idx="34635" formatCode="General">
                  <c:v>49.547800000000002</c:v>
                </c:pt>
                <c:pt idx="34636" formatCode="General">
                  <c:v>54.479100000000003</c:v>
                </c:pt>
                <c:pt idx="34637" formatCode="General">
                  <c:v>59.176699999999997</c:v>
                </c:pt>
                <c:pt idx="34638" formatCode="General">
                  <c:v>63.559100000000001</c:v>
                </c:pt>
                <c:pt idx="34639" formatCode="General">
                  <c:v>67.803399999999996</c:v>
                </c:pt>
                <c:pt idx="34640" formatCode="General">
                  <c:v>72.128399999999999</c:v>
                </c:pt>
                <c:pt idx="34641" formatCode="General">
                  <c:v>76.587199999999996</c:v>
                </c:pt>
                <c:pt idx="34642" formatCode="General">
                  <c:v>81.218299999999999</c:v>
                </c:pt>
                <c:pt idx="34643" formatCode="General">
                  <c:v>86.020300000000006</c:v>
                </c:pt>
                <c:pt idx="34644" formatCode="General">
                  <c:v>90.918999999999997</c:v>
                </c:pt>
                <c:pt idx="34645" formatCode="General">
                  <c:v>95.829800000000006</c:v>
                </c:pt>
                <c:pt idx="34646" formatCode="General">
                  <c:v>100.771</c:v>
                </c:pt>
                <c:pt idx="34647" formatCode="General">
                  <c:v>105.79900000000001</c:v>
                </c:pt>
                <c:pt idx="34648" formatCode="General">
                  <c:v>110.997</c:v>
                </c:pt>
                <c:pt idx="34649" formatCode="General">
                  <c:v>116.363</c:v>
                </c:pt>
                <c:pt idx="34650" formatCode="General">
                  <c:v>121.795</c:v>
                </c:pt>
                <c:pt idx="34651" formatCode="General">
                  <c:v>127.164</c:v>
                </c:pt>
                <c:pt idx="34652" formatCode="General">
                  <c:v>132.36000000000001</c:v>
                </c:pt>
                <c:pt idx="34653" formatCode="General">
                  <c:v>137.44</c:v>
                </c:pt>
                <c:pt idx="34654" formatCode="General">
                  <c:v>142.501</c:v>
                </c:pt>
                <c:pt idx="34655" formatCode="General">
                  <c:v>147.601</c:v>
                </c:pt>
                <c:pt idx="34656" formatCode="General">
                  <c:v>152.82599999999999</c:v>
                </c:pt>
                <c:pt idx="34657" formatCode="General">
                  <c:v>158.23699999999999</c:v>
                </c:pt>
                <c:pt idx="34658" formatCode="General">
                  <c:v>163.839</c:v>
                </c:pt>
                <c:pt idx="34659" formatCode="General">
                  <c:v>169.614</c:v>
                </c:pt>
                <c:pt idx="34660" formatCode="General">
                  <c:v>175.53899999999999</c:v>
                </c:pt>
                <c:pt idx="34661" formatCode="General">
                  <c:v>181.56700000000001</c:v>
                </c:pt>
                <c:pt idx="34662" formatCode="General">
                  <c:v>187.60400000000001</c:v>
                </c:pt>
                <c:pt idx="34663" formatCode="General">
                  <c:v>193.559</c:v>
                </c:pt>
                <c:pt idx="34664" formatCode="General">
                  <c:v>199.374</c:v>
                </c:pt>
                <c:pt idx="34665" formatCode="General">
                  <c:v>205.024</c:v>
                </c:pt>
                <c:pt idx="34666" formatCode="General">
                  <c:v>210.51400000000001</c:v>
                </c:pt>
                <c:pt idx="34667" formatCode="General">
                  <c:v>215.89099999999999</c:v>
                </c:pt>
                <c:pt idx="34668" formatCode="General">
                  <c:v>221.22399999999999</c:v>
                </c:pt>
                <c:pt idx="34669" formatCode="General">
                  <c:v>226.57400000000001</c:v>
                </c:pt>
                <c:pt idx="34670" formatCode="General">
                  <c:v>232</c:v>
                </c:pt>
                <c:pt idx="34671" formatCode="General">
                  <c:v>237.542</c:v>
                </c:pt>
                <c:pt idx="34672" formatCode="General">
                  <c:v>243.13300000000001</c:v>
                </c:pt>
                <c:pt idx="34673" formatCode="General">
                  <c:v>248.67599999999999</c:v>
                </c:pt>
                <c:pt idx="34674" formatCode="General">
                  <c:v>254.137</c:v>
                </c:pt>
                <c:pt idx="34675" formatCode="General">
                  <c:v>259.48599999999999</c:v>
                </c:pt>
                <c:pt idx="34676" formatCode="General">
                  <c:v>264.69400000000002</c:v>
                </c:pt>
                <c:pt idx="34677" formatCode="General">
                  <c:v>269.72899999999998</c:v>
                </c:pt>
                <c:pt idx="34678" formatCode="General">
                  <c:v>274.56799999999998</c:v>
                </c:pt>
                <c:pt idx="34679" formatCode="General">
                  <c:v>279.16399999999999</c:v>
                </c:pt>
                <c:pt idx="34680" formatCode="General">
                  <c:v>283.49400000000003</c:v>
                </c:pt>
                <c:pt idx="34681" formatCode="General">
                  <c:v>287.62900000000002</c:v>
                </c:pt>
                <c:pt idx="34682" formatCode="General">
                  <c:v>291.65499999999997</c:v>
                </c:pt>
                <c:pt idx="34683" formatCode="General">
                  <c:v>295.63099999999997</c:v>
                </c:pt>
                <c:pt idx="34684" formatCode="General">
                  <c:v>299.47500000000002</c:v>
                </c:pt>
                <c:pt idx="34685" formatCode="General">
                  <c:v>303.02499999999998</c:v>
                </c:pt>
                <c:pt idx="34686" formatCode="General">
                  <c:v>306.29300000000001</c:v>
                </c:pt>
                <c:pt idx="34687" formatCode="General">
                  <c:v>309.37099999999998</c:v>
                </c:pt>
                <c:pt idx="34688" formatCode="General">
                  <c:v>312.41199999999998</c:v>
                </c:pt>
                <c:pt idx="34689" formatCode="General">
                  <c:v>315.53800000000001</c:v>
                </c:pt>
                <c:pt idx="34690" formatCode="General">
                  <c:v>318.75099999999998</c:v>
                </c:pt>
                <c:pt idx="34691" formatCode="General">
                  <c:v>321.92500000000001</c:v>
                </c:pt>
                <c:pt idx="34692" formatCode="General">
                  <c:v>324.90300000000002</c:v>
                </c:pt>
                <c:pt idx="34693" formatCode="General">
                  <c:v>327.66300000000001</c:v>
                </c:pt>
                <c:pt idx="34694" formatCode="General">
                  <c:v>330.23099999999999</c:v>
                </c:pt>
                <c:pt idx="34695" formatCode="General">
                  <c:v>332.673</c:v>
                </c:pt>
                <c:pt idx="34696" formatCode="General">
                  <c:v>335.02699999999999</c:v>
                </c:pt>
                <c:pt idx="34697" formatCode="General">
                  <c:v>337.267</c:v>
                </c:pt>
                <c:pt idx="34698" formatCode="General">
                  <c:v>339.37599999999998</c:v>
                </c:pt>
                <c:pt idx="34699" formatCode="General">
                  <c:v>341.35300000000001</c:v>
                </c:pt>
                <c:pt idx="34700" formatCode="General">
                  <c:v>343.185</c:v>
                </c:pt>
                <c:pt idx="34701" formatCode="General">
                  <c:v>344.88900000000001</c:v>
                </c:pt>
                <c:pt idx="34702" formatCode="General">
                  <c:v>346.53800000000001</c:v>
                </c:pt>
                <c:pt idx="34703" formatCode="General">
                  <c:v>348.16</c:v>
                </c:pt>
                <c:pt idx="34704" formatCode="General">
                  <c:v>349.72800000000001</c:v>
                </c:pt>
                <c:pt idx="34705" formatCode="General">
                  <c:v>351.29399999999998</c:v>
                </c:pt>
                <c:pt idx="34706" formatCode="General">
                  <c:v>352.93700000000001</c:v>
                </c:pt>
                <c:pt idx="34707" formatCode="General">
                  <c:v>354.66199999999998</c:v>
                </c:pt>
                <c:pt idx="34708" formatCode="General">
                  <c:v>356.48399999999998</c:v>
                </c:pt>
                <c:pt idx="34709" formatCode="General">
                  <c:v>358.476</c:v>
                </c:pt>
                <c:pt idx="34710" formatCode="General">
                  <c:v>360.59899999999999</c:v>
                </c:pt>
                <c:pt idx="34711" formatCode="General">
                  <c:v>362.72300000000001</c:v>
                </c:pt>
                <c:pt idx="34712" formatCode="General">
                  <c:v>364.81200000000001</c:v>
                </c:pt>
                <c:pt idx="34713" formatCode="General">
                  <c:v>366.85700000000003</c:v>
                </c:pt>
                <c:pt idx="34714" formatCode="General">
                  <c:v>368.82600000000002</c:v>
                </c:pt>
                <c:pt idx="34715" formatCode="General">
                  <c:v>370.68</c:v>
                </c:pt>
                <c:pt idx="34716" formatCode="General">
                  <c:v>372.38600000000002</c:v>
                </c:pt>
                <c:pt idx="34717" formatCode="General">
                  <c:v>374.03800000000001</c:v>
                </c:pt>
                <c:pt idx="34718" formatCode="General">
                  <c:v>375.81299999999999</c:v>
                </c:pt>
                <c:pt idx="34719" formatCode="General">
                  <c:v>377.69900000000001</c:v>
                </c:pt>
                <c:pt idx="34720" formatCode="General">
                  <c:v>379.61599999999999</c:v>
                </c:pt>
                <c:pt idx="34721" formatCode="General">
                  <c:v>381.685</c:v>
                </c:pt>
                <c:pt idx="34722" formatCode="General">
                  <c:v>383.96600000000001</c:v>
                </c:pt>
                <c:pt idx="34723" formatCode="General">
                  <c:v>386.33699999999999</c:v>
                </c:pt>
                <c:pt idx="34724" formatCode="General">
                  <c:v>388.68400000000003</c:v>
                </c:pt>
                <c:pt idx="34725" formatCode="General">
                  <c:v>390.93599999999998</c:v>
                </c:pt>
                <c:pt idx="34726" formatCode="General">
                  <c:v>393.01499999999999</c:v>
                </c:pt>
                <c:pt idx="34727" formatCode="General">
                  <c:v>394.87200000000001</c:v>
                </c:pt>
                <c:pt idx="34728" formatCode="General">
                  <c:v>396.57400000000001</c:v>
                </c:pt>
                <c:pt idx="34729" formatCode="General">
                  <c:v>398.18299999999999</c:v>
                </c:pt>
                <c:pt idx="34730" formatCode="General">
                  <c:v>399.69400000000002</c:v>
                </c:pt>
                <c:pt idx="34731" formatCode="General">
                  <c:v>401.084</c:v>
                </c:pt>
                <c:pt idx="34732" formatCode="General">
                  <c:v>402.31200000000001</c:v>
                </c:pt>
                <c:pt idx="34733" formatCode="General">
                  <c:v>403.26799999999997</c:v>
                </c:pt>
                <c:pt idx="34734" formatCode="General">
                  <c:v>403.86599999999999</c:v>
                </c:pt>
                <c:pt idx="34735" formatCode="General">
                  <c:v>404.13099999999997</c:v>
                </c:pt>
                <c:pt idx="34736" formatCode="General">
                  <c:v>404.13200000000001</c:v>
                </c:pt>
                <c:pt idx="34737" formatCode="General">
                  <c:v>403.96499999999997</c:v>
                </c:pt>
                <c:pt idx="34738" formatCode="General">
                  <c:v>403.65499999999997</c:v>
                </c:pt>
                <c:pt idx="34739" formatCode="General">
                  <c:v>403.17599999999999</c:v>
                </c:pt>
                <c:pt idx="34740" formatCode="General">
                  <c:v>402.488</c:v>
                </c:pt>
                <c:pt idx="34741" formatCode="General">
                  <c:v>401.54399999999998</c:v>
                </c:pt>
                <c:pt idx="34742" formatCode="General">
                  <c:v>400.31099999999998</c:v>
                </c:pt>
                <c:pt idx="34743" formatCode="General">
                  <c:v>398.85</c:v>
                </c:pt>
                <c:pt idx="34744" formatCode="General">
                  <c:v>397.30900000000003</c:v>
                </c:pt>
                <c:pt idx="34745" formatCode="General">
                  <c:v>395.88400000000001</c:v>
                </c:pt>
                <c:pt idx="34746" formatCode="General">
                  <c:v>394.74400000000003</c:v>
                </c:pt>
                <c:pt idx="34747" formatCode="General">
                  <c:v>393.93099999999998</c:v>
                </c:pt>
                <c:pt idx="34748" formatCode="General">
                  <c:v>393.45</c:v>
                </c:pt>
                <c:pt idx="34749" formatCode="General">
                  <c:v>393.27800000000002</c:v>
                </c:pt>
                <c:pt idx="34750" formatCode="General">
                  <c:v>393.34699999999998</c:v>
                </c:pt>
                <c:pt idx="34751" formatCode="General">
                  <c:v>393.56</c:v>
                </c:pt>
                <c:pt idx="34752" formatCode="General">
                  <c:v>393.846</c:v>
                </c:pt>
                <c:pt idx="34753" formatCode="General">
                  <c:v>394.15899999999999</c:v>
                </c:pt>
                <c:pt idx="34754" formatCode="General">
                  <c:v>394.44400000000002</c:v>
                </c:pt>
                <c:pt idx="34755" formatCode="General">
                  <c:v>394.6</c:v>
                </c:pt>
                <c:pt idx="34756" formatCode="General">
                  <c:v>394.46800000000002</c:v>
                </c:pt>
                <c:pt idx="34757" formatCode="General">
                  <c:v>393.93799999999999</c:v>
                </c:pt>
                <c:pt idx="34758" formatCode="General">
                  <c:v>392.96899999999999</c:v>
                </c:pt>
                <c:pt idx="34759" formatCode="General">
                  <c:v>391.67</c:v>
                </c:pt>
                <c:pt idx="34760" formatCode="General">
                  <c:v>390.18700000000001</c:v>
                </c:pt>
                <c:pt idx="34761" formatCode="General">
                  <c:v>388.54899999999998</c:v>
                </c:pt>
                <c:pt idx="34762" formatCode="General">
                  <c:v>386.74</c:v>
                </c:pt>
                <c:pt idx="34763" formatCode="General">
                  <c:v>384.68900000000002</c:v>
                </c:pt>
                <c:pt idx="34764" formatCode="General">
                  <c:v>382.36900000000003</c:v>
                </c:pt>
                <c:pt idx="34765" formatCode="General">
                  <c:v>379.81400000000002</c:v>
                </c:pt>
                <c:pt idx="34766" formatCode="General">
                  <c:v>377.02100000000002</c:v>
                </c:pt>
                <c:pt idx="34767" formatCode="General">
                  <c:v>373.99400000000003</c:v>
                </c:pt>
                <c:pt idx="34768" formatCode="General">
                  <c:v>370.82600000000002</c:v>
                </c:pt>
                <c:pt idx="34769" formatCode="General">
                  <c:v>367.57900000000001</c:v>
                </c:pt>
                <c:pt idx="34770" formatCode="General">
                  <c:v>364.23099999999999</c:v>
                </c:pt>
                <c:pt idx="34771" formatCode="General">
                  <c:v>360.69900000000001</c:v>
                </c:pt>
                <c:pt idx="34772" formatCode="General">
                  <c:v>356.88400000000001</c:v>
                </c:pt>
                <c:pt idx="34773" formatCode="General">
                  <c:v>352.69900000000001</c:v>
                </c:pt>
                <c:pt idx="34774" formatCode="General">
                  <c:v>348.06599999999997</c:v>
                </c:pt>
                <c:pt idx="34775" formatCode="General">
                  <c:v>342.851</c:v>
                </c:pt>
                <c:pt idx="34776" formatCode="General">
                  <c:v>337.05099999999999</c:v>
                </c:pt>
                <c:pt idx="34777" formatCode="General">
                  <c:v>330.86599999999999</c:v>
                </c:pt>
                <c:pt idx="34778" formatCode="General">
                  <c:v>324.65100000000001</c:v>
                </c:pt>
                <c:pt idx="34779" formatCode="General">
                  <c:v>318.774</c:v>
                </c:pt>
                <c:pt idx="34780" formatCode="General">
                  <c:v>313.55799999999999</c:v>
                </c:pt>
                <c:pt idx="34781" formatCode="General">
                  <c:v>309.25700000000001</c:v>
                </c:pt>
                <c:pt idx="34782" formatCode="General">
                  <c:v>305.91300000000001</c:v>
                </c:pt>
                <c:pt idx="34783" formatCode="General">
                  <c:v>303.48899999999998</c:v>
                </c:pt>
                <c:pt idx="34784" formatCode="General">
                  <c:v>301.87599999999998</c:v>
                </c:pt>
                <c:pt idx="34785" formatCode="General">
                  <c:v>300.96300000000002</c:v>
                </c:pt>
                <c:pt idx="34786" formatCode="General">
                  <c:v>300.666</c:v>
                </c:pt>
                <c:pt idx="34787" formatCode="General">
                  <c:v>300.92099999999999</c:v>
                </c:pt>
                <c:pt idx="34788" formatCode="General">
                  <c:v>301.608</c:v>
                </c:pt>
                <c:pt idx="34789" formatCode="General">
                  <c:v>302.48399999999998</c:v>
                </c:pt>
                <c:pt idx="34790" formatCode="General">
                  <c:v>303.38</c:v>
                </c:pt>
                <c:pt idx="34791" formatCode="General">
                  <c:v>304.245</c:v>
                </c:pt>
                <c:pt idx="34792" formatCode="General">
                  <c:v>305.11099999999999</c:v>
                </c:pt>
                <c:pt idx="34793" formatCode="General">
                  <c:v>306.03399999999999</c:v>
                </c:pt>
                <c:pt idx="34794" formatCode="General">
                  <c:v>307.077</c:v>
                </c:pt>
                <c:pt idx="34795" formatCode="General">
                  <c:v>308.21100000000001</c:v>
                </c:pt>
                <c:pt idx="34796" formatCode="General">
                  <c:v>309.12099999999998</c:v>
                </c:pt>
                <c:pt idx="34797" formatCode="General">
                  <c:v>309.435</c:v>
                </c:pt>
                <c:pt idx="34798" formatCode="General">
                  <c:v>308.85500000000002</c:v>
                </c:pt>
                <c:pt idx="34799" formatCode="General">
                  <c:v>307.43599999999998</c:v>
                </c:pt>
                <c:pt idx="34800" formatCode="General">
                  <c:v>305.428</c:v>
                </c:pt>
                <c:pt idx="34801" formatCode="General">
                  <c:v>303.05200000000002</c:v>
                </c:pt>
                <c:pt idx="34802" formatCode="General">
                  <c:v>300.464</c:v>
                </c:pt>
                <c:pt idx="34803" formatCode="General">
                  <c:v>297.60899999999998</c:v>
                </c:pt>
                <c:pt idx="34804" formatCode="General">
                  <c:v>294.38200000000001</c:v>
                </c:pt>
                <c:pt idx="34805" formatCode="General">
                  <c:v>290.68</c:v>
                </c:pt>
                <c:pt idx="34806" formatCode="General">
                  <c:v>286.44499999999999</c:v>
                </c:pt>
                <c:pt idx="34807" formatCode="General">
                  <c:v>281.66300000000001</c:v>
                </c:pt>
                <c:pt idx="34808" formatCode="General">
                  <c:v>276.39400000000001</c:v>
                </c:pt>
                <c:pt idx="34809" formatCode="General">
                  <c:v>270.75299999999999</c:v>
                </c:pt>
                <c:pt idx="34810" formatCode="General">
                  <c:v>264.88499999999999</c:v>
                </c:pt>
                <c:pt idx="34811" formatCode="General">
                  <c:v>259.00099999999998</c:v>
                </c:pt>
                <c:pt idx="34812" formatCode="General">
                  <c:v>253.31299999999999</c:v>
                </c:pt>
                <c:pt idx="34813" formatCode="General">
                  <c:v>247.91399999999999</c:v>
                </c:pt>
                <c:pt idx="34814" formatCode="General">
                  <c:v>242.81200000000001</c:v>
                </c:pt>
                <c:pt idx="34815" formatCode="General">
                  <c:v>237.87299999999999</c:v>
                </c:pt>
                <c:pt idx="34816" formatCode="General">
                  <c:v>232.94300000000001</c:v>
                </c:pt>
                <c:pt idx="34817" formatCode="General">
                  <c:v>227.958</c:v>
                </c:pt>
                <c:pt idx="34818" formatCode="General">
                  <c:v>222.86799999999999</c:v>
                </c:pt>
                <c:pt idx="34819" formatCode="General">
                  <c:v>217.65199999999999</c:v>
                </c:pt>
                <c:pt idx="34820" formatCode="General">
                  <c:v>212.33500000000001</c:v>
                </c:pt>
                <c:pt idx="34821" formatCode="General">
                  <c:v>206.98599999999999</c:v>
                </c:pt>
                <c:pt idx="34822" formatCode="General">
                  <c:v>201.71</c:v>
                </c:pt>
                <c:pt idx="34823" formatCode="General">
                  <c:v>196.649</c:v>
                </c:pt>
                <c:pt idx="34824" formatCode="General">
                  <c:v>191.93799999999999</c:v>
                </c:pt>
                <c:pt idx="34825" formatCode="General">
                  <c:v>187.61099999999999</c:v>
                </c:pt>
                <c:pt idx="34826" formatCode="General">
                  <c:v>183.62299999999999</c:v>
                </c:pt>
                <c:pt idx="34827" formatCode="General">
                  <c:v>179.92500000000001</c:v>
                </c:pt>
                <c:pt idx="34828" formatCode="General">
                  <c:v>176.47499999999999</c:v>
                </c:pt>
                <c:pt idx="34829" formatCode="General">
                  <c:v>173.27799999999999</c:v>
                </c:pt>
                <c:pt idx="34830" formatCode="General">
                  <c:v>170.34299999999999</c:v>
                </c:pt>
                <c:pt idx="34831" formatCode="General">
                  <c:v>167.67099999999999</c:v>
                </c:pt>
                <c:pt idx="34832" formatCode="General">
                  <c:v>165.18899999999999</c:v>
                </c:pt>
                <c:pt idx="34833" formatCode="General">
                  <c:v>162.78200000000001</c:v>
                </c:pt>
                <c:pt idx="34834" formatCode="General">
                  <c:v>160.30699999999999</c:v>
                </c:pt>
                <c:pt idx="34835" formatCode="General">
                  <c:v>157.637</c:v>
                </c:pt>
                <c:pt idx="34836" formatCode="General">
                  <c:v>154.745</c:v>
                </c:pt>
                <c:pt idx="34837" formatCode="General">
                  <c:v>151.595</c:v>
                </c:pt>
                <c:pt idx="34838" formatCode="General">
                  <c:v>148.126</c:v>
                </c:pt>
                <c:pt idx="34839" formatCode="General">
                  <c:v>144.398</c:v>
                </c:pt>
                <c:pt idx="34840" formatCode="General">
                  <c:v>140.52500000000001</c:v>
                </c:pt>
                <c:pt idx="34841" formatCode="General">
                  <c:v>136.52000000000001</c:v>
                </c:pt>
                <c:pt idx="34842" formatCode="General">
                  <c:v>132.36000000000001</c:v>
                </c:pt>
                <c:pt idx="34843" formatCode="General">
                  <c:v>128.011</c:v>
                </c:pt>
                <c:pt idx="34844" formatCode="General">
                  <c:v>123.453</c:v>
                </c:pt>
                <c:pt idx="34845" formatCode="General">
                  <c:v>118.69799999999999</c:v>
                </c:pt>
                <c:pt idx="34846" formatCode="General">
                  <c:v>113.801</c:v>
                </c:pt>
                <c:pt idx="34847" formatCode="General">
                  <c:v>108.84099999999999</c:v>
                </c:pt>
                <c:pt idx="34848" formatCode="General">
                  <c:v>103.952</c:v>
                </c:pt>
                <c:pt idx="34849" formatCode="General">
                  <c:v>99.213899999999995</c:v>
                </c:pt>
                <c:pt idx="34850" formatCode="General">
                  <c:v>94.516499999999994</c:v>
                </c:pt>
                <c:pt idx="34851" formatCode="General">
                  <c:v>89.731800000000007</c:v>
                </c:pt>
                <c:pt idx="34852" formatCode="General">
                  <c:v>84.772199999999998</c:v>
                </c:pt>
                <c:pt idx="34853" formatCode="General">
                  <c:v>79.680300000000003</c:v>
                </c:pt>
                <c:pt idx="34854" formatCode="General">
                  <c:v>74.591499999999996</c:v>
                </c:pt>
                <c:pt idx="34855" formatCode="General">
                  <c:v>69.666499999999999</c:v>
                </c:pt>
                <c:pt idx="34856" formatCode="General">
                  <c:v>64.973699999999994</c:v>
                </c:pt>
                <c:pt idx="34857" formatCode="General">
                  <c:v>60.409300000000002</c:v>
                </c:pt>
                <c:pt idx="34858" formatCode="General">
                  <c:v>55.903399999999998</c:v>
                </c:pt>
                <c:pt idx="34859" formatCode="General">
                  <c:v>51.445500000000003</c:v>
                </c:pt>
                <c:pt idx="34860" formatCode="General">
                  <c:v>47.1126</c:v>
                </c:pt>
                <c:pt idx="34861" formatCode="General">
                  <c:v>42.983499999999999</c:v>
                </c:pt>
                <c:pt idx="34862" formatCode="General">
                  <c:v>38.954900000000002</c:v>
                </c:pt>
                <c:pt idx="34863" formatCode="General">
                  <c:v>34.8887</c:v>
                </c:pt>
                <c:pt idx="34864" formatCode="General">
                  <c:v>30.686599999999999</c:v>
                </c:pt>
                <c:pt idx="34865" formatCode="General">
                  <c:v>26.376200000000001</c:v>
                </c:pt>
                <c:pt idx="34866" formatCode="General">
                  <c:v>22.074999999999999</c:v>
                </c:pt>
                <c:pt idx="34867" formatCode="General">
                  <c:v>17.7895</c:v>
                </c:pt>
                <c:pt idx="34868" formatCode="General">
                  <c:v>13.478899999999999</c:v>
                </c:pt>
                <c:pt idx="34869" formatCode="General">
                  <c:v>9.0634399999999999</c:v>
                </c:pt>
                <c:pt idx="34870" formatCode="General">
                  <c:v>4.5474500000000004</c:v>
                </c:pt>
                <c:pt idx="34871" formatCode="General">
                  <c:v>8.1559000000000006E-2</c:v>
                </c:pt>
                <c:pt idx="34872" formatCode="General">
                  <c:v>-4.2304599999999999</c:v>
                </c:pt>
                <c:pt idx="34873" formatCode="General">
                  <c:v>-8.3591700000000007</c:v>
                </c:pt>
                <c:pt idx="34874" formatCode="General">
                  <c:v>-12.400399999999999</c:v>
                </c:pt>
                <c:pt idx="34875" formatCode="General">
                  <c:v>-16.456</c:v>
                </c:pt>
                <c:pt idx="34876" formatCode="General">
                  <c:v>-20.411000000000001</c:v>
                </c:pt>
                <c:pt idx="34877" formatCode="General">
                  <c:v>-24.135999999999999</c:v>
                </c:pt>
                <c:pt idx="34878" formatCode="General">
                  <c:v>-27.596800000000002</c:v>
                </c:pt>
                <c:pt idx="34879" formatCode="General">
                  <c:v>-30.8645</c:v>
                </c:pt>
                <c:pt idx="34880" formatCode="General">
                  <c:v>-34.057699999999997</c:v>
                </c:pt>
                <c:pt idx="34881" formatCode="General">
                  <c:v>-37.284300000000002</c:v>
                </c:pt>
                <c:pt idx="34882" formatCode="General">
                  <c:v>-40.634500000000003</c:v>
                </c:pt>
                <c:pt idx="34883" formatCode="General">
                  <c:v>-44.1372</c:v>
                </c:pt>
                <c:pt idx="34884" formatCode="General">
                  <c:v>-47.829799999999999</c:v>
                </c:pt>
                <c:pt idx="34885" formatCode="General">
                  <c:v>-51.757800000000003</c:v>
                </c:pt>
                <c:pt idx="34886" formatCode="General">
                  <c:v>-55.7742</c:v>
                </c:pt>
                <c:pt idx="34887" formatCode="General">
                  <c:v>-59.634599999999999</c:v>
                </c:pt>
                <c:pt idx="34888" formatCode="General">
                  <c:v>-63.279299999999999</c:v>
                </c:pt>
                <c:pt idx="34889" formatCode="General">
                  <c:v>-66.771299999999997</c:v>
                </c:pt>
                <c:pt idx="34890" formatCode="General">
                  <c:v>-70.255600000000001</c:v>
                </c:pt>
                <c:pt idx="34891" formatCode="General">
                  <c:v>-73.879900000000006</c:v>
                </c:pt>
                <c:pt idx="34892" formatCode="General">
                  <c:v>-77.732299999999995</c:v>
                </c:pt>
                <c:pt idx="34893" formatCode="General">
                  <c:v>-81.8994</c:v>
                </c:pt>
                <c:pt idx="34894" formatCode="General">
                  <c:v>-86.444500000000005</c:v>
                </c:pt>
                <c:pt idx="34895" formatCode="General">
                  <c:v>-91.388000000000005</c:v>
                </c:pt>
                <c:pt idx="34896" formatCode="General">
                  <c:v>-96.727099999999993</c:v>
                </c:pt>
                <c:pt idx="34897" formatCode="General">
                  <c:v>-102.431</c:v>
                </c:pt>
                <c:pt idx="34898" formatCode="General">
                  <c:v>-108.367</c:v>
                </c:pt>
                <c:pt idx="34899" formatCode="General">
                  <c:v>-114.357</c:v>
                </c:pt>
                <c:pt idx="34900" formatCode="General">
                  <c:v>-120.21299999999999</c:v>
                </c:pt>
                <c:pt idx="34901" formatCode="General">
                  <c:v>-125.771</c:v>
                </c:pt>
                <c:pt idx="34902" formatCode="General">
                  <c:v>-130.92400000000001</c:v>
                </c:pt>
                <c:pt idx="34903" formatCode="General">
                  <c:v>-135.61000000000001</c:v>
                </c:pt>
                <c:pt idx="34904" formatCode="General">
                  <c:v>-139.86099999999999</c:v>
                </c:pt>
                <c:pt idx="34905" formatCode="General">
                  <c:v>-143.77600000000001</c:v>
                </c:pt>
                <c:pt idx="34906" formatCode="General">
                  <c:v>-147.48400000000001</c:v>
                </c:pt>
                <c:pt idx="34907" formatCode="General">
                  <c:v>-151.023</c:v>
                </c:pt>
                <c:pt idx="34908" formatCode="General">
                  <c:v>-154.37100000000001</c:v>
                </c:pt>
                <c:pt idx="34909" formatCode="General">
                  <c:v>-157.393</c:v>
                </c:pt>
                <c:pt idx="34910" formatCode="General">
                  <c:v>-160.01400000000001</c:v>
                </c:pt>
                <c:pt idx="34911" formatCode="General">
                  <c:v>-162.34299999999999</c:v>
                </c:pt>
                <c:pt idx="34912" formatCode="General">
                  <c:v>-164.554</c:v>
                </c:pt>
                <c:pt idx="34913" formatCode="General">
                  <c:v>-166.82300000000001</c:v>
                </c:pt>
                <c:pt idx="34914" formatCode="General">
                  <c:v>-169.25</c:v>
                </c:pt>
                <c:pt idx="34915" formatCode="General">
                  <c:v>-171.85599999999999</c:v>
                </c:pt>
                <c:pt idx="34916" formatCode="General">
                  <c:v>-174.46899999999999</c:v>
                </c:pt>
                <c:pt idx="34917" formatCode="General">
                  <c:v>-176.94</c:v>
                </c:pt>
                <c:pt idx="34918" formatCode="General">
                  <c:v>-179.27699999999999</c:v>
                </c:pt>
                <c:pt idx="34919" formatCode="General">
                  <c:v>-181.60400000000001</c:v>
                </c:pt>
                <c:pt idx="34920" formatCode="General">
                  <c:v>-184.114</c:v>
                </c:pt>
                <c:pt idx="34921" formatCode="General">
                  <c:v>-186.89500000000001</c:v>
                </c:pt>
                <c:pt idx="34922" formatCode="General">
                  <c:v>-189.95</c:v>
                </c:pt>
                <c:pt idx="34923" formatCode="General">
                  <c:v>-193.21899999999999</c:v>
                </c:pt>
                <c:pt idx="34924" formatCode="General">
                  <c:v>-196.655</c:v>
                </c:pt>
                <c:pt idx="34925" formatCode="General">
                  <c:v>-200.24799999999999</c:v>
                </c:pt>
                <c:pt idx="34926" formatCode="General">
                  <c:v>-204.00399999999999</c:v>
                </c:pt>
                <c:pt idx="34927" formatCode="General">
                  <c:v>-207.93100000000001</c:v>
                </c:pt>
                <c:pt idx="34928" formatCode="General">
                  <c:v>-212.029</c:v>
                </c:pt>
                <c:pt idx="34929" formatCode="General">
                  <c:v>-216.27600000000001</c:v>
                </c:pt>
                <c:pt idx="34930" formatCode="General">
                  <c:v>-220.59100000000001</c:v>
                </c:pt>
                <c:pt idx="34931" formatCode="General">
                  <c:v>-224.83600000000001</c:v>
                </c:pt>
                <c:pt idx="34932" formatCode="General">
                  <c:v>-228.874</c:v>
                </c:pt>
                <c:pt idx="34933" formatCode="General">
                  <c:v>-232.57900000000001</c:v>
                </c:pt>
                <c:pt idx="34934" formatCode="General">
                  <c:v>-235.87700000000001</c:v>
                </c:pt>
                <c:pt idx="34935" formatCode="General">
                  <c:v>-238.95500000000001</c:v>
                </c:pt>
                <c:pt idx="34936" formatCode="General">
                  <c:v>-242.001</c:v>
                </c:pt>
                <c:pt idx="34937" formatCode="General">
                  <c:v>-244.971</c:v>
                </c:pt>
                <c:pt idx="34938" formatCode="General">
                  <c:v>-247.822</c:v>
                </c:pt>
                <c:pt idx="34939" formatCode="General">
                  <c:v>-250.53800000000001</c:v>
                </c:pt>
                <c:pt idx="34940" formatCode="General">
                  <c:v>-253.142</c:v>
                </c:pt>
                <c:pt idx="34941" formatCode="General">
                  <c:v>-255.68100000000001</c:v>
                </c:pt>
                <c:pt idx="34942" formatCode="General">
                  <c:v>-258.07499999999999</c:v>
                </c:pt>
                <c:pt idx="34943" formatCode="General">
                  <c:v>-260.26600000000002</c:v>
                </c:pt>
                <c:pt idx="34944" formatCode="General">
                  <c:v>-262.34199999999998</c:v>
                </c:pt>
                <c:pt idx="34945" formatCode="General">
                  <c:v>-264.38499999999999</c:v>
                </c:pt>
                <c:pt idx="34946" formatCode="General">
                  <c:v>-266.44600000000003</c:v>
                </c:pt>
                <c:pt idx="34947" formatCode="General">
                  <c:v>-268.56400000000002</c:v>
                </c:pt>
                <c:pt idx="34948" formatCode="General">
                  <c:v>-270.74700000000001</c:v>
                </c:pt>
                <c:pt idx="34949" formatCode="General">
                  <c:v>-272.84500000000003</c:v>
                </c:pt>
                <c:pt idx="34950" formatCode="General">
                  <c:v>-274.72199999999998</c:v>
                </c:pt>
                <c:pt idx="34951" formatCode="General">
                  <c:v>-276.41199999999998</c:v>
                </c:pt>
                <c:pt idx="34952" formatCode="General">
                  <c:v>-277.99200000000002</c:v>
                </c:pt>
                <c:pt idx="34953" formatCode="General">
                  <c:v>-279.56299999999999</c:v>
                </c:pt>
                <c:pt idx="34954" formatCode="General">
                  <c:v>-281.31799999999998</c:v>
                </c:pt>
                <c:pt idx="34955" formatCode="General">
                  <c:v>-283.37799999999999</c:v>
                </c:pt>
                <c:pt idx="34956" formatCode="General">
                  <c:v>-285.541</c:v>
                </c:pt>
                <c:pt idx="34957" formatCode="General">
                  <c:v>-287.59500000000003</c:v>
                </c:pt>
                <c:pt idx="34958" formatCode="General">
                  <c:v>-289.45999999999998</c:v>
                </c:pt>
                <c:pt idx="34959" formatCode="General">
                  <c:v>-291.11200000000002</c:v>
                </c:pt>
                <c:pt idx="34960" formatCode="General">
                  <c:v>-292.57499999999999</c:v>
                </c:pt>
                <c:pt idx="34961" formatCode="General">
                  <c:v>-293.89299999999997</c:v>
                </c:pt>
                <c:pt idx="34962" formatCode="General">
                  <c:v>-295.11500000000001</c:v>
                </c:pt>
                <c:pt idx="34963" formatCode="General">
                  <c:v>-296.30500000000001</c:v>
                </c:pt>
                <c:pt idx="34964" formatCode="General">
                  <c:v>-297.46600000000001</c:v>
                </c:pt>
                <c:pt idx="34965" formatCode="General">
                  <c:v>-298.48899999999998</c:v>
                </c:pt>
                <c:pt idx="34966" formatCode="General">
                  <c:v>-299.24900000000002</c:v>
                </c:pt>
                <c:pt idx="34967" formatCode="General">
                  <c:v>-299.64699999999999</c:v>
                </c:pt>
                <c:pt idx="34968" formatCode="General">
                  <c:v>-299.73899999999998</c:v>
                </c:pt>
                <c:pt idx="34969" formatCode="General">
                  <c:v>-299.649</c:v>
                </c:pt>
                <c:pt idx="34970" formatCode="General">
                  <c:v>-299.53199999999998</c:v>
                </c:pt>
                <c:pt idx="34971" formatCode="General">
                  <c:v>-299.55599999999998</c:v>
                </c:pt>
                <c:pt idx="34972" formatCode="General">
                  <c:v>-299.82299999999998</c:v>
                </c:pt>
                <c:pt idx="34973" formatCode="General">
                  <c:v>-300.35599999999999</c:v>
                </c:pt>
                <c:pt idx="34974" formatCode="General">
                  <c:v>-301.108</c:v>
                </c:pt>
                <c:pt idx="34975" formatCode="General">
                  <c:v>-301.99400000000003</c:v>
                </c:pt>
                <c:pt idx="34976" formatCode="General">
                  <c:v>-302.89800000000002</c:v>
                </c:pt>
                <c:pt idx="34977" formatCode="General">
                  <c:v>-303.69600000000003</c:v>
                </c:pt>
                <c:pt idx="34978" formatCode="General">
                  <c:v>-304.35300000000001</c:v>
                </c:pt>
                <c:pt idx="34979" formatCode="General">
                  <c:v>-304.94600000000003</c:v>
                </c:pt>
                <c:pt idx="34980" formatCode="General">
                  <c:v>-305.52</c:v>
                </c:pt>
                <c:pt idx="34981" formatCode="General">
                  <c:v>-306.08100000000002</c:v>
                </c:pt>
                <c:pt idx="34982" formatCode="General">
                  <c:v>-306.62599999999998</c:v>
                </c:pt>
                <c:pt idx="34983" formatCode="General">
                  <c:v>-307.14400000000001</c:v>
                </c:pt>
                <c:pt idx="34984" formatCode="General">
                  <c:v>-307.61599999999999</c:v>
                </c:pt>
                <c:pt idx="34985" formatCode="General">
                  <c:v>-307.97000000000003</c:v>
                </c:pt>
                <c:pt idx="34986" formatCode="General">
                  <c:v>-308.08100000000002</c:v>
                </c:pt>
                <c:pt idx="34987" formatCode="General">
                  <c:v>-307.91699999999997</c:v>
                </c:pt>
                <c:pt idx="34988" formatCode="General">
                  <c:v>-307.541</c:v>
                </c:pt>
                <c:pt idx="34989" formatCode="General">
                  <c:v>-307.14999999999998</c:v>
                </c:pt>
                <c:pt idx="34990" formatCode="General">
                  <c:v>-306.93799999999999</c:v>
                </c:pt>
                <c:pt idx="34991" formatCode="General">
                  <c:v>-306.95400000000001</c:v>
                </c:pt>
                <c:pt idx="34992" formatCode="General">
                  <c:v>-307.19600000000003</c:v>
                </c:pt>
                <c:pt idx="34993" formatCode="General">
                  <c:v>-307.60399999999998</c:v>
                </c:pt>
                <c:pt idx="34994" formatCode="General">
                  <c:v>-308.04399999999998</c:v>
                </c:pt>
                <c:pt idx="34995" formatCode="General">
                  <c:v>-308.36799999999999</c:v>
                </c:pt>
                <c:pt idx="34996" formatCode="General">
                  <c:v>-308.483</c:v>
                </c:pt>
                <c:pt idx="34997" formatCode="General">
                  <c:v>-308.363</c:v>
                </c:pt>
                <c:pt idx="34998" formatCode="General">
                  <c:v>-308.08199999999999</c:v>
                </c:pt>
                <c:pt idx="34999" formatCode="General">
                  <c:v>-307.64699999999999</c:v>
                </c:pt>
                <c:pt idx="35000" formatCode="General">
                  <c:v>-306.99700000000001</c:v>
                </c:pt>
                <c:pt idx="35001" formatCode="General">
                  <c:v>-306.12400000000002</c:v>
                </c:pt>
                <c:pt idx="35002" formatCode="General">
                  <c:v>-305.04700000000003</c:v>
                </c:pt>
                <c:pt idx="35003" formatCode="General">
                  <c:v>-303.79300000000001</c:v>
                </c:pt>
                <c:pt idx="35004" formatCode="General">
                  <c:v>-302.40300000000002</c:v>
                </c:pt>
                <c:pt idx="35005" formatCode="General">
                  <c:v>-300.91899999999998</c:v>
                </c:pt>
                <c:pt idx="35006" formatCode="General">
                  <c:v>-299.44900000000001</c:v>
                </c:pt>
                <c:pt idx="35007" formatCode="General">
                  <c:v>-298.13499999999999</c:v>
                </c:pt>
                <c:pt idx="35008" formatCode="General">
                  <c:v>-297.04199999999997</c:v>
                </c:pt>
                <c:pt idx="35009" formatCode="General">
                  <c:v>-296.16399999999999</c:v>
                </c:pt>
                <c:pt idx="35010" formatCode="General">
                  <c:v>-295.42899999999997</c:v>
                </c:pt>
                <c:pt idx="35011" formatCode="General">
                  <c:v>-294.73500000000001</c:v>
                </c:pt>
                <c:pt idx="35012" formatCode="General">
                  <c:v>-293.99700000000001</c:v>
                </c:pt>
                <c:pt idx="35013" formatCode="General">
                  <c:v>-293.10899999999998</c:v>
                </c:pt>
                <c:pt idx="35014" formatCode="General">
                  <c:v>-291.98700000000002</c:v>
                </c:pt>
                <c:pt idx="35015" formatCode="General">
                  <c:v>-290.62</c:v>
                </c:pt>
                <c:pt idx="35016" formatCode="General">
                  <c:v>-289.04000000000002</c:v>
                </c:pt>
                <c:pt idx="35017" formatCode="General">
                  <c:v>-287.32400000000001</c:v>
                </c:pt>
                <c:pt idx="35018" formatCode="General">
                  <c:v>-285.59899999999999</c:v>
                </c:pt>
                <c:pt idx="35019" formatCode="General">
                  <c:v>-284.02499999999998</c:v>
                </c:pt>
                <c:pt idx="35020" formatCode="General">
                  <c:v>-282.65199999999999</c:v>
                </c:pt>
                <c:pt idx="35021" formatCode="General">
                  <c:v>-281.42200000000003</c:v>
                </c:pt>
                <c:pt idx="35022" formatCode="General">
                  <c:v>-280.11799999999999</c:v>
                </c:pt>
                <c:pt idx="35023" formatCode="General">
                  <c:v>-278.536</c:v>
                </c:pt>
                <c:pt idx="35024" formatCode="General">
                  <c:v>-276.66699999999997</c:v>
                </c:pt>
                <c:pt idx="35025" formatCode="General">
                  <c:v>-274.54899999999998</c:v>
                </c:pt>
                <c:pt idx="35026" formatCode="General">
                  <c:v>-272.255</c:v>
                </c:pt>
                <c:pt idx="35027" formatCode="General">
                  <c:v>-269.90800000000002</c:v>
                </c:pt>
                <c:pt idx="35028" formatCode="General">
                  <c:v>-267.62799999999999</c:v>
                </c:pt>
                <c:pt idx="35029" formatCode="General">
                  <c:v>-265.50900000000001</c:v>
                </c:pt>
                <c:pt idx="35030" formatCode="General">
                  <c:v>-263.58300000000003</c:v>
                </c:pt>
                <c:pt idx="35031" formatCode="General">
                  <c:v>-261.76799999999997</c:v>
                </c:pt>
                <c:pt idx="35032" formatCode="General">
                  <c:v>-260.00099999999998</c:v>
                </c:pt>
                <c:pt idx="35033" formatCode="General">
                  <c:v>-258.27499999999998</c:v>
                </c:pt>
                <c:pt idx="35034" formatCode="General">
                  <c:v>-256.61200000000002</c:v>
                </c:pt>
                <c:pt idx="35035" formatCode="General">
                  <c:v>-255.03800000000001</c:v>
                </c:pt>
                <c:pt idx="35036" formatCode="General">
                  <c:v>-253.54300000000001</c:v>
                </c:pt>
                <c:pt idx="35037" formatCode="General">
                  <c:v>-252.09800000000001</c:v>
                </c:pt>
                <c:pt idx="35038" formatCode="General">
                  <c:v>-250.672</c:v>
                </c:pt>
                <c:pt idx="35039" formatCode="General">
                  <c:v>-249.239</c:v>
                </c:pt>
                <c:pt idx="35040" formatCode="General">
                  <c:v>-247.785</c:v>
                </c:pt>
                <c:pt idx="35041" formatCode="General">
                  <c:v>-246.30699999999999</c:v>
                </c:pt>
                <c:pt idx="35042" formatCode="General">
                  <c:v>-244.798</c:v>
                </c:pt>
                <c:pt idx="35043" formatCode="General">
                  <c:v>-243.22399999999999</c:v>
                </c:pt>
                <c:pt idx="35044" formatCode="General">
                  <c:v>-241.541</c:v>
                </c:pt>
                <c:pt idx="35045" formatCode="General">
                  <c:v>-239.70099999999999</c:v>
                </c:pt>
                <c:pt idx="35046" formatCode="General">
                  <c:v>-237.726</c:v>
                </c:pt>
                <c:pt idx="35047" formatCode="General">
                  <c:v>-235.69900000000001</c:v>
                </c:pt>
                <c:pt idx="35048" formatCode="General">
                  <c:v>-233.59</c:v>
                </c:pt>
                <c:pt idx="35049" formatCode="General">
                  <c:v>-231.32599999999999</c:v>
                </c:pt>
                <c:pt idx="35050" formatCode="General">
                  <c:v>-228.86500000000001</c:v>
                </c:pt>
                <c:pt idx="35051" formatCode="General">
                  <c:v>-226.179</c:v>
                </c:pt>
                <c:pt idx="35052" formatCode="General">
                  <c:v>-223.273</c:v>
                </c:pt>
                <c:pt idx="35053" formatCode="General">
                  <c:v>-220.29499999999999</c:v>
                </c:pt>
                <c:pt idx="35054" formatCode="General">
                  <c:v>-217.452</c:v>
                </c:pt>
                <c:pt idx="35055" formatCode="General">
                  <c:v>-214.72800000000001</c:v>
                </c:pt>
                <c:pt idx="35056" formatCode="General">
                  <c:v>-212.01300000000001</c:v>
                </c:pt>
                <c:pt idx="35057" formatCode="General">
                  <c:v>-209.136</c:v>
                </c:pt>
                <c:pt idx="35058" formatCode="General">
                  <c:v>-205.90799999999999</c:v>
                </c:pt>
                <c:pt idx="35059" formatCode="General">
                  <c:v>-202.21100000000001</c:v>
                </c:pt>
                <c:pt idx="35060" formatCode="General">
                  <c:v>-198.04300000000001</c:v>
                </c:pt>
                <c:pt idx="35061" formatCode="General">
                  <c:v>-193.505</c:v>
                </c:pt>
                <c:pt idx="35062" formatCode="General">
                  <c:v>-188.75899999999999</c:v>
                </c:pt>
                <c:pt idx="35063" formatCode="General">
                  <c:v>-183.971</c:v>
                </c:pt>
                <c:pt idx="35064" formatCode="General">
                  <c:v>-179.34200000000001</c:v>
                </c:pt>
                <c:pt idx="35065" formatCode="General">
                  <c:v>-175</c:v>
                </c:pt>
                <c:pt idx="35066" formatCode="General">
                  <c:v>-170.893</c:v>
                </c:pt>
                <c:pt idx="35067" formatCode="General">
                  <c:v>-166.97200000000001</c:v>
                </c:pt>
                <c:pt idx="35068" formatCode="General">
                  <c:v>-163.21100000000001</c:v>
                </c:pt>
                <c:pt idx="35069" formatCode="General">
                  <c:v>-159.494</c:v>
                </c:pt>
                <c:pt idx="35070" formatCode="General">
                  <c:v>-155.70500000000001</c:v>
                </c:pt>
                <c:pt idx="35071" formatCode="General">
                  <c:v>-151.83500000000001</c:v>
                </c:pt>
                <c:pt idx="35072" formatCode="General">
                  <c:v>-147.887</c:v>
                </c:pt>
                <c:pt idx="35073" formatCode="General">
                  <c:v>-143.87299999999999</c:v>
                </c:pt>
                <c:pt idx="35074" formatCode="General">
                  <c:v>-139.85300000000001</c:v>
                </c:pt>
                <c:pt idx="35075" formatCode="General">
                  <c:v>-135.91</c:v>
                </c:pt>
                <c:pt idx="35076" formatCode="General">
                  <c:v>-132.108</c:v>
                </c:pt>
                <c:pt idx="35077" formatCode="General">
                  <c:v>-128.46</c:v>
                </c:pt>
                <c:pt idx="35078" formatCode="General">
                  <c:v>-124.88500000000001</c:v>
                </c:pt>
                <c:pt idx="35079" formatCode="General">
                  <c:v>-121.342</c:v>
                </c:pt>
                <c:pt idx="35080" formatCode="General">
                  <c:v>-117.86</c:v>
                </c:pt>
                <c:pt idx="35081" formatCode="General">
                  <c:v>-114.44199999999999</c:v>
                </c:pt>
                <c:pt idx="35082" formatCode="General">
                  <c:v>-111.072</c:v>
                </c:pt>
                <c:pt idx="35083" formatCode="General">
                  <c:v>-107.708</c:v>
                </c:pt>
                <c:pt idx="35084" formatCode="General">
                  <c:v>-104.303</c:v>
                </c:pt>
                <c:pt idx="35085" formatCode="General">
                  <c:v>-100.81</c:v>
                </c:pt>
                <c:pt idx="35086" formatCode="General">
                  <c:v>-97.164500000000004</c:v>
                </c:pt>
                <c:pt idx="35087" formatCode="General">
                  <c:v>-93.315600000000003</c:v>
                </c:pt>
                <c:pt idx="35088" formatCode="General">
                  <c:v>-89.254300000000001</c:v>
                </c:pt>
                <c:pt idx="35089" formatCode="General">
                  <c:v>-84.996799999999993</c:v>
                </c:pt>
                <c:pt idx="35090" formatCode="General">
                  <c:v>-80.575999999999993</c:v>
                </c:pt>
                <c:pt idx="35091" formatCode="General">
                  <c:v>-76.026499999999999</c:v>
                </c:pt>
                <c:pt idx="35092" formatCode="General">
                  <c:v>-71.361800000000002</c:v>
                </c:pt>
                <c:pt idx="35093" formatCode="General">
                  <c:v>-66.611500000000007</c:v>
                </c:pt>
                <c:pt idx="35094" formatCode="General">
                  <c:v>-61.816200000000002</c:v>
                </c:pt>
                <c:pt idx="35095" formatCode="General">
                  <c:v>-57.011800000000001</c:v>
                </c:pt>
                <c:pt idx="35096" formatCode="General">
                  <c:v>-52.225700000000003</c:v>
                </c:pt>
                <c:pt idx="35097" formatCode="General">
                  <c:v>-47.495800000000003</c:v>
                </c:pt>
                <c:pt idx="35098" formatCode="General">
                  <c:v>-42.86</c:v>
                </c:pt>
                <c:pt idx="35099" formatCode="General">
                  <c:v>-38.340200000000003</c:v>
                </c:pt>
                <c:pt idx="35100" formatCode="General">
                  <c:v>-33.999099999999999</c:v>
                </c:pt>
                <c:pt idx="35101" formatCode="General">
                  <c:v>-29.917000000000002</c:v>
                </c:pt>
                <c:pt idx="35102" formatCode="General">
                  <c:v>-26.258099999999999</c:v>
                </c:pt>
                <c:pt idx="35103" formatCode="General">
                  <c:v>-23.1737</c:v>
                </c:pt>
                <c:pt idx="35104" formatCode="General">
                  <c:v>-20.6419</c:v>
                </c:pt>
                <c:pt idx="35105" formatCode="General">
                  <c:v>-18.5518</c:v>
                </c:pt>
                <c:pt idx="35106" formatCode="General">
                  <c:v>-16.700900000000001</c:v>
                </c:pt>
                <c:pt idx="35107" formatCode="General">
                  <c:v>-14.8772</c:v>
                </c:pt>
                <c:pt idx="35108" formatCode="General">
                  <c:v>-12.931900000000001</c:v>
                </c:pt>
                <c:pt idx="35109" formatCode="General">
                  <c:v>-10.7577</c:v>
                </c:pt>
                <c:pt idx="35110" formatCode="General">
                  <c:v>-8.29819</c:v>
                </c:pt>
                <c:pt idx="35111" formatCode="General">
                  <c:v>-5.5472400000000004</c:v>
                </c:pt>
                <c:pt idx="35112" formatCode="General">
                  <c:v>-2.5173199999999998</c:v>
                </c:pt>
                <c:pt idx="35113" formatCode="General">
                  <c:v>0.77721799999999996</c:v>
                </c:pt>
                <c:pt idx="35114" formatCode="General">
                  <c:v>4.3480299999999996</c:v>
                </c:pt>
                <c:pt idx="35115" formatCode="General">
                  <c:v>8.2255000000000003</c:v>
                </c:pt>
                <c:pt idx="35116" formatCode="General">
                  <c:v>12.3095</c:v>
                </c:pt>
                <c:pt idx="35117" formatCode="General">
                  <c:v>16.432200000000002</c:v>
                </c:pt>
                <c:pt idx="35118" formatCode="General">
                  <c:v>20.3233</c:v>
                </c:pt>
                <c:pt idx="35119" formatCode="General">
                  <c:v>23.776299999999999</c:v>
                </c:pt>
                <c:pt idx="35120" formatCode="General">
                  <c:v>26.801100000000002</c:v>
                </c:pt>
                <c:pt idx="35121" formatCode="General">
                  <c:v>29.621500000000001</c:v>
                </c:pt>
                <c:pt idx="35122" formatCode="General">
                  <c:v>32.522500000000001</c:v>
                </c:pt>
                <c:pt idx="35123" formatCode="General">
                  <c:v>35.619999999999997</c:v>
                </c:pt>
                <c:pt idx="35124" formatCode="General">
                  <c:v>38.981000000000002</c:v>
                </c:pt>
                <c:pt idx="35125" formatCode="General">
                  <c:v>42.648899999999998</c:v>
                </c:pt>
                <c:pt idx="35126" formatCode="General">
                  <c:v>46.603999999999999</c:v>
                </c:pt>
                <c:pt idx="35127" formatCode="General">
                  <c:v>50.748899999999999</c:v>
                </c:pt>
                <c:pt idx="35128" formatCode="General">
                  <c:v>54.979399999999998</c:v>
                </c:pt>
                <c:pt idx="35129" formatCode="General">
                  <c:v>59.216900000000003</c:v>
                </c:pt>
                <c:pt idx="35130" formatCode="General">
                  <c:v>63.463299999999997</c:v>
                </c:pt>
                <c:pt idx="35131" formatCode="General">
                  <c:v>67.752799999999993</c:v>
                </c:pt>
                <c:pt idx="35132" formatCode="General">
                  <c:v>72.100999999999999</c:v>
                </c:pt>
                <c:pt idx="35133" formatCode="General">
                  <c:v>76.493600000000001</c:v>
                </c:pt>
                <c:pt idx="35134" formatCode="General">
                  <c:v>80.885000000000005</c:v>
                </c:pt>
                <c:pt idx="35135" formatCode="General">
                  <c:v>85.266000000000005</c:v>
                </c:pt>
                <c:pt idx="35136" formatCode="General">
                  <c:v>89.647599999999997</c:v>
                </c:pt>
                <c:pt idx="35137" formatCode="General">
                  <c:v>94.046099999999996</c:v>
                </c:pt>
                <c:pt idx="35138" formatCode="General">
                  <c:v>98.451800000000006</c:v>
                </c:pt>
                <c:pt idx="35139" formatCode="General">
                  <c:v>102.777</c:v>
                </c:pt>
                <c:pt idx="35140" formatCode="General">
                  <c:v>106.958</c:v>
                </c:pt>
                <c:pt idx="35141" formatCode="General">
                  <c:v>110.988</c:v>
                </c:pt>
                <c:pt idx="35142" formatCode="General">
                  <c:v>114.842</c:v>
                </c:pt>
                <c:pt idx="35143" formatCode="General">
                  <c:v>118.485</c:v>
                </c:pt>
                <c:pt idx="35144" formatCode="General">
                  <c:v>121.88800000000001</c:v>
                </c:pt>
                <c:pt idx="35145" formatCode="General">
                  <c:v>125.026</c:v>
                </c:pt>
                <c:pt idx="35146" formatCode="General">
                  <c:v>127.893</c:v>
                </c:pt>
                <c:pt idx="35147" formatCode="General">
                  <c:v>130.483</c:v>
                </c:pt>
                <c:pt idx="35148" formatCode="General">
                  <c:v>132.79499999999999</c:v>
                </c:pt>
                <c:pt idx="35149" formatCode="General">
                  <c:v>134.65</c:v>
                </c:pt>
                <c:pt idx="35150" formatCode="General">
                  <c:v>135.851</c:v>
                </c:pt>
                <c:pt idx="35151" formatCode="General">
                  <c:v>136.53700000000001</c:v>
                </c:pt>
                <c:pt idx="35152" formatCode="General">
                  <c:v>136.95400000000001</c:v>
                </c:pt>
                <c:pt idx="35153" formatCode="General">
                  <c:v>137.28200000000001</c:v>
                </c:pt>
                <c:pt idx="35154" formatCode="General">
                  <c:v>137.65700000000001</c:v>
                </c:pt>
                <c:pt idx="35155" formatCode="General">
                  <c:v>138.15</c:v>
                </c:pt>
                <c:pt idx="35156" formatCode="General">
                  <c:v>138.82300000000001</c:v>
                </c:pt>
                <c:pt idx="35157" formatCode="General">
                  <c:v>139.70599999999999</c:v>
                </c:pt>
                <c:pt idx="35158" formatCode="General">
                  <c:v>140.71100000000001</c:v>
                </c:pt>
                <c:pt idx="35159" formatCode="General">
                  <c:v>141.77600000000001</c:v>
                </c:pt>
                <c:pt idx="35160" formatCode="General">
                  <c:v>142.94999999999999</c:v>
                </c:pt>
                <c:pt idx="35161" formatCode="General">
                  <c:v>144.304</c:v>
                </c:pt>
                <c:pt idx="35162" formatCode="General">
                  <c:v>145.90600000000001</c:v>
                </c:pt>
                <c:pt idx="35163" formatCode="General">
                  <c:v>147.80199999999999</c:v>
                </c:pt>
                <c:pt idx="35164" formatCode="General">
                  <c:v>149.96</c:v>
                </c:pt>
                <c:pt idx="35165" formatCode="General">
                  <c:v>152.19200000000001</c:v>
                </c:pt>
                <c:pt idx="35166" formatCode="General">
                  <c:v>154.35599999999999</c:v>
                </c:pt>
                <c:pt idx="35167" formatCode="General">
                  <c:v>156.447</c:v>
                </c:pt>
                <c:pt idx="35168" formatCode="General">
                  <c:v>158.46199999999999</c:v>
                </c:pt>
                <c:pt idx="35169" formatCode="General">
                  <c:v>160.399</c:v>
                </c:pt>
                <c:pt idx="35170" formatCode="General">
                  <c:v>162.285</c:v>
                </c:pt>
                <c:pt idx="35171" formatCode="General">
                  <c:v>164.15600000000001</c:v>
                </c:pt>
                <c:pt idx="35172" formatCode="General">
                  <c:v>166.03700000000001</c:v>
                </c:pt>
                <c:pt idx="35173" formatCode="General">
                  <c:v>167.93700000000001</c:v>
                </c:pt>
                <c:pt idx="35174" formatCode="General">
                  <c:v>169.83199999999999</c:v>
                </c:pt>
                <c:pt idx="35175" formatCode="General">
                  <c:v>171.624</c:v>
                </c:pt>
                <c:pt idx="35176" formatCode="General">
                  <c:v>173.20599999999999</c:v>
                </c:pt>
                <c:pt idx="35177" formatCode="General">
                  <c:v>174.54</c:v>
                </c:pt>
                <c:pt idx="35178" formatCode="General">
                  <c:v>175.64</c:v>
                </c:pt>
                <c:pt idx="35179" formatCode="General">
                  <c:v>176.59700000000001</c:v>
                </c:pt>
                <c:pt idx="35180" formatCode="General">
                  <c:v>177.46199999999999</c:v>
                </c:pt>
                <c:pt idx="35181" formatCode="General">
                  <c:v>178.20400000000001</c:v>
                </c:pt>
                <c:pt idx="35182" formatCode="General">
                  <c:v>178.80699999999999</c:v>
                </c:pt>
                <c:pt idx="35183" formatCode="General">
                  <c:v>179.27099999999999</c:v>
                </c:pt>
                <c:pt idx="35184" formatCode="General">
                  <c:v>179.62799999999999</c:v>
                </c:pt>
                <c:pt idx="35185" formatCode="General">
                  <c:v>179.9</c:v>
                </c:pt>
                <c:pt idx="35186" formatCode="General">
                  <c:v>180.072</c:v>
                </c:pt>
                <c:pt idx="35187" formatCode="General">
                  <c:v>180.167</c:v>
                </c:pt>
                <c:pt idx="35188" formatCode="General">
                  <c:v>180.24799999999999</c:v>
                </c:pt>
                <c:pt idx="35189" formatCode="General">
                  <c:v>180.38</c:v>
                </c:pt>
                <c:pt idx="35190" formatCode="General">
                  <c:v>180.62</c:v>
                </c:pt>
                <c:pt idx="35191" formatCode="General">
                  <c:v>180.99799999999999</c:v>
                </c:pt>
                <c:pt idx="35192" formatCode="General">
                  <c:v>181.55500000000001</c:v>
                </c:pt>
                <c:pt idx="35193" formatCode="General">
                  <c:v>182.36500000000001</c:v>
                </c:pt>
                <c:pt idx="35194" formatCode="General">
                  <c:v>183.501</c:v>
                </c:pt>
                <c:pt idx="35195" formatCode="General">
                  <c:v>185.00800000000001</c:v>
                </c:pt>
                <c:pt idx="35196" formatCode="General">
                  <c:v>186.88499999999999</c:v>
                </c:pt>
                <c:pt idx="35197" formatCode="General">
                  <c:v>189.09800000000001</c:v>
                </c:pt>
                <c:pt idx="35198" formatCode="General">
                  <c:v>191.614</c:v>
                </c:pt>
                <c:pt idx="35199" formatCode="General">
                  <c:v>194.41499999999999</c:v>
                </c:pt>
                <c:pt idx="35200" formatCode="General">
                  <c:v>197.506</c:v>
                </c:pt>
                <c:pt idx="35201" formatCode="General">
                  <c:v>200.84800000000001</c:v>
                </c:pt>
                <c:pt idx="35202" formatCode="General">
                  <c:v>204.36799999999999</c:v>
                </c:pt>
                <c:pt idx="35203" formatCode="General">
                  <c:v>207.953</c:v>
                </c:pt>
                <c:pt idx="35204" formatCode="General">
                  <c:v>211.50299999999999</c:v>
                </c:pt>
                <c:pt idx="35205" formatCode="General">
                  <c:v>215.01900000000001</c:v>
                </c:pt>
                <c:pt idx="35206" formatCode="General">
                  <c:v>218.46600000000001</c:v>
                </c:pt>
                <c:pt idx="35207" formatCode="General">
                  <c:v>221.69</c:v>
                </c:pt>
                <c:pt idx="35208" formatCode="General">
                  <c:v>224.57599999999999</c:v>
                </c:pt>
                <c:pt idx="35209" formatCode="General">
                  <c:v>227.08500000000001</c:v>
                </c:pt>
                <c:pt idx="35210" formatCode="General">
                  <c:v>229.249</c:v>
                </c:pt>
                <c:pt idx="35211" formatCode="General">
                  <c:v>231.11799999999999</c:v>
                </c:pt>
                <c:pt idx="35212" formatCode="General">
                  <c:v>232.69900000000001</c:v>
                </c:pt>
                <c:pt idx="35213" formatCode="General">
                  <c:v>234.05600000000001</c:v>
                </c:pt>
                <c:pt idx="35214" formatCode="General">
                  <c:v>235.30799999999999</c:v>
                </c:pt>
                <c:pt idx="35215" formatCode="General">
                  <c:v>236.54300000000001</c:v>
                </c:pt>
                <c:pt idx="35216" formatCode="General">
                  <c:v>237.79900000000001</c:v>
                </c:pt>
                <c:pt idx="35217" formatCode="General">
                  <c:v>238.99700000000001</c:v>
                </c:pt>
                <c:pt idx="35218" formatCode="General">
                  <c:v>239.971</c:v>
                </c:pt>
                <c:pt idx="35219" formatCode="General">
                  <c:v>240.523</c:v>
                </c:pt>
                <c:pt idx="35220" formatCode="General">
                  <c:v>240.57599999999999</c:v>
                </c:pt>
                <c:pt idx="35221" formatCode="General">
                  <c:v>240.22300000000001</c:v>
                </c:pt>
                <c:pt idx="35222" formatCode="General">
                  <c:v>239.65600000000001</c:v>
                </c:pt>
                <c:pt idx="35223" formatCode="General">
                  <c:v>239.07900000000001</c:v>
                </c:pt>
                <c:pt idx="35224" formatCode="General">
                  <c:v>238.63</c:v>
                </c:pt>
                <c:pt idx="35225" formatCode="General">
                  <c:v>238.40199999999999</c:v>
                </c:pt>
                <c:pt idx="35226" formatCode="General">
                  <c:v>238.4</c:v>
                </c:pt>
                <c:pt idx="35227" formatCode="General">
                  <c:v>238.57400000000001</c:v>
                </c:pt>
                <c:pt idx="35228" formatCode="General">
                  <c:v>238.82599999999999</c:v>
                </c:pt>
                <c:pt idx="35229" formatCode="General">
                  <c:v>239.108</c:v>
                </c:pt>
                <c:pt idx="35230" formatCode="General">
                  <c:v>239.41800000000001</c:v>
                </c:pt>
                <c:pt idx="35231" formatCode="General">
                  <c:v>239.75200000000001</c:v>
                </c:pt>
                <c:pt idx="35232" formatCode="General">
                  <c:v>240.12299999999999</c:v>
                </c:pt>
                <c:pt idx="35233" formatCode="General">
                  <c:v>240.59700000000001</c:v>
                </c:pt>
                <c:pt idx="35234" formatCode="General">
                  <c:v>241.18</c:v>
                </c:pt>
                <c:pt idx="35235" formatCode="General">
                  <c:v>241.81100000000001</c:v>
                </c:pt>
                <c:pt idx="35236" formatCode="General">
                  <c:v>242.363</c:v>
                </c:pt>
                <c:pt idx="35237" formatCode="General">
                  <c:v>242.70500000000001</c:v>
                </c:pt>
                <c:pt idx="35238" formatCode="General">
                  <c:v>242.83500000000001</c:v>
                </c:pt>
                <c:pt idx="35239" formatCode="General">
                  <c:v>242.804</c:v>
                </c:pt>
                <c:pt idx="35240" formatCode="General">
                  <c:v>242.70400000000001</c:v>
                </c:pt>
                <c:pt idx="35241" formatCode="General">
                  <c:v>242.63200000000001</c:v>
                </c:pt>
                <c:pt idx="35242" formatCode="General">
                  <c:v>242.631</c:v>
                </c:pt>
                <c:pt idx="35243" formatCode="General">
                  <c:v>242.71700000000001</c:v>
                </c:pt>
                <c:pt idx="35244" formatCode="General">
                  <c:v>242.88900000000001</c:v>
                </c:pt>
                <c:pt idx="35245" formatCode="General">
                  <c:v>243.1</c:v>
                </c:pt>
                <c:pt idx="35246" formatCode="General">
                  <c:v>243.30099999999999</c:v>
                </c:pt>
                <c:pt idx="35247" formatCode="General">
                  <c:v>243.47200000000001</c:v>
                </c:pt>
                <c:pt idx="35248" formatCode="General">
                  <c:v>243.61600000000001</c:v>
                </c:pt>
                <c:pt idx="35249" formatCode="General">
                  <c:v>243.75700000000001</c:v>
                </c:pt>
                <c:pt idx="35250" formatCode="General">
                  <c:v>243.934</c:v>
                </c:pt>
                <c:pt idx="35251" formatCode="General">
                  <c:v>244.184</c:v>
                </c:pt>
                <c:pt idx="35252" formatCode="General">
                  <c:v>244.50700000000001</c:v>
                </c:pt>
                <c:pt idx="35253" formatCode="General">
                  <c:v>244.84</c:v>
                </c:pt>
                <c:pt idx="35254" formatCode="General">
                  <c:v>245.05699999999999</c:v>
                </c:pt>
                <c:pt idx="35255" formatCode="General">
                  <c:v>245.06899999999999</c:v>
                </c:pt>
                <c:pt idx="35256" formatCode="General">
                  <c:v>244.83600000000001</c:v>
                </c:pt>
                <c:pt idx="35257" formatCode="General">
                  <c:v>244.30199999999999</c:v>
                </c:pt>
                <c:pt idx="35258" formatCode="General">
                  <c:v>243.44300000000001</c:v>
                </c:pt>
                <c:pt idx="35259" formatCode="General">
                  <c:v>242.36500000000001</c:v>
                </c:pt>
                <c:pt idx="35260" formatCode="General">
                  <c:v>241.173</c:v>
                </c:pt>
                <c:pt idx="35261" formatCode="General">
                  <c:v>239.887</c:v>
                </c:pt>
                <c:pt idx="35262" formatCode="General">
                  <c:v>238.49199999999999</c:v>
                </c:pt>
                <c:pt idx="35263" formatCode="General">
                  <c:v>236.947</c:v>
                </c:pt>
                <c:pt idx="35264" formatCode="General">
                  <c:v>235.14599999999999</c:v>
                </c:pt>
                <c:pt idx="35265" formatCode="General">
                  <c:v>233.02500000000001</c:v>
                </c:pt>
                <c:pt idx="35266" formatCode="General">
                  <c:v>230.661</c:v>
                </c:pt>
                <c:pt idx="35267" formatCode="General">
                  <c:v>228.21199999999999</c:v>
                </c:pt>
                <c:pt idx="35268" formatCode="General">
                  <c:v>225.875</c:v>
                </c:pt>
                <c:pt idx="35269" formatCode="General">
                  <c:v>223.81200000000001</c:v>
                </c:pt>
                <c:pt idx="35270" formatCode="General">
                  <c:v>222.11500000000001</c:v>
                </c:pt>
                <c:pt idx="35271" formatCode="General">
                  <c:v>220.74</c:v>
                </c:pt>
                <c:pt idx="35272" formatCode="General">
                  <c:v>219.59399999999999</c:v>
                </c:pt>
                <c:pt idx="35273" formatCode="General">
                  <c:v>218.57</c:v>
                </c:pt>
                <c:pt idx="35274" formatCode="General">
                  <c:v>217.482</c:v>
                </c:pt>
                <c:pt idx="35275" formatCode="General">
                  <c:v>216.16200000000001</c:v>
                </c:pt>
                <c:pt idx="35276" formatCode="General">
                  <c:v>214.51</c:v>
                </c:pt>
                <c:pt idx="35277" formatCode="General">
                  <c:v>212.49799999999999</c:v>
                </c:pt>
                <c:pt idx="35278" formatCode="General">
                  <c:v>210.25299999999999</c:v>
                </c:pt>
                <c:pt idx="35279" formatCode="General">
                  <c:v>207.917</c:v>
                </c:pt>
                <c:pt idx="35280" formatCode="General">
                  <c:v>205.52699999999999</c:v>
                </c:pt>
                <c:pt idx="35281" formatCode="General">
                  <c:v>203.08</c:v>
                </c:pt>
                <c:pt idx="35282" formatCode="General">
                  <c:v>200.53299999999999</c:v>
                </c:pt>
                <c:pt idx="35283" formatCode="General">
                  <c:v>197.87299999999999</c:v>
                </c:pt>
                <c:pt idx="35284" formatCode="General">
                  <c:v>195.114</c:v>
                </c:pt>
                <c:pt idx="35285" formatCode="General">
                  <c:v>192.24100000000001</c:v>
                </c:pt>
                <c:pt idx="35286" formatCode="General">
                  <c:v>189.23</c:v>
                </c:pt>
                <c:pt idx="35287" formatCode="General">
                  <c:v>186.077</c:v>
                </c:pt>
                <c:pt idx="35288" formatCode="General">
                  <c:v>182.86600000000001</c:v>
                </c:pt>
                <c:pt idx="35289" formatCode="General">
                  <c:v>179.73699999999999</c:v>
                </c:pt>
                <c:pt idx="35290" formatCode="General">
                  <c:v>176.70599999999999</c:v>
                </c:pt>
                <c:pt idx="35291" formatCode="General">
                  <c:v>173.726</c:v>
                </c:pt>
                <c:pt idx="35292" formatCode="General">
                  <c:v>170.78700000000001</c:v>
                </c:pt>
                <c:pt idx="35293" formatCode="General">
                  <c:v>167.88</c:v>
                </c:pt>
                <c:pt idx="35294" formatCode="General">
                  <c:v>164.995</c:v>
                </c:pt>
                <c:pt idx="35295" formatCode="General">
                  <c:v>162.14400000000001</c:v>
                </c:pt>
                <c:pt idx="35296" formatCode="General">
                  <c:v>159.36600000000001</c:v>
                </c:pt>
                <c:pt idx="35297" formatCode="General">
                  <c:v>156.661</c:v>
                </c:pt>
                <c:pt idx="35298" formatCode="General">
                  <c:v>154.011</c:v>
                </c:pt>
                <c:pt idx="35299" formatCode="General">
                  <c:v>151.40799999999999</c:v>
                </c:pt>
                <c:pt idx="35300" formatCode="General">
                  <c:v>148.81899999999999</c:v>
                </c:pt>
                <c:pt idx="35301" formatCode="General">
                  <c:v>146.178</c:v>
                </c:pt>
                <c:pt idx="35302" formatCode="General">
                  <c:v>143.374</c:v>
                </c:pt>
                <c:pt idx="35303" formatCode="General">
                  <c:v>140.29</c:v>
                </c:pt>
                <c:pt idx="35304" formatCode="General">
                  <c:v>136.744</c:v>
                </c:pt>
                <c:pt idx="35305" formatCode="General">
                  <c:v>132.578</c:v>
                </c:pt>
                <c:pt idx="35306" formatCode="General">
                  <c:v>127.813</c:v>
                </c:pt>
                <c:pt idx="35307" formatCode="General">
                  <c:v>122.586</c:v>
                </c:pt>
                <c:pt idx="35308" formatCode="General">
                  <c:v>117.086</c:v>
                </c:pt>
                <c:pt idx="35309" formatCode="General">
                  <c:v>111.44799999999999</c:v>
                </c:pt>
                <c:pt idx="35310" formatCode="General">
                  <c:v>105.74</c:v>
                </c:pt>
                <c:pt idx="35311" formatCode="General">
                  <c:v>100.11799999999999</c:v>
                </c:pt>
                <c:pt idx="35312" formatCode="General">
                  <c:v>94.735200000000006</c:v>
                </c:pt>
                <c:pt idx="35313" formatCode="General">
                  <c:v>89.635300000000001</c:v>
                </c:pt>
                <c:pt idx="35314" formatCode="General">
                  <c:v>84.849199999999996</c:v>
                </c:pt>
                <c:pt idx="35315" formatCode="General">
                  <c:v>80.396699999999996</c:v>
                </c:pt>
                <c:pt idx="35316" formatCode="General">
                  <c:v>76.2607</c:v>
                </c:pt>
                <c:pt idx="35317" formatCode="General">
                  <c:v>72.403199999999998</c:v>
                </c:pt>
                <c:pt idx="35318" formatCode="General">
                  <c:v>68.703400000000002</c:v>
                </c:pt>
                <c:pt idx="35319" formatCode="General">
                  <c:v>65.0535</c:v>
                </c:pt>
                <c:pt idx="35320" formatCode="General">
                  <c:v>61.482300000000002</c:v>
                </c:pt>
                <c:pt idx="35321" formatCode="General">
                  <c:v>58.091799999999999</c:v>
                </c:pt>
                <c:pt idx="35322" formatCode="General">
                  <c:v>55.012500000000003</c:v>
                </c:pt>
                <c:pt idx="35323" formatCode="General">
                  <c:v>52.365499999999997</c:v>
                </c:pt>
                <c:pt idx="35324" formatCode="General">
                  <c:v>50.227400000000003</c:v>
                </c:pt>
                <c:pt idx="35325" formatCode="General">
                  <c:v>48.591299999999997</c:v>
                </c:pt>
                <c:pt idx="35326" formatCode="General">
                  <c:v>47.413400000000003</c:v>
                </c:pt>
                <c:pt idx="35327" formatCode="General">
                  <c:v>46.620199999999997</c:v>
                </c:pt>
                <c:pt idx="35328" formatCode="General">
                  <c:v>46.090400000000002</c:v>
                </c:pt>
                <c:pt idx="35329" formatCode="General">
                  <c:v>45.674900000000001</c:v>
                </c:pt>
                <c:pt idx="35330" formatCode="General">
                  <c:v>44.982300000000002</c:v>
                </c:pt>
                <c:pt idx="35331" formatCode="General">
                  <c:v>43.625700000000002</c:v>
                </c:pt>
                <c:pt idx="35332" formatCode="General">
                  <c:v>41.517600000000002</c:v>
                </c:pt>
                <c:pt idx="35333" formatCode="General">
                  <c:v>38.684899999999999</c:v>
                </c:pt>
                <c:pt idx="35334" formatCode="General">
                  <c:v>35.273699999999998</c:v>
                </c:pt>
                <c:pt idx="35335" formatCode="General">
                  <c:v>31.453499999999998</c:v>
                </c:pt>
                <c:pt idx="35336" formatCode="General">
                  <c:v>27.343599999999999</c:v>
                </c:pt>
                <c:pt idx="35337" formatCode="General">
                  <c:v>23.068200000000001</c:v>
                </c:pt>
                <c:pt idx="35338" formatCode="General">
                  <c:v>18.731100000000001</c:v>
                </c:pt>
                <c:pt idx="35339" formatCode="General">
                  <c:v>14.387</c:v>
                </c:pt>
                <c:pt idx="35340" formatCode="General">
                  <c:v>10.077500000000001</c:v>
                </c:pt>
                <c:pt idx="35341" formatCode="General">
                  <c:v>5.8427600000000002</c:v>
                </c:pt>
                <c:pt idx="35342" formatCode="General">
                  <c:v>1.6744699999999999</c:v>
                </c:pt>
                <c:pt idx="35343" formatCode="General">
                  <c:v>-2.46326</c:v>
                </c:pt>
                <c:pt idx="35344" formatCode="General">
                  <c:v>-6.5475399999999997</c:v>
                </c:pt>
                <c:pt idx="35345" formatCode="General">
                  <c:v>-10.5465</c:v>
                </c:pt>
                <c:pt idx="35346" formatCode="General">
                  <c:v>-14.5068</c:v>
                </c:pt>
                <c:pt idx="35347" formatCode="General">
                  <c:v>-18.450700000000001</c:v>
                </c:pt>
                <c:pt idx="35348" formatCode="General">
                  <c:v>-22.312999999999999</c:v>
                </c:pt>
                <c:pt idx="35349" formatCode="General">
                  <c:v>-25.988299999999999</c:v>
                </c:pt>
                <c:pt idx="35350" formatCode="General">
                  <c:v>-29.3674</c:v>
                </c:pt>
                <c:pt idx="35351" formatCode="General">
                  <c:v>-32.339500000000001</c:v>
                </c:pt>
                <c:pt idx="35352" formatCode="General">
                  <c:v>-34.849899999999998</c:v>
                </c:pt>
                <c:pt idx="35353" formatCode="General">
                  <c:v>-36.991399999999999</c:v>
                </c:pt>
                <c:pt idx="35354" formatCode="General">
                  <c:v>-38.900399999999998</c:v>
                </c:pt>
                <c:pt idx="35355" formatCode="General">
                  <c:v>-40.694099999999999</c:v>
                </c:pt>
                <c:pt idx="35356" formatCode="General">
                  <c:v>-42.447800000000001</c:v>
                </c:pt>
                <c:pt idx="35357" formatCode="General">
                  <c:v>-44.189300000000003</c:v>
                </c:pt>
                <c:pt idx="35358" formatCode="General">
                  <c:v>-45.957900000000002</c:v>
                </c:pt>
                <c:pt idx="35359" formatCode="General">
                  <c:v>-47.807699999999997</c:v>
                </c:pt>
                <c:pt idx="35360" formatCode="General">
                  <c:v>-49.849400000000003</c:v>
                </c:pt>
                <c:pt idx="35361" formatCode="General">
                  <c:v>-52.220500000000001</c:v>
                </c:pt>
                <c:pt idx="35362" formatCode="General">
                  <c:v>-55.05</c:v>
                </c:pt>
                <c:pt idx="35363" formatCode="General">
                  <c:v>-58.396500000000003</c:v>
                </c:pt>
                <c:pt idx="35364" formatCode="General">
                  <c:v>-62.231999999999999</c:v>
                </c:pt>
                <c:pt idx="35365" formatCode="General">
                  <c:v>-66.333399999999997</c:v>
                </c:pt>
                <c:pt idx="35366" formatCode="General">
                  <c:v>-70.448999999999998</c:v>
                </c:pt>
                <c:pt idx="35367" formatCode="General">
                  <c:v>-74.4619</c:v>
                </c:pt>
                <c:pt idx="35368" formatCode="General">
                  <c:v>-78.308599999999998</c:v>
                </c:pt>
                <c:pt idx="35369" formatCode="General">
                  <c:v>-82.013900000000007</c:v>
                </c:pt>
                <c:pt idx="35370" formatCode="General">
                  <c:v>-85.6096</c:v>
                </c:pt>
                <c:pt idx="35371" formatCode="General">
                  <c:v>-89.115099999999998</c:v>
                </c:pt>
                <c:pt idx="35372" formatCode="General">
                  <c:v>-92.637900000000002</c:v>
                </c:pt>
                <c:pt idx="35373" formatCode="General">
                  <c:v>-96.255799999999994</c:v>
                </c:pt>
                <c:pt idx="35374" formatCode="General">
                  <c:v>-99.887699999999995</c:v>
                </c:pt>
                <c:pt idx="35375" formatCode="General">
                  <c:v>-103.498</c:v>
                </c:pt>
                <c:pt idx="35376" formatCode="General">
                  <c:v>-107.117</c:v>
                </c:pt>
                <c:pt idx="35377" formatCode="General">
                  <c:v>-110.673</c:v>
                </c:pt>
                <c:pt idx="35378" formatCode="General">
                  <c:v>-114.063</c:v>
                </c:pt>
                <c:pt idx="35379" formatCode="General">
                  <c:v>-117.23699999999999</c:v>
                </c:pt>
                <c:pt idx="35380" formatCode="General">
                  <c:v>-120.179</c:v>
                </c:pt>
                <c:pt idx="35381" formatCode="General">
                  <c:v>-122.932</c:v>
                </c:pt>
                <c:pt idx="35382" formatCode="General">
                  <c:v>-125.55</c:v>
                </c:pt>
                <c:pt idx="35383" formatCode="General">
                  <c:v>-128.07400000000001</c:v>
                </c:pt>
                <c:pt idx="35384" formatCode="General">
                  <c:v>-130.54</c:v>
                </c:pt>
                <c:pt idx="35385" formatCode="General">
                  <c:v>-133</c:v>
                </c:pt>
                <c:pt idx="35386" formatCode="General">
                  <c:v>-135.60599999999999</c:v>
                </c:pt>
                <c:pt idx="35387" formatCode="General">
                  <c:v>-138.46899999999999</c:v>
                </c:pt>
                <c:pt idx="35388" formatCode="General">
                  <c:v>-141.55099999999999</c:v>
                </c:pt>
                <c:pt idx="35389" formatCode="General">
                  <c:v>-144.85900000000001</c:v>
                </c:pt>
                <c:pt idx="35390" formatCode="General">
                  <c:v>-148.44499999999999</c:v>
                </c:pt>
                <c:pt idx="35391" formatCode="General">
                  <c:v>-152.25700000000001</c:v>
                </c:pt>
                <c:pt idx="35392" formatCode="General">
                  <c:v>-156.20599999999999</c:v>
                </c:pt>
                <c:pt idx="35393" formatCode="General">
                  <c:v>-160.22800000000001</c:v>
                </c:pt>
                <c:pt idx="35394" formatCode="General">
                  <c:v>-164.24700000000001</c:v>
                </c:pt>
                <c:pt idx="35395" formatCode="General">
                  <c:v>-168.17099999999999</c:v>
                </c:pt>
                <c:pt idx="35396" formatCode="General">
                  <c:v>-171.94300000000001</c:v>
                </c:pt>
                <c:pt idx="35397" formatCode="General">
                  <c:v>-175.55699999999999</c:v>
                </c:pt>
                <c:pt idx="35398" formatCode="General">
                  <c:v>-178.97399999999999</c:v>
                </c:pt>
                <c:pt idx="35399" formatCode="General">
                  <c:v>-182.15</c:v>
                </c:pt>
                <c:pt idx="35400" formatCode="General">
                  <c:v>-185.07</c:v>
                </c:pt>
                <c:pt idx="35401" formatCode="General">
                  <c:v>-187.71</c:v>
                </c:pt>
                <c:pt idx="35402" formatCode="General">
                  <c:v>-190.03899999999999</c:v>
                </c:pt>
                <c:pt idx="35403" formatCode="General">
                  <c:v>-192.08600000000001</c:v>
                </c:pt>
                <c:pt idx="35404" formatCode="General">
                  <c:v>-193.92400000000001</c:v>
                </c:pt>
                <c:pt idx="35405" formatCode="General">
                  <c:v>-195.63200000000001</c:v>
                </c:pt>
                <c:pt idx="35406" formatCode="General">
                  <c:v>-197.26599999999999</c:v>
                </c:pt>
                <c:pt idx="35407" formatCode="General">
                  <c:v>-198.81</c:v>
                </c:pt>
                <c:pt idx="35408" formatCode="General">
                  <c:v>-200.28299999999999</c:v>
                </c:pt>
                <c:pt idx="35409" formatCode="General">
                  <c:v>-201.75800000000001</c:v>
                </c:pt>
                <c:pt idx="35410" formatCode="General">
                  <c:v>-203.28800000000001</c:v>
                </c:pt>
                <c:pt idx="35411" formatCode="General">
                  <c:v>-204.898</c:v>
                </c:pt>
                <c:pt idx="35412" formatCode="General">
                  <c:v>-206.57599999999999</c:v>
                </c:pt>
                <c:pt idx="35413" formatCode="General">
                  <c:v>-208.27500000000001</c:v>
                </c:pt>
                <c:pt idx="35414" formatCode="General">
                  <c:v>-209.881</c:v>
                </c:pt>
                <c:pt idx="35415" formatCode="General">
                  <c:v>-211.24600000000001</c:v>
                </c:pt>
                <c:pt idx="35416" formatCode="General">
                  <c:v>-212.24199999999999</c:v>
                </c:pt>
                <c:pt idx="35417" formatCode="General">
                  <c:v>-212.833</c:v>
                </c:pt>
                <c:pt idx="35418" formatCode="General">
                  <c:v>-213.083</c:v>
                </c:pt>
                <c:pt idx="35419" formatCode="General">
                  <c:v>-213.15100000000001</c:v>
                </c:pt>
                <c:pt idx="35420" formatCode="General">
                  <c:v>-213.18899999999999</c:v>
                </c:pt>
                <c:pt idx="35421" formatCode="General">
                  <c:v>-213.255</c:v>
                </c:pt>
                <c:pt idx="35422" formatCode="General">
                  <c:v>-213.37700000000001</c:v>
                </c:pt>
                <c:pt idx="35423" formatCode="General">
                  <c:v>-213.54499999999999</c:v>
                </c:pt>
                <c:pt idx="35424" formatCode="General">
                  <c:v>-213.65600000000001</c:v>
                </c:pt>
                <c:pt idx="35425" formatCode="General">
                  <c:v>-213.589</c:v>
                </c:pt>
                <c:pt idx="35426" formatCode="General">
                  <c:v>-213.32599999999999</c:v>
                </c:pt>
                <c:pt idx="35427" formatCode="General">
                  <c:v>-212.90600000000001</c:v>
                </c:pt>
                <c:pt idx="35428" formatCode="General">
                  <c:v>-212.44300000000001</c:v>
                </c:pt>
                <c:pt idx="35429" formatCode="General">
                  <c:v>-212.047</c:v>
                </c:pt>
                <c:pt idx="35430" formatCode="General">
                  <c:v>-211.762</c:v>
                </c:pt>
                <c:pt idx="35431" formatCode="General">
                  <c:v>-211.607</c:v>
                </c:pt>
                <c:pt idx="35432" formatCode="General">
                  <c:v>-211.57900000000001</c:v>
                </c:pt>
                <c:pt idx="35433" formatCode="General">
                  <c:v>-211.62299999999999</c:v>
                </c:pt>
                <c:pt idx="35434" formatCode="General">
                  <c:v>-211.68</c:v>
                </c:pt>
                <c:pt idx="35435" formatCode="General">
                  <c:v>-211.73599999999999</c:v>
                </c:pt>
                <c:pt idx="35436" formatCode="General">
                  <c:v>-211.83</c:v>
                </c:pt>
                <c:pt idx="35437" formatCode="General">
                  <c:v>-212.04900000000001</c:v>
                </c:pt>
                <c:pt idx="35438" formatCode="General">
                  <c:v>-212.42500000000001</c:v>
                </c:pt>
                <c:pt idx="35439" formatCode="General">
                  <c:v>-212.95</c:v>
                </c:pt>
                <c:pt idx="35440" formatCode="General">
                  <c:v>-213.614</c:v>
                </c:pt>
                <c:pt idx="35441" formatCode="General">
                  <c:v>-214.35900000000001</c:v>
                </c:pt>
                <c:pt idx="35442" formatCode="General">
                  <c:v>-215.066</c:v>
                </c:pt>
                <c:pt idx="35443" formatCode="General">
                  <c:v>-215.584</c:v>
                </c:pt>
                <c:pt idx="35444" formatCode="General">
                  <c:v>-215.779</c:v>
                </c:pt>
                <c:pt idx="35445" formatCode="General">
                  <c:v>-215.745</c:v>
                </c:pt>
                <c:pt idx="35446" formatCode="General">
                  <c:v>-215.64400000000001</c:v>
                </c:pt>
                <c:pt idx="35447" formatCode="General">
                  <c:v>-215.53700000000001</c:v>
                </c:pt>
                <c:pt idx="35448" formatCode="General">
                  <c:v>-215.452</c:v>
                </c:pt>
                <c:pt idx="35449" formatCode="General">
                  <c:v>-215.346</c:v>
                </c:pt>
                <c:pt idx="35450" formatCode="General">
                  <c:v>-215.142</c:v>
                </c:pt>
                <c:pt idx="35451" formatCode="General">
                  <c:v>-214.75700000000001</c:v>
                </c:pt>
                <c:pt idx="35452" formatCode="General">
                  <c:v>-214.126</c:v>
                </c:pt>
                <c:pt idx="35453" formatCode="General">
                  <c:v>-213.21799999999999</c:v>
                </c:pt>
                <c:pt idx="35454" formatCode="General">
                  <c:v>-212.04900000000001</c:v>
                </c:pt>
                <c:pt idx="35455" formatCode="General">
                  <c:v>-210.59700000000001</c:v>
                </c:pt>
                <c:pt idx="35456" formatCode="General">
                  <c:v>-208.78399999999999</c:v>
                </c:pt>
                <c:pt idx="35457" formatCode="General">
                  <c:v>-206.631</c:v>
                </c:pt>
                <c:pt idx="35458" formatCode="General">
                  <c:v>-204.232</c:v>
                </c:pt>
                <c:pt idx="35459" formatCode="General">
                  <c:v>-201.69800000000001</c:v>
                </c:pt>
                <c:pt idx="35460" formatCode="General">
                  <c:v>-199.14500000000001</c:v>
                </c:pt>
                <c:pt idx="35461" formatCode="General">
                  <c:v>-196.685</c:v>
                </c:pt>
                <c:pt idx="35462" formatCode="General">
                  <c:v>-194.36099999999999</c:v>
                </c:pt>
                <c:pt idx="35463" formatCode="General">
                  <c:v>-192.108</c:v>
                </c:pt>
                <c:pt idx="35464" formatCode="General">
                  <c:v>-189.839</c:v>
                </c:pt>
                <c:pt idx="35465" formatCode="General">
                  <c:v>-187.488</c:v>
                </c:pt>
                <c:pt idx="35466" formatCode="General">
                  <c:v>-185.125</c:v>
                </c:pt>
                <c:pt idx="35467" formatCode="General">
                  <c:v>-182.84299999999999</c:v>
                </c:pt>
                <c:pt idx="35468" formatCode="General">
                  <c:v>-180.672</c:v>
                </c:pt>
                <c:pt idx="35469" formatCode="General">
                  <c:v>-178.58199999999999</c:v>
                </c:pt>
                <c:pt idx="35470" formatCode="General">
                  <c:v>-176.47200000000001</c:v>
                </c:pt>
                <c:pt idx="35471" formatCode="General">
                  <c:v>-174.23599999999999</c:v>
                </c:pt>
                <c:pt idx="35472" formatCode="General">
                  <c:v>-171.779</c:v>
                </c:pt>
                <c:pt idx="35473" formatCode="General">
                  <c:v>-168.959</c:v>
                </c:pt>
                <c:pt idx="35474" formatCode="General">
                  <c:v>-165.72300000000001</c:v>
                </c:pt>
                <c:pt idx="35475" formatCode="General">
                  <c:v>-162.21199999999999</c:v>
                </c:pt>
                <c:pt idx="35476" formatCode="General">
                  <c:v>-158.59200000000001</c:v>
                </c:pt>
                <c:pt idx="35477" formatCode="General">
                  <c:v>-154.99600000000001</c:v>
                </c:pt>
                <c:pt idx="35478" formatCode="General">
                  <c:v>-151.56800000000001</c:v>
                </c:pt>
                <c:pt idx="35479" formatCode="General">
                  <c:v>-148.42099999999999</c:v>
                </c:pt>
                <c:pt idx="35480" formatCode="General">
                  <c:v>-145.499</c:v>
                </c:pt>
                <c:pt idx="35481" formatCode="General">
                  <c:v>-142.71600000000001</c:v>
                </c:pt>
                <c:pt idx="35482" formatCode="General">
                  <c:v>-140.02600000000001</c:v>
                </c:pt>
                <c:pt idx="35483" formatCode="General">
                  <c:v>-137.43299999999999</c:v>
                </c:pt>
                <c:pt idx="35484" formatCode="General">
                  <c:v>-135.00200000000001</c:v>
                </c:pt>
                <c:pt idx="35485" formatCode="General">
                  <c:v>-132.726</c:v>
                </c:pt>
                <c:pt idx="35486" formatCode="General">
                  <c:v>-130.54599999999999</c:v>
                </c:pt>
                <c:pt idx="35487" formatCode="General">
                  <c:v>-128.369</c:v>
                </c:pt>
                <c:pt idx="35488" formatCode="General">
                  <c:v>-126.18899999999999</c:v>
                </c:pt>
                <c:pt idx="35489" formatCode="General">
                  <c:v>-124.178</c:v>
                </c:pt>
                <c:pt idx="35490" formatCode="General">
                  <c:v>-122.366</c:v>
                </c:pt>
                <c:pt idx="35491" formatCode="General">
                  <c:v>-120.625</c:v>
                </c:pt>
                <c:pt idx="35492" formatCode="General">
                  <c:v>-118.886</c:v>
                </c:pt>
                <c:pt idx="35493" formatCode="General">
                  <c:v>-117.125</c:v>
                </c:pt>
                <c:pt idx="35494" formatCode="General">
                  <c:v>-115.33499999999999</c:v>
                </c:pt>
                <c:pt idx="35495" formatCode="General">
                  <c:v>-113.538</c:v>
                </c:pt>
                <c:pt idx="35496" formatCode="General">
                  <c:v>-111.774</c:v>
                </c:pt>
                <c:pt idx="35497" formatCode="General">
                  <c:v>-110.105</c:v>
                </c:pt>
                <c:pt idx="35498" formatCode="General">
                  <c:v>-108.584</c:v>
                </c:pt>
                <c:pt idx="35499" formatCode="General">
                  <c:v>-107.199</c:v>
                </c:pt>
                <c:pt idx="35500" formatCode="General">
                  <c:v>-105.881</c:v>
                </c:pt>
                <c:pt idx="35501" formatCode="General">
                  <c:v>-104.443</c:v>
                </c:pt>
                <c:pt idx="35502" formatCode="General">
                  <c:v>-102.699</c:v>
                </c:pt>
                <c:pt idx="35503" formatCode="General">
                  <c:v>-100.56</c:v>
                </c:pt>
                <c:pt idx="35504" formatCode="General">
                  <c:v>-98.099900000000005</c:v>
                </c:pt>
                <c:pt idx="35505" formatCode="General">
                  <c:v>-95.510300000000001</c:v>
                </c:pt>
                <c:pt idx="35506" formatCode="General">
                  <c:v>-92.903899999999993</c:v>
                </c:pt>
                <c:pt idx="35507" formatCode="General">
                  <c:v>-90.358199999999997</c:v>
                </c:pt>
                <c:pt idx="35508" formatCode="General">
                  <c:v>-87.966300000000004</c:v>
                </c:pt>
                <c:pt idx="35509" formatCode="General">
                  <c:v>-85.840800000000002</c:v>
                </c:pt>
                <c:pt idx="35510" formatCode="General">
                  <c:v>-84.0852</c:v>
                </c:pt>
                <c:pt idx="35511" formatCode="General">
                  <c:v>-82.757300000000001</c:v>
                </c:pt>
                <c:pt idx="35512" formatCode="General">
                  <c:v>-81.868899999999996</c:v>
                </c:pt>
                <c:pt idx="35513" formatCode="General">
                  <c:v>-81.406199999999998</c:v>
                </c:pt>
                <c:pt idx="35514" formatCode="General">
                  <c:v>-81.374399999999994</c:v>
                </c:pt>
                <c:pt idx="35515" formatCode="General">
                  <c:v>-81.888800000000003</c:v>
                </c:pt>
                <c:pt idx="35516" formatCode="General">
                  <c:v>-82.945599999999999</c:v>
                </c:pt>
                <c:pt idx="35517" formatCode="General">
                  <c:v>-84.322199999999995</c:v>
                </c:pt>
                <c:pt idx="35518" formatCode="General">
                  <c:v>-85.710400000000007</c:v>
                </c:pt>
                <c:pt idx="35519" formatCode="General">
                  <c:v>-86.847800000000007</c:v>
                </c:pt>
                <c:pt idx="35520" formatCode="General">
                  <c:v>-87.452100000000002</c:v>
                </c:pt>
                <c:pt idx="35521" formatCode="General">
                  <c:v>-87.3322</c:v>
                </c:pt>
                <c:pt idx="35522" formatCode="General">
                  <c:v>-86.5792</c:v>
                </c:pt>
                <c:pt idx="35523" formatCode="General">
                  <c:v>-85.2958</c:v>
                </c:pt>
                <c:pt idx="35524" formatCode="General">
                  <c:v>-83.531099999999995</c:v>
                </c:pt>
                <c:pt idx="35525" formatCode="General">
                  <c:v>-81.339299999999994</c:v>
                </c:pt>
                <c:pt idx="35526" formatCode="General">
                  <c:v>-78.770300000000006</c:v>
                </c:pt>
                <c:pt idx="35527" formatCode="General">
                  <c:v>-75.957700000000003</c:v>
                </c:pt>
                <c:pt idx="35528" formatCode="General">
                  <c:v>-73.080299999999994</c:v>
                </c:pt>
                <c:pt idx="35529" formatCode="General">
                  <c:v>-70.286900000000003</c:v>
                </c:pt>
                <c:pt idx="35530" formatCode="General">
                  <c:v>-67.655299999999997</c:v>
                </c:pt>
                <c:pt idx="35531" formatCode="General">
                  <c:v>-65.184799999999996</c:v>
                </c:pt>
                <c:pt idx="35532" formatCode="General">
                  <c:v>-62.811100000000003</c:v>
                </c:pt>
                <c:pt idx="35533" formatCode="General">
                  <c:v>-60.460999999999999</c:v>
                </c:pt>
                <c:pt idx="35534" formatCode="General">
                  <c:v>-58.127499999999998</c:v>
                </c:pt>
                <c:pt idx="35535" formatCode="General">
                  <c:v>-55.7804</c:v>
                </c:pt>
                <c:pt idx="35536" formatCode="General">
                  <c:v>-53.3354</c:v>
                </c:pt>
                <c:pt idx="35537" formatCode="General">
                  <c:v>-50.7361</c:v>
                </c:pt>
                <c:pt idx="35538" formatCode="General">
                  <c:v>-47.984299999999998</c:v>
                </c:pt>
                <c:pt idx="35539" formatCode="General">
                  <c:v>-45.034300000000002</c:v>
                </c:pt>
                <c:pt idx="35540" formatCode="General">
                  <c:v>-41.833500000000001</c:v>
                </c:pt>
                <c:pt idx="35541" formatCode="General">
                  <c:v>-38.398099999999999</c:v>
                </c:pt>
                <c:pt idx="35542" formatCode="General">
                  <c:v>-34.863599999999998</c:v>
                </c:pt>
                <c:pt idx="35543" formatCode="General">
                  <c:v>-31.4879</c:v>
                </c:pt>
                <c:pt idx="35544" formatCode="General">
                  <c:v>-28.363399999999999</c:v>
                </c:pt>
                <c:pt idx="35545" formatCode="General">
                  <c:v>-25.416399999999999</c:v>
                </c:pt>
                <c:pt idx="35546" formatCode="General">
                  <c:v>-22.4526</c:v>
                </c:pt>
                <c:pt idx="35547" formatCode="General">
                  <c:v>-19.248100000000001</c:v>
                </c:pt>
                <c:pt idx="35548" formatCode="General">
                  <c:v>-15.5839</c:v>
                </c:pt>
                <c:pt idx="35549" formatCode="General">
                  <c:v>-11.3254</c:v>
                </c:pt>
                <c:pt idx="35550" formatCode="General">
                  <c:v>-6.57904</c:v>
                </c:pt>
                <c:pt idx="35551" formatCode="General">
                  <c:v>-1.60965</c:v>
                </c:pt>
                <c:pt idx="35552" formatCode="General">
                  <c:v>3.3178899999999998</c:v>
                </c:pt>
                <c:pt idx="35553" formatCode="General">
                  <c:v>8.1134000000000004</c:v>
                </c:pt>
                <c:pt idx="35554" formatCode="General">
                  <c:v>12.761100000000001</c:v>
                </c:pt>
                <c:pt idx="35555" formatCode="General">
                  <c:v>17.312100000000001</c:v>
                </c:pt>
                <c:pt idx="35556" formatCode="General">
                  <c:v>21.856300000000001</c:v>
                </c:pt>
                <c:pt idx="35557" formatCode="General">
                  <c:v>26.482600000000001</c:v>
                </c:pt>
                <c:pt idx="35558" formatCode="General">
                  <c:v>31.187999999999999</c:v>
                </c:pt>
                <c:pt idx="35559" formatCode="General">
                  <c:v>35.894399999999997</c:v>
                </c:pt>
                <c:pt idx="35560" formatCode="General">
                  <c:v>40.435299999999998</c:v>
                </c:pt>
                <c:pt idx="35561" formatCode="General">
                  <c:v>44.645000000000003</c:v>
                </c:pt>
                <c:pt idx="35562" formatCode="General">
                  <c:v>48.482300000000002</c:v>
                </c:pt>
                <c:pt idx="35563" formatCode="General">
                  <c:v>51.886800000000001</c:v>
                </c:pt>
                <c:pt idx="35564" formatCode="General">
                  <c:v>54.782600000000002</c:v>
                </c:pt>
                <c:pt idx="35565" formatCode="General">
                  <c:v>57.195500000000003</c:v>
                </c:pt>
                <c:pt idx="35566" formatCode="General">
                  <c:v>59.204700000000003</c:v>
                </c:pt>
                <c:pt idx="35567" formatCode="General">
                  <c:v>60.8369</c:v>
                </c:pt>
                <c:pt idx="35568" formatCode="General">
                  <c:v>62.152700000000003</c:v>
                </c:pt>
                <c:pt idx="35569" formatCode="General">
                  <c:v>63.336399999999998</c:v>
                </c:pt>
                <c:pt idx="35570" formatCode="General">
                  <c:v>64.564800000000005</c:v>
                </c:pt>
                <c:pt idx="35571" formatCode="General">
                  <c:v>65.933999999999997</c:v>
                </c:pt>
                <c:pt idx="35572" formatCode="General">
                  <c:v>67.494</c:v>
                </c:pt>
                <c:pt idx="35573" formatCode="General">
                  <c:v>69.260000000000005</c:v>
                </c:pt>
                <c:pt idx="35574" formatCode="General">
                  <c:v>71.272199999999998</c:v>
                </c:pt>
                <c:pt idx="35575" formatCode="General">
                  <c:v>73.558400000000006</c:v>
                </c:pt>
                <c:pt idx="35576" formatCode="General">
                  <c:v>76.108699999999999</c:v>
                </c:pt>
                <c:pt idx="35577" formatCode="General">
                  <c:v>78.867599999999996</c:v>
                </c:pt>
                <c:pt idx="35578" formatCode="General">
                  <c:v>81.755600000000001</c:v>
                </c:pt>
                <c:pt idx="35579" formatCode="General">
                  <c:v>84.751900000000006</c:v>
                </c:pt>
                <c:pt idx="35580" formatCode="General">
                  <c:v>87.868899999999996</c:v>
                </c:pt>
                <c:pt idx="35581" formatCode="General">
                  <c:v>91.117400000000004</c:v>
                </c:pt>
                <c:pt idx="35582" formatCode="General">
                  <c:v>94.492099999999994</c:v>
                </c:pt>
                <c:pt idx="35583" formatCode="General">
                  <c:v>97.943200000000004</c:v>
                </c:pt>
                <c:pt idx="35584" formatCode="General">
                  <c:v>101.43300000000001</c:v>
                </c:pt>
                <c:pt idx="35585" formatCode="General">
                  <c:v>104.94799999999999</c:v>
                </c:pt>
                <c:pt idx="35586" formatCode="General">
                  <c:v>108.455</c:v>
                </c:pt>
                <c:pt idx="35587" formatCode="General">
                  <c:v>111.923</c:v>
                </c:pt>
                <c:pt idx="35588" formatCode="General">
                  <c:v>115.358</c:v>
                </c:pt>
                <c:pt idx="35589" formatCode="General">
                  <c:v>118.742</c:v>
                </c:pt>
                <c:pt idx="35590" formatCode="General">
                  <c:v>122.005</c:v>
                </c:pt>
                <c:pt idx="35591" formatCode="General">
                  <c:v>125.066</c:v>
                </c:pt>
                <c:pt idx="35592" formatCode="General">
                  <c:v>127.864</c:v>
                </c:pt>
                <c:pt idx="35593" formatCode="General">
                  <c:v>130.38499999999999</c:v>
                </c:pt>
                <c:pt idx="35594" formatCode="General">
                  <c:v>132.65299999999999</c:v>
                </c:pt>
                <c:pt idx="35595" formatCode="General">
                  <c:v>134.71299999999999</c:v>
                </c:pt>
                <c:pt idx="35596" formatCode="General">
                  <c:v>136.60300000000001</c:v>
                </c:pt>
                <c:pt idx="35597" formatCode="General">
                  <c:v>138.33500000000001</c:v>
                </c:pt>
                <c:pt idx="35598" formatCode="General">
                  <c:v>139.88800000000001</c:v>
                </c:pt>
                <c:pt idx="35599" formatCode="General">
                  <c:v>141.22900000000001</c:v>
                </c:pt>
                <c:pt idx="35600" formatCode="General">
                  <c:v>142.309</c:v>
                </c:pt>
                <c:pt idx="35601" formatCode="General">
                  <c:v>143.05199999999999</c:v>
                </c:pt>
                <c:pt idx="35602" formatCode="General">
                  <c:v>143.292</c:v>
                </c:pt>
                <c:pt idx="35603" formatCode="General">
                  <c:v>142.95500000000001</c:v>
                </c:pt>
                <c:pt idx="35604" formatCode="General">
                  <c:v>142.196</c:v>
                </c:pt>
                <c:pt idx="35605" formatCode="General">
                  <c:v>141.11799999999999</c:v>
                </c:pt>
                <c:pt idx="35606" formatCode="General">
                  <c:v>139.74</c:v>
                </c:pt>
                <c:pt idx="35607" formatCode="General">
                  <c:v>138.01900000000001</c:v>
                </c:pt>
                <c:pt idx="35608" formatCode="General">
                  <c:v>135.94300000000001</c:v>
                </c:pt>
                <c:pt idx="35609" formatCode="General">
                  <c:v>133.63399999999999</c:v>
                </c:pt>
                <c:pt idx="35610" formatCode="General">
                  <c:v>131.24799999999999</c:v>
                </c:pt>
                <c:pt idx="35611" formatCode="General">
                  <c:v>128.93700000000001</c:v>
                </c:pt>
                <c:pt idx="35612" formatCode="General">
                  <c:v>126.764</c:v>
                </c:pt>
                <c:pt idx="35613" formatCode="General">
                  <c:v>124.72799999999999</c:v>
                </c:pt>
                <c:pt idx="35614" formatCode="General">
                  <c:v>122.892</c:v>
                </c:pt>
                <c:pt idx="35615" formatCode="General">
                  <c:v>121.36</c:v>
                </c:pt>
                <c:pt idx="35616" formatCode="General">
                  <c:v>120.312</c:v>
                </c:pt>
                <c:pt idx="35617" formatCode="General">
                  <c:v>120.021</c:v>
                </c:pt>
                <c:pt idx="35618" formatCode="General">
                  <c:v>120.726</c:v>
                </c:pt>
                <c:pt idx="35619" formatCode="General">
                  <c:v>122.56399999999999</c:v>
                </c:pt>
                <c:pt idx="35620" formatCode="General">
                  <c:v>125.575</c:v>
                </c:pt>
                <c:pt idx="35621" formatCode="General">
                  <c:v>129.60300000000001</c:v>
                </c:pt>
                <c:pt idx="35622" formatCode="General">
                  <c:v>134.417</c:v>
                </c:pt>
                <c:pt idx="35623" formatCode="General">
                  <c:v>139.77000000000001</c:v>
                </c:pt>
                <c:pt idx="35624" formatCode="General">
                  <c:v>145.41900000000001</c:v>
                </c:pt>
                <c:pt idx="35625" formatCode="General">
                  <c:v>151.19200000000001</c:v>
                </c:pt>
                <c:pt idx="35626" formatCode="General">
                  <c:v>156.904</c:v>
                </c:pt>
                <c:pt idx="35627" formatCode="General">
                  <c:v>162.38999999999999</c:v>
                </c:pt>
                <c:pt idx="35628" formatCode="General">
                  <c:v>167.54599999999999</c:v>
                </c:pt>
                <c:pt idx="35629" formatCode="General">
                  <c:v>172.28899999999999</c:v>
                </c:pt>
                <c:pt idx="35630" formatCode="General">
                  <c:v>176.53100000000001</c:v>
                </c:pt>
                <c:pt idx="35631" formatCode="General">
                  <c:v>180.19900000000001</c:v>
                </c:pt>
                <c:pt idx="35632" formatCode="General">
                  <c:v>183.24199999999999</c:v>
                </c:pt>
                <c:pt idx="35633" formatCode="General">
                  <c:v>185.506</c:v>
                </c:pt>
                <c:pt idx="35634" formatCode="General">
                  <c:v>186.834</c:v>
                </c:pt>
                <c:pt idx="35635" formatCode="General">
                  <c:v>187.23699999999999</c:v>
                </c:pt>
                <c:pt idx="35636" formatCode="General">
                  <c:v>186.785</c:v>
                </c:pt>
                <c:pt idx="35637" formatCode="General">
                  <c:v>185.58799999999999</c:v>
                </c:pt>
                <c:pt idx="35638" formatCode="General">
                  <c:v>183.76900000000001</c:v>
                </c:pt>
                <c:pt idx="35639" formatCode="General">
                  <c:v>181.42400000000001</c:v>
                </c:pt>
                <c:pt idx="35640" formatCode="General">
                  <c:v>178.64500000000001</c:v>
                </c:pt>
                <c:pt idx="35641" formatCode="General">
                  <c:v>175.51300000000001</c:v>
                </c:pt>
                <c:pt idx="35642" formatCode="General">
                  <c:v>172.089</c:v>
                </c:pt>
                <c:pt idx="35643" formatCode="General">
                  <c:v>168.39</c:v>
                </c:pt>
                <c:pt idx="35644" formatCode="General">
                  <c:v>164.38399999999999</c:v>
                </c:pt>
                <c:pt idx="35645" formatCode="General">
                  <c:v>160.077</c:v>
                </c:pt>
                <c:pt idx="35646" formatCode="General">
                  <c:v>155.52799999999999</c:v>
                </c:pt>
                <c:pt idx="35647" formatCode="General">
                  <c:v>150.79599999999999</c:v>
                </c:pt>
                <c:pt idx="35648" formatCode="General">
                  <c:v>145.94499999999999</c:v>
                </c:pt>
                <c:pt idx="35649" formatCode="General">
                  <c:v>141.09200000000001</c:v>
                </c:pt>
                <c:pt idx="35650" formatCode="General">
                  <c:v>136.398</c:v>
                </c:pt>
                <c:pt idx="35651" formatCode="General">
                  <c:v>132.005</c:v>
                </c:pt>
                <c:pt idx="35652" formatCode="General">
                  <c:v>128.03200000000001</c:v>
                </c:pt>
                <c:pt idx="35653" formatCode="General">
                  <c:v>124.554</c:v>
                </c:pt>
                <c:pt idx="35654" formatCode="General">
                  <c:v>121.599</c:v>
                </c:pt>
                <c:pt idx="35655" formatCode="General">
                  <c:v>119.167</c:v>
                </c:pt>
                <c:pt idx="35656" formatCode="General">
                  <c:v>117.246</c:v>
                </c:pt>
                <c:pt idx="35657" formatCode="General">
                  <c:v>115.809</c:v>
                </c:pt>
                <c:pt idx="35658" formatCode="General">
                  <c:v>114.831</c:v>
                </c:pt>
                <c:pt idx="35659" formatCode="General">
                  <c:v>114.27200000000001</c:v>
                </c:pt>
                <c:pt idx="35660" formatCode="General">
                  <c:v>114.09099999999999</c:v>
                </c:pt>
                <c:pt idx="35661" formatCode="General">
                  <c:v>114.31</c:v>
                </c:pt>
                <c:pt idx="35662" formatCode="General">
                  <c:v>114.944</c:v>
                </c:pt>
                <c:pt idx="35663" formatCode="General">
                  <c:v>115.931</c:v>
                </c:pt>
                <c:pt idx="35664" formatCode="General">
                  <c:v>117.233</c:v>
                </c:pt>
                <c:pt idx="35665" formatCode="General">
                  <c:v>118.83799999999999</c:v>
                </c:pt>
                <c:pt idx="35666" formatCode="General">
                  <c:v>120.577</c:v>
                </c:pt>
                <c:pt idx="35667" formatCode="General">
                  <c:v>122.217</c:v>
                </c:pt>
                <c:pt idx="35668" formatCode="General">
                  <c:v>123.488</c:v>
                </c:pt>
                <c:pt idx="35669" formatCode="General">
                  <c:v>124.15600000000001</c:v>
                </c:pt>
                <c:pt idx="35670" formatCode="General">
                  <c:v>124.148</c:v>
                </c:pt>
                <c:pt idx="35671" formatCode="General">
                  <c:v>123.48699999999999</c:v>
                </c:pt>
                <c:pt idx="35672" formatCode="General">
                  <c:v>122.29900000000001</c:v>
                </c:pt>
                <c:pt idx="35673" formatCode="General">
                  <c:v>120.801</c:v>
                </c:pt>
                <c:pt idx="35674" formatCode="General">
                  <c:v>119.184</c:v>
                </c:pt>
                <c:pt idx="35675" formatCode="General">
                  <c:v>117.572</c:v>
                </c:pt>
                <c:pt idx="35676" formatCode="General">
                  <c:v>116.081</c:v>
                </c:pt>
                <c:pt idx="35677" formatCode="General">
                  <c:v>114.801</c:v>
                </c:pt>
                <c:pt idx="35678" formatCode="General">
                  <c:v>113.744</c:v>
                </c:pt>
                <c:pt idx="35679" formatCode="General">
                  <c:v>112.85599999999999</c:v>
                </c:pt>
                <c:pt idx="35680" formatCode="General">
                  <c:v>112.021</c:v>
                </c:pt>
                <c:pt idx="35681" formatCode="General">
                  <c:v>111.12</c:v>
                </c:pt>
                <c:pt idx="35682" formatCode="General">
                  <c:v>110.018</c:v>
                </c:pt>
                <c:pt idx="35683" formatCode="General">
                  <c:v>108.57</c:v>
                </c:pt>
                <c:pt idx="35684" formatCode="General">
                  <c:v>106.697</c:v>
                </c:pt>
                <c:pt idx="35685" formatCode="General">
                  <c:v>104.40300000000001</c:v>
                </c:pt>
                <c:pt idx="35686" formatCode="General">
                  <c:v>101.753</c:v>
                </c:pt>
                <c:pt idx="35687" formatCode="General">
                  <c:v>98.787499999999994</c:v>
                </c:pt>
                <c:pt idx="35688" formatCode="General">
                  <c:v>95.536100000000005</c:v>
                </c:pt>
                <c:pt idx="35689" formatCode="General">
                  <c:v>92.021600000000007</c:v>
                </c:pt>
                <c:pt idx="35690" formatCode="General">
                  <c:v>88.307500000000005</c:v>
                </c:pt>
                <c:pt idx="35691" formatCode="General">
                  <c:v>84.520600000000002</c:v>
                </c:pt>
                <c:pt idx="35692" formatCode="General">
                  <c:v>80.751499999999993</c:v>
                </c:pt>
                <c:pt idx="35693" formatCode="General">
                  <c:v>77.024100000000004</c:v>
                </c:pt>
                <c:pt idx="35694" formatCode="General">
                  <c:v>73.191000000000003</c:v>
                </c:pt>
                <c:pt idx="35695" formatCode="General">
                  <c:v>69.119699999999995</c:v>
                </c:pt>
                <c:pt idx="35696" formatCode="General">
                  <c:v>64.897999999999996</c:v>
                </c:pt>
                <c:pt idx="35697" formatCode="General">
                  <c:v>60.6845</c:v>
                </c:pt>
                <c:pt idx="35698" formatCode="General">
                  <c:v>56.673699999999997</c:v>
                </c:pt>
                <c:pt idx="35699" formatCode="General">
                  <c:v>52.936999999999998</c:v>
                </c:pt>
                <c:pt idx="35700" formatCode="General">
                  <c:v>49.439</c:v>
                </c:pt>
                <c:pt idx="35701" formatCode="General">
                  <c:v>46.213900000000002</c:v>
                </c:pt>
                <c:pt idx="35702" formatCode="General">
                  <c:v>43.313299999999998</c:v>
                </c:pt>
                <c:pt idx="35703" formatCode="General">
                  <c:v>40.766599999999997</c:v>
                </c:pt>
                <c:pt idx="35704" formatCode="General">
                  <c:v>38.577300000000001</c:v>
                </c:pt>
                <c:pt idx="35705" formatCode="General">
                  <c:v>36.703699999999998</c:v>
                </c:pt>
                <c:pt idx="35706" formatCode="General">
                  <c:v>35.033000000000001</c:v>
                </c:pt>
                <c:pt idx="35707" formatCode="General">
                  <c:v>33.445500000000003</c:v>
                </c:pt>
                <c:pt idx="35708" formatCode="General">
                  <c:v>31.893999999999998</c:v>
                </c:pt>
                <c:pt idx="35709" formatCode="General">
                  <c:v>30.378399999999999</c:v>
                </c:pt>
                <c:pt idx="35710" formatCode="General">
                  <c:v>28.973700000000001</c:v>
                </c:pt>
                <c:pt idx="35711" formatCode="General">
                  <c:v>27.753599999999999</c:v>
                </c:pt>
                <c:pt idx="35712" formatCode="General">
                  <c:v>26.741700000000002</c:v>
                </c:pt>
                <c:pt idx="35713" formatCode="General">
                  <c:v>25.949200000000001</c:v>
                </c:pt>
                <c:pt idx="35714" formatCode="General">
                  <c:v>25.369700000000002</c:v>
                </c:pt>
                <c:pt idx="35715" formatCode="General">
                  <c:v>24.958600000000001</c:v>
                </c:pt>
                <c:pt idx="35716" formatCode="General">
                  <c:v>24.652899999999999</c:v>
                </c:pt>
                <c:pt idx="35717" formatCode="General">
                  <c:v>24.396999999999998</c:v>
                </c:pt>
                <c:pt idx="35718" formatCode="General">
                  <c:v>24.087399999999999</c:v>
                </c:pt>
                <c:pt idx="35719" formatCode="General">
                  <c:v>23.5991</c:v>
                </c:pt>
                <c:pt idx="35720" formatCode="General">
                  <c:v>22.853999999999999</c:v>
                </c:pt>
                <c:pt idx="35721" formatCode="General">
                  <c:v>21.802199999999999</c:v>
                </c:pt>
                <c:pt idx="35722" formatCode="General">
                  <c:v>20.319299999999998</c:v>
                </c:pt>
                <c:pt idx="35723" formatCode="General">
                  <c:v>18.253699999999998</c:v>
                </c:pt>
                <c:pt idx="35724" formatCode="General">
                  <c:v>15.4643</c:v>
                </c:pt>
                <c:pt idx="35725" formatCode="General">
                  <c:v>11.928599999999999</c:v>
                </c:pt>
                <c:pt idx="35726" formatCode="General">
                  <c:v>7.7832400000000002</c:v>
                </c:pt>
                <c:pt idx="35727" formatCode="General">
                  <c:v>3.10988</c:v>
                </c:pt>
                <c:pt idx="35728" formatCode="General">
                  <c:v>-2.0500400000000001</c:v>
                </c:pt>
                <c:pt idx="35729" formatCode="General">
                  <c:v>-7.6166400000000003</c:v>
                </c:pt>
                <c:pt idx="35730" formatCode="General">
                  <c:v>-13.487299999999999</c:v>
                </c:pt>
                <c:pt idx="35731" formatCode="General">
                  <c:v>-19.5519</c:v>
                </c:pt>
                <c:pt idx="35732" formatCode="General">
                  <c:v>-25.685400000000001</c:v>
                </c:pt>
                <c:pt idx="35733" formatCode="General">
                  <c:v>-31.772300000000001</c:v>
                </c:pt>
                <c:pt idx="35734" formatCode="General">
                  <c:v>-37.738</c:v>
                </c:pt>
                <c:pt idx="35735" formatCode="General">
                  <c:v>-43.529699999999998</c:v>
                </c:pt>
                <c:pt idx="35736" formatCode="General">
                  <c:v>-49.070399999999999</c:v>
                </c:pt>
                <c:pt idx="35737" formatCode="General">
                  <c:v>-54.311399999999999</c:v>
                </c:pt>
                <c:pt idx="35738" formatCode="General">
                  <c:v>-59.273499999999999</c:v>
                </c:pt>
                <c:pt idx="35739" formatCode="General">
                  <c:v>-64.064599999999999</c:v>
                </c:pt>
                <c:pt idx="35740" formatCode="General">
                  <c:v>-68.802499999999995</c:v>
                </c:pt>
                <c:pt idx="35741" formatCode="General">
                  <c:v>-73.623900000000006</c:v>
                </c:pt>
                <c:pt idx="35742" formatCode="General">
                  <c:v>-78.627899999999997</c:v>
                </c:pt>
                <c:pt idx="35743" formatCode="General">
                  <c:v>-83.753</c:v>
                </c:pt>
                <c:pt idx="35744" formatCode="General">
                  <c:v>-88.909800000000004</c:v>
                </c:pt>
                <c:pt idx="35745" formatCode="General">
                  <c:v>-94.021500000000003</c:v>
                </c:pt>
                <c:pt idx="35746" formatCode="General">
                  <c:v>-99.116100000000003</c:v>
                </c:pt>
                <c:pt idx="35747" formatCode="General">
                  <c:v>-104.303</c:v>
                </c:pt>
                <c:pt idx="35748" formatCode="General">
                  <c:v>-109.613</c:v>
                </c:pt>
                <c:pt idx="35749" formatCode="General">
                  <c:v>-114.98099999999999</c:v>
                </c:pt>
                <c:pt idx="35750" formatCode="General">
                  <c:v>-120.209</c:v>
                </c:pt>
                <c:pt idx="35751" formatCode="General">
                  <c:v>-125.26600000000001</c:v>
                </c:pt>
                <c:pt idx="35752" formatCode="General">
                  <c:v>-130.34800000000001</c:v>
                </c:pt>
                <c:pt idx="35753" formatCode="General">
                  <c:v>-135.43299999999999</c:v>
                </c:pt>
                <c:pt idx="35754" formatCode="General">
                  <c:v>-140.36500000000001</c:v>
                </c:pt>
                <c:pt idx="35755" formatCode="General">
                  <c:v>-144.864</c:v>
                </c:pt>
                <c:pt idx="35756" formatCode="General">
                  <c:v>-148.67099999999999</c:v>
                </c:pt>
                <c:pt idx="35757" formatCode="General">
                  <c:v>-151.75800000000001</c:v>
                </c:pt>
                <c:pt idx="35758" formatCode="General">
                  <c:v>-154.12899999999999</c:v>
                </c:pt>
                <c:pt idx="35759" formatCode="General">
                  <c:v>-155.815</c:v>
                </c:pt>
                <c:pt idx="35760" formatCode="General">
                  <c:v>-156.791</c:v>
                </c:pt>
                <c:pt idx="35761" formatCode="General">
                  <c:v>-156.97499999999999</c:v>
                </c:pt>
                <c:pt idx="35762" formatCode="General">
                  <c:v>-156.196</c:v>
                </c:pt>
                <c:pt idx="35763" formatCode="General">
                  <c:v>-154.31</c:v>
                </c:pt>
                <c:pt idx="35764" formatCode="General">
                  <c:v>-151.304</c:v>
                </c:pt>
                <c:pt idx="35765" formatCode="General">
                  <c:v>-147.279</c:v>
                </c:pt>
                <c:pt idx="35766" formatCode="General">
                  <c:v>-142.44900000000001</c:v>
                </c:pt>
                <c:pt idx="35767" formatCode="General">
                  <c:v>-137.02699999999999</c:v>
                </c:pt>
                <c:pt idx="35768" formatCode="General">
                  <c:v>-131.19200000000001</c:v>
                </c:pt>
                <c:pt idx="35769" formatCode="General">
                  <c:v>-125.002</c:v>
                </c:pt>
                <c:pt idx="35770" formatCode="General">
                  <c:v>-118.456</c:v>
                </c:pt>
                <c:pt idx="35771" formatCode="General">
                  <c:v>-111.52500000000001</c:v>
                </c:pt>
                <c:pt idx="35772" formatCode="General">
                  <c:v>-104.274</c:v>
                </c:pt>
                <c:pt idx="35773" formatCode="General">
                  <c:v>-96.895600000000002</c:v>
                </c:pt>
                <c:pt idx="35774" formatCode="General">
                  <c:v>-89.642399999999995</c:v>
                </c:pt>
                <c:pt idx="35775" formatCode="General">
                  <c:v>-82.759</c:v>
                </c:pt>
                <c:pt idx="35776" formatCode="General">
                  <c:v>-76.427599999999998</c:v>
                </c:pt>
                <c:pt idx="35777" formatCode="General">
                  <c:v>-70.812299999999993</c:v>
                </c:pt>
                <c:pt idx="35778" formatCode="General">
                  <c:v>-66.024900000000002</c:v>
                </c:pt>
                <c:pt idx="35779" formatCode="General">
                  <c:v>-62.118400000000001</c:v>
                </c:pt>
                <c:pt idx="35780" formatCode="General">
                  <c:v>-59.078600000000002</c:v>
                </c:pt>
                <c:pt idx="35781" formatCode="General">
                  <c:v>-56.901400000000002</c:v>
                </c:pt>
                <c:pt idx="35782" formatCode="General">
                  <c:v>-55.5822</c:v>
                </c:pt>
                <c:pt idx="35783" formatCode="General">
                  <c:v>-55.094099999999997</c:v>
                </c:pt>
                <c:pt idx="35784" formatCode="General">
                  <c:v>-55.402299999999997</c:v>
                </c:pt>
                <c:pt idx="35785" formatCode="General">
                  <c:v>-56.466500000000003</c:v>
                </c:pt>
                <c:pt idx="35786" formatCode="General">
                  <c:v>-58.24</c:v>
                </c:pt>
                <c:pt idx="35787" formatCode="General">
                  <c:v>-60.661700000000003</c:v>
                </c:pt>
                <c:pt idx="35788" formatCode="General">
                  <c:v>-63.601799999999997</c:v>
                </c:pt>
                <c:pt idx="35789" formatCode="General">
                  <c:v>-66.912499999999994</c:v>
                </c:pt>
                <c:pt idx="35790" formatCode="General">
                  <c:v>-70.488100000000003</c:v>
                </c:pt>
                <c:pt idx="35791" formatCode="General">
                  <c:v>-74.184299999999993</c:v>
                </c:pt>
                <c:pt idx="35792" formatCode="General">
                  <c:v>-77.792699999999996</c:v>
                </c:pt>
                <c:pt idx="35793" formatCode="General">
                  <c:v>-81.024500000000003</c:v>
                </c:pt>
                <c:pt idx="35794" formatCode="General">
                  <c:v>-83.585999999999999</c:v>
                </c:pt>
                <c:pt idx="35795" formatCode="General">
                  <c:v>-85.380300000000005</c:v>
                </c:pt>
                <c:pt idx="35796" formatCode="General">
                  <c:v>-86.433599999999998</c:v>
                </c:pt>
                <c:pt idx="35797" formatCode="General">
                  <c:v>-86.810199999999995</c:v>
                </c:pt>
                <c:pt idx="35798" formatCode="General">
                  <c:v>-86.5946</c:v>
                </c:pt>
                <c:pt idx="35799" formatCode="General">
                  <c:v>-85.836299999999994</c:v>
                </c:pt>
                <c:pt idx="35800" formatCode="General">
                  <c:v>-84.613100000000003</c:v>
                </c:pt>
                <c:pt idx="35801" formatCode="General">
                  <c:v>-83.008899999999997</c:v>
                </c:pt>
                <c:pt idx="35802" formatCode="General">
                  <c:v>-81.0959</c:v>
                </c:pt>
                <c:pt idx="35803" formatCode="General">
                  <c:v>-78.947900000000004</c:v>
                </c:pt>
                <c:pt idx="35804" formatCode="General">
                  <c:v>-76.665400000000005</c:v>
                </c:pt>
                <c:pt idx="35805" formatCode="General">
                  <c:v>-74.3874</c:v>
                </c:pt>
                <c:pt idx="35806" formatCode="General">
                  <c:v>-72.247500000000002</c:v>
                </c:pt>
                <c:pt idx="35807" formatCode="General">
                  <c:v>-70.371099999999998</c:v>
                </c:pt>
                <c:pt idx="35808" formatCode="General">
                  <c:v>-68.855099999999993</c:v>
                </c:pt>
                <c:pt idx="35809" formatCode="General">
                  <c:v>-67.729200000000006</c:v>
                </c:pt>
                <c:pt idx="35810" formatCode="General">
                  <c:v>-66.996399999999994</c:v>
                </c:pt>
                <c:pt idx="35811" formatCode="General">
                  <c:v>-66.649299999999997</c:v>
                </c:pt>
                <c:pt idx="35812" formatCode="General">
                  <c:v>-66.587299999999999</c:v>
                </c:pt>
                <c:pt idx="35813" formatCode="General">
                  <c:v>-66.63</c:v>
                </c:pt>
                <c:pt idx="35814" formatCode="General">
                  <c:v>-66.624300000000005</c:v>
                </c:pt>
                <c:pt idx="35815" formatCode="General">
                  <c:v>-66.501300000000001</c:v>
                </c:pt>
                <c:pt idx="35816" formatCode="General">
                  <c:v>-66.373099999999994</c:v>
                </c:pt>
                <c:pt idx="35817" formatCode="General">
                  <c:v>-66.394099999999995</c:v>
                </c:pt>
                <c:pt idx="35818" formatCode="General">
                  <c:v>-66.658100000000005</c:v>
                </c:pt>
                <c:pt idx="35819" formatCode="General">
                  <c:v>-67.175899999999999</c:v>
                </c:pt>
                <c:pt idx="35820" formatCode="General">
                  <c:v>-67.864800000000002</c:v>
                </c:pt>
                <c:pt idx="35821" formatCode="General">
                  <c:v>-68.662999999999997</c:v>
                </c:pt>
                <c:pt idx="35822" formatCode="General">
                  <c:v>-69.534599999999998</c:v>
                </c:pt>
                <c:pt idx="35823" formatCode="General">
                  <c:v>-70.516000000000005</c:v>
                </c:pt>
                <c:pt idx="35824" formatCode="General">
                  <c:v>-71.650599999999997</c:v>
                </c:pt>
                <c:pt idx="35825" formatCode="General">
                  <c:v>-72.939099999999996</c:v>
                </c:pt>
                <c:pt idx="35826" formatCode="General">
                  <c:v>-74.419600000000003</c:v>
                </c:pt>
                <c:pt idx="35827" formatCode="General">
                  <c:v>-76.156400000000005</c:v>
                </c:pt>
                <c:pt idx="35828" formatCode="General">
                  <c:v>-78.214500000000001</c:v>
                </c:pt>
                <c:pt idx="35829" formatCode="General">
                  <c:v>-80.601699999999994</c:v>
                </c:pt>
                <c:pt idx="35830" formatCode="General">
                  <c:v>-83.1768</c:v>
                </c:pt>
                <c:pt idx="35831" formatCode="General">
                  <c:v>-85.777000000000001</c:v>
                </c:pt>
                <c:pt idx="35832" formatCode="General">
                  <c:v>-88.290499999999994</c:v>
                </c:pt>
                <c:pt idx="35833" formatCode="General">
                  <c:v>-90.670699999999997</c:v>
                </c:pt>
                <c:pt idx="35834" formatCode="General">
                  <c:v>-92.937700000000007</c:v>
                </c:pt>
                <c:pt idx="35835" formatCode="General">
                  <c:v>-95.065200000000004</c:v>
                </c:pt>
                <c:pt idx="35836" formatCode="General">
                  <c:v>-96.999300000000005</c:v>
                </c:pt>
                <c:pt idx="35837" formatCode="General">
                  <c:v>-98.627099999999999</c:v>
                </c:pt>
                <c:pt idx="35838" formatCode="General">
                  <c:v>-99.852599999999995</c:v>
                </c:pt>
                <c:pt idx="35839" formatCode="General">
                  <c:v>-100.66800000000001</c:v>
                </c:pt>
                <c:pt idx="35840" formatCode="General">
                  <c:v>-101.11799999999999</c:v>
                </c:pt>
                <c:pt idx="35841" formatCode="General">
                  <c:v>-101.273</c:v>
                </c:pt>
                <c:pt idx="35842" formatCode="General">
                  <c:v>-101.16</c:v>
                </c:pt>
                <c:pt idx="35843" formatCode="General">
                  <c:v>-100.798</c:v>
                </c:pt>
                <c:pt idx="35844" formatCode="General">
                  <c:v>-100.196</c:v>
                </c:pt>
                <c:pt idx="35845" formatCode="General">
                  <c:v>-99.354600000000005</c:v>
                </c:pt>
                <c:pt idx="35846" formatCode="General">
                  <c:v>-98.261600000000001</c:v>
                </c:pt>
                <c:pt idx="35847" formatCode="General">
                  <c:v>-96.925299999999993</c:v>
                </c:pt>
                <c:pt idx="35848" formatCode="General">
                  <c:v>-95.382000000000005</c:v>
                </c:pt>
                <c:pt idx="35849" formatCode="General">
                  <c:v>-93.723200000000006</c:v>
                </c:pt>
                <c:pt idx="35850" formatCode="General">
                  <c:v>-92.043999999999997</c:v>
                </c:pt>
                <c:pt idx="35851" formatCode="General">
                  <c:v>-90.397000000000006</c:v>
                </c:pt>
                <c:pt idx="35852" formatCode="General">
                  <c:v>-88.859899999999996</c:v>
                </c:pt>
                <c:pt idx="35853" formatCode="General">
                  <c:v>-87.525700000000001</c:v>
                </c:pt>
                <c:pt idx="35854" formatCode="General">
                  <c:v>-86.450400000000002</c:v>
                </c:pt>
                <c:pt idx="35855" formatCode="General">
                  <c:v>-85.655699999999996</c:v>
                </c:pt>
                <c:pt idx="35856" formatCode="General">
                  <c:v>-85.095299999999995</c:v>
                </c:pt>
                <c:pt idx="35857" formatCode="General">
                  <c:v>-84.706599999999995</c:v>
                </c:pt>
                <c:pt idx="35858" formatCode="General">
                  <c:v>-84.462800000000001</c:v>
                </c:pt>
                <c:pt idx="35859" formatCode="General">
                  <c:v>-84.384200000000007</c:v>
                </c:pt>
                <c:pt idx="35860" formatCode="General">
                  <c:v>-84.560500000000005</c:v>
                </c:pt>
                <c:pt idx="35861" formatCode="General">
                  <c:v>-84.988500000000002</c:v>
                </c:pt>
                <c:pt idx="35862" formatCode="General">
                  <c:v>-85.581400000000002</c:v>
                </c:pt>
                <c:pt idx="35863" formatCode="General">
                  <c:v>-86.142600000000002</c:v>
                </c:pt>
                <c:pt idx="35864" formatCode="General">
                  <c:v>-86.454400000000007</c:v>
                </c:pt>
                <c:pt idx="35865" formatCode="General">
                  <c:v>-86.376199999999997</c:v>
                </c:pt>
                <c:pt idx="35866" formatCode="General">
                  <c:v>-85.826400000000007</c:v>
                </c:pt>
                <c:pt idx="35867" formatCode="General">
                  <c:v>-84.815299999999993</c:v>
                </c:pt>
                <c:pt idx="35868" formatCode="General">
                  <c:v>-83.424400000000006</c:v>
                </c:pt>
                <c:pt idx="35869" formatCode="General">
                  <c:v>-81.755099999999999</c:v>
                </c:pt>
                <c:pt idx="35870" formatCode="General">
                  <c:v>-79.847800000000007</c:v>
                </c:pt>
                <c:pt idx="35871" formatCode="General">
                  <c:v>-77.700599999999994</c:v>
                </c:pt>
                <c:pt idx="35872" formatCode="General">
                  <c:v>-75.272900000000007</c:v>
                </c:pt>
                <c:pt idx="35873" formatCode="General">
                  <c:v>-72.581800000000001</c:v>
                </c:pt>
                <c:pt idx="35874" formatCode="General">
                  <c:v>-69.699100000000001</c:v>
                </c:pt>
                <c:pt idx="35875" formatCode="General">
                  <c:v>-66.752300000000005</c:v>
                </c:pt>
                <c:pt idx="35876" formatCode="General">
                  <c:v>-63.874400000000001</c:v>
                </c:pt>
                <c:pt idx="35877" formatCode="General">
                  <c:v>-61.153500000000001</c:v>
                </c:pt>
                <c:pt idx="35878" formatCode="General">
                  <c:v>-58.635300000000001</c:v>
                </c:pt>
                <c:pt idx="35879" formatCode="General">
                  <c:v>-56.28</c:v>
                </c:pt>
                <c:pt idx="35880" formatCode="General">
                  <c:v>-54.015599999999999</c:v>
                </c:pt>
                <c:pt idx="35881" formatCode="General">
                  <c:v>-51.772500000000001</c:v>
                </c:pt>
                <c:pt idx="35882" formatCode="General">
                  <c:v>-49.545200000000001</c:v>
                </c:pt>
                <c:pt idx="35883" formatCode="General">
                  <c:v>-47.352800000000002</c:v>
                </c:pt>
                <c:pt idx="35884" formatCode="General">
                  <c:v>-45.172400000000003</c:v>
                </c:pt>
                <c:pt idx="35885" formatCode="General">
                  <c:v>-42.968499999999999</c:v>
                </c:pt>
                <c:pt idx="35886" formatCode="General">
                  <c:v>-40.7029</c:v>
                </c:pt>
                <c:pt idx="35887" formatCode="General">
                  <c:v>-38.365600000000001</c:v>
                </c:pt>
                <c:pt idx="35888" formatCode="General">
                  <c:v>-35.972299999999997</c:v>
                </c:pt>
                <c:pt idx="35889" formatCode="General">
                  <c:v>-33.597700000000003</c:v>
                </c:pt>
                <c:pt idx="35890" formatCode="General">
                  <c:v>-31.325099999999999</c:v>
                </c:pt>
                <c:pt idx="35891" formatCode="General">
                  <c:v>-29.190300000000001</c:v>
                </c:pt>
                <c:pt idx="35892" formatCode="General">
                  <c:v>-27.220500000000001</c:v>
                </c:pt>
                <c:pt idx="35893" formatCode="General">
                  <c:v>-25.4251</c:v>
                </c:pt>
                <c:pt idx="35894" formatCode="General">
                  <c:v>-23.799199999999999</c:v>
                </c:pt>
                <c:pt idx="35895" formatCode="General">
                  <c:v>-22.328399999999998</c:v>
                </c:pt>
                <c:pt idx="35896" formatCode="General">
                  <c:v>-21.0017</c:v>
                </c:pt>
                <c:pt idx="35897" formatCode="General">
                  <c:v>-19.808900000000001</c:v>
                </c:pt>
                <c:pt idx="35898" formatCode="General">
                  <c:v>-18.741299999999999</c:v>
                </c:pt>
                <c:pt idx="35899" formatCode="General">
                  <c:v>-17.736699999999999</c:v>
                </c:pt>
                <c:pt idx="35900" formatCode="General">
                  <c:v>-16.672699999999999</c:v>
                </c:pt>
                <c:pt idx="35901" formatCode="General">
                  <c:v>-15.3894</c:v>
                </c:pt>
                <c:pt idx="35902" formatCode="General">
                  <c:v>-13.744</c:v>
                </c:pt>
                <c:pt idx="35903" formatCode="General">
                  <c:v>-11.7217</c:v>
                </c:pt>
                <c:pt idx="35904" formatCode="General">
                  <c:v>-9.3539300000000001</c:v>
                </c:pt>
                <c:pt idx="35905" formatCode="General">
                  <c:v>-6.6403800000000004</c:v>
                </c:pt>
                <c:pt idx="35906" formatCode="General">
                  <c:v>-3.5922200000000002</c:v>
                </c:pt>
                <c:pt idx="35907" formatCode="General">
                  <c:v>-0.23099900000000001</c:v>
                </c:pt>
                <c:pt idx="35908" formatCode="General">
                  <c:v>3.4936500000000001</c:v>
                </c:pt>
                <c:pt idx="35909" formatCode="General">
                  <c:v>7.6511100000000001</c:v>
                </c:pt>
                <c:pt idx="35910" formatCode="General">
                  <c:v>12.238</c:v>
                </c:pt>
                <c:pt idx="35911" formatCode="General">
                  <c:v>17.2058</c:v>
                </c:pt>
                <c:pt idx="35912" formatCode="General">
                  <c:v>22.4404</c:v>
                </c:pt>
                <c:pt idx="35913" formatCode="General">
                  <c:v>27.7895</c:v>
                </c:pt>
                <c:pt idx="35914" formatCode="General">
                  <c:v>33.101199999999999</c:v>
                </c:pt>
                <c:pt idx="35915" formatCode="General">
                  <c:v>38.159799999999997</c:v>
                </c:pt>
                <c:pt idx="35916" formatCode="General">
                  <c:v>42.787999999999997</c:v>
                </c:pt>
                <c:pt idx="35917" formatCode="General">
                  <c:v>46.938800000000001</c:v>
                </c:pt>
                <c:pt idx="35918" formatCode="General">
                  <c:v>50.623800000000003</c:v>
                </c:pt>
                <c:pt idx="35919" formatCode="General">
                  <c:v>53.915399999999998</c:v>
                </c:pt>
                <c:pt idx="35920" formatCode="General">
                  <c:v>56.839799999999997</c:v>
                </c:pt>
                <c:pt idx="35921" formatCode="General">
                  <c:v>59.357999999999997</c:v>
                </c:pt>
                <c:pt idx="35922" formatCode="General">
                  <c:v>61.421999999999997</c:v>
                </c:pt>
                <c:pt idx="35923" formatCode="General">
                  <c:v>62.994700000000002</c:v>
                </c:pt>
                <c:pt idx="35924" formatCode="General">
                  <c:v>64.053299999999993</c:v>
                </c:pt>
                <c:pt idx="35925" formatCode="General">
                  <c:v>64.632199999999997</c:v>
                </c:pt>
                <c:pt idx="35926" formatCode="General">
                  <c:v>64.897499999999994</c:v>
                </c:pt>
                <c:pt idx="35927" formatCode="General">
                  <c:v>64.956599999999995</c:v>
                </c:pt>
                <c:pt idx="35928" formatCode="General">
                  <c:v>64.817999999999998</c:v>
                </c:pt>
                <c:pt idx="35929" formatCode="General">
                  <c:v>64.488500000000002</c:v>
                </c:pt>
                <c:pt idx="35930" formatCode="General">
                  <c:v>63.968800000000002</c:v>
                </c:pt>
                <c:pt idx="35931" formatCode="General">
                  <c:v>63.2239</c:v>
                </c:pt>
                <c:pt idx="35932" formatCode="General">
                  <c:v>62.247500000000002</c:v>
                </c:pt>
                <c:pt idx="35933" formatCode="General">
                  <c:v>61.119</c:v>
                </c:pt>
                <c:pt idx="35934" formatCode="General">
                  <c:v>59.906799999999997</c:v>
                </c:pt>
                <c:pt idx="35935" formatCode="General">
                  <c:v>58.656199999999998</c:v>
                </c:pt>
                <c:pt idx="35936" formatCode="General">
                  <c:v>57.444200000000002</c:v>
                </c:pt>
                <c:pt idx="35937" formatCode="General">
                  <c:v>56.335099999999997</c:v>
                </c:pt>
                <c:pt idx="35938" formatCode="General">
                  <c:v>55.314</c:v>
                </c:pt>
                <c:pt idx="35939" formatCode="General">
                  <c:v>54.390300000000003</c:v>
                </c:pt>
                <c:pt idx="35940" formatCode="General">
                  <c:v>53.628599999999999</c:v>
                </c:pt>
                <c:pt idx="35941" formatCode="General">
                  <c:v>53.095399999999998</c:v>
                </c:pt>
                <c:pt idx="35942" formatCode="General">
                  <c:v>52.8414</c:v>
                </c:pt>
                <c:pt idx="35943" formatCode="General">
                  <c:v>52.943899999999999</c:v>
                </c:pt>
                <c:pt idx="35944" formatCode="General">
                  <c:v>53.463900000000002</c:v>
                </c:pt>
                <c:pt idx="35945" formatCode="General">
                  <c:v>54.381</c:v>
                </c:pt>
                <c:pt idx="35946" formatCode="General">
                  <c:v>55.657299999999999</c:v>
                </c:pt>
                <c:pt idx="35947" formatCode="General">
                  <c:v>57.252099999999999</c:v>
                </c:pt>
                <c:pt idx="35948" formatCode="General">
                  <c:v>59.136400000000002</c:v>
                </c:pt>
                <c:pt idx="35949" formatCode="General">
                  <c:v>61.284999999999997</c:v>
                </c:pt>
                <c:pt idx="35950" formatCode="General">
                  <c:v>63.551699999999997</c:v>
                </c:pt>
                <c:pt idx="35951" formatCode="General">
                  <c:v>65.823999999999998</c:v>
                </c:pt>
                <c:pt idx="35952" formatCode="General">
                  <c:v>68.1828</c:v>
                </c:pt>
                <c:pt idx="35953" formatCode="General">
                  <c:v>70.700699999999998</c:v>
                </c:pt>
                <c:pt idx="35954" formatCode="General">
                  <c:v>73.385900000000007</c:v>
                </c:pt>
                <c:pt idx="35955" formatCode="General">
                  <c:v>76.255399999999995</c:v>
                </c:pt>
                <c:pt idx="35956" formatCode="General">
                  <c:v>79.318700000000007</c:v>
                </c:pt>
                <c:pt idx="35957" formatCode="General">
                  <c:v>82.514600000000002</c:v>
                </c:pt>
                <c:pt idx="35958" formatCode="General">
                  <c:v>85.767600000000002</c:v>
                </c:pt>
                <c:pt idx="35959" formatCode="General">
                  <c:v>89.037000000000006</c:v>
                </c:pt>
                <c:pt idx="35960" formatCode="General">
                  <c:v>92.262500000000003</c:v>
                </c:pt>
                <c:pt idx="35961" formatCode="General">
                  <c:v>95.378500000000003</c:v>
                </c:pt>
                <c:pt idx="35962" formatCode="General">
                  <c:v>98.400999999999996</c:v>
                </c:pt>
                <c:pt idx="35963" formatCode="General">
                  <c:v>101.36799999999999</c:v>
                </c:pt>
                <c:pt idx="35964" formatCode="General">
                  <c:v>104.214</c:v>
                </c:pt>
                <c:pt idx="35965" formatCode="General">
                  <c:v>106.864</c:v>
                </c:pt>
                <c:pt idx="35966" formatCode="General">
                  <c:v>109.283</c:v>
                </c:pt>
                <c:pt idx="35967" formatCode="General">
                  <c:v>111.434</c:v>
                </c:pt>
                <c:pt idx="35968" formatCode="General">
                  <c:v>113.28400000000001</c:v>
                </c:pt>
                <c:pt idx="35969" formatCode="General">
                  <c:v>114.857</c:v>
                </c:pt>
                <c:pt idx="35970" formatCode="General">
                  <c:v>116.197</c:v>
                </c:pt>
                <c:pt idx="35971" formatCode="General">
                  <c:v>117.319</c:v>
                </c:pt>
                <c:pt idx="35972" formatCode="General">
                  <c:v>118.179</c:v>
                </c:pt>
                <c:pt idx="35973" formatCode="General">
                  <c:v>118.66800000000001</c:v>
                </c:pt>
                <c:pt idx="35974" formatCode="General">
                  <c:v>118.777</c:v>
                </c:pt>
                <c:pt idx="35975" formatCode="General">
                  <c:v>118.598</c:v>
                </c:pt>
                <c:pt idx="35976" formatCode="General">
                  <c:v>118.277</c:v>
                </c:pt>
                <c:pt idx="35977" formatCode="General">
                  <c:v>117.961</c:v>
                </c:pt>
                <c:pt idx="35978" formatCode="General">
                  <c:v>117.696</c:v>
                </c:pt>
                <c:pt idx="35979" formatCode="General">
                  <c:v>117.503</c:v>
                </c:pt>
                <c:pt idx="35980" formatCode="General">
                  <c:v>117.38</c:v>
                </c:pt>
                <c:pt idx="35981" formatCode="General">
                  <c:v>117.35599999999999</c:v>
                </c:pt>
                <c:pt idx="35982" formatCode="General">
                  <c:v>117.49299999999999</c:v>
                </c:pt>
                <c:pt idx="35983" formatCode="General">
                  <c:v>117.792</c:v>
                </c:pt>
                <c:pt idx="35984" formatCode="General">
                  <c:v>118.229</c:v>
                </c:pt>
                <c:pt idx="35985" formatCode="General">
                  <c:v>118.80800000000001</c:v>
                </c:pt>
                <c:pt idx="35986" formatCode="General">
                  <c:v>119.49299999999999</c:v>
                </c:pt>
                <c:pt idx="35987" formatCode="General">
                  <c:v>120.196</c:v>
                </c:pt>
                <c:pt idx="35988" formatCode="General">
                  <c:v>120.86499999999999</c:v>
                </c:pt>
                <c:pt idx="35989" formatCode="General">
                  <c:v>121.49299999999999</c:v>
                </c:pt>
                <c:pt idx="35990" formatCode="General">
                  <c:v>122.136</c:v>
                </c:pt>
                <c:pt idx="35991" formatCode="General">
                  <c:v>122.883</c:v>
                </c:pt>
                <c:pt idx="35992" formatCode="General">
                  <c:v>123.89</c:v>
                </c:pt>
                <c:pt idx="35993" formatCode="General">
                  <c:v>125.279</c:v>
                </c:pt>
                <c:pt idx="35994" formatCode="General">
                  <c:v>127.03700000000001</c:v>
                </c:pt>
                <c:pt idx="35995" formatCode="General">
                  <c:v>129.11000000000001</c:v>
                </c:pt>
                <c:pt idx="35996" formatCode="General">
                  <c:v>131.43700000000001</c:v>
                </c:pt>
                <c:pt idx="35997" formatCode="General">
                  <c:v>134.09100000000001</c:v>
                </c:pt>
                <c:pt idx="35998" formatCode="General">
                  <c:v>137.126</c:v>
                </c:pt>
                <c:pt idx="35999" formatCode="General">
                  <c:v>140.42400000000001</c:v>
                </c:pt>
                <c:pt idx="36000" formatCode="General">
                  <c:v>143.84700000000001</c:v>
                </c:pt>
                <c:pt idx="36001" formatCode="General">
                  <c:v>147.286</c:v>
                </c:pt>
                <c:pt idx="36002" formatCode="General">
                  <c:v>150.708</c:v>
                </c:pt>
                <c:pt idx="36003" formatCode="General">
                  <c:v>154.14500000000001</c:v>
                </c:pt>
                <c:pt idx="36004" formatCode="General">
                  <c:v>157.64500000000001</c:v>
                </c:pt>
                <c:pt idx="36005" formatCode="General">
                  <c:v>161.18299999999999</c:v>
                </c:pt>
                <c:pt idx="36006" formatCode="General">
                  <c:v>164.57900000000001</c:v>
                </c:pt>
                <c:pt idx="36007" formatCode="General">
                  <c:v>167.72499999999999</c:v>
                </c:pt>
                <c:pt idx="36008" formatCode="General">
                  <c:v>170.631</c:v>
                </c:pt>
                <c:pt idx="36009" formatCode="General">
                  <c:v>173.30199999999999</c:v>
                </c:pt>
                <c:pt idx="36010" formatCode="General">
                  <c:v>175.733</c:v>
                </c:pt>
                <c:pt idx="36011" formatCode="General">
                  <c:v>177.78100000000001</c:v>
                </c:pt>
                <c:pt idx="36012" formatCode="General">
                  <c:v>179.29</c:v>
                </c:pt>
                <c:pt idx="36013" formatCode="General">
                  <c:v>180.191</c:v>
                </c:pt>
                <c:pt idx="36014" formatCode="General">
                  <c:v>180.43299999999999</c:v>
                </c:pt>
                <c:pt idx="36015" formatCode="General">
                  <c:v>180.00700000000001</c:v>
                </c:pt>
                <c:pt idx="36016" formatCode="General">
                  <c:v>179.02699999999999</c:v>
                </c:pt>
                <c:pt idx="36017" formatCode="General">
                  <c:v>177.61699999999999</c:v>
                </c:pt>
                <c:pt idx="36018" formatCode="General">
                  <c:v>175.69200000000001</c:v>
                </c:pt>
                <c:pt idx="36019" formatCode="General">
                  <c:v>173.208</c:v>
                </c:pt>
                <c:pt idx="36020" formatCode="General">
                  <c:v>170.30699999999999</c:v>
                </c:pt>
                <c:pt idx="36021" formatCode="General">
                  <c:v>167.16200000000001</c:v>
                </c:pt>
                <c:pt idx="36022" formatCode="General">
                  <c:v>163.92599999999999</c:v>
                </c:pt>
                <c:pt idx="36023" formatCode="General">
                  <c:v>160.636</c:v>
                </c:pt>
                <c:pt idx="36024" formatCode="General">
                  <c:v>157.26400000000001</c:v>
                </c:pt>
                <c:pt idx="36025" formatCode="General">
                  <c:v>153.75</c:v>
                </c:pt>
                <c:pt idx="36026" formatCode="General">
                  <c:v>150.00700000000001</c:v>
                </c:pt>
                <c:pt idx="36027" formatCode="General">
                  <c:v>145.99600000000001</c:v>
                </c:pt>
                <c:pt idx="36028" formatCode="General">
                  <c:v>141.78899999999999</c:v>
                </c:pt>
                <c:pt idx="36029" formatCode="General">
                  <c:v>137.529</c:v>
                </c:pt>
                <c:pt idx="36030" formatCode="General">
                  <c:v>133.31299999999999</c:v>
                </c:pt>
                <c:pt idx="36031" formatCode="General">
                  <c:v>129.23099999999999</c:v>
                </c:pt>
                <c:pt idx="36032" formatCode="General">
                  <c:v>125.47499999999999</c:v>
                </c:pt>
                <c:pt idx="36033" formatCode="General">
                  <c:v>122.253</c:v>
                </c:pt>
                <c:pt idx="36034" formatCode="General">
                  <c:v>119.71</c:v>
                </c:pt>
                <c:pt idx="36035" formatCode="General">
                  <c:v>117.857</c:v>
                </c:pt>
                <c:pt idx="36036" formatCode="General">
                  <c:v>116.57599999999999</c:v>
                </c:pt>
                <c:pt idx="36037" formatCode="General">
                  <c:v>115.806</c:v>
                </c:pt>
                <c:pt idx="36038" formatCode="General">
                  <c:v>115.532</c:v>
                </c:pt>
                <c:pt idx="36039" formatCode="General">
                  <c:v>115.777</c:v>
                </c:pt>
                <c:pt idx="36040" formatCode="General">
                  <c:v>116.51600000000001</c:v>
                </c:pt>
                <c:pt idx="36041" formatCode="General">
                  <c:v>117.655</c:v>
                </c:pt>
                <c:pt idx="36042" formatCode="General">
                  <c:v>119.209</c:v>
                </c:pt>
                <c:pt idx="36043" formatCode="General">
                  <c:v>121.254</c:v>
                </c:pt>
                <c:pt idx="36044" formatCode="General">
                  <c:v>123.642</c:v>
                </c:pt>
                <c:pt idx="36045" formatCode="General">
                  <c:v>126.161</c:v>
                </c:pt>
                <c:pt idx="36046" formatCode="General">
                  <c:v>128.65899999999999</c:v>
                </c:pt>
                <c:pt idx="36047" formatCode="General">
                  <c:v>130.97499999999999</c:v>
                </c:pt>
                <c:pt idx="36048" formatCode="General">
                  <c:v>132.96600000000001</c:v>
                </c:pt>
                <c:pt idx="36049" formatCode="General">
                  <c:v>134.59</c:v>
                </c:pt>
                <c:pt idx="36050" formatCode="General">
                  <c:v>135.864</c:v>
                </c:pt>
                <c:pt idx="36051" formatCode="General">
                  <c:v>136.61799999999999</c:v>
                </c:pt>
                <c:pt idx="36052" formatCode="General">
                  <c:v>136.64599999999999</c:v>
                </c:pt>
                <c:pt idx="36053" formatCode="General">
                  <c:v>135.81</c:v>
                </c:pt>
                <c:pt idx="36054" formatCode="General">
                  <c:v>134.059</c:v>
                </c:pt>
                <c:pt idx="36055" formatCode="General">
                  <c:v>131.47</c:v>
                </c:pt>
                <c:pt idx="36056" formatCode="General">
                  <c:v>128.11699999999999</c:v>
                </c:pt>
                <c:pt idx="36057" formatCode="General">
                  <c:v>124.05800000000001</c:v>
                </c:pt>
                <c:pt idx="36058" formatCode="General">
                  <c:v>119.399</c:v>
                </c:pt>
                <c:pt idx="36059" formatCode="General">
                  <c:v>114.261</c:v>
                </c:pt>
                <c:pt idx="36060" formatCode="General">
                  <c:v>108.73399999999999</c:v>
                </c:pt>
                <c:pt idx="36061" formatCode="General">
                  <c:v>102.97</c:v>
                </c:pt>
                <c:pt idx="36062" formatCode="General">
                  <c:v>97.148399999999995</c:v>
                </c:pt>
                <c:pt idx="36063" formatCode="General">
                  <c:v>91.376300000000001</c:v>
                </c:pt>
                <c:pt idx="36064" formatCode="General">
                  <c:v>85.729600000000005</c:v>
                </c:pt>
                <c:pt idx="36065" formatCode="General">
                  <c:v>80.397999999999996</c:v>
                </c:pt>
                <c:pt idx="36066" formatCode="General">
                  <c:v>75.601100000000002</c:v>
                </c:pt>
                <c:pt idx="36067" formatCode="General">
                  <c:v>71.529600000000002</c:v>
                </c:pt>
                <c:pt idx="36068" formatCode="General">
                  <c:v>68.277199999999993</c:v>
                </c:pt>
                <c:pt idx="36069" formatCode="General">
                  <c:v>65.797600000000003</c:v>
                </c:pt>
                <c:pt idx="36070" formatCode="General">
                  <c:v>63.971400000000003</c:v>
                </c:pt>
                <c:pt idx="36071" formatCode="General">
                  <c:v>62.687899999999999</c:v>
                </c:pt>
                <c:pt idx="36072" formatCode="General">
                  <c:v>61.919800000000002</c:v>
                </c:pt>
                <c:pt idx="36073" formatCode="General">
                  <c:v>61.649500000000003</c:v>
                </c:pt>
                <c:pt idx="36074" formatCode="General">
                  <c:v>61.866300000000003</c:v>
                </c:pt>
                <c:pt idx="36075" formatCode="General">
                  <c:v>62.470199999999998</c:v>
                </c:pt>
                <c:pt idx="36076" formatCode="General">
                  <c:v>63.296399999999998</c:v>
                </c:pt>
                <c:pt idx="36077" formatCode="General">
                  <c:v>64.258700000000005</c:v>
                </c:pt>
                <c:pt idx="36078" formatCode="General">
                  <c:v>65.304299999999998</c:v>
                </c:pt>
                <c:pt idx="36079" formatCode="General">
                  <c:v>66.331100000000006</c:v>
                </c:pt>
                <c:pt idx="36080" formatCode="General">
                  <c:v>67.267300000000006</c:v>
                </c:pt>
                <c:pt idx="36081" formatCode="General">
                  <c:v>68.129800000000003</c:v>
                </c:pt>
                <c:pt idx="36082" formatCode="General">
                  <c:v>68.8536</c:v>
                </c:pt>
                <c:pt idx="36083" formatCode="General">
                  <c:v>69.310199999999995</c:v>
                </c:pt>
                <c:pt idx="36084" formatCode="General">
                  <c:v>69.393799999999999</c:v>
                </c:pt>
                <c:pt idx="36085" formatCode="General">
                  <c:v>69.019800000000004</c:v>
                </c:pt>
                <c:pt idx="36086" formatCode="General">
                  <c:v>68.142899999999997</c:v>
                </c:pt>
                <c:pt idx="36087" formatCode="General">
                  <c:v>66.695700000000002</c:v>
                </c:pt>
                <c:pt idx="36088" formatCode="General">
                  <c:v>64.590400000000002</c:v>
                </c:pt>
                <c:pt idx="36089" formatCode="General">
                  <c:v>61.808199999999999</c:v>
                </c:pt>
                <c:pt idx="36090" formatCode="General">
                  <c:v>58.3992</c:v>
                </c:pt>
                <c:pt idx="36091" formatCode="General">
                  <c:v>54.502600000000001</c:v>
                </c:pt>
                <c:pt idx="36092" formatCode="General">
                  <c:v>50.274299999999997</c:v>
                </c:pt>
                <c:pt idx="36093" formatCode="General">
                  <c:v>45.786099999999998</c:v>
                </c:pt>
                <c:pt idx="36094" formatCode="General">
                  <c:v>41.118499999999997</c:v>
                </c:pt>
                <c:pt idx="36095" formatCode="General">
                  <c:v>36.362400000000001</c:v>
                </c:pt>
                <c:pt idx="36096" formatCode="General">
                  <c:v>31.508199999999999</c:v>
                </c:pt>
                <c:pt idx="36097" formatCode="General">
                  <c:v>26.503299999999999</c:v>
                </c:pt>
                <c:pt idx="36098" formatCode="General">
                  <c:v>21.444400000000002</c:v>
                </c:pt>
                <c:pt idx="36099" formatCode="General">
                  <c:v>16.452000000000002</c:v>
                </c:pt>
                <c:pt idx="36100" formatCode="General">
                  <c:v>11.574299999999999</c:v>
                </c:pt>
                <c:pt idx="36101" formatCode="General">
                  <c:v>6.8584300000000002</c:v>
                </c:pt>
                <c:pt idx="36102" formatCode="General">
                  <c:v>2.3491599999999999</c:v>
                </c:pt>
                <c:pt idx="36103" formatCode="General">
                  <c:v>-1.8871100000000001</c:v>
                </c:pt>
                <c:pt idx="36104" formatCode="General">
                  <c:v>-5.7839700000000001</c:v>
                </c:pt>
                <c:pt idx="36105" formatCode="General">
                  <c:v>-9.2683999999999997</c:v>
                </c:pt>
                <c:pt idx="36106" formatCode="General">
                  <c:v>-12.2888</c:v>
                </c:pt>
                <c:pt idx="36107" formatCode="General">
                  <c:v>-14.856199999999999</c:v>
                </c:pt>
                <c:pt idx="36108" formatCode="General">
                  <c:v>-17.0229</c:v>
                </c:pt>
                <c:pt idx="36109" formatCode="General">
                  <c:v>-18.868500000000001</c:v>
                </c:pt>
                <c:pt idx="36110" formatCode="General">
                  <c:v>-20.503599999999999</c:v>
                </c:pt>
                <c:pt idx="36111" formatCode="General">
                  <c:v>-22.034300000000002</c:v>
                </c:pt>
                <c:pt idx="36112" formatCode="General">
                  <c:v>-23.498999999999999</c:v>
                </c:pt>
                <c:pt idx="36113" formatCode="General">
                  <c:v>-24.889800000000001</c:v>
                </c:pt>
                <c:pt idx="36114" formatCode="General">
                  <c:v>-26.127199999999998</c:v>
                </c:pt>
                <c:pt idx="36115" formatCode="General">
                  <c:v>-27.145700000000001</c:v>
                </c:pt>
                <c:pt idx="36116" formatCode="General">
                  <c:v>-27.9527</c:v>
                </c:pt>
                <c:pt idx="36117" formatCode="General">
                  <c:v>-28.581299999999999</c:v>
                </c:pt>
                <c:pt idx="36118" formatCode="General">
                  <c:v>-29.074300000000001</c:v>
                </c:pt>
                <c:pt idx="36119" formatCode="General">
                  <c:v>-29.468900000000001</c:v>
                </c:pt>
                <c:pt idx="36120" formatCode="General">
                  <c:v>-29.802800000000001</c:v>
                </c:pt>
                <c:pt idx="36121" formatCode="General">
                  <c:v>-30.109200000000001</c:v>
                </c:pt>
                <c:pt idx="36122" formatCode="General">
                  <c:v>-30.442</c:v>
                </c:pt>
                <c:pt idx="36123" formatCode="General">
                  <c:v>-30.866399999999999</c:v>
                </c:pt>
                <c:pt idx="36124" formatCode="General">
                  <c:v>-31.490600000000001</c:v>
                </c:pt>
                <c:pt idx="36125" formatCode="General">
                  <c:v>-32.399099999999997</c:v>
                </c:pt>
                <c:pt idx="36126" formatCode="General">
                  <c:v>-33.536700000000003</c:v>
                </c:pt>
                <c:pt idx="36127" formatCode="General">
                  <c:v>-34.800400000000003</c:v>
                </c:pt>
                <c:pt idx="36128" formatCode="General">
                  <c:v>-36.094299999999997</c:v>
                </c:pt>
                <c:pt idx="36129" formatCode="General">
                  <c:v>-37.3874</c:v>
                </c:pt>
                <c:pt idx="36130" formatCode="General">
                  <c:v>-38.708100000000002</c:v>
                </c:pt>
                <c:pt idx="36131" formatCode="General">
                  <c:v>-40.0518</c:v>
                </c:pt>
                <c:pt idx="36132" formatCode="General">
                  <c:v>-41.403199999999998</c:v>
                </c:pt>
                <c:pt idx="36133" formatCode="General">
                  <c:v>-42.755899999999997</c:v>
                </c:pt>
                <c:pt idx="36134" formatCode="General">
                  <c:v>-44.1004</c:v>
                </c:pt>
                <c:pt idx="36135" formatCode="General">
                  <c:v>-45.419600000000003</c:v>
                </c:pt>
                <c:pt idx="36136" formatCode="General">
                  <c:v>-46.737200000000001</c:v>
                </c:pt>
                <c:pt idx="36137" formatCode="General">
                  <c:v>-48.097999999999999</c:v>
                </c:pt>
                <c:pt idx="36138" formatCode="General">
                  <c:v>-49.591999999999999</c:v>
                </c:pt>
                <c:pt idx="36139" formatCode="General">
                  <c:v>-51.286999999999999</c:v>
                </c:pt>
                <c:pt idx="36140" formatCode="General">
                  <c:v>-53.133200000000002</c:v>
                </c:pt>
                <c:pt idx="36141" formatCode="General">
                  <c:v>-55.051299999999998</c:v>
                </c:pt>
                <c:pt idx="36142" formatCode="General">
                  <c:v>-56.958199999999998</c:v>
                </c:pt>
                <c:pt idx="36143" formatCode="General">
                  <c:v>-58.724200000000003</c:v>
                </c:pt>
                <c:pt idx="36144" formatCode="General">
                  <c:v>-60.221800000000002</c:v>
                </c:pt>
                <c:pt idx="36145" formatCode="General">
                  <c:v>-61.502699999999997</c:v>
                </c:pt>
                <c:pt idx="36146" formatCode="General">
                  <c:v>-62.670499999999997</c:v>
                </c:pt>
                <c:pt idx="36147" formatCode="General">
                  <c:v>-63.770099999999999</c:v>
                </c:pt>
                <c:pt idx="36148" formatCode="General">
                  <c:v>-64.895700000000005</c:v>
                </c:pt>
                <c:pt idx="36149" formatCode="General">
                  <c:v>-66.150899999999993</c:v>
                </c:pt>
                <c:pt idx="36150" formatCode="General">
                  <c:v>-67.510199999999998</c:v>
                </c:pt>
                <c:pt idx="36151" formatCode="General">
                  <c:v>-68.889200000000002</c:v>
                </c:pt>
                <c:pt idx="36152" formatCode="General">
                  <c:v>-70.270799999999994</c:v>
                </c:pt>
                <c:pt idx="36153" formatCode="General">
                  <c:v>-71.651600000000002</c:v>
                </c:pt>
                <c:pt idx="36154" formatCode="General">
                  <c:v>-73.030799999999999</c:v>
                </c:pt>
                <c:pt idx="36155" formatCode="General">
                  <c:v>-74.412999999999997</c:v>
                </c:pt>
                <c:pt idx="36156" formatCode="General">
                  <c:v>-75.807000000000002</c:v>
                </c:pt>
                <c:pt idx="36157" formatCode="General">
                  <c:v>-77.203900000000004</c:v>
                </c:pt>
                <c:pt idx="36158" formatCode="General">
                  <c:v>-78.572800000000001</c:v>
                </c:pt>
                <c:pt idx="36159" formatCode="General">
                  <c:v>-79.835700000000003</c:v>
                </c:pt>
                <c:pt idx="36160" formatCode="General">
                  <c:v>-80.899000000000001</c:v>
                </c:pt>
                <c:pt idx="36161" formatCode="General">
                  <c:v>-81.684600000000003</c:v>
                </c:pt>
                <c:pt idx="36162" formatCode="General">
                  <c:v>-82.1036</c:v>
                </c:pt>
                <c:pt idx="36163" formatCode="General">
                  <c:v>-82.086799999999997</c:v>
                </c:pt>
                <c:pt idx="36164" formatCode="General">
                  <c:v>-81.661500000000004</c:v>
                </c:pt>
                <c:pt idx="36165" formatCode="General">
                  <c:v>-80.908699999999996</c:v>
                </c:pt>
                <c:pt idx="36166" formatCode="General">
                  <c:v>-79.9786</c:v>
                </c:pt>
                <c:pt idx="36167" formatCode="General">
                  <c:v>-79.025400000000005</c:v>
                </c:pt>
                <c:pt idx="36168" formatCode="General">
                  <c:v>-78.123099999999994</c:v>
                </c:pt>
                <c:pt idx="36169" formatCode="General">
                  <c:v>-77.323899999999995</c:v>
                </c:pt>
                <c:pt idx="36170" formatCode="General">
                  <c:v>-76.645300000000006</c:v>
                </c:pt>
                <c:pt idx="36171" formatCode="General">
                  <c:v>-76.087800000000001</c:v>
                </c:pt>
                <c:pt idx="36172" formatCode="General">
                  <c:v>-75.672600000000003</c:v>
                </c:pt>
                <c:pt idx="36173" formatCode="General">
                  <c:v>-75.523799999999994</c:v>
                </c:pt>
                <c:pt idx="36174" formatCode="General">
                  <c:v>-75.733099999999993</c:v>
                </c:pt>
                <c:pt idx="36175" formatCode="General">
                  <c:v>-76.2834</c:v>
                </c:pt>
                <c:pt idx="36176" formatCode="General">
                  <c:v>-77.167599999999993</c:v>
                </c:pt>
                <c:pt idx="36177" formatCode="General">
                  <c:v>-78.391999999999996</c:v>
                </c:pt>
                <c:pt idx="36178" formatCode="General">
                  <c:v>-79.946799999999996</c:v>
                </c:pt>
                <c:pt idx="36179" formatCode="General">
                  <c:v>-81.809899999999999</c:v>
                </c:pt>
                <c:pt idx="36180" formatCode="General">
                  <c:v>-83.944299999999998</c:v>
                </c:pt>
                <c:pt idx="36181" formatCode="General">
                  <c:v>-86.307299999999998</c:v>
                </c:pt>
                <c:pt idx="36182" formatCode="General">
                  <c:v>-88.862099999999998</c:v>
                </c:pt>
                <c:pt idx="36183" formatCode="General">
                  <c:v>-91.591300000000004</c:v>
                </c:pt>
                <c:pt idx="36184" formatCode="General">
                  <c:v>-94.485900000000001</c:v>
                </c:pt>
                <c:pt idx="36185" formatCode="General">
                  <c:v>-97.548000000000002</c:v>
                </c:pt>
                <c:pt idx="36186" formatCode="General">
                  <c:v>-100.779</c:v>
                </c:pt>
                <c:pt idx="36187" formatCode="General">
                  <c:v>-104.163</c:v>
                </c:pt>
                <c:pt idx="36188" formatCode="General">
                  <c:v>-107.74299999999999</c:v>
                </c:pt>
                <c:pt idx="36189" formatCode="General">
                  <c:v>-111.623</c:v>
                </c:pt>
                <c:pt idx="36190" formatCode="General">
                  <c:v>-115.84099999999999</c:v>
                </c:pt>
                <c:pt idx="36191" formatCode="General">
                  <c:v>-120.349</c:v>
                </c:pt>
                <c:pt idx="36192" formatCode="General">
                  <c:v>-125.074</c:v>
                </c:pt>
                <c:pt idx="36193" formatCode="General">
                  <c:v>-129.91</c:v>
                </c:pt>
                <c:pt idx="36194" formatCode="General">
                  <c:v>-134.70500000000001</c:v>
                </c:pt>
                <c:pt idx="36195" formatCode="General">
                  <c:v>-139.245</c:v>
                </c:pt>
                <c:pt idx="36196" formatCode="General">
                  <c:v>-143.30699999999999</c:v>
                </c:pt>
                <c:pt idx="36197" formatCode="General">
                  <c:v>-146.774</c:v>
                </c:pt>
                <c:pt idx="36198" formatCode="General">
                  <c:v>-149.62100000000001</c:v>
                </c:pt>
                <c:pt idx="36199" formatCode="General">
                  <c:v>-151.999</c:v>
                </c:pt>
                <c:pt idx="36200" formatCode="General">
                  <c:v>-154.077</c:v>
                </c:pt>
                <c:pt idx="36201" formatCode="General">
                  <c:v>-155.869</c:v>
                </c:pt>
                <c:pt idx="36202" formatCode="General">
                  <c:v>-157.38999999999999</c:v>
                </c:pt>
                <c:pt idx="36203" formatCode="General">
                  <c:v>-158.666</c:v>
                </c:pt>
                <c:pt idx="36204" formatCode="General">
                  <c:v>-159.64500000000001</c:v>
                </c:pt>
                <c:pt idx="36205" formatCode="General">
                  <c:v>-160.25399999999999</c:v>
                </c:pt>
                <c:pt idx="36206" formatCode="General">
                  <c:v>-160.43700000000001</c:v>
                </c:pt>
                <c:pt idx="36207" formatCode="General">
                  <c:v>-160.148</c:v>
                </c:pt>
                <c:pt idx="36208" formatCode="General">
                  <c:v>-159.38200000000001</c:v>
                </c:pt>
                <c:pt idx="36209" formatCode="General">
                  <c:v>-158.13</c:v>
                </c:pt>
                <c:pt idx="36210" formatCode="General">
                  <c:v>-156.39400000000001</c:v>
                </c:pt>
                <c:pt idx="36211" formatCode="General">
                  <c:v>-154.267</c:v>
                </c:pt>
                <c:pt idx="36212" formatCode="General">
                  <c:v>-151.881</c:v>
                </c:pt>
                <c:pt idx="36213" formatCode="General">
                  <c:v>-149.333</c:v>
                </c:pt>
                <c:pt idx="36214" formatCode="General">
                  <c:v>-146.69499999999999</c:v>
                </c:pt>
                <c:pt idx="36215" formatCode="General">
                  <c:v>-143.994</c:v>
                </c:pt>
                <c:pt idx="36216" formatCode="General">
                  <c:v>-141.221</c:v>
                </c:pt>
                <c:pt idx="36217" formatCode="General">
                  <c:v>-138.346</c:v>
                </c:pt>
                <c:pt idx="36218" formatCode="General">
                  <c:v>-135.43899999999999</c:v>
                </c:pt>
                <c:pt idx="36219" formatCode="General">
                  <c:v>-132.6</c:v>
                </c:pt>
                <c:pt idx="36220" formatCode="General">
                  <c:v>-129.88399999999999</c:v>
                </c:pt>
                <c:pt idx="36221" formatCode="General">
                  <c:v>-127.32899999999999</c:v>
                </c:pt>
                <c:pt idx="36222" formatCode="General">
                  <c:v>-124.949</c:v>
                </c:pt>
                <c:pt idx="36223" formatCode="General">
                  <c:v>-122.768</c:v>
                </c:pt>
                <c:pt idx="36224" formatCode="General">
                  <c:v>-120.82599999999999</c:v>
                </c:pt>
                <c:pt idx="36225" formatCode="General">
                  <c:v>-119.072</c:v>
                </c:pt>
                <c:pt idx="36226" formatCode="General">
                  <c:v>-117.42700000000001</c:v>
                </c:pt>
                <c:pt idx="36227" formatCode="General">
                  <c:v>-115.84699999999999</c:v>
                </c:pt>
                <c:pt idx="36228" formatCode="General">
                  <c:v>-114.288</c:v>
                </c:pt>
                <c:pt idx="36229" formatCode="General">
                  <c:v>-112.73399999999999</c:v>
                </c:pt>
                <c:pt idx="36230" formatCode="General">
                  <c:v>-111.178</c:v>
                </c:pt>
                <c:pt idx="36231" formatCode="General">
                  <c:v>-109.624</c:v>
                </c:pt>
                <c:pt idx="36232" formatCode="General">
                  <c:v>-108.04600000000001</c:v>
                </c:pt>
                <c:pt idx="36233" formatCode="General">
                  <c:v>-106.41200000000001</c:v>
                </c:pt>
                <c:pt idx="36234" formatCode="General">
                  <c:v>-104.73</c:v>
                </c:pt>
                <c:pt idx="36235" formatCode="General">
                  <c:v>-103.014</c:v>
                </c:pt>
                <c:pt idx="36236" formatCode="General">
                  <c:v>-101.279</c:v>
                </c:pt>
                <c:pt idx="36237" formatCode="General">
                  <c:v>-99.539900000000003</c:v>
                </c:pt>
                <c:pt idx="36238" formatCode="General">
                  <c:v>-97.811499999999995</c:v>
                </c:pt>
                <c:pt idx="36239" formatCode="General">
                  <c:v>-96.137500000000003</c:v>
                </c:pt>
                <c:pt idx="36240" formatCode="General">
                  <c:v>-94.601299999999995</c:v>
                </c:pt>
                <c:pt idx="36241" formatCode="General">
                  <c:v>-93.360699999999994</c:v>
                </c:pt>
                <c:pt idx="36242" formatCode="General">
                  <c:v>-92.555700000000002</c:v>
                </c:pt>
                <c:pt idx="36243" formatCode="General">
                  <c:v>-92.233400000000003</c:v>
                </c:pt>
                <c:pt idx="36244" formatCode="General">
                  <c:v>-92.354399999999998</c:v>
                </c:pt>
                <c:pt idx="36245" formatCode="General">
                  <c:v>-92.825299999999999</c:v>
                </c:pt>
                <c:pt idx="36246" formatCode="General">
                  <c:v>-93.501199999999997</c:v>
                </c:pt>
                <c:pt idx="36247" formatCode="General">
                  <c:v>-94.206199999999995</c:v>
                </c:pt>
                <c:pt idx="36248" formatCode="General">
                  <c:v>-94.791399999999996</c:v>
                </c:pt>
                <c:pt idx="36249" formatCode="General">
                  <c:v>-95.173199999999994</c:v>
                </c:pt>
                <c:pt idx="36250" formatCode="General">
                  <c:v>-95.353300000000004</c:v>
                </c:pt>
                <c:pt idx="36251" formatCode="General">
                  <c:v>-95.332499999999996</c:v>
                </c:pt>
                <c:pt idx="36252" formatCode="General">
                  <c:v>-95.1083</c:v>
                </c:pt>
                <c:pt idx="36253" formatCode="General">
                  <c:v>-94.703000000000003</c:v>
                </c:pt>
                <c:pt idx="36254" formatCode="General">
                  <c:v>-94.146000000000001</c:v>
                </c:pt>
                <c:pt idx="36255" formatCode="General">
                  <c:v>-93.452600000000004</c:v>
                </c:pt>
                <c:pt idx="36256" formatCode="General">
                  <c:v>-92.667400000000001</c:v>
                </c:pt>
                <c:pt idx="36257" formatCode="General">
                  <c:v>-91.855500000000006</c:v>
                </c:pt>
                <c:pt idx="36258" formatCode="General">
                  <c:v>-91.036900000000003</c:v>
                </c:pt>
                <c:pt idx="36259" formatCode="General">
                  <c:v>-90.201599999999999</c:v>
                </c:pt>
                <c:pt idx="36260" formatCode="General">
                  <c:v>-89.348399999999998</c:v>
                </c:pt>
                <c:pt idx="36261" formatCode="General">
                  <c:v>-88.477800000000002</c:v>
                </c:pt>
                <c:pt idx="36262" formatCode="General">
                  <c:v>-87.596800000000002</c:v>
                </c:pt>
                <c:pt idx="36263" formatCode="General">
                  <c:v>-86.716999999999999</c:v>
                </c:pt>
                <c:pt idx="36264" formatCode="General">
                  <c:v>-85.852400000000003</c:v>
                </c:pt>
                <c:pt idx="36265" formatCode="General">
                  <c:v>-84.975300000000004</c:v>
                </c:pt>
                <c:pt idx="36266" formatCode="General">
                  <c:v>-84.031199999999998</c:v>
                </c:pt>
                <c:pt idx="36267" formatCode="General">
                  <c:v>-82.859800000000007</c:v>
                </c:pt>
                <c:pt idx="36268" formatCode="General">
                  <c:v>-81.336100000000002</c:v>
                </c:pt>
                <c:pt idx="36269" formatCode="General">
                  <c:v>-79.524000000000001</c:v>
                </c:pt>
                <c:pt idx="36270" formatCode="General">
                  <c:v>-77.529799999999994</c:v>
                </c:pt>
                <c:pt idx="36271" formatCode="General">
                  <c:v>-75.441000000000003</c:v>
                </c:pt>
                <c:pt idx="36272" formatCode="General">
                  <c:v>-73.330100000000002</c:v>
                </c:pt>
                <c:pt idx="36273" formatCode="General">
                  <c:v>-71.247500000000002</c:v>
                </c:pt>
                <c:pt idx="36274" formatCode="General">
                  <c:v>-69.183000000000007</c:v>
                </c:pt>
                <c:pt idx="36275" formatCode="General">
                  <c:v>-67.101600000000005</c:v>
                </c:pt>
                <c:pt idx="36276" formatCode="General">
                  <c:v>-64.956199999999995</c:v>
                </c:pt>
                <c:pt idx="36277" formatCode="General">
                  <c:v>-62.745199999999997</c:v>
                </c:pt>
                <c:pt idx="36278" formatCode="General">
                  <c:v>-60.513300000000001</c:v>
                </c:pt>
                <c:pt idx="36279" formatCode="General">
                  <c:v>-58.390799999999999</c:v>
                </c:pt>
                <c:pt idx="36280" formatCode="General">
                  <c:v>-56.542099999999998</c:v>
                </c:pt>
                <c:pt idx="36281" formatCode="General">
                  <c:v>-55.095599999999997</c:v>
                </c:pt>
                <c:pt idx="36282" formatCode="General">
                  <c:v>-54.1252</c:v>
                </c:pt>
                <c:pt idx="36283" formatCode="General">
                  <c:v>-53.622700000000002</c:v>
                </c:pt>
                <c:pt idx="36284" formatCode="General">
                  <c:v>-53.5779</c:v>
                </c:pt>
                <c:pt idx="36285" formatCode="General">
                  <c:v>-53.98</c:v>
                </c:pt>
                <c:pt idx="36286" formatCode="General">
                  <c:v>-54.868600000000001</c:v>
                </c:pt>
                <c:pt idx="36287" formatCode="General">
                  <c:v>-56.267200000000003</c:v>
                </c:pt>
                <c:pt idx="36288" formatCode="General">
                  <c:v>-58.088299999999997</c:v>
                </c:pt>
                <c:pt idx="36289" formatCode="General">
                  <c:v>-60.320399999999999</c:v>
                </c:pt>
                <c:pt idx="36290" formatCode="General">
                  <c:v>-63.087899999999998</c:v>
                </c:pt>
                <c:pt idx="36291" formatCode="General">
                  <c:v>-66.2102</c:v>
                </c:pt>
                <c:pt idx="36292" formatCode="General">
                  <c:v>-69.352199999999996</c:v>
                </c:pt>
                <c:pt idx="36293" formatCode="General">
                  <c:v>-72.346000000000004</c:v>
                </c:pt>
                <c:pt idx="36294" formatCode="General">
                  <c:v>-75.061300000000003</c:v>
                </c:pt>
                <c:pt idx="36295" formatCode="General">
                  <c:v>-77.407700000000006</c:v>
                </c:pt>
                <c:pt idx="36296" formatCode="General">
                  <c:v>-79.325199999999995</c:v>
                </c:pt>
                <c:pt idx="36297" formatCode="General">
                  <c:v>-80.792199999999994</c:v>
                </c:pt>
                <c:pt idx="36298" formatCode="General">
                  <c:v>-81.740300000000005</c:v>
                </c:pt>
                <c:pt idx="36299" formatCode="General">
                  <c:v>-82.086799999999997</c:v>
                </c:pt>
                <c:pt idx="36300" formatCode="General">
                  <c:v>-81.790499999999994</c:v>
                </c:pt>
                <c:pt idx="36301" formatCode="General">
                  <c:v>-80.825500000000005</c:v>
                </c:pt>
                <c:pt idx="36302" formatCode="General">
                  <c:v>-79.163300000000007</c:v>
                </c:pt>
                <c:pt idx="36303" formatCode="General">
                  <c:v>-76.825500000000005</c:v>
                </c:pt>
                <c:pt idx="36304" formatCode="General">
                  <c:v>-73.893799999999999</c:v>
                </c:pt>
                <c:pt idx="36305" formatCode="General">
                  <c:v>-70.410700000000006</c:v>
                </c:pt>
                <c:pt idx="36306" formatCode="General">
                  <c:v>-66.406099999999995</c:v>
                </c:pt>
                <c:pt idx="36307" formatCode="General">
                  <c:v>-61.9255</c:v>
                </c:pt>
                <c:pt idx="36308" formatCode="General">
                  <c:v>-57.015900000000002</c:v>
                </c:pt>
                <c:pt idx="36309" formatCode="General">
                  <c:v>-51.725200000000001</c:v>
                </c:pt>
                <c:pt idx="36310" formatCode="General">
                  <c:v>-46.1434</c:v>
                </c:pt>
                <c:pt idx="36311" formatCode="General">
                  <c:v>-40.400599999999997</c:v>
                </c:pt>
                <c:pt idx="36312" formatCode="General">
                  <c:v>-34.711399999999998</c:v>
                </c:pt>
                <c:pt idx="36313" formatCode="General">
                  <c:v>-29.267900000000001</c:v>
                </c:pt>
                <c:pt idx="36314" formatCode="General">
                  <c:v>-24.0349</c:v>
                </c:pt>
                <c:pt idx="36315" formatCode="General">
                  <c:v>-18.933399999999999</c:v>
                </c:pt>
                <c:pt idx="36316" formatCode="General">
                  <c:v>-13.942600000000001</c:v>
                </c:pt>
                <c:pt idx="36317" formatCode="General">
                  <c:v>-9.1162600000000005</c:v>
                </c:pt>
                <c:pt idx="36318" formatCode="General">
                  <c:v>-4.5648299999999997</c:v>
                </c:pt>
                <c:pt idx="36319" formatCode="General">
                  <c:v>-0.35975600000000002</c:v>
                </c:pt>
                <c:pt idx="36320" formatCode="General">
                  <c:v>3.4612599999999998</c:v>
                </c:pt>
                <c:pt idx="36321" formatCode="General">
                  <c:v>6.9046200000000004</c:v>
                </c:pt>
                <c:pt idx="36322" formatCode="General">
                  <c:v>9.9534500000000001</c:v>
                </c:pt>
                <c:pt idx="36323" formatCode="General">
                  <c:v>12.5259</c:v>
                </c:pt>
                <c:pt idx="36324" formatCode="General">
                  <c:v>14.592000000000001</c:v>
                </c:pt>
                <c:pt idx="36325" formatCode="General">
                  <c:v>16.1889</c:v>
                </c:pt>
                <c:pt idx="36326" formatCode="General">
                  <c:v>17.341899999999999</c:v>
                </c:pt>
                <c:pt idx="36327" formatCode="General">
                  <c:v>18.0931</c:v>
                </c:pt>
                <c:pt idx="36328" formatCode="General">
                  <c:v>18.542100000000001</c:v>
                </c:pt>
                <c:pt idx="36329" formatCode="General">
                  <c:v>18.782699999999998</c:v>
                </c:pt>
                <c:pt idx="36330" formatCode="General">
                  <c:v>18.867699999999999</c:v>
                </c:pt>
                <c:pt idx="36331" formatCode="General">
                  <c:v>18.866</c:v>
                </c:pt>
                <c:pt idx="36332" formatCode="General">
                  <c:v>18.851800000000001</c:v>
                </c:pt>
                <c:pt idx="36333" formatCode="General">
                  <c:v>18.9254</c:v>
                </c:pt>
                <c:pt idx="36334" formatCode="General">
                  <c:v>19.190999999999999</c:v>
                </c:pt>
                <c:pt idx="36335" formatCode="General">
                  <c:v>19.7516</c:v>
                </c:pt>
                <c:pt idx="36336" formatCode="General">
                  <c:v>20.6252</c:v>
                </c:pt>
                <c:pt idx="36337" formatCode="General">
                  <c:v>21.7211</c:v>
                </c:pt>
                <c:pt idx="36338" formatCode="General">
                  <c:v>22.931699999999999</c:v>
                </c:pt>
                <c:pt idx="36339" formatCode="General">
                  <c:v>24.172899999999998</c:v>
                </c:pt>
                <c:pt idx="36340" formatCode="General">
                  <c:v>25.486499999999999</c:v>
                </c:pt>
                <c:pt idx="36341" formatCode="General">
                  <c:v>26.970600000000001</c:v>
                </c:pt>
                <c:pt idx="36342" formatCode="General">
                  <c:v>28.769300000000001</c:v>
                </c:pt>
                <c:pt idx="36343" formatCode="General">
                  <c:v>31.040500000000002</c:v>
                </c:pt>
                <c:pt idx="36344" formatCode="General">
                  <c:v>33.887500000000003</c:v>
                </c:pt>
                <c:pt idx="36345" formatCode="General">
                  <c:v>37.366399999999999</c:v>
                </c:pt>
                <c:pt idx="36346" formatCode="General">
                  <c:v>41.458799999999997</c:v>
                </c:pt>
                <c:pt idx="36347" formatCode="General">
                  <c:v>46.011800000000001</c:v>
                </c:pt>
                <c:pt idx="36348" formatCode="General">
                  <c:v>50.841200000000001</c:v>
                </c:pt>
                <c:pt idx="36349" formatCode="General">
                  <c:v>55.816600000000001</c:v>
                </c:pt>
                <c:pt idx="36350" formatCode="General">
                  <c:v>60.771999999999998</c:v>
                </c:pt>
                <c:pt idx="36351" formatCode="General">
                  <c:v>65.545000000000002</c:v>
                </c:pt>
                <c:pt idx="36352" formatCode="General">
                  <c:v>69.994600000000005</c:v>
                </c:pt>
                <c:pt idx="36353" formatCode="General">
                  <c:v>74.014899999999997</c:v>
                </c:pt>
                <c:pt idx="36354" formatCode="General">
                  <c:v>77.5184</c:v>
                </c:pt>
                <c:pt idx="36355" formatCode="General">
                  <c:v>80.505899999999997</c:v>
                </c:pt>
                <c:pt idx="36356" formatCode="General">
                  <c:v>83.187200000000004</c:v>
                </c:pt>
                <c:pt idx="36357" formatCode="General">
                  <c:v>85.791499999999999</c:v>
                </c:pt>
                <c:pt idx="36358" formatCode="General">
                  <c:v>88.429900000000004</c:v>
                </c:pt>
                <c:pt idx="36359" formatCode="General">
                  <c:v>91.120400000000004</c:v>
                </c:pt>
                <c:pt idx="36360" formatCode="General">
                  <c:v>93.839399999999998</c:v>
                </c:pt>
                <c:pt idx="36361" formatCode="General">
                  <c:v>96.5518</c:v>
                </c:pt>
                <c:pt idx="36362" formatCode="General">
                  <c:v>99.239099999999993</c:v>
                </c:pt>
                <c:pt idx="36363" formatCode="General">
                  <c:v>101.94</c:v>
                </c:pt>
                <c:pt idx="36364" formatCode="General">
                  <c:v>104.664</c:v>
                </c:pt>
                <c:pt idx="36365" formatCode="General">
                  <c:v>107.39</c:v>
                </c:pt>
                <c:pt idx="36366" formatCode="General">
                  <c:v>110.116</c:v>
                </c:pt>
                <c:pt idx="36367" formatCode="General">
                  <c:v>112.83499999999999</c:v>
                </c:pt>
                <c:pt idx="36368" formatCode="General">
                  <c:v>115.363</c:v>
                </c:pt>
                <c:pt idx="36369" formatCode="General">
                  <c:v>117.54300000000001</c:v>
                </c:pt>
                <c:pt idx="36370" formatCode="General">
                  <c:v>119.4</c:v>
                </c:pt>
                <c:pt idx="36371" formatCode="General">
                  <c:v>120.962</c:v>
                </c:pt>
                <c:pt idx="36372" formatCode="General">
                  <c:v>122.251</c:v>
                </c:pt>
                <c:pt idx="36373" formatCode="General">
                  <c:v>123.373</c:v>
                </c:pt>
                <c:pt idx="36374" formatCode="General">
                  <c:v>124.435</c:v>
                </c:pt>
                <c:pt idx="36375" formatCode="General">
                  <c:v>125.438</c:v>
                </c:pt>
                <c:pt idx="36376" formatCode="General">
                  <c:v>126.40600000000001</c:v>
                </c:pt>
                <c:pt idx="36377" formatCode="General">
                  <c:v>127.41500000000001</c:v>
                </c:pt>
                <c:pt idx="36378" formatCode="General">
                  <c:v>128.40899999999999</c:v>
                </c:pt>
                <c:pt idx="36379" formatCode="General">
                  <c:v>129.239</c:v>
                </c:pt>
                <c:pt idx="36380" formatCode="General">
                  <c:v>129.94999999999999</c:v>
                </c:pt>
                <c:pt idx="36381" formatCode="General">
                  <c:v>130.655</c:v>
                </c:pt>
                <c:pt idx="36382" formatCode="General">
                  <c:v>131.40199999999999</c:v>
                </c:pt>
                <c:pt idx="36383" formatCode="General">
                  <c:v>132.24</c:v>
                </c:pt>
                <c:pt idx="36384" formatCode="General">
                  <c:v>133.19900000000001</c:v>
                </c:pt>
                <c:pt idx="36385" formatCode="General">
                  <c:v>134.285</c:v>
                </c:pt>
                <c:pt idx="36386" formatCode="General">
                  <c:v>135.48099999999999</c:v>
                </c:pt>
                <c:pt idx="36387" formatCode="General">
                  <c:v>136.82599999999999</c:v>
                </c:pt>
                <c:pt idx="36388" formatCode="General">
                  <c:v>138.35599999999999</c:v>
                </c:pt>
                <c:pt idx="36389" formatCode="General">
                  <c:v>140.042</c:v>
                </c:pt>
                <c:pt idx="36390" formatCode="General">
                  <c:v>141.83699999999999</c:v>
                </c:pt>
                <c:pt idx="36391" formatCode="General">
                  <c:v>143.691</c:v>
                </c:pt>
                <c:pt idx="36392" formatCode="General">
                  <c:v>145.59100000000001</c:v>
                </c:pt>
                <c:pt idx="36393" formatCode="General">
                  <c:v>147.553</c:v>
                </c:pt>
                <c:pt idx="36394" formatCode="General">
                  <c:v>149.58699999999999</c:v>
                </c:pt>
                <c:pt idx="36395" formatCode="General">
                  <c:v>151.69</c:v>
                </c:pt>
                <c:pt idx="36396" formatCode="General">
                  <c:v>153.82300000000001</c:v>
                </c:pt>
                <c:pt idx="36397" formatCode="General">
                  <c:v>155.92099999999999</c:v>
                </c:pt>
                <c:pt idx="36398" formatCode="General">
                  <c:v>157.90199999999999</c:v>
                </c:pt>
                <c:pt idx="36399" formatCode="General">
                  <c:v>159.68700000000001</c:v>
                </c:pt>
                <c:pt idx="36400" formatCode="General">
                  <c:v>161.215</c:v>
                </c:pt>
                <c:pt idx="36401" formatCode="General">
                  <c:v>162.49299999999999</c:v>
                </c:pt>
                <c:pt idx="36402" formatCode="General">
                  <c:v>163.495</c:v>
                </c:pt>
                <c:pt idx="36403" formatCode="General">
                  <c:v>164.084</c:v>
                </c:pt>
                <c:pt idx="36404" formatCode="General">
                  <c:v>164.21899999999999</c:v>
                </c:pt>
                <c:pt idx="36405" formatCode="General">
                  <c:v>163.959</c:v>
                </c:pt>
                <c:pt idx="36406" formatCode="General">
                  <c:v>163.40299999999999</c:v>
                </c:pt>
                <c:pt idx="36407" formatCode="General">
                  <c:v>162.655</c:v>
                </c:pt>
                <c:pt idx="36408" formatCode="General">
                  <c:v>161.81700000000001</c:v>
                </c:pt>
                <c:pt idx="36409" formatCode="General">
                  <c:v>160.95099999999999</c:v>
                </c:pt>
                <c:pt idx="36410" formatCode="General">
                  <c:v>160.023</c:v>
                </c:pt>
                <c:pt idx="36411" formatCode="General">
                  <c:v>158.97800000000001</c:v>
                </c:pt>
                <c:pt idx="36412" formatCode="General">
                  <c:v>157.77500000000001</c:v>
                </c:pt>
                <c:pt idx="36413" formatCode="General">
                  <c:v>156.44399999999999</c:v>
                </c:pt>
                <c:pt idx="36414" formatCode="General">
                  <c:v>155.05199999999999</c:v>
                </c:pt>
                <c:pt idx="36415" formatCode="General">
                  <c:v>153.66999999999999</c:v>
                </c:pt>
                <c:pt idx="36416" formatCode="General">
                  <c:v>152.38300000000001</c:v>
                </c:pt>
                <c:pt idx="36417" formatCode="General">
                  <c:v>151.268</c:v>
                </c:pt>
                <c:pt idx="36418" formatCode="General">
                  <c:v>150.34399999999999</c:v>
                </c:pt>
                <c:pt idx="36419" formatCode="General">
                  <c:v>149.58600000000001</c:v>
                </c:pt>
                <c:pt idx="36420" formatCode="General">
                  <c:v>148.977</c:v>
                </c:pt>
                <c:pt idx="36421" formatCode="General">
                  <c:v>148.511</c:v>
                </c:pt>
                <c:pt idx="36422" formatCode="General">
                  <c:v>148.19200000000001</c:v>
                </c:pt>
                <c:pt idx="36423" formatCode="General">
                  <c:v>148.04900000000001</c:v>
                </c:pt>
                <c:pt idx="36424" formatCode="General">
                  <c:v>148.149</c:v>
                </c:pt>
                <c:pt idx="36425" formatCode="General">
                  <c:v>148.41800000000001</c:v>
                </c:pt>
                <c:pt idx="36426" formatCode="General">
                  <c:v>148.696</c:v>
                </c:pt>
                <c:pt idx="36427" formatCode="General">
                  <c:v>148.863</c:v>
                </c:pt>
                <c:pt idx="36428" formatCode="General">
                  <c:v>148.828</c:v>
                </c:pt>
                <c:pt idx="36429" formatCode="General">
                  <c:v>148.55699999999999</c:v>
                </c:pt>
                <c:pt idx="36430" formatCode="General">
                  <c:v>148.03800000000001</c:v>
                </c:pt>
                <c:pt idx="36431" formatCode="General">
                  <c:v>147.28800000000001</c:v>
                </c:pt>
                <c:pt idx="36432" formatCode="General">
                  <c:v>146.34100000000001</c:v>
                </c:pt>
                <c:pt idx="36433" formatCode="General">
                  <c:v>145.22800000000001</c:v>
                </c:pt>
                <c:pt idx="36434" formatCode="General">
                  <c:v>143.9</c:v>
                </c:pt>
                <c:pt idx="36435" formatCode="General">
                  <c:v>142.30000000000001</c:v>
                </c:pt>
                <c:pt idx="36436" formatCode="General">
                  <c:v>140.458</c:v>
                </c:pt>
                <c:pt idx="36437" formatCode="General">
                  <c:v>138.351</c:v>
                </c:pt>
                <c:pt idx="36438" formatCode="General">
                  <c:v>135.90199999999999</c:v>
                </c:pt>
                <c:pt idx="36439" formatCode="General">
                  <c:v>133.023</c:v>
                </c:pt>
                <c:pt idx="36440" formatCode="General">
                  <c:v>129.65199999999999</c:v>
                </c:pt>
                <c:pt idx="36441" formatCode="General">
                  <c:v>125.801</c:v>
                </c:pt>
                <c:pt idx="36442" formatCode="General">
                  <c:v>121.51300000000001</c:v>
                </c:pt>
                <c:pt idx="36443" formatCode="General">
                  <c:v>116.84699999999999</c:v>
                </c:pt>
                <c:pt idx="36444" formatCode="General">
                  <c:v>111.94799999999999</c:v>
                </c:pt>
                <c:pt idx="36445" formatCode="General">
                  <c:v>107.041</c:v>
                </c:pt>
                <c:pt idx="36446" formatCode="General">
                  <c:v>102.31399999999999</c:v>
                </c:pt>
                <c:pt idx="36447" formatCode="General">
                  <c:v>97.866</c:v>
                </c:pt>
                <c:pt idx="36448" formatCode="General">
                  <c:v>93.716899999999995</c:v>
                </c:pt>
                <c:pt idx="36449" formatCode="General">
                  <c:v>89.869900000000001</c:v>
                </c:pt>
                <c:pt idx="36450" formatCode="General">
                  <c:v>86.3369</c:v>
                </c:pt>
                <c:pt idx="36451" formatCode="General">
                  <c:v>83.165199999999999</c:v>
                </c:pt>
                <c:pt idx="36452" formatCode="General">
                  <c:v>80.432699999999997</c:v>
                </c:pt>
                <c:pt idx="36453" formatCode="General">
                  <c:v>78.155000000000001</c:v>
                </c:pt>
                <c:pt idx="36454" formatCode="General">
                  <c:v>76.307100000000005</c:v>
                </c:pt>
                <c:pt idx="36455" formatCode="General">
                  <c:v>74.873400000000004</c:v>
                </c:pt>
                <c:pt idx="36456" formatCode="General">
                  <c:v>73.830399999999997</c:v>
                </c:pt>
                <c:pt idx="36457" formatCode="General">
                  <c:v>73.136099999999999</c:v>
                </c:pt>
                <c:pt idx="36458" formatCode="General">
                  <c:v>72.787300000000002</c:v>
                </c:pt>
                <c:pt idx="36459" formatCode="General">
                  <c:v>72.805499999999995</c:v>
                </c:pt>
                <c:pt idx="36460" formatCode="General">
                  <c:v>73.243499999999997</c:v>
                </c:pt>
                <c:pt idx="36461" formatCode="General">
                  <c:v>74.131699999999995</c:v>
                </c:pt>
                <c:pt idx="36462" formatCode="General">
                  <c:v>75.365300000000005</c:v>
                </c:pt>
                <c:pt idx="36463" formatCode="General">
                  <c:v>76.808199999999999</c:v>
                </c:pt>
                <c:pt idx="36464" formatCode="General">
                  <c:v>78.334500000000006</c:v>
                </c:pt>
                <c:pt idx="36465" formatCode="General">
                  <c:v>79.799899999999994</c:v>
                </c:pt>
                <c:pt idx="36466" formatCode="General">
                  <c:v>81.075599999999994</c:v>
                </c:pt>
                <c:pt idx="36467" formatCode="General">
                  <c:v>82.179100000000005</c:v>
                </c:pt>
                <c:pt idx="36468" formatCode="General">
                  <c:v>83.160700000000006</c:v>
                </c:pt>
                <c:pt idx="36469" formatCode="General">
                  <c:v>83.913799999999995</c:v>
                </c:pt>
                <c:pt idx="36470" formatCode="General">
                  <c:v>84.354100000000003</c:v>
                </c:pt>
                <c:pt idx="36471" formatCode="General">
                  <c:v>84.486599999999996</c:v>
                </c:pt>
                <c:pt idx="36472" formatCode="General">
                  <c:v>84.349900000000005</c:v>
                </c:pt>
                <c:pt idx="36473" formatCode="General">
                  <c:v>83.992800000000003</c:v>
                </c:pt>
                <c:pt idx="36474" formatCode="General">
                  <c:v>83.435000000000002</c:v>
                </c:pt>
                <c:pt idx="36475" formatCode="General">
                  <c:v>82.668199999999999</c:v>
                </c:pt>
                <c:pt idx="36476" formatCode="General">
                  <c:v>81.607299999999995</c:v>
                </c:pt>
                <c:pt idx="36477" formatCode="General">
                  <c:v>80.177300000000002</c:v>
                </c:pt>
                <c:pt idx="36478" formatCode="General">
                  <c:v>78.375299999999996</c:v>
                </c:pt>
                <c:pt idx="36479" formatCode="General">
                  <c:v>76.196700000000007</c:v>
                </c:pt>
                <c:pt idx="36480" formatCode="General">
                  <c:v>73.646799999999999</c:v>
                </c:pt>
                <c:pt idx="36481" formatCode="General">
                  <c:v>70.765699999999995</c:v>
                </c:pt>
                <c:pt idx="36482" formatCode="General">
                  <c:v>67.620699999999999</c:v>
                </c:pt>
                <c:pt idx="36483" formatCode="General">
                  <c:v>64.316400000000002</c:v>
                </c:pt>
                <c:pt idx="36484" formatCode="General">
                  <c:v>61.012799999999999</c:v>
                </c:pt>
                <c:pt idx="36485" formatCode="General">
                  <c:v>57.892400000000002</c:v>
                </c:pt>
                <c:pt idx="36486" formatCode="General">
                  <c:v>55.0565</c:v>
                </c:pt>
                <c:pt idx="36487" formatCode="General">
                  <c:v>52.530500000000004</c:v>
                </c:pt>
                <c:pt idx="36488" formatCode="General">
                  <c:v>50.303100000000001</c:v>
                </c:pt>
                <c:pt idx="36489" formatCode="General">
                  <c:v>48.347099999999998</c:v>
                </c:pt>
                <c:pt idx="36490" formatCode="General">
                  <c:v>46.638199999999998</c:v>
                </c:pt>
                <c:pt idx="36491" formatCode="General">
                  <c:v>45.079300000000003</c:v>
                </c:pt>
                <c:pt idx="36492" formatCode="General">
                  <c:v>43.543700000000001</c:v>
                </c:pt>
                <c:pt idx="36493" formatCode="General">
                  <c:v>41.997700000000002</c:v>
                </c:pt>
                <c:pt idx="36494" formatCode="General">
                  <c:v>40.469900000000003</c:v>
                </c:pt>
                <c:pt idx="36495" formatCode="General">
                  <c:v>39.103200000000001</c:v>
                </c:pt>
                <c:pt idx="36496" formatCode="General">
                  <c:v>38.026800000000001</c:v>
                </c:pt>
                <c:pt idx="36497" formatCode="General">
                  <c:v>37.219700000000003</c:v>
                </c:pt>
                <c:pt idx="36498" formatCode="General">
                  <c:v>36.6248</c:v>
                </c:pt>
                <c:pt idx="36499" formatCode="General">
                  <c:v>36.162700000000001</c:v>
                </c:pt>
                <c:pt idx="36500" formatCode="General">
                  <c:v>35.712699999999998</c:v>
                </c:pt>
                <c:pt idx="36501" formatCode="General">
                  <c:v>35.134900000000002</c:v>
                </c:pt>
                <c:pt idx="36502" formatCode="General">
                  <c:v>34.258400000000002</c:v>
                </c:pt>
                <c:pt idx="36503" formatCode="General">
                  <c:v>32.973799999999997</c:v>
                </c:pt>
                <c:pt idx="36504" formatCode="General">
                  <c:v>31.305</c:v>
                </c:pt>
                <c:pt idx="36505" formatCode="General">
                  <c:v>29.340399999999999</c:v>
                </c:pt>
                <c:pt idx="36506" formatCode="General">
                  <c:v>27.192299999999999</c:v>
                </c:pt>
                <c:pt idx="36507" formatCode="General">
                  <c:v>24.920300000000001</c:v>
                </c:pt>
                <c:pt idx="36508" formatCode="General">
                  <c:v>22.553799999999999</c:v>
                </c:pt>
                <c:pt idx="36509" formatCode="General">
                  <c:v>20.145800000000001</c:v>
                </c:pt>
                <c:pt idx="36510" formatCode="General">
                  <c:v>17.736000000000001</c:v>
                </c:pt>
                <c:pt idx="36511" formatCode="General">
                  <c:v>15.3147</c:v>
                </c:pt>
                <c:pt idx="36512" formatCode="General">
                  <c:v>12.823600000000001</c:v>
                </c:pt>
                <c:pt idx="36513" formatCode="General">
                  <c:v>10.200200000000001</c:v>
                </c:pt>
                <c:pt idx="36514" formatCode="General">
                  <c:v>7.4805200000000003</c:v>
                </c:pt>
                <c:pt idx="36515" formatCode="General">
                  <c:v>4.7172499999999999</c:v>
                </c:pt>
                <c:pt idx="36516" formatCode="General">
                  <c:v>1.8927400000000001</c:v>
                </c:pt>
                <c:pt idx="36517" formatCode="General">
                  <c:v>-1.01261</c:v>
                </c:pt>
                <c:pt idx="36518" formatCode="General">
                  <c:v>-4.0003500000000001</c:v>
                </c:pt>
                <c:pt idx="36519" formatCode="General">
                  <c:v>-7.0062499999999996</c:v>
                </c:pt>
                <c:pt idx="36520" formatCode="General">
                  <c:v>-9.9253099999999996</c:v>
                </c:pt>
                <c:pt idx="36521" formatCode="General">
                  <c:v>-12.697800000000001</c:v>
                </c:pt>
                <c:pt idx="36522" formatCode="General">
                  <c:v>-15.301299999999999</c:v>
                </c:pt>
                <c:pt idx="36523" formatCode="General">
                  <c:v>-17.7789</c:v>
                </c:pt>
                <c:pt idx="36524" formatCode="General">
                  <c:v>-20.207000000000001</c:v>
                </c:pt>
                <c:pt idx="36525" formatCode="General">
                  <c:v>-22.647099999999998</c:v>
                </c:pt>
                <c:pt idx="36526" formatCode="General">
                  <c:v>-25.090900000000001</c:v>
                </c:pt>
                <c:pt idx="36527" formatCode="General">
                  <c:v>-27.488099999999999</c:v>
                </c:pt>
                <c:pt idx="36528" formatCode="General">
                  <c:v>-29.754100000000001</c:v>
                </c:pt>
                <c:pt idx="36529" formatCode="General">
                  <c:v>-31.811199999999999</c:v>
                </c:pt>
                <c:pt idx="36530" formatCode="General">
                  <c:v>-33.6479</c:v>
                </c:pt>
                <c:pt idx="36531" formatCode="General">
                  <c:v>-35.246099999999998</c:v>
                </c:pt>
                <c:pt idx="36532" formatCode="General">
                  <c:v>-36.581800000000001</c:v>
                </c:pt>
                <c:pt idx="36533" formatCode="General">
                  <c:v>-37.604700000000001</c:v>
                </c:pt>
                <c:pt idx="36534" formatCode="General">
                  <c:v>-38.265799999999999</c:v>
                </c:pt>
                <c:pt idx="36535" formatCode="General">
                  <c:v>-38.589199999999998</c:v>
                </c:pt>
                <c:pt idx="36536" formatCode="General">
                  <c:v>-38.638399999999997</c:v>
                </c:pt>
                <c:pt idx="36537" formatCode="General">
                  <c:v>-38.489199999999997</c:v>
                </c:pt>
                <c:pt idx="36538" formatCode="General">
                  <c:v>-38.264699999999998</c:v>
                </c:pt>
                <c:pt idx="36539" formatCode="General">
                  <c:v>-38.104900000000001</c:v>
                </c:pt>
                <c:pt idx="36540" formatCode="General">
                  <c:v>-38.127800000000001</c:v>
                </c:pt>
                <c:pt idx="36541" formatCode="General">
                  <c:v>-38.416600000000003</c:v>
                </c:pt>
                <c:pt idx="36542" formatCode="General">
                  <c:v>-39.106999999999999</c:v>
                </c:pt>
                <c:pt idx="36543" formatCode="General">
                  <c:v>-40.304499999999997</c:v>
                </c:pt>
                <c:pt idx="36544" formatCode="General">
                  <c:v>-41.968699999999998</c:v>
                </c:pt>
                <c:pt idx="36545" formatCode="General">
                  <c:v>-43.944699999999997</c:v>
                </c:pt>
                <c:pt idx="36546" formatCode="General">
                  <c:v>-46.047600000000003</c:v>
                </c:pt>
                <c:pt idx="36547" formatCode="General">
                  <c:v>-48.2438</c:v>
                </c:pt>
                <c:pt idx="36548" formatCode="General">
                  <c:v>-50.563499999999998</c:v>
                </c:pt>
                <c:pt idx="36549" formatCode="General">
                  <c:v>-52.991500000000002</c:v>
                </c:pt>
                <c:pt idx="36550" formatCode="General">
                  <c:v>-55.474600000000002</c:v>
                </c:pt>
                <c:pt idx="36551" formatCode="General">
                  <c:v>-57.896500000000003</c:v>
                </c:pt>
                <c:pt idx="36552" formatCode="General">
                  <c:v>-60.167000000000002</c:v>
                </c:pt>
                <c:pt idx="36553" formatCode="General">
                  <c:v>-62.251600000000003</c:v>
                </c:pt>
                <c:pt idx="36554" formatCode="General">
                  <c:v>-64.209299999999999</c:v>
                </c:pt>
                <c:pt idx="36555" formatCode="General">
                  <c:v>-66.133099999999999</c:v>
                </c:pt>
                <c:pt idx="36556" formatCode="General">
                  <c:v>-68.089100000000002</c:v>
                </c:pt>
                <c:pt idx="36557" formatCode="General">
                  <c:v>-70.1113</c:v>
                </c:pt>
                <c:pt idx="36558" formatCode="General">
                  <c:v>-72.168199999999999</c:v>
                </c:pt>
                <c:pt idx="36559" formatCode="General">
                  <c:v>-74.221699999999998</c:v>
                </c:pt>
                <c:pt idx="36560" formatCode="General">
                  <c:v>-76.241</c:v>
                </c:pt>
                <c:pt idx="36561" formatCode="General">
                  <c:v>-78.2637</c:v>
                </c:pt>
                <c:pt idx="36562" formatCode="General">
                  <c:v>-80.339100000000002</c:v>
                </c:pt>
                <c:pt idx="36563" formatCode="General">
                  <c:v>-82.446600000000004</c:v>
                </c:pt>
                <c:pt idx="36564" formatCode="General">
                  <c:v>-84.5184</c:v>
                </c:pt>
                <c:pt idx="36565" formatCode="General">
                  <c:v>-86.433099999999996</c:v>
                </c:pt>
                <c:pt idx="36566" formatCode="General">
                  <c:v>-88.130499999999998</c:v>
                </c:pt>
                <c:pt idx="36567" formatCode="General">
                  <c:v>-89.639499999999998</c:v>
                </c:pt>
                <c:pt idx="36568" formatCode="General">
                  <c:v>-91.103300000000004</c:v>
                </c:pt>
                <c:pt idx="36569" formatCode="General">
                  <c:v>-92.659599999999998</c:v>
                </c:pt>
                <c:pt idx="36570" formatCode="General">
                  <c:v>-94.322500000000005</c:v>
                </c:pt>
                <c:pt idx="36571" formatCode="General">
                  <c:v>-96.069900000000004</c:v>
                </c:pt>
                <c:pt idx="36572" formatCode="General">
                  <c:v>-97.842100000000002</c:v>
                </c:pt>
                <c:pt idx="36573" formatCode="General">
                  <c:v>-99.5886</c:v>
                </c:pt>
                <c:pt idx="36574" formatCode="General">
                  <c:v>-101.283</c:v>
                </c:pt>
                <c:pt idx="36575" formatCode="General">
                  <c:v>-102.952</c:v>
                </c:pt>
                <c:pt idx="36576" formatCode="General">
                  <c:v>-104.643</c:v>
                </c:pt>
                <c:pt idx="36577" formatCode="General">
                  <c:v>-106.405</c:v>
                </c:pt>
                <c:pt idx="36578" formatCode="General">
                  <c:v>-108.25700000000001</c:v>
                </c:pt>
                <c:pt idx="36579" formatCode="General">
                  <c:v>-110.163</c:v>
                </c:pt>
                <c:pt idx="36580" formatCode="General">
                  <c:v>-112.095</c:v>
                </c:pt>
                <c:pt idx="36581" formatCode="General">
                  <c:v>-114.038</c:v>
                </c:pt>
                <c:pt idx="36582" formatCode="General">
                  <c:v>-116.01900000000001</c:v>
                </c:pt>
                <c:pt idx="36583" formatCode="General">
                  <c:v>-118.083</c:v>
                </c:pt>
                <c:pt idx="36584" formatCode="General">
                  <c:v>-120.26600000000001</c:v>
                </c:pt>
                <c:pt idx="36585" formatCode="General">
                  <c:v>-122.55800000000001</c:v>
                </c:pt>
                <c:pt idx="36586" formatCode="General">
                  <c:v>-124.869</c:v>
                </c:pt>
                <c:pt idx="36587" formatCode="General">
                  <c:v>-127.08499999999999</c:v>
                </c:pt>
                <c:pt idx="36588" formatCode="General">
                  <c:v>-129.09800000000001</c:v>
                </c:pt>
                <c:pt idx="36589" formatCode="General">
                  <c:v>-130.86799999999999</c:v>
                </c:pt>
                <c:pt idx="36590" formatCode="General">
                  <c:v>-132.39400000000001</c:v>
                </c:pt>
                <c:pt idx="36591" formatCode="General">
                  <c:v>-133.70099999999999</c:v>
                </c:pt>
                <c:pt idx="36592" formatCode="General">
                  <c:v>-134.80699999999999</c:v>
                </c:pt>
                <c:pt idx="36593" formatCode="General">
                  <c:v>-135.71199999999999</c:v>
                </c:pt>
                <c:pt idx="36594" formatCode="General">
                  <c:v>-136.39400000000001</c:v>
                </c:pt>
                <c:pt idx="36595" formatCode="General">
                  <c:v>-136.83099999999999</c:v>
                </c:pt>
                <c:pt idx="36596" formatCode="General">
                  <c:v>-137.05199999999999</c:v>
                </c:pt>
                <c:pt idx="36597" formatCode="General">
                  <c:v>-137.11000000000001</c:v>
                </c:pt>
                <c:pt idx="36598" formatCode="General">
                  <c:v>-137.08199999999999</c:v>
                </c:pt>
                <c:pt idx="36599" formatCode="General">
                  <c:v>-137.108</c:v>
                </c:pt>
                <c:pt idx="36600" formatCode="General">
                  <c:v>-137.35499999999999</c:v>
                </c:pt>
                <c:pt idx="36601" formatCode="General">
                  <c:v>-137.86699999999999</c:v>
                </c:pt>
                <c:pt idx="36602" formatCode="General">
                  <c:v>-138.577</c:v>
                </c:pt>
                <c:pt idx="36603" formatCode="General">
                  <c:v>-139.30500000000001</c:v>
                </c:pt>
                <c:pt idx="36604" formatCode="General">
                  <c:v>-139.88200000000001</c:v>
                </c:pt>
                <c:pt idx="36605" formatCode="General">
                  <c:v>-140.27500000000001</c:v>
                </c:pt>
                <c:pt idx="36606" formatCode="General">
                  <c:v>-140.57</c:v>
                </c:pt>
                <c:pt idx="36607" formatCode="General">
                  <c:v>-140.93799999999999</c:v>
                </c:pt>
                <c:pt idx="36608" formatCode="General">
                  <c:v>-141.53100000000001</c:v>
                </c:pt>
                <c:pt idx="36609" formatCode="General">
                  <c:v>-142.464</c:v>
                </c:pt>
                <c:pt idx="36610" formatCode="General">
                  <c:v>-143.797</c:v>
                </c:pt>
                <c:pt idx="36611" formatCode="General">
                  <c:v>-145.56200000000001</c:v>
                </c:pt>
                <c:pt idx="36612" formatCode="General">
                  <c:v>-147.738</c:v>
                </c:pt>
                <c:pt idx="36613" formatCode="General">
                  <c:v>-150.26300000000001</c:v>
                </c:pt>
                <c:pt idx="36614" formatCode="General">
                  <c:v>-153.06100000000001</c:v>
                </c:pt>
                <c:pt idx="36615" formatCode="General">
                  <c:v>-156.17099999999999</c:v>
                </c:pt>
                <c:pt idx="36616" formatCode="General">
                  <c:v>-159.62899999999999</c:v>
                </c:pt>
                <c:pt idx="36617" formatCode="General">
                  <c:v>-163.303</c:v>
                </c:pt>
                <c:pt idx="36618" formatCode="General">
                  <c:v>-167.048</c:v>
                </c:pt>
                <c:pt idx="36619" formatCode="General">
                  <c:v>-170.76400000000001</c:v>
                </c:pt>
                <c:pt idx="36620" formatCode="General">
                  <c:v>-174.398</c:v>
                </c:pt>
                <c:pt idx="36621" formatCode="General">
                  <c:v>-177.94300000000001</c:v>
                </c:pt>
                <c:pt idx="36622" formatCode="General">
                  <c:v>-181.374</c:v>
                </c:pt>
                <c:pt idx="36623" formatCode="General">
                  <c:v>-184.637</c:v>
                </c:pt>
                <c:pt idx="36624" formatCode="General">
                  <c:v>-187.648</c:v>
                </c:pt>
                <c:pt idx="36625" formatCode="General">
                  <c:v>-190.30199999999999</c:v>
                </c:pt>
                <c:pt idx="36626" formatCode="General">
                  <c:v>-192.49600000000001</c:v>
                </c:pt>
                <c:pt idx="36627" formatCode="General">
                  <c:v>-194.08199999999999</c:v>
                </c:pt>
                <c:pt idx="36628" formatCode="General">
                  <c:v>-194.92500000000001</c:v>
                </c:pt>
                <c:pt idx="36629" formatCode="General">
                  <c:v>-194.90899999999999</c:v>
                </c:pt>
                <c:pt idx="36630" formatCode="General">
                  <c:v>-193.971</c:v>
                </c:pt>
                <c:pt idx="36631" formatCode="General">
                  <c:v>-192.191</c:v>
                </c:pt>
                <c:pt idx="36632" formatCode="General">
                  <c:v>-189.685</c:v>
                </c:pt>
                <c:pt idx="36633" formatCode="General">
                  <c:v>-186.57300000000001</c:v>
                </c:pt>
                <c:pt idx="36634" formatCode="General">
                  <c:v>-183.15700000000001</c:v>
                </c:pt>
                <c:pt idx="36635" formatCode="General">
                  <c:v>-179.75800000000001</c:v>
                </c:pt>
                <c:pt idx="36636" formatCode="General">
                  <c:v>-176.54499999999999</c:v>
                </c:pt>
                <c:pt idx="36637" formatCode="General">
                  <c:v>-173.58699999999999</c:v>
                </c:pt>
                <c:pt idx="36638" formatCode="General">
                  <c:v>-170.786</c:v>
                </c:pt>
                <c:pt idx="36639" formatCode="General">
                  <c:v>-168.08500000000001</c:v>
                </c:pt>
                <c:pt idx="36640" formatCode="General">
                  <c:v>-165.53399999999999</c:v>
                </c:pt>
                <c:pt idx="36641" formatCode="General">
                  <c:v>-163.137</c:v>
                </c:pt>
                <c:pt idx="36642" formatCode="General">
                  <c:v>-160.87200000000001</c:v>
                </c:pt>
                <c:pt idx="36643" formatCode="General">
                  <c:v>-158.74199999999999</c:v>
                </c:pt>
                <c:pt idx="36644" formatCode="General">
                  <c:v>-156.75299999999999</c:v>
                </c:pt>
                <c:pt idx="36645" formatCode="General">
                  <c:v>-154.90899999999999</c:v>
                </c:pt>
                <c:pt idx="36646" formatCode="General">
                  <c:v>-153.21600000000001</c:v>
                </c:pt>
                <c:pt idx="36647" formatCode="General">
                  <c:v>-151.684</c:v>
                </c:pt>
                <c:pt idx="36648" formatCode="General">
                  <c:v>-150.38499999999999</c:v>
                </c:pt>
                <c:pt idx="36649" formatCode="General">
                  <c:v>-149.39099999999999</c:v>
                </c:pt>
                <c:pt idx="36650" formatCode="General">
                  <c:v>-148.66</c:v>
                </c:pt>
                <c:pt idx="36651" formatCode="General">
                  <c:v>-148.13900000000001</c:v>
                </c:pt>
                <c:pt idx="36652" formatCode="General">
                  <c:v>-147.81299999999999</c:v>
                </c:pt>
                <c:pt idx="36653" formatCode="General">
                  <c:v>-147.66999999999999</c:v>
                </c:pt>
                <c:pt idx="36654" formatCode="General">
                  <c:v>-147.69900000000001</c:v>
                </c:pt>
                <c:pt idx="36655" formatCode="General">
                  <c:v>-147.839</c:v>
                </c:pt>
                <c:pt idx="36656" formatCode="General">
                  <c:v>-148.01900000000001</c:v>
                </c:pt>
                <c:pt idx="36657" formatCode="General">
                  <c:v>-148.24299999999999</c:v>
                </c:pt>
                <c:pt idx="36658" formatCode="General">
                  <c:v>-148.52199999999999</c:v>
                </c:pt>
                <c:pt idx="36659" formatCode="General">
                  <c:v>-148.83500000000001</c:v>
                </c:pt>
                <c:pt idx="36660" formatCode="General">
                  <c:v>-149.19399999999999</c:v>
                </c:pt>
                <c:pt idx="36661" formatCode="General">
                  <c:v>-149.626</c:v>
                </c:pt>
                <c:pt idx="36662" formatCode="General">
                  <c:v>-150.131</c:v>
                </c:pt>
                <c:pt idx="36663" formatCode="General">
                  <c:v>-150.68299999999999</c:v>
                </c:pt>
                <c:pt idx="36664" formatCode="General">
                  <c:v>-151.19800000000001</c:v>
                </c:pt>
                <c:pt idx="36665" formatCode="General">
                  <c:v>-151.62700000000001</c:v>
                </c:pt>
                <c:pt idx="36666" formatCode="General">
                  <c:v>-152.01300000000001</c:v>
                </c:pt>
                <c:pt idx="36667" formatCode="General">
                  <c:v>-152.35300000000001</c:v>
                </c:pt>
                <c:pt idx="36668" formatCode="General">
                  <c:v>-152.595</c:v>
                </c:pt>
                <c:pt idx="36669" formatCode="General">
                  <c:v>-152.71700000000001</c:v>
                </c:pt>
                <c:pt idx="36670" formatCode="General">
                  <c:v>-152.73099999999999</c:v>
                </c:pt>
                <c:pt idx="36671" formatCode="General">
                  <c:v>-152.72499999999999</c:v>
                </c:pt>
                <c:pt idx="36672" formatCode="General">
                  <c:v>-152.73400000000001</c:v>
                </c:pt>
                <c:pt idx="36673" formatCode="General">
                  <c:v>-152.69200000000001</c:v>
                </c:pt>
                <c:pt idx="36674" formatCode="General">
                  <c:v>-152.46899999999999</c:v>
                </c:pt>
                <c:pt idx="36675" formatCode="General">
                  <c:v>-151.93199999999999</c:v>
                </c:pt>
                <c:pt idx="36676" formatCode="General">
                  <c:v>-151.03899999999999</c:v>
                </c:pt>
                <c:pt idx="36677" formatCode="General">
                  <c:v>-149.84200000000001</c:v>
                </c:pt>
                <c:pt idx="36678" formatCode="General">
                  <c:v>-148.64699999999999</c:v>
                </c:pt>
                <c:pt idx="36679" formatCode="General">
                  <c:v>-147.702</c:v>
                </c:pt>
                <c:pt idx="36680" formatCode="General">
                  <c:v>-147.001</c:v>
                </c:pt>
                <c:pt idx="36681" formatCode="General">
                  <c:v>-146.38399999999999</c:v>
                </c:pt>
                <c:pt idx="36682" formatCode="General">
                  <c:v>-145.65299999999999</c:v>
                </c:pt>
                <c:pt idx="36683" formatCode="General">
                  <c:v>-144.78299999999999</c:v>
                </c:pt>
                <c:pt idx="36684" formatCode="General">
                  <c:v>-143.78299999999999</c:v>
                </c:pt>
                <c:pt idx="36685" formatCode="General">
                  <c:v>-142.63900000000001</c:v>
                </c:pt>
                <c:pt idx="36686" formatCode="General">
                  <c:v>-141.369</c:v>
                </c:pt>
                <c:pt idx="36687" formatCode="General">
                  <c:v>-140.03</c:v>
                </c:pt>
                <c:pt idx="36688" formatCode="General">
                  <c:v>-138.649</c:v>
                </c:pt>
                <c:pt idx="36689" formatCode="General">
                  <c:v>-137.221</c:v>
                </c:pt>
                <c:pt idx="36690" formatCode="General">
                  <c:v>-135.721</c:v>
                </c:pt>
                <c:pt idx="36691" formatCode="General">
                  <c:v>-134.13300000000001</c:v>
                </c:pt>
                <c:pt idx="36692" formatCode="General">
                  <c:v>-132.46600000000001</c:v>
                </c:pt>
                <c:pt idx="36693" formatCode="General">
                  <c:v>-130.72999999999999</c:v>
                </c:pt>
                <c:pt idx="36694" formatCode="General">
                  <c:v>-128.93199999999999</c:v>
                </c:pt>
                <c:pt idx="36695" formatCode="General">
                  <c:v>-127.041</c:v>
                </c:pt>
                <c:pt idx="36696" formatCode="General">
                  <c:v>-125.015</c:v>
                </c:pt>
                <c:pt idx="36697" formatCode="General">
                  <c:v>-122.861</c:v>
                </c:pt>
                <c:pt idx="36698" formatCode="General">
                  <c:v>-120.642</c:v>
                </c:pt>
                <c:pt idx="36699" formatCode="General">
                  <c:v>-118.53100000000001</c:v>
                </c:pt>
                <c:pt idx="36700" formatCode="General">
                  <c:v>-116.634</c:v>
                </c:pt>
                <c:pt idx="36701" formatCode="General">
                  <c:v>-114.932</c:v>
                </c:pt>
                <c:pt idx="36702" formatCode="General">
                  <c:v>-113.30500000000001</c:v>
                </c:pt>
                <c:pt idx="36703" formatCode="General">
                  <c:v>-111.593</c:v>
                </c:pt>
                <c:pt idx="36704" formatCode="General">
                  <c:v>-109.608</c:v>
                </c:pt>
                <c:pt idx="36705" formatCode="General">
                  <c:v>-107.21299999999999</c:v>
                </c:pt>
                <c:pt idx="36706" formatCode="General">
                  <c:v>-104.446</c:v>
                </c:pt>
                <c:pt idx="36707" formatCode="General">
                  <c:v>-101.42700000000001</c:v>
                </c:pt>
                <c:pt idx="36708" formatCode="General">
                  <c:v>-98.312299999999993</c:v>
                </c:pt>
                <c:pt idx="36709" formatCode="General">
                  <c:v>-95.184200000000004</c:v>
                </c:pt>
                <c:pt idx="36710" formatCode="General">
                  <c:v>-92.074600000000004</c:v>
                </c:pt>
                <c:pt idx="36711" formatCode="General">
                  <c:v>-89.011300000000006</c:v>
                </c:pt>
                <c:pt idx="36712" formatCode="General">
                  <c:v>-85.973600000000005</c:v>
                </c:pt>
                <c:pt idx="36713" formatCode="General">
                  <c:v>-82.887699999999995</c:v>
                </c:pt>
                <c:pt idx="36714" formatCode="General">
                  <c:v>-79.716099999999997</c:v>
                </c:pt>
                <c:pt idx="36715" formatCode="General">
                  <c:v>-76.462199999999996</c:v>
                </c:pt>
                <c:pt idx="36716" formatCode="General">
                  <c:v>-73.149699999999996</c:v>
                </c:pt>
                <c:pt idx="36717" formatCode="General">
                  <c:v>-69.817999999999998</c:v>
                </c:pt>
                <c:pt idx="36718" formatCode="General">
                  <c:v>-66.539500000000004</c:v>
                </c:pt>
                <c:pt idx="36719" formatCode="General">
                  <c:v>-63.403500000000001</c:v>
                </c:pt>
                <c:pt idx="36720" formatCode="General">
                  <c:v>-60.486400000000003</c:v>
                </c:pt>
                <c:pt idx="36721" formatCode="General">
                  <c:v>-57.8127</c:v>
                </c:pt>
                <c:pt idx="36722" formatCode="General">
                  <c:v>-55.351599999999998</c:v>
                </c:pt>
                <c:pt idx="36723" formatCode="General">
                  <c:v>-53.059600000000003</c:v>
                </c:pt>
                <c:pt idx="36724" formatCode="General">
                  <c:v>-50.869300000000003</c:v>
                </c:pt>
                <c:pt idx="36725" formatCode="General">
                  <c:v>-48.661799999999999</c:v>
                </c:pt>
                <c:pt idx="36726" formatCode="General">
                  <c:v>-46.339399999999998</c:v>
                </c:pt>
                <c:pt idx="36727" formatCode="General">
                  <c:v>-43.871899999999997</c:v>
                </c:pt>
                <c:pt idx="36728" formatCode="General">
                  <c:v>-41.314500000000002</c:v>
                </c:pt>
                <c:pt idx="36729" formatCode="General">
                  <c:v>-38.758800000000001</c:v>
                </c:pt>
                <c:pt idx="36730" formatCode="General">
                  <c:v>-36.220999999999997</c:v>
                </c:pt>
                <c:pt idx="36731" formatCode="General">
                  <c:v>-33.6768</c:v>
                </c:pt>
                <c:pt idx="36732" formatCode="General">
                  <c:v>-31.05</c:v>
                </c:pt>
                <c:pt idx="36733" formatCode="General">
                  <c:v>-28.303000000000001</c:v>
                </c:pt>
                <c:pt idx="36734" formatCode="General">
                  <c:v>-25.471299999999999</c:v>
                </c:pt>
                <c:pt idx="36735" formatCode="General">
                  <c:v>-22.578299999999999</c:v>
                </c:pt>
                <c:pt idx="36736" formatCode="General">
                  <c:v>-19.639500000000002</c:v>
                </c:pt>
                <c:pt idx="36737" formatCode="General">
                  <c:v>-16.688600000000001</c:v>
                </c:pt>
                <c:pt idx="36738" formatCode="General">
                  <c:v>-13.767899999999999</c:v>
                </c:pt>
                <c:pt idx="36739" formatCode="General">
                  <c:v>-10.9177</c:v>
                </c:pt>
                <c:pt idx="36740" formatCode="General">
                  <c:v>-8.20153</c:v>
                </c:pt>
                <c:pt idx="36741" formatCode="General">
                  <c:v>-5.6890099999999997</c:v>
                </c:pt>
                <c:pt idx="36742" formatCode="General">
                  <c:v>-3.4704100000000002</c:v>
                </c:pt>
                <c:pt idx="36743" formatCode="General">
                  <c:v>-1.6210500000000001</c:v>
                </c:pt>
                <c:pt idx="36744" formatCode="General">
                  <c:v>-3.35733E-2</c:v>
                </c:pt>
                <c:pt idx="36745" formatCode="General">
                  <c:v>1.4792799999999999</c:v>
                </c:pt>
                <c:pt idx="36746" formatCode="General">
                  <c:v>3.0649600000000001</c:v>
                </c:pt>
                <c:pt idx="36747" formatCode="General">
                  <c:v>4.7754399999999997</c:v>
                </c:pt>
                <c:pt idx="36748" formatCode="General">
                  <c:v>6.5634199999999998</c:v>
                </c:pt>
                <c:pt idx="36749" formatCode="General">
                  <c:v>8.3914299999999997</c:v>
                </c:pt>
                <c:pt idx="36750" formatCode="General">
                  <c:v>10.2379</c:v>
                </c:pt>
                <c:pt idx="36751" formatCode="General">
                  <c:v>12.113099999999999</c:v>
                </c:pt>
                <c:pt idx="36752" formatCode="General">
                  <c:v>14.038500000000001</c:v>
                </c:pt>
                <c:pt idx="36753" formatCode="General">
                  <c:v>16.044899999999998</c:v>
                </c:pt>
                <c:pt idx="36754" formatCode="General">
                  <c:v>18.153300000000002</c:v>
                </c:pt>
                <c:pt idx="36755" formatCode="General">
                  <c:v>20.3658</c:v>
                </c:pt>
                <c:pt idx="36756" formatCode="General">
                  <c:v>22.703900000000001</c:v>
                </c:pt>
                <c:pt idx="36757" formatCode="General">
                  <c:v>25.189900000000002</c:v>
                </c:pt>
                <c:pt idx="36758" formatCode="General">
                  <c:v>27.827999999999999</c:v>
                </c:pt>
                <c:pt idx="36759" formatCode="General">
                  <c:v>30.611599999999999</c:v>
                </c:pt>
                <c:pt idx="36760" formatCode="General">
                  <c:v>33.519199999999998</c:v>
                </c:pt>
                <c:pt idx="36761" formatCode="General">
                  <c:v>36.495600000000003</c:v>
                </c:pt>
                <c:pt idx="36762" formatCode="General">
                  <c:v>39.471899999999998</c:v>
                </c:pt>
                <c:pt idx="36763" formatCode="General">
                  <c:v>42.456200000000003</c:v>
                </c:pt>
                <c:pt idx="36764" formatCode="General">
                  <c:v>45.487000000000002</c:v>
                </c:pt>
                <c:pt idx="36765" formatCode="General">
                  <c:v>48.599699999999999</c:v>
                </c:pt>
                <c:pt idx="36766" formatCode="General">
                  <c:v>51.828699999999998</c:v>
                </c:pt>
                <c:pt idx="36767" formatCode="General">
                  <c:v>55.179099999999998</c:v>
                </c:pt>
                <c:pt idx="36768" formatCode="General">
                  <c:v>58.528100000000002</c:v>
                </c:pt>
                <c:pt idx="36769" formatCode="General">
                  <c:v>61.704099999999997</c:v>
                </c:pt>
                <c:pt idx="36770" formatCode="General">
                  <c:v>64.557100000000005</c:v>
                </c:pt>
                <c:pt idx="36771" formatCode="General">
                  <c:v>66.987899999999996</c:v>
                </c:pt>
                <c:pt idx="36772" formatCode="General">
                  <c:v>69.048500000000004</c:v>
                </c:pt>
                <c:pt idx="36773" formatCode="General">
                  <c:v>70.853200000000001</c:v>
                </c:pt>
                <c:pt idx="36774" formatCode="General">
                  <c:v>72.546999999999997</c:v>
                </c:pt>
                <c:pt idx="36775" formatCode="General">
                  <c:v>74.254800000000003</c:v>
                </c:pt>
                <c:pt idx="36776" formatCode="General">
                  <c:v>76.050700000000006</c:v>
                </c:pt>
                <c:pt idx="36777" formatCode="General">
                  <c:v>77.921499999999995</c:v>
                </c:pt>
                <c:pt idx="36778" formatCode="General">
                  <c:v>79.831800000000001</c:v>
                </c:pt>
                <c:pt idx="36779" formatCode="General">
                  <c:v>81.795500000000004</c:v>
                </c:pt>
                <c:pt idx="36780" formatCode="General">
                  <c:v>83.781199999999998</c:v>
                </c:pt>
                <c:pt idx="36781" formatCode="General">
                  <c:v>85.716499999999996</c:v>
                </c:pt>
                <c:pt idx="36782" formatCode="General">
                  <c:v>87.487899999999996</c:v>
                </c:pt>
                <c:pt idx="36783" formatCode="General">
                  <c:v>88.990799999999993</c:v>
                </c:pt>
                <c:pt idx="36784" formatCode="General">
                  <c:v>90.220699999999994</c:v>
                </c:pt>
                <c:pt idx="36785" formatCode="General">
                  <c:v>91.215599999999995</c:v>
                </c:pt>
                <c:pt idx="36786" formatCode="General">
                  <c:v>92.048100000000005</c:v>
                </c:pt>
                <c:pt idx="36787" formatCode="General">
                  <c:v>92.811000000000007</c:v>
                </c:pt>
                <c:pt idx="36788" formatCode="General">
                  <c:v>93.584699999999998</c:v>
                </c:pt>
                <c:pt idx="36789" formatCode="General">
                  <c:v>94.471800000000002</c:v>
                </c:pt>
                <c:pt idx="36790" formatCode="General">
                  <c:v>95.550600000000003</c:v>
                </c:pt>
                <c:pt idx="36791" formatCode="General">
                  <c:v>96.839500000000001</c:v>
                </c:pt>
                <c:pt idx="36792" formatCode="General">
                  <c:v>98.3185</c:v>
                </c:pt>
                <c:pt idx="36793" formatCode="General">
                  <c:v>99.919499999999999</c:v>
                </c:pt>
                <c:pt idx="36794" formatCode="General">
                  <c:v>101.539</c:v>
                </c:pt>
                <c:pt idx="36795" formatCode="General">
                  <c:v>103.077</c:v>
                </c:pt>
                <c:pt idx="36796" formatCode="General">
                  <c:v>104.379</c:v>
                </c:pt>
                <c:pt idx="36797" formatCode="General">
                  <c:v>105.30800000000001</c:v>
                </c:pt>
                <c:pt idx="36798" formatCode="General">
                  <c:v>105.958</c:v>
                </c:pt>
                <c:pt idx="36799" formatCode="General">
                  <c:v>106.49</c:v>
                </c:pt>
                <c:pt idx="36800" formatCode="General">
                  <c:v>107.00700000000001</c:v>
                </c:pt>
                <c:pt idx="36801" formatCode="General">
                  <c:v>107.61199999999999</c:v>
                </c:pt>
                <c:pt idx="36802" formatCode="General">
                  <c:v>108.378</c:v>
                </c:pt>
                <c:pt idx="36803" formatCode="General">
                  <c:v>109.413</c:v>
                </c:pt>
                <c:pt idx="36804" formatCode="General">
                  <c:v>110.79600000000001</c:v>
                </c:pt>
                <c:pt idx="36805" formatCode="General">
                  <c:v>112.446</c:v>
                </c:pt>
                <c:pt idx="36806" formatCode="General">
                  <c:v>114.265</c:v>
                </c:pt>
                <c:pt idx="36807" formatCode="General">
                  <c:v>116.205</c:v>
                </c:pt>
                <c:pt idx="36808" formatCode="General">
                  <c:v>118.254</c:v>
                </c:pt>
                <c:pt idx="36809" formatCode="General">
                  <c:v>120.43600000000001</c:v>
                </c:pt>
                <c:pt idx="36810" formatCode="General">
                  <c:v>122.822</c:v>
                </c:pt>
                <c:pt idx="36811" formatCode="General">
                  <c:v>125.46</c:v>
                </c:pt>
                <c:pt idx="36812" formatCode="General">
                  <c:v>128.26900000000001</c:v>
                </c:pt>
                <c:pt idx="36813" formatCode="General">
                  <c:v>131.13999999999999</c:v>
                </c:pt>
                <c:pt idx="36814" formatCode="General">
                  <c:v>133.983</c:v>
                </c:pt>
                <c:pt idx="36815" formatCode="General">
                  <c:v>136.73599999999999</c:v>
                </c:pt>
                <c:pt idx="36816" formatCode="General">
                  <c:v>139.36600000000001</c:v>
                </c:pt>
                <c:pt idx="36817" formatCode="General">
                  <c:v>141.84</c:v>
                </c:pt>
                <c:pt idx="36818" formatCode="General">
                  <c:v>144.13900000000001</c:v>
                </c:pt>
                <c:pt idx="36819" formatCode="General">
                  <c:v>146.292</c:v>
                </c:pt>
                <c:pt idx="36820" formatCode="General">
                  <c:v>148.29900000000001</c:v>
                </c:pt>
                <c:pt idx="36821" formatCode="General">
                  <c:v>150.083</c:v>
                </c:pt>
                <c:pt idx="36822" formatCode="General">
                  <c:v>151.63900000000001</c:v>
                </c:pt>
                <c:pt idx="36823" formatCode="General">
                  <c:v>153.01400000000001</c:v>
                </c:pt>
                <c:pt idx="36824" formatCode="General">
                  <c:v>154.215</c:v>
                </c:pt>
                <c:pt idx="36825" formatCode="General">
                  <c:v>155.24600000000001</c:v>
                </c:pt>
                <c:pt idx="36826" formatCode="General">
                  <c:v>156.13200000000001</c:v>
                </c:pt>
                <c:pt idx="36827" formatCode="General">
                  <c:v>156.90199999999999</c:v>
                </c:pt>
                <c:pt idx="36828" formatCode="General">
                  <c:v>157.589</c:v>
                </c:pt>
                <c:pt idx="36829" formatCode="General">
                  <c:v>158.255</c:v>
                </c:pt>
                <c:pt idx="36830" formatCode="General">
                  <c:v>158.96600000000001</c:v>
                </c:pt>
                <c:pt idx="36831" formatCode="General">
                  <c:v>159.73699999999999</c:v>
                </c:pt>
                <c:pt idx="36832" formatCode="General">
                  <c:v>160.55699999999999</c:v>
                </c:pt>
                <c:pt idx="36833" formatCode="General">
                  <c:v>161.40899999999999</c:v>
                </c:pt>
                <c:pt idx="36834" formatCode="General">
                  <c:v>162.28100000000001</c:v>
                </c:pt>
                <c:pt idx="36835" formatCode="General">
                  <c:v>163.18299999999999</c:v>
                </c:pt>
                <c:pt idx="36836" formatCode="General">
                  <c:v>164.14</c:v>
                </c:pt>
                <c:pt idx="36837" formatCode="General">
                  <c:v>165.18</c:v>
                </c:pt>
                <c:pt idx="36838" formatCode="General">
                  <c:v>166.32300000000001</c:v>
                </c:pt>
                <c:pt idx="36839" formatCode="General">
                  <c:v>167.566</c:v>
                </c:pt>
                <c:pt idx="36840" formatCode="General">
                  <c:v>168.84899999999999</c:v>
                </c:pt>
                <c:pt idx="36841" formatCode="General">
                  <c:v>170.09399999999999</c:v>
                </c:pt>
                <c:pt idx="36842" formatCode="General">
                  <c:v>171.23</c:v>
                </c:pt>
                <c:pt idx="36843" formatCode="General">
                  <c:v>172.18199999999999</c:v>
                </c:pt>
                <c:pt idx="36844" formatCode="General">
                  <c:v>172.86600000000001</c:v>
                </c:pt>
                <c:pt idx="36845" formatCode="General">
                  <c:v>173.11699999999999</c:v>
                </c:pt>
                <c:pt idx="36846" formatCode="General">
                  <c:v>172.87</c:v>
                </c:pt>
                <c:pt idx="36847" formatCode="General">
                  <c:v>172.267</c:v>
                </c:pt>
                <c:pt idx="36848" formatCode="General">
                  <c:v>171.452</c:v>
                </c:pt>
                <c:pt idx="36849" formatCode="General">
                  <c:v>170.52099999999999</c:v>
                </c:pt>
                <c:pt idx="36850" formatCode="General">
                  <c:v>169.46100000000001</c:v>
                </c:pt>
                <c:pt idx="36851" formatCode="General">
                  <c:v>168.22399999999999</c:v>
                </c:pt>
                <c:pt idx="36852" formatCode="General">
                  <c:v>166.86600000000001</c:v>
                </c:pt>
                <c:pt idx="36853" formatCode="General">
                  <c:v>165.46199999999999</c:v>
                </c:pt>
                <c:pt idx="36854" formatCode="General">
                  <c:v>164.08</c:v>
                </c:pt>
                <c:pt idx="36855" formatCode="General">
                  <c:v>162.85499999999999</c:v>
                </c:pt>
                <c:pt idx="36856" formatCode="General">
                  <c:v>161.928</c:v>
                </c:pt>
                <c:pt idx="36857" formatCode="General">
                  <c:v>161.24600000000001</c:v>
                </c:pt>
                <c:pt idx="36858" formatCode="General">
                  <c:v>160.66999999999999</c:v>
                </c:pt>
                <c:pt idx="36859" formatCode="General">
                  <c:v>159.999</c:v>
                </c:pt>
                <c:pt idx="36860" formatCode="General">
                  <c:v>159.04</c:v>
                </c:pt>
                <c:pt idx="36861" formatCode="General">
                  <c:v>157.727</c:v>
                </c:pt>
                <c:pt idx="36862" formatCode="General">
                  <c:v>156.13300000000001</c:v>
                </c:pt>
                <c:pt idx="36863" formatCode="General">
                  <c:v>154.42099999999999</c:v>
                </c:pt>
                <c:pt idx="36864" formatCode="General">
                  <c:v>152.739</c:v>
                </c:pt>
                <c:pt idx="36865" formatCode="General">
                  <c:v>151.20699999999999</c:v>
                </c:pt>
                <c:pt idx="36866" formatCode="General">
                  <c:v>149.923</c:v>
                </c:pt>
                <c:pt idx="36867" formatCode="General">
                  <c:v>149.03</c:v>
                </c:pt>
                <c:pt idx="36868" formatCode="General">
                  <c:v>148.66900000000001</c:v>
                </c:pt>
                <c:pt idx="36869" formatCode="General">
                  <c:v>148.876</c:v>
                </c:pt>
                <c:pt idx="36870" formatCode="General">
                  <c:v>149.613</c:v>
                </c:pt>
                <c:pt idx="36871" formatCode="General">
                  <c:v>150.88300000000001</c:v>
                </c:pt>
                <c:pt idx="36872" formatCode="General">
                  <c:v>152.678</c:v>
                </c:pt>
                <c:pt idx="36873" formatCode="General">
                  <c:v>154.935</c:v>
                </c:pt>
                <c:pt idx="36874" formatCode="General">
                  <c:v>157.53200000000001</c:v>
                </c:pt>
                <c:pt idx="36875" formatCode="General">
                  <c:v>160.29900000000001</c:v>
                </c:pt>
                <c:pt idx="36876" formatCode="General">
                  <c:v>162.977</c:v>
                </c:pt>
                <c:pt idx="36877" formatCode="General">
                  <c:v>165.31299999999999</c:v>
                </c:pt>
                <c:pt idx="36878" formatCode="General">
                  <c:v>167.25299999999999</c:v>
                </c:pt>
                <c:pt idx="36879" formatCode="General">
                  <c:v>168.83199999999999</c:v>
                </c:pt>
                <c:pt idx="36880" formatCode="General">
                  <c:v>170.08199999999999</c:v>
                </c:pt>
                <c:pt idx="36881" formatCode="General">
                  <c:v>171.01499999999999</c:v>
                </c:pt>
                <c:pt idx="36882" formatCode="General">
                  <c:v>171.6</c:v>
                </c:pt>
                <c:pt idx="36883" formatCode="General">
                  <c:v>171.86699999999999</c:v>
                </c:pt>
                <c:pt idx="36884" formatCode="General">
                  <c:v>171.87100000000001</c:v>
                </c:pt>
                <c:pt idx="36885" formatCode="General">
                  <c:v>171.619</c:v>
                </c:pt>
                <c:pt idx="36886" formatCode="General">
                  <c:v>171.11099999999999</c:v>
                </c:pt>
                <c:pt idx="36887" formatCode="General">
                  <c:v>170.36199999999999</c:v>
                </c:pt>
                <c:pt idx="36888" formatCode="General">
                  <c:v>169.38399999999999</c:v>
                </c:pt>
                <c:pt idx="36889" formatCode="General">
                  <c:v>168.18199999999999</c:v>
                </c:pt>
                <c:pt idx="36890" formatCode="General">
                  <c:v>166.71700000000001</c:v>
                </c:pt>
                <c:pt idx="36891" formatCode="General">
                  <c:v>164.935</c:v>
                </c:pt>
                <c:pt idx="36892" formatCode="General">
                  <c:v>162.74700000000001</c:v>
                </c:pt>
                <c:pt idx="36893" formatCode="General">
                  <c:v>160.149</c:v>
                </c:pt>
                <c:pt idx="36894" formatCode="General">
                  <c:v>157.33199999999999</c:v>
                </c:pt>
                <c:pt idx="36895" formatCode="General">
                  <c:v>154.47</c:v>
                </c:pt>
                <c:pt idx="36896" formatCode="General">
                  <c:v>151.65600000000001</c:v>
                </c:pt>
                <c:pt idx="36897" formatCode="General">
                  <c:v>148.958</c:v>
                </c:pt>
                <c:pt idx="36898" formatCode="General">
                  <c:v>146.42099999999999</c:v>
                </c:pt>
                <c:pt idx="36899" formatCode="General">
                  <c:v>144.07499999999999</c:v>
                </c:pt>
                <c:pt idx="36900" formatCode="General">
                  <c:v>141.91499999999999</c:v>
                </c:pt>
                <c:pt idx="36901" formatCode="General">
                  <c:v>139.904</c:v>
                </c:pt>
                <c:pt idx="36902" formatCode="General">
                  <c:v>137.91499999999999</c:v>
                </c:pt>
                <c:pt idx="36903" formatCode="General">
                  <c:v>135.79900000000001</c:v>
                </c:pt>
                <c:pt idx="36904" formatCode="General">
                  <c:v>133.35900000000001</c:v>
                </c:pt>
                <c:pt idx="36905" formatCode="General">
                  <c:v>130.42699999999999</c:v>
                </c:pt>
                <c:pt idx="36906" formatCode="General">
                  <c:v>126.971</c:v>
                </c:pt>
                <c:pt idx="36907" formatCode="General">
                  <c:v>123.081</c:v>
                </c:pt>
                <c:pt idx="36908" formatCode="General">
                  <c:v>119.01900000000001</c:v>
                </c:pt>
                <c:pt idx="36909" formatCode="General">
                  <c:v>115.02200000000001</c:v>
                </c:pt>
                <c:pt idx="36910" formatCode="General">
                  <c:v>111.226</c:v>
                </c:pt>
                <c:pt idx="36911" formatCode="General">
                  <c:v>107.691</c:v>
                </c:pt>
                <c:pt idx="36912" formatCode="General">
                  <c:v>104.438</c:v>
                </c:pt>
                <c:pt idx="36913" formatCode="General">
                  <c:v>101.488</c:v>
                </c:pt>
                <c:pt idx="36914" formatCode="General">
                  <c:v>98.859899999999996</c:v>
                </c:pt>
                <c:pt idx="36915" formatCode="General">
                  <c:v>96.572900000000004</c:v>
                </c:pt>
                <c:pt idx="36916" formatCode="General">
                  <c:v>94.537000000000006</c:v>
                </c:pt>
                <c:pt idx="36917" formatCode="General">
                  <c:v>92.605599999999995</c:v>
                </c:pt>
                <c:pt idx="36918" formatCode="General">
                  <c:v>90.756100000000004</c:v>
                </c:pt>
                <c:pt idx="36919" formatCode="General">
                  <c:v>88.962500000000006</c:v>
                </c:pt>
                <c:pt idx="36920" formatCode="General">
                  <c:v>86.987399999999994</c:v>
                </c:pt>
                <c:pt idx="36921" formatCode="General">
                  <c:v>84.641199999999998</c:v>
                </c:pt>
                <c:pt idx="36922" formatCode="General">
                  <c:v>81.918800000000005</c:v>
                </c:pt>
                <c:pt idx="36923" formatCode="General">
                  <c:v>78.862099999999998</c:v>
                </c:pt>
                <c:pt idx="36924" formatCode="General">
                  <c:v>75.525899999999993</c:v>
                </c:pt>
                <c:pt idx="36925" formatCode="General">
                  <c:v>71.940200000000004</c:v>
                </c:pt>
                <c:pt idx="36926" formatCode="General">
                  <c:v>68.138300000000001</c:v>
                </c:pt>
                <c:pt idx="36927" formatCode="General">
                  <c:v>64.161900000000003</c:v>
                </c:pt>
                <c:pt idx="36928" formatCode="General">
                  <c:v>60.084200000000003</c:v>
                </c:pt>
                <c:pt idx="36929" formatCode="General">
                  <c:v>55.995600000000003</c:v>
                </c:pt>
                <c:pt idx="36930" formatCode="General">
                  <c:v>51.971899999999998</c:v>
                </c:pt>
                <c:pt idx="36931" formatCode="General">
                  <c:v>48.062800000000003</c:v>
                </c:pt>
                <c:pt idx="36932" formatCode="General">
                  <c:v>44.406199999999998</c:v>
                </c:pt>
                <c:pt idx="36933" formatCode="General">
                  <c:v>41.119799999999998</c:v>
                </c:pt>
                <c:pt idx="36934" formatCode="General">
                  <c:v>38.1828</c:v>
                </c:pt>
                <c:pt idx="36935" formatCode="General">
                  <c:v>35.573099999999997</c:v>
                </c:pt>
                <c:pt idx="36936" formatCode="General">
                  <c:v>33.283000000000001</c:v>
                </c:pt>
                <c:pt idx="36937" formatCode="General">
                  <c:v>31.303000000000001</c:v>
                </c:pt>
                <c:pt idx="36938" formatCode="General">
                  <c:v>29.619700000000002</c:v>
                </c:pt>
                <c:pt idx="36939" formatCode="General">
                  <c:v>28.214600000000001</c:v>
                </c:pt>
                <c:pt idx="36940" formatCode="General">
                  <c:v>27.032699999999998</c:v>
                </c:pt>
                <c:pt idx="36941" formatCode="General">
                  <c:v>25.945399999999999</c:v>
                </c:pt>
                <c:pt idx="36942" formatCode="General">
                  <c:v>24.8794</c:v>
                </c:pt>
                <c:pt idx="36943" formatCode="General">
                  <c:v>23.8538</c:v>
                </c:pt>
                <c:pt idx="36944" formatCode="General">
                  <c:v>22.906500000000001</c:v>
                </c:pt>
                <c:pt idx="36945" formatCode="General">
                  <c:v>22.049900000000001</c:v>
                </c:pt>
                <c:pt idx="36946" formatCode="General">
                  <c:v>21.219899999999999</c:v>
                </c:pt>
                <c:pt idx="36947" formatCode="General">
                  <c:v>20.342300000000002</c:v>
                </c:pt>
                <c:pt idx="36948" formatCode="General">
                  <c:v>19.359000000000002</c:v>
                </c:pt>
                <c:pt idx="36949" formatCode="General">
                  <c:v>18.201899999999998</c:v>
                </c:pt>
                <c:pt idx="36950" formatCode="General">
                  <c:v>16.810600000000001</c:v>
                </c:pt>
                <c:pt idx="36951" formatCode="General">
                  <c:v>15.1913</c:v>
                </c:pt>
                <c:pt idx="36952" formatCode="General">
                  <c:v>13.367100000000001</c:v>
                </c:pt>
                <c:pt idx="36953" formatCode="General">
                  <c:v>11.255100000000001</c:v>
                </c:pt>
                <c:pt idx="36954" formatCode="General">
                  <c:v>8.7928999999999995</c:v>
                </c:pt>
                <c:pt idx="36955" formatCode="General">
                  <c:v>6.0113300000000001</c:v>
                </c:pt>
                <c:pt idx="36956" formatCode="General">
                  <c:v>2.9449999999999998</c:v>
                </c:pt>
                <c:pt idx="36957" formatCode="General">
                  <c:v>-0.37480599999999997</c:v>
                </c:pt>
                <c:pt idx="36958" formatCode="General">
                  <c:v>-3.91649</c:v>
                </c:pt>
                <c:pt idx="36959" formatCode="General">
                  <c:v>-7.6457100000000002</c:v>
                </c:pt>
                <c:pt idx="36960" formatCode="General">
                  <c:v>-11.522500000000001</c:v>
                </c:pt>
                <c:pt idx="36961" formatCode="General">
                  <c:v>-15.517899999999999</c:v>
                </c:pt>
                <c:pt idx="36962" formatCode="General">
                  <c:v>-19.624300000000002</c:v>
                </c:pt>
                <c:pt idx="36963" formatCode="General">
                  <c:v>-23.864100000000001</c:v>
                </c:pt>
                <c:pt idx="36964" formatCode="General">
                  <c:v>-28.268599999999999</c:v>
                </c:pt>
                <c:pt idx="36965" formatCode="General">
                  <c:v>-33.119999999999997</c:v>
                </c:pt>
                <c:pt idx="36966" formatCode="General">
                  <c:v>-38.637599999999999</c:v>
                </c:pt>
                <c:pt idx="36967" formatCode="General">
                  <c:v>-44.5625</c:v>
                </c:pt>
                <c:pt idx="36968" formatCode="General">
                  <c:v>-50.5687</c:v>
                </c:pt>
                <c:pt idx="36969" formatCode="General">
                  <c:v>-56.421399999999998</c:v>
                </c:pt>
                <c:pt idx="36970" formatCode="General">
                  <c:v>-61.957900000000002</c:v>
                </c:pt>
                <c:pt idx="36971" formatCode="General">
                  <c:v>-67.095299999999995</c:v>
                </c:pt>
                <c:pt idx="36972" formatCode="General">
                  <c:v>-71.795699999999997</c:v>
                </c:pt>
                <c:pt idx="36973" formatCode="General">
                  <c:v>-76.039599999999993</c:v>
                </c:pt>
                <c:pt idx="36974" formatCode="General">
                  <c:v>-79.805300000000003</c:v>
                </c:pt>
                <c:pt idx="36975" formatCode="General">
                  <c:v>-83.096400000000003</c:v>
                </c:pt>
                <c:pt idx="36976" formatCode="General">
                  <c:v>-85.944000000000003</c:v>
                </c:pt>
                <c:pt idx="36977" formatCode="General">
                  <c:v>-88.388199999999998</c:v>
                </c:pt>
                <c:pt idx="36978" formatCode="General">
                  <c:v>-90.463700000000003</c:v>
                </c:pt>
                <c:pt idx="36979" formatCode="General">
                  <c:v>-92.1935</c:v>
                </c:pt>
                <c:pt idx="36980" formatCode="General">
                  <c:v>-93.603499999999997</c:v>
                </c:pt>
                <c:pt idx="36981" formatCode="General">
                  <c:v>-94.727699999999999</c:v>
                </c:pt>
                <c:pt idx="36982" formatCode="General">
                  <c:v>-95.619299999999996</c:v>
                </c:pt>
                <c:pt idx="36983" formatCode="General">
                  <c:v>-96.347499999999997</c:v>
                </c:pt>
                <c:pt idx="36984" formatCode="General">
                  <c:v>-97.009100000000004</c:v>
                </c:pt>
                <c:pt idx="36985" formatCode="General">
                  <c:v>-97.700800000000001</c:v>
                </c:pt>
                <c:pt idx="36986" formatCode="General">
                  <c:v>-98.462199999999996</c:v>
                </c:pt>
                <c:pt idx="36987" formatCode="General">
                  <c:v>-99.303799999999995</c:v>
                </c:pt>
                <c:pt idx="36988" formatCode="General">
                  <c:v>-100.227</c:v>
                </c:pt>
                <c:pt idx="36989" formatCode="General">
                  <c:v>-101.378</c:v>
                </c:pt>
                <c:pt idx="36990" formatCode="General">
                  <c:v>-102.991</c:v>
                </c:pt>
                <c:pt idx="36991" formatCode="General">
                  <c:v>-104.98</c:v>
                </c:pt>
                <c:pt idx="36992" formatCode="General">
                  <c:v>-107.14400000000001</c:v>
                </c:pt>
                <c:pt idx="36993" formatCode="General">
                  <c:v>-109.398</c:v>
                </c:pt>
                <c:pt idx="36994" formatCode="General">
                  <c:v>-111.666</c:v>
                </c:pt>
                <c:pt idx="36995" formatCode="General">
                  <c:v>-113.889</c:v>
                </c:pt>
                <c:pt idx="36996" formatCode="General">
                  <c:v>-116.029</c:v>
                </c:pt>
                <c:pt idx="36997" formatCode="General">
                  <c:v>-118.08</c:v>
                </c:pt>
                <c:pt idx="36998" formatCode="General">
                  <c:v>-120.065</c:v>
                </c:pt>
                <c:pt idx="36999" formatCode="General">
                  <c:v>-122.017</c:v>
                </c:pt>
                <c:pt idx="37000" formatCode="General">
                  <c:v>-123.94799999999999</c:v>
                </c:pt>
                <c:pt idx="37001" formatCode="General">
                  <c:v>-125.874</c:v>
                </c:pt>
                <c:pt idx="37002" formatCode="General">
                  <c:v>-127.824</c:v>
                </c:pt>
                <c:pt idx="37003" formatCode="General">
                  <c:v>-129.876</c:v>
                </c:pt>
                <c:pt idx="37004" formatCode="General">
                  <c:v>-132.125</c:v>
                </c:pt>
                <c:pt idx="37005" formatCode="General">
                  <c:v>-134.517</c:v>
                </c:pt>
                <c:pt idx="37006" formatCode="General">
                  <c:v>-136.96100000000001</c:v>
                </c:pt>
                <c:pt idx="37007" formatCode="General">
                  <c:v>-139.453</c:v>
                </c:pt>
                <c:pt idx="37008" formatCode="General">
                  <c:v>-141.93700000000001</c:v>
                </c:pt>
                <c:pt idx="37009" formatCode="General">
                  <c:v>-144.249</c:v>
                </c:pt>
                <c:pt idx="37010" formatCode="General">
                  <c:v>-146.35499999999999</c:v>
                </c:pt>
                <c:pt idx="37011" formatCode="General">
                  <c:v>-148.33000000000001</c:v>
                </c:pt>
                <c:pt idx="37012" formatCode="General">
                  <c:v>-150.13800000000001</c:v>
                </c:pt>
                <c:pt idx="37013" formatCode="General">
                  <c:v>-151.79900000000001</c:v>
                </c:pt>
                <c:pt idx="37014" formatCode="General">
                  <c:v>-153.58600000000001</c:v>
                </c:pt>
                <c:pt idx="37015" formatCode="General">
                  <c:v>-155.63900000000001</c:v>
                </c:pt>
                <c:pt idx="37016" formatCode="General">
                  <c:v>-157.82</c:v>
                </c:pt>
                <c:pt idx="37017" formatCode="General">
                  <c:v>-160.00200000000001</c:v>
                </c:pt>
                <c:pt idx="37018" formatCode="General">
                  <c:v>-162.107</c:v>
                </c:pt>
                <c:pt idx="37019" formatCode="General">
                  <c:v>-164.04400000000001</c:v>
                </c:pt>
                <c:pt idx="37020" formatCode="General">
                  <c:v>-165.74199999999999</c:v>
                </c:pt>
                <c:pt idx="37021" formatCode="General">
                  <c:v>-167.20599999999999</c:v>
                </c:pt>
                <c:pt idx="37022" formatCode="General">
                  <c:v>-168.39400000000001</c:v>
                </c:pt>
                <c:pt idx="37023" formatCode="General">
                  <c:v>-169.21899999999999</c:v>
                </c:pt>
                <c:pt idx="37024" formatCode="General">
                  <c:v>-169.702</c:v>
                </c:pt>
                <c:pt idx="37025" formatCode="General">
                  <c:v>-169.92099999999999</c:v>
                </c:pt>
                <c:pt idx="37026" formatCode="General">
                  <c:v>-169.96100000000001</c:v>
                </c:pt>
                <c:pt idx="37027" formatCode="General">
                  <c:v>-169.928</c:v>
                </c:pt>
                <c:pt idx="37028" formatCode="General">
                  <c:v>-169.94</c:v>
                </c:pt>
                <c:pt idx="37029" formatCode="General">
                  <c:v>-170.09800000000001</c:v>
                </c:pt>
                <c:pt idx="37030" formatCode="General">
                  <c:v>-170.44</c:v>
                </c:pt>
                <c:pt idx="37031" formatCode="General">
                  <c:v>-170.99100000000001</c:v>
                </c:pt>
                <c:pt idx="37032" formatCode="General">
                  <c:v>-171.75700000000001</c:v>
                </c:pt>
                <c:pt idx="37033" formatCode="General">
                  <c:v>-172.68600000000001</c:v>
                </c:pt>
                <c:pt idx="37034" formatCode="General">
                  <c:v>-173.72399999999999</c:v>
                </c:pt>
                <c:pt idx="37035" formatCode="General">
                  <c:v>-174.85499999999999</c:v>
                </c:pt>
                <c:pt idx="37036" formatCode="General">
                  <c:v>-176.066</c:v>
                </c:pt>
                <c:pt idx="37037" formatCode="General">
                  <c:v>-177.346</c:v>
                </c:pt>
                <c:pt idx="37038" formatCode="General">
                  <c:v>-178.839</c:v>
                </c:pt>
                <c:pt idx="37039" formatCode="General">
                  <c:v>-180.70400000000001</c:v>
                </c:pt>
                <c:pt idx="37040" formatCode="General">
                  <c:v>-182.76900000000001</c:v>
                </c:pt>
                <c:pt idx="37041" formatCode="General">
                  <c:v>-184.83699999999999</c:v>
                </c:pt>
                <c:pt idx="37042" formatCode="General">
                  <c:v>-186.887</c:v>
                </c:pt>
                <c:pt idx="37043" formatCode="General">
                  <c:v>-188.917</c:v>
                </c:pt>
                <c:pt idx="37044" formatCode="General">
                  <c:v>-190.935</c:v>
                </c:pt>
                <c:pt idx="37045" formatCode="General">
                  <c:v>-192.94800000000001</c:v>
                </c:pt>
                <c:pt idx="37046" formatCode="General">
                  <c:v>-194.94499999999999</c:v>
                </c:pt>
                <c:pt idx="37047" formatCode="General">
                  <c:v>-196.846</c:v>
                </c:pt>
                <c:pt idx="37048" formatCode="General">
                  <c:v>-198.601</c:v>
                </c:pt>
                <c:pt idx="37049" formatCode="General">
                  <c:v>-200.25</c:v>
                </c:pt>
                <c:pt idx="37050" formatCode="General">
                  <c:v>-201.863</c:v>
                </c:pt>
                <c:pt idx="37051" formatCode="General">
                  <c:v>-203.50800000000001</c:v>
                </c:pt>
                <c:pt idx="37052" formatCode="General">
                  <c:v>-205.14400000000001</c:v>
                </c:pt>
                <c:pt idx="37053" formatCode="General">
                  <c:v>-206.68199999999999</c:v>
                </c:pt>
                <c:pt idx="37054" formatCode="General">
                  <c:v>-208.01499999999999</c:v>
                </c:pt>
                <c:pt idx="37055" formatCode="General">
                  <c:v>-208.99</c:v>
                </c:pt>
                <c:pt idx="37056" formatCode="General">
                  <c:v>-209.47200000000001</c:v>
                </c:pt>
                <c:pt idx="37057" formatCode="General">
                  <c:v>-209.476</c:v>
                </c:pt>
                <c:pt idx="37058" formatCode="General">
                  <c:v>-209.11500000000001</c:v>
                </c:pt>
                <c:pt idx="37059" formatCode="General">
                  <c:v>-208.49199999999999</c:v>
                </c:pt>
                <c:pt idx="37060" formatCode="General">
                  <c:v>-207.69399999999999</c:v>
                </c:pt>
                <c:pt idx="37061" formatCode="General">
                  <c:v>-206.745</c:v>
                </c:pt>
                <c:pt idx="37062" formatCode="General">
                  <c:v>-205.66900000000001</c:v>
                </c:pt>
                <c:pt idx="37063" formatCode="General">
                  <c:v>-204.49799999999999</c:v>
                </c:pt>
                <c:pt idx="37064" formatCode="General">
                  <c:v>-203.238</c:v>
                </c:pt>
                <c:pt idx="37065" formatCode="General">
                  <c:v>-201.887</c:v>
                </c:pt>
                <c:pt idx="37066" formatCode="General">
                  <c:v>-200.56299999999999</c:v>
                </c:pt>
                <c:pt idx="37067" formatCode="General">
                  <c:v>-199.33600000000001</c:v>
                </c:pt>
                <c:pt idx="37068" formatCode="General">
                  <c:v>-198.05699999999999</c:v>
                </c:pt>
                <c:pt idx="37069" formatCode="General">
                  <c:v>-196.589</c:v>
                </c:pt>
                <c:pt idx="37070" formatCode="General">
                  <c:v>-194.887</c:v>
                </c:pt>
                <c:pt idx="37071" formatCode="General">
                  <c:v>-192.999</c:v>
                </c:pt>
                <c:pt idx="37072" formatCode="General">
                  <c:v>-191.02199999999999</c:v>
                </c:pt>
                <c:pt idx="37073" formatCode="General">
                  <c:v>-189.01599999999999</c:v>
                </c:pt>
                <c:pt idx="37074" formatCode="General">
                  <c:v>-187.03100000000001</c:v>
                </c:pt>
                <c:pt idx="37075" formatCode="General">
                  <c:v>-185.12299999999999</c:v>
                </c:pt>
                <c:pt idx="37076" formatCode="General">
                  <c:v>-183.35400000000001</c:v>
                </c:pt>
                <c:pt idx="37077" formatCode="General">
                  <c:v>-181.768</c:v>
                </c:pt>
                <c:pt idx="37078" formatCode="General">
                  <c:v>-180.36699999999999</c:v>
                </c:pt>
                <c:pt idx="37079" formatCode="General">
                  <c:v>-179.125</c:v>
                </c:pt>
                <c:pt idx="37080" formatCode="General">
                  <c:v>-177.989</c:v>
                </c:pt>
                <c:pt idx="37081" formatCode="General">
                  <c:v>-176.86099999999999</c:v>
                </c:pt>
                <c:pt idx="37082" formatCode="General">
                  <c:v>-175.595</c:v>
                </c:pt>
                <c:pt idx="37083" formatCode="General">
                  <c:v>-174.09800000000001</c:v>
                </c:pt>
                <c:pt idx="37084" formatCode="General">
                  <c:v>-172.37200000000001</c:v>
                </c:pt>
                <c:pt idx="37085" formatCode="General">
                  <c:v>-170.48500000000001</c:v>
                </c:pt>
                <c:pt idx="37086" formatCode="General">
                  <c:v>-168.51900000000001</c:v>
                </c:pt>
                <c:pt idx="37087" formatCode="General">
                  <c:v>-166.48599999999999</c:v>
                </c:pt>
                <c:pt idx="37088" formatCode="General">
                  <c:v>-164.374</c:v>
                </c:pt>
                <c:pt idx="37089" formatCode="General">
                  <c:v>-162.18299999999999</c:v>
                </c:pt>
                <c:pt idx="37090" formatCode="General">
                  <c:v>-159.90100000000001</c:v>
                </c:pt>
                <c:pt idx="37091" formatCode="General">
                  <c:v>-157.51599999999999</c:v>
                </c:pt>
                <c:pt idx="37092" formatCode="General">
                  <c:v>-155.16499999999999</c:v>
                </c:pt>
                <c:pt idx="37093" formatCode="General">
                  <c:v>-152.98400000000001</c:v>
                </c:pt>
                <c:pt idx="37094" formatCode="General">
                  <c:v>-150.75200000000001</c:v>
                </c:pt>
                <c:pt idx="37095" formatCode="General">
                  <c:v>-148.20699999999999</c:v>
                </c:pt>
                <c:pt idx="37096" formatCode="General">
                  <c:v>-145.227</c:v>
                </c:pt>
                <c:pt idx="37097" formatCode="General">
                  <c:v>-141.84100000000001</c:v>
                </c:pt>
                <c:pt idx="37098" formatCode="General">
                  <c:v>-138.232</c:v>
                </c:pt>
                <c:pt idx="37099" formatCode="General">
                  <c:v>-134.61000000000001</c:v>
                </c:pt>
                <c:pt idx="37100" formatCode="General">
                  <c:v>-131.126</c:v>
                </c:pt>
                <c:pt idx="37101" formatCode="General">
                  <c:v>-127.8</c:v>
                </c:pt>
                <c:pt idx="37102" formatCode="General">
                  <c:v>-124.623</c:v>
                </c:pt>
                <c:pt idx="37103" formatCode="General">
                  <c:v>-121.55200000000001</c:v>
                </c:pt>
                <c:pt idx="37104" formatCode="General">
                  <c:v>-118.504</c:v>
                </c:pt>
                <c:pt idx="37105" formatCode="General">
                  <c:v>-115.39400000000001</c:v>
                </c:pt>
                <c:pt idx="37106" formatCode="General">
                  <c:v>-112.21899999999999</c:v>
                </c:pt>
                <c:pt idx="37107" formatCode="General">
                  <c:v>-109.00700000000001</c:v>
                </c:pt>
                <c:pt idx="37108" formatCode="General">
                  <c:v>-105.768</c:v>
                </c:pt>
                <c:pt idx="37109" formatCode="General">
                  <c:v>-102.488</c:v>
                </c:pt>
                <c:pt idx="37110" formatCode="General">
                  <c:v>-99.131399999999999</c:v>
                </c:pt>
                <c:pt idx="37111" formatCode="General">
                  <c:v>-95.699700000000007</c:v>
                </c:pt>
                <c:pt idx="37112" formatCode="General">
                  <c:v>-92.217299999999994</c:v>
                </c:pt>
                <c:pt idx="37113" formatCode="General">
                  <c:v>-88.649199999999993</c:v>
                </c:pt>
                <c:pt idx="37114" formatCode="General">
                  <c:v>-84.993300000000005</c:v>
                </c:pt>
                <c:pt idx="37115" formatCode="General">
                  <c:v>-81.400899999999993</c:v>
                </c:pt>
                <c:pt idx="37116" formatCode="General">
                  <c:v>-77.968400000000003</c:v>
                </c:pt>
                <c:pt idx="37117" formatCode="General">
                  <c:v>-74.656199999999998</c:v>
                </c:pt>
                <c:pt idx="37118" formatCode="General">
                  <c:v>-71.466300000000004</c:v>
                </c:pt>
                <c:pt idx="37119" formatCode="General">
                  <c:v>-68.433800000000005</c:v>
                </c:pt>
                <c:pt idx="37120" formatCode="General">
                  <c:v>-65.517799999999994</c:v>
                </c:pt>
                <c:pt idx="37121" formatCode="General">
                  <c:v>-62.676000000000002</c:v>
                </c:pt>
                <c:pt idx="37122" formatCode="General">
                  <c:v>-59.942500000000003</c:v>
                </c:pt>
                <c:pt idx="37123" formatCode="General">
                  <c:v>-57.353400000000001</c:v>
                </c:pt>
                <c:pt idx="37124" formatCode="General">
                  <c:v>-54.9255</c:v>
                </c:pt>
                <c:pt idx="37125" formatCode="General">
                  <c:v>-52.652999999999999</c:v>
                </c:pt>
                <c:pt idx="37126" formatCode="General">
                  <c:v>-50.518700000000003</c:v>
                </c:pt>
                <c:pt idx="37127" formatCode="General">
                  <c:v>-48.563899999999997</c:v>
                </c:pt>
                <c:pt idx="37128" formatCode="General">
                  <c:v>-46.825299999999999</c:v>
                </c:pt>
                <c:pt idx="37129" formatCode="General">
                  <c:v>-45.274799999999999</c:v>
                </c:pt>
                <c:pt idx="37130" formatCode="General">
                  <c:v>-43.875500000000002</c:v>
                </c:pt>
                <c:pt idx="37131" formatCode="General">
                  <c:v>-42.590200000000003</c:v>
                </c:pt>
                <c:pt idx="37132" formatCode="General">
                  <c:v>-41.454000000000001</c:v>
                </c:pt>
                <c:pt idx="37133" formatCode="General">
                  <c:v>-40.533200000000001</c:v>
                </c:pt>
                <c:pt idx="37134" formatCode="General">
                  <c:v>-39.9114</c:v>
                </c:pt>
                <c:pt idx="37135" formatCode="General">
                  <c:v>-39.591000000000001</c:v>
                </c:pt>
                <c:pt idx="37136" formatCode="General">
                  <c:v>-39.3904</c:v>
                </c:pt>
                <c:pt idx="37137" formatCode="General">
                  <c:v>-39.165300000000002</c:v>
                </c:pt>
                <c:pt idx="37138" formatCode="General">
                  <c:v>-38.8598</c:v>
                </c:pt>
                <c:pt idx="37139" formatCode="General">
                  <c:v>-38.351700000000001</c:v>
                </c:pt>
                <c:pt idx="37140" formatCode="General">
                  <c:v>-37.508200000000002</c:v>
                </c:pt>
                <c:pt idx="37141" formatCode="General">
                  <c:v>-36.242800000000003</c:v>
                </c:pt>
                <c:pt idx="37142" formatCode="General">
                  <c:v>-34.541600000000003</c:v>
                </c:pt>
                <c:pt idx="37143" formatCode="General">
                  <c:v>-32.488599999999998</c:v>
                </c:pt>
                <c:pt idx="37144" formatCode="General">
                  <c:v>-30.265000000000001</c:v>
                </c:pt>
                <c:pt idx="37145" formatCode="General">
                  <c:v>-28.0702</c:v>
                </c:pt>
                <c:pt idx="37146" formatCode="General">
                  <c:v>-26.036100000000001</c:v>
                </c:pt>
                <c:pt idx="37147" formatCode="General">
                  <c:v>-24.245699999999999</c:v>
                </c:pt>
                <c:pt idx="37148" formatCode="General">
                  <c:v>-22.7135</c:v>
                </c:pt>
                <c:pt idx="37149" formatCode="General">
                  <c:v>-21.354399999999998</c:v>
                </c:pt>
                <c:pt idx="37150" formatCode="General">
                  <c:v>-19.954999999999998</c:v>
                </c:pt>
                <c:pt idx="37151" formatCode="General">
                  <c:v>-18.2393</c:v>
                </c:pt>
                <c:pt idx="37152" formatCode="General">
                  <c:v>-15.972200000000001</c:v>
                </c:pt>
                <c:pt idx="37153" formatCode="General">
                  <c:v>-13.024900000000001</c:v>
                </c:pt>
                <c:pt idx="37154" formatCode="General">
                  <c:v>-9.3788999999999998</c:v>
                </c:pt>
                <c:pt idx="37155" formatCode="General">
                  <c:v>-5.1348200000000004</c:v>
                </c:pt>
                <c:pt idx="37156" formatCode="General">
                  <c:v>-0.46716099999999999</c:v>
                </c:pt>
                <c:pt idx="37157" formatCode="General">
                  <c:v>4.4310499999999999</c:v>
                </c:pt>
                <c:pt idx="37158" formatCode="General">
                  <c:v>9.4545300000000001</c:v>
                </c:pt>
                <c:pt idx="37159" formatCode="General">
                  <c:v>14.5783</c:v>
                </c:pt>
                <c:pt idx="37160" formatCode="General">
                  <c:v>19.745699999999999</c:v>
                </c:pt>
                <c:pt idx="37161" formatCode="General">
                  <c:v>24.894100000000002</c:v>
                </c:pt>
                <c:pt idx="37162" formatCode="General">
                  <c:v>29.976700000000001</c:v>
                </c:pt>
                <c:pt idx="37163" formatCode="General">
                  <c:v>34.937899999999999</c:v>
                </c:pt>
                <c:pt idx="37164" formatCode="General">
                  <c:v>39.707799999999999</c:v>
                </c:pt>
                <c:pt idx="37165" formatCode="General">
                  <c:v>44.182299999999998</c:v>
                </c:pt>
                <c:pt idx="37166" formatCode="General">
                  <c:v>48.266599999999997</c:v>
                </c:pt>
                <c:pt idx="37167" formatCode="General">
                  <c:v>51.904000000000003</c:v>
                </c:pt>
                <c:pt idx="37168" formatCode="General">
                  <c:v>55.081800000000001</c:v>
                </c:pt>
                <c:pt idx="37169" formatCode="General">
                  <c:v>57.8748</c:v>
                </c:pt>
                <c:pt idx="37170" formatCode="General">
                  <c:v>60.378399999999999</c:v>
                </c:pt>
                <c:pt idx="37171" formatCode="General">
                  <c:v>62.671500000000002</c:v>
                </c:pt>
                <c:pt idx="37172" formatCode="General">
                  <c:v>64.841200000000001</c:v>
                </c:pt>
                <c:pt idx="37173" formatCode="General">
                  <c:v>66.962199999999996</c:v>
                </c:pt>
                <c:pt idx="37174" formatCode="General">
                  <c:v>69.039299999999997</c:v>
                </c:pt>
                <c:pt idx="37175" formatCode="General">
                  <c:v>71.022900000000007</c:v>
                </c:pt>
                <c:pt idx="37176" formatCode="General">
                  <c:v>72.839200000000005</c:v>
                </c:pt>
                <c:pt idx="37177" formatCode="General">
                  <c:v>74.447900000000004</c:v>
                </c:pt>
                <c:pt idx="37178" formatCode="General">
                  <c:v>75.8643</c:v>
                </c:pt>
                <c:pt idx="37179" formatCode="General">
                  <c:v>77.305700000000002</c:v>
                </c:pt>
                <c:pt idx="37180" formatCode="General">
                  <c:v>79.033299999999997</c:v>
                </c:pt>
                <c:pt idx="37181" formatCode="General">
                  <c:v>81.122699999999995</c:v>
                </c:pt>
                <c:pt idx="37182" formatCode="General">
                  <c:v>83.585300000000004</c:v>
                </c:pt>
                <c:pt idx="37183" formatCode="General">
                  <c:v>86.364599999999996</c:v>
                </c:pt>
                <c:pt idx="37184" formatCode="General">
                  <c:v>89.35</c:v>
                </c:pt>
                <c:pt idx="37185" formatCode="General">
                  <c:v>92.417100000000005</c:v>
                </c:pt>
                <c:pt idx="37186" formatCode="General">
                  <c:v>95.471500000000006</c:v>
                </c:pt>
                <c:pt idx="37187" formatCode="General">
                  <c:v>98.475800000000007</c:v>
                </c:pt>
                <c:pt idx="37188" formatCode="General">
                  <c:v>101.488</c:v>
                </c:pt>
                <c:pt idx="37189" formatCode="General">
                  <c:v>104.617</c:v>
                </c:pt>
                <c:pt idx="37190" formatCode="General">
                  <c:v>107.979</c:v>
                </c:pt>
                <c:pt idx="37191" formatCode="General">
                  <c:v>111.623</c:v>
                </c:pt>
                <c:pt idx="37192" formatCode="General">
                  <c:v>115.52200000000001</c:v>
                </c:pt>
                <c:pt idx="37193" formatCode="General">
                  <c:v>119.60599999999999</c:v>
                </c:pt>
                <c:pt idx="37194" formatCode="General">
                  <c:v>123.795</c:v>
                </c:pt>
                <c:pt idx="37195" formatCode="General">
                  <c:v>127.994</c:v>
                </c:pt>
                <c:pt idx="37196" formatCode="General">
                  <c:v>132.10599999999999</c:v>
                </c:pt>
                <c:pt idx="37197" formatCode="General">
                  <c:v>136.072</c:v>
                </c:pt>
                <c:pt idx="37198" formatCode="General">
                  <c:v>139.809</c:v>
                </c:pt>
                <c:pt idx="37199" formatCode="General">
                  <c:v>143.24199999999999</c:v>
                </c:pt>
                <c:pt idx="37200" formatCode="General">
                  <c:v>146.32400000000001</c:v>
                </c:pt>
                <c:pt idx="37201" formatCode="General">
                  <c:v>149.05000000000001</c:v>
                </c:pt>
                <c:pt idx="37202" formatCode="General">
                  <c:v>151.535</c:v>
                </c:pt>
                <c:pt idx="37203" formatCode="General">
                  <c:v>153.86000000000001</c:v>
                </c:pt>
                <c:pt idx="37204" formatCode="General">
                  <c:v>156.001</c:v>
                </c:pt>
                <c:pt idx="37205" formatCode="General">
                  <c:v>157.98099999999999</c:v>
                </c:pt>
                <c:pt idx="37206" formatCode="General">
                  <c:v>159.86000000000001</c:v>
                </c:pt>
                <c:pt idx="37207" formatCode="General">
                  <c:v>161.80000000000001</c:v>
                </c:pt>
                <c:pt idx="37208" formatCode="General">
                  <c:v>163.976</c:v>
                </c:pt>
                <c:pt idx="37209" formatCode="General">
                  <c:v>166.46100000000001</c:v>
                </c:pt>
                <c:pt idx="37210" formatCode="General">
                  <c:v>169.26</c:v>
                </c:pt>
                <c:pt idx="37211" formatCode="General">
                  <c:v>172.31399999999999</c:v>
                </c:pt>
                <c:pt idx="37212" formatCode="General">
                  <c:v>175.59200000000001</c:v>
                </c:pt>
                <c:pt idx="37213" formatCode="General">
                  <c:v>179.089</c:v>
                </c:pt>
                <c:pt idx="37214" formatCode="General">
                  <c:v>182.81100000000001</c:v>
                </c:pt>
                <c:pt idx="37215" formatCode="General">
                  <c:v>186.745</c:v>
                </c:pt>
                <c:pt idx="37216" formatCode="General">
                  <c:v>190.816</c:v>
                </c:pt>
                <c:pt idx="37217" formatCode="General">
                  <c:v>194.95500000000001</c:v>
                </c:pt>
                <c:pt idx="37218" formatCode="General">
                  <c:v>199.12899999999999</c:v>
                </c:pt>
                <c:pt idx="37219" formatCode="General">
                  <c:v>203.334</c:v>
                </c:pt>
                <c:pt idx="37220" formatCode="General">
                  <c:v>207.583</c:v>
                </c:pt>
                <c:pt idx="37221" formatCode="General">
                  <c:v>211.88900000000001</c:v>
                </c:pt>
                <c:pt idx="37222" formatCode="General">
                  <c:v>216.29</c:v>
                </c:pt>
                <c:pt idx="37223" formatCode="General">
                  <c:v>220.86600000000001</c:v>
                </c:pt>
                <c:pt idx="37224" formatCode="General">
                  <c:v>225.608</c:v>
                </c:pt>
                <c:pt idx="37225" formatCode="General">
                  <c:v>230.39500000000001</c:v>
                </c:pt>
                <c:pt idx="37226" formatCode="General">
                  <c:v>235.114</c:v>
                </c:pt>
                <c:pt idx="37227" formatCode="General">
                  <c:v>239.678</c:v>
                </c:pt>
                <c:pt idx="37228" formatCode="General">
                  <c:v>244.096</c:v>
                </c:pt>
                <c:pt idx="37229" formatCode="General">
                  <c:v>248.417</c:v>
                </c:pt>
                <c:pt idx="37230" formatCode="General">
                  <c:v>252.714</c:v>
                </c:pt>
                <c:pt idx="37231" formatCode="General">
                  <c:v>256.89299999999997</c:v>
                </c:pt>
                <c:pt idx="37232" formatCode="General">
                  <c:v>260.72399999999999</c:v>
                </c:pt>
                <c:pt idx="37233" formatCode="General">
                  <c:v>264.09199999999998</c:v>
                </c:pt>
                <c:pt idx="37234" formatCode="General">
                  <c:v>266.95499999999998</c:v>
                </c:pt>
                <c:pt idx="37235" formatCode="General">
                  <c:v>269.33600000000001</c:v>
                </c:pt>
                <c:pt idx="37236" formatCode="General">
                  <c:v>271.24200000000002</c:v>
                </c:pt>
                <c:pt idx="37237" formatCode="General">
                  <c:v>272.61</c:v>
                </c:pt>
                <c:pt idx="37238" formatCode="General">
                  <c:v>273.34899999999999</c:v>
                </c:pt>
                <c:pt idx="37239" formatCode="General">
                  <c:v>273.36799999999999</c:v>
                </c:pt>
                <c:pt idx="37240" formatCode="General">
                  <c:v>272.589</c:v>
                </c:pt>
                <c:pt idx="37241" formatCode="General">
                  <c:v>271.00200000000001</c:v>
                </c:pt>
                <c:pt idx="37242" formatCode="General">
                  <c:v>268.774</c:v>
                </c:pt>
                <c:pt idx="37243" formatCode="General">
                  <c:v>266.10899999999998</c:v>
                </c:pt>
                <c:pt idx="37244" formatCode="General">
                  <c:v>263.16800000000001</c:v>
                </c:pt>
                <c:pt idx="37245" formatCode="General">
                  <c:v>260.11599999999999</c:v>
                </c:pt>
                <c:pt idx="37246" formatCode="General">
                  <c:v>257.09399999999999</c:v>
                </c:pt>
                <c:pt idx="37247" formatCode="General">
                  <c:v>254.09299999999999</c:v>
                </c:pt>
                <c:pt idx="37248" formatCode="General">
                  <c:v>251.08199999999999</c:v>
                </c:pt>
                <c:pt idx="37249" formatCode="General">
                  <c:v>248.178</c:v>
                </c:pt>
                <c:pt idx="37250" formatCode="General">
                  <c:v>245.50899999999999</c:v>
                </c:pt>
                <c:pt idx="37251" formatCode="General">
                  <c:v>243.15899999999999</c:v>
                </c:pt>
                <c:pt idx="37252" formatCode="General">
                  <c:v>241.25700000000001</c:v>
                </c:pt>
                <c:pt idx="37253" formatCode="General">
                  <c:v>239.93700000000001</c:v>
                </c:pt>
                <c:pt idx="37254" formatCode="General">
                  <c:v>239.22499999999999</c:v>
                </c:pt>
                <c:pt idx="37255" formatCode="General">
                  <c:v>239.13300000000001</c:v>
                </c:pt>
                <c:pt idx="37256" formatCode="General">
                  <c:v>239.79300000000001</c:v>
                </c:pt>
                <c:pt idx="37257" formatCode="General">
                  <c:v>241.238</c:v>
                </c:pt>
                <c:pt idx="37258" formatCode="General">
                  <c:v>243.33799999999999</c:v>
                </c:pt>
                <c:pt idx="37259" formatCode="General">
                  <c:v>245.85400000000001</c:v>
                </c:pt>
                <c:pt idx="37260" formatCode="General">
                  <c:v>248.53200000000001</c:v>
                </c:pt>
                <c:pt idx="37261" formatCode="General">
                  <c:v>251.161</c:v>
                </c:pt>
                <c:pt idx="37262" formatCode="General">
                  <c:v>253.57599999999999</c:v>
                </c:pt>
                <c:pt idx="37263" formatCode="General">
                  <c:v>255.68700000000001</c:v>
                </c:pt>
                <c:pt idx="37264" formatCode="General">
                  <c:v>257.42200000000003</c:v>
                </c:pt>
                <c:pt idx="37265" formatCode="General">
                  <c:v>258.72699999999998</c:v>
                </c:pt>
                <c:pt idx="37266" formatCode="General">
                  <c:v>259.57400000000001</c:v>
                </c:pt>
                <c:pt idx="37267" formatCode="General">
                  <c:v>259.95800000000003</c:v>
                </c:pt>
                <c:pt idx="37268" formatCode="General">
                  <c:v>259.947</c:v>
                </c:pt>
                <c:pt idx="37269" formatCode="General">
                  <c:v>259.58999999999997</c:v>
                </c:pt>
                <c:pt idx="37270" formatCode="General">
                  <c:v>258.80799999999999</c:v>
                </c:pt>
                <c:pt idx="37271" formatCode="General">
                  <c:v>257.58100000000002</c:v>
                </c:pt>
                <c:pt idx="37272" formatCode="General">
                  <c:v>255.98500000000001</c:v>
                </c:pt>
                <c:pt idx="37273" formatCode="General">
                  <c:v>254.07900000000001</c:v>
                </c:pt>
                <c:pt idx="37274" formatCode="General">
                  <c:v>251.90199999999999</c:v>
                </c:pt>
                <c:pt idx="37275" formatCode="General">
                  <c:v>249.601</c:v>
                </c:pt>
                <c:pt idx="37276" formatCode="General">
                  <c:v>247.334</c:v>
                </c:pt>
                <c:pt idx="37277" formatCode="General">
                  <c:v>245.16200000000001</c:v>
                </c:pt>
                <c:pt idx="37278" formatCode="General">
                  <c:v>243.108</c:v>
                </c:pt>
                <c:pt idx="37279" formatCode="General">
                  <c:v>241.16300000000001</c:v>
                </c:pt>
                <c:pt idx="37280" formatCode="General">
                  <c:v>239.28100000000001</c:v>
                </c:pt>
                <c:pt idx="37281" formatCode="General">
                  <c:v>237.411</c:v>
                </c:pt>
                <c:pt idx="37282" formatCode="General">
                  <c:v>235.536</c:v>
                </c:pt>
                <c:pt idx="37283" formatCode="General">
                  <c:v>233.64500000000001</c:v>
                </c:pt>
                <c:pt idx="37284" formatCode="General">
                  <c:v>231.739</c:v>
                </c:pt>
                <c:pt idx="37285" formatCode="General">
                  <c:v>229.82300000000001</c:v>
                </c:pt>
                <c:pt idx="37286" formatCode="General">
                  <c:v>227.90899999999999</c:v>
                </c:pt>
                <c:pt idx="37287" formatCode="General">
                  <c:v>226.012</c:v>
                </c:pt>
                <c:pt idx="37288" formatCode="General">
                  <c:v>224.16300000000001</c:v>
                </c:pt>
                <c:pt idx="37289" formatCode="General">
                  <c:v>222.46</c:v>
                </c:pt>
                <c:pt idx="37290" formatCode="General">
                  <c:v>220.98099999999999</c:v>
                </c:pt>
                <c:pt idx="37291" formatCode="General">
                  <c:v>219.72499999999999</c:v>
                </c:pt>
                <c:pt idx="37292" formatCode="General">
                  <c:v>218.655</c:v>
                </c:pt>
                <c:pt idx="37293" formatCode="General">
                  <c:v>217.71</c:v>
                </c:pt>
                <c:pt idx="37294" formatCode="General">
                  <c:v>216.91300000000001</c:v>
                </c:pt>
                <c:pt idx="37295" formatCode="General">
                  <c:v>216.31100000000001</c:v>
                </c:pt>
                <c:pt idx="37296" formatCode="General">
                  <c:v>215.93799999999999</c:v>
                </c:pt>
                <c:pt idx="37297" formatCode="General">
                  <c:v>215.774</c:v>
                </c:pt>
                <c:pt idx="37298" formatCode="General">
                  <c:v>215.72800000000001</c:v>
                </c:pt>
                <c:pt idx="37299" formatCode="General">
                  <c:v>215.70699999999999</c:v>
                </c:pt>
                <c:pt idx="37300" formatCode="General">
                  <c:v>215.637</c:v>
                </c:pt>
                <c:pt idx="37301" formatCode="General">
                  <c:v>215.464</c:v>
                </c:pt>
                <c:pt idx="37302" formatCode="General">
                  <c:v>215.148</c:v>
                </c:pt>
                <c:pt idx="37303" formatCode="General">
                  <c:v>214.643</c:v>
                </c:pt>
                <c:pt idx="37304" formatCode="General">
                  <c:v>213.92599999999999</c:v>
                </c:pt>
                <c:pt idx="37305" formatCode="General">
                  <c:v>213.012</c:v>
                </c:pt>
                <c:pt idx="37306" formatCode="General">
                  <c:v>211.96600000000001</c:v>
                </c:pt>
                <c:pt idx="37307" formatCode="General">
                  <c:v>210.881</c:v>
                </c:pt>
                <c:pt idx="37308" formatCode="General">
                  <c:v>209.792</c:v>
                </c:pt>
                <c:pt idx="37309" formatCode="General">
                  <c:v>208.68</c:v>
                </c:pt>
                <c:pt idx="37310" formatCode="General">
                  <c:v>207.458</c:v>
                </c:pt>
                <c:pt idx="37311" formatCode="General">
                  <c:v>206.06</c:v>
                </c:pt>
                <c:pt idx="37312" formatCode="General">
                  <c:v>204.47800000000001</c:v>
                </c:pt>
                <c:pt idx="37313" formatCode="General">
                  <c:v>202.72499999999999</c:v>
                </c:pt>
                <c:pt idx="37314" formatCode="General">
                  <c:v>200.82300000000001</c:v>
                </c:pt>
                <c:pt idx="37315" formatCode="General">
                  <c:v>198.79499999999999</c:v>
                </c:pt>
                <c:pt idx="37316" formatCode="General">
                  <c:v>196.68700000000001</c:v>
                </c:pt>
                <c:pt idx="37317" formatCode="General">
                  <c:v>194.614</c:v>
                </c:pt>
                <c:pt idx="37318" formatCode="General">
                  <c:v>192.672</c:v>
                </c:pt>
                <c:pt idx="37319" formatCode="General">
                  <c:v>190.887</c:v>
                </c:pt>
                <c:pt idx="37320" formatCode="General">
                  <c:v>189.102</c:v>
                </c:pt>
                <c:pt idx="37321" formatCode="General">
                  <c:v>187.11</c:v>
                </c:pt>
                <c:pt idx="37322" formatCode="General">
                  <c:v>184.834</c:v>
                </c:pt>
                <c:pt idx="37323" formatCode="General">
                  <c:v>182.215</c:v>
                </c:pt>
                <c:pt idx="37324" formatCode="General">
                  <c:v>179.221</c:v>
                </c:pt>
                <c:pt idx="37325" formatCode="General">
                  <c:v>175.84100000000001</c:v>
                </c:pt>
                <c:pt idx="37326" formatCode="General">
                  <c:v>172.089</c:v>
                </c:pt>
                <c:pt idx="37327" formatCode="General">
                  <c:v>168.01499999999999</c:v>
                </c:pt>
                <c:pt idx="37328" formatCode="General">
                  <c:v>163.68100000000001</c:v>
                </c:pt>
                <c:pt idx="37329" formatCode="General">
                  <c:v>159.11500000000001</c:v>
                </c:pt>
                <c:pt idx="37330" formatCode="General">
                  <c:v>154.334</c:v>
                </c:pt>
                <c:pt idx="37331" formatCode="General">
                  <c:v>149.34899999999999</c:v>
                </c:pt>
                <c:pt idx="37332" formatCode="General">
                  <c:v>144.173</c:v>
                </c:pt>
                <c:pt idx="37333" formatCode="General">
                  <c:v>138.82599999999999</c:v>
                </c:pt>
                <c:pt idx="37334" formatCode="General">
                  <c:v>133.334</c:v>
                </c:pt>
                <c:pt idx="37335" formatCode="General">
                  <c:v>127.738</c:v>
                </c:pt>
                <c:pt idx="37336" formatCode="General">
                  <c:v>122.11799999999999</c:v>
                </c:pt>
                <c:pt idx="37337" formatCode="General">
                  <c:v>116.553</c:v>
                </c:pt>
                <c:pt idx="37338" formatCode="General">
                  <c:v>111.09399999999999</c:v>
                </c:pt>
                <c:pt idx="37339" formatCode="General">
                  <c:v>105.746</c:v>
                </c:pt>
                <c:pt idx="37340" formatCode="General">
                  <c:v>100.476</c:v>
                </c:pt>
                <c:pt idx="37341" formatCode="General">
                  <c:v>95.231300000000005</c:v>
                </c:pt>
                <c:pt idx="37342" formatCode="General">
                  <c:v>89.992099999999994</c:v>
                </c:pt>
                <c:pt idx="37343" formatCode="General">
                  <c:v>84.861800000000002</c:v>
                </c:pt>
                <c:pt idx="37344" formatCode="General">
                  <c:v>79.941999999999993</c:v>
                </c:pt>
                <c:pt idx="37345" formatCode="General">
                  <c:v>75.265699999999995</c:v>
                </c:pt>
                <c:pt idx="37346" formatCode="General">
                  <c:v>70.805599999999998</c:v>
                </c:pt>
                <c:pt idx="37347" formatCode="General">
                  <c:v>66.495500000000007</c:v>
                </c:pt>
                <c:pt idx="37348" formatCode="General">
                  <c:v>62.305900000000001</c:v>
                </c:pt>
                <c:pt idx="37349" formatCode="General">
                  <c:v>58.217399999999998</c:v>
                </c:pt>
                <c:pt idx="37350" formatCode="General">
                  <c:v>54.184699999999999</c:v>
                </c:pt>
                <c:pt idx="37351" formatCode="General">
                  <c:v>50.188800000000001</c:v>
                </c:pt>
                <c:pt idx="37352" formatCode="General">
                  <c:v>46.270699999999998</c:v>
                </c:pt>
                <c:pt idx="37353" formatCode="General">
                  <c:v>42.432699999999997</c:v>
                </c:pt>
                <c:pt idx="37354" formatCode="General">
                  <c:v>38.636899999999997</c:v>
                </c:pt>
                <c:pt idx="37355" formatCode="General">
                  <c:v>34.834099999999999</c:v>
                </c:pt>
                <c:pt idx="37356" formatCode="General">
                  <c:v>30.984000000000002</c:v>
                </c:pt>
                <c:pt idx="37357" formatCode="General">
                  <c:v>27.0884</c:v>
                </c:pt>
                <c:pt idx="37358" formatCode="General">
                  <c:v>23.131900000000002</c:v>
                </c:pt>
                <c:pt idx="37359" formatCode="General">
                  <c:v>19.0731</c:v>
                </c:pt>
                <c:pt idx="37360" formatCode="General">
                  <c:v>14.9373</c:v>
                </c:pt>
                <c:pt idx="37361" formatCode="General">
                  <c:v>10.789099999999999</c:v>
                </c:pt>
                <c:pt idx="37362" formatCode="General">
                  <c:v>6.5795199999999996</c:v>
                </c:pt>
                <c:pt idx="37363" formatCode="General">
                  <c:v>2.2122700000000002</c:v>
                </c:pt>
                <c:pt idx="37364" formatCode="General">
                  <c:v>-2.3847700000000001</c:v>
                </c:pt>
                <c:pt idx="37365" formatCode="General">
                  <c:v>-7.27203</c:v>
                </c:pt>
                <c:pt idx="37366" formatCode="General">
                  <c:v>-12.4773</c:v>
                </c:pt>
                <c:pt idx="37367" formatCode="General">
                  <c:v>-18.061599999999999</c:v>
                </c:pt>
                <c:pt idx="37368" formatCode="General">
                  <c:v>-24.084800000000001</c:v>
                </c:pt>
                <c:pt idx="37369" formatCode="General">
                  <c:v>-30.57</c:v>
                </c:pt>
                <c:pt idx="37370" formatCode="General">
                  <c:v>-37.535600000000002</c:v>
                </c:pt>
                <c:pt idx="37371" formatCode="General">
                  <c:v>-45.0062</c:v>
                </c:pt>
                <c:pt idx="37372" formatCode="General">
                  <c:v>-52.930999999999997</c:v>
                </c:pt>
                <c:pt idx="37373" formatCode="General">
                  <c:v>-61.167900000000003</c:v>
                </c:pt>
                <c:pt idx="37374" formatCode="General">
                  <c:v>-69.580299999999994</c:v>
                </c:pt>
                <c:pt idx="37375" formatCode="General">
                  <c:v>-78.045100000000005</c:v>
                </c:pt>
                <c:pt idx="37376" formatCode="General">
                  <c:v>-86.4</c:v>
                </c:pt>
                <c:pt idx="37377" formatCode="General">
                  <c:v>-94.490700000000004</c:v>
                </c:pt>
                <c:pt idx="37378" formatCode="General">
                  <c:v>-102.215</c:v>
                </c:pt>
                <c:pt idx="37379" formatCode="General">
                  <c:v>-109.497</c:v>
                </c:pt>
                <c:pt idx="37380" formatCode="General">
                  <c:v>-116.3</c:v>
                </c:pt>
                <c:pt idx="37381" formatCode="General">
                  <c:v>-122.57299999999999</c:v>
                </c:pt>
                <c:pt idx="37382" formatCode="General">
                  <c:v>-128.279</c:v>
                </c:pt>
                <c:pt idx="37383" formatCode="General">
                  <c:v>-133.46799999999999</c:v>
                </c:pt>
                <c:pt idx="37384" formatCode="General">
                  <c:v>-138.24100000000001</c:v>
                </c:pt>
                <c:pt idx="37385" formatCode="General">
                  <c:v>-142.739</c:v>
                </c:pt>
                <c:pt idx="37386" formatCode="General">
                  <c:v>-147.17400000000001</c:v>
                </c:pt>
                <c:pt idx="37387" formatCode="General">
                  <c:v>-151.726</c:v>
                </c:pt>
                <c:pt idx="37388" formatCode="General">
                  <c:v>-156.27699999999999</c:v>
                </c:pt>
                <c:pt idx="37389" formatCode="General">
                  <c:v>-160.64599999999999</c:v>
                </c:pt>
                <c:pt idx="37390" formatCode="General">
                  <c:v>-164.85400000000001</c:v>
                </c:pt>
                <c:pt idx="37391" formatCode="General">
                  <c:v>-168.92500000000001</c:v>
                </c:pt>
                <c:pt idx="37392" formatCode="General">
                  <c:v>-172.87899999999999</c:v>
                </c:pt>
                <c:pt idx="37393" formatCode="General">
                  <c:v>-177.01900000000001</c:v>
                </c:pt>
                <c:pt idx="37394" formatCode="General">
                  <c:v>-181.816</c:v>
                </c:pt>
                <c:pt idx="37395" formatCode="General">
                  <c:v>-187.327</c:v>
                </c:pt>
                <c:pt idx="37396" formatCode="General">
                  <c:v>-193.381</c:v>
                </c:pt>
                <c:pt idx="37397" formatCode="General">
                  <c:v>-199.815</c:v>
                </c:pt>
                <c:pt idx="37398" formatCode="General">
                  <c:v>-206.465</c:v>
                </c:pt>
                <c:pt idx="37399" formatCode="General">
                  <c:v>-213.21899999999999</c:v>
                </c:pt>
                <c:pt idx="37400" formatCode="General">
                  <c:v>-219.96799999999999</c:v>
                </c:pt>
                <c:pt idx="37401" formatCode="General">
                  <c:v>-226.62700000000001</c:v>
                </c:pt>
                <c:pt idx="37402" formatCode="General">
                  <c:v>-233.07900000000001</c:v>
                </c:pt>
                <c:pt idx="37403" formatCode="General">
                  <c:v>-239.208</c:v>
                </c:pt>
                <c:pt idx="37404" formatCode="General">
                  <c:v>-244.947</c:v>
                </c:pt>
                <c:pt idx="37405" formatCode="General">
                  <c:v>-250.239</c:v>
                </c:pt>
                <c:pt idx="37406" formatCode="General">
                  <c:v>-255.06200000000001</c:v>
                </c:pt>
                <c:pt idx="37407" formatCode="General">
                  <c:v>-259.39999999999998</c:v>
                </c:pt>
                <c:pt idx="37408" formatCode="General">
                  <c:v>-263.255</c:v>
                </c:pt>
                <c:pt idx="37409" formatCode="General">
                  <c:v>-266.68099999999998</c:v>
                </c:pt>
                <c:pt idx="37410" formatCode="General">
                  <c:v>-269.73899999999998</c:v>
                </c:pt>
                <c:pt idx="37411" formatCode="General">
                  <c:v>-272.43799999999999</c:v>
                </c:pt>
                <c:pt idx="37412" formatCode="General">
                  <c:v>-274.89699999999999</c:v>
                </c:pt>
                <c:pt idx="37413" formatCode="General">
                  <c:v>-277.32799999999997</c:v>
                </c:pt>
                <c:pt idx="37414" formatCode="General">
                  <c:v>-279.76299999999998</c:v>
                </c:pt>
                <c:pt idx="37415" formatCode="General">
                  <c:v>-282.11799999999999</c:v>
                </c:pt>
                <c:pt idx="37416" formatCode="General">
                  <c:v>-284.37599999999998</c:v>
                </c:pt>
                <c:pt idx="37417" formatCode="General">
                  <c:v>-286.53500000000003</c:v>
                </c:pt>
                <c:pt idx="37418" formatCode="General">
                  <c:v>-288.57499999999999</c:v>
                </c:pt>
                <c:pt idx="37419" formatCode="General">
                  <c:v>-290.48200000000003</c:v>
                </c:pt>
                <c:pt idx="37420" formatCode="General">
                  <c:v>-292.27</c:v>
                </c:pt>
                <c:pt idx="37421" formatCode="General">
                  <c:v>-293.94099999999997</c:v>
                </c:pt>
                <c:pt idx="37422" formatCode="General">
                  <c:v>-295.49200000000002</c:v>
                </c:pt>
                <c:pt idx="37423" formatCode="General">
                  <c:v>-296.93299999999999</c:v>
                </c:pt>
                <c:pt idx="37424" formatCode="General">
                  <c:v>-298.28199999999998</c:v>
                </c:pt>
                <c:pt idx="37425" formatCode="General">
                  <c:v>-299.58100000000002</c:v>
                </c:pt>
                <c:pt idx="37426" formatCode="General">
                  <c:v>-300.88400000000001</c:v>
                </c:pt>
                <c:pt idx="37427" formatCode="General">
                  <c:v>-302.23899999999998</c:v>
                </c:pt>
                <c:pt idx="37428" formatCode="General">
                  <c:v>-303.67200000000003</c:v>
                </c:pt>
                <c:pt idx="37429" formatCode="General">
                  <c:v>-305.19400000000002</c:v>
                </c:pt>
                <c:pt idx="37430" formatCode="General">
                  <c:v>-306.84300000000002</c:v>
                </c:pt>
                <c:pt idx="37431" formatCode="General">
                  <c:v>-308.66300000000001</c:v>
                </c:pt>
                <c:pt idx="37432" formatCode="General">
                  <c:v>-310.68200000000002</c:v>
                </c:pt>
                <c:pt idx="37433" formatCode="General">
                  <c:v>-312.91199999999998</c:v>
                </c:pt>
                <c:pt idx="37434" formatCode="General">
                  <c:v>-315.34199999999998</c:v>
                </c:pt>
                <c:pt idx="37435" formatCode="General">
                  <c:v>-317.892</c:v>
                </c:pt>
                <c:pt idx="37436" formatCode="General">
                  <c:v>-320.48099999999999</c:v>
                </c:pt>
                <c:pt idx="37437" formatCode="General">
                  <c:v>-323.18400000000003</c:v>
                </c:pt>
                <c:pt idx="37438" formatCode="General">
                  <c:v>-326.10700000000003</c:v>
                </c:pt>
                <c:pt idx="37439" formatCode="General">
                  <c:v>-329.33</c:v>
                </c:pt>
                <c:pt idx="37440" formatCode="General">
                  <c:v>-332.995</c:v>
                </c:pt>
                <c:pt idx="37441" formatCode="General">
                  <c:v>-337.24900000000002</c:v>
                </c:pt>
                <c:pt idx="37442" formatCode="General">
                  <c:v>-342.04599999999999</c:v>
                </c:pt>
                <c:pt idx="37443" formatCode="General">
                  <c:v>-347.23399999999998</c:v>
                </c:pt>
                <c:pt idx="37444" formatCode="General">
                  <c:v>-352.65300000000002</c:v>
                </c:pt>
                <c:pt idx="37445" formatCode="General">
                  <c:v>-358.24299999999999</c:v>
                </c:pt>
                <c:pt idx="37446" formatCode="General">
                  <c:v>-364.11900000000003</c:v>
                </c:pt>
                <c:pt idx="37447" formatCode="General">
                  <c:v>-370.33300000000003</c:v>
                </c:pt>
                <c:pt idx="37448" formatCode="General">
                  <c:v>-376.85899999999998</c:v>
                </c:pt>
                <c:pt idx="37449" formatCode="General">
                  <c:v>-383.63200000000001</c:v>
                </c:pt>
                <c:pt idx="37450" formatCode="General">
                  <c:v>-390.57100000000003</c:v>
                </c:pt>
                <c:pt idx="37451" formatCode="General">
                  <c:v>-397.572</c:v>
                </c:pt>
                <c:pt idx="37452" formatCode="General">
                  <c:v>-404.52300000000002</c:v>
                </c:pt>
                <c:pt idx="37453" formatCode="General">
                  <c:v>-411.33300000000003</c:v>
                </c:pt>
                <c:pt idx="37454" formatCode="General">
                  <c:v>-417.89299999999997</c:v>
                </c:pt>
                <c:pt idx="37455" formatCode="General">
                  <c:v>-424.10599999999999</c:v>
                </c:pt>
                <c:pt idx="37456" formatCode="General">
                  <c:v>-430.02699999999999</c:v>
                </c:pt>
                <c:pt idx="37457" formatCode="General">
                  <c:v>-435.77300000000002</c:v>
                </c:pt>
                <c:pt idx="37458" formatCode="General">
                  <c:v>-441.47300000000001</c:v>
                </c:pt>
                <c:pt idx="37459" formatCode="General">
                  <c:v>-447.23099999999999</c:v>
                </c:pt>
                <c:pt idx="37460" formatCode="General">
                  <c:v>-453.05399999999997</c:v>
                </c:pt>
                <c:pt idx="37461" formatCode="General">
                  <c:v>-459.00599999999997</c:v>
                </c:pt>
                <c:pt idx="37462" formatCode="General">
                  <c:v>-465.13799999999998</c:v>
                </c:pt>
                <c:pt idx="37463" formatCode="General">
                  <c:v>-471.209</c:v>
                </c:pt>
                <c:pt idx="37464" formatCode="General">
                  <c:v>-476.928</c:v>
                </c:pt>
                <c:pt idx="37465" formatCode="General">
                  <c:v>-482.14400000000001</c:v>
                </c:pt>
                <c:pt idx="37466" formatCode="General">
                  <c:v>-486.755</c:v>
                </c:pt>
                <c:pt idx="37467" formatCode="General">
                  <c:v>-490.74799999999999</c:v>
                </c:pt>
                <c:pt idx="37468" formatCode="General">
                  <c:v>-494.08</c:v>
                </c:pt>
                <c:pt idx="37469" formatCode="General">
                  <c:v>-496.702</c:v>
                </c:pt>
                <c:pt idx="37470" formatCode="General">
                  <c:v>-498.55200000000002</c:v>
                </c:pt>
                <c:pt idx="37471" formatCode="General">
                  <c:v>-499.577</c:v>
                </c:pt>
                <c:pt idx="37472" formatCode="General">
                  <c:v>-499.78199999999998</c:v>
                </c:pt>
                <c:pt idx="37473" formatCode="General">
                  <c:v>-499.22</c:v>
                </c:pt>
                <c:pt idx="37474" formatCode="General">
                  <c:v>-498.00200000000001</c:v>
                </c:pt>
                <c:pt idx="37475" formatCode="General">
                  <c:v>-496.28800000000001</c:v>
                </c:pt>
                <c:pt idx="37476" formatCode="General">
                  <c:v>-494.21199999999999</c:v>
                </c:pt>
                <c:pt idx="37477" formatCode="General">
                  <c:v>-491.79599999999999</c:v>
                </c:pt>
                <c:pt idx="37478" formatCode="General">
                  <c:v>-489.04</c:v>
                </c:pt>
                <c:pt idx="37479" formatCode="General">
                  <c:v>-485.94799999999998</c:v>
                </c:pt>
                <c:pt idx="37480" formatCode="General">
                  <c:v>-482.60899999999998</c:v>
                </c:pt>
                <c:pt idx="37481" formatCode="General">
                  <c:v>-479.18299999999999</c:v>
                </c:pt>
                <c:pt idx="37482" formatCode="General">
                  <c:v>-475.75700000000001</c:v>
                </c:pt>
                <c:pt idx="37483" formatCode="General">
                  <c:v>-472.36599999999999</c:v>
                </c:pt>
                <c:pt idx="37484" formatCode="General">
                  <c:v>-469.00099999999998</c:v>
                </c:pt>
                <c:pt idx="37485" formatCode="General">
                  <c:v>-465.654</c:v>
                </c:pt>
                <c:pt idx="37486" formatCode="General">
                  <c:v>-462.35899999999998</c:v>
                </c:pt>
                <c:pt idx="37487" formatCode="General">
                  <c:v>-459.161</c:v>
                </c:pt>
                <c:pt idx="37488" formatCode="General">
                  <c:v>-456.101</c:v>
                </c:pt>
                <c:pt idx="37489" formatCode="General">
                  <c:v>-453.2</c:v>
                </c:pt>
                <c:pt idx="37490" formatCode="General">
                  <c:v>-450.45499999999998</c:v>
                </c:pt>
                <c:pt idx="37491" formatCode="General">
                  <c:v>-447.822</c:v>
                </c:pt>
                <c:pt idx="37492" formatCode="General">
                  <c:v>-445.29</c:v>
                </c:pt>
                <c:pt idx="37493" formatCode="General">
                  <c:v>-442.93799999999999</c:v>
                </c:pt>
                <c:pt idx="37494" formatCode="General">
                  <c:v>-440.84</c:v>
                </c:pt>
                <c:pt idx="37495" formatCode="General">
                  <c:v>-439.036</c:v>
                </c:pt>
                <c:pt idx="37496" formatCode="General">
                  <c:v>-437.53399999999999</c:v>
                </c:pt>
                <c:pt idx="37497" formatCode="General">
                  <c:v>-436.29599999999999</c:v>
                </c:pt>
                <c:pt idx="37498" formatCode="General">
                  <c:v>-435.22500000000002</c:v>
                </c:pt>
                <c:pt idx="37499" formatCode="General">
                  <c:v>-434.185</c:v>
                </c:pt>
                <c:pt idx="37500" formatCode="General">
                  <c:v>-433.04399999999998</c:v>
                </c:pt>
                <c:pt idx="37501" formatCode="General">
                  <c:v>-431.83699999999999</c:v>
                </c:pt>
                <c:pt idx="37502" formatCode="General">
                  <c:v>-430.69</c:v>
                </c:pt>
                <c:pt idx="37503" formatCode="General">
                  <c:v>-429.66699999999997</c:v>
                </c:pt>
                <c:pt idx="37504" formatCode="General">
                  <c:v>-428.79</c:v>
                </c:pt>
                <c:pt idx="37505" formatCode="General">
                  <c:v>-427.99700000000001</c:v>
                </c:pt>
                <c:pt idx="37506" formatCode="General">
                  <c:v>-427.21899999999999</c:v>
                </c:pt>
                <c:pt idx="37507" formatCode="General">
                  <c:v>-426.40499999999997</c:v>
                </c:pt>
                <c:pt idx="37508" formatCode="General">
                  <c:v>-425.41</c:v>
                </c:pt>
                <c:pt idx="37509" formatCode="General">
                  <c:v>-424.07900000000001</c:v>
                </c:pt>
                <c:pt idx="37510" formatCode="General">
                  <c:v>-422.31799999999998</c:v>
                </c:pt>
                <c:pt idx="37511" formatCode="General">
                  <c:v>-420.05900000000003</c:v>
                </c:pt>
                <c:pt idx="37512" formatCode="General">
                  <c:v>-417.28300000000002</c:v>
                </c:pt>
                <c:pt idx="37513" formatCode="General">
                  <c:v>-413.97399999999999</c:v>
                </c:pt>
                <c:pt idx="37514" formatCode="General">
                  <c:v>-410.11099999999999</c:v>
                </c:pt>
                <c:pt idx="37515" formatCode="General">
                  <c:v>-405.71300000000002</c:v>
                </c:pt>
                <c:pt idx="37516" formatCode="General">
                  <c:v>-400.82</c:v>
                </c:pt>
                <c:pt idx="37517" formatCode="General">
                  <c:v>-395.48200000000003</c:v>
                </c:pt>
                <c:pt idx="37518" formatCode="General">
                  <c:v>-389.76299999999998</c:v>
                </c:pt>
                <c:pt idx="37519" formatCode="General">
                  <c:v>-383.72800000000001</c:v>
                </c:pt>
                <c:pt idx="37520" formatCode="General">
                  <c:v>-377.435</c:v>
                </c:pt>
                <c:pt idx="37521" formatCode="General">
                  <c:v>-370.92700000000002</c:v>
                </c:pt>
                <c:pt idx="37522" formatCode="General">
                  <c:v>-364.18299999999999</c:v>
                </c:pt>
                <c:pt idx="37523" formatCode="General">
                  <c:v>-357.16</c:v>
                </c:pt>
                <c:pt idx="37524" formatCode="General">
                  <c:v>-349.839</c:v>
                </c:pt>
                <c:pt idx="37525" formatCode="General">
                  <c:v>-342.221</c:v>
                </c:pt>
                <c:pt idx="37526" formatCode="General">
                  <c:v>-334.36</c:v>
                </c:pt>
                <c:pt idx="37527" formatCode="General">
                  <c:v>-326.34399999999999</c:v>
                </c:pt>
                <c:pt idx="37528" formatCode="General">
                  <c:v>-318.28100000000001</c:v>
                </c:pt>
                <c:pt idx="37529" formatCode="General">
                  <c:v>-310.44900000000001</c:v>
                </c:pt>
                <c:pt idx="37530" formatCode="General">
                  <c:v>-303.14400000000001</c:v>
                </c:pt>
                <c:pt idx="37531" formatCode="General">
                  <c:v>-296.411</c:v>
                </c:pt>
                <c:pt idx="37532" formatCode="General">
                  <c:v>-290.19600000000003</c:v>
                </c:pt>
                <c:pt idx="37533" formatCode="General">
                  <c:v>-284.41899999999998</c:v>
                </c:pt>
                <c:pt idx="37534" formatCode="General">
                  <c:v>-279.08100000000002</c:v>
                </c:pt>
                <c:pt idx="37535" formatCode="General">
                  <c:v>-274.262</c:v>
                </c:pt>
                <c:pt idx="37536" formatCode="General">
                  <c:v>-270.03500000000003</c:v>
                </c:pt>
                <c:pt idx="37537" formatCode="General">
                  <c:v>-266.41899999999998</c:v>
                </c:pt>
                <c:pt idx="37538" formatCode="General">
                  <c:v>-263.22000000000003</c:v>
                </c:pt>
                <c:pt idx="37539" formatCode="General">
                  <c:v>-260.23200000000003</c:v>
                </c:pt>
                <c:pt idx="37540" formatCode="General">
                  <c:v>-257.363</c:v>
                </c:pt>
                <c:pt idx="37541" formatCode="General">
                  <c:v>-254.477</c:v>
                </c:pt>
                <c:pt idx="37542" formatCode="General">
                  <c:v>-251.43600000000001</c:v>
                </c:pt>
                <c:pt idx="37543" formatCode="General">
                  <c:v>-248.108</c:v>
                </c:pt>
                <c:pt idx="37544" formatCode="General">
                  <c:v>-244.375</c:v>
                </c:pt>
                <c:pt idx="37545" formatCode="General">
                  <c:v>-240.167</c:v>
                </c:pt>
                <c:pt idx="37546" formatCode="General">
                  <c:v>-235.43299999999999</c:v>
                </c:pt>
                <c:pt idx="37547" formatCode="General">
                  <c:v>-230.14699999999999</c:v>
                </c:pt>
                <c:pt idx="37548" formatCode="General">
                  <c:v>-224.37899999999999</c:v>
                </c:pt>
                <c:pt idx="37549" formatCode="General">
                  <c:v>-218.251</c:v>
                </c:pt>
                <c:pt idx="37550" formatCode="General">
                  <c:v>-211.762</c:v>
                </c:pt>
                <c:pt idx="37551" formatCode="General">
                  <c:v>-204.83</c:v>
                </c:pt>
                <c:pt idx="37552" formatCode="General">
                  <c:v>-197.31899999999999</c:v>
                </c:pt>
                <c:pt idx="37553" formatCode="General">
                  <c:v>-189.08799999999999</c:v>
                </c:pt>
                <c:pt idx="37554" formatCode="General">
                  <c:v>-180.05</c:v>
                </c:pt>
                <c:pt idx="37555" formatCode="General">
                  <c:v>-170.27099999999999</c:v>
                </c:pt>
                <c:pt idx="37556" formatCode="General">
                  <c:v>-159.90299999999999</c:v>
                </c:pt>
                <c:pt idx="37557" formatCode="General">
                  <c:v>-149.001</c:v>
                </c:pt>
                <c:pt idx="37558" formatCode="General">
                  <c:v>-137.61500000000001</c:v>
                </c:pt>
                <c:pt idx="37559" formatCode="General">
                  <c:v>-125.839</c:v>
                </c:pt>
                <c:pt idx="37560" formatCode="General">
                  <c:v>-113.81100000000001</c:v>
                </c:pt>
                <c:pt idx="37561" formatCode="General">
                  <c:v>-101.702</c:v>
                </c:pt>
                <c:pt idx="37562" formatCode="General">
                  <c:v>-89.5869</c:v>
                </c:pt>
                <c:pt idx="37563" formatCode="General">
                  <c:v>-77.481700000000004</c:v>
                </c:pt>
                <c:pt idx="37564" formatCode="General">
                  <c:v>-65.544300000000007</c:v>
                </c:pt>
                <c:pt idx="37565" formatCode="General">
                  <c:v>-54.018700000000003</c:v>
                </c:pt>
                <c:pt idx="37566" formatCode="General">
                  <c:v>-43.191800000000001</c:v>
                </c:pt>
                <c:pt idx="37567" formatCode="General">
                  <c:v>-33.302500000000002</c:v>
                </c:pt>
                <c:pt idx="37568" formatCode="General">
                  <c:v>-24.462199999999999</c:v>
                </c:pt>
                <c:pt idx="37569" formatCode="General">
                  <c:v>-16.552199999999999</c:v>
                </c:pt>
                <c:pt idx="37570" formatCode="General">
                  <c:v>-9.3536199999999994</c:v>
                </c:pt>
                <c:pt idx="37571" formatCode="General">
                  <c:v>-2.7005400000000002</c:v>
                </c:pt>
                <c:pt idx="37572" formatCode="General">
                  <c:v>3.5444499999999999</c:v>
                </c:pt>
                <c:pt idx="37573" formatCode="General">
                  <c:v>9.4265000000000008</c:v>
                </c:pt>
                <c:pt idx="37574" formatCode="General">
                  <c:v>14.911799999999999</c:v>
                </c:pt>
                <c:pt idx="37575" formatCode="General">
                  <c:v>19.939800000000002</c:v>
                </c:pt>
                <c:pt idx="37576" formatCode="General">
                  <c:v>24.583400000000001</c:v>
                </c:pt>
                <c:pt idx="37577" formatCode="General">
                  <c:v>28.959099999999999</c:v>
                </c:pt>
                <c:pt idx="37578" formatCode="General">
                  <c:v>33.125399999999999</c:v>
                </c:pt>
                <c:pt idx="37579" formatCode="General">
                  <c:v>37.128500000000003</c:v>
                </c:pt>
                <c:pt idx="37580" formatCode="General">
                  <c:v>41.008200000000002</c:v>
                </c:pt>
                <c:pt idx="37581" formatCode="General">
                  <c:v>44.856900000000003</c:v>
                </c:pt>
                <c:pt idx="37582" formatCode="General">
                  <c:v>48.808</c:v>
                </c:pt>
                <c:pt idx="37583" formatCode="General">
                  <c:v>52.977699999999999</c:v>
                </c:pt>
                <c:pt idx="37584" formatCode="General">
                  <c:v>57.446399999999997</c:v>
                </c:pt>
                <c:pt idx="37585" formatCode="General">
                  <c:v>62.231900000000003</c:v>
                </c:pt>
                <c:pt idx="37586" formatCode="General">
                  <c:v>67.324200000000005</c:v>
                </c:pt>
                <c:pt idx="37587" formatCode="General">
                  <c:v>72.704300000000003</c:v>
                </c:pt>
                <c:pt idx="37588" formatCode="General">
                  <c:v>78.495099999999994</c:v>
                </c:pt>
                <c:pt idx="37589" formatCode="General">
                  <c:v>84.889200000000002</c:v>
                </c:pt>
                <c:pt idx="37590" formatCode="General">
                  <c:v>91.843800000000002</c:v>
                </c:pt>
                <c:pt idx="37591" formatCode="General">
                  <c:v>99.2286</c:v>
                </c:pt>
                <c:pt idx="37592" formatCode="General">
                  <c:v>106.934</c:v>
                </c:pt>
                <c:pt idx="37593" formatCode="General">
                  <c:v>114.845</c:v>
                </c:pt>
                <c:pt idx="37594" formatCode="General">
                  <c:v>122.886</c:v>
                </c:pt>
                <c:pt idx="37595" formatCode="General">
                  <c:v>131.00700000000001</c:v>
                </c:pt>
                <c:pt idx="37596" formatCode="General">
                  <c:v>139.18799999999999</c:v>
                </c:pt>
                <c:pt idx="37597" formatCode="General">
                  <c:v>147.44399999999999</c:v>
                </c:pt>
                <c:pt idx="37598" formatCode="General">
                  <c:v>155.797</c:v>
                </c:pt>
                <c:pt idx="37599" formatCode="General">
                  <c:v>164.268</c:v>
                </c:pt>
                <c:pt idx="37600" formatCode="General">
                  <c:v>172.89599999999999</c:v>
                </c:pt>
                <c:pt idx="37601" formatCode="General">
                  <c:v>181.721</c:v>
                </c:pt>
                <c:pt idx="37602" formatCode="General">
                  <c:v>190.68899999999999</c:v>
                </c:pt>
                <c:pt idx="37603" formatCode="General">
                  <c:v>199.68700000000001</c:v>
                </c:pt>
                <c:pt idx="37604" formatCode="General">
                  <c:v>208.51499999999999</c:v>
                </c:pt>
                <c:pt idx="37605" formatCode="General">
                  <c:v>216.98099999999999</c:v>
                </c:pt>
                <c:pt idx="37606" formatCode="General">
                  <c:v>225.03800000000001</c:v>
                </c:pt>
                <c:pt idx="37607" formatCode="General">
                  <c:v>232.75899999999999</c:v>
                </c:pt>
                <c:pt idx="37608" formatCode="General">
                  <c:v>240.297</c:v>
                </c:pt>
                <c:pt idx="37609" formatCode="General">
                  <c:v>247.81299999999999</c:v>
                </c:pt>
                <c:pt idx="37610" formatCode="General">
                  <c:v>255.42699999999999</c:v>
                </c:pt>
                <c:pt idx="37611" formatCode="General">
                  <c:v>263.09399999999999</c:v>
                </c:pt>
                <c:pt idx="37612" formatCode="General">
                  <c:v>270.67700000000002</c:v>
                </c:pt>
                <c:pt idx="37613" formatCode="General">
                  <c:v>277.94799999999998</c:v>
                </c:pt>
                <c:pt idx="37614" formatCode="General">
                  <c:v>284.73700000000002</c:v>
                </c:pt>
                <c:pt idx="37615" formatCode="General">
                  <c:v>291.02699999999999</c:v>
                </c:pt>
                <c:pt idx="37616" formatCode="General">
                  <c:v>296.88</c:v>
                </c:pt>
                <c:pt idx="37617" formatCode="General">
                  <c:v>302.39600000000002</c:v>
                </c:pt>
                <c:pt idx="37618" formatCode="General">
                  <c:v>307.64699999999999</c:v>
                </c:pt>
                <c:pt idx="37619" formatCode="General">
                  <c:v>312.68599999999998</c:v>
                </c:pt>
                <c:pt idx="37620" formatCode="General">
                  <c:v>317.54399999999998</c:v>
                </c:pt>
                <c:pt idx="37621" formatCode="General">
                  <c:v>322.22399999999999</c:v>
                </c:pt>
                <c:pt idx="37622" formatCode="General">
                  <c:v>326.71100000000001</c:v>
                </c:pt>
                <c:pt idx="37623" formatCode="General">
                  <c:v>331.02</c:v>
                </c:pt>
                <c:pt idx="37624" formatCode="General">
                  <c:v>335.178</c:v>
                </c:pt>
                <c:pt idx="37625" formatCode="General">
                  <c:v>339.19499999999999</c:v>
                </c:pt>
                <c:pt idx="37626" formatCode="General">
                  <c:v>343.10199999999998</c:v>
                </c:pt>
                <c:pt idx="37627" formatCode="General">
                  <c:v>346.99</c:v>
                </c:pt>
                <c:pt idx="37628" formatCode="General">
                  <c:v>350.97199999999998</c:v>
                </c:pt>
                <c:pt idx="37629" formatCode="General">
                  <c:v>355.149</c:v>
                </c:pt>
                <c:pt idx="37630" formatCode="General">
                  <c:v>359.46300000000002</c:v>
                </c:pt>
                <c:pt idx="37631" formatCode="General">
                  <c:v>363.82499999999999</c:v>
                </c:pt>
                <c:pt idx="37632" formatCode="General">
                  <c:v>368.322</c:v>
                </c:pt>
                <c:pt idx="37633" formatCode="General">
                  <c:v>373.072</c:v>
                </c:pt>
                <c:pt idx="37634" formatCode="General">
                  <c:v>378.17599999999999</c:v>
                </c:pt>
                <c:pt idx="37635" formatCode="General">
                  <c:v>383.63099999999997</c:v>
                </c:pt>
                <c:pt idx="37636" formatCode="General">
                  <c:v>389.34</c:v>
                </c:pt>
                <c:pt idx="37637" formatCode="General">
                  <c:v>395.226</c:v>
                </c:pt>
                <c:pt idx="37638" formatCode="General">
                  <c:v>401.24</c:v>
                </c:pt>
                <c:pt idx="37639" formatCode="General">
                  <c:v>407.42</c:v>
                </c:pt>
                <c:pt idx="37640" formatCode="General">
                  <c:v>413.85899999999998</c:v>
                </c:pt>
                <c:pt idx="37641" formatCode="General">
                  <c:v>420.63900000000001</c:v>
                </c:pt>
                <c:pt idx="37642" formatCode="General">
                  <c:v>427.68599999999998</c:v>
                </c:pt>
                <c:pt idx="37643" formatCode="General">
                  <c:v>434.83600000000001</c:v>
                </c:pt>
                <c:pt idx="37644" formatCode="General">
                  <c:v>441.95299999999997</c:v>
                </c:pt>
                <c:pt idx="37645" formatCode="General">
                  <c:v>448.95100000000002</c:v>
                </c:pt>
                <c:pt idx="37646" formatCode="General">
                  <c:v>455.87799999999999</c:v>
                </c:pt>
                <c:pt idx="37647" formatCode="General">
                  <c:v>462.77100000000002</c:v>
                </c:pt>
                <c:pt idx="37648" formatCode="General">
                  <c:v>469.59</c:v>
                </c:pt>
                <c:pt idx="37649" formatCode="General">
                  <c:v>476.25700000000001</c:v>
                </c:pt>
                <c:pt idx="37650" formatCode="General">
                  <c:v>482.68400000000003</c:v>
                </c:pt>
                <c:pt idx="37651" formatCode="General">
                  <c:v>488.90800000000002</c:v>
                </c:pt>
                <c:pt idx="37652" formatCode="General">
                  <c:v>494.91</c:v>
                </c:pt>
                <c:pt idx="37653" formatCode="General">
                  <c:v>500.43700000000001</c:v>
                </c:pt>
                <c:pt idx="37654" formatCode="General">
                  <c:v>505.35899999999998</c:v>
                </c:pt>
                <c:pt idx="37655" formatCode="General">
                  <c:v>509.74299999999999</c:v>
                </c:pt>
                <c:pt idx="37656" formatCode="General">
                  <c:v>513.70699999999999</c:v>
                </c:pt>
                <c:pt idx="37657" formatCode="General">
                  <c:v>517.36699999999996</c:v>
                </c:pt>
                <c:pt idx="37658" formatCode="General">
                  <c:v>520.79200000000003</c:v>
                </c:pt>
                <c:pt idx="37659" formatCode="General">
                  <c:v>524.02800000000002</c:v>
                </c:pt>
                <c:pt idx="37660" formatCode="General">
                  <c:v>527.072</c:v>
                </c:pt>
                <c:pt idx="37661" formatCode="General">
                  <c:v>529.93499999999995</c:v>
                </c:pt>
                <c:pt idx="37662" formatCode="General">
                  <c:v>532.66399999999999</c:v>
                </c:pt>
                <c:pt idx="37663" formatCode="General">
                  <c:v>535.40200000000004</c:v>
                </c:pt>
                <c:pt idx="37664" formatCode="General">
                  <c:v>538.31799999999998</c:v>
                </c:pt>
                <c:pt idx="37665" formatCode="General">
                  <c:v>541.60500000000002</c:v>
                </c:pt>
                <c:pt idx="37666" formatCode="General">
                  <c:v>545.39300000000003</c:v>
                </c:pt>
                <c:pt idx="37667" formatCode="General">
                  <c:v>549.62199999999996</c:v>
                </c:pt>
                <c:pt idx="37668" formatCode="General">
                  <c:v>554.10500000000002</c:v>
                </c:pt>
                <c:pt idx="37669" formatCode="General">
                  <c:v>558.59199999999998</c:v>
                </c:pt>
                <c:pt idx="37670" formatCode="General">
                  <c:v>562.83100000000002</c:v>
                </c:pt>
                <c:pt idx="37671" formatCode="General">
                  <c:v>566.62900000000002</c:v>
                </c:pt>
                <c:pt idx="37672" formatCode="General">
                  <c:v>569.91499999999996</c:v>
                </c:pt>
                <c:pt idx="37673" formatCode="General">
                  <c:v>572.71500000000003</c:v>
                </c:pt>
                <c:pt idx="37674" formatCode="General">
                  <c:v>575.13800000000003</c:v>
                </c:pt>
                <c:pt idx="37675" formatCode="General">
                  <c:v>577.38400000000001</c:v>
                </c:pt>
                <c:pt idx="37676" formatCode="General">
                  <c:v>579.66</c:v>
                </c:pt>
                <c:pt idx="37677" formatCode="General">
                  <c:v>582.03499999999997</c:v>
                </c:pt>
                <c:pt idx="37678" formatCode="General">
                  <c:v>584.50400000000002</c:v>
                </c:pt>
                <c:pt idx="37679" formatCode="General">
                  <c:v>587.005</c:v>
                </c:pt>
                <c:pt idx="37680" formatCode="General">
                  <c:v>589.43700000000001</c:v>
                </c:pt>
                <c:pt idx="37681" formatCode="General">
                  <c:v>591.69899999999996</c:v>
                </c:pt>
                <c:pt idx="37682" formatCode="General">
                  <c:v>593.625</c:v>
                </c:pt>
                <c:pt idx="37683" formatCode="General">
                  <c:v>595.03499999999997</c:v>
                </c:pt>
                <c:pt idx="37684" formatCode="General">
                  <c:v>595.923</c:v>
                </c:pt>
                <c:pt idx="37685" formatCode="General">
                  <c:v>596.37300000000005</c:v>
                </c:pt>
                <c:pt idx="37686" formatCode="General">
                  <c:v>596.47299999999996</c:v>
                </c:pt>
                <c:pt idx="37687" formatCode="General">
                  <c:v>596.37599999999998</c:v>
                </c:pt>
                <c:pt idx="37688" formatCode="General">
                  <c:v>596.26</c:v>
                </c:pt>
                <c:pt idx="37689" formatCode="General">
                  <c:v>596.20899999999995</c:v>
                </c:pt>
                <c:pt idx="37690" formatCode="General">
                  <c:v>596.21500000000003</c:v>
                </c:pt>
                <c:pt idx="37691" formatCode="General">
                  <c:v>596.16999999999996</c:v>
                </c:pt>
                <c:pt idx="37692" formatCode="General">
                  <c:v>595.95000000000005</c:v>
                </c:pt>
                <c:pt idx="37693" formatCode="General">
                  <c:v>595.51599999999996</c:v>
                </c:pt>
                <c:pt idx="37694" formatCode="General">
                  <c:v>594.85900000000004</c:v>
                </c:pt>
                <c:pt idx="37695" formatCode="General">
                  <c:v>594.03300000000002</c:v>
                </c:pt>
                <c:pt idx="37696" formatCode="General">
                  <c:v>593.02499999999998</c:v>
                </c:pt>
                <c:pt idx="37697" formatCode="General">
                  <c:v>591.78</c:v>
                </c:pt>
                <c:pt idx="37698" formatCode="General">
                  <c:v>590.24099999999999</c:v>
                </c:pt>
                <c:pt idx="37699" formatCode="General">
                  <c:v>588.37900000000002</c:v>
                </c:pt>
                <c:pt idx="37700" formatCode="General">
                  <c:v>586.25199999999995</c:v>
                </c:pt>
                <c:pt idx="37701" formatCode="General">
                  <c:v>583.92600000000004</c:v>
                </c:pt>
                <c:pt idx="37702" formatCode="General">
                  <c:v>581.44799999999998</c:v>
                </c:pt>
                <c:pt idx="37703" formatCode="General">
                  <c:v>578.90499999999997</c:v>
                </c:pt>
                <c:pt idx="37704" formatCode="General">
                  <c:v>576.39300000000003</c:v>
                </c:pt>
                <c:pt idx="37705" formatCode="General">
                  <c:v>573.99800000000005</c:v>
                </c:pt>
                <c:pt idx="37706" formatCode="General">
                  <c:v>571.76400000000001</c:v>
                </c:pt>
                <c:pt idx="37707" formatCode="General">
                  <c:v>569.65899999999999</c:v>
                </c:pt>
                <c:pt idx="37708" formatCode="General">
                  <c:v>567.62199999999996</c:v>
                </c:pt>
                <c:pt idx="37709" formatCode="General">
                  <c:v>565.59299999999996</c:v>
                </c:pt>
                <c:pt idx="37710" formatCode="General">
                  <c:v>563.52</c:v>
                </c:pt>
                <c:pt idx="37711" formatCode="General">
                  <c:v>561.36400000000003</c:v>
                </c:pt>
                <c:pt idx="37712" formatCode="General">
                  <c:v>559.12199999999996</c:v>
                </c:pt>
                <c:pt idx="37713" formatCode="General">
                  <c:v>556.80999999999995</c:v>
                </c:pt>
                <c:pt idx="37714" formatCode="General">
                  <c:v>554.45899999999995</c:v>
                </c:pt>
                <c:pt idx="37715" formatCode="General">
                  <c:v>552.10400000000004</c:v>
                </c:pt>
                <c:pt idx="37716" formatCode="General">
                  <c:v>549.76599999999996</c:v>
                </c:pt>
                <c:pt idx="37717" formatCode="General">
                  <c:v>547.43700000000001</c:v>
                </c:pt>
                <c:pt idx="37718" formatCode="General">
                  <c:v>545.09500000000003</c:v>
                </c:pt>
                <c:pt idx="37719" formatCode="General">
                  <c:v>542.77700000000004</c:v>
                </c:pt>
                <c:pt idx="37720" formatCode="General">
                  <c:v>540.41300000000001</c:v>
                </c:pt>
                <c:pt idx="37721" formatCode="General">
                  <c:v>537.73400000000004</c:v>
                </c:pt>
                <c:pt idx="37722" formatCode="General">
                  <c:v>534.58600000000001</c:v>
                </c:pt>
                <c:pt idx="37723" formatCode="General">
                  <c:v>530.98599999999999</c:v>
                </c:pt>
                <c:pt idx="37724" formatCode="General">
                  <c:v>527.13199999999995</c:v>
                </c:pt>
                <c:pt idx="37725" formatCode="General">
                  <c:v>523.26700000000005</c:v>
                </c:pt>
                <c:pt idx="37726" formatCode="General">
                  <c:v>519.49199999999996</c:v>
                </c:pt>
                <c:pt idx="37727" formatCode="General">
                  <c:v>515.86099999999999</c:v>
                </c:pt>
                <c:pt idx="37728" formatCode="General">
                  <c:v>512.35199999999998</c:v>
                </c:pt>
                <c:pt idx="37729" formatCode="General">
                  <c:v>508.88600000000002</c:v>
                </c:pt>
                <c:pt idx="37730" formatCode="General">
                  <c:v>505.375</c:v>
                </c:pt>
                <c:pt idx="37731" formatCode="General">
                  <c:v>501.81299999999999</c:v>
                </c:pt>
                <c:pt idx="37732" formatCode="General">
                  <c:v>498.21</c:v>
                </c:pt>
                <c:pt idx="37733" formatCode="General">
                  <c:v>494.54199999999997</c:v>
                </c:pt>
                <c:pt idx="37734" formatCode="General">
                  <c:v>490.80200000000002</c:v>
                </c:pt>
                <c:pt idx="37735" formatCode="General">
                  <c:v>487.02800000000002</c:v>
                </c:pt>
                <c:pt idx="37736" formatCode="General">
                  <c:v>483.24</c:v>
                </c:pt>
                <c:pt idx="37737" formatCode="General">
                  <c:v>479.43799999999999</c:v>
                </c:pt>
                <c:pt idx="37738" formatCode="General">
                  <c:v>475.649</c:v>
                </c:pt>
                <c:pt idx="37739" formatCode="General">
                  <c:v>471.86900000000003</c:v>
                </c:pt>
                <c:pt idx="37740" formatCode="General">
                  <c:v>467.96899999999999</c:v>
                </c:pt>
                <c:pt idx="37741" formatCode="General">
                  <c:v>463.80399999999997</c:v>
                </c:pt>
                <c:pt idx="37742" formatCode="General">
                  <c:v>459.27199999999999</c:v>
                </c:pt>
                <c:pt idx="37743" formatCode="General">
                  <c:v>454.36200000000002</c:v>
                </c:pt>
                <c:pt idx="37744" formatCode="General">
                  <c:v>449.12299999999999</c:v>
                </c:pt>
                <c:pt idx="37745" formatCode="General">
                  <c:v>443.49700000000001</c:v>
                </c:pt>
                <c:pt idx="37746" formatCode="General">
                  <c:v>437.416</c:v>
                </c:pt>
                <c:pt idx="37747" formatCode="General">
                  <c:v>430.89800000000002</c:v>
                </c:pt>
                <c:pt idx="37748" formatCode="General">
                  <c:v>423.95499999999998</c:v>
                </c:pt>
                <c:pt idx="37749" formatCode="General">
                  <c:v>416.584</c:v>
                </c:pt>
                <c:pt idx="37750" formatCode="General">
                  <c:v>408.92099999999999</c:v>
                </c:pt>
                <c:pt idx="37751" formatCode="General">
                  <c:v>401.19299999999998</c:v>
                </c:pt>
                <c:pt idx="37752" formatCode="General">
                  <c:v>393.61700000000002</c:v>
                </c:pt>
                <c:pt idx="37753" formatCode="General">
                  <c:v>386.31900000000002</c:v>
                </c:pt>
                <c:pt idx="37754" formatCode="General">
                  <c:v>379.26499999999999</c:v>
                </c:pt>
                <c:pt idx="37755" formatCode="General">
                  <c:v>372.411</c:v>
                </c:pt>
                <c:pt idx="37756" formatCode="General">
                  <c:v>365.74200000000002</c:v>
                </c:pt>
                <c:pt idx="37757" formatCode="General">
                  <c:v>359.12400000000002</c:v>
                </c:pt>
                <c:pt idx="37758" formatCode="General">
                  <c:v>352.38499999999999</c:v>
                </c:pt>
                <c:pt idx="37759" formatCode="General">
                  <c:v>345.47500000000002</c:v>
                </c:pt>
                <c:pt idx="37760" formatCode="General">
                  <c:v>338.4</c:v>
                </c:pt>
                <c:pt idx="37761" formatCode="General">
                  <c:v>331.262</c:v>
                </c:pt>
                <c:pt idx="37762" formatCode="General">
                  <c:v>324.18700000000001</c:v>
                </c:pt>
                <c:pt idx="37763" formatCode="General">
                  <c:v>317.25599999999997</c:v>
                </c:pt>
                <c:pt idx="37764" formatCode="General">
                  <c:v>310.46300000000002</c:v>
                </c:pt>
                <c:pt idx="37765" formatCode="General">
                  <c:v>303.74799999999999</c:v>
                </c:pt>
                <c:pt idx="37766" formatCode="General">
                  <c:v>296.94799999999998</c:v>
                </c:pt>
                <c:pt idx="37767" formatCode="General">
                  <c:v>289.875</c:v>
                </c:pt>
                <c:pt idx="37768" formatCode="General">
                  <c:v>282.41000000000003</c:v>
                </c:pt>
                <c:pt idx="37769" formatCode="General">
                  <c:v>274.42099999999999</c:v>
                </c:pt>
                <c:pt idx="37770" formatCode="General">
                  <c:v>265.80399999999997</c:v>
                </c:pt>
                <c:pt idx="37771" formatCode="General">
                  <c:v>256.55599999999998</c:v>
                </c:pt>
                <c:pt idx="37772" formatCode="General">
                  <c:v>246.80600000000001</c:v>
                </c:pt>
                <c:pt idx="37773" formatCode="General">
                  <c:v>236.89</c:v>
                </c:pt>
                <c:pt idx="37774" formatCode="General">
                  <c:v>227.02199999999999</c:v>
                </c:pt>
                <c:pt idx="37775" formatCode="General">
                  <c:v>217.11</c:v>
                </c:pt>
                <c:pt idx="37776" formatCode="General">
                  <c:v>207.10900000000001</c:v>
                </c:pt>
                <c:pt idx="37777" formatCode="General">
                  <c:v>197.04900000000001</c:v>
                </c:pt>
                <c:pt idx="37778" formatCode="General">
                  <c:v>187.072</c:v>
                </c:pt>
                <c:pt idx="37779" formatCode="General">
                  <c:v>177.31899999999999</c:v>
                </c:pt>
                <c:pt idx="37780" formatCode="General">
                  <c:v>167.75299999999999</c:v>
                </c:pt>
                <c:pt idx="37781" formatCode="General">
                  <c:v>158.31700000000001</c:v>
                </c:pt>
                <c:pt idx="37782" formatCode="General">
                  <c:v>148.99799999999999</c:v>
                </c:pt>
                <c:pt idx="37783" formatCode="General">
                  <c:v>139.79499999999999</c:v>
                </c:pt>
                <c:pt idx="37784" formatCode="General">
                  <c:v>130.72999999999999</c:v>
                </c:pt>
                <c:pt idx="37785" formatCode="General">
                  <c:v>121.9</c:v>
                </c:pt>
                <c:pt idx="37786" formatCode="General">
                  <c:v>113.423</c:v>
                </c:pt>
                <c:pt idx="37787" formatCode="General">
                  <c:v>105.42400000000001</c:v>
                </c:pt>
                <c:pt idx="37788" formatCode="General">
                  <c:v>97.969300000000004</c:v>
                </c:pt>
                <c:pt idx="37789" formatCode="General">
                  <c:v>91.004300000000001</c:v>
                </c:pt>
                <c:pt idx="37790" formatCode="General">
                  <c:v>84.480099999999993</c:v>
                </c:pt>
                <c:pt idx="37791" formatCode="General">
                  <c:v>78.358400000000003</c:v>
                </c:pt>
                <c:pt idx="37792" formatCode="General">
                  <c:v>72.513400000000004</c:v>
                </c:pt>
                <c:pt idx="37793" formatCode="General">
                  <c:v>66.7971</c:v>
                </c:pt>
                <c:pt idx="37794" formatCode="General">
                  <c:v>61.1023</c:v>
                </c:pt>
                <c:pt idx="37795" formatCode="General">
                  <c:v>55.390099999999997</c:v>
                </c:pt>
                <c:pt idx="37796" formatCode="General">
                  <c:v>49.7059</c:v>
                </c:pt>
                <c:pt idx="37797" formatCode="General">
                  <c:v>44.005800000000001</c:v>
                </c:pt>
                <c:pt idx="37798" formatCode="General">
                  <c:v>38.197699999999998</c:v>
                </c:pt>
                <c:pt idx="37799" formatCode="General">
                  <c:v>32.195599999999999</c:v>
                </c:pt>
                <c:pt idx="37800" formatCode="General">
                  <c:v>25.958300000000001</c:v>
                </c:pt>
                <c:pt idx="37801" formatCode="General">
                  <c:v>19.567399999999999</c:v>
                </c:pt>
                <c:pt idx="37802" formatCode="General">
                  <c:v>13.0794</c:v>
                </c:pt>
                <c:pt idx="37803" formatCode="General">
                  <c:v>6.4729700000000001</c:v>
                </c:pt>
                <c:pt idx="37804" formatCode="General">
                  <c:v>-0.37862800000000002</c:v>
                </c:pt>
                <c:pt idx="37805" formatCode="General">
                  <c:v>-7.6391299999999998</c:v>
                </c:pt>
                <c:pt idx="37806" formatCode="General">
                  <c:v>-15.3636</c:v>
                </c:pt>
                <c:pt idx="37807" formatCode="General">
                  <c:v>-23.541899999999998</c:v>
                </c:pt>
                <c:pt idx="37808" formatCode="General">
                  <c:v>-32.121699999999997</c:v>
                </c:pt>
                <c:pt idx="37809" formatCode="General">
                  <c:v>-40.997199999999999</c:v>
                </c:pt>
                <c:pt idx="37810" formatCode="General">
                  <c:v>-50.040900000000001</c:v>
                </c:pt>
                <c:pt idx="37811" formatCode="General">
                  <c:v>-59.160699999999999</c:v>
                </c:pt>
                <c:pt idx="37812" formatCode="General">
                  <c:v>-68.288499999999999</c:v>
                </c:pt>
                <c:pt idx="37813" formatCode="General">
                  <c:v>-77.2864</c:v>
                </c:pt>
                <c:pt idx="37814" formatCode="General">
                  <c:v>-86.016900000000007</c:v>
                </c:pt>
                <c:pt idx="37815" formatCode="General">
                  <c:v>-94.4114</c:v>
                </c:pt>
                <c:pt idx="37816" formatCode="General">
                  <c:v>-102.45</c:v>
                </c:pt>
                <c:pt idx="37817" formatCode="General">
                  <c:v>-110.17</c:v>
                </c:pt>
                <c:pt idx="37818" formatCode="General">
                  <c:v>-117.62</c:v>
                </c:pt>
                <c:pt idx="37819" formatCode="General">
                  <c:v>-124.874</c:v>
                </c:pt>
                <c:pt idx="37820" formatCode="General">
                  <c:v>-132.18899999999999</c:v>
                </c:pt>
                <c:pt idx="37821" formatCode="General">
                  <c:v>-139.75</c:v>
                </c:pt>
                <c:pt idx="37822" formatCode="General">
                  <c:v>-147.483</c:v>
                </c:pt>
                <c:pt idx="37823" formatCode="General">
                  <c:v>-155.31100000000001</c:v>
                </c:pt>
                <c:pt idx="37824" formatCode="General">
                  <c:v>-163.19300000000001</c:v>
                </c:pt>
                <c:pt idx="37825" formatCode="General">
                  <c:v>-171.05799999999999</c:v>
                </c:pt>
                <c:pt idx="37826" formatCode="General">
                  <c:v>-178.83799999999999</c:v>
                </c:pt>
                <c:pt idx="37827" formatCode="General">
                  <c:v>-186.54</c:v>
                </c:pt>
                <c:pt idx="37828" formatCode="General">
                  <c:v>-194.18299999999999</c:v>
                </c:pt>
                <c:pt idx="37829" formatCode="General">
                  <c:v>-201.76900000000001</c:v>
                </c:pt>
                <c:pt idx="37830" formatCode="General">
                  <c:v>-209.30600000000001</c:v>
                </c:pt>
                <c:pt idx="37831" formatCode="General">
                  <c:v>-216.80600000000001</c:v>
                </c:pt>
                <c:pt idx="37832" formatCode="General">
                  <c:v>-224.21899999999999</c:v>
                </c:pt>
                <c:pt idx="37833" formatCode="General">
                  <c:v>-231.50200000000001</c:v>
                </c:pt>
                <c:pt idx="37834" formatCode="General">
                  <c:v>-238.72800000000001</c:v>
                </c:pt>
                <c:pt idx="37835" formatCode="General">
                  <c:v>-245.90899999999999</c:v>
                </c:pt>
                <c:pt idx="37836" formatCode="General">
                  <c:v>-252.93700000000001</c:v>
                </c:pt>
                <c:pt idx="37837" formatCode="General">
                  <c:v>-259.83600000000001</c:v>
                </c:pt>
                <c:pt idx="37838" formatCode="General">
                  <c:v>-266.74700000000001</c:v>
                </c:pt>
                <c:pt idx="37839" formatCode="General">
                  <c:v>-273.72800000000001</c:v>
                </c:pt>
                <c:pt idx="37840" formatCode="General">
                  <c:v>-280.76400000000001</c:v>
                </c:pt>
                <c:pt idx="37841" formatCode="General">
                  <c:v>-287.77300000000002</c:v>
                </c:pt>
                <c:pt idx="37842" formatCode="General">
                  <c:v>-294.68599999999998</c:v>
                </c:pt>
                <c:pt idx="37843" formatCode="General">
                  <c:v>-301.488</c:v>
                </c:pt>
                <c:pt idx="37844" formatCode="General">
                  <c:v>-308.166</c:v>
                </c:pt>
                <c:pt idx="37845" formatCode="General">
                  <c:v>-314.71600000000001</c:v>
                </c:pt>
                <c:pt idx="37846" formatCode="General">
                  <c:v>-321.13200000000001</c:v>
                </c:pt>
                <c:pt idx="37847" formatCode="General">
                  <c:v>-327.41699999999997</c:v>
                </c:pt>
                <c:pt idx="37848" formatCode="General">
                  <c:v>-333.58499999999998</c:v>
                </c:pt>
                <c:pt idx="37849" formatCode="General">
                  <c:v>-339.64600000000002</c:v>
                </c:pt>
                <c:pt idx="37850" formatCode="General">
                  <c:v>-345.596</c:v>
                </c:pt>
                <c:pt idx="37851" formatCode="General">
                  <c:v>-351.43299999999999</c:v>
                </c:pt>
                <c:pt idx="37852" formatCode="General">
                  <c:v>-357.15600000000001</c:v>
                </c:pt>
                <c:pt idx="37853" formatCode="General">
                  <c:v>-362.72199999999998</c:v>
                </c:pt>
                <c:pt idx="37854" formatCode="General">
                  <c:v>-368.05900000000003</c:v>
                </c:pt>
                <c:pt idx="37855" formatCode="General">
                  <c:v>-373.077</c:v>
                </c:pt>
                <c:pt idx="37856" formatCode="General">
                  <c:v>-377.73399999999998</c:v>
                </c:pt>
                <c:pt idx="37857" formatCode="General">
                  <c:v>-382.07499999999999</c:v>
                </c:pt>
                <c:pt idx="37858" formatCode="General">
                  <c:v>-386.19</c:v>
                </c:pt>
                <c:pt idx="37859" formatCode="General">
                  <c:v>-390.17599999999999</c:v>
                </c:pt>
                <c:pt idx="37860" formatCode="General">
                  <c:v>-394.15499999999997</c:v>
                </c:pt>
                <c:pt idx="37861" formatCode="General">
                  <c:v>-398.25200000000001</c:v>
                </c:pt>
                <c:pt idx="37862" formatCode="General">
                  <c:v>-402.54399999999998</c:v>
                </c:pt>
                <c:pt idx="37863" formatCode="General">
                  <c:v>-407.12400000000002</c:v>
                </c:pt>
                <c:pt idx="37864" formatCode="General">
                  <c:v>-412.07400000000001</c:v>
                </c:pt>
                <c:pt idx="37865" formatCode="General">
                  <c:v>-417.21699999999998</c:v>
                </c:pt>
                <c:pt idx="37866" formatCode="General">
                  <c:v>-422.31200000000001</c:v>
                </c:pt>
                <c:pt idx="37867" formatCode="General">
                  <c:v>-427.36</c:v>
                </c:pt>
                <c:pt idx="37868" formatCode="General">
                  <c:v>-432.38900000000001</c:v>
                </c:pt>
                <c:pt idx="37869" formatCode="General">
                  <c:v>-437.40699999999998</c:v>
                </c:pt>
                <c:pt idx="37870" formatCode="General">
                  <c:v>-442.41699999999997</c:v>
                </c:pt>
                <c:pt idx="37871" formatCode="General">
                  <c:v>-447.41</c:v>
                </c:pt>
                <c:pt idx="37872" formatCode="General">
                  <c:v>-452.411</c:v>
                </c:pt>
                <c:pt idx="37873" formatCode="General">
                  <c:v>-457.46800000000002</c:v>
                </c:pt>
                <c:pt idx="37874" formatCode="General">
                  <c:v>-462.68200000000002</c:v>
                </c:pt>
                <c:pt idx="37875" formatCode="General">
                  <c:v>-468.09699999999998</c:v>
                </c:pt>
                <c:pt idx="37876" formatCode="General">
                  <c:v>-473.63099999999997</c:v>
                </c:pt>
                <c:pt idx="37877" formatCode="General">
                  <c:v>-479.16</c:v>
                </c:pt>
                <c:pt idx="37878" formatCode="General">
                  <c:v>-484.56200000000001</c:v>
                </c:pt>
                <c:pt idx="37879" formatCode="General">
                  <c:v>-489.70800000000003</c:v>
                </c:pt>
                <c:pt idx="37880" formatCode="General">
                  <c:v>-494.48500000000001</c:v>
                </c:pt>
                <c:pt idx="37881" formatCode="General">
                  <c:v>-498.839</c:v>
                </c:pt>
                <c:pt idx="37882" formatCode="General">
                  <c:v>-502.76100000000002</c:v>
                </c:pt>
                <c:pt idx="37883" formatCode="General">
                  <c:v>-506.31400000000002</c:v>
                </c:pt>
                <c:pt idx="37884" formatCode="General">
                  <c:v>-509.59800000000001</c:v>
                </c:pt>
                <c:pt idx="37885" formatCode="General">
                  <c:v>-512.68899999999996</c:v>
                </c:pt>
                <c:pt idx="37886" formatCode="General">
                  <c:v>-515.57000000000005</c:v>
                </c:pt>
                <c:pt idx="37887" formatCode="General">
                  <c:v>-518.18799999999999</c:v>
                </c:pt>
                <c:pt idx="37888" formatCode="General">
                  <c:v>-520.45299999999997</c:v>
                </c:pt>
                <c:pt idx="37889" formatCode="General">
                  <c:v>-522.29899999999998</c:v>
                </c:pt>
                <c:pt idx="37890" formatCode="General">
                  <c:v>-523.72799999999995</c:v>
                </c:pt>
                <c:pt idx="37891" formatCode="General">
                  <c:v>-524.91800000000001</c:v>
                </c:pt>
                <c:pt idx="37892" formatCode="General">
                  <c:v>-526.12699999999995</c:v>
                </c:pt>
                <c:pt idx="37893" formatCode="General">
                  <c:v>-527.35799999999995</c:v>
                </c:pt>
                <c:pt idx="37894" formatCode="General">
                  <c:v>-528.52599999999995</c:v>
                </c:pt>
                <c:pt idx="37895" formatCode="General">
                  <c:v>-529.62199999999996</c:v>
                </c:pt>
                <c:pt idx="37896" formatCode="General">
                  <c:v>-530.66300000000001</c:v>
                </c:pt>
                <c:pt idx="37897" formatCode="General">
                  <c:v>-531.68899999999996</c:v>
                </c:pt>
                <c:pt idx="37898" formatCode="General">
                  <c:v>-532.73299999999995</c:v>
                </c:pt>
                <c:pt idx="37899" formatCode="General">
                  <c:v>-533.81500000000005</c:v>
                </c:pt>
                <c:pt idx="37900" formatCode="General">
                  <c:v>-534.94200000000001</c:v>
                </c:pt>
                <c:pt idx="37901" formatCode="General">
                  <c:v>-536.10199999999998</c:v>
                </c:pt>
                <c:pt idx="37902" formatCode="General">
                  <c:v>-537.24599999999998</c:v>
                </c:pt>
                <c:pt idx="37903" formatCode="General">
                  <c:v>-538.29899999999998</c:v>
                </c:pt>
                <c:pt idx="37904" formatCode="General">
                  <c:v>-539.18499999999995</c:v>
                </c:pt>
                <c:pt idx="37905" formatCode="General">
                  <c:v>-539.90499999999997</c:v>
                </c:pt>
                <c:pt idx="37906" formatCode="General">
                  <c:v>-540.51700000000005</c:v>
                </c:pt>
                <c:pt idx="37907" formatCode="General">
                  <c:v>-541.12199999999996</c:v>
                </c:pt>
                <c:pt idx="37908" formatCode="General">
                  <c:v>-541.83699999999999</c:v>
                </c:pt>
                <c:pt idx="37909" formatCode="General">
                  <c:v>-542.75699999999995</c:v>
                </c:pt>
                <c:pt idx="37910" formatCode="General">
                  <c:v>-543.89300000000003</c:v>
                </c:pt>
                <c:pt idx="37911" formatCode="General">
                  <c:v>-545.16499999999996</c:v>
                </c:pt>
                <c:pt idx="37912" formatCode="General">
                  <c:v>-546.44899999999996</c:v>
                </c:pt>
                <c:pt idx="37913" formatCode="General">
                  <c:v>-547.625</c:v>
                </c:pt>
                <c:pt idx="37914" formatCode="General">
                  <c:v>-548.62300000000005</c:v>
                </c:pt>
                <c:pt idx="37915" formatCode="General">
                  <c:v>-549.37599999999998</c:v>
                </c:pt>
                <c:pt idx="37916" formatCode="General">
                  <c:v>-549.81399999999996</c:v>
                </c:pt>
                <c:pt idx="37917" formatCode="General">
                  <c:v>-549.85500000000002</c:v>
                </c:pt>
                <c:pt idx="37918" formatCode="General">
                  <c:v>-549.43799999999999</c:v>
                </c:pt>
                <c:pt idx="37919" formatCode="General">
                  <c:v>-548.65300000000002</c:v>
                </c:pt>
                <c:pt idx="37920" formatCode="General">
                  <c:v>-547.63300000000004</c:v>
                </c:pt>
                <c:pt idx="37921" formatCode="General">
                  <c:v>-546.46600000000001</c:v>
                </c:pt>
                <c:pt idx="37922" formatCode="General">
                  <c:v>-545.21600000000001</c:v>
                </c:pt>
                <c:pt idx="37923" formatCode="General">
                  <c:v>-543.87400000000002</c:v>
                </c:pt>
                <c:pt idx="37924" formatCode="General">
                  <c:v>-542.42499999999995</c:v>
                </c:pt>
                <c:pt idx="37925" formatCode="General">
                  <c:v>-540.86800000000005</c:v>
                </c:pt>
                <c:pt idx="37926" formatCode="General">
                  <c:v>-539.23599999999999</c:v>
                </c:pt>
                <c:pt idx="37927" formatCode="General">
                  <c:v>-537.59799999999996</c:v>
                </c:pt>
                <c:pt idx="37928" formatCode="General">
                  <c:v>-536.06200000000001</c:v>
                </c:pt>
                <c:pt idx="37929" formatCode="General">
                  <c:v>-534.67700000000002</c:v>
                </c:pt>
                <c:pt idx="37930" formatCode="General">
                  <c:v>-533.39099999999996</c:v>
                </c:pt>
                <c:pt idx="37931" formatCode="General">
                  <c:v>-532.10500000000002</c:v>
                </c:pt>
                <c:pt idx="37932" formatCode="General">
                  <c:v>-530.71799999999996</c:v>
                </c:pt>
                <c:pt idx="37933" formatCode="General">
                  <c:v>-529.15899999999999</c:v>
                </c:pt>
                <c:pt idx="37934" formatCode="General">
                  <c:v>-527.37900000000002</c:v>
                </c:pt>
                <c:pt idx="37935" formatCode="General">
                  <c:v>-525.34699999999998</c:v>
                </c:pt>
                <c:pt idx="37936" formatCode="General">
                  <c:v>-523.05700000000002</c:v>
                </c:pt>
                <c:pt idx="37937" formatCode="General">
                  <c:v>-520.53800000000001</c:v>
                </c:pt>
                <c:pt idx="37938" formatCode="General">
                  <c:v>-517.82500000000005</c:v>
                </c:pt>
                <c:pt idx="37939" formatCode="General">
                  <c:v>-514.94100000000003</c:v>
                </c:pt>
                <c:pt idx="37940" formatCode="General">
                  <c:v>-511.911</c:v>
                </c:pt>
                <c:pt idx="37941" formatCode="General">
                  <c:v>-508.76799999999997</c:v>
                </c:pt>
                <c:pt idx="37942" formatCode="General">
                  <c:v>-505.57400000000001</c:v>
                </c:pt>
                <c:pt idx="37943" formatCode="General">
                  <c:v>-502.41699999999997</c:v>
                </c:pt>
                <c:pt idx="37944" formatCode="General">
                  <c:v>-499.38099999999997</c:v>
                </c:pt>
                <c:pt idx="37945" formatCode="General">
                  <c:v>-496.50299999999999</c:v>
                </c:pt>
                <c:pt idx="37946" formatCode="General">
                  <c:v>-493.77600000000001</c:v>
                </c:pt>
                <c:pt idx="37947" formatCode="General">
                  <c:v>-491.20499999999998</c:v>
                </c:pt>
                <c:pt idx="37948" formatCode="General">
                  <c:v>-488.78100000000001</c:v>
                </c:pt>
                <c:pt idx="37949" formatCode="General">
                  <c:v>-486.46100000000001</c:v>
                </c:pt>
                <c:pt idx="37950" formatCode="General">
                  <c:v>-484.12</c:v>
                </c:pt>
                <c:pt idx="37951" formatCode="General">
                  <c:v>-481.59699999999998</c:v>
                </c:pt>
                <c:pt idx="37952" formatCode="General">
                  <c:v>-478.851</c:v>
                </c:pt>
                <c:pt idx="37953" formatCode="General">
                  <c:v>-475.90499999999997</c:v>
                </c:pt>
                <c:pt idx="37954" formatCode="General">
                  <c:v>-472.82600000000002</c:v>
                </c:pt>
                <c:pt idx="37955" formatCode="General">
                  <c:v>-469.65</c:v>
                </c:pt>
                <c:pt idx="37956" formatCode="General">
                  <c:v>-466.29700000000003</c:v>
                </c:pt>
                <c:pt idx="37957" formatCode="General">
                  <c:v>-462.67700000000002</c:v>
                </c:pt>
                <c:pt idx="37958" formatCode="General">
                  <c:v>-458.72300000000001</c:v>
                </c:pt>
                <c:pt idx="37959" formatCode="General">
                  <c:v>-454.411</c:v>
                </c:pt>
                <c:pt idx="37960" formatCode="General">
                  <c:v>-449.74900000000002</c:v>
                </c:pt>
                <c:pt idx="37961" formatCode="General">
                  <c:v>-444.74200000000002</c:v>
                </c:pt>
                <c:pt idx="37962" formatCode="General">
                  <c:v>-439.39699999999999</c:v>
                </c:pt>
                <c:pt idx="37963" formatCode="General">
                  <c:v>-433.73500000000001</c:v>
                </c:pt>
                <c:pt idx="37964" formatCode="General">
                  <c:v>-427.75200000000001</c:v>
                </c:pt>
                <c:pt idx="37965" formatCode="General">
                  <c:v>-421.42899999999997</c:v>
                </c:pt>
                <c:pt idx="37966" formatCode="General">
                  <c:v>-414.83499999999998</c:v>
                </c:pt>
                <c:pt idx="37967" formatCode="General">
                  <c:v>-408.06799999999998</c:v>
                </c:pt>
                <c:pt idx="37968" formatCode="General">
                  <c:v>-401.22399999999999</c:v>
                </c:pt>
                <c:pt idx="37969" formatCode="General">
                  <c:v>-394.41500000000002</c:v>
                </c:pt>
                <c:pt idx="37970" formatCode="General">
                  <c:v>-387.767</c:v>
                </c:pt>
                <c:pt idx="37971" formatCode="General">
                  <c:v>-381.315</c:v>
                </c:pt>
                <c:pt idx="37972" formatCode="General">
                  <c:v>-374.98399999999998</c:v>
                </c:pt>
                <c:pt idx="37973" formatCode="General">
                  <c:v>-368.74299999999999</c:v>
                </c:pt>
                <c:pt idx="37974" formatCode="General">
                  <c:v>-362.59300000000002</c:v>
                </c:pt>
                <c:pt idx="37975" formatCode="General">
                  <c:v>-356.51100000000002</c:v>
                </c:pt>
                <c:pt idx="37976" formatCode="General">
                  <c:v>-350.48500000000001</c:v>
                </c:pt>
                <c:pt idx="37977" formatCode="General">
                  <c:v>-344.53199999999998</c:v>
                </c:pt>
                <c:pt idx="37978" formatCode="General">
                  <c:v>-338.65800000000002</c:v>
                </c:pt>
                <c:pt idx="37979" formatCode="General">
                  <c:v>-332.85300000000001</c:v>
                </c:pt>
                <c:pt idx="37980" formatCode="General">
                  <c:v>-327.12799999999999</c:v>
                </c:pt>
                <c:pt idx="37981" formatCode="General">
                  <c:v>-321.49799999999999</c:v>
                </c:pt>
                <c:pt idx="37982" formatCode="General">
                  <c:v>-315.97899999999998</c:v>
                </c:pt>
                <c:pt idx="37983" formatCode="General">
                  <c:v>-310.61799999999999</c:v>
                </c:pt>
                <c:pt idx="37984" formatCode="General">
                  <c:v>-305.47300000000001</c:v>
                </c:pt>
                <c:pt idx="37985" formatCode="General">
                  <c:v>-300.55200000000002</c:v>
                </c:pt>
                <c:pt idx="37986" formatCode="General">
                  <c:v>-295.822</c:v>
                </c:pt>
                <c:pt idx="37987" formatCode="General">
                  <c:v>-291.19499999999999</c:v>
                </c:pt>
                <c:pt idx="37988" formatCode="General">
                  <c:v>-286.57499999999999</c:v>
                </c:pt>
                <c:pt idx="37989" formatCode="General">
                  <c:v>-281.89400000000001</c:v>
                </c:pt>
                <c:pt idx="37990" formatCode="General">
                  <c:v>-277.09300000000002</c:v>
                </c:pt>
                <c:pt idx="37991" formatCode="General">
                  <c:v>-272.137</c:v>
                </c:pt>
                <c:pt idx="37992" formatCode="General">
                  <c:v>-266.94</c:v>
                </c:pt>
                <c:pt idx="37993" formatCode="General">
                  <c:v>-261.39699999999999</c:v>
                </c:pt>
                <c:pt idx="37994" formatCode="General">
                  <c:v>-255.47</c:v>
                </c:pt>
                <c:pt idx="37995" formatCode="General">
                  <c:v>-249.161</c:v>
                </c:pt>
                <c:pt idx="37996" formatCode="General">
                  <c:v>-242.49</c:v>
                </c:pt>
                <c:pt idx="37997" formatCode="General">
                  <c:v>-235.49199999999999</c:v>
                </c:pt>
                <c:pt idx="37998" formatCode="General">
                  <c:v>-228.20500000000001</c:v>
                </c:pt>
                <c:pt idx="37999" formatCode="General">
                  <c:v>-220.762</c:v>
                </c:pt>
                <c:pt idx="38000" formatCode="General">
                  <c:v>-213.316</c:v>
                </c:pt>
                <c:pt idx="38001" formatCode="General">
                  <c:v>-205.85900000000001</c:v>
                </c:pt>
                <c:pt idx="38002" formatCode="General">
                  <c:v>-198.34299999999999</c:v>
                </c:pt>
                <c:pt idx="38003" formatCode="General">
                  <c:v>-190.75</c:v>
                </c:pt>
                <c:pt idx="38004" formatCode="General">
                  <c:v>-183.11199999999999</c:v>
                </c:pt>
                <c:pt idx="38005" formatCode="General">
                  <c:v>-175.53299999999999</c:v>
                </c:pt>
                <c:pt idx="38006" formatCode="General">
                  <c:v>-168.06100000000001</c:v>
                </c:pt>
                <c:pt idx="38007" formatCode="General">
                  <c:v>-160.68299999999999</c:v>
                </c:pt>
                <c:pt idx="38008" formatCode="General">
                  <c:v>-153.322</c:v>
                </c:pt>
                <c:pt idx="38009" formatCode="General">
                  <c:v>-145.875</c:v>
                </c:pt>
                <c:pt idx="38010" formatCode="General">
                  <c:v>-138.25899999999999</c:v>
                </c:pt>
                <c:pt idx="38011" formatCode="General">
                  <c:v>-130.51599999999999</c:v>
                </c:pt>
                <c:pt idx="38012" formatCode="General">
                  <c:v>-122.81</c:v>
                </c:pt>
                <c:pt idx="38013" formatCode="General">
                  <c:v>-115.316</c:v>
                </c:pt>
                <c:pt idx="38014" formatCode="General">
                  <c:v>-108.16</c:v>
                </c:pt>
                <c:pt idx="38015" formatCode="General">
                  <c:v>-101.249</c:v>
                </c:pt>
                <c:pt idx="38016" formatCode="General">
                  <c:v>-94.427000000000007</c:v>
                </c:pt>
                <c:pt idx="38017" formatCode="General">
                  <c:v>-87.614699999999999</c:v>
                </c:pt>
                <c:pt idx="38018" formatCode="General">
                  <c:v>-80.742999999999995</c:v>
                </c:pt>
                <c:pt idx="38019" formatCode="General">
                  <c:v>-73.770200000000003</c:v>
                </c:pt>
                <c:pt idx="38020" formatCode="General">
                  <c:v>-66.658600000000007</c:v>
                </c:pt>
                <c:pt idx="38021" formatCode="General">
                  <c:v>-59.3857</c:v>
                </c:pt>
                <c:pt idx="38022" formatCode="General">
                  <c:v>-51.9788</c:v>
                </c:pt>
                <c:pt idx="38023" formatCode="General">
                  <c:v>-44.475200000000001</c:v>
                </c:pt>
                <c:pt idx="38024" formatCode="General">
                  <c:v>-36.898000000000003</c:v>
                </c:pt>
                <c:pt idx="38025" formatCode="General">
                  <c:v>-29.261099999999999</c:v>
                </c:pt>
                <c:pt idx="38026" formatCode="General">
                  <c:v>-21.562899999999999</c:v>
                </c:pt>
                <c:pt idx="38027" formatCode="General">
                  <c:v>-13.764099999999999</c:v>
                </c:pt>
                <c:pt idx="38028" formatCode="General">
                  <c:v>-5.8156600000000003</c:v>
                </c:pt>
                <c:pt idx="38029" formatCode="General">
                  <c:v>2.3229600000000001</c:v>
                </c:pt>
                <c:pt idx="38030" formatCode="General">
                  <c:v>10.6812</c:v>
                </c:pt>
                <c:pt idx="38031" formatCode="General">
                  <c:v>19.256499999999999</c:v>
                </c:pt>
                <c:pt idx="38032" formatCode="General">
                  <c:v>28.055700000000002</c:v>
                </c:pt>
                <c:pt idx="38033" formatCode="General">
                  <c:v>37.086300000000001</c:v>
                </c:pt>
                <c:pt idx="38034" formatCode="General">
                  <c:v>46.271900000000002</c:v>
                </c:pt>
                <c:pt idx="38035" formatCode="General">
                  <c:v>55.5062</c:v>
                </c:pt>
                <c:pt idx="38036" formatCode="General">
                  <c:v>64.684700000000007</c:v>
                </c:pt>
                <c:pt idx="38037" formatCode="General">
                  <c:v>73.729500000000002</c:v>
                </c:pt>
                <c:pt idx="38038" formatCode="General">
                  <c:v>82.639099999999999</c:v>
                </c:pt>
                <c:pt idx="38039" formatCode="General">
                  <c:v>91.3994</c:v>
                </c:pt>
                <c:pt idx="38040" formatCode="General">
                  <c:v>99.979600000000005</c:v>
                </c:pt>
                <c:pt idx="38041" formatCode="General">
                  <c:v>108.319</c:v>
                </c:pt>
                <c:pt idx="38042" formatCode="General">
                  <c:v>116.34699999999999</c:v>
                </c:pt>
                <c:pt idx="38043" formatCode="General">
                  <c:v>124.001</c:v>
                </c:pt>
                <c:pt idx="38044" formatCode="General">
                  <c:v>131.25200000000001</c:v>
                </c:pt>
                <c:pt idx="38045" formatCode="General">
                  <c:v>138.13</c:v>
                </c:pt>
                <c:pt idx="38046" formatCode="General">
                  <c:v>144.696</c:v>
                </c:pt>
                <c:pt idx="38047" formatCode="General">
                  <c:v>151.01400000000001</c:v>
                </c:pt>
                <c:pt idx="38048" formatCode="General">
                  <c:v>157.178</c:v>
                </c:pt>
                <c:pt idx="38049" formatCode="General">
                  <c:v>163.30799999999999</c:v>
                </c:pt>
                <c:pt idx="38050" formatCode="General">
                  <c:v>169.51900000000001</c:v>
                </c:pt>
                <c:pt idx="38051" formatCode="General">
                  <c:v>175.887</c:v>
                </c:pt>
                <c:pt idx="38052" formatCode="General">
                  <c:v>182.435</c:v>
                </c:pt>
                <c:pt idx="38053" formatCode="General">
                  <c:v>189.12299999999999</c:v>
                </c:pt>
                <c:pt idx="38054" formatCode="General">
                  <c:v>195.874</c:v>
                </c:pt>
                <c:pt idx="38055" formatCode="General">
                  <c:v>202.506</c:v>
                </c:pt>
                <c:pt idx="38056" formatCode="General">
                  <c:v>208.84</c:v>
                </c:pt>
                <c:pt idx="38057" formatCode="General">
                  <c:v>214.82499999999999</c:v>
                </c:pt>
                <c:pt idx="38058" formatCode="General">
                  <c:v>220.48</c:v>
                </c:pt>
                <c:pt idx="38059" formatCode="General">
                  <c:v>225.899</c:v>
                </c:pt>
                <c:pt idx="38060" formatCode="General">
                  <c:v>231.13200000000001</c:v>
                </c:pt>
                <c:pt idx="38061" formatCode="General">
                  <c:v>236.19900000000001</c:v>
                </c:pt>
                <c:pt idx="38062" formatCode="General">
                  <c:v>241.149</c:v>
                </c:pt>
                <c:pt idx="38063" formatCode="General">
                  <c:v>245.94399999999999</c:v>
                </c:pt>
                <c:pt idx="38064" formatCode="General">
                  <c:v>250.40100000000001</c:v>
                </c:pt>
                <c:pt idx="38065" formatCode="General">
                  <c:v>254.434</c:v>
                </c:pt>
                <c:pt idx="38066" formatCode="General">
                  <c:v>258.08</c:v>
                </c:pt>
                <c:pt idx="38067" formatCode="General">
                  <c:v>261.49299999999999</c:v>
                </c:pt>
                <c:pt idx="38068" formatCode="General">
                  <c:v>264.846</c:v>
                </c:pt>
                <c:pt idx="38069" formatCode="General">
                  <c:v>268.22300000000001</c:v>
                </c:pt>
                <c:pt idx="38070" formatCode="General">
                  <c:v>271.68799999999999</c:v>
                </c:pt>
                <c:pt idx="38071" formatCode="General">
                  <c:v>275.29000000000002</c:v>
                </c:pt>
                <c:pt idx="38072" formatCode="General">
                  <c:v>279.07100000000003</c:v>
                </c:pt>
                <c:pt idx="38073" formatCode="General">
                  <c:v>283.06200000000001</c:v>
                </c:pt>
                <c:pt idx="38074" formatCode="General">
                  <c:v>287.10700000000003</c:v>
                </c:pt>
                <c:pt idx="38075" formatCode="General">
                  <c:v>291.01400000000001</c:v>
                </c:pt>
                <c:pt idx="38076" formatCode="General">
                  <c:v>294.68599999999998</c:v>
                </c:pt>
                <c:pt idx="38077" formatCode="General">
                  <c:v>298.16899999999998</c:v>
                </c:pt>
                <c:pt idx="38078" formatCode="General">
                  <c:v>301.74200000000002</c:v>
                </c:pt>
                <c:pt idx="38079" formatCode="General">
                  <c:v>305.47500000000002</c:v>
                </c:pt>
                <c:pt idx="38080" formatCode="General">
                  <c:v>309.233</c:v>
                </c:pt>
                <c:pt idx="38081" formatCode="General">
                  <c:v>312.93</c:v>
                </c:pt>
                <c:pt idx="38082" formatCode="General">
                  <c:v>316.536</c:v>
                </c:pt>
                <c:pt idx="38083" formatCode="General">
                  <c:v>320.077</c:v>
                </c:pt>
                <c:pt idx="38084" formatCode="General">
                  <c:v>323.61900000000003</c:v>
                </c:pt>
                <c:pt idx="38085" formatCode="General">
                  <c:v>327.23500000000001</c:v>
                </c:pt>
                <c:pt idx="38086" formatCode="General">
                  <c:v>330.95299999999997</c:v>
                </c:pt>
                <c:pt idx="38087" formatCode="General">
                  <c:v>334.75799999999998</c:v>
                </c:pt>
                <c:pt idx="38088" formatCode="General">
                  <c:v>338.65800000000002</c:v>
                </c:pt>
                <c:pt idx="38089" formatCode="General">
                  <c:v>342.68099999999998</c:v>
                </c:pt>
                <c:pt idx="38090" formatCode="General">
                  <c:v>346.90699999999998</c:v>
                </c:pt>
                <c:pt idx="38091" formatCode="General">
                  <c:v>351.42399999999998</c:v>
                </c:pt>
                <c:pt idx="38092" formatCode="General">
                  <c:v>356.291</c:v>
                </c:pt>
                <c:pt idx="38093" formatCode="General">
                  <c:v>361.53199999999998</c:v>
                </c:pt>
                <c:pt idx="38094" formatCode="General">
                  <c:v>367.11500000000001</c:v>
                </c:pt>
                <c:pt idx="38095" formatCode="General">
                  <c:v>372.8</c:v>
                </c:pt>
                <c:pt idx="38096" formatCode="General">
                  <c:v>378.392</c:v>
                </c:pt>
                <c:pt idx="38097" formatCode="General">
                  <c:v>383.94600000000003</c:v>
                </c:pt>
                <c:pt idx="38098" formatCode="General">
                  <c:v>389.536</c:v>
                </c:pt>
                <c:pt idx="38099" formatCode="General">
                  <c:v>395.21100000000001</c:v>
                </c:pt>
                <c:pt idx="38100" formatCode="General">
                  <c:v>401</c:v>
                </c:pt>
                <c:pt idx="38101" formatCode="General">
                  <c:v>406.89699999999999</c:v>
                </c:pt>
                <c:pt idx="38102" formatCode="General">
                  <c:v>412.66199999999998</c:v>
                </c:pt>
                <c:pt idx="38103" formatCode="General">
                  <c:v>418.00400000000002</c:v>
                </c:pt>
                <c:pt idx="38104" formatCode="General">
                  <c:v>422.72399999999999</c:v>
                </c:pt>
                <c:pt idx="38105" formatCode="General">
                  <c:v>426.738</c:v>
                </c:pt>
                <c:pt idx="38106" formatCode="General">
                  <c:v>430.11399999999998</c:v>
                </c:pt>
                <c:pt idx="38107" formatCode="General">
                  <c:v>432.86900000000003</c:v>
                </c:pt>
                <c:pt idx="38108" formatCode="General">
                  <c:v>435.01100000000002</c:v>
                </c:pt>
                <c:pt idx="38109" formatCode="General">
                  <c:v>436.63799999999998</c:v>
                </c:pt>
                <c:pt idx="38110" formatCode="General">
                  <c:v>437.83499999999998</c:v>
                </c:pt>
                <c:pt idx="38111" formatCode="General">
                  <c:v>438.58300000000003</c:v>
                </c:pt>
                <c:pt idx="38112" formatCode="General">
                  <c:v>438.666</c:v>
                </c:pt>
                <c:pt idx="38113" formatCode="General">
                  <c:v>437.74700000000001</c:v>
                </c:pt>
                <c:pt idx="38114" formatCode="General">
                  <c:v>436.01499999999999</c:v>
                </c:pt>
                <c:pt idx="38115" formatCode="General">
                  <c:v>433.94499999999999</c:v>
                </c:pt>
                <c:pt idx="38116" formatCode="General">
                  <c:v>431.86599999999999</c:v>
                </c:pt>
                <c:pt idx="38117" formatCode="General">
                  <c:v>429.983</c:v>
                </c:pt>
                <c:pt idx="38118" formatCode="General">
                  <c:v>428.32400000000001</c:v>
                </c:pt>
                <c:pt idx="38119" formatCode="General">
                  <c:v>426.83100000000002</c:v>
                </c:pt>
                <c:pt idx="38120" formatCode="General">
                  <c:v>425.41399999999999</c:v>
                </c:pt>
                <c:pt idx="38121" formatCode="General">
                  <c:v>424.14800000000002</c:v>
                </c:pt>
                <c:pt idx="38122" formatCode="General">
                  <c:v>423.15600000000001</c:v>
                </c:pt>
                <c:pt idx="38123" formatCode="General">
                  <c:v>422.52199999999999</c:v>
                </c:pt>
                <c:pt idx="38124" formatCode="General">
                  <c:v>422.29700000000003</c:v>
                </c:pt>
                <c:pt idx="38125" formatCode="General">
                  <c:v>422.46</c:v>
                </c:pt>
                <c:pt idx="38126" formatCode="General">
                  <c:v>422.97800000000001</c:v>
                </c:pt>
                <c:pt idx="38127" formatCode="General">
                  <c:v>423.822</c:v>
                </c:pt>
                <c:pt idx="38128" formatCode="General">
                  <c:v>424.964</c:v>
                </c:pt>
                <c:pt idx="38129" formatCode="General">
                  <c:v>426.34199999999998</c:v>
                </c:pt>
                <c:pt idx="38130" formatCode="General">
                  <c:v>427.80599999999998</c:v>
                </c:pt>
                <c:pt idx="38131" formatCode="General">
                  <c:v>429.19200000000001</c:v>
                </c:pt>
                <c:pt idx="38132" formatCode="General">
                  <c:v>430.38</c:v>
                </c:pt>
                <c:pt idx="38133" formatCode="General">
                  <c:v>431.33300000000003</c:v>
                </c:pt>
                <c:pt idx="38134" formatCode="General">
                  <c:v>432.07499999999999</c:v>
                </c:pt>
                <c:pt idx="38135" formatCode="General">
                  <c:v>432.58199999999999</c:v>
                </c:pt>
                <c:pt idx="38136" formatCode="General">
                  <c:v>432.81</c:v>
                </c:pt>
                <c:pt idx="38137" formatCode="General">
                  <c:v>432.69400000000002</c:v>
                </c:pt>
                <c:pt idx="38138" formatCode="General">
                  <c:v>432.22199999999998</c:v>
                </c:pt>
                <c:pt idx="38139" formatCode="General">
                  <c:v>431.45600000000002</c:v>
                </c:pt>
                <c:pt idx="38140" formatCode="General">
                  <c:v>430.45400000000001</c:v>
                </c:pt>
                <c:pt idx="38141" formatCode="General">
                  <c:v>429.267</c:v>
                </c:pt>
                <c:pt idx="38142" formatCode="General">
                  <c:v>428.00099999999998</c:v>
                </c:pt>
                <c:pt idx="38143" formatCode="General">
                  <c:v>426.726</c:v>
                </c:pt>
                <c:pt idx="38144" formatCode="General">
                  <c:v>425.35300000000001</c:v>
                </c:pt>
                <c:pt idx="38145" formatCode="General">
                  <c:v>423.86700000000002</c:v>
                </c:pt>
                <c:pt idx="38146" formatCode="General">
                  <c:v>422.37</c:v>
                </c:pt>
                <c:pt idx="38147" formatCode="General">
                  <c:v>420.97300000000001</c:v>
                </c:pt>
                <c:pt idx="38148" formatCode="General">
                  <c:v>419.774</c:v>
                </c:pt>
                <c:pt idx="38149" formatCode="General">
                  <c:v>418.84500000000003</c:v>
                </c:pt>
                <c:pt idx="38150" formatCode="General">
                  <c:v>418.22199999999998</c:v>
                </c:pt>
                <c:pt idx="38151" formatCode="General">
                  <c:v>417.88</c:v>
                </c:pt>
                <c:pt idx="38152" formatCode="General">
                  <c:v>417.68299999999999</c:v>
                </c:pt>
                <c:pt idx="38153" formatCode="General">
                  <c:v>417.42399999999998</c:v>
                </c:pt>
                <c:pt idx="38154" formatCode="General">
                  <c:v>417.108</c:v>
                </c:pt>
                <c:pt idx="38155" formatCode="General">
                  <c:v>416.84100000000001</c:v>
                </c:pt>
                <c:pt idx="38156" formatCode="General">
                  <c:v>416.77</c:v>
                </c:pt>
                <c:pt idx="38157" formatCode="General">
                  <c:v>416.96800000000002</c:v>
                </c:pt>
                <c:pt idx="38158" formatCode="General">
                  <c:v>417.27</c:v>
                </c:pt>
                <c:pt idx="38159" formatCode="General">
                  <c:v>417.50200000000001</c:v>
                </c:pt>
                <c:pt idx="38160" formatCode="General">
                  <c:v>417.54700000000003</c:v>
                </c:pt>
                <c:pt idx="38161" formatCode="General">
                  <c:v>417.40300000000002</c:v>
                </c:pt>
                <c:pt idx="38162" formatCode="General">
                  <c:v>417.11799999999999</c:v>
                </c:pt>
                <c:pt idx="38163" formatCode="General">
                  <c:v>416.702</c:v>
                </c:pt>
                <c:pt idx="38164" formatCode="General">
                  <c:v>416.12900000000002</c:v>
                </c:pt>
                <c:pt idx="38165" formatCode="General">
                  <c:v>415.315</c:v>
                </c:pt>
                <c:pt idx="38166" formatCode="General">
                  <c:v>414.21</c:v>
                </c:pt>
                <c:pt idx="38167" formatCode="General">
                  <c:v>412.81799999999998</c:v>
                </c:pt>
                <c:pt idx="38168" formatCode="General">
                  <c:v>411.149</c:v>
                </c:pt>
                <c:pt idx="38169" formatCode="General">
                  <c:v>409.22500000000002</c:v>
                </c:pt>
                <c:pt idx="38170" formatCode="General">
                  <c:v>407.12200000000001</c:v>
                </c:pt>
                <c:pt idx="38171" formatCode="General">
                  <c:v>404.83699999999999</c:v>
                </c:pt>
                <c:pt idx="38172" formatCode="General">
                  <c:v>402.23200000000003</c:v>
                </c:pt>
                <c:pt idx="38173" formatCode="General">
                  <c:v>399.25799999999998</c:v>
                </c:pt>
                <c:pt idx="38174" formatCode="General">
                  <c:v>395.94499999999999</c:v>
                </c:pt>
                <c:pt idx="38175" formatCode="General">
                  <c:v>392.41500000000002</c:v>
                </c:pt>
                <c:pt idx="38176" formatCode="General">
                  <c:v>388.80399999999997</c:v>
                </c:pt>
                <c:pt idx="38177" formatCode="General">
                  <c:v>385.18700000000001</c:v>
                </c:pt>
                <c:pt idx="38178" formatCode="General">
                  <c:v>381.63</c:v>
                </c:pt>
                <c:pt idx="38179" formatCode="General">
                  <c:v>378.17200000000003</c:v>
                </c:pt>
                <c:pt idx="38180" formatCode="General">
                  <c:v>374.85399999999998</c:v>
                </c:pt>
                <c:pt idx="38181" formatCode="General">
                  <c:v>371.71100000000001</c:v>
                </c:pt>
                <c:pt idx="38182" formatCode="General">
                  <c:v>368.81599999999997</c:v>
                </c:pt>
                <c:pt idx="38183" formatCode="General">
                  <c:v>366.22800000000001</c:v>
                </c:pt>
                <c:pt idx="38184" formatCode="General">
                  <c:v>363.95100000000002</c:v>
                </c:pt>
                <c:pt idx="38185" formatCode="General">
                  <c:v>361.96899999999999</c:v>
                </c:pt>
                <c:pt idx="38186" formatCode="General">
                  <c:v>360.24599999999998</c:v>
                </c:pt>
                <c:pt idx="38187" formatCode="General">
                  <c:v>358.62599999999998</c:v>
                </c:pt>
                <c:pt idx="38188" formatCode="General">
                  <c:v>356.91500000000002</c:v>
                </c:pt>
                <c:pt idx="38189" formatCode="General">
                  <c:v>354.90800000000002</c:v>
                </c:pt>
                <c:pt idx="38190" formatCode="General">
                  <c:v>352.44799999999998</c:v>
                </c:pt>
                <c:pt idx="38191" formatCode="General">
                  <c:v>349.53100000000001</c:v>
                </c:pt>
                <c:pt idx="38192" formatCode="General">
                  <c:v>346.2</c:v>
                </c:pt>
                <c:pt idx="38193" formatCode="General">
                  <c:v>342.52800000000002</c:v>
                </c:pt>
                <c:pt idx="38194" formatCode="General">
                  <c:v>338.57100000000003</c:v>
                </c:pt>
                <c:pt idx="38195" formatCode="General">
                  <c:v>334.36799999999999</c:v>
                </c:pt>
                <c:pt idx="38196" formatCode="General">
                  <c:v>330.06200000000001</c:v>
                </c:pt>
                <c:pt idx="38197" formatCode="General">
                  <c:v>325.75799999999998</c:v>
                </c:pt>
                <c:pt idx="38198" formatCode="General">
                  <c:v>321.38900000000001</c:v>
                </c:pt>
                <c:pt idx="38199" formatCode="General">
                  <c:v>316.91699999999997</c:v>
                </c:pt>
                <c:pt idx="38200" formatCode="General">
                  <c:v>312.37099999999998</c:v>
                </c:pt>
                <c:pt idx="38201" formatCode="General">
                  <c:v>307.79599999999999</c:v>
                </c:pt>
                <c:pt idx="38202" formatCode="General">
                  <c:v>303.24200000000002</c:v>
                </c:pt>
                <c:pt idx="38203" formatCode="General">
                  <c:v>298.87099999999998</c:v>
                </c:pt>
                <c:pt idx="38204" formatCode="General">
                  <c:v>294.858</c:v>
                </c:pt>
                <c:pt idx="38205" formatCode="General">
                  <c:v>291.274</c:v>
                </c:pt>
                <c:pt idx="38206" formatCode="General">
                  <c:v>288.05700000000002</c:v>
                </c:pt>
                <c:pt idx="38207" formatCode="General">
                  <c:v>285.05200000000002</c:v>
                </c:pt>
                <c:pt idx="38208" formatCode="General">
                  <c:v>282.17099999999999</c:v>
                </c:pt>
                <c:pt idx="38209" formatCode="General">
                  <c:v>279.35500000000002</c:v>
                </c:pt>
                <c:pt idx="38210" formatCode="General">
                  <c:v>276.471</c:v>
                </c:pt>
                <c:pt idx="38211" formatCode="General">
                  <c:v>273.41399999999999</c:v>
                </c:pt>
                <c:pt idx="38212" formatCode="General">
                  <c:v>270.185</c:v>
                </c:pt>
                <c:pt idx="38213" formatCode="General">
                  <c:v>266.78699999999998</c:v>
                </c:pt>
                <c:pt idx="38214" formatCode="General">
                  <c:v>263.21100000000001</c:v>
                </c:pt>
                <c:pt idx="38215" formatCode="General">
                  <c:v>259.608</c:v>
                </c:pt>
                <c:pt idx="38216" formatCode="General">
                  <c:v>256.11200000000002</c:v>
                </c:pt>
                <c:pt idx="38217" formatCode="General">
                  <c:v>252.642</c:v>
                </c:pt>
                <c:pt idx="38218" formatCode="General">
                  <c:v>249.083</c:v>
                </c:pt>
                <c:pt idx="38219" formatCode="General">
                  <c:v>245.32599999999999</c:v>
                </c:pt>
                <c:pt idx="38220" formatCode="General">
                  <c:v>241.31800000000001</c:v>
                </c:pt>
                <c:pt idx="38221" formatCode="General">
                  <c:v>237.06299999999999</c:v>
                </c:pt>
                <c:pt idx="38222" formatCode="General">
                  <c:v>232.62299999999999</c:v>
                </c:pt>
                <c:pt idx="38223" formatCode="General">
                  <c:v>228.06700000000001</c:v>
                </c:pt>
                <c:pt idx="38224" formatCode="General">
                  <c:v>223.416</c:v>
                </c:pt>
                <c:pt idx="38225" formatCode="General">
                  <c:v>218.65899999999999</c:v>
                </c:pt>
                <c:pt idx="38226" formatCode="General">
                  <c:v>213.738</c:v>
                </c:pt>
                <c:pt idx="38227" formatCode="General">
                  <c:v>208.51599999999999</c:v>
                </c:pt>
                <c:pt idx="38228" formatCode="General">
                  <c:v>202.86199999999999</c:v>
                </c:pt>
                <c:pt idx="38229" formatCode="General">
                  <c:v>196.80099999999999</c:v>
                </c:pt>
                <c:pt idx="38230" formatCode="General">
                  <c:v>190.40700000000001</c:v>
                </c:pt>
                <c:pt idx="38231" formatCode="General">
                  <c:v>183.773</c:v>
                </c:pt>
                <c:pt idx="38232" formatCode="General">
                  <c:v>176.96100000000001</c:v>
                </c:pt>
                <c:pt idx="38233" formatCode="General">
                  <c:v>169.96600000000001</c:v>
                </c:pt>
                <c:pt idx="38234" formatCode="General">
                  <c:v>162.86099999999999</c:v>
                </c:pt>
                <c:pt idx="38235" formatCode="General">
                  <c:v>155.76499999999999</c:v>
                </c:pt>
                <c:pt idx="38236" formatCode="General">
                  <c:v>148.691</c:v>
                </c:pt>
                <c:pt idx="38237" formatCode="General">
                  <c:v>141.56200000000001</c:v>
                </c:pt>
                <c:pt idx="38238" formatCode="General">
                  <c:v>134.232</c:v>
                </c:pt>
                <c:pt idx="38239" formatCode="General">
                  <c:v>126.67700000000001</c:v>
                </c:pt>
                <c:pt idx="38240" formatCode="General">
                  <c:v>119.02</c:v>
                </c:pt>
                <c:pt idx="38241" formatCode="General">
                  <c:v>111.358</c:v>
                </c:pt>
                <c:pt idx="38242" formatCode="General">
                  <c:v>103.758</c:v>
                </c:pt>
                <c:pt idx="38243" formatCode="General">
                  <c:v>96.356300000000005</c:v>
                </c:pt>
                <c:pt idx="38244" formatCode="General">
                  <c:v>89.282399999999996</c:v>
                </c:pt>
                <c:pt idx="38245" formatCode="General">
                  <c:v>82.563800000000001</c:v>
                </c:pt>
                <c:pt idx="38246" formatCode="General">
                  <c:v>76.252799999999993</c:v>
                </c:pt>
                <c:pt idx="38247" formatCode="General">
                  <c:v>70.425700000000006</c:v>
                </c:pt>
                <c:pt idx="38248" formatCode="General">
                  <c:v>65.041799999999995</c:v>
                </c:pt>
                <c:pt idx="38249" formatCode="General">
                  <c:v>60.011600000000001</c:v>
                </c:pt>
                <c:pt idx="38250" formatCode="General">
                  <c:v>55.328400000000002</c:v>
                </c:pt>
                <c:pt idx="38251" formatCode="General">
                  <c:v>50.974800000000002</c:v>
                </c:pt>
                <c:pt idx="38252" formatCode="General">
                  <c:v>46.897500000000001</c:v>
                </c:pt>
                <c:pt idx="38253" formatCode="General">
                  <c:v>42.951500000000003</c:v>
                </c:pt>
                <c:pt idx="38254" formatCode="General">
                  <c:v>38.9373</c:v>
                </c:pt>
                <c:pt idx="38255" formatCode="General">
                  <c:v>34.804000000000002</c:v>
                </c:pt>
                <c:pt idx="38256" formatCode="General">
                  <c:v>30.572099999999999</c:v>
                </c:pt>
                <c:pt idx="38257" formatCode="General">
                  <c:v>26.161000000000001</c:v>
                </c:pt>
                <c:pt idx="38258" formatCode="General">
                  <c:v>21.474900000000002</c:v>
                </c:pt>
                <c:pt idx="38259" formatCode="General">
                  <c:v>16.445499999999999</c:v>
                </c:pt>
                <c:pt idx="38260" formatCode="General">
                  <c:v>11.092599999999999</c:v>
                </c:pt>
                <c:pt idx="38261" formatCode="General">
                  <c:v>5.5021599999999999</c:v>
                </c:pt>
                <c:pt idx="38262" formatCode="General">
                  <c:v>-0.28977799999999998</c:v>
                </c:pt>
                <c:pt idx="38263" formatCode="General">
                  <c:v>-6.2873999999999999</c:v>
                </c:pt>
                <c:pt idx="38264" formatCode="General">
                  <c:v>-12.589</c:v>
                </c:pt>
                <c:pt idx="38265" formatCode="General">
                  <c:v>-19.284500000000001</c:v>
                </c:pt>
                <c:pt idx="38266" formatCode="General">
                  <c:v>-26.385000000000002</c:v>
                </c:pt>
                <c:pt idx="38267" formatCode="General">
                  <c:v>-33.759599999999999</c:v>
                </c:pt>
                <c:pt idx="38268" formatCode="General">
                  <c:v>-41.181600000000003</c:v>
                </c:pt>
                <c:pt idx="38269" formatCode="General">
                  <c:v>-48.481499999999997</c:v>
                </c:pt>
                <c:pt idx="38270" formatCode="General">
                  <c:v>-55.542499999999997</c:v>
                </c:pt>
                <c:pt idx="38271" formatCode="General">
                  <c:v>-62.293799999999997</c:v>
                </c:pt>
                <c:pt idx="38272" formatCode="General">
                  <c:v>-68.700999999999993</c:v>
                </c:pt>
                <c:pt idx="38273" formatCode="General">
                  <c:v>-74.767200000000003</c:v>
                </c:pt>
                <c:pt idx="38274" formatCode="General">
                  <c:v>-80.531499999999994</c:v>
                </c:pt>
                <c:pt idx="38275" formatCode="General">
                  <c:v>-86.043599999999998</c:v>
                </c:pt>
                <c:pt idx="38276" formatCode="General">
                  <c:v>-91.368300000000005</c:v>
                </c:pt>
                <c:pt idx="38277" formatCode="General">
                  <c:v>-96.5762</c:v>
                </c:pt>
                <c:pt idx="38278" formatCode="General">
                  <c:v>-101.735</c:v>
                </c:pt>
                <c:pt idx="38279" formatCode="General">
                  <c:v>-106.916</c:v>
                </c:pt>
                <c:pt idx="38280" formatCode="General">
                  <c:v>-112.17100000000001</c:v>
                </c:pt>
                <c:pt idx="38281" formatCode="General">
                  <c:v>-117.523</c:v>
                </c:pt>
                <c:pt idx="38282" formatCode="General">
                  <c:v>-122.976</c:v>
                </c:pt>
                <c:pt idx="38283" formatCode="General">
                  <c:v>-128.547</c:v>
                </c:pt>
                <c:pt idx="38284" formatCode="General">
                  <c:v>-134.26599999999999</c:v>
                </c:pt>
                <c:pt idx="38285" formatCode="General">
                  <c:v>-140.18</c:v>
                </c:pt>
                <c:pt idx="38286" formatCode="General">
                  <c:v>-146.298</c:v>
                </c:pt>
                <c:pt idx="38287" formatCode="General">
                  <c:v>-152.571</c:v>
                </c:pt>
                <c:pt idx="38288" formatCode="General">
                  <c:v>-158.90700000000001</c:v>
                </c:pt>
                <c:pt idx="38289" formatCode="General">
                  <c:v>-165.20699999999999</c:v>
                </c:pt>
                <c:pt idx="38290" formatCode="General">
                  <c:v>-171.351</c:v>
                </c:pt>
                <c:pt idx="38291" formatCode="General">
                  <c:v>-177.24</c:v>
                </c:pt>
                <c:pt idx="38292" formatCode="General">
                  <c:v>-182.86099999999999</c:v>
                </c:pt>
                <c:pt idx="38293" formatCode="General">
                  <c:v>-188.34700000000001</c:v>
                </c:pt>
                <c:pt idx="38294" formatCode="General">
                  <c:v>-193.92</c:v>
                </c:pt>
                <c:pt idx="38295" formatCode="General">
                  <c:v>-199.768</c:v>
                </c:pt>
                <c:pt idx="38296" formatCode="General">
                  <c:v>-206.018</c:v>
                </c:pt>
                <c:pt idx="38297" formatCode="General">
                  <c:v>-212.626</c:v>
                </c:pt>
                <c:pt idx="38298" formatCode="General">
                  <c:v>-219.50200000000001</c:v>
                </c:pt>
                <c:pt idx="38299" formatCode="General">
                  <c:v>-226.56200000000001</c:v>
                </c:pt>
                <c:pt idx="38300" formatCode="General">
                  <c:v>-233.679</c:v>
                </c:pt>
                <c:pt idx="38301" formatCode="General">
                  <c:v>-240.72900000000001</c:v>
                </c:pt>
                <c:pt idx="38302" formatCode="General">
                  <c:v>-247.61199999999999</c:v>
                </c:pt>
                <c:pt idx="38303" formatCode="General">
                  <c:v>-254.27600000000001</c:v>
                </c:pt>
                <c:pt idx="38304" formatCode="General">
                  <c:v>-260.733</c:v>
                </c:pt>
                <c:pt idx="38305" formatCode="General">
                  <c:v>-267.00200000000001</c:v>
                </c:pt>
                <c:pt idx="38306" formatCode="General">
                  <c:v>-273.07</c:v>
                </c:pt>
                <c:pt idx="38307" formatCode="General">
                  <c:v>-278.89600000000002</c:v>
                </c:pt>
                <c:pt idx="38308" formatCode="General">
                  <c:v>-284.41800000000001</c:v>
                </c:pt>
                <c:pt idx="38309" formatCode="General">
                  <c:v>-289.613</c:v>
                </c:pt>
                <c:pt idx="38310" formatCode="General">
                  <c:v>-294.47899999999998</c:v>
                </c:pt>
                <c:pt idx="38311" formatCode="General">
                  <c:v>-298.99799999999999</c:v>
                </c:pt>
                <c:pt idx="38312" formatCode="General">
                  <c:v>-303.125</c:v>
                </c:pt>
                <c:pt idx="38313" formatCode="General">
                  <c:v>-306.76299999999998</c:v>
                </c:pt>
                <c:pt idx="38314" formatCode="General">
                  <c:v>-309.83699999999999</c:v>
                </c:pt>
                <c:pt idx="38315" formatCode="General">
                  <c:v>-312.33699999999999</c:v>
                </c:pt>
                <c:pt idx="38316" formatCode="General">
                  <c:v>-314.358</c:v>
                </c:pt>
                <c:pt idx="38317" formatCode="General">
                  <c:v>-316.05799999999999</c:v>
                </c:pt>
                <c:pt idx="38318" formatCode="General">
                  <c:v>-317.68</c:v>
                </c:pt>
                <c:pt idx="38319" formatCode="General">
                  <c:v>-319.43599999999998</c:v>
                </c:pt>
                <c:pt idx="38320" formatCode="General">
                  <c:v>-321.40300000000002</c:v>
                </c:pt>
                <c:pt idx="38321" formatCode="General">
                  <c:v>-323.66300000000001</c:v>
                </c:pt>
                <c:pt idx="38322" formatCode="General">
                  <c:v>-326.291</c:v>
                </c:pt>
                <c:pt idx="38323" formatCode="General">
                  <c:v>-329.51100000000002</c:v>
                </c:pt>
                <c:pt idx="38324" formatCode="General">
                  <c:v>-333.54300000000001</c:v>
                </c:pt>
                <c:pt idx="38325" formatCode="General">
                  <c:v>-338.37700000000001</c:v>
                </c:pt>
                <c:pt idx="38326" formatCode="General">
                  <c:v>-343.84699999999998</c:v>
                </c:pt>
                <c:pt idx="38327" formatCode="General">
                  <c:v>-349.69900000000001</c:v>
                </c:pt>
                <c:pt idx="38328" formatCode="General">
                  <c:v>-355.65899999999999</c:v>
                </c:pt>
                <c:pt idx="38329" formatCode="General">
                  <c:v>-361.49599999999998</c:v>
                </c:pt>
                <c:pt idx="38330" formatCode="General">
                  <c:v>-367.08</c:v>
                </c:pt>
                <c:pt idx="38331" formatCode="General">
                  <c:v>-372.31</c:v>
                </c:pt>
                <c:pt idx="38332" formatCode="General">
                  <c:v>-377.09500000000003</c:v>
                </c:pt>
                <c:pt idx="38333" formatCode="General">
                  <c:v>-381.33499999999998</c:v>
                </c:pt>
                <c:pt idx="38334" formatCode="General">
                  <c:v>-384.93700000000001</c:v>
                </c:pt>
                <c:pt idx="38335" formatCode="General">
                  <c:v>-387.74200000000002</c:v>
                </c:pt>
                <c:pt idx="38336" formatCode="General">
                  <c:v>-389.6</c:v>
                </c:pt>
                <c:pt idx="38337" formatCode="General">
                  <c:v>-390.56299999999999</c:v>
                </c:pt>
                <c:pt idx="38338" formatCode="General">
                  <c:v>-390.78899999999999</c:v>
                </c:pt>
                <c:pt idx="38339" formatCode="General">
                  <c:v>-390.46499999999997</c:v>
                </c:pt>
                <c:pt idx="38340" formatCode="General">
                  <c:v>-389.79399999999998</c:v>
                </c:pt>
                <c:pt idx="38341" formatCode="General">
                  <c:v>-388.93200000000002</c:v>
                </c:pt>
                <c:pt idx="38342" formatCode="General">
                  <c:v>-388.26799999999997</c:v>
                </c:pt>
                <c:pt idx="38343" formatCode="General">
                  <c:v>-388.21699999999998</c:v>
                </c:pt>
                <c:pt idx="38344" formatCode="General">
                  <c:v>-388.702</c:v>
                </c:pt>
                <c:pt idx="38345" formatCode="General">
                  <c:v>-389.50099999999998</c:v>
                </c:pt>
                <c:pt idx="38346" formatCode="General">
                  <c:v>-390.43</c:v>
                </c:pt>
                <c:pt idx="38347" formatCode="General">
                  <c:v>-391.34500000000003</c:v>
                </c:pt>
                <c:pt idx="38348" formatCode="General">
                  <c:v>-392.24599999999998</c:v>
                </c:pt>
                <c:pt idx="38349" formatCode="General">
                  <c:v>-393.19</c:v>
                </c:pt>
                <c:pt idx="38350" formatCode="General">
                  <c:v>-394.25700000000001</c:v>
                </c:pt>
                <c:pt idx="38351" formatCode="General">
                  <c:v>-395.53500000000003</c:v>
                </c:pt>
                <c:pt idx="38352" formatCode="General">
                  <c:v>-397.08600000000001</c:v>
                </c:pt>
                <c:pt idx="38353" formatCode="General">
                  <c:v>-398.88200000000001</c:v>
                </c:pt>
                <c:pt idx="38354" formatCode="General">
                  <c:v>-400.82</c:v>
                </c:pt>
                <c:pt idx="38355" formatCode="General">
                  <c:v>-402.75099999999998</c:v>
                </c:pt>
                <c:pt idx="38356" formatCode="General">
                  <c:v>-404.57299999999998</c:v>
                </c:pt>
                <c:pt idx="38357" formatCode="General">
                  <c:v>-406.23599999999999</c:v>
                </c:pt>
                <c:pt idx="38358" formatCode="General">
                  <c:v>-407.78699999999998</c:v>
                </c:pt>
                <c:pt idx="38359" formatCode="General">
                  <c:v>-409.29700000000003</c:v>
                </c:pt>
                <c:pt idx="38360" formatCode="General">
                  <c:v>-410.78699999999998</c:v>
                </c:pt>
                <c:pt idx="38361" formatCode="General">
                  <c:v>-412.24</c:v>
                </c:pt>
                <c:pt idx="38362" formatCode="General">
                  <c:v>-413.613</c:v>
                </c:pt>
                <c:pt idx="38363" formatCode="General">
                  <c:v>-414.80700000000002</c:v>
                </c:pt>
                <c:pt idx="38364" formatCode="General">
                  <c:v>-415.72699999999998</c:v>
                </c:pt>
                <c:pt idx="38365" formatCode="General">
                  <c:v>-416.35700000000003</c:v>
                </c:pt>
                <c:pt idx="38366" formatCode="General">
                  <c:v>-416.661</c:v>
                </c:pt>
                <c:pt idx="38367" formatCode="General">
                  <c:v>-416.56299999999999</c:v>
                </c:pt>
                <c:pt idx="38368" formatCode="General">
                  <c:v>-416.06799999999998</c:v>
                </c:pt>
                <c:pt idx="38369" formatCode="General">
                  <c:v>-415.262</c:v>
                </c:pt>
                <c:pt idx="38370" formatCode="General">
                  <c:v>-414.22300000000001</c:v>
                </c:pt>
                <c:pt idx="38371" formatCode="General">
                  <c:v>-413.02499999999998</c:v>
                </c:pt>
                <c:pt idx="38372" formatCode="General">
                  <c:v>-411.76499999999999</c:v>
                </c:pt>
                <c:pt idx="38373" formatCode="General">
                  <c:v>-410.51900000000001</c:v>
                </c:pt>
                <c:pt idx="38374" formatCode="General">
                  <c:v>-409.30500000000001</c:v>
                </c:pt>
                <c:pt idx="38375" formatCode="General">
                  <c:v>-408.22899999999998</c:v>
                </c:pt>
                <c:pt idx="38376" formatCode="General">
                  <c:v>-407.43</c:v>
                </c:pt>
                <c:pt idx="38377" formatCode="General">
                  <c:v>-406.85300000000001</c:v>
                </c:pt>
                <c:pt idx="38378" formatCode="General">
                  <c:v>-406.392</c:v>
                </c:pt>
                <c:pt idx="38379" formatCode="General">
                  <c:v>-406.03199999999998</c:v>
                </c:pt>
                <c:pt idx="38380" formatCode="General">
                  <c:v>-405.73200000000003</c:v>
                </c:pt>
                <c:pt idx="38381" formatCode="General">
                  <c:v>-405.42</c:v>
                </c:pt>
                <c:pt idx="38382" formatCode="General">
                  <c:v>-405.06</c:v>
                </c:pt>
                <c:pt idx="38383" formatCode="General">
                  <c:v>-404.642</c:v>
                </c:pt>
                <c:pt idx="38384" formatCode="General">
                  <c:v>-404.02199999999999</c:v>
                </c:pt>
                <c:pt idx="38385" formatCode="General">
                  <c:v>-402.995</c:v>
                </c:pt>
                <c:pt idx="38386" formatCode="General">
                  <c:v>-401.31900000000002</c:v>
                </c:pt>
                <c:pt idx="38387" formatCode="General">
                  <c:v>-399.00200000000001</c:v>
                </c:pt>
                <c:pt idx="38388" formatCode="General">
                  <c:v>-396.37400000000002</c:v>
                </c:pt>
                <c:pt idx="38389" formatCode="General">
                  <c:v>-393.61099999999999</c:v>
                </c:pt>
                <c:pt idx="38390" formatCode="General">
                  <c:v>-390.738</c:v>
                </c:pt>
                <c:pt idx="38391" formatCode="General">
                  <c:v>-387.85</c:v>
                </c:pt>
                <c:pt idx="38392" formatCode="General">
                  <c:v>-385.03</c:v>
                </c:pt>
                <c:pt idx="38393" formatCode="General">
                  <c:v>-382.29</c:v>
                </c:pt>
                <c:pt idx="38394" formatCode="General">
                  <c:v>-379.67</c:v>
                </c:pt>
                <c:pt idx="38395" formatCode="General">
                  <c:v>-377.23599999999999</c:v>
                </c:pt>
                <c:pt idx="38396" formatCode="General">
                  <c:v>-374.95299999999997</c:v>
                </c:pt>
                <c:pt idx="38397" formatCode="General">
                  <c:v>-372.74299999999999</c:v>
                </c:pt>
                <c:pt idx="38398" formatCode="General">
                  <c:v>-370.55500000000001</c:v>
                </c:pt>
                <c:pt idx="38399" formatCode="General">
                  <c:v>-368.34699999999998</c:v>
                </c:pt>
                <c:pt idx="38400" formatCode="General">
                  <c:v>-366.11599999999999</c:v>
                </c:pt>
                <c:pt idx="38401" formatCode="General">
                  <c:v>-363.76900000000001</c:v>
                </c:pt>
                <c:pt idx="38402" formatCode="General">
                  <c:v>-361.13299999999998</c:v>
                </c:pt>
                <c:pt idx="38403" formatCode="General">
                  <c:v>-358.11700000000002</c:v>
                </c:pt>
                <c:pt idx="38404" formatCode="General">
                  <c:v>-354.69900000000001</c:v>
                </c:pt>
                <c:pt idx="38405" formatCode="General">
                  <c:v>-350.846</c:v>
                </c:pt>
                <c:pt idx="38406" formatCode="General">
                  <c:v>-346.60500000000002</c:v>
                </c:pt>
                <c:pt idx="38407" formatCode="General">
                  <c:v>-342.142</c:v>
                </c:pt>
                <c:pt idx="38408" formatCode="General">
                  <c:v>-337.755</c:v>
                </c:pt>
                <c:pt idx="38409" formatCode="General">
                  <c:v>-333.76100000000002</c:v>
                </c:pt>
                <c:pt idx="38410" formatCode="General">
                  <c:v>-330.21800000000002</c:v>
                </c:pt>
                <c:pt idx="38411" formatCode="General">
                  <c:v>-327.04599999999999</c:v>
                </c:pt>
                <c:pt idx="38412" formatCode="General">
                  <c:v>-324.08300000000003</c:v>
                </c:pt>
                <c:pt idx="38413" formatCode="General">
                  <c:v>-321.16000000000003</c:v>
                </c:pt>
                <c:pt idx="38414" formatCode="General">
                  <c:v>-318.20699999999999</c:v>
                </c:pt>
                <c:pt idx="38415" formatCode="General">
                  <c:v>-315.14600000000002</c:v>
                </c:pt>
                <c:pt idx="38416" formatCode="General">
                  <c:v>-311.92399999999998</c:v>
                </c:pt>
                <c:pt idx="38417" formatCode="General">
                  <c:v>-308.58600000000001</c:v>
                </c:pt>
                <c:pt idx="38418" formatCode="General">
                  <c:v>-305.21300000000002</c:v>
                </c:pt>
                <c:pt idx="38419" formatCode="General">
                  <c:v>-301.88099999999997</c:v>
                </c:pt>
                <c:pt idx="38420" formatCode="General">
                  <c:v>-298.63799999999998</c:v>
                </c:pt>
                <c:pt idx="38421" formatCode="General">
                  <c:v>-295.45600000000002</c:v>
                </c:pt>
                <c:pt idx="38422" formatCode="General">
                  <c:v>-292.24700000000001</c:v>
                </c:pt>
                <c:pt idx="38423" formatCode="General">
                  <c:v>-288.89800000000002</c:v>
                </c:pt>
                <c:pt idx="38424" formatCode="General">
                  <c:v>-285.25</c:v>
                </c:pt>
                <c:pt idx="38425" formatCode="General">
                  <c:v>-281.17899999999997</c:v>
                </c:pt>
                <c:pt idx="38426" formatCode="General">
                  <c:v>-276.721</c:v>
                </c:pt>
                <c:pt idx="38427" formatCode="General">
                  <c:v>-271.93</c:v>
                </c:pt>
                <c:pt idx="38428" formatCode="General">
                  <c:v>-266.84100000000001</c:v>
                </c:pt>
                <c:pt idx="38429" formatCode="General">
                  <c:v>-261.476</c:v>
                </c:pt>
                <c:pt idx="38430" formatCode="General">
                  <c:v>-255.84899999999999</c:v>
                </c:pt>
                <c:pt idx="38431" formatCode="General">
                  <c:v>-249.947</c:v>
                </c:pt>
                <c:pt idx="38432" formatCode="General">
                  <c:v>-243.779</c:v>
                </c:pt>
                <c:pt idx="38433" formatCode="General">
                  <c:v>-237.43799999999999</c:v>
                </c:pt>
                <c:pt idx="38434" formatCode="General">
                  <c:v>-231.029</c:v>
                </c:pt>
                <c:pt idx="38435" formatCode="General">
                  <c:v>-224.62299999999999</c:v>
                </c:pt>
                <c:pt idx="38436" formatCode="General">
                  <c:v>-218.36</c:v>
                </c:pt>
                <c:pt idx="38437" formatCode="General">
                  <c:v>-212.374</c:v>
                </c:pt>
                <c:pt idx="38438" formatCode="General">
                  <c:v>-206.703</c:v>
                </c:pt>
                <c:pt idx="38439" formatCode="General">
                  <c:v>-201.32400000000001</c:v>
                </c:pt>
                <c:pt idx="38440" formatCode="General">
                  <c:v>-196.131</c:v>
                </c:pt>
                <c:pt idx="38441" formatCode="General">
                  <c:v>-191.04599999999999</c:v>
                </c:pt>
                <c:pt idx="38442" formatCode="General">
                  <c:v>-186.059</c:v>
                </c:pt>
                <c:pt idx="38443" formatCode="General">
                  <c:v>-181.14099999999999</c:v>
                </c:pt>
                <c:pt idx="38444" formatCode="General">
                  <c:v>-176.25399999999999</c:v>
                </c:pt>
                <c:pt idx="38445" formatCode="General">
                  <c:v>-171.40700000000001</c:v>
                </c:pt>
                <c:pt idx="38446" formatCode="General">
                  <c:v>-166.59399999999999</c:v>
                </c:pt>
                <c:pt idx="38447" formatCode="General">
                  <c:v>-161.73400000000001</c:v>
                </c:pt>
                <c:pt idx="38448" formatCode="General">
                  <c:v>-156.71899999999999</c:v>
                </c:pt>
                <c:pt idx="38449" formatCode="General">
                  <c:v>-151.465</c:v>
                </c:pt>
                <c:pt idx="38450" formatCode="General">
                  <c:v>-145.965</c:v>
                </c:pt>
                <c:pt idx="38451" formatCode="General">
                  <c:v>-140.23599999999999</c:v>
                </c:pt>
                <c:pt idx="38452" formatCode="General">
                  <c:v>-134.24100000000001</c:v>
                </c:pt>
                <c:pt idx="38453" formatCode="General">
                  <c:v>-127.96899999999999</c:v>
                </c:pt>
                <c:pt idx="38454" formatCode="General">
                  <c:v>-121.482</c:v>
                </c:pt>
                <c:pt idx="38455" formatCode="General">
                  <c:v>-114.82</c:v>
                </c:pt>
                <c:pt idx="38456" formatCode="General">
                  <c:v>-107.98</c:v>
                </c:pt>
                <c:pt idx="38457" formatCode="General">
                  <c:v>-100.998</c:v>
                </c:pt>
                <c:pt idx="38458" formatCode="General">
                  <c:v>-93.9315</c:v>
                </c:pt>
                <c:pt idx="38459" formatCode="General">
                  <c:v>-86.839699999999993</c:v>
                </c:pt>
                <c:pt idx="38460" formatCode="General">
                  <c:v>-79.796599999999998</c:v>
                </c:pt>
                <c:pt idx="38461" formatCode="General">
                  <c:v>-72.878200000000007</c:v>
                </c:pt>
                <c:pt idx="38462" formatCode="General">
                  <c:v>-66.107500000000002</c:v>
                </c:pt>
                <c:pt idx="38463" formatCode="General">
                  <c:v>-59.464100000000002</c:v>
                </c:pt>
                <c:pt idx="38464" formatCode="General">
                  <c:v>-52.987299999999998</c:v>
                </c:pt>
                <c:pt idx="38465" formatCode="General">
                  <c:v>-46.722099999999998</c:v>
                </c:pt>
                <c:pt idx="38466" formatCode="General">
                  <c:v>-40.646299999999997</c:v>
                </c:pt>
                <c:pt idx="38467" formatCode="General">
                  <c:v>-34.7273</c:v>
                </c:pt>
                <c:pt idx="38468" formatCode="General">
                  <c:v>-28.943000000000001</c:v>
                </c:pt>
                <c:pt idx="38469" formatCode="General">
                  <c:v>-23.298500000000001</c:v>
                </c:pt>
                <c:pt idx="38470" formatCode="General">
                  <c:v>-17.810700000000001</c:v>
                </c:pt>
                <c:pt idx="38471" formatCode="General">
                  <c:v>-12.4307</c:v>
                </c:pt>
                <c:pt idx="38472" formatCode="General">
                  <c:v>-7.1025200000000002</c:v>
                </c:pt>
                <c:pt idx="38473" formatCode="General">
                  <c:v>-1.81182</c:v>
                </c:pt>
                <c:pt idx="38474" formatCode="General">
                  <c:v>3.42143</c:v>
                </c:pt>
                <c:pt idx="38475" formatCode="General">
                  <c:v>8.5434900000000003</c:v>
                </c:pt>
                <c:pt idx="38476" formatCode="General">
                  <c:v>13.52</c:v>
                </c:pt>
                <c:pt idx="38477" formatCode="General">
                  <c:v>18.3446</c:v>
                </c:pt>
                <c:pt idx="38478" formatCode="General">
                  <c:v>23.060600000000001</c:v>
                </c:pt>
                <c:pt idx="38479" formatCode="General">
                  <c:v>27.744299999999999</c:v>
                </c:pt>
                <c:pt idx="38480" formatCode="General">
                  <c:v>32.534300000000002</c:v>
                </c:pt>
                <c:pt idx="38481" formatCode="General">
                  <c:v>37.554600000000001</c:v>
                </c:pt>
                <c:pt idx="38482" formatCode="General">
                  <c:v>42.838200000000001</c:v>
                </c:pt>
                <c:pt idx="38483" formatCode="General">
                  <c:v>48.381399999999999</c:v>
                </c:pt>
                <c:pt idx="38484" formatCode="General">
                  <c:v>54.1616</c:v>
                </c:pt>
                <c:pt idx="38485" formatCode="General">
                  <c:v>60.146099999999997</c:v>
                </c:pt>
                <c:pt idx="38486" formatCode="General">
                  <c:v>66.292699999999996</c:v>
                </c:pt>
                <c:pt idx="38487" formatCode="General">
                  <c:v>72.558899999999994</c:v>
                </c:pt>
                <c:pt idx="38488" formatCode="General">
                  <c:v>78.881200000000007</c:v>
                </c:pt>
                <c:pt idx="38489" formatCode="General">
                  <c:v>85.189599999999999</c:v>
                </c:pt>
                <c:pt idx="38490" formatCode="General">
                  <c:v>91.459100000000007</c:v>
                </c:pt>
                <c:pt idx="38491" formatCode="General">
                  <c:v>97.696200000000005</c:v>
                </c:pt>
                <c:pt idx="38492" formatCode="General">
                  <c:v>103.893</c:v>
                </c:pt>
                <c:pt idx="38493" formatCode="General">
                  <c:v>109.983</c:v>
                </c:pt>
                <c:pt idx="38494" formatCode="General">
                  <c:v>115.816</c:v>
                </c:pt>
                <c:pt idx="38495" formatCode="General">
                  <c:v>121.256</c:v>
                </c:pt>
                <c:pt idx="38496" formatCode="General">
                  <c:v>126.22</c:v>
                </c:pt>
                <c:pt idx="38497" formatCode="General">
                  <c:v>130.714</c:v>
                </c:pt>
                <c:pt idx="38498" formatCode="General">
                  <c:v>134.791</c:v>
                </c:pt>
                <c:pt idx="38499" formatCode="General">
                  <c:v>138.53899999999999</c:v>
                </c:pt>
                <c:pt idx="38500" formatCode="General">
                  <c:v>142.08000000000001</c:v>
                </c:pt>
                <c:pt idx="38501" formatCode="General">
                  <c:v>145.559</c:v>
                </c:pt>
                <c:pt idx="38502" formatCode="General">
                  <c:v>149.07400000000001</c:v>
                </c:pt>
                <c:pt idx="38503" formatCode="General">
                  <c:v>152.64400000000001</c:v>
                </c:pt>
                <c:pt idx="38504" formatCode="General">
                  <c:v>156.23400000000001</c:v>
                </c:pt>
                <c:pt idx="38505" formatCode="General">
                  <c:v>159.798</c:v>
                </c:pt>
                <c:pt idx="38506" formatCode="General">
                  <c:v>163.286</c:v>
                </c:pt>
                <c:pt idx="38507" formatCode="General">
                  <c:v>166.63800000000001</c:v>
                </c:pt>
                <c:pt idx="38508" formatCode="General">
                  <c:v>169.81</c:v>
                </c:pt>
                <c:pt idx="38509" formatCode="General">
                  <c:v>172.80799999999999</c:v>
                </c:pt>
                <c:pt idx="38510" formatCode="General">
                  <c:v>175.68600000000001</c:v>
                </c:pt>
                <c:pt idx="38511" formatCode="General">
                  <c:v>178.506</c:v>
                </c:pt>
                <c:pt idx="38512" formatCode="General">
                  <c:v>181.31299999999999</c:v>
                </c:pt>
                <c:pt idx="38513" formatCode="General">
                  <c:v>184.078</c:v>
                </c:pt>
                <c:pt idx="38514" formatCode="General">
                  <c:v>186.76300000000001</c:v>
                </c:pt>
                <c:pt idx="38515" formatCode="General">
                  <c:v>189.363</c:v>
                </c:pt>
                <c:pt idx="38516" formatCode="General">
                  <c:v>191.87700000000001</c:v>
                </c:pt>
                <c:pt idx="38517" formatCode="General">
                  <c:v>194.30600000000001</c:v>
                </c:pt>
                <c:pt idx="38518" formatCode="General">
                  <c:v>196.69200000000001</c:v>
                </c:pt>
                <c:pt idx="38519" formatCode="General">
                  <c:v>199.09800000000001</c:v>
                </c:pt>
                <c:pt idx="38520" formatCode="General">
                  <c:v>201.619</c:v>
                </c:pt>
                <c:pt idx="38521" formatCode="General">
                  <c:v>204.35400000000001</c:v>
                </c:pt>
                <c:pt idx="38522" formatCode="General">
                  <c:v>207.35499999999999</c:v>
                </c:pt>
                <c:pt idx="38523" formatCode="General">
                  <c:v>210.57499999999999</c:v>
                </c:pt>
                <c:pt idx="38524" formatCode="General">
                  <c:v>213.88200000000001</c:v>
                </c:pt>
                <c:pt idx="38525" formatCode="General">
                  <c:v>217.13300000000001</c:v>
                </c:pt>
                <c:pt idx="38526" formatCode="General">
                  <c:v>220.249</c:v>
                </c:pt>
                <c:pt idx="38527" formatCode="General">
                  <c:v>223.29599999999999</c:v>
                </c:pt>
                <c:pt idx="38528" formatCode="General">
                  <c:v>226.345</c:v>
                </c:pt>
                <c:pt idx="38529" formatCode="General">
                  <c:v>229.423</c:v>
                </c:pt>
                <c:pt idx="38530" formatCode="General">
                  <c:v>232.56700000000001</c:v>
                </c:pt>
                <c:pt idx="38531" formatCode="General">
                  <c:v>235.80199999999999</c:v>
                </c:pt>
                <c:pt idx="38532" formatCode="General">
                  <c:v>239.12299999999999</c:v>
                </c:pt>
                <c:pt idx="38533" formatCode="General">
                  <c:v>242.51599999999999</c:v>
                </c:pt>
                <c:pt idx="38534" formatCode="General">
                  <c:v>245.98699999999999</c:v>
                </c:pt>
                <c:pt idx="38535" formatCode="General">
                  <c:v>249.58500000000001</c:v>
                </c:pt>
                <c:pt idx="38536" formatCode="General">
                  <c:v>253.37799999999999</c:v>
                </c:pt>
                <c:pt idx="38537" formatCode="General">
                  <c:v>257.46199999999999</c:v>
                </c:pt>
                <c:pt idx="38538" formatCode="General">
                  <c:v>261.91899999999998</c:v>
                </c:pt>
                <c:pt idx="38539" formatCode="General">
                  <c:v>266.75700000000001</c:v>
                </c:pt>
                <c:pt idx="38540" formatCode="General">
                  <c:v>271.899</c:v>
                </c:pt>
                <c:pt idx="38541" formatCode="General">
                  <c:v>277.11799999999999</c:v>
                </c:pt>
                <c:pt idx="38542" formatCode="General">
                  <c:v>282.21699999999998</c:v>
                </c:pt>
                <c:pt idx="38543" formatCode="General">
                  <c:v>287.101</c:v>
                </c:pt>
                <c:pt idx="38544" formatCode="General">
                  <c:v>291.76400000000001</c:v>
                </c:pt>
                <c:pt idx="38545" formatCode="General">
                  <c:v>296.24700000000001</c:v>
                </c:pt>
                <c:pt idx="38546" formatCode="General">
                  <c:v>300.56400000000002</c:v>
                </c:pt>
                <c:pt idx="38547" formatCode="General">
                  <c:v>304.68200000000002</c:v>
                </c:pt>
                <c:pt idx="38548" formatCode="General">
                  <c:v>308.49200000000002</c:v>
                </c:pt>
                <c:pt idx="38549" formatCode="General">
                  <c:v>311.92500000000001</c:v>
                </c:pt>
                <c:pt idx="38550" formatCode="General">
                  <c:v>314.96499999999997</c:v>
                </c:pt>
                <c:pt idx="38551" formatCode="General">
                  <c:v>317.7</c:v>
                </c:pt>
                <c:pt idx="38552" formatCode="General">
                  <c:v>320.238</c:v>
                </c:pt>
                <c:pt idx="38553" formatCode="General">
                  <c:v>322.61500000000001</c:v>
                </c:pt>
                <c:pt idx="38554" formatCode="General">
                  <c:v>324.863</c:v>
                </c:pt>
                <c:pt idx="38555" formatCode="General">
                  <c:v>327.01499999999999</c:v>
                </c:pt>
                <c:pt idx="38556" formatCode="General">
                  <c:v>329.06599999999997</c:v>
                </c:pt>
                <c:pt idx="38557" formatCode="General">
                  <c:v>330.97300000000001</c:v>
                </c:pt>
                <c:pt idx="38558" formatCode="General">
                  <c:v>332.58300000000003</c:v>
                </c:pt>
                <c:pt idx="38559" formatCode="General">
                  <c:v>333.76499999999999</c:v>
                </c:pt>
                <c:pt idx="38560" formatCode="General">
                  <c:v>334.55</c:v>
                </c:pt>
                <c:pt idx="38561" formatCode="General">
                  <c:v>334.98599999999999</c:v>
                </c:pt>
                <c:pt idx="38562" formatCode="General">
                  <c:v>335.13099999999997</c:v>
                </c:pt>
                <c:pt idx="38563" formatCode="General">
                  <c:v>335.06299999999999</c:v>
                </c:pt>
                <c:pt idx="38564" formatCode="General">
                  <c:v>334.86099999999999</c:v>
                </c:pt>
                <c:pt idx="38565" formatCode="General">
                  <c:v>334.61700000000002</c:v>
                </c:pt>
                <c:pt idx="38566" formatCode="General">
                  <c:v>334.41300000000001</c:v>
                </c:pt>
                <c:pt idx="38567" formatCode="General">
                  <c:v>334.30799999999999</c:v>
                </c:pt>
                <c:pt idx="38568" formatCode="General">
                  <c:v>334.33300000000003</c:v>
                </c:pt>
                <c:pt idx="38569" formatCode="General">
                  <c:v>334.47800000000001</c:v>
                </c:pt>
                <c:pt idx="38570" formatCode="General">
                  <c:v>334.73</c:v>
                </c:pt>
                <c:pt idx="38571" formatCode="General">
                  <c:v>335.07400000000001</c:v>
                </c:pt>
                <c:pt idx="38572" formatCode="General">
                  <c:v>335.46300000000002</c:v>
                </c:pt>
                <c:pt idx="38573" formatCode="General">
                  <c:v>335.85700000000003</c:v>
                </c:pt>
                <c:pt idx="38574" formatCode="General">
                  <c:v>336.26600000000002</c:v>
                </c:pt>
                <c:pt idx="38575" formatCode="General">
                  <c:v>336.709</c:v>
                </c:pt>
                <c:pt idx="38576" formatCode="General">
                  <c:v>337.2</c:v>
                </c:pt>
                <c:pt idx="38577" formatCode="General">
                  <c:v>337.755</c:v>
                </c:pt>
                <c:pt idx="38578" formatCode="General">
                  <c:v>338.38200000000001</c:v>
                </c:pt>
                <c:pt idx="38579" formatCode="General">
                  <c:v>339.07</c:v>
                </c:pt>
                <c:pt idx="38580" formatCode="General">
                  <c:v>339.76400000000001</c:v>
                </c:pt>
                <c:pt idx="38581" formatCode="General">
                  <c:v>340.34300000000002</c:v>
                </c:pt>
                <c:pt idx="38582" formatCode="General">
                  <c:v>340.75700000000001</c:v>
                </c:pt>
                <c:pt idx="38583" formatCode="General">
                  <c:v>341.041</c:v>
                </c:pt>
                <c:pt idx="38584" formatCode="General">
                  <c:v>341.22199999999998</c:v>
                </c:pt>
                <c:pt idx="38585" formatCode="General">
                  <c:v>341.30599999999998</c:v>
                </c:pt>
                <c:pt idx="38586" formatCode="General">
                  <c:v>341.16300000000001</c:v>
                </c:pt>
                <c:pt idx="38587" formatCode="General">
                  <c:v>340.65899999999999</c:v>
                </c:pt>
                <c:pt idx="38588" formatCode="General">
                  <c:v>339.767</c:v>
                </c:pt>
                <c:pt idx="38589" formatCode="General">
                  <c:v>338.50799999999998</c:v>
                </c:pt>
                <c:pt idx="38590" formatCode="General">
                  <c:v>336.947</c:v>
                </c:pt>
                <c:pt idx="38591" formatCode="General">
                  <c:v>335.10700000000003</c:v>
                </c:pt>
                <c:pt idx="38592" formatCode="General">
                  <c:v>332.964</c:v>
                </c:pt>
                <c:pt idx="38593" formatCode="General">
                  <c:v>330.40600000000001</c:v>
                </c:pt>
                <c:pt idx="38594" formatCode="General">
                  <c:v>327.34899999999999</c:v>
                </c:pt>
                <c:pt idx="38595" formatCode="General">
                  <c:v>323.83</c:v>
                </c:pt>
                <c:pt idx="38596" formatCode="General">
                  <c:v>319.87</c:v>
                </c:pt>
                <c:pt idx="38597" formatCode="General">
                  <c:v>315.476</c:v>
                </c:pt>
                <c:pt idx="38598" formatCode="General">
                  <c:v>310.57299999999998</c:v>
                </c:pt>
                <c:pt idx="38599" formatCode="General">
                  <c:v>305.08600000000001</c:v>
                </c:pt>
                <c:pt idx="38600" formatCode="General">
                  <c:v>299.113</c:v>
                </c:pt>
                <c:pt idx="38601" formatCode="General">
                  <c:v>292.798</c:v>
                </c:pt>
                <c:pt idx="38602" formatCode="General">
                  <c:v>286.27800000000002</c:v>
                </c:pt>
                <c:pt idx="38603" formatCode="General">
                  <c:v>279.661</c:v>
                </c:pt>
                <c:pt idx="38604" formatCode="General">
                  <c:v>272.99700000000001</c:v>
                </c:pt>
                <c:pt idx="38605" formatCode="General">
                  <c:v>266.26900000000001</c:v>
                </c:pt>
                <c:pt idx="38606" formatCode="General">
                  <c:v>259.47199999999998</c:v>
                </c:pt>
                <c:pt idx="38607" formatCode="General">
                  <c:v>252.75299999999999</c:v>
                </c:pt>
                <c:pt idx="38608" formatCode="General">
                  <c:v>246.20400000000001</c:v>
                </c:pt>
                <c:pt idx="38609" formatCode="General">
                  <c:v>239.761</c:v>
                </c:pt>
                <c:pt idx="38610" formatCode="General">
                  <c:v>233.43100000000001</c:v>
                </c:pt>
                <c:pt idx="38611" formatCode="General">
                  <c:v>227.28899999999999</c:v>
                </c:pt>
                <c:pt idx="38612" formatCode="General">
                  <c:v>221.37299999999999</c:v>
                </c:pt>
                <c:pt idx="38613" formatCode="General">
                  <c:v>215.684</c:v>
                </c:pt>
                <c:pt idx="38614" formatCode="General">
                  <c:v>210.18799999999999</c:v>
                </c:pt>
                <c:pt idx="38615" formatCode="General">
                  <c:v>204.82</c:v>
                </c:pt>
                <c:pt idx="38616" formatCode="General">
                  <c:v>199.50700000000001</c:v>
                </c:pt>
                <c:pt idx="38617" formatCode="General">
                  <c:v>194.13800000000001</c:v>
                </c:pt>
                <c:pt idx="38618" formatCode="General">
                  <c:v>188.608</c:v>
                </c:pt>
                <c:pt idx="38619" formatCode="General">
                  <c:v>182.92</c:v>
                </c:pt>
                <c:pt idx="38620" formatCode="General">
                  <c:v>177.10300000000001</c:v>
                </c:pt>
                <c:pt idx="38621" formatCode="General">
                  <c:v>171.15</c:v>
                </c:pt>
                <c:pt idx="38622" formatCode="General">
                  <c:v>165.06700000000001</c:v>
                </c:pt>
                <c:pt idx="38623" formatCode="General">
                  <c:v>158.86600000000001</c:v>
                </c:pt>
                <c:pt idx="38624" formatCode="General">
                  <c:v>152.63300000000001</c:v>
                </c:pt>
                <c:pt idx="38625" formatCode="General">
                  <c:v>146.45699999999999</c:v>
                </c:pt>
                <c:pt idx="38626" formatCode="General">
                  <c:v>140.31100000000001</c:v>
                </c:pt>
                <c:pt idx="38627" formatCode="General">
                  <c:v>134.16</c:v>
                </c:pt>
                <c:pt idx="38628" formatCode="General">
                  <c:v>128.02099999999999</c:v>
                </c:pt>
                <c:pt idx="38629" formatCode="General">
                  <c:v>121.91800000000001</c:v>
                </c:pt>
                <c:pt idx="38630" formatCode="General">
                  <c:v>115.878</c:v>
                </c:pt>
                <c:pt idx="38631" formatCode="General">
                  <c:v>109.69199999999999</c:v>
                </c:pt>
                <c:pt idx="38632" formatCode="General">
                  <c:v>103.07</c:v>
                </c:pt>
                <c:pt idx="38633" formatCode="General">
                  <c:v>95.997799999999998</c:v>
                </c:pt>
                <c:pt idx="38634" formatCode="General">
                  <c:v>88.548900000000003</c:v>
                </c:pt>
                <c:pt idx="38635" formatCode="General">
                  <c:v>80.777199999999993</c:v>
                </c:pt>
                <c:pt idx="38636" formatCode="General">
                  <c:v>72.796899999999994</c:v>
                </c:pt>
                <c:pt idx="38637" formatCode="General">
                  <c:v>64.728099999999998</c:v>
                </c:pt>
                <c:pt idx="38638" formatCode="General">
                  <c:v>56.8155</c:v>
                </c:pt>
                <c:pt idx="38639" formatCode="General">
                  <c:v>49.301699999999997</c:v>
                </c:pt>
                <c:pt idx="38640" formatCode="General">
                  <c:v>42.218600000000002</c:v>
                </c:pt>
                <c:pt idx="38641" formatCode="General">
                  <c:v>35.521999999999998</c:v>
                </c:pt>
                <c:pt idx="38642" formatCode="General">
                  <c:v>29.105599999999999</c:v>
                </c:pt>
                <c:pt idx="38643" formatCode="General">
                  <c:v>22.933800000000002</c:v>
                </c:pt>
                <c:pt idx="38644" formatCode="General">
                  <c:v>17.0762</c:v>
                </c:pt>
                <c:pt idx="38645" formatCode="General">
                  <c:v>11.4877</c:v>
                </c:pt>
                <c:pt idx="38646" formatCode="General">
                  <c:v>6.0509700000000004</c:v>
                </c:pt>
                <c:pt idx="38647" formatCode="General">
                  <c:v>0.65112400000000004</c:v>
                </c:pt>
                <c:pt idx="38648" formatCode="General">
                  <c:v>-4.7906500000000003</c:v>
                </c:pt>
                <c:pt idx="38649" formatCode="General">
                  <c:v>-10.2852</c:v>
                </c:pt>
                <c:pt idx="38650" formatCode="General">
                  <c:v>-15.914300000000001</c:v>
                </c:pt>
                <c:pt idx="38651" formatCode="General">
                  <c:v>-21.802499999999998</c:v>
                </c:pt>
                <c:pt idx="38652" formatCode="General">
                  <c:v>-27.995200000000001</c:v>
                </c:pt>
                <c:pt idx="38653" formatCode="General">
                  <c:v>-34.527900000000002</c:v>
                </c:pt>
                <c:pt idx="38654" formatCode="General">
                  <c:v>-41.618899999999996</c:v>
                </c:pt>
                <c:pt idx="38655" formatCode="General">
                  <c:v>-49.394599999999997</c:v>
                </c:pt>
                <c:pt idx="38656" formatCode="General">
                  <c:v>-57.6845</c:v>
                </c:pt>
                <c:pt idx="38657" formatCode="General">
                  <c:v>-66.284000000000006</c:v>
                </c:pt>
                <c:pt idx="38658" formatCode="General">
                  <c:v>-75.059600000000003</c:v>
                </c:pt>
                <c:pt idx="38659" formatCode="General">
                  <c:v>-84.042299999999997</c:v>
                </c:pt>
                <c:pt idx="38660" formatCode="General">
                  <c:v>-93.270399999999995</c:v>
                </c:pt>
                <c:pt idx="38661" formatCode="General">
                  <c:v>-102.63</c:v>
                </c:pt>
                <c:pt idx="38662" formatCode="General">
                  <c:v>-111.99</c:v>
                </c:pt>
                <c:pt idx="38663" formatCode="General">
                  <c:v>-121.246</c:v>
                </c:pt>
                <c:pt idx="38664" formatCode="General">
                  <c:v>-130.28200000000001</c:v>
                </c:pt>
                <c:pt idx="38665" formatCode="General">
                  <c:v>-139.00399999999999</c:v>
                </c:pt>
                <c:pt idx="38666" formatCode="General">
                  <c:v>-147.274</c:v>
                </c:pt>
                <c:pt idx="38667" formatCode="General">
                  <c:v>-154.965</c:v>
                </c:pt>
                <c:pt idx="38668" formatCode="General">
                  <c:v>-162.04499999999999</c:v>
                </c:pt>
                <c:pt idx="38669" formatCode="General">
                  <c:v>-168.49600000000001</c:v>
                </c:pt>
                <c:pt idx="38670" formatCode="General">
                  <c:v>-174.31200000000001</c:v>
                </c:pt>
                <c:pt idx="38671" formatCode="General">
                  <c:v>-179.536</c:v>
                </c:pt>
                <c:pt idx="38672" formatCode="General">
                  <c:v>-184.233</c:v>
                </c:pt>
                <c:pt idx="38673" formatCode="General">
                  <c:v>-188.47200000000001</c:v>
                </c:pt>
                <c:pt idx="38674" formatCode="General">
                  <c:v>-192.32900000000001</c:v>
                </c:pt>
                <c:pt idx="38675" formatCode="General">
                  <c:v>-195.88200000000001</c:v>
                </c:pt>
                <c:pt idx="38676" formatCode="General">
                  <c:v>-199.19200000000001</c:v>
                </c:pt>
                <c:pt idx="38677" formatCode="General">
                  <c:v>-202.29400000000001</c:v>
                </c:pt>
                <c:pt idx="38678" formatCode="General">
                  <c:v>-205.196</c:v>
                </c:pt>
                <c:pt idx="38679" formatCode="General">
                  <c:v>-207.881</c:v>
                </c:pt>
                <c:pt idx="38680" formatCode="General">
                  <c:v>-210.23599999999999</c:v>
                </c:pt>
                <c:pt idx="38681" formatCode="General">
                  <c:v>-212.14099999999999</c:v>
                </c:pt>
                <c:pt idx="38682" formatCode="General">
                  <c:v>-213.53100000000001</c:v>
                </c:pt>
                <c:pt idx="38683" formatCode="General">
                  <c:v>-214.40799999999999</c:v>
                </c:pt>
                <c:pt idx="38684" formatCode="General">
                  <c:v>-214.85400000000001</c:v>
                </c:pt>
                <c:pt idx="38685" formatCode="General">
                  <c:v>-214.98</c:v>
                </c:pt>
                <c:pt idx="38686" formatCode="General">
                  <c:v>-214.89599999999999</c:v>
                </c:pt>
                <c:pt idx="38687" formatCode="General">
                  <c:v>-214.71100000000001</c:v>
                </c:pt>
                <c:pt idx="38688" formatCode="General">
                  <c:v>-214.495</c:v>
                </c:pt>
                <c:pt idx="38689" formatCode="General">
                  <c:v>-214.19300000000001</c:v>
                </c:pt>
                <c:pt idx="38690" formatCode="General">
                  <c:v>-213.702</c:v>
                </c:pt>
                <c:pt idx="38691" formatCode="General">
                  <c:v>-212.953</c:v>
                </c:pt>
                <c:pt idx="38692" formatCode="General">
                  <c:v>-211.89599999999999</c:v>
                </c:pt>
                <c:pt idx="38693" formatCode="General">
                  <c:v>-210.51400000000001</c:v>
                </c:pt>
                <c:pt idx="38694" formatCode="General">
                  <c:v>-208.87799999999999</c:v>
                </c:pt>
                <c:pt idx="38695" formatCode="General">
                  <c:v>-207.15299999999999</c:v>
                </c:pt>
                <c:pt idx="38696" formatCode="General">
                  <c:v>-205.61099999999999</c:v>
                </c:pt>
                <c:pt idx="38697" formatCode="General">
                  <c:v>-204.584</c:v>
                </c:pt>
                <c:pt idx="38698" formatCode="General">
                  <c:v>-204.35</c:v>
                </c:pt>
                <c:pt idx="38699" formatCode="General">
                  <c:v>-204.87200000000001</c:v>
                </c:pt>
                <c:pt idx="38700" formatCode="General">
                  <c:v>-205.959</c:v>
                </c:pt>
                <c:pt idx="38701" formatCode="General">
                  <c:v>-207.44399999999999</c:v>
                </c:pt>
                <c:pt idx="38702" formatCode="General">
                  <c:v>-209.19300000000001</c:v>
                </c:pt>
                <c:pt idx="38703" formatCode="General">
                  <c:v>-211.19300000000001</c:v>
                </c:pt>
                <c:pt idx="38704" formatCode="General">
                  <c:v>-213.42</c:v>
                </c:pt>
                <c:pt idx="38705" formatCode="General">
                  <c:v>-215.83699999999999</c:v>
                </c:pt>
                <c:pt idx="38706" formatCode="General">
                  <c:v>-218.38900000000001</c:v>
                </c:pt>
                <c:pt idx="38707" formatCode="General">
                  <c:v>-221.01400000000001</c:v>
                </c:pt>
                <c:pt idx="38708" formatCode="General">
                  <c:v>-223.642</c:v>
                </c:pt>
                <c:pt idx="38709" formatCode="General">
                  <c:v>-226.22200000000001</c:v>
                </c:pt>
                <c:pt idx="38710" formatCode="General">
                  <c:v>-228.74700000000001</c:v>
                </c:pt>
                <c:pt idx="38711" formatCode="General">
                  <c:v>-231.22399999999999</c:v>
                </c:pt>
                <c:pt idx="38712" formatCode="General">
                  <c:v>-233.654</c:v>
                </c:pt>
                <c:pt idx="38713" formatCode="General">
                  <c:v>-236.005</c:v>
                </c:pt>
                <c:pt idx="38714" formatCode="General">
                  <c:v>-238.24199999999999</c:v>
                </c:pt>
                <c:pt idx="38715" formatCode="General">
                  <c:v>-240.35599999999999</c:v>
                </c:pt>
                <c:pt idx="38716" formatCode="General">
                  <c:v>-242.31399999999999</c:v>
                </c:pt>
                <c:pt idx="38717" formatCode="General">
                  <c:v>-244.04900000000001</c:v>
                </c:pt>
                <c:pt idx="38718" formatCode="General">
                  <c:v>-245.476</c:v>
                </c:pt>
                <c:pt idx="38719" formatCode="General">
                  <c:v>-246.52199999999999</c:v>
                </c:pt>
                <c:pt idx="38720" formatCode="General">
                  <c:v>-247.27099999999999</c:v>
                </c:pt>
                <c:pt idx="38721" formatCode="General">
                  <c:v>-247.82</c:v>
                </c:pt>
                <c:pt idx="38722" formatCode="General">
                  <c:v>-248.11099999999999</c:v>
                </c:pt>
                <c:pt idx="38723" formatCode="General">
                  <c:v>-248.011</c:v>
                </c:pt>
                <c:pt idx="38724" formatCode="General">
                  <c:v>-247.38300000000001</c:v>
                </c:pt>
                <c:pt idx="38725" formatCode="General">
                  <c:v>-246.196</c:v>
                </c:pt>
                <c:pt idx="38726" formatCode="General">
                  <c:v>-244.489</c:v>
                </c:pt>
                <c:pt idx="38727" formatCode="General">
                  <c:v>-242.4</c:v>
                </c:pt>
                <c:pt idx="38728" formatCode="General">
                  <c:v>-240.07900000000001</c:v>
                </c:pt>
                <c:pt idx="38729" formatCode="General">
                  <c:v>-237.602</c:v>
                </c:pt>
                <c:pt idx="38730" formatCode="General">
                  <c:v>-235.03800000000001</c:v>
                </c:pt>
                <c:pt idx="38731" formatCode="General">
                  <c:v>-232.43799999999999</c:v>
                </c:pt>
                <c:pt idx="38732" formatCode="General">
                  <c:v>-229.76900000000001</c:v>
                </c:pt>
                <c:pt idx="38733" formatCode="General">
                  <c:v>-226.964</c:v>
                </c:pt>
                <c:pt idx="38734" formatCode="General">
                  <c:v>-223.983</c:v>
                </c:pt>
                <c:pt idx="38735" formatCode="General">
                  <c:v>-220.86600000000001</c:v>
                </c:pt>
                <c:pt idx="38736" formatCode="General">
                  <c:v>-217.78899999999999</c:v>
                </c:pt>
                <c:pt idx="38737" formatCode="General">
                  <c:v>-214.90700000000001</c:v>
                </c:pt>
                <c:pt idx="38738" formatCode="General">
                  <c:v>-212.304</c:v>
                </c:pt>
                <c:pt idx="38739" formatCode="General">
                  <c:v>-210.02</c:v>
                </c:pt>
                <c:pt idx="38740" formatCode="General">
                  <c:v>-208.08099999999999</c:v>
                </c:pt>
                <c:pt idx="38741" formatCode="General">
                  <c:v>-206.66399999999999</c:v>
                </c:pt>
                <c:pt idx="38742" formatCode="General">
                  <c:v>-205.93299999999999</c:v>
                </c:pt>
                <c:pt idx="38743" formatCode="General">
                  <c:v>-205.91300000000001</c:v>
                </c:pt>
                <c:pt idx="38744" formatCode="General">
                  <c:v>-206.696</c:v>
                </c:pt>
                <c:pt idx="38745" formatCode="General">
                  <c:v>-208.41900000000001</c:v>
                </c:pt>
                <c:pt idx="38746" formatCode="General">
                  <c:v>-210.86199999999999</c:v>
                </c:pt>
                <c:pt idx="38747" formatCode="General">
                  <c:v>-213.732</c:v>
                </c:pt>
                <c:pt idx="38748" formatCode="General">
                  <c:v>-217.065</c:v>
                </c:pt>
                <c:pt idx="38749" formatCode="General">
                  <c:v>-220.81700000000001</c:v>
                </c:pt>
                <c:pt idx="38750" formatCode="General">
                  <c:v>-224.77500000000001</c:v>
                </c:pt>
                <c:pt idx="38751" formatCode="General">
                  <c:v>-228.86099999999999</c:v>
                </c:pt>
                <c:pt idx="38752" formatCode="General">
                  <c:v>-233.119</c:v>
                </c:pt>
                <c:pt idx="38753" formatCode="General">
                  <c:v>-237.65299999999999</c:v>
                </c:pt>
                <c:pt idx="38754" formatCode="General">
                  <c:v>-242.54300000000001</c:v>
                </c:pt>
                <c:pt idx="38755" formatCode="General">
                  <c:v>-247.684</c:v>
                </c:pt>
                <c:pt idx="38756" formatCode="General">
                  <c:v>-252.86600000000001</c:v>
                </c:pt>
                <c:pt idx="38757" formatCode="General">
                  <c:v>-257.84300000000002</c:v>
                </c:pt>
                <c:pt idx="38758" formatCode="General">
                  <c:v>-262.40600000000001</c:v>
                </c:pt>
                <c:pt idx="38759" formatCode="General">
                  <c:v>-266.41199999999998</c:v>
                </c:pt>
                <c:pt idx="38760" formatCode="General">
                  <c:v>-269.80700000000002</c:v>
                </c:pt>
                <c:pt idx="38761" formatCode="General">
                  <c:v>-272.58300000000003</c:v>
                </c:pt>
                <c:pt idx="38762" formatCode="General">
                  <c:v>-274.77699999999999</c:v>
                </c:pt>
                <c:pt idx="38763" formatCode="General">
                  <c:v>-276.44600000000003</c:v>
                </c:pt>
                <c:pt idx="38764" formatCode="General">
                  <c:v>-277.63499999999999</c:v>
                </c:pt>
                <c:pt idx="38765" formatCode="General">
                  <c:v>-278.51400000000001</c:v>
                </c:pt>
                <c:pt idx="38766" formatCode="General">
                  <c:v>-279.30799999999999</c:v>
                </c:pt>
                <c:pt idx="38767" formatCode="General">
                  <c:v>-279.952</c:v>
                </c:pt>
                <c:pt idx="38768" formatCode="General">
                  <c:v>-280.27</c:v>
                </c:pt>
                <c:pt idx="38769" formatCode="General">
                  <c:v>-280.18700000000001</c:v>
                </c:pt>
                <c:pt idx="38770" formatCode="General">
                  <c:v>-279.71100000000001</c:v>
                </c:pt>
                <c:pt idx="38771" formatCode="General">
                  <c:v>-278.94799999999998</c:v>
                </c:pt>
                <c:pt idx="38772" formatCode="General">
                  <c:v>-278.077</c:v>
                </c:pt>
                <c:pt idx="38773" formatCode="General">
                  <c:v>-277.274</c:v>
                </c:pt>
                <c:pt idx="38774" formatCode="General">
                  <c:v>-276.44099999999997</c:v>
                </c:pt>
                <c:pt idx="38775" formatCode="General">
                  <c:v>-275.41899999999998</c:v>
                </c:pt>
                <c:pt idx="38776" formatCode="General">
                  <c:v>-274.14100000000002</c:v>
                </c:pt>
                <c:pt idx="38777" formatCode="General">
                  <c:v>-272.53300000000002</c:v>
                </c:pt>
                <c:pt idx="38778" formatCode="General">
                  <c:v>-270.553</c:v>
                </c:pt>
                <c:pt idx="38779" formatCode="General">
                  <c:v>-268.298</c:v>
                </c:pt>
                <c:pt idx="38780" formatCode="General">
                  <c:v>-265.92899999999997</c:v>
                </c:pt>
                <c:pt idx="38781" formatCode="General">
                  <c:v>-263.59699999999998</c:v>
                </c:pt>
                <c:pt idx="38782" formatCode="General">
                  <c:v>-261.39999999999998</c:v>
                </c:pt>
                <c:pt idx="38783" formatCode="General">
                  <c:v>-259.28800000000001</c:v>
                </c:pt>
                <c:pt idx="38784" formatCode="General">
                  <c:v>-257.21699999999998</c:v>
                </c:pt>
                <c:pt idx="38785" formatCode="General">
                  <c:v>-255.185</c:v>
                </c:pt>
                <c:pt idx="38786" formatCode="General">
                  <c:v>-253.148</c:v>
                </c:pt>
                <c:pt idx="38787" formatCode="General">
                  <c:v>-251.06899999999999</c:v>
                </c:pt>
                <c:pt idx="38788" formatCode="General">
                  <c:v>-249.22499999999999</c:v>
                </c:pt>
                <c:pt idx="38789" formatCode="General">
                  <c:v>-247.80600000000001</c:v>
                </c:pt>
                <c:pt idx="38790" formatCode="General">
                  <c:v>-246.624</c:v>
                </c:pt>
                <c:pt idx="38791" formatCode="General">
                  <c:v>-245.566</c:v>
                </c:pt>
                <c:pt idx="38792" formatCode="General">
                  <c:v>-244.61699999999999</c:v>
                </c:pt>
                <c:pt idx="38793" formatCode="General">
                  <c:v>-243.77500000000001</c:v>
                </c:pt>
                <c:pt idx="38794" formatCode="General">
                  <c:v>-243.042</c:v>
                </c:pt>
                <c:pt idx="38795" formatCode="General">
                  <c:v>-242.43899999999999</c:v>
                </c:pt>
                <c:pt idx="38796" formatCode="General">
                  <c:v>-241.94300000000001</c:v>
                </c:pt>
                <c:pt idx="38797" formatCode="General">
                  <c:v>-241.43600000000001</c:v>
                </c:pt>
                <c:pt idx="38798" formatCode="General">
                  <c:v>-240.79300000000001</c:v>
                </c:pt>
                <c:pt idx="38799" formatCode="General">
                  <c:v>-239.916</c:v>
                </c:pt>
                <c:pt idx="38800" formatCode="General">
                  <c:v>-238.81100000000001</c:v>
                </c:pt>
                <c:pt idx="38801" formatCode="General">
                  <c:v>-237.52500000000001</c:v>
                </c:pt>
                <c:pt idx="38802" formatCode="General">
                  <c:v>-236.05500000000001</c:v>
                </c:pt>
                <c:pt idx="38803" formatCode="General">
                  <c:v>-234.41399999999999</c:v>
                </c:pt>
                <c:pt idx="38804" formatCode="General">
                  <c:v>-232.64599999999999</c:v>
                </c:pt>
                <c:pt idx="38805" formatCode="General">
                  <c:v>-230.756</c:v>
                </c:pt>
                <c:pt idx="38806" formatCode="General">
                  <c:v>-228.71700000000001</c:v>
                </c:pt>
                <c:pt idx="38807" formatCode="General">
                  <c:v>-226.57900000000001</c:v>
                </c:pt>
                <c:pt idx="38808" formatCode="General">
                  <c:v>-224.405</c:v>
                </c:pt>
                <c:pt idx="38809" formatCode="General">
                  <c:v>-222.21799999999999</c:v>
                </c:pt>
                <c:pt idx="38810" formatCode="General">
                  <c:v>-220.047</c:v>
                </c:pt>
                <c:pt idx="38811" formatCode="General">
                  <c:v>-217.93</c:v>
                </c:pt>
                <c:pt idx="38812" formatCode="General">
                  <c:v>-215.851</c:v>
                </c:pt>
                <c:pt idx="38813" formatCode="General">
                  <c:v>-213.74600000000001</c:v>
                </c:pt>
                <c:pt idx="38814" formatCode="General">
                  <c:v>-211.35900000000001</c:v>
                </c:pt>
                <c:pt idx="38815" formatCode="General">
                  <c:v>-208.47</c:v>
                </c:pt>
                <c:pt idx="38816" formatCode="General">
                  <c:v>-205.155</c:v>
                </c:pt>
                <c:pt idx="38817" formatCode="General">
                  <c:v>-201.45500000000001</c:v>
                </c:pt>
                <c:pt idx="38818" formatCode="General">
                  <c:v>-197.32499999999999</c:v>
                </c:pt>
                <c:pt idx="38819" formatCode="General">
                  <c:v>-192.779</c:v>
                </c:pt>
                <c:pt idx="38820" formatCode="General">
                  <c:v>-187.874</c:v>
                </c:pt>
                <c:pt idx="38821" formatCode="General">
                  <c:v>-182.61799999999999</c:v>
                </c:pt>
                <c:pt idx="38822" formatCode="General">
                  <c:v>-177.017</c:v>
                </c:pt>
                <c:pt idx="38823" formatCode="General">
                  <c:v>-171.14500000000001</c:v>
                </c:pt>
                <c:pt idx="38824" formatCode="General">
                  <c:v>-165.06800000000001</c:v>
                </c:pt>
                <c:pt idx="38825" formatCode="General">
                  <c:v>-158.82</c:v>
                </c:pt>
                <c:pt idx="38826" formatCode="General">
                  <c:v>-152.43799999999999</c:v>
                </c:pt>
                <c:pt idx="38827" formatCode="General">
                  <c:v>-145.958</c:v>
                </c:pt>
                <c:pt idx="38828" formatCode="General">
                  <c:v>-139.44200000000001</c:v>
                </c:pt>
                <c:pt idx="38829" formatCode="General">
                  <c:v>-132.94900000000001</c:v>
                </c:pt>
                <c:pt idx="38830" formatCode="General">
                  <c:v>-126.527</c:v>
                </c:pt>
                <c:pt idx="38831" formatCode="General">
                  <c:v>-120.22799999999999</c:v>
                </c:pt>
                <c:pt idx="38832" formatCode="General">
                  <c:v>-114.11</c:v>
                </c:pt>
                <c:pt idx="38833" formatCode="General">
                  <c:v>-108.148</c:v>
                </c:pt>
                <c:pt idx="38834" formatCode="General">
                  <c:v>-102.295</c:v>
                </c:pt>
                <c:pt idx="38835" formatCode="General">
                  <c:v>-96.614900000000006</c:v>
                </c:pt>
                <c:pt idx="38836" formatCode="General">
                  <c:v>-91.210400000000007</c:v>
                </c:pt>
                <c:pt idx="38837" formatCode="General">
                  <c:v>-86.170100000000005</c:v>
                </c:pt>
                <c:pt idx="38838" formatCode="General">
                  <c:v>-81.5017</c:v>
                </c:pt>
                <c:pt idx="38839" formatCode="General">
                  <c:v>-77.132400000000004</c:v>
                </c:pt>
                <c:pt idx="38840" formatCode="General">
                  <c:v>-73.009100000000004</c:v>
                </c:pt>
                <c:pt idx="38841" formatCode="General">
                  <c:v>-69.090800000000002</c:v>
                </c:pt>
                <c:pt idx="38842" formatCode="General">
                  <c:v>-65.319699999999997</c:v>
                </c:pt>
                <c:pt idx="38843" formatCode="General">
                  <c:v>-61.634</c:v>
                </c:pt>
                <c:pt idx="38844" formatCode="General">
                  <c:v>-57.985599999999998</c:v>
                </c:pt>
                <c:pt idx="38845" formatCode="General">
                  <c:v>-54.3401</c:v>
                </c:pt>
                <c:pt idx="38846" formatCode="General">
                  <c:v>-50.678600000000003</c:v>
                </c:pt>
                <c:pt idx="38847" formatCode="General">
                  <c:v>-47.039900000000003</c:v>
                </c:pt>
                <c:pt idx="38848" formatCode="General">
                  <c:v>-43.473100000000002</c:v>
                </c:pt>
                <c:pt idx="38849" formatCode="General">
                  <c:v>-39.988900000000001</c:v>
                </c:pt>
                <c:pt idx="38850" formatCode="General">
                  <c:v>-36.550899999999999</c:v>
                </c:pt>
                <c:pt idx="38851" formatCode="General">
                  <c:v>-33.049500000000002</c:v>
                </c:pt>
                <c:pt idx="38852" formatCode="General">
                  <c:v>-29.3508</c:v>
                </c:pt>
                <c:pt idx="38853" formatCode="General">
                  <c:v>-25.340900000000001</c:v>
                </c:pt>
                <c:pt idx="38854" formatCode="General">
                  <c:v>-21.0002</c:v>
                </c:pt>
                <c:pt idx="38855" formatCode="General">
                  <c:v>-16.361499999999999</c:v>
                </c:pt>
                <c:pt idx="38856" formatCode="General">
                  <c:v>-11.502800000000001</c:v>
                </c:pt>
                <c:pt idx="38857" formatCode="General">
                  <c:v>-6.5020199999999999</c:v>
                </c:pt>
                <c:pt idx="38858" formatCode="General">
                  <c:v>-1.3801300000000001</c:v>
                </c:pt>
                <c:pt idx="38859" formatCode="General">
                  <c:v>3.8612199999999999</c:v>
                </c:pt>
                <c:pt idx="38860" formatCode="General">
                  <c:v>9.2285900000000005</c:v>
                </c:pt>
                <c:pt idx="38861" formatCode="General">
                  <c:v>14.7859</c:v>
                </c:pt>
                <c:pt idx="38862" formatCode="General">
                  <c:v>20.587499999999999</c:v>
                </c:pt>
                <c:pt idx="38863" formatCode="General">
                  <c:v>26.587800000000001</c:v>
                </c:pt>
                <c:pt idx="38864" formatCode="General">
                  <c:v>32.752699999999997</c:v>
                </c:pt>
                <c:pt idx="38865" formatCode="General">
                  <c:v>39.080500000000001</c:v>
                </c:pt>
                <c:pt idx="38866" formatCode="General">
                  <c:v>45.545900000000003</c:v>
                </c:pt>
                <c:pt idx="38867" formatCode="General">
                  <c:v>52.097499999999997</c:v>
                </c:pt>
                <c:pt idx="38868" formatCode="General">
                  <c:v>58.635100000000001</c:v>
                </c:pt>
                <c:pt idx="38869" formatCode="General">
                  <c:v>65.069500000000005</c:v>
                </c:pt>
                <c:pt idx="38870" formatCode="General">
                  <c:v>71.375399999999999</c:v>
                </c:pt>
                <c:pt idx="38871" formatCode="General">
                  <c:v>77.523600000000002</c:v>
                </c:pt>
                <c:pt idx="38872" formatCode="General">
                  <c:v>83.48</c:v>
                </c:pt>
                <c:pt idx="38873" formatCode="General">
                  <c:v>89.365499999999997</c:v>
                </c:pt>
                <c:pt idx="38874" formatCode="General">
                  <c:v>95.357399999999998</c:v>
                </c:pt>
                <c:pt idx="38875" formatCode="General">
                  <c:v>101.536</c:v>
                </c:pt>
                <c:pt idx="38876" formatCode="General">
                  <c:v>107.90300000000001</c:v>
                </c:pt>
                <c:pt idx="38877" formatCode="General">
                  <c:v>114.3</c:v>
                </c:pt>
                <c:pt idx="38878" formatCode="General">
                  <c:v>120.589</c:v>
                </c:pt>
                <c:pt idx="38879" formatCode="General">
                  <c:v>126.738</c:v>
                </c:pt>
                <c:pt idx="38880" formatCode="General">
                  <c:v>132.67400000000001</c:v>
                </c:pt>
                <c:pt idx="38881" formatCode="General">
                  <c:v>138.316</c:v>
                </c:pt>
                <c:pt idx="38882" formatCode="General">
                  <c:v>143.59700000000001</c:v>
                </c:pt>
                <c:pt idx="38883" formatCode="General">
                  <c:v>148.54300000000001</c:v>
                </c:pt>
                <c:pt idx="38884" formatCode="General">
                  <c:v>153.36199999999999</c:v>
                </c:pt>
                <c:pt idx="38885" formatCode="General">
                  <c:v>158.27099999999999</c:v>
                </c:pt>
                <c:pt idx="38886" formatCode="General">
                  <c:v>163.41200000000001</c:v>
                </c:pt>
                <c:pt idx="38887" formatCode="General">
                  <c:v>168.83199999999999</c:v>
                </c:pt>
                <c:pt idx="38888" formatCode="General">
                  <c:v>174.511</c:v>
                </c:pt>
                <c:pt idx="38889" formatCode="General">
                  <c:v>180.29300000000001</c:v>
                </c:pt>
                <c:pt idx="38890" formatCode="General">
                  <c:v>185.929</c:v>
                </c:pt>
                <c:pt idx="38891" formatCode="General">
                  <c:v>191.19900000000001</c:v>
                </c:pt>
                <c:pt idx="38892" formatCode="General">
                  <c:v>195.97900000000001</c:v>
                </c:pt>
                <c:pt idx="38893" formatCode="General">
                  <c:v>200.26</c:v>
                </c:pt>
                <c:pt idx="38894" formatCode="General">
                  <c:v>204.19200000000001</c:v>
                </c:pt>
                <c:pt idx="38895" formatCode="General">
                  <c:v>207.946</c:v>
                </c:pt>
                <c:pt idx="38896" formatCode="General">
                  <c:v>211.523</c:v>
                </c:pt>
                <c:pt idx="38897" formatCode="General">
                  <c:v>214.93799999999999</c:v>
                </c:pt>
                <c:pt idx="38898" formatCode="General">
                  <c:v>218.27799999999999</c:v>
                </c:pt>
                <c:pt idx="38899" formatCode="General">
                  <c:v>221.66900000000001</c:v>
                </c:pt>
                <c:pt idx="38900" formatCode="General">
                  <c:v>225.24100000000001</c:v>
                </c:pt>
                <c:pt idx="38901" formatCode="General">
                  <c:v>228.92400000000001</c:v>
                </c:pt>
                <c:pt idx="38902" formatCode="General">
                  <c:v>232.57</c:v>
                </c:pt>
                <c:pt idx="38903" formatCode="General">
                  <c:v>236.06200000000001</c:v>
                </c:pt>
                <c:pt idx="38904" formatCode="General">
                  <c:v>239.38800000000001</c:v>
                </c:pt>
                <c:pt idx="38905" formatCode="General">
                  <c:v>242.72</c:v>
                </c:pt>
                <c:pt idx="38906" formatCode="General">
                  <c:v>246.20099999999999</c:v>
                </c:pt>
                <c:pt idx="38907" formatCode="General">
                  <c:v>249.911</c:v>
                </c:pt>
                <c:pt idx="38908" formatCode="General">
                  <c:v>253.80600000000001</c:v>
                </c:pt>
                <c:pt idx="38909" formatCode="General">
                  <c:v>257.774</c:v>
                </c:pt>
                <c:pt idx="38910" formatCode="General">
                  <c:v>261.58699999999999</c:v>
                </c:pt>
                <c:pt idx="38911" formatCode="General">
                  <c:v>265.14999999999998</c:v>
                </c:pt>
                <c:pt idx="38912" formatCode="General">
                  <c:v>268.61200000000002</c:v>
                </c:pt>
                <c:pt idx="38913" formatCode="General">
                  <c:v>272.02</c:v>
                </c:pt>
                <c:pt idx="38914" formatCode="General">
                  <c:v>275.34199999999998</c:v>
                </c:pt>
                <c:pt idx="38915" formatCode="General">
                  <c:v>278.536</c:v>
                </c:pt>
                <c:pt idx="38916" formatCode="General">
                  <c:v>281.58800000000002</c:v>
                </c:pt>
                <c:pt idx="38917" formatCode="General">
                  <c:v>284.57299999999998</c:v>
                </c:pt>
                <c:pt idx="38918" formatCode="General">
                  <c:v>287.58100000000002</c:v>
                </c:pt>
                <c:pt idx="38919" formatCode="General">
                  <c:v>290.68</c:v>
                </c:pt>
                <c:pt idx="38920" formatCode="General">
                  <c:v>293.935</c:v>
                </c:pt>
                <c:pt idx="38921" formatCode="General">
                  <c:v>297.39</c:v>
                </c:pt>
                <c:pt idx="38922" formatCode="General">
                  <c:v>300.91000000000003</c:v>
                </c:pt>
                <c:pt idx="38923" formatCode="General">
                  <c:v>304.34699999999998</c:v>
                </c:pt>
                <c:pt idx="38924" formatCode="General">
                  <c:v>307.70499999999998</c:v>
                </c:pt>
                <c:pt idx="38925" formatCode="General">
                  <c:v>310.97199999999998</c:v>
                </c:pt>
                <c:pt idx="38926" formatCode="General">
                  <c:v>314.10500000000002</c:v>
                </c:pt>
                <c:pt idx="38927" formatCode="General">
                  <c:v>317.06200000000001</c:v>
                </c:pt>
                <c:pt idx="38928" formatCode="General">
                  <c:v>319.82100000000003</c:v>
                </c:pt>
                <c:pt idx="38929" formatCode="General">
                  <c:v>322.52199999999999</c:v>
                </c:pt>
                <c:pt idx="38930" formatCode="General">
                  <c:v>325.29700000000003</c:v>
                </c:pt>
                <c:pt idx="38931" formatCode="General">
                  <c:v>328.10500000000002</c:v>
                </c:pt>
                <c:pt idx="38932" formatCode="General">
                  <c:v>330.81400000000002</c:v>
                </c:pt>
                <c:pt idx="38933" formatCode="General">
                  <c:v>333.23899999999998</c:v>
                </c:pt>
                <c:pt idx="38934" formatCode="General">
                  <c:v>335.35700000000003</c:v>
                </c:pt>
                <c:pt idx="38935" formatCode="General">
                  <c:v>337.27600000000001</c:v>
                </c:pt>
                <c:pt idx="38936" formatCode="General">
                  <c:v>339.214</c:v>
                </c:pt>
                <c:pt idx="38937" formatCode="General">
                  <c:v>341.34500000000003</c:v>
                </c:pt>
                <c:pt idx="38938" formatCode="General">
                  <c:v>343.65</c:v>
                </c:pt>
                <c:pt idx="38939" formatCode="General">
                  <c:v>346.07400000000001</c:v>
                </c:pt>
                <c:pt idx="38940" formatCode="General">
                  <c:v>348.55599999999998</c:v>
                </c:pt>
                <c:pt idx="38941" formatCode="General">
                  <c:v>351.04</c:v>
                </c:pt>
                <c:pt idx="38942" formatCode="General">
                  <c:v>353.48</c:v>
                </c:pt>
                <c:pt idx="38943" formatCode="General">
                  <c:v>355.82799999999997</c:v>
                </c:pt>
                <c:pt idx="38944" formatCode="General">
                  <c:v>358.00700000000001</c:v>
                </c:pt>
                <c:pt idx="38945" formatCode="General">
                  <c:v>359.92700000000002</c:v>
                </c:pt>
                <c:pt idx="38946" formatCode="General">
                  <c:v>361.50099999999998</c:v>
                </c:pt>
                <c:pt idx="38947" formatCode="General">
                  <c:v>362.66699999999997</c:v>
                </c:pt>
                <c:pt idx="38948" formatCode="General">
                  <c:v>363.423</c:v>
                </c:pt>
                <c:pt idx="38949" formatCode="General">
                  <c:v>363.78500000000003</c:v>
                </c:pt>
                <c:pt idx="38950" formatCode="General">
                  <c:v>363.77499999999998</c:v>
                </c:pt>
                <c:pt idx="38951" formatCode="General">
                  <c:v>363.41699999999997</c:v>
                </c:pt>
                <c:pt idx="38952" formatCode="General">
                  <c:v>362.73700000000002</c:v>
                </c:pt>
                <c:pt idx="38953" formatCode="General">
                  <c:v>361.81</c:v>
                </c:pt>
                <c:pt idx="38954" formatCode="General">
                  <c:v>360.74299999999999</c:v>
                </c:pt>
                <c:pt idx="38955" formatCode="General">
                  <c:v>359.625</c:v>
                </c:pt>
                <c:pt idx="38956" formatCode="General">
                  <c:v>358.52300000000002</c:v>
                </c:pt>
                <c:pt idx="38957" formatCode="General">
                  <c:v>357.45600000000002</c:v>
                </c:pt>
                <c:pt idx="38958" formatCode="General">
                  <c:v>356.45800000000003</c:v>
                </c:pt>
                <c:pt idx="38959" formatCode="General">
                  <c:v>355.58300000000003</c:v>
                </c:pt>
                <c:pt idx="38960" formatCode="General">
                  <c:v>354.892</c:v>
                </c:pt>
                <c:pt idx="38961" formatCode="General">
                  <c:v>354.43599999999998</c:v>
                </c:pt>
                <c:pt idx="38962" formatCode="General">
                  <c:v>354.15600000000001</c:v>
                </c:pt>
                <c:pt idx="38963" formatCode="General">
                  <c:v>353.94900000000001</c:v>
                </c:pt>
                <c:pt idx="38964" formatCode="General">
                  <c:v>353.71300000000002</c:v>
                </c:pt>
                <c:pt idx="38965" formatCode="General">
                  <c:v>353.423</c:v>
                </c:pt>
                <c:pt idx="38966" formatCode="General">
                  <c:v>353.20400000000001</c:v>
                </c:pt>
                <c:pt idx="38967" formatCode="General">
                  <c:v>353.13200000000001</c:v>
                </c:pt>
                <c:pt idx="38968" formatCode="General">
                  <c:v>353.22199999999998</c:v>
                </c:pt>
                <c:pt idx="38969" formatCode="General">
                  <c:v>353.54599999999999</c:v>
                </c:pt>
                <c:pt idx="38970" formatCode="General">
                  <c:v>354.15</c:v>
                </c:pt>
                <c:pt idx="38971" formatCode="General">
                  <c:v>354.959</c:v>
                </c:pt>
                <c:pt idx="38972" formatCode="General">
                  <c:v>355.82799999999997</c:v>
                </c:pt>
                <c:pt idx="38973" formatCode="General">
                  <c:v>356.577</c:v>
                </c:pt>
                <c:pt idx="38974" formatCode="General">
                  <c:v>357.06200000000001</c:v>
                </c:pt>
                <c:pt idx="38975" formatCode="General">
                  <c:v>357.18799999999999</c:v>
                </c:pt>
                <c:pt idx="38976" formatCode="General">
                  <c:v>356.822</c:v>
                </c:pt>
                <c:pt idx="38977" formatCode="General">
                  <c:v>355.86</c:v>
                </c:pt>
                <c:pt idx="38978" formatCode="General">
                  <c:v>354.30500000000001</c:v>
                </c:pt>
                <c:pt idx="38979" formatCode="General">
                  <c:v>352.19499999999999</c:v>
                </c:pt>
                <c:pt idx="38980" formatCode="General">
                  <c:v>349.58499999999998</c:v>
                </c:pt>
                <c:pt idx="38981" formatCode="General">
                  <c:v>346.548</c:v>
                </c:pt>
                <c:pt idx="38982" formatCode="General">
                  <c:v>343.15</c:v>
                </c:pt>
                <c:pt idx="38983" formatCode="General">
                  <c:v>339.41699999999997</c:v>
                </c:pt>
                <c:pt idx="38984" formatCode="General">
                  <c:v>335.38900000000001</c:v>
                </c:pt>
                <c:pt idx="38985" formatCode="General">
                  <c:v>331.15199999999999</c:v>
                </c:pt>
                <c:pt idx="38986" formatCode="General">
                  <c:v>326.774</c:v>
                </c:pt>
                <c:pt idx="38987" formatCode="General">
                  <c:v>322.29500000000002</c:v>
                </c:pt>
                <c:pt idx="38988" formatCode="General">
                  <c:v>317.851</c:v>
                </c:pt>
                <c:pt idx="38989" formatCode="General">
                  <c:v>313.61799999999999</c:v>
                </c:pt>
                <c:pt idx="38990" formatCode="General">
                  <c:v>309.73399999999998</c:v>
                </c:pt>
                <c:pt idx="38991" formatCode="General">
                  <c:v>306.24200000000002</c:v>
                </c:pt>
                <c:pt idx="38992" formatCode="General">
                  <c:v>303.05900000000003</c:v>
                </c:pt>
                <c:pt idx="38993" formatCode="General">
                  <c:v>300.20100000000002</c:v>
                </c:pt>
                <c:pt idx="38994" formatCode="General">
                  <c:v>297.76100000000002</c:v>
                </c:pt>
                <c:pt idx="38995" formatCode="General">
                  <c:v>295.72699999999998</c:v>
                </c:pt>
                <c:pt idx="38996" formatCode="General">
                  <c:v>294.02600000000001</c:v>
                </c:pt>
                <c:pt idx="38997" formatCode="General">
                  <c:v>292.529</c:v>
                </c:pt>
                <c:pt idx="38998" formatCode="General">
                  <c:v>291.10199999999998</c:v>
                </c:pt>
                <c:pt idx="38999" formatCode="General">
                  <c:v>289.66199999999998</c:v>
                </c:pt>
                <c:pt idx="39000" formatCode="General">
                  <c:v>288.16899999999998</c:v>
                </c:pt>
                <c:pt idx="39001" formatCode="General">
                  <c:v>286.61500000000001</c:v>
                </c:pt>
                <c:pt idx="39002" formatCode="General">
                  <c:v>284.988</c:v>
                </c:pt>
                <c:pt idx="39003" formatCode="General">
                  <c:v>283.262</c:v>
                </c:pt>
                <c:pt idx="39004" formatCode="General">
                  <c:v>281.37799999999999</c:v>
                </c:pt>
                <c:pt idx="39005" formatCode="General">
                  <c:v>279.339</c:v>
                </c:pt>
                <c:pt idx="39006" formatCode="General">
                  <c:v>277.24400000000003</c:v>
                </c:pt>
                <c:pt idx="39007" formatCode="General">
                  <c:v>275.16399999999999</c:v>
                </c:pt>
                <c:pt idx="39008" formatCode="General">
                  <c:v>273.125</c:v>
                </c:pt>
                <c:pt idx="39009" formatCode="General">
                  <c:v>271.072</c:v>
                </c:pt>
                <c:pt idx="39010" formatCode="General">
                  <c:v>268.93200000000002</c:v>
                </c:pt>
                <c:pt idx="39011" formatCode="General">
                  <c:v>266.67500000000001</c:v>
                </c:pt>
                <c:pt idx="39012" formatCode="General">
                  <c:v>264.25099999999998</c:v>
                </c:pt>
                <c:pt idx="39013" formatCode="General">
                  <c:v>261.59500000000003</c:v>
                </c:pt>
                <c:pt idx="39014" formatCode="General">
                  <c:v>258.70299999999997</c:v>
                </c:pt>
                <c:pt idx="39015" formatCode="General">
                  <c:v>255.60599999999999</c:v>
                </c:pt>
                <c:pt idx="39016" formatCode="General">
                  <c:v>252.398</c:v>
                </c:pt>
                <c:pt idx="39017" formatCode="General">
                  <c:v>249.143</c:v>
                </c:pt>
                <c:pt idx="39018" formatCode="General">
                  <c:v>245.75399999999999</c:v>
                </c:pt>
                <c:pt idx="39019" formatCode="General">
                  <c:v>242.16300000000001</c:v>
                </c:pt>
                <c:pt idx="39020" formatCode="General">
                  <c:v>238.375</c:v>
                </c:pt>
                <c:pt idx="39021" formatCode="General">
                  <c:v>234.49199999999999</c:v>
                </c:pt>
                <c:pt idx="39022" formatCode="General">
                  <c:v>230.66</c:v>
                </c:pt>
                <c:pt idx="39023" formatCode="General">
                  <c:v>226.95099999999999</c:v>
                </c:pt>
                <c:pt idx="39024" formatCode="General">
                  <c:v>223.41499999999999</c:v>
                </c:pt>
                <c:pt idx="39025" formatCode="General">
                  <c:v>220.108</c:v>
                </c:pt>
                <c:pt idx="39026" formatCode="General">
                  <c:v>216.97</c:v>
                </c:pt>
                <c:pt idx="39027" formatCode="General">
                  <c:v>213.851</c:v>
                </c:pt>
                <c:pt idx="39028" formatCode="General">
                  <c:v>210.66499999999999</c:v>
                </c:pt>
                <c:pt idx="39029" formatCode="General">
                  <c:v>207.387</c:v>
                </c:pt>
                <c:pt idx="39030" formatCode="General">
                  <c:v>204.13900000000001</c:v>
                </c:pt>
                <c:pt idx="39031" formatCode="General">
                  <c:v>201.06700000000001</c:v>
                </c:pt>
                <c:pt idx="39032" formatCode="General">
                  <c:v>198.25</c:v>
                </c:pt>
                <c:pt idx="39033" formatCode="General">
                  <c:v>195.62200000000001</c:v>
                </c:pt>
                <c:pt idx="39034" formatCode="General">
                  <c:v>193.011</c:v>
                </c:pt>
                <c:pt idx="39035" formatCode="General">
                  <c:v>190.33099999999999</c:v>
                </c:pt>
                <c:pt idx="39036" formatCode="General">
                  <c:v>187.548</c:v>
                </c:pt>
                <c:pt idx="39037" formatCode="General">
                  <c:v>184.65100000000001</c:v>
                </c:pt>
                <c:pt idx="39038" formatCode="General">
                  <c:v>181.60400000000001</c:v>
                </c:pt>
                <c:pt idx="39039" formatCode="General">
                  <c:v>178.31899999999999</c:v>
                </c:pt>
                <c:pt idx="39040" formatCode="General">
                  <c:v>174.791</c:v>
                </c:pt>
                <c:pt idx="39041" formatCode="General">
                  <c:v>171.09299999999999</c:v>
                </c:pt>
                <c:pt idx="39042" formatCode="General">
                  <c:v>167.29300000000001</c:v>
                </c:pt>
                <c:pt idx="39043" formatCode="General">
                  <c:v>163.435</c:v>
                </c:pt>
                <c:pt idx="39044" formatCode="General">
                  <c:v>159.44499999999999</c:v>
                </c:pt>
                <c:pt idx="39045" formatCode="General">
                  <c:v>155.18899999999999</c:v>
                </c:pt>
                <c:pt idx="39046" formatCode="General">
                  <c:v>150.55199999999999</c:v>
                </c:pt>
                <c:pt idx="39047" formatCode="General">
                  <c:v>145.59299999999999</c:v>
                </c:pt>
                <c:pt idx="39048" formatCode="General">
                  <c:v>140.47800000000001</c:v>
                </c:pt>
                <c:pt idx="39049" formatCode="General">
                  <c:v>135.30099999999999</c:v>
                </c:pt>
                <c:pt idx="39050" formatCode="General">
                  <c:v>130.11600000000001</c:v>
                </c:pt>
                <c:pt idx="39051" formatCode="General">
                  <c:v>124.928</c:v>
                </c:pt>
                <c:pt idx="39052" formatCode="General">
                  <c:v>119.693</c:v>
                </c:pt>
                <c:pt idx="39053" formatCode="General">
                  <c:v>114.30500000000001</c:v>
                </c:pt>
                <c:pt idx="39054" formatCode="General">
                  <c:v>108.71299999999999</c:v>
                </c:pt>
                <c:pt idx="39055" formatCode="General">
                  <c:v>102.944</c:v>
                </c:pt>
                <c:pt idx="39056" formatCode="General">
                  <c:v>97.163399999999996</c:v>
                </c:pt>
                <c:pt idx="39057" formatCode="General">
                  <c:v>91.549099999999996</c:v>
                </c:pt>
                <c:pt idx="39058" formatCode="General">
                  <c:v>86.170199999999994</c:v>
                </c:pt>
                <c:pt idx="39059" formatCode="General">
                  <c:v>81.064499999999995</c:v>
                </c:pt>
                <c:pt idx="39060" formatCode="General">
                  <c:v>76.223200000000006</c:v>
                </c:pt>
                <c:pt idx="39061" formatCode="General">
                  <c:v>71.714399999999998</c:v>
                </c:pt>
                <c:pt idx="39062" formatCode="General">
                  <c:v>67.637900000000002</c:v>
                </c:pt>
                <c:pt idx="39063" formatCode="General">
                  <c:v>63.881599999999999</c:v>
                </c:pt>
                <c:pt idx="39064" formatCode="General">
                  <c:v>60.254800000000003</c:v>
                </c:pt>
                <c:pt idx="39065" formatCode="General">
                  <c:v>56.557400000000001</c:v>
                </c:pt>
                <c:pt idx="39066" formatCode="General">
                  <c:v>52.6372</c:v>
                </c:pt>
                <c:pt idx="39067" formatCode="General">
                  <c:v>48.482399999999998</c:v>
                </c:pt>
                <c:pt idx="39068" formatCode="General">
                  <c:v>44.093600000000002</c:v>
                </c:pt>
                <c:pt idx="39069" formatCode="General">
                  <c:v>39.479100000000003</c:v>
                </c:pt>
                <c:pt idx="39070" formatCode="General">
                  <c:v>34.681699999999999</c:v>
                </c:pt>
                <c:pt idx="39071" formatCode="General">
                  <c:v>29.7624</c:v>
                </c:pt>
                <c:pt idx="39072" formatCode="General">
                  <c:v>24.777899999999999</c:v>
                </c:pt>
                <c:pt idx="39073" formatCode="General">
                  <c:v>19.763100000000001</c:v>
                </c:pt>
                <c:pt idx="39074" formatCode="General">
                  <c:v>14.712899999999999</c:v>
                </c:pt>
                <c:pt idx="39075" formatCode="General">
                  <c:v>9.5799900000000004</c:v>
                </c:pt>
                <c:pt idx="39076" formatCode="General">
                  <c:v>4.3086599999999997</c:v>
                </c:pt>
                <c:pt idx="39077" formatCode="General">
                  <c:v>-1.09128</c:v>
                </c:pt>
                <c:pt idx="39078" formatCode="General">
                  <c:v>-6.5517300000000001</c:v>
                </c:pt>
                <c:pt idx="39079" formatCode="General">
                  <c:v>-11.960800000000001</c:v>
                </c:pt>
                <c:pt idx="39080" formatCode="General">
                  <c:v>-17.2865</c:v>
                </c:pt>
                <c:pt idx="39081" formatCode="General">
                  <c:v>-22.5779</c:v>
                </c:pt>
                <c:pt idx="39082" formatCode="General">
                  <c:v>-27.7974</c:v>
                </c:pt>
                <c:pt idx="39083" formatCode="General">
                  <c:v>-32.873600000000003</c:v>
                </c:pt>
                <c:pt idx="39084" formatCode="General">
                  <c:v>-37.745100000000001</c:v>
                </c:pt>
                <c:pt idx="39085" formatCode="General">
                  <c:v>-42.367600000000003</c:v>
                </c:pt>
                <c:pt idx="39086" formatCode="General">
                  <c:v>-46.7455</c:v>
                </c:pt>
                <c:pt idx="39087" formatCode="General">
                  <c:v>-50.929400000000001</c:v>
                </c:pt>
                <c:pt idx="39088" formatCode="General">
                  <c:v>-55.001100000000001</c:v>
                </c:pt>
                <c:pt idx="39089" formatCode="General">
                  <c:v>-59.128700000000002</c:v>
                </c:pt>
                <c:pt idx="39090" formatCode="General">
                  <c:v>-63.494300000000003</c:v>
                </c:pt>
                <c:pt idx="39091" formatCode="General">
                  <c:v>-68.2821</c:v>
                </c:pt>
                <c:pt idx="39092" formatCode="General">
                  <c:v>-73.581299999999999</c:v>
                </c:pt>
                <c:pt idx="39093" formatCode="General">
                  <c:v>-79.283100000000005</c:v>
                </c:pt>
                <c:pt idx="39094" formatCode="General">
                  <c:v>-85.274900000000002</c:v>
                </c:pt>
                <c:pt idx="39095" formatCode="General">
                  <c:v>-91.4803</c:v>
                </c:pt>
                <c:pt idx="39096" formatCode="General">
                  <c:v>-97.819199999999995</c:v>
                </c:pt>
                <c:pt idx="39097" formatCode="General">
                  <c:v>-104.217</c:v>
                </c:pt>
                <c:pt idx="39098" formatCode="General">
                  <c:v>-110.608</c:v>
                </c:pt>
                <c:pt idx="39099" formatCode="General">
                  <c:v>-116.89100000000001</c:v>
                </c:pt>
                <c:pt idx="39100" formatCode="General">
                  <c:v>-122.956</c:v>
                </c:pt>
                <c:pt idx="39101" formatCode="General">
                  <c:v>-128.762</c:v>
                </c:pt>
                <c:pt idx="39102" formatCode="General">
                  <c:v>-134.31200000000001</c:v>
                </c:pt>
                <c:pt idx="39103" formatCode="General">
                  <c:v>-139.50700000000001</c:v>
                </c:pt>
                <c:pt idx="39104" formatCode="General">
                  <c:v>-144.273</c:v>
                </c:pt>
                <c:pt idx="39105" formatCode="General">
                  <c:v>-148.72</c:v>
                </c:pt>
                <c:pt idx="39106" formatCode="General">
                  <c:v>-152.96899999999999</c:v>
                </c:pt>
                <c:pt idx="39107" formatCode="General">
                  <c:v>-157.08000000000001</c:v>
                </c:pt>
                <c:pt idx="39108" formatCode="General">
                  <c:v>-161.13399999999999</c:v>
                </c:pt>
                <c:pt idx="39109" formatCode="General">
                  <c:v>-165.20699999999999</c:v>
                </c:pt>
                <c:pt idx="39110" formatCode="General">
                  <c:v>-169.30500000000001</c:v>
                </c:pt>
                <c:pt idx="39111" formatCode="General">
                  <c:v>-173.41300000000001</c:v>
                </c:pt>
                <c:pt idx="39112" formatCode="General">
                  <c:v>-177.55099999999999</c:v>
                </c:pt>
                <c:pt idx="39113" formatCode="General">
                  <c:v>-181.71600000000001</c:v>
                </c:pt>
                <c:pt idx="39114" formatCode="General">
                  <c:v>-185.87700000000001</c:v>
                </c:pt>
                <c:pt idx="39115" formatCode="General">
                  <c:v>-190.048</c:v>
                </c:pt>
                <c:pt idx="39116" formatCode="General">
                  <c:v>-194.261</c:v>
                </c:pt>
                <c:pt idx="39117" formatCode="General">
                  <c:v>-198.482</c:v>
                </c:pt>
                <c:pt idx="39118" formatCode="General">
                  <c:v>-202.67</c:v>
                </c:pt>
                <c:pt idx="39119" formatCode="General">
                  <c:v>-206.82</c:v>
                </c:pt>
                <c:pt idx="39120" formatCode="General">
                  <c:v>-210.88900000000001</c:v>
                </c:pt>
                <c:pt idx="39121" formatCode="General">
                  <c:v>-214.797</c:v>
                </c:pt>
                <c:pt idx="39122" formatCode="General">
                  <c:v>-218.52099999999999</c:v>
                </c:pt>
                <c:pt idx="39123" formatCode="General">
                  <c:v>-222.078</c:v>
                </c:pt>
                <c:pt idx="39124" formatCode="General">
                  <c:v>-225.43600000000001</c:v>
                </c:pt>
                <c:pt idx="39125" formatCode="General">
                  <c:v>-228.54300000000001</c:v>
                </c:pt>
                <c:pt idx="39126" formatCode="General">
                  <c:v>-231.32400000000001</c:v>
                </c:pt>
                <c:pt idx="39127" formatCode="General">
                  <c:v>-233.71100000000001</c:v>
                </c:pt>
                <c:pt idx="39128" formatCode="General">
                  <c:v>-235.66499999999999</c:v>
                </c:pt>
                <c:pt idx="39129" formatCode="General">
                  <c:v>-237.32900000000001</c:v>
                </c:pt>
                <c:pt idx="39130" formatCode="General">
                  <c:v>-238.91300000000001</c:v>
                </c:pt>
                <c:pt idx="39131" formatCode="General">
                  <c:v>-240.53200000000001</c:v>
                </c:pt>
                <c:pt idx="39132" formatCode="General">
                  <c:v>-242.262</c:v>
                </c:pt>
                <c:pt idx="39133" formatCode="General">
                  <c:v>-244.12799999999999</c:v>
                </c:pt>
                <c:pt idx="39134" formatCode="General">
                  <c:v>-246.113</c:v>
                </c:pt>
                <c:pt idx="39135" formatCode="General">
                  <c:v>-248.172</c:v>
                </c:pt>
                <c:pt idx="39136" formatCode="General">
                  <c:v>-250.27600000000001</c:v>
                </c:pt>
                <c:pt idx="39137" formatCode="General">
                  <c:v>-252.41</c:v>
                </c:pt>
                <c:pt idx="39138" formatCode="General">
                  <c:v>-254.59899999999999</c:v>
                </c:pt>
                <c:pt idx="39139" formatCode="General">
                  <c:v>-256.88</c:v>
                </c:pt>
                <c:pt idx="39140" formatCode="General">
                  <c:v>-259.28399999999999</c:v>
                </c:pt>
                <c:pt idx="39141" formatCode="General">
                  <c:v>-261.81599999999997</c:v>
                </c:pt>
                <c:pt idx="39142" formatCode="General">
                  <c:v>-264.45299999999997</c:v>
                </c:pt>
                <c:pt idx="39143" formatCode="General">
                  <c:v>-267.19400000000002</c:v>
                </c:pt>
                <c:pt idx="39144" formatCode="General">
                  <c:v>-270.03899999999999</c:v>
                </c:pt>
                <c:pt idx="39145" formatCode="General">
                  <c:v>-272.95400000000001</c:v>
                </c:pt>
                <c:pt idx="39146" formatCode="General">
                  <c:v>-275.87200000000001</c:v>
                </c:pt>
                <c:pt idx="39147" formatCode="General">
                  <c:v>-278.70800000000003</c:v>
                </c:pt>
                <c:pt idx="39148" formatCode="General">
                  <c:v>-281.39600000000002</c:v>
                </c:pt>
                <c:pt idx="39149" formatCode="General">
                  <c:v>-283.89600000000002</c:v>
                </c:pt>
                <c:pt idx="39150" formatCode="General">
                  <c:v>-286.25</c:v>
                </c:pt>
                <c:pt idx="39151" formatCode="General">
                  <c:v>-288.50599999999997</c:v>
                </c:pt>
                <c:pt idx="39152" formatCode="General">
                  <c:v>-290.59800000000001</c:v>
                </c:pt>
                <c:pt idx="39153" formatCode="General">
                  <c:v>-292.48700000000002</c:v>
                </c:pt>
                <c:pt idx="39154" formatCode="General">
                  <c:v>-294.20400000000001</c:v>
                </c:pt>
                <c:pt idx="39155" formatCode="General">
                  <c:v>-295.82100000000003</c:v>
                </c:pt>
                <c:pt idx="39156" formatCode="General">
                  <c:v>-297.40699999999998</c:v>
                </c:pt>
                <c:pt idx="39157" formatCode="General">
                  <c:v>-298.97899999999998</c:v>
                </c:pt>
                <c:pt idx="39158" formatCode="General">
                  <c:v>-300.54399999999998</c:v>
                </c:pt>
                <c:pt idx="39159" formatCode="General">
                  <c:v>-302.11700000000002</c:v>
                </c:pt>
                <c:pt idx="39160" formatCode="General">
                  <c:v>-303.67200000000003</c:v>
                </c:pt>
                <c:pt idx="39161" formatCode="General">
                  <c:v>-305.14</c:v>
                </c:pt>
                <c:pt idx="39162" formatCode="General">
                  <c:v>-306.48399999999998</c:v>
                </c:pt>
                <c:pt idx="39163" formatCode="General">
                  <c:v>-307.69400000000002</c:v>
                </c:pt>
                <c:pt idx="39164" formatCode="General">
                  <c:v>-308.834</c:v>
                </c:pt>
                <c:pt idx="39165" formatCode="General">
                  <c:v>-309.97899999999998</c:v>
                </c:pt>
                <c:pt idx="39166" formatCode="General">
                  <c:v>-311.14400000000001</c:v>
                </c:pt>
                <c:pt idx="39167" formatCode="General">
                  <c:v>-312.35700000000003</c:v>
                </c:pt>
                <c:pt idx="39168" formatCode="General">
                  <c:v>-313.65300000000002</c:v>
                </c:pt>
                <c:pt idx="39169" formatCode="General">
                  <c:v>-315.03300000000002</c:v>
                </c:pt>
                <c:pt idx="39170" formatCode="General">
                  <c:v>-316.48</c:v>
                </c:pt>
                <c:pt idx="39171" formatCode="General">
                  <c:v>-317.94400000000002</c:v>
                </c:pt>
                <c:pt idx="39172" formatCode="General">
                  <c:v>-319.37</c:v>
                </c:pt>
                <c:pt idx="39173" formatCode="General">
                  <c:v>-320.73500000000001</c:v>
                </c:pt>
                <c:pt idx="39174" formatCode="General">
                  <c:v>-322.02600000000001</c:v>
                </c:pt>
                <c:pt idx="39175" formatCode="General">
                  <c:v>-323.24299999999999</c:v>
                </c:pt>
                <c:pt idx="39176" formatCode="General">
                  <c:v>-324.44400000000002</c:v>
                </c:pt>
                <c:pt idx="39177" formatCode="General">
                  <c:v>-325.70800000000003</c:v>
                </c:pt>
                <c:pt idx="39178" formatCode="General">
                  <c:v>-327.06599999999997</c:v>
                </c:pt>
                <c:pt idx="39179" formatCode="General">
                  <c:v>-328.565</c:v>
                </c:pt>
                <c:pt idx="39180" formatCode="General">
                  <c:v>-330.29700000000003</c:v>
                </c:pt>
                <c:pt idx="39181" formatCode="General">
                  <c:v>-332.29</c:v>
                </c:pt>
                <c:pt idx="39182" formatCode="General">
                  <c:v>-334.50400000000002</c:v>
                </c:pt>
                <c:pt idx="39183" formatCode="General">
                  <c:v>-336.70699999999999</c:v>
                </c:pt>
                <c:pt idx="39184" formatCode="General">
                  <c:v>-338.65</c:v>
                </c:pt>
                <c:pt idx="39185" formatCode="General">
                  <c:v>-340.346</c:v>
                </c:pt>
                <c:pt idx="39186" formatCode="General">
                  <c:v>-341.86099999999999</c:v>
                </c:pt>
                <c:pt idx="39187" formatCode="General">
                  <c:v>-343.24299999999999</c:v>
                </c:pt>
                <c:pt idx="39188" formatCode="General">
                  <c:v>-344.512</c:v>
                </c:pt>
                <c:pt idx="39189" formatCode="General">
                  <c:v>-345.64499999999998</c:v>
                </c:pt>
                <c:pt idx="39190" formatCode="General">
                  <c:v>-346.637</c:v>
                </c:pt>
                <c:pt idx="39191" formatCode="General">
                  <c:v>-347.48</c:v>
                </c:pt>
                <c:pt idx="39192" formatCode="General">
                  <c:v>-348.13600000000002</c:v>
                </c:pt>
                <c:pt idx="39193" formatCode="General">
                  <c:v>-348.56799999999998</c:v>
                </c:pt>
                <c:pt idx="39194" formatCode="General">
                  <c:v>-348.75799999999998</c:v>
                </c:pt>
                <c:pt idx="39195" formatCode="General">
                  <c:v>-348.67700000000002</c:v>
                </c:pt>
                <c:pt idx="39196" formatCode="General">
                  <c:v>-348.28899999999999</c:v>
                </c:pt>
                <c:pt idx="39197" formatCode="General">
                  <c:v>-347.68200000000002</c:v>
                </c:pt>
                <c:pt idx="39198" formatCode="General">
                  <c:v>-346.98200000000003</c:v>
                </c:pt>
                <c:pt idx="39199" formatCode="General">
                  <c:v>-346.267</c:v>
                </c:pt>
                <c:pt idx="39200" formatCode="General">
                  <c:v>-345.54899999999998</c:v>
                </c:pt>
                <c:pt idx="39201" formatCode="General">
                  <c:v>-344.77499999999998</c:v>
                </c:pt>
                <c:pt idx="39202" formatCode="General">
                  <c:v>-343.875</c:v>
                </c:pt>
                <c:pt idx="39203" formatCode="General">
                  <c:v>-342.786</c:v>
                </c:pt>
                <c:pt idx="39204" formatCode="General">
                  <c:v>-341.51799999999997</c:v>
                </c:pt>
                <c:pt idx="39205" formatCode="General">
                  <c:v>-340.11399999999998</c:v>
                </c:pt>
                <c:pt idx="39206" formatCode="General">
                  <c:v>-338.64699999999999</c:v>
                </c:pt>
                <c:pt idx="39207" formatCode="General">
                  <c:v>-337.15199999999999</c:v>
                </c:pt>
                <c:pt idx="39208" formatCode="General">
                  <c:v>-335.58</c:v>
                </c:pt>
                <c:pt idx="39209" formatCode="General">
                  <c:v>-333.96</c:v>
                </c:pt>
                <c:pt idx="39210" formatCode="General">
                  <c:v>-332.37200000000001</c:v>
                </c:pt>
                <c:pt idx="39211" formatCode="General">
                  <c:v>-330.815</c:v>
                </c:pt>
                <c:pt idx="39212" formatCode="General">
                  <c:v>-329.255</c:v>
                </c:pt>
                <c:pt idx="39213" formatCode="General">
                  <c:v>-327.66300000000001</c:v>
                </c:pt>
                <c:pt idx="39214" formatCode="General">
                  <c:v>-325.98200000000003</c:v>
                </c:pt>
                <c:pt idx="39215" formatCode="General">
                  <c:v>-324.14400000000001</c:v>
                </c:pt>
                <c:pt idx="39216" formatCode="General">
                  <c:v>-322.14499999999998</c:v>
                </c:pt>
                <c:pt idx="39217" formatCode="General">
                  <c:v>-320.01400000000001</c:v>
                </c:pt>
                <c:pt idx="39218" formatCode="General">
                  <c:v>-317.76</c:v>
                </c:pt>
                <c:pt idx="39219" formatCode="General">
                  <c:v>-315.37099999999998</c:v>
                </c:pt>
                <c:pt idx="39220" formatCode="General">
                  <c:v>-312.80799999999999</c:v>
                </c:pt>
                <c:pt idx="39221" formatCode="General">
                  <c:v>-309.93</c:v>
                </c:pt>
                <c:pt idx="39222" formatCode="General">
                  <c:v>-306.57100000000003</c:v>
                </c:pt>
                <c:pt idx="39223" formatCode="General">
                  <c:v>-302.81799999999998</c:v>
                </c:pt>
                <c:pt idx="39224" formatCode="General">
                  <c:v>-298.85000000000002</c:v>
                </c:pt>
                <c:pt idx="39225" formatCode="General">
                  <c:v>-294.77199999999999</c:v>
                </c:pt>
                <c:pt idx="39226" formatCode="General">
                  <c:v>-290.654</c:v>
                </c:pt>
                <c:pt idx="39227" formatCode="General">
                  <c:v>-286.47199999999998</c:v>
                </c:pt>
                <c:pt idx="39228" formatCode="General">
                  <c:v>-282.245</c:v>
                </c:pt>
                <c:pt idx="39229" formatCode="General">
                  <c:v>-278.041</c:v>
                </c:pt>
                <c:pt idx="39230" formatCode="General">
                  <c:v>-273.80200000000002</c:v>
                </c:pt>
                <c:pt idx="39231" formatCode="General">
                  <c:v>-269.41300000000001</c:v>
                </c:pt>
                <c:pt idx="39232" formatCode="General">
                  <c:v>-264.81200000000001</c:v>
                </c:pt>
                <c:pt idx="39233" formatCode="General">
                  <c:v>-259.93</c:v>
                </c:pt>
                <c:pt idx="39234" formatCode="General">
                  <c:v>-254.696</c:v>
                </c:pt>
                <c:pt idx="39235" formatCode="General">
                  <c:v>-249.21799999999999</c:v>
                </c:pt>
                <c:pt idx="39236" formatCode="General">
                  <c:v>-243.71899999999999</c:v>
                </c:pt>
                <c:pt idx="39237" formatCode="General">
                  <c:v>-238.26900000000001</c:v>
                </c:pt>
                <c:pt idx="39238" formatCode="General">
                  <c:v>-232.87799999999999</c:v>
                </c:pt>
                <c:pt idx="39239" formatCode="General">
                  <c:v>-227.55099999999999</c:v>
                </c:pt>
                <c:pt idx="39240" formatCode="General">
                  <c:v>-222.21299999999999</c:v>
                </c:pt>
                <c:pt idx="39241" formatCode="General">
                  <c:v>-216.67099999999999</c:v>
                </c:pt>
                <c:pt idx="39242" formatCode="General">
                  <c:v>-210.916</c:v>
                </c:pt>
                <c:pt idx="39243" formatCode="General">
                  <c:v>-205.148</c:v>
                </c:pt>
                <c:pt idx="39244" formatCode="General">
                  <c:v>-199.863</c:v>
                </c:pt>
                <c:pt idx="39245" formatCode="General">
                  <c:v>-195.50299999999999</c:v>
                </c:pt>
                <c:pt idx="39246" formatCode="General">
                  <c:v>-192.12</c:v>
                </c:pt>
                <c:pt idx="39247" formatCode="General">
                  <c:v>-189.63</c:v>
                </c:pt>
                <c:pt idx="39248" formatCode="General">
                  <c:v>-187.81399999999999</c:v>
                </c:pt>
                <c:pt idx="39249" formatCode="General">
                  <c:v>-186.529</c:v>
                </c:pt>
                <c:pt idx="39250" formatCode="General">
                  <c:v>-185.71899999999999</c:v>
                </c:pt>
                <c:pt idx="39251" formatCode="General">
                  <c:v>-185.61</c:v>
                </c:pt>
                <c:pt idx="39252" formatCode="General">
                  <c:v>-186.42699999999999</c:v>
                </c:pt>
                <c:pt idx="39253" formatCode="General">
                  <c:v>-188.03399999999999</c:v>
                </c:pt>
                <c:pt idx="39254" formatCode="General">
                  <c:v>-190.21899999999999</c:v>
                </c:pt>
                <c:pt idx="39255" formatCode="General">
                  <c:v>-192.79599999999999</c:v>
                </c:pt>
                <c:pt idx="39256" formatCode="General">
                  <c:v>-195.613</c:v>
                </c:pt>
                <c:pt idx="39257" formatCode="General">
                  <c:v>-198.55799999999999</c:v>
                </c:pt>
                <c:pt idx="39258" formatCode="General">
                  <c:v>-201.55099999999999</c:v>
                </c:pt>
                <c:pt idx="39259" formatCode="General">
                  <c:v>-204.53700000000001</c:v>
                </c:pt>
                <c:pt idx="39260" formatCode="General">
                  <c:v>-207.49299999999999</c:v>
                </c:pt>
                <c:pt idx="39261" formatCode="General">
                  <c:v>-210.411</c:v>
                </c:pt>
                <c:pt idx="39262" formatCode="General">
                  <c:v>-213.27699999999999</c:v>
                </c:pt>
                <c:pt idx="39263" formatCode="General">
                  <c:v>-216.06800000000001</c:v>
                </c:pt>
                <c:pt idx="39264" formatCode="General">
                  <c:v>-218.74799999999999</c:v>
                </c:pt>
                <c:pt idx="39265" formatCode="General">
                  <c:v>-221.26900000000001</c:v>
                </c:pt>
                <c:pt idx="39266" formatCode="General">
                  <c:v>-223.56700000000001</c:v>
                </c:pt>
                <c:pt idx="39267" formatCode="General">
                  <c:v>-225.56899999999999</c:v>
                </c:pt>
                <c:pt idx="39268" formatCode="General">
                  <c:v>-227.27199999999999</c:v>
                </c:pt>
                <c:pt idx="39269" formatCode="General">
                  <c:v>-228.74199999999999</c:v>
                </c:pt>
                <c:pt idx="39270" formatCode="General">
                  <c:v>-229.977</c:v>
                </c:pt>
                <c:pt idx="39271" formatCode="General">
                  <c:v>-230.935</c:v>
                </c:pt>
                <c:pt idx="39272" formatCode="General">
                  <c:v>-231.48599999999999</c:v>
                </c:pt>
                <c:pt idx="39273" formatCode="General">
                  <c:v>-231.476</c:v>
                </c:pt>
                <c:pt idx="39274" formatCode="General">
                  <c:v>-230.797</c:v>
                </c:pt>
                <c:pt idx="39275" formatCode="General">
                  <c:v>-229.48400000000001</c:v>
                </c:pt>
                <c:pt idx="39276" formatCode="General">
                  <c:v>-227.75</c:v>
                </c:pt>
                <c:pt idx="39277" formatCode="General">
                  <c:v>-225.64400000000001</c:v>
                </c:pt>
                <c:pt idx="39278" formatCode="General">
                  <c:v>-223.107</c:v>
                </c:pt>
                <c:pt idx="39279" formatCode="General">
                  <c:v>-220.05199999999999</c:v>
                </c:pt>
                <c:pt idx="39280" formatCode="General">
                  <c:v>-216.43100000000001</c:v>
                </c:pt>
                <c:pt idx="39281" formatCode="General">
                  <c:v>-212.31700000000001</c:v>
                </c:pt>
                <c:pt idx="39282" formatCode="General">
                  <c:v>-207.78</c:v>
                </c:pt>
                <c:pt idx="39283" formatCode="General">
                  <c:v>-202.87299999999999</c:v>
                </c:pt>
                <c:pt idx="39284" formatCode="General">
                  <c:v>-197.67400000000001</c:v>
                </c:pt>
                <c:pt idx="39285" formatCode="General">
                  <c:v>-192.261</c:v>
                </c:pt>
                <c:pt idx="39286" formatCode="General">
                  <c:v>-186.66300000000001</c:v>
                </c:pt>
                <c:pt idx="39287" formatCode="General">
                  <c:v>-180.85599999999999</c:v>
                </c:pt>
                <c:pt idx="39288" formatCode="General">
                  <c:v>-174.791</c:v>
                </c:pt>
                <c:pt idx="39289" formatCode="General">
                  <c:v>-168.44</c:v>
                </c:pt>
                <c:pt idx="39290" formatCode="General">
                  <c:v>-161.81800000000001</c:v>
                </c:pt>
                <c:pt idx="39291" formatCode="General">
                  <c:v>-154.92599999999999</c:v>
                </c:pt>
                <c:pt idx="39292" formatCode="General">
                  <c:v>-147.76900000000001</c:v>
                </c:pt>
                <c:pt idx="39293" formatCode="General">
                  <c:v>-140.38</c:v>
                </c:pt>
                <c:pt idx="39294" formatCode="General">
                  <c:v>-132.78299999999999</c:v>
                </c:pt>
                <c:pt idx="39295" formatCode="General">
                  <c:v>-124.988</c:v>
                </c:pt>
                <c:pt idx="39296" formatCode="General">
                  <c:v>-117.059</c:v>
                </c:pt>
                <c:pt idx="39297" formatCode="General">
                  <c:v>-109.1</c:v>
                </c:pt>
                <c:pt idx="39298" formatCode="General">
                  <c:v>-101.291</c:v>
                </c:pt>
                <c:pt idx="39299" formatCode="General">
                  <c:v>-93.793300000000002</c:v>
                </c:pt>
                <c:pt idx="39300" formatCode="General">
                  <c:v>-86.611400000000003</c:v>
                </c:pt>
                <c:pt idx="39301" formatCode="General">
                  <c:v>-79.677499999999995</c:v>
                </c:pt>
                <c:pt idx="39302" formatCode="General">
                  <c:v>-72.891999999999996</c:v>
                </c:pt>
                <c:pt idx="39303" formatCode="General">
                  <c:v>-66.169399999999996</c:v>
                </c:pt>
                <c:pt idx="39304" formatCode="General">
                  <c:v>-59.457900000000002</c:v>
                </c:pt>
                <c:pt idx="39305" formatCode="General">
                  <c:v>-52.795400000000001</c:v>
                </c:pt>
                <c:pt idx="39306" formatCode="General">
                  <c:v>-46.244799999999998</c:v>
                </c:pt>
                <c:pt idx="39307" formatCode="General">
                  <c:v>-39.852699999999999</c:v>
                </c:pt>
                <c:pt idx="39308" formatCode="General">
                  <c:v>-33.6479</c:v>
                </c:pt>
                <c:pt idx="39309" formatCode="General">
                  <c:v>-27.613800000000001</c:v>
                </c:pt>
                <c:pt idx="39310" formatCode="General">
                  <c:v>-21.6754</c:v>
                </c:pt>
                <c:pt idx="39311" formatCode="General">
                  <c:v>-15.755100000000001</c:v>
                </c:pt>
                <c:pt idx="39312" formatCode="General">
                  <c:v>-9.8702100000000002</c:v>
                </c:pt>
                <c:pt idx="39313" formatCode="General">
                  <c:v>-4.0769599999999997</c:v>
                </c:pt>
                <c:pt idx="39314" formatCode="General">
                  <c:v>1.5426500000000001</c:v>
                </c:pt>
                <c:pt idx="39315" formatCode="General">
                  <c:v>6.9359000000000002</c:v>
                </c:pt>
                <c:pt idx="39316" formatCode="General">
                  <c:v>12.111599999999999</c:v>
                </c:pt>
                <c:pt idx="39317" formatCode="General">
                  <c:v>17.143699999999999</c:v>
                </c:pt>
                <c:pt idx="39318" formatCode="General">
                  <c:v>22.133299999999998</c:v>
                </c:pt>
                <c:pt idx="39319" formatCode="General">
                  <c:v>27.269100000000002</c:v>
                </c:pt>
                <c:pt idx="39320" formatCode="General">
                  <c:v>32.715899999999998</c:v>
                </c:pt>
                <c:pt idx="39321" formatCode="General">
                  <c:v>38.481900000000003</c:v>
                </c:pt>
                <c:pt idx="39322" formatCode="General">
                  <c:v>44.536299999999997</c:v>
                </c:pt>
                <c:pt idx="39323" formatCode="General">
                  <c:v>50.832000000000001</c:v>
                </c:pt>
                <c:pt idx="39324" formatCode="General">
                  <c:v>57.397599999999997</c:v>
                </c:pt>
                <c:pt idx="39325" formatCode="General">
                  <c:v>64.2697</c:v>
                </c:pt>
                <c:pt idx="39326" formatCode="General">
                  <c:v>71.3626</c:v>
                </c:pt>
                <c:pt idx="39327" formatCode="General">
                  <c:v>78.544899999999998</c:v>
                </c:pt>
                <c:pt idx="39328" formatCode="General">
                  <c:v>85.675799999999995</c:v>
                </c:pt>
                <c:pt idx="39329" formatCode="General">
                  <c:v>92.661699999999996</c:v>
                </c:pt>
                <c:pt idx="39330" formatCode="General">
                  <c:v>99.487399999999994</c:v>
                </c:pt>
                <c:pt idx="39331" formatCode="General">
                  <c:v>106.191</c:v>
                </c:pt>
                <c:pt idx="39332" formatCode="General">
                  <c:v>112.824</c:v>
                </c:pt>
                <c:pt idx="39333" formatCode="General">
                  <c:v>119.384</c:v>
                </c:pt>
                <c:pt idx="39334" formatCode="General">
                  <c:v>125.84399999999999</c:v>
                </c:pt>
                <c:pt idx="39335" formatCode="General">
                  <c:v>132.15299999999999</c:v>
                </c:pt>
                <c:pt idx="39336" formatCode="General">
                  <c:v>138.32300000000001</c:v>
                </c:pt>
                <c:pt idx="39337" formatCode="General">
                  <c:v>144.40799999999999</c:v>
                </c:pt>
                <c:pt idx="39338" formatCode="General">
                  <c:v>150.44800000000001</c:v>
                </c:pt>
                <c:pt idx="39339" formatCode="General">
                  <c:v>156.477</c:v>
                </c:pt>
                <c:pt idx="39340" formatCode="General">
                  <c:v>162.56399999999999</c:v>
                </c:pt>
                <c:pt idx="39341" formatCode="General">
                  <c:v>168.72</c:v>
                </c:pt>
                <c:pt idx="39342" formatCode="General">
                  <c:v>174.81899999999999</c:v>
                </c:pt>
                <c:pt idx="39343" formatCode="General">
                  <c:v>180.798</c:v>
                </c:pt>
                <c:pt idx="39344" formatCode="General">
                  <c:v>186.68199999999999</c:v>
                </c:pt>
                <c:pt idx="39345" formatCode="General">
                  <c:v>192.602</c:v>
                </c:pt>
                <c:pt idx="39346" formatCode="General">
                  <c:v>198.685</c:v>
                </c:pt>
                <c:pt idx="39347" formatCode="General">
                  <c:v>204.93600000000001</c:v>
                </c:pt>
                <c:pt idx="39348" formatCode="General">
                  <c:v>211.31899999999999</c:v>
                </c:pt>
                <c:pt idx="39349" formatCode="General">
                  <c:v>217.76</c:v>
                </c:pt>
                <c:pt idx="39350" formatCode="General">
                  <c:v>224.23500000000001</c:v>
                </c:pt>
                <c:pt idx="39351" formatCode="General">
                  <c:v>230.76</c:v>
                </c:pt>
                <c:pt idx="39352" formatCode="General">
                  <c:v>237.33600000000001</c:v>
                </c:pt>
                <c:pt idx="39353" formatCode="General">
                  <c:v>243.922</c:v>
                </c:pt>
                <c:pt idx="39354" formatCode="General">
                  <c:v>250.416</c:v>
                </c:pt>
                <c:pt idx="39355" formatCode="General">
                  <c:v>256.73200000000003</c:v>
                </c:pt>
                <c:pt idx="39356" formatCode="General">
                  <c:v>262.83199999999999</c:v>
                </c:pt>
                <c:pt idx="39357" formatCode="General">
                  <c:v>268.72399999999999</c:v>
                </c:pt>
                <c:pt idx="39358" formatCode="General">
                  <c:v>274.43700000000001</c:v>
                </c:pt>
                <c:pt idx="39359" formatCode="General">
                  <c:v>280.00099999999998</c:v>
                </c:pt>
                <c:pt idx="39360" formatCode="General">
                  <c:v>285.43900000000002</c:v>
                </c:pt>
                <c:pt idx="39361" formatCode="General">
                  <c:v>290.74099999999999</c:v>
                </c:pt>
                <c:pt idx="39362" formatCode="General">
                  <c:v>295.911</c:v>
                </c:pt>
                <c:pt idx="39363" formatCode="General">
                  <c:v>300.96899999999999</c:v>
                </c:pt>
                <c:pt idx="39364" formatCode="General">
                  <c:v>306.029</c:v>
                </c:pt>
                <c:pt idx="39365" formatCode="General">
                  <c:v>311.25099999999998</c:v>
                </c:pt>
                <c:pt idx="39366" formatCode="General">
                  <c:v>316.74900000000002</c:v>
                </c:pt>
                <c:pt idx="39367" formatCode="General">
                  <c:v>322.548</c:v>
                </c:pt>
                <c:pt idx="39368" formatCode="General">
                  <c:v>328.54199999999997</c:v>
                </c:pt>
                <c:pt idx="39369" formatCode="General">
                  <c:v>334.56599999999997</c:v>
                </c:pt>
                <c:pt idx="39370" formatCode="General">
                  <c:v>340.45800000000003</c:v>
                </c:pt>
                <c:pt idx="39371" formatCode="General">
                  <c:v>346.09399999999999</c:v>
                </c:pt>
                <c:pt idx="39372" formatCode="General">
                  <c:v>351.39100000000002</c:v>
                </c:pt>
                <c:pt idx="39373" formatCode="General">
                  <c:v>356.33100000000002</c:v>
                </c:pt>
                <c:pt idx="39374" formatCode="General">
                  <c:v>360.98200000000003</c:v>
                </c:pt>
                <c:pt idx="39375" formatCode="General">
                  <c:v>365.55599999999998</c:v>
                </c:pt>
                <c:pt idx="39376" formatCode="General">
                  <c:v>370.18900000000002</c:v>
                </c:pt>
                <c:pt idx="39377" formatCode="General">
                  <c:v>374.85700000000003</c:v>
                </c:pt>
                <c:pt idx="39378" formatCode="General">
                  <c:v>379.43400000000003</c:v>
                </c:pt>
                <c:pt idx="39379" formatCode="General">
                  <c:v>383.78100000000001</c:v>
                </c:pt>
                <c:pt idx="39380" formatCode="General">
                  <c:v>387.85700000000003</c:v>
                </c:pt>
                <c:pt idx="39381" formatCode="General">
                  <c:v>391.65300000000002</c:v>
                </c:pt>
                <c:pt idx="39382" formatCode="General">
                  <c:v>395.21899999999999</c:v>
                </c:pt>
                <c:pt idx="39383" formatCode="General">
                  <c:v>398.553</c:v>
                </c:pt>
                <c:pt idx="39384" formatCode="General">
                  <c:v>401.60199999999998</c:v>
                </c:pt>
                <c:pt idx="39385" formatCode="General">
                  <c:v>404.40300000000002</c:v>
                </c:pt>
                <c:pt idx="39386" formatCode="General">
                  <c:v>407.01</c:v>
                </c:pt>
                <c:pt idx="39387" formatCode="General">
                  <c:v>409.40899999999999</c:v>
                </c:pt>
                <c:pt idx="39388" formatCode="General">
                  <c:v>411.58600000000001</c:v>
                </c:pt>
                <c:pt idx="39389" formatCode="General">
                  <c:v>413.54899999999998</c:v>
                </c:pt>
                <c:pt idx="39390" formatCode="General">
                  <c:v>415.31299999999999</c:v>
                </c:pt>
                <c:pt idx="39391" formatCode="General">
                  <c:v>416.89400000000001</c:v>
                </c:pt>
                <c:pt idx="39392" formatCode="General">
                  <c:v>418.42700000000002</c:v>
                </c:pt>
                <c:pt idx="39393" formatCode="General">
                  <c:v>420.05900000000003</c:v>
                </c:pt>
                <c:pt idx="39394" formatCode="General">
                  <c:v>421.83300000000003</c:v>
                </c:pt>
                <c:pt idx="39395" formatCode="General">
                  <c:v>423.791</c:v>
                </c:pt>
                <c:pt idx="39396" formatCode="General">
                  <c:v>425.97300000000001</c:v>
                </c:pt>
                <c:pt idx="39397" formatCode="General">
                  <c:v>428.34199999999998</c:v>
                </c:pt>
                <c:pt idx="39398" formatCode="General">
                  <c:v>430.79899999999998</c:v>
                </c:pt>
                <c:pt idx="39399" formatCode="General">
                  <c:v>433.22</c:v>
                </c:pt>
                <c:pt idx="39400" formatCode="General">
                  <c:v>435.50099999999998</c:v>
                </c:pt>
                <c:pt idx="39401" formatCode="General">
                  <c:v>437.59199999999998</c:v>
                </c:pt>
                <c:pt idx="39402" formatCode="General">
                  <c:v>439.48599999999999</c:v>
                </c:pt>
                <c:pt idx="39403" formatCode="General">
                  <c:v>441.22</c:v>
                </c:pt>
                <c:pt idx="39404" formatCode="General">
                  <c:v>442.70299999999997</c:v>
                </c:pt>
                <c:pt idx="39405" formatCode="General">
                  <c:v>443.78300000000002</c:v>
                </c:pt>
                <c:pt idx="39406" formatCode="General">
                  <c:v>444.49299999999999</c:v>
                </c:pt>
                <c:pt idx="39407" formatCode="General">
                  <c:v>444.91399999999999</c:v>
                </c:pt>
                <c:pt idx="39408" formatCode="General">
                  <c:v>445.09300000000002</c:v>
                </c:pt>
                <c:pt idx="39409" formatCode="General">
                  <c:v>445.15300000000002</c:v>
                </c:pt>
                <c:pt idx="39410" formatCode="General">
                  <c:v>445.24099999999999</c:v>
                </c:pt>
                <c:pt idx="39411" formatCode="General">
                  <c:v>445.47</c:v>
                </c:pt>
                <c:pt idx="39412" formatCode="General">
                  <c:v>445.916</c:v>
                </c:pt>
                <c:pt idx="39413" formatCode="General">
                  <c:v>446.61599999999999</c:v>
                </c:pt>
                <c:pt idx="39414" formatCode="General">
                  <c:v>447.53899999999999</c:v>
                </c:pt>
                <c:pt idx="39415" formatCode="General">
                  <c:v>448.536</c:v>
                </c:pt>
                <c:pt idx="39416" formatCode="General">
                  <c:v>449.49200000000002</c:v>
                </c:pt>
                <c:pt idx="39417" formatCode="General">
                  <c:v>450.38299999999998</c:v>
                </c:pt>
                <c:pt idx="39418" formatCode="General">
                  <c:v>451.33699999999999</c:v>
                </c:pt>
                <c:pt idx="39419" formatCode="General">
                  <c:v>452.51600000000002</c:v>
                </c:pt>
                <c:pt idx="39420" formatCode="General">
                  <c:v>453.88200000000001</c:v>
                </c:pt>
                <c:pt idx="39421" formatCode="General">
                  <c:v>455.31900000000002</c:v>
                </c:pt>
                <c:pt idx="39422" formatCode="General">
                  <c:v>456.69</c:v>
                </c:pt>
                <c:pt idx="39423" formatCode="General">
                  <c:v>457.87</c:v>
                </c:pt>
                <c:pt idx="39424" formatCode="General">
                  <c:v>458.77800000000002</c:v>
                </c:pt>
                <c:pt idx="39425" formatCode="General">
                  <c:v>459.45100000000002</c:v>
                </c:pt>
                <c:pt idx="39426" formatCode="General">
                  <c:v>459.95499999999998</c:v>
                </c:pt>
                <c:pt idx="39427" formatCode="General">
                  <c:v>460.24</c:v>
                </c:pt>
                <c:pt idx="39428" formatCode="General">
                  <c:v>460.28</c:v>
                </c:pt>
                <c:pt idx="39429" formatCode="General">
                  <c:v>460.13499999999999</c:v>
                </c:pt>
                <c:pt idx="39430" formatCode="General">
                  <c:v>459.85300000000001</c:v>
                </c:pt>
                <c:pt idx="39431" formatCode="General">
                  <c:v>459.45299999999997</c:v>
                </c:pt>
                <c:pt idx="39432" formatCode="General">
                  <c:v>458.89299999999997</c:v>
                </c:pt>
                <c:pt idx="39433" formatCode="General">
                  <c:v>458.14499999999998</c:v>
                </c:pt>
                <c:pt idx="39434" formatCode="General">
                  <c:v>457.28100000000001</c:v>
                </c:pt>
                <c:pt idx="39435" formatCode="General">
                  <c:v>456.34699999999998</c:v>
                </c:pt>
                <c:pt idx="39436" formatCode="General">
                  <c:v>455.31400000000002</c:v>
                </c:pt>
                <c:pt idx="39437" formatCode="General">
                  <c:v>454.11700000000002</c:v>
                </c:pt>
                <c:pt idx="39438" formatCode="General">
                  <c:v>452.67899999999997</c:v>
                </c:pt>
                <c:pt idx="39439" formatCode="General">
                  <c:v>451.03899999999999</c:v>
                </c:pt>
                <c:pt idx="39440" formatCode="General">
                  <c:v>449.28500000000003</c:v>
                </c:pt>
                <c:pt idx="39441" formatCode="General">
                  <c:v>447.53800000000001</c:v>
                </c:pt>
                <c:pt idx="39442" formatCode="General">
                  <c:v>445.88400000000001</c:v>
                </c:pt>
                <c:pt idx="39443" formatCode="General">
                  <c:v>444.30599999999998</c:v>
                </c:pt>
                <c:pt idx="39444" formatCode="General">
                  <c:v>442.73500000000001</c:v>
                </c:pt>
                <c:pt idx="39445" formatCode="General">
                  <c:v>441.089</c:v>
                </c:pt>
                <c:pt idx="39446" formatCode="General">
                  <c:v>439.303</c:v>
                </c:pt>
                <c:pt idx="39447" formatCode="General">
                  <c:v>437.334</c:v>
                </c:pt>
                <c:pt idx="39448" formatCode="General">
                  <c:v>435.202</c:v>
                </c:pt>
                <c:pt idx="39449" formatCode="General">
                  <c:v>432.88200000000001</c:v>
                </c:pt>
                <c:pt idx="39450" formatCode="General">
                  <c:v>430.291</c:v>
                </c:pt>
                <c:pt idx="39451" formatCode="General">
                  <c:v>427.41899999999998</c:v>
                </c:pt>
                <c:pt idx="39452" formatCode="General">
                  <c:v>424.32799999999997</c:v>
                </c:pt>
                <c:pt idx="39453" formatCode="General">
                  <c:v>421.15699999999998</c:v>
                </c:pt>
                <c:pt idx="39454" formatCode="General">
                  <c:v>418.03699999999998</c:v>
                </c:pt>
                <c:pt idx="39455" formatCode="General">
                  <c:v>415.02</c:v>
                </c:pt>
                <c:pt idx="39456" formatCode="General">
                  <c:v>412.14400000000001</c:v>
                </c:pt>
                <c:pt idx="39457" formatCode="General">
                  <c:v>409.42200000000003</c:v>
                </c:pt>
                <c:pt idx="39458" formatCode="General">
                  <c:v>406.76600000000002</c:v>
                </c:pt>
                <c:pt idx="39459" formatCode="General">
                  <c:v>404.05799999999999</c:v>
                </c:pt>
                <c:pt idx="39460" formatCode="General">
                  <c:v>401.303</c:v>
                </c:pt>
                <c:pt idx="39461" formatCode="General">
                  <c:v>398.50099999999998</c:v>
                </c:pt>
                <c:pt idx="39462" formatCode="General">
                  <c:v>395.56200000000001</c:v>
                </c:pt>
                <c:pt idx="39463" formatCode="General">
                  <c:v>392.46800000000002</c:v>
                </c:pt>
                <c:pt idx="39464" formatCode="General">
                  <c:v>389.31799999999998</c:v>
                </c:pt>
                <c:pt idx="39465" formatCode="General">
                  <c:v>386.12200000000001</c:v>
                </c:pt>
                <c:pt idx="39466" formatCode="General">
                  <c:v>382.84</c:v>
                </c:pt>
                <c:pt idx="39467" formatCode="General">
                  <c:v>379.51</c:v>
                </c:pt>
                <c:pt idx="39468" formatCode="General">
                  <c:v>376.173</c:v>
                </c:pt>
                <c:pt idx="39469" formatCode="General">
                  <c:v>372.84</c:v>
                </c:pt>
                <c:pt idx="39470" formatCode="General">
                  <c:v>369.505</c:v>
                </c:pt>
                <c:pt idx="39471" formatCode="General">
                  <c:v>366.14100000000002</c:v>
                </c:pt>
                <c:pt idx="39472" formatCode="General">
                  <c:v>362.70299999999997</c:v>
                </c:pt>
                <c:pt idx="39473" formatCode="General">
                  <c:v>359.13499999999999</c:v>
                </c:pt>
                <c:pt idx="39474" formatCode="General">
                  <c:v>355.30599999999998</c:v>
                </c:pt>
                <c:pt idx="39475" formatCode="General">
                  <c:v>351.10500000000002</c:v>
                </c:pt>
                <c:pt idx="39476" formatCode="General">
                  <c:v>346.52800000000002</c:v>
                </c:pt>
                <c:pt idx="39477" formatCode="General">
                  <c:v>341.55399999999997</c:v>
                </c:pt>
                <c:pt idx="39478" formatCode="General">
                  <c:v>336.149</c:v>
                </c:pt>
                <c:pt idx="39479" formatCode="General">
                  <c:v>330.37700000000001</c:v>
                </c:pt>
                <c:pt idx="39480" formatCode="General">
                  <c:v>324.32799999999997</c:v>
                </c:pt>
                <c:pt idx="39481" formatCode="General">
                  <c:v>318.02999999999997</c:v>
                </c:pt>
                <c:pt idx="39482" formatCode="General">
                  <c:v>311.49799999999999</c:v>
                </c:pt>
                <c:pt idx="39483" formatCode="General">
                  <c:v>304.71899999999999</c:v>
                </c:pt>
                <c:pt idx="39484" formatCode="General">
                  <c:v>297.61399999999998</c:v>
                </c:pt>
                <c:pt idx="39485" formatCode="General">
                  <c:v>290.07299999999998</c:v>
                </c:pt>
                <c:pt idx="39486" formatCode="General">
                  <c:v>282.09399999999999</c:v>
                </c:pt>
                <c:pt idx="39487" formatCode="General">
                  <c:v>273.74900000000002</c:v>
                </c:pt>
                <c:pt idx="39488" formatCode="General">
                  <c:v>265.13799999999998</c:v>
                </c:pt>
                <c:pt idx="39489" formatCode="General">
                  <c:v>256.30599999999998</c:v>
                </c:pt>
                <c:pt idx="39490" formatCode="General">
                  <c:v>247.21100000000001</c:v>
                </c:pt>
                <c:pt idx="39491" formatCode="General">
                  <c:v>237.899</c:v>
                </c:pt>
                <c:pt idx="39492" formatCode="General">
                  <c:v>228.47300000000001</c:v>
                </c:pt>
                <c:pt idx="39493" formatCode="General">
                  <c:v>219.41900000000001</c:v>
                </c:pt>
                <c:pt idx="39494" formatCode="General">
                  <c:v>211.33500000000001</c:v>
                </c:pt>
                <c:pt idx="39495" formatCode="General">
                  <c:v>204.76</c:v>
                </c:pt>
                <c:pt idx="39496" formatCode="General">
                  <c:v>199.821</c:v>
                </c:pt>
                <c:pt idx="39497" formatCode="General">
                  <c:v>195.86099999999999</c:v>
                </c:pt>
                <c:pt idx="39498" formatCode="General">
                  <c:v>185.25700000000001</c:v>
                </c:pt>
                <c:pt idx="39499" formatCode="General">
                  <c:v>158.684</c:v>
                </c:pt>
                <c:pt idx="39500" formatCode="General">
                  <c:v>109.991</c:v>
                </c:pt>
                <c:pt idx="39501" formatCode="General">
                  <c:v>38.575600000000001</c:v>
                </c:pt>
                <c:pt idx="39502" formatCode="General">
                  <c:v>-43.4358</c:v>
                </c:pt>
                <c:pt idx="39503" formatCode="General">
                  <c:v>-119.435</c:v>
                </c:pt>
                <c:pt idx="39504" formatCode="General">
                  <c:v>-174.27199999999999</c:v>
                </c:pt>
                <c:pt idx="39505" formatCode="General">
                  <c:v>-202.75200000000001</c:v>
                </c:pt>
                <c:pt idx="39506" formatCode="General">
                  <c:v>-207.21299999999999</c:v>
                </c:pt>
                <c:pt idx="39507" formatCode="General">
                  <c:v>-197.25299999999999</c:v>
                </c:pt>
                <c:pt idx="39508" formatCode="General">
                  <c:v>-182.56</c:v>
                </c:pt>
                <c:pt idx="39509" formatCode="General">
                  <c:v>-163.86699999999999</c:v>
                </c:pt>
                <c:pt idx="39510" formatCode="General">
                  <c:v>-141.58600000000001</c:v>
                </c:pt>
                <c:pt idx="39511" formatCode="General">
                  <c:v>-116.045</c:v>
                </c:pt>
                <c:pt idx="39512" formatCode="General">
                  <c:v>-87.992699999999999</c:v>
                </c:pt>
                <c:pt idx="39513" formatCode="General">
                  <c:v>-58.4009</c:v>
                </c:pt>
                <c:pt idx="39514" formatCode="General">
                  <c:v>-28.2315</c:v>
                </c:pt>
                <c:pt idx="39515" formatCode="General">
                  <c:v>1.63056</c:v>
                </c:pt>
                <c:pt idx="39516" formatCode="General">
                  <c:v>30.460599999999999</c:v>
                </c:pt>
                <c:pt idx="39517" formatCode="General">
                  <c:v>57.601799999999997</c:v>
                </c:pt>
                <c:pt idx="39518" formatCode="General">
                  <c:v>82.461600000000004</c:v>
                </c:pt>
                <c:pt idx="39519" formatCode="General">
                  <c:v>104.542</c:v>
                </c:pt>
                <c:pt idx="39520" formatCode="General">
                  <c:v>123.455</c:v>
                </c:pt>
                <c:pt idx="39521" formatCode="General">
                  <c:v>138.94900000000001</c:v>
                </c:pt>
                <c:pt idx="39522" formatCode="General">
                  <c:v>150.77799999999999</c:v>
                </c:pt>
                <c:pt idx="39523" formatCode="General">
                  <c:v>158.63499999999999</c:v>
                </c:pt>
                <c:pt idx="39524" formatCode="General">
                  <c:v>162.49700000000001</c:v>
                </c:pt>
                <c:pt idx="39525" formatCode="General">
                  <c:v>162.596</c:v>
                </c:pt>
                <c:pt idx="39526" formatCode="General">
                  <c:v>159.06700000000001</c:v>
                </c:pt>
                <c:pt idx="39527" formatCode="General">
                  <c:v>152.02699999999999</c:v>
                </c:pt>
                <c:pt idx="39528" formatCode="General">
                  <c:v>141.62899999999999</c:v>
                </c:pt>
                <c:pt idx="39529" formatCode="General">
                  <c:v>127.941</c:v>
                </c:pt>
                <c:pt idx="39530" formatCode="General">
                  <c:v>110.88500000000001</c:v>
                </c:pt>
                <c:pt idx="39531" formatCode="General">
                  <c:v>90.632499999999993</c:v>
                </c:pt>
                <c:pt idx="39532" formatCode="General">
                  <c:v>67.6721</c:v>
                </c:pt>
                <c:pt idx="39533" formatCode="General">
                  <c:v>42.655099999999997</c:v>
                </c:pt>
                <c:pt idx="39534" formatCode="General">
                  <c:v>16.273299999999999</c:v>
                </c:pt>
                <c:pt idx="39535" formatCode="General">
                  <c:v>-10.867000000000001</c:v>
                </c:pt>
                <c:pt idx="39536" formatCode="General">
                  <c:v>-38.189900000000002</c:v>
                </c:pt>
                <c:pt idx="39537" formatCode="General">
                  <c:v>-65.244</c:v>
                </c:pt>
                <c:pt idx="39538" formatCode="General">
                  <c:v>-91.642099999999999</c:v>
                </c:pt>
                <c:pt idx="39539" formatCode="General">
                  <c:v>-117.06100000000001</c:v>
                </c:pt>
                <c:pt idx="39540" formatCode="General">
                  <c:v>-141.28100000000001</c:v>
                </c:pt>
                <c:pt idx="39541" formatCode="General">
                  <c:v>-164.114</c:v>
                </c:pt>
                <c:pt idx="39542" formatCode="General">
                  <c:v>-185.31899999999999</c:v>
                </c:pt>
                <c:pt idx="39543" formatCode="General">
                  <c:v>-204.715</c:v>
                </c:pt>
                <c:pt idx="39544" formatCode="General">
                  <c:v>-222.21299999999999</c:v>
                </c:pt>
                <c:pt idx="39545" formatCode="General">
                  <c:v>-237.80500000000001</c:v>
                </c:pt>
                <c:pt idx="39546" formatCode="General">
                  <c:v>-251.54499999999999</c:v>
                </c:pt>
                <c:pt idx="39547" formatCode="General">
                  <c:v>-263.75299999999999</c:v>
                </c:pt>
                <c:pt idx="39548" formatCode="General">
                  <c:v>-274.721</c:v>
                </c:pt>
                <c:pt idx="39549" formatCode="General">
                  <c:v>-284.32299999999998</c:v>
                </c:pt>
                <c:pt idx="39550" formatCode="General">
                  <c:v>-292.47899999999998</c:v>
                </c:pt>
                <c:pt idx="39551" formatCode="General">
                  <c:v>-299.279</c:v>
                </c:pt>
                <c:pt idx="39552" formatCode="General">
                  <c:v>-304.87599999999998</c:v>
                </c:pt>
                <c:pt idx="39553" formatCode="General">
                  <c:v>-309.45699999999999</c:v>
                </c:pt>
                <c:pt idx="39554" formatCode="General">
                  <c:v>-313.13200000000001</c:v>
                </c:pt>
                <c:pt idx="39555" formatCode="General">
                  <c:v>-315.99599999999998</c:v>
                </c:pt>
                <c:pt idx="39556" formatCode="General">
                  <c:v>-318.173</c:v>
                </c:pt>
                <c:pt idx="39557" formatCode="General">
                  <c:v>-319.798</c:v>
                </c:pt>
                <c:pt idx="39558" formatCode="General">
                  <c:v>-321.02300000000002</c:v>
                </c:pt>
                <c:pt idx="39559" formatCode="General">
                  <c:v>-321.92899999999997</c:v>
                </c:pt>
                <c:pt idx="39560" formatCode="General">
                  <c:v>-322.56299999999999</c:v>
                </c:pt>
                <c:pt idx="39561" formatCode="General">
                  <c:v>-322.87</c:v>
                </c:pt>
                <c:pt idx="39562" formatCode="General">
                  <c:v>-322.74099999999999</c:v>
                </c:pt>
                <c:pt idx="39563" formatCode="General">
                  <c:v>-322.05200000000002</c:v>
                </c:pt>
                <c:pt idx="39564" formatCode="General">
                  <c:v>-320.81900000000002</c:v>
                </c:pt>
                <c:pt idx="39565" formatCode="General">
                  <c:v>-319.24200000000002</c:v>
                </c:pt>
                <c:pt idx="39566" formatCode="General">
                  <c:v>-317.62099999999998</c:v>
                </c:pt>
                <c:pt idx="39567" formatCode="General">
                  <c:v>-316.233</c:v>
                </c:pt>
                <c:pt idx="39568" formatCode="General">
                  <c:v>-315.14699999999999</c:v>
                </c:pt>
                <c:pt idx="39569" formatCode="General">
                  <c:v>-314.387</c:v>
                </c:pt>
                <c:pt idx="39570" formatCode="General">
                  <c:v>-313.95999999999998</c:v>
                </c:pt>
                <c:pt idx="39571" formatCode="General">
                  <c:v>-313.83100000000002</c:v>
                </c:pt>
                <c:pt idx="39572" formatCode="General">
                  <c:v>-313.95499999999998</c:v>
                </c:pt>
                <c:pt idx="39573" formatCode="General">
                  <c:v>-314.19600000000003</c:v>
                </c:pt>
                <c:pt idx="39574" formatCode="General">
                  <c:v>-314.48099999999999</c:v>
                </c:pt>
                <c:pt idx="39575" formatCode="General">
                  <c:v>-315.03899999999999</c:v>
                </c:pt>
                <c:pt idx="39576" formatCode="General">
                  <c:v>-316.10000000000002</c:v>
                </c:pt>
                <c:pt idx="39577" formatCode="General">
                  <c:v>-317.73700000000002</c:v>
                </c:pt>
                <c:pt idx="39578" formatCode="General">
                  <c:v>-319.995</c:v>
                </c:pt>
                <c:pt idx="39579" formatCode="General">
                  <c:v>-322.87900000000002</c:v>
                </c:pt>
                <c:pt idx="39580" formatCode="General">
                  <c:v>-326.30599999999998</c:v>
                </c:pt>
                <c:pt idx="39581" formatCode="General">
                  <c:v>-330.15899999999999</c:v>
                </c:pt>
                <c:pt idx="39582" formatCode="General">
                  <c:v>-334.34699999999998</c:v>
                </c:pt>
                <c:pt idx="39583" formatCode="General">
                  <c:v>-338.791</c:v>
                </c:pt>
                <c:pt idx="39584" formatCode="General">
                  <c:v>-343.459</c:v>
                </c:pt>
                <c:pt idx="39585" formatCode="General">
                  <c:v>-348.33</c:v>
                </c:pt>
                <c:pt idx="39586" formatCode="General">
                  <c:v>-353.38299999999998</c:v>
                </c:pt>
                <c:pt idx="39587" formatCode="General">
                  <c:v>-358.50299999999999</c:v>
                </c:pt>
                <c:pt idx="39588" formatCode="General">
                  <c:v>-363.548</c:v>
                </c:pt>
                <c:pt idx="39589" formatCode="General">
                  <c:v>-368.41699999999997</c:v>
                </c:pt>
                <c:pt idx="39590" formatCode="General">
                  <c:v>-373.05500000000001</c:v>
                </c:pt>
                <c:pt idx="39591" formatCode="General">
                  <c:v>-377.48399999999998</c:v>
                </c:pt>
                <c:pt idx="39592" formatCode="General">
                  <c:v>-381.79500000000002</c:v>
                </c:pt>
                <c:pt idx="39593" formatCode="General">
                  <c:v>-386.09</c:v>
                </c:pt>
                <c:pt idx="39594" formatCode="General">
                  <c:v>-390.32499999999999</c:v>
                </c:pt>
                <c:pt idx="39595" formatCode="General">
                  <c:v>-394.39699999999999</c:v>
                </c:pt>
                <c:pt idx="39596" formatCode="General">
                  <c:v>-398.19799999999998</c:v>
                </c:pt>
                <c:pt idx="39597" formatCode="General">
                  <c:v>-401.60599999999999</c:v>
                </c:pt>
                <c:pt idx="39598" formatCode="General">
                  <c:v>-404.55</c:v>
                </c:pt>
                <c:pt idx="39599" formatCode="General">
                  <c:v>-407.10700000000003</c:v>
                </c:pt>
                <c:pt idx="39600" formatCode="General">
                  <c:v>-409.40300000000002</c:v>
                </c:pt>
                <c:pt idx="39601" formatCode="General">
                  <c:v>-411.44600000000003</c:v>
                </c:pt>
                <c:pt idx="39602" formatCode="General">
                  <c:v>-413.21199999999999</c:v>
                </c:pt>
                <c:pt idx="39603" formatCode="General">
                  <c:v>-414.68200000000002</c:v>
                </c:pt>
                <c:pt idx="39604" formatCode="General">
                  <c:v>-415.84300000000002</c:v>
                </c:pt>
                <c:pt idx="39605" formatCode="General">
                  <c:v>-416.70699999999999</c:v>
                </c:pt>
                <c:pt idx="39606" formatCode="General">
                  <c:v>-417.30099999999999</c:v>
                </c:pt>
                <c:pt idx="39607" formatCode="General">
                  <c:v>-417.661</c:v>
                </c:pt>
                <c:pt idx="39608" formatCode="General">
                  <c:v>-417.81599999999997</c:v>
                </c:pt>
                <c:pt idx="39609" formatCode="General">
                  <c:v>-417.77</c:v>
                </c:pt>
                <c:pt idx="39610" formatCode="General">
                  <c:v>-417.49200000000002</c:v>
                </c:pt>
                <c:pt idx="39611" formatCode="General">
                  <c:v>-416.93099999999998</c:v>
                </c:pt>
                <c:pt idx="39612" formatCode="General">
                  <c:v>-416.04300000000001</c:v>
                </c:pt>
                <c:pt idx="39613" formatCode="General">
                  <c:v>-414.90600000000001</c:v>
                </c:pt>
                <c:pt idx="39614" formatCode="General">
                  <c:v>-413.654</c:v>
                </c:pt>
                <c:pt idx="39615" formatCode="General">
                  <c:v>-412.42099999999999</c:v>
                </c:pt>
                <c:pt idx="39616" formatCode="General">
                  <c:v>-411.31299999999999</c:v>
                </c:pt>
                <c:pt idx="39617" formatCode="General">
                  <c:v>-410.32900000000001</c:v>
                </c:pt>
                <c:pt idx="39618" formatCode="General">
                  <c:v>-409.37200000000001</c:v>
                </c:pt>
                <c:pt idx="39619" formatCode="General">
                  <c:v>-408.27600000000001</c:v>
                </c:pt>
                <c:pt idx="39620" formatCode="General">
                  <c:v>-406.97300000000001</c:v>
                </c:pt>
                <c:pt idx="39621" formatCode="General">
                  <c:v>-405.48099999999999</c:v>
                </c:pt>
                <c:pt idx="39622" formatCode="General">
                  <c:v>-403.87</c:v>
                </c:pt>
                <c:pt idx="39623" formatCode="General">
                  <c:v>-402.27300000000002</c:v>
                </c:pt>
                <c:pt idx="39624" formatCode="General">
                  <c:v>-400.87</c:v>
                </c:pt>
                <c:pt idx="39625" formatCode="General">
                  <c:v>-399.76600000000002</c:v>
                </c:pt>
                <c:pt idx="39626" formatCode="General">
                  <c:v>-398.96100000000001</c:v>
                </c:pt>
                <c:pt idx="39627" formatCode="General">
                  <c:v>-398.53300000000002</c:v>
                </c:pt>
                <c:pt idx="39628" formatCode="General">
                  <c:v>-398.55700000000002</c:v>
                </c:pt>
                <c:pt idx="39629" formatCode="General">
                  <c:v>-398.96300000000002</c:v>
                </c:pt>
                <c:pt idx="39630" formatCode="General">
                  <c:v>-399.69900000000001</c:v>
                </c:pt>
                <c:pt idx="39631" formatCode="General">
                  <c:v>-400.79500000000002</c:v>
                </c:pt>
                <c:pt idx="39632" formatCode="General">
                  <c:v>-402.26</c:v>
                </c:pt>
                <c:pt idx="39633" formatCode="General">
                  <c:v>-404.07</c:v>
                </c:pt>
                <c:pt idx="39634" formatCode="General">
                  <c:v>-406.08800000000002</c:v>
                </c:pt>
                <c:pt idx="39635" formatCode="General">
                  <c:v>-408.15699999999998</c:v>
                </c:pt>
                <c:pt idx="39636" formatCode="General">
                  <c:v>-410.19</c:v>
                </c:pt>
                <c:pt idx="39637" formatCode="General">
                  <c:v>-412.13099999999997</c:v>
                </c:pt>
                <c:pt idx="39638" formatCode="General">
                  <c:v>-413.983</c:v>
                </c:pt>
                <c:pt idx="39639" formatCode="General">
                  <c:v>-415.72399999999999</c:v>
                </c:pt>
                <c:pt idx="39640" formatCode="General">
                  <c:v>-417.30900000000003</c:v>
                </c:pt>
                <c:pt idx="39641" formatCode="General">
                  <c:v>-418.76100000000002</c:v>
                </c:pt>
                <c:pt idx="39642" formatCode="General">
                  <c:v>-420.11799999999999</c:v>
                </c:pt>
                <c:pt idx="39643" formatCode="General">
                  <c:v>-421.40300000000002</c:v>
                </c:pt>
                <c:pt idx="39644" formatCode="General">
                  <c:v>-422.58600000000001</c:v>
                </c:pt>
                <c:pt idx="39645" formatCode="General">
                  <c:v>-423.57799999999997</c:v>
                </c:pt>
                <c:pt idx="39646" formatCode="General">
                  <c:v>-424.33300000000003</c:v>
                </c:pt>
                <c:pt idx="39647" formatCode="General">
                  <c:v>-424.84300000000002</c:v>
                </c:pt>
                <c:pt idx="39648" formatCode="General">
                  <c:v>-425.18400000000003</c:v>
                </c:pt>
                <c:pt idx="39649" formatCode="General">
                  <c:v>-425.43299999999999</c:v>
                </c:pt>
                <c:pt idx="39650" formatCode="General">
                  <c:v>-425.57</c:v>
                </c:pt>
                <c:pt idx="39651" formatCode="General">
                  <c:v>-425.64</c:v>
                </c:pt>
                <c:pt idx="39652" formatCode="General">
                  <c:v>-425.77300000000002</c:v>
                </c:pt>
                <c:pt idx="39653" formatCode="General">
                  <c:v>-426.19299999999998</c:v>
                </c:pt>
                <c:pt idx="39654" formatCode="General">
                  <c:v>-427.07</c:v>
                </c:pt>
                <c:pt idx="39655" formatCode="General">
                  <c:v>-428.35399999999998</c:v>
                </c:pt>
                <c:pt idx="39656" formatCode="General">
                  <c:v>-429.99799999999999</c:v>
                </c:pt>
                <c:pt idx="39657" formatCode="General">
                  <c:v>-432.06900000000002</c:v>
                </c:pt>
                <c:pt idx="39658" formatCode="General">
                  <c:v>-434.50200000000001</c:v>
                </c:pt>
                <c:pt idx="39659" formatCode="General">
                  <c:v>-437.10399999999998</c:v>
                </c:pt>
                <c:pt idx="39660" formatCode="General">
                  <c:v>-439.726</c:v>
                </c:pt>
                <c:pt idx="39661" formatCode="General">
                  <c:v>-442.27499999999998</c:v>
                </c:pt>
                <c:pt idx="39662" formatCode="General">
                  <c:v>-444.68400000000003</c:v>
                </c:pt>
                <c:pt idx="39663" formatCode="General">
                  <c:v>-446.92</c:v>
                </c:pt>
                <c:pt idx="39664" formatCode="General">
                  <c:v>-448.99900000000002</c:v>
                </c:pt>
                <c:pt idx="39665" formatCode="General">
                  <c:v>-450.89600000000002</c:v>
                </c:pt>
                <c:pt idx="39666" formatCode="General">
                  <c:v>-452.553</c:v>
                </c:pt>
                <c:pt idx="39667" formatCode="General">
                  <c:v>-453.87</c:v>
                </c:pt>
                <c:pt idx="39668" formatCode="General">
                  <c:v>-454.74700000000001</c:v>
                </c:pt>
                <c:pt idx="39669" formatCode="General">
                  <c:v>-455.12099999999998</c:v>
                </c:pt>
                <c:pt idx="39670" formatCode="General">
                  <c:v>-454.93599999999998</c:v>
                </c:pt>
                <c:pt idx="39671" formatCode="General">
                  <c:v>-454.15899999999999</c:v>
                </c:pt>
                <c:pt idx="39672" formatCode="General">
                  <c:v>-452.71499999999997</c:v>
                </c:pt>
                <c:pt idx="39673" formatCode="General">
                  <c:v>-450.51400000000001</c:v>
                </c:pt>
                <c:pt idx="39674" formatCode="General">
                  <c:v>-447.55200000000002</c:v>
                </c:pt>
                <c:pt idx="39675" formatCode="General">
                  <c:v>-443.89</c:v>
                </c:pt>
                <c:pt idx="39676" formatCode="General">
                  <c:v>-439.63799999999998</c:v>
                </c:pt>
                <c:pt idx="39677" formatCode="General">
                  <c:v>-434.89600000000002</c:v>
                </c:pt>
                <c:pt idx="39678" formatCode="General">
                  <c:v>-429.71499999999997</c:v>
                </c:pt>
                <c:pt idx="39679" formatCode="General">
                  <c:v>-424.13400000000001</c:v>
                </c:pt>
                <c:pt idx="39680" formatCode="General">
                  <c:v>-418.19299999999998</c:v>
                </c:pt>
                <c:pt idx="39681" formatCode="General">
                  <c:v>-411.94099999999997</c:v>
                </c:pt>
                <c:pt idx="39682" formatCode="General">
                  <c:v>-405.43700000000001</c:v>
                </c:pt>
                <c:pt idx="39683" formatCode="General">
                  <c:v>-398.78300000000002</c:v>
                </c:pt>
                <c:pt idx="39684" formatCode="General">
                  <c:v>-392.149</c:v>
                </c:pt>
                <c:pt idx="39685" formatCode="General">
                  <c:v>-385.78199999999998</c:v>
                </c:pt>
                <c:pt idx="39686" formatCode="General">
                  <c:v>-379.74299999999999</c:v>
                </c:pt>
                <c:pt idx="39687" formatCode="General">
                  <c:v>-373.94600000000003</c:v>
                </c:pt>
                <c:pt idx="39688" formatCode="General">
                  <c:v>-368.46699999999998</c:v>
                </c:pt>
                <c:pt idx="39689" formatCode="General">
                  <c:v>-363.38299999999998</c:v>
                </c:pt>
                <c:pt idx="39690" formatCode="General">
                  <c:v>-358.66</c:v>
                </c:pt>
                <c:pt idx="39691" formatCode="General">
                  <c:v>-354.19400000000002</c:v>
                </c:pt>
                <c:pt idx="39692" formatCode="General">
                  <c:v>-349.82600000000002</c:v>
                </c:pt>
                <c:pt idx="39693" formatCode="General">
                  <c:v>-345.66199999999998</c:v>
                </c:pt>
                <c:pt idx="39694" formatCode="General">
                  <c:v>-341.95400000000001</c:v>
                </c:pt>
                <c:pt idx="39695" formatCode="General">
                  <c:v>-338.54199999999997</c:v>
                </c:pt>
                <c:pt idx="39696" formatCode="General">
                  <c:v>-335.17899999999997</c:v>
                </c:pt>
                <c:pt idx="39697" formatCode="General">
                  <c:v>-331.84</c:v>
                </c:pt>
                <c:pt idx="39698" formatCode="General">
                  <c:v>-328.48200000000003</c:v>
                </c:pt>
                <c:pt idx="39699" formatCode="General">
                  <c:v>-325.03199999999998</c:v>
                </c:pt>
                <c:pt idx="39700" formatCode="General">
                  <c:v>-321.517</c:v>
                </c:pt>
                <c:pt idx="39701" formatCode="General">
                  <c:v>-318</c:v>
                </c:pt>
                <c:pt idx="39702" formatCode="General">
                  <c:v>-314.51</c:v>
                </c:pt>
                <c:pt idx="39703" formatCode="General">
                  <c:v>-311.04300000000001</c:v>
                </c:pt>
                <c:pt idx="39704" formatCode="General">
                  <c:v>-307.51100000000002</c:v>
                </c:pt>
                <c:pt idx="39705" formatCode="General">
                  <c:v>-303.78399999999999</c:v>
                </c:pt>
                <c:pt idx="39706" formatCode="General">
                  <c:v>-299.721</c:v>
                </c:pt>
                <c:pt idx="39707" formatCode="General">
                  <c:v>-295.31700000000001</c:v>
                </c:pt>
                <c:pt idx="39708" formatCode="General">
                  <c:v>-290.64699999999999</c:v>
                </c:pt>
                <c:pt idx="39709" formatCode="General">
                  <c:v>-285.69799999999998</c:v>
                </c:pt>
                <c:pt idx="39710" formatCode="General">
                  <c:v>-280.46199999999999</c:v>
                </c:pt>
                <c:pt idx="39711" formatCode="General">
                  <c:v>-274.995</c:v>
                </c:pt>
                <c:pt idx="39712" formatCode="General">
                  <c:v>-269.32799999999997</c:v>
                </c:pt>
                <c:pt idx="39713" formatCode="General">
                  <c:v>-263.46100000000001</c:v>
                </c:pt>
                <c:pt idx="39714" formatCode="General">
                  <c:v>-257.39299999999997</c:v>
                </c:pt>
                <c:pt idx="39715" formatCode="General">
                  <c:v>-251.10400000000001</c:v>
                </c:pt>
                <c:pt idx="39716" formatCode="General">
                  <c:v>-244.38200000000001</c:v>
                </c:pt>
                <c:pt idx="39717" formatCode="General">
                  <c:v>-237.01300000000001</c:v>
                </c:pt>
                <c:pt idx="39718" formatCode="General">
                  <c:v>-228.95099999999999</c:v>
                </c:pt>
                <c:pt idx="39719" formatCode="General">
                  <c:v>-220.25700000000001</c:v>
                </c:pt>
                <c:pt idx="39720" formatCode="General">
                  <c:v>-211.06800000000001</c:v>
                </c:pt>
                <c:pt idx="39721" formatCode="General">
                  <c:v>-201.50899999999999</c:v>
                </c:pt>
                <c:pt idx="39722" formatCode="General">
                  <c:v>-191.70599999999999</c:v>
                </c:pt>
                <c:pt idx="39723" formatCode="General">
                  <c:v>-181.79900000000001</c:v>
                </c:pt>
                <c:pt idx="39724" formatCode="General">
                  <c:v>-171.89500000000001</c:v>
                </c:pt>
                <c:pt idx="39725" formatCode="General">
                  <c:v>-162.01300000000001</c:v>
                </c:pt>
                <c:pt idx="39726" formatCode="General">
                  <c:v>-152.16999999999999</c:v>
                </c:pt>
                <c:pt idx="39727" formatCode="General">
                  <c:v>-142.399</c:v>
                </c:pt>
                <c:pt idx="39728" formatCode="General">
                  <c:v>-132.839</c:v>
                </c:pt>
                <c:pt idx="39729" formatCode="General">
                  <c:v>-123.66</c:v>
                </c:pt>
                <c:pt idx="39730" formatCode="General">
                  <c:v>-114.97</c:v>
                </c:pt>
                <c:pt idx="39731" formatCode="General">
                  <c:v>-106.79900000000001</c:v>
                </c:pt>
                <c:pt idx="39732" formatCode="General">
                  <c:v>-99.088300000000004</c:v>
                </c:pt>
                <c:pt idx="39733" formatCode="General">
                  <c:v>-91.771299999999997</c:v>
                </c:pt>
                <c:pt idx="39734" formatCode="General">
                  <c:v>-84.791700000000006</c:v>
                </c:pt>
                <c:pt idx="39735" formatCode="General">
                  <c:v>-78.096500000000006</c:v>
                </c:pt>
                <c:pt idx="39736" formatCode="General">
                  <c:v>-71.674499999999995</c:v>
                </c:pt>
                <c:pt idx="39737" formatCode="General">
                  <c:v>-65.663399999999996</c:v>
                </c:pt>
                <c:pt idx="39738" formatCode="General">
                  <c:v>-60.181100000000001</c:v>
                </c:pt>
                <c:pt idx="39739" formatCode="General">
                  <c:v>-55.228200000000001</c:v>
                </c:pt>
                <c:pt idx="39740" formatCode="General">
                  <c:v>-50.688800000000001</c:v>
                </c:pt>
                <c:pt idx="39741" formatCode="General">
                  <c:v>-46.363300000000002</c:v>
                </c:pt>
                <c:pt idx="39742" formatCode="General">
                  <c:v>-42.022599999999997</c:v>
                </c:pt>
                <c:pt idx="39743" formatCode="General">
                  <c:v>-37.5242</c:v>
                </c:pt>
                <c:pt idx="39744" formatCode="General">
                  <c:v>-32.923499999999997</c:v>
                </c:pt>
                <c:pt idx="39745" formatCode="General">
                  <c:v>-28.2117</c:v>
                </c:pt>
                <c:pt idx="39746" formatCode="General">
                  <c:v>-23.2744</c:v>
                </c:pt>
                <c:pt idx="39747" formatCode="General">
                  <c:v>-18.070599999999999</c:v>
                </c:pt>
                <c:pt idx="39748" formatCode="General">
                  <c:v>-12.6099</c:v>
                </c:pt>
                <c:pt idx="39749" formatCode="General">
                  <c:v>-6.9023899999999996</c:v>
                </c:pt>
                <c:pt idx="39750" formatCode="General">
                  <c:v>-0.94256600000000001</c:v>
                </c:pt>
                <c:pt idx="39751" formatCode="General">
                  <c:v>5.3375399999999997</c:v>
                </c:pt>
                <c:pt idx="39752" formatCode="General">
                  <c:v>11.985900000000001</c:v>
                </c:pt>
                <c:pt idx="39753" formatCode="General">
                  <c:v>18.995799999999999</c:v>
                </c:pt>
                <c:pt idx="39754" formatCode="General">
                  <c:v>26.341799999999999</c:v>
                </c:pt>
                <c:pt idx="39755" formatCode="General">
                  <c:v>33.9709</c:v>
                </c:pt>
                <c:pt idx="39756" formatCode="General">
                  <c:v>41.695</c:v>
                </c:pt>
                <c:pt idx="39757" formatCode="General">
                  <c:v>49.359699999999997</c:v>
                </c:pt>
                <c:pt idx="39758" formatCode="General">
                  <c:v>56.994100000000003</c:v>
                </c:pt>
                <c:pt idx="39759" formatCode="General">
                  <c:v>64.688999999999993</c:v>
                </c:pt>
                <c:pt idx="39760" formatCode="General">
                  <c:v>72.5548</c:v>
                </c:pt>
                <c:pt idx="39761" formatCode="General">
                  <c:v>80.637699999999995</c:v>
                </c:pt>
                <c:pt idx="39762" formatCode="General">
                  <c:v>88.901200000000003</c:v>
                </c:pt>
                <c:pt idx="39763" formatCode="General">
                  <c:v>97.195899999999995</c:v>
                </c:pt>
                <c:pt idx="39764" formatCode="General">
                  <c:v>105.355</c:v>
                </c:pt>
                <c:pt idx="39765" formatCode="General">
                  <c:v>113.268</c:v>
                </c:pt>
                <c:pt idx="39766" formatCode="General">
                  <c:v>120.99</c:v>
                </c:pt>
                <c:pt idx="39767" formatCode="General">
                  <c:v>128.69800000000001</c:v>
                </c:pt>
                <c:pt idx="39768" formatCode="General">
                  <c:v>136.39400000000001</c:v>
                </c:pt>
                <c:pt idx="39769" formatCode="General">
                  <c:v>143.98400000000001</c:v>
                </c:pt>
                <c:pt idx="39770" formatCode="General">
                  <c:v>151.238</c:v>
                </c:pt>
                <c:pt idx="39771" formatCode="General">
                  <c:v>157.994</c:v>
                </c:pt>
                <c:pt idx="39772" formatCode="General">
                  <c:v>164.339</c:v>
                </c:pt>
                <c:pt idx="39773" formatCode="General">
                  <c:v>170.29</c:v>
                </c:pt>
                <c:pt idx="39774" formatCode="General">
                  <c:v>175.78100000000001</c:v>
                </c:pt>
                <c:pt idx="39775" formatCode="General">
                  <c:v>180.93799999999999</c:v>
                </c:pt>
                <c:pt idx="39776" formatCode="General">
                  <c:v>185.94</c:v>
                </c:pt>
                <c:pt idx="39777" formatCode="General">
                  <c:v>190.86699999999999</c:v>
                </c:pt>
                <c:pt idx="39778" formatCode="General">
                  <c:v>195.77</c:v>
                </c:pt>
                <c:pt idx="39779" formatCode="General">
                  <c:v>200.65299999999999</c:v>
                </c:pt>
                <c:pt idx="39780" formatCode="General">
                  <c:v>205.49299999999999</c:v>
                </c:pt>
                <c:pt idx="39781" formatCode="General">
                  <c:v>210.26400000000001</c:v>
                </c:pt>
                <c:pt idx="39782" formatCode="General">
                  <c:v>214.916</c:v>
                </c:pt>
                <c:pt idx="39783" formatCode="General">
                  <c:v>219.40600000000001</c:v>
                </c:pt>
                <c:pt idx="39784" formatCode="General">
                  <c:v>223.726</c:v>
                </c:pt>
                <c:pt idx="39785" formatCode="General">
                  <c:v>227.905</c:v>
                </c:pt>
                <c:pt idx="39786" formatCode="General">
                  <c:v>232.006</c:v>
                </c:pt>
                <c:pt idx="39787" formatCode="General">
                  <c:v>236.13399999999999</c:v>
                </c:pt>
                <c:pt idx="39788" formatCode="General">
                  <c:v>240.392</c:v>
                </c:pt>
                <c:pt idx="39789" formatCode="General">
                  <c:v>244.863</c:v>
                </c:pt>
                <c:pt idx="39790" formatCode="General">
                  <c:v>249.595</c:v>
                </c:pt>
                <c:pt idx="39791" formatCode="General">
                  <c:v>254.54400000000001</c:v>
                </c:pt>
                <c:pt idx="39792" formatCode="General">
                  <c:v>259.565</c:v>
                </c:pt>
                <c:pt idx="39793" formatCode="General">
                  <c:v>264.43700000000001</c:v>
                </c:pt>
                <c:pt idx="39794" formatCode="General">
                  <c:v>269.05799999999999</c:v>
                </c:pt>
                <c:pt idx="39795" formatCode="General">
                  <c:v>273.42599999999999</c:v>
                </c:pt>
                <c:pt idx="39796" formatCode="General">
                  <c:v>277.44</c:v>
                </c:pt>
                <c:pt idx="39797" formatCode="General">
                  <c:v>281.01400000000001</c:v>
                </c:pt>
                <c:pt idx="39798" formatCode="General">
                  <c:v>284.161</c:v>
                </c:pt>
                <c:pt idx="39799" formatCode="General">
                  <c:v>286.99799999999999</c:v>
                </c:pt>
                <c:pt idx="39800" formatCode="General">
                  <c:v>289.70600000000002</c:v>
                </c:pt>
                <c:pt idx="39801" formatCode="General">
                  <c:v>292.41800000000001</c:v>
                </c:pt>
                <c:pt idx="39802" formatCode="General">
                  <c:v>295.20699999999999</c:v>
                </c:pt>
                <c:pt idx="39803" formatCode="General">
                  <c:v>298.05399999999997</c:v>
                </c:pt>
                <c:pt idx="39804" formatCode="General">
                  <c:v>300.89800000000002</c:v>
                </c:pt>
                <c:pt idx="39805" formatCode="General">
                  <c:v>303.661</c:v>
                </c:pt>
                <c:pt idx="39806" formatCode="General">
                  <c:v>306.28899999999999</c:v>
                </c:pt>
                <c:pt idx="39807" formatCode="General">
                  <c:v>308.78899999999999</c:v>
                </c:pt>
                <c:pt idx="39808" formatCode="General">
                  <c:v>311.18400000000003</c:v>
                </c:pt>
                <c:pt idx="39809" formatCode="General">
                  <c:v>313.50099999999998</c:v>
                </c:pt>
                <c:pt idx="39810" formatCode="General">
                  <c:v>315.77600000000001</c:v>
                </c:pt>
                <c:pt idx="39811" formatCode="General">
                  <c:v>318.05099999999999</c:v>
                </c:pt>
                <c:pt idx="39812" formatCode="General">
                  <c:v>320.35300000000001</c:v>
                </c:pt>
                <c:pt idx="39813" formatCode="General">
                  <c:v>322.649</c:v>
                </c:pt>
                <c:pt idx="39814" formatCode="General">
                  <c:v>324.85899999999998</c:v>
                </c:pt>
                <c:pt idx="39815" formatCode="General">
                  <c:v>326.96899999999999</c:v>
                </c:pt>
                <c:pt idx="39816" formatCode="General">
                  <c:v>328.98399999999998</c:v>
                </c:pt>
                <c:pt idx="39817" formatCode="General">
                  <c:v>330.75799999999998</c:v>
                </c:pt>
                <c:pt idx="39818" formatCode="General">
                  <c:v>332.20100000000002</c:v>
                </c:pt>
                <c:pt idx="39819" formatCode="General">
                  <c:v>333.40300000000002</c:v>
                </c:pt>
                <c:pt idx="39820" formatCode="General">
                  <c:v>334.35500000000002</c:v>
                </c:pt>
                <c:pt idx="39821" formatCode="General">
                  <c:v>334.983</c:v>
                </c:pt>
                <c:pt idx="39822" formatCode="General">
                  <c:v>335.411</c:v>
                </c:pt>
                <c:pt idx="39823" formatCode="General">
                  <c:v>335.81099999999998</c:v>
                </c:pt>
                <c:pt idx="39824" formatCode="General">
                  <c:v>336.26299999999998</c:v>
                </c:pt>
                <c:pt idx="39825" formatCode="General">
                  <c:v>336.85199999999998</c:v>
                </c:pt>
                <c:pt idx="39826" formatCode="General">
                  <c:v>337.65199999999999</c:v>
                </c:pt>
                <c:pt idx="39827" formatCode="General">
                  <c:v>338.697</c:v>
                </c:pt>
                <c:pt idx="39828" formatCode="General">
                  <c:v>339.97500000000002</c:v>
                </c:pt>
                <c:pt idx="39829" formatCode="General">
                  <c:v>341.38200000000001</c:v>
                </c:pt>
                <c:pt idx="39830" formatCode="General">
                  <c:v>342.79</c:v>
                </c:pt>
                <c:pt idx="39831" formatCode="General">
                  <c:v>344.09800000000001</c:v>
                </c:pt>
                <c:pt idx="39832" formatCode="General">
                  <c:v>345.28300000000002</c:v>
                </c:pt>
                <c:pt idx="39833" formatCode="General">
                  <c:v>346.43900000000002</c:v>
                </c:pt>
                <c:pt idx="39834" formatCode="General">
                  <c:v>347.65300000000002</c:v>
                </c:pt>
                <c:pt idx="39835" formatCode="General">
                  <c:v>348.97500000000002</c:v>
                </c:pt>
                <c:pt idx="39836" formatCode="General">
                  <c:v>350.44299999999998</c:v>
                </c:pt>
                <c:pt idx="39837" formatCode="General">
                  <c:v>352.07</c:v>
                </c:pt>
                <c:pt idx="39838" formatCode="General">
                  <c:v>353.80399999999997</c:v>
                </c:pt>
                <c:pt idx="39839" formatCode="General">
                  <c:v>355.55200000000002</c:v>
                </c:pt>
                <c:pt idx="39840" formatCode="General">
                  <c:v>357.18599999999998</c:v>
                </c:pt>
                <c:pt idx="39841" formatCode="General">
                  <c:v>358.65100000000001</c:v>
                </c:pt>
                <c:pt idx="39842" formatCode="General">
                  <c:v>359.95600000000002</c:v>
                </c:pt>
                <c:pt idx="39843" formatCode="General">
                  <c:v>361.09300000000002</c:v>
                </c:pt>
                <c:pt idx="39844" formatCode="General">
                  <c:v>362.00599999999997</c:v>
                </c:pt>
                <c:pt idx="39845" formatCode="General">
                  <c:v>362.524</c:v>
                </c:pt>
                <c:pt idx="39846" formatCode="General">
                  <c:v>362.68900000000002</c:v>
                </c:pt>
                <c:pt idx="39847" formatCode="General">
                  <c:v>362.79899999999998</c:v>
                </c:pt>
                <c:pt idx="39848" formatCode="General">
                  <c:v>362.94499999999999</c:v>
                </c:pt>
                <c:pt idx="39849" formatCode="General">
                  <c:v>363.06900000000002</c:v>
                </c:pt>
                <c:pt idx="39850" formatCode="General">
                  <c:v>363.07299999999998</c:v>
                </c:pt>
                <c:pt idx="39851" formatCode="General">
                  <c:v>362.858</c:v>
                </c:pt>
                <c:pt idx="39852" formatCode="General">
                  <c:v>362.39499999999998</c:v>
                </c:pt>
                <c:pt idx="39853" formatCode="General">
                  <c:v>361.61099999999999</c:v>
                </c:pt>
                <c:pt idx="39854" formatCode="General">
                  <c:v>360.416</c:v>
                </c:pt>
                <c:pt idx="39855" formatCode="General">
                  <c:v>358.83800000000002</c:v>
                </c:pt>
                <c:pt idx="39856" formatCode="General">
                  <c:v>356.947</c:v>
                </c:pt>
                <c:pt idx="39857" formatCode="General">
                  <c:v>354.72699999999998</c:v>
                </c:pt>
                <c:pt idx="39858" formatCode="General">
                  <c:v>352.09899999999999</c:v>
                </c:pt>
                <c:pt idx="39859" formatCode="General">
                  <c:v>348.89299999999997</c:v>
                </c:pt>
                <c:pt idx="39860" formatCode="General">
                  <c:v>344.98200000000003</c:v>
                </c:pt>
                <c:pt idx="39861" formatCode="General">
                  <c:v>340.35</c:v>
                </c:pt>
                <c:pt idx="39862" formatCode="General">
                  <c:v>335.41</c:v>
                </c:pt>
                <c:pt idx="39863" formatCode="General">
                  <c:v>330.642</c:v>
                </c:pt>
                <c:pt idx="39864" formatCode="General">
                  <c:v>326.19</c:v>
                </c:pt>
                <c:pt idx="39865" formatCode="General">
                  <c:v>322.185</c:v>
                </c:pt>
                <c:pt idx="39866" formatCode="General">
                  <c:v>318.72199999999998</c:v>
                </c:pt>
                <c:pt idx="39867" formatCode="General">
                  <c:v>315.875</c:v>
                </c:pt>
                <c:pt idx="39868" formatCode="General">
                  <c:v>313.68599999999998</c:v>
                </c:pt>
                <c:pt idx="39869" formatCode="General">
                  <c:v>312.15100000000001</c:v>
                </c:pt>
                <c:pt idx="39870" formatCode="General">
                  <c:v>311.24200000000002</c:v>
                </c:pt>
                <c:pt idx="39871" formatCode="General">
                  <c:v>310.95400000000001</c:v>
                </c:pt>
                <c:pt idx="39872" formatCode="General">
                  <c:v>311.19099999999997</c:v>
                </c:pt>
                <c:pt idx="39873" formatCode="General">
                  <c:v>311.69499999999999</c:v>
                </c:pt>
                <c:pt idx="39874" formatCode="General">
                  <c:v>312.32100000000003</c:v>
                </c:pt>
                <c:pt idx="39875" formatCode="General">
                  <c:v>313.06299999999999</c:v>
                </c:pt>
                <c:pt idx="39876" formatCode="General">
                  <c:v>313.952</c:v>
                </c:pt>
                <c:pt idx="39877" formatCode="General">
                  <c:v>315.01600000000002</c:v>
                </c:pt>
                <c:pt idx="39878" formatCode="General">
                  <c:v>316.22699999999998</c:v>
                </c:pt>
                <c:pt idx="39879" formatCode="General">
                  <c:v>317.53699999999998</c:v>
                </c:pt>
                <c:pt idx="39880" formatCode="General">
                  <c:v>318.86599999999999</c:v>
                </c:pt>
                <c:pt idx="39881" formatCode="General">
                  <c:v>320.142</c:v>
                </c:pt>
                <c:pt idx="39882" formatCode="General">
                  <c:v>321.31099999999998</c:v>
                </c:pt>
                <c:pt idx="39883" formatCode="General">
                  <c:v>322.18200000000002</c:v>
                </c:pt>
                <c:pt idx="39884" formatCode="General">
                  <c:v>322.58199999999999</c:v>
                </c:pt>
                <c:pt idx="39885" formatCode="General">
                  <c:v>322.54199999999997</c:v>
                </c:pt>
                <c:pt idx="39886" formatCode="General">
                  <c:v>322.14100000000002</c:v>
                </c:pt>
                <c:pt idx="39887" formatCode="General">
                  <c:v>321.45699999999999</c:v>
                </c:pt>
                <c:pt idx="39888" formatCode="General">
                  <c:v>320.58499999999998</c:v>
                </c:pt>
                <c:pt idx="39889" formatCode="General">
                  <c:v>319.60700000000003</c:v>
                </c:pt>
                <c:pt idx="39890" formatCode="General">
                  <c:v>318.51299999999998</c:v>
                </c:pt>
                <c:pt idx="39891" formatCode="General">
                  <c:v>317.28399999999999</c:v>
                </c:pt>
                <c:pt idx="39892" formatCode="General">
                  <c:v>315.95299999999997</c:v>
                </c:pt>
                <c:pt idx="39893" formatCode="General">
                  <c:v>314.59100000000001</c:v>
                </c:pt>
                <c:pt idx="39894" formatCode="General">
                  <c:v>313.30099999999999</c:v>
                </c:pt>
                <c:pt idx="39895" formatCode="General">
                  <c:v>312.11200000000002</c:v>
                </c:pt>
                <c:pt idx="39896" formatCode="General">
                  <c:v>310.995</c:v>
                </c:pt>
                <c:pt idx="39897" formatCode="General">
                  <c:v>309.92899999999997</c:v>
                </c:pt>
                <c:pt idx="39898" formatCode="General">
                  <c:v>308.84300000000002</c:v>
                </c:pt>
                <c:pt idx="39899" formatCode="General">
                  <c:v>307.61</c:v>
                </c:pt>
                <c:pt idx="39900" formatCode="General">
                  <c:v>306.14699999999999</c:v>
                </c:pt>
                <c:pt idx="39901" formatCode="General">
                  <c:v>304.45499999999998</c:v>
                </c:pt>
                <c:pt idx="39902" formatCode="General">
                  <c:v>302.69099999999997</c:v>
                </c:pt>
                <c:pt idx="39903" formatCode="General">
                  <c:v>301.05</c:v>
                </c:pt>
                <c:pt idx="39904" formatCode="General">
                  <c:v>299.56299999999999</c:v>
                </c:pt>
                <c:pt idx="39905" formatCode="General">
                  <c:v>298.22800000000001</c:v>
                </c:pt>
                <c:pt idx="39906" formatCode="General">
                  <c:v>297.05799999999999</c:v>
                </c:pt>
                <c:pt idx="39907" formatCode="General">
                  <c:v>296.04599999999999</c:v>
                </c:pt>
                <c:pt idx="39908" formatCode="General">
                  <c:v>295.16399999999999</c:v>
                </c:pt>
                <c:pt idx="39909" formatCode="General">
                  <c:v>294.38499999999999</c:v>
                </c:pt>
                <c:pt idx="39910" formatCode="General">
                  <c:v>293.67399999999998</c:v>
                </c:pt>
                <c:pt idx="39911" formatCode="General">
                  <c:v>292.93700000000001</c:v>
                </c:pt>
                <c:pt idx="39912" formatCode="General">
                  <c:v>292.03699999999998</c:v>
                </c:pt>
                <c:pt idx="39913" formatCode="General">
                  <c:v>290.815</c:v>
                </c:pt>
                <c:pt idx="39914" formatCode="General">
                  <c:v>289.13900000000001</c:v>
                </c:pt>
                <c:pt idx="39915" formatCode="General">
                  <c:v>286.94400000000002</c:v>
                </c:pt>
                <c:pt idx="39916" formatCode="General">
                  <c:v>284.238</c:v>
                </c:pt>
                <c:pt idx="39917" formatCode="General">
                  <c:v>281.07900000000001</c:v>
                </c:pt>
                <c:pt idx="39918" formatCode="General">
                  <c:v>277.53899999999999</c:v>
                </c:pt>
                <c:pt idx="39919" formatCode="General">
                  <c:v>273.685</c:v>
                </c:pt>
                <c:pt idx="39920" formatCode="General">
                  <c:v>269.553</c:v>
                </c:pt>
                <c:pt idx="39921" formatCode="General">
                  <c:v>265.19600000000003</c:v>
                </c:pt>
                <c:pt idx="39922" formatCode="General">
                  <c:v>260.67</c:v>
                </c:pt>
                <c:pt idx="39923" formatCode="General">
                  <c:v>256.024</c:v>
                </c:pt>
                <c:pt idx="39924" formatCode="General">
                  <c:v>251.28899999999999</c:v>
                </c:pt>
                <c:pt idx="39925" formatCode="General">
                  <c:v>246.42699999999999</c:v>
                </c:pt>
                <c:pt idx="39926" formatCode="General">
                  <c:v>241.37299999999999</c:v>
                </c:pt>
                <c:pt idx="39927" formatCode="General">
                  <c:v>236.077</c:v>
                </c:pt>
                <c:pt idx="39928" formatCode="General">
                  <c:v>230.54400000000001</c:v>
                </c:pt>
                <c:pt idx="39929" formatCode="General">
                  <c:v>224.84</c:v>
                </c:pt>
                <c:pt idx="39930" formatCode="General">
                  <c:v>218.99299999999999</c:v>
                </c:pt>
                <c:pt idx="39931" formatCode="General">
                  <c:v>213.02600000000001</c:v>
                </c:pt>
                <c:pt idx="39932" formatCode="General">
                  <c:v>206.999</c:v>
                </c:pt>
                <c:pt idx="39933" formatCode="General">
                  <c:v>200.91</c:v>
                </c:pt>
                <c:pt idx="39934" formatCode="General">
                  <c:v>194.679</c:v>
                </c:pt>
                <c:pt idx="39935" formatCode="General">
                  <c:v>188.26400000000001</c:v>
                </c:pt>
                <c:pt idx="39936" formatCode="General">
                  <c:v>181.673</c:v>
                </c:pt>
                <c:pt idx="39937" formatCode="General">
                  <c:v>175.09200000000001</c:v>
                </c:pt>
                <c:pt idx="39938" formatCode="General">
                  <c:v>168.74100000000001</c:v>
                </c:pt>
                <c:pt idx="39939" formatCode="General">
                  <c:v>162.70099999999999</c:v>
                </c:pt>
                <c:pt idx="39940" formatCode="General">
                  <c:v>156.98500000000001</c:v>
                </c:pt>
                <c:pt idx="39941" formatCode="General">
                  <c:v>151.51900000000001</c:v>
                </c:pt>
                <c:pt idx="39942" formatCode="General">
                  <c:v>146.21799999999999</c:v>
                </c:pt>
                <c:pt idx="39943" formatCode="General">
                  <c:v>141.006</c:v>
                </c:pt>
                <c:pt idx="39944" formatCode="General">
                  <c:v>135.83199999999999</c:v>
                </c:pt>
                <c:pt idx="39945" formatCode="General">
                  <c:v>130.642</c:v>
                </c:pt>
                <c:pt idx="39946" formatCode="General">
                  <c:v>125.387</c:v>
                </c:pt>
                <c:pt idx="39947" formatCode="General">
                  <c:v>120.102</c:v>
                </c:pt>
                <c:pt idx="39948" formatCode="General">
                  <c:v>114.916</c:v>
                </c:pt>
                <c:pt idx="39949" formatCode="General">
                  <c:v>109.872</c:v>
                </c:pt>
                <c:pt idx="39950" formatCode="General">
                  <c:v>104.935</c:v>
                </c:pt>
                <c:pt idx="39951" formatCode="General">
                  <c:v>100.006</c:v>
                </c:pt>
                <c:pt idx="39952" formatCode="General">
                  <c:v>95.034899999999993</c:v>
                </c:pt>
                <c:pt idx="39953" formatCode="General">
                  <c:v>90.085700000000003</c:v>
                </c:pt>
                <c:pt idx="39954" formatCode="General">
                  <c:v>85.148200000000003</c:v>
                </c:pt>
                <c:pt idx="39955" formatCode="General">
                  <c:v>80.1404</c:v>
                </c:pt>
                <c:pt idx="39956" formatCode="General">
                  <c:v>74.951099999999997</c:v>
                </c:pt>
                <c:pt idx="39957" formatCode="General">
                  <c:v>69.484200000000001</c:v>
                </c:pt>
                <c:pt idx="39958" formatCode="General">
                  <c:v>63.735900000000001</c:v>
                </c:pt>
                <c:pt idx="39959" formatCode="General">
                  <c:v>57.7624</c:v>
                </c:pt>
                <c:pt idx="39960" formatCode="General">
                  <c:v>51.6965</c:v>
                </c:pt>
                <c:pt idx="39961" formatCode="General">
                  <c:v>45.720500000000001</c:v>
                </c:pt>
                <c:pt idx="39962" formatCode="General">
                  <c:v>40.003100000000003</c:v>
                </c:pt>
                <c:pt idx="39963" formatCode="General">
                  <c:v>34.7301</c:v>
                </c:pt>
                <c:pt idx="39964" formatCode="General">
                  <c:v>30.024000000000001</c:v>
                </c:pt>
                <c:pt idx="39965" formatCode="General">
                  <c:v>25.8857</c:v>
                </c:pt>
                <c:pt idx="39966" formatCode="General">
                  <c:v>22.2988</c:v>
                </c:pt>
                <c:pt idx="39967" formatCode="General">
                  <c:v>19.246700000000001</c:v>
                </c:pt>
                <c:pt idx="39968" formatCode="General">
                  <c:v>16.7182</c:v>
                </c:pt>
                <c:pt idx="39969" formatCode="General">
                  <c:v>14.704000000000001</c:v>
                </c:pt>
                <c:pt idx="39970" formatCode="General">
                  <c:v>13.1295</c:v>
                </c:pt>
                <c:pt idx="39971" formatCode="General">
                  <c:v>11.9025</c:v>
                </c:pt>
                <c:pt idx="39972" formatCode="General">
                  <c:v>10.992000000000001</c:v>
                </c:pt>
                <c:pt idx="39973" formatCode="General">
                  <c:v>10.3795</c:v>
                </c:pt>
                <c:pt idx="39974" formatCode="General">
                  <c:v>10.035399999999999</c:v>
                </c:pt>
                <c:pt idx="39975" formatCode="General">
                  <c:v>9.8369599999999995</c:v>
                </c:pt>
                <c:pt idx="39976" formatCode="General">
                  <c:v>9.6230499999999992</c:v>
                </c:pt>
                <c:pt idx="39977" formatCode="General">
                  <c:v>9.3067299999999999</c:v>
                </c:pt>
                <c:pt idx="39978" formatCode="General">
                  <c:v>8.83263</c:v>
                </c:pt>
                <c:pt idx="39979" formatCode="General">
                  <c:v>8.1670099999999994</c:v>
                </c:pt>
                <c:pt idx="39980" formatCode="General">
                  <c:v>7.2610200000000003</c:v>
                </c:pt>
                <c:pt idx="39981" formatCode="General">
                  <c:v>6.0389699999999999</c:v>
                </c:pt>
                <c:pt idx="39982" formatCode="General">
                  <c:v>4.38504</c:v>
                </c:pt>
                <c:pt idx="39983" formatCode="General">
                  <c:v>2.1795499999999999</c:v>
                </c:pt>
                <c:pt idx="39984" formatCode="General">
                  <c:v>-0.64917899999999995</c:v>
                </c:pt>
                <c:pt idx="39985" formatCode="General">
                  <c:v>-4.1318900000000003</c:v>
                </c:pt>
                <c:pt idx="39986" formatCode="General">
                  <c:v>-8.2641600000000004</c:v>
                </c:pt>
                <c:pt idx="39987" formatCode="General">
                  <c:v>-13.0364</c:v>
                </c:pt>
                <c:pt idx="39988" formatCode="General">
                  <c:v>-18.433199999999999</c:v>
                </c:pt>
                <c:pt idx="39989" formatCode="General">
                  <c:v>-24.394300000000001</c:v>
                </c:pt>
                <c:pt idx="39990" formatCode="General">
                  <c:v>-30.838000000000001</c:v>
                </c:pt>
                <c:pt idx="39991" formatCode="General">
                  <c:v>-37.778100000000002</c:v>
                </c:pt>
                <c:pt idx="39992" formatCode="General">
                  <c:v>-45.223500000000001</c:v>
                </c:pt>
                <c:pt idx="39993" formatCode="General">
                  <c:v>-53.08</c:v>
                </c:pt>
                <c:pt idx="39994" formatCode="General">
                  <c:v>-61.240400000000001</c:v>
                </c:pt>
                <c:pt idx="39995" formatCode="General">
                  <c:v>-69.603800000000007</c:v>
                </c:pt>
                <c:pt idx="39996" formatCode="General">
                  <c:v>-78.117699999999999</c:v>
                </c:pt>
                <c:pt idx="39997" formatCode="General">
                  <c:v>-86.740700000000004</c:v>
                </c:pt>
                <c:pt idx="39998" formatCode="General">
                  <c:v>-95.334999999999994</c:v>
                </c:pt>
                <c:pt idx="39999" formatCode="General">
                  <c:v>-103.78400000000001</c:v>
                </c:pt>
                <c:pt idx="40000" formatCode="General">
                  <c:v>-112.068</c:v>
                </c:pt>
                <c:pt idx="40001" formatCode="General">
                  <c:v>-120.15</c:v>
                </c:pt>
                <c:pt idx="40002" formatCode="General">
                  <c:v>-127.964</c:v>
                </c:pt>
                <c:pt idx="40003" formatCode="General">
                  <c:v>-135.41200000000001</c:v>
                </c:pt>
                <c:pt idx="40004" formatCode="General">
                  <c:v>-142.4</c:v>
                </c:pt>
                <c:pt idx="40005" formatCode="General">
                  <c:v>-148.92599999999999</c:v>
                </c:pt>
                <c:pt idx="40006" formatCode="General">
                  <c:v>-155.006</c:v>
                </c:pt>
                <c:pt idx="40007" formatCode="General">
                  <c:v>-160.62700000000001</c:v>
                </c:pt>
                <c:pt idx="40008" formatCode="General">
                  <c:v>-165.82</c:v>
                </c:pt>
                <c:pt idx="40009" formatCode="General">
                  <c:v>-170.643</c:v>
                </c:pt>
                <c:pt idx="40010" formatCode="General">
                  <c:v>-175.125</c:v>
                </c:pt>
                <c:pt idx="40011" formatCode="General">
                  <c:v>-179.28800000000001</c:v>
                </c:pt>
                <c:pt idx="40012" formatCode="General">
                  <c:v>-183.17400000000001</c:v>
                </c:pt>
                <c:pt idx="40013" formatCode="General">
                  <c:v>-186.81800000000001</c:v>
                </c:pt>
                <c:pt idx="40014" formatCode="General">
                  <c:v>-190.24100000000001</c:v>
                </c:pt>
                <c:pt idx="40015" formatCode="General">
                  <c:v>-193.49299999999999</c:v>
                </c:pt>
                <c:pt idx="40016" formatCode="General">
                  <c:v>-196.649</c:v>
                </c:pt>
                <c:pt idx="40017" formatCode="General">
                  <c:v>-199.73599999999999</c:v>
                </c:pt>
                <c:pt idx="40018" formatCode="General">
                  <c:v>-202.751</c:v>
                </c:pt>
                <c:pt idx="40019" formatCode="General">
                  <c:v>-205.684</c:v>
                </c:pt>
                <c:pt idx="40020" formatCode="General">
                  <c:v>-208.52600000000001</c:v>
                </c:pt>
                <c:pt idx="40021" formatCode="General">
                  <c:v>-211.292</c:v>
                </c:pt>
                <c:pt idx="40022" formatCode="General">
                  <c:v>-213.96700000000001</c:v>
                </c:pt>
                <c:pt idx="40023" formatCode="General">
                  <c:v>-216.518</c:v>
                </c:pt>
                <c:pt idx="40024" formatCode="General">
                  <c:v>-218.911</c:v>
                </c:pt>
                <c:pt idx="40025" formatCode="General">
                  <c:v>-221.136</c:v>
                </c:pt>
                <c:pt idx="40026" formatCode="General">
                  <c:v>-223.27500000000001</c:v>
                </c:pt>
                <c:pt idx="40027" formatCode="General">
                  <c:v>-225.40799999999999</c:v>
                </c:pt>
                <c:pt idx="40028" formatCode="General">
                  <c:v>-227.56299999999999</c:v>
                </c:pt>
                <c:pt idx="40029" formatCode="General">
                  <c:v>-229.71100000000001</c:v>
                </c:pt>
                <c:pt idx="40030" formatCode="General">
                  <c:v>-231.80099999999999</c:v>
                </c:pt>
                <c:pt idx="40031" formatCode="General">
                  <c:v>-233.81700000000001</c:v>
                </c:pt>
                <c:pt idx="40032" formatCode="General">
                  <c:v>-235.75899999999999</c:v>
                </c:pt>
                <c:pt idx="40033" formatCode="General">
                  <c:v>-237.64500000000001</c:v>
                </c:pt>
                <c:pt idx="40034" formatCode="General">
                  <c:v>-239.48599999999999</c:v>
                </c:pt>
                <c:pt idx="40035" formatCode="General">
                  <c:v>-241.28</c:v>
                </c:pt>
                <c:pt idx="40036" formatCode="General">
                  <c:v>-243.018</c:v>
                </c:pt>
                <c:pt idx="40037" formatCode="General">
                  <c:v>-244.68899999999999</c:v>
                </c:pt>
                <c:pt idx="40038" formatCode="General">
                  <c:v>-246.34800000000001</c:v>
                </c:pt>
                <c:pt idx="40039" formatCode="General">
                  <c:v>-248.08600000000001</c:v>
                </c:pt>
                <c:pt idx="40040" formatCode="General">
                  <c:v>-249.97900000000001</c:v>
                </c:pt>
                <c:pt idx="40041" formatCode="General">
                  <c:v>-252.078</c:v>
                </c:pt>
                <c:pt idx="40042" formatCode="General">
                  <c:v>-254.38499999999999</c:v>
                </c:pt>
                <c:pt idx="40043" formatCode="General">
                  <c:v>-256.88099999999997</c:v>
                </c:pt>
                <c:pt idx="40044" formatCode="General">
                  <c:v>-259.53500000000003</c:v>
                </c:pt>
                <c:pt idx="40045" formatCode="General">
                  <c:v>-262.315</c:v>
                </c:pt>
                <c:pt idx="40046" formatCode="General">
                  <c:v>-265.19499999999999</c:v>
                </c:pt>
                <c:pt idx="40047" formatCode="General">
                  <c:v>-268.17700000000002</c:v>
                </c:pt>
                <c:pt idx="40048" formatCode="General">
                  <c:v>-271.267</c:v>
                </c:pt>
                <c:pt idx="40049" formatCode="General">
                  <c:v>-274.45600000000002</c:v>
                </c:pt>
                <c:pt idx="40050" formatCode="General">
                  <c:v>-277.69799999999998</c:v>
                </c:pt>
                <c:pt idx="40051" formatCode="General">
                  <c:v>-280.93099999999998</c:v>
                </c:pt>
                <c:pt idx="40052" formatCode="General">
                  <c:v>-284.11200000000002</c:v>
                </c:pt>
                <c:pt idx="40053" formatCode="General">
                  <c:v>-287.24900000000002</c:v>
                </c:pt>
                <c:pt idx="40054" formatCode="General">
                  <c:v>-290.43</c:v>
                </c:pt>
                <c:pt idx="40055" formatCode="General">
                  <c:v>-293.63299999999998</c:v>
                </c:pt>
                <c:pt idx="40056" formatCode="General">
                  <c:v>-296.72800000000001</c:v>
                </c:pt>
                <c:pt idx="40057" formatCode="General">
                  <c:v>-299.61099999999999</c:v>
                </c:pt>
                <c:pt idx="40058" formatCode="General">
                  <c:v>-302.22199999999998</c:v>
                </c:pt>
                <c:pt idx="40059" formatCode="General">
                  <c:v>-304.642</c:v>
                </c:pt>
                <c:pt idx="40060" formatCode="General">
                  <c:v>-306.97500000000002</c:v>
                </c:pt>
                <c:pt idx="40061" formatCode="General">
                  <c:v>-309.27999999999997</c:v>
                </c:pt>
                <c:pt idx="40062" formatCode="General">
                  <c:v>-311.56099999999998</c:v>
                </c:pt>
                <c:pt idx="40063" formatCode="General">
                  <c:v>-313.77</c:v>
                </c:pt>
                <c:pt idx="40064" formatCode="General">
                  <c:v>-315.83699999999999</c:v>
                </c:pt>
                <c:pt idx="40065" formatCode="General">
                  <c:v>-317.69400000000002</c:v>
                </c:pt>
                <c:pt idx="40066" formatCode="General">
                  <c:v>-319.327</c:v>
                </c:pt>
                <c:pt idx="40067" formatCode="General">
                  <c:v>-320.73399999999998</c:v>
                </c:pt>
                <c:pt idx="40068" formatCode="General">
                  <c:v>-321.935</c:v>
                </c:pt>
                <c:pt idx="40069" formatCode="General">
                  <c:v>-322.95499999999998</c:v>
                </c:pt>
                <c:pt idx="40070" formatCode="General">
                  <c:v>-323.81599999999997</c:v>
                </c:pt>
                <c:pt idx="40071" formatCode="General">
                  <c:v>-324.56400000000002</c:v>
                </c:pt>
                <c:pt idx="40072" formatCode="General">
                  <c:v>-325.24</c:v>
                </c:pt>
                <c:pt idx="40073" formatCode="General">
                  <c:v>-325.82799999999997</c:v>
                </c:pt>
                <c:pt idx="40074" formatCode="General">
                  <c:v>-326.19900000000001</c:v>
                </c:pt>
                <c:pt idx="40075" formatCode="General">
                  <c:v>-326.13</c:v>
                </c:pt>
                <c:pt idx="40076" formatCode="General">
                  <c:v>-325.50400000000002</c:v>
                </c:pt>
                <c:pt idx="40077" formatCode="General">
                  <c:v>-324.30500000000001</c:v>
                </c:pt>
                <c:pt idx="40078" formatCode="General">
                  <c:v>-322.71199999999999</c:v>
                </c:pt>
                <c:pt idx="40079" formatCode="General">
                  <c:v>-320.95299999999997</c:v>
                </c:pt>
                <c:pt idx="40080" formatCode="General">
                  <c:v>-319.197</c:v>
                </c:pt>
                <c:pt idx="40081" formatCode="General">
                  <c:v>-317.47899999999998</c:v>
                </c:pt>
                <c:pt idx="40082" formatCode="General">
                  <c:v>-315.608</c:v>
                </c:pt>
                <c:pt idx="40083" formatCode="General">
                  <c:v>-313.476</c:v>
                </c:pt>
                <c:pt idx="40084" formatCode="General">
                  <c:v>-311.08999999999997</c:v>
                </c:pt>
                <c:pt idx="40085" formatCode="General">
                  <c:v>-308.44</c:v>
                </c:pt>
                <c:pt idx="40086" formatCode="General">
                  <c:v>-305.53199999999998</c:v>
                </c:pt>
                <c:pt idx="40087" formatCode="General">
                  <c:v>-302.42399999999998</c:v>
                </c:pt>
                <c:pt idx="40088" formatCode="General">
                  <c:v>-299.214</c:v>
                </c:pt>
                <c:pt idx="40089" formatCode="General">
                  <c:v>-296.01100000000002</c:v>
                </c:pt>
                <c:pt idx="40090" formatCode="General">
                  <c:v>-292.82299999999998</c:v>
                </c:pt>
                <c:pt idx="40091" formatCode="General">
                  <c:v>-289.60000000000002</c:v>
                </c:pt>
                <c:pt idx="40092" formatCode="General">
                  <c:v>-286.209</c:v>
                </c:pt>
                <c:pt idx="40093" formatCode="General">
                  <c:v>-282.55</c:v>
                </c:pt>
                <c:pt idx="40094" formatCode="General">
                  <c:v>-278.71899999999999</c:v>
                </c:pt>
                <c:pt idx="40095" formatCode="General">
                  <c:v>-274.858</c:v>
                </c:pt>
                <c:pt idx="40096" formatCode="General">
                  <c:v>-271.07799999999997</c:v>
                </c:pt>
                <c:pt idx="40097" formatCode="General">
                  <c:v>-267.28699999999998</c:v>
                </c:pt>
                <c:pt idx="40098" formatCode="General">
                  <c:v>-263.35300000000001</c:v>
                </c:pt>
                <c:pt idx="40099" formatCode="General">
                  <c:v>-259.38600000000002</c:v>
                </c:pt>
                <c:pt idx="40100" formatCode="General">
                  <c:v>-255.499</c:v>
                </c:pt>
                <c:pt idx="40101" formatCode="General">
                  <c:v>-251.69300000000001</c:v>
                </c:pt>
                <c:pt idx="40102" formatCode="General">
                  <c:v>-247.85900000000001</c:v>
                </c:pt>
                <c:pt idx="40103" formatCode="General">
                  <c:v>-243.81299999999999</c:v>
                </c:pt>
                <c:pt idx="40104" formatCode="General">
                  <c:v>-239.601</c:v>
                </c:pt>
                <c:pt idx="40105" formatCode="General">
                  <c:v>-235.38900000000001</c:v>
                </c:pt>
                <c:pt idx="40106" formatCode="General">
                  <c:v>-231.24100000000001</c:v>
                </c:pt>
                <c:pt idx="40107" formatCode="General">
                  <c:v>-227.13</c:v>
                </c:pt>
                <c:pt idx="40108" formatCode="General">
                  <c:v>-222.93</c:v>
                </c:pt>
                <c:pt idx="40109" formatCode="General">
                  <c:v>-218.678</c:v>
                </c:pt>
                <c:pt idx="40110" formatCode="General">
                  <c:v>-214.53700000000001</c:v>
                </c:pt>
                <c:pt idx="40111" formatCode="General">
                  <c:v>-210.56200000000001</c:v>
                </c:pt>
                <c:pt idx="40112" formatCode="General">
                  <c:v>-206.74299999999999</c:v>
                </c:pt>
                <c:pt idx="40113" formatCode="General">
                  <c:v>-202.995</c:v>
                </c:pt>
                <c:pt idx="40114" formatCode="General">
                  <c:v>-199.154</c:v>
                </c:pt>
                <c:pt idx="40115" formatCode="General">
                  <c:v>-194.97900000000001</c:v>
                </c:pt>
                <c:pt idx="40116" formatCode="General">
                  <c:v>-190.35</c:v>
                </c:pt>
                <c:pt idx="40117" formatCode="General">
                  <c:v>-185.3</c:v>
                </c:pt>
                <c:pt idx="40118" formatCode="General">
                  <c:v>-180.059</c:v>
                </c:pt>
                <c:pt idx="40119" formatCode="General">
                  <c:v>-174.876</c:v>
                </c:pt>
                <c:pt idx="40120" formatCode="General">
                  <c:v>-169.83699999999999</c:v>
                </c:pt>
                <c:pt idx="40121" formatCode="General">
                  <c:v>-165.048</c:v>
                </c:pt>
                <c:pt idx="40122" formatCode="General">
                  <c:v>-160.61500000000001</c:v>
                </c:pt>
                <c:pt idx="40123" formatCode="General">
                  <c:v>-156.607</c:v>
                </c:pt>
                <c:pt idx="40124" formatCode="General">
                  <c:v>-153.04599999999999</c:v>
                </c:pt>
                <c:pt idx="40125" formatCode="General">
                  <c:v>-150.07499999999999</c:v>
                </c:pt>
                <c:pt idx="40126" formatCode="General">
                  <c:v>-147.84200000000001</c:v>
                </c:pt>
                <c:pt idx="40127" formatCode="General">
                  <c:v>-146.35900000000001</c:v>
                </c:pt>
                <c:pt idx="40128" formatCode="General">
                  <c:v>-145.65</c:v>
                </c:pt>
                <c:pt idx="40129" formatCode="General">
                  <c:v>-145.74700000000001</c:v>
                </c:pt>
                <c:pt idx="40130" formatCode="General">
                  <c:v>-146.62100000000001</c:v>
                </c:pt>
                <c:pt idx="40131" formatCode="General">
                  <c:v>-148.19900000000001</c:v>
                </c:pt>
                <c:pt idx="40132" formatCode="General">
                  <c:v>-150.31299999999999</c:v>
                </c:pt>
                <c:pt idx="40133" formatCode="General">
                  <c:v>-152.833</c:v>
                </c:pt>
                <c:pt idx="40134" formatCode="General">
                  <c:v>-155.821</c:v>
                </c:pt>
                <c:pt idx="40135" formatCode="General">
                  <c:v>-159.30500000000001</c:v>
                </c:pt>
                <c:pt idx="40136" formatCode="General">
                  <c:v>-163.21600000000001</c:v>
                </c:pt>
                <c:pt idx="40137" formatCode="General">
                  <c:v>-167.238</c:v>
                </c:pt>
                <c:pt idx="40138" formatCode="General">
                  <c:v>-170.94200000000001</c:v>
                </c:pt>
                <c:pt idx="40139" formatCode="General">
                  <c:v>-174.06299999999999</c:v>
                </c:pt>
                <c:pt idx="40140" formatCode="General">
                  <c:v>-176.44300000000001</c:v>
                </c:pt>
                <c:pt idx="40141" formatCode="General">
                  <c:v>-178.02199999999999</c:v>
                </c:pt>
                <c:pt idx="40142" formatCode="General">
                  <c:v>-178.79599999999999</c:v>
                </c:pt>
                <c:pt idx="40143" formatCode="General">
                  <c:v>-178.797</c:v>
                </c:pt>
                <c:pt idx="40144" formatCode="General">
                  <c:v>-178.065</c:v>
                </c:pt>
                <c:pt idx="40145" formatCode="General">
                  <c:v>-176.63800000000001</c:v>
                </c:pt>
                <c:pt idx="40146" formatCode="General">
                  <c:v>-174.60599999999999</c:v>
                </c:pt>
                <c:pt idx="40147" formatCode="General">
                  <c:v>-172.05099999999999</c:v>
                </c:pt>
                <c:pt idx="40148" formatCode="General">
                  <c:v>-168.99299999999999</c:v>
                </c:pt>
                <c:pt idx="40149" formatCode="General">
                  <c:v>-165.40799999999999</c:v>
                </c:pt>
                <c:pt idx="40150" formatCode="General">
                  <c:v>-161.249</c:v>
                </c:pt>
                <c:pt idx="40151" formatCode="General">
                  <c:v>-156.56700000000001</c:v>
                </c:pt>
                <c:pt idx="40152" formatCode="General">
                  <c:v>-151.483</c:v>
                </c:pt>
                <c:pt idx="40153" formatCode="General">
                  <c:v>-146.13900000000001</c:v>
                </c:pt>
                <c:pt idx="40154" formatCode="General">
                  <c:v>-140.678</c:v>
                </c:pt>
                <c:pt idx="40155" formatCode="General">
                  <c:v>-135.19399999999999</c:v>
                </c:pt>
                <c:pt idx="40156" formatCode="General">
                  <c:v>-129.726</c:v>
                </c:pt>
                <c:pt idx="40157" formatCode="General">
                  <c:v>-124.27200000000001</c:v>
                </c:pt>
                <c:pt idx="40158" formatCode="General">
                  <c:v>-118.773</c:v>
                </c:pt>
                <c:pt idx="40159" formatCode="General">
                  <c:v>-113.176</c:v>
                </c:pt>
                <c:pt idx="40160" formatCode="General">
                  <c:v>-107.568</c:v>
                </c:pt>
                <c:pt idx="40161" formatCode="General">
                  <c:v>-102.042</c:v>
                </c:pt>
                <c:pt idx="40162" formatCode="General">
                  <c:v>-96.632400000000004</c:v>
                </c:pt>
                <c:pt idx="40163" formatCode="General">
                  <c:v>-91.276799999999994</c:v>
                </c:pt>
                <c:pt idx="40164" formatCode="General">
                  <c:v>-85.869</c:v>
                </c:pt>
                <c:pt idx="40165" formatCode="General">
                  <c:v>-80.400999999999996</c:v>
                </c:pt>
                <c:pt idx="40166" formatCode="General">
                  <c:v>-74.902600000000007</c:v>
                </c:pt>
                <c:pt idx="40167" formatCode="General">
                  <c:v>-69.412999999999997</c:v>
                </c:pt>
                <c:pt idx="40168" formatCode="General">
                  <c:v>-63.976700000000001</c:v>
                </c:pt>
                <c:pt idx="40169" formatCode="General">
                  <c:v>-58.627000000000002</c:v>
                </c:pt>
                <c:pt idx="40170" formatCode="General">
                  <c:v>-53.399000000000001</c:v>
                </c:pt>
                <c:pt idx="40171" formatCode="General">
                  <c:v>-48.321899999999999</c:v>
                </c:pt>
                <c:pt idx="40172" formatCode="General">
                  <c:v>-43.432099999999998</c:v>
                </c:pt>
                <c:pt idx="40173" formatCode="General">
                  <c:v>-38.709699999999998</c:v>
                </c:pt>
                <c:pt idx="40174" formatCode="General">
                  <c:v>-34.003399999999999</c:v>
                </c:pt>
                <c:pt idx="40175" formatCode="General">
                  <c:v>-29.198399999999999</c:v>
                </c:pt>
                <c:pt idx="40176" formatCode="General">
                  <c:v>-24.2803</c:v>
                </c:pt>
                <c:pt idx="40177" formatCode="General">
                  <c:v>-19.334700000000002</c:v>
                </c:pt>
                <c:pt idx="40178" formatCode="General">
                  <c:v>-14.484400000000001</c:v>
                </c:pt>
                <c:pt idx="40179" formatCode="General">
                  <c:v>-9.7536000000000005</c:v>
                </c:pt>
                <c:pt idx="40180" formatCode="General">
                  <c:v>-5.1222099999999999</c:v>
                </c:pt>
                <c:pt idx="40181" formatCode="General">
                  <c:v>-0.53177799999999997</c:v>
                </c:pt>
                <c:pt idx="40182" formatCode="General">
                  <c:v>4.0633499999999998</c:v>
                </c:pt>
                <c:pt idx="40183" formatCode="General">
                  <c:v>8.6616499999999998</c:v>
                </c:pt>
                <c:pt idx="40184" formatCode="General">
                  <c:v>13.1921</c:v>
                </c:pt>
                <c:pt idx="40185" formatCode="General">
                  <c:v>17.5871</c:v>
                </c:pt>
                <c:pt idx="40186" formatCode="General">
                  <c:v>21.9742</c:v>
                </c:pt>
                <c:pt idx="40187" formatCode="General">
                  <c:v>26.456900000000001</c:v>
                </c:pt>
                <c:pt idx="40188" formatCode="General">
                  <c:v>30.9556</c:v>
                </c:pt>
                <c:pt idx="40189" formatCode="General">
                  <c:v>35.426000000000002</c:v>
                </c:pt>
                <c:pt idx="40190" formatCode="General">
                  <c:v>39.892899999999997</c:v>
                </c:pt>
                <c:pt idx="40191" formatCode="General">
                  <c:v>44.303800000000003</c:v>
                </c:pt>
                <c:pt idx="40192" formatCode="General">
                  <c:v>48.575699999999998</c:v>
                </c:pt>
                <c:pt idx="40193" formatCode="General">
                  <c:v>52.720199999999998</c:v>
                </c:pt>
                <c:pt idx="40194" formatCode="General">
                  <c:v>56.788200000000003</c:v>
                </c:pt>
                <c:pt idx="40195" formatCode="General">
                  <c:v>60.828600000000002</c:v>
                </c:pt>
                <c:pt idx="40196" formatCode="General">
                  <c:v>64.87</c:v>
                </c:pt>
                <c:pt idx="40197" formatCode="General">
                  <c:v>68.914900000000003</c:v>
                </c:pt>
                <c:pt idx="40198" formatCode="General">
                  <c:v>73.018100000000004</c:v>
                </c:pt>
                <c:pt idx="40199" formatCode="General">
                  <c:v>77.247699999999995</c:v>
                </c:pt>
                <c:pt idx="40200" formatCode="General">
                  <c:v>81.644900000000007</c:v>
                </c:pt>
                <c:pt idx="40201" formatCode="General">
                  <c:v>86.209400000000002</c:v>
                </c:pt>
                <c:pt idx="40202" formatCode="General">
                  <c:v>90.859399999999994</c:v>
                </c:pt>
                <c:pt idx="40203" formatCode="General">
                  <c:v>95.494500000000002</c:v>
                </c:pt>
                <c:pt idx="40204" formatCode="General">
                  <c:v>100.035</c:v>
                </c:pt>
                <c:pt idx="40205" formatCode="General">
                  <c:v>104.349</c:v>
                </c:pt>
                <c:pt idx="40206" formatCode="General">
                  <c:v>108.32299999999999</c:v>
                </c:pt>
                <c:pt idx="40207" formatCode="General">
                  <c:v>111.919</c:v>
                </c:pt>
                <c:pt idx="40208" formatCode="General">
                  <c:v>115.11499999999999</c:v>
                </c:pt>
                <c:pt idx="40209" formatCode="General">
                  <c:v>117.92</c:v>
                </c:pt>
                <c:pt idx="40210" formatCode="General">
                  <c:v>120.533</c:v>
                </c:pt>
                <c:pt idx="40211" formatCode="General">
                  <c:v>123.24</c:v>
                </c:pt>
                <c:pt idx="40212" formatCode="General">
                  <c:v>126.39</c:v>
                </c:pt>
                <c:pt idx="40213" formatCode="General">
                  <c:v>130.22200000000001</c:v>
                </c:pt>
                <c:pt idx="40214" formatCode="General">
                  <c:v>134.43899999999999</c:v>
                </c:pt>
                <c:pt idx="40215" formatCode="General">
                  <c:v>138.75399999999999</c:v>
                </c:pt>
                <c:pt idx="40216" formatCode="General">
                  <c:v>143.19499999999999</c:v>
                </c:pt>
                <c:pt idx="40217" formatCode="General">
                  <c:v>147.768</c:v>
                </c:pt>
                <c:pt idx="40218" formatCode="General">
                  <c:v>152.453</c:v>
                </c:pt>
                <c:pt idx="40219" formatCode="General">
                  <c:v>157.15</c:v>
                </c:pt>
                <c:pt idx="40220" formatCode="General">
                  <c:v>161.79</c:v>
                </c:pt>
                <c:pt idx="40221" formatCode="General">
                  <c:v>166.483</c:v>
                </c:pt>
                <c:pt idx="40222" formatCode="General">
                  <c:v>171.333</c:v>
                </c:pt>
                <c:pt idx="40223" formatCode="General">
                  <c:v>176.36799999999999</c:v>
                </c:pt>
                <c:pt idx="40224" formatCode="General">
                  <c:v>181.476</c:v>
                </c:pt>
                <c:pt idx="40225" formatCode="General">
                  <c:v>186.46700000000001</c:v>
                </c:pt>
                <c:pt idx="40226" formatCode="General">
                  <c:v>191.285</c:v>
                </c:pt>
                <c:pt idx="40227" formatCode="General">
                  <c:v>195.964</c:v>
                </c:pt>
                <c:pt idx="40228" formatCode="General">
                  <c:v>200.58600000000001</c:v>
                </c:pt>
                <c:pt idx="40229" formatCode="General">
                  <c:v>205.20400000000001</c:v>
                </c:pt>
                <c:pt idx="40230" formatCode="General">
                  <c:v>209.81200000000001</c:v>
                </c:pt>
                <c:pt idx="40231" formatCode="General">
                  <c:v>214.41200000000001</c:v>
                </c:pt>
                <c:pt idx="40232" formatCode="General">
                  <c:v>219.01</c:v>
                </c:pt>
                <c:pt idx="40233" formatCode="General">
                  <c:v>223.625</c:v>
                </c:pt>
                <c:pt idx="40234" formatCode="General">
                  <c:v>228.25899999999999</c:v>
                </c:pt>
                <c:pt idx="40235" formatCode="General">
                  <c:v>232.84899999999999</c:v>
                </c:pt>
                <c:pt idx="40236" formatCode="General">
                  <c:v>237.32</c:v>
                </c:pt>
                <c:pt idx="40237" formatCode="General">
                  <c:v>241.60599999999999</c:v>
                </c:pt>
                <c:pt idx="40238" formatCode="General">
                  <c:v>245.624</c:v>
                </c:pt>
                <c:pt idx="40239" formatCode="General">
                  <c:v>249.33099999999999</c:v>
                </c:pt>
                <c:pt idx="40240" formatCode="General">
                  <c:v>252.87100000000001</c:v>
                </c:pt>
                <c:pt idx="40241" formatCode="General">
                  <c:v>256.39699999999999</c:v>
                </c:pt>
                <c:pt idx="40242" formatCode="General">
                  <c:v>259.971</c:v>
                </c:pt>
                <c:pt idx="40243" formatCode="General">
                  <c:v>263.61</c:v>
                </c:pt>
                <c:pt idx="40244" formatCode="General">
                  <c:v>267.28300000000002</c:v>
                </c:pt>
                <c:pt idx="40245" formatCode="General">
                  <c:v>270.947</c:v>
                </c:pt>
                <c:pt idx="40246" formatCode="General">
                  <c:v>274.572</c:v>
                </c:pt>
                <c:pt idx="40247" formatCode="General">
                  <c:v>278.25299999999999</c:v>
                </c:pt>
                <c:pt idx="40248" formatCode="General">
                  <c:v>282.12299999999999</c:v>
                </c:pt>
                <c:pt idx="40249" formatCode="General">
                  <c:v>286.30200000000002</c:v>
                </c:pt>
                <c:pt idx="40250" formatCode="General">
                  <c:v>290.815</c:v>
                </c:pt>
                <c:pt idx="40251" formatCode="General">
                  <c:v>295.58300000000003</c:v>
                </c:pt>
                <c:pt idx="40252" formatCode="General">
                  <c:v>300.47199999999998</c:v>
                </c:pt>
                <c:pt idx="40253" formatCode="General">
                  <c:v>305.339</c:v>
                </c:pt>
                <c:pt idx="40254" formatCode="General">
                  <c:v>310.08199999999999</c:v>
                </c:pt>
                <c:pt idx="40255" formatCode="General">
                  <c:v>314.572</c:v>
                </c:pt>
                <c:pt idx="40256" formatCode="General">
                  <c:v>318.66800000000001</c:v>
                </c:pt>
                <c:pt idx="40257" formatCode="General">
                  <c:v>322.29399999999998</c:v>
                </c:pt>
                <c:pt idx="40258" formatCode="General">
                  <c:v>325.45999999999998</c:v>
                </c:pt>
                <c:pt idx="40259" formatCode="General">
                  <c:v>328.31</c:v>
                </c:pt>
                <c:pt idx="40260" formatCode="General">
                  <c:v>331.04</c:v>
                </c:pt>
                <c:pt idx="40261" formatCode="General">
                  <c:v>333.78899999999999</c:v>
                </c:pt>
                <c:pt idx="40262" formatCode="General">
                  <c:v>336.57100000000003</c:v>
                </c:pt>
                <c:pt idx="40263" formatCode="General">
                  <c:v>339.24200000000002</c:v>
                </c:pt>
                <c:pt idx="40264" formatCode="General">
                  <c:v>341.74400000000003</c:v>
                </c:pt>
                <c:pt idx="40265" formatCode="General">
                  <c:v>344.10500000000002</c:v>
                </c:pt>
                <c:pt idx="40266" formatCode="General">
                  <c:v>346.399</c:v>
                </c:pt>
                <c:pt idx="40267" formatCode="General">
                  <c:v>348.71300000000002</c:v>
                </c:pt>
                <c:pt idx="40268" formatCode="General">
                  <c:v>351.09699999999998</c:v>
                </c:pt>
                <c:pt idx="40269" formatCode="General">
                  <c:v>353.55200000000002</c:v>
                </c:pt>
                <c:pt idx="40270" formatCode="General">
                  <c:v>355.98399999999998</c:v>
                </c:pt>
                <c:pt idx="40271" formatCode="General">
                  <c:v>358.26900000000001</c:v>
                </c:pt>
                <c:pt idx="40272" formatCode="General">
                  <c:v>360.327</c:v>
                </c:pt>
                <c:pt idx="40273" formatCode="General">
                  <c:v>362.24099999999999</c:v>
                </c:pt>
                <c:pt idx="40274" formatCode="General">
                  <c:v>364.12200000000001</c:v>
                </c:pt>
                <c:pt idx="40275" formatCode="General">
                  <c:v>366.01799999999997</c:v>
                </c:pt>
                <c:pt idx="40276" formatCode="General">
                  <c:v>367.863</c:v>
                </c:pt>
                <c:pt idx="40277" formatCode="General">
                  <c:v>369.47500000000002</c:v>
                </c:pt>
                <c:pt idx="40278" formatCode="General">
                  <c:v>370.76100000000002</c:v>
                </c:pt>
                <c:pt idx="40279" formatCode="General">
                  <c:v>371.714</c:v>
                </c:pt>
                <c:pt idx="40280" formatCode="General">
                  <c:v>372.30399999999997</c:v>
                </c:pt>
                <c:pt idx="40281" formatCode="General">
                  <c:v>372.48599999999999</c:v>
                </c:pt>
                <c:pt idx="40282" formatCode="General">
                  <c:v>372.19299999999998</c:v>
                </c:pt>
                <c:pt idx="40283" formatCode="General">
                  <c:v>371.56099999999998</c:v>
                </c:pt>
                <c:pt idx="40284" formatCode="General">
                  <c:v>370.899</c:v>
                </c:pt>
                <c:pt idx="40285" formatCode="General">
                  <c:v>370.41300000000001</c:v>
                </c:pt>
                <c:pt idx="40286" formatCode="General">
                  <c:v>370.19200000000001</c:v>
                </c:pt>
                <c:pt idx="40287" formatCode="General">
                  <c:v>370.00900000000001</c:v>
                </c:pt>
                <c:pt idx="40288" formatCode="General">
                  <c:v>369.65600000000001</c:v>
                </c:pt>
                <c:pt idx="40289" formatCode="General">
                  <c:v>369.22300000000001</c:v>
                </c:pt>
                <c:pt idx="40290" formatCode="General">
                  <c:v>368.82400000000001</c:v>
                </c:pt>
                <c:pt idx="40291" formatCode="General">
                  <c:v>368.56299999999999</c:v>
                </c:pt>
                <c:pt idx="40292" formatCode="General">
                  <c:v>368.53800000000001</c:v>
                </c:pt>
                <c:pt idx="40293" formatCode="General">
                  <c:v>368.82</c:v>
                </c:pt>
                <c:pt idx="40294" formatCode="General">
                  <c:v>369.43200000000002</c:v>
                </c:pt>
                <c:pt idx="40295" formatCode="General">
                  <c:v>370.40100000000001</c:v>
                </c:pt>
                <c:pt idx="40296" formatCode="General">
                  <c:v>371.767</c:v>
                </c:pt>
                <c:pt idx="40297" formatCode="General">
                  <c:v>373.58699999999999</c:v>
                </c:pt>
                <c:pt idx="40298" formatCode="General">
                  <c:v>375.90899999999999</c:v>
                </c:pt>
                <c:pt idx="40299" formatCode="General">
                  <c:v>378.66</c:v>
                </c:pt>
                <c:pt idx="40300" formatCode="General">
                  <c:v>381.71699999999998</c:v>
                </c:pt>
                <c:pt idx="40301" formatCode="General">
                  <c:v>384.959</c:v>
                </c:pt>
                <c:pt idx="40302" formatCode="General">
                  <c:v>388.23700000000002</c:v>
                </c:pt>
                <c:pt idx="40303" formatCode="General">
                  <c:v>391.37200000000001</c:v>
                </c:pt>
                <c:pt idx="40304" formatCode="General">
                  <c:v>394.14699999999999</c:v>
                </c:pt>
                <c:pt idx="40305" formatCode="General">
                  <c:v>396.38600000000002</c:v>
                </c:pt>
                <c:pt idx="40306" formatCode="General">
                  <c:v>397.86500000000001</c:v>
                </c:pt>
                <c:pt idx="40307" formatCode="General">
                  <c:v>398.41300000000001</c:v>
                </c:pt>
                <c:pt idx="40308" formatCode="General">
                  <c:v>398.11200000000002</c:v>
                </c:pt>
                <c:pt idx="40309" formatCode="General">
                  <c:v>397.12099999999998</c:v>
                </c:pt>
                <c:pt idx="40310" formatCode="General">
                  <c:v>395.62299999999999</c:v>
                </c:pt>
                <c:pt idx="40311" formatCode="General">
                  <c:v>393.85300000000001</c:v>
                </c:pt>
                <c:pt idx="40312" formatCode="General">
                  <c:v>392.02600000000001</c:v>
                </c:pt>
                <c:pt idx="40313" formatCode="General">
                  <c:v>390.12599999999998</c:v>
                </c:pt>
                <c:pt idx="40314" formatCode="General">
                  <c:v>388.06299999999999</c:v>
                </c:pt>
                <c:pt idx="40315" formatCode="General">
                  <c:v>385.85500000000002</c:v>
                </c:pt>
                <c:pt idx="40316" formatCode="General">
                  <c:v>383.49700000000001</c:v>
                </c:pt>
                <c:pt idx="40317" formatCode="General">
                  <c:v>380.96899999999999</c:v>
                </c:pt>
                <c:pt idx="40318" formatCode="General">
                  <c:v>378.26499999999999</c:v>
                </c:pt>
                <c:pt idx="40319" formatCode="General">
                  <c:v>375.40100000000001</c:v>
                </c:pt>
                <c:pt idx="40320" formatCode="General">
                  <c:v>372.41800000000001</c:v>
                </c:pt>
                <c:pt idx="40321" formatCode="General">
                  <c:v>369.35</c:v>
                </c:pt>
                <c:pt idx="40322" formatCode="General">
                  <c:v>366.18099999999998</c:v>
                </c:pt>
                <c:pt idx="40323" formatCode="General">
                  <c:v>362.90600000000001</c:v>
                </c:pt>
                <c:pt idx="40324" formatCode="General">
                  <c:v>359.55200000000002</c:v>
                </c:pt>
                <c:pt idx="40325" formatCode="General">
                  <c:v>356.11900000000003</c:v>
                </c:pt>
                <c:pt idx="40326" formatCode="General">
                  <c:v>352.58800000000002</c:v>
                </c:pt>
                <c:pt idx="40327" formatCode="General">
                  <c:v>348.92700000000002</c:v>
                </c:pt>
                <c:pt idx="40328" formatCode="General">
                  <c:v>345.137</c:v>
                </c:pt>
                <c:pt idx="40329" formatCode="General">
                  <c:v>341.29300000000001</c:v>
                </c:pt>
                <c:pt idx="40330" formatCode="General">
                  <c:v>337.38400000000001</c:v>
                </c:pt>
                <c:pt idx="40331" formatCode="General">
                  <c:v>333.303</c:v>
                </c:pt>
                <c:pt idx="40332" formatCode="General">
                  <c:v>329.05799999999999</c:v>
                </c:pt>
                <c:pt idx="40333" formatCode="General">
                  <c:v>324.72800000000001</c:v>
                </c:pt>
                <c:pt idx="40334" formatCode="General">
                  <c:v>320.476</c:v>
                </c:pt>
                <c:pt idx="40335" formatCode="General">
                  <c:v>316.42700000000002</c:v>
                </c:pt>
                <c:pt idx="40336" formatCode="General">
                  <c:v>312.49299999999999</c:v>
                </c:pt>
                <c:pt idx="40337" formatCode="General">
                  <c:v>308.56400000000002</c:v>
                </c:pt>
                <c:pt idx="40338" formatCode="General">
                  <c:v>304.58</c:v>
                </c:pt>
                <c:pt idx="40339" formatCode="General">
                  <c:v>300.55099999999999</c:v>
                </c:pt>
                <c:pt idx="40340" formatCode="General">
                  <c:v>296.52</c:v>
                </c:pt>
                <c:pt idx="40341" formatCode="General">
                  <c:v>292.55399999999997</c:v>
                </c:pt>
                <c:pt idx="40342" formatCode="General">
                  <c:v>288.697</c:v>
                </c:pt>
                <c:pt idx="40343" formatCode="General">
                  <c:v>284.91800000000001</c:v>
                </c:pt>
                <c:pt idx="40344" formatCode="General">
                  <c:v>281.18799999999999</c:v>
                </c:pt>
                <c:pt idx="40345" formatCode="General">
                  <c:v>277.49400000000003</c:v>
                </c:pt>
                <c:pt idx="40346" formatCode="General">
                  <c:v>273.94299999999998</c:v>
                </c:pt>
                <c:pt idx="40347" formatCode="General">
                  <c:v>270.67700000000002</c:v>
                </c:pt>
                <c:pt idx="40348" formatCode="General">
                  <c:v>267.77100000000002</c:v>
                </c:pt>
                <c:pt idx="40349" formatCode="General">
                  <c:v>265.25</c:v>
                </c:pt>
                <c:pt idx="40350" formatCode="General">
                  <c:v>263.06599999999997</c:v>
                </c:pt>
                <c:pt idx="40351" formatCode="General">
                  <c:v>261.11399999999998</c:v>
                </c:pt>
                <c:pt idx="40352" formatCode="General">
                  <c:v>259.274</c:v>
                </c:pt>
                <c:pt idx="40353" formatCode="General">
                  <c:v>257.38200000000001</c:v>
                </c:pt>
                <c:pt idx="40354" formatCode="General">
                  <c:v>255.27</c:v>
                </c:pt>
                <c:pt idx="40355" formatCode="General">
                  <c:v>252.77500000000001</c:v>
                </c:pt>
                <c:pt idx="40356" formatCode="General">
                  <c:v>249.76900000000001</c:v>
                </c:pt>
                <c:pt idx="40357" formatCode="General">
                  <c:v>246.232</c:v>
                </c:pt>
                <c:pt idx="40358" formatCode="General">
                  <c:v>242.18600000000001</c:v>
                </c:pt>
                <c:pt idx="40359" formatCode="General">
                  <c:v>237.685</c:v>
                </c:pt>
                <c:pt idx="40360" formatCode="General">
                  <c:v>232.78899999999999</c:v>
                </c:pt>
                <c:pt idx="40361" formatCode="General">
                  <c:v>227.547</c:v>
                </c:pt>
                <c:pt idx="40362" formatCode="General">
                  <c:v>221.982</c:v>
                </c:pt>
                <c:pt idx="40363" formatCode="General">
                  <c:v>216.108</c:v>
                </c:pt>
                <c:pt idx="40364" formatCode="General">
                  <c:v>209.935</c:v>
                </c:pt>
                <c:pt idx="40365" formatCode="General">
                  <c:v>203.59200000000001</c:v>
                </c:pt>
                <c:pt idx="40366" formatCode="General">
                  <c:v>197.27</c:v>
                </c:pt>
                <c:pt idx="40367" formatCode="General">
                  <c:v>191.13800000000001</c:v>
                </c:pt>
                <c:pt idx="40368" formatCode="General">
                  <c:v>185.31</c:v>
                </c:pt>
                <c:pt idx="40369" formatCode="General">
                  <c:v>179.73099999999999</c:v>
                </c:pt>
                <c:pt idx="40370" formatCode="General">
                  <c:v>174.31</c:v>
                </c:pt>
                <c:pt idx="40371" formatCode="General">
                  <c:v>168.982</c:v>
                </c:pt>
                <c:pt idx="40372" formatCode="General">
                  <c:v>163.70099999999999</c:v>
                </c:pt>
                <c:pt idx="40373" formatCode="General">
                  <c:v>158.45599999999999</c:v>
                </c:pt>
                <c:pt idx="40374" formatCode="General">
                  <c:v>153.25899999999999</c:v>
                </c:pt>
                <c:pt idx="40375" formatCode="General">
                  <c:v>148.11099999999999</c:v>
                </c:pt>
                <c:pt idx="40376" formatCode="General">
                  <c:v>142.98699999999999</c:v>
                </c:pt>
                <c:pt idx="40377" formatCode="General">
                  <c:v>137.86600000000001</c:v>
                </c:pt>
                <c:pt idx="40378" formatCode="General">
                  <c:v>132.74199999999999</c:v>
                </c:pt>
                <c:pt idx="40379" formatCode="General">
                  <c:v>127.6</c:v>
                </c:pt>
                <c:pt idx="40380" formatCode="General">
                  <c:v>122.416</c:v>
                </c:pt>
                <c:pt idx="40381" formatCode="General">
                  <c:v>117.163</c:v>
                </c:pt>
                <c:pt idx="40382" formatCode="General">
                  <c:v>111.82</c:v>
                </c:pt>
                <c:pt idx="40383" formatCode="General">
                  <c:v>106.402</c:v>
                </c:pt>
                <c:pt idx="40384" formatCode="General">
                  <c:v>100.849</c:v>
                </c:pt>
                <c:pt idx="40385" formatCode="General">
                  <c:v>95.053700000000006</c:v>
                </c:pt>
                <c:pt idx="40386" formatCode="General">
                  <c:v>88.924999999999997</c:v>
                </c:pt>
                <c:pt idx="40387" formatCode="General">
                  <c:v>82.412599999999998</c:v>
                </c:pt>
                <c:pt idx="40388" formatCode="General">
                  <c:v>75.6036</c:v>
                </c:pt>
                <c:pt idx="40389" formatCode="General">
                  <c:v>68.620900000000006</c:v>
                </c:pt>
                <c:pt idx="40390" formatCode="General">
                  <c:v>61.562600000000003</c:v>
                </c:pt>
                <c:pt idx="40391" formatCode="General">
                  <c:v>54.523800000000001</c:v>
                </c:pt>
                <c:pt idx="40392" formatCode="General">
                  <c:v>47.564100000000003</c:v>
                </c:pt>
                <c:pt idx="40393" formatCode="General">
                  <c:v>40.757800000000003</c:v>
                </c:pt>
                <c:pt idx="40394" formatCode="General">
                  <c:v>34.156500000000001</c:v>
                </c:pt>
                <c:pt idx="40395" formatCode="General">
                  <c:v>27.736999999999998</c:v>
                </c:pt>
                <c:pt idx="40396" formatCode="General">
                  <c:v>21.461300000000001</c:v>
                </c:pt>
                <c:pt idx="40397" formatCode="General">
                  <c:v>15.3026</c:v>
                </c:pt>
                <c:pt idx="40398" formatCode="General">
                  <c:v>9.2300400000000007</c:v>
                </c:pt>
                <c:pt idx="40399" formatCode="General">
                  <c:v>3.22011</c:v>
                </c:pt>
                <c:pt idx="40400" formatCode="General">
                  <c:v>-2.7157200000000001</c:v>
                </c:pt>
                <c:pt idx="40401" formatCode="General">
                  <c:v>-8.55626</c:v>
                </c:pt>
                <c:pt idx="40402" formatCode="General">
                  <c:v>-14.3078</c:v>
                </c:pt>
                <c:pt idx="40403" formatCode="General">
                  <c:v>-19.9558</c:v>
                </c:pt>
                <c:pt idx="40404" formatCode="General">
                  <c:v>-25.436</c:v>
                </c:pt>
                <c:pt idx="40405" formatCode="General">
                  <c:v>-30.665400000000002</c:v>
                </c:pt>
                <c:pt idx="40406" formatCode="General">
                  <c:v>-35.592100000000002</c:v>
                </c:pt>
                <c:pt idx="40407" formatCode="General">
                  <c:v>-40.179099999999998</c:v>
                </c:pt>
                <c:pt idx="40408" formatCode="General">
                  <c:v>-44.427300000000002</c:v>
                </c:pt>
                <c:pt idx="40409" formatCode="General">
                  <c:v>-48.449599999999997</c:v>
                </c:pt>
                <c:pt idx="40410" formatCode="General">
                  <c:v>-52.386200000000002</c:v>
                </c:pt>
                <c:pt idx="40411" formatCode="General">
                  <c:v>-56.354700000000001</c:v>
                </c:pt>
                <c:pt idx="40412" formatCode="General">
                  <c:v>-60.399900000000002</c:v>
                </c:pt>
                <c:pt idx="40413" formatCode="General">
                  <c:v>-64.499499999999998</c:v>
                </c:pt>
                <c:pt idx="40414" formatCode="General">
                  <c:v>-68.769400000000005</c:v>
                </c:pt>
                <c:pt idx="40415" formatCode="General">
                  <c:v>-73.291799999999995</c:v>
                </c:pt>
                <c:pt idx="40416" formatCode="General">
                  <c:v>-77.903099999999995</c:v>
                </c:pt>
                <c:pt idx="40417" formatCode="General">
                  <c:v>-82.464600000000004</c:v>
                </c:pt>
                <c:pt idx="40418" formatCode="General">
                  <c:v>-86.952799999999996</c:v>
                </c:pt>
                <c:pt idx="40419" formatCode="General">
                  <c:v>-91.383799999999994</c:v>
                </c:pt>
                <c:pt idx="40420" formatCode="General">
                  <c:v>-95.793899999999994</c:v>
                </c:pt>
                <c:pt idx="40421" formatCode="General">
                  <c:v>-100.261</c:v>
                </c:pt>
                <c:pt idx="40422" formatCode="General">
                  <c:v>-104.86499999999999</c:v>
                </c:pt>
                <c:pt idx="40423" formatCode="General">
                  <c:v>-109.636</c:v>
                </c:pt>
                <c:pt idx="40424" formatCode="General">
                  <c:v>-114.608</c:v>
                </c:pt>
                <c:pt idx="40425" formatCode="General">
                  <c:v>-119.807</c:v>
                </c:pt>
                <c:pt idx="40426" formatCode="General">
                  <c:v>-125.253</c:v>
                </c:pt>
                <c:pt idx="40427" formatCode="General">
                  <c:v>-130.93700000000001</c:v>
                </c:pt>
                <c:pt idx="40428" formatCode="General">
                  <c:v>-136.74700000000001</c:v>
                </c:pt>
                <c:pt idx="40429" formatCode="General">
                  <c:v>-142.58000000000001</c:v>
                </c:pt>
                <c:pt idx="40430" formatCode="General">
                  <c:v>-148.441</c:v>
                </c:pt>
                <c:pt idx="40431" formatCode="General">
                  <c:v>-154.434</c:v>
                </c:pt>
                <c:pt idx="40432" formatCode="General">
                  <c:v>-160.73400000000001</c:v>
                </c:pt>
                <c:pt idx="40433" formatCode="General">
                  <c:v>-167.35499999999999</c:v>
                </c:pt>
                <c:pt idx="40434" formatCode="General">
                  <c:v>-174.21199999999999</c:v>
                </c:pt>
                <c:pt idx="40435" formatCode="General">
                  <c:v>-181.28700000000001</c:v>
                </c:pt>
                <c:pt idx="40436" formatCode="General">
                  <c:v>-188.57499999999999</c:v>
                </c:pt>
                <c:pt idx="40437" formatCode="General">
                  <c:v>-196.05500000000001</c:v>
                </c:pt>
                <c:pt idx="40438" formatCode="General">
                  <c:v>-203.649</c:v>
                </c:pt>
                <c:pt idx="40439" formatCode="General">
                  <c:v>-211.24299999999999</c:v>
                </c:pt>
                <c:pt idx="40440" formatCode="General">
                  <c:v>-218.72900000000001</c:v>
                </c:pt>
                <c:pt idx="40441" formatCode="General">
                  <c:v>-226.01900000000001</c:v>
                </c:pt>
                <c:pt idx="40442" formatCode="General">
                  <c:v>-233.066</c:v>
                </c:pt>
                <c:pt idx="40443" formatCode="General">
                  <c:v>-239.833</c:v>
                </c:pt>
                <c:pt idx="40444" formatCode="General">
                  <c:v>-246.285</c:v>
                </c:pt>
                <c:pt idx="40445" formatCode="General">
                  <c:v>-252.375</c:v>
                </c:pt>
                <c:pt idx="40446" formatCode="General">
                  <c:v>-258.05200000000002</c:v>
                </c:pt>
                <c:pt idx="40447" formatCode="General">
                  <c:v>-263.33600000000001</c:v>
                </c:pt>
                <c:pt idx="40448" formatCode="General">
                  <c:v>-268.29899999999998</c:v>
                </c:pt>
                <c:pt idx="40449" formatCode="General">
                  <c:v>-273.05200000000002</c:v>
                </c:pt>
                <c:pt idx="40450" formatCode="General">
                  <c:v>-277.70499999999998</c:v>
                </c:pt>
                <c:pt idx="40451" formatCode="General">
                  <c:v>-282.33800000000002</c:v>
                </c:pt>
                <c:pt idx="40452" formatCode="General">
                  <c:v>-286.97000000000003</c:v>
                </c:pt>
                <c:pt idx="40453" formatCode="General">
                  <c:v>-291.57299999999998</c:v>
                </c:pt>
                <c:pt idx="40454" formatCode="General">
                  <c:v>-296.01100000000002</c:v>
                </c:pt>
                <c:pt idx="40455" formatCode="General">
                  <c:v>-300.14299999999997</c:v>
                </c:pt>
                <c:pt idx="40456" formatCode="General">
                  <c:v>-303.97399999999999</c:v>
                </c:pt>
                <c:pt idx="40457" formatCode="General">
                  <c:v>-307.553</c:v>
                </c:pt>
                <c:pt idx="40458" formatCode="General">
                  <c:v>-310.96600000000001</c:v>
                </c:pt>
                <c:pt idx="40459" formatCode="General">
                  <c:v>-314.33</c:v>
                </c:pt>
                <c:pt idx="40460" formatCode="General">
                  <c:v>-317.74</c:v>
                </c:pt>
                <c:pt idx="40461" formatCode="General">
                  <c:v>-321.35899999999998</c:v>
                </c:pt>
                <c:pt idx="40462" formatCode="General">
                  <c:v>-325.36399999999998</c:v>
                </c:pt>
                <c:pt idx="40463" formatCode="General">
                  <c:v>-329.88600000000002</c:v>
                </c:pt>
                <c:pt idx="40464" formatCode="General">
                  <c:v>-334.98399999999998</c:v>
                </c:pt>
                <c:pt idx="40465" formatCode="General">
                  <c:v>-340.596</c:v>
                </c:pt>
                <c:pt idx="40466" formatCode="General">
                  <c:v>-346.56900000000002</c:v>
                </c:pt>
                <c:pt idx="40467" formatCode="General">
                  <c:v>-352.72199999999998</c:v>
                </c:pt>
                <c:pt idx="40468" formatCode="General">
                  <c:v>-358.91699999999997</c:v>
                </c:pt>
                <c:pt idx="40469" formatCode="General">
                  <c:v>-365.03800000000001</c:v>
                </c:pt>
                <c:pt idx="40470" formatCode="General">
                  <c:v>-370.98700000000002</c:v>
                </c:pt>
                <c:pt idx="40471" formatCode="General">
                  <c:v>-376.71</c:v>
                </c:pt>
                <c:pt idx="40472" formatCode="General">
                  <c:v>-382.209</c:v>
                </c:pt>
                <c:pt idx="40473" formatCode="General">
                  <c:v>-387.50900000000001</c:v>
                </c:pt>
                <c:pt idx="40474" formatCode="General">
                  <c:v>-392.62900000000002</c:v>
                </c:pt>
                <c:pt idx="40475" formatCode="General">
                  <c:v>-397.51100000000002</c:v>
                </c:pt>
                <c:pt idx="40476" formatCode="General">
                  <c:v>-402.06700000000001</c:v>
                </c:pt>
                <c:pt idx="40477" formatCode="General">
                  <c:v>-406.19600000000003</c:v>
                </c:pt>
                <c:pt idx="40478" formatCode="General">
                  <c:v>-409.81299999999999</c:v>
                </c:pt>
                <c:pt idx="40479" formatCode="General">
                  <c:v>-412.892</c:v>
                </c:pt>
                <c:pt idx="40480" formatCode="General">
                  <c:v>-415.64600000000002</c:v>
                </c:pt>
                <c:pt idx="40481" formatCode="General">
                  <c:v>-418.38299999999998</c:v>
                </c:pt>
                <c:pt idx="40482" formatCode="General">
                  <c:v>-421.20299999999997</c:v>
                </c:pt>
                <c:pt idx="40483" formatCode="General">
                  <c:v>-424.10399999999998</c:v>
                </c:pt>
                <c:pt idx="40484" formatCode="General">
                  <c:v>-427.03699999999998</c:v>
                </c:pt>
                <c:pt idx="40485" formatCode="General">
                  <c:v>-429.96800000000002</c:v>
                </c:pt>
                <c:pt idx="40486" formatCode="General">
                  <c:v>-432.892</c:v>
                </c:pt>
                <c:pt idx="40487" formatCode="General">
                  <c:v>-435.71</c:v>
                </c:pt>
                <c:pt idx="40488" formatCode="General">
                  <c:v>-438.30399999999997</c:v>
                </c:pt>
                <c:pt idx="40489" formatCode="General">
                  <c:v>-440.63900000000001</c:v>
                </c:pt>
                <c:pt idx="40490" formatCode="General">
                  <c:v>-442.71100000000001</c:v>
                </c:pt>
                <c:pt idx="40491" formatCode="General">
                  <c:v>-444.55</c:v>
                </c:pt>
                <c:pt idx="40492" formatCode="General">
                  <c:v>-446.17399999999998</c:v>
                </c:pt>
                <c:pt idx="40493" formatCode="General">
                  <c:v>-447.58100000000002</c:v>
                </c:pt>
                <c:pt idx="40494" formatCode="General">
                  <c:v>-448.81799999999998</c:v>
                </c:pt>
                <c:pt idx="40495" formatCode="General">
                  <c:v>-449.964</c:v>
                </c:pt>
                <c:pt idx="40496" formatCode="General">
                  <c:v>-451.16</c:v>
                </c:pt>
                <c:pt idx="40497" formatCode="General">
                  <c:v>-452.51100000000002</c:v>
                </c:pt>
                <c:pt idx="40498" formatCode="General">
                  <c:v>-454.00099999999998</c:v>
                </c:pt>
                <c:pt idx="40499" formatCode="General">
                  <c:v>-455.52100000000002</c:v>
                </c:pt>
                <c:pt idx="40500" formatCode="General">
                  <c:v>-456.91500000000002</c:v>
                </c:pt>
                <c:pt idx="40501" formatCode="General">
                  <c:v>-458.07299999999998</c:v>
                </c:pt>
                <c:pt idx="40502" formatCode="General">
                  <c:v>-458.92599999999999</c:v>
                </c:pt>
                <c:pt idx="40503" formatCode="General">
                  <c:v>-459.44200000000001</c:v>
                </c:pt>
                <c:pt idx="40504" formatCode="General">
                  <c:v>-459.63</c:v>
                </c:pt>
                <c:pt idx="40505" formatCode="General">
                  <c:v>-459.541</c:v>
                </c:pt>
                <c:pt idx="40506" formatCode="General">
                  <c:v>-459.25099999999998</c:v>
                </c:pt>
                <c:pt idx="40507" formatCode="General">
                  <c:v>-458.83</c:v>
                </c:pt>
                <c:pt idx="40508" formatCode="General">
                  <c:v>-458.358</c:v>
                </c:pt>
                <c:pt idx="40509" formatCode="General">
                  <c:v>-457.92200000000003</c:v>
                </c:pt>
                <c:pt idx="40510" formatCode="General">
                  <c:v>-457.59899999999999</c:v>
                </c:pt>
                <c:pt idx="40511" formatCode="General">
                  <c:v>-457.43900000000002</c:v>
                </c:pt>
                <c:pt idx="40512" formatCode="General">
                  <c:v>-457.41899999999998</c:v>
                </c:pt>
                <c:pt idx="40513" formatCode="General">
                  <c:v>-457.54399999999998</c:v>
                </c:pt>
                <c:pt idx="40514" formatCode="General">
                  <c:v>-457.83499999999998</c:v>
                </c:pt>
                <c:pt idx="40515" formatCode="General">
                  <c:v>-458.25</c:v>
                </c:pt>
                <c:pt idx="40516" formatCode="General">
                  <c:v>-458.697</c:v>
                </c:pt>
                <c:pt idx="40517" formatCode="General">
                  <c:v>-459.04199999999997</c:v>
                </c:pt>
                <c:pt idx="40518" formatCode="General">
                  <c:v>-459.13600000000002</c:v>
                </c:pt>
                <c:pt idx="40519" formatCode="General">
                  <c:v>-458.86399999999998</c:v>
                </c:pt>
                <c:pt idx="40520" formatCode="General">
                  <c:v>-458.21100000000001</c:v>
                </c:pt>
                <c:pt idx="40521" formatCode="General">
                  <c:v>-457.23500000000001</c:v>
                </c:pt>
                <c:pt idx="40522" formatCode="General">
                  <c:v>-456.21600000000001</c:v>
                </c:pt>
                <c:pt idx="40523" formatCode="General">
                  <c:v>-455.45400000000001</c:v>
                </c:pt>
                <c:pt idx="40524" formatCode="General">
                  <c:v>-455.03100000000001</c:v>
                </c:pt>
                <c:pt idx="40525" formatCode="General">
                  <c:v>-454.90499999999997</c:v>
                </c:pt>
                <c:pt idx="40526" formatCode="General">
                  <c:v>-454.92200000000003</c:v>
                </c:pt>
                <c:pt idx="40527" formatCode="General">
                  <c:v>-454.97899999999998</c:v>
                </c:pt>
                <c:pt idx="40528" formatCode="General">
                  <c:v>-455.00299999999999</c:v>
                </c:pt>
                <c:pt idx="40529" formatCode="General">
                  <c:v>-454.89400000000001</c:v>
                </c:pt>
                <c:pt idx="40530" formatCode="General">
                  <c:v>-454.57400000000001</c:v>
                </c:pt>
                <c:pt idx="40531" formatCode="General">
                  <c:v>-454.06</c:v>
                </c:pt>
                <c:pt idx="40532" formatCode="General">
                  <c:v>-453.34699999999998</c:v>
                </c:pt>
                <c:pt idx="40533" formatCode="General">
                  <c:v>-452.39699999999999</c:v>
                </c:pt>
                <c:pt idx="40534" formatCode="General">
                  <c:v>-451.27199999999999</c:v>
                </c:pt>
                <c:pt idx="40535" formatCode="General">
                  <c:v>-450.07100000000003</c:v>
                </c:pt>
                <c:pt idx="40536" formatCode="General">
                  <c:v>-448.803</c:v>
                </c:pt>
                <c:pt idx="40537" formatCode="General">
                  <c:v>-447.40499999999997</c:v>
                </c:pt>
                <c:pt idx="40538" formatCode="General">
                  <c:v>-445.77100000000002</c:v>
                </c:pt>
                <c:pt idx="40539" formatCode="General">
                  <c:v>-443.87799999999999</c:v>
                </c:pt>
                <c:pt idx="40540" formatCode="General">
                  <c:v>-441.78699999999998</c:v>
                </c:pt>
                <c:pt idx="40541" formatCode="General">
                  <c:v>-439.52499999999998</c:v>
                </c:pt>
                <c:pt idx="40542" formatCode="General">
                  <c:v>-437.10899999999998</c:v>
                </c:pt>
                <c:pt idx="40543" formatCode="General">
                  <c:v>-434.60700000000003</c:v>
                </c:pt>
                <c:pt idx="40544" formatCode="General">
                  <c:v>-432.09500000000003</c:v>
                </c:pt>
                <c:pt idx="40545" formatCode="General">
                  <c:v>-429.62299999999999</c:v>
                </c:pt>
                <c:pt idx="40546" formatCode="General">
                  <c:v>-427.26600000000002</c:v>
                </c:pt>
                <c:pt idx="40547" formatCode="General">
                  <c:v>-425.1</c:v>
                </c:pt>
                <c:pt idx="40548" formatCode="General">
                  <c:v>-423.02</c:v>
                </c:pt>
                <c:pt idx="40549" formatCode="General">
                  <c:v>-420.87700000000001</c:v>
                </c:pt>
                <c:pt idx="40550" formatCode="General">
                  <c:v>-418.63499999999999</c:v>
                </c:pt>
                <c:pt idx="40551" formatCode="General">
                  <c:v>-416.34699999999998</c:v>
                </c:pt>
                <c:pt idx="40552" formatCode="General">
                  <c:v>-414.18099999999998</c:v>
                </c:pt>
                <c:pt idx="40553" formatCode="General">
                  <c:v>-412.178</c:v>
                </c:pt>
                <c:pt idx="40554" formatCode="General">
                  <c:v>-410.25700000000001</c:v>
                </c:pt>
                <c:pt idx="40555" formatCode="General">
                  <c:v>-408.33499999999998</c:v>
                </c:pt>
                <c:pt idx="40556" formatCode="General">
                  <c:v>-406.33600000000001</c:v>
                </c:pt>
                <c:pt idx="40557" formatCode="General">
                  <c:v>-404.20400000000001</c:v>
                </c:pt>
                <c:pt idx="40558" formatCode="General">
                  <c:v>-401.85599999999999</c:v>
                </c:pt>
                <c:pt idx="40559" formatCode="General">
                  <c:v>-399.202</c:v>
                </c:pt>
                <c:pt idx="40560" formatCode="General">
                  <c:v>-396.20299999999997</c:v>
                </c:pt>
                <c:pt idx="40561" formatCode="General">
                  <c:v>-392.85399999999998</c:v>
                </c:pt>
                <c:pt idx="40562" formatCode="General">
                  <c:v>-389.17899999999997</c:v>
                </c:pt>
                <c:pt idx="40563" formatCode="General">
                  <c:v>-385.20100000000002</c:v>
                </c:pt>
                <c:pt idx="40564" formatCode="General">
                  <c:v>-380.91399999999999</c:v>
                </c:pt>
                <c:pt idx="40565" formatCode="General">
                  <c:v>-376.34</c:v>
                </c:pt>
                <c:pt idx="40566" formatCode="General">
                  <c:v>-371.53300000000002</c:v>
                </c:pt>
                <c:pt idx="40567" formatCode="General">
                  <c:v>-366.55200000000002</c:v>
                </c:pt>
                <c:pt idx="40568" formatCode="General">
                  <c:v>-361.44200000000001</c:v>
                </c:pt>
                <c:pt idx="40569" formatCode="General">
                  <c:v>-356.34100000000001</c:v>
                </c:pt>
                <c:pt idx="40570" formatCode="General">
                  <c:v>-351.404</c:v>
                </c:pt>
                <c:pt idx="40571" formatCode="General">
                  <c:v>-346.69900000000001</c:v>
                </c:pt>
                <c:pt idx="40572" formatCode="General">
                  <c:v>-342.202</c:v>
                </c:pt>
                <c:pt idx="40573" formatCode="General">
                  <c:v>-337.803</c:v>
                </c:pt>
                <c:pt idx="40574" formatCode="General">
                  <c:v>-333.45499999999998</c:v>
                </c:pt>
                <c:pt idx="40575" formatCode="General">
                  <c:v>-329.15499999999997</c:v>
                </c:pt>
                <c:pt idx="40576" formatCode="General">
                  <c:v>-324.892</c:v>
                </c:pt>
                <c:pt idx="40577" formatCode="General">
                  <c:v>-320.66699999999997</c:v>
                </c:pt>
                <c:pt idx="40578" formatCode="General">
                  <c:v>-316.51900000000001</c:v>
                </c:pt>
                <c:pt idx="40579" formatCode="General">
                  <c:v>-312.50299999999999</c:v>
                </c:pt>
                <c:pt idx="40580" formatCode="General">
                  <c:v>-308.66300000000001</c:v>
                </c:pt>
                <c:pt idx="40581" formatCode="General">
                  <c:v>-304.92899999999997</c:v>
                </c:pt>
                <c:pt idx="40582" formatCode="General">
                  <c:v>-301.18</c:v>
                </c:pt>
                <c:pt idx="40583" formatCode="General">
                  <c:v>-297.30700000000002</c:v>
                </c:pt>
                <c:pt idx="40584" formatCode="General">
                  <c:v>-293.22699999999998</c:v>
                </c:pt>
                <c:pt idx="40585" formatCode="General">
                  <c:v>-288.93700000000001</c:v>
                </c:pt>
                <c:pt idx="40586" formatCode="General">
                  <c:v>-284.435</c:v>
                </c:pt>
                <c:pt idx="40587" formatCode="General">
                  <c:v>-279.70999999999998</c:v>
                </c:pt>
                <c:pt idx="40588" formatCode="General">
                  <c:v>-274.70699999999999</c:v>
                </c:pt>
                <c:pt idx="40589" formatCode="General">
                  <c:v>-269.37</c:v>
                </c:pt>
                <c:pt idx="40590" formatCode="General">
                  <c:v>-263.73500000000001</c:v>
                </c:pt>
                <c:pt idx="40591" formatCode="General">
                  <c:v>-257.875</c:v>
                </c:pt>
                <c:pt idx="40592" formatCode="General">
                  <c:v>-251.881</c:v>
                </c:pt>
                <c:pt idx="40593" formatCode="General">
                  <c:v>-245.833</c:v>
                </c:pt>
                <c:pt idx="40594" formatCode="General">
                  <c:v>-239.77</c:v>
                </c:pt>
                <c:pt idx="40595" formatCode="General">
                  <c:v>-233.68100000000001</c:v>
                </c:pt>
                <c:pt idx="40596" formatCode="General">
                  <c:v>-227.52799999999999</c:v>
                </c:pt>
                <c:pt idx="40597" formatCode="General">
                  <c:v>-221.23099999999999</c:v>
                </c:pt>
                <c:pt idx="40598" formatCode="General">
                  <c:v>-214.71899999999999</c:v>
                </c:pt>
                <c:pt idx="40599" formatCode="General">
                  <c:v>-207.98699999999999</c:v>
                </c:pt>
                <c:pt idx="40600" formatCode="General">
                  <c:v>-201.054</c:v>
                </c:pt>
                <c:pt idx="40601" formatCode="General">
                  <c:v>-193.958</c:v>
                </c:pt>
                <c:pt idx="40602" formatCode="General">
                  <c:v>-186.74199999999999</c:v>
                </c:pt>
                <c:pt idx="40603" formatCode="General">
                  <c:v>-179.458</c:v>
                </c:pt>
                <c:pt idx="40604" formatCode="General">
                  <c:v>-172.17099999999999</c:v>
                </c:pt>
                <c:pt idx="40605" formatCode="General">
                  <c:v>-164.92699999999999</c:v>
                </c:pt>
                <c:pt idx="40606" formatCode="General">
                  <c:v>-157.73099999999999</c:v>
                </c:pt>
                <c:pt idx="40607" formatCode="General">
                  <c:v>-150.55799999999999</c:v>
                </c:pt>
                <c:pt idx="40608" formatCode="General">
                  <c:v>-143.37200000000001</c:v>
                </c:pt>
                <c:pt idx="40609" formatCode="General">
                  <c:v>-136.142</c:v>
                </c:pt>
                <c:pt idx="40610" formatCode="General">
                  <c:v>-128.85499999999999</c:v>
                </c:pt>
                <c:pt idx="40611" formatCode="General">
                  <c:v>-121.55</c:v>
                </c:pt>
                <c:pt idx="40612" formatCode="General">
                  <c:v>-114.273</c:v>
                </c:pt>
                <c:pt idx="40613" formatCode="General">
                  <c:v>-107.05800000000001</c:v>
                </c:pt>
                <c:pt idx="40614" formatCode="General">
                  <c:v>-99.969800000000006</c:v>
                </c:pt>
                <c:pt idx="40615" formatCode="General">
                  <c:v>-93.064700000000002</c:v>
                </c:pt>
                <c:pt idx="40616" formatCode="General">
                  <c:v>-86.338800000000006</c:v>
                </c:pt>
                <c:pt idx="40617" formatCode="General">
                  <c:v>-79.744699999999995</c:v>
                </c:pt>
                <c:pt idx="40618" formatCode="General">
                  <c:v>-73.173100000000005</c:v>
                </c:pt>
                <c:pt idx="40619" formatCode="General">
                  <c:v>-66.515000000000001</c:v>
                </c:pt>
                <c:pt idx="40620" formatCode="General">
                  <c:v>-59.707000000000001</c:v>
                </c:pt>
                <c:pt idx="40621" formatCode="General">
                  <c:v>-52.7423</c:v>
                </c:pt>
                <c:pt idx="40622" formatCode="General">
                  <c:v>-45.649799999999999</c:v>
                </c:pt>
                <c:pt idx="40623" formatCode="General">
                  <c:v>-38.577199999999998</c:v>
                </c:pt>
                <c:pt idx="40624" formatCode="General">
                  <c:v>-31.668500000000002</c:v>
                </c:pt>
                <c:pt idx="40625" formatCode="General">
                  <c:v>-24.910900000000002</c:v>
                </c:pt>
                <c:pt idx="40626" formatCode="General">
                  <c:v>-18.1938</c:v>
                </c:pt>
                <c:pt idx="40627" formatCode="General">
                  <c:v>-11.3628</c:v>
                </c:pt>
                <c:pt idx="40628" formatCode="General">
                  <c:v>-4.3894599999999997</c:v>
                </c:pt>
                <c:pt idx="40629" formatCode="General">
                  <c:v>2.6860300000000001</c:v>
                </c:pt>
                <c:pt idx="40630" formatCode="General">
                  <c:v>9.7996599999999994</c:v>
                </c:pt>
                <c:pt idx="40631" formatCode="General">
                  <c:v>16.9222</c:v>
                </c:pt>
                <c:pt idx="40632" formatCode="General">
                  <c:v>24.134699999999999</c:v>
                </c:pt>
                <c:pt idx="40633" formatCode="General">
                  <c:v>31.479900000000001</c:v>
                </c:pt>
                <c:pt idx="40634" formatCode="General">
                  <c:v>38.933199999999999</c:v>
                </c:pt>
                <c:pt idx="40635" formatCode="General">
                  <c:v>46.4709</c:v>
                </c:pt>
                <c:pt idx="40636" formatCode="General">
                  <c:v>54.065300000000001</c:v>
                </c:pt>
                <c:pt idx="40637" formatCode="General">
                  <c:v>61.660600000000002</c:v>
                </c:pt>
                <c:pt idx="40638" formatCode="General">
                  <c:v>69.207899999999995</c:v>
                </c:pt>
                <c:pt idx="40639" formatCode="General">
                  <c:v>76.689800000000005</c:v>
                </c:pt>
                <c:pt idx="40640" formatCode="General">
                  <c:v>84.100099999999998</c:v>
                </c:pt>
                <c:pt idx="40641" formatCode="General">
                  <c:v>91.44</c:v>
                </c:pt>
                <c:pt idx="40642" formatCode="General">
                  <c:v>98.773499999999999</c:v>
                </c:pt>
                <c:pt idx="40643" formatCode="General">
                  <c:v>106.172</c:v>
                </c:pt>
                <c:pt idx="40644" formatCode="General">
                  <c:v>113.629</c:v>
                </c:pt>
                <c:pt idx="40645" formatCode="General">
                  <c:v>121.13800000000001</c:v>
                </c:pt>
                <c:pt idx="40646" formatCode="General">
                  <c:v>128.708</c:v>
                </c:pt>
                <c:pt idx="40647" formatCode="General">
                  <c:v>136.364</c:v>
                </c:pt>
                <c:pt idx="40648" formatCode="General">
                  <c:v>144.12200000000001</c:v>
                </c:pt>
                <c:pt idx="40649" formatCode="General">
                  <c:v>152.01499999999999</c:v>
                </c:pt>
                <c:pt idx="40650" formatCode="General">
                  <c:v>160.07900000000001</c:v>
                </c:pt>
                <c:pt idx="40651" formatCode="General">
                  <c:v>168.33500000000001</c:v>
                </c:pt>
                <c:pt idx="40652" formatCode="General">
                  <c:v>176.78399999999999</c:v>
                </c:pt>
                <c:pt idx="40653" formatCode="General">
                  <c:v>185.39599999999999</c:v>
                </c:pt>
                <c:pt idx="40654" formatCode="General">
                  <c:v>194.04</c:v>
                </c:pt>
                <c:pt idx="40655" formatCode="General">
                  <c:v>202.54400000000001</c:v>
                </c:pt>
                <c:pt idx="40656" formatCode="General">
                  <c:v>210.71100000000001</c:v>
                </c:pt>
                <c:pt idx="40657" formatCode="General">
                  <c:v>218.36199999999999</c:v>
                </c:pt>
                <c:pt idx="40658" formatCode="General">
                  <c:v>225.37700000000001</c:v>
                </c:pt>
                <c:pt idx="40659" formatCode="General">
                  <c:v>231.745</c:v>
                </c:pt>
                <c:pt idx="40660" formatCode="General">
                  <c:v>237.59899999999999</c:v>
                </c:pt>
                <c:pt idx="40661" formatCode="General">
                  <c:v>243.166</c:v>
                </c:pt>
                <c:pt idx="40662" formatCode="General">
                  <c:v>248.67400000000001</c:v>
                </c:pt>
                <c:pt idx="40663" formatCode="General">
                  <c:v>254.21700000000001</c:v>
                </c:pt>
                <c:pt idx="40664" formatCode="General">
                  <c:v>259.858</c:v>
                </c:pt>
                <c:pt idx="40665" formatCode="General">
                  <c:v>265.68099999999998</c:v>
                </c:pt>
                <c:pt idx="40666" formatCode="General">
                  <c:v>271.71300000000002</c:v>
                </c:pt>
                <c:pt idx="40667" formatCode="General">
                  <c:v>277.899</c:v>
                </c:pt>
                <c:pt idx="40668" formatCode="General">
                  <c:v>284.22699999999998</c:v>
                </c:pt>
                <c:pt idx="40669" formatCode="General">
                  <c:v>290.72199999999998</c:v>
                </c:pt>
                <c:pt idx="40670" formatCode="General">
                  <c:v>297.346</c:v>
                </c:pt>
                <c:pt idx="40671" formatCode="General">
                  <c:v>304.07600000000002</c:v>
                </c:pt>
                <c:pt idx="40672" formatCode="General">
                  <c:v>310.959</c:v>
                </c:pt>
                <c:pt idx="40673" formatCode="General">
                  <c:v>318.01499999999999</c:v>
                </c:pt>
                <c:pt idx="40674" formatCode="General">
                  <c:v>325.21600000000001</c:v>
                </c:pt>
                <c:pt idx="40675" formatCode="General">
                  <c:v>332.54399999999998</c:v>
                </c:pt>
                <c:pt idx="40676" formatCode="General">
                  <c:v>339.98399999999998</c:v>
                </c:pt>
                <c:pt idx="40677" formatCode="General">
                  <c:v>347.51900000000001</c:v>
                </c:pt>
                <c:pt idx="40678" formatCode="General">
                  <c:v>355.12299999999999</c:v>
                </c:pt>
                <c:pt idx="40679" formatCode="General">
                  <c:v>362.73899999999998</c:v>
                </c:pt>
                <c:pt idx="40680" formatCode="General">
                  <c:v>370.27</c:v>
                </c:pt>
                <c:pt idx="40681" formatCode="General">
                  <c:v>377.61399999999998</c:v>
                </c:pt>
                <c:pt idx="40682" formatCode="General">
                  <c:v>384.72399999999999</c:v>
                </c:pt>
                <c:pt idx="40683" formatCode="General">
                  <c:v>391.58199999999999</c:v>
                </c:pt>
                <c:pt idx="40684" formatCode="General">
                  <c:v>398.18799999999999</c:v>
                </c:pt>
                <c:pt idx="40685" formatCode="General">
                  <c:v>404.50799999999998</c:v>
                </c:pt>
                <c:pt idx="40686" formatCode="General">
                  <c:v>410.435</c:v>
                </c:pt>
                <c:pt idx="40687" formatCode="General">
                  <c:v>415.88799999999998</c:v>
                </c:pt>
                <c:pt idx="40688" formatCode="General">
                  <c:v>420.846</c:v>
                </c:pt>
                <c:pt idx="40689" formatCode="General">
                  <c:v>425.363</c:v>
                </c:pt>
                <c:pt idx="40690" formatCode="General">
                  <c:v>429.52</c:v>
                </c:pt>
                <c:pt idx="40691" formatCode="General">
                  <c:v>433.32</c:v>
                </c:pt>
                <c:pt idx="40692" formatCode="General">
                  <c:v>436.74900000000002</c:v>
                </c:pt>
                <c:pt idx="40693" formatCode="General">
                  <c:v>439.80900000000003</c:v>
                </c:pt>
                <c:pt idx="40694" formatCode="General">
                  <c:v>442.51400000000001</c:v>
                </c:pt>
                <c:pt idx="40695" formatCode="General">
                  <c:v>444.88900000000001</c:v>
                </c:pt>
                <c:pt idx="40696" formatCode="General">
                  <c:v>447.04300000000001</c:v>
                </c:pt>
                <c:pt idx="40697" formatCode="General">
                  <c:v>449.10399999999998</c:v>
                </c:pt>
                <c:pt idx="40698" formatCode="General">
                  <c:v>451.15199999999999</c:v>
                </c:pt>
                <c:pt idx="40699" formatCode="General">
                  <c:v>453.274</c:v>
                </c:pt>
                <c:pt idx="40700" formatCode="General">
                  <c:v>455.56</c:v>
                </c:pt>
                <c:pt idx="40701" formatCode="General">
                  <c:v>458.04599999999999</c:v>
                </c:pt>
                <c:pt idx="40702" formatCode="General">
                  <c:v>460.709</c:v>
                </c:pt>
                <c:pt idx="40703" formatCode="General">
                  <c:v>463.452</c:v>
                </c:pt>
                <c:pt idx="40704" formatCode="General">
                  <c:v>466.21800000000002</c:v>
                </c:pt>
                <c:pt idx="40705" formatCode="General">
                  <c:v>469.11200000000002</c:v>
                </c:pt>
                <c:pt idx="40706" formatCode="General">
                  <c:v>472.23099999999999</c:v>
                </c:pt>
                <c:pt idx="40707" formatCode="General">
                  <c:v>475.60199999999998</c:v>
                </c:pt>
                <c:pt idx="40708" formatCode="General">
                  <c:v>479.22899999999998</c:v>
                </c:pt>
                <c:pt idx="40709" formatCode="General">
                  <c:v>483.09300000000002</c:v>
                </c:pt>
                <c:pt idx="40710" formatCode="General">
                  <c:v>487.23599999999999</c:v>
                </c:pt>
                <c:pt idx="40711" formatCode="General">
                  <c:v>491.685</c:v>
                </c:pt>
                <c:pt idx="40712" formatCode="General">
                  <c:v>496.35399999999998</c:v>
                </c:pt>
                <c:pt idx="40713" formatCode="General">
                  <c:v>501.12799999999999</c:v>
                </c:pt>
                <c:pt idx="40714" formatCode="General">
                  <c:v>505.91300000000001</c:v>
                </c:pt>
                <c:pt idx="40715" formatCode="General">
                  <c:v>510.64800000000002</c:v>
                </c:pt>
                <c:pt idx="40716" formatCode="General">
                  <c:v>515.29200000000003</c:v>
                </c:pt>
                <c:pt idx="40717" formatCode="General">
                  <c:v>519.83799999999997</c:v>
                </c:pt>
                <c:pt idx="40718" formatCode="General">
                  <c:v>524.29</c:v>
                </c:pt>
                <c:pt idx="40719" formatCode="General">
                  <c:v>528.64499999999998</c:v>
                </c:pt>
                <c:pt idx="40720" formatCode="General">
                  <c:v>532.85599999999999</c:v>
                </c:pt>
                <c:pt idx="40721" formatCode="General">
                  <c:v>536.82600000000002</c:v>
                </c:pt>
                <c:pt idx="40722" formatCode="General">
                  <c:v>540.428</c:v>
                </c:pt>
                <c:pt idx="40723" formatCode="General">
                  <c:v>543.55100000000004</c:v>
                </c:pt>
                <c:pt idx="40724" formatCode="General">
                  <c:v>546.11400000000003</c:v>
                </c:pt>
                <c:pt idx="40725" formatCode="General">
                  <c:v>548.09400000000005</c:v>
                </c:pt>
                <c:pt idx="40726" formatCode="General">
                  <c:v>549.572</c:v>
                </c:pt>
                <c:pt idx="40727" formatCode="General">
                  <c:v>550.67700000000002</c:v>
                </c:pt>
                <c:pt idx="40728" formatCode="General">
                  <c:v>551.54</c:v>
                </c:pt>
                <c:pt idx="40729" formatCode="General">
                  <c:v>552.20100000000002</c:v>
                </c:pt>
                <c:pt idx="40730" formatCode="General">
                  <c:v>552.64499999999998</c:v>
                </c:pt>
                <c:pt idx="40731" formatCode="General">
                  <c:v>552.77200000000005</c:v>
                </c:pt>
                <c:pt idx="40732" formatCode="General">
                  <c:v>552.44299999999998</c:v>
                </c:pt>
                <c:pt idx="40733" formatCode="General">
                  <c:v>551.52800000000002</c:v>
                </c:pt>
                <c:pt idx="40734" formatCode="General">
                  <c:v>549.98099999999999</c:v>
                </c:pt>
                <c:pt idx="40735" formatCode="General">
                  <c:v>547.88099999999997</c:v>
                </c:pt>
                <c:pt idx="40736" formatCode="General">
                  <c:v>545.40800000000002</c:v>
                </c:pt>
                <c:pt idx="40737" formatCode="General">
                  <c:v>542.75099999999998</c:v>
                </c:pt>
                <c:pt idx="40738" formatCode="General">
                  <c:v>540.06700000000001</c:v>
                </c:pt>
                <c:pt idx="40739" formatCode="General">
                  <c:v>537.48299999999995</c:v>
                </c:pt>
                <c:pt idx="40740" formatCode="General">
                  <c:v>535.02300000000002</c:v>
                </c:pt>
                <c:pt idx="40741" formatCode="General">
                  <c:v>532.65899999999999</c:v>
                </c:pt>
                <c:pt idx="40742" formatCode="General">
                  <c:v>530.33299999999997</c:v>
                </c:pt>
                <c:pt idx="40743" formatCode="General">
                  <c:v>528.08799999999997</c:v>
                </c:pt>
                <c:pt idx="40744" formatCode="General">
                  <c:v>526.00900000000001</c:v>
                </c:pt>
                <c:pt idx="40745" formatCode="General">
                  <c:v>524.20000000000005</c:v>
                </c:pt>
                <c:pt idx="40746" formatCode="General">
                  <c:v>522.73699999999997</c:v>
                </c:pt>
                <c:pt idx="40747" formatCode="General">
                  <c:v>521.61099999999999</c:v>
                </c:pt>
                <c:pt idx="40748" formatCode="General">
                  <c:v>520.798</c:v>
                </c:pt>
                <c:pt idx="40749" formatCode="General">
                  <c:v>520.26599999999996</c:v>
                </c:pt>
                <c:pt idx="40750" formatCode="General">
                  <c:v>519.92499999999995</c:v>
                </c:pt>
                <c:pt idx="40751" formatCode="General">
                  <c:v>519.65899999999999</c:v>
                </c:pt>
                <c:pt idx="40752" formatCode="General">
                  <c:v>519.36099999999999</c:v>
                </c:pt>
                <c:pt idx="40753" formatCode="General">
                  <c:v>518.91</c:v>
                </c:pt>
                <c:pt idx="40754" formatCode="General">
                  <c:v>518.20899999999995</c:v>
                </c:pt>
                <c:pt idx="40755" formatCode="General">
                  <c:v>517.27599999999995</c:v>
                </c:pt>
                <c:pt idx="40756" formatCode="General">
                  <c:v>516.21299999999997</c:v>
                </c:pt>
                <c:pt idx="40757" formatCode="General">
                  <c:v>515.09100000000001</c:v>
                </c:pt>
                <c:pt idx="40758" formatCode="General">
                  <c:v>513.93200000000002</c:v>
                </c:pt>
                <c:pt idx="40759" formatCode="General">
                  <c:v>512.66099999999994</c:v>
                </c:pt>
                <c:pt idx="40760" formatCode="General">
                  <c:v>511.26</c:v>
                </c:pt>
                <c:pt idx="40761" formatCode="General">
                  <c:v>509.79599999999999</c:v>
                </c:pt>
                <c:pt idx="40762" formatCode="General">
                  <c:v>508.31200000000001</c:v>
                </c:pt>
                <c:pt idx="40763" formatCode="General">
                  <c:v>506.82900000000001</c:v>
                </c:pt>
                <c:pt idx="40764" formatCode="General">
                  <c:v>505.34800000000001</c:v>
                </c:pt>
                <c:pt idx="40765" formatCode="General">
                  <c:v>503.87099999999998</c:v>
                </c:pt>
                <c:pt idx="40766" formatCode="General">
                  <c:v>502.41300000000001</c:v>
                </c:pt>
                <c:pt idx="40767" formatCode="General">
                  <c:v>501.024</c:v>
                </c:pt>
                <c:pt idx="40768" formatCode="General">
                  <c:v>499.78300000000002</c:v>
                </c:pt>
                <c:pt idx="40769" formatCode="General">
                  <c:v>498.726</c:v>
                </c:pt>
                <c:pt idx="40770" formatCode="General">
                  <c:v>497.83</c:v>
                </c:pt>
                <c:pt idx="40771" formatCode="General">
                  <c:v>496.983</c:v>
                </c:pt>
                <c:pt idx="40772" formatCode="General">
                  <c:v>496.08</c:v>
                </c:pt>
                <c:pt idx="40773" formatCode="General">
                  <c:v>495.10500000000002</c:v>
                </c:pt>
                <c:pt idx="40774" formatCode="General">
                  <c:v>494.05900000000003</c:v>
                </c:pt>
                <c:pt idx="40775" formatCode="General">
                  <c:v>492.94400000000002</c:v>
                </c:pt>
                <c:pt idx="40776" formatCode="General">
                  <c:v>491.678</c:v>
                </c:pt>
                <c:pt idx="40777" formatCode="General">
                  <c:v>490.14600000000002</c:v>
                </c:pt>
                <c:pt idx="40778" formatCode="General">
                  <c:v>488.27100000000002</c:v>
                </c:pt>
                <c:pt idx="40779" formatCode="General">
                  <c:v>485.94099999999997</c:v>
                </c:pt>
                <c:pt idx="40780" formatCode="General">
                  <c:v>483.01799999999997</c:v>
                </c:pt>
                <c:pt idx="40781" formatCode="General">
                  <c:v>479.49200000000002</c:v>
                </c:pt>
                <c:pt idx="40782" formatCode="General">
                  <c:v>475.464</c:v>
                </c:pt>
                <c:pt idx="40783" formatCode="General">
                  <c:v>471.01400000000001</c:v>
                </c:pt>
                <c:pt idx="40784" formatCode="General">
                  <c:v>466.21800000000002</c:v>
                </c:pt>
                <c:pt idx="40785" formatCode="General">
                  <c:v>461.18799999999999</c:v>
                </c:pt>
                <c:pt idx="40786" formatCode="General">
                  <c:v>456.03899999999999</c:v>
                </c:pt>
                <c:pt idx="40787" formatCode="General">
                  <c:v>450.83699999999999</c:v>
                </c:pt>
                <c:pt idx="40788" formatCode="General">
                  <c:v>445.63499999999999</c:v>
                </c:pt>
                <c:pt idx="40789" formatCode="General">
                  <c:v>440.45699999999999</c:v>
                </c:pt>
                <c:pt idx="40790" formatCode="General">
                  <c:v>435.28199999999998</c:v>
                </c:pt>
                <c:pt idx="40791" formatCode="General">
                  <c:v>430.04300000000001</c:v>
                </c:pt>
                <c:pt idx="40792" formatCode="General">
                  <c:v>424.64299999999997</c:v>
                </c:pt>
                <c:pt idx="40793" formatCode="General">
                  <c:v>418.98200000000003</c:v>
                </c:pt>
                <c:pt idx="40794" formatCode="General">
                  <c:v>413</c:v>
                </c:pt>
                <c:pt idx="40795" formatCode="General">
                  <c:v>406.63499999999999</c:v>
                </c:pt>
                <c:pt idx="40796" formatCode="General">
                  <c:v>399.84399999999999</c:v>
                </c:pt>
                <c:pt idx="40797" formatCode="General">
                  <c:v>392.78800000000001</c:v>
                </c:pt>
                <c:pt idx="40798" formatCode="General">
                  <c:v>385.67399999999998</c:v>
                </c:pt>
                <c:pt idx="40799" formatCode="General">
                  <c:v>378.60399999999998</c:v>
                </c:pt>
                <c:pt idx="40800" formatCode="General">
                  <c:v>371.66</c:v>
                </c:pt>
                <c:pt idx="40801" formatCode="General">
                  <c:v>364.87099999999998</c:v>
                </c:pt>
                <c:pt idx="40802" formatCode="General">
                  <c:v>358.24900000000002</c:v>
                </c:pt>
                <c:pt idx="40803" formatCode="General">
                  <c:v>351.79700000000003</c:v>
                </c:pt>
                <c:pt idx="40804" formatCode="General">
                  <c:v>345.54599999999999</c:v>
                </c:pt>
                <c:pt idx="40805" formatCode="General">
                  <c:v>339.48599999999999</c:v>
                </c:pt>
                <c:pt idx="40806" formatCode="General">
                  <c:v>333.505</c:v>
                </c:pt>
                <c:pt idx="40807" formatCode="General">
                  <c:v>327.47300000000001</c:v>
                </c:pt>
                <c:pt idx="40808" formatCode="General">
                  <c:v>321.30500000000001</c:v>
                </c:pt>
                <c:pt idx="40809" formatCode="General">
                  <c:v>315.036</c:v>
                </c:pt>
                <c:pt idx="40810" formatCode="General">
                  <c:v>308.77199999999999</c:v>
                </c:pt>
                <c:pt idx="40811" formatCode="General">
                  <c:v>302.56799999999998</c:v>
                </c:pt>
                <c:pt idx="40812" formatCode="General">
                  <c:v>296.45699999999999</c:v>
                </c:pt>
                <c:pt idx="40813" formatCode="General">
                  <c:v>290.459</c:v>
                </c:pt>
                <c:pt idx="40814" formatCode="General">
                  <c:v>284.54300000000001</c:v>
                </c:pt>
                <c:pt idx="40815" formatCode="General">
                  <c:v>278.62599999999998</c:v>
                </c:pt>
                <c:pt idx="40816" formatCode="General">
                  <c:v>272.62</c:v>
                </c:pt>
                <c:pt idx="40817" formatCode="General">
                  <c:v>266.46300000000002</c:v>
                </c:pt>
                <c:pt idx="40818" formatCode="General">
                  <c:v>260.22300000000001</c:v>
                </c:pt>
                <c:pt idx="40819" formatCode="General">
                  <c:v>253.953</c:v>
                </c:pt>
                <c:pt idx="40820" formatCode="General">
                  <c:v>247.584</c:v>
                </c:pt>
                <c:pt idx="40821" formatCode="General">
                  <c:v>241.04400000000001</c:v>
                </c:pt>
                <c:pt idx="40822" formatCode="General">
                  <c:v>234.29300000000001</c:v>
                </c:pt>
                <c:pt idx="40823" formatCode="General">
                  <c:v>227.37200000000001</c:v>
                </c:pt>
                <c:pt idx="40824" formatCode="General">
                  <c:v>220.37200000000001</c:v>
                </c:pt>
                <c:pt idx="40825" formatCode="General">
                  <c:v>213.40600000000001</c:v>
                </c:pt>
                <c:pt idx="40826" formatCode="General">
                  <c:v>206.572</c:v>
                </c:pt>
                <c:pt idx="40827" formatCode="General">
                  <c:v>199.91900000000001</c:v>
                </c:pt>
                <c:pt idx="40828" formatCode="General">
                  <c:v>193.422</c:v>
                </c:pt>
                <c:pt idx="40829" formatCode="General">
                  <c:v>186.99700000000001</c:v>
                </c:pt>
                <c:pt idx="40830" formatCode="General">
                  <c:v>180.547</c:v>
                </c:pt>
                <c:pt idx="40831" formatCode="General">
                  <c:v>173.994</c:v>
                </c:pt>
                <c:pt idx="40832" formatCode="General">
                  <c:v>167.37700000000001</c:v>
                </c:pt>
                <c:pt idx="40833" formatCode="General">
                  <c:v>160.755</c:v>
                </c:pt>
                <c:pt idx="40834" formatCode="General">
                  <c:v>154.17500000000001</c:v>
                </c:pt>
                <c:pt idx="40835" formatCode="General">
                  <c:v>147.578</c:v>
                </c:pt>
                <c:pt idx="40836" formatCode="General">
                  <c:v>140.834</c:v>
                </c:pt>
                <c:pt idx="40837" formatCode="General">
                  <c:v>133.774</c:v>
                </c:pt>
                <c:pt idx="40838" formatCode="General">
                  <c:v>126.262</c:v>
                </c:pt>
                <c:pt idx="40839" formatCode="General">
                  <c:v>118.322</c:v>
                </c:pt>
                <c:pt idx="40840" formatCode="General">
                  <c:v>110.03700000000001</c:v>
                </c:pt>
                <c:pt idx="40841" formatCode="General">
                  <c:v>101.538</c:v>
                </c:pt>
                <c:pt idx="40842" formatCode="General">
                  <c:v>92.978200000000001</c:v>
                </c:pt>
                <c:pt idx="40843" formatCode="General">
                  <c:v>84.479900000000001</c:v>
                </c:pt>
                <c:pt idx="40844" formatCode="General">
                  <c:v>76.209400000000002</c:v>
                </c:pt>
                <c:pt idx="40845" formatCode="General">
                  <c:v>68.310199999999995</c:v>
                </c:pt>
                <c:pt idx="40846" formatCode="General">
                  <c:v>60.773899999999998</c:v>
                </c:pt>
                <c:pt idx="40847" formatCode="General">
                  <c:v>53.475700000000003</c:v>
                </c:pt>
                <c:pt idx="40848" formatCode="General">
                  <c:v>46.235900000000001</c:v>
                </c:pt>
                <c:pt idx="40849" formatCode="General">
                  <c:v>38.905700000000003</c:v>
                </c:pt>
                <c:pt idx="40850" formatCode="General">
                  <c:v>31.398099999999999</c:v>
                </c:pt>
                <c:pt idx="40851" formatCode="General">
                  <c:v>23.7286</c:v>
                </c:pt>
                <c:pt idx="40852" formatCode="General">
                  <c:v>15.9596</c:v>
                </c:pt>
                <c:pt idx="40853" formatCode="General">
                  <c:v>8.1878299999999999</c:v>
                </c:pt>
                <c:pt idx="40854" formatCode="General">
                  <c:v>0.54601500000000003</c:v>
                </c:pt>
                <c:pt idx="40855" formatCode="General">
                  <c:v>-6.8445099999999996</c:v>
                </c:pt>
                <c:pt idx="40856" formatCode="General">
                  <c:v>-13.814500000000001</c:v>
                </c:pt>
                <c:pt idx="40857" formatCode="General">
                  <c:v>-20.206700000000001</c:v>
                </c:pt>
                <c:pt idx="40858" formatCode="General">
                  <c:v>-25.951799999999999</c:v>
                </c:pt>
                <c:pt idx="40859" formatCode="General">
                  <c:v>-31.104600000000001</c:v>
                </c:pt>
                <c:pt idx="40860" formatCode="General">
                  <c:v>-35.888500000000001</c:v>
                </c:pt>
                <c:pt idx="40861" formatCode="General">
                  <c:v>-40.596200000000003</c:v>
                </c:pt>
                <c:pt idx="40862" formatCode="General">
                  <c:v>-45.487499999999997</c:v>
                </c:pt>
                <c:pt idx="40863" formatCode="General">
                  <c:v>-50.731400000000001</c:v>
                </c:pt>
                <c:pt idx="40864" formatCode="General">
                  <c:v>-56.403399999999998</c:v>
                </c:pt>
                <c:pt idx="40865" formatCode="General">
                  <c:v>-62.388399999999997</c:v>
                </c:pt>
                <c:pt idx="40866" formatCode="General">
                  <c:v>-68.536699999999996</c:v>
                </c:pt>
                <c:pt idx="40867" formatCode="General">
                  <c:v>-74.811499999999995</c:v>
                </c:pt>
                <c:pt idx="40868" formatCode="General">
                  <c:v>-81.231200000000001</c:v>
                </c:pt>
                <c:pt idx="40869" formatCode="General">
                  <c:v>-87.868300000000005</c:v>
                </c:pt>
                <c:pt idx="40870" formatCode="General">
                  <c:v>-94.7346</c:v>
                </c:pt>
                <c:pt idx="40871" formatCode="General">
                  <c:v>-101.81100000000001</c:v>
                </c:pt>
                <c:pt idx="40872" formatCode="General">
                  <c:v>-109.092</c:v>
                </c:pt>
                <c:pt idx="40873" formatCode="General">
                  <c:v>-116.566</c:v>
                </c:pt>
                <c:pt idx="40874" formatCode="General">
                  <c:v>-124.199</c:v>
                </c:pt>
                <c:pt idx="40875" formatCode="General">
                  <c:v>-131.93600000000001</c:v>
                </c:pt>
                <c:pt idx="40876" formatCode="General">
                  <c:v>-139.708</c:v>
                </c:pt>
                <c:pt idx="40877" formatCode="General">
                  <c:v>-147.47</c:v>
                </c:pt>
                <c:pt idx="40878" formatCode="General">
                  <c:v>-155.19300000000001</c:v>
                </c:pt>
                <c:pt idx="40879" formatCode="General">
                  <c:v>-162.875</c:v>
                </c:pt>
                <c:pt idx="40880" formatCode="General">
                  <c:v>-170.53200000000001</c:v>
                </c:pt>
                <c:pt idx="40881" formatCode="General">
                  <c:v>-178.185</c:v>
                </c:pt>
                <c:pt idx="40882" formatCode="General">
                  <c:v>-185.833</c:v>
                </c:pt>
                <c:pt idx="40883" formatCode="General">
                  <c:v>-193.45400000000001</c:v>
                </c:pt>
                <c:pt idx="40884" formatCode="General">
                  <c:v>-200.93</c:v>
                </c:pt>
                <c:pt idx="40885" formatCode="General">
                  <c:v>-208.12299999999999</c:v>
                </c:pt>
                <c:pt idx="40886" formatCode="General">
                  <c:v>-214.94800000000001</c:v>
                </c:pt>
                <c:pt idx="40887" formatCode="General">
                  <c:v>-221.37899999999999</c:v>
                </c:pt>
                <c:pt idx="40888" formatCode="General">
                  <c:v>-227.506</c:v>
                </c:pt>
                <c:pt idx="40889" formatCode="General">
                  <c:v>-233.471</c:v>
                </c:pt>
                <c:pt idx="40890" formatCode="General">
                  <c:v>-239.41300000000001</c:v>
                </c:pt>
                <c:pt idx="40891" formatCode="General">
                  <c:v>-245.40100000000001</c:v>
                </c:pt>
                <c:pt idx="40892" formatCode="General">
                  <c:v>-251.441</c:v>
                </c:pt>
                <c:pt idx="40893" formatCode="General">
                  <c:v>-257.48599999999999</c:v>
                </c:pt>
                <c:pt idx="40894" formatCode="General">
                  <c:v>-263.52699999999999</c:v>
                </c:pt>
                <c:pt idx="40895" formatCode="General">
                  <c:v>-269.62700000000001</c:v>
                </c:pt>
                <c:pt idx="40896" formatCode="General">
                  <c:v>-275.74200000000002</c:v>
                </c:pt>
                <c:pt idx="40897" formatCode="General">
                  <c:v>-281.75099999999998</c:v>
                </c:pt>
                <c:pt idx="40898" formatCode="General">
                  <c:v>-287.47300000000001</c:v>
                </c:pt>
                <c:pt idx="40899" formatCode="General">
                  <c:v>-292.76100000000002</c:v>
                </c:pt>
                <c:pt idx="40900" formatCode="General">
                  <c:v>-297.69099999999997</c:v>
                </c:pt>
                <c:pt idx="40901" formatCode="General">
                  <c:v>-302.41000000000003</c:v>
                </c:pt>
                <c:pt idx="40902" formatCode="General">
                  <c:v>-307.04500000000002</c:v>
                </c:pt>
                <c:pt idx="40903" formatCode="General">
                  <c:v>-311.65499999999997</c:v>
                </c:pt>
                <c:pt idx="40904" formatCode="General">
                  <c:v>-316.25799999999998</c:v>
                </c:pt>
                <c:pt idx="40905" formatCode="General">
                  <c:v>-320.971</c:v>
                </c:pt>
                <c:pt idx="40906" formatCode="General">
                  <c:v>-325.91399999999999</c:v>
                </c:pt>
                <c:pt idx="40907" formatCode="General">
                  <c:v>-331.11399999999998</c:v>
                </c:pt>
                <c:pt idx="40908" formatCode="General">
                  <c:v>-336.55799999999999</c:v>
                </c:pt>
                <c:pt idx="40909" formatCode="General">
                  <c:v>-342.18599999999998</c:v>
                </c:pt>
                <c:pt idx="40910" formatCode="General">
                  <c:v>-347.90800000000002</c:v>
                </c:pt>
                <c:pt idx="40911" formatCode="General">
                  <c:v>-353.63799999999998</c:v>
                </c:pt>
                <c:pt idx="40912" formatCode="General">
                  <c:v>-359.30700000000002</c:v>
                </c:pt>
                <c:pt idx="40913" formatCode="General">
                  <c:v>-364.827</c:v>
                </c:pt>
                <c:pt idx="40914" formatCode="General">
                  <c:v>-370.084</c:v>
                </c:pt>
                <c:pt idx="40915" formatCode="General">
                  <c:v>-374.96800000000002</c:v>
                </c:pt>
                <c:pt idx="40916" formatCode="General">
                  <c:v>-379.40699999999998</c:v>
                </c:pt>
                <c:pt idx="40917" formatCode="General">
                  <c:v>-383.45100000000002</c:v>
                </c:pt>
                <c:pt idx="40918" formatCode="General">
                  <c:v>-387.209</c:v>
                </c:pt>
                <c:pt idx="40919" formatCode="General">
                  <c:v>-390.83100000000002</c:v>
                </c:pt>
                <c:pt idx="40920" formatCode="General">
                  <c:v>-394.452</c:v>
                </c:pt>
                <c:pt idx="40921" formatCode="General">
                  <c:v>-398.10199999999998</c:v>
                </c:pt>
                <c:pt idx="40922" formatCode="General">
                  <c:v>-401.74</c:v>
                </c:pt>
                <c:pt idx="40923" formatCode="General">
                  <c:v>-405.25799999999998</c:v>
                </c:pt>
                <c:pt idx="40924" formatCode="General">
                  <c:v>-408.55</c:v>
                </c:pt>
                <c:pt idx="40925" formatCode="General">
                  <c:v>-411.56400000000002</c:v>
                </c:pt>
                <c:pt idx="40926" formatCode="General">
                  <c:v>-414.31099999999998</c:v>
                </c:pt>
                <c:pt idx="40927" formatCode="General">
                  <c:v>-416.80900000000003</c:v>
                </c:pt>
                <c:pt idx="40928" formatCode="General">
                  <c:v>-419.065</c:v>
                </c:pt>
                <c:pt idx="40929" formatCode="General">
                  <c:v>-421.12400000000002</c:v>
                </c:pt>
                <c:pt idx="40930" formatCode="General">
                  <c:v>-423.05399999999997</c:v>
                </c:pt>
                <c:pt idx="40931" formatCode="General">
                  <c:v>-424.95699999999999</c:v>
                </c:pt>
                <c:pt idx="40932" formatCode="General">
                  <c:v>-426.92899999999997</c:v>
                </c:pt>
                <c:pt idx="40933" formatCode="General">
                  <c:v>-429.04500000000002</c:v>
                </c:pt>
                <c:pt idx="40934" formatCode="General">
                  <c:v>-431.34699999999998</c:v>
                </c:pt>
                <c:pt idx="40935" formatCode="General">
                  <c:v>-433.81700000000001</c:v>
                </c:pt>
                <c:pt idx="40936" formatCode="General">
                  <c:v>-436.43400000000003</c:v>
                </c:pt>
                <c:pt idx="40937" formatCode="General">
                  <c:v>-439.17599999999999</c:v>
                </c:pt>
                <c:pt idx="40938" formatCode="General">
                  <c:v>-441.983</c:v>
                </c:pt>
                <c:pt idx="40939" formatCode="General">
                  <c:v>-444.78699999999998</c:v>
                </c:pt>
                <c:pt idx="40940" formatCode="General">
                  <c:v>-447.53800000000001</c:v>
                </c:pt>
                <c:pt idx="40941" formatCode="General">
                  <c:v>-450.16699999999997</c:v>
                </c:pt>
                <c:pt idx="40942" formatCode="General">
                  <c:v>-452.6</c:v>
                </c:pt>
                <c:pt idx="40943" formatCode="General">
                  <c:v>-454.84399999999999</c:v>
                </c:pt>
                <c:pt idx="40944" formatCode="General">
                  <c:v>-456.97899999999998</c:v>
                </c:pt>
                <c:pt idx="40945" formatCode="General">
                  <c:v>-459.06700000000001</c:v>
                </c:pt>
                <c:pt idx="40946" formatCode="General">
                  <c:v>-461.14600000000002</c:v>
                </c:pt>
                <c:pt idx="40947" formatCode="General">
                  <c:v>-463.21199999999999</c:v>
                </c:pt>
                <c:pt idx="40948" formatCode="General">
                  <c:v>-465.24</c:v>
                </c:pt>
                <c:pt idx="40949" formatCode="General">
                  <c:v>-467.18599999999998</c:v>
                </c:pt>
                <c:pt idx="40950" formatCode="General">
                  <c:v>-469.00599999999997</c:v>
                </c:pt>
                <c:pt idx="40951" formatCode="General">
                  <c:v>-470.66800000000001</c:v>
                </c:pt>
                <c:pt idx="40952" formatCode="General">
                  <c:v>-472.21499999999997</c:v>
                </c:pt>
                <c:pt idx="40953" formatCode="General">
                  <c:v>-473.70100000000002</c:v>
                </c:pt>
                <c:pt idx="40954" formatCode="General">
                  <c:v>-475.11700000000002</c:v>
                </c:pt>
                <c:pt idx="40955" formatCode="General">
                  <c:v>-476.45100000000002</c:v>
                </c:pt>
                <c:pt idx="40956" formatCode="General">
                  <c:v>-477.69299999999998</c:v>
                </c:pt>
                <c:pt idx="40957" formatCode="General">
                  <c:v>-478.79199999999997</c:v>
                </c:pt>
                <c:pt idx="40958" formatCode="General">
                  <c:v>-479.69</c:v>
                </c:pt>
                <c:pt idx="40959" formatCode="General">
                  <c:v>-480.35300000000001</c:v>
                </c:pt>
                <c:pt idx="40960" formatCode="General">
                  <c:v>-480.78100000000001</c:v>
                </c:pt>
                <c:pt idx="40961" formatCode="General">
                  <c:v>-481.03699999999998</c:v>
                </c:pt>
                <c:pt idx="40962" formatCode="General">
                  <c:v>-481.17</c:v>
                </c:pt>
                <c:pt idx="40963" formatCode="General">
                  <c:v>-481.18299999999999</c:v>
                </c:pt>
                <c:pt idx="40964" formatCode="General">
                  <c:v>-481.12099999999998</c:v>
                </c:pt>
                <c:pt idx="40965" formatCode="General">
                  <c:v>-481.04599999999999</c:v>
                </c:pt>
                <c:pt idx="40966" formatCode="General">
                  <c:v>-481.01400000000001</c:v>
                </c:pt>
                <c:pt idx="40967" formatCode="General">
                  <c:v>-481.05900000000003</c:v>
                </c:pt>
                <c:pt idx="40968" formatCode="General">
                  <c:v>-481.15800000000002</c:v>
                </c:pt>
                <c:pt idx="40969" formatCode="General">
                  <c:v>-481.28100000000001</c:v>
                </c:pt>
                <c:pt idx="40970" formatCode="General">
                  <c:v>-481.411</c:v>
                </c:pt>
                <c:pt idx="40971" formatCode="General">
                  <c:v>-481.51499999999999</c:v>
                </c:pt>
                <c:pt idx="40972" formatCode="General">
                  <c:v>-481.55599999999998</c:v>
                </c:pt>
                <c:pt idx="40973" formatCode="General">
                  <c:v>-481.48099999999999</c:v>
                </c:pt>
                <c:pt idx="40974" formatCode="General">
                  <c:v>-481.25099999999998</c:v>
                </c:pt>
                <c:pt idx="40975" formatCode="General">
                  <c:v>-480.86599999999999</c:v>
                </c:pt>
                <c:pt idx="40976" formatCode="General">
                  <c:v>-480.32600000000002</c:v>
                </c:pt>
                <c:pt idx="40977" formatCode="General">
                  <c:v>-479.62299999999999</c:v>
                </c:pt>
                <c:pt idx="40978" formatCode="General">
                  <c:v>-478.77699999999999</c:v>
                </c:pt>
                <c:pt idx="40979" formatCode="General">
                  <c:v>-477.82799999999997</c:v>
                </c:pt>
                <c:pt idx="40980" formatCode="General">
                  <c:v>-476.83499999999998</c:v>
                </c:pt>
                <c:pt idx="40981" formatCode="General">
                  <c:v>-475.83699999999999</c:v>
                </c:pt>
                <c:pt idx="40982" formatCode="General">
                  <c:v>-474.822</c:v>
                </c:pt>
                <c:pt idx="40983" formatCode="General">
                  <c:v>-473.75700000000001</c:v>
                </c:pt>
                <c:pt idx="40984" formatCode="General">
                  <c:v>-472.59699999999998</c:v>
                </c:pt>
                <c:pt idx="40985" formatCode="General">
                  <c:v>-471.40199999999999</c:v>
                </c:pt>
                <c:pt idx="40986" formatCode="General">
                  <c:v>-470.26600000000002</c:v>
                </c:pt>
                <c:pt idx="40987" formatCode="General">
                  <c:v>-469.28100000000001</c:v>
                </c:pt>
                <c:pt idx="40988" formatCode="General">
                  <c:v>-468.48399999999998</c:v>
                </c:pt>
                <c:pt idx="40989" formatCode="General">
                  <c:v>-467.76900000000001</c:v>
                </c:pt>
                <c:pt idx="40990" formatCode="General">
                  <c:v>-467.024</c:v>
                </c:pt>
                <c:pt idx="40991" formatCode="General">
                  <c:v>-466.17899999999997</c:v>
                </c:pt>
                <c:pt idx="40992" formatCode="General">
                  <c:v>-465.23599999999999</c:v>
                </c:pt>
                <c:pt idx="40993" formatCode="General">
                  <c:v>-464.21100000000001</c:v>
                </c:pt>
                <c:pt idx="40994" formatCode="General">
                  <c:v>-463.1</c:v>
                </c:pt>
                <c:pt idx="40995" formatCode="General">
                  <c:v>-461.86799999999999</c:v>
                </c:pt>
                <c:pt idx="40996" formatCode="General">
                  <c:v>-460.435</c:v>
                </c:pt>
                <c:pt idx="40997" formatCode="General">
                  <c:v>-458.71100000000001</c:v>
                </c:pt>
                <c:pt idx="40998" formatCode="General">
                  <c:v>-456.62200000000001</c:v>
                </c:pt>
                <c:pt idx="40999" formatCode="General">
                  <c:v>-454.06099999999998</c:v>
                </c:pt>
                <c:pt idx="41000" formatCode="General">
                  <c:v>-450.947</c:v>
                </c:pt>
                <c:pt idx="41001" formatCode="General">
                  <c:v>-447.30700000000002</c:v>
                </c:pt>
                <c:pt idx="41002" formatCode="General">
                  <c:v>-443.23200000000003</c:v>
                </c:pt>
                <c:pt idx="41003" formatCode="General">
                  <c:v>-438.85199999999998</c:v>
                </c:pt>
                <c:pt idx="41004" formatCode="General">
                  <c:v>-434.27300000000002</c:v>
                </c:pt>
                <c:pt idx="41005" formatCode="General">
                  <c:v>-429.57</c:v>
                </c:pt>
                <c:pt idx="41006" formatCode="General">
                  <c:v>-424.82900000000001</c:v>
                </c:pt>
                <c:pt idx="41007" formatCode="General">
                  <c:v>-420.13099999999997</c:v>
                </c:pt>
                <c:pt idx="41008" formatCode="General">
                  <c:v>-415.52699999999999</c:v>
                </c:pt>
                <c:pt idx="41009" formatCode="General">
                  <c:v>-411.03199999999998</c:v>
                </c:pt>
                <c:pt idx="41010" formatCode="General">
                  <c:v>-406.61500000000001</c:v>
                </c:pt>
                <c:pt idx="41011" formatCode="General">
                  <c:v>-402.25900000000001</c:v>
                </c:pt>
                <c:pt idx="41012" formatCode="General">
                  <c:v>-397.96600000000001</c:v>
                </c:pt>
                <c:pt idx="41013" formatCode="General">
                  <c:v>-393.74900000000002</c:v>
                </c:pt>
                <c:pt idx="41014" formatCode="General">
                  <c:v>-389.61200000000002</c:v>
                </c:pt>
                <c:pt idx="41015" formatCode="General">
                  <c:v>-385.536</c:v>
                </c:pt>
                <c:pt idx="41016" formatCode="General">
                  <c:v>-381.49900000000002</c:v>
                </c:pt>
                <c:pt idx="41017" formatCode="General">
                  <c:v>-377.48</c:v>
                </c:pt>
                <c:pt idx="41018" formatCode="General">
                  <c:v>-373.48500000000001</c:v>
                </c:pt>
                <c:pt idx="41019" formatCode="General">
                  <c:v>-369.52699999999999</c:v>
                </c:pt>
                <c:pt idx="41020" formatCode="General">
                  <c:v>-365.59300000000002</c:v>
                </c:pt>
                <c:pt idx="41021" formatCode="General">
                  <c:v>-361.64699999999999</c:v>
                </c:pt>
                <c:pt idx="41022" formatCode="General">
                  <c:v>-357.61399999999998</c:v>
                </c:pt>
                <c:pt idx="41023" formatCode="General">
                  <c:v>-353.49900000000002</c:v>
                </c:pt>
                <c:pt idx="41024" formatCode="General">
                  <c:v>-349.38099999999997</c:v>
                </c:pt>
                <c:pt idx="41025" formatCode="General">
                  <c:v>-345.25599999999997</c:v>
                </c:pt>
                <c:pt idx="41026" formatCode="General">
                  <c:v>-341.08600000000001</c:v>
                </c:pt>
                <c:pt idx="41027" formatCode="General">
                  <c:v>-336.82299999999998</c:v>
                </c:pt>
                <c:pt idx="41028" formatCode="General">
                  <c:v>-332.44499999999999</c:v>
                </c:pt>
                <c:pt idx="41029" formatCode="General">
                  <c:v>-327.98</c:v>
                </c:pt>
                <c:pt idx="41030" formatCode="General">
                  <c:v>-323.48700000000002</c:v>
                </c:pt>
                <c:pt idx="41031" formatCode="General">
                  <c:v>-319.024</c:v>
                </c:pt>
                <c:pt idx="41032" formatCode="General">
                  <c:v>-314.51799999999997</c:v>
                </c:pt>
                <c:pt idx="41033" formatCode="General">
                  <c:v>-309.83800000000002</c:v>
                </c:pt>
                <c:pt idx="41034" formatCode="General">
                  <c:v>-304.87700000000001</c:v>
                </c:pt>
                <c:pt idx="41035" formatCode="General">
                  <c:v>-299.61</c:v>
                </c:pt>
                <c:pt idx="41036" formatCode="General">
                  <c:v>-294.15600000000001</c:v>
                </c:pt>
                <c:pt idx="41037" formatCode="General">
                  <c:v>-288.637</c:v>
                </c:pt>
                <c:pt idx="41038" formatCode="General">
                  <c:v>-283.13400000000001</c:v>
                </c:pt>
                <c:pt idx="41039" formatCode="General">
                  <c:v>-277.65600000000001</c:v>
                </c:pt>
                <c:pt idx="41040" formatCode="General">
                  <c:v>-272.15699999999998</c:v>
                </c:pt>
                <c:pt idx="41041" formatCode="General">
                  <c:v>-266.50099999999998</c:v>
                </c:pt>
                <c:pt idx="41042" formatCode="General">
                  <c:v>-260.57900000000001</c:v>
                </c:pt>
                <c:pt idx="41043" formatCode="General">
                  <c:v>-254.40600000000001</c:v>
                </c:pt>
                <c:pt idx="41044" formatCode="General">
                  <c:v>-248.054</c:v>
                </c:pt>
                <c:pt idx="41045" formatCode="General">
                  <c:v>-241.62700000000001</c:v>
                </c:pt>
                <c:pt idx="41046" formatCode="General">
                  <c:v>-235.19399999999999</c:v>
                </c:pt>
                <c:pt idx="41047" formatCode="General">
                  <c:v>-228.755</c:v>
                </c:pt>
                <c:pt idx="41048" formatCode="General">
                  <c:v>-222.19</c:v>
                </c:pt>
                <c:pt idx="41049" formatCode="General">
                  <c:v>-215.441</c:v>
                </c:pt>
                <c:pt idx="41050" formatCode="General">
                  <c:v>-208.565</c:v>
                </c:pt>
                <c:pt idx="41051" formatCode="General">
                  <c:v>-201.61600000000001</c:v>
                </c:pt>
                <c:pt idx="41052" formatCode="General">
                  <c:v>-194.62899999999999</c:v>
                </c:pt>
                <c:pt idx="41053" formatCode="General">
                  <c:v>-187.57900000000001</c:v>
                </c:pt>
                <c:pt idx="41054" formatCode="General">
                  <c:v>-180.41300000000001</c:v>
                </c:pt>
                <c:pt idx="41055" formatCode="General">
                  <c:v>-173.03299999999999</c:v>
                </c:pt>
                <c:pt idx="41056" formatCode="General">
                  <c:v>-165.40199999999999</c:v>
                </c:pt>
                <c:pt idx="41057" formatCode="General">
                  <c:v>-157.59</c:v>
                </c:pt>
                <c:pt idx="41058" formatCode="General">
                  <c:v>-149.75700000000001</c:v>
                </c:pt>
                <c:pt idx="41059" formatCode="General">
                  <c:v>-142.07400000000001</c:v>
                </c:pt>
                <c:pt idx="41060" formatCode="General">
                  <c:v>-134.63900000000001</c:v>
                </c:pt>
                <c:pt idx="41061" formatCode="General">
                  <c:v>-127.47799999999999</c:v>
                </c:pt>
                <c:pt idx="41062" formatCode="General">
                  <c:v>-120.46599999999999</c:v>
                </c:pt>
                <c:pt idx="41063" formatCode="General">
                  <c:v>-113.46299999999999</c:v>
                </c:pt>
                <c:pt idx="41064" formatCode="General">
                  <c:v>-106.379</c:v>
                </c:pt>
                <c:pt idx="41065" formatCode="General">
                  <c:v>-99.346500000000006</c:v>
                </c:pt>
                <c:pt idx="41066" formatCode="General">
                  <c:v>-92.593599999999995</c:v>
                </c:pt>
                <c:pt idx="41067" formatCode="General">
                  <c:v>-86.168899999999994</c:v>
                </c:pt>
                <c:pt idx="41068" formatCode="General">
                  <c:v>-80.003299999999996</c:v>
                </c:pt>
                <c:pt idx="41069" formatCode="General">
                  <c:v>-73.942999999999998</c:v>
                </c:pt>
                <c:pt idx="41070" formatCode="General">
                  <c:v>-67.872200000000007</c:v>
                </c:pt>
                <c:pt idx="41071" formatCode="General">
                  <c:v>-61.748699999999999</c:v>
                </c:pt>
                <c:pt idx="41072" formatCode="General">
                  <c:v>-55.653700000000001</c:v>
                </c:pt>
                <c:pt idx="41073" formatCode="General">
                  <c:v>-49.702500000000001</c:v>
                </c:pt>
                <c:pt idx="41074" formatCode="General">
                  <c:v>-43.939399999999999</c:v>
                </c:pt>
                <c:pt idx="41075" formatCode="General">
                  <c:v>-38.348399999999998</c:v>
                </c:pt>
                <c:pt idx="41076" formatCode="General">
                  <c:v>-32.7986</c:v>
                </c:pt>
                <c:pt idx="41077" formatCode="General">
                  <c:v>-27.239899999999999</c:v>
                </c:pt>
                <c:pt idx="41078" formatCode="General">
                  <c:v>-21.736799999999999</c:v>
                </c:pt>
                <c:pt idx="41079" formatCode="General">
                  <c:v>-16.294699999999999</c:v>
                </c:pt>
                <c:pt idx="41080" formatCode="General">
                  <c:v>-10.8704</c:v>
                </c:pt>
                <c:pt idx="41081" formatCode="General">
                  <c:v>-5.3877699999999997</c:v>
                </c:pt>
                <c:pt idx="41082" formatCode="General">
                  <c:v>0.25096000000000002</c:v>
                </c:pt>
                <c:pt idx="41083" formatCode="General">
                  <c:v>6.1362100000000002</c:v>
                </c:pt>
                <c:pt idx="41084" formatCode="General">
                  <c:v>12.349399999999999</c:v>
                </c:pt>
                <c:pt idx="41085" formatCode="General">
                  <c:v>18.9405</c:v>
                </c:pt>
                <c:pt idx="41086" formatCode="General">
                  <c:v>25.922899999999998</c:v>
                </c:pt>
                <c:pt idx="41087" formatCode="General">
                  <c:v>33.277799999999999</c:v>
                </c:pt>
                <c:pt idx="41088" formatCode="General">
                  <c:v>40.914200000000001</c:v>
                </c:pt>
                <c:pt idx="41089" formatCode="General">
                  <c:v>48.739400000000003</c:v>
                </c:pt>
                <c:pt idx="41090" formatCode="General">
                  <c:v>56.720100000000002</c:v>
                </c:pt>
                <c:pt idx="41091" formatCode="General">
                  <c:v>64.796099999999996</c:v>
                </c:pt>
                <c:pt idx="41092" formatCode="General">
                  <c:v>72.896600000000007</c:v>
                </c:pt>
                <c:pt idx="41093" formatCode="General">
                  <c:v>80.8536</c:v>
                </c:pt>
                <c:pt idx="41094" formatCode="General">
                  <c:v>88.514799999999994</c:v>
                </c:pt>
                <c:pt idx="41095" formatCode="General">
                  <c:v>95.885599999999997</c:v>
                </c:pt>
                <c:pt idx="41096" formatCode="General">
                  <c:v>102.937</c:v>
                </c:pt>
                <c:pt idx="41097" formatCode="General">
                  <c:v>109.57299999999999</c:v>
                </c:pt>
                <c:pt idx="41098" formatCode="General">
                  <c:v>115.795</c:v>
                </c:pt>
                <c:pt idx="41099" formatCode="General">
                  <c:v>121.68300000000001</c:v>
                </c:pt>
                <c:pt idx="41100" formatCode="General">
                  <c:v>127.43899999999999</c:v>
                </c:pt>
                <c:pt idx="41101" formatCode="General">
                  <c:v>133.268</c:v>
                </c:pt>
                <c:pt idx="41102" formatCode="General">
                  <c:v>139.21199999999999</c:v>
                </c:pt>
                <c:pt idx="41103" formatCode="General">
                  <c:v>145.18100000000001</c:v>
                </c:pt>
                <c:pt idx="41104" formatCode="General">
                  <c:v>150.988</c:v>
                </c:pt>
                <c:pt idx="41105" formatCode="General">
                  <c:v>156.56299999999999</c:v>
                </c:pt>
                <c:pt idx="41106" formatCode="General">
                  <c:v>161.92599999999999</c:v>
                </c:pt>
                <c:pt idx="41107" formatCode="General">
                  <c:v>167.125</c:v>
                </c:pt>
                <c:pt idx="41108" formatCode="General">
                  <c:v>172.21700000000001</c:v>
                </c:pt>
                <c:pt idx="41109" formatCode="General">
                  <c:v>177.233</c:v>
                </c:pt>
                <c:pt idx="41110" formatCode="General">
                  <c:v>182.26400000000001</c:v>
                </c:pt>
                <c:pt idx="41111" formatCode="General">
                  <c:v>187.45500000000001</c:v>
                </c:pt>
                <c:pt idx="41112" formatCode="General">
                  <c:v>192.876</c:v>
                </c:pt>
                <c:pt idx="41113" formatCode="General">
                  <c:v>198.53100000000001</c:v>
                </c:pt>
                <c:pt idx="41114" formatCode="General">
                  <c:v>204.4</c:v>
                </c:pt>
                <c:pt idx="41115" formatCode="General">
                  <c:v>210.44800000000001</c:v>
                </c:pt>
                <c:pt idx="41116" formatCode="General">
                  <c:v>216.64</c:v>
                </c:pt>
                <c:pt idx="41117" formatCode="General">
                  <c:v>222.95500000000001</c:v>
                </c:pt>
                <c:pt idx="41118" formatCode="General">
                  <c:v>229.39400000000001</c:v>
                </c:pt>
                <c:pt idx="41119" formatCode="General">
                  <c:v>235.99600000000001</c:v>
                </c:pt>
                <c:pt idx="41120" formatCode="General">
                  <c:v>242.809</c:v>
                </c:pt>
                <c:pt idx="41121" formatCode="General">
                  <c:v>249.851</c:v>
                </c:pt>
                <c:pt idx="41122" formatCode="General">
                  <c:v>257.07400000000001</c:v>
                </c:pt>
                <c:pt idx="41123" formatCode="General">
                  <c:v>264.34199999999998</c:v>
                </c:pt>
                <c:pt idx="41124" formatCode="General">
                  <c:v>271.45699999999999</c:v>
                </c:pt>
                <c:pt idx="41125" formatCode="General">
                  <c:v>278.23500000000001</c:v>
                </c:pt>
                <c:pt idx="41126" formatCode="General">
                  <c:v>284.60300000000001</c:v>
                </c:pt>
                <c:pt idx="41127" formatCode="General">
                  <c:v>290.55500000000001</c:v>
                </c:pt>
                <c:pt idx="41128" formatCode="General">
                  <c:v>296.13</c:v>
                </c:pt>
                <c:pt idx="41129" formatCode="General">
                  <c:v>301.34100000000001</c:v>
                </c:pt>
                <c:pt idx="41130" formatCode="General">
                  <c:v>306.12599999999998</c:v>
                </c:pt>
                <c:pt idx="41131" formatCode="General">
                  <c:v>310.47699999999998</c:v>
                </c:pt>
                <c:pt idx="41132" formatCode="General">
                  <c:v>314.45</c:v>
                </c:pt>
                <c:pt idx="41133" formatCode="General">
                  <c:v>318.04500000000002</c:v>
                </c:pt>
                <c:pt idx="41134" formatCode="General">
                  <c:v>321.24200000000002</c:v>
                </c:pt>
                <c:pt idx="41135" formatCode="General">
                  <c:v>324.04000000000002</c:v>
                </c:pt>
                <c:pt idx="41136" formatCode="General">
                  <c:v>326.51</c:v>
                </c:pt>
                <c:pt idx="41137" formatCode="General">
                  <c:v>328.79899999999998</c:v>
                </c:pt>
                <c:pt idx="41138" formatCode="General">
                  <c:v>330.98200000000003</c:v>
                </c:pt>
                <c:pt idx="41139" formatCode="General">
                  <c:v>333.06200000000001</c:v>
                </c:pt>
                <c:pt idx="41140" formatCode="General">
                  <c:v>335.02300000000002</c:v>
                </c:pt>
                <c:pt idx="41141" formatCode="General">
                  <c:v>336.84100000000001</c:v>
                </c:pt>
                <c:pt idx="41142" formatCode="General">
                  <c:v>338.50400000000002</c:v>
                </c:pt>
                <c:pt idx="41143" formatCode="General">
                  <c:v>339.995</c:v>
                </c:pt>
                <c:pt idx="41144" formatCode="General">
                  <c:v>341.31200000000001</c:v>
                </c:pt>
                <c:pt idx="41145" formatCode="General">
                  <c:v>342.55900000000003</c:v>
                </c:pt>
                <c:pt idx="41146" formatCode="General">
                  <c:v>343.87900000000002</c:v>
                </c:pt>
                <c:pt idx="41147" formatCode="General">
                  <c:v>345.363</c:v>
                </c:pt>
                <c:pt idx="41148" formatCode="General">
                  <c:v>347.06099999999998</c:v>
                </c:pt>
                <c:pt idx="41149" formatCode="General">
                  <c:v>348.94600000000003</c:v>
                </c:pt>
                <c:pt idx="41150" formatCode="General">
                  <c:v>351.00700000000001</c:v>
                </c:pt>
                <c:pt idx="41151" formatCode="General">
                  <c:v>353.27499999999998</c:v>
                </c:pt>
                <c:pt idx="41152" formatCode="General">
                  <c:v>355.77499999999998</c:v>
                </c:pt>
                <c:pt idx="41153" formatCode="General">
                  <c:v>358.52199999999999</c:v>
                </c:pt>
                <c:pt idx="41154" formatCode="General">
                  <c:v>361.42899999999997</c:v>
                </c:pt>
                <c:pt idx="41155" formatCode="General">
                  <c:v>364.36700000000002</c:v>
                </c:pt>
                <c:pt idx="41156" formatCode="General">
                  <c:v>367.23700000000002</c:v>
                </c:pt>
                <c:pt idx="41157" formatCode="General">
                  <c:v>369.95299999999997</c:v>
                </c:pt>
                <c:pt idx="41158" formatCode="General">
                  <c:v>372.471</c:v>
                </c:pt>
                <c:pt idx="41159" formatCode="General">
                  <c:v>374.89800000000002</c:v>
                </c:pt>
                <c:pt idx="41160" formatCode="General">
                  <c:v>377.38400000000001</c:v>
                </c:pt>
                <c:pt idx="41161" formatCode="General">
                  <c:v>379.95600000000002</c:v>
                </c:pt>
                <c:pt idx="41162" formatCode="General">
                  <c:v>382.61</c:v>
                </c:pt>
                <c:pt idx="41163" formatCode="General">
                  <c:v>385.32799999999997</c:v>
                </c:pt>
                <c:pt idx="41164" formatCode="General">
                  <c:v>388.08499999999998</c:v>
                </c:pt>
                <c:pt idx="41165" formatCode="General">
                  <c:v>390.85500000000002</c:v>
                </c:pt>
                <c:pt idx="41166" formatCode="General">
                  <c:v>393.548</c:v>
                </c:pt>
                <c:pt idx="41167" formatCode="General">
                  <c:v>396.02499999999998</c:v>
                </c:pt>
                <c:pt idx="41168" formatCode="General">
                  <c:v>398.08100000000002</c:v>
                </c:pt>
                <c:pt idx="41169" formatCode="General">
                  <c:v>399.65199999999999</c:v>
                </c:pt>
                <c:pt idx="41170" formatCode="General">
                  <c:v>400.93799999999999</c:v>
                </c:pt>
                <c:pt idx="41171" formatCode="General">
                  <c:v>402.1</c:v>
                </c:pt>
                <c:pt idx="41172" formatCode="General">
                  <c:v>403.19099999999997</c:v>
                </c:pt>
                <c:pt idx="41173" formatCode="General">
                  <c:v>404.358</c:v>
                </c:pt>
                <c:pt idx="41174" formatCode="General">
                  <c:v>405.75200000000001</c:v>
                </c:pt>
                <c:pt idx="41175" formatCode="General">
                  <c:v>407.40899999999999</c:v>
                </c:pt>
                <c:pt idx="41176" formatCode="General">
                  <c:v>409.34100000000001</c:v>
                </c:pt>
                <c:pt idx="41177" formatCode="General">
                  <c:v>411.56200000000001</c:v>
                </c:pt>
                <c:pt idx="41178" formatCode="General">
                  <c:v>414.02</c:v>
                </c:pt>
                <c:pt idx="41179" formatCode="General">
                  <c:v>416.63299999999998</c:v>
                </c:pt>
                <c:pt idx="41180" formatCode="General">
                  <c:v>419.35500000000002</c:v>
                </c:pt>
                <c:pt idx="41181" formatCode="General">
                  <c:v>422.14699999999999</c:v>
                </c:pt>
                <c:pt idx="41182" formatCode="General">
                  <c:v>424.928</c:v>
                </c:pt>
                <c:pt idx="41183" formatCode="General">
                  <c:v>427.56900000000002</c:v>
                </c:pt>
                <c:pt idx="41184" formatCode="General">
                  <c:v>429.9</c:v>
                </c:pt>
                <c:pt idx="41185" formatCode="General">
                  <c:v>431.76900000000001</c:v>
                </c:pt>
                <c:pt idx="41186" formatCode="General">
                  <c:v>433.07600000000002</c:v>
                </c:pt>
                <c:pt idx="41187" formatCode="General">
                  <c:v>433.84300000000002</c:v>
                </c:pt>
                <c:pt idx="41188" formatCode="General">
                  <c:v>434.13</c:v>
                </c:pt>
                <c:pt idx="41189" formatCode="General">
                  <c:v>433.93299999999999</c:v>
                </c:pt>
                <c:pt idx="41190" formatCode="General">
                  <c:v>433.31900000000002</c:v>
                </c:pt>
                <c:pt idx="41191" formatCode="General">
                  <c:v>432.43299999999999</c:v>
                </c:pt>
                <c:pt idx="41192" formatCode="General">
                  <c:v>431.31299999999999</c:v>
                </c:pt>
                <c:pt idx="41193" formatCode="General">
                  <c:v>429.92899999999997</c:v>
                </c:pt>
                <c:pt idx="41194" formatCode="General">
                  <c:v>428.37799999999999</c:v>
                </c:pt>
                <c:pt idx="41195" formatCode="General">
                  <c:v>426.78</c:v>
                </c:pt>
                <c:pt idx="41196" formatCode="General">
                  <c:v>425.17899999999997</c:v>
                </c:pt>
                <c:pt idx="41197" formatCode="General">
                  <c:v>423.62400000000002</c:v>
                </c:pt>
                <c:pt idx="41198" formatCode="General">
                  <c:v>422.16800000000001</c:v>
                </c:pt>
                <c:pt idx="41199" formatCode="General">
                  <c:v>420.774</c:v>
                </c:pt>
                <c:pt idx="41200" formatCode="General">
                  <c:v>419.35500000000002</c:v>
                </c:pt>
                <c:pt idx="41201" formatCode="General">
                  <c:v>417.89100000000002</c:v>
                </c:pt>
                <c:pt idx="41202" formatCode="General">
                  <c:v>416.43299999999999</c:v>
                </c:pt>
                <c:pt idx="41203" formatCode="General">
                  <c:v>415.10399999999998</c:v>
                </c:pt>
                <c:pt idx="41204" formatCode="General">
                  <c:v>413.90800000000002</c:v>
                </c:pt>
                <c:pt idx="41205" formatCode="General">
                  <c:v>412.69900000000001</c:v>
                </c:pt>
                <c:pt idx="41206" formatCode="General">
                  <c:v>411.322</c:v>
                </c:pt>
                <c:pt idx="41207" formatCode="General">
                  <c:v>409.661</c:v>
                </c:pt>
                <c:pt idx="41208" formatCode="General">
                  <c:v>407.63299999999998</c:v>
                </c:pt>
                <c:pt idx="41209" formatCode="General">
                  <c:v>405.22199999999998</c:v>
                </c:pt>
                <c:pt idx="41210" formatCode="General">
                  <c:v>402.56099999999998</c:v>
                </c:pt>
                <c:pt idx="41211" formatCode="General">
                  <c:v>399.83</c:v>
                </c:pt>
                <c:pt idx="41212" formatCode="General">
                  <c:v>397.15300000000002</c:v>
                </c:pt>
                <c:pt idx="41213" formatCode="General">
                  <c:v>394.58600000000001</c:v>
                </c:pt>
                <c:pt idx="41214" formatCode="General">
                  <c:v>392.137</c:v>
                </c:pt>
                <c:pt idx="41215" formatCode="General">
                  <c:v>389.726</c:v>
                </c:pt>
                <c:pt idx="41216" formatCode="General">
                  <c:v>387.27199999999999</c:v>
                </c:pt>
                <c:pt idx="41217" formatCode="General">
                  <c:v>384.774</c:v>
                </c:pt>
                <c:pt idx="41218" formatCode="General">
                  <c:v>382.274</c:v>
                </c:pt>
                <c:pt idx="41219" formatCode="General">
                  <c:v>379.84399999999999</c:v>
                </c:pt>
                <c:pt idx="41220" formatCode="General">
                  <c:v>377.50799999999998</c:v>
                </c:pt>
                <c:pt idx="41221" formatCode="General">
                  <c:v>375.24700000000001</c:v>
                </c:pt>
                <c:pt idx="41222" formatCode="General">
                  <c:v>373.02499999999998</c:v>
                </c:pt>
                <c:pt idx="41223" formatCode="General">
                  <c:v>370.834</c:v>
                </c:pt>
                <c:pt idx="41224" formatCode="General">
                  <c:v>368.72</c:v>
                </c:pt>
                <c:pt idx="41225" formatCode="General">
                  <c:v>366.68200000000002</c:v>
                </c:pt>
                <c:pt idx="41226" formatCode="General">
                  <c:v>364.67899999999997</c:v>
                </c:pt>
                <c:pt idx="41227" formatCode="General">
                  <c:v>362.654</c:v>
                </c:pt>
                <c:pt idx="41228" formatCode="General">
                  <c:v>360.53300000000002</c:v>
                </c:pt>
                <c:pt idx="41229" formatCode="General">
                  <c:v>358.15300000000002</c:v>
                </c:pt>
                <c:pt idx="41230" formatCode="General">
                  <c:v>355.33300000000003</c:v>
                </c:pt>
                <c:pt idx="41231" formatCode="General">
                  <c:v>351.94499999999999</c:v>
                </c:pt>
                <c:pt idx="41232" formatCode="General">
                  <c:v>348.01100000000002</c:v>
                </c:pt>
                <c:pt idx="41233" formatCode="General">
                  <c:v>343.69600000000003</c:v>
                </c:pt>
                <c:pt idx="41234" formatCode="General">
                  <c:v>339.32499999999999</c:v>
                </c:pt>
                <c:pt idx="41235" formatCode="General">
                  <c:v>335.20699999999999</c:v>
                </c:pt>
                <c:pt idx="41236" formatCode="General">
                  <c:v>331.52499999999998</c:v>
                </c:pt>
                <c:pt idx="41237" formatCode="General">
                  <c:v>328.34399999999999</c:v>
                </c:pt>
                <c:pt idx="41238" formatCode="General">
                  <c:v>325.54500000000002</c:v>
                </c:pt>
                <c:pt idx="41239" formatCode="General">
                  <c:v>322.96199999999999</c:v>
                </c:pt>
                <c:pt idx="41240" formatCode="General">
                  <c:v>320.44499999999999</c:v>
                </c:pt>
                <c:pt idx="41241" formatCode="General">
                  <c:v>317.86500000000001</c:v>
                </c:pt>
                <c:pt idx="41242" formatCode="General">
                  <c:v>315.11</c:v>
                </c:pt>
                <c:pt idx="41243" formatCode="General">
                  <c:v>312.10700000000003</c:v>
                </c:pt>
                <c:pt idx="41244" formatCode="General">
                  <c:v>308.75299999999999</c:v>
                </c:pt>
                <c:pt idx="41245" formatCode="General">
                  <c:v>304.95299999999997</c:v>
                </c:pt>
                <c:pt idx="41246" formatCode="General">
                  <c:v>300.685</c:v>
                </c:pt>
                <c:pt idx="41247" formatCode="General">
                  <c:v>295.97500000000002</c:v>
                </c:pt>
                <c:pt idx="41248" formatCode="General">
                  <c:v>290.952</c:v>
                </c:pt>
                <c:pt idx="41249" formatCode="General">
                  <c:v>285.69299999999998</c:v>
                </c:pt>
                <c:pt idx="41250" formatCode="General">
                  <c:v>280.02199999999999</c:v>
                </c:pt>
                <c:pt idx="41251" formatCode="General">
                  <c:v>273.846</c:v>
                </c:pt>
                <c:pt idx="41252" formatCode="General">
                  <c:v>267.238</c:v>
                </c:pt>
                <c:pt idx="41253" formatCode="General">
                  <c:v>260.279</c:v>
                </c:pt>
                <c:pt idx="41254" formatCode="General">
                  <c:v>253.041</c:v>
                </c:pt>
                <c:pt idx="41255" formatCode="General">
                  <c:v>245.631</c:v>
                </c:pt>
                <c:pt idx="41256" formatCode="General">
                  <c:v>238.173</c:v>
                </c:pt>
                <c:pt idx="41257" formatCode="General">
                  <c:v>230.756</c:v>
                </c:pt>
                <c:pt idx="41258" formatCode="General">
                  <c:v>223.386</c:v>
                </c:pt>
                <c:pt idx="41259" formatCode="General">
                  <c:v>215.99</c:v>
                </c:pt>
                <c:pt idx="41260" formatCode="General">
                  <c:v>208.51599999999999</c:v>
                </c:pt>
                <c:pt idx="41261" formatCode="General">
                  <c:v>200.95400000000001</c:v>
                </c:pt>
                <c:pt idx="41262" formatCode="General">
                  <c:v>193.42099999999999</c:v>
                </c:pt>
                <c:pt idx="41263" formatCode="General">
                  <c:v>186.05699999999999</c:v>
                </c:pt>
                <c:pt idx="41264" formatCode="General">
                  <c:v>178.94300000000001</c:v>
                </c:pt>
                <c:pt idx="41265" formatCode="General">
                  <c:v>172.09899999999999</c:v>
                </c:pt>
                <c:pt idx="41266" formatCode="General">
                  <c:v>165.46100000000001</c:v>
                </c:pt>
                <c:pt idx="41267" formatCode="General">
                  <c:v>159.023</c:v>
                </c:pt>
                <c:pt idx="41268" formatCode="General">
                  <c:v>152.80500000000001</c:v>
                </c:pt>
                <c:pt idx="41269" formatCode="General">
                  <c:v>146.80600000000001</c:v>
                </c:pt>
                <c:pt idx="41270" formatCode="General">
                  <c:v>141.02099999999999</c:v>
                </c:pt>
                <c:pt idx="41271" formatCode="General">
                  <c:v>135.453</c:v>
                </c:pt>
                <c:pt idx="41272" formatCode="General">
                  <c:v>130.137</c:v>
                </c:pt>
                <c:pt idx="41273" formatCode="General">
                  <c:v>125.123</c:v>
                </c:pt>
                <c:pt idx="41274" formatCode="General">
                  <c:v>120.44199999999999</c:v>
                </c:pt>
                <c:pt idx="41275" formatCode="General">
                  <c:v>116.098</c:v>
                </c:pt>
                <c:pt idx="41276" formatCode="General">
                  <c:v>112.041</c:v>
                </c:pt>
                <c:pt idx="41277" formatCode="General">
                  <c:v>108.137</c:v>
                </c:pt>
                <c:pt idx="41278" formatCode="General">
                  <c:v>104.19499999999999</c:v>
                </c:pt>
                <c:pt idx="41279" formatCode="General">
                  <c:v>100.038</c:v>
                </c:pt>
                <c:pt idx="41280" formatCode="General">
                  <c:v>95.541399999999996</c:v>
                </c:pt>
                <c:pt idx="41281" formatCode="General">
                  <c:v>90.682599999999994</c:v>
                </c:pt>
                <c:pt idx="41282" formatCode="General">
                  <c:v>85.476600000000005</c:v>
                </c:pt>
                <c:pt idx="41283" formatCode="General">
                  <c:v>79.926100000000005</c:v>
                </c:pt>
                <c:pt idx="41284" formatCode="General">
                  <c:v>74.078999999999994</c:v>
                </c:pt>
                <c:pt idx="41285" formatCode="General">
                  <c:v>68.029399999999995</c:v>
                </c:pt>
                <c:pt idx="41286" formatCode="General">
                  <c:v>61.8566</c:v>
                </c:pt>
                <c:pt idx="41287" formatCode="General">
                  <c:v>55.601900000000001</c:v>
                </c:pt>
                <c:pt idx="41288" formatCode="General">
                  <c:v>49.156199999999998</c:v>
                </c:pt>
                <c:pt idx="41289" formatCode="General">
                  <c:v>42.356099999999998</c:v>
                </c:pt>
                <c:pt idx="41290" formatCode="General">
                  <c:v>35.115099999999998</c:v>
                </c:pt>
                <c:pt idx="41291" formatCode="General">
                  <c:v>27.417200000000001</c:v>
                </c:pt>
                <c:pt idx="41292" formatCode="General">
                  <c:v>19.3325</c:v>
                </c:pt>
                <c:pt idx="41293" formatCode="General">
                  <c:v>10.9979</c:v>
                </c:pt>
                <c:pt idx="41294" formatCode="General">
                  <c:v>2.56263</c:v>
                </c:pt>
                <c:pt idx="41295" formatCode="General">
                  <c:v>-5.9193100000000003</c:v>
                </c:pt>
                <c:pt idx="41296" formatCode="General">
                  <c:v>-14.432</c:v>
                </c:pt>
                <c:pt idx="41297" formatCode="General">
                  <c:v>-22.981100000000001</c:v>
                </c:pt>
                <c:pt idx="41298" formatCode="General">
                  <c:v>-31.548100000000002</c:v>
                </c:pt>
                <c:pt idx="41299" formatCode="General">
                  <c:v>-40.061599999999999</c:v>
                </c:pt>
                <c:pt idx="41300" formatCode="General">
                  <c:v>-48.371000000000002</c:v>
                </c:pt>
                <c:pt idx="41301" formatCode="General">
                  <c:v>-56.323300000000003</c:v>
                </c:pt>
                <c:pt idx="41302" formatCode="General">
                  <c:v>-63.815600000000003</c:v>
                </c:pt>
                <c:pt idx="41303" formatCode="General">
                  <c:v>-70.779200000000003</c:v>
                </c:pt>
                <c:pt idx="41304" formatCode="General">
                  <c:v>-77.220399999999998</c:v>
                </c:pt>
                <c:pt idx="41305" formatCode="General">
                  <c:v>-83.187700000000007</c:v>
                </c:pt>
                <c:pt idx="41306" formatCode="General">
                  <c:v>-88.755099999999999</c:v>
                </c:pt>
                <c:pt idx="41307" formatCode="General">
                  <c:v>-94.041700000000006</c:v>
                </c:pt>
                <c:pt idx="41308" formatCode="General">
                  <c:v>-99.1691</c:v>
                </c:pt>
                <c:pt idx="41309" formatCode="General">
                  <c:v>-104.246</c:v>
                </c:pt>
                <c:pt idx="41310" formatCode="General">
                  <c:v>-109.34</c:v>
                </c:pt>
                <c:pt idx="41311" formatCode="General">
                  <c:v>-114.437</c:v>
                </c:pt>
                <c:pt idx="41312" formatCode="General">
                  <c:v>-119.54</c:v>
                </c:pt>
                <c:pt idx="41313" formatCode="General">
                  <c:v>-124.67400000000001</c:v>
                </c:pt>
                <c:pt idx="41314" formatCode="General">
                  <c:v>-129.851</c:v>
                </c:pt>
                <c:pt idx="41315" formatCode="General">
                  <c:v>-135.071</c:v>
                </c:pt>
                <c:pt idx="41316" formatCode="General">
                  <c:v>-140.27500000000001</c:v>
                </c:pt>
                <c:pt idx="41317" formatCode="General">
                  <c:v>-145.44900000000001</c:v>
                </c:pt>
                <c:pt idx="41318" formatCode="General">
                  <c:v>-150.72200000000001</c:v>
                </c:pt>
                <c:pt idx="41319" formatCode="General">
                  <c:v>-156.18299999999999</c:v>
                </c:pt>
                <c:pt idx="41320" formatCode="General">
                  <c:v>-161.85</c:v>
                </c:pt>
                <c:pt idx="41321" formatCode="General">
                  <c:v>-167.642</c:v>
                </c:pt>
                <c:pt idx="41322" formatCode="General">
                  <c:v>-173.458</c:v>
                </c:pt>
                <c:pt idx="41323" formatCode="General">
                  <c:v>-179.315</c:v>
                </c:pt>
                <c:pt idx="41324" formatCode="General">
                  <c:v>-185.23</c:v>
                </c:pt>
                <c:pt idx="41325" formatCode="General">
                  <c:v>-191.17</c:v>
                </c:pt>
                <c:pt idx="41326" formatCode="General">
                  <c:v>-197.12899999999999</c:v>
                </c:pt>
                <c:pt idx="41327" formatCode="General">
                  <c:v>-203.125</c:v>
                </c:pt>
                <c:pt idx="41328" formatCode="General">
                  <c:v>-209.18</c:v>
                </c:pt>
                <c:pt idx="41329" formatCode="General">
                  <c:v>-215.30699999999999</c:v>
                </c:pt>
                <c:pt idx="41330" formatCode="General">
                  <c:v>-221.465</c:v>
                </c:pt>
                <c:pt idx="41331" formatCode="General">
                  <c:v>-227.63900000000001</c:v>
                </c:pt>
                <c:pt idx="41332" formatCode="General">
                  <c:v>-233.87799999999999</c:v>
                </c:pt>
                <c:pt idx="41333" formatCode="General">
                  <c:v>-240.19900000000001</c:v>
                </c:pt>
                <c:pt idx="41334" formatCode="General">
                  <c:v>-246.57</c:v>
                </c:pt>
                <c:pt idx="41335" formatCode="General">
                  <c:v>-252.85499999999999</c:v>
                </c:pt>
                <c:pt idx="41336" formatCode="General">
                  <c:v>-258.91899999999998</c:v>
                </c:pt>
                <c:pt idx="41337" formatCode="General">
                  <c:v>-264.75799999999998</c:v>
                </c:pt>
                <c:pt idx="41338" formatCode="General">
                  <c:v>-270.37299999999999</c:v>
                </c:pt>
                <c:pt idx="41339" formatCode="General">
                  <c:v>-275.76799999999997</c:v>
                </c:pt>
                <c:pt idx="41340" formatCode="General">
                  <c:v>-280.95699999999999</c:v>
                </c:pt>
                <c:pt idx="41341" formatCode="General">
                  <c:v>-285.96199999999999</c:v>
                </c:pt>
                <c:pt idx="41342" formatCode="General">
                  <c:v>-290.745</c:v>
                </c:pt>
                <c:pt idx="41343" formatCode="General">
                  <c:v>-295.27499999999998</c:v>
                </c:pt>
                <c:pt idx="41344" formatCode="General">
                  <c:v>-299.589</c:v>
                </c:pt>
                <c:pt idx="41345" formatCode="General">
                  <c:v>-303.74200000000002</c:v>
                </c:pt>
                <c:pt idx="41346" formatCode="General">
                  <c:v>-307.77800000000002</c:v>
                </c:pt>
                <c:pt idx="41347" formatCode="General">
                  <c:v>-311.76400000000001</c:v>
                </c:pt>
                <c:pt idx="41348" formatCode="General">
                  <c:v>-315.75700000000001</c:v>
                </c:pt>
                <c:pt idx="41349" formatCode="General">
                  <c:v>-319.74200000000002</c:v>
                </c:pt>
                <c:pt idx="41350" formatCode="General">
                  <c:v>-323.67200000000003</c:v>
                </c:pt>
                <c:pt idx="41351" formatCode="General">
                  <c:v>-327.48</c:v>
                </c:pt>
                <c:pt idx="41352" formatCode="General">
                  <c:v>-331.08600000000001</c:v>
                </c:pt>
                <c:pt idx="41353" formatCode="General">
                  <c:v>-334.435</c:v>
                </c:pt>
                <c:pt idx="41354" formatCode="General">
                  <c:v>-337.512</c:v>
                </c:pt>
                <c:pt idx="41355" formatCode="General">
                  <c:v>-340.33800000000002</c:v>
                </c:pt>
                <c:pt idx="41356" formatCode="General">
                  <c:v>-342.97899999999998</c:v>
                </c:pt>
                <c:pt idx="41357" formatCode="General">
                  <c:v>-345.52199999999999</c:v>
                </c:pt>
                <c:pt idx="41358" formatCode="General">
                  <c:v>-348.06299999999999</c:v>
                </c:pt>
                <c:pt idx="41359" formatCode="General">
                  <c:v>-350.67399999999998</c:v>
                </c:pt>
                <c:pt idx="41360" formatCode="General">
                  <c:v>-353.38799999999998</c:v>
                </c:pt>
                <c:pt idx="41361" formatCode="General">
                  <c:v>-356.23500000000001</c:v>
                </c:pt>
                <c:pt idx="41362" formatCode="General">
                  <c:v>-359.24200000000002</c:v>
                </c:pt>
                <c:pt idx="41363" formatCode="General">
                  <c:v>-362.41800000000001</c:v>
                </c:pt>
                <c:pt idx="41364" formatCode="General">
                  <c:v>-365.714</c:v>
                </c:pt>
                <c:pt idx="41365" formatCode="General">
                  <c:v>-368.96</c:v>
                </c:pt>
                <c:pt idx="41366" formatCode="General">
                  <c:v>-372.01400000000001</c:v>
                </c:pt>
                <c:pt idx="41367" formatCode="General">
                  <c:v>-374.834</c:v>
                </c:pt>
                <c:pt idx="41368" formatCode="General">
                  <c:v>-377.47800000000001</c:v>
                </c:pt>
                <c:pt idx="41369" formatCode="General">
                  <c:v>-380.01900000000001</c:v>
                </c:pt>
                <c:pt idx="41370" formatCode="General">
                  <c:v>-382.42700000000002</c:v>
                </c:pt>
                <c:pt idx="41371" formatCode="General">
                  <c:v>-384.64499999999998</c:v>
                </c:pt>
                <c:pt idx="41372" formatCode="General">
                  <c:v>-386.60700000000003</c:v>
                </c:pt>
                <c:pt idx="41373" formatCode="General">
                  <c:v>-388.279</c:v>
                </c:pt>
                <c:pt idx="41374" formatCode="General">
                  <c:v>-389.67399999999998</c:v>
                </c:pt>
                <c:pt idx="41375" formatCode="General">
                  <c:v>-390.90300000000002</c:v>
                </c:pt>
                <c:pt idx="41376" formatCode="General">
                  <c:v>-392.1</c:v>
                </c:pt>
                <c:pt idx="41377" formatCode="General">
                  <c:v>-393.32600000000002</c:v>
                </c:pt>
                <c:pt idx="41378" formatCode="General">
                  <c:v>-394.59199999999998</c:v>
                </c:pt>
                <c:pt idx="41379" formatCode="General">
                  <c:v>-395.86</c:v>
                </c:pt>
                <c:pt idx="41380" formatCode="General">
                  <c:v>-397.03800000000001</c:v>
                </c:pt>
                <c:pt idx="41381" formatCode="General">
                  <c:v>-398.029</c:v>
                </c:pt>
                <c:pt idx="41382" formatCode="General">
                  <c:v>-398.86500000000001</c:v>
                </c:pt>
                <c:pt idx="41383" formatCode="General">
                  <c:v>-399.61099999999999</c:v>
                </c:pt>
                <c:pt idx="41384" formatCode="General">
                  <c:v>-400.26600000000002</c:v>
                </c:pt>
                <c:pt idx="41385" formatCode="General">
                  <c:v>-400.86399999999998</c:v>
                </c:pt>
                <c:pt idx="41386" formatCode="General">
                  <c:v>-401.49200000000002</c:v>
                </c:pt>
                <c:pt idx="41387" formatCode="General">
                  <c:v>-402.18400000000003</c:v>
                </c:pt>
                <c:pt idx="41388" formatCode="General">
                  <c:v>-402.91199999999998</c:v>
                </c:pt>
                <c:pt idx="41389" formatCode="General">
                  <c:v>-403.65199999999999</c:v>
                </c:pt>
                <c:pt idx="41390" formatCode="General">
                  <c:v>-404.38499999999999</c:v>
                </c:pt>
                <c:pt idx="41391" formatCode="General">
                  <c:v>-405.09199999999998</c:v>
                </c:pt>
                <c:pt idx="41392" formatCode="General">
                  <c:v>-405.76900000000001</c:v>
                </c:pt>
                <c:pt idx="41393" formatCode="General">
                  <c:v>-406.43099999999998</c:v>
                </c:pt>
                <c:pt idx="41394" formatCode="General">
                  <c:v>-407.11900000000003</c:v>
                </c:pt>
                <c:pt idx="41395" formatCode="General">
                  <c:v>-407.875</c:v>
                </c:pt>
                <c:pt idx="41396" formatCode="General">
                  <c:v>-408.67899999999997</c:v>
                </c:pt>
                <c:pt idx="41397" formatCode="General">
                  <c:v>-409.47399999999999</c:v>
                </c:pt>
                <c:pt idx="41398" formatCode="General">
                  <c:v>-410.15699999999998</c:v>
                </c:pt>
                <c:pt idx="41399" formatCode="General">
                  <c:v>-410.64499999999998</c:v>
                </c:pt>
                <c:pt idx="41400" formatCode="General">
                  <c:v>-410.93400000000003</c:v>
                </c:pt>
                <c:pt idx="41401" formatCode="General">
                  <c:v>-411.048</c:v>
                </c:pt>
                <c:pt idx="41402" formatCode="General">
                  <c:v>-411.04500000000002</c:v>
                </c:pt>
                <c:pt idx="41403" formatCode="General">
                  <c:v>-411.19299999999998</c:v>
                </c:pt>
                <c:pt idx="41404" formatCode="General">
                  <c:v>-411.71699999999998</c:v>
                </c:pt>
                <c:pt idx="41405" formatCode="General">
                  <c:v>-412.53899999999999</c:v>
                </c:pt>
                <c:pt idx="41406" formatCode="General">
                  <c:v>-413.50599999999997</c:v>
                </c:pt>
                <c:pt idx="41407" formatCode="General">
                  <c:v>-414.44</c:v>
                </c:pt>
                <c:pt idx="41408" formatCode="General">
                  <c:v>-415.22899999999998</c:v>
                </c:pt>
                <c:pt idx="41409" formatCode="General">
                  <c:v>-415.81700000000001</c:v>
                </c:pt>
                <c:pt idx="41410" formatCode="General">
                  <c:v>-416.13099999999997</c:v>
                </c:pt>
                <c:pt idx="41411" formatCode="General">
                  <c:v>-416.089</c:v>
                </c:pt>
                <c:pt idx="41412" formatCode="General">
                  <c:v>-415.61099999999999</c:v>
                </c:pt>
                <c:pt idx="41413" formatCode="General">
                  <c:v>-414.71899999999999</c:v>
                </c:pt>
                <c:pt idx="41414" formatCode="General">
                  <c:v>-413.512</c:v>
                </c:pt>
                <c:pt idx="41415" formatCode="General">
                  <c:v>-412.15499999999997</c:v>
                </c:pt>
                <c:pt idx="41416" formatCode="General">
                  <c:v>-410.81</c:v>
                </c:pt>
                <c:pt idx="41417" formatCode="General">
                  <c:v>-409.55900000000003</c:v>
                </c:pt>
                <c:pt idx="41418" formatCode="General">
                  <c:v>-408.43900000000002</c:v>
                </c:pt>
                <c:pt idx="41419" formatCode="General">
                  <c:v>-407.38799999999998</c:v>
                </c:pt>
                <c:pt idx="41420" formatCode="General">
                  <c:v>-406.36599999999999</c:v>
                </c:pt>
                <c:pt idx="41421" formatCode="General">
                  <c:v>-405.37099999999998</c:v>
                </c:pt>
                <c:pt idx="41422" formatCode="General">
                  <c:v>-404.363</c:v>
                </c:pt>
                <c:pt idx="41423" formatCode="General">
                  <c:v>-403.30799999999999</c:v>
                </c:pt>
                <c:pt idx="41424" formatCode="General">
                  <c:v>-402.24700000000001</c:v>
                </c:pt>
                <c:pt idx="41425" formatCode="General">
                  <c:v>-401.20699999999999</c:v>
                </c:pt>
                <c:pt idx="41426" formatCode="General">
                  <c:v>-400.18</c:v>
                </c:pt>
                <c:pt idx="41427" formatCode="General">
                  <c:v>-399.2</c:v>
                </c:pt>
                <c:pt idx="41428" formatCode="General">
                  <c:v>-398.32900000000001</c:v>
                </c:pt>
                <c:pt idx="41429" formatCode="General">
                  <c:v>-397.59</c:v>
                </c:pt>
                <c:pt idx="41430" formatCode="General">
                  <c:v>-396.976</c:v>
                </c:pt>
                <c:pt idx="41431" formatCode="General">
                  <c:v>-396.423</c:v>
                </c:pt>
                <c:pt idx="41432" formatCode="General">
                  <c:v>-395.834</c:v>
                </c:pt>
                <c:pt idx="41433" formatCode="General">
                  <c:v>-395.12400000000002</c:v>
                </c:pt>
                <c:pt idx="41434" formatCode="General">
                  <c:v>-394.13900000000001</c:v>
                </c:pt>
                <c:pt idx="41435" formatCode="General">
                  <c:v>-392.71800000000002</c:v>
                </c:pt>
                <c:pt idx="41436" formatCode="General">
                  <c:v>-390.79700000000003</c:v>
                </c:pt>
                <c:pt idx="41437" formatCode="General">
                  <c:v>-388.37</c:v>
                </c:pt>
                <c:pt idx="41438" formatCode="General">
                  <c:v>-385.529</c:v>
                </c:pt>
                <c:pt idx="41439" formatCode="General">
                  <c:v>-382.37</c:v>
                </c:pt>
                <c:pt idx="41440" formatCode="General">
                  <c:v>-378.94600000000003</c:v>
                </c:pt>
                <c:pt idx="41441" formatCode="General">
                  <c:v>-375.31099999999998</c:v>
                </c:pt>
                <c:pt idx="41442" formatCode="General">
                  <c:v>-371.53199999999998</c:v>
                </c:pt>
                <c:pt idx="41443" formatCode="General">
                  <c:v>-367.78899999999999</c:v>
                </c:pt>
                <c:pt idx="41444" formatCode="General">
                  <c:v>-364.19</c:v>
                </c:pt>
                <c:pt idx="41445" formatCode="General">
                  <c:v>-360.60899999999998</c:v>
                </c:pt>
                <c:pt idx="41446" formatCode="General">
                  <c:v>-356.90499999999997</c:v>
                </c:pt>
                <c:pt idx="41447" formatCode="General">
                  <c:v>-352.98899999999998</c:v>
                </c:pt>
                <c:pt idx="41448" formatCode="General">
                  <c:v>-348.74799999999999</c:v>
                </c:pt>
                <c:pt idx="41449" formatCode="General">
                  <c:v>-344.09100000000001</c:v>
                </c:pt>
                <c:pt idx="41450" formatCode="General">
                  <c:v>-339.03100000000001</c:v>
                </c:pt>
                <c:pt idx="41451" formatCode="General">
                  <c:v>-333.62900000000002</c:v>
                </c:pt>
                <c:pt idx="41452" formatCode="General">
                  <c:v>-327.97899999999998</c:v>
                </c:pt>
                <c:pt idx="41453" formatCode="General">
                  <c:v>-322.22699999999998</c:v>
                </c:pt>
                <c:pt idx="41454" formatCode="General">
                  <c:v>-316.524</c:v>
                </c:pt>
                <c:pt idx="41455" formatCode="General">
                  <c:v>-310.91899999999998</c:v>
                </c:pt>
                <c:pt idx="41456" formatCode="General">
                  <c:v>-305.392</c:v>
                </c:pt>
                <c:pt idx="41457" formatCode="General">
                  <c:v>-299.96800000000002</c:v>
                </c:pt>
                <c:pt idx="41458" formatCode="General">
                  <c:v>-294.63400000000001</c:v>
                </c:pt>
                <c:pt idx="41459" formatCode="General">
                  <c:v>-289.315</c:v>
                </c:pt>
                <c:pt idx="41460" formatCode="General">
                  <c:v>-283.94099999999997</c:v>
                </c:pt>
                <c:pt idx="41461" formatCode="General">
                  <c:v>-278.483</c:v>
                </c:pt>
                <c:pt idx="41462" formatCode="General">
                  <c:v>-272.98899999999998</c:v>
                </c:pt>
                <c:pt idx="41463" formatCode="General">
                  <c:v>-267.54300000000001</c:v>
                </c:pt>
                <c:pt idx="41464" formatCode="General">
                  <c:v>-262.23399999999998</c:v>
                </c:pt>
                <c:pt idx="41465" formatCode="General">
                  <c:v>-257.17500000000001</c:v>
                </c:pt>
                <c:pt idx="41466" formatCode="General">
                  <c:v>-252.45</c:v>
                </c:pt>
                <c:pt idx="41467" formatCode="General">
                  <c:v>-247.99299999999999</c:v>
                </c:pt>
                <c:pt idx="41468" formatCode="General">
                  <c:v>-243.637</c:v>
                </c:pt>
                <c:pt idx="41469" formatCode="General">
                  <c:v>-239.249</c:v>
                </c:pt>
                <c:pt idx="41470" formatCode="General">
                  <c:v>-234.73</c:v>
                </c:pt>
                <c:pt idx="41471" formatCode="General">
                  <c:v>-230.07</c:v>
                </c:pt>
                <c:pt idx="41472" formatCode="General">
                  <c:v>-225.292</c:v>
                </c:pt>
                <c:pt idx="41473" formatCode="General">
                  <c:v>-220.453</c:v>
                </c:pt>
                <c:pt idx="41474" formatCode="General">
                  <c:v>-215.52500000000001</c:v>
                </c:pt>
                <c:pt idx="41475" formatCode="General">
                  <c:v>-210.399</c:v>
                </c:pt>
                <c:pt idx="41476" formatCode="General">
                  <c:v>-204.95400000000001</c:v>
                </c:pt>
                <c:pt idx="41477" formatCode="General">
                  <c:v>-199.10300000000001</c:v>
                </c:pt>
                <c:pt idx="41478" formatCode="General">
                  <c:v>-192.86199999999999</c:v>
                </c:pt>
                <c:pt idx="41479" formatCode="General">
                  <c:v>-186.273</c:v>
                </c:pt>
                <c:pt idx="41480" formatCode="General">
                  <c:v>-179.374</c:v>
                </c:pt>
                <c:pt idx="41481" formatCode="General">
                  <c:v>-172.29400000000001</c:v>
                </c:pt>
                <c:pt idx="41482" formatCode="General">
                  <c:v>-165.196</c:v>
                </c:pt>
                <c:pt idx="41483" formatCode="General">
                  <c:v>-158.221</c:v>
                </c:pt>
                <c:pt idx="41484" formatCode="General">
                  <c:v>-151.47399999999999</c:v>
                </c:pt>
                <c:pt idx="41485" formatCode="General">
                  <c:v>-144.96199999999999</c:v>
                </c:pt>
                <c:pt idx="41486" formatCode="General">
                  <c:v>-138.643</c:v>
                </c:pt>
                <c:pt idx="41487" formatCode="General">
                  <c:v>-132.441</c:v>
                </c:pt>
                <c:pt idx="41488" formatCode="General">
                  <c:v>-126.32</c:v>
                </c:pt>
                <c:pt idx="41489" formatCode="General">
                  <c:v>-120.29900000000001</c:v>
                </c:pt>
                <c:pt idx="41490" formatCode="General">
                  <c:v>-114.46899999999999</c:v>
                </c:pt>
                <c:pt idx="41491" formatCode="General">
                  <c:v>-108.938</c:v>
                </c:pt>
                <c:pt idx="41492" formatCode="General">
                  <c:v>-103.78400000000001</c:v>
                </c:pt>
                <c:pt idx="41493" formatCode="General">
                  <c:v>-99.038899999999998</c:v>
                </c:pt>
                <c:pt idx="41494" formatCode="General">
                  <c:v>-94.655699999999996</c:v>
                </c:pt>
                <c:pt idx="41495" formatCode="General">
                  <c:v>-90.523899999999998</c:v>
                </c:pt>
                <c:pt idx="41496" formatCode="General">
                  <c:v>-86.515199999999993</c:v>
                </c:pt>
                <c:pt idx="41497" formatCode="General">
                  <c:v>-82.597899999999996</c:v>
                </c:pt>
                <c:pt idx="41498" formatCode="General">
                  <c:v>-78.745999999999995</c:v>
                </c:pt>
                <c:pt idx="41499" formatCode="General">
                  <c:v>-74.877700000000004</c:v>
                </c:pt>
                <c:pt idx="41500" formatCode="General">
                  <c:v>-70.930000000000007</c:v>
                </c:pt>
                <c:pt idx="41501" formatCode="General">
                  <c:v>-66.871300000000005</c:v>
                </c:pt>
                <c:pt idx="41502" formatCode="General">
                  <c:v>-62.6541</c:v>
                </c:pt>
                <c:pt idx="41503" formatCode="General">
                  <c:v>-58.231000000000002</c:v>
                </c:pt>
                <c:pt idx="41504" formatCode="General">
                  <c:v>-53.572400000000002</c:v>
                </c:pt>
                <c:pt idx="41505" formatCode="General">
                  <c:v>-48.657800000000002</c:v>
                </c:pt>
                <c:pt idx="41506" formatCode="General">
                  <c:v>-43.476500000000001</c:v>
                </c:pt>
                <c:pt idx="41507" formatCode="General">
                  <c:v>-38.0505</c:v>
                </c:pt>
                <c:pt idx="41508" formatCode="General">
                  <c:v>-32.430900000000001</c:v>
                </c:pt>
                <c:pt idx="41509" formatCode="General">
                  <c:v>-26.686399999999999</c:v>
                </c:pt>
                <c:pt idx="41510" formatCode="General">
                  <c:v>-20.874300000000002</c:v>
                </c:pt>
                <c:pt idx="41511" formatCode="General">
                  <c:v>-14.989699999999999</c:v>
                </c:pt>
                <c:pt idx="41512" formatCode="General">
                  <c:v>-8.9901199999999992</c:v>
                </c:pt>
                <c:pt idx="41513" formatCode="General">
                  <c:v>-2.8140800000000001</c:v>
                </c:pt>
                <c:pt idx="41514" formatCode="General">
                  <c:v>3.6043400000000001</c:v>
                </c:pt>
                <c:pt idx="41515" formatCode="General">
                  <c:v>10.306699999999999</c:v>
                </c:pt>
                <c:pt idx="41516" formatCode="General">
                  <c:v>17.219100000000001</c:v>
                </c:pt>
                <c:pt idx="41517" formatCode="General">
                  <c:v>24.2256</c:v>
                </c:pt>
                <c:pt idx="41518" formatCode="General">
                  <c:v>31.241</c:v>
                </c:pt>
                <c:pt idx="41519" formatCode="General">
                  <c:v>38.153599999999997</c:v>
                </c:pt>
                <c:pt idx="41520" formatCode="General">
                  <c:v>44.819000000000003</c:v>
                </c:pt>
                <c:pt idx="41521" formatCode="General">
                  <c:v>51.171799999999998</c:v>
                </c:pt>
                <c:pt idx="41522" formatCode="General">
                  <c:v>57.237900000000003</c:v>
                </c:pt>
                <c:pt idx="41523" formatCode="General">
                  <c:v>63.073399999999999</c:v>
                </c:pt>
                <c:pt idx="41524" formatCode="General">
                  <c:v>68.731399999999994</c:v>
                </c:pt>
                <c:pt idx="41525" formatCode="General">
                  <c:v>74.204899999999995</c:v>
                </c:pt>
                <c:pt idx="41526" formatCode="General">
                  <c:v>79.511899999999997</c:v>
                </c:pt>
                <c:pt idx="41527" formatCode="General">
                  <c:v>84.706800000000001</c:v>
                </c:pt>
                <c:pt idx="41528" formatCode="General">
                  <c:v>89.927599999999998</c:v>
                </c:pt>
                <c:pt idx="41529" formatCode="General">
                  <c:v>95.341499999999996</c:v>
                </c:pt>
                <c:pt idx="41530" formatCode="General">
                  <c:v>100.98699999999999</c:v>
                </c:pt>
                <c:pt idx="41531" formatCode="General">
                  <c:v>106.77800000000001</c:v>
                </c:pt>
                <c:pt idx="41532" formatCode="General">
                  <c:v>112.502</c:v>
                </c:pt>
                <c:pt idx="41533" formatCode="General">
                  <c:v>118.002</c:v>
                </c:pt>
                <c:pt idx="41534" formatCode="General">
                  <c:v>123.256</c:v>
                </c:pt>
                <c:pt idx="41535" formatCode="General">
                  <c:v>128.322</c:v>
                </c:pt>
                <c:pt idx="41536" formatCode="General">
                  <c:v>133.29400000000001</c:v>
                </c:pt>
                <c:pt idx="41537" formatCode="General">
                  <c:v>138.33799999999999</c:v>
                </c:pt>
                <c:pt idx="41538" formatCode="General">
                  <c:v>143.58600000000001</c:v>
                </c:pt>
                <c:pt idx="41539" formatCode="General">
                  <c:v>148.97</c:v>
                </c:pt>
                <c:pt idx="41540" formatCode="General">
                  <c:v>154.41800000000001</c:v>
                </c:pt>
                <c:pt idx="41541" formatCode="General">
                  <c:v>159.90100000000001</c:v>
                </c:pt>
                <c:pt idx="41542" formatCode="General">
                  <c:v>165.374</c:v>
                </c:pt>
                <c:pt idx="41543" formatCode="General">
                  <c:v>170.803</c:v>
                </c:pt>
                <c:pt idx="41544" formatCode="General">
                  <c:v>176.273</c:v>
                </c:pt>
                <c:pt idx="41545" formatCode="General">
                  <c:v>181.86199999999999</c:v>
                </c:pt>
                <c:pt idx="41546" formatCode="General">
                  <c:v>187.54</c:v>
                </c:pt>
                <c:pt idx="41547" formatCode="General">
                  <c:v>193.29599999999999</c:v>
                </c:pt>
                <c:pt idx="41548" formatCode="General">
                  <c:v>199.15100000000001</c:v>
                </c:pt>
                <c:pt idx="41549" formatCode="General">
                  <c:v>204.96</c:v>
                </c:pt>
                <c:pt idx="41550" formatCode="General">
                  <c:v>210.529</c:v>
                </c:pt>
                <c:pt idx="41551" formatCode="General">
                  <c:v>215.81700000000001</c:v>
                </c:pt>
                <c:pt idx="41552" formatCode="General">
                  <c:v>220.833</c:v>
                </c:pt>
                <c:pt idx="41553" formatCode="General">
                  <c:v>225.59</c:v>
                </c:pt>
                <c:pt idx="41554" formatCode="General">
                  <c:v>230.28299999999999</c:v>
                </c:pt>
                <c:pt idx="41555" formatCode="General">
                  <c:v>235.19300000000001</c:v>
                </c:pt>
                <c:pt idx="41556" formatCode="General">
                  <c:v>240.416</c:v>
                </c:pt>
                <c:pt idx="41557" formatCode="General">
                  <c:v>245.93</c:v>
                </c:pt>
                <c:pt idx="41558" formatCode="General">
                  <c:v>251.56299999999999</c:v>
                </c:pt>
                <c:pt idx="41559" formatCode="General">
                  <c:v>257.16000000000003</c:v>
                </c:pt>
                <c:pt idx="41560" formatCode="General">
                  <c:v>262.72899999999998</c:v>
                </c:pt>
                <c:pt idx="41561" formatCode="General">
                  <c:v>268.27100000000002</c:v>
                </c:pt>
                <c:pt idx="41562" formatCode="General">
                  <c:v>273.767</c:v>
                </c:pt>
                <c:pt idx="41563" formatCode="General">
                  <c:v>279.17</c:v>
                </c:pt>
                <c:pt idx="41564" formatCode="General">
                  <c:v>284.428</c:v>
                </c:pt>
                <c:pt idx="41565" formatCode="General">
                  <c:v>289.53399999999999</c:v>
                </c:pt>
                <c:pt idx="41566" formatCode="General">
                  <c:v>294.49200000000002</c:v>
                </c:pt>
                <c:pt idx="41567" formatCode="General">
                  <c:v>299.30599999999998</c:v>
                </c:pt>
                <c:pt idx="41568" formatCode="General">
                  <c:v>303.971</c:v>
                </c:pt>
                <c:pt idx="41569" formatCode="General">
                  <c:v>308.48200000000003</c:v>
                </c:pt>
                <c:pt idx="41570" formatCode="General">
                  <c:v>312.82600000000002</c:v>
                </c:pt>
                <c:pt idx="41571" formatCode="General">
                  <c:v>317.02699999999999</c:v>
                </c:pt>
                <c:pt idx="41572" formatCode="General">
                  <c:v>321.28800000000001</c:v>
                </c:pt>
                <c:pt idx="41573" formatCode="General">
                  <c:v>325.79899999999998</c:v>
                </c:pt>
                <c:pt idx="41574" formatCode="General">
                  <c:v>330.59699999999998</c:v>
                </c:pt>
                <c:pt idx="41575" formatCode="General">
                  <c:v>335.55399999999997</c:v>
                </c:pt>
                <c:pt idx="41576" formatCode="General">
                  <c:v>340.42200000000003</c:v>
                </c:pt>
                <c:pt idx="41577" formatCode="General">
                  <c:v>345.041</c:v>
                </c:pt>
                <c:pt idx="41578" formatCode="General">
                  <c:v>349.29300000000001</c:v>
                </c:pt>
                <c:pt idx="41579" formatCode="General">
                  <c:v>352.97899999999998</c:v>
                </c:pt>
                <c:pt idx="41580" formatCode="General">
                  <c:v>356.08699999999999</c:v>
                </c:pt>
                <c:pt idx="41581" formatCode="General">
                  <c:v>358.88200000000001</c:v>
                </c:pt>
                <c:pt idx="41582" formatCode="General">
                  <c:v>361.55900000000003</c:v>
                </c:pt>
                <c:pt idx="41583" formatCode="General">
                  <c:v>364.20400000000001</c:v>
                </c:pt>
                <c:pt idx="41584" formatCode="General">
                  <c:v>366.80200000000002</c:v>
                </c:pt>
                <c:pt idx="41585" formatCode="General">
                  <c:v>369.30200000000002</c:v>
                </c:pt>
                <c:pt idx="41586" formatCode="General">
                  <c:v>371.67399999999998</c:v>
                </c:pt>
                <c:pt idx="41587" formatCode="General">
                  <c:v>373.90100000000001</c:v>
                </c:pt>
                <c:pt idx="41588" formatCode="General">
                  <c:v>376.00599999999997</c:v>
                </c:pt>
                <c:pt idx="41589" formatCode="General">
                  <c:v>378.01</c:v>
                </c:pt>
                <c:pt idx="41590" formatCode="General">
                  <c:v>379.93700000000001</c:v>
                </c:pt>
                <c:pt idx="41591" formatCode="General">
                  <c:v>381.84100000000001</c:v>
                </c:pt>
                <c:pt idx="41592" formatCode="General">
                  <c:v>383.76</c:v>
                </c:pt>
                <c:pt idx="41593" formatCode="General">
                  <c:v>385.66399999999999</c:v>
                </c:pt>
                <c:pt idx="41594" formatCode="General">
                  <c:v>387.56099999999998</c:v>
                </c:pt>
                <c:pt idx="41595" formatCode="General">
                  <c:v>389.50700000000001</c:v>
                </c:pt>
                <c:pt idx="41596" formatCode="General">
                  <c:v>391.654</c:v>
                </c:pt>
                <c:pt idx="41597" formatCode="General">
                  <c:v>394.16899999999998</c:v>
                </c:pt>
                <c:pt idx="41598" formatCode="General">
                  <c:v>397.09199999999998</c:v>
                </c:pt>
                <c:pt idx="41599" formatCode="General">
                  <c:v>400.33800000000002</c:v>
                </c:pt>
                <c:pt idx="41600" formatCode="General">
                  <c:v>403.70699999999999</c:v>
                </c:pt>
                <c:pt idx="41601" formatCode="General">
                  <c:v>407.02</c:v>
                </c:pt>
                <c:pt idx="41602" formatCode="General">
                  <c:v>410.17500000000001</c:v>
                </c:pt>
                <c:pt idx="41603" formatCode="General">
                  <c:v>413.13600000000002</c:v>
                </c:pt>
                <c:pt idx="41604" formatCode="General">
                  <c:v>415.90699999999998</c:v>
                </c:pt>
                <c:pt idx="41605" formatCode="General">
                  <c:v>418.54599999999999</c:v>
                </c:pt>
                <c:pt idx="41606" formatCode="General">
                  <c:v>421.08300000000003</c:v>
                </c:pt>
                <c:pt idx="41607" formatCode="General">
                  <c:v>423.42599999999999</c:v>
                </c:pt>
                <c:pt idx="41608" formatCode="General">
                  <c:v>425.53100000000001</c:v>
                </c:pt>
                <c:pt idx="41609" formatCode="General">
                  <c:v>427.43299999999999</c:v>
                </c:pt>
                <c:pt idx="41610" formatCode="General">
                  <c:v>429.15100000000001</c:v>
                </c:pt>
                <c:pt idx="41611" formatCode="General">
                  <c:v>430.68900000000002</c:v>
                </c:pt>
                <c:pt idx="41612" formatCode="General">
                  <c:v>432.07400000000001</c:v>
                </c:pt>
                <c:pt idx="41613" formatCode="General">
                  <c:v>433.34899999999999</c:v>
                </c:pt>
                <c:pt idx="41614" formatCode="General">
                  <c:v>434.56700000000001</c:v>
                </c:pt>
                <c:pt idx="41615" formatCode="General">
                  <c:v>435.73099999999999</c:v>
                </c:pt>
                <c:pt idx="41616" formatCode="General">
                  <c:v>436.79500000000002</c:v>
                </c:pt>
                <c:pt idx="41617" formatCode="General">
                  <c:v>437.85</c:v>
                </c:pt>
                <c:pt idx="41618" formatCode="General">
                  <c:v>439.005</c:v>
                </c:pt>
                <c:pt idx="41619" formatCode="General">
                  <c:v>440.17899999999997</c:v>
                </c:pt>
                <c:pt idx="41620" formatCode="General">
                  <c:v>441.267</c:v>
                </c:pt>
                <c:pt idx="41621" formatCode="General">
                  <c:v>442.24099999999999</c:v>
                </c:pt>
                <c:pt idx="41622" formatCode="General">
                  <c:v>443.15499999999997</c:v>
                </c:pt>
                <c:pt idx="41623" formatCode="General">
                  <c:v>444.09699999999998</c:v>
                </c:pt>
                <c:pt idx="41624" formatCode="General">
                  <c:v>444.98599999999999</c:v>
                </c:pt>
                <c:pt idx="41625" formatCode="General">
                  <c:v>445.71100000000001</c:v>
                </c:pt>
                <c:pt idx="41626" formatCode="General">
                  <c:v>446.25900000000001</c:v>
                </c:pt>
                <c:pt idx="41627" formatCode="General">
                  <c:v>446.63600000000002</c:v>
                </c:pt>
                <c:pt idx="41628" formatCode="General">
                  <c:v>446.86700000000002</c:v>
                </c:pt>
                <c:pt idx="41629" formatCode="General">
                  <c:v>446.93299999999999</c:v>
                </c:pt>
                <c:pt idx="41630" formatCode="General">
                  <c:v>446.78399999999999</c:v>
                </c:pt>
                <c:pt idx="41631" formatCode="General">
                  <c:v>446.37200000000001</c:v>
                </c:pt>
                <c:pt idx="41632" formatCode="General">
                  <c:v>445.64800000000002</c:v>
                </c:pt>
                <c:pt idx="41633" formatCode="General">
                  <c:v>444.55599999999998</c:v>
                </c:pt>
                <c:pt idx="41634" formatCode="General">
                  <c:v>443.149</c:v>
                </c:pt>
                <c:pt idx="41635" formatCode="General">
                  <c:v>441.59899999999999</c:v>
                </c:pt>
                <c:pt idx="41636" formatCode="General">
                  <c:v>439.94499999999999</c:v>
                </c:pt>
                <c:pt idx="41637" formatCode="General">
                  <c:v>438.13900000000001</c:v>
                </c:pt>
                <c:pt idx="41638" formatCode="General">
                  <c:v>436.18400000000003</c:v>
                </c:pt>
                <c:pt idx="41639" formatCode="General">
                  <c:v>434.05200000000002</c:v>
                </c:pt>
                <c:pt idx="41640" formatCode="General">
                  <c:v>431.55799999999999</c:v>
                </c:pt>
                <c:pt idx="41641" formatCode="General">
                  <c:v>428.63799999999998</c:v>
                </c:pt>
                <c:pt idx="41642" formatCode="General">
                  <c:v>425.46800000000002</c:v>
                </c:pt>
                <c:pt idx="41643" formatCode="General">
                  <c:v>422.30099999999999</c:v>
                </c:pt>
                <c:pt idx="41644" formatCode="General">
                  <c:v>419.33699999999999</c:v>
                </c:pt>
                <c:pt idx="41645" formatCode="General">
                  <c:v>416.66699999999997</c:v>
                </c:pt>
                <c:pt idx="41646" formatCode="General">
                  <c:v>414.30900000000003</c:v>
                </c:pt>
                <c:pt idx="41647" formatCode="General">
                  <c:v>412.15499999999997</c:v>
                </c:pt>
                <c:pt idx="41648" formatCode="General">
                  <c:v>410.12</c:v>
                </c:pt>
                <c:pt idx="41649" formatCode="General">
                  <c:v>408.19</c:v>
                </c:pt>
                <c:pt idx="41650" formatCode="General">
                  <c:v>406.42599999999999</c:v>
                </c:pt>
                <c:pt idx="41651" formatCode="General">
                  <c:v>404.91199999999998</c:v>
                </c:pt>
                <c:pt idx="41652" formatCode="General">
                  <c:v>403.58600000000001</c:v>
                </c:pt>
                <c:pt idx="41653" formatCode="General">
                  <c:v>402.30799999999999</c:v>
                </c:pt>
                <c:pt idx="41654" formatCode="General">
                  <c:v>400.92700000000002</c:v>
                </c:pt>
                <c:pt idx="41655" formatCode="General">
                  <c:v>399.31700000000001</c:v>
                </c:pt>
                <c:pt idx="41656" formatCode="General">
                  <c:v>397.40600000000001</c:v>
                </c:pt>
                <c:pt idx="41657" formatCode="General">
                  <c:v>395.17</c:v>
                </c:pt>
                <c:pt idx="41658" formatCode="General">
                  <c:v>392.613</c:v>
                </c:pt>
                <c:pt idx="41659" formatCode="General">
                  <c:v>389.791</c:v>
                </c:pt>
                <c:pt idx="41660" formatCode="General">
                  <c:v>386.79</c:v>
                </c:pt>
                <c:pt idx="41661" formatCode="General">
                  <c:v>383.709</c:v>
                </c:pt>
                <c:pt idx="41662" formatCode="General">
                  <c:v>380.55799999999999</c:v>
                </c:pt>
                <c:pt idx="41663" formatCode="General">
                  <c:v>377.255</c:v>
                </c:pt>
                <c:pt idx="41664" formatCode="General">
                  <c:v>373.73399999999998</c:v>
                </c:pt>
                <c:pt idx="41665" formatCode="General">
                  <c:v>369.99400000000003</c:v>
                </c:pt>
                <c:pt idx="41666" formatCode="General">
                  <c:v>366.161</c:v>
                </c:pt>
                <c:pt idx="41667" formatCode="General">
                  <c:v>362.33800000000002</c:v>
                </c:pt>
                <c:pt idx="41668" formatCode="General">
                  <c:v>358.54300000000001</c:v>
                </c:pt>
                <c:pt idx="41669" formatCode="General">
                  <c:v>354.66800000000001</c:v>
                </c:pt>
                <c:pt idx="41670" formatCode="General">
                  <c:v>350.54700000000003</c:v>
                </c:pt>
                <c:pt idx="41671" formatCode="General">
                  <c:v>346.12099999999998</c:v>
                </c:pt>
                <c:pt idx="41672" formatCode="General">
                  <c:v>341.404</c:v>
                </c:pt>
                <c:pt idx="41673" formatCode="General">
                  <c:v>336.51799999999997</c:v>
                </c:pt>
                <c:pt idx="41674" formatCode="General">
                  <c:v>331.65800000000002</c:v>
                </c:pt>
                <c:pt idx="41675" formatCode="General">
                  <c:v>327.04899999999998</c:v>
                </c:pt>
                <c:pt idx="41676" formatCode="General">
                  <c:v>322.69</c:v>
                </c:pt>
                <c:pt idx="41677" formatCode="General">
                  <c:v>318.40499999999997</c:v>
                </c:pt>
                <c:pt idx="41678" formatCode="General">
                  <c:v>314.14</c:v>
                </c:pt>
                <c:pt idx="41679" formatCode="General">
                  <c:v>309.87</c:v>
                </c:pt>
                <c:pt idx="41680" formatCode="General">
                  <c:v>305.59699999999998</c:v>
                </c:pt>
                <c:pt idx="41681" formatCode="General">
                  <c:v>301.35500000000002</c:v>
                </c:pt>
                <c:pt idx="41682" formatCode="General">
                  <c:v>297.214</c:v>
                </c:pt>
                <c:pt idx="41683" formatCode="General">
                  <c:v>293.142</c:v>
                </c:pt>
                <c:pt idx="41684" formatCode="General">
                  <c:v>289.03899999999999</c:v>
                </c:pt>
                <c:pt idx="41685" formatCode="General">
                  <c:v>284.76</c:v>
                </c:pt>
                <c:pt idx="41686" formatCode="General">
                  <c:v>280.21800000000002</c:v>
                </c:pt>
                <c:pt idx="41687" formatCode="General">
                  <c:v>275.52</c:v>
                </c:pt>
                <c:pt idx="41688" formatCode="General">
                  <c:v>270.75099999999998</c:v>
                </c:pt>
                <c:pt idx="41689" formatCode="General">
                  <c:v>265.923</c:v>
                </c:pt>
                <c:pt idx="41690" formatCode="General">
                  <c:v>261.07499999999999</c:v>
                </c:pt>
                <c:pt idx="41691" formatCode="General">
                  <c:v>256.25</c:v>
                </c:pt>
                <c:pt idx="41692" formatCode="General">
                  <c:v>251.428</c:v>
                </c:pt>
                <c:pt idx="41693" formatCode="General">
                  <c:v>246.55500000000001</c:v>
                </c:pt>
                <c:pt idx="41694" formatCode="General">
                  <c:v>241.53800000000001</c:v>
                </c:pt>
                <c:pt idx="41695" formatCode="General">
                  <c:v>236.358</c:v>
                </c:pt>
                <c:pt idx="41696" formatCode="General">
                  <c:v>231.10900000000001</c:v>
                </c:pt>
                <c:pt idx="41697" formatCode="General">
                  <c:v>225.9</c:v>
                </c:pt>
                <c:pt idx="41698" formatCode="General">
                  <c:v>220.80699999999999</c:v>
                </c:pt>
                <c:pt idx="41699" formatCode="General">
                  <c:v>215.791</c:v>
                </c:pt>
                <c:pt idx="41700" formatCode="General">
                  <c:v>210.77699999999999</c:v>
                </c:pt>
                <c:pt idx="41701" formatCode="General">
                  <c:v>205.7</c:v>
                </c:pt>
                <c:pt idx="41702" formatCode="General">
                  <c:v>200.50200000000001</c:v>
                </c:pt>
                <c:pt idx="41703" formatCode="General">
                  <c:v>195.15299999999999</c:v>
                </c:pt>
                <c:pt idx="41704" formatCode="General">
                  <c:v>189.655</c:v>
                </c:pt>
                <c:pt idx="41705" formatCode="General">
                  <c:v>184.02600000000001</c:v>
                </c:pt>
                <c:pt idx="41706" formatCode="General">
                  <c:v>178.27799999999999</c:v>
                </c:pt>
                <c:pt idx="41707" formatCode="General">
                  <c:v>172.43199999999999</c:v>
                </c:pt>
                <c:pt idx="41708" formatCode="General">
                  <c:v>166.52600000000001</c:v>
                </c:pt>
                <c:pt idx="41709" formatCode="General">
                  <c:v>160.66</c:v>
                </c:pt>
                <c:pt idx="41710" formatCode="General">
                  <c:v>154.93700000000001</c:v>
                </c:pt>
                <c:pt idx="41711" formatCode="General">
                  <c:v>149.404</c:v>
                </c:pt>
                <c:pt idx="41712" formatCode="General">
                  <c:v>144.08500000000001</c:v>
                </c:pt>
                <c:pt idx="41713" formatCode="General">
                  <c:v>139.01</c:v>
                </c:pt>
                <c:pt idx="41714" formatCode="General">
                  <c:v>134.18899999999999</c:v>
                </c:pt>
                <c:pt idx="41715" formatCode="General">
                  <c:v>129.602</c:v>
                </c:pt>
                <c:pt idx="41716" formatCode="General">
                  <c:v>125.253</c:v>
                </c:pt>
                <c:pt idx="41717" formatCode="General">
                  <c:v>121.167</c:v>
                </c:pt>
                <c:pt idx="41718" formatCode="General">
                  <c:v>117.31100000000001</c:v>
                </c:pt>
                <c:pt idx="41719" formatCode="General">
                  <c:v>113.61499999999999</c:v>
                </c:pt>
                <c:pt idx="41720" formatCode="General">
                  <c:v>110.01300000000001</c:v>
                </c:pt>
                <c:pt idx="41721" formatCode="General">
                  <c:v>106.40600000000001</c:v>
                </c:pt>
                <c:pt idx="41722" formatCode="General">
                  <c:v>102.672</c:v>
                </c:pt>
                <c:pt idx="41723" formatCode="General">
                  <c:v>98.703900000000004</c:v>
                </c:pt>
                <c:pt idx="41724" formatCode="General">
                  <c:v>94.431200000000004</c:v>
                </c:pt>
                <c:pt idx="41725" formatCode="General">
                  <c:v>89.884600000000006</c:v>
                </c:pt>
                <c:pt idx="41726" formatCode="General">
                  <c:v>85.148200000000003</c:v>
                </c:pt>
                <c:pt idx="41727" formatCode="General">
                  <c:v>80.3583</c:v>
                </c:pt>
                <c:pt idx="41728" formatCode="General">
                  <c:v>75.652100000000004</c:v>
                </c:pt>
                <c:pt idx="41729" formatCode="General">
                  <c:v>71.089799999999997</c:v>
                </c:pt>
                <c:pt idx="41730" formatCode="General">
                  <c:v>66.606700000000004</c:v>
                </c:pt>
                <c:pt idx="41731" formatCode="General">
                  <c:v>62.050899999999999</c:v>
                </c:pt>
                <c:pt idx="41732" formatCode="General">
                  <c:v>57.323300000000003</c:v>
                </c:pt>
                <c:pt idx="41733" formatCode="General">
                  <c:v>52.407200000000003</c:v>
                </c:pt>
                <c:pt idx="41734" formatCode="General">
                  <c:v>47.400100000000002</c:v>
                </c:pt>
                <c:pt idx="41735" formatCode="General">
                  <c:v>42.3568</c:v>
                </c:pt>
                <c:pt idx="41736" formatCode="General">
                  <c:v>37.248800000000003</c:v>
                </c:pt>
                <c:pt idx="41737" formatCode="General">
                  <c:v>31.981300000000001</c:v>
                </c:pt>
                <c:pt idx="41738" formatCode="General">
                  <c:v>26.447500000000002</c:v>
                </c:pt>
                <c:pt idx="41739" formatCode="General">
                  <c:v>20.650300000000001</c:v>
                </c:pt>
                <c:pt idx="41740" formatCode="General">
                  <c:v>14.601900000000001</c:v>
                </c:pt>
                <c:pt idx="41741" formatCode="General">
                  <c:v>8.2294199999999993</c:v>
                </c:pt>
                <c:pt idx="41742" formatCode="General">
                  <c:v>1.5386500000000001</c:v>
                </c:pt>
                <c:pt idx="41743" formatCode="General">
                  <c:v>-5.3636600000000003</c:v>
                </c:pt>
                <c:pt idx="41744" formatCode="General">
                  <c:v>-12.4239</c:v>
                </c:pt>
                <c:pt idx="41745" formatCode="General">
                  <c:v>-19.62</c:v>
                </c:pt>
                <c:pt idx="41746" formatCode="General">
                  <c:v>-26.9436</c:v>
                </c:pt>
                <c:pt idx="41747" formatCode="General">
                  <c:v>-34.364199999999997</c:v>
                </c:pt>
                <c:pt idx="41748" formatCode="General">
                  <c:v>-41.793199999999999</c:v>
                </c:pt>
                <c:pt idx="41749" formatCode="General">
                  <c:v>-49.125399999999999</c:v>
                </c:pt>
                <c:pt idx="41750" formatCode="General">
                  <c:v>-56.267800000000001</c:v>
                </c:pt>
                <c:pt idx="41751" formatCode="General">
                  <c:v>-63.1282</c:v>
                </c:pt>
                <c:pt idx="41752" formatCode="General">
                  <c:v>-69.632099999999994</c:v>
                </c:pt>
                <c:pt idx="41753" formatCode="General">
                  <c:v>-75.736099999999993</c:v>
                </c:pt>
                <c:pt idx="41754" formatCode="General">
                  <c:v>-81.4161</c:v>
                </c:pt>
                <c:pt idx="41755" formatCode="General">
                  <c:v>-86.667199999999994</c:v>
                </c:pt>
                <c:pt idx="41756" formatCode="General">
                  <c:v>-91.560699999999997</c:v>
                </c:pt>
                <c:pt idx="41757" formatCode="General">
                  <c:v>-96.212699999999998</c:v>
                </c:pt>
                <c:pt idx="41758" formatCode="General">
                  <c:v>-100.72799999999999</c:v>
                </c:pt>
                <c:pt idx="41759" formatCode="General">
                  <c:v>-105.18</c:v>
                </c:pt>
                <c:pt idx="41760" formatCode="General">
                  <c:v>-109.554</c:v>
                </c:pt>
                <c:pt idx="41761" formatCode="General">
                  <c:v>-113.797</c:v>
                </c:pt>
                <c:pt idx="41762" formatCode="General">
                  <c:v>-117.843</c:v>
                </c:pt>
                <c:pt idx="41763" formatCode="General">
                  <c:v>-121.571</c:v>
                </c:pt>
                <c:pt idx="41764" formatCode="General">
                  <c:v>-124.85599999999999</c:v>
                </c:pt>
                <c:pt idx="41765" formatCode="General">
                  <c:v>-127.77800000000001</c:v>
                </c:pt>
                <c:pt idx="41766" formatCode="General">
                  <c:v>-130.529</c:v>
                </c:pt>
                <c:pt idx="41767" formatCode="General">
                  <c:v>-133.33000000000001</c:v>
                </c:pt>
                <c:pt idx="41768" formatCode="General">
                  <c:v>-136.4</c:v>
                </c:pt>
                <c:pt idx="41769" formatCode="General">
                  <c:v>-139.85900000000001</c:v>
                </c:pt>
                <c:pt idx="41770" formatCode="General">
                  <c:v>-143.68199999999999</c:v>
                </c:pt>
                <c:pt idx="41771" formatCode="General">
                  <c:v>-147.74799999999999</c:v>
                </c:pt>
                <c:pt idx="41772" formatCode="General">
                  <c:v>-151.964</c:v>
                </c:pt>
                <c:pt idx="41773" formatCode="General">
                  <c:v>-156.25299999999999</c:v>
                </c:pt>
                <c:pt idx="41774" formatCode="General">
                  <c:v>-160.53800000000001</c:v>
                </c:pt>
                <c:pt idx="41775" formatCode="General">
                  <c:v>-164.863</c:v>
                </c:pt>
                <c:pt idx="41776" formatCode="General">
                  <c:v>-169.40700000000001</c:v>
                </c:pt>
                <c:pt idx="41777" formatCode="General">
                  <c:v>-174.202</c:v>
                </c:pt>
                <c:pt idx="41778" formatCode="General">
                  <c:v>-179.17599999999999</c:v>
                </c:pt>
                <c:pt idx="41779" formatCode="General">
                  <c:v>-184.13800000000001</c:v>
                </c:pt>
                <c:pt idx="41780" formatCode="General">
                  <c:v>-188.87799999999999</c:v>
                </c:pt>
                <c:pt idx="41781" formatCode="General">
                  <c:v>-193.285</c:v>
                </c:pt>
                <c:pt idx="41782" formatCode="General">
                  <c:v>-197.328</c:v>
                </c:pt>
                <c:pt idx="41783" formatCode="General">
                  <c:v>-201.09399999999999</c:v>
                </c:pt>
                <c:pt idx="41784" formatCode="General">
                  <c:v>-204.697</c:v>
                </c:pt>
                <c:pt idx="41785" formatCode="General">
                  <c:v>-208.23400000000001</c:v>
                </c:pt>
                <c:pt idx="41786" formatCode="General">
                  <c:v>-211.73400000000001</c:v>
                </c:pt>
                <c:pt idx="41787" formatCode="General">
                  <c:v>-215.21199999999999</c:v>
                </c:pt>
                <c:pt idx="41788" formatCode="General">
                  <c:v>-218.709</c:v>
                </c:pt>
                <c:pt idx="41789" formatCode="General">
                  <c:v>-222.25399999999999</c:v>
                </c:pt>
                <c:pt idx="41790" formatCode="General">
                  <c:v>-225.85300000000001</c:v>
                </c:pt>
                <c:pt idx="41791" formatCode="General">
                  <c:v>-229.43100000000001</c:v>
                </c:pt>
                <c:pt idx="41792" formatCode="General">
                  <c:v>-232.89099999999999</c:v>
                </c:pt>
                <c:pt idx="41793" formatCode="General">
                  <c:v>-236.251</c:v>
                </c:pt>
                <c:pt idx="41794" formatCode="General">
                  <c:v>-239.54300000000001</c:v>
                </c:pt>
                <c:pt idx="41795" formatCode="General">
                  <c:v>-242.768</c:v>
                </c:pt>
                <c:pt idx="41796" formatCode="General">
                  <c:v>-246</c:v>
                </c:pt>
                <c:pt idx="41797" formatCode="General">
                  <c:v>-249.39</c:v>
                </c:pt>
                <c:pt idx="41798" formatCode="General">
                  <c:v>-253.05</c:v>
                </c:pt>
                <c:pt idx="41799" formatCode="General">
                  <c:v>-257.01799999999997</c:v>
                </c:pt>
                <c:pt idx="41800" formatCode="General">
                  <c:v>-261.267</c:v>
                </c:pt>
                <c:pt idx="41801" formatCode="General">
                  <c:v>-265.69400000000002</c:v>
                </c:pt>
                <c:pt idx="41802" formatCode="General">
                  <c:v>-270.11599999999999</c:v>
                </c:pt>
                <c:pt idx="41803" formatCode="General">
                  <c:v>-274.27</c:v>
                </c:pt>
                <c:pt idx="41804" formatCode="General">
                  <c:v>-277.90600000000001</c:v>
                </c:pt>
                <c:pt idx="41805" formatCode="General">
                  <c:v>-281.14400000000001</c:v>
                </c:pt>
                <c:pt idx="41806" formatCode="General">
                  <c:v>-284.25099999999998</c:v>
                </c:pt>
                <c:pt idx="41807" formatCode="General">
                  <c:v>-287.30700000000002</c:v>
                </c:pt>
                <c:pt idx="41808" formatCode="General">
                  <c:v>-290.35700000000003</c:v>
                </c:pt>
                <c:pt idx="41809" formatCode="General">
                  <c:v>-293.41899999999998</c:v>
                </c:pt>
                <c:pt idx="41810" formatCode="General">
                  <c:v>-296.53699999999998</c:v>
                </c:pt>
                <c:pt idx="41811" formatCode="General">
                  <c:v>-299.76</c:v>
                </c:pt>
                <c:pt idx="41812" formatCode="General">
                  <c:v>-303.16399999999999</c:v>
                </c:pt>
                <c:pt idx="41813" formatCode="General">
                  <c:v>-306.81400000000002</c:v>
                </c:pt>
                <c:pt idx="41814" formatCode="General">
                  <c:v>-310.71100000000001</c:v>
                </c:pt>
                <c:pt idx="41815" formatCode="General">
                  <c:v>-314.82600000000002</c:v>
                </c:pt>
                <c:pt idx="41816" formatCode="General">
                  <c:v>-319.10300000000001</c:v>
                </c:pt>
                <c:pt idx="41817" formatCode="General">
                  <c:v>-323.44400000000002</c:v>
                </c:pt>
                <c:pt idx="41818" formatCode="General">
                  <c:v>-327.73200000000003</c:v>
                </c:pt>
                <c:pt idx="41819" formatCode="General">
                  <c:v>-331.83600000000001</c:v>
                </c:pt>
                <c:pt idx="41820" formatCode="General">
                  <c:v>-335.66699999999997</c:v>
                </c:pt>
                <c:pt idx="41821" formatCode="General">
                  <c:v>-339.23399999999998</c:v>
                </c:pt>
                <c:pt idx="41822" formatCode="General">
                  <c:v>-342.553</c:v>
                </c:pt>
                <c:pt idx="41823" formatCode="General">
                  <c:v>-345.63099999999997</c:v>
                </c:pt>
                <c:pt idx="41824" formatCode="General">
                  <c:v>-348.47399999999999</c:v>
                </c:pt>
                <c:pt idx="41825" formatCode="General">
                  <c:v>-351.08600000000001</c:v>
                </c:pt>
                <c:pt idx="41826" formatCode="General">
                  <c:v>-353.47300000000001</c:v>
                </c:pt>
                <c:pt idx="41827" formatCode="General">
                  <c:v>-355.63799999999998</c:v>
                </c:pt>
                <c:pt idx="41828" formatCode="General">
                  <c:v>-357.56799999999998</c:v>
                </c:pt>
                <c:pt idx="41829" formatCode="General">
                  <c:v>-359.23</c:v>
                </c:pt>
                <c:pt idx="41830" formatCode="General">
                  <c:v>-360.57600000000002</c:v>
                </c:pt>
                <c:pt idx="41831" formatCode="General">
                  <c:v>-361.71899999999999</c:v>
                </c:pt>
                <c:pt idx="41832" formatCode="General">
                  <c:v>-362.84399999999999</c:v>
                </c:pt>
                <c:pt idx="41833" formatCode="General">
                  <c:v>-364.01600000000002</c:v>
                </c:pt>
                <c:pt idx="41834" formatCode="General">
                  <c:v>-365.28100000000001</c:v>
                </c:pt>
                <c:pt idx="41835" formatCode="General">
                  <c:v>-366.67399999999998</c:v>
                </c:pt>
                <c:pt idx="41836" formatCode="General">
                  <c:v>-368.18700000000001</c:v>
                </c:pt>
                <c:pt idx="41837" formatCode="General">
                  <c:v>-369.76400000000001</c:v>
                </c:pt>
                <c:pt idx="41838" formatCode="General">
                  <c:v>-371.31200000000001</c:v>
                </c:pt>
                <c:pt idx="41839" formatCode="General">
                  <c:v>-372.745</c:v>
                </c:pt>
                <c:pt idx="41840" formatCode="General">
                  <c:v>-373.94600000000003</c:v>
                </c:pt>
                <c:pt idx="41841" formatCode="General">
                  <c:v>-374.75599999999997</c:v>
                </c:pt>
                <c:pt idx="41842" formatCode="General">
                  <c:v>-375.02199999999999</c:v>
                </c:pt>
                <c:pt idx="41843" formatCode="General">
                  <c:v>-374.75900000000001</c:v>
                </c:pt>
                <c:pt idx="41844" formatCode="General">
                  <c:v>-374.13400000000001</c:v>
                </c:pt>
                <c:pt idx="41845" formatCode="General">
                  <c:v>-373.255</c:v>
                </c:pt>
                <c:pt idx="41846" formatCode="General">
                  <c:v>-372.18700000000001</c:v>
                </c:pt>
                <c:pt idx="41847" formatCode="General">
                  <c:v>-371.00299999999999</c:v>
                </c:pt>
                <c:pt idx="41848" formatCode="General">
                  <c:v>-369.76900000000001</c:v>
                </c:pt>
                <c:pt idx="41849" formatCode="General">
                  <c:v>-368.51100000000002</c:v>
                </c:pt>
                <c:pt idx="41850" formatCode="General">
                  <c:v>-367.26799999999997</c:v>
                </c:pt>
                <c:pt idx="41851" formatCode="General">
                  <c:v>-366.09</c:v>
                </c:pt>
                <c:pt idx="41852" formatCode="General">
                  <c:v>-365.142</c:v>
                </c:pt>
                <c:pt idx="41853" formatCode="General">
                  <c:v>-364.56200000000001</c:v>
                </c:pt>
                <c:pt idx="41854" formatCode="General">
                  <c:v>-364.28300000000002</c:v>
                </c:pt>
                <c:pt idx="41855" formatCode="General">
                  <c:v>-364.19600000000003</c:v>
                </c:pt>
                <c:pt idx="41856" formatCode="General">
                  <c:v>-364.19299999999998</c:v>
                </c:pt>
                <c:pt idx="41857" formatCode="General">
                  <c:v>-364.255</c:v>
                </c:pt>
                <c:pt idx="41858" formatCode="General">
                  <c:v>-364.44400000000002</c:v>
                </c:pt>
                <c:pt idx="41859" formatCode="General">
                  <c:v>-364.87599999999998</c:v>
                </c:pt>
                <c:pt idx="41860" formatCode="General">
                  <c:v>-365.67399999999998</c:v>
                </c:pt>
                <c:pt idx="41861" formatCode="General">
                  <c:v>-366.96300000000002</c:v>
                </c:pt>
                <c:pt idx="41862" formatCode="General">
                  <c:v>-368.803</c:v>
                </c:pt>
                <c:pt idx="41863" formatCode="General">
                  <c:v>-371.084</c:v>
                </c:pt>
                <c:pt idx="41864" formatCode="General">
                  <c:v>-373.67599999999999</c:v>
                </c:pt>
                <c:pt idx="41865" formatCode="General">
                  <c:v>-376.48700000000002</c:v>
                </c:pt>
                <c:pt idx="41866" formatCode="General">
                  <c:v>-379.52600000000001</c:v>
                </c:pt>
                <c:pt idx="41867" formatCode="General">
                  <c:v>-382.80500000000001</c:v>
                </c:pt>
                <c:pt idx="41868" formatCode="General">
                  <c:v>-386.26100000000002</c:v>
                </c:pt>
                <c:pt idx="41869" formatCode="General">
                  <c:v>-389.839</c:v>
                </c:pt>
                <c:pt idx="41870" formatCode="General">
                  <c:v>-393.51100000000002</c:v>
                </c:pt>
                <c:pt idx="41871" formatCode="General">
                  <c:v>-397.24700000000001</c:v>
                </c:pt>
                <c:pt idx="41872" formatCode="General">
                  <c:v>-401.00799999999998</c:v>
                </c:pt>
                <c:pt idx="41873" formatCode="General">
                  <c:v>-404.84500000000003</c:v>
                </c:pt>
                <c:pt idx="41874" formatCode="General">
                  <c:v>-408.73700000000002</c:v>
                </c:pt>
                <c:pt idx="41875" formatCode="General">
                  <c:v>-412.40800000000002</c:v>
                </c:pt>
                <c:pt idx="41876" formatCode="General">
                  <c:v>-415.625</c:v>
                </c:pt>
                <c:pt idx="41877" formatCode="General">
                  <c:v>-418.30900000000003</c:v>
                </c:pt>
                <c:pt idx="41878" formatCode="General">
                  <c:v>-420.52800000000002</c:v>
                </c:pt>
                <c:pt idx="41879" formatCode="General">
                  <c:v>-422.41399999999999</c:v>
                </c:pt>
                <c:pt idx="41880" formatCode="General">
                  <c:v>-423.99299999999999</c:v>
                </c:pt>
                <c:pt idx="41881" formatCode="General">
                  <c:v>-425.25400000000002</c:v>
                </c:pt>
                <c:pt idx="41882" formatCode="General">
                  <c:v>-426.14100000000002</c:v>
                </c:pt>
                <c:pt idx="41883" formatCode="General">
                  <c:v>-426.60399999999998</c:v>
                </c:pt>
                <c:pt idx="41884" formatCode="General">
                  <c:v>-426.62799999999999</c:v>
                </c:pt>
                <c:pt idx="41885" formatCode="General">
                  <c:v>-426.22</c:v>
                </c:pt>
                <c:pt idx="41886" formatCode="General">
                  <c:v>-425.38499999999999</c:v>
                </c:pt>
                <c:pt idx="41887" formatCode="General">
                  <c:v>-423.98899999999998</c:v>
                </c:pt>
                <c:pt idx="41888" formatCode="General">
                  <c:v>-421.596</c:v>
                </c:pt>
                <c:pt idx="41889" formatCode="General">
                  <c:v>-417.33800000000002</c:v>
                </c:pt>
                <c:pt idx="41890" formatCode="General">
                  <c:v>-410.77699999999999</c:v>
                </c:pt>
                <c:pt idx="41891" formatCode="General">
                  <c:v>-402.15</c:v>
                </c:pt>
                <c:pt idx="41892" formatCode="General">
                  <c:v>-395.77499999999998</c:v>
                </c:pt>
                <c:pt idx="41893" formatCode="General">
                  <c:v>-397.15899999999999</c:v>
                </c:pt>
                <c:pt idx="41894" formatCode="General">
                  <c:v>-409.59</c:v>
                </c:pt>
                <c:pt idx="41895" formatCode="General">
                  <c:v>-432.55700000000002</c:v>
                </c:pt>
                <c:pt idx="41896" formatCode="General">
                  <c:v>-456.64100000000002</c:v>
                </c:pt>
                <c:pt idx="41897" formatCode="General">
                  <c:v>-473.01600000000002</c:v>
                </c:pt>
                <c:pt idx="41898" formatCode="General">
                  <c:v>-478.65</c:v>
                </c:pt>
                <c:pt idx="41899" formatCode="General">
                  <c:v>-475.65800000000002</c:v>
                </c:pt>
                <c:pt idx="41900" formatCode="General">
                  <c:v>-467.71199999999999</c:v>
                </c:pt>
                <c:pt idx="41901" formatCode="General">
                  <c:v>-456.16199999999998</c:v>
                </c:pt>
                <c:pt idx="41902" formatCode="General">
                  <c:v>-442.024</c:v>
                </c:pt>
                <c:pt idx="41903" formatCode="General">
                  <c:v>-425.45100000000002</c:v>
                </c:pt>
                <c:pt idx="41904" formatCode="General">
                  <c:v>-406.798</c:v>
                </c:pt>
                <c:pt idx="41905" formatCode="General">
                  <c:v>-386.62700000000001</c:v>
                </c:pt>
                <c:pt idx="41906" formatCode="General">
                  <c:v>-365.613</c:v>
                </c:pt>
                <c:pt idx="41907" formatCode="General">
                  <c:v>-344.45299999999997</c:v>
                </c:pt>
                <c:pt idx="41908" formatCode="General">
                  <c:v>-323.73700000000002</c:v>
                </c:pt>
                <c:pt idx="41909" formatCode="General">
                  <c:v>-303.97800000000001</c:v>
                </c:pt>
                <c:pt idx="41910" formatCode="General">
                  <c:v>-285.56099999999998</c:v>
                </c:pt>
                <c:pt idx="41911" formatCode="General">
                  <c:v>-268.85599999999999</c:v>
                </c:pt>
                <c:pt idx="41912" formatCode="General">
                  <c:v>-254.17699999999999</c:v>
                </c:pt>
                <c:pt idx="41913" formatCode="General">
                  <c:v>-241.792</c:v>
                </c:pt>
                <c:pt idx="41914" formatCode="General">
                  <c:v>-231.89</c:v>
                </c:pt>
                <c:pt idx="41915" formatCode="General">
                  <c:v>-224.52699999999999</c:v>
                </c:pt>
                <c:pt idx="41916" formatCode="General">
                  <c:v>-219.58199999999999</c:v>
                </c:pt>
                <c:pt idx="41917" formatCode="General">
                  <c:v>-216.714</c:v>
                </c:pt>
                <c:pt idx="41918" formatCode="General">
                  <c:v>-215.66900000000001</c:v>
                </c:pt>
                <c:pt idx="41919" formatCode="General">
                  <c:v>-216.333</c:v>
                </c:pt>
                <c:pt idx="41920" formatCode="General">
                  <c:v>-218.453</c:v>
                </c:pt>
                <c:pt idx="41921" formatCode="General">
                  <c:v>-221.733</c:v>
                </c:pt>
                <c:pt idx="41922" formatCode="General">
                  <c:v>-225.92699999999999</c:v>
                </c:pt>
                <c:pt idx="41923" formatCode="General">
                  <c:v>-230.74100000000001</c:v>
                </c:pt>
                <c:pt idx="41924" formatCode="General">
                  <c:v>-235.851</c:v>
                </c:pt>
                <c:pt idx="41925" formatCode="General">
                  <c:v>-240.83</c:v>
                </c:pt>
                <c:pt idx="41926" formatCode="General">
                  <c:v>-245.25399999999999</c:v>
                </c:pt>
                <c:pt idx="41927" formatCode="General">
                  <c:v>-249.001</c:v>
                </c:pt>
                <c:pt idx="41928" formatCode="General">
                  <c:v>-252.09899999999999</c:v>
                </c:pt>
                <c:pt idx="41929" formatCode="General">
                  <c:v>-254.71600000000001</c:v>
                </c:pt>
                <c:pt idx="41930" formatCode="General">
                  <c:v>-257.50799999999998</c:v>
                </c:pt>
                <c:pt idx="41931" formatCode="General">
                  <c:v>-261.28300000000002</c:v>
                </c:pt>
                <c:pt idx="41932" formatCode="General">
                  <c:v>-268.65899999999999</c:v>
                </c:pt>
                <c:pt idx="41933" formatCode="General">
                  <c:v>-282.52</c:v>
                </c:pt>
                <c:pt idx="41934" formatCode="General">
                  <c:v>-304.05599999999998</c:v>
                </c:pt>
                <c:pt idx="41935" formatCode="General">
                  <c:v>-332.07400000000001</c:v>
                </c:pt>
                <c:pt idx="41936" formatCode="General">
                  <c:v>-360.565</c:v>
                </c:pt>
                <c:pt idx="41937" formatCode="General">
                  <c:v>-383.56599999999997</c:v>
                </c:pt>
                <c:pt idx="41938" formatCode="General">
                  <c:v>-397.80700000000002</c:v>
                </c:pt>
                <c:pt idx="41939" formatCode="General">
                  <c:v>-403.21</c:v>
                </c:pt>
                <c:pt idx="41940" formatCode="General">
                  <c:v>-401.74400000000003</c:v>
                </c:pt>
                <c:pt idx="41941" formatCode="General">
                  <c:v>-394.36099999999999</c:v>
                </c:pt>
                <c:pt idx="41942" formatCode="General">
                  <c:v>-381.43200000000002</c:v>
                </c:pt>
                <c:pt idx="41943" formatCode="General">
                  <c:v>-362.78800000000001</c:v>
                </c:pt>
                <c:pt idx="41944" formatCode="General">
                  <c:v>-338.577</c:v>
                </c:pt>
                <c:pt idx="41945" formatCode="General">
                  <c:v>-309.31799999999998</c:v>
                </c:pt>
                <c:pt idx="41946" formatCode="General">
                  <c:v>-276.09399999999999</c:v>
                </c:pt>
                <c:pt idx="41947" formatCode="General">
                  <c:v>-240.15199999999999</c:v>
                </c:pt>
                <c:pt idx="41948" formatCode="General">
                  <c:v>-202.50700000000001</c:v>
                </c:pt>
                <c:pt idx="41949" formatCode="General">
                  <c:v>-164.13200000000001</c:v>
                </c:pt>
                <c:pt idx="41950" formatCode="General">
                  <c:v>-125.831</c:v>
                </c:pt>
                <c:pt idx="41951" formatCode="General">
                  <c:v>-88.338899999999995</c:v>
                </c:pt>
                <c:pt idx="41952" formatCode="General">
                  <c:v>-52.239400000000003</c:v>
                </c:pt>
                <c:pt idx="41953" formatCode="General">
                  <c:v>-18.061499999999999</c:v>
                </c:pt>
                <c:pt idx="41954" formatCode="General">
                  <c:v>13.7439</c:v>
                </c:pt>
                <c:pt idx="41955" formatCode="General">
                  <c:v>42.792999999999999</c:v>
                </c:pt>
                <c:pt idx="41956" formatCode="General">
                  <c:v>68.776600000000002</c:v>
                </c:pt>
                <c:pt idx="41957" formatCode="General">
                  <c:v>91.488100000000003</c:v>
                </c:pt>
                <c:pt idx="41958" formatCode="General">
                  <c:v>110.877</c:v>
                </c:pt>
                <c:pt idx="41959" formatCode="General">
                  <c:v>127.024</c:v>
                </c:pt>
                <c:pt idx="41960" formatCode="General">
                  <c:v>139.989</c:v>
                </c:pt>
                <c:pt idx="41961" formatCode="General">
                  <c:v>149.84800000000001</c:v>
                </c:pt>
                <c:pt idx="41962" formatCode="General">
                  <c:v>156.70699999999999</c:v>
                </c:pt>
                <c:pt idx="41963" formatCode="General">
                  <c:v>160.74700000000001</c:v>
                </c:pt>
                <c:pt idx="41964" formatCode="General">
                  <c:v>162.26599999999999</c:v>
                </c:pt>
                <c:pt idx="41965" formatCode="General">
                  <c:v>161.708</c:v>
                </c:pt>
                <c:pt idx="41966" formatCode="General">
                  <c:v>159.57400000000001</c:v>
                </c:pt>
                <c:pt idx="41967" formatCode="General">
                  <c:v>156.31399999999999</c:v>
                </c:pt>
                <c:pt idx="41968" formatCode="General">
                  <c:v>152.31399999999999</c:v>
                </c:pt>
                <c:pt idx="41969" formatCode="General">
                  <c:v>147.80500000000001</c:v>
                </c:pt>
                <c:pt idx="41970" formatCode="General">
                  <c:v>142.99299999999999</c:v>
                </c:pt>
                <c:pt idx="41971" formatCode="General">
                  <c:v>138.11099999999999</c:v>
                </c:pt>
                <c:pt idx="41972" formatCode="General">
                  <c:v>133.38300000000001</c:v>
                </c:pt>
                <c:pt idx="41973" formatCode="General">
                  <c:v>129.02199999999999</c:v>
                </c:pt>
                <c:pt idx="41974" formatCode="General">
                  <c:v>125.146</c:v>
                </c:pt>
                <c:pt idx="41975" formatCode="General">
                  <c:v>121.84399999999999</c:v>
                </c:pt>
                <c:pt idx="41976" formatCode="General">
                  <c:v>119.238</c:v>
                </c:pt>
                <c:pt idx="41977" formatCode="General">
                  <c:v>117.441</c:v>
                </c:pt>
                <c:pt idx="41978" formatCode="General">
                  <c:v>116.562</c:v>
                </c:pt>
                <c:pt idx="41979" formatCode="General">
                  <c:v>116.551</c:v>
                </c:pt>
                <c:pt idx="41980" formatCode="General">
                  <c:v>117.279</c:v>
                </c:pt>
                <c:pt idx="41981" formatCode="General">
                  <c:v>118.664</c:v>
                </c:pt>
                <c:pt idx="41982" formatCode="General">
                  <c:v>120.608</c:v>
                </c:pt>
                <c:pt idx="41983" formatCode="General">
                  <c:v>122.96</c:v>
                </c:pt>
                <c:pt idx="41984" formatCode="General">
                  <c:v>125.52200000000001</c:v>
                </c:pt>
                <c:pt idx="41985" formatCode="General">
                  <c:v>128.102</c:v>
                </c:pt>
                <c:pt idx="41986" formatCode="General">
                  <c:v>130.83500000000001</c:v>
                </c:pt>
                <c:pt idx="41987" formatCode="General">
                  <c:v>133.99799999999999</c:v>
                </c:pt>
                <c:pt idx="41988" formatCode="General">
                  <c:v>137.79499999999999</c:v>
                </c:pt>
                <c:pt idx="41989" formatCode="General">
                  <c:v>142.387</c:v>
                </c:pt>
                <c:pt idx="41990" formatCode="General">
                  <c:v>147.76900000000001</c:v>
                </c:pt>
                <c:pt idx="41991" formatCode="General">
                  <c:v>153.87299999999999</c:v>
                </c:pt>
                <c:pt idx="41992" formatCode="General">
                  <c:v>160.56899999999999</c:v>
                </c:pt>
                <c:pt idx="41993" formatCode="General">
                  <c:v>167.68</c:v>
                </c:pt>
                <c:pt idx="41994" formatCode="General">
                  <c:v>175.02699999999999</c:v>
                </c:pt>
                <c:pt idx="41995" formatCode="General">
                  <c:v>182.511</c:v>
                </c:pt>
                <c:pt idx="41996" formatCode="General">
                  <c:v>190.07400000000001</c:v>
                </c:pt>
                <c:pt idx="41997" formatCode="General">
                  <c:v>197.69</c:v>
                </c:pt>
                <c:pt idx="41998" formatCode="General">
                  <c:v>205.32400000000001</c:v>
                </c:pt>
                <c:pt idx="41999" formatCode="General">
                  <c:v>212.928</c:v>
                </c:pt>
                <c:pt idx="42000" formatCode="General">
                  <c:v>220.43799999999999</c:v>
                </c:pt>
                <c:pt idx="42001" formatCode="General">
                  <c:v>227.74600000000001</c:v>
                </c:pt>
                <c:pt idx="42002" formatCode="General">
                  <c:v>234.48500000000001</c:v>
                </c:pt>
                <c:pt idx="42003" formatCode="General">
                  <c:v>240.34100000000001</c:v>
                </c:pt>
                <c:pt idx="42004" formatCode="General">
                  <c:v>245.28899999999999</c:v>
                </c:pt>
                <c:pt idx="42005" formatCode="General">
                  <c:v>249.416</c:v>
                </c:pt>
                <c:pt idx="42006" formatCode="General">
                  <c:v>252.88</c:v>
                </c:pt>
                <c:pt idx="42007" formatCode="General">
                  <c:v>255.83099999999999</c:v>
                </c:pt>
                <c:pt idx="42008" formatCode="General">
                  <c:v>258.37799999999999</c:v>
                </c:pt>
                <c:pt idx="42009" formatCode="General">
                  <c:v>260.58</c:v>
                </c:pt>
                <c:pt idx="42010" formatCode="General">
                  <c:v>262.46100000000001</c:v>
                </c:pt>
                <c:pt idx="42011" formatCode="General">
                  <c:v>263.99299999999999</c:v>
                </c:pt>
                <c:pt idx="42012" formatCode="General">
                  <c:v>265.25099999999998</c:v>
                </c:pt>
                <c:pt idx="42013" formatCode="General">
                  <c:v>266.38200000000001</c:v>
                </c:pt>
                <c:pt idx="42014" formatCode="General">
                  <c:v>267.548</c:v>
                </c:pt>
                <c:pt idx="42015" formatCode="General">
                  <c:v>268.887</c:v>
                </c:pt>
                <c:pt idx="42016" formatCode="General">
                  <c:v>270.42700000000002</c:v>
                </c:pt>
                <c:pt idx="42017" formatCode="General">
                  <c:v>272.12799999999999</c:v>
                </c:pt>
                <c:pt idx="42018" formatCode="General">
                  <c:v>273.87700000000001</c:v>
                </c:pt>
                <c:pt idx="42019" formatCode="General">
                  <c:v>275.52300000000002</c:v>
                </c:pt>
                <c:pt idx="42020" formatCode="General">
                  <c:v>276.96499999999997</c:v>
                </c:pt>
                <c:pt idx="42021" formatCode="General">
                  <c:v>278.26900000000001</c:v>
                </c:pt>
                <c:pt idx="42022" formatCode="General">
                  <c:v>279.536</c:v>
                </c:pt>
                <c:pt idx="42023" formatCode="General">
                  <c:v>280.83499999999998</c:v>
                </c:pt>
                <c:pt idx="42024" formatCode="General">
                  <c:v>282.19400000000002</c:v>
                </c:pt>
                <c:pt idx="42025" formatCode="General">
                  <c:v>283.572</c:v>
                </c:pt>
                <c:pt idx="42026" formatCode="General">
                  <c:v>285.00700000000001</c:v>
                </c:pt>
                <c:pt idx="42027" formatCode="General">
                  <c:v>286.58300000000003</c:v>
                </c:pt>
                <c:pt idx="42028" formatCode="General">
                  <c:v>288.41199999999998</c:v>
                </c:pt>
                <c:pt idx="42029" formatCode="General">
                  <c:v>290.56900000000002</c:v>
                </c:pt>
                <c:pt idx="42030" formatCode="General">
                  <c:v>293.00599999999997</c:v>
                </c:pt>
                <c:pt idx="42031" formatCode="General">
                  <c:v>295.66899999999998</c:v>
                </c:pt>
                <c:pt idx="42032" formatCode="General">
                  <c:v>298.52</c:v>
                </c:pt>
                <c:pt idx="42033" formatCode="General">
                  <c:v>301.541</c:v>
                </c:pt>
                <c:pt idx="42034" formatCode="General">
                  <c:v>304.72199999999998</c:v>
                </c:pt>
                <c:pt idx="42035" formatCode="General">
                  <c:v>308.03399999999999</c:v>
                </c:pt>
                <c:pt idx="42036" formatCode="General">
                  <c:v>311.44600000000003</c:v>
                </c:pt>
                <c:pt idx="42037" formatCode="General">
                  <c:v>314.93299999999999</c:v>
                </c:pt>
                <c:pt idx="42038" formatCode="General">
                  <c:v>318.46699999999998</c:v>
                </c:pt>
                <c:pt idx="42039" formatCode="General">
                  <c:v>322.01</c:v>
                </c:pt>
                <c:pt idx="42040" formatCode="General">
                  <c:v>325.45100000000002</c:v>
                </c:pt>
                <c:pt idx="42041" formatCode="General">
                  <c:v>328.666</c:v>
                </c:pt>
                <c:pt idx="42042" formatCode="General">
                  <c:v>331.55200000000002</c:v>
                </c:pt>
                <c:pt idx="42043" formatCode="General">
                  <c:v>334.041</c:v>
                </c:pt>
                <c:pt idx="42044" formatCode="General">
                  <c:v>336.154</c:v>
                </c:pt>
                <c:pt idx="42045" formatCode="General">
                  <c:v>337.94400000000002</c:v>
                </c:pt>
                <c:pt idx="42046" formatCode="General">
                  <c:v>339.47399999999999</c:v>
                </c:pt>
                <c:pt idx="42047" formatCode="General">
                  <c:v>340.70299999999997</c:v>
                </c:pt>
                <c:pt idx="42048" formatCode="General">
                  <c:v>341.56599999999997</c:v>
                </c:pt>
                <c:pt idx="42049" formatCode="General">
                  <c:v>342.12</c:v>
                </c:pt>
                <c:pt idx="42050" formatCode="General">
                  <c:v>342.47199999999998</c:v>
                </c:pt>
                <c:pt idx="42051" formatCode="General">
                  <c:v>342.76499999999999</c:v>
                </c:pt>
                <c:pt idx="42052" formatCode="General">
                  <c:v>343.07</c:v>
                </c:pt>
                <c:pt idx="42053" formatCode="General">
                  <c:v>343.36700000000002</c:v>
                </c:pt>
                <c:pt idx="42054" formatCode="General">
                  <c:v>343.67399999999998</c:v>
                </c:pt>
                <c:pt idx="42055" formatCode="General">
                  <c:v>344.01499999999999</c:v>
                </c:pt>
                <c:pt idx="42056" formatCode="General">
                  <c:v>344.38400000000001</c:v>
                </c:pt>
                <c:pt idx="42057" formatCode="General">
                  <c:v>344.767</c:v>
                </c:pt>
                <c:pt idx="42058" formatCode="General">
                  <c:v>345.15899999999999</c:v>
                </c:pt>
                <c:pt idx="42059" formatCode="General">
                  <c:v>345.57600000000002</c:v>
                </c:pt>
                <c:pt idx="42060" formatCode="General">
                  <c:v>346.05500000000001</c:v>
                </c:pt>
                <c:pt idx="42061" formatCode="General">
                  <c:v>346.57600000000002</c:v>
                </c:pt>
                <c:pt idx="42062" formatCode="General">
                  <c:v>347.09300000000002</c:v>
                </c:pt>
                <c:pt idx="42063" formatCode="General">
                  <c:v>347.57400000000001</c:v>
                </c:pt>
                <c:pt idx="42064" formatCode="General">
                  <c:v>348.00200000000001</c:v>
                </c:pt>
                <c:pt idx="42065" formatCode="General">
                  <c:v>348.38400000000001</c:v>
                </c:pt>
                <c:pt idx="42066" formatCode="General">
                  <c:v>348.69400000000002</c:v>
                </c:pt>
                <c:pt idx="42067" formatCode="General">
                  <c:v>348.892</c:v>
                </c:pt>
                <c:pt idx="42068" formatCode="General">
                  <c:v>348.91500000000002</c:v>
                </c:pt>
                <c:pt idx="42069" formatCode="General">
                  <c:v>348.71600000000001</c:v>
                </c:pt>
                <c:pt idx="42070" formatCode="General">
                  <c:v>348.32799999999997</c:v>
                </c:pt>
                <c:pt idx="42071" formatCode="General">
                  <c:v>347.81599999999997</c:v>
                </c:pt>
                <c:pt idx="42072" formatCode="General">
                  <c:v>347.25599999999997</c:v>
                </c:pt>
                <c:pt idx="42073" formatCode="General">
                  <c:v>346.678</c:v>
                </c:pt>
                <c:pt idx="42074" formatCode="General">
                  <c:v>346.07299999999998</c:v>
                </c:pt>
                <c:pt idx="42075" formatCode="General">
                  <c:v>345.529</c:v>
                </c:pt>
                <c:pt idx="42076" formatCode="General">
                  <c:v>345.15100000000001</c:v>
                </c:pt>
                <c:pt idx="42077" formatCode="General">
                  <c:v>345.00400000000002</c:v>
                </c:pt>
                <c:pt idx="42078" formatCode="General">
                  <c:v>345.13799999999998</c:v>
                </c:pt>
                <c:pt idx="42079" formatCode="General">
                  <c:v>345.56299999999999</c:v>
                </c:pt>
                <c:pt idx="42080" formatCode="General">
                  <c:v>346.24299999999999</c:v>
                </c:pt>
                <c:pt idx="42081" formatCode="General">
                  <c:v>347.11500000000001</c:v>
                </c:pt>
                <c:pt idx="42082" formatCode="General">
                  <c:v>348.12200000000001</c:v>
                </c:pt>
                <c:pt idx="42083" formatCode="General">
                  <c:v>349.21100000000001</c:v>
                </c:pt>
                <c:pt idx="42084" formatCode="General">
                  <c:v>350.34</c:v>
                </c:pt>
                <c:pt idx="42085" formatCode="General">
                  <c:v>351.43</c:v>
                </c:pt>
                <c:pt idx="42086" formatCode="General">
                  <c:v>352.39</c:v>
                </c:pt>
                <c:pt idx="42087" formatCode="General">
                  <c:v>353.24</c:v>
                </c:pt>
                <c:pt idx="42088" formatCode="General">
                  <c:v>354.03500000000003</c:v>
                </c:pt>
                <c:pt idx="42089" formatCode="General">
                  <c:v>354.73099999999999</c:v>
                </c:pt>
                <c:pt idx="42090" formatCode="General">
                  <c:v>355.25299999999999</c:v>
                </c:pt>
                <c:pt idx="42091" formatCode="General">
                  <c:v>355.51</c:v>
                </c:pt>
                <c:pt idx="42092" formatCode="General">
                  <c:v>355.5</c:v>
                </c:pt>
                <c:pt idx="42093" formatCode="General">
                  <c:v>355.32299999999998</c:v>
                </c:pt>
                <c:pt idx="42094" formatCode="General">
                  <c:v>354.959</c:v>
                </c:pt>
                <c:pt idx="42095" formatCode="General">
                  <c:v>354.30799999999999</c:v>
                </c:pt>
                <c:pt idx="42096" formatCode="General">
                  <c:v>353.28199999999998</c:v>
                </c:pt>
                <c:pt idx="42097" formatCode="General">
                  <c:v>351.81</c:v>
                </c:pt>
                <c:pt idx="42098" formatCode="General">
                  <c:v>349.86599999999999</c:v>
                </c:pt>
                <c:pt idx="42099" formatCode="General">
                  <c:v>347.49400000000003</c:v>
                </c:pt>
                <c:pt idx="42100" formatCode="General">
                  <c:v>344.78800000000001</c:v>
                </c:pt>
                <c:pt idx="42101" formatCode="General">
                  <c:v>341.81700000000001</c:v>
                </c:pt>
                <c:pt idx="42102" formatCode="General">
                  <c:v>338.64100000000002</c:v>
                </c:pt>
                <c:pt idx="42103" formatCode="General">
                  <c:v>335.334</c:v>
                </c:pt>
                <c:pt idx="42104" formatCode="General">
                  <c:v>331.92599999999999</c:v>
                </c:pt>
                <c:pt idx="42105" formatCode="General">
                  <c:v>328.34399999999999</c:v>
                </c:pt>
                <c:pt idx="42106" formatCode="General">
                  <c:v>324.59300000000002</c:v>
                </c:pt>
                <c:pt idx="42107" formatCode="General">
                  <c:v>320.755</c:v>
                </c:pt>
                <c:pt idx="42108" formatCode="General">
                  <c:v>316.851</c:v>
                </c:pt>
                <c:pt idx="42109" formatCode="General">
                  <c:v>312.88200000000001</c:v>
                </c:pt>
                <c:pt idx="42110" formatCode="General">
                  <c:v>308.84199999999998</c:v>
                </c:pt>
                <c:pt idx="42111" formatCode="General">
                  <c:v>304.77199999999999</c:v>
                </c:pt>
                <c:pt idx="42112" formatCode="General">
                  <c:v>300.78800000000001</c:v>
                </c:pt>
                <c:pt idx="42113" formatCode="General">
                  <c:v>296.89100000000002</c:v>
                </c:pt>
                <c:pt idx="42114" formatCode="General">
                  <c:v>292.99599999999998</c:v>
                </c:pt>
                <c:pt idx="42115" formatCode="General">
                  <c:v>289.16000000000003</c:v>
                </c:pt>
                <c:pt idx="42116" formatCode="General">
                  <c:v>285.46699999999998</c:v>
                </c:pt>
                <c:pt idx="42117" formatCode="General">
                  <c:v>281.87700000000001</c:v>
                </c:pt>
                <c:pt idx="42118" formatCode="General">
                  <c:v>278.40899999999999</c:v>
                </c:pt>
                <c:pt idx="42119" formatCode="General">
                  <c:v>275.16699999999997</c:v>
                </c:pt>
                <c:pt idx="42120" formatCode="General">
                  <c:v>272.09500000000003</c:v>
                </c:pt>
                <c:pt idx="42121" formatCode="General">
                  <c:v>269.06299999999999</c:v>
                </c:pt>
                <c:pt idx="42122" formatCode="General">
                  <c:v>266.07499999999999</c:v>
                </c:pt>
                <c:pt idx="42123" formatCode="General">
                  <c:v>263.15199999999999</c:v>
                </c:pt>
                <c:pt idx="42124" formatCode="General">
                  <c:v>260.26</c:v>
                </c:pt>
                <c:pt idx="42125" formatCode="General">
                  <c:v>257.404</c:v>
                </c:pt>
                <c:pt idx="42126" formatCode="General">
                  <c:v>254.631</c:v>
                </c:pt>
                <c:pt idx="42127" formatCode="General">
                  <c:v>251.95099999999999</c:v>
                </c:pt>
                <c:pt idx="42128" formatCode="General">
                  <c:v>249.34100000000001</c:v>
                </c:pt>
                <c:pt idx="42129" formatCode="General">
                  <c:v>246.81399999999999</c:v>
                </c:pt>
                <c:pt idx="42130" formatCode="General">
                  <c:v>244.39599999999999</c:v>
                </c:pt>
                <c:pt idx="42131" formatCode="General">
                  <c:v>242.11099999999999</c:v>
                </c:pt>
                <c:pt idx="42132" formatCode="General">
                  <c:v>239.97499999999999</c:v>
                </c:pt>
                <c:pt idx="42133" formatCode="General">
                  <c:v>237.983</c:v>
                </c:pt>
                <c:pt idx="42134" formatCode="General">
                  <c:v>236.07300000000001</c:v>
                </c:pt>
                <c:pt idx="42135" formatCode="General">
                  <c:v>234.15199999999999</c:v>
                </c:pt>
                <c:pt idx="42136" formatCode="General">
                  <c:v>231.983</c:v>
                </c:pt>
                <c:pt idx="42137" formatCode="General">
                  <c:v>229.381</c:v>
                </c:pt>
                <c:pt idx="42138" formatCode="General">
                  <c:v>226.44399999999999</c:v>
                </c:pt>
                <c:pt idx="42139" formatCode="General">
                  <c:v>223.30799999999999</c:v>
                </c:pt>
                <c:pt idx="42140" formatCode="General">
                  <c:v>220.07900000000001</c:v>
                </c:pt>
                <c:pt idx="42141" formatCode="General">
                  <c:v>216.905</c:v>
                </c:pt>
                <c:pt idx="42142" formatCode="General">
                  <c:v>213.857</c:v>
                </c:pt>
                <c:pt idx="42143" formatCode="General">
                  <c:v>210.72499999999999</c:v>
                </c:pt>
                <c:pt idx="42144" formatCode="General">
                  <c:v>207.36099999999999</c:v>
                </c:pt>
                <c:pt idx="42145" formatCode="General">
                  <c:v>203.86699999999999</c:v>
                </c:pt>
                <c:pt idx="42146" formatCode="General">
                  <c:v>200.4</c:v>
                </c:pt>
                <c:pt idx="42147" formatCode="General">
                  <c:v>197.107</c:v>
                </c:pt>
                <c:pt idx="42148" formatCode="General">
                  <c:v>194.06</c:v>
                </c:pt>
                <c:pt idx="42149" formatCode="General">
                  <c:v>191.274</c:v>
                </c:pt>
                <c:pt idx="42150" formatCode="General">
                  <c:v>188.69300000000001</c:v>
                </c:pt>
                <c:pt idx="42151" formatCode="General">
                  <c:v>186.21</c:v>
                </c:pt>
                <c:pt idx="42152" formatCode="General">
                  <c:v>183.72499999999999</c:v>
                </c:pt>
                <c:pt idx="42153" formatCode="General">
                  <c:v>181.14400000000001</c:v>
                </c:pt>
                <c:pt idx="42154" formatCode="General">
                  <c:v>178.40299999999999</c:v>
                </c:pt>
                <c:pt idx="42155" formatCode="General">
                  <c:v>175.46899999999999</c:v>
                </c:pt>
                <c:pt idx="42156" formatCode="General">
                  <c:v>172.31299999999999</c:v>
                </c:pt>
                <c:pt idx="42157" formatCode="General">
                  <c:v>168.87299999999999</c:v>
                </c:pt>
                <c:pt idx="42158" formatCode="General">
                  <c:v>165.06100000000001</c:v>
                </c:pt>
                <c:pt idx="42159" formatCode="General">
                  <c:v>160.78899999999999</c:v>
                </c:pt>
                <c:pt idx="42160" formatCode="General">
                  <c:v>156.02500000000001</c:v>
                </c:pt>
                <c:pt idx="42161" formatCode="General">
                  <c:v>150.80799999999999</c:v>
                </c:pt>
                <c:pt idx="42162" formatCode="General">
                  <c:v>145.30500000000001</c:v>
                </c:pt>
                <c:pt idx="42163" formatCode="General">
                  <c:v>139.68100000000001</c:v>
                </c:pt>
                <c:pt idx="42164" formatCode="General">
                  <c:v>133.977</c:v>
                </c:pt>
                <c:pt idx="42165" formatCode="General">
                  <c:v>128.25800000000001</c:v>
                </c:pt>
                <c:pt idx="42166" formatCode="General">
                  <c:v>122.611</c:v>
                </c:pt>
                <c:pt idx="42167" formatCode="General">
                  <c:v>117.092</c:v>
                </c:pt>
                <c:pt idx="42168" formatCode="General">
                  <c:v>111.72799999999999</c:v>
                </c:pt>
                <c:pt idx="42169" formatCode="General">
                  <c:v>106.661</c:v>
                </c:pt>
                <c:pt idx="42170" formatCode="General">
                  <c:v>102.003</c:v>
                </c:pt>
                <c:pt idx="42171" formatCode="General">
                  <c:v>97.618099999999998</c:v>
                </c:pt>
                <c:pt idx="42172" formatCode="General">
                  <c:v>93.343400000000003</c:v>
                </c:pt>
                <c:pt idx="42173" formatCode="General">
                  <c:v>89.068799999999996</c:v>
                </c:pt>
                <c:pt idx="42174" formatCode="General">
                  <c:v>84.752200000000002</c:v>
                </c:pt>
                <c:pt idx="42175" formatCode="General">
                  <c:v>80.415899999999993</c:v>
                </c:pt>
                <c:pt idx="42176" formatCode="General">
                  <c:v>76.1203</c:v>
                </c:pt>
                <c:pt idx="42177" formatCode="General">
                  <c:v>71.932400000000001</c:v>
                </c:pt>
                <c:pt idx="42178" formatCode="General">
                  <c:v>67.882499999999993</c:v>
                </c:pt>
                <c:pt idx="42179" formatCode="General">
                  <c:v>64.051100000000005</c:v>
                </c:pt>
                <c:pt idx="42180" formatCode="General">
                  <c:v>60.545900000000003</c:v>
                </c:pt>
                <c:pt idx="42181" formatCode="General">
                  <c:v>57.336300000000001</c:v>
                </c:pt>
                <c:pt idx="42182" formatCode="General">
                  <c:v>54.311199999999999</c:v>
                </c:pt>
                <c:pt idx="42183" formatCode="General">
                  <c:v>51.401400000000002</c:v>
                </c:pt>
                <c:pt idx="42184" formatCode="General">
                  <c:v>48.524700000000003</c:v>
                </c:pt>
                <c:pt idx="42185" formatCode="General">
                  <c:v>45.580500000000001</c:v>
                </c:pt>
                <c:pt idx="42186" formatCode="General">
                  <c:v>42.4328</c:v>
                </c:pt>
                <c:pt idx="42187" formatCode="General">
                  <c:v>38.9512</c:v>
                </c:pt>
                <c:pt idx="42188" formatCode="General">
                  <c:v>35.071100000000001</c:v>
                </c:pt>
                <c:pt idx="42189" formatCode="General">
                  <c:v>30.784300000000002</c:v>
                </c:pt>
                <c:pt idx="42190" formatCode="General">
                  <c:v>26.2059</c:v>
                </c:pt>
                <c:pt idx="42191" formatCode="General">
                  <c:v>21.480699999999999</c:v>
                </c:pt>
                <c:pt idx="42192" formatCode="General">
                  <c:v>16.706399999999999</c:v>
                </c:pt>
                <c:pt idx="42193" formatCode="General">
                  <c:v>11.9482</c:v>
                </c:pt>
                <c:pt idx="42194" formatCode="General">
                  <c:v>7.2135300000000004</c:v>
                </c:pt>
                <c:pt idx="42195" formatCode="General">
                  <c:v>2.6085500000000001</c:v>
                </c:pt>
                <c:pt idx="42196" formatCode="General">
                  <c:v>-1.7813699999999999</c:v>
                </c:pt>
                <c:pt idx="42197" formatCode="General">
                  <c:v>-6.07674</c:v>
                </c:pt>
                <c:pt idx="42198" formatCode="General">
                  <c:v>-10.404500000000001</c:v>
                </c:pt>
                <c:pt idx="42199" formatCode="General">
                  <c:v>-14.8156</c:v>
                </c:pt>
                <c:pt idx="42200" formatCode="General">
                  <c:v>-19.410399999999999</c:v>
                </c:pt>
                <c:pt idx="42201" formatCode="General">
                  <c:v>-24.298300000000001</c:v>
                </c:pt>
                <c:pt idx="42202" formatCode="General">
                  <c:v>-29.493600000000001</c:v>
                </c:pt>
                <c:pt idx="42203" formatCode="General">
                  <c:v>-34.9636</c:v>
                </c:pt>
                <c:pt idx="42204" formatCode="General">
                  <c:v>-40.666200000000003</c:v>
                </c:pt>
                <c:pt idx="42205" formatCode="General">
                  <c:v>-46.523099999999999</c:v>
                </c:pt>
                <c:pt idx="42206" formatCode="General">
                  <c:v>-52.417499999999997</c:v>
                </c:pt>
                <c:pt idx="42207" formatCode="General">
                  <c:v>-58.2883</c:v>
                </c:pt>
                <c:pt idx="42208" formatCode="General">
                  <c:v>-64.138999999999996</c:v>
                </c:pt>
                <c:pt idx="42209" formatCode="General">
                  <c:v>-69.863500000000002</c:v>
                </c:pt>
                <c:pt idx="42210" formatCode="General">
                  <c:v>-75.356899999999996</c:v>
                </c:pt>
                <c:pt idx="42211" formatCode="General">
                  <c:v>-80.633300000000006</c:v>
                </c:pt>
                <c:pt idx="42212" formatCode="General">
                  <c:v>-85.731800000000007</c:v>
                </c:pt>
                <c:pt idx="42213" formatCode="General">
                  <c:v>-90.697699999999998</c:v>
                </c:pt>
                <c:pt idx="42214" formatCode="General">
                  <c:v>-95.554000000000002</c:v>
                </c:pt>
                <c:pt idx="42215" formatCode="General">
                  <c:v>-100.298</c:v>
                </c:pt>
                <c:pt idx="42216" formatCode="General">
                  <c:v>-104.871</c:v>
                </c:pt>
                <c:pt idx="42217" formatCode="General">
                  <c:v>-109.23099999999999</c:v>
                </c:pt>
                <c:pt idx="42218" formatCode="General">
                  <c:v>-113.443</c:v>
                </c:pt>
                <c:pt idx="42219" formatCode="General">
                  <c:v>-117.605</c:v>
                </c:pt>
                <c:pt idx="42220" formatCode="General">
                  <c:v>-121.81</c:v>
                </c:pt>
                <c:pt idx="42221" formatCode="General">
                  <c:v>-126.02500000000001</c:v>
                </c:pt>
                <c:pt idx="42222" formatCode="General">
                  <c:v>-130.149</c:v>
                </c:pt>
                <c:pt idx="42223" formatCode="General">
                  <c:v>-134.06200000000001</c:v>
                </c:pt>
                <c:pt idx="42224" formatCode="General">
                  <c:v>-137.642</c:v>
                </c:pt>
                <c:pt idx="42225" formatCode="General">
                  <c:v>-140.803</c:v>
                </c:pt>
                <c:pt idx="42226" formatCode="General">
                  <c:v>-143.5</c:v>
                </c:pt>
                <c:pt idx="42227" formatCode="General">
                  <c:v>-145.76499999999999</c:v>
                </c:pt>
                <c:pt idx="42228" formatCode="General">
                  <c:v>-147.64500000000001</c:v>
                </c:pt>
                <c:pt idx="42229" formatCode="General">
                  <c:v>-149.18199999999999</c:v>
                </c:pt>
                <c:pt idx="42230" formatCode="General">
                  <c:v>-150.386</c:v>
                </c:pt>
                <c:pt idx="42231" formatCode="General">
                  <c:v>-151.27199999999999</c:v>
                </c:pt>
                <c:pt idx="42232" formatCode="General">
                  <c:v>-151.874</c:v>
                </c:pt>
                <c:pt idx="42233" formatCode="General">
                  <c:v>-152.22</c:v>
                </c:pt>
                <c:pt idx="42234" formatCode="General">
                  <c:v>-152.334</c:v>
                </c:pt>
                <c:pt idx="42235" formatCode="General">
                  <c:v>-152.148</c:v>
                </c:pt>
                <c:pt idx="42236" formatCode="General">
                  <c:v>-151.57300000000001</c:v>
                </c:pt>
                <c:pt idx="42237" formatCode="General">
                  <c:v>-150.601</c:v>
                </c:pt>
                <c:pt idx="42238" formatCode="General">
                  <c:v>-149.31399999999999</c:v>
                </c:pt>
                <c:pt idx="42239" formatCode="General">
                  <c:v>-147.982</c:v>
                </c:pt>
                <c:pt idx="42240" formatCode="General">
                  <c:v>-146.87700000000001</c:v>
                </c:pt>
                <c:pt idx="42241" formatCode="General">
                  <c:v>-146.14099999999999</c:v>
                </c:pt>
                <c:pt idx="42242" formatCode="General">
                  <c:v>-145.80199999999999</c:v>
                </c:pt>
                <c:pt idx="42243" formatCode="General">
                  <c:v>-145.84200000000001</c:v>
                </c:pt>
                <c:pt idx="42244" formatCode="General">
                  <c:v>-146.251</c:v>
                </c:pt>
                <c:pt idx="42245" formatCode="General">
                  <c:v>-147.01900000000001</c:v>
                </c:pt>
                <c:pt idx="42246" formatCode="General">
                  <c:v>-148.15299999999999</c:v>
                </c:pt>
                <c:pt idx="42247" formatCode="General">
                  <c:v>-149.60599999999999</c:v>
                </c:pt>
                <c:pt idx="42248" formatCode="General">
                  <c:v>-151.29400000000001</c:v>
                </c:pt>
                <c:pt idx="42249" formatCode="General">
                  <c:v>-153.19499999999999</c:v>
                </c:pt>
                <c:pt idx="42250" formatCode="General">
                  <c:v>-155.33799999999999</c:v>
                </c:pt>
                <c:pt idx="42251" formatCode="General">
                  <c:v>-157.78899999999999</c:v>
                </c:pt>
                <c:pt idx="42252" formatCode="General">
                  <c:v>-160.60499999999999</c:v>
                </c:pt>
                <c:pt idx="42253" formatCode="General">
                  <c:v>-163.79400000000001</c:v>
                </c:pt>
                <c:pt idx="42254" formatCode="General">
                  <c:v>-167.32900000000001</c:v>
                </c:pt>
                <c:pt idx="42255" formatCode="General">
                  <c:v>-171.15799999999999</c:v>
                </c:pt>
                <c:pt idx="42256" formatCode="General">
                  <c:v>-175.26599999999999</c:v>
                </c:pt>
                <c:pt idx="42257" formatCode="General">
                  <c:v>-179.65</c:v>
                </c:pt>
                <c:pt idx="42258" formatCode="General">
                  <c:v>-184.30199999999999</c:v>
                </c:pt>
                <c:pt idx="42259" formatCode="General">
                  <c:v>-189.20599999999999</c:v>
                </c:pt>
                <c:pt idx="42260" formatCode="General">
                  <c:v>-194.32</c:v>
                </c:pt>
                <c:pt idx="42261" formatCode="General">
                  <c:v>-199.59100000000001</c:v>
                </c:pt>
                <c:pt idx="42262" formatCode="General">
                  <c:v>-204.96199999999999</c:v>
                </c:pt>
                <c:pt idx="42263" formatCode="General">
                  <c:v>-210.387</c:v>
                </c:pt>
                <c:pt idx="42264" formatCode="General">
                  <c:v>-215.86</c:v>
                </c:pt>
                <c:pt idx="42265" formatCode="General">
                  <c:v>-221.45400000000001</c:v>
                </c:pt>
                <c:pt idx="42266" formatCode="General">
                  <c:v>-227.29300000000001</c:v>
                </c:pt>
                <c:pt idx="42267" formatCode="General">
                  <c:v>-233.49700000000001</c:v>
                </c:pt>
                <c:pt idx="42268" formatCode="General">
                  <c:v>-240.029</c:v>
                </c:pt>
                <c:pt idx="42269" formatCode="General">
                  <c:v>-246.74700000000001</c:v>
                </c:pt>
                <c:pt idx="42270" formatCode="General">
                  <c:v>-253.542</c:v>
                </c:pt>
                <c:pt idx="42271" formatCode="General">
                  <c:v>-260.33199999999999</c:v>
                </c:pt>
                <c:pt idx="42272" formatCode="General">
                  <c:v>-267.10599999999999</c:v>
                </c:pt>
                <c:pt idx="42273" formatCode="General">
                  <c:v>-273.84500000000003</c:v>
                </c:pt>
                <c:pt idx="42274" formatCode="General">
                  <c:v>-280.50700000000001</c:v>
                </c:pt>
                <c:pt idx="42275" formatCode="General">
                  <c:v>-287.08600000000001</c:v>
                </c:pt>
                <c:pt idx="42276" formatCode="General">
                  <c:v>-293.58</c:v>
                </c:pt>
                <c:pt idx="42277" formatCode="General">
                  <c:v>-299.86399999999998</c:v>
                </c:pt>
                <c:pt idx="42278" formatCode="General">
                  <c:v>-305.80700000000002</c:v>
                </c:pt>
                <c:pt idx="42279" formatCode="General">
                  <c:v>-311.36500000000001</c:v>
                </c:pt>
                <c:pt idx="42280" formatCode="General">
                  <c:v>-316.52600000000001</c:v>
                </c:pt>
                <c:pt idx="42281" formatCode="General">
                  <c:v>-321.31400000000002</c:v>
                </c:pt>
                <c:pt idx="42282" formatCode="General">
                  <c:v>-325.77300000000002</c:v>
                </c:pt>
                <c:pt idx="42283" formatCode="General">
                  <c:v>-329.94099999999997</c:v>
                </c:pt>
                <c:pt idx="42284" formatCode="General">
                  <c:v>-333.80700000000002</c:v>
                </c:pt>
                <c:pt idx="42285" formatCode="General">
                  <c:v>-337.32499999999999</c:v>
                </c:pt>
                <c:pt idx="42286" formatCode="General">
                  <c:v>-340.42399999999998</c:v>
                </c:pt>
                <c:pt idx="42287" formatCode="General">
                  <c:v>-342.98500000000001</c:v>
                </c:pt>
                <c:pt idx="42288" formatCode="General">
                  <c:v>-344.89400000000001</c:v>
                </c:pt>
                <c:pt idx="42289" formatCode="General">
                  <c:v>-345.93200000000002</c:v>
                </c:pt>
                <c:pt idx="42290" formatCode="General">
                  <c:v>-345.899</c:v>
                </c:pt>
                <c:pt idx="42291" formatCode="General">
                  <c:v>-344.78500000000003</c:v>
                </c:pt>
                <c:pt idx="42292" formatCode="General">
                  <c:v>-342.61599999999999</c:v>
                </c:pt>
                <c:pt idx="42293" formatCode="General">
                  <c:v>-339.42700000000002</c:v>
                </c:pt>
                <c:pt idx="42294" formatCode="General">
                  <c:v>-335.31599999999997</c:v>
                </c:pt>
                <c:pt idx="42295" formatCode="General">
                  <c:v>-330.42500000000001</c:v>
                </c:pt>
                <c:pt idx="42296" formatCode="General">
                  <c:v>-324.92700000000002</c:v>
                </c:pt>
                <c:pt idx="42297" formatCode="General">
                  <c:v>-319.00599999999997</c:v>
                </c:pt>
                <c:pt idx="42298" formatCode="General">
                  <c:v>-312.83300000000003</c:v>
                </c:pt>
                <c:pt idx="42299" formatCode="General">
                  <c:v>-306.61</c:v>
                </c:pt>
                <c:pt idx="42300" formatCode="General">
                  <c:v>-300.54500000000002</c:v>
                </c:pt>
                <c:pt idx="42301" formatCode="General">
                  <c:v>-294.82799999999997</c:v>
                </c:pt>
                <c:pt idx="42302" formatCode="General">
                  <c:v>-289.59699999999998</c:v>
                </c:pt>
                <c:pt idx="42303" formatCode="General">
                  <c:v>-284.952</c:v>
                </c:pt>
                <c:pt idx="42304" formatCode="General">
                  <c:v>-280.96800000000002</c:v>
                </c:pt>
                <c:pt idx="42305" formatCode="General">
                  <c:v>-277.71699999999998</c:v>
                </c:pt>
                <c:pt idx="42306" formatCode="General">
                  <c:v>-275.22699999999998</c:v>
                </c:pt>
                <c:pt idx="42307" formatCode="General">
                  <c:v>-273.46699999999998</c:v>
                </c:pt>
                <c:pt idx="42308" formatCode="General">
                  <c:v>-272.43200000000002</c:v>
                </c:pt>
                <c:pt idx="42309" formatCode="General">
                  <c:v>-272.12599999999998</c:v>
                </c:pt>
                <c:pt idx="42310" formatCode="General">
                  <c:v>-272.43200000000002</c:v>
                </c:pt>
                <c:pt idx="42311" formatCode="General">
                  <c:v>-273.23899999999998</c:v>
                </c:pt>
                <c:pt idx="42312" formatCode="General">
                  <c:v>-274.58699999999999</c:v>
                </c:pt>
                <c:pt idx="42313" formatCode="General">
                  <c:v>-276.45400000000001</c:v>
                </c:pt>
                <c:pt idx="42314" formatCode="General">
                  <c:v>-278.68799999999999</c:v>
                </c:pt>
                <c:pt idx="42315" formatCode="General">
                  <c:v>-281.08100000000002</c:v>
                </c:pt>
                <c:pt idx="42316" formatCode="General">
                  <c:v>-283.43299999999999</c:v>
                </c:pt>
                <c:pt idx="42317" formatCode="General">
                  <c:v>-285.74099999999999</c:v>
                </c:pt>
                <c:pt idx="42318" formatCode="General">
                  <c:v>-288.03100000000001</c:v>
                </c:pt>
                <c:pt idx="42319" formatCode="General">
                  <c:v>-290.22399999999999</c:v>
                </c:pt>
                <c:pt idx="42320" formatCode="General">
                  <c:v>-292.20699999999999</c:v>
                </c:pt>
                <c:pt idx="42321" formatCode="General">
                  <c:v>-293.84800000000001</c:v>
                </c:pt>
                <c:pt idx="42322" formatCode="General">
                  <c:v>-294.98899999999998</c:v>
                </c:pt>
                <c:pt idx="42323" formatCode="General">
                  <c:v>-295.49599999999998</c:v>
                </c:pt>
                <c:pt idx="42324" formatCode="General">
                  <c:v>-295.47699999999998</c:v>
                </c:pt>
                <c:pt idx="42325" formatCode="General">
                  <c:v>-295.09500000000003</c:v>
                </c:pt>
                <c:pt idx="42326" formatCode="General">
                  <c:v>-294.42399999999998</c:v>
                </c:pt>
                <c:pt idx="42327" formatCode="General">
                  <c:v>-293.48899999999998</c:v>
                </c:pt>
                <c:pt idx="42328" formatCode="General">
                  <c:v>-292.25099999999998</c:v>
                </c:pt>
                <c:pt idx="42329" formatCode="General">
                  <c:v>-290.71300000000002</c:v>
                </c:pt>
                <c:pt idx="42330" formatCode="General">
                  <c:v>-288.89999999999998</c:v>
                </c:pt>
                <c:pt idx="42331" formatCode="General">
                  <c:v>-286.86700000000002</c:v>
                </c:pt>
                <c:pt idx="42332" formatCode="General">
                  <c:v>-284.69600000000003</c:v>
                </c:pt>
                <c:pt idx="42333" formatCode="General">
                  <c:v>-282.49799999999999</c:v>
                </c:pt>
                <c:pt idx="42334" formatCode="General">
                  <c:v>-280.30700000000002</c:v>
                </c:pt>
                <c:pt idx="42335" formatCode="General">
                  <c:v>-278.07</c:v>
                </c:pt>
                <c:pt idx="42336" formatCode="General">
                  <c:v>-275.75200000000001</c:v>
                </c:pt>
                <c:pt idx="42337" formatCode="General">
                  <c:v>-273.34300000000002</c:v>
                </c:pt>
                <c:pt idx="42338" formatCode="General">
                  <c:v>-270.90100000000001</c:v>
                </c:pt>
                <c:pt idx="42339" formatCode="General">
                  <c:v>-268.48</c:v>
                </c:pt>
                <c:pt idx="42340" formatCode="General">
                  <c:v>-266.07900000000001</c:v>
                </c:pt>
                <c:pt idx="42341" formatCode="General">
                  <c:v>-263.63400000000001</c:v>
                </c:pt>
                <c:pt idx="42342" formatCode="General">
                  <c:v>-261.05</c:v>
                </c:pt>
                <c:pt idx="42343" formatCode="General">
                  <c:v>-258.35300000000001</c:v>
                </c:pt>
                <c:pt idx="42344" formatCode="General">
                  <c:v>-255.601</c:v>
                </c:pt>
                <c:pt idx="42345" formatCode="General">
                  <c:v>-252.768</c:v>
                </c:pt>
                <c:pt idx="42346" formatCode="General">
                  <c:v>-249.78800000000001</c:v>
                </c:pt>
                <c:pt idx="42347" formatCode="General">
                  <c:v>-246.554</c:v>
                </c:pt>
                <c:pt idx="42348" formatCode="General">
                  <c:v>-243.005</c:v>
                </c:pt>
                <c:pt idx="42349" formatCode="General">
                  <c:v>-239.15</c:v>
                </c:pt>
                <c:pt idx="42350" formatCode="General">
                  <c:v>-234.93</c:v>
                </c:pt>
                <c:pt idx="42351" formatCode="General">
                  <c:v>-230.262</c:v>
                </c:pt>
                <c:pt idx="42352" formatCode="General">
                  <c:v>-225.05699999999999</c:v>
                </c:pt>
                <c:pt idx="42353" formatCode="General">
                  <c:v>-219.215</c:v>
                </c:pt>
                <c:pt idx="42354" formatCode="General">
                  <c:v>-212.673</c:v>
                </c:pt>
                <c:pt idx="42355" formatCode="General">
                  <c:v>-205.46799999999999</c:v>
                </c:pt>
                <c:pt idx="42356" formatCode="General">
                  <c:v>-197.708</c:v>
                </c:pt>
                <c:pt idx="42357" formatCode="General">
                  <c:v>-189.53299999999999</c:v>
                </c:pt>
                <c:pt idx="42358" formatCode="General">
                  <c:v>-181.08600000000001</c:v>
                </c:pt>
                <c:pt idx="42359" formatCode="General">
                  <c:v>-172.47499999999999</c:v>
                </c:pt>
                <c:pt idx="42360" formatCode="General">
                  <c:v>-163.80699999999999</c:v>
                </c:pt>
                <c:pt idx="42361" formatCode="General">
                  <c:v>-155.172</c:v>
                </c:pt>
                <c:pt idx="42362" formatCode="General">
                  <c:v>-146.714</c:v>
                </c:pt>
                <c:pt idx="42363" formatCode="General">
                  <c:v>-138.58699999999999</c:v>
                </c:pt>
                <c:pt idx="42364" formatCode="General">
                  <c:v>-131.023</c:v>
                </c:pt>
                <c:pt idx="42365" formatCode="General">
                  <c:v>-124.274</c:v>
                </c:pt>
                <c:pt idx="42366" formatCode="General">
                  <c:v>-118.53700000000001</c:v>
                </c:pt>
                <c:pt idx="42367" formatCode="General">
                  <c:v>-113.928</c:v>
                </c:pt>
                <c:pt idx="42368" formatCode="General">
                  <c:v>-110.41800000000001</c:v>
                </c:pt>
                <c:pt idx="42369" formatCode="General">
                  <c:v>-108.017</c:v>
                </c:pt>
                <c:pt idx="42370" formatCode="General">
                  <c:v>-106.744</c:v>
                </c:pt>
                <c:pt idx="42371" formatCode="General">
                  <c:v>-106.512</c:v>
                </c:pt>
                <c:pt idx="42372" formatCode="General">
                  <c:v>-107.124</c:v>
                </c:pt>
                <c:pt idx="42373" formatCode="General">
                  <c:v>-108.294</c:v>
                </c:pt>
                <c:pt idx="42374" formatCode="General">
                  <c:v>-109.741</c:v>
                </c:pt>
                <c:pt idx="42375" formatCode="General">
                  <c:v>-111.251</c:v>
                </c:pt>
                <c:pt idx="42376" formatCode="General">
                  <c:v>-112.657</c:v>
                </c:pt>
                <c:pt idx="42377" formatCode="General">
                  <c:v>-113.82599999999999</c:v>
                </c:pt>
                <c:pt idx="42378" formatCode="General">
                  <c:v>-114.626</c:v>
                </c:pt>
                <c:pt idx="42379" formatCode="General">
                  <c:v>-114.943</c:v>
                </c:pt>
                <c:pt idx="42380" formatCode="General">
                  <c:v>-114.7</c:v>
                </c:pt>
                <c:pt idx="42381" formatCode="General">
                  <c:v>-113.747</c:v>
                </c:pt>
                <c:pt idx="42382" formatCode="General">
                  <c:v>-111.873</c:v>
                </c:pt>
                <c:pt idx="42383" formatCode="General">
                  <c:v>-108.80800000000001</c:v>
                </c:pt>
                <c:pt idx="42384" formatCode="General">
                  <c:v>-104.38</c:v>
                </c:pt>
                <c:pt idx="42385" formatCode="General">
                  <c:v>-98.695999999999998</c:v>
                </c:pt>
                <c:pt idx="42386" formatCode="General">
                  <c:v>-91.922399999999996</c:v>
                </c:pt>
                <c:pt idx="42387" formatCode="General">
                  <c:v>-84.207599999999999</c:v>
                </c:pt>
                <c:pt idx="42388" formatCode="General">
                  <c:v>-75.740600000000001</c:v>
                </c:pt>
                <c:pt idx="42389" formatCode="General">
                  <c:v>-66.7089</c:v>
                </c:pt>
                <c:pt idx="42390" formatCode="General">
                  <c:v>-57.2684</c:v>
                </c:pt>
                <c:pt idx="42391" formatCode="General">
                  <c:v>-47.548099999999998</c:v>
                </c:pt>
                <c:pt idx="42392" formatCode="General">
                  <c:v>-37.649799999999999</c:v>
                </c:pt>
                <c:pt idx="42393" formatCode="General">
                  <c:v>-27.666699999999999</c:v>
                </c:pt>
                <c:pt idx="42394" formatCode="General">
                  <c:v>-17.6906</c:v>
                </c:pt>
                <c:pt idx="42395" formatCode="General">
                  <c:v>-7.8196300000000001</c:v>
                </c:pt>
                <c:pt idx="42396" formatCode="General">
                  <c:v>1.8472599999999999</c:v>
                </c:pt>
                <c:pt idx="42397" formatCode="General">
                  <c:v>11.230399999999999</c:v>
                </c:pt>
                <c:pt idx="42398" formatCode="General">
                  <c:v>20.254100000000001</c:v>
                </c:pt>
                <c:pt idx="42399" formatCode="General">
                  <c:v>28.8154</c:v>
                </c:pt>
                <c:pt idx="42400" formatCode="General">
                  <c:v>36.804299999999998</c:v>
                </c:pt>
                <c:pt idx="42401" formatCode="General">
                  <c:v>44.128599999999999</c:v>
                </c:pt>
                <c:pt idx="42402" formatCode="General">
                  <c:v>50.736699999999999</c:v>
                </c:pt>
                <c:pt idx="42403" formatCode="General">
                  <c:v>56.625700000000002</c:v>
                </c:pt>
                <c:pt idx="42404" formatCode="General">
                  <c:v>61.821199999999997</c:v>
                </c:pt>
                <c:pt idx="42405" formatCode="General">
                  <c:v>66.3446</c:v>
                </c:pt>
                <c:pt idx="42406" formatCode="General">
                  <c:v>70.172499999999999</c:v>
                </c:pt>
                <c:pt idx="42407" formatCode="General">
                  <c:v>73.292100000000005</c:v>
                </c:pt>
                <c:pt idx="42408" formatCode="General">
                  <c:v>75.728200000000001</c:v>
                </c:pt>
                <c:pt idx="42409" formatCode="General">
                  <c:v>77.366399999999999</c:v>
                </c:pt>
                <c:pt idx="42410" formatCode="General">
                  <c:v>78.055199999999999</c:v>
                </c:pt>
                <c:pt idx="42411" formatCode="General">
                  <c:v>77.896799999999999</c:v>
                </c:pt>
                <c:pt idx="42412" formatCode="General">
                  <c:v>77.056399999999996</c:v>
                </c:pt>
                <c:pt idx="42413" formatCode="General">
                  <c:v>75.620400000000004</c:v>
                </c:pt>
                <c:pt idx="42414" formatCode="General">
                  <c:v>73.6755</c:v>
                </c:pt>
                <c:pt idx="42415" formatCode="General">
                  <c:v>71.305199999999999</c:v>
                </c:pt>
                <c:pt idx="42416" formatCode="General">
                  <c:v>68.626099999999994</c:v>
                </c:pt>
                <c:pt idx="42417" formatCode="General">
                  <c:v>65.777900000000002</c:v>
                </c:pt>
                <c:pt idx="42418" formatCode="General">
                  <c:v>62.973799999999997</c:v>
                </c:pt>
                <c:pt idx="42419" formatCode="General">
                  <c:v>60.407499999999999</c:v>
                </c:pt>
                <c:pt idx="42420" formatCode="General">
                  <c:v>58.157499999999999</c:v>
                </c:pt>
                <c:pt idx="42421" formatCode="General">
                  <c:v>56.285499999999999</c:v>
                </c:pt>
                <c:pt idx="42422" formatCode="General">
                  <c:v>54.841900000000003</c:v>
                </c:pt>
                <c:pt idx="42423" formatCode="General">
                  <c:v>53.894100000000002</c:v>
                </c:pt>
                <c:pt idx="42424" formatCode="General">
                  <c:v>53.506</c:v>
                </c:pt>
                <c:pt idx="42425" formatCode="General">
                  <c:v>53.6736</c:v>
                </c:pt>
                <c:pt idx="42426" formatCode="General">
                  <c:v>54.350900000000003</c:v>
                </c:pt>
                <c:pt idx="42427" formatCode="General">
                  <c:v>55.448099999999997</c:v>
                </c:pt>
                <c:pt idx="42428" formatCode="General">
                  <c:v>56.884500000000003</c:v>
                </c:pt>
                <c:pt idx="42429" formatCode="General">
                  <c:v>58.628100000000003</c:v>
                </c:pt>
                <c:pt idx="42430" formatCode="General">
                  <c:v>60.625900000000001</c:v>
                </c:pt>
                <c:pt idx="42431" formatCode="General">
                  <c:v>62.823399999999999</c:v>
                </c:pt>
                <c:pt idx="42432" formatCode="General">
                  <c:v>65.214600000000004</c:v>
                </c:pt>
                <c:pt idx="42433" formatCode="General">
                  <c:v>67.771299999999997</c:v>
                </c:pt>
                <c:pt idx="42434" formatCode="General">
                  <c:v>70.394499999999994</c:v>
                </c:pt>
                <c:pt idx="42435" formatCode="General">
                  <c:v>73.084199999999996</c:v>
                </c:pt>
                <c:pt idx="42436" formatCode="General">
                  <c:v>75.937700000000007</c:v>
                </c:pt>
                <c:pt idx="42437" formatCode="General">
                  <c:v>79.032399999999996</c:v>
                </c:pt>
                <c:pt idx="42438" formatCode="General">
                  <c:v>82.397000000000006</c:v>
                </c:pt>
                <c:pt idx="42439" formatCode="General">
                  <c:v>85.974800000000002</c:v>
                </c:pt>
                <c:pt idx="42440" formatCode="General">
                  <c:v>89.713999999999999</c:v>
                </c:pt>
                <c:pt idx="42441" formatCode="General">
                  <c:v>93.606300000000005</c:v>
                </c:pt>
                <c:pt idx="42442" formatCode="General">
                  <c:v>97.6999</c:v>
                </c:pt>
                <c:pt idx="42443" formatCode="General">
                  <c:v>102.063</c:v>
                </c:pt>
                <c:pt idx="42444" formatCode="General">
                  <c:v>106.919</c:v>
                </c:pt>
                <c:pt idx="42445" formatCode="General">
                  <c:v>112.485</c:v>
                </c:pt>
                <c:pt idx="42446" formatCode="General">
                  <c:v>118.74299999999999</c:v>
                </c:pt>
                <c:pt idx="42447" formatCode="General">
                  <c:v>125.587</c:v>
                </c:pt>
                <c:pt idx="42448" formatCode="General">
                  <c:v>132.821</c:v>
                </c:pt>
                <c:pt idx="42449" formatCode="General">
                  <c:v>140.34700000000001</c:v>
                </c:pt>
                <c:pt idx="42450" formatCode="General">
                  <c:v>148.16999999999999</c:v>
                </c:pt>
                <c:pt idx="42451" formatCode="General">
                  <c:v>156.21199999999999</c:v>
                </c:pt>
                <c:pt idx="42452" formatCode="General">
                  <c:v>164.345</c:v>
                </c:pt>
                <c:pt idx="42453" formatCode="General">
                  <c:v>172.351</c:v>
                </c:pt>
                <c:pt idx="42454" formatCode="General">
                  <c:v>179.994</c:v>
                </c:pt>
                <c:pt idx="42455" formatCode="General">
                  <c:v>187.09200000000001</c:v>
                </c:pt>
                <c:pt idx="42456" formatCode="General">
                  <c:v>193.542</c:v>
                </c:pt>
                <c:pt idx="42457" formatCode="General">
                  <c:v>199.31200000000001</c:v>
                </c:pt>
                <c:pt idx="42458" formatCode="General">
                  <c:v>204.45500000000001</c:v>
                </c:pt>
                <c:pt idx="42459" formatCode="General">
                  <c:v>209.03700000000001</c:v>
                </c:pt>
                <c:pt idx="42460" formatCode="General">
                  <c:v>213.02799999999999</c:v>
                </c:pt>
                <c:pt idx="42461" formatCode="General">
                  <c:v>216.34399999999999</c:v>
                </c:pt>
                <c:pt idx="42462" formatCode="General">
                  <c:v>218.88900000000001</c:v>
                </c:pt>
                <c:pt idx="42463" formatCode="General">
                  <c:v>220.626</c:v>
                </c:pt>
                <c:pt idx="42464" formatCode="General">
                  <c:v>221.56800000000001</c:v>
                </c:pt>
                <c:pt idx="42465" formatCode="General">
                  <c:v>221.75700000000001</c:v>
                </c:pt>
                <c:pt idx="42466" formatCode="General">
                  <c:v>221.25</c:v>
                </c:pt>
                <c:pt idx="42467" formatCode="General">
                  <c:v>220.09899999999999</c:v>
                </c:pt>
                <c:pt idx="42468" formatCode="General">
                  <c:v>218.399</c:v>
                </c:pt>
                <c:pt idx="42469" formatCode="General">
                  <c:v>216.29</c:v>
                </c:pt>
                <c:pt idx="42470" formatCode="General">
                  <c:v>213.768</c:v>
                </c:pt>
                <c:pt idx="42471" formatCode="General">
                  <c:v>210.73</c:v>
                </c:pt>
                <c:pt idx="42472" formatCode="General">
                  <c:v>207.078</c:v>
                </c:pt>
                <c:pt idx="42473" formatCode="General">
                  <c:v>202.76</c:v>
                </c:pt>
                <c:pt idx="42474" formatCode="General">
                  <c:v>197.81200000000001</c:v>
                </c:pt>
                <c:pt idx="42475" formatCode="General">
                  <c:v>192.24700000000001</c:v>
                </c:pt>
                <c:pt idx="42476" formatCode="General">
                  <c:v>186.07499999999999</c:v>
                </c:pt>
                <c:pt idx="42477" formatCode="General">
                  <c:v>179.51900000000001</c:v>
                </c:pt>
                <c:pt idx="42478" formatCode="General">
                  <c:v>172.9</c:v>
                </c:pt>
                <c:pt idx="42479" formatCode="General">
                  <c:v>166.655</c:v>
                </c:pt>
                <c:pt idx="42480" formatCode="General">
                  <c:v>161.24299999999999</c:v>
                </c:pt>
                <c:pt idx="42481" formatCode="General">
                  <c:v>156.976</c:v>
                </c:pt>
                <c:pt idx="42482" formatCode="General">
                  <c:v>154.018</c:v>
                </c:pt>
                <c:pt idx="42483" formatCode="General">
                  <c:v>152.33699999999999</c:v>
                </c:pt>
                <c:pt idx="42484" formatCode="General">
                  <c:v>151.83799999999999</c:v>
                </c:pt>
                <c:pt idx="42485" formatCode="General">
                  <c:v>152.392</c:v>
                </c:pt>
                <c:pt idx="42486" formatCode="General">
                  <c:v>153.85599999999999</c:v>
                </c:pt>
                <c:pt idx="42487" formatCode="General">
                  <c:v>156.078</c:v>
                </c:pt>
                <c:pt idx="42488" formatCode="General">
                  <c:v>158.958</c:v>
                </c:pt>
                <c:pt idx="42489" formatCode="General">
                  <c:v>162.441</c:v>
                </c:pt>
                <c:pt idx="42490" formatCode="General">
                  <c:v>166.5</c:v>
                </c:pt>
                <c:pt idx="42491" formatCode="General">
                  <c:v>171.114</c:v>
                </c:pt>
                <c:pt idx="42492" formatCode="General">
                  <c:v>176.249</c:v>
                </c:pt>
                <c:pt idx="42493" formatCode="General">
                  <c:v>181.84800000000001</c:v>
                </c:pt>
                <c:pt idx="42494" formatCode="General">
                  <c:v>187.846</c:v>
                </c:pt>
                <c:pt idx="42495" formatCode="General">
                  <c:v>194.154</c:v>
                </c:pt>
                <c:pt idx="42496" formatCode="General">
                  <c:v>200.654</c:v>
                </c:pt>
                <c:pt idx="42497" formatCode="General">
                  <c:v>207.214</c:v>
                </c:pt>
                <c:pt idx="42498" formatCode="General">
                  <c:v>213.726</c:v>
                </c:pt>
                <c:pt idx="42499" formatCode="General">
                  <c:v>220.09800000000001</c:v>
                </c:pt>
                <c:pt idx="42500" formatCode="General">
                  <c:v>226.24600000000001</c:v>
                </c:pt>
                <c:pt idx="42501" formatCode="General">
                  <c:v>232.071</c:v>
                </c:pt>
                <c:pt idx="42502" formatCode="General">
                  <c:v>237.46700000000001</c:v>
                </c:pt>
                <c:pt idx="42503" formatCode="General">
                  <c:v>242.35400000000001</c:v>
                </c:pt>
                <c:pt idx="42504" formatCode="General">
                  <c:v>246.68899999999999</c:v>
                </c:pt>
                <c:pt idx="42505" formatCode="General">
                  <c:v>250.39699999999999</c:v>
                </c:pt>
                <c:pt idx="42506" formatCode="General">
                  <c:v>253.40899999999999</c:v>
                </c:pt>
                <c:pt idx="42507" formatCode="General">
                  <c:v>255.68199999999999</c:v>
                </c:pt>
                <c:pt idx="42508" formatCode="General">
                  <c:v>257.197</c:v>
                </c:pt>
                <c:pt idx="42509" formatCode="General">
                  <c:v>257.97199999999998</c:v>
                </c:pt>
                <c:pt idx="42510" formatCode="General">
                  <c:v>258.01799999999997</c:v>
                </c:pt>
                <c:pt idx="42511" formatCode="General">
                  <c:v>257.34800000000001</c:v>
                </c:pt>
                <c:pt idx="42512" formatCode="General">
                  <c:v>255.87899999999999</c:v>
                </c:pt>
                <c:pt idx="42513" formatCode="General">
                  <c:v>253.54599999999999</c:v>
                </c:pt>
                <c:pt idx="42514" formatCode="General">
                  <c:v>250.42599999999999</c:v>
                </c:pt>
                <c:pt idx="42515" formatCode="General">
                  <c:v>246.63399999999999</c:v>
                </c:pt>
                <c:pt idx="42516" formatCode="General">
                  <c:v>242.292</c:v>
                </c:pt>
                <c:pt idx="42517" formatCode="General">
                  <c:v>237.49</c:v>
                </c:pt>
                <c:pt idx="42518" formatCode="General">
                  <c:v>232.3</c:v>
                </c:pt>
                <c:pt idx="42519" formatCode="General">
                  <c:v>226.80799999999999</c:v>
                </c:pt>
                <c:pt idx="42520" formatCode="General">
                  <c:v>221.08699999999999</c:v>
                </c:pt>
                <c:pt idx="42521" formatCode="General">
                  <c:v>215.18299999999999</c:v>
                </c:pt>
                <c:pt idx="42522" formatCode="General">
                  <c:v>209.173</c:v>
                </c:pt>
                <c:pt idx="42523" formatCode="General">
                  <c:v>203.172</c:v>
                </c:pt>
                <c:pt idx="42524" formatCode="General">
                  <c:v>197.28899999999999</c:v>
                </c:pt>
                <c:pt idx="42525" formatCode="General">
                  <c:v>191.61699999999999</c:v>
                </c:pt>
                <c:pt idx="42526" formatCode="General">
                  <c:v>186.20699999999999</c:v>
                </c:pt>
                <c:pt idx="42527" formatCode="General">
                  <c:v>181.11699999999999</c:v>
                </c:pt>
                <c:pt idx="42528" formatCode="General">
                  <c:v>176.43100000000001</c:v>
                </c:pt>
                <c:pt idx="42529" formatCode="General">
                  <c:v>172.2</c:v>
                </c:pt>
                <c:pt idx="42530" formatCode="General">
                  <c:v>168.435</c:v>
                </c:pt>
                <c:pt idx="42531" formatCode="General">
                  <c:v>165.108</c:v>
                </c:pt>
                <c:pt idx="42532" formatCode="General">
                  <c:v>162.184</c:v>
                </c:pt>
                <c:pt idx="42533" formatCode="General">
                  <c:v>159.67400000000001</c:v>
                </c:pt>
                <c:pt idx="42534" formatCode="General">
                  <c:v>157.58799999999999</c:v>
                </c:pt>
                <c:pt idx="42535" formatCode="General">
                  <c:v>155.90299999999999</c:v>
                </c:pt>
                <c:pt idx="42536" formatCode="General">
                  <c:v>154.57900000000001</c:v>
                </c:pt>
                <c:pt idx="42537" formatCode="General">
                  <c:v>153.559</c:v>
                </c:pt>
                <c:pt idx="42538" formatCode="General">
                  <c:v>152.82400000000001</c:v>
                </c:pt>
                <c:pt idx="42539" formatCode="General">
                  <c:v>152.36000000000001</c:v>
                </c:pt>
                <c:pt idx="42540" formatCode="General">
                  <c:v>152.11000000000001</c:v>
                </c:pt>
                <c:pt idx="42541" formatCode="General">
                  <c:v>152.01900000000001</c:v>
                </c:pt>
                <c:pt idx="42542" formatCode="General">
                  <c:v>152.036</c:v>
                </c:pt>
                <c:pt idx="42543" formatCode="General">
                  <c:v>152.09399999999999</c:v>
                </c:pt>
                <c:pt idx="42544" formatCode="General">
                  <c:v>152.11799999999999</c:v>
                </c:pt>
                <c:pt idx="42545" formatCode="General">
                  <c:v>152.02500000000001</c:v>
                </c:pt>
                <c:pt idx="42546" formatCode="General">
                  <c:v>151.76400000000001</c:v>
                </c:pt>
                <c:pt idx="42547" formatCode="General">
                  <c:v>151.43199999999999</c:v>
                </c:pt>
                <c:pt idx="42548" formatCode="General">
                  <c:v>151.09100000000001</c:v>
                </c:pt>
                <c:pt idx="42549" formatCode="General">
                  <c:v>150.67599999999999</c:v>
                </c:pt>
                <c:pt idx="42550" formatCode="General">
                  <c:v>150.12200000000001</c:v>
                </c:pt>
                <c:pt idx="42551" formatCode="General">
                  <c:v>149.376</c:v>
                </c:pt>
                <c:pt idx="42552" formatCode="General">
                  <c:v>148.411</c:v>
                </c:pt>
                <c:pt idx="42553" formatCode="General">
                  <c:v>147.21799999999999</c:v>
                </c:pt>
                <c:pt idx="42554" formatCode="General">
                  <c:v>145.822</c:v>
                </c:pt>
                <c:pt idx="42555" formatCode="General">
                  <c:v>144.24</c:v>
                </c:pt>
                <c:pt idx="42556" formatCode="General">
                  <c:v>142.46899999999999</c:v>
                </c:pt>
                <c:pt idx="42557" formatCode="General">
                  <c:v>140.518</c:v>
                </c:pt>
                <c:pt idx="42558" formatCode="General">
                  <c:v>138.40600000000001</c:v>
                </c:pt>
                <c:pt idx="42559" formatCode="General">
                  <c:v>136.14699999999999</c:v>
                </c:pt>
                <c:pt idx="42560" formatCode="General">
                  <c:v>133.76</c:v>
                </c:pt>
                <c:pt idx="42561" formatCode="General">
                  <c:v>131.28</c:v>
                </c:pt>
                <c:pt idx="42562" formatCode="General">
                  <c:v>128.72800000000001</c:v>
                </c:pt>
                <c:pt idx="42563" formatCode="General">
                  <c:v>126.105</c:v>
                </c:pt>
                <c:pt idx="42564" formatCode="General">
                  <c:v>123.42700000000001</c:v>
                </c:pt>
                <c:pt idx="42565" formatCode="General">
                  <c:v>120.72</c:v>
                </c:pt>
                <c:pt idx="42566" formatCode="General">
                  <c:v>118.039</c:v>
                </c:pt>
                <c:pt idx="42567" formatCode="General">
                  <c:v>115.434</c:v>
                </c:pt>
                <c:pt idx="42568" formatCode="General">
                  <c:v>112.905</c:v>
                </c:pt>
                <c:pt idx="42569" formatCode="General">
                  <c:v>110.321</c:v>
                </c:pt>
                <c:pt idx="42570" formatCode="General">
                  <c:v>107.416</c:v>
                </c:pt>
                <c:pt idx="42571" formatCode="General">
                  <c:v>104.28</c:v>
                </c:pt>
                <c:pt idx="42572" formatCode="General">
                  <c:v>101.2</c:v>
                </c:pt>
                <c:pt idx="42573" formatCode="General">
                  <c:v>98.447599999999994</c:v>
                </c:pt>
                <c:pt idx="42574" formatCode="General">
                  <c:v>96.183700000000002</c:v>
                </c:pt>
                <c:pt idx="42575" formatCode="General">
                  <c:v>94.256399999999999</c:v>
                </c:pt>
                <c:pt idx="42576" formatCode="General">
                  <c:v>92.525199999999998</c:v>
                </c:pt>
                <c:pt idx="42577" formatCode="General">
                  <c:v>90.923599999999993</c:v>
                </c:pt>
                <c:pt idx="42578" formatCode="General">
                  <c:v>89.421999999999997</c:v>
                </c:pt>
                <c:pt idx="42579" formatCode="General">
                  <c:v>88.012299999999996</c:v>
                </c:pt>
                <c:pt idx="42580" formatCode="General">
                  <c:v>86.684600000000003</c:v>
                </c:pt>
                <c:pt idx="42581" formatCode="General">
                  <c:v>85.425700000000006</c:v>
                </c:pt>
                <c:pt idx="42582" formatCode="General">
                  <c:v>84.213899999999995</c:v>
                </c:pt>
                <c:pt idx="42583" formatCode="General">
                  <c:v>83.013199999999998</c:v>
                </c:pt>
                <c:pt idx="42584" formatCode="General">
                  <c:v>81.783100000000005</c:v>
                </c:pt>
                <c:pt idx="42585" formatCode="General">
                  <c:v>80.499200000000002</c:v>
                </c:pt>
                <c:pt idx="42586" formatCode="General">
                  <c:v>79.142300000000006</c:v>
                </c:pt>
                <c:pt idx="42587" formatCode="General">
                  <c:v>77.682000000000002</c:v>
                </c:pt>
                <c:pt idx="42588" formatCode="General">
                  <c:v>76.080500000000001</c:v>
                </c:pt>
                <c:pt idx="42589" formatCode="General">
                  <c:v>74.296800000000005</c:v>
                </c:pt>
                <c:pt idx="42590" formatCode="General">
                  <c:v>72.308599999999998</c:v>
                </c:pt>
                <c:pt idx="42591" formatCode="General">
                  <c:v>70.116500000000002</c:v>
                </c:pt>
                <c:pt idx="42592" formatCode="General">
                  <c:v>67.759799999999998</c:v>
                </c:pt>
                <c:pt idx="42593" formatCode="General">
                  <c:v>65.287800000000004</c:v>
                </c:pt>
                <c:pt idx="42594" formatCode="General">
                  <c:v>62.719799999999999</c:v>
                </c:pt>
                <c:pt idx="42595" formatCode="General">
                  <c:v>60.073399999999999</c:v>
                </c:pt>
                <c:pt idx="42596" formatCode="General">
                  <c:v>57.3688</c:v>
                </c:pt>
                <c:pt idx="42597" formatCode="General">
                  <c:v>54.615600000000001</c:v>
                </c:pt>
                <c:pt idx="42598" formatCode="General">
                  <c:v>51.816899999999997</c:v>
                </c:pt>
                <c:pt idx="42599" formatCode="General">
                  <c:v>48.967799999999997</c:v>
                </c:pt>
                <c:pt idx="42600" formatCode="General">
                  <c:v>46.060099999999998</c:v>
                </c:pt>
                <c:pt idx="42601" formatCode="General">
                  <c:v>43.085000000000001</c:v>
                </c:pt>
                <c:pt idx="42602" formatCode="General">
                  <c:v>40.049399999999999</c:v>
                </c:pt>
                <c:pt idx="42603" formatCode="General">
                  <c:v>36.991599999999998</c:v>
                </c:pt>
                <c:pt idx="42604" formatCode="General">
                  <c:v>33.954700000000003</c:v>
                </c:pt>
                <c:pt idx="42605" formatCode="General">
                  <c:v>30.964700000000001</c:v>
                </c:pt>
                <c:pt idx="42606" formatCode="General">
                  <c:v>27.979199999999999</c:v>
                </c:pt>
                <c:pt idx="42607" formatCode="General">
                  <c:v>24.9544</c:v>
                </c:pt>
                <c:pt idx="42608" formatCode="General">
                  <c:v>21.900300000000001</c:v>
                </c:pt>
                <c:pt idx="42609" formatCode="General">
                  <c:v>18.849399999999999</c:v>
                </c:pt>
                <c:pt idx="42610" formatCode="General">
                  <c:v>15.851599999999999</c:v>
                </c:pt>
                <c:pt idx="42611" formatCode="General">
                  <c:v>12.914</c:v>
                </c:pt>
                <c:pt idx="42612" formatCode="General">
                  <c:v>10.014900000000001</c:v>
                </c:pt>
                <c:pt idx="42613" formatCode="General">
                  <c:v>7.1160300000000003</c:v>
                </c:pt>
                <c:pt idx="42614" formatCode="General">
                  <c:v>4.1799600000000003</c:v>
                </c:pt>
                <c:pt idx="42615" formatCode="General">
                  <c:v>1.1943699999999999</c:v>
                </c:pt>
                <c:pt idx="42616" formatCode="General">
                  <c:v>-1.8296399999999999</c:v>
                </c:pt>
                <c:pt idx="42617" formatCode="General">
                  <c:v>-4.8602800000000004</c:v>
                </c:pt>
                <c:pt idx="42618" formatCode="General">
                  <c:v>-7.83345</c:v>
                </c:pt>
                <c:pt idx="42619" formatCode="General">
                  <c:v>-10.690200000000001</c:v>
                </c:pt>
                <c:pt idx="42620" formatCode="General">
                  <c:v>-13.4625</c:v>
                </c:pt>
                <c:pt idx="42621" formatCode="General">
                  <c:v>-16.193300000000001</c:v>
                </c:pt>
                <c:pt idx="42622" formatCode="General">
                  <c:v>-18.894300000000001</c:v>
                </c:pt>
                <c:pt idx="42623" formatCode="General">
                  <c:v>-21.537099999999999</c:v>
                </c:pt>
                <c:pt idx="42624" formatCode="General">
                  <c:v>-24.055700000000002</c:v>
                </c:pt>
                <c:pt idx="42625" formatCode="General">
                  <c:v>-26.485299999999999</c:v>
                </c:pt>
                <c:pt idx="42626" formatCode="General">
                  <c:v>-28.913699999999999</c:v>
                </c:pt>
                <c:pt idx="42627" formatCode="General">
                  <c:v>-31.373699999999999</c:v>
                </c:pt>
                <c:pt idx="42628" formatCode="General">
                  <c:v>-33.854500000000002</c:v>
                </c:pt>
                <c:pt idx="42629" formatCode="General">
                  <c:v>-36.305100000000003</c:v>
                </c:pt>
                <c:pt idx="42630" formatCode="General">
                  <c:v>-38.731699999999996</c:v>
                </c:pt>
                <c:pt idx="42631" formatCode="General">
                  <c:v>-41.192999999999998</c:v>
                </c:pt>
                <c:pt idx="42632" formatCode="General">
                  <c:v>-43.684800000000003</c:v>
                </c:pt>
                <c:pt idx="42633" formatCode="General">
                  <c:v>-46.1753</c:v>
                </c:pt>
                <c:pt idx="42634" formatCode="General">
                  <c:v>-48.637300000000003</c:v>
                </c:pt>
                <c:pt idx="42635" formatCode="General">
                  <c:v>-51.062399999999997</c:v>
                </c:pt>
                <c:pt idx="42636" formatCode="General">
                  <c:v>-53.488799999999998</c:v>
                </c:pt>
                <c:pt idx="42637" formatCode="General">
                  <c:v>-55.976199999999999</c:v>
                </c:pt>
                <c:pt idx="42638" formatCode="General">
                  <c:v>-58.572099999999999</c:v>
                </c:pt>
                <c:pt idx="42639" formatCode="General">
                  <c:v>-61.213700000000003</c:v>
                </c:pt>
                <c:pt idx="42640" formatCode="General">
                  <c:v>-63.828800000000001</c:v>
                </c:pt>
                <c:pt idx="42641" formatCode="General">
                  <c:v>-66.445599999999999</c:v>
                </c:pt>
                <c:pt idx="42642" formatCode="General">
                  <c:v>-69.0916</c:v>
                </c:pt>
                <c:pt idx="42643" formatCode="General">
                  <c:v>-71.773099999999999</c:v>
                </c:pt>
                <c:pt idx="42644" formatCode="General">
                  <c:v>-74.4542</c:v>
                </c:pt>
                <c:pt idx="42645" formatCode="General">
                  <c:v>-77.074700000000007</c:v>
                </c:pt>
                <c:pt idx="42646" formatCode="General">
                  <c:v>-79.708299999999994</c:v>
                </c:pt>
                <c:pt idx="42647" formatCode="General">
                  <c:v>-82.458200000000005</c:v>
                </c:pt>
                <c:pt idx="42648" formatCode="General">
                  <c:v>-85.317400000000006</c:v>
                </c:pt>
                <c:pt idx="42649" formatCode="General">
                  <c:v>-88.251199999999997</c:v>
                </c:pt>
                <c:pt idx="42650" formatCode="General">
                  <c:v>-91.2226</c:v>
                </c:pt>
                <c:pt idx="42651" formatCode="General">
                  <c:v>-94.227699999999999</c:v>
                </c:pt>
                <c:pt idx="42652" formatCode="General">
                  <c:v>-97.281099999999995</c:v>
                </c:pt>
                <c:pt idx="42653" formatCode="General">
                  <c:v>-100.348</c:v>
                </c:pt>
                <c:pt idx="42654" formatCode="General">
                  <c:v>-103.389</c:v>
                </c:pt>
                <c:pt idx="42655" formatCode="General">
                  <c:v>-106.40300000000001</c:v>
                </c:pt>
                <c:pt idx="42656" formatCode="General">
                  <c:v>-109.416</c:v>
                </c:pt>
                <c:pt idx="42657" formatCode="General">
                  <c:v>-112.47199999999999</c:v>
                </c:pt>
                <c:pt idx="42658" formatCode="General">
                  <c:v>-115.592</c:v>
                </c:pt>
                <c:pt idx="42659" formatCode="General">
                  <c:v>-118.761</c:v>
                </c:pt>
                <c:pt idx="42660" formatCode="General">
                  <c:v>-121.94199999999999</c:v>
                </c:pt>
                <c:pt idx="42661" formatCode="General">
                  <c:v>-125.122</c:v>
                </c:pt>
                <c:pt idx="42662" formatCode="General">
                  <c:v>-128.34299999999999</c:v>
                </c:pt>
                <c:pt idx="42663" formatCode="General">
                  <c:v>-131.62299999999999</c:v>
                </c:pt>
                <c:pt idx="42664" formatCode="General">
                  <c:v>-134.934</c:v>
                </c:pt>
                <c:pt idx="42665" formatCode="General">
                  <c:v>-138.21</c:v>
                </c:pt>
                <c:pt idx="42666" formatCode="General">
                  <c:v>-141.38399999999999</c:v>
                </c:pt>
                <c:pt idx="42667" formatCode="General">
                  <c:v>-144.45400000000001</c:v>
                </c:pt>
                <c:pt idx="42668" formatCode="General">
                  <c:v>-147.43299999999999</c:v>
                </c:pt>
                <c:pt idx="42669" formatCode="General">
                  <c:v>-150.31399999999999</c:v>
                </c:pt>
                <c:pt idx="42670" formatCode="General">
                  <c:v>-153.09100000000001</c:v>
                </c:pt>
                <c:pt idx="42671" formatCode="General">
                  <c:v>-155.762</c:v>
                </c:pt>
                <c:pt idx="42672" formatCode="General">
                  <c:v>-158.352</c:v>
                </c:pt>
                <c:pt idx="42673" formatCode="General">
                  <c:v>-160.89099999999999</c:v>
                </c:pt>
                <c:pt idx="42674" formatCode="General">
                  <c:v>-163.38800000000001</c:v>
                </c:pt>
                <c:pt idx="42675" formatCode="General">
                  <c:v>-165.85</c:v>
                </c:pt>
                <c:pt idx="42676" formatCode="General">
                  <c:v>-168.28</c:v>
                </c:pt>
                <c:pt idx="42677" formatCode="General">
                  <c:v>-170.66900000000001</c:v>
                </c:pt>
                <c:pt idx="42678" formatCode="General">
                  <c:v>-172.999</c:v>
                </c:pt>
                <c:pt idx="42679" formatCode="General">
                  <c:v>-175.304</c:v>
                </c:pt>
                <c:pt idx="42680" formatCode="General">
                  <c:v>-177.64099999999999</c:v>
                </c:pt>
                <c:pt idx="42681" formatCode="General">
                  <c:v>-180.11600000000001</c:v>
                </c:pt>
                <c:pt idx="42682" formatCode="General">
                  <c:v>-182.76400000000001</c:v>
                </c:pt>
                <c:pt idx="42683" formatCode="General">
                  <c:v>-185.48</c:v>
                </c:pt>
                <c:pt idx="42684" formatCode="General">
                  <c:v>-188.191</c:v>
                </c:pt>
                <c:pt idx="42685" formatCode="General">
                  <c:v>-190.874</c:v>
                </c:pt>
                <c:pt idx="42686" formatCode="General">
                  <c:v>-193.51499999999999</c:v>
                </c:pt>
                <c:pt idx="42687" formatCode="General">
                  <c:v>-196.11199999999999</c:v>
                </c:pt>
                <c:pt idx="42688" formatCode="General">
                  <c:v>-198.70699999999999</c:v>
                </c:pt>
                <c:pt idx="42689" formatCode="General">
                  <c:v>-201.32900000000001</c:v>
                </c:pt>
                <c:pt idx="42690" formatCode="General">
                  <c:v>-203.95400000000001</c:v>
                </c:pt>
                <c:pt idx="42691" formatCode="General">
                  <c:v>-206.54499999999999</c:v>
                </c:pt>
                <c:pt idx="42692" formatCode="General">
                  <c:v>-209.066</c:v>
                </c:pt>
                <c:pt idx="42693" formatCode="General">
                  <c:v>-211.482</c:v>
                </c:pt>
                <c:pt idx="42694" formatCode="General">
                  <c:v>-213.762</c:v>
                </c:pt>
                <c:pt idx="42695" formatCode="General">
                  <c:v>-215.876</c:v>
                </c:pt>
                <c:pt idx="42696" formatCode="General">
                  <c:v>-217.815</c:v>
                </c:pt>
                <c:pt idx="42697" formatCode="General">
                  <c:v>-219.602</c:v>
                </c:pt>
                <c:pt idx="42698" formatCode="General">
                  <c:v>-221.28200000000001</c:v>
                </c:pt>
                <c:pt idx="42699" formatCode="General">
                  <c:v>-222.90199999999999</c:v>
                </c:pt>
                <c:pt idx="42700" formatCode="General">
                  <c:v>-224.37899999999999</c:v>
                </c:pt>
                <c:pt idx="42701" formatCode="General">
                  <c:v>-225.62</c:v>
                </c:pt>
                <c:pt idx="42702" formatCode="General">
                  <c:v>-226.63800000000001</c:v>
                </c:pt>
                <c:pt idx="42703" formatCode="General">
                  <c:v>-227.458</c:v>
                </c:pt>
                <c:pt idx="42704" formatCode="General">
                  <c:v>-228.09700000000001</c:v>
                </c:pt>
                <c:pt idx="42705" formatCode="General">
                  <c:v>-228.536</c:v>
                </c:pt>
                <c:pt idx="42706" formatCode="General">
                  <c:v>-228.74700000000001</c:v>
                </c:pt>
                <c:pt idx="42707" formatCode="General">
                  <c:v>-228.73599999999999</c:v>
                </c:pt>
                <c:pt idx="42708" formatCode="General">
                  <c:v>-228.53200000000001</c:v>
                </c:pt>
                <c:pt idx="42709" formatCode="General">
                  <c:v>-228.19</c:v>
                </c:pt>
                <c:pt idx="42710" formatCode="General">
                  <c:v>-227.75800000000001</c:v>
                </c:pt>
                <c:pt idx="42711" formatCode="General">
                  <c:v>-227.25700000000001</c:v>
                </c:pt>
                <c:pt idx="42712" formatCode="General">
                  <c:v>-226.697</c:v>
                </c:pt>
                <c:pt idx="42713" formatCode="General">
                  <c:v>-226.08199999999999</c:v>
                </c:pt>
                <c:pt idx="42714" formatCode="General">
                  <c:v>-225.387</c:v>
                </c:pt>
                <c:pt idx="42715" formatCode="General">
                  <c:v>-224.63900000000001</c:v>
                </c:pt>
                <c:pt idx="42716" formatCode="General">
                  <c:v>-223.98400000000001</c:v>
                </c:pt>
                <c:pt idx="42717" formatCode="General">
                  <c:v>-223.45099999999999</c:v>
                </c:pt>
                <c:pt idx="42718" formatCode="General">
                  <c:v>-222.95099999999999</c:v>
                </c:pt>
                <c:pt idx="42719" formatCode="General">
                  <c:v>-222.46</c:v>
                </c:pt>
                <c:pt idx="42720" formatCode="General">
                  <c:v>-221.995</c:v>
                </c:pt>
                <c:pt idx="42721" formatCode="General">
                  <c:v>-221.62</c:v>
                </c:pt>
                <c:pt idx="42722" formatCode="General">
                  <c:v>-221.376</c:v>
                </c:pt>
                <c:pt idx="42723" formatCode="General">
                  <c:v>-221.20400000000001</c:v>
                </c:pt>
                <c:pt idx="42724" formatCode="General">
                  <c:v>-221.06299999999999</c:v>
                </c:pt>
                <c:pt idx="42725" formatCode="General">
                  <c:v>-220.95599999999999</c:v>
                </c:pt>
                <c:pt idx="42726" formatCode="General">
                  <c:v>-220.899</c:v>
                </c:pt>
                <c:pt idx="42727" formatCode="General">
                  <c:v>-220.90600000000001</c:v>
                </c:pt>
                <c:pt idx="42728" formatCode="General">
                  <c:v>-220.99600000000001</c:v>
                </c:pt>
                <c:pt idx="42729" formatCode="General">
                  <c:v>-221.14699999999999</c:v>
                </c:pt>
                <c:pt idx="42730" formatCode="General">
                  <c:v>-221.27600000000001</c:v>
                </c:pt>
                <c:pt idx="42731" formatCode="General">
                  <c:v>-221.351</c:v>
                </c:pt>
                <c:pt idx="42732" formatCode="General">
                  <c:v>-221.39599999999999</c:v>
                </c:pt>
                <c:pt idx="42733" formatCode="General">
                  <c:v>-221.38300000000001</c:v>
                </c:pt>
                <c:pt idx="42734" formatCode="General">
                  <c:v>-221.27099999999999</c:v>
                </c:pt>
                <c:pt idx="42735" formatCode="General">
                  <c:v>-221.09200000000001</c:v>
                </c:pt>
                <c:pt idx="42736" formatCode="General">
                  <c:v>-220.85599999999999</c:v>
                </c:pt>
                <c:pt idx="42737" formatCode="General">
                  <c:v>-220.518</c:v>
                </c:pt>
                <c:pt idx="42738" formatCode="General">
                  <c:v>-220.02699999999999</c:v>
                </c:pt>
                <c:pt idx="42739" formatCode="General">
                  <c:v>-219.34399999999999</c:v>
                </c:pt>
                <c:pt idx="42740" formatCode="General">
                  <c:v>-218.512</c:v>
                </c:pt>
                <c:pt idx="42741" formatCode="General">
                  <c:v>-217.57499999999999</c:v>
                </c:pt>
                <c:pt idx="42742" formatCode="General">
                  <c:v>-216.47499999999999</c:v>
                </c:pt>
                <c:pt idx="42743" formatCode="General">
                  <c:v>-215.179</c:v>
                </c:pt>
                <c:pt idx="42744" formatCode="General">
                  <c:v>-213.71700000000001</c:v>
                </c:pt>
                <c:pt idx="42745" formatCode="General">
                  <c:v>-212.11199999999999</c:v>
                </c:pt>
                <c:pt idx="42746" formatCode="General">
                  <c:v>-210.37700000000001</c:v>
                </c:pt>
                <c:pt idx="42747" formatCode="General">
                  <c:v>-208.505</c:v>
                </c:pt>
                <c:pt idx="42748" formatCode="General">
                  <c:v>-206.5</c:v>
                </c:pt>
                <c:pt idx="42749" formatCode="General">
                  <c:v>-204.41800000000001</c:v>
                </c:pt>
                <c:pt idx="42750" formatCode="General">
                  <c:v>-202.316</c:v>
                </c:pt>
                <c:pt idx="42751" formatCode="General">
                  <c:v>-200.24199999999999</c:v>
                </c:pt>
                <c:pt idx="42752" formatCode="General">
                  <c:v>-198.21199999999999</c:v>
                </c:pt>
                <c:pt idx="42753" formatCode="General">
                  <c:v>-196.23</c:v>
                </c:pt>
                <c:pt idx="42754" formatCode="General">
                  <c:v>-194.39</c:v>
                </c:pt>
                <c:pt idx="42755" formatCode="General">
                  <c:v>-192.756</c:v>
                </c:pt>
                <c:pt idx="42756" formatCode="General">
                  <c:v>-191.21899999999999</c:v>
                </c:pt>
                <c:pt idx="42757" formatCode="General">
                  <c:v>-189.73400000000001</c:v>
                </c:pt>
                <c:pt idx="42758" formatCode="General">
                  <c:v>-188.4</c:v>
                </c:pt>
                <c:pt idx="42759" formatCode="General">
                  <c:v>-187.23699999999999</c:v>
                </c:pt>
                <c:pt idx="42760" formatCode="General">
                  <c:v>-186.19300000000001</c:v>
                </c:pt>
                <c:pt idx="42761" formatCode="General">
                  <c:v>-185.19499999999999</c:v>
                </c:pt>
                <c:pt idx="42762" formatCode="General">
                  <c:v>-184.19399999999999</c:v>
                </c:pt>
                <c:pt idx="42763" formatCode="General">
                  <c:v>-183.21700000000001</c:v>
                </c:pt>
                <c:pt idx="42764" formatCode="General">
                  <c:v>-182.26599999999999</c:v>
                </c:pt>
                <c:pt idx="42765" formatCode="General">
                  <c:v>-181.304</c:v>
                </c:pt>
                <c:pt idx="42766" formatCode="General">
                  <c:v>-180.28899999999999</c:v>
                </c:pt>
                <c:pt idx="42767" formatCode="General">
                  <c:v>-179.18700000000001</c:v>
                </c:pt>
                <c:pt idx="42768" formatCode="General">
                  <c:v>-178.02</c:v>
                </c:pt>
                <c:pt idx="42769" formatCode="General">
                  <c:v>-176.815</c:v>
                </c:pt>
                <c:pt idx="42770" formatCode="General">
                  <c:v>-175.559</c:v>
                </c:pt>
                <c:pt idx="42771" formatCode="General">
                  <c:v>-174.256</c:v>
                </c:pt>
                <c:pt idx="42772" formatCode="General">
                  <c:v>-172.92400000000001</c:v>
                </c:pt>
                <c:pt idx="42773" formatCode="General">
                  <c:v>-171.57</c:v>
                </c:pt>
                <c:pt idx="42774" formatCode="General">
                  <c:v>-170.191</c:v>
                </c:pt>
                <c:pt idx="42775" formatCode="General">
                  <c:v>-168.727</c:v>
                </c:pt>
                <c:pt idx="42776" formatCode="General">
                  <c:v>-167.12100000000001</c:v>
                </c:pt>
                <c:pt idx="42777" formatCode="General">
                  <c:v>-165.35499999999999</c:v>
                </c:pt>
                <c:pt idx="42778" formatCode="General">
                  <c:v>-163.43899999999999</c:v>
                </c:pt>
                <c:pt idx="42779" formatCode="General">
                  <c:v>-161.411</c:v>
                </c:pt>
                <c:pt idx="42780" formatCode="General">
                  <c:v>-159.27000000000001</c:v>
                </c:pt>
                <c:pt idx="42781" formatCode="General">
                  <c:v>-156.99299999999999</c:v>
                </c:pt>
                <c:pt idx="42782" formatCode="General">
                  <c:v>-154.57900000000001</c:v>
                </c:pt>
                <c:pt idx="42783" formatCode="General">
                  <c:v>-152.02500000000001</c:v>
                </c:pt>
                <c:pt idx="42784" formatCode="General">
                  <c:v>-149.333</c:v>
                </c:pt>
                <c:pt idx="42785" formatCode="General">
                  <c:v>-146.51499999999999</c:v>
                </c:pt>
                <c:pt idx="42786" formatCode="General">
                  <c:v>-143.589</c:v>
                </c:pt>
                <c:pt idx="42787" formatCode="General">
                  <c:v>-140.547</c:v>
                </c:pt>
                <c:pt idx="42788" formatCode="General">
                  <c:v>-137.38200000000001</c:v>
                </c:pt>
                <c:pt idx="42789" formatCode="General">
                  <c:v>-134.14099999999999</c:v>
                </c:pt>
                <c:pt idx="42790" formatCode="General">
                  <c:v>-130.87200000000001</c:v>
                </c:pt>
                <c:pt idx="42791" formatCode="General">
                  <c:v>-127.601</c:v>
                </c:pt>
                <c:pt idx="42792" formatCode="General">
                  <c:v>-124.355</c:v>
                </c:pt>
                <c:pt idx="42793" formatCode="General">
                  <c:v>-121.15300000000001</c:v>
                </c:pt>
                <c:pt idx="42794" formatCode="General">
                  <c:v>-117.935</c:v>
                </c:pt>
                <c:pt idx="42795" formatCode="General">
                  <c:v>-114.634</c:v>
                </c:pt>
                <c:pt idx="42796" formatCode="General">
                  <c:v>-111.246</c:v>
                </c:pt>
                <c:pt idx="42797" formatCode="General">
                  <c:v>-107.80500000000001</c:v>
                </c:pt>
                <c:pt idx="42798" formatCode="General">
                  <c:v>-104.383</c:v>
                </c:pt>
                <c:pt idx="42799" formatCode="General">
                  <c:v>-101.03</c:v>
                </c:pt>
                <c:pt idx="42800" formatCode="General">
                  <c:v>-97.763300000000001</c:v>
                </c:pt>
                <c:pt idx="42801" formatCode="General">
                  <c:v>-94.557900000000004</c:v>
                </c:pt>
                <c:pt idx="42802" formatCode="General">
                  <c:v>-91.380799999999994</c:v>
                </c:pt>
                <c:pt idx="42803" formatCode="General">
                  <c:v>-88.221999999999994</c:v>
                </c:pt>
                <c:pt idx="42804" formatCode="General">
                  <c:v>-85.098299999999995</c:v>
                </c:pt>
                <c:pt idx="42805" formatCode="General">
                  <c:v>-82.049599999999998</c:v>
                </c:pt>
                <c:pt idx="42806" formatCode="General">
                  <c:v>-79.079099999999997</c:v>
                </c:pt>
                <c:pt idx="42807" formatCode="General">
                  <c:v>-76.171400000000006</c:v>
                </c:pt>
                <c:pt idx="42808" formatCode="General">
                  <c:v>-73.354500000000002</c:v>
                </c:pt>
                <c:pt idx="42809" formatCode="General">
                  <c:v>-70.635599999999997</c:v>
                </c:pt>
                <c:pt idx="42810" formatCode="General">
                  <c:v>-67.936300000000003</c:v>
                </c:pt>
                <c:pt idx="42811" formatCode="General">
                  <c:v>-65.194900000000004</c:v>
                </c:pt>
                <c:pt idx="42812" formatCode="General">
                  <c:v>-62.399799999999999</c:v>
                </c:pt>
                <c:pt idx="42813" formatCode="General">
                  <c:v>-59.551299999999998</c:v>
                </c:pt>
                <c:pt idx="42814" formatCode="General">
                  <c:v>-56.658000000000001</c:v>
                </c:pt>
                <c:pt idx="42815" formatCode="General">
                  <c:v>-53.732900000000001</c:v>
                </c:pt>
                <c:pt idx="42816" formatCode="General">
                  <c:v>-50.771599999999999</c:v>
                </c:pt>
                <c:pt idx="42817" formatCode="General">
                  <c:v>-47.7363</c:v>
                </c:pt>
                <c:pt idx="42818" formatCode="General">
                  <c:v>-44.575600000000001</c:v>
                </c:pt>
                <c:pt idx="42819" formatCode="General">
                  <c:v>-41.242800000000003</c:v>
                </c:pt>
                <c:pt idx="42820" formatCode="General">
                  <c:v>-37.8001</c:v>
                </c:pt>
                <c:pt idx="42821" formatCode="General">
                  <c:v>-34.346800000000002</c:v>
                </c:pt>
                <c:pt idx="42822" formatCode="General">
                  <c:v>-30.906400000000001</c:v>
                </c:pt>
                <c:pt idx="42823" formatCode="General">
                  <c:v>-27.490500000000001</c:v>
                </c:pt>
                <c:pt idx="42824" formatCode="General">
                  <c:v>-24.113499999999998</c:v>
                </c:pt>
                <c:pt idx="42825" formatCode="General">
                  <c:v>-20.8</c:v>
                </c:pt>
                <c:pt idx="42826" formatCode="General">
                  <c:v>-17.5761</c:v>
                </c:pt>
                <c:pt idx="42827" formatCode="General">
                  <c:v>-14.455500000000001</c:v>
                </c:pt>
                <c:pt idx="42828" formatCode="General">
                  <c:v>-11.4321</c:v>
                </c:pt>
                <c:pt idx="42829" formatCode="General">
                  <c:v>-8.4406599999999994</c:v>
                </c:pt>
                <c:pt idx="42830" formatCode="General">
                  <c:v>-5.4536499999999997</c:v>
                </c:pt>
                <c:pt idx="42831" formatCode="General">
                  <c:v>-2.5373199999999998</c:v>
                </c:pt>
                <c:pt idx="42832" formatCode="General">
                  <c:v>0.30014000000000002</c:v>
                </c:pt>
                <c:pt idx="42833" formatCode="General">
                  <c:v>3.1100300000000001</c:v>
                </c:pt>
                <c:pt idx="42834" formatCode="General">
                  <c:v>5.9363999999999999</c:v>
                </c:pt>
                <c:pt idx="42835" formatCode="General">
                  <c:v>8.8054500000000004</c:v>
                </c:pt>
                <c:pt idx="42836" formatCode="General">
                  <c:v>11.680199999999999</c:v>
                </c:pt>
                <c:pt idx="42837" formatCode="General">
                  <c:v>14.527200000000001</c:v>
                </c:pt>
                <c:pt idx="42838" formatCode="General">
                  <c:v>17.357500000000002</c:v>
                </c:pt>
                <c:pt idx="42839" formatCode="General">
                  <c:v>20.200399999999998</c:v>
                </c:pt>
                <c:pt idx="42840" formatCode="General">
                  <c:v>23.0898</c:v>
                </c:pt>
                <c:pt idx="42841" formatCode="General">
                  <c:v>26.0137</c:v>
                </c:pt>
                <c:pt idx="42842" formatCode="General">
                  <c:v>28.949000000000002</c:v>
                </c:pt>
                <c:pt idx="42843" formatCode="General">
                  <c:v>31.890499999999999</c:v>
                </c:pt>
                <c:pt idx="42844" formatCode="General">
                  <c:v>34.815199999999997</c:v>
                </c:pt>
                <c:pt idx="42845" formatCode="General">
                  <c:v>37.679099999999998</c:v>
                </c:pt>
                <c:pt idx="42846" formatCode="General">
                  <c:v>40.5169</c:v>
                </c:pt>
                <c:pt idx="42847" formatCode="General">
                  <c:v>43.417700000000004</c:v>
                </c:pt>
                <c:pt idx="42848" formatCode="General">
                  <c:v>46.3996</c:v>
                </c:pt>
                <c:pt idx="42849" formatCode="General">
                  <c:v>49.450499999999998</c:v>
                </c:pt>
                <c:pt idx="42850" formatCode="General">
                  <c:v>52.566600000000001</c:v>
                </c:pt>
                <c:pt idx="42851" formatCode="General">
                  <c:v>55.7468</c:v>
                </c:pt>
                <c:pt idx="42852" formatCode="General">
                  <c:v>58.994199999999999</c:v>
                </c:pt>
                <c:pt idx="42853" formatCode="General">
                  <c:v>62.302100000000003</c:v>
                </c:pt>
                <c:pt idx="42854" formatCode="General">
                  <c:v>65.658199999999994</c:v>
                </c:pt>
                <c:pt idx="42855" formatCode="General">
                  <c:v>69.061999999999998</c:v>
                </c:pt>
                <c:pt idx="42856" formatCode="General">
                  <c:v>72.512100000000004</c:v>
                </c:pt>
                <c:pt idx="42857" formatCode="General">
                  <c:v>75.993300000000005</c:v>
                </c:pt>
                <c:pt idx="42858" formatCode="General">
                  <c:v>79.471400000000003</c:v>
                </c:pt>
                <c:pt idx="42859" formatCode="General">
                  <c:v>82.905600000000007</c:v>
                </c:pt>
                <c:pt idx="42860" formatCode="General">
                  <c:v>86.261600000000001</c:v>
                </c:pt>
                <c:pt idx="42861" formatCode="General">
                  <c:v>89.511799999999994</c:v>
                </c:pt>
                <c:pt idx="42862" formatCode="General">
                  <c:v>92.6203</c:v>
                </c:pt>
                <c:pt idx="42863" formatCode="General">
                  <c:v>95.561599999999999</c:v>
                </c:pt>
                <c:pt idx="42864" formatCode="General">
                  <c:v>98.343100000000007</c:v>
                </c:pt>
                <c:pt idx="42865" formatCode="General">
                  <c:v>101.015</c:v>
                </c:pt>
                <c:pt idx="42866" formatCode="General">
                  <c:v>103.657</c:v>
                </c:pt>
                <c:pt idx="42867" formatCode="General">
                  <c:v>106.27800000000001</c:v>
                </c:pt>
                <c:pt idx="42868" formatCode="General">
                  <c:v>108.848</c:v>
                </c:pt>
                <c:pt idx="42869" formatCode="General">
                  <c:v>111.37</c:v>
                </c:pt>
                <c:pt idx="42870" formatCode="General">
                  <c:v>113.863</c:v>
                </c:pt>
                <c:pt idx="42871" formatCode="General">
                  <c:v>116.34399999999999</c:v>
                </c:pt>
                <c:pt idx="42872" formatCode="General">
                  <c:v>118.813</c:v>
                </c:pt>
                <c:pt idx="42873" formatCode="General">
                  <c:v>121.256</c:v>
                </c:pt>
                <c:pt idx="42874" formatCode="General">
                  <c:v>123.648</c:v>
                </c:pt>
                <c:pt idx="42875" formatCode="General">
                  <c:v>125.964</c:v>
                </c:pt>
                <c:pt idx="42876" formatCode="General">
                  <c:v>128.179</c:v>
                </c:pt>
                <c:pt idx="42877" formatCode="General">
                  <c:v>130.279</c:v>
                </c:pt>
                <c:pt idx="42878" formatCode="General">
                  <c:v>132.27600000000001</c:v>
                </c:pt>
                <c:pt idx="42879" formatCode="General">
                  <c:v>134.17500000000001</c:v>
                </c:pt>
                <c:pt idx="42880" formatCode="General">
                  <c:v>135.97</c:v>
                </c:pt>
                <c:pt idx="42881" formatCode="General">
                  <c:v>137.66800000000001</c:v>
                </c:pt>
                <c:pt idx="42882" formatCode="General">
                  <c:v>139.26900000000001</c:v>
                </c:pt>
                <c:pt idx="42883" formatCode="General">
                  <c:v>140.74199999999999</c:v>
                </c:pt>
                <c:pt idx="42884" formatCode="General">
                  <c:v>142.07900000000001</c:v>
                </c:pt>
                <c:pt idx="42885" formatCode="General">
                  <c:v>143.31800000000001</c:v>
                </c:pt>
                <c:pt idx="42886" formatCode="General">
                  <c:v>144.529</c:v>
                </c:pt>
                <c:pt idx="42887" formatCode="General">
                  <c:v>145.78800000000001</c:v>
                </c:pt>
                <c:pt idx="42888" formatCode="General">
                  <c:v>147.078</c:v>
                </c:pt>
                <c:pt idx="42889" formatCode="General">
                  <c:v>148.36500000000001</c:v>
                </c:pt>
                <c:pt idx="42890" formatCode="General">
                  <c:v>149.71</c:v>
                </c:pt>
                <c:pt idx="42891" formatCode="General">
                  <c:v>151.173</c:v>
                </c:pt>
                <c:pt idx="42892" formatCode="General">
                  <c:v>152.761</c:v>
                </c:pt>
                <c:pt idx="42893" formatCode="General">
                  <c:v>154.44200000000001</c:v>
                </c:pt>
                <c:pt idx="42894" formatCode="General">
                  <c:v>156.16900000000001</c:v>
                </c:pt>
                <c:pt idx="42895" formatCode="General">
                  <c:v>157.95500000000001</c:v>
                </c:pt>
                <c:pt idx="42896" formatCode="General">
                  <c:v>159.82300000000001</c:v>
                </c:pt>
                <c:pt idx="42897" formatCode="General">
                  <c:v>161.78100000000001</c:v>
                </c:pt>
                <c:pt idx="42898" formatCode="General">
                  <c:v>163.81</c:v>
                </c:pt>
                <c:pt idx="42899" formatCode="General">
                  <c:v>165.857</c:v>
                </c:pt>
                <c:pt idx="42900" formatCode="General">
                  <c:v>167.88800000000001</c:v>
                </c:pt>
                <c:pt idx="42901" formatCode="General">
                  <c:v>169.89</c:v>
                </c:pt>
                <c:pt idx="42902" formatCode="General">
                  <c:v>171.869</c:v>
                </c:pt>
                <c:pt idx="42903" formatCode="General">
                  <c:v>173.83</c:v>
                </c:pt>
                <c:pt idx="42904" formatCode="General">
                  <c:v>175.751</c:v>
                </c:pt>
                <c:pt idx="42905" formatCode="General">
                  <c:v>177.59299999999999</c:v>
                </c:pt>
                <c:pt idx="42906" formatCode="General">
                  <c:v>179.315</c:v>
                </c:pt>
                <c:pt idx="42907" formatCode="General">
                  <c:v>180.893</c:v>
                </c:pt>
                <c:pt idx="42908" formatCode="General">
                  <c:v>182.31899999999999</c:v>
                </c:pt>
                <c:pt idx="42909" formatCode="General">
                  <c:v>183.53299999999999</c:v>
                </c:pt>
                <c:pt idx="42910" formatCode="General">
                  <c:v>184.495</c:v>
                </c:pt>
                <c:pt idx="42911" formatCode="General">
                  <c:v>185.256</c:v>
                </c:pt>
                <c:pt idx="42912" formatCode="General">
                  <c:v>185.881</c:v>
                </c:pt>
                <c:pt idx="42913" formatCode="General">
                  <c:v>186.41800000000001</c:v>
                </c:pt>
                <c:pt idx="42914" formatCode="General">
                  <c:v>186.94399999999999</c:v>
                </c:pt>
                <c:pt idx="42915" formatCode="General">
                  <c:v>187.517</c:v>
                </c:pt>
                <c:pt idx="42916" formatCode="General">
                  <c:v>188.08799999999999</c:v>
                </c:pt>
                <c:pt idx="42917" formatCode="General">
                  <c:v>188.602</c:v>
                </c:pt>
                <c:pt idx="42918" formatCode="General">
                  <c:v>189.04599999999999</c:v>
                </c:pt>
                <c:pt idx="42919" formatCode="General">
                  <c:v>189.43</c:v>
                </c:pt>
                <c:pt idx="42920" formatCode="General">
                  <c:v>189.78399999999999</c:v>
                </c:pt>
                <c:pt idx="42921" formatCode="General">
                  <c:v>190.10900000000001</c:v>
                </c:pt>
                <c:pt idx="42922" formatCode="General">
                  <c:v>190.392</c:v>
                </c:pt>
                <c:pt idx="42923" formatCode="General">
                  <c:v>190.63399999999999</c:v>
                </c:pt>
                <c:pt idx="42924" formatCode="General">
                  <c:v>190.83600000000001</c:v>
                </c:pt>
                <c:pt idx="42925" formatCode="General">
                  <c:v>190.99299999999999</c:v>
                </c:pt>
                <c:pt idx="42926" formatCode="General">
                  <c:v>191.09800000000001</c:v>
                </c:pt>
                <c:pt idx="42927" formatCode="General">
                  <c:v>191.14500000000001</c:v>
                </c:pt>
                <c:pt idx="42928" formatCode="General">
                  <c:v>191.12100000000001</c:v>
                </c:pt>
                <c:pt idx="42929" formatCode="General">
                  <c:v>191.02</c:v>
                </c:pt>
                <c:pt idx="42930" formatCode="General">
                  <c:v>190.85900000000001</c:v>
                </c:pt>
                <c:pt idx="42931" formatCode="General">
                  <c:v>190.67699999999999</c:v>
                </c:pt>
                <c:pt idx="42932" formatCode="General">
                  <c:v>190.53200000000001</c:v>
                </c:pt>
                <c:pt idx="42933" formatCode="General">
                  <c:v>190.40700000000001</c:v>
                </c:pt>
                <c:pt idx="42934" formatCode="General">
                  <c:v>190.221</c:v>
                </c:pt>
                <c:pt idx="42935" formatCode="General">
                  <c:v>189.94900000000001</c:v>
                </c:pt>
                <c:pt idx="42936" formatCode="General">
                  <c:v>189.607</c:v>
                </c:pt>
                <c:pt idx="42937" formatCode="General">
                  <c:v>189.22800000000001</c:v>
                </c:pt>
                <c:pt idx="42938" formatCode="General">
                  <c:v>188.82400000000001</c:v>
                </c:pt>
                <c:pt idx="42939" formatCode="General">
                  <c:v>188.37299999999999</c:v>
                </c:pt>
                <c:pt idx="42940" formatCode="General">
                  <c:v>187.863</c:v>
                </c:pt>
                <c:pt idx="42941" formatCode="General">
                  <c:v>187.29400000000001</c:v>
                </c:pt>
                <c:pt idx="42942" formatCode="General">
                  <c:v>186.68299999999999</c:v>
                </c:pt>
                <c:pt idx="42943" formatCode="General">
                  <c:v>186.05099999999999</c:v>
                </c:pt>
                <c:pt idx="42944" formatCode="General">
                  <c:v>185.40600000000001</c:v>
                </c:pt>
                <c:pt idx="42945" formatCode="General">
                  <c:v>184.745</c:v>
                </c:pt>
                <c:pt idx="42946" formatCode="General">
                  <c:v>184.053</c:v>
                </c:pt>
                <c:pt idx="42947" formatCode="General">
                  <c:v>183.32</c:v>
                </c:pt>
                <c:pt idx="42948" formatCode="General">
                  <c:v>182.54300000000001</c:v>
                </c:pt>
                <c:pt idx="42949" formatCode="General">
                  <c:v>181.709</c:v>
                </c:pt>
                <c:pt idx="42950" formatCode="General">
                  <c:v>180.8</c:v>
                </c:pt>
                <c:pt idx="42951" formatCode="General">
                  <c:v>179.804</c:v>
                </c:pt>
                <c:pt idx="42952" formatCode="General">
                  <c:v>178.71600000000001</c:v>
                </c:pt>
                <c:pt idx="42953" formatCode="General">
                  <c:v>177.55</c:v>
                </c:pt>
                <c:pt idx="42954" formatCode="General">
                  <c:v>176.33199999999999</c:v>
                </c:pt>
                <c:pt idx="42955" formatCode="General">
                  <c:v>175.09</c:v>
                </c:pt>
                <c:pt idx="42956" formatCode="General">
                  <c:v>173.863</c:v>
                </c:pt>
                <c:pt idx="42957" formatCode="General">
                  <c:v>172.679</c:v>
                </c:pt>
                <c:pt idx="42958" formatCode="General">
                  <c:v>171.52500000000001</c:v>
                </c:pt>
                <c:pt idx="42959" formatCode="General">
                  <c:v>170.328</c:v>
                </c:pt>
                <c:pt idx="42960" formatCode="General">
                  <c:v>168.98500000000001</c:v>
                </c:pt>
                <c:pt idx="42961" formatCode="General">
                  <c:v>167.518</c:v>
                </c:pt>
                <c:pt idx="42962" formatCode="General">
                  <c:v>165.99700000000001</c:v>
                </c:pt>
                <c:pt idx="42963" formatCode="General">
                  <c:v>164.483</c:v>
                </c:pt>
                <c:pt idx="42964" formatCode="General">
                  <c:v>163.02199999999999</c:v>
                </c:pt>
                <c:pt idx="42965" formatCode="General">
                  <c:v>161.613</c:v>
                </c:pt>
                <c:pt idx="42966" formatCode="General">
                  <c:v>160.256</c:v>
                </c:pt>
                <c:pt idx="42967" formatCode="General">
                  <c:v>158.95400000000001</c:v>
                </c:pt>
                <c:pt idx="42968" formatCode="General">
                  <c:v>157.69499999999999</c:v>
                </c:pt>
                <c:pt idx="42969" formatCode="General">
                  <c:v>156.46100000000001</c:v>
                </c:pt>
                <c:pt idx="42970" formatCode="General">
                  <c:v>155.22200000000001</c:v>
                </c:pt>
                <c:pt idx="42971" formatCode="General">
                  <c:v>153.97300000000001</c:v>
                </c:pt>
                <c:pt idx="42972" formatCode="General">
                  <c:v>152.744</c:v>
                </c:pt>
                <c:pt idx="42973" formatCode="General">
                  <c:v>151.55699999999999</c:v>
                </c:pt>
                <c:pt idx="42974" formatCode="General">
                  <c:v>150.41399999999999</c:v>
                </c:pt>
                <c:pt idx="42975" formatCode="General">
                  <c:v>149.303</c:v>
                </c:pt>
                <c:pt idx="42976" formatCode="General">
                  <c:v>148.21100000000001</c:v>
                </c:pt>
                <c:pt idx="42977" formatCode="General">
                  <c:v>147.137</c:v>
                </c:pt>
                <c:pt idx="42978" formatCode="General">
                  <c:v>146.08099999999999</c:v>
                </c:pt>
                <c:pt idx="42979" formatCode="General">
                  <c:v>145.029</c:v>
                </c:pt>
                <c:pt idx="42980" formatCode="General">
                  <c:v>143.96600000000001</c:v>
                </c:pt>
                <c:pt idx="42981" formatCode="General">
                  <c:v>142.88</c:v>
                </c:pt>
                <c:pt idx="42982" formatCode="General">
                  <c:v>141.67699999999999</c:v>
                </c:pt>
                <c:pt idx="42983" formatCode="General">
                  <c:v>140.27799999999999</c:v>
                </c:pt>
                <c:pt idx="42984" formatCode="General">
                  <c:v>138.75299999999999</c:v>
                </c:pt>
                <c:pt idx="42985" formatCode="General">
                  <c:v>137.166</c:v>
                </c:pt>
                <c:pt idx="42986" formatCode="General">
                  <c:v>135.53700000000001</c:v>
                </c:pt>
                <c:pt idx="42987" formatCode="General">
                  <c:v>133.88499999999999</c:v>
                </c:pt>
                <c:pt idx="42988" formatCode="General">
                  <c:v>132.22499999999999</c:v>
                </c:pt>
                <c:pt idx="42989" formatCode="General">
                  <c:v>130.52699999999999</c:v>
                </c:pt>
                <c:pt idx="42990" formatCode="General">
                  <c:v>128.75899999999999</c:v>
                </c:pt>
                <c:pt idx="42991" formatCode="General">
                  <c:v>126.93300000000001</c:v>
                </c:pt>
                <c:pt idx="42992" formatCode="General">
                  <c:v>125.047</c:v>
                </c:pt>
                <c:pt idx="42993" formatCode="General">
                  <c:v>123.083</c:v>
                </c:pt>
                <c:pt idx="42994" formatCode="General">
                  <c:v>121.03100000000001</c:v>
                </c:pt>
                <c:pt idx="42995" formatCode="General">
                  <c:v>118.89</c:v>
                </c:pt>
                <c:pt idx="42996" formatCode="General">
                  <c:v>116.67100000000001</c:v>
                </c:pt>
                <c:pt idx="42997" formatCode="General">
                  <c:v>114.39100000000001</c:v>
                </c:pt>
                <c:pt idx="42998" formatCode="General">
                  <c:v>112.071</c:v>
                </c:pt>
                <c:pt idx="42999" formatCode="General">
                  <c:v>109.738</c:v>
                </c:pt>
                <c:pt idx="43000" formatCode="General">
                  <c:v>107.41800000000001</c:v>
                </c:pt>
                <c:pt idx="43001" formatCode="General">
                  <c:v>105.131</c:v>
                </c:pt>
                <c:pt idx="43002" formatCode="General">
                  <c:v>102.886</c:v>
                </c:pt>
                <c:pt idx="43003" formatCode="General">
                  <c:v>100.669</c:v>
                </c:pt>
                <c:pt idx="43004" formatCode="General">
                  <c:v>98.473399999999998</c:v>
                </c:pt>
                <c:pt idx="43005" formatCode="General">
                  <c:v>96.317899999999995</c:v>
                </c:pt>
                <c:pt idx="43006" formatCode="General">
                  <c:v>94.171800000000005</c:v>
                </c:pt>
                <c:pt idx="43007" formatCode="General">
                  <c:v>91.957800000000006</c:v>
                </c:pt>
                <c:pt idx="43008" formatCode="General">
                  <c:v>89.702200000000005</c:v>
                </c:pt>
                <c:pt idx="43009" formatCode="General">
                  <c:v>87.478899999999996</c:v>
                </c:pt>
                <c:pt idx="43010" formatCode="General">
                  <c:v>85.304299999999998</c:v>
                </c:pt>
                <c:pt idx="43011" formatCode="General">
                  <c:v>83.204800000000006</c:v>
                </c:pt>
                <c:pt idx="43012" formatCode="General">
                  <c:v>81.263599999999997</c:v>
                </c:pt>
                <c:pt idx="43013" formatCode="General">
                  <c:v>79.435100000000006</c:v>
                </c:pt>
                <c:pt idx="43014" formatCode="General">
                  <c:v>77.561800000000005</c:v>
                </c:pt>
                <c:pt idx="43015" formatCode="General">
                  <c:v>75.643100000000004</c:v>
                </c:pt>
                <c:pt idx="43016" formatCode="General">
                  <c:v>73.726100000000002</c:v>
                </c:pt>
                <c:pt idx="43017" formatCode="General">
                  <c:v>71.766800000000003</c:v>
                </c:pt>
                <c:pt idx="43018" formatCode="General">
                  <c:v>69.728899999999996</c:v>
                </c:pt>
                <c:pt idx="43019" formatCode="General">
                  <c:v>67.623699999999999</c:v>
                </c:pt>
                <c:pt idx="43020" formatCode="General">
                  <c:v>65.459999999999994</c:v>
                </c:pt>
                <c:pt idx="43021" formatCode="General">
                  <c:v>63.238599999999998</c:v>
                </c:pt>
                <c:pt idx="43022" formatCode="General">
                  <c:v>60.9465</c:v>
                </c:pt>
                <c:pt idx="43023" formatCode="General">
                  <c:v>58.565300000000001</c:v>
                </c:pt>
                <c:pt idx="43024" formatCode="General">
                  <c:v>56.063200000000002</c:v>
                </c:pt>
                <c:pt idx="43025" formatCode="General">
                  <c:v>53.424999999999997</c:v>
                </c:pt>
                <c:pt idx="43026" formatCode="General">
                  <c:v>50.676200000000001</c:v>
                </c:pt>
                <c:pt idx="43027" formatCode="General">
                  <c:v>47.856499999999997</c:v>
                </c:pt>
                <c:pt idx="43028" formatCode="General">
                  <c:v>45.005299999999998</c:v>
                </c:pt>
                <c:pt idx="43029" formatCode="General">
                  <c:v>42.0642</c:v>
                </c:pt>
                <c:pt idx="43030" formatCode="General">
                  <c:v>38.968899999999998</c:v>
                </c:pt>
                <c:pt idx="43031" formatCode="General">
                  <c:v>35.777700000000003</c:v>
                </c:pt>
                <c:pt idx="43032" formatCode="General">
                  <c:v>32.549700000000001</c:v>
                </c:pt>
                <c:pt idx="43033" formatCode="General">
                  <c:v>29.3035</c:v>
                </c:pt>
                <c:pt idx="43034" formatCode="General">
                  <c:v>26.064800000000002</c:v>
                </c:pt>
                <c:pt idx="43035" formatCode="General">
                  <c:v>22.861999999999998</c:v>
                </c:pt>
                <c:pt idx="43036" formatCode="General">
                  <c:v>19.713799999999999</c:v>
                </c:pt>
                <c:pt idx="43037" formatCode="General">
                  <c:v>16.6294</c:v>
                </c:pt>
                <c:pt idx="43038" formatCode="General">
                  <c:v>13.609</c:v>
                </c:pt>
                <c:pt idx="43039" formatCode="General">
                  <c:v>10.659000000000001</c:v>
                </c:pt>
                <c:pt idx="43040" formatCode="General">
                  <c:v>7.7958299999999996</c:v>
                </c:pt>
                <c:pt idx="43041" formatCode="General">
                  <c:v>5.06074</c:v>
                </c:pt>
                <c:pt idx="43042" formatCode="General">
                  <c:v>2.4998</c:v>
                </c:pt>
                <c:pt idx="43043" formatCode="General">
                  <c:v>9.0130399999999999E-2</c:v>
                </c:pt>
                <c:pt idx="43044" formatCode="General">
                  <c:v>-2.2085900000000001</c:v>
                </c:pt>
                <c:pt idx="43045" formatCode="General">
                  <c:v>-4.4064399999999999</c:v>
                </c:pt>
                <c:pt idx="43046" formatCode="General">
                  <c:v>-6.5195800000000004</c:v>
                </c:pt>
                <c:pt idx="43047" formatCode="General">
                  <c:v>-8.56813</c:v>
                </c:pt>
                <c:pt idx="43048" formatCode="General">
                  <c:v>-10.568</c:v>
                </c:pt>
                <c:pt idx="43049" formatCode="General">
                  <c:v>-12.5326</c:v>
                </c:pt>
                <c:pt idx="43050" formatCode="General">
                  <c:v>-14.482699999999999</c:v>
                </c:pt>
                <c:pt idx="43051" formatCode="General">
                  <c:v>-16.436</c:v>
                </c:pt>
                <c:pt idx="43052" formatCode="General">
                  <c:v>-18.3965</c:v>
                </c:pt>
                <c:pt idx="43053" formatCode="General">
                  <c:v>-20.368500000000001</c:v>
                </c:pt>
                <c:pt idx="43054" formatCode="General">
                  <c:v>-22.359400000000001</c:v>
                </c:pt>
                <c:pt idx="43055" formatCode="General">
                  <c:v>-24.375</c:v>
                </c:pt>
                <c:pt idx="43056" formatCode="General">
                  <c:v>-26.420300000000001</c:v>
                </c:pt>
                <c:pt idx="43057" formatCode="General">
                  <c:v>-28.508500000000002</c:v>
                </c:pt>
                <c:pt idx="43058" formatCode="General">
                  <c:v>-30.642800000000001</c:v>
                </c:pt>
                <c:pt idx="43059" formatCode="General">
                  <c:v>-32.801699999999997</c:v>
                </c:pt>
                <c:pt idx="43060" formatCode="General">
                  <c:v>-34.9786</c:v>
                </c:pt>
                <c:pt idx="43061" formatCode="General">
                  <c:v>-37.183700000000002</c:v>
                </c:pt>
                <c:pt idx="43062" formatCode="General">
                  <c:v>-39.435899999999997</c:v>
                </c:pt>
                <c:pt idx="43063" formatCode="General">
                  <c:v>-41.7515</c:v>
                </c:pt>
                <c:pt idx="43064" formatCode="General">
                  <c:v>-44.127200000000002</c:v>
                </c:pt>
                <c:pt idx="43065" formatCode="General">
                  <c:v>-46.551099999999998</c:v>
                </c:pt>
                <c:pt idx="43066" formatCode="General">
                  <c:v>-49.004199999999997</c:v>
                </c:pt>
                <c:pt idx="43067" formatCode="General">
                  <c:v>-51.511400000000002</c:v>
                </c:pt>
                <c:pt idx="43068" formatCode="General">
                  <c:v>-54.138800000000003</c:v>
                </c:pt>
                <c:pt idx="43069" formatCode="General">
                  <c:v>-56.878999999999998</c:v>
                </c:pt>
                <c:pt idx="43070" formatCode="General">
                  <c:v>-59.687399999999997</c:v>
                </c:pt>
                <c:pt idx="43071" formatCode="General">
                  <c:v>-62.5428</c:v>
                </c:pt>
                <c:pt idx="43072" formatCode="General">
                  <c:v>-65.411600000000007</c:v>
                </c:pt>
                <c:pt idx="43073" formatCode="General">
                  <c:v>-68.250500000000002</c:v>
                </c:pt>
                <c:pt idx="43074" formatCode="General">
                  <c:v>-71.034599999999998</c:v>
                </c:pt>
                <c:pt idx="43075" formatCode="General">
                  <c:v>-73.760800000000003</c:v>
                </c:pt>
                <c:pt idx="43076" formatCode="General">
                  <c:v>-76.446700000000007</c:v>
                </c:pt>
                <c:pt idx="43077" formatCode="General">
                  <c:v>-79.112399999999994</c:v>
                </c:pt>
                <c:pt idx="43078" formatCode="General">
                  <c:v>-81.751599999999996</c:v>
                </c:pt>
                <c:pt idx="43079" formatCode="General">
                  <c:v>-84.355599999999995</c:v>
                </c:pt>
                <c:pt idx="43080" formatCode="General">
                  <c:v>-86.92</c:v>
                </c:pt>
                <c:pt idx="43081" formatCode="General">
                  <c:v>-89.431100000000001</c:v>
                </c:pt>
                <c:pt idx="43082" formatCode="General">
                  <c:v>-91.872699999999995</c:v>
                </c:pt>
                <c:pt idx="43083" formatCode="General">
                  <c:v>-94.205600000000004</c:v>
                </c:pt>
                <c:pt idx="43084" formatCode="General">
                  <c:v>-96.379099999999994</c:v>
                </c:pt>
                <c:pt idx="43085" formatCode="General">
                  <c:v>-98.330200000000005</c:v>
                </c:pt>
                <c:pt idx="43086" formatCode="General">
                  <c:v>-100.081</c:v>
                </c:pt>
                <c:pt idx="43087" formatCode="General">
                  <c:v>-101.78700000000001</c:v>
                </c:pt>
                <c:pt idx="43088" formatCode="General">
                  <c:v>-103.536</c:v>
                </c:pt>
                <c:pt idx="43089" formatCode="General">
                  <c:v>-105.331</c:v>
                </c:pt>
                <c:pt idx="43090" formatCode="General">
                  <c:v>-107.17400000000001</c:v>
                </c:pt>
                <c:pt idx="43091" formatCode="General">
                  <c:v>-109.065</c:v>
                </c:pt>
                <c:pt idx="43092" formatCode="General">
                  <c:v>-111.015</c:v>
                </c:pt>
                <c:pt idx="43093" formatCode="General">
                  <c:v>-113.014</c:v>
                </c:pt>
                <c:pt idx="43094" formatCode="General">
                  <c:v>-115.035</c:v>
                </c:pt>
                <c:pt idx="43095" formatCode="General">
                  <c:v>-117.041</c:v>
                </c:pt>
                <c:pt idx="43096" formatCode="General">
                  <c:v>-118.996</c:v>
                </c:pt>
                <c:pt idx="43097" formatCode="General">
                  <c:v>-120.91500000000001</c:v>
                </c:pt>
                <c:pt idx="43098" formatCode="General">
                  <c:v>-122.82599999999999</c:v>
                </c:pt>
                <c:pt idx="43099" formatCode="General">
                  <c:v>-124.76600000000001</c:v>
                </c:pt>
                <c:pt idx="43100" formatCode="General">
                  <c:v>-126.764</c:v>
                </c:pt>
                <c:pt idx="43101" formatCode="General">
                  <c:v>-128.83099999999999</c:v>
                </c:pt>
                <c:pt idx="43102" formatCode="General">
                  <c:v>-130.96700000000001</c:v>
                </c:pt>
                <c:pt idx="43103" formatCode="General">
                  <c:v>-133.16300000000001</c:v>
                </c:pt>
                <c:pt idx="43104" formatCode="General">
                  <c:v>-135.40799999999999</c:v>
                </c:pt>
                <c:pt idx="43105" formatCode="General">
                  <c:v>-137.68700000000001</c:v>
                </c:pt>
                <c:pt idx="43106" formatCode="General">
                  <c:v>-139.97300000000001</c:v>
                </c:pt>
                <c:pt idx="43107" formatCode="General">
                  <c:v>-142.249</c:v>
                </c:pt>
                <c:pt idx="43108" formatCode="General">
                  <c:v>-144.50700000000001</c:v>
                </c:pt>
                <c:pt idx="43109" formatCode="General">
                  <c:v>-146.756</c:v>
                </c:pt>
                <c:pt idx="43110" formatCode="General">
                  <c:v>-149.00299999999999</c:v>
                </c:pt>
                <c:pt idx="43111" formatCode="General">
                  <c:v>-151.25399999999999</c:v>
                </c:pt>
                <c:pt idx="43112" formatCode="General">
                  <c:v>-153.506</c:v>
                </c:pt>
                <c:pt idx="43113" formatCode="General">
                  <c:v>-155.751</c:v>
                </c:pt>
                <c:pt idx="43114" formatCode="General">
                  <c:v>-157.97399999999999</c:v>
                </c:pt>
                <c:pt idx="43115" formatCode="General">
                  <c:v>-160.15799999999999</c:v>
                </c:pt>
                <c:pt idx="43116" formatCode="General">
                  <c:v>-162.31</c:v>
                </c:pt>
                <c:pt idx="43117" formatCode="General">
                  <c:v>-164.43799999999999</c:v>
                </c:pt>
                <c:pt idx="43118" formatCode="General">
                  <c:v>-166.518</c:v>
                </c:pt>
                <c:pt idx="43119" formatCode="General">
                  <c:v>-168.53</c:v>
                </c:pt>
                <c:pt idx="43120" formatCode="General">
                  <c:v>-170.47300000000001</c:v>
                </c:pt>
                <c:pt idx="43121" formatCode="General">
                  <c:v>-172.34100000000001</c:v>
                </c:pt>
                <c:pt idx="43122" formatCode="General">
                  <c:v>-174.12</c:v>
                </c:pt>
                <c:pt idx="43123" formatCode="General">
                  <c:v>-175.84399999999999</c:v>
                </c:pt>
                <c:pt idx="43124" formatCode="General">
                  <c:v>-177.553</c:v>
                </c:pt>
                <c:pt idx="43125" formatCode="General">
                  <c:v>-179.24799999999999</c:v>
                </c:pt>
                <c:pt idx="43126" formatCode="General">
                  <c:v>-180.947</c:v>
                </c:pt>
                <c:pt idx="43127" formatCode="General">
                  <c:v>-182.69900000000001</c:v>
                </c:pt>
                <c:pt idx="43128" formatCode="General">
                  <c:v>-184.54400000000001</c:v>
                </c:pt>
                <c:pt idx="43129" formatCode="General">
                  <c:v>-186.5</c:v>
                </c:pt>
                <c:pt idx="43130" formatCode="General">
                  <c:v>-188.49799999999999</c:v>
                </c:pt>
                <c:pt idx="43131" formatCode="General">
                  <c:v>-190.46100000000001</c:v>
                </c:pt>
                <c:pt idx="43132" formatCode="General">
                  <c:v>-192.40799999999999</c:v>
                </c:pt>
                <c:pt idx="43133" formatCode="General">
                  <c:v>-194.364</c:v>
                </c:pt>
                <c:pt idx="43134" formatCode="General">
                  <c:v>-196.334</c:v>
                </c:pt>
                <c:pt idx="43135" formatCode="General">
                  <c:v>-198.369</c:v>
                </c:pt>
                <c:pt idx="43136" formatCode="General">
                  <c:v>-200.52</c:v>
                </c:pt>
                <c:pt idx="43137" formatCode="General">
                  <c:v>-202.70099999999999</c:v>
                </c:pt>
                <c:pt idx="43138" formatCode="General">
                  <c:v>-204.798</c:v>
                </c:pt>
                <c:pt idx="43139" formatCode="General">
                  <c:v>-206.751</c:v>
                </c:pt>
                <c:pt idx="43140" formatCode="General">
                  <c:v>-208.512</c:v>
                </c:pt>
                <c:pt idx="43141" formatCode="General">
                  <c:v>-210.053</c:v>
                </c:pt>
                <c:pt idx="43142" formatCode="General">
                  <c:v>-211.346</c:v>
                </c:pt>
                <c:pt idx="43143" formatCode="General">
                  <c:v>-212.36500000000001</c:v>
                </c:pt>
                <c:pt idx="43144" formatCode="General">
                  <c:v>-213.09800000000001</c:v>
                </c:pt>
                <c:pt idx="43145" formatCode="General">
                  <c:v>-213.55799999999999</c:v>
                </c:pt>
                <c:pt idx="43146" formatCode="General">
                  <c:v>-213.798</c:v>
                </c:pt>
                <c:pt idx="43147" formatCode="General">
                  <c:v>-213.78899999999999</c:v>
                </c:pt>
                <c:pt idx="43148" formatCode="General">
                  <c:v>-213.43600000000001</c:v>
                </c:pt>
                <c:pt idx="43149" formatCode="General">
                  <c:v>-212.86500000000001</c:v>
                </c:pt>
                <c:pt idx="43150" formatCode="General">
                  <c:v>-212.291</c:v>
                </c:pt>
                <c:pt idx="43151" formatCode="General">
                  <c:v>-211.76</c:v>
                </c:pt>
                <c:pt idx="43152" formatCode="General">
                  <c:v>-211.268</c:v>
                </c:pt>
                <c:pt idx="43153" formatCode="General">
                  <c:v>-210.76900000000001</c:v>
                </c:pt>
                <c:pt idx="43154" formatCode="General">
                  <c:v>-210.23400000000001</c:v>
                </c:pt>
                <c:pt idx="43155" formatCode="General">
                  <c:v>-209.68700000000001</c:v>
                </c:pt>
                <c:pt idx="43156" formatCode="General">
                  <c:v>-209.15799999999999</c:v>
                </c:pt>
                <c:pt idx="43157" formatCode="General">
                  <c:v>-208.68100000000001</c:v>
                </c:pt>
                <c:pt idx="43158" formatCode="General">
                  <c:v>-208.28700000000001</c:v>
                </c:pt>
                <c:pt idx="43159" formatCode="General">
                  <c:v>-207.98099999999999</c:v>
                </c:pt>
                <c:pt idx="43160" formatCode="General">
                  <c:v>-207.72300000000001</c:v>
                </c:pt>
                <c:pt idx="43161" formatCode="General">
                  <c:v>-207.488</c:v>
                </c:pt>
                <c:pt idx="43162" formatCode="General">
                  <c:v>-207.27699999999999</c:v>
                </c:pt>
                <c:pt idx="43163" formatCode="General">
                  <c:v>-207.08699999999999</c:v>
                </c:pt>
                <c:pt idx="43164" formatCode="General">
                  <c:v>-206.90899999999999</c:v>
                </c:pt>
                <c:pt idx="43165" formatCode="General">
                  <c:v>-206.70400000000001</c:v>
                </c:pt>
                <c:pt idx="43166" formatCode="General">
                  <c:v>-206.429</c:v>
                </c:pt>
                <c:pt idx="43167" formatCode="General">
                  <c:v>-206.05199999999999</c:v>
                </c:pt>
                <c:pt idx="43168" formatCode="General">
                  <c:v>-205.577</c:v>
                </c:pt>
                <c:pt idx="43169" formatCode="General">
                  <c:v>-205.03200000000001</c:v>
                </c:pt>
                <c:pt idx="43170" formatCode="General">
                  <c:v>-204.422</c:v>
                </c:pt>
                <c:pt idx="43171" formatCode="General">
                  <c:v>-203.756</c:v>
                </c:pt>
                <c:pt idx="43172" formatCode="General">
                  <c:v>-203.09100000000001</c:v>
                </c:pt>
                <c:pt idx="43173" formatCode="General">
                  <c:v>-202.46</c:v>
                </c:pt>
                <c:pt idx="43174" formatCode="General">
                  <c:v>-201.828</c:v>
                </c:pt>
                <c:pt idx="43175" formatCode="General">
                  <c:v>-201.178</c:v>
                </c:pt>
                <c:pt idx="43176" formatCode="General">
                  <c:v>-200.51</c:v>
                </c:pt>
                <c:pt idx="43177" formatCode="General">
                  <c:v>-199.84399999999999</c:v>
                </c:pt>
                <c:pt idx="43178" formatCode="General">
                  <c:v>-199.18700000000001</c:v>
                </c:pt>
                <c:pt idx="43179" formatCode="General">
                  <c:v>-198.51300000000001</c:v>
                </c:pt>
                <c:pt idx="43180" formatCode="General">
                  <c:v>-197.79599999999999</c:v>
                </c:pt>
                <c:pt idx="43181" formatCode="General">
                  <c:v>-197.029</c:v>
                </c:pt>
                <c:pt idx="43182" formatCode="General">
                  <c:v>-196.209</c:v>
                </c:pt>
                <c:pt idx="43183" formatCode="General">
                  <c:v>-195.34299999999999</c:v>
                </c:pt>
                <c:pt idx="43184" formatCode="General">
                  <c:v>-194.44300000000001</c:v>
                </c:pt>
                <c:pt idx="43185" formatCode="General">
                  <c:v>-193.52699999999999</c:v>
                </c:pt>
                <c:pt idx="43186" formatCode="General">
                  <c:v>-192.625</c:v>
                </c:pt>
                <c:pt idx="43187" formatCode="General">
                  <c:v>-191.75299999999999</c:v>
                </c:pt>
                <c:pt idx="43188" formatCode="General">
                  <c:v>-190.90100000000001</c:v>
                </c:pt>
                <c:pt idx="43189" formatCode="General">
                  <c:v>-190.11799999999999</c:v>
                </c:pt>
                <c:pt idx="43190" formatCode="General">
                  <c:v>-189.476</c:v>
                </c:pt>
                <c:pt idx="43191" formatCode="General">
                  <c:v>-188.91</c:v>
                </c:pt>
                <c:pt idx="43192" formatCode="General">
                  <c:v>-188.327</c:v>
                </c:pt>
                <c:pt idx="43193" formatCode="General">
                  <c:v>-187.69399999999999</c:v>
                </c:pt>
                <c:pt idx="43194" formatCode="General">
                  <c:v>-186.99</c:v>
                </c:pt>
                <c:pt idx="43195" formatCode="General">
                  <c:v>-186.21299999999999</c:v>
                </c:pt>
                <c:pt idx="43196" formatCode="General">
                  <c:v>-185.369</c:v>
                </c:pt>
                <c:pt idx="43197" formatCode="General">
                  <c:v>-184.471</c:v>
                </c:pt>
                <c:pt idx="43198" formatCode="General">
                  <c:v>-183.495</c:v>
                </c:pt>
                <c:pt idx="43199" formatCode="General">
                  <c:v>-182.40899999999999</c:v>
                </c:pt>
                <c:pt idx="43200" formatCode="General">
                  <c:v>-181.196</c:v>
                </c:pt>
                <c:pt idx="43201" formatCode="General">
                  <c:v>-179.80199999999999</c:v>
                </c:pt>
                <c:pt idx="43202" formatCode="General">
                  <c:v>-178.16300000000001</c:v>
                </c:pt>
                <c:pt idx="43203" formatCode="General">
                  <c:v>-176.28700000000001</c:v>
                </c:pt>
                <c:pt idx="43204" formatCode="General">
                  <c:v>-174.214</c:v>
                </c:pt>
                <c:pt idx="43205" formatCode="General">
                  <c:v>-171.965</c:v>
                </c:pt>
                <c:pt idx="43206" formatCode="General">
                  <c:v>-169.578</c:v>
                </c:pt>
                <c:pt idx="43207" formatCode="General">
                  <c:v>-167.12899999999999</c:v>
                </c:pt>
                <c:pt idx="43208" formatCode="General">
                  <c:v>-164.62799999999999</c:v>
                </c:pt>
                <c:pt idx="43209" formatCode="General">
                  <c:v>-162.01300000000001</c:v>
                </c:pt>
                <c:pt idx="43210" formatCode="General">
                  <c:v>-159.267</c:v>
                </c:pt>
                <c:pt idx="43211" formatCode="General">
                  <c:v>-156.40199999999999</c:v>
                </c:pt>
                <c:pt idx="43212" formatCode="General">
                  <c:v>-153.434</c:v>
                </c:pt>
                <c:pt idx="43213" formatCode="General">
                  <c:v>-150.392</c:v>
                </c:pt>
                <c:pt idx="43214" formatCode="General">
                  <c:v>-147.321</c:v>
                </c:pt>
                <c:pt idx="43215" formatCode="General">
                  <c:v>-144.251</c:v>
                </c:pt>
                <c:pt idx="43216" formatCode="General">
                  <c:v>-141.18600000000001</c:v>
                </c:pt>
                <c:pt idx="43217" formatCode="General">
                  <c:v>-138.13800000000001</c:v>
                </c:pt>
                <c:pt idx="43218" formatCode="General">
                  <c:v>-135.11799999999999</c:v>
                </c:pt>
                <c:pt idx="43219" formatCode="General">
                  <c:v>-132.142</c:v>
                </c:pt>
                <c:pt idx="43220" formatCode="General">
                  <c:v>-129.214</c:v>
                </c:pt>
                <c:pt idx="43221" formatCode="General">
                  <c:v>-126.31399999999999</c:v>
                </c:pt>
                <c:pt idx="43222" formatCode="General">
                  <c:v>-123.44499999999999</c:v>
                </c:pt>
                <c:pt idx="43223" formatCode="General">
                  <c:v>-120.636</c:v>
                </c:pt>
                <c:pt idx="43224" formatCode="General">
                  <c:v>-117.929</c:v>
                </c:pt>
                <c:pt idx="43225" formatCode="General">
                  <c:v>-115.35299999999999</c:v>
                </c:pt>
                <c:pt idx="43226" formatCode="General">
                  <c:v>-112.90600000000001</c:v>
                </c:pt>
                <c:pt idx="43227" formatCode="General">
                  <c:v>-110.565</c:v>
                </c:pt>
                <c:pt idx="43228" formatCode="General">
                  <c:v>-108.289</c:v>
                </c:pt>
                <c:pt idx="43229" formatCode="General">
                  <c:v>-106.102</c:v>
                </c:pt>
                <c:pt idx="43230" formatCode="General">
                  <c:v>-104.071</c:v>
                </c:pt>
                <c:pt idx="43231" formatCode="General">
                  <c:v>-102.119</c:v>
                </c:pt>
                <c:pt idx="43232" formatCode="General">
                  <c:v>-100.14700000000001</c:v>
                </c:pt>
                <c:pt idx="43233" formatCode="General">
                  <c:v>-98.197699999999998</c:v>
                </c:pt>
                <c:pt idx="43234" formatCode="General">
                  <c:v>-96.291499999999999</c:v>
                </c:pt>
                <c:pt idx="43235" formatCode="General">
                  <c:v>-94.383600000000001</c:v>
                </c:pt>
                <c:pt idx="43236" formatCode="General">
                  <c:v>-92.453500000000005</c:v>
                </c:pt>
                <c:pt idx="43237" formatCode="General">
                  <c:v>-90.495599999999996</c:v>
                </c:pt>
                <c:pt idx="43238" formatCode="General">
                  <c:v>-88.476100000000002</c:v>
                </c:pt>
                <c:pt idx="43239" formatCode="General">
                  <c:v>-86.360500000000002</c:v>
                </c:pt>
                <c:pt idx="43240" formatCode="General">
                  <c:v>-84.137799999999999</c:v>
                </c:pt>
                <c:pt idx="43241" formatCode="General">
                  <c:v>-81.793499999999995</c:v>
                </c:pt>
                <c:pt idx="43242" formatCode="General">
                  <c:v>-79.309299999999993</c:v>
                </c:pt>
                <c:pt idx="43243" formatCode="General">
                  <c:v>-76.695599999999999</c:v>
                </c:pt>
                <c:pt idx="43244" formatCode="General">
                  <c:v>-73.979799999999997</c:v>
                </c:pt>
                <c:pt idx="43245" formatCode="General">
                  <c:v>-71.179199999999994</c:v>
                </c:pt>
                <c:pt idx="43246" formatCode="General">
                  <c:v>-68.302999999999997</c:v>
                </c:pt>
                <c:pt idx="43247" formatCode="General">
                  <c:v>-65.3506</c:v>
                </c:pt>
                <c:pt idx="43248" formatCode="General">
                  <c:v>-62.330599999999997</c:v>
                </c:pt>
                <c:pt idx="43249" formatCode="General">
                  <c:v>-59.261600000000001</c:v>
                </c:pt>
                <c:pt idx="43250" formatCode="General">
                  <c:v>-56.1511</c:v>
                </c:pt>
                <c:pt idx="43251" formatCode="General">
                  <c:v>-52.9998</c:v>
                </c:pt>
                <c:pt idx="43252" formatCode="General">
                  <c:v>-49.793799999999997</c:v>
                </c:pt>
                <c:pt idx="43253" formatCode="General">
                  <c:v>-46.521000000000001</c:v>
                </c:pt>
                <c:pt idx="43254" formatCode="General">
                  <c:v>-43.188600000000001</c:v>
                </c:pt>
                <c:pt idx="43255" formatCode="General">
                  <c:v>-39.817500000000003</c:v>
                </c:pt>
                <c:pt idx="43256" formatCode="General">
                  <c:v>-36.439900000000002</c:v>
                </c:pt>
                <c:pt idx="43257" formatCode="General">
                  <c:v>-33.076700000000002</c:v>
                </c:pt>
                <c:pt idx="43258" formatCode="General">
                  <c:v>-29.728000000000002</c:v>
                </c:pt>
                <c:pt idx="43259" formatCode="General">
                  <c:v>-26.347000000000001</c:v>
                </c:pt>
                <c:pt idx="43260" formatCode="General">
                  <c:v>-22.910900000000002</c:v>
                </c:pt>
                <c:pt idx="43261" formatCode="General">
                  <c:v>-19.467700000000001</c:v>
                </c:pt>
                <c:pt idx="43262" formatCode="General">
                  <c:v>-16.041699999999999</c:v>
                </c:pt>
                <c:pt idx="43263" formatCode="General">
                  <c:v>-12.6251</c:v>
                </c:pt>
                <c:pt idx="43264" formatCode="General">
                  <c:v>-9.2073300000000007</c:v>
                </c:pt>
                <c:pt idx="43265" formatCode="General">
                  <c:v>-5.7798299999999996</c:v>
                </c:pt>
                <c:pt idx="43266" formatCode="General">
                  <c:v>-2.3464</c:v>
                </c:pt>
                <c:pt idx="43267" formatCode="General">
                  <c:v>1.08266</c:v>
                </c:pt>
                <c:pt idx="43268" formatCode="General">
                  <c:v>4.49458</c:v>
                </c:pt>
                <c:pt idx="43269" formatCode="General">
                  <c:v>7.8776700000000002</c:v>
                </c:pt>
                <c:pt idx="43270" formatCode="General">
                  <c:v>11.224</c:v>
                </c:pt>
                <c:pt idx="43271" formatCode="General">
                  <c:v>14.5299</c:v>
                </c:pt>
                <c:pt idx="43272" formatCode="General">
                  <c:v>17.7944</c:v>
                </c:pt>
                <c:pt idx="43273" formatCode="General">
                  <c:v>21.018599999999999</c:v>
                </c:pt>
                <c:pt idx="43274" formatCode="General">
                  <c:v>24.200299999999999</c:v>
                </c:pt>
                <c:pt idx="43275" formatCode="General">
                  <c:v>27.3308</c:v>
                </c:pt>
                <c:pt idx="43276" formatCode="General">
                  <c:v>30.401499999999999</c:v>
                </c:pt>
                <c:pt idx="43277" formatCode="General">
                  <c:v>33.407899999999998</c:v>
                </c:pt>
                <c:pt idx="43278" formatCode="General">
                  <c:v>36.349899999999998</c:v>
                </c:pt>
                <c:pt idx="43279" formatCode="General">
                  <c:v>39.2301</c:v>
                </c:pt>
                <c:pt idx="43280" formatCode="General">
                  <c:v>42.051499999999997</c:v>
                </c:pt>
                <c:pt idx="43281" formatCode="General">
                  <c:v>44.822099999999999</c:v>
                </c:pt>
                <c:pt idx="43282" formatCode="General">
                  <c:v>47.554099999999998</c:v>
                </c:pt>
                <c:pt idx="43283" formatCode="General">
                  <c:v>50.271500000000003</c:v>
                </c:pt>
                <c:pt idx="43284" formatCode="General">
                  <c:v>53.000700000000002</c:v>
                </c:pt>
                <c:pt idx="43285" formatCode="General">
                  <c:v>55.679200000000002</c:v>
                </c:pt>
                <c:pt idx="43286" formatCode="General">
                  <c:v>58.235500000000002</c:v>
                </c:pt>
                <c:pt idx="43287" formatCode="General">
                  <c:v>60.6751</c:v>
                </c:pt>
                <c:pt idx="43288" formatCode="General">
                  <c:v>63.034399999999998</c:v>
                </c:pt>
                <c:pt idx="43289" formatCode="General">
                  <c:v>65.383200000000002</c:v>
                </c:pt>
                <c:pt idx="43290" formatCode="General">
                  <c:v>67.759100000000004</c:v>
                </c:pt>
                <c:pt idx="43291" formatCode="General">
                  <c:v>70.164299999999997</c:v>
                </c:pt>
                <c:pt idx="43292" formatCode="General">
                  <c:v>72.612700000000004</c:v>
                </c:pt>
                <c:pt idx="43293" formatCode="General">
                  <c:v>75.118600000000001</c:v>
                </c:pt>
                <c:pt idx="43294" formatCode="General">
                  <c:v>77.691800000000001</c:v>
                </c:pt>
                <c:pt idx="43295" formatCode="General">
                  <c:v>80.3386</c:v>
                </c:pt>
                <c:pt idx="43296" formatCode="General">
                  <c:v>83.060500000000005</c:v>
                </c:pt>
                <c:pt idx="43297" formatCode="General">
                  <c:v>85.844800000000006</c:v>
                </c:pt>
                <c:pt idx="43298" formatCode="General">
                  <c:v>88.6721</c:v>
                </c:pt>
                <c:pt idx="43299" formatCode="General">
                  <c:v>91.515799999999999</c:v>
                </c:pt>
                <c:pt idx="43300" formatCode="General">
                  <c:v>94.357299999999995</c:v>
                </c:pt>
                <c:pt idx="43301" formatCode="General">
                  <c:v>97.203199999999995</c:v>
                </c:pt>
                <c:pt idx="43302" formatCode="General">
                  <c:v>100.05200000000001</c:v>
                </c:pt>
                <c:pt idx="43303" formatCode="General">
                  <c:v>102.895</c:v>
                </c:pt>
                <c:pt idx="43304" formatCode="General">
                  <c:v>105.7</c:v>
                </c:pt>
                <c:pt idx="43305" formatCode="General">
                  <c:v>108.441</c:v>
                </c:pt>
                <c:pt idx="43306" formatCode="General">
                  <c:v>111.116</c:v>
                </c:pt>
                <c:pt idx="43307" formatCode="General">
                  <c:v>113.72799999999999</c:v>
                </c:pt>
                <c:pt idx="43308" formatCode="General">
                  <c:v>116.26600000000001</c:v>
                </c:pt>
                <c:pt idx="43309" formatCode="General">
                  <c:v>118.71899999999999</c:v>
                </c:pt>
                <c:pt idx="43310" formatCode="General">
                  <c:v>121.081</c:v>
                </c:pt>
                <c:pt idx="43311" formatCode="General">
                  <c:v>123.369</c:v>
                </c:pt>
                <c:pt idx="43312" formatCode="General">
                  <c:v>125.586</c:v>
                </c:pt>
                <c:pt idx="43313" formatCode="General">
                  <c:v>127.652</c:v>
                </c:pt>
                <c:pt idx="43314" formatCode="General">
                  <c:v>129.52099999999999</c:v>
                </c:pt>
                <c:pt idx="43315" formatCode="General">
                  <c:v>131.24199999999999</c:v>
                </c:pt>
                <c:pt idx="43316" formatCode="General">
                  <c:v>132.87100000000001</c:v>
                </c:pt>
                <c:pt idx="43317" formatCode="General">
                  <c:v>134.44999999999999</c:v>
                </c:pt>
                <c:pt idx="43318" formatCode="General">
                  <c:v>135.99100000000001</c:v>
                </c:pt>
                <c:pt idx="43319" formatCode="General">
                  <c:v>137.494</c:v>
                </c:pt>
                <c:pt idx="43320" formatCode="General">
                  <c:v>138.96799999999999</c:v>
                </c:pt>
                <c:pt idx="43321" formatCode="General">
                  <c:v>140.42099999999999</c:v>
                </c:pt>
                <c:pt idx="43322" formatCode="General">
                  <c:v>141.86699999999999</c:v>
                </c:pt>
                <c:pt idx="43323" formatCode="General">
                  <c:v>143.32900000000001</c:v>
                </c:pt>
                <c:pt idx="43324" formatCode="General">
                  <c:v>144.83600000000001</c:v>
                </c:pt>
                <c:pt idx="43325" formatCode="General">
                  <c:v>146.4</c:v>
                </c:pt>
                <c:pt idx="43326" formatCode="General">
                  <c:v>148.02799999999999</c:v>
                </c:pt>
                <c:pt idx="43327" formatCode="General">
                  <c:v>149.71199999999999</c:v>
                </c:pt>
                <c:pt idx="43328" formatCode="General">
                  <c:v>151.44999999999999</c:v>
                </c:pt>
                <c:pt idx="43329" formatCode="General">
                  <c:v>153.24600000000001</c:v>
                </c:pt>
                <c:pt idx="43330" formatCode="General">
                  <c:v>155.101</c:v>
                </c:pt>
                <c:pt idx="43331" formatCode="General">
                  <c:v>157.011</c:v>
                </c:pt>
                <c:pt idx="43332" formatCode="General">
                  <c:v>158.98500000000001</c:v>
                </c:pt>
                <c:pt idx="43333" formatCode="General">
                  <c:v>161.02699999999999</c:v>
                </c:pt>
                <c:pt idx="43334" formatCode="General">
                  <c:v>163.107</c:v>
                </c:pt>
                <c:pt idx="43335" formatCode="General">
                  <c:v>165.18899999999999</c:v>
                </c:pt>
                <c:pt idx="43336" formatCode="General">
                  <c:v>167.24299999999999</c:v>
                </c:pt>
                <c:pt idx="43337" formatCode="General">
                  <c:v>169.24299999999999</c:v>
                </c:pt>
                <c:pt idx="43338" formatCode="General">
                  <c:v>171.167</c:v>
                </c:pt>
                <c:pt idx="43339" formatCode="General">
                  <c:v>172.90299999999999</c:v>
                </c:pt>
                <c:pt idx="43340" formatCode="General">
                  <c:v>174.369</c:v>
                </c:pt>
                <c:pt idx="43341" formatCode="General">
                  <c:v>175.66399999999999</c:v>
                </c:pt>
                <c:pt idx="43342" formatCode="General">
                  <c:v>176.85599999999999</c:v>
                </c:pt>
                <c:pt idx="43343" formatCode="General">
                  <c:v>177.929</c:v>
                </c:pt>
                <c:pt idx="43344" formatCode="General">
                  <c:v>178.886</c:v>
                </c:pt>
                <c:pt idx="43345" formatCode="General">
                  <c:v>179.75200000000001</c:v>
                </c:pt>
                <c:pt idx="43346" formatCode="General">
                  <c:v>180.57499999999999</c:v>
                </c:pt>
                <c:pt idx="43347" formatCode="General">
                  <c:v>181.392</c:v>
                </c:pt>
                <c:pt idx="43348" formatCode="General">
                  <c:v>182.196</c:v>
                </c:pt>
                <c:pt idx="43349" formatCode="General">
                  <c:v>182.982</c:v>
                </c:pt>
                <c:pt idx="43350" formatCode="General">
                  <c:v>183.749</c:v>
                </c:pt>
                <c:pt idx="43351" formatCode="General">
                  <c:v>184.49100000000001</c:v>
                </c:pt>
                <c:pt idx="43352" formatCode="General">
                  <c:v>185.202</c:v>
                </c:pt>
                <c:pt idx="43353" formatCode="General">
                  <c:v>185.86799999999999</c:v>
                </c:pt>
                <c:pt idx="43354" formatCode="General">
                  <c:v>186.49</c:v>
                </c:pt>
                <c:pt idx="43355" formatCode="General">
                  <c:v>187.11</c:v>
                </c:pt>
                <c:pt idx="43356" formatCode="General">
                  <c:v>187.75700000000001</c:v>
                </c:pt>
                <c:pt idx="43357" formatCode="General">
                  <c:v>188.43600000000001</c:v>
                </c:pt>
                <c:pt idx="43358" formatCode="General">
                  <c:v>189.15799999999999</c:v>
                </c:pt>
                <c:pt idx="43359" formatCode="General">
                  <c:v>189.93299999999999</c:v>
                </c:pt>
                <c:pt idx="43360" formatCode="General">
                  <c:v>190.77</c:v>
                </c:pt>
                <c:pt idx="43361" formatCode="General">
                  <c:v>191.672</c:v>
                </c:pt>
                <c:pt idx="43362" formatCode="General">
                  <c:v>192.63800000000001</c:v>
                </c:pt>
                <c:pt idx="43363" formatCode="General">
                  <c:v>193.64099999999999</c:v>
                </c:pt>
                <c:pt idx="43364" formatCode="General">
                  <c:v>194.63499999999999</c:v>
                </c:pt>
                <c:pt idx="43365" formatCode="General">
                  <c:v>195.51499999999999</c:v>
                </c:pt>
                <c:pt idx="43366" formatCode="General">
                  <c:v>196.196</c:v>
                </c:pt>
                <c:pt idx="43367" formatCode="General">
                  <c:v>196.751</c:v>
                </c:pt>
                <c:pt idx="43368" formatCode="General">
                  <c:v>197.23</c:v>
                </c:pt>
                <c:pt idx="43369" formatCode="General">
                  <c:v>197.602</c:v>
                </c:pt>
                <c:pt idx="43370" formatCode="General">
                  <c:v>197.85300000000001</c:v>
                </c:pt>
                <c:pt idx="43371" formatCode="General">
                  <c:v>197.98699999999999</c:v>
                </c:pt>
                <c:pt idx="43372" formatCode="General">
                  <c:v>198.012</c:v>
                </c:pt>
                <c:pt idx="43373" formatCode="General">
                  <c:v>197.93600000000001</c:v>
                </c:pt>
                <c:pt idx="43374" formatCode="General">
                  <c:v>197.75700000000001</c:v>
                </c:pt>
                <c:pt idx="43375" formatCode="General">
                  <c:v>197.47200000000001</c:v>
                </c:pt>
                <c:pt idx="43376" formatCode="General">
                  <c:v>197.08799999999999</c:v>
                </c:pt>
                <c:pt idx="43377" formatCode="General">
                  <c:v>196.60900000000001</c:v>
                </c:pt>
                <c:pt idx="43378" formatCode="General">
                  <c:v>196.047</c:v>
                </c:pt>
                <c:pt idx="43379" formatCode="General">
                  <c:v>195.441</c:v>
                </c:pt>
                <c:pt idx="43380" formatCode="General">
                  <c:v>194.82900000000001</c:v>
                </c:pt>
                <c:pt idx="43381" formatCode="General">
                  <c:v>194.20099999999999</c:v>
                </c:pt>
                <c:pt idx="43382" formatCode="General">
                  <c:v>193.542</c:v>
                </c:pt>
                <c:pt idx="43383" formatCode="General">
                  <c:v>192.84399999999999</c:v>
                </c:pt>
                <c:pt idx="43384" formatCode="General">
                  <c:v>192.10599999999999</c:v>
                </c:pt>
                <c:pt idx="43385" formatCode="General">
                  <c:v>191.33</c:v>
                </c:pt>
                <c:pt idx="43386" formatCode="General">
                  <c:v>190.52099999999999</c:v>
                </c:pt>
                <c:pt idx="43387" formatCode="General">
                  <c:v>189.68700000000001</c:v>
                </c:pt>
                <c:pt idx="43388" formatCode="General">
                  <c:v>188.845</c:v>
                </c:pt>
                <c:pt idx="43389" formatCode="General">
                  <c:v>187.99700000000001</c:v>
                </c:pt>
                <c:pt idx="43390" formatCode="General">
                  <c:v>187.12700000000001</c:v>
                </c:pt>
                <c:pt idx="43391" formatCode="General">
                  <c:v>186.185</c:v>
                </c:pt>
                <c:pt idx="43392" formatCode="General">
                  <c:v>185.131</c:v>
                </c:pt>
                <c:pt idx="43393" formatCode="General">
                  <c:v>184.042</c:v>
                </c:pt>
                <c:pt idx="43394" formatCode="General">
                  <c:v>182.99700000000001</c:v>
                </c:pt>
                <c:pt idx="43395" formatCode="General">
                  <c:v>181.982</c:v>
                </c:pt>
                <c:pt idx="43396" formatCode="General">
                  <c:v>180.982</c:v>
                </c:pt>
                <c:pt idx="43397" formatCode="General">
                  <c:v>179.98400000000001</c:v>
                </c:pt>
                <c:pt idx="43398" formatCode="General">
                  <c:v>178.98099999999999</c:v>
                </c:pt>
                <c:pt idx="43399" formatCode="General">
                  <c:v>177.971</c:v>
                </c:pt>
                <c:pt idx="43400" formatCode="General">
                  <c:v>176.959</c:v>
                </c:pt>
                <c:pt idx="43401" formatCode="General">
                  <c:v>175.94399999999999</c:v>
                </c:pt>
                <c:pt idx="43402" formatCode="General">
                  <c:v>174.904</c:v>
                </c:pt>
                <c:pt idx="43403" formatCode="General">
                  <c:v>173.82400000000001</c:v>
                </c:pt>
                <c:pt idx="43404" formatCode="General">
                  <c:v>172.69300000000001</c:v>
                </c:pt>
                <c:pt idx="43405" formatCode="General">
                  <c:v>171.52</c:v>
                </c:pt>
                <c:pt idx="43406" formatCode="General">
                  <c:v>170.32</c:v>
                </c:pt>
                <c:pt idx="43407" formatCode="General">
                  <c:v>169.1</c:v>
                </c:pt>
                <c:pt idx="43408" formatCode="General">
                  <c:v>167.86500000000001</c:v>
                </c:pt>
                <c:pt idx="43409" formatCode="General">
                  <c:v>166.61600000000001</c:v>
                </c:pt>
                <c:pt idx="43410" formatCode="General">
                  <c:v>165.35499999999999</c:v>
                </c:pt>
                <c:pt idx="43411" formatCode="General">
                  <c:v>164.08799999999999</c:v>
                </c:pt>
                <c:pt idx="43412" formatCode="General">
                  <c:v>162.81700000000001</c:v>
                </c:pt>
                <c:pt idx="43413" formatCode="General">
                  <c:v>161.54400000000001</c:v>
                </c:pt>
                <c:pt idx="43414" formatCode="General">
                  <c:v>160.26499999999999</c:v>
                </c:pt>
                <c:pt idx="43415" formatCode="General">
                  <c:v>158.97200000000001</c:v>
                </c:pt>
                <c:pt idx="43416" formatCode="General">
                  <c:v>157.64500000000001</c:v>
                </c:pt>
                <c:pt idx="43417" formatCode="General">
                  <c:v>156.25200000000001</c:v>
                </c:pt>
                <c:pt idx="43418" formatCode="General">
                  <c:v>154.76</c:v>
                </c:pt>
                <c:pt idx="43419" formatCode="General">
                  <c:v>153.1</c:v>
                </c:pt>
                <c:pt idx="43420" formatCode="General">
                  <c:v>151.22300000000001</c:v>
                </c:pt>
                <c:pt idx="43421" formatCode="General">
                  <c:v>149.19399999999999</c:v>
                </c:pt>
                <c:pt idx="43422" formatCode="General">
                  <c:v>147.09299999999999</c:v>
                </c:pt>
                <c:pt idx="43423" formatCode="General">
                  <c:v>144.94499999999999</c:v>
                </c:pt>
                <c:pt idx="43424" formatCode="General">
                  <c:v>142.762</c:v>
                </c:pt>
                <c:pt idx="43425" formatCode="General">
                  <c:v>140.547</c:v>
                </c:pt>
                <c:pt idx="43426" formatCode="General">
                  <c:v>138.316</c:v>
                </c:pt>
                <c:pt idx="43427" formatCode="General">
                  <c:v>136.08500000000001</c:v>
                </c:pt>
                <c:pt idx="43428" formatCode="General">
                  <c:v>133.864</c:v>
                </c:pt>
                <c:pt idx="43429" formatCode="General">
                  <c:v>131.66900000000001</c:v>
                </c:pt>
                <c:pt idx="43430" formatCode="General">
                  <c:v>129.53299999999999</c:v>
                </c:pt>
                <c:pt idx="43431" formatCode="General">
                  <c:v>127.485</c:v>
                </c:pt>
                <c:pt idx="43432" formatCode="General">
                  <c:v>125.54900000000001</c:v>
                </c:pt>
                <c:pt idx="43433" formatCode="General">
                  <c:v>123.74</c:v>
                </c:pt>
                <c:pt idx="43434" formatCode="General">
                  <c:v>122.062</c:v>
                </c:pt>
                <c:pt idx="43435" formatCode="General">
                  <c:v>120.503</c:v>
                </c:pt>
                <c:pt idx="43436" formatCode="General">
                  <c:v>119.041</c:v>
                </c:pt>
                <c:pt idx="43437" formatCode="General">
                  <c:v>117.64100000000001</c:v>
                </c:pt>
                <c:pt idx="43438" formatCode="General">
                  <c:v>116.25700000000001</c:v>
                </c:pt>
                <c:pt idx="43439" formatCode="General">
                  <c:v>114.84</c:v>
                </c:pt>
                <c:pt idx="43440" formatCode="General">
                  <c:v>113.36799999999999</c:v>
                </c:pt>
                <c:pt idx="43441" formatCode="General">
                  <c:v>111.824</c:v>
                </c:pt>
                <c:pt idx="43442" formatCode="General">
                  <c:v>110.197</c:v>
                </c:pt>
                <c:pt idx="43443" formatCode="General">
                  <c:v>108.47799999999999</c:v>
                </c:pt>
                <c:pt idx="43444" formatCode="General">
                  <c:v>106.663</c:v>
                </c:pt>
                <c:pt idx="43445" formatCode="General">
                  <c:v>104.765</c:v>
                </c:pt>
                <c:pt idx="43446" formatCode="General">
                  <c:v>102.80200000000001</c:v>
                </c:pt>
                <c:pt idx="43447" formatCode="General">
                  <c:v>100.768</c:v>
                </c:pt>
                <c:pt idx="43448" formatCode="General">
                  <c:v>98.623900000000006</c:v>
                </c:pt>
                <c:pt idx="43449" formatCode="General">
                  <c:v>96.275499999999994</c:v>
                </c:pt>
                <c:pt idx="43450" formatCode="General">
                  <c:v>93.714200000000005</c:v>
                </c:pt>
                <c:pt idx="43451" formatCode="General">
                  <c:v>91.030799999999999</c:v>
                </c:pt>
                <c:pt idx="43452" formatCode="General">
                  <c:v>88.294399999999996</c:v>
                </c:pt>
                <c:pt idx="43453" formatCode="General">
                  <c:v>85.549099999999996</c:v>
                </c:pt>
                <c:pt idx="43454" formatCode="General">
                  <c:v>82.842399999999998</c:v>
                </c:pt>
                <c:pt idx="43455" formatCode="General">
                  <c:v>80.196799999999996</c:v>
                </c:pt>
                <c:pt idx="43456" formatCode="General">
                  <c:v>77.586299999999994</c:v>
                </c:pt>
                <c:pt idx="43457" formatCode="General">
                  <c:v>74.970399999999998</c:v>
                </c:pt>
                <c:pt idx="43458" formatCode="General">
                  <c:v>72.312700000000007</c:v>
                </c:pt>
                <c:pt idx="43459" formatCode="General">
                  <c:v>69.605599999999995</c:v>
                </c:pt>
                <c:pt idx="43460" formatCode="General">
                  <c:v>66.853899999999996</c:v>
                </c:pt>
                <c:pt idx="43461" formatCode="General">
                  <c:v>64.0625</c:v>
                </c:pt>
                <c:pt idx="43462" formatCode="General">
                  <c:v>61.235300000000002</c:v>
                </c:pt>
                <c:pt idx="43463" formatCode="General">
                  <c:v>58.372999999999998</c:v>
                </c:pt>
                <c:pt idx="43464" formatCode="General">
                  <c:v>55.485500000000002</c:v>
                </c:pt>
                <c:pt idx="43465" formatCode="General">
                  <c:v>52.59</c:v>
                </c:pt>
                <c:pt idx="43466" formatCode="General">
                  <c:v>49.706600000000002</c:v>
                </c:pt>
                <c:pt idx="43467" formatCode="General">
                  <c:v>46.860100000000003</c:v>
                </c:pt>
                <c:pt idx="43468" formatCode="General">
                  <c:v>44.085099999999997</c:v>
                </c:pt>
                <c:pt idx="43469" formatCode="General">
                  <c:v>41.405500000000004</c:v>
                </c:pt>
                <c:pt idx="43470" formatCode="General">
                  <c:v>38.822200000000002</c:v>
                </c:pt>
                <c:pt idx="43471" formatCode="General">
                  <c:v>36.315399999999997</c:v>
                </c:pt>
                <c:pt idx="43472" formatCode="General">
                  <c:v>33.856699999999996</c:v>
                </c:pt>
                <c:pt idx="43473" formatCode="General">
                  <c:v>31.427800000000001</c:v>
                </c:pt>
                <c:pt idx="43474" formatCode="General">
                  <c:v>29.016500000000001</c:v>
                </c:pt>
                <c:pt idx="43475" formatCode="General">
                  <c:v>26.618500000000001</c:v>
                </c:pt>
                <c:pt idx="43476" formatCode="General">
                  <c:v>24.238900000000001</c:v>
                </c:pt>
                <c:pt idx="43477" formatCode="General">
                  <c:v>21.894300000000001</c:v>
                </c:pt>
                <c:pt idx="43478" formatCode="General">
                  <c:v>19.508600000000001</c:v>
                </c:pt>
                <c:pt idx="43479" formatCode="General">
                  <c:v>16.9742</c:v>
                </c:pt>
                <c:pt idx="43480" formatCode="General">
                  <c:v>14.3058</c:v>
                </c:pt>
                <c:pt idx="43481" formatCode="General">
                  <c:v>11.559900000000001</c:v>
                </c:pt>
                <c:pt idx="43482" formatCode="General">
                  <c:v>8.8093800000000009</c:v>
                </c:pt>
                <c:pt idx="43483" formatCode="General">
                  <c:v>6.0966300000000002</c:v>
                </c:pt>
                <c:pt idx="43484" formatCode="General">
                  <c:v>3.4007399999999999</c:v>
                </c:pt>
                <c:pt idx="43485" formatCode="General">
                  <c:v>0.71393600000000002</c:v>
                </c:pt>
                <c:pt idx="43486" formatCode="General">
                  <c:v>-1.9589000000000001</c:v>
                </c:pt>
                <c:pt idx="43487" formatCode="General">
                  <c:v>-4.6082299999999998</c:v>
                </c:pt>
                <c:pt idx="43488" formatCode="General">
                  <c:v>-7.2302299999999997</c:v>
                </c:pt>
                <c:pt idx="43489" formatCode="General">
                  <c:v>-9.8360000000000003</c:v>
                </c:pt>
                <c:pt idx="43490" formatCode="General">
                  <c:v>-12.446</c:v>
                </c:pt>
                <c:pt idx="43491" formatCode="General">
                  <c:v>-15.082100000000001</c:v>
                </c:pt>
                <c:pt idx="43492" formatCode="General">
                  <c:v>-17.7455</c:v>
                </c:pt>
                <c:pt idx="43493" formatCode="General">
                  <c:v>-20.427299999999999</c:v>
                </c:pt>
                <c:pt idx="43494" formatCode="General">
                  <c:v>-23.125399999999999</c:v>
                </c:pt>
                <c:pt idx="43495" formatCode="General">
                  <c:v>-25.8415</c:v>
                </c:pt>
                <c:pt idx="43496" formatCode="General">
                  <c:v>-28.584399999999999</c:v>
                </c:pt>
                <c:pt idx="43497" formatCode="General">
                  <c:v>-31.3504</c:v>
                </c:pt>
                <c:pt idx="43498" formatCode="General">
                  <c:v>-34.121600000000001</c:v>
                </c:pt>
                <c:pt idx="43499" formatCode="General">
                  <c:v>-36.881500000000003</c:v>
                </c:pt>
                <c:pt idx="43500" formatCode="General">
                  <c:v>-39.619100000000003</c:v>
                </c:pt>
                <c:pt idx="43501" formatCode="General">
                  <c:v>-42.330500000000001</c:v>
                </c:pt>
                <c:pt idx="43502" formatCode="General">
                  <c:v>-45.01</c:v>
                </c:pt>
                <c:pt idx="43503" formatCode="General">
                  <c:v>-47.646700000000003</c:v>
                </c:pt>
                <c:pt idx="43504" formatCode="General">
                  <c:v>-50.266599999999997</c:v>
                </c:pt>
                <c:pt idx="43505" formatCode="General">
                  <c:v>-52.9206</c:v>
                </c:pt>
                <c:pt idx="43506" formatCode="General">
                  <c:v>-55.646799999999999</c:v>
                </c:pt>
                <c:pt idx="43507" formatCode="General">
                  <c:v>-58.458399999999997</c:v>
                </c:pt>
                <c:pt idx="43508" formatCode="General">
                  <c:v>-61.270899999999997</c:v>
                </c:pt>
                <c:pt idx="43509" formatCode="General">
                  <c:v>-64.006900000000002</c:v>
                </c:pt>
                <c:pt idx="43510" formatCode="General">
                  <c:v>-66.676900000000003</c:v>
                </c:pt>
                <c:pt idx="43511" formatCode="General">
                  <c:v>-69.3001</c:v>
                </c:pt>
                <c:pt idx="43512" formatCode="General">
                  <c:v>-71.890100000000004</c:v>
                </c:pt>
                <c:pt idx="43513" formatCode="General">
                  <c:v>-74.456500000000005</c:v>
                </c:pt>
                <c:pt idx="43514" formatCode="General">
                  <c:v>-77.004199999999997</c:v>
                </c:pt>
                <c:pt idx="43515" formatCode="General">
                  <c:v>-79.522800000000004</c:v>
                </c:pt>
                <c:pt idx="43516" formatCode="General">
                  <c:v>-81.992099999999994</c:v>
                </c:pt>
                <c:pt idx="43517" formatCode="General">
                  <c:v>-84.384699999999995</c:v>
                </c:pt>
                <c:pt idx="43518" formatCode="General">
                  <c:v>-86.685500000000005</c:v>
                </c:pt>
                <c:pt idx="43519" formatCode="General">
                  <c:v>-88.894999999999996</c:v>
                </c:pt>
                <c:pt idx="43520" formatCode="General">
                  <c:v>-91.005899999999997</c:v>
                </c:pt>
                <c:pt idx="43521" formatCode="General">
                  <c:v>-93.011899999999997</c:v>
                </c:pt>
                <c:pt idx="43522" formatCode="General">
                  <c:v>-94.919499999999999</c:v>
                </c:pt>
                <c:pt idx="43523" formatCode="General">
                  <c:v>-96.745500000000007</c:v>
                </c:pt>
                <c:pt idx="43524" formatCode="General">
                  <c:v>-98.512200000000007</c:v>
                </c:pt>
                <c:pt idx="43525" formatCode="General">
                  <c:v>-100.238</c:v>
                </c:pt>
                <c:pt idx="43526" formatCode="General">
                  <c:v>-101.938</c:v>
                </c:pt>
                <c:pt idx="43527" formatCode="General">
                  <c:v>-103.663</c:v>
                </c:pt>
                <c:pt idx="43528" formatCode="General">
                  <c:v>-105.479</c:v>
                </c:pt>
                <c:pt idx="43529" formatCode="General">
                  <c:v>-107.45099999999999</c:v>
                </c:pt>
                <c:pt idx="43530" formatCode="General">
                  <c:v>-109.58</c:v>
                </c:pt>
                <c:pt idx="43531" formatCode="General">
                  <c:v>-111.762</c:v>
                </c:pt>
                <c:pt idx="43532" formatCode="General">
                  <c:v>-113.93600000000001</c:v>
                </c:pt>
                <c:pt idx="43533" formatCode="General">
                  <c:v>-116.095</c:v>
                </c:pt>
                <c:pt idx="43534" formatCode="General">
                  <c:v>-118.242</c:v>
                </c:pt>
                <c:pt idx="43535" formatCode="General">
                  <c:v>-120.381</c:v>
                </c:pt>
                <c:pt idx="43536" formatCode="General">
                  <c:v>-122.501</c:v>
                </c:pt>
                <c:pt idx="43537" formatCode="General">
                  <c:v>-124.58499999999999</c:v>
                </c:pt>
                <c:pt idx="43538" formatCode="General">
                  <c:v>-126.614</c:v>
                </c:pt>
                <c:pt idx="43539" formatCode="General">
                  <c:v>-128.58099999999999</c:v>
                </c:pt>
                <c:pt idx="43540" formatCode="General">
                  <c:v>-130.48500000000001</c:v>
                </c:pt>
                <c:pt idx="43541" formatCode="General">
                  <c:v>-132.31100000000001</c:v>
                </c:pt>
                <c:pt idx="43542" formatCode="General">
                  <c:v>-134.04900000000001</c:v>
                </c:pt>
                <c:pt idx="43543" formatCode="General">
                  <c:v>-135.72499999999999</c:v>
                </c:pt>
                <c:pt idx="43544" formatCode="General">
                  <c:v>-137.369</c:v>
                </c:pt>
                <c:pt idx="43545" formatCode="General">
                  <c:v>-138.99700000000001</c:v>
                </c:pt>
                <c:pt idx="43546" formatCode="General">
                  <c:v>-140.613</c:v>
                </c:pt>
                <c:pt idx="43547" formatCode="General">
                  <c:v>-142.215</c:v>
                </c:pt>
                <c:pt idx="43548" formatCode="General">
                  <c:v>-143.797</c:v>
                </c:pt>
                <c:pt idx="43549" formatCode="General">
                  <c:v>-145.37799999999999</c:v>
                </c:pt>
                <c:pt idx="43550" formatCode="General">
                  <c:v>-147.03700000000001</c:v>
                </c:pt>
                <c:pt idx="43551" formatCode="General">
                  <c:v>-148.77199999999999</c:v>
                </c:pt>
                <c:pt idx="43552" formatCode="General">
                  <c:v>-150.495</c:v>
                </c:pt>
                <c:pt idx="43553" formatCode="General">
                  <c:v>-152.185</c:v>
                </c:pt>
                <c:pt idx="43554" formatCode="General">
                  <c:v>-153.86000000000001</c:v>
                </c:pt>
                <c:pt idx="43555" formatCode="General">
                  <c:v>-155.52099999999999</c:v>
                </c:pt>
                <c:pt idx="43556" formatCode="General">
                  <c:v>-157.161</c:v>
                </c:pt>
                <c:pt idx="43557" formatCode="General">
                  <c:v>-158.75700000000001</c:v>
                </c:pt>
                <c:pt idx="43558" formatCode="General">
                  <c:v>-160.28700000000001</c:v>
                </c:pt>
                <c:pt idx="43559" formatCode="General">
                  <c:v>-161.72800000000001</c:v>
                </c:pt>
                <c:pt idx="43560" formatCode="General">
                  <c:v>-163.078</c:v>
                </c:pt>
                <c:pt idx="43561" formatCode="General">
                  <c:v>-164.34399999999999</c:v>
                </c:pt>
                <c:pt idx="43562" formatCode="General">
                  <c:v>-165.53299999999999</c:v>
                </c:pt>
                <c:pt idx="43563" formatCode="General">
                  <c:v>-166.649</c:v>
                </c:pt>
                <c:pt idx="43564" formatCode="General">
                  <c:v>-167.68600000000001</c:v>
                </c:pt>
                <c:pt idx="43565" formatCode="General">
                  <c:v>-168.65199999999999</c:v>
                </c:pt>
                <c:pt idx="43566" formatCode="General">
                  <c:v>-169.571</c:v>
                </c:pt>
                <c:pt idx="43567" formatCode="General">
                  <c:v>-170.459</c:v>
                </c:pt>
                <c:pt idx="43568" formatCode="General">
                  <c:v>-171.32599999999999</c:v>
                </c:pt>
                <c:pt idx="43569" formatCode="General">
                  <c:v>-172.17699999999999</c:v>
                </c:pt>
                <c:pt idx="43570" formatCode="General">
                  <c:v>-173.00800000000001</c:v>
                </c:pt>
                <c:pt idx="43571" formatCode="General">
                  <c:v>-173.80699999999999</c:v>
                </c:pt>
                <c:pt idx="43572" formatCode="General">
                  <c:v>-174.55500000000001</c:v>
                </c:pt>
                <c:pt idx="43573" formatCode="General">
                  <c:v>-175.23500000000001</c:v>
                </c:pt>
                <c:pt idx="43574" formatCode="General">
                  <c:v>-175.83500000000001</c:v>
                </c:pt>
                <c:pt idx="43575" formatCode="General">
                  <c:v>-176.346</c:v>
                </c:pt>
                <c:pt idx="43576" formatCode="General">
                  <c:v>-176.77699999999999</c:v>
                </c:pt>
                <c:pt idx="43577" formatCode="General">
                  <c:v>-177.14500000000001</c:v>
                </c:pt>
                <c:pt idx="43578" formatCode="General">
                  <c:v>-177.46899999999999</c:v>
                </c:pt>
                <c:pt idx="43579" formatCode="General">
                  <c:v>-177.75899999999999</c:v>
                </c:pt>
                <c:pt idx="43580" formatCode="General">
                  <c:v>-178.02099999999999</c:v>
                </c:pt>
                <c:pt idx="43581" formatCode="General">
                  <c:v>-178.23400000000001</c:v>
                </c:pt>
                <c:pt idx="43582" formatCode="General">
                  <c:v>-178.37700000000001</c:v>
                </c:pt>
                <c:pt idx="43583" formatCode="General">
                  <c:v>-178.45099999999999</c:v>
                </c:pt>
                <c:pt idx="43584" formatCode="General">
                  <c:v>-178.459</c:v>
                </c:pt>
                <c:pt idx="43585" formatCode="General">
                  <c:v>-178.41</c:v>
                </c:pt>
                <c:pt idx="43586" formatCode="General">
                  <c:v>-178.37100000000001</c:v>
                </c:pt>
                <c:pt idx="43587" formatCode="General">
                  <c:v>-178.423</c:v>
                </c:pt>
                <c:pt idx="43588" formatCode="General">
                  <c:v>-178.53299999999999</c:v>
                </c:pt>
                <c:pt idx="43589" formatCode="General">
                  <c:v>-178.65600000000001</c:v>
                </c:pt>
                <c:pt idx="43590" formatCode="General">
                  <c:v>-178.80600000000001</c:v>
                </c:pt>
                <c:pt idx="43591" formatCode="General">
                  <c:v>-178.98400000000001</c:v>
                </c:pt>
                <c:pt idx="43592" formatCode="General">
                  <c:v>-179.18100000000001</c:v>
                </c:pt>
                <c:pt idx="43593" formatCode="General">
                  <c:v>-179.37799999999999</c:v>
                </c:pt>
                <c:pt idx="43594" formatCode="General">
                  <c:v>-179.55</c:v>
                </c:pt>
                <c:pt idx="43595" formatCode="General">
                  <c:v>-179.68</c:v>
                </c:pt>
                <c:pt idx="43596" formatCode="General">
                  <c:v>-179.75399999999999</c:v>
                </c:pt>
                <c:pt idx="43597" formatCode="General">
                  <c:v>-179.774</c:v>
                </c:pt>
                <c:pt idx="43598" formatCode="General">
                  <c:v>-179.75</c:v>
                </c:pt>
                <c:pt idx="43599" formatCode="General">
                  <c:v>-179.7</c:v>
                </c:pt>
                <c:pt idx="43600" formatCode="General">
                  <c:v>-179.59200000000001</c:v>
                </c:pt>
                <c:pt idx="43601" formatCode="General">
                  <c:v>-179.37799999999999</c:v>
                </c:pt>
                <c:pt idx="43602" formatCode="General">
                  <c:v>-179.05799999999999</c:v>
                </c:pt>
                <c:pt idx="43603" formatCode="General">
                  <c:v>-178.63800000000001</c:v>
                </c:pt>
                <c:pt idx="43604" formatCode="General">
                  <c:v>-178.126</c:v>
                </c:pt>
                <c:pt idx="43605" formatCode="General">
                  <c:v>-177.53700000000001</c:v>
                </c:pt>
                <c:pt idx="43606" formatCode="General">
                  <c:v>-176.893</c:v>
                </c:pt>
                <c:pt idx="43607" formatCode="General">
                  <c:v>-176.203</c:v>
                </c:pt>
                <c:pt idx="43608" formatCode="General">
                  <c:v>-175.47499999999999</c:v>
                </c:pt>
                <c:pt idx="43609" formatCode="General">
                  <c:v>-174.74600000000001</c:v>
                </c:pt>
                <c:pt idx="43610" formatCode="General">
                  <c:v>-174.03</c:v>
                </c:pt>
                <c:pt idx="43611" formatCode="General">
                  <c:v>-173.29499999999999</c:v>
                </c:pt>
                <c:pt idx="43612" formatCode="General">
                  <c:v>-172.50700000000001</c:v>
                </c:pt>
                <c:pt idx="43613" formatCode="General">
                  <c:v>-171.64099999999999</c:v>
                </c:pt>
                <c:pt idx="43614" formatCode="General">
                  <c:v>-170.679</c:v>
                </c:pt>
                <c:pt idx="43615" formatCode="General">
                  <c:v>-169.61500000000001</c:v>
                </c:pt>
                <c:pt idx="43616" formatCode="General">
                  <c:v>-168.46299999999999</c:v>
                </c:pt>
                <c:pt idx="43617" formatCode="General">
                  <c:v>-167.251</c:v>
                </c:pt>
                <c:pt idx="43618" formatCode="General">
                  <c:v>-166.018</c:v>
                </c:pt>
                <c:pt idx="43619" formatCode="General">
                  <c:v>-164.791</c:v>
                </c:pt>
                <c:pt idx="43620" formatCode="General">
                  <c:v>-163.58000000000001</c:v>
                </c:pt>
                <c:pt idx="43621" formatCode="General">
                  <c:v>-162.37200000000001</c:v>
                </c:pt>
                <c:pt idx="43622" formatCode="General">
                  <c:v>-161.154</c:v>
                </c:pt>
                <c:pt idx="43623" formatCode="General">
                  <c:v>-159.93600000000001</c:v>
                </c:pt>
                <c:pt idx="43624" formatCode="General">
                  <c:v>-158.71799999999999</c:v>
                </c:pt>
                <c:pt idx="43625" formatCode="General">
                  <c:v>-157.494</c:v>
                </c:pt>
                <c:pt idx="43626" formatCode="General">
                  <c:v>-156.25299999999999</c:v>
                </c:pt>
                <c:pt idx="43627" formatCode="General">
                  <c:v>-154.98400000000001</c:v>
                </c:pt>
                <c:pt idx="43628" formatCode="General">
                  <c:v>-153.68299999999999</c:v>
                </c:pt>
                <c:pt idx="43629" formatCode="General">
                  <c:v>-152.34100000000001</c:v>
                </c:pt>
                <c:pt idx="43630" formatCode="General">
                  <c:v>-150.934</c:v>
                </c:pt>
                <c:pt idx="43631" formatCode="General">
                  <c:v>-149.51</c:v>
                </c:pt>
                <c:pt idx="43632" formatCode="General">
                  <c:v>-148.22</c:v>
                </c:pt>
                <c:pt idx="43633" formatCode="General">
                  <c:v>-147.05000000000001</c:v>
                </c:pt>
                <c:pt idx="43634" formatCode="General">
                  <c:v>-145.88300000000001</c:v>
                </c:pt>
                <c:pt idx="43635" formatCode="General">
                  <c:v>-144.69900000000001</c:v>
                </c:pt>
                <c:pt idx="43636" formatCode="General">
                  <c:v>-143.49799999999999</c:v>
                </c:pt>
                <c:pt idx="43637" formatCode="General">
                  <c:v>-142.28800000000001</c:v>
                </c:pt>
                <c:pt idx="43638" formatCode="General">
                  <c:v>-141.06399999999999</c:v>
                </c:pt>
                <c:pt idx="43639" formatCode="General">
                  <c:v>-139.80500000000001</c:v>
                </c:pt>
                <c:pt idx="43640" formatCode="General">
                  <c:v>-138.49100000000001</c:v>
                </c:pt>
                <c:pt idx="43641" formatCode="General">
                  <c:v>-137.11099999999999</c:v>
                </c:pt>
                <c:pt idx="43642" formatCode="General">
                  <c:v>-135.685</c:v>
                </c:pt>
                <c:pt idx="43643" formatCode="General">
                  <c:v>-134.23400000000001</c:v>
                </c:pt>
                <c:pt idx="43644" formatCode="General">
                  <c:v>-132.744</c:v>
                </c:pt>
                <c:pt idx="43645" formatCode="General">
                  <c:v>-131.214</c:v>
                </c:pt>
                <c:pt idx="43646" formatCode="General">
                  <c:v>-129.65100000000001</c:v>
                </c:pt>
                <c:pt idx="43647" formatCode="General">
                  <c:v>-128.042</c:v>
                </c:pt>
                <c:pt idx="43648" formatCode="General">
                  <c:v>-126.36799999999999</c:v>
                </c:pt>
                <c:pt idx="43649" formatCode="General">
                  <c:v>-124.611</c:v>
                </c:pt>
                <c:pt idx="43650" formatCode="General">
                  <c:v>-122.764</c:v>
                </c:pt>
                <c:pt idx="43651" formatCode="General">
                  <c:v>-120.839</c:v>
                </c:pt>
                <c:pt idx="43652" formatCode="General">
                  <c:v>-118.837</c:v>
                </c:pt>
                <c:pt idx="43653" formatCode="General">
                  <c:v>-116.745</c:v>
                </c:pt>
                <c:pt idx="43654" formatCode="General">
                  <c:v>-114.657</c:v>
                </c:pt>
                <c:pt idx="43655" formatCode="General">
                  <c:v>-112.661</c:v>
                </c:pt>
                <c:pt idx="43656" formatCode="General">
                  <c:v>-110.68</c:v>
                </c:pt>
                <c:pt idx="43657" formatCode="General">
                  <c:v>-108.669</c:v>
                </c:pt>
                <c:pt idx="43658" formatCode="General">
                  <c:v>-106.669</c:v>
                </c:pt>
                <c:pt idx="43659" formatCode="General">
                  <c:v>-104.67700000000001</c:v>
                </c:pt>
                <c:pt idx="43660" formatCode="General">
                  <c:v>-102.65300000000001</c:v>
                </c:pt>
                <c:pt idx="43661" formatCode="General">
                  <c:v>-100.596</c:v>
                </c:pt>
                <c:pt idx="43662" formatCode="General">
                  <c:v>-98.520399999999995</c:v>
                </c:pt>
                <c:pt idx="43663" formatCode="General">
                  <c:v>-96.412599999999998</c:v>
                </c:pt>
                <c:pt idx="43664" formatCode="General">
                  <c:v>-94.269300000000001</c:v>
                </c:pt>
                <c:pt idx="43665" formatCode="General">
                  <c:v>-92.116500000000002</c:v>
                </c:pt>
                <c:pt idx="43666" formatCode="General">
                  <c:v>-89.983599999999996</c:v>
                </c:pt>
                <c:pt idx="43667" formatCode="General">
                  <c:v>-87.891000000000005</c:v>
                </c:pt>
                <c:pt idx="43668" formatCode="General">
                  <c:v>-85.93</c:v>
                </c:pt>
                <c:pt idx="43669" formatCode="General">
                  <c:v>-84.162499999999994</c:v>
                </c:pt>
                <c:pt idx="43670" formatCode="General">
                  <c:v>-82.489199999999997</c:v>
                </c:pt>
                <c:pt idx="43671" formatCode="General">
                  <c:v>-80.816699999999997</c:v>
                </c:pt>
                <c:pt idx="43672" formatCode="General">
                  <c:v>-79.113500000000002</c:v>
                </c:pt>
                <c:pt idx="43673" formatCode="General">
                  <c:v>-77.373800000000003</c:v>
                </c:pt>
                <c:pt idx="43674" formatCode="General">
                  <c:v>-75.610200000000006</c:v>
                </c:pt>
                <c:pt idx="43675" formatCode="General">
                  <c:v>-73.823899999999995</c:v>
                </c:pt>
                <c:pt idx="43676" formatCode="General">
                  <c:v>-72.013199999999998</c:v>
                </c:pt>
                <c:pt idx="43677" formatCode="General">
                  <c:v>-70.1785</c:v>
                </c:pt>
                <c:pt idx="43678" formatCode="General">
                  <c:v>-68.310599999999994</c:v>
                </c:pt>
                <c:pt idx="43679" formatCode="General">
                  <c:v>-66.391099999999994</c:v>
                </c:pt>
                <c:pt idx="43680" formatCode="General">
                  <c:v>-64.410700000000006</c:v>
                </c:pt>
                <c:pt idx="43681" formatCode="General">
                  <c:v>-62.3703</c:v>
                </c:pt>
                <c:pt idx="43682" formatCode="General">
                  <c:v>-60.3354</c:v>
                </c:pt>
                <c:pt idx="43683" formatCode="General">
                  <c:v>-58.348599999999998</c:v>
                </c:pt>
                <c:pt idx="43684" formatCode="General">
                  <c:v>-56.330300000000001</c:v>
                </c:pt>
                <c:pt idx="43685" formatCode="General">
                  <c:v>-54.217599999999997</c:v>
                </c:pt>
                <c:pt idx="43686" formatCode="General">
                  <c:v>-52.004800000000003</c:v>
                </c:pt>
                <c:pt idx="43687" formatCode="General">
                  <c:v>-49.676299999999998</c:v>
                </c:pt>
                <c:pt idx="43688" formatCode="General">
                  <c:v>-47.215400000000002</c:v>
                </c:pt>
                <c:pt idx="43689" formatCode="General">
                  <c:v>-44.630099999999999</c:v>
                </c:pt>
                <c:pt idx="43690" formatCode="General">
                  <c:v>-41.936900000000001</c:v>
                </c:pt>
                <c:pt idx="43691" formatCode="General">
                  <c:v>-39.1492</c:v>
                </c:pt>
                <c:pt idx="43692" formatCode="General">
                  <c:v>-36.2776</c:v>
                </c:pt>
                <c:pt idx="43693" formatCode="General">
                  <c:v>-33.328499999999998</c:v>
                </c:pt>
                <c:pt idx="43694" formatCode="General">
                  <c:v>-30.331600000000002</c:v>
                </c:pt>
                <c:pt idx="43695" formatCode="General">
                  <c:v>-27.329000000000001</c:v>
                </c:pt>
                <c:pt idx="43696" formatCode="General">
                  <c:v>-24.403400000000001</c:v>
                </c:pt>
                <c:pt idx="43697" formatCode="General">
                  <c:v>-21.612500000000001</c:v>
                </c:pt>
                <c:pt idx="43698" formatCode="General">
                  <c:v>-18.9101</c:v>
                </c:pt>
                <c:pt idx="43699" formatCode="General">
                  <c:v>-16.256699999999999</c:v>
                </c:pt>
                <c:pt idx="43700" formatCode="General">
                  <c:v>-13.648400000000001</c:v>
                </c:pt>
                <c:pt idx="43701" formatCode="General">
                  <c:v>-11.1046</c:v>
                </c:pt>
                <c:pt idx="43702" formatCode="General">
                  <c:v>-8.6471199999999993</c:v>
                </c:pt>
                <c:pt idx="43703" formatCode="General">
                  <c:v>-6.2758799999999999</c:v>
                </c:pt>
                <c:pt idx="43704" formatCode="General">
                  <c:v>-3.98665</c:v>
                </c:pt>
                <c:pt idx="43705" formatCode="General">
                  <c:v>-1.77227</c:v>
                </c:pt>
                <c:pt idx="43706" formatCode="General">
                  <c:v>0.39008599999999999</c:v>
                </c:pt>
                <c:pt idx="43707" formatCode="General">
                  <c:v>2.53179</c:v>
                </c:pt>
                <c:pt idx="43708" formatCode="General">
                  <c:v>4.6199000000000003</c:v>
                </c:pt>
                <c:pt idx="43709" formatCode="General">
                  <c:v>6.5859300000000003</c:v>
                </c:pt>
                <c:pt idx="43710" formatCode="General">
                  <c:v>8.3656600000000001</c:v>
                </c:pt>
                <c:pt idx="43711" formatCode="General">
                  <c:v>9.9689300000000003</c:v>
                </c:pt>
                <c:pt idx="43712" formatCode="General">
                  <c:v>11.5009</c:v>
                </c:pt>
                <c:pt idx="43713" formatCode="General">
                  <c:v>13.0307</c:v>
                </c:pt>
                <c:pt idx="43714" formatCode="General">
                  <c:v>14.5845</c:v>
                </c:pt>
                <c:pt idx="43715" formatCode="General">
                  <c:v>16.211300000000001</c:v>
                </c:pt>
                <c:pt idx="43716" formatCode="General">
                  <c:v>17.954899999999999</c:v>
                </c:pt>
                <c:pt idx="43717" formatCode="General">
                  <c:v>19.812799999999999</c:v>
                </c:pt>
                <c:pt idx="43718" formatCode="General">
                  <c:v>21.779399999999999</c:v>
                </c:pt>
                <c:pt idx="43719" formatCode="General">
                  <c:v>23.857399999999998</c:v>
                </c:pt>
                <c:pt idx="43720" formatCode="General">
                  <c:v>26.079699999999999</c:v>
                </c:pt>
                <c:pt idx="43721" formatCode="General">
                  <c:v>28.4893</c:v>
                </c:pt>
                <c:pt idx="43722" formatCode="General">
                  <c:v>31.025700000000001</c:v>
                </c:pt>
                <c:pt idx="43723" formatCode="General">
                  <c:v>33.591799999999999</c:v>
                </c:pt>
                <c:pt idx="43724" formatCode="General">
                  <c:v>36.111899999999999</c:v>
                </c:pt>
                <c:pt idx="43725" formatCode="General">
                  <c:v>38.593200000000003</c:v>
                </c:pt>
                <c:pt idx="43726" formatCode="General">
                  <c:v>41.1464</c:v>
                </c:pt>
                <c:pt idx="43727" formatCode="General">
                  <c:v>43.821100000000001</c:v>
                </c:pt>
                <c:pt idx="43728" formatCode="General">
                  <c:v>46.6111</c:v>
                </c:pt>
                <c:pt idx="43729" formatCode="General">
                  <c:v>49.5503</c:v>
                </c:pt>
                <c:pt idx="43730" formatCode="General">
                  <c:v>52.6676</c:v>
                </c:pt>
                <c:pt idx="43731" formatCode="General">
                  <c:v>55.930100000000003</c:v>
                </c:pt>
                <c:pt idx="43732" formatCode="General">
                  <c:v>59.320700000000002</c:v>
                </c:pt>
                <c:pt idx="43733" formatCode="General">
                  <c:v>62.848500000000001</c:v>
                </c:pt>
                <c:pt idx="43734" formatCode="General">
                  <c:v>66.497900000000001</c:v>
                </c:pt>
                <c:pt idx="43735" formatCode="General">
                  <c:v>70.243300000000005</c:v>
                </c:pt>
                <c:pt idx="43736" formatCode="General">
                  <c:v>74.081400000000002</c:v>
                </c:pt>
                <c:pt idx="43737" formatCode="General">
                  <c:v>78.014399999999995</c:v>
                </c:pt>
                <c:pt idx="43738" formatCode="General">
                  <c:v>82.042100000000005</c:v>
                </c:pt>
                <c:pt idx="43739" formatCode="General">
                  <c:v>86.150300000000001</c:v>
                </c:pt>
                <c:pt idx="43740" formatCode="General">
                  <c:v>90.306600000000003</c:v>
                </c:pt>
                <c:pt idx="43741" formatCode="General">
                  <c:v>94.449299999999994</c:v>
                </c:pt>
                <c:pt idx="43742" formatCode="General">
                  <c:v>98.498199999999997</c:v>
                </c:pt>
                <c:pt idx="43743" formatCode="General">
                  <c:v>102.35899999999999</c:v>
                </c:pt>
                <c:pt idx="43744" formatCode="General">
                  <c:v>106.002</c:v>
                </c:pt>
                <c:pt idx="43745" formatCode="General">
                  <c:v>109.508</c:v>
                </c:pt>
                <c:pt idx="43746" formatCode="General">
                  <c:v>112.898</c:v>
                </c:pt>
                <c:pt idx="43747" formatCode="General">
                  <c:v>116.126</c:v>
                </c:pt>
                <c:pt idx="43748" formatCode="General">
                  <c:v>119.15900000000001</c:v>
                </c:pt>
                <c:pt idx="43749" formatCode="General">
                  <c:v>121.977</c:v>
                </c:pt>
                <c:pt idx="43750" formatCode="General">
                  <c:v>124.54300000000001</c:v>
                </c:pt>
                <c:pt idx="43751" formatCode="General">
                  <c:v>126.83499999999999</c:v>
                </c:pt>
                <c:pt idx="43752" formatCode="General">
                  <c:v>128.87</c:v>
                </c:pt>
                <c:pt idx="43753" formatCode="General">
                  <c:v>130.655</c:v>
                </c:pt>
                <c:pt idx="43754" formatCode="General">
                  <c:v>132.19300000000001</c:v>
                </c:pt>
                <c:pt idx="43755" formatCode="General">
                  <c:v>133.5</c:v>
                </c:pt>
                <c:pt idx="43756" formatCode="General">
                  <c:v>134.60300000000001</c:v>
                </c:pt>
                <c:pt idx="43757" formatCode="General">
                  <c:v>135.524</c:v>
                </c:pt>
                <c:pt idx="43758" formatCode="General">
                  <c:v>136.28800000000001</c:v>
                </c:pt>
                <c:pt idx="43759" formatCode="General">
                  <c:v>136.923</c:v>
                </c:pt>
                <c:pt idx="43760" formatCode="General">
                  <c:v>137.44</c:v>
                </c:pt>
                <c:pt idx="43761" formatCode="General">
                  <c:v>137.83799999999999</c:v>
                </c:pt>
                <c:pt idx="43762" formatCode="General">
                  <c:v>138.101</c:v>
                </c:pt>
                <c:pt idx="43763" formatCode="General">
                  <c:v>138.22499999999999</c:v>
                </c:pt>
                <c:pt idx="43764" formatCode="General">
                  <c:v>138.30699999999999</c:v>
                </c:pt>
                <c:pt idx="43765" formatCode="General">
                  <c:v>138.434</c:v>
                </c:pt>
                <c:pt idx="43766" formatCode="General">
                  <c:v>138.62799999999999</c:v>
                </c:pt>
                <c:pt idx="43767" formatCode="General">
                  <c:v>138.89099999999999</c:v>
                </c:pt>
                <c:pt idx="43768" formatCode="General">
                  <c:v>139.22499999999999</c:v>
                </c:pt>
                <c:pt idx="43769" formatCode="General">
                  <c:v>139.66399999999999</c:v>
                </c:pt>
                <c:pt idx="43770" formatCode="General">
                  <c:v>140.24799999999999</c:v>
                </c:pt>
                <c:pt idx="43771" formatCode="General">
                  <c:v>140.99600000000001</c:v>
                </c:pt>
                <c:pt idx="43772" formatCode="General">
                  <c:v>141.91399999999999</c:v>
                </c:pt>
                <c:pt idx="43773" formatCode="General">
                  <c:v>142.989</c:v>
                </c:pt>
                <c:pt idx="43774" formatCode="General">
                  <c:v>144.19999999999999</c:v>
                </c:pt>
                <c:pt idx="43775" formatCode="General">
                  <c:v>145.52600000000001</c:v>
                </c:pt>
                <c:pt idx="43776" formatCode="General">
                  <c:v>146.982</c:v>
                </c:pt>
                <c:pt idx="43777" formatCode="General">
                  <c:v>148.589</c:v>
                </c:pt>
                <c:pt idx="43778" formatCode="General">
                  <c:v>150.35599999999999</c:v>
                </c:pt>
                <c:pt idx="43779" formatCode="General">
                  <c:v>152.25299999999999</c:v>
                </c:pt>
                <c:pt idx="43780" formatCode="General">
                  <c:v>154.21700000000001</c:v>
                </c:pt>
                <c:pt idx="43781" formatCode="General">
                  <c:v>156.142</c:v>
                </c:pt>
                <c:pt idx="43782" formatCode="General">
                  <c:v>157.923</c:v>
                </c:pt>
                <c:pt idx="43783" formatCode="General">
                  <c:v>159.62200000000001</c:v>
                </c:pt>
                <c:pt idx="43784" formatCode="General">
                  <c:v>161.315</c:v>
                </c:pt>
                <c:pt idx="43785" formatCode="General">
                  <c:v>162.983</c:v>
                </c:pt>
                <c:pt idx="43786" formatCode="General">
                  <c:v>164.6</c:v>
                </c:pt>
                <c:pt idx="43787" formatCode="General">
                  <c:v>166.136</c:v>
                </c:pt>
                <c:pt idx="43788" formatCode="General">
                  <c:v>167.58799999999999</c:v>
                </c:pt>
                <c:pt idx="43789" formatCode="General">
                  <c:v>168.96799999999999</c:v>
                </c:pt>
                <c:pt idx="43790" formatCode="General">
                  <c:v>170.274</c:v>
                </c:pt>
                <c:pt idx="43791" formatCode="General">
                  <c:v>171.50899999999999</c:v>
                </c:pt>
                <c:pt idx="43792" formatCode="General">
                  <c:v>172.68799999999999</c:v>
                </c:pt>
                <c:pt idx="43793" formatCode="General">
                  <c:v>173.821</c:v>
                </c:pt>
                <c:pt idx="43794" formatCode="General">
                  <c:v>174.90600000000001</c:v>
                </c:pt>
                <c:pt idx="43795" formatCode="General">
                  <c:v>175.946</c:v>
                </c:pt>
                <c:pt idx="43796" formatCode="General">
                  <c:v>176.94300000000001</c:v>
                </c:pt>
                <c:pt idx="43797" formatCode="General">
                  <c:v>177.91300000000001</c:v>
                </c:pt>
                <c:pt idx="43798" formatCode="General">
                  <c:v>178.86699999999999</c:v>
                </c:pt>
                <c:pt idx="43799" formatCode="General">
                  <c:v>179.80199999999999</c:v>
                </c:pt>
                <c:pt idx="43800" formatCode="General">
                  <c:v>180.68</c:v>
                </c:pt>
                <c:pt idx="43801" formatCode="General">
                  <c:v>181.44399999999999</c:v>
                </c:pt>
                <c:pt idx="43802" formatCode="General">
                  <c:v>182.148</c:v>
                </c:pt>
                <c:pt idx="43803" formatCode="General">
                  <c:v>182.87</c:v>
                </c:pt>
                <c:pt idx="43804" formatCode="General">
                  <c:v>183.62100000000001</c:v>
                </c:pt>
                <c:pt idx="43805" formatCode="General">
                  <c:v>184.40600000000001</c:v>
                </c:pt>
                <c:pt idx="43806" formatCode="General">
                  <c:v>185.227</c:v>
                </c:pt>
                <c:pt idx="43807" formatCode="General">
                  <c:v>186.06899999999999</c:v>
                </c:pt>
                <c:pt idx="43808" formatCode="General">
                  <c:v>186.90600000000001</c:v>
                </c:pt>
                <c:pt idx="43809" formatCode="General">
                  <c:v>187.71</c:v>
                </c:pt>
                <c:pt idx="43810" formatCode="General">
                  <c:v>188.45599999999999</c:v>
                </c:pt>
                <c:pt idx="43811" formatCode="General">
                  <c:v>189.13200000000001</c:v>
                </c:pt>
                <c:pt idx="43812" formatCode="General">
                  <c:v>189.721</c:v>
                </c:pt>
                <c:pt idx="43813" formatCode="General">
                  <c:v>190.209</c:v>
                </c:pt>
                <c:pt idx="43814" formatCode="General">
                  <c:v>190.584</c:v>
                </c:pt>
                <c:pt idx="43815" formatCode="General">
                  <c:v>190.834</c:v>
                </c:pt>
                <c:pt idx="43816" formatCode="General">
                  <c:v>190.96600000000001</c:v>
                </c:pt>
                <c:pt idx="43817" formatCode="General">
                  <c:v>190.989</c:v>
                </c:pt>
                <c:pt idx="43818" formatCode="General">
                  <c:v>190.88499999999999</c:v>
                </c:pt>
                <c:pt idx="43819" formatCode="General">
                  <c:v>190.59299999999999</c:v>
                </c:pt>
                <c:pt idx="43820" formatCode="General">
                  <c:v>190.006</c:v>
                </c:pt>
                <c:pt idx="43821" formatCode="General">
                  <c:v>189.15</c:v>
                </c:pt>
                <c:pt idx="43822" formatCode="General">
                  <c:v>188.13800000000001</c:v>
                </c:pt>
                <c:pt idx="43823" formatCode="General">
                  <c:v>186.995</c:v>
                </c:pt>
                <c:pt idx="43824" formatCode="General">
                  <c:v>185.732</c:v>
                </c:pt>
                <c:pt idx="43825" formatCode="General">
                  <c:v>184.36799999999999</c:v>
                </c:pt>
                <c:pt idx="43826" formatCode="General">
                  <c:v>182.916</c:v>
                </c:pt>
                <c:pt idx="43827" formatCode="General">
                  <c:v>181.38499999999999</c:v>
                </c:pt>
                <c:pt idx="43828" formatCode="General">
                  <c:v>179.786</c:v>
                </c:pt>
                <c:pt idx="43829" formatCode="General">
                  <c:v>178.137</c:v>
                </c:pt>
                <c:pt idx="43830" formatCode="General">
                  <c:v>176.44399999999999</c:v>
                </c:pt>
                <c:pt idx="43831" formatCode="General">
                  <c:v>174.70400000000001</c:v>
                </c:pt>
                <c:pt idx="43832" formatCode="General">
                  <c:v>172.90799999999999</c:v>
                </c:pt>
                <c:pt idx="43833" formatCode="General">
                  <c:v>171.04599999999999</c:v>
                </c:pt>
                <c:pt idx="43834" formatCode="General">
                  <c:v>169.10900000000001</c:v>
                </c:pt>
                <c:pt idx="43835" formatCode="General">
                  <c:v>167.12200000000001</c:v>
                </c:pt>
                <c:pt idx="43836" formatCode="General">
                  <c:v>165.119</c:v>
                </c:pt>
                <c:pt idx="43837" formatCode="General">
                  <c:v>163.113</c:v>
                </c:pt>
                <c:pt idx="43838" formatCode="General">
                  <c:v>161.08699999999999</c:v>
                </c:pt>
                <c:pt idx="43839" formatCode="General">
                  <c:v>158.97399999999999</c:v>
                </c:pt>
                <c:pt idx="43840" formatCode="General">
                  <c:v>156.785</c:v>
                </c:pt>
                <c:pt idx="43841" formatCode="General">
                  <c:v>154.63499999999999</c:v>
                </c:pt>
                <c:pt idx="43842" formatCode="General">
                  <c:v>152.57300000000001</c:v>
                </c:pt>
                <c:pt idx="43843" formatCode="General">
                  <c:v>150.59700000000001</c:v>
                </c:pt>
                <c:pt idx="43844" formatCode="General">
                  <c:v>148.714</c:v>
                </c:pt>
                <c:pt idx="43845" formatCode="General">
                  <c:v>146.93100000000001</c:v>
                </c:pt>
                <c:pt idx="43846" formatCode="General">
                  <c:v>145.25700000000001</c:v>
                </c:pt>
                <c:pt idx="43847" formatCode="General">
                  <c:v>143.69399999999999</c:v>
                </c:pt>
                <c:pt idx="43848" formatCode="General">
                  <c:v>142.23599999999999</c:v>
                </c:pt>
                <c:pt idx="43849" formatCode="General">
                  <c:v>140.88499999999999</c:v>
                </c:pt>
                <c:pt idx="43850" formatCode="General">
                  <c:v>139.63999999999999</c:v>
                </c:pt>
                <c:pt idx="43851" formatCode="General">
                  <c:v>138.5</c:v>
                </c:pt>
                <c:pt idx="43852" formatCode="General">
                  <c:v>137.465</c:v>
                </c:pt>
                <c:pt idx="43853" formatCode="General">
                  <c:v>136.52799999999999</c:v>
                </c:pt>
                <c:pt idx="43854" formatCode="General">
                  <c:v>135.68899999999999</c:v>
                </c:pt>
                <c:pt idx="43855" formatCode="General">
                  <c:v>134.941</c:v>
                </c:pt>
                <c:pt idx="43856" formatCode="General">
                  <c:v>134.28</c:v>
                </c:pt>
                <c:pt idx="43857" formatCode="General">
                  <c:v>133.70500000000001</c:v>
                </c:pt>
                <c:pt idx="43858" formatCode="General">
                  <c:v>133.22499999999999</c:v>
                </c:pt>
                <c:pt idx="43859" formatCode="General">
                  <c:v>132.839</c:v>
                </c:pt>
                <c:pt idx="43860" formatCode="General">
                  <c:v>132.524</c:v>
                </c:pt>
                <c:pt idx="43861" formatCode="General">
                  <c:v>132.23699999999999</c:v>
                </c:pt>
                <c:pt idx="43862" formatCode="General">
                  <c:v>131.929</c:v>
                </c:pt>
                <c:pt idx="43863" formatCode="General">
                  <c:v>131.577</c:v>
                </c:pt>
                <c:pt idx="43864" formatCode="General">
                  <c:v>131.173</c:v>
                </c:pt>
                <c:pt idx="43865" formatCode="General">
                  <c:v>130.702</c:v>
                </c:pt>
                <c:pt idx="43866" formatCode="General">
                  <c:v>130.14099999999999</c:v>
                </c:pt>
                <c:pt idx="43867" formatCode="General">
                  <c:v>129.46199999999999</c:v>
                </c:pt>
                <c:pt idx="43868" formatCode="General">
                  <c:v>128.66300000000001</c:v>
                </c:pt>
                <c:pt idx="43869" formatCode="General">
                  <c:v>127.752</c:v>
                </c:pt>
                <c:pt idx="43870" formatCode="General">
                  <c:v>126.739</c:v>
                </c:pt>
                <c:pt idx="43871" formatCode="General">
                  <c:v>125.63500000000001</c:v>
                </c:pt>
                <c:pt idx="43872" formatCode="General">
                  <c:v>124.46</c:v>
                </c:pt>
                <c:pt idx="43873" formatCode="General">
                  <c:v>123.22799999999999</c:v>
                </c:pt>
                <c:pt idx="43874" formatCode="General">
                  <c:v>121.937</c:v>
                </c:pt>
                <c:pt idx="43875" formatCode="General">
                  <c:v>120.554</c:v>
                </c:pt>
                <c:pt idx="43876" formatCode="General">
                  <c:v>119.041</c:v>
                </c:pt>
                <c:pt idx="43877" formatCode="General">
                  <c:v>117.411</c:v>
                </c:pt>
                <c:pt idx="43878" formatCode="General">
                  <c:v>115.675</c:v>
                </c:pt>
                <c:pt idx="43879" formatCode="General">
                  <c:v>113.815</c:v>
                </c:pt>
                <c:pt idx="43880" formatCode="General">
                  <c:v>111.816</c:v>
                </c:pt>
                <c:pt idx="43881" formatCode="General">
                  <c:v>109.678</c:v>
                </c:pt>
                <c:pt idx="43882" formatCode="General">
                  <c:v>107.417</c:v>
                </c:pt>
                <c:pt idx="43883" formatCode="General">
                  <c:v>105.06100000000001</c:v>
                </c:pt>
                <c:pt idx="43884" formatCode="General">
                  <c:v>102.624</c:v>
                </c:pt>
                <c:pt idx="43885" formatCode="General">
                  <c:v>100.121</c:v>
                </c:pt>
                <c:pt idx="43886" formatCode="General">
                  <c:v>97.573099999999997</c:v>
                </c:pt>
                <c:pt idx="43887" formatCode="General">
                  <c:v>94.993200000000002</c:v>
                </c:pt>
                <c:pt idx="43888" formatCode="General">
                  <c:v>92.386700000000005</c:v>
                </c:pt>
                <c:pt idx="43889" formatCode="General">
                  <c:v>89.777500000000003</c:v>
                </c:pt>
                <c:pt idx="43890" formatCode="General">
                  <c:v>87.191199999999995</c:v>
                </c:pt>
                <c:pt idx="43891" formatCode="General">
                  <c:v>84.632400000000004</c:v>
                </c:pt>
                <c:pt idx="43892" formatCode="General">
                  <c:v>82.096599999999995</c:v>
                </c:pt>
                <c:pt idx="43893" formatCode="General">
                  <c:v>79.573099999999997</c:v>
                </c:pt>
                <c:pt idx="43894" formatCode="General">
                  <c:v>77.059799999999996</c:v>
                </c:pt>
                <c:pt idx="43895" formatCode="General">
                  <c:v>74.566800000000001</c:v>
                </c:pt>
                <c:pt idx="43896" formatCode="General">
                  <c:v>72.097300000000004</c:v>
                </c:pt>
                <c:pt idx="43897" formatCode="General">
                  <c:v>69.654700000000005</c:v>
                </c:pt>
                <c:pt idx="43898" formatCode="General">
                  <c:v>67.257599999999996</c:v>
                </c:pt>
                <c:pt idx="43899" formatCode="General">
                  <c:v>64.912499999999994</c:v>
                </c:pt>
                <c:pt idx="43900" formatCode="General">
                  <c:v>62.602899999999998</c:v>
                </c:pt>
                <c:pt idx="43901" formatCode="General">
                  <c:v>60.319000000000003</c:v>
                </c:pt>
                <c:pt idx="43902" formatCode="General">
                  <c:v>58.058799999999998</c:v>
                </c:pt>
                <c:pt idx="43903" formatCode="General">
                  <c:v>55.718499999999999</c:v>
                </c:pt>
                <c:pt idx="43904" formatCode="General">
                  <c:v>53.198900000000002</c:v>
                </c:pt>
                <c:pt idx="43905" formatCode="General">
                  <c:v>50.583199999999998</c:v>
                </c:pt>
                <c:pt idx="43906" formatCode="General">
                  <c:v>47.954799999999999</c:v>
                </c:pt>
                <c:pt idx="43907" formatCode="General">
                  <c:v>45.3217</c:v>
                </c:pt>
                <c:pt idx="43908" formatCode="General">
                  <c:v>42.682600000000001</c:v>
                </c:pt>
                <c:pt idx="43909" formatCode="General">
                  <c:v>40.0306</c:v>
                </c:pt>
                <c:pt idx="43910" formatCode="General">
                  <c:v>37.383299999999998</c:v>
                </c:pt>
                <c:pt idx="43911" formatCode="General">
                  <c:v>34.760899999999999</c:v>
                </c:pt>
                <c:pt idx="43912" formatCode="General">
                  <c:v>32.159399999999998</c:v>
                </c:pt>
                <c:pt idx="43913" formatCode="General">
                  <c:v>29.583600000000001</c:v>
                </c:pt>
                <c:pt idx="43914" formatCode="General">
                  <c:v>27.0517</c:v>
                </c:pt>
                <c:pt idx="43915" formatCode="General">
                  <c:v>24.567799999999998</c:v>
                </c:pt>
                <c:pt idx="43916" formatCode="General">
                  <c:v>22.1251</c:v>
                </c:pt>
                <c:pt idx="43917" formatCode="General">
                  <c:v>19.728899999999999</c:v>
                </c:pt>
                <c:pt idx="43918" formatCode="General">
                  <c:v>17.377700000000001</c:v>
                </c:pt>
                <c:pt idx="43919" formatCode="General">
                  <c:v>15.024900000000001</c:v>
                </c:pt>
                <c:pt idx="43920" formatCode="General">
                  <c:v>12.635999999999999</c:v>
                </c:pt>
                <c:pt idx="43921" formatCode="General">
                  <c:v>10.2158</c:v>
                </c:pt>
                <c:pt idx="43922" formatCode="General">
                  <c:v>7.7785500000000001</c:v>
                </c:pt>
                <c:pt idx="43923" formatCode="General">
                  <c:v>5.3370600000000001</c:v>
                </c:pt>
                <c:pt idx="43924" formatCode="General">
                  <c:v>2.86856</c:v>
                </c:pt>
                <c:pt idx="43925" formatCode="General">
                  <c:v>0.36047000000000001</c:v>
                </c:pt>
                <c:pt idx="43926" formatCode="General">
                  <c:v>-2.14791</c:v>
                </c:pt>
                <c:pt idx="43927" formatCode="General">
                  <c:v>-4.6649399999999996</c:v>
                </c:pt>
                <c:pt idx="43928" formatCode="General">
                  <c:v>-7.2625099999999998</c:v>
                </c:pt>
                <c:pt idx="43929" formatCode="General">
                  <c:v>-9.9164200000000005</c:v>
                </c:pt>
                <c:pt idx="43930" formatCode="General">
                  <c:v>-12.5495</c:v>
                </c:pt>
                <c:pt idx="43931" formatCode="General">
                  <c:v>-15.159800000000001</c:v>
                </c:pt>
                <c:pt idx="43932" formatCode="General">
                  <c:v>-17.762</c:v>
                </c:pt>
                <c:pt idx="43933" formatCode="General">
                  <c:v>-20.353400000000001</c:v>
                </c:pt>
                <c:pt idx="43934" formatCode="General">
                  <c:v>-22.926200000000001</c:v>
                </c:pt>
                <c:pt idx="43935" formatCode="General">
                  <c:v>-25.4696</c:v>
                </c:pt>
                <c:pt idx="43936" formatCode="General">
                  <c:v>-27.977799999999998</c:v>
                </c:pt>
                <c:pt idx="43937" formatCode="General">
                  <c:v>-30.448699999999999</c:v>
                </c:pt>
                <c:pt idx="43938" formatCode="General">
                  <c:v>-32.880899999999997</c:v>
                </c:pt>
                <c:pt idx="43939" formatCode="General">
                  <c:v>-35.271000000000001</c:v>
                </c:pt>
                <c:pt idx="43940" formatCode="General">
                  <c:v>-37.610799999999998</c:v>
                </c:pt>
                <c:pt idx="43941" formatCode="General">
                  <c:v>-39.890099999999997</c:v>
                </c:pt>
                <c:pt idx="43942" formatCode="General">
                  <c:v>-42.100299999999997</c:v>
                </c:pt>
                <c:pt idx="43943" formatCode="General">
                  <c:v>-44.231499999999997</c:v>
                </c:pt>
                <c:pt idx="43944" formatCode="General">
                  <c:v>-46.286000000000001</c:v>
                </c:pt>
                <c:pt idx="43945" formatCode="General">
                  <c:v>-48.306699999999999</c:v>
                </c:pt>
                <c:pt idx="43946" formatCode="General">
                  <c:v>-50.328699999999998</c:v>
                </c:pt>
                <c:pt idx="43947" formatCode="General">
                  <c:v>-52.350700000000003</c:v>
                </c:pt>
                <c:pt idx="43948" formatCode="General">
                  <c:v>-54.352699999999999</c:v>
                </c:pt>
                <c:pt idx="43949" formatCode="General">
                  <c:v>-56.307000000000002</c:v>
                </c:pt>
                <c:pt idx="43950" formatCode="General">
                  <c:v>-58.225999999999999</c:v>
                </c:pt>
                <c:pt idx="43951" formatCode="General">
                  <c:v>-60.139800000000001</c:v>
                </c:pt>
                <c:pt idx="43952" formatCode="General">
                  <c:v>-62.077300000000001</c:v>
                </c:pt>
                <c:pt idx="43953" formatCode="General">
                  <c:v>-64.102500000000006</c:v>
                </c:pt>
                <c:pt idx="43954" formatCode="General">
                  <c:v>-66.298400000000001</c:v>
                </c:pt>
                <c:pt idx="43955" formatCode="General">
                  <c:v>-68.640100000000004</c:v>
                </c:pt>
                <c:pt idx="43956" formatCode="General">
                  <c:v>-71.038700000000006</c:v>
                </c:pt>
                <c:pt idx="43957" formatCode="General">
                  <c:v>-73.459999999999994</c:v>
                </c:pt>
                <c:pt idx="43958" formatCode="General">
                  <c:v>-75.885300000000001</c:v>
                </c:pt>
                <c:pt idx="43959" formatCode="General">
                  <c:v>-78.287300000000002</c:v>
                </c:pt>
                <c:pt idx="43960" formatCode="General">
                  <c:v>-80.643000000000001</c:v>
                </c:pt>
                <c:pt idx="43961" formatCode="General">
                  <c:v>-82.943799999999996</c:v>
                </c:pt>
                <c:pt idx="43962" formatCode="General">
                  <c:v>-85.2012</c:v>
                </c:pt>
                <c:pt idx="43963" formatCode="General">
                  <c:v>-87.438199999999995</c:v>
                </c:pt>
                <c:pt idx="43964" formatCode="General">
                  <c:v>-89.671499999999995</c:v>
                </c:pt>
                <c:pt idx="43965" formatCode="General">
                  <c:v>-91.899500000000003</c:v>
                </c:pt>
                <c:pt idx="43966" formatCode="General">
                  <c:v>-94.087999999999994</c:v>
                </c:pt>
                <c:pt idx="43967" formatCode="General">
                  <c:v>-96.212299999999999</c:v>
                </c:pt>
                <c:pt idx="43968" formatCode="General">
                  <c:v>-98.269199999999998</c:v>
                </c:pt>
                <c:pt idx="43969" formatCode="General">
                  <c:v>-100.25</c:v>
                </c:pt>
                <c:pt idx="43970" formatCode="General">
                  <c:v>-102.143</c:v>
                </c:pt>
                <c:pt idx="43971" formatCode="General">
                  <c:v>-103.94799999999999</c:v>
                </c:pt>
                <c:pt idx="43972" formatCode="General">
                  <c:v>-105.667</c:v>
                </c:pt>
                <c:pt idx="43973" formatCode="General">
                  <c:v>-107.312</c:v>
                </c:pt>
                <c:pt idx="43974" formatCode="General">
                  <c:v>-108.895</c:v>
                </c:pt>
                <c:pt idx="43975" formatCode="General">
                  <c:v>-110.43</c:v>
                </c:pt>
                <c:pt idx="43976" formatCode="General">
                  <c:v>-111.90900000000001</c:v>
                </c:pt>
                <c:pt idx="43977" formatCode="General">
                  <c:v>-113.322</c:v>
                </c:pt>
                <c:pt idx="43978" formatCode="General">
                  <c:v>-114.669</c:v>
                </c:pt>
                <c:pt idx="43979" formatCode="General">
                  <c:v>-115.96599999999999</c:v>
                </c:pt>
                <c:pt idx="43980" formatCode="General">
                  <c:v>-117.245</c:v>
                </c:pt>
                <c:pt idx="43981" formatCode="General">
                  <c:v>-118.56399999999999</c:v>
                </c:pt>
                <c:pt idx="43982" formatCode="General">
                  <c:v>-119.988</c:v>
                </c:pt>
                <c:pt idx="43983" formatCode="General">
                  <c:v>-121.455</c:v>
                </c:pt>
                <c:pt idx="43984" formatCode="General">
                  <c:v>-122.849</c:v>
                </c:pt>
                <c:pt idx="43985" formatCode="General">
                  <c:v>-124.14700000000001</c:v>
                </c:pt>
                <c:pt idx="43986" formatCode="General">
                  <c:v>-125.354</c:v>
                </c:pt>
                <c:pt idx="43987" formatCode="General">
                  <c:v>-126.495</c:v>
                </c:pt>
                <c:pt idx="43988" formatCode="General">
                  <c:v>-127.586</c:v>
                </c:pt>
                <c:pt idx="43989" formatCode="General">
                  <c:v>-128.63900000000001</c:v>
                </c:pt>
                <c:pt idx="43990" formatCode="General">
                  <c:v>-129.66499999999999</c:v>
                </c:pt>
                <c:pt idx="43991" formatCode="General">
                  <c:v>-130.67599999999999</c:v>
                </c:pt>
                <c:pt idx="43992" formatCode="General">
                  <c:v>-131.66999999999999</c:v>
                </c:pt>
                <c:pt idx="43993" formatCode="General">
                  <c:v>-132.637</c:v>
                </c:pt>
                <c:pt idx="43994" formatCode="General">
                  <c:v>-133.55799999999999</c:v>
                </c:pt>
                <c:pt idx="43995" formatCode="General">
                  <c:v>-134.42400000000001</c:v>
                </c:pt>
                <c:pt idx="43996" formatCode="General">
                  <c:v>-135.24100000000001</c:v>
                </c:pt>
                <c:pt idx="43997" formatCode="General">
                  <c:v>-136.02099999999999</c:v>
                </c:pt>
                <c:pt idx="43998" formatCode="General">
                  <c:v>-136.78</c:v>
                </c:pt>
                <c:pt idx="43999" formatCode="General">
                  <c:v>-137.542</c:v>
                </c:pt>
                <c:pt idx="44000" formatCode="General">
                  <c:v>-138.33600000000001</c:v>
                </c:pt>
                <c:pt idx="44001" formatCode="General">
                  <c:v>-139.185</c:v>
                </c:pt>
                <c:pt idx="44002" formatCode="General">
                  <c:v>-140.166</c:v>
                </c:pt>
                <c:pt idx="44003" formatCode="General">
                  <c:v>-141.369</c:v>
                </c:pt>
                <c:pt idx="44004" formatCode="General">
                  <c:v>-142.75800000000001</c:v>
                </c:pt>
                <c:pt idx="44005" formatCode="General">
                  <c:v>-144.25899999999999</c:v>
                </c:pt>
                <c:pt idx="44006" formatCode="General">
                  <c:v>-145.88200000000001</c:v>
                </c:pt>
                <c:pt idx="44007" formatCode="General">
                  <c:v>-147.63499999999999</c:v>
                </c:pt>
                <c:pt idx="44008" formatCode="General">
                  <c:v>-149.50200000000001</c:v>
                </c:pt>
                <c:pt idx="44009" formatCode="General">
                  <c:v>-151.494</c:v>
                </c:pt>
                <c:pt idx="44010" formatCode="General">
                  <c:v>-153.63200000000001</c:v>
                </c:pt>
                <c:pt idx="44011" formatCode="General">
                  <c:v>-155.95400000000001</c:v>
                </c:pt>
                <c:pt idx="44012" formatCode="General">
                  <c:v>-158.47800000000001</c:v>
                </c:pt>
                <c:pt idx="44013" formatCode="General">
                  <c:v>-161.15199999999999</c:v>
                </c:pt>
                <c:pt idx="44014" formatCode="General">
                  <c:v>-163.905</c:v>
                </c:pt>
                <c:pt idx="44015" formatCode="General">
                  <c:v>-166.66499999999999</c:v>
                </c:pt>
                <c:pt idx="44016" formatCode="General">
                  <c:v>-169.392</c:v>
                </c:pt>
                <c:pt idx="44017" formatCode="General">
                  <c:v>-172.07400000000001</c:v>
                </c:pt>
                <c:pt idx="44018" formatCode="General">
                  <c:v>-174.696</c:v>
                </c:pt>
                <c:pt idx="44019" formatCode="General">
                  <c:v>-177.256</c:v>
                </c:pt>
                <c:pt idx="44020" formatCode="General">
                  <c:v>-179.76900000000001</c:v>
                </c:pt>
                <c:pt idx="44021" formatCode="General">
                  <c:v>-182.27</c:v>
                </c:pt>
                <c:pt idx="44022" formatCode="General">
                  <c:v>-184.79300000000001</c:v>
                </c:pt>
                <c:pt idx="44023" formatCode="General">
                  <c:v>-187.251</c:v>
                </c:pt>
                <c:pt idx="44024" formatCode="General">
                  <c:v>-189.51499999999999</c:v>
                </c:pt>
                <c:pt idx="44025" formatCode="General">
                  <c:v>-191.55699999999999</c:v>
                </c:pt>
                <c:pt idx="44026" formatCode="General">
                  <c:v>-193.37799999999999</c:v>
                </c:pt>
                <c:pt idx="44027" formatCode="General">
                  <c:v>-194.97</c:v>
                </c:pt>
                <c:pt idx="44028" formatCode="General">
                  <c:v>-196.328</c:v>
                </c:pt>
                <c:pt idx="44029" formatCode="General">
                  <c:v>-197.44900000000001</c:v>
                </c:pt>
                <c:pt idx="44030" formatCode="General">
                  <c:v>-198.309</c:v>
                </c:pt>
                <c:pt idx="44031" formatCode="General">
                  <c:v>-198.88499999999999</c:v>
                </c:pt>
                <c:pt idx="44032" formatCode="General">
                  <c:v>-199.178</c:v>
                </c:pt>
                <c:pt idx="44033" formatCode="General">
                  <c:v>-199.197</c:v>
                </c:pt>
                <c:pt idx="44034" formatCode="General">
                  <c:v>-198.96600000000001</c:v>
                </c:pt>
                <c:pt idx="44035" formatCode="General">
                  <c:v>-198.50200000000001</c:v>
                </c:pt>
                <c:pt idx="44036" formatCode="General">
                  <c:v>-197.81100000000001</c:v>
                </c:pt>
                <c:pt idx="44037" formatCode="General">
                  <c:v>-196.91399999999999</c:v>
                </c:pt>
                <c:pt idx="44038" formatCode="General">
                  <c:v>-195.83600000000001</c:v>
                </c:pt>
                <c:pt idx="44039" formatCode="General">
                  <c:v>-194.584</c:v>
                </c:pt>
                <c:pt idx="44040" formatCode="General">
                  <c:v>-193.185</c:v>
                </c:pt>
                <c:pt idx="44041" formatCode="General">
                  <c:v>-191.72399999999999</c:v>
                </c:pt>
                <c:pt idx="44042" formatCode="General">
                  <c:v>-190.26900000000001</c:v>
                </c:pt>
                <c:pt idx="44043" formatCode="General">
                  <c:v>-188.85400000000001</c:v>
                </c:pt>
                <c:pt idx="44044" formatCode="General">
                  <c:v>-187.44</c:v>
                </c:pt>
                <c:pt idx="44045" formatCode="General">
                  <c:v>-185.97399999999999</c:v>
                </c:pt>
                <c:pt idx="44046" formatCode="General">
                  <c:v>-184.46899999999999</c:v>
                </c:pt>
                <c:pt idx="44047" formatCode="General">
                  <c:v>-182.923</c:v>
                </c:pt>
                <c:pt idx="44048" formatCode="General">
                  <c:v>-181.322</c:v>
                </c:pt>
                <c:pt idx="44049" formatCode="General">
                  <c:v>-179.65600000000001</c:v>
                </c:pt>
                <c:pt idx="44050" formatCode="General">
                  <c:v>-177.92500000000001</c:v>
                </c:pt>
                <c:pt idx="44051" formatCode="General">
                  <c:v>-176.114</c:v>
                </c:pt>
                <c:pt idx="44052" formatCode="General">
                  <c:v>-174.21299999999999</c:v>
                </c:pt>
                <c:pt idx="44053" formatCode="General">
                  <c:v>-172.24600000000001</c:v>
                </c:pt>
                <c:pt idx="44054" formatCode="General">
                  <c:v>-170.25899999999999</c:v>
                </c:pt>
                <c:pt idx="44055" formatCode="General">
                  <c:v>-168.3</c:v>
                </c:pt>
                <c:pt idx="44056" formatCode="General">
                  <c:v>-166.422</c:v>
                </c:pt>
                <c:pt idx="44057" formatCode="General">
                  <c:v>-164.65799999999999</c:v>
                </c:pt>
                <c:pt idx="44058" formatCode="General">
                  <c:v>-163.024</c:v>
                </c:pt>
                <c:pt idx="44059" formatCode="General">
                  <c:v>-161.53700000000001</c:v>
                </c:pt>
                <c:pt idx="44060" formatCode="General">
                  <c:v>-160.261</c:v>
                </c:pt>
                <c:pt idx="44061" formatCode="General">
                  <c:v>-159.24100000000001</c:v>
                </c:pt>
                <c:pt idx="44062" formatCode="General">
                  <c:v>-158.47</c:v>
                </c:pt>
                <c:pt idx="44063" formatCode="General">
                  <c:v>-157.93899999999999</c:v>
                </c:pt>
                <c:pt idx="44064" formatCode="General">
                  <c:v>-157.63399999999999</c:v>
                </c:pt>
                <c:pt idx="44065" formatCode="General">
                  <c:v>-157.46600000000001</c:v>
                </c:pt>
                <c:pt idx="44066" formatCode="General">
                  <c:v>-157.38300000000001</c:v>
                </c:pt>
                <c:pt idx="44067" formatCode="General">
                  <c:v>-157.46</c:v>
                </c:pt>
                <c:pt idx="44068" formatCode="General">
                  <c:v>-157.76400000000001</c:v>
                </c:pt>
                <c:pt idx="44069" formatCode="General">
                  <c:v>-158.303</c:v>
                </c:pt>
                <c:pt idx="44070" formatCode="General">
                  <c:v>-158.98400000000001</c:v>
                </c:pt>
                <c:pt idx="44071" formatCode="General">
                  <c:v>-159.673</c:v>
                </c:pt>
                <c:pt idx="44072" formatCode="General">
                  <c:v>-160.36500000000001</c:v>
                </c:pt>
                <c:pt idx="44073" formatCode="General">
                  <c:v>-161.08600000000001</c:v>
                </c:pt>
                <c:pt idx="44074" formatCode="General">
                  <c:v>-161.83099999999999</c:v>
                </c:pt>
                <c:pt idx="44075" formatCode="General">
                  <c:v>-162.571</c:v>
                </c:pt>
                <c:pt idx="44076" formatCode="General">
                  <c:v>-163.25</c:v>
                </c:pt>
                <c:pt idx="44077" formatCode="General">
                  <c:v>-163.791</c:v>
                </c:pt>
                <c:pt idx="44078" formatCode="General">
                  <c:v>-164.12799999999999</c:v>
                </c:pt>
                <c:pt idx="44079" formatCode="General">
                  <c:v>-164.23099999999999</c:v>
                </c:pt>
                <c:pt idx="44080" formatCode="General">
                  <c:v>-164.09800000000001</c:v>
                </c:pt>
                <c:pt idx="44081" formatCode="General">
                  <c:v>-163.75800000000001</c:v>
                </c:pt>
                <c:pt idx="44082" formatCode="General">
                  <c:v>-163.239</c:v>
                </c:pt>
                <c:pt idx="44083" formatCode="General">
                  <c:v>-162.55600000000001</c:v>
                </c:pt>
                <c:pt idx="44084" formatCode="General">
                  <c:v>-161.696</c:v>
                </c:pt>
                <c:pt idx="44085" formatCode="General">
                  <c:v>-160.62799999999999</c:v>
                </c:pt>
                <c:pt idx="44086" formatCode="General">
                  <c:v>-159.31899999999999</c:v>
                </c:pt>
                <c:pt idx="44087" formatCode="General">
                  <c:v>-157.744</c:v>
                </c:pt>
                <c:pt idx="44088" formatCode="General">
                  <c:v>-155.90199999999999</c:v>
                </c:pt>
                <c:pt idx="44089" formatCode="General">
                  <c:v>-153.84200000000001</c:v>
                </c:pt>
                <c:pt idx="44090" formatCode="General">
                  <c:v>-151.64099999999999</c:v>
                </c:pt>
                <c:pt idx="44091" formatCode="General">
                  <c:v>-149.31800000000001</c:v>
                </c:pt>
                <c:pt idx="44092" formatCode="General">
                  <c:v>-146.86799999999999</c:v>
                </c:pt>
                <c:pt idx="44093" formatCode="General">
                  <c:v>-144.292</c:v>
                </c:pt>
                <c:pt idx="44094" formatCode="General">
                  <c:v>-141.59899999999999</c:v>
                </c:pt>
                <c:pt idx="44095" formatCode="General">
                  <c:v>-138.81299999999999</c:v>
                </c:pt>
                <c:pt idx="44096" formatCode="General">
                  <c:v>-135.982</c:v>
                </c:pt>
                <c:pt idx="44097" formatCode="General">
                  <c:v>-133.15600000000001</c:v>
                </c:pt>
                <c:pt idx="44098" formatCode="General">
                  <c:v>-130.37700000000001</c:v>
                </c:pt>
                <c:pt idx="44099" formatCode="General">
                  <c:v>-127.679</c:v>
                </c:pt>
                <c:pt idx="44100" formatCode="General">
                  <c:v>-125.07599999999999</c:v>
                </c:pt>
                <c:pt idx="44101" formatCode="General">
                  <c:v>-122.575</c:v>
                </c:pt>
                <c:pt idx="44102" formatCode="General">
                  <c:v>-120.178</c:v>
                </c:pt>
                <c:pt idx="44103" formatCode="General">
                  <c:v>-117.855</c:v>
                </c:pt>
                <c:pt idx="44104" formatCode="General">
                  <c:v>-115.556</c:v>
                </c:pt>
                <c:pt idx="44105" formatCode="General">
                  <c:v>-113.253</c:v>
                </c:pt>
                <c:pt idx="44106" formatCode="General">
                  <c:v>-110.93300000000001</c:v>
                </c:pt>
                <c:pt idx="44107" formatCode="General">
                  <c:v>-108.626</c:v>
                </c:pt>
                <c:pt idx="44108" formatCode="General">
                  <c:v>-106.35599999999999</c:v>
                </c:pt>
                <c:pt idx="44109" formatCode="General">
                  <c:v>-104.108</c:v>
                </c:pt>
                <c:pt idx="44110" formatCode="General">
                  <c:v>-101.875</c:v>
                </c:pt>
                <c:pt idx="44111" formatCode="General">
                  <c:v>-99.649100000000004</c:v>
                </c:pt>
                <c:pt idx="44112" formatCode="General">
                  <c:v>-97.443799999999996</c:v>
                </c:pt>
                <c:pt idx="44113" formatCode="General">
                  <c:v>-95.272199999999998</c:v>
                </c:pt>
                <c:pt idx="44114" formatCode="General">
                  <c:v>-93.128799999999998</c:v>
                </c:pt>
                <c:pt idx="44115" formatCode="General">
                  <c:v>-90.999499999999998</c:v>
                </c:pt>
                <c:pt idx="44116" formatCode="General">
                  <c:v>-88.861599999999996</c:v>
                </c:pt>
                <c:pt idx="44117" formatCode="General">
                  <c:v>-86.694999999999993</c:v>
                </c:pt>
                <c:pt idx="44118" formatCode="General">
                  <c:v>-84.485600000000005</c:v>
                </c:pt>
                <c:pt idx="44119" formatCode="General">
                  <c:v>-82.218100000000007</c:v>
                </c:pt>
                <c:pt idx="44120" formatCode="General">
                  <c:v>-79.929000000000002</c:v>
                </c:pt>
                <c:pt idx="44121" formatCode="General">
                  <c:v>-77.747900000000001</c:v>
                </c:pt>
                <c:pt idx="44122" formatCode="General">
                  <c:v>-75.701700000000002</c:v>
                </c:pt>
                <c:pt idx="44123" formatCode="General">
                  <c:v>-73.690700000000007</c:v>
                </c:pt>
                <c:pt idx="44124" formatCode="General">
                  <c:v>-71.640799999999999</c:v>
                </c:pt>
                <c:pt idx="44125" formatCode="General">
                  <c:v>-69.509200000000007</c:v>
                </c:pt>
                <c:pt idx="44126" formatCode="General">
                  <c:v>-67.2821</c:v>
                </c:pt>
                <c:pt idx="44127" formatCode="General">
                  <c:v>-64.9572</c:v>
                </c:pt>
                <c:pt idx="44128" formatCode="General">
                  <c:v>-62.541600000000003</c:v>
                </c:pt>
                <c:pt idx="44129" formatCode="General">
                  <c:v>-60.035299999999999</c:v>
                </c:pt>
                <c:pt idx="44130" formatCode="General">
                  <c:v>-57.426600000000001</c:v>
                </c:pt>
                <c:pt idx="44131" formatCode="General">
                  <c:v>-54.720799999999997</c:v>
                </c:pt>
                <c:pt idx="44132" formatCode="General">
                  <c:v>-51.930900000000001</c:v>
                </c:pt>
                <c:pt idx="44133" formatCode="General">
                  <c:v>-49.056199999999997</c:v>
                </c:pt>
                <c:pt idx="44134" formatCode="General">
                  <c:v>-46.0852</c:v>
                </c:pt>
                <c:pt idx="44135" formatCode="General">
                  <c:v>-42.993699999999997</c:v>
                </c:pt>
                <c:pt idx="44136" formatCode="General">
                  <c:v>-39.784599999999998</c:v>
                </c:pt>
                <c:pt idx="44137" formatCode="General">
                  <c:v>-36.490099999999998</c:v>
                </c:pt>
                <c:pt idx="44138" formatCode="General">
                  <c:v>-33.1434</c:v>
                </c:pt>
                <c:pt idx="44139" formatCode="General">
                  <c:v>-29.771999999999998</c:v>
                </c:pt>
                <c:pt idx="44140" formatCode="General">
                  <c:v>-26.379100000000001</c:v>
                </c:pt>
                <c:pt idx="44141" formatCode="General">
                  <c:v>-22.951799999999999</c:v>
                </c:pt>
                <c:pt idx="44142" formatCode="General">
                  <c:v>-19.472300000000001</c:v>
                </c:pt>
                <c:pt idx="44143" formatCode="General">
                  <c:v>-15.937900000000001</c:v>
                </c:pt>
                <c:pt idx="44144" formatCode="General">
                  <c:v>-12.3611</c:v>
                </c:pt>
                <c:pt idx="44145" formatCode="General">
                  <c:v>-8.7440200000000008</c:v>
                </c:pt>
                <c:pt idx="44146" formatCode="General">
                  <c:v>-5.0906099999999999</c:v>
                </c:pt>
                <c:pt idx="44147" formatCode="General">
                  <c:v>-1.42808</c:v>
                </c:pt>
                <c:pt idx="44148" formatCode="General">
                  <c:v>2.2154699999999998</c:v>
                </c:pt>
                <c:pt idx="44149" formatCode="General">
                  <c:v>5.8231799999999998</c:v>
                </c:pt>
                <c:pt idx="44150" formatCode="General">
                  <c:v>9.3866099999999992</c:v>
                </c:pt>
                <c:pt idx="44151" formatCode="General">
                  <c:v>12.8992</c:v>
                </c:pt>
                <c:pt idx="44152" formatCode="General">
                  <c:v>16.252800000000001</c:v>
                </c:pt>
                <c:pt idx="44153" formatCode="General">
                  <c:v>19.364999999999998</c:v>
                </c:pt>
                <c:pt idx="44154" formatCode="General">
                  <c:v>22.316299999999998</c:v>
                </c:pt>
                <c:pt idx="44155" formatCode="General">
                  <c:v>25.181799999999999</c:v>
                </c:pt>
                <c:pt idx="44156" formatCode="General">
                  <c:v>27.988</c:v>
                </c:pt>
                <c:pt idx="44157" formatCode="General">
                  <c:v>30.7317</c:v>
                </c:pt>
                <c:pt idx="44158" formatCode="General">
                  <c:v>33.393500000000003</c:v>
                </c:pt>
                <c:pt idx="44159" formatCode="General">
                  <c:v>35.965200000000003</c:v>
                </c:pt>
                <c:pt idx="44160" formatCode="General">
                  <c:v>38.445</c:v>
                </c:pt>
                <c:pt idx="44161" formatCode="General">
                  <c:v>40.838799999999999</c:v>
                </c:pt>
                <c:pt idx="44162" formatCode="General">
                  <c:v>43.1599</c:v>
                </c:pt>
                <c:pt idx="44163" formatCode="General">
                  <c:v>45.431800000000003</c:v>
                </c:pt>
                <c:pt idx="44164" formatCode="General">
                  <c:v>47.677399999999999</c:v>
                </c:pt>
                <c:pt idx="44165" formatCode="General">
                  <c:v>49.912999999999997</c:v>
                </c:pt>
                <c:pt idx="44166" formatCode="General">
                  <c:v>52.1404</c:v>
                </c:pt>
                <c:pt idx="44167" formatCode="General">
                  <c:v>54.364400000000003</c:v>
                </c:pt>
                <c:pt idx="44168" formatCode="General">
                  <c:v>56.6083</c:v>
                </c:pt>
                <c:pt idx="44169" formatCode="General">
                  <c:v>58.887099999999997</c:v>
                </c:pt>
                <c:pt idx="44170" formatCode="General">
                  <c:v>61.2012</c:v>
                </c:pt>
                <c:pt idx="44171" formatCode="General">
                  <c:v>63.558700000000002</c:v>
                </c:pt>
                <c:pt idx="44172" formatCode="General">
                  <c:v>65.9709</c:v>
                </c:pt>
                <c:pt idx="44173" formatCode="General">
                  <c:v>68.416399999999996</c:v>
                </c:pt>
                <c:pt idx="44174" formatCode="General">
                  <c:v>70.874399999999994</c:v>
                </c:pt>
                <c:pt idx="44175" formatCode="General">
                  <c:v>73.355099999999993</c:v>
                </c:pt>
                <c:pt idx="44176" formatCode="General">
                  <c:v>75.875100000000003</c:v>
                </c:pt>
                <c:pt idx="44177" formatCode="General">
                  <c:v>78.449799999999996</c:v>
                </c:pt>
                <c:pt idx="44178" formatCode="General">
                  <c:v>81.098200000000006</c:v>
                </c:pt>
                <c:pt idx="44179" formatCode="General">
                  <c:v>83.833399999999997</c:v>
                </c:pt>
                <c:pt idx="44180" formatCode="General">
                  <c:v>86.642200000000003</c:v>
                </c:pt>
                <c:pt idx="44181" formatCode="General">
                  <c:v>89.477800000000002</c:v>
                </c:pt>
                <c:pt idx="44182" formatCode="General">
                  <c:v>92.242000000000004</c:v>
                </c:pt>
                <c:pt idx="44183" formatCode="General">
                  <c:v>94.899699999999996</c:v>
                </c:pt>
                <c:pt idx="44184" formatCode="General">
                  <c:v>97.503699999999995</c:v>
                </c:pt>
                <c:pt idx="44185" formatCode="General">
                  <c:v>100.089</c:v>
                </c:pt>
                <c:pt idx="44186" formatCode="General">
                  <c:v>102.67</c:v>
                </c:pt>
                <c:pt idx="44187" formatCode="General">
                  <c:v>105.258</c:v>
                </c:pt>
                <c:pt idx="44188" formatCode="General">
                  <c:v>107.85899999999999</c:v>
                </c:pt>
                <c:pt idx="44189" formatCode="General">
                  <c:v>110.45699999999999</c:v>
                </c:pt>
                <c:pt idx="44190" formatCode="General">
                  <c:v>113.044</c:v>
                </c:pt>
                <c:pt idx="44191" formatCode="General">
                  <c:v>115.61199999999999</c:v>
                </c:pt>
                <c:pt idx="44192" formatCode="General">
                  <c:v>118.15300000000001</c:v>
                </c:pt>
                <c:pt idx="44193" formatCode="General">
                  <c:v>120.65600000000001</c:v>
                </c:pt>
                <c:pt idx="44194" formatCode="General">
                  <c:v>123.111</c:v>
                </c:pt>
                <c:pt idx="44195" formatCode="General">
                  <c:v>125.52200000000001</c:v>
                </c:pt>
                <c:pt idx="44196" formatCode="General">
                  <c:v>127.91200000000001</c:v>
                </c:pt>
                <c:pt idx="44197" formatCode="General">
                  <c:v>130.221</c:v>
                </c:pt>
                <c:pt idx="44198" formatCode="General">
                  <c:v>132.351</c:v>
                </c:pt>
                <c:pt idx="44199" formatCode="General">
                  <c:v>134.31</c:v>
                </c:pt>
                <c:pt idx="44200" formatCode="General">
                  <c:v>136.143</c:v>
                </c:pt>
                <c:pt idx="44201" formatCode="General">
                  <c:v>137.87899999999999</c:v>
                </c:pt>
                <c:pt idx="44202" formatCode="General">
                  <c:v>139.54</c:v>
                </c:pt>
                <c:pt idx="44203" formatCode="General">
                  <c:v>141.11500000000001</c:v>
                </c:pt>
                <c:pt idx="44204" formatCode="General">
                  <c:v>142.607</c:v>
                </c:pt>
                <c:pt idx="44205" formatCode="General">
                  <c:v>144.02799999999999</c:v>
                </c:pt>
                <c:pt idx="44206" formatCode="General">
                  <c:v>145.40299999999999</c:v>
                </c:pt>
                <c:pt idx="44207" formatCode="General">
                  <c:v>146.755</c:v>
                </c:pt>
                <c:pt idx="44208" formatCode="General">
                  <c:v>148.09</c:v>
                </c:pt>
                <c:pt idx="44209" formatCode="General">
                  <c:v>149.41300000000001</c:v>
                </c:pt>
                <c:pt idx="44210" formatCode="General">
                  <c:v>150.72499999999999</c:v>
                </c:pt>
                <c:pt idx="44211" formatCode="General">
                  <c:v>152.04300000000001</c:v>
                </c:pt>
                <c:pt idx="44212" formatCode="General">
                  <c:v>153.38399999999999</c:v>
                </c:pt>
                <c:pt idx="44213" formatCode="General">
                  <c:v>154.66900000000001</c:v>
                </c:pt>
                <c:pt idx="44214" formatCode="General">
                  <c:v>155.82499999999999</c:v>
                </c:pt>
                <c:pt idx="44215" formatCode="General">
                  <c:v>156.9</c:v>
                </c:pt>
                <c:pt idx="44216" formatCode="General">
                  <c:v>158.00200000000001</c:v>
                </c:pt>
                <c:pt idx="44217" formatCode="General">
                  <c:v>159.27000000000001</c:v>
                </c:pt>
                <c:pt idx="44218" formatCode="General">
                  <c:v>160.608</c:v>
                </c:pt>
                <c:pt idx="44219" formatCode="General">
                  <c:v>161.828</c:v>
                </c:pt>
                <c:pt idx="44220" formatCode="General">
                  <c:v>162.97900000000001</c:v>
                </c:pt>
                <c:pt idx="44221" formatCode="General">
                  <c:v>164.125</c:v>
                </c:pt>
                <c:pt idx="44222" formatCode="General">
                  <c:v>165.27799999999999</c:v>
                </c:pt>
                <c:pt idx="44223" formatCode="General">
                  <c:v>166.43600000000001</c:v>
                </c:pt>
                <c:pt idx="44224" formatCode="General">
                  <c:v>167.584</c:v>
                </c:pt>
                <c:pt idx="44225" formatCode="General">
                  <c:v>168.73</c:v>
                </c:pt>
                <c:pt idx="44226" formatCode="General">
                  <c:v>169.89599999999999</c:v>
                </c:pt>
                <c:pt idx="44227" formatCode="General">
                  <c:v>171.095</c:v>
                </c:pt>
                <c:pt idx="44228" formatCode="General">
                  <c:v>172.304</c:v>
                </c:pt>
                <c:pt idx="44229" formatCode="General">
                  <c:v>173.404</c:v>
                </c:pt>
                <c:pt idx="44230" formatCode="General">
                  <c:v>174.37700000000001</c:v>
                </c:pt>
                <c:pt idx="44231" formatCode="General">
                  <c:v>175.31700000000001</c:v>
                </c:pt>
                <c:pt idx="44232" formatCode="General">
                  <c:v>176.26</c:v>
                </c:pt>
                <c:pt idx="44233" formatCode="General">
                  <c:v>177.21299999999999</c:v>
                </c:pt>
                <c:pt idx="44234" formatCode="General">
                  <c:v>178.18199999999999</c:v>
                </c:pt>
                <c:pt idx="44235" formatCode="General">
                  <c:v>179.17400000000001</c:v>
                </c:pt>
                <c:pt idx="44236" formatCode="General">
                  <c:v>180.19800000000001</c:v>
                </c:pt>
                <c:pt idx="44237" formatCode="General">
                  <c:v>181.26</c:v>
                </c:pt>
                <c:pt idx="44238" formatCode="General">
                  <c:v>182.35599999999999</c:v>
                </c:pt>
                <c:pt idx="44239" formatCode="General">
                  <c:v>183.494</c:v>
                </c:pt>
                <c:pt idx="44240" formatCode="General">
                  <c:v>184.67400000000001</c:v>
                </c:pt>
                <c:pt idx="44241" formatCode="General">
                  <c:v>185.87</c:v>
                </c:pt>
                <c:pt idx="44242" formatCode="General">
                  <c:v>187.04900000000001</c:v>
                </c:pt>
                <c:pt idx="44243" formatCode="General">
                  <c:v>188.18899999999999</c:v>
                </c:pt>
                <c:pt idx="44244" formatCode="General">
                  <c:v>189.31100000000001</c:v>
                </c:pt>
                <c:pt idx="44245" formatCode="General">
                  <c:v>190.465</c:v>
                </c:pt>
                <c:pt idx="44246" formatCode="General">
                  <c:v>191.66800000000001</c:v>
                </c:pt>
                <c:pt idx="44247" formatCode="General">
                  <c:v>192.92</c:v>
                </c:pt>
                <c:pt idx="44248" formatCode="General">
                  <c:v>194.19200000000001</c:v>
                </c:pt>
                <c:pt idx="44249" formatCode="General">
                  <c:v>195.45099999999999</c:v>
                </c:pt>
                <c:pt idx="44250" formatCode="General">
                  <c:v>196.66900000000001</c:v>
                </c:pt>
                <c:pt idx="44251" formatCode="General">
                  <c:v>197.83699999999999</c:v>
                </c:pt>
                <c:pt idx="44252" formatCode="General">
                  <c:v>198.959</c:v>
                </c:pt>
                <c:pt idx="44253" formatCode="General">
                  <c:v>200.035</c:v>
                </c:pt>
                <c:pt idx="44254" formatCode="General">
                  <c:v>201.054</c:v>
                </c:pt>
                <c:pt idx="44255" formatCode="General">
                  <c:v>201.98500000000001</c:v>
                </c:pt>
                <c:pt idx="44256" formatCode="General">
                  <c:v>202.815</c:v>
                </c:pt>
                <c:pt idx="44257" formatCode="General">
                  <c:v>203.56399999999999</c:v>
                </c:pt>
                <c:pt idx="44258" formatCode="General">
                  <c:v>204.21899999999999</c:v>
                </c:pt>
                <c:pt idx="44259" formatCode="General">
                  <c:v>204.74600000000001</c:v>
                </c:pt>
                <c:pt idx="44260" formatCode="General">
                  <c:v>205.14</c:v>
                </c:pt>
                <c:pt idx="44261" formatCode="General">
                  <c:v>205.381</c:v>
                </c:pt>
                <c:pt idx="44262" formatCode="General">
                  <c:v>205.36799999999999</c:v>
                </c:pt>
                <c:pt idx="44263" formatCode="General">
                  <c:v>205.06399999999999</c:v>
                </c:pt>
                <c:pt idx="44264" formatCode="General">
                  <c:v>204.54400000000001</c:v>
                </c:pt>
                <c:pt idx="44265" formatCode="General">
                  <c:v>203.85400000000001</c:v>
                </c:pt>
                <c:pt idx="44266" formatCode="General">
                  <c:v>203.01300000000001</c:v>
                </c:pt>
                <c:pt idx="44267" formatCode="General">
                  <c:v>202.04599999999999</c:v>
                </c:pt>
                <c:pt idx="44268" formatCode="General">
                  <c:v>200.97200000000001</c:v>
                </c:pt>
                <c:pt idx="44269" formatCode="General">
                  <c:v>199.79400000000001</c:v>
                </c:pt>
                <c:pt idx="44270" formatCode="General">
                  <c:v>198.524</c:v>
                </c:pt>
                <c:pt idx="44271" formatCode="General">
                  <c:v>197.19200000000001</c:v>
                </c:pt>
                <c:pt idx="44272" formatCode="General">
                  <c:v>195.851</c:v>
                </c:pt>
                <c:pt idx="44273" formatCode="General">
                  <c:v>194.56399999999999</c:v>
                </c:pt>
                <c:pt idx="44274" formatCode="General">
                  <c:v>193.34899999999999</c:v>
                </c:pt>
                <c:pt idx="44275" formatCode="General">
                  <c:v>192.21299999999999</c:v>
                </c:pt>
                <c:pt idx="44276" formatCode="General">
                  <c:v>191.16499999999999</c:v>
                </c:pt>
                <c:pt idx="44277" formatCode="General">
                  <c:v>190.233</c:v>
                </c:pt>
                <c:pt idx="44278" formatCode="General">
                  <c:v>189.46299999999999</c:v>
                </c:pt>
                <c:pt idx="44279" formatCode="General">
                  <c:v>188.875</c:v>
                </c:pt>
                <c:pt idx="44280" formatCode="General">
                  <c:v>188.46899999999999</c:v>
                </c:pt>
                <c:pt idx="44281" formatCode="General">
                  <c:v>188.21600000000001</c:v>
                </c:pt>
                <c:pt idx="44282" formatCode="General">
                  <c:v>188.077</c:v>
                </c:pt>
                <c:pt idx="44283" formatCode="General">
                  <c:v>188.011</c:v>
                </c:pt>
                <c:pt idx="44284" formatCode="General">
                  <c:v>187.97800000000001</c:v>
                </c:pt>
                <c:pt idx="44285" formatCode="General">
                  <c:v>187.946</c:v>
                </c:pt>
                <c:pt idx="44286" formatCode="General">
                  <c:v>187.89400000000001</c:v>
                </c:pt>
                <c:pt idx="44287" formatCode="General">
                  <c:v>187.79599999999999</c:v>
                </c:pt>
                <c:pt idx="44288" formatCode="General">
                  <c:v>187.613</c:v>
                </c:pt>
                <c:pt idx="44289" formatCode="General">
                  <c:v>187.303</c:v>
                </c:pt>
                <c:pt idx="44290" formatCode="General">
                  <c:v>186.84</c:v>
                </c:pt>
                <c:pt idx="44291" formatCode="General">
                  <c:v>186.21199999999999</c:v>
                </c:pt>
                <c:pt idx="44292" formatCode="General">
                  <c:v>185.41800000000001</c:v>
                </c:pt>
                <c:pt idx="44293" formatCode="General">
                  <c:v>184.46199999999999</c:v>
                </c:pt>
                <c:pt idx="44294" formatCode="General">
                  <c:v>183.35</c:v>
                </c:pt>
                <c:pt idx="44295" formatCode="General">
                  <c:v>182.06399999999999</c:v>
                </c:pt>
                <c:pt idx="44296" formatCode="General">
                  <c:v>180.61600000000001</c:v>
                </c:pt>
                <c:pt idx="44297" formatCode="General">
                  <c:v>179.06399999999999</c:v>
                </c:pt>
                <c:pt idx="44298" formatCode="General">
                  <c:v>177.453</c:v>
                </c:pt>
                <c:pt idx="44299" formatCode="General">
                  <c:v>175.809</c:v>
                </c:pt>
                <c:pt idx="44300" formatCode="General">
                  <c:v>174.041</c:v>
                </c:pt>
                <c:pt idx="44301" formatCode="General">
                  <c:v>172.06899999999999</c:v>
                </c:pt>
                <c:pt idx="44302" formatCode="General">
                  <c:v>169.982</c:v>
                </c:pt>
                <c:pt idx="44303" formatCode="General">
                  <c:v>167.85400000000001</c:v>
                </c:pt>
                <c:pt idx="44304" formatCode="General">
                  <c:v>165.696</c:v>
                </c:pt>
                <c:pt idx="44305" formatCode="General">
                  <c:v>163.52199999999999</c:v>
                </c:pt>
                <c:pt idx="44306" formatCode="General">
                  <c:v>161.35400000000001</c:v>
                </c:pt>
                <c:pt idx="44307" formatCode="General">
                  <c:v>159.20500000000001</c:v>
                </c:pt>
                <c:pt idx="44308" formatCode="General">
                  <c:v>157.08500000000001</c:v>
                </c:pt>
                <c:pt idx="44309" formatCode="General">
                  <c:v>155.001</c:v>
                </c:pt>
                <c:pt idx="44310" formatCode="General">
                  <c:v>152.96299999999999</c:v>
                </c:pt>
                <c:pt idx="44311" formatCode="General">
                  <c:v>150.983</c:v>
                </c:pt>
                <c:pt idx="44312" formatCode="General">
                  <c:v>149.054</c:v>
                </c:pt>
                <c:pt idx="44313" formatCode="General">
                  <c:v>147.161</c:v>
                </c:pt>
                <c:pt idx="44314" formatCode="General">
                  <c:v>145.31200000000001</c:v>
                </c:pt>
                <c:pt idx="44315" formatCode="General">
                  <c:v>143.518</c:v>
                </c:pt>
                <c:pt idx="44316" formatCode="General">
                  <c:v>141.75700000000001</c:v>
                </c:pt>
                <c:pt idx="44317" formatCode="General">
                  <c:v>140.02199999999999</c:v>
                </c:pt>
                <c:pt idx="44318" formatCode="General">
                  <c:v>138.32300000000001</c:v>
                </c:pt>
                <c:pt idx="44319" formatCode="General">
                  <c:v>136.64500000000001</c:v>
                </c:pt>
                <c:pt idx="44320" formatCode="General">
                  <c:v>134.965</c:v>
                </c:pt>
                <c:pt idx="44321" formatCode="General">
                  <c:v>133.28200000000001</c:v>
                </c:pt>
                <c:pt idx="44322" formatCode="General">
                  <c:v>131.59399999999999</c:v>
                </c:pt>
                <c:pt idx="44323" formatCode="General">
                  <c:v>129.89500000000001</c:v>
                </c:pt>
                <c:pt idx="44324" formatCode="General">
                  <c:v>128.172</c:v>
                </c:pt>
                <c:pt idx="44325" formatCode="General">
                  <c:v>126.41200000000001</c:v>
                </c:pt>
                <c:pt idx="44326" formatCode="General">
                  <c:v>124.605</c:v>
                </c:pt>
                <c:pt idx="44327" formatCode="General">
                  <c:v>122.742</c:v>
                </c:pt>
                <c:pt idx="44328" formatCode="General">
                  <c:v>120.804</c:v>
                </c:pt>
                <c:pt idx="44329" formatCode="General">
                  <c:v>118.788</c:v>
                </c:pt>
                <c:pt idx="44330" formatCode="General">
                  <c:v>116.73</c:v>
                </c:pt>
                <c:pt idx="44331" formatCode="General">
                  <c:v>114.571</c:v>
                </c:pt>
                <c:pt idx="44332" formatCode="General">
                  <c:v>112.18899999999999</c:v>
                </c:pt>
                <c:pt idx="44333" formatCode="General">
                  <c:v>109.63</c:v>
                </c:pt>
                <c:pt idx="44334" formatCode="General">
                  <c:v>106.996</c:v>
                </c:pt>
                <c:pt idx="44335" formatCode="General">
                  <c:v>104.32299999999999</c:v>
                </c:pt>
                <c:pt idx="44336" formatCode="General">
                  <c:v>101.654</c:v>
                </c:pt>
                <c:pt idx="44337" formatCode="General">
                  <c:v>99.058000000000007</c:v>
                </c:pt>
                <c:pt idx="44338" formatCode="General">
                  <c:v>96.485900000000001</c:v>
                </c:pt>
                <c:pt idx="44339" formatCode="General">
                  <c:v>93.7941</c:v>
                </c:pt>
                <c:pt idx="44340" formatCode="General">
                  <c:v>90.997600000000006</c:v>
                </c:pt>
                <c:pt idx="44341" formatCode="General">
                  <c:v>88.170699999999997</c:v>
                </c:pt>
                <c:pt idx="44342" formatCode="General">
                  <c:v>85.317300000000003</c:v>
                </c:pt>
                <c:pt idx="44343" formatCode="General">
                  <c:v>82.441999999999993</c:v>
                </c:pt>
                <c:pt idx="44344" formatCode="General">
                  <c:v>79.552099999999996</c:v>
                </c:pt>
                <c:pt idx="44345" formatCode="General">
                  <c:v>76.6648</c:v>
                </c:pt>
                <c:pt idx="44346" formatCode="General">
                  <c:v>73.801400000000001</c:v>
                </c:pt>
                <c:pt idx="44347" formatCode="General">
                  <c:v>70.964200000000005</c:v>
                </c:pt>
                <c:pt idx="44348" formatCode="General">
                  <c:v>68.149100000000004</c:v>
                </c:pt>
                <c:pt idx="44349" formatCode="General">
                  <c:v>65.358099999999993</c:v>
                </c:pt>
                <c:pt idx="44350" formatCode="General">
                  <c:v>62.593200000000003</c:v>
                </c:pt>
                <c:pt idx="44351" formatCode="General">
                  <c:v>59.856699999999996</c:v>
                </c:pt>
                <c:pt idx="44352" formatCode="General">
                  <c:v>57.151800000000001</c:v>
                </c:pt>
                <c:pt idx="44353" formatCode="General">
                  <c:v>54.475000000000001</c:v>
                </c:pt>
                <c:pt idx="44354" formatCode="General">
                  <c:v>51.724800000000002</c:v>
                </c:pt>
                <c:pt idx="44355" formatCode="General">
                  <c:v>48.825499999999998</c:v>
                </c:pt>
                <c:pt idx="44356" formatCode="General">
                  <c:v>45.866599999999998</c:v>
                </c:pt>
                <c:pt idx="44357" formatCode="General">
                  <c:v>42.913400000000003</c:v>
                </c:pt>
                <c:pt idx="44358" formatCode="General">
                  <c:v>39.958799999999997</c:v>
                </c:pt>
                <c:pt idx="44359" formatCode="General">
                  <c:v>37.007899999999999</c:v>
                </c:pt>
                <c:pt idx="44360" formatCode="General">
                  <c:v>34.073700000000002</c:v>
                </c:pt>
                <c:pt idx="44361" formatCode="General">
                  <c:v>31.160699999999999</c:v>
                </c:pt>
                <c:pt idx="44362" formatCode="General">
                  <c:v>28.263999999999999</c:v>
                </c:pt>
                <c:pt idx="44363" formatCode="General">
                  <c:v>25.3691</c:v>
                </c:pt>
                <c:pt idx="44364" formatCode="General">
                  <c:v>22.461300000000001</c:v>
                </c:pt>
                <c:pt idx="44365" formatCode="General">
                  <c:v>19.5321</c:v>
                </c:pt>
                <c:pt idx="44366" formatCode="General">
                  <c:v>16.5778</c:v>
                </c:pt>
                <c:pt idx="44367" formatCode="General">
                  <c:v>13.598800000000001</c:v>
                </c:pt>
                <c:pt idx="44368" formatCode="General">
                  <c:v>10.6037</c:v>
                </c:pt>
                <c:pt idx="44369" formatCode="General">
                  <c:v>7.6037600000000003</c:v>
                </c:pt>
                <c:pt idx="44370" formatCode="General">
                  <c:v>4.6071999999999997</c:v>
                </c:pt>
                <c:pt idx="44371" formatCode="General">
                  <c:v>1.6059000000000001</c:v>
                </c:pt>
                <c:pt idx="44372" formatCode="General">
                  <c:v>-1.42604</c:v>
                </c:pt>
                <c:pt idx="44373" formatCode="General">
                  <c:v>-4.4720599999999999</c:v>
                </c:pt>
                <c:pt idx="44374" formatCode="General">
                  <c:v>-7.4978100000000003</c:v>
                </c:pt>
                <c:pt idx="44375" formatCode="General">
                  <c:v>-10.4879</c:v>
                </c:pt>
                <c:pt idx="44376" formatCode="General">
                  <c:v>-13.454599999999999</c:v>
                </c:pt>
                <c:pt idx="44377" formatCode="General">
                  <c:v>-16.455200000000001</c:v>
                </c:pt>
                <c:pt idx="44378" formatCode="General">
                  <c:v>-19.463999999999999</c:v>
                </c:pt>
                <c:pt idx="44379" formatCode="General">
                  <c:v>-22.3828</c:v>
                </c:pt>
                <c:pt idx="44380" formatCode="General">
                  <c:v>-25.187000000000001</c:v>
                </c:pt>
                <c:pt idx="44381" formatCode="General">
                  <c:v>-27.889600000000002</c:v>
                </c:pt>
                <c:pt idx="44382" formatCode="General">
                  <c:v>-30.4725</c:v>
                </c:pt>
                <c:pt idx="44383" formatCode="General">
                  <c:v>-32.914900000000003</c:v>
                </c:pt>
                <c:pt idx="44384" formatCode="General">
                  <c:v>-35.206899999999997</c:v>
                </c:pt>
                <c:pt idx="44385" formatCode="General">
                  <c:v>-37.379399999999997</c:v>
                </c:pt>
                <c:pt idx="44386" formatCode="General">
                  <c:v>-39.486600000000003</c:v>
                </c:pt>
                <c:pt idx="44387" formatCode="General">
                  <c:v>-41.571899999999999</c:v>
                </c:pt>
                <c:pt idx="44388" formatCode="General">
                  <c:v>-43.658900000000003</c:v>
                </c:pt>
                <c:pt idx="44389" formatCode="General">
                  <c:v>-45.712800000000001</c:v>
                </c:pt>
                <c:pt idx="44390" formatCode="General">
                  <c:v>-47.7044</c:v>
                </c:pt>
                <c:pt idx="44391" formatCode="General">
                  <c:v>-49.641399999999997</c:v>
                </c:pt>
                <c:pt idx="44392" formatCode="General">
                  <c:v>-51.530900000000003</c:v>
                </c:pt>
                <c:pt idx="44393" formatCode="General">
                  <c:v>-53.379199999999997</c:v>
                </c:pt>
                <c:pt idx="44394" formatCode="General">
                  <c:v>-55.198599999999999</c:v>
                </c:pt>
                <c:pt idx="44395" formatCode="General">
                  <c:v>-57.005000000000003</c:v>
                </c:pt>
                <c:pt idx="44396" formatCode="General">
                  <c:v>-58.813600000000001</c:v>
                </c:pt>
                <c:pt idx="44397" formatCode="General">
                  <c:v>-60.616799999999998</c:v>
                </c:pt>
                <c:pt idx="44398" formatCode="General">
                  <c:v>-62.383200000000002</c:v>
                </c:pt>
                <c:pt idx="44399" formatCode="General">
                  <c:v>-64.159199999999998</c:v>
                </c:pt>
                <c:pt idx="44400" formatCode="General">
                  <c:v>-66.030299999999997</c:v>
                </c:pt>
                <c:pt idx="44401" formatCode="General">
                  <c:v>-67.988699999999994</c:v>
                </c:pt>
                <c:pt idx="44402" formatCode="General">
                  <c:v>-70.006399999999999</c:v>
                </c:pt>
                <c:pt idx="44403" formatCode="General">
                  <c:v>-72.094499999999996</c:v>
                </c:pt>
                <c:pt idx="44404" formatCode="General">
                  <c:v>-74.276300000000006</c:v>
                </c:pt>
                <c:pt idx="44405" formatCode="General">
                  <c:v>-76.585099999999997</c:v>
                </c:pt>
                <c:pt idx="44406" formatCode="General">
                  <c:v>-79.020099999999999</c:v>
                </c:pt>
                <c:pt idx="44407" formatCode="General">
                  <c:v>-81.556899999999999</c:v>
                </c:pt>
                <c:pt idx="44408" formatCode="General">
                  <c:v>-84.184899999999999</c:v>
                </c:pt>
                <c:pt idx="44409" formatCode="General">
                  <c:v>-86.891800000000003</c:v>
                </c:pt>
                <c:pt idx="44410" formatCode="General">
                  <c:v>-89.657499999999999</c:v>
                </c:pt>
                <c:pt idx="44411" formatCode="General">
                  <c:v>-92.458799999999997</c:v>
                </c:pt>
                <c:pt idx="44412" formatCode="General">
                  <c:v>-95.273799999999994</c:v>
                </c:pt>
                <c:pt idx="44413" formatCode="General">
                  <c:v>-98.091700000000003</c:v>
                </c:pt>
                <c:pt idx="44414" formatCode="General">
                  <c:v>-100.908</c:v>
                </c:pt>
                <c:pt idx="44415" formatCode="General">
                  <c:v>-103.72799999999999</c:v>
                </c:pt>
                <c:pt idx="44416" formatCode="General">
                  <c:v>-106.55</c:v>
                </c:pt>
                <c:pt idx="44417" formatCode="General">
                  <c:v>-109.339</c:v>
                </c:pt>
                <c:pt idx="44418" formatCode="General">
                  <c:v>-112.08</c:v>
                </c:pt>
                <c:pt idx="44419" formatCode="General">
                  <c:v>-114.78100000000001</c:v>
                </c:pt>
                <c:pt idx="44420" formatCode="General">
                  <c:v>-117.533</c:v>
                </c:pt>
                <c:pt idx="44421" formatCode="General">
                  <c:v>-120.428</c:v>
                </c:pt>
                <c:pt idx="44422" formatCode="General">
                  <c:v>-123.372</c:v>
                </c:pt>
                <c:pt idx="44423" formatCode="General">
                  <c:v>-126.268</c:v>
                </c:pt>
                <c:pt idx="44424" formatCode="General">
                  <c:v>-129.09299999999999</c:v>
                </c:pt>
                <c:pt idx="44425" formatCode="General">
                  <c:v>-131.82400000000001</c:v>
                </c:pt>
                <c:pt idx="44426" formatCode="General">
                  <c:v>-134.43199999999999</c:v>
                </c:pt>
                <c:pt idx="44427" formatCode="General">
                  <c:v>-136.90899999999999</c:v>
                </c:pt>
                <c:pt idx="44428" formatCode="General">
                  <c:v>-139.26</c:v>
                </c:pt>
                <c:pt idx="44429" formatCode="General">
                  <c:v>-141.501</c:v>
                </c:pt>
                <c:pt idx="44430" formatCode="General">
                  <c:v>-143.63999999999999</c:v>
                </c:pt>
                <c:pt idx="44431" formatCode="General">
                  <c:v>-145.67400000000001</c:v>
                </c:pt>
                <c:pt idx="44432" formatCode="General">
                  <c:v>-147.595</c:v>
                </c:pt>
                <c:pt idx="44433" formatCode="General">
                  <c:v>-149.4</c:v>
                </c:pt>
                <c:pt idx="44434" formatCode="General">
                  <c:v>-151.084</c:v>
                </c:pt>
                <c:pt idx="44435" formatCode="General">
                  <c:v>-152.64500000000001</c:v>
                </c:pt>
                <c:pt idx="44436" formatCode="General">
                  <c:v>-154.089</c:v>
                </c:pt>
                <c:pt idx="44437" formatCode="General">
                  <c:v>-155.42099999999999</c:v>
                </c:pt>
                <c:pt idx="44438" formatCode="General">
                  <c:v>-156.65100000000001</c:v>
                </c:pt>
                <c:pt idx="44439" formatCode="General">
                  <c:v>-157.78200000000001</c:v>
                </c:pt>
                <c:pt idx="44440" formatCode="General">
                  <c:v>-158.81700000000001</c:v>
                </c:pt>
                <c:pt idx="44441" formatCode="General">
                  <c:v>-159.761</c:v>
                </c:pt>
                <c:pt idx="44442" formatCode="General">
                  <c:v>-160.63900000000001</c:v>
                </c:pt>
                <c:pt idx="44443" formatCode="General">
                  <c:v>-161.53800000000001</c:v>
                </c:pt>
                <c:pt idx="44444" formatCode="General">
                  <c:v>-162.49</c:v>
                </c:pt>
                <c:pt idx="44445" formatCode="General">
                  <c:v>-163.43299999999999</c:v>
                </c:pt>
                <c:pt idx="44446" formatCode="General">
                  <c:v>-164.334</c:v>
                </c:pt>
                <c:pt idx="44447" formatCode="General">
                  <c:v>-165.2</c:v>
                </c:pt>
                <c:pt idx="44448" formatCode="General">
                  <c:v>-166.03399999999999</c:v>
                </c:pt>
                <c:pt idx="44449" formatCode="General">
                  <c:v>-166.84299999999999</c:v>
                </c:pt>
                <c:pt idx="44450" formatCode="General">
                  <c:v>-167.65199999999999</c:v>
                </c:pt>
                <c:pt idx="44451" formatCode="General">
                  <c:v>-168.49299999999999</c:v>
                </c:pt>
                <c:pt idx="44452" formatCode="General">
                  <c:v>-169.38800000000001</c:v>
                </c:pt>
                <c:pt idx="44453" formatCode="General">
                  <c:v>-170.334</c:v>
                </c:pt>
                <c:pt idx="44454" formatCode="General">
                  <c:v>-171.31899999999999</c:v>
                </c:pt>
                <c:pt idx="44455" formatCode="General">
                  <c:v>-172.34200000000001</c:v>
                </c:pt>
                <c:pt idx="44456" formatCode="General">
                  <c:v>-173.40600000000001</c:v>
                </c:pt>
                <c:pt idx="44457" formatCode="General">
                  <c:v>-174.50899999999999</c:v>
                </c:pt>
                <c:pt idx="44458" formatCode="General">
                  <c:v>-175.648</c:v>
                </c:pt>
                <c:pt idx="44459" formatCode="General">
                  <c:v>-176.82599999999999</c:v>
                </c:pt>
                <c:pt idx="44460" formatCode="General">
                  <c:v>-178.036</c:v>
                </c:pt>
                <c:pt idx="44461" formatCode="General">
                  <c:v>-179.26300000000001</c:v>
                </c:pt>
                <c:pt idx="44462" formatCode="General">
                  <c:v>-180.49100000000001</c:v>
                </c:pt>
                <c:pt idx="44463" formatCode="General">
                  <c:v>-181.697</c:v>
                </c:pt>
                <c:pt idx="44464" formatCode="General">
                  <c:v>-182.86099999999999</c:v>
                </c:pt>
                <c:pt idx="44465" formatCode="General">
                  <c:v>-184.035</c:v>
                </c:pt>
                <c:pt idx="44466" formatCode="General">
                  <c:v>-185.334</c:v>
                </c:pt>
                <c:pt idx="44467" formatCode="General">
                  <c:v>-186.72</c:v>
                </c:pt>
                <c:pt idx="44468" formatCode="General">
                  <c:v>-188.09</c:v>
                </c:pt>
                <c:pt idx="44469" formatCode="General">
                  <c:v>-189.38399999999999</c:v>
                </c:pt>
                <c:pt idx="44470" formatCode="General">
                  <c:v>-190.56399999999999</c:v>
                </c:pt>
                <c:pt idx="44471" formatCode="General">
                  <c:v>-191.62899999999999</c:v>
                </c:pt>
                <c:pt idx="44472" formatCode="General">
                  <c:v>-192.56700000000001</c:v>
                </c:pt>
                <c:pt idx="44473" formatCode="General">
                  <c:v>-193.358</c:v>
                </c:pt>
                <c:pt idx="44474" formatCode="General">
                  <c:v>-193.98599999999999</c:v>
                </c:pt>
                <c:pt idx="44475" formatCode="General">
                  <c:v>-194.446</c:v>
                </c:pt>
                <c:pt idx="44476" formatCode="General">
                  <c:v>-194.739</c:v>
                </c:pt>
                <c:pt idx="44477" formatCode="General">
                  <c:v>-194.86500000000001</c:v>
                </c:pt>
                <c:pt idx="44478" formatCode="General">
                  <c:v>-194.81200000000001</c:v>
                </c:pt>
                <c:pt idx="44479" formatCode="General">
                  <c:v>-194.572</c:v>
                </c:pt>
                <c:pt idx="44480" formatCode="General">
                  <c:v>-194.14099999999999</c:v>
                </c:pt>
                <c:pt idx="44481" formatCode="General">
                  <c:v>-193.52099999999999</c:v>
                </c:pt>
                <c:pt idx="44482" formatCode="General">
                  <c:v>-192.715</c:v>
                </c:pt>
                <c:pt idx="44483" formatCode="General">
                  <c:v>-191.721</c:v>
                </c:pt>
                <c:pt idx="44484" formatCode="General">
                  <c:v>-190.58799999999999</c:v>
                </c:pt>
                <c:pt idx="44485" formatCode="General">
                  <c:v>-189.42599999999999</c:v>
                </c:pt>
                <c:pt idx="44486" formatCode="General">
                  <c:v>-188.249</c:v>
                </c:pt>
                <c:pt idx="44487" formatCode="General">
                  <c:v>-186.999</c:v>
                </c:pt>
                <c:pt idx="44488" formatCode="General">
                  <c:v>-185.61</c:v>
                </c:pt>
                <c:pt idx="44489" formatCode="General">
                  <c:v>-184.029</c:v>
                </c:pt>
                <c:pt idx="44490" formatCode="General">
                  <c:v>-182.24100000000001</c:v>
                </c:pt>
                <c:pt idx="44491" formatCode="General">
                  <c:v>-180.24700000000001</c:v>
                </c:pt>
                <c:pt idx="44492" formatCode="General">
                  <c:v>-178.07</c:v>
                </c:pt>
                <c:pt idx="44493" formatCode="General">
                  <c:v>-175.738</c:v>
                </c:pt>
                <c:pt idx="44494" formatCode="General">
                  <c:v>-173.28</c:v>
                </c:pt>
                <c:pt idx="44495" formatCode="General">
                  <c:v>-170.739</c:v>
                </c:pt>
                <c:pt idx="44496" formatCode="General">
                  <c:v>-168.16499999999999</c:v>
                </c:pt>
                <c:pt idx="44497" formatCode="General">
                  <c:v>-165.60599999999999</c:v>
                </c:pt>
                <c:pt idx="44498" formatCode="General">
                  <c:v>-163.11500000000001</c:v>
                </c:pt>
                <c:pt idx="44499" formatCode="General">
                  <c:v>-160.733</c:v>
                </c:pt>
                <c:pt idx="44500" formatCode="General">
                  <c:v>-158.49600000000001</c:v>
                </c:pt>
                <c:pt idx="44501" formatCode="General">
                  <c:v>-156.429</c:v>
                </c:pt>
                <c:pt idx="44502" formatCode="General">
                  <c:v>-154.57400000000001</c:v>
                </c:pt>
                <c:pt idx="44503" formatCode="General">
                  <c:v>-152.97999999999999</c:v>
                </c:pt>
                <c:pt idx="44504" formatCode="General">
                  <c:v>-151.71799999999999</c:v>
                </c:pt>
                <c:pt idx="44505" formatCode="General">
                  <c:v>-150.84299999999999</c:v>
                </c:pt>
                <c:pt idx="44506" formatCode="General">
                  <c:v>-150.36199999999999</c:v>
                </c:pt>
                <c:pt idx="44507" formatCode="General">
                  <c:v>-150.238</c:v>
                </c:pt>
                <c:pt idx="44508" formatCode="General">
                  <c:v>-150.422</c:v>
                </c:pt>
                <c:pt idx="44509" formatCode="General">
                  <c:v>-150.947</c:v>
                </c:pt>
                <c:pt idx="44510" formatCode="General">
                  <c:v>-151.83699999999999</c:v>
                </c:pt>
                <c:pt idx="44511" formatCode="General">
                  <c:v>-153.036</c:v>
                </c:pt>
                <c:pt idx="44512" formatCode="General">
                  <c:v>-154.48699999999999</c:v>
                </c:pt>
                <c:pt idx="44513" formatCode="General">
                  <c:v>-156.13900000000001</c:v>
                </c:pt>
                <c:pt idx="44514" formatCode="General">
                  <c:v>-157.94499999999999</c:v>
                </c:pt>
                <c:pt idx="44515" formatCode="General">
                  <c:v>-159.857</c:v>
                </c:pt>
                <c:pt idx="44516" formatCode="General">
                  <c:v>-161.78200000000001</c:v>
                </c:pt>
                <c:pt idx="44517" formatCode="General">
                  <c:v>-163.62100000000001</c:v>
                </c:pt>
                <c:pt idx="44518" formatCode="General">
                  <c:v>-165.315</c:v>
                </c:pt>
                <c:pt idx="44519" formatCode="General">
                  <c:v>-166.815</c:v>
                </c:pt>
                <c:pt idx="44520" formatCode="General">
                  <c:v>-168.083</c:v>
                </c:pt>
                <c:pt idx="44521" formatCode="General">
                  <c:v>-169.08199999999999</c:v>
                </c:pt>
                <c:pt idx="44522" formatCode="General">
                  <c:v>-169.779</c:v>
                </c:pt>
                <c:pt idx="44523" formatCode="General">
                  <c:v>-170.15700000000001</c:v>
                </c:pt>
                <c:pt idx="44524" formatCode="General">
                  <c:v>-170.214</c:v>
                </c:pt>
                <c:pt idx="44525" formatCode="General">
                  <c:v>-169.96700000000001</c:v>
                </c:pt>
                <c:pt idx="44526" formatCode="General">
                  <c:v>-169.43199999999999</c:v>
                </c:pt>
                <c:pt idx="44527" formatCode="General">
                  <c:v>-168.624</c:v>
                </c:pt>
                <c:pt idx="44528" formatCode="General">
                  <c:v>-167.529</c:v>
                </c:pt>
                <c:pt idx="44529" formatCode="General">
                  <c:v>-166.15199999999999</c:v>
                </c:pt>
                <c:pt idx="44530" formatCode="General">
                  <c:v>-164.58500000000001</c:v>
                </c:pt>
                <c:pt idx="44531" formatCode="General">
                  <c:v>-162.91200000000001</c:v>
                </c:pt>
                <c:pt idx="44532" formatCode="General">
                  <c:v>-161.16499999999999</c:v>
                </c:pt>
                <c:pt idx="44533" formatCode="General">
                  <c:v>-159.322</c:v>
                </c:pt>
                <c:pt idx="44534" formatCode="General">
                  <c:v>-157.333</c:v>
                </c:pt>
                <c:pt idx="44535" formatCode="General">
                  <c:v>-155.22200000000001</c:v>
                </c:pt>
                <c:pt idx="44536" formatCode="General">
                  <c:v>-153.042</c:v>
                </c:pt>
                <c:pt idx="44537" formatCode="General">
                  <c:v>-150.815</c:v>
                </c:pt>
                <c:pt idx="44538" formatCode="General">
                  <c:v>-148.547</c:v>
                </c:pt>
                <c:pt idx="44539" formatCode="General">
                  <c:v>-146.23099999999999</c:v>
                </c:pt>
                <c:pt idx="44540" formatCode="General">
                  <c:v>-143.88399999999999</c:v>
                </c:pt>
                <c:pt idx="44541" formatCode="General">
                  <c:v>-141.53800000000001</c:v>
                </c:pt>
                <c:pt idx="44542" formatCode="General">
                  <c:v>-139.22399999999999</c:v>
                </c:pt>
                <c:pt idx="44543" formatCode="General">
                  <c:v>-136.96600000000001</c:v>
                </c:pt>
                <c:pt idx="44544" formatCode="General">
                  <c:v>-134.78</c:v>
                </c:pt>
                <c:pt idx="44545" formatCode="General">
                  <c:v>-132.66800000000001</c:v>
                </c:pt>
                <c:pt idx="44546" formatCode="General">
                  <c:v>-130.62200000000001</c:v>
                </c:pt>
                <c:pt idx="44547" formatCode="General">
                  <c:v>-128.62899999999999</c:v>
                </c:pt>
                <c:pt idx="44548" formatCode="General">
                  <c:v>-126.676</c:v>
                </c:pt>
                <c:pt idx="44549" formatCode="General">
                  <c:v>-124.76300000000001</c:v>
                </c:pt>
                <c:pt idx="44550" formatCode="General">
                  <c:v>-122.901</c:v>
                </c:pt>
                <c:pt idx="44551" formatCode="General">
                  <c:v>-121.101</c:v>
                </c:pt>
                <c:pt idx="44552" formatCode="General">
                  <c:v>-119.366</c:v>
                </c:pt>
                <c:pt idx="44553" formatCode="General">
                  <c:v>-117.67700000000001</c:v>
                </c:pt>
                <c:pt idx="44554" formatCode="General">
                  <c:v>-116.04300000000001</c:v>
                </c:pt>
                <c:pt idx="44555" formatCode="General">
                  <c:v>-114.48</c:v>
                </c:pt>
                <c:pt idx="44556" formatCode="General">
                  <c:v>-113.036</c:v>
                </c:pt>
                <c:pt idx="44557" formatCode="General">
                  <c:v>-111.73099999999999</c:v>
                </c:pt>
                <c:pt idx="44558" formatCode="General">
                  <c:v>-110.483</c:v>
                </c:pt>
                <c:pt idx="44559" formatCode="General">
                  <c:v>-109.226</c:v>
                </c:pt>
                <c:pt idx="44560" formatCode="General">
                  <c:v>-107.95699999999999</c:v>
                </c:pt>
                <c:pt idx="44561" formatCode="General">
                  <c:v>-106.664</c:v>
                </c:pt>
                <c:pt idx="44562" formatCode="General">
                  <c:v>-105.33499999999999</c:v>
                </c:pt>
                <c:pt idx="44563" formatCode="General">
                  <c:v>-103.974</c:v>
                </c:pt>
                <c:pt idx="44564" formatCode="General">
                  <c:v>-102.565</c:v>
                </c:pt>
                <c:pt idx="44565" formatCode="General">
                  <c:v>-101.048</c:v>
                </c:pt>
                <c:pt idx="44566" formatCode="General">
                  <c:v>-99.389899999999997</c:v>
                </c:pt>
                <c:pt idx="44567" formatCode="General">
                  <c:v>-97.5959</c:v>
                </c:pt>
                <c:pt idx="44568" formatCode="General">
                  <c:v>-95.676699999999997</c:v>
                </c:pt>
                <c:pt idx="44569" formatCode="General">
                  <c:v>-93.643500000000003</c:v>
                </c:pt>
                <c:pt idx="44570" formatCode="General">
                  <c:v>-91.519000000000005</c:v>
                </c:pt>
                <c:pt idx="44571" formatCode="General">
                  <c:v>-89.318200000000004</c:v>
                </c:pt>
                <c:pt idx="44572" formatCode="General">
                  <c:v>-87.022499999999994</c:v>
                </c:pt>
                <c:pt idx="44573" formatCode="General">
                  <c:v>-84.610200000000006</c:v>
                </c:pt>
                <c:pt idx="44574" formatCode="General">
                  <c:v>-82.073400000000007</c:v>
                </c:pt>
                <c:pt idx="44575" formatCode="General">
                  <c:v>-79.415999999999997</c:v>
                </c:pt>
                <c:pt idx="44576" formatCode="General">
                  <c:v>-76.648700000000005</c:v>
                </c:pt>
                <c:pt idx="44577" formatCode="General">
                  <c:v>-73.789500000000004</c:v>
                </c:pt>
                <c:pt idx="44578" formatCode="General">
                  <c:v>-70.855099999999993</c:v>
                </c:pt>
                <c:pt idx="44579" formatCode="General">
                  <c:v>-67.854299999999995</c:v>
                </c:pt>
                <c:pt idx="44580" formatCode="General">
                  <c:v>-64.802899999999994</c:v>
                </c:pt>
                <c:pt idx="44581" formatCode="General">
                  <c:v>-61.721899999999998</c:v>
                </c:pt>
                <c:pt idx="44582" formatCode="General">
                  <c:v>-58.688800000000001</c:v>
                </c:pt>
                <c:pt idx="44583" formatCode="General">
                  <c:v>-55.764499999999998</c:v>
                </c:pt>
                <c:pt idx="44584" formatCode="General">
                  <c:v>-52.876300000000001</c:v>
                </c:pt>
                <c:pt idx="44585" formatCode="General">
                  <c:v>-49.969700000000003</c:v>
                </c:pt>
                <c:pt idx="44586" formatCode="General">
                  <c:v>-47.067</c:v>
                </c:pt>
                <c:pt idx="44587" formatCode="General">
                  <c:v>-44.185000000000002</c:v>
                </c:pt>
                <c:pt idx="44588" formatCode="General">
                  <c:v>-41.331800000000001</c:v>
                </c:pt>
                <c:pt idx="44589" formatCode="General">
                  <c:v>-38.496099999999998</c:v>
                </c:pt>
                <c:pt idx="44590" formatCode="General">
                  <c:v>-35.6661</c:v>
                </c:pt>
                <c:pt idx="44591" formatCode="General">
                  <c:v>-32.856400000000001</c:v>
                </c:pt>
                <c:pt idx="44592" formatCode="General">
                  <c:v>-30.076599999999999</c:v>
                </c:pt>
                <c:pt idx="44593" formatCode="General">
                  <c:v>-27.319800000000001</c:v>
                </c:pt>
                <c:pt idx="44594" formatCode="General">
                  <c:v>-24.579799999999999</c:v>
                </c:pt>
                <c:pt idx="44595" formatCode="General">
                  <c:v>-21.8538</c:v>
                </c:pt>
                <c:pt idx="44596" formatCode="General">
                  <c:v>-19.139600000000002</c:v>
                </c:pt>
                <c:pt idx="44597" formatCode="General">
                  <c:v>-16.434799999999999</c:v>
                </c:pt>
                <c:pt idx="44598" formatCode="General">
                  <c:v>-13.737399999999999</c:v>
                </c:pt>
                <c:pt idx="44599" formatCode="General">
                  <c:v>-11.0448</c:v>
                </c:pt>
                <c:pt idx="44600" formatCode="General">
                  <c:v>-8.3542000000000005</c:v>
                </c:pt>
                <c:pt idx="44601" formatCode="General">
                  <c:v>-5.6748700000000003</c:v>
                </c:pt>
                <c:pt idx="44602" formatCode="General">
                  <c:v>-3.0206300000000001</c:v>
                </c:pt>
                <c:pt idx="44603" formatCode="General">
                  <c:v>-0.39840799999999998</c:v>
                </c:pt>
                <c:pt idx="44604" formatCode="General">
                  <c:v>2.1935699999999998</c:v>
                </c:pt>
                <c:pt idx="44605" formatCode="General">
                  <c:v>4.7794299999999996</c:v>
                </c:pt>
                <c:pt idx="44606" formatCode="General">
                  <c:v>7.3230000000000004</c:v>
                </c:pt>
                <c:pt idx="44607" formatCode="General">
                  <c:v>9.7339800000000007</c:v>
                </c:pt>
                <c:pt idx="44608" formatCode="General">
                  <c:v>12.0448</c:v>
                </c:pt>
                <c:pt idx="44609" formatCode="General">
                  <c:v>14.3406</c:v>
                </c:pt>
                <c:pt idx="44610" formatCode="General">
                  <c:v>16.663699999999999</c:v>
                </c:pt>
                <c:pt idx="44611" formatCode="General">
                  <c:v>19.039300000000001</c:v>
                </c:pt>
                <c:pt idx="44612" formatCode="General">
                  <c:v>21.459499999999998</c:v>
                </c:pt>
                <c:pt idx="44613" formatCode="General">
                  <c:v>23.909300000000002</c:v>
                </c:pt>
                <c:pt idx="44614" formatCode="General">
                  <c:v>26.374400000000001</c:v>
                </c:pt>
                <c:pt idx="44615" formatCode="General">
                  <c:v>28.845700000000001</c:v>
                </c:pt>
                <c:pt idx="44616" formatCode="General">
                  <c:v>31.317399999999999</c:v>
                </c:pt>
                <c:pt idx="44617" formatCode="General">
                  <c:v>33.774900000000002</c:v>
                </c:pt>
                <c:pt idx="44618" formatCode="General">
                  <c:v>36.206200000000003</c:v>
                </c:pt>
                <c:pt idx="44619" formatCode="General">
                  <c:v>38.609499999999997</c:v>
                </c:pt>
                <c:pt idx="44620" formatCode="General">
                  <c:v>40.976500000000001</c:v>
                </c:pt>
                <c:pt idx="44621" formatCode="General">
                  <c:v>43.295099999999998</c:v>
                </c:pt>
                <c:pt idx="44622" formatCode="General">
                  <c:v>45.669400000000003</c:v>
                </c:pt>
                <c:pt idx="44623" formatCode="General">
                  <c:v>48.214500000000001</c:v>
                </c:pt>
                <c:pt idx="44624" formatCode="General">
                  <c:v>50.836100000000002</c:v>
                </c:pt>
                <c:pt idx="44625" formatCode="General">
                  <c:v>53.439700000000002</c:v>
                </c:pt>
                <c:pt idx="44626" formatCode="General">
                  <c:v>56.048299999999998</c:v>
                </c:pt>
                <c:pt idx="44627" formatCode="General">
                  <c:v>58.692399999999999</c:v>
                </c:pt>
                <c:pt idx="44628" formatCode="General">
                  <c:v>61.389499999999998</c:v>
                </c:pt>
                <c:pt idx="44629" formatCode="General">
                  <c:v>64.139799999999994</c:v>
                </c:pt>
                <c:pt idx="44630" formatCode="General">
                  <c:v>66.911799999999999</c:v>
                </c:pt>
                <c:pt idx="44631" formatCode="General">
                  <c:v>69.583699999999993</c:v>
                </c:pt>
                <c:pt idx="44632" formatCode="General">
                  <c:v>72.059700000000007</c:v>
                </c:pt>
                <c:pt idx="44633" formatCode="General">
                  <c:v>74.3416</c:v>
                </c:pt>
                <c:pt idx="44634" formatCode="General">
                  <c:v>76.453699999999998</c:v>
                </c:pt>
                <c:pt idx="44635" formatCode="General">
                  <c:v>78.427999999999997</c:v>
                </c:pt>
                <c:pt idx="44636" formatCode="General">
                  <c:v>80.314099999999996</c:v>
                </c:pt>
                <c:pt idx="44637" formatCode="General">
                  <c:v>82.162099999999995</c:v>
                </c:pt>
                <c:pt idx="44638" formatCode="General">
                  <c:v>84.009399999999999</c:v>
                </c:pt>
                <c:pt idx="44639" formatCode="General">
                  <c:v>85.887900000000002</c:v>
                </c:pt>
                <c:pt idx="44640" formatCode="General">
                  <c:v>87.810400000000001</c:v>
                </c:pt>
                <c:pt idx="44641" formatCode="General">
                  <c:v>89.786900000000003</c:v>
                </c:pt>
                <c:pt idx="44642" formatCode="General">
                  <c:v>91.823899999999995</c:v>
                </c:pt>
                <c:pt idx="44643" formatCode="General">
                  <c:v>93.919700000000006</c:v>
                </c:pt>
                <c:pt idx="44644" formatCode="General">
                  <c:v>96.072500000000005</c:v>
                </c:pt>
                <c:pt idx="44645" formatCode="General">
                  <c:v>98.293300000000002</c:v>
                </c:pt>
                <c:pt idx="44646" formatCode="General">
                  <c:v>100.58199999999999</c:v>
                </c:pt>
                <c:pt idx="44647" formatCode="General">
                  <c:v>102.92</c:v>
                </c:pt>
                <c:pt idx="44648" formatCode="General">
                  <c:v>105.291</c:v>
                </c:pt>
                <c:pt idx="44649" formatCode="General">
                  <c:v>107.68</c:v>
                </c:pt>
                <c:pt idx="44650" formatCode="General">
                  <c:v>110.07899999999999</c:v>
                </c:pt>
                <c:pt idx="44651" formatCode="General">
                  <c:v>112.48099999999999</c:v>
                </c:pt>
                <c:pt idx="44652" formatCode="General">
                  <c:v>114.883</c:v>
                </c:pt>
                <c:pt idx="44653" formatCode="General">
                  <c:v>117.286</c:v>
                </c:pt>
                <c:pt idx="44654" formatCode="General">
                  <c:v>119.69499999999999</c:v>
                </c:pt>
                <c:pt idx="44655" formatCode="General">
                  <c:v>122.05500000000001</c:v>
                </c:pt>
                <c:pt idx="44656" formatCode="General">
                  <c:v>124.286</c:v>
                </c:pt>
                <c:pt idx="44657" formatCode="General">
                  <c:v>126.383</c:v>
                </c:pt>
                <c:pt idx="44658" formatCode="General">
                  <c:v>128.37200000000001</c:v>
                </c:pt>
                <c:pt idx="44659" formatCode="General">
                  <c:v>130.303</c:v>
                </c:pt>
                <c:pt idx="44660" formatCode="General">
                  <c:v>132.20500000000001</c:v>
                </c:pt>
                <c:pt idx="44661" formatCode="General">
                  <c:v>134.071</c:v>
                </c:pt>
                <c:pt idx="44662" formatCode="General">
                  <c:v>135.91</c:v>
                </c:pt>
                <c:pt idx="44663" formatCode="General">
                  <c:v>137.74</c:v>
                </c:pt>
                <c:pt idx="44664" formatCode="General">
                  <c:v>139.571</c:v>
                </c:pt>
                <c:pt idx="44665" formatCode="General">
                  <c:v>141.40600000000001</c:v>
                </c:pt>
                <c:pt idx="44666" formatCode="General">
                  <c:v>143.24</c:v>
                </c:pt>
                <c:pt idx="44667" formatCode="General">
                  <c:v>145.06100000000001</c:v>
                </c:pt>
                <c:pt idx="44668" formatCode="General">
                  <c:v>146.858</c:v>
                </c:pt>
                <c:pt idx="44669" formatCode="General">
                  <c:v>148.62700000000001</c:v>
                </c:pt>
                <c:pt idx="44670" formatCode="General">
                  <c:v>150.36699999999999</c:v>
                </c:pt>
                <c:pt idx="44671" formatCode="General">
                  <c:v>152.08199999999999</c:v>
                </c:pt>
                <c:pt idx="44672" formatCode="General">
                  <c:v>153.77500000000001</c:v>
                </c:pt>
                <c:pt idx="44673" formatCode="General">
                  <c:v>155.44300000000001</c:v>
                </c:pt>
                <c:pt idx="44674" formatCode="General">
                  <c:v>157.07300000000001</c:v>
                </c:pt>
                <c:pt idx="44675" formatCode="General">
                  <c:v>158.64699999999999</c:v>
                </c:pt>
                <c:pt idx="44676" formatCode="General">
                  <c:v>160.17400000000001</c:v>
                </c:pt>
                <c:pt idx="44677" formatCode="General">
                  <c:v>161.66</c:v>
                </c:pt>
                <c:pt idx="44678" formatCode="General">
                  <c:v>163.04400000000001</c:v>
                </c:pt>
                <c:pt idx="44679" formatCode="General">
                  <c:v>164.25899999999999</c:v>
                </c:pt>
                <c:pt idx="44680" formatCode="General">
                  <c:v>165.27500000000001</c:v>
                </c:pt>
                <c:pt idx="44681" formatCode="General">
                  <c:v>166.125</c:v>
                </c:pt>
                <c:pt idx="44682" formatCode="General">
                  <c:v>166.89699999999999</c:v>
                </c:pt>
                <c:pt idx="44683" formatCode="General">
                  <c:v>167.61099999999999</c:v>
                </c:pt>
                <c:pt idx="44684" formatCode="General">
                  <c:v>168.255</c:v>
                </c:pt>
                <c:pt idx="44685" formatCode="General">
                  <c:v>168.84100000000001</c:v>
                </c:pt>
                <c:pt idx="44686" formatCode="General">
                  <c:v>169.376</c:v>
                </c:pt>
                <c:pt idx="44687" formatCode="General">
                  <c:v>169.864</c:v>
                </c:pt>
                <c:pt idx="44688" formatCode="General">
                  <c:v>170.316</c:v>
                </c:pt>
                <c:pt idx="44689" formatCode="General">
                  <c:v>170.749</c:v>
                </c:pt>
                <c:pt idx="44690" formatCode="General">
                  <c:v>171.166</c:v>
                </c:pt>
                <c:pt idx="44691" formatCode="General">
                  <c:v>171.566</c:v>
                </c:pt>
                <c:pt idx="44692" formatCode="General">
                  <c:v>171.94800000000001</c:v>
                </c:pt>
                <c:pt idx="44693" formatCode="General">
                  <c:v>172.31700000000001</c:v>
                </c:pt>
                <c:pt idx="44694" formatCode="General">
                  <c:v>172.68700000000001</c:v>
                </c:pt>
                <c:pt idx="44695" formatCode="General">
                  <c:v>173.07400000000001</c:v>
                </c:pt>
                <c:pt idx="44696" formatCode="General">
                  <c:v>173.48599999999999</c:v>
                </c:pt>
                <c:pt idx="44697" formatCode="General">
                  <c:v>173.874</c:v>
                </c:pt>
                <c:pt idx="44698" formatCode="General">
                  <c:v>174.17599999999999</c:v>
                </c:pt>
                <c:pt idx="44699" formatCode="General">
                  <c:v>174.339</c:v>
                </c:pt>
                <c:pt idx="44700" formatCode="General">
                  <c:v>174.36600000000001</c:v>
                </c:pt>
                <c:pt idx="44701" formatCode="General">
                  <c:v>174.334</c:v>
                </c:pt>
                <c:pt idx="44702" formatCode="General">
                  <c:v>174.267</c:v>
                </c:pt>
                <c:pt idx="44703" formatCode="General">
                  <c:v>174.149</c:v>
                </c:pt>
                <c:pt idx="44704" formatCode="General">
                  <c:v>173.97399999999999</c:v>
                </c:pt>
                <c:pt idx="44705" formatCode="General">
                  <c:v>173.751</c:v>
                </c:pt>
                <c:pt idx="44706" formatCode="General">
                  <c:v>173.51499999999999</c:v>
                </c:pt>
                <c:pt idx="44707" formatCode="General">
                  <c:v>173.27199999999999</c:v>
                </c:pt>
                <c:pt idx="44708" formatCode="General">
                  <c:v>173</c:v>
                </c:pt>
                <c:pt idx="44709" formatCode="General">
                  <c:v>172.67</c:v>
                </c:pt>
                <c:pt idx="44710" formatCode="General">
                  <c:v>172.261</c:v>
                </c:pt>
                <c:pt idx="44711" formatCode="General">
                  <c:v>171.79400000000001</c:v>
                </c:pt>
                <c:pt idx="44712" formatCode="General">
                  <c:v>171.30199999999999</c:v>
                </c:pt>
                <c:pt idx="44713" formatCode="General">
                  <c:v>170.816</c:v>
                </c:pt>
                <c:pt idx="44714" formatCode="General">
                  <c:v>170.351</c:v>
                </c:pt>
                <c:pt idx="44715" formatCode="General">
                  <c:v>169.898</c:v>
                </c:pt>
                <c:pt idx="44716" formatCode="General">
                  <c:v>169.45500000000001</c:v>
                </c:pt>
                <c:pt idx="44717" formatCode="General">
                  <c:v>169.024</c:v>
                </c:pt>
                <c:pt idx="44718" formatCode="General">
                  <c:v>168.6</c:v>
                </c:pt>
                <c:pt idx="44719" formatCode="General">
                  <c:v>168.14699999999999</c:v>
                </c:pt>
                <c:pt idx="44720" formatCode="General">
                  <c:v>167.595</c:v>
                </c:pt>
                <c:pt idx="44721" formatCode="General">
                  <c:v>166.96700000000001</c:v>
                </c:pt>
                <c:pt idx="44722" formatCode="General">
                  <c:v>166.36500000000001</c:v>
                </c:pt>
                <c:pt idx="44723" formatCode="General">
                  <c:v>165.81800000000001</c:v>
                </c:pt>
                <c:pt idx="44724" formatCode="General">
                  <c:v>165.31899999999999</c:v>
                </c:pt>
                <c:pt idx="44725" formatCode="General">
                  <c:v>164.875</c:v>
                </c:pt>
                <c:pt idx="44726" formatCode="General">
                  <c:v>164.49100000000001</c:v>
                </c:pt>
                <c:pt idx="44727" formatCode="General">
                  <c:v>164.15799999999999</c:v>
                </c:pt>
                <c:pt idx="44728" formatCode="General">
                  <c:v>163.87200000000001</c:v>
                </c:pt>
                <c:pt idx="44729" formatCode="General">
                  <c:v>163.636</c:v>
                </c:pt>
                <c:pt idx="44730" formatCode="General">
                  <c:v>163.43799999999999</c:v>
                </c:pt>
                <c:pt idx="44731" formatCode="General">
                  <c:v>163.26400000000001</c:v>
                </c:pt>
                <c:pt idx="44732" formatCode="General">
                  <c:v>163.11600000000001</c:v>
                </c:pt>
                <c:pt idx="44733" formatCode="General">
                  <c:v>162.995</c:v>
                </c:pt>
                <c:pt idx="44734" formatCode="General">
                  <c:v>162.90299999999999</c:v>
                </c:pt>
                <c:pt idx="44735" formatCode="General">
                  <c:v>162.84</c:v>
                </c:pt>
                <c:pt idx="44736" formatCode="General">
                  <c:v>162.80199999999999</c:v>
                </c:pt>
                <c:pt idx="44737" formatCode="General">
                  <c:v>162.77799999999999</c:v>
                </c:pt>
                <c:pt idx="44738" formatCode="General">
                  <c:v>162.75200000000001</c:v>
                </c:pt>
                <c:pt idx="44739" formatCode="General">
                  <c:v>162.70599999999999</c:v>
                </c:pt>
                <c:pt idx="44740" formatCode="General">
                  <c:v>162.614</c:v>
                </c:pt>
                <c:pt idx="44741" formatCode="General">
                  <c:v>162.447</c:v>
                </c:pt>
                <c:pt idx="44742" formatCode="General">
                  <c:v>162.28</c:v>
                </c:pt>
                <c:pt idx="44743" formatCode="General">
                  <c:v>162.22900000000001</c:v>
                </c:pt>
                <c:pt idx="44744" formatCode="General">
                  <c:v>162.364</c:v>
                </c:pt>
                <c:pt idx="44745" formatCode="General">
                  <c:v>162.70099999999999</c:v>
                </c:pt>
                <c:pt idx="44746" formatCode="General">
                  <c:v>163.12899999999999</c:v>
                </c:pt>
                <c:pt idx="44747" formatCode="General">
                  <c:v>163.57599999999999</c:v>
                </c:pt>
                <c:pt idx="44748" formatCode="General">
                  <c:v>164.07900000000001</c:v>
                </c:pt>
                <c:pt idx="44749" formatCode="General">
                  <c:v>164.61600000000001</c:v>
                </c:pt>
                <c:pt idx="44750" formatCode="General">
                  <c:v>165.12799999999999</c:v>
                </c:pt>
                <c:pt idx="44751" formatCode="General">
                  <c:v>165.62100000000001</c:v>
                </c:pt>
                <c:pt idx="44752" formatCode="General">
                  <c:v>166.114</c:v>
                </c:pt>
                <c:pt idx="44753" formatCode="General">
                  <c:v>166.62899999999999</c:v>
                </c:pt>
                <c:pt idx="44754" formatCode="General">
                  <c:v>167.15299999999999</c:v>
                </c:pt>
                <c:pt idx="44755" formatCode="General">
                  <c:v>167.63499999999999</c:v>
                </c:pt>
                <c:pt idx="44756" formatCode="General">
                  <c:v>168.03299999999999</c:v>
                </c:pt>
                <c:pt idx="44757" formatCode="General">
                  <c:v>168.322</c:v>
                </c:pt>
                <c:pt idx="44758" formatCode="General">
                  <c:v>168.46199999999999</c:v>
                </c:pt>
                <c:pt idx="44759" formatCode="General">
                  <c:v>168.411</c:v>
                </c:pt>
                <c:pt idx="44760" formatCode="General">
                  <c:v>168.14</c:v>
                </c:pt>
                <c:pt idx="44761" formatCode="General">
                  <c:v>167.61099999999999</c:v>
                </c:pt>
                <c:pt idx="44762" formatCode="General">
                  <c:v>166.78800000000001</c:v>
                </c:pt>
                <c:pt idx="44763" formatCode="General">
                  <c:v>165.54300000000001</c:v>
                </c:pt>
                <c:pt idx="44764" formatCode="General">
                  <c:v>163.76300000000001</c:v>
                </c:pt>
                <c:pt idx="44765" formatCode="General">
                  <c:v>161.554</c:v>
                </c:pt>
                <c:pt idx="44766" formatCode="General">
                  <c:v>159.03100000000001</c:v>
                </c:pt>
                <c:pt idx="44767" formatCode="General">
                  <c:v>156.203</c:v>
                </c:pt>
                <c:pt idx="44768" formatCode="General">
                  <c:v>153.09100000000001</c:v>
                </c:pt>
                <c:pt idx="44769" formatCode="General">
                  <c:v>149.73099999999999</c:v>
                </c:pt>
                <c:pt idx="44770" formatCode="General">
                  <c:v>146.12100000000001</c:v>
                </c:pt>
                <c:pt idx="44771" formatCode="General">
                  <c:v>142.24299999999999</c:v>
                </c:pt>
                <c:pt idx="44772" formatCode="General">
                  <c:v>138.10300000000001</c:v>
                </c:pt>
                <c:pt idx="44773" formatCode="General">
                  <c:v>133.72300000000001</c:v>
                </c:pt>
                <c:pt idx="44774" formatCode="General">
                  <c:v>129.14099999999999</c:v>
                </c:pt>
                <c:pt idx="44775" formatCode="General">
                  <c:v>124.43600000000001</c:v>
                </c:pt>
                <c:pt idx="44776" formatCode="General">
                  <c:v>119.706</c:v>
                </c:pt>
                <c:pt idx="44777" formatCode="General">
                  <c:v>115.042</c:v>
                </c:pt>
                <c:pt idx="44778" formatCode="General">
                  <c:v>110.521</c:v>
                </c:pt>
                <c:pt idx="44779" formatCode="General">
                  <c:v>106.188</c:v>
                </c:pt>
                <c:pt idx="44780" formatCode="General">
                  <c:v>102.08199999999999</c:v>
                </c:pt>
                <c:pt idx="44781" formatCode="General">
                  <c:v>98.229600000000005</c:v>
                </c:pt>
                <c:pt idx="44782" formatCode="General">
                  <c:v>94.644499999999994</c:v>
                </c:pt>
                <c:pt idx="44783" formatCode="General">
                  <c:v>91.325900000000004</c:v>
                </c:pt>
                <c:pt idx="44784" formatCode="General">
                  <c:v>88.268900000000002</c:v>
                </c:pt>
                <c:pt idx="44785" formatCode="General">
                  <c:v>85.463399999999993</c:v>
                </c:pt>
                <c:pt idx="44786" formatCode="General">
                  <c:v>82.894599999999997</c:v>
                </c:pt>
                <c:pt idx="44787" formatCode="General">
                  <c:v>80.493200000000002</c:v>
                </c:pt>
                <c:pt idx="44788" formatCode="General">
                  <c:v>78.133300000000006</c:v>
                </c:pt>
                <c:pt idx="44789" formatCode="General">
                  <c:v>75.8172</c:v>
                </c:pt>
                <c:pt idx="44790" formatCode="General">
                  <c:v>73.635300000000001</c:v>
                </c:pt>
                <c:pt idx="44791" formatCode="General">
                  <c:v>71.585499999999996</c:v>
                </c:pt>
                <c:pt idx="44792" formatCode="General">
                  <c:v>69.632900000000006</c:v>
                </c:pt>
                <c:pt idx="44793" formatCode="General">
                  <c:v>67.757099999999994</c:v>
                </c:pt>
                <c:pt idx="44794" formatCode="General">
                  <c:v>65.948499999999996</c:v>
                </c:pt>
                <c:pt idx="44795" formatCode="General">
                  <c:v>64.204499999999996</c:v>
                </c:pt>
                <c:pt idx="44796" formatCode="General">
                  <c:v>62.508099999999999</c:v>
                </c:pt>
                <c:pt idx="44797" formatCode="General">
                  <c:v>60.836799999999997</c:v>
                </c:pt>
                <c:pt idx="44798" formatCode="General">
                  <c:v>59.205599999999997</c:v>
                </c:pt>
                <c:pt idx="44799" formatCode="General">
                  <c:v>57.641500000000001</c:v>
                </c:pt>
                <c:pt idx="44800" formatCode="General">
                  <c:v>56.165999999999997</c:v>
                </c:pt>
                <c:pt idx="44801" formatCode="General">
                  <c:v>54.812199999999997</c:v>
                </c:pt>
                <c:pt idx="44802" formatCode="General">
                  <c:v>53.609200000000001</c:v>
                </c:pt>
                <c:pt idx="44803" formatCode="General">
                  <c:v>52.542299999999997</c:v>
                </c:pt>
                <c:pt idx="44804" formatCode="General">
                  <c:v>51.556600000000003</c:v>
                </c:pt>
                <c:pt idx="44805" formatCode="General">
                  <c:v>50.5608</c:v>
                </c:pt>
                <c:pt idx="44806" formatCode="General">
                  <c:v>49.480400000000003</c:v>
                </c:pt>
                <c:pt idx="44807" formatCode="General">
                  <c:v>48.3003</c:v>
                </c:pt>
                <c:pt idx="44808" formatCode="General">
                  <c:v>47.015900000000002</c:v>
                </c:pt>
                <c:pt idx="44809" formatCode="General">
                  <c:v>45.627800000000001</c:v>
                </c:pt>
                <c:pt idx="44810" formatCode="General">
                  <c:v>44.049100000000003</c:v>
                </c:pt>
                <c:pt idx="44811" formatCode="General">
                  <c:v>42.1813</c:v>
                </c:pt>
                <c:pt idx="44812" formatCode="General">
                  <c:v>40.1083</c:v>
                </c:pt>
                <c:pt idx="44813" formatCode="General">
                  <c:v>37.930199999999999</c:v>
                </c:pt>
                <c:pt idx="44814" formatCode="General">
                  <c:v>35.653300000000002</c:v>
                </c:pt>
                <c:pt idx="44815" formatCode="General">
                  <c:v>33.286099999999998</c:v>
                </c:pt>
                <c:pt idx="44816" formatCode="General">
                  <c:v>30.841699999999999</c:v>
                </c:pt>
                <c:pt idx="44817" formatCode="General">
                  <c:v>28.318200000000001</c:v>
                </c:pt>
                <c:pt idx="44818" formatCode="General">
                  <c:v>25.712499999999999</c:v>
                </c:pt>
                <c:pt idx="44819" formatCode="General">
                  <c:v>23.035299999999999</c:v>
                </c:pt>
                <c:pt idx="44820" formatCode="General">
                  <c:v>20.292999999999999</c:v>
                </c:pt>
                <c:pt idx="44821" formatCode="General">
                  <c:v>17.483499999999999</c:v>
                </c:pt>
                <c:pt idx="44822" formatCode="General">
                  <c:v>14.6189</c:v>
                </c:pt>
                <c:pt idx="44823" formatCode="General">
                  <c:v>11.7249</c:v>
                </c:pt>
                <c:pt idx="44824" formatCode="General">
                  <c:v>8.7840100000000003</c:v>
                </c:pt>
                <c:pt idx="44825" formatCode="General">
                  <c:v>5.76837</c:v>
                </c:pt>
                <c:pt idx="44826" formatCode="General">
                  <c:v>2.6949999999999998</c:v>
                </c:pt>
                <c:pt idx="44827" formatCode="General">
                  <c:v>-0.41141800000000001</c:v>
                </c:pt>
                <c:pt idx="44828" formatCode="General">
                  <c:v>-3.5346799999999998</c:v>
                </c:pt>
                <c:pt idx="44829" formatCode="General">
                  <c:v>-6.6265200000000002</c:v>
                </c:pt>
                <c:pt idx="44830" formatCode="General">
                  <c:v>-9.6278600000000001</c:v>
                </c:pt>
                <c:pt idx="44831" formatCode="General">
                  <c:v>-12.5306</c:v>
                </c:pt>
                <c:pt idx="44832" formatCode="General">
                  <c:v>-15.3429</c:v>
                </c:pt>
                <c:pt idx="44833" formatCode="General">
                  <c:v>-18.063199999999998</c:v>
                </c:pt>
                <c:pt idx="44834" formatCode="General">
                  <c:v>-20.713799999999999</c:v>
                </c:pt>
                <c:pt idx="44835" formatCode="General">
                  <c:v>-23.346499999999999</c:v>
                </c:pt>
                <c:pt idx="44836" formatCode="General">
                  <c:v>-25.9499</c:v>
                </c:pt>
                <c:pt idx="44837" formatCode="General">
                  <c:v>-28.462499999999999</c:v>
                </c:pt>
                <c:pt idx="44838" formatCode="General">
                  <c:v>-30.883299999999998</c:v>
                </c:pt>
                <c:pt idx="44839" formatCode="General">
                  <c:v>-33.229900000000001</c:v>
                </c:pt>
                <c:pt idx="44840" formatCode="General">
                  <c:v>-35.497300000000003</c:v>
                </c:pt>
                <c:pt idx="44841" formatCode="General">
                  <c:v>-37.693600000000004</c:v>
                </c:pt>
                <c:pt idx="44842" formatCode="General">
                  <c:v>-39.8431</c:v>
                </c:pt>
                <c:pt idx="44843" formatCode="General">
                  <c:v>-41.972299999999997</c:v>
                </c:pt>
                <c:pt idx="44844" formatCode="General">
                  <c:v>-44.1036</c:v>
                </c:pt>
                <c:pt idx="44845" formatCode="General">
                  <c:v>-46.2318</c:v>
                </c:pt>
                <c:pt idx="44846" formatCode="General">
                  <c:v>-48.344999999999999</c:v>
                </c:pt>
                <c:pt idx="44847" formatCode="General">
                  <c:v>-50.4435</c:v>
                </c:pt>
                <c:pt idx="44848" formatCode="General">
                  <c:v>-52.537300000000002</c:v>
                </c:pt>
                <c:pt idx="44849" formatCode="General">
                  <c:v>-54.645200000000003</c:v>
                </c:pt>
                <c:pt idx="44850" formatCode="General">
                  <c:v>-56.768599999999999</c:v>
                </c:pt>
                <c:pt idx="44851" formatCode="General">
                  <c:v>-58.901899999999998</c:v>
                </c:pt>
                <c:pt idx="44852" formatCode="General">
                  <c:v>-61.046900000000001</c:v>
                </c:pt>
                <c:pt idx="44853" formatCode="General">
                  <c:v>-63.208300000000001</c:v>
                </c:pt>
                <c:pt idx="44854" formatCode="General">
                  <c:v>-65.395399999999995</c:v>
                </c:pt>
                <c:pt idx="44855" formatCode="General">
                  <c:v>-67.612200000000001</c:v>
                </c:pt>
                <c:pt idx="44856" formatCode="General">
                  <c:v>-69.854600000000005</c:v>
                </c:pt>
                <c:pt idx="44857" formatCode="General">
                  <c:v>-72.120999999999995</c:v>
                </c:pt>
                <c:pt idx="44858" formatCode="General">
                  <c:v>-74.413499999999999</c:v>
                </c:pt>
                <c:pt idx="44859" formatCode="General">
                  <c:v>-76.821799999999996</c:v>
                </c:pt>
                <c:pt idx="44860" formatCode="General">
                  <c:v>-79.390699999999995</c:v>
                </c:pt>
                <c:pt idx="44861" formatCode="General">
                  <c:v>-82.016400000000004</c:v>
                </c:pt>
                <c:pt idx="44862" formatCode="General">
                  <c:v>-84.625500000000002</c:v>
                </c:pt>
                <c:pt idx="44863" formatCode="General">
                  <c:v>-87.195899999999995</c:v>
                </c:pt>
                <c:pt idx="44864" formatCode="General">
                  <c:v>-89.710700000000003</c:v>
                </c:pt>
                <c:pt idx="44865" formatCode="General">
                  <c:v>-92.157399999999996</c:v>
                </c:pt>
                <c:pt idx="44866" formatCode="General">
                  <c:v>-94.528499999999994</c:v>
                </c:pt>
                <c:pt idx="44867" formatCode="General">
                  <c:v>-96.823599999999999</c:v>
                </c:pt>
                <c:pt idx="44868" formatCode="General">
                  <c:v>-99.052000000000007</c:v>
                </c:pt>
                <c:pt idx="44869" formatCode="General">
                  <c:v>-101.21</c:v>
                </c:pt>
                <c:pt idx="44870" formatCode="General">
                  <c:v>-103.279</c:v>
                </c:pt>
                <c:pt idx="44871" formatCode="General">
                  <c:v>-105.253</c:v>
                </c:pt>
                <c:pt idx="44872" formatCode="General">
                  <c:v>-107.13200000000001</c:v>
                </c:pt>
                <c:pt idx="44873" formatCode="General">
                  <c:v>-108.919</c:v>
                </c:pt>
                <c:pt idx="44874" formatCode="General">
                  <c:v>-110.61</c:v>
                </c:pt>
                <c:pt idx="44875" formatCode="General">
                  <c:v>-112.20399999999999</c:v>
                </c:pt>
                <c:pt idx="44876" formatCode="General">
                  <c:v>-113.72</c:v>
                </c:pt>
                <c:pt idx="44877" formatCode="General">
                  <c:v>-115.19199999999999</c:v>
                </c:pt>
                <c:pt idx="44878" formatCode="General">
                  <c:v>-116.64700000000001</c:v>
                </c:pt>
                <c:pt idx="44879" formatCode="General">
                  <c:v>-118.107</c:v>
                </c:pt>
                <c:pt idx="44880" formatCode="General">
                  <c:v>-119.59699999999999</c:v>
                </c:pt>
                <c:pt idx="44881" formatCode="General">
                  <c:v>-121.181</c:v>
                </c:pt>
                <c:pt idx="44882" formatCode="General">
                  <c:v>-122.941</c:v>
                </c:pt>
                <c:pt idx="44883" formatCode="General">
                  <c:v>-124.846</c:v>
                </c:pt>
                <c:pt idx="44884" formatCode="General">
                  <c:v>-126.80500000000001</c:v>
                </c:pt>
                <c:pt idx="44885" formatCode="General">
                  <c:v>-128.804</c:v>
                </c:pt>
                <c:pt idx="44886" formatCode="General">
                  <c:v>-130.84800000000001</c:v>
                </c:pt>
                <c:pt idx="44887" formatCode="General">
                  <c:v>-132.95099999999999</c:v>
                </c:pt>
                <c:pt idx="44888" formatCode="General">
                  <c:v>-135.11500000000001</c:v>
                </c:pt>
                <c:pt idx="44889" formatCode="General">
                  <c:v>-137.32499999999999</c:v>
                </c:pt>
                <c:pt idx="44890" formatCode="General">
                  <c:v>-139.572</c:v>
                </c:pt>
                <c:pt idx="44891" formatCode="General">
                  <c:v>-141.851</c:v>
                </c:pt>
                <c:pt idx="44892" formatCode="General">
                  <c:v>-144.125</c:v>
                </c:pt>
                <c:pt idx="44893" formatCode="General">
                  <c:v>-146.35</c:v>
                </c:pt>
                <c:pt idx="44894" formatCode="General">
                  <c:v>-148.512</c:v>
                </c:pt>
                <c:pt idx="44895" formatCode="General">
                  <c:v>-150.59299999999999</c:v>
                </c:pt>
                <c:pt idx="44896" formatCode="General">
                  <c:v>-152.572</c:v>
                </c:pt>
                <c:pt idx="44897" formatCode="General">
                  <c:v>-154.42400000000001</c:v>
                </c:pt>
                <c:pt idx="44898" formatCode="General">
                  <c:v>-156.12899999999999</c:v>
                </c:pt>
                <c:pt idx="44899" formatCode="General">
                  <c:v>-157.685</c:v>
                </c:pt>
                <c:pt idx="44900" formatCode="General">
                  <c:v>-159.09299999999999</c:v>
                </c:pt>
                <c:pt idx="44901" formatCode="General">
                  <c:v>-160.334</c:v>
                </c:pt>
                <c:pt idx="44902" formatCode="General">
                  <c:v>-161.381</c:v>
                </c:pt>
                <c:pt idx="44903" formatCode="General">
                  <c:v>-162.21299999999999</c:v>
                </c:pt>
                <c:pt idx="44904" formatCode="General">
                  <c:v>-162.85599999999999</c:v>
                </c:pt>
                <c:pt idx="44905" formatCode="General">
                  <c:v>-163.37</c:v>
                </c:pt>
                <c:pt idx="44906" formatCode="General">
                  <c:v>-163.83199999999999</c:v>
                </c:pt>
                <c:pt idx="44907" formatCode="General">
                  <c:v>-164.28100000000001</c:v>
                </c:pt>
                <c:pt idx="44908" formatCode="General">
                  <c:v>-164.65899999999999</c:v>
                </c:pt>
                <c:pt idx="44909" formatCode="General">
                  <c:v>-164.91800000000001</c:v>
                </c:pt>
                <c:pt idx="44910" formatCode="General">
                  <c:v>-165.04499999999999</c:v>
                </c:pt>
                <c:pt idx="44911" formatCode="General">
                  <c:v>-165.023</c:v>
                </c:pt>
                <c:pt idx="44912" formatCode="General">
                  <c:v>-164.83600000000001</c:v>
                </c:pt>
                <c:pt idx="44913" formatCode="General">
                  <c:v>-164.50299999999999</c:v>
                </c:pt>
                <c:pt idx="44914" formatCode="General">
                  <c:v>-164.053</c:v>
                </c:pt>
                <c:pt idx="44915" formatCode="General">
                  <c:v>-163.51300000000001</c:v>
                </c:pt>
                <c:pt idx="44916" formatCode="General">
                  <c:v>-162.92699999999999</c:v>
                </c:pt>
                <c:pt idx="44917" formatCode="General">
                  <c:v>-162.34399999999999</c:v>
                </c:pt>
                <c:pt idx="44918" formatCode="General">
                  <c:v>-161.79300000000001</c:v>
                </c:pt>
                <c:pt idx="44919" formatCode="General">
                  <c:v>-161.29499999999999</c:v>
                </c:pt>
                <c:pt idx="44920" formatCode="General">
                  <c:v>-160.86199999999999</c:v>
                </c:pt>
                <c:pt idx="44921" formatCode="General">
                  <c:v>-160.51</c:v>
                </c:pt>
                <c:pt idx="44922" formatCode="General">
                  <c:v>-160.25</c:v>
                </c:pt>
                <c:pt idx="44923" formatCode="General">
                  <c:v>-160.078</c:v>
                </c:pt>
                <c:pt idx="44924" formatCode="General">
                  <c:v>-159.97200000000001</c:v>
                </c:pt>
                <c:pt idx="44925" formatCode="General">
                  <c:v>-159.89400000000001</c:v>
                </c:pt>
                <c:pt idx="44926" formatCode="General">
                  <c:v>-159.81700000000001</c:v>
                </c:pt>
                <c:pt idx="44927" formatCode="General">
                  <c:v>-159.77799999999999</c:v>
                </c:pt>
                <c:pt idx="44928" formatCode="General">
                  <c:v>-159.84200000000001</c:v>
                </c:pt>
                <c:pt idx="44929" formatCode="General">
                  <c:v>-160.07</c:v>
                </c:pt>
                <c:pt idx="44930" formatCode="General">
                  <c:v>-160.435</c:v>
                </c:pt>
                <c:pt idx="44931" formatCode="General">
                  <c:v>-160.85300000000001</c:v>
                </c:pt>
                <c:pt idx="44932" formatCode="General">
                  <c:v>-161.28899999999999</c:v>
                </c:pt>
                <c:pt idx="44933" formatCode="General">
                  <c:v>-161.73099999999999</c:v>
                </c:pt>
                <c:pt idx="44934" formatCode="General">
                  <c:v>-162.172</c:v>
                </c:pt>
                <c:pt idx="44935" formatCode="General">
                  <c:v>-162.61199999999999</c:v>
                </c:pt>
                <c:pt idx="44936" formatCode="General">
                  <c:v>-163.054</c:v>
                </c:pt>
                <c:pt idx="44937" formatCode="General">
                  <c:v>-163.488</c:v>
                </c:pt>
                <c:pt idx="44938" formatCode="General">
                  <c:v>-163.887</c:v>
                </c:pt>
                <c:pt idx="44939" formatCode="General">
                  <c:v>-164.23500000000001</c:v>
                </c:pt>
                <c:pt idx="44940" formatCode="General">
                  <c:v>-164.524</c:v>
                </c:pt>
                <c:pt idx="44941" formatCode="General">
                  <c:v>-164.75899999999999</c:v>
                </c:pt>
                <c:pt idx="44942" formatCode="General">
                  <c:v>-164.93799999999999</c:v>
                </c:pt>
                <c:pt idx="44943" formatCode="General">
                  <c:v>-165.04499999999999</c:v>
                </c:pt>
                <c:pt idx="44944" formatCode="General">
                  <c:v>-165.05799999999999</c:v>
                </c:pt>
                <c:pt idx="44945" formatCode="General">
                  <c:v>-164.959</c:v>
                </c:pt>
                <c:pt idx="44946" formatCode="General">
                  <c:v>-164.74299999999999</c:v>
                </c:pt>
                <c:pt idx="44947" formatCode="General">
                  <c:v>-164.41300000000001</c:v>
                </c:pt>
                <c:pt idx="44948" formatCode="General">
                  <c:v>-163.977</c:v>
                </c:pt>
                <c:pt idx="44949" formatCode="General">
                  <c:v>-163.42699999999999</c:v>
                </c:pt>
                <c:pt idx="44950" formatCode="General">
                  <c:v>-162.749</c:v>
                </c:pt>
                <c:pt idx="44951" formatCode="General">
                  <c:v>-161.93899999999999</c:v>
                </c:pt>
                <c:pt idx="44952" formatCode="General">
                  <c:v>-161.006</c:v>
                </c:pt>
                <c:pt idx="44953" formatCode="General">
                  <c:v>-159.983</c:v>
                </c:pt>
                <c:pt idx="44954" formatCode="General">
                  <c:v>-158.89599999999999</c:v>
                </c:pt>
                <c:pt idx="44955" formatCode="General">
                  <c:v>-157.727</c:v>
                </c:pt>
                <c:pt idx="44956" formatCode="General">
                  <c:v>-156.48699999999999</c:v>
                </c:pt>
                <c:pt idx="44957" formatCode="General">
                  <c:v>-155.22300000000001</c:v>
                </c:pt>
                <c:pt idx="44958" formatCode="General">
                  <c:v>-154.03100000000001</c:v>
                </c:pt>
                <c:pt idx="44959" formatCode="General">
                  <c:v>-152.994</c:v>
                </c:pt>
                <c:pt idx="44960" formatCode="General">
                  <c:v>-152.03200000000001</c:v>
                </c:pt>
                <c:pt idx="44961" formatCode="General">
                  <c:v>-151.041</c:v>
                </c:pt>
                <c:pt idx="44962" formatCode="General">
                  <c:v>-149.976</c:v>
                </c:pt>
                <c:pt idx="44963" formatCode="General">
                  <c:v>-148.81899999999999</c:v>
                </c:pt>
                <c:pt idx="44964" formatCode="General">
                  <c:v>-147.577</c:v>
                </c:pt>
                <c:pt idx="44965" formatCode="General">
                  <c:v>-146.238</c:v>
                </c:pt>
                <c:pt idx="44966" formatCode="General">
                  <c:v>-144.786</c:v>
                </c:pt>
                <c:pt idx="44967" formatCode="General">
                  <c:v>-143.24</c:v>
                </c:pt>
                <c:pt idx="44968" formatCode="General">
                  <c:v>-141.62700000000001</c:v>
                </c:pt>
                <c:pt idx="44969" formatCode="General">
                  <c:v>-139.97399999999999</c:v>
                </c:pt>
                <c:pt idx="44970" formatCode="General">
                  <c:v>-138.30600000000001</c:v>
                </c:pt>
                <c:pt idx="44971" formatCode="General">
                  <c:v>-136.63399999999999</c:v>
                </c:pt>
                <c:pt idx="44972" formatCode="General">
                  <c:v>-134.958</c:v>
                </c:pt>
                <c:pt idx="44973" formatCode="General">
                  <c:v>-133.27500000000001</c:v>
                </c:pt>
                <c:pt idx="44974" formatCode="General">
                  <c:v>-131.59</c:v>
                </c:pt>
                <c:pt idx="44975" formatCode="General">
                  <c:v>-129.905</c:v>
                </c:pt>
                <c:pt idx="44976" formatCode="General">
                  <c:v>-128.22300000000001</c:v>
                </c:pt>
                <c:pt idx="44977" formatCode="General">
                  <c:v>-126.526</c:v>
                </c:pt>
                <c:pt idx="44978" formatCode="General">
                  <c:v>-124.792</c:v>
                </c:pt>
                <c:pt idx="44979" formatCode="General">
                  <c:v>-122.977</c:v>
                </c:pt>
                <c:pt idx="44980" formatCode="General">
                  <c:v>-121.05200000000001</c:v>
                </c:pt>
                <c:pt idx="44981" formatCode="General">
                  <c:v>-119.04600000000001</c:v>
                </c:pt>
                <c:pt idx="44982" formatCode="General">
                  <c:v>-116.97</c:v>
                </c:pt>
                <c:pt idx="44983" formatCode="General">
                  <c:v>-114.804</c:v>
                </c:pt>
                <c:pt idx="44984" formatCode="General">
                  <c:v>-112.569</c:v>
                </c:pt>
                <c:pt idx="44985" formatCode="General">
                  <c:v>-110.309</c:v>
                </c:pt>
                <c:pt idx="44986" formatCode="General">
                  <c:v>-108.042</c:v>
                </c:pt>
                <c:pt idx="44987" formatCode="General">
                  <c:v>-105.785</c:v>
                </c:pt>
                <c:pt idx="44988" formatCode="General">
                  <c:v>-103.55500000000001</c:v>
                </c:pt>
                <c:pt idx="44989" formatCode="General">
                  <c:v>-101.407</c:v>
                </c:pt>
                <c:pt idx="44990" formatCode="General">
                  <c:v>-99.427400000000006</c:v>
                </c:pt>
                <c:pt idx="44991" formatCode="General">
                  <c:v>-97.610900000000001</c:v>
                </c:pt>
                <c:pt idx="44992" formatCode="General">
                  <c:v>-95.887799999999999</c:v>
                </c:pt>
                <c:pt idx="44993" formatCode="General">
                  <c:v>-94.266599999999997</c:v>
                </c:pt>
                <c:pt idx="44994" formatCode="General">
                  <c:v>-92.765299999999996</c:v>
                </c:pt>
                <c:pt idx="44995" formatCode="General">
                  <c:v>-91.357600000000005</c:v>
                </c:pt>
                <c:pt idx="44996" formatCode="General">
                  <c:v>-89.973799999999997</c:v>
                </c:pt>
                <c:pt idx="44997" formatCode="General">
                  <c:v>-88.518799999999999</c:v>
                </c:pt>
                <c:pt idx="44998" formatCode="General">
                  <c:v>-87.058300000000003</c:v>
                </c:pt>
                <c:pt idx="44999" formatCode="General">
                  <c:v>-85.718599999999995</c:v>
                </c:pt>
                <c:pt idx="45000" formatCode="General">
                  <c:v>-84.396699999999996</c:v>
                </c:pt>
                <c:pt idx="45001" formatCode="General">
                  <c:v>-82.962999999999994</c:v>
                </c:pt>
                <c:pt idx="45002" formatCode="General">
                  <c:v>-81.406899999999993</c:v>
                </c:pt>
                <c:pt idx="45003" formatCode="General">
                  <c:v>-79.724800000000002</c:v>
                </c:pt>
                <c:pt idx="45004" formatCode="General">
                  <c:v>-77.914500000000004</c:v>
                </c:pt>
                <c:pt idx="45005" formatCode="General">
                  <c:v>-75.963200000000001</c:v>
                </c:pt>
                <c:pt idx="45006" formatCode="General">
                  <c:v>-73.857900000000001</c:v>
                </c:pt>
                <c:pt idx="45007" formatCode="General">
                  <c:v>-71.595600000000005</c:v>
                </c:pt>
                <c:pt idx="45008" formatCode="General">
                  <c:v>-69.190299999999993</c:v>
                </c:pt>
                <c:pt idx="45009" formatCode="General">
                  <c:v>-66.681600000000003</c:v>
                </c:pt>
                <c:pt idx="45010" formatCode="General">
                  <c:v>-64.100099999999998</c:v>
                </c:pt>
                <c:pt idx="45011" formatCode="General">
                  <c:v>-61.4574</c:v>
                </c:pt>
                <c:pt idx="45012" formatCode="General">
                  <c:v>-58.748100000000001</c:v>
                </c:pt>
                <c:pt idx="45013" formatCode="General">
                  <c:v>-55.963299999999997</c:v>
                </c:pt>
                <c:pt idx="45014" formatCode="General">
                  <c:v>-53.116300000000003</c:v>
                </c:pt>
                <c:pt idx="45015" formatCode="General">
                  <c:v>-50.226300000000002</c:v>
                </c:pt>
                <c:pt idx="45016" formatCode="General">
                  <c:v>-47.309699999999999</c:v>
                </c:pt>
                <c:pt idx="45017" formatCode="General">
                  <c:v>-44.387900000000002</c:v>
                </c:pt>
                <c:pt idx="45018" formatCode="General">
                  <c:v>-41.482999999999997</c:v>
                </c:pt>
                <c:pt idx="45019" formatCode="General">
                  <c:v>-38.636499999999998</c:v>
                </c:pt>
                <c:pt idx="45020" formatCode="General">
                  <c:v>-35.903599999999997</c:v>
                </c:pt>
                <c:pt idx="45021" formatCode="General">
                  <c:v>-33.378900000000002</c:v>
                </c:pt>
                <c:pt idx="45022" formatCode="General">
                  <c:v>-31.102799999999998</c:v>
                </c:pt>
                <c:pt idx="45023" formatCode="General">
                  <c:v>-28.987500000000001</c:v>
                </c:pt>
                <c:pt idx="45024" formatCode="General">
                  <c:v>-26.979900000000001</c:v>
                </c:pt>
                <c:pt idx="45025" formatCode="General">
                  <c:v>-25.079899999999999</c:v>
                </c:pt>
                <c:pt idx="45026" formatCode="General">
                  <c:v>-23.243099999999998</c:v>
                </c:pt>
                <c:pt idx="45027" formatCode="General">
                  <c:v>-21.407</c:v>
                </c:pt>
                <c:pt idx="45028" formatCode="General">
                  <c:v>-19.508600000000001</c:v>
                </c:pt>
                <c:pt idx="45029" formatCode="General">
                  <c:v>-17.5748</c:v>
                </c:pt>
                <c:pt idx="45030" formatCode="General">
                  <c:v>-15.745900000000001</c:v>
                </c:pt>
                <c:pt idx="45031" formatCode="General">
                  <c:v>-14.032299999999999</c:v>
                </c:pt>
                <c:pt idx="45032" formatCode="General">
                  <c:v>-12.345700000000001</c:v>
                </c:pt>
                <c:pt idx="45033" formatCode="General">
                  <c:v>-10.672800000000001</c:v>
                </c:pt>
                <c:pt idx="45034" formatCode="General">
                  <c:v>-9.02379</c:v>
                </c:pt>
                <c:pt idx="45035" formatCode="General">
                  <c:v>-7.3940200000000003</c:v>
                </c:pt>
                <c:pt idx="45036" formatCode="General">
                  <c:v>-5.7831900000000003</c:v>
                </c:pt>
                <c:pt idx="45037" formatCode="General">
                  <c:v>-4.1928900000000002</c:v>
                </c:pt>
                <c:pt idx="45038" formatCode="General">
                  <c:v>-2.5923699999999998</c:v>
                </c:pt>
                <c:pt idx="45039" formatCode="General">
                  <c:v>-0.93978700000000004</c:v>
                </c:pt>
                <c:pt idx="45040" formatCode="General">
                  <c:v>0.796238</c:v>
                </c:pt>
                <c:pt idx="45041" formatCode="General">
                  <c:v>2.64432</c:v>
                </c:pt>
                <c:pt idx="45042" formatCode="General">
                  <c:v>4.6252500000000003</c:v>
                </c:pt>
                <c:pt idx="45043" formatCode="General">
                  <c:v>6.7316399999999996</c:v>
                </c:pt>
                <c:pt idx="45044" formatCode="General">
                  <c:v>8.9233700000000002</c:v>
                </c:pt>
                <c:pt idx="45045" formatCode="General">
                  <c:v>11.191700000000001</c:v>
                </c:pt>
                <c:pt idx="45046" formatCode="General">
                  <c:v>13.5495</c:v>
                </c:pt>
                <c:pt idx="45047" formatCode="General">
                  <c:v>15.978199999999999</c:v>
                </c:pt>
                <c:pt idx="45048" formatCode="General">
                  <c:v>18.442699999999999</c:v>
                </c:pt>
                <c:pt idx="45049" formatCode="General">
                  <c:v>20.907800000000002</c:v>
                </c:pt>
                <c:pt idx="45050" formatCode="General">
                  <c:v>23.4087</c:v>
                </c:pt>
                <c:pt idx="45051" formatCode="General">
                  <c:v>26.034400000000002</c:v>
                </c:pt>
                <c:pt idx="45052" formatCode="General">
                  <c:v>28.683299999999999</c:v>
                </c:pt>
                <c:pt idx="45053" formatCode="General">
                  <c:v>31.200199999999999</c:v>
                </c:pt>
                <c:pt idx="45054" formatCode="General">
                  <c:v>33.656100000000002</c:v>
                </c:pt>
                <c:pt idx="45055" formatCode="General">
                  <c:v>36.133400000000002</c:v>
                </c:pt>
                <c:pt idx="45056" formatCode="General">
                  <c:v>38.607199999999999</c:v>
                </c:pt>
                <c:pt idx="45057" formatCode="General">
                  <c:v>41.061300000000003</c:v>
                </c:pt>
                <c:pt idx="45058" formatCode="General">
                  <c:v>43.497300000000003</c:v>
                </c:pt>
                <c:pt idx="45059" formatCode="General">
                  <c:v>45.914200000000001</c:v>
                </c:pt>
                <c:pt idx="45060" formatCode="General">
                  <c:v>48.310499999999998</c:v>
                </c:pt>
                <c:pt idx="45061" formatCode="General">
                  <c:v>50.6907</c:v>
                </c:pt>
                <c:pt idx="45062" formatCode="General">
                  <c:v>53.054900000000004</c:v>
                </c:pt>
                <c:pt idx="45063" formatCode="General">
                  <c:v>55.392899999999997</c:v>
                </c:pt>
                <c:pt idx="45064" formatCode="General">
                  <c:v>57.700899999999997</c:v>
                </c:pt>
                <c:pt idx="45065" formatCode="General">
                  <c:v>59.981900000000003</c:v>
                </c:pt>
                <c:pt idx="45066" formatCode="General">
                  <c:v>62.238500000000002</c:v>
                </c:pt>
                <c:pt idx="45067" formatCode="General">
                  <c:v>64.469899999999996</c:v>
                </c:pt>
                <c:pt idx="45068" formatCode="General">
                  <c:v>66.655199999999994</c:v>
                </c:pt>
                <c:pt idx="45069" formatCode="General">
                  <c:v>68.778099999999995</c:v>
                </c:pt>
                <c:pt idx="45070" formatCode="General">
                  <c:v>70.843199999999996</c:v>
                </c:pt>
                <c:pt idx="45071" formatCode="General">
                  <c:v>72.826999999999998</c:v>
                </c:pt>
                <c:pt idx="45072" formatCode="General">
                  <c:v>74.694699999999997</c:v>
                </c:pt>
                <c:pt idx="45073" formatCode="General">
                  <c:v>76.425799999999995</c:v>
                </c:pt>
                <c:pt idx="45074" formatCode="General">
                  <c:v>78.009200000000007</c:v>
                </c:pt>
                <c:pt idx="45075" formatCode="General">
                  <c:v>79.447999999999993</c:v>
                </c:pt>
                <c:pt idx="45076" formatCode="General">
                  <c:v>80.752700000000004</c:v>
                </c:pt>
                <c:pt idx="45077" formatCode="General">
                  <c:v>81.940600000000003</c:v>
                </c:pt>
                <c:pt idx="45078" formatCode="General">
                  <c:v>83.037099999999995</c:v>
                </c:pt>
                <c:pt idx="45079" formatCode="General">
                  <c:v>84.068899999999999</c:v>
                </c:pt>
                <c:pt idx="45080" formatCode="General">
                  <c:v>85.074299999999994</c:v>
                </c:pt>
                <c:pt idx="45081" formatCode="General">
                  <c:v>86.087100000000007</c:v>
                </c:pt>
                <c:pt idx="45082" formatCode="General">
                  <c:v>87.114599999999996</c:v>
                </c:pt>
                <c:pt idx="45083" formatCode="General">
                  <c:v>88.1203</c:v>
                </c:pt>
                <c:pt idx="45084" formatCode="General">
                  <c:v>89.034999999999997</c:v>
                </c:pt>
                <c:pt idx="45085" formatCode="General">
                  <c:v>89.894199999999998</c:v>
                </c:pt>
                <c:pt idx="45086" formatCode="General">
                  <c:v>90.787499999999994</c:v>
                </c:pt>
                <c:pt idx="45087" formatCode="General">
                  <c:v>91.734499999999997</c:v>
                </c:pt>
                <c:pt idx="45088" formatCode="General">
                  <c:v>92.740499999999997</c:v>
                </c:pt>
                <c:pt idx="45089" formatCode="General">
                  <c:v>93.832499999999996</c:v>
                </c:pt>
                <c:pt idx="45090" formatCode="General">
                  <c:v>95.032200000000003</c:v>
                </c:pt>
                <c:pt idx="45091" formatCode="General">
                  <c:v>96.344899999999996</c:v>
                </c:pt>
                <c:pt idx="45092" formatCode="General">
                  <c:v>97.750399999999999</c:v>
                </c:pt>
                <c:pt idx="45093" formatCode="General">
                  <c:v>99.220799999999997</c:v>
                </c:pt>
                <c:pt idx="45094" formatCode="General">
                  <c:v>100.75</c:v>
                </c:pt>
                <c:pt idx="45095" formatCode="General">
                  <c:v>102.337</c:v>
                </c:pt>
                <c:pt idx="45096" formatCode="General">
                  <c:v>103.97799999999999</c:v>
                </c:pt>
                <c:pt idx="45097" formatCode="General">
                  <c:v>105.669</c:v>
                </c:pt>
                <c:pt idx="45098" formatCode="General">
                  <c:v>107.4</c:v>
                </c:pt>
                <c:pt idx="45099" formatCode="General">
                  <c:v>109.15900000000001</c:v>
                </c:pt>
                <c:pt idx="45100" formatCode="General">
                  <c:v>110.93899999999999</c:v>
                </c:pt>
                <c:pt idx="45101" formatCode="General">
                  <c:v>112.72499999999999</c:v>
                </c:pt>
                <c:pt idx="45102" formatCode="General">
                  <c:v>114.502</c:v>
                </c:pt>
                <c:pt idx="45103" formatCode="General">
                  <c:v>116.25700000000001</c:v>
                </c:pt>
                <c:pt idx="45104" formatCode="General">
                  <c:v>117.997</c:v>
                </c:pt>
                <c:pt idx="45105" formatCode="General">
                  <c:v>119.739</c:v>
                </c:pt>
                <c:pt idx="45106" formatCode="General">
                  <c:v>121.486</c:v>
                </c:pt>
                <c:pt idx="45107" formatCode="General">
                  <c:v>123.22799999999999</c:v>
                </c:pt>
                <c:pt idx="45108" formatCode="General">
                  <c:v>124.944</c:v>
                </c:pt>
                <c:pt idx="45109" formatCode="General">
                  <c:v>126.61499999999999</c:v>
                </c:pt>
                <c:pt idx="45110" formatCode="General">
                  <c:v>128.23400000000001</c:v>
                </c:pt>
                <c:pt idx="45111" formatCode="General">
                  <c:v>129.76300000000001</c:v>
                </c:pt>
                <c:pt idx="45112" formatCode="General">
                  <c:v>131.13800000000001</c:v>
                </c:pt>
                <c:pt idx="45113" formatCode="General">
                  <c:v>132.39400000000001</c:v>
                </c:pt>
                <c:pt idx="45114" formatCode="General">
                  <c:v>133.601</c:v>
                </c:pt>
                <c:pt idx="45115" formatCode="General">
                  <c:v>134.761</c:v>
                </c:pt>
                <c:pt idx="45116" formatCode="General">
                  <c:v>135.87899999999999</c:v>
                </c:pt>
                <c:pt idx="45117" formatCode="General">
                  <c:v>136.98400000000001</c:v>
                </c:pt>
                <c:pt idx="45118" formatCode="General">
                  <c:v>138.08699999999999</c:v>
                </c:pt>
                <c:pt idx="45119" formatCode="General">
                  <c:v>139.18</c:v>
                </c:pt>
                <c:pt idx="45120" formatCode="General">
                  <c:v>140.24600000000001</c:v>
                </c:pt>
                <c:pt idx="45121" formatCode="General">
                  <c:v>141.26900000000001</c:v>
                </c:pt>
                <c:pt idx="45122" formatCode="General">
                  <c:v>142.233</c:v>
                </c:pt>
                <c:pt idx="45123" formatCode="General">
                  <c:v>143.12700000000001</c:v>
                </c:pt>
                <c:pt idx="45124" formatCode="General">
                  <c:v>143.95599999999999</c:v>
                </c:pt>
                <c:pt idx="45125" formatCode="General">
                  <c:v>144.74100000000001</c:v>
                </c:pt>
                <c:pt idx="45126" formatCode="General">
                  <c:v>145.50700000000001</c:v>
                </c:pt>
                <c:pt idx="45127" formatCode="General">
                  <c:v>146.249</c:v>
                </c:pt>
                <c:pt idx="45128" formatCode="General">
                  <c:v>146.959</c:v>
                </c:pt>
                <c:pt idx="45129" formatCode="General">
                  <c:v>147.63300000000001</c:v>
                </c:pt>
                <c:pt idx="45130" formatCode="General">
                  <c:v>148.273</c:v>
                </c:pt>
                <c:pt idx="45131" formatCode="General">
                  <c:v>148.886</c:v>
                </c:pt>
                <c:pt idx="45132" formatCode="General">
                  <c:v>149.47300000000001</c:v>
                </c:pt>
                <c:pt idx="45133" formatCode="General">
                  <c:v>150.029</c:v>
                </c:pt>
                <c:pt idx="45134" formatCode="General">
                  <c:v>150.572</c:v>
                </c:pt>
                <c:pt idx="45135" formatCode="General">
                  <c:v>151.125</c:v>
                </c:pt>
                <c:pt idx="45136" formatCode="General">
                  <c:v>151.69300000000001</c:v>
                </c:pt>
                <c:pt idx="45137" formatCode="General">
                  <c:v>152.274</c:v>
                </c:pt>
                <c:pt idx="45138" formatCode="General">
                  <c:v>152.86000000000001</c:v>
                </c:pt>
                <c:pt idx="45139" formatCode="General">
                  <c:v>153.43899999999999</c:v>
                </c:pt>
                <c:pt idx="45140" formatCode="General">
                  <c:v>153.99700000000001</c:v>
                </c:pt>
                <c:pt idx="45141" formatCode="General">
                  <c:v>154.52799999999999</c:v>
                </c:pt>
                <c:pt idx="45142" formatCode="General">
                  <c:v>155.02099999999999</c:v>
                </c:pt>
                <c:pt idx="45143" formatCode="General">
                  <c:v>155.45400000000001</c:v>
                </c:pt>
                <c:pt idx="45144" formatCode="General">
                  <c:v>155.779</c:v>
                </c:pt>
                <c:pt idx="45145" formatCode="General">
                  <c:v>155.929</c:v>
                </c:pt>
                <c:pt idx="45146" formatCode="General">
                  <c:v>155.95099999999999</c:v>
                </c:pt>
                <c:pt idx="45147" formatCode="General">
                  <c:v>155.94200000000001</c:v>
                </c:pt>
                <c:pt idx="45148" formatCode="General">
                  <c:v>155.916</c:v>
                </c:pt>
                <c:pt idx="45149" formatCode="General">
                  <c:v>155.85499999999999</c:v>
                </c:pt>
                <c:pt idx="45150" formatCode="General">
                  <c:v>155.75</c:v>
                </c:pt>
                <c:pt idx="45151" formatCode="General">
                  <c:v>155.60300000000001</c:v>
                </c:pt>
                <c:pt idx="45152" formatCode="General">
                  <c:v>155.43100000000001</c:v>
                </c:pt>
                <c:pt idx="45153" formatCode="General">
                  <c:v>155.22999999999999</c:v>
                </c:pt>
                <c:pt idx="45154" formatCode="General">
                  <c:v>154.98599999999999</c:v>
                </c:pt>
                <c:pt idx="45155" formatCode="General">
                  <c:v>154.71100000000001</c:v>
                </c:pt>
                <c:pt idx="45156" formatCode="General">
                  <c:v>154.41499999999999</c:v>
                </c:pt>
                <c:pt idx="45157" formatCode="General">
                  <c:v>154.096</c:v>
                </c:pt>
                <c:pt idx="45158" formatCode="General">
                  <c:v>153.74199999999999</c:v>
                </c:pt>
                <c:pt idx="45159" formatCode="General">
                  <c:v>153.33699999999999</c:v>
                </c:pt>
                <c:pt idx="45160" formatCode="General">
                  <c:v>152.88300000000001</c:v>
                </c:pt>
                <c:pt idx="45161" formatCode="General">
                  <c:v>152.392</c:v>
                </c:pt>
                <c:pt idx="45162" formatCode="General">
                  <c:v>151.88300000000001</c:v>
                </c:pt>
                <c:pt idx="45163" formatCode="General">
                  <c:v>151.374</c:v>
                </c:pt>
                <c:pt idx="45164" formatCode="General">
                  <c:v>150.86000000000001</c:v>
                </c:pt>
                <c:pt idx="45165" formatCode="General">
                  <c:v>150.35</c:v>
                </c:pt>
                <c:pt idx="45166" formatCode="General">
                  <c:v>149.858</c:v>
                </c:pt>
                <c:pt idx="45167" formatCode="General">
                  <c:v>149.386</c:v>
                </c:pt>
                <c:pt idx="45168" formatCode="General">
                  <c:v>148.929</c:v>
                </c:pt>
                <c:pt idx="45169" formatCode="General">
                  <c:v>148.49199999999999</c:v>
                </c:pt>
                <c:pt idx="45170" formatCode="General">
                  <c:v>148.07300000000001</c:v>
                </c:pt>
                <c:pt idx="45171" formatCode="General">
                  <c:v>147.655</c:v>
                </c:pt>
                <c:pt idx="45172" formatCode="General">
                  <c:v>147.22200000000001</c:v>
                </c:pt>
                <c:pt idx="45173" formatCode="General">
                  <c:v>146.76</c:v>
                </c:pt>
                <c:pt idx="45174" formatCode="General">
                  <c:v>146.255</c:v>
                </c:pt>
                <c:pt idx="45175" formatCode="General">
                  <c:v>145.67699999999999</c:v>
                </c:pt>
                <c:pt idx="45176" formatCode="General">
                  <c:v>144.959</c:v>
                </c:pt>
                <c:pt idx="45177" formatCode="General">
                  <c:v>144.084</c:v>
                </c:pt>
                <c:pt idx="45178" formatCode="General">
                  <c:v>143.142</c:v>
                </c:pt>
                <c:pt idx="45179" formatCode="General">
                  <c:v>142.18600000000001</c:v>
                </c:pt>
                <c:pt idx="45180" formatCode="General">
                  <c:v>141.21600000000001</c:v>
                </c:pt>
                <c:pt idx="45181" formatCode="General">
                  <c:v>140.22</c:v>
                </c:pt>
                <c:pt idx="45182" formatCode="General">
                  <c:v>139.18199999999999</c:v>
                </c:pt>
                <c:pt idx="45183" formatCode="General">
                  <c:v>138.09200000000001</c:v>
                </c:pt>
                <c:pt idx="45184" formatCode="General">
                  <c:v>136.952</c:v>
                </c:pt>
                <c:pt idx="45185" formatCode="General">
                  <c:v>135.779</c:v>
                </c:pt>
                <c:pt idx="45186" formatCode="General">
                  <c:v>134.56899999999999</c:v>
                </c:pt>
                <c:pt idx="45187" formatCode="General">
                  <c:v>133.30799999999999</c:v>
                </c:pt>
                <c:pt idx="45188" formatCode="General">
                  <c:v>132.00399999999999</c:v>
                </c:pt>
                <c:pt idx="45189" formatCode="General">
                  <c:v>130.66999999999999</c:v>
                </c:pt>
                <c:pt idx="45190" formatCode="General">
                  <c:v>129.30500000000001</c:v>
                </c:pt>
                <c:pt idx="45191" formatCode="General">
                  <c:v>127.91200000000001</c:v>
                </c:pt>
                <c:pt idx="45192" formatCode="General">
                  <c:v>126.499</c:v>
                </c:pt>
                <c:pt idx="45193" formatCode="General">
                  <c:v>125.081</c:v>
                </c:pt>
                <c:pt idx="45194" formatCode="General">
                  <c:v>123.675</c:v>
                </c:pt>
                <c:pt idx="45195" formatCode="General">
                  <c:v>122.29300000000001</c:v>
                </c:pt>
                <c:pt idx="45196" formatCode="General">
                  <c:v>120.953</c:v>
                </c:pt>
                <c:pt idx="45197" formatCode="General">
                  <c:v>119.697</c:v>
                </c:pt>
                <c:pt idx="45198" formatCode="General">
                  <c:v>118.545</c:v>
                </c:pt>
                <c:pt idx="45199" formatCode="General">
                  <c:v>117.483</c:v>
                </c:pt>
                <c:pt idx="45200" formatCode="General">
                  <c:v>116.496</c:v>
                </c:pt>
                <c:pt idx="45201" formatCode="General">
                  <c:v>115.57599999999999</c:v>
                </c:pt>
                <c:pt idx="45202" formatCode="General">
                  <c:v>114.72499999999999</c:v>
                </c:pt>
                <c:pt idx="45203" formatCode="General">
                  <c:v>113.941</c:v>
                </c:pt>
                <c:pt idx="45204" formatCode="General">
                  <c:v>113.20399999999999</c:v>
                </c:pt>
                <c:pt idx="45205" formatCode="General">
                  <c:v>112.462</c:v>
                </c:pt>
                <c:pt idx="45206" formatCode="General">
                  <c:v>111.652</c:v>
                </c:pt>
                <c:pt idx="45207" formatCode="General">
                  <c:v>110.7</c:v>
                </c:pt>
                <c:pt idx="45208" formatCode="General">
                  <c:v>109.55200000000001</c:v>
                </c:pt>
                <c:pt idx="45209" formatCode="General">
                  <c:v>108.253</c:v>
                </c:pt>
                <c:pt idx="45210" formatCode="General">
                  <c:v>106.848</c:v>
                </c:pt>
                <c:pt idx="45211" formatCode="General">
                  <c:v>105.325</c:v>
                </c:pt>
                <c:pt idx="45212" formatCode="General">
                  <c:v>103.68300000000001</c:v>
                </c:pt>
                <c:pt idx="45213" formatCode="General">
                  <c:v>101.935</c:v>
                </c:pt>
                <c:pt idx="45214" formatCode="General">
                  <c:v>100.09099999999999</c:v>
                </c:pt>
                <c:pt idx="45215" formatCode="General">
                  <c:v>98.156499999999994</c:v>
                </c:pt>
                <c:pt idx="45216" formatCode="General">
                  <c:v>96.141900000000007</c:v>
                </c:pt>
                <c:pt idx="45217" formatCode="General">
                  <c:v>94.061199999999999</c:v>
                </c:pt>
                <c:pt idx="45218" formatCode="General">
                  <c:v>91.932299999999998</c:v>
                </c:pt>
                <c:pt idx="45219" formatCode="General">
                  <c:v>89.768299999999996</c:v>
                </c:pt>
                <c:pt idx="45220" formatCode="General">
                  <c:v>87.577399999999997</c:v>
                </c:pt>
                <c:pt idx="45221" formatCode="General">
                  <c:v>85.361900000000006</c:v>
                </c:pt>
                <c:pt idx="45222" formatCode="General">
                  <c:v>83.122900000000001</c:v>
                </c:pt>
                <c:pt idx="45223" formatCode="General">
                  <c:v>80.865300000000005</c:v>
                </c:pt>
                <c:pt idx="45224" formatCode="General">
                  <c:v>78.591099999999997</c:v>
                </c:pt>
                <c:pt idx="45225" formatCode="General">
                  <c:v>76.300299999999993</c:v>
                </c:pt>
                <c:pt idx="45226" formatCode="General">
                  <c:v>74.001400000000004</c:v>
                </c:pt>
                <c:pt idx="45227" formatCode="General">
                  <c:v>71.706800000000001</c:v>
                </c:pt>
                <c:pt idx="45228" formatCode="General">
                  <c:v>69.424899999999994</c:v>
                </c:pt>
                <c:pt idx="45229" formatCode="General">
                  <c:v>67.165199999999999</c:v>
                </c:pt>
                <c:pt idx="45230" formatCode="General">
                  <c:v>64.943600000000004</c:v>
                </c:pt>
                <c:pt idx="45231" formatCode="General">
                  <c:v>62.765599999999999</c:v>
                </c:pt>
                <c:pt idx="45232" formatCode="General">
                  <c:v>60.619700000000002</c:v>
                </c:pt>
                <c:pt idx="45233" formatCode="General">
                  <c:v>58.508200000000002</c:v>
                </c:pt>
                <c:pt idx="45234" formatCode="General">
                  <c:v>56.4422</c:v>
                </c:pt>
                <c:pt idx="45235" formatCode="General">
                  <c:v>54.404400000000003</c:v>
                </c:pt>
                <c:pt idx="45236" formatCode="General">
                  <c:v>52.3735</c:v>
                </c:pt>
                <c:pt idx="45237" formatCode="General">
                  <c:v>50.349400000000003</c:v>
                </c:pt>
                <c:pt idx="45238" formatCode="General">
                  <c:v>48.296100000000003</c:v>
                </c:pt>
                <c:pt idx="45239" formatCode="General">
                  <c:v>46.149099999999997</c:v>
                </c:pt>
                <c:pt idx="45240" formatCode="General">
                  <c:v>43.9512</c:v>
                </c:pt>
                <c:pt idx="45241" formatCode="General">
                  <c:v>41.787500000000001</c:v>
                </c:pt>
                <c:pt idx="45242" formatCode="General">
                  <c:v>39.652799999999999</c:v>
                </c:pt>
                <c:pt idx="45243" formatCode="General">
                  <c:v>37.526699999999998</c:v>
                </c:pt>
                <c:pt idx="45244" formatCode="General">
                  <c:v>35.408900000000003</c:v>
                </c:pt>
                <c:pt idx="45245" formatCode="General">
                  <c:v>33.2864</c:v>
                </c:pt>
                <c:pt idx="45246" formatCode="General">
                  <c:v>31.1343</c:v>
                </c:pt>
                <c:pt idx="45247" formatCode="General">
                  <c:v>28.954699999999999</c:v>
                </c:pt>
                <c:pt idx="45248" formatCode="General">
                  <c:v>26.762899999999998</c:v>
                </c:pt>
                <c:pt idx="45249" formatCode="General">
                  <c:v>24.557099999999998</c:v>
                </c:pt>
                <c:pt idx="45250" formatCode="General">
                  <c:v>22.3538</c:v>
                </c:pt>
                <c:pt idx="45251" formatCode="General">
                  <c:v>20.200800000000001</c:v>
                </c:pt>
                <c:pt idx="45252" formatCode="General">
                  <c:v>18.123000000000001</c:v>
                </c:pt>
                <c:pt idx="45253" formatCode="General">
                  <c:v>16.113</c:v>
                </c:pt>
                <c:pt idx="45254" formatCode="General">
                  <c:v>14.1767</c:v>
                </c:pt>
                <c:pt idx="45255" formatCode="General">
                  <c:v>12.324299999999999</c:v>
                </c:pt>
                <c:pt idx="45256" formatCode="General">
                  <c:v>10.5562</c:v>
                </c:pt>
                <c:pt idx="45257" formatCode="General">
                  <c:v>8.8607600000000009</c:v>
                </c:pt>
                <c:pt idx="45258" formatCode="General">
                  <c:v>7.2151899999999998</c:v>
                </c:pt>
                <c:pt idx="45259" formatCode="General">
                  <c:v>5.6024700000000003</c:v>
                </c:pt>
                <c:pt idx="45260" formatCode="General">
                  <c:v>4.0131699999999997</c:v>
                </c:pt>
                <c:pt idx="45261" formatCode="General">
                  <c:v>2.4146700000000001</c:v>
                </c:pt>
                <c:pt idx="45262" formatCode="General">
                  <c:v>0.77193599999999996</c:v>
                </c:pt>
                <c:pt idx="45263" formatCode="General">
                  <c:v>-0.92890799999999996</c:v>
                </c:pt>
                <c:pt idx="45264" formatCode="General">
                  <c:v>-2.6970900000000002</c:v>
                </c:pt>
                <c:pt idx="45265" formatCode="General">
                  <c:v>-4.5353399999999997</c:v>
                </c:pt>
                <c:pt idx="45266" formatCode="General">
                  <c:v>-6.4573299999999998</c:v>
                </c:pt>
                <c:pt idx="45267" formatCode="General">
                  <c:v>-8.4834599999999991</c:v>
                </c:pt>
                <c:pt idx="45268" formatCode="General">
                  <c:v>-10.620100000000001</c:v>
                </c:pt>
                <c:pt idx="45269" formatCode="General">
                  <c:v>-12.8874</c:v>
                </c:pt>
                <c:pt idx="45270" formatCode="General">
                  <c:v>-15.3589</c:v>
                </c:pt>
                <c:pt idx="45271" formatCode="General">
                  <c:v>-18.0472</c:v>
                </c:pt>
                <c:pt idx="45272" formatCode="General">
                  <c:v>-20.870899999999999</c:v>
                </c:pt>
                <c:pt idx="45273" formatCode="General">
                  <c:v>-23.7775</c:v>
                </c:pt>
                <c:pt idx="45274" formatCode="General">
                  <c:v>-26.746099999999998</c:v>
                </c:pt>
                <c:pt idx="45275" formatCode="General">
                  <c:v>-29.7257</c:v>
                </c:pt>
                <c:pt idx="45276" formatCode="General">
                  <c:v>-32.664900000000003</c:v>
                </c:pt>
                <c:pt idx="45277" formatCode="General">
                  <c:v>-35.547400000000003</c:v>
                </c:pt>
                <c:pt idx="45278" formatCode="General">
                  <c:v>-38.362499999999997</c:v>
                </c:pt>
                <c:pt idx="45279" formatCode="General">
                  <c:v>-41.103299999999997</c:v>
                </c:pt>
                <c:pt idx="45280" formatCode="General">
                  <c:v>-43.771599999999999</c:v>
                </c:pt>
                <c:pt idx="45281" formatCode="General">
                  <c:v>-46.371499999999997</c:v>
                </c:pt>
                <c:pt idx="45282" formatCode="General">
                  <c:v>-48.911999999999999</c:v>
                </c:pt>
                <c:pt idx="45283" formatCode="General">
                  <c:v>-51.397799999999997</c:v>
                </c:pt>
                <c:pt idx="45284" formatCode="General">
                  <c:v>-53.814599999999999</c:v>
                </c:pt>
                <c:pt idx="45285" formatCode="General">
                  <c:v>-56.172699999999999</c:v>
                </c:pt>
                <c:pt idx="45286" formatCode="General">
                  <c:v>-58.509900000000002</c:v>
                </c:pt>
                <c:pt idx="45287" formatCode="General">
                  <c:v>-60.852200000000003</c:v>
                </c:pt>
                <c:pt idx="45288" formatCode="General">
                  <c:v>-63.211199999999998</c:v>
                </c:pt>
                <c:pt idx="45289" formatCode="General">
                  <c:v>-65.546300000000002</c:v>
                </c:pt>
                <c:pt idx="45290" formatCode="General">
                  <c:v>-67.813299999999998</c:v>
                </c:pt>
                <c:pt idx="45291" formatCode="General">
                  <c:v>-70.013800000000003</c:v>
                </c:pt>
                <c:pt idx="45292" formatCode="General">
                  <c:v>-72.142499999999998</c:v>
                </c:pt>
                <c:pt idx="45293" formatCode="General">
                  <c:v>-74.188900000000004</c:v>
                </c:pt>
                <c:pt idx="45294" formatCode="General">
                  <c:v>-76.137100000000004</c:v>
                </c:pt>
                <c:pt idx="45295" formatCode="General">
                  <c:v>-77.973600000000005</c:v>
                </c:pt>
                <c:pt idx="45296" formatCode="General">
                  <c:v>-79.699399999999997</c:v>
                </c:pt>
                <c:pt idx="45297" formatCode="General">
                  <c:v>-81.314999999999998</c:v>
                </c:pt>
                <c:pt idx="45298" formatCode="General">
                  <c:v>-82.814800000000005</c:v>
                </c:pt>
                <c:pt idx="45299" formatCode="General">
                  <c:v>-84.21</c:v>
                </c:pt>
                <c:pt idx="45300" formatCode="General">
                  <c:v>-85.530299999999997</c:v>
                </c:pt>
                <c:pt idx="45301" formatCode="General">
                  <c:v>-86.871099999999998</c:v>
                </c:pt>
                <c:pt idx="45302" formatCode="General">
                  <c:v>-88.3249</c:v>
                </c:pt>
                <c:pt idx="45303" formatCode="General">
                  <c:v>-89.848399999999998</c:v>
                </c:pt>
                <c:pt idx="45304" formatCode="General">
                  <c:v>-91.388400000000004</c:v>
                </c:pt>
                <c:pt idx="45305" formatCode="General">
                  <c:v>-92.947199999999995</c:v>
                </c:pt>
                <c:pt idx="45306" formatCode="General">
                  <c:v>-94.524500000000003</c:v>
                </c:pt>
                <c:pt idx="45307" formatCode="General">
                  <c:v>-96.118200000000002</c:v>
                </c:pt>
                <c:pt idx="45308" formatCode="General">
                  <c:v>-97.720600000000005</c:v>
                </c:pt>
                <c:pt idx="45309" formatCode="General">
                  <c:v>-99.322500000000005</c:v>
                </c:pt>
                <c:pt idx="45310" formatCode="General">
                  <c:v>-100.92</c:v>
                </c:pt>
                <c:pt idx="45311" formatCode="General">
                  <c:v>-102.512</c:v>
                </c:pt>
                <c:pt idx="45312" formatCode="General">
                  <c:v>-104.095</c:v>
                </c:pt>
                <c:pt idx="45313" formatCode="General">
                  <c:v>-105.672</c:v>
                </c:pt>
                <c:pt idx="45314" formatCode="General">
                  <c:v>-107.242</c:v>
                </c:pt>
                <c:pt idx="45315" formatCode="General">
                  <c:v>-108.776</c:v>
                </c:pt>
                <c:pt idx="45316" formatCode="General">
                  <c:v>-110.247</c:v>
                </c:pt>
                <c:pt idx="45317" formatCode="General">
                  <c:v>-111.67100000000001</c:v>
                </c:pt>
                <c:pt idx="45318" formatCode="General">
                  <c:v>-113.048</c:v>
                </c:pt>
                <c:pt idx="45319" formatCode="General">
                  <c:v>-114.345</c:v>
                </c:pt>
                <c:pt idx="45320" formatCode="General">
                  <c:v>-115.56100000000001</c:v>
                </c:pt>
                <c:pt idx="45321" formatCode="General">
                  <c:v>-116.71899999999999</c:v>
                </c:pt>
                <c:pt idx="45322" formatCode="General">
                  <c:v>-117.809</c:v>
                </c:pt>
                <c:pt idx="45323" formatCode="General">
                  <c:v>-118.812</c:v>
                </c:pt>
                <c:pt idx="45324" formatCode="General">
                  <c:v>-119.73</c:v>
                </c:pt>
                <c:pt idx="45325" formatCode="General">
                  <c:v>-120.559</c:v>
                </c:pt>
                <c:pt idx="45326" formatCode="General">
                  <c:v>-121.29</c:v>
                </c:pt>
                <c:pt idx="45327" formatCode="General">
                  <c:v>-121.947</c:v>
                </c:pt>
                <c:pt idx="45328" formatCode="General">
                  <c:v>-122.56699999999999</c:v>
                </c:pt>
                <c:pt idx="45329" formatCode="General">
                  <c:v>-123.152</c:v>
                </c:pt>
                <c:pt idx="45330" formatCode="General">
                  <c:v>-123.708</c:v>
                </c:pt>
                <c:pt idx="45331" formatCode="General">
                  <c:v>-124.265</c:v>
                </c:pt>
                <c:pt idx="45332" formatCode="General">
                  <c:v>-124.877</c:v>
                </c:pt>
                <c:pt idx="45333" formatCode="General">
                  <c:v>-125.611</c:v>
                </c:pt>
                <c:pt idx="45334" formatCode="General">
                  <c:v>-126.456</c:v>
                </c:pt>
                <c:pt idx="45335" formatCode="General">
                  <c:v>-127.355</c:v>
                </c:pt>
                <c:pt idx="45336" formatCode="General">
                  <c:v>-128.28299999999999</c:v>
                </c:pt>
                <c:pt idx="45337" formatCode="General">
                  <c:v>-129.22300000000001</c:v>
                </c:pt>
                <c:pt idx="45338" formatCode="General">
                  <c:v>-130.15</c:v>
                </c:pt>
                <c:pt idx="45339" formatCode="General">
                  <c:v>-131.01</c:v>
                </c:pt>
                <c:pt idx="45340" formatCode="General">
                  <c:v>-131.73099999999999</c:v>
                </c:pt>
                <c:pt idx="45341" formatCode="General">
                  <c:v>-132.428</c:v>
                </c:pt>
                <c:pt idx="45342" formatCode="General">
                  <c:v>-133.27500000000001</c:v>
                </c:pt>
                <c:pt idx="45343" formatCode="General">
                  <c:v>-134.196</c:v>
                </c:pt>
                <c:pt idx="45344" formatCode="General">
                  <c:v>-135.08600000000001</c:v>
                </c:pt>
                <c:pt idx="45345" formatCode="General">
                  <c:v>-135.95699999999999</c:v>
                </c:pt>
                <c:pt idx="45346" formatCode="General">
                  <c:v>-136.81299999999999</c:v>
                </c:pt>
                <c:pt idx="45347" formatCode="General">
                  <c:v>-137.64599999999999</c:v>
                </c:pt>
                <c:pt idx="45348" formatCode="General">
                  <c:v>-138.45099999999999</c:v>
                </c:pt>
                <c:pt idx="45349" formatCode="General">
                  <c:v>-139.22200000000001</c:v>
                </c:pt>
                <c:pt idx="45350" formatCode="General">
                  <c:v>-139.95599999999999</c:v>
                </c:pt>
                <c:pt idx="45351" formatCode="General">
                  <c:v>-140.643</c:v>
                </c:pt>
                <c:pt idx="45352" formatCode="General">
                  <c:v>-141.273</c:v>
                </c:pt>
                <c:pt idx="45353" formatCode="General">
                  <c:v>-141.84399999999999</c:v>
                </c:pt>
                <c:pt idx="45354" formatCode="General">
                  <c:v>-142.363</c:v>
                </c:pt>
                <c:pt idx="45355" formatCode="General">
                  <c:v>-142.83099999999999</c:v>
                </c:pt>
                <c:pt idx="45356" formatCode="General">
                  <c:v>-143.249</c:v>
                </c:pt>
                <c:pt idx="45357" formatCode="General">
                  <c:v>-143.62799999999999</c:v>
                </c:pt>
                <c:pt idx="45358" formatCode="General">
                  <c:v>-143.97999999999999</c:v>
                </c:pt>
                <c:pt idx="45359" formatCode="General">
                  <c:v>-144.31100000000001</c:v>
                </c:pt>
                <c:pt idx="45360" formatCode="General">
                  <c:v>-144.60599999999999</c:v>
                </c:pt>
                <c:pt idx="45361" formatCode="General">
                  <c:v>-144.84</c:v>
                </c:pt>
                <c:pt idx="45362" formatCode="General">
                  <c:v>-145.018</c:v>
                </c:pt>
                <c:pt idx="45363" formatCode="General">
                  <c:v>-145.16900000000001</c:v>
                </c:pt>
                <c:pt idx="45364" formatCode="General">
                  <c:v>-145.374</c:v>
                </c:pt>
                <c:pt idx="45365" formatCode="General">
                  <c:v>-145.66399999999999</c:v>
                </c:pt>
                <c:pt idx="45366" formatCode="General">
                  <c:v>-145.96</c:v>
                </c:pt>
                <c:pt idx="45367" formatCode="General">
                  <c:v>-146.21</c:v>
                </c:pt>
                <c:pt idx="45368" formatCode="General">
                  <c:v>-146.40799999999999</c:v>
                </c:pt>
                <c:pt idx="45369" formatCode="General">
                  <c:v>-146.55699999999999</c:v>
                </c:pt>
                <c:pt idx="45370" formatCode="General">
                  <c:v>-146.66</c:v>
                </c:pt>
                <c:pt idx="45371" formatCode="General">
                  <c:v>-146.715</c:v>
                </c:pt>
                <c:pt idx="45372" formatCode="General">
                  <c:v>-146.71299999999999</c:v>
                </c:pt>
                <c:pt idx="45373" formatCode="General">
                  <c:v>-146.648</c:v>
                </c:pt>
                <c:pt idx="45374" formatCode="General">
                  <c:v>-146.52000000000001</c:v>
                </c:pt>
                <c:pt idx="45375" formatCode="General">
                  <c:v>-146.339</c:v>
                </c:pt>
                <c:pt idx="45376" formatCode="General">
                  <c:v>-146.107</c:v>
                </c:pt>
                <c:pt idx="45377" formatCode="General">
                  <c:v>-145.827</c:v>
                </c:pt>
                <c:pt idx="45378" formatCode="General">
                  <c:v>-145.511</c:v>
                </c:pt>
                <c:pt idx="45379" formatCode="General">
                  <c:v>-145.166</c:v>
                </c:pt>
                <c:pt idx="45380" formatCode="General">
                  <c:v>-144.79400000000001</c:v>
                </c:pt>
                <c:pt idx="45381" formatCode="General">
                  <c:v>-144.38999999999999</c:v>
                </c:pt>
                <c:pt idx="45382" formatCode="General">
                  <c:v>-143.94900000000001</c:v>
                </c:pt>
                <c:pt idx="45383" formatCode="General">
                  <c:v>-143.47</c:v>
                </c:pt>
                <c:pt idx="45384" formatCode="General">
                  <c:v>-142.95500000000001</c:v>
                </c:pt>
                <c:pt idx="45385" formatCode="General">
                  <c:v>-142.40700000000001</c:v>
                </c:pt>
                <c:pt idx="45386" formatCode="General">
                  <c:v>-141.82499999999999</c:v>
                </c:pt>
                <c:pt idx="45387" formatCode="General">
                  <c:v>-141.21199999999999</c:v>
                </c:pt>
                <c:pt idx="45388" formatCode="General">
                  <c:v>-140.56800000000001</c:v>
                </c:pt>
                <c:pt idx="45389" formatCode="General">
                  <c:v>-139.89400000000001</c:v>
                </c:pt>
                <c:pt idx="45390" formatCode="General">
                  <c:v>-139.19200000000001</c:v>
                </c:pt>
                <c:pt idx="45391" formatCode="General">
                  <c:v>-138.46799999999999</c:v>
                </c:pt>
                <c:pt idx="45392" formatCode="General">
                  <c:v>-137.72999999999999</c:v>
                </c:pt>
                <c:pt idx="45393" formatCode="General">
                  <c:v>-136.971</c:v>
                </c:pt>
                <c:pt idx="45394" formatCode="General">
                  <c:v>-136.16999999999999</c:v>
                </c:pt>
                <c:pt idx="45395" formatCode="General">
                  <c:v>-135.33500000000001</c:v>
                </c:pt>
                <c:pt idx="45396" formatCode="General">
                  <c:v>-134.49299999999999</c:v>
                </c:pt>
                <c:pt idx="45397" formatCode="General">
                  <c:v>-133.72900000000001</c:v>
                </c:pt>
                <c:pt idx="45398" formatCode="General">
                  <c:v>-133.09299999999999</c:v>
                </c:pt>
                <c:pt idx="45399" formatCode="General">
                  <c:v>-132.50299999999999</c:v>
                </c:pt>
                <c:pt idx="45400" formatCode="General">
                  <c:v>-131.893</c:v>
                </c:pt>
                <c:pt idx="45401" formatCode="General">
                  <c:v>-131.25</c:v>
                </c:pt>
                <c:pt idx="45402" formatCode="General">
                  <c:v>-130.571</c:v>
                </c:pt>
                <c:pt idx="45403" formatCode="General">
                  <c:v>-129.852</c:v>
                </c:pt>
                <c:pt idx="45404" formatCode="General">
                  <c:v>-129.08000000000001</c:v>
                </c:pt>
                <c:pt idx="45405" formatCode="General">
                  <c:v>-128.233</c:v>
                </c:pt>
                <c:pt idx="45406" formatCode="General">
                  <c:v>-127.292</c:v>
                </c:pt>
                <c:pt idx="45407" formatCode="General">
                  <c:v>-126.254</c:v>
                </c:pt>
                <c:pt idx="45408" formatCode="General">
                  <c:v>-125.128</c:v>
                </c:pt>
                <c:pt idx="45409" formatCode="General">
                  <c:v>-123.928</c:v>
                </c:pt>
                <c:pt idx="45410" formatCode="General">
                  <c:v>-122.667</c:v>
                </c:pt>
                <c:pt idx="45411" formatCode="General">
                  <c:v>-121.33</c:v>
                </c:pt>
                <c:pt idx="45412" formatCode="General">
                  <c:v>-119.90600000000001</c:v>
                </c:pt>
                <c:pt idx="45413" formatCode="General">
                  <c:v>-118.402</c:v>
                </c:pt>
                <c:pt idx="45414" formatCode="General">
                  <c:v>-116.82599999999999</c:v>
                </c:pt>
                <c:pt idx="45415" formatCode="General">
                  <c:v>-115.181</c:v>
                </c:pt>
                <c:pt idx="45416" formatCode="General">
                  <c:v>-113.47199999999999</c:v>
                </c:pt>
                <c:pt idx="45417" formatCode="General">
                  <c:v>-111.70699999999999</c:v>
                </c:pt>
                <c:pt idx="45418" formatCode="General">
                  <c:v>-109.893</c:v>
                </c:pt>
                <c:pt idx="45419" formatCode="General">
                  <c:v>-108.048</c:v>
                </c:pt>
                <c:pt idx="45420" formatCode="General">
                  <c:v>-106.194</c:v>
                </c:pt>
                <c:pt idx="45421" formatCode="General">
                  <c:v>-104.34399999999999</c:v>
                </c:pt>
                <c:pt idx="45422" formatCode="General">
                  <c:v>-102.495</c:v>
                </c:pt>
                <c:pt idx="45423" formatCode="General">
                  <c:v>-100.629</c:v>
                </c:pt>
                <c:pt idx="45424" formatCode="General">
                  <c:v>-98.730999999999995</c:v>
                </c:pt>
                <c:pt idx="45425" formatCode="General">
                  <c:v>-96.8018</c:v>
                </c:pt>
                <c:pt idx="45426" formatCode="General">
                  <c:v>-94.863</c:v>
                </c:pt>
                <c:pt idx="45427" formatCode="General">
                  <c:v>-92.953699999999998</c:v>
                </c:pt>
                <c:pt idx="45428" formatCode="General">
                  <c:v>-91.142700000000005</c:v>
                </c:pt>
                <c:pt idx="45429" formatCode="General">
                  <c:v>-89.494299999999996</c:v>
                </c:pt>
                <c:pt idx="45430" formatCode="General">
                  <c:v>-87.915099999999995</c:v>
                </c:pt>
                <c:pt idx="45431" formatCode="General">
                  <c:v>-86.298000000000002</c:v>
                </c:pt>
                <c:pt idx="45432" formatCode="General">
                  <c:v>-84.653800000000004</c:v>
                </c:pt>
                <c:pt idx="45433" formatCode="General">
                  <c:v>-82.992800000000003</c:v>
                </c:pt>
                <c:pt idx="45434" formatCode="General">
                  <c:v>-81.314400000000006</c:v>
                </c:pt>
                <c:pt idx="45435" formatCode="General">
                  <c:v>-79.626999999999995</c:v>
                </c:pt>
                <c:pt idx="45436" formatCode="General">
                  <c:v>-77.936400000000006</c:v>
                </c:pt>
                <c:pt idx="45437" formatCode="General">
                  <c:v>-76.218800000000002</c:v>
                </c:pt>
                <c:pt idx="45438" formatCode="General">
                  <c:v>-74.454300000000003</c:v>
                </c:pt>
                <c:pt idx="45439" formatCode="General">
                  <c:v>-72.645700000000005</c:v>
                </c:pt>
                <c:pt idx="45440" formatCode="General">
                  <c:v>-70.784800000000004</c:v>
                </c:pt>
                <c:pt idx="45441" formatCode="General">
                  <c:v>-68.852199999999996</c:v>
                </c:pt>
                <c:pt idx="45442" formatCode="General">
                  <c:v>-66.842600000000004</c:v>
                </c:pt>
                <c:pt idx="45443" formatCode="General">
                  <c:v>-64.760900000000007</c:v>
                </c:pt>
                <c:pt idx="45444" formatCode="General">
                  <c:v>-62.625100000000003</c:v>
                </c:pt>
                <c:pt idx="45445" formatCode="General">
                  <c:v>-60.466799999999999</c:v>
                </c:pt>
                <c:pt idx="45446" formatCode="General">
                  <c:v>-58.319600000000001</c:v>
                </c:pt>
                <c:pt idx="45447" formatCode="General">
                  <c:v>-56.209200000000003</c:v>
                </c:pt>
                <c:pt idx="45448" formatCode="General">
                  <c:v>-54.1477</c:v>
                </c:pt>
                <c:pt idx="45449" formatCode="General">
                  <c:v>-52.114699999999999</c:v>
                </c:pt>
                <c:pt idx="45450" formatCode="General">
                  <c:v>-50.084899999999998</c:v>
                </c:pt>
                <c:pt idx="45451" formatCode="General">
                  <c:v>-48.071599999999997</c:v>
                </c:pt>
                <c:pt idx="45452" formatCode="General">
                  <c:v>-46.091999999999999</c:v>
                </c:pt>
                <c:pt idx="45453" formatCode="General">
                  <c:v>-44.157800000000002</c:v>
                </c:pt>
                <c:pt idx="45454" formatCode="General">
                  <c:v>-42.270400000000002</c:v>
                </c:pt>
                <c:pt idx="45455" formatCode="General">
                  <c:v>-40.420299999999997</c:v>
                </c:pt>
                <c:pt idx="45456" formatCode="General">
                  <c:v>-38.589799999999997</c:v>
                </c:pt>
                <c:pt idx="45457" formatCode="General">
                  <c:v>-36.7684</c:v>
                </c:pt>
                <c:pt idx="45458" formatCode="General">
                  <c:v>-34.9788</c:v>
                </c:pt>
                <c:pt idx="45459" formatCode="General">
                  <c:v>-33.261800000000001</c:v>
                </c:pt>
                <c:pt idx="45460" formatCode="General">
                  <c:v>-31.6616</c:v>
                </c:pt>
                <c:pt idx="45461" formatCode="General">
                  <c:v>-30.128499999999999</c:v>
                </c:pt>
                <c:pt idx="45462" formatCode="General">
                  <c:v>-28.556100000000001</c:v>
                </c:pt>
                <c:pt idx="45463" formatCode="General">
                  <c:v>-26.9253</c:v>
                </c:pt>
                <c:pt idx="45464" formatCode="General">
                  <c:v>-25.2439</c:v>
                </c:pt>
                <c:pt idx="45465" formatCode="General">
                  <c:v>-23.484999999999999</c:v>
                </c:pt>
                <c:pt idx="45466" formatCode="General">
                  <c:v>-21.6174</c:v>
                </c:pt>
                <c:pt idx="45467" formatCode="General">
                  <c:v>-19.616499999999998</c:v>
                </c:pt>
                <c:pt idx="45468" formatCode="General">
                  <c:v>-17.492899999999999</c:v>
                </c:pt>
                <c:pt idx="45469" formatCode="General">
                  <c:v>-15.2783</c:v>
                </c:pt>
                <c:pt idx="45470" formatCode="General">
                  <c:v>-12.987</c:v>
                </c:pt>
                <c:pt idx="45471" formatCode="General">
                  <c:v>-10.6286</c:v>
                </c:pt>
                <c:pt idx="45472" formatCode="General">
                  <c:v>-8.2061499999999992</c:v>
                </c:pt>
                <c:pt idx="45473" formatCode="General">
                  <c:v>-5.7168900000000002</c:v>
                </c:pt>
                <c:pt idx="45474" formatCode="General">
                  <c:v>-3.15402</c:v>
                </c:pt>
                <c:pt idx="45475" formatCode="General">
                  <c:v>-0.52185599999999999</c:v>
                </c:pt>
                <c:pt idx="45476" formatCode="General">
                  <c:v>2.1662300000000001</c:v>
                </c:pt>
                <c:pt idx="45477" formatCode="General">
                  <c:v>4.8803099999999997</c:v>
                </c:pt>
                <c:pt idx="45478" formatCode="General">
                  <c:v>7.58263</c:v>
                </c:pt>
                <c:pt idx="45479" formatCode="General">
                  <c:v>10.2425</c:v>
                </c:pt>
                <c:pt idx="45480" formatCode="General">
                  <c:v>12.8437</c:v>
                </c:pt>
                <c:pt idx="45481" formatCode="General">
                  <c:v>15.387600000000001</c:v>
                </c:pt>
                <c:pt idx="45482" formatCode="General">
                  <c:v>17.8782</c:v>
                </c:pt>
                <c:pt idx="45483" formatCode="General">
                  <c:v>20.319500000000001</c:v>
                </c:pt>
                <c:pt idx="45484" formatCode="General">
                  <c:v>22.713699999999999</c:v>
                </c:pt>
                <c:pt idx="45485" formatCode="General">
                  <c:v>25.060600000000001</c:v>
                </c:pt>
                <c:pt idx="45486" formatCode="General">
                  <c:v>27.352399999999999</c:v>
                </c:pt>
                <c:pt idx="45487" formatCode="General">
                  <c:v>29.594100000000001</c:v>
                </c:pt>
                <c:pt idx="45488" formatCode="General">
                  <c:v>31.805599999999998</c:v>
                </c:pt>
                <c:pt idx="45489" formatCode="General">
                  <c:v>33.964199999999998</c:v>
                </c:pt>
                <c:pt idx="45490" formatCode="General">
                  <c:v>36.018500000000003</c:v>
                </c:pt>
                <c:pt idx="45491" formatCode="General">
                  <c:v>37.909599999999998</c:v>
                </c:pt>
                <c:pt idx="45492" formatCode="General">
                  <c:v>39.628300000000003</c:v>
                </c:pt>
                <c:pt idx="45493" formatCode="General">
                  <c:v>41.253100000000003</c:v>
                </c:pt>
                <c:pt idx="45494" formatCode="General">
                  <c:v>42.843699999999998</c:v>
                </c:pt>
                <c:pt idx="45495" formatCode="General">
                  <c:v>44.421399999999998</c:v>
                </c:pt>
                <c:pt idx="45496" formatCode="General">
                  <c:v>46.014400000000002</c:v>
                </c:pt>
                <c:pt idx="45497" formatCode="General">
                  <c:v>47.646999999999998</c:v>
                </c:pt>
                <c:pt idx="45498" formatCode="General">
                  <c:v>49.31</c:v>
                </c:pt>
                <c:pt idx="45499" formatCode="General">
                  <c:v>50.995399999999997</c:v>
                </c:pt>
                <c:pt idx="45500" formatCode="General">
                  <c:v>52.7211</c:v>
                </c:pt>
                <c:pt idx="45501" formatCode="General">
                  <c:v>54.478299999999997</c:v>
                </c:pt>
                <c:pt idx="45502" formatCode="General">
                  <c:v>56.240600000000001</c:v>
                </c:pt>
                <c:pt idx="45503" formatCode="General">
                  <c:v>57.997199999999999</c:v>
                </c:pt>
                <c:pt idx="45504" formatCode="General">
                  <c:v>59.744399999999999</c:v>
                </c:pt>
                <c:pt idx="45505" formatCode="General">
                  <c:v>61.482999999999997</c:v>
                </c:pt>
                <c:pt idx="45506" formatCode="General">
                  <c:v>63.217599999999997</c:v>
                </c:pt>
                <c:pt idx="45507" formatCode="General">
                  <c:v>64.956699999999998</c:v>
                </c:pt>
                <c:pt idx="45508" formatCode="General">
                  <c:v>66.708600000000004</c:v>
                </c:pt>
                <c:pt idx="45509" formatCode="General">
                  <c:v>68.477599999999995</c:v>
                </c:pt>
                <c:pt idx="45510" formatCode="General">
                  <c:v>70.266199999999998</c:v>
                </c:pt>
                <c:pt idx="45511" formatCode="General">
                  <c:v>72.073599999999999</c:v>
                </c:pt>
                <c:pt idx="45512" formatCode="General">
                  <c:v>73.893299999999996</c:v>
                </c:pt>
                <c:pt idx="45513" formatCode="General">
                  <c:v>75.715500000000006</c:v>
                </c:pt>
                <c:pt idx="45514" formatCode="General">
                  <c:v>77.529700000000005</c:v>
                </c:pt>
                <c:pt idx="45515" formatCode="General">
                  <c:v>79.332800000000006</c:v>
                </c:pt>
                <c:pt idx="45516" formatCode="General">
                  <c:v>81.126199999999997</c:v>
                </c:pt>
                <c:pt idx="45517" formatCode="General">
                  <c:v>82.913600000000002</c:v>
                </c:pt>
                <c:pt idx="45518" formatCode="General">
                  <c:v>84.702500000000001</c:v>
                </c:pt>
                <c:pt idx="45519" formatCode="General">
                  <c:v>86.510199999999998</c:v>
                </c:pt>
                <c:pt idx="45520" formatCode="General">
                  <c:v>88.321100000000001</c:v>
                </c:pt>
                <c:pt idx="45521" formatCode="General">
                  <c:v>90.07</c:v>
                </c:pt>
                <c:pt idx="45522" formatCode="General">
                  <c:v>91.6922</c:v>
                </c:pt>
                <c:pt idx="45523" formatCode="General">
                  <c:v>93.152299999999997</c:v>
                </c:pt>
                <c:pt idx="45524" formatCode="General">
                  <c:v>94.510900000000007</c:v>
                </c:pt>
                <c:pt idx="45525" formatCode="General">
                  <c:v>95.831900000000005</c:v>
                </c:pt>
                <c:pt idx="45526" formatCode="General">
                  <c:v>97.100099999999998</c:v>
                </c:pt>
                <c:pt idx="45527" formatCode="General">
                  <c:v>98.309100000000001</c:v>
                </c:pt>
                <c:pt idx="45528" formatCode="General">
                  <c:v>99.468500000000006</c:v>
                </c:pt>
                <c:pt idx="45529" formatCode="General">
                  <c:v>100.58499999999999</c:v>
                </c:pt>
                <c:pt idx="45530" formatCode="General">
                  <c:v>101.66200000000001</c:v>
                </c:pt>
                <c:pt idx="45531" formatCode="General">
                  <c:v>102.70399999999999</c:v>
                </c:pt>
                <c:pt idx="45532" formatCode="General">
                  <c:v>103.71599999999999</c:v>
                </c:pt>
                <c:pt idx="45533" formatCode="General">
                  <c:v>104.709</c:v>
                </c:pt>
                <c:pt idx="45534" formatCode="General">
                  <c:v>105.69199999999999</c:v>
                </c:pt>
                <c:pt idx="45535" formatCode="General">
                  <c:v>106.663</c:v>
                </c:pt>
                <c:pt idx="45536" formatCode="General">
                  <c:v>107.614</c:v>
                </c:pt>
                <c:pt idx="45537" formatCode="General">
                  <c:v>108.53700000000001</c:v>
                </c:pt>
                <c:pt idx="45538" formatCode="General">
                  <c:v>109.434</c:v>
                </c:pt>
                <c:pt idx="45539" formatCode="General">
                  <c:v>110.30800000000001</c:v>
                </c:pt>
                <c:pt idx="45540" formatCode="General">
                  <c:v>111.15300000000001</c:v>
                </c:pt>
                <c:pt idx="45541" formatCode="General">
                  <c:v>111.967</c:v>
                </c:pt>
                <c:pt idx="45542" formatCode="General">
                  <c:v>112.755</c:v>
                </c:pt>
                <c:pt idx="45543" formatCode="General">
                  <c:v>113.53100000000001</c:v>
                </c:pt>
                <c:pt idx="45544" formatCode="General">
                  <c:v>114.307</c:v>
                </c:pt>
                <c:pt idx="45545" formatCode="General">
                  <c:v>115.074</c:v>
                </c:pt>
                <c:pt idx="45546" formatCode="General">
                  <c:v>115.821</c:v>
                </c:pt>
                <c:pt idx="45547" formatCode="General">
                  <c:v>116.541</c:v>
                </c:pt>
                <c:pt idx="45548" formatCode="General">
                  <c:v>117.239</c:v>
                </c:pt>
                <c:pt idx="45549" formatCode="General">
                  <c:v>117.92100000000001</c:v>
                </c:pt>
                <c:pt idx="45550" formatCode="General">
                  <c:v>118.605</c:v>
                </c:pt>
                <c:pt idx="45551" formatCode="General">
                  <c:v>119.294</c:v>
                </c:pt>
                <c:pt idx="45552" formatCode="General">
                  <c:v>119.89700000000001</c:v>
                </c:pt>
                <c:pt idx="45553" formatCode="General">
                  <c:v>120.334</c:v>
                </c:pt>
                <c:pt idx="45554" formatCode="General">
                  <c:v>120.616</c:v>
                </c:pt>
                <c:pt idx="45555" formatCode="General">
                  <c:v>120.794</c:v>
                </c:pt>
                <c:pt idx="45556" formatCode="General">
                  <c:v>120.94499999999999</c:v>
                </c:pt>
                <c:pt idx="45557" formatCode="General">
                  <c:v>121.09699999999999</c:v>
                </c:pt>
                <c:pt idx="45558" formatCode="General">
                  <c:v>121.258</c:v>
                </c:pt>
                <c:pt idx="45559" formatCode="General">
                  <c:v>121.461</c:v>
                </c:pt>
                <c:pt idx="45560" formatCode="General">
                  <c:v>121.73</c:v>
                </c:pt>
                <c:pt idx="45561" formatCode="General">
                  <c:v>122.06399999999999</c:v>
                </c:pt>
                <c:pt idx="45562" formatCode="General">
                  <c:v>122.465</c:v>
                </c:pt>
                <c:pt idx="45563" formatCode="General">
                  <c:v>122.934</c:v>
                </c:pt>
                <c:pt idx="45564" formatCode="General">
                  <c:v>123.45099999999999</c:v>
                </c:pt>
                <c:pt idx="45565" formatCode="General">
                  <c:v>123.994</c:v>
                </c:pt>
                <c:pt idx="45566" formatCode="General">
                  <c:v>124.556</c:v>
                </c:pt>
                <c:pt idx="45567" formatCode="General">
                  <c:v>125.134</c:v>
                </c:pt>
                <c:pt idx="45568" formatCode="General">
                  <c:v>125.73399999999999</c:v>
                </c:pt>
                <c:pt idx="45569" formatCode="General">
                  <c:v>126.35</c:v>
                </c:pt>
                <c:pt idx="45570" formatCode="General">
                  <c:v>126.97499999999999</c:v>
                </c:pt>
                <c:pt idx="45571" formatCode="General">
                  <c:v>127.601</c:v>
                </c:pt>
                <c:pt idx="45572" formatCode="General">
                  <c:v>128.22300000000001</c:v>
                </c:pt>
                <c:pt idx="45573" formatCode="General">
                  <c:v>128.83199999999999</c:v>
                </c:pt>
                <c:pt idx="45574" formatCode="General">
                  <c:v>129.42400000000001</c:v>
                </c:pt>
                <c:pt idx="45575" formatCode="General">
                  <c:v>129.999</c:v>
                </c:pt>
                <c:pt idx="45576" formatCode="General">
                  <c:v>130.55699999999999</c:v>
                </c:pt>
                <c:pt idx="45577" formatCode="General">
                  <c:v>131.09</c:v>
                </c:pt>
                <c:pt idx="45578" formatCode="General">
                  <c:v>131.583</c:v>
                </c:pt>
                <c:pt idx="45579" formatCode="General">
                  <c:v>132.02099999999999</c:v>
                </c:pt>
                <c:pt idx="45580" formatCode="General">
                  <c:v>132.39500000000001</c:v>
                </c:pt>
                <c:pt idx="45581" formatCode="General">
                  <c:v>132.72</c:v>
                </c:pt>
                <c:pt idx="45582" formatCode="General">
                  <c:v>133.02000000000001</c:v>
                </c:pt>
                <c:pt idx="45583" formatCode="General">
                  <c:v>133.23099999999999</c:v>
                </c:pt>
                <c:pt idx="45584" formatCode="General">
                  <c:v>133.25899999999999</c:v>
                </c:pt>
                <c:pt idx="45585" formatCode="General">
                  <c:v>133.108</c:v>
                </c:pt>
                <c:pt idx="45586" formatCode="General">
                  <c:v>132.815</c:v>
                </c:pt>
                <c:pt idx="45587" formatCode="General">
                  <c:v>132.43600000000001</c:v>
                </c:pt>
                <c:pt idx="45588" formatCode="General">
                  <c:v>132.012</c:v>
                </c:pt>
                <c:pt idx="45589" formatCode="General">
                  <c:v>131.54599999999999</c:v>
                </c:pt>
                <c:pt idx="45590" formatCode="General">
                  <c:v>131.048</c:v>
                </c:pt>
                <c:pt idx="45591" formatCode="General">
                  <c:v>130.53</c:v>
                </c:pt>
                <c:pt idx="45592" formatCode="General">
                  <c:v>129.98400000000001</c:v>
                </c:pt>
                <c:pt idx="45593" formatCode="General">
                  <c:v>129.40600000000001</c:v>
                </c:pt>
                <c:pt idx="45594" formatCode="General">
                  <c:v>128.81299999999999</c:v>
                </c:pt>
                <c:pt idx="45595" formatCode="General">
                  <c:v>128.21100000000001</c:v>
                </c:pt>
                <c:pt idx="45596" formatCode="General">
                  <c:v>127.598</c:v>
                </c:pt>
                <c:pt idx="45597" formatCode="General">
                  <c:v>126.974</c:v>
                </c:pt>
                <c:pt idx="45598" formatCode="General">
                  <c:v>126.34099999999999</c:v>
                </c:pt>
                <c:pt idx="45599" formatCode="General">
                  <c:v>125.708</c:v>
                </c:pt>
                <c:pt idx="45600" formatCode="General">
                  <c:v>125.078</c:v>
                </c:pt>
                <c:pt idx="45601" formatCode="General">
                  <c:v>124.44199999999999</c:v>
                </c:pt>
                <c:pt idx="45602" formatCode="General">
                  <c:v>123.797</c:v>
                </c:pt>
                <c:pt idx="45603" formatCode="General">
                  <c:v>123.14</c:v>
                </c:pt>
                <c:pt idx="45604" formatCode="General">
                  <c:v>122.464</c:v>
                </c:pt>
                <c:pt idx="45605" formatCode="General">
                  <c:v>121.76</c:v>
                </c:pt>
                <c:pt idx="45606" formatCode="General">
                  <c:v>121.03100000000001</c:v>
                </c:pt>
                <c:pt idx="45607" formatCode="General">
                  <c:v>120.277</c:v>
                </c:pt>
                <c:pt idx="45608" formatCode="General">
                  <c:v>119.498</c:v>
                </c:pt>
                <c:pt idx="45609" formatCode="General">
                  <c:v>118.67400000000001</c:v>
                </c:pt>
                <c:pt idx="45610" formatCode="General">
                  <c:v>117.77800000000001</c:v>
                </c:pt>
                <c:pt idx="45611" formatCode="General">
                  <c:v>116.78</c:v>
                </c:pt>
                <c:pt idx="45612" formatCode="General">
                  <c:v>115.675</c:v>
                </c:pt>
                <c:pt idx="45613" formatCode="General">
                  <c:v>114.509</c:v>
                </c:pt>
                <c:pt idx="45614" formatCode="General">
                  <c:v>113.282</c:v>
                </c:pt>
                <c:pt idx="45615" formatCode="General">
                  <c:v>111.926</c:v>
                </c:pt>
                <c:pt idx="45616" formatCode="General">
                  <c:v>110.446</c:v>
                </c:pt>
                <c:pt idx="45617" formatCode="General">
                  <c:v>108.89100000000001</c:v>
                </c:pt>
                <c:pt idx="45618" formatCode="General">
                  <c:v>107.30800000000001</c:v>
                </c:pt>
                <c:pt idx="45619" formatCode="General">
                  <c:v>105.732</c:v>
                </c:pt>
                <c:pt idx="45620" formatCode="General">
                  <c:v>104.16</c:v>
                </c:pt>
                <c:pt idx="45621" formatCode="General">
                  <c:v>102.59099999999999</c:v>
                </c:pt>
                <c:pt idx="45622" formatCode="General">
                  <c:v>101.03700000000001</c:v>
                </c:pt>
                <c:pt idx="45623" formatCode="General">
                  <c:v>99.513999999999996</c:v>
                </c:pt>
                <c:pt idx="45624" formatCode="General">
                  <c:v>98.038200000000003</c:v>
                </c:pt>
                <c:pt idx="45625" formatCode="General">
                  <c:v>96.618700000000004</c:v>
                </c:pt>
                <c:pt idx="45626" formatCode="General">
                  <c:v>95.255899999999997</c:v>
                </c:pt>
                <c:pt idx="45627" formatCode="General">
                  <c:v>93.932299999999998</c:v>
                </c:pt>
                <c:pt idx="45628" formatCode="General">
                  <c:v>92.644900000000007</c:v>
                </c:pt>
                <c:pt idx="45629" formatCode="General">
                  <c:v>91.410700000000006</c:v>
                </c:pt>
                <c:pt idx="45630" formatCode="General">
                  <c:v>90.233400000000003</c:v>
                </c:pt>
                <c:pt idx="45631" formatCode="General">
                  <c:v>89.106800000000007</c:v>
                </c:pt>
                <c:pt idx="45632" formatCode="General">
                  <c:v>88.033299999999997</c:v>
                </c:pt>
                <c:pt idx="45633" formatCode="General">
                  <c:v>87.006299999999996</c:v>
                </c:pt>
                <c:pt idx="45634" formatCode="General">
                  <c:v>85.997900000000001</c:v>
                </c:pt>
                <c:pt idx="45635" formatCode="General">
                  <c:v>84.9876</c:v>
                </c:pt>
                <c:pt idx="45636" formatCode="General">
                  <c:v>83.966800000000006</c:v>
                </c:pt>
                <c:pt idx="45637" formatCode="General">
                  <c:v>82.9435</c:v>
                </c:pt>
                <c:pt idx="45638" formatCode="General">
                  <c:v>81.929299999999998</c:v>
                </c:pt>
                <c:pt idx="45639" formatCode="General">
                  <c:v>80.917599999999993</c:v>
                </c:pt>
                <c:pt idx="45640" formatCode="General">
                  <c:v>79.895300000000006</c:v>
                </c:pt>
                <c:pt idx="45641" formatCode="General">
                  <c:v>78.843900000000005</c:v>
                </c:pt>
                <c:pt idx="45642" formatCode="General">
                  <c:v>77.756399999999999</c:v>
                </c:pt>
                <c:pt idx="45643" formatCode="General">
                  <c:v>76.64</c:v>
                </c:pt>
                <c:pt idx="45644" formatCode="General">
                  <c:v>75.3887</c:v>
                </c:pt>
                <c:pt idx="45645" formatCode="General">
                  <c:v>73.900000000000006</c:v>
                </c:pt>
                <c:pt idx="45646" formatCode="General">
                  <c:v>72.229399999999998</c:v>
                </c:pt>
                <c:pt idx="45647" formatCode="General">
                  <c:v>70.435900000000004</c:v>
                </c:pt>
                <c:pt idx="45648" formatCode="General">
                  <c:v>68.543700000000001</c:v>
                </c:pt>
                <c:pt idx="45649" formatCode="General">
                  <c:v>66.573800000000006</c:v>
                </c:pt>
                <c:pt idx="45650" formatCode="General">
                  <c:v>64.540599999999998</c:v>
                </c:pt>
                <c:pt idx="45651" formatCode="General">
                  <c:v>62.457700000000003</c:v>
                </c:pt>
                <c:pt idx="45652" formatCode="General">
                  <c:v>60.338900000000002</c:v>
                </c:pt>
                <c:pt idx="45653" formatCode="General">
                  <c:v>58.205100000000002</c:v>
                </c:pt>
                <c:pt idx="45654" formatCode="General">
                  <c:v>56.065899999999999</c:v>
                </c:pt>
                <c:pt idx="45655" formatCode="General">
                  <c:v>53.906199999999998</c:v>
                </c:pt>
                <c:pt idx="45656" formatCode="General">
                  <c:v>51.718200000000003</c:v>
                </c:pt>
                <c:pt idx="45657" formatCode="General">
                  <c:v>49.508400000000002</c:v>
                </c:pt>
                <c:pt idx="45658" formatCode="General">
                  <c:v>47.279499999999999</c:v>
                </c:pt>
                <c:pt idx="45659" formatCode="General">
                  <c:v>45.045699999999997</c:v>
                </c:pt>
                <c:pt idx="45660" formatCode="General">
                  <c:v>42.8598</c:v>
                </c:pt>
                <c:pt idx="45661" formatCode="General">
                  <c:v>40.767000000000003</c:v>
                </c:pt>
                <c:pt idx="45662" formatCode="General">
                  <c:v>38.7804</c:v>
                </c:pt>
                <c:pt idx="45663" formatCode="General">
                  <c:v>36.919199999999996</c:v>
                </c:pt>
                <c:pt idx="45664" formatCode="General">
                  <c:v>35.203000000000003</c:v>
                </c:pt>
                <c:pt idx="45665" formatCode="General">
                  <c:v>33.625599999999999</c:v>
                </c:pt>
                <c:pt idx="45666" formatCode="General">
                  <c:v>32.176200000000001</c:v>
                </c:pt>
                <c:pt idx="45667" formatCode="General">
                  <c:v>30.860499999999998</c:v>
                </c:pt>
                <c:pt idx="45668" formatCode="General">
                  <c:v>29.671800000000001</c:v>
                </c:pt>
                <c:pt idx="45669" formatCode="General">
                  <c:v>28.588100000000001</c:v>
                </c:pt>
                <c:pt idx="45670" formatCode="General">
                  <c:v>27.583200000000001</c:v>
                </c:pt>
                <c:pt idx="45671" formatCode="General">
                  <c:v>26.632100000000001</c:v>
                </c:pt>
                <c:pt idx="45672" formatCode="General">
                  <c:v>25.726800000000001</c:v>
                </c:pt>
                <c:pt idx="45673" formatCode="General">
                  <c:v>24.858699999999999</c:v>
                </c:pt>
                <c:pt idx="45674" formatCode="General">
                  <c:v>24.0046</c:v>
                </c:pt>
                <c:pt idx="45675" formatCode="General">
                  <c:v>23.148299999999999</c:v>
                </c:pt>
                <c:pt idx="45676" formatCode="General">
                  <c:v>22.286100000000001</c:v>
                </c:pt>
                <c:pt idx="45677" formatCode="General">
                  <c:v>21.3155</c:v>
                </c:pt>
                <c:pt idx="45678" formatCode="General">
                  <c:v>20.107700000000001</c:v>
                </c:pt>
                <c:pt idx="45679" formatCode="General">
                  <c:v>18.723199999999999</c:v>
                </c:pt>
                <c:pt idx="45680" formatCode="General">
                  <c:v>17.249400000000001</c:v>
                </c:pt>
                <c:pt idx="45681" formatCode="General">
                  <c:v>15.686400000000001</c:v>
                </c:pt>
                <c:pt idx="45682" formatCode="General">
                  <c:v>14.0397</c:v>
                </c:pt>
                <c:pt idx="45683" formatCode="General">
                  <c:v>12.3203</c:v>
                </c:pt>
                <c:pt idx="45684" formatCode="General">
                  <c:v>10.5242</c:v>
                </c:pt>
                <c:pt idx="45685" formatCode="General">
                  <c:v>8.6448699999999992</c:v>
                </c:pt>
                <c:pt idx="45686" formatCode="General">
                  <c:v>6.7191700000000001</c:v>
                </c:pt>
                <c:pt idx="45687" formatCode="General">
                  <c:v>4.7782400000000003</c:v>
                </c:pt>
                <c:pt idx="45688" formatCode="General">
                  <c:v>2.80532</c:v>
                </c:pt>
                <c:pt idx="45689" formatCode="General">
                  <c:v>0.77634700000000001</c:v>
                </c:pt>
                <c:pt idx="45690" formatCode="General">
                  <c:v>-1.32067</c:v>
                </c:pt>
                <c:pt idx="45691" formatCode="General">
                  <c:v>-3.4779599999999999</c:v>
                </c:pt>
                <c:pt idx="45692" formatCode="General">
                  <c:v>-5.6807100000000004</c:v>
                </c:pt>
                <c:pt idx="45693" formatCode="General">
                  <c:v>-7.9186899999999998</c:v>
                </c:pt>
                <c:pt idx="45694" formatCode="General">
                  <c:v>-10.1858</c:v>
                </c:pt>
                <c:pt idx="45695" formatCode="General">
                  <c:v>-12.482699999999999</c:v>
                </c:pt>
                <c:pt idx="45696" formatCode="General">
                  <c:v>-14.793100000000001</c:v>
                </c:pt>
                <c:pt idx="45697" formatCode="General">
                  <c:v>-17.087</c:v>
                </c:pt>
                <c:pt idx="45698" formatCode="General">
                  <c:v>-19.328900000000001</c:v>
                </c:pt>
                <c:pt idx="45699" formatCode="General">
                  <c:v>-21.4954</c:v>
                </c:pt>
                <c:pt idx="45700" formatCode="General">
                  <c:v>-23.600100000000001</c:v>
                </c:pt>
                <c:pt idx="45701" formatCode="General">
                  <c:v>-25.653500000000001</c:v>
                </c:pt>
                <c:pt idx="45702" formatCode="General">
                  <c:v>-27.646799999999999</c:v>
                </c:pt>
                <c:pt idx="45703" formatCode="General">
                  <c:v>-29.570799999999998</c:v>
                </c:pt>
                <c:pt idx="45704" formatCode="General">
                  <c:v>-31.417999999999999</c:v>
                </c:pt>
                <c:pt idx="45705" formatCode="General">
                  <c:v>-33.171799999999998</c:v>
                </c:pt>
                <c:pt idx="45706" formatCode="General">
                  <c:v>-34.839100000000002</c:v>
                </c:pt>
                <c:pt idx="45707" formatCode="General">
                  <c:v>-36.531999999999996</c:v>
                </c:pt>
                <c:pt idx="45708" formatCode="General">
                  <c:v>-38.300600000000003</c:v>
                </c:pt>
                <c:pt idx="45709" formatCode="General">
                  <c:v>-40.043300000000002</c:v>
                </c:pt>
                <c:pt idx="45710" formatCode="General">
                  <c:v>-41.700099999999999</c:v>
                </c:pt>
                <c:pt idx="45711" formatCode="General">
                  <c:v>-43.273400000000002</c:v>
                </c:pt>
                <c:pt idx="45712" formatCode="General">
                  <c:v>-44.768599999999999</c:v>
                </c:pt>
                <c:pt idx="45713" formatCode="General">
                  <c:v>-46.196300000000001</c:v>
                </c:pt>
                <c:pt idx="45714" formatCode="General">
                  <c:v>-47.577399999999997</c:v>
                </c:pt>
                <c:pt idx="45715" formatCode="General">
                  <c:v>-48.9086</c:v>
                </c:pt>
                <c:pt idx="45716" formatCode="General">
                  <c:v>-50.155299999999997</c:v>
                </c:pt>
                <c:pt idx="45717" formatCode="General">
                  <c:v>-51.312399999999997</c:v>
                </c:pt>
                <c:pt idx="45718" formatCode="General">
                  <c:v>-52.397599999999997</c:v>
                </c:pt>
                <c:pt idx="45719" formatCode="General">
                  <c:v>-53.405099999999997</c:v>
                </c:pt>
                <c:pt idx="45720" formatCode="General">
                  <c:v>-54.328600000000002</c:v>
                </c:pt>
                <c:pt idx="45721" formatCode="General">
                  <c:v>-55.185899999999997</c:v>
                </c:pt>
                <c:pt idx="45722" formatCode="General">
                  <c:v>-55.995699999999999</c:v>
                </c:pt>
                <c:pt idx="45723" formatCode="General">
                  <c:v>-56.769199999999998</c:v>
                </c:pt>
                <c:pt idx="45724" formatCode="General">
                  <c:v>-57.536499999999997</c:v>
                </c:pt>
                <c:pt idx="45725" formatCode="General">
                  <c:v>-58.330500000000001</c:v>
                </c:pt>
                <c:pt idx="45726" formatCode="General">
                  <c:v>-59.1584</c:v>
                </c:pt>
                <c:pt idx="45727" formatCode="General">
                  <c:v>-60.022199999999998</c:v>
                </c:pt>
                <c:pt idx="45728" formatCode="General">
                  <c:v>-60.925699999999999</c:v>
                </c:pt>
                <c:pt idx="45729" formatCode="General">
                  <c:v>-61.880299999999998</c:v>
                </c:pt>
                <c:pt idx="45730" formatCode="General">
                  <c:v>-62.904699999999998</c:v>
                </c:pt>
                <c:pt idx="45731" formatCode="General">
                  <c:v>-64.0167</c:v>
                </c:pt>
                <c:pt idx="45732" formatCode="General">
                  <c:v>-65.228200000000001</c:v>
                </c:pt>
                <c:pt idx="45733" formatCode="General">
                  <c:v>-66.539699999999996</c:v>
                </c:pt>
                <c:pt idx="45734" formatCode="General">
                  <c:v>-67.943799999999996</c:v>
                </c:pt>
                <c:pt idx="45735" formatCode="General">
                  <c:v>-69.427300000000002</c:v>
                </c:pt>
                <c:pt idx="45736" formatCode="General">
                  <c:v>-70.989699999999999</c:v>
                </c:pt>
                <c:pt idx="45737" formatCode="General">
                  <c:v>-72.639899999999997</c:v>
                </c:pt>
                <c:pt idx="45738" formatCode="General">
                  <c:v>-74.440100000000001</c:v>
                </c:pt>
                <c:pt idx="45739" formatCode="General">
                  <c:v>-76.444900000000004</c:v>
                </c:pt>
                <c:pt idx="45740" formatCode="General">
                  <c:v>-78.557400000000001</c:v>
                </c:pt>
                <c:pt idx="45741" formatCode="General">
                  <c:v>-80.680400000000006</c:v>
                </c:pt>
                <c:pt idx="45742" formatCode="General">
                  <c:v>-82.807299999999998</c:v>
                </c:pt>
                <c:pt idx="45743" formatCode="General">
                  <c:v>-84.923000000000002</c:v>
                </c:pt>
                <c:pt idx="45744" formatCode="General">
                  <c:v>-86.999899999999997</c:v>
                </c:pt>
                <c:pt idx="45745" formatCode="General">
                  <c:v>-89.014099999999999</c:v>
                </c:pt>
                <c:pt idx="45746" formatCode="General">
                  <c:v>-90.948099999999997</c:v>
                </c:pt>
                <c:pt idx="45747" formatCode="General">
                  <c:v>-92.790400000000005</c:v>
                </c:pt>
                <c:pt idx="45748" formatCode="General">
                  <c:v>-94.528800000000004</c:v>
                </c:pt>
                <c:pt idx="45749" formatCode="General">
                  <c:v>-96.148499999999999</c:v>
                </c:pt>
                <c:pt idx="45750" formatCode="General">
                  <c:v>-97.633899999999997</c:v>
                </c:pt>
                <c:pt idx="45751" formatCode="General">
                  <c:v>-98.972899999999996</c:v>
                </c:pt>
                <c:pt idx="45752" formatCode="General">
                  <c:v>-100.167</c:v>
                </c:pt>
                <c:pt idx="45753" formatCode="General">
                  <c:v>-101.226</c:v>
                </c:pt>
                <c:pt idx="45754" formatCode="General">
                  <c:v>-102.175</c:v>
                </c:pt>
                <c:pt idx="45755" formatCode="General">
                  <c:v>-103.026</c:v>
                </c:pt>
                <c:pt idx="45756" formatCode="General">
                  <c:v>-103.764</c:v>
                </c:pt>
                <c:pt idx="45757" formatCode="General">
                  <c:v>-104.39100000000001</c:v>
                </c:pt>
                <c:pt idx="45758" formatCode="General">
                  <c:v>-104.92100000000001</c:v>
                </c:pt>
                <c:pt idx="45759" formatCode="General">
                  <c:v>-105.36</c:v>
                </c:pt>
                <c:pt idx="45760" formatCode="General">
                  <c:v>-105.712</c:v>
                </c:pt>
                <c:pt idx="45761" formatCode="General">
                  <c:v>-105.986</c:v>
                </c:pt>
                <c:pt idx="45762" formatCode="General">
                  <c:v>-106.19499999999999</c:v>
                </c:pt>
                <c:pt idx="45763" formatCode="General">
                  <c:v>-106.35899999999999</c:v>
                </c:pt>
                <c:pt idx="45764" formatCode="General">
                  <c:v>-106.488</c:v>
                </c:pt>
                <c:pt idx="45765" formatCode="General">
                  <c:v>-106.58199999999999</c:v>
                </c:pt>
                <c:pt idx="45766" formatCode="General">
                  <c:v>-106.675</c:v>
                </c:pt>
                <c:pt idx="45767" formatCode="General">
                  <c:v>-106.795</c:v>
                </c:pt>
                <c:pt idx="45768" formatCode="General">
                  <c:v>-106.92700000000001</c:v>
                </c:pt>
                <c:pt idx="45769" formatCode="General">
                  <c:v>-107.122</c:v>
                </c:pt>
                <c:pt idx="45770" formatCode="General">
                  <c:v>-107.48399999999999</c:v>
                </c:pt>
                <c:pt idx="45771" formatCode="General">
                  <c:v>-107.997</c:v>
                </c:pt>
                <c:pt idx="45772" formatCode="General">
                  <c:v>-108.577</c:v>
                </c:pt>
                <c:pt idx="45773" formatCode="General">
                  <c:v>-109.193</c:v>
                </c:pt>
                <c:pt idx="45774" formatCode="General">
                  <c:v>-109.825</c:v>
                </c:pt>
                <c:pt idx="45775" formatCode="General">
                  <c:v>-110.461</c:v>
                </c:pt>
                <c:pt idx="45776" formatCode="General">
                  <c:v>-111.095</c:v>
                </c:pt>
                <c:pt idx="45777" formatCode="General">
                  <c:v>-111.729</c:v>
                </c:pt>
                <c:pt idx="45778" formatCode="General">
                  <c:v>-112.372</c:v>
                </c:pt>
                <c:pt idx="45779" formatCode="General">
                  <c:v>-113.02800000000001</c:v>
                </c:pt>
                <c:pt idx="45780" formatCode="General">
                  <c:v>-113.679</c:v>
                </c:pt>
                <c:pt idx="45781" formatCode="General">
                  <c:v>-114.301</c:v>
                </c:pt>
                <c:pt idx="45782" formatCode="General">
                  <c:v>-114.877</c:v>
                </c:pt>
                <c:pt idx="45783" formatCode="General">
                  <c:v>-115.39</c:v>
                </c:pt>
                <c:pt idx="45784" formatCode="General">
                  <c:v>-115.824</c:v>
                </c:pt>
                <c:pt idx="45785" formatCode="General">
                  <c:v>-116.17</c:v>
                </c:pt>
                <c:pt idx="45786" formatCode="General">
                  <c:v>-116.42</c:v>
                </c:pt>
                <c:pt idx="45787" formatCode="General">
                  <c:v>-116.577</c:v>
                </c:pt>
                <c:pt idx="45788" formatCode="General">
                  <c:v>-116.651</c:v>
                </c:pt>
                <c:pt idx="45789" formatCode="General">
                  <c:v>-116.655</c:v>
                </c:pt>
                <c:pt idx="45790" formatCode="General">
                  <c:v>-116.593</c:v>
                </c:pt>
                <c:pt idx="45791" formatCode="General">
                  <c:v>-116.465</c:v>
                </c:pt>
                <c:pt idx="45792" formatCode="General">
                  <c:v>-116.271</c:v>
                </c:pt>
                <c:pt idx="45793" formatCode="General">
                  <c:v>-116.014</c:v>
                </c:pt>
                <c:pt idx="45794" formatCode="General">
                  <c:v>-115.679</c:v>
                </c:pt>
                <c:pt idx="45795" formatCode="General">
                  <c:v>-115.245</c:v>
                </c:pt>
                <c:pt idx="45796" formatCode="General">
                  <c:v>-114.694</c:v>
                </c:pt>
                <c:pt idx="45797" formatCode="General">
                  <c:v>-114.024</c:v>
                </c:pt>
                <c:pt idx="45798" formatCode="General">
                  <c:v>-113.255</c:v>
                </c:pt>
                <c:pt idx="45799" formatCode="General">
                  <c:v>-112.42</c:v>
                </c:pt>
                <c:pt idx="45800" formatCode="General">
                  <c:v>-111.571</c:v>
                </c:pt>
                <c:pt idx="45801" formatCode="General">
                  <c:v>-110.807</c:v>
                </c:pt>
                <c:pt idx="45802" formatCode="General">
                  <c:v>-110.175</c:v>
                </c:pt>
                <c:pt idx="45803" formatCode="General">
                  <c:v>-109.624</c:v>
                </c:pt>
                <c:pt idx="45804" formatCode="General">
                  <c:v>-109.11199999999999</c:v>
                </c:pt>
                <c:pt idx="45805" formatCode="General">
                  <c:v>-108.623</c:v>
                </c:pt>
                <c:pt idx="45806" formatCode="General">
                  <c:v>-108.15900000000001</c:v>
                </c:pt>
                <c:pt idx="45807" formatCode="General">
                  <c:v>-107.73099999999999</c:v>
                </c:pt>
                <c:pt idx="45808" formatCode="General">
                  <c:v>-107.339</c:v>
                </c:pt>
                <c:pt idx="45809" formatCode="General">
                  <c:v>-106.985</c:v>
                </c:pt>
                <c:pt idx="45810" formatCode="General">
                  <c:v>-106.67100000000001</c:v>
                </c:pt>
                <c:pt idx="45811" formatCode="General">
                  <c:v>-106.378</c:v>
                </c:pt>
                <c:pt idx="45812" formatCode="General">
                  <c:v>-106.074</c:v>
                </c:pt>
                <c:pt idx="45813" formatCode="General">
                  <c:v>-105.761</c:v>
                </c:pt>
                <c:pt idx="45814" formatCode="General">
                  <c:v>-105.447</c:v>
                </c:pt>
                <c:pt idx="45815" formatCode="General">
                  <c:v>-105.13</c:v>
                </c:pt>
                <c:pt idx="45816" formatCode="General">
                  <c:v>-104.824</c:v>
                </c:pt>
                <c:pt idx="45817" formatCode="General">
                  <c:v>-104.54900000000001</c:v>
                </c:pt>
                <c:pt idx="45818" formatCode="General">
                  <c:v>-104.316</c:v>
                </c:pt>
                <c:pt idx="45819" formatCode="General">
                  <c:v>-104.124</c:v>
                </c:pt>
                <c:pt idx="45820" formatCode="General">
                  <c:v>-103.94499999999999</c:v>
                </c:pt>
                <c:pt idx="45821" formatCode="General">
                  <c:v>-103.755</c:v>
                </c:pt>
                <c:pt idx="45822" formatCode="General">
                  <c:v>-103.556</c:v>
                </c:pt>
                <c:pt idx="45823" formatCode="General">
                  <c:v>-103.345</c:v>
                </c:pt>
                <c:pt idx="45824" formatCode="General">
                  <c:v>-103.108</c:v>
                </c:pt>
                <c:pt idx="45825" formatCode="General">
                  <c:v>-102.839</c:v>
                </c:pt>
                <c:pt idx="45826" formatCode="General">
                  <c:v>-102.53400000000001</c:v>
                </c:pt>
                <c:pt idx="45827" formatCode="General">
                  <c:v>-102.17100000000001</c:v>
                </c:pt>
                <c:pt idx="45828" formatCode="General">
                  <c:v>-101.73399999999999</c:v>
                </c:pt>
                <c:pt idx="45829" formatCode="General">
                  <c:v>-101.224</c:v>
                </c:pt>
                <c:pt idx="45830" formatCode="General">
                  <c:v>-100.633</c:v>
                </c:pt>
                <c:pt idx="45831" formatCode="General">
                  <c:v>-99.938999999999993</c:v>
                </c:pt>
                <c:pt idx="45832" formatCode="General">
                  <c:v>-99.2029</c:v>
                </c:pt>
                <c:pt idx="45833" formatCode="General">
                  <c:v>-98.501199999999997</c:v>
                </c:pt>
                <c:pt idx="45834" formatCode="General">
                  <c:v>-97.834999999999994</c:v>
                </c:pt>
                <c:pt idx="45835" formatCode="General">
                  <c:v>-97.182900000000004</c:v>
                </c:pt>
                <c:pt idx="45836" formatCode="General">
                  <c:v>-96.502099999999999</c:v>
                </c:pt>
                <c:pt idx="45837" formatCode="General">
                  <c:v>-95.781099999999995</c:v>
                </c:pt>
                <c:pt idx="45838" formatCode="General">
                  <c:v>-95.043300000000002</c:v>
                </c:pt>
                <c:pt idx="45839" formatCode="General">
                  <c:v>-94.285799999999995</c:v>
                </c:pt>
                <c:pt idx="45840" formatCode="General">
                  <c:v>-93.496300000000005</c:v>
                </c:pt>
                <c:pt idx="45841" formatCode="General">
                  <c:v>-92.676100000000005</c:v>
                </c:pt>
                <c:pt idx="45842" formatCode="General">
                  <c:v>-91.830799999999996</c:v>
                </c:pt>
                <c:pt idx="45843" formatCode="General">
                  <c:v>-90.968900000000005</c:v>
                </c:pt>
                <c:pt idx="45844" formatCode="General">
                  <c:v>-90.086500000000001</c:v>
                </c:pt>
                <c:pt idx="45845" formatCode="General">
                  <c:v>-89.171199999999999</c:v>
                </c:pt>
                <c:pt idx="45846" formatCode="General">
                  <c:v>-88.217399999999998</c:v>
                </c:pt>
                <c:pt idx="45847" formatCode="General">
                  <c:v>-87.2286</c:v>
                </c:pt>
                <c:pt idx="45848" formatCode="General">
                  <c:v>-86.232399999999998</c:v>
                </c:pt>
                <c:pt idx="45849" formatCode="General">
                  <c:v>-85.267600000000002</c:v>
                </c:pt>
                <c:pt idx="45850" formatCode="General">
                  <c:v>-84.372799999999998</c:v>
                </c:pt>
                <c:pt idx="45851" formatCode="General">
                  <c:v>-83.569199999999995</c:v>
                </c:pt>
                <c:pt idx="45852" formatCode="General">
                  <c:v>-82.856899999999996</c:v>
                </c:pt>
                <c:pt idx="45853" formatCode="General">
                  <c:v>-82.226100000000002</c:v>
                </c:pt>
                <c:pt idx="45854" formatCode="General">
                  <c:v>-81.661299999999997</c:v>
                </c:pt>
                <c:pt idx="45855" formatCode="General">
                  <c:v>-81.147300000000001</c:v>
                </c:pt>
                <c:pt idx="45856" formatCode="General">
                  <c:v>-80.662400000000005</c:v>
                </c:pt>
                <c:pt idx="45857" formatCode="General">
                  <c:v>-80.182599999999994</c:v>
                </c:pt>
                <c:pt idx="45858" formatCode="General">
                  <c:v>-79.672600000000003</c:v>
                </c:pt>
                <c:pt idx="45859" formatCode="General">
                  <c:v>-79.097399999999993</c:v>
                </c:pt>
                <c:pt idx="45860" formatCode="General">
                  <c:v>-78.436099999999996</c:v>
                </c:pt>
                <c:pt idx="45861" formatCode="General">
                  <c:v>-77.672499999999999</c:v>
                </c:pt>
                <c:pt idx="45862" formatCode="General">
                  <c:v>-76.790400000000005</c:v>
                </c:pt>
                <c:pt idx="45863" formatCode="General">
                  <c:v>-75.810100000000006</c:v>
                </c:pt>
                <c:pt idx="45864" formatCode="General">
                  <c:v>-74.798100000000005</c:v>
                </c:pt>
                <c:pt idx="45865" formatCode="General">
                  <c:v>-73.808099999999996</c:v>
                </c:pt>
                <c:pt idx="45866" formatCode="General">
                  <c:v>-72.853200000000001</c:v>
                </c:pt>
                <c:pt idx="45867" formatCode="General">
                  <c:v>-71.855500000000006</c:v>
                </c:pt>
                <c:pt idx="45868" formatCode="General">
                  <c:v>-70.740399999999994</c:v>
                </c:pt>
                <c:pt idx="45869" formatCode="General">
                  <c:v>-69.510199999999998</c:v>
                </c:pt>
                <c:pt idx="45870" formatCode="General">
                  <c:v>-68.157200000000003</c:v>
                </c:pt>
                <c:pt idx="45871" formatCode="General">
                  <c:v>-66.663399999999996</c:v>
                </c:pt>
                <c:pt idx="45872" formatCode="General">
                  <c:v>-65.027500000000003</c:v>
                </c:pt>
                <c:pt idx="45873" formatCode="General">
                  <c:v>-63.259700000000002</c:v>
                </c:pt>
                <c:pt idx="45874" formatCode="General">
                  <c:v>-61.366</c:v>
                </c:pt>
                <c:pt idx="45875" formatCode="General">
                  <c:v>-59.355800000000002</c:v>
                </c:pt>
                <c:pt idx="45876" formatCode="General">
                  <c:v>-57.249699999999997</c:v>
                </c:pt>
                <c:pt idx="45877" formatCode="General">
                  <c:v>-55.0732</c:v>
                </c:pt>
                <c:pt idx="45878" formatCode="General">
                  <c:v>-52.848799999999997</c:v>
                </c:pt>
                <c:pt idx="45879" formatCode="General">
                  <c:v>-50.607399999999998</c:v>
                </c:pt>
                <c:pt idx="45880" formatCode="General">
                  <c:v>-48.3765</c:v>
                </c:pt>
                <c:pt idx="45881" formatCode="General">
                  <c:v>-46.156100000000002</c:v>
                </c:pt>
                <c:pt idx="45882" formatCode="General">
                  <c:v>-43.949300000000001</c:v>
                </c:pt>
                <c:pt idx="45883" formatCode="General">
                  <c:v>-41.779800000000002</c:v>
                </c:pt>
                <c:pt idx="45884" formatCode="General">
                  <c:v>-39.672800000000002</c:v>
                </c:pt>
                <c:pt idx="45885" formatCode="General">
                  <c:v>-37.648600000000002</c:v>
                </c:pt>
                <c:pt idx="45886" formatCode="General">
                  <c:v>-35.717500000000001</c:v>
                </c:pt>
                <c:pt idx="45887" formatCode="General">
                  <c:v>-33.8795</c:v>
                </c:pt>
                <c:pt idx="45888" formatCode="General">
                  <c:v>-32.124899999999997</c:v>
                </c:pt>
                <c:pt idx="45889" formatCode="General">
                  <c:v>-30.442499999999999</c:v>
                </c:pt>
                <c:pt idx="45890" formatCode="General">
                  <c:v>-28.825099999999999</c:v>
                </c:pt>
                <c:pt idx="45891" formatCode="General">
                  <c:v>-27.2774</c:v>
                </c:pt>
                <c:pt idx="45892" formatCode="General">
                  <c:v>-25.8108</c:v>
                </c:pt>
                <c:pt idx="45893" formatCode="General">
                  <c:v>-24.417200000000001</c:v>
                </c:pt>
                <c:pt idx="45894" formatCode="General">
                  <c:v>-23.085100000000001</c:v>
                </c:pt>
                <c:pt idx="45895" formatCode="General">
                  <c:v>-21.827500000000001</c:v>
                </c:pt>
                <c:pt idx="45896" formatCode="General">
                  <c:v>-20.683900000000001</c:v>
                </c:pt>
                <c:pt idx="45897" formatCode="General">
                  <c:v>-19.722200000000001</c:v>
                </c:pt>
                <c:pt idx="45898" formatCode="General">
                  <c:v>-18.91</c:v>
                </c:pt>
                <c:pt idx="45899" formatCode="General">
                  <c:v>-18.122800000000002</c:v>
                </c:pt>
                <c:pt idx="45900" formatCode="General">
                  <c:v>-17.3142</c:v>
                </c:pt>
                <c:pt idx="45901" formatCode="General">
                  <c:v>-16.483699999999999</c:v>
                </c:pt>
                <c:pt idx="45902" formatCode="General">
                  <c:v>-15.629799999999999</c:v>
                </c:pt>
                <c:pt idx="45903" formatCode="General">
                  <c:v>-14.753299999999999</c:v>
                </c:pt>
                <c:pt idx="45904" formatCode="General">
                  <c:v>-13.8508</c:v>
                </c:pt>
                <c:pt idx="45905" formatCode="General">
                  <c:v>-12.911899999999999</c:v>
                </c:pt>
                <c:pt idx="45906" formatCode="General">
                  <c:v>-11.9222</c:v>
                </c:pt>
                <c:pt idx="45907" formatCode="General">
                  <c:v>-10.872999999999999</c:v>
                </c:pt>
                <c:pt idx="45908" formatCode="General">
                  <c:v>-9.7563800000000001</c:v>
                </c:pt>
                <c:pt idx="45909" formatCode="General">
                  <c:v>-8.5536300000000001</c:v>
                </c:pt>
                <c:pt idx="45910" formatCode="General">
                  <c:v>-7.25509</c:v>
                </c:pt>
                <c:pt idx="45911" formatCode="General">
                  <c:v>-5.8691199999999997</c:v>
                </c:pt>
                <c:pt idx="45912" formatCode="General">
                  <c:v>-4.4011699999999996</c:v>
                </c:pt>
                <c:pt idx="45913" formatCode="General">
                  <c:v>-2.8554499999999998</c:v>
                </c:pt>
                <c:pt idx="45914" formatCode="General">
                  <c:v>-1.24532</c:v>
                </c:pt>
                <c:pt idx="45915" formatCode="General">
                  <c:v>0.41240300000000002</c:v>
                </c:pt>
                <c:pt idx="45916" formatCode="General">
                  <c:v>2.1014400000000002</c:v>
                </c:pt>
                <c:pt idx="45917" formatCode="General">
                  <c:v>3.8155999999999999</c:v>
                </c:pt>
                <c:pt idx="45918" formatCode="General">
                  <c:v>5.5623699999999996</c:v>
                </c:pt>
                <c:pt idx="45919" formatCode="General">
                  <c:v>7.3346999999999998</c:v>
                </c:pt>
                <c:pt idx="45920" formatCode="General">
                  <c:v>9.1163699999999999</c:v>
                </c:pt>
                <c:pt idx="45921" formatCode="General">
                  <c:v>10.9026</c:v>
                </c:pt>
                <c:pt idx="45922" formatCode="General">
                  <c:v>12.651999999999999</c:v>
                </c:pt>
                <c:pt idx="45923" formatCode="General">
                  <c:v>14.2575</c:v>
                </c:pt>
                <c:pt idx="45924" formatCode="General">
                  <c:v>15.697100000000001</c:v>
                </c:pt>
                <c:pt idx="45925" formatCode="General">
                  <c:v>17.042200000000001</c:v>
                </c:pt>
                <c:pt idx="45926" formatCode="General">
                  <c:v>18.3294</c:v>
                </c:pt>
                <c:pt idx="45927" formatCode="General">
                  <c:v>19.571000000000002</c:v>
                </c:pt>
                <c:pt idx="45928" formatCode="General">
                  <c:v>20.7788</c:v>
                </c:pt>
                <c:pt idx="45929" formatCode="General">
                  <c:v>21.964300000000001</c:v>
                </c:pt>
                <c:pt idx="45930" formatCode="General">
                  <c:v>23.134599999999999</c:v>
                </c:pt>
                <c:pt idx="45931" formatCode="General">
                  <c:v>24.300699999999999</c:v>
                </c:pt>
                <c:pt idx="45932" formatCode="General">
                  <c:v>25.476400000000002</c:v>
                </c:pt>
                <c:pt idx="45933" formatCode="General">
                  <c:v>26.6646</c:v>
                </c:pt>
                <c:pt idx="45934" formatCode="General">
                  <c:v>27.8644</c:v>
                </c:pt>
                <c:pt idx="45935" formatCode="General">
                  <c:v>29.0853</c:v>
                </c:pt>
                <c:pt idx="45936" formatCode="General">
                  <c:v>30.335799999999999</c:v>
                </c:pt>
                <c:pt idx="45937" formatCode="General">
                  <c:v>31.619700000000002</c:v>
                </c:pt>
                <c:pt idx="45938" formatCode="General">
                  <c:v>32.9405</c:v>
                </c:pt>
                <c:pt idx="45939" formatCode="General">
                  <c:v>34.300199999999997</c:v>
                </c:pt>
                <c:pt idx="45940" formatCode="General">
                  <c:v>35.685499999999998</c:v>
                </c:pt>
                <c:pt idx="45941" formatCode="General">
                  <c:v>37.0792</c:v>
                </c:pt>
                <c:pt idx="45942" formatCode="General">
                  <c:v>38.478400000000001</c:v>
                </c:pt>
                <c:pt idx="45943" formatCode="General">
                  <c:v>39.883499999999998</c:v>
                </c:pt>
                <c:pt idx="45944" formatCode="General">
                  <c:v>41.2941</c:v>
                </c:pt>
                <c:pt idx="45945" formatCode="General">
                  <c:v>42.716900000000003</c:v>
                </c:pt>
                <c:pt idx="45946" formatCode="General">
                  <c:v>44.160299999999999</c:v>
                </c:pt>
                <c:pt idx="45947" formatCode="General">
                  <c:v>45.644100000000002</c:v>
                </c:pt>
                <c:pt idx="45948" formatCode="General">
                  <c:v>47.183999999999997</c:v>
                </c:pt>
                <c:pt idx="45949" formatCode="General">
                  <c:v>48.7682</c:v>
                </c:pt>
                <c:pt idx="45950" formatCode="General">
                  <c:v>50.348399999999998</c:v>
                </c:pt>
                <c:pt idx="45951" formatCode="General">
                  <c:v>51.834800000000001</c:v>
                </c:pt>
                <c:pt idx="45952" formatCode="General">
                  <c:v>53.205300000000001</c:v>
                </c:pt>
                <c:pt idx="45953" formatCode="General">
                  <c:v>54.5077</c:v>
                </c:pt>
                <c:pt idx="45954" formatCode="General">
                  <c:v>55.813499999999998</c:v>
                </c:pt>
                <c:pt idx="45955" formatCode="General">
                  <c:v>57.172699999999999</c:v>
                </c:pt>
                <c:pt idx="45956" formatCode="General">
                  <c:v>58.573</c:v>
                </c:pt>
                <c:pt idx="45957" formatCode="General">
                  <c:v>60.005899999999997</c:v>
                </c:pt>
                <c:pt idx="45958" formatCode="General">
                  <c:v>61.474400000000003</c:v>
                </c:pt>
                <c:pt idx="45959" formatCode="General">
                  <c:v>62.977899999999998</c:v>
                </c:pt>
                <c:pt idx="45960" formatCode="General">
                  <c:v>64.513300000000001</c:v>
                </c:pt>
                <c:pt idx="45961" formatCode="General">
                  <c:v>66.073800000000006</c:v>
                </c:pt>
                <c:pt idx="45962" formatCode="General">
                  <c:v>67.652100000000004</c:v>
                </c:pt>
                <c:pt idx="45963" formatCode="General">
                  <c:v>69.242199999999997</c:v>
                </c:pt>
                <c:pt idx="45964" formatCode="General">
                  <c:v>70.845699999999994</c:v>
                </c:pt>
                <c:pt idx="45965" formatCode="General">
                  <c:v>72.474400000000003</c:v>
                </c:pt>
                <c:pt idx="45966" formatCode="General">
                  <c:v>74.127700000000004</c:v>
                </c:pt>
                <c:pt idx="45967" formatCode="General">
                  <c:v>75.794799999999995</c:v>
                </c:pt>
                <c:pt idx="45968" formatCode="General">
                  <c:v>77.461399999999998</c:v>
                </c:pt>
                <c:pt idx="45969" formatCode="General">
                  <c:v>79.113399999999999</c:v>
                </c:pt>
                <c:pt idx="45970" formatCode="General">
                  <c:v>80.744</c:v>
                </c:pt>
                <c:pt idx="45971" formatCode="General">
                  <c:v>82.355199999999996</c:v>
                </c:pt>
                <c:pt idx="45972" formatCode="General">
                  <c:v>83.956699999999998</c:v>
                </c:pt>
                <c:pt idx="45973" formatCode="General">
                  <c:v>85.543199999999999</c:v>
                </c:pt>
                <c:pt idx="45974" formatCode="General">
                  <c:v>87.101699999999994</c:v>
                </c:pt>
                <c:pt idx="45975" formatCode="General">
                  <c:v>88.629300000000001</c:v>
                </c:pt>
                <c:pt idx="45976" formatCode="General">
                  <c:v>90.093800000000002</c:v>
                </c:pt>
                <c:pt idx="45977" formatCode="General">
                  <c:v>91.419300000000007</c:v>
                </c:pt>
                <c:pt idx="45978" formatCode="General">
                  <c:v>92.553700000000006</c:v>
                </c:pt>
                <c:pt idx="45979" formatCode="General">
                  <c:v>93.483000000000004</c:v>
                </c:pt>
                <c:pt idx="45980" formatCode="General">
                  <c:v>94.254499999999993</c:v>
                </c:pt>
                <c:pt idx="45981" formatCode="General">
                  <c:v>94.924999999999997</c:v>
                </c:pt>
                <c:pt idx="45982" formatCode="General">
                  <c:v>95.468999999999994</c:v>
                </c:pt>
                <c:pt idx="45983" formatCode="General">
                  <c:v>95.851699999999994</c:v>
                </c:pt>
                <c:pt idx="45984" formatCode="General">
                  <c:v>96.060199999999995</c:v>
                </c:pt>
                <c:pt idx="45985" formatCode="General">
                  <c:v>96.076700000000002</c:v>
                </c:pt>
                <c:pt idx="45986" formatCode="General">
                  <c:v>95.888300000000001</c:v>
                </c:pt>
                <c:pt idx="45987" formatCode="General">
                  <c:v>95.517700000000005</c:v>
                </c:pt>
                <c:pt idx="45988" formatCode="General">
                  <c:v>95.002700000000004</c:v>
                </c:pt>
                <c:pt idx="45989" formatCode="General">
                  <c:v>94.371200000000002</c:v>
                </c:pt>
                <c:pt idx="45990" formatCode="General">
                  <c:v>93.663700000000006</c:v>
                </c:pt>
                <c:pt idx="45991" formatCode="General">
                  <c:v>92.930599999999998</c:v>
                </c:pt>
                <c:pt idx="45992" formatCode="General">
                  <c:v>92.205299999999994</c:v>
                </c:pt>
                <c:pt idx="45993" formatCode="General">
                  <c:v>91.503</c:v>
                </c:pt>
                <c:pt idx="45994" formatCode="General">
                  <c:v>90.846000000000004</c:v>
                </c:pt>
                <c:pt idx="45995" formatCode="General">
                  <c:v>90.257900000000006</c:v>
                </c:pt>
                <c:pt idx="45996" formatCode="General">
                  <c:v>89.757499999999993</c:v>
                </c:pt>
                <c:pt idx="45997" formatCode="General">
                  <c:v>89.348600000000005</c:v>
                </c:pt>
                <c:pt idx="45998" formatCode="General">
                  <c:v>89.008899999999997</c:v>
                </c:pt>
                <c:pt idx="45999" formatCode="General">
                  <c:v>88.743899999999996</c:v>
                </c:pt>
                <c:pt idx="46000" formatCode="General">
                  <c:v>88.580399999999997</c:v>
                </c:pt>
                <c:pt idx="46001" formatCode="General">
                  <c:v>88.541399999999996</c:v>
                </c:pt>
                <c:pt idx="46002" formatCode="General">
                  <c:v>88.651799999999994</c:v>
                </c:pt>
                <c:pt idx="46003" formatCode="General">
                  <c:v>88.941999999999993</c:v>
                </c:pt>
                <c:pt idx="46004" formatCode="General">
                  <c:v>89.415599999999998</c:v>
                </c:pt>
                <c:pt idx="46005" formatCode="General">
                  <c:v>90.030699999999996</c:v>
                </c:pt>
                <c:pt idx="46006" formatCode="General">
                  <c:v>90.723699999999994</c:v>
                </c:pt>
                <c:pt idx="46007" formatCode="General">
                  <c:v>91.430899999999994</c:v>
                </c:pt>
                <c:pt idx="46008" formatCode="General">
                  <c:v>92.189400000000006</c:v>
                </c:pt>
                <c:pt idx="46009" formatCode="General">
                  <c:v>93.052199999999999</c:v>
                </c:pt>
                <c:pt idx="46010" formatCode="General">
                  <c:v>93.997200000000007</c:v>
                </c:pt>
                <c:pt idx="46011" formatCode="General">
                  <c:v>95.002399999999994</c:v>
                </c:pt>
                <c:pt idx="46012" formatCode="General">
                  <c:v>96.052999999999997</c:v>
                </c:pt>
                <c:pt idx="46013" formatCode="General">
                  <c:v>97.117400000000004</c:v>
                </c:pt>
                <c:pt idx="46014" formatCode="General">
                  <c:v>98.159199999999998</c:v>
                </c:pt>
                <c:pt idx="46015" formatCode="General">
                  <c:v>99.149500000000003</c:v>
                </c:pt>
                <c:pt idx="46016" formatCode="General">
                  <c:v>100.065</c:v>
                </c:pt>
                <c:pt idx="46017" formatCode="General">
                  <c:v>100.895</c:v>
                </c:pt>
                <c:pt idx="46018" formatCode="General">
                  <c:v>101.626</c:v>
                </c:pt>
                <c:pt idx="46019" formatCode="General">
                  <c:v>102.23699999999999</c:v>
                </c:pt>
                <c:pt idx="46020" formatCode="General">
                  <c:v>102.744</c:v>
                </c:pt>
                <c:pt idx="46021" formatCode="General">
                  <c:v>103.169</c:v>
                </c:pt>
                <c:pt idx="46022" formatCode="General">
                  <c:v>103.491</c:v>
                </c:pt>
                <c:pt idx="46023" formatCode="General">
                  <c:v>103.688</c:v>
                </c:pt>
                <c:pt idx="46024" formatCode="General">
                  <c:v>103.76600000000001</c:v>
                </c:pt>
                <c:pt idx="46025" formatCode="General">
                  <c:v>103.729</c:v>
                </c:pt>
                <c:pt idx="46026" formatCode="General">
                  <c:v>103.578</c:v>
                </c:pt>
                <c:pt idx="46027" formatCode="General">
                  <c:v>103.307</c:v>
                </c:pt>
                <c:pt idx="46028" formatCode="General">
                  <c:v>102.905</c:v>
                </c:pt>
                <c:pt idx="46029" formatCode="General">
                  <c:v>102.36799999999999</c:v>
                </c:pt>
                <c:pt idx="46030" formatCode="General">
                  <c:v>101.691</c:v>
                </c:pt>
                <c:pt idx="46031" formatCode="General">
                  <c:v>100.864</c:v>
                </c:pt>
                <c:pt idx="46032" formatCode="General">
                  <c:v>99.872699999999995</c:v>
                </c:pt>
                <c:pt idx="46033" formatCode="General">
                  <c:v>98.715599999999995</c:v>
                </c:pt>
                <c:pt idx="46034" formatCode="General">
                  <c:v>97.317099999999996</c:v>
                </c:pt>
                <c:pt idx="46035" formatCode="General">
                  <c:v>95.607200000000006</c:v>
                </c:pt>
                <c:pt idx="46036" formatCode="General">
                  <c:v>93.638400000000004</c:v>
                </c:pt>
                <c:pt idx="46037" formatCode="General">
                  <c:v>91.457099999999997</c:v>
                </c:pt>
                <c:pt idx="46038" formatCode="General">
                  <c:v>89.061400000000006</c:v>
                </c:pt>
                <c:pt idx="46039" formatCode="General">
                  <c:v>86.507199999999997</c:v>
                </c:pt>
                <c:pt idx="46040" formatCode="General">
                  <c:v>83.894099999999995</c:v>
                </c:pt>
                <c:pt idx="46041" formatCode="General">
                  <c:v>81.276600000000002</c:v>
                </c:pt>
                <c:pt idx="46042" formatCode="General">
                  <c:v>78.691800000000001</c:v>
                </c:pt>
                <c:pt idx="46043" formatCode="General">
                  <c:v>76.198599999999999</c:v>
                </c:pt>
                <c:pt idx="46044" formatCode="General">
                  <c:v>73.852800000000002</c:v>
                </c:pt>
                <c:pt idx="46045" formatCode="General">
                  <c:v>71.691400000000002</c:v>
                </c:pt>
                <c:pt idx="46046" formatCode="General">
                  <c:v>69.738900000000001</c:v>
                </c:pt>
                <c:pt idx="46047" formatCode="General">
                  <c:v>68.007599999999996</c:v>
                </c:pt>
                <c:pt idx="46048" formatCode="General">
                  <c:v>66.511399999999995</c:v>
                </c:pt>
                <c:pt idx="46049" formatCode="General">
                  <c:v>65.257300000000001</c:v>
                </c:pt>
                <c:pt idx="46050" formatCode="General">
                  <c:v>64.232399999999998</c:v>
                </c:pt>
                <c:pt idx="46051" formatCode="General">
                  <c:v>63.411799999999999</c:v>
                </c:pt>
                <c:pt idx="46052" formatCode="General">
                  <c:v>62.761299999999999</c:v>
                </c:pt>
                <c:pt idx="46053" formatCode="General">
                  <c:v>62.275399999999998</c:v>
                </c:pt>
                <c:pt idx="46054" formatCode="General">
                  <c:v>61.963099999999997</c:v>
                </c:pt>
                <c:pt idx="46055" formatCode="General">
                  <c:v>61.815899999999999</c:v>
                </c:pt>
                <c:pt idx="46056" formatCode="General">
                  <c:v>61.816699999999997</c:v>
                </c:pt>
                <c:pt idx="46057" formatCode="General">
                  <c:v>61.935200000000002</c:v>
                </c:pt>
                <c:pt idx="46058" formatCode="General">
                  <c:v>62.1372</c:v>
                </c:pt>
                <c:pt idx="46059" formatCode="General">
                  <c:v>62.389000000000003</c:v>
                </c:pt>
                <c:pt idx="46060" formatCode="General">
                  <c:v>62.574599999999997</c:v>
                </c:pt>
                <c:pt idx="46061" formatCode="General">
                  <c:v>62.552700000000002</c:v>
                </c:pt>
                <c:pt idx="46062" formatCode="General">
                  <c:v>62.361199999999997</c:v>
                </c:pt>
                <c:pt idx="46063" formatCode="General">
                  <c:v>62.0807</c:v>
                </c:pt>
                <c:pt idx="46064" formatCode="General">
                  <c:v>61.726199999999999</c:v>
                </c:pt>
                <c:pt idx="46065" formatCode="General">
                  <c:v>61.3003</c:v>
                </c:pt>
                <c:pt idx="46066" formatCode="General">
                  <c:v>60.783200000000001</c:v>
                </c:pt>
                <c:pt idx="46067" formatCode="General">
                  <c:v>60.269100000000002</c:v>
                </c:pt>
                <c:pt idx="46068" formatCode="General">
                  <c:v>59.853900000000003</c:v>
                </c:pt>
                <c:pt idx="46069" formatCode="General">
                  <c:v>59.314500000000002</c:v>
                </c:pt>
                <c:pt idx="46070" formatCode="General">
                  <c:v>58.454799999999999</c:v>
                </c:pt>
                <c:pt idx="46071" formatCode="General">
                  <c:v>57.355600000000003</c:v>
                </c:pt>
                <c:pt idx="46072" formatCode="General">
                  <c:v>56.100499999999997</c:v>
                </c:pt>
                <c:pt idx="46073" formatCode="General">
                  <c:v>54.7348</c:v>
                </c:pt>
                <c:pt idx="46074" formatCode="General">
                  <c:v>53.2774</c:v>
                </c:pt>
                <c:pt idx="46075" formatCode="General">
                  <c:v>51.732399999999998</c:v>
                </c:pt>
                <c:pt idx="46076" formatCode="General">
                  <c:v>50.122999999999998</c:v>
                </c:pt>
                <c:pt idx="46077" formatCode="General">
                  <c:v>48.476999999999997</c:v>
                </c:pt>
                <c:pt idx="46078" formatCode="General">
                  <c:v>46.817799999999998</c:v>
                </c:pt>
                <c:pt idx="46079" formatCode="General">
                  <c:v>45.165300000000002</c:v>
                </c:pt>
                <c:pt idx="46080" formatCode="General">
                  <c:v>43.533900000000003</c:v>
                </c:pt>
                <c:pt idx="46081" formatCode="General">
                  <c:v>41.9283</c:v>
                </c:pt>
                <c:pt idx="46082" formatCode="General">
                  <c:v>40.35</c:v>
                </c:pt>
                <c:pt idx="46083" formatCode="General">
                  <c:v>38.8063</c:v>
                </c:pt>
                <c:pt idx="46084" formatCode="General">
                  <c:v>37.298499999999997</c:v>
                </c:pt>
                <c:pt idx="46085" formatCode="General">
                  <c:v>35.816200000000002</c:v>
                </c:pt>
                <c:pt idx="46086" formatCode="General">
                  <c:v>34.372199999999999</c:v>
                </c:pt>
                <c:pt idx="46087" formatCode="General">
                  <c:v>32.993200000000002</c:v>
                </c:pt>
                <c:pt idx="46088" formatCode="General">
                  <c:v>31.579699999999999</c:v>
                </c:pt>
                <c:pt idx="46089" formatCode="General">
                  <c:v>30.041599999999999</c:v>
                </c:pt>
                <c:pt idx="46090" formatCode="General">
                  <c:v>28.466999999999999</c:v>
                </c:pt>
                <c:pt idx="46091" formatCode="General">
                  <c:v>26.931000000000001</c:v>
                </c:pt>
                <c:pt idx="46092" formatCode="General">
                  <c:v>25.438300000000002</c:v>
                </c:pt>
                <c:pt idx="46093" formatCode="General">
                  <c:v>23.985199999999999</c:v>
                </c:pt>
                <c:pt idx="46094" formatCode="General">
                  <c:v>22.563600000000001</c:v>
                </c:pt>
                <c:pt idx="46095" formatCode="General">
                  <c:v>21.163499999999999</c:v>
                </c:pt>
                <c:pt idx="46096" formatCode="General">
                  <c:v>19.774699999999999</c:v>
                </c:pt>
                <c:pt idx="46097" formatCode="General">
                  <c:v>18.388500000000001</c:v>
                </c:pt>
                <c:pt idx="46098" formatCode="General">
                  <c:v>17.008299999999998</c:v>
                </c:pt>
                <c:pt idx="46099" formatCode="General">
                  <c:v>15.6525</c:v>
                </c:pt>
                <c:pt idx="46100" formatCode="General">
                  <c:v>14.3376</c:v>
                </c:pt>
                <c:pt idx="46101" formatCode="General">
                  <c:v>13.073</c:v>
                </c:pt>
                <c:pt idx="46102" formatCode="General">
                  <c:v>11.827500000000001</c:v>
                </c:pt>
                <c:pt idx="46103" formatCode="General">
                  <c:v>10.5715</c:v>
                </c:pt>
                <c:pt idx="46104" formatCode="General">
                  <c:v>9.3212499999999991</c:v>
                </c:pt>
                <c:pt idx="46105" formatCode="General">
                  <c:v>8.0981900000000007</c:v>
                </c:pt>
                <c:pt idx="46106" formatCode="General">
                  <c:v>6.91805</c:v>
                </c:pt>
                <c:pt idx="46107" formatCode="General">
                  <c:v>5.7950600000000003</c:v>
                </c:pt>
                <c:pt idx="46108" formatCode="General">
                  <c:v>4.7351599999999996</c:v>
                </c:pt>
                <c:pt idx="46109" formatCode="General">
                  <c:v>3.7235100000000001</c:v>
                </c:pt>
                <c:pt idx="46110" formatCode="General">
                  <c:v>2.7483900000000001</c:v>
                </c:pt>
                <c:pt idx="46111" formatCode="General">
                  <c:v>1.8205100000000001</c:v>
                </c:pt>
                <c:pt idx="46112" formatCode="General">
                  <c:v>0.94576700000000002</c:v>
                </c:pt>
                <c:pt idx="46113" formatCode="General">
                  <c:v>0.120397</c:v>
                </c:pt>
                <c:pt idx="46114" formatCode="General">
                  <c:v>-0.66947299999999998</c:v>
                </c:pt>
                <c:pt idx="46115" formatCode="General">
                  <c:v>-1.44696</c:v>
                </c:pt>
                <c:pt idx="46116" formatCode="General">
                  <c:v>-2.3307799999999999</c:v>
                </c:pt>
                <c:pt idx="46117" formatCode="General">
                  <c:v>-3.4069400000000001</c:v>
                </c:pt>
                <c:pt idx="46118" formatCode="General">
                  <c:v>-4.5809600000000001</c:v>
                </c:pt>
                <c:pt idx="46119" formatCode="General">
                  <c:v>-5.7839499999999999</c:v>
                </c:pt>
                <c:pt idx="46120" formatCode="General">
                  <c:v>-7.0246300000000002</c:v>
                </c:pt>
                <c:pt idx="46121" formatCode="General">
                  <c:v>-8.3191199999999998</c:v>
                </c:pt>
                <c:pt idx="46122" formatCode="General">
                  <c:v>-9.6788500000000006</c:v>
                </c:pt>
                <c:pt idx="46123" formatCode="General">
                  <c:v>-11.1022</c:v>
                </c:pt>
                <c:pt idx="46124" formatCode="General">
                  <c:v>-12.579000000000001</c:v>
                </c:pt>
                <c:pt idx="46125" formatCode="General">
                  <c:v>-14.087300000000001</c:v>
                </c:pt>
                <c:pt idx="46126" formatCode="General">
                  <c:v>-15.614699999999999</c:v>
                </c:pt>
                <c:pt idx="46127" formatCode="General">
                  <c:v>-17.1614</c:v>
                </c:pt>
                <c:pt idx="46128" formatCode="General">
                  <c:v>-18.7103</c:v>
                </c:pt>
                <c:pt idx="46129" formatCode="General">
                  <c:v>-20.238199999999999</c:v>
                </c:pt>
                <c:pt idx="46130" formatCode="General">
                  <c:v>-21.737300000000001</c:v>
                </c:pt>
                <c:pt idx="46131" formatCode="General">
                  <c:v>-23.202100000000002</c:v>
                </c:pt>
                <c:pt idx="46132" formatCode="General">
                  <c:v>-24.624600000000001</c:v>
                </c:pt>
                <c:pt idx="46133" formatCode="General">
                  <c:v>-25.993400000000001</c:v>
                </c:pt>
                <c:pt idx="46134" formatCode="General">
                  <c:v>-27.296800000000001</c:v>
                </c:pt>
                <c:pt idx="46135" formatCode="General">
                  <c:v>-28.529800000000002</c:v>
                </c:pt>
                <c:pt idx="46136" formatCode="General">
                  <c:v>-29.692699999999999</c:v>
                </c:pt>
                <c:pt idx="46137" formatCode="General">
                  <c:v>-30.793800000000001</c:v>
                </c:pt>
                <c:pt idx="46138" formatCode="General">
                  <c:v>-31.8385</c:v>
                </c:pt>
                <c:pt idx="46139" formatCode="General">
                  <c:v>-32.822000000000003</c:v>
                </c:pt>
                <c:pt idx="46140" formatCode="General">
                  <c:v>-33.743899999999996</c:v>
                </c:pt>
                <c:pt idx="46141" formatCode="General">
                  <c:v>-34.6098</c:v>
                </c:pt>
                <c:pt idx="46142" formatCode="General">
                  <c:v>-35.436599999999999</c:v>
                </c:pt>
                <c:pt idx="46143" formatCode="General">
                  <c:v>-36.2742</c:v>
                </c:pt>
                <c:pt idx="46144" formatCode="General">
                  <c:v>-37.2483</c:v>
                </c:pt>
                <c:pt idx="46145" formatCode="General">
                  <c:v>-38.388599999999997</c:v>
                </c:pt>
                <c:pt idx="46146" formatCode="General">
                  <c:v>-39.572299999999998</c:v>
                </c:pt>
                <c:pt idx="46147" formatCode="General">
                  <c:v>-40.730600000000003</c:v>
                </c:pt>
                <c:pt idx="46148" formatCode="General">
                  <c:v>-41.854199999999999</c:v>
                </c:pt>
                <c:pt idx="46149" formatCode="General">
                  <c:v>-42.936700000000002</c:v>
                </c:pt>
                <c:pt idx="46150" formatCode="General">
                  <c:v>-43.978299999999997</c:v>
                </c:pt>
                <c:pt idx="46151" formatCode="General">
                  <c:v>-44.9983</c:v>
                </c:pt>
                <c:pt idx="46152" formatCode="General">
                  <c:v>-46.008200000000002</c:v>
                </c:pt>
                <c:pt idx="46153" formatCode="General">
                  <c:v>-46.994999999999997</c:v>
                </c:pt>
                <c:pt idx="46154" formatCode="General">
                  <c:v>-47.968800000000002</c:v>
                </c:pt>
                <c:pt idx="46155" formatCode="General">
                  <c:v>-48.948999999999998</c:v>
                </c:pt>
                <c:pt idx="46156" formatCode="General">
                  <c:v>-49.9146</c:v>
                </c:pt>
                <c:pt idx="46157" formatCode="General">
                  <c:v>-50.841999999999999</c:v>
                </c:pt>
                <c:pt idx="46158" formatCode="General">
                  <c:v>-51.730600000000003</c:v>
                </c:pt>
                <c:pt idx="46159" formatCode="General">
                  <c:v>-52.5762</c:v>
                </c:pt>
                <c:pt idx="46160" formatCode="General">
                  <c:v>-53.370899999999999</c:v>
                </c:pt>
                <c:pt idx="46161" formatCode="General">
                  <c:v>-54.118099999999998</c:v>
                </c:pt>
                <c:pt idx="46162" formatCode="General">
                  <c:v>-54.827500000000001</c:v>
                </c:pt>
                <c:pt idx="46163" formatCode="General">
                  <c:v>-55.503399999999999</c:v>
                </c:pt>
                <c:pt idx="46164" formatCode="General">
                  <c:v>-56.149299999999997</c:v>
                </c:pt>
                <c:pt idx="46165" formatCode="General">
                  <c:v>-56.770600000000002</c:v>
                </c:pt>
                <c:pt idx="46166" formatCode="General">
                  <c:v>-57.378599999999999</c:v>
                </c:pt>
                <c:pt idx="46167" formatCode="General">
                  <c:v>-57.987200000000001</c:v>
                </c:pt>
                <c:pt idx="46168" formatCode="General">
                  <c:v>-58.584200000000003</c:v>
                </c:pt>
                <c:pt idx="46169" formatCode="General">
                  <c:v>-59.150500000000001</c:v>
                </c:pt>
                <c:pt idx="46170" formatCode="General">
                  <c:v>-59.693600000000004</c:v>
                </c:pt>
                <c:pt idx="46171" formatCode="General">
                  <c:v>-60.239600000000003</c:v>
                </c:pt>
                <c:pt idx="46172" formatCode="General">
                  <c:v>-60.837600000000002</c:v>
                </c:pt>
                <c:pt idx="46173" formatCode="General">
                  <c:v>-61.556600000000003</c:v>
                </c:pt>
                <c:pt idx="46174" formatCode="General">
                  <c:v>-62.462899999999998</c:v>
                </c:pt>
                <c:pt idx="46175" formatCode="General">
                  <c:v>-63.482799999999997</c:v>
                </c:pt>
                <c:pt idx="46176" formatCode="General">
                  <c:v>-64.507900000000006</c:v>
                </c:pt>
                <c:pt idx="46177" formatCode="General">
                  <c:v>-65.542900000000003</c:v>
                </c:pt>
                <c:pt idx="46178" formatCode="General">
                  <c:v>-66.605199999999996</c:v>
                </c:pt>
                <c:pt idx="46179" formatCode="General">
                  <c:v>-67.714100000000002</c:v>
                </c:pt>
                <c:pt idx="46180" formatCode="General">
                  <c:v>-68.885199999999998</c:v>
                </c:pt>
                <c:pt idx="46181" formatCode="General">
                  <c:v>-70.122500000000002</c:v>
                </c:pt>
                <c:pt idx="46182" formatCode="General">
                  <c:v>-71.406700000000001</c:v>
                </c:pt>
                <c:pt idx="46183" formatCode="General">
                  <c:v>-72.709599999999995</c:v>
                </c:pt>
                <c:pt idx="46184" formatCode="General">
                  <c:v>-74.002799999999993</c:v>
                </c:pt>
                <c:pt idx="46185" formatCode="General">
                  <c:v>-75.250500000000002</c:v>
                </c:pt>
                <c:pt idx="46186" formatCode="General">
                  <c:v>-76.412400000000005</c:v>
                </c:pt>
                <c:pt idx="46187" formatCode="General">
                  <c:v>-77.490899999999996</c:v>
                </c:pt>
                <c:pt idx="46188" formatCode="General">
                  <c:v>-78.520099999999999</c:v>
                </c:pt>
                <c:pt idx="46189" formatCode="General">
                  <c:v>-79.499300000000005</c:v>
                </c:pt>
                <c:pt idx="46190" formatCode="General">
                  <c:v>-80.418000000000006</c:v>
                </c:pt>
                <c:pt idx="46191" formatCode="General">
                  <c:v>-81.269000000000005</c:v>
                </c:pt>
                <c:pt idx="46192" formatCode="General">
                  <c:v>-82.053600000000003</c:v>
                </c:pt>
                <c:pt idx="46193" formatCode="General">
                  <c:v>-82.785600000000002</c:v>
                </c:pt>
                <c:pt idx="46194" formatCode="General">
                  <c:v>-83.463099999999997</c:v>
                </c:pt>
                <c:pt idx="46195" formatCode="General">
                  <c:v>-84.072100000000006</c:v>
                </c:pt>
                <c:pt idx="46196" formatCode="General">
                  <c:v>-84.594399999999993</c:v>
                </c:pt>
                <c:pt idx="46197" formatCode="General">
                  <c:v>-85.005700000000004</c:v>
                </c:pt>
                <c:pt idx="46198" formatCode="General">
                  <c:v>-85.275999999999996</c:v>
                </c:pt>
                <c:pt idx="46199" formatCode="General">
                  <c:v>-85.4221</c:v>
                </c:pt>
                <c:pt idx="46200" formatCode="General">
                  <c:v>-85.512299999999996</c:v>
                </c:pt>
                <c:pt idx="46201" formatCode="General">
                  <c:v>-85.576400000000007</c:v>
                </c:pt>
                <c:pt idx="46202" formatCode="General">
                  <c:v>-85.613</c:v>
                </c:pt>
                <c:pt idx="46203" formatCode="General">
                  <c:v>-85.563699999999997</c:v>
                </c:pt>
                <c:pt idx="46204" formatCode="General">
                  <c:v>-85.3703</c:v>
                </c:pt>
                <c:pt idx="46205" formatCode="General">
                  <c:v>-85.042500000000004</c:v>
                </c:pt>
                <c:pt idx="46206" formatCode="General">
                  <c:v>-84.607200000000006</c:v>
                </c:pt>
                <c:pt idx="46207" formatCode="General">
                  <c:v>-84.106800000000007</c:v>
                </c:pt>
                <c:pt idx="46208" formatCode="General">
                  <c:v>-83.573499999999996</c:v>
                </c:pt>
                <c:pt idx="46209" formatCode="General">
                  <c:v>-83.020600000000002</c:v>
                </c:pt>
                <c:pt idx="46210" formatCode="General">
                  <c:v>-82.435599999999994</c:v>
                </c:pt>
                <c:pt idx="46211" formatCode="General">
                  <c:v>-81.810500000000005</c:v>
                </c:pt>
                <c:pt idx="46212" formatCode="General">
                  <c:v>-81.165499999999994</c:v>
                </c:pt>
                <c:pt idx="46213" formatCode="General">
                  <c:v>-80.519900000000007</c:v>
                </c:pt>
                <c:pt idx="46214" formatCode="General">
                  <c:v>-79.887200000000007</c:v>
                </c:pt>
                <c:pt idx="46215" formatCode="General">
                  <c:v>-79.282300000000006</c:v>
                </c:pt>
                <c:pt idx="46216" formatCode="General">
                  <c:v>-78.717699999999994</c:v>
                </c:pt>
                <c:pt idx="46217" formatCode="General">
                  <c:v>-78.194999999999993</c:v>
                </c:pt>
                <c:pt idx="46218" formatCode="General">
                  <c:v>-77.715699999999998</c:v>
                </c:pt>
                <c:pt idx="46219" formatCode="General">
                  <c:v>-77.292100000000005</c:v>
                </c:pt>
                <c:pt idx="46220" formatCode="General">
                  <c:v>-76.941800000000001</c:v>
                </c:pt>
                <c:pt idx="46221" formatCode="General">
                  <c:v>-76.678299999999993</c:v>
                </c:pt>
                <c:pt idx="46222" formatCode="General">
                  <c:v>-76.495400000000004</c:v>
                </c:pt>
                <c:pt idx="46223" formatCode="General">
                  <c:v>-76.382499999999993</c:v>
                </c:pt>
                <c:pt idx="46224" formatCode="General">
                  <c:v>-76.353300000000004</c:v>
                </c:pt>
                <c:pt idx="46225" formatCode="General">
                  <c:v>-76.405699999999996</c:v>
                </c:pt>
                <c:pt idx="46226" formatCode="General">
                  <c:v>-76.498699999999999</c:v>
                </c:pt>
                <c:pt idx="46227" formatCode="General">
                  <c:v>-76.673100000000005</c:v>
                </c:pt>
                <c:pt idx="46228" formatCode="General">
                  <c:v>-77.039900000000003</c:v>
                </c:pt>
                <c:pt idx="46229" formatCode="General">
                  <c:v>-77.592799999999997</c:v>
                </c:pt>
                <c:pt idx="46230" formatCode="General">
                  <c:v>-78.257900000000006</c:v>
                </c:pt>
                <c:pt idx="46231" formatCode="General">
                  <c:v>-78.982299999999995</c:v>
                </c:pt>
                <c:pt idx="46232" formatCode="General">
                  <c:v>-79.728700000000003</c:v>
                </c:pt>
                <c:pt idx="46233" formatCode="General">
                  <c:v>-80.484300000000005</c:v>
                </c:pt>
                <c:pt idx="46234" formatCode="General">
                  <c:v>-81.228499999999997</c:v>
                </c:pt>
                <c:pt idx="46235" formatCode="General">
                  <c:v>-81.935500000000005</c:v>
                </c:pt>
                <c:pt idx="46236" formatCode="General">
                  <c:v>-82.587000000000003</c:v>
                </c:pt>
                <c:pt idx="46237" formatCode="General">
                  <c:v>-83.168899999999994</c:v>
                </c:pt>
                <c:pt idx="46238" formatCode="General">
                  <c:v>-83.669499999999999</c:v>
                </c:pt>
                <c:pt idx="46239" formatCode="General">
                  <c:v>-84.084900000000005</c:v>
                </c:pt>
                <c:pt idx="46240" formatCode="General">
                  <c:v>-84.422499999999999</c:v>
                </c:pt>
                <c:pt idx="46241" formatCode="General">
                  <c:v>-84.669499999999999</c:v>
                </c:pt>
                <c:pt idx="46242" formatCode="General">
                  <c:v>-84.802899999999994</c:v>
                </c:pt>
                <c:pt idx="46243" formatCode="General">
                  <c:v>-84.841300000000004</c:v>
                </c:pt>
                <c:pt idx="46244" formatCode="General">
                  <c:v>-84.798199999999994</c:v>
                </c:pt>
                <c:pt idx="46245" formatCode="General">
                  <c:v>-84.636499999999998</c:v>
                </c:pt>
                <c:pt idx="46246" formatCode="General">
                  <c:v>-84.337199999999996</c:v>
                </c:pt>
                <c:pt idx="46247" formatCode="General">
                  <c:v>-83.919899999999998</c:v>
                </c:pt>
                <c:pt idx="46248" formatCode="General">
                  <c:v>-83.386600000000001</c:v>
                </c:pt>
                <c:pt idx="46249" formatCode="General">
                  <c:v>-82.728099999999998</c:v>
                </c:pt>
                <c:pt idx="46250" formatCode="General">
                  <c:v>-81.955399999999997</c:v>
                </c:pt>
                <c:pt idx="46251" formatCode="General">
                  <c:v>-81.0852</c:v>
                </c:pt>
                <c:pt idx="46252" formatCode="General">
                  <c:v>-80.125399999999999</c:v>
                </c:pt>
                <c:pt idx="46253" formatCode="General">
                  <c:v>-79.108699999999999</c:v>
                </c:pt>
                <c:pt idx="46254" formatCode="General">
                  <c:v>-78.087900000000005</c:v>
                </c:pt>
                <c:pt idx="46255" formatCode="General">
                  <c:v>-77.081299999999999</c:v>
                </c:pt>
                <c:pt idx="46256" formatCode="General">
                  <c:v>-76.091099999999997</c:v>
                </c:pt>
                <c:pt idx="46257" formatCode="General">
                  <c:v>-75.167900000000003</c:v>
                </c:pt>
                <c:pt idx="46258" formatCode="General">
                  <c:v>-74.387500000000003</c:v>
                </c:pt>
                <c:pt idx="46259" formatCode="General">
                  <c:v>-73.845799999999997</c:v>
                </c:pt>
                <c:pt idx="46260" formatCode="General">
                  <c:v>-73.554500000000004</c:v>
                </c:pt>
                <c:pt idx="46261" formatCode="General">
                  <c:v>-73.409700000000001</c:v>
                </c:pt>
                <c:pt idx="46262" formatCode="General">
                  <c:v>-73.329300000000003</c:v>
                </c:pt>
                <c:pt idx="46263" formatCode="General">
                  <c:v>-73.261499999999998</c:v>
                </c:pt>
                <c:pt idx="46264" formatCode="General">
                  <c:v>-73.151899999999998</c:v>
                </c:pt>
                <c:pt idx="46265" formatCode="General">
                  <c:v>-73.032899999999998</c:v>
                </c:pt>
                <c:pt idx="46266" formatCode="General">
                  <c:v>-73.078199999999995</c:v>
                </c:pt>
                <c:pt idx="46267" formatCode="General">
                  <c:v>-73.304900000000004</c:v>
                </c:pt>
                <c:pt idx="46268" formatCode="General">
                  <c:v>-73.562700000000007</c:v>
                </c:pt>
                <c:pt idx="46269" formatCode="General">
                  <c:v>-73.806700000000006</c:v>
                </c:pt>
                <c:pt idx="46270" formatCode="General">
                  <c:v>-74.046199999999999</c:v>
                </c:pt>
                <c:pt idx="46271" formatCode="General">
                  <c:v>-74.255200000000002</c:v>
                </c:pt>
                <c:pt idx="46272" formatCode="General">
                  <c:v>-74.400899999999993</c:v>
                </c:pt>
                <c:pt idx="46273" formatCode="General">
                  <c:v>-74.454499999999996</c:v>
                </c:pt>
                <c:pt idx="46274" formatCode="General">
                  <c:v>-74.395799999999994</c:v>
                </c:pt>
                <c:pt idx="46275" formatCode="General">
                  <c:v>-74.218599999999995</c:v>
                </c:pt>
                <c:pt idx="46276" formatCode="General">
                  <c:v>-73.925700000000006</c:v>
                </c:pt>
                <c:pt idx="46277" formatCode="General">
                  <c:v>-73.52</c:v>
                </c:pt>
                <c:pt idx="46278" formatCode="General">
                  <c:v>-72.988100000000003</c:v>
                </c:pt>
                <c:pt idx="46279" formatCode="General">
                  <c:v>-72.315700000000007</c:v>
                </c:pt>
                <c:pt idx="46280" formatCode="General">
                  <c:v>-71.494900000000001</c:v>
                </c:pt>
                <c:pt idx="46281" formatCode="General">
                  <c:v>-70.536900000000003</c:v>
                </c:pt>
                <c:pt idx="46282" formatCode="General">
                  <c:v>-69.468100000000007</c:v>
                </c:pt>
                <c:pt idx="46283" formatCode="General">
                  <c:v>-68.305899999999994</c:v>
                </c:pt>
                <c:pt idx="46284" formatCode="General">
                  <c:v>-67.060699999999997</c:v>
                </c:pt>
                <c:pt idx="46285" formatCode="General">
                  <c:v>-65.729900000000001</c:v>
                </c:pt>
                <c:pt idx="46286" formatCode="General">
                  <c:v>-64.310100000000006</c:v>
                </c:pt>
                <c:pt idx="46287" formatCode="General">
                  <c:v>-62.808500000000002</c:v>
                </c:pt>
                <c:pt idx="46288" formatCode="General">
                  <c:v>-61.233400000000003</c:v>
                </c:pt>
                <c:pt idx="46289" formatCode="General">
                  <c:v>-59.594900000000003</c:v>
                </c:pt>
                <c:pt idx="46290" formatCode="General">
                  <c:v>-57.967799999999997</c:v>
                </c:pt>
                <c:pt idx="46291" formatCode="General">
                  <c:v>-56.424399999999999</c:v>
                </c:pt>
                <c:pt idx="46292" formatCode="General">
                  <c:v>-54.951599999999999</c:v>
                </c:pt>
                <c:pt idx="46293" formatCode="General">
                  <c:v>-53.514000000000003</c:v>
                </c:pt>
                <c:pt idx="46294" formatCode="General">
                  <c:v>-52.0657</c:v>
                </c:pt>
                <c:pt idx="46295" formatCode="General">
                  <c:v>-50.601199999999999</c:v>
                </c:pt>
                <c:pt idx="46296" formatCode="General">
                  <c:v>-49.150700000000001</c:v>
                </c:pt>
                <c:pt idx="46297" formatCode="General">
                  <c:v>-47.712899999999998</c:v>
                </c:pt>
                <c:pt idx="46298" formatCode="General">
                  <c:v>-46.284399999999998</c:v>
                </c:pt>
                <c:pt idx="46299" formatCode="General">
                  <c:v>-44.887999999999998</c:v>
                </c:pt>
                <c:pt idx="46300" formatCode="General">
                  <c:v>-43.536700000000003</c:v>
                </c:pt>
                <c:pt idx="46301" formatCode="General">
                  <c:v>-42.225499999999997</c:v>
                </c:pt>
                <c:pt idx="46302" formatCode="General">
                  <c:v>-40.938000000000002</c:v>
                </c:pt>
                <c:pt idx="46303" formatCode="General">
                  <c:v>-39.6556</c:v>
                </c:pt>
                <c:pt idx="46304" formatCode="General">
                  <c:v>-38.389299999999999</c:v>
                </c:pt>
                <c:pt idx="46305" formatCode="General">
                  <c:v>-37.151699999999998</c:v>
                </c:pt>
                <c:pt idx="46306" formatCode="General">
                  <c:v>-35.932299999999998</c:v>
                </c:pt>
                <c:pt idx="46307" formatCode="General">
                  <c:v>-34.703299999999999</c:v>
                </c:pt>
                <c:pt idx="46308" formatCode="General">
                  <c:v>-33.431699999999999</c:v>
                </c:pt>
                <c:pt idx="46309" formatCode="General">
                  <c:v>-32.108800000000002</c:v>
                </c:pt>
                <c:pt idx="46310" formatCode="General">
                  <c:v>-30.739799999999999</c:v>
                </c:pt>
                <c:pt idx="46311" formatCode="General">
                  <c:v>-29.337599999999998</c:v>
                </c:pt>
                <c:pt idx="46312" formatCode="General">
                  <c:v>-27.911999999999999</c:v>
                </c:pt>
                <c:pt idx="46313" formatCode="General">
                  <c:v>-26.456700000000001</c:v>
                </c:pt>
                <c:pt idx="46314" formatCode="General">
                  <c:v>-24.970700000000001</c:v>
                </c:pt>
                <c:pt idx="46315" formatCode="General">
                  <c:v>-23.460699999999999</c:v>
                </c:pt>
                <c:pt idx="46316" formatCode="General">
                  <c:v>-21.925799999999999</c:v>
                </c:pt>
                <c:pt idx="46317" formatCode="General">
                  <c:v>-20.3627</c:v>
                </c:pt>
                <c:pt idx="46318" formatCode="General">
                  <c:v>-18.785299999999999</c:v>
                </c:pt>
                <c:pt idx="46319" formatCode="General">
                  <c:v>-17.208400000000001</c:v>
                </c:pt>
                <c:pt idx="46320" formatCode="General">
                  <c:v>-15.6342</c:v>
                </c:pt>
                <c:pt idx="46321" formatCode="General">
                  <c:v>-14.049799999999999</c:v>
                </c:pt>
                <c:pt idx="46322" formatCode="General">
                  <c:v>-12.4343</c:v>
                </c:pt>
                <c:pt idx="46323" formatCode="General">
                  <c:v>-10.76</c:v>
                </c:pt>
                <c:pt idx="46324" formatCode="General">
                  <c:v>-9.0053900000000002</c:v>
                </c:pt>
                <c:pt idx="46325" formatCode="General">
                  <c:v>-7.1810600000000004</c:v>
                </c:pt>
                <c:pt idx="46326" formatCode="General">
                  <c:v>-5.29643</c:v>
                </c:pt>
                <c:pt idx="46327" formatCode="General">
                  <c:v>-3.34518</c:v>
                </c:pt>
                <c:pt idx="46328" formatCode="General">
                  <c:v>-1.3197000000000001</c:v>
                </c:pt>
                <c:pt idx="46329" formatCode="General">
                  <c:v>0.78426399999999996</c:v>
                </c:pt>
                <c:pt idx="46330" formatCode="General">
                  <c:v>2.9480900000000001</c:v>
                </c:pt>
                <c:pt idx="46331" formatCode="General">
                  <c:v>5.1312199999999999</c:v>
                </c:pt>
                <c:pt idx="46332" formatCode="General">
                  <c:v>7.2567399999999997</c:v>
                </c:pt>
                <c:pt idx="46333" formatCode="General">
                  <c:v>9.2971500000000002</c:v>
                </c:pt>
                <c:pt idx="46334" formatCode="General">
                  <c:v>11.3164</c:v>
                </c:pt>
                <c:pt idx="46335" formatCode="General">
                  <c:v>13.3795</c:v>
                </c:pt>
                <c:pt idx="46336" formatCode="General">
                  <c:v>15.5291</c:v>
                </c:pt>
                <c:pt idx="46337" formatCode="General">
                  <c:v>17.7468</c:v>
                </c:pt>
                <c:pt idx="46338" formatCode="General">
                  <c:v>19.988499999999998</c:v>
                </c:pt>
                <c:pt idx="46339" formatCode="General">
                  <c:v>22.1999</c:v>
                </c:pt>
                <c:pt idx="46340" formatCode="General">
                  <c:v>24.337900000000001</c:v>
                </c:pt>
                <c:pt idx="46341" formatCode="General">
                  <c:v>26.403099999999998</c:v>
                </c:pt>
                <c:pt idx="46342" formatCode="General">
                  <c:v>28.387899999999998</c:v>
                </c:pt>
                <c:pt idx="46343" formatCode="General">
                  <c:v>30.278600000000001</c:v>
                </c:pt>
                <c:pt idx="46344" formatCode="General">
                  <c:v>32.059899999999999</c:v>
                </c:pt>
                <c:pt idx="46345" formatCode="General">
                  <c:v>33.717700000000001</c:v>
                </c:pt>
                <c:pt idx="46346" formatCode="General">
                  <c:v>35.244599999999998</c:v>
                </c:pt>
                <c:pt idx="46347" formatCode="General">
                  <c:v>36.633699999999997</c:v>
                </c:pt>
                <c:pt idx="46348" formatCode="General">
                  <c:v>37.882199999999997</c:v>
                </c:pt>
                <c:pt idx="46349" formatCode="General">
                  <c:v>38.979100000000003</c:v>
                </c:pt>
                <c:pt idx="46350" formatCode="General">
                  <c:v>39.913400000000003</c:v>
                </c:pt>
                <c:pt idx="46351" formatCode="General">
                  <c:v>40.697499999999998</c:v>
                </c:pt>
                <c:pt idx="46352" formatCode="General">
                  <c:v>41.3491</c:v>
                </c:pt>
                <c:pt idx="46353" formatCode="General">
                  <c:v>41.875399999999999</c:v>
                </c:pt>
                <c:pt idx="46354" formatCode="General">
                  <c:v>42.284399999999998</c:v>
                </c:pt>
                <c:pt idx="46355" formatCode="General">
                  <c:v>42.587600000000002</c:v>
                </c:pt>
                <c:pt idx="46356" formatCode="General">
                  <c:v>42.799199999999999</c:v>
                </c:pt>
                <c:pt idx="46357" formatCode="General">
                  <c:v>42.935600000000001</c:v>
                </c:pt>
                <c:pt idx="46358" formatCode="General">
                  <c:v>43.020899999999997</c:v>
                </c:pt>
                <c:pt idx="46359" formatCode="General">
                  <c:v>43.078899999999997</c:v>
                </c:pt>
                <c:pt idx="46360" formatCode="General">
                  <c:v>43.125100000000003</c:v>
                </c:pt>
                <c:pt idx="46361" formatCode="General">
                  <c:v>43.180500000000002</c:v>
                </c:pt>
                <c:pt idx="46362" formatCode="General">
                  <c:v>43.2714</c:v>
                </c:pt>
                <c:pt idx="46363" formatCode="General">
                  <c:v>43.409100000000002</c:v>
                </c:pt>
                <c:pt idx="46364" formatCode="General">
                  <c:v>43.595999999999997</c:v>
                </c:pt>
                <c:pt idx="46365" formatCode="General">
                  <c:v>43.834600000000002</c:v>
                </c:pt>
                <c:pt idx="46366" formatCode="General">
                  <c:v>44.1295</c:v>
                </c:pt>
                <c:pt idx="46367" formatCode="General">
                  <c:v>44.493000000000002</c:v>
                </c:pt>
                <c:pt idx="46368" formatCode="General">
                  <c:v>44.933199999999999</c:v>
                </c:pt>
                <c:pt idx="46369" formatCode="General">
                  <c:v>45.451799999999999</c:v>
                </c:pt>
                <c:pt idx="46370" formatCode="General">
                  <c:v>46.056100000000001</c:v>
                </c:pt>
                <c:pt idx="46371" formatCode="General">
                  <c:v>46.756</c:v>
                </c:pt>
                <c:pt idx="46372" formatCode="General">
                  <c:v>47.575400000000002</c:v>
                </c:pt>
                <c:pt idx="46373" formatCode="General">
                  <c:v>48.496299999999998</c:v>
                </c:pt>
                <c:pt idx="46374" formatCode="General">
                  <c:v>49.393999999999998</c:v>
                </c:pt>
                <c:pt idx="46375" formatCode="General">
                  <c:v>50.232399999999998</c:v>
                </c:pt>
                <c:pt idx="46376" formatCode="General">
                  <c:v>51.076500000000003</c:v>
                </c:pt>
                <c:pt idx="46377" formatCode="General">
                  <c:v>51.982100000000003</c:v>
                </c:pt>
                <c:pt idx="46378" formatCode="General">
                  <c:v>52.991999999999997</c:v>
                </c:pt>
                <c:pt idx="46379" formatCode="General">
                  <c:v>54.1188</c:v>
                </c:pt>
                <c:pt idx="46380" formatCode="General">
                  <c:v>55.363500000000002</c:v>
                </c:pt>
                <c:pt idx="46381" formatCode="General">
                  <c:v>56.705599999999997</c:v>
                </c:pt>
                <c:pt idx="46382" formatCode="General">
                  <c:v>58.122100000000003</c:v>
                </c:pt>
                <c:pt idx="46383" formatCode="General">
                  <c:v>59.5931</c:v>
                </c:pt>
                <c:pt idx="46384" formatCode="General">
                  <c:v>61.112000000000002</c:v>
                </c:pt>
                <c:pt idx="46385" formatCode="General">
                  <c:v>62.676299999999998</c:v>
                </c:pt>
                <c:pt idx="46386" formatCode="General">
                  <c:v>64.274699999999996</c:v>
                </c:pt>
                <c:pt idx="46387" formatCode="General">
                  <c:v>65.903800000000004</c:v>
                </c:pt>
                <c:pt idx="46388" formatCode="General">
                  <c:v>67.569100000000006</c:v>
                </c:pt>
                <c:pt idx="46389" formatCode="General">
                  <c:v>69.257199999999997</c:v>
                </c:pt>
                <c:pt idx="46390" formatCode="General">
                  <c:v>70.942700000000002</c:v>
                </c:pt>
                <c:pt idx="46391" formatCode="General">
                  <c:v>72.604200000000006</c:v>
                </c:pt>
                <c:pt idx="46392" formatCode="General">
                  <c:v>74.221400000000003</c:v>
                </c:pt>
                <c:pt idx="46393" formatCode="General">
                  <c:v>75.774199999999993</c:v>
                </c:pt>
                <c:pt idx="46394" formatCode="General">
                  <c:v>77.241100000000003</c:v>
                </c:pt>
                <c:pt idx="46395" formatCode="General">
                  <c:v>78.603899999999996</c:v>
                </c:pt>
                <c:pt idx="46396" formatCode="General">
                  <c:v>79.859800000000007</c:v>
                </c:pt>
                <c:pt idx="46397" formatCode="General">
                  <c:v>81.015900000000002</c:v>
                </c:pt>
                <c:pt idx="46398" formatCode="General">
                  <c:v>82.078699999999998</c:v>
                </c:pt>
                <c:pt idx="46399" formatCode="General">
                  <c:v>83.050299999999993</c:v>
                </c:pt>
                <c:pt idx="46400" formatCode="General">
                  <c:v>83.918599999999998</c:v>
                </c:pt>
                <c:pt idx="46401" formatCode="General">
                  <c:v>84.680400000000006</c:v>
                </c:pt>
                <c:pt idx="46402" formatCode="General">
                  <c:v>85.346699999999998</c:v>
                </c:pt>
                <c:pt idx="46403" formatCode="General">
                  <c:v>85.930400000000006</c:v>
                </c:pt>
                <c:pt idx="46404" formatCode="General">
                  <c:v>86.444400000000002</c:v>
                </c:pt>
                <c:pt idx="46405" formatCode="General">
                  <c:v>86.909800000000004</c:v>
                </c:pt>
                <c:pt idx="46406" formatCode="General">
                  <c:v>87.321299999999994</c:v>
                </c:pt>
                <c:pt idx="46407" formatCode="General">
                  <c:v>87.581900000000005</c:v>
                </c:pt>
                <c:pt idx="46408" formatCode="General">
                  <c:v>87.630899999999997</c:v>
                </c:pt>
                <c:pt idx="46409" formatCode="General">
                  <c:v>87.494600000000005</c:v>
                </c:pt>
                <c:pt idx="46410" formatCode="General">
                  <c:v>87.272300000000001</c:v>
                </c:pt>
                <c:pt idx="46411" formatCode="General">
                  <c:v>87.072800000000001</c:v>
                </c:pt>
                <c:pt idx="46412" formatCode="General">
                  <c:v>86.915300000000002</c:v>
                </c:pt>
                <c:pt idx="46413" formatCode="General">
                  <c:v>86.798299999999998</c:v>
                </c:pt>
                <c:pt idx="46414" formatCode="General">
                  <c:v>86.711399999999998</c:v>
                </c:pt>
                <c:pt idx="46415" formatCode="General">
                  <c:v>86.648700000000005</c:v>
                </c:pt>
                <c:pt idx="46416" formatCode="General">
                  <c:v>86.616900000000001</c:v>
                </c:pt>
                <c:pt idx="46417" formatCode="General">
                  <c:v>86.640100000000004</c:v>
                </c:pt>
                <c:pt idx="46418" formatCode="General">
                  <c:v>86.750100000000003</c:v>
                </c:pt>
                <c:pt idx="46419" formatCode="General">
                  <c:v>86.9726</c:v>
                </c:pt>
                <c:pt idx="46420" formatCode="General">
                  <c:v>87.314499999999995</c:v>
                </c:pt>
                <c:pt idx="46421" formatCode="General">
                  <c:v>87.754599999999996</c:v>
                </c:pt>
                <c:pt idx="46422" formatCode="General">
                  <c:v>88.268600000000006</c:v>
                </c:pt>
                <c:pt idx="46423" formatCode="General">
                  <c:v>88.836699999999993</c:v>
                </c:pt>
                <c:pt idx="46424" formatCode="General">
                  <c:v>89.459000000000003</c:v>
                </c:pt>
                <c:pt idx="46425" formatCode="General">
                  <c:v>90.1404</c:v>
                </c:pt>
                <c:pt idx="46426" formatCode="General">
                  <c:v>90.871600000000001</c:v>
                </c:pt>
                <c:pt idx="46427" formatCode="General">
                  <c:v>91.638800000000003</c:v>
                </c:pt>
                <c:pt idx="46428" formatCode="General">
                  <c:v>92.424199999999999</c:v>
                </c:pt>
                <c:pt idx="46429" formatCode="General">
                  <c:v>93.203400000000002</c:v>
                </c:pt>
                <c:pt idx="46430" formatCode="General">
                  <c:v>93.953800000000001</c:v>
                </c:pt>
                <c:pt idx="46431" formatCode="General">
                  <c:v>94.664299999999997</c:v>
                </c:pt>
                <c:pt idx="46432" formatCode="General">
                  <c:v>95.327100000000002</c:v>
                </c:pt>
                <c:pt idx="46433" formatCode="General">
                  <c:v>95.9315</c:v>
                </c:pt>
                <c:pt idx="46434" formatCode="General">
                  <c:v>96.463499999999996</c:v>
                </c:pt>
                <c:pt idx="46435" formatCode="General">
                  <c:v>96.907399999999996</c:v>
                </c:pt>
                <c:pt idx="46436" formatCode="General">
                  <c:v>97.251900000000006</c:v>
                </c:pt>
                <c:pt idx="46437" formatCode="General">
                  <c:v>97.491900000000001</c:v>
                </c:pt>
                <c:pt idx="46438" formatCode="General">
                  <c:v>97.657899999999998</c:v>
                </c:pt>
                <c:pt idx="46439" formatCode="General">
                  <c:v>97.783100000000005</c:v>
                </c:pt>
                <c:pt idx="46440" formatCode="General">
                  <c:v>97.851600000000005</c:v>
                </c:pt>
                <c:pt idx="46441" formatCode="General">
                  <c:v>97.812200000000004</c:v>
                </c:pt>
                <c:pt idx="46442" formatCode="General">
                  <c:v>97.604799999999997</c:v>
                </c:pt>
                <c:pt idx="46443" formatCode="General">
                  <c:v>97.275199999999998</c:v>
                </c:pt>
                <c:pt idx="46444" formatCode="General">
                  <c:v>96.918099999999995</c:v>
                </c:pt>
                <c:pt idx="46445" formatCode="General">
                  <c:v>96.549800000000005</c:v>
                </c:pt>
                <c:pt idx="46446" formatCode="General">
                  <c:v>96.170199999999994</c:v>
                </c:pt>
                <c:pt idx="46447" formatCode="General">
                  <c:v>95.793800000000005</c:v>
                </c:pt>
                <c:pt idx="46448" formatCode="General">
                  <c:v>95.435900000000004</c:v>
                </c:pt>
                <c:pt idx="46449" formatCode="General">
                  <c:v>95.110200000000006</c:v>
                </c:pt>
                <c:pt idx="46450" formatCode="General">
                  <c:v>94.818299999999994</c:v>
                </c:pt>
                <c:pt idx="46451" formatCode="General">
                  <c:v>94.552000000000007</c:v>
                </c:pt>
                <c:pt idx="46452" formatCode="General">
                  <c:v>94.296400000000006</c:v>
                </c:pt>
                <c:pt idx="46453" formatCode="General">
                  <c:v>94.04</c:v>
                </c:pt>
                <c:pt idx="46454" formatCode="General">
                  <c:v>93.784000000000006</c:v>
                </c:pt>
                <c:pt idx="46455" formatCode="General">
                  <c:v>93.537499999999994</c:v>
                </c:pt>
                <c:pt idx="46456" formatCode="General">
                  <c:v>93.314300000000003</c:v>
                </c:pt>
                <c:pt idx="46457" formatCode="General">
                  <c:v>93.111900000000006</c:v>
                </c:pt>
                <c:pt idx="46458" formatCode="General">
                  <c:v>92.918199999999999</c:v>
                </c:pt>
                <c:pt idx="46459" formatCode="General">
                  <c:v>92.713499999999996</c:v>
                </c:pt>
                <c:pt idx="46460" formatCode="General">
                  <c:v>92.4786</c:v>
                </c:pt>
                <c:pt idx="46461" formatCode="General">
                  <c:v>92.2059</c:v>
                </c:pt>
                <c:pt idx="46462" formatCode="General">
                  <c:v>91.902699999999996</c:v>
                </c:pt>
                <c:pt idx="46463" formatCode="General">
                  <c:v>91.584800000000001</c:v>
                </c:pt>
                <c:pt idx="46464" formatCode="General">
                  <c:v>91.278899999999993</c:v>
                </c:pt>
                <c:pt idx="46465" formatCode="General">
                  <c:v>91.010599999999997</c:v>
                </c:pt>
                <c:pt idx="46466" formatCode="General">
                  <c:v>90.790800000000004</c:v>
                </c:pt>
                <c:pt idx="46467" formatCode="General">
                  <c:v>90.630200000000002</c:v>
                </c:pt>
                <c:pt idx="46468" formatCode="General">
                  <c:v>90.536699999999996</c:v>
                </c:pt>
                <c:pt idx="46469" formatCode="General">
                  <c:v>90.509900000000002</c:v>
                </c:pt>
                <c:pt idx="46470" formatCode="General">
                  <c:v>90.539699999999996</c:v>
                </c:pt>
                <c:pt idx="46471" formatCode="General">
                  <c:v>90.606300000000005</c:v>
                </c:pt>
                <c:pt idx="46472" formatCode="General">
                  <c:v>90.686000000000007</c:v>
                </c:pt>
                <c:pt idx="46473" formatCode="General">
                  <c:v>90.740600000000001</c:v>
                </c:pt>
                <c:pt idx="46474" formatCode="General">
                  <c:v>90.742699999999999</c:v>
                </c:pt>
                <c:pt idx="46475" formatCode="General">
                  <c:v>90.697699999999998</c:v>
                </c:pt>
                <c:pt idx="46476" formatCode="General">
                  <c:v>90.607600000000005</c:v>
                </c:pt>
                <c:pt idx="46477" formatCode="General">
                  <c:v>90.469499999999996</c:v>
                </c:pt>
                <c:pt idx="46478" formatCode="General">
                  <c:v>90.280100000000004</c:v>
                </c:pt>
                <c:pt idx="46479" formatCode="General">
                  <c:v>90.035200000000003</c:v>
                </c:pt>
                <c:pt idx="46480" formatCode="General">
                  <c:v>89.724599999999995</c:v>
                </c:pt>
                <c:pt idx="46481" formatCode="General">
                  <c:v>89.342799999999997</c:v>
                </c:pt>
                <c:pt idx="46482" formatCode="General">
                  <c:v>88.894999999999996</c:v>
                </c:pt>
                <c:pt idx="46483" formatCode="General">
                  <c:v>88.386499999999998</c:v>
                </c:pt>
                <c:pt idx="46484" formatCode="General">
                  <c:v>87.821200000000005</c:v>
                </c:pt>
                <c:pt idx="46485" formatCode="General">
                  <c:v>87.202299999999994</c:v>
                </c:pt>
                <c:pt idx="46486" formatCode="General">
                  <c:v>86.534300000000002</c:v>
                </c:pt>
                <c:pt idx="46487" formatCode="General">
                  <c:v>85.825100000000006</c:v>
                </c:pt>
                <c:pt idx="46488" formatCode="General">
                  <c:v>85.088099999999997</c:v>
                </c:pt>
                <c:pt idx="46489" formatCode="General">
                  <c:v>84.339500000000001</c:v>
                </c:pt>
                <c:pt idx="46490" formatCode="General">
                  <c:v>83.513300000000001</c:v>
                </c:pt>
                <c:pt idx="46491" formatCode="General">
                  <c:v>82.507999999999996</c:v>
                </c:pt>
                <c:pt idx="46492" formatCode="General">
                  <c:v>81.332499999999996</c:v>
                </c:pt>
                <c:pt idx="46493" formatCode="General">
                  <c:v>80.038300000000007</c:v>
                </c:pt>
                <c:pt idx="46494" formatCode="General">
                  <c:v>78.688199999999995</c:v>
                </c:pt>
                <c:pt idx="46495" formatCode="General">
                  <c:v>77.341200000000001</c:v>
                </c:pt>
                <c:pt idx="46496" formatCode="General">
                  <c:v>76.017700000000005</c:v>
                </c:pt>
                <c:pt idx="46497" formatCode="General">
                  <c:v>74.729699999999994</c:v>
                </c:pt>
                <c:pt idx="46498" formatCode="General">
                  <c:v>73.484300000000005</c:v>
                </c:pt>
                <c:pt idx="46499" formatCode="General">
                  <c:v>72.290999999999997</c:v>
                </c:pt>
                <c:pt idx="46500" formatCode="General">
                  <c:v>71.159400000000005</c:v>
                </c:pt>
                <c:pt idx="46501" formatCode="General">
                  <c:v>70.1006</c:v>
                </c:pt>
                <c:pt idx="46502" formatCode="General">
                  <c:v>69.114800000000002</c:v>
                </c:pt>
                <c:pt idx="46503" formatCode="General">
                  <c:v>68.189099999999996</c:v>
                </c:pt>
                <c:pt idx="46504" formatCode="General">
                  <c:v>67.311000000000007</c:v>
                </c:pt>
                <c:pt idx="46505" formatCode="General">
                  <c:v>66.470799999999997</c:v>
                </c:pt>
                <c:pt idx="46506" formatCode="General">
                  <c:v>65.653400000000005</c:v>
                </c:pt>
                <c:pt idx="46507" formatCode="General">
                  <c:v>64.835700000000003</c:v>
                </c:pt>
                <c:pt idx="46508" formatCode="General">
                  <c:v>63.991</c:v>
                </c:pt>
                <c:pt idx="46509" formatCode="General">
                  <c:v>63.099299999999999</c:v>
                </c:pt>
                <c:pt idx="46510" formatCode="General">
                  <c:v>62.152200000000001</c:v>
                </c:pt>
                <c:pt idx="46511" formatCode="General">
                  <c:v>61.147300000000001</c:v>
                </c:pt>
                <c:pt idx="46512" formatCode="General">
                  <c:v>60.085299999999997</c:v>
                </c:pt>
                <c:pt idx="46513" formatCode="General">
                  <c:v>58.965699999999998</c:v>
                </c:pt>
                <c:pt idx="46514" formatCode="General">
                  <c:v>57.793599999999998</c:v>
                </c:pt>
                <c:pt idx="46515" formatCode="General">
                  <c:v>56.584400000000002</c:v>
                </c:pt>
                <c:pt idx="46516" formatCode="General">
                  <c:v>55.3536</c:v>
                </c:pt>
                <c:pt idx="46517" formatCode="General">
                  <c:v>54.110900000000001</c:v>
                </c:pt>
                <c:pt idx="46518" formatCode="General">
                  <c:v>52.866100000000003</c:v>
                </c:pt>
                <c:pt idx="46519" formatCode="General">
                  <c:v>51.627899999999997</c:v>
                </c:pt>
                <c:pt idx="46520" formatCode="General">
                  <c:v>50.404200000000003</c:v>
                </c:pt>
                <c:pt idx="46521" formatCode="General">
                  <c:v>49.2027</c:v>
                </c:pt>
                <c:pt idx="46522" formatCode="General">
                  <c:v>48.027900000000002</c:v>
                </c:pt>
                <c:pt idx="46523" formatCode="General">
                  <c:v>46.889899999999997</c:v>
                </c:pt>
                <c:pt idx="46524" formatCode="General">
                  <c:v>45.800400000000003</c:v>
                </c:pt>
                <c:pt idx="46525" formatCode="General">
                  <c:v>44.764400000000002</c:v>
                </c:pt>
                <c:pt idx="46526" formatCode="General">
                  <c:v>43.781199999999998</c:v>
                </c:pt>
                <c:pt idx="46527" formatCode="General">
                  <c:v>42.839599999999997</c:v>
                </c:pt>
                <c:pt idx="46528" formatCode="General">
                  <c:v>41.938299999999998</c:v>
                </c:pt>
                <c:pt idx="46529" formatCode="General">
                  <c:v>41.091500000000003</c:v>
                </c:pt>
                <c:pt idx="46530" formatCode="General">
                  <c:v>40.316800000000001</c:v>
                </c:pt>
                <c:pt idx="46531" formatCode="General">
                  <c:v>39.6265</c:v>
                </c:pt>
                <c:pt idx="46532" formatCode="General">
                  <c:v>38.995800000000003</c:v>
                </c:pt>
                <c:pt idx="46533" formatCode="General">
                  <c:v>38.3932</c:v>
                </c:pt>
                <c:pt idx="46534" formatCode="General">
                  <c:v>37.808500000000002</c:v>
                </c:pt>
                <c:pt idx="46535" formatCode="General">
                  <c:v>37.229799999999997</c:v>
                </c:pt>
                <c:pt idx="46536" formatCode="General">
                  <c:v>36.643099999999997</c:v>
                </c:pt>
                <c:pt idx="46537" formatCode="General">
                  <c:v>36.027000000000001</c:v>
                </c:pt>
                <c:pt idx="46538" formatCode="General">
                  <c:v>35.358800000000002</c:v>
                </c:pt>
                <c:pt idx="46539" formatCode="General">
                  <c:v>34.632199999999997</c:v>
                </c:pt>
                <c:pt idx="46540" formatCode="General">
                  <c:v>33.844299999999997</c:v>
                </c:pt>
                <c:pt idx="46541" formatCode="General">
                  <c:v>32.981099999999998</c:v>
                </c:pt>
                <c:pt idx="46542" formatCode="General">
                  <c:v>32.027200000000001</c:v>
                </c:pt>
                <c:pt idx="46543" formatCode="General">
                  <c:v>30.970800000000001</c:v>
                </c:pt>
                <c:pt idx="46544" formatCode="General">
                  <c:v>29.809200000000001</c:v>
                </c:pt>
                <c:pt idx="46545" formatCode="General">
                  <c:v>28.546900000000001</c:v>
                </c:pt>
                <c:pt idx="46546" formatCode="General">
                  <c:v>27.214700000000001</c:v>
                </c:pt>
                <c:pt idx="46547" formatCode="General">
                  <c:v>25.8261</c:v>
                </c:pt>
                <c:pt idx="46548" formatCode="General">
                  <c:v>24.317799999999998</c:v>
                </c:pt>
                <c:pt idx="46549" formatCode="General">
                  <c:v>22.6143</c:v>
                </c:pt>
                <c:pt idx="46550" formatCode="General">
                  <c:v>20.660900000000002</c:v>
                </c:pt>
                <c:pt idx="46551" formatCode="General">
                  <c:v>18.528700000000001</c:v>
                </c:pt>
                <c:pt idx="46552" formatCode="General">
                  <c:v>16.334499999999998</c:v>
                </c:pt>
                <c:pt idx="46553" formatCode="General">
                  <c:v>14.094200000000001</c:v>
                </c:pt>
                <c:pt idx="46554" formatCode="General">
                  <c:v>11.818099999999999</c:v>
                </c:pt>
                <c:pt idx="46555" formatCode="General">
                  <c:v>9.5328400000000002</c:v>
                </c:pt>
                <c:pt idx="46556" formatCode="General">
                  <c:v>7.2649600000000003</c:v>
                </c:pt>
                <c:pt idx="46557" formatCode="General">
                  <c:v>5.0367600000000001</c:v>
                </c:pt>
                <c:pt idx="46558" formatCode="General">
                  <c:v>2.86822</c:v>
                </c:pt>
                <c:pt idx="46559" formatCode="General">
                  <c:v>0.77452799999999999</c:v>
                </c:pt>
                <c:pt idx="46560" formatCode="General">
                  <c:v>-1.2501500000000001</c:v>
                </c:pt>
                <c:pt idx="46561" formatCode="General">
                  <c:v>-3.2094999999999998</c:v>
                </c:pt>
                <c:pt idx="46562" formatCode="General">
                  <c:v>-5.0813100000000002</c:v>
                </c:pt>
                <c:pt idx="46563" formatCode="General">
                  <c:v>-6.8437900000000003</c:v>
                </c:pt>
                <c:pt idx="46564" formatCode="General">
                  <c:v>-8.4867000000000008</c:v>
                </c:pt>
                <c:pt idx="46565" formatCode="General">
                  <c:v>-10.0062</c:v>
                </c:pt>
                <c:pt idx="46566" formatCode="General">
                  <c:v>-11.402699999999999</c:v>
                </c:pt>
                <c:pt idx="46567" formatCode="General">
                  <c:v>-12.678900000000001</c:v>
                </c:pt>
                <c:pt idx="46568" formatCode="General">
                  <c:v>-13.8331</c:v>
                </c:pt>
                <c:pt idx="46569" formatCode="General">
                  <c:v>-14.855399999999999</c:v>
                </c:pt>
                <c:pt idx="46570" formatCode="General">
                  <c:v>-15.746700000000001</c:v>
                </c:pt>
                <c:pt idx="46571" formatCode="General">
                  <c:v>-16.521999999999998</c:v>
                </c:pt>
                <c:pt idx="46572" formatCode="General">
                  <c:v>-17.177099999999999</c:v>
                </c:pt>
                <c:pt idx="46573" formatCode="General">
                  <c:v>-17.702200000000001</c:v>
                </c:pt>
                <c:pt idx="46574" formatCode="General">
                  <c:v>-18.100200000000001</c:v>
                </c:pt>
                <c:pt idx="46575" formatCode="General">
                  <c:v>-18.3736</c:v>
                </c:pt>
                <c:pt idx="46576" formatCode="General">
                  <c:v>-18.523900000000001</c:v>
                </c:pt>
                <c:pt idx="46577" formatCode="General">
                  <c:v>-18.569099999999999</c:v>
                </c:pt>
                <c:pt idx="46578" formatCode="General">
                  <c:v>-18.538599999999999</c:v>
                </c:pt>
                <c:pt idx="46579" formatCode="General">
                  <c:v>-18.4314</c:v>
                </c:pt>
                <c:pt idx="46580" formatCode="General">
                  <c:v>-18.233799999999999</c:v>
                </c:pt>
                <c:pt idx="46581" formatCode="General">
                  <c:v>-17.923200000000001</c:v>
                </c:pt>
                <c:pt idx="46582" formatCode="General">
                  <c:v>-17.506699999999999</c:v>
                </c:pt>
                <c:pt idx="46583" formatCode="General">
                  <c:v>-17.0532</c:v>
                </c:pt>
                <c:pt idx="46584" formatCode="General">
                  <c:v>-16.623899999999999</c:v>
                </c:pt>
                <c:pt idx="46585" formatCode="General">
                  <c:v>-16.247699999999998</c:v>
                </c:pt>
                <c:pt idx="46586" formatCode="General">
                  <c:v>-15.879200000000001</c:v>
                </c:pt>
                <c:pt idx="46587" formatCode="General">
                  <c:v>-15.4749</c:v>
                </c:pt>
                <c:pt idx="46588" formatCode="General">
                  <c:v>-15.065300000000001</c:v>
                </c:pt>
                <c:pt idx="46589" formatCode="General">
                  <c:v>-14.714</c:v>
                </c:pt>
                <c:pt idx="46590" formatCode="General">
                  <c:v>-14.506</c:v>
                </c:pt>
                <c:pt idx="46591" formatCode="General">
                  <c:v>-14.4156</c:v>
                </c:pt>
                <c:pt idx="46592" formatCode="General">
                  <c:v>-14.350199999999999</c:v>
                </c:pt>
                <c:pt idx="46593" formatCode="General">
                  <c:v>-14.2972</c:v>
                </c:pt>
                <c:pt idx="46594" formatCode="General">
                  <c:v>-14.270200000000001</c:v>
                </c:pt>
                <c:pt idx="46595" formatCode="General">
                  <c:v>-14.2759</c:v>
                </c:pt>
                <c:pt idx="46596" formatCode="General">
                  <c:v>-14.3514</c:v>
                </c:pt>
                <c:pt idx="46597" formatCode="General">
                  <c:v>-14.5486</c:v>
                </c:pt>
                <c:pt idx="46598" formatCode="General">
                  <c:v>-14.8969</c:v>
                </c:pt>
                <c:pt idx="46599" formatCode="General">
                  <c:v>-15.407</c:v>
                </c:pt>
                <c:pt idx="46600" formatCode="General">
                  <c:v>-16.083400000000001</c:v>
                </c:pt>
                <c:pt idx="46601" formatCode="General">
                  <c:v>-16.921299999999999</c:v>
                </c:pt>
                <c:pt idx="46602" formatCode="General">
                  <c:v>-17.898099999999999</c:v>
                </c:pt>
                <c:pt idx="46603" formatCode="General">
                  <c:v>-18.988099999999999</c:v>
                </c:pt>
                <c:pt idx="46604" formatCode="General">
                  <c:v>-20.169599999999999</c:v>
                </c:pt>
                <c:pt idx="46605" formatCode="General">
                  <c:v>-21.448499999999999</c:v>
                </c:pt>
                <c:pt idx="46606" formatCode="General">
                  <c:v>-22.847200000000001</c:v>
                </c:pt>
                <c:pt idx="46607" formatCode="General">
                  <c:v>-24.3858</c:v>
                </c:pt>
                <c:pt idx="46608" formatCode="General">
                  <c:v>-26.079699999999999</c:v>
                </c:pt>
                <c:pt idx="46609" formatCode="General">
                  <c:v>-27.933</c:v>
                </c:pt>
                <c:pt idx="46610" formatCode="General">
                  <c:v>-29.9468</c:v>
                </c:pt>
                <c:pt idx="46611" formatCode="General">
                  <c:v>-32.114800000000002</c:v>
                </c:pt>
                <c:pt idx="46612" formatCode="General">
                  <c:v>-34.4208</c:v>
                </c:pt>
                <c:pt idx="46613" formatCode="General">
                  <c:v>-36.843299999999999</c:v>
                </c:pt>
                <c:pt idx="46614" formatCode="General">
                  <c:v>-39.357700000000001</c:v>
                </c:pt>
                <c:pt idx="46615" formatCode="General">
                  <c:v>-41.953600000000002</c:v>
                </c:pt>
                <c:pt idx="46616" formatCode="General">
                  <c:v>-44.654299999999999</c:v>
                </c:pt>
                <c:pt idx="46617" formatCode="General">
                  <c:v>-47.505299999999998</c:v>
                </c:pt>
                <c:pt idx="46618" formatCode="General">
                  <c:v>-50.5383</c:v>
                </c:pt>
                <c:pt idx="46619" formatCode="General">
                  <c:v>-53.656799999999997</c:v>
                </c:pt>
                <c:pt idx="46620" formatCode="General">
                  <c:v>-56.7485</c:v>
                </c:pt>
                <c:pt idx="46621" formatCode="General">
                  <c:v>-59.81</c:v>
                </c:pt>
                <c:pt idx="46622" formatCode="General">
                  <c:v>-62.830199999999998</c:v>
                </c:pt>
                <c:pt idx="46623" formatCode="General">
                  <c:v>-65.770899999999997</c:v>
                </c:pt>
                <c:pt idx="46624" formatCode="General">
                  <c:v>-68.603099999999998</c:v>
                </c:pt>
                <c:pt idx="46625" formatCode="General">
                  <c:v>-71.311099999999996</c:v>
                </c:pt>
                <c:pt idx="46626" formatCode="General">
                  <c:v>-73.866100000000003</c:v>
                </c:pt>
                <c:pt idx="46627" formatCode="General">
                  <c:v>-76.238200000000006</c:v>
                </c:pt>
                <c:pt idx="46628" formatCode="General">
                  <c:v>-78.404600000000002</c:v>
                </c:pt>
                <c:pt idx="46629" formatCode="General">
                  <c:v>-80.350499999999997</c:v>
                </c:pt>
                <c:pt idx="46630" formatCode="General">
                  <c:v>-82.078000000000003</c:v>
                </c:pt>
                <c:pt idx="46631" formatCode="General">
                  <c:v>-83.603300000000004</c:v>
                </c:pt>
                <c:pt idx="46632" formatCode="General">
                  <c:v>-84.948800000000006</c:v>
                </c:pt>
                <c:pt idx="46633" formatCode="General">
                  <c:v>-86.105500000000006</c:v>
                </c:pt>
                <c:pt idx="46634" formatCode="General">
                  <c:v>-87.060299999999998</c:v>
                </c:pt>
                <c:pt idx="46635" formatCode="General">
                  <c:v>-87.819299999999998</c:v>
                </c:pt>
                <c:pt idx="46636" formatCode="General">
                  <c:v>-88.394300000000001</c:v>
                </c:pt>
                <c:pt idx="46637" formatCode="General">
                  <c:v>-88.807000000000002</c:v>
                </c:pt>
                <c:pt idx="46638" formatCode="General">
                  <c:v>-89.100899999999996</c:v>
                </c:pt>
                <c:pt idx="46639" formatCode="General">
                  <c:v>-89.325400000000002</c:v>
                </c:pt>
                <c:pt idx="46640" formatCode="General">
                  <c:v>-89.4773</c:v>
                </c:pt>
                <c:pt idx="46641" formatCode="General">
                  <c:v>-89.559799999999996</c:v>
                </c:pt>
                <c:pt idx="46642" formatCode="General">
                  <c:v>-89.635400000000004</c:v>
                </c:pt>
                <c:pt idx="46643" formatCode="General">
                  <c:v>-89.801599999999993</c:v>
                </c:pt>
                <c:pt idx="46644" formatCode="General">
                  <c:v>-90.165199999999999</c:v>
                </c:pt>
                <c:pt idx="46645" formatCode="General">
                  <c:v>-90.705200000000005</c:v>
                </c:pt>
                <c:pt idx="46646" formatCode="General">
                  <c:v>-91.334599999999995</c:v>
                </c:pt>
                <c:pt idx="46647" formatCode="General">
                  <c:v>-92.035399999999996</c:v>
                </c:pt>
                <c:pt idx="46648" formatCode="General">
                  <c:v>-92.810699999999997</c:v>
                </c:pt>
                <c:pt idx="46649" formatCode="General">
                  <c:v>-93.676100000000005</c:v>
                </c:pt>
                <c:pt idx="46650" formatCode="General">
                  <c:v>-94.632900000000006</c:v>
                </c:pt>
                <c:pt idx="46651" formatCode="General">
                  <c:v>-95.662999999999997</c:v>
                </c:pt>
                <c:pt idx="46652" formatCode="General">
                  <c:v>-96.746399999999994</c:v>
                </c:pt>
                <c:pt idx="46653" formatCode="General">
                  <c:v>-97.866900000000001</c:v>
                </c:pt>
                <c:pt idx="46654" formatCode="General">
                  <c:v>-99.028599999999997</c:v>
                </c:pt>
                <c:pt idx="46655" formatCode="General">
                  <c:v>-100.22799999999999</c:v>
                </c:pt>
                <c:pt idx="46656" formatCode="General">
                  <c:v>-101.435</c:v>
                </c:pt>
                <c:pt idx="46657" formatCode="General">
                  <c:v>-102.62</c:v>
                </c:pt>
                <c:pt idx="46658" formatCode="General">
                  <c:v>-103.76600000000001</c:v>
                </c:pt>
                <c:pt idx="46659" formatCode="General">
                  <c:v>-104.876</c:v>
                </c:pt>
                <c:pt idx="46660" formatCode="General">
                  <c:v>-105.96599999999999</c:v>
                </c:pt>
                <c:pt idx="46661" formatCode="General">
                  <c:v>-107.02200000000001</c:v>
                </c:pt>
                <c:pt idx="46662" formatCode="General">
                  <c:v>-108.02800000000001</c:v>
                </c:pt>
                <c:pt idx="46663" formatCode="General">
                  <c:v>-108.979</c:v>
                </c:pt>
                <c:pt idx="46664" formatCode="General">
                  <c:v>-109.899</c:v>
                </c:pt>
                <c:pt idx="46665" formatCode="General">
                  <c:v>-110.822</c:v>
                </c:pt>
                <c:pt idx="46666" formatCode="General">
                  <c:v>-111.79300000000001</c:v>
                </c:pt>
                <c:pt idx="46667" formatCode="General">
                  <c:v>-112.831</c:v>
                </c:pt>
                <c:pt idx="46668" formatCode="General">
                  <c:v>-113.824</c:v>
                </c:pt>
                <c:pt idx="46669" formatCode="General">
                  <c:v>-114.67100000000001</c:v>
                </c:pt>
                <c:pt idx="46670" formatCode="General">
                  <c:v>-115.36799999999999</c:v>
                </c:pt>
                <c:pt idx="46671" formatCode="General">
                  <c:v>-115.916</c:v>
                </c:pt>
                <c:pt idx="46672" formatCode="General">
                  <c:v>-116.316</c:v>
                </c:pt>
                <c:pt idx="46673" formatCode="General">
                  <c:v>-116.602</c:v>
                </c:pt>
                <c:pt idx="46674" formatCode="General">
                  <c:v>-116.80500000000001</c:v>
                </c:pt>
                <c:pt idx="46675" formatCode="General">
                  <c:v>-116.922</c:v>
                </c:pt>
                <c:pt idx="46676" formatCode="General">
                  <c:v>-116.943</c:v>
                </c:pt>
                <c:pt idx="46677" formatCode="General">
                  <c:v>-116.85599999999999</c:v>
                </c:pt>
                <c:pt idx="46678" formatCode="General">
                  <c:v>-116.655</c:v>
                </c:pt>
                <c:pt idx="46679" formatCode="General">
                  <c:v>-116.34099999999999</c:v>
                </c:pt>
                <c:pt idx="46680" formatCode="General">
                  <c:v>-115.908</c:v>
                </c:pt>
                <c:pt idx="46681" formatCode="General">
                  <c:v>-115.357</c:v>
                </c:pt>
                <c:pt idx="46682" formatCode="General">
                  <c:v>-114.724</c:v>
                </c:pt>
                <c:pt idx="46683" formatCode="General">
                  <c:v>-114.04</c:v>
                </c:pt>
                <c:pt idx="46684" formatCode="General">
                  <c:v>-113.315</c:v>
                </c:pt>
                <c:pt idx="46685" formatCode="General">
                  <c:v>-112.572</c:v>
                </c:pt>
                <c:pt idx="46686" formatCode="General">
                  <c:v>-111.83799999999999</c:v>
                </c:pt>
                <c:pt idx="46687" formatCode="General">
                  <c:v>-111.09</c:v>
                </c:pt>
                <c:pt idx="46688" formatCode="General">
                  <c:v>-110.31100000000001</c:v>
                </c:pt>
                <c:pt idx="46689" formatCode="General">
                  <c:v>-109.55</c:v>
                </c:pt>
                <c:pt idx="46690" formatCode="General">
                  <c:v>-108.872</c:v>
                </c:pt>
                <c:pt idx="46691" formatCode="General">
                  <c:v>-108.34099999999999</c:v>
                </c:pt>
                <c:pt idx="46692" formatCode="General">
                  <c:v>-107.899</c:v>
                </c:pt>
                <c:pt idx="46693" formatCode="General">
                  <c:v>-107.41800000000001</c:v>
                </c:pt>
                <c:pt idx="46694" formatCode="General">
                  <c:v>-106.874</c:v>
                </c:pt>
                <c:pt idx="46695" formatCode="General">
                  <c:v>-106.288</c:v>
                </c:pt>
                <c:pt idx="46696" formatCode="General">
                  <c:v>-105.672</c:v>
                </c:pt>
                <c:pt idx="46697" formatCode="General">
                  <c:v>-105.029</c:v>
                </c:pt>
                <c:pt idx="46698" formatCode="General">
                  <c:v>-104.349</c:v>
                </c:pt>
                <c:pt idx="46699" formatCode="General">
                  <c:v>-103.63500000000001</c:v>
                </c:pt>
                <c:pt idx="46700" formatCode="General">
                  <c:v>-102.893</c:v>
                </c:pt>
                <c:pt idx="46701" formatCode="General">
                  <c:v>-102.124</c:v>
                </c:pt>
                <c:pt idx="46702" formatCode="General">
                  <c:v>-101.33</c:v>
                </c:pt>
                <c:pt idx="46703" formatCode="General">
                  <c:v>-100.51900000000001</c:v>
                </c:pt>
                <c:pt idx="46704" formatCode="General">
                  <c:v>-99.6892</c:v>
                </c:pt>
                <c:pt idx="46705" formatCode="General">
                  <c:v>-98.827299999999994</c:v>
                </c:pt>
                <c:pt idx="46706" formatCode="General">
                  <c:v>-97.9161</c:v>
                </c:pt>
                <c:pt idx="46707" formatCode="General">
                  <c:v>-96.9452</c:v>
                </c:pt>
                <c:pt idx="46708" formatCode="General">
                  <c:v>-95.922499999999999</c:v>
                </c:pt>
                <c:pt idx="46709" formatCode="General">
                  <c:v>-94.854799999999997</c:v>
                </c:pt>
                <c:pt idx="46710" formatCode="General">
                  <c:v>-93.740200000000002</c:v>
                </c:pt>
                <c:pt idx="46711" formatCode="General">
                  <c:v>-92.600300000000004</c:v>
                </c:pt>
                <c:pt idx="46712" formatCode="General">
                  <c:v>-91.472899999999996</c:v>
                </c:pt>
                <c:pt idx="46713" formatCode="General">
                  <c:v>-90.433899999999994</c:v>
                </c:pt>
                <c:pt idx="46714" formatCode="General">
                  <c:v>-89.547499999999999</c:v>
                </c:pt>
                <c:pt idx="46715" formatCode="General">
                  <c:v>-88.728999999999999</c:v>
                </c:pt>
                <c:pt idx="46716" formatCode="General">
                  <c:v>-87.893500000000003</c:v>
                </c:pt>
                <c:pt idx="46717" formatCode="General">
                  <c:v>-87.048500000000004</c:v>
                </c:pt>
                <c:pt idx="46718" formatCode="General">
                  <c:v>-86.204099999999997</c:v>
                </c:pt>
                <c:pt idx="46719" formatCode="General">
                  <c:v>-85.367900000000006</c:v>
                </c:pt>
                <c:pt idx="46720" formatCode="General">
                  <c:v>-84.526799999999994</c:v>
                </c:pt>
                <c:pt idx="46721" formatCode="General">
                  <c:v>-83.659899999999993</c:v>
                </c:pt>
                <c:pt idx="46722" formatCode="General">
                  <c:v>-82.741100000000003</c:v>
                </c:pt>
                <c:pt idx="46723" formatCode="General">
                  <c:v>-81.756</c:v>
                </c:pt>
                <c:pt idx="46724" formatCode="General">
                  <c:v>-80.717500000000001</c:v>
                </c:pt>
                <c:pt idx="46725" formatCode="General">
                  <c:v>-79.645600000000002</c:v>
                </c:pt>
                <c:pt idx="46726" formatCode="General">
                  <c:v>-78.558400000000006</c:v>
                </c:pt>
                <c:pt idx="46727" formatCode="General">
                  <c:v>-77.492199999999997</c:v>
                </c:pt>
                <c:pt idx="46728" formatCode="General">
                  <c:v>-76.473200000000006</c:v>
                </c:pt>
                <c:pt idx="46729" formatCode="General">
                  <c:v>-75.478899999999996</c:v>
                </c:pt>
                <c:pt idx="46730" formatCode="General">
                  <c:v>-74.490399999999994</c:v>
                </c:pt>
                <c:pt idx="46731" formatCode="General">
                  <c:v>-73.509</c:v>
                </c:pt>
                <c:pt idx="46732" formatCode="General">
                  <c:v>-72.532799999999995</c:v>
                </c:pt>
                <c:pt idx="46733" formatCode="General">
                  <c:v>-71.557699999999997</c:v>
                </c:pt>
                <c:pt idx="46734" formatCode="General">
                  <c:v>-70.5548</c:v>
                </c:pt>
                <c:pt idx="46735" formatCode="General">
                  <c:v>-69.498900000000006</c:v>
                </c:pt>
                <c:pt idx="46736" formatCode="General">
                  <c:v>-68.406700000000001</c:v>
                </c:pt>
                <c:pt idx="46737" formatCode="General">
                  <c:v>-67.349500000000006</c:v>
                </c:pt>
                <c:pt idx="46738" formatCode="General">
                  <c:v>-66.452799999999996</c:v>
                </c:pt>
                <c:pt idx="46739" formatCode="General">
                  <c:v>-65.677999999999997</c:v>
                </c:pt>
                <c:pt idx="46740" formatCode="General">
                  <c:v>-64.897199999999998</c:v>
                </c:pt>
                <c:pt idx="46741" formatCode="General">
                  <c:v>-64.093100000000007</c:v>
                </c:pt>
                <c:pt idx="46742" formatCode="General">
                  <c:v>-63.265999999999998</c:v>
                </c:pt>
                <c:pt idx="46743" formatCode="General">
                  <c:v>-62.414000000000001</c:v>
                </c:pt>
                <c:pt idx="46744" formatCode="General">
                  <c:v>-61.5306</c:v>
                </c:pt>
                <c:pt idx="46745" formatCode="General">
                  <c:v>-60.603700000000003</c:v>
                </c:pt>
                <c:pt idx="46746" formatCode="General">
                  <c:v>-59.631500000000003</c:v>
                </c:pt>
                <c:pt idx="46747" formatCode="General">
                  <c:v>-58.617699999999999</c:v>
                </c:pt>
                <c:pt idx="46748" formatCode="General">
                  <c:v>-57.5458</c:v>
                </c:pt>
                <c:pt idx="46749" formatCode="General">
                  <c:v>-56.402099999999997</c:v>
                </c:pt>
                <c:pt idx="46750" formatCode="General">
                  <c:v>-55.194499999999998</c:v>
                </c:pt>
                <c:pt idx="46751" formatCode="General">
                  <c:v>-53.933900000000001</c:v>
                </c:pt>
                <c:pt idx="46752" formatCode="General">
                  <c:v>-52.63</c:v>
                </c:pt>
                <c:pt idx="46753" formatCode="General">
                  <c:v>-51.281700000000001</c:v>
                </c:pt>
                <c:pt idx="46754" formatCode="General">
                  <c:v>-49.884599999999999</c:v>
                </c:pt>
                <c:pt idx="46755" formatCode="General">
                  <c:v>-48.441099999999999</c:v>
                </c:pt>
                <c:pt idx="46756" formatCode="General">
                  <c:v>-46.958599999999997</c:v>
                </c:pt>
                <c:pt idx="46757" formatCode="General">
                  <c:v>-45.451900000000002</c:v>
                </c:pt>
                <c:pt idx="46758" formatCode="General">
                  <c:v>-43.988999999999997</c:v>
                </c:pt>
                <c:pt idx="46759" formatCode="General">
                  <c:v>-42.6738</c:v>
                </c:pt>
                <c:pt idx="46760" formatCode="General">
                  <c:v>-41.478999999999999</c:v>
                </c:pt>
                <c:pt idx="46761" formatCode="General">
                  <c:v>-40.3125</c:v>
                </c:pt>
                <c:pt idx="46762" formatCode="General">
                  <c:v>-39.145499999999998</c:v>
                </c:pt>
                <c:pt idx="46763" formatCode="General">
                  <c:v>-37.969700000000003</c:v>
                </c:pt>
                <c:pt idx="46764" formatCode="General">
                  <c:v>-36.7879</c:v>
                </c:pt>
                <c:pt idx="46765" formatCode="General">
                  <c:v>-35.5944</c:v>
                </c:pt>
                <c:pt idx="46766" formatCode="General">
                  <c:v>-34.377299999999998</c:v>
                </c:pt>
                <c:pt idx="46767" formatCode="General">
                  <c:v>-33.123100000000001</c:v>
                </c:pt>
                <c:pt idx="46768" formatCode="General">
                  <c:v>-31.818899999999999</c:v>
                </c:pt>
                <c:pt idx="46769" formatCode="General">
                  <c:v>-30.4527</c:v>
                </c:pt>
                <c:pt idx="46770" formatCode="General">
                  <c:v>-29.0182</c:v>
                </c:pt>
                <c:pt idx="46771" formatCode="General">
                  <c:v>-27.521899999999999</c:v>
                </c:pt>
                <c:pt idx="46772" formatCode="General">
                  <c:v>-25.9695</c:v>
                </c:pt>
                <c:pt idx="46773" formatCode="General">
                  <c:v>-24.363800000000001</c:v>
                </c:pt>
                <c:pt idx="46774" formatCode="General">
                  <c:v>-22.708100000000002</c:v>
                </c:pt>
                <c:pt idx="46775" formatCode="General">
                  <c:v>-21.0046</c:v>
                </c:pt>
                <c:pt idx="46776" formatCode="General">
                  <c:v>-19.248899999999999</c:v>
                </c:pt>
                <c:pt idx="46777" formatCode="General">
                  <c:v>-17.4511</c:v>
                </c:pt>
                <c:pt idx="46778" formatCode="General">
                  <c:v>-15.641400000000001</c:v>
                </c:pt>
                <c:pt idx="46779" formatCode="General">
                  <c:v>-13.816800000000001</c:v>
                </c:pt>
                <c:pt idx="46780" formatCode="General">
                  <c:v>-11.951700000000001</c:v>
                </c:pt>
                <c:pt idx="46781" formatCode="General">
                  <c:v>-10.0481</c:v>
                </c:pt>
                <c:pt idx="46782" formatCode="General">
                  <c:v>-8.1188599999999997</c:v>
                </c:pt>
                <c:pt idx="46783" formatCode="General">
                  <c:v>-6.1735300000000004</c:v>
                </c:pt>
                <c:pt idx="46784" formatCode="General">
                  <c:v>-4.2804000000000002</c:v>
                </c:pt>
                <c:pt idx="46785" formatCode="General">
                  <c:v>-2.5493600000000001</c:v>
                </c:pt>
                <c:pt idx="46786" formatCode="General">
                  <c:v>-0.95084000000000002</c:v>
                </c:pt>
                <c:pt idx="46787" formatCode="General">
                  <c:v>0.61099300000000001</c:v>
                </c:pt>
                <c:pt idx="46788" formatCode="General">
                  <c:v>2.1332200000000001</c:v>
                </c:pt>
                <c:pt idx="46789" formatCode="General">
                  <c:v>3.6310799999999999</c:v>
                </c:pt>
                <c:pt idx="46790" formatCode="General">
                  <c:v>5.2353100000000001</c:v>
                </c:pt>
                <c:pt idx="46791" formatCode="General">
                  <c:v>6.94747</c:v>
                </c:pt>
                <c:pt idx="46792" formatCode="General">
                  <c:v>8.5780600000000007</c:v>
                </c:pt>
                <c:pt idx="46793" formatCode="General">
                  <c:v>10.0806</c:v>
                </c:pt>
                <c:pt idx="46794" formatCode="General">
                  <c:v>11.5246</c:v>
                </c:pt>
                <c:pt idx="46795" formatCode="General">
                  <c:v>12.9306</c:v>
                </c:pt>
                <c:pt idx="46796" formatCode="General">
                  <c:v>14.301</c:v>
                </c:pt>
                <c:pt idx="46797" formatCode="General">
                  <c:v>15.636900000000001</c:v>
                </c:pt>
                <c:pt idx="46798" formatCode="General">
                  <c:v>16.9453</c:v>
                </c:pt>
                <c:pt idx="46799" formatCode="General">
                  <c:v>18.238499999999998</c:v>
                </c:pt>
                <c:pt idx="46800" formatCode="General">
                  <c:v>19.532</c:v>
                </c:pt>
                <c:pt idx="46801" formatCode="General">
                  <c:v>20.838200000000001</c:v>
                </c:pt>
                <c:pt idx="46802" formatCode="General">
                  <c:v>22.14</c:v>
                </c:pt>
                <c:pt idx="46803" formatCode="General">
                  <c:v>23.416799999999999</c:v>
                </c:pt>
                <c:pt idx="46804" formatCode="General">
                  <c:v>24.6647</c:v>
                </c:pt>
                <c:pt idx="46805" formatCode="General">
                  <c:v>25.895299999999999</c:v>
                </c:pt>
                <c:pt idx="46806" formatCode="General">
                  <c:v>27.130099999999999</c:v>
                </c:pt>
                <c:pt idx="46807" formatCode="General">
                  <c:v>28.37</c:v>
                </c:pt>
                <c:pt idx="46808" formatCode="General">
                  <c:v>29.612100000000002</c:v>
                </c:pt>
                <c:pt idx="46809" formatCode="General">
                  <c:v>30.873799999999999</c:v>
                </c:pt>
                <c:pt idx="46810" formatCode="General">
                  <c:v>32.164400000000001</c:v>
                </c:pt>
                <c:pt idx="46811" formatCode="General">
                  <c:v>33.470300000000002</c:v>
                </c:pt>
                <c:pt idx="46812" formatCode="General">
                  <c:v>34.782200000000003</c:v>
                </c:pt>
                <c:pt idx="46813" formatCode="General">
                  <c:v>36.098300000000002</c:v>
                </c:pt>
                <c:pt idx="46814" formatCode="General">
                  <c:v>37.403500000000001</c:v>
                </c:pt>
                <c:pt idx="46815" formatCode="General">
                  <c:v>38.679099999999998</c:v>
                </c:pt>
                <c:pt idx="46816" formatCode="General">
                  <c:v>39.9148</c:v>
                </c:pt>
                <c:pt idx="46817" formatCode="General">
                  <c:v>41.117100000000001</c:v>
                </c:pt>
                <c:pt idx="46818" formatCode="General">
                  <c:v>42.312600000000003</c:v>
                </c:pt>
                <c:pt idx="46819" formatCode="General">
                  <c:v>43.516500000000001</c:v>
                </c:pt>
                <c:pt idx="46820" formatCode="General">
                  <c:v>44.731299999999997</c:v>
                </c:pt>
                <c:pt idx="46821" formatCode="General">
                  <c:v>45.966099999999997</c:v>
                </c:pt>
                <c:pt idx="46822" formatCode="General">
                  <c:v>47.229799999999997</c:v>
                </c:pt>
                <c:pt idx="46823" formatCode="General">
                  <c:v>48.523800000000001</c:v>
                </c:pt>
                <c:pt idx="46824" formatCode="General">
                  <c:v>49.848399999999998</c:v>
                </c:pt>
                <c:pt idx="46825" formatCode="General">
                  <c:v>51.202399999999997</c:v>
                </c:pt>
                <c:pt idx="46826" formatCode="General">
                  <c:v>52.584099999999999</c:v>
                </c:pt>
                <c:pt idx="46827" formatCode="General">
                  <c:v>53.991100000000003</c:v>
                </c:pt>
                <c:pt idx="46828" formatCode="General">
                  <c:v>55.42</c:v>
                </c:pt>
                <c:pt idx="46829" formatCode="General">
                  <c:v>56.8718</c:v>
                </c:pt>
                <c:pt idx="46830" formatCode="General">
                  <c:v>58.358499999999999</c:v>
                </c:pt>
                <c:pt idx="46831" formatCode="General">
                  <c:v>59.884700000000002</c:v>
                </c:pt>
                <c:pt idx="46832" formatCode="General">
                  <c:v>61.441400000000002</c:v>
                </c:pt>
                <c:pt idx="46833" formatCode="General">
                  <c:v>62.945399999999999</c:v>
                </c:pt>
                <c:pt idx="46834" formatCode="General">
                  <c:v>64.287999999999997</c:v>
                </c:pt>
                <c:pt idx="46835" formatCode="General">
                  <c:v>65.527900000000002</c:v>
                </c:pt>
                <c:pt idx="46836" formatCode="General">
                  <c:v>66.752600000000001</c:v>
                </c:pt>
                <c:pt idx="46837" formatCode="General">
                  <c:v>67.949100000000001</c:v>
                </c:pt>
                <c:pt idx="46838" formatCode="General">
                  <c:v>69.117599999999996</c:v>
                </c:pt>
                <c:pt idx="46839" formatCode="General">
                  <c:v>70.276799999999994</c:v>
                </c:pt>
                <c:pt idx="46840" formatCode="General">
                  <c:v>71.442700000000002</c:v>
                </c:pt>
                <c:pt idx="46841" formatCode="General">
                  <c:v>72.625100000000003</c:v>
                </c:pt>
                <c:pt idx="46842" formatCode="General">
                  <c:v>73.811899999999994</c:v>
                </c:pt>
                <c:pt idx="46843" formatCode="General">
                  <c:v>74.994799999999998</c:v>
                </c:pt>
                <c:pt idx="46844" formatCode="General">
                  <c:v>76.189800000000005</c:v>
                </c:pt>
                <c:pt idx="46845" formatCode="General">
                  <c:v>77.399000000000001</c:v>
                </c:pt>
                <c:pt idx="46846" formatCode="General">
                  <c:v>78.605599999999995</c:v>
                </c:pt>
                <c:pt idx="46847" formatCode="General">
                  <c:v>79.793999999999997</c:v>
                </c:pt>
                <c:pt idx="46848" formatCode="General">
                  <c:v>80.952799999999996</c:v>
                </c:pt>
                <c:pt idx="46849" formatCode="General">
                  <c:v>82.058999999999997</c:v>
                </c:pt>
                <c:pt idx="46850" formatCode="General">
                  <c:v>83.0989</c:v>
                </c:pt>
                <c:pt idx="46851" formatCode="General">
                  <c:v>84.088099999999997</c:v>
                </c:pt>
                <c:pt idx="46852" formatCode="General">
                  <c:v>85.025499999999994</c:v>
                </c:pt>
                <c:pt idx="46853" formatCode="General">
                  <c:v>85.894599999999997</c:v>
                </c:pt>
                <c:pt idx="46854" formatCode="General">
                  <c:v>86.688599999999994</c:v>
                </c:pt>
                <c:pt idx="46855" formatCode="General">
                  <c:v>87.410200000000003</c:v>
                </c:pt>
                <c:pt idx="46856" formatCode="General">
                  <c:v>88.089500000000001</c:v>
                </c:pt>
                <c:pt idx="46857" formatCode="General">
                  <c:v>88.795699999999997</c:v>
                </c:pt>
                <c:pt idx="46858" formatCode="General">
                  <c:v>89.648799999999994</c:v>
                </c:pt>
                <c:pt idx="46859" formatCode="General">
                  <c:v>90.616399999999999</c:v>
                </c:pt>
                <c:pt idx="46860" formatCode="General">
                  <c:v>91.503399999999999</c:v>
                </c:pt>
                <c:pt idx="46861" formatCode="General">
                  <c:v>92.326499999999996</c:v>
                </c:pt>
                <c:pt idx="46862" formatCode="General">
                  <c:v>93.185699999999997</c:v>
                </c:pt>
                <c:pt idx="46863" formatCode="General">
                  <c:v>94.0642</c:v>
                </c:pt>
                <c:pt idx="46864" formatCode="General">
                  <c:v>94.945099999999996</c:v>
                </c:pt>
                <c:pt idx="46865" formatCode="General">
                  <c:v>95.822400000000002</c:v>
                </c:pt>
                <c:pt idx="46866" formatCode="General">
                  <c:v>96.696799999999996</c:v>
                </c:pt>
                <c:pt idx="46867" formatCode="General">
                  <c:v>97.573099999999997</c:v>
                </c:pt>
                <c:pt idx="46868" formatCode="General">
                  <c:v>98.450100000000006</c:v>
                </c:pt>
                <c:pt idx="46869" formatCode="General">
                  <c:v>99.322299999999998</c:v>
                </c:pt>
                <c:pt idx="46870" formatCode="General">
                  <c:v>100.178</c:v>
                </c:pt>
                <c:pt idx="46871" formatCode="General">
                  <c:v>101.009</c:v>
                </c:pt>
                <c:pt idx="46872" formatCode="General">
                  <c:v>101.81399999999999</c:v>
                </c:pt>
                <c:pt idx="46873" formatCode="General">
                  <c:v>102.595</c:v>
                </c:pt>
                <c:pt idx="46874" formatCode="General">
                  <c:v>103.36</c:v>
                </c:pt>
                <c:pt idx="46875" formatCode="General">
                  <c:v>104.10599999999999</c:v>
                </c:pt>
                <c:pt idx="46876" formatCode="General">
                  <c:v>104.827</c:v>
                </c:pt>
                <c:pt idx="46877" formatCode="General">
                  <c:v>105.515</c:v>
                </c:pt>
                <c:pt idx="46878" formatCode="General">
                  <c:v>106.16200000000001</c:v>
                </c:pt>
                <c:pt idx="46879" formatCode="General">
                  <c:v>106.768</c:v>
                </c:pt>
                <c:pt idx="46880" formatCode="General">
                  <c:v>107.34099999999999</c:v>
                </c:pt>
                <c:pt idx="46881" formatCode="General">
                  <c:v>107.893</c:v>
                </c:pt>
                <c:pt idx="46882" formatCode="General">
                  <c:v>108.426</c:v>
                </c:pt>
                <c:pt idx="46883" formatCode="General">
                  <c:v>108.93600000000001</c:v>
                </c:pt>
                <c:pt idx="46884" formatCode="General">
                  <c:v>109.404</c:v>
                </c:pt>
                <c:pt idx="46885" formatCode="General">
                  <c:v>109.82599999999999</c:v>
                </c:pt>
                <c:pt idx="46886" formatCode="General">
                  <c:v>110.221</c:v>
                </c:pt>
                <c:pt idx="46887" formatCode="General">
                  <c:v>110.593</c:v>
                </c:pt>
                <c:pt idx="46888" formatCode="General">
                  <c:v>110.94</c:v>
                </c:pt>
                <c:pt idx="46889" formatCode="General">
                  <c:v>111.268</c:v>
                </c:pt>
                <c:pt idx="46890" formatCode="General">
                  <c:v>111.581</c:v>
                </c:pt>
                <c:pt idx="46891" formatCode="General">
                  <c:v>111.887</c:v>
                </c:pt>
                <c:pt idx="46892" formatCode="General">
                  <c:v>112.194</c:v>
                </c:pt>
                <c:pt idx="46893" formatCode="General">
                  <c:v>112.503</c:v>
                </c:pt>
                <c:pt idx="46894" formatCode="General">
                  <c:v>112.813</c:v>
                </c:pt>
                <c:pt idx="46895" formatCode="General">
                  <c:v>113.125</c:v>
                </c:pt>
                <c:pt idx="46896" formatCode="General">
                  <c:v>113.432</c:v>
                </c:pt>
                <c:pt idx="46897" formatCode="General">
                  <c:v>113.72199999999999</c:v>
                </c:pt>
                <c:pt idx="46898" formatCode="General">
                  <c:v>113.976</c:v>
                </c:pt>
                <c:pt idx="46899" formatCode="General">
                  <c:v>114.19</c:v>
                </c:pt>
                <c:pt idx="46900" formatCode="General">
                  <c:v>114.374</c:v>
                </c:pt>
                <c:pt idx="46901" formatCode="General">
                  <c:v>114.53</c:v>
                </c:pt>
                <c:pt idx="46902" formatCode="General">
                  <c:v>114.65900000000001</c:v>
                </c:pt>
                <c:pt idx="46903" formatCode="General">
                  <c:v>114.76300000000001</c:v>
                </c:pt>
                <c:pt idx="46904" formatCode="General">
                  <c:v>114.846</c:v>
                </c:pt>
                <c:pt idx="46905" formatCode="General">
                  <c:v>114.908</c:v>
                </c:pt>
                <c:pt idx="46906" formatCode="General">
                  <c:v>114.934</c:v>
                </c:pt>
                <c:pt idx="46907" formatCode="General">
                  <c:v>114.896</c:v>
                </c:pt>
                <c:pt idx="46908" formatCode="General">
                  <c:v>114.788</c:v>
                </c:pt>
                <c:pt idx="46909" formatCode="General">
                  <c:v>114.614</c:v>
                </c:pt>
                <c:pt idx="46910" formatCode="General">
                  <c:v>114.383</c:v>
                </c:pt>
                <c:pt idx="46911" formatCode="General">
                  <c:v>114.11499999999999</c:v>
                </c:pt>
                <c:pt idx="46912" formatCode="General">
                  <c:v>113.839</c:v>
                </c:pt>
                <c:pt idx="46913" formatCode="General">
                  <c:v>113.526</c:v>
                </c:pt>
                <c:pt idx="46914" formatCode="General">
                  <c:v>113.104</c:v>
                </c:pt>
                <c:pt idx="46915" formatCode="General">
                  <c:v>112.539</c:v>
                </c:pt>
                <c:pt idx="46916" formatCode="General">
                  <c:v>111.84399999999999</c:v>
                </c:pt>
                <c:pt idx="46917" formatCode="General">
                  <c:v>111.101</c:v>
                </c:pt>
                <c:pt idx="46918" formatCode="General">
                  <c:v>110.367</c:v>
                </c:pt>
                <c:pt idx="46919" formatCode="General">
                  <c:v>109.629</c:v>
                </c:pt>
                <c:pt idx="46920" formatCode="General">
                  <c:v>108.877</c:v>
                </c:pt>
                <c:pt idx="46921" formatCode="General">
                  <c:v>108.10899999999999</c:v>
                </c:pt>
                <c:pt idx="46922" formatCode="General">
                  <c:v>107.327</c:v>
                </c:pt>
                <c:pt idx="46923" formatCode="General">
                  <c:v>106.544</c:v>
                </c:pt>
                <c:pt idx="46924" formatCode="General">
                  <c:v>105.79900000000001</c:v>
                </c:pt>
                <c:pt idx="46925" formatCode="General">
                  <c:v>105.136</c:v>
                </c:pt>
                <c:pt idx="46926" formatCode="General">
                  <c:v>104.58</c:v>
                </c:pt>
                <c:pt idx="46927" formatCode="General">
                  <c:v>104.134</c:v>
                </c:pt>
                <c:pt idx="46928" formatCode="General">
                  <c:v>103.782</c:v>
                </c:pt>
                <c:pt idx="46929" formatCode="General">
                  <c:v>103.494</c:v>
                </c:pt>
                <c:pt idx="46930" formatCode="General">
                  <c:v>103.245</c:v>
                </c:pt>
                <c:pt idx="46931" formatCode="General">
                  <c:v>103.042</c:v>
                </c:pt>
                <c:pt idx="46932" formatCode="General">
                  <c:v>102.904</c:v>
                </c:pt>
                <c:pt idx="46933" formatCode="General">
                  <c:v>102.86199999999999</c:v>
                </c:pt>
                <c:pt idx="46934" formatCode="General">
                  <c:v>102.919</c:v>
                </c:pt>
                <c:pt idx="46935" formatCode="General">
                  <c:v>103.059</c:v>
                </c:pt>
                <c:pt idx="46936" formatCode="General">
                  <c:v>103.256</c:v>
                </c:pt>
                <c:pt idx="46937" formatCode="General">
                  <c:v>103.477</c:v>
                </c:pt>
                <c:pt idx="46938" formatCode="General">
                  <c:v>103.681</c:v>
                </c:pt>
                <c:pt idx="46939" formatCode="General">
                  <c:v>103.843</c:v>
                </c:pt>
                <c:pt idx="46940" formatCode="General">
                  <c:v>103.95</c:v>
                </c:pt>
                <c:pt idx="46941" formatCode="General">
                  <c:v>103.901</c:v>
                </c:pt>
                <c:pt idx="46942" formatCode="General">
                  <c:v>103.587</c:v>
                </c:pt>
                <c:pt idx="46943" formatCode="General">
                  <c:v>103.042</c:v>
                </c:pt>
                <c:pt idx="46944" formatCode="General">
                  <c:v>102.32899999999999</c:v>
                </c:pt>
                <c:pt idx="46945" formatCode="General">
                  <c:v>101.468</c:v>
                </c:pt>
                <c:pt idx="46946" formatCode="General">
                  <c:v>100.476</c:v>
                </c:pt>
                <c:pt idx="46947" formatCode="General">
                  <c:v>99.356099999999998</c:v>
                </c:pt>
                <c:pt idx="46948" formatCode="General">
                  <c:v>98.138199999999998</c:v>
                </c:pt>
                <c:pt idx="46949" formatCode="General">
                  <c:v>96.860100000000003</c:v>
                </c:pt>
                <c:pt idx="46950" formatCode="General">
                  <c:v>95.517399999999995</c:v>
                </c:pt>
                <c:pt idx="46951" formatCode="General">
                  <c:v>94.105900000000005</c:v>
                </c:pt>
                <c:pt idx="46952" formatCode="General">
                  <c:v>92.644400000000005</c:v>
                </c:pt>
                <c:pt idx="46953" formatCode="General">
                  <c:v>91.132800000000003</c:v>
                </c:pt>
                <c:pt idx="46954" formatCode="General">
                  <c:v>89.557500000000005</c:v>
                </c:pt>
                <c:pt idx="46955" formatCode="General">
                  <c:v>87.939700000000002</c:v>
                </c:pt>
                <c:pt idx="46956" formatCode="General">
                  <c:v>86.313900000000004</c:v>
                </c:pt>
                <c:pt idx="46957" formatCode="General">
                  <c:v>84.702299999999994</c:v>
                </c:pt>
                <c:pt idx="46958" formatCode="General">
                  <c:v>83.133399999999995</c:v>
                </c:pt>
                <c:pt idx="46959" formatCode="General">
                  <c:v>81.645799999999994</c:v>
                </c:pt>
                <c:pt idx="46960" formatCode="General">
                  <c:v>80.257999999999996</c:v>
                </c:pt>
                <c:pt idx="46961" formatCode="General">
                  <c:v>78.964200000000005</c:v>
                </c:pt>
                <c:pt idx="46962" formatCode="General">
                  <c:v>77.736500000000007</c:v>
                </c:pt>
                <c:pt idx="46963" formatCode="General">
                  <c:v>76.531700000000001</c:v>
                </c:pt>
                <c:pt idx="46964" formatCode="General">
                  <c:v>75.283199999999994</c:v>
                </c:pt>
                <c:pt idx="46965" formatCode="General">
                  <c:v>73.964299999999994</c:v>
                </c:pt>
                <c:pt idx="46966" formatCode="General">
                  <c:v>72.632800000000003</c:v>
                </c:pt>
                <c:pt idx="46967" formatCode="General">
                  <c:v>71.315299999999993</c:v>
                </c:pt>
                <c:pt idx="46968" formatCode="General">
                  <c:v>70.000600000000006</c:v>
                </c:pt>
                <c:pt idx="46969" formatCode="General">
                  <c:v>68.710300000000004</c:v>
                </c:pt>
                <c:pt idx="46970" formatCode="General">
                  <c:v>67.471000000000004</c:v>
                </c:pt>
                <c:pt idx="46971" formatCode="General">
                  <c:v>66.279300000000006</c:v>
                </c:pt>
                <c:pt idx="46972" formatCode="General">
                  <c:v>65.125600000000006</c:v>
                </c:pt>
                <c:pt idx="46973" formatCode="General">
                  <c:v>63.998800000000003</c:v>
                </c:pt>
                <c:pt idx="46974" formatCode="General">
                  <c:v>62.884900000000002</c:v>
                </c:pt>
                <c:pt idx="46975" formatCode="General">
                  <c:v>61.771000000000001</c:v>
                </c:pt>
                <c:pt idx="46976" formatCode="General">
                  <c:v>60.652999999999999</c:v>
                </c:pt>
                <c:pt idx="46977" formatCode="General">
                  <c:v>59.53</c:v>
                </c:pt>
                <c:pt idx="46978" formatCode="General">
                  <c:v>58.401200000000003</c:v>
                </c:pt>
                <c:pt idx="46979" formatCode="General">
                  <c:v>57.264899999999997</c:v>
                </c:pt>
                <c:pt idx="46980" formatCode="General">
                  <c:v>56.116999999999997</c:v>
                </c:pt>
                <c:pt idx="46981" formatCode="General">
                  <c:v>54.968600000000002</c:v>
                </c:pt>
                <c:pt idx="46982" formatCode="General">
                  <c:v>53.836300000000001</c:v>
                </c:pt>
                <c:pt idx="46983" formatCode="General">
                  <c:v>52.710500000000003</c:v>
                </c:pt>
                <c:pt idx="46984" formatCode="General">
                  <c:v>51.580500000000001</c:v>
                </c:pt>
                <c:pt idx="46985" formatCode="General">
                  <c:v>50.456400000000002</c:v>
                </c:pt>
                <c:pt idx="46986" formatCode="General">
                  <c:v>49.3337</c:v>
                </c:pt>
                <c:pt idx="46987" formatCode="General">
                  <c:v>48.191899999999997</c:v>
                </c:pt>
                <c:pt idx="46988" formatCode="General">
                  <c:v>47.014299999999999</c:v>
                </c:pt>
                <c:pt idx="46989" formatCode="General">
                  <c:v>45.791400000000003</c:v>
                </c:pt>
                <c:pt idx="46990" formatCode="General">
                  <c:v>44.531100000000002</c:v>
                </c:pt>
                <c:pt idx="46991" formatCode="General">
                  <c:v>43.229100000000003</c:v>
                </c:pt>
                <c:pt idx="46992" formatCode="General">
                  <c:v>41.829099999999997</c:v>
                </c:pt>
                <c:pt idx="46993" formatCode="General">
                  <c:v>40.260899999999999</c:v>
                </c:pt>
                <c:pt idx="46994" formatCode="General">
                  <c:v>38.4803</c:v>
                </c:pt>
                <c:pt idx="46995" formatCode="General">
                  <c:v>36.559899999999999</c:v>
                </c:pt>
                <c:pt idx="46996" formatCode="General">
                  <c:v>34.601399999999998</c:v>
                </c:pt>
                <c:pt idx="46997" formatCode="General">
                  <c:v>32.619500000000002</c:v>
                </c:pt>
                <c:pt idx="46998" formatCode="General">
                  <c:v>30.618500000000001</c:v>
                </c:pt>
                <c:pt idx="46999" formatCode="General">
                  <c:v>28.604099999999999</c:v>
                </c:pt>
                <c:pt idx="47000" formatCode="General">
                  <c:v>26.5764</c:v>
                </c:pt>
                <c:pt idx="47001" formatCode="General">
                  <c:v>24.533200000000001</c:v>
                </c:pt>
                <c:pt idx="47002" formatCode="General">
                  <c:v>22.460899999999999</c:v>
                </c:pt>
                <c:pt idx="47003" formatCode="General">
                  <c:v>20.345199999999998</c:v>
                </c:pt>
                <c:pt idx="47004" formatCode="General">
                  <c:v>18.180800000000001</c:v>
                </c:pt>
                <c:pt idx="47005" formatCode="General">
                  <c:v>15.980499999999999</c:v>
                </c:pt>
                <c:pt idx="47006" formatCode="General">
                  <c:v>13.779400000000001</c:v>
                </c:pt>
                <c:pt idx="47007" formatCode="General">
                  <c:v>11.609299999999999</c:v>
                </c:pt>
                <c:pt idx="47008" formatCode="General">
                  <c:v>9.4908400000000004</c:v>
                </c:pt>
                <c:pt idx="47009" formatCode="General">
                  <c:v>7.4355500000000001</c:v>
                </c:pt>
                <c:pt idx="47010" formatCode="General">
                  <c:v>5.4474600000000004</c:v>
                </c:pt>
                <c:pt idx="47011" formatCode="General">
                  <c:v>3.5176599999999998</c:v>
                </c:pt>
                <c:pt idx="47012" formatCode="General">
                  <c:v>1.62862</c:v>
                </c:pt>
                <c:pt idx="47013" formatCode="General">
                  <c:v>-0.24127999999999999</c:v>
                </c:pt>
                <c:pt idx="47014" formatCode="General">
                  <c:v>-2.0842700000000001</c:v>
                </c:pt>
                <c:pt idx="47015" formatCode="General">
                  <c:v>-3.8641000000000001</c:v>
                </c:pt>
                <c:pt idx="47016" formatCode="General">
                  <c:v>-5.5159599999999998</c:v>
                </c:pt>
                <c:pt idx="47017" formatCode="General">
                  <c:v>-6.9947900000000001</c:v>
                </c:pt>
                <c:pt idx="47018" formatCode="General">
                  <c:v>-8.3238299999999992</c:v>
                </c:pt>
                <c:pt idx="47019" formatCode="General">
                  <c:v>-9.5406399999999998</c:v>
                </c:pt>
                <c:pt idx="47020" formatCode="General">
                  <c:v>-10.684799999999999</c:v>
                </c:pt>
                <c:pt idx="47021" formatCode="General">
                  <c:v>-11.763299999999999</c:v>
                </c:pt>
                <c:pt idx="47022" formatCode="General">
                  <c:v>-12.7599</c:v>
                </c:pt>
                <c:pt idx="47023" formatCode="General">
                  <c:v>-13.754099999999999</c:v>
                </c:pt>
                <c:pt idx="47024" formatCode="General">
                  <c:v>-14.8383</c:v>
                </c:pt>
                <c:pt idx="47025" formatCode="General">
                  <c:v>-16.022099999999998</c:v>
                </c:pt>
                <c:pt idx="47026" formatCode="General">
                  <c:v>-17.2822</c:v>
                </c:pt>
                <c:pt idx="47027" formatCode="General">
                  <c:v>-18.580300000000001</c:v>
                </c:pt>
                <c:pt idx="47028" formatCode="General">
                  <c:v>-19.919899999999998</c:v>
                </c:pt>
                <c:pt idx="47029" formatCode="General">
                  <c:v>-21.3249</c:v>
                </c:pt>
                <c:pt idx="47030" formatCode="General">
                  <c:v>-22.786000000000001</c:v>
                </c:pt>
                <c:pt idx="47031" formatCode="General">
                  <c:v>-24.2895</c:v>
                </c:pt>
                <c:pt idx="47032" formatCode="General">
                  <c:v>-25.834</c:v>
                </c:pt>
                <c:pt idx="47033" formatCode="General">
                  <c:v>-27.413499999999999</c:v>
                </c:pt>
                <c:pt idx="47034" formatCode="General">
                  <c:v>-29.0167</c:v>
                </c:pt>
                <c:pt idx="47035" formatCode="General">
                  <c:v>-30.623699999999999</c:v>
                </c:pt>
                <c:pt idx="47036" formatCode="General">
                  <c:v>-32.213099999999997</c:v>
                </c:pt>
                <c:pt idx="47037" formatCode="General">
                  <c:v>-33.777099999999997</c:v>
                </c:pt>
                <c:pt idx="47038" formatCode="General">
                  <c:v>-35.314799999999998</c:v>
                </c:pt>
                <c:pt idx="47039" formatCode="General">
                  <c:v>-36.828099999999999</c:v>
                </c:pt>
                <c:pt idx="47040" formatCode="General">
                  <c:v>-38.312399999999997</c:v>
                </c:pt>
                <c:pt idx="47041" formatCode="General">
                  <c:v>-39.756799999999998</c:v>
                </c:pt>
                <c:pt idx="47042" formatCode="General">
                  <c:v>-41.157299999999999</c:v>
                </c:pt>
                <c:pt idx="47043" formatCode="General">
                  <c:v>-42.5154</c:v>
                </c:pt>
                <c:pt idx="47044" formatCode="General">
                  <c:v>-43.847900000000003</c:v>
                </c:pt>
                <c:pt idx="47045" formatCode="General">
                  <c:v>-45.171700000000001</c:v>
                </c:pt>
                <c:pt idx="47046" formatCode="General">
                  <c:v>-46.49</c:v>
                </c:pt>
                <c:pt idx="47047" formatCode="General">
                  <c:v>-47.791400000000003</c:v>
                </c:pt>
                <c:pt idx="47048" formatCode="General">
                  <c:v>-49.051499999999997</c:v>
                </c:pt>
                <c:pt idx="47049" formatCode="General">
                  <c:v>-50.283499999999997</c:v>
                </c:pt>
                <c:pt idx="47050" formatCode="General">
                  <c:v>-51.510399999999997</c:v>
                </c:pt>
                <c:pt idx="47051" formatCode="General">
                  <c:v>-52.712600000000002</c:v>
                </c:pt>
                <c:pt idx="47052" formatCode="General">
                  <c:v>-53.915599999999998</c:v>
                </c:pt>
                <c:pt idx="47053" formatCode="General">
                  <c:v>-55.224899999999998</c:v>
                </c:pt>
                <c:pt idx="47054" formatCode="General">
                  <c:v>-56.677100000000003</c:v>
                </c:pt>
                <c:pt idx="47055" formatCode="General">
                  <c:v>-58.231400000000001</c:v>
                </c:pt>
                <c:pt idx="47056" formatCode="General">
                  <c:v>-59.828099999999999</c:v>
                </c:pt>
                <c:pt idx="47057" formatCode="General">
                  <c:v>-61.416800000000002</c:v>
                </c:pt>
                <c:pt idx="47058" formatCode="General">
                  <c:v>-63.0242</c:v>
                </c:pt>
                <c:pt idx="47059" formatCode="General">
                  <c:v>-64.667100000000005</c:v>
                </c:pt>
                <c:pt idx="47060" formatCode="General">
                  <c:v>-66.3142</c:v>
                </c:pt>
                <c:pt idx="47061" formatCode="General">
                  <c:v>-67.949799999999996</c:v>
                </c:pt>
                <c:pt idx="47062" formatCode="General">
                  <c:v>-69.571299999999994</c:v>
                </c:pt>
                <c:pt idx="47063" formatCode="General">
                  <c:v>-71.171400000000006</c:v>
                </c:pt>
                <c:pt idx="47064" formatCode="General">
                  <c:v>-72.743099999999998</c:v>
                </c:pt>
                <c:pt idx="47065" formatCode="General">
                  <c:v>-74.288300000000007</c:v>
                </c:pt>
                <c:pt idx="47066" formatCode="General">
                  <c:v>-75.798500000000004</c:v>
                </c:pt>
                <c:pt idx="47067" formatCode="General">
                  <c:v>-77.247699999999995</c:v>
                </c:pt>
                <c:pt idx="47068" formatCode="General">
                  <c:v>-78.631200000000007</c:v>
                </c:pt>
                <c:pt idx="47069" formatCode="General">
                  <c:v>-79.962800000000001</c:v>
                </c:pt>
                <c:pt idx="47070" formatCode="General">
                  <c:v>-81.234499999999997</c:v>
                </c:pt>
                <c:pt idx="47071" formatCode="General">
                  <c:v>-82.427400000000006</c:v>
                </c:pt>
                <c:pt idx="47072" formatCode="General">
                  <c:v>-83.527299999999997</c:v>
                </c:pt>
                <c:pt idx="47073" formatCode="General">
                  <c:v>-84.520099999999999</c:v>
                </c:pt>
                <c:pt idx="47074" formatCode="General">
                  <c:v>-85.396799999999999</c:v>
                </c:pt>
                <c:pt idx="47075" formatCode="General">
                  <c:v>-86.1661</c:v>
                </c:pt>
                <c:pt idx="47076" formatCode="General">
                  <c:v>-86.846800000000002</c:v>
                </c:pt>
                <c:pt idx="47077" formatCode="General">
                  <c:v>-87.436800000000005</c:v>
                </c:pt>
                <c:pt idx="47078" formatCode="General">
                  <c:v>-87.933899999999994</c:v>
                </c:pt>
                <c:pt idx="47079" formatCode="General">
                  <c:v>-88.354600000000005</c:v>
                </c:pt>
                <c:pt idx="47080" formatCode="General">
                  <c:v>-88.712900000000005</c:v>
                </c:pt>
                <c:pt idx="47081" formatCode="General">
                  <c:v>-89.014499999999998</c:v>
                </c:pt>
                <c:pt idx="47082" formatCode="General">
                  <c:v>-89.263400000000004</c:v>
                </c:pt>
                <c:pt idx="47083" formatCode="General">
                  <c:v>-89.467200000000005</c:v>
                </c:pt>
                <c:pt idx="47084" formatCode="General">
                  <c:v>-89.649900000000002</c:v>
                </c:pt>
                <c:pt idx="47085" formatCode="General">
                  <c:v>-89.833600000000004</c:v>
                </c:pt>
                <c:pt idx="47086" formatCode="General">
                  <c:v>-90.024500000000003</c:v>
                </c:pt>
                <c:pt idx="47087" formatCode="General">
                  <c:v>-90.225999999999999</c:v>
                </c:pt>
                <c:pt idx="47088" formatCode="General">
                  <c:v>-90.440899999999999</c:v>
                </c:pt>
                <c:pt idx="47089" formatCode="General">
                  <c:v>-90.672499999999999</c:v>
                </c:pt>
                <c:pt idx="47090" formatCode="General">
                  <c:v>-90.924400000000006</c:v>
                </c:pt>
                <c:pt idx="47091" formatCode="General">
                  <c:v>-91.197999999999993</c:v>
                </c:pt>
                <c:pt idx="47092" formatCode="General">
                  <c:v>-91.490399999999994</c:v>
                </c:pt>
                <c:pt idx="47093" formatCode="General">
                  <c:v>-91.794899999999998</c:v>
                </c:pt>
                <c:pt idx="47094" formatCode="General">
                  <c:v>-92.109200000000001</c:v>
                </c:pt>
                <c:pt idx="47095" formatCode="General">
                  <c:v>-92.435100000000006</c:v>
                </c:pt>
                <c:pt idx="47096" formatCode="General">
                  <c:v>-92.750699999999995</c:v>
                </c:pt>
                <c:pt idx="47097" formatCode="General">
                  <c:v>-93.048000000000002</c:v>
                </c:pt>
                <c:pt idx="47098" formatCode="General">
                  <c:v>-93.451300000000003</c:v>
                </c:pt>
                <c:pt idx="47099" formatCode="General">
                  <c:v>-94.025499999999994</c:v>
                </c:pt>
                <c:pt idx="47100" formatCode="General">
                  <c:v>-94.636099999999999</c:v>
                </c:pt>
                <c:pt idx="47101" formatCode="General">
                  <c:v>-95.186400000000006</c:v>
                </c:pt>
                <c:pt idx="47102" formatCode="General">
                  <c:v>-95.660899999999998</c:v>
                </c:pt>
                <c:pt idx="47103" formatCode="General">
                  <c:v>-96.194999999999993</c:v>
                </c:pt>
                <c:pt idx="47104" formatCode="General">
                  <c:v>-96.945999999999998</c:v>
                </c:pt>
                <c:pt idx="47105" formatCode="General">
                  <c:v>-97.869</c:v>
                </c:pt>
                <c:pt idx="47106" formatCode="General">
                  <c:v>-98.885900000000007</c:v>
                </c:pt>
                <c:pt idx="47107" formatCode="General">
                  <c:v>-99.956599999999995</c:v>
                </c:pt>
                <c:pt idx="47108" formatCode="General">
                  <c:v>-101.05200000000001</c:v>
                </c:pt>
                <c:pt idx="47109" formatCode="General">
                  <c:v>-102.15600000000001</c:v>
                </c:pt>
                <c:pt idx="47110" formatCode="General">
                  <c:v>-103.235</c:v>
                </c:pt>
                <c:pt idx="47111" formatCode="General">
                  <c:v>-104.254</c:v>
                </c:pt>
                <c:pt idx="47112" formatCode="General">
                  <c:v>-105.20699999999999</c:v>
                </c:pt>
                <c:pt idx="47113" formatCode="General">
                  <c:v>-106.101</c:v>
                </c:pt>
                <c:pt idx="47114" formatCode="General">
                  <c:v>-106.94799999999999</c:v>
                </c:pt>
                <c:pt idx="47115" formatCode="General">
                  <c:v>-107.751</c:v>
                </c:pt>
                <c:pt idx="47116" formatCode="General">
                  <c:v>-108.501</c:v>
                </c:pt>
                <c:pt idx="47117" formatCode="General">
                  <c:v>-109.16800000000001</c:v>
                </c:pt>
                <c:pt idx="47118" formatCode="General">
                  <c:v>-109.73099999999999</c:v>
                </c:pt>
                <c:pt idx="47119" formatCode="General">
                  <c:v>-110.194</c:v>
                </c:pt>
                <c:pt idx="47120" formatCode="General">
                  <c:v>-110.563</c:v>
                </c:pt>
                <c:pt idx="47121" formatCode="General">
                  <c:v>-110.836</c:v>
                </c:pt>
                <c:pt idx="47122" formatCode="General">
                  <c:v>-111.029</c:v>
                </c:pt>
                <c:pt idx="47123" formatCode="General">
                  <c:v>-111.16200000000001</c:v>
                </c:pt>
                <c:pt idx="47124" formatCode="General">
                  <c:v>-111.261</c:v>
                </c:pt>
                <c:pt idx="47125" formatCode="General">
                  <c:v>-111.331</c:v>
                </c:pt>
                <c:pt idx="47126" formatCode="General">
                  <c:v>-111.34399999999999</c:v>
                </c:pt>
                <c:pt idx="47127" formatCode="General">
                  <c:v>-111.274</c:v>
                </c:pt>
                <c:pt idx="47128" formatCode="General">
                  <c:v>-111.113</c:v>
                </c:pt>
                <c:pt idx="47129" formatCode="General">
                  <c:v>-110.876</c:v>
                </c:pt>
                <c:pt idx="47130" formatCode="General">
                  <c:v>-110.58499999999999</c:v>
                </c:pt>
                <c:pt idx="47131" formatCode="General">
                  <c:v>-110.251</c:v>
                </c:pt>
                <c:pt idx="47132" formatCode="General">
                  <c:v>-109.874</c:v>
                </c:pt>
                <c:pt idx="47133" formatCode="General">
                  <c:v>-109.431</c:v>
                </c:pt>
                <c:pt idx="47134" formatCode="General">
                  <c:v>-108.908</c:v>
                </c:pt>
                <c:pt idx="47135" formatCode="General">
                  <c:v>-108.31100000000001</c:v>
                </c:pt>
                <c:pt idx="47136" formatCode="General">
                  <c:v>-107.65600000000001</c:v>
                </c:pt>
                <c:pt idx="47137" formatCode="General">
                  <c:v>-106.96599999999999</c:v>
                </c:pt>
                <c:pt idx="47138" formatCode="General">
                  <c:v>-106.25</c:v>
                </c:pt>
                <c:pt idx="47139" formatCode="General">
                  <c:v>-105.511</c:v>
                </c:pt>
                <c:pt idx="47140" formatCode="General">
                  <c:v>-104.749</c:v>
                </c:pt>
                <c:pt idx="47141" formatCode="General">
                  <c:v>-103.95699999999999</c:v>
                </c:pt>
                <c:pt idx="47142" formatCode="General">
                  <c:v>-103.121</c:v>
                </c:pt>
                <c:pt idx="47143" formatCode="General">
                  <c:v>-102.23699999999999</c:v>
                </c:pt>
                <c:pt idx="47144" formatCode="General">
                  <c:v>-101.303</c:v>
                </c:pt>
                <c:pt idx="47145" formatCode="General">
                  <c:v>-100.325</c:v>
                </c:pt>
                <c:pt idx="47146" formatCode="General">
                  <c:v>-99.311099999999996</c:v>
                </c:pt>
                <c:pt idx="47147" formatCode="General">
                  <c:v>-98.259200000000007</c:v>
                </c:pt>
                <c:pt idx="47148" formatCode="General">
                  <c:v>-97.1755</c:v>
                </c:pt>
                <c:pt idx="47149" formatCode="General">
                  <c:v>-96.072999999999993</c:v>
                </c:pt>
                <c:pt idx="47150" formatCode="General">
                  <c:v>-94.951800000000006</c:v>
                </c:pt>
                <c:pt idx="47151" formatCode="General">
                  <c:v>-93.811999999999998</c:v>
                </c:pt>
                <c:pt idx="47152" formatCode="General">
                  <c:v>-92.675200000000004</c:v>
                </c:pt>
                <c:pt idx="47153" formatCode="General">
                  <c:v>-91.581199999999995</c:v>
                </c:pt>
                <c:pt idx="47154" formatCode="General">
                  <c:v>-90.585099999999997</c:v>
                </c:pt>
                <c:pt idx="47155" formatCode="General">
                  <c:v>-89.681200000000004</c:v>
                </c:pt>
                <c:pt idx="47156" formatCode="General">
                  <c:v>-88.808700000000002</c:v>
                </c:pt>
                <c:pt idx="47157" formatCode="General">
                  <c:v>-87.960899999999995</c:v>
                </c:pt>
                <c:pt idx="47158" formatCode="General">
                  <c:v>-87.153700000000001</c:v>
                </c:pt>
                <c:pt idx="47159" formatCode="General">
                  <c:v>-86.382099999999994</c:v>
                </c:pt>
                <c:pt idx="47160" formatCode="General">
                  <c:v>-85.628600000000006</c:v>
                </c:pt>
                <c:pt idx="47161" formatCode="General">
                  <c:v>-84.867800000000003</c:v>
                </c:pt>
                <c:pt idx="47162" formatCode="General">
                  <c:v>-84.092299999999994</c:v>
                </c:pt>
                <c:pt idx="47163" formatCode="General">
                  <c:v>-83.308000000000007</c:v>
                </c:pt>
                <c:pt idx="47164" formatCode="General">
                  <c:v>-82.528700000000001</c:v>
                </c:pt>
                <c:pt idx="47165" formatCode="General">
                  <c:v>-81.769400000000005</c:v>
                </c:pt>
                <c:pt idx="47166" formatCode="General">
                  <c:v>-81.038600000000002</c:v>
                </c:pt>
                <c:pt idx="47167" formatCode="General">
                  <c:v>-80.333799999999997</c:v>
                </c:pt>
                <c:pt idx="47168" formatCode="General">
                  <c:v>-79.632599999999996</c:v>
                </c:pt>
                <c:pt idx="47169" formatCode="General">
                  <c:v>-78.909300000000002</c:v>
                </c:pt>
                <c:pt idx="47170" formatCode="General">
                  <c:v>-78.143799999999999</c:v>
                </c:pt>
                <c:pt idx="47171" formatCode="General">
                  <c:v>-77.337199999999996</c:v>
                </c:pt>
                <c:pt idx="47172" formatCode="General">
                  <c:v>-76.498400000000004</c:v>
                </c:pt>
                <c:pt idx="47173" formatCode="General">
                  <c:v>-75.631500000000003</c:v>
                </c:pt>
                <c:pt idx="47174" formatCode="General">
                  <c:v>-74.739000000000004</c:v>
                </c:pt>
                <c:pt idx="47175" formatCode="General">
                  <c:v>-73.819400000000002</c:v>
                </c:pt>
                <c:pt idx="47176" formatCode="General">
                  <c:v>-72.864900000000006</c:v>
                </c:pt>
                <c:pt idx="47177" formatCode="General">
                  <c:v>-71.865899999999996</c:v>
                </c:pt>
                <c:pt idx="47178" formatCode="General">
                  <c:v>-70.804900000000004</c:v>
                </c:pt>
                <c:pt idx="47179" formatCode="General">
                  <c:v>-69.667000000000002</c:v>
                </c:pt>
                <c:pt idx="47180" formatCode="General">
                  <c:v>-68.456800000000001</c:v>
                </c:pt>
                <c:pt idx="47181" formatCode="General">
                  <c:v>-67.180999999999997</c:v>
                </c:pt>
                <c:pt idx="47182" formatCode="General">
                  <c:v>-65.844899999999996</c:v>
                </c:pt>
                <c:pt idx="47183" formatCode="General">
                  <c:v>-64.459599999999995</c:v>
                </c:pt>
                <c:pt idx="47184" formatCode="General">
                  <c:v>-63.038600000000002</c:v>
                </c:pt>
                <c:pt idx="47185" formatCode="General">
                  <c:v>-61.596200000000003</c:v>
                </c:pt>
                <c:pt idx="47186" formatCode="General">
                  <c:v>-60.145499999999998</c:v>
                </c:pt>
                <c:pt idx="47187" formatCode="General">
                  <c:v>-58.693300000000001</c:v>
                </c:pt>
                <c:pt idx="47188" formatCode="General">
                  <c:v>-57.241100000000003</c:v>
                </c:pt>
                <c:pt idx="47189" formatCode="General">
                  <c:v>-55.785299999999999</c:v>
                </c:pt>
                <c:pt idx="47190" formatCode="General">
                  <c:v>-54.323700000000002</c:v>
                </c:pt>
                <c:pt idx="47191" formatCode="General">
                  <c:v>-52.856200000000001</c:v>
                </c:pt>
                <c:pt idx="47192" formatCode="General">
                  <c:v>-51.387099999999997</c:v>
                </c:pt>
                <c:pt idx="47193" formatCode="General">
                  <c:v>-49.919499999999999</c:v>
                </c:pt>
                <c:pt idx="47194" formatCode="General">
                  <c:v>-48.453299999999999</c:v>
                </c:pt>
                <c:pt idx="47195" formatCode="General">
                  <c:v>-47.001800000000003</c:v>
                </c:pt>
                <c:pt idx="47196" formatCode="General">
                  <c:v>-45.585999999999999</c:v>
                </c:pt>
                <c:pt idx="47197" formatCode="General">
                  <c:v>-44.230800000000002</c:v>
                </c:pt>
                <c:pt idx="47198" formatCode="General">
                  <c:v>-42.951900000000002</c:v>
                </c:pt>
                <c:pt idx="47199" formatCode="General">
                  <c:v>-41.717100000000002</c:v>
                </c:pt>
                <c:pt idx="47200" formatCode="General">
                  <c:v>-40.526000000000003</c:v>
                </c:pt>
                <c:pt idx="47201" formatCode="General">
                  <c:v>-39.463000000000001</c:v>
                </c:pt>
                <c:pt idx="47202" formatCode="General">
                  <c:v>-38.559699999999999</c:v>
                </c:pt>
                <c:pt idx="47203" formatCode="General">
                  <c:v>-37.7744</c:v>
                </c:pt>
                <c:pt idx="47204" formatCode="General">
                  <c:v>-37.039400000000001</c:v>
                </c:pt>
                <c:pt idx="47205" formatCode="General">
                  <c:v>-36.300600000000003</c:v>
                </c:pt>
                <c:pt idx="47206" formatCode="General">
                  <c:v>-35.552599999999998</c:v>
                </c:pt>
                <c:pt idx="47207" formatCode="General">
                  <c:v>-34.783200000000001</c:v>
                </c:pt>
                <c:pt idx="47208" formatCode="General">
                  <c:v>-33.966200000000001</c:v>
                </c:pt>
                <c:pt idx="47209" formatCode="General">
                  <c:v>-33.081400000000002</c:v>
                </c:pt>
                <c:pt idx="47210" formatCode="General">
                  <c:v>-32.116799999999998</c:v>
                </c:pt>
                <c:pt idx="47211" formatCode="General">
                  <c:v>-31.081299999999999</c:v>
                </c:pt>
                <c:pt idx="47212" formatCode="General">
                  <c:v>-29.988199999999999</c:v>
                </c:pt>
                <c:pt idx="47213" formatCode="General">
                  <c:v>-28.834599999999998</c:v>
                </c:pt>
                <c:pt idx="47214" formatCode="General">
                  <c:v>-27.606300000000001</c:v>
                </c:pt>
                <c:pt idx="47215" formatCode="General">
                  <c:v>-26.283999999999999</c:v>
                </c:pt>
                <c:pt idx="47216" formatCode="General">
                  <c:v>-24.859500000000001</c:v>
                </c:pt>
                <c:pt idx="47217" formatCode="General">
                  <c:v>-23.335100000000001</c:v>
                </c:pt>
                <c:pt idx="47218" formatCode="General">
                  <c:v>-21.7424</c:v>
                </c:pt>
                <c:pt idx="47219" formatCode="General">
                  <c:v>-20.114999999999998</c:v>
                </c:pt>
                <c:pt idx="47220" formatCode="General">
                  <c:v>-18.461099999999998</c:v>
                </c:pt>
                <c:pt idx="47221" formatCode="General">
                  <c:v>-16.7805</c:v>
                </c:pt>
                <c:pt idx="47222" formatCode="General">
                  <c:v>-15.0648</c:v>
                </c:pt>
                <c:pt idx="47223" formatCode="General">
                  <c:v>-13.3119</c:v>
                </c:pt>
                <c:pt idx="47224" formatCode="General">
                  <c:v>-11.5275</c:v>
                </c:pt>
                <c:pt idx="47225" formatCode="General">
                  <c:v>-9.7112700000000007</c:v>
                </c:pt>
                <c:pt idx="47226" formatCode="General">
                  <c:v>-7.8671499999999996</c:v>
                </c:pt>
                <c:pt idx="47227" formatCode="General">
                  <c:v>-6.0139500000000004</c:v>
                </c:pt>
                <c:pt idx="47228" formatCode="General">
                  <c:v>-4.1702599999999999</c:v>
                </c:pt>
                <c:pt idx="47229" formatCode="General">
                  <c:v>-2.3489800000000001</c:v>
                </c:pt>
                <c:pt idx="47230" formatCode="General">
                  <c:v>-0.55430999999999997</c:v>
                </c:pt>
                <c:pt idx="47231" formatCode="General">
                  <c:v>1.2150000000000001</c:v>
                </c:pt>
                <c:pt idx="47232" formatCode="General">
                  <c:v>2.9710200000000002</c:v>
                </c:pt>
                <c:pt idx="47233" formatCode="General">
                  <c:v>4.7232399999999997</c:v>
                </c:pt>
                <c:pt idx="47234" formatCode="General">
                  <c:v>6.4619099999999996</c:v>
                </c:pt>
                <c:pt idx="47235" formatCode="General">
                  <c:v>8.1698199999999996</c:v>
                </c:pt>
                <c:pt idx="47236" formatCode="General">
                  <c:v>9.8267199999999999</c:v>
                </c:pt>
                <c:pt idx="47237" formatCode="General">
                  <c:v>11.4322</c:v>
                </c:pt>
                <c:pt idx="47238" formatCode="General">
                  <c:v>12.9975</c:v>
                </c:pt>
                <c:pt idx="47239" formatCode="General">
                  <c:v>14.528700000000001</c:v>
                </c:pt>
                <c:pt idx="47240" formatCode="General">
                  <c:v>16.028199999999998</c:v>
                </c:pt>
                <c:pt idx="47241" formatCode="General">
                  <c:v>17.490600000000001</c:v>
                </c:pt>
                <c:pt idx="47242" formatCode="General">
                  <c:v>18.914100000000001</c:v>
                </c:pt>
                <c:pt idx="47243" formatCode="General">
                  <c:v>20.3019</c:v>
                </c:pt>
                <c:pt idx="47244" formatCode="General">
                  <c:v>21.6571</c:v>
                </c:pt>
                <c:pt idx="47245" formatCode="General">
                  <c:v>22.983799999999999</c:v>
                </c:pt>
                <c:pt idx="47246" formatCode="General">
                  <c:v>24.297899999999998</c:v>
                </c:pt>
                <c:pt idx="47247" formatCode="General">
                  <c:v>25.6069</c:v>
                </c:pt>
                <c:pt idx="47248" formatCode="General">
                  <c:v>26.898399999999999</c:v>
                </c:pt>
                <c:pt idx="47249" formatCode="General">
                  <c:v>28.0778</c:v>
                </c:pt>
                <c:pt idx="47250" formatCode="General">
                  <c:v>29.018899999999999</c:v>
                </c:pt>
                <c:pt idx="47251" formatCode="General">
                  <c:v>29.763300000000001</c:v>
                </c:pt>
                <c:pt idx="47252" formatCode="General">
                  <c:v>30.405100000000001</c:v>
                </c:pt>
                <c:pt idx="47253" formatCode="General">
                  <c:v>30.990600000000001</c:v>
                </c:pt>
                <c:pt idx="47254" formatCode="General">
                  <c:v>31.552600000000002</c:v>
                </c:pt>
                <c:pt idx="47255" formatCode="General">
                  <c:v>32.090200000000003</c:v>
                </c:pt>
                <c:pt idx="47256" formatCode="General">
                  <c:v>32.61</c:v>
                </c:pt>
                <c:pt idx="47257" formatCode="General">
                  <c:v>33.128900000000002</c:v>
                </c:pt>
                <c:pt idx="47258" formatCode="General">
                  <c:v>33.676900000000003</c:v>
                </c:pt>
                <c:pt idx="47259" formatCode="General">
                  <c:v>34.283099999999997</c:v>
                </c:pt>
                <c:pt idx="47260" formatCode="General">
                  <c:v>34.9542</c:v>
                </c:pt>
                <c:pt idx="47261" formatCode="General">
                  <c:v>35.750799999999998</c:v>
                </c:pt>
                <c:pt idx="47262" formatCode="General">
                  <c:v>36.792200000000001</c:v>
                </c:pt>
                <c:pt idx="47263" formatCode="General">
                  <c:v>38.014699999999998</c:v>
                </c:pt>
                <c:pt idx="47264" formatCode="General">
                  <c:v>39.246600000000001</c:v>
                </c:pt>
                <c:pt idx="47265" formatCode="General">
                  <c:v>40.470799999999997</c:v>
                </c:pt>
                <c:pt idx="47266" formatCode="General">
                  <c:v>41.719099999999997</c:v>
                </c:pt>
                <c:pt idx="47267" formatCode="General">
                  <c:v>43.000399999999999</c:v>
                </c:pt>
                <c:pt idx="47268" formatCode="General">
                  <c:v>44.311700000000002</c:v>
                </c:pt>
                <c:pt idx="47269" formatCode="General">
                  <c:v>45.625799999999998</c:v>
                </c:pt>
                <c:pt idx="47270" formatCode="General">
                  <c:v>46.954099999999997</c:v>
                </c:pt>
                <c:pt idx="47271" formatCode="General">
                  <c:v>48.324300000000001</c:v>
                </c:pt>
                <c:pt idx="47272" formatCode="General">
                  <c:v>49.713999999999999</c:v>
                </c:pt>
                <c:pt idx="47273" formatCode="General">
                  <c:v>51.088999999999999</c:v>
                </c:pt>
                <c:pt idx="47274" formatCode="General">
                  <c:v>52.419899999999998</c:v>
                </c:pt>
                <c:pt idx="47275" formatCode="General">
                  <c:v>53.702500000000001</c:v>
                </c:pt>
                <c:pt idx="47276" formatCode="General">
                  <c:v>54.9651</c:v>
                </c:pt>
                <c:pt idx="47277" formatCode="General">
                  <c:v>56.230899999999998</c:v>
                </c:pt>
                <c:pt idx="47278" formatCode="General">
                  <c:v>57.511800000000001</c:v>
                </c:pt>
                <c:pt idx="47279" formatCode="General">
                  <c:v>58.778700000000001</c:v>
                </c:pt>
                <c:pt idx="47280" formatCode="General">
                  <c:v>59.994199999999999</c:v>
                </c:pt>
                <c:pt idx="47281" formatCode="General">
                  <c:v>61.146900000000002</c:v>
                </c:pt>
                <c:pt idx="47282" formatCode="General">
                  <c:v>62.234000000000002</c:v>
                </c:pt>
                <c:pt idx="47283" formatCode="General">
                  <c:v>63.261200000000002</c:v>
                </c:pt>
                <c:pt idx="47284" formatCode="General">
                  <c:v>64.25</c:v>
                </c:pt>
                <c:pt idx="47285" formatCode="General">
                  <c:v>65.223699999999994</c:v>
                </c:pt>
                <c:pt idx="47286" formatCode="General">
                  <c:v>66.182699999999997</c:v>
                </c:pt>
                <c:pt idx="47287" formatCode="General">
                  <c:v>67.123500000000007</c:v>
                </c:pt>
                <c:pt idx="47288" formatCode="General">
                  <c:v>68.045299999999997</c:v>
                </c:pt>
                <c:pt idx="47289" formatCode="General">
                  <c:v>68.917400000000001</c:v>
                </c:pt>
                <c:pt idx="47290" formatCode="General">
                  <c:v>69.686199999999999</c:v>
                </c:pt>
                <c:pt idx="47291" formatCode="General">
                  <c:v>70.322400000000002</c:v>
                </c:pt>
                <c:pt idx="47292" formatCode="General">
                  <c:v>70.835999999999999</c:v>
                </c:pt>
                <c:pt idx="47293" formatCode="General">
                  <c:v>71.306600000000003</c:v>
                </c:pt>
                <c:pt idx="47294" formatCode="General">
                  <c:v>71.796199999999999</c:v>
                </c:pt>
                <c:pt idx="47295" formatCode="General">
                  <c:v>72.295100000000005</c:v>
                </c:pt>
                <c:pt idx="47296" formatCode="General">
                  <c:v>72.8018</c:v>
                </c:pt>
                <c:pt idx="47297" formatCode="General">
                  <c:v>73.325800000000001</c:v>
                </c:pt>
                <c:pt idx="47298" formatCode="General">
                  <c:v>73.875500000000002</c:v>
                </c:pt>
                <c:pt idx="47299" formatCode="General">
                  <c:v>74.456699999999998</c:v>
                </c:pt>
                <c:pt idx="47300" formatCode="General">
                  <c:v>75.063999999999993</c:v>
                </c:pt>
                <c:pt idx="47301" formatCode="General">
                  <c:v>75.694400000000002</c:v>
                </c:pt>
                <c:pt idx="47302" formatCode="General">
                  <c:v>76.356899999999996</c:v>
                </c:pt>
                <c:pt idx="47303" formatCode="General">
                  <c:v>77.065399999999997</c:v>
                </c:pt>
                <c:pt idx="47304" formatCode="General">
                  <c:v>77.830200000000005</c:v>
                </c:pt>
                <c:pt idx="47305" formatCode="General">
                  <c:v>78.648700000000005</c:v>
                </c:pt>
                <c:pt idx="47306" formatCode="General">
                  <c:v>79.5124</c:v>
                </c:pt>
                <c:pt idx="47307" formatCode="General">
                  <c:v>80.406000000000006</c:v>
                </c:pt>
                <c:pt idx="47308" formatCode="General">
                  <c:v>81.316299999999998</c:v>
                </c:pt>
                <c:pt idx="47309" formatCode="General">
                  <c:v>82.239900000000006</c:v>
                </c:pt>
                <c:pt idx="47310" formatCode="General">
                  <c:v>83.182299999999998</c:v>
                </c:pt>
                <c:pt idx="47311" formatCode="General">
                  <c:v>84.152600000000007</c:v>
                </c:pt>
                <c:pt idx="47312" formatCode="General">
                  <c:v>85.142300000000006</c:v>
                </c:pt>
                <c:pt idx="47313" formatCode="General">
                  <c:v>86.139099999999999</c:v>
                </c:pt>
                <c:pt idx="47314" formatCode="General">
                  <c:v>87.143799999999999</c:v>
                </c:pt>
                <c:pt idx="47315" formatCode="General">
                  <c:v>88.143900000000002</c:v>
                </c:pt>
                <c:pt idx="47316" formatCode="General">
                  <c:v>89.112700000000004</c:v>
                </c:pt>
                <c:pt idx="47317" formatCode="General">
                  <c:v>90.048500000000004</c:v>
                </c:pt>
                <c:pt idx="47318" formatCode="General">
                  <c:v>90.963200000000001</c:v>
                </c:pt>
                <c:pt idx="47319" formatCode="General">
                  <c:v>91.853499999999997</c:v>
                </c:pt>
                <c:pt idx="47320" formatCode="General">
                  <c:v>92.716899999999995</c:v>
                </c:pt>
                <c:pt idx="47321" formatCode="General">
                  <c:v>93.564599999999999</c:v>
                </c:pt>
                <c:pt idx="47322" formatCode="General">
                  <c:v>94.394400000000005</c:v>
                </c:pt>
                <c:pt idx="47323" formatCode="General">
                  <c:v>95.182100000000005</c:v>
                </c:pt>
                <c:pt idx="47324" formatCode="General">
                  <c:v>95.847700000000003</c:v>
                </c:pt>
                <c:pt idx="47325" formatCode="General">
                  <c:v>96.306200000000004</c:v>
                </c:pt>
                <c:pt idx="47326" formatCode="General">
                  <c:v>96.620699999999999</c:v>
                </c:pt>
                <c:pt idx="47327" formatCode="General">
                  <c:v>96.868399999999994</c:v>
                </c:pt>
                <c:pt idx="47328" formatCode="General">
                  <c:v>97.034499999999994</c:v>
                </c:pt>
                <c:pt idx="47329" formatCode="General">
                  <c:v>97.127099999999999</c:v>
                </c:pt>
                <c:pt idx="47330" formatCode="General">
                  <c:v>97.180499999999995</c:v>
                </c:pt>
                <c:pt idx="47331" formatCode="General">
                  <c:v>97.212999999999994</c:v>
                </c:pt>
                <c:pt idx="47332" formatCode="General">
                  <c:v>97.232399999999998</c:v>
                </c:pt>
                <c:pt idx="47333" formatCode="General">
                  <c:v>97.255399999999995</c:v>
                </c:pt>
                <c:pt idx="47334" formatCode="General">
                  <c:v>97.298900000000003</c:v>
                </c:pt>
                <c:pt idx="47335" formatCode="General">
                  <c:v>97.370599999999996</c:v>
                </c:pt>
                <c:pt idx="47336" formatCode="General">
                  <c:v>97.464200000000005</c:v>
                </c:pt>
                <c:pt idx="47337" formatCode="General">
                  <c:v>97.564499999999995</c:v>
                </c:pt>
                <c:pt idx="47338" formatCode="General">
                  <c:v>97.674899999999994</c:v>
                </c:pt>
                <c:pt idx="47339" formatCode="General">
                  <c:v>97.804299999999998</c:v>
                </c:pt>
                <c:pt idx="47340" formatCode="General">
                  <c:v>97.952699999999993</c:v>
                </c:pt>
                <c:pt idx="47341" formatCode="General">
                  <c:v>98.118700000000004</c:v>
                </c:pt>
                <c:pt idx="47342" formatCode="General">
                  <c:v>98.300299999999993</c:v>
                </c:pt>
                <c:pt idx="47343" formatCode="General">
                  <c:v>98.496300000000005</c:v>
                </c:pt>
                <c:pt idx="47344" formatCode="General">
                  <c:v>98.706599999999995</c:v>
                </c:pt>
                <c:pt idx="47345" formatCode="General">
                  <c:v>98.931700000000006</c:v>
                </c:pt>
                <c:pt idx="47346" formatCode="General">
                  <c:v>99.147499999999994</c:v>
                </c:pt>
                <c:pt idx="47347" formatCode="General">
                  <c:v>99.255600000000001</c:v>
                </c:pt>
                <c:pt idx="47348" formatCode="General">
                  <c:v>99.2166</c:v>
                </c:pt>
                <c:pt idx="47349" formatCode="General">
                  <c:v>99.104299999999995</c:v>
                </c:pt>
                <c:pt idx="47350" formatCode="General">
                  <c:v>98.9529</c:v>
                </c:pt>
                <c:pt idx="47351" formatCode="General">
                  <c:v>98.754300000000001</c:v>
                </c:pt>
                <c:pt idx="47352" formatCode="General">
                  <c:v>98.538300000000007</c:v>
                </c:pt>
                <c:pt idx="47353" formatCode="General">
                  <c:v>98.336600000000004</c:v>
                </c:pt>
                <c:pt idx="47354" formatCode="General">
                  <c:v>98.130499999999998</c:v>
                </c:pt>
                <c:pt idx="47355" formatCode="General">
                  <c:v>97.897900000000007</c:v>
                </c:pt>
                <c:pt idx="47356" formatCode="General">
                  <c:v>97.631299999999996</c:v>
                </c:pt>
                <c:pt idx="47357" formatCode="General">
                  <c:v>97.302700000000002</c:v>
                </c:pt>
                <c:pt idx="47358" formatCode="General">
                  <c:v>96.874700000000004</c:v>
                </c:pt>
                <c:pt idx="47359" formatCode="General">
                  <c:v>96.328599999999994</c:v>
                </c:pt>
                <c:pt idx="47360" formatCode="General">
                  <c:v>95.662000000000006</c:v>
                </c:pt>
                <c:pt idx="47361" formatCode="General">
                  <c:v>94.884500000000003</c:v>
                </c:pt>
                <c:pt idx="47362" formatCode="General">
                  <c:v>94.0137</c:v>
                </c:pt>
                <c:pt idx="47363" formatCode="General">
                  <c:v>93.071200000000005</c:v>
                </c:pt>
                <c:pt idx="47364" formatCode="General">
                  <c:v>92.078500000000005</c:v>
                </c:pt>
                <c:pt idx="47365" formatCode="General">
                  <c:v>91.052899999999994</c:v>
                </c:pt>
                <c:pt idx="47366" formatCode="General">
                  <c:v>90.021500000000003</c:v>
                </c:pt>
                <c:pt idx="47367" formatCode="General">
                  <c:v>89.012500000000003</c:v>
                </c:pt>
                <c:pt idx="47368" formatCode="General">
                  <c:v>88.045000000000002</c:v>
                </c:pt>
                <c:pt idx="47369" formatCode="General">
                  <c:v>87.113699999999994</c:v>
                </c:pt>
                <c:pt idx="47370" formatCode="General">
                  <c:v>86.19</c:v>
                </c:pt>
                <c:pt idx="47371" formatCode="General">
                  <c:v>85.224599999999995</c:v>
                </c:pt>
                <c:pt idx="47372" formatCode="General">
                  <c:v>84.178100000000001</c:v>
                </c:pt>
                <c:pt idx="47373" formatCode="General">
                  <c:v>83.137500000000003</c:v>
                </c:pt>
                <c:pt idx="47374" formatCode="General">
                  <c:v>82.191900000000004</c:v>
                </c:pt>
                <c:pt idx="47375" formatCode="General">
                  <c:v>81.3339</c:v>
                </c:pt>
                <c:pt idx="47376" formatCode="General">
                  <c:v>80.563400000000001</c:v>
                </c:pt>
                <c:pt idx="47377" formatCode="General">
                  <c:v>79.893900000000002</c:v>
                </c:pt>
                <c:pt idx="47378" formatCode="General">
                  <c:v>79.337000000000003</c:v>
                </c:pt>
                <c:pt idx="47379" formatCode="General">
                  <c:v>78.895399999999995</c:v>
                </c:pt>
                <c:pt idx="47380" formatCode="General">
                  <c:v>78.549099999999996</c:v>
                </c:pt>
                <c:pt idx="47381" formatCode="General">
                  <c:v>78.281499999999994</c:v>
                </c:pt>
                <c:pt idx="47382" formatCode="General">
                  <c:v>78.096199999999996</c:v>
                </c:pt>
                <c:pt idx="47383" formatCode="General">
                  <c:v>77.982500000000002</c:v>
                </c:pt>
                <c:pt idx="47384" formatCode="General">
                  <c:v>77.915499999999994</c:v>
                </c:pt>
                <c:pt idx="47385" formatCode="General">
                  <c:v>77.888999999999996</c:v>
                </c:pt>
                <c:pt idx="47386" formatCode="General">
                  <c:v>77.9024</c:v>
                </c:pt>
                <c:pt idx="47387" formatCode="General">
                  <c:v>77.933199999999999</c:v>
                </c:pt>
                <c:pt idx="47388" formatCode="General">
                  <c:v>77.961299999999994</c:v>
                </c:pt>
                <c:pt idx="47389" formatCode="General">
                  <c:v>77.9846</c:v>
                </c:pt>
                <c:pt idx="47390" formatCode="General">
                  <c:v>77.990399999999994</c:v>
                </c:pt>
                <c:pt idx="47391" formatCode="General">
                  <c:v>77.953400000000002</c:v>
                </c:pt>
                <c:pt idx="47392" formatCode="General">
                  <c:v>77.828599999999994</c:v>
                </c:pt>
                <c:pt idx="47393" formatCode="General">
                  <c:v>77.565299999999993</c:v>
                </c:pt>
                <c:pt idx="47394" formatCode="General">
                  <c:v>77.100099999999998</c:v>
                </c:pt>
                <c:pt idx="47395" formatCode="General">
                  <c:v>76.422799999999995</c:v>
                </c:pt>
                <c:pt idx="47396" formatCode="General">
                  <c:v>75.622900000000001</c:v>
                </c:pt>
                <c:pt idx="47397" formatCode="General">
                  <c:v>74.742800000000003</c:v>
                </c:pt>
                <c:pt idx="47398" formatCode="General">
                  <c:v>73.767099999999999</c:v>
                </c:pt>
                <c:pt idx="47399" formatCode="General">
                  <c:v>72.693700000000007</c:v>
                </c:pt>
                <c:pt idx="47400" formatCode="General">
                  <c:v>71.529200000000003</c:v>
                </c:pt>
                <c:pt idx="47401" formatCode="General">
                  <c:v>70.2881</c:v>
                </c:pt>
                <c:pt idx="47402" formatCode="General">
                  <c:v>68.985299999999995</c:v>
                </c:pt>
                <c:pt idx="47403" formatCode="General">
                  <c:v>67.631900000000002</c:v>
                </c:pt>
                <c:pt idx="47404" formatCode="General">
                  <c:v>66.239800000000002</c:v>
                </c:pt>
                <c:pt idx="47405" formatCode="General">
                  <c:v>64.821299999999994</c:v>
                </c:pt>
                <c:pt idx="47406" formatCode="General">
                  <c:v>63.413800000000002</c:v>
                </c:pt>
                <c:pt idx="47407" formatCode="General">
                  <c:v>62.052500000000002</c:v>
                </c:pt>
                <c:pt idx="47408" formatCode="General">
                  <c:v>60.736199999999997</c:v>
                </c:pt>
                <c:pt idx="47409" formatCode="General">
                  <c:v>59.4602</c:v>
                </c:pt>
                <c:pt idx="47410" formatCode="General">
                  <c:v>58.223399999999998</c:v>
                </c:pt>
                <c:pt idx="47411" formatCode="General">
                  <c:v>57.029400000000003</c:v>
                </c:pt>
                <c:pt idx="47412" formatCode="General">
                  <c:v>55.885100000000001</c:v>
                </c:pt>
                <c:pt idx="47413" formatCode="General">
                  <c:v>54.787100000000002</c:v>
                </c:pt>
                <c:pt idx="47414" formatCode="General">
                  <c:v>53.731999999999999</c:v>
                </c:pt>
                <c:pt idx="47415" formatCode="General">
                  <c:v>52.725299999999997</c:v>
                </c:pt>
                <c:pt idx="47416" formatCode="General">
                  <c:v>51.765300000000003</c:v>
                </c:pt>
                <c:pt idx="47417" formatCode="General">
                  <c:v>50.840299999999999</c:v>
                </c:pt>
                <c:pt idx="47418" formatCode="General">
                  <c:v>49.945900000000002</c:v>
                </c:pt>
                <c:pt idx="47419" formatCode="General">
                  <c:v>49.0822</c:v>
                </c:pt>
                <c:pt idx="47420" formatCode="General">
                  <c:v>48.2547</c:v>
                </c:pt>
                <c:pt idx="47421" formatCode="General">
                  <c:v>47.451099999999997</c:v>
                </c:pt>
                <c:pt idx="47422" formatCode="General">
                  <c:v>46.600299999999997</c:v>
                </c:pt>
                <c:pt idx="47423" formatCode="General">
                  <c:v>45.662199999999999</c:v>
                </c:pt>
                <c:pt idx="47424" formatCode="General">
                  <c:v>44.664200000000001</c:v>
                </c:pt>
                <c:pt idx="47425" formatCode="General">
                  <c:v>43.6496</c:v>
                </c:pt>
                <c:pt idx="47426" formatCode="General">
                  <c:v>42.648400000000002</c:v>
                </c:pt>
                <c:pt idx="47427" formatCode="General">
                  <c:v>41.652700000000003</c:v>
                </c:pt>
                <c:pt idx="47428" formatCode="General">
                  <c:v>40.655299999999997</c:v>
                </c:pt>
                <c:pt idx="47429" formatCode="General">
                  <c:v>39.666200000000003</c:v>
                </c:pt>
                <c:pt idx="47430" formatCode="General">
                  <c:v>38.690300000000001</c:v>
                </c:pt>
                <c:pt idx="47431" formatCode="General">
                  <c:v>37.725000000000001</c:v>
                </c:pt>
                <c:pt idx="47432" formatCode="General">
                  <c:v>36.748399999999997</c:v>
                </c:pt>
                <c:pt idx="47433" formatCode="General">
                  <c:v>35.7331</c:v>
                </c:pt>
                <c:pt idx="47434" formatCode="General">
                  <c:v>34.665199999999999</c:v>
                </c:pt>
                <c:pt idx="47435" formatCode="General">
                  <c:v>33.542999999999999</c:v>
                </c:pt>
                <c:pt idx="47436" formatCode="General">
                  <c:v>32.381999999999998</c:v>
                </c:pt>
                <c:pt idx="47437" formatCode="General">
                  <c:v>31.188400000000001</c:v>
                </c:pt>
                <c:pt idx="47438" formatCode="General">
                  <c:v>29.959399999999999</c:v>
                </c:pt>
                <c:pt idx="47439" formatCode="General">
                  <c:v>28.678599999999999</c:v>
                </c:pt>
                <c:pt idx="47440" formatCode="General">
                  <c:v>27.3292</c:v>
                </c:pt>
                <c:pt idx="47441" formatCode="General">
                  <c:v>25.909500000000001</c:v>
                </c:pt>
                <c:pt idx="47442" formatCode="General">
                  <c:v>24.423400000000001</c:v>
                </c:pt>
                <c:pt idx="47443" formatCode="General">
                  <c:v>22.8825</c:v>
                </c:pt>
                <c:pt idx="47444" formatCode="General">
                  <c:v>21.306799999999999</c:v>
                </c:pt>
                <c:pt idx="47445" formatCode="General">
                  <c:v>19.7193</c:v>
                </c:pt>
                <c:pt idx="47446" formatCode="General">
                  <c:v>18.1127</c:v>
                </c:pt>
                <c:pt idx="47447" formatCode="General">
                  <c:v>16.4726</c:v>
                </c:pt>
                <c:pt idx="47448" formatCode="General">
                  <c:v>14.818199999999999</c:v>
                </c:pt>
                <c:pt idx="47449" formatCode="General">
                  <c:v>13.1716</c:v>
                </c:pt>
                <c:pt idx="47450" formatCode="General">
                  <c:v>11.5441</c:v>
                </c:pt>
                <c:pt idx="47451" formatCode="General">
                  <c:v>9.9332700000000003</c:v>
                </c:pt>
                <c:pt idx="47452" formatCode="General">
                  <c:v>8.3287499999999994</c:v>
                </c:pt>
                <c:pt idx="47453" formatCode="General">
                  <c:v>6.6963800000000004</c:v>
                </c:pt>
                <c:pt idx="47454" formatCode="General">
                  <c:v>4.9918800000000001</c:v>
                </c:pt>
                <c:pt idx="47455" formatCode="General">
                  <c:v>3.1555200000000001</c:v>
                </c:pt>
                <c:pt idx="47456" formatCode="General">
                  <c:v>1.1814</c:v>
                </c:pt>
                <c:pt idx="47457" formatCode="General">
                  <c:v>-0.82390099999999999</c:v>
                </c:pt>
                <c:pt idx="47458" formatCode="General">
                  <c:v>-2.7943199999999999</c:v>
                </c:pt>
                <c:pt idx="47459" formatCode="General">
                  <c:v>-4.72593</c:v>
                </c:pt>
                <c:pt idx="47460" formatCode="General">
                  <c:v>-6.6193900000000001</c:v>
                </c:pt>
                <c:pt idx="47461" formatCode="General">
                  <c:v>-8.4736999999999991</c:v>
                </c:pt>
                <c:pt idx="47462" formatCode="General">
                  <c:v>-10.275399999999999</c:v>
                </c:pt>
                <c:pt idx="47463" formatCode="General">
                  <c:v>-12.0144</c:v>
                </c:pt>
                <c:pt idx="47464" formatCode="General">
                  <c:v>-13.687200000000001</c:v>
                </c:pt>
                <c:pt idx="47465" formatCode="General">
                  <c:v>-15.2963</c:v>
                </c:pt>
                <c:pt idx="47466" formatCode="General">
                  <c:v>-16.847100000000001</c:v>
                </c:pt>
                <c:pt idx="47467" formatCode="General">
                  <c:v>-18.338799999999999</c:v>
                </c:pt>
                <c:pt idx="47468" formatCode="General">
                  <c:v>-19.764299999999999</c:v>
                </c:pt>
                <c:pt idx="47469" formatCode="General">
                  <c:v>-21.1126</c:v>
                </c:pt>
                <c:pt idx="47470" formatCode="General">
                  <c:v>-22.3705</c:v>
                </c:pt>
                <c:pt idx="47471" formatCode="General">
                  <c:v>-23.5289</c:v>
                </c:pt>
                <c:pt idx="47472" formatCode="General">
                  <c:v>-24.574000000000002</c:v>
                </c:pt>
                <c:pt idx="47473" formatCode="General">
                  <c:v>-25.4953</c:v>
                </c:pt>
                <c:pt idx="47474" formatCode="General">
                  <c:v>-26.297799999999999</c:v>
                </c:pt>
                <c:pt idx="47475" formatCode="General">
                  <c:v>-26.994399999999999</c:v>
                </c:pt>
                <c:pt idx="47476" formatCode="General">
                  <c:v>-27.607399999999998</c:v>
                </c:pt>
                <c:pt idx="47477" formatCode="General">
                  <c:v>-28.150700000000001</c:v>
                </c:pt>
                <c:pt idx="47478" formatCode="General">
                  <c:v>-28.623999999999999</c:v>
                </c:pt>
                <c:pt idx="47479" formatCode="General">
                  <c:v>-29.028700000000001</c:v>
                </c:pt>
                <c:pt idx="47480" formatCode="General">
                  <c:v>-29.373200000000001</c:v>
                </c:pt>
                <c:pt idx="47481" formatCode="General">
                  <c:v>-29.683</c:v>
                </c:pt>
                <c:pt idx="47482" formatCode="General">
                  <c:v>-29.9847</c:v>
                </c:pt>
                <c:pt idx="47483" formatCode="General">
                  <c:v>-30.295300000000001</c:v>
                </c:pt>
                <c:pt idx="47484" formatCode="General">
                  <c:v>-30.621400000000001</c:v>
                </c:pt>
                <c:pt idx="47485" formatCode="General">
                  <c:v>-30.960999999999999</c:v>
                </c:pt>
                <c:pt idx="47486" formatCode="General">
                  <c:v>-31.407800000000002</c:v>
                </c:pt>
                <c:pt idx="47487" formatCode="General">
                  <c:v>-32.069899999999997</c:v>
                </c:pt>
                <c:pt idx="47488" formatCode="General">
                  <c:v>-32.895499999999998</c:v>
                </c:pt>
                <c:pt idx="47489" formatCode="General">
                  <c:v>-33.818199999999997</c:v>
                </c:pt>
                <c:pt idx="47490" formatCode="General">
                  <c:v>-34.838200000000001</c:v>
                </c:pt>
                <c:pt idx="47491" formatCode="General">
                  <c:v>-35.973799999999997</c:v>
                </c:pt>
                <c:pt idx="47492" formatCode="General">
                  <c:v>-37.247799999999998</c:v>
                </c:pt>
                <c:pt idx="47493" formatCode="General">
                  <c:v>-38.652799999999999</c:v>
                </c:pt>
                <c:pt idx="47494" formatCode="General">
                  <c:v>-40.167900000000003</c:v>
                </c:pt>
                <c:pt idx="47495" formatCode="General">
                  <c:v>-41.764000000000003</c:v>
                </c:pt>
                <c:pt idx="47496" formatCode="General">
                  <c:v>-43.418900000000001</c:v>
                </c:pt>
                <c:pt idx="47497" formatCode="General">
                  <c:v>-45.129800000000003</c:v>
                </c:pt>
                <c:pt idx="47498" formatCode="General">
                  <c:v>-46.9086</c:v>
                </c:pt>
                <c:pt idx="47499" formatCode="General">
                  <c:v>-48.771700000000003</c:v>
                </c:pt>
                <c:pt idx="47500" formatCode="General">
                  <c:v>-50.692599999999999</c:v>
                </c:pt>
                <c:pt idx="47501" formatCode="General">
                  <c:v>-52.628700000000002</c:v>
                </c:pt>
                <c:pt idx="47502" formatCode="General">
                  <c:v>-54.555900000000001</c:v>
                </c:pt>
                <c:pt idx="47503" formatCode="General">
                  <c:v>-56.458399999999997</c:v>
                </c:pt>
                <c:pt idx="47504" formatCode="General">
                  <c:v>-58.328899999999997</c:v>
                </c:pt>
                <c:pt idx="47505" formatCode="General">
                  <c:v>-60.177</c:v>
                </c:pt>
                <c:pt idx="47506" formatCode="General">
                  <c:v>-62.018099999999997</c:v>
                </c:pt>
                <c:pt idx="47507" formatCode="General">
                  <c:v>-63.859099999999998</c:v>
                </c:pt>
                <c:pt idx="47508" formatCode="General">
                  <c:v>-65.703400000000002</c:v>
                </c:pt>
                <c:pt idx="47509" formatCode="General">
                  <c:v>-67.552499999999995</c:v>
                </c:pt>
                <c:pt idx="47510" formatCode="General">
                  <c:v>-69.398499999999999</c:v>
                </c:pt>
                <c:pt idx="47511" formatCode="General">
                  <c:v>-71.218800000000002</c:v>
                </c:pt>
                <c:pt idx="47512" formatCode="General">
                  <c:v>-72.985600000000005</c:v>
                </c:pt>
                <c:pt idx="47513" formatCode="General">
                  <c:v>-74.673299999999998</c:v>
                </c:pt>
                <c:pt idx="47514" formatCode="General">
                  <c:v>-76.258399999999995</c:v>
                </c:pt>
                <c:pt idx="47515" formatCode="General">
                  <c:v>-77.747900000000001</c:v>
                </c:pt>
                <c:pt idx="47516" formatCode="General">
                  <c:v>-79.209999999999994</c:v>
                </c:pt>
                <c:pt idx="47517" formatCode="General">
                  <c:v>-80.679500000000004</c:v>
                </c:pt>
                <c:pt idx="47518" formatCode="General">
                  <c:v>-82.132999999999996</c:v>
                </c:pt>
                <c:pt idx="47519" formatCode="General">
                  <c:v>-83.497100000000003</c:v>
                </c:pt>
                <c:pt idx="47520" formatCode="General">
                  <c:v>-84.689700000000002</c:v>
                </c:pt>
                <c:pt idx="47521" formatCode="General">
                  <c:v>-85.710300000000004</c:v>
                </c:pt>
                <c:pt idx="47522" formatCode="General">
                  <c:v>-86.579099999999997</c:v>
                </c:pt>
                <c:pt idx="47523" formatCode="General">
                  <c:v>-87.301500000000004</c:v>
                </c:pt>
                <c:pt idx="47524" formatCode="General">
                  <c:v>-87.893900000000002</c:v>
                </c:pt>
                <c:pt idx="47525" formatCode="General">
                  <c:v>-88.379400000000004</c:v>
                </c:pt>
                <c:pt idx="47526" formatCode="General">
                  <c:v>-88.772900000000007</c:v>
                </c:pt>
                <c:pt idx="47527" formatCode="General">
                  <c:v>-89.087999999999994</c:v>
                </c:pt>
                <c:pt idx="47528" formatCode="General">
                  <c:v>-89.355000000000004</c:v>
                </c:pt>
                <c:pt idx="47529" formatCode="General">
                  <c:v>-89.596000000000004</c:v>
                </c:pt>
                <c:pt idx="47530" formatCode="General">
                  <c:v>-89.802700000000002</c:v>
                </c:pt>
                <c:pt idx="47531" formatCode="General">
                  <c:v>-89.986599999999996</c:v>
                </c:pt>
                <c:pt idx="47532" formatCode="General">
                  <c:v>-90.182199999999995</c:v>
                </c:pt>
                <c:pt idx="47533" formatCode="General">
                  <c:v>-90.409099999999995</c:v>
                </c:pt>
                <c:pt idx="47534" formatCode="General">
                  <c:v>-90.68</c:v>
                </c:pt>
                <c:pt idx="47535" formatCode="General">
                  <c:v>-91.023600000000002</c:v>
                </c:pt>
                <c:pt idx="47536" formatCode="General">
                  <c:v>-91.458100000000002</c:v>
                </c:pt>
                <c:pt idx="47537" formatCode="General">
                  <c:v>-91.977699999999999</c:v>
                </c:pt>
                <c:pt idx="47538" formatCode="General">
                  <c:v>-92.569299999999998</c:v>
                </c:pt>
                <c:pt idx="47539" formatCode="General">
                  <c:v>-93.219200000000001</c:v>
                </c:pt>
                <c:pt idx="47540" formatCode="General">
                  <c:v>-93.933700000000002</c:v>
                </c:pt>
                <c:pt idx="47541" formatCode="General">
                  <c:v>-94.723200000000006</c:v>
                </c:pt>
                <c:pt idx="47542" formatCode="General">
                  <c:v>-95.577200000000005</c:v>
                </c:pt>
                <c:pt idx="47543" formatCode="General">
                  <c:v>-96.479500000000002</c:v>
                </c:pt>
                <c:pt idx="47544" formatCode="General">
                  <c:v>-97.412099999999995</c:v>
                </c:pt>
                <c:pt idx="47545" formatCode="General">
                  <c:v>-98.420100000000005</c:v>
                </c:pt>
                <c:pt idx="47546" formatCode="General">
                  <c:v>-99.595399999999998</c:v>
                </c:pt>
                <c:pt idx="47547" formatCode="General">
                  <c:v>-100.872</c:v>
                </c:pt>
                <c:pt idx="47548" formatCode="General">
                  <c:v>-102.14100000000001</c:v>
                </c:pt>
                <c:pt idx="47549" formatCode="General">
                  <c:v>-103.387</c:v>
                </c:pt>
                <c:pt idx="47550" formatCode="General">
                  <c:v>-104.596</c:v>
                </c:pt>
                <c:pt idx="47551" formatCode="General">
                  <c:v>-105.753</c:v>
                </c:pt>
                <c:pt idx="47552" formatCode="General">
                  <c:v>-106.845</c:v>
                </c:pt>
                <c:pt idx="47553" formatCode="General">
                  <c:v>-107.863</c:v>
                </c:pt>
                <c:pt idx="47554" formatCode="General">
                  <c:v>-108.806</c:v>
                </c:pt>
                <c:pt idx="47555" formatCode="General">
                  <c:v>-109.68</c:v>
                </c:pt>
                <c:pt idx="47556" formatCode="General">
                  <c:v>-110.488</c:v>
                </c:pt>
                <c:pt idx="47557" formatCode="General">
                  <c:v>-111.229</c:v>
                </c:pt>
                <c:pt idx="47558" formatCode="General">
                  <c:v>-111.89</c:v>
                </c:pt>
                <c:pt idx="47559" formatCode="General">
                  <c:v>-112.461</c:v>
                </c:pt>
                <c:pt idx="47560" formatCode="General">
                  <c:v>-112.934</c:v>
                </c:pt>
                <c:pt idx="47561" formatCode="General">
                  <c:v>-113.31</c:v>
                </c:pt>
                <c:pt idx="47562" formatCode="General">
                  <c:v>-113.592</c:v>
                </c:pt>
                <c:pt idx="47563" formatCode="General">
                  <c:v>-113.786</c:v>
                </c:pt>
                <c:pt idx="47564" formatCode="General">
                  <c:v>-113.901</c:v>
                </c:pt>
                <c:pt idx="47565" formatCode="General">
                  <c:v>-113.95</c:v>
                </c:pt>
                <c:pt idx="47566" formatCode="General">
                  <c:v>-113.947</c:v>
                </c:pt>
                <c:pt idx="47567" formatCode="General">
                  <c:v>-113.904</c:v>
                </c:pt>
                <c:pt idx="47568" formatCode="General">
                  <c:v>-113.82599999999999</c:v>
                </c:pt>
                <c:pt idx="47569" formatCode="General">
                  <c:v>-113.718</c:v>
                </c:pt>
                <c:pt idx="47570" formatCode="General">
                  <c:v>-113.584</c:v>
                </c:pt>
                <c:pt idx="47571" formatCode="General">
                  <c:v>-113.422</c:v>
                </c:pt>
                <c:pt idx="47572" formatCode="General">
                  <c:v>-113.227</c:v>
                </c:pt>
                <c:pt idx="47573" formatCode="General">
                  <c:v>-113.02</c:v>
                </c:pt>
                <c:pt idx="47574" formatCode="General">
                  <c:v>-112.837</c:v>
                </c:pt>
                <c:pt idx="47575" formatCode="General">
                  <c:v>-112.732</c:v>
                </c:pt>
                <c:pt idx="47576" formatCode="General">
                  <c:v>-112.72799999999999</c:v>
                </c:pt>
                <c:pt idx="47577" formatCode="General">
                  <c:v>-112.748</c:v>
                </c:pt>
                <c:pt idx="47578" formatCode="General">
                  <c:v>-112.72799999999999</c:v>
                </c:pt>
                <c:pt idx="47579" formatCode="General">
                  <c:v>-112.655</c:v>
                </c:pt>
                <c:pt idx="47580" formatCode="General">
                  <c:v>-112.51</c:v>
                </c:pt>
                <c:pt idx="47581" formatCode="General">
                  <c:v>-112.28</c:v>
                </c:pt>
                <c:pt idx="47582" formatCode="General">
                  <c:v>-111.973</c:v>
                </c:pt>
                <c:pt idx="47583" formatCode="General">
                  <c:v>-111.58799999999999</c:v>
                </c:pt>
                <c:pt idx="47584" formatCode="General">
                  <c:v>-111.10299999999999</c:v>
                </c:pt>
                <c:pt idx="47585" formatCode="General">
                  <c:v>-110.495</c:v>
                </c:pt>
                <c:pt idx="47586" formatCode="General">
                  <c:v>-109.75</c:v>
                </c:pt>
                <c:pt idx="47587" formatCode="General">
                  <c:v>-108.889</c:v>
                </c:pt>
                <c:pt idx="47588" formatCode="General">
                  <c:v>-107.94499999999999</c:v>
                </c:pt>
                <c:pt idx="47589" formatCode="General">
                  <c:v>-106.937</c:v>
                </c:pt>
                <c:pt idx="47590" formatCode="General">
                  <c:v>-105.873</c:v>
                </c:pt>
                <c:pt idx="47591" formatCode="General">
                  <c:v>-104.741</c:v>
                </c:pt>
                <c:pt idx="47592" formatCode="General">
                  <c:v>-103.55</c:v>
                </c:pt>
                <c:pt idx="47593" formatCode="General">
                  <c:v>-102.319</c:v>
                </c:pt>
                <c:pt idx="47594" formatCode="General">
                  <c:v>-101.07899999999999</c:v>
                </c:pt>
                <c:pt idx="47595" formatCode="General">
                  <c:v>-99.858400000000003</c:v>
                </c:pt>
                <c:pt idx="47596" formatCode="General">
                  <c:v>-98.670100000000005</c:v>
                </c:pt>
                <c:pt idx="47597" formatCode="General">
                  <c:v>-97.521100000000004</c:v>
                </c:pt>
                <c:pt idx="47598" formatCode="General">
                  <c:v>-96.410300000000007</c:v>
                </c:pt>
                <c:pt idx="47599" formatCode="General">
                  <c:v>-95.338300000000004</c:v>
                </c:pt>
                <c:pt idx="47600" formatCode="General">
                  <c:v>-94.308700000000002</c:v>
                </c:pt>
                <c:pt idx="47601" formatCode="General">
                  <c:v>-93.321600000000004</c:v>
                </c:pt>
                <c:pt idx="47602" formatCode="General">
                  <c:v>-92.374799999999993</c:v>
                </c:pt>
                <c:pt idx="47603" formatCode="General">
                  <c:v>-91.466200000000001</c:v>
                </c:pt>
                <c:pt idx="47604" formatCode="General">
                  <c:v>-90.581800000000001</c:v>
                </c:pt>
                <c:pt idx="47605" formatCode="General">
                  <c:v>-89.696600000000004</c:v>
                </c:pt>
                <c:pt idx="47606" formatCode="General">
                  <c:v>-88.851200000000006</c:v>
                </c:pt>
                <c:pt idx="47607" formatCode="General">
                  <c:v>-88.1173</c:v>
                </c:pt>
                <c:pt idx="47608" formatCode="General">
                  <c:v>-87.502899999999997</c:v>
                </c:pt>
                <c:pt idx="47609" formatCode="General">
                  <c:v>-86.962999999999994</c:v>
                </c:pt>
                <c:pt idx="47610" formatCode="General">
                  <c:v>-86.344800000000006</c:v>
                </c:pt>
                <c:pt idx="47611" formatCode="General">
                  <c:v>-85.5685</c:v>
                </c:pt>
                <c:pt idx="47612" formatCode="General">
                  <c:v>-84.728099999999998</c:v>
                </c:pt>
                <c:pt idx="47613" formatCode="General">
                  <c:v>-83.894300000000001</c:v>
                </c:pt>
                <c:pt idx="47614" formatCode="General">
                  <c:v>-83.079300000000003</c:v>
                </c:pt>
                <c:pt idx="47615" formatCode="General">
                  <c:v>-82.225800000000007</c:v>
                </c:pt>
                <c:pt idx="47616" formatCode="General">
                  <c:v>-81.279899999999998</c:v>
                </c:pt>
                <c:pt idx="47617" formatCode="General">
                  <c:v>-80.249799999999993</c:v>
                </c:pt>
                <c:pt idx="47618" formatCode="General">
                  <c:v>-79.139899999999997</c:v>
                </c:pt>
                <c:pt idx="47619" formatCode="General">
                  <c:v>-77.944500000000005</c:v>
                </c:pt>
                <c:pt idx="47620" formatCode="General">
                  <c:v>-76.664599999999993</c:v>
                </c:pt>
                <c:pt idx="47621" formatCode="General">
                  <c:v>-75.305700000000002</c:v>
                </c:pt>
                <c:pt idx="47622" formatCode="General">
                  <c:v>-73.8523</c:v>
                </c:pt>
                <c:pt idx="47623" formatCode="General">
                  <c:v>-72.292699999999996</c:v>
                </c:pt>
                <c:pt idx="47624" formatCode="General">
                  <c:v>-70.640600000000006</c:v>
                </c:pt>
                <c:pt idx="47625" formatCode="General">
                  <c:v>-68.912199999999999</c:v>
                </c:pt>
                <c:pt idx="47626" formatCode="General">
                  <c:v>-67.122</c:v>
                </c:pt>
                <c:pt idx="47627" formatCode="General">
                  <c:v>-65.287199999999999</c:v>
                </c:pt>
                <c:pt idx="47628" formatCode="General">
                  <c:v>-63.422800000000002</c:v>
                </c:pt>
                <c:pt idx="47629" formatCode="General">
                  <c:v>-61.525100000000002</c:v>
                </c:pt>
                <c:pt idx="47630" formatCode="General">
                  <c:v>-59.586799999999997</c:v>
                </c:pt>
                <c:pt idx="47631" formatCode="General">
                  <c:v>-57.605400000000003</c:v>
                </c:pt>
                <c:pt idx="47632" formatCode="General">
                  <c:v>-55.591099999999997</c:v>
                </c:pt>
                <c:pt idx="47633" formatCode="General">
                  <c:v>-53.567599999999999</c:v>
                </c:pt>
                <c:pt idx="47634" formatCode="General">
                  <c:v>-51.548400000000001</c:v>
                </c:pt>
                <c:pt idx="47635" formatCode="General">
                  <c:v>-49.5428</c:v>
                </c:pt>
                <c:pt idx="47636" formatCode="General">
                  <c:v>-47.572800000000001</c:v>
                </c:pt>
                <c:pt idx="47637" formatCode="General">
                  <c:v>-45.654400000000003</c:v>
                </c:pt>
                <c:pt idx="47638" formatCode="General">
                  <c:v>-43.788499999999999</c:v>
                </c:pt>
                <c:pt idx="47639" formatCode="General">
                  <c:v>-41.988199999999999</c:v>
                </c:pt>
                <c:pt idx="47640" formatCode="General">
                  <c:v>-40.274799999999999</c:v>
                </c:pt>
                <c:pt idx="47641" formatCode="General">
                  <c:v>-38.667000000000002</c:v>
                </c:pt>
                <c:pt idx="47642" formatCode="General">
                  <c:v>-37.1751</c:v>
                </c:pt>
                <c:pt idx="47643" formatCode="General">
                  <c:v>-35.7789</c:v>
                </c:pt>
                <c:pt idx="47644" formatCode="General">
                  <c:v>-34.447200000000002</c:v>
                </c:pt>
                <c:pt idx="47645" formatCode="General">
                  <c:v>-33.147599999999997</c:v>
                </c:pt>
                <c:pt idx="47646" formatCode="General">
                  <c:v>-31.936699999999998</c:v>
                </c:pt>
                <c:pt idx="47647" formatCode="General">
                  <c:v>-30.912800000000001</c:v>
                </c:pt>
                <c:pt idx="47648" formatCode="General">
                  <c:v>-30.0807</c:v>
                </c:pt>
                <c:pt idx="47649" formatCode="General">
                  <c:v>-29.4025</c:v>
                </c:pt>
                <c:pt idx="47650" formatCode="General">
                  <c:v>-28.800999999999998</c:v>
                </c:pt>
                <c:pt idx="47651" formatCode="General">
                  <c:v>-28.214099999999998</c:v>
                </c:pt>
                <c:pt idx="47652" formatCode="General">
                  <c:v>-27.633700000000001</c:v>
                </c:pt>
                <c:pt idx="47653" formatCode="General">
                  <c:v>-27.055199999999999</c:v>
                </c:pt>
                <c:pt idx="47654" formatCode="General">
                  <c:v>-26.473299999999998</c:v>
                </c:pt>
                <c:pt idx="47655" formatCode="General">
                  <c:v>-25.870799999999999</c:v>
                </c:pt>
                <c:pt idx="47656" formatCode="General">
                  <c:v>-25.218800000000002</c:v>
                </c:pt>
                <c:pt idx="47657" formatCode="General">
                  <c:v>-24.4771</c:v>
                </c:pt>
                <c:pt idx="47658" formatCode="General">
                  <c:v>-23.619399999999999</c:v>
                </c:pt>
                <c:pt idx="47659" formatCode="General">
                  <c:v>-22.642299999999999</c:v>
                </c:pt>
                <c:pt idx="47660" formatCode="General">
                  <c:v>-21.543900000000001</c:v>
                </c:pt>
                <c:pt idx="47661" formatCode="General">
                  <c:v>-20.323699999999999</c:v>
                </c:pt>
                <c:pt idx="47662" formatCode="General">
                  <c:v>-18.991399999999999</c:v>
                </c:pt>
                <c:pt idx="47663" formatCode="General">
                  <c:v>-17.5624</c:v>
                </c:pt>
                <c:pt idx="47664" formatCode="General">
                  <c:v>-16.0532</c:v>
                </c:pt>
                <c:pt idx="47665" formatCode="General">
                  <c:v>-14.4757</c:v>
                </c:pt>
                <c:pt idx="47666" formatCode="General">
                  <c:v>-12.8309</c:v>
                </c:pt>
                <c:pt idx="47667" formatCode="General">
                  <c:v>-11.116300000000001</c:v>
                </c:pt>
                <c:pt idx="47668" formatCode="General">
                  <c:v>-9.3308400000000002</c:v>
                </c:pt>
                <c:pt idx="47669" formatCode="General">
                  <c:v>-7.48536</c:v>
                </c:pt>
                <c:pt idx="47670" formatCode="General">
                  <c:v>-5.59056</c:v>
                </c:pt>
                <c:pt idx="47671" formatCode="General">
                  <c:v>-3.6485099999999999</c:v>
                </c:pt>
                <c:pt idx="47672" formatCode="General">
                  <c:v>-1.6782900000000001</c:v>
                </c:pt>
                <c:pt idx="47673" formatCode="General">
                  <c:v>0.28575499999999998</c:v>
                </c:pt>
                <c:pt idx="47674" formatCode="General">
                  <c:v>2.2389700000000001</c:v>
                </c:pt>
                <c:pt idx="47675" formatCode="General">
                  <c:v>4.1911500000000004</c:v>
                </c:pt>
                <c:pt idx="47676" formatCode="General">
                  <c:v>6.1380499999999998</c:v>
                </c:pt>
                <c:pt idx="47677" formatCode="General">
                  <c:v>8.0780100000000008</c:v>
                </c:pt>
                <c:pt idx="47678" formatCode="General">
                  <c:v>10.0223</c:v>
                </c:pt>
                <c:pt idx="47679" formatCode="General">
                  <c:v>11.949</c:v>
                </c:pt>
                <c:pt idx="47680" formatCode="General">
                  <c:v>13.811199999999999</c:v>
                </c:pt>
                <c:pt idx="47681" formatCode="General">
                  <c:v>15.579499999999999</c:v>
                </c:pt>
                <c:pt idx="47682" formatCode="General">
                  <c:v>17.239999999999998</c:v>
                </c:pt>
                <c:pt idx="47683" formatCode="General">
                  <c:v>18.807700000000001</c:v>
                </c:pt>
                <c:pt idx="47684" formatCode="General">
                  <c:v>20.303799999999999</c:v>
                </c:pt>
                <c:pt idx="47685" formatCode="General">
                  <c:v>21.743500000000001</c:v>
                </c:pt>
                <c:pt idx="47686" formatCode="General">
                  <c:v>23.127700000000001</c:v>
                </c:pt>
                <c:pt idx="47687" formatCode="General">
                  <c:v>24.4436</c:v>
                </c:pt>
                <c:pt idx="47688" formatCode="General">
                  <c:v>25.7227</c:v>
                </c:pt>
                <c:pt idx="47689" formatCode="General">
                  <c:v>27.0244</c:v>
                </c:pt>
                <c:pt idx="47690" formatCode="General">
                  <c:v>28.4133</c:v>
                </c:pt>
                <c:pt idx="47691" formatCode="General">
                  <c:v>29.847100000000001</c:v>
                </c:pt>
                <c:pt idx="47692" formatCode="General">
                  <c:v>31.151</c:v>
                </c:pt>
                <c:pt idx="47693" formatCode="General">
                  <c:v>32.302399999999999</c:v>
                </c:pt>
                <c:pt idx="47694" formatCode="General">
                  <c:v>33.399000000000001</c:v>
                </c:pt>
                <c:pt idx="47695" formatCode="General">
                  <c:v>34.455199999999998</c:v>
                </c:pt>
                <c:pt idx="47696" formatCode="General">
                  <c:v>35.461599999999997</c:v>
                </c:pt>
                <c:pt idx="47697" formatCode="General">
                  <c:v>36.442300000000003</c:v>
                </c:pt>
                <c:pt idx="47698" formatCode="General">
                  <c:v>37.422699999999999</c:v>
                </c:pt>
                <c:pt idx="47699" formatCode="General">
                  <c:v>38.417400000000001</c:v>
                </c:pt>
                <c:pt idx="47700" formatCode="General">
                  <c:v>39.436199999999999</c:v>
                </c:pt>
                <c:pt idx="47701" formatCode="General">
                  <c:v>40.479700000000001</c:v>
                </c:pt>
                <c:pt idx="47702" formatCode="General">
                  <c:v>41.505600000000001</c:v>
                </c:pt>
                <c:pt idx="47703" formatCode="General">
                  <c:v>42.485100000000003</c:v>
                </c:pt>
                <c:pt idx="47704" formatCode="General">
                  <c:v>43.465299999999999</c:v>
                </c:pt>
                <c:pt idx="47705" formatCode="General">
                  <c:v>44.4739</c:v>
                </c:pt>
                <c:pt idx="47706" formatCode="General">
                  <c:v>45.497900000000001</c:v>
                </c:pt>
                <c:pt idx="47707" formatCode="General">
                  <c:v>46.530700000000003</c:v>
                </c:pt>
                <c:pt idx="47708" formatCode="General">
                  <c:v>47.572499999999998</c:v>
                </c:pt>
                <c:pt idx="47709" formatCode="General">
                  <c:v>48.6312</c:v>
                </c:pt>
                <c:pt idx="47710" formatCode="General">
                  <c:v>49.7134</c:v>
                </c:pt>
                <c:pt idx="47711" formatCode="General">
                  <c:v>50.810499999999998</c:v>
                </c:pt>
                <c:pt idx="47712" formatCode="General">
                  <c:v>51.919899999999998</c:v>
                </c:pt>
                <c:pt idx="47713" formatCode="General">
                  <c:v>53.047699999999999</c:v>
                </c:pt>
                <c:pt idx="47714" formatCode="General">
                  <c:v>54.183599999999998</c:v>
                </c:pt>
                <c:pt idx="47715" formatCode="General">
                  <c:v>55.310400000000001</c:v>
                </c:pt>
                <c:pt idx="47716" formatCode="General">
                  <c:v>56.410400000000003</c:v>
                </c:pt>
                <c:pt idx="47717" formatCode="General">
                  <c:v>57.476100000000002</c:v>
                </c:pt>
                <c:pt idx="47718" formatCode="General">
                  <c:v>58.528599999999997</c:v>
                </c:pt>
                <c:pt idx="47719" formatCode="General">
                  <c:v>59.572200000000002</c:v>
                </c:pt>
                <c:pt idx="47720" formatCode="General">
                  <c:v>60.585799999999999</c:v>
                </c:pt>
                <c:pt idx="47721" formatCode="General">
                  <c:v>61.565300000000001</c:v>
                </c:pt>
                <c:pt idx="47722" formatCode="General">
                  <c:v>62.518999999999998</c:v>
                </c:pt>
                <c:pt idx="47723" formatCode="General">
                  <c:v>63.452399999999997</c:v>
                </c:pt>
                <c:pt idx="47724" formatCode="General">
                  <c:v>64.371899999999997</c:v>
                </c:pt>
                <c:pt idx="47725" formatCode="General">
                  <c:v>65.285799999999995</c:v>
                </c:pt>
                <c:pt idx="47726" formatCode="General">
                  <c:v>66.192599999999999</c:v>
                </c:pt>
                <c:pt idx="47727" formatCode="General">
                  <c:v>67.082499999999996</c:v>
                </c:pt>
                <c:pt idx="47728" formatCode="General">
                  <c:v>67.944500000000005</c:v>
                </c:pt>
                <c:pt idx="47729" formatCode="General">
                  <c:v>68.771600000000007</c:v>
                </c:pt>
                <c:pt idx="47730" formatCode="General">
                  <c:v>69.579499999999996</c:v>
                </c:pt>
                <c:pt idx="47731" formatCode="General">
                  <c:v>70.380899999999997</c:v>
                </c:pt>
                <c:pt idx="47732" formatCode="General">
                  <c:v>71.166799999999995</c:v>
                </c:pt>
                <c:pt idx="47733" formatCode="General">
                  <c:v>71.935199999999995</c:v>
                </c:pt>
                <c:pt idx="47734" formatCode="General">
                  <c:v>72.694299999999998</c:v>
                </c:pt>
                <c:pt idx="47735" formatCode="General">
                  <c:v>73.441500000000005</c:v>
                </c:pt>
                <c:pt idx="47736" formatCode="General">
                  <c:v>74.1648</c:v>
                </c:pt>
                <c:pt idx="47737" formatCode="General">
                  <c:v>74.836500000000001</c:v>
                </c:pt>
                <c:pt idx="47738" formatCode="General">
                  <c:v>75.438299999999998</c:v>
                </c:pt>
                <c:pt idx="47739" formatCode="General">
                  <c:v>75.979100000000003</c:v>
                </c:pt>
                <c:pt idx="47740" formatCode="General">
                  <c:v>76.477800000000002</c:v>
                </c:pt>
                <c:pt idx="47741" formatCode="General">
                  <c:v>76.955399999999997</c:v>
                </c:pt>
                <c:pt idx="47742" formatCode="General">
                  <c:v>77.419499999999999</c:v>
                </c:pt>
                <c:pt idx="47743" formatCode="General">
                  <c:v>77.869500000000002</c:v>
                </c:pt>
                <c:pt idx="47744" formatCode="General">
                  <c:v>78.295400000000001</c:v>
                </c:pt>
                <c:pt idx="47745" formatCode="General">
                  <c:v>78.691199999999995</c:v>
                </c:pt>
                <c:pt idx="47746" formatCode="General">
                  <c:v>79.063599999999994</c:v>
                </c:pt>
                <c:pt idx="47747" formatCode="General">
                  <c:v>79.431200000000004</c:v>
                </c:pt>
                <c:pt idx="47748" formatCode="General">
                  <c:v>79.815100000000001</c:v>
                </c:pt>
                <c:pt idx="47749" formatCode="General">
                  <c:v>80.235100000000003</c:v>
                </c:pt>
                <c:pt idx="47750" formatCode="General">
                  <c:v>80.707499999999996</c:v>
                </c:pt>
                <c:pt idx="47751" formatCode="General">
                  <c:v>81.238900000000001</c:v>
                </c:pt>
                <c:pt idx="47752" formatCode="General">
                  <c:v>81.833299999999994</c:v>
                </c:pt>
                <c:pt idx="47753" formatCode="General">
                  <c:v>82.489900000000006</c:v>
                </c:pt>
                <c:pt idx="47754" formatCode="General">
                  <c:v>83.207499999999996</c:v>
                </c:pt>
                <c:pt idx="47755" formatCode="General">
                  <c:v>83.984099999999998</c:v>
                </c:pt>
                <c:pt idx="47756" formatCode="General">
                  <c:v>84.817800000000005</c:v>
                </c:pt>
                <c:pt idx="47757" formatCode="General">
                  <c:v>85.704700000000003</c:v>
                </c:pt>
                <c:pt idx="47758" formatCode="General">
                  <c:v>86.638900000000007</c:v>
                </c:pt>
                <c:pt idx="47759" formatCode="General">
                  <c:v>87.605099999999993</c:v>
                </c:pt>
                <c:pt idx="47760" formatCode="General">
                  <c:v>88.580200000000005</c:v>
                </c:pt>
                <c:pt idx="47761" formatCode="General">
                  <c:v>89.552000000000007</c:v>
                </c:pt>
                <c:pt idx="47762" formatCode="General">
                  <c:v>90.516099999999994</c:v>
                </c:pt>
                <c:pt idx="47763" formatCode="General">
                  <c:v>91.471100000000007</c:v>
                </c:pt>
                <c:pt idx="47764" formatCode="General">
                  <c:v>92.415199999999999</c:v>
                </c:pt>
                <c:pt idx="47765" formatCode="General">
                  <c:v>93.341200000000001</c:v>
                </c:pt>
                <c:pt idx="47766" formatCode="General">
                  <c:v>94.243399999999994</c:v>
                </c:pt>
                <c:pt idx="47767" formatCode="General">
                  <c:v>95.118499999999997</c:v>
                </c:pt>
                <c:pt idx="47768" formatCode="General">
                  <c:v>95.962500000000006</c:v>
                </c:pt>
                <c:pt idx="47769" formatCode="General">
                  <c:v>96.765000000000001</c:v>
                </c:pt>
                <c:pt idx="47770" formatCode="General">
                  <c:v>97.477500000000006</c:v>
                </c:pt>
                <c:pt idx="47771" formatCode="General">
                  <c:v>98.0274</c:v>
                </c:pt>
                <c:pt idx="47772" formatCode="General">
                  <c:v>98.329499999999996</c:v>
                </c:pt>
                <c:pt idx="47773" formatCode="General">
                  <c:v>98.397999999999996</c:v>
                </c:pt>
                <c:pt idx="47774" formatCode="General">
                  <c:v>98.351100000000002</c:v>
                </c:pt>
                <c:pt idx="47775" formatCode="General">
                  <c:v>98.225999999999999</c:v>
                </c:pt>
                <c:pt idx="47776" formatCode="General">
                  <c:v>98.010300000000001</c:v>
                </c:pt>
                <c:pt idx="47777" formatCode="General">
                  <c:v>97.723600000000005</c:v>
                </c:pt>
                <c:pt idx="47778" formatCode="General">
                  <c:v>97.3887</c:v>
                </c:pt>
                <c:pt idx="47779" formatCode="General">
                  <c:v>97.016400000000004</c:v>
                </c:pt>
                <c:pt idx="47780" formatCode="General">
                  <c:v>96.617599999999996</c:v>
                </c:pt>
                <c:pt idx="47781" formatCode="General">
                  <c:v>96.204099999999997</c:v>
                </c:pt>
                <c:pt idx="47782" formatCode="General">
                  <c:v>95.785600000000002</c:v>
                </c:pt>
                <c:pt idx="47783" formatCode="General">
                  <c:v>95.368499999999997</c:v>
                </c:pt>
                <c:pt idx="47784" formatCode="General">
                  <c:v>94.944500000000005</c:v>
                </c:pt>
                <c:pt idx="47785" formatCode="General">
                  <c:v>94.511899999999997</c:v>
                </c:pt>
                <c:pt idx="47786" formatCode="General">
                  <c:v>94.090599999999995</c:v>
                </c:pt>
                <c:pt idx="47787" formatCode="General">
                  <c:v>93.689899999999994</c:v>
                </c:pt>
                <c:pt idx="47788" formatCode="General">
                  <c:v>93.306100000000001</c:v>
                </c:pt>
                <c:pt idx="47789" formatCode="General">
                  <c:v>92.944599999999994</c:v>
                </c:pt>
                <c:pt idx="47790" formatCode="General">
                  <c:v>92.617500000000007</c:v>
                </c:pt>
                <c:pt idx="47791" formatCode="General">
                  <c:v>92.343199999999996</c:v>
                </c:pt>
                <c:pt idx="47792" formatCode="General">
                  <c:v>92.127300000000005</c:v>
                </c:pt>
                <c:pt idx="47793" formatCode="General">
                  <c:v>91.953400000000002</c:v>
                </c:pt>
                <c:pt idx="47794" formatCode="General">
                  <c:v>91.821299999999994</c:v>
                </c:pt>
                <c:pt idx="47795" formatCode="General">
                  <c:v>91.742000000000004</c:v>
                </c:pt>
                <c:pt idx="47796" formatCode="General">
                  <c:v>91.707400000000007</c:v>
                </c:pt>
                <c:pt idx="47797" formatCode="General">
                  <c:v>91.709199999999996</c:v>
                </c:pt>
                <c:pt idx="47798" formatCode="General">
                  <c:v>91.772099999999995</c:v>
                </c:pt>
                <c:pt idx="47799" formatCode="General">
                  <c:v>91.907499999999999</c:v>
                </c:pt>
                <c:pt idx="47800" formatCode="General">
                  <c:v>92.088499999999996</c:v>
                </c:pt>
                <c:pt idx="47801" formatCode="General">
                  <c:v>92.283199999999994</c:v>
                </c:pt>
                <c:pt idx="47802" formatCode="General">
                  <c:v>92.4666</c:v>
                </c:pt>
                <c:pt idx="47803" formatCode="General">
                  <c:v>92.5976</c:v>
                </c:pt>
                <c:pt idx="47804" formatCode="General">
                  <c:v>92.636799999999994</c:v>
                </c:pt>
                <c:pt idx="47805" formatCode="General">
                  <c:v>92.567599999999999</c:v>
                </c:pt>
                <c:pt idx="47806" formatCode="General">
                  <c:v>92.397599999999997</c:v>
                </c:pt>
                <c:pt idx="47807" formatCode="General">
                  <c:v>92.160899999999998</c:v>
                </c:pt>
                <c:pt idx="47808" formatCode="General">
                  <c:v>91.882400000000004</c:v>
                </c:pt>
                <c:pt idx="47809" formatCode="General">
                  <c:v>91.573300000000003</c:v>
                </c:pt>
                <c:pt idx="47810" formatCode="General">
                  <c:v>91.245099999999994</c:v>
                </c:pt>
                <c:pt idx="47811" formatCode="General">
                  <c:v>90.908799999999999</c:v>
                </c:pt>
                <c:pt idx="47812" formatCode="General">
                  <c:v>90.571700000000007</c:v>
                </c:pt>
                <c:pt idx="47813" formatCode="General">
                  <c:v>90.228399999999993</c:v>
                </c:pt>
                <c:pt idx="47814" formatCode="General">
                  <c:v>89.8643</c:v>
                </c:pt>
                <c:pt idx="47815" formatCode="General">
                  <c:v>89.482200000000006</c:v>
                </c:pt>
                <c:pt idx="47816" formatCode="General">
                  <c:v>89.092100000000002</c:v>
                </c:pt>
                <c:pt idx="47817" formatCode="General">
                  <c:v>88.686999999999998</c:v>
                </c:pt>
                <c:pt idx="47818" formatCode="General">
                  <c:v>88.252300000000005</c:v>
                </c:pt>
                <c:pt idx="47819" formatCode="General">
                  <c:v>87.767899999999997</c:v>
                </c:pt>
                <c:pt idx="47820" formatCode="General">
                  <c:v>87.224500000000006</c:v>
                </c:pt>
                <c:pt idx="47821" formatCode="General">
                  <c:v>86.630300000000005</c:v>
                </c:pt>
                <c:pt idx="47822" formatCode="General">
                  <c:v>86.001800000000003</c:v>
                </c:pt>
                <c:pt idx="47823" formatCode="General">
                  <c:v>85.336100000000002</c:v>
                </c:pt>
                <c:pt idx="47824" formatCode="General">
                  <c:v>84.543300000000002</c:v>
                </c:pt>
                <c:pt idx="47825" formatCode="General">
                  <c:v>83.558000000000007</c:v>
                </c:pt>
                <c:pt idx="47826" formatCode="General">
                  <c:v>82.408600000000007</c:v>
                </c:pt>
                <c:pt idx="47827" formatCode="General">
                  <c:v>81.158900000000003</c:v>
                </c:pt>
                <c:pt idx="47828" formatCode="General">
                  <c:v>79.883899999999997</c:v>
                </c:pt>
                <c:pt idx="47829" formatCode="General">
                  <c:v>78.607900000000001</c:v>
                </c:pt>
                <c:pt idx="47830" formatCode="General">
                  <c:v>77.328900000000004</c:v>
                </c:pt>
                <c:pt idx="47831" formatCode="General">
                  <c:v>76.054699999999997</c:v>
                </c:pt>
                <c:pt idx="47832" formatCode="General">
                  <c:v>74.792199999999994</c:v>
                </c:pt>
                <c:pt idx="47833" formatCode="General">
                  <c:v>73.546499999999995</c:v>
                </c:pt>
                <c:pt idx="47834" formatCode="General">
                  <c:v>72.333500000000001</c:v>
                </c:pt>
                <c:pt idx="47835" formatCode="General">
                  <c:v>71.174300000000002</c:v>
                </c:pt>
                <c:pt idx="47836" formatCode="General">
                  <c:v>70.056799999999996</c:v>
                </c:pt>
                <c:pt idx="47837" formatCode="General">
                  <c:v>68.957300000000004</c:v>
                </c:pt>
                <c:pt idx="47838" formatCode="General">
                  <c:v>67.855599999999995</c:v>
                </c:pt>
                <c:pt idx="47839" formatCode="General">
                  <c:v>66.745699999999999</c:v>
                </c:pt>
                <c:pt idx="47840" formatCode="General">
                  <c:v>65.652500000000003</c:v>
                </c:pt>
                <c:pt idx="47841" formatCode="General">
                  <c:v>64.585300000000004</c:v>
                </c:pt>
                <c:pt idx="47842" formatCode="General">
                  <c:v>63.535699999999999</c:v>
                </c:pt>
                <c:pt idx="47843" formatCode="General">
                  <c:v>62.487200000000001</c:v>
                </c:pt>
                <c:pt idx="47844" formatCode="General">
                  <c:v>61.425199999999997</c:v>
                </c:pt>
                <c:pt idx="47845" formatCode="General">
                  <c:v>60.352499999999999</c:v>
                </c:pt>
                <c:pt idx="47846" formatCode="General">
                  <c:v>59.273800000000001</c:v>
                </c:pt>
                <c:pt idx="47847" formatCode="General">
                  <c:v>58.190899999999999</c:v>
                </c:pt>
                <c:pt idx="47848" formatCode="General">
                  <c:v>57.050600000000003</c:v>
                </c:pt>
                <c:pt idx="47849" formatCode="General">
                  <c:v>55.7791</c:v>
                </c:pt>
                <c:pt idx="47850" formatCode="General">
                  <c:v>54.3367</c:v>
                </c:pt>
                <c:pt idx="47851" formatCode="General">
                  <c:v>52.724200000000003</c:v>
                </c:pt>
                <c:pt idx="47852" formatCode="General">
                  <c:v>51.038200000000003</c:v>
                </c:pt>
                <c:pt idx="47853" formatCode="General">
                  <c:v>49.354500000000002</c:v>
                </c:pt>
                <c:pt idx="47854" formatCode="General">
                  <c:v>47.670999999999999</c:v>
                </c:pt>
                <c:pt idx="47855" formatCode="General">
                  <c:v>45.982799999999997</c:v>
                </c:pt>
                <c:pt idx="47856" formatCode="General">
                  <c:v>44.288800000000002</c:v>
                </c:pt>
                <c:pt idx="47857" formatCode="General">
                  <c:v>42.578800000000001</c:v>
                </c:pt>
                <c:pt idx="47858" formatCode="General">
                  <c:v>40.842599999999997</c:v>
                </c:pt>
                <c:pt idx="47859" formatCode="General">
                  <c:v>39.079500000000003</c:v>
                </c:pt>
                <c:pt idx="47860" formatCode="General">
                  <c:v>37.290799999999997</c:v>
                </c:pt>
                <c:pt idx="47861" formatCode="General">
                  <c:v>35.479999999999997</c:v>
                </c:pt>
                <c:pt idx="47862" formatCode="General">
                  <c:v>33.665599999999998</c:v>
                </c:pt>
                <c:pt idx="47863" formatCode="General">
                  <c:v>31.870899999999999</c:v>
                </c:pt>
                <c:pt idx="47864" formatCode="General">
                  <c:v>30.128399999999999</c:v>
                </c:pt>
                <c:pt idx="47865" formatCode="General">
                  <c:v>28.462299999999999</c:v>
                </c:pt>
                <c:pt idx="47866" formatCode="General">
                  <c:v>26.859300000000001</c:v>
                </c:pt>
                <c:pt idx="47867" formatCode="General">
                  <c:v>25.304099999999998</c:v>
                </c:pt>
                <c:pt idx="47868" formatCode="General">
                  <c:v>23.790800000000001</c:v>
                </c:pt>
                <c:pt idx="47869" formatCode="General">
                  <c:v>22.266400000000001</c:v>
                </c:pt>
                <c:pt idx="47870" formatCode="General">
                  <c:v>20.665800000000001</c:v>
                </c:pt>
                <c:pt idx="47871" formatCode="General">
                  <c:v>18.937799999999999</c:v>
                </c:pt>
                <c:pt idx="47872" formatCode="General">
                  <c:v>17.088799999999999</c:v>
                </c:pt>
                <c:pt idx="47873" formatCode="General">
                  <c:v>15.2455</c:v>
                </c:pt>
                <c:pt idx="47874" formatCode="General">
                  <c:v>13.496600000000001</c:v>
                </c:pt>
                <c:pt idx="47875" formatCode="General">
                  <c:v>11.8508</c:v>
                </c:pt>
                <c:pt idx="47876" formatCode="General">
                  <c:v>10.318</c:v>
                </c:pt>
                <c:pt idx="47877" formatCode="General">
                  <c:v>8.8994700000000009</c:v>
                </c:pt>
                <c:pt idx="47878" formatCode="General">
                  <c:v>7.5661300000000002</c:v>
                </c:pt>
                <c:pt idx="47879" formatCode="General">
                  <c:v>6.2904299999999997</c:v>
                </c:pt>
                <c:pt idx="47880" formatCode="General">
                  <c:v>5.0652100000000004</c:v>
                </c:pt>
                <c:pt idx="47881" formatCode="General">
                  <c:v>3.8758300000000001</c:v>
                </c:pt>
                <c:pt idx="47882" formatCode="General">
                  <c:v>2.70424</c:v>
                </c:pt>
                <c:pt idx="47883" formatCode="General">
                  <c:v>1.5520400000000001</c:v>
                </c:pt>
                <c:pt idx="47884" formatCode="General">
                  <c:v>0.42479099999999997</c:v>
                </c:pt>
                <c:pt idx="47885" formatCode="General">
                  <c:v>-0.69098000000000004</c:v>
                </c:pt>
                <c:pt idx="47886" formatCode="General">
                  <c:v>-1.80416</c:v>
                </c:pt>
                <c:pt idx="47887" formatCode="General">
                  <c:v>-2.9089900000000002</c:v>
                </c:pt>
                <c:pt idx="47888" formatCode="General">
                  <c:v>-3.9916800000000001</c:v>
                </c:pt>
                <c:pt idx="47889" formatCode="General">
                  <c:v>-5.0388900000000003</c:v>
                </c:pt>
                <c:pt idx="47890" formatCode="General">
                  <c:v>-6.1045299999999996</c:v>
                </c:pt>
                <c:pt idx="47891" formatCode="General">
                  <c:v>-7.2707699999999997</c:v>
                </c:pt>
                <c:pt idx="47892" formatCode="General">
                  <c:v>-8.6217699999999997</c:v>
                </c:pt>
                <c:pt idx="47893" formatCode="General">
                  <c:v>-10.1717</c:v>
                </c:pt>
                <c:pt idx="47894" formatCode="General">
                  <c:v>-11.820499999999999</c:v>
                </c:pt>
                <c:pt idx="47895" formatCode="General">
                  <c:v>-13.517899999999999</c:v>
                </c:pt>
                <c:pt idx="47896" formatCode="General">
                  <c:v>-15.2667</c:v>
                </c:pt>
                <c:pt idx="47897" formatCode="General">
                  <c:v>-17.0534</c:v>
                </c:pt>
                <c:pt idx="47898" formatCode="General">
                  <c:v>-18.863700000000001</c:v>
                </c:pt>
                <c:pt idx="47899" formatCode="General">
                  <c:v>-20.708500000000001</c:v>
                </c:pt>
                <c:pt idx="47900" formatCode="General">
                  <c:v>-22.598500000000001</c:v>
                </c:pt>
                <c:pt idx="47901" formatCode="General">
                  <c:v>-24.530200000000001</c:v>
                </c:pt>
                <c:pt idx="47902" formatCode="General">
                  <c:v>-26.494</c:v>
                </c:pt>
                <c:pt idx="47903" formatCode="General">
                  <c:v>-28.476199999999999</c:v>
                </c:pt>
                <c:pt idx="47904" formatCode="General">
                  <c:v>-30.4438</c:v>
                </c:pt>
                <c:pt idx="47905" formatCode="General">
                  <c:v>-32.363599999999998</c:v>
                </c:pt>
                <c:pt idx="47906" formatCode="General">
                  <c:v>-34.222700000000003</c:v>
                </c:pt>
                <c:pt idx="47907" formatCode="General">
                  <c:v>-36.014299999999999</c:v>
                </c:pt>
                <c:pt idx="47908" formatCode="General">
                  <c:v>-37.7395</c:v>
                </c:pt>
                <c:pt idx="47909" formatCode="General">
                  <c:v>-39.377400000000002</c:v>
                </c:pt>
                <c:pt idx="47910" formatCode="General">
                  <c:v>-40.899500000000003</c:v>
                </c:pt>
                <c:pt idx="47911" formatCode="General">
                  <c:v>-42.309399999999997</c:v>
                </c:pt>
                <c:pt idx="47912" formatCode="General">
                  <c:v>-43.650700000000001</c:v>
                </c:pt>
                <c:pt idx="47913" formatCode="General">
                  <c:v>-45.0122</c:v>
                </c:pt>
                <c:pt idx="47914" formatCode="General">
                  <c:v>-46.401699999999998</c:v>
                </c:pt>
                <c:pt idx="47915" formatCode="General">
                  <c:v>-47.739899999999999</c:v>
                </c:pt>
                <c:pt idx="47916" formatCode="General">
                  <c:v>-48.999899999999997</c:v>
                </c:pt>
                <c:pt idx="47917" formatCode="General">
                  <c:v>-50.189799999999998</c:v>
                </c:pt>
                <c:pt idx="47918" formatCode="General">
                  <c:v>-51.329700000000003</c:v>
                </c:pt>
                <c:pt idx="47919" formatCode="General">
                  <c:v>-52.442999999999998</c:v>
                </c:pt>
                <c:pt idx="47920" formatCode="General">
                  <c:v>-53.546799999999998</c:v>
                </c:pt>
                <c:pt idx="47921" formatCode="General">
                  <c:v>-54.646500000000003</c:v>
                </c:pt>
                <c:pt idx="47922" formatCode="General">
                  <c:v>-55.732199999999999</c:v>
                </c:pt>
                <c:pt idx="47923" formatCode="General">
                  <c:v>-56.789000000000001</c:v>
                </c:pt>
                <c:pt idx="47924" formatCode="General">
                  <c:v>-57.804099999999998</c:v>
                </c:pt>
                <c:pt idx="47925" formatCode="General">
                  <c:v>-58.763199999999998</c:v>
                </c:pt>
                <c:pt idx="47926" formatCode="General">
                  <c:v>-59.667000000000002</c:v>
                </c:pt>
                <c:pt idx="47927" formatCode="General">
                  <c:v>-60.545999999999999</c:v>
                </c:pt>
                <c:pt idx="47928" formatCode="General">
                  <c:v>-61.411099999999998</c:v>
                </c:pt>
                <c:pt idx="47929" formatCode="General">
                  <c:v>-62.251100000000001</c:v>
                </c:pt>
                <c:pt idx="47930" formatCode="General">
                  <c:v>-63.067100000000003</c:v>
                </c:pt>
                <c:pt idx="47931" formatCode="General">
                  <c:v>-63.868600000000001</c:v>
                </c:pt>
                <c:pt idx="47932" formatCode="General">
                  <c:v>-64.684600000000003</c:v>
                </c:pt>
                <c:pt idx="47933" formatCode="General">
                  <c:v>-65.576400000000007</c:v>
                </c:pt>
                <c:pt idx="47934" formatCode="General">
                  <c:v>-66.618099999999998</c:v>
                </c:pt>
                <c:pt idx="47935" formatCode="General">
                  <c:v>-67.772400000000005</c:v>
                </c:pt>
                <c:pt idx="47936" formatCode="General">
                  <c:v>-68.935299999999998</c:v>
                </c:pt>
                <c:pt idx="47937" formatCode="General">
                  <c:v>-70.089500000000001</c:v>
                </c:pt>
                <c:pt idx="47938" formatCode="General">
                  <c:v>-71.240899999999996</c:v>
                </c:pt>
                <c:pt idx="47939" formatCode="General">
                  <c:v>-72.364500000000007</c:v>
                </c:pt>
                <c:pt idx="47940" formatCode="General">
                  <c:v>-73.437700000000007</c:v>
                </c:pt>
                <c:pt idx="47941" formatCode="General">
                  <c:v>-74.452500000000001</c:v>
                </c:pt>
                <c:pt idx="47942" formatCode="General">
                  <c:v>-75.400899999999993</c:v>
                </c:pt>
                <c:pt idx="47943" formatCode="General">
                  <c:v>-76.278099999999995</c:v>
                </c:pt>
                <c:pt idx="47944" formatCode="General">
                  <c:v>-77.110100000000003</c:v>
                </c:pt>
                <c:pt idx="47945" formatCode="General">
                  <c:v>-77.918199999999999</c:v>
                </c:pt>
                <c:pt idx="47946" formatCode="General">
                  <c:v>-78.684899999999999</c:v>
                </c:pt>
                <c:pt idx="47947" formatCode="General">
                  <c:v>-79.393500000000003</c:v>
                </c:pt>
                <c:pt idx="47948" formatCode="General">
                  <c:v>-80.036500000000004</c:v>
                </c:pt>
                <c:pt idx="47949" formatCode="General">
                  <c:v>-80.609800000000007</c:v>
                </c:pt>
                <c:pt idx="47950" formatCode="General">
                  <c:v>-81.113100000000003</c:v>
                </c:pt>
                <c:pt idx="47951" formatCode="General">
                  <c:v>-81.571399999999997</c:v>
                </c:pt>
                <c:pt idx="47952" formatCode="General">
                  <c:v>-82.011200000000002</c:v>
                </c:pt>
                <c:pt idx="47953" formatCode="General">
                  <c:v>-82.435699999999997</c:v>
                </c:pt>
                <c:pt idx="47954" formatCode="General">
                  <c:v>-82.848200000000006</c:v>
                </c:pt>
                <c:pt idx="47955" formatCode="General">
                  <c:v>-83.254999999999995</c:v>
                </c:pt>
                <c:pt idx="47956" formatCode="General">
                  <c:v>-83.646199999999993</c:v>
                </c:pt>
                <c:pt idx="47957" formatCode="General">
                  <c:v>-84.011499999999998</c:v>
                </c:pt>
                <c:pt idx="47958" formatCode="General">
                  <c:v>-84.388400000000004</c:v>
                </c:pt>
                <c:pt idx="47959" formatCode="General">
                  <c:v>-84.843699999999998</c:v>
                </c:pt>
                <c:pt idx="47960" formatCode="General">
                  <c:v>-85.470600000000005</c:v>
                </c:pt>
                <c:pt idx="47961" formatCode="General">
                  <c:v>-86.286000000000001</c:v>
                </c:pt>
                <c:pt idx="47962" formatCode="General">
                  <c:v>-87.206699999999998</c:v>
                </c:pt>
                <c:pt idx="47963" formatCode="General">
                  <c:v>-88.193799999999996</c:v>
                </c:pt>
                <c:pt idx="47964" formatCode="General">
                  <c:v>-89.244</c:v>
                </c:pt>
                <c:pt idx="47965" formatCode="General">
                  <c:v>-90.350200000000001</c:v>
                </c:pt>
                <c:pt idx="47966" formatCode="General">
                  <c:v>-91.499899999999997</c:v>
                </c:pt>
                <c:pt idx="47967" formatCode="General">
                  <c:v>-92.674199999999999</c:v>
                </c:pt>
                <c:pt idx="47968" formatCode="General">
                  <c:v>-93.849100000000007</c:v>
                </c:pt>
                <c:pt idx="47969" formatCode="General">
                  <c:v>-95.000799999999998</c:v>
                </c:pt>
                <c:pt idx="47970" formatCode="General">
                  <c:v>-96.120699999999999</c:v>
                </c:pt>
                <c:pt idx="47971" formatCode="General">
                  <c:v>-97.206699999999998</c:v>
                </c:pt>
                <c:pt idx="47972" formatCode="General">
                  <c:v>-98.251499999999993</c:v>
                </c:pt>
                <c:pt idx="47973" formatCode="General">
                  <c:v>-99.251300000000001</c:v>
                </c:pt>
                <c:pt idx="47974" formatCode="General">
                  <c:v>-100.208</c:v>
                </c:pt>
                <c:pt idx="47975" formatCode="General">
                  <c:v>-101.122</c:v>
                </c:pt>
                <c:pt idx="47976" formatCode="General">
                  <c:v>-101.98399999999999</c:v>
                </c:pt>
                <c:pt idx="47977" formatCode="General">
                  <c:v>-102.774</c:v>
                </c:pt>
                <c:pt idx="47978" formatCode="General">
                  <c:v>-103.46899999999999</c:v>
                </c:pt>
                <c:pt idx="47979" formatCode="General">
                  <c:v>-104.057</c:v>
                </c:pt>
                <c:pt idx="47980" formatCode="General">
                  <c:v>-104.566</c:v>
                </c:pt>
                <c:pt idx="47981" formatCode="General">
                  <c:v>-105.078</c:v>
                </c:pt>
                <c:pt idx="47982" formatCode="General">
                  <c:v>-105.681</c:v>
                </c:pt>
                <c:pt idx="47983" formatCode="General">
                  <c:v>-106.438</c:v>
                </c:pt>
                <c:pt idx="47984" formatCode="General">
                  <c:v>-107.264</c:v>
                </c:pt>
                <c:pt idx="47985" formatCode="General">
                  <c:v>-108.032</c:v>
                </c:pt>
                <c:pt idx="47986" formatCode="General">
                  <c:v>-108.69799999999999</c:v>
                </c:pt>
                <c:pt idx="47987" formatCode="General">
                  <c:v>-109.22</c:v>
                </c:pt>
                <c:pt idx="47988" formatCode="General">
                  <c:v>-109.56</c:v>
                </c:pt>
                <c:pt idx="47989" formatCode="General">
                  <c:v>-109.739</c:v>
                </c:pt>
                <c:pt idx="47990" formatCode="General">
                  <c:v>-109.812</c:v>
                </c:pt>
                <c:pt idx="47991" formatCode="General">
                  <c:v>-109.785</c:v>
                </c:pt>
                <c:pt idx="47992" formatCode="General">
                  <c:v>-109.655</c:v>
                </c:pt>
                <c:pt idx="47993" formatCode="General">
                  <c:v>-109.44199999999999</c:v>
                </c:pt>
                <c:pt idx="47994" formatCode="General">
                  <c:v>-109.164</c:v>
                </c:pt>
                <c:pt idx="47995" formatCode="General">
                  <c:v>-108.83</c:v>
                </c:pt>
                <c:pt idx="47996" formatCode="General">
                  <c:v>-108.453</c:v>
                </c:pt>
                <c:pt idx="47997" formatCode="General">
                  <c:v>-108.04300000000001</c:v>
                </c:pt>
                <c:pt idx="47998" formatCode="General">
                  <c:v>-107.614</c:v>
                </c:pt>
                <c:pt idx="47999" formatCode="General">
                  <c:v>-107.17</c:v>
                </c:pt>
                <c:pt idx="48000" formatCode="General">
                  <c:v>-106.706</c:v>
                </c:pt>
                <c:pt idx="48001" formatCode="General">
                  <c:v>-106.212</c:v>
                </c:pt>
                <c:pt idx="48002" formatCode="General">
                  <c:v>-105.685</c:v>
                </c:pt>
                <c:pt idx="48003" formatCode="General">
                  <c:v>-105.095</c:v>
                </c:pt>
                <c:pt idx="48004" formatCode="General">
                  <c:v>-104.413</c:v>
                </c:pt>
                <c:pt idx="48005" formatCode="General">
                  <c:v>-103.736</c:v>
                </c:pt>
                <c:pt idx="48006" formatCode="General">
                  <c:v>-103.173</c:v>
                </c:pt>
                <c:pt idx="48007" formatCode="General">
                  <c:v>-102.747</c:v>
                </c:pt>
                <c:pt idx="48008" formatCode="General">
                  <c:v>-102.43</c:v>
                </c:pt>
                <c:pt idx="48009" formatCode="General">
                  <c:v>-102.13800000000001</c:v>
                </c:pt>
                <c:pt idx="48010" formatCode="General">
                  <c:v>-101.834</c:v>
                </c:pt>
                <c:pt idx="48011" formatCode="General">
                  <c:v>-101.521</c:v>
                </c:pt>
                <c:pt idx="48012" formatCode="General">
                  <c:v>-101.202</c:v>
                </c:pt>
                <c:pt idx="48013" formatCode="General">
                  <c:v>-100.879</c:v>
                </c:pt>
                <c:pt idx="48014" formatCode="General">
                  <c:v>-100.548</c:v>
                </c:pt>
                <c:pt idx="48015" formatCode="General">
                  <c:v>-100.196</c:v>
                </c:pt>
                <c:pt idx="48016" formatCode="General">
                  <c:v>-99.802999999999997</c:v>
                </c:pt>
                <c:pt idx="48017" formatCode="General">
                  <c:v>-99.373800000000003</c:v>
                </c:pt>
                <c:pt idx="48018" formatCode="General">
                  <c:v>-98.923699999999997</c:v>
                </c:pt>
                <c:pt idx="48019" formatCode="General">
                  <c:v>-98.466099999999997</c:v>
                </c:pt>
                <c:pt idx="48020" formatCode="General">
                  <c:v>-98.012299999999996</c:v>
                </c:pt>
                <c:pt idx="48021" formatCode="General">
                  <c:v>-97.564800000000005</c:v>
                </c:pt>
                <c:pt idx="48022" formatCode="General">
                  <c:v>-97.114000000000004</c:v>
                </c:pt>
                <c:pt idx="48023" formatCode="General">
                  <c:v>-96.643000000000001</c:v>
                </c:pt>
                <c:pt idx="48024" formatCode="General">
                  <c:v>-96.1494</c:v>
                </c:pt>
                <c:pt idx="48025" formatCode="General">
                  <c:v>-95.635499999999993</c:v>
                </c:pt>
                <c:pt idx="48026" formatCode="General">
                  <c:v>-95.101299999999995</c:v>
                </c:pt>
                <c:pt idx="48027" formatCode="General">
                  <c:v>-94.549199999999999</c:v>
                </c:pt>
                <c:pt idx="48028" formatCode="General">
                  <c:v>-93.984899999999996</c:v>
                </c:pt>
                <c:pt idx="48029" formatCode="General">
                  <c:v>-93.396299999999997</c:v>
                </c:pt>
                <c:pt idx="48030" formatCode="General">
                  <c:v>-92.757300000000001</c:v>
                </c:pt>
                <c:pt idx="48031" formatCode="General">
                  <c:v>-92.137699999999995</c:v>
                </c:pt>
                <c:pt idx="48032" formatCode="General">
                  <c:v>-91.623599999999996</c:v>
                </c:pt>
                <c:pt idx="48033" formatCode="General">
                  <c:v>-91.198700000000002</c:v>
                </c:pt>
                <c:pt idx="48034" formatCode="General">
                  <c:v>-90.813299999999998</c:v>
                </c:pt>
                <c:pt idx="48035" formatCode="General">
                  <c:v>-90.412000000000006</c:v>
                </c:pt>
                <c:pt idx="48036" formatCode="General">
                  <c:v>-89.970100000000002</c:v>
                </c:pt>
                <c:pt idx="48037" formatCode="General">
                  <c:v>-89.490799999999993</c:v>
                </c:pt>
                <c:pt idx="48038" formatCode="General">
                  <c:v>-88.976100000000002</c:v>
                </c:pt>
                <c:pt idx="48039" formatCode="General">
                  <c:v>-88.431200000000004</c:v>
                </c:pt>
                <c:pt idx="48040" formatCode="General">
                  <c:v>-87.875500000000002</c:v>
                </c:pt>
                <c:pt idx="48041" formatCode="General">
                  <c:v>-87.268900000000002</c:v>
                </c:pt>
                <c:pt idx="48042" formatCode="General">
                  <c:v>-86.477500000000006</c:v>
                </c:pt>
                <c:pt idx="48043" formatCode="General">
                  <c:v>-85.544300000000007</c:v>
                </c:pt>
                <c:pt idx="48044" formatCode="General">
                  <c:v>-84.617699999999999</c:v>
                </c:pt>
                <c:pt idx="48045" formatCode="General">
                  <c:v>-83.717200000000005</c:v>
                </c:pt>
                <c:pt idx="48046" formatCode="General">
                  <c:v>-82.830399999999997</c:v>
                </c:pt>
                <c:pt idx="48047" formatCode="General">
                  <c:v>-81.936000000000007</c:v>
                </c:pt>
                <c:pt idx="48048" formatCode="General">
                  <c:v>-81.029700000000005</c:v>
                </c:pt>
                <c:pt idx="48049" formatCode="General">
                  <c:v>-80.134600000000006</c:v>
                </c:pt>
                <c:pt idx="48050" formatCode="General">
                  <c:v>-79.247900000000001</c:v>
                </c:pt>
                <c:pt idx="48051" formatCode="General">
                  <c:v>-78.350700000000003</c:v>
                </c:pt>
                <c:pt idx="48052" formatCode="General">
                  <c:v>-77.444199999999995</c:v>
                </c:pt>
                <c:pt idx="48053" formatCode="General">
                  <c:v>-76.531099999999995</c:v>
                </c:pt>
                <c:pt idx="48054" formatCode="General">
                  <c:v>-75.595500000000001</c:v>
                </c:pt>
                <c:pt idx="48055" formatCode="General">
                  <c:v>-74.616299999999995</c:v>
                </c:pt>
                <c:pt idx="48056" formatCode="General">
                  <c:v>-73.578699999999998</c:v>
                </c:pt>
                <c:pt idx="48057" formatCode="General">
                  <c:v>-72.554599999999994</c:v>
                </c:pt>
                <c:pt idx="48058" formatCode="General">
                  <c:v>-71.629400000000004</c:v>
                </c:pt>
                <c:pt idx="48059" formatCode="General">
                  <c:v>-70.733900000000006</c:v>
                </c:pt>
                <c:pt idx="48060" formatCode="General">
                  <c:v>-69.774299999999997</c:v>
                </c:pt>
                <c:pt idx="48061" formatCode="General">
                  <c:v>-68.703999999999994</c:v>
                </c:pt>
                <c:pt idx="48062" formatCode="General">
                  <c:v>-67.482900000000001</c:v>
                </c:pt>
                <c:pt idx="48063" formatCode="General">
                  <c:v>-66.093999999999994</c:v>
                </c:pt>
                <c:pt idx="48064" formatCode="General">
                  <c:v>-64.510800000000003</c:v>
                </c:pt>
                <c:pt idx="48065" formatCode="General">
                  <c:v>-62.719700000000003</c:v>
                </c:pt>
                <c:pt idx="48066" formatCode="General">
                  <c:v>-60.7712</c:v>
                </c:pt>
                <c:pt idx="48067" formatCode="General">
                  <c:v>-58.722999999999999</c:v>
                </c:pt>
                <c:pt idx="48068" formatCode="General">
                  <c:v>-56.603999999999999</c:v>
                </c:pt>
                <c:pt idx="48069" formatCode="General">
                  <c:v>-54.437600000000003</c:v>
                </c:pt>
                <c:pt idx="48070" formatCode="General">
                  <c:v>-52.239100000000001</c:v>
                </c:pt>
                <c:pt idx="48071" formatCode="General">
                  <c:v>-50.023600000000002</c:v>
                </c:pt>
                <c:pt idx="48072" formatCode="General">
                  <c:v>-47.804299999999998</c:v>
                </c:pt>
                <c:pt idx="48073" formatCode="General">
                  <c:v>-45.587499999999999</c:v>
                </c:pt>
                <c:pt idx="48074" formatCode="General">
                  <c:v>-43.3705</c:v>
                </c:pt>
                <c:pt idx="48075" formatCode="General">
                  <c:v>-41.140500000000003</c:v>
                </c:pt>
                <c:pt idx="48076" formatCode="General">
                  <c:v>-38.905299999999997</c:v>
                </c:pt>
                <c:pt idx="48077" formatCode="General">
                  <c:v>-36.690600000000003</c:v>
                </c:pt>
                <c:pt idx="48078" formatCode="General">
                  <c:v>-34.484000000000002</c:v>
                </c:pt>
                <c:pt idx="48079" formatCode="General">
                  <c:v>-32.270800000000001</c:v>
                </c:pt>
                <c:pt idx="48080" formatCode="General">
                  <c:v>-30.075399999999998</c:v>
                </c:pt>
                <c:pt idx="48081" formatCode="General">
                  <c:v>-27.923200000000001</c:v>
                </c:pt>
                <c:pt idx="48082" formatCode="General">
                  <c:v>-25.8291</c:v>
                </c:pt>
                <c:pt idx="48083" formatCode="General">
                  <c:v>-23.784099999999999</c:v>
                </c:pt>
                <c:pt idx="48084" formatCode="General">
                  <c:v>-21.762499999999999</c:v>
                </c:pt>
                <c:pt idx="48085" formatCode="General">
                  <c:v>-19.859200000000001</c:v>
                </c:pt>
                <c:pt idx="48086" formatCode="General">
                  <c:v>-18.180499999999999</c:v>
                </c:pt>
                <c:pt idx="48087" formatCode="General">
                  <c:v>-16.662400000000002</c:v>
                </c:pt>
                <c:pt idx="48088" formatCode="General">
                  <c:v>-15.224600000000001</c:v>
                </c:pt>
                <c:pt idx="48089" formatCode="General">
                  <c:v>-13.8398</c:v>
                </c:pt>
                <c:pt idx="48090" formatCode="General">
                  <c:v>-12.5075</c:v>
                </c:pt>
                <c:pt idx="48091" formatCode="General">
                  <c:v>-11.239699999999999</c:v>
                </c:pt>
                <c:pt idx="48092" formatCode="General">
                  <c:v>-10.023400000000001</c:v>
                </c:pt>
                <c:pt idx="48093" formatCode="General">
                  <c:v>-8.8418299999999999</c:v>
                </c:pt>
                <c:pt idx="48094" formatCode="General">
                  <c:v>-7.6915800000000001</c:v>
                </c:pt>
                <c:pt idx="48095" formatCode="General">
                  <c:v>-6.5605000000000002</c:v>
                </c:pt>
                <c:pt idx="48096" formatCode="General">
                  <c:v>-5.42258</c:v>
                </c:pt>
                <c:pt idx="48097" formatCode="General">
                  <c:v>-4.2727700000000004</c:v>
                </c:pt>
                <c:pt idx="48098" formatCode="General">
                  <c:v>-3.1218499999999998</c:v>
                </c:pt>
                <c:pt idx="48099" formatCode="General">
                  <c:v>-1.97342</c:v>
                </c:pt>
                <c:pt idx="48100" formatCode="General">
                  <c:v>-0.82067699999999999</c:v>
                </c:pt>
                <c:pt idx="48101" formatCode="General">
                  <c:v>0.35726200000000002</c:v>
                </c:pt>
                <c:pt idx="48102" formatCode="General">
                  <c:v>1.57562</c:v>
                </c:pt>
                <c:pt idx="48103" formatCode="General">
                  <c:v>2.8384299999999998</c:v>
                </c:pt>
                <c:pt idx="48104" formatCode="General">
                  <c:v>4.1568899999999998</c:v>
                </c:pt>
                <c:pt idx="48105" formatCode="General">
                  <c:v>5.5441799999999999</c:v>
                </c:pt>
                <c:pt idx="48106" formatCode="General">
                  <c:v>7.0189700000000004</c:v>
                </c:pt>
                <c:pt idx="48107" formatCode="General">
                  <c:v>8.5965399999999992</c:v>
                </c:pt>
                <c:pt idx="48108" formatCode="General">
                  <c:v>10.276199999999999</c:v>
                </c:pt>
                <c:pt idx="48109" formatCode="General">
                  <c:v>12.0623</c:v>
                </c:pt>
                <c:pt idx="48110" formatCode="General">
                  <c:v>13.9649</c:v>
                </c:pt>
                <c:pt idx="48111" formatCode="General">
                  <c:v>15.9847</c:v>
                </c:pt>
                <c:pt idx="48112" formatCode="General">
                  <c:v>18.110800000000001</c:v>
                </c:pt>
                <c:pt idx="48113" formatCode="General">
                  <c:v>20.314599999999999</c:v>
                </c:pt>
                <c:pt idx="48114" formatCode="General">
                  <c:v>22.571899999999999</c:v>
                </c:pt>
                <c:pt idx="48115" formatCode="General">
                  <c:v>24.8811</c:v>
                </c:pt>
                <c:pt idx="48116" formatCode="General">
                  <c:v>27.211099999999998</c:v>
                </c:pt>
                <c:pt idx="48117" formatCode="General">
                  <c:v>29.505299999999998</c:v>
                </c:pt>
                <c:pt idx="48118" formatCode="General">
                  <c:v>31.7319</c:v>
                </c:pt>
                <c:pt idx="48119" formatCode="General">
                  <c:v>33.878</c:v>
                </c:pt>
                <c:pt idx="48120" formatCode="General">
                  <c:v>35.946300000000001</c:v>
                </c:pt>
                <c:pt idx="48121" formatCode="General">
                  <c:v>37.942399999999999</c:v>
                </c:pt>
                <c:pt idx="48122" formatCode="General">
                  <c:v>39.861499999999999</c:v>
                </c:pt>
                <c:pt idx="48123" formatCode="General">
                  <c:v>41.696399999999997</c:v>
                </c:pt>
                <c:pt idx="48124" formatCode="General">
                  <c:v>43.439100000000003</c:v>
                </c:pt>
                <c:pt idx="48125" formatCode="General">
                  <c:v>45.085799999999999</c:v>
                </c:pt>
                <c:pt idx="48126" formatCode="General">
                  <c:v>46.635100000000001</c:v>
                </c:pt>
                <c:pt idx="48127" formatCode="General">
                  <c:v>48.084499999999998</c:v>
                </c:pt>
                <c:pt idx="48128" formatCode="General">
                  <c:v>49.412100000000002</c:v>
                </c:pt>
                <c:pt idx="48129" formatCode="General">
                  <c:v>50.567700000000002</c:v>
                </c:pt>
                <c:pt idx="48130" formatCode="General">
                  <c:v>51.595599999999997</c:v>
                </c:pt>
                <c:pt idx="48131" formatCode="General">
                  <c:v>52.618899999999996</c:v>
                </c:pt>
                <c:pt idx="48132" formatCode="General">
                  <c:v>53.665500000000002</c:v>
                </c:pt>
                <c:pt idx="48133" formatCode="General">
                  <c:v>54.721299999999999</c:v>
                </c:pt>
                <c:pt idx="48134" formatCode="General">
                  <c:v>55.798200000000001</c:v>
                </c:pt>
                <c:pt idx="48135" formatCode="General">
                  <c:v>56.911000000000001</c:v>
                </c:pt>
                <c:pt idx="48136" formatCode="General">
                  <c:v>58.078400000000002</c:v>
                </c:pt>
                <c:pt idx="48137" formatCode="General">
                  <c:v>59.314599999999999</c:v>
                </c:pt>
                <c:pt idx="48138" formatCode="General">
                  <c:v>60.628399999999999</c:v>
                </c:pt>
                <c:pt idx="48139" formatCode="General">
                  <c:v>62.018599999999999</c:v>
                </c:pt>
                <c:pt idx="48140" formatCode="General">
                  <c:v>63.482599999999998</c:v>
                </c:pt>
                <c:pt idx="48141" formatCode="General">
                  <c:v>65.028400000000005</c:v>
                </c:pt>
                <c:pt idx="48142" formatCode="General">
                  <c:v>66.659199999999998</c:v>
                </c:pt>
                <c:pt idx="48143" formatCode="General">
                  <c:v>68.366399999999999</c:v>
                </c:pt>
                <c:pt idx="48144" formatCode="General">
                  <c:v>70.130700000000004</c:v>
                </c:pt>
                <c:pt idx="48145" formatCode="General">
                  <c:v>71.931299999999993</c:v>
                </c:pt>
                <c:pt idx="48146" formatCode="General">
                  <c:v>73.764200000000002</c:v>
                </c:pt>
                <c:pt idx="48147" formatCode="General">
                  <c:v>75.627700000000004</c:v>
                </c:pt>
                <c:pt idx="48148" formatCode="General">
                  <c:v>77.516300000000001</c:v>
                </c:pt>
                <c:pt idx="48149" formatCode="General">
                  <c:v>79.422399999999996</c:v>
                </c:pt>
                <c:pt idx="48150" formatCode="General">
                  <c:v>81.335300000000004</c:v>
                </c:pt>
                <c:pt idx="48151" formatCode="General">
                  <c:v>83.229900000000001</c:v>
                </c:pt>
                <c:pt idx="48152" formatCode="General">
                  <c:v>85.076499999999996</c:v>
                </c:pt>
                <c:pt idx="48153" formatCode="General">
                  <c:v>86.883399999999995</c:v>
                </c:pt>
                <c:pt idx="48154" formatCode="General">
                  <c:v>88.671300000000002</c:v>
                </c:pt>
                <c:pt idx="48155" formatCode="General">
                  <c:v>90.447500000000005</c:v>
                </c:pt>
                <c:pt idx="48156" formatCode="General">
                  <c:v>92.210099999999997</c:v>
                </c:pt>
                <c:pt idx="48157" formatCode="General">
                  <c:v>93.946600000000004</c:v>
                </c:pt>
                <c:pt idx="48158" formatCode="General">
                  <c:v>95.6541</c:v>
                </c:pt>
                <c:pt idx="48159" formatCode="General">
                  <c:v>97.334999999999994</c:v>
                </c:pt>
                <c:pt idx="48160" formatCode="General">
                  <c:v>98.996399999999994</c:v>
                </c:pt>
                <c:pt idx="48161" formatCode="General">
                  <c:v>100.64100000000001</c:v>
                </c:pt>
                <c:pt idx="48162" formatCode="General">
                  <c:v>102.25700000000001</c:v>
                </c:pt>
                <c:pt idx="48163" formatCode="General">
                  <c:v>103.825</c:v>
                </c:pt>
                <c:pt idx="48164" formatCode="General">
                  <c:v>105.32599999999999</c:v>
                </c:pt>
                <c:pt idx="48165" formatCode="General">
                  <c:v>106.753</c:v>
                </c:pt>
                <c:pt idx="48166" formatCode="General">
                  <c:v>108.1</c:v>
                </c:pt>
                <c:pt idx="48167" formatCode="General">
                  <c:v>109.31100000000001</c:v>
                </c:pt>
                <c:pt idx="48168" formatCode="General">
                  <c:v>110.345</c:v>
                </c:pt>
                <c:pt idx="48169" formatCode="General">
                  <c:v>111.2</c:v>
                </c:pt>
                <c:pt idx="48170" formatCode="General">
                  <c:v>111.944</c:v>
                </c:pt>
                <c:pt idx="48171" formatCode="General">
                  <c:v>112.681</c:v>
                </c:pt>
                <c:pt idx="48172" formatCode="General">
                  <c:v>113.45</c:v>
                </c:pt>
                <c:pt idx="48173" formatCode="General">
                  <c:v>114.251</c:v>
                </c:pt>
                <c:pt idx="48174" formatCode="General">
                  <c:v>115.077</c:v>
                </c:pt>
                <c:pt idx="48175" formatCode="General">
                  <c:v>115.913</c:v>
                </c:pt>
                <c:pt idx="48176" formatCode="General">
                  <c:v>116.754</c:v>
                </c:pt>
                <c:pt idx="48177" formatCode="General">
                  <c:v>117.613</c:v>
                </c:pt>
                <c:pt idx="48178" formatCode="General">
                  <c:v>118.512</c:v>
                </c:pt>
                <c:pt idx="48179" formatCode="General">
                  <c:v>119.449</c:v>
                </c:pt>
                <c:pt idx="48180" formatCode="General">
                  <c:v>120.41</c:v>
                </c:pt>
                <c:pt idx="48181" formatCode="General">
                  <c:v>121.38</c:v>
                </c:pt>
                <c:pt idx="48182" formatCode="General">
                  <c:v>122.352</c:v>
                </c:pt>
                <c:pt idx="48183" formatCode="General">
                  <c:v>123.33199999999999</c:v>
                </c:pt>
                <c:pt idx="48184" formatCode="General">
                  <c:v>124.342</c:v>
                </c:pt>
                <c:pt idx="48185" formatCode="General">
                  <c:v>125.40900000000001</c:v>
                </c:pt>
                <c:pt idx="48186" formatCode="General">
                  <c:v>126.55800000000001</c:v>
                </c:pt>
                <c:pt idx="48187" formatCode="General">
                  <c:v>127.80200000000001</c:v>
                </c:pt>
                <c:pt idx="48188" formatCode="General">
                  <c:v>129.12</c:v>
                </c:pt>
                <c:pt idx="48189" formatCode="General">
                  <c:v>130.488</c:v>
                </c:pt>
                <c:pt idx="48190" formatCode="General">
                  <c:v>131.87899999999999</c:v>
                </c:pt>
                <c:pt idx="48191" formatCode="General">
                  <c:v>133.26499999999999</c:v>
                </c:pt>
                <c:pt idx="48192" formatCode="General">
                  <c:v>134.61699999999999</c:v>
                </c:pt>
                <c:pt idx="48193" formatCode="General">
                  <c:v>135.91999999999999</c:v>
                </c:pt>
                <c:pt idx="48194" formatCode="General">
                  <c:v>137.167</c:v>
                </c:pt>
                <c:pt idx="48195" formatCode="General">
                  <c:v>138.357</c:v>
                </c:pt>
                <c:pt idx="48196" formatCode="General">
                  <c:v>139.494</c:v>
                </c:pt>
                <c:pt idx="48197" formatCode="General">
                  <c:v>140.58000000000001</c:v>
                </c:pt>
                <c:pt idx="48198" formatCode="General">
                  <c:v>141.625</c:v>
                </c:pt>
                <c:pt idx="48199" formatCode="General">
                  <c:v>142.63399999999999</c:v>
                </c:pt>
                <c:pt idx="48200" formatCode="General">
                  <c:v>143.572</c:v>
                </c:pt>
                <c:pt idx="48201" formatCode="General">
                  <c:v>144.38999999999999</c:v>
                </c:pt>
                <c:pt idx="48202" formatCode="General">
                  <c:v>145.05600000000001</c:v>
                </c:pt>
                <c:pt idx="48203" formatCode="General">
                  <c:v>145.57599999999999</c:v>
                </c:pt>
                <c:pt idx="48204" formatCode="General">
                  <c:v>146.00299999999999</c:v>
                </c:pt>
                <c:pt idx="48205" formatCode="General">
                  <c:v>146.34700000000001</c:v>
                </c:pt>
                <c:pt idx="48206" formatCode="General">
                  <c:v>146.589</c:v>
                </c:pt>
                <c:pt idx="48207" formatCode="General">
                  <c:v>146.74799999999999</c:v>
                </c:pt>
                <c:pt idx="48208" formatCode="General">
                  <c:v>146.846</c:v>
                </c:pt>
                <c:pt idx="48209" formatCode="General">
                  <c:v>146.87799999999999</c:v>
                </c:pt>
                <c:pt idx="48210" formatCode="General">
                  <c:v>146.85300000000001</c:v>
                </c:pt>
                <c:pt idx="48211" formatCode="General">
                  <c:v>146.79400000000001</c:v>
                </c:pt>
                <c:pt idx="48212" formatCode="General">
                  <c:v>146.72</c:v>
                </c:pt>
                <c:pt idx="48213" formatCode="General">
                  <c:v>146.64599999999999</c:v>
                </c:pt>
                <c:pt idx="48214" formatCode="General">
                  <c:v>146.56700000000001</c:v>
                </c:pt>
                <c:pt idx="48215" formatCode="General">
                  <c:v>146.47800000000001</c:v>
                </c:pt>
                <c:pt idx="48216" formatCode="General">
                  <c:v>146.381</c:v>
                </c:pt>
                <c:pt idx="48217" formatCode="General">
                  <c:v>146.285</c:v>
                </c:pt>
                <c:pt idx="48218" formatCode="General">
                  <c:v>146.20400000000001</c:v>
                </c:pt>
                <c:pt idx="48219" formatCode="General">
                  <c:v>146.148</c:v>
                </c:pt>
                <c:pt idx="48220" formatCode="General">
                  <c:v>146.12200000000001</c:v>
                </c:pt>
                <c:pt idx="48221" formatCode="General">
                  <c:v>146.125</c:v>
                </c:pt>
                <c:pt idx="48222" formatCode="General">
                  <c:v>146.14500000000001</c:v>
                </c:pt>
                <c:pt idx="48223" formatCode="General">
                  <c:v>146.16499999999999</c:v>
                </c:pt>
                <c:pt idx="48224" formatCode="General">
                  <c:v>146.15100000000001</c:v>
                </c:pt>
                <c:pt idx="48225" formatCode="General">
                  <c:v>146.06299999999999</c:v>
                </c:pt>
                <c:pt idx="48226" formatCode="General">
                  <c:v>145.90899999999999</c:v>
                </c:pt>
                <c:pt idx="48227" formatCode="General">
                  <c:v>145.71100000000001</c:v>
                </c:pt>
                <c:pt idx="48228" formatCode="General">
                  <c:v>145.476</c:v>
                </c:pt>
                <c:pt idx="48229" formatCode="General">
                  <c:v>145.21199999999999</c:v>
                </c:pt>
                <c:pt idx="48230" formatCode="General">
                  <c:v>144.93299999999999</c:v>
                </c:pt>
                <c:pt idx="48231" formatCode="General">
                  <c:v>144.66</c:v>
                </c:pt>
                <c:pt idx="48232" formatCode="General">
                  <c:v>144.40700000000001</c:v>
                </c:pt>
                <c:pt idx="48233" formatCode="General">
                  <c:v>144.11099999999999</c:v>
                </c:pt>
                <c:pt idx="48234" formatCode="General">
                  <c:v>143.697</c:v>
                </c:pt>
                <c:pt idx="48235" formatCode="General">
                  <c:v>143.13399999999999</c:v>
                </c:pt>
                <c:pt idx="48236" formatCode="General">
                  <c:v>142.43700000000001</c:v>
                </c:pt>
                <c:pt idx="48237" formatCode="General">
                  <c:v>141.68100000000001</c:v>
                </c:pt>
                <c:pt idx="48238" formatCode="General">
                  <c:v>140.88399999999999</c:v>
                </c:pt>
                <c:pt idx="48239" formatCode="General">
                  <c:v>140.01400000000001</c:v>
                </c:pt>
                <c:pt idx="48240" formatCode="General">
                  <c:v>139.065</c:v>
                </c:pt>
                <c:pt idx="48241" formatCode="General">
                  <c:v>138.04400000000001</c:v>
                </c:pt>
                <c:pt idx="48242" formatCode="General">
                  <c:v>136.94999999999999</c:v>
                </c:pt>
                <c:pt idx="48243" formatCode="General">
                  <c:v>135.773</c:v>
                </c:pt>
                <c:pt idx="48244" formatCode="General">
                  <c:v>134.50299999999999</c:v>
                </c:pt>
                <c:pt idx="48245" formatCode="General">
                  <c:v>133.14599999999999</c:v>
                </c:pt>
                <c:pt idx="48246" formatCode="General">
                  <c:v>131.715</c:v>
                </c:pt>
                <c:pt idx="48247" formatCode="General">
                  <c:v>130.22900000000001</c:v>
                </c:pt>
                <c:pt idx="48248" formatCode="General">
                  <c:v>128.702</c:v>
                </c:pt>
                <c:pt idx="48249" formatCode="General">
                  <c:v>127.136</c:v>
                </c:pt>
                <c:pt idx="48250" formatCode="General">
                  <c:v>125.539</c:v>
                </c:pt>
                <c:pt idx="48251" formatCode="General">
                  <c:v>123.926</c:v>
                </c:pt>
                <c:pt idx="48252" formatCode="General">
                  <c:v>122.321</c:v>
                </c:pt>
                <c:pt idx="48253" formatCode="General">
                  <c:v>120.754</c:v>
                </c:pt>
                <c:pt idx="48254" formatCode="General">
                  <c:v>119.261</c:v>
                </c:pt>
                <c:pt idx="48255" formatCode="General">
                  <c:v>117.879</c:v>
                </c:pt>
                <c:pt idx="48256" formatCode="General">
                  <c:v>116.64</c:v>
                </c:pt>
                <c:pt idx="48257" formatCode="General">
                  <c:v>115.58499999999999</c:v>
                </c:pt>
                <c:pt idx="48258" formatCode="General">
                  <c:v>114.749</c:v>
                </c:pt>
                <c:pt idx="48259" formatCode="General">
                  <c:v>114.098</c:v>
                </c:pt>
                <c:pt idx="48260" formatCode="General">
                  <c:v>113.568</c:v>
                </c:pt>
                <c:pt idx="48261" formatCode="General">
                  <c:v>113.102</c:v>
                </c:pt>
                <c:pt idx="48262" formatCode="General">
                  <c:v>112.655</c:v>
                </c:pt>
                <c:pt idx="48263" formatCode="General">
                  <c:v>112.227</c:v>
                </c:pt>
                <c:pt idx="48264" formatCode="General">
                  <c:v>111.819</c:v>
                </c:pt>
                <c:pt idx="48265" formatCode="General">
                  <c:v>111.423</c:v>
                </c:pt>
                <c:pt idx="48266" formatCode="General">
                  <c:v>110.971</c:v>
                </c:pt>
                <c:pt idx="48267" formatCode="General">
                  <c:v>110.373</c:v>
                </c:pt>
                <c:pt idx="48268" formatCode="General">
                  <c:v>109.536</c:v>
                </c:pt>
                <c:pt idx="48269" formatCode="General">
                  <c:v>108.42700000000001</c:v>
                </c:pt>
                <c:pt idx="48270" formatCode="General">
                  <c:v>107.131</c:v>
                </c:pt>
                <c:pt idx="48271" formatCode="General">
                  <c:v>105.70399999999999</c:v>
                </c:pt>
                <c:pt idx="48272" formatCode="General">
                  <c:v>104.14700000000001</c:v>
                </c:pt>
                <c:pt idx="48273" formatCode="General">
                  <c:v>102.477</c:v>
                </c:pt>
                <c:pt idx="48274" formatCode="General">
                  <c:v>100.71299999999999</c:v>
                </c:pt>
                <c:pt idx="48275" formatCode="General">
                  <c:v>98.870699999999999</c:v>
                </c:pt>
                <c:pt idx="48276" formatCode="General">
                  <c:v>96.955699999999993</c:v>
                </c:pt>
                <c:pt idx="48277" formatCode="General">
                  <c:v>94.965299999999999</c:v>
                </c:pt>
                <c:pt idx="48278" formatCode="General">
                  <c:v>92.889300000000006</c:v>
                </c:pt>
                <c:pt idx="48279" formatCode="General">
                  <c:v>90.718699999999998</c:v>
                </c:pt>
                <c:pt idx="48280" formatCode="General">
                  <c:v>88.482200000000006</c:v>
                </c:pt>
                <c:pt idx="48281" formatCode="General">
                  <c:v>86.2179</c:v>
                </c:pt>
                <c:pt idx="48282" formatCode="General">
                  <c:v>83.948300000000003</c:v>
                </c:pt>
                <c:pt idx="48283" formatCode="General">
                  <c:v>81.706199999999995</c:v>
                </c:pt>
                <c:pt idx="48284" formatCode="General">
                  <c:v>79.532399999999996</c:v>
                </c:pt>
                <c:pt idx="48285" formatCode="General">
                  <c:v>77.439499999999995</c:v>
                </c:pt>
                <c:pt idx="48286" formatCode="General">
                  <c:v>75.412700000000001</c:v>
                </c:pt>
                <c:pt idx="48287" formatCode="General">
                  <c:v>73.440600000000003</c:v>
                </c:pt>
                <c:pt idx="48288" formatCode="General">
                  <c:v>71.519099999999995</c:v>
                </c:pt>
                <c:pt idx="48289" formatCode="General">
                  <c:v>69.655000000000001</c:v>
                </c:pt>
                <c:pt idx="48290" formatCode="General">
                  <c:v>67.846999999999994</c:v>
                </c:pt>
                <c:pt idx="48291" formatCode="General">
                  <c:v>66.083799999999997</c:v>
                </c:pt>
                <c:pt idx="48292" formatCode="General">
                  <c:v>64.351299999999995</c:v>
                </c:pt>
                <c:pt idx="48293" formatCode="General">
                  <c:v>62.636200000000002</c:v>
                </c:pt>
                <c:pt idx="48294" formatCode="General">
                  <c:v>60.930799999999998</c:v>
                </c:pt>
                <c:pt idx="48295" formatCode="General">
                  <c:v>59.231400000000001</c:v>
                </c:pt>
                <c:pt idx="48296" formatCode="General">
                  <c:v>57.543700000000001</c:v>
                </c:pt>
                <c:pt idx="48297" formatCode="General">
                  <c:v>55.879199999999997</c:v>
                </c:pt>
                <c:pt idx="48298" formatCode="General">
                  <c:v>54.246499999999997</c:v>
                </c:pt>
                <c:pt idx="48299" formatCode="General">
                  <c:v>52.639299999999999</c:v>
                </c:pt>
                <c:pt idx="48300" formatCode="General">
                  <c:v>51.042700000000004</c:v>
                </c:pt>
                <c:pt idx="48301" formatCode="General">
                  <c:v>49.4268</c:v>
                </c:pt>
                <c:pt idx="48302" formatCode="General">
                  <c:v>47.766399999999997</c:v>
                </c:pt>
                <c:pt idx="48303" formatCode="General">
                  <c:v>46.0623</c:v>
                </c:pt>
                <c:pt idx="48304" formatCode="General">
                  <c:v>44.319299999999998</c:v>
                </c:pt>
                <c:pt idx="48305" formatCode="General">
                  <c:v>42.542999999999999</c:v>
                </c:pt>
                <c:pt idx="48306" formatCode="General">
                  <c:v>40.729199999999999</c:v>
                </c:pt>
                <c:pt idx="48307" formatCode="General">
                  <c:v>38.869799999999998</c:v>
                </c:pt>
                <c:pt idx="48308" formatCode="General">
                  <c:v>36.963500000000003</c:v>
                </c:pt>
                <c:pt idx="48309" formatCode="General">
                  <c:v>35.018000000000001</c:v>
                </c:pt>
                <c:pt idx="48310" formatCode="General">
                  <c:v>33.050199999999997</c:v>
                </c:pt>
                <c:pt idx="48311" formatCode="General">
                  <c:v>31.051400000000001</c:v>
                </c:pt>
                <c:pt idx="48312" formatCode="General">
                  <c:v>28.9941</c:v>
                </c:pt>
                <c:pt idx="48313" formatCode="General">
                  <c:v>26.871099999999998</c:v>
                </c:pt>
                <c:pt idx="48314" formatCode="General">
                  <c:v>24.6891</c:v>
                </c:pt>
                <c:pt idx="48315" formatCode="General">
                  <c:v>22.477399999999999</c:v>
                </c:pt>
                <c:pt idx="48316" formatCode="General">
                  <c:v>20.227499999999999</c:v>
                </c:pt>
                <c:pt idx="48317" formatCode="General">
                  <c:v>17.845700000000001</c:v>
                </c:pt>
                <c:pt idx="48318" formatCode="General">
                  <c:v>15.3132</c:v>
                </c:pt>
                <c:pt idx="48319" formatCode="General">
                  <c:v>12.704599999999999</c:v>
                </c:pt>
                <c:pt idx="48320" formatCode="General">
                  <c:v>10.064299999999999</c:v>
                </c:pt>
                <c:pt idx="48321" formatCode="General">
                  <c:v>7.4102499999999996</c:v>
                </c:pt>
                <c:pt idx="48322" formatCode="General">
                  <c:v>4.7538299999999998</c:v>
                </c:pt>
                <c:pt idx="48323" formatCode="General">
                  <c:v>2.1144599999999998</c:v>
                </c:pt>
                <c:pt idx="48324" formatCode="General">
                  <c:v>-0.478964</c:v>
                </c:pt>
                <c:pt idx="48325" formatCode="General">
                  <c:v>-3.0131000000000001</c:v>
                </c:pt>
                <c:pt idx="48326" formatCode="General">
                  <c:v>-5.48909</c:v>
                </c:pt>
                <c:pt idx="48327" formatCode="General">
                  <c:v>-7.9310400000000003</c:v>
                </c:pt>
                <c:pt idx="48328" formatCode="General">
                  <c:v>-10.363200000000001</c:v>
                </c:pt>
                <c:pt idx="48329" formatCode="General">
                  <c:v>-12.772399999999999</c:v>
                </c:pt>
                <c:pt idx="48330" formatCode="General">
                  <c:v>-15.151400000000001</c:v>
                </c:pt>
                <c:pt idx="48331" formatCode="General">
                  <c:v>-17.5151</c:v>
                </c:pt>
                <c:pt idx="48332" formatCode="General">
                  <c:v>-19.777999999999999</c:v>
                </c:pt>
                <c:pt idx="48333" formatCode="General">
                  <c:v>-21.822700000000001</c:v>
                </c:pt>
                <c:pt idx="48334" formatCode="General">
                  <c:v>-23.778400000000001</c:v>
                </c:pt>
                <c:pt idx="48335" formatCode="General">
                  <c:v>-25.796700000000001</c:v>
                </c:pt>
                <c:pt idx="48336" formatCode="General">
                  <c:v>-27.858000000000001</c:v>
                </c:pt>
                <c:pt idx="48337" formatCode="General">
                  <c:v>-29.9285</c:v>
                </c:pt>
                <c:pt idx="48338" formatCode="General">
                  <c:v>-31.977599999999999</c:v>
                </c:pt>
                <c:pt idx="48339" formatCode="General">
                  <c:v>-34.002499999999998</c:v>
                </c:pt>
                <c:pt idx="48340" formatCode="General">
                  <c:v>-36.023400000000002</c:v>
                </c:pt>
                <c:pt idx="48341" formatCode="General">
                  <c:v>-38.0428</c:v>
                </c:pt>
                <c:pt idx="48342" formatCode="General">
                  <c:v>-40.056699999999999</c:v>
                </c:pt>
                <c:pt idx="48343" formatCode="General">
                  <c:v>-42.0657</c:v>
                </c:pt>
                <c:pt idx="48344" formatCode="General">
                  <c:v>-44.061700000000002</c:v>
                </c:pt>
                <c:pt idx="48345" formatCode="General">
                  <c:v>-46.030900000000003</c:v>
                </c:pt>
                <c:pt idx="48346" formatCode="General">
                  <c:v>-47.987699999999997</c:v>
                </c:pt>
                <c:pt idx="48347" formatCode="General">
                  <c:v>-49.957700000000003</c:v>
                </c:pt>
                <c:pt idx="48348" formatCode="General">
                  <c:v>-51.950800000000001</c:v>
                </c:pt>
                <c:pt idx="48349" formatCode="General">
                  <c:v>-53.965400000000002</c:v>
                </c:pt>
                <c:pt idx="48350" formatCode="General">
                  <c:v>-55.979900000000001</c:v>
                </c:pt>
                <c:pt idx="48351" formatCode="General">
                  <c:v>-57.975299999999997</c:v>
                </c:pt>
                <c:pt idx="48352" formatCode="General">
                  <c:v>-59.945099999999996</c:v>
                </c:pt>
                <c:pt idx="48353" formatCode="General">
                  <c:v>-61.903599999999997</c:v>
                </c:pt>
                <c:pt idx="48354" formatCode="General">
                  <c:v>-63.870100000000001</c:v>
                </c:pt>
                <c:pt idx="48355" formatCode="General">
                  <c:v>-65.849000000000004</c:v>
                </c:pt>
                <c:pt idx="48356" formatCode="General">
                  <c:v>-67.838099999999997</c:v>
                </c:pt>
                <c:pt idx="48357" formatCode="General">
                  <c:v>-69.825000000000003</c:v>
                </c:pt>
                <c:pt idx="48358" formatCode="General">
                  <c:v>-71.839399999999998</c:v>
                </c:pt>
                <c:pt idx="48359" formatCode="General">
                  <c:v>-73.943299999999994</c:v>
                </c:pt>
                <c:pt idx="48360" formatCode="General">
                  <c:v>-76.137299999999996</c:v>
                </c:pt>
                <c:pt idx="48361" formatCode="General">
                  <c:v>-78.387799999999999</c:v>
                </c:pt>
                <c:pt idx="48362" formatCode="General">
                  <c:v>-80.639600000000002</c:v>
                </c:pt>
                <c:pt idx="48363" formatCode="General">
                  <c:v>-82.8446</c:v>
                </c:pt>
                <c:pt idx="48364" formatCode="General">
                  <c:v>-85.000799999999998</c:v>
                </c:pt>
                <c:pt idx="48365" formatCode="General">
                  <c:v>-87.102999999999994</c:v>
                </c:pt>
                <c:pt idx="48366" formatCode="General">
                  <c:v>-89.140699999999995</c:v>
                </c:pt>
                <c:pt idx="48367" formatCode="General">
                  <c:v>-91.125299999999996</c:v>
                </c:pt>
                <c:pt idx="48368" formatCode="General">
                  <c:v>-93.072299999999998</c:v>
                </c:pt>
                <c:pt idx="48369" formatCode="General">
                  <c:v>-94.979200000000006</c:v>
                </c:pt>
                <c:pt idx="48370" formatCode="General">
                  <c:v>-96.839699999999993</c:v>
                </c:pt>
                <c:pt idx="48371" formatCode="General">
                  <c:v>-98.6447</c:v>
                </c:pt>
                <c:pt idx="48372" formatCode="General">
                  <c:v>-100.384</c:v>
                </c:pt>
                <c:pt idx="48373" formatCode="General">
                  <c:v>-102.04900000000001</c:v>
                </c:pt>
                <c:pt idx="48374" formatCode="General">
                  <c:v>-103.629</c:v>
                </c:pt>
                <c:pt idx="48375" formatCode="General">
                  <c:v>-105.117</c:v>
                </c:pt>
                <c:pt idx="48376" formatCode="General">
                  <c:v>-106.532</c:v>
                </c:pt>
                <c:pt idx="48377" formatCode="General">
                  <c:v>-107.9</c:v>
                </c:pt>
                <c:pt idx="48378" formatCode="General">
                  <c:v>-109.241</c:v>
                </c:pt>
                <c:pt idx="48379" formatCode="General">
                  <c:v>-110.566</c:v>
                </c:pt>
                <c:pt idx="48380" formatCode="General">
                  <c:v>-111.878</c:v>
                </c:pt>
                <c:pt idx="48381" formatCode="General">
                  <c:v>-113.164</c:v>
                </c:pt>
                <c:pt idx="48382" formatCode="General">
                  <c:v>-114.404</c:v>
                </c:pt>
                <c:pt idx="48383" formatCode="General">
                  <c:v>-115.592</c:v>
                </c:pt>
                <c:pt idx="48384" formatCode="General">
                  <c:v>-116.721</c:v>
                </c:pt>
                <c:pt idx="48385" formatCode="General">
                  <c:v>-117.795</c:v>
                </c:pt>
                <c:pt idx="48386" formatCode="General">
                  <c:v>-118.82599999999999</c:v>
                </c:pt>
                <c:pt idx="48387" formatCode="General">
                  <c:v>-119.828</c:v>
                </c:pt>
                <c:pt idx="48388" formatCode="General">
                  <c:v>-120.797</c:v>
                </c:pt>
                <c:pt idx="48389" formatCode="General">
                  <c:v>-121.754</c:v>
                </c:pt>
                <c:pt idx="48390" formatCode="General">
                  <c:v>-122.77200000000001</c:v>
                </c:pt>
                <c:pt idx="48391" formatCode="General">
                  <c:v>-123.92400000000001</c:v>
                </c:pt>
                <c:pt idx="48392" formatCode="General">
                  <c:v>-125.258</c:v>
                </c:pt>
                <c:pt idx="48393" formatCode="General">
                  <c:v>-126.742</c:v>
                </c:pt>
                <c:pt idx="48394" formatCode="General">
                  <c:v>-128.31</c:v>
                </c:pt>
                <c:pt idx="48395" formatCode="General">
                  <c:v>-129.953</c:v>
                </c:pt>
                <c:pt idx="48396" formatCode="General">
                  <c:v>-131.666</c:v>
                </c:pt>
                <c:pt idx="48397" formatCode="General">
                  <c:v>-133.38900000000001</c:v>
                </c:pt>
                <c:pt idx="48398" formatCode="General">
                  <c:v>-135.06899999999999</c:v>
                </c:pt>
                <c:pt idx="48399" formatCode="General">
                  <c:v>-136.68100000000001</c:v>
                </c:pt>
                <c:pt idx="48400" formatCode="General">
                  <c:v>-138.226</c:v>
                </c:pt>
                <c:pt idx="48401" formatCode="General">
                  <c:v>-139.71600000000001</c:v>
                </c:pt>
                <c:pt idx="48402" formatCode="General">
                  <c:v>-141.11699999999999</c:v>
                </c:pt>
                <c:pt idx="48403" formatCode="General">
                  <c:v>-142.4</c:v>
                </c:pt>
                <c:pt idx="48404" formatCode="General">
                  <c:v>-143.55600000000001</c:v>
                </c:pt>
                <c:pt idx="48405" formatCode="General">
                  <c:v>-144.59200000000001</c:v>
                </c:pt>
                <c:pt idx="48406" formatCode="General">
                  <c:v>-145.52699999999999</c:v>
                </c:pt>
                <c:pt idx="48407" formatCode="General">
                  <c:v>-146.369</c:v>
                </c:pt>
                <c:pt idx="48408" formatCode="General">
                  <c:v>-147.119</c:v>
                </c:pt>
                <c:pt idx="48409" formatCode="General">
                  <c:v>-147.79400000000001</c:v>
                </c:pt>
                <c:pt idx="48410" formatCode="General">
                  <c:v>-148.41200000000001</c:v>
                </c:pt>
                <c:pt idx="48411" formatCode="General">
                  <c:v>-148.99199999999999</c:v>
                </c:pt>
                <c:pt idx="48412" formatCode="General">
                  <c:v>-149.56899999999999</c:v>
                </c:pt>
                <c:pt idx="48413" formatCode="General">
                  <c:v>-150.18100000000001</c:v>
                </c:pt>
                <c:pt idx="48414" formatCode="General">
                  <c:v>-150.85300000000001</c:v>
                </c:pt>
                <c:pt idx="48415" formatCode="General">
                  <c:v>-151.59299999999999</c:v>
                </c:pt>
                <c:pt idx="48416" formatCode="General">
                  <c:v>-152.352</c:v>
                </c:pt>
                <c:pt idx="48417" formatCode="General">
                  <c:v>-153.078</c:v>
                </c:pt>
                <c:pt idx="48418" formatCode="General">
                  <c:v>-153.75800000000001</c:v>
                </c:pt>
                <c:pt idx="48419" formatCode="General">
                  <c:v>-154.40600000000001</c:v>
                </c:pt>
                <c:pt idx="48420" formatCode="General">
                  <c:v>-155.048</c:v>
                </c:pt>
                <c:pt idx="48421" formatCode="General">
                  <c:v>-155.71</c:v>
                </c:pt>
                <c:pt idx="48422" formatCode="General">
                  <c:v>-156.422</c:v>
                </c:pt>
                <c:pt idx="48423" formatCode="General">
                  <c:v>-157.22200000000001</c:v>
                </c:pt>
                <c:pt idx="48424" formatCode="General">
                  <c:v>-158.1</c:v>
                </c:pt>
                <c:pt idx="48425" formatCode="General">
                  <c:v>-158.971</c:v>
                </c:pt>
                <c:pt idx="48426" formatCode="General">
                  <c:v>-159.79900000000001</c:v>
                </c:pt>
                <c:pt idx="48427" formatCode="General">
                  <c:v>-160.601</c:v>
                </c:pt>
                <c:pt idx="48428" formatCode="General">
                  <c:v>-161.35</c:v>
                </c:pt>
                <c:pt idx="48429" formatCode="General">
                  <c:v>-162.012</c:v>
                </c:pt>
                <c:pt idx="48430" formatCode="General">
                  <c:v>-162.61099999999999</c:v>
                </c:pt>
                <c:pt idx="48431" formatCode="General">
                  <c:v>-163.15799999999999</c:v>
                </c:pt>
                <c:pt idx="48432" formatCode="General">
                  <c:v>-163.624</c:v>
                </c:pt>
                <c:pt idx="48433" formatCode="General">
                  <c:v>-163.982</c:v>
                </c:pt>
                <c:pt idx="48434" formatCode="General">
                  <c:v>-164.21600000000001</c:v>
                </c:pt>
                <c:pt idx="48435" formatCode="General">
                  <c:v>-164.35400000000001</c:v>
                </c:pt>
                <c:pt idx="48436" formatCode="General">
                  <c:v>-164.42500000000001</c:v>
                </c:pt>
                <c:pt idx="48437" formatCode="General">
                  <c:v>-164.41900000000001</c:v>
                </c:pt>
                <c:pt idx="48438" formatCode="General">
                  <c:v>-164.31399999999999</c:v>
                </c:pt>
                <c:pt idx="48439" formatCode="General">
                  <c:v>-164.07900000000001</c:v>
                </c:pt>
                <c:pt idx="48440" formatCode="General">
                  <c:v>-163.697</c:v>
                </c:pt>
                <c:pt idx="48441" formatCode="General">
                  <c:v>-163.166</c:v>
                </c:pt>
                <c:pt idx="48442" formatCode="General">
                  <c:v>-162.51499999999999</c:v>
                </c:pt>
                <c:pt idx="48443" formatCode="General">
                  <c:v>-161.76599999999999</c:v>
                </c:pt>
                <c:pt idx="48444" formatCode="General">
                  <c:v>-160.916</c:v>
                </c:pt>
                <c:pt idx="48445" formatCode="General">
                  <c:v>-159.96700000000001</c:v>
                </c:pt>
                <c:pt idx="48446" formatCode="General">
                  <c:v>-158.93199999999999</c:v>
                </c:pt>
                <c:pt idx="48447" formatCode="General">
                  <c:v>-157.839</c:v>
                </c:pt>
                <c:pt idx="48448" formatCode="General">
                  <c:v>-156.71899999999999</c:v>
                </c:pt>
                <c:pt idx="48449" formatCode="General">
                  <c:v>-155.57</c:v>
                </c:pt>
                <c:pt idx="48450" formatCode="General">
                  <c:v>-154.38200000000001</c:v>
                </c:pt>
                <c:pt idx="48451" formatCode="General">
                  <c:v>-153.15700000000001</c:v>
                </c:pt>
                <c:pt idx="48452" formatCode="General">
                  <c:v>-151.90299999999999</c:v>
                </c:pt>
                <c:pt idx="48453" formatCode="General">
                  <c:v>-150.63200000000001</c:v>
                </c:pt>
                <c:pt idx="48454" formatCode="General">
                  <c:v>-149.37799999999999</c:v>
                </c:pt>
                <c:pt idx="48455" formatCode="General">
                  <c:v>-148.17500000000001</c:v>
                </c:pt>
                <c:pt idx="48456" formatCode="General">
                  <c:v>-147.065</c:v>
                </c:pt>
                <c:pt idx="48457" formatCode="General">
                  <c:v>-146.05699999999999</c:v>
                </c:pt>
                <c:pt idx="48458" formatCode="General">
                  <c:v>-145.09299999999999</c:v>
                </c:pt>
                <c:pt idx="48459" formatCode="General">
                  <c:v>-144.14500000000001</c:v>
                </c:pt>
                <c:pt idx="48460" formatCode="General">
                  <c:v>-143.22499999999999</c:v>
                </c:pt>
                <c:pt idx="48461" formatCode="General">
                  <c:v>-142.322</c:v>
                </c:pt>
                <c:pt idx="48462" formatCode="General">
                  <c:v>-141.41499999999999</c:v>
                </c:pt>
                <c:pt idx="48463" formatCode="General">
                  <c:v>-140.5</c:v>
                </c:pt>
                <c:pt idx="48464" formatCode="General">
                  <c:v>-139.58000000000001</c:v>
                </c:pt>
                <c:pt idx="48465" formatCode="General">
                  <c:v>-138.654</c:v>
                </c:pt>
                <c:pt idx="48466" formatCode="General">
                  <c:v>-137.732</c:v>
                </c:pt>
                <c:pt idx="48467" formatCode="General">
                  <c:v>-136.82300000000001</c:v>
                </c:pt>
                <c:pt idx="48468" formatCode="General">
                  <c:v>-135.91999999999999</c:v>
                </c:pt>
                <c:pt idx="48469" formatCode="General">
                  <c:v>-135.00800000000001</c:v>
                </c:pt>
                <c:pt idx="48470" formatCode="General">
                  <c:v>-134.06399999999999</c:v>
                </c:pt>
                <c:pt idx="48471" formatCode="General">
                  <c:v>-133.06800000000001</c:v>
                </c:pt>
                <c:pt idx="48472" formatCode="General">
                  <c:v>-132.023</c:v>
                </c:pt>
                <c:pt idx="48473" formatCode="General">
                  <c:v>-130.93799999999999</c:v>
                </c:pt>
                <c:pt idx="48474" formatCode="General">
                  <c:v>-129.82</c:v>
                </c:pt>
                <c:pt idx="48475" formatCode="General">
                  <c:v>-128.67400000000001</c:v>
                </c:pt>
                <c:pt idx="48476" formatCode="General">
                  <c:v>-127.501</c:v>
                </c:pt>
                <c:pt idx="48477" formatCode="General">
                  <c:v>-126.30800000000001</c:v>
                </c:pt>
                <c:pt idx="48478" formatCode="General">
                  <c:v>-125.10299999999999</c:v>
                </c:pt>
                <c:pt idx="48479" formatCode="General">
                  <c:v>-123.895</c:v>
                </c:pt>
                <c:pt idx="48480" formatCode="General">
                  <c:v>-122.68600000000001</c:v>
                </c:pt>
                <c:pt idx="48481" formatCode="General">
                  <c:v>-121.47799999999999</c:v>
                </c:pt>
                <c:pt idx="48482" formatCode="General">
                  <c:v>-120.23699999999999</c:v>
                </c:pt>
                <c:pt idx="48483" formatCode="General">
                  <c:v>-118.925</c:v>
                </c:pt>
                <c:pt idx="48484" formatCode="General">
                  <c:v>-117.51900000000001</c:v>
                </c:pt>
                <c:pt idx="48485" formatCode="General">
                  <c:v>-116.05500000000001</c:v>
                </c:pt>
                <c:pt idx="48486" formatCode="General">
                  <c:v>-114.62</c:v>
                </c:pt>
                <c:pt idx="48487" formatCode="General">
                  <c:v>-113.288</c:v>
                </c:pt>
                <c:pt idx="48488" formatCode="General">
                  <c:v>-112.096</c:v>
                </c:pt>
                <c:pt idx="48489" formatCode="General">
                  <c:v>-110.97499999999999</c:v>
                </c:pt>
                <c:pt idx="48490" formatCode="General">
                  <c:v>-109.85299999999999</c:v>
                </c:pt>
                <c:pt idx="48491" formatCode="General">
                  <c:v>-108.738</c:v>
                </c:pt>
                <c:pt idx="48492" formatCode="General">
                  <c:v>-107.621</c:v>
                </c:pt>
                <c:pt idx="48493" formatCode="General">
                  <c:v>-106.465</c:v>
                </c:pt>
                <c:pt idx="48494" formatCode="General">
                  <c:v>-105.261</c:v>
                </c:pt>
                <c:pt idx="48495" formatCode="General">
                  <c:v>-104.02</c:v>
                </c:pt>
                <c:pt idx="48496" formatCode="General">
                  <c:v>-102.791</c:v>
                </c:pt>
                <c:pt idx="48497" formatCode="General">
                  <c:v>-101.605</c:v>
                </c:pt>
                <c:pt idx="48498" formatCode="General">
                  <c:v>-100.41800000000001</c:v>
                </c:pt>
                <c:pt idx="48499" formatCode="General">
                  <c:v>-99.173500000000004</c:v>
                </c:pt>
                <c:pt idx="48500" formatCode="General">
                  <c:v>-97.819900000000004</c:v>
                </c:pt>
                <c:pt idx="48501" formatCode="General">
                  <c:v>-96.313699999999997</c:v>
                </c:pt>
                <c:pt idx="48502" formatCode="General">
                  <c:v>-94.623099999999994</c:v>
                </c:pt>
                <c:pt idx="48503" formatCode="General">
                  <c:v>-92.726799999999997</c:v>
                </c:pt>
                <c:pt idx="48504" formatCode="General">
                  <c:v>-90.612399999999994</c:v>
                </c:pt>
                <c:pt idx="48505" formatCode="General">
                  <c:v>-88.2864</c:v>
                </c:pt>
                <c:pt idx="48506" formatCode="General">
                  <c:v>-85.764499999999998</c:v>
                </c:pt>
                <c:pt idx="48507" formatCode="General">
                  <c:v>-83.069100000000006</c:v>
                </c:pt>
                <c:pt idx="48508" formatCode="General">
                  <c:v>-80.217299999999994</c:v>
                </c:pt>
                <c:pt idx="48509" formatCode="General">
                  <c:v>-77.226100000000002</c:v>
                </c:pt>
                <c:pt idx="48510" formatCode="General">
                  <c:v>-74.126999999999995</c:v>
                </c:pt>
                <c:pt idx="48511" formatCode="General">
                  <c:v>-70.955200000000005</c:v>
                </c:pt>
                <c:pt idx="48512" formatCode="General">
                  <c:v>-67.742099999999994</c:v>
                </c:pt>
                <c:pt idx="48513" formatCode="General">
                  <c:v>-64.536100000000005</c:v>
                </c:pt>
                <c:pt idx="48514" formatCode="General">
                  <c:v>-61.390599999999999</c:v>
                </c:pt>
                <c:pt idx="48515" formatCode="General">
                  <c:v>-58.293599999999998</c:v>
                </c:pt>
                <c:pt idx="48516" formatCode="General">
                  <c:v>-55.224899999999998</c:v>
                </c:pt>
                <c:pt idx="48517" formatCode="General">
                  <c:v>-52.285499999999999</c:v>
                </c:pt>
                <c:pt idx="48518" formatCode="General">
                  <c:v>-49.564599999999999</c:v>
                </c:pt>
                <c:pt idx="48519" formatCode="General">
                  <c:v>-47.061999999999998</c:v>
                </c:pt>
                <c:pt idx="48520" formatCode="General">
                  <c:v>-44.7254</c:v>
                </c:pt>
                <c:pt idx="48521" formatCode="General">
                  <c:v>-42.484299999999998</c:v>
                </c:pt>
                <c:pt idx="48522" formatCode="General">
                  <c:v>-40.331899999999997</c:v>
                </c:pt>
                <c:pt idx="48523" formatCode="General">
                  <c:v>-38.279699999999998</c:v>
                </c:pt>
                <c:pt idx="48524" formatCode="General">
                  <c:v>-36.334000000000003</c:v>
                </c:pt>
                <c:pt idx="48525" formatCode="General">
                  <c:v>-34.487499999999997</c:v>
                </c:pt>
                <c:pt idx="48526" formatCode="General">
                  <c:v>-32.707999999999998</c:v>
                </c:pt>
                <c:pt idx="48527" formatCode="General">
                  <c:v>-30.968299999999999</c:v>
                </c:pt>
                <c:pt idx="48528" formatCode="General">
                  <c:v>-29.2502</c:v>
                </c:pt>
                <c:pt idx="48529" formatCode="General">
                  <c:v>-27.555399999999999</c:v>
                </c:pt>
                <c:pt idx="48530" formatCode="General">
                  <c:v>-25.8858</c:v>
                </c:pt>
                <c:pt idx="48531" formatCode="General">
                  <c:v>-24.218399999999999</c:v>
                </c:pt>
                <c:pt idx="48532" formatCode="General">
                  <c:v>-22.559000000000001</c:v>
                </c:pt>
                <c:pt idx="48533" formatCode="General">
                  <c:v>-20.9437</c:v>
                </c:pt>
                <c:pt idx="48534" formatCode="General">
                  <c:v>-19.395800000000001</c:v>
                </c:pt>
                <c:pt idx="48535" formatCode="General">
                  <c:v>-17.921399999999998</c:v>
                </c:pt>
                <c:pt idx="48536" formatCode="General">
                  <c:v>-16.472799999999999</c:v>
                </c:pt>
                <c:pt idx="48537" formatCode="General">
                  <c:v>-14.9956</c:v>
                </c:pt>
                <c:pt idx="48538" formatCode="General">
                  <c:v>-13.4709</c:v>
                </c:pt>
                <c:pt idx="48539" formatCode="General">
                  <c:v>-11.875400000000001</c:v>
                </c:pt>
                <c:pt idx="48540" formatCode="General">
                  <c:v>-10.1846</c:v>
                </c:pt>
                <c:pt idx="48541" formatCode="General">
                  <c:v>-8.3867799999999999</c:v>
                </c:pt>
                <c:pt idx="48542" formatCode="General">
                  <c:v>-6.4820900000000004</c:v>
                </c:pt>
                <c:pt idx="48543" formatCode="General">
                  <c:v>-4.4770799999999999</c:v>
                </c:pt>
                <c:pt idx="48544" formatCode="General">
                  <c:v>-2.3724099999999999</c:v>
                </c:pt>
                <c:pt idx="48545" formatCode="General">
                  <c:v>-0.150752</c:v>
                </c:pt>
                <c:pt idx="48546" formatCode="General">
                  <c:v>2.1457600000000001</c:v>
                </c:pt>
                <c:pt idx="48547" formatCode="General">
                  <c:v>4.4214799999999999</c:v>
                </c:pt>
                <c:pt idx="48548" formatCode="General">
                  <c:v>6.6585099999999997</c:v>
                </c:pt>
                <c:pt idx="48549" formatCode="General">
                  <c:v>8.8841999999999999</c:v>
                </c:pt>
                <c:pt idx="48550" formatCode="General">
                  <c:v>11.1143</c:v>
                </c:pt>
                <c:pt idx="48551" formatCode="General">
                  <c:v>13.3629</c:v>
                </c:pt>
                <c:pt idx="48552" formatCode="General">
                  <c:v>15.639200000000001</c:v>
                </c:pt>
                <c:pt idx="48553" formatCode="General">
                  <c:v>17.9495</c:v>
                </c:pt>
                <c:pt idx="48554" formatCode="General">
                  <c:v>20.290900000000001</c:v>
                </c:pt>
                <c:pt idx="48555" formatCode="General">
                  <c:v>22.673400000000001</c:v>
                </c:pt>
                <c:pt idx="48556" formatCode="General">
                  <c:v>25.108000000000001</c:v>
                </c:pt>
                <c:pt idx="48557" formatCode="General">
                  <c:v>27.589500000000001</c:v>
                </c:pt>
                <c:pt idx="48558" formatCode="General">
                  <c:v>30.102399999999999</c:v>
                </c:pt>
                <c:pt idx="48559" formatCode="General">
                  <c:v>32.618299999999998</c:v>
                </c:pt>
                <c:pt idx="48560" formatCode="General">
                  <c:v>35.095399999999998</c:v>
                </c:pt>
                <c:pt idx="48561" formatCode="General">
                  <c:v>37.490900000000003</c:v>
                </c:pt>
                <c:pt idx="48562" formatCode="General">
                  <c:v>39.774500000000003</c:v>
                </c:pt>
                <c:pt idx="48563" formatCode="General">
                  <c:v>41.939</c:v>
                </c:pt>
                <c:pt idx="48564" formatCode="General">
                  <c:v>44.019199999999998</c:v>
                </c:pt>
                <c:pt idx="48565" formatCode="General">
                  <c:v>46.057299999999998</c:v>
                </c:pt>
                <c:pt idx="48566" formatCode="General">
                  <c:v>48.081000000000003</c:v>
                </c:pt>
                <c:pt idx="48567" formatCode="General">
                  <c:v>50.08</c:v>
                </c:pt>
                <c:pt idx="48568" formatCode="General">
                  <c:v>52.019399999999997</c:v>
                </c:pt>
                <c:pt idx="48569" formatCode="General">
                  <c:v>53.892099999999999</c:v>
                </c:pt>
                <c:pt idx="48570" formatCode="General">
                  <c:v>55.706099999999999</c:v>
                </c:pt>
                <c:pt idx="48571" formatCode="General">
                  <c:v>57.485399999999998</c:v>
                </c:pt>
                <c:pt idx="48572" formatCode="General">
                  <c:v>59.234000000000002</c:v>
                </c:pt>
                <c:pt idx="48573" formatCode="General">
                  <c:v>60.914299999999997</c:v>
                </c:pt>
                <c:pt idx="48574" formatCode="General">
                  <c:v>62.494700000000002</c:v>
                </c:pt>
                <c:pt idx="48575" formatCode="General">
                  <c:v>63.960900000000002</c:v>
                </c:pt>
                <c:pt idx="48576" formatCode="General">
                  <c:v>65.209900000000005</c:v>
                </c:pt>
                <c:pt idx="48577" formatCode="General">
                  <c:v>66.178799999999995</c:v>
                </c:pt>
                <c:pt idx="48578" formatCode="General">
                  <c:v>66.996899999999997</c:v>
                </c:pt>
                <c:pt idx="48579" formatCode="General">
                  <c:v>67.791399999999996</c:v>
                </c:pt>
                <c:pt idx="48580" formatCode="General">
                  <c:v>68.623900000000006</c:v>
                </c:pt>
                <c:pt idx="48581" formatCode="General">
                  <c:v>69.517600000000002</c:v>
                </c:pt>
                <c:pt idx="48582" formatCode="General">
                  <c:v>70.465999999999994</c:v>
                </c:pt>
                <c:pt idx="48583" formatCode="General">
                  <c:v>71.475700000000003</c:v>
                </c:pt>
                <c:pt idx="48584" formatCode="General">
                  <c:v>72.556200000000004</c:v>
                </c:pt>
                <c:pt idx="48585" formatCode="General">
                  <c:v>73.716099999999997</c:v>
                </c:pt>
                <c:pt idx="48586" formatCode="General">
                  <c:v>74.960599999999999</c:v>
                </c:pt>
                <c:pt idx="48587" formatCode="General">
                  <c:v>76.290999999999997</c:v>
                </c:pt>
                <c:pt idx="48588" formatCode="General">
                  <c:v>77.706999999999994</c:v>
                </c:pt>
                <c:pt idx="48589" formatCode="General">
                  <c:v>79.207899999999995</c:v>
                </c:pt>
                <c:pt idx="48590" formatCode="General">
                  <c:v>80.813999999999993</c:v>
                </c:pt>
                <c:pt idx="48591" formatCode="General">
                  <c:v>82.540899999999993</c:v>
                </c:pt>
                <c:pt idx="48592" formatCode="General">
                  <c:v>84.375200000000007</c:v>
                </c:pt>
                <c:pt idx="48593" formatCode="General">
                  <c:v>86.298699999999997</c:v>
                </c:pt>
                <c:pt idx="48594" formatCode="General">
                  <c:v>88.292699999999996</c:v>
                </c:pt>
                <c:pt idx="48595" formatCode="General">
                  <c:v>90.342399999999998</c:v>
                </c:pt>
                <c:pt idx="48596" formatCode="General">
                  <c:v>92.432699999999997</c:v>
                </c:pt>
                <c:pt idx="48597" formatCode="General">
                  <c:v>94.532899999999998</c:v>
                </c:pt>
                <c:pt idx="48598" formatCode="General">
                  <c:v>96.620400000000004</c:v>
                </c:pt>
                <c:pt idx="48599" formatCode="General">
                  <c:v>98.697699999999998</c:v>
                </c:pt>
                <c:pt idx="48600" formatCode="General">
                  <c:v>100.756</c:v>
                </c:pt>
                <c:pt idx="48601" formatCode="General">
                  <c:v>102.776</c:v>
                </c:pt>
                <c:pt idx="48602" formatCode="General">
                  <c:v>104.723</c:v>
                </c:pt>
                <c:pt idx="48603" formatCode="General">
                  <c:v>106.56699999999999</c:v>
                </c:pt>
                <c:pt idx="48604" formatCode="General">
                  <c:v>108.306</c:v>
                </c:pt>
                <c:pt idx="48605" formatCode="General">
                  <c:v>109.904</c:v>
                </c:pt>
                <c:pt idx="48606" formatCode="General">
                  <c:v>111.23399999999999</c:v>
                </c:pt>
                <c:pt idx="48607" formatCode="General">
                  <c:v>112.31399999999999</c:v>
                </c:pt>
                <c:pt idx="48608" formatCode="General">
                  <c:v>113.289</c:v>
                </c:pt>
                <c:pt idx="48609" formatCode="General">
                  <c:v>114.209</c:v>
                </c:pt>
                <c:pt idx="48610" formatCode="General">
                  <c:v>115.09</c:v>
                </c:pt>
                <c:pt idx="48611" formatCode="General">
                  <c:v>115.938</c:v>
                </c:pt>
                <c:pt idx="48612" formatCode="General">
                  <c:v>116.758</c:v>
                </c:pt>
                <c:pt idx="48613" formatCode="General">
                  <c:v>117.55200000000001</c:v>
                </c:pt>
                <c:pt idx="48614" formatCode="General">
                  <c:v>118.325</c:v>
                </c:pt>
                <c:pt idx="48615" formatCode="General">
                  <c:v>119.08499999999999</c:v>
                </c:pt>
                <c:pt idx="48616" formatCode="General">
                  <c:v>119.833</c:v>
                </c:pt>
                <c:pt idx="48617" formatCode="General">
                  <c:v>120.566</c:v>
                </c:pt>
                <c:pt idx="48618" formatCode="General">
                  <c:v>121.28700000000001</c:v>
                </c:pt>
                <c:pt idx="48619" formatCode="General">
                  <c:v>121.998</c:v>
                </c:pt>
                <c:pt idx="48620" formatCode="General">
                  <c:v>122.691</c:v>
                </c:pt>
                <c:pt idx="48621" formatCode="General">
                  <c:v>123.36499999999999</c:v>
                </c:pt>
                <c:pt idx="48622" formatCode="General">
                  <c:v>124.02200000000001</c:v>
                </c:pt>
                <c:pt idx="48623" formatCode="General">
                  <c:v>124.673</c:v>
                </c:pt>
                <c:pt idx="48624" formatCode="General">
                  <c:v>125.33499999999999</c:v>
                </c:pt>
                <c:pt idx="48625" formatCode="General">
                  <c:v>126.03100000000001</c:v>
                </c:pt>
                <c:pt idx="48626" formatCode="General">
                  <c:v>126.773</c:v>
                </c:pt>
                <c:pt idx="48627" formatCode="General">
                  <c:v>127.54600000000001</c:v>
                </c:pt>
                <c:pt idx="48628" formatCode="General">
                  <c:v>128.339</c:v>
                </c:pt>
                <c:pt idx="48629" formatCode="General">
                  <c:v>129.15</c:v>
                </c:pt>
                <c:pt idx="48630" formatCode="General">
                  <c:v>129.98099999999999</c:v>
                </c:pt>
                <c:pt idx="48631" formatCode="General">
                  <c:v>130.83000000000001</c:v>
                </c:pt>
                <c:pt idx="48632" formatCode="General">
                  <c:v>131.69900000000001</c:v>
                </c:pt>
                <c:pt idx="48633" formatCode="General">
                  <c:v>132.53800000000001</c:v>
                </c:pt>
                <c:pt idx="48634" formatCode="General">
                  <c:v>133.24799999999999</c:v>
                </c:pt>
                <c:pt idx="48635" formatCode="General">
                  <c:v>133.84</c:v>
                </c:pt>
                <c:pt idx="48636" formatCode="General">
                  <c:v>134.38499999999999</c:v>
                </c:pt>
                <c:pt idx="48637" formatCode="General">
                  <c:v>134.91</c:v>
                </c:pt>
                <c:pt idx="48638" formatCode="General">
                  <c:v>135.429</c:v>
                </c:pt>
                <c:pt idx="48639" formatCode="General">
                  <c:v>135.95699999999999</c:v>
                </c:pt>
                <c:pt idx="48640" formatCode="General">
                  <c:v>136.50299999999999</c:v>
                </c:pt>
                <c:pt idx="48641" formatCode="General">
                  <c:v>137.06299999999999</c:v>
                </c:pt>
                <c:pt idx="48642" formatCode="General">
                  <c:v>137.62100000000001</c:v>
                </c:pt>
                <c:pt idx="48643" formatCode="General">
                  <c:v>138.15700000000001</c:v>
                </c:pt>
                <c:pt idx="48644" formatCode="General">
                  <c:v>138.66399999999999</c:v>
                </c:pt>
                <c:pt idx="48645" formatCode="General">
                  <c:v>139.14099999999999</c:v>
                </c:pt>
                <c:pt idx="48646" formatCode="General">
                  <c:v>139.608</c:v>
                </c:pt>
                <c:pt idx="48647" formatCode="General">
                  <c:v>140.07599999999999</c:v>
                </c:pt>
                <c:pt idx="48648" formatCode="General">
                  <c:v>140.53399999999999</c:v>
                </c:pt>
                <c:pt idx="48649" formatCode="General">
                  <c:v>140.98400000000001</c:v>
                </c:pt>
                <c:pt idx="48650" formatCode="General">
                  <c:v>141.43199999999999</c:v>
                </c:pt>
                <c:pt idx="48651" formatCode="General">
                  <c:v>141.87200000000001</c:v>
                </c:pt>
                <c:pt idx="48652" formatCode="General">
                  <c:v>142.29900000000001</c:v>
                </c:pt>
                <c:pt idx="48653" formatCode="General">
                  <c:v>142.71600000000001</c:v>
                </c:pt>
                <c:pt idx="48654" formatCode="General">
                  <c:v>143.10599999999999</c:v>
                </c:pt>
                <c:pt idx="48655" formatCode="General">
                  <c:v>143.441</c:v>
                </c:pt>
                <c:pt idx="48656" formatCode="General">
                  <c:v>143.71899999999999</c:v>
                </c:pt>
                <c:pt idx="48657" formatCode="General">
                  <c:v>143.947</c:v>
                </c:pt>
                <c:pt idx="48658" formatCode="General">
                  <c:v>144.11600000000001</c:v>
                </c:pt>
                <c:pt idx="48659" formatCode="General">
                  <c:v>144.185</c:v>
                </c:pt>
                <c:pt idx="48660" formatCode="General">
                  <c:v>144.072</c:v>
                </c:pt>
                <c:pt idx="48661" formatCode="General">
                  <c:v>143.78899999999999</c:v>
                </c:pt>
                <c:pt idx="48662" formatCode="General">
                  <c:v>143.446</c:v>
                </c:pt>
                <c:pt idx="48663" formatCode="General">
                  <c:v>143.07599999999999</c:v>
                </c:pt>
                <c:pt idx="48664" formatCode="General">
                  <c:v>142.66499999999999</c:v>
                </c:pt>
                <c:pt idx="48665" formatCode="General">
                  <c:v>142.21100000000001</c:v>
                </c:pt>
                <c:pt idx="48666" formatCode="General">
                  <c:v>141.726</c:v>
                </c:pt>
                <c:pt idx="48667" formatCode="General">
                  <c:v>141.24799999999999</c:v>
                </c:pt>
                <c:pt idx="48668" formatCode="General">
                  <c:v>140.80199999999999</c:v>
                </c:pt>
                <c:pt idx="48669" formatCode="General">
                  <c:v>140.393</c:v>
                </c:pt>
                <c:pt idx="48670" formatCode="General">
                  <c:v>140.02600000000001</c:v>
                </c:pt>
                <c:pt idx="48671" formatCode="General">
                  <c:v>139.69900000000001</c:v>
                </c:pt>
                <c:pt idx="48672" formatCode="General">
                  <c:v>139.38999999999999</c:v>
                </c:pt>
                <c:pt idx="48673" formatCode="General">
                  <c:v>139.07300000000001</c:v>
                </c:pt>
                <c:pt idx="48674" formatCode="General">
                  <c:v>138.738</c:v>
                </c:pt>
                <c:pt idx="48675" formatCode="General">
                  <c:v>138.39599999999999</c:v>
                </c:pt>
                <c:pt idx="48676" formatCode="General">
                  <c:v>138.06800000000001</c:v>
                </c:pt>
                <c:pt idx="48677" formatCode="General">
                  <c:v>137.756</c:v>
                </c:pt>
                <c:pt idx="48678" formatCode="General">
                  <c:v>137.45699999999999</c:v>
                </c:pt>
                <c:pt idx="48679" formatCode="General">
                  <c:v>137.16800000000001</c:v>
                </c:pt>
                <c:pt idx="48680" formatCode="General">
                  <c:v>136.876</c:v>
                </c:pt>
                <c:pt idx="48681" formatCode="General">
                  <c:v>136.56200000000001</c:v>
                </c:pt>
                <c:pt idx="48682" formatCode="General">
                  <c:v>136.22499999999999</c:v>
                </c:pt>
                <c:pt idx="48683" formatCode="General">
                  <c:v>135.875</c:v>
                </c:pt>
                <c:pt idx="48684" formatCode="General">
                  <c:v>135.49100000000001</c:v>
                </c:pt>
                <c:pt idx="48685" formatCode="General">
                  <c:v>135.04300000000001</c:v>
                </c:pt>
                <c:pt idx="48686" formatCode="General">
                  <c:v>134.52500000000001</c:v>
                </c:pt>
                <c:pt idx="48687" formatCode="General">
                  <c:v>133.88300000000001</c:v>
                </c:pt>
                <c:pt idx="48688" formatCode="General">
                  <c:v>133.03200000000001</c:v>
                </c:pt>
                <c:pt idx="48689" formatCode="General">
                  <c:v>132.01400000000001</c:v>
                </c:pt>
                <c:pt idx="48690" formatCode="General">
                  <c:v>130.92500000000001</c:v>
                </c:pt>
                <c:pt idx="48691" formatCode="General">
                  <c:v>129.78899999999999</c:v>
                </c:pt>
                <c:pt idx="48692" formatCode="General">
                  <c:v>128.614</c:v>
                </c:pt>
                <c:pt idx="48693" formatCode="General">
                  <c:v>127.401</c:v>
                </c:pt>
                <c:pt idx="48694" formatCode="General">
                  <c:v>126.158</c:v>
                </c:pt>
                <c:pt idx="48695" formatCode="General">
                  <c:v>124.901</c:v>
                </c:pt>
                <c:pt idx="48696" formatCode="General">
                  <c:v>123.65</c:v>
                </c:pt>
                <c:pt idx="48697" formatCode="General">
                  <c:v>122.42100000000001</c:v>
                </c:pt>
                <c:pt idx="48698" formatCode="General">
                  <c:v>121.244</c:v>
                </c:pt>
                <c:pt idx="48699" formatCode="General">
                  <c:v>120.14700000000001</c:v>
                </c:pt>
                <c:pt idx="48700" formatCode="General">
                  <c:v>119.13500000000001</c:v>
                </c:pt>
                <c:pt idx="48701" formatCode="General">
                  <c:v>118.20099999999999</c:v>
                </c:pt>
                <c:pt idx="48702" formatCode="General">
                  <c:v>117.331</c:v>
                </c:pt>
                <c:pt idx="48703" formatCode="General">
                  <c:v>116.506</c:v>
                </c:pt>
                <c:pt idx="48704" formatCode="General">
                  <c:v>115.71299999999999</c:v>
                </c:pt>
                <c:pt idx="48705" formatCode="General">
                  <c:v>114.955</c:v>
                </c:pt>
                <c:pt idx="48706" formatCode="General">
                  <c:v>114.242</c:v>
                </c:pt>
                <c:pt idx="48707" formatCode="General">
                  <c:v>113.578</c:v>
                </c:pt>
                <c:pt idx="48708" formatCode="General">
                  <c:v>112.96</c:v>
                </c:pt>
                <c:pt idx="48709" formatCode="General">
                  <c:v>112.376</c:v>
                </c:pt>
                <c:pt idx="48710" formatCode="General">
                  <c:v>111.78400000000001</c:v>
                </c:pt>
                <c:pt idx="48711" formatCode="General">
                  <c:v>111.142</c:v>
                </c:pt>
                <c:pt idx="48712" formatCode="General">
                  <c:v>110.453</c:v>
                </c:pt>
                <c:pt idx="48713" formatCode="General">
                  <c:v>109.714</c:v>
                </c:pt>
                <c:pt idx="48714" formatCode="General">
                  <c:v>108.91200000000001</c:v>
                </c:pt>
                <c:pt idx="48715" formatCode="General">
                  <c:v>108.047</c:v>
                </c:pt>
                <c:pt idx="48716" formatCode="General">
                  <c:v>107.129</c:v>
                </c:pt>
                <c:pt idx="48717" formatCode="General">
                  <c:v>106.16500000000001</c:v>
                </c:pt>
                <c:pt idx="48718" formatCode="General">
                  <c:v>105.15900000000001</c:v>
                </c:pt>
                <c:pt idx="48719" formatCode="General">
                  <c:v>104.1</c:v>
                </c:pt>
                <c:pt idx="48720" formatCode="General">
                  <c:v>102.97799999999999</c:v>
                </c:pt>
                <c:pt idx="48721" formatCode="General">
                  <c:v>101.791</c:v>
                </c:pt>
                <c:pt idx="48722" formatCode="General">
                  <c:v>100.55500000000001</c:v>
                </c:pt>
                <c:pt idx="48723" formatCode="General">
                  <c:v>99.297899999999998</c:v>
                </c:pt>
                <c:pt idx="48724" formatCode="General">
                  <c:v>98.02</c:v>
                </c:pt>
                <c:pt idx="48725" formatCode="General">
                  <c:v>96.711399999999998</c:v>
                </c:pt>
                <c:pt idx="48726" formatCode="General">
                  <c:v>95.364199999999997</c:v>
                </c:pt>
                <c:pt idx="48727" formatCode="General">
                  <c:v>93.972800000000007</c:v>
                </c:pt>
                <c:pt idx="48728" formatCode="General">
                  <c:v>92.540599999999998</c:v>
                </c:pt>
                <c:pt idx="48729" formatCode="General">
                  <c:v>91.080200000000005</c:v>
                </c:pt>
                <c:pt idx="48730" formatCode="General">
                  <c:v>89.606999999999999</c:v>
                </c:pt>
                <c:pt idx="48731" formatCode="General">
                  <c:v>88.136399999999995</c:v>
                </c:pt>
                <c:pt idx="48732" formatCode="General">
                  <c:v>86.682500000000005</c:v>
                </c:pt>
                <c:pt idx="48733" formatCode="General">
                  <c:v>85.251400000000004</c:v>
                </c:pt>
                <c:pt idx="48734" formatCode="General">
                  <c:v>83.844499999999996</c:v>
                </c:pt>
                <c:pt idx="48735" formatCode="General">
                  <c:v>82.458100000000002</c:v>
                </c:pt>
                <c:pt idx="48736" formatCode="General">
                  <c:v>81.109300000000005</c:v>
                </c:pt>
                <c:pt idx="48737" formatCode="General">
                  <c:v>79.820700000000002</c:v>
                </c:pt>
                <c:pt idx="48738" formatCode="General">
                  <c:v>78.477500000000006</c:v>
                </c:pt>
                <c:pt idx="48739" formatCode="General">
                  <c:v>76.9756</c:v>
                </c:pt>
                <c:pt idx="48740" formatCode="General">
                  <c:v>75.353700000000003</c:v>
                </c:pt>
                <c:pt idx="48741" formatCode="General">
                  <c:v>73.661000000000001</c:v>
                </c:pt>
                <c:pt idx="48742" formatCode="General">
                  <c:v>71.936400000000006</c:v>
                </c:pt>
                <c:pt idx="48743" formatCode="General">
                  <c:v>70.194599999999994</c:v>
                </c:pt>
                <c:pt idx="48744" formatCode="General">
                  <c:v>68.435199999999995</c:v>
                </c:pt>
                <c:pt idx="48745" formatCode="General">
                  <c:v>66.640699999999995</c:v>
                </c:pt>
                <c:pt idx="48746" formatCode="General">
                  <c:v>64.782799999999995</c:v>
                </c:pt>
                <c:pt idx="48747" formatCode="General">
                  <c:v>62.829599999999999</c:v>
                </c:pt>
                <c:pt idx="48748" formatCode="General">
                  <c:v>60.767299999999999</c:v>
                </c:pt>
                <c:pt idx="48749" formatCode="General">
                  <c:v>58.610199999999999</c:v>
                </c:pt>
                <c:pt idx="48750" formatCode="General">
                  <c:v>56.386600000000001</c:v>
                </c:pt>
                <c:pt idx="48751" formatCode="General">
                  <c:v>54.128599999999999</c:v>
                </c:pt>
                <c:pt idx="48752" formatCode="General">
                  <c:v>51.861499999999999</c:v>
                </c:pt>
                <c:pt idx="48753" formatCode="General">
                  <c:v>49.612400000000001</c:v>
                </c:pt>
                <c:pt idx="48754" formatCode="General">
                  <c:v>47.409599999999998</c:v>
                </c:pt>
                <c:pt idx="48755" formatCode="General">
                  <c:v>45.2742</c:v>
                </c:pt>
                <c:pt idx="48756" formatCode="General">
                  <c:v>43.217199999999998</c:v>
                </c:pt>
                <c:pt idx="48757" formatCode="General">
                  <c:v>41.254800000000003</c:v>
                </c:pt>
                <c:pt idx="48758" formatCode="General">
                  <c:v>39.403100000000002</c:v>
                </c:pt>
                <c:pt idx="48759" formatCode="General">
                  <c:v>37.678199999999997</c:v>
                </c:pt>
                <c:pt idx="48760" formatCode="General">
                  <c:v>36.0944</c:v>
                </c:pt>
                <c:pt idx="48761" formatCode="General">
                  <c:v>34.659100000000002</c:v>
                </c:pt>
                <c:pt idx="48762" formatCode="General">
                  <c:v>33.344099999999997</c:v>
                </c:pt>
                <c:pt idx="48763" formatCode="General">
                  <c:v>32.103099999999998</c:v>
                </c:pt>
                <c:pt idx="48764" formatCode="General">
                  <c:v>30.909500000000001</c:v>
                </c:pt>
                <c:pt idx="48765" formatCode="General">
                  <c:v>29.7439</c:v>
                </c:pt>
                <c:pt idx="48766" formatCode="General">
                  <c:v>28.591200000000001</c:v>
                </c:pt>
                <c:pt idx="48767" formatCode="General">
                  <c:v>27.439</c:v>
                </c:pt>
                <c:pt idx="48768" formatCode="General">
                  <c:v>26.277899999999999</c:v>
                </c:pt>
                <c:pt idx="48769" formatCode="General">
                  <c:v>25.0929</c:v>
                </c:pt>
                <c:pt idx="48770" formatCode="General">
                  <c:v>23.866199999999999</c:v>
                </c:pt>
                <c:pt idx="48771" formatCode="General">
                  <c:v>22.585999999999999</c:v>
                </c:pt>
                <c:pt idx="48772" formatCode="General">
                  <c:v>21.243400000000001</c:v>
                </c:pt>
                <c:pt idx="48773" formatCode="General">
                  <c:v>19.827000000000002</c:v>
                </c:pt>
                <c:pt idx="48774" formatCode="General">
                  <c:v>18.331700000000001</c:v>
                </c:pt>
                <c:pt idx="48775" formatCode="General">
                  <c:v>16.761900000000001</c:v>
                </c:pt>
                <c:pt idx="48776" formatCode="General">
                  <c:v>15.1188</c:v>
                </c:pt>
                <c:pt idx="48777" formatCode="General">
                  <c:v>13.4015</c:v>
                </c:pt>
                <c:pt idx="48778" formatCode="General">
                  <c:v>11.603</c:v>
                </c:pt>
                <c:pt idx="48779" formatCode="General">
                  <c:v>9.7172000000000001</c:v>
                </c:pt>
                <c:pt idx="48780" formatCode="General">
                  <c:v>7.7466499999999998</c:v>
                </c:pt>
                <c:pt idx="48781" formatCode="General">
                  <c:v>5.69076</c:v>
                </c:pt>
                <c:pt idx="48782" formatCode="General">
                  <c:v>3.5465599999999999</c:v>
                </c:pt>
                <c:pt idx="48783" formatCode="General">
                  <c:v>1.33301</c:v>
                </c:pt>
                <c:pt idx="48784" formatCode="General">
                  <c:v>-0.92656799999999995</c:v>
                </c:pt>
                <c:pt idx="48785" formatCode="General">
                  <c:v>-3.2726600000000001</c:v>
                </c:pt>
                <c:pt idx="48786" formatCode="General">
                  <c:v>-5.7476200000000004</c:v>
                </c:pt>
                <c:pt idx="48787" formatCode="General">
                  <c:v>-8.3486600000000006</c:v>
                </c:pt>
                <c:pt idx="48788" formatCode="General">
                  <c:v>-11.0359</c:v>
                </c:pt>
                <c:pt idx="48789" formatCode="General">
                  <c:v>-13.741899999999999</c:v>
                </c:pt>
                <c:pt idx="48790" formatCode="General">
                  <c:v>-16.444800000000001</c:v>
                </c:pt>
                <c:pt idx="48791" formatCode="General">
                  <c:v>-19.148399999999999</c:v>
                </c:pt>
                <c:pt idx="48792" formatCode="General">
                  <c:v>-21.8322</c:v>
                </c:pt>
                <c:pt idx="48793" formatCode="General">
                  <c:v>-24.4679</c:v>
                </c:pt>
                <c:pt idx="48794" formatCode="General">
                  <c:v>-27.0246</c:v>
                </c:pt>
                <c:pt idx="48795" formatCode="General">
                  <c:v>-29.481200000000001</c:v>
                </c:pt>
                <c:pt idx="48796" formatCode="General">
                  <c:v>-31.833500000000001</c:v>
                </c:pt>
                <c:pt idx="48797" formatCode="General">
                  <c:v>-34.088999999999999</c:v>
                </c:pt>
                <c:pt idx="48798" formatCode="General">
                  <c:v>-36.255899999999997</c:v>
                </c:pt>
                <c:pt idx="48799" formatCode="General">
                  <c:v>-38.326099999999997</c:v>
                </c:pt>
                <c:pt idx="48800" formatCode="General">
                  <c:v>-40.283200000000001</c:v>
                </c:pt>
                <c:pt idx="48801" formatCode="General">
                  <c:v>-42.1051</c:v>
                </c:pt>
                <c:pt idx="48802" formatCode="General">
                  <c:v>-43.795200000000001</c:v>
                </c:pt>
                <c:pt idx="48803" formatCode="General">
                  <c:v>-45.3827</c:v>
                </c:pt>
                <c:pt idx="48804" formatCode="General">
                  <c:v>-46.857599999999998</c:v>
                </c:pt>
                <c:pt idx="48805" formatCode="General">
                  <c:v>-48.1905</c:v>
                </c:pt>
                <c:pt idx="48806" formatCode="General">
                  <c:v>-49.318800000000003</c:v>
                </c:pt>
                <c:pt idx="48807" formatCode="General">
                  <c:v>-50.2027</c:v>
                </c:pt>
                <c:pt idx="48808" formatCode="General">
                  <c:v>-50.876100000000001</c:v>
                </c:pt>
                <c:pt idx="48809" formatCode="General">
                  <c:v>-51.402999999999999</c:v>
                </c:pt>
                <c:pt idx="48810" formatCode="General">
                  <c:v>-51.854700000000001</c:v>
                </c:pt>
                <c:pt idx="48811" formatCode="General">
                  <c:v>-52.2866</c:v>
                </c:pt>
                <c:pt idx="48812" formatCode="General">
                  <c:v>-52.738599999999998</c:v>
                </c:pt>
                <c:pt idx="48813" formatCode="General">
                  <c:v>-53.217300000000002</c:v>
                </c:pt>
                <c:pt idx="48814" formatCode="General">
                  <c:v>-53.734699999999997</c:v>
                </c:pt>
                <c:pt idx="48815" formatCode="General">
                  <c:v>-54.322699999999998</c:v>
                </c:pt>
                <c:pt idx="48816" formatCode="General">
                  <c:v>-54.987299999999998</c:v>
                </c:pt>
                <c:pt idx="48817" formatCode="General">
                  <c:v>-55.710500000000003</c:v>
                </c:pt>
                <c:pt idx="48818" formatCode="General">
                  <c:v>-56.462899999999998</c:v>
                </c:pt>
                <c:pt idx="48819" formatCode="General">
                  <c:v>-57.221899999999998</c:v>
                </c:pt>
                <c:pt idx="48820" formatCode="General">
                  <c:v>-57.988900000000001</c:v>
                </c:pt>
                <c:pt idx="48821" formatCode="General">
                  <c:v>-58.780200000000001</c:v>
                </c:pt>
                <c:pt idx="48822" formatCode="General">
                  <c:v>-59.625</c:v>
                </c:pt>
                <c:pt idx="48823" formatCode="General">
                  <c:v>-60.553100000000001</c:v>
                </c:pt>
                <c:pt idx="48824" formatCode="General">
                  <c:v>-61.586100000000002</c:v>
                </c:pt>
                <c:pt idx="48825" formatCode="General">
                  <c:v>-62.752400000000002</c:v>
                </c:pt>
                <c:pt idx="48826" formatCode="General">
                  <c:v>-64.075299999999999</c:v>
                </c:pt>
                <c:pt idx="48827" formatCode="General">
                  <c:v>-65.553399999999996</c:v>
                </c:pt>
                <c:pt idx="48828" formatCode="General">
                  <c:v>-67.1691</c:v>
                </c:pt>
                <c:pt idx="48829" formatCode="General">
                  <c:v>-68.893299999999996</c:v>
                </c:pt>
                <c:pt idx="48830" formatCode="General">
                  <c:v>-70.719399999999993</c:v>
                </c:pt>
                <c:pt idx="48831" formatCode="General">
                  <c:v>-72.655000000000001</c:v>
                </c:pt>
                <c:pt idx="48832" formatCode="General">
                  <c:v>-74.749600000000001</c:v>
                </c:pt>
                <c:pt idx="48833" formatCode="General">
                  <c:v>-77.015000000000001</c:v>
                </c:pt>
                <c:pt idx="48834" formatCode="General">
                  <c:v>-79.338700000000003</c:v>
                </c:pt>
                <c:pt idx="48835" formatCode="General">
                  <c:v>-81.641499999999994</c:v>
                </c:pt>
                <c:pt idx="48836" formatCode="General">
                  <c:v>-83.916899999999998</c:v>
                </c:pt>
                <c:pt idx="48837" formatCode="General">
                  <c:v>-86.164400000000001</c:v>
                </c:pt>
                <c:pt idx="48838" formatCode="General">
                  <c:v>-88.381600000000006</c:v>
                </c:pt>
                <c:pt idx="48839" formatCode="General">
                  <c:v>-90.542100000000005</c:v>
                </c:pt>
                <c:pt idx="48840" formatCode="General">
                  <c:v>-92.617599999999996</c:v>
                </c:pt>
                <c:pt idx="48841" formatCode="General">
                  <c:v>-94.596299999999999</c:v>
                </c:pt>
                <c:pt idx="48842" formatCode="General">
                  <c:v>-96.474599999999995</c:v>
                </c:pt>
                <c:pt idx="48843" formatCode="General">
                  <c:v>-98.254800000000003</c:v>
                </c:pt>
                <c:pt idx="48844" formatCode="General">
                  <c:v>-99.931200000000004</c:v>
                </c:pt>
                <c:pt idx="48845" formatCode="General">
                  <c:v>-101.495</c:v>
                </c:pt>
                <c:pt idx="48846" formatCode="General">
                  <c:v>-102.93</c:v>
                </c:pt>
                <c:pt idx="48847" formatCode="General">
                  <c:v>-104.227</c:v>
                </c:pt>
                <c:pt idx="48848" formatCode="General">
                  <c:v>-105.395</c:v>
                </c:pt>
                <c:pt idx="48849" formatCode="General">
                  <c:v>-106.449</c:v>
                </c:pt>
                <c:pt idx="48850" formatCode="General">
                  <c:v>-107.404</c:v>
                </c:pt>
                <c:pt idx="48851" formatCode="General">
                  <c:v>-108.26600000000001</c:v>
                </c:pt>
                <c:pt idx="48852" formatCode="General">
                  <c:v>-109.036</c:v>
                </c:pt>
                <c:pt idx="48853" formatCode="General">
                  <c:v>-109.71299999999999</c:v>
                </c:pt>
                <c:pt idx="48854" formatCode="General">
                  <c:v>-110.29900000000001</c:v>
                </c:pt>
                <c:pt idx="48855" formatCode="General">
                  <c:v>-110.809</c:v>
                </c:pt>
                <c:pt idx="48856" formatCode="General">
                  <c:v>-111.27200000000001</c:v>
                </c:pt>
                <c:pt idx="48857" formatCode="General">
                  <c:v>-111.72499999999999</c:v>
                </c:pt>
                <c:pt idx="48858" formatCode="General">
                  <c:v>-112.181</c:v>
                </c:pt>
                <c:pt idx="48859" formatCode="General">
                  <c:v>-112.646</c:v>
                </c:pt>
                <c:pt idx="48860" formatCode="General">
                  <c:v>-113.127</c:v>
                </c:pt>
                <c:pt idx="48861" formatCode="General">
                  <c:v>-113.629</c:v>
                </c:pt>
                <c:pt idx="48862" formatCode="General">
                  <c:v>-114.152</c:v>
                </c:pt>
                <c:pt idx="48863" formatCode="General">
                  <c:v>-114.71299999999999</c:v>
                </c:pt>
                <c:pt idx="48864" formatCode="General">
                  <c:v>-115.331</c:v>
                </c:pt>
                <c:pt idx="48865" formatCode="General">
                  <c:v>-115.986</c:v>
                </c:pt>
                <c:pt idx="48866" formatCode="General">
                  <c:v>-116.66500000000001</c:v>
                </c:pt>
                <c:pt idx="48867" formatCode="General">
                  <c:v>-117.423</c:v>
                </c:pt>
                <c:pt idx="48868" formatCode="General">
                  <c:v>-118.32299999999999</c:v>
                </c:pt>
                <c:pt idx="48869" formatCode="General">
                  <c:v>-119.41800000000001</c:v>
                </c:pt>
                <c:pt idx="48870" formatCode="General">
                  <c:v>-120.66200000000001</c:v>
                </c:pt>
                <c:pt idx="48871" formatCode="General">
                  <c:v>-121.94799999999999</c:v>
                </c:pt>
                <c:pt idx="48872" formatCode="General">
                  <c:v>-123.251</c:v>
                </c:pt>
                <c:pt idx="48873" formatCode="General">
                  <c:v>-124.565</c:v>
                </c:pt>
                <c:pt idx="48874" formatCode="General">
                  <c:v>-125.84399999999999</c:v>
                </c:pt>
                <c:pt idx="48875" formatCode="General">
                  <c:v>-127.035</c:v>
                </c:pt>
                <c:pt idx="48876" formatCode="General">
                  <c:v>-128.096</c:v>
                </c:pt>
                <c:pt idx="48877" formatCode="General">
                  <c:v>-129.14400000000001</c:v>
                </c:pt>
                <c:pt idx="48878" formatCode="General">
                  <c:v>-130.346</c:v>
                </c:pt>
                <c:pt idx="48879" formatCode="General">
                  <c:v>-131.61600000000001</c:v>
                </c:pt>
                <c:pt idx="48880" formatCode="General">
                  <c:v>-132.83000000000001</c:v>
                </c:pt>
                <c:pt idx="48881" formatCode="General">
                  <c:v>-133.988</c:v>
                </c:pt>
                <c:pt idx="48882" formatCode="General">
                  <c:v>-135.08600000000001</c:v>
                </c:pt>
                <c:pt idx="48883" formatCode="General">
                  <c:v>-136.12</c:v>
                </c:pt>
                <c:pt idx="48884" formatCode="General">
                  <c:v>-137.08600000000001</c:v>
                </c:pt>
                <c:pt idx="48885" formatCode="General">
                  <c:v>-137.98500000000001</c:v>
                </c:pt>
                <c:pt idx="48886" formatCode="General">
                  <c:v>-138.821</c:v>
                </c:pt>
                <c:pt idx="48887" formatCode="General">
                  <c:v>-139.59899999999999</c:v>
                </c:pt>
                <c:pt idx="48888" formatCode="General">
                  <c:v>-140.31700000000001</c:v>
                </c:pt>
                <c:pt idx="48889" formatCode="General">
                  <c:v>-140.96700000000001</c:v>
                </c:pt>
                <c:pt idx="48890" formatCode="General">
                  <c:v>-141.53700000000001</c:v>
                </c:pt>
                <c:pt idx="48891" formatCode="General">
                  <c:v>-142.01400000000001</c:v>
                </c:pt>
                <c:pt idx="48892" formatCode="General">
                  <c:v>-142.38499999999999</c:v>
                </c:pt>
                <c:pt idx="48893" formatCode="General">
                  <c:v>-142.64599999999999</c:v>
                </c:pt>
                <c:pt idx="48894" formatCode="General">
                  <c:v>-142.785</c:v>
                </c:pt>
                <c:pt idx="48895" formatCode="General">
                  <c:v>-142.78700000000001</c:v>
                </c:pt>
                <c:pt idx="48896" formatCode="General">
                  <c:v>-142.68199999999999</c:v>
                </c:pt>
                <c:pt idx="48897" formatCode="General">
                  <c:v>-142.52699999999999</c:v>
                </c:pt>
                <c:pt idx="48898" formatCode="General">
                  <c:v>-142.40100000000001</c:v>
                </c:pt>
                <c:pt idx="48899" formatCode="General">
                  <c:v>-142.358</c:v>
                </c:pt>
                <c:pt idx="48900" formatCode="General">
                  <c:v>-142.31899999999999</c:v>
                </c:pt>
                <c:pt idx="48901" formatCode="General">
                  <c:v>-142.21100000000001</c:v>
                </c:pt>
                <c:pt idx="48902" formatCode="General">
                  <c:v>-142.048</c:v>
                </c:pt>
                <c:pt idx="48903" formatCode="General">
                  <c:v>-141.846</c:v>
                </c:pt>
                <c:pt idx="48904" formatCode="General">
                  <c:v>-141.61600000000001</c:v>
                </c:pt>
                <c:pt idx="48905" formatCode="General">
                  <c:v>-141.36699999999999</c:v>
                </c:pt>
                <c:pt idx="48906" formatCode="General">
                  <c:v>-141.107</c:v>
                </c:pt>
                <c:pt idx="48907" formatCode="General">
                  <c:v>-140.85499999999999</c:v>
                </c:pt>
                <c:pt idx="48908" formatCode="General">
                  <c:v>-140.61600000000001</c:v>
                </c:pt>
                <c:pt idx="48909" formatCode="General">
                  <c:v>-140.37899999999999</c:v>
                </c:pt>
                <c:pt idx="48910" formatCode="General">
                  <c:v>-140.13800000000001</c:v>
                </c:pt>
                <c:pt idx="48911" formatCode="General">
                  <c:v>-139.88900000000001</c:v>
                </c:pt>
                <c:pt idx="48912" formatCode="General">
                  <c:v>-139.63800000000001</c:v>
                </c:pt>
                <c:pt idx="48913" formatCode="General">
                  <c:v>-139.392</c:v>
                </c:pt>
                <c:pt idx="48914" formatCode="General">
                  <c:v>-139.13999999999999</c:v>
                </c:pt>
                <c:pt idx="48915" formatCode="General">
                  <c:v>-138.87</c:v>
                </c:pt>
                <c:pt idx="48916" formatCode="General">
                  <c:v>-138.57499999999999</c:v>
                </c:pt>
                <c:pt idx="48917" formatCode="General">
                  <c:v>-138.26400000000001</c:v>
                </c:pt>
                <c:pt idx="48918" formatCode="General">
                  <c:v>-137.95599999999999</c:v>
                </c:pt>
                <c:pt idx="48919" formatCode="General">
                  <c:v>-137.643</c:v>
                </c:pt>
                <c:pt idx="48920" formatCode="General">
                  <c:v>-137.31399999999999</c:v>
                </c:pt>
                <c:pt idx="48921" formatCode="General">
                  <c:v>-136.96899999999999</c:v>
                </c:pt>
                <c:pt idx="48922" formatCode="General">
                  <c:v>-136.607</c:v>
                </c:pt>
                <c:pt idx="48923" formatCode="General">
                  <c:v>-136.21899999999999</c:v>
                </c:pt>
                <c:pt idx="48924" formatCode="General">
                  <c:v>-135.846</c:v>
                </c:pt>
                <c:pt idx="48925" formatCode="General">
                  <c:v>-135.54400000000001</c:v>
                </c:pt>
                <c:pt idx="48926" formatCode="General">
                  <c:v>-135.37700000000001</c:v>
                </c:pt>
                <c:pt idx="48927" formatCode="General">
                  <c:v>-135.357</c:v>
                </c:pt>
                <c:pt idx="48928" formatCode="General">
                  <c:v>-135.392</c:v>
                </c:pt>
                <c:pt idx="48929" formatCode="General">
                  <c:v>-135.40899999999999</c:v>
                </c:pt>
                <c:pt idx="48930" formatCode="General">
                  <c:v>-135.38300000000001</c:v>
                </c:pt>
                <c:pt idx="48931" formatCode="General">
                  <c:v>-135.31399999999999</c:v>
                </c:pt>
                <c:pt idx="48932" formatCode="General">
                  <c:v>-135.214</c:v>
                </c:pt>
                <c:pt idx="48933" formatCode="General">
                  <c:v>-135.08799999999999</c:v>
                </c:pt>
                <c:pt idx="48934" formatCode="General">
                  <c:v>-134.93600000000001</c:v>
                </c:pt>
                <c:pt idx="48935" formatCode="General">
                  <c:v>-134.75700000000001</c:v>
                </c:pt>
                <c:pt idx="48936" formatCode="General">
                  <c:v>-134.55099999999999</c:v>
                </c:pt>
                <c:pt idx="48937" formatCode="General">
                  <c:v>-134.32300000000001</c:v>
                </c:pt>
                <c:pt idx="48938" formatCode="General">
                  <c:v>-134.08699999999999</c:v>
                </c:pt>
                <c:pt idx="48939" formatCode="General">
                  <c:v>-133.857</c:v>
                </c:pt>
                <c:pt idx="48940" formatCode="General">
                  <c:v>-133.614</c:v>
                </c:pt>
                <c:pt idx="48941" formatCode="General">
                  <c:v>-133.328</c:v>
                </c:pt>
                <c:pt idx="48942" formatCode="General">
                  <c:v>-132.97</c:v>
                </c:pt>
                <c:pt idx="48943" formatCode="General">
                  <c:v>-132.529</c:v>
                </c:pt>
                <c:pt idx="48944" formatCode="General">
                  <c:v>-132.01400000000001</c:v>
                </c:pt>
                <c:pt idx="48945" formatCode="General">
                  <c:v>-131.41800000000001</c:v>
                </c:pt>
                <c:pt idx="48946" formatCode="General">
                  <c:v>-130.72900000000001</c:v>
                </c:pt>
                <c:pt idx="48947" formatCode="General">
                  <c:v>-129.93199999999999</c:v>
                </c:pt>
                <c:pt idx="48948" formatCode="General">
                  <c:v>-129.011</c:v>
                </c:pt>
                <c:pt idx="48949" formatCode="General">
                  <c:v>-127.961</c:v>
                </c:pt>
                <c:pt idx="48950" formatCode="General">
                  <c:v>-126.76900000000001</c:v>
                </c:pt>
                <c:pt idx="48951" formatCode="General">
                  <c:v>-125.42100000000001</c:v>
                </c:pt>
                <c:pt idx="48952" formatCode="General">
                  <c:v>-123.982</c:v>
                </c:pt>
                <c:pt idx="48953" formatCode="General">
                  <c:v>-122.533</c:v>
                </c:pt>
                <c:pt idx="48954" formatCode="General">
                  <c:v>-121.107</c:v>
                </c:pt>
                <c:pt idx="48955" formatCode="General">
                  <c:v>-119.699</c:v>
                </c:pt>
                <c:pt idx="48956" formatCode="General">
                  <c:v>-118.245</c:v>
                </c:pt>
                <c:pt idx="48957" formatCode="General">
                  <c:v>-116.717</c:v>
                </c:pt>
                <c:pt idx="48958" formatCode="General">
                  <c:v>-115.13</c:v>
                </c:pt>
                <c:pt idx="48959" formatCode="General">
                  <c:v>-113.504</c:v>
                </c:pt>
                <c:pt idx="48960" formatCode="General">
                  <c:v>-111.857</c:v>
                </c:pt>
                <c:pt idx="48961" formatCode="General">
                  <c:v>-110.20099999999999</c:v>
                </c:pt>
                <c:pt idx="48962" formatCode="General">
                  <c:v>-108.544</c:v>
                </c:pt>
                <c:pt idx="48963" formatCode="General">
                  <c:v>-106.895</c:v>
                </c:pt>
                <c:pt idx="48964" formatCode="General">
                  <c:v>-105.268</c:v>
                </c:pt>
                <c:pt idx="48965" formatCode="General">
                  <c:v>-103.678</c:v>
                </c:pt>
                <c:pt idx="48966" formatCode="General">
                  <c:v>-102.131</c:v>
                </c:pt>
                <c:pt idx="48967" formatCode="General">
                  <c:v>-100.633</c:v>
                </c:pt>
                <c:pt idx="48968" formatCode="General">
                  <c:v>-99.2</c:v>
                </c:pt>
                <c:pt idx="48969" formatCode="General">
                  <c:v>-97.849000000000004</c:v>
                </c:pt>
                <c:pt idx="48970" formatCode="General">
                  <c:v>-96.591999999999999</c:v>
                </c:pt>
                <c:pt idx="48971" formatCode="General">
                  <c:v>-95.415000000000006</c:v>
                </c:pt>
                <c:pt idx="48972" formatCode="General">
                  <c:v>-94.283799999999999</c:v>
                </c:pt>
                <c:pt idx="48973" formatCode="General">
                  <c:v>-93.161000000000001</c:v>
                </c:pt>
                <c:pt idx="48974" formatCode="General">
                  <c:v>-92.015199999999993</c:v>
                </c:pt>
                <c:pt idx="48975" formatCode="General">
                  <c:v>-90.829499999999996</c:v>
                </c:pt>
                <c:pt idx="48976" formatCode="General">
                  <c:v>-89.602099999999993</c:v>
                </c:pt>
                <c:pt idx="48977" formatCode="General">
                  <c:v>-88.346199999999996</c:v>
                </c:pt>
                <c:pt idx="48978" formatCode="General">
                  <c:v>-87.055700000000002</c:v>
                </c:pt>
                <c:pt idx="48979" formatCode="General">
                  <c:v>-85.713499999999996</c:v>
                </c:pt>
                <c:pt idx="48980" formatCode="General">
                  <c:v>-84.304199999999994</c:v>
                </c:pt>
                <c:pt idx="48981" formatCode="General">
                  <c:v>-82.819500000000005</c:v>
                </c:pt>
                <c:pt idx="48982" formatCode="General">
                  <c:v>-81.271600000000007</c:v>
                </c:pt>
                <c:pt idx="48983" formatCode="General">
                  <c:v>-79.664199999999994</c:v>
                </c:pt>
                <c:pt idx="48984" formatCode="General">
                  <c:v>-77.988100000000003</c:v>
                </c:pt>
                <c:pt idx="48985" formatCode="General">
                  <c:v>-76.302599999999998</c:v>
                </c:pt>
                <c:pt idx="48986" formatCode="General">
                  <c:v>-74.677999999999997</c:v>
                </c:pt>
                <c:pt idx="48987" formatCode="General">
                  <c:v>-73.106099999999998</c:v>
                </c:pt>
                <c:pt idx="48988" formatCode="General">
                  <c:v>-71.553600000000003</c:v>
                </c:pt>
                <c:pt idx="48989" formatCode="General">
                  <c:v>-69.970799999999997</c:v>
                </c:pt>
                <c:pt idx="48990" formatCode="General">
                  <c:v>-68.345399999999998</c:v>
                </c:pt>
                <c:pt idx="48991" formatCode="General">
                  <c:v>-66.712000000000003</c:v>
                </c:pt>
                <c:pt idx="48992" formatCode="General">
                  <c:v>-65.082099999999997</c:v>
                </c:pt>
                <c:pt idx="48993" formatCode="General">
                  <c:v>-63.450800000000001</c:v>
                </c:pt>
                <c:pt idx="48994" formatCode="General">
                  <c:v>-61.796900000000001</c:v>
                </c:pt>
                <c:pt idx="48995" formatCode="General">
                  <c:v>-60.101799999999997</c:v>
                </c:pt>
                <c:pt idx="48996" formatCode="General">
                  <c:v>-58.368699999999997</c:v>
                </c:pt>
                <c:pt idx="48997" formatCode="General">
                  <c:v>-56.604300000000002</c:v>
                </c:pt>
                <c:pt idx="48998" formatCode="General">
                  <c:v>-54.815899999999999</c:v>
                </c:pt>
                <c:pt idx="48999" formatCode="General">
                  <c:v>-52.988</c:v>
                </c:pt>
                <c:pt idx="49000" formatCode="General">
                  <c:v>-51.099699999999999</c:v>
                </c:pt>
                <c:pt idx="49001" formatCode="General">
                  <c:v>-49.145299999999999</c:v>
                </c:pt>
                <c:pt idx="49002" formatCode="General">
                  <c:v>-47.124400000000001</c:v>
                </c:pt>
                <c:pt idx="49003" formatCode="General">
                  <c:v>-45.0441</c:v>
                </c:pt>
                <c:pt idx="49004" formatCode="General">
                  <c:v>-42.909199999999998</c:v>
                </c:pt>
                <c:pt idx="49005" formatCode="General">
                  <c:v>-40.7211</c:v>
                </c:pt>
                <c:pt idx="49006" formatCode="General">
                  <c:v>-38.489800000000002</c:v>
                </c:pt>
                <c:pt idx="49007" formatCode="General">
                  <c:v>-36.239800000000002</c:v>
                </c:pt>
                <c:pt idx="49008" formatCode="General">
                  <c:v>-34.024799999999999</c:v>
                </c:pt>
                <c:pt idx="49009" formatCode="General">
                  <c:v>-31.889500000000002</c:v>
                </c:pt>
                <c:pt idx="49010" formatCode="General">
                  <c:v>-29.845099999999999</c:v>
                </c:pt>
                <c:pt idx="49011" formatCode="General">
                  <c:v>-27.877500000000001</c:v>
                </c:pt>
                <c:pt idx="49012" formatCode="General">
                  <c:v>-25.959599999999998</c:v>
                </c:pt>
                <c:pt idx="49013" formatCode="General">
                  <c:v>-24.064</c:v>
                </c:pt>
                <c:pt idx="49014" formatCode="General">
                  <c:v>-22.174700000000001</c:v>
                </c:pt>
                <c:pt idx="49015" formatCode="General">
                  <c:v>-20.323499999999999</c:v>
                </c:pt>
                <c:pt idx="49016" formatCode="General">
                  <c:v>-18.5321</c:v>
                </c:pt>
                <c:pt idx="49017" formatCode="General">
                  <c:v>-16.789200000000001</c:v>
                </c:pt>
                <c:pt idx="49018" formatCode="General">
                  <c:v>-15.0624</c:v>
                </c:pt>
                <c:pt idx="49019" formatCode="General">
                  <c:v>-13.316000000000001</c:v>
                </c:pt>
                <c:pt idx="49020" formatCode="General">
                  <c:v>-11.5421</c:v>
                </c:pt>
                <c:pt idx="49021" formatCode="General">
                  <c:v>-9.7420399999999994</c:v>
                </c:pt>
                <c:pt idx="49022" formatCode="General">
                  <c:v>-7.9231199999999999</c:v>
                </c:pt>
                <c:pt idx="49023" formatCode="General">
                  <c:v>-6.1461300000000003</c:v>
                </c:pt>
                <c:pt idx="49024" formatCode="General">
                  <c:v>-4.5193700000000003</c:v>
                </c:pt>
                <c:pt idx="49025" formatCode="General">
                  <c:v>-3.05111</c:v>
                </c:pt>
                <c:pt idx="49026" formatCode="General">
                  <c:v>-1.6779999999999999</c:v>
                </c:pt>
                <c:pt idx="49027" formatCode="General">
                  <c:v>-0.34632000000000002</c:v>
                </c:pt>
                <c:pt idx="49028" formatCode="General">
                  <c:v>0.97689000000000004</c:v>
                </c:pt>
                <c:pt idx="49029" formatCode="General">
                  <c:v>2.27861</c:v>
                </c:pt>
                <c:pt idx="49030" formatCode="General">
                  <c:v>3.5681500000000002</c:v>
                </c:pt>
                <c:pt idx="49031" formatCode="General">
                  <c:v>4.8789199999999999</c:v>
                </c:pt>
                <c:pt idx="49032" formatCode="General">
                  <c:v>6.2343999999999999</c:v>
                </c:pt>
                <c:pt idx="49033" formatCode="General">
                  <c:v>7.6493399999999996</c:v>
                </c:pt>
                <c:pt idx="49034" formatCode="General">
                  <c:v>9.1383700000000001</c:v>
                </c:pt>
                <c:pt idx="49035" formatCode="General">
                  <c:v>10.7094</c:v>
                </c:pt>
                <c:pt idx="49036" formatCode="General">
                  <c:v>12.353899999999999</c:v>
                </c:pt>
                <c:pt idx="49037" formatCode="General">
                  <c:v>14.0435</c:v>
                </c:pt>
                <c:pt idx="49038" formatCode="General">
                  <c:v>15.7378</c:v>
                </c:pt>
                <c:pt idx="49039" formatCode="General">
                  <c:v>17.430599999999998</c:v>
                </c:pt>
                <c:pt idx="49040" formatCode="General">
                  <c:v>19.136099999999999</c:v>
                </c:pt>
                <c:pt idx="49041" formatCode="General">
                  <c:v>20.860499999999998</c:v>
                </c:pt>
                <c:pt idx="49042" formatCode="General">
                  <c:v>22.6097</c:v>
                </c:pt>
                <c:pt idx="49043" formatCode="General">
                  <c:v>24.384</c:v>
                </c:pt>
                <c:pt idx="49044" formatCode="General">
                  <c:v>26.186299999999999</c:v>
                </c:pt>
                <c:pt idx="49045" formatCode="General">
                  <c:v>28.019300000000001</c:v>
                </c:pt>
                <c:pt idx="49046" formatCode="General">
                  <c:v>29.869599999999998</c:v>
                </c:pt>
                <c:pt idx="49047" formatCode="General">
                  <c:v>31.718</c:v>
                </c:pt>
                <c:pt idx="49048" formatCode="General">
                  <c:v>33.552900000000001</c:v>
                </c:pt>
                <c:pt idx="49049" formatCode="General">
                  <c:v>35.372199999999999</c:v>
                </c:pt>
                <c:pt idx="49050" formatCode="General">
                  <c:v>37.186</c:v>
                </c:pt>
                <c:pt idx="49051" formatCode="General">
                  <c:v>38.940899999999999</c:v>
                </c:pt>
                <c:pt idx="49052" formatCode="General">
                  <c:v>40.554400000000001</c:v>
                </c:pt>
                <c:pt idx="49053" formatCode="General">
                  <c:v>42.060299999999998</c:v>
                </c:pt>
                <c:pt idx="49054" formatCode="General">
                  <c:v>43.538200000000003</c:v>
                </c:pt>
                <c:pt idx="49055" formatCode="General">
                  <c:v>45.081699999999998</c:v>
                </c:pt>
                <c:pt idx="49056" formatCode="General">
                  <c:v>46.763800000000003</c:v>
                </c:pt>
                <c:pt idx="49057" formatCode="General">
                  <c:v>48.581600000000002</c:v>
                </c:pt>
                <c:pt idx="49058" formatCode="General">
                  <c:v>50.518900000000002</c:v>
                </c:pt>
                <c:pt idx="49059" formatCode="General">
                  <c:v>52.555399999999999</c:v>
                </c:pt>
                <c:pt idx="49060" formatCode="General">
                  <c:v>54.6736</c:v>
                </c:pt>
                <c:pt idx="49061" formatCode="General">
                  <c:v>56.857399999999998</c:v>
                </c:pt>
                <c:pt idx="49062" formatCode="General">
                  <c:v>59.092100000000002</c:v>
                </c:pt>
                <c:pt idx="49063" formatCode="General">
                  <c:v>61.369599999999998</c:v>
                </c:pt>
                <c:pt idx="49064" formatCode="General">
                  <c:v>63.689599999999999</c:v>
                </c:pt>
                <c:pt idx="49065" formatCode="General">
                  <c:v>66.038399999999996</c:v>
                </c:pt>
                <c:pt idx="49066" formatCode="General">
                  <c:v>68.394999999999996</c:v>
                </c:pt>
                <c:pt idx="49067" formatCode="General">
                  <c:v>70.747399999999999</c:v>
                </c:pt>
                <c:pt idx="49068" formatCode="General">
                  <c:v>73.085099999999997</c:v>
                </c:pt>
                <c:pt idx="49069" formatCode="General">
                  <c:v>75.391199999999998</c:v>
                </c:pt>
                <c:pt idx="49070" formatCode="General">
                  <c:v>77.647499999999994</c:v>
                </c:pt>
                <c:pt idx="49071" formatCode="General">
                  <c:v>79.837900000000005</c:v>
                </c:pt>
                <c:pt idx="49072" formatCode="General">
                  <c:v>81.949200000000005</c:v>
                </c:pt>
                <c:pt idx="49073" formatCode="General">
                  <c:v>83.971800000000002</c:v>
                </c:pt>
                <c:pt idx="49074" formatCode="General">
                  <c:v>85.890900000000002</c:v>
                </c:pt>
                <c:pt idx="49075" formatCode="General">
                  <c:v>87.693700000000007</c:v>
                </c:pt>
                <c:pt idx="49076" formatCode="General">
                  <c:v>89.377899999999997</c:v>
                </c:pt>
                <c:pt idx="49077" formatCode="General">
                  <c:v>90.940700000000007</c:v>
                </c:pt>
                <c:pt idx="49078" formatCode="General">
                  <c:v>92.380200000000002</c:v>
                </c:pt>
                <c:pt idx="49079" formatCode="General">
                  <c:v>93.716800000000006</c:v>
                </c:pt>
                <c:pt idx="49080" formatCode="General">
                  <c:v>94.978800000000007</c:v>
                </c:pt>
                <c:pt idx="49081" formatCode="General">
                  <c:v>96.125799999999998</c:v>
                </c:pt>
                <c:pt idx="49082" formatCode="General">
                  <c:v>97.120900000000006</c:v>
                </c:pt>
                <c:pt idx="49083" formatCode="General">
                  <c:v>97.989500000000007</c:v>
                </c:pt>
                <c:pt idx="49084" formatCode="General">
                  <c:v>98.782300000000006</c:v>
                </c:pt>
                <c:pt idx="49085" formatCode="General">
                  <c:v>99.557599999999994</c:v>
                </c:pt>
                <c:pt idx="49086" formatCode="General">
                  <c:v>100.358</c:v>
                </c:pt>
                <c:pt idx="49087" formatCode="General">
                  <c:v>101.21</c:v>
                </c:pt>
                <c:pt idx="49088" formatCode="General">
                  <c:v>102.122</c:v>
                </c:pt>
                <c:pt idx="49089" formatCode="General">
                  <c:v>103.09</c:v>
                </c:pt>
                <c:pt idx="49090" formatCode="General">
                  <c:v>104.09699999999999</c:v>
                </c:pt>
                <c:pt idx="49091" formatCode="General">
                  <c:v>105.123</c:v>
                </c:pt>
                <c:pt idx="49092" formatCode="General">
                  <c:v>106.154</c:v>
                </c:pt>
                <c:pt idx="49093" formatCode="General">
                  <c:v>107.19499999999999</c:v>
                </c:pt>
                <c:pt idx="49094" formatCode="General">
                  <c:v>108.262</c:v>
                </c:pt>
                <c:pt idx="49095" formatCode="General">
                  <c:v>109.35</c:v>
                </c:pt>
                <c:pt idx="49096" formatCode="General">
                  <c:v>110.449</c:v>
                </c:pt>
                <c:pt idx="49097" formatCode="General">
                  <c:v>111.54600000000001</c:v>
                </c:pt>
                <c:pt idx="49098" formatCode="General">
                  <c:v>112.636</c:v>
                </c:pt>
                <c:pt idx="49099" formatCode="General">
                  <c:v>113.718</c:v>
                </c:pt>
                <c:pt idx="49100" formatCode="General">
                  <c:v>114.774</c:v>
                </c:pt>
                <c:pt idx="49101" formatCode="General">
                  <c:v>115.786</c:v>
                </c:pt>
                <c:pt idx="49102" formatCode="General">
                  <c:v>116.77200000000001</c:v>
                </c:pt>
                <c:pt idx="49103" formatCode="General">
                  <c:v>117.75700000000001</c:v>
                </c:pt>
                <c:pt idx="49104" formatCode="General">
                  <c:v>118.754</c:v>
                </c:pt>
                <c:pt idx="49105" formatCode="General">
                  <c:v>119.756</c:v>
                </c:pt>
                <c:pt idx="49106" formatCode="General">
                  <c:v>120.746</c:v>
                </c:pt>
                <c:pt idx="49107" formatCode="General">
                  <c:v>121.756</c:v>
                </c:pt>
                <c:pt idx="49108" formatCode="General">
                  <c:v>122.79300000000001</c:v>
                </c:pt>
                <c:pt idx="49109" formatCode="General">
                  <c:v>123.74</c:v>
                </c:pt>
                <c:pt idx="49110" formatCode="General">
                  <c:v>124.50700000000001</c:v>
                </c:pt>
                <c:pt idx="49111" formatCode="General">
                  <c:v>125.081</c:v>
                </c:pt>
                <c:pt idx="49112" formatCode="General">
                  <c:v>125.524</c:v>
                </c:pt>
                <c:pt idx="49113" formatCode="General">
                  <c:v>125.93300000000001</c:v>
                </c:pt>
                <c:pt idx="49114" formatCode="General">
                  <c:v>126.32599999999999</c:v>
                </c:pt>
                <c:pt idx="49115" formatCode="General">
                  <c:v>126.69</c:v>
                </c:pt>
                <c:pt idx="49116" formatCode="General">
                  <c:v>127.018</c:v>
                </c:pt>
                <c:pt idx="49117" formatCode="General">
                  <c:v>127.355</c:v>
                </c:pt>
                <c:pt idx="49118" formatCode="General">
                  <c:v>127.79600000000001</c:v>
                </c:pt>
                <c:pt idx="49119" formatCode="General">
                  <c:v>128.327</c:v>
                </c:pt>
                <c:pt idx="49120" formatCode="General">
                  <c:v>128.87799999999999</c:v>
                </c:pt>
                <c:pt idx="49121" formatCode="General">
                  <c:v>129.37</c:v>
                </c:pt>
                <c:pt idx="49122" formatCode="General">
                  <c:v>129.75800000000001</c:v>
                </c:pt>
                <c:pt idx="49123" formatCode="General">
                  <c:v>130.119</c:v>
                </c:pt>
                <c:pt idx="49124" formatCode="General">
                  <c:v>130.50299999999999</c:v>
                </c:pt>
                <c:pt idx="49125" formatCode="General">
                  <c:v>130.892</c:v>
                </c:pt>
                <c:pt idx="49126" formatCode="General">
                  <c:v>131.28299999999999</c:v>
                </c:pt>
                <c:pt idx="49127" formatCode="General">
                  <c:v>131.68600000000001</c:v>
                </c:pt>
                <c:pt idx="49128" formatCode="General">
                  <c:v>132.11099999999999</c:v>
                </c:pt>
                <c:pt idx="49129" formatCode="General">
                  <c:v>132.56299999999999</c:v>
                </c:pt>
                <c:pt idx="49130" formatCode="General">
                  <c:v>133.04599999999999</c:v>
                </c:pt>
                <c:pt idx="49131" formatCode="General">
                  <c:v>133.54599999999999</c:v>
                </c:pt>
                <c:pt idx="49132" formatCode="General">
                  <c:v>134.035</c:v>
                </c:pt>
                <c:pt idx="49133" formatCode="General">
                  <c:v>134.47999999999999</c:v>
                </c:pt>
                <c:pt idx="49134" formatCode="General">
                  <c:v>134.85499999999999</c:v>
                </c:pt>
                <c:pt idx="49135" formatCode="General">
                  <c:v>135.15799999999999</c:v>
                </c:pt>
                <c:pt idx="49136" formatCode="General">
                  <c:v>135.4</c:v>
                </c:pt>
                <c:pt idx="49137" formatCode="General">
                  <c:v>135.59399999999999</c:v>
                </c:pt>
                <c:pt idx="49138" formatCode="General">
                  <c:v>135.74600000000001</c:v>
                </c:pt>
                <c:pt idx="49139" formatCode="General">
                  <c:v>135.852</c:v>
                </c:pt>
                <c:pt idx="49140" formatCode="General">
                  <c:v>135.89699999999999</c:v>
                </c:pt>
                <c:pt idx="49141" formatCode="General">
                  <c:v>135.87200000000001</c:v>
                </c:pt>
                <c:pt idx="49142" formatCode="General">
                  <c:v>135.78399999999999</c:v>
                </c:pt>
                <c:pt idx="49143" formatCode="General">
                  <c:v>135.64599999999999</c:v>
                </c:pt>
                <c:pt idx="49144" formatCode="General">
                  <c:v>135.483</c:v>
                </c:pt>
                <c:pt idx="49145" formatCode="General">
                  <c:v>135.30000000000001</c:v>
                </c:pt>
                <c:pt idx="49146" formatCode="General">
                  <c:v>135.09200000000001</c:v>
                </c:pt>
                <c:pt idx="49147" formatCode="General">
                  <c:v>134.86600000000001</c:v>
                </c:pt>
                <c:pt idx="49148" formatCode="General">
                  <c:v>134.63900000000001</c:v>
                </c:pt>
                <c:pt idx="49149" formatCode="General">
                  <c:v>134.41399999999999</c:v>
                </c:pt>
                <c:pt idx="49150" formatCode="General">
                  <c:v>134.18299999999999</c:v>
                </c:pt>
                <c:pt idx="49151" formatCode="General">
                  <c:v>133.92599999999999</c:v>
                </c:pt>
                <c:pt idx="49152" formatCode="General">
                  <c:v>133.65100000000001</c:v>
                </c:pt>
                <c:pt idx="49153" formatCode="General">
                  <c:v>133.38399999999999</c:v>
                </c:pt>
                <c:pt idx="49154" formatCode="General">
                  <c:v>133.13300000000001</c:v>
                </c:pt>
                <c:pt idx="49155" formatCode="General">
                  <c:v>132.90199999999999</c:v>
                </c:pt>
                <c:pt idx="49156" formatCode="General">
                  <c:v>132.69399999999999</c:v>
                </c:pt>
                <c:pt idx="49157" formatCode="General">
                  <c:v>132.482</c:v>
                </c:pt>
                <c:pt idx="49158" formatCode="General">
                  <c:v>132.19300000000001</c:v>
                </c:pt>
                <c:pt idx="49159" formatCode="General">
                  <c:v>131.756</c:v>
                </c:pt>
                <c:pt idx="49160" formatCode="General">
                  <c:v>131.136</c:v>
                </c:pt>
                <c:pt idx="49161" formatCode="General">
                  <c:v>130.428</c:v>
                </c:pt>
                <c:pt idx="49162" formatCode="General">
                  <c:v>129.72800000000001</c:v>
                </c:pt>
                <c:pt idx="49163" formatCode="General">
                  <c:v>129.024</c:v>
                </c:pt>
                <c:pt idx="49164" formatCode="General">
                  <c:v>128.304</c:v>
                </c:pt>
                <c:pt idx="49165" formatCode="General">
                  <c:v>127.568</c:v>
                </c:pt>
                <c:pt idx="49166" formatCode="General">
                  <c:v>126.812</c:v>
                </c:pt>
                <c:pt idx="49167" formatCode="General">
                  <c:v>126.033</c:v>
                </c:pt>
                <c:pt idx="49168" formatCode="General">
                  <c:v>125.233</c:v>
                </c:pt>
                <c:pt idx="49169" formatCode="General">
                  <c:v>124.414</c:v>
                </c:pt>
                <c:pt idx="49170" formatCode="General">
                  <c:v>123.56699999999999</c:v>
                </c:pt>
                <c:pt idx="49171" formatCode="General">
                  <c:v>122.684</c:v>
                </c:pt>
                <c:pt idx="49172" formatCode="General">
                  <c:v>121.767</c:v>
                </c:pt>
                <c:pt idx="49173" formatCode="General">
                  <c:v>120.82599999999999</c:v>
                </c:pt>
                <c:pt idx="49174" formatCode="General">
                  <c:v>119.867</c:v>
                </c:pt>
                <c:pt idx="49175" formatCode="General">
                  <c:v>118.88</c:v>
                </c:pt>
                <c:pt idx="49176" formatCode="General">
                  <c:v>117.863</c:v>
                </c:pt>
                <c:pt idx="49177" formatCode="General">
                  <c:v>116.84399999999999</c:v>
                </c:pt>
                <c:pt idx="49178" formatCode="General">
                  <c:v>115.839</c:v>
                </c:pt>
                <c:pt idx="49179" formatCode="General">
                  <c:v>114.848</c:v>
                </c:pt>
                <c:pt idx="49180" formatCode="General">
                  <c:v>113.858</c:v>
                </c:pt>
                <c:pt idx="49181" formatCode="General">
                  <c:v>112.85599999999999</c:v>
                </c:pt>
                <c:pt idx="49182" formatCode="General">
                  <c:v>111.84</c:v>
                </c:pt>
                <c:pt idx="49183" formatCode="General">
                  <c:v>110.81</c:v>
                </c:pt>
                <c:pt idx="49184" formatCode="General">
                  <c:v>109.77500000000001</c:v>
                </c:pt>
                <c:pt idx="49185" formatCode="General">
                  <c:v>108.74</c:v>
                </c:pt>
                <c:pt idx="49186" formatCode="General">
                  <c:v>107.709</c:v>
                </c:pt>
                <c:pt idx="49187" formatCode="General">
                  <c:v>106.673</c:v>
                </c:pt>
                <c:pt idx="49188" formatCode="General">
                  <c:v>105.61499999999999</c:v>
                </c:pt>
                <c:pt idx="49189" formatCode="General">
                  <c:v>104.52800000000001</c:v>
                </c:pt>
                <c:pt idx="49190" formatCode="General">
                  <c:v>103.408</c:v>
                </c:pt>
                <c:pt idx="49191" formatCode="General">
                  <c:v>102.255</c:v>
                </c:pt>
                <c:pt idx="49192" formatCode="General">
                  <c:v>101.083</c:v>
                </c:pt>
                <c:pt idx="49193" formatCode="General">
                  <c:v>99.919700000000006</c:v>
                </c:pt>
                <c:pt idx="49194" formatCode="General">
                  <c:v>98.770399999999995</c:v>
                </c:pt>
                <c:pt idx="49195" formatCode="General">
                  <c:v>97.627499999999998</c:v>
                </c:pt>
                <c:pt idx="49196" formatCode="General">
                  <c:v>96.478300000000004</c:v>
                </c:pt>
                <c:pt idx="49197" formatCode="General">
                  <c:v>95.312299999999993</c:v>
                </c:pt>
                <c:pt idx="49198" formatCode="General">
                  <c:v>94.127899999999997</c:v>
                </c:pt>
                <c:pt idx="49199" formatCode="General">
                  <c:v>92.927000000000007</c:v>
                </c:pt>
                <c:pt idx="49200" formatCode="General">
                  <c:v>91.712599999999995</c:v>
                </c:pt>
                <c:pt idx="49201" formatCode="General">
                  <c:v>90.483500000000006</c:v>
                </c:pt>
                <c:pt idx="49202" formatCode="General">
                  <c:v>89.235299999999995</c:v>
                </c:pt>
                <c:pt idx="49203" formatCode="General">
                  <c:v>87.959500000000006</c:v>
                </c:pt>
                <c:pt idx="49204" formatCode="General">
                  <c:v>86.656700000000001</c:v>
                </c:pt>
                <c:pt idx="49205" formatCode="General">
                  <c:v>85.340800000000002</c:v>
                </c:pt>
                <c:pt idx="49206" formatCode="General">
                  <c:v>83.968999999999994</c:v>
                </c:pt>
                <c:pt idx="49207" formatCode="General">
                  <c:v>82.475800000000007</c:v>
                </c:pt>
                <c:pt idx="49208" formatCode="General">
                  <c:v>80.836600000000004</c:v>
                </c:pt>
                <c:pt idx="49209" formatCode="General">
                  <c:v>79.063100000000006</c:v>
                </c:pt>
                <c:pt idx="49210" formatCode="General">
                  <c:v>77.239999999999995</c:v>
                </c:pt>
                <c:pt idx="49211" formatCode="General">
                  <c:v>75.419899999999998</c:v>
                </c:pt>
                <c:pt idx="49212" formatCode="General">
                  <c:v>73.575999999999993</c:v>
                </c:pt>
                <c:pt idx="49213" formatCode="General">
                  <c:v>71.697699999999998</c:v>
                </c:pt>
                <c:pt idx="49214" formatCode="General">
                  <c:v>69.792599999999993</c:v>
                </c:pt>
                <c:pt idx="49215" formatCode="General">
                  <c:v>67.875299999999996</c:v>
                </c:pt>
                <c:pt idx="49216" formatCode="General">
                  <c:v>65.958200000000005</c:v>
                </c:pt>
                <c:pt idx="49217" formatCode="General">
                  <c:v>64.041300000000007</c:v>
                </c:pt>
                <c:pt idx="49218" formatCode="General">
                  <c:v>62.132399999999997</c:v>
                </c:pt>
                <c:pt idx="49219" formatCode="General">
                  <c:v>60.247599999999998</c:v>
                </c:pt>
                <c:pt idx="49220" formatCode="General">
                  <c:v>58.396500000000003</c:v>
                </c:pt>
                <c:pt idx="49221" formatCode="General">
                  <c:v>56.582500000000003</c:v>
                </c:pt>
                <c:pt idx="49222" formatCode="General">
                  <c:v>54.802399999999999</c:v>
                </c:pt>
                <c:pt idx="49223" formatCode="General">
                  <c:v>53.0501</c:v>
                </c:pt>
                <c:pt idx="49224" formatCode="General">
                  <c:v>51.319499999999998</c:v>
                </c:pt>
                <c:pt idx="49225" formatCode="General">
                  <c:v>49.595599999999997</c:v>
                </c:pt>
                <c:pt idx="49226" formatCode="General">
                  <c:v>47.856999999999999</c:v>
                </c:pt>
                <c:pt idx="49227" formatCode="General">
                  <c:v>46.089199999999998</c:v>
                </c:pt>
                <c:pt idx="49228" formatCode="General">
                  <c:v>44.286299999999997</c:v>
                </c:pt>
                <c:pt idx="49229" formatCode="General">
                  <c:v>42.444600000000001</c:v>
                </c:pt>
                <c:pt idx="49230" formatCode="General">
                  <c:v>40.570599999999999</c:v>
                </c:pt>
                <c:pt idx="49231" formatCode="General">
                  <c:v>38.686500000000002</c:v>
                </c:pt>
                <c:pt idx="49232" formatCode="General">
                  <c:v>36.814399999999999</c:v>
                </c:pt>
                <c:pt idx="49233" formatCode="General">
                  <c:v>34.967799999999997</c:v>
                </c:pt>
                <c:pt idx="49234" formatCode="General">
                  <c:v>33.136200000000002</c:v>
                </c:pt>
                <c:pt idx="49235" formatCode="General">
                  <c:v>31.3017</c:v>
                </c:pt>
                <c:pt idx="49236" formatCode="General">
                  <c:v>29.4815</c:v>
                </c:pt>
                <c:pt idx="49237" formatCode="General">
                  <c:v>27.6953</c:v>
                </c:pt>
                <c:pt idx="49238" formatCode="General">
                  <c:v>25.943999999999999</c:v>
                </c:pt>
                <c:pt idx="49239" formatCode="General">
                  <c:v>24.235800000000001</c:v>
                </c:pt>
                <c:pt idx="49240" formatCode="General">
                  <c:v>22.5822</c:v>
                </c:pt>
                <c:pt idx="49241" formatCode="General">
                  <c:v>20.9954</c:v>
                </c:pt>
                <c:pt idx="49242" formatCode="General">
                  <c:v>19.4788</c:v>
                </c:pt>
                <c:pt idx="49243" formatCode="General">
                  <c:v>17.9955</c:v>
                </c:pt>
                <c:pt idx="49244" formatCode="General">
                  <c:v>16.498699999999999</c:v>
                </c:pt>
                <c:pt idx="49245" formatCode="General">
                  <c:v>14.9496</c:v>
                </c:pt>
                <c:pt idx="49246" formatCode="General">
                  <c:v>13.316599999999999</c:v>
                </c:pt>
                <c:pt idx="49247" formatCode="General">
                  <c:v>11.5845</c:v>
                </c:pt>
                <c:pt idx="49248" formatCode="General">
                  <c:v>9.7979800000000008</c:v>
                </c:pt>
                <c:pt idx="49249" formatCode="General">
                  <c:v>8.0091099999999997</c:v>
                </c:pt>
                <c:pt idx="49250" formatCode="General">
                  <c:v>6.1974799999999997</c:v>
                </c:pt>
                <c:pt idx="49251" formatCode="General">
                  <c:v>4.3461699999999999</c:v>
                </c:pt>
                <c:pt idx="49252" formatCode="General">
                  <c:v>2.4650799999999999</c:v>
                </c:pt>
                <c:pt idx="49253" formatCode="General">
                  <c:v>0.60167400000000004</c:v>
                </c:pt>
                <c:pt idx="49254" formatCode="General">
                  <c:v>-1.1832400000000001</c:v>
                </c:pt>
                <c:pt idx="49255" formatCode="General">
                  <c:v>-2.9153600000000002</c:v>
                </c:pt>
                <c:pt idx="49256" formatCode="General">
                  <c:v>-4.6421799999999998</c:v>
                </c:pt>
                <c:pt idx="49257" formatCode="General">
                  <c:v>-6.3735600000000003</c:v>
                </c:pt>
                <c:pt idx="49258" formatCode="General">
                  <c:v>-8.1157800000000009</c:v>
                </c:pt>
                <c:pt idx="49259" formatCode="General">
                  <c:v>-9.8676700000000004</c:v>
                </c:pt>
                <c:pt idx="49260" formatCode="General">
                  <c:v>-11.6165</c:v>
                </c:pt>
                <c:pt idx="49261" formatCode="General">
                  <c:v>-13.3468</c:v>
                </c:pt>
                <c:pt idx="49262" formatCode="General">
                  <c:v>-15.043200000000001</c:v>
                </c:pt>
                <c:pt idx="49263" formatCode="General">
                  <c:v>-16.689900000000002</c:v>
                </c:pt>
                <c:pt idx="49264" formatCode="General">
                  <c:v>-18.2743</c:v>
                </c:pt>
                <c:pt idx="49265" formatCode="General">
                  <c:v>-19.790700000000001</c:v>
                </c:pt>
                <c:pt idx="49266" formatCode="General">
                  <c:v>-21.244399999999999</c:v>
                </c:pt>
                <c:pt idx="49267" formatCode="General">
                  <c:v>-22.6464</c:v>
                </c:pt>
                <c:pt idx="49268" formatCode="General">
                  <c:v>-24.008800000000001</c:v>
                </c:pt>
                <c:pt idx="49269" formatCode="General">
                  <c:v>-25.3413</c:v>
                </c:pt>
                <c:pt idx="49270" formatCode="General">
                  <c:v>-26.651</c:v>
                </c:pt>
                <c:pt idx="49271" formatCode="General">
                  <c:v>-27.939599999999999</c:v>
                </c:pt>
                <c:pt idx="49272" formatCode="General">
                  <c:v>-29.2224</c:v>
                </c:pt>
                <c:pt idx="49273" formatCode="General">
                  <c:v>-30.5242</c:v>
                </c:pt>
                <c:pt idx="49274" formatCode="General">
                  <c:v>-31.850999999999999</c:v>
                </c:pt>
                <c:pt idx="49275" formatCode="General">
                  <c:v>-33.198500000000003</c:v>
                </c:pt>
                <c:pt idx="49276" formatCode="General">
                  <c:v>-34.559899999999999</c:v>
                </c:pt>
                <c:pt idx="49277" formatCode="General">
                  <c:v>-35.927799999999998</c:v>
                </c:pt>
                <c:pt idx="49278" formatCode="General">
                  <c:v>-37.299399999999999</c:v>
                </c:pt>
                <c:pt idx="49279" formatCode="General">
                  <c:v>-38.669499999999999</c:v>
                </c:pt>
                <c:pt idx="49280" formatCode="General">
                  <c:v>-40.0319</c:v>
                </c:pt>
                <c:pt idx="49281" formatCode="General">
                  <c:v>-41.408299999999997</c:v>
                </c:pt>
                <c:pt idx="49282" formatCode="General">
                  <c:v>-42.828699999999998</c:v>
                </c:pt>
                <c:pt idx="49283" formatCode="General">
                  <c:v>-44.289499999999997</c:v>
                </c:pt>
                <c:pt idx="49284" formatCode="General">
                  <c:v>-45.777200000000001</c:v>
                </c:pt>
                <c:pt idx="49285" formatCode="General">
                  <c:v>-47.280099999999997</c:v>
                </c:pt>
                <c:pt idx="49286" formatCode="General">
                  <c:v>-48.795099999999998</c:v>
                </c:pt>
                <c:pt idx="49287" formatCode="General">
                  <c:v>-50.327500000000001</c:v>
                </c:pt>
                <c:pt idx="49288" formatCode="General">
                  <c:v>-51.872599999999998</c:v>
                </c:pt>
                <c:pt idx="49289" formatCode="General">
                  <c:v>-53.423900000000003</c:v>
                </c:pt>
                <c:pt idx="49290" formatCode="General">
                  <c:v>-54.991599999999998</c:v>
                </c:pt>
                <c:pt idx="49291" formatCode="General">
                  <c:v>-56.584499999999998</c:v>
                </c:pt>
                <c:pt idx="49292" formatCode="General">
                  <c:v>-58.198</c:v>
                </c:pt>
                <c:pt idx="49293" formatCode="General">
                  <c:v>-59.888100000000001</c:v>
                </c:pt>
                <c:pt idx="49294" formatCode="General">
                  <c:v>-61.733699999999999</c:v>
                </c:pt>
                <c:pt idx="49295" formatCode="General">
                  <c:v>-63.749600000000001</c:v>
                </c:pt>
                <c:pt idx="49296" formatCode="General">
                  <c:v>-65.912800000000004</c:v>
                </c:pt>
                <c:pt idx="49297" formatCode="General">
                  <c:v>-68.147900000000007</c:v>
                </c:pt>
                <c:pt idx="49298" formatCode="General">
                  <c:v>-70.393199999999993</c:v>
                </c:pt>
                <c:pt idx="49299" formatCode="General">
                  <c:v>-72.643600000000006</c:v>
                </c:pt>
                <c:pt idx="49300" formatCode="General">
                  <c:v>-74.8887</c:v>
                </c:pt>
                <c:pt idx="49301" formatCode="General">
                  <c:v>-77.112499999999997</c:v>
                </c:pt>
                <c:pt idx="49302" formatCode="General">
                  <c:v>-79.294799999999995</c:v>
                </c:pt>
                <c:pt idx="49303" formatCode="General">
                  <c:v>-81.411600000000007</c:v>
                </c:pt>
                <c:pt idx="49304" formatCode="General">
                  <c:v>-83.435299999999998</c:v>
                </c:pt>
                <c:pt idx="49305" formatCode="General">
                  <c:v>-85.344499999999996</c:v>
                </c:pt>
                <c:pt idx="49306" formatCode="General">
                  <c:v>-87.129099999999994</c:v>
                </c:pt>
                <c:pt idx="49307" formatCode="General">
                  <c:v>-88.763400000000004</c:v>
                </c:pt>
                <c:pt idx="49308" formatCode="General">
                  <c:v>-90.219200000000001</c:v>
                </c:pt>
                <c:pt idx="49309" formatCode="General">
                  <c:v>-91.490799999999993</c:v>
                </c:pt>
                <c:pt idx="49310" formatCode="General">
                  <c:v>-92.584800000000001</c:v>
                </c:pt>
                <c:pt idx="49311" formatCode="General">
                  <c:v>-93.520499999999998</c:v>
                </c:pt>
                <c:pt idx="49312" formatCode="General">
                  <c:v>-94.318200000000004</c:v>
                </c:pt>
                <c:pt idx="49313" formatCode="General">
                  <c:v>-94.990499999999997</c:v>
                </c:pt>
                <c:pt idx="49314" formatCode="General">
                  <c:v>-95.559200000000004</c:v>
                </c:pt>
                <c:pt idx="49315" formatCode="General">
                  <c:v>-96.053700000000006</c:v>
                </c:pt>
                <c:pt idx="49316" formatCode="General">
                  <c:v>-96.517499999999998</c:v>
                </c:pt>
                <c:pt idx="49317" formatCode="General">
                  <c:v>-96.981800000000007</c:v>
                </c:pt>
                <c:pt idx="49318" formatCode="General">
                  <c:v>-97.443399999999997</c:v>
                </c:pt>
                <c:pt idx="49319" formatCode="General">
                  <c:v>-97.898099999999999</c:v>
                </c:pt>
                <c:pt idx="49320" formatCode="General">
                  <c:v>-98.348799999999997</c:v>
                </c:pt>
                <c:pt idx="49321" formatCode="General">
                  <c:v>-98.803799999999995</c:v>
                </c:pt>
                <c:pt idx="49322" formatCode="General">
                  <c:v>-99.278999999999996</c:v>
                </c:pt>
                <c:pt idx="49323" formatCode="General">
                  <c:v>-99.893100000000004</c:v>
                </c:pt>
                <c:pt idx="49324" formatCode="General">
                  <c:v>-100.72199999999999</c:v>
                </c:pt>
                <c:pt idx="49325" formatCode="General">
                  <c:v>-101.624</c:v>
                </c:pt>
                <c:pt idx="49326" formatCode="General">
                  <c:v>-102.517</c:v>
                </c:pt>
                <c:pt idx="49327" formatCode="General">
                  <c:v>-103.44199999999999</c:v>
                </c:pt>
                <c:pt idx="49328" formatCode="General">
                  <c:v>-104.44</c:v>
                </c:pt>
                <c:pt idx="49329" formatCode="General">
                  <c:v>-105.532</c:v>
                </c:pt>
                <c:pt idx="49330" formatCode="General">
                  <c:v>-106.64100000000001</c:v>
                </c:pt>
                <c:pt idx="49331" formatCode="General">
                  <c:v>-107.697</c:v>
                </c:pt>
                <c:pt idx="49332" formatCode="General">
                  <c:v>-108.688</c:v>
                </c:pt>
                <c:pt idx="49333" formatCode="General">
                  <c:v>-109.619</c:v>
                </c:pt>
                <c:pt idx="49334" formatCode="General">
                  <c:v>-110.501</c:v>
                </c:pt>
                <c:pt idx="49335" formatCode="General">
                  <c:v>-111.35599999999999</c:v>
                </c:pt>
                <c:pt idx="49336" formatCode="General">
                  <c:v>-112.2</c:v>
                </c:pt>
                <c:pt idx="49337" formatCode="General">
                  <c:v>-113.02800000000001</c:v>
                </c:pt>
                <c:pt idx="49338" formatCode="General">
                  <c:v>-113.834</c:v>
                </c:pt>
                <c:pt idx="49339" formatCode="General">
                  <c:v>-114.614</c:v>
                </c:pt>
                <c:pt idx="49340" formatCode="General">
                  <c:v>-115.384</c:v>
                </c:pt>
                <c:pt idx="49341" formatCode="General">
                  <c:v>-116.17</c:v>
                </c:pt>
                <c:pt idx="49342" formatCode="General">
                  <c:v>-116.97</c:v>
                </c:pt>
                <c:pt idx="49343" formatCode="General">
                  <c:v>-117.77200000000001</c:v>
                </c:pt>
                <c:pt idx="49344" formatCode="General">
                  <c:v>-118.563</c:v>
                </c:pt>
                <c:pt idx="49345" formatCode="General">
                  <c:v>-119.32899999999999</c:v>
                </c:pt>
                <c:pt idx="49346" formatCode="General">
                  <c:v>-120.066</c:v>
                </c:pt>
                <c:pt idx="49347" formatCode="General">
                  <c:v>-120.765</c:v>
                </c:pt>
                <c:pt idx="49348" formatCode="General">
                  <c:v>-121.42400000000001</c:v>
                </c:pt>
                <c:pt idx="49349" formatCode="General">
                  <c:v>-122.152</c:v>
                </c:pt>
                <c:pt idx="49350" formatCode="General">
                  <c:v>-123.05200000000001</c:v>
                </c:pt>
                <c:pt idx="49351" formatCode="General">
                  <c:v>-124.075</c:v>
                </c:pt>
                <c:pt idx="49352" formatCode="General">
                  <c:v>-125.15</c:v>
                </c:pt>
                <c:pt idx="49353" formatCode="General">
                  <c:v>-126.21299999999999</c:v>
                </c:pt>
                <c:pt idx="49354" formatCode="General">
                  <c:v>-127.23699999999999</c:v>
                </c:pt>
                <c:pt idx="49355" formatCode="General">
                  <c:v>-128.22800000000001</c:v>
                </c:pt>
                <c:pt idx="49356" formatCode="General">
                  <c:v>-129.17699999999999</c:v>
                </c:pt>
                <c:pt idx="49357" formatCode="General">
                  <c:v>-130.07</c:v>
                </c:pt>
                <c:pt idx="49358" formatCode="General">
                  <c:v>-130.911</c:v>
                </c:pt>
                <c:pt idx="49359" formatCode="General">
                  <c:v>-131.69999999999999</c:v>
                </c:pt>
                <c:pt idx="49360" formatCode="General">
                  <c:v>-132.435</c:v>
                </c:pt>
                <c:pt idx="49361" formatCode="General">
                  <c:v>-133.114</c:v>
                </c:pt>
                <c:pt idx="49362" formatCode="General">
                  <c:v>-133.73500000000001</c:v>
                </c:pt>
                <c:pt idx="49363" formatCode="General">
                  <c:v>-134.28700000000001</c:v>
                </c:pt>
                <c:pt idx="49364" formatCode="General">
                  <c:v>-134.75299999999999</c:v>
                </c:pt>
                <c:pt idx="49365" formatCode="General">
                  <c:v>-135.113</c:v>
                </c:pt>
                <c:pt idx="49366" formatCode="General">
                  <c:v>-135.351</c:v>
                </c:pt>
                <c:pt idx="49367" formatCode="General">
                  <c:v>-135.465</c:v>
                </c:pt>
                <c:pt idx="49368" formatCode="General">
                  <c:v>-135.43899999999999</c:v>
                </c:pt>
                <c:pt idx="49369" formatCode="General">
                  <c:v>-135.25299999999999</c:v>
                </c:pt>
                <c:pt idx="49370" formatCode="General">
                  <c:v>-134.917</c:v>
                </c:pt>
                <c:pt idx="49371" formatCode="General">
                  <c:v>-134.44999999999999</c:v>
                </c:pt>
                <c:pt idx="49372" formatCode="General">
                  <c:v>-133.86699999999999</c:v>
                </c:pt>
                <c:pt idx="49373" formatCode="General">
                  <c:v>-133.18100000000001</c:v>
                </c:pt>
                <c:pt idx="49374" formatCode="General">
                  <c:v>-132.399</c:v>
                </c:pt>
                <c:pt idx="49375" formatCode="General">
                  <c:v>-131.548</c:v>
                </c:pt>
                <c:pt idx="49376" formatCode="General">
                  <c:v>-130.65700000000001</c:v>
                </c:pt>
                <c:pt idx="49377" formatCode="General">
                  <c:v>-129.71299999999999</c:v>
                </c:pt>
                <c:pt idx="49378" formatCode="General">
                  <c:v>-128.73099999999999</c:v>
                </c:pt>
                <c:pt idx="49379" formatCode="General">
                  <c:v>-127.801</c:v>
                </c:pt>
                <c:pt idx="49380" formatCode="General">
                  <c:v>-126.99</c:v>
                </c:pt>
                <c:pt idx="49381" formatCode="General">
                  <c:v>-126.31</c:v>
                </c:pt>
                <c:pt idx="49382" formatCode="General">
                  <c:v>-125.70699999999999</c:v>
                </c:pt>
                <c:pt idx="49383" formatCode="General">
                  <c:v>-125.119</c:v>
                </c:pt>
                <c:pt idx="49384" formatCode="General">
                  <c:v>-124.541</c:v>
                </c:pt>
                <c:pt idx="49385" formatCode="General">
                  <c:v>-123.974</c:v>
                </c:pt>
                <c:pt idx="49386" formatCode="General">
                  <c:v>-123.42</c:v>
                </c:pt>
                <c:pt idx="49387" formatCode="General">
                  <c:v>-122.87</c:v>
                </c:pt>
                <c:pt idx="49388" formatCode="General">
                  <c:v>-122.30500000000001</c:v>
                </c:pt>
                <c:pt idx="49389" formatCode="General">
                  <c:v>-121.706</c:v>
                </c:pt>
                <c:pt idx="49390" formatCode="General">
                  <c:v>-121.06100000000001</c:v>
                </c:pt>
                <c:pt idx="49391" formatCode="General">
                  <c:v>-120.372</c:v>
                </c:pt>
                <c:pt idx="49392" formatCode="General">
                  <c:v>-119.649</c:v>
                </c:pt>
                <c:pt idx="49393" formatCode="General">
                  <c:v>-118.9</c:v>
                </c:pt>
                <c:pt idx="49394" formatCode="General">
                  <c:v>-118.125</c:v>
                </c:pt>
                <c:pt idx="49395" formatCode="General">
                  <c:v>-117.31699999999999</c:v>
                </c:pt>
                <c:pt idx="49396" formatCode="General">
                  <c:v>-116.455</c:v>
                </c:pt>
                <c:pt idx="49397" formatCode="General">
                  <c:v>-115.523</c:v>
                </c:pt>
                <c:pt idx="49398" formatCode="General">
                  <c:v>-114.53400000000001</c:v>
                </c:pt>
                <c:pt idx="49399" formatCode="General">
                  <c:v>-113.503</c:v>
                </c:pt>
                <c:pt idx="49400" formatCode="General">
                  <c:v>-112.437</c:v>
                </c:pt>
                <c:pt idx="49401" formatCode="General">
                  <c:v>-111.343</c:v>
                </c:pt>
                <c:pt idx="49402" formatCode="General">
                  <c:v>-110.22799999999999</c:v>
                </c:pt>
                <c:pt idx="49403" formatCode="General">
                  <c:v>-109.105</c:v>
                </c:pt>
                <c:pt idx="49404" formatCode="General">
                  <c:v>-107.98699999999999</c:v>
                </c:pt>
                <c:pt idx="49405" formatCode="General">
                  <c:v>-106.883</c:v>
                </c:pt>
                <c:pt idx="49406" formatCode="General">
                  <c:v>-105.794</c:v>
                </c:pt>
                <c:pt idx="49407" formatCode="General">
                  <c:v>-104.717</c:v>
                </c:pt>
                <c:pt idx="49408" formatCode="General">
                  <c:v>-103.626</c:v>
                </c:pt>
                <c:pt idx="49409" formatCode="General">
                  <c:v>-102.486</c:v>
                </c:pt>
                <c:pt idx="49410" formatCode="General">
                  <c:v>-101.367</c:v>
                </c:pt>
                <c:pt idx="49411" formatCode="General">
                  <c:v>-100.349</c:v>
                </c:pt>
                <c:pt idx="49412" formatCode="General">
                  <c:v>-99.446100000000001</c:v>
                </c:pt>
                <c:pt idx="49413" formatCode="General">
                  <c:v>-98.632499999999993</c:v>
                </c:pt>
                <c:pt idx="49414" formatCode="General">
                  <c:v>-97.835400000000007</c:v>
                </c:pt>
                <c:pt idx="49415" formatCode="General">
                  <c:v>-97.015500000000003</c:v>
                </c:pt>
                <c:pt idx="49416" formatCode="General">
                  <c:v>-96.168700000000001</c:v>
                </c:pt>
                <c:pt idx="49417" formatCode="General">
                  <c:v>-95.276300000000006</c:v>
                </c:pt>
                <c:pt idx="49418" formatCode="General">
                  <c:v>-94.325299999999999</c:v>
                </c:pt>
                <c:pt idx="49419" formatCode="General">
                  <c:v>-93.320800000000006</c:v>
                </c:pt>
                <c:pt idx="49420" formatCode="General">
                  <c:v>-92.267899999999997</c:v>
                </c:pt>
                <c:pt idx="49421" formatCode="General">
                  <c:v>-91.165999999999997</c:v>
                </c:pt>
                <c:pt idx="49422" formatCode="General">
                  <c:v>-90.018500000000003</c:v>
                </c:pt>
                <c:pt idx="49423" formatCode="General">
                  <c:v>-88.831100000000006</c:v>
                </c:pt>
                <c:pt idx="49424" formatCode="General">
                  <c:v>-87.627099999999999</c:v>
                </c:pt>
                <c:pt idx="49425" formatCode="General">
                  <c:v>-86.423299999999998</c:v>
                </c:pt>
                <c:pt idx="49426" formatCode="General">
                  <c:v>-85.208100000000002</c:v>
                </c:pt>
                <c:pt idx="49427" formatCode="General">
                  <c:v>-83.968199999999996</c:v>
                </c:pt>
                <c:pt idx="49428" formatCode="General">
                  <c:v>-82.693700000000007</c:v>
                </c:pt>
                <c:pt idx="49429" formatCode="General">
                  <c:v>-81.383600000000001</c:v>
                </c:pt>
                <c:pt idx="49430" formatCode="General">
                  <c:v>-80.040300000000002</c:v>
                </c:pt>
                <c:pt idx="49431" formatCode="General">
                  <c:v>-78.660399999999996</c:v>
                </c:pt>
                <c:pt idx="49432" formatCode="General">
                  <c:v>-77.238699999999994</c:v>
                </c:pt>
                <c:pt idx="49433" formatCode="General">
                  <c:v>-75.770899999999997</c:v>
                </c:pt>
                <c:pt idx="49434" formatCode="General">
                  <c:v>-74.254499999999993</c:v>
                </c:pt>
                <c:pt idx="49435" formatCode="General">
                  <c:v>-72.691199999999995</c:v>
                </c:pt>
                <c:pt idx="49436" formatCode="General">
                  <c:v>-71.085700000000003</c:v>
                </c:pt>
                <c:pt idx="49437" formatCode="General">
                  <c:v>-69.444999999999993</c:v>
                </c:pt>
                <c:pt idx="49438" formatCode="General">
                  <c:v>-67.778099999999995</c:v>
                </c:pt>
                <c:pt idx="49439" formatCode="General">
                  <c:v>-66.085700000000003</c:v>
                </c:pt>
                <c:pt idx="49440" formatCode="General">
                  <c:v>-64.356300000000005</c:v>
                </c:pt>
                <c:pt idx="49441" formatCode="General">
                  <c:v>-62.621099999999998</c:v>
                </c:pt>
                <c:pt idx="49442" formatCode="General">
                  <c:v>-60.936999999999998</c:v>
                </c:pt>
                <c:pt idx="49443" formatCode="General">
                  <c:v>-59.338799999999999</c:v>
                </c:pt>
                <c:pt idx="49444" formatCode="General">
                  <c:v>-57.8322</c:v>
                </c:pt>
                <c:pt idx="49445" formatCode="General">
                  <c:v>-56.336799999999997</c:v>
                </c:pt>
                <c:pt idx="49446" formatCode="General">
                  <c:v>-54.793700000000001</c:v>
                </c:pt>
                <c:pt idx="49447" formatCode="General">
                  <c:v>-53.235799999999998</c:v>
                </c:pt>
                <c:pt idx="49448" formatCode="General">
                  <c:v>-51.674399999999999</c:v>
                </c:pt>
                <c:pt idx="49449" formatCode="General">
                  <c:v>-50.096299999999999</c:v>
                </c:pt>
                <c:pt idx="49450" formatCode="General">
                  <c:v>-48.499499999999998</c:v>
                </c:pt>
                <c:pt idx="49451" formatCode="General">
                  <c:v>-46.877600000000001</c:v>
                </c:pt>
                <c:pt idx="49452" formatCode="General">
                  <c:v>-45.204000000000001</c:v>
                </c:pt>
                <c:pt idx="49453" formatCode="General">
                  <c:v>-43.465400000000002</c:v>
                </c:pt>
                <c:pt idx="49454" formatCode="General">
                  <c:v>-41.674799999999998</c:v>
                </c:pt>
                <c:pt idx="49455" formatCode="General">
                  <c:v>-39.8551</c:v>
                </c:pt>
                <c:pt idx="49456" formatCode="General">
                  <c:v>-38.029299999999999</c:v>
                </c:pt>
                <c:pt idx="49457" formatCode="General">
                  <c:v>-36.192100000000003</c:v>
                </c:pt>
                <c:pt idx="49458" formatCode="General">
                  <c:v>-34.328600000000002</c:v>
                </c:pt>
                <c:pt idx="49459" formatCode="General">
                  <c:v>-32.433500000000002</c:v>
                </c:pt>
                <c:pt idx="49460" formatCode="General">
                  <c:v>-30.499300000000002</c:v>
                </c:pt>
                <c:pt idx="49461" formatCode="General">
                  <c:v>-28.518699999999999</c:v>
                </c:pt>
                <c:pt idx="49462" formatCode="General">
                  <c:v>-26.527100000000001</c:v>
                </c:pt>
                <c:pt idx="49463" formatCode="General">
                  <c:v>-24.572099999999999</c:v>
                </c:pt>
                <c:pt idx="49464" formatCode="General">
                  <c:v>-22.650300000000001</c:v>
                </c:pt>
                <c:pt idx="49465" formatCode="General">
                  <c:v>-20.746400000000001</c:v>
                </c:pt>
                <c:pt idx="49466" formatCode="General">
                  <c:v>-18.8508</c:v>
                </c:pt>
                <c:pt idx="49467" formatCode="General">
                  <c:v>-16.956900000000001</c:v>
                </c:pt>
                <c:pt idx="49468" formatCode="General">
                  <c:v>-15.066000000000001</c:v>
                </c:pt>
                <c:pt idx="49469" formatCode="General">
                  <c:v>-13.177300000000001</c:v>
                </c:pt>
                <c:pt idx="49470" formatCode="General">
                  <c:v>-11.286899999999999</c:v>
                </c:pt>
                <c:pt idx="49471" formatCode="General">
                  <c:v>-9.3858200000000007</c:v>
                </c:pt>
                <c:pt idx="49472" formatCode="General">
                  <c:v>-7.4637599999999997</c:v>
                </c:pt>
                <c:pt idx="49473" formatCode="General">
                  <c:v>-5.5138299999999996</c:v>
                </c:pt>
                <c:pt idx="49474" formatCode="General">
                  <c:v>-3.5385499999999999</c:v>
                </c:pt>
                <c:pt idx="49475" formatCode="General">
                  <c:v>-1.5489999999999999</c:v>
                </c:pt>
                <c:pt idx="49476" formatCode="General">
                  <c:v>0.43780000000000002</c:v>
                </c:pt>
                <c:pt idx="49477" formatCode="General">
                  <c:v>2.4057499999999998</c:v>
                </c:pt>
                <c:pt idx="49478" formatCode="General">
                  <c:v>4.3492100000000002</c:v>
                </c:pt>
                <c:pt idx="49479" formatCode="General">
                  <c:v>6.2628899999999996</c:v>
                </c:pt>
                <c:pt idx="49480" formatCode="General">
                  <c:v>8.1383100000000006</c:v>
                </c:pt>
                <c:pt idx="49481" formatCode="General">
                  <c:v>9.9814100000000003</c:v>
                </c:pt>
                <c:pt idx="49482" formatCode="General">
                  <c:v>11.808400000000001</c:v>
                </c:pt>
                <c:pt idx="49483" formatCode="General">
                  <c:v>13.6366</c:v>
                </c:pt>
                <c:pt idx="49484" formatCode="General">
                  <c:v>15.4788</c:v>
                </c:pt>
                <c:pt idx="49485" formatCode="General">
                  <c:v>17.3279</c:v>
                </c:pt>
                <c:pt idx="49486" formatCode="General">
                  <c:v>19.1327</c:v>
                </c:pt>
                <c:pt idx="49487" formatCode="General">
                  <c:v>20.786000000000001</c:v>
                </c:pt>
                <c:pt idx="49488" formatCode="General">
                  <c:v>22.290400000000002</c:v>
                </c:pt>
                <c:pt idx="49489" formatCode="General">
                  <c:v>23.751300000000001</c:v>
                </c:pt>
                <c:pt idx="49490" formatCode="General">
                  <c:v>25.189499999999999</c:v>
                </c:pt>
                <c:pt idx="49491" formatCode="General">
                  <c:v>26.587599999999998</c:v>
                </c:pt>
                <c:pt idx="49492" formatCode="General">
                  <c:v>27.952500000000001</c:v>
                </c:pt>
                <c:pt idx="49493" formatCode="General">
                  <c:v>29.2835</c:v>
                </c:pt>
                <c:pt idx="49494" formatCode="General">
                  <c:v>30.5672</c:v>
                </c:pt>
                <c:pt idx="49495" formatCode="General">
                  <c:v>31.775200000000002</c:v>
                </c:pt>
                <c:pt idx="49496" formatCode="General">
                  <c:v>32.878700000000002</c:v>
                </c:pt>
                <c:pt idx="49497" formatCode="General">
                  <c:v>33.867100000000001</c:v>
                </c:pt>
                <c:pt idx="49498" formatCode="General">
                  <c:v>34.745699999999999</c:v>
                </c:pt>
                <c:pt idx="49499" formatCode="General">
                  <c:v>35.552199999999999</c:v>
                </c:pt>
                <c:pt idx="49500" formatCode="General">
                  <c:v>36.335700000000003</c:v>
                </c:pt>
                <c:pt idx="49501" formatCode="General">
                  <c:v>37.140500000000003</c:v>
                </c:pt>
                <c:pt idx="49502" formatCode="General">
                  <c:v>38.032899999999998</c:v>
                </c:pt>
                <c:pt idx="49503" formatCode="General">
                  <c:v>39.077500000000001</c:v>
                </c:pt>
                <c:pt idx="49504" formatCode="General">
                  <c:v>40.2896</c:v>
                </c:pt>
                <c:pt idx="49505" formatCode="General">
                  <c:v>41.659500000000001</c:v>
                </c:pt>
                <c:pt idx="49506" formatCode="General">
                  <c:v>43.175400000000003</c:v>
                </c:pt>
                <c:pt idx="49507" formatCode="General">
                  <c:v>44.83</c:v>
                </c:pt>
                <c:pt idx="49508" formatCode="General">
                  <c:v>46.626100000000001</c:v>
                </c:pt>
                <c:pt idx="49509" formatCode="General">
                  <c:v>48.5535</c:v>
                </c:pt>
                <c:pt idx="49510" formatCode="General">
                  <c:v>50.593699999999998</c:v>
                </c:pt>
                <c:pt idx="49511" formatCode="General">
                  <c:v>52.723999999999997</c:v>
                </c:pt>
                <c:pt idx="49512" formatCode="General">
                  <c:v>54.917900000000003</c:v>
                </c:pt>
                <c:pt idx="49513" formatCode="General">
                  <c:v>57.142800000000001</c:v>
                </c:pt>
                <c:pt idx="49514" formatCode="General">
                  <c:v>59.369599999999998</c:v>
                </c:pt>
                <c:pt idx="49515" formatCode="General">
                  <c:v>61.581600000000002</c:v>
                </c:pt>
                <c:pt idx="49516" formatCode="General">
                  <c:v>63.770400000000002</c:v>
                </c:pt>
                <c:pt idx="49517" formatCode="General">
                  <c:v>65.931399999999996</c:v>
                </c:pt>
                <c:pt idx="49518" formatCode="General">
                  <c:v>68.061899999999994</c:v>
                </c:pt>
                <c:pt idx="49519" formatCode="General">
                  <c:v>70.156599999999997</c:v>
                </c:pt>
                <c:pt idx="49520" formatCode="General">
                  <c:v>72.1995</c:v>
                </c:pt>
                <c:pt idx="49521" formatCode="General">
                  <c:v>74.182699999999997</c:v>
                </c:pt>
                <c:pt idx="49522" formatCode="General">
                  <c:v>76.108400000000003</c:v>
                </c:pt>
                <c:pt idx="49523" formatCode="General">
                  <c:v>77.9773</c:v>
                </c:pt>
                <c:pt idx="49524" formatCode="General">
                  <c:v>79.784899999999993</c:v>
                </c:pt>
                <c:pt idx="49525" formatCode="General">
                  <c:v>81.512600000000006</c:v>
                </c:pt>
                <c:pt idx="49526" formatCode="General">
                  <c:v>83.148700000000005</c:v>
                </c:pt>
                <c:pt idx="49527" formatCode="General">
                  <c:v>84.700800000000001</c:v>
                </c:pt>
                <c:pt idx="49528" formatCode="General">
                  <c:v>86.164000000000001</c:v>
                </c:pt>
                <c:pt idx="49529" formatCode="General">
                  <c:v>87.524000000000001</c:v>
                </c:pt>
                <c:pt idx="49530" formatCode="General">
                  <c:v>88.807100000000005</c:v>
                </c:pt>
                <c:pt idx="49531" formatCode="General">
                  <c:v>90.051599999999993</c:v>
                </c:pt>
                <c:pt idx="49532" formatCode="General">
                  <c:v>91.2774</c:v>
                </c:pt>
                <c:pt idx="49533" formatCode="General">
                  <c:v>92.500699999999995</c:v>
                </c:pt>
                <c:pt idx="49534" formatCode="General">
                  <c:v>93.729699999999994</c:v>
                </c:pt>
                <c:pt idx="49535" formatCode="General">
                  <c:v>94.977800000000002</c:v>
                </c:pt>
                <c:pt idx="49536" formatCode="General">
                  <c:v>96.262100000000004</c:v>
                </c:pt>
                <c:pt idx="49537" formatCode="General">
                  <c:v>97.599699999999999</c:v>
                </c:pt>
                <c:pt idx="49538" formatCode="General">
                  <c:v>98.976600000000005</c:v>
                </c:pt>
                <c:pt idx="49539" formatCode="General">
                  <c:v>100.28700000000001</c:v>
                </c:pt>
                <c:pt idx="49540" formatCode="General">
                  <c:v>101.48399999999999</c:v>
                </c:pt>
                <c:pt idx="49541" formatCode="General">
                  <c:v>102.64400000000001</c:v>
                </c:pt>
                <c:pt idx="49542" formatCode="General">
                  <c:v>103.821</c:v>
                </c:pt>
                <c:pt idx="49543" formatCode="General">
                  <c:v>105.029</c:v>
                </c:pt>
                <c:pt idx="49544" formatCode="General">
                  <c:v>106.282</c:v>
                </c:pt>
                <c:pt idx="49545" formatCode="General">
                  <c:v>107.59</c:v>
                </c:pt>
                <c:pt idx="49546" formatCode="General">
                  <c:v>108.961</c:v>
                </c:pt>
                <c:pt idx="49547" formatCode="General">
                  <c:v>110.404</c:v>
                </c:pt>
                <c:pt idx="49548" formatCode="General">
                  <c:v>111.93</c:v>
                </c:pt>
                <c:pt idx="49549" formatCode="General">
                  <c:v>113.53400000000001</c:v>
                </c:pt>
                <c:pt idx="49550" formatCode="General">
                  <c:v>115.205</c:v>
                </c:pt>
                <c:pt idx="49551" formatCode="General">
                  <c:v>116.93300000000001</c:v>
                </c:pt>
                <c:pt idx="49552" formatCode="General">
                  <c:v>118.711</c:v>
                </c:pt>
                <c:pt idx="49553" formatCode="General">
                  <c:v>120.52800000000001</c:v>
                </c:pt>
                <c:pt idx="49554" formatCode="General">
                  <c:v>122.361</c:v>
                </c:pt>
                <c:pt idx="49555" formatCode="General">
                  <c:v>124.167</c:v>
                </c:pt>
                <c:pt idx="49556" formatCode="General">
                  <c:v>125.90900000000001</c:v>
                </c:pt>
                <c:pt idx="49557" formatCode="General">
                  <c:v>127.571</c:v>
                </c:pt>
                <c:pt idx="49558" formatCode="General">
                  <c:v>129.16900000000001</c:v>
                </c:pt>
                <c:pt idx="49559" formatCode="General">
                  <c:v>130.727</c:v>
                </c:pt>
                <c:pt idx="49560" formatCode="General">
                  <c:v>132.25</c:v>
                </c:pt>
                <c:pt idx="49561" formatCode="General">
                  <c:v>133.745</c:v>
                </c:pt>
                <c:pt idx="49562" formatCode="General">
                  <c:v>135.21799999999999</c:v>
                </c:pt>
                <c:pt idx="49563" formatCode="General">
                  <c:v>136.70500000000001</c:v>
                </c:pt>
                <c:pt idx="49564" formatCode="General">
                  <c:v>138.245</c:v>
                </c:pt>
                <c:pt idx="49565" formatCode="General">
                  <c:v>139.79300000000001</c:v>
                </c:pt>
                <c:pt idx="49566" formatCode="General">
                  <c:v>141.28800000000001</c:v>
                </c:pt>
                <c:pt idx="49567" formatCode="General">
                  <c:v>142.696</c:v>
                </c:pt>
                <c:pt idx="49568" formatCode="General">
                  <c:v>143.99799999999999</c:v>
                </c:pt>
                <c:pt idx="49569" formatCode="General">
                  <c:v>145.19900000000001</c:v>
                </c:pt>
                <c:pt idx="49570" formatCode="General">
                  <c:v>146.32</c:v>
                </c:pt>
                <c:pt idx="49571" formatCode="General">
                  <c:v>147.38300000000001</c:v>
                </c:pt>
                <c:pt idx="49572" formatCode="General">
                  <c:v>148.393</c:v>
                </c:pt>
                <c:pt idx="49573" formatCode="General">
                  <c:v>149.35900000000001</c:v>
                </c:pt>
                <c:pt idx="49574" formatCode="General">
                  <c:v>150.30099999999999</c:v>
                </c:pt>
                <c:pt idx="49575" formatCode="General">
                  <c:v>151.24299999999999</c:v>
                </c:pt>
                <c:pt idx="49576" formatCode="General">
                  <c:v>152.20699999999999</c:v>
                </c:pt>
                <c:pt idx="49577" formatCode="General">
                  <c:v>153.197</c:v>
                </c:pt>
                <c:pt idx="49578" formatCode="General">
                  <c:v>154.19800000000001</c:v>
                </c:pt>
                <c:pt idx="49579" formatCode="General">
                  <c:v>155.09200000000001</c:v>
                </c:pt>
                <c:pt idx="49580" formatCode="General">
                  <c:v>155.80099999999999</c:v>
                </c:pt>
                <c:pt idx="49581" formatCode="General">
                  <c:v>156.393</c:v>
                </c:pt>
                <c:pt idx="49582" formatCode="General">
                  <c:v>156.89500000000001</c:v>
                </c:pt>
                <c:pt idx="49583" formatCode="General">
                  <c:v>157.29300000000001</c:v>
                </c:pt>
                <c:pt idx="49584" formatCode="General">
                  <c:v>157.61600000000001</c:v>
                </c:pt>
                <c:pt idx="49585" formatCode="General">
                  <c:v>157.91399999999999</c:v>
                </c:pt>
                <c:pt idx="49586" formatCode="General">
                  <c:v>158.245</c:v>
                </c:pt>
                <c:pt idx="49587" formatCode="General">
                  <c:v>158.654</c:v>
                </c:pt>
                <c:pt idx="49588" formatCode="General">
                  <c:v>159.143</c:v>
                </c:pt>
                <c:pt idx="49589" formatCode="General">
                  <c:v>159.68299999999999</c:v>
                </c:pt>
                <c:pt idx="49590" formatCode="General">
                  <c:v>160.23099999999999</c:v>
                </c:pt>
                <c:pt idx="49591" formatCode="General">
                  <c:v>160.74700000000001</c:v>
                </c:pt>
                <c:pt idx="49592" formatCode="General">
                  <c:v>161.20099999999999</c:v>
                </c:pt>
                <c:pt idx="49593" formatCode="General">
                  <c:v>161.571</c:v>
                </c:pt>
                <c:pt idx="49594" formatCode="General">
                  <c:v>161.83699999999999</c:v>
                </c:pt>
                <c:pt idx="49595" formatCode="General">
                  <c:v>161.99600000000001</c:v>
                </c:pt>
                <c:pt idx="49596" formatCode="General">
                  <c:v>162.05600000000001</c:v>
                </c:pt>
                <c:pt idx="49597" formatCode="General">
                  <c:v>162.03</c:v>
                </c:pt>
                <c:pt idx="49598" formatCode="General">
                  <c:v>161.90100000000001</c:v>
                </c:pt>
                <c:pt idx="49599" formatCode="General">
                  <c:v>161.65</c:v>
                </c:pt>
                <c:pt idx="49600" formatCode="General">
                  <c:v>161.29300000000001</c:v>
                </c:pt>
                <c:pt idx="49601" formatCode="General">
                  <c:v>160.83600000000001</c:v>
                </c:pt>
                <c:pt idx="49602" formatCode="General">
                  <c:v>160.25800000000001</c:v>
                </c:pt>
                <c:pt idx="49603" formatCode="General">
                  <c:v>159.55799999999999</c:v>
                </c:pt>
                <c:pt idx="49604" formatCode="General">
                  <c:v>158.75299999999999</c:v>
                </c:pt>
                <c:pt idx="49605" formatCode="General">
                  <c:v>157.851</c:v>
                </c:pt>
                <c:pt idx="49606" formatCode="General">
                  <c:v>156.85599999999999</c:v>
                </c:pt>
                <c:pt idx="49607" formatCode="General">
                  <c:v>155.77099999999999</c:v>
                </c:pt>
                <c:pt idx="49608" formatCode="General">
                  <c:v>154.61500000000001</c:v>
                </c:pt>
                <c:pt idx="49609" formatCode="General">
                  <c:v>153.41999999999999</c:v>
                </c:pt>
                <c:pt idx="49610" formatCode="General">
                  <c:v>152.19399999999999</c:v>
                </c:pt>
                <c:pt idx="49611" formatCode="General">
                  <c:v>150.93100000000001</c:v>
                </c:pt>
                <c:pt idx="49612" formatCode="General">
                  <c:v>149.63200000000001</c:v>
                </c:pt>
                <c:pt idx="49613" formatCode="General">
                  <c:v>148.298</c:v>
                </c:pt>
                <c:pt idx="49614" formatCode="General">
                  <c:v>146.92599999999999</c:v>
                </c:pt>
                <c:pt idx="49615" formatCode="General">
                  <c:v>145.51499999999999</c:v>
                </c:pt>
                <c:pt idx="49616" formatCode="General">
                  <c:v>144.071</c:v>
                </c:pt>
                <c:pt idx="49617" formatCode="General">
                  <c:v>142.52500000000001</c:v>
                </c:pt>
                <c:pt idx="49618" formatCode="General">
                  <c:v>140.80600000000001</c:v>
                </c:pt>
                <c:pt idx="49619" formatCode="General">
                  <c:v>139.00399999999999</c:v>
                </c:pt>
                <c:pt idx="49620" formatCode="General">
                  <c:v>137.215</c:v>
                </c:pt>
                <c:pt idx="49621" formatCode="General">
                  <c:v>135.44999999999999</c:v>
                </c:pt>
                <c:pt idx="49622" formatCode="General">
                  <c:v>133.71600000000001</c:v>
                </c:pt>
                <c:pt idx="49623" formatCode="General">
                  <c:v>132.02500000000001</c:v>
                </c:pt>
                <c:pt idx="49624" formatCode="General">
                  <c:v>130.38499999999999</c:v>
                </c:pt>
                <c:pt idx="49625" formatCode="General">
                  <c:v>128.80000000000001</c:v>
                </c:pt>
                <c:pt idx="49626" formatCode="General">
                  <c:v>127.28</c:v>
                </c:pt>
                <c:pt idx="49627" formatCode="General">
                  <c:v>125.825</c:v>
                </c:pt>
                <c:pt idx="49628" formatCode="General">
                  <c:v>124.426</c:v>
                </c:pt>
                <c:pt idx="49629" formatCode="General">
                  <c:v>123.077</c:v>
                </c:pt>
                <c:pt idx="49630" formatCode="General">
                  <c:v>121.77500000000001</c:v>
                </c:pt>
                <c:pt idx="49631" formatCode="General">
                  <c:v>120.532</c:v>
                </c:pt>
                <c:pt idx="49632" formatCode="General">
                  <c:v>119.363</c:v>
                </c:pt>
                <c:pt idx="49633" formatCode="General">
                  <c:v>118.27800000000001</c:v>
                </c:pt>
                <c:pt idx="49634" formatCode="General">
                  <c:v>117.289</c:v>
                </c:pt>
                <c:pt idx="49635" formatCode="General">
                  <c:v>116.398</c:v>
                </c:pt>
                <c:pt idx="49636" formatCode="General">
                  <c:v>115.593</c:v>
                </c:pt>
                <c:pt idx="49637" formatCode="General">
                  <c:v>114.851</c:v>
                </c:pt>
                <c:pt idx="49638" formatCode="General">
                  <c:v>114.173</c:v>
                </c:pt>
                <c:pt idx="49639" formatCode="General">
                  <c:v>113.563</c:v>
                </c:pt>
                <c:pt idx="49640" formatCode="General">
                  <c:v>113.01</c:v>
                </c:pt>
                <c:pt idx="49641" formatCode="General">
                  <c:v>112.488</c:v>
                </c:pt>
                <c:pt idx="49642" formatCode="General">
                  <c:v>111.944</c:v>
                </c:pt>
                <c:pt idx="49643" formatCode="General">
                  <c:v>111.337</c:v>
                </c:pt>
                <c:pt idx="49644" formatCode="General">
                  <c:v>110.64400000000001</c:v>
                </c:pt>
                <c:pt idx="49645" formatCode="General">
                  <c:v>109.83799999999999</c:v>
                </c:pt>
                <c:pt idx="49646" formatCode="General">
                  <c:v>108.899</c:v>
                </c:pt>
                <c:pt idx="49647" formatCode="General">
                  <c:v>107.828</c:v>
                </c:pt>
                <c:pt idx="49648" formatCode="General">
                  <c:v>106.631</c:v>
                </c:pt>
                <c:pt idx="49649" formatCode="General">
                  <c:v>105.31399999999999</c:v>
                </c:pt>
                <c:pt idx="49650" formatCode="General">
                  <c:v>103.875</c:v>
                </c:pt>
                <c:pt idx="49651" formatCode="General">
                  <c:v>102.31100000000001</c:v>
                </c:pt>
                <c:pt idx="49652" formatCode="General">
                  <c:v>100.63200000000001</c:v>
                </c:pt>
                <c:pt idx="49653" formatCode="General">
                  <c:v>98.844499999999996</c:v>
                </c:pt>
                <c:pt idx="49654" formatCode="General">
                  <c:v>96.908600000000007</c:v>
                </c:pt>
                <c:pt idx="49655" formatCode="General">
                  <c:v>94.766999999999996</c:v>
                </c:pt>
                <c:pt idx="49656" formatCode="General">
                  <c:v>92.364000000000004</c:v>
                </c:pt>
                <c:pt idx="49657" formatCode="General">
                  <c:v>89.748400000000004</c:v>
                </c:pt>
                <c:pt idx="49658" formatCode="General">
                  <c:v>87.032899999999998</c:v>
                </c:pt>
                <c:pt idx="49659" formatCode="General">
                  <c:v>84.242199999999997</c:v>
                </c:pt>
                <c:pt idx="49660" formatCode="General">
                  <c:v>81.377099999999999</c:v>
                </c:pt>
                <c:pt idx="49661" formatCode="General">
                  <c:v>78.461200000000005</c:v>
                </c:pt>
                <c:pt idx="49662" formatCode="General">
                  <c:v>75.513499999999993</c:v>
                </c:pt>
                <c:pt idx="49663" formatCode="General">
                  <c:v>72.547600000000003</c:v>
                </c:pt>
                <c:pt idx="49664" formatCode="General">
                  <c:v>69.577399999999997</c:v>
                </c:pt>
                <c:pt idx="49665" formatCode="General">
                  <c:v>66.617900000000006</c:v>
                </c:pt>
                <c:pt idx="49666" formatCode="General">
                  <c:v>63.691400000000002</c:v>
                </c:pt>
                <c:pt idx="49667" formatCode="General">
                  <c:v>60.811700000000002</c:v>
                </c:pt>
                <c:pt idx="49668" formatCode="General">
                  <c:v>57.964399999999998</c:v>
                </c:pt>
                <c:pt idx="49669" formatCode="General">
                  <c:v>55.142699999999998</c:v>
                </c:pt>
                <c:pt idx="49670" formatCode="General">
                  <c:v>52.356299999999997</c:v>
                </c:pt>
                <c:pt idx="49671" formatCode="General">
                  <c:v>49.610300000000002</c:v>
                </c:pt>
                <c:pt idx="49672" formatCode="General">
                  <c:v>46.905999999999999</c:v>
                </c:pt>
                <c:pt idx="49673" formatCode="General">
                  <c:v>44.237900000000003</c:v>
                </c:pt>
                <c:pt idx="49674" formatCode="General">
                  <c:v>41.601900000000001</c:v>
                </c:pt>
                <c:pt idx="49675" formatCode="General">
                  <c:v>39</c:v>
                </c:pt>
                <c:pt idx="49676" formatCode="General">
                  <c:v>36.436300000000003</c:v>
                </c:pt>
                <c:pt idx="49677" formatCode="General">
                  <c:v>33.914400000000001</c:v>
                </c:pt>
                <c:pt idx="49678" formatCode="General">
                  <c:v>31.432700000000001</c:v>
                </c:pt>
                <c:pt idx="49679" formatCode="General">
                  <c:v>28.9848</c:v>
                </c:pt>
                <c:pt idx="49680" formatCode="General">
                  <c:v>26.559100000000001</c:v>
                </c:pt>
                <c:pt idx="49681" formatCode="General">
                  <c:v>24.1418</c:v>
                </c:pt>
                <c:pt idx="49682" formatCode="General">
                  <c:v>21.7194</c:v>
                </c:pt>
                <c:pt idx="49683" formatCode="General">
                  <c:v>19.291399999999999</c:v>
                </c:pt>
                <c:pt idx="49684" formatCode="General">
                  <c:v>16.866099999999999</c:v>
                </c:pt>
                <c:pt idx="49685" formatCode="General">
                  <c:v>14.4674</c:v>
                </c:pt>
                <c:pt idx="49686" formatCode="General">
                  <c:v>12.104699999999999</c:v>
                </c:pt>
                <c:pt idx="49687" formatCode="General">
                  <c:v>9.7004400000000004</c:v>
                </c:pt>
                <c:pt idx="49688" formatCode="General">
                  <c:v>7.1854800000000001</c:v>
                </c:pt>
                <c:pt idx="49689" formatCode="General">
                  <c:v>4.5525399999999996</c:v>
                </c:pt>
                <c:pt idx="49690" formatCode="General">
                  <c:v>1.84091</c:v>
                </c:pt>
                <c:pt idx="49691" formatCode="General">
                  <c:v>-0.88127800000000001</c:v>
                </c:pt>
                <c:pt idx="49692" formatCode="General">
                  <c:v>-3.58779</c:v>
                </c:pt>
                <c:pt idx="49693" formatCode="General">
                  <c:v>-6.2727300000000001</c:v>
                </c:pt>
                <c:pt idx="49694" formatCode="General">
                  <c:v>-8.9208400000000001</c:v>
                </c:pt>
                <c:pt idx="49695" formatCode="General">
                  <c:v>-11.527200000000001</c:v>
                </c:pt>
                <c:pt idx="49696" formatCode="General">
                  <c:v>-14.1013</c:v>
                </c:pt>
                <c:pt idx="49697" formatCode="General">
                  <c:v>-16.6417</c:v>
                </c:pt>
                <c:pt idx="49698" formatCode="General">
                  <c:v>-19.1387</c:v>
                </c:pt>
                <c:pt idx="49699" formatCode="General">
                  <c:v>-21.588100000000001</c:v>
                </c:pt>
                <c:pt idx="49700" formatCode="General">
                  <c:v>-23.991599999999998</c:v>
                </c:pt>
                <c:pt idx="49701" formatCode="General">
                  <c:v>-26.364000000000001</c:v>
                </c:pt>
                <c:pt idx="49702" formatCode="General">
                  <c:v>-28.715199999999999</c:v>
                </c:pt>
                <c:pt idx="49703" formatCode="General">
                  <c:v>-31.0426</c:v>
                </c:pt>
                <c:pt idx="49704" formatCode="General">
                  <c:v>-33.345700000000001</c:v>
                </c:pt>
                <c:pt idx="49705" formatCode="General">
                  <c:v>-35.625100000000003</c:v>
                </c:pt>
                <c:pt idx="49706" formatCode="General">
                  <c:v>-37.870399999999997</c:v>
                </c:pt>
                <c:pt idx="49707" formatCode="General">
                  <c:v>-40.070999999999998</c:v>
                </c:pt>
                <c:pt idx="49708" formatCode="General">
                  <c:v>-42.224600000000002</c:v>
                </c:pt>
                <c:pt idx="49709" formatCode="General">
                  <c:v>-44.339799999999997</c:v>
                </c:pt>
                <c:pt idx="49710" formatCode="General">
                  <c:v>-46.436</c:v>
                </c:pt>
                <c:pt idx="49711" formatCode="General">
                  <c:v>-48.526400000000002</c:v>
                </c:pt>
                <c:pt idx="49712" formatCode="General">
                  <c:v>-50.616999999999997</c:v>
                </c:pt>
                <c:pt idx="49713" formatCode="General">
                  <c:v>-52.7121</c:v>
                </c:pt>
                <c:pt idx="49714" formatCode="General">
                  <c:v>-54.811900000000001</c:v>
                </c:pt>
                <c:pt idx="49715" formatCode="General">
                  <c:v>-56.9114</c:v>
                </c:pt>
                <c:pt idx="49716" formatCode="General">
                  <c:v>-58.991599999999998</c:v>
                </c:pt>
                <c:pt idx="49717" formatCode="General">
                  <c:v>-61.026899999999998</c:v>
                </c:pt>
                <c:pt idx="49718" formatCode="General">
                  <c:v>-63.088000000000001</c:v>
                </c:pt>
                <c:pt idx="49719" formatCode="General">
                  <c:v>-65.268900000000002</c:v>
                </c:pt>
                <c:pt idx="49720" formatCode="General">
                  <c:v>-67.564899999999994</c:v>
                </c:pt>
                <c:pt idx="49721" formatCode="General">
                  <c:v>-69.933199999999999</c:v>
                </c:pt>
                <c:pt idx="49722" formatCode="General">
                  <c:v>-72.298199999999994</c:v>
                </c:pt>
                <c:pt idx="49723" formatCode="General">
                  <c:v>-74.61</c:v>
                </c:pt>
                <c:pt idx="49724" formatCode="General">
                  <c:v>-76.871099999999998</c:v>
                </c:pt>
                <c:pt idx="49725" formatCode="General">
                  <c:v>-79.085400000000007</c:v>
                </c:pt>
                <c:pt idx="49726" formatCode="General">
                  <c:v>-81.254499999999993</c:v>
                </c:pt>
                <c:pt idx="49727" formatCode="General">
                  <c:v>-83.378</c:v>
                </c:pt>
                <c:pt idx="49728" formatCode="General">
                  <c:v>-85.460700000000003</c:v>
                </c:pt>
                <c:pt idx="49729" formatCode="General">
                  <c:v>-87.511300000000006</c:v>
                </c:pt>
                <c:pt idx="49730" formatCode="General">
                  <c:v>-89.534199999999998</c:v>
                </c:pt>
                <c:pt idx="49731" formatCode="General">
                  <c:v>-91.528000000000006</c:v>
                </c:pt>
                <c:pt idx="49732" formatCode="General">
                  <c:v>-93.476699999999994</c:v>
                </c:pt>
                <c:pt idx="49733" formatCode="General">
                  <c:v>-95.361800000000002</c:v>
                </c:pt>
                <c:pt idx="49734" formatCode="General">
                  <c:v>-97.180099999999996</c:v>
                </c:pt>
                <c:pt idx="49735" formatCode="General">
                  <c:v>-98.934200000000004</c:v>
                </c:pt>
                <c:pt idx="49736" formatCode="General">
                  <c:v>-100.631</c:v>
                </c:pt>
                <c:pt idx="49737" formatCode="General">
                  <c:v>-102.27200000000001</c:v>
                </c:pt>
                <c:pt idx="49738" formatCode="General">
                  <c:v>-103.854</c:v>
                </c:pt>
                <c:pt idx="49739" formatCode="General">
                  <c:v>-105.36499999999999</c:v>
                </c:pt>
                <c:pt idx="49740" formatCode="General">
                  <c:v>-106.797</c:v>
                </c:pt>
                <c:pt idx="49741" formatCode="General">
                  <c:v>-108.16800000000001</c:v>
                </c:pt>
                <c:pt idx="49742" formatCode="General">
                  <c:v>-109.47199999999999</c:v>
                </c:pt>
                <c:pt idx="49743" formatCode="General">
                  <c:v>-110.67700000000001</c:v>
                </c:pt>
                <c:pt idx="49744" formatCode="General">
                  <c:v>-111.848</c:v>
                </c:pt>
                <c:pt idx="49745" formatCode="General">
                  <c:v>-113.108</c:v>
                </c:pt>
                <c:pt idx="49746" formatCode="General">
                  <c:v>-114.449</c:v>
                </c:pt>
                <c:pt idx="49747" formatCode="General">
                  <c:v>-115.82</c:v>
                </c:pt>
                <c:pt idx="49748" formatCode="General">
                  <c:v>-117.208</c:v>
                </c:pt>
                <c:pt idx="49749" formatCode="General">
                  <c:v>-118.616</c:v>
                </c:pt>
                <c:pt idx="49750" formatCode="General">
                  <c:v>-120.07299999999999</c:v>
                </c:pt>
                <c:pt idx="49751" formatCode="General">
                  <c:v>-121.572</c:v>
                </c:pt>
                <c:pt idx="49752" formatCode="General">
                  <c:v>-123.08799999999999</c:v>
                </c:pt>
                <c:pt idx="49753" formatCode="General">
                  <c:v>-124.61499999999999</c:v>
                </c:pt>
                <c:pt idx="49754" formatCode="General">
                  <c:v>-126.122</c:v>
                </c:pt>
                <c:pt idx="49755" formatCode="General">
                  <c:v>-127.48699999999999</c:v>
                </c:pt>
                <c:pt idx="49756" formatCode="General">
                  <c:v>-128.71199999999999</c:v>
                </c:pt>
                <c:pt idx="49757" formatCode="General">
                  <c:v>-130.001</c:v>
                </c:pt>
                <c:pt idx="49758" formatCode="General">
                  <c:v>-131.476</c:v>
                </c:pt>
                <c:pt idx="49759" formatCode="General">
                  <c:v>-133.149</c:v>
                </c:pt>
                <c:pt idx="49760" formatCode="General">
                  <c:v>-134.94300000000001</c:v>
                </c:pt>
                <c:pt idx="49761" formatCode="General">
                  <c:v>-136.77799999999999</c:v>
                </c:pt>
                <c:pt idx="49762" formatCode="General">
                  <c:v>-138.63800000000001</c:v>
                </c:pt>
                <c:pt idx="49763" formatCode="General">
                  <c:v>-140.499</c:v>
                </c:pt>
                <c:pt idx="49764" formatCode="General">
                  <c:v>-142.33799999999999</c:v>
                </c:pt>
                <c:pt idx="49765" formatCode="General">
                  <c:v>-144.143</c:v>
                </c:pt>
                <c:pt idx="49766" formatCode="General">
                  <c:v>-145.905</c:v>
                </c:pt>
                <c:pt idx="49767" formatCode="General">
                  <c:v>-147.61699999999999</c:v>
                </c:pt>
                <c:pt idx="49768" formatCode="General">
                  <c:v>-149.25700000000001</c:v>
                </c:pt>
                <c:pt idx="49769" formatCode="General">
                  <c:v>-150.79599999999999</c:v>
                </c:pt>
                <c:pt idx="49770" formatCode="General">
                  <c:v>-152.203</c:v>
                </c:pt>
                <c:pt idx="49771" formatCode="General">
                  <c:v>-153.45599999999999</c:v>
                </c:pt>
                <c:pt idx="49772" formatCode="General">
                  <c:v>-154.636</c:v>
                </c:pt>
                <c:pt idx="49773" formatCode="General">
                  <c:v>-155.83699999999999</c:v>
                </c:pt>
                <c:pt idx="49774" formatCode="General">
                  <c:v>-157.03</c:v>
                </c:pt>
                <c:pt idx="49775" formatCode="General">
                  <c:v>-158.16399999999999</c:v>
                </c:pt>
                <c:pt idx="49776" formatCode="General">
                  <c:v>-159.20099999999999</c:v>
                </c:pt>
                <c:pt idx="49777" formatCode="General">
                  <c:v>-160.11099999999999</c:v>
                </c:pt>
                <c:pt idx="49778" formatCode="General">
                  <c:v>-160.89099999999999</c:v>
                </c:pt>
                <c:pt idx="49779" formatCode="General">
                  <c:v>-161.54599999999999</c:v>
                </c:pt>
                <c:pt idx="49780" formatCode="General">
                  <c:v>-162.095</c:v>
                </c:pt>
                <c:pt idx="49781" formatCode="General">
                  <c:v>-162.577</c:v>
                </c:pt>
                <c:pt idx="49782" formatCode="General">
                  <c:v>-163.029</c:v>
                </c:pt>
                <c:pt idx="49783" formatCode="General">
                  <c:v>-163.47</c:v>
                </c:pt>
                <c:pt idx="49784" formatCode="General">
                  <c:v>-163.91200000000001</c:v>
                </c:pt>
                <c:pt idx="49785" formatCode="General">
                  <c:v>-164.36099999999999</c:v>
                </c:pt>
                <c:pt idx="49786" formatCode="General">
                  <c:v>-164.82499999999999</c:v>
                </c:pt>
                <c:pt idx="49787" formatCode="General">
                  <c:v>-165.309</c:v>
                </c:pt>
                <c:pt idx="49788" formatCode="General">
                  <c:v>-165.80799999999999</c:v>
                </c:pt>
                <c:pt idx="49789" formatCode="General">
                  <c:v>-166.321</c:v>
                </c:pt>
                <c:pt idx="49790" formatCode="General">
                  <c:v>-166.85599999999999</c:v>
                </c:pt>
                <c:pt idx="49791" formatCode="General">
                  <c:v>-167.41200000000001</c:v>
                </c:pt>
                <c:pt idx="49792" formatCode="General">
                  <c:v>-167.983</c:v>
                </c:pt>
                <c:pt idx="49793" formatCode="General">
                  <c:v>-168.548</c:v>
                </c:pt>
                <c:pt idx="49794" formatCode="General">
                  <c:v>-169.08500000000001</c:v>
                </c:pt>
                <c:pt idx="49795" formatCode="General">
                  <c:v>-169.584</c:v>
                </c:pt>
                <c:pt idx="49796" formatCode="General">
                  <c:v>-170.035</c:v>
                </c:pt>
                <c:pt idx="49797" formatCode="General">
                  <c:v>-170.423</c:v>
                </c:pt>
                <c:pt idx="49798" formatCode="General">
                  <c:v>-170.74600000000001</c:v>
                </c:pt>
                <c:pt idx="49799" formatCode="General">
                  <c:v>-171.006</c:v>
                </c:pt>
                <c:pt idx="49800" formatCode="General">
                  <c:v>-171.19200000000001</c:v>
                </c:pt>
                <c:pt idx="49801" formatCode="General">
                  <c:v>-171.30500000000001</c:v>
                </c:pt>
                <c:pt idx="49802" formatCode="General">
                  <c:v>-171.37200000000001</c:v>
                </c:pt>
                <c:pt idx="49803" formatCode="General">
                  <c:v>-171.40199999999999</c:v>
                </c:pt>
                <c:pt idx="49804" formatCode="General">
                  <c:v>-171.37700000000001</c:v>
                </c:pt>
                <c:pt idx="49805" formatCode="General">
                  <c:v>-171.29300000000001</c:v>
                </c:pt>
                <c:pt idx="49806" formatCode="General">
                  <c:v>-171.154</c:v>
                </c:pt>
                <c:pt idx="49807" formatCode="General">
                  <c:v>-170.91800000000001</c:v>
                </c:pt>
                <c:pt idx="49808" formatCode="General">
                  <c:v>-170.59299999999999</c:v>
                </c:pt>
                <c:pt idx="49809" formatCode="General">
                  <c:v>-170.33799999999999</c:v>
                </c:pt>
                <c:pt idx="49810" formatCode="General">
                  <c:v>-170.244</c:v>
                </c:pt>
                <c:pt idx="49811" formatCode="General">
                  <c:v>-170.26599999999999</c:v>
                </c:pt>
                <c:pt idx="49812" formatCode="General">
                  <c:v>-170.30699999999999</c:v>
                </c:pt>
                <c:pt idx="49813" formatCode="General">
                  <c:v>-170.28399999999999</c:v>
                </c:pt>
                <c:pt idx="49814" formatCode="General">
                  <c:v>-170.18700000000001</c:v>
                </c:pt>
                <c:pt idx="49815" formatCode="General">
                  <c:v>-170.012</c:v>
                </c:pt>
                <c:pt idx="49816" formatCode="General">
                  <c:v>-169.74600000000001</c:v>
                </c:pt>
                <c:pt idx="49817" formatCode="General">
                  <c:v>-169.374</c:v>
                </c:pt>
                <c:pt idx="49818" formatCode="General">
                  <c:v>-168.88</c:v>
                </c:pt>
                <c:pt idx="49819" formatCode="General">
                  <c:v>-168.251</c:v>
                </c:pt>
                <c:pt idx="49820" formatCode="General">
                  <c:v>-167.48</c:v>
                </c:pt>
                <c:pt idx="49821" formatCode="General">
                  <c:v>-166.55799999999999</c:v>
                </c:pt>
                <c:pt idx="49822" formatCode="General">
                  <c:v>-165.47</c:v>
                </c:pt>
                <c:pt idx="49823" formatCode="General">
                  <c:v>-164.2</c:v>
                </c:pt>
                <c:pt idx="49824" formatCode="General">
                  <c:v>-162.74600000000001</c:v>
                </c:pt>
                <c:pt idx="49825" formatCode="General">
                  <c:v>-161.12200000000001</c:v>
                </c:pt>
                <c:pt idx="49826" formatCode="General">
                  <c:v>-159.32</c:v>
                </c:pt>
                <c:pt idx="49827" formatCode="General">
                  <c:v>-157.321</c:v>
                </c:pt>
                <c:pt idx="49828" formatCode="General">
                  <c:v>-155.101</c:v>
                </c:pt>
                <c:pt idx="49829" formatCode="General">
                  <c:v>-152.65100000000001</c:v>
                </c:pt>
                <c:pt idx="49830" formatCode="General">
                  <c:v>-149.999</c:v>
                </c:pt>
                <c:pt idx="49831" formatCode="General">
                  <c:v>-147.19300000000001</c:v>
                </c:pt>
                <c:pt idx="49832" formatCode="General">
                  <c:v>-144.28700000000001</c:v>
                </c:pt>
                <c:pt idx="49833" formatCode="General">
                  <c:v>-141.316</c:v>
                </c:pt>
                <c:pt idx="49834" formatCode="General">
                  <c:v>-138.30500000000001</c:v>
                </c:pt>
                <c:pt idx="49835" formatCode="General">
                  <c:v>-135.285</c:v>
                </c:pt>
                <c:pt idx="49836" formatCode="General">
                  <c:v>-132.29</c:v>
                </c:pt>
                <c:pt idx="49837" formatCode="General">
                  <c:v>-129.34800000000001</c:v>
                </c:pt>
                <c:pt idx="49838" formatCode="General">
                  <c:v>-126.482</c:v>
                </c:pt>
                <c:pt idx="49839" formatCode="General">
                  <c:v>-123.705</c:v>
                </c:pt>
                <c:pt idx="49840" formatCode="General">
                  <c:v>-121.039</c:v>
                </c:pt>
                <c:pt idx="49841" formatCode="General">
                  <c:v>-118.503</c:v>
                </c:pt>
                <c:pt idx="49842" formatCode="General">
                  <c:v>-116.12</c:v>
                </c:pt>
                <c:pt idx="49843" formatCode="General">
                  <c:v>-113.89400000000001</c:v>
                </c:pt>
                <c:pt idx="49844" formatCode="General">
                  <c:v>-111.81100000000001</c:v>
                </c:pt>
                <c:pt idx="49845" formatCode="General">
                  <c:v>-109.861</c:v>
                </c:pt>
                <c:pt idx="49846" formatCode="General">
                  <c:v>-108.042</c:v>
                </c:pt>
                <c:pt idx="49847" formatCode="General">
                  <c:v>-106.366</c:v>
                </c:pt>
                <c:pt idx="49848" formatCode="General">
                  <c:v>-104.852</c:v>
                </c:pt>
                <c:pt idx="49849" formatCode="General">
                  <c:v>-103.524</c:v>
                </c:pt>
                <c:pt idx="49850" formatCode="General">
                  <c:v>-102.389</c:v>
                </c:pt>
                <c:pt idx="49851" formatCode="General">
                  <c:v>-101.432</c:v>
                </c:pt>
                <c:pt idx="49852" formatCode="General">
                  <c:v>-100.61199999999999</c:v>
                </c:pt>
                <c:pt idx="49853" formatCode="General">
                  <c:v>-99.879800000000003</c:v>
                </c:pt>
                <c:pt idx="49854" formatCode="General">
                  <c:v>-99.212299999999999</c:v>
                </c:pt>
                <c:pt idx="49855" formatCode="General">
                  <c:v>-98.596599999999995</c:v>
                </c:pt>
                <c:pt idx="49856" formatCode="General">
                  <c:v>-98.028000000000006</c:v>
                </c:pt>
                <c:pt idx="49857" formatCode="General">
                  <c:v>-97.494900000000001</c:v>
                </c:pt>
                <c:pt idx="49858" formatCode="General">
                  <c:v>-96.971299999999999</c:v>
                </c:pt>
                <c:pt idx="49859" formatCode="General">
                  <c:v>-96.429000000000002</c:v>
                </c:pt>
                <c:pt idx="49860" formatCode="General">
                  <c:v>-95.840500000000006</c:v>
                </c:pt>
                <c:pt idx="49861" formatCode="General">
                  <c:v>-95.173400000000001</c:v>
                </c:pt>
                <c:pt idx="49862" formatCode="General">
                  <c:v>-94.3977</c:v>
                </c:pt>
                <c:pt idx="49863" formatCode="General">
                  <c:v>-93.495000000000005</c:v>
                </c:pt>
                <c:pt idx="49864" formatCode="General">
                  <c:v>-92.465199999999996</c:v>
                </c:pt>
                <c:pt idx="49865" formatCode="General">
                  <c:v>-91.325199999999995</c:v>
                </c:pt>
                <c:pt idx="49866" formatCode="General">
                  <c:v>-90.088700000000003</c:v>
                </c:pt>
                <c:pt idx="49867" formatCode="General">
                  <c:v>-88.755399999999995</c:v>
                </c:pt>
                <c:pt idx="49868" formatCode="General">
                  <c:v>-87.289100000000005</c:v>
                </c:pt>
                <c:pt idx="49869" formatCode="General">
                  <c:v>-85.665099999999995</c:v>
                </c:pt>
                <c:pt idx="49870" formatCode="General">
                  <c:v>-83.896199999999993</c:v>
                </c:pt>
                <c:pt idx="49871" formatCode="General">
                  <c:v>-82.000399999999999</c:v>
                </c:pt>
                <c:pt idx="49872" formatCode="General">
                  <c:v>-79.9953</c:v>
                </c:pt>
                <c:pt idx="49873" formatCode="General">
                  <c:v>-77.879000000000005</c:v>
                </c:pt>
                <c:pt idx="49874" formatCode="General">
                  <c:v>-75.644300000000001</c:v>
                </c:pt>
                <c:pt idx="49875" formatCode="General">
                  <c:v>-73.293800000000005</c:v>
                </c:pt>
                <c:pt idx="49876" formatCode="General">
                  <c:v>-70.832099999999997</c:v>
                </c:pt>
                <c:pt idx="49877" formatCode="General">
                  <c:v>-68.268699999999995</c:v>
                </c:pt>
                <c:pt idx="49878" formatCode="General">
                  <c:v>-65.609200000000001</c:v>
                </c:pt>
                <c:pt idx="49879" formatCode="General">
                  <c:v>-62.857199999999999</c:v>
                </c:pt>
                <c:pt idx="49880" formatCode="General">
                  <c:v>-60.030799999999999</c:v>
                </c:pt>
                <c:pt idx="49881" formatCode="General">
                  <c:v>-57.154499999999999</c:v>
                </c:pt>
                <c:pt idx="49882" formatCode="General">
                  <c:v>-54.252099999999999</c:v>
                </c:pt>
                <c:pt idx="49883" formatCode="General">
                  <c:v>-51.332799999999999</c:v>
                </c:pt>
                <c:pt idx="49884" formatCode="General">
                  <c:v>-48.384099999999997</c:v>
                </c:pt>
                <c:pt idx="49885" formatCode="General">
                  <c:v>-45.466500000000003</c:v>
                </c:pt>
                <c:pt idx="49886" formatCode="General">
                  <c:v>-42.681800000000003</c:v>
                </c:pt>
                <c:pt idx="49887" formatCode="General">
                  <c:v>-40.063499999999998</c:v>
                </c:pt>
                <c:pt idx="49888" formatCode="General">
                  <c:v>-37.600099999999998</c:v>
                </c:pt>
                <c:pt idx="49889" formatCode="General">
                  <c:v>-35.21</c:v>
                </c:pt>
                <c:pt idx="49890" formatCode="General">
                  <c:v>-32.8322</c:v>
                </c:pt>
                <c:pt idx="49891" formatCode="General">
                  <c:v>-30.482700000000001</c:v>
                </c:pt>
                <c:pt idx="49892" formatCode="General">
                  <c:v>-28.1828</c:v>
                </c:pt>
                <c:pt idx="49893" formatCode="General">
                  <c:v>-25.9512</c:v>
                </c:pt>
                <c:pt idx="49894" formatCode="General">
                  <c:v>-23.824000000000002</c:v>
                </c:pt>
                <c:pt idx="49895" formatCode="General">
                  <c:v>-21.831199999999999</c:v>
                </c:pt>
                <c:pt idx="49896" formatCode="General">
                  <c:v>-19.964099999999998</c:v>
                </c:pt>
                <c:pt idx="49897" formatCode="General">
                  <c:v>-18.194400000000002</c:v>
                </c:pt>
                <c:pt idx="49898" formatCode="General">
                  <c:v>-16.477699999999999</c:v>
                </c:pt>
                <c:pt idx="49899" formatCode="General">
                  <c:v>-14.7753</c:v>
                </c:pt>
                <c:pt idx="49900" formatCode="General">
                  <c:v>-13.0624</c:v>
                </c:pt>
                <c:pt idx="49901" formatCode="General">
                  <c:v>-11.3291</c:v>
                </c:pt>
                <c:pt idx="49902" formatCode="General">
                  <c:v>-9.5732599999999994</c:v>
                </c:pt>
                <c:pt idx="49903" formatCode="General">
                  <c:v>-7.7963100000000001</c:v>
                </c:pt>
                <c:pt idx="49904" formatCode="General">
                  <c:v>-5.9956800000000001</c:v>
                </c:pt>
                <c:pt idx="49905" formatCode="General">
                  <c:v>-4.1624100000000004</c:v>
                </c:pt>
                <c:pt idx="49906" formatCode="General">
                  <c:v>-2.2945000000000002</c:v>
                </c:pt>
                <c:pt idx="49907" formatCode="General">
                  <c:v>-0.39373900000000001</c:v>
                </c:pt>
                <c:pt idx="49908" formatCode="General">
                  <c:v>1.5351600000000001</c:v>
                </c:pt>
                <c:pt idx="49909" formatCode="General">
                  <c:v>3.48895</c:v>
                </c:pt>
                <c:pt idx="49910" formatCode="General">
                  <c:v>5.4726499999999998</c:v>
                </c:pt>
                <c:pt idx="49911" formatCode="General">
                  <c:v>7.4936800000000003</c:v>
                </c:pt>
                <c:pt idx="49912" formatCode="General">
                  <c:v>9.5592400000000008</c:v>
                </c:pt>
                <c:pt idx="49913" formatCode="General">
                  <c:v>11.6814</c:v>
                </c:pt>
                <c:pt idx="49914" formatCode="General">
                  <c:v>13.8688</c:v>
                </c:pt>
                <c:pt idx="49915" formatCode="General">
                  <c:v>16.119</c:v>
                </c:pt>
                <c:pt idx="49916" formatCode="General">
                  <c:v>18.426400000000001</c:v>
                </c:pt>
                <c:pt idx="49917" formatCode="General">
                  <c:v>20.782399999999999</c:v>
                </c:pt>
                <c:pt idx="49918" formatCode="General">
                  <c:v>23.176100000000002</c:v>
                </c:pt>
                <c:pt idx="49919" formatCode="General">
                  <c:v>25.597100000000001</c:v>
                </c:pt>
                <c:pt idx="49920" formatCode="General">
                  <c:v>28.033799999999999</c:v>
                </c:pt>
                <c:pt idx="49921" formatCode="General">
                  <c:v>30.477</c:v>
                </c:pt>
                <c:pt idx="49922" formatCode="General">
                  <c:v>32.936500000000002</c:v>
                </c:pt>
                <c:pt idx="49923" formatCode="General">
                  <c:v>35.376100000000001</c:v>
                </c:pt>
                <c:pt idx="49924" formatCode="General">
                  <c:v>37.697000000000003</c:v>
                </c:pt>
                <c:pt idx="49925" formatCode="General">
                  <c:v>39.897100000000002</c:v>
                </c:pt>
                <c:pt idx="49926" formatCode="General">
                  <c:v>42.042700000000004</c:v>
                </c:pt>
                <c:pt idx="49927" formatCode="General">
                  <c:v>44.192599999999999</c:v>
                </c:pt>
                <c:pt idx="49928" formatCode="General">
                  <c:v>46.372300000000003</c:v>
                </c:pt>
                <c:pt idx="49929" formatCode="General">
                  <c:v>48.489800000000002</c:v>
                </c:pt>
                <c:pt idx="49930" formatCode="General">
                  <c:v>50.504899999999999</c:v>
                </c:pt>
                <c:pt idx="49931" formatCode="General">
                  <c:v>52.508600000000001</c:v>
                </c:pt>
                <c:pt idx="49932" formatCode="General">
                  <c:v>54.539000000000001</c:v>
                </c:pt>
                <c:pt idx="49933" formatCode="General">
                  <c:v>56.571899999999999</c:v>
                </c:pt>
                <c:pt idx="49934" formatCode="General">
                  <c:v>58.596200000000003</c:v>
                </c:pt>
                <c:pt idx="49935" formatCode="General">
                  <c:v>60.6096</c:v>
                </c:pt>
                <c:pt idx="49936" formatCode="General">
                  <c:v>62.610900000000001</c:v>
                </c:pt>
                <c:pt idx="49937" formatCode="General">
                  <c:v>64.599599999999995</c:v>
                </c:pt>
                <c:pt idx="49938" formatCode="General">
                  <c:v>66.576899999999995</c:v>
                </c:pt>
                <c:pt idx="49939" formatCode="General">
                  <c:v>68.531000000000006</c:v>
                </c:pt>
                <c:pt idx="49940" formatCode="General">
                  <c:v>70.444800000000001</c:v>
                </c:pt>
                <c:pt idx="49941" formatCode="General">
                  <c:v>72.303399999999996</c:v>
                </c:pt>
                <c:pt idx="49942" formatCode="General">
                  <c:v>74.093299999999999</c:v>
                </c:pt>
                <c:pt idx="49943" formatCode="General">
                  <c:v>75.802400000000006</c:v>
                </c:pt>
                <c:pt idx="49944" formatCode="General">
                  <c:v>77.429100000000005</c:v>
                </c:pt>
                <c:pt idx="49945" formatCode="General">
                  <c:v>78.990300000000005</c:v>
                </c:pt>
                <c:pt idx="49946" formatCode="General">
                  <c:v>80.523700000000005</c:v>
                </c:pt>
                <c:pt idx="49947" formatCode="General">
                  <c:v>82.065299999999993</c:v>
                </c:pt>
                <c:pt idx="49948" formatCode="General">
                  <c:v>83.63</c:v>
                </c:pt>
                <c:pt idx="49949" formatCode="General">
                  <c:v>85.222099999999998</c:v>
                </c:pt>
                <c:pt idx="49950" formatCode="General">
                  <c:v>86.829499999999996</c:v>
                </c:pt>
                <c:pt idx="49951" formatCode="General">
                  <c:v>88.447100000000006</c:v>
                </c:pt>
                <c:pt idx="49952" formatCode="General">
                  <c:v>90.082400000000007</c:v>
                </c:pt>
                <c:pt idx="49953" formatCode="General">
                  <c:v>91.735299999999995</c:v>
                </c:pt>
                <c:pt idx="49954" formatCode="General">
                  <c:v>93.401300000000006</c:v>
                </c:pt>
                <c:pt idx="49955" formatCode="General">
                  <c:v>95.079099999999997</c:v>
                </c:pt>
                <c:pt idx="49956" formatCode="General">
                  <c:v>96.762799999999999</c:v>
                </c:pt>
                <c:pt idx="49957" formatCode="General">
                  <c:v>98.438800000000001</c:v>
                </c:pt>
                <c:pt idx="49958" formatCode="General">
                  <c:v>100.059</c:v>
                </c:pt>
                <c:pt idx="49959" formatCode="General">
                  <c:v>101.55800000000001</c:v>
                </c:pt>
                <c:pt idx="49960" formatCode="General">
                  <c:v>102.889</c:v>
                </c:pt>
                <c:pt idx="49961" formatCode="General">
                  <c:v>104.033</c:v>
                </c:pt>
                <c:pt idx="49962" formatCode="General">
                  <c:v>105.068</c:v>
                </c:pt>
                <c:pt idx="49963" formatCode="General">
                  <c:v>106.066</c:v>
                </c:pt>
                <c:pt idx="49964" formatCode="General">
                  <c:v>107.015</c:v>
                </c:pt>
                <c:pt idx="49965" formatCode="General">
                  <c:v>107.90600000000001</c:v>
                </c:pt>
                <c:pt idx="49966" formatCode="General">
                  <c:v>108.73699999999999</c:v>
                </c:pt>
                <c:pt idx="49967" formatCode="General">
                  <c:v>109.49299999999999</c:v>
                </c:pt>
                <c:pt idx="49968" formatCode="General">
                  <c:v>110.158</c:v>
                </c:pt>
                <c:pt idx="49969" formatCode="General">
                  <c:v>110.72799999999999</c:v>
                </c:pt>
                <c:pt idx="49970" formatCode="General">
                  <c:v>111.194</c:v>
                </c:pt>
                <c:pt idx="49971" formatCode="General">
                  <c:v>111.545</c:v>
                </c:pt>
                <c:pt idx="49972" formatCode="General">
                  <c:v>111.791</c:v>
                </c:pt>
                <c:pt idx="49973" formatCode="General">
                  <c:v>111.96</c:v>
                </c:pt>
                <c:pt idx="49974" formatCode="General">
                  <c:v>112.092</c:v>
                </c:pt>
                <c:pt idx="49975" formatCode="General">
                  <c:v>112.226</c:v>
                </c:pt>
                <c:pt idx="49976" formatCode="General">
                  <c:v>112.38200000000001</c:v>
                </c:pt>
                <c:pt idx="49977" formatCode="General">
                  <c:v>112.58199999999999</c:v>
                </c:pt>
                <c:pt idx="49978" formatCode="General">
                  <c:v>112.866</c:v>
                </c:pt>
                <c:pt idx="49979" formatCode="General">
                  <c:v>113.262</c:v>
                </c:pt>
                <c:pt idx="49980" formatCode="General">
                  <c:v>113.785</c:v>
                </c:pt>
                <c:pt idx="49981" formatCode="General">
                  <c:v>114.447</c:v>
                </c:pt>
                <c:pt idx="49982" formatCode="General">
                  <c:v>115.25700000000001</c:v>
                </c:pt>
                <c:pt idx="49983" formatCode="General">
                  <c:v>116.22199999999999</c:v>
                </c:pt>
                <c:pt idx="49984" formatCode="General">
                  <c:v>117.339</c:v>
                </c:pt>
                <c:pt idx="49985" formatCode="General">
                  <c:v>118.59399999999999</c:v>
                </c:pt>
                <c:pt idx="49986" formatCode="General">
                  <c:v>119.968</c:v>
                </c:pt>
                <c:pt idx="49987" formatCode="General">
                  <c:v>121.447</c:v>
                </c:pt>
                <c:pt idx="49988" formatCode="General">
                  <c:v>123.029</c:v>
                </c:pt>
                <c:pt idx="49989" formatCode="General">
                  <c:v>124.723</c:v>
                </c:pt>
                <c:pt idx="49990" formatCode="General">
                  <c:v>126.533</c:v>
                </c:pt>
                <c:pt idx="49991" formatCode="General">
                  <c:v>128.44499999999999</c:v>
                </c:pt>
                <c:pt idx="49992" formatCode="General">
                  <c:v>130.422</c:v>
                </c:pt>
                <c:pt idx="49993" formatCode="General">
                  <c:v>132.42099999999999</c:v>
                </c:pt>
                <c:pt idx="49994" formatCode="General">
                  <c:v>134.405</c:v>
                </c:pt>
                <c:pt idx="49995" formatCode="General">
                  <c:v>136.35400000000001</c:v>
                </c:pt>
                <c:pt idx="49996" formatCode="General">
                  <c:v>138.23599999999999</c:v>
                </c:pt>
                <c:pt idx="49997" formatCode="General">
                  <c:v>139.958</c:v>
                </c:pt>
                <c:pt idx="49998" formatCode="General">
                  <c:v>141.42599999999999</c:v>
                </c:pt>
                <c:pt idx="49999" formatCode="General">
                  <c:v>142.57900000000001</c:v>
                </c:pt>
                <c:pt idx="50000" formatCode="General">
                  <c:v>143.489</c:v>
                </c:pt>
                <c:pt idx="50001" formatCode="General">
                  <c:v>144.274</c:v>
                </c:pt>
                <c:pt idx="50002" formatCode="General">
                  <c:v>144.92500000000001</c:v>
                </c:pt>
                <c:pt idx="50003" formatCode="General">
                  <c:v>145.417</c:v>
                </c:pt>
                <c:pt idx="50004" formatCode="General">
                  <c:v>145.72499999999999</c:v>
                </c:pt>
                <c:pt idx="50005" formatCode="General">
                  <c:v>145.839</c:v>
                </c:pt>
                <c:pt idx="50006" formatCode="General">
                  <c:v>145.78</c:v>
                </c:pt>
                <c:pt idx="50007" formatCode="General">
                  <c:v>145.56700000000001</c:v>
                </c:pt>
                <c:pt idx="50008" formatCode="General">
                  <c:v>145.221</c:v>
                </c:pt>
                <c:pt idx="50009" formatCode="General">
                  <c:v>144.75899999999999</c:v>
                </c:pt>
                <c:pt idx="50010" formatCode="General">
                  <c:v>144.19499999999999</c:v>
                </c:pt>
                <c:pt idx="50011" formatCode="General">
                  <c:v>143.54499999999999</c:v>
                </c:pt>
                <c:pt idx="50012" formatCode="General">
                  <c:v>142.827</c:v>
                </c:pt>
                <c:pt idx="50013" formatCode="General">
                  <c:v>142.05799999999999</c:v>
                </c:pt>
                <c:pt idx="50014" formatCode="General">
                  <c:v>141.25399999999999</c:v>
                </c:pt>
                <c:pt idx="50015" formatCode="General">
                  <c:v>140.43199999999999</c:v>
                </c:pt>
                <c:pt idx="50016" formatCode="General">
                  <c:v>139.60400000000001</c:v>
                </c:pt>
                <c:pt idx="50017" formatCode="General">
                  <c:v>138.791</c:v>
                </c:pt>
                <c:pt idx="50018" formatCode="General">
                  <c:v>138.01400000000001</c:v>
                </c:pt>
                <c:pt idx="50019" formatCode="General">
                  <c:v>137.29900000000001</c:v>
                </c:pt>
                <c:pt idx="50020" formatCode="General">
                  <c:v>136.666</c:v>
                </c:pt>
                <c:pt idx="50021" formatCode="General">
                  <c:v>136.12</c:v>
                </c:pt>
                <c:pt idx="50022" formatCode="General">
                  <c:v>135.65</c:v>
                </c:pt>
                <c:pt idx="50023" formatCode="General">
                  <c:v>135.24299999999999</c:v>
                </c:pt>
                <c:pt idx="50024" formatCode="General">
                  <c:v>134.88800000000001</c:v>
                </c:pt>
                <c:pt idx="50025" formatCode="General">
                  <c:v>134.58799999999999</c:v>
                </c:pt>
                <c:pt idx="50026" formatCode="General">
                  <c:v>134.339</c:v>
                </c:pt>
                <c:pt idx="50027" formatCode="General">
                  <c:v>134.131</c:v>
                </c:pt>
                <c:pt idx="50028" formatCode="General">
                  <c:v>133.96799999999999</c:v>
                </c:pt>
                <c:pt idx="50029" formatCode="General">
                  <c:v>133.857</c:v>
                </c:pt>
                <c:pt idx="50030" formatCode="General">
                  <c:v>133.81200000000001</c:v>
                </c:pt>
                <c:pt idx="50031" formatCode="General">
                  <c:v>133.82400000000001</c:v>
                </c:pt>
                <c:pt idx="50032" formatCode="General">
                  <c:v>133.852</c:v>
                </c:pt>
                <c:pt idx="50033" formatCode="General">
                  <c:v>133.86099999999999</c:v>
                </c:pt>
                <c:pt idx="50034" formatCode="General">
                  <c:v>133.84100000000001</c:v>
                </c:pt>
                <c:pt idx="50035" formatCode="General">
                  <c:v>133.78200000000001</c:v>
                </c:pt>
                <c:pt idx="50036" formatCode="General">
                  <c:v>133.65600000000001</c:v>
                </c:pt>
                <c:pt idx="50037" formatCode="General">
                  <c:v>133.37200000000001</c:v>
                </c:pt>
                <c:pt idx="50038" formatCode="General">
                  <c:v>132.846</c:v>
                </c:pt>
                <c:pt idx="50039" formatCode="General">
                  <c:v>132.029</c:v>
                </c:pt>
                <c:pt idx="50040" formatCode="General">
                  <c:v>130.97499999999999</c:v>
                </c:pt>
                <c:pt idx="50041" formatCode="General">
                  <c:v>129.79</c:v>
                </c:pt>
                <c:pt idx="50042" formatCode="General">
                  <c:v>128.51</c:v>
                </c:pt>
                <c:pt idx="50043" formatCode="General">
                  <c:v>127.155</c:v>
                </c:pt>
                <c:pt idx="50044" formatCode="General">
                  <c:v>125.756</c:v>
                </c:pt>
                <c:pt idx="50045" formatCode="General">
                  <c:v>124.346</c:v>
                </c:pt>
                <c:pt idx="50046" formatCode="General">
                  <c:v>122.952</c:v>
                </c:pt>
                <c:pt idx="50047" formatCode="General">
                  <c:v>121.587</c:v>
                </c:pt>
                <c:pt idx="50048" formatCode="General">
                  <c:v>120.261</c:v>
                </c:pt>
                <c:pt idx="50049" formatCode="General">
                  <c:v>118.974</c:v>
                </c:pt>
                <c:pt idx="50050" formatCode="General">
                  <c:v>117.72799999999999</c:v>
                </c:pt>
                <c:pt idx="50051" formatCode="General">
                  <c:v>116.526</c:v>
                </c:pt>
                <c:pt idx="50052" formatCode="General">
                  <c:v>115.377</c:v>
                </c:pt>
                <c:pt idx="50053" formatCode="General">
                  <c:v>114.297</c:v>
                </c:pt>
                <c:pt idx="50054" formatCode="General">
                  <c:v>113.309</c:v>
                </c:pt>
                <c:pt idx="50055" formatCode="General">
                  <c:v>112.42400000000001</c:v>
                </c:pt>
                <c:pt idx="50056" formatCode="General">
                  <c:v>111.614</c:v>
                </c:pt>
                <c:pt idx="50057" formatCode="General">
                  <c:v>110.848</c:v>
                </c:pt>
                <c:pt idx="50058" formatCode="General">
                  <c:v>110.119</c:v>
                </c:pt>
                <c:pt idx="50059" formatCode="General">
                  <c:v>109.414</c:v>
                </c:pt>
                <c:pt idx="50060" formatCode="General">
                  <c:v>108.71899999999999</c:v>
                </c:pt>
                <c:pt idx="50061" formatCode="General">
                  <c:v>108.03400000000001</c:v>
                </c:pt>
                <c:pt idx="50062" formatCode="General">
                  <c:v>107.36499999999999</c:v>
                </c:pt>
                <c:pt idx="50063" formatCode="General">
                  <c:v>106.721</c:v>
                </c:pt>
                <c:pt idx="50064" formatCode="General">
                  <c:v>106.10899999999999</c:v>
                </c:pt>
                <c:pt idx="50065" formatCode="General">
                  <c:v>105.527</c:v>
                </c:pt>
                <c:pt idx="50066" formatCode="General">
                  <c:v>104.96299999999999</c:v>
                </c:pt>
                <c:pt idx="50067" formatCode="General">
                  <c:v>104.4</c:v>
                </c:pt>
                <c:pt idx="50068" formatCode="General">
                  <c:v>103.85</c:v>
                </c:pt>
                <c:pt idx="50069" formatCode="General">
                  <c:v>103.31399999999999</c:v>
                </c:pt>
                <c:pt idx="50070" formatCode="General">
                  <c:v>102.727</c:v>
                </c:pt>
                <c:pt idx="50071" formatCode="General">
                  <c:v>102.02500000000001</c:v>
                </c:pt>
                <c:pt idx="50072" formatCode="General">
                  <c:v>101.179</c:v>
                </c:pt>
                <c:pt idx="50073" formatCode="General">
                  <c:v>100.224</c:v>
                </c:pt>
                <c:pt idx="50074" formatCode="General">
                  <c:v>99.239900000000006</c:v>
                </c:pt>
                <c:pt idx="50075" formatCode="General">
                  <c:v>98.226799999999997</c:v>
                </c:pt>
                <c:pt idx="50076" formatCode="General">
                  <c:v>97.156400000000005</c:v>
                </c:pt>
                <c:pt idx="50077" formatCode="General">
                  <c:v>96.025800000000004</c:v>
                </c:pt>
                <c:pt idx="50078" formatCode="General">
                  <c:v>94.831199999999995</c:v>
                </c:pt>
                <c:pt idx="50079" formatCode="General">
                  <c:v>93.567700000000002</c:v>
                </c:pt>
                <c:pt idx="50080" formatCode="General">
                  <c:v>92.236199999999997</c:v>
                </c:pt>
                <c:pt idx="50081" formatCode="General">
                  <c:v>90.842500000000001</c:v>
                </c:pt>
                <c:pt idx="50082" formatCode="General">
                  <c:v>89.386700000000005</c:v>
                </c:pt>
                <c:pt idx="50083" formatCode="General">
                  <c:v>87.867900000000006</c:v>
                </c:pt>
                <c:pt idx="50084" formatCode="General">
                  <c:v>86.285899999999998</c:v>
                </c:pt>
                <c:pt idx="50085" formatCode="General">
                  <c:v>84.640799999999999</c:v>
                </c:pt>
                <c:pt idx="50086" formatCode="General">
                  <c:v>82.935599999999994</c:v>
                </c:pt>
                <c:pt idx="50087" formatCode="General">
                  <c:v>81.167400000000001</c:v>
                </c:pt>
                <c:pt idx="50088" formatCode="General">
                  <c:v>79.332999999999998</c:v>
                </c:pt>
                <c:pt idx="50089" formatCode="General">
                  <c:v>77.447400000000002</c:v>
                </c:pt>
                <c:pt idx="50090" formatCode="General">
                  <c:v>75.529799999999994</c:v>
                </c:pt>
                <c:pt idx="50091" formatCode="General">
                  <c:v>73.593199999999996</c:v>
                </c:pt>
                <c:pt idx="50092" formatCode="General">
                  <c:v>71.647800000000004</c:v>
                </c:pt>
                <c:pt idx="50093" formatCode="General">
                  <c:v>69.698999999999998</c:v>
                </c:pt>
                <c:pt idx="50094" formatCode="General">
                  <c:v>67.751099999999994</c:v>
                </c:pt>
                <c:pt idx="50095" formatCode="General">
                  <c:v>65.808000000000007</c:v>
                </c:pt>
                <c:pt idx="50096" formatCode="General">
                  <c:v>63.884599999999999</c:v>
                </c:pt>
                <c:pt idx="50097" formatCode="General">
                  <c:v>61.975000000000001</c:v>
                </c:pt>
                <c:pt idx="50098" formatCode="General">
                  <c:v>60.006700000000002</c:v>
                </c:pt>
                <c:pt idx="50099" formatCode="General">
                  <c:v>57.907200000000003</c:v>
                </c:pt>
                <c:pt idx="50100" formatCode="General">
                  <c:v>55.641399999999997</c:v>
                </c:pt>
                <c:pt idx="50101" formatCode="General">
                  <c:v>53.282699999999998</c:v>
                </c:pt>
                <c:pt idx="50102" formatCode="General">
                  <c:v>50.935200000000002</c:v>
                </c:pt>
                <c:pt idx="50103" formatCode="General">
                  <c:v>48.605400000000003</c:v>
                </c:pt>
                <c:pt idx="50104" formatCode="General">
                  <c:v>46.292299999999997</c:v>
                </c:pt>
                <c:pt idx="50105" formatCode="General">
                  <c:v>44.008099999999999</c:v>
                </c:pt>
                <c:pt idx="50106" formatCode="General">
                  <c:v>41.7652</c:v>
                </c:pt>
                <c:pt idx="50107" formatCode="General">
                  <c:v>39.573500000000003</c:v>
                </c:pt>
                <c:pt idx="50108" formatCode="General">
                  <c:v>37.430900000000001</c:v>
                </c:pt>
                <c:pt idx="50109" formatCode="General">
                  <c:v>35.328200000000002</c:v>
                </c:pt>
                <c:pt idx="50110" formatCode="General">
                  <c:v>33.243499999999997</c:v>
                </c:pt>
                <c:pt idx="50111" formatCode="General">
                  <c:v>31.176600000000001</c:v>
                </c:pt>
                <c:pt idx="50112" formatCode="General">
                  <c:v>29.1694</c:v>
                </c:pt>
                <c:pt idx="50113" formatCode="General">
                  <c:v>27.2376</c:v>
                </c:pt>
                <c:pt idx="50114" formatCode="General">
                  <c:v>25.369599999999998</c:v>
                </c:pt>
                <c:pt idx="50115" formatCode="General">
                  <c:v>23.552900000000001</c:v>
                </c:pt>
                <c:pt idx="50116" formatCode="General">
                  <c:v>21.7744</c:v>
                </c:pt>
                <c:pt idx="50117" formatCode="General">
                  <c:v>20.0181</c:v>
                </c:pt>
                <c:pt idx="50118" formatCode="General">
                  <c:v>18.270399999999999</c:v>
                </c:pt>
                <c:pt idx="50119" formatCode="General">
                  <c:v>16.5275</c:v>
                </c:pt>
                <c:pt idx="50120" formatCode="General">
                  <c:v>14.791499999999999</c:v>
                </c:pt>
                <c:pt idx="50121" formatCode="General">
                  <c:v>13.0657</c:v>
                </c:pt>
                <c:pt idx="50122" formatCode="General">
                  <c:v>11.310700000000001</c:v>
                </c:pt>
                <c:pt idx="50123" formatCode="General">
                  <c:v>9.4864700000000006</c:v>
                </c:pt>
                <c:pt idx="50124" formatCode="General">
                  <c:v>7.5990200000000003</c:v>
                </c:pt>
                <c:pt idx="50125" formatCode="General">
                  <c:v>5.6367500000000001</c:v>
                </c:pt>
                <c:pt idx="50126" formatCode="General">
                  <c:v>3.56216</c:v>
                </c:pt>
                <c:pt idx="50127" formatCode="General">
                  <c:v>1.3455600000000001</c:v>
                </c:pt>
                <c:pt idx="50128" formatCode="General">
                  <c:v>-1.0275399999999999</c:v>
                </c:pt>
                <c:pt idx="50129" formatCode="General">
                  <c:v>-3.4827599999999999</c:v>
                </c:pt>
                <c:pt idx="50130" formatCode="General">
                  <c:v>-5.9367000000000001</c:v>
                </c:pt>
                <c:pt idx="50131" formatCode="General">
                  <c:v>-8.4014100000000003</c:v>
                </c:pt>
                <c:pt idx="50132" formatCode="General">
                  <c:v>-10.8499</c:v>
                </c:pt>
                <c:pt idx="50133" formatCode="General">
                  <c:v>-13.177099999999999</c:v>
                </c:pt>
                <c:pt idx="50134" formatCode="General">
                  <c:v>-15.3636</c:v>
                </c:pt>
                <c:pt idx="50135" formatCode="General">
                  <c:v>-17.4651</c:v>
                </c:pt>
                <c:pt idx="50136" formatCode="General">
                  <c:v>-19.590800000000002</c:v>
                </c:pt>
                <c:pt idx="50137" formatCode="General">
                  <c:v>-21.812999999999999</c:v>
                </c:pt>
                <c:pt idx="50138" formatCode="General">
                  <c:v>-24.0413</c:v>
                </c:pt>
                <c:pt idx="50139" formatCode="General">
                  <c:v>-26.2105</c:v>
                </c:pt>
                <c:pt idx="50140" formatCode="General">
                  <c:v>-28.3262</c:v>
                </c:pt>
                <c:pt idx="50141" formatCode="General">
                  <c:v>-30.386399999999998</c:v>
                </c:pt>
                <c:pt idx="50142" formatCode="General">
                  <c:v>-32.384</c:v>
                </c:pt>
                <c:pt idx="50143" formatCode="General">
                  <c:v>-34.325299999999999</c:v>
                </c:pt>
                <c:pt idx="50144" formatCode="General">
                  <c:v>-36.218800000000002</c:v>
                </c:pt>
                <c:pt idx="50145" formatCode="General">
                  <c:v>-38.064500000000002</c:v>
                </c:pt>
                <c:pt idx="50146" formatCode="General">
                  <c:v>-39.863900000000001</c:v>
                </c:pt>
                <c:pt idx="50147" formatCode="General">
                  <c:v>-41.620399999999997</c:v>
                </c:pt>
                <c:pt idx="50148" formatCode="General">
                  <c:v>-43.3386</c:v>
                </c:pt>
                <c:pt idx="50149" formatCode="General">
                  <c:v>-45.023200000000003</c:v>
                </c:pt>
                <c:pt idx="50150" formatCode="General">
                  <c:v>-46.6736</c:v>
                </c:pt>
                <c:pt idx="50151" formatCode="General">
                  <c:v>-48.288400000000003</c:v>
                </c:pt>
                <c:pt idx="50152" formatCode="General">
                  <c:v>-49.869</c:v>
                </c:pt>
                <c:pt idx="50153" formatCode="General">
                  <c:v>-51.4099</c:v>
                </c:pt>
                <c:pt idx="50154" formatCode="General">
                  <c:v>-52.900399999999998</c:v>
                </c:pt>
                <c:pt idx="50155" formatCode="General">
                  <c:v>-54.326099999999997</c:v>
                </c:pt>
                <c:pt idx="50156" formatCode="General">
                  <c:v>-55.679699999999997</c:v>
                </c:pt>
                <c:pt idx="50157" formatCode="General">
                  <c:v>-56.973100000000002</c:v>
                </c:pt>
                <c:pt idx="50158" formatCode="General">
                  <c:v>-58.215499999999999</c:v>
                </c:pt>
                <c:pt idx="50159" formatCode="General">
                  <c:v>-59.403799999999997</c:v>
                </c:pt>
                <c:pt idx="50160" formatCode="General">
                  <c:v>-60.5396</c:v>
                </c:pt>
                <c:pt idx="50161" formatCode="General">
                  <c:v>-61.630099999999999</c:v>
                </c:pt>
                <c:pt idx="50162" formatCode="General">
                  <c:v>-62.677799999999998</c:v>
                </c:pt>
                <c:pt idx="50163" formatCode="General">
                  <c:v>-63.691200000000002</c:v>
                </c:pt>
                <c:pt idx="50164" formatCode="General">
                  <c:v>-64.744</c:v>
                </c:pt>
                <c:pt idx="50165" formatCode="General">
                  <c:v>-65.917599999999993</c:v>
                </c:pt>
                <c:pt idx="50166" formatCode="General">
                  <c:v>-67.257000000000005</c:v>
                </c:pt>
                <c:pt idx="50167" formatCode="General">
                  <c:v>-68.732799999999997</c:v>
                </c:pt>
                <c:pt idx="50168" formatCode="General">
                  <c:v>-70.2667</c:v>
                </c:pt>
                <c:pt idx="50169" formatCode="General">
                  <c:v>-71.8429</c:v>
                </c:pt>
                <c:pt idx="50170" formatCode="General">
                  <c:v>-73.463200000000001</c:v>
                </c:pt>
                <c:pt idx="50171" formatCode="General">
                  <c:v>-75.115700000000004</c:v>
                </c:pt>
                <c:pt idx="50172" formatCode="General">
                  <c:v>-76.789900000000003</c:v>
                </c:pt>
                <c:pt idx="50173" formatCode="General">
                  <c:v>-78.480199999999996</c:v>
                </c:pt>
                <c:pt idx="50174" formatCode="General">
                  <c:v>-80.177099999999996</c:v>
                </c:pt>
                <c:pt idx="50175" formatCode="General">
                  <c:v>-81.868099999999998</c:v>
                </c:pt>
                <c:pt idx="50176" formatCode="General">
                  <c:v>-83.5548</c:v>
                </c:pt>
                <c:pt idx="50177" formatCode="General">
                  <c:v>-85.243300000000005</c:v>
                </c:pt>
                <c:pt idx="50178" formatCode="General">
                  <c:v>-86.931799999999996</c:v>
                </c:pt>
                <c:pt idx="50179" formatCode="General">
                  <c:v>-88.616900000000001</c:v>
                </c:pt>
                <c:pt idx="50180" formatCode="General">
                  <c:v>-90.293199999999999</c:v>
                </c:pt>
                <c:pt idx="50181" formatCode="General">
                  <c:v>-91.953800000000001</c:v>
                </c:pt>
                <c:pt idx="50182" formatCode="General">
                  <c:v>-93.591099999999997</c:v>
                </c:pt>
                <c:pt idx="50183" formatCode="General">
                  <c:v>-95.189499999999995</c:v>
                </c:pt>
                <c:pt idx="50184" formatCode="General">
                  <c:v>-96.733599999999996</c:v>
                </c:pt>
                <c:pt idx="50185" formatCode="General">
                  <c:v>-98.217399999999998</c:v>
                </c:pt>
                <c:pt idx="50186" formatCode="General">
                  <c:v>-99.641099999999994</c:v>
                </c:pt>
                <c:pt idx="50187" formatCode="General">
                  <c:v>-101.01300000000001</c:v>
                </c:pt>
                <c:pt idx="50188" formatCode="General">
                  <c:v>-102.325</c:v>
                </c:pt>
                <c:pt idx="50189" formatCode="General">
                  <c:v>-103.563</c:v>
                </c:pt>
                <c:pt idx="50190" formatCode="General">
                  <c:v>-104.70699999999999</c:v>
                </c:pt>
                <c:pt idx="50191" formatCode="General">
                  <c:v>-105.74299999999999</c:v>
                </c:pt>
                <c:pt idx="50192" formatCode="General">
                  <c:v>-106.672</c:v>
                </c:pt>
                <c:pt idx="50193" formatCode="General">
                  <c:v>-107.503</c:v>
                </c:pt>
                <c:pt idx="50194" formatCode="General">
                  <c:v>-108.247</c:v>
                </c:pt>
                <c:pt idx="50195" formatCode="General">
                  <c:v>-108.917</c:v>
                </c:pt>
                <c:pt idx="50196" formatCode="General">
                  <c:v>-109.524</c:v>
                </c:pt>
                <c:pt idx="50197" formatCode="General">
                  <c:v>-110.066</c:v>
                </c:pt>
                <c:pt idx="50198" formatCode="General">
                  <c:v>-110.541</c:v>
                </c:pt>
                <c:pt idx="50199" formatCode="General">
                  <c:v>-110.965</c:v>
                </c:pt>
                <c:pt idx="50200" formatCode="General">
                  <c:v>-111.349</c:v>
                </c:pt>
                <c:pt idx="50201" formatCode="General">
                  <c:v>-111.7</c:v>
                </c:pt>
                <c:pt idx="50202" formatCode="General">
                  <c:v>-112.02800000000001</c:v>
                </c:pt>
                <c:pt idx="50203" formatCode="General">
                  <c:v>-112.34699999999999</c:v>
                </c:pt>
                <c:pt idx="50204" formatCode="General">
                  <c:v>-112.66200000000001</c:v>
                </c:pt>
                <c:pt idx="50205" formatCode="General">
                  <c:v>-112.98</c:v>
                </c:pt>
                <c:pt idx="50206" formatCode="General">
                  <c:v>-113.316</c:v>
                </c:pt>
                <c:pt idx="50207" formatCode="General">
                  <c:v>-113.688</c:v>
                </c:pt>
                <c:pt idx="50208" formatCode="General">
                  <c:v>-114.12</c:v>
                </c:pt>
                <c:pt idx="50209" formatCode="General">
                  <c:v>-114.611</c:v>
                </c:pt>
                <c:pt idx="50210" formatCode="General">
                  <c:v>-115.146</c:v>
                </c:pt>
                <c:pt idx="50211" formatCode="General">
                  <c:v>-115.711</c:v>
                </c:pt>
                <c:pt idx="50212" formatCode="General">
                  <c:v>-116.32</c:v>
                </c:pt>
                <c:pt idx="50213" formatCode="General">
                  <c:v>-117.027</c:v>
                </c:pt>
                <c:pt idx="50214" formatCode="General">
                  <c:v>-117.90300000000001</c:v>
                </c:pt>
                <c:pt idx="50215" formatCode="General">
                  <c:v>-119.003</c:v>
                </c:pt>
                <c:pt idx="50216" formatCode="General">
                  <c:v>-120.268</c:v>
                </c:pt>
                <c:pt idx="50217" formatCode="General">
                  <c:v>-121.607</c:v>
                </c:pt>
                <c:pt idx="50218" formatCode="General">
                  <c:v>-123.006</c:v>
                </c:pt>
                <c:pt idx="50219" formatCode="General">
                  <c:v>-124.452</c:v>
                </c:pt>
                <c:pt idx="50220" formatCode="General">
                  <c:v>-125.916</c:v>
                </c:pt>
                <c:pt idx="50221" formatCode="General">
                  <c:v>-127.377</c:v>
                </c:pt>
                <c:pt idx="50222" formatCode="General">
                  <c:v>-128.82</c:v>
                </c:pt>
                <c:pt idx="50223" formatCode="General">
                  <c:v>-130.22900000000001</c:v>
                </c:pt>
                <c:pt idx="50224" formatCode="General">
                  <c:v>-131.59100000000001</c:v>
                </c:pt>
                <c:pt idx="50225" formatCode="General">
                  <c:v>-132.90199999999999</c:v>
                </c:pt>
                <c:pt idx="50226" formatCode="General">
                  <c:v>-134.15</c:v>
                </c:pt>
                <c:pt idx="50227" formatCode="General">
                  <c:v>-135.31</c:v>
                </c:pt>
                <c:pt idx="50228" formatCode="General">
                  <c:v>-136.369</c:v>
                </c:pt>
                <c:pt idx="50229" formatCode="General">
                  <c:v>-137.32599999999999</c:v>
                </c:pt>
                <c:pt idx="50230" formatCode="General">
                  <c:v>-138.16900000000001</c:v>
                </c:pt>
                <c:pt idx="50231" formatCode="General">
                  <c:v>-138.88200000000001</c:v>
                </c:pt>
                <c:pt idx="50232" formatCode="General">
                  <c:v>-139.44200000000001</c:v>
                </c:pt>
                <c:pt idx="50233" formatCode="General">
                  <c:v>-139.827</c:v>
                </c:pt>
                <c:pt idx="50234" formatCode="General">
                  <c:v>-140.03399999999999</c:v>
                </c:pt>
                <c:pt idx="50235" formatCode="General">
                  <c:v>-140.071</c:v>
                </c:pt>
                <c:pt idx="50236" formatCode="General">
                  <c:v>-139.953</c:v>
                </c:pt>
                <c:pt idx="50237" formatCode="General">
                  <c:v>-139.697</c:v>
                </c:pt>
                <c:pt idx="50238" formatCode="General">
                  <c:v>-139.309</c:v>
                </c:pt>
                <c:pt idx="50239" formatCode="General">
                  <c:v>-138.75</c:v>
                </c:pt>
                <c:pt idx="50240" formatCode="General">
                  <c:v>-137.96799999999999</c:v>
                </c:pt>
                <c:pt idx="50241" formatCode="General">
                  <c:v>-136.91800000000001</c:v>
                </c:pt>
                <c:pt idx="50242" formatCode="General">
                  <c:v>-135.584</c:v>
                </c:pt>
                <c:pt idx="50243" formatCode="General">
                  <c:v>-133.98599999999999</c:v>
                </c:pt>
                <c:pt idx="50244" formatCode="General">
                  <c:v>-132.19800000000001</c:v>
                </c:pt>
                <c:pt idx="50245" formatCode="General">
                  <c:v>-130.30099999999999</c:v>
                </c:pt>
                <c:pt idx="50246" formatCode="General">
                  <c:v>-128.345</c:v>
                </c:pt>
                <c:pt idx="50247" formatCode="General">
                  <c:v>-126.407</c:v>
                </c:pt>
                <c:pt idx="50248" formatCode="General">
                  <c:v>-124.57</c:v>
                </c:pt>
                <c:pt idx="50249" formatCode="General">
                  <c:v>-122.93600000000001</c:v>
                </c:pt>
                <c:pt idx="50250" formatCode="General">
                  <c:v>-121.58499999999999</c:v>
                </c:pt>
                <c:pt idx="50251" formatCode="General">
                  <c:v>-120.46</c:v>
                </c:pt>
                <c:pt idx="50252" formatCode="General">
                  <c:v>-119.512</c:v>
                </c:pt>
                <c:pt idx="50253" formatCode="General">
                  <c:v>-118.797</c:v>
                </c:pt>
                <c:pt idx="50254" formatCode="General">
                  <c:v>-118.35599999999999</c:v>
                </c:pt>
                <c:pt idx="50255" formatCode="General">
                  <c:v>-118.17700000000001</c:v>
                </c:pt>
                <c:pt idx="50256" formatCode="General">
                  <c:v>-118.22199999999999</c:v>
                </c:pt>
                <c:pt idx="50257" formatCode="General">
                  <c:v>-118.44499999999999</c:v>
                </c:pt>
                <c:pt idx="50258" formatCode="General">
                  <c:v>-118.83499999999999</c:v>
                </c:pt>
                <c:pt idx="50259" formatCode="General">
                  <c:v>-119.384</c:v>
                </c:pt>
                <c:pt idx="50260" formatCode="General">
                  <c:v>-120.084</c:v>
                </c:pt>
                <c:pt idx="50261" formatCode="General">
                  <c:v>-120.907</c:v>
                </c:pt>
                <c:pt idx="50262" formatCode="General">
                  <c:v>-121.806</c:v>
                </c:pt>
                <c:pt idx="50263" formatCode="General">
                  <c:v>-122.73</c:v>
                </c:pt>
                <c:pt idx="50264" formatCode="General">
                  <c:v>-123.631</c:v>
                </c:pt>
                <c:pt idx="50265" formatCode="General">
                  <c:v>-124.46</c:v>
                </c:pt>
                <c:pt idx="50266" formatCode="General">
                  <c:v>-125.181</c:v>
                </c:pt>
                <c:pt idx="50267" formatCode="General">
                  <c:v>-125.77800000000001</c:v>
                </c:pt>
                <c:pt idx="50268" formatCode="General">
                  <c:v>-126.227</c:v>
                </c:pt>
                <c:pt idx="50269" formatCode="General">
                  <c:v>-126.502</c:v>
                </c:pt>
                <c:pt idx="50270" formatCode="General">
                  <c:v>-126.584</c:v>
                </c:pt>
                <c:pt idx="50271" formatCode="General">
                  <c:v>-126.465</c:v>
                </c:pt>
                <c:pt idx="50272" formatCode="General">
                  <c:v>-126.14700000000001</c:v>
                </c:pt>
                <c:pt idx="50273" formatCode="General">
                  <c:v>-125.639</c:v>
                </c:pt>
                <c:pt idx="50274" formatCode="General">
                  <c:v>-124.94499999999999</c:v>
                </c:pt>
                <c:pt idx="50275" formatCode="General">
                  <c:v>-124.071</c:v>
                </c:pt>
                <c:pt idx="50276" formatCode="General">
                  <c:v>-123.02200000000001</c:v>
                </c:pt>
                <c:pt idx="50277" formatCode="General">
                  <c:v>-121.79600000000001</c:v>
                </c:pt>
                <c:pt idx="50278" formatCode="General">
                  <c:v>-120.395</c:v>
                </c:pt>
                <c:pt idx="50279" formatCode="General">
                  <c:v>-118.827</c:v>
                </c:pt>
                <c:pt idx="50280" formatCode="General">
                  <c:v>-117.129</c:v>
                </c:pt>
                <c:pt idx="50281" formatCode="General">
                  <c:v>-115.35899999999999</c:v>
                </c:pt>
                <c:pt idx="50282" formatCode="General">
                  <c:v>-113.608</c:v>
                </c:pt>
                <c:pt idx="50283" formatCode="General">
                  <c:v>-111.96899999999999</c:v>
                </c:pt>
                <c:pt idx="50284" formatCode="General">
                  <c:v>-110.38500000000001</c:v>
                </c:pt>
                <c:pt idx="50285" formatCode="General">
                  <c:v>-108.78400000000001</c:v>
                </c:pt>
                <c:pt idx="50286" formatCode="General">
                  <c:v>-107.19199999999999</c:v>
                </c:pt>
                <c:pt idx="50287" formatCode="General">
                  <c:v>-105.623</c:v>
                </c:pt>
                <c:pt idx="50288" formatCode="General">
                  <c:v>-104.069</c:v>
                </c:pt>
                <c:pt idx="50289" formatCode="General">
                  <c:v>-102.52200000000001</c:v>
                </c:pt>
                <c:pt idx="50290" formatCode="General">
                  <c:v>-100.982</c:v>
                </c:pt>
                <c:pt idx="50291" formatCode="General">
                  <c:v>-99.462599999999995</c:v>
                </c:pt>
                <c:pt idx="50292" formatCode="General">
                  <c:v>-97.984200000000001</c:v>
                </c:pt>
                <c:pt idx="50293" formatCode="General">
                  <c:v>-96.5642</c:v>
                </c:pt>
                <c:pt idx="50294" formatCode="General">
                  <c:v>-95.206100000000006</c:v>
                </c:pt>
                <c:pt idx="50295" formatCode="General">
                  <c:v>-93.8947</c:v>
                </c:pt>
                <c:pt idx="50296" formatCode="General">
                  <c:v>-92.626800000000003</c:v>
                </c:pt>
                <c:pt idx="50297" formatCode="General">
                  <c:v>-91.406099999999995</c:v>
                </c:pt>
                <c:pt idx="50298" formatCode="General">
                  <c:v>-90.221999999999994</c:v>
                </c:pt>
                <c:pt idx="50299" formatCode="General">
                  <c:v>-89.055099999999996</c:v>
                </c:pt>
                <c:pt idx="50300" formatCode="General">
                  <c:v>-87.883899999999997</c:v>
                </c:pt>
                <c:pt idx="50301" formatCode="General">
                  <c:v>-86.671800000000005</c:v>
                </c:pt>
                <c:pt idx="50302" formatCode="General">
                  <c:v>-85.379000000000005</c:v>
                </c:pt>
                <c:pt idx="50303" formatCode="General">
                  <c:v>-83.995199999999997</c:v>
                </c:pt>
                <c:pt idx="50304" formatCode="General">
                  <c:v>-82.525599999999997</c:v>
                </c:pt>
                <c:pt idx="50305" formatCode="General">
                  <c:v>-80.981899999999996</c:v>
                </c:pt>
                <c:pt idx="50306" formatCode="General">
                  <c:v>-79.367900000000006</c:v>
                </c:pt>
                <c:pt idx="50307" formatCode="General">
                  <c:v>-77.662099999999995</c:v>
                </c:pt>
                <c:pt idx="50308" formatCode="General">
                  <c:v>-75.854299999999995</c:v>
                </c:pt>
                <c:pt idx="50309" formatCode="General">
                  <c:v>-73.9512</c:v>
                </c:pt>
                <c:pt idx="50310" formatCode="General">
                  <c:v>-71.956199999999995</c:v>
                </c:pt>
                <c:pt idx="50311" formatCode="General">
                  <c:v>-69.871200000000002</c:v>
                </c:pt>
                <c:pt idx="50312" formatCode="General">
                  <c:v>-67.699700000000007</c:v>
                </c:pt>
                <c:pt idx="50313" formatCode="General">
                  <c:v>-65.452699999999993</c:v>
                </c:pt>
                <c:pt idx="50314" formatCode="General">
                  <c:v>-63.150500000000001</c:v>
                </c:pt>
                <c:pt idx="50315" formatCode="General">
                  <c:v>-60.852699999999999</c:v>
                </c:pt>
                <c:pt idx="50316" formatCode="General">
                  <c:v>-58.634399999999999</c:v>
                </c:pt>
                <c:pt idx="50317" formatCode="General">
                  <c:v>-56.408900000000003</c:v>
                </c:pt>
                <c:pt idx="50318" formatCode="General">
                  <c:v>-54.056899999999999</c:v>
                </c:pt>
                <c:pt idx="50319" formatCode="General">
                  <c:v>-51.598999999999997</c:v>
                </c:pt>
                <c:pt idx="50320" formatCode="General">
                  <c:v>-49.0762</c:v>
                </c:pt>
                <c:pt idx="50321" formatCode="General">
                  <c:v>-46.523600000000002</c:v>
                </c:pt>
                <c:pt idx="50322" formatCode="General">
                  <c:v>-43.966500000000003</c:v>
                </c:pt>
                <c:pt idx="50323" formatCode="General">
                  <c:v>-41.413200000000003</c:v>
                </c:pt>
                <c:pt idx="50324" formatCode="General">
                  <c:v>-38.869700000000002</c:v>
                </c:pt>
                <c:pt idx="50325" formatCode="General">
                  <c:v>-36.332599999999999</c:v>
                </c:pt>
                <c:pt idx="50326" formatCode="General">
                  <c:v>-33.773899999999998</c:v>
                </c:pt>
                <c:pt idx="50327" formatCode="General">
                  <c:v>-31.1584</c:v>
                </c:pt>
                <c:pt idx="50328" formatCode="General">
                  <c:v>-28.459099999999999</c:v>
                </c:pt>
                <c:pt idx="50329" formatCode="General">
                  <c:v>-25.685199999999998</c:v>
                </c:pt>
                <c:pt idx="50330" formatCode="General">
                  <c:v>-22.870699999999999</c:v>
                </c:pt>
                <c:pt idx="50331" formatCode="General">
                  <c:v>-20.024699999999999</c:v>
                </c:pt>
                <c:pt idx="50332" formatCode="General">
                  <c:v>-17.159099999999999</c:v>
                </c:pt>
                <c:pt idx="50333" formatCode="General">
                  <c:v>-14.312099999999999</c:v>
                </c:pt>
                <c:pt idx="50334" formatCode="General">
                  <c:v>-11.519299999999999</c:v>
                </c:pt>
                <c:pt idx="50335" formatCode="General">
                  <c:v>-8.8017599999999998</c:v>
                </c:pt>
                <c:pt idx="50336" formatCode="General">
                  <c:v>-6.1810799999999997</c:v>
                </c:pt>
                <c:pt idx="50337" formatCode="General">
                  <c:v>-3.6758500000000001</c:v>
                </c:pt>
                <c:pt idx="50338" formatCode="General">
                  <c:v>-1.31507</c:v>
                </c:pt>
                <c:pt idx="50339" formatCode="General">
                  <c:v>0.874996</c:v>
                </c:pt>
                <c:pt idx="50340" formatCode="General">
                  <c:v>2.8870399999999998</c:v>
                </c:pt>
                <c:pt idx="50341" formatCode="General">
                  <c:v>4.7205399999999997</c:v>
                </c:pt>
                <c:pt idx="50342" formatCode="General">
                  <c:v>6.3841299999999999</c:v>
                </c:pt>
                <c:pt idx="50343" formatCode="General">
                  <c:v>7.89656</c:v>
                </c:pt>
                <c:pt idx="50344" formatCode="General">
                  <c:v>9.2728400000000004</c:v>
                </c:pt>
                <c:pt idx="50345" formatCode="General">
                  <c:v>10.486499999999999</c:v>
                </c:pt>
                <c:pt idx="50346" formatCode="General">
                  <c:v>11.516400000000001</c:v>
                </c:pt>
                <c:pt idx="50347" formatCode="General">
                  <c:v>12.377700000000001</c:v>
                </c:pt>
                <c:pt idx="50348" formatCode="General">
                  <c:v>13.0947</c:v>
                </c:pt>
                <c:pt idx="50349" formatCode="General">
                  <c:v>13.6975</c:v>
                </c:pt>
                <c:pt idx="50350" formatCode="General">
                  <c:v>14.203799999999999</c:v>
                </c:pt>
                <c:pt idx="50351" formatCode="General">
                  <c:v>14.6259</c:v>
                </c:pt>
                <c:pt idx="50352" formatCode="General">
                  <c:v>14.978899999999999</c:v>
                </c:pt>
                <c:pt idx="50353" formatCode="General">
                  <c:v>15.2776</c:v>
                </c:pt>
                <c:pt idx="50354" formatCode="General">
                  <c:v>15.537100000000001</c:v>
                </c:pt>
                <c:pt idx="50355" formatCode="General">
                  <c:v>15.7798</c:v>
                </c:pt>
                <c:pt idx="50356" formatCode="General">
                  <c:v>16.032699999999998</c:v>
                </c:pt>
                <c:pt idx="50357" formatCode="General">
                  <c:v>16.295500000000001</c:v>
                </c:pt>
                <c:pt idx="50358" formatCode="General">
                  <c:v>16.578600000000002</c:v>
                </c:pt>
                <c:pt idx="50359" formatCode="General">
                  <c:v>16.991700000000002</c:v>
                </c:pt>
                <c:pt idx="50360" formatCode="General">
                  <c:v>17.621700000000001</c:v>
                </c:pt>
                <c:pt idx="50361" formatCode="General">
                  <c:v>18.459900000000001</c:v>
                </c:pt>
                <c:pt idx="50362" formatCode="General">
                  <c:v>19.5001</c:v>
                </c:pt>
                <c:pt idx="50363" formatCode="General">
                  <c:v>20.744</c:v>
                </c:pt>
                <c:pt idx="50364" formatCode="General">
                  <c:v>22.1935</c:v>
                </c:pt>
                <c:pt idx="50365" formatCode="General">
                  <c:v>23.8492</c:v>
                </c:pt>
                <c:pt idx="50366" formatCode="General">
                  <c:v>25.707899999999999</c:v>
                </c:pt>
                <c:pt idx="50367" formatCode="General">
                  <c:v>27.768699999999999</c:v>
                </c:pt>
                <c:pt idx="50368" formatCode="General">
                  <c:v>30.0305</c:v>
                </c:pt>
                <c:pt idx="50369" formatCode="General">
                  <c:v>32.465600000000002</c:v>
                </c:pt>
                <c:pt idx="50370" formatCode="General">
                  <c:v>35.029200000000003</c:v>
                </c:pt>
                <c:pt idx="50371" formatCode="General">
                  <c:v>37.691600000000001</c:v>
                </c:pt>
                <c:pt idx="50372" formatCode="General">
                  <c:v>40.427300000000002</c:v>
                </c:pt>
                <c:pt idx="50373" formatCode="General">
                  <c:v>43.208300000000001</c:v>
                </c:pt>
                <c:pt idx="50374" formatCode="General">
                  <c:v>46.014699999999998</c:v>
                </c:pt>
                <c:pt idx="50375" formatCode="General">
                  <c:v>48.839599999999997</c:v>
                </c:pt>
                <c:pt idx="50376" formatCode="General">
                  <c:v>51.658799999999999</c:v>
                </c:pt>
                <c:pt idx="50377" formatCode="General">
                  <c:v>54.438099999999999</c:v>
                </c:pt>
                <c:pt idx="50378" formatCode="General">
                  <c:v>57.157699999999998</c:v>
                </c:pt>
                <c:pt idx="50379" formatCode="General">
                  <c:v>59.805199999999999</c:v>
                </c:pt>
                <c:pt idx="50380" formatCode="General">
                  <c:v>62.377000000000002</c:v>
                </c:pt>
                <c:pt idx="50381" formatCode="General">
                  <c:v>64.861099999999993</c:v>
                </c:pt>
                <c:pt idx="50382" formatCode="General">
                  <c:v>67.234399999999994</c:v>
                </c:pt>
                <c:pt idx="50383" formatCode="General">
                  <c:v>69.483699999999999</c:v>
                </c:pt>
                <c:pt idx="50384" formatCode="General">
                  <c:v>71.605199999999996</c:v>
                </c:pt>
                <c:pt idx="50385" formatCode="General">
                  <c:v>73.606099999999998</c:v>
                </c:pt>
                <c:pt idx="50386" formatCode="General">
                  <c:v>75.500600000000006</c:v>
                </c:pt>
                <c:pt idx="50387" formatCode="General">
                  <c:v>77.311400000000006</c:v>
                </c:pt>
                <c:pt idx="50388" formatCode="General">
                  <c:v>79.046099999999996</c:v>
                </c:pt>
                <c:pt idx="50389" formatCode="General">
                  <c:v>80.691500000000005</c:v>
                </c:pt>
                <c:pt idx="50390" formatCode="General">
                  <c:v>82.255799999999994</c:v>
                </c:pt>
                <c:pt idx="50391" formatCode="General">
                  <c:v>83.757199999999997</c:v>
                </c:pt>
                <c:pt idx="50392" formatCode="General">
                  <c:v>85.2136</c:v>
                </c:pt>
                <c:pt idx="50393" formatCode="General">
                  <c:v>86.641499999999994</c:v>
                </c:pt>
                <c:pt idx="50394" formatCode="General">
                  <c:v>88.051400000000001</c:v>
                </c:pt>
                <c:pt idx="50395" formatCode="General">
                  <c:v>89.463099999999997</c:v>
                </c:pt>
                <c:pt idx="50396" formatCode="General">
                  <c:v>90.9041</c:v>
                </c:pt>
                <c:pt idx="50397" formatCode="General">
                  <c:v>92.384100000000004</c:v>
                </c:pt>
                <c:pt idx="50398" formatCode="General">
                  <c:v>93.898499999999999</c:v>
                </c:pt>
                <c:pt idx="50399" formatCode="General">
                  <c:v>95.435900000000004</c:v>
                </c:pt>
                <c:pt idx="50400" formatCode="General">
                  <c:v>96.980900000000005</c:v>
                </c:pt>
                <c:pt idx="50401" formatCode="General">
                  <c:v>98.519099999999995</c:v>
                </c:pt>
                <c:pt idx="50402" formatCode="General">
                  <c:v>100.04600000000001</c:v>
                </c:pt>
                <c:pt idx="50403" formatCode="General">
                  <c:v>101.566</c:v>
                </c:pt>
                <c:pt idx="50404" formatCode="General">
                  <c:v>103.09399999999999</c:v>
                </c:pt>
                <c:pt idx="50405" formatCode="General">
                  <c:v>104.642</c:v>
                </c:pt>
                <c:pt idx="50406" formatCode="General">
                  <c:v>106.197</c:v>
                </c:pt>
                <c:pt idx="50407" formatCode="General">
                  <c:v>107.741</c:v>
                </c:pt>
                <c:pt idx="50408" formatCode="General">
                  <c:v>109.258</c:v>
                </c:pt>
                <c:pt idx="50409" formatCode="General">
                  <c:v>110.7</c:v>
                </c:pt>
                <c:pt idx="50410" formatCode="General">
                  <c:v>112.014</c:v>
                </c:pt>
                <c:pt idx="50411" formatCode="General">
                  <c:v>113.14100000000001</c:v>
                </c:pt>
                <c:pt idx="50412" formatCode="General">
                  <c:v>114.05200000000001</c:v>
                </c:pt>
                <c:pt idx="50413" formatCode="General">
                  <c:v>114.82299999999999</c:v>
                </c:pt>
                <c:pt idx="50414" formatCode="General">
                  <c:v>115.518</c:v>
                </c:pt>
                <c:pt idx="50415" formatCode="General">
                  <c:v>116.148</c:v>
                </c:pt>
                <c:pt idx="50416" formatCode="General">
                  <c:v>116.723</c:v>
                </c:pt>
                <c:pt idx="50417" formatCode="General">
                  <c:v>117.254</c:v>
                </c:pt>
                <c:pt idx="50418" formatCode="General">
                  <c:v>117.748</c:v>
                </c:pt>
                <c:pt idx="50419" formatCode="General">
                  <c:v>118.21299999999999</c:v>
                </c:pt>
                <c:pt idx="50420" formatCode="General">
                  <c:v>118.64400000000001</c:v>
                </c:pt>
                <c:pt idx="50421" formatCode="General">
                  <c:v>119.047</c:v>
                </c:pt>
                <c:pt idx="50422" formatCode="General">
                  <c:v>119.44</c:v>
                </c:pt>
                <c:pt idx="50423" formatCode="General">
                  <c:v>119.842</c:v>
                </c:pt>
                <c:pt idx="50424" formatCode="General">
                  <c:v>120.264</c:v>
                </c:pt>
                <c:pt idx="50425" formatCode="General">
                  <c:v>120.703</c:v>
                </c:pt>
                <c:pt idx="50426" formatCode="General">
                  <c:v>121.149</c:v>
                </c:pt>
                <c:pt idx="50427" formatCode="General">
                  <c:v>121.60599999999999</c:v>
                </c:pt>
                <c:pt idx="50428" formatCode="General">
                  <c:v>122.084</c:v>
                </c:pt>
                <c:pt idx="50429" formatCode="General">
                  <c:v>122.605</c:v>
                </c:pt>
                <c:pt idx="50430" formatCode="General">
                  <c:v>123.169</c:v>
                </c:pt>
                <c:pt idx="50431" formatCode="General">
                  <c:v>123.756</c:v>
                </c:pt>
                <c:pt idx="50432" formatCode="General">
                  <c:v>124.34399999999999</c:v>
                </c:pt>
                <c:pt idx="50433" formatCode="General">
                  <c:v>124.92400000000001</c:v>
                </c:pt>
                <c:pt idx="50434" formatCode="General">
                  <c:v>125.509</c:v>
                </c:pt>
                <c:pt idx="50435" formatCode="General">
                  <c:v>126.108</c:v>
                </c:pt>
                <c:pt idx="50436" formatCode="General">
                  <c:v>126.71299999999999</c:v>
                </c:pt>
                <c:pt idx="50437" formatCode="General">
                  <c:v>127.337</c:v>
                </c:pt>
                <c:pt idx="50438" formatCode="General">
                  <c:v>127.994</c:v>
                </c:pt>
                <c:pt idx="50439" formatCode="General">
                  <c:v>128.60900000000001</c:v>
                </c:pt>
                <c:pt idx="50440" formatCode="General">
                  <c:v>129.09299999999999</c:v>
                </c:pt>
                <c:pt idx="50441" formatCode="General">
                  <c:v>129.40700000000001</c:v>
                </c:pt>
                <c:pt idx="50442" formatCode="General">
                  <c:v>129.59</c:v>
                </c:pt>
                <c:pt idx="50443" formatCode="General">
                  <c:v>129.73699999999999</c:v>
                </c:pt>
                <c:pt idx="50444" formatCode="General">
                  <c:v>129.87799999999999</c:v>
                </c:pt>
                <c:pt idx="50445" formatCode="General">
                  <c:v>130.011</c:v>
                </c:pt>
                <c:pt idx="50446" formatCode="General">
                  <c:v>130.14599999999999</c:v>
                </c:pt>
                <c:pt idx="50447" formatCode="General">
                  <c:v>130.28800000000001</c:v>
                </c:pt>
                <c:pt idx="50448" formatCode="General">
                  <c:v>130.41800000000001</c:v>
                </c:pt>
                <c:pt idx="50449" formatCode="General">
                  <c:v>130.53</c:v>
                </c:pt>
                <c:pt idx="50450" formatCode="General">
                  <c:v>130.62700000000001</c:v>
                </c:pt>
                <c:pt idx="50451" formatCode="General">
                  <c:v>130.714</c:v>
                </c:pt>
                <c:pt idx="50452" formatCode="General">
                  <c:v>130.79300000000001</c:v>
                </c:pt>
                <c:pt idx="50453" formatCode="General">
                  <c:v>130.87299999999999</c:v>
                </c:pt>
                <c:pt idx="50454" formatCode="General">
                  <c:v>130.958</c:v>
                </c:pt>
                <c:pt idx="50455" formatCode="General">
                  <c:v>131.05199999999999</c:v>
                </c:pt>
                <c:pt idx="50456" formatCode="General">
                  <c:v>131.15799999999999</c:v>
                </c:pt>
                <c:pt idx="50457" formatCode="General">
                  <c:v>131.28</c:v>
                </c:pt>
                <c:pt idx="50458" formatCode="General">
                  <c:v>131.423</c:v>
                </c:pt>
                <c:pt idx="50459" formatCode="General">
                  <c:v>131.58699999999999</c:v>
                </c:pt>
                <c:pt idx="50460" formatCode="General">
                  <c:v>131.77000000000001</c:v>
                </c:pt>
                <c:pt idx="50461" formatCode="General">
                  <c:v>131.97</c:v>
                </c:pt>
                <c:pt idx="50462" formatCode="General">
                  <c:v>132.18199999999999</c:v>
                </c:pt>
                <c:pt idx="50463" formatCode="General">
                  <c:v>132.398</c:v>
                </c:pt>
                <c:pt idx="50464" formatCode="General">
                  <c:v>132.607</c:v>
                </c:pt>
                <c:pt idx="50465" formatCode="General">
                  <c:v>132.78100000000001</c:v>
                </c:pt>
                <c:pt idx="50466" formatCode="General">
                  <c:v>132.89599999999999</c:v>
                </c:pt>
                <c:pt idx="50467" formatCode="General">
                  <c:v>132.94900000000001</c:v>
                </c:pt>
                <c:pt idx="50468" formatCode="General">
                  <c:v>132.89400000000001</c:v>
                </c:pt>
                <c:pt idx="50469" formatCode="General">
                  <c:v>132.637</c:v>
                </c:pt>
                <c:pt idx="50470" formatCode="General">
                  <c:v>132.155</c:v>
                </c:pt>
                <c:pt idx="50471" formatCode="General">
                  <c:v>131.48400000000001</c:v>
                </c:pt>
                <c:pt idx="50472" formatCode="General">
                  <c:v>130.727</c:v>
                </c:pt>
                <c:pt idx="50473" formatCode="General">
                  <c:v>129.98599999999999</c:v>
                </c:pt>
                <c:pt idx="50474" formatCode="General">
                  <c:v>129.25700000000001</c:v>
                </c:pt>
                <c:pt idx="50475" formatCode="General">
                  <c:v>128.51400000000001</c:v>
                </c:pt>
                <c:pt idx="50476" formatCode="General">
                  <c:v>127.73</c:v>
                </c:pt>
                <c:pt idx="50477" formatCode="General">
                  <c:v>126.899</c:v>
                </c:pt>
                <c:pt idx="50478" formatCode="General">
                  <c:v>126.03400000000001</c:v>
                </c:pt>
                <c:pt idx="50479" formatCode="General">
                  <c:v>125.13800000000001</c:v>
                </c:pt>
                <c:pt idx="50480" formatCode="General">
                  <c:v>124.221</c:v>
                </c:pt>
                <c:pt idx="50481" formatCode="General">
                  <c:v>123.30500000000001</c:v>
                </c:pt>
                <c:pt idx="50482" formatCode="General">
                  <c:v>122.417</c:v>
                </c:pt>
                <c:pt idx="50483" formatCode="General">
                  <c:v>121.57899999999999</c:v>
                </c:pt>
                <c:pt idx="50484" formatCode="General">
                  <c:v>120.797</c:v>
                </c:pt>
                <c:pt idx="50485" formatCode="General">
                  <c:v>120.06399999999999</c:v>
                </c:pt>
                <c:pt idx="50486" formatCode="General">
                  <c:v>119.372</c:v>
                </c:pt>
                <c:pt idx="50487" formatCode="General">
                  <c:v>118.71</c:v>
                </c:pt>
                <c:pt idx="50488" formatCode="General">
                  <c:v>118.062</c:v>
                </c:pt>
                <c:pt idx="50489" formatCode="General">
                  <c:v>117.417</c:v>
                </c:pt>
                <c:pt idx="50490" formatCode="General">
                  <c:v>116.768</c:v>
                </c:pt>
                <c:pt idx="50491" formatCode="General">
                  <c:v>116.101</c:v>
                </c:pt>
                <c:pt idx="50492" formatCode="General">
                  <c:v>115.402</c:v>
                </c:pt>
                <c:pt idx="50493" formatCode="General">
                  <c:v>114.675</c:v>
                </c:pt>
                <c:pt idx="50494" formatCode="General">
                  <c:v>113.91200000000001</c:v>
                </c:pt>
                <c:pt idx="50495" formatCode="General">
                  <c:v>113.08799999999999</c:v>
                </c:pt>
                <c:pt idx="50496" formatCode="General">
                  <c:v>112.20099999999999</c:v>
                </c:pt>
                <c:pt idx="50497" formatCode="General">
                  <c:v>111.285</c:v>
                </c:pt>
                <c:pt idx="50498" formatCode="General">
                  <c:v>110.33799999999999</c:v>
                </c:pt>
                <c:pt idx="50499" formatCode="General">
                  <c:v>109.34099999999999</c:v>
                </c:pt>
                <c:pt idx="50500" formatCode="General">
                  <c:v>108.306</c:v>
                </c:pt>
                <c:pt idx="50501" formatCode="General">
                  <c:v>107.188</c:v>
                </c:pt>
                <c:pt idx="50502" formatCode="General">
                  <c:v>105.85</c:v>
                </c:pt>
                <c:pt idx="50503" formatCode="General">
                  <c:v>104.31399999999999</c:v>
                </c:pt>
                <c:pt idx="50504" formatCode="General">
                  <c:v>102.74299999999999</c:v>
                </c:pt>
                <c:pt idx="50505" formatCode="General">
                  <c:v>101.126</c:v>
                </c:pt>
                <c:pt idx="50506" formatCode="General">
                  <c:v>99.384100000000004</c:v>
                </c:pt>
                <c:pt idx="50507" formatCode="General">
                  <c:v>97.491900000000001</c:v>
                </c:pt>
                <c:pt idx="50508" formatCode="General">
                  <c:v>95.484899999999996</c:v>
                </c:pt>
                <c:pt idx="50509" formatCode="General">
                  <c:v>93.4619</c:v>
                </c:pt>
                <c:pt idx="50510" formatCode="General">
                  <c:v>91.457700000000003</c:v>
                </c:pt>
                <c:pt idx="50511" formatCode="General">
                  <c:v>89.457400000000007</c:v>
                </c:pt>
                <c:pt idx="50512" formatCode="General">
                  <c:v>87.500299999999996</c:v>
                </c:pt>
                <c:pt idx="50513" formatCode="General">
                  <c:v>85.6387</c:v>
                </c:pt>
                <c:pt idx="50514" formatCode="General">
                  <c:v>83.909899999999993</c:v>
                </c:pt>
                <c:pt idx="50515" formatCode="General">
                  <c:v>82.339500000000001</c:v>
                </c:pt>
                <c:pt idx="50516" formatCode="General">
                  <c:v>80.925899999999999</c:v>
                </c:pt>
                <c:pt idx="50517" formatCode="General">
                  <c:v>79.666300000000007</c:v>
                </c:pt>
                <c:pt idx="50518" formatCode="General">
                  <c:v>78.557299999999998</c:v>
                </c:pt>
                <c:pt idx="50519" formatCode="General">
                  <c:v>77.627099999999999</c:v>
                </c:pt>
                <c:pt idx="50520" formatCode="General">
                  <c:v>76.893699999999995</c:v>
                </c:pt>
                <c:pt idx="50521" formatCode="General">
                  <c:v>76.313500000000005</c:v>
                </c:pt>
                <c:pt idx="50522" formatCode="General">
                  <c:v>75.828400000000002</c:v>
                </c:pt>
                <c:pt idx="50523" formatCode="General">
                  <c:v>75.386300000000006</c:v>
                </c:pt>
                <c:pt idx="50524" formatCode="General">
                  <c:v>74.952299999999994</c:v>
                </c:pt>
                <c:pt idx="50525" formatCode="General">
                  <c:v>74.506200000000007</c:v>
                </c:pt>
                <c:pt idx="50526" formatCode="General">
                  <c:v>74.013599999999997</c:v>
                </c:pt>
                <c:pt idx="50527" formatCode="General">
                  <c:v>73.441999999999993</c:v>
                </c:pt>
                <c:pt idx="50528" formatCode="General">
                  <c:v>72.778599999999997</c:v>
                </c:pt>
                <c:pt idx="50529" formatCode="General">
                  <c:v>72.004800000000003</c:v>
                </c:pt>
                <c:pt idx="50530" formatCode="General">
                  <c:v>71.092699999999994</c:v>
                </c:pt>
                <c:pt idx="50531" formatCode="General">
                  <c:v>70.011799999999994</c:v>
                </c:pt>
                <c:pt idx="50532" formatCode="General">
                  <c:v>68.735399999999998</c:v>
                </c:pt>
                <c:pt idx="50533" formatCode="General">
                  <c:v>67.212400000000002</c:v>
                </c:pt>
                <c:pt idx="50534" formatCode="General">
                  <c:v>65.386499999999998</c:v>
                </c:pt>
                <c:pt idx="50535" formatCode="General">
                  <c:v>63.217599999999997</c:v>
                </c:pt>
                <c:pt idx="50536" formatCode="General">
                  <c:v>60.711100000000002</c:v>
                </c:pt>
                <c:pt idx="50537" formatCode="General">
                  <c:v>57.924700000000001</c:v>
                </c:pt>
                <c:pt idx="50538" formatCode="General">
                  <c:v>54.9405</c:v>
                </c:pt>
                <c:pt idx="50539" formatCode="General">
                  <c:v>51.839399999999998</c:v>
                </c:pt>
                <c:pt idx="50540" formatCode="General">
                  <c:v>48.676299999999998</c:v>
                </c:pt>
                <c:pt idx="50541" formatCode="General">
                  <c:v>45.463799999999999</c:v>
                </c:pt>
                <c:pt idx="50542" formatCode="General">
                  <c:v>42.113199999999999</c:v>
                </c:pt>
                <c:pt idx="50543" formatCode="General">
                  <c:v>38.622599999999998</c:v>
                </c:pt>
                <c:pt idx="50544" formatCode="General">
                  <c:v>35.103400000000001</c:v>
                </c:pt>
                <c:pt idx="50545" formatCode="General">
                  <c:v>31.657</c:v>
                </c:pt>
                <c:pt idx="50546" formatCode="General">
                  <c:v>28.3599</c:v>
                </c:pt>
                <c:pt idx="50547" formatCode="General">
                  <c:v>25.224900000000002</c:v>
                </c:pt>
                <c:pt idx="50548" formatCode="General">
                  <c:v>22.261199999999999</c:v>
                </c:pt>
                <c:pt idx="50549" formatCode="General">
                  <c:v>19.4941</c:v>
                </c:pt>
                <c:pt idx="50550" formatCode="General">
                  <c:v>16.940100000000001</c:v>
                </c:pt>
                <c:pt idx="50551" formatCode="General">
                  <c:v>14.6035</c:v>
                </c:pt>
                <c:pt idx="50552" formatCode="General">
                  <c:v>12.497</c:v>
                </c:pt>
                <c:pt idx="50553" formatCode="General">
                  <c:v>10.633100000000001</c:v>
                </c:pt>
                <c:pt idx="50554" formatCode="General">
                  <c:v>9.0086099999999991</c:v>
                </c:pt>
                <c:pt idx="50555" formatCode="General">
                  <c:v>7.6153399999999998</c:v>
                </c:pt>
                <c:pt idx="50556" formatCode="General">
                  <c:v>6.4417600000000004</c:v>
                </c:pt>
                <c:pt idx="50557" formatCode="General">
                  <c:v>5.4771799999999997</c:v>
                </c:pt>
                <c:pt idx="50558" formatCode="General">
                  <c:v>4.7092999999999998</c:v>
                </c:pt>
                <c:pt idx="50559" formatCode="General">
                  <c:v>4.0885999999999996</c:v>
                </c:pt>
                <c:pt idx="50560" formatCode="General">
                  <c:v>3.55335</c:v>
                </c:pt>
                <c:pt idx="50561" formatCode="General">
                  <c:v>3.04792</c:v>
                </c:pt>
                <c:pt idx="50562" formatCode="General">
                  <c:v>2.5122100000000001</c:v>
                </c:pt>
                <c:pt idx="50563" formatCode="General">
                  <c:v>1.8922099999999999</c:v>
                </c:pt>
                <c:pt idx="50564" formatCode="General">
                  <c:v>1.14354</c:v>
                </c:pt>
                <c:pt idx="50565" formatCode="General">
                  <c:v>0.24074499999999999</c:v>
                </c:pt>
                <c:pt idx="50566" formatCode="General">
                  <c:v>-0.81038200000000005</c:v>
                </c:pt>
                <c:pt idx="50567" formatCode="General">
                  <c:v>-1.99665</c:v>
                </c:pt>
                <c:pt idx="50568" formatCode="General">
                  <c:v>-3.3197899999999998</c:v>
                </c:pt>
                <c:pt idx="50569" formatCode="General">
                  <c:v>-4.7850700000000002</c:v>
                </c:pt>
                <c:pt idx="50570" formatCode="General">
                  <c:v>-6.4038300000000001</c:v>
                </c:pt>
                <c:pt idx="50571" formatCode="General">
                  <c:v>-8.1766799999999993</c:v>
                </c:pt>
                <c:pt idx="50572" formatCode="General">
                  <c:v>-10.0945</c:v>
                </c:pt>
                <c:pt idx="50573" formatCode="General">
                  <c:v>-12.138500000000001</c:v>
                </c:pt>
                <c:pt idx="50574" formatCode="General">
                  <c:v>-14.286799999999999</c:v>
                </c:pt>
                <c:pt idx="50575" formatCode="General">
                  <c:v>-16.518899999999999</c:v>
                </c:pt>
                <c:pt idx="50576" formatCode="General">
                  <c:v>-18.823899999999998</c:v>
                </c:pt>
                <c:pt idx="50577" formatCode="General">
                  <c:v>-21.200900000000001</c:v>
                </c:pt>
                <c:pt idx="50578" formatCode="General">
                  <c:v>-23.613099999999999</c:v>
                </c:pt>
                <c:pt idx="50579" formatCode="General">
                  <c:v>-26.0166</c:v>
                </c:pt>
                <c:pt idx="50580" formatCode="General">
                  <c:v>-28.473800000000001</c:v>
                </c:pt>
                <c:pt idx="50581" formatCode="General">
                  <c:v>-31.053999999999998</c:v>
                </c:pt>
                <c:pt idx="50582" formatCode="General">
                  <c:v>-33.752400000000002</c:v>
                </c:pt>
                <c:pt idx="50583" formatCode="General">
                  <c:v>-36.524799999999999</c:v>
                </c:pt>
                <c:pt idx="50584" formatCode="General">
                  <c:v>-39.288499999999999</c:v>
                </c:pt>
                <c:pt idx="50585" formatCode="General">
                  <c:v>-42.005899999999997</c:v>
                </c:pt>
                <c:pt idx="50586" formatCode="General">
                  <c:v>-44.679499999999997</c:v>
                </c:pt>
                <c:pt idx="50587" formatCode="General">
                  <c:v>-47.315100000000001</c:v>
                </c:pt>
                <c:pt idx="50588" formatCode="General">
                  <c:v>-49.918799999999997</c:v>
                </c:pt>
                <c:pt idx="50589" formatCode="General">
                  <c:v>-52.4925</c:v>
                </c:pt>
                <c:pt idx="50590" formatCode="General">
                  <c:v>-55.028399999999998</c:v>
                </c:pt>
                <c:pt idx="50591" formatCode="General">
                  <c:v>-57.510100000000001</c:v>
                </c:pt>
                <c:pt idx="50592" formatCode="General">
                  <c:v>-59.919199999999996</c:v>
                </c:pt>
                <c:pt idx="50593" formatCode="General">
                  <c:v>-62.239699999999999</c:v>
                </c:pt>
                <c:pt idx="50594" formatCode="General">
                  <c:v>-64.452100000000002</c:v>
                </c:pt>
                <c:pt idx="50595" formatCode="General">
                  <c:v>-66.540999999999997</c:v>
                </c:pt>
                <c:pt idx="50596" formatCode="General">
                  <c:v>-68.505700000000004</c:v>
                </c:pt>
                <c:pt idx="50597" formatCode="General">
                  <c:v>-70.361999999999995</c:v>
                </c:pt>
                <c:pt idx="50598" formatCode="General">
                  <c:v>-72.134299999999996</c:v>
                </c:pt>
                <c:pt idx="50599" formatCode="General">
                  <c:v>-73.8459</c:v>
                </c:pt>
                <c:pt idx="50600" formatCode="General">
                  <c:v>-75.517899999999997</c:v>
                </c:pt>
                <c:pt idx="50601" formatCode="General">
                  <c:v>-77.166200000000003</c:v>
                </c:pt>
                <c:pt idx="50602" formatCode="General">
                  <c:v>-78.800399999999996</c:v>
                </c:pt>
                <c:pt idx="50603" formatCode="General">
                  <c:v>-80.418499999999995</c:v>
                </c:pt>
                <c:pt idx="50604" formatCode="General">
                  <c:v>-82.0167</c:v>
                </c:pt>
                <c:pt idx="50605" formatCode="General">
                  <c:v>-83.593299999999999</c:v>
                </c:pt>
                <c:pt idx="50606" formatCode="General">
                  <c:v>-85.142300000000006</c:v>
                </c:pt>
                <c:pt idx="50607" formatCode="General">
                  <c:v>-86.654499999999999</c:v>
                </c:pt>
                <c:pt idx="50608" formatCode="General">
                  <c:v>-88.105000000000004</c:v>
                </c:pt>
                <c:pt idx="50609" formatCode="General">
                  <c:v>-89.469300000000004</c:v>
                </c:pt>
                <c:pt idx="50610" formatCode="General">
                  <c:v>-90.743899999999996</c:v>
                </c:pt>
                <c:pt idx="50611" formatCode="General">
                  <c:v>-91.940899999999999</c:v>
                </c:pt>
                <c:pt idx="50612" formatCode="General">
                  <c:v>-93.080200000000005</c:v>
                </c:pt>
                <c:pt idx="50613" formatCode="General">
                  <c:v>-94.174000000000007</c:v>
                </c:pt>
                <c:pt idx="50614" formatCode="General">
                  <c:v>-95.231700000000004</c:v>
                </c:pt>
                <c:pt idx="50615" formatCode="General">
                  <c:v>-96.261099999999999</c:v>
                </c:pt>
                <c:pt idx="50616" formatCode="General">
                  <c:v>-97.264200000000002</c:v>
                </c:pt>
                <c:pt idx="50617" formatCode="General">
                  <c:v>-98.234399999999994</c:v>
                </c:pt>
                <c:pt idx="50618" formatCode="General">
                  <c:v>-99.210300000000004</c:v>
                </c:pt>
                <c:pt idx="50619" formatCode="General">
                  <c:v>-100.262</c:v>
                </c:pt>
                <c:pt idx="50620" formatCode="General">
                  <c:v>-101.452</c:v>
                </c:pt>
                <c:pt idx="50621" formatCode="General">
                  <c:v>-102.794</c:v>
                </c:pt>
                <c:pt idx="50622" formatCode="General">
                  <c:v>-104.197</c:v>
                </c:pt>
                <c:pt idx="50623" formatCode="General">
                  <c:v>-105.598</c:v>
                </c:pt>
                <c:pt idx="50624" formatCode="General">
                  <c:v>-106.996</c:v>
                </c:pt>
                <c:pt idx="50625" formatCode="General">
                  <c:v>-108.387</c:v>
                </c:pt>
                <c:pt idx="50626" formatCode="General">
                  <c:v>-109.762</c:v>
                </c:pt>
                <c:pt idx="50627" formatCode="General">
                  <c:v>-111.10899999999999</c:v>
                </c:pt>
                <c:pt idx="50628" formatCode="General">
                  <c:v>-112.419</c:v>
                </c:pt>
                <c:pt idx="50629" formatCode="General">
                  <c:v>-113.696</c:v>
                </c:pt>
                <c:pt idx="50630" formatCode="General">
                  <c:v>-114.938</c:v>
                </c:pt>
                <c:pt idx="50631" formatCode="General">
                  <c:v>-116.133</c:v>
                </c:pt>
                <c:pt idx="50632" formatCode="General">
                  <c:v>-117.274</c:v>
                </c:pt>
                <c:pt idx="50633" formatCode="General">
                  <c:v>-118.357</c:v>
                </c:pt>
                <c:pt idx="50634" formatCode="General">
                  <c:v>-119.381</c:v>
                </c:pt>
                <c:pt idx="50635" formatCode="General">
                  <c:v>-120.349</c:v>
                </c:pt>
                <c:pt idx="50636" formatCode="General">
                  <c:v>-121.253</c:v>
                </c:pt>
                <c:pt idx="50637" formatCode="General">
                  <c:v>-122.096</c:v>
                </c:pt>
                <c:pt idx="50638" formatCode="General">
                  <c:v>-122.889</c:v>
                </c:pt>
                <c:pt idx="50639" formatCode="General">
                  <c:v>-123.631</c:v>
                </c:pt>
                <c:pt idx="50640" formatCode="General">
                  <c:v>-124.318</c:v>
                </c:pt>
                <c:pt idx="50641" formatCode="General">
                  <c:v>-124.92100000000001</c:v>
                </c:pt>
                <c:pt idx="50642" formatCode="General">
                  <c:v>-125.411</c:v>
                </c:pt>
                <c:pt idx="50643" formatCode="General">
                  <c:v>-125.786</c:v>
                </c:pt>
                <c:pt idx="50644" formatCode="General">
                  <c:v>-126.06399999999999</c:v>
                </c:pt>
                <c:pt idx="50645" formatCode="General">
                  <c:v>-126.276</c:v>
                </c:pt>
                <c:pt idx="50646" formatCode="General">
                  <c:v>-126.446</c:v>
                </c:pt>
                <c:pt idx="50647" formatCode="General">
                  <c:v>-126.595</c:v>
                </c:pt>
                <c:pt idx="50648" formatCode="General">
                  <c:v>-126.733</c:v>
                </c:pt>
                <c:pt idx="50649" formatCode="General">
                  <c:v>-126.871</c:v>
                </c:pt>
                <c:pt idx="50650" formatCode="General">
                  <c:v>-127.02</c:v>
                </c:pt>
                <c:pt idx="50651" formatCode="General">
                  <c:v>-127.188</c:v>
                </c:pt>
                <c:pt idx="50652" formatCode="General">
                  <c:v>-127.378</c:v>
                </c:pt>
                <c:pt idx="50653" formatCode="General">
                  <c:v>-127.598</c:v>
                </c:pt>
                <c:pt idx="50654" formatCode="General">
                  <c:v>-127.857</c:v>
                </c:pt>
                <c:pt idx="50655" formatCode="General">
                  <c:v>-128.16300000000001</c:v>
                </c:pt>
                <c:pt idx="50656" formatCode="General">
                  <c:v>-128.57400000000001</c:v>
                </c:pt>
                <c:pt idx="50657" formatCode="General">
                  <c:v>-129.19900000000001</c:v>
                </c:pt>
                <c:pt idx="50658" formatCode="General">
                  <c:v>-130.01599999999999</c:v>
                </c:pt>
                <c:pt idx="50659" formatCode="General">
                  <c:v>-130.904</c:v>
                </c:pt>
                <c:pt idx="50660" formatCode="General">
                  <c:v>-131.828</c:v>
                </c:pt>
                <c:pt idx="50661" formatCode="General">
                  <c:v>-132.78200000000001</c:v>
                </c:pt>
                <c:pt idx="50662" formatCode="General">
                  <c:v>-133.75299999999999</c:v>
                </c:pt>
                <c:pt idx="50663" formatCode="General">
                  <c:v>-134.71799999999999</c:v>
                </c:pt>
                <c:pt idx="50664" formatCode="General">
                  <c:v>-135.65100000000001</c:v>
                </c:pt>
                <c:pt idx="50665" formatCode="General">
                  <c:v>-136.523</c:v>
                </c:pt>
                <c:pt idx="50666" formatCode="General">
                  <c:v>-137.31</c:v>
                </c:pt>
                <c:pt idx="50667" formatCode="General">
                  <c:v>-138.02799999999999</c:v>
                </c:pt>
                <c:pt idx="50668" formatCode="General">
                  <c:v>-138.69300000000001</c:v>
                </c:pt>
                <c:pt idx="50669" formatCode="General">
                  <c:v>-139.285</c:v>
                </c:pt>
                <c:pt idx="50670" formatCode="General">
                  <c:v>-139.80000000000001</c:v>
                </c:pt>
                <c:pt idx="50671" formatCode="General">
                  <c:v>-140.25899999999999</c:v>
                </c:pt>
                <c:pt idx="50672" formatCode="General">
                  <c:v>-140.68100000000001</c:v>
                </c:pt>
                <c:pt idx="50673" formatCode="General">
                  <c:v>-141.072</c:v>
                </c:pt>
                <c:pt idx="50674" formatCode="General">
                  <c:v>-141.434</c:v>
                </c:pt>
                <c:pt idx="50675" formatCode="General">
                  <c:v>-141.75200000000001</c:v>
                </c:pt>
                <c:pt idx="50676" formatCode="General">
                  <c:v>-141.999</c:v>
                </c:pt>
                <c:pt idx="50677" formatCode="General">
                  <c:v>-142.149</c:v>
                </c:pt>
                <c:pt idx="50678" formatCode="General">
                  <c:v>-142.18199999999999</c:v>
                </c:pt>
                <c:pt idx="50679" formatCode="General">
                  <c:v>-142.09899999999999</c:v>
                </c:pt>
                <c:pt idx="50680" formatCode="General">
                  <c:v>-141.90899999999999</c:v>
                </c:pt>
                <c:pt idx="50681" formatCode="General">
                  <c:v>-141.61600000000001</c:v>
                </c:pt>
                <c:pt idx="50682" formatCode="General">
                  <c:v>-141.22499999999999</c:v>
                </c:pt>
                <c:pt idx="50683" formatCode="General">
                  <c:v>-140.74199999999999</c:v>
                </c:pt>
                <c:pt idx="50684" formatCode="General">
                  <c:v>-140.17400000000001</c:v>
                </c:pt>
                <c:pt idx="50685" formatCode="General">
                  <c:v>-139.53</c:v>
                </c:pt>
                <c:pt idx="50686" formatCode="General">
                  <c:v>-138.809</c:v>
                </c:pt>
                <c:pt idx="50687" formatCode="General">
                  <c:v>-138.01400000000001</c:v>
                </c:pt>
                <c:pt idx="50688" formatCode="General">
                  <c:v>-137.17400000000001</c:v>
                </c:pt>
                <c:pt idx="50689" formatCode="General">
                  <c:v>-136.31700000000001</c:v>
                </c:pt>
                <c:pt idx="50690" formatCode="General">
                  <c:v>-135.447</c:v>
                </c:pt>
                <c:pt idx="50691" formatCode="General">
                  <c:v>-134.559</c:v>
                </c:pt>
                <c:pt idx="50692" formatCode="General">
                  <c:v>-133.64400000000001</c:v>
                </c:pt>
                <c:pt idx="50693" formatCode="General">
                  <c:v>-132.691</c:v>
                </c:pt>
                <c:pt idx="50694" formatCode="General">
                  <c:v>-131.696</c:v>
                </c:pt>
                <c:pt idx="50695" formatCode="General">
                  <c:v>-130.673</c:v>
                </c:pt>
                <c:pt idx="50696" formatCode="General">
                  <c:v>-129.65199999999999</c:v>
                </c:pt>
                <c:pt idx="50697" formatCode="General">
                  <c:v>-128.67599999999999</c:v>
                </c:pt>
                <c:pt idx="50698" formatCode="General">
                  <c:v>-127.749</c:v>
                </c:pt>
                <c:pt idx="50699" formatCode="General">
                  <c:v>-126.84699999999999</c:v>
                </c:pt>
                <c:pt idx="50700" formatCode="General">
                  <c:v>-126.032</c:v>
                </c:pt>
                <c:pt idx="50701" formatCode="General">
                  <c:v>-125.366</c:v>
                </c:pt>
                <c:pt idx="50702" formatCode="General">
                  <c:v>-124.77800000000001</c:v>
                </c:pt>
                <c:pt idx="50703" formatCode="General">
                  <c:v>-124.19</c:v>
                </c:pt>
                <c:pt idx="50704" formatCode="General">
                  <c:v>-123.572</c:v>
                </c:pt>
                <c:pt idx="50705" formatCode="General">
                  <c:v>-122.90900000000001</c:v>
                </c:pt>
                <c:pt idx="50706" formatCode="General">
                  <c:v>-122.205</c:v>
                </c:pt>
                <c:pt idx="50707" formatCode="General">
                  <c:v>-121.447</c:v>
                </c:pt>
                <c:pt idx="50708" formatCode="General">
                  <c:v>-120.622</c:v>
                </c:pt>
                <c:pt idx="50709" formatCode="General">
                  <c:v>-119.73699999999999</c:v>
                </c:pt>
                <c:pt idx="50710" formatCode="General">
                  <c:v>-118.8</c:v>
                </c:pt>
                <c:pt idx="50711" formatCode="General">
                  <c:v>-117.815</c:v>
                </c:pt>
                <c:pt idx="50712" formatCode="General">
                  <c:v>-116.776</c:v>
                </c:pt>
                <c:pt idx="50713" formatCode="General">
                  <c:v>-115.678</c:v>
                </c:pt>
                <c:pt idx="50714" formatCode="General">
                  <c:v>-114.508</c:v>
                </c:pt>
                <c:pt idx="50715" formatCode="General">
                  <c:v>-113.258</c:v>
                </c:pt>
                <c:pt idx="50716" formatCode="General">
                  <c:v>-111.928</c:v>
                </c:pt>
                <c:pt idx="50717" formatCode="General">
                  <c:v>-110.518</c:v>
                </c:pt>
                <c:pt idx="50718" formatCode="General">
                  <c:v>-109.036</c:v>
                </c:pt>
                <c:pt idx="50719" formatCode="General">
                  <c:v>-107.50700000000001</c:v>
                </c:pt>
                <c:pt idx="50720" formatCode="General">
                  <c:v>-105.965</c:v>
                </c:pt>
                <c:pt idx="50721" formatCode="General">
                  <c:v>-104.413</c:v>
                </c:pt>
                <c:pt idx="50722" formatCode="General">
                  <c:v>-102.85</c:v>
                </c:pt>
                <c:pt idx="50723" formatCode="General">
                  <c:v>-101.279</c:v>
                </c:pt>
                <c:pt idx="50724" formatCode="General">
                  <c:v>-99.712599999999995</c:v>
                </c:pt>
                <c:pt idx="50725" formatCode="General">
                  <c:v>-98.172700000000006</c:v>
                </c:pt>
                <c:pt idx="50726" formatCode="General">
                  <c:v>-96.677099999999996</c:v>
                </c:pt>
                <c:pt idx="50727" formatCode="General">
                  <c:v>-95.2376</c:v>
                </c:pt>
                <c:pt idx="50728" formatCode="General">
                  <c:v>-93.835899999999995</c:v>
                </c:pt>
                <c:pt idx="50729" formatCode="General">
                  <c:v>-92.451999999999998</c:v>
                </c:pt>
                <c:pt idx="50730" formatCode="General">
                  <c:v>-91.089399999999998</c:v>
                </c:pt>
                <c:pt idx="50731" formatCode="General">
                  <c:v>-89.746700000000004</c:v>
                </c:pt>
                <c:pt idx="50732" formatCode="General">
                  <c:v>-88.417199999999994</c:v>
                </c:pt>
                <c:pt idx="50733" formatCode="General">
                  <c:v>-87.113</c:v>
                </c:pt>
                <c:pt idx="50734" formatCode="General">
                  <c:v>-85.848699999999994</c:v>
                </c:pt>
                <c:pt idx="50735" formatCode="General">
                  <c:v>-84.605599999999995</c:v>
                </c:pt>
                <c:pt idx="50736" formatCode="General">
                  <c:v>-83.363399999999999</c:v>
                </c:pt>
                <c:pt idx="50737" formatCode="General">
                  <c:v>-82.117800000000003</c:v>
                </c:pt>
                <c:pt idx="50738" formatCode="General">
                  <c:v>-80.858199999999997</c:v>
                </c:pt>
                <c:pt idx="50739" formatCode="General">
                  <c:v>-79.568899999999999</c:v>
                </c:pt>
                <c:pt idx="50740" formatCode="General">
                  <c:v>-78.239000000000004</c:v>
                </c:pt>
                <c:pt idx="50741" formatCode="General">
                  <c:v>-76.866200000000006</c:v>
                </c:pt>
                <c:pt idx="50742" formatCode="General">
                  <c:v>-75.464200000000005</c:v>
                </c:pt>
                <c:pt idx="50743" formatCode="General">
                  <c:v>-74.040000000000006</c:v>
                </c:pt>
                <c:pt idx="50744" formatCode="General">
                  <c:v>-72.582499999999996</c:v>
                </c:pt>
                <c:pt idx="50745" formatCode="General">
                  <c:v>-71.078800000000001</c:v>
                </c:pt>
                <c:pt idx="50746" formatCode="General">
                  <c:v>-69.518900000000002</c:v>
                </c:pt>
                <c:pt idx="50747" formatCode="General">
                  <c:v>-67.9084</c:v>
                </c:pt>
                <c:pt idx="50748" formatCode="General">
                  <c:v>-66.257400000000004</c:v>
                </c:pt>
                <c:pt idx="50749" formatCode="General">
                  <c:v>-64.567099999999996</c:v>
                </c:pt>
                <c:pt idx="50750" formatCode="General">
                  <c:v>-62.875900000000001</c:v>
                </c:pt>
                <c:pt idx="50751" formatCode="General">
                  <c:v>-61.291600000000003</c:v>
                </c:pt>
                <c:pt idx="50752" formatCode="General">
                  <c:v>-59.856099999999998</c:v>
                </c:pt>
                <c:pt idx="50753" formatCode="General">
                  <c:v>-58.534799999999997</c:v>
                </c:pt>
                <c:pt idx="50754" formatCode="General">
                  <c:v>-57.255099999999999</c:v>
                </c:pt>
                <c:pt idx="50755" formatCode="General">
                  <c:v>-55.95</c:v>
                </c:pt>
                <c:pt idx="50756" formatCode="General">
                  <c:v>-54.621099999999998</c:v>
                </c:pt>
                <c:pt idx="50757" formatCode="General">
                  <c:v>-53.265099999999997</c:v>
                </c:pt>
                <c:pt idx="50758" formatCode="General">
                  <c:v>-51.866300000000003</c:v>
                </c:pt>
                <c:pt idx="50759" formatCode="General">
                  <c:v>-50.414499999999997</c:v>
                </c:pt>
                <c:pt idx="50760" formatCode="General">
                  <c:v>-48.905500000000004</c:v>
                </c:pt>
                <c:pt idx="50761" formatCode="General">
                  <c:v>-47.348199999999999</c:v>
                </c:pt>
                <c:pt idx="50762" formatCode="General">
                  <c:v>-45.752899999999997</c:v>
                </c:pt>
                <c:pt idx="50763" formatCode="General">
                  <c:v>-44.113199999999999</c:v>
                </c:pt>
                <c:pt idx="50764" formatCode="General">
                  <c:v>-42.4206</c:v>
                </c:pt>
                <c:pt idx="50765" formatCode="General">
                  <c:v>-40.670400000000001</c:v>
                </c:pt>
                <c:pt idx="50766" formatCode="General">
                  <c:v>-38.869199999999999</c:v>
                </c:pt>
                <c:pt idx="50767" formatCode="General">
                  <c:v>-37.027999999999999</c:v>
                </c:pt>
                <c:pt idx="50768" formatCode="General">
                  <c:v>-35.139099999999999</c:v>
                </c:pt>
                <c:pt idx="50769" formatCode="General">
                  <c:v>-33.200600000000001</c:v>
                </c:pt>
                <c:pt idx="50770" formatCode="General">
                  <c:v>-31.246500000000001</c:v>
                </c:pt>
                <c:pt idx="50771" formatCode="General">
                  <c:v>-29.315300000000001</c:v>
                </c:pt>
                <c:pt idx="50772" formatCode="General">
                  <c:v>-27.436</c:v>
                </c:pt>
                <c:pt idx="50773" formatCode="General">
                  <c:v>-25.596399999999999</c:v>
                </c:pt>
                <c:pt idx="50774" formatCode="General">
                  <c:v>-23.762</c:v>
                </c:pt>
                <c:pt idx="50775" formatCode="General">
                  <c:v>-21.944099999999999</c:v>
                </c:pt>
                <c:pt idx="50776" formatCode="General">
                  <c:v>-20.1661</c:v>
                </c:pt>
                <c:pt idx="50777" formatCode="General">
                  <c:v>-18.438800000000001</c:v>
                </c:pt>
                <c:pt idx="50778" formatCode="General">
                  <c:v>-16.746700000000001</c:v>
                </c:pt>
                <c:pt idx="50779" formatCode="General">
                  <c:v>-15.050800000000001</c:v>
                </c:pt>
                <c:pt idx="50780" formatCode="General">
                  <c:v>-13.321899999999999</c:v>
                </c:pt>
                <c:pt idx="50781" formatCode="General">
                  <c:v>-11.5444</c:v>
                </c:pt>
                <c:pt idx="50782" formatCode="General">
                  <c:v>-9.73752</c:v>
                </c:pt>
                <c:pt idx="50783" formatCode="General">
                  <c:v>-7.9256200000000003</c:v>
                </c:pt>
                <c:pt idx="50784" formatCode="General">
                  <c:v>-6.1155299999999997</c:v>
                </c:pt>
                <c:pt idx="50785" formatCode="General">
                  <c:v>-4.2922900000000004</c:v>
                </c:pt>
                <c:pt idx="50786" formatCode="General">
                  <c:v>-2.4268100000000001</c:v>
                </c:pt>
                <c:pt idx="50787" formatCode="General">
                  <c:v>-0.587808</c:v>
                </c:pt>
                <c:pt idx="50788" formatCode="General">
                  <c:v>1.1368499999999999</c:v>
                </c:pt>
                <c:pt idx="50789" formatCode="General">
                  <c:v>2.7390699999999999</c:v>
                </c:pt>
                <c:pt idx="50790" formatCode="General">
                  <c:v>4.2411799999999999</c:v>
                </c:pt>
                <c:pt idx="50791" formatCode="General">
                  <c:v>5.6994699999999998</c:v>
                </c:pt>
                <c:pt idx="50792" formatCode="General">
                  <c:v>7.1517900000000001</c:v>
                </c:pt>
                <c:pt idx="50793" formatCode="General">
                  <c:v>8.6028500000000001</c:v>
                </c:pt>
                <c:pt idx="50794" formatCode="General">
                  <c:v>10.066700000000001</c:v>
                </c:pt>
                <c:pt idx="50795" formatCode="General">
                  <c:v>11.5609</c:v>
                </c:pt>
                <c:pt idx="50796" formatCode="General">
                  <c:v>13.1045</c:v>
                </c:pt>
                <c:pt idx="50797" formatCode="General">
                  <c:v>14.7064</c:v>
                </c:pt>
                <c:pt idx="50798" formatCode="General">
                  <c:v>16.3566</c:v>
                </c:pt>
                <c:pt idx="50799" formatCode="General">
                  <c:v>18.043700000000001</c:v>
                </c:pt>
                <c:pt idx="50800" formatCode="General">
                  <c:v>19.7591</c:v>
                </c:pt>
                <c:pt idx="50801" formatCode="General">
                  <c:v>21.508600000000001</c:v>
                </c:pt>
                <c:pt idx="50802" formatCode="General">
                  <c:v>23.302700000000002</c:v>
                </c:pt>
                <c:pt idx="50803" formatCode="General">
                  <c:v>25.1526</c:v>
                </c:pt>
                <c:pt idx="50804" formatCode="General">
                  <c:v>27.0578</c:v>
                </c:pt>
                <c:pt idx="50805" formatCode="General">
                  <c:v>28.993500000000001</c:v>
                </c:pt>
                <c:pt idx="50806" formatCode="General">
                  <c:v>30.9359</c:v>
                </c:pt>
                <c:pt idx="50807" formatCode="General">
                  <c:v>32.8703</c:v>
                </c:pt>
                <c:pt idx="50808" formatCode="General">
                  <c:v>34.806899999999999</c:v>
                </c:pt>
                <c:pt idx="50809" formatCode="General">
                  <c:v>36.759900000000002</c:v>
                </c:pt>
                <c:pt idx="50810" formatCode="General">
                  <c:v>38.726599999999998</c:v>
                </c:pt>
                <c:pt idx="50811" formatCode="General">
                  <c:v>40.703800000000001</c:v>
                </c:pt>
                <c:pt idx="50812" formatCode="General">
                  <c:v>42.6875</c:v>
                </c:pt>
                <c:pt idx="50813" formatCode="General">
                  <c:v>44.673200000000001</c:v>
                </c:pt>
                <c:pt idx="50814" formatCode="General">
                  <c:v>46.656300000000002</c:v>
                </c:pt>
                <c:pt idx="50815" formatCode="General">
                  <c:v>48.634999999999998</c:v>
                </c:pt>
                <c:pt idx="50816" formatCode="General">
                  <c:v>50.6053</c:v>
                </c:pt>
                <c:pt idx="50817" formatCode="General">
                  <c:v>52.5505</c:v>
                </c:pt>
                <c:pt idx="50818" formatCode="General">
                  <c:v>54.471800000000002</c:v>
                </c:pt>
                <c:pt idx="50819" formatCode="General">
                  <c:v>56.391199999999998</c:v>
                </c:pt>
                <c:pt idx="50820" formatCode="General">
                  <c:v>58.315800000000003</c:v>
                </c:pt>
                <c:pt idx="50821" formatCode="General">
                  <c:v>60.234999999999999</c:v>
                </c:pt>
                <c:pt idx="50822" formatCode="General">
                  <c:v>62.046900000000001</c:v>
                </c:pt>
                <c:pt idx="50823" formatCode="General">
                  <c:v>63.672800000000002</c:v>
                </c:pt>
                <c:pt idx="50824" formatCode="General">
                  <c:v>65.169600000000003</c:v>
                </c:pt>
                <c:pt idx="50825" formatCode="General">
                  <c:v>66.595699999999994</c:v>
                </c:pt>
                <c:pt idx="50826" formatCode="General">
                  <c:v>67.980999999999995</c:v>
                </c:pt>
                <c:pt idx="50827" formatCode="General">
                  <c:v>69.325299999999999</c:v>
                </c:pt>
                <c:pt idx="50828" formatCode="General">
                  <c:v>70.6113</c:v>
                </c:pt>
                <c:pt idx="50829" formatCode="General">
                  <c:v>71.844899999999996</c:v>
                </c:pt>
                <c:pt idx="50830" formatCode="General">
                  <c:v>73.048699999999997</c:v>
                </c:pt>
                <c:pt idx="50831" formatCode="General">
                  <c:v>74.255499999999998</c:v>
                </c:pt>
                <c:pt idx="50832" formatCode="General">
                  <c:v>75.485699999999994</c:v>
                </c:pt>
                <c:pt idx="50833" formatCode="General">
                  <c:v>76.742999999999995</c:v>
                </c:pt>
                <c:pt idx="50834" formatCode="General">
                  <c:v>78.018100000000004</c:v>
                </c:pt>
                <c:pt idx="50835" formatCode="General">
                  <c:v>79.299599999999998</c:v>
                </c:pt>
                <c:pt idx="50836" formatCode="General">
                  <c:v>80.593000000000004</c:v>
                </c:pt>
                <c:pt idx="50837" formatCode="General">
                  <c:v>81.905500000000004</c:v>
                </c:pt>
                <c:pt idx="50838" formatCode="General">
                  <c:v>83.239900000000006</c:v>
                </c:pt>
                <c:pt idx="50839" formatCode="General">
                  <c:v>84.597200000000001</c:v>
                </c:pt>
                <c:pt idx="50840" formatCode="General">
                  <c:v>85.975999999999999</c:v>
                </c:pt>
                <c:pt idx="50841" formatCode="General">
                  <c:v>87.366900000000001</c:v>
                </c:pt>
                <c:pt idx="50842" formatCode="General">
                  <c:v>88.760900000000007</c:v>
                </c:pt>
                <c:pt idx="50843" formatCode="General">
                  <c:v>90.162300000000002</c:v>
                </c:pt>
                <c:pt idx="50844" formatCode="General">
                  <c:v>91.565200000000004</c:v>
                </c:pt>
                <c:pt idx="50845" formatCode="General">
                  <c:v>92.945800000000006</c:v>
                </c:pt>
                <c:pt idx="50846" formatCode="General">
                  <c:v>94.290400000000005</c:v>
                </c:pt>
                <c:pt idx="50847" formatCode="General">
                  <c:v>95.598600000000005</c:v>
                </c:pt>
                <c:pt idx="50848" formatCode="General">
                  <c:v>96.899799999999999</c:v>
                </c:pt>
                <c:pt idx="50849" formatCode="General">
                  <c:v>98.2286</c:v>
                </c:pt>
                <c:pt idx="50850" formatCode="General">
                  <c:v>99.590599999999995</c:v>
                </c:pt>
                <c:pt idx="50851" formatCode="General">
                  <c:v>100.976</c:v>
                </c:pt>
                <c:pt idx="50852" formatCode="General">
                  <c:v>102.361</c:v>
                </c:pt>
                <c:pt idx="50853" formatCode="General">
                  <c:v>103.73</c:v>
                </c:pt>
                <c:pt idx="50854" formatCode="General">
                  <c:v>105.071</c:v>
                </c:pt>
                <c:pt idx="50855" formatCode="General">
                  <c:v>106.273</c:v>
                </c:pt>
                <c:pt idx="50856" formatCode="General">
                  <c:v>107.241</c:v>
                </c:pt>
                <c:pt idx="50857" formatCode="General">
                  <c:v>108.06699999999999</c:v>
                </c:pt>
                <c:pt idx="50858" formatCode="General">
                  <c:v>108.83199999999999</c:v>
                </c:pt>
                <c:pt idx="50859" formatCode="General">
                  <c:v>109.55</c:v>
                </c:pt>
                <c:pt idx="50860" formatCode="General">
                  <c:v>110.22199999999999</c:v>
                </c:pt>
                <c:pt idx="50861" formatCode="General">
                  <c:v>110.83799999999999</c:v>
                </c:pt>
                <c:pt idx="50862" formatCode="General">
                  <c:v>111.407</c:v>
                </c:pt>
                <c:pt idx="50863" formatCode="General">
                  <c:v>111.94</c:v>
                </c:pt>
                <c:pt idx="50864" formatCode="General">
                  <c:v>112.449</c:v>
                </c:pt>
                <c:pt idx="50865" formatCode="General">
                  <c:v>112.937</c:v>
                </c:pt>
                <c:pt idx="50866" formatCode="General">
                  <c:v>113.40300000000001</c:v>
                </c:pt>
                <c:pt idx="50867" formatCode="General">
                  <c:v>113.84</c:v>
                </c:pt>
                <c:pt idx="50868" formatCode="General">
                  <c:v>114.24299999999999</c:v>
                </c:pt>
                <c:pt idx="50869" formatCode="General">
                  <c:v>114.62</c:v>
                </c:pt>
                <c:pt idx="50870" formatCode="General">
                  <c:v>114.983</c:v>
                </c:pt>
                <c:pt idx="50871" formatCode="General">
                  <c:v>115.343</c:v>
                </c:pt>
                <c:pt idx="50872" formatCode="General">
                  <c:v>115.718</c:v>
                </c:pt>
                <c:pt idx="50873" formatCode="General">
                  <c:v>116.127</c:v>
                </c:pt>
                <c:pt idx="50874" formatCode="General">
                  <c:v>116.575</c:v>
                </c:pt>
                <c:pt idx="50875" formatCode="General">
                  <c:v>117.056</c:v>
                </c:pt>
                <c:pt idx="50876" formatCode="General">
                  <c:v>117.57899999999999</c:v>
                </c:pt>
                <c:pt idx="50877" formatCode="General">
                  <c:v>118.145</c:v>
                </c:pt>
                <c:pt idx="50878" formatCode="General">
                  <c:v>118.745</c:v>
                </c:pt>
                <c:pt idx="50879" formatCode="General">
                  <c:v>119.35899999999999</c:v>
                </c:pt>
                <c:pt idx="50880" formatCode="General">
                  <c:v>119.96599999999999</c:v>
                </c:pt>
                <c:pt idx="50881" formatCode="General">
                  <c:v>120.55200000000001</c:v>
                </c:pt>
                <c:pt idx="50882" formatCode="General">
                  <c:v>121.10899999999999</c:v>
                </c:pt>
                <c:pt idx="50883" formatCode="General">
                  <c:v>121.631</c:v>
                </c:pt>
                <c:pt idx="50884" formatCode="General">
                  <c:v>122.121</c:v>
                </c:pt>
                <c:pt idx="50885" formatCode="General">
                  <c:v>122.589</c:v>
                </c:pt>
                <c:pt idx="50886" formatCode="General">
                  <c:v>122.946</c:v>
                </c:pt>
                <c:pt idx="50887" formatCode="General">
                  <c:v>123.045</c:v>
                </c:pt>
                <c:pt idx="50888" formatCode="General">
                  <c:v>122.943</c:v>
                </c:pt>
                <c:pt idx="50889" formatCode="General">
                  <c:v>122.751</c:v>
                </c:pt>
                <c:pt idx="50890" formatCode="General">
                  <c:v>122.464</c:v>
                </c:pt>
                <c:pt idx="50891" formatCode="General">
                  <c:v>122.08499999999999</c:v>
                </c:pt>
                <c:pt idx="50892" formatCode="General">
                  <c:v>121.657</c:v>
                </c:pt>
                <c:pt idx="50893" formatCode="General">
                  <c:v>121.212</c:v>
                </c:pt>
                <c:pt idx="50894" formatCode="General">
                  <c:v>120.76</c:v>
                </c:pt>
                <c:pt idx="50895" formatCode="General">
                  <c:v>120.325</c:v>
                </c:pt>
                <c:pt idx="50896" formatCode="General">
                  <c:v>119.928</c:v>
                </c:pt>
                <c:pt idx="50897" formatCode="General">
                  <c:v>119.572</c:v>
                </c:pt>
                <c:pt idx="50898" formatCode="General">
                  <c:v>119.262</c:v>
                </c:pt>
                <c:pt idx="50899" formatCode="General">
                  <c:v>119.017</c:v>
                </c:pt>
                <c:pt idx="50900" formatCode="General">
                  <c:v>118.863</c:v>
                </c:pt>
                <c:pt idx="50901" formatCode="General">
                  <c:v>118.825</c:v>
                </c:pt>
                <c:pt idx="50902" formatCode="General">
                  <c:v>118.917</c:v>
                </c:pt>
                <c:pt idx="50903" formatCode="General">
                  <c:v>119.136</c:v>
                </c:pt>
                <c:pt idx="50904" formatCode="General">
                  <c:v>119.46899999999999</c:v>
                </c:pt>
                <c:pt idx="50905" formatCode="General">
                  <c:v>119.89100000000001</c:v>
                </c:pt>
                <c:pt idx="50906" formatCode="General">
                  <c:v>120.376</c:v>
                </c:pt>
                <c:pt idx="50907" formatCode="General">
                  <c:v>120.896</c:v>
                </c:pt>
                <c:pt idx="50908" formatCode="General">
                  <c:v>121.431</c:v>
                </c:pt>
                <c:pt idx="50909" formatCode="General">
                  <c:v>121.967</c:v>
                </c:pt>
                <c:pt idx="50910" formatCode="General">
                  <c:v>122.496</c:v>
                </c:pt>
                <c:pt idx="50911" formatCode="General">
                  <c:v>123.015</c:v>
                </c:pt>
                <c:pt idx="50912" formatCode="General">
                  <c:v>123.521</c:v>
                </c:pt>
                <c:pt idx="50913" formatCode="General">
                  <c:v>124.006</c:v>
                </c:pt>
                <c:pt idx="50914" formatCode="General">
                  <c:v>124.459</c:v>
                </c:pt>
                <c:pt idx="50915" formatCode="General">
                  <c:v>124.871</c:v>
                </c:pt>
                <c:pt idx="50916" formatCode="General">
                  <c:v>125.276</c:v>
                </c:pt>
                <c:pt idx="50917" formatCode="General">
                  <c:v>125.688</c:v>
                </c:pt>
                <c:pt idx="50918" formatCode="General">
                  <c:v>126.035</c:v>
                </c:pt>
                <c:pt idx="50919" formatCode="General">
                  <c:v>126.226</c:v>
                </c:pt>
                <c:pt idx="50920" formatCode="General">
                  <c:v>126.18899999999999</c:v>
                </c:pt>
                <c:pt idx="50921" formatCode="General">
                  <c:v>125.96899999999999</c:v>
                </c:pt>
                <c:pt idx="50922" formatCode="General">
                  <c:v>125.658</c:v>
                </c:pt>
                <c:pt idx="50923" formatCode="General">
                  <c:v>125.267</c:v>
                </c:pt>
                <c:pt idx="50924" formatCode="General">
                  <c:v>124.792</c:v>
                </c:pt>
                <c:pt idx="50925" formatCode="General">
                  <c:v>124.245</c:v>
                </c:pt>
                <c:pt idx="50926" formatCode="General">
                  <c:v>123.626</c:v>
                </c:pt>
                <c:pt idx="50927" formatCode="General">
                  <c:v>122.934</c:v>
                </c:pt>
                <c:pt idx="50928" formatCode="General">
                  <c:v>122.19</c:v>
                </c:pt>
                <c:pt idx="50929" formatCode="General">
                  <c:v>121.43300000000001</c:v>
                </c:pt>
                <c:pt idx="50930" formatCode="General">
                  <c:v>120.702</c:v>
                </c:pt>
                <c:pt idx="50931" formatCode="General">
                  <c:v>120.017</c:v>
                </c:pt>
                <c:pt idx="50932" formatCode="General">
                  <c:v>119.36499999999999</c:v>
                </c:pt>
                <c:pt idx="50933" formatCode="General">
                  <c:v>118.724</c:v>
                </c:pt>
                <c:pt idx="50934" formatCode="General">
                  <c:v>118.078</c:v>
                </c:pt>
                <c:pt idx="50935" formatCode="General">
                  <c:v>117.423</c:v>
                </c:pt>
                <c:pt idx="50936" formatCode="General">
                  <c:v>116.764</c:v>
                </c:pt>
                <c:pt idx="50937" formatCode="General">
                  <c:v>116.098</c:v>
                </c:pt>
                <c:pt idx="50938" formatCode="General">
                  <c:v>115.42400000000001</c:v>
                </c:pt>
                <c:pt idx="50939" formatCode="General">
                  <c:v>114.739</c:v>
                </c:pt>
                <c:pt idx="50940" formatCode="General">
                  <c:v>114.047</c:v>
                </c:pt>
                <c:pt idx="50941" formatCode="General">
                  <c:v>113.352</c:v>
                </c:pt>
                <c:pt idx="50942" formatCode="General">
                  <c:v>112.65</c:v>
                </c:pt>
                <c:pt idx="50943" formatCode="General">
                  <c:v>111.932</c:v>
                </c:pt>
                <c:pt idx="50944" formatCode="General">
                  <c:v>111.184</c:v>
                </c:pt>
                <c:pt idx="50945" formatCode="General">
                  <c:v>110.398</c:v>
                </c:pt>
                <c:pt idx="50946" formatCode="General">
                  <c:v>109.584</c:v>
                </c:pt>
                <c:pt idx="50947" formatCode="General">
                  <c:v>108.764</c:v>
                </c:pt>
                <c:pt idx="50948" formatCode="General">
                  <c:v>107.964</c:v>
                </c:pt>
                <c:pt idx="50949" formatCode="General">
                  <c:v>107.196</c:v>
                </c:pt>
                <c:pt idx="50950" formatCode="General">
                  <c:v>106.459</c:v>
                </c:pt>
                <c:pt idx="50951" formatCode="General">
                  <c:v>105.738</c:v>
                </c:pt>
                <c:pt idx="50952" formatCode="General">
                  <c:v>105.026</c:v>
                </c:pt>
                <c:pt idx="50953" formatCode="General">
                  <c:v>104.32899999999999</c:v>
                </c:pt>
                <c:pt idx="50954" formatCode="General">
                  <c:v>103.65</c:v>
                </c:pt>
                <c:pt idx="50955" formatCode="General">
                  <c:v>102.986</c:v>
                </c:pt>
                <c:pt idx="50956" formatCode="General">
                  <c:v>102.20699999999999</c:v>
                </c:pt>
                <c:pt idx="50957" formatCode="General">
                  <c:v>101.184</c:v>
                </c:pt>
                <c:pt idx="50958" formatCode="General">
                  <c:v>99.959699999999998</c:v>
                </c:pt>
                <c:pt idx="50959" formatCode="General">
                  <c:v>98.605500000000006</c:v>
                </c:pt>
                <c:pt idx="50960" formatCode="General">
                  <c:v>97.201899999999995</c:v>
                </c:pt>
                <c:pt idx="50961" formatCode="General">
                  <c:v>95.776200000000003</c:v>
                </c:pt>
                <c:pt idx="50962" formatCode="General">
                  <c:v>94.305199999999999</c:v>
                </c:pt>
                <c:pt idx="50963" formatCode="General">
                  <c:v>92.788499999999999</c:v>
                </c:pt>
                <c:pt idx="50964" formatCode="General">
                  <c:v>91.230800000000002</c:v>
                </c:pt>
                <c:pt idx="50965" formatCode="General">
                  <c:v>89.624700000000004</c:v>
                </c:pt>
                <c:pt idx="50966" formatCode="General">
                  <c:v>87.980699999999999</c:v>
                </c:pt>
                <c:pt idx="50967" formatCode="General">
                  <c:v>86.329899999999995</c:v>
                </c:pt>
                <c:pt idx="50968" formatCode="General">
                  <c:v>84.690700000000007</c:v>
                </c:pt>
                <c:pt idx="50969" formatCode="General">
                  <c:v>83.070899999999995</c:v>
                </c:pt>
                <c:pt idx="50970" formatCode="General">
                  <c:v>81.490200000000002</c:v>
                </c:pt>
                <c:pt idx="50971" formatCode="General">
                  <c:v>79.962500000000006</c:v>
                </c:pt>
                <c:pt idx="50972" formatCode="General">
                  <c:v>78.472099999999998</c:v>
                </c:pt>
                <c:pt idx="50973" formatCode="General">
                  <c:v>77.016099999999994</c:v>
                </c:pt>
                <c:pt idx="50974" formatCode="General">
                  <c:v>75.610799999999998</c:v>
                </c:pt>
                <c:pt idx="50975" formatCode="General">
                  <c:v>74.261499999999998</c:v>
                </c:pt>
                <c:pt idx="50976" formatCode="General">
                  <c:v>72.966300000000004</c:v>
                </c:pt>
                <c:pt idx="50977" formatCode="General">
                  <c:v>71.717399999999998</c:v>
                </c:pt>
                <c:pt idx="50978" formatCode="General">
                  <c:v>70.510599999999997</c:v>
                </c:pt>
                <c:pt idx="50979" formatCode="General">
                  <c:v>69.352800000000002</c:v>
                </c:pt>
                <c:pt idx="50980" formatCode="General">
                  <c:v>68.229299999999995</c:v>
                </c:pt>
                <c:pt idx="50981" formatCode="General">
                  <c:v>67.103899999999996</c:v>
                </c:pt>
                <c:pt idx="50982" formatCode="General">
                  <c:v>65.956500000000005</c:v>
                </c:pt>
                <c:pt idx="50983" formatCode="General">
                  <c:v>64.780100000000004</c:v>
                </c:pt>
                <c:pt idx="50984" formatCode="General">
                  <c:v>63.578899999999997</c:v>
                </c:pt>
                <c:pt idx="50985" formatCode="General">
                  <c:v>62.355200000000004</c:v>
                </c:pt>
                <c:pt idx="50986" formatCode="General">
                  <c:v>61.097999999999999</c:v>
                </c:pt>
                <c:pt idx="50987" formatCode="General">
                  <c:v>59.793300000000002</c:v>
                </c:pt>
                <c:pt idx="50988" formatCode="General">
                  <c:v>58.428699999999999</c:v>
                </c:pt>
                <c:pt idx="50989" formatCode="General">
                  <c:v>57.002000000000002</c:v>
                </c:pt>
                <c:pt idx="50990" formatCode="General">
                  <c:v>55.517400000000002</c:v>
                </c:pt>
                <c:pt idx="50991" formatCode="General">
                  <c:v>53.988100000000003</c:v>
                </c:pt>
                <c:pt idx="50992" formatCode="General">
                  <c:v>52.380600000000001</c:v>
                </c:pt>
                <c:pt idx="50993" formatCode="General">
                  <c:v>50.576000000000001</c:v>
                </c:pt>
                <c:pt idx="50994" formatCode="General">
                  <c:v>48.554400000000001</c:v>
                </c:pt>
                <c:pt idx="50995" formatCode="General">
                  <c:v>46.41</c:v>
                </c:pt>
                <c:pt idx="50996" formatCode="General">
                  <c:v>44.206499999999998</c:v>
                </c:pt>
                <c:pt idx="50997" formatCode="General">
                  <c:v>41.970399999999998</c:v>
                </c:pt>
                <c:pt idx="50998" formatCode="General">
                  <c:v>39.697400000000002</c:v>
                </c:pt>
                <c:pt idx="50999" formatCode="General">
                  <c:v>37.380899999999997</c:v>
                </c:pt>
                <c:pt idx="51000" formatCode="General">
                  <c:v>35.021900000000002</c:v>
                </c:pt>
                <c:pt idx="51001" formatCode="General">
                  <c:v>32.640700000000002</c:v>
                </c:pt>
                <c:pt idx="51002" formatCode="General">
                  <c:v>30.2697</c:v>
                </c:pt>
                <c:pt idx="51003" formatCode="General">
                  <c:v>27.944299999999998</c:v>
                </c:pt>
                <c:pt idx="51004" formatCode="General">
                  <c:v>25.6919</c:v>
                </c:pt>
                <c:pt idx="51005" formatCode="General">
                  <c:v>23.507999999999999</c:v>
                </c:pt>
                <c:pt idx="51006" formatCode="General">
                  <c:v>21.382000000000001</c:v>
                </c:pt>
                <c:pt idx="51007" formatCode="General">
                  <c:v>19.309000000000001</c:v>
                </c:pt>
                <c:pt idx="51008" formatCode="General">
                  <c:v>17.267099999999999</c:v>
                </c:pt>
                <c:pt idx="51009" formatCode="General">
                  <c:v>15.230700000000001</c:v>
                </c:pt>
                <c:pt idx="51010" formatCode="General">
                  <c:v>13.189299999999999</c:v>
                </c:pt>
                <c:pt idx="51011" formatCode="General">
                  <c:v>11.139900000000001</c:v>
                </c:pt>
                <c:pt idx="51012" formatCode="General">
                  <c:v>9.0881699999999999</c:v>
                </c:pt>
                <c:pt idx="51013" formatCode="General">
                  <c:v>7.0306300000000004</c:v>
                </c:pt>
                <c:pt idx="51014" formatCode="General">
                  <c:v>4.9492900000000004</c:v>
                </c:pt>
                <c:pt idx="51015" formatCode="General">
                  <c:v>2.8388200000000001</c:v>
                </c:pt>
                <c:pt idx="51016" formatCode="General">
                  <c:v>0.70404900000000004</c:v>
                </c:pt>
                <c:pt idx="51017" formatCode="General">
                  <c:v>-1.44895</c:v>
                </c:pt>
                <c:pt idx="51018" formatCode="General">
                  <c:v>-3.60737</c:v>
                </c:pt>
                <c:pt idx="51019" formatCode="General">
                  <c:v>-5.7503799999999998</c:v>
                </c:pt>
                <c:pt idx="51020" formatCode="General">
                  <c:v>-7.85806</c:v>
                </c:pt>
                <c:pt idx="51021" formatCode="General">
                  <c:v>-9.9183800000000009</c:v>
                </c:pt>
                <c:pt idx="51022" formatCode="General">
                  <c:v>-11.9186</c:v>
                </c:pt>
                <c:pt idx="51023" formatCode="General">
                  <c:v>-13.847799999999999</c:v>
                </c:pt>
                <c:pt idx="51024" formatCode="General">
                  <c:v>-15.6944</c:v>
                </c:pt>
                <c:pt idx="51025" formatCode="General">
                  <c:v>-17.4542</c:v>
                </c:pt>
                <c:pt idx="51026" formatCode="General">
                  <c:v>-19.144100000000002</c:v>
                </c:pt>
                <c:pt idx="51027" formatCode="General">
                  <c:v>-20.778700000000001</c:v>
                </c:pt>
                <c:pt idx="51028" formatCode="General">
                  <c:v>-22.363299999999999</c:v>
                </c:pt>
                <c:pt idx="51029" formatCode="General">
                  <c:v>-23.919599999999999</c:v>
                </c:pt>
                <c:pt idx="51030" formatCode="General">
                  <c:v>-25.472000000000001</c:v>
                </c:pt>
                <c:pt idx="51031" formatCode="General">
                  <c:v>-27.032699999999998</c:v>
                </c:pt>
                <c:pt idx="51032" formatCode="General">
                  <c:v>-28.658899999999999</c:v>
                </c:pt>
                <c:pt idx="51033" formatCode="General">
                  <c:v>-30.476099999999999</c:v>
                </c:pt>
                <c:pt idx="51034" formatCode="General">
                  <c:v>-32.509799999999998</c:v>
                </c:pt>
                <c:pt idx="51035" formatCode="General">
                  <c:v>-34.679699999999997</c:v>
                </c:pt>
                <c:pt idx="51036" formatCode="General">
                  <c:v>-36.924700000000001</c:v>
                </c:pt>
                <c:pt idx="51037" formatCode="General">
                  <c:v>-39.206000000000003</c:v>
                </c:pt>
                <c:pt idx="51038" formatCode="General">
                  <c:v>-41.509700000000002</c:v>
                </c:pt>
                <c:pt idx="51039" formatCode="General">
                  <c:v>-43.829000000000001</c:v>
                </c:pt>
                <c:pt idx="51040" formatCode="General">
                  <c:v>-46.159199999999998</c:v>
                </c:pt>
                <c:pt idx="51041" formatCode="General">
                  <c:v>-48.493299999999998</c:v>
                </c:pt>
                <c:pt idx="51042" formatCode="General">
                  <c:v>-50.821899999999999</c:v>
                </c:pt>
                <c:pt idx="51043" formatCode="General">
                  <c:v>-53.150799999999997</c:v>
                </c:pt>
                <c:pt idx="51044" formatCode="General">
                  <c:v>-55.4925</c:v>
                </c:pt>
                <c:pt idx="51045" formatCode="General">
                  <c:v>-57.866199999999999</c:v>
                </c:pt>
                <c:pt idx="51046" formatCode="General">
                  <c:v>-60.294600000000003</c:v>
                </c:pt>
                <c:pt idx="51047" formatCode="General">
                  <c:v>-62.792099999999998</c:v>
                </c:pt>
                <c:pt idx="51048" formatCode="General">
                  <c:v>-65.370099999999994</c:v>
                </c:pt>
                <c:pt idx="51049" formatCode="General">
                  <c:v>-68.032300000000006</c:v>
                </c:pt>
                <c:pt idx="51050" formatCode="General">
                  <c:v>-70.803700000000006</c:v>
                </c:pt>
                <c:pt idx="51051" formatCode="General">
                  <c:v>-73.690899999999999</c:v>
                </c:pt>
                <c:pt idx="51052" formatCode="General">
                  <c:v>-76.626800000000003</c:v>
                </c:pt>
                <c:pt idx="51053" formatCode="General">
                  <c:v>-79.5351</c:v>
                </c:pt>
                <c:pt idx="51054" formatCode="General">
                  <c:v>-82.363699999999994</c:v>
                </c:pt>
                <c:pt idx="51055" formatCode="General">
                  <c:v>-85.071799999999996</c:v>
                </c:pt>
                <c:pt idx="51056" formatCode="General">
                  <c:v>-87.634799999999998</c:v>
                </c:pt>
                <c:pt idx="51057" formatCode="General">
                  <c:v>-90.0381</c:v>
                </c:pt>
                <c:pt idx="51058" formatCode="General">
                  <c:v>-92.271799999999999</c:v>
                </c:pt>
                <c:pt idx="51059" formatCode="General">
                  <c:v>-94.323999999999998</c:v>
                </c:pt>
                <c:pt idx="51060" formatCode="General">
                  <c:v>-96.183099999999996</c:v>
                </c:pt>
                <c:pt idx="51061" formatCode="General">
                  <c:v>-97.840400000000002</c:v>
                </c:pt>
                <c:pt idx="51062" formatCode="General">
                  <c:v>-99.301900000000003</c:v>
                </c:pt>
                <c:pt idx="51063" formatCode="General">
                  <c:v>-100.584</c:v>
                </c:pt>
                <c:pt idx="51064" formatCode="General">
                  <c:v>-101.69799999999999</c:v>
                </c:pt>
                <c:pt idx="51065" formatCode="General">
                  <c:v>-102.663</c:v>
                </c:pt>
                <c:pt idx="51066" formatCode="General">
                  <c:v>-103.511</c:v>
                </c:pt>
                <c:pt idx="51067" formatCode="General">
                  <c:v>-104.26600000000001</c:v>
                </c:pt>
                <c:pt idx="51068" formatCode="General">
                  <c:v>-104.941</c:v>
                </c:pt>
                <c:pt idx="51069" formatCode="General">
                  <c:v>-105.54900000000001</c:v>
                </c:pt>
                <c:pt idx="51070" formatCode="General">
                  <c:v>-106.107</c:v>
                </c:pt>
                <c:pt idx="51071" formatCode="General">
                  <c:v>-106.63200000000001</c:v>
                </c:pt>
                <c:pt idx="51072" formatCode="General">
                  <c:v>-107.13800000000001</c:v>
                </c:pt>
                <c:pt idx="51073" formatCode="General">
                  <c:v>-107.63800000000001</c:v>
                </c:pt>
                <c:pt idx="51074" formatCode="General">
                  <c:v>-108.145</c:v>
                </c:pt>
                <c:pt idx="51075" formatCode="General">
                  <c:v>-108.67400000000001</c:v>
                </c:pt>
                <c:pt idx="51076" formatCode="General">
                  <c:v>-109.22199999999999</c:v>
                </c:pt>
                <c:pt idx="51077" formatCode="General">
                  <c:v>-109.792</c:v>
                </c:pt>
                <c:pt idx="51078" formatCode="General">
                  <c:v>-110.502</c:v>
                </c:pt>
                <c:pt idx="51079" formatCode="General">
                  <c:v>-111.398</c:v>
                </c:pt>
                <c:pt idx="51080" formatCode="General">
                  <c:v>-112.309</c:v>
                </c:pt>
                <c:pt idx="51081" formatCode="General">
                  <c:v>-113.14700000000001</c:v>
                </c:pt>
                <c:pt idx="51082" formatCode="General">
                  <c:v>-113.959</c:v>
                </c:pt>
                <c:pt idx="51083" formatCode="General">
                  <c:v>-114.886</c:v>
                </c:pt>
                <c:pt idx="51084" formatCode="General">
                  <c:v>-116.04900000000001</c:v>
                </c:pt>
                <c:pt idx="51085" formatCode="General">
                  <c:v>-117.355</c:v>
                </c:pt>
                <c:pt idx="51086" formatCode="General">
                  <c:v>-118.703</c:v>
                </c:pt>
                <c:pt idx="51087" formatCode="General">
                  <c:v>-120.07899999999999</c:v>
                </c:pt>
                <c:pt idx="51088" formatCode="General">
                  <c:v>-121.46299999999999</c:v>
                </c:pt>
                <c:pt idx="51089" formatCode="General">
                  <c:v>-122.82899999999999</c:v>
                </c:pt>
                <c:pt idx="51090" formatCode="General">
                  <c:v>-124.18</c:v>
                </c:pt>
                <c:pt idx="51091" formatCode="General">
                  <c:v>-125.52500000000001</c:v>
                </c:pt>
                <c:pt idx="51092" formatCode="General">
                  <c:v>-126.83499999999999</c:v>
                </c:pt>
                <c:pt idx="51093" formatCode="General">
                  <c:v>-128.08699999999999</c:v>
                </c:pt>
                <c:pt idx="51094" formatCode="General">
                  <c:v>-129.28200000000001</c:v>
                </c:pt>
                <c:pt idx="51095" formatCode="General">
                  <c:v>-130.423</c:v>
                </c:pt>
                <c:pt idx="51096" formatCode="General">
                  <c:v>-131.50299999999999</c:v>
                </c:pt>
                <c:pt idx="51097" formatCode="General">
                  <c:v>-132.51499999999999</c:v>
                </c:pt>
                <c:pt idx="51098" formatCode="General">
                  <c:v>-133.45099999999999</c:v>
                </c:pt>
                <c:pt idx="51099" formatCode="General">
                  <c:v>-134.29400000000001</c:v>
                </c:pt>
                <c:pt idx="51100" formatCode="General">
                  <c:v>-135.03200000000001</c:v>
                </c:pt>
                <c:pt idx="51101" formatCode="General">
                  <c:v>-135.66</c:v>
                </c:pt>
                <c:pt idx="51102" formatCode="General">
                  <c:v>-136.16800000000001</c:v>
                </c:pt>
                <c:pt idx="51103" formatCode="General">
                  <c:v>-136.54599999999999</c:v>
                </c:pt>
                <c:pt idx="51104" formatCode="General">
                  <c:v>-136.785</c:v>
                </c:pt>
                <c:pt idx="51105" formatCode="General">
                  <c:v>-136.88300000000001</c:v>
                </c:pt>
                <c:pt idx="51106" formatCode="General">
                  <c:v>-136.852</c:v>
                </c:pt>
                <c:pt idx="51107" formatCode="General">
                  <c:v>-136.715</c:v>
                </c:pt>
                <c:pt idx="51108" formatCode="General">
                  <c:v>-136.49799999999999</c:v>
                </c:pt>
                <c:pt idx="51109" formatCode="General">
                  <c:v>-136.21700000000001</c:v>
                </c:pt>
                <c:pt idx="51110" formatCode="General">
                  <c:v>-135.88399999999999</c:v>
                </c:pt>
                <c:pt idx="51111" formatCode="General">
                  <c:v>-135.512</c:v>
                </c:pt>
                <c:pt idx="51112" formatCode="General">
                  <c:v>-135.11500000000001</c:v>
                </c:pt>
                <c:pt idx="51113" formatCode="General">
                  <c:v>-134.697</c:v>
                </c:pt>
                <c:pt idx="51114" formatCode="General">
                  <c:v>-134.27000000000001</c:v>
                </c:pt>
                <c:pt idx="51115" formatCode="General">
                  <c:v>-133.852</c:v>
                </c:pt>
                <c:pt idx="51116" formatCode="General">
                  <c:v>-133.45099999999999</c:v>
                </c:pt>
                <c:pt idx="51117" formatCode="General">
                  <c:v>-133.06899999999999</c:v>
                </c:pt>
                <c:pt idx="51118" formatCode="General">
                  <c:v>-132.709</c:v>
                </c:pt>
                <c:pt idx="51119" formatCode="General">
                  <c:v>-132.37899999999999</c:v>
                </c:pt>
                <c:pt idx="51120" formatCode="General">
                  <c:v>-132.09200000000001</c:v>
                </c:pt>
                <c:pt idx="51121" formatCode="General">
                  <c:v>-131.851</c:v>
                </c:pt>
                <c:pt idx="51122" formatCode="General">
                  <c:v>-131.649</c:v>
                </c:pt>
                <c:pt idx="51123" formatCode="General">
                  <c:v>-131.45099999999999</c:v>
                </c:pt>
                <c:pt idx="51124" formatCode="General">
                  <c:v>-131.226</c:v>
                </c:pt>
                <c:pt idx="51125" formatCode="General">
                  <c:v>-131.053</c:v>
                </c:pt>
                <c:pt idx="51126" formatCode="General">
                  <c:v>-130.995</c:v>
                </c:pt>
                <c:pt idx="51127" formatCode="General">
                  <c:v>-130.97499999999999</c:v>
                </c:pt>
                <c:pt idx="51128" formatCode="General">
                  <c:v>-130.874</c:v>
                </c:pt>
                <c:pt idx="51129" formatCode="General">
                  <c:v>-130.596</c:v>
                </c:pt>
                <c:pt idx="51130" formatCode="General">
                  <c:v>-130.27199999999999</c:v>
                </c:pt>
                <c:pt idx="51131" formatCode="General">
                  <c:v>-130.07499999999999</c:v>
                </c:pt>
                <c:pt idx="51132" formatCode="General">
                  <c:v>-130.023</c:v>
                </c:pt>
                <c:pt idx="51133" formatCode="General">
                  <c:v>-130.083</c:v>
                </c:pt>
                <c:pt idx="51134" formatCode="General">
                  <c:v>-130.16999999999999</c:v>
                </c:pt>
                <c:pt idx="51135" formatCode="General">
                  <c:v>-130.22999999999999</c:v>
                </c:pt>
                <c:pt idx="51136" formatCode="General">
                  <c:v>-130.25800000000001</c:v>
                </c:pt>
                <c:pt idx="51137" formatCode="General">
                  <c:v>-130.24100000000001</c:v>
                </c:pt>
                <c:pt idx="51138" formatCode="General">
                  <c:v>-130.161</c:v>
                </c:pt>
                <c:pt idx="51139" formatCode="General">
                  <c:v>-130.00399999999999</c:v>
                </c:pt>
                <c:pt idx="51140" formatCode="General">
                  <c:v>-129.75899999999999</c:v>
                </c:pt>
                <c:pt idx="51141" formatCode="General">
                  <c:v>-129.428</c:v>
                </c:pt>
                <c:pt idx="51142" formatCode="General">
                  <c:v>-129.011</c:v>
                </c:pt>
                <c:pt idx="51143" formatCode="General">
                  <c:v>-128.51</c:v>
                </c:pt>
                <c:pt idx="51144" formatCode="General">
                  <c:v>-127.914</c:v>
                </c:pt>
                <c:pt idx="51145" formatCode="General">
                  <c:v>-127.212</c:v>
                </c:pt>
                <c:pt idx="51146" formatCode="General">
                  <c:v>-126.407</c:v>
                </c:pt>
                <c:pt idx="51147" formatCode="General">
                  <c:v>-125.512</c:v>
                </c:pt>
                <c:pt idx="51148" formatCode="General">
                  <c:v>-124.54600000000001</c:v>
                </c:pt>
                <c:pt idx="51149" formatCode="General">
                  <c:v>-123.53</c:v>
                </c:pt>
                <c:pt idx="51150" formatCode="General">
                  <c:v>-122.479</c:v>
                </c:pt>
                <c:pt idx="51151" formatCode="General">
                  <c:v>-121.395</c:v>
                </c:pt>
                <c:pt idx="51152" formatCode="General">
                  <c:v>-120.274</c:v>
                </c:pt>
                <c:pt idx="51153" formatCode="General">
                  <c:v>-119.099</c:v>
                </c:pt>
                <c:pt idx="51154" formatCode="General">
                  <c:v>-117.851</c:v>
                </c:pt>
                <c:pt idx="51155" formatCode="General">
                  <c:v>-116.521</c:v>
                </c:pt>
                <c:pt idx="51156" formatCode="General">
                  <c:v>-115.111</c:v>
                </c:pt>
                <c:pt idx="51157" formatCode="General">
                  <c:v>-113.63</c:v>
                </c:pt>
                <c:pt idx="51158" formatCode="General">
                  <c:v>-112.09399999999999</c:v>
                </c:pt>
                <c:pt idx="51159" formatCode="General">
                  <c:v>-110.524</c:v>
                </c:pt>
                <c:pt idx="51160" formatCode="General">
                  <c:v>-108.929</c:v>
                </c:pt>
                <c:pt idx="51161" formatCode="General">
                  <c:v>-107.303</c:v>
                </c:pt>
                <c:pt idx="51162" formatCode="General">
                  <c:v>-105.619</c:v>
                </c:pt>
                <c:pt idx="51163" formatCode="General">
                  <c:v>-103.886</c:v>
                </c:pt>
                <c:pt idx="51164" formatCode="General">
                  <c:v>-102.127</c:v>
                </c:pt>
                <c:pt idx="51165" formatCode="General">
                  <c:v>-100.34699999999999</c:v>
                </c:pt>
                <c:pt idx="51166" formatCode="General">
                  <c:v>-98.547700000000006</c:v>
                </c:pt>
                <c:pt idx="51167" formatCode="General">
                  <c:v>-96.736500000000007</c:v>
                </c:pt>
                <c:pt idx="51168" formatCode="General">
                  <c:v>-94.923699999999997</c:v>
                </c:pt>
                <c:pt idx="51169" formatCode="General">
                  <c:v>-93.120199999999997</c:v>
                </c:pt>
                <c:pt idx="51170" formatCode="General">
                  <c:v>-91.317599999999999</c:v>
                </c:pt>
                <c:pt idx="51171" formatCode="General">
                  <c:v>-89.497399999999999</c:v>
                </c:pt>
                <c:pt idx="51172" formatCode="General">
                  <c:v>-87.646600000000007</c:v>
                </c:pt>
                <c:pt idx="51173" formatCode="General">
                  <c:v>-85.769199999999998</c:v>
                </c:pt>
                <c:pt idx="51174" formatCode="General">
                  <c:v>-83.893900000000002</c:v>
                </c:pt>
                <c:pt idx="51175" formatCode="General">
                  <c:v>-82.034000000000006</c:v>
                </c:pt>
                <c:pt idx="51176" formatCode="General">
                  <c:v>-80.183899999999994</c:v>
                </c:pt>
                <c:pt idx="51177" formatCode="General">
                  <c:v>-78.3553</c:v>
                </c:pt>
                <c:pt idx="51178" formatCode="General">
                  <c:v>-76.563000000000002</c:v>
                </c:pt>
                <c:pt idx="51179" formatCode="General">
                  <c:v>-74.800700000000006</c:v>
                </c:pt>
                <c:pt idx="51180" formatCode="General">
                  <c:v>-73.059399999999997</c:v>
                </c:pt>
                <c:pt idx="51181" formatCode="General">
                  <c:v>-71.336200000000005</c:v>
                </c:pt>
                <c:pt idx="51182" formatCode="General">
                  <c:v>-69.616500000000002</c:v>
                </c:pt>
                <c:pt idx="51183" formatCode="General">
                  <c:v>-67.876999999999995</c:v>
                </c:pt>
                <c:pt idx="51184" formatCode="General">
                  <c:v>-66.149799999999999</c:v>
                </c:pt>
                <c:pt idx="51185" formatCode="General">
                  <c:v>-64.4953</c:v>
                </c:pt>
                <c:pt idx="51186" formatCode="General">
                  <c:v>-62.991199999999999</c:v>
                </c:pt>
                <c:pt idx="51187" formatCode="General">
                  <c:v>-61.6554</c:v>
                </c:pt>
                <c:pt idx="51188" formatCode="General">
                  <c:v>-60.389099999999999</c:v>
                </c:pt>
                <c:pt idx="51189" formatCode="General">
                  <c:v>-59.128999999999998</c:v>
                </c:pt>
                <c:pt idx="51190" formatCode="General">
                  <c:v>-57.862900000000003</c:v>
                </c:pt>
                <c:pt idx="51191" formatCode="General">
                  <c:v>-56.562600000000003</c:v>
                </c:pt>
                <c:pt idx="51192" formatCode="General">
                  <c:v>-55.198300000000003</c:v>
                </c:pt>
                <c:pt idx="51193" formatCode="General">
                  <c:v>-53.758499999999998</c:v>
                </c:pt>
                <c:pt idx="51194" formatCode="General">
                  <c:v>-52.244399999999999</c:v>
                </c:pt>
                <c:pt idx="51195" formatCode="General">
                  <c:v>-50.666800000000002</c:v>
                </c:pt>
                <c:pt idx="51196" formatCode="General">
                  <c:v>-49.023800000000001</c:v>
                </c:pt>
                <c:pt idx="51197" formatCode="General">
                  <c:v>-47.305500000000002</c:v>
                </c:pt>
                <c:pt idx="51198" formatCode="General">
                  <c:v>-45.509399999999999</c:v>
                </c:pt>
                <c:pt idx="51199" formatCode="General">
                  <c:v>-43.634599999999999</c:v>
                </c:pt>
                <c:pt idx="51200" formatCode="General">
                  <c:v>-41.676000000000002</c:v>
                </c:pt>
                <c:pt idx="51201" formatCode="General">
                  <c:v>-39.639400000000002</c:v>
                </c:pt>
                <c:pt idx="51202" formatCode="General">
                  <c:v>-37.547199999999997</c:v>
                </c:pt>
                <c:pt idx="51203" formatCode="General">
                  <c:v>-35.4315</c:v>
                </c:pt>
                <c:pt idx="51204" formatCode="General">
                  <c:v>-33.324100000000001</c:v>
                </c:pt>
                <c:pt idx="51205" formatCode="General">
                  <c:v>-31.242599999999999</c:v>
                </c:pt>
                <c:pt idx="51206" formatCode="General">
                  <c:v>-29.1965</c:v>
                </c:pt>
                <c:pt idx="51207" formatCode="General">
                  <c:v>-27.191099999999999</c:v>
                </c:pt>
                <c:pt idx="51208" formatCode="General">
                  <c:v>-25.2164</c:v>
                </c:pt>
                <c:pt idx="51209" formatCode="General">
                  <c:v>-23.250599999999999</c:v>
                </c:pt>
                <c:pt idx="51210" formatCode="General">
                  <c:v>-21.258700000000001</c:v>
                </c:pt>
                <c:pt idx="51211" formatCode="General">
                  <c:v>-19.208600000000001</c:v>
                </c:pt>
                <c:pt idx="51212" formatCode="General">
                  <c:v>-17.107800000000001</c:v>
                </c:pt>
                <c:pt idx="51213" formatCode="General">
                  <c:v>-14.9689</c:v>
                </c:pt>
                <c:pt idx="51214" formatCode="General">
                  <c:v>-12.7844</c:v>
                </c:pt>
                <c:pt idx="51215" formatCode="General">
                  <c:v>-10.5479</c:v>
                </c:pt>
                <c:pt idx="51216" formatCode="General">
                  <c:v>-8.2580799999999996</c:v>
                </c:pt>
                <c:pt idx="51217" formatCode="General">
                  <c:v>-5.9480300000000002</c:v>
                </c:pt>
                <c:pt idx="51218" formatCode="General">
                  <c:v>-3.6585700000000001</c:v>
                </c:pt>
                <c:pt idx="51219" formatCode="General">
                  <c:v>-1.4002600000000001</c:v>
                </c:pt>
                <c:pt idx="51220" formatCode="General">
                  <c:v>0.82638400000000001</c:v>
                </c:pt>
                <c:pt idx="51221" formatCode="General">
                  <c:v>3.0324499999999999</c:v>
                </c:pt>
                <c:pt idx="51222" formatCode="General">
                  <c:v>5.2301200000000003</c:v>
                </c:pt>
                <c:pt idx="51223" formatCode="General">
                  <c:v>7.4264099999999997</c:v>
                </c:pt>
                <c:pt idx="51224" formatCode="General">
                  <c:v>9.6177200000000003</c:v>
                </c:pt>
                <c:pt idx="51225" formatCode="General">
                  <c:v>11.794600000000001</c:v>
                </c:pt>
                <c:pt idx="51226" formatCode="General">
                  <c:v>13.938000000000001</c:v>
                </c:pt>
                <c:pt idx="51227" formatCode="General">
                  <c:v>16.038</c:v>
                </c:pt>
                <c:pt idx="51228" formatCode="General">
                  <c:v>18.109300000000001</c:v>
                </c:pt>
                <c:pt idx="51229" formatCode="General">
                  <c:v>20.149699999999999</c:v>
                </c:pt>
                <c:pt idx="51230" formatCode="General">
                  <c:v>22.143899999999999</c:v>
                </c:pt>
                <c:pt idx="51231" formatCode="General">
                  <c:v>24.0944</c:v>
                </c:pt>
                <c:pt idx="51232" formatCode="General">
                  <c:v>26.009799999999998</c:v>
                </c:pt>
                <c:pt idx="51233" formatCode="General">
                  <c:v>27.892900000000001</c:v>
                </c:pt>
                <c:pt idx="51234" formatCode="General">
                  <c:v>29.749600000000001</c:v>
                </c:pt>
                <c:pt idx="51235" formatCode="General">
                  <c:v>31.59</c:v>
                </c:pt>
                <c:pt idx="51236" formatCode="General">
                  <c:v>33.419600000000003</c:v>
                </c:pt>
                <c:pt idx="51237" formatCode="General">
                  <c:v>35.238700000000001</c:v>
                </c:pt>
                <c:pt idx="51238" formatCode="General">
                  <c:v>36.960999999999999</c:v>
                </c:pt>
                <c:pt idx="51239" formatCode="General">
                  <c:v>38.511600000000001</c:v>
                </c:pt>
                <c:pt idx="51240" formatCode="General">
                  <c:v>39.981000000000002</c:v>
                </c:pt>
                <c:pt idx="51241" formatCode="General">
                  <c:v>41.448900000000002</c:v>
                </c:pt>
                <c:pt idx="51242" formatCode="General">
                  <c:v>42.915500000000002</c:v>
                </c:pt>
                <c:pt idx="51243" formatCode="General">
                  <c:v>44.388500000000001</c:v>
                </c:pt>
                <c:pt idx="51244" formatCode="General">
                  <c:v>45.881100000000004</c:v>
                </c:pt>
                <c:pt idx="51245" formatCode="General">
                  <c:v>47.395000000000003</c:v>
                </c:pt>
                <c:pt idx="51246" formatCode="General">
                  <c:v>48.928100000000001</c:v>
                </c:pt>
                <c:pt idx="51247" formatCode="General">
                  <c:v>50.482700000000001</c:v>
                </c:pt>
                <c:pt idx="51248" formatCode="General">
                  <c:v>52.0608</c:v>
                </c:pt>
                <c:pt idx="51249" formatCode="General">
                  <c:v>53.6646</c:v>
                </c:pt>
                <c:pt idx="51250" formatCode="General">
                  <c:v>55.2943</c:v>
                </c:pt>
                <c:pt idx="51251" formatCode="General">
                  <c:v>56.948900000000002</c:v>
                </c:pt>
                <c:pt idx="51252" formatCode="General">
                  <c:v>58.6265</c:v>
                </c:pt>
                <c:pt idx="51253" formatCode="General">
                  <c:v>60.327100000000002</c:v>
                </c:pt>
                <c:pt idx="51254" formatCode="General">
                  <c:v>62.056699999999999</c:v>
                </c:pt>
                <c:pt idx="51255" formatCode="General">
                  <c:v>63.814500000000002</c:v>
                </c:pt>
                <c:pt idx="51256" formatCode="General">
                  <c:v>65.589399999999998</c:v>
                </c:pt>
                <c:pt idx="51257" formatCode="General">
                  <c:v>67.379400000000004</c:v>
                </c:pt>
                <c:pt idx="51258" formatCode="General">
                  <c:v>69.188299999999998</c:v>
                </c:pt>
                <c:pt idx="51259" formatCode="General">
                  <c:v>71.006299999999996</c:v>
                </c:pt>
                <c:pt idx="51260" formatCode="General">
                  <c:v>72.826899999999995</c:v>
                </c:pt>
                <c:pt idx="51261" formatCode="General">
                  <c:v>74.660300000000007</c:v>
                </c:pt>
                <c:pt idx="51262" formatCode="General">
                  <c:v>76.507400000000004</c:v>
                </c:pt>
                <c:pt idx="51263" formatCode="General">
                  <c:v>78.357600000000005</c:v>
                </c:pt>
                <c:pt idx="51264" formatCode="General">
                  <c:v>80.203199999999995</c:v>
                </c:pt>
                <c:pt idx="51265" formatCode="General">
                  <c:v>82.038499999999999</c:v>
                </c:pt>
                <c:pt idx="51266" formatCode="General">
                  <c:v>83.859099999999998</c:v>
                </c:pt>
                <c:pt idx="51267" formatCode="General">
                  <c:v>85.660899999999998</c:v>
                </c:pt>
                <c:pt idx="51268" formatCode="General">
                  <c:v>87.439300000000003</c:v>
                </c:pt>
                <c:pt idx="51269" formatCode="General">
                  <c:v>89.191299999999998</c:v>
                </c:pt>
                <c:pt idx="51270" formatCode="General">
                  <c:v>90.915099999999995</c:v>
                </c:pt>
                <c:pt idx="51271" formatCode="General">
                  <c:v>92.594300000000004</c:v>
                </c:pt>
                <c:pt idx="51272" formatCode="General">
                  <c:v>94.209800000000001</c:v>
                </c:pt>
                <c:pt idx="51273" formatCode="General">
                  <c:v>95.767600000000002</c:v>
                </c:pt>
                <c:pt idx="51274" formatCode="General">
                  <c:v>97.234700000000004</c:v>
                </c:pt>
                <c:pt idx="51275" formatCode="General">
                  <c:v>98.509</c:v>
                </c:pt>
                <c:pt idx="51276" formatCode="General">
                  <c:v>99.580299999999994</c:v>
                </c:pt>
                <c:pt idx="51277" formatCode="General">
                  <c:v>100.52800000000001</c:v>
                </c:pt>
                <c:pt idx="51278" formatCode="General">
                  <c:v>101.39400000000001</c:v>
                </c:pt>
                <c:pt idx="51279" formatCode="General">
                  <c:v>102.19199999999999</c:v>
                </c:pt>
                <c:pt idx="51280" formatCode="General">
                  <c:v>102.944</c:v>
                </c:pt>
                <c:pt idx="51281" formatCode="General">
                  <c:v>103.66200000000001</c:v>
                </c:pt>
                <c:pt idx="51282" formatCode="General">
                  <c:v>104.348</c:v>
                </c:pt>
                <c:pt idx="51283" formatCode="General">
                  <c:v>105.02</c:v>
                </c:pt>
                <c:pt idx="51284" formatCode="General">
                  <c:v>105.70399999999999</c:v>
                </c:pt>
                <c:pt idx="51285" formatCode="General">
                  <c:v>106.389</c:v>
                </c:pt>
                <c:pt idx="51286" formatCode="General">
                  <c:v>107.06</c:v>
                </c:pt>
                <c:pt idx="51287" formatCode="General">
                  <c:v>107.73699999999999</c:v>
                </c:pt>
                <c:pt idx="51288" formatCode="General">
                  <c:v>108.429</c:v>
                </c:pt>
                <c:pt idx="51289" formatCode="General">
                  <c:v>109.123</c:v>
                </c:pt>
                <c:pt idx="51290" formatCode="General">
                  <c:v>109.81699999999999</c:v>
                </c:pt>
                <c:pt idx="51291" formatCode="General">
                  <c:v>110.51900000000001</c:v>
                </c:pt>
                <c:pt idx="51292" formatCode="General">
                  <c:v>111.224</c:v>
                </c:pt>
                <c:pt idx="51293" formatCode="General">
                  <c:v>111.92700000000001</c:v>
                </c:pt>
                <c:pt idx="51294" formatCode="General">
                  <c:v>112.642</c:v>
                </c:pt>
                <c:pt idx="51295" formatCode="General">
                  <c:v>113.384</c:v>
                </c:pt>
                <c:pt idx="51296" formatCode="General">
                  <c:v>114.163</c:v>
                </c:pt>
                <c:pt idx="51297" formatCode="General">
                  <c:v>114.97499999999999</c:v>
                </c:pt>
                <c:pt idx="51298" formatCode="General">
                  <c:v>115.81</c:v>
                </c:pt>
                <c:pt idx="51299" formatCode="General">
                  <c:v>116.661</c:v>
                </c:pt>
                <c:pt idx="51300" formatCode="General">
                  <c:v>117.524</c:v>
                </c:pt>
                <c:pt idx="51301" formatCode="General">
                  <c:v>118.39400000000001</c:v>
                </c:pt>
                <c:pt idx="51302" formatCode="General">
                  <c:v>119.273</c:v>
                </c:pt>
                <c:pt idx="51303" formatCode="General">
                  <c:v>120.173</c:v>
                </c:pt>
                <c:pt idx="51304" formatCode="General">
                  <c:v>120.99299999999999</c:v>
                </c:pt>
                <c:pt idx="51305" formatCode="General">
                  <c:v>121.583</c:v>
                </c:pt>
                <c:pt idx="51306" formatCode="General">
                  <c:v>122.002</c:v>
                </c:pt>
                <c:pt idx="51307" formatCode="General">
                  <c:v>122.343</c:v>
                </c:pt>
                <c:pt idx="51308" formatCode="General">
                  <c:v>122.602</c:v>
                </c:pt>
                <c:pt idx="51309" formatCode="General">
                  <c:v>122.79300000000001</c:v>
                </c:pt>
                <c:pt idx="51310" formatCode="General">
                  <c:v>122.946</c:v>
                </c:pt>
                <c:pt idx="51311" formatCode="General">
                  <c:v>123.077</c:v>
                </c:pt>
                <c:pt idx="51312" formatCode="General">
                  <c:v>123.194</c:v>
                </c:pt>
                <c:pt idx="51313" formatCode="General">
                  <c:v>123.303</c:v>
                </c:pt>
                <c:pt idx="51314" formatCode="General">
                  <c:v>123.411</c:v>
                </c:pt>
                <c:pt idx="51315" formatCode="General">
                  <c:v>123.523</c:v>
                </c:pt>
                <c:pt idx="51316" formatCode="General">
                  <c:v>123.654</c:v>
                </c:pt>
                <c:pt idx="51317" formatCode="General">
                  <c:v>123.82299999999999</c:v>
                </c:pt>
                <c:pt idx="51318" formatCode="General">
                  <c:v>124.02200000000001</c:v>
                </c:pt>
                <c:pt idx="51319" formatCode="General">
                  <c:v>124.239</c:v>
                </c:pt>
                <c:pt idx="51320" formatCode="General">
                  <c:v>124.489</c:v>
                </c:pt>
                <c:pt idx="51321" formatCode="General">
                  <c:v>124.792</c:v>
                </c:pt>
                <c:pt idx="51322" formatCode="General">
                  <c:v>125.161</c:v>
                </c:pt>
                <c:pt idx="51323" formatCode="General">
                  <c:v>125.593</c:v>
                </c:pt>
                <c:pt idx="51324" formatCode="General">
                  <c:v>126.06699999999999</c:v>
                </c:pt>
                <c:pt idx="51325" formatCode="General">
                  <c:v>126.542</c:v>
                </c:pt>
                <c:pt idx="51326" formatCode="General">
                  <c:v>126.97799999999999</c:v>
                </c:pt>
                <c:pt idx="51327" formatCode="General">
                  <c:v>127.373</c:v>
                </c:pt>
                <c:pt idx="51328" formatCode="General">
                  <c:v>127.73699999999999</c:v>
                </c:pt>
                <c:pt idx="51329" formatCode="General">
                  <c:v>128.08600000000001</c:v>
                </c:pt>
                <c:pt idx="51330" formatCode="General">
                  <c:v>128.43100000000001</c:v>
                </c:pt>
                <c:pt idx="51331" formatCode="General">
                  <c:v>128.77000000000001</c:v>
                </c:pt>
                <c:pt idx="51332" formatCode="General">
                  <c:v>129.09700000000001</c:v>
                </c:pt>
                <c:pt idx="51333" formatCode="General">
                  <c:v>129.392</c:v>
                </c:pt>
                <c:pt idx="51334" formatCode="General">
                  <c:v>129.55099999999999</c:v>
                </c:pt>
                <c:pt idx="51335" formatCode="General">
                  <c:v>129.51599999999999</c:v>
                </c:pt>
                <c:pt idx="51336" formatCode="General">
                  <c:v>129.35</c:v>
                </c:pt>
                <c:pt idx="51337" formatCode="General">
                  <c:v>129.11199999999999</c:v>
                </c:pt>
                <c:pt idx="51338" formatCode="General">
                  <c:v>128.83199999999999</c:v>
                </c:pt>
                <c:pt idx="51339" formatCode="General">
                  <c:v>128.59700000000001</c:v>
                </c:pt>
                <c:pt idx="51340" formatCode="General">
                  <c:v>128.43199999999999</c:v>
                </c:pt>
                <c:pt idx="51341" formatCode="General">
                  <c:v>128.13200000000001</c:v>
                </c:pt>
                <c:pt idx="51342" formatCode="General">
                  <c:v>127.604</c:v>
                </c:pt>
                <c:pt idx="51343" formatCode="General">
                  <c:v>126.974</c:v>
                </c:pt>
                <c:pt idx="51344" formatCode="General">
                  <c:v>126.301</c:v>
                </c:pt>
                <c:pt idx="51345" formatCode="General">
                  <c:v>125.574</c:v>
                </c:pt>
                <c:pt idx="51346" formatCode="General">
                  <c:v>124.812</c:v>
                </c:pt>
                <c:pt idx="51347" formatCode="General">
                  <c:v>124.03700000000001</c:v>
                </c:pt>
                <c:pt idx="51348" formatCode="General">
                  <c:v>123.238</c:v>
                </c:pt>
                <c:pt idx="51349" formatCode="General">
                  <c:v>122.40300000000001</c:v>
                </c:pt>
                <c:pt idx="51350" formatCode="General">
                  <c:v>121.533</c:v>
                </c:pt>
                <c:pt idx="51351" formatCode="General">
                  <c:v>120.636</c:v>
                </c:pt>
                <c:pt idx="51352" formatCode="General">
                  <c:v>119.71899999999999</c:v>
                </c:pt>
                <c:pt idx="51353" formatCode="General">
                  <c:v>118.786</c:v>
                </c:pt>
                <c:pt idx="51354" formatCode="General">
                  <c:v>117.842</c:v>
                </c:pt>
                <c:pt idx="51355" formatCode="General">
                  <c:v>116.91200000000001</c:v>
                </c:pt>
                <c:pt idx="51356" formatCode="General">
                  <c:v>116.01</c:v>
                </c:pt>
                <c:pt idx="51357" formatCode="General">
                  <c:v>115.13</c:v>
                </c:pt>
                <c:pt idx="51358" formatCode="General">
                  <c:v>114.27</c:v>
                </c:pt>
                <c:pt idx="51359" formatCode="General">
                  <c:v>113.43300000000001</c:v>
                </c:pt>
                <c:pt idx="51360" formatCode="General">
                  <c:v>112.586</c:v>
                </c:pt>
                <c:pt idx="51361" formatCode="General">
                  <c:v>111.675</c:v>
                </c:pt>
                <c:pt idx="51362" formatCode="General">
                  <c:v>110.63200000000001</c:v>
                </c:pt>
                <c:pt idx="51363" formatCode="General">
                  <c:v>109.47799999999999</c:v>
                </c:pt>
                <c:pt idx="51364" formatCode="General">
                  <c:v>108.309</c:v>
                </c:pt>
                <c:pt idx="51365" formatCode="General">
                  <c:v>107.158</c:v>
                </c:pt>
                <c:pt idx="51366" formatCode="General">
                  <c:v>106.021</c:v>
                </c:pt>
                <c:pt idx="51367" formatCode="General">
                  <c:v>104.89</c:v>
                </c:pt>
                <c:pt idx="51368" formatCode="General">
                  <c:v>103.76</c:v>
                </c:pt>
                <c:pt idx="51369" formatCode="General">
                  <c:v>102.63800000000001</c:v>
                </c:pt>
                <c:pt idx="51370" formatCode="General">
                  <c:v>101.51600000000001</c:v>
                </c:pt>
                <c:pt idx="51371" formatCode="General">
                  <c:v>100.379</c:v>
                </c:pt>
                <c:pt idx="51372" formatCode="General">
                  <c:v>99.232500000000002</c:v>
                </c:pt>
                <c:pt idx="51373" formatCode="General">
                  <c:v>98.094099999999997</c:v>
                </c:pt>
                <c:pt idx="51374" formatCode="General">
                  <c:v>96.972099999999998</c:v>
                </c:pt>
                <c:pt idx="51375" formatCode="General">
                  <c:v>95.866299999999995</c:v>
                </c:pt>
                <c:pt idx="51376" formatCode="General">
                  <c:v>94.761300000000006</c:v>
                </c:pt>
                <c:pt idx="51377" formatCode="General">
                  <c:v>93.644999999999996</c:v>
                </c:pt>
                <c:pt idx="51378" formatCode="General">
                  <c:v>92.512600000000006</c:v>
                </c:pt>
                <c:pt idx="51379" formatCode="General">
                  <c:v>91.36</c:v>
                </c:pt>
                <c:pt idx="51380" formatCode="General">
                  <c:v>90.186999999999998</c:v>
                </c:pt>
                <c:pt idx="51381" formatCode="General">
                  <c:v>89.015900000000002</c:v>
                </c:pt>
                <c:pt idx="51382" formatCode="General">
                  <c:v>87.863</c:v>
                </c:pt>
                <c:pt idx="51383" formatCode="General">
                  <c:v>86.717699999999994</c:v>
                </c:pt>
                <c:pt idx="51384" formatCode="General">
                  <c:v>85.564999999999998</c:v>
                </c:pt>
                <c:pt idx="51385" formatCode="General">
                  <c:v>84.390100000000004</c:v>
                </c:pt>
                <c:pt idx="51386" formatCode="General">
                  <c:v>83.186400000000006</c:v>
                </c:pt>
                <c:pt idx="51387" formatCode="General">
                  <c:v>81.948800000000006</c:v>
                </c:pt>
                <c:pt idx="51388" formatCode="General">
                  <c:v>80.665700000000001</c:v>
                </c:pt>
                <c:pt idx="51389" formatCode="General">
                  <c:v>79.331599999999995</c:v>
                </c:pt>
                <c:pt idx="51390" formatCode="General">
                  <c:v>77.953000000000003</c:v>
                </c:pt>
                <c:pt idx="51391" formatCode="General">
                  <c:v>76.540199999999999</c:v>
                </c:pt>
                <c:pt idx="51392" formatCode="General">
                  <c:v>75.104399999999998</c:v>
                </c:pt>
                <c:pt idx="51393" formatCode="General">
                  <c:v>73.664199999999994</c:v>
                </c:pt>
                <c:pt idx="51394" formatCode="General">
                  <c:v>72.220799999999997</c:v>
                </c:pt>
                <c:pt idx="51395" formatCode="General">
                  <c:v>70.730900000000005</c:v>
                </c:pt>
                <c:pt idx="51396" formatCode="General">
                  <c:v>69.132999999999996</c:v>
                </c:pt>
                <c:pt idx="51397" formatCode="General">
                  <c:v>67.369500000000002</c:v>
                </c:pt>
                <c:pt idx="51398" formatCode="General">
                  <c:v>65.486099999999993</c:v>
                </c:pt>
                <c:pt idx="51399" formatCode="General">
                  <c:v>63.581499999999998</c:v>
                </c:pt>
                <c:pt idx="51400" formatCode="General">
                  <c:v>61.671900000000001</c:v>
                </c:pt>
                <c:pt idx="51401" formatCode="General">
                  <c:v>59.752499999999998</c:v>
                </c:pt>
                <c:pt idx="51402" formatCode="General">
                  <c:v>57.833100000000002</c:v>
                </c:pt>
                <c:pt idx="51403" formatCode="General">
                  <c:v>55.922699999999999</c:v>
                </c:pt>
                <c:pt idx="51404" formatCode="General">
                  <c:v>54.028399999999998</c:v>
                </c:pt>
                <c:pt idx="51405" formatCode="General">
                  <c:v>52.157899999999998</c:v>
                </c:pt>
                <c:pt idx="51406" formatCode="General">
                  <c:v>50.318199999999997</c:v>
                </c:pt>
                <c:pt idx="51407" formatCode="General">
                  <c:v>48.515700000000002</c:v>
                </c:pt>
                <c:pt idx="51408" formatCode="General">
                  <c:v>46.748600000000003</c:v>
                </c:pt>
                <c:pt idx="51409" formatCode="General">
                  <c:v>45.000300000000003</c:v>
                </c:pt>
                <c:pt idx="51410" formatCode="General">
                  <c:v>43.265099999999997</c:v>
                </c:pt>
                <c:pt idx="51411" formatCode="General">
                  <c:v>41.553600000000003</c:v>
                </c:pt>
                <c:pt idx="51412" formatCode="General">
                  <c:v>39.8767</c:v>
                </c:pt>
                <c:pt idx="51413" formatCode="General">
                  <c:v>38.242100000000001</c:v>
                </c:pt>
                <c:pt idx="51414" formatCode="General">
                  <c:v>36.6524</c:v>
                </c:pt>
                <c:pt idx="51415" formatCode="General">
                  <c:v>35.105400000000003</c:v>
                </c:pt>
                <c:pt idx="51416" formatCode="General">
                  <c:v>33.592300000000002</c:v>
                </c:pt>
                <c:pt idx="51417" formatCode="General">
                  <c:v>32.116300000000003</c:v>
                </c:pt>
                <c:pt idx="51418" formatCode="General">
                  <c:v>30.688600000000001</c:v>
                </c:pt>
                <c:pt idx="51419" formatCode="General">
                  <c:v>29.318300000000001</c:v>
                </c:pt>
                <c:pt idx="51420" formatCode="General">
                  <c:v>28.008199999999999</c:v>
                </c:pt>
                <c:pt idx="51421" formatCode="General">
                  <c:v>26.739000000000001</c:v>
                </c:pt>
                <c:pt idx="51422" formatCode="General">
                  <c:v>25.488299999999999</c:v>
                </c:pt>
                <c:pt idx="51423" formatCode="General">
                  <c:v>24.2408</c:v>
                </c:pt>
                <c:pt idx="51424" formatCode="General">
                  <c:v>22.980499999999999</c:v>
                </c:pt>
                <c:pt idx="51425" formatCode="General">
                  <c:v>21.693899999999999</c:v>
                </c:pt>
                <c:pt idx="51426" formatCode="General">
                  <c:v>20.3996</c:v>
                </c:pt>
                <c:pt idx="51427" formatCode="General">
                  <c:v>19.1114</c:v>
                </c:pt>
                <c:pt idx="51428" formatCode="General">
                  <c:v>17.765599999999999</c:v>
                </c:pt>
                <c:pt idx="51429" formatCode="General">
                  <c:v>16.295200000000001</c:v>
                </c:pt>
                <c:pt idx="51430" formatCode="General">
                  <c:v>14.6716</c:v>
                </c:pt>
                <c:pt idx="51431" formatCode="General">
                  <c:v>12.962300000000001</c:v>
                </c:pt>
                <c:pt idx="51432" formatCode="General">
                  <c:v>11.2903</c:v>
                </c:pt>
                <c:pt idx="51433" formatCode="General">
                  <c:v>9.67516</c:v>
                </c:pt>
                <c:pt idx="51434" formatCode="General">
                  <c:v>8.0979200000000002</c:v>
                </c:pt>
                <c:pt idx="51435" formatCode="General">
                  <c:v>6.5719799999999999</c:v>
                </c:pt>
                <c:pt idx="51436" formatCode="General">
                  <c:v>5.1059700000000001</c:v>
                </c:pt>
                <c:pt idx="51437" formatCode="General">
                  <c:v>3.6922299999999999</c:v>
                </c:pt>
                <c:pt idx="51438" formatCode="General">
                  <c:v>2.2950300000000001</c:v>
                </c:pt>
                <c:pt idx="51439" formatCode="General">
                  <c:v>0.87465300000000001</c:v>
                </c:pt>
                <c:pt idx="51440" formatCode="General">
                  <c:v>-0.57208300000000001</c:v>
                </c:pt>
                <c:pt idx="51441" formatCode="General">
                  <c:v>-2.03783</c:v>
                </c:pt>
                <c:pt idx="51442" formatCode="General">
                  <c:v>-3.51634</c:v>
                </c:pt>
                <c:pt idx="51443" formatCode="General">
                  <c:v>-5.0099</c:v>
                </c:pt>
                <c:pt idx="51444" formatCode="General">
                  <c:v>-6.5343200000000001</c:v>
                </c:pt>
                <c:pt idx="51445" formatCode="General">
                  <c:v>-8.0897000000000006</c:v>
                </c:pt>
                <c:pt idx="51446" formatCode="General">
                  <c:v>-9.6642100000000006</c:v>
                </c:pt>
                <c:pt idx="51447" formatCode="General">
                  <c:v>-11.248200000000001</c:v>
                </c:pt>
                <c:pt idx="51448" formatCode="General">
                  <c:v>-12.8416</c:v>
                </c:pt>
                <c:pt idx="51449" formatCode="General">
                  <c:v>-14.462</c:v>
                </c:pt>
                <c:pt idx="51450" formatCode="General">
                  <c:v>-16.120999999999999</c:v>
                </c:pt>
                <c:pt idx="51451" formatCode="General">
                  <c:v>-17.817499999999999</c:v>
                </c:pt>
                <c:pt idx="51452" formatCode="General">
                  <c:v>-19.557099999999998</c:v>
                </c:pt>
                <c:pt idx="51453" formatCode="General">
                  <c:v>-21.3476</c:v>
                </c:pt>
                <c:pt idx="51454" formatCode="General">
                  <c:v>-23.1995</c:v>
                </c:pt>
                <c:pt idx="51455" formatCode="General">
                  <c:v>-25.118600000000001</c:v>
                </c:pt>
                <c:pt idx="51456" formatCode="General">
                  <c:v>-27.093</c:v>
                </c:pt>
                <c:pt idx="51457" formatCode="General">
                  <c:v>-29.1036</c:v>
                </c:pt>
                <c:pt idx="51458" formatCode="General">
                  <c:v>-31.1282</c:v>
                </c:pt>
                <c:pt idx="51459" formatCode="General">
                  <c:v>-33.149299999999997</c:v>
                </c:pt>
                <c:pt idx="51460" formatCode="General">
                  <c:v>-35.156300000000002</c:v>
                </c:pt>
                <c:pt idx="51461" formatCode="General">
                  <c:v>-37.140500000000003</c:v>
                </c:pt>
                <c:pt idx="51462" formatCode="General">
                  <c:v>-39.086199999999998</c:v>
                </c:pt>
                <c:pt idx="51463" formatCode="General">
                  <c:v>-40.965000000000003</c:v>
                </c:pt>
                <c:pt idx="51464" formatCode="General">
                  <c:v>-42.789900000000003</c:v>
                </c:pt>
                <c:pt idx="51465" formatCode="General">
                  <c:v>-44.610500000000002</c:v>
                </c:pt>
                <c:pt idx="51466" formatCode="General">
                  <c:v>-46.476900000000001</c:v>
                </c:pt>
                <c:pt idx="51467" formatCode="General">
                  <c:v>-48.415399999999998</c:v>
                </c:pt>
                <c:pt idx="51468" formatCode="General">
                  <c:v>-50.295200000000001</c:v>
                </c:pt>
                <c:pt idx="51469" formatCode="General">
                  <c:v>-51.977200000000003</c:v>
                </c:pt>
                <c:pt idx="51470" formatCode="General">
                  <c:v>-53.4343</c:v>
                </c:pt>
                <c:pt idx="51471" formatCode="General">
                  <c:v>-54.752400000000002</c:v>
                </c:pt>
                <c:pt idx="51472" formatCode="General">
                  <c:v>-56.0779</c:v>
                </c:pt>
                <c:pt idx="51473" formatCode="General">
                  <c:v>-57.463000000000001</c:v>
                </c:pt>
                <c:pt idx="51474" formatCode="General">
                  <c:v>-58.905799999999999</c:v>
                </c:pt>
                <c:pt idx="51475" formatCode="General">
                  <c:v>-60.340499999999999</c:v>
                </c:pt>
                <c:pt idx="51476" formatCode="General">
                  <c:v>-61.711100000000002</c:v>
                </c:pt>
                <c:pt idx="51477" formatCode="General">
                  <c:v>-63.024700000000003</c:v>
                </c:pt>
                <c:pt idx="51478" formatCode="General">
                  <c:v>-64.286500000000004</c:v>
                </c:pt>
                <c:pt idx="51479" formatCode="General">
                  <c:v>-65.498099999999994</c:v>
                </c:pt>
                <c:pt idx="51480" formatCode="General">
                  <c:v>-66.653499999999994</c:v>
                </c:pt>
                <c:pt idx="51481" formatCode="General">
                  <c:v>-67.747600000000006</c:v>
                </c:pt>
                <c:pt idx="51482" formatCode="General">
                  <c:v>-68.789599999999993</c:v>
                </c:pt>
                <c:pt idx="51483" formatCode="General">
                  <c:v>-69.791700000000006</c:v>
                </c:pt>
                <c:pt idx="51484" formatCode="General">
                  <c:v>-70.764799999999994</c:v>
                </c:pt>
                <c:pt idx="51485" formatCode="General">
                  <c:v>-71.712500000000006</c:v>
                </c:pt>
                <c:pt idx="51486" formatCode="General">
                  <c:v>-72.634100000000004</c:v>
                </c:pt>
                <c:pt idx="51487" formatCode="General">
                  <c:v>-73.529499999999999</c:v>
                </c:pt>
                <c:pt idx="51488" formatCode="General">
                  <c:v>-74.402500000000003</c:v>
                </c:pt>
                <c:pt idx="51489" formatCode="General">
                  <c:v>-75.269800000000004</c:v>
                </c:pt>
                <c:pt idx="51490" formatCode="General">
                  <c:v>-76.142700000000005</c:v>
                </c:pt>
                <c:pt idx="51491" formatCode="General">
                  <c:v>-77.016900000000007</c:v>
                </c:pt>
                <c:pt idx="51492" formatCode="General">
                  <c:v>-77.876300000000001</c:v>
                </c:pt>
                <c:pt idx="51493" formatCode="General">
                  <c:v>-78.701599999999999</c:v>
                </c:pt>
                <c:pt idx="51494" formatCode="General">
                  <c:v>-79.491399999999999</c:v>
                </c:pt>
                <c:pt idx="51495" formatCode="General">
                  <c:v>-80.251900000000006</c:v>
                </c:pt>
                <c:pt idx="51496" formatCode="General">
                  <c:v>-80.985399999999998</c:v>
                </c:pt>
                <c:pt idx="51497" formatCode="General">
                  <c:v>-81.688800000000001</c:v>
                </c:pt>
                <c:pt idx="51498" formatCode="General">
                  <c:v>-82.353300000000004</c:v>
                </c:pt>
                <c:pt idx="51499" formatCode="General">
                  <c:v>-83.024299999999997</c:v>
                </c:pt>
                <c:pt idx="51500" formatCode="General">
                  <c:v>-83.770300000000006</c:v>
                </c:pt>
                <c:pt idx="51501" formatCode="General">
                  <c:v>-84.629599999999996</c:v>
                </c:pt>
                <c:pt idx="51502" formatCode="General">
                  <c:v>-85.602699999999999</c:v>
                </c:pt>
                <c:pt idx="51503" formatCode="General">
                  <c:v>-86.594800000000006</c:v>
                </c:pt>
                <c:pt idx="51504" formatCode="General">
                  <c:v>-87.538600000000002</c:v>
                </c:pt>
                <c:pt idx="51505" formatCode="General">
                  <c:v>-88.444299999999998</c:v>
                </c:pt>
                <c:pt idx="51506" formatCode="General">
                  <c:v>-89.313400000000001</c:v>
                </c:pt>
                <c:pt idx="51507" formatCode="General">
                  <c:v>-90.142399999999995</c:v>
                </c:pt>
                <c:pt idx="51508" formatCode="General">
                  <c:v>-90.925799999999995</c:v>
                </c:pt>
                <c:pt idx="51509" formatCode="General">
                  <c:v>-91.66</c:v>
                </c:pt>
                <c:pt idx="51510" formatCode="General">
                  <c:v>-92.345799999999997</c:v>
                </c:pt>
                <c:pt idx="51511" formatCode="General">
                  <c:v>-92.987399999999994</c:v>
                </c:pt>
                <c:pt idx="51512" formatCode="General">
                  <c:v>-93.591099999999997</c:v>
                </c:pt>
                <c:pt idx="51513" formatCode="General">
                  <c:v>-94.153999999999996</c:v>
                </c:pt>
                <c:pt idx="51514" formatCode="General">
                  <c:v>-94.668599999999998</c:v>
                </c:pt>
                <c:pt idx="51515" formatCode="General">
                  <c:v>-95.132000000000005</c:v>
                </c:pt>
                <c:pt idx="51516" formatCode="General">
                  <c:v>-95.542000000000002</c:v>
                </c:pt>
                <c:pt idx="51517" formatCode="General">
                  <c:v>-95.896299999999997</c:v>
                </c:pt>
                <c:pt idx="51518" formatCode="General">
                  <c:v>-96.193100000000001</c:v>
                </c:pt>
                <c:pt idx="51519" formatCode="General">
                  <c:v>-96.432400000000001</c:v>
                </c:pt>
                <c:pt idx="51520" formatCode="General">
                  <c:v>-96.619600000000005</c:v>
                </c:pt>
                <c:pt idx="51521" formatCode="General">
                  <c:v>-96.760499999999993</c:v>
                </c:pt>
                <c:pt idx="51522" formatCode="General">
                  <c:v>-96.851600000000005</c:v>
                </c:pt>
                <c:pt idx="51523" formatCode="General">
                  <c:v>-96.890500000000003</c:v>
                </c:pt>
                <c:pt idx="51524" formatCode="General">
                  <c:v>-96.882300000000001</c:v>
                </c:pt>
                <c:pt idx="51525" formatCode="General">
                  <c:v>-96.828699999999998</c:v>
                </c:pt>
                <c:pt idx="51526" formatCode="General">
                  <c:v>-96.728200000000001</c:v>
                </c:pt>
                <c:pt idx="51527" formatCode="General">
                  <c:v>-96.589799999999997</c:v>
                </c:pt>
                <c:pt idx="51528" formatCode="General">
                  <c:v>-96.4268</c:v>
                </c:pt>
                <c:pt idx="51529" formatCode="General">
                  <c:v>-96.251000000000005</c:v>
                </c:pt>
                <c:pt idx="51530" formatCode="General">
                  <c:v>-96.070700000000002</c:v>
                </c:pt>
                <c:pt idx="51531" formatCode="General">
                  <c:v>-95.886899999999997</c:v>
                </c:pt>
                <c:pt idx="51532" formatCode="General">
                  <c:v>-95.708200000000005</c:v>
                </c:pt>
                <c:pt idx="51533" formatCode="General">
                  <c:v>-95.547799999999995</c:v>
                </c:pt>
                <c:pt idx="51534" formatCode="General">
                  <c:v>-95.427999999999997</c:v>
                </c:pt>
                <c:pt idx="51535" formatCode="General">
                  <c:v>-95.366200000000006</c:v>
                </c:pt>
                <c:pt idx="51536" formatCode="General">
                  <c:v>-95.347200000000001</c:v>
                </c:pt>
                <c:pt idx="51537" formatCode="General">
                  <c:v>-95.351500000000001</c:v>
                </c:pt>
                <c:pt idx="51538" formatCode="General">
                  <c:v>-95.370400000000004</c:v>
                </c:pt>
                <c:pt idx="51539" formatCode="General">
                  <c:v>-95.403800000000004</c:v>
                </c:pt>
                <c:pt idx="51540" formatCode="General">
                  <c:v>-95.454999999999998</c:v>
                </c:pt>
                <c:pt idx="51541" formatCode="General">
                  <c:v>-95.522300000000001</c:v>
                </c:pt>
                <c:pt idx="51542" formatCode="General">
                  <c:v>-95.604500000000002</c:v>
                </c:pt>
                <c:pt idx="51543" formatCode="General">
                  <c:v>-95.707599999999999</c:v>
                </c:pt>
                <c:pt idx="51544" formatCode="General">
                  <c:v>-95.828599999999994</c:v>
                </c:pt>
                <c:pt idx="51545" formatCode="General">
                  <c:v>-95.948999999999998</c:v>
                </c:pt>
                <c:pt idx="51546" formatCode="General">
                  <c:v>-96.080699999999993</c:v>
                </c:pt>
                <c:pt idx="51547" formatCode="General">
                  <c:v>-96.258499999999998</c:v>
                </c:pt>
                <c:pt idx="51548" formatCode="General">
                  <c:v>-96.527799999999999</c:v>
                </c:pt>
                <c:pt idx="51549" formatCode="General">
                  <c:v>-96.891300000000001</c:v>
                </c:pt>
                <c:pt idx="51550" formatCode="General">
                  <c:v>-97.262200000000007</c:v>
                </c:pt>
                <c:pt idx="51551" formatCode="General">
                  <c:v>-97.588499999999996</c:v>
                </c:pt>
                <c:pt idx="51552" formatCode="General">
                  <c:v>-97.878500000000003</c:v>
                </c:pt>
                <c:pt idx="51553" formatCode="General">
                  <c:v>-98.112899999999996</c:v>
                </c:pt>
                <c:pt idx="51554" formatCode="General">
                  <c:v>-98.261200000000002</c:v>
                </c:pt>
                <c:pt idx="51555" formatCode="General">
                  <c:v>-98.316199999999995</c:v>
                </c:pt>
                <c:pt idx="51556" formatCode="General">
                  <c:v>-98.269300000000001</c:v>
                </c:pt>
                <c:pt idx="51557" formatCode="General">
                  <c:v>-98.089500000000001</c:v>
                </c:pt>
                <c:pt idx="51558" formatCode="General">
                  <c:v>-97.752799999999993</c:v>
                </c:pt>
                <c:pt idx="51559" formatCode="General">
                  <c:v>-97.254599999999996</c:v>
                </c:pt>
                <c:pt idx="51560" formatCode="General">
                  <c:v>-96.621499999999997</c:v>
                </c:pt>
                <c:pt idx="51561" formatCode="General">
                  <c:v>-95.888999999999996</c:v>
                </c:pt>
                <c:pt idx="51562" formatCode="General">
                  <c:v>-95.073300000000003</c:v>
                </c:pt>
                <c:pt idx="51563" formatCode="General">
                  <c:v>-94.193899999999999</c:v>
                </c:pt>
                <c:pt idx="51564" formatCode="General">
                  <c:v>-93.275300000000001</c:v>
                </c:pt>
                <c:pt idx="51565" formatCode="General">
                  <c:v>-92.3416</c:v>
                </c:pt>
                <c:pt idx="51566" formatCode="General">
                  <c:v>-91.410899999999998</c:v>
                </c:pt>
                <c:pt idx="51567" formatCode="General">
                  <c:v>-90.478099999999998</c:v>
                </c:pt>
                <c:pt idx="51568" formatCode="General">
                  <c:v>-89.529399999999995</c:v>
                </c:pt>
                <c:pt idx="51569" formatCode="General">
                  <c:v>-88.564300000000003</c:v>
                </c:pt>
                <c:pt idx="51570" formatCode="General">
                  <c:v>-87.584400000000002</c:v>
                </c:pt>
                <c:pt idx="51571" formatCode="General">
                  <c:v>-86.593299999999999</c:v>
                </c:pt>
                <c:pt idx="51572" formatCode="General">
                  <c:v>-85.606099999999998</c:v>
                </c:pt>
                <c:pt idx="51573" formatCode="General">
                  <c:v>-84.643299999999996</c:v>
                </c:pt>
                <c:pt idx="51574" formatCode="General">
                  <c:v>-83.721999999999994</c:v>
                </c:pt>
                <c:pt idx="51575" formatCode="General">
                  <c:v>-82.854500000000002</c:v>
                </c:pt>
                <c:pt idx="51576" formatCode="General">
                  <c:v>-82.043800000000005</c:v>
                </c:pt>
                <c:pt idx="51577" formatCode="General">
                  <c:v>-81.283299999999997</c:v>
                </c:pt>
                <c:pt idx="51578" formatCode="General">
                  <c:v>-80.554000000000002</c:v>
                </c:pt>
                <c:pt idx="51579" formatCode="General">
                  <c:v>-79.849299999999999</c:v>
                </c:pt>
                <c:pt idx="51580" formatCode="General">
                  <c:v>-79.176100000000005</c:v>
                </c:pt>
                <c:pt idx="51581" formatCode="General">
                  <c:v>-78.520499999999998</c:v>
                </c:pt>
                <c:pt idx="51582" formatCode="General">
                  <c:v>-77.867000000000004</c:v>
                </c:pt>
                <c:pt idx="51583" formatCode="General">
                  <c:v>-77.218999999999994</c:v>
                </c:pt>
                <c:pt idx="51584" formatCode="General">
                  <c:v>-76.5779</c:v>
                </c:pt>
                <c:pt idx="51585" formatCode="General">
                  <c:v>-75.938100000000006</c:v>
                </c:pt>
                <c:pt idx="51586" formatCode="General">
                  <c:v>-75.292599999999993</c:v>
                </c:pt>
                <c:pt idx="51587" formatCode="General">
                  <c:v>-74.634299999999996</c:v>
                </c:pt>
                <c:pt idx="51588" formatCode="General">
                  <c:v>-73.954999999999998</c:v>
                </c:pt>
                <c:pt idx="51589" formatCode="General">
                  <c:v>-73.249600000000001</c:v>
                </c:pt>
                <c:pt idx="51590" formatCode="General">
                  <c:v>-72.524699999999996</c:v>
                </c:pt>
                <c:pt idx="51591" formatCode="General">
                  <c:v>-71.768299999999996</c:v>
                </c:pt>
                <c:pt idx="51592" formatCode="General">
                  <c:v>-70.937700000000007</c:v>
                </c:pt>
                <c:pt idx="51593" formatCode="General">
                  <c:v>-70.011099999999999</c:v>
                </c:pt>
                <c:pt idx="51594" formatCode="General">
                  <c:v>-68.993899999999996</c:v>
                </c:pt>
                <c:pt idx="51595" formatCode="General">
                  <c:v>-67.919700000000006</c:v>
                </c:pt>
                <c:pt idx="51596" formatCode="General">
                  <c:v>-66.821200000000005</c:v>
                </c:pt>
                <c:pt idx="51597" formatCode="General">
                  <c:v>-65.699799999999996</c:v>
                </c:pt>
                <c:pt idx="51598" formatCode="General">
                  <c:v>-64.5608</c:v>
                </c:pt>
                <c:pt idx="51599" formatCode="General">
                  <c:v>-63.414700000000003</c:v>
                </c:pt>
                <c:pt idx="51600" formatCode="General">
                  <c:v>-62.334400000000002</c:v>
                </c:pt>
                <c:pt idx="51601" formatCode="General">
                  <c:v>-61.4133</c:v>
                </c:pt>
                <c:pt idx="51602" formatCode="General">
                  <c:v>-60.578400000000002</c:v>
                </c:pt>
                <c:pt idx="51603" formatCode="General">
                  <c:v>-59.7363</c:v>
                </c:pt>
                <c:pt idx="51604" formatCode="General">
                  <c:v>-58.901800000000001</c:v>
                </c:pt>
                <c:pt idx="51605" formatCode="General">
                  <c:v>-58.081800000000001</c:v>
                </c:pt>
                <c:pt idx="51606" formatCode="General">
                  <c:v>-57.270200000000003</c:v>
                </c:pt>
                <c:pt idx="51607" formatCode="General">
                  <c:v>-56.467100000000002</c:v>
                </c:pt>
                <c:pt idx="51608" formatCode="General">
                  <c:v>-55.673099999999998</c:v>
                </c:pt>
                <c:pt idx="51609" formatCode="General">
                  <c:v>-54.870699999999999</c:v>
                </c:pt>
                <c:pt idx="51610" formatCode="General">
                  <c:v>-54.048200000000001</c:v>
                </c:pt>
                <c:pt idx="51611" formatCode="General">
                  <c:v>-53.218499999999999</c:v>
                </c:pt>
                <c:pt idx="51612" formatCode="General">
                  <c:v>-52.387999999999998</c:v>
                </c:pt>
                <c:pt idx="51613" formatCode="General">
                  <c:v>-51.549799999999998</c:v>
                </c:pt>
                <c:pt idx="51614" formatCode="General">
                  <c:v>-50.675899999999999</c:v>
                </c:pt>
                <c:pt idx="51615" formatCode="General">
                  <c:v>-49.738199999999999</c:v>
                </c:pt>
                <c:pt idx="51616" formatCode="General">
                  <c:v>-48.729700000000001</c:v>
                </c:pt>
                <c:pt idx="51617" formatCode="General">
                  <c:v>-47.658700000000003</c:v>
                </c:pt>
                <c:pt idx="51618" formatCode="General">
                  <c:v>-46.554900000000004</c:v>
                </c:pt>
                <c:pt idx="51619" formatCode="General">
                  <c:v>-45.424900000000001</c:v>
                </c:pt>
                <c:pt idx="51620" formatCode="General">
                  <c:v>-44.253</c:v>
                </c:pt>
                <c:pt idx="51621" formatCode="General">
                  <c:v>-43.020200000000003</c:v>
                </c:pt>
                <c:pt idx="51622" formatCode="General">
                  <c:v>-41.711500000000001</c:v>
                </c:pt>
                <c:pt idx="51623" formatCode="General">
                  <c:v>-40.324100000000001</c:v>
                </c:pt>
                <c:pt idx="51624" formatCode="General">
                  <c:v>-38.874899999999997</c:v>
                </c:pt>
                <c:pt idx="51625" formatCode="General">
                  <c:v>-37.414700000000003</c:v>
                </c:pt>
                <c:pt idx="51626" formatCode="General">
                  <c:v>-35.967700000000001</c:v>
                </c:pt>
                <c:pt idx="51627" formatCode="General">
                  <c:v>-34.5242</c:v>
                </c:pt>
                <c:pt idx="51628" formatCode="General">
                  <c:v>-33.103499999999997</c:v>
                </c:pt>
                <c:pt idx="51629" formatCode="General">
                  <c:v>-31.728899999999999</c:v>
                </c:pt>
                <c:pt idx="51630" formatCode="General">
                  <c:v>-30.405999999999999</c:v>
                </c:pt>
                <c:pt idx="51631" formatCode="General">
                  <c:v>-29.1418</c:v>
                </c:pt>
                <c:pt idx="51632" formatCode="General">
                  <c:v>-27.946300000000001</c:v>
                </c:pt>
                <c:pt idx="51633" formatCode="General">
                  <c:v>-26.813600000000001</c:v>
                </c:pt>
                <c:pt idx="51634" formatCode="General">
                  <c:v>-25.726800000000001</c:v>
                </c:pt>
                <c:pt idx="51635" formatCode="General">
                  <c:v>-24.6782</c:v>
                </c:pt>
                <c:pt idx="51636" formatCode="General">
                  <c:v>-23.664200000000001</c:v>
                </c:pt>
                <c:pt idx="51637" formatCode="General">
                  <c:v>-22.6813</c:v>
                </c:pt>
                <c:pt idx="51638" formatCode="General">
                  <c:v>-21.724</c:v>
                </c:pt>
                <c:pt idx="51639" formatCode="General">
                  <c:v>-20.7852</c:v>
                </c:pt>
                <c:pt idx="51640" formatCode="General">
                  <c:v>-19.864799999999999</c:v>
                </c:pt>
                <c:pt idx="51641" formatCode="General">
                  <c:v>-18.9678</c:v>
                </c:pt>
                <c:pt idx="51642" formatCode="General">
                  <c:v>-18.197500000000002</c:v>
                </c:pt>
                <c:pt idx="51643" formatCode="General">
                  <c:v>-17.628</c:v>
                </c:pt>
                <c:pt idx="51644" formatCode="General">
                  <c:v>-17.1386</c:v>
                </c:pt>
                <c:pt idx="51645" formatCode="General">
                  <c:v>-16.6266</c:v>
                </c:pt>
                <c:pt idx="51646" formatCode="General">
                  <c:v>-16.074200000000001</c:v>
                </c:pt>
                <c:pt idx="51647" formatCode="General">
                  <c:v>-15.4643</c:v>
                </c:pt>
                <c:pt idx="51648" formatCode="General">
                  <c:v>-14.7835</c:v>
                </c:pt>
                <c:pt idx="51649" formatCode="General">
                  <c:v>-14.0318</c:v>
                </c:pt>
                <c:pt idx="51650" formatCode="General">
                  <c:v>-13.209</c:v>
                </c:pt>
                <c:pt idx="51651" formatCode="General">
                  <c:v>-12.3035</c:v>
                </c:pt>
                <c:pt idx="51652" formatCode="General">
                  <c:v>-11.317399999999999</c:v>
                </c:pt>
                <c:pt idx="51653" formatCode="General">
                  <c:v>-10.2667</c:v>
                </c:pt>
                <c:pt idx="51654" formatCode="General">
                  <c:v>-9.1534700000000004</c:v>
                </c:pt>
                <c:pt idx="51655" formatCode="General">
                  <c:v>-7.97255</c:v>
                </c:pt>
                <c:pt idx="51656" formatCode="General">
                  <c:v>-6.7279099999999996</c:v>
                </c:pt>
                <c:pt idx="51657" formatCode="General">
                  <c:v>-5.4380100000000002</c:v>
                </c:pt>
                <c:pt idx="51658" formatCode="General">
                  <c:v>-4.1522500000000004</c:v>
                </c:pt>
                <c:pt idx="51659" formatCode="General">
                  <c:v>-2.8917999999999999</c:v>
                </c:pt>
                <c:pt idx="51660" formatCode="General">
                  <c:v>-1.63801</c:v>
                </c:pt>
                <c:pt idx="51661" formatCode="General">
                  <c:v>-0.38906400000000002</c:v>
                </c:pt>
                <c:pt idx="51662" formatCode="General">
                  <c:v>0.84814800000000001</c:v>
                </c:pt>
                <c:pt idx="51663" formatCode="General">
                  <c:v>2.06128</c:v>
                </c:pt>
                <c:pt idx="51664" formatCode="General">
                  <c:v>3.2393700000000001</c:v>
                </c:pt>
                <c:pt idx="51665" formatCode="General">
                  <c:v>4.3784999999999998</c:v>
                </c:pt>
                <c:pt idx="51666" formatCode="General">
                  <c:v>5.47112</c:v>
                </c:pt>
                <c:pt idx="51667" formatCode="General">
                  <c:v>6.5074800000000002</c:v>
                </c:pt>
                <c:pt idx="51668" formatCode="General">
                  <c:v>7.5040699999999996</c:v>
                </c:pt>
                <c:pt idx="51669" formatCode="General">
                  <c:v>8.4864800000000002</c:v>
                </c:pt>
                <c:pt idx="51670" formatCode="General">
                  <c:v>9.4613300000000002</c:v>
                </c:pt>
                <c:pt idx="51671" formatCode="General">
                  <c:v>10.439299999999999</c:v>
                </c:pt>
                <c:pt idx="51672" formatCode="General">
                  <c:v>11.440200000000001</c:v>
                </c:pt>
                <c:pt idx="51673" formatCode="General">
                  <c:v>12.459099999999999</c:v>
                </c:pt>
                <c:pt idx="51674" formatCode="General">
                  <c:v>13.474299999999999</c:v>
                </c:pt>
                <c:pt idx="51675" formatCode="General">
                  <c:v>14.4869</c:v>
                </c:pt>
                <c:pt idx="51676" formatCode="General">
                  <c:v>15.509499999999999</c:v>
                </c:pt>
                <c:pt idx="51677" formatCode="General">
                  <c:v>16.568000000000001</c:v>
                </c:pt>
                <c:pt idx="51678" formatCode="General">
                  <c:v>17.680900000000001</c:v>
                </c:pt>
                <c:pt idx="51679" formatCode="General">
                  <c:v>18.842600000000001</c:v>
                </c:pt>
                <c:pt idx="51680" formatCode="General">
                  <c:v>20.026900000000001</c:v>
                </c:pt>
                <c:pt idx="51681" formatCode="General">
                  <c:v>21.198399999999999</c:v>
                </c:pt>
                <c:pt idx="51682" formatCode="General">
                  <c:v>22.357299999999999</c:v>
                </c:pt>
                <c:pt idx="51683" formatCode="General">
                  <c:v>23.504999999999999</c:v>
                </c:pt>
                <c:pt idx="51684" formatCode="General">
                  <c:v>24.597899999999999</c:v>
                </c:pt>
                <c:pt idx="51685" formatCode="General">
                  <c:v>25.6219</c:v>
                </c:pt>
                <c:pt idx="51686" formatCode="General">
                  <c:v>26.613900000000001</c:v>
                </c:pt>
                <c:pt idx="51687" formatCode="General">
                  <c:v>27.521999999999998</c:v>
                </c:pt>
                <c:pt idx="51688" formatCode="General">
                  <c:v>28.246700000000001</c:v>
                </c:pt>
                <c:pt idx="51689" formatCode="General">
                  <c:v>28.848400000000002</c:v>
                </c:pt>
                <c:pt idx="51690" formatCode="General">
                  <c:v>29.4267</c:v>
                </c:pt>
                <c:pt idx="51691" formatCode="General">
                  <c:v>30.005500000000001</c:v>
                </c:pt>
                <c:pt idx="51692" formatCode="General">
                  <c:v>30.598099999999999</c:v>
                </c:pt>
                <c:pt idx="51693" formatCode="General">
                  <c:v>31.2042</c:v>
                </c:pt>
                <c:pt idx="51694" formatCode="General">
                  <c:v>31.834099999999999</c:v>
                </c:pt>
                <c:pt idx="51695" formatCode="General">
                  <c:v>32.5017</c:v>
                </c:pt>
                <c:pt idx="51696" formatCode="General">
                  <c:v>33.206099999999999</c:v>
                </c:pt>
                <c:pt idx="51697" formatCode="General">
                  <c:v>33.941000000000003</c:v>
                </c:pt>
                <c:pt idx="51698" formatCode="General">
                  <c:v>34.6999</c:v>
                </c:pt>
                <c:pt idx="51699" formatCode="General">
                  <c:v>35.481299999999997</c:v>
                </c:pt>
                <c:pt idx="51700" formatCode="General">
                  <c:v>36.2926</c:v>
                </c:pt>
                <c:pt idx="51701" formatCode="General">
                  <c:v>37.137099999999997</c:v>
                </c:pt>
                <c:pt idx="51702" formatCode="General">
                  <c:v>38.015099999999997</c:v>
                </c:pt>
                <c:pt idx="51703" formatCode="General">
                  <c:v>38.932699999999997</c:v>
                </c:pt>
                <c:pt idx="51704" formatCode="General">
                  <c:v>39.884900000000002</c:v>
                </c:pt>
                <c:pt idx="51705" formatCode="General">
                  <c:v>40.845199999999998</c:v>
                </c:pt>
                <c:pt idx="51706" formatCode="General">
                  <c:v>41.773299999999999</c:v>
                </c:pt>
                <c:pt idx="51707" formatCode="General">
                  <c:v>42.629100000000001</c:v>
                </c:pt>
                <c:pt idx="51708" formatCode="General">
                  <c:v>43.405700000000003</c:v>
                </c:pt>
                <c:pt idx="51709" formatCode="General">
                  <c:v>44.113199999999999</c:v>
                </c:pt>
                <c:pt idx="51710" formatCode="General">
                  <c:v>44.751100000000001</c:v>
                </c:pt>
                <c:pt idx="51711" formatCode="General">
                  <c:v>45.318899999999999</c:v>
                </c:pt>
                <c:pt idx="51712" formatCode="General">
                  <c:v>45.816600000000001</c:v>
                </c:pt>
                <c:pt idx="51713" formatCode="General">
                  <c:v>46.243899999999996</c:v>
                </c:pt>
                <c:pt idx="51714" formatCode="General">
                  <c:v>46.600299999999997</c:v>
                </c:pt>
                <c:pt idx="51715" formatCode="General">
                  <c:v>46.898099999999999</c:v>
                </c:pt>
                <c:pt idx="51716" formatCode="General">
                  <c:v>47.157899999999998</c:v>
                </c:pt>
                <c:pt idx="51717" formatCode="General">
                  <c:v>47.411000000000001</c:v>
                </c:pt>
                <c:pt idx="51718" formatCode="General">
                  <c:v>47.681600000000003</c:v>
                </c:pt>
                <c:pt idx="51719" formatCode="General">
                  <c:v>47.970199999999998</c:v>
                </c:pt>
                <c:pt idx="51720" formatCode="General">
                  <c:v>48.288699999999999</c:v>
                </c:pt>
                <c:pt idx="51721" formatCode="General">
                  <c:v>48.657499999999999</c:v>
                </c:pt>
                <c:pt idx="51722" formatCode="General">
                  <c:v>49.082299999999996</c:v>
                </c:pt>
                <c:pt idx="51723" formatCode="General">
                  <c:v>49.544199999999996</c:v>
                </c:pt>
                <c:pt idx="51724" formatCode="General">
                  <c:v>49.906599999999997</c:v>
                </c:pt>
                <c:pt idx="51725" formatCode="General">
                  <c:v>50.105899999999998</c:v>
                </c:pt>
                <c:pt idx="51726" formatCode="General">
                  <c:v>50.255699999999997</c:v>
                </c:pt>
                <c:pt idx="51727" formatCode="General">
                  <c:v>50.4238</c:v>
                </c:pt>
                <c:pt idx="51728" formatCode="General">
                  <c:v>50.627400000000002</c:v>
                </c:pt>
                <c:pt idx="51729" formatCode="General">
                  <c:v>50.883099999999999</c:v>
                </c:pt>
                <c:pt idx="51730" formatCode="General">
                  <c:v>51.198399999999999</c:v>
                </c:pt>
                <c:pt idx="51731" formatCode="General">
                  <c:v>51.552999999999997</c:v>
                </c:pt>
                <c:pt idx="51732" formatCode="General">
                  <c:v>51.928100000000001</c:v>
                </c:pt>
                <c:pt idx="51733" formatCode="General">
                  <c:v>52.320799999999998</c:v>
                </c:pt>
                <c:pt idx="51734" formatCode="General">
                  <c:v>52.733400000000003</c:v>
                </c:pt>
                <c:pt idx="51735" formatCode="General">
                  <c:v>53.1691</c:v>
                </c:pt>
                <c:pt idx="51736" formatCode="General">
                  <c:v>53.603700000000003</c:v>
                </c:pt>
                <c:pt idx="51737" formatCode="General">
                  <c:v>54.016300000000001</c:v>
                </c:pt>
                <c:pt idx="51738" formatCode="General">
                  <c:v>54.417499999999997</c:v>
                </c:pt>
                <c:pt idx="51739" formatCode="General">
                  <c:v>54.809899999999999</c:v>
                </c:pt>
                <c:pt idx="51740" formatCode="General">
                  <c:v>55.183</c:v>
                </c:pt>
                <c:pt idx="51741" formatCode="General">
                  <c:v>55.536299999999997</c:v>
                </c:pt>
                <c:pt idx="51742" formatCode="General">
                  <c:v>55.875100000000003</c:v>
                </c:pt>
                <c:pt idx="51743" formatCode="General">
                  <c:v>56.200099999999999</c:v>
                </c:pt>
                <c:pt idx="51744" formatCode="General">
                  <c:v>56.504300000000001</c:v>
                </c:pt>
                <c:pt idx="51745" formatCode="General">
                  <c:v>56.761899999999997</c:v>
                </c:pt>
                <c:pt idx="51746" formatCode="General">
                  <c:v>56.958599999999997</c:v>
                </c:pt>
                <c:pt idx="51747" formatCode="General">
                  <c:v>57.105499999999999</c:v>
                </c:pt>
                <c:pt idx="51748" formatCode="General">
                  <c:v>57.218800000000002</c:v>
                </c:pt>
                <c:pt idx="51749" formatCode="General">
                  <c:v>57.311799999999998</c:v>
                </c:pt>
                <c:pt idx="51750" formatCode="General">
                  <c:v>57.396599999999999</c:v>
                </c:pt>
                <c:pt idx="51751" formatCode="General">
                  <c:v>57.452500000000001</c:v>
                </c:pt>
                <c:pt idx="51752" formatCode="General">
                  <c:v>57.391800000000003</c:v>
                </c:pt>
                <c:pt idx="51753" formatCode="General">
                  <c:v>57.190199999999997</c:v>
                </c:pt>
                <c:pt idx="51754" formatCode="General">
                  <c:v>56.909599999999998</c:v>
                </c:pt>
                <c:pt idx="51755" formatCode="General">
                  <c:v>56.587800000000001</c:v>
                </c:pt>
                <c:pt idx="51756" formatCode="General">
                  <c:v>56.240299999999998</c:v>
                </c:pt>
                <c:pt idx="51757" formatCode="General">
                  <c:v>55.874200000000002</c:v>
                </c:pt>
                <c:pt idx="51758" formatCode="General">
                  <c:v>55.499499999999998</c:v>
                </c:pt>
                <c:pt idx="51759" formatCode="General">
                  <c:v>55.133499999999998</c:v>
                </c:pt>
                <c:pt idx="51760" formatCode="General">
                  <c:v>54.805599999999998</c:v>
                </c:pt>
                <c:pt idx="51761" formatCode="General">
                  <c:v>54.546599999999998</c:v>
                </c:pt>
                <c:pt idx="51762" formatCode="General">
                  <c:v>54.341299999999997</c:v>
                </c:pt>
                <c:pt idx="51763" formatCode="General">
                  <c:v>54.160200000000003</c:v>
                </c:pt>
                <c:pt idx="51764" formatCode="General">
                  <c:v>54.000100000000003</c:v>
                </c:pt>
                <c:pt idx="51765" formatCode="General">
                  <c:v>53.853200000000001</c:v>
                </c:pt>
                <c:pt idx="51766" formatCode="General">
                  <c:v>53.701000000000001</c:v>
                </c:pt>
                <c:pt idx="51767" formatCode="General">
                  <c:v>53.532600000000002</c:v>
                </c:pt>
                <c:pt idx="51768" formatCode="General">
                  <c:v>53.349699999999999</c:v>
                </c:pt>
                <c:pt idx="51769" formatCode="General">
                  <c:v>53.170900000000003</c:v>
                </c:pt>
                <c:pt idx="51770" formatCode="General">
                  <c:v>53.018300000000004</c:v>
                </c:pt>
                <c:pt idx="51771" formatCode="General">
                  <c:v>52.907200000000003</c:v>
                </c:pt>
                <c:pt idx="51772" formatCode="General">
                  <c:v>52.841799999999999</c:v>
                </c:pt>
                <c:pt idx="51773" formatCode="General">
                  <c:v>52.805500000000002</c:v>
                </c:pt>
                <c:pt idx="51774" formatCode="General">
                  <c:v>52.798699999999997</c:v>
                </c:pt>
                <c:pt idx="51775" formatCode="General">
                  <c:v>52.834499999999998</c:v>
                </c:pt>
                <c:pt idx="51776" formatCode="General">
                  <c:v>52.906999999999996</c:v>
                </c:pt>
                <c:pt idx="51777" formatCode="General">
                  <c:v>53.003799999999998</c:v>
                </c:pt>
                <c:pt idx="51778" formatCode="General">
                  <c:v>53.119599999999998</c:v>
                </c:pt>
                <c:pt idx="51779" formatCode="General">
                  <c:v>53.241199999999999</c:v>
                </c:pt>
                <c:pt idx="51780" formatCode="General">
                  <c:v>53.342100000000002</c:v>
                </c:pt>
                <c:pt idx="51781" formatCode="General">
                  <c:v>53.380800000000001</c:v>
                </c:pt>
                <c:pt idx="51782" formatCode="General">
                  <c:v>53.3215</c:v>
                </c:pt>
                <c:pt idx="51783" formatCode="General">
                  <c:v>53.155799999999999</c:v>
                </c:pt>
                <c:pt idx="51784" formatCode="General">
                  <c:v>52.864100000000001</c:v>
                </c:pt>
                <c:pt idx="51785" formatCode="General">
                  <c:v>52.373699999999999</c:v>
                </c:pt>
                <c:pt idx="51786" formatCode="General">
                  <c:v>51.675899999999999</c:v>
                </c:pt>
                <c:pt idx="51787" formatCode="General">
                  <c:v>50.8626</c:v>
                </c:pt>
                <c:pt idx="51788" formatCode="General">
                  <c:v>50.003700000000002</c:v>
                </c:pt>
                <c:pt idx="51789" formatCode="General">
                  <c:v>49.133800000000001</c:v>
                </c:pt>
                <c:pt idx="51790" formatCode="General">
                  <c:v>48.281599999999997</c:v>
                </c:pt>
                <c:pt idx="51791" formatCode="General">
                  <c:v>47.469700000000003</c:v>
                </c:pt>
                <c:pt idx="51792" formatCode="General">
                  <c:v>46.710099999999997</c:v>
                </c:pt>
                <c:pt idx="51793" formatCode="General">
                  <c:v>46.007599999999996</c:v>
                </c:pt>
                <c:pt idx="51794" formatCode="General">
                  <c:v>45.362099999999998</c:v>
                </c:pt>
                <c:pt idx="51795" formatCode="General">
                  <c:v>44.776000000000003</c:v>
                </c:pt>
                <c:pt idx="51796" formatCode="General">
                  <c:v>44.253799999999998</c:v>
                </c:pt>
                <c:pt idx="51797" formatCode="General">
                  <c:v>43.805</c:v>
                </c:pt>
                <c:pt idx="51798" formatCode="General">
                  <c:v>43.440199999999997</c:v>
                </c:pt>
                <c:pt idx="51799" formatCode="General">
                  <c:v>43.1661</c:v>
                </c:pt>
                <c:pt idx="51800" formatCode="General">
                  <c:v>42.985700000000001</c:v>
                </c:pt>
                <c:pt idx="51801" formatCode="General">
                  <c:v>42.894500000000001</c:v>
                </c:pt>
                <c:pt idx="51802" formatCode="General">
                  <c:v>42.869599999999998</c:v>
                </c:pt>
                <c:pt idx="51803" formatCode="General">
                  <c:v>42.881799999999998</c:v>
                </c:pt>
                <c:pt idx="51804" formatCode="General">
                  <c:v>42.904899999999998</c:v>
                </c:pt>
                <c:pt idx="51805" formatCode="General">
                  <c:v>42.915300000000002</c:v>
                </c:pt>
                <c:pt idx="51806" formatCode="General">
                  <c:v>42.901699999999998</c:v>
                </c:pt>
                <c:pt idx="51807" formatCode="General">
                  <c:v>42.848700000000001</c:v>
                </c:pt>
                <c:pt idx="51808" formatCode="General">
                  <c:v>42.739199999999997</c:v>
                </c:pt>
                <c:pt idx="51809" formatCode="General">
                  <c:v>42.572299999999998</c:v>
                </c:pt>
                <c:pt idx="51810" formatCode="General">
                  <c:v>42.356099999999998</c:v>
                </c:pt>
                <c:pt idx="51811" formatCode="General">
                  <c:v>42.109200000000001</c:v>
                </c:pt>
                <c:pt idx="51812" formatCode="General">
                  <c:v>41.840200000000003</c:v>
                </c:pt>
                <c:pt idx="51813" formatCode="General">
                  <c:v>41.521500000000003</c:v>
                </c:pt>
                <c:pt idx="51814" formatCode="General">
                  <c:v>41.145499999999998</c:v>
                </c:pt>
                <c:pt idx="51815" formatCode="General">
                  <c:v>40.7286</c:v>
                </c:pt>
                <c:pt idx="51816" formatCode="General">
                  <c:v>40.3065</c:v>
                </c:pt>
                <c:pt idx="51817" formatCode="General">
                  <c:v>39.913499999999999</c:v>
                </c:pt>
                <c:pt idx="51818" formatCode="General">
                  <c:v>39.551099999999998</c:v>
                </c:pt>
                <c:pt idx="51819" formatCode="General">
                  <c:v>39.214100000000002</c:v>
                </c:pt>
                <c:pt idx="51820" formatCode="General">
                  <c:v>38.894300000000001</c:v>
                </c:pt>
                <c:pt idx="51821" formatCode="General">
                  <c:v>38.576099999999997</c:v>
                </c:pt>
                <c:pt idx="51822" formatCode="General">
                  <c:v>38.243400000000001</c:v>
                </c:pt>
                <c:pt idx="51823" formatCode="General">
                  <c:v>37.817300000000003</c:v>
                </c:pt>
                <c:pt idx="51824" formatCode="General">
                  <c:v>37.239899999999999</c:v>
                </c:pt>
                <c:pt idx="51825" formatCode="General">
                  <c:v>36.593899999999998</c:v>
                </c:pt>
                <c:pt idx="51826" formatCode="General">
                  <c:v>35.939599999999999</c:v>
                </c:pt>
                <c:pt idx="51827" formatCode="General">
                  <c:v>35.262799999999999</c:v>
                </c:pt>
                <c:pt idx="51828" formatCode="General">
                  <c:v>34.577199999999998</c:v>
                </c:pt>
                <c:pt idx="51829" formatCode="General">
                  <c:v>33.913699999999999</c:v>
                </c:pt>
                <c:pt idx="51830" formatCode="General">
                  <c:v>33.264299999999999</c:v>
                </c:pt>
                <c:pt idx="51831" formatCode="General">
                  <c:v>32.612099999999998</c:v>
                </c:pt>
                <c:pt idx="51832" formatCode="General">
                  <c:v>31.954699999999999</c:v>
                </c:pt>
                <c:pt idx="51833" formatCode="General">
                  <c:v>31.288</c:v>
                </c:pt>
                <c:pt idx="51834" formatCode="General">
                  <c:v>30.607299999999999</c:v>
                </c:pt>
                <c:pt idx="51835" formatCode="General">
                  <c:v>29.889600000000002</c:v>
                </c:pt>
                <c:pt idx="51836" formatCode="General">
                  <c:v>29.110299999999999</c:v>
                </c:pt>
                <c:pt idx="51837" formatCode="General">
                  <c:v>28.266200000000001</c:v>
                </c:pt>
                <c:pt idx="51838" formatCode="General">
                  <c:v>27.367899999999999</c:v>
                </c:pt>
                <c:pt idx="51839" formatCode="General">
                  <c:v>26.446400000000001</c:v>
                </c:pt>
                <c:pt idx="51840" formatCode="General">
                  <c:v>25.526199999999999</c:v>
                </c:pt>
                <c:pt idx="51841" formatCode="General">
                  <c:v>24.613399999999999</c:v>
                </c:pt>
                <c:pt idx="51842" formatCode="General">
                  <c:v>23.724</c:v>
                </c:pt>
                <c:pt idx="51843" formatCode="General">
                  <c:v>22.8767</c:v>
                </c:pt>
                <c:pt idx="51844" formatCode="General">
                  <c:v>22.070799999999998</c:v>
                </c:pt>
                <c:pt idx="51845" formatCode="General">
                  <c:v>21.299800000000001</c:v>
                </c:pt>
                <c:pt idx="51846" formatCode="General">
                  <c:v>20.561699999999998</c:v>
                </c:pt>
                <c:pt idx="51847" formatCode="General">
                  <c:v>19.8445</c:v>
                </c:pt>
                <c:pt idx="51848" formatCode="General">
                  <c:v>19.132899999999999</c:v>
                </c:pt>
                <c:pt idx="51849" formatCode="General">
                  <c:v>18.433800000000002</c:v>
                </c:pt>
                <c:pt idx="51850" formatCode="General">
                  <c:v>17.7651</c:v>
                </c:pt>
                <c:pt idx="51851" formatCode="General">
                  <c:v>17.157599999999999</c:v>
                </c:pt>
                <c:pt idx="51852" formatCode="General">
                  <c:v>16.639199999999999</c:v>
                </c:pt>
                <c:pt idx="51853" formatCode="General">
                  <c:v>16.2151</c:v>
                </c:pt>
                <c:pt idx="51854" formatCode="General">
                  <c:v>15.885899999999999</c:v>
                </c:pt>
                <c:pt idx="51855" formatCode="General">
                  <c:v>15.6469</c:v>
                </c:pt>
                <c:pt idx="51856" formatCode="General">
                  <c:v>15.487500000000001</c:v>
                </c:pt>
                <c:pt idx="51857" formatCode="General">
                  <c:v>15.395300000000001</c:v>
                </c:pt>
                <c:pt idx="51858" formatCode="General">
                  <c:v>15.363300000000001</c:v>
                </c:pt>
                <c:pt idx="51859" formatCode="General">
                  <c:v>15.3931</c:v>
                </c:pt>
                <c:pt idx="51860" formatCode="General">
                  <c:v>15.4956</c:v>
                </c:pt>
                <c:pt idx="51861" formatCode="General">
                  <c:v>15.646699999999999</c:v>
                </c:pt>
                <c:pt idx="51862" formatCode="General">
                  <c:v>15.796900000000001</c:v>
                </c:pt>
                <c:pt idx="51863" formatCode="General">
                  <c:v>15.872299999999999</c:v>
                </c:pt>
                <c:pt idx="51864" formatCode="General">
                  <c:v>15.8165</c:v>
                </c:pt>
                <c:pt idx="51865" formatCode="General">
                  <c:v>15.694599999999999</c:v>
                </c:pt>
                <c:pt idx="51866" formatCode="General">
                  <c:v>15.569900000000001</c:v>
                </c:pt>
                <c:pt idx="51867" formatCode="General">
                  <c:v>15.4337</c:v>
                </c:pt>
                <c:pt idx="51868" formatCode="General">
                  <c:v>15.281599999999999</c:v>
                </c:pt>
                <c:pt idx="51869" formatCode="General">
                  <c:v>15.1168</c:v>
                </c:pt>
                <c:pt idx="51870" formatCode="General">
                  <c:v>14.9533</c:v>
                </c:pt>
                <c:pt idx="51871" formatCode="General">
                  <c:v>14.803800000000001</c:v>
                </c:pt>
                <c:pt idx="51872" formatCode="General">
                  <c:v>14.6662</c:v>
                </c:pt>
                <c:pt idx="51873" formatCode="General">
                  <c:v>14.5343</c:v>
                </c:pt>
                <c:pt idx="51874" formatCode="General">
                  <c:v>14.4003</c:v>
                </c:pt>
                <c:pt idx="51875" formatCode="General">
                  <c:v>14.253399999999999</c:v>
                </c:pt>
                <c:pt idx="51876" formatCode="General">
                  <c:v>14.084</c:v>
                </c:pt>
                <c:pt idx="51877" formatCode="General">
                  <c:v>13.882400000000001</c:v>
                </c:pt>
                <c:pt idx="51878" formatCode="General">
                  <c:v>13.641400000000001</c:v>
                </c:pt>
                <c:pt idx="51879" formatCode="General">
                  <c:v>13.364599999999999</c:v>
                </c:pt>
                <c:pt idx="51880" formatCode="General">
                  <c:v>13.0596</c:v>
                </c:pt>
                <c:pt idx="51881" formatCode="General">
                  <c:v>12.733700000000001</c:v>
                </c:pt>
                <c:pt idx="51882" formatCode="General">
                  <c:v>12.3886</c:v>
                </c:pt>
                <c:pt idx="51883" formatCode="General">
                  <c:v>12.022399999999999</c:v>
                </c:pt>
                <c:pt idx="51884" formatCode="General">
                  <c:v>11.6302</c:v>
                </c:pt>
                <c:pt idx="51885" formatCode="General">
                  <c:v>11.2081</c:v>
                </c:pt>
                <c:pt idx="51886" formatCode="General">
                  <c:v>10.759600000000001</c:v>
                </c:pt>
                <c:pt idx="51887" formatCode="General">
                  <c:v>10.287000000000001</c:v>
                </c:pt>
                <c:pt idx="51888" formatCode="General">
                  <c:v>9.7909500000000005</c:v>
                </c:pt>
                <c:pt idx="51889" formatCode="General">
                  <c:v>9.2800399999999996</c:v>
                </c:pt>
                <c:pt idx="51890" formatCode="General">
                  <c:v>8.76755</c:v>
                </c:pt>
                <c:pt idx="51891" formatCode="General">
                  <c:v>8.2655200000000004</c:v>
                </c:pt>
                <c:pt idx="51892" formatCode="General">
                  <c:v>7.7761500000000003</c:v>
                </c:pt>
                <c:pt idx="51893" formatCode="General">
                  <c:v>7.2846500000000001</c:v>
                </c:pt>
                <c:pt idx="51894" formatCode="General">
                  <c:v>6.77867</c:v>
                </c:pt>
                <c:pt idx="51895" formatCode="General">
                  <c:v>6.2546200000000001</c:v>
                </c:pt>
                <c:pt idx="51896" formatCode="General">
                  <c:v>5.7133700000000003</c:v>
                </c:pt>
                <c:pt idx="51897" formatCode="General">
                  <c:v>5.1589</c:v>
                </c:pt>
                <c:pt idx="51898" formatCode="General">
                  <c:v>4.6040400000000004</c:v>
                </c:pt>
                <c:pt idx="51899" formatCode="General">
                  <c:v>4.0610200000000001</c:v>
                </c:pt>
                <c:pt idx="51900" formatCode="General">
                  <c:v>3.5311599999999999</c:v>
                </c:pt>
                <c:pt idx="51901" formatCode="General">
                  <c:v>3.0190000000000001</c:v>
                </c:pt>
                <c:pt idx="51902" formatCode="General">
                  <c:v>2.5327700000000002</c:v>
                </c:pt>
                <c:pt idx="51903" formatCode="General">
                  <c:v>2.0312000000000001</c:v>
                </c:pt>
                <c:pt idx="51904" formatCode="General">
                  <c:v>1.4594499999999999</c:v>
                </c:pt>
                <c:pt idx="51905" formatCode="General">
                  <c:v>0.78643200000000002</c:v>
                </c:pt>
                <c:pt idx="51906" formatCode="General">
                  <c:v>1.73373E-2</c:v>
                </c:pt>
                <c:pt idx="51907" formatCode="General">
                  <c:v>-0.77607700000000002</c:v>
                </c:pt>
                <c:pt idx="51908" formatCode="General">
                  <c:v>-1.5599499999999999</c:v>
                </c:pt>
                <c:pt idx="51909" formatCode="General">
                  <c:v>-2.35209</c:v>
                </c:pt>
                <c:pt idx="51910" formatCode="General">
                  <c:v>-3.1298599999999999</c:v>
                </c:pt>
                <c:pt idx="51911" formatCode="General">
                  <c:v>-3.8522699999999999</c:v>
                </c:pt>
                <c:pt idx="51912" formatCode="General">
                  <c:v>-4.4666499999999996</c:v>
                </c:pt>
                <c:pt idx="51913" formatCode="General">
                  <c:v>-4.9243300000000003</c:v>
                </c:pt>
                <c:pt idx="51914" formatCode="General">
                  <c:v>-5.21122</c:v>
                </c:pt>
                <c:pt idx="51915" formatCode="General">
                  <c:v>-5.3412499999999996</c:v>
                </c:pt>
                <c:pt idx="51916" formatCode="General">
                  <c:v>-5.34476</c:v>
                </c:pt>
                <c:pt idx="51917" formatCode="General">
                  <c:v>-5.2507400000000004</c:v>
                </c:pt>
                <c:pt idx="51918" formatCode="General">
                  <c:v>-5.0887200000000004</c:v>
                </c:pt>
                <c:pt idx="51919" formatCode="General">
                  <c:v>-4.89398</c:v>
                </c:pt>
                <c:pt idx="51920" formatCode="General">
                  <c:v>-4.6899600000000001</c:v>
                </c:pt>
                <c:pt idx="51921" formatCode="General">
                  <c:v>-4.47</c:v>
                </c:pt>
                <c:pt idx="51922" formatCode="General">
                  <c:v>-4.2321900000000001</c:v>
                </c:pt>
                <c:pt idx="51923" formatCode="General">
                  <c:v>-3.9857</c:v>
                </c:pt>
                <c:pt idx="51924" formatCode="General">
                  <c:v>-3.7658999999999998</c:v>
                </c:pt>
                <c:pt idx="51925" formatCode="General">
                  <c:v>-3.6070000000000002</c:v>
                </c:pt>
                <c:pt idx="51926" formatCode="General">
                  <c:v>-3.5149599999999999</c:v>
                </c:pt>
                <c:pt idx="51927" formatCode="General">
                  <c:v>-3.4956999999999998</c:v>
                </c:pt>
                <c:pt idx="51928" formatCode="General">
                  <c:v>-3.55694</c:v>
                </c:pt>
                <c:pt idx="51929" formatCode="General">
                  <c:v>-3.7098100000000001</c:v>
                </c:pt>
                <c:pt idx="51930" formatCode="General">
                  <c:v>-3.9648300000000001</c:v>
                </c:pt>
                <c:pt idx="51931" formatCode="General">
                  <c:v>-4.3144900000000002</c:v>
                </c:pt>
                <c:pt idx="51932" formatCode="General">
                  <c:v>-4.74803</c:v>
                </c:pt>
                <c:pt idx="51933" formatCode="General">
                  <c:v>-5.2686500000000001</c:v>
                </c:pt>
                <c:pt idx="51934" formatCode="General">
                  <c:v>-5.8743800000000004</c:v>
                </c:pt>
                <c:pt idx="51935" formatCode="General">
                  <c:v>-6.5523300000000004</c:v>
                </c:pt>
                <c:pt idx="51936" formatCode="General">
                  <c:v>-7.2908400000000002</c:v>
                </c:pt>
                <c:pt idx="51937" formatCode="General">
                  <c:v>-8.0803100000000008</c:v>
                </c:pt>
                <c:pt idx="51938" formatCode="General">
                  <c:v>-8.9069199999999995</c:v>
                </c:pt>
                <c:pt idx="51939" formatCode="General">
                  <c:v>-9.7506599999999999</c:v>
                </c:pt>
                <c:pt idx="51940" formatCode="General">
                  <c:v>-10.5815</c:v>
                </c:pt>
                <c:pt idx="51941" formatCode="General">
                  <c:v>-11.376799999999999</c:v>
                </c:pt>
                <c:pt idx="51942" formatCode="General">
                  <c:v>-12.129</c:v>
                </c:pt>
                <c:pt idx="51943" formatCode="General">
                  <c:v>-12.8179</c:v>
                </c:pt>
                <c:pt idx="51944" formatCode="General">
                  <c:v>-13.4191</c:v>
                </c:pt>
                <c:pt idx="51945" formatCode="General">
                  <c:v>-13.9122</c:v>
                </c:pt>
                <c:pt idx="51946" formatCode="General">
                  <c:v>-14.308999999999999</c:v>
                </c:pt>
                <c:pt idx="51947" formatCode="General">
                  <c:v>-14.6717</c:v>
                </c:pt>
                <c:pt idx="51948" formatCode="General">
                  <c:v>-15.0604</c:v>
                </c:pt>
                <c:pt idx="51949" formatCode="General">
                  <c:v>-15.5115</c:v>
                </c:pt>
                <c:pt idx="51950" formatCode="General">
                  <c:v>-16.004200000000001</c:v>
                </c:pt>
                <c:pt idx="51951" formatCode="General">
                  <c:v>-16.497699999999998</c:v>
                </c:pt>
                <c:pt idx="51952" formatCode="General">
                  <c:v>-16.9788</c:v>
                </c:pt>
                <c:pt idx="51953" formatCode="General">
                  <c:v>-17.440799999999999</c:v>
                </c:pt>
                <c:pt idx="51954" formatCode="General">
                  <c:v>-17.885200000000001</c:v>
                </c:pt>
                <c:pt idx="51955" formatCode="General">
                  <c:v>-18.3184</c:v>
                </c:pt>
                <c:pt idx="51956" formatCode="General">
                  <c:v>-18.749400000000001</c:v>
                </c:pt>
                <c:pt idx="51957" formatCode="General">
                  <c:v>-19.1541</c:v>
                </c:pt>
                <c:pt idx="51958" formatCode="General">
                  <c:v>-19.506599999999999</c:v>
                </c:pt>
                <c:pt idx="51959" formatCode="General">
                  <c:v>-19.824000000000002</c:v>
                </c:pt>
                <c:pt idx="51960" formatCode="General">
                  <c:v>-20.1252</c:v>
                </c:pt>
                <c:pt idx="51961" formatCode="General">
                  <c:v>-20.419499999999999</c:v>
                </c:pt>
                <c:pt idx="51962" formatCode="General">
                  <c:v>-20.705500000000001</c:v>
                </c:pt>
                <c:pt idx="51963" formatCode="General">
                  <c:v>-20.973099999999999</c:v>
                </c:pt>
                <c:pt idx="51964" formatCode="General">
                  <c:v>-21.233699999999999</c:v>
                </c:pt>
                <c:pt idx="51965" formatCode="General">
                  <c:v>-21.500900000000001</c:v>
                </c:pt>
                <c:pt idx="51966" formatCode="General">
                  <c:v>-21.7502</c:v>
                </c:pt>
                <c:pt idx="51967" formatCode="General">
                  <c:v>-21.9436</c:v>
                </c:pt>
                <c:pt idx="51968" formatCode="General">
                  <c:v>-22.0425</c:v>
                </c:pt>
                <c:pt idx="51969" formatCode="General">
                  <c:v>-22.0487</c:v>
                </c:pt>
                <c:pt idx="51970" formatCode="General">
                  <c:v>-21.998699999999999</c:v>
                </c:pt>
                <c:pt idx="51971" formatCode="General">
                  <c:v>-21.937899999999999</c:v>
                </c:pt>
                <c:pt idx="51972" formatCode="General">
                  <c:v>-21.902699999999999</c:v>
                </c:pt>
                <c:pt idx="51973" formatCode="General">
                  <c:v>-21.885899999999999</c:v>
                </c:pt>
                <c:pt idx="51974" formatCode="General">
                  <c:v>-21.879899999999999</c:v>
                </c:pt>
                <c:pt idx="51975" formatCode="General">
                  <c:v>-21.885400000000001</c:v>
                </c:pt>
                <c:pt idx="51976" formatCode="General">
                  <c:v>-21.920300000000001</c:v>
                </c:pt>
                <c:pt idx="51977" formatCode="General">
                  <c:v>-22.011700000000001</c:v>
                </c:pt>
                <c:pt idx="51978" formatCode="General">
                  <c:v>-22.1675</c:v>
                </c:pt>
                <c:pt idx="51979" formatCode="General">
                  <c:v>-22.379200000000001</c:v>
                </c:pt>
                <c:pt idx="51980" formatCode="General">
                  <c:v>-22.625699999999998</c:v>
                </c:pt>
                <c:pt idx="51981" formatCode="General">
                  <c:v>-22.885300000000001</c:v>
                </c:pt>
                <c:pt idx="51982" formatCode="General">
                  <c:v>-23.144600000000001</c:v>
                </c:pt>
                <c:pt idx="51983" formatCode="General">
                  <c:v>-23.381</c:v>
                </c:pt>
                <c:pt idx="51984" formatCode="General">
                  <c:v>-23.571200000000001</c:v>
                </c:pt>
                <c:pt idx="51985" formatCode="General">
                  <c:v>-23.690100000000001</c:v>
                </c:pt>
                <c:pt idx="51986" formatCode="General">
                  <c:v>-23.7318</c:v>
                </c:pt>
                <c:pt idx="51987" formatCode="General">
                  <c:v>-23.748200000000001</c:v>
                </c:pt>
                <c:pt idx="51988" formatCode="General">
                  <c:v>-23.794899999999998</c:v>
                </c:pt>
                <c:pt idx="51989" formatCode="General">
                  <c:v>-23.903500000000001</c:v>
                </c:pt>
                <c:pt idx="51990" formatCode="General">
                  <c:v>-24.048300000000001</c:v>
                </c:pt>
                <c:pt idx="51991" formatCode="General">
                  <c:v>-24.185400000000001</c:v>
                </c:pt>
                <c:pt idx="51992" formatCode="General">
                  <c:v>-24.332899999999999</c:v>
                </c:pt>
                <c:pt idx="51993" formatCode="General">
                  <c:v>-24.513100000000001</c:v>
                </c:pt>
                <c:pt idx="51994" formatCode="General">
                  <c:v>-24.729299999999999</c:v>
                </c:pt>
                <c:pt idx="51995" formatCode="General">
                  <c:v>-24.979800000000001</c:v>
                </c:pt>
                <c:pt idx="51996" formatCode="General">
                  <c:v>-25.257400000000001</c:v>
                </c:pt>
                <c:pt idx="51997" formatCode="General">
                  <c:v>-25.555800000000001</c:v>
                </c:pt>
                <c:pt idx="51998" formatCode="General">
                  <c:v>-25.869399999999999</c:v>
                </c:pt>
                <c:pt idx="51999" formatCode="General">
                  <c:v>-26.1858</c:v>
                </c:pt>
                <c:pt idx="52000" formatCode="General">
                  <c:v>-26.488900000000001</c:v>
                </c:pt>
                <c:pt idx="52001" formatCode="General">
                  <c:v>-26.760999999999999</c:v>
                </c:pt>
                <c:pt idx="52002" formatCode="General">
                  <c:v>-26.975999999999999</c:v>
                </c:pt>
                <c:pt idx="52003" formatCode="General">
                  <c:v>-27.112100000000002</c:v>
                </c:pt>
                <c:pt idx="52004" formatCode="General">
                  <c:v>-27.134399999999999</c:v>
                </c:pt>
                <c:pt idx="52005" formatCode="General">
                  <c:v>-27.013100000000001</c:v>
                </c:pt>
                <c:pt idx="52006" formatCode="General">
                  <c:v>-26.753299999999999</c:v>
                </c:pt>
                <c:pt idx="52007" formatCode="General">
                  <c:v>-26.377400000000002</c:v>
                </c:pt>
                <c:pt idx="52008" formatCode="General">
                  <c:v>-25.923500000000001</c:v>
                </c:pt>
                <c:pt idx="52009" formatCode="General">
                  <c:v>-25.421299999999999</c:v>
                </c:pt>
                <c:pt idx="52010" formatCode="General">
                  <c:v>-24.8825</c:v>
                </c:pt>
                <c:pt idx="52011" formatCode="General">
                  <c:v>-24.311699999999998</c:v>
                </c:pt>
                <c:pt idx="52012" formatCode="General">
                  <c:v>-23.711300000000001</c:v>
                </c:pt>
                <c:pt idx="52013" formatCode="General">
                  <c:v>-23.09</c:v>
                </c:pt>
                <c:pt idx="52014" formatCode="General">
                  <c:v>-22.4617</c:v>
                </c:pt>
                <c:pt idx="52015" formatCode="General">
                  <c:v>-21.844799999999999</c:v>
                </c:pt>
                <c:pt idx="52016" formatCode="General">
                  <c:v>-21.2575</c:v>
                </c:pt>
                <c:pt idx="52017" formatCode="General">
                  <c:v>-20.714500000000001</c:v>
                </c:pt>
                <c:pt idx="52018" formatCode="General">
                  <c:v>-20.212800000000001</c:v>
                </c:pt>
                <c:pt idx="52019" formatCode="General">
                  <c:v>-19.7376</c:v>
                </c:pt>
                <c:pt idx="52020" formatCode="General">
                  <c:v>-19.251100000000001</c:v>
                </c:pt>
                <c:pt idx="52021" formatCode="General">
                  <c:v>-18.709700000000002</c:v>
                </c:pt>
                <c:pt idx="52022" formatCode="General">
                  <c:v>-18.085599999999999</c:v>
                </c:pt>
                <c:pt idx="52023" formatCode="General">
                  <c:v>-17.390499999999999</c:v>
                </c:pt>
                <c:pt idx="52024" formatCode="General">
                  <c:v>-16.658999999999999</c:v>
                </c:pt>
                <c:pt idx="52025" formatCode="General">
                  <c:v>-15.8924</c:v>
                </c:pt>
                <c:pt idx="52026" formatCode="General">
                  <c:v>-15.100300000000001</c:v>
                </c:pt>
                <c:pt idx="52027" formatCode="General">
                  <c:v>-14.3323</c:v>
                </c:pt>
                <c:pt idx="52028" formatCode="General">
                  <c:v>-13.653700000000001</c:v>
                </c:pt>
                <c:pt idx="52029" formatCode="General">
                  <c:v>-13.123200000000001</c:v>
                </c:pt>
                <c:pt idx="52030" formatCode="General">
                  <c:v>-12.7196</c:v>
                </c:pt>
                <c:pt idx="52031" formatCode="General">
                  <c:v>-12.3741</c:v>
                </c:pt>
                <c:pt idx="52032" formatCode="General">
                  <c:v>-12.0684</c:v>
                </c:pt>
                <c:pt idx="52033" formatCode="General">
                  <c:v>-11.779400000000001</c:v>
                </c:pt>
                <c:pt idx="52034" formatCode="General">
                  <c:v>-11.4</c:v>
                </c:pt>
                <c:pt idx="52035" formatCode="General">
                  <c:v>-10.8729</c:v>
                </c:pt>
                <c:pt idx="52036" formatCode="General">
                  <c:v>-10.241099999999999</c:v>
                </c:pt>
                <c:pt idx="52037" formatCode="General">
                  <c:v>-9.5799599999999998</c:v>
                </c:pt>
                <c:pt idx="52038" formatCode="General">
                  <c:v>-8.9557199999999995</c:v>
                </c:pt>
                <c:pt idx="52039" formatCode="General">
                  <c:v>-8.3163199999999993</c:v>
                </c:pt>
                <c:pt idx="52040" formatCode="General">
                  <c:v>-7.6352599999999997</c:v>
                </c:pt>
                <c:pt idx="52041" formatCode="General">
                  <c:v>-7.0256299999999996</c:v>
                </c:pt>
                <c:pt idx="52042" formatCode="General">
                  <c:v>-6.5273000000000003</c:v>
                </c:pt>
                <c:pt idx="52043" formatCode="General">
                  <c:v>-6.0642199999999997</c:v>
                </c:pt>
                <c:pt idx="52044" formatCode="General">
                  <c:v>-5.6159999999999997</c:v>
                </c:pt>
                <c:pt idx="52045" formatCode="General">
                  <c:v>-5.2029199999999998</c:v>
                </c:pt>
                <c:pt idx="52046" formatCode="General">
                  <c:v>-4.8243600000000004</c:v>
                </c:pt>
                <c:pt idx="52047" formatCode="General">
                  <c:v>-4.4813499999999999</c:v>
                </c:pt>
                <c:pt idx="52048" formatCode="General">
                  <c:v>-4.1877800000000001</c:v>
                </c:pt>
                <c:pt idx="52049" formatCode="General">
                  <c:v>-3.94855</c:v>
                </c:pt>
                <c:pt idx="52050" formatCode="General">
                  <c:v>-3.7571699999999999</c:v>
                </c:pt>
                <c:pt idx="52051" formatCode="General">
                  <c:v>-3.5980799999999999</c:v>
                </c:pt>
                <c:pt idx="52052" formatCode="General">
                  <c:v>-3.4533299999999998</c:v>
                </c:pt>
                <c:pt idx="52053" formatCode="General">
                  <c:v>-3.30566</c:v>
                </c:pt>
                <c:pt idx="52054" formatCode="General">
                  <c:v>-3.1487699999999998</c:v>
                </c:pt>
                <c:pt idx="52055" formatCode="General">
                  <c:v>-3.00299</c:v>
                </c:pt>
                <c:pt idx="52056" formatCode="General">
                  <c:v>-2.8837100000000002</c:v>
                </c:pt>
                <c:pt idx="52057" formatCode="General">
                  <c:v>-2.79101</c:v>
                </c:pt>
                <c:pt idx="52058" formatCode="General">
                  <c:v>-2.68405</c:v>
                </c:pt>
                <c:pt idx="52059" formatCode="General">
                  <c:v>-2.5171299999999999</c:v>
                </c:pt>
                <c:pt idx="52060" formatCode="General">
                  <c:v>-2.2793299999999999</c:v>
                </c:pt>
                <c:pt idx="52061" formatCode="General">
                  <c:v>-1.9575800000000001</c:v>
                </c:pt>
                <c:pt idx="52062" formatCode="General">
                  <c:v>-1.5361199999999999</c:v>
                </c:pt>
                <c:pt idx="52063" formatCode="General">
                  <c:v>-1.02739</c:v>
                </c:pt>
                <c:pt idx="52064" formatCode="General">
                  <c:v>-0.46442600000000001</c:v>
                </c:pt>
                <c:pt idx="52065" formatCode="General">
                  <c:v>0.13087099999999999</c:v>
                </c:pt>
                <c:pt idx="52066" formatCode="General">
                  <c:v>0.74570099999999995</c:v>
                </c:pt>
                <c:pt idx="52067" formatCode="General">
                  <c:v>1.3805400000000001</c:v>
                </c:pt>
                <c:pt idx="52068" formatCode="General">
                  <c:v>2.0193500000000002</c:v>
                </c:pt>
                <c:pt idx="52069" formatCode="General">
                  <c:v>2.6242299999999998</c:v>
                </c:pt>
                <c:pt idx="52070" formatCode="General">
                  <c:v>3.1292800000000001</c:v>
                </c:pt>
                <c:pt idx="52071" formatCode="General">
                  <c:v>3.4685000000000001</c:v>
                </c:pt>
                <c:pt idx="52072" formatCode="General">
                  <c:v>3.7254499999999999</c:v>
                </c:pt>
                <c:pt idx="52073" formatCode="General">
                  <c:v>4.0032300000000003</c:v>
                </c:pt>
                <c:pt idx="52074" formatCode="General">
                  <c:v>4.2963199999999997</c:v>
                </c:pt>
                <c:pt idx="52075" formatCode="General">
                  <c:v>4.5955599999999999</c:v>
                </c:pt>
                <c:pt idx="52076" formatCode="General">
                  <c:v>4.8949999999999996</c:v>
                </c:pt>
                <c:pt idx="52077" formatCode="General">
                  <c:v>5.1933600000000002</c:v>
                </c:pt>
                <c:pt idx="52078" formatCode="General">
                  <c:v>5.4906899999999998</c:v>
                </c:pt>
                <c:pt idx="52079" formatCode="General">
                  <c:v>5.7529000000000003</c:v>
                </c:pt>
                <c:pt idx="52080" formatCode="General">
                  <c:v>5.9567899999999998</c:v>
                </c:pt>
                <c:pt idx="52081" formatCode="General">
                  <c:v>6.1308999999999996</c:v>
                </c:pt>
                <c:pt idx="52082" formatCode="General">
                  <c:v>6.3151000000000002</c:v>
                </c:pt>
                <c:pt idx="52083" formatCode="General">
                  <c:v>6.5461299999999998</c:v>
                </c:pt>
                <c:pt idx="52084" formatCode="General">
                  <c:v>6.7269800000000002</c:v>
                </c:pt>
                <c:pt idx="52085" formatCode="General">
                  <c:v>6.7129300000000001</c:v>
                </c:pt>
                <c:pt idx="52086" formatCode="General">
                  <c:v>6.5819299999999998</c:v>
                </c:pt>
                <c:pt idx="52087" formatCode="General">
                  <c:v>6.4408300000000001</c:v>
                </c:pt>
                <c:pt idx="52088" formatCode="General">
                  <c:v>6.2705700000000002</c:v>
                </c:pt>
                <c:pt idx="52089" formatCode="General">
                  <c:v>6.0528500000000003</c:v>
                </c:pt>
                <c:pt idx="52090" formatCode="General">
                  <c:v>5.7847200000000001</c:v>
                </c:pt>
                <c:pt idx="52091" formatCode="General">
                  <c:v>5.4765899999999998</c:v>
                </c:pt>
                <c:pt idx="52092" formatCode="General">
                  <c:v>5.1474000000000002</c:v>
                </c:pt>
                <c:pt idx="52093" formatCode="General">
                  <c:v>4.8230300000000002</c:v>
                </c:pt>
                <c:pt idx="52094" formatCode="General">
                  <c:v>4.5309600000000003</c:v>
                </c:pt>
                <c:pt idx="52095" formatCode="General">
                  <c:v>4.2906899999999997</c:v>
                </c:pt>
                <c:pt idx="52096" formatCode="General">
                  <c:v>4.1056499999999998</c:v>
                </c:pt>
                <c:pt idx="52097" formatCode="General">
                  <c:v>3.9624600000000001</c:v>
                </c:pt>
                <c:pt idx="52098" formatCode="General">
                  <c:v>3.8546399999999998</c:v>
                </c:pt>
                <c:pt idx="52099" formatCode="General">
                  <c:v>3.78288</c:v>
                </c:pt>
                <c:pt idx="52100" formatCode="General">
                  <c:v>3.7745700000000002</c:v>
                </c:pt>
                <c:pt idx="52101" formatCode="General">
                  <c:v>3.8525299999999998</c:v>
                </c:pt>
                <c:pt idx="52102" formatCode="General">
                  <c:v>4.0086599999999999</c:v>
                </c:pt>
                <c:pt idx="52103" formatCode="General">
                  <c:v>4.2342000000000004</c:v>
                </c:pt>
                <c:pt idx="52104" formatCode="General">
                  <c:v>4.5220900000000004</c:v>
                </c:pt>
                <c:pt idx="52105" formatCode="General">
                  <c:v>4.88809</c:v>
                </c:pt>
                <c:pt idx="52106" formatCode="General">
                  <c:v>5.3488499999999997</c:v>
                </c:pt>
                <c:pt idx="52107" formatCode="General">
                  <c:v>5.8870199999999997</c:v>
                </c:pt>
                <c:pt idx="52108" formatCode="General">
                  <c:v>6.4720899999999997</c:v>
                </c:pt>
                <c:pt idx="52109" formatCode="General">
                  <c:v>7.0652499999999998</c:v>
                </c:pt>
                <c:pt idx="52110" formatCode="General">
                  <c:v>7.6396300000000004</c:v>
                </c:pt>
                <c:pt idx="52111" formatCode="General">
                  <c:v>8.1881900000000005</c:v>
                </c:pt>
                <c:pt idx="52112" formatCode="General">
                  <c:v>8.7111999999999998</c:v>
                </c:pt>
                <c:pt idx="52113" formatCode="General">
                  <c:v>9.2096999999999998</c:v>
                </c:pt>
                <c:pt idx="52114" formatCode="General">
                  <c:v>9.6799300000000006</c:v>
                </c:pt>
                <c:pt idx="52115" formatCode="General">
                  <c:v>10.1061</c:v>
                </c:pt>
                <c:pt idx="52116" formatCode="General">
                  <c:v>10.4579</c:v>
                </c:pt>
                <c:pt idx="52117" formatCode="General">
                  <c:v>10.7209</c:v>
                </c:pt>
                <c:pt idx="52118" formatCode="General">
                  <c:v>10.896599999999999</c:v>
                </c:pt>
                <c:pt idx="52119" formatCode="General">
                  <c:v>10.9061</c:v>
                </c:pt>
                <c:pt idx="52120" formatCode="General">
                  <c:v>10.6851</c:v>
                </c:pt>
                <c:pt idx="52121" formatCode="General">
                  <c:v>10.349299999999999</c:v>
                </c:pt>
                <c:pt idx="52122" formatCode="General">
                  <c:v>9.9985499999999998</c:v>
                </c:pt>
                <c:pt idx="52123" formatCode="General">
                  <c:v>9.6251499999999997</c:v>
                </c:pt>
                <c:pt idx="52124" formatCode="General">
                  <c:v>9.2304300000000001</c:v>
                </c:pt>
                <c:pt idx="52125" formatCode="General">
                  <c:v>8.8288200000000003</c:v>
                </c:pt>
                <c:pt idx="52126" formatCode="General">
                  <c:v>8.4392800000000001</c:v>
                </c:pt>
                <c:pt idx="52127" formatCode="General">
                  <c:v>8.0789100000000005</c:v>
                </c:pt>
                <c:pt idx="52128" formatCode="General">
                  <c:v>7.7557</c:v>
                </c:pt>
                <c:pt idx="52129" formatCode="General">
                  <c:v>7.4738199999999999</c:v>
                </c:pt>
                <c:pt idx="52130" formatCode="General">
                  <c:v>7.23428</c:v>
                </c:pt>
                <c:pt idx="52131" formatCode="General">
                  <c:v>7.0609299999999999</c:v>
                </c:pt>
                <c:pt idx="52132" formatCode="General">
                  <c:v>6.9874700000000001</c:v>
                </c:pt>
                <c:pt idx="52133" formatCode="General">
                  <c:v>6.9861199999999997</c:v>
                </c:pt>
                <c:pt idx="52134" formatCode="General">
                  <c:v>7.0127499999999996</c:v>
                </c:pt>
                <c:pt idx="52135" formatCode="General">
                  <c:v>7.0530299999999997</c:v>
                </c:pt>
                <c:pt idx="52136" formatCode="General">
                  <c:v>7.0768199999999997</c:v>
                </c:pt>
                <c:pt idx="52137" formatCode="General">
                  <c:v>7.0459100000000001</c:v>
                </c:pt>
                <c:pt idx="52138" formatCode="General">
                  <c:v>6.9550299999999998</c:v>
                </c:pt>
                <c:pt idx="52139" formatCode="General">
                  <c:v>6.8156299999999996</c:v>
                </c:pt>
                <c:pt idx="52140" formatCode="General">
                  <c:v>6.6266699999999998</c:v>
                </c:pt>
                <c:pt idx="52141" formatCode="General">
                  <c:v>6.3860099999999997</c:v>
                </c:pt>
                <c:pt idx="52142" formatCode="General">
                  <c:v>6.0934799999999996</c:v>
                </c:pt>
                <c:pt idx="52143" formatCode="General">
                  <c:v>5.7494300000000003</c:v>
                </c:pt>
                <c:pt idx="52144" formatCode="General">
                  <c:v>5.3545800000000003</c:v>
                </c:pt>
                <c:pt idx="52145" formatCode="General">
                  <c:v>4.9276600000000004</c:v>
                </c:pt>
                <c:pt idx="52146" formatCode="General">
                  <c:v>4.4889999999999999</c:v>
                </c:pt>
                <c:pt idx="52147" formatCode="General">
                  <c:v>4.0362099999999996</c:v>
                </c:pt>
                <c:pt idx="52148" formatCode="General">
                  <c:v>3.5571199999999998</c:v>
                </c:pt>
                <c:pt idx="52149" formatCode="General">
                  <c:v>3.0318999999999998</c:v>
                </c:pt>
                <c:pt idx="52150" formatCode="General">
                  <c:v>2.46991</c:v>
                </c:pt>
                <c:pt idx="52151" formatCode="General">
                  <c:v>1.90716</c:v>
                </c:pt>
                <c:pt idx="52152" formatCode="General">
                  <c:v>1.3749</c:v>
                </c:pt>
                <c:pt idx="52153" formatCode="General">
                  <c:v>0.89573599999999998</c:v>
                </c:pt>
                <c:pt idx="52154" formatCode="General">
                  <c:v>0.47813499999999998</c:v>
                </c:pt>
                <c:pt idx="52155" formatCode="General">
                  <c:v>0.130582</c:v>
                </c:pt>
                <c:pt idx="52156" formatCode="General">
                  <c:v>-0.132636</c:v>
                </c:pt>
                <c:pt idx="52157" formatCode="General">
                  <c:v>-0.27406599999999998</c:v>
                </c:pt>
                <c:pt idx="52158" formatCode="General">
                  <c:v>-0.25369799999999998</c:v>
                </c:pt>
                <c:pt idx="52159" formatCode="General">
                  <c:v>-0.15426699999999999</c:v>
                </c:pt>
                <c:pt idx="52160" formatCode="General">
                  <c:v>-6.4860399999999999E-2</c:v>
                </c:pt>
                <c:pt idx="52161" formatCode="General">
                  <c:v>7.0299899999999999E-2</c:v>
                </c:pt>
                <c:pt idx="52162" formatCode="General">
                  <c:v>0.29424499999999998</c:v>
                </c:pt>
                <c:pt idx="52163" formatCode="General">
                  <c:v>0.58806199999999997</c:v>
                </c:pt>
                <c:pt idx="52164" formatCode="General">
                  <c:v>0.92030500000000004</c:v>
                </c:pt>
                <c:pt idx="52165" formatCode="General">
                  <c:v>1.2570699999999999</c:v>
                </c:pt>
                <c:pt idx="52166" formatCode="General">
                  <c:v>1.5797600000000001</c:v>
                </c:pt>
                <c:pt idx="52167" formatCode="General">
                  <c:v>1.87592</c:v>
                </c:pt>
                <c:pt idx="52168" formatCode="General">
                  <c:v>2.1282800000000002</c:v>
                </c:pt>
                <c:pt idx="52169" formatCode="General">
                  <c:v>2.3231600000000001</c:v>
                </c:pt>
                <c:pt idx="52170" formatCode="General">
                  <c:v>2.4541400000000002</c:v>
                </c:pt>
                <c:pt idx="52171" formatCode="General">
                  <c:v>2.5097399999999999</c:v>
                </c:pt>
                <c:pt idx="52172" formatCode="General">
                  <c:v>2.4777800000000001</c:v>
                </c:pt>
                <c:pt idx="52173" formatCode="General">
                  <c:v>2.3858799999999998</c:v>
                </c:pt>
                <c:pt idx="52174" formatCode="General">
                  <c:v>2.26797</c:v>
                </c:pt>
                <c:pt idx="52175" formatCode="General">
                  <c:v>2.13076</c:v>
                </c:pt>
                <c:pt idx="52176" formatCode="General">
                  <c:v>1.97736</c:v>
                </c:pt>
                <c:pt idx="52177" formatCode="General">
                  <c:v>1.80559</c:v>
                </c:pt>
                <c:pt idx="52178" formatCode="General">
                  <c:v>1.6145700000000001</c:v>
                </c:pt>
                <c:pt idx="52179" formatCode="General">
                  <c:v>1.40669</c:v>
                </c:pt>
                <c:pt idx="52180" formatCode="General">
                  <c:v>1.18618</c:v>
                </c:pt>
                <c:pt idx="52181" formatCode="General">
                  <c:v>0.95454399999999995</c:v>
                </c:pt>
                <c:pt idx="52182" formatCode="General">
                  <c:v>0.70675100000000002</c:v>
                </c:pt>
                <c:pt idx="52183" formatCode="General">
                  <c:v>0.44464599999999999</c:v>
                </c:pt>
                <c:pt idx="52184" formatCode="General">
                  <c:v>0.179448</c:v>
                </c:pt>
                <c:pt idx="52185" formatCode="General">
                  <c:v>-8.9052099999999995E-2</c:v>
                </c:pt>
                <c:pt idx="52186" formatCode="General">
                  <c:v>-0.36626199999999998</c:v>
                </c:pt>
                <c:pt idx="52187" formatCode="General">
                  <c:v>-0.62016700000000002</c:v>
                </c:pt>
                <c:pt idx="52188" formatCode="General">
                  <c:v>-0.81861799999999996</c:v>
                </c:pt>
                <c:pt idx="52189" formatCode="General">
                  <c:v>-0.96741600000000005</c:v>
                </c:pt>
                <c:pt idx="52190" formatCode="General">
                  <c:v>-1.08009</c:v>
                </c:pt>
                <c:pt idx="52191" formatCode="General">
                  <c:v>-1.1686799999999999</c:v>
                </c:pt>
                <c:pt idx="52192" formatCode="General">
                  <c:v>-1.23803</c:v>
                </c:pt>
                <c:pt idx="52193" formatCode="General">
                  <c:v>-1.2898000000000001</c:v>
                </c:pt>
                <c:pt idx="52194" formatCode="General">
                  <c:v>-1.3291599999999999</c:v>
                </c:pt>
                <c:pt idx="52195" formatCode="General">
                  <c:v>-1.34412</c:v>
                </c:pt>
                <c:pt idx="52196" formatCode="General">
                  <c:v>-1.2883899999999999</c:v>
                </c:pt>
                <c:pt idx="52197" formatCode="General">
                  <c:v>-1.1429</c:v>
                </c:pt>
                <c:pt idx="52198" formatCode="General">
                  <c:v>-0.92851399999999995</c:v>
                </c:pt>
                <c:pt idx="52199" formatCode="General">
                  <c:v>-0.72607900000000003</c:v>
                </c:pt>
                <c:pt idx="52200" formatCode="General">
                  <c:v>-0.61451500000000003</c:v>
                </c:pt>
                <c:pt idx="52201" formatCode="General">
                  <c:v>-0.55810400000000004</c:v>
                </c:pt>
                <c:pt idx="52202" formatCode="General">
                  <c:v>-0.51450799999999997</c:v>
                </c:pt>
                <c:pt idx="52203" formatCode="General">
                  <c:v>-0.48540899999999998</c:v>
                </c:pt>
                <c:pt idx="52204" formatCode="General">
                  <c:v>-0.46480100000000002</c:v>
                </c:pt>
                <c:pt idx="52205" formatCode="General">
                  <c:v>-0.44238499999999997</c:v>
                </c:pt>
                <c:pt idx="52206" formatCode="General">
                  <c:v>-0.38733000000000001</c:v>
                </c:pt>
                <c:pt idx="52207" formatCode="General">
                  <c:v>-0.27288400000000002</c:v>
                </c:pt>
                <c:pt idx="52208" formatCode="General">
                  <c:v>-0.12565200000000001</c:v>
                </c:pt>
                <c:pt idx="52209" formatCode="General">
                  <c:v>3.73782E-2</c:v>
                </c:pt>
                <c:pt idx="52210" formatCode="General">
                  <c:v>0.24135699999999999</c:v>
                </c:pt>
                <c:pt idx="52211" formatCode="General">
                  <c:v>0.475246</c:v>
                </c:pt>
                <c:pt idx="52212" formatCode="General">
                  <c:v>0.70308099999999996</c:v>
                </c:pt>
                <c:pt idx="52213" formatCode="General">
                  <c:v>0.93377699999999997</c:v>
                </c:pt>
                <c:pt idx="52214" formatCode="General">
                  <c:v>1.1793899999999999</c:v>
                </c:pt>
                <c:pt idx="52215" formatCode="General">
                  <c:v>1.41855</c:v>
                </c:pt>
                <c:pt idx="52216" formatCode="General">
                  <c:v>1.63198</c:v>
                </c:pt>
                <c:pt idx="52217" formatCode="General">
                  <c:v>1.8128599999999999</c:v>
                </c:pt>
                <c:pt idx="52218" formatCode="General">
                  <c:v>1.94682</c:v>
                </c:pt>
                <c:pt idx="52219" formatCode="General">
                  <c:v>2.0175000000000001</c:v>
                </c:pt>
                <c:pt idx="52220" formatCode="General">
                  <c:v>2.0083299999999999</c:v>
                </c:pt>
                <c:pt idx="52221" formatCode="General">
                  <c:v>1.90693</c:v>
                </c:pt>
                <c:pt idx="52222" formatCode="General">
                  <c:v>1.7135199999999999</c:v>
                </c:pt>
                <c:pt idx="52223" formatCode="General">
                  <c:v>1.4157299999999999</c:v>
                </c:pt>
                <c:pt idx="52224" formatCode="General">
                  <c:v>0.99050099999999996</c:v>
                </c:pt>
                <c:pt idx="52225" formatCode="General">
                  <c:v>0.45980300000000002</c:v>
                </c:pt>
                <c:pt idx="52226" formatCode="General">
                  <c:v>-0.13367100000000001</c:v>
                </c:pt>
                <c:pt idx="52227" formatCode="General">
                  <c:v>-0.77516399999999996</c:v>
                </c:pt>
                <c:pt idx="52228" formatCode="General">
                  <c:v>-1.4542600000000001</c:v>
                </c:pt>
                <c:pt idx="52229" formatCode="General">
                  <c:v>-2.1544699999999999</c:v>
                </c:pt>
                <c:pt idx="52230" formatCode="General">
                  <c:v>-2.8639899999999998</c:v>
                </c:pt>
                <c:pt idx="52231" formatCode="General">
                  <c:v>-3.5787100000000001</c:v>
                </c:pt>
                <c:pt idx="52232" formatCode="General">
                  <c:v>-4.2890100000000002</c:v>
                </c:pt>
                <c:pt idx="52233" formatCode="General">
                  <c:v>-4.9786099999999998</c:v>
                </c:pt>
                <c:pt idx="52234" formatCode="General">
                  <c:v>-5.6177599999999996</c:v>
                </c:pt>
                <c:pt idx="52235" formatCode="General">
                  <c:v>-6.1699799999999998</c:v>
                </c:pt>
                <c:pt idx="52236" formatCode="General">
                  <c:v>-6.5987200000000001</c:v>
                </c:pt>
                <c:pt idx="52237" formatCode="General">
                  <c:v>-6.9400899999999996</c:v>
                </c:pt>
                <c:pt idx="52238" formatCode="General">
                  <c:v>-7.2924100000000003</c:v>
                </c:pt>
                <c:pt idx="52239" formatCode="General">
                  <c:v>-7.6989299999999998</c:v>
                </c:pt>
                <c:pt idx="52240" formatCode="General">
                  <c:v>-8.1613799999999994</c:v>
                </c:pt>
                <c:pt idx="52241" formatCode="General">
                  <c:v>-8.6348500000000001</c:v>
                </c:pt>
                <c:pt idx="52242" formatCode="General">
                  <c:v>-9.0622299999999996</c:v>
                </c:pt>
                <c:pt idx="52243" formatCode="General">
                  <c:v>-9.4033099999999994</c:v>
                </c:pt>
                <c:pt idx="52244" formatCode="General">
                  <c:v>-9.6487200000000009</c:v>
                </c:pt>
                <c:pt idx="52245" formatCode="General">
                  <c:v>-9.8248700000000007</c:v>
                </c:pt>
                <c:pt idx="52246" formatCode="General">
                  <c:v>-9.8621599999999994</c:v>
                </c:pt>
                <c:pt idx="52247" formatCode="General">
                  <c:v>-9.7025000000000006</c:v>
                </c:pt>
                <c:pt idx="52248" formatCode="General">
                  <c:v>-9.4955499999999997</c:v>
                </c:pt>
                <c:pt idx="52249" formatCode="General">
                  <c:v>-9.3603199999999998</c:v>
                </c:pt>
                <c:pt idx="52250" formatCode="General">
                  <c:v>-9.2621400000000005</c:v>
                </c:pt>
                <c:pt idx="52251" formatCode="General">
                  <c:v>-9.1676400000000005</c:v>
                </c:pt>
                <c:pt idx="52252" formatCode="General">
                  <c:v>-9.0624500000000001</c:v>
                </c:pt>
                <c:pt idx="52253" formatCode="General">
                  <c:v>-8.9353700000000007</c:v>
                </c:pt>
                <c:pt idx="52254" formatCode="General">
                  <c:v>-8.7802100000000003</c:v>
                </c:pt>
                <c:pt idx="52255" formatCode="General">
                  <c:v>-8.5975699999999993</c:v>
                </c:pt>
                <c:pt idx="52256" formatCode="General">
                  <c:v>-8.4005100000000006</c:v>
                </c:pt>
                <c:pt idx="52257" formatCode="General">
                  <c:v>-8.2145299999999999</c:v>
                </c:pt>
                <c:pt idx="52258" formatCode="General">
                  <c:v>-8.0456199999999995</c:v>
                </c:pt>
                <c:pt idx="52259" formatCode="General">
                  <c:v>-7.8849400000000003</c:v>
                </c:pt>
                <c:pt idx="52260" formatCode="General">
                  <c:v>-7.7335599999999998</c:v>
                </c:pt>
                <c:pt idx="52261" formatCode="General">
                  <c:v>-7.6005399999999996</c:v>
                </c:pt>
                <c:pt idx="52262" formatCode="General">
                  <c:v>-7.5131600000000001</c:v>
                </c:pt>
                <c:pt idx="52263" formatCode="General">
                  <c:v>-7.4940100000000003</c:v>
                </c:pt>
                <c:pt idx="52264" formatCode="General">
                  <c:v>-7.5449299999999999</c:v>
                </c:pt>
                <c:pt idx="52265" formatCode="General">
                  <c:v>-7.6475999999999997</c:v>
                </c:pt>
                <c:pt idx="52266" formatCode="General">
                  <c:v>-7.7725499999999998</c:v>
                </c:pt>
                <c:pt idx="52267" formatCode="General">
                  <c:v>-7.9141500000000002</c:v>
                </c:pt>
                <c:pt idx="52268" formatCode="General">
                  <c:v>-8.0705100000000005</c:v>
                </c:pt>
                <c:pt idx="52269" formatCode="General">
                  <c:v>-8.2205899999999996</c:v>
                </c:pt>
                <c:pt idx="52270" formatCode="General">
                  <c:v>-8.3630700000000004</c:v>
                </c:pt>
                <c:pt idx="52271" formatCode="General">
                  <c:v>-8.5228199999999994</c:v>
                </c:pt>
                <c:pt idx="52272" formatCode="General">
                  <c:v>-8.69937</c:v>
                </c:pt>
                <c:pt idx="52273" formatCode="General">
                  <c:v>-8.8748400000000007</c:v>
                </c:pt>
                <c:pt idx="52274" formatCode="General">
                  <c:v>-9.0304000000000002</c:v>
                </c:pt>
                <c:pt idx="52275" formatCode="General">
                  <c:v>-9.1504200000000004</c:v>
                </c:pt>
                <c:pt idx="52276" formatCode="General">
                  <c:v>-9.2317199999999993</c:v>
                </c:pt>
                <c:pt idx="52277" formatCode="General">
                  <c:v>-9.3392599999999995</c:v>
                </c:pt>
                <c:pt idx="52278" formatCode="General">
                  <c:v>-9.5813199999999998</c:v>
                </c:pt>
                <c:pt idx="52279" formatCode="General">
                  <c:v>-9.9409799999999997</c:v>
                </c:pt>
                <c:pt idx="52280" formatCode="General">
                  <c:v>-10.3447</c:v>
                </c:pt>
                <c:pt idx="52281" formatCode="General">
                  <c:v>-10.748200000000001</c:v>
                </c:pt>
                <c:pt idx="52282" formatCode="General">
                  <c:v>-11.1211</c:v>
                </c:pt>
                <c:pt idx="52283" formatCode="General">
                  <c:v>-11.467499999999999</c:v>
                </c:pt>
                <c:pt idx="52284" formatCode="General">
                  <c:v>-11.785500000000001</c:v>
                </c:pt>
                <c:pt idx="52285" formatCode="General">
                  <c:v>-12.062799999999999</c:v>
                </c:pt>
                <c:pt idx="52286" formatCode="General">
                  <c:v>-12.295299999999999</c:v>
                </c:pt>
                <c:pt idx="52287" formatCode="General">
                  <c:v>-12.4849</c:v>
                </c:pt>
                <c:pt idx="52288" formatCode="General">
                  <c:v>-12.6493</c:v>
                </c:pt>
                <c:pt idx="52289" formatCode="General">
                  <c:v>-12.805099999999999</c:v>
                </c:pt>
                <c:pt idx="52290" formatCode="General">
                  <c:v>-12.949199999999999</c:v>
                </c:pt>
                <c:pt idx="52291" formatCode="General">
                  <c:v>-13.074299999999999</c:v>
                </c:pt>
                <c:pt idx="52292" formatCode="General">
                  <c:v>-13.1723</c:v>
                </c:pt>
                <c:pt idx="52293" formatCode="General">
                  <c:v>-13.243399999999999</c:v>
                </c:pt>
                <c:pt idx="52294" formatCode="General">
                  <c:v>-13.2966</c:v>
                </c:pt>
                <c:pt idx="52295" formatCode="General">
                  <c:v>-13.3736</c:v>
                </c:pt>
                <c:pt idx="52296" formatCode="General">
                  <c:v>-13.5162</c:v>
                </c:pt>
                <c:pt idx="52297" formatCode="General">
                  <c:v>-13.739699999999999</c:v>
                </c:pt>
                <c:pt idx="52298" formatCode="General">
                  <c:v>-14.0379</c:v>
                </c:pt>
                <c:pt idx="52299" formatCode="General">
                  <c:v>-14.383800000000001</c:v>
                </c:pt>
                <c:pt idx="52300" formatCode="General">
                  <c:v>-14.734999999999999</c:v>
                </c:pt>
                <c:pt idx="52301" formatCode="General">
                  <c:v>-15.055999999999999</c:v>
                </c:pt>
                <c:pt idx="52302" formatCode="General">
                  <c:v>-15.335699999999999</c:v>
                </c:pt>
                <c:pt idx="52303" formatCode="General">
                  <c:v>-15.5718</c:v>
                </c:pt>
                <c:pt idx="52304" formatCode="General">
                  <c:v>-15.774699999999999</c:v>
                </c:pt>
                <c:pt idx="52305" formatCode="General">
                  <c:v>-15.955399999999999</c:v>
                </c:pt>
                <c:pt idx="52306" formatCode="General">
                  <c:v>-16.1205</c:v>
                </c:pt>
                <c:pt idx="52307" formatCode="General">
                  <c:v>-16.251899999999999</c:v>
                </c:pt>
                <c:pt idx="52308" formatCode="General">
                  <c:v>-16.342099999999999</c:v>
                </c:pt>
                <c:pt idx="52309" formatCode="General">
                  <c:v>-16.494900000000001</c:v>
                </c:pt>
                <c:pt idx="52310" formatCode="General">
                  <c:v>-16.736899999999999</c:v>
                </c:pt>
                <c:pt idx="52311" formatCode="General">
                  <c:v>-16.888300000000001</c:v>
                </c:pt>
                <c:pt idx="52312" formatCode="General">
                  <c:v>-16.9678</c:v>
                </c:pt>
                <c:pt idx="52313" formatCode="General">
                  <c:v>-17.1511</c:v>
                </c:pt>
                <c:pt idx="52314" formatCode="General">
                  <c:v>-17.4251</c:v>
                </c:pt>
                <c:pt idx="52315" formatCode="General">
                  <c:v>-17.7285</c:v>
                </c:pt>
                <c:pt idx="52316" formatCode="General">
                  <c:v>-18.032800000000002</c:v>
                </c:pt>
                <c:pt idx="52317" formatCode="General">
                  <c:v>-18.320499999999999</c:v>
                </c:pt>
                <c:pt idx="52318" formatCode="General">
                  <c:v>-18.600100000000001</c:v>
                </c:pt>
                <c:pt idx="52319" formatCode="General">
                  <c:v>-18.882100000000001</c:v>
                </c:pt>
                <c:pt idx="52320" formatCode="General">
                  <c:v>-19.174399999999999</c:v>
                </c:pt>
                <c:pt idx="52321" formatCode="General">
                  <c:v>-19.456299999999999</c:v>
                </c:pt>
                <c:pt idx="52322" formatCode="General">
                  <c:v>-19.703700000000001</c:v>
                </c:pt>
                <c:pt idx="52323" formatCode="General">
                  <c:v>-19.918099999999999</c:v>
                </c:pt>
                <c:pt idx="52324" formatCode="General">
                  <c:v>-20.0931</c:v>
                </c:pt>
                <c:pt idx="52325" formatCode="General">
                  <c:v>-20.212800000000001</c:v>
                </c:pt>
                <c:pt idx="52326" formatCode="General">
                  <c:v>-20.2742</c:v>
                </c:pt>
                <c:pt idx="52327" formatCode="General">
                  <c:v>-20.282</c:v>
                </c:pt>
                <c:pt idx="52328" formatCode="General">
                  <c:v>-20.2332</c:v>
                </c:pt>
                <c:pt idx="52329" formatCode="General">
                  <c:v>-20.122199999999999</c:v>
                </c:pt>
                <c:pt idx="52330" formatCode="General">
                  <c:v>-19.940999999999999</c:v>
                </c:pt>
                <c:pt idx="52331" formatCode="General">
                  <c:v>-19.687899999999999</c:v>
                </c:pt>
                <c:pt idx="52332" formatCode="General">
                  <c:v>-19.372</c:v>
                </c:pt>
                <c:pt idx="52333" formatCode="General">
                  <c:v>-19.0029</c:v>
                </c:pt>
                <c:pt idx="52334" formatCode="General">
                  <c:v>-18.590399999999999</c:v>
                </c:pt>
                <c:pt idx="52335" formatCode="General">
                  <c:v>-18.148599999999998</c:v>
                </c:pt>
                <c:pt idx="52336" formatCode="General">
                  <c:v>-17.691800000000001</c:v>
                </c:pt>
                <c:pt idx="52337" formatCode="General">
                  <c:v>-17.2301</c:v>
                </c:pt>
                <c:pt idx="52338" formatCode="General">
                  <c:v>-16.7624</c:v>
                </c:pt>
                <c:pt idx="52339" formatCode="General">
                  <c:v>-16.279</c:v>
                </c:pt>
                <c:pt idx="52340" formatCode="General">
                  <c:v>-15.780799999999999</c:v>
                </c:pt>
                <c:pt idx="52341" formatCode="General">
                  <c:v>-15.277100000000001</c:v>
                </c:pt>
                <c:pt idx="52342" formatCode="General">
                  <c:v>-14.8018</c:v>
                </c:pt>
                <c:pt idx="52343" formatCode="General">
                  <c:v>-14.379899999999999</c:v>
                </c:pt>
                <c:pt idx="52344" formatCode="General">
                  <c:v>-13.9909</c:v>
                </c:pt>
                <c:pt idx="52345" formatCode="General">
                  <c:v>-13.708600000000001</c:v>
                </c:pt>
                <c:pt idx="52346" formatCode="General">
                  <c:v>-13.665699999999999</c:v>
                </c:pt>
                <c:pt idx="52347" formatCode="General">
                  <c:v>-13.8094</c:v>
                </c:pt>
                <c:pt idx="52348" formatCode="General">
                  <c:v>-14.0337</c:v>
                </c:pt>
                <c:pt idx="52349" formatCode="General">
                  <c:v>-14.321300000000001</c:v>
                </c:pt>
                <c:pt idx="52350" formatCode="General">
                  <c:v>-14.6692</c:v>
                </c:pt>
                <c:pt idx="52351" formatCode="General">
                  <c:v>-15.0892</c:v>
                </c:pt>
                <c:pt idx="52352" formatCode="General">
                  <c:v>-15.573700000000001</c:v>
                </c:pt>
                <c:pt idx="52353" formatCode="General">
                  <c:v>-16.094200000000001</c:v>
                </c:pt>
                <c:pt idx="52354" formatCode="General">
                  <c:v>-16.663</c:v>
                </c:pt>
                <c:pt idx="52355" formatCode="General">
                  <c:v>-17.301200000000001</c:v>
                </c:pt>
                <c:pt idx="52356" formatCode="General">
                  <c:v>-17.989000000000001</c:v>
                </c:pt>
                <c:pt idx="52357" formatCode="General">
                  <c:v>-18.696100000000001</c:v>
                </c:pt>
                <c:pt idx="52358" formatCode="General">
                  <c:v>-19.393799999999999</c:v>
                </c:pt>
                <c:pt idx="52359" formatCode="General">
                  <c:v>-20.055499999999999</c:v>
                </c:pt>
                <c:pt idx="52360" formatCode="General">
                  <c:v>-20.660900000000002</c:v>
                </c:pt>
                <c:pt idx="52361" formatCode="General">
                  <c:v>-21.2044</c:v>
                </c:pt>
                <c:pt idx="52362" formatCode="General">
                  <c:v>-21.688300000000002</c:v>
                </c:pt>
                <c:pt idx="52363" formatCode="General">
                  <c:v>-22.125</c:v>
                </c:pt>
                <c:pt idx="52364" formatCode="General">
                  <c:v>-22.523800000000001</c:v>
                </c:pt>
                <c:pt idx="52365" formatCode="General">
                  <c:v>-22.879799999999999</c:v>
                </c:pt>
                <c:pt idx="52366" formatCode="General">
                  <c:v>-23.1813</c:v>
                </c:pt>
                <c:pt idx="52367" formatCode="General">
                  <c:v>-23.417899999999999</c:v>
                </c:pt>
                <c:pt idx="52368" formatCode="General">
                  <c:v>-23.588100000000001</c:v>
                </c:pt>
                <c:pt idx="52369" formatCode="General">
                  <c:v>-23.695599999999999</c:v>
                </c:pt>
                <c:pt idx="52370" formatCode="General">
                  <c:v>-23.749500000000001</c:v>
                </c:pt>
                <c:pt idx="52371" formatCode="General">
                  <c:v>-23.776800000000001</c:v>
                </c:pt>
                <c:pt idx="52372" formatCode="General">
                  <c:v>-23.8185</c:v>
                </c:pt>
                <c:pt idx="52373" formatCode="General">
                  <c:v>-23.857600000000001</c:v>
                </c:pt>
                <c:pt idx="52374" formatCode="General">
                  <c:v>-23.844999999999999</c:v>
                </c:pt>
                <c:pt idx="52375" formatCode="General">
                  <c:v>-23.7575</c:v>
                </c:pt>
                <c:pt idx="52376" formatCode="General">
                  <c:v>-23.59</c:v>
                </c:pt>
                <c:pt idx="52377" formatCode="General">
                  <c:v>-23.3706</c:v>
                </c:pt>
                <c:pt idx="52378" formatCode="General">
                  <c:v>-23.127600000000001</c:v>
                </c:pt>
                <c:pt idx="52379" formatCode="General">
                  <c:v>-22.872499999999999</c:v>
                </c:pt>
                <c:pt idx="52380" formatCode="General">
                  <c:v>-22.693300000000001</c:v>
                </c:pt>
                <c:pt idx="52381" formatCode="General">
                  <c:v>-22.682600000000001</c:v>
                </c:pt>
                <c:pt idx="52382" formatCode="General">
                  <c:v>-22.755199999999999</c:v>
                </c:pt>
                <c:pt idx="52383" formatCode="General">
                  <c:v>-22.816700000000001</c:v>
                </c:pt>
                <c:pt idx="52384" formatCode="General">
                  <c:v>-22.8751</c:v>
                </c:pt>
                <c:pt idx="52385" formatCode="General">
                  <c:v>-22.917899999999999</c:v>
                </c:pt>
                <c:pt idx="52386" formatCode="General">
                  <c:v>-22.908899999999999</c:v>
                </c:pt>
                <c:pt idx="52387" formatCode="General">
                  <c:v>-22.84</c:v>
                </c:pt>
                <c:pt idx="52388" formatCode="General">
                  <c:v>-22.720500000000001</c:v>
                </c:pt>
                <c:pt idx="52389" formatCode="General">
                  <c:v>-22.544899999999998</c:v>
                </c:pt>
                <c:pt idx="52390" formatCode="General">
                  <c:v>-22.303000000000001</c:v>
                </c:pt>
                <c:pt idx="52391" formatCode="General">
                  <c:v>-21.9864</c:v>
                </c:pt>
                <c:pt idx="52392" formatCode="General">
                  <c:v>-21.601700000000001</c:v>
                </c:pt>
                <c:pt idx="52393" formatCode="General">
                  <c:v>-21.1676</c:v>
                </c:pt>
                <c:pt idx="52394" formatCode="General">
                  <c:v>-20.701499999999999</c:v>
                </c:pt>
                <c:pt idx="52395" formatCode="General">
                  <c:v>-20.2151</c:v>
                </c:pt>
                <c:pt idx="52396" formatCode="General">
                  <c:v>-19.6995</c:v>
                </c:pt>
                <c:pt idx="52397" formatCode="General">
                  <c:v>-19.151599999999998</c:v>
                </c:pt>
                <c:pt idx="52398" formatCode="General">
                  <c:v>-18.592700000000001</c:v>
                </c:pt>
                <c:pt idx="52399" formatCode="General">
                  <c:v>-18.045000000000002</c:v>
                </c:pt>
                <c:pt idx="52400" formatCode="General">
                  <c:v>-17.522200000000002</c:v>
                </c:pt>
                <c:pt idx="52401" formatCode="General">
                  <c:v>-17.015899999999998</c:v>
                </c:pt>
                <c:pt idx="52402" formatCode="General">
                  <c:v>-16.5136</c:v>
                </c:pt>
                <c:pt idx="52403" formatCode="General">
                  <c:v>-16.0181</c:v>
                </c:pt>
                <c:pt idx="52404" formatCode="General">
                  <c:v>-15.542899999999999</c:v>
                </c:pt>
                <c:pt idx="52405" formatCode="General">
                  <c:v>-15.114100000000001</c:v>
                </c:pt>
                <c:pt idx="52406" formatCode="General">
                  <c:v>-14.7475</c:v>
                </c:pt>
                <c:pt idx="52407" formatCode="General">
                  <c:v>-14.444900000000001</c:v>
                </c:pt>
                <c:pt idx="52408" formatCode="General">
                  <c:v>-14.2066</c:v>
                </c:pt>
                <c:pt idx="52409" formatCode="General">
                  <c:v>-14.0288</c:v>
                </c:pt>
                <c:pt idx="52410" formatCode="General">
                  <c:v>-13.893000000000001</c:v>
                </c:pt>
                <c:pt idx="52411" formatCode="General">
                  <c:v>-13.7814</c:v>
                </c:pt>
                <c:pt idx="52412" formatCode="General">
                  <c:v>-13.688599999999999</c:v>
                </c:pt>
                <c:pt idx="52413" formatCode="General">
                  <c:v>-13.6088</c:v>
                </c:pt>
                <c:pt idx="52414" formatCode="General">
                  <c:v>-13.5358</c:v>
                </c:pt>
                <c:pt idx="52415" formatCode="General">
                  <c:v>-13.465400000000001</c:v>
                </c:pt>
                <c:pt idx="52416" formatCode="General">
                  <c:v>-13.3949</c:v>
                </c:pt>
                <c:pt idx="52417" formatCode="General">
                  <c:v>-13.325699999999999</c:v>
                </c:pt>
                <c:pt idx="52418" formatCode="General">
                  <c:v>-13.2577</c:v>
                </c:pt>
                <c:pt idx="52419" formatCode="General">
                  <c:v>-13.1868</c:v>
                </c:pt>
                <c:pt idx="52420" formatCode="General">
                  <c:v>-13.1683</c:v>
                </c:pt>
                <c:pt idx="52421" formatCode="General">
                  <c:v>-13.2743</c:v>
                </c:pt>
                <c:pt idx="52422" formatCode="General">
                  <c:v>-13.4315</c:v>
                </c:pt>
                <c:pt idx="52423" formatCode="General">
                  <c:v>-13.548500000000001</c:v>
                </c:pt>
                <c:pt idx="52424" formatCode="General">
                  <c:v>-13.6225</c:v>
                </c:pt>
                <c:pt idx="52425" formatCode="General">
                  <c:v>-13.654</c:v>
                </c:pt>
                <c:pt idx="52426" formatCode="General">
                  <c:v>-13.643700000000001</c:v>
                </c:pt>
                <c:pt idx="52427" formatCode="General">
                  <c:v>-13.5898</c:v>
                </c:pt>
                <c:pt idx="52428" formatCode="General">
                  <c:v>-13.4877</c:v>
                </c:pt>
                <c:pt idx="52429" formatCode="General">
                  <c:v>-13.3185</c:v>
                </c:pt>
                <c:pt idx="52430" formatCode="General">
                  <c:v>-13.0589</c:v>
                </c:pt>
                <c:pt idx="52431" formatCode="General">
                  <c:v>-12.6892</c:v>
                </c:pt>
                <c:pt idx="52432" formatCode="General">
                  <c:v>-12.199199999999999</c:v>
                </c:pt>
                <c:pt idx="52433" formatCode="General">
                  <c:v>-11.595499999999999</c:v>
                </c:pt>
                <c:pt idx="52434" formatCode="General">
                  <c:v>-10.9008</c:v>
                </c:pt>
                <c:pt idx="52435" formatCode="General">
                  <c:v>-10.144</c:v>
                </c:pt>
                <c:pt idx="52436" formatCode="General">
                  <c:v>-9.3581000000000003</c:v>
                </c:pt>
                <c:pt idx="52437" formatCode="General">
                  <c:v>-8.5693400000000004</c:v>
                </c:pt>
                <c:pt idx="52438" formatCode="General">
                  <c:v>-7.7795500000000004</c:v>
                </c:pt>
                <c:pt idx="52439" formatCode="General">
                  <c:v>-6.9874000000000001</c:v>
                </c:pt>
                <c:pt idx="52440" formatCode="General">
                  <c:v>-6.1927099999999999</c:v>
                </c:pt>
                <c:pt idx="52441" formatCode="General">
                  <c:v>-5.39527</c:v>
                </c:pt>
                <c:pt idx="52442" formatCode="General">
                  <c:v>-4.5972299999999997</c:v>
                </c:pt>
                <c:pt idx="52443" formatCode="General">
                  <c:v>-3.81657</c:v>
                </c:pt>
                <c:pt idx="52444" formatCode="General">
                  <c:v>-3.0638000000000001</c:v>
                </c:pt>
                <c:pt idx="52445" formatCode="General">
                  <c:v>-2.3277199999999998</c:v>
                </c:pt>
                <c:pt idx="52446" formatCode="General">
                  <c:v>-1.6092299999999999</c:v>
                </c:pt>
                <c:pt idx="52447" formatCode="General">
                  <c:v>-0.91964000000000001</c:v>
                </c:pt>
                <c:pt idx="52448" formatCode="General">
                  <c:v>-0.26356299999999999</c:v>
                </c:pt>
                <c:pt idx="52449" formatCode="General">
                  <c:v>0.35637400000000002</c:v>
                </c:pt>
                <c:pt idx="52450" formatCode="General">
                  <c:v>0.93117499999999997</c:v>
                </c:pt>
                <c:pt idx="52451" formatCode="General">
                  <c:v>1.4494</c:v>
                </c:pt>
                <c:pt idx="52452" formatCode="General">
                  <c:v>1.9007099999999999</c:v>
                </c:pt>
                <c:pt idx="52453" formatCode="General">
                  <c:v>2.2614299999999998</c:v>
                </c:pt>
                <c:pt idx="52454" formatCode="General">
                  <c:v>2.5034100000000001</c:v>
                </c:pt>
                <c:pt idx="52455" formatCode="General">
                  <c:v>2.6175999999999999</c:v>
                </c:pt>
                <c:pt idx="52456" formatCode="General">
                  <c:v>2.6085699999999998</c:v>
                </c:pt>
                <c:pt idx="52457" formatCode="General">
                  <c:v>2.48597</c:v>
                </c:pt>
                <c:pt idx="52458" formatCode="General">
                  <c:v>2.2595900000000002</c:v>
                </c:pt>
                <c:pt idx="52459" formatCode="General">
                  <c:v>1.9359500000000001</c:v>
                </c:pt>
                <c:pt idx="52460" formatCode="General">
                  <c:v>1.5275700000000001</c:v>
                </c:pt>
                <c:pt idx="52461" formatCode="General">
                  <c:v>1.0510299999999999</c:v>
                </c:pt>
                <c:pt idx="52462" formatCode="General">
                  <c:v>0.495166</c:v>
                </c:pt>
                <c:pt idx="52463" formatCode="General">
                  <c:v>-0.15193300000000001</c:v>
                </c:pt>
                <c:pt idx="52464" formatCode="General">
                  <c:v>-0.86640700000000004</c:v>
                </c:pt>
                <c:pt idx="52465" formatCode="General">
                  <c:v>-1.6611</c:v>
                </c:pt>
                <c:pt idx="52466" formatCode="General">
                  <c:v>-2.58622</c:v>
                </c:pt>
                <c:pt idx="52467" formatCode="General">
                  <c:v>-3.5616500000000002</c:v>
                </c:pt>
                <c:pt idx="52468" formatCode="General">
                  <c:v>-4.4580200000000003</c:v>
                </c:pt>
                <c:pt idx="52469" formatCode="General">
                  <c:v>-5.2518700000000003</c:v>
                </c:pt>
                <c:pt idx="52470" formatCode="General">
                  <c:v>-5.9427399999999997</c:v>
                </c:pt>
                <c:pt idx="52471" formatCode="General">
                  <c:v>-6.5214400000000001</c:v>
                </c:pt>
                <c:pt idx="52472" formatCode="General">
                  <c:v>-6.9741299999999997</c:v>
                </c:pt>
                <c:pt idx="52473" formatCode="General">
                  <c:v>-7.2809400000000002</c:v>
                </c:pt>
                <c:pt idx="52474" formatCode="General">
                  <c:v>-7.4200999999999997</c:v>
                </c:pt>
                <c:pt idx="52475" formatCode="General">
                  <c:v>-7.375</c:v>
                </c:pt>
                <c:pt idx="52476" formatCode="General">
                  <c:v>-7.1658999999999997</c:v>
                </c:pt>
                <c:pt idx="52477" formatCode="General">
                  <c:v>-6.8181599999999998</c:v>
                </c:pt>
                <c:pt idx="52478" formatCode="General">
                  <c:v>-6.3328300000000004</c:v>
                </c:pt>
                <c:pt idx="52479" formatCode="General">
                  <c:v>-5.7226900000000001</c:v>
                </c:pt>
                <c:pt idx="52480" formatCode="General">
                  <c:v>-5.0122099999999996</c:v>
                </c:pt>
                <c:pt idx="52481" formatCode="General">
                  <c:v>-4.2138299999999997</c:v>
                </c:pt>
                <c:pt idx="52482" formatCode="General">
                  <c:v>-3.3335900000000001</c:v>
                </c:pt>
                <c:pt idx="52483" formatCode="General">
                  <c:v>-2.3687100000000001</c:v>
                </c:pt>
                <c:pt idx="52484" formatCode="General">
                  <c:v>-1.32294</c:v>
                </c:pt>
                <c:pt idx="52485" formatCode="General">
                  <c:v>-0.225382</c:v>
                </c:pt>
                <c:pt idx="52486" formatCode="General">
                  <c:v>0.90404600000000002</c:v>
                </c:pt>
                <c:pt idx="52487" formatCode="General">
                  <c:v>2.0603799999999999</c:v>
                </c:pt>
                <c:pt idx="52488" formatCode="General">
                  <c:v>3.2363200000000001</c:v>
                </c:pt>
                <c:pt idx="52489" formatCode="General">
                  <c:v>4.4232699999999996</c:v>
                </c:pt>
                <c:pt idx="52490" formatCode="General">
                  <c:v>5.6195700000000004</c:v>
                </c:pt>
                <c:pt idx="52491" formatCode="General">
                  <c:v>6.8182499999999999</c:v>
                </c:pt>
                <c:pt idx="52492" formatCode="General">
                  <c:v>7.99946</c:v>
                </c:pt>
                <c:pt idx="52493" formatCode="General">
                  <c:v>9.1551299999999998</c:v>
                </c:pt>
                <c:pt idx="52494" formatCode="General">
                  <c:v>10.288399999999999</c:v>
                </c:pt>
                <c:pt idx="52495" formatCode="General">
                  <c:v>11.376200000000001</c:v>
                </c:pt>
                <c:pt idx="52496" formatCode="General">
                  <c:v>12.3896</c:v>
                </c:pt>
                <c:pt idx="52497" formatCode="General">
                  <c:v>13.3224</c:v>
                </c:pt>
                <c:pt idx="52498" formatCode="General">
                  <c:v>14.1762</c:v>
                </c:pt>
                <c:pt idx="52499" formatCode="General">
                  <c:v>14.9551</c:v>
                </c:pt>
                <c:pt idx="52500" formatCode="General">
                  <c:v>15.676299999999999</c:v>
                </c:pt>
                <c:pt idx="52501" formatCode="General">
                  <c:v>16.361799999999999</c:v>
                </c:pt>
                <c:pt idx="52502" formatCode="General">
                  <c:v>17.001100000000001</c:v>
                </c:pt>
                <c:pt idx="52503" formatCode="General">
                  <c:v>17.578099999999999</c:v>
                </c:pt>
                <c:pt idx="52504" formatCode="General">
                  <c:v>18.094999999999999</c:v>
                </c:pt>
                <c:pt idx="52505" formatCode="General">
                  <c:v>18.536000000000001</c:v>
                </c:pt>
                <c:pt idx="52506" formatCode="General">
                  <c:v>18.8612</c:v>
                </c:pt>
                <c:pt idx="52507" formatCode="General">
                  <c:v>19.013999999999999</c:v>
                </c:pt>
                <c:pt idx="52508" formatCode="General">
                  <c:v>18.944099999999999</c:v>
                </c:pt>
                <c:pt idx="52509" formatCode="General">
                  <c:v>18.721800000000002</c:v>
                </c:pt>
                <c:pt idx="52510" formatCode="General">
                  <c:v>18.4451</c:v>
                </c:pt>
                <c:pt idx="52511" formatCode="General">
                  <c:v>18.120999999999999</c:v>
                </c:pt>
                <c:pt idx="52512" formatCode="General">
                  <c:v>17.756900000000002</c:v>
                </c:pt>
                <c:pt idx="52513" formatCode="General">
                  <c:v>17.375599999999999</c:v>
                </c:pt>
                <c:pt idx="52514" formatCode="General">
                  <c:v>16.994299999999999</c:v>
                </c:pt>
                <c:pt idx="52515" formatCode="General">
                  <c:v>16.625499999999999</c:v>
                </c:pt>
                <c:pt idx="52516" formatCode="General">
                  <c:v>16.297499999999999</c:v>
                </c:pt>
                <c:pt idx="52517" formatCode="General">
                  <c:v>16.032499999999999</c:v>
                </c:pt>
                <c:pt idx="52518" formatCode="General">
                  <c:v>15.8171</c:v>
                </c:pt>
                <c:pt idx="52519" formatCode="General">
                  <c:v>15.638500000000001</c:v>
                </c:pt>
                <c:pt idx="52520" formatCode="General">
                  <c:v>15.498100000000001</c:v>
                </c:pt>
                <c:pt idx="52521" formatCode="General">
                  <c:v>15.3857</c:v>
                </c:pt>
                <c:pt idx="52522" formatCode="General">
                  <c:v>15.2905</c:v>
                </c:pt>
                <c:pt idx="52523" formatCode="General">
                  <c:v>15.2203</c:v>
                </c:pt>
                <c:pt idx="52524" formatCode="General">
                  <c:v>15.1866</c:v>
                </c:pt>
                <c:pt idx="52525" formatCode="General">
                  <c:v>15.196999999999999</c:v>
                </c:pt>
                <c:pt idx="52526" formatCode="General">
                  <c:v>15.2584</c:v>
                </c:pt>
                <c:pt idx="52527" formatCode="General">
                  <c:v>15.373900000000001</c:v>
                </c:pt>
                <c:pt idx="52528" formatCode="General">
                  <c:v>15.5379</c:v>
                </c:pt>
                <c:pt idx="52529" formatCode="General">
                  <c:v>15.741099999999999</c:v>
                </c:pt>
                <c:pt idx="52530" formatCode="General">
                  <c:v>15.987500000000001</c:v>
                </c:pt>
                <c:pt idx="52531" formatCode="General">
                  <c:v>16.2803</c:v>
                </c:pt>
                <c:pt idx="52532" formatCode="General">
                  <c:v>16.608699999999999</c:v>
                </c:pt>
                <c:pt idx="52533" formatCode="General">
                  <c:v>16.955200000000001</c:v>
                </c:pt>
                <c:pt idx="52534" formatCode="General">
                  <c:v>17.302499999999998</c:v>
                </c:pt>
                <c:pt idx="52535" formatCode="General">
                  <c:v>17.645299999999999</c:v>
                </c:pt>
                <c:pt idx="52536" formatCode="General">
                  <c:v>17.982700000000001</c:v>
                </c:pt>
                <c:pt idx="52537" formatCode="General">
                  <c:v>18.3064</c:v>
                </c:pt>
                <c:pt idx="52538" formatCode="General">
                  <c:v>18.612400000000001</c:v>
                </c:pt>
                <c:pt idx="52539" formatCode="General">
                  <c:v>18.908100000000001</c:v>
                </c:pt>
                <c:pt idx="52540" formatCode="General">
                  <c:v>19.189699999999998</c:v>
                </c:pt>
                <c:pt idx="52541" formatCode="General">
                  <c:v>19.441099999999999</c:v>
                </c:pt>
                <c:pt idx="52542" formatCode="General">
                  <c:v>19.6706</c:v>
                </c:pt>
                <c:pt idx="52543" formatCode="General">
                  <c:v>19.897500000000001</c:v>
                </c:pt>
                <c:pt idx="52544" formatCode="General">
                  <c:v>20.127600000000001</c:v>
                </c:pt>
                <c:pt idx="52545" formatCode="General">
                  <c:v>20.361000000000001</c:v>
                </c:pt>
                <c:pt idx="52546" formatCode="General">
                  <c:v>20.5943</c:v>
                </c:pt>
                <c:pt idx="52547" formatCode="General">
                  <c:v>20.806999999999999</c:v>
                </c:pt>
                <c:pt idx="52548" formatCode="General">
                  <c:v>20.971900000000002</c:v>
                </c:pt>
                <c:pt idx="52549" formatCode="General">
                  <c:v>21.033300000000001</c:v>
                </c:pt>
                <c:pt idx="52550" formatCode="General">
                  <c:v>20.953199999999999</c:v>
                </c:pt>
                <c:pt idx="52551" formatCode="General">
                  <c:v>20.815200000000001</c:v>
                </c:pt>
                <c:pt idx="52552" formatCode="General">
                  <c:v>20.699100000000001</c:v>
                </c:pt>
                <c:pt idx="52553" formatCode="General">
                  <c:v>20.612200000000001</c:v>
                </c:pt>
                <c:pt idx="52554" formatCode="General">
                  <c:v>20.552299999999999</c:v>
                </c:pt>
                <c:pt idx="52555" formatCode="General">
                  <c:v>20.513999999999999</c:v>
                </c:pt>
                <c:pt idx="52556" formatCode="General">
                  <c:v>20.489100000000001</c:v>
                </c:pt>
                <c:pt idx="52557" formatCode="General">
                  <c:v>20.473199999999999</c:v>
                </c:pt>
                <c:pt idx="52558" formatCode="General">
                  <c:v>20.478000000000002</c:v>
                </c:pt>
                <c:pt idx="52559" formatCode="General">
                  <c:v>20.504000000000001</c:v>
                </c:pt>
                <c:pt idx="52560" formatCode="General">
                  <c:v>20.5337</c:v>
                </c:pt>
                <c:pt idx="52561" formatCode="General">
                  <c:v>20.578900000000001</c:v>
                </c:pt>
                <c:pt idx="52562" formatCode="General">
                  <c:v>20.6693</c:v>
                </c:pt>
                <c:pt idx="52563" formatCode="General">
                  <c:v>20.809799999999999</c:v>
                </c:pt>
                <c:pt idx="52564" formatCode="General">
                  <c:v>21.001899999999999</c:v>
                </c:pt>
                <c:pt idx="52565" formatCode="General">
                  <c:v>21.275400000000001</c:v>
                </c:pt>
                <c:pt idx="52566" formatCode="General">
                  <c:v>21.634</c:v>
                </c:pt>
                <c:pt idx="52567" formatCode="General">
                  <c:v>22.040600000000001</c:v>
                </c:pt>
                <c:pt idx="52568" formatCode="General">
                  <c:v>22.5001</c:v>
                </c:pt>
                <c:pt idx="52569" formatCode="General">
                  <c:v>23.037199999999999</c:v>
                </c:pt>
                <c:pt idx="52570" formatCode="General">
                  <c:v>23.662800000000001</c:v>
                </c:pt>
                <c:pt idx="52571" formatCode="General">
                  <c:v>24.3734</c:v>
                </c:pt>
                <c:pt idx="52572" formatCode="General">
                  <c:v>25.135999999999999</c:v>
                </c:pt>
                <c:pt idx="52573" formatCode="General">
                  <c:v>25.911799999999999</c:v>
                </c:pt>
                <c:pt idx="52574" formatCode="General">
                  <c:v>26.669699999999999</c:v>
                </c:pt>
                <c:pt idx="52575" formatCode="General">
                  <c:v>27.395700000000001</c:v>
                </c:pt>
                <c:pt idx="52576" formatCode="General">
                  <c:v>28.089300000000001</c:v>
                </c:pt>
                <c:pt idx="52577" formatCode="General">
                  <c:v>28.743600000000001</c:v>
                </c:pt>
                <c:pt idx="52578" formatCode="General">
                  <c:v>29.354099999999999</c:v>
                </c:pt>
                <c:pt idx="52579" formatCode="General">
                  <c:v>29.922799999999999</c:v>
                </c:pt>
                <c:pt idx="52580" formatCode="General">
                  <c:v>30.445399999999999</c:v>
                </c:pt>
                <c:pt idx="52581" formatCode="General">
                  <c:v>30.910599999999999</c:v>
                </c:pt>
                <c:pt idx="52582" formatCode="General">
                  <c:v>31.315200000000001</c:v>
                </c:pt>
                <c:pt idx="52583" formatCode="General">
                  <c:v>31.661799999999999</c:v>
                </c:pt>
                <c:pt idx="52584" formatCode="General">
                  <c:v>31.967500000000001</c:v>
                </c:pt>
                <c:pt idx="52585" formatCode="General">
                  <c:v>32.249699999999997</c:v>
                </c:pt>
                <c:pt idx="52586" formatCode="General">
                  <c:v>32.513399999999997</c:v>
                </c:pt>
                <c:pt idx="52587" formatCode="General">
                  <c:v>32.749400000000001</c:v>
                </c:pt>
                <c:pt idx="52588" formatCode="General">
                  <c:v>32.941600000000001</c:v>
                </c:pt>
                <c:pt idx="52589" formatCode="General">
                  <c:v>33.090899999999998</c:v>
                </c:pt>
                <c:pt idx="52590" formatCode="General">
                  <c:v>33.2074</c:v>
                </c:pt>
                <c:pt idx="52591" formatCode="General">
                  <c:v>33.312199999999997</c:v>
                </c:pt>
                <c:pt idx="52592" formatCode="General">
                  <c:v>33.388599999999997</c:v>
                </c:pt>
                <c:pt idx="52593" formatCode="General">
                  <c:v>33.3553</c:v>
                </c:pt>
                <c:pt idx="52594" formatCode="General">
                  <c:v>33.209899999999998</c:v>
                </c:pt>
                <c:pt idx="52595" formatCode="General">
                  <c:v>33.028199999999998</c:v>
                </c:pt>
                <c:pt idx="52596" formatCode="General">
                  <c:v>32.841200000000001</c:v>
                </c:pt>
                <c:pt idx="52597" formatCode="General">
                  <c:v>32.655299999999997</c:v>
                </c:pt>
                <c:pt idx="52598" formatCode="General">
                  <c:v>32.489199999999997</c:v>
                </c:pt>
                <c:pt idx="52599" formatCode="General">
                  <c:v>32.349899999999998</c:v>
                </c:pt>
                <c:pt idx="52600" formatCode="General">
                  <c:v>32.224299999999999</c:v>
                </c:pt>
                <c:pt idx="52601" formatCode="General">
                  <c:v>32.100900000000003</c:v>
                </c:pt>
                <c:pt idx="52602" formatCode="General">
                  <c:v>31.9741</c:v>
                </c:pt>
                <c:pt idx="52603" formatCode="General">
                  <c:v>31.850999999999999</c:v>
                </c:pt>
                <c:pt idx="52604" formatCode="General">
                  <c:v>31.7409</c:v>
                </c:pt>
                <c:pt idx="52605" formatCode="General">
                  <c:v>31.645</c:v>
                </c:pt>
                <c:pt idx="52606" formatCode="General">
                  <c:v>31.553100000000001</c:v>
                </c:pt>
                <c:pt idx="52607" formatCode="General">
                  <c:v>31.440899999999999</c:v>
                </c:pt>
                <c:pt idx="52608" formatCode="General">
                  <c:v>31.303899999999999</c:v>
                </c:pt>
                <c:pt idx="52609" formatCode="General">
                  <c:v>31.156400000000001</c:v>
                </c:pt>
                <c:pt idx="52610" formatCode="General">
                  <c:v>31.003499999999999</c:v>
                </c:pt>
                <c:pt idx="52611" formatCode="General">
                  <c:v>30.845500000000001</c:v>
                </c:pt>
                <c:pt idx="52612" formatCode="General">
                  <c:v>30.682700000000001</c:v>
                </c:pt>
                <c:pt idx="52613" formatCode="General">
                  <c:v>30.511099999999999</c:v>
                </c:pt>
                <c:pt idx="52614" formatCode="General">
                  <c:v>30.322800000000001</c:v>
                </c:pt>
                <c:pt idx="52615" formatCode="General">
                  <c:v>30.107299999999999</c:v>
                </c:pt>
                <c:pt idx="52616" formatCode="General">
                  <c:v>29.8551</c:v>
                </c:pt>
                <c:pt idx="52617" formatCode="General">
                  <c:v>29.5791</c:v>
                </c:pt>
                <c:pt idx="52618" formatCode="General">
                  <c:v>29.297699999999999</c:v>
                </c:pt>
                <c:pt idx="52619" formatCode="General">
                  <c:v>29.022300000000001</c:v>
                </c:pt>
                <c:pt idx="52620" formatCode="General">
                  <c:v>28.766999999999999</c:v>
                </c:pt>
                <c:pt idx="52621" formatCode="General">
                  <c:v>28.541799999999999</c:v>
                </c:pt>
                <c:pt idx="52622" formatCode="General">
                  <c:v>28.351900000000001</c:v>
                </c:pt>
                <c:pt idx="52623" formatCode="General">
                  <c:v>28.198899999999998</c:v>
                </c:pt>
                <c:pt idx="52624" formatCode="General">
                  <c:v>28.075700000000001</c:v>
                </c:pt>
                <c:pt idx="52625" formatCode="General">
                  <c:v>27.971800000000002</c:v>
                </c:pt>
                <c:pt idx="52626" formatCode="General">
                  <c:v>27.876200000000001</c:v>
                </c:pt>
                <c:pt idx="52627" formatCode="General">
                  <c:v>27.784099999999999</c:v>
                </c:pt>
                <c:pt idx="52628" formatCode="General">
                  <c:v>27.6998</c:v>
                </c:pt>
                <c:pt idx="52629" formatCode="General">
                  <c:v>27.6248</c:v>
                </c:pt>
                <c:pt idx="52630" formatCode="General">
                  <c:v>27.5581</c:v>
                </c:pt>
                <c:pt idx="52631" formatCode="General">
                  <c:v>27.489100000000001</c:v>
                </c:pt>
                <c:pt idx="52632" formatCode="General">
                  <c:v>27.409700000000001</c:v>
                </c:pt>
                <c:pt idx="52633" formatCode="General">
                  <c:v>27.323799999999999</c:v>
                </c:pt>
                <c:pt idx="52634" formatCode="General">
                  <c:v>27.2379</c:v>
                </c:pt>
                <c:pt idx="52635" formatCode="General">
                  <c:v>27.1572</c:v>
                </c:pt>
                <c:pt idx="52636" formatCode="General">
                  <c:v>27.085899999999999</c:v>
                </c:pt>
                <c:pt idx="52637" formatCode="General">
                  <c:v>27.012499999999999</c:v>
                </c:pt>
                <c:pt idx="52638" formatCode="General">
                  <c:v>26.832100000000001</c:v>
                </c:pt>
                <c:pt idx="52639" formatCode="General">
                  <c:v>26.482399999999998</c:v>
                </c:pt>
                <c:pt idx="52640" formatCode="General">
                  <c:v>26.051400000000001</c:v>
                </c:pt>
                <c:pt idx="52641" formatCode="General">
                  <c:v>25.6096</c:v>
                </c:pt>
                <c:pt idx="52642" formatCode="General">
                  <c:v>25.1767</c:v>
                </c:pt>
                <c:pt idx="52643" formatCode="General">
                  <c:v>24.771899999999999</c:v>
                </c:pt>
                <c:pt idx="52644" formatCode="General">
                  <c:v>24.4024</c:v>
                </c:pt>
                <c:pt idx="52645" formatCode="General">
                  <c:v>24.044799999999999</c:v>
                </c:pt>
                <c:pt idx="52646" formatCode="General">
                  <c:v>23.667300000000001</c:v>
                </c:pt>
                <c:pt idx="52647" formatCode="General">
                  <c:v>23.244599999999998</c:v>
                </c:pt>
                <c:pt idx="52648" formatCode="General">
                  <c:v>22.761700000000001</c:v>
                </c:pt>
                <c:pt idx="52649" formatCode="General">
                  <c:v>22.217500000000001</c:v>
                </c:pt>
                <c:pt idx="52650" formatCode="General">
                  <c:v>21.612100000000002</c:v>
                </c:pt>
                <c:pt idx="52651" formatCode="General">
                  <c:v>20.9467</c:v>
                </c:pt>
                <c:pt idx="52652" formatCode="General">
                  <c:v>20.223800000000001</c:v>
                </c:pt>
                <c:pt idx="52653" formatCode="General">
                  <c:v>19.4467</c:v>
                </c:pt>
                <c:pt idx="52654" formatCode="General">
                  <c:v>18.619800000000001</c:v>
                </c:pt>
                <c:pt idx="52655" formatCode="General">
                  <c:v>17.747800000000002</c:v>
                </c:pt>
                <c:pt idx="52656" formatCode="General">
                  <c:v>16.836099999999998</c:v>
                </c:pt>
                <c:pt idx="52657" formatCode="General">
                  <c:v>15.8904</c:v>
                </c:pt>
                <c:pt idx="52658" formatCode="General">
                  <c:v>14.916600000000001</c:v>
                </c:pt>
                <c:pt idx="52659" formatCode="General">
                  <c:v>13.9208</c:v>
                </c:pt>
                <c:pt idx="52660" formatCode="General">
                  <c:v>12.909000000000001</c:v>
                </c:pt>
                <c:pt idx="52661" formatCode="General">
                  <c:v>11.886900000000001</c:v>
                </c:pt>
                <c:pt idx="52662" formatCode="General">
                  <c:v>10.8599</c:v>
                </c:pt>
                <c:pt idx="52663" formatCode="General">
                  <c:v>9.8333200000000005</c:v>
                </c:pt>
                <c:pt idx="52664" formatCode="General">
                  <c:v>8.8117099999999997</c:v>
                </c:pt>
                <c:pt idx="52665" formatCode="General">
                  <c:v>7.7992800000000004</c:v>
                </c:pt>
                <c:pt idx="52666" formatCode="General">
                  <c:v>6.7996400000000001</c:v>
                </c:pt>
                <c:pt idx="52667" formatCode="General">
                  <c:v>5.8158599999999998</c:v>
                </c:pt>
                <c:pt idx="52668" formatCode="General">
                  <c:v>4.85039</c:v>
                </c:pt>
                <c:pt idx="52669" formatCode="General">
                  <c:v>3.9051100000000001</c:v>
                </c:pt>
                <c:pt idx="52670" formatCode="General">
                  <c:v>2.98129</c:v>
                </c:pt>
                <c:pt idx="52671" formatCode="General">
                  <c:v>2.07965</c:v>
                </c:pt>
                <c:pt idx="52672" formatCode="General">
                  <c:v>1.2003699999999999</c:v>
                </c:pt>
                <c:pt idx="52673" formatCode="General">
                  <c:v>0.34316999999999998</c:v>
                </c:pt>
                <c:pt idx="52674" formatCode="General">
                  <c:v>-0.492676</c:v>
                </c:pt>
                <c:pt idx="52675" formatCode="General">
                  <c:v>-1.30827</c:v>
                </c:pt>
                <c:pt idx="52676" formatCode="General">
                  <c:v>-2.1050399999999998</c:v>
                </c:pt>
                <c:pt idx="52677" formatCode="General">
                  <c:v>-2.8846699999999998</c:v>
                </c:pt>
                <c:pt idx="52678" formatCode="General">
                  <c:v>-3.6490499999999999</c:v>
                </c:pt>
                <c:pt idx="52679" formatCode="General">
                  <c:v>-4.4002100000000004</c:v>
                </c:pt>
                <c:pt idx="52680" formatCode="General">
                  <c:v>-5.1402799999999997</c:v>
                </c:pt>
                <c:pt idx="52681" formatCode="General">
                  <c:v>-5.8713800000000003</c:v>
                </c:pt>
                <c:pt idx="52682" formatCode="General">
                  <c:v>-6.5956700000000001</c:v>
                </c:pt>
                <c:pt idx="52683" formatCode="General">
                  <c:v>-7.3151900000000003</c:v>
                </c:pt>
                <c:pt idx="52684" formatCode="General">
                  <c:v>-8.0318799999999992</c:v>
                </c:pt>
                <c:pt idx="52685" formatCode="General">
                  <c:v>-8.7475500000000004</c:v>
                </c:pt>
                <c:pt idx="52686" formatCode="General">
                  <c:v>-9.4638000000000009</c:v>
                </c:pt>
                <c:pt idx="52687" formatCode="General">
                  <c:v>-10.1821</c:v>
                </c:pt>
                <c:pt idx="52688" formatCode="General">
                  <c:v>-10.903499999999999</c:v>
                </c:pt>
                <c:pt idx="52689" formatCode="General">
                  <c:v>-11.629200000000001</c:v>
                </c:pt>
                <c:pt idx="52690" formatCode="General">
                  <c:v>-12.3598</c:v>
                </c:pt>
                <c:pt idx="52691" formatCode="General">
                  <c:v>-13.095800000000001</c:v>
                </c:pt>
                <c:pt idx="52692" formatCode="General">
                  <c:v>-13.8375</c:v>
                </c:pt>
                <c:pt idx="52693" formatCode="General">
                  <c:v>-14.585000000000001</c:v>
                </c:pt>
                <c:pt idx="52694" formatCode="General">
                  <c:v>-15.338200000000001</c:v>
                </c:pt>
                <c:pt idx="52695" formatCode="General">
                  <c:v>-16.096699999999998</c:v>
                </c:pt>
                <c:pt idx="52696" formatCode="General">
                  <c:v>-16.86</c:v>
                </c:pt>
                <c:pt idx="52697" formatCode="General">
                  <c:v>-17.627500000000001</c:v>
                </c:pt>
                <c:pt idx="52698" formatCode="General">
                  <c:v>-18.398299999999999</c:v>
                </c:pt>
                <c:pt idx="52699" formatCode="General">
                  <c:v>-19.171700000000001</c:v>
                </c:pt>
                <c:pt idx="52700" formatCode="General">
                  <c:v>-19.9465</c:v>
                </c:pt>
                <c:pt idx="52701" formatCode="General">
                  <c:v>-20.722000000000001</c:v>
                </c:pt>
                <c:pt idx="52702" formatCode="General">
                  <c:v>-21.4968</c:v>
                </c:pt>
                <c:pt idx="52703" formatCode="General">
                  <c:v>-22.270099999999999</c:v>
                </c:pt>
                <c:pt idx="52704" formatCode="General">
                  <c:v>-23.040800000000001</c:v>
                </c:pt>
                <c:pt idx="52705" formatCode="General">
                  <c:v>-23.8078</c:v>
                </c:pt>
                <c:pt idx="52706" formatCode="General">
                  <c:v>-24.5701</c:v>
                </c:pt>
                <c:pt idx="52707" formatCode="General">
                  <c:v>-25.326899999999998</c:v>
                </c:pt>
                <c:pt idx="52708" formatCode="General">
                  <c:v>-26.077300000000001</c:v>
                </c:pt>
                <c:pt idx="52709" formatCode="General">
                  <c:v>-26.820499999999999</c:v>
                </c:pt>
                <c:pt idx="52710" formatCode="General">
                  <c:v>-27.555900000000001</c:v>
                </c:pt>
                <c:pt idx="52711" formatCode="General">
                  <c:v>-28.282800000000002</c:v>
                </c:pt>
                <c:pt idx="52712" formatCode="General">
                  <c:v>-29.000699999999998</c:v>
                </c:pt>
                <c:pt idx="52713" formatCode="General">
                  <c:v>-29.709299999999999</c:v>
                </c:pt>
              </c:numCache>
            </c:numRef>
          </c:yVal>
          <c:smooth val="1"/>
        </c:ser>
        <c:dLbls>
          <c:showLegendKey val="0"/>
          <c:showVal val="0"/>
          <c:showCatName val="0"/>
          <c:showSerName val="0"/>
          <c:showPercent val="0"/>
          <c:showBubbleSize val="0"/>
        </c:dLbls>
        <c:axId val="393067136"/>
        <c:axId val="393068928"/>
      </c:scatterChart>
      <c:valAx>
        <c:axId val="393067136"/>
        <c:scaling>
          <c:orientation val="minMax"/>
          <c:max val="12"/>
        </c:scaling>
        <c:delete val="0"/>
        <c:axPos val="b"/>
        <c:numFmt formatCode="General" sourceLinked="1"/>
        <c:majorTickMark val="out"/>
        <c:minorTickMark val="none"/>
        <c:tickLblPos val="nextTo"/>
        <c:crossAx val="393068928"/>
        <c:crosses val="autoZero"/>
        <c:crossBetween val="midCat"/>
      </c:valAx>
      <c:valAx>
        <c:axId val="393068928"/>
        <c:scaling>
          <c:orientation val="minMax"/>
        </c:scaling>
        <c:delete val="0"/>
        <c:axPos val="l"/>
        <c:majorGridlines/>
        <c:numFmt formatCode="General" sourceLinked="1"/>
        <c:majorTickMark val="out"/>
        <c:minorTickMark val="none"/>
        <c:tickLblPos val="nextTo"/>
        <c:crossAx val="393067136"/>
        <c:crosses val="autoZero"/>
        <c:crossBetween val="midCat"/>
      </c:valAx>
    </c:plotArea>
    <c:legend>
      <c:legendPos val="r"/>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mode_inclusion!$Z$3</c:f>
              <c:strCache>
                <c:ptCount val="1"/>
                <c:pt idx="0">
                  <c:v>rigid</c:v>
                </c:pt>
              </c:strCache>
            </c:strRef>
          </c:tx>
          <c:marker>
            <c:symbol val="none"/>
          </c:marker>
          <c:xVal>
            <c:numRef>
              <c:f>mode_inclusion!$Y$10:$Y$52723</c:f>
              <c:numCache>
                <c:formatCode>0.00E+00</c:formatCode>
                <c:ptCount val="52714"/>
                <c:pt idx="0" formatCode="General">
                  <c:v>0</c:v>
                </c:pt>
                <c:pt idx="1">
                  <c:v>6.7300499999999996E-4</c:v>
                </c:pt>
                <c:pt idx="2">
                  <c:v>1.3460099999999999E-3</c:v>
                </c:pt>
                <c:pt idx="3">
                  <c:v>2.0190199999999998E-3</c:v>
                </c:pt>
                <c:pt idx="4">
                  <c:v>2.6920199999999998E-3</c:v>
                </c:pt>
                <c:pt idx="5">
                  <c:v>3.3650300000000002E-3</c:v>
                </c:pt>
                <c:pt idx="6">
                  <c:v>4.0380299999999997E-3</c:v>
                </c:pt>
                <c:pt idx="7">
                  <c:v>4.7110399999999997E-3</c:v>
                </c:pt>
                <c:pt idx="8">
                  <c:v>5.3840399999999997E-3</c:v>
                </c:pt>
                <c:pt idx="9">
                  <c:v>6.0570499999999996E-3</c:v>
                </c:pt>
                <c:pt idx="10">
                  <c:v>6.7300499999999996E-3</c:v>
                </c:pt>
                <c:pt idx="11">
                  <c:v>7.4030600000000004E-3</c:v>
                </c:pt>
                <c:pt idx="12">
                  <c:v>8.0760599999999995E-3</c:v>
                </c:pt>
                <c:pt idx="13">
                  <c:v>8.7490699999999994E-3</c:v>
                </c:pt>
                <c:pt idx="14">
                  <c:v>9.4220699999999994E-3</c:v>
                </c:pt>
                <c:pt idx="15" formatCode="General">
                  <c:v>1.0095099999999999E-2</c:v>
                </c:pt>
                <c:pt idx="16" formatCode="General">
                  <c:v>1.0768099999999999E-2</c:v>
                </c:pt>
                <c:pt idx="17" formatCode="General">
                  <c:v>1.1441099999999999E-2</c:v>
                </c:pt>
                <c:pt idx="18" formatCode="General">
                  <c:v>1.2114099999999999E-2</c:v>
                </c:pt>
                <c:pt idx="19" formatCode="General">
                  <c:v>1.2787099999999999E-2</c:v>
                </c:pt>
                <c:pt idx="20" formatCode="General">
                  <c:v>1.3460099999999999E-2</c:v>
                </c:pt>
                <c:pt idx="21" formatCode="General">
                  <c:v>1.4133099999999999E-2</c:v>
                </c:pt>
                <c:pt idx="22" formatCode="General">
                  <c:v>1.4806100000000001E-2</c:v>
                </c:pt>
                <c:pt idx="23" formatCode="General">
                  <c:v>1.5479100000000001E-2</c:v>
                </c:pt>
                <c:pt idx="24" formatCode="General">
                  <c:v>1.6152099999999999E-2</c:v>
                </c:pt>
                <c:pt idx="25" formatCode="General">
                  <c:v>1.6825099999999999E-2</c:v>
                </c:pt>
                <c:pt idx="26" formatCode="General">
                  <c:v>1.7498099999999999E-2</c:v>
                </c:pt>
                <c:pt idx="27" formatCode="General">
                  <c:v>1.8171099999999999E-2</c:v>
                </c:pt>
                <c:pt idx="28" formatCode="General">
                  <c:v>1.8844099999999999E-2</c:v>
                </c:pt>
                <c:pt idx="29" formatCode="General">
                  <c:v>1.9517099999999999E-2</c:v>
                </c:pt>
                <c:pt idx="30" formatCode="General">
                  <c:v>2.0190199999999998E-2</c:v>
                </c:pt>
                <c:pt idx="31" formatCode="General">
                  <c:v>2.0863199999999998E-2</c:v>
                </c:pt>
                <c:pt idx="32" formatCode="General">
                  <c:v>2.1536199999999998E-2</c:v>
                </c:pt>
                <c:pt idx="33" formatCode="General">
                  <c:v>2.2209199999999998E-2</c:v>
                </c:pt>
                <c:pt idx="34" formatCode="General">
                  <c:v>2.2882199999999998E-2</c:v>
                </c:pt>
                <c:pt idx="35" formatCode="General">
                  <c:v>2.3555199999999998E-2</c:v>
                </c:pt>
                <c:pt idx="36" formatCode="General">
                  <c:v>2.4228199999999998E-2</c:v>
                </c:pt>
                <c:pt idx="37" formatCode="General">
                  <c:v>2.4901199999999998E-2</c:v>
                </c:pt>
                <c:pt idx="38" formatCode="General">
                  <c:v>2.5574199999999998E-2</c:v>
                </c:pt>
                <c:pt idx="39" formatCode="General">
                  <c:v>2.6247199999999998E-2</c:v>
                </c:pt>
                <c:pt idx="40" formatCode="General">
                  <c:v>2.6920199999999998E-2</c:v>
                </c:pt>
                <c:pt idx="41" formatCode="General">
                  <c:v>2.7593199999999998E-2</c:v>
                </c:pt>
                <c:pt idx="42" formatCode="General">
                  <c:v>2.8266199999999998E-2</c:v>
                </c:pt>
                <c:pt idx="43" formatCode="General">
                  <c:v>2.8939200000000002E-2</c:v>
                </c:pt>
                <c:pt idx="44" formatCode="General">
                  <c:v>2.9612200000000002E-2</c:v>
                </c:pt>
                <c:pt idx="45" formatCode="General">
                  <c:v>3.0285200000000002E-2</c:v>
                </c:pt>
                <c:pt idx="46" formatCode="General">
                  <c:v>3.0958200000000002E-2</c:v>
                </c:pt>
                <c:pt idx="47" formatCode="General">
                  <c:v>3.1631199999999998E-2</c:v>
                </c:pt>
                <c:pt idx="48" formatCode="General">
                  <c:v>3.2304199999999998E-2</c:v>
                </c:pt>
                <c:pt idx="49" formatCode="General">
                  <c:v>3.2977300000000001E-2</c:v>
                </c:pt>
                <c:pt idx="50" formatCode="General">
                  <c:v>3.3650300000000001E-2</c:v>
                </c:pt>
                <c:pt idx="51" formatCode="General">
                  <c:v>3.4323300000000001E-2</c:v>
                </c:pt>
                <c:pt idx="52" formatCode="General">
                  <c:v>3.4996300000000001E-2</c:v>
                </c:pt>
                <c:pt idx="53" formatCode="General">
                  <c:v>3.5669300000000001E-2</c:v>
                </c:pt>
                <c:pt idx="54" formatCode="General">
                  <c:v>3.6342300000000001E-2</c:v>
                </c:pt>
                <c:pt idx="55" formatCode="General">
                  <c:v>3.7015300000000001E-2</c:v>
                </c:pt>
                <c:pt idx="56" formatCode="General">
                  <c:v>3.7688300000000001E-2</c:v>
                </c:pt>
                <c:pt idx="57" formatCode="General">
                  <c:v>3.8361300000000001E-2</c:v>
                </c:pt>
                <c:pt idx="58" formatCode="General">
                  <c:v>3.9034300000000001E-2</c:v>
                </c:pt>
                <c:pt idx="59" formatCode="General">
                  <c:v>3.9707300000000001E-2</c:v>
                </c:pt>
                <c:pt idx="60" formatCode="General">
                  <c:v>4.0380300000000001E-2</c:v>
                </c:pt>
                <c:pt idx="61" formatCode="General">
                  <c:v>4.1053300000000001E-2</c:v>
                </c:pt>
                <c:pt idx="62" formatCode="General">
                  <c:v>4.1726300000000001E-2</c:v>
                </c:pt>
                <c:pt idx="63" formatCode="General">
                  <c:v>4.2399300000000001E-2</c:v>
                </c:pt>
                <c:pt idx="64" formatCode="General">
                  <c:v>4.3072300000000001E-2</c:v>
                </c:pt>
                <c:pt idx="65" formatCode="General">
                  <c:v>4.3745300000000001E-2</c:v>
                </c:pt>
                <c:pt idx="66" formatCode="General">
                  <c:v>4.4418300000000001E-2</c:v>
                </c:pt>
                <c:pt idx="67" formatCode="General">
                  <c:v>4.5091300000000001E-2</c:v>
                </c:pt>
                <c:pt idx="68" formatCode="General">
                  <c:v>4.5764300000000001E-2</c:v>
                </c:pt>
                <c:pt idx="69" formatCode="General">
                  <c:v>4.6437399999999997E-2</c:v>
                </c:pt>
                <c:pt idx="70" formatCode="General">
                  <c:v>4.7110399999999997E-2</c:v>
                </c:pt>
                <c:pt idx="71" formatCode="General">
                  <c:v>4.7783399999999997E-2</c:v>
                </c:pt>
                <c:pt idx="72" formatCode="General">
                  <c:v>4.8456399999999997E-2</c:v>
                </c:pt>
                <c:pt idx="73" formatCode="General">
                  <c:v>4.9129399999999997E-2</c:v>
                </c:pt>
                <c:pt idx="74" formatCode="General">
                  <c:v>4.9802399999999997E-2</c:v>
                </c:pt>
                <c:pt idx="75" formatCode="General">
                  <c:v>5.0475399999999997E-2</c:v>
                </c:pt>
                <c:pt idx="76" formatCode="General">
                  <c:v>5.1148399999999997E-2</c:v>
                </c:pt>
                <c:pt idx="77" formatCode="General">
                  <c:v>5.1821399999999997E-2</c:v>
                </c:pt>
                <c:pt idx="78" formatCode="General">
                  <c:v>5.2494399999999997E-2</c:v>
                </c:pt>
                <c:pt idx="79" formatCode="General">
                  <c:v>5.3167399999999997E-2</c:v>
                </c:pt>
                <c:pt idx="80" formatCode="General">
                  <c:v>5.3840399999999997E-2</c:v>
                </c:pt>
                <c:pt idx="81" formatCode="General">
                  <c:v>5.4513399999999997E-2</c:v>
                </c:pt>
                <c:pt idx="82" formatCode="General">
                  <c:v>5.5186399999999997E-2</c:v>
                </c:pt>
                <c:pt idx="83" formatCode="General">
                  <c:v>5.5859399999999997E-2</c:v>
                </c:pt>
                <c:pt idx="84" formatCode="General">
                  <c:v>5.6532399999999997E-2</c:v>
                </c:pt>
                <c:pt idx="85" formatCode="General">
                  <c:v>5.7205400000000003E-2</c:v>
                </c:pt>
                <c:pt idx="86" formatCode="General">
                  <c:v>5.7878400000000003E-2</c:v>
                </c:pt>
                <c:pt idx="87" formatCode="General">
                  <c:v>5.8551400000000003E-2</c:v>
                </c:pt>
                <c:pt idx="88" formatCode="General">
                  <c:v>5.9224499999999999E-2</c:v>
                </c:pt>
                <c:pt idx="89" formatCode="General">
                  <c:v>5.9897499999999999E-2</c:v>
                </c:pt>
                <c:pt idx="90" formatCode="General">
                  <c:v>6.0570499999999999E-2</c:v>
                </c:pt>
                <c:pt idx="91" formatCode="General">
                  <c:v>6.1243499999999999E-2</c:v>
                </c:pt>
                <c:pt idx="92" formatCode="General">
                  <c:v>6.1916499999999999E-2</c:v>
                </c:pt>
                <c:pt idx="93" formatCode="General">
                  <c:v>6.2589500000000006E-2</c:v>
                </c:pt>
                <c:pt idx="94" formatCode="General">
                  <c:v>6.3262499999999999E-2</c:v>
                </c:pt>
                <c:pt idx="95" formatCode="General">
                  <c:v>6.3935500000000006E-2</c:v>
                </c:pt>
                <c:pt idx="96" formatCode="General">
                  <c:v>6.4608499999999999E-2</c:v>
                </c:pt>
                <c:pt idx="97" formatCode="General">
                  <c:v>6.5281500000000006E-2</c:v>
                </c:pt>
                <c:pt idx="98" formatCode="General">
                  <c:v>6.5954499999999999E-2</c:v>
                </c:pt>
                <c:pt idx="99" formatCode="General">
                  <c:v>6.6627500000000006E-2</c:v>
                </c:pt>
                <c:pt idx="100" formatCode="General">
                  <c:v>6.7300499999999999E-2</c:v>
                </c:pt>
                <c:pt idx="101" formatCode="General">
                  <c:v>6.7973500000000006E-2</c:v>
                </c:pt>
                <c:pt idx="102" formatCode="General">
                  <c:v>6.8646499999999999E-2</c:v>
                </c:pt>
                <c:pt idx="103" formatCode="General">
                  <c:v>6.9319500000000006E-2</c:v>
                </c:pt>
                <c:pt idx="104" formatCode="General">
                  <c:v>6.9992499999999999E-2</c:v>
                </c:pt>
                <c:pt idx="105" formatCode="General">
                  <c:v>7.0665500000000006E-2</c:v>
                </c:pt>
                <c:pt idx="106" formatCode="General">
                  <c:v>7.1338499999999999E-2</c:v>
                </c:pt>
                <c:pt idx="107" formatCode="General">
                  <c:v>7.2011599999999995E-2</c:v>
                </c:pt>
                <c:pt idx="108" formatCode="General">
                  <c:v>7.2684600000000002E-2</c:v>
                </c:pt>
                <c:pt idx="109" formatCode="General">
                  <c:v>7.3357599999999995E-2</c:v>
                </c:pt>
                <c:pt idx="110" formatCode="General">
                  <c:v>7.4030600000000002E-2</c:v>
                </c:pt>
                <c:pt idx="111" formatCode="General">
                  <c:v>7.4703599999999995E-2</c:v>
                </c:pt>
                <c:pt idx="112" formatCode="General">
                  <c:v>7.5376600000000002E-2</c:v>
                </c:pt>
                <c:pt idx="113" formatCode="General">
                  <c:v>7.6049599999999995E-2</c:v>
                </c:pt>
                <c:pt idx="114" formatCode="General">
                  <c:v>7.6722600000000002E-2</c:v>
                </c:pt>
                <c:pt idx="115" formatCode="General">
                  <c:v>7.7395599999999995E-2</c:v>
                </c:pt>
                <c:pt idx="116" formatCode="General">
                  <c:v>7.8068600000000002E-2</c:v>
                </c:pt>
                <c:pt idx="117" formatCode="General">
                  <c:v>7.8741599999999995E-2</c:v>
                </c:pt>
                <c:pt idx="118" formatCode="General">
                  <c:v>7.9414600000000002E-2</c:v>
                </c:pt>
                <c:pt idx="119" formatCode="General">
                  <c:v>8.0087599999999995E-2</c:v>
                </c:pt>
                <c:pt idx="120" formatCode="General">
                  <c:v>8.0760600000000002E-2</c:v>
                </c:pt>
                <c:pt idx="121" formatCode="General">
                  <c:v>8.1433599999999995E-2</c:v>
                </c:pt>
                <c:pt idx="122" formatCode="General">
                  <c:v>8.2106600000000002E-2</c:v>
                </c:pt>
                <c:pt idx="123" formatCode="General">
                  <c:v>8.2779599999999995E-2</c:v>
                </c:pt>
                <c:pt idx="124" formatCode="General">
                  <c:v>8.3452600000000002E-2</c:v>
                </c:pt>
                <c:pt idx="125" formatCode="General">
                  <c:v>8.4125599999999995E-2</c:v>
                </c:pt>
                <c:pt idx="126" formatCode="General">
                  <c:v>8.4798600000000002E-2</c:v>
                </c:pt>
                <c:pt idx="127" formatCode="General">
                  <c:v>8.5471699999999998E-2</c:v>
                </c:pt>
                <c:pt idx="128" formatCode="General">
                  <c:v>8.6144700000000005E-2</c:v>
                </c:pt>
                <c:pt idx="129" formatCode="General">
                  <c:v>8.6817699999999998E-2</c:v>
                </c:pt>
                <c:pt idx="130" formatCode="General">
                  <c:v>8.7490700000000005E-2</c:v>
                </c:pt>
                <c:pt idx="131" formatCode="General">
                  <c:v>8.8163699999999998E-2</c:v>
                </c:pt>
                <c:pt idx="132" formatCode="General">
                  <c:v>8.8836700000000005E-2</c:v>
                </c:pt>
                <c:pt idx="133" formatCode="General">
                  <c:v>8.9509699999999998E-2</c:v>
                </c:pt>
                <c:pt idx="134" formatCode="General">
                  <c:v>9.0182700000000005E-2</c:v>
                </c:pt>
                <c:pt idx="135" formatCode="General">
                  <c:v>9.0855699999999998E-2</c:v>
                </c:pt>
                <c:pt idx="136" formatCode="General">
                  <c:v>9.1528700000000004E-2</c:v>
                </c:pt>
                <c:pt idx="137" formatCode="General">
                  <c:v>9.2201699999999998E-2</c:v>
                </c:pt>
                <c:pt idx="138" formatCode="General">
                  <c:v>9.2874700000000004E-2</c:v>
                </c:pt>
                <c:pt idx="139" formatCode="General">
                  <c:v>9.3547699999999998E-2</c:v>
                </c:pt>
                <c:pt idx="140" formatCode="General">
                  <c:v>9.4220700000000004E-2</c:v>
                </c:pt>
                <c:pt idx="141" formatCode="General">
                  <c:v>9.4893699999999997E-2</c:v>
                </c:pt>
                <c:pt idx="142" formatCode="General">
                  <c:v>9.5566700000000004E-2</c:v>
                </c:pt>
                <c:pt idx="143" formatCode="General">
                  <c:v>9.6239699999999997E-2</c:v>
                </c:pt>
                <c:pt idx="144" formatCode="General">
                  <c:v>9.6912700000000004E-2</c:v>
                </c:pt>
                <c:pt idx="145" formatCode="General">
                  <c:v>9.7585699999999997E-2</c:v>
                </c:pt>
                <c:pt idx="146" formatCode="General">
                  <c:v>9.8258799999999993E-2</c:v>
                </c:pt>
                <c:pt idx="147" formatCode="General">
                  <c:v>9.89318E-2</c:v>
                </c:pt>
                <c:pt idx="148" formatCode="General">
                  <c:v>9.9604799999999993E-2</c:v>
                </c:pt>
                <c:pt idx="149" formatCode="General">
                  <c:v>0.10027800000000001</c:v>
                </c:pt>
                <c:pt idx="150" formatCode="General">
                  <c:v>0.100951</c:v>
                </c:pt>
                <c:pt idx="151" formatCode="General">
                  <c:v>0.10162400000000001</c:v>
                </c:pt>
                <c:pt idx="152" formatCode="General">
                  <c:v>0.102297</c:v>
                </c:pt>
                <c:pt idx="153" formatCode="General">
                  <c:v>0.10297000000000001</c:v>
                </c:pt>
                <c:pt idx="154" formatCode="General">
                  <c:v>0.103643</c:v>
                </c:pt>
                <c:pt idx="155" formatCode="General">
                  <c:v>0.10431600000000001</c:v>
                </c:pt>
                <c:pt idx="156" formatCode="General">
                  <c:v>0.104989</c:v>
                </c:pt>
                <c:pt idx="157" formatCode="General">
                  <c:v>0.10566200000000001</c:v>
                </c:pt>
                <c:pt idx="158" formatCode="General">
                  <c:v>0.106335</c:v>
                </c:pt>
                <c:pt idx="159" formatCode="General">
                  <c:v>0.10700800000000001</c:v>
                </c:pt>
                <c:pt idx="160" formatCode="General">
                  <c:v>0.107681</c:v>
                </c:pt>
                <c:pt idx="161" formatCode="General">
                  <c:v>0.10835400000000001</c:v>
                </c:pt>
                <c:pt idx="162" formatCode="General">
                  <c:v>0.109027</c:v>
                </c:pt>
                <c:pt idx="163" formatCode="General">
                  <c:v>0.10970000000000001</c:v>
                </c:pt>
                <c:pt idx="164" formatCode="General">
                  <c:v>0.110373</c:v>
                </c:pt>
                <c:pt idx="165" formatCode="General">
                  <c:v>0.11104600000000001</c:v>
                </c:pt>
                <c:pt idx="166" formatCode="General">
                  <c:v>0.111719</c:v>
                </c:pt>
                <c:pt idx="167" formatCode="General">
                  <c:v>0.11239200000000001</c:v>
                </c:pt>
                <c:pt idx="168" formatCode="General">
                  <c:v>0.113065</c:v>
                </c:pt>
                <c:pt idx="169" formatCode="General">
                  <c:v>0.11373800000000001</c:v>
                </c:pt>
                <c:pt idx="170" formatCode="General">
                  <c:v>0.114411</c:v>
                </c:pt>
                <c:pt idx="171" formatCode="General">
                  <c:v>0.11508400000000001</c:v>
                </c:pt>
                <c:pt idx="172" formatCode="General">
                  <c:v>0.115757</c:v>
                </c:pt>
                <c:pt idx="173" formatCode="General">
                  <c:v>0.11643000000000001</c:v>
                </c:pt>
                <c:pt idx="174" formatCode="General">
                  <c:v>0.117103</c:v>
                </c:pt>
                <c:pt idx="175" formatCode="General">
                  <c:v>0.11777600000000001</c:v>
                </c:pt>
                <c:pt idx="176" formatCode="General">
                  <c:v>0.118449</c:v>
                </c:pt>
                <c:pt idx="177" formatCode="General">
                  <c:v>0.11912200000000001</c:v>
                </c:pt>
                <c:pt idx="178" formatCode="General">
                  <c:v>0.119795</c:v>
                </c:pt>
                <c:pt idx="179" formatCode="General">
                  <c:v>0.12046800000000001</c:v>
                </c:pt>
                <c:pt idx="180" formatCode="General">
                  <c:v>0.121141</c:v>
                </c:pt>
                <c:pt idx="181" formatCode="General">
                  <c:v>0.12181400000000001</c:v>
                </c:pt>
                <c:pt idx="182" formatCode="General">
                  <c:v>0.122487</c:v>
                </c:pt>
                <c:pt idx="183" formatCode="General">
                  <c:v>0.12316000000000001</c:v>
                </c:pt>
                <c:pt idx="184" formatCode="General">
                  <c:v>0.123833</c:v>
                </c:pt>
                <c:pt idx="185" formatCode="General">
                  <c:v>0.12450600000000001</c:v>
                </c:pt>
                <c:pt idx="186" formatCode="General">
                  <c:v>0.12517900000000001</c:v>
                </c:pt>
                <c:pt idx="187" formatCode="General">
                  <c:v>0.12585199999999999</c:v>
                </c:pt>
                <c:pt idx="188" formatCode="General">
                  <c:v>0.126525</c:v>
                </c:pt>
                <c:pt idx="189" formatCode="General">
                  <c:v>0.12719800000000001</c:v>
                </c:pt>
                <c:pt idx="190" formatCode="General">
                  <c:v>0.12787100000000001</c:v>
                </c:pt>
                <c:pt idx="191" formatCode="General">
                  <c:v>0.12854399999999999</c:v>
                </c:pt>
                <c:pt idx="192" formatCode="General">
                  <c:v>0.129217</c:v>
                </c:pt>
                <c:pt idx="193" formatCode="General">
                  <c:v>0.12989000000000001</c:v>
                </c:pt>
                <c:pt idx="194" formatCode="General">
                  <c:v>0.13056300000000001</c:v>
                </c:pt>
                <c:pt idx="195" formatCode="General">
                  <c:v>0.13123599999999999</c:v>
                </c:pt>
                <c:pt idx="196" formatCode="General">
                  <c:v>0.131909</c:v>
                </c:pt>
                <c:pt idx="197" formatCode="General">
                  <c:v>0.13258200000000001</c:v>
                </c:pt>
                <c:pt idx="198" formatCode="General">
                  <c:v>0.13325500000000001</c:v>
                </c:pt>
                <c:pt idx="199" formatCode="General">
                  <c:v>0.13392799999999999</c:v>
                </c:pt>
                <c:pt idx="200" formatCode="General">
                  <c:v>0.134601</c:v>
                </c:pt>
                <c:pt idx="201" formatCode="General">
                  <c:v>0.13527400000000001</c:v>
                </c:pt>
                <c:pt idx="202" formatCode="General">
                  <c:v>0.13594700000000001</c:v>
                </c:pt>
                <c:pt idx="203" formatCode="General">
                  <c:v>0.13661999999999999</c:v>
                </c:pt>
                <c:pt idx="204" formatCode="General">
                  <c:v>0.137293</c:v>
                </c:pt>
                <c:pt idx="205" formatCode="General">
                  <c:v>0.13796600000000001</c:v>
                </c:pt>
                <c:pt idx="206" formatCode="General">
                  <c:v>0.13863900000000001</c:v>
                </c:pt>
                <c:pt idx="207" formatCode="General">
                  <c:v>0.13931199999999999</c:v>
                </c:pt>
                <c:pt idx="208" formatCode="General">
                  <c:v>0.139985</c:v>
                </c:pt>
                <c:pt idx="209" formatCode="General">
                  <c:v>0.14065800000000001</c:v>
                </c:pt>
                <c:pt idx="210" formatCode="General">
                  <c:v>0.14133100000000001</c:v>
                </c:pt>
                <c:pt idx="211" formatCode="General">
                  <c:v>0.14200399999999999</c:v>
                </c:pt>
                <c:pt idx="212" formatCode="General">
                  <c:v>0.142677</c:v>
                </c:pt>
                <c:pt idx="213" formatCode="General">
                  <c:v>0.14335000000000001</c:v>
                </c:pt>
                <c:pt idx="214" formatCode="General">
                  <c:v>0.14402300000000001</c:v>
                </c:pt>
                <c:pt idx="215" formatCode="General">
                  <c:v>0.14469599999999999</c:v>
                </c:pt>
                <c:pt idx="216" formatCode="General">
                  <c:v>0.145369</c:v>
                </c:pt>
                <c:pt idx="217" formatCode="General">
                  <c:v>0.14604200000000001</c:v>
                </c:pt>
                <c:pt idx="218" formatCode="General">
                  <c:v>0.14671500000000001</c:v>
                </c:pt>
                <c:pt idx="219" formatCode="General">
                  <c:v>0.14738799999999999</c:v>
                </c:pt>
                <c:pt idx="220" formatCode="General">
                  <c:v>0.148061</c:v>
                </c:pt>
                <c:pt idx="221" formatCode="General">
                  <c:v>0.14873400000000001</c:v>
                </c:pt>
                <c:pt idx="222" formatCode="General">
                  <c:v>0.14940700000000001</c:v>
                </c:pt>
                <c:pt idx="223" formatCode="General">
                  <c:v>0.15007999999999999</c:v>
                </c:pt>
                <c:pt idx="224" formatCode="General">
                  <c:v>0.150753</c:v>
                </c:pt>
                <c:pt idx="225" formatCode="General">
                  <c:v>0.15142600000000001</c:v>
                </c:pt>
                <c:pt idx="226" formatCode="General">
                  <c:v>0.15209900000000001</c:v>
                </c:pt>
                <c:pt idx="227" formatCode="General">
                  <c:v>0.15277199999999999</c:v>
                </c:pt>
                <c:pt idx="228" formatCode="General">
                  <c:v>0.153445</c:v>
                </c:pt>
                <c:pt idx="229" formatCode="General">
                  <c:v>0.154118</c:v>
                </c:pt>
                <c:pt idx="230" formatCode="General">
                  <c:v>0.15479100000000001</c:v>
                </c:pt>
                <c:pt idx="231" formatCode="General">
                  <c:v>0.15546399999999999</c:v>
                </c:pt>
                <c:pt idx="232" formatCode="General">
                  <c:v>0.156137</c:v>
                </c:pt>
                <c:pt idx="233" formatCode="General">
                  <c:v>0.15681</c:v>
                </c:pt>
                <c:pt idx="234" formatCode="General">
                  <c:v>0.15748300000000001</c:v>
                </c:pt>
                <c:pt idx="235" formatCode="General">
                  <c:v>0.15815599999999999</c:v>
                </c:pt>
                <c:pt idx="236" formatCode="General">
                  <c:v>0.158829</c:v>
                </c:pt>
                <c:pt idx="237" formatCode="General">
                  <c:v>0.159502</c:v>
                </c:pt>
                <c:pt idx="238" formatCode="General">
                  <c:v>0.16017500000000001</c:v>
                </c:pt>
                <c:pt idx="239" formatCode="General">
                  <c:v>0.16084799999999999</c:v>
                </c:pt>
                <c:pt idx="240" formatCode="General">
                  <c:v>0.161521</c:v>
                </c:pt>
                <c:pt idx="241" formatCode="General">
                  <c:v>0.162194</c:v>
                </c:pt>
                <c:pt idx="242" formatCode="General">
                  <c:v>0.16286700000000001</c:v>
                </c:pt>
                <c:pt idx="243" formatCode="General">
                  <c:v>0.16353999999999999</c:v>
                </c:pt>
                <c:pt idx="244" formatCode="General">
                  <c:v>0.164213</c:v>
                </c:pt>
                <c:pt idx="245" formatCode="General">
                  <c:v>0.164886</c:v>
                </c:pt>
                <c:pt idx="246" formatCode="General">
                  <c:v>0.16555900000000001</c:v>
                </c:pt>
                <c:pt idx="247" formatCode="General">
                  <c:v>0.16623199999999999</c:v>
                </c:pt>
                <c:pt idx="248" formatCode="General">
                  <c:v>0.166905</c:v>
                </c:pt>
                <c:pt idx="249" formatCode="General">
                  <c:v>0.167578</c:v>
                </c:pt>
                <c:pt idx="250" formatCode="General">
                  <c:v>0.16825100000000001</c:v>
                </c:pt>
                <c:pt idx="251" formatCode="General">
                  <c:v>0.16892399999999999</c:v>
                </c:pt>
                <c:pt idx="252" formatCode="General">
                  <c:v>0.169597</c:v>
                </c:pt>
                <c:pt idx="253" formatCode="General">
                  <c:v>0.17027</c:v>
                </c:pt>
                <c:pt idx="254" formatCode="General">
                  <c:v>0.17094300000000001</c:v>
                </c:pt>
                <c:pt idx="255" formatCode="General">
                  <c:v>0.17161599999999999</c:v>
                </c:pt>
                <c:pt idx="256" formatCode="General">
                  <c:v>0.172289</c:v>
                </c:pt>
                <c:pt idx="257" formatCode="General">
                  <c:v>0.172962</c:v>
                </c:pt>
                <c:pt idx="258" formatCode="General">
                  <c:v>0.17363500000000001</c:v>
                </c:pt>
                <c:pt idx="259" formatCode="General">
                  <c:v>0.17430799999999999</c:v>
                </c:pt>
                <c:pt idx="260" formatCode="General">
                  <c:v>0.174981</c:v>
                </c:pt>
                <c:pt idx="261" formatCode="General">
                  <c:v>0.175654</c:v>
                </c:pt>
                <c:pt idx="262" formatCode="General">
                  <c:v>0.17632700000000001</c:v>
                </c:pt>
                <c:pt idx="263" formatCode="General">
                  <c:v>0.17699999999999999</c:v>
                </c:pt>
                <c:pt idx="264" formatCode="General">
                  <c:v>0.177673</c:v>
                </c:pt>
                <c:pt idx="265" formatCode="General">
                  <c:v>0.178346</c:v>
                </c:pt>
                <c:pt idx="266" formatCode="General">
                  <c:v>0.17901900000000001</c:v>
                </c:pt>
                <c:pt idx="267" formatCode="General">
                  <c:v>0.17969199999999999</c:v>
                </c:pt>
                <c:pt idx="268" formatCode="General">
                  <c:v>0.180365</c:v>
                </c:pt>
                <c:pt idx="269" formatCode="General">
                  <c:v>0.181038</c:v>
                </c:pt>
                <c:pt idx="270" formatCode="General">
                  <c:v>0.18171100000000001</c:v>
                </c:pt>
                <c:pt idx="271" formatCode="General">
                  <c:v>0.18238399999999999</c:v>
                </c:pt>
                <c:pt idx="272" formatCode="General">
                  <c:v>0.183057</c:v>
                </c:pt>
                <c:pt idx="273" formatCode="General">
                  <c:v>0.18373</c:v>
                </c:pt>
                <c:pt idx="274" formatCode="General">
                  <c:v>0.18440300000000001</c:v>
                </c:pt>
                <c:pt idx="275" formatCode="General">
                  <c:v>0.18507599999999999</c:v>
                </c:pt>
                <c:pt idx="276" formatCode="General">
                  <c:v>0.185749</c:v>
                </c:pt>
                <c:pt idx="277" formatCode="General">
                  <c:v>0.186422</c:v>
                </c:pt>
                <c:pt idx="278" formatCode="General">
                  <c:v>0.18709500000000001</c:v>
                </c:pt>
                <c:pt idx="279" formatCode="General">
                  <c:v>0.18776799999999999</c:v>
                </c:pt>
                <c:pt idx="280" formatCode="General">
                  <c:v>0.188441</c:v>
                </c:pt>
                <c:pt idx="281" formatCode="General">
                  <c:v>0.189114</c:v>
                </c:pt>
                <c:pt idx="282" formatCode="General">
                  <c:v>0.18978700000000001</c:v>
                </c:pt>
                <c:pt idx="283" formatCode="General">
                  <c:v>0.19045999999999999</c:v>
                </c:pt>
                <c:pt idx="284" formatCode="General">
                  <c:v>0.191133</c:v>
                </c:pt>
                <c:pt idx="285" formatCode="General">
                  <c:v>0.191806</c:v>
                </c:pt>
                <c:pt idx="286" formatCode="General">
                  <c:v>0.19247900000000001</c:v>
                </c:pt>
                <c:pt idx="287" formatCode="General">
                  <c:v>0.19315199999999999</c:v>
                </c:pt>
                <c:pt idx="288" formatCode="General">
                  <c:v>0.193825</c:v>
                </c:pt>
                <c:pt idx="289" formatCode="General">
                  <c:v>0.194498</c:v>
                </c:pt>
                <c:pt idx="290" formatCode="General">
                  <c:v>0.19517100000000001</c:v>
                </c:pt>
                <c:pt idx="291" formatCode="General">
                  <c:v>0.19584399999999999</c:v>
                </c:pt>
                <c:pt idx="292" formatCode="General">
                  <c:v>0.196518</c:v>
                </c:pt>
                <c:pt idx="293" formatCode="General">
                  <c:v>0.19719100000000001</c:v>
                </c:pt>
                <c:pt idx="294" formatCode="General">
                  <c:v>0.19786400000000001</c:v>
                </c:pt>
                <c:pt idx="295" formatCode="General">
                  <c:v>0.19853699999999999</c:v>
                </c:pt>
                <c:pt idx="296" formatCode="General">
                  <c:v>0.19921</c:v>
                </c:pt>
                <c:pt idx="297" formatCode="General">
                  <c:v>0.19988300000000001</c:v>
                </c:pt>
                <c:pt idx="298" formatCode="General">
                  <c:v>0.20055600000000001</c:v>
                </c:pt>
                <c:pt idx="299" formatCode="General">
                  <c:v>0.20122899999999999</c:v>
                </c:pt>
                <c:pt idx="300" formatCode="General">
                  <c:v>0.201902</c:v>
                </c:pt>
                <c:pt idx="301" formatCode="General">
                  <c:v>0.20257500000000001</c:v>
                </c:pt>
                <c:pt idx="302" formatCode="General">
                  <c:v>0.20324800000000001</c:v>
                </c:pt>
                <c:pt idx="303" formatCode="General">
                  <c:v>0.20392099999999999</c:v>
                </c:pt>
                <c:pt idx="304" formatCode="General">
                  <c:v>0.204594</c:v>
                </c:pt>
                <c:pt idx="305" formatCode="General">
                  <c:v>0.20526700000000001</c:v>
                </c:pt>
                <c:pt idx="306" formatCode="General">
                  <c:v>0.20594000000000001</c:v>
                </c:pt>
                <c:pt idx="307" formatCode="General">
                  <c:v>0.20661299999999999</c:v>
                </c:pt>
                <c:pt idx="308" formatCode="General">
                  <c:v>0.207286</c:v>
                </c:pt>
                <c:pt idx="309" formatCode="General">
                  <c:v>0.207959</c:v>
                </c:pt>
                <c:pt idx="310" formatCode="General">
                  <c:v>0.20863200000000001</c:v>
                </c:pt>
                <c:pt idx="311" formatCode="General">
                  <c:v>0.20930499999999999</c:v>
                </c:pt>
                <c:pt idx="312" formatCode="General">
                  <c:v>0.209978</c:v>
                </c:pt>
                <c:pt idx="313" formatCode="General">
                  <c:v>0.210651</c:v>
                </c:pt>
                <c:pt idx="314" formatCode="General">
                  <c:v>0.21132400000000001</c:v>
                </c:pt>
                <c:pt idx="315" formatCode="General">
                  <c:v>0.21199699999999999</c:v>
                </c:pt>
                <c:pt idx="316" formatCode="General">
                  <c:v>0.21267</c:v>
                </c:pt>
                <c:pt idx="317" formatCode="General">
                  <c:v>0.213343</c:v>
                </c:pt>
                <c:pt idx="318" formatCode="General">
                  <c:v>0.21401600000000001</c:v>
                </c:pt>
                <c:pt idx="319" formatCode="General">
                  <c:v>0.21468899999999999</c:v>
                </c:pt>
                <c:pt idx="320" formatCode="General">
                  <c:v>0.215362</c:v>
                </c:pt>
                <c:pt idx="321" formatCode="General">
                  <c:v>0.216035</c:v>
                </c:pt>
                <c:pt idx="322" formatCode="General">
                  <c:v>0.21670800000000001</c:v>
                </c:pt>
                <c:pt idx="323" formatCode="General">
                  <c:v>0.21738099999999999</c:v>
                </c:pt>
                <c:pt idx="324" formatCode="General">
                  <c:v>0.218054</c:v>
                </c:pt>
                <c:pt idx="325" formatCode="General">
                  <c:v>0.218727</c:v>
                </c:pt>
                <c:pt idx="326" formatCode="General">
                  <c:v>0.21940000000000001</c:v>
                </c:pt>
                <c:pt idx="327" formatCode="General">
                  <c:v>0.22007299999999999</c:v>
                </c:pt>
                <c:pt idx="328" formatCode="General">
                  <c:v>0.220746</c:v>
                </c:pt>
                <c:pt idx="329" formatCode="General">
                  <c:v>0.221419</c:v>
                </c:pt>
                <c:pt idx="330" formatCode="General">
                  <c:v>0.22209200000000001</c:v>
                </c:pt>
                <c:pt idx="331" formatCode="General">
                  <c:v>0.22276499999999999</c:v>
                </c:pt>
                <c:pt idx="332" formatCode="General">
                  <c:v>0.223438</c:v>
                </c:pt>
                <c:pt idx="333" formatCode="General">
                  <c:v>0.224111</c:v>
                </c:pt>
                <c:pt idx="334" formatCode="General">
                  <c:v>0.22478400000000001</c:v>
                </c:pt>
                <c:pt idx="335" formatCode="General">
                  <c:v>0.22545699999999999</c:v>
                </c:pt>
                <c:pt idx="336" formatCode="General">
                  <c:v>0.22613</c:v>
                </c:pt>
                <c:pt idx="337" formatCode="General">
                  <c:v>0.226803</c:v>
                </c:pt>
                <c:pt idx="338" formatCode="General">
                  <c:v>0.22747600000000001</c:v>
                </c:pt>
                <c:pt idx="339" formatCode="General">
                  <c:v>0.22814899999999999</c:v>
                </c:pt>
                <c:pt idx="340" formatCode="General">
                  <c:v>0.228822</c:v>
                </c:pt>
                <c:pt idx="341" formatCode="General">
                  <c:v>0.229495</c:v>
                </c:pt>
                <c:pt idx="342" formatCode="General">
                  <c:v>0.23016800000000001</c:v>
                </c:pt>
                <c:pt idx="343" formatCode="General">
                  <c:v>0.23084099999999999</c:v>
                </c:pt>
                <c:pt idx="344" formatCode="General">
                  <c:v>0.231514</c:v>
                </c:pt>
                <c:pt idx="345" formatCode="General">
                  <c:v>0.232187</c:v>
                </c:pt>
                <c:pt idx="346" formatCode="General">
                  <c:v>0.23286000000000001</c:v>
                </c:pt>
                <c:pt idx="347" formatCode="General">
                  <c:v>0.23353299999999999</c:v>
                </c:pt>
                <c:pt idx="348" formatCode="General">
                  <c:v>0.234206</c:v>
                </c:pt>
                <c:pt idx="349" formatCode="General">
                  <c:v>0.234879</c:v>
                </c:pt>
                <c:pt idx="350" formatCode="General">
                  <c:v>0.23555200000000001</c:v>
                </c:pt>
                <c:pt idx="351" formatCode="General">
                  <c:v>0.23622499999999999</c:v>
                </c:pt>
                <c:pt idx="352" formatCode="General">
                  <c:v>0.236898</c:v>
                </c:pt>
                <c:pt idx="353" formatCode="General">
                  <c:v>0.237571</c:v>
                </c:pt>
                <c:pt idx="354" formatCode="General">
                  <c:v>0.23824400000000001</c:v>
                </c:pt>
                <c:pt idx="355" formatCode="General">
                  <c:v>0.23891699999999999</c:v>
                </c:pt>
                <c:pt idx="356" formatCode="General">
                  <c:v>0.23959</c:v>
                </c:pt>
                <c:pt idx="357" formatCode="General">
                  <c:v>0.240263</c:v>
                </c:pt>
                <c:pt idx="358" formatCode="General">
                  <c:v>0.24093600000000001</c:v>
                </c:pt>
                <c:pt idx="359" formatCode="General">
                  <c:v>0.24160899999999999</c:v>
                </c:pt>
                <c:pt idx="360" formatCode="General">
                  <c:v>0.242282</c:v>
                </c:pt>
                <c:pt idx="361" formatCode="General">
                  <c:v>0.242955</c:v>
                </c:pt>
                <c:pt idx="362" formatCode="General">
                  <c:v>0.24362800000000001</c:v>
                </c:pt>
                <c:pt idx="363" formatCode="General">
                  <c:v>0.24430099999999999</c:v>
                </c:pt>
                <c:pt idx="364" formatCode="General">
                  <c:v>0.244974</c:v>
                </c:pt>
                <c:pt idx="365" formatCode="General">
                  <c:v>0.245647</c:v>
                </c:pt>
                <c:pt idx="366" formatCode="General">
                  <c:v>0.24632000000000001</c:v>
                </c:pt>
                <c:pt idx="367" formatCode="General">
                  <c:v>0.24699299999999999</c:v>
                </c:pt>
                <c:pt idx="368" formatCode="General">
                  <c:v>0.247666</c:v>
                </c:pt>
                <c:pt idx="369" formatCode="General">
                  <c:v>0.248339</c:v>
                </c:pt>
                <c:pt idx="370" formatCode="General">
                  <c:v>0.24901200000000001</c:v>
                </c:pt>
                <c:pt idx="371" formatCode="General">
                  <c:v>0.24968499999999999</c:v>
                </c:pt>
                <c:pt idx="372" formatCode="General">
                  <c:v>0.25035800000000002</c:v>
                </c:pt>
                <c:pt idx="373" formatCode="General">
                  <c:v>0.251031</c:v>
                </c:pt>
                <c:pt idx="374" formatCode="General">
                  <c:v>0.25170399999999998</c:v>
                </c:pt>
                <c:pt idx="375" formatCode="General">
                  <c:v>0.25237700000000002</c:v>
                </c:pt>
                <c:pt idx="376" formatCode="General">
                  <c:v>0.25305</c:v>
                </c:pt>
                <c:pt idx="377" formatCode="General">
                  <c:v>0.25372299999999998</c:v>
                </c:pt>
                <c:pt idx="378" formatCode="General">
                  <c:v>0.25439600000000001</c:v>
                </c:pt>
                <c:pt idx="379" formatCode="General">
                  <c:v>0.25506899999999999</c:v>
                </c:pt>
                <c:pt idx="380" formatCode="General">
                  <c:v>0.25574200000000002</c:v>
                </c:pt>
                <c:pt idx="381" formatCode="General">
                  <c:v>0.256415</c:v>
                </c:pt>
                <c:pt idx="382" formatCode="General">
                  <c:v>0.25708799999999998</c:v>
                </c:pt>
                <c:pt idx="383" formatCode="General">
                  <c:v>0.25776100000000002</c:v>
                </c:pt>
                <c:pt idx="384" formatCode="General">
                  <c:v>0.258434</c:v>
                </c:pt>
                <c:pt idx="385" formatCode="General">
                  <c:v>0.25910699999999998</c:v>
                </c:pt>
                <c:pt idx="386" formatCode="General">
                  <c:v>0.25978000000000001</c:v>
                </c:pt>
                <c:pt idx="387" formatCode="General">
                  <c:v>0.26045299999999999</c:v>
                </c:pt>
                <c:pt idx="388" formatCode="General">
                  <c:v>0.26112600000000002</c:v>
                </c:pt>
                <c:pt idx="389" formatCode="General">
                  <c:v>0.261799</c:v>
                </c:pt>
                <c:pt idx="390" formatCode="General">
                  <c:v>0.26247199999999998</c:v>
                </c:pt>
                <c:pt idx="391" formatCode="General">
                  <c:v>0.26314500000000002</c:v>
                </c:pt>
                <c:pt idx="392" formatCode="General">
                  <c:v>0.263818</c:v>
                </c:pt>
                <c:pt idx="393" formatCode="General">
                  <c:v>0.26449099999999998</c:v>
                </c:pt>
                <c:pt idx="394" formatCode="General">
                  <c:v>0.26516400000000001</c:v>
                </c:pt>
                <c:pt idx="395" formatCode="General">
                  <c:v>0.26583699999999999</c:v>
                </c:pt>
                <c:pt idx="396" formatCode="General">
                  <c:v>0.26651000000000002</c:v>
                </c:pt>
                <c:pt idx="397" formatCode="General">
                  <c:v>0.267183</c:v>
                </c:pt>
                <c:pt idx="398" formatCode="General">
                  <c:v>0.26785599999999998</c:v>
                </c:pt>
                <c:pt idx="399" formatCode="General">
                  <c:v>0.26852900000000002</c:v>
                </c:pt>
                <c:pt idx="400" formatCode="General">
                  <c:v>0.269202</c:v>
                </c:pt>
                <c:pt idx="401" formatCode="General">
                  <c:v>0.26987499999999998</c:v>
                </c:pt>
                <c:pt idx="402" formatCode="General">
                  <c:v>0.27054800000000001</c:v>
                </c:pt>
                <c:pt idx="403" formatCode="General">
                  <c:v>0.27122099999999999</c:v>
                </c:pt>
                <c:pt idx="404" formatCode="General">
                  <c:v>0.27189400000000002</c:v>
                </c:pt>
                <c:pt idx="405" formatCode="General">
                  <c:v>0.272567</c:v>
                </c:pt>
                <c:pt idx="406" formatCode="General">
                  <c:v>0.27323999999999998</c:v>
                </c:pt>
                <c:pt idx="407" formatCode="General">
                  <c:v>0.27391300000000002</c:v>
                </c:pt>
                <c:pt idx="408" formatCode="General">
                  <c:v>0.274586</c:v>
                </c:pt>
                <c:pt idx="409" formatCode="General">
                  <c:v>0.27525899999999998</c:v>
                </c:pt>
                <c:pt idx="410" formatCode="General">
                  <c:v>0.27593200000000001</c:v>
                </c:pt>
                <c:pt idx="411" formatCode="General">
                  <c:v>0.27660499999999999</c:v>
                </c:pt>
                <c:pt idx="412" formatCode="General">
                  <c:v>0.27727800000000002</c:v>
                </c:pt>
                <c:pt idx="413" formatCode="General">
                  <c:v>0.277951</c:v>
                </c:pt>
                <c:pt idx="414" formatCode="General">
                  <c:v>0.27862399999999998</c:v>
                </c:pt>
                <c:pt idx="415" formatCode="General">
                  <c:v>0.27929700000000002</c:v>
                </c:pt>
                <c:pt idx="416" formatCode="General">
                  <c:v>0.27997</c:v>
                </c:pt>
                <c:pt idx="417" formatCode="General">
                  <c:v>0.28064299999999998</c:v>
                </c:pt>
                <c:pt idx="418" formatCode="General">
                  <c:v>0.28131600000000001</c:v>
                </c:pt>
                <c:pt idx="419" formatCode="General">
                  <c:v>0.28198899999999999</c:v>
                </c:pt>
                <c:pt idx="420" formatCode="General">
                  <c:v>0.28266200000000002</c:v>
                </c:pt>
                <c:pt idx="421" formatCode="General">
                  <c:v>0.283335</c:v>
                </c:pt>
                <c:pt idx="422" formatCode="General">
                  <c:v>0.28400799999999998</c:v>
                </c:pt>
                <c:pt idx="423" formatCode="General">
                  <c:v>0.28468100000000002</c:v>
                </c:pt>
                <c:pt idx="424" formatCode="General">
                  <c:v>0.285354</c:v>
                </c:pt>
                <c:pt idx="425" formatCode="General">
                  <c:v>0.28602699999999998</c:v>
                </c:pt>
                <c:pt idx="426" formatCode="General">
                  <c:v>0.28670000000000001</c:v>
                </c:pt>
                <c:pt idx="427" formatCode="General">
                  <c:v>0.28737299999999999</c:v>
                </c:pt>
                <c:pt idx="428" formatCode="General">
                  <c:v>0.28804600000000002</c:v>
                </c:pt>
                <c:pt idx="429" formatCode="General">
                  <c:v>0.288719</c:v>
                </c:pt>
                <c:pt idx="430" formatCode="General">
                  <c:v>0.28939199999999998</c:v>
                </c:pt>
                <c:pt idx="431" formatCode="General">
                  <c:v>0.29006500000000002</c:v>
                </c:pt>
                <c:pt idx="432" formatCode="General">
                  <c:v>0.290738</c:v>
                </c:pt>
                <c:pt idx="433" formatCode="General">
                  <c:v>0.29141099999999998</c:v>
                </c:pt>
                <c:pt idx="434" formatCode="General">
                  <c:v>0.29208400000000001</c:v>
                </c:pt>
                <c:pt idx="435" formatCode="General">
                  <c:v>0.29275699999999999</c:v>
                </c:pt>
                <c:pt idx="436" formatCode="General">
                  <c:v>0.29343000000000002</c:v>
                </c:pt>
                <c:pt idx="437" formatCode="General">
                  <c:v>0.294103</c:v>
                </c:pt>
                <c:pt idx="438" formatCode="General">
                  <c:v>0.29477599999999998</c:v>
                </c:pt>
                <c:pt idx="439" formatCode="General">
                  <c:v>0.29544900000000002</c:v>
                </c:pt>
                <c:pt idx="440" formatCode="General">
                  <c:v>0.296122</c:v>
                </c:pt>
                <c:pt idx="441" formatCode="General">
                  <c:v>0.29679499999999998</c:v>
                </c:pt>
                <c:pt idx="442" formatCode="General">
                  <c:v>0.29746800000000001</c:v>
                </c:pt>
                <c:pt idx="443" formatCode="General">
                  <c:v>0.29814099999999999</c:v>
                </c:pt>
                <c:pt idx="444" formatCode="General">
                  <c:v>0.29881400000000002</c:v>
                </c:pt>
                <c:pt idx="445" formatCode="General">
                  <c:v>0.299487</c:v>
                </c:pt>
                <c:pt idx="446" formatCode="General">
                  <c:v>0.30015999999999998</c:v>
                </c:pt>
                <c:pt idx="447" formatCode="General">
                  <c:v>0.30083300000000002</c:v>
                </c:pt>
                <c:pt idx="448" formatCode="General">
                  <c:v>0.301506</c:v>
                </c:pt>
                <c:pt idx="449" formatCode="General">
                  <c:v>0.30217899999999998</c:v>
                </c:pt>
                <c:pt idx="450" formatCode="General">
                  <c:v>0.30285200000000001</c:v>
                </c:pt>
                <c:pt idx="451" formatCode="General">
                  <c:v>0.30352499999999999</c:v>
                </c:pt>
                <c:pt idx="452" formatCode="General">
                  <c:v>0.30419800000000002</c:v>
                </c:pt>
                <c:pt idx="453" formatCode="General">
                  <c:v>0.304871</c:v>
                </c:pt>
                <c:pt idx="454" formatCode="General">
                  <c:v>0.30554399999999998</c:v>
                </c:pt>
                <c:pt idx="455" formatCode="General">
                  <c:v>0.30621700000000002</c:v>
                </c:pt>
                <c:pt idx="456" formatCode="General">
                  <c:v>0.30689</c:v>
                </c:pt>
                <c:pt idx="457" formatCode="General">
                  <c:v>0.30756299999999998</c:v>
                </c:pt>
                <c:pt idx="458" formatCode="General">
                  <c:v>0.30823600000000001</c:v>
                </c:pt>
                <c:pt idx="459" formatCode="General">
                  <c:v>0.30890899999999999</c:v>
                </c:pt>
                <c:pt idx="460" formatCode="General">
                  <c:v>0.30958200000000002</c:v>
                </c:pt>
                <c:pt idx="461" formatCode="General">
                  <c:v>0.310255</c:v>
                </c:pt>
                <c:pt idx="462" formatCode="General">
                  <c:v>0.31092799999999998</c:v>
                </c:pt>
                <c:pt idx="463" formatCode="General">
                  <c:v>0.31160100000000002</c:v>
                </c:pt>
                <c:pt idx="464" formatCode="General">
                  <c:v>0.312274</c:v>
                </c:pt>
                <c:pt idx="465" formatCode="General">
                  <c:v>0.31294699999999998</c:v>
                </c:pt>
                <c:pt idx="466" formatCode="General">
                  <c:v>0.31362000000000001</c:v>
                </c:pt>
                <c:pt idx="467" formatCode="General">
                  <c:v>0.31429299999999999</c:v>
                </c:pt>
                <c:pt idx="468" formatCode="General">
                  <c:v>0.31496600000000002</c:v>
                </c:pt>
                <c:pt idx="469" formatCode="General">
                  <c:v>0.315639</c:v>
                </c:pt>
                <c:pt idx="470" formatCode="General">
                  <c:v>0.31631199999999998</c:v>
                </c:pt>
                <c:pt idx="471" formatCode="General">
                  <c:v>0.31698500000000002</c:v>
                </c:pt>
                <c:pt idx="472" formatCode="General">
                  <c:v>0.317658</c:v>
                </c:pt>
                <c:pt idx="473" formatCode="General">
                  <c:v>0.31833099999999998</c:v>
                </c:pt>
                <c:pt idx="474" formatCode="General">
                  <c:v>0.31900400000000001</c:v>
                </c:pt>
                <c:pt idx="475" formatCode="General">
                  <c:v>0.31967699999999999</c:v>
                </c:pt>
                <c:pt idx="476" formatCode="General">
                  <c:v>0.32035000000000002</c:v>
                </c:pt>
                <c:pt idx="477" formatCode="General">
                  <c:v>0.321023</c:v>
                </c:pt>
                <c:pt idx="478" formatCode="General">
                  <c:v>0.32169599999999998</c:v>
                </c:pt>
                <c:pt idx="479" formatCode="General">
                  <c:v>0.32236900000000002</c:v>
                </c:pt>
                <c:pt idx="480" formatCode="General">
                  <c:v>0.323042</c:v>
                </c:pt>
                <c:pt idx="481" formatCode="General">
                  <c:v>0.32371499999999997</c:v>
                </c:pt>
                <c:pt idx="482" formatCode="General">
                  <c:v>0.32438800000000001</c:v>
                </c:pt>
                <c:pt idx="483" formatCode="General">
                  <c:v>0.32506099999999999</c:v>
                </c:pt>
                <c:pt idx="484" formatCode="General">
                  <c:v>0.32573400000000002</c:v>
                </c:pt>
                <c:pt idx="485" formatCode="General">
                  <c:v>0.326407</c:v>
                </c:pt>
                <c:pt idx="486" formatCode="General">
                  <c:v>0.32707999999999998</c:v>
                </c:pt>
                <c:pt idx="487" formatCode="General">
                  <c:v>0.32775399999999999</c:v>
                </c:pt>
                <c:pt idx="488" formatCode="General">
                  <c:v>0.32842700000000002</c:v>
                </c:pt>
                <c:pt idx="489" formatCode="General">
                  <c:v>0.3291</c:v>
                </c:pt>
                <c:pt idx="490" formatCode="General">
                  <c:v>0.32977299999999998</c:v>
                </c:pt>
                <c:pt idx="491" formatCode="General">
                  <c:v>0.33044600000000002</c:v>
                </c:pt>
                <c:pt idx="492" formatCode="General">
                  <c:v>0.331119</c:v>
                </c:pt>
                <c:pt idx="493" formatCode="General">
                  <c:v>0.33179199999999998</c:v>
                </c:pt>
                <c:pt idx="494" formatCode="General">
                  <c:v>0.33246500000000001</c:v>
                </c:pt>
                <c:pt idx="495" formatCode="General">
                  <c:v>0.33313799999999999</c:v>
                </c:pt>
                <c:pt idx="496" formatCode="General">
                  <c:v>0.33381100000000002</c:v>
                </c:pt>
                <c:pt idx="497" formatCode="General">
                  <c:v>0.334484</c:v>
                </c:pt>
                <c:pt idx="498" formatCode="General">
                  <c:v>0.33515699999999998</c:v>
                </c:pt>
                <c:pt idx="499" formatCode="General">
                  <c:v>0.33583000000000002</c:v>
                </c:pt>
                <c:pt idx="500" formatCode="General">
                  <c:v>0.336503</c:v>
                </c:pt>
                <c:pt idx="501" formatCode="General">
                  <c:v>0.33717599999999998</c:v>
                </c:pt>
                <c:pt idx="502" formatCode="General">
                  <c:v>0.33784900000000001</c:v>
                </c:pt>
                <c:pt idx="503" formatCode="General">
                  <c:v>0.33852199999999999</c:v>
                </c:pt>
                <c:pt idx="504" formatCode="General">
                  <c:v>0.33919500000000002</c:v>
                </c:pt>
                <c:pt idx="505" formatCode="General">
                  <c:v>0.339868</c:v>
                </c:pt>
                <c:pt idx="506" formatCode="General">
                  <c:v>0.34054099999999998</c:v>
                </c:pt>
                <c:pt idx="507" formatCode="General">
                  <c:v>0.34121400000000002</c:v>
                </c:pt>
                <c:pt idx="508" formatCode="General">
                  <c:v>0.341887</c:v>
                </c:pt>
                <c:pt idx="509" formatCode="General">
                  <c:v>0.34255999999999998</c:v>
                </c:pt>
                <c:pt idx="510" formatCode="General">
                  <c:v>0.34323300000000001</c:v>
                </c:pt>
                <c:pt idx="511" formatCode="General">
                  <c:v>0.34390599999999999</c:v>
                </c:pt>
                <c:pt idx="512" formatCode="General">
                  <c:v>0.34457900000000002</c:v>
                </c:pt>
                <c:pt idx="513" formatCode="General">
                  <c:v>0.345252</c:v>
                </c:pt>
                <c:pt idx="514" formatCode="General">
                  <c:v>0.34592499999999998</c:v>
                </c:pt>
                <c:pt idx="515" formatCode="General">
                  <c:v>0.34659800000000002</c:v>
                </c:pt>
                <c:pt idx="516" formatCode="General">
                  <c:v>0.347271</c:v>
                </c:pt>
                <c:pt idx="517" formatCode="General">
                  <c:v>0.34794399999999998</c:v>
                </c:pt>
                <c:pt idx="518" formatCode="General">
                  <c:v>0.34861700000000001</c:v>
                </c:pt>
                <c:pt idx="519" formatCode="General">
                  <c:v>0.34928999999999999</c:v>
                </c:pt>
                <c:pt idx="520" formatCode="General">
                  <c:v>0.34996300000000002</c:v>
                </c:pt>
                <c:pt idx="521" formatCode="General">
                  <c:v>0.350636</c:v>
                </c:pt>
                <c:pt idx="522" formatCode="General">
                  <c:v>0.35130899999999998</c:v>
                </c:pt>
                <c:pt idx="523" formatCode="General">
                  <c:v>0.35198200000000002</c:v>
                </c:pt>
                <c:pt idx="524" formatCode="General">
                  <c:v>0.352655</c:v>
                </c:pt>
                <c:pt idx="525" formatCode="General">
                  <c:v>0.35332799999999998</c:v>
                </c:pt>
                <c:pt idx="526" formatCode="General">
                  <c:v>0.35400100000000001</c:v>
                </c:pt>
                <c:pt idx="527" formatCode="General">
                  <c:v>0.35467399999999999</c:v>
                </c:pt>
                <c:pt idx="528" formatCode="General">
                  <c:v>0.35534700000000002</c:v>
                </c:pt>
                <c:pt idx="529" formatCode="General">
                  <c:v>0.35602</c:v>
                </c:pt>
                <c:pt idx="530" formatCode="General">
                  <c:v>0.35669299999999998</c:v>
                </c:pt>
                <c:pt idx="531" formatCode="General">
                  <c:v>0.35736600000000002</c:v>
                </c:pt>
                <c:pt idx="532" formatCode="General">
                  <c:v>0.358039</c:v>
                </c:pt>
                <c:pt idx="533" formatCode="General">
                  <c:v>0.35871199999999998</c:v>
                </c:pt>
                <c:pt idx="534" formatCode="General">
                  <c:v>0.35938500000000001</c:v>
                </c:pt>
                <c:pt idx="535" formatCode="General">
                  <c:v>0.36005799999999999</c:v>
                </c:pt>
                <c:pt idx="536" formatCode="General">
                  <c:v>0.36073100000000002</c:v>
                </c:pt>
                <c:pt idx="537" formatCode="General">
                  <c:v>0.361404</c:v>
                </c:pt>
                <c:pt idx="538" formatCode="General">
                  <c:v>0.36207699999999998</c:v>
                </c:pt>
                <c:pt idx="539" formatCode="General">
                  <c:v>0.36275000000000002</c:v>
                </c:pt>
                <c:pt idx="540" formatCode="General">
                  <c:v>0.363423</c:v>
                </c:pt>
                <c:pt idx="541" formatCode="General">
                  <c:v>0.36409599999999998</c:v>
                </c:pt>
                <c:pt idx="542" formatCode="General">
                  <c:v>0.36476900000000001</c:v>
                </c:pt>
                <c:pt idx="543" formatCode="General">
                  <c:v>0.36544199999999999</c:v>
                </c:pt>
                <c:pt idx="544" formatCode="General">
                  <c:v>0.36611500000000002</c:v>
                </c:pt>
                <c:pt idx="545" formatCode="General">
                  <c:v>0.366788</c:v>
                </c:pt>
                <c:pt idx="546" formatCode="General">
                  <c:v>0.36746099999999998</c:v>
                </c:pt>
                <c:pt idx="547" formatCode="General">
                  <c:v>0.36813400000000002</c:v>
                </c:pt>
                <c:pt idx="548" formatCode="General">
                  <c:v>0.368807</c:v>
                </c:pt>
                <c:pt idx="549" formatCode="General">
                  <c:v>0.36947999999999998</c:v>
                </c:pt>
                <c:pt idx="550" formatCode="General">
                  <c:v>0.37015300000000001</c:v>
                </c:pt>
                <c:pt idx="551" formatCode="General">
                  <c:v>0.37082599999999999</c:v>
                </c:pt>
                <c:pt idx="552" formatCode="General">
                  <c:v>0.37149900000000002</c:v>
                </c:pt>
                <c:pt idx="553" formatCode="General">
                  <c:v>0.372172</c:v>
                </c:pt>
                <c:pt idx="554" formatCode="General">
                  <c:v>0.37284499999999998</c:v>
                </c:pt>
                <c:pt idx="555" formatCode="General">
                  <c:v>0.37351800000000002</c:v>
                </c:pt>
                <c:pt idx="556" formatCode="General">
                  <c:v>0.374191</c:v>
                </c:pt>
                <c:pt idx="557" formatCode="General">
                  <c:v>0.37486399999999998</c:v>
                </c:pt>
                <c:pt idx="558" formatCode="General">
                  <c:v>0.37553700000000001</c:v>
                </c:pt>
                <c:pt idx="559" formatCode="General">
                  <c:v>0.37620999999999999</c:v>
                </c:pt>
                <c:pt idx="560" formatCode="General">
                  <c:v>0.37688300000000002</c:v>
                </c:pt>
                <c:pt idx="561" formatCode="General">
                  <c:v>0.377556</c:v>
                </c:pt>
                <c:pt idx="562" formatCode="General">
                  <c:v>0.37822899999999998</c:v>
                </c:pt>
                <c:pt idx="563" formatCode="General">
                  <c:v>0.37890200000000002</c:v>
                </c:pt>
                <c:pt idx="564" formatCode="General">
                  <c:v>0.379575</c:v>
                </c:pt>
                <c:pt idx="565" formatCode="General">
                  <c:v>0.38024799999999997</c:v>
                </c:pt>
                <c:pt idx="566" formatCode="General">
                  <c:v>0.38092100000000001</c:v>
                </c:pt>
                <c:pt idx="567" formatCode="General">
                  <c:v>0.38159399999999999</c:v>
                </c:pt>
                <c:pt idx="568" formatCode="General">
                  <c:v>0.38226700000000002</c:v>
                </c:pt>
                <c:pt idx="569" formatCode="General">
                  <c:v>0.38294</c:v>
                </c:pt>
                <c:pt idx="570" formatCode="General">
                  <c:v>0.38361299999999998</c:v>
                </c:pt>
                <c:pt idx="571" formatCode="General">
                  <c:v>0.38428600000000002</c:v>
                </c:pt>
                <c:pt idx="572" formatCode="General">
                  <c:v>0.384959</c:v>
                </c:pt>
                <c:pt idx="573" formatCode="General">
                  <c:v>0.38563199999999997</c:v>
                </c:pt>
                <c:pt idx="574" formatCode="General">
                  <c:v>0.38630500000000001</c:v>
                </c:pt>
                <c:pt idx="575" formatCode="General">
                  <c:v>0.38697799999999999</c:v>
                </c:pt>
                <c:pt idx="576" formatCode="General">
                  <c:v>0.38765100000000002</c:v>
                </c:pt>
                <c:pt idx="577" formatCode="General">
                  <c:v>0.388324</c:v>
                </c:pt>
                <c:pt idx="578" formatCode="General">
                  <c:v>0.38899699999999998</c:v>
                </c:pt>
                <c:pt idx="579" formatCode="General">
                  <c:v>0.38967000000000002</c:v>
                </c:pt>
                <c:pt idx="580" formatCode="General">
                  <c:v>0.390343</c:v>
                </c:pt>
                <c:pt idx="581" formatCode="General">
                  <c:v>0.39101599999999997</c:v>
                </c:pt>
                <c:pt idx="582" formatCode="General">
                  <c:v>0.39168900000000001</c:v>
                </c:pt>
                <c:pt idx="583" formatCode="General">
                  <c:v>0.39236199999999999</c:v>
                </c:pt>
                <c:pt idx="584" formatCode="General">
                  <c:v>0.39303500000000002</c:v>
                </c:pt>
                <c:pt idx="585" formatCode="General">
                  <c:v>0.393708</c:v>
                </c:pt>
                <c:pt idx="586" formatCode="General">
                  <c:v>0.39438099999999998</c:v>
                </c:pt>
                <c:pt idx="587" formatCode="General">
                  <c:v>0.39505400000000002</c:v>
                </c:pt>
                <c:pt idx="588" formatCode="General">
                  <c:v>0.395727</c:v>
                </c:pt>
                <c:pt idx="589" formatCode="General">
                  <c:v>0.39639999999999997</c:v>
                </c:pt>
                <c:pt idx="590" formatCode="General">
                  <c:v>0.39707300000000001</c:v>
                </c:pt>
                <c:pt idx="591" formatCode="General">
                  <c:v>0.39774599999999999</c:v>
                </c:pt>
                <c:pt idx="592" formatCode="General">
                  <c:v>0.39841900000000002</c:v>
                </c:pt>
                <c:pt idx="593" formatCode="General">
                  <c:v>0.399092</c:v>
                </c:pt>
                <c:pt idx="594" formatCode="General">
                  <c:v>0.39976499999999998</c:v>
                </c:pt>
                <c:pt idx="595" formatCode="General">
                  <c:v>0.40043800000000002</c:v>
                </c:pt>
                <c:pt idx="596" formatCode="General">
                  <c:v>0.401111</c:v>
                </c:pt>
                <c:pt idx="597" formatCode="General">
                  <c:v>0.40178399999999997</c:v>
                </c:pt>
                <c:pt idx="598" formatCode="General">
                  <c:v>0.40245700000000001</c:v>
                </c:pt>
                <c:pt idx="599" formatCode="General">
                  <c:v>0.40312999999999999</c:v>
                </c:pt>
                <c:pt idx="600" formatCode="General">
                  <c:v>0.40380300000000002</c:v>
                </c:pt>
                <c:pt idx="601" formatCode="General">
                  <c:v>0.404476</c:v>
                </c:pt>
                <c:pt idx="602" formatCode="General">
                  <c:v>0.40514899999999998</c:v>
                </c:pt>
                <c:pt idx="603" formatCode="General">
                  <c:v>0.40582200000000002</c:v>
                </c:pt>
                <c:pt idx="604" formatCode="General">
                  <c:v>0.406495</c:v>
                </c:pt>
                <c:pt idx="605" formatCode="General">
                  <c:v>0.40716799999999997</c:v>
                </c:pt>
                <c:pt idx="606" formatCode="General">
                  <c:v>0.40784100000000001</c:v>
                </c:pt>
                <c:pt idx="607" formatCode="General">
                  <c:v>0.40851399999999999</c:v>
                </c:pt>
                <c:pt idx="608" formatCode="General">
                  <c:v>0.40918700000000002</c:v>
                </c:pt>
                <c:pt idx="609" formatCode="General">
                  <c:v>0.40986</c:v>
                </c:pt>
                <c:pt idx="610" formatCode="General">
                  <c:v>0.41053299999999998</c:v>
                </c:pt>
                <c:pt idx="611" formatCode="General">
                  <c:v>0.41120600000000002</c:v>
                </c:pt>
                <c:pt idx="612" formatCode="General">
                  <c:v>0.411879</c:v>
                </c:pt>
                <c:pt idx="613" formatCode="General">
                  <c:v>0.41255199999999997</c:v>
                </c:pt>
                <c:pt idx="614" formatCode="General">
                  <c:v>0.41322500000000001</c:v>
                </c:pt>
                <c:pt idx="615" formatCode="General">
                  <c:v>0.41389799999999999</c:v>
                </c:pt>
                <c:pt idx="616" formatCode="General">
                  <c:v>0.41457100000000002</c:v>
                </c:pt>
                <c:pt idx="617" formatCode="General">
                  <c:v>0.415244</c:v>
                </c:pt>
                <c:pt idx="618" formatCode="General">
                  <c:v>0.41591699999999998</c:v>
                </c:pt>
                <c:pt idx="619" formatCode="General">
                  <c:v>0.41659000000000002</c:v>
                </c:pt>
                <c:pt idx="620" formatCode="General">
                  <c:v>0.417263</c:v>
                </c:pt>
                <c:pt idx="621" formatCode="General">
                  <c:v>0.41793599999999997</c:v>
                </c:pt>
                <c:pt idx="622" formatCode="General">
                  <c:v>0.41860900000000001</c:v>
                </c:pt>
                <c:pt idx="623" formatCode="General">
                  <c:v>0.41928199999999999</c:v>
                </c:pt>
                <c:pt idx="624" formatCode="General">
                  <c:v>0.41995500000000002</c:v>
                </c:pt>
                <c:pt idx="625" formatCode="General">
                  <c:v>0.420628</c:v>
                </c:pt>
                <c:pt idx="626" formatCode="General">
                  <c:v>0.42130099999999998</c:v>
                </c:pt>
                <c:pt idx="627" formatCode="General">
                  <c:v>0.42197400000000002</c:v>
                </c:pt>
                <c:pt idx="628" formatCode="General">
                  <c:v>0.42264699999999999</c:v>
                </c:pt>
                <c:pt idx="629" formatCode="General">
                  <c:v>0.42331999999999997</c:v>
                </c:pt>
                <c:pt idx="630" formatCode="General">
                  <c:v>0.42399300000000001</c:v>
                </c:pt>
                <c:pt idx="631" formatCode="General">
                  <c:v>0.42466599999999999</c:v>
                </c:pt>
                <c:pt idx="632" formatCode="General">
                  <c:v>0.42533900000000002</c:v>
                </c:pt>
                <c:pt idx="633" formatCode="General">
                  <c:v>0.426012</c:v>
                </c:pt>
                <c:pt idx="634" formatCode="General">
                  <c:v>0.42668499999999998</c:v>
                </c:pt>
                <c:pt idx="635" formatCode="General">
                  <c:v>0.42735800000000002</c:v>
                </c:pt>
                <c:pt idx="636" formatCode="General">
                  <c:v>0.42803099999999999</c:v>
                </c:pt>
                <c:pt idx="637" formatCode="General">
                  <c:v>0.42870399999999997</c:v>
                </c:pt>
                <c:pt idx="638" formatCode="General">
                  <c:v>0.42937700000000001</c:v>
                </c:pt>
                <c:pt idx="639" formatCode="General">
                  <c:v>0.43004999999999999</c:v>
                </c:pt>
                <c:pt idx="640" formatCode="General">
                  <c:v>0.43072300000000002</c:v>
                </c:pt>
                <c:pt idx="641" formatCode="General">
                  <c:v>0.431396</c:v>
                </c:pt>
                <c:pt idx="642" formatCode="General">
                  <c:v>0.43206899999999998</c:v>
                </c:pt>
                <c:pt idx="643" formatCode="General">
                  <c:v>0.43274200000000002</c:v>
                </c:pt>
                <c:pt idx="644" formatCode="General">
                  <c:v>0.43341499999999999</c:v>
                </c:pt>
                <c:pt idx="645" formatCode="General">
                  <c:v>0.43408799999999997</c:v>
                </c:pt>
                <c:pt idx="646" formatCode="General">
                  <c:v>0.43476100000000001</c:v>
                </c:pt>
                <c:pt idx="647" formatCode="General">
                  <c:v>0.43543399999999999</c:v>
                </c:pt>
                <c:pt idx="648" formatCode="General">
                  <c:v>0.43610700000000002</c:v>
                </c:pt>
                <c:pt idx="649" formatCode="General">
                  <c:v>0.43678</c:v>
                </c:pt>
                <c:pt idx="650" formatCode="General">
                  <c:v>0.43745299999999998</c:v>
                </c:pt>
                <c:pt idx="651" formatCode="General">
                  <c:v>0.43812600000000002</c:v>
                </c:pt>
                <c:pt idx="652" formatCode="General">
                  <c:v>0.43879899999999999</c:v>
                </c:pt>
                <c:pt idx="653" formatCode="General">
                  <c:v>0.43947199999999997</c:v>
                </c:pt>
                <c:pt idx="654" formatCode="General">
                  <c:v>0.44014500000000001</c:v>
                </c:pt>
                <c:pt idx="655" formatCode="General">
                  <c:v>0.44081799999999999</c:v>
                </c:pt>
                <c:pt idx="656" formatCode="General">
                  <c:v>0.44149100000000002</c:v>
                </c:pt>
                <c:pt idx="657" formatCode="General">
                  <c:v>0.442164</c:v>
                </c:pt>
                <c:pt idx="658" formatCode="General">
                  <c:v>0.44283699999999998</c:v>
                </c:pt>
                <c:pt idx="659" formatCode="General">
                  <c:v>0.44351000000000002</c:v>
                </c:pt>
                <c:pt idx="660" formatCode="General">
                  <c:v>0.44418299999999999</c:v>
                </c:pt>
                <c:pt idx="661" formatCode="General">
                  <c:v>0.44485599999999997</c:v>
                </c:pt>
                <c:pt idx="662" formatCode="General">
                  <c:v>0.44552900000000001</c:v>
                </c:pt>
                <c:pt idx="663" formatCode="General">
                  <c:v>0.44620199999999999</c:v>
                </c:pt>
                <c:pt idx="664" formatCode="General">
                  <c:v>0.44687500000000002</c:v>
                </c:pt>
                <c:pt idx="665" formatCode="General">
                  <c:v>0.447548</c:v>
                </c:pt>
                <c:pt idx="666" formatCode="General">
                  <c:v>0.44822099999999998</c:v>
                </c:pt>
                <c:pt idx="667" formatCode="General">
                  <c:v>0.44889400000000002</c:v>
                </c:pt>
                <c:pt idx="668" formatCode="General">
                  <c:v>0.44956699999999999</c:v>
                </c:pt>
                <c:pt idx="669" formatCode="General">
                  <c:v>0.45023999999999997</c:v>
                </c:pt>
                <c:pt idx="670" formatCode="General">
                  <c:v>0.45091300000000001</c:v>
                </c:pt>
                <c:pt idx="671" formatCode="General">
                  <c:v>0.45158599999999999</c:v>
                </c:pt>
                <c:pt idx="672" formatCode="General">
                  <c:v>0.45225900000000002</c:v>
                </c:pt>
                <c:pt idx="673" formatCode="General">
                  <c:v>0.452932</c:v>
                </c:pt>
                <c:pt idx="674" formatCode="General">
                  <c:v>0.45360499999999998</c:v>
                </c:pt>
                <c:pt idx="675" formatCode="General">
                  <c:v>0.45427800000000002</c:v>
                </c:pt>
                <c:pt idx="676" formatCode="General">
                  <c:v>0.45495099999999999</c:v>
                </c:pt>
                <c:pt idx="677" formatCode="General">
                  <c:v>0.45562399999999997</c:v>
                </c:pt>
                <c:pt idx="678" formatCode="General">
                  <c:v>0.45629700000000001</c:v>
                </c:pt>
                <c:pt idx="679" formatCode="General">
                  <c:v>0.45696999999999999</c:v>
                </c:pt>
                <c:pt idx="680" formatCode="General">
                  <c:v>0.45764300000000002</c:v>
                </c:pt>
                <c:pt idx="681" formatCode="General">
                  <c:v>0.45831699999999997</c:v>
                </c:pt>
                <c:pt idx="682" formatCode="General">
                  <c:v>0.45899000000000001</c:v>
                </c:pt>
                <c:pt idx="683" formatCode="General">
                  <c:v>0.45966299999999999</c:v>
                </c:pt>
                <c:pt idx="684" formatCode="General">
                  <c:v>0.46033600000000002</c:v>
                </c:pt>
                <c:pt idx="685" formatCode="General">
                  <c:v>0.461009</c:v>
                </c:pt>
                <c:pt idx="686" formatCode="General">
                  <c:v>0.46168199999999998</c:v>
                </c:pt>
                <c:pt idx="687" formatCode="General">
                  <c:v>0.46235500000000002</c:v>
                </c:pt>
                <c:pt idx="688" formatCode="General">
                  <c:v>0.463028</c:v>
                </c:pt>
                <c:pt idx="689" formatCode="General">
                  <c:v>0.46370099999999997</c:v>
                </c:pt>
                <c:pt idx="690" formatCode="General">
                  <c:v>0.46437400000000001</c:v>
                </c:pt>
                <c:pt idx="691" formatCode="General">
                  <c:v>0.46504699999999999</c:v>
                </c:pt>
                <c:pt idx="692" formatCode="General">
                  <c:v>0.46572000000000002</c:v>
                </c:pt>
                <c:pt idx="693" formatCode="General">
                  <c:v>0.466393</c:v>
                </c:pt>
                <c:pt idx="694" formatCode="General">
                  <c:v>0.46706599999999998</c:v>
                </c:pt>
                <c:pt idx="695" formatCode="General">
                  <c:v>0.46773900000000002</c:v>
                </c:pt>
                <c:pt idx="696" formatCode="General">
                  <c:v>0.468412</c:v>
                </c:pt>
                <c:pt idx="697" formatCode="General">
                  <c:v>0.46908499999999997</c:v>
                </c:pt>
                <c:pt idx="698" formatCode="General">
                  <c:v>0.46975800000000001</c:v>
                </c:pt>
                <c:pt idx="699" formatCode="General">
                  <c:v>0.47043099999999999</c:v>
                </c:pt>
                <c:pt idx="700" formatCode="General">
                  <c:v>0.47110400000000002</c:v>
                </c:pt>
                <c:pt idx="701" formatCode="General">
                  <c:v>0.471777</c:v>
                </c:pt>
                <c:pt idx="702" formatCode="General">
                  <c:v>0.47244999999999998</c:v>
                </c:pt>
                <c:pt idx="703" formatCode="General">
                  <c:v>0.47312300000000002</c:v>
                </c:pt>
                <c:pt idx="704" formatCode="General">
                  <c:v>0.47379599999999999</c:v>
                </c:pt>
                <c:pt idx="705" formatCode="General">
                  <c:v>0.47446899999999997</c:v>
                </c:pt>
                <c:pt idx="706" formatCode="General">
                  <c:v>0.47514200000000001</c:v>
                </c:pt>
                <c:pt idx="707" formatCode="General">
                  <c:v>0.47581499999999999</c:v>
                </c:pt>
                <c:pt idx="708" formatCode="General">
                  <c:v>0.47648800000000002</c:v>
                </c:pt>
                <c:pt idx="709" formatCode="General">
                  <c:v>0.477161</c:v>
                </c:pt>
                <c:pt idx="710" formatCode="General">
                  <c:v>0.47783399999999998</c:v>
                </c:pt>
                <c:pt idx="711" formatCode="General">
                  <c:v>0.47850700000000002</c:v>
                </c:pt>
                <c:pt idx="712" formatCode="General">
                  <c:v>0.47917999999999999</c:v>
                </c:pt>
                <c:pt idx="713" formatCode="General">
                  <c:v>0.47985299999999997</c:v>
                </c:pt>
                <c:pt idx="714" formatCode="General">
                  <c:v>0.48052600000000001</c:v>
                </c:pt>
                <c:pt idx="715" formatCode="General">
                  <c:v>0.48119899999999999</c:v>
                </c:pt>
                <c:pt idx="716" formatCode="General">
                  <c:v>0.48187200000000002</c:v>
                </c:pt>
                <c:pt idx="717" formatCode="General">
                  <c:v>0.482545</c:v>
                </c:pt>
                <c:pt idx="718" formatCode="General">
                  <c:v>0.48321799999999998</c:v>
                </c:pt>
                <c:pt idx="719" formatCode="General">
                  <c:v>0.48389100000000002</c:v>
                </c:pt>
                <c:pt idx="720" formatCode="General">
                  <c:v>0.48456399999999999</c:v>
                </c:pt>
                <c:pt idx="721" formatCode="General">
                  <c:v>0.48523699999999997</c:v>
                </c:pt>
                <c:pt idx="722" formatCode="General">
                  <c:v>0.48591000000000001</c:v>
                </c:pt>
                <c:pt idx="723" formatCode="General">
                  <c:v>0.48658299999999999</c:v>
                </c:pt>
                <c:pt idx="724" formatCode="General">
                  <c:v>0.48725600000000002</c:v>
                </c:pt>
                <c:pt idx="725" formatCode="General">
                  <c:v>0.487929</c:v>
                </c:pt>
                <c:pt idx="726" formatCode="General">
                  <c:v>0.48860199999999998</c:v>
                </c:pt>
                <c:pt idx="727" formatCode="General">
                  <c:v>0.48927500000000002</c:v>
                </c:pt>
                <c:pt idx="728" formatCode="General">
                  <c:v>0.48994799999999999</c:v>
                </c:pt>
                <c:pt idx="729" formatCode="General">
                  <c:v>0.49062099999999997</c:v>
                </c:pt>
                <c:pt idx="730" formatCode="General">
                  <c:v>0.49129400000000001</c:v>
                </c:pt>
                <c:pt idx="731" formatCode="General">
                  <c:v>0.49196699999999999</c:v>
                </c:pt>
                <c:pt idx="732" formatCode="General">
                  <c:v>0.49264000000000002</c:v>
                </c:pt>
                <c:pt idx="733" formatCode="General">
                  <c:v>0.493313</c:v>
                </c:pt>
                <c:pt idx="734" formatCode="General">
                  <c:v>0.49398599999999998</c:v>
                </c:pt>
                <c:pt idx="735" formatCode="General">
                  <c:v>0.49465900000000002</c:v>
                </c:pt>
                <c:pt idx="736" formatCode="General">
                  <c:v>0.49533199999999999</c:v>
                </c:pt>
                <c:pt idx="737" formatCode="General">
                  <c:v>0.49600499999999997</c:v>
                </c:pt>
                <c:pt idx="738" formatCode="General">
                  <c:v>0.49667800000000001</c:v>
                </c:pt>
                <c:pt idx="739" formatCode="General">
                  <c:v>0.49735099999999999</c:v>
                </c:pt>
                <c:pt idx="740" formatCode="General">
                  <c:v>0.49802400000000002</c:v>
                </c:pt>
                <c:pt idx="741" formatCode="General">
                  <c:v>0.498697</c:v>
                </c:pt>
                <c:pt idx="742" formatCode="General">
                  <c:v>0.49936999999999998</c:v>
                </c:pt>
                <c:pt idx="743" formatCode="General">
                  <c:v>0.50004300000000002</c:v>
                </c:pt>
                <c:pt idx="744" formatCode="General">
                  <c:v>0.50071600000000005</c:v>
                </c:pt>
                <c:pt idx="745" formatCode="General">
                  <c:v>0.50138899999999997</c:v>
                </c:pt>
                <c:pt idx="746" formatCode="General">
                  <c:v>0.50206200000000001</c:v>
                </c:pt>
                <c:pt idx="747" formatCode="General">
                  <c:v>0.50273500000000004</c:v>
                </c:pt>
                <c:pt idx="748" formatCode="General">
                  <c:v>0.50340799999999997</c:v>
                </c:pt>
                <c:pt idx="749" formatCode="General">
                  <c:v>0.504081</c:v>
                </c:pt>
                <c:pt idx="750" formatCode="General">
                  <c:v>0.50475400000000004</c:v>
                </c:pt>
                <c:pt idx="751" formatCode="General">
                  <c:v>0.50542699999999996</c:v>
                </c:pt>
                <c:pt idx="752" formatCode="General">
                  <c:v>0.50609999999999999</c:v>
                </c:pt>
                <c:pt idx="753" formatCode="General">
                  <c:v>0.50677300000000003</c:v>
                </c:pt>
                <c:pt idx="754" formatCode="General">
                  <c:v>0.50744599999999995</c:v>
                </c:pt>
                <c:pt idx="755" formatCode="General">
                  <c:v>0.50811899999999999</c:v>
                </c:pt>
                <c:pt idx="756" formatCode="General">
                  <c:v>0.50879200000000002</c:v>
                </c:pt>
                <c:pt idx="757" formatCode="General">
                  <c:v>0.50946499999999995</c:v>
                </c:pt>
                <c:pt idx="758" formatCode="General">
                  <c:v>0.51013799999999998</c:v>
                </c:pt>
                <c:pt idx="759" formatCode="General">
                  <c:v>0.51081100000000002</c:v>
                </c:pt>
                <c:pt idx="760" formatCode="General">
                  <c:v>0.51148400000000005</c:v>
                </c:pt>
                <c:pt idx="761" formatCode="General">
                  <c:v>0.51215699999999997</c:v>
                </c:pt>
                <c:pt idx="762" formatCode="General">
                  <c:v>0.51283000000000001</c:v>
                </c:pt>
                <c:pt idx="763" formatCode="General">
                  <c:v>0.51350300000000004</c:v>
                </c:pt>
                <c:pt idx="764" formatCode="General">
                  <c:v>0.51417599999999997</c:v>
                </c:pt>
                <c:pt idx="765" formatCode="General">
                  <c:v>0.514849</c:v>
                </c:pt>
                <c:pt idx="766" formatCode="General">
                  <c:v>0.51552200000000004</c:v>
                </c:pt>
                <c:pt idx="767" formatCode="General">
                  <c:v>0.51619499999999996</c:v>
                </c:pt>
                <c:pt idx="768" formatCode="General">
                  <c:v>0.51686799999999999</c:v>
                </c:pt>
                <c:pt idx="769" formatCode="General">
                  <c:v>0.51754100000000003</c:v>
                </c:pt>
                <c:pt idx="770" formatCode="General">
                  <c:v>0.51821399999999995</c:v>
                </c:pt>
                <c:pt idx="771" formatCode="General">
                  <c:v>0.51888699999999999</c:v>
                </c:pt>
                <c:pt idx="772" formatCode="General">
                  <c:v>0.51956000000000002</c:v>
                </c:pt>
                <c:pt idx="773" formatCode="General">
                  <c:v>0.52023299999999995</c:v>
                </c:pt>
                <c:pt idx="774" formatCode="General">
                  <c:v>0.52090599999999998</c:v>
                </c:pt>
                <c:pt idx="775" formatCode="General">
                  <c:v>0.52157900000000001</c:v>
                </c:pt>
                <c:pt idx="776" formatCode="General">
                  <c:v>0.52225200000000005</c:v>
                </c:pt>
                <c:pt idx="777" formatCode="General">
                  <c:v>0.52292499999999997</c:v>
                </c:pt>
                <c:pt idx="778" formatCode="General">
                  <c:v>0.52359800000000001</c:v>
                </c:pt>
                <c:pt idx="779" formatCode="General">
                  <c:v>0.52427100000000004</c:v>
                </c:pt>
                <c:pt idx="780" formatCode="General">
                  <c:v>0.52494399999999997</c:v>
                </c:pt>
                <c:pt idx="781" formatCode="General">
                  <c:v>0.525617</c:v>
                </c:pt>
                <c:pt idx="782" formatCode="General">
                  <c:v>0.52629000000000004</c:v>
                </c:pt>
                <c:pt idx="783" formatCode="General">
                  <c:v>0.52696299999999996</c:v>
                </c:pt>
                <c:pt idx="784" formatCode="General">
                  <c:v>0.52763599999999999</c:v>
                </c:pt>
                <c:pt idx="785" formatCode="General">
                  <c:v>0.52830900000000003</c:v>
                </c:pt>
                <c:pt idx="786" formatCode="General">
                  <c:v>0.52898199999999995</c:v>
                </c:pt>
                <c:pt idx="787" formatCode="General">
                  <c:v>0.52965499999999999</c:v>
                </c:pt>
                <c:pt idx="788" formatCode="General">
                  <c:v>0.53032800000000002</c:v>
                </c:pt>
                <c:pt idx="789" formatCode="General">
                  <c:v>0.53100099999999995</c:v>
                </c:pt>
                <c:pt idx="790" formatCode="General">
                  <c:v>0.53167399999999998</c:v>
                </c:pt>
                <c:pt idx="791" formatCode="General">
                  <c:v>0.53234700000000001</c:v>
                </c:pt>
                <c:pt idx="792" formatCode="General">
                  <c:v>0.53302000000000005</c:v>
                </c:pt>
                <c:pt idx="793" formatCode="General">
                  <c:v>0.53369299999999997</c:v>
                </c:pt>
                <c:pt idx="794" formatCode="General">
                  <c:v>0.53436600000000001</c:v>
                </c:pt>
                <c:pt idx="795" formatCode="General">
                  <c:v>0.53503900000000004</c:v>
                </c:pt>
                <c:pt idx="796" formatCode="General">
                  <c:v>0.53571199999999997</c:v>
                </c:pt>
                <c:pt idx="797" formatCode="General">
                  <c:v>0.536385</c:v>
                </c:pt>
                <c:pt idx="798" formatCode="General">
                  <c:v>0.53705800000000004</c:v>
                </c:pt>
                <c:pt idx="799" formatCode="General">
                  <c:v>0.53773099999999996</c:v>
                </c:pt>
                <c:pt idx="800" formatCode="General">
                  <c:v>0.53840399999999999</c:v>
                </c:pt>
                <c:pt idx="801" formatCode="General">
                  <c:v>0.53907700000000003</c:v>
                </c:pt>
                <c:pt idx="802" formatCode="General">
                  <c:v>0.53974999999999995</c:v>
                </c:pt>
                <c:pt idx="803" formatCode="General">
                  <c:v>0.54042299999999999</c:v>
                </c:pt>
                <c:pt idx="804" formatCode="General">
                  <c:v>0.54109600000000002</c:v>
                </c:pt>
                <c:pt idx="805" formatCode="General">
                  <c:v>0.54176899999999995</c:v>
                </c:pt>
                <c:pt idx="806" formatCode="General">
                  <c:v>0.54244199999999998</c:v>
                </c:pt>
                <c:pt idx="807" formatCode="General">
                  <c:v>0.54311500000000001</c:v>
                </c:pt>
                <c:pt idx="808" formatCode="General">
                  <c:v>0.54378800000000005</c:v>
                </c:pt>
                <c:pt idx="809" formatCode="General">
                  <c:v>0.54446099999999997</c:v>
                </c:pt>
                <c:pt idx="810" formatCode="General">
                  <c:v>0.54513400000000001</c:v>
                </c:pt>
                <c:pt idx="811" formatCode="General">
                  <c:v>0.54580700000000004</c:v>
                </c:pt>
                <c:pt idx="812" formatCode="General">
                  <c:v>0.54647999999999997</c:v>
                </c:pt>
                <c:pt idx="813" formatCode="General">
                  <c:v>0.547153</c:v>
                </c:pt>
                <c:pt idx="814" formatCode="General">
                  <c:v>0.54782600000000004</c:v>
                </c:pt>
                <c:pt idx="815" formatCode="General">
                  <c:v>0.54849899999999996</c:v>
                </c:pt>
                <c:pt idx="816" formatCode="General">
                  <c:v>0.54917199999999999</c:v>
                </c:pt>
                <c:pt idx="817" formatCode="General">
                  <c:v>0.54984500000000003</c:v>
                </c:pt>
                <c:pt idx="818" formatCode="General">
                  <c:v>0.55051799999999995</c:v>
                </c:pt>
                <c:pt idx="819" formatCode="General">
                  <c:v>0.55119099999999999</c:v>
                </c:pt>
                <c:pt idx="820" formatCode="General">
                  <c:v>0.55186400000000002</c:v>
                </c:pt>
                <c:pt idx="821" formatCode="General">
                  <c:v>0.55253699999999994</c:v>
                </c:pt>
                <c:pt idx="822" formatCode="General">
                  <c:v>0.55320999999999998</c:v>
                </c:pt>
                <c:pt idx="823" formatCode="General">
                  <c:v>0.55388300000000001</c:v>
                </c:pt>
                <c:pt idx="824" formatCode="General">
                  <c:v>0.55455600000000005</c:v>
                </c:pt>
                <c:pt idx="825" formatCode="General">
                  <c:v>0.55522899999999997</c:v>
                </c:pt>
                <c:pt idx="826" formatCode="General">
                  <c:v>0.55590200000000001</c:v>
                </c:pt>
                <c:pt idx="827" formatCode="General">
                  <c:v>0.55657500000000004</c:v>
                </c:pt>
                <c:pt idx="828" formatCode="General">
                  <c:v>0.55724799999999997</c:v>
                </c:pt>
                <c:pt idx="829" formatCode="General">
                  <c:v>0.557921</c:v>
                </c:pt>
                <c:pt idx="830" formatCode="General">
                  <c:v>0.55859400000000003</c:v>
                </c:pt>
                <c:pt idx="831" formatCode="General">
                  <c:v>0.55926699999999996</c:v>
                </c:pt>
                <c:pt idx="832" formatCode="General">
                  <c:v>0.55993999999999999</c:v>
                </c:pt>
                <c:pt idx="833" formatCode="General">
                  <c:v>0.56061300000000003</c:v>
                </c:pt>
                <c:pt idx="834" formatCode="General">
                  <c:v>0.56128599999999995</c:v>
                </c:pt>
                <c:pt idx="835" formatCode="General">
                  <c:v>0.56195899999999999</c:v>
                </c:pt>
                <c:pt idx="836" formatCode="General">
                  <c:v>0.56263200000000002</c:v>
                </c:pt>
                <c:pt idx="837" formatCode="General">
                  <c:v>0.56330499999999994</c:v>
                </c:pt>
                <c:pt idx="838" formatCode="General">
                  <c:v>0.56397799999999998</c:v>
                </c:pt>
                <c:pt idx="839" formatCode="General">
                  <c:v>0.56465100000000001</c:v>
                </c:pt>
                <c:pt idx="840" formatCode="General">
                  <c:v>0.56532400000000005</c:v>
                </c:pt>
                <c:pt idx="841" formatCode="General">
                  <c:v>0.56599699999999997</c:v>
                </c:pt>
                <c:pt idx="842" formatCode="General">
                  <c:v>0.56667000000000001</c:v>
                </c:pt>
                <c:pt idx="843" formatCode="General">
                  <c:v>0.56734300000000004</c:v>
                </c:pt>
                <c:pt idx="844" formatCode="General">
                  <c:v>0.56801599999999997</c:v>
                </c:pt>
                <c:pt idx="845" formatCode="General">
                  <c:v>0.568689</c:v>
                </c:pt>
                <c:pt idx="846" formatCode="General">
                  <c:v>0.56936200000000003</c:v>
                </c:pt>
                <c:pt idx="847" formatCode="General">
                  <c:v>0.57003499999999996</c:v>
                </c:pt>
                <c:pt idx="848" formatCode="General">
                  <c:v>0.57070799999999999</c:v>
                </c:pt>
                <c:pt idx="849" formatCode="General">
                  <c:v>0.57138100000000003</c:v>
                </c:pt>
                <c:pt idx="850" formatCode="General">
                  <c:v>0.57205399999999995</c:v>
                </c:pt>
                <c:pt idx="851" formatCode="General">
                  <c:v>0.57272699999999999</c:v>
                </c:pt>
                <c:pt idx="852" formatCode="General">
                  <c:v>0.57340000000000002</c:v>
                </c:pt>
                <c:pt idx="853" formatCode="General">
                  <c:v>0.57407300000000006</c:v>
                </c:pt>
                <c:pt idx="854" formatCode="General">
                  <c:v>0.57474599999999998</c:v>
                </c:pt>
                <c:pt idx="855" formatCode="General">
                  <c:v>0.57541900000000001</c:v>
                </c:pt>
                <c:pt idx="856" formatCode="General">
                  <c:v>0.57609200000000005</c:v>
                </c:pt>
                <c:pt idx="857" formatCode="General">
                  <c:v>0.57676499999999997</c:v>
                </c:pt>
                <c:pt idx="858" formatCode="General">
                  <c:v>0.57743800000000001</c:v>
                </c:pt>
                <c:pt idx="859" formatCode="General">
                  <c:v>0.57811100000000004</c:v>
                </c:pt>
                <c:pt idx="860" formatCode="General">
                  <c:v>0.57878399999999997</c:v>
                </c:pt>
                <c:pt idx="861" formatCode="General">
                  <c:v>0.579457</c:v>
                </c:pt>
                <c:pt idx="862" formatCode="General">
                  <c:v>0.58013000000000003</c:v>
                </c:pt>
                <c:pt idx="863" formatCode="General">
                  <c:v>0.58080299999999996</c:v>
                </c:pt>
                <c:pt idx="864" formatCode="General">
                  <c:v>0.58147599999999999</c:v>
                </c:pt>
                <c:pt idx="865" formatCode="General">
                  <c:v>0.58214900000000003</c:v>
                </c:pt>
                <c:pt idx="866" formatCode="General">
                  <c:v>0.58282199999999995</c:v>
                </c:pt>
                <c:pt idx="867" formatCode="General">
                  <c:v>0.58349499999999999</c:v>
                </c:pt>
                <c:pt idx="868" formatCode="General">
                  <c:v>0.58416800000000002</c:v>
                </c:pt>
                <c:pt idx="869" formatCode="General">
                  <c:v>0.58484100000000006</c:v>
                </c:pt>
                <c:pt idx="870" formatCode="General">
                  <c:v>0.58551399999999998</c:v>
                </c:pt>
                <c:pt idx="871" formatCode="General">
                  <c:v>0.58618700000000001</c:v>
                </c:pt>
                <c:pt idx="872" formatCode="General">
                  <c:v>0.58686000000000005</c:v>
                </c:pt>
                <c:pt idx="873" formatCode="General">
                  <c:v>0.58753299999999997</c:v>
                </c:pt>
                <c:pt idx="874" formatCode="General">
                  <c:v>0.58820600000000001</c:v>
                </c:pt>
                <c:pt idx="875" formatCode="General">
                  <c:v>0.58887900000000004</c:v>
                </c:pt>
                <c:pt idx="876" formatCode="General">
                  <c:v>0.58955299999999999</c:v>
                </c:pt>
                <c:pt idx="877" formatCode="General">
                  <c:v>0.59022600000000003</c:v>
                </c:pt>
                <c:pt idx="878" formatCode="General">
                  <c:v>0.59089899999999995</c:v>
                </c:pt>
                <c:pt idx="879" formatCode="General">
                  <c:v>0.59157199999999999</c:v>
                </c:pt>
                <c:pt idx="880" formatCode="General">
                  <c:v>0.59224500000000002</c:v>
                </c:pt>
                <c:pt idx="881" formatCode="General">
                  <c:v>0.59291799999999995</c:v>
                </c:pt>
                <c:pt idx="882" formatCode="General">
                  <c:v>0.59359099999999998</c:v>
                </c:pt>
                <c:pt idx="883" formatCode="General">
                  <c:v>0.59426400000000001</c:v>
                </c:pt>
                <c:pt idx="884" formatCode="General">
                  <c:v>0.59493700000000005</c:v>
                </c:pt>
                <c:pt idx="885" formatCode="General">
                  <c:v>0.59560999999999997</c:v>
                </c:pt>
                <c:pt idx="886" formatCode="General">
                  <c:v>0.59628300000000001</c:v>
                </c:pt>
                <c:pt idx="887" formatCode="General">
                  <c:v>0.59695600000000004</c:v>
                </c:pt>
                <c:pt idx="888" formatCode="General">
                  <c:v>0.59762899999999997</c:v>
                </c:pt>
                <c:pt idx="889" formatCode="General">
                  <c:v>0.598302</c:v>
                </c:pt>
                <c:pt idx="890" formatCode="General">
                  <c:v>0.59897500000000004</c:v>
                </c:pt>
                <c:pt idx="891" formatCode="General">
                  <c:v>0.59964799999999996</c:v>
                </c:pt>
                <c:pt idx="892" formatCode="General">
                  <c:v>0.60032099999999999</c:v>
                </c:pt>
                <c:pt idx="893" formatCode="General">
                  <c:v>0.60099400000000003</c:v>
                </c:pt>
                <c:pt idx="894" formatCode="General">
                  <c:v>0.60166699999999995</c:v>
                </c:pt>
                <c:pt idx="895" formatCode="General">
                  <c:v>0.60233999999999999</c:v>
                </c:pt>
                <c:pt idx="896" formatCode="General">
                  <c:v>0.60301300000000002</c:v>
                </c:pt>
                <c:pt idx="897" formatCode="General">
                  <c:v>0.60368599999999994</c:v>
                </c:pt>
                <c:pt idx="898" formatCode="General">
                  <c:v>0.60435899999999998</c:v>
                </c:pt>
                <c:pt idx="899" formatCode="General">
                  <c:v>0.60503200000000001</c:v>
                </c:pt>
                <c:pt idx="900" formatCode="General">
                  <c:v>0.60570500000000005</c:v>
                </c:pt>
                <c:pt idx="901" formatCode="General">
                  <c:v>0.60637799999999997</c:v>
                </c:pt>
                <c:pt idx="902" formatCode="General">
                  <c:v>0.60705100000000001</c:v>
                </c:pt>
                <c:pt idx="903" formatCode="General">
                  <c:v>0.60772400000000004</c:v>
                </c:pt>
                <c:pt idx="904" formatCode="General">
                  <c:v>0.60839699999999997</c:v>
                </c:pt>
                <c:pt idx="905" formatCode="General">
                  <c:v>0.60907</c:v>
                </c:pt>
                <c:pt idx="906" formatCode="General">
                  <c:v>0.60974300000000003</c:v>
                </c:pt>
                <c:pt idx="907" formatCode="General">
                  <c:v>0.61041599999999996</c:v>
                </c:pt>
                <c:pt idx="908" formatCode="General">
                  <c:v>0.61108899999999999</c:v>
                </c:pt>
                <c:pt idx="909" formatCode="General">
                  <c:v>0.61176200000000003</c:v>
                </c:pt>
                <c:pt idx="910" formatCode="General">
                  <c:v>0.61243499999999995</c:v>
                </c:pt>
                <c:pt idx="911" formatCode="General">
                  <c:v>0.61310799999999999</c:v>
                </c:pt>
                <c:pt idx="912" formatCode="General">
                  <c:v>0.61378100000000002</c:v>
                </c:pt>
                <c:pt idx="913" formatCode="General">
                  <c:v>0.61445399999999994</c:v>
                </c:pt>
                <c:pt idx="914" formatCode="General">
                  <c:v>0.61512699999999998</c:v>
                </c:pt>
                <c:pt idx="915" formatCode="General">
                  <c:v>0.61580000000000001</c:v>
                </c:pt>
                <c:pt idx="916" formatCode="General">
                  <c:v>0.61647300000000005</c:v>
                </c:pt>
                <c:pt idx="917" formatCode="General">
                  <c:v>0.61714599999999997</c:v>
                </c:pt>
                <c:pt idx="918" formatCode="General">
                  <c:v>0.61781900000000001</c:v>
                </c:pt>
                <c:pt idx="919" formatCode="General">
                  <c:v>0.61849200000000004</c:v>
                </c:pt>
                <c:pt idx="920" formatCode="General">
                  <c:v>0.61916499999999997</c:v>
                </c:pt>
                <c:pt idx="921" formatCode="General">
                  <c:v>0.619838</c:v>
                </c:pt>
                <c:pt idx="922" formatCode="General">
                  <c:v>0.62051100000000003</c:v>
                </c:pt>
                <c:pt idx="923" formatCode="General">
                  <c:v>0.62118399999999996</c:v>
                </c:pt>
                <c:pt idx="924" formatCode="General">
                  <c:v>0.62185699999999999</c:v>
                </c:pt>
                <c:pt idx="925" formatCode="General">
                  <c:v>0.62253000000000003</c:v>
                </c:pt>
                <c:pt idx="926" formatCode="General">
                  <c:v>0.62320299999999995</c:v>
                </c:pt>
                <c:pt idx="927" formatCode="General">
                  <c:v>0.62387599999999999</c:v>
                </c:pt>
                <c:pt idx="928" formatCode="General">
                  <c:v>0.62454900000000002</c:v>
                </c:pt>
                <c:pt idx="929" formatCode="General">
                  <c:v>0.62522200000000006</c:v>
                </c:pt>
                <c:pt idx="930" formatCode="General">
                  <c:v>0.62589499999999998</c:v>
                </c:pt>
                <c:pt idx="931" formatCode="General">
                  <c:v>0.62656800000000001</c:v>
                </c:pt>
                <c:pt idx="932" formatCode="General">
                  <c:v>0.62724100000000005</c:v>
                </c:pt>
                <c:pt idx="933" formatCode="General">
                  <c:v>0.62791399999999997</c:v>
                </c:pt>
                <c:pt idx="934" formatCode="General">
                  <c:v>0.62858700000000001</c:v>
                </c:pt>
                <c:pt idx="935" formatCode="General">
                  <c:v>0.62926000000000004</c:v>
                </c:pt>
                <c:pt idx="936" formatCode="General">
                  <c:v>0.62993299999999997</c:v>
                </c:pt>
                <c:pt idx="937" formatCode="General">
                  <c:v>0.630606</c:v>
                </c:pt>
                <c:pt idx="938" formatCode="General">
                  <c:v>0.63127900000000003</c:v>
                </c:pt>
                <c:pt idx="939" formatCode="General">
                  <c:v>0.63195199999999996</c:v>
                </c:pt>
                <c:pt idx="940" formatCode="General">
                  <c:v>0.63262499999999999</c:v>
                </c:pt>
                <c:pt idx="941" formatCode="General">
                  <c:v>0.63329800000000003</c:v>
                </c:pt>
                <c:pt idx="942" formatCode="General">
                  <c:v>0.63397099999999995</c:v>
                </c:pt>
                <c:pt idx="943" formatCode="General">
                  <c:v>0.63464399999999999</c:v>
                </c:pt>
                <c:pt idx="944" formatCode="General">
                  <c:v>0.63531700000000002</c:v>
                </c:pt>
                <c:pt idx="945" formatCode="General">
                  <c:v>0.63599000000000006</c:v>
                </c:pt>
                <c:pt idx="946" formatCode="General">
                  <c:v>0.63666299999999998</c:v>
                </c:pt>
                <c:pt idx="947" formatCode="General">
                  <c:v>0.63733600000000001</c:v>
                </c:pt>
                <c:pt idx="948" formatCode="General">
                  <c:v>0.63800900000000005</c:v>
                </c:pt>
                <c:pt idx="949" formatCode="General">
                  <c:v>0.63868199999999997</c:v>
                </c:pt>
                <c:pt idx="950" formatCode="General">
                  <c:v>0.63935500000000001</c:v>
                </c:pt>
                <c:pt idx="951" formatCode="General">
                  <c:v>0.64002800000000004</c:v>
                </c:pt>
                <c:pt idx="952" formatCode="General">
                  <c:v>0.64070099999999996</c:v>
                </c:pt>
                <c:pt idx="953" formatCode="General">
                  <c:v>0.641374</c:v>
                </c:pt>
                <c:pt idx="954" formatCode="General">
                  <c:v>0.64204700000000003</c:v>
                </c:pt>
                <c:pt idx="955" formatCode="General">
                  <c:v>0.64271999999999996</c:v>
                </c:pt>
                <c:pt idx="956" formatCode="General">
                  <c:v>0.64339299999999999</c:v>
                </c:pt>
                <c:pt idx="957" formatCode="General">
                  <c:v>0.64406600000000003</c:v>
                </c:pt>
                <c:pt idx="958" formatCode="General">
                  <c:v>0.64473899999999995</c:v>
                </c:pt>
                <c:pt idx="959" formatCode="General">
                  <c:v>0.64541199999999999</c:v>
                </c:pt>
                <c:pt idx="960" formatCode="General">
                  <c:v>0.64608500000000002</c:v>
                </c:pt>
                <c:pt idx="961" formatCode="General">
                  <c:v>0.64675800000000006</c:v>
                </c:pt>
                <c:pt idx="962" formatCode="General">
                  <c:v>0.64743099999999998</c:v>
                </c:pt>
                <c:pt idx="963" formatCode="General">
                  <c:v>0.64810400000000001</c:v>
                </c:pt>
                <c:pt idx="964" formatCode="General">
                  <c:v>0.64877700000000005</c:v>
                </c:pt>
                <c:pt idx="965" formatCode="General">
                  <c:v>0.64944999999999997</c:v>
                </c:pt>
                <c:pt idx="966" formatCode="General">
                  <c:v>0.65012300000000001</c:v>
                </c:pt>
                <c:pt idx="967" formatCode="General">
                  <c:v>0.65079600000000004</c:v>
                </c:pt>
                <c:pt idx="968" formatCode="General">
                  <c:v>0.65146899999999996</c:v>
                </c:pt>
                <c:pt idx="969" formatCode="General">
                  <c:v>0.652142</c:v>
                </c:pt>
                <c:pt idx="970" formatCode="General">
                  <c:v>0.65281500000000003</c:v>
                </c:pt>
                <c:pt idx="971" formatCode="General">
                  <c:v>0.65348799999999996</c:v>
                </c:pt>
                <c:pt idx="972" formatCode="General">
                  <c:v>0.65416099999999999</c:v>
                </c:pt>
                <c:pt idx="973" formatCode="General">
                  <c:v>0.65483400000000003</c:v>
                </c:pt>
                <c:pt idx="974" formatCode="General">
                  <c:v>0.65550699999999995</c:v>
                </c:pt>
                <c:pt idx="975" formatCode="General">
                  <c:v>0.65617999999999999</c:v>
                </c:pt>
                <c:pt idx="976" formatCode="General">
                  <c:v>0.65685300000000002</c:v>
                </c:pt>
                <c:pt idx="977" formatCode="General">
                  <c:v>0.65752600000000005</c:v>
                </c:pt>
                <c:pt idx="978" formatCode="General">
                  <c:v>0.65819899999999998</c:v>
                </c:pt>
                <c:pt idx="979" formatCode="General">
                  <c:v>0.65887200000000001</c:v>
                </c:pt>
                <c:pt idx="980" formatCode="General">
                  <c:v>0.65954500000000005</c:v>
                </c:pt>
                <c:pt idx="981" formatCode="General">
                  <c:v>0.66021799999999997</c:v>
                </c:pt>
                <c:pt idx="982" formatCode="General">
                  <c:v>0.66089100000000001</c:v>
                </c:pt>
                <c:pt idx="983" formatCode="General">
                  <c:v>0.66156400000000004</c:v>
                </c:pt>
                <c:pt idx="984" formatCode="General">
                  <c:v>0.66223699999999996</c:v>
                </c:pt>
                <c:pt idx="985" formatCode="General">
                  <c:v>0.66291</c:v>
                </c:pt>
                <c:pt idx="986" formatCode="General">
                  <c:v>0.66358300000000003</c:v>
                </c:pt>
                <c:pt idx="987" formatCode="General">
                  <c:v>0.66425599999999996</c:v>
                </c:pt>
                <c:pt idx="988" formatCode="General">
                  <c:v>0.66492899999999999</c:v>
                </c:pt>
                <c:pt idx="989" formatCode="General">
                  <c:v>0.66560200000000003</c:v>
                </c:pt>
                <c:pt idx="990" formatCode="General">
                  <c:v>0.66627499999999995</c:v>
                </c:pt>
                <c:pt idx="991" formatCode="General">
                  <c:v>0.66694799999999999</c:v>
                </c:pt>
                <c:pt idx="992" formatCode="General">
                  <c:v>0.66762100000000002</c:v>
                </c:pt>
                <c:pt idx="993" formatCode="General">
                  <c:v>0.66829400000000005</c:v>
                </c:pt>
                <c:pt idx="994" formatCode="General">
                  <c:v>0.66896699999999998</c:v>
                </c:pt>
                <c:pt idx="995" formatCode="General">
                  <c:v>0.66964000000000001</c:v>
                </c:pt>
                <c:pt idx="996" formatCode="General">
                  <c:v>0.67031300000000005</c:v>
                </c:pt>
                <c:pt idx="997" formatCode="General">
                  <c:v>0.67098599999999997</c:v>
                </c:pt>
                <c:pt idx="998" formatCode="General">
                  <c:v>0.67165900000000001</c:v>
                </c:pt>
                <c:pt idx="999" formatCode="General">
                  <c:v>0.67233200000000004</c:v>
                </c:pt>
                <c:pt idx="1000" formatCode="General">
                  <c:v>0.67300499999999996</c:v>
                </c:pt>
                <c:pt idx="1001" formatCode="General">
                  <c:v>0.673678</c:v>
                </c:pt>
                <c:pt idx="1002" formatCode="General">
                  <c:v>0.67435100000000003</c:v>
                </c:pt>
                <c:pt idx="1003" formatCode="General">
                  <c:v>0.67502399999999996</c:v>
                </c:pt>
                <c:pt idx="1004" formatCode="General">
                  <c:v>0.67569699999999999</c:v>
                </c:pt>
                <c:pt idx="1005" formatCode="General">
                  <c:v>0.67637000000000003</c:v>
                </c:pt>
                <c:pt idx="1006" formatCode="General">
                  <c:v>0.67704299999999995</c:v>
                </c:pt>
                <c:pt idx="1007" formatCode="General">
                  <c:v>0.67771599999999999</c:v>
                </c:pt>
                <c:pt idx="1008" formatCode="General">
                  <c:v>0.67838900000000002</c:v>
                </c:pt>
                <c:pt idx="1009" formatCode="General">
                  <c:v>0.67906200000000005</c:v>
                </c:pt>
                <c:pt idx="1010" formatCode="General">
                  <c:v>0.67973499999999998</c:v>
                </c:pt>
                <c:pt idx="1011" formatCode="General">
                  <c:v>0.68040800000000001</c:v>
                </c:pt>
                <c:pt idx="1012" formatCode="General">
                  <c:v>0.68108100000000005</c:v>
                </c:pt>
                <c:pt idx="1013" formatCode="General">
                  <c:v>0.68175399999999997</c:v>
                </c:pt>
                <c:pt idx="1014" formatCode="General">
                  <c:v>0.68242700000000001</c:v>
                </c:pt>
                <c:pt idx="1015" formatCode="General">
                  <c:v>0.68310000000000004</c:v>
                </c:pt>
                <c:pt idx="1016" formatCode="General">
                  <c:v>0.68377299999999996</c:v>
                </c:pt>
                <c:pt idx="1017" formatCode="General">
                  <c:v>0.684446</c:v>
                </c:pt>
                <c:pt idx="1018" formatCode="General">
                  <c:v>0.68511900000000003</c:v>
                </c:pt>
                <c:pt idx="1019" formatCode="General">
                  <c:v>0.68579199999999996</c:v>
                </c:pt>
                <c:pt idx="1020" formatCode="General">
                  <c:v>0.68646499999999999</c:v>
                </c:pt>
                <c:pt idx="1021" formatCode="General">
                  <c:v>0.68713800000000003</c:v>
                </c:pt>
                <c:pt idx="1022" formatCode="General">
                  <c:v>0.68781099999999995</c:v>
                </c:pt>
                <c:pt idx="1023" formatCode="General">
                  <c:v>0.68848399999999998</c:v>
                </c:pt>
                <c:pt idx="1024" formatCode="General">
                  <c:v>0.68915700000000002</c:v>
                </c:pt>
                <c:pt idx="1025" formatCode="General">
                  <c:v>0.68983000000000005</c:v>
                </c:pt>
                <c:pt idx="1026" formatCode="General">
                  <c:v>0.69050299999999998</c:v>
                </c:pt>
                <c:pt idx="1027" formatCode="General">
                  <c:v>0.69117600000000001</c:v>
                </c:pt>
                <c:pt idx="1028" formatCode="General">
                  <c:v>0.69184900000000005</c:v>
                </c:pt>
                <c:pt idx="1029" formatCode="General">
                  <c:v>0.69252199999999997</c:v>
                </c:pt>
                <c:pt idx="1030" formatCode="General">
                  <c:v>0.69319500000000001</c:v>
                </c:pt>
                <c:pt idx="1031" formatCode="General">
                  <c:v>0.69386800000000004</c:v>
                </c:pt>
                <c:pt idx="1032" formatCode="General">
                  <c:v>0.69454099999999996</c:v>
                </c:pt>
                <c:pt idx="1033" formatCode="General">
                  <c:v>0.695214</c:v>
                </c:pt>
                <c:pt idx="1034" formatCode="General">
                  <c:v>0.69588700000000003</c:v>
                </c:pt>
                <c:pt idx="1035" formatCode="General">
                  <c:v>0.69655999999999996</c:v>
                </c:pt>
                <c:pt idx="1036" formatCode="General">
                  <c:v>0.69723299999999999</c:v>
                </c:pt>
                <c:pt idx="1037" formatCode="General">
                  <c:v>0.69790600000000003</c:v>
                </c:pt>
                <c:pt idx="1038" formatCode="General">
                  <c:v>0.69857899999999995</c:v>
                </c:pt>
                <c:pt idx="1039" formatCode="General">
                  <c:v>0.69925199999999998</c:v>
                </c:pt>
                <c:pt idx="1040" formatCode="General">
                  <c:v>0.69992500000000002</c:v>
                </c:pt>
                <c:pt idx="1041" formatCode="General">
                  <c:v>0.70059800000000005</c:v>
                </c:pt>
                <c:pt idx="1042" formatCode="General">
                  <c:v>0.70127099999999998</c:v>
                </c:pt>
                <c:pt idx="1043" formatCode="General">
                  <c:v>0.70194400000000001</c:v>
                </c:pt>
                <c:pt idx="1044" formatCode="General">
                  <c:v>0.70261700000000005</c:v>
                </c:pt>
                <c:pt idx="1045" formatCode="General">
                  <c:v>0.70328999999999997</c:v>
                </c:pt>
                <c:pt idx="1046" formatCode="General">
                  <c:v>0.70396300000000001</c:v>
                </c:pt>
                <c:pt idx="1047" formatCode="General">
                  <c:v>0.70463600000000004</c:v>
                </c:pt>
                <c:pt idx="1048" formatCode="General">
                  <c:v>0.70530899999999996</c:v>
                </c:pt>
                <c:pt idx="1049" formatCode="General">
                  <c:v>0.705982</c:v>
                </c:pt>
                <c:pt idx="1050" formatCode="General">
                  <c:v>0.70665500000000003</c:v>
                </c:pt>
                <c:pt idx="1051" formatCode="General">
                  <c:v>0.70732799999999996</c:v>
                </c:pt>
                <c:pt idx="1052" formatCode="General">
                  <c:v>0.70800099999999999</c:v>
                </c:pt>
                <c:pt idx="1053" formatCode="General">
                  <c:v>0.70867400000000003</c:v>
                </c:pt>
                <c:pt idx="1054" formatCode="General">
                  <c:v>0.70934699999999995</c:v>
                </c:pt>
                <c:pt idx="1055" formatCode="General">
                  <c:v>0.71001999999999998</c:v>
                </c:pt>
                <c:pt idx="1056" formatCode="General">
                  <c:v>0.71069300000000002</c:v>
                </c:pt>
                <c:pt idx="1057" formatCode="General">
                  <c:v>0.71136600000000005</c:v>
                </c:pt>
                <c:pt idx="1058" formatCode="General">
                  <c:v>0.71203899999999998</c:v>
                </c:pt>
                <c:pt idx="1059" formatCode="General">
                  <c:v>0.71271200000000001</c:v>
                </c:pt>
                <c:pt idx="1060" formatCode="General">
                  <c:v>0.71338500000000005</c:v>
                </c:pt>
                <c:pt idx="1061" formatCode="General">
                  <c:v>0.71405799999999997</c:v>
                </c:pt>
                <c:pt idx="1062" formatCode="General">
                  <c:v>0.71473100000000001</c:v>
                </c:pt>
                <c:pt idx="1063" formatCode="General">
                  <c:v>0.71540400000000004</c:v>
                </c:pt>
                <c:pt idx="1064" formatCode="General">
                  <c:v>0.71607699999999996</c:v>
                </c:pt>
                <c:pt idx="1065" formatCode="General">
                  <c:v>0.71675</c:v>
                </c:pt>
                <c:pt idx="1066" formatCode="General">
                  <c:v>0.71742300000000003</c:v>
                </c:pt>
                <c:pt idx="1067" formatCode="General">
                  <c:v>0.71809599999999996</c:v>
                </c:pt>
                <c:pt idx="1068" formatCode="General">
                  <c:v>0.71876899999999999</c:v>
                </c:pt>
                <c:pt idx="1069" formatCode="General">
                  <c:v>0.71944200000000003</c:v>
                </c:pt>
                <c:pt idx="1070" formatCode="General">
                  <c:v>0.72011599999999998</c:v>
                </c:pt>
                <c:pt idx="1071" formatCode="General">
                  <c:v>0.72078900000000001</c:v>
                </c:pt>
                <c:pt idx="1072" formatCode="General">
                  <c:v>0.72146200000000005</c:v>
                </c:pt>
                <c:pt idx="1073" formatCode="General">
                  <c:v>0.72213499999999997</c:v>
                </c:pt>
                <c:pt idx="1074" formatCode="General">
                  <c:v>0.72280800000000001</c:v>
                </c:pt>
                <c:pt idx="1075" formatCode="General">
                  <c:v>0.72348100000000004</c:v>
                </c:pt>
                <c:pt idx="1076" formatCode="General">
                  <c:v>0.72415399999999996</c:v>
                </c:pt>
                <c:pt idx="1077" formatCode="General">
                  <c:v>0.724827</c:v>
                </c:pt>
                <c:pt idx="1078" formatCode="General">
                  <c:v>0.72550000000000003</c:v>
                </c:pt>
                <c:pt idx="1079" formatCode="General">
                  <c:v>0.72617299999999996</c:v>
                </c:pt>
                <c:pt idx="1080" formatCode="General">
                  <c:v>0.72684599999999999</c:v>
                </c:pt>
                <c:pt idx="1081" formatCode="General">
                  <c:v>0.72751900000000003</c:v>
                </c:pt>
                <c:pt idx="1082" formatCode="General">
                  <c:v>0.72819199999999995</c:v>
                </c:pt>
                <c:pt idx="1083" formatCode="General">
                  <c:v>0.72886499999999999</c:v>
                </c:pt>
                <c:pt idx="1084" formatCode="General">
                  <c:v>0.72953800000000002</c:v>
                </c:pt>
                <c:pt idx="1085" formatCode="General">
                  <c:v>0.73021100000000005</c:v>
                </c:pt>
                <c:pt idx="1086" formatCode="General">
                  <c:v>0.73088399999999998</c:v>
                </c:pt>
                <c:pt idx="1087" formatCode="General">
                  <c:v>0.73155700000000001</c:v>
                </c:pt>
                <c:pt idx="1088" formatCode="General">
                  <c:v>0.73223000000000005</c:v>
                </c:pt>
                <c:pt idx="1089" formatCode="General">
                  <c:v>0.73290299999999997</c:v>
                </c:pt>
                <c:pt idx="1090" formatCode="General">
                  <c:v>0.73357600000000001</c:v>
                </c:pt>
                <c:pt idx="1091" formatCode="General">
                  <c:v>0.73424900000000004</c:v>
                </c:pt>
                <c:pt idx="1092" formatCode="General">
                  <c:v>0.73492199999999996</c:v>
                </c:pt>
                <c:pt idx="1093" formatCode="General">
                  <c:v>0.735595</c:v>
                </c:pt>
                <c:pt idx="1094" formatCode="General">
                  <c:v>0.73626800000000003</c:v>
                </c:pt>
                <c:pt idx="1095" formatCode="General">
                  <c:v>0.73694099999999996</c:v>
                </c:pt>
                <c:pt idx="1096" formatCode="General">
                  <c:v>0.73761399999999999</c:v>
                </c:pt>
                <c:pt idx="1097" formatCode="General">
                  <c:v>0.73828700000000003</c:v>
                </c:pt>
                <c:pt idx="1098" formatCode="General">
                  <c:v>0.73895999999999995</c:v>
                </c:pt>
                <c:pt idx="1099" formatCode="General">
                  <c:v>0.73963299999999998</c:v>
                </c:pt>
                <c:pt idx="1100" formatCode="General">
                  <c:v>0.74030600000000002</c:v>
                </c:pt>
                <c:pt idx="1101" formatCode="General">
                  <c:v>0.74097900000000005</c:v>
                </c:pt>
                <c:pt idx="1102" formatCode="General">
                  <c:v>0.74165199999999998</c:v>
                </c:pt>
                <c:pt idx="1103" formatCode="General">
                  <c:v>0.74232500000000001</c:v>
                </c:pt>
                <c:pt idx="1104" formatCode="General">
                  <c:v>0.74299800000000005</c:v>
                </c:pt>
                <c:pt idx="1105" formatCode="General">
                  <c:v>0.74367099999999997</c:v>
                </c:pt>
                <c:pt idx="1106" formatCode="General">
                  <c:v>0.74434400000000001</c:v>
                </c:pt>
                <c:pt idx="1107" formatCode="General">
                  <c:v>0.74501700000000004</c:v>
                </c:pt>
                <c:pt idx="1108" formatCode="General">
                  <c:v>0.74568999999999996</c:v>
                </c:pt>
                <c:pt idx="1109" formatCode="General">
                  <c:v>0.746363</c:v>
                </c:pt>
                <c:pt idx="1110" formatCode="General">
                  <c:v>0.74703600000000003</c:v>
                </c:pt>
                <c:pt idx="1111" formatCode="General">
                  <c:v>0.74770899999999996</c:v>
                </c:pt>
                <c:pt idx="1112" formatCode="General">
                  <c:v>0.74838199999999999</c:v>
                </c:pt>
                <c:pt idx="1113" formatCode="General">
                  <c:v>0.74905500000000003</c:v>
                </c:pt>
                <c:pt idx="1114" formatCode="General">
                  <c:v>0.74972799999999995</c:v>
                </c:pt>
                <c:pt idx="1115" formatCode="General">
                  <c:v>0.75040099999999998</c:v>
                </c:pt>
                <c:pt idx="1116" formatCode="General">
                  <c:v>0.75107400000000002</c:v>
                </c:pt>
                <c:pt idx="1117" formatCode="General">
                  <c:v>0.75174700000000005</c:v>
                </c:pt>
                <c:pt idx="1118" formatCode="General">
                  <c:v>0.75241999999999998</c:v>
                </c:pt>
                <c:pt idx="1119" formatCode="General">
                  <c:v>0.75309300000000001</c:v>
                </c:pt>
                <c:pt idx="1120" formatCode="General">
                  <c:v>0.75376600000000005</c:v>
                </c:pt>
                <c:pt idx="1121" formatCode="General">
                  <c:v>0.75443899999999997</c:v>
                </c:pt>
                <c:pt idx="1122" formatCode="General">
                  <c:v>0.75511200000000001</c:v>
                </c:pt>
                <c:pt idx="1123" formatCode="General">
                  <c:v>0.75578500000000004</c:v>
                </c:pt>
                <c:pt idx="1124" formatCode="General">
                  <c:v>0.75645799999999996</c:v>
                </c:pt>
                <c:pt idx="1125" formatCode="General">
                  <c:v>0.757131</c:v>
                </c:pt>
                <c:pt idx="1126" formatCode="General">
                  <c:v>0.75780400000000003</c:v>
                </c:pt>
                <c:pt idx="1127" formatCode="General">
                  <c:v>0.75847699999999996</c:v>
                </c:pt>
                <c:pt idx="1128" formatCode="General">
                  <c:v>0.75914999999999999</c:v>
                </c:pt>
                <c:pt idx="1129" formatCode="General">
                  <c:v>0.75982300000000003</c:v>
                </c:pt>
                <c:pt idx="1130" formatCode="General">
                  <c:v>0.76049599999999995</c:v>
                </c:pt>
                <c:pt idx="1131" formatCode="General">
                  <c:v>0.76116899999999998</c:v>
                </c:pt>
                <c:pt idx="1132" formatCode="General">
                  <c:v>0.76184200000000002</c:v>
                </c:pt>
                <c:pt idx="1133" formatCode="General">
                  <c:v>0.76251500000000005</c:v>
                </c:pt>
                <c:pt idx="1134" formatCode="General">
                  <c:v>0.76318799999999998</c:v>
                </c:pt>
                <c:pt idx="1135" formatCode="General">
                  <c:v>0.76386100000000001</c:v>
                </c:pt>
                <c:pt idx="1136" formatCode="General">
                  <c:v>0.76453400000000005</c:v>
                </c:pt>
                <c:pt idx="1137" formatCode="General">
                  <c:v>0.76520699999999997</c:v>
                </c:pt>
                <c:pt idx="1138" formatCode="General">
                  <c:v>0.76588000000000001</c:v>
                </c:pt>
                <c:pt idx="1139" formatCode="General">
                  <c:v>0.76655300000000004</c:v>
                </c:pt>
                <c:pt idx="1140" formatCode="General">
                  <c:v>0.76722599999999996</c:v>
                </c:pt>
                <c:pt idx="1141" formatCode="General">
                  <c:v>0.767899</c:v>
                </c:pt>
                <c:pt idx="1142" formatCode="General">
                  <c:v>0.76857200000000003</c:v>
                </c:pt>
                <c:pt idx="1143" formatCode="General">
                  <c:v>0.76924499999999996</c:v>
                </c:pt>
                <c:pt idx="1144" formatCode="General">
                  <c:v>0.76991799999999999</c:v>
                </c:pt>
                <c:pt idx="1145" formatCode="General">
                  <c:v>0.77059100000000003</c:v>
                </c:pt>
                <c:pt idx="1146" formatCode="General">
                  <c:v>0.77126399999999995</c:v>
                </c:pt>
                <c:pt idx="1147" formatCode="General">
                  <c:v>0.77193699999999998</c:v>
                </c:pt>
                <c:pt idx="1148" formatCode="General">
                  <c:v>0.77261000000000002</c:v>
                </c:pt>
                <c:pt idx="1149" formatCode="General">
                  <c:v>0.77328300000000005</c:v>
                </c:pt>
                <c:pt idx="1150" formatCode="General">
                  <c:v>0.77395599999999998</c:v>
                </c:pt>
                <c:pt idx="1151" formatCode="General">
                  <c:v>0.77462900000000001</c:v>
                </c:pt>
                <c:pt idx="1152" formatCode="General">
                  <c:v>0.77530200000000005</c:v>
                </c:pt>
                <c:pt idx="1153" formatCode="General">
                  <c:v>0.77597499999999997</c:v>
                </c:pt>
                <c:pt idx="1154" formatCode="General">
                  <c:v>0.77664800000000001</c:v>
                </c:pt>
                <c:pt idx="1155" formatCode="General">
                  <c:v>0.77732100000000004</c:v>
                </c:pt>
                <c:pt idx="1156" formatCode="General">
                  <c:v>0.77799399999999996</c:v>
                </c:pt>
                <c:pt idx="1157" formatCode="General">
                  <c:v>0.778667</c:v>
                </c:pt>
                <c:pt idx="1158" formatCode="General">
                  <c:v>0.77934000000000003</c:v>
                </c:pt>
                <c:pt idx="1159" formatCode="General">
                  <c:v>0.78001299999999996</c:v>
                </c:pt>
                <c:pt idx="1160" formatCode="General">
                  <c:v>0.78068599999999999</c:v>
                </c:pt>
                <c:pt idx="1161" formatCode="General">
                  <c:v>0.78135900000000003</c:v>
                </c:pt>
                <c:pt idx="1162" formatCode="General">
                  <c:v>0.78203199999999995</c:v>
                </c:pt>
                <c:pt idx="1163" formatCode="General">
                  <c:v>0.78270499999999998</c:v>
                </c:pt>
                <c:pt idx="1164" formatCode="General">
                  <c:v>0.78337800000000002</c:v>
                </c:pt>
                <c:pt idx="1165" formatCode="General">
                  <c:v>0.78405100000000005</c:v>
                </c:pt>
                <c:pt idx="1166" formatCode="General">
                  <c:v>0.78472399999999998</c:v>
                </c:pt>
                <c:pt idx="1167" formatCode="General">
                  <c:v>0.78539700000000001</c:v>
                </c:pt>
                <c:pt idx="1168" formatCode="General">
                  <c:v>0.78607000000000005</c:v>
                </c:pt>
                <c:pt idx="1169" formatCode="General">
                  <c:v>0.78674299999999997</c:v>
                </c:pt>
                <c:pt idx="1170" formatCode="General">
                  <c:v>0.787416</c:v>
                </c:pt>
                <c:pt idx="1171" formatCode="General">
                  <c:v>0.78808900000000004</c:v>
                </c:pt>
                <c:pt idx="1172" formatCode="General">
                  <c:v>0.78876199999999996</c:v>
                </c:pt>
                <c:pt idx="1173" formatCode="General">
                  <c:v>0.789435</c:v>
                </c:pt>
                <c:pt idx="1174" formatCode="General">
                  <c:v>0.79010800000000003</c:v>
                </c:pt>
                <c:pt idx="1175" formatCode="General">
                  <c:v>0.79078099999999996</c:v>
                </c:pt>
                <c:pt idx="1176" formatCode="General">
                  <c:v>0.79145399999999999</c:v>
                </c:pt>
                <c:pt idx="1177" formatCode="General">
                  <c:v>0.79212700000000003</c:v>
                </c:pt>
                <c:pt idx="1178" formatCode="General">
                  <c:v>0.79279999999999995</c:v>
                </c:pt>
                <c:pt idx="1179" formatCode="General">
                  <c:v>0.79347299999999998</c:v>
                </c:pt>
                <c:pt idx="1180" formatCode="General">
                  <c:v>0.79414600000000002</c:v>
                </c:pt>
                <c:pt idx="1181" formatCode="General">
                  <c:v>0.79481900000000005</c:v>
                </c:pt>
                <c:pt idx="1182" formatCode="General">
                  <c:v>0.79549199999999998</c:v>
                </c:pt>
                <c:pt idx="1183" formatCode="General">
                  <c:v>0.79616500000000001</c:v>
                </c:pt>
                <c:pt idx="1184" formatCode="General">
                  <c:v>0.79683800000000005</c:v>
                </c:pt>
                <c:pt idx="1185" formatCode="General">
                  <c:v>0.79751099999999997</c:v>
                </c:pt>
                <c:pt idx="1186" formatCode="General">
                  <c:v>0.798184</c:v>
                </c:pt>
                <c:pt idx="1187" formatCode="General">
                  <c:v>0.79885700000000004</c:v>
                </c:pt>
                <c:pt idx="1188" formatCode="General">
                  <c:v>0.79952999999999996</c:v>
                </c:pt>
                <c:pt idx="1189" formatCode="General">
                  <c:v>0.800203</c:v>
                </c:pt>
                <c:pt idx="1190" formatCode="General">
                  <c:v>0.80087600000000003</c:v>
                </c:pt>
                <c:pt idx="1191" formatCode="General">
                  <c:v>0.80154899999999996</c:v>
                </c:pt>
                <c:pt idx="1192" formatCode="General">
                  <c:v>0.80222199999999999</c:v>
                </c:pt>
                <c:pt idx="1193" formatCode="General">
                  <c:v>0.80289500000000003</c:v>
                </c:pt>
                <c:pt idx="1194" formatCode="General">
                  <c:v>0.80356799999999995</c:v>
                </c:pt>
                <c:pt idx="1195" formatCode="General">
                  <c:v>0.80424099999999998</c:v>
                </c:pt>
                <c:pt idx="1196" formatCode="General">
                  <c:v>0.80491400000000002</c:v>
                </c:pt>
                <c:pt idx="1197" formatCode="General">
                  <c:v>0.80558700000000005</c:v>
                </c:pt>
                <c:pt idx="1198" formatCode="General">
                  <c:v>0.80625999999999998</c:v>
                </c:pt>
                <c:pt idx="1199" formatCode="General">
                  <c:v>0.80693300000000001</c:v>
                </c:pt>
                <c:pt idx="1200" formatCode="General">
                  <c:v>0.80760600000000005</c:v>
                </c:pt>
                <c:pt idx="1201" formatCode="General">
                  <c:v>0.80827899999999997</c:v>
                </c:pt>
                <c:pt idx="1202" formatCode="General">
                  <c:v>0.808952</c:v>
                </c:pt>
                <c:pt idx="1203" formatCode="General">
                  <c:v>0.80962500000000004</c:v>
                </c:pt>
                <c:pt idx="1204" formatCode="General">
                  <c:v>0.81029799999999996</c:v>
                </c:pt>
                <c:pt idx="1205" formatCode="General">
                  <c:v>0.810971</c:v>
                </c:pt>
                <c:pt idx="1206" formatCode="General">
                  <c:v>0.81164400000000003</c:v>
                </c:pt>
                <c:pt idx="1207" formatCode="General">
                  <c:v>0.81231699999999996</c:v>
                </c:pt>
                <c:pt idx="1208" formatCode="General">
                  <c:v>0.81298999999999999</c:v>
                </c:pt>
                <c:pt idx="1209" formatCode="General">
                  <c:v>0.81366300000000003</c:v>
                </c:pt>
                <c:pt idx="1210" formatCode="General">
                  <c:v>0.81433599999999995</c:v>
                </c:pt>
                <c:pt idx="1211" formatCode="General">
                  <c:v>0.81500899999999998</c:v>
                </c:pt>
                <c:pt idx="1212" formatCode="General">
                  <c:v>0.81568200000000002</c:v>
                </c:pt>
                <c:pt idx="1213" formatCode="General">
                  <c:v>0.81635500000000005</c:v>
                </c:pt>
                <c:pt idx="1214" formatCode="General">
                  <c:v>0.81702799999999998</c:v>
                </c:pt>
                <c:pt idx="1215" formatCode="General">
                  <c:v>0.81770100000000001</c:v>
                </c:pt>
                <c:pt idx="1216" formatCode="General">
                  <c:v>0.81837400000000005</c:v>
                </c:pt>
                <c:pt idx="1217" formatCode="General">
                  <c:v>0.81904699999999997</c:v>
                </c:pt>
                <c:pt idx="1218" formatCode="General">
                  <c:v>0.81972</c:v>
                </c:pt>
                <c:pt idx="1219" formatCode="General">
                  <c:v>0.82039300000000004</c:v>
                </c:pt>
                <c:pt idx="1220" formatCode="General">
                  <c:v>0.82106599999999996</c:v>
                </c:pt>
                <c:pt idx="1221" formatCode="General">
                  <c:v>0.821739</c:v>
                </c:pt>
                <c:pt idx="1222" formatCode="General">
                  <c:v>0.82241200000000003</c:v>
                </c:pt>
                <c:pt idx="1223" formatCode="General">
                  <c:v>0.82308499999999996</c:v>
                </c:pt>
                <c:pt idx="1224" formatCode="General">
                  <c:v>0.82375799999999999</c:v>
                </c:pt>
                <c:pt idx="1225" formatCode="General">
                  <c:v>0.82443100000000002</c:v>
                </c:pt>
                <c:pt idx="1226" formatCode="General">
                  <c:v>0.82510399999999995</c:v>
                </c:pt>
                <c:pt idx="1227" formatCode="General">
                  <c:v>0.82577699999999998</c:v>
                </c:pt>
                <c:pt idx="1228" formatCode="General">
                  <c:v>0.82645000000000002</c:v>
                </c:pt>
                <c:pt idx="1229" formatCode="General">
                  <c:v>0.82712300000000005</c:v>
                </c:pt>
                <c:pt idx="1230" formatCode="General">
                  <c:v>0.82779599999999998</c:v>
                </c:pt>
                <c:pt idx="1231" formatCode="General">
                  <c:v>0.82846900000000001</c:v>
                </c:pt>
                <c:pt idx="1232" formatCode="General">
                  <c:v>0.82914200000000005</c:v>
                </c:pt>
                <c:pt idx="1233" formatCode="General">
                  <c:v>0.82981499999999997</c:v>
                </c:pt>
                <c:pt idx="1234" formatCode="General">
                  <c:v>0.830488</c:v>
                </c:pt>
                <c:pt idx="1235" formatCode="General">
                  <c:v>0.83116100000000004</c:v>
                </c:pt>
                <c:pt idx="1236" formatCode="General">
                  <c:v>0.83183399999999996</c:v>
                </c:pt>
                <c:pt idx="1237" formatCode="General">
                  <c:v>0.832507</c:v>
                </c:pt>
                <c:pt idx="1238" formatCode="General">
                  <c:v>0.83318000000000003</c:v>
                </c:pt>
                <c:pt idx="1239" formatCode="General">
                  <c:v>0.83385299999999996</c:v>
                </c:pt>
                <c:pt idx="1240" formatCode="General">
                  <c:v>0.83452599999999999</c:v>
                </c:pt>
                <c:pt idx="1241" formatCode="General">
                  <c:v>0.83519900000000002</c:v>
                </c:pt>
                <c:pt idx="1242" formatCode="General">
                  <c:v>0.83587199999999995</c:v>
                </c:pt>
                <c:pt idx="1243" formatCode="General">
                  <c:v>0.83654499999999998</c:v>
                </c:pt>
                <c:pt idx="1244" formatCode="General">
                  <c:v>0.83721800000000002</c:v>
                </c:pt>
                <c:pt idx="1245" formatCode="General">
                  <c:v>0.83789100000000005</c:v>
                </c:pt>
                <c:pt idx="1246" formatCode="General">
                  <c:v>0.83856399999999998</c:v>
                </c:pt>
                <c:pt idx="1247" formatCode="General">
                  <c:v>0.83923700000000001</c:v>
                </c:pt>
                <c:pt idx="1248" formatCode="General">
                  <c:v>0.83991000000000005</c:v>
                </c:pt>
                <c:pt idx="1249" formatCode="General">
                  <c:v>0.84058299999999997</c:v>
                </c:pt>
                <c:pt idx="1250" formatCode="General">
                  <c:v>0.841256</c:v>
                </c:pt>
                <c:pt idx="1251" formatCode="General">
                  <c:v>0.84192900000000004</c:v>
                </c:pt>
                <c:pt idx="1252" formatCode="General">
                  <c:v>0.84260199999999996</c:v>
                </c:pt>
                <c:pt idx="1253" formatCode="General">
                  <c:v>0.843275</c:v>
                </c:pt>
                <c:pt idx="1254" formatCode="General">
                  <c:v>0.84394800000000003</c:v>
                </c:pt>
                <c:pt idx="1255" formatCode="General">
                  <c:v>0.84462099999999996</c:v>
                </c:pt>
                <c:pt idx="1256" formatCode="General">
                  <c:v>0.84529399999999999</c:v>
                </c:pt>
                <c:pt idx="1257" formatCode="General">
                  <c:v>0.84596700000000002</c:v>
                </c:pt>
                <c:pt idx="1258" formatCode="General">
                  <c:v>0.84663999999999995</c:v>
                </c:pt>
                <c:pt idx="1259" formatCode="General">
                  <c:v>0.84731299999999998</c:v>
                </c:pt>
                <c:pt idx="1260" formatCode="General">
                  <c:v>0.84798600000000002</c:v>
                </c:pt>
                <c:pt idx="1261" formatCode="General">
                  <c:v>0.84865900000000005</c:v>
                </c:pt>
                <c:pt idx="1262" formatCode="General">
                  <c:v>0.84933199999999998</c:v>
                </c:pt>
                <c:pt idx="1263" formatCode="General">
                  <c:v>0.85000500000000001</c:v>
                </c:pt>
                <c:pt idx="1264" formatCode="General">
                  <c:v>0.85067899999999996</c:v>
                </c:pt>
                <c:pt idx="1265" formatCode="General">
                  <c:v>0.851352</c:v>
                </c:pt>
                <c:pt idx="1266" formatCode="General">
                  <c:v>0.85202500000000003</c:v>
                </c:pt>
                <c:pt idx="1267" formatCode="General">
                  <c:v>0.85269799999999996</c:v>
                </c:pt>
                <c:pt idx="1268" formatCode="General">
                  <c:v>0.85337099999999999</c:v>
                </c:pt>
                <c:pt idx="1269" formatCode="General">
                  <c:v>0.85404400000000003</c:v>
                </c:pt>
                <c:pt idx="1270" formatCode="General">
                  <c:v>0.85471699999999995</c:v>
                </c:pt>
                <c:pt idx="1271" formatCode="General">
                  <c:v>0.85538999999999998</c:v>
                </c:pt>
                <c:pt idx="1272" formatCode="General">
                  <c:v>0.85606300000000002</c:v>
                </c:pt>
                <c:pt idx="1273" formatCode="General">
                  <c:v>0.85673600000000005</c:v>
                </c:pt>
                <c:pt idx="1274" formatCode="General">
                  <c:v>0.85740899999999998</c:v>
                </c:pt>
                <c:pt idx="1275" formatCode="General">
                  <c:v>0.85808200000000001</c:v>
                </c:pt>
                <c:pt idx="1276" formatCode="General">
                  <c:v>0.85875500000000005</c:v>
                </c:pt>
                <c:pt idx="1277" formatCode="General">
                  <c:v>0.85942799999999997</c:v>
                </c:pt>
                <c:pt idx="1278" formatCode="General">
                  <c:v>0.860101</c:v>
                </c:pt>
                <c:pt idx="1279" formatCode="General">
                  <c:v>0.86077400000000004</c:v>
                </c:pt>
                <c:pt idx="1280" formatCode="General">
                  <c:v>0.86144699999999996</c:v>
                </c:pt>
                <c:pt idx="1281" formatCode="General">
                  <c:v>0.86212</c:v>
                </c:pt>
                <c:pt idx="1282" formatCode="General">
                  <c:v>0.86279300000000003</c:v>
                </c:pt>
                <c:pt idx="1283" formatCode="General">
                  <c:v>0.86346599999999996</c:v>
                </c:pt>
                <c:pt idx="1284" formatCode="General">
                  <c:v>0.86413899999999999</c:v>
                </c:pt>
                <c:pt idx="1285" formatCode="General">
                  <c:v>0.86481200000000003</c:v>
                </c:pt>
                <c:pt idx="1286" formatCode="General">
                  <c:v>0.86548499999999995</c:v>
                </c:pt>
                <c:pt idx="1287" formatCode="General">
                  <c:v>0.86615799999999998</c:v>
                </c:pt>
                <c:pt idx="1288" formatCode="General">
                  <c:v>0.86683100000000002</c:v>
                </c:pt>
                <c:pt idx="1289" formatCode="General">
                  <c:v>0.86750400000000005</c:v>
                </c:pt>
                <c:pt idx="1290" formatCode="General">
                  <c:v>0.86817699999999998</c:v>
                </c:pt>
                <c:pt idx="1291" formatCode="General">
                  <c:v>0.86885000000000001</c:v>
                </c:pt>
                <c:pt idx="1292" formatCode="General">
                  <c:v>0.86952300000000005</c:v>
                </c:pt>
                <c:pt idx="1293" formatCode="General">
                  <c:v>0.87019599999999997</c:v>
                </c:pt>
                <c:pt idx="1294" formatCode="General">
                  <c:v>0.870869</c:v>
                </c:pt>
                <c:pt idx="1295" formatCode="General">
                  <c:v>0.87154200000000004</c:v>
                </c:pt>
                <c:pt idx="1296" formatCode="General">
                  <c:v>0.87221499999999996</c:v>
                </c:pt>
                <c:pt idx="1297" formatCode="General">
                  <c:v>0.872888</c:v>
                </c:pt>
                <c:pt idx="1298" formatCode="General">
                  <c:v>0.87356100000000003</c:v>
                </c:pt>
                <c:pt idx="1299" formatCode="General">
                  <c:v>0.87423399999999996</c:v>
                </c:pt>
                <c:pt idx="1300" formatCode="General">
                  <c:v>0.87490699999999999</c:v>
                </c:pt>
                <c:pt idx="1301" formatCode="General">
                  <c:v>0.87558000000000002</c:v>
                </c:pt>
                <c:pt idx="1302" formatCode="General">
                  <c:v>0.87625299999999995</c:v>
                </c:pt>
                <c:pt idx="1303" formatCode="General">
                  <c:v>0.87692599999999998</c:v>
                </c:pt>
                <c:pt idx="1304" formatCode="General">
                  <c:v>0.87759900000000002</c:v>
                </c:pt>
                <c:pt idx="1305" formatCode="General">
                  <c:v>0.87827200000000005</c:v>
                </c:pt>
                <c:pt idx="1306" formatCode="General">
                  <c:v>0.87894499999999998</c:v>
                </c:pt>
                <c:pt idx="1307" formatCode="General">
                  <c:v>0.87961800000000001</c:v>
                </c:pt>
                <c:pt idx="1308" formatCode="General">
                  <c:v>0.88029100000000005</c:v>
                </c:pt>
                <c:pt idx="1309" formatCode="General">
                  <c:v>0.88096399999999997</c:v>
                </c:pt>
                <c:pt idx="1310" formatCode="General">
                  <c:v>0.881637</c:v>
                </c:pt>
                <c:pt idx="1311" formatCode="General">
                  <c:v>0.88231000000000004</c:v>
                </c:pt>
                <c:pt idx="1312" formatCode="General">
                  <c:v>0.88298299999999996</c:v>
                </c:pt>
                <c:pt idx="1313" formatCode="General">
                  <c:v>0.883656</c:v>
                </c:pt>
                <c:pt idx="1314" formatCode="General">
                  <c:v>0.88432900000000003</c:v>
                </c:pt>
                <c:pt idx="1315" formatCode="General">
                  <c:v>0.88500199999999996</c:v>
                </c:pt>
                <c:pt idx="1316" formatCode="General">
                  <c:v>0.88567499999999999</c:v>
                </c:pt>
                <c:pt idx="1317" formatCode="General">
                  <c:v>0.88634800000000002</c:v>
                </c:pt>
                <c:pt idx="1318" formatCode="General">
                  <c:v>0.88702099999999995</c:v>
                </c:pt>
                <c:pt idx="1319" formatCode="General">
                  <c:v>0.88769399999999998</c:v>
                </c:pt>
                <c:pt idx="1320" formatCode="General">
                  <c:v>0.88836700000000002</c:v>
                </c:pt>
                <c:pt idx="1321" formatCode="General">
                  <c:v>0.88904000000000005</c:v>
                </c:pt>
                <c:pt idx="1322" formatCode="General">
                  <c:v>0.88971299999999998</c:v>
                </c:pt>
                <c:pt idx="1323" formatCode="General">
                  <c:v>0.89038600000000001</c:v>
                </c:pt>
                <c:pt idx="1324" formatCode="General">
                  <c:v>0.89105900000000005</c:v>
                </c:pt>
                <c:pt idx="1325" formatCode="General">
                  <c:v>0.89173199999999997</c:v>
                </c:pt>
                <c:pt idx="1326" formatCode="General">
                  <c:v>0.892405</c:v>
                </c:pt>
                <c:pt idx="1327" formatCode="General">
                  <c:v>0.89307800000000004</c:v>
                </c:pt>
                <c:pt idx="1328" formatCode="General">
                  <c:v>0.89375099999999996</c:v>
                </c:pt>
                <c:pt idx="1329" formatCode="General">
                  <c:v>0.894424</c:v>
                </c:pt>
                <c:pt idx="1330" formatCode="General">
                  <c:v>0.89509700000000003</c:v>
                </c:pt>
                <c:pt idx="1331" formatCode="General">
                  <c:v>0.89576999999999996</c:v>
                </c:pt>
                <c:pt idx="1332" formatCode="General">
                  <c:v>0.89644299999999999</c:v>
                </c:pt>
                <c:pt idx="1333" formatCode="General">
                  <c:v>0.89711600000000002</c:v>
                </c:pt>
                <c:pt idx="1334" formatCode="General">
                  <c:v>0.89778899999999995</c:v>
                </c:pt>
                <c:pt idx="1335" formatCode="General">
                  <c:v>0.89846199999999998</c:v>
                </c:pt>
                <c:pt idx="1336" formatCode="General">
                  <c:v>0.89913500000000002</c:v>
                </c:pt>
                <c:pt idx="1337" formatCode="General">
                  <c:v>0.89980800000000005</c:v>
                </c:pt>
                <c:pt idx="1338" formatCode="General">
                  <c:v>0.90048099999999998</c:v>
                </c:pt>
                <c:pt idx="1339" formatCode="General">
                  <c:v>0.90115400000000001</c:v>
                </c:pt>
                <c:pt idx="1340" formatCode="General">
                  <c:v>0.90182700000000005</c:v>
                </c:pt>
                <c:pt idx="1341" formatCode="General">
                  <c:v>0.90249999999999997</c:v>
                </c:pt>
                <c:pt idx="1342" formatCode="General">
                  <c:v>0.903173</c:v>
                </c:pt>
                <c:pt idx="1343" formatCode="General">
                  <c:v>0.90384600000000004</c:v>
                </c:pt>
                <c:pt idx="1344" formatCode="General">
                  <c:v>0.90451899999999996</c:v>
                </c:pt>
                <c:pt idx="1345" formatCode="General">
                  <c:v>0.905192</c:v>
                </c:pt>
                <c:pt idx="1346" formatCode="General">
                  <c:v>0.90586500000000003</c:v>
                </c:pt>
                <c:pt idx="1347" formatCode="General">
                  <c:v>0.90653799999999995</c:v>
                </c:pt>
                <c:pt idx="1348" formatCode="General">
                  <c:v>0.90721099999999999</c:v>
                </c:pt>
                <c:pt idx="1349" formatCode="General">
                  <c:v>0.90788400000000002</c:v>
                </c:pt>
                <c:pt idx="1350" formatCode="General">
                  <c:v>0.90855699999999995</c:v>
                </c:pt>
                <c:pt idx="1351" formatCode="General">
                  <c:v>0.90922999999999998</c:v>
                </c:pt>
                <c:pt idx="1352" formatCode="General">
                  <c:v>0.90990300000000002</c:v>
                </c:pt>
                <c:pt idx="1353" formatCode="General">
                  <c:v>0.91057600000000005</c:v>
                </c:pt>
                <c:pt idx="1354" formatCode="General">
                  <c:v>0.91124899999999998</c:v>
                </c:pt>
                <c:pt idx="1355" formatCode="General">
                  <c:v>0.91192200000000001</c:v>
                </c:pt>
                <c:pt idx="1356" formatCode="General">
                  <c:v>0.91259500000000005</c:v>
                </c:pt>
                <c:pt idx="1357" formatCode="General">
                  <c:v>0.91326799999999997</c:v>
                </c:pt>
                <c:pt idx="1358" formatCode="General">
                  <c:v>0.913941</c:v>
                </c:pt>
                <c:pt idx="1359" formatCode="General">
                  <c:v>0.91461400000000004</c:v>
                </c:pt>
                <c:pt idx="1360" formatCode="General">
                  <c:v>0.91528699999999996</c:v>
                </c:pt>
                <c:pt idx="1361" formatCode="General">
                  <c:v>0.91596</c:v>
                </c:pt>
                <c:pt idx="1362" formatCode="General">
                  <c:v>0.91663300000000003</c:v>
                </c:pt>
                <c:pt idx="1363" formatCode="General">
                  <c:v>0.91730599999999995</c:v>
                </c:pt>
                <c:pt idx="1364" formatCode="General">
                  <c:v>0.91797899999999999</c:v>
                </c:pt>
                <c:pt idx="1365" formatCode="General">
                  <c:v>0.91865200000000002</c:v>
                </c:pt>
                <c:pt idx="1366" formatCode="General">
                  <c:v>0.91932499999999995</c:v>
                </c:pt>
                <c:pt idx="1367" formatCode="General">
                  <c:v>0.91999799999999998</c:v>
                </c:pt>
                <c:pt idx="1368" formatCode="General">
                  <c:v>0.92067100000000002</c:v>
                </c:pt>
                <c:pt idx="1369" formatCode="General">
                  <c:v>0.92134400000000005</c:v>
                </c:pt>
                <c:pt idx="1370" formatCode="General">
                  <c:v>0.92201699999999998</c:v>
                </c:pt>
                <c:pt idx="1371" formatCode="General">
                  <c:v>0.92269000000000001</c:v>
                </c:pt>
                <c:pt idx="1372" formatCode="General">
                  <c:v>0.92336300000000004</c:v>
                </c:pt>
                <c:pt idx="1373" formatCode="General">
                  <c:v>0.92403599999999997</c:v>
                </c:pt>
                <c:pt idx="1374" formatCode="General">
                  <c:v>0.924709</c:v>
                </c:pt>
                <c:pt idx="1375" formatCode="General">
                  <c:v>0.92538200000000004</c:v>
                </c:pt>
                <c:pt idx="1376" formatCode="General">
                  <c:v>0.92605499999999996</c:v>
                </c:pt>
                <c:pt idx="1377" formatCode="General">
                  <c:v>0.926728</c:v>
                </c:pt>
                <c:pt idx="1378" formatCode="General">
                  <c:v>0.92740100000000003</c:v>
                </c:pt>
                <c:pt idx="1379" formatCode="General">
                  <c:v>0.92807399999999995</c:v>
                </c:pt>
                <c:pt idx="1380" formatCode="General">
                  <c:v>0.92874699999999999</c:v>
                </c:pt>
                <c:pt idx="1381" formatCode="General">
                  <c:v>0.92942000000000002</c:v>
                </c:pt>
                <c:pt idx="1382" formatCode="General">
                  <c:v>0.93009299999999995</c:v>
                </c:pt>
                <c:pt idx="1383" formatCode="General">
                  <c:v>0.93076599999999998</c:v>
                </c:pt>
                <c:pt idx="1384" formatCode="General">
                  <c:v>0.93143900000000002</c:v>
                </c:pt>
                <c:pt idx="1385" formatCode="General">
                  <c:v>0.93211200000000005</c:v>
                </c:pt>
                <c:pt idx="1386" formatCode="General">
                  <c:v>0.93278499999999998</c:v>
                </c:pt>
                <c:pt idx="1387" formatCode="General">
                  <c:v>0.93345800000000001</c:v>
                </c:pt>
                <c:pt idx="1388" formatCode="General">
                  <c:v>0.93413100000000004</c:v>
                </c:pt>
                <c:pt idx="1389" formatCode="General">
                  <c:v>0.93480399999999997</c:v>
                </c:pt>
                <c:pt idx="1390" formatCode="General">
                  <c:v>0.935477</c:v>
                </c:pt>
                <c:pt idx="1391" formatCode="General">
                  <c:v>0.93615000000000004</c:v>
                </c:pt>
                <c:pt idx="1392" formatCode="General">
                  <c:v>0.93682299999999996</c:v>
                </c:pt>
                <c:pt idx="1393" formatCode="General">
                  <c:v>0.937496</c:v>
                </c:pt>
                <c:pt idx="1394" formatCode="General">
                  <c:v>0.93816900000000003</c:v>
                </c:pt>
                <c:pt idx="1395" formatCode="General">
                  <c:v>0.93884199999999995</c:v>
                </c:pt>
                <c:pt idx="1396" formatCode="General">
                  <c:v>0.93951499999999999</c:v>
                </c:pt>
                <c:pt idx="1397" formatCode="General">
                  <c:v>0.94018800000000002</c:v>
                </c:pt>
                <c:pt idx="1398" formatCode="General">
                  <c:v>0.94086099999999995</c:v>
                </c:pt>
                <c:pt idx="1399" formatCode="General">
                  <c:v>0.94153399999999998</c:v>
                </c:pt>
                <c:pt idx="1400" formatCode="General">
                  <c:v>0.94220700000000002</c:v>
                </c:pt>
                <c:pt idx="1401" formatCode="General">
                  <c:v>0.94288000000000005</c:v>
                </c:pt>
                <c:pt idx="1402" formatCode="General">
                  <c:v>0.94355299999999998</c:v>
                </c:pt>
                <c:pt idx="1403" formatCode="General">
                  <c:v>0.94422600000000001</c:v>
                </c:pt>
                <c:pt idx="1404" formatCode="General">
                  <c:v>0.94489900000000004</c:v>
                </c:pt>
                <c:pt idx="1405" formatCode="General">
                  <c:v>0.94557199999999997</c:v>
                </c:pt>
                <c:pt idx="1406" formatCode="General">
                  <c:v>0.946245</c:v>
                </c:pt>
                <c:pt idx="1407" formatCode="General">
                  <c:v>0.94691800000000004</c:v>
                </c:pt>
                <c:pt idx="1408" formatCode="General">
                  <c:v>0.94759099999999996</c:v>
                </c:pt>
                <c:pt idx="1409" formatCode="General">
                  <c:v>0.948264</c:v>
                </c:pt>
                <c:pt idx="1410" formatCode="General">
                  <c:v>0.94893700000000003</c:v>
                </c:pt>
                <c:pt idx="1411" formatCode="General">
                  <c:v>0.94960999999999995</c:v>
                </c:pt>
                <c:pt idx="1412" formatCode="General">
                  <c:v>0.95028299999999999</c:v>
                </c:pt>
                <c:pt idx="1413" formatCode="General">
                  <c:v>0.95095600000000002</c:v>
                </c:pt>
                <c:pt idx="1414" formatCode="General">
                  <c:v>0.95162899999999995</c:v>
                </c:pt>
                <c:pt idx="1415" formatCode="General">
                  <c:v>0.95230199999999998</c:v>
                </c:pt>
                <c:pt idx="1416" formatCode="General">
                  <c:v>0.95297500000000002</c:v>
                </c:pt>
                <c:pt idx="1417" formatCode="General">
                  <c:v>0.95364800000000005</c:v>
                </c:pt>
                <c:pt idx="1418" formatCode="General">
                  <c:v>0.95432099999999997</c:v>
                </c:pt>
                <c:pt idx="1419" formatCode="General">
                  <c:v>0.95499400000000001</c:v>
                </c:pt>
                <c:pt idx="1420" formatCode="General">
                  <c:v>0.95566700000000004</c:v>
                </c:pt>
                <c:pt idx="1421" formatCode="General">
                  <c:v>0.95633999999999997</c:v>
                </c:pt>
                <c:pt idx="1422" formatCode="General">
                  <c:v>0.957013</c:v>
                </c:pt>
                <c:pt idx="1423" formatCode="General">
                  <c:v>0.95768600000000004</c:v>
                </c:pt>
                <c:pt idx="1424" formatCode="General">
                  <c:v>0.95835899999999996</c:v>
                </c:pt>
                <c:pt idx="1425" formatCode="General">
                  <c:v>0.959032</c:v>
                </c:pt>
                <c:pt idx="1426" formatCode="General">
                  <c:v>0.95970500000000003</c:v>
                </c:pt>
                <c:pt idx="1427" formatCode="General">
                  <c:v>0.96037799999999995</c:v>
                </c:pt>
                <c:pt idx="1428" formatCode="General">
                  <c:v>0.96105099999999999</c:v>
                </c:pt>
                <c:pt idx="1429" formatCode="General">
                  <c:v>0.96172400000000002</c:v>
                </c:pt>
                <c:pt idx="1430" formatCode="General">
                  <c:v>0.96239699999999995</c:v>
                </c:pt>
                <c:pt idx="1431" formatCode="General">
                  <c:v>0.96306999999999998</c:v>
                </c:pt>
                <c:pt idx="1432" formatCode="General">
                  <c:v>0.96374300000000002</c:v>
                </c:pt>
                <c:pt idx="1433" formatCode="General">
                  <c:v>0.96441600000000005</c:v>
                </c:pt>
                <c:pt idx="1434" formatCode="General">
                  <c:v>0.96508899999999997</c:v>
                </c:pt>
                <c:pt idx="1435" formatCode="General">
                  <c:v>0.96576200000000001</c:v>
                </c:pt>
                <c:pt idx="1436" formatCode="General">
                  <c:v>0.96643500000000004</c:v>
                </c:pt>
                <c:pt idx="1437" formatCode="General">
                  <c:v>0.96710799999999997</c:v>
                </c:pt>
                <c:pt idx="1438" formatCode="General">
                  <c:v>0.967781</c:v>
                </c:pt>
                <c:pt idx="1439" formatCode="General">
                  <c:v>0.96845400000000004</c:v>
                </c:pt>
                <c:pt idx="1440" formatCode="General">
                  <c:v>0.96912699999999996</c:v>
                </c:pt>
                <c:pt idx="1441" formatCode="General">
                  <c:v>0.9698</c:v>
                </c:pt>
                <c:pt idx="1442" formatCode="General">
                  <c:v>0.97047300000000003</c:v>
                </c:pt>
                <c:pt idx="1443" formatCode="General">
                  <c:v>0.97114599999999995</c:v>
                </c:pt>
                <c:pt idx="1444" formatCode="General">
                  <c:v>0.97181899999999999</c:v>
                </c:pt>
                <c:pt idx="1445" formatCode="General">
                  <c:v>0.97249200000000002</c:v>
                </c:pt>
                <c:pt idx="1446" formatCode="General">
                  <c:v>0.97316499999999995</c:v>
                </c:pt>
                <c:pt idx="1447" formatCode="General">
                  <c:v>0.97383799999999998</c:v>
                </c:pt>
                <c:pt idx="1448" formatCode="General">
                  <c:v>0.97451100000000002</c:v>
                </c:pt>
                <c:pt idx="1449" formatCode="General">
                  <c:v>0.97518400000000005</c:v>
                </c:pt>
                <c:pt idx="1450" formatCode="General">
                  <c:v>0.97585699999999997</c:v>
                </c:pt>
                <c:pt idx="1451" formatCode="General">
                  <c:v>0.97653000000000001</c:v>
                </c:pt>
                <c:pt idx="1452" formatCode="General">
                  <c:v>0.97720300000000004</c:v>
                </c:pt>
                <c:pt idx="1453" formatCode="General">
                  <c:v>0.97787599999999997</c:v>
                </c:pt>
                <c:pt idx="1454" formatCode="General">
                  <c:v>0.978549</c:v>
                </c:pt>
                <c:pt idx="1455" formatCode="General">
                  <c:v>0.97922200000000004</c:v>
                </c:pt>
                <c:pt idx="1456" formatCode="General">
                  <c:v>0.97989499999999996</c:v>
                </c:pt>
                <c:pt idx="1457" formatCode="General">
                  <c:v>0.980568</c:v>
                </c:pt>
                <c:pt idx="1458" formatCode="General">
                  <c:v>0.98124100000000003</c:v>
                </c:pt>
                <c:pt idx="1459" formatCode="General">
                  <c:v>0.98191499999999998</c:v>
                </c:pt>
                <c:pt idx="1460" formatCode="General">
                  <c:v>0.98258800000000002</c:v>
                </c:pt>
                <c:pt idx="1461" formatCode="General">
                  <c:v>0.98326100000000005</c:v>
                </c:pt>
                <c:pt idx="1462" formatCode="General">
                  <c:v>0.98393399999999998</c:v>
                </c:pt>
                <c:pt idx="1463" formatCode="General">
                  <c:v>0.98460700000000001</c:v>
                </c:pt>
                <c:pt idx="1464" formatCode="General">
                  <c:v>0.98528000000000004</c:v>
                </c:pt>
                <c:pt idx="1465" formatCode="General">
                  <c:v>0.98595299999999997</c:v>
                </c:pt>
                <c:pt idx="1466" formatCode="General">
                  <c:v>0.986626</c:v>
                </c:pt>
                <c:pt idx="1467" formatCode="General">
                  <c:v>0.98729900000000004</c:v>
                </c:pt>
                <c:pt idx="1468" formatCode="General">
                  <c:v>0.98797199999999996</c:v>
                </c:pt>
                <c:pt idx="1469" formatCode="General">
                  <c:v>0.988645</c:v>
                </c:pt>
                <c:pt idx="1470" formatCode="General">
                  <c:v>0.98931800000000003</c:v>
                </c:pt>
                <c:pt idx="1471" formatCode="General">
                  <c:v>0.98999099999999995</c:v>
                </c:pt>
                <c:pt idx="1472" formatCode="General">
                  <c:v>0.99066399999999999</c:v>
                </c:pt>
                <c:pt idx="1473" formatCode="General">
                  <c:v>0.99133700000000002</c:v>
                </c:pt>
                <c:pt idx="1474" formatCode="General">
                  <c:v>0.99200999999999995</c:v>
                </c:pt>
                <c:pt idx="1475" formatCode="General">
                  <c:v>0.99268299999999998</c:v>
                </c:pt>
                <c:pt idx="1476" formatCode="General">
                  <c:v>0.99335600000000002</c:v>
                </c:pt>
                <c:pt idx="1477" formatCode="General">
                  <c:v>0.99402900000000005</c:v>
                </c:pt>
                <c:pt idx="1478" formatCode="General">
                  <c:v>0.99470199999999998</c:v>
                </c:pt>
                <c:pt idx="1479" formatCode="General">
                  <c:v>0.99537500000000001</c:v>
                </c:pt>
                <c:pt idx="1480" formatCode="General">
                  <c:v>0.99604800000000004</c:v>
                </c:pt>
                <c:pt idx="1481" formatCode="General">
                  <c:v>0.99672099999999997</c:v>
                </c:pt>
                <c:pt idx="1482" formatCode="General">
                  <c:v>0.997394</c:v>
                </c:pt>
                <c:pt idx="1483" formatCode="General">
                  <c:v>0.99806700000000004</c:v>
                </c:pt>
                <c:pt idx="1484" formatCode="General">
                  <c:v>0.99873999999999996</c:v>
                </c:pt>
                <c:pt idx="1485" formatCode="General">
                  <c:v>0.999413</c:v>
                </c:pt>
                <c:pt idx="1486" formatCode="General">
                  <c:v>1.0000899999999999</c:v>
                </c:pt>
                <c:pt idx="1487" formatCode="General">
                  <c:v>1.0007600000000001</c:v>
                </c:pt>
                <c:pt idx="1488" formatCode="General">
                  <c:v>1.00143</c:v>
                </c:pt>
                <c:pt idx="1489" formatCode="General">
                  <c:v>1.0021</c:v>
                </c:pt>
                <c:pt idx="1490" formatCode="General">
                  <c:v>1.00278</c:v>
                </c:pt>
                <c:pt idx="1491" formatCode="General">
                  <c:v>1.00345</c:v>
                </c:pt>
                <c:pt idx="1492" formatCode="General">
                  <c:v>1.0041199999999999</c:v>
                </c:pt>
                <c:pt idx="1493" formatCode="General">
                  <c:v>1.0047999999999999</c:v>
                </c:pt>
                <c:pt idx="1494" formatCode="General">
                  <c:v>1.0054700000000001</c:v>
                </c:pt>
                <c:pt idx="1495" formatCode="General">
                  <c:v>1.00614</c:v>
                </c:pt>
                <c:pt idx="1496" formatCode="General">
                  <c:v>1.00682</c:v>
                </c:pt>
                <c:pt idx="1497" formatCode="General">
                  <c:v>1.00749</c:v>
                </c:pt>
                <c:pt idx="1498" formatCode="General">
                  <c:v>1.0081599999999999</c:v>
                </c:pt>
                <c:pt idx="1499" formatCode="General">
                  <c:v>1.0088299999999999</c:v>
                </c:pt>
                <c:pt idx="1500" formatCode="General">
                  <c:v>1.0095099999999999</c:v>
                </c:pt>
                <c:pt idx="1501" formatCode="General">
                  <c:v>1.0101800000000001</c:v>
                </c:pt>
                <c:pt idx="1502" formatCode="General">
                  <c:v>1.01085</c:v>
                </c:pt>
                <c:pt idx="1503" formatCode="General">
                  <c:v>1.01153</c:v>
                </c:pt>
                <c:pt idx="1504" formatCode="General">
                  <c:v>1.0122</c:v>
                </c:pt>
                <c:pt idx="1505" formatCode="General">
                  <c:v>1.0128699999999999</c:v>
                </c:pt>
                <c:pt idx="1506" formatCode="General">
                  <c:v>1.01355</c:v>
                </c:pt>
                <c:pt idx="1507" formatCode="General">
                  <c:v>1.0142199999999999</c:v>
                </c:pt>
                <c:pt idx="1508" formatCode="General">
                  <c:v>1.0148900000000001</c:v>
                </c:pt>
                <c:pt idx="1509" formatCode="General">
                  <c:v>1.01556</c:v>
                </c:pt>
                <c:pt idx="1510" formatCode="General">
                  <c:v>1.01624</c:v>
                </c:pt>
                <c:pt idx="1511" formatCode="General">
                  <c:v>1.01691</c:v>
                </c:pt>
                <c:pt idx="1512" formatCode="General">
                  <c:v>1.0175799999999999</c:v>
                </c:pt>
                <c:pt idx="1513" formatCode="General">
                  <c:v>1.0182599999999999</c:v>
                </c:pt>
                <c:pt idx="1514" formatCode="General">
                  <c:v>1.0189299999999999</c:v>
                </c:pt>
                <c:pt idx="1515" formatCode="General">
                  <c:v>1.0196000000000001</c:v>
                </c:pt>
                <c:pt idx="1516" formatCode="General">
                  <c:v>1.0202800000000001</c:v>
                </c:pt>
                <c:pt idx="1517" formatCode="General">
                  <c:v>1.02095</c:v>
                </c:pt>
                <c:pt idx="1518" formatCode="General">
                  <c:v>1.02162</c:v>
                </c:pt>
                <c:pt idx="1519" formatCode="General">
                  <c:v>1.0222899999999999</c:v>
                </c:pt>
                <c:pt idx="1520" formatCode="General">
                  <c:v>1.0229699999999999</c:v>
                </c:pt>
                <c:pt idx="1521" formatCode="General">
                  <c:v>1.0236400000000001</c:v>
                </c:pt>
                <c:pt idx="1522" formatCode="General">
                  <c:v>1.0243100000000001</c:v>
                </c:pt>
                <c:pt idx="1523" formatCode="General">
                  <c:v>1.0249900000000001</c:v>
                </c:pt>
                <c:pt idx="1524" formatCode="General">
                  <c:v>1.02566</c:v>
                </c:pt>
                <c:pt idx="1525" formatCode="General">
                  <c:v>1.02633</c:v>
                </c:pt>
                <c:pt idx="1526" formatCode="General">
                  <c:v>1.02701</c:v>
                </c:pt>
                <c:pt idx="1527" formatCode="General">
                  <c:v>1.0276799999999999</c:v>
                </c:pt>
                <c:pt idx="1528" formatCode="General">
                  <c:v>1.0283500000000001</c:v>
                </c:pt>
                <c:pt idx="1529" formatCode="General">
                  <c:v>1.02902</c:v>
                </c:pt>
                <c:pt idx="1530" formatCode="General">
                  <c:v>1.0297000000000001</c:v>
                </c:pt>
                <c:pt idx="1531" formatCode="General">
                  <c:v>1.03037</c:v>
                </c:pt>
                <c:pt idx="1532" formatCode="General">
                  <c:v>1.03104</c:v>
                </c:pt>
                <c:pt idx="1533" formatCode="General">
                  <c:v>1.03172</c:v>
                </c:pt>
                <c:pt idx="1534" formatCode="General">
                  <c:v>1.0323899999999999</c:v>
                </c:pt>
                <c:pt idx="1535" formatCode="General">
                  <c:v>1.0330600000000001</c:v>
                </c:pt>
                <c:pt idx="1536" formatCode="General">
                  <c:v>1.0337400000000001</c:v>
                </c:pt>
                <c:pt idx="1537" formatCode="General">
                  <c:v>1.0344100000000001</c:v>
                </c:pt>
                <c:pt idx="1538" formatCode="General">
                  <c:v>1.03508</c:v>
                </c:pt>
                <c:pt idx="1539" formatCode="General">
                  <c:v>1.0357499999999999</c:v>
                </c:pt>
                <c:pt idx="1540" formatCode="General">
                  <c:v>1.03643</c:v>
                </c:pt>
                <c:pt idx="1541" formatCode="General">
                  <c:v>1.0370999999999999</c:v>
                </c:pt>
                <c:pt idx="1542" formatCode="General">
                  <c:v>1.0377700000000001</c:v>
                </c:pt>
                <c:pt idx="1543" formatCode="General">
                  <c:v>1.0384500000000001</c:v>
                </c:pt>
                <c:pt idx="1544" formatCode="General">
                  <c:v>1.03912</c:v>
                </c:pt>
                <c:pt idx="1545" formatCode="General">
                  <c:v>1.03979</c:v>
                </c:pt>
                <c:pt idx="1546" formatCode="General">
                  <c:v>1.04047</c:v>
                </c:pt>
                <c:pt idx="1547" formatCode="General">
                  <c:v>1.04114</c:v>
                </c:pt>
                <c:pt idx="1548" formatCode="General">
                  <c:v>1.0418099999999999</c:v>
                </c:pt>
                <c:pt idx="1549" formatCode="General">
                  <c:v>1.0424800000000001</c:v>
                </c:pt>
                <c:pt idx="1550" formatCode="General">
                  <c:v>1.0431600000000001</c:v>
                </c:pt>
                <c:pt idx="1551" formatCode="General">
                  <c:v>1.04383</c:v>
                </c:pt>
                <c:pt idx="1552" formatCode="General">
                  <c:v>1.0445</c:v>
                </c:pt>
                <c:pt idx="1553" formatCode="General">
                  <c:v>1.04518</c:v>
                </c:pt>
                <c:pt idx="1554" formatCode="General">
                  <c:v>1.0458499999999999</c:v>
                </c:pt>
                <c:pt idx="1555" formatCode="General">
                  <c:v>1.0465199999999999</c:v>
                </c:pt>
                <c:pt idx="1556" formatCode="General">
                  <c:v>1.0471999999999999</c:v>
                </c:pt>
                <c:pt idx="1557" formatCode="General">
                  <c:v>1.0478700000000001</c:v>
                </c:pt>
                <c:pt idx="1558" formatCode="General">
                  <c:v>1.04854</c:v>
                </c:pt>
                <c:pt idx="1559" formatCode="General">
                  <c:v>1.04922</c:v>
                </c:pt>
                <c:pt idx="1560" formatCode="General">
                  <c:v>1.04989</c:v>
                </c:pt>
                <c:pt idx="1561" formatCode="General">
                  <c:v>1.0505599999999999</c:v>
                </c:pt>
                <c:pt idx="1562" formatCode="General">
                  <c:v>1.0512300000000001</c:v>
                </c:pt>
                <c:pt idx="1563" formatCode="General">
                  <c:v>1.0519099999999999</c:v>
                </c:pt>
                <c:pt idx="1564" formatCode="General">
                  <c:v>1.0525800000000001</c:v>
                </c:pt>
                <c:pt idx="1565" formatCode="General">
                  <c:v>1.05325</c:v>
                </c:pt>
                <c:pt idx="1566" formatCode="General">
                  <c:v>1.05393</c:v>
                </c:pt>
                <c:pt idx="1567" formatCode="General">
                  <c:v>1.0546</c:v>
                </c:pt>
                <c:pt idx="1568" formatCode="General">
                  <c:v>1.0552699999999999</c:v>
                </c:pt>
                <c:pt idx="1569" formatCode="General">
                  <c:v>1.0559499999999999</c:v>
                </c:pt>
                <c:pt idx="1570" formatCode="General">
                  <c:v>1.0566199999999999</c:v>
                </c:pt>
                <c:pt idx="1571" formatCode="General">
                  <c:v>1.0572900000000001</c:v>
                </c:pt>
                <c:pt idx="1572" formatCode="General">
                  <c:v>1.05796</c:v>
                </c:pt>
                <c:pt idx="1573" formatCode="General">
                  <c:v>1.05864</c:v>
                </c:pt>
                <c:pt idx="1574" formatCode="General">
                  <c:v>1.05931</c:v>
                </c:pt>
                <c:pt idx="1575" formatCode="General">
                  <c:v>1.0599799999999999</c:v>
                </c:pt>
                <c:pt idx="1576" formatCode="General">
                  <c:v>1.0606599999999999</c:v>
                </c:pt>
                <c:pt idx="1577" formatCode="General">
                  <c:v>1.0613300000000001</c:v>
                </c:pt>
                <c:pt idx="1578" formatCode="General">
                  <c:v>1.0620000000000001</c:v>
                </c:pt>
                <c:pt idx="1579" formatCode="General">
                  <c:v>1.0626800000000001</c:v>
                </c:pt>
                <c:pt idx="1580" formatCode="General">
                  <c:v>1.06335</c:v>
                </c:pt>
                <c:pt idx="1581" formatCode="General">
                  <c:v>1.06402</c:v>
                </c:pt>
                <c:pt idx="1582" formatCode="General">
                  <c:v>1.0646899999999999</c:v>
                </c:pt>
                <c:pt idx="1583" formatCode="General">
                  <c:v>1.0653699999999999</c:v>
                </c:pt>
                <c:pt idx="1584" formatCode="General">
                  <c:v>1.0660400000000001</c:v>
                </c:pt>
                <c:pt idx="1585" formatCode="General">
                  <c:v>1.06671</c:v>
                </c:pt>
                <c:pt idx="1586" formatCode="General">
                  <c:v>1.0673900000000001</c:v>
                </c:pt>
                <c:pt idx="1587" formatCode="General">
                  <c:v>1.06806</c:v>
                </c:pt>
                <c:pt idx="1588" formatCode="General">
                  <c:v>1.06873</c:v>
                </c:pt>
                <c:pt idx="1589" formatCode="General">
                  <c:v>1.06941</c:v>
                </c:pt>
                <c:pt idx="1590" formatCode="General">
                  <c:v>1.0700799999999999</c:v>
                </c:pt>
                <c:pt idx="1591" formatCode="General">
                  <c:v>1.0707500000000001</c:v>
                </c:pt>
                <c:pt idx="1592" formatCode="General">
                  <c:v>1.07142</c:v>
                </c:pt>
                <c:pt idx="1593" formatCode="General">
                  <c:v>1.0721000000000001</c:v>
                </c:pt>
                <c:pt idx="1594" formatCode="General">
                  <c:v>1.07277</c:v>
                </c:pt>
                <c:pt idx="1595" formatCode="General">
                  <c:v>1.0734399999999999</c:v>
                </c:pt>
                <c:pt idx="1596" formatCode="General">
                  <c:v>1.07412</c:v>
                </c:pt>
                <c:pt idx="1597" formatCode="General">
                  <c:v>1.0747899999999999</c:v>
                </c:pt>
                <c:pt idx="1598" formatCode="General">
                  <c:v>1.0754600000000001</c:v>
                </c:pt>
                <c:pt idx="1599" formatCode="General">
                  <c:v>1.0761400000000001</c:v>
                </c:pt>
                <c:pt idx="1600" formatCode="General">
                  <c:v>1.07681</c:v>
                </c:pt>
                <c:pt idx="1601" formatCode="General">
                  <c:v>1.07748</c:v>
                </c:pt>
                <c:pt idx="1602" formatCode="General">
                  <c:v>1.0781499999999999</c:v>
                </c:pt>
                <c:pt idx="1603" formatCode="General">
                  <c:v>1.07883</c:v>
                </c:pt>
                <c:pt idx="1604" formatCode="General">
                  <c:v>1.0794999999999999</c:v>
                </c:pt>
                <c:pt idx="1605" formatCode="General">
                  <c:v>1.0801700000000001</c:v>
                </c:pt>
                <c:pt idx="1606" formatCode="General">
                  <c:v>1.0808500000000001</c:v>
                </c:pt>
                <c:pt idx="1607" formatCode="General">
                  <c:v>1.08152</c:v>
                </c:pt>
                <c:pt idx="1608" formatCode="General">
                  <c:v>1.08219</c:v>
                </c:pt>
                <c:pt idx="1609" formatCode="General">
                  <c:v>1.08287</c:v>
                </c:pt>
                <c:pt idx="1610" formatCode="General">
                  <c:v>1.0835399999999999</c:v>
                </c:pt>
                <c:pt idx="1611" formatCode="General">
                  <c:v>1.0842099999999999</c:v>
                </c:pt>
                <c:pt idx="1612" formatCode="General">
                  <c:v>1.0848800000000001</c:v>
                </c:pt>
                <c:pt idx="1613" formatCode="General">
                  <c:v>1.0855600000000001</c:v>
                </c:pt>
                <c:pt idx="1614" formatCode="General">
                  <c:v>1.08623</c:v>
                </c:pt>
                <c:pt idx="1615" formatCode="General">
                  <c:v>1.0869</c:v>
                </c:pt>
                <c:pt idx="1616" formatCode="General">
                  <c:v>1.08758</c:v>
                </c:pt>
                <c:pt idx="1617" formatCode="General">
                  <c:v>1.0882499999999999</c:v>
                </c:pt>
                <c:pt idx="1618" formatCode="General">
                  <c:v>1.0889200000000001</c:v>
                </c:pt>
                <c:pt idx="1619" formatCode="General">
                  <c:v>1.0895999999999999</c:v>
                </c:pt>
                <c:pt idx="1620" formatCode="General">
                  <c:v>1.0902700000000001</c:v>
                </c:pt>
                <c:pt idx="1621" formatCode="General">
                  <c:v>1.09094</c:v>
                </c:pt>
                <c:pt idx="1622" formatCode="General">
                  <c:v>1.09161</c:v>
                </c:pt>
                <c:pt idx="1623" formatCode="General">
                  <c:v>1.09229</c:v>
                </c:pt>
                <c:pt idx="1624" formatCode="General">
                  <c:v>1.0929599999999999</c:v>
                </c:pt>
                <c:pt idx="1625" formatCode="General">
                  <c:v>1.0936300000000001</c:v>
                </c:pt>
                <c:pt idx="1626" formatCode="General">
                  <c:v>1.0943099999999999</c:v>
                </c:pt>
                <c:pt idx="1627" formatCode="General">
                  <c:v>1.0949800000000001</c:v>
                </c:pt>
                <c:pt idx="1628" formatCode="General">
                  <c:v>1.09565</c:v>
                </c:pt>
                <c:pt idx="1629" formatCode="General">
                  <c:v>1.09633</c:v>
                </c:pt>
                <c:pt idx="1630" formatCode="General">
                  <c:v>1.097</c:v>
                </c:pt>
                <c:pt idx="1631" formatCode="General">
                  <c:v>1.0976699999999999</c:v>
                </c:pt>
                <c:pt idx="1632" formatCode="General">
                  <c:v>1.0983400000000001</c:v>
                </c:pt>
                <c:pt idx="1633" formatCode="General">
                  <c:v>1.0990200000000001</c:v>
                </c:pt>
                <c:pt idx="1634" formatCode="General">
                  <c:v>1.0996900000000001</c:v>
                </c:pt>
                <c:pt idx="1635" formatCode="General">
                  <c:v>1.10036</c:v>
                </c:pt>
                <c:pt idx="1636" formatCode="General">
                  <c:v>1.10104</c:v>
                </c:pt>
                <c:pt idx="1637" formatCode="General">
                  <c:v>1.10171</c:v>
                </c:pt>
                <c:pt idx="1638" formatCode="General">
                  <c:v>1.1023799999999999</c:v>
                </c:pt>
                <c:pt idx="1639" formatCode="General">
                  <c:v>1.1030599999999999</c:v>
                </c:pt>
                <c:pt idx="1640" formatCode="General">
                  <c:v>1.1037300000000001</c:v>
                </c:pt>
                <c:pt idx="1641" formatCode="General">
                  <c:v>1.1044</c:v>
                </c:pt>
                <c:pt idx="1642" formatCode="General">
                  <c:v>1.10507</c:v>
                </c:pt>
                <c:pt idx="1643" formatCode="General">
                  <c:v>1.10575</c:v>
                </c:pt>
                <c:pt idx="1644" formatCode="General">
                  <c:v>1.10642</c:v>
                </c:pt>
                <c:pt idx="1645" formatCode="General">
                  <c:v>1.1070899999999999</c:v>
                </c:pt>
                <c:pt idx="1646" formatCode="General">
                  <c:v>1.1077699999999999</c:v>
                </c:pt>
                <c:pt idx="1647" formatCode="General">
                  <c:v>1.1084400000000001</c:v>
                </c:pt>
                <c:pt idx="1648" formatCode="General">
                  <c:v>1.10911</c:v>
                </c:pt>
                <c:pt idx="1649" formatCode="General">
                  <c:v>1.1097900000000001</c:v>
                </c:pt>
                <c:pt idx="1650" formatCode="General">
                  <c:v>1.11046</c:v>
                </c:pt>
                <c:pt idx="1651" formatCode="General">
                  <c:v>1.11113</c:v>
                </c:pt>
                <c:pt idx="1652" formatCode="General">
                  <c:v>1.1117999999999999</c:v>
                </c:pt>
                <c:pt idx="1653" formatCode="General">
                  <c:v>1.1124799999999999</c:v>
                </c:pt>
                <c:pt idx="1654" formatCode="General">
                  <c:v>1.1131500000000001</c:v>
                </c:pt>
                <c:pt idx="1655" formatCode="General">
                  <c:v>1.11382</c:v>
                </c:pt>
                <c:pt idx="1656" formatCode="General">
                  <c:v>1.1145</c:v>
                </c:pt>
                <c:pt idx="1657" formatCode="General">
                  <c:v>1.11517</c:v>
                </c:pt>
                <c:pt idx="1658" formatCode="General">
                  <c:v>1.1158399999999999</c:v>
                </c:pt>
                <c:pt idx="1659" formatCode="General">
                  <c:v>1.11652</c:v>
                </c:pt>
                <c:pt idx="1660" formatCode="General">
                  <c:v>1.1171899999999999</c:v>
                </c:pt>
                <c:pt idx="1661" formatCode="General">
                  <c:v>1.1178600000000001</c:v>
                </c:pt>
                <c:pt idx="1662" formatCode="General">
                  <c:v>1.11853</c:v>
                </c:pt>
                <c:pt idx="1663" formatCode="General">
                  <c:v>1.11921</c:v>
                </c:pt>
                <c:pt idx="1664" formatCode="General">
                  <c:v>1.11988</c:v>
                </c:pt>
                <c:pt idx="1665" formatCode="General">
                  <c:v>1.1205499999999999</c:v>
                </c:pt>
                <c:pt idx="1666" formatCode="General">
                  <c:v>1.1212299999999999</c:v>
                </c:pt>
                <c:pt idx="1667" formatCode="General">
                  <c:v>1.1218999999999999</c:v>
                </c:pt>
                <c:pt idx="1668" formatCode="General">
                  <c:v>1.1225700000000001</c:v>
                </c:pt>
                <c:pt idx="1669" formatCode="General">
                  <c:v>1.1232500000000001</c:v>
                </c:pt>
                <c:pt idx="1670" formatCode="General">
                  <c:v>1.12392</c:v>
                </c:pt>
                <c:pt idx="1671" formatCode="General">
                  <c:v>1.12459</c:v>
                </c:pt>
                <c:pt idx="1672" formatCode="General">
                  <c:v>1.1252599999999999</c:v>
                </c:pt>
                <c:pt idx="1673" formatCode="General">
                  <c:v>1.1259399999999999</c:v>
                </c:pt>
                <c:pt idx="1674" formatCode="General">
                  <c:v>1.1266099999999999</c:v>
                </c:pt>
                <c:pt idx="1675" formatCode="General">
                  <c:v>1.1272800000000001</c:v>
                </c:pt>
                <c:pt idx="1676" formatCode="General">
                  <c:v>1.1279600000000001</c:v>
                </c:pt>
                <c:pt idx="1677" formatCode="General">
                  <c:v>1.12863</c:v>
                </c:pt>
                <c:pt idx="1678" formatCode="General">
                  <c:v>1.1293</c:v>
                </c:pt>
                <c:pt idx="1679" formatCode="General">
                  <c:v>1.12998</c:v>
                </c:pt>
                <c:pt idx="1680" formatCode="General">
                  <c:v>1.1306499999999999</c:v>
                </c:pt>
                <c:pt idx="1681" formatCode="General">
                  <c:v>1.1313200000000001</c:v>
                </c:pt>
                <c:pt idx="1682" formatCode="General">
                  <c:v>1.1319900000000001</c:v>
                </c:pt>
                <c:pt idx="1683" formatCode="General">
                  <c:v>1.1326700000000001</c:v>
                </c:pt>
                <c:pt idx="1684" formatCode="General">
                  <c:v>1.13334</c:v>
                </c:pt>
                <c:pt idx="1685" formatCode="General">
                  <c:v>1.13401</c:v>
                </c:pt>
                <c:pt idx="1686" formatCode="General">
                  <c:v>1.13469</c:v>
                </c:pt>
                <c:pt idx="1687" formatCode="General">
                  <c:v>1.1353599999999999</c:v>
                </c:pt>
                <c:pt idx="1688" formatCode="General">
                  <c:v>1.1360300000000001</c:v>
                </c:pt>
                <c:pt idx="1689" formatCode="General">
                  <c:v>1.1367100000000001</c:v>
                </c:pt>
                <c:pt idx="1690" formatCode="General">
                  <c:v>1.1373800000000001</c:v>
                </c:pt>
                <c:pt idx="1691" formatCode="General">
                  <c:v>1.13805</c:v>
                </c:pt>
                <c:pt idx="1692" formatCode="General">
                  <c:v>1.13872</c:v>
                </c:pt>
                <c:pt idx="1693" formatCode="General">
                  <c:v>1.1394</c:v>
                </c:pt>
                <c:pt idx="1694" formatCode="General">
                  <c:v>1.1400699999999999</c:v>
                </c:pt>
                <c:pt idx="1695" formatCode="General">
                  <c:v>1.1407400000000001</c:v>
                </c:pt>
                <c:pt idx="1696" formatCode="General">
                  <c:v>1.1414200000000001</c:v>
                </c:pt>
                <c:pt idx="1697" formatCode="General">
                  <c:v>1.14209</c:v>
                </c:pt>
                <c:pt idx="1698" formatCode="General">
                  <c:v>1.14276</c:v>
                </c:pt>
                <c:pt idx="1699" formatCode="General">
                  <c:v>1.14344</c:v>
                </c:pt>
                <c:pt idx="1700" formatCode="General">
                  <c:v>1.14411</c:v>
                </c:pt>
                <c:pt idx="1701" formatCode="General">
                  <c:v>1.1447799999999999</c:v>
                </c:pt>
                <c:pt idx="1702" formatCode="General">
                  <c:v>1.1454500000000001</c:v>
                </c:pt>
                <c:pt idx="1703" formatCode="General">
                  <c:v>1.1461300000000001</c:v>
                </c:pt>
                <c:pt idx="1704" formatCode="General">
                  <c:v>1.1468</c:v>
                </c:pt>
                <c:pt idx="1705" formatCode="General">
                  <c:v>1.14747</c:v>
                </c:pt>
                <c:pt idx="1706" formatCode="General">
                  <c:v>1.14815</c:v>
                </c:pt>
                <c:pt idx="1707" formatCode="General">
                  <c:v>1.14882</c:v>
                </c:pt>
                <c:pt idx="1708" formatCode="General">
                  <c:v>1.1494899999999999</c:v>
                </c:pt>
                <c:pt idx="1709" formatCode="General">
                  <c:v>1.1501699999999999</c:v>
                </c:pt>
                <c:pt idx="1710" formatCode="General">
                  <c:v>1.1508400000000001</c:v>
                </c:pt>
                <c:pt idx="1711" formatCode="General">
                  <c:v>1.15151</c:v>
                </c:pt>
                <c:pt idx="1712" formatCode="General">
                  <c:v>1.15218</c:v>
                </c:pt>
                <c:pt idx="1713" formatCode="General">
                  <c:v>1.15286</c:v>
                </c:pt>
                <c:pt idx="1714" formatCode="General">
                  <c:v>1.1535299999999999</c:v>
                </c:pt>
                <c:pt idx="1715" formatCode="General">
                  <c:v>1.1541999999999999</c:v>
                </c:pt>
                <c:pt idx="1716" formatCode="General">
                  <c:v>1.1548799999999999</c:v>
                </c:pt>
                <c:pt idx="1717" formatCode="General">
                  <c:v>1.1555500000000001</c:v>
                </c:pt>
                <c:pt idx="1718" formatCode="General">
                  <c:v>1.15622</c:v>
                </c:pt>
                <c:pt idx="1719" formatCode="General">
                  <c:v>1.1569</c:v>
                </c:pt>
                <c:pt idx="1720" formatCode="General">
                  <c:v>1.15757</c:v>
                </c:pt>
                <c:pt idx="1721" formatCode="General">
                  <c:v>1.1582399999999999</c:v>
                </c:pt>
                <c:pt idx="1722" formatCode="General">
                  <c:v>1.1589100000000001</c:v>
                </c:pt>
                <c:pt idx="1723" formatCode="General">
                  <c:v>1.1595899999999999</c:v>
                </c:pt>
                <c:pt idx="1724" formatCode="General">
                  <c:v>1.1602600000000001</c:v>
                </c:pt>
                <c:pt idx="1725" formatCode="General">
                  <c:v>1.16093</c:v>
                </c:pt>
                <c:pt idx="1726" formatCode="General">
                  <c:v>1.16161</c:v>
                </c:pt>
                <c:pt idx="1727" formatCode="General">
                  <c:v>1.16228</c:v>
                </c:pt>
                <c:pt idx="1728" formatCode="General">
                  <c:v>1.1629499999999999</c:v>
                </c:pt>
                <c:pt idx="1729" formatCode="General">
                  <c:v>1.1636299999999999</c:v>
                </c:pt>
                <c:pt idx="1730" formatCode="General">
                  <c:v>1.1642999999999999</c:v>
                </c:pt>
                <c:pt idx="1731" formatCode="General">
                  <c:v>1.1649700000000001</c:v>
                </c:pt>
                <c:pt idx="1732" formatCode="General">
                  <c:v>1.16564</c:v>
                </c:pt>
                <c:pt idx="1733" formatCode="General">
                  <c:v>1.16632</c:v>
                </c:pt>
                <c:pt idx="1734" formatCode="General">
                  <c:v>1.16699</c:v>
                </c:pt>
                <c:pt idx="1735" formatCode="General">
                  <c:v>1.1676599999999999</c:v>
                </c:pt>
                <c:pt idx="1736" formatCode="General">
                  <c:v>1.1683399999999999</c:v>
                </c:pt>
                <c:pt idx="1737" formatCode="General">
                  <c:v>1.1690100000000001</c:v>
                </c:pt>
                <c:pt idx="1738" formatCode="General">
                  <c:v>1.1696800000000001</c:v>
                </c:pt>
                <c:pt idx="1739" formatCode="General">
                  <c:v>1.1703600000000001</c:v>
                </c:pt>
                <c:pt idx="1740" formatCode="General">
                  <c:v>1.17103</c:v>
                </c:pt>
                <c:pt idx="1741" formatCode="General">
                  <c:v>1.1717</c:v>
                </c:pt>
                <c:pt idx="1742" formatCode="General">
                  <c:v>1.1723699999999999</c:v>
                </c:pt>
                <c:pt idx="1743" formatCode="General">
                  <c:v>1.1730499999999999</c:v>
                </c:pt>
                <c:pt idx="1744" formatCode="General">
                  <c:v>1.1737200000000001</c:v>
                </c:pt>
                <c:pt idx="1745" formatCode="General">
                  <c:v>1.17439</c:v>
                </c:pt>
                <c:pt idx="1746" formatCode="General">
                  <c:v>1.1750700000000001</c:v>
                </c:pt>
                <c:pt idx="1747" formatCode="General">
                  <c:v>1.17574</c:v>
                </c:pt>
                <c:pt idx="1748" formatCode="General">
                  <c:v>1.17641</c:v>
                </c:pt>
                <c:pt idx="1749" formatCode="General">
                  <c:v>1.17709</c:v>
                </c:pt>
                <c:pt idx="1750" formatCode="General">
                  <c:v>1.1777599999999999</c:v>
                </c:pt>
                <c:pt idx="1751" formatCode="General">
                  <c:v>1.1784300000000001</c:v>
                </c:pt>
                <c:pt idx="1752" formatCode="General">
                  <c:v>1.1791100000000001</c:v>
                </c:pt>
                <c:pt idx="1753" formatCode="General">
                  <c:v>1.1797800000000001</c:v>
                </c:pt>
                <c:pt idx="1754" formatCode="General">
                  <c:v>1.18045</c:v>
                </c:pt>
                <c:pt idx="1755" formatCode="General">
                  <c:v>1.1811199999999999</c:v>
                </c:pt>
                <c:pt idx="1756" formatCode="General">
                  <c:v>1.1818</c:v>
                </c:pt>
                <c:pt idx="1757" formatCode="General">
                  <c:v>1.1824699999999999</c:v>
                </c:pt>
                <c:pt idx="1758" formatCode="General">
                  <c:v>1.1831400000000001</c:v>
                </c:pt>
                <c:pt idx="1759" formatCode="General">
                  <c:v>1.1838200000000001</c:v>
                </c:pt>
                <c:pt idx="1760" formatCode="General">
                  <c:v>1.18449</c:v>
                </c:pt>
                <c:pt idx="1761" formatCode="General">
                  <c:v>1.18516</c:v>
                </c:pt>
                <c:pt idx="1762" formatCode="General">
                  <c:v>1.18584</c:v>
                </c:pt>
                <c:pt idx="1763" formatCode="General">
                  <c:v>1.18651</c:v>
                </c:pt>
                <c:pt idx="1764" formatCode="General">
                  <c:v>1.1871799999999999</c:v>
                </c:pt>
                <c:pt idx="1765" formatCode="General">
                  <c:v>1.1878500000000001</c:v>
                </c:pt>
                <c:pt idx="1766" formatCode="General">
                  <c:v>1.1885300000000001</c:v>
                </c:pt>
                <c:pt idx="1767" formatCode="General">
                  <c:v>1.1892</c:v>
                </c:pt>
                <c:pt idx="1768" formatCode="General">
                  <c:v>1.18987</c:v>
                </c:pt>
                <c:pt idx="1769" formatCode="General">
                  <c:v>1.19055</c:v>
                </c:pt>
                <c:pt idx="1770" formatCode="General">
                  <c:v>1.1912199999999999</c:v>
                </c:pt>
                <c:pt idx="1771" formatCode="General">
                  <c:v>1.1918899999999999</c:v>
                </c:pt>
                <c:pt idx="1772" formatCode="General">
                  <c:v>1.1925699999999999</c:v>
                </c:pt>
                <c:pt idx="1773" formatCode="General">
                  <c:v>1.1932400000000001</c:v>
                </c:pt>
                <c:pt idx="1774" formatCode="General">
                  <c:v>1.19391</c:v>
                </c:pt>
                <c:pt idx="1775" formatCode="General">
                  <c:v>1.19458</c:v>
                </c:pt>
                <c:pt idx="1776" formatCode="General">
                  <c:v>1.19526</c:v>
                </c:pt>
                <c:pt idx="1777" formatCode="General">
                  <c:v>1.1959299999999999</c:v>
                </c:pt>
                <c:pt idx="1778" formatCode="General">
                  <c:v>1.1966000000000001</c:v>
                </c:pt>
                <c:pt idx="1779" formatCode="General">
                  <c:v>1.1972799999999999</c:v>
                </c:pt>
                <c:pt idx="1780" formatCode="General">
                  <c:v>1.1979500000000001</c:v>
                </c:pt>
                <c:pt idx="1781" formatCode="General">
                  <c:v>1.19862</c:v>
                </c:pt>
                <c:pt idx="1782" formatCode="General">
                  <c:v>1.1993</c:v>
                </c:pt>
                <c:pt idx="1783" formatCode="General">
                  <c:v>1.19997</c:v>
                </c:pt>
                <c:pt idx="1784" formatCode="General">
                  <c:v>1.2006399999999999</c:v>
                </c:pt>
                <c:pt idx="1785" formatCode="General">
                  <c:v>1.2013100000000001</c:v>
                </c:pt>
                <c:pt idx="1786" formatCode="General">
                  <c:v>1.2019899999999999</c:v>
                </c:pt>
                <c:pt idx="1787" formatCode="General">
                  <c:v>1.2026600000000001</c:v>
                </c:pt>
                <c:pt idx="1788" formatCode="General">
                  <c:v>1.20333</c:v>
                </c:pt>
                <c:pt idx="1789" formatCode="General">
                  <c:v>1.20401</c:v>
                </c:pt>
                <c:pt idx="1790" formatCode="General">
                  <c:v>1.20468</c:v>
                </c:pt>
                <c:pt idx="1791" formatCode="General">
                  <c:v>1.2053499999999999</c:v>
                </c:pt>
                <c:pt idx="1792" formatCode="General">
                  <c:v>1.2060299999999999</c:v>
                </c:pt>
                <c:pt idx="1793" formatCode="General">
                  <c:v>1.2067000000000001</c:v>
                </c:pt>
                <c:pt idx="1794" formatCode="General">
                  <c:v>1.2073700000000001</c:v>
                </c:pt>
                <c:pt idx="1795" formatCode="General">
                  <c:v>1.20804</c:v>
                </c:pt>
                <c:pt idx="1796" formatCode="General">
                  <c:v>1.20872</c:v>
                </c:pt>
                <c:pt idx="1797" formatCode="General">
                  <c:v>1.20939</c:v>
                </c:pt>
                <c:pt idx="1798" formatCode="General">
                  <c:v>1.2100599999999999</c:v>
                </c:pt>
                <c:pt idx="1799" formatCode="General">
                  <c:v>1.2107399999999999</c:v>
                </c:pt>
                <c:pt idx="1800" formatCode="General">
                  <c:v>1.2114100000000001</c:v>
                </c:pt>
                <c:pt idx="1801" formatCode="General">
                  <c:v>1.21208</c:v>
                </c:pt>
                <c:pt idx="1802" formatCode="General">
                  <c:v>1.2127600000000001</c:v>
                </c:pt>
                <c:pt idx="1803" formatCode="General">
                  <c:v>1.21343</c:v>
                </c:pt>
                <c:pt idx="1804" formatCode="General">
                  <c:v>1.2141</c:v>
                </c:pt>
                <c:pt idx="1805" formatCode="General">
                  <c:v>1.2147699999999999</c:v>
                </c:pt>
                <c:pt idx="1806" formatCode="General">
                  <c:v>1.2154499999999999</c:v>
                </c:pt>
                <c:pt idx="1807" formatCode="General">
                  <c:v>1.2161200000000001</c:v>
                </c:pt>
                <c:pt idx="1808" formatCode="General">
                  <c:v>1.21679</c:v>
                </c:pt>
                <c:pt idx="1809" formatCode="General">
                  <c:v>1.2174700000000001</c:v>
                </c:pt>
                <c:pt idx="1810" formatCode="General">
                  <c:v>1.21814</c:v>
                </c:pt>
                <c:pt idx="1811" formatCode="General">
                  <c:v>1.2188099999999999</c:v>
                </c:pt>
                <c:pt idx="1812" formatCode="General">
                  <c:v>1.21949</c:v>
                </c:pt>
                <c:pt idx="1813" formatCode="General">
                  <c:v>1.2201599999999999</c:v>
                </c:pt>
                <c:pt idx="1814" formatCode="General">
                  <c:v>1.2208300000000001</c:v>
                </c:pt>
                <c:pt idx="1815" formatCode="General">
                  <c:v>1.2215</c:v>
                </c:pt>
                <c:pt idx="1816" formatCode="General">
                  <c:v>1.22218</c:v>
                </c:pt>
                <c:pt idx="1817" formatCode="General">
                  <c:v>1.22285</c:v>
                </c:pt>
                <c:pt idx="1818" formatCode="General">
                  <c:v>1.2235199999999999</c:v>
                </c:pt>
                <c:pt idx="1819" formatCode="General">
                  <c:v>1.2242</c:v>
                </c:pt>
                <c:pt idx="1820" formatCode="General">
                  <c:v>1.2248699999999999</c:v>
                </c:pt>
                <c:pt idx="1821" formatCode="General">
                  <c:v>1.2255400000000001</c:v>
                </c:pt>
                <c:pt idx="1822" formatCode="General">
                  <c:v>1.2262200000000001</c:v>
                </c:pt>
                <c:pt idx="1823" formatCode="General">
                  <c:v>1.22689</c:v>
                </c:pt>
                <c:pt idx="1824" formatCode="General">
                  <c:v>1.22756</c:v>
                </c:pt>
                <c:pt idx="1825" formatCode="General">
                  <c:v>1.2282299999999999</c:v>
                </c:pt>
                <c:pt idx="1826" formatCode="General">
                  <c:v>1.2289099999999999</c:v>
                </c:pt>
                <c:pt idx="1827" formatCode="General">
                  <c:v>1.2295799999999999</c:v>
                </c:pt>
                <c:pt idx="1828" formatCode="General">
                  <c:v>1.2302500000000001</c:v>
                </c:pt>
                <c:pt idx="1829" formatCode="General">
                  <c:v>1.2309300000000001</c:v>
                </c:pt>
                <c:pt idx="1830" formatCode="General">
                  <c:v>1.2316</c:v>
                </c:pt>
                <c:pt idx="1831" formatCode="General">
                  <c:v>1.23227</c:v>
                </c:pt>
                <c:pt idx="1832" formatCode="General">
                  <c:v>1.23295</c:v>
                </c:pt>
                <c:pt idx="1833" formatCode="General">
                  <c:v>1.2336199999999999</c:v>
                </c:pt>
                <c:pt idx="1834" formatCode="General">
                  <c:v>1.2342900000000001</c:v>
                </c:pt>
                <c:pt idx="1835" formatCode="General">
                  <c:v>1.2349600000000001</c:v>
                </c:pt>
                <c:pt idx="1836" formatCode="General">
                  <c:v>1.2356400000000001</c:v>
                </c:pt>
                <c:pt idx="1837" formatCode="General">
                  <c:v>1.23631</c:v>
                </c:pt>
                <c:pt idx="1838" formatCode="General">
                  <c:v>1.23698</c:v>
                </c:pt>
                <c:pt idx="1839" formatCode="General">
                  <c:v>1.23766</c:v>
                </c:pt>
                <c:pt idx="1840" formatCode="General">
                  <c:v>1.2383299999999999</c:v>
                </c:pt>
                <c:pt idx="1841" formatCode="General">
                  <c:v>1.2390000000000001</c:v>
                </c:pt>
                <c:pt idx="1842" formatCode="General">
                  <c:v>1.2396799999999999</c:v>
                </c:pt>
                <c:pt idx="1843" formatCode="General">
                  <c:v>1.2403500000000001</c:v>
                </c:pt>
                <c:pt idx="1844" formatCode="General">
                  <c:v>1.24102</c:v>
                </c:pt>
                <c:pt idx="1845" formatCode="General">
                  <c:v>1.24169</c:v>
                </c:pt>
                <c:pt idx="1846" formatCode="General">
                  <c:v>1.24237</c:v>
                </c:pt>
                <c:pt idx="1847" formatCode="General">
                  <c:v>1.2430399999999999</c:v>
                </c:pt>
                <c:pt idx="1848" formatCode="General">
                  <c:v>1.2437100000000001</c:v>
                </c:pt>
                <c:pt idx="1849" formatCode="General">
                  <c:v>1.2443900000000001</c:v>
                </c:pt>
                <c:pt idx="1850" formatCode="General">
                  <c:v>1.2450600000000001</c:v>
                </c:pt>
                <c:pt idx="1851" formatCode="General">
                  <c:v>1.24573</c:v>
                </c:pt>
                <c:pt idx="1852" formatCode="General">
                  <c:v>1.24641</c:v>
                </c:pt>
                <c:pt idx="1853" formatCode="General">
                  <c:v>1.24708</c:v>
                </c:pt>
                <c:pt idx="1854" formatCode="General">
                  <c:v>1.2477499999999999</c:v>
                </c:pt>
                <c:pt idx="1855" formatCode="General">
                  <c:v>1.2484200000000001</c:v>
                </c:pt>
                <c:pt idx="1856" formatCode="General">
                  <c:v>1.2491000000000001</c:v>
                </c:pt>
                <c:pt idx="1857" formatCode="General">
                  <c:v>1.24977</c:v>
                </c:pt>
                <c:pt idx="1858" formatCode="General">
                  <c:v>1.25044</c:v>
                </c:pt>
                <c:pt idx="1859" formatCode="General">
                  <c:v>1.25112</c:v>
                </c:pt>
                <c:pt idx="1860" formatCode="General">
                  <c:v>1.25179</c:v>
                </c:pt>
                <c:pt idx="1861" formatCode="General">
                  <c:v>1.2524599999999999</c:v>
                </c:pt>
                <c:pt idx="1862" formatCode="General">
                  <c:v>1.2531399999999999</c:v>
                </c:pt>
                <c:pt idx="1863" formatCode="General">
                  <c:v>1.2538100000000001</c:v>
                </c:pt>
                <c:pt idx="1864" formatCode="General">
                  <c:v>1.25448</c:v>
                </c:pt>
                <c:pt idx="1865" formatCode="General">
                  <c:v>1.25515</c:v>
                </c:pt>
                <c:pt idx="1866" formatCode="General">
                  <c:v>1.25583</c:v>
                </c:pt>
                <c:pt idx="1867" formatCode="General">
                  <c:v>1.2565</c:v>
                </c:pt>
                <c:pt idx="1868" formatCode="General">
                  <c:v>1.2571699999999999</c:v>
                </c:pt>
                <c:pt idx="1869" formatCode="General">
                  <c:v>1.2578499999999999</c:v>
                </c:pt>
                <c:pt idx="1870" formatCode="General">
                  <c:v>1.2585200000000001</c:v>
                </c:pt>
                <c:pt idx="1871" formatCode="General">
                  <c:v>1.25919</c:v>
                </c:pt>
                <c:pt idx="1872" formatCode="General">
                  <c:v>1.25987</c:v>
                </c:pt>
                <c:pt idx="1873" formatCode="General">
                  <c:v>1.26054</c:v>
                </c:pt>
                <c:pt idx="1874" formatCode="General">
                  <c:v>1.2612099999999999</c:v>
                </c:pt>
                <c:pt idx="1875" formatCode="General">
                  <c:v>1.2618799999999999</c:v>
                </c:pt>
                <c:pt idx="1876" formatCode="General">
                  <c:v>1.2625599999999999</c:v>
                </c:pt>
                <c:pt idx="1877" formatCode="General">
                  <c:v>1.2632300000000001</c:v>
                </c:pt>
                <c:pt idx="1878" formatCode="General">
                  <c:v>1.2639</c:v>
                </c:pt>
                <c:pt idx="1879" formatCode="General">
                  <c:v>1.26458</c:v>
                </c:pt>
                <c:pt idx="1880" formatCode="General">
                  <c:v>1.26525</c:v>
                </c:pt>
                <c:pt idx="1881" formatCode="General">
                  <c:v>1.2659199999999999</c:v>
                </c:pt>
                <c:pt idx="1882" formatCode="General">
                  <c:v>1.2665999999999999</c:v>
                </c:pt>
                <c:pt idx="1883" formatCode="General">
                  <c:v>1.2672699999999999</c:v>
                </c:pt>
                <c:pt idx="1884" formatCode="General">
                  <c:v>1.2679400000000001</c:v>
                </c:pt>
                <c:pt idx="1885" formatCode="General">
                  <c:v>1.26861</c:v>
                </c:pt>
                <c:pt idx="1886" formatCode="General">
                  <c:v>1.26929</c:v>
                </c:pt>
                <c:pt idx="1887" formatCode="General">
                  <c:v>1.26996</c:v>
                </c:pt>
                <c:pt idx="1888" formatCode="General">
                  <c:v>1.2706299999999999</c:v>
                </c:pt>
                <c:pt idx="1889" formatCode="General">
                  <c:v>1.2713099999999999</c:v>
                </c:pt>
                <c:pt idx="1890" formatCode="General">
                  <c:v>1.2719800000000001</c:v>
                </c:pt>
                <c:pt idx="1891" formatCode="General">
                  <c:v>1.2726500000000001</c:v>
                </c:pt>
                <c:pt idx="1892" formatCode="General">
                  <c:v>1.2733300000000001</c:v>
                </c:pt>
                <c:pt idx="1893" formatCode="General">
                  <c:v>1.274</c:v>
                </c:pt>
                <c:pt idx="1894" formatCode="General">
                  <c:v>1.27467</c:v>
                </c:pt>
                <c:pt idx="1895" formatCode="General">
                  <c:v>1.2753399999999999</c:v>
                </c:pt>
                <c:pt idx="1896" formatCode="General">
                  <c:v>1.2760199999999999</c:v>
                </c:pt>
                <c:pt idx="1897" formatCode="General">
                  <c:v>1.2766900000000001</c:v>
                </c:pt>
                <c:pt idx="1898" formatCode="General">
                  <c:v>1.2773600000000001</c:v>
                </c:pt>
                <c:pt idx="1899" formatCode="General">
                  <c:v>1.2780400000000001</c:v>
                </c:pt>
                <c:pt idx="1900" formatCode="General">
                  <c:v>1.27871</c:v>
                </c:pt>
                <c:pt idx="1901" formatCode="General">
                  <c:v>1.27938</c:v>
                </c:pt>
                <c:pt idx="1902" formatCode="General">
                  <c:v>1.28006</c:v>
                </c:pt>
                <c:pt idx="1903" formatCode="General">
                  <c:v>1.2807299999999999</c:v>
                </c:pt>
                <c:pt idx="1904" formatCode="General">
                  <c:v>1.2814000000000001</c:v>
                </c:pt>
                <c:pt idx="1905" formatCode="General">
                  <c:v>1.28207</c:v>
                </c:pt>
                <c:pt idx="1906" formatCode="General">
                  <c:v>1.2827500000000001</c:v>
                </c:pt>
                <c:pt idx="1907" formatCode="General">
                  <c:v>1.28342</c:v>
                </c:pt>
                <c:pt idx="1908" formatCode="General">
                  <c:v>1.28409</c:v>
                </c:pt>
                <c:pt idx="1909" formatCode="General">
                  <c:v>1.28477</c:v>
                </c:pt>
                <c:pt idx="1910" formatCode="General">
                  <c:v>1.2854399999999999</c:v>
                </c:pt>
                <c:pt idx="1911" formatCode="General">
                  <c:v>1.2861100000000001</c:v>
                </c:pt>
                <c:pt idx="1912" formatCode="General">
                  <c:v>1.2867900000000001</c:v>
                </c:pt>
                <c:pt idx="1913" formatCode="General">
                  <c:v>1.28746</c:v>
                </c:pt>
                <c:pt idx="1914" formatCode="General">
                  <c:v>1.28813</c:v>
                </c:pt>
                <c:pt idx="1915" formatCode="General">
                  <c:v>1.2887999999999999</c:v>
                </c:pt>
                <c:pt idx="1916" formatCode="General">
                  <c:v>1.28948</c:v>
                </c:pt>
                <c:pt idx="1917" formatCode="General">
                  <c:v>1.2901499999999999</c:v>
                </c:pt>
                <c:pt idx="1918" formatCode="General">
                  <c:v>1.2908200000000001</c:v>
                </c:pt>
                <c:pt idx="1919" formatCode="General">
                  <c:v>1.2915000000000001</c:v>
                </c:pt>
                <c:pt idx="1920" formatCode="General">
                  <c:v>1.29217</c:v>
                </c:pt>
                <c:pt idx="1921" formatCode="General">
                  <c:v>1.29284</c:v>
                </c:pt>
                <c:pt idx="1922" formatCode="General">
                  <c:v>1.29352</c:v>
                </c:pt>
                <c:pt idx="1923" formatCode="General">
                  <c:v>1.29419</c:v>
                </c:pt>
                <c:pt idx="1924" formatCode="General">
                  <c:v>1.2948599999999999</c:v>
                </c:pt>
                <c:pt idx="1925" formatCode="General">
                  <c:v>1.2955300000000001</c:v>
                </c:pt>
                <c:pt idx="1926" formatCode="General">
                  <c:v>1.2962100000000001</c:v>
                </c:pt>
                <c:pt idx="1927" formatCode="General">
                  <c:v>1.29688</c:v>
                </c:pt>
                <c:pt idx="1928" formatCode="General">
                  <c:v>1.29755</c:v>
                </c:pt>
                <c:pt idx="1929" formatCode="General">
                  <c:v>1.29823</c:v>
                </c:pt>
                <c:pt idx="1930" formatCode="General">
                  <c:v>1.2988999999999999</c:v>
                </c:pt>
                <c:pt idx="1931" formatCode="General">
                  <c:v>1.2995699999999999</c:v>
                </c:pt>
                <c:pt idx="1932" formatCode="General">
                  <c:v>1.3002499999999999</c:v>
                </c:pt>
                <c:pt idx="1933" formatCode="General">
                  <c:v>1.3009200000000001</c:v>
                </c:pt>
                <c:pt idx="1934" formatCode="General">
                  <c:v>1.30159</c:v>
                </c:pt>
                <c:pt idx="1935" formatCode="General">
                  <c:v>1.30226</c:v>
                </c:pt>
                <c:pt idx="1936" formatCode="General">
                  <c:v>1.30294</c:v>
                </c:pt>
                <c:pt idx="1937" formatCode="General">
                  <c:v>1.3036099999999999</c:v>
                </c:pt>
                <c:pt idx="1938" formatCode="General">
                  <c:v>1.3042800000000001</c:v>
                </c:pt>
                <c:pt idx="1939" formatCode="General">
                  <c:v>1.3049599999999999</c:v>
                </c:pt>
                <c:pt idx="1940" formatCode="General">
                  <c:v>1.3056300000000001</c:v>
                </c:pt>
                <c:pt idx="1941" formatCode="General">
                  <c:v>1.3063</c:v>
                </c:pt>
                <c:pt idx="1942" formatCode="General">
                  <c:v>1.30698</c:v>
                </c:pt>
                <c:pt idx="1943" formatCode="General">
                  <c:v>1.30765</c:v>
                </c:pt>
                <c:pt idx="1944" formatCode="General">
                  <c:v>1.3083199999999999</c:v>
                </c:pt>
                <c:pt idx="1945" formatCode="General">
                  <c:v>1.3089999999999999</c:v>
                </c:pt>
                <c:pt idx="1946" formatCode="General">
                  <c:v>1.3096699999999999</c:v>
                </c:pt>
                <c:pt idx="1947" formatCode="General">
                  <c:v>1.3103400000000001</c:v>
                </c:pt>
                <c:pt idx="1948" formatCode="General">
                  <c:v>1.31101</c:v>
                </c:pt>
                <c:pt idx="1949" formatCode="General">
                  <c:v>1.31169</c:v>
                </c:pt>
                <c:pt idx="1950" formatCode="General">
                  <c:v>1.31236</c:v>
                </c:pt>
                <c:pt idx="1951" formatCode="General">
                  <c:v>1.3130299999999999</c:v>
                </c:pt>
                <c:pt idx="1952" formatCode="General">
                  <c:v>1.3137099999999999</c:v>
                </c:pt>
                <c:pt idx="1953" formatCode="General">
                  <c:v>1.3143800000000001</c:v>
                </c:pt>
                <c:pt idx="1954" formatCode="General">
                  <c:v>1.3150500000000001</c:v>
                </c:pt>
                <c:pt idx="1955" formatCode="General">
                  <c:v>1.3157300000000001</c:v>
                </c:pt>
                <c:pt idx="1956" formatCode="General">
                  <c:v>1.3164</c:v>
                </c:pt>
                <c:pt idx="1957" formatCode="General">
                  <c:v>1.31707</c:v>
                </c:pt>
                <c:pt idx="1958" formatCode="General">
                  <c:v>1.3177399999999999</c:v>
                </c:pt>
                <c:pt idx="1959" formatCode="General">
                  <c:v>1.3184199999999999</c:v>
                </c:pt>
                <c:pt idx="1960" formatCode="General">
                  <c:v>1.3190900000000001</c:v>
                </c:pt>
                <c:pt idx="1961" formatCode="General">
                  <c:v>1.31976</c:v>
                </c:pt>
                <c:pt idx="1962" formatCode="General">
                  <c:v>1.3204400000000001</c:v>
                </c:pt>
                <c:pt idx="1963" formatCode="General">
                  <c:v>1.32111</c:v>
                </c:pt>
                <c:pt idx="1964" formatCode="General">
                  <c:v>1.32178</c:v>
                </c:pt>
                <c:pt idx="1965" formatCode="General">
                  <c:v>1.32246</c:v>
                </c:pt>
                <c:pt idx="1966" formatCode="General">
                  <c:v>1.3231299999999999</c:v>
                </c:pt>
                <c:pt idx="1967" formatCode="General">
                  <c:v>1.3238000000000001</c:v>
                </c:pt>
                <c:pt idx="1968" formatCode="General">
                  <c:v>1.32447</c:v>
                </c:pt>
                <c:pt idx="1969" formatCode="General">
                  <c:v>1.3251500000000001</c:v>
                </c:pt>
                <c:pt idx="1970" formatCode="General">
                  <c:v>1.32582</c:v>
                </c:pt>
                <c:pt idx="1971" formatCode="General">
                  <c:v>1.3264899999999999</c:v>
                </c:pt>
                <c:pt idx="1972" formatCode="General">
                  <c:v>1.32717</c:v>
                </c:pt>
                <c:pt idx="1973" formatCode="General">
                  <c:v>1.3278399999999999</c:v>
                </c:pt>
                <c:pt idx="1974" formatCode="General">
                  <c:v>1.3285100000000001</c:v>
                </c:pt>
                <c:pt idx="1975" formatCode="General">
                  <c:v>1.3291900000000001</c:v>
                </c:pt>
                <c:pt idx="1976" formatCode="General">
                  <c:v>1.32986</c:v>
                </c:pt>
                <c:pt idx="1977" formatCode="General">
                  <c:v>1.33053</c:v>
                </c:pt>
                <c:pt idx="1978" formatCode="General">
                  <c:v>1.3311999999999999</c:v>
                </c:pt>
                <c:pt idx="1979" formatCode="General">
                  <c:v>1.33188</c:v>
                </c:pt>
                <c:pt idx="1980" formatCode="General">
                  <c:v>1.3325499999999999</c:v>
                </c:pt>
                <c:pt idx="1981" formatCode="General">
                  <c:v>1.3332200000000001</c:v>
                </c:pt>
                <c:pt idx="1982" formatCode="General">
                  <c:v>1.3339000000000001</c:v>
                </c:pt>
                <c:pt idx="1983" formatCode="General">
                  <c:v>1.33457</c:v>
                </c:pt>
                <c:pt idx="1984" formatCode="General">
                  <c:v>1.33524</c:v>
                </c:pt>
                <c:pt idx="1985" formatCode="General">
                  <c:v>1.33592</c:v>
                </c:pt>
                <c:pt idx="1986" formatCode="General">
                  <c:v>1.3365899999999999</c:v>
                </c:pt>
                <c:pt idx="1987" formatCode="General">
                  <c:v>1.3372599999999999</c:v>
                </c:pt>
                <c:pt idx="1988" formatCode="General">
                  <c:v>1.3379300000000001</c:v>
                </c:pt>
                <c:pt idx="1989" formatCode="General">
                  <c:v>1.3386100000000001</c:v>
                </c:pt>
                <c:pt idx="1990" formatCode="General">
                  <c:v>1.33928</c:v>
                </c:pt>
                <c:pt idx="1991" formatCode="General">
                  <c:v>1.33995</c:v>
                </c:pt>
                <c:pt idx="1992" formatCode="General">
                  <c:v>1.34063</c:v>
                </c:pt>
                <c:pt idx="1993" formatCode="General">
                  <c:v>1.3412999999999999</c:v>
                </c:pt>
                <c:pt idx="1994" formatCode="General">
                  <c:v>1.3419700000000001</c:v>
                </c:pt>
                <c:pt idx="1995" formatCode="General">
                  <c:v>1.3426499999999999</c:v>
                </c:pt>
                <c:pt idx="1996" formatCode="General">
                  <c:v>1.3433200000000001</c:v>
                </c:pt>
                <c:pt idx="1997" formatCode="General">
                  <c:v>1.34399</c:v>
                </c:pt>
                <c:pt idx="1998" formatCode="General">
                  <c:v>1.34466</c:v>
                </c:pt>
                <c:pt idx="1999" formatCode="General">
                  <c:v>1.34534</c:v>
                </c:pt>
                <c:pt idx="2000" formatCode="General">
                  <c:v>1.3460099999999999</c:v>
                </c:pt>
                <c:pt idx="2001" formatCode="General">
                  <c:v>1.3466800000000001</c:v>
                </c:pt>
                <c:pt idx="2002" formatCode="General">
                  <c:v>1.3473599999999999</c:v>
                </c:pt>
                <c:pt idx="2003" formatCode="General">
                  <c:v>1.3480300000000001</c:v>
                </c:pt>
                <c:pt idx="2004" formatCode="General">
                  <c:v>1.3487</c:v>
                </c:pt>
                <c:pt idx="2005" formatCode="General">
                  <c:v>1.34938</c:v>
                </c:pt>
                <c:pt idx="2006" formatCode="General">
                  <c:v>1.35005</c:v>
                </c:pt>
                <c:pt idx="2007" formatCode="General">
                  <c:v>1.3507199999999999</c:v>
                </c:pt>
                <c:pt idx="2008" formatCode="General">
                  <c:v>1.3513900000000001</c:v>
                </c:pt>
                <c:pt idx="2009" formatCode="General">
                  <c:v>1.3520700000000001</c:v>
                </c:pt>
                <c:pt idx="2010" formatCode="General">
                  <c:v>1.3527400000000001</c:v>
                </c:pt>
                <c:pt idx="2011" formatCode="General">
                  <c:v>1.35341</c:v>
                </c:pt>
                <c:pt idx="2012" formatCode="General">
                  <c:v>1.35409</c:v>
                </c:pt>
                <c:pt idx="2013" formatCode="General">
                  <c:v>1.35476</c:v>
                </c:pt>
                <c:pt idx="2014" formatCode="General">
                  <c:v>1.3554299999999999</c:v>
                </c:pt>
                <c:pt idx="2015" formatCode="General">
                  <c:v>1.3561099999999999</c:v>
                </c:pt>
                <c:pt idx="2016" formatCode="General">
                  <c:v>1.3567800000000001</c:v>
                </c:pt>
                <c:pt idx="2017" formatCode="General">
                  <c:v>1.35745</c:v>
                </c:pt>
                <c:pt idx="2018" formatCode="General">
                  <c:v>1.35812</c:v>
                </c:pt>
                <c:pt idx="2019" formatCode="General">
                  <c:v>1.3588</c:v>
                </c:pt>
                <c:pt idx="2020" formatCode="General">
                  <c:v>1.35947</c:v>
                </c:pt>
                <c:pt idx="2021" formatCode="General">
                  <c:v>1.3601399999999999</c:v>
                </c:pt>
                <c:pt idx="2022" formatCode="General">
                  <c:v>1.3608199999999999</c:v>
                </c:pt>
                <c:pt idx="2023" formatCode="General">
                  <c:v>1.3614900000000001</c:v>
                </c:pt>
                <c:pt idx="2024" formatCode="General">
                  <c:v>1.36216</c:v>
                </c:pt>
                <c:pt idx="2025" formatCode="General">
                  <c:v>1.3628400000000001</c:v>
                </c:pt>
                <c:pt idx="2026" formatCode="General">
                  <c:v>1.36351</c:v>
                </c:pt>
                <c:pt idx="2027" formatCode="General">
                  <c:v>1.3641799999999999</c:v>
                </c:pt>
                <c:pt idx="2028" formatCode="General">
                  <c:v>1.3648499999999999</c:v>
                </c:pt>
                <c:pt idx="2029" formatCode="General">
                  <c:v>1.3655299999999999</c:v>
                </c:pt>
                <c:pt idx="2030" formatCode="General">
                  <c:v>1.3662000000000001</c:v>
                </c:pt>
                <c:pt idx="2031" formatCode="General">
                  <c:v>1.36687</c:v>
                </c:pt>
                <c:pt idx="2032" formatCode="General">
                  <c:v>1.36755</c:v>
                </c:pt>
                <c:pt idx="2033" formatCode="General">
                  <c:v>1.36822</c:v>
                </c:pt>
                <c:pt idx="2034" formatCode="General">
                  <c:v>1.3688899999999999</c:v>
                </c:pt>
                <c:pt idx="2035" formatCode="General">
                  <c:v>1.36957</c:v>
                </c:pt>
                <c:pt idx="2036" formatCode="General">
                  <c:v>1.3702399999999999</c:v>
                </c:pt>
                <c:pt idx="2037" formatCode="General">
                  <c:v>1.3709100000000001</c:v>
                </c:pt>
                <c:pt idx="2038" formatCode="General">
                  <c:v>1.37158</c:v>
                </c:pt>
                <c:pt idx="2039" formatCode="General">
                  <c:v>1.37226</c:v>
                </c:pt>
                <c:pt idx="2040" formatCode="General">
                  <c:v>1.37293</c:v>
                </c:pt>
                <c:pt idx="2041" formatCode="General">
                  <c:v>1.3735999999999999</c:v>
                </c:pt>
                <c:pt idx="2042" formatCode="General">
                  <c:v>1.3742799999999999</c:v>
                </c:pt>
                <c:pt idx="2043" formatCode="General">
                  <c:v>1.3749499999999999</c:v>
                </c:pt>
                <c:pt idx="2044" formatCode="General">
                  <c:v>1.3756200000000001</c:v>
                </c:pt>
                <c:pt idx="2045" formatCode="General">
                  <c:v>1.3763000000000001</c:v>
                </c:pt>
                <c:pt idx="2046" formatCode="General">
                  <c:v>1.37697</c:v>
                </c:pt>
                <c:pt idx="2047" formatCode="General">
                  <c:v>1.37764</c:v>
                </c:pt>
                <c:pt idx="2048" formatCode="General">
                  <c:v>1.3783099999999999</c:v>
                </c:pt>
                <c:pt idx="2049" formatCode="General">
                  <c:v>1.3789899999999999</c:v>
                </c:pt>
                <c:pt idx="2050" formatCode="General">
                  <c:v>1.3796600000000001</c:v>
                </c:pt>
                <c:pt idx="2051" formatCode="General">
                  <c:v>1.3803300000000001</c:v>
                </c:pt>
                <c:pt idx="2052" formatCode="General">
                  <c:v>1.3810100000000001</c:v>
                </c:pt>
                <c:pt idx="2053" formatCode="General">
                  <c:v>1.38168</c:v>
                </c:pt>
                <c:pt idx="2054" formatCode="General">
                  <c:v>1.38235</c:v>
                </c:pt>
                <c:pt idx="2055" formatCode="General">
                  <c:v>1.38303</c:v>
                </c:pt>
                <c:pt idx="2056" formatCode="General">
                  <c:v>1.3836999999999999</c:v>
                </c:pt>
                <c:pt idx="2057" formatCode="General">
                  <c:v>1.3843700000000001</c:v>
                </c:pt>
                <c:pt idx="2058" formatCode="General">
                  <c:v>1.38504</c:v>
                </c:pt>
                <c:pt idx="2059" formatCode="General">
                  <c:v>1.3857200000000001</c:v>
                </c:pt>
                <c:pt idx="2060" formatCode="General">
                  <c:v>1.38639</c:v>
                </c:pt>
                <c:pt idx="2061" formatCode="General">
                  <c:v>1.38706</c:v>
                </c:pt>
                <c:pt idx="2062" formatCode="General">
                  <c:v>1.38774</c:v>
                </c:pt>
                <c:pt idx="2063" formatCode="General">
                  <c:v>1.3884099999999999</c:v>
                </c:pt>
                <c:pt idx="2064" formatCode="General">
                  <c:v>1.3890800000000001</c:v>
                </c:pt>
                <c:pt idx="2065" formatCode="General">
                  <c:v>1.3897600000000001</c:v>
                </c:pt>
                <c:pt idx="2066" formatCode="General">
                  <c:v>1.3904300000000001</c:v>
                </c:pt>
                <c:pt idx="2067" formatCode="General">
                  <c:v>1.3911</c:v>
                </c:pt>
                <c:pt idx="2068" formatCode="General">
                  <c:v>1.39177</c:v>
                </c:pt>
                <c:pt idx="2069" formatCode="General">
                  <c:v>1.39245</c:v>
                </c:pt>
                <c:pt idx="2070" formatCode="General">
                  <c:v>1.3931199999999999</c:v>
                </c:pt>
                <c:pt idx="2071" formatCode="General">
                  <c:v>1.3937900000000001</c:v>
                </c:pt>
                <c:pt idx="2072" formatCode="General">
                  <c:v>1.3944700000000001</c:v>
                </c:pt>
                <c:pt idx="2073" formatCode="General">
                  <c:v>1.39514</c:v>
                </c:pt>
                <c:pt idx="2074" formatCode="General">
                  <c:v>1.39581</c:v>
                </c:pt>
                <c:pt idx="2075" formatCode="General">
                  <c:v>1.39649</c:v>
                </c:pt>
                <c:pt idx="2076" formatCode="General">
                  <c:v>1.39716</c:v>
                </c:pt>
                <c:pt idx="2077" formatCode="General">
                  <c:v>1.3978299999999999</c:v>
                </c:pt>
                <c:pt idx="2078" formatCode="General">
                  <c:v>1.3985000000000001</c:v>
                </c:pt>
                <c:pt idx="2079" formatCode="General">
                  <c:v>1.3991800000000001</c:v>
                </c:pt>
                <c:pt idx="2080" formatCode="General">
                  <c:v>1.39985</c:v>
                </c:pt>
                <c:pt idx="2081" formatCode="General">
                  <c:v>1.40052</c:v>
                </c:pt>
                <c:pt idx="2082" formatCode="General">
                  <c:v>1.4012</c:v>
                </c:pt>
                <c:pt idx="2083" formatCode="General">
                  <c:v>1.4018699999999999</c:v>
                </c:pt>
                <c:pt idx="2084" formatCode="General">
                  <c:v>1.4025399999999999</c:v>
                </c:pt>
                <c:pt idx="2085" formatCode="General">
                  <c:v>1.4032199999999999</c:v>
                </c:pt>
                <c:pt idx="2086" formatCode="General">
                  <c:v>1.4038900000000001</c:v>
                </c:pt>
                <c:pt idx="2087" formatCode="General">
                  <c:v>1.40456</c:v>
                </c:pt>
                <c:pt idx="2088" formatCode="General">
                  <c:v>1.40523</c:v>
                </c:pt>
                <c:pt idx="2089" formatCode="General">
                  <c:v>1.40591</c:v>
                </c:pt>
                <c:pt idx="2090" formatCode="General">
                  <c:v>1.4065799999999999</c:v>
                </c:pt>
                <c:pt idx="2091" formatCode="General">
                  <c:v>1.4072499999999999</c:v>
                </c:pt>
                <c:pt idx="2092" formatCode="General">
                  <c:v>1.4079299999999999</c:v>
                </c:pt>
                <c:pt idx="2093" formatCode="General">
                  <c:v>1.4086000000000001</c:v>
                </c:pt>
                <c:pt idx="2094" formatCode="General">
                  <c:v>1.40927</c:v>
                </c:pt>
                <c:pt idx="2095" formatCode="General">
                  <c:v>1.40995</c:v>
                </c:pt>
                <c:pt idx="2096" formatCode="General">
                  <c:v>1.41062</c:v>
                </c:pt>
                <c:pt idx="2097" formatCode="General">
                  <c:v>1.4112899999999999</c:v>
                </c:pt>
                <c:pt idx="2098" formatCode="General">
                  <c:v>1.4119600000000001</c:v>
                </c:pt>
                <c:pt idx="2099" formatCode="General">
                  <c:v>1.4126399999999999</c:v>
                </c:pt>
                <c:pt idx="2100" formatCode="General">
                  <c:v>1.4133100000000001</c:v>
                </c:pt>
                <c:pt idx="2101" formatCode="General">
                  <c:v>1.41398</c:v>
                </c:pt>
                <c:pt idx="2102" formatCode="General">
                  <c:v>1.41466</c:v>
                </c:pt>
                <c:pt idx="2103" formatCode="General">
                  <c:v>1.41533</c:v>
                </c:pt>
                <c:pt idx="2104" formatCode="General">
                  <c:v>1.4159999999999999</c:v>
                </c:pt>
                <c:pt idx="2105" formatCode="General">
                  <c:v>1.4166799999999999</c:v>
                </c:pt>
                <c:pt idx="2106" formatCode="General">
                  <c:v>1.4173500000000001</c:v>
                </c:pt>
                <c:pt idx="2107" formatCode="General">
                  <c:v>1.4180200000000001</c:v>
                </c:pt>
                <c:pt idx="2108" formatCode="General">
                  <c:v>1.41869</c:v>
                </c:pt>
                <c:pt idx="2109" formatCode="General">
                  <c:v>1.41937</c:v>
                </c:pt>
                <c:pt idx="2110" formatCode="General">
                  <c:v>1.42004</c:v>
                </c:pt>
                <c:pt idx="2111" formatCode="General">
                  <c:v>1.4207099999999999</c:v>
                </c:pt>
                <c:pt idx="2112" formatCode="General">
                  <c:v>1.4213899999999999</c:v>
                </c:pt>
                <c:pt idx="2113" formatCode="General">
                  <c:v>1.4220600000000001</c:v>
                </c:pt>
                <c:pt idx="2114" formatCode="General">
                  <c:v>1.4227300000000001</c:v>
                </c:pt>
                <c:pt idx="2115" formatCode="General">
                  <c:v>1.4234100000000001</c:v>
                </c:pt>
                <c:pt idx="2116" formatCode="General">
                  <c:v>1.42408</c:v>
                </c:pt>
                <c:pt idx="2117" formatCode="General">
                  <c:v>1.42475</c:v>
                </c:pt>
                <c:pt idx="2118" formatCode="General">
                  <c:v>1.4254199999999999</c:v>
                </c:pt>
                <c:pt idx="2119" formatCode="General">
                  <c:v>1.4260999999999999</c:v>
                </c:pt>
                <c:pt idx="2120" formatCode="General">
                  <c:v>1.4267700000000001</c:v>
                </c:pt>
                <c:pt idx="2121" formatCode="General">
                  <c:v>1.42744</c:v>
                </c:pt>
                <c:pt idx="2122" formatCode="General">
                  <c:v>1.4281200000000001</c:v>
                </c:pt>
                <c:pt idx="2123" formatCode="General">
                  <c:v>1.42879</c:v>
                </c:pt>
                <c:pt idx="2124" formatCode="General">
                  <c:v>1.42946</c:v>
                </c:pt>
                <c:pt idx="2125" formatCode="General">
                  <c:v>1.43014</c:v>
                </c:pt>
                <c:pt idx="2126" formatCode="General">
                  <c:v>1.4308099999999999</c:v>
                </c:pt>
                <c:pt idx="2127" formatCode="General">
                  <c:v>1.4314800000000001</c:v>
                </c:pt>
                <c:pt idx="2128" formatCode="General">
                  <c:v>1.43215</c:v>
                </c:pt>
                <c:pt idx="2129" formatCode="General">
                  <c:v>1.43283</c:v>
                </c:pt>
                <c:pt idx="2130" formatCode="General">
                  <c:v>1.4335</c:v>
                </c:pt>
                <c:pt idx="2131" formatCode="General">
                  <c:v>1.4341699999999999</c:v>
                </c:pt>
                <c:pt idx="2132" formatCode="General">
                  <c:v>1.43485</c:v>
                </c:pt>
                <c:pt idx="2133" formatCode="General">
                  <c:v>1.4355199999999999</c:v>
                </c:pt>
                <c:pt idx="2134" formatCode="General">
                  <c:v>1.4361900000000001</c:v>
                </c:pt>
                <c:pt idx="2135" formatCode="General">
                  <c:v>1.4368700000000001</c:v>
                </c:pt>
                <c:pt idx="2136" formatCode="General">
                  <c:v>1.43754</c:v>
                </c:pt>
                <c:pt idx="2137" formatCode="General">
                  <c:v>1.43821</c:v>
                </c:pt>
                <c:pt idx="2138" formatCode="General">
                  <c:v>1.4388799999999999</c:v>
                </c:pt>
                <c:pt idx="2139" formatCode="General">
                  <c:v>1.43956</c:v>
                </c:pt>
                <c:pt idx="2140" formatCode="General">
                  <c:v>1.4402299999999999</c:v>
                </c:pt>
                <c:pt idx="2141" formatCode="General">
                  <c:v>1.4409000000000001</c:v>
                </c:pt>
                <c:pt idx="2142" formatCode="General">
                  <c:v>1.4415800000000001</c:v>
                </c:pt>
                <c:pt idx="2143" formatCode="General">
                  <c:v>1.44225</c:v>
                </c:pt>
                <c:pt idx="2144" formatCode="General">
                  <c:v>1.44292</c:v>
                </c:pt>
                <c:pt idx="2145" formatCode="General">
                  <c:v>1.4436</c:v>
                </c:pt>
                <c:pt idx="2146" formatCode="General">
                  <c:v>1.4442699999999999</c:v>
                </c:pt>
                <c:pt idx="2147" formatCode="General">
                  <c:v>1.4449399999999999</c:v>
                </c:pt>
                <c:pt idx="2148" formatCode="General">
                  <c:v>1.4456199999999999</c:v>
                </c:pt>
                <c:pt idx="2149" formatCode="General">
                  <c:v>1.4462900000000001</c:v>
                </c:pt>
                <c:pt idx="2150" formatCode="General">
                  <c:v>1.44696</c:v>
                </c:pt>
                <c:pt idx="2151" formatCode="General">
                  <c:v>1.44763</c:v>
                </c:pt>
                <c:pt idx="2152" formatCode="General">
                  <c:v>1.44831</c:v>
                </c:pt>
                <c:pt idx="2153" formatCode="General">
                  <c:v>1.4489799999999999</c:v>
                </c:pt>
                <c:pt idx="2154" formatCode="General">
                  <c:v>1.4496500000000001</c:v>
                </c:pt>
                <c:pt idx="2155" formatCode="General">
                  <c:v>1.4503299999999999</c:v>
                </c:pt>
                <c:pt idx="2156" formatCode="General">
                  <c:v>1.4510000000000001</c:v>
                </c:pt>
                <c:pt idx="2157" formatCode="General">
                  <c:v>1.45167</c:v>
                </c:pt>
                <c:pt idx="2158" formatCode="General">
                  <c:v>1.45235</c:v>
                </c:pt>
                <c:pt idx="2159" formatCode="General">
                  <c:v>1.45302</c:v>
                </c:pt>
                <c:pt idx="2160" formatCode="General">
                  <c:v>1.4536899999999999</c:v>
                </c:pt>
                <c:pt idx="2161" formatCode="General">
                  <c:v>1.4543600000000001</c:v>
                </c:pt>
                <c:pt idx="2162" formatCode="General">
                  <c:v>1.4550399999999999</c:v>
                </c:pt>
                <c:pt idx="2163" formatCode="General">
                  <c:v>1.4557100000000001</c:v>
                </c:pt>
                <c:pt idx="2164" formatCode="General">
                  <c:v>1.45638</c:v>
                </c:pt>
                <c:pt idx="2165" formatCode="General">
                  <c:v>1.45706</c:v>
                </c:pt>
                <c:pt idx="2166" formatCode="General">
                  <c:v>1.45773</c:v>
                </c:pt>
                <c:pt idx="2167" formatCode="General">
                  <c:v>1.4583999999999999</c:v>
                </c:pt>
                <c:pt idx="2168" formatCode="General">
                  <c:v>1.4590799999999999</c:v>
                </c:pt>
                <c:pt idx="2169" formatCode="General">
                  <c:v>1.4597500000000001</c:v>
                </c:pt>
                <c:pt idx="2170" formatCode="General">
                  <c:v>1.4604200000000001</c:v>
                </c:pt>
                <c:pt idx="2171" formatCode="General">
                  <c:v>1.46109</c:v>
                </c:pt>
                <c:pt idx="2172" formatCode="General">
                  <c:v>1.46177</c:v>
                </c:pt>
                <c:pt idx="2173" formatCode="General">
                  <c:v>1.46244</c:v>
                </c:pt>
                <c:pt idx="2174" formatCode="General">
                  <c:v>1.4631099999999999</c:v>
                </c:pt>
                <c:pt idx="2175" formatCode="General">
                  <c:v>1.4637899999999999</c:v>
                </c:pt>
                <c:pt idx="2176" formatCode="General">
                  <c:v>1.4644600000000001</c:v>
                </c:pt>
                <c:pt idx="2177" formatCode="General">
                  <c:v>1.46513</c:v>
                </c:pt>
                <c:pt idx="2178" formatCode="General">
                  <c:v>1.4658100000000001</c:v>
                </c:pt>
                <c:pt idx="2179" formatCode="General">
                  <c:v>1.46648</c:v>
                </c:pt>
                <c:pt idx="2180" formatCode="General">
                  <c:v>1.46715</c:v>
                </c:pt>
                <c:pt idx="2181" formatCode="General">
                  <c:v>1.4678199999999999</c:v>
                </c:pt>
                <c:pt idx="2182" formatCode="General">
                  <c:v>1.4684999999999999</c:v>
                </c:pt>
                <c:pt idx="2183" formatCode="General">
                  <c:v>1.4691700000000001</c:v>
                </c:pt>
                <c:pt idx="2184" formatCode="General">
                  <c:v>1.46984</c:v>
                </c:pt>
                <c:pt idx="2185" formatCode="General">
                  <c:v>1.47052</c:v>
                </c:pt>
                <c:pt idx="2186" formatCode="General">
                  <c:v>1.47119</c:v>
                </c:pt>
                <c:pt idx="2187" formatCode="General">
                  <c:v>1.4718599999999999</c:v>
                </c:pt>
                <c:pt idx="2188" formatCode="General">
                  <c:v>1.47254</c:v>
                </c:pt>
                <c:pt idx="2189" formatCode="General">
                  <c:v>1.4732099999999999</c:v>
                </c:pt>
                <c:pt idx="2190" formatCode="General">
                  <c:v>1.4738800000000001</c:v>
                </c:pt>
                <c:pt idx="2191" formatCode="General">
                  <c:v>1.47455</c:v>
                </c:pt>
                <c:pt idx="2192" formatCode="General">
                  <c:v>1.47523</c:v>
                </c:pt>
                <c:pt idx="2193" formatCode="General">
                  <c:v>1.4759</c:v>
                </c:pt>
                <c:pt idx="2194" formatCode="General">
                  <c:v>1.4765699999999999</c:v>
                </c:pt>
                <c:pt idx="2195" formatCode="General">
                  <c:v>1.47725</c:v>
                </c:pt>
                <c:pt idx="2196" formatCode="General">
                  <c:v>1.4779199999999999</c:v>
                </c:pt>
                <c:pt idx="2197" formatCode="General">
                  <c:v>1.4785900000000001</c:v>
                </c:pt>
                <c:pt idx="2198" formatCode="General">
                  <c:v>1.4792700000000001</c:v>
                </c:pt>
                <c:pt idx="2199" formatCode="General">
                  <c:v>1.47994</c:v>
                </c:pt>
                <c:pt idx="2200" formatCode="General">
                  <c:v>1.48061</c:v>
                </c:pt>
                <c:pt idx="2201" formatCode="General">
                  <c:v>1.4812799999999999</c:v>
                </c:pt>
                <c:pt idx="2202" formatCode="General">
                  <c:v>1.4819599999999999</c:v>
                </c:pt>
                <c:pt idx="2203" formatCode="General">
                  <c:v>1.4826299999999999</c:v>
                </c:pt>
                <c:pt idx="2204" formatCode="General">
                  <c:v>1.4833000000000001</c:v>
                </c:pt>
                <c:pt idx="2205" formatCode="General">
                  <c:v>1.4839800000000001</c:v>
                </c:pt>
                <c:pt idx="2206" formatCode="General">
                  <c:v>1.48465</c:v>
                </c:pt>
                <c:pt idx="2207" formatCode="General">
                  <c:v>1.48532</c:v>
                </c:pt>
                <c:pt idx="2208" formatCode="General">
                  <c:v>1.486</c:v>
                </c:pt>
                <c:pt idx="2209" formatCode="General">
                  <c:v>1.4866699999999999</c:v>
                </c:pt>
                <c:pt idx="2210" formatCode="General">
                  <c:v>1.4873400000000001</c:v>
                </c:pt>
                <c:pt idx="2211" formatCode="General">
                  <c:v>1.4880100000000001</c:v>
                </c:pt>
                <c:pt idx="2212" formatCode="General">
                  <c:v>1.4886900000000001</c:v>
                </c:pt>
                <c:pt idx="2213" formatCode="General">
                  <c:v>1.48936</c:v>
                </c:pt>
                <c:pt idx="2214" formatCode="General">
                  <c:v>1.49003</c:v>
                </c:pt>
                <c:pt idx="2215" formatCode="General">
                  <c:v>1.49071</c:v>
                </c:pt>
                <c:pt idx="2216" formatCode="General">
                  <c:v>1.4913799999999999</c:v>
                </c:pt>
                <c:pt idx="2217" formatCode="General">
                  <c:v>1.4920500000000001</c:v>
                </c:pt>
                <c:pt idx="2218" formatCode="General">
                  <c:v>1.4927299999999999</c:v>
                </c:pt>
                <c:pt idx="2219" formatCode="General">
                  <c:v>1.4934000000000001</c:v>
                </c:pt>
                <c:pt idx="2220" formatCode="General">
                  <c:v>1.49407</c:v>
                </c:pt>
                <c:pt idx="2221" formatCode="General">
                  <c:v>1.49474</c:v>
                </c:pt>
                <c:pt idx="2222" formatCode="General">
                  <c:v>1.49542</c:v>
                </c:pt>
                <c:pt idx="2223" formatCode="General">
                  <c:v>1.4960899999999999</c:v>
                </c:pt>
                <c:pt idx="2224" formatCode="General">
                  <c:v>1.4967600000000001</c:v>
                </c:pt>
                <c:pt idx="2225" formatCode="General">
                  <c:v>1.4974400000000001</c:v>
                </c:pt>
                <c:pt idx="2226" formatCode="General">
                  <c:v>1.4981100000000001</c:v>
                </c:pt>
                <c:pt idx="2227" formatCode="General">
                  <c:v>1.49878</c:v>
                </c:pt>
                <c:pt idx="2228" formatCode="General">
                  <c:v>1.49946</c:v>
                </c:pt>
                <c:pt idx="2229" formatCode="General">
                  <c:v>1.50013</c:v>
                </c:pt>
                <c:pt idx="2230" formatCode="General">
                  <c:v>1.5007999999999999</c:v>
                </c:pt>
                <c:pt idx="2231" formatCode="General">
                  <c:v>1.5014700000000001</c:v>
                </c:pt>
                <c:pt idx="2232" formatCode="General">
                  <c:v>1.5021500000000001</c:v>
                </c:pt>
                <c:pt idx="2233" formatCode="General">
                  <c:v>1.50282</c:v>
                </c:pt>
                <c:pt idx="2234" formatCode="General">
                  <c:v>1.50349</c:v>
                </c:pt>
                <c:pt idx="2235" formatCode="General">
                  <c:v>1.50417</c:v>
                </c:pt>
                <c:pt idx="2236" formatCode="General">
                  <c:v>1.50484</c:v>
                </c:pt>
                <c:pt idx="2237" formatCode="General">
                  <c:v>1.5055099999999999</c:v>
                </c:pt>
                <c:pt idx="2238" formatCode="General">
                  <c:v>1.5061899999999999</c:v>
                </c:pt>
                <c:pt idx="2239" formatCode="General">
                  <c:v>1.5068600000000001</c:v>
                </c:pt>
                <c:pt idx="2240" formatCode="General">
                  <c:v>1.50753</c:v>
                </c:pt>
                <c:pt idx="2241" formatCode="General">
                  <c:v>1.5082</c:v>
                </c:pt>
                <c:pt idx="2242" formatCode="General">
                  <c:v>1.50888</c:v>
                </c:pt>
                <c:pt idx="2243" formatCode="General">
                  <c:v>1.5095499999999999</c:v>
                </c:pt>
                <c:pt idx="2244" formatCode="General">
                  <c:v>1.5102199999999999</c:v>
                </c:pt>
                <c:pt idx="2245" formatCode="General">
                  <c:v>1.5108999999999999</c:v>
                </c:pt>
                <c:pt idx="2246" formatCode="General">
                  <c:v>1.5115700000000001</c:v>
                </c:pt>
                <c:pt idx="2247" formatCode="General">
                  <c:v>1.51224</c:v>
                </c:pt>
                <c:pt idx="2248" formatCode="General">
                  <c:v>1.51292</c:v>
                </c:pt>
                <c:pt idx="2249" formatCode="General">
                  <c:v>1.51359</c:v>
                </c:pt>
                <c:pt idx="2250" formatCode="General">
                  <c:v>1.5142599999999999</c:v>
                </c:pt>
                <c:pt idx="2251" formatCode="General">
                  <c:v>1.5149300000000001</c:v>
                </c:pt>
                <c:pt idx="2252" formatCode="General">
                  <c:v>1.5156099999999999</c:v>
                </c:pt>
                <c:pt idx="2253" formatCode="General">
                  <c:v>1.5162800000000001</c:v>
                </c:pt>
                <c:pt idx="2254" formatCode="General">
                  <c:v>1.51695</c:v>
                </c:pt>
                <c:pt idx="2255" formatCode="General">
                  <c:v>1.51763</c:v>
                </c:pt>
                <c:pt idx="2256" formatCode="General">
                  <c:v>1.5183</c:v>
                </c:pt>
                <c:pt idx="2257" formatCode="General">
                  <c:v>1.5189699999999999</c:v>
                </c:pt>
                <c:pt idx="2258" formatCode="General">
                  <c:v>1.5196499999999999</c:v>
                </c:pt>
                <c:pt idx="2259" formatCode="General">
                  <c:v>1.5203199999999999</c:v>
                </c:pt>
                <c:pt idx="2260" formatCode="General">
                  <c:v>1.5209900000000001</c:v>
                </c:pt>
                <c:pt idx="2261" formatCode="General">
                  <c:v>1.52166</c:v>
                </c:pt>
                <c:pt idx="2262" formatCode="General">
                  <c:v>1.52234</c:v>
                </c:pt>
                <c:pt idx="2263" formatCode="General">
                  <c:v>1.52301</c:v>
                </c:pt>
                <c:pt idx="2264" formatCode="General">
                  <c:v>1.5236799999999999</c:v>
                </c:pt>
                <c:pt idx="2265" formatCode="General">
                  <c:v>1.5243599999999999</c:v>
                </c:pt>
                <c:pt idx="2266" formatCode="General">
                  <c:v>1.5250300000000001</c:v>
                </c:pt>
                <c:pt idx="2267" formatCode="General">
                  <c:v>1.5257000000000001</c:v>
                </c:pt>
                <c:pt idx="2268" formatCode="General">
                  <c:v>1.5263800000000001</c:v>
                </c:pt>
                <c:pt idx="2269" formatCode="General">
                  <c:v>1.52705</c:v>
                </c:pt>
                <c:pt idx="2270" formatCode="General">
                  <c:v>1.52772</c:v>
                </c:pt>
                <c:pt idx="2271" formatCode="General">
                  <c:v>1.5283899999999999</c:v>
                </c:pt>
                <c:pt idx="2272" formatCode="General">
                  <c:v>1.5290699999999999</c:v>
                </c:pt>
                <c:pt idx="2273" formatCode="General">
                  <c:v>1.5297400000000001</c:v>
                </c:pt>
                <c:pt idx="2274" formatCode="General">
                  <c:v>1.53041</c:v>
                </c:pt>
                <c:pt idx="2275" formatCode="General">
                  <c:v>1.5310900000000001</c:v>
                </c:pt>
                <c:pt idx="2276" formatCode="General">
                  <c:v>1.53176</c:v>
                </c:pt>
                <c:pt idx="2277" formatCode="General">
                  <c:v>1.53243</c:v>
                </c:pt>
                <c:pt idx="2278" formatCode="General">
                  <c:v>1.53311</c:v>
                </c:pt>
                <c:pt idx="2279" formatCode="General">
                  <c:v>1.5337799999999999</c:v>
                </c:pt>
                <c:pt idx="2280" formatCode="General">
                  <c:v>1.5344500000000001</c:v>
                </c:pt>
                <c:pt idx="2281" formatCode="General">
                  <c:v>1.53512</c:v>
                </c:pt>
                <c:pt idx="2282" formatCode="General">
                  <c:v>1.5358000000000001</c:v>
                </c:pt>
                <c:pt idx="2283" formatCode="General">
                  <c:v>1.53647</c:v>
                </c:pt>
                <c:pt idx="2284" formatCode="General">
                  <c:v>1.53714</c:v>
                </c:pt>
                <c:pt idx="2285" formatCode="General">
                  <c:v>1.53782</c:v>
                </c:pt>
                <c:pt idx="2286" formatCode="General">
                  <c:v>1.5384899999999999</c:v>
                </c:pt>
                <c:pt idx="2287" formatCode="General">
                  <c:v>1.5391600000000001</c:v>
                </c:pt>
                <c:pt idx="2288" formatCode="General">
                  <c:v>1.5398400000000001</c:v>
                </c:pt>
                <c:pt idx="2289" formatCode="General">
                  <c:v>1.54051</c:v>
                </c:pt>
                <c:pt idx="2290" formatCode="General">
                  <c:v>1.54118</c:v>
                </c:pt>
                <c:pt idx="2291" formatCode="General">
                  <c:v>1.5418499999999999</c:v>
                </c:pt>
                <c:pt idx="2292" formatCode="General">
                  <c:v>1.54253</c:v>
                </c:pt>
                <c:pt idx="2293" formatCode="General">
                  <c:v>1.5431999999999999</c:v>
                </c:pt>
                <c:pt idx="2294" formatCode="General">
                  <c:v>1.5438700000000001</c:v>
                </c:pt>
                <c:pt idx="2295" formatCode="General">
                  <c:v>1.5445500000000001</c:v>
                </c:pt>
                <c:pt idx="2296" formatCode="General">
                  <c:v>1.54522</c:v>
                </c:pt>
                <c:pt idx="2297" formatCode="General">
                  <c:v>1.54589</c:v>
                </c:pt>
                <c:pt idx="2298" formatCode="General">
                  <c:v>1.54657</c:v>
                </c:pt>
                <c:pt idx="2299" formatCode="General">
                  <c:v>1.5472399999999999</c:v>
                </c:pt>
                <c:pt idx="2300" formatCode="General">
                  <c:v>1.5479099999999999</c:v>
                </c:pt>
                <c:pt idx="2301" formatCode="General">
                  <c:v>1.5485800000000001</c:v>
                </c:pt>
                <c:pt idx="2302" formatCode="General">
                  <c:v>1.5492600000000001</c:v>
                </c:pt>
                <c:pt idx="2303" formatCode="General">
                  <c:v>1.54993</c:v>
                </c:pt>
                <c:pt idx="2304" formatCode="General">
                  <c:v>1.5506</c:v>
                </c:pt>
                <c:pt idx="2305" formatCode="General">
                  <c:v>1.55128</c:v>
                </c:pt>
                <c:pt idx="2306" formatCode="General">
                  <c:v>1.5519499999999999</c:v>
                </c:pt>
                <c:pt idx="2307" formatCode="General">
                  <c:v>1.5526199999999999</c:v>
                </c:pt>
                <c:pt idx="2308" formatCode="General">
                  <c:v>1.5532999999999999</c:v>
                </c:pt>
                <c:pt idx="2309" formatCode="General">
                  <c:v>1.5539700000000001</c:v>
                </c:pt>
                <c:pt idx="2310" formatCode="General">
                  <c:v>1.55464</c:v>
                </c:pt>
                <c:pt idx="2311" formatCode="General">
                  <c:v>1.55531</c:v>
                </c:pt>
                <c:pt idx="2312" formatCode="General">
                  <c:v>1.55599</c:v>
                </c:pt>
                <c:pt idx="2313" formatCode="General">
                  <c:v>1.5566599999999999</c:v>
                </c:pt>
                <c:pt idx="2314" formatCode="General">
                  <c:v>1.5573300000000001</c:v>
                </c:pt>
                <c:pt idx="2315" formatCode="General">
                  <c:v>1.5580099999999999</c:v>
                </c:pt>
                <c:pt idx="2316" formatCode="General">
                  <c:v>1.5586800000000001</c:v>
                </c:pt>
                <c:pt idx="2317" formatCode="General">
                  <c:v>1.55935</c:v>
                </c:pt>
                <c:pt idx="2318" formatCode="General">
                  <c:v>1.56003</c:v>
                </c:pt>
                <c:pt idx="2319" formatCode="General">
                  <c:v>1.5607</c:v>
                </c:pt>
                <c:pt idx="2320" formatCode="General">
                  <c:v>1.5613699999999999</c:v>
                </c:pt>
                <c:pt idx="2321" formatCode="General">
                  <c:v>1.5620400000000001</c:v>
                </c:pt>
                <c:pt idx="2322" formatCode="General">
                  <c:v>1.5627200000000001</c:v>
                </c:pt>
                <c:pt idx="2323" formatCode="General">
                  <c:v>1.5633900000000001</c:v>
                </c:pt>
                <c:pt idx="2324" formatCode="General">
                  <c:v>1.56406</c:v>
                </c:pt>
                <c:pt idx="2325" formatCode="General">
                  <c:v>1.56474</c:v>
                </c:pt>
                <c:pt idx="2326" formatCode="General">
                  <c:v>1.56541</c:v>
                </c:pt>
                <c:pt idx="2327" formatCode="General">
                  <c:v>1.5660799999999999</c:v>
                </c:pt>
                <c:pt idx="2328" formatCode="General">
                  <c:v>1.5667599999999999</c:v>
                </c:pt>
                <c:pt idx="2329" formatCode="General">
                  <c:v>1.5674300000000001</c:v>
                </c:pt>
                <c:pt idx="2330" formatCode="General">
                  <c:v>1.5681</c:v>
                </c:pt>
                <c:pt idx="2331" formatCode="General">
                  <c:v>1.56877</c:v>
                </c:pt>
                <c:pt idx="2332" formatCode="General">
                  <c:v>1.56945</c:v>
                </c:pt>
                <c:pt idx="2333" formatCode="General">
                  <c:v>1.57012</c:v>
                </c:pt>
                <c:pt idx="2334" formatCode="General">
                  <c:v>1.5707899999999999</c:v>
                </c:pt>
                <c:pt idx="2335" formatCode="General">
                  <c:v>1.5714699999999999</c:v>
                </c:pt>
                <c:pt idx="2336" formatCode="General">
                  <c:v>1.5721400000000001</c:v>
                </c:pt>
                <c:pt idx="2337" formatCode="General">
                  <c:v>1.57281</c:v>
                </c:pt>
                <c:pt idx="2338" formatCode="General">
                  <c:v>1.5734900000000001</c:v>
                </c:pt>
                <c:pt idx="2339" formatCode="General">
                  <c:v>1.57416</c:v>
                </c:pt>
                <c:pt idx="2340" formatCode="General">
                  <c:v>1.57483</c:v>
                </c:pt>
                <c:pt idx="2341" formatCode="General">
                  <c:v>1.57551</c:v>
                </c:pt>
                <c:pt idx="2342" formatCode="General">
                  <c:v>1.5761799999999999</c:v>
                </c:pt>
                <c:pt idx="2343" formatCode="General">
                  <c:v>1.5768500000000001</c:v>
                </c:pt>
                <c:pt idx="2344" formatCode="General">
                  <c:v>1.57752</c:v>
                </c:pt>
                <c:pt idx="2345" formatCode="General">
                  <c:v>1.5782</c:v>
                </c:pt>
                <c:pt idx="2346" formatCode="General">
                  <c:v>1.57887</c:v>
                </c:pt>
                <c:pt idx="2347" formatCode="General">
                  <c:v>1.5795399999999999</c:v>
                </c:pt>
                <c:pt idx="2348" formatCode="General">
                  <c:v>1.58022</c:v>
                </c:pt>
                <c:pt idx="2349" formatCode="General">
                  <c:v>1.5808899999999999</c:v>
                </c:pt>
                <c:pt idx="2350" formatCode="General">
                  <c:v>1.5815600000000001</c:v>
                </c:pt>
                <c:pt idx="2351" formatCode="General">
                  <c:v>1.5822400000000001</c:v>
                </c:pt>
                <c:pt idx="2352" formatCode="General">
                  <c:v>1.58291</c:v>
                </c:pt>
                <c:pt idx="2353" formatCode="General">
                  <c:v>1.58358</c:v>
                </c:pt>
                <c:pt idx="2354" formatCode="General">
                  <c:v>1.5842499999999999</c:v>
                </c:pt>
                <c:pt idx="2355" formatCode="General">
                  <c:v>1.5849299999999999</c:v>
                </c:pt>
                <c:pt idx="2356" formatCode="General">
                  <c:v>1.5855999999999999</c:v>
                </c:pt>
                <c:pt idx="2357" formatCode="General">
                  <c:v>1.5862700000000001</c:v>
                </c:pt>
                <c:pt idx="2358" formatCode="General">
                  <c:v>1.5869500000000001</c:v>
                </c:pt>
                <c:pt idx="2359" formatCode="General">
                  <c:v>1.58762</c:v>
                </c:pt>
                <c:pt idx="2360" formatCode="General">
                  <c:v>1.58829</c:v>
                </c:pt>
                <c:pt idx="2361" formatCode="General">
                  <c:v>1.58897</c:v>
                </c:pt>
                <c:pt idx="2362" formatCode="General">
                  <c:v>1.5896399999999999</c:v>
                </c:pt>
                <c:pt idx="2363" formatCode="General">
                  <c:v>1.5903099999999999</c:v>
                </c:pt>
                <c:pt idx="2364" formatCode="General">
                  <c:v>1.5909800000000001</c:v>
                </c:pt>
                <c:pt idx="2365" formatCode="General">
                  <c:v>1.5916600000000001</c:v>
                </c:pt>
                <c:pt idx="2366" formatCode="General">
                  <c:v>1.59233</c:v>
                </c:pt>
                <c:pt idx="2367" formatCode="General">
                  <c:v>1.593</c:v>
                </c:pt>
                <c:pt idx="2368" formatCode="General">
                  <c:v>1.59368</c:v>
                </c:pt>
                <c:pt idx="2369" formatCode="General">
                  <c:v>1.5943499999999999</c:v>
                </c:pt>
                <c:pt idx="2370" formatCode="General">
                  <c:v>1.5950200000000001</c:v>
                </c:pt>
                <c:pt idx="2371" formatCode="General">
                  <c:v>1.5956999999999999</c:v>
                </c:pt>
                <c:pt idx="2372" formatCode="General">
                  <c:v>1.5963700000000001</c:v>
                </c:pt>
                <c:pt idx="2373" formatCode="General">
                  <c:v>1.59704</c:v>
                </c:pt>
                <c:pt idx="2374" formatCode="General">
                  <c:v>1.59771</c:v>
                </c:pt>
                <c:pt idx="2375" formatCode="General">
                  <c:v>1.59839</c:v>
                </c:pt>
                <c:pt idx="2376" formatCode="General">
                  <c:v>1.5990599999999999</c:v>
                </c:pt>
                <c:pt idx="2377" formatCode="General">
                  <c:v>1.5997300000000001</c:v>
                </c:pt>
                <c:pt idx="2378" formatCode="General">
                  <c:v>1.6004100000000001</c:v>
                </c:pt>
                <c:pt idx="2379" formatCode="General">
                  <c:v>1.6010800000000001</c:v>
                </c:pt>
                <c:pt idx="2380" formatCode="General">
                  <c:v>1.60175</c:v>
                </c:pt>
                <c:pt idx="2381" formatCode="General">
                  <c:v>1.60243</c:v>
                </c:pt>
                <c:pt idx="2382" formatCode="General">
                  <c:v>1.6031</c:v>
                </c:pt>
                <c:pt idx="2383" formatCode="General">
                  <c:v>1.6037699999999999</c:v>
                </c:pt>
                <c:pt idx="2384" formatCode="General">
                  <c:v>1.6044400000000001</c:v>
                </c:pt>
                <c:pt idx="2385" formatCode="General">
                  <c:v>1.6051200000000001</c:v>
                </c:pt>
                <c:pt idx="2386" formatCode="General">
                  <c:v>1.6057900000000001</c:v>
                </c:pt>
                <c:pt idx="2387" formatCode="General">
                  <c:v>1.60646</c:v>
                </c:pt>
                <c:pt idx="2388" formatCode="General">
                  <c:v>1.60714</c:v>
                </c:pt>
                <c:pt idx="2389" formatCode="General">
                  <c:v>1.60781</c:v>
                </c:pt>
                <c:pt idx="2390" formatCode="General">
                  <c:v>1.6084799999999999</c:v>
                </c:pt>
                <c:pt idx="2391" formatCode="General">
                  <c:v>1.6091599999999999</c:v>
                </c:pt>
                <c:pt idx="2392" formatCode="General">
                  <c:v>1.6098300000000001</c:v>
                </c:pt>
                <c:pt idx="2393" formatCode="General">
                  <c:v>1.6105</c:v>
                </c:pt>
                <c:pt idx="2394" formatCode="General">
                  <c:v>1.61117</c:v>
                </c:pt>
                <c:pt idx="2395" formatCode="General">
                  <c:v>1.61185</c:v>
                </c:pt>
                <c:pt idx="2396" formatCode="General">
                  <c:v>1.61252</c:v>
                </c:pt>
                <c:pt idx="2397" formatCode="General">
                  <c:v>1.6131899999999999</c:v>
                </c:pt>
                <c:pt idx="2398" formatCode="General">
                  <c:v>1.6138699999999999</c:v>
                </c:pt>
                <c:pt idx="2399" formatCode="General">
                  <c:v>1.6145400000000001</c:v>
                </c:pt>
                <c:pt idx="2400" formatCode="General">
                  <c:v>1.61521</c:v>
                </c:pt>
                <c:pt idx="2401" formatCode="General">
                  <c:v>1.61589</c:v>
                </c:pt>
                <c:pt idx="2402" formatCode="General">
                  <c:v>1.61656</c:v>
                </c:pt>
                <c:pt idx="2403" formatCode="General">
                  <c:v>1.6172299999999999</c:v>
                </c:pt>
                <c:pt idx="2404" formatCode="General">
                  <c:v>1.6178999999999999</c:v>
                </c:pt>
                <c:pt idx="2405" formatCode="General">
                  <c:v>1.6185799999999999</c:v>
                </c:pt>
                <c:pt idx="2406" formatCode="General">
                  <c:v>1.6192500000000001</c:v>
                </c:pt>
                <c:pt idx="2407" formatCode="General">
                  <c:v>1.61992</c:v>
                </c:pt>
                <c:pt idx="2408" formatCode="General">
                  <c:v>1.6206</c:v>
                </c:pt>
                <c:pt idx="2409" formatCode="General">
                  <c:v>1.62127</c:v>
                </c:pt>
                <c:pt idx="2410" formatCode="General">
                  <c:v>1.6219399999999999</c:v>
                </c:pt>
                <c:pt idx="2411" formatCode="General">
                  <c:v>1.62262</c:v>
                </c:pt>
                <c:pt idx="2412" formatCode="General">
                  <c:v>1.6232899999999999</c:v>
                </c:pt>
                <c:pt idx="2413" formatCode="General">
                  <c:v>1.6239600000000001</c:v>
                </c:pt>
                <c:pt idx="2414" formatCode="General">
                  <c:v>1.62463</c:v>
                </c:pt>
                <c:pt idx="2415" formatCode="General">
                  <c:v>1.62531</c:v>
                </c:pt>
                <c:pt idx="2416" formatCode="General">
                  <c:v>1.62598</c:v>
                </c:pt>
                <c:pt idx="2417" formatCode="General">
                  <c:v>1.6266499999999999</c:v>
                </c:pt>
                <c:pt idx="2418" formatCode="General">
                  <c:v>1.6273299999999999</c:v>
                </c:pt>
                <c:pt idx="2419" formatCode="General">
                  <c:v>1.6279999999999999</c:v>
                </c:pt>
                <c:pt idx="2420" formatCode="General">
                  <c:v>1.6286700000000001</c:v>
                </c:pt>
                <c:pt idx="2421" formatCode="General">
                  <c:v>1.6293500000000001</c:v>
                </c:pt>
                <c:pt idx="2422" formatCode="General">
                  <c:v>1.63002</c:v>
                </c:pt>
                <c:pt idx="2423" formatCode="General">
                  <c:v>1.63069</c:v>
                </c:pt>
                <c:pt idx="2424" formatCode="General">
                  <c:v>1.6313599999999999</c:v>
                </c:pt>
                <c:pt idx="2425" formatCode="General">
                  <c:v>1.6320399999999999</c:v>
                </c:pt>
                <c:pt idx="2426" formatCode="General">
                  <c:v>1.6327100000000001</c:v>
                </c:pt>
                <c:pt idx="2427" formatCode="General">
                  <c:v>1.6333800000000001</c:v>
                </c:pt>
                <c:pt idx="2428" formatCode="General">
                  <c:v>1.6340600000000001</c:v>
                </c:pt>
                <c:pt idx="2429" formatCode="General">
                  <c:v>1.63473</c:v>
                </c:pt>
                <c:pt idx="2430" formatCode="General">
                  <c:v>1.6354</c:v>
                </c:pt>
                <c:pt idx="2431" formatCode="General">
                  <c:v>1.63608</c:v>
                </c:pt>
                <c:pt idx="2432" formatCode="General">
                  <c:v>1.6367499999999999</c:v>
                </c:pt>
                <c:pt idx="2433" formatCode="General">
                  <c:v>1.6374200000000001</c:v>
                </c:pt>
                <c:pt idx="2434" formatCode="General">
                  <c:v>1.63809</c:v>
                </c:pt>
                <c:pt idx="2435" formatCode="General">
                  <c:v>1.6387700000000001</c:v>
                </c:pt>
                <c:pt idx="2436" formatCode="General">
                  <c:v>1.63944</c:v>
                </c:pt>
                <c:pt idx="2437" formatCode="General">
                  <c:v>1.64011</c:v>
                </c:pt>
                <c:pt idx="2438" formatCode="General">
                  <c:v>1.64079</c:v>
                </c:pt>
                <c:pt idx="2439" formatCode="General">
                  <c:v>1.6414599999999999</c:v>
                </c:pt>
                <c:pt idx="2440" formatCode="General">
                  <c:v>1.6421300000000001</c:v>
                </c:pt>
                <c:pt idx="2441" formatCode="General">
                  <c:v>1.6428100000000001</c:v>
                </c:pt>
                <c:pt idx="2442" formatCode="General">
                  <c:v>1.6434800000000001</c:v>
                </c:pt>
                <c:pt idx="2443" formatCode="General">
                  <c:v>1.64415</c:v>
                </c:pt>
                <c:pt idx="2444" formatCode="General">
                  <c:v>1.6448199999999999</c:v>
                </c:pt>
                <c:pt idx="2445" formatCode="General">
                  <c:v>1.6455</c:v>
                </c:pt>
                <c:pt idx="2446" formatCode="General">
                  <c:v>1.6461699999999999</c:v>
                </c:pt>
                <c:pt idx="2447" formatCode="General">
                  <c:v>1.6468400000000001</c:v>
                </c:pt>
                <c:pt idx="2448" formatCode="General">
                  <c:v>1.6475200000000001</c:v>
                </c:pt>
                <c:pt idx="2449" formatCode="General">
                  <c:v>1.64819</c:v>
                </c:pt>
                <c:pt idx="2450" formatCode="General">
                  <c:v>1.64886</c:v>
                </c:pt>
                <c:pt idx="2451" formatCode="General">
                  <c:v>1.64954</c:v>
                </c:pt>
                <c:pt idx="2452" formatCode="General">
                  <c:v>1.65021</c:v>
                </c:pt>
                <c:pt idx="2453" formatCode="General">
                  <c:v>1.6508799999999999</c:v>
                </c:pt>
                <c:pt idx="2454" formatCode="General">
                  <c:v>1.6515500000000001</c:v>
                </c:pt>
                <c:pt idx="2455" formatCode="General">
                  <c:v>1.6522300000000001</c:v>
                </c:pt>
                <c:pt idx="2456" formatCode="General">
                  <c:v>1.6529</c:v>
                </c:pt>
                <c:pt idx="2457" formatCode="General">
                  <c:v>1.65357</c:v>
                </c:pt>
                <c:pt idx="2458" formatCode="General">
                  <c:v>1.65425</c:v>
                </c:pt>
                <c:pt idx="2459" formatCode="General">
                  <c:v>1.6549199999999999</c:v>
                </c:pt>
                <c:pt idx="2460" formatCode="General">
                  <c:v>1.6555899999999999</c:v>
                </c:pt>
                <c:pt idx="2461" formatCode="General">
                  <c:v>1.6562699999999999</c:v>
                </c:pt>
                <c:pt idx="2462" formatCode="General">
                  <c:v>1.6569400000000001</c:v>
                </c:pt>
                <c:pt idx="2463" formatCode="General">
                  <c:v>1.65761</c:v>
                </c:pt>
                <c:pt idx="2464" formatCode="General">
                  <c:v>1.65828</c:v>
                </c:pt>
                <c:pt idx="2465" formatCode="General">
                  <c:v>1.65896</c:v>
                </c:pt>
                <c:pt idx="2466" formatCode="General">
                  <c:v>1.6596299999999999</c:v>
                </c:pt>
                <c:pt idx="2467" formatCode="General">
                  <c:v>1.6603000000000001</c:v>
                </c:pt>
                <c:pt idx="2468" formatCode="General">
                  <c:v>1.6609799999999999</c:v>
                </c:pt>
                <c:pt idx="2469" formatCode="General">
                  <c:v>1.6616500000000001</c:v>
                </c:pt>
                <c:pt idx="2470" formatCode="General">
                  <c:v>1.66232</c:v>
                </c:pt>
                <c:pt idx="2471" formatCode="General">
                  <c:v>1.663</c:v>
                </c:pt>
                <c:pt idx="2472" formatCode="General">
                  <c:v>1.66367</c:v>
                </c:pt>
                <c:pt idx="2473" formatCode="General">
                  <c:v>1.6643399999999999</c:v>
                </c:pt>
                <c:pt idx="2474" formatCode="General">
                  <c:v>1.6650100000000001</c:v>
                </c:pt>
                <c:pt idx="2475" formatCode="General">
                  <c:v>1.6656899999999999</c:v>
                </c:pt>
                <c:pt idx="2476" formatCode="General">
                  <c:v>1.6663600000000001</c:v>
                </c:pt>
                <c:pt idx="2477" formatCode="General">
                  <c:v>1.66703</c:v>
                </c:pt>
                <c:pt idx="2478" formatCode="General">
                  <c:v>1.66771</c:v>
                </c:pt>
                <c:pt idx="2479" formatCode="General">
                  <c:v>1.66838</c:v>
                </c:pt>
                <c:pt idx="2480" formatCode="General">
                  <c:v>1.6690499999999999</c:v>
                </c:pt>
                <c:pt idx="2481" formatCode="General">
                  <c:v>1.6697299999999999</c:v>
                </c:pt>
                <c:pt idx="2482" formatCode="General">
                  <c:v>1.6704000000000001</c:v>
                </c:pt>
                <c:pt idx="2483" formatCode="General">
                  <c:v>1.6710700000000001</c:v>
                </c:pt>
                <c:pt idx="2484" formatCode="General">
                  <c:v>1.67174</c:v>
                </c:pt>
                <c:pt idx="2485" formatCode="General">
                  <c:v>1.67242</c:v>
                </c:pt>
                <c:pt idx="2486" formatCode="General">
                  <c:v>1.67309</c:v>
                </c:pt>
                <c:pt idx="2487" formatCode="General">
                  <c:v>1.6737599999999999</c:v>
                </c:pt>
                <c:pt idx="2488" formatCode="General">
                  <c:v>1.6744399999999999</c:v>
                </c:pt>
                <c:pt idx="2489" formatCode="General">
                  <c:v>1.6751100000000001</c:v>
                </c:pt>
                <c:pt idx="2490" formatCode="General">
                  <c:v>1.67578</c:v>
                </c:pt>
                <c:pt idx="2491" formatCode="General">
                  <c:v>1.6764600000000001</c:v>
                </c:pt>
                <c:pt idx="2492" formatCode="General">
                  <c:v>1.67713</c:v>
                </c:pt>
                <c:pt idx="2493" formatCode="General">
                  <c:v>1.6778</c:v>
                </c:pt>
                <c:pt idx="2494" formatCode="General">
                  <c:v>1.6784699999999999</c:v>
                </c:pt>
                <c:pt idx="2495" formatCode="General">
                  <c:v>1.6791499999999999</c:v>
                </c:pt>
                <c:pt idx="2496" formatCode="General">
                  <c:v>1.6798200000000001</c:v>
                </c:pt>
                <c:pt idx="2497" formatCode="General">
                  <c:v>1.68049</c:v>
                </c:pt>
                <c:pt idx="2498" formatCode="General">
                  <c:v>1.6811700000000001</c:v>
                </c:pt>
                <c:pt idx="2499" formatCode="General">
                  <c:v>1.68184</c:v>
                </c:pt>
                <c:pt idx="2500" formatCode="General">
                  <c:v>1.68251</c:v>
                </c:pt>
                <c:pt idx="2501" formatCode="General">
                  <c:v>1.68319</c:v>
                </c:pt>
                <c:pt idx="2502" formatCode="General">
                  <c:v>1.6838599999999999</c:v>
                </c:pt>
                <c:pt idx="2503" formatCode="General">
                  <c:v>1.6845300000000001</c:v>
                </c:pt>
                <c:pt idx="2504" formatCode="General">
                  <c:v>1.6852</c:v>
                </c:pt>
                <c:pt idx="2505" formatCode="General">
                  <c:v>1.68588</c:v>
                </c:pt>
                <c:pt idx="2506" formatCode="General">
                  <c:v>1.68655</c:v>
                </c:pt>
                <c:pt idx="2507" formatCode="General">
                  <c:v>1.6872199999999999</c:v>
                </c:pt>
                <c:pt idx="2508" formatCode="General">
                  <c:v>1.6879</c:v>
                </c:pt>
                <c:pt idx="2509" formatCode="General">
                  <c:v>1.6885699999999999</c:v>
                </c:pt>
                <c:pt idx="2510" formatCode="General">
                  <c:v>1.6892400000000001</c:v>
                </c:pt>
                <c:pt idx="2511" formatCode="General">
                  <c:v>1.6899200000000001</c:v>
                </c:pt>
                <c:pt idx="2512" formatCode="General">
                  <c:v>1.69059</c:v>
                </c:pt>
                <c:pt idx="2513" formatCode="General">
                  <c:v>1.69126</c:v>
                </c:pt>
                <c:pt idx="2514" formatCode="General">
                  <c:v>1.6919299999999999</c:v>
                </c:pt>
                <c:pt idx="2515" formatCode="General">
                  <c:v>1.6926099999999999</c:v>
                </c:pt>
                <c:pt idx="2516" formatCode="General">
                  <c:v>1.6932799999999999</c:v>
                </c:pt>
                <c:pt idx="2517" formatCode="General">
                  <c:v>1.6939500000000001</c:v>
                </c:pt>
                <c:pt idx="2518" formatCode="General">
                  <c:v>1.6946300000000001</c:v>
                </c:pt>
                <c:pt idx="2519" formatCode="General">
                  <c:v>1.6953</c:v>
                </c:pt>
                <c:pt idx="2520" formatCode="General">
                  <c:v>1.69597</c:v>
                </c:pt>
                <c:pt idx="2521" formatCode="General">
                  <c:v>1.69665</c:v>
                </c:pt>
                <c:pt idx="2522" formatCode="General">
                  <c:v>1.6973199999999999</c:v>
                </c:pt>
                <c:pt idx="2523" formatCode="General">
                  <c:v>1.6979900000000001</c:v>
                </c:pt>
                <c:pt idx="2524" formatCode="General">
                  <c:v>1.6986600000000001</c:v>
                </c:pt>
                <c:pt idx="2525" formatCode="General">
                  <c:v>1.6993400000000001</c:v>
                </c:pt>
                <c:pt idx="2526" formatCode="General">
                  <c:v>1.70001</c:v>
                </c:pt>
                <c:pt idx="2527" formatCode="General">
                  <c:v>1.70068</c:v>
                </c:pt>
                <c:pt idx="2528" formatCode="General">
                  <c:v>1.70136</c:v>
                </c:pt>
                <c:pt idx="2529" formatCode="General">
                  <c:v>1.7020299999999999</c:v>
                </c:pt>
                <c:pt idx="2530" formatCode="General">
                  <c:v>1.7027000000000001</c:v>
                </c:pt>
                <c:pt idx="2531" formatCode="General">
                  <c:v>1.7033799999999999</c:v>
                </c:pt>
                <c:pt idx="2532" formatCode="General">
                  <c:v>1.7040500000000001</c:v>
                </c:pt>
                <c:pt idx="2533" formatCode="General">
                  <c:v>1.70472</c:v>
                </c:pt>
                <c:pt idx="2534" formatCode="General">
                  <c:v>1.7054</c:v>
                </c:pt>
                <c:pt idx="2535" formatCode="General">
                  <c:v>1.70607</c:v>
                </c:pt>
                <c:pt idx="2536" formatCode="General">
                  <c:v>1.7067399999999999</c:v>
                </c:pt>
                <c:pt idx="2537" formatCode="General">
                  <c:v>1.7074100000000001</c:v>
                </c:pt>
                <c:pt idx="2538" formatCode="General">
                  <c:v>1.7080900000000001</c:v>
                </c:pt>
                <c:pt idx="2539" formatCode="General">
                  <c:v>1.7087600000000001</c:v>
                </c:pt>
                <c:pt idx="2540" formatCode="General">
                  <c:v>1.70943</c:v>
                </c:pt>
                <c:pt idx="2541" formatCode="General">
                  <c:v>1.71011</c:v>
                </c:pt>
                <c:pt idx="2542" formatCode="General">
                  <c:v>1.71078</c:v>
                </c:pt>
                <c:pt idx="2543" formatCode="General">
                  <c:v>1.7114499999999999</c:v>
                </c:pt>
                <c:pt idx="2544" formatCode="General">
                  <c:v>1.7121299999999999</c:v>
                </c:pt>
                <c:pt idx="2545" formatCode="General">
                  <c:v>1.7128000000000001</c:v>
                </c:pt>
                <c:pt idx="2546" formatCode="General">
                  <c:v>1.71347</c:v>
                </c:pt>
                <c:pt idx="2547" formatCode="General">
                  <c:v>1.71414</c:v>
                </c:pt>
                <c:pt idx="2548" formatCode="General">
                  <c:v>1.71482</c:v>
                </c:pt>
                <c:pt idx="2549" formatCode="General">
                  <c:v>1.71549</c:v>
                </c:pt>
                <c:pt idx="2550" formatCode="General">
                  <c:v>1.7161599999999999</c:v>
                </c:pt>
                <c:pt idx="2551" formatCode="General">
                  <c:v>1.7168399999999999</c:v>
                </c:pt>
                <c:pt idx="2552" formatCode="General">
                  <c:v>1.7175100000000001</c:v>
                </c:pt>
                <c:pt idx="2553" formatCode="General">
                  <c:v>1.71818</c:v>
                </c:pt>
                <c:pt idx="2554" formatCode="General">
                  <c:v>1.7188600000000001</c:v>
                </c:pt>
                <c:pt idx="2555" formatCode="General">
                  <c:v>1.71953</c:v>
                </c:pt>
                <c:pt idx="2556" formatCode="General">
                  <c:v>1.7202</c:v>
                </c:pt>
                <c:pt idx="2557" formatCode="General">
                  <c:v>1.7208699999999999</c:v>
                </c:pt>
                <c:pt idx="2558" formatCode="General">
                  <c:v>1.7215499999999999</c:v>
                </c:pt>
                <c:pt idx="2559" formatCode="General">
                  <c:v>1.7222200000000001</c:v>
                </c:pt>
                <c:pt idx="2560" formatCode="General">
                  <c:v>1.72289</c:v>
                </c:pt>
                <c:pt idx="2561" formatCode="General">
                  <c:v>1.72357</c:v>
                </c:pt>
                <c:pt idx="2562" formatCode="General">
                  <c:v>1.72424</c:v>
                </c:pt>
                <c:pt idx="2563" formatCode="General">
                  <c:v>1.7249099999999999</c:v>
                </c:pt>
                <c:pt idx="2564" formatCode="General">
                  <c:v>1.72559</c:v>
                </c:pt>
                <c:pt idx="2565" formatCode="General">
                  <c:v>1.7262599999999999</c:v>
                </c:pt>
                <c:pt idx="2566" formatCode="General">
                  <c:v>1.7269300000000001</c:v>
                </c:pt>
                <c:pt idx="2567" formatCode="General">
                  <c:v>1.7276</c:v>
                </c:pt>
                <c:pt idx="2568" formatCode="General">
                  <c:v>1.72828</c:v>
                </c:pt>
                <c:pt idx="2569" formatCode="General">
                  <c:v>1.72895</c:v>
                </c:pt>
                <c:pt idx="2570" formatCode="General">
                  <c:v>1.7296199999999999</c:v>
                </c:pt>
                <c:pt idx="2571" formatCode="General">
                  <c:v>1.7302999999999999</c:v>
                </c:pt>
                <c:pt idx="2572" formatCode="General">
                  <c:v>1.7309699999999999</c:v>
                </c:pt>
                <c:pt idx="2573" formatCode="General">
                  <c:v>1.7316400000000001</c:v>
                </c:pt>
                <c:pt idx="2574" formatCode="General">
                  <c:v>1.7323200000000001</c:v>
                </c:pt>
                <c:pt idx="2575" formatCode="General">
                  <c:v>1.73299</c:v>
                </c:pt>
                <c:pt idx="2576" formatCode="General">
                  <c:v>1.73366</c:v>
                </c:pt>
                <c:pt idx="2577" formatCode="General">
                  <c:v>1.7343299999999999</c:v>
                </c:pt>
                <c:pt idx="2578" formatCode="General">
                  <c:v>1.7350099999999999</c:v>
                </c:pt>
                <c:pt idx="2579" formatCode="General">
                  <c:v>1.7356799999999999</c:v>
                </c:pt>
                <c:pt idx="2580" formatCode="General">
                  <c:v>1.7363500000000001</c:v>
                </c:pt>
                <c:pt idx="2581" formatCode="General">
                  <c:v>1.7370300000000001</c:v>
                </c:pt>
                <c:pt idx="2582" formatCode="General">
                  <c:v>1.7377</c:v>
                </c:pt>
                <c:pt idx="2583" formatCode="General">
                  <c:v>1.73837</c:v>
                </c:pt>
                <c:pt idx="2584" formatCode="General">
                  <c:v>1.73905</c:v>
                </c:pt>
                <c:pt idx="2585" formatCode="General">
                  <c:v>1.7397199999999999</c:v>
                </c:pt>
                <c:pt idx="2586" formatCode="General">
                  <c:v>1.7403900000000001</c:v>
                </c:pt>
                <c:pt idx="2587" formatCode="General">
                  <c:v>1.7410600000000001</c:v>
                </c:pt>
                <c:pt idx="2588" formatCode="General">
                  <c:v>1.7417400000000001</c:v>
                </c:pt>
                <c:pt idx="2589" formatCode="General">
                  <c:v>1.74241</c:v>
                </c:pt>
                <c:pt idx="2590" formatCode="General">
                  <c:v>1.74308</c:v>
                </c:pt>
                <c:pt idx="2591" formatCode="General">
                  <c:v>1.74376</c:v>
                </c:pt>
                <c:pt idx="2592" formatCode="General">
                  <c:v>1.7444299999999999</c:v>
                </c:pt>
                <c:pt idx="2593" formatCode="General">
                  <c:v>1.7451000000000001</c:v>
                </c:pt>
                <c:pt idx="2594" formatCode="General">
                  <c:v>1.7457800000000001</c:v>
                </c:pt>
                <c:pt idx="2595" formatCode="General">
                  <c:v>1.7464500000000001</c:v>
                </c:pt>
                <c:pt idx="2596" formatCode="General">
                  <c:v>1.74712</c:v>
                </c:pt>
                <c:pt idx="2597" formatCode="General">
                  <c:v>1.74779</c:v>
                </c:pt>
                <c:pt idx="2598" formatCode="General">
                  <c:v>1.74847</c:v>
                </c:pt>
                <c:pt idx="2599" formatCode="General">
                  <c:v>1.7491399999999999</c:v>
                </c:pt>
                <c:pt idx="2600" formatCode="General">
                  <c:v>1.7498100000000001</c:v>
                </c:pt>
                <c:pt idx="2601" formatCode="General">
                  <c:v>1.7504900000000001</c:v>
                </c:pt>
                <c:pt idx="2602" formatCode="General">
                  <c:v>1.75116</c:v>
                </c:pt>
                <c:pt idx="2603" formatCode="General">
                  <c:v>1.75183</c:v>
                </c:pt>
                <c:pt idx="2604" formatCode="General">
                  <c:v>1.75251</c:v>
                </c:pt>
                <c:pt idx="2605" formatCode="General">
                  <c:v>1.75318</c:v>
                </c:pt>
                <c:pt idx="2606" formatCode="General">
                  <c:v>1.7538499999999999</c:v>
                </c:pt>
                <c:pt idx="2607" formatCode="General">
                  <c:v>1.7545200000000001</c:v>
                </c:pt>
                <c:pt idx="2608" formatCode="General">
                  <c:v>1.7552000000000001</c:v>
                </c:pt>
                <c:pt idx="2609" formatCode="General">
                  <c:v>1.75587</c:v>
                </c:pt>
                <c:pt idx="2610" formatCode="General">
                  <c:v>1.75654</c:v>
                </c:pt>
                <c:pt idx="2611" formatCode="General">
                  <c:v>1.75722</c:v>
                </c:pt>
                <c:pt idx="2612" formatCode="General">
                  <c:v>1.75789</c:v>
                </c:pt>
                <c:pt idx="2613" formatCode="General">
                  <c:v>1.7585599999999999</c:v>
                </c:pt>
                <c:pt idx="2614" formatCode="General">
                  <c:v>1.7592399999999999</c:v>
                </c:pt>
                <c:pt idx="2615" formatCode="General">
                  <c:v>1.7599100000000001</c:v>
                </c:pt>
                <c:pt idx="2616" formatCode="General">
                  <c:v>1.76058</c:v>
                </c:pt>
                <c:pt idx="2617" formatCode="General">
                  <c:v>1.76125</c:v>
                </c:pt>
                <c:pt idx="2618" formatCode="General">
                  <c:v>1.76193</c:v>
                </c:pt>
                <c:pt idx="2619" formatCode="General">
                  <c:v>1.7625999999999999</c:v>
                </c:pt>
                <c:pt idx="2620" formatCode="General">
                  <c:v>1.7632699999999999</c:v>
                </c:pt>
                <c:pt idx="2621" formatCode="General">
                  <c:v>1.7639499999999999</c:v>
                </c:pt>
                <c:pt idx="2622" formatCode="General">
                  <c:v>1.7646200000000001</c:v>
                </c:pt>
                <c:pt idx="2623" formatCode="General">
                  <c:v>1.76529</c:v>
                </c:pt>
                <c:pt idx="2624" formatCode="General">
                  <c:v>1.76597</c:v>
                </c:pt>
                <c:pt idx="2625" formatCode="General">
                  <c:v>1.76664</c:v>
                </c:pt>
                <c:pt idx="2626" formatCode="General">
                  <c:v>1.7673099999999999</c:v>
                </c:pt>
                <c:pt idx="2627" formatCode="General">
                  <c:v>1.7679800000000001</c:v>
                </c:pt>
                <c:pt idx="2628" formatCode="General">
                  <c:v>1.7686599999999999</c:v>
                </c:pt>
                <c:pt idx="2629" formatCode="General">
                  <c:v>1.7693300000000001</c:v>
                </c:pt>
                <c:pt idx="2630" formatCode="General">
                  <c:v>1.77</c:v>
                </c:pt>
                <c:pt idx="2631" formatCode="General">
                  <c:v>1.77068</c:v>
                </c:pt>
                <c:pt idx="2632" formatCode="General">
                  <c:v>1.77135</c:v>
                </c:pt>
                <c:pt idx="2633" formatCode="General">
                  <c:v>1.7720199999999999</c:v>
                </c:pt>
                <c:pt idx="2634" formatCode="General">
                  <c:v>1.7726999999999999</c:v>
                </c:pt>
                <c:pt idx="2635" formatCode="General">
                  <c:v>1.7733699999999999</c:v>
                </c:pt>
                <c:pt idx="2636" formatCode="General">
                  <c:v>1.7740400000000001</c:v>
                </c:pt>
                <c:pt idx="2637" formatCode="General">
                  <c:v>1.77471</c:v>
                </c:pt>
                <c:pt idx="2638" formatCode="General">
                  <c:v>1.77539</c:v>
                </c:pt>
                <c:pt idx="2639" formatCode="General">
                  <c:v>1.77606</c:v>
                </c:pt>
                <c:pt idx="2640" formatCode="General">
                  <c:v>1.7767299999999999</c:v>
                </c:pt>
                <c:pt idx="2641" formatCode="General">
                  <c:v>1.7774099999999999</c:v>
                </c:pt>
                <c:pt idx="2642" formatCode="General">
                  <c:v>1.7780800000000001</c:v>
                </c:pt>
                <c:pt idx="2643" formatCode="General">
                  <c:v>1.7787500000000001</c:v>
                </c:pt>
                <c:pt idx="2644" formatCode="General">
                  <c:v>1.7794300000000001</c:v>
                </c:pt>
                <c:pt idx="2645" formatCode="General">
                  <c:v>1.7801</c:v>
                </c:pt>
                <c:pt idx="2646" formatCode="General">
                  <c:v>1.78077</c:v>
                </c:pt>
                <c:pt idx="2647" formatCode="General">
                  <c:v>1.7814399999999999</c:v>
                </c:pt>
                <c:pt idx="2648" formatCode="General">
                  <c:v>1.7821199999999999</c:v>
                </c:pt>
                <c:pt idx="2649" formatCode="General">
                  <c:v>1.7827900000000001</c:v>
                </c:pt>
                <c:pt idx="2650" formatCode="General">
                  <c:v>1.78346</c:v>
                </c:pt>
                <c:pt idx="2651" formatCode="General">
                  <c:v>1.7841400000000001</c:v>
                </c:pt>
                <c:pt idx="2652" formatCode="General">
                  <c:v>1.78481</c:v>
                </c:pt>
                <c:pt idx="2653" formatCode="General">
                  <c:v>1.78548</c:v>
                </c:pt>
                <c:pt idx="2654" formatCode="General">
                  <c:v>1.78616</c:v>
                </c:pt>
                <c:pt idx="2655" formatCode="General">
                  <c:v>1.7868299999999999</c:v>
                </c:pt>
                <c:pt idx="2656" formatCode="General">
                  <c:v>1.7875000000000001</c:v>
                </c:pt>
                <c:pt idx="2657" formatCode="General">
                  <c:v>1.78817</c:v>
                </c:pt>
                <c:pt idx="2658" formatCode="General">
                  <c:v>1.7888500000000001</c:v>
                </c:pt>
                <c:pt idx="2659" formatCode="General">
                  <c:v>1.78952</c:v>
                </c:pt>
                <c:pt idx="2660" formatCode="General">
                  <c:v>1.7901899999999999</c:v>
                </c:pt>
                <c:pt idx="2661" formatCode="General">
                  <c:v>1.79087</c:v>
                </c:pt>
                <c:pt idx="2662" formatCode="General">
                  <c:v>1.7915399999999999</c:v>
                </c:pt>
                <c:pt idx="2663" formatCode="General">
                  <c:v>1.7922100000000001</c:v>
                </c:pt>
                <c:pt idx="2664" formatCode="General">
                  <c:v>1.7928900000000001</c:v>
                </c:pt>
                <c:pt idx="2665" formatCode="General">
                  <c:v>1.79356</c:v>
                </c:pt>
                <c:pt idx="2666" formatCode="General">
                  <c:v>1.79423</c:v>
                </c:pt>
                <c:pt idx="2667" formatCode="General">
                  <c:v>1.7948999999999999</c:v>
                </c:pt>
                <c:pt idx="2668" formatCode="General">
                  <c:v>1.79558</c:v>
                </c:pt>
                <c:pt idx="2669" formatCode="General">
                  <c:v>1.7962499999999999</c:v>
                </c:pt>
                <c:pt idx="2670" formatCode="General">
                  <c:v>1.7969200000000001</c:v>
                </c:pt>
                <c:pt idx="2671" formatCode="General">
                  <c:v>1.7976000000000001</c:v>
                </c:pt>
                <c:pt idx="2672" formatCode="General">
                  <c:v>1.79827</c:v>
                </c:pt>
                <c:pt idx="2673" formatCode="General">
                  <c:v>1.79894</c:v>
                </c:pt>
                <c:pt idx="2674" formatCode="General">
                  <c:v>1.79962</c:v>
                </c:pt>
                <c:pt idx="2675" formatCode="General">
                  <c:v>1.8002899999999999</c:v>
                </c:pt>
                <c:pt idx="2676" formatCode="General">
                  <c:v>1.8009599999999999</c:v>
                </c:pt>
                <c:pt idx="2677" formatCode="General">
                  <c:v>1.8016300000000001</c:v>
                </c:pt>
                <c:pt idx="2678" formatCode="General">
                  <c:v>1.8023100000000001</c:v>
                </c:pt>
                <c:pt idx="2679" formatCode="General">
                  <c:v>1.80298</c:v>
                </c:pt>
                <c:pt idx="2680" formatCode="General">
                  <c:v>1.80365</c:v>
                </c:pt>
                <c:pt idx="2681" formatCode="General">
                  <c:v>1.80433</c:v>
                </c:pt>
                <c:pt idx="2682" formatCode="General">
                  <c:v>1.8049999999999999</c:v>
                </c:pt>
                <c:pt idx="2683" formatCode="General">
                  <c:v>1.8056700000000001</c:v>
                </c:pt>
                <c:pt idx="2684" formatCode="General">
                  <c:v>1.8063499999999999</c:v>
                </c:pt>
                <c:pt idx="2685" formatCode="General">
                  <c:v>1.8070200000000001</c:v>
                </c:pt>
                <c:pt idx="2686" formatCode="General">
                  <c:v>1.80769</c:v>
                </c:pt>
                <c:pt idx="2687" formatCode="General">
                  <c:v>1.80836</c:v>
                </c:pt>
                <c:pt idx="2688" formatCode="General">
                  <c:v>1.80904</c:v>
                </c:pt>
                <c:pt idx="2689" formatCode="General">
                  <c:v>1.8097099999999999</c:v>
                </c:pt>
                <c:pt idx="2690" formatCode="General">
                  <c:v>1.8103800000000001</c:v>
                </c:pt>
                <c:pt idx="2691" formatCode="General">
                  <c:v>1.8110599999999999</c:v>
                </c:pt>
                <c:pt idx="2692" formatCode="General">
                  <c:v>1.8117300000000001</c:v>
                </c:pt>
                <c:pt idx="2693" formatCode="General">
                  <c:v>1.8124</c:v>
                </c:pt>
                <c:pt idx="2694" formatCode="General">
                  <c:v>1.81308</c:v>
                </c:pt>
                <c:pt idx="2695" formatCode="General">
                  <c:v>1.81375</c:v>
                </c:pt>
                <c:pt idx="2696" formatCode="General">
                  <c:v>1.8144199999999999</c:v>
                </c:pt>
                <c:pt idx="2697" formatCode="General">
                  <c:v>1.8150900000000001</c:v>
                </c:pt>
                <c:pt idx="2698" formatCode="General">
                  <c:v>1.8157700000000001</c:v>
                </c:pt>
                <c:pt idx="2699" formatCode="General">
                  <c:v>1.8164400000000001</c:v>
                </c:pt>
                <c:pt idx="2700" formatCode="General">
                  <c:v>1.81711</c:v>
                </c:pt>
                <c:pt idx="2701" formatCode="General">
                  <c:v>1.81779</c:v>
                </c:pt>
                <c:pt idx="2702" formatCode="General">
                  <c:v>1.81846</c:v>
                </c:pt>
                <c:pt idx="2703" formatCode="General">
                  <c:v>1.8191299999999999</c:v>
                </c:pt>
                <c:pt idx="2704" formatCode="General">
                  <c:v>1.8198099999999999</c:v>
                </c:pt>
                <c:pt idx="2705" formatCode="General">
                  <c:v>1.8204800000000001</c:v>
                </c:pt>
                <c:pt idx="2706" formatCode="General">
                  <c:v>1.82115</c:v>
                </c:pt>
                <c:pt idx="2707" formatCode="General">
                  <c:v>1.82182</c:v>
                </c:pt>
                <c:pt idx="2708" formatCode="General">
                  <c:v>1.8225</c:v>
                </c:pt>
                <c:pt idx="2709" formatCode="General">
                  <c:v>1.82317</c:v>
                </c:pt>
                <c:pt idx="2710" formatCode="General">
                  <c:v>1.8238399999999999</c:v>
                </c:pt>
                <c:pt idx="2711" formatCode="General">
                  <c:v>1.8245199999999999</c:v>
                </c:pt>
                <c:pt idx="2712" formatCode="General">
                  <c:v>1.8251900000000001</c:v>
                </c:pt>
                <c:pt idx="2713" formatCode="General">
                  <c:v>1.82586</c:v>
                </c:pt>
                <c:pt idx="2714" formatCode="General">
                  <c:v>1.8265400000000001</c:v>
                </c:pt>
                <c:pt idx="2715" formatCode="General">
                  <c:v>1.82721</c:v>
                </c:pt>
                <c:pt idx="2716" formatCode="General">
                  <c:v>1.8278799999999999</c:v>
                </c:pt>
                <c:pt idx="2717" formatCode="General">
                  <c:v>1.8285499999999999</c:v>
                </c:pt>
                <c:pt idx="2718" formatCode="General">
                  <c:v>1.8292299999999999</c:v>
                </c:pt>
                <c:pt idx="2719" formatCode="General">
                  <c:v>1.8299000000000001</c:v>
                </c:pt>
                <c:pt idx="2720" formatCode="General">
                  <c:v>1.83057</c:v>
                </c:pt>
                <c:pt idx="2721" formatCode="General">
                  <c:v>1.83125</c:v>
                </c:pt>
                <c:pt idx="2722" formatCode="General">
                  <c:v>1.83192</c:v>
                </c:pt>
                <c:pt idx="2723" formatCode="General">
                  <c:v>1.8325899999999999</c:v>
                </c:pt>
                <c:pt idx="2724" formatCode="General">
                  <c:v>1.83327</c:v>
                </c:pt>
                <c:pt idx="2725" formatCode="General">
                  <c:v>1.8339399999999999</c:v>
                </c:pt>
                <c:pt idx="2726" formatCode="General">
                  <c:v>1.8346100000000001</c:v>
                </c:pt>
                <c:pt idx="2727" formatCode="General">
                  <c:v>1.8352900000000001</c:v>
                </c:pt>
                <c:pt idx="2728" formatCode="General">
                  <c:v>1.83596</c:v>
                </c:pt>
                <c:pt idx="2729" formatCode="General">
                  <c:v>1.83663</c:v>
                </c:pt>
                <c:pt idx="2730" formatCode="General">
                  <c:v>1.8372999999999999</c:v>
                </c:pt>
                <c:pt idx="2731" formatCode="General">
                  <c:v>1.8379799999999999</c:v>
                </c:pt>
                <c:pt idx="2732" formatCode="General">
                  <c:v>1.8386499999999999</c:v>
                </c:pt>
                <c:pt idx="2733" formatCode="General">
                  <c:v>1.8393200000000001</c:v>
                </c:pt>
                <c:pt idx="2734" formatCode="General">
                  <c:v>1.84</c:v>
                </c:pt>
                <c:pt idx="2735" formatCode="General">
                  <c:v>1.84067</c:v>
                </c:pt>
                <c:pt idx="2736" formatCode="General">
                  <c:v>1.84134</c:v>
                </c:pt>
                <c:pt idx="2737" formatCode="General">
                  <c:v>1.84202</c:v>
                </c:pt>
                <c:pt idx="2738" formatCode="General">
                  <c:v>1.8426899999999999</c:v>
                </c:pt>
                <c:pt idx="2739" formatCode="General">
                  <c:v>1.8433600000000001</c:v>
                </c:pt>
                <c:pt idx="2740" formatCode="General">
                  <c:v>1.8440300000000001</c:v>
                </c:pt>
                <c:pt idx="2741" formatCode="General">
                  <c:v>1.8447100000000001</c:v>
                </c:pt>
                <c:pt idx="2742" formatCode="General">
                  <c:v>1.84538</c:v>
                </c:pt>
                <c:pt idx="2743" formatCode="General">
                  <c:v>1.84605</c:v>
                </c:pt>
                <c:pt idx="2744" formatCode="General">
                  <c:v>1.84673</c:v>
                </c:pt>
                <c:pt idx="2745" formatCode="General">
                  <c:v>1.8473999999999999</c:v>
                </c:pt>
                <c:pt idx="2746" formatCode="General">
                  <c:v>1.8480700000000001</c:v>
                </c:pt>
                <c:pt idx="2747" formatCode="General">
                  <c:v>1.8487499999999999</c:v>
                </c:pt>
                <c:pt idx="2748" formatCode="General">
                  <c:v>1.8494200000000001</c:v>
                </c:pt>
                <c:pt idx="2749" formatCode="General">
                  <c:v>1.85009</c:v>
                </c:pt>
                <c:pt idx="2750" formatCode="General">
                  <c:v>1.85076</c:v>
                </c:pt>
                <c:pt idx="2751" formatCode="General">
                  <c:v>1.85144</c:v>
                </c:pt>
                <c:pt idx="2752" formatCode="General">
                  <c:v>1.8521099999999999</c:v>
                </c:pt>
                <c:pt idx="2753" formatCode="General">
                  <c:v>1.8527800000000001</c:v>
                </c:pt>
                <c:pt idx="2754" formatCode="General">
                  <c:v>1.8534600000000001</c:v>
                </c:pt>
                <c:pt idx="2755" formatCode="General">
                  <c:v>1.8541300000000001</c:v>
                </c:pt>
                <c:pt idx="2756" formatCode="General">
                  <c:v>1.8548</c:v>
                </c:pt>
                <c:pt idx="2757" formatCode="General">
                  <c:v>1.85548</c:v>
                </c:pt>
                <c:pt idx="2758" formatCode="General">
                  <c:v>1.85615</c:v>
                </c:pt>
                <c:pt idx="2759" formatCode="General">
                  <c:v>1.8568199999999999</c:v>
                </c:pt>
                <c:pt idx="2760" formatCode="General">
                  <c:v>1.8574900000000001</c:v>
                </c:pt>
                <c:pt idx="2761" formatCode="General">
                  <c:v>1.8581700000000001</c:v>
                </c:pt>
                <c:pt idx="2762" formatCode="General">
                  <c:v>1.85884</c:v>
                </c:pt>
                <c:pt idx="2763" formatCode="General">
                  <c:v>1.85951</c:v>
                </c:pt>
                <c:pt idx="2764" formatCode="General">
                  <c:v>1.86019</c:v>
                </c:pt>
                <c:pt idx="2765" formatCode="General">
                  <c:v>1.86086</c:v>
                </c:pt>
                <c:pt idx="2766" formatCode="General">
                  <c:v>1.8615299999999999</c:v>
                </c:pt>
                <c:pt idx="2767" formatCode="General">
                  <c:v>1.8622099999999999</c:v>
                </c:pt>
                <c:pt idx="2768" formatCode="General">
                  <c:v>1.8628800000000001</c:v>
                </c:pt>
                <c:pt idx="2769" formatCode="General">
                  <c:v>1.86355</c:v>
                </c:pt>
                <c:pt idx="2770" formatCode="General">
                  <c:v>1.86422</c:v>
                </c:pt>
                <c:pt idx="2771" formatCode="General">
                  <c:v>1.8649</c:v>
                </c:pt>
                <c:pt idx="2772" formatCode="General">
                  <c:v>1.86557</c:v>
                </c:pt>
                <c:pt idx="2773" formatCode="General">
                  <c:v>1.8662399999999999</c:v>
                </c:pt>
                <c:pt idx="2774" formatCode="General">
                  <c:v>1.8669199999999999</c:v>
                </c:pt>
                <c:pt idx="2775" formatCode="General">
                  <c:v>1.8675900000000001</c:v>
                </c:pt>
                <c:pt idx="2776" formatCode="General">
                  <c:v>1.86826</c:v>
                </c:pt>
                <c:pt idx="2777" formatCode="General">
                  <c:v>1.86894</c:v>
                </c:pt>
                <c:pt idx="2778" formatCode="General">
                  <c:v>1.86961</c:v>
                </c:pt>
                <c:pt idx="2779" formatCode="General">
                  <c:v>1.8702799999999999</c:v>
                </c:pt>
                <c:pt idx="2780" formatCode="General">
                  <c:v>1.8709499999999999</c:v>
                </c:pt>
                <c:pt idx="2781" formatCode="General">
                  <c:v>1.8716299999999999</c:v>
                </c:pt>
                <c:pt idx="2782" formatCode="General">
                  <c:v>1.8723000000000001</c:v>
                </c:pt>
                <c:pt idx="2783" formatCode="General">
                  <c:v>1.87297</c:v>
                </c:pt>
                <c:pt idx="2784" formatCode="General">
                  <c:v>1.87365</c:v>
                </c:pt>
                <c:pt idx="2785" formatCode="General">
                  <c:v>1.87432</c:v>
                </c:pt>
                <c:pt idx="2786" formatCode="General">
                  <c:v>1.8749899999999999</c:v>
                </c:pt>
                <c:pt idx="2787" formatCode="General">
                  <c:v>1.8756699999999999</c:v>
                </c:pt>
                <c:pt idx="2788" formatCode="General">
                  <c:v>1.8763399999999999</c:v>
                </c:pt>
                <c:pt idx="2789" formatCode="General">
                  <c:v>1.8770100000000001</c:v>
                </c:pt>
                <c:pt idx="2790" formatCode="General">
                  <c:v>1.87768</c:v>
                </c:pt>
                <c:pt idx="2791" formatCode="General">
                  <c:v>1.87836</c:v>
                </c:pt>
                <c:pt idx="2792" formatCode="General">
                  <c:v>1.87903</c:v>
                </c:pt>
                <c:pt idx="2793" formatCode="General">
                  <c:v>1.8796999999999999</c:v>
                </c:pt>
                <c:pt idx="2794" formatCode="General">
                  <c:v>1.8803799999999999</c:v>
                </c:pt>
                <c:pt idx="2795" formatCode="General">
                  <c:v>1.8810500000000001</c:v>
                </c:pt>
                <c:pt idx="2796" formatCode="General">
                  <c:v>1.8817200000000001</c:v>
                </c:pt>
                <c:pt idx="2797" formatCode="General">
                  <c:v>1.8824000000000001</c:v>
                </c:pt>
                <c:pt idx="2798" formatCode="General">
                  <c:v>1.88307</c:v>
                </c:pt>
                <c:pt idx="2799" formatCode="General">
                  <c:v>1.88374</c:v>
                </c:pt>
                <c:pt idx="2800" formatCode="General">
                  <c:v>1.8844099999999999</c:v>
                </c:pt>
                <c:pt idx="2801" formatCode="General">
                  <c:v>1.8850899999999999</c:v>
                </c:pt>
                <c:pt idx="2802" formatCode="General">
                  <c:v>1.8857600000000001</c:v>
                </c:pt>
                <c:pt idx="2803" formatCode="General">
                  <c:v>1.8864300000000001</c:v>
                </c:pt>
                <c:pt idx="2804" formatCode="General">
                  <c:v>1.8871100000000001</c:v>
                </c:pt>
                <c:pt idx="2805" formatCode="General">
                  <c:v>1.88778</c:v>
                </c:pt>
                <c:pt idx="2806" formatCode="General">
                  <c:v>1.88845</c:v>
                </c:pt>
                <c:pt idx="2807" formatCode="General">
                  <c:v>1.88913</c:v>
                </c:pt>
                <c:pt idx="2808" formatCode="General">
                  <c:v>1.8897999999999999</c:v>
                </c:pt>
                <c:pt idx="2809" formatCode="General">
                  <c:v>1.8904700000000001</c:v>
                </c:pt>
                <c:pt idx="2810" formatCode="General">
                  <c:v>1.89114</c:v>
                </c:pt>
                <c:pt idx="2811" formatCode="General">
                  <c:v>1.8918200000000001</c:v>
                </c:pt>
                <c:pt idx="2812" formatCode="General">
                  <c:v>1.89249</c:v>
                </c:pt>
                <c:pt idx="2813" formatCode="General">
                  <c:v>1.89316</c:v>
                </c:pt>
                <c:pt idx="2814" formatCode="General">
                  <c:v>1.89384</c:v>
                </c:pt>
                <c:pt idx="2815" formatCode="General">
                  <c:v>1.8945099999999999</c:v>
                </c:pt>
                <c:pt idx="2816" formatCode="General">
                  <c:v>1.8951800000000001</c:v>
                </c:pt>
                <c:pt idx="2817" formatCode="General">
                  <c:v>1.8958600000000001</c:v>
                </c:pt>
                <c:pt idx="2818" formatCode="General">
                  <c:v>1.89653</c:v>
                </c:pt>
                <c:pt idx="2819" formatCode="General">
                  <c:v>1.8972</c:v>
                </c:pt>
                <c:pt idx="2820" formatCode="General">
                  <c:v>1.8978699999999999</c:v>
                </c:pt>
                <c:pt idx="2821" formatCode="General">
                  <c:v>1.89855</c:v>
                </c:pt>
                <c:pt idx="2822" formatCode="General">
                  <c:v>1.8992199999999999</c:v>
                </c:pt>
                <c:pt idx="2823" formatCode="General">
                  <c:v>1.8998900000000001</c:v>
                </c:pt>
                <c:pt idx="2824" formatCode="General">
                  <c:v>1.9005700000000001</c:v>
                </c:pt>
                <c:pt idx="2825" formatCode="General">
                  <c:v>1.90124</c:v>
                </c:pt>
                <c:pt idx="2826" formatCode="General">
                  <c:v>1.90191</c:v>
                </c:pt>
                <c:pt idx="2827" formatCode="General">
                  <c:v>1.90259</c:v>
                </c:pt>
                <c:pt idx="2828" formatCode="General">
                  <c:v>1.90326</c:v>
                </c:pt>
                <c:pt idx="2829" formatCode="General">
                  <c:v>1.9039299999999999</c:v>
                </c:pt>
                <c:pt idx="2830" formatCode="General">
                  <c:v>1.9046000000000001</c:v>
                </c:pt>
                <c:pt idx="2831" formatCode="General">
                  <c:v>1.9052800000000001</c:v>
                </c:pt>
                <c:pt idx="2832" formatCode="General">
                  <c:v>1.90595</c:v>
                </c:pt>
                <c:pt idx="2833" formatCode="General">
                  <c:v>1.90662</c:v>
                </c:pt>
                <c:pt idx="2834" formatCode="General">
                  <c:v>1.9073</c:v>
                </c:pt>
                <c:pt idx="2835" formatCode="General">
                  <c:v>1.9079699999999999</c:v>
                </c:pt>
                <c:pt idx="2836" formatCode="General">
                  <c:v>1.9086399999999999</c:v>
                </c:pt>
                <c:pt idx="2837" formatCode="General">
                  <c:v>1.9093199999999999</c:v>
                </c:pt>
                <c:pt idx="2838" formatCode="General">
                  <c:v>1.9099900000000001</c:v>
                </c:pt>
                <c:pt idx="2839" formatCode="General">
                  <c:v>1.91066</c:v>
                </c:pt>
                <c:pt idx="2840" formatCode="General">
                  <c:v>1.91133</c:v>
                </c:pt>
                <c:pt idx="2841" formatCode="General">
                  <c:v>1.91201</c:v>
                </c:pt>
                <c:pt idx="2842" formatCode="General">
                  <c:v>1.9126799999999999</c:v>
                </c:pt>
                <c:pt idx="2843" formatCode="General">
                  <c:v>1.9133500000000001</c:v>
                </c:pt>
                <c:pt idx="2844" formatCode="General">
                  <c:v>1.9140299999999999</c:v>
                </c:pt>
                <c:pt idx="2845" formatCode="General">
                  <c:v>1.9147000000000001</c:v>
                </c:pt>
                <c:pt idx="2846" formatCode="General">
                  <c:v>1.91537</c:v>
                </c:pt>
                <c:pt idx="2847" formatCode="General">
                  <c:v>1.91605</c:v>
                </c:pt>
                <c:pt idx="2848" formatCode="General">
                  <c:v>1.91672</c:v>
                </c:pt>
                <c:pt idx="2849" formatCode="General">
                  <c:v>1.9173899999999999</c:v>
                </c:pt>
                <c:pt idx="2850" formatCode="General">
                  <c:v>1.9180600000000001</c:v>
                </c:pt>
                <c:pt idx="2851" formatCode="General">
                  <c:v>1.9187399999999999</c:v>
                </c:pt>
                <c:pt idx="2852" formatCode="General">
                  <c:v>1.9194100000000001</c:v>
                </c:pt>
                <c:pt idx="2853" formatCode="General">
                  <c:v>1.92008</c:v>
                </c:pt>
                <c:pt idx="2854" formatCode="General">
                  <c:v>1.92076</c:v>
                </c:pt>
                <c:pt idx="2855" formatCode="General">
                  <c:v>1.92143</c:v>
                </c:pt>
                <c:pt idx="2856" formatCode="General">
                  <c:v>1.9220999999999999</c:v>
                </c:pt>
                <c:pt idx="2857" formatCode="General">
                  <c:v>1.9227799999999999</c:v>
                </c:pt>
                <c:pt idx="2858" formatCode="General">
                  <c:v>1.9234500000000001</c:v>
                </c:pt>
                <c:pt idx="2859" formatCode="General">
                  <c:v>1.9241200000000001</c:v>
                </c:pt>
                <c:pt idx="2860" formatCode="General">
                  <c:v>1.92479</c:v>
                </c:pt>
                <c:pt idx="2861" formatCode="General">
                  <c:v>1.92547</c:v>
                </c:pt>
                <c:pt idx="2862" formatCode="General">
                  <c:v>1.92614</c:v>
                </c:pt>
                <c:pt idx="2863" formatCode="General">
                  <c:v>1.9268099999999999</c:v>
                </c:pt>
                <c:pt idx="2864" formatCode="General">
                  <c:v>1.9274899999999999</c:v>
                </c:pt>
                <c:pt idx="2865" formatCode="General">
                  <c:v>1.9281600000000001</c:v>
                </c:pt>
                <c:pt idx="2866" formatCode="General">
                  <c:v>1.92883</c:v>
                </c:pt>
                <c:pt idx="2867" formatCode="General">
                  <c:v>1.9295100000000001</c:v>
                </c:pt>
                <c:pt idx="2868" formatCode="General">
                  <c:v>1.93018</c:v>
                </c:pt>
                <c:pt idx="2869" formatCode="General">
                  <c:v>1.93085</c:v>
                </c:pt>
                <c:pt idx="2870" formatCode="General">
                  <c:v>1.9315199999999999</c:v>
                </c:pt>
                <c:pt idx="2871" formatCode="General">
                  <c:v>1.9321999999999999</c:v>
                </c:pt>
                <c:pt idx="2872" formatCode="General">
                  <c:v>1.9328700000000001</c:v>
                </c:pt>
                <c:pt idx="2873" formatCode="General">
                  <c:v>1.93354</c:v>
                </c:pt>
                <c:pt idx="2874" formatCode="General">
                  <c:v>1.9342200000000001</c:v>
                </c:pt>
                <c:pt idx="2875" formatCode="General">
                  <c:v>1.93489</c:v>
                </c:pt>
                <c:pt idx="2876" formatCode="General">
                  <c:v>1.9355599999999999</c:v>
                </c:pt>
                <c:pt idx="2877" formatCode="General">
                  <c:v>1.93624</c:v>
                </c:pt>
                <c:pt idx="2878" formatCode="General">
                  <c:v>1.9369099999999999</c:v>
                </c:pt>
                <c:pt idx="2879" formatCode="General">
                  <c:v>1.9375800000000001</c:v>
                </c:pt>
                <c:pt idx="2880" formatCode="General">
                  <c:v>1.93825</c:v>
                </c:pt>
                <c:pt idx="2881" formatCode="General">
                  <c:v>1.93893</c:v>
                </c:pt>
                <c:pt idx="2882" formatCode="General">
                  <c:v>1.9396</c:v>
                </c:pt>
                <c:pt idx="2883" formatCode="General">
                  <c:v>1.9402699999999999</c:v>
                </c:pt>
                <c:pt idx="2884" formatCode="General">
                  <c:v>1.94095</c:v>
                </c:pt>
                <c:pt idx="2885" formatCode="General">
                  <c:v>1.9416199999999999</c:v>
                </c:pt>
                <c:pt idx="2886" formatCode="General">
                  <c:v>1.9422900000000001</c:v>
                </c:pt>
                <c:pt idx="2887" formatCode="General">
                  <c:v>1.9429700000000001</c:v>
                </c:pt>
                <c:pt idx="2888" formatCode="General">
                  <c:v>1.94364</c:v>
                </c:pt>
                <c:pt idx="2889" formatCode="General">
                  <c:v>1.94431</c:v>
                </c:pt>
                <c:pt idx="2890" formatCode="General">
                  <c:v>1.9449799999999999</c:v>
                </c:pt>
                <c:pt idx="2891" formatCode="General">
                  <c:v>1.9456599999999999</c:v>
                </c:pt>
                <c:pt idx="2892" formatCode="General">
                  <c:v>1.9463299999999999</c:v>
                </c:pt>
                <c:pt idx="2893" formatCode="General">
                  <c:v>1.9470000000000001</c:v>
                </c:pt>
                <c:pt idx="2894" formatCode="General">
                  <c:v>1.9476800000000001</c:v>
                </c:pt>
                <c:pt idx="2895" formatCode="General">
                  <c:v>1.94835</c:v>
                </c:pt>
                <c:pt idx="2896" formatCode="General">
                  <c:v>1.94902</c:v>
                </c:pt>
                <c:pt idx="2897" formatCode="General">
                  <c:v>1.9497</c:v>
                </c:pt>
                <c:pt idx="2898" formatCode="General">
                  <c:v>1.9503699999999999</c:v>
                </c:pt>
                <c:pt idx="2899" formatCode="General">
                  <c:v>1.9510400000000001</c:v>
                </c:pt>
                <c:pt idx="2900" formatCode="General">
                  <c:v>1.9517100000000001</c:v>
                </c:pt>
                <c:pt idx="2901" formatCode="General">
                  <c:v>1.9523900000000001</c:v>
                </c:pt>
                <c:pt idx="2902" formatCode="General">
                  <c:v>1.95306</c:v>
                </c:pt>
                <c:pt idx="2903" formatCode="General">
                  <c:v>1.95373</c:v>
                </c:pt>
                <c:pt idx="2904" formatCode="General">
                  <c:v>1.95441</c:v>
                </c:pt>
                <c:pt idx="2905" formatCode="General">
                  <c:v>1.9550799999999999</c:v>
                </c:pt>
                <c:pt idx="2906" formatCode="General">
                  <c:v>1.9557500000000001</c:v>
                </c:pt>
                <c:pt idx="2907" formatCode="General">
                  <c:v>1.9564299999999999</c:v>
                </c:pt>
                <c:pt idx="2908" formatCode="General">
                  <c:v>1.9571000000000001</c:v>
                </c:pt>
                <c:pt idx="2909" formatCode="General">
                  <c:v>1.95777</c:v>
                </c:pt>
                <c:pt idx="2910" formatCode="General">
                  <c:v>1.95844</c:v>
                </c:pt>
                <c:pt idx="2911" formatCode="General">
                  <c:v>1.95912</c:v>
                </c:pt>
                <c:pt idx="2912" formatCode="General">
                  <c:v>1.9597899999999999</c:v>
                </c:pt>
                <c:pt idx="2913" formatCode="General">
                  <c:v>1.9604600000000001</c:v>
                </c:pt>
                <c:pt idx="2914" formatCode="General">
                  <c:v>1.9611400000000001</c:v>
                </c:pt>
                <c:pt idx="2915" formatCode="General">
                  <c:v>1.9618100000000001</c:v>
                </c:pt>
                <c:pt idx="2916" formatCode="General">
                  <c:v>1.96248</c:v>
                </c:pt>
                <c:pt idx="2917" formatCode="General">
                  <c:v>1.96316</c:v>
                </c:pt>
                <c:pt idx="2918" formatCode="General">
                  <c:v>1.96383</c:v>
                </c:pt>
                <c:pt idx="2919" formatCode="General">
                  <c:v>1.9644999999999999</c:v>
                </c:pt>
                <c:pt idx="2920" formatCode="General">
                  <c:v>1.9651799999999999</c:v>
                </c:pt>
                <c:pt idx="2921" formatCode="General">
                  <c:v>1.9658500000000001</c:v>
                </c:pt>
                <c:pt idx="2922" formatCode="General">
                  <c:v>1.96652</c:v>
                </c:pt>
                <c:pt idx="2923" formatCode="General">
                  <c:v>1.96719</c:v>
                </c:pt>
                <c:pt idx="2924" formatCode="General">
                  <c:v>1.96787</c:v>
                </c:pt>
                <c:pt idx="2925" formatCode="General">
                  <c:v>1.96854</c:v>
                </c:pt>
                <c:pt idx="2926" formatCode="General">
                  <c:v>1.9692099999999999</c:v>
                </c:pt>
                <c:pt idx="2927" formatCode="General">
                  <c:v>1.9698899999999999</c:v>
                </c:pt>
                <c:pt idx="2928" formatCode="General">
                  <c:v>1.9705600000000001</c:v>
                </c:pt>
                <c:pt idx="2929" formatCode="General">
                  <c:v>1.97123</c:v>
                </c:pt>
                <c:pt idx="2930" formatCode="General">
                  <c:v>1.9719100000000001</c:v>
                </c:pt>
                <c:pt idx="2931" formatCode="General">
                  <c:v>1.97258</c:v>
                </c:pt>
                <c:pt idx="2932" formatCode="General">
                  <c:v>1.9732499999999999</c:v>
                </c:pt>
                <c:pt idx="2933" formatCode="General">
                  <c:v>1.9739199999999999</c:v>
                </c:pt>
                <c:pt idx="2934" formatCode="General">
                  <c:v>1.9745999999999999</c:v>
                </c:pt>
                <c:pt idx="2935" formatCode="General">
                  <c:v>1.9752700000000001</c:v>
                </c:pt>
                <c:pt idx="2936" formatCode="General">
                  <c:v>1.97594</c:v>
                </c:pt>
                <c:pt idx="2937" formatCode="General">
                  <c:v>1.97662</c:v>
                </c:pt>
                <c:pt idx="2938" formatCode="General">
                  <c:v>1.97729</c:v>
                </c:pt>
                <c:pt idx="2939" formatCode="General">
                  <c:v>1.9779599999999999</c:v>
                </c:pt>
                <c:pt idx="2940" formatCode="General">
                  <c:v>1.97864</c:v>
                </c:pt>
                <c:pt idx="2941" formatCode="General">
                  <c:v>1.9793099999999999</c:v>
                </c:pt>
                <c:pt idx="2942" formatCode="General">
                  <c:v>1.9799800000000001</c:v>
                </c:pt>
                <c:pt idx="2943" formatCode="General">
                  <c:v>1.98065</c:v>
                </c:pt>
                <c:pt idx="2944" formatCode="General">
                  <c:v>1.98133</c:v>
                </c:pt>
                <c:pt idx="2945" formatCode="General">
                  <c:v>1.982</c:v>
                </c:pt>
                <c:pt idx="2946" formatCode="General">
                  <c:v>1.9826699999999999</c:v>
                </c:pt>
                <c:pt idx="2947" formatCode="General">
                  <c:v>1.9833499999999999</c:v>
                </c:pt>
                <c:pt idx="2948" formatCode="General">
                  <c:v>1.9840199999999999</c:v>
                </c:pt>
                <c:pt idx="2949" formatCode="General">
                  <c:v>1.9846900000000001</c:v>
                </c:pt>
                <c:pt idx="2950" formatCode="General">
                  <c:v>1.9853700000000001</c:v>
                </c:pt>
                <c:pt idx="2951" formatCode="General">
                  <c:v>1.98604</c:v>
                </c:pt>
                <c:pt idx="2952" formatCode="General">
                  <c:v>1.98671</c:v>
                </c:pt>
                <c:pt idx="2953" formatCode="General">
                  <c:v>1.9873799999999999</c:v>
                </c:pt>
                <c:pt idx="2954" formatCode="General">
                  <c:v>1.9880599999999999</c:v>
                </c:pt>
                <c:pt idx="2955" formatCode="General">
                  <c:v>1.9887300000000001</c:v>
                </c:pt>
                <c:pt idx="2956" formatCode="General">
                  <c:v>1.9894000000000001</c:v>
                </c:pt>
                <c:pt idx="2957" formatCode="General">
                  <c:v>1.9900800000000001</c:v>
                </c:pt>
                <c:pt idx="2958" formatCode="General">
                  <c:v>1.99075</c:v>
                </c:pt>
                <c:pt idx="2959" formatCode="General">
                  <c:v>1.99142</c:v>
                </c:pt>
                <c:pt idx="2960" formatCode="General">
                  <c:v>1.9921</c:v>
                </c:pt>
                <c:pt idx="2961" formatCode="General">
                  <c:v>1.9927699999999999</c:v>
                </c:pt>
                <c:pt idx="2962" formatCode="General">
                  <c:v>1.9934400000000001</c:v>
                </c:pt>
                <c:pt idx="2963" formatCode="General">
                  <c:v>1.99411</c:v>
                </c:pt>
                <c:pt idx="2964" formatCode="General">
                  <c:v>1.9947900000000001</c:v>
                </c:pt>
                <c:pt idx="2965" formatCode="General">
                  <c:v>1.99546</c:v>
                </c:pt>
                <c:pt idx="2966" formatCode="General">
                  <c:v>1.99613</c:v>
                </c:pt>
                <c:pt idx="2967" formatCode="General">
                  <c:v>1.99681</c:v>
                </c:pt>
                <c:pt idx="2968" formatCode="General">
                  <c:v>1.9974799999999999</c:v>
                </c:pt>
                <c:pt idx="2969" formatCode="General">
                  <c:v>1.9981500000000001</c:v>
                </c:pt>
                <c:pt idx="2970" formatCode="General">
                  <c:v>1.9988300000000001</c:v>
                </c:pt>
                <c:pt idx="2971" formatCode="General">
                  <c:v>1.9995000000000001</c:v>
                </c:pt>
                <c:pt idx="2972" formatCode="General">
                  <c:v>2.0001699999999998</c:v>
                </c:pt>
                <c:pt idx="2973" formatCode="General">
                  <c:v>2.0008400000000002</c:v>
                </c:pt>
                <c:pt idx="2974" formatCode="General">
                  <c:v>2.0015200000000002</c:v>
                </c:pt>
                <c:pt idx="2975" formatCode="General">
                  <c:v>2.0021900000000001</c:v>
                </c:pt>
                <c:pt idx="2976" formatCode="General">
                  <c:v>2.0028600000000001</c:v>
                </c:pt>
                <c:pt idx="2977" formatCode="General">
                  <c:v>2.0035400000000001</c:v>
                </c:pt>
                <c:pt idx="2978" formatCode="General">
                  <c:v>2.00421</c:v>
                </c:pt>
                <c:pt idx="2979" formatCode="General">
                  <c:v>2.00488</c:v>
                </c:pt>
                <c:pt idx="2980" formatCode="General">
                  <c:v>2.00556</c:v>
                </c:pt>
                <c:pt idx="2981" formatCode="General">
                  <c:v>2.00623</c:v>
                </c:pt>
                <c:pt idx="2982" formatCode="General">
                  <c:v>2.0068999999999999</c:v>
                </c:pt>
                <c:pt idx="2983" formatCode="General">
                  <c:v>2.0075699999999999</c:v>
                </c:pt>
                <c:pt idx="2984" formatCode="General">
                  <c:v>2.0082499999999999</c:v>
                </c:pt>
                <c:pt idx="2985" formatCode="General">
                  <c:v>2.0089199999999998</c:v>
                </c:pt>
                <c:pt idx="2986" formatCode="General">
                  <c:v>2.0095900000000002</c:v>
                </c:pt>
                <c:pt idx="2987" formatCode="General">
                  <c:v>2.0102699999999998</c:v>
                </c:pt>
                <c:pt idx="2988" formatCode="General">
                  <c:v>2.0109400000000002</c:v>
                </c:pt>
                <c:pt idx="2989" formatCode="General">
                  <c:v>2.0116100000000001</c:v>
                </c:pt>
                <c:pt idx="2990" formatCode="General">
                  <c:v>2.0122900000000001</c:v>
                </c:pt>
                <c:pt idx="2991" formatCode="General">
                  <c:v>2.0129600000000001</c:v>
                </c:pt>
                <c:pt idx="2992" formatCode="General">
                  <c:v>2.01363</c:v>
                </c:pt>
                <c:pt idx="2993" formatCode="General">
                  <c:v>2.0143</c:v>
                </c:pt>
                <c:pt idx="2994" formatCode="General">
                  <c:v>2.01498</c:v>
                </c:pt>
                <c:pt idx="2995" formatCode="General">
                  <c:v>2.0156499999999999</c:v>
                </c:pt>
                <c:pt idx="2996" formatCode="General">
                  <c:v>2.0163199999999999</c:v>
                </c:pt>
                <c:pt idx="2997" formatCode="General">
                  <c:v>2.0169999999999999</c:v>
                </c:pt>
                <c:pt idx="2998" formatCode="General">
                  <c:v>2.0176699999999999</c:v>
                </c:pt>
                <c:pt idx="2999" formatCode="General">
                  <c:v>2.0183399999999998</c:v>
                </c:pt>
                <c:pt idx="3000" formatCode="General">
                  <c:v>2.0190199999999998</c:v>
                </c:pt>
                <c:pt idx="3001" formatCode="General">
                  <c:v>2.0196900000000002</c:v>
                </c:pt>
                <c:pt idx="3002" formatCode="General">
                  <c:v>2.0203600000000002</c:v>
                </c:pt>
                <c:pt idx="3003" formatCode="General">
                  <c:v>2.0210300000000001</c:v>
                </c:pt>
                <c:pt idx="3004" formatCode="General">
                  <c:v>2.0217100000000001</c:v>
                </c:pt>
                <c:pt idx="3005" formatCode="General">
                  <c:v>2.0223800000000001</c:v>
                </c:pt>
                <c:pt idx="3006" formatCode="General">
                  <c:v>2.02305</c:v>
                </c:pt>
                <c:pt idx="3007" formatCode="General">
                  <c:v>2.02373</c:v>
                </c:pt>
                <c:pt idx="3008" formatCode="General">
                  <c:v>2.0244</c:v>
                </c:pt>
                <c:pt idx="3009" formatCode="General">
                  <c:v>2.0250699999999999</c:v>
                </c:pt>
                <c:pt idx="3010" formatCode="General">
                  <c:v>2.0257499999999999</c:v>
                </c:pt>
                <c:pt idx="3011" formatCode="General">
                  <c:v>2.0264199999999999</c:v>
                </c:pt>
                <c:pt idx="3012" formatCode="General">
                  <c:v>2.0270899999999998</c:v>
                </c:pt>
                <c:pt idx="3013" formatCode="General">
                  <c:v>2.0277599999999998</c:v>
                </c:pt>
                <c:pt idx="3014" formatCode="General">
                  <c:v>2.0284399999999998</c:v>
                </c:pt>
                <c:pt idx="3015" formatCode="General">
                  <c:v>2.0291100000000002</c:v>
                </c:pt>
                <c:pt idx="3016" formatCode="General">
                  <c:v>2.0297800000000001</c:v>
                </c:pt>
                <c:pt idx="3017" formatCode="General">
                  <c:v>2.0304600000000002</c:v>
                </c:pt>
                <c:pt idx="3018" formatCode="General">
                  <c:v>2.0311300000000001</c:v>
                </c:pt>
                <c:pt idx="3019" formatCode="General">
                  <c:v>2.0318000000000001</c:v>
                </c:pt>
                <c:pt idx="3020" formatCode="General">
                  <c:v>2.0324800000000001</c:v>
                </c:pt>
                <c:pt idx="3021" formatCode="General">
                  <c:v>2.03315</c:v>
                </c:pt>
                <c:pt idx="3022" formatCode="General">
                  <c:v>2.03382</c:v>
                </c:pt>
                <c:pt idx="3023" formatCode="General">
                  <c:v>2.0344899999999999</c:v>
                </c:pt>
                <c:pt idx="3024" formatCode="General">
                  <c:v>2.0351699999999999</c:v>
                </c:pt>
                <c:pt idx="3025" formatCode="General">
                  <c:v>2.0358399999999999</c:v>
                </c:pt>
                <c:pt idx="3026" formatCode="General">
                  <c:v>2.0365099999999998</c:v>
                </c:pt>
                <c:pt idx="3027" formatCode="General">
                  <c:v>2.0371899999999998</c:v>
                </c:pt>
                <c:pt idx="3028" formatCode="General">
                  <c:v>2.0378599999999998</c:v>
                </c:pt>
                <c:pt idx="3029" formatCode="General">
                  <c:v>2.0385300000000002</c:v>
                </c:pt>
                <c:pt idx="3030" formatCode="General">
                  <c:v>2.0392100000000002</c:v>
                </c:pt>
                <c:pt idx="3031" formatCode="General">
                  <c:v>2.0398800000000001</c:v>
                </c:pt>
                <c:pt idx="3032" formatCode="General">
                  <c:v>2.0405500000000001</c:v>
                </c:pt>
                <c:pt idx="3033" formatCode="General">
                  <c:v>2.04122</c:v>
                </c:pt>
                <c:pt idx="3034" formatCode="General">
                  <c:v>2.0419</c:v>
                </c:pt>
                <c:pt idx="3035" formatCode="General">
                  <c:v>2.04257</c:v>
                </c:pt>
                <c:pt idx="3036" formatCode="General">
                  <c:v>2.0432399999999999</c:v>
                </c:pt>
                <c:pt idx="3037" formatCode="General">
                  <c:v>2.04392</c:v>
                </c:pt>
                <c:pt idx="3038" formatCode="General">
                  <c:v>2.0445899999999999</c:v>
                </c:pt>
                <c:pt idx="3039" formatCode="General">
                  <c:v>2.0452599999999999</c:v>
                </c:pt>
                <c:pt idx="3040" formatCode="General">
                  <c:v>2.0459399999999999</c:v>
                </c:pt>
                <c:pt idx="3041" formatCode="General">
                  <c:v>2.0466099999999998</c:v>
                </c:pt>
                <c:pt idx="3042" formatCode="General">
                  <c:v>2.0472800000000002</c:v>
                </c:pt>
                <c:pt idx="3043" formatCode="General">
                  <c:v>2.0479500000000002</c:v>
                </c:pt>
                <c:pt idx="3044" formatCode="General">
                  <c:v>2.0486300000000002</c:v>
                </c:pt>
                <c:pt idx="3045" formatCode="General">
                  <c:v>2.0493000000000001</c:v>
                </c:pt>
                <c:pt idx="3046" formatCode="General">
                  <c:v>2.0499700000000001</c:v>
                </c:pt>
                <c:pt idx="3047" formatCode="General">
                  <c:v>2.0506500000000001</c:v>
                </c:pt>
                <c:pt idx="3048" formatCode="General">
                  <c:v>2.05132</c:v>
                </c:pt>
                <c:pt idx="3049" formatCode="General">
                  <c:v>2.05199</c:v>
                </c:pt>
                <c:pt idx="3050" formatCode="General">
                  <c:v>2.05267</c:v>
                </c:pt>
                <c:pt idx="3051" formatCode="General">
                  <c:v>2.0533399999999999</c:v>
                </c:pt>
                <c:pt idx="3052" formatCode="General">
                  <c:v>2.0540099999999999</c:v>
                </c:pt>
                <c:pt idx="3053" formatCode="General">
                  <c:v>2.0546799999999998</c:v>
                </c:pt>
                <c:pt idx="3054" formatCode="General">
                  <c:v>2.0553599999999999</c:v>
                </c:pt>
                <c:pt idx="3055" formatCode="General">
                  <c:v>2.0560299999999998</c:v>
                </c:pt>
                <c:pt idx="3056" formatCode="General">
                  <c:v>2.0567000000000002</c:v>
                </c:pt>
                <c:pt idx="3057" formatCode="General">
                  <c:v>2.0573800000000002</c:v>
                </c:pt>
                <c:pt idx="3058" formatCode="General">
                  <c:v>2.0580500000000002</c:v>
                </c:pt>
                <c:pt idx="3059" formatCode="General">
                  <c:v>2.0587200000000001</c:v>
                </c:pt>
                <c:pt idx="3060" formatCode="General">
                  <c:v>2.0594000000000001</c:v>
                </c:pt>
                <c:pt idx="3061" formatCode="General">
                  <c:v>2.0600700000000001</c:v>
                </c:pt>
                <c:pt idx="3062" formatCode="General">
                  <c:v>2.06074</c:v>
                </c:pt>
                <c:pt idx="3063" formatCode="General">
                  <c:v>2.06141</c:v>
                </c:pt>
                <c:pt idx="3064" formatCode="General">
                  <c:v>2.06209</c:v>
                </c:pt>
                <c:pt idx="3065" formatCode="General">
                  <c:v>2.0627599999999999</c:v>
                </c:pt>
                <c:pt idx="3066" formatCode="General">
                  <c:v>2.0634299999999999</c:v>
                </c:pt>
                <c:pt idx="3067" formatCode="General">
                  <c:v>2.0641099999999999</c:v>
                </c:pt>
                <c:pt idx="3068" formatCode="General">
                  <c:v>2.0647799999999998</c:v>
                </c:pt>
                <c:pt idx="3069" formatCode="General">
                  <c:v>2.0654499999999998</c:v>
                </c:pt>
                <c:pt idx="3070" formatCode="General">
                  <c:v>2.0661299999999998</c:v>
                </c:pt>
                <c:pt idx="3071" formatCode="General">
                  <c:v>2.0668000000000002</c:v>
                </c:pt>
                <c:pt idx="3072" formatCode="General">
                  <c:v>2.0674700000000001</c:v>
                </c:pt>
                <c:pt idx="3073" formatCode="General">
                  <c:v>2.0681400000000001</c:v>
                </c:pt>
                <c:pt idx="3074" formatCode="General">
                  <c:v>2.0688200000000001</c:v>
                </c:pt>
                <c:pt idx="3075" formatCode="General">
                  <c:v>2.0694900000000001</c:v>
                </c:pt>
                <c:pt idx="3076" formatCode="General">
                  <c:v>2.07016</c:v>
                </c:pt>
                <c:pt idx="3077" formatCode="General">
                  <c:v>2.07084</c:v>
                </c:pt>
                <c:pt idx="3078" formatCode="General">
                  <c:v>2.07151</c:v>
                </c:pt>
                <c:pt idx="3079" formatCode="General">
                  <c:v>2.0721799999999999</c:v>
                </c:pt>
                <c:pt idx="3080" formatCode="General">
                  <c:v>2.0728599999999999</c:v>
                </c:pt>
                <c:pt idx="3081" formatCode="General">
                  <c:v>2.0735299999999999</c:v>
                </c:pt>
                <c:pt idx="3082" formatCode="General">
                  <c:v>2.0741999999999998</c:v>
                </c:pt>
                <c:pt idx="3083" formatCode="General">
                  <c:v>2.0748700000000002</c:v>
                </c:pt>
                <c:pt idx="3084" formatCode="General">
                  <c:v>2.0755499999999998</c:v>
                </c:pt>
                <c:pt idx="3085" formatCode="General">
                  <c:v>2.0762200000000002</c:v>
                </c:pt>
                <c:pt idx="3086" formatCode="General">
                  <c:v>2.0768900000000001</c:v>
                </c:pt>
                <c:pt idx="3087" formatCode="General">
                  <c:v>2.0775700000000001</c:v>
                </c:pt>
                <c:pt idx="3088" formatCode="General">
                  <c:v>2.0782400000000001</c:v>
                </c:pt>
                <c:pt idx="3089" formatCode="General">
                  <c:v>2.07891</c:v>
                </c:pt>
                <c:pt idx="3090" formatCode="General">
                  <c:v>2.07959</c:v>
                </c:pt>
                <c:pt idx="3091" formatCode="General">
                  <c:v>2.08026</c:v>
                </c:pt>
                <c:pt idx="3092" formatCode="General">
                  <c:v>2.0809299999999999</c:v>
                </c:pt>
                <c:pt idx="3093" formatCode="General">
                  <c:v>2.0815999999999999</c:v>
                </c:pt>
                <c:pt idx="3094" formatCode="General">
                  <c:v>2.0822799999999999</c:v>
                </c:pt>
                <c:pt idx="3095" formatCode="General">
                  <c:v>2.0829499999999999</c:v>
                </c:pt>
                <c:pt idx="3096" formatCode="General">
                  <c:v>2.0836199999999998</c:v>
                </c:pt>
                <c:pt idx="3097" formatCode="General">
                  <c:v>2.0842999999999998</c:v>
                </c:pt>
                <c:pt idx="3098" formatCode="General">
                  <c:v>2.0849700000000002</c:v>
                </c:pt>
                <c:pt idx="3099" formatCode="General">
                  <c:v>2.0856400000000002</c:v>
                </c:pt>
                <c:pt idx="3100" formatCode="General">
                  <c:v>2.0863200000000002</c:v>
                </c:pt>
                <c:pt idx="3101" formatCode="General">
                  <c:v>2.0869900000000001</c:v>
                </c:pt>
                <c:pt idx="3102" formatCode="General">
                  <c:v>2.0876600000000001</c:v>
                </c:pt>
                <c:pt idx="3103" formatCode="General">
                  <c:v>2.08833</c:v>
                </c:pt>
                <c:pt idx="3104" formatCode="General">
                  <c:v>2.08901</c:v>
                </c:pt>
                <c:pt idx="3105" formatCode="General">
                  <c:v>2.08968</c:v>
                </c:pt>
                <c:pt idx="3106" formatCode="General">
                  <c:v>2.0903499999999999</c:v>
                </c:pt>
                <c:pt idx="3107" formatCode="General">
                  <c:v>2.0910299999999999</c:v>
                </c:pt>
                <c:pt idx="3108" formatCode="General">
                  <c:v>2.0916999999999999</c:v>
                </c:pt>
                <c:pt idx="3109" formatCode="General">
                  <c:v>2.0923699999999998</c:v>
                </c:pt>
                <c:pt idx="3110" formatCode="General">
                  <c:v>2.0930499999999999</c:v>
                </c:pt>
                <c:pt idx="3111" formatCode="General">
                  <c:v>2.0937199999999998</c:v>
                </c:pt>
                <c:pt idx="3112" formatCode="General">
                  <c:v>2.0943900000000002</c:v>
                </c:pt>
                <c:pt idx="3113" formatCode="General">
                  <c:v>2.0950700000000002</c:v>
                </c:pt>
                <c:pt idx="3114" formatCode="General">
                  <c:v>2.0957400000000002</c:v>
                </c:pt>
                <c:pt idx="3115" formatCode="General">
                  <c:v>2.0964100000000001</c:v>
                </c:pt>
                <c:pt idx="3116" formatCode="General">
                  <c:v>2.0970800000000001</c:v>
                </c:pt>
                <c:pt idx="3117" formatCode="General">
                  <c:v>2.0977600000000001</c:v>
                </c:pt>
                <c:pt idx="3118" formatCode="General">
                  <c:v>2.09843</c:v>
                </c:pt>
                <c:pt idx="3119" formatCode="General">
                  <c:v>2.0991</c:v>
                </c:pt>
                <c:pt idx="3120" formatCode="General">
                  <c:v>2.09978</c:v>
                </c:pt>
                <c:pt idx="3121" formatCode="General">
                  <c:v>2.1004499999999999</c:v>
                </c:pt>
                <c:pt idx="3122" formatCode="General">
                  <c:v>2.1011199999999999</c:v>
                </c:pt>
                <c:pt idx="3123" formatCode="General">
                  <c:v>2.1017999999999999</c:v>
                </c:pt>
                <c:pt idx="3124" formatCode="General">
                  <c:v>2.1024699999999998</c:v>
                </c:pt>
                <c:pt idx="3125" formatCode="General">
                  <c:v>2.1031399999999998</c:v>
                </c:pt>
                <c:pt idx="3126" formatCode="General">
                  <c:v>2.1038100000000002</c:v>
                </c:pt>
                <c:pt idx="3127" formatCode="General">
                  <c:v>2.1044900000000002</c:v>
                </c:pt>
                <c:pt idx="3128" formatCode="General">
                  <c:v>2.1051600000000001</c:v>
                </c:pt>
                <c:pt idx="3129" formatCode="General">
                  <c:v>2.1058300000000001</c:v>
                </c:pt>
                <c:pt idx="3130" formatCode="General">
                  <c:v>2.1065100000000001</c:v>
                </c:pt>
                <c:pt idx="3131" formatCode="General">
                  <c:v>2.1071800000000001</c:v>
                </c:pt>
                <c:pt idx="3132" formatCode="General">
                  <c:v>2.10785</c:v>
                </c:pt>
                <c:pt idx="3133" formatCode="General">
                  <c:v>2.10853</c:v>
                </c:pt>
                <c:pt idx="3134" formatCode="General">
                  <c:v>2.1092</c:v>
                </c:pt>
                <c:pt idx="3135" formatCode="General">
                  <c:v>2.1098699999999999</c:v>
                </c:pt>
                <c:pt idx="3136" formatCode="General">
                  <c:v>2.1105399999999999</c:v>
                </c:pt>
                <c:pt idx="3137" formatCode="General">
                  <c:v>2.1112199999999999</c:v>
                </c:pt>
                <c:pt idx="3138" formatCode="General">
                  <c:v>2.1118899999999998</c:v>
                </c:pt>
                <c:pt idx="3139" formatCode="General">
                  <c:v>2.1125600000000002</c:v>
                </c:pt>
                <c:pt idx="3140" formatCode="General">
                  <c:v>2.1132399999999998</c:v>
                </c:pt>
                <c:pt idx="3141" formatCode="General">
                  <c:v>2.1139100000000002</c:v>
                </c:pt>
                <c:pt idx="3142" formatCode="General">
                  <c:v>2.1145800000000001</c:v>
                </c:pt>
                <c:pt idx="3143" formatCode="General">
                  <c:v>2.1152600000000001</c:v>
                </c:pt>
                <c:pt idx="3144" formatCode="General">
                  <c:v>2.1159300000000001</c:v>
                </c:pt>
                <c:pt idx="3145" formatCode="General">
                  <c:v>2.1166</c:v>
                </c:pt>
                <c:pt idx="3146" formatCode="General">
                  <c:v>2.11727</c:v>
                </c:pt>
                <c:pt idx="3147" formatCode="General">
                  <c:v>2.11795</c:v>
                </c:pt>
                <c:pt idx="3148" formatCode="General">
                  <c:v>2.1186199999999999</c:v>
                </c:pt>
                <c:pt idx="3149" formatCode="General">
                  <c:v>2.1192899999999999</c:v>
                </c:pt>
                <c:pt idx="3150" formatCode="General">
                  <c:v>2.1199699999999999</c:v>
                </c:pt>
                <c:pt idx="3151" formatCode="General">
                  <c:v>2.1206399999999999</c:v>
                </c:pt>
                <c:pt idx="3152" formatCode="General">
                  <c:v>2.1213099999999998</c:v>
                </c:pt>
                <c:pt idx="3153" formatCode="General">
                  <c:v>2.1219899999999998</c:v>
                </c:pt>
                <c:pt idx="3154" formatCode="General">
                  <c:v>2.1226600000000002</c:v>
                </c:pt>
                <c:pt idx="3155" formatCode="General">
                  <c:v>2.1233300000000002</c:v>
                </c:pt>
                <c:pt idx="3156" formatCode="General">
                  <c:v>2.1240000000000001</c:v>
                </c:pt>
                <c:pt idx="3157" formatCode="General">
                  <c:v>2.1246800000000001</c:v>
                </c:pt>
                <c:pt idx="3158" formatCode="General">
                  <c:v>2.1253500000000001</c:v>
                </c:pt>
                <c:pt idx="3159" formatCode="General">
                  <c:v>2.12602</c:v>
                </c:pt>
                <c:pt idx="3160" formatCode="General">
                  <c:v>2.1267</c:v>
                </c:pt>
                <c:pt idx="3161" formatCode="General">
                  <c:v>2.12737</c:v>
                </c:pt>
                <c:pt idx="3162" formatCode="General">
                  <c:v>2.1280399999999999</c:v>
                </c:pt>
                <c:pt idx="3163" formatCode="General">
                  <c:v>2.1287199999999999</c:v>
                </c:pt>
                <c:pt idx="3164" formatCode="General">
                  <c:v>2.1293899999999999</c:v>
                </c:pt>
                <c:pt idx="3165" formatCode="General">
                  <c:v>2.1300599999999998</c:v>
                </c:pt>
                <c:pt idx="3166" formatCode="General">
                  <c:v>2.1307299999999998</c:v>
                </c:pt>
                <c:pt idx="3167" formatCode="General">
                  <c:v>2.1314099999999998</c:v>
                </c:pt>
                <c:pt idx="3168" formatCode="General">
                  <c:v>2.1320800000000002</c:v>
                </c:pt>
                <c:pt idx="3169" formatCode="General">
                  <c:v>2.1327500000000001</c:v>
                </c:pt>
                <c:pt idx="3170" formatCode="General">
                  <c:v>2.1334300000000002</c:v>
                </c:pt>
                <c:pt idx="3171" formatCode="General">
                  <c:v>2.1341000000000001</c:v>
                </c:pt>
                <c:pt idx="3172" formatCode="General">
                  <c:v>2.1347700000000001</c:v>
                </c:pt>
                <c:pt idx="3173" formatCode="General">
                  <c:v>2.1354500000000001</c:v>
                </c:pt>
                <c:pt idx="3174" formatCode="General">
                  <c:v>2.13612</c:v>
                </c:pt>
                <c:pt idx="3175" formatCode="General">
                  <c:v>2.13679</c:v>
                </c:pt>
                <c:pt idx="3176" formatCode="General">
                  <c:v>2.1374599999999999</c:v>
                </c:pt>
                <c:pt idx="3177" formatCode="General">
                  <c:v>2.1381399999999999</c:v>
                </c:pt>
                <c:pt idx="3178" formatCode="General">
                  <c:v>2.1388099999999999</c:v>
                </c:pt>
                <c:pt idx="3179" formatCode="General">
                  <c:v>2.1394799999999998</c:v>
                </c:pt>
                <c:pt idx="3180" formatCode="General">
                  <c:v>2.1401599999999998</c:v>
                </c:pt>
                <c:pt idx="3181" formatCode="General">
                  <c:v>2.1408299999999998</c:v>
                </c:pt>
                <c:pt idx="3182" formatCode="General">
                  <c:v>2.1415000000000002</c:v>
                </c:pt>
                <c:pt idx="3183" formatCode="General">
                  <c:v>2.1421800000000002</c:v>
                </c:pt>
                <c:pt idx="3184" formatCode="General">
                  <c:v>2.1428500000000001</c:v>
                </c:pt>
                <c:pt idx="3185" formatCode="General">
                  <c:v>2.1435200000000001</c:v>
                </c:pt>
                <c:pt idx="3186" formatCode="General">
                  <c:v>2.14419</c:v>
                </c:pt>
                <c:pt idx="3187" formatCode="General">
                  <c:v>2.1448700000000001</c:v>
                </c:pt>
                <c:pt idx="3188" formatCode="General">
                  <c:v>2.14554</c:v>
                </c:pt>
                <c:pt idx="3189" formatCode="General">
                  <c:v>2.14621</c:v>
                </c:pt>
                <c:pt idx="3190" formatCode="General">
                  <c:v>2.14689</c:v>
                </c:pt>
                <c:pt idx="3191" formatCode="General">
                  <c:v>2.1475599999999999</c:v>
                </c:pt>
                <c:pt idx="3192" formatCode="General">
                  <c:v>2.1482299999999999</c:v>
                </c:pt>
                <c:pt idx="3193" formatCode="General">
                  <c:v>2.1489099999999999</c:v>
                </c:pt>
                <c:pt idx="3194" formatCode="General">
                  <c:v>2.1495799999999998</c:v>
                </c:pt>
                <c:pt idx="3195" formatCode="General">
                  <c:v>2.1502500000000002</c:v>
                </c:pt>
                <c:pt idx="3196" formatCode="General">
                  <c:v>2.1509200000000002</c:v>
                </c:pt>
                <c:pt idx="3197" formatCode="General">
                  <c:v>2.1516000000000002</c:v>
                </c:pt>
                <c:pt idx="3198" formatCode="General">
                  <c:v>2.1522700000000001</c:v>
                </c:pt>
                <c:pt idx="3199" formatCode="General">
                  <c:v>2.1529400000000001</c:v>
                </c:pt>
                <c:pt idx="3200" formatCode="General">
                  <c:v>2.1536200000000001</c:v>
                </c:pt>
                <c:pt idx="3201" formatCode="General">
                  <c:v>2.15429</c:v>
                </c:pt>
                <c:pt idx="3202" formatCode="General">
                  <c:v>2.15496</c:v>
                </c:pt>
                <c:pt idx="3203" formatCode="General">
                  <c:v>2.15564</c:v>
                </c:pt>
                <c:pt idx="3204" formatCode="General">
                  <c:v>2.1563099999999999</c:v>
                </c:pt>
                <c:pt idx="3205" formatCode="General">
                  <c:v>2.1569799999999999</c:v>
                </c:pt>
                <c:pt idx="3206" formatCode="General">
                  <c:v>2.1576499999999998</c:v>
                </c:pt>
                <c:pt idx="3207" formatCode="General">
                  <c:v>2.1583299999999999</c:v>
                </c:pt>
                <c:pt idx="3208" formatCode="General">
                  <c:v>2.1589999999999998</c:v>
                </c:pt>
                <c:pt idx="3209" formatCode="General">
                  <c:v>2.1596700000000002</c:v>
                </c:pt>
                <c:pt idx="3210" formatCode="General">
                  <c:v>2.1603500000000002</c:v>
                </c:pt>
                <c:pt idx="3211" formatCode="General">
                  <c:v>2.1610200000000002</c:v>
                </c:pt>
                <c:pt idx="3212" formatCode="General">
                  <c:v>2.1616900000000001</c:v>
                </c:pt>
                <c:pt idx="3213" formatCode="General">
                  <c:v>2.1623700000000001</c:v>
                </c:pt>
                <c:pt idx="3214" formatCode="General">
                  <c:v>2.1630400000000001</c:v>
                </c:pt>
                <c:pt idx="3215" formatCode="General">
                  <c:v>2.16371</c:v>
                </c:pt>
                <c:pt idx="3216" formatCode="General">
                  <c:v>2.16438</c:v>
                </c:pt>
                <c:pt idx="3217" formatCode="General">
                  <c:v>2.16506</c:v>
                </c:pt>
                <c:pt idx="3218" formatCode="General">
                  <c:v>2.1657299999999999</c:v>
                </c:pt>
                <c:pt idx="3219" formatCode="General">
                  <c:v>2.1663999999999999</c:v>
                </c:pt>
                <c:pt idx="3220" formatCode="General">
                  <c:v>2.1670799999999999</c:v>
                </c:pt>
                <c:pt idx="3221" formatCode="General">
                  <c:v>2.1677499999999998</c:v>
                </c:pt>
                <c:pt idx="3222" formatCode="General">
                  <c:v>2.1684199999999998</c:v>
                </c:pt>
                <c:pt idx="3223" formatCode="General">
                  <c:v>2.1690999999999998</c:v>
                </c:pt>
                <c:pt idx="3224" formatCode="General">
                  <c:v>2.1697700000000002</c:v>
                </c:pt>
                <c:pt idx="3225" formatCode="General">
                  <c:v>2.1704400000000001</c:v>
                </c:pt>
                <c:pt idx="3226" formatCode="General">
                  <c:v>2.1711100000000001</c:v>
                </c:pt>
                <c:pt idx="3227" formatCode="General">
                  <c:v>2.1717900000000001</c:v>
                </c:pt>
                <c:pt idx="3228" formatCode="General">
                  <c:v>2.1724600000000001</c:v>
                </c:pt>
                <c:pt idx="3229" formatCode="General">
                  <c:v>2.17313</c:v>
                </c:pt>
                <c:pt idx="3230" formatCode="General">
                  <c:v>2.17381</c:v>
                </c:pt>
                <c:pt idx="3231" formatCode="General">
                  <c:v>2.17448</c:v>
                </c:pt>
                <c:pt idx="3232" formatCode="General">
                  <c:v>2.1751499999999999</c:v>
                </c:pt>
                <c:pt idx="3233" formatCode="General">
                  <c:v>2.1758299999999999</c:v>
                </c:pt>
                <c:pt idx="3234" formatCode="General">
                  <c:v>2.1764999999999999</c:v>
                </c:pt>
                <c:pt idx="3235" formatCode="General">
                  <c:v>2.1771699999999998</c:v>
                </c:pt>
                <c:pt idx="3236" formatCode="General">
                  <c:v>2.1778400000000002</c:v>
                </c:pt>
                <c:pt idx="3237" formatCode="General">
                  <c:v>2.1785199999999998</c:v>
                </c:pt>
                <c:pt idx="3238" formatCode="General">
                  <c:v>2.1791900000000002</c:v>
                </c:pt>
                <c:pt idx="3239" formatCode="General">
                  <c:v>2.1798600000000001</c:v>
                </c:pt>
                <c:pt idx="3240" formatCode="General">
                  <c:v>2.1805400000000001</c:v>
                </c:pt>
                <c:pt idx="3241" formatCode="General">
                  <c:v>2.1812100000000001</c:v>
                </c:pt>
                <c:pt idx="3242" formatCode="General">
                  <c:v>2.18188</c:v>
                </c:pt>
                <c:pt idx="3243" formatCode="General">
                  <c:v>2.1825600000000001</c:v>
                </c:pt>
                <c:pt idx="3244" formatCode="General">
                  <c:v>2.18323</c:v>
                </c:pt>
                <c:pt idx="3245" formatCode="General">
                  <c:v>2.1839</c:v>
                </c:pt>
                <c:pt idx="3246" formatCode="General">
                  <c:v>2.1845699999999999</c:v>
                </c:pt>
                <c:pt idx="3247" formatCode="General">
                  <c:v>2.1852499999999999</c:v>
                </c:pt>
                <c:pt idx="3248" formatCode="General">
                  <c:v>2.1859199999999999</c:v>
                </c:pt>
                <c:pt idx="3249" formatCode="General">
                  <c:v>2.1865899999999998</c:v>
                </c:pt>
                <c:pt idx="3250" formatCode="General">
                  <c:v>2.1872699999999998</c:v>
                </c:pt>
                <c:pt idx="3251" formatCode="General">
                  <c:v>2.1879400000000002</c:v>
                </c:pt>
                <c:pt idx="3252" formatCode="General">
                  <c:v>2.1886100000000002</c:v>
                </c:pt>
                <c:pt idx="3253" formatCode="General">
                  <c:v>2.1892900000000002</c:v>
                </c:pt>
                <c:pt idx="3254" formatCode="General">
                  <c:v>2.1899600000000001</c:v>
                </c:pt>
                <c:pt idx="3255" formatCode="General">
                  <c:v>2.1906300000000001</c:v>
                </c:pt>
                <c:pt idx="3256" formatCode="General">
                  <c:v>2.1913</c:v>
                </c:pt>
                <c:pt idx="3257" formatCode="General">
                  <c:v>2.19198</c:v>
                </c:pt>
                <c:pt idx="3258" formatCode="General">
                  <c:v>2.19265</c:v>
                </c:pt>
                <c:pt idx="3259" formatCode="General">
                  <c:v>2.1933199999999999</c:v>
                </c:pt>
                <c:pt idx="3260" formatCode="General">
                  <c:v>2.194</c:v>
                </c:pt>
                <c:pt idx="3261" formatCode="General">
                  <c:v>2.1946699999999999</c:v>
                </c:pt>
                <c:pt idx="3262" formatCode="General">
                  <c:v>2.1953399999999998</c:v>
                </c:pt>
                <c:pt idx="3263" formatCode="General">
                  <c:v>2.1960199999999999</c:v>
                </c:pt>
                <c:pt idx="3264" formatCode="General">
                  <c:v>2.1966899999999998</c:v>
                </c:pt>
                <c:pt idx="3265" formatCode="General">
                  <c:v>2.1973600000000002</c:v>
                </c:pt>
                <c:pt idx="3266" formatCode="General">
                  <c:v>2.1980300000000002</c:v>
                </c:pt>
                <c:pt idx="3267" formatCode="General">
                  <c:v>2.1987100000000002</c:v>
                </c:pt>
                <c:pt idx="3268" formatCode="General">
                  <c:v>2.1993800000000001</c:v>
                </c:pt>
                <c:pt idx="3269" formatCode="General">
                  <c:v>2.2000500000000001</c:v>
                </c:pt>
                <c:pt idx="3270" formatCode="General">
                  <c:v>2.2007300000000001</c:v>
                </c:pt>
                <c:pt idx="3271" formatCode="General">
                  <c:v>2.2014</c:v>
                </c:pt>
                <c:pt idx="3272" formatCode="General">
                  <c:v>2.20207</c:v>
                </c:pt>
                <c:pt idx="3273" formatCode="General">
                  <c:v>2.20275</c:v>
                </c:pt>
                <c:pt idx="3274" formatCode="General">
                  <c:v>2.2034199999999999</c:v>
                </c:pt>
                <c:pt idx="3275" formatCode="General">
                  <c:v>2.2040899999999999</c:v>
                </c:pt>
                <c:pt idx="3276" formatCode="General">
                  <c:v>2.2047599999999998</c:v>
                </c:pt>
                <c:pt idx="3277" formatCode="General">
                  <c:v>2.2054399999999998</c:v>
                </c:pt>
                <c:pt idx="3278" formatCode="General">
                  <c:v>2.2061099999999998</c:v>
                </c:pt>
                <c:pt idx="3279" formatCode="General">
                  <c:v>2.2067800000000002</c:v>
                </c:pt>
                <c:pt idx="3280" formatCode="General">
                  <c:v>2.2074600000000002</c:v>
                </c:pt>
                <c:pt idx="3281" formatCode="General">
                  <c:v>2.2081300000000001</c:v>
                </c:pt>
                <c:pt idx="3282" formatCode="General">
                  <c:v>2.2088000000000001</c:v>
                </c:pt>
                <c:pt idx="3283" formatCode="General">
                  <c:v>2.2094800000000001</c:v>
                </c:pt>
                <c:pt idx="3284" formatCode="General">
                  <c:v>2.2101500000000001</c:v>
                </c:pt>
                <c:pt idx="3285" formatCode="General">
                  <c:v>2.21082</c:v>
                </c:pt>
                <c:pt idx="3286" formatCode="General">
                  <c:v>2.21149</c:v>
                </c:pt>
                <c:pt idx="3287" formatCode="General">
                  <c:v>2.21217</c:v>
                </c:pt>
                <c:pt idx="3288" formatCode="General">
                  <c:v>2.2128399999999999</c:v>
                </c:pt>
                <c:pt idx="3289" formatCode="General">
                  <c:v>2.2135099999999999</c:v>
                </c:pt>
                <c:pt idx="3290" formatCode="General">
                  <c:v>2.2141899999999999</c:v>
                </c:pt>
                <c:pt idx="3291" formatCode="General">
                  <c:v>2.2148599999999998</c:v>
                </c:pt>
                <c:pt idx="3292" formatCode="General">
                  <c:v>2.2155300000000002</c:v>
                </c:pt>
                <c:pt idx="3293" formatCode="General">
                  <c:v>2.2162099999999998</c:v>
                </c:pt>
                <c:pt idx="3294" formatCode="General">
                  <c:v>2.2168800000000002</c:v>
                </c:pt>
                <c:pt idx="3295" formatCode="General">
                  <c:v>2.2175500000000001</c:v>
                </c:pt>
                <c:pt idx="3296" formatCode="General">
                  <c:v>2.2182200000000001</c:v>
                </c:pt>
                <c:pt idx="3297" formatCode="General">
                  <c:v>2.2189000000000001</c:v>
                </c:pt>
                <c:pt idx="3298" formatCode="General">
                  <c:v>2.21957</c:v>
                </c:pt>
                <c:pt idx="3299" formatCode="General">
                  <c:v>2.22024</c:v>
                </c:pt>
                <c:pt idx="3300" formatCode="General">
                  <c:v>2.22092</c:v>
                </c:pt>
                <c:pt idx="3301" formatCode="General">
                  <c:v>2.22159</c:v>
                </c:pt>
                <c:pt idx="3302" formatCode="General">
                  <c:v>2.2222599999999999</c:v>
                </c:pt>
                <c:pt idx="3303" formatCode="General">
                  <c:v>2.2229399999999999</c:v>
                </c:pt>
                <c:pt idx="3304" formatCode="General">
                  <c:v>2.2236099999999999</c:v>
                </c:pt>
                <c:pt idx="3305" formatCode="General">
                  <c:v>2.2242799999999998</c:v>
                </c:pt>
                <c:pt idx="3306" formatCode="General">
                  <c:v>2.2249599999999998</c:v>
                </c:pt>
                <c:pt idx="3307" formatCode="General">
                  <c:v>2.2256300000000002</c:v>
                </c:pt>
                <c:pt idx="3308" formatCode="General">
                  <c:v>2.2263000000000002</c:v>
                </c:pt>
                <c:pt idx="3309" formatCode="General">
                  <c:v>2.2269700000000001</c:v>
                </c:pt>
                <c:pt idx="3310" formatCode="General">
                  <c:v>2.2276500000000001</c:v>
                </c:pt>
                <c:pt idx="3311" formatCode="General">
                  <c:v>2.2283200000000001</c:v>
                </c:pt>
                <c:pt idx="3312" formatCode="General">
                  <c:v>2.22899</c:v>
                </c:pt>
                <c:pt idx="3313" formatCode="General">
                  <c:v>2.22967</c:v>
                </c:pt>
                <c:pt idx="3314" formatCode="General">
                  <c:v>2.23034</c:v>
                </c:pt>
                <c:pt idx="3315" formatCode="General">
                  <c:v>2.2310099999999999</c:v>
                </c:pt>
                <c:pt idx="3316" formatCode="General">
                  <c:v>2.23169</c:v>
                </c:pt>
                <c:pt idx="3317" formatCode="General">
                  <c:v>2.2323599999999999</c:v>
                </c:pt>
                <c:pt idx="3318" formatCode="General">
                  <c:v>2.2330299999999998</c:v>
                </c:pt>
                <c:pt idx="3319" formatCode="General">
                  <c:v>2.2336999999999998</c:v>
                </c:pt>
                <c:pt idx="3320" formatCode="General">
                  <c:v>2.2343799999999998</c:v>
                </c:pt>
                <c:pt idx="3321" formatCode="General">
                  <c:v>2.2350500000000002</c:v>
                </c:pt>
                <c:pt idx="3322" formatCode="General">
                  <c:v>2.2357200000000002</c:v>
                </c:pt>
                <c:pt idx="3323" formatCode="General">
                  <c:v>2.2364000000000002</c:v>
                </c:pt>
                <c:pt idx="3324" formatCode="General">
                  <c:v>2.2370700000000001</c:v>
                </c:pt>
                <c:pt idx="3325" formatCode="General">
                  <c:v>2.2377400000000001</c:v>
                </c:pt>
                <c:pt idx="3326" formatCode="General">
                  <c:v>2.2384200000000001</c:v>
                </c:pt>
                <c:pt idx="3327" formatCode="General">
                  <c:v>2.23909</c:v>
                </c:pt>
                <c:pt idx="3328" formatCode="General">
                  <c:v>2.23976</c:v>
                </c:pt>
                <c:pt idx="3329" formatCode="General">
                  <c:v>2.2404299999999999</c:v>
                </c:pt>
                <c:pt idx="3330" formatCode="General">
                  <c:v>2.2411099999999999</c:v>
                </c:pt>
                <c:pt idx="3331" formatCode="General">
                  <c:v>2.2417799999999999</c:v>
                </c:pt>
                <c:pt idx="3332" formatCode="General">
                  <c:v>2.2424499999999998</c:v>
                </c:pt>
                <c:pt idx="3333" formatCode="General">
                  <c:v>2.2431299999999998</c:v>
                </c:pt>
                <c:pt idx="3334" formatCode="General">
                  <c:v>2.2437999999999998</c:v>
                </c:pt>
                <c:pt idx="3335" formatCode="General">
                  <c:v>2.2444700000000002</c:v>
                </c:pt>
                <c:pt idx="3336" formatCode="General">
                  <c:v>2.2451500000000002</c:v>
                </c:pt>
                <c:pt idx="3337" formatCode="General">
                  <c:v>2.2458200000000001</c:v>
                </c:pt>
                <c:pt idx="3338" formatCode="General">
                  <c:v>2.2464900000000001</c:v>
                </c:pt>
                <c:pt idx="3339" formatCode="General">
                  <c:v>2.24716</c:v>
                </c:pt>
                <c:pt idx="3340" formatCode="General">
                  <c:v>2.2478400000000001</c:v>
                </c:pt>
                <c:pt idx="3341" formatCode="General">
                  <c:v>2.24851</c:v>
                </c:pt>
                <c:pt idx="3342" formatCode="General">
                  <c:v>2.24918</c:v>
                </c:pt>
                <c:pt idx="3343" formatCode="General">
                  <c:v>2.24986</c:v>
                </c:pt>
                <c:pt idx="3344" formatCode="General">
                  <c:v>2.2505299999999999</c:v>
                </c:pt>
                <c:pt idx="3345" formatCode="General">
                  <c:v>2.2511999999999999</c:v>
                </c:pt>
                <c:pt idx="3346" formatCode="General">
                  <c:v>2.2518799999999999</c:v>
                </c:pt>
                <c:pt idx="3347" formatCode="General">
                  <c:v>2.2525499999999998</c:v>
                </c:pt>
                <c:pt idx="3348" formatCode="General">
                  <c:v>2.2532199999999998</c:v>
                </c:pt>
                <c:pt idx="3349" formatCode="General">
                  <c:v>2.2538900000000002</c:v>
                </c:pt>
                <c:pt idx="3350" formatCode="General">
                  <c:v>2.2545700000000002</c:v>
                </c:pt>
                <c:pt idx="3351" formatCode="General">
                  <c:v>2.2552400000000001</c:v>
                </c:pt>
                <c:pt idx="3352" formatCode="General">
                  <c:v>2.2559100000000001</c:v>
                </c:pt>
                <c:pt idx="3353" formatCode="General">
                  <c:v>2.2565900000000001</c:v>
                </c:pt>
                <c:pt idx="3354" formatCode="General">
                  <c:v>2.25726</c:v>
                </c:pt>
                <c:pt idx="3355" formatCode="General">
                  <c:v>2.25793</c:v>
                </c:pt>
                <c:pt idx="3356" formatCode="General">
                  <c:v>2.25861</c:v>
                </c:pt>
                <c:pt idx="3357" formatCode="General">
                  <c:v>2.25928</c:v>
                </c:pt>
                <c:pt idx="3358" formatCode="General">
                  <c:v>2.2599499999999999</c:v>
                </c:pt>
                <c:pt idx="3359" formatCode="General">
                  <c:v>2.2606199999999999</c:v>
                </c:pt>
                <c:pt idx="3360" formatCode="General">
                  <c:v>2.2612999999999999</c:v>
                </c:pt>
                <c:pt idx="3361" formatCode="General">
                  <c:v>2.2619699999999998</c:v>
                </c:pt>
                <c:pt idx="3362" formatCode="General">
                  <c:v>2.2626400000000002</c:v>
                </c:pt>
                <c:pt idx="3363" formatCode="General">
                  <c:v>2.2633200000000002</c:v>
                </c:pt>
                <c:pt idx="3364" formatCode="General">
                  <c:v>2.2639900000000002</c:v>
                </c:pt>
                <c:pt idx="3365" formatCode="General">
                  <c:v>2.2646600000000001</c:v>
                </c:pt>
                <c:pt idx="3366" formatCode="General">
                  <c:v>2.2653400000000001</c:v>
                </c:pt>
                <c:pt idx="3367" formatCode="General">
                  <c:v>2.2660100000000001</c:v>
                </c:pt>
                <c:pt idx="3368" formatCode="General">
                  <c:v>2.26668</c:v>
                </c:pt>
                <c:pt idx="3369" formatCode="General">
                  <c:v>2.26735</c:v>
                </c:pt>
                <c:pt idx="3370" formatCode="General">
                  <c:v>2.26803</c:v>
                </c:pt>
                <c:pt idx="3371" formatCode="General">
                  <c:v>2.2686999999999999</c:v>
                </c:pt>
                <c:pt idx="3372" formatCode="General">
                  <c:v>2.2693699999999999</c:v>
                </c:pt>
                <c:pt idx="3373" formatCode="General">
                  <c:v>2.2700499999999999</c:v>
                </c:pt>
                <c:pt idx="3374" formatCode="General">
                  <c:v>2.2707199999999998</c:v>
                </c:pt>
                <c:pt idx="3375" formatCode="General">
                  <c:v>2.2713899999999998</c:v>
                </c:pt>
                <c:pt idx="3376" formatCode="General">
                  <c:v>2.2720699999999998</c:v>
                </c:pt>
                <c:pt idx="3377" formatCode="General">
                  <c:v>2.2727400000000002</c:v>
                </c:pt>
                <c:pt idx="3378" formatCode="General">
                  <c:v>2.2734100000000002</c:v>
                </c:pt>
                <c:pt idx="3379" formatCode="General">
                  <c:v>2.2740800000000001</c:v>
                </c:pt>
                <c:pt idx="3380" formatCode="General">
                  <c:v>2.2747600000000001</c:v>
                </c:pt>
                <c:pt idx="3381" formatCode="General">
                  <c:v>2.2754300000000001</c:v>
                </c:pt>
                <c:pt idx="3382" formatCode="General">
                  <c:v>2.2761</c:v>
                </c:pt>
                <c:pt idx="3383" formatCode="General">
                  <c:v>2.27678</c:v>
                </c:pt>
                <c:pt idx="3384" formatCode="General">
                  <c:v>2.27745</c:v>
                </c:pt>
                <c:pt idx="3385" formatCode="General">
                  <c:v>2.2781199999999999</c:v>
                </c:pt>
                <c:pt idx="3386" formatCode="General">
                  <c:v>2.2787999999999999</c:v>
                </c:pt>
                <c:pt idx="3387" formatCode="General">
                  <c:v>2.2794699999999999</c:v>
                </c:pt>
                <c:pt idx="3388" formatCode="General">
                  <c:v>2.2801399999999998</c:v>
                </c:pt>
                <c:pt idx="3389" formatCode="General">
                  <c:v>2.2808099999999998</c:v>
                </c:pt>
                <c:pt idx="3390" formatCode="General">
                  <c:v>2.2814899999999998</c:v>
                </c:pt>
                <c:pt idx="3391" formatCode="General">
                  <c:v>2.2821600000000002</c:v>
                </c:pt>
                <c:pt idx="3392" formatCode="General">
                  <c:v>2.2828300000000001</c:v>
                </c:pt>
                <c:pt idx="3393" formatCode="General">
                  <c:v>2.2835100000000002</c:v>
                </c:pt>
                <c:pt idx="3394" formatCode="General">
                  <c:v>2.2841800000000001</c:v>
                </c:pt>
                <c:pt idx="3395" formatCode="General">
                  <c:v>2.28485</c:v>
                </c:pt>
                <c:pt idx="3396" formatCode="General">
                  <c:v>2.2855300000000001</c:v>
                </c:pt>
                <c:pt idx="3397" formatCode="General">
                  <c:v>2.2862</c:v>
                </c:pt>
                <c:pt idx="3398" formatCode="General">
                  <c:v>2.28687</c:v>
                </c:pt>
                <c:pt idx="3399" formatCode="General">
                  <c:v>2.2875399999999999</c:v>
                </c:pt>
                <c:pt idx="3400" formatCode="General">
                  <c:v>2.2882199999999999</c:v>
                </c:pt>
                <c:pt idx="3401" formatCode="General">
                  <c:v>2.2888899999999999</c:v>
                </c:pt>
                <c:pt idx="3402" formatCode="General">
                  <c:v>2.2895599999999998</c:v>
                </c:pt>
                <c:pt idx="3403" formatCode="General">
                  <c:v>2.2902399999999998</c:v>
                </c:pt>
                <c:pt idx="3404" formatCode="General">
                  <c:v>2.2909099999999998</c:v>
                </c:pt>
                <c:pt idx="3405" formatCode="General">
                  <c:v>2.2915800000000002</c:v>
                </c:pt>
                <c:pt idx="3406" formatCode="General">
                  <c:v>2.2922600000000002</c:v>
                </c:pt>
                <c:pt idx="3407" formatCode="General">
                  <c:v>2.2929300000000001</c:v>
                </c:pt>
                <c:pt idx="3408" formatCode="General">
                  <c:v>2.2936000000000001</c:v>
                </c:pt>
                <c:pt idx="3409" formatCode="General">
                  <c:v>2.29427</c:v>
                </c:pt>
                <c:pt idx="3410" formatCode="General">
                  <c:v>2.29495</c:v>
                </c:pt>
                <c:pt idx="3411" formatCode="General">
                  <c:v>2.29562</c:v>
                </c:pt>
                <c:pt idx="3412" formatCode="General">
                  <c:v>2.2962899999999999</c:v>
                </c:pt>
                <c:pt idx="3413" formatCode="General">
                  <c:v>2.29697</c:v>
                </c:pt>
                <c:pt idx="3414" formatCode="General">
                  <c:v>2.2976399999999999</c:v>
                </c:pt>
                <c:pt idx="3415" formatCode="General">
                  <c:v>2.2983099999999999</c:v>
                </c:pt>
                <c:pt idx="3416" formatCode="General">
                  <c:v>2.2989899999999999</c:v>
                </c:pt>
                <c:pt idx="3417" formatCode="General">
                  <c:v>2.2996599999999998</c:v>
                </c:pt>
                <c:pt idx="3418" formatCode="General">
                  <c:v>2.3003300000000002</c:v>
                </c:pt>
                <c:pt idx="3419" formatCode="General">
                  <c:v>2.3010000000000002</c:v>
                </c:pt>
                <c:pt idx="3420" formatCode="General">
                  <c:v>2.3016800000000002</c:v>
                </c:pt>
                <c:pt idx="3421" formatCode="General">
                  <c:v>2.3023500000000001</c:v>
                </c:pt>
                <c:pt idx="3422" formatCode="General">
                  <c:v>2.3030200000000001</c:v>
                </c:pt>
                <c:pt idx="3423" formatCode="General">
                  <c:v>2.3037000000000001</c:v>
                </c:pt>
                <c:pt idx="3424" formatCode="General">
                  <c:v>2.30437</c:v>
                </c:pt>
                <c:pt idx="3425" formatCode="General">
                  <c:v>2.30504</c:v>
                </c:pt>
                <c:pt idx="3426" formatCode="General">
                  <c:v>2.30572</c:v>
                </c:pt>
                <c:pt idx="3427" formatCode="General">
                  <c:v>2.3063899999999999</c:v>
                </c:pt>
                <c:pt idx="3428" formatCode="General">
                  <c:v>2.3070599999999999</c:v>
                </c:pt>
                <c:pt idx="3429" formatCode="General">
                  <c:v>2.3077299999999998</c:v>
                </c:pt>
                <c:pt idx="3430" formatCode="General">
                  <c:v>2.3084099999999999</c:v>
                </c:pt>
                <c:pt idx="3431" formatCode="General">
                  <c:v>2.3090799999999998</c:v>
                </c:pt>
                <c:pt idx="3432" formatCode="General">
                  <c:v>2.3097500000000002</c:v>
                </c:pt>
                <c:pt idx="3433" formatCode="General">
                  <c:v>2.3104300000000002</c:v>
                </c:pt>
                <c:pt idx="3434" formatCode="General">
                  <c:v>2.3111000000000002</c:v>
                </c:pt>
                <c:pt idx="3435" formatCode="General">
                  <c:v>2.3117700000000001</c:v>
                </c:pt>
                <c:pt idx="3436" formatCode="General">
                  <c:v>2.3124500000000001</c:v>
                </c:pt>
                <c:pt idx="3437" formatCode="General">
                  <c:v>2.3131200000000001</c:v>
                </c:pt>
                <c:pt idx="3438" formatCode="General">
                  <c:v>2.31379</c:v>
                </c:pt>
                <c:pt idx="3439" formatCode="General">
                  <c:v>2.31446</c:v>
                </c:pt>
                <c:pt idx="3440" formatCode="General">
                  <c:v>2.31514</c:v>
                </c:pt>
                <c:pt idx="3441" formatCode="General">
                  <c:v>2.3158099999999999</c:v>
                </c:pt>
                <c:pt idx="3442" formatCode="General">
                  <c:v>2.3164799999999999</c:v>
                </c:pt>
                <c:pt idx="3443" formatCode="General">
                  <c:v>2.3171599999999999</c:v>
                </c:pt>
                <c:pt idx="3444" formatCode="General">
                  <c:v>2.3178299999999998</c:v>
                </c:pt>
                <c:pt idx="3445" formatCode="General">
                  <c:v>2.3184999999999998</c:v>
                </c:pt>
                <c:pt idx="3446" formatCode="General">
                  <c:v>2.3191799999999998</c:v>
                </c:pt>
                <c:pt idx="3447" formatCode="General">
                  <c:v>2.3198500000000002</c:v>
                </c:pt>
                <c:pt idx="3448" formatCode="General">
                  <c:v>2.3205200000000001</c:v>
                </c:pt>
                <c:pt idx="3449" formatCode="General">
                  <c:v>2.3211900000000001</c:v>
                </c:pt>
                <c:pt idx="3450" formatCode="General">
                  <c:v>2.3218700000000001</c:v>
                </c:pt>
                <c:pt idx="3451" formatCode="General">
                  <c:v>2.32254</c:v>
                </c:pt>
                <c:pt idx="3452" formatCode="General">
                  <c:v>2.32321</c:v>
                </c:pt>
                <c:pt idx="3453" formatCode="General">
                  <c:v>2.32389</c:v>
                </c:pt>
                <c:pt idx="3454" formatCode="General">
                  <c:v>2.32456</c:v>
                </c:pt>
                <c:pt idx="3455" formatCode="General">
                  <c:v>2.3252299999999999</c:v>
                </c:pt>
                <c:pt idx="3456" formatCode="General">
                  <c:v>2.3259099999999999</c:v>
                </c:pt>
                <c:pt idx="3457" formatCode="General">
                  <c:v>2.3265799999999999</c:v>
                </c:pt>
                <c:pt idx="3458" formatCode="General">
                  <c:v>2.3272499999999998</c:v>
                </c:pt>
                <c:pt idx="3459" formatCode="General">
                  <c:v>2.3279200000000002</c:v>
                </c:pt>
                <c:pt idx="3460" formatCode="General">
                  <c:v>2.3285999999999998</c:v>
                </c:pt>
                <c:pt idx="3461" formatCode="General">
                  <c:v>2.3292700000000002</c:v>
                </c:pt>
                <c:pt idx="3462" formatCode="General">
                  <c:v>2.3299400000000001</c:v>
                </c:pt>
                <c:pt idx="3463" formatCode="General">
                  <c:v>2.3306200000000001</c:v>
                </c:pt>
                <c:pt idx="3464" formatCode="General">
                  <c:v>2.3312900000000001</c:v>
                </c:pt>
                <c:pt idx="3465" formatCode="General">
                  <c:v>2.33196</c:v>
                </c:pt>
                <c:pt idx="3466" formatCode="General">
                  <c:v>2.33264</c:v>
                </c:pt>
                <c:pt idx="3467" formatCode="General">
                  <c:v>2.33331</c:v>
                </c:pt>
                <c:pt idx="3468" formatCode="General">
                  <c:v>2.3339799999999999</c:v>
                </c:pt>
                <c:pt idx="3469" formatCode="General">
                  <c:v>2.3346499999999999</c:v>
                </c:pt>
                <c:pt idx="3470" formatCode="General">
                  <c:v>2.3353299999999999</c:v>
                </c:pt>
                <c:pt idx="3471" formatCode="General">
                  <c:v>2.3359999999999999</c:v>
                </c:pt>
                <c:pt idx="3472" formatCode="General">
                  <c:v>2.3366699999999998</c:v>
                </c:pt>
                <c:pt idx="3473" formatCode="General">
                  <c:v>2.3373499999999998</c:v>
                </c:pt>
                <c:pt idx="3474" formatCode="General">
                  <c:v>2.3380200000000002</c:v>
                </c:pt>
                <c:pt idx="3475" formatCode="General">
                  <c:v>2.3386900000000002</c:v>
                </c:pt>
                <c:pt idx="3476" formatCode="General">
                  <c:v>2.3393700000000002</c:v>
                </c:pt>
                <c:pt idx="3477" formatCode="General">
                  <c:v>2.3400400000000001</c:v>
                </c:pt>
                <c:pt idx="3478" formatCode="General">
                  <c:v>2.3407100000000001</c:v>
                </c:pt>
                <c:pt idx="3479" formatCode="General">
                  <c:v>2.34138</c:v>
                </c:pt>
                <c:pt idx="3480" formatCode="General">
                  <c:v>2.34206</c:v>
                </c:pt>
                <c:pt idx="3481" formatCode="General">
                  <c:v>2.34273</c:v>
                </c:pt>
                <c:pt idx="3482" formatCode="General">
                  <c:v>2.3433999999999999</c:v>
                </c:pt>
                <c:pt idx="3483" formatCode="General">
                  <c:v>2.3440799999999999</c:v>
                </c:pt>
                <c:pt idx="3484" formatCode="General">
                  <c:v>2.3447499999999999</c:v>
                </c:pt>
                <c:pt idx="3485" formatCode="General">
                  <c:v>2.3454199999999998</c:v>
                </c:pt>
                <c:pt idx="3486" formatCode="General">
                  <c:v>2.3460999999999999</c:v>
                </c:pt>
                <c:pt idx="3487" formatCode="General">
                  <c:v>2.3467699999999998</c:v>
                </c:pt>
                <c:pt idx="3488" formatCode="General">
                  <c:v>2.3474400000000002</c:v>
                </c:pt>
                <c:pt idx="3489" formatCode="General">
                  <c:v>2.3481100000000001</c:v>
                </c:pt>
                <c:pt idx="3490" formatCode="General">
                  <c:v>2.3487900000000002</c:v>
                </c:pt>
                <c:pt idx="3491" formatCode="General">
                  <c:v>2.3494600000000001</c:v>
                </c:pt>
                <c:pt idx="3492" formatCode="General">
                  <c:v>2.3501300000000001</c:v>
                </c:pt>
                <c:pt idx="3493" formatCode="General">
                  <c:v>2.3508100000000001</c:v>
                </c:pt>
                <c:pt idx="3494" formatCode="General">
                  <c:v>2.35148</c:v>
                </c:pt>
                <c:pt idx="3495" formatCode="General">
                  <c:v>2.35215</c:v>
                </c:pt>
                <c:pt idx="3496" formatCode="General">
                  <c:v>2.35283</c:v>
                </c:pt>
                <c:pt idx="3497" formatCode="General">
                  <c:v>2.3534999999999999</c:v>
                </c:pt>
                <c:pt idx="3498" formatCode="General">
                  <c:v>2.3541699999999999</c:v>
                </c:pt>
                <c:pt idx="3499" formatCode="General">
                  <c:v>2.3548399999999998</c:v>
                </c:pt>
                <c:pt idx="3500" formatCode="General">
                  <c:v>2.3555199999999998</c:v>
                </c:pt>
                <c:pt idx="3501" formatCode="General">
                  <c:v>2.3561899999999998</c:v>
                </c:pt>
                <c:pt idx="3502" formatCode="General">
                  <c:v>2.3568600000000002</c:v>
                </c:pt>
                <c:pt idx="3503" formatCode="General">
                  <c:v>2.3575400000000002</c:v>
                </c:pt>
                <c:pt idx="3504" formatCode="General">
                  <c:v>2.3582100000000001</c:v>
                </c:pt>
                <c:pt idx="3505" formatCode="General">
                  <c:v>2.3588800000000001</c:v>
                </c:pt>
                <c:pt idx="3506" formatCode="General">
                  <c:v>2.3595600000000001</c:v>
                </c:pt>
                <c:pt idx="3507" formatCode="General">
                  <c:v>2.3602300000000001</c:v>
                </c:pt>
                <c:pt idx="3508" formatCode="General">
                  <c:v>2.3609</c:v>
                </c:pt>
                <c:pt idx="3509" formatCode="General">
                  <c:v>2.36158</c:v>
                </c:pt>
                <c:pt idx="3510" formatCode="General">
                  <c:v>2.36225</c:v>
                </c:pt>
                <c:pt idx="3511" formatCode="General">
                  <c:v>2.3629199999999999</c:v>
                </c:pt>
                <c:pt idx="3512" formatCode="General">
                  <c:v>2.3635899999999999</c:v>
                </c:pt>
                <c:pt idx="3513" formatCode="General">
                  <c:v>2.3642699999999999</c:v>
                </c:pt>
                <c:pt idx="3514" formatCode="General">
                  <c:v>2.3649399999999998</c:v>
                </c:pt>
                <c:pt idx="3515" formatCode="General">
                  <c:v>2.3656100000000002</c:v>
                </c:pt>
                <c:pt idx="3516" formatCode="General">
                  <c:v>2.3662899999999998</c:v>
                </c:pt>
                <c:pt idx="3517" formatCode="General">
                  <c:v>2.3669600000000002</c:v>
                </c:pt>
                <c:pt idx="3518" formatCode="General">
                  <c:v>2.3676300000000001</c:v>
                </c:pt>
                <c:pt idx="3519" formatCode="General">
                  <c:v>2.3683100000000001</c:v>
                </c:pt>
                <c:pt idx="3520" formatCode="General">
                  <c:v>2.3689800000000001</c:v>
                </c:pt>
                <c:pt idx="3521" formatCode="General">
                  <c:v>2.36965</c:v>
                </c:pt>
                <c:pt idx="3522" formatCode="General">
                  <c:v>2.37032</c:v>
                </c:pt>
                <c:pt idx="3523" formatCode="General">
                  <c:v>2.371</c:v>
                </c:pt>
                <c:pt idx="3524" formatCode="General">
                  <c:v>2.3716699999999999</c:v>
                </c:pt>
                <c:pt idx="3525" formatCode="General">
                  <c:v>2.3723399999999999</c:v>
                </c:pt>
                <c:pt idx="3526" formatCode="General">
                  <c:v>2.3730199999999999</c:v>
                </c:pt>
                <c:pt idx="3527" formatCode="General">
                  <c:v>2.3736899999999999</c:v>
                </c:pt>
                <c:pt idx="3528" formatCode="General">
                  <c:v>2.3743599999999998</c:v>
                </c:pt>
                <c:pt idx="3529" formatCode="General">
                  <c:v>2.3750399999999998</c:v>
                </c:pt>
                <c:pt idx="3530" formatCode="General">
                  <c:v>2.3757100000000002</c:v>
                </c:pt>
                <c:pt idx="3531" formatCode="General">
                  <c:v>2.3763800000000002</c:v>
                </c:pt>
                <c:pt idx="3532" formatCode="General">
                  <c:v>2.3770500000000001</c:v>
                </c:pt>
                <c:pt idx="3533" formatCode="General">
                  <c:v>2.3777300000000001</c:v>
                </c:pt>
                <c:pt idx="3534" formatCode="General">
                  <c:v>2.3784000000000001</c:v>
                </c:pt>
                <c:pt idx="3535" formatCode="General">
                  <c:v>2.37907</c:v>
                </c:pt>
                <c:pt idx="3536" formatCode="General">
                  <c:v>2.37975</c:v>
                </c:pt>
                <c:pt idx="3537" formatCode="General">
                  <c:v>2.38042</c:v>
                </c:pt>
                <c:pt idx="3538" formatCode="General">
                  <c:v>2.3810899999999999</c:v>
                </c:pt>
                <c:pt idx="3539" formatCode="General">
                  <c:v>2.3817699999999999</c:v>
                </c:pt>
                <c:pt idx="3540" formatCode="General">
                  <c:v>2.3824399999999999</c:v>
                </c:pt>
                <c:pt idx="3541" formatCode="General">
                  <c:v>2.3831099999999998</c:v>
                </c:pt>
                <c:pt idx="3542" formatCode="General">
                  <c:v>2.3837799999999998</c:v>
                </c:pt>
                <c:pt idx="3543" formatCode="General">
                  <c:v>2.3844599999999998</c:v>
                </c:pt>
                <c:pt idx="3544" formatCode="General">
                  <c:v>2.3851300000000002</c:v>
                </c:pt>
                <c:pt idx="3545" formatCode="General">
                  <c:v>2.3858000000000001</c:v>
                </c:pt>
                <c:pt idx="3546" formatCode="General">
                  <c:v>2.3864800000000002</c:v>
                </c:pt>
                <c:pt idx="3547" formatCode="General">
                  <c:v>2.3871500000000001</c:v>
                </c:pt>
                <c:pt idx="3548" formatCode="General">
                  <c:v>2.3878200000000001</c:v>
                </c:pt>
                <c:pt idx="3549" formatCode="General">
                  <c:v>2.3885000000000001</c:v>
                </c:pt>
                <c:pt idx="3550" formatCode="General">
                  <c:v>2.38917</c:v>
                </c:pt>
                <c:pt idx="3551" formatCode="General">
                  <c:v>2.38984</c:v>
                </c:pt>
                <c:pt idx="3552" formatCode="General">
                  <c:v>2.3905099999999999</c:v>
                </c:pt>
                <c:pt idx="3553" formatCode="General">
                  <c:v>2.3911899999999999</c:v>
                </c:pt>
                <c:pt idx="3554" formatCode="General">
                  <c:v>2.3918599999999999</c:v>
                </c:pt>
                <c:pt idx="3555" formatCode="General">
                  <c:v>2.3925299999999998</c:v>
                </c:pt>
                <c:pt idx="3556" formatCode="General">
                  <c:v>2.3932099999999998</c:v>
                </c:pt>
                <c:pt idx="3557" formatCode="General">
                  <c:v>2.3938799999999998</c:v>
                </c:pt>
                <c:pt idx="3558" formatCode="General">
                  <c:v>2.3945500000000002</c:v>
                </c:pt>
                <c:pt idx="3559" formatCode="General">
                  <c:v>2.3952300000000002</c:v>
                </c:pt>
                <c:pt idx="3560" formatCode="General">
                  <c:v>2.3959000000000001</c:v>
                </c:pt>
                <c:pt idx="3561" formatCode="General">
                  <c:v>2.3965700000000001</c:v>
                </c:pt>
                <c:pt idx="3562" formatCode="General">
                  <c:v>2.39724</c:v>
                </c:pt>
                <c:pt idx="3563" formatCode="General">
                  <c:v>2.3979200000000001</c:v>
                </c:pt>
                <c:pt idx="3564" formatCode="General">
                  <c:v>2.39859</c:v>
                </c:pt>
                <c:pt idx="3565" formatCode="General">
                  <c:v>2.3992599999999999</c:v>
                </c:pt>
                <c:pt idx="3566" formatCode="General">
                  <c:v>2.39994</c:v>
                </c:pt>
                <c:pt idx="3567" formatCode="General">
                  <c:v>2.4006099999999999</c:v>
                </c:pt>
                <c:pt idx="3568" formatCode="General">
                  <c:v>2.4012799999999999</c:v>
                </c:pt>
                <c:pt idx="3569" formatCode="General">
                  <c:v>2.4019599999999999</c:v>
                </c:pt>
                <c:pt idx="3570" formatCode="General">
                  <c:v>2.4026299999999998</c:v>
                </c:pt>
                <c:pt idx="3571" formatCode="General">
                  <c:v>2.4033000000000002</c:v>
                </c:pt>
                <c:pt idx="3572" formatCode="General">
                  <c:v>2.4039700000000002</c:v>
                </c:pt>
                <c:pt idx="3573" formatCode="General">
                  <c:v>2.4046500000000002</c:v>
                </c:pt>
                <c:pt idx="3574" formatCode="General">
                  <c:v>2.4053200000000001</c:v>
                </c:pt>
                <c:pt idx="3575" formatCode="General">
                  <c:v>2.4059900000000001</c:v>
                </c:pt>
                <c:pt idx="3576" formatCode="General">
                  <c:v>2.4066700000000001</c:v>
                </c:pt>
                <c:pt idx="3577" formatCode="General">
                  <c:v>2.40734</c:v>
                </c:pt>
                <c:pt idx="3578" formatCode="General">
                  <c:v>2.40801</c:v>
                </c:pt>
                <c:pt idx="3579" formatCode="General">
                  <c:v>2.40869</c:v>
                </c:pt>
                <c:pt idx="3580" formatCode="General">
                  <c:v>2.4093599999999999</c:v>
                </c:pt>
                <c:pt idx="3581" formatCode="General">
                  <c:v>2.4100299999999999</c:v>
                </c:pt>
                <c:pt idx="3582" formatCode="General">
                  <c:v>2.4106999999999998</c:v>
                </c:pt>
                <c:pt idx="3583" formatCode="General">
                  <c:v>2.4113799999999999</c:v>
                </c:pt>
                <c:pt idx="3584" formatCode="General">
                  <c:v>2.4120499999999998</c:v>
                </c:pt>
                <c:pt idx="3585" formatCode="General">
                  <c:v>2.4127200000000002</c:v>
                </c:pt>
                <c:pt idx="3586" formatCode="General">
                  <c:v>2.4134000000000002</c:v>
                </c:pt>
                <c:pt idx="3587" formatCode="General">
                  <c:v>2.4140700000000002</c:v>
                </c:pt>
                <c:pt idx="3588" formatCode="General">
                  <c:v>2.4147400000000001</c:v>
                </c:pt>
                <c:pt idx="3589" formatCode="General">
                  <c:v>2.4154200000000001</c:v>
                </c:pt>
                <c:pt idx="3590" formatCode="General">
                  <c:v>2.4160900000000001</c:v>
                </c:pt>
                <c:pt idx="3591" formatCode="General">
                  <c:v>2.41676</c:v>
                </c:pt>
                <c:pt idx="3592" formatCode="General">
                  <c:v>2.41743</c:v>
                </c:pt>
                <c:pt idx="3593" formatCode="General">
                  <c:v>2.41811</c:v>
                </c:pt>
                <c:pt idx="3594" formatCode="General">
                  <c:v>2.4187799999999999</c:v>
                </c:pt>
                <c:pt idx="3595" formatCode="General">
                  <c:v>2.4194499999999999</c:v>
                </c:pt>
                <c:pt idx="3596" formatCode="General">
                  <c:v>2.4201299999999999</c:v>
                </c:pt>
                <c:pt idx="3597" formatCode="General">
                  <c:v>2.4207999999999998</c:v>
                </c:pt>
                <c:pt idx="3598" formatCode="General">
                  <c:v>2.4214699999999998</c:v>
                </c:pt>
                <c:pt idx="3599" formatCode="General">
                  <c:v>2.4221499999999998</c:v>
                </c:pt>
                <c:pt idx="3600" formatCode="General">
                  <c:v>2.4228200000000002</c:v>
                </c:pt>
                <c:pt idx="3601" formatCode="General">
                  <c:v>2.4234900000000001</c:v>
                </c:pt>
                <c:pt idx="3602" formatCode="General">
                  <c:v>2.4241600000000001</c:v>
                </c:pt>
                <c:pt idx="3603" formatCode="General">
                  <c:v>2.4248400000000001</c:v>
                </c:pt>
                <c:pt idx="3604" formatCode="General">
                  <c:v>2.4255100000000001</c:v>
                </c:pt>
                <c:pt idx="3605" formatCode="General">
                  <c:v>2.42618</c:v>
                </c:pt>
                <c:pt idx="3606" formatCode="General">
                  <c:v>2.42686</c:v>
                </c:pt>
                <c:pt idx="3607" formatCode="General">
                  <c:v>2.42753</c:v>
                </c:pt>
                <c:pt idx="3608" formatCode="General">
                  <c:v>2.4281999999999999</c:v>
                </c:pt>
                <c:pt idx="3609" formatCode="General">
                  <c:v>2.4288799999999999</c:v>
                </c:pt>
                <c:pt idx="3610" formatCode="General">
                  <c:v>2.4295499999999999</c:v>
                </c:pt>
                <c:pt idx="3611" formatCode="General">
                  <c:v>2.4302199999999998</c:v>
                </c:pt>
                <c:pt idx="3612" formatCode="General">
                  <c:v>2.4308900000000002</c:v>
                </c:pt>
                <c:pt idx="3613" formatCode="General">
                  <c:v>2.4315699999999998</c:v>
                </c:pt>
                <c:pt idx="3614" formatCode="General">
                  <c:v>2.4322400000000002</c:v>
                </c:pt>
                <c:pt idx="3615" formatCode="General">
                  <c:v>2.4329100000000001</c:v>
                </c:pt>
                <c:pt idx="3616" formatCode="General">
                  <c:v>2.4335900000000001</c:v>
                </c:pt>
                <c:pt idx="3617" formatCode="General">
                  <c:v>2.4342600000000001</c:v>
                </c:pt>
                <c:pt idx="3618" formatCode="General">
                  <c:v>2.43493</c:v>
                </c:pt>
                <c:pt idx="3619" formatCode="General">
                  <c:v>2.4356100000000001</c:v>
                </c:pt>
                <c:pt idx="3620" formatCode="General">
                  <c:v>2.43628</c:v>
                </c:pt>
                <c:pt idx="3621" formatCode="General">
                  <c:v>2.4369499999999999</c:v>
                </c:pt>
                <c:pt idx="3622" formatCode="General">
                  <c:v>2.4376199999999999</c:v>
                </c:pt>
                <c:pt idx="3623" formatCode="General">
                  <c:v>2.4382999999999999</c:v>
                </c:pt>
                <c:pt idx="3624" formatCode="General">
                  <c:v>2.4389699999999999</c:v>
                </c:pt>
                <c:pt idx="3625" formatCode="General">
                  <c:v>2.4396399999999998</c:v>
                </c:pt>
                <c:pt idx="3626" formatCode="General">
                  <c:v>2.4403199999999998</c:v>
                </c:pt>
                <c:pt idx="3627" formatCode="General">
                  <c:v>2.4409900000000002</c:v>
                </c:pt>
                <c:pt idx="3628" formatCode="General">
                  <c:v>2.4416600000000002</c:v>
                </c:pt>
                <c:pt idx="3629" formatCode="General">
                  <c:v>2.4423400000000002</c:v>
                </c:pt>
                <c:pt idx="3630" formatCode="General">
                  <c:v>2.4430100000000001</c:v>
                </c:pt>
                <c:pt idx="3631" formatCode="General">
                  <c:v>2.4436800000000001</c:v>
                </c:pt>
                <c:pt idx="3632" formatCode="General">
                  <c:v>2.44435</c:v>
                </c:pt>
                <c:pt idx="3633" formatCode="General">
                  <c:v>2.44503</c:v>
                </c:pt>
                <c:pt idx="3634" formatCode="General">
                  <c:v>2.4457</c:v>
                </c:pt>
                <c:pt idx="3635" formatCode="General">
                  <c:v>2.4463699999999999</c:v>
                </c:pt>
                <c:pt idx="3636" formatCode="General">
                  <c:v>2.4470499999999999</c:v>
                </c:pt>
                <c:pt idx="3637" formatCode="General">
                  <c:v>2.4477199999999999</c:v>
                </c:pt>
                <c:pt idx="3638" formatCode="General">
                  <c:v>2.4483899999999998</c:v>
                </c:pt>
                <c:pt idx="3639" formatCode="General">
                  <c:v>2.4490699999999999</c:v>
                </c:pt>
                <c:pt idx="3640" formatCode="General">
                  <c:v>2.4497399999999998</c:v>
                </c:pt>
                <c:pt idx="3641" formatCode="General">
                  <c:v>2.4504100000000002</c:v>
                </c:pt>
                <c:pt idx="3642" formatCode="General">
                  <c:v>2.4510800000000001</c:v>
                </c:pt>
                <c:pt idx="3643" formatCode="General">
                  <c:v>2.4517600000000002</c:v>
                </c:pt>
                <c:pt idx="3644" formatCode="General">
                  <c:v>2.4524300000000001</c:v>
                </c:pt>
                <c:pt idx="3645" formatCode="General">
                  <c:v>2.4531000000000001</c:v>
                </c:pt>
                <c:pt idx="3646" formatCode="General">
                  <c:v>2.4537800000000001</c:v>
                </c:pt>
                <c:pt idx="3647" formatCode="General">
                  <c:v>2.45445</c:v>
                </c:pt>
                <c:pt idx="3648" formatCode="General">
                  <c:v>2.45512</c:v>
                </c:pt>
                <c:pt idx="3649" formatCode="General">
                  <c:v>2.4558</c:v>
                </c:pt>
                <c:pt idx="3650" formatCode="General">
                  <c:v>2.4564699999999999</c:v>
                </c:pt>
                <c:pt idx="3651" formatCode="General">
                  <c:v>2.4571399999999999</c:v>
                </c:pt>
                <c:pt idx="3652" formatCode="General">
                  <c:v>2.4578099999999998</c:v>
                </c:pt>
                <c:pt idx="3653" formatCode="General">
                  <c:v>2.4584899999999998</c:v>
                </c:pt>
                <c:pt idx="3654" formatCode="General">
                  <c:v>2.4591599999999998</c:v>
                </c:pt>
                <c:pt idx="3655" formatCode="General">
                  <c:v>2.4598300000000002</c:v>
                </c:pt>
                <c:pt idx="3656" formatCode="General">
                  <c:v>2.4605100000000002</c:v>
                </c:pt>
                <c:pt idx="3657" formatCode="General">
                  <c:v>2.4611800000000001</c:v>
                </c:pt>
                <c:pt idx="3658" formatCode="General">
                  <c:v>2.4618500000000001</c:v>
                </c:pt>
                <c:pt idx="3659" formatCode="General">
                  <c:v>2.4625300000000001</c:v>
                </c:pt>
                <c:pt idx="3660" formatCode="General">
                  <c:v>2.4632000000000001</c:v>
                </c:pt>
                <c:pt idx="3661" formatCode="General">
                  <c:v>2.46387</c:v>
                </c:pt>
                <c:pt idx="3662" formatCode="General">
                  <c:v>2.46454</c:v>
                </c:pt>
                <c:pt idx="3663" formatCode="General">
                  <c:v>2.46522</c:v>
                </c:pt>
                <c:pt idx="3664" formatCode="General">
                  <c:v>2.4658899999999999</c:v>
                </c:pt>
                <c:pt idx="3665" formatCode="General">
                  <c:v>2.4665599999999999</c:v>
                </c:pt>
                <c:pt idx="3666" formatCode="General">
                  <c:v>2.4672399999999999</c:v>
                </c:pt>
                <c:pt idx="3667" formatCode="General">
                  <c:v>2.4679099999999998</c:v>
                </c:pt>
                <c:pt idx="3668" formatCode="General">
                  <c:v>2.4685800000000002</c:v>
                </c:pt>
                <c:pt idx="3669" formatCode="General">
                  <c:v>2.4692599999999998</c:v>
                </c:pt>
                <c:pt idx="3670" formatCode="General">
                  <c:v>2.4699300000000002</c:v>
                </c:pt>
                <c:pt idx="3671" formatCode="General">
                  <c:v>2.4706000000000001</c:v>
                </c:pt>
                <c:pt idx="3672" formatCode="General">
                  <c:v>2.4712700000000001</c:v>
                </c:pt>
                <c:pt idx="3673" formatCode="General">
                  <c:v>2.4719500000000001</c:v>
                </c:pt>
                <c:pt idx="3674" formatCode="General">
                  <c:v>2.47262</c:v>
                </c:pt>
                <c:pt idx="3675" formatCode="General">
                  <c:v>2.47329</c:v>
                </c:pt>
                <c:pt idx="3676" formatCode="General">
                  <c:v>2.47397</c:v>
                </c:pt>
                <c:pt idx="3677" formatCode="General">
                  <c:v>2.47464</c:v>
                </c:pt>
                <c:pt idx="3678" formatCode="General">
                  <c:v>2.4753099999999999</c:v>
                </c:pt>
                <c:pt idx="3679" formatCode="General">
                  <c:v>2.4759899999999999</c:v>
                </c:pt>
                <c:pt idx="3680" formatCode="General">
                  <c:v>2.4766599999999999</c:v>
                </c:pt>
                <c:pt idx="3681" formatCode="General">
                  <c:v>2.4773299999999998</c:v>
                </c:pt>
                <c:pt idx="3682" formatCode="General">
                  <c:v>2.4780000000000002</c:v>
                </c:pt>
                <c:pt idx="3683" formatCode="General">
                  <c:v>2.4786800000000002</c:v>
                </c:pt>
                <c:pt idx="3684" formatCode="General">
                  <c:v>2.4793500000000002</c:v>
                </c:pt>
                <c:pt idx="3685" formatCode="General">
                  <c:v>2.4800200000000001</c:v>
                </c:pt>
                <c:pt idx="3686" formatCode="General">
                  <c:v>2.4807000000000001</c:v>
                </c:pt>
                <c:pt idx="3687" formatCode="General">
                  <c:v>2.4813700000000001</c:v>
                </c:pt>
                <c:pt idx="3688" formatCode="General">
                  <c:v>2.48204</c:v>
                </c:pt>
                <c:pt idx="3689" formatCode="General">
                  <c:v>2.48272</c:v>
                </c:pt>
                <c:pt idx="3690" formatCode="General">
                  <c:v>2.48339</c:v>
                </c:pt>
                <c:pt idx="3691" formatCode="General">
                  <c:v>2.4840599999999999</c:v>
                </c:pt>
                <c:pt idx="3692" formatCode="General">
                  <c:v>2.4847299999999999</c:v>
                </c:pt>
                <c:pt idx="3693" formatCode="General">
                  <c:v>2.4854099999999999</c:v>
                </c:pt>
                <c:pt idx="3694" formatCode="General">
                  <c:v>2.4860799999999998</c:v>
                </c:pt>
                <c:pt idx="3695" formatCode="General">
                  <c:v>2.4867499999999998</c:v>
                </c:pt>
                <c:pt idx="3696" formatCode="General">
                  <c:v>2.4874299999999998</c:v>
                </c:pt>
                <c:pt idx="3697" formatCode="General">
                  <c:v>2.4881000000000002</c:v>
                </c:pt>
                <c:pt idx="3698" formatCode="General">
                  <c:v>2.4887700000000001</c:v>
                </c:pt>
                <c:pt idx="3699" formatCode="General">
                  <c:v>2.4894500000000002</c:v>
                </c:pt>
                <c:pt idx="3700" formatCode="General">
                  <c:v>2.4901200000000001</c:v>
                </c:pt>
                <c:pt idx="3701" formatCode="General">
                  <c:v>2.4907900000000001</c:v>
                </c:pt>
                <c:pt idx="3702" formatCode="General">
                  <c:v>2.4914700000000001</c:v>
                </c:pt>
                <c:pt idx="3703" formatCode="General">
                  <c:v>2.49214</c:v>
                </c:pt>
                <c:pt idx="3704" formatCode="General">
                  <c:v>2.49281</c:v>
                </c:pt>
                <c:pt idx="3705" formatCode="General">
                  <c:v>2.4934799999999999</c:v>
                </c:pt>
                <c:pt idx="3706" formatCode="General">
                  <c:v>2.4941599999999999</c:v>
                </c:pt>
                <c:pt idx="3707" formatCode="General">
                  <c:v>2.4948299999999999</c:v>
                </c:pt>
                <c:pt idx="3708" formatCode="General">
                  <c:v>2.4954999999999998</c:v>
                </c:pt>
                <c:pt idx="3709" formatCode="General">
                  <c:v>2.4961799999999998</c:v>
                </c:pt>
                <c:pt idx="3710" formatCode="General">
                  <c:v>2.4968499999999998</c:v>
                </c:pt>
                <c:pt idx="3711" formatCode="General">
                  <c:v>2.4975200000000002</c:v>
                </c:pt>
                <c:pt idx="3712" formatCode="General">
                  <c:v>2.4982000000000002</c:v>
                </c:pt>
                <c:pt idx="3713" formatCode="General">
                  <c:v>2.4988700000000001</c:v>
                </c:pt>
                <c:pt idx="3714" formatCode="General">
                  <c:v>2.4995400000000001</c:v>
                </c:pt>
                <c:pt idx="3715" formatCode="General">
                  <c:v>2.50021</c:v>
                </c:pt>
                <c:pt idx="3716" formatCode="General">
                  <c:v>2.5008900000000001</c:v>
                </c:pt>
                <c:pt idx="3717" formatCode="General">
                  <c:v>2.50156</c:v>
                </c:pt>
                <c:pt idx="3718" formatCode="General">
                  <c:v>2.50223</c:v>
                </c:pt>
                <c:pt idx="3719" formatCode="General">
                  <c:v>2.50291</c:v>
                </c:pt>
                <c:pt idx="3720" formatCode="General">
                  <c:v>2.5035799999999999</c:v>
                </c:pt>
                <c:pt idx="3721" formatCode="General">
                  <c:v>2.5042499999999999</c:v>
                </c:pt>
                <c:pt idx="3722" formatCode="General">
                  <c:v>2.5049299999999999</c:v>
                </c:pt>
                <c:pt idx="3723" formatCode="General">
                  <c:v>2.5055999999999998</c:v>
                </c:pt>
                <c:pt idx="3724" formatCode="General">
                  <c:v>2.5062700000000002</c:v>
                </c:pt>
                <c:pt idx="3725" formatCode="General">
                  <c:v>2.5069400000000002</c:v>
                </c:pt>
                <c:pt idx="3726" formatCode="General">
                  <c:v>2.5076200000000002</c:v>
                </c:pt>
                <c:pt idx="3727" formatCode="General">
                  <c:v>2.5082900000000001</c:v>
                </c:pt>
                <c:pt idx="3728" formatCode="General">
                  <c:v>2.5089600000000001</c:v>
                </c:pt>
                <c:pt idx="3729" formatCode="General">
                  <c:v>2.5096400000000001</c:v>
                </c:pt>
                <c:pt idx="3730" formatCode="General">
                  <c:v>2.51031</c:v>
                </c:pt>
                <c:pt idx="3731" formatCode="General">
                  <c:v>2.51098</c:v>
                </c:pt>
                <c:pt idx="3732" formatCode="General">
                  <c:v>2.51166</c:v>
                </c:pt>
                <c:pt idx="3733" formatCode="General">
                  <c:v>2.51233</c:v>
                </c:pt>
                <c:pt idx="3734" formatCode="General">
                  <c:v>2.5129999999999999</c:v>
                </c:pt>
                <c:pt idx="3735" formatCode="General">
                  <c:v>2.5136699999999998</c:v>
                </c:pt>
                <c:pt idx="3736" formatCode="General">
                  <c:v>2.5143499999999999</c:v>
                </c:pt>
                <c:pt idx="3737" formatCode="General">
                  <c:v>2.5150199999999998</c:v>
                </c:pt>
                <c:pt idx="3738" formatCode="General">
                  <c:v>2.5156900000000002</c:v>
                </c:pt>
                <c:pt idx="3739" formatCode="General">
                  <c:v>2.5163700000000002</c:v>
                </c:pt>
                <c:pt idx="3740" formatCode="General">
                  <c:v>2.5170400000000002</c:v>
                </c:pt>
                <c:pt idx="3741" formatCode="General">
                  <c:v>2.5177100000000001</c:v>
                </c:pt>
                <c:pt idx="3742" formatCode="General">
                  <c:v>2.5183900000000001</c:v>
                </c:pt>
                <c:pt idx="3743" formatCode="General">
                  <c:v>2.5190600000000001</c:v>
                </c:pt>
                <c:pt idx="3744" formatCode="General">
                  <c:v>2.51973</c:v>
                </c:pt>
                <c:pt idx="3745" formatCode="General">
                  <c:v>2.5204</c:v>
                </c:pt>
                <c:pt idx="3746" formatCode="General">
                  <c:v>2.52108</c:v>
                </c:pt>
                <c:pt idx="3747" formatCode="General">
                  <c:v>2.5217499999999999</c:v>
                </c:pt>
                <c:pt idx="3748" formatCode="General">
                  <c:v>2.5224199999999999</c:v>
                </c:pt>
                <c:pt idx="3749" formatCode="General">
                  <c:v>2.5230999999999999</c:v>
                </c:pt>
                <c:pt idx="3750" formatCode="General">
                  <c:v>2.5237699999999998</c:v>
                </c:pt>
                <c:pt idx="3751" formatCode="General">
                  <c:v>2.5244399999999998</c:v>
                </c:pt>
                <c:pt idx="3752" formatCode="General">
                  <c:v>2.5251199999999998</c:v>
                </c:pt>
                <c:pt idx="3753" formatCode="General">
                  <c:v>2.5257900000000002</c:v>
                </c:pt>
                <c:pt idx="3754" formatCode="General">
                  <c:v>2.5264600000000002</c:v>
                </c:pt>
                <c:pt idx="3755" formatCode="General">
                  <c:v>2.5271300000000001</c:v>
                </c:pt>
                <c:pt idx="3756" formatCode="General">
                  <c:v>2.5278100000000001</c:v>
                </c:pt>
                <c:pt idx="3757" formatCode="General">
                  <c:v>2.5284800000000001</c:v>
                </c:pt>
                <c:pt idx="3758" formatCode="General">
                  <c:v>2.52915</c:v>
                </c:pt>
                <c:pt idx="3759" formatCode="General">
                  <c:v>2.52983</c:v>
                </c:pt>
                <c:pt idx="3760" formatCode="General">
                  <c:v>2.5305</c:v>
                </c:pt>
                <c:pt idx="3761" formatCode="General">
                  <c:v>2.5311699999999999</c:v>
                </c:pt>
                <c:pt idx="3762" formatCode="General">
                  <c:v>2.5318499999999999</c:v>
                </c:pt>
                <c:pt idx="3763" formatCode="General">
                  <c:v>2.5325199999999999</c:v>
                </c:pt>
                <c:pt idx="3764" formatCode="General">
                  <c:v>2.5331899999999998</c:v>
                </c:pt>
                <c:pt idx="3765" formatCode="General">
                  <c:v>2.5338599999999998</c:v>
                </c:pt>
                <c:pt idx="3766" formatCode="General">
                  <c:v>2.5345399999999998</c:v>
                </c:pt>
                <c:pt idx="3767" formatCode="General">
                  <c:v>2.5352100000000002</c:v>
                </c:pt>
                <c:pt idx="3768" formatCode="General">
                  <c:v>2.5358800000000001</c:v>
                </c:pt>
                <c:pt idx="3769" formatCode="General">
                  <c:v>2.5365600000000001</c:v>
                </c:pt>
                <c:pt idx="3770" formatCode="General">
                  <c:v>2.5372300000000001</c:v>
                </c:pt>
                <c:pt idx="3771" formatCode="General">
                  <c:v>2.5379</c:v>
                </c:pt>
                <c:pt idx="3772" formatCode="General">
                  <c:v>2.5385800000000001</c:v>
                </c:pt>
                <c:pt idx="3773" formatCode="General">
                  <c:v>2.53925</c:v>
                </c:pt>
                <c:pt idx="3774" formatCode="General">
                  <c:v>2.53992</c:v>
                </c:pt>
                <c:pt idx="3775" formatCode="General">
                  <c:v>2.5405899999999999</c:v>
                </c:pt>
                <c:pt idx="3776" formatCode="General">
                  <c:v>2.5412699999999999</c:v>
                </c:pt>
                <c:pt idx="3777" formatCode="General">
                  <c:v>2.5419399999999999</c:v>
                </c:pt>
                <c:pt idx="3778" formatCode="General">
                  <c:v>2.5426099999999998</c:v>
                </c:pt>
                <c:pt idx="3779" formatCode="General">
                  <c:v>2.5432899999999998</c:v>
                </c:pt>
                <c:pt idx="3780" formatCode="General">
                  <c:v>2.5439600000000002</c:v>
                </c:pt>
                <c:pt idx="3781" formatCode="General">
                  <c:v>2.5446300000000002</c:v>
                </c:pt>
                <c:pt idx="3782" formatCode="General">
                  <c:v>2.5453100000000002</c:v>
                </c:pt>
                <c:pt idx="3783" formatCode="General">
                  <c:v>2.5459800000000001</c:v>
                </c:pt>
                <c:pt idx="3784" formatCode="General">
                  <c:v>2.5466500000000001</c:v>
                </c:pt>
                <c:pt idx="3785" formatCode="General">
                  <c:v>2.54732</c:v>
                </c:pt>
                <c:pt idx="3786" formatCode="General">
                  <c:v>2.548</c:v>
                </c:pt>
                <c:pt idx="3787" formatCode="General">
                  <c:v>2.54867</c:v>
                </c:pt>
                <c:pt idx="3788" formatCode="General">
                  <c:v>2.5493399999999999</c:v>
                </c:pt>
                <c:pt idx="3789" formatCode="General">
                  <c:v>2.55002</c:v>
                </c:pt>
                <c:pt idx="3790" formatCode="General">
                  <c:v>2.5506899999999999</c:v>
                </c:pt>
                <c:pt idx="3791" formatCode="General">
                  <c:v>2.5513599999999999</c:v>
                </c:pt>
                <c:pt idx="3792" formatCode="General">
                  <c:v>2.5520399999999999</c:v>
                </c:pt>
                <c:pt idx="3793" formatCode="General">
                  <c:v>2.5527099999999998</c:v>
                </c:pt>
                <c:pt idx="3794" formatCode="General">
                  <c:v>2.5533800000000002</c:v>
                </c:pt>
                <c:pt idx="3795" formatCode="General">
                  <c:v>2.5540500000000002</c:v>
                </c:pt>
                <c:pt idx="3796" formatCode="General">
                  <c:v>2.5547300000000002</c:v>
                </c:pt>
                <c:pt idx="3797" formatCode="General">
                  <c:v>2.5554000000000001</c:v>
                </c:pt>
                <c:pt idx="3798" formatCode="General">
                  <c:v>2.5560700000000001</c:v>
                </c:pt>
                <c:pt idx="3799" formatCode="General">
                  <c:v>2.5567500000000001</c:v>
                </c:pt>
                <c:pt idx="3800" formatCode="General">
                  <c:v>2.55742</c:v>
                </c:pt>
                <c:pt idx="3801" formatCode="General">
                  <c:v>2.55809</c:v>
                </c:pt>
                <c:pt idx="3802" formatCode="General">
                  <c:v>2.55877</c:v>
                </c:pt>
                <c:pt idx="3803" formatCode="General">
                  <c:v>2.5594399999999999</c:v>
                </c:pt>
                <c:pt idx="3804" formatCode="General">
                  <c:v>2.5601099999999999</c:v>
                </c:pt>
                <c:pt idx="3805" formatCode="General">
                  <c:v>2.5607799999999998</c:v>
                </c:pt>
                <c:pt idx="3806" formatCode="General">
                  <c:v>2.5614599999999998</c:v>
                </c:pt>
                <c:pt idx="3807" formatCode="General">
                  <c:v>2.5621299999999998</c:v>
                </c:pt>
                <c:pt idx="3808" formatCode="General">
                  <c:v>2.5628000000000002</c:v>
                </c:pt>
                <c:pt idx="3809" formatCode="General">
                  <c:v>2.5634800000000002</c:v>
                </c:pt>
                <c:pt idx="3810" formatCode="General">
                  <c:v>2.5641500000000002</c:v>
                </c:pt>
                <c:pt idx="3811" formatCode="General">
                  <c:v>2.5648200000000001</c:v>
                </c:pt>
                <c:pt idx="3812" formatCode="General">
                  <c:v>2.5655000000000001</c:v>
                </c:pt>
                <c:pt idx="3813" formatCode="General">
                  <c:v>2.5661700000000001</c:v>
                </c:pt>
                <c:pt idx="3814" formatCode="General">
                  <c:v>2.56684</c:v>
                </c:pt>
                <c:pt idx="3815" formatCode="General">
                  <c:v>2.56751</c:v>
                </c:pt>
                <c:pt idx="3816" formatCode="General">
                  <c:v>2.56819</c:v>
                </c:pt>
                <c:pt idx="3817" formatCode="General">
                  <c:v>2.5688599999999999</c:v>
                </c:pt>
                <c:pt idx="3818" formatCode="General">
                  <c:v>2.5695299999999999</c:v>
                </c:pt>
                <c:pt idx="3819" formatCode="General">
                  <c:v>2.5702099999999999</c:v>
                </c:pt>
                <c:pt idx="3820" formatCode="General">
                  <c:v>2.5708799999999998</c:v>
                </c:pt>
                <c:pt idx="3821" formatCode="General">
                  <c:v>2.5715499999999998</c:v>
                </c:pt>
                <c:pt idx="3822" formatCode="General">
                  <c:v>2.5722299999999998</c:v>
                </c:pt>
                <c:pt idx="3823" formatCode="General">
                  <c:v>2.5729000000000002</c:v>
                </c:pt>
                <c:pt idx="3824" formatCode="General">
                  <c:v>2.5735700000000001</c:v>
                </c:pt>
                <c:pt idx="3825" formatCode="General">
                  <c:v>2.5742400000000001</c:v>
                </c:pt>
                <c:pt idx="3826" formatCode="General">
                  <c:v>2.5749200000000001</c:v>
                </c:pt>
                <c:pt idx="3827" formatCode="General">
                  <c:v>2.57559</c:v>
                </c:pt>
                <c:pt idx="3828" formatCode="General">
                  <c:v>2.57626</c:v>
                </c:pt>
                <c:pt idx="3829" formatCode="General">
                  <c:v>2.57694</c:v>
                </c:pt>
                <c:pt idx="3830" formatCode="General">
                  <c:v>2.57761</c:v>
                </c:pt>
                <c:pt idx="3831" formatCode="General">
                  <c:v>2.5782799999999999</c:v>
                </c:pt>
                <c:pt idx="3832" formatCode="General">
                  <c:v>2.5789599999999999</c:v>
                </c:pt>
                <c:pt idx="3833" formatCode="General">
                  <c:v>2.5796299999999999</c:v>
                </c:pt>
                <c:pt idx="3834" formatCode="General">
                  <c:v>2.5802999999999998</c:v>
                </c:pt>
                <c:pt idx="3835" formatCode="General">
                  <c:v>2.5809700000000002</c:v>
                </c:pt>
                <c:pt idx="3836" formatCode="General">
                  <c:v>2.5816499999999998</c:v>
                </c:pt>
                <c:pt idx="3837" formatCode="General">
                  <c:v>2.5823200000000002</c:v>
                </c:pt>
                <c:pt idx="3838" formatCode="General">
                  <c:v>2.5829900000000001</c:v>
                </c:pt>
                <c:pt idx="3839" formatCode="General">
                  <c:v>2.5836700000000001</c:v>
                </c:pt>
                <c:pt idx="3840" formatCode="General">
                  <c:v>2.5843400000000001</c:v>
                </c:pt>
                <c:pt idx="3841" formatCode="General">
                  <c:v>2.58501</c:v>
                </c:pt>
                <c:pt idx="3842" formatCode="General">
                  <c:v>2.58569</c:v>
                </c:pt>
                <c:pt idx="3843" formatCode="General">
                  <c:v>2.58636</c:v>
                </c:pt>
                <c:pt idx="3844" formatCode="General">
                  <c:v>2.5870299999999999</c:v>
                </c:pt>
                <c:pt idx="3845" formatCode="General">
                  <c:v>2.5876999999999999</c:v>
                </c:pt>
                <c:pt idx="3846" formatCode="General">
                  <c:v>2.5883799999999999</c:v>
                </c:pt>
                <c:pt idx="3847" formatCode="General">
                  <c:v>2.5890499999999999</c:v>
                </c:pt>
                <c:pt idx="3848" formatCode="General">
                  <c:v>2.5897199999999998</c:v>
                </c:pt>
                <c:pt idx="3849" formatCode="General">
                  <c:v>2.5903999999999998</c:v>
                </c:pt>
                <c:pt idx="3850" formatCode="General">
                  <c:v>2.5910700000000002</c:v>
                </c:pt>
                <c:pt idx="3851" formatCode="General">
                  <c:v>2.5917400000000002</c:v>
                </c:pt>
                <c:pt idx="3852" formatCode="General">
                  <c:v>2.5924200000000002</c:v>
                </c:pt>
                <c:pt idx="3853" formatCode="General">
                  <c:v>2.5930900000000001</c:v>
                </c:pt>
                <c:pt idx="3854" formatCode="General">
                  <c:v>2.5937600000000001</c:v>
                </c:pt>
                <c:pt idx="3855" formatCode="General">
                  <c:v>2.59443</c:v>
                </c:pt>
                <c:pt idx="3856" formatCode="General">
                  <c:v>2.59511</c:v>
                </c:pt>
                <c:pt idx="3857" formatCode="General">
                  <c:v>2.59578</c:v>
                </c:pt>
                <c:pt idx="3858" formatCode="General">
                  <c:v>2.5964499999999999</c:v>
                </c:pt>
                <c:pt idx="3859" formatCode="General">
                  <c:v>2.5971299999999999</c:v>
                </c:pt>
                <c:pt idx="3860" formatCode="General">
                  <c:v>2.5977999999999999</c:v>
                </c:pt>
                <c:pt idx="3861" formatCode="General">
                  <c:v>2.5984699999999998</c:v>
                </c:pt>
                <c:pt idx="3862" formatCode="General">
                  <c:v>2.5991499999999998</c:v>
                </c:pt>
                <c:pt idx="3863" formatCode="General">
                  <c:v>2.5998199999999998</c:v>
                </c:pt>
                <c:pt idx="3864" formatCode="General">
                  <c:v>2.6004900000000002</c:v>
                </c:pt>
                <c:pt idx="3865" formatCode="General">
                  <c:v>2.6011600000000001</c:v>
                </c:pt>
                <c:pt idx="3866" formatCode="General">
                  <c:v>2.6018400000000002</c:v>
                </c:pt>
                <c:pt idx="3867" formatCode="General">
                  <c:v>2.6025100000000001</c:v>
                </c:pt>
                <c:pt idx="3868" formatCode="General">
                  <c:v>2.60318</c:v>
                </c:pt>
                <c:pt idx="3869" formatCode="General">
                  <c:v>2.6038600000000001</c:v>
                </c:pt>
                <c:pt idx="3870" formatCode="General">
                  <c:v>2.60453</c:v>
                </c:pt>
                <c:pt idx="3871" formatCode="General">
                  <c:v>2.6052</c:v>
                </c:pt>
                <c:pt idx="3872" formatCode="General">
                  <c:v>2.60588</c:v>
                </c:pt>
                <c:pt idx="3873" formatCode="General">
                  <c:v>2.6065499999999999</c:v>
                </c:pt>
                <c:pt idx="3874" formatCode="General">
                  <c:v>2.6072199999999999</c:v>
                </c:pt>
                <c:pt idx="3875" formatCode="General">
                  <c:v>2.6078899999999998</c:v>
                </c:pt>
                <c:pt idx="3876" formatCode="General">
                  <c:v>2.6085699999999998</c:v>
                </c:pt>
                <c:pt idx="3877" formatCode="General">
                  <c:v>2.6092399999999998</c:v>
                </c:pt>
                <c:pt idx="3878" formatCode="General">
                  <c:v>2.6099100000000002</c:v>
                </c:pt>
                <c:pt idx="3879" formatCode="General">
                  <c:v>2.6105900000000002</c:v>
                </c:pt>
                <c:pt idx="3880" formatCode="General">
                  <c:v>2.6112600000000001</c:v>
                </c:pt>
                <c:pt idx="3881" formatCode="General">
                  <c:v>2.6119300000000001</c:v>
                </c:pt>
                <c:pt idx="3882" formatCode="General">
                  <c:v>2.6126100000000001</c:v>
                </c:pt>
                <c:pt idx="3883" formatCode="General">
                  <c:v>2.61328</c:v>
                </c:pt>
                <c:pt idx="3884" formatCode="General">
                  <c:v>2.61395</c:v>
                </c:pt>
                <c:pt idx="3885" formatCode="General">
                  <c:v>2.6146199999999999</c:v>
                </c:pt>
                <c:pt idx="3886" formatCode="General">
                  <c:v>2.6153</c:v>
                </c:pt>
                <c:pt idx="3887" formatCode="General">
                  <c:v>2.6159699999999999</c:v>
                </c:pt>
                <c:pt idx="3888" formatCode="General">
                  <c:v>2.6166399999999999</c:v>
                </c:pt>
                <c:pt idx="3889" formatCode="General">
                  <c:v>2.6173199999999999</c:v>
                </c:pt>
                <c:pt idx="3890" formatCode="General">
                  <c:v>2.6179899999999998</c:v>
                </c:pt>
                <c:pt idx="3891" formatCode="General">
                  <c:v>2.6186600000000002</c:v>
                </c:pt>
                <c:pt idx="3892" formatCode="General">
                  <c:v>2.6193399999999998</c:v>
                </c:pt>
                <c:pt idx="3893" formatCode="General">
                  <c:v>2.6200100000000002</c:v>
                </c:pt>
                <c:pt idx="3894" formatCode="General">
                  <c:v>2.6206800000000001</c:v>
                </c:pt>
                <c:pt idx="3895" formatCode="General">
                  <c:v>2.6213600000000001</c:v>
                </c:pt>
                <c:pt idx="3896" formatCode="General">
                  <c:v>2.6220300000000001</c:v>
                </c:pt>
                <c:pt idx="3897" formatCode="General">
                  <c:v>2.6227</c:v>
                </c:pt>
                <c:pt idx="3898" formatCode="General">
                  <c:v>2.62337</c:v>
                </c:pt>
                <c:pt idx="3899" formatCode="General">
                  <c:v>2.62405</c:v>
                </c:pt>
                <c:pt idx="3900" formatCode="General">
                  <c:v>2.6247199999999999</c:v>
                </c:pt>
                <c:pt idx="3901" formatCode="General">
                  <c:v>2.6253899999999999</c:v>
                </c:pt>
                <c:pt idx="3902" formatCode="General">
                  <c:v>2.6260699999999999</c:v>
                </c:pt>
                <c:pt idx="3903" formatCode="General">
                  <c:v>2.6267399999999999</c:v>
                </c:pt>
                <c:pt idx="3904" formatCode="General">
                  <c:v>2.6274099999999998</c:v>
                </c:pt>
                <c:pt idx="3905" formatCode="General">
                  <c:v>2.6280899999999998</c:v>
                </c:pt>
                <c:pt idx="3906" formatCode="General">
                  <c:v>2.6287600000000002</c:v>
                </c:pt>
                <c:pt idx="3907" formatCode="General">
                  <c:v>2.6294300000000002</c:v>
                </c:pt>
                <c:pt idx="3908" formatCode="General">
                  <c:v>2.6301000000000001</c:v>
                </c:pt>
                <c:pt idx="3909" formatCode="General">
                  <c:v>2.6307800000000001</c:v>
                </c:pt>
                <c:pt idx="3910" formatCode="General">
                  <c:v>2.6314500000000001</c:v>
                </c:pt>
                <c:pt idx="3911" formatCode="General">
                  <c:v>2.63212</c:v>
                </c:pt>
                <c:pt idx="3912" formatCode="General">
                  <c:v>2.6328</c:v>
                </c:pt>
                <c:pt idx="3913" formatCode="General">
                  <c:v>2.63347</c:v>
                </c:pt>
                <c:pt idx="3914" formatCode="General">
                  <c:v>2.6341399999999999</c:v>
                </c:pt>
                <c:pt idx="3915" formatCode="General">
                  <c:v>2.6348199999999999</c:v>
                </c:pt>
                <c:pt idx="3916" formatCode="General">
                  <c:v>2.6354899999999999</c:v>
                </c:pt>
                <c:pt idx="3917" formatCode="General">
                  <c:v>2.6361599999999998</c:v>
                </c:pt>
                <c:pt idx="3918" formatCode="General">
                  <c:v>2.6368299999999998</c:v>
                </c:pt>
                <c:pt idx="3919" formatCode="General">
                  <c:v>2.6375099999999998</c:v>
                </c:pt>
                <c:pt idx="3920" formatCode="General">
                  <c:v>2.6381800000000002</c:v>
                </c:pt>
                <c:pt idx="3921" formatCode="General">
                  <c:v>2.6388500000000001</c:v>
                </c:pt>
                <c:pt idx="3922" formatCode="General">
                  <c:v>2.6395300000000002</c:v>
                </c:pt>
                <c:pt idx="3923" formatCode="General">
                  <c:v>2.6402000000000001</c:v>
                </c:pt>
                <c:pt idx="3924" formatCode="General">
                  <c:v>2.6408700000000001</c:v>
                </c:pt>
                <c:pt idx="3925" formatCode="General">
                  <c:v>2.6415500000000001</c:v>
                </c:pt>
                <c:pt idx="3926" formatCode="General">
                  <c:v>2.64222</c:v>
                </c:pt>
                <c:pt idx="3927" formatCode="General">
                  <c:v>2.64289</c:v>
                </c:pt>
                <c:pt idx="3928" formatCode="General">
                  <c:v>2.6435599999999999</c:v>
                </c:pt>
                <c:pt idx="3929" formatCode="General">
                  <c:v>2.6442399999999999</c:v>
                </c:pt>
                <c:pt idx="3930" formatCode="General">
                  <c:v>2.6449099999999999</c:v>
                </c:pt>
                <c:pt idx="3931" formatCode="General">
                  <c:v>2.6455799999999998</c:v>
                </c:pt>
                <c:pt idx="3932" formatCode="General">
                  <c:v>2.6462599999999998</c:v>
                </c:pt>
                <c:pt idx="3933" formatCode="General">
                  <c:v>2.6469299999999998</c:v>
                </c:pt>
                <c:pt idx="3934" formatCode="General">
                  <c:v>2.6476000000000002</c:v>
                </c:pt>
                <c:pt idx="3935" formatCode="General">
                  <c:v>2.6482800000000002</c:v>
                </c:pt>
                <c:pt idx="3936" formatCode="General">
                  <c:v>2.6489500000000001</c:v>
                </c:pt>
                <c:pt idx="3937" formatCode="General">
                  <c:v>2.6496200000000001</c:v>
                </c:pt>
                <c:pt idx="3938" formatCode="General">
                  <c:v>2.65029</c:v>
                </c:pt>
                <c:pt idx="3939" formatCode="General">
                  <c:v>2.65097</c:v>
                </c:pt>
                <c:pt idx="3940" formatCode="General">
                  <c:v>2.65164</c:v>
                </c:pt>
                <c:pt idx="3941" formatCode="General">
                  <c:v>2.6523099999999999</c:v>
                </c:pt>
                <c:pt idx="3942" formatCode="General">
                  <c:v>2.65299</c:v>
                </c:pt>
                <c:pt idx="3943" formatCode="General">
                  <c:v>2.6536599999999999</c:v>
                </c:pt>
                <c:pt idx="3944" formatCode="General">
                  <c:v>2.6543299999999999</c:v>
                </c:pt>
                <c:pt idx="3945" formatCode="General">
                  <c:v>2.6550099999999999</c:v>
                </c:pt>
                <c:pt idx="3946" formatCode="General">
                  <c:v>2.6556799999999998</c:v>
                </c:pt>
                <c:pt idx="3947" formatCode="General">
                  <c:v>2.6563500000000002</c:v>
                </c:pt>
                <c:pt idx="3948" formatCode="General">
                  <c:v>2.6570200000000002</c:v>
                </c:pt>
                <c:pt idx="3949" formatCode="General">
                  <c:v>2.6577000000000002</c:v>
                </c:pt>
                <c:pt idx="3950" formatCode="General">
                  <c:v>2.6583700000000001</c:v>
                </c:pt>
                <c:pt idx="3951" formatCode="General">
                  <c:v>2.6590400000000001</c:v>
                </c:pt>
                <c:pt idx="3952" formatCode="General">
                  <c:v>2.6597200000000001</c:v>
                </c:pt>
                <c:pt idx="3953" formatCode="General">
                  <c:v>2.66039</c:v>
                </c:pt>
                <c:pt idx="3954" formatCode="General">
                  <c:v>2.66106</c:v>
                </c:pt>
                <c:pt idx="3955" formatCode="General">
                  <c:v>2.66174</c:v>
                </c:pt>
                <c:pt idx="3956" formatCode="General">
                  <c:v>2.6624099999999999</c:v>
                </c:pt>
                <c:pt idx="3957" formatCode="General">
                  <c:v>2.6630799999999999</c:v>
                </c:pt>
                <c:pt idx="3958" formatCode="General">
                  <c:v>2.6637499999999998</c:v>
                </c:pt>
                <c:pt idx="3959" formatCode="General">
                  <c:v>2.6644299999999999</c:v>
                </c:pt>
                <c:pt idx="3960" formatCode="General">
                  <c:v>2.6650999999999998</c:v>
                </c:pt>
                <c:pt idx="3961" formatCode="General">
                  <c:v>2.6657700000000002</c:v>
                </c:pt>
                <c:pt idx="3962" formatCode="General">
                  <c:v>2.6664500000000002</c:v>
                </c:pt>
                <c:pt idx="3963" formatCode="General">
                  <c:v>2.6671200000000002</c:v>
                </c:pt>
                <c:pt idx="3964" formatCode="General">
                  <c:v>2.6677900000000001</c:v>
                </c:pt>
                <c:pt idx="3965" formatCode="General">
                  <c:v>2.6684700000000001</c:v>
                </c:pt>
                <c:pt idx="3966" formatCode="General">
                  <c:v>2.6691400000000001</c:v>
                </c:pt>
                <c:pt idx="3967" formatCode="General">
                  <c:v>2.66981</c:v>
                </c:pt>
                <c:pt idx="3968" formatCode="General">
                  <c:v>2.67048</c:v>
                </c:pt>
                <c:pt idx="3969" formatCode="General">
                  <c:v>2.67116</c:v>
                </c:pt>
                <c:pt idx="3970" formatCode="General">
                  <c:v>2.6718299999999999</c:v>
                </c:pt>
                <c:pt idx="3971" formatCode="General">
                  <c:v>2.6724999999999999</c:v>
                </c:pt>
                <c:pt idx="3972" formatCode="General">
                  <c:v>2.6731799999999999</c:v>
                </c:pt>
                <c:pt idx="3973" formatCode="General">
                  <c:v>2.6738499999999998</c:v>
                </c:pt>
                <c:pt idx="3974" formatCode="General">
                  <c:v>2.6745199999999998</c:v>
                </c:pt>
                <c:pt idx="3975" formatCode="General">
                  <c:v>2.6751999999999998</c:v>
                </c:pt>
                <c:pt idx="3976" formatCode="General">
                  <c:v>2.6758700000000002</c:v>
                </c:pt>
                <c:pt idx="3977" formatCode="General">
                  <c:v>2.6765400000000001</c:v>
                </c:pt>
                <c:pt idx="3978" formatCode="General">
                  <c:v>2.6772100000000001</c:v>
                </c:pt>
                <c:pt idx="3979" formatCode="General">
                  <c:v>2.6778900000000001</c:v>
                </c:pt>
                <c:pt idx="3980" formatCode="General">
                  <c:v>2.6785600000000001</c:v>
                </c:pt>
                <c:pt idx="3981" formatCode="General">
                  <c:v>2.67923</c:v>
                </c:pt>
                <c:pt idx="3982" formatCode="General">
                  <c:v>2.67991</c:v>
                </c:pt>
                <c:pt idx="3983" formatCode="General">
                  <c:v>2.68058</c:v>
                </c:pt>
                <c:pt idx="3984" formatCode="General">
                  <c:v>2.6812499999999999</c:v>
                </c:pt>
                <c:pt idx="3985" formatCode="General">
                  <c:v>2.6819299999999999</c:v>
                </c:pt>
                <c:pt idx="3986" formatCode="General">
                  <c:v>2.6825999999999999</c:v>
                </c:pt>
                <c:pt idx="3987" formatCode="General">
                  <c:v>2.6832699999999998</c:v>
                </c:pt>
                <c:pt idx="3988" formatCode="General">
                  <c:v>2.6839400000000002</c:v>
                </c:pt>
                <c:pt idx="3989" formatCode="General">
                  <c:v>2.6846199999999998</c:v>
                </c:pt>
                <c:pt idx="3990" formatCode="General">
                  <c:v>2.6852900000000002</c:v>
                </c:pt>
                <c:pt idx="3991" formatCode="General">
                  <c:v>2.6859600000000001</c:v>
                </c:pt>
                <c:pt idx="3992" formatCode="General">
                  <c:v>2.6866400000000001</c:v>
                </c:pt>
                <c:pt idx="3993" formatCode="General">
                  <c:v>2.6873100000000001</c:v>
                </c:pt>
                <c:pt idx="3994" formatCode="General">
                  <c:v>2.68798</c:v>
                </c:pt>
                <c:pt idx="3995" formatCode="General">
                  <c:v>2.68866</c:v>
                </c:pt>
                <c:pt idx="3996" formatCode="General">
                  <c:v>2.68933</c:v>
                </c:pt>
                <c:pt idx="3997" formatCode="General">
                  <c:v>2.69</c:v>
                </c:pt>
                <c:pt idx="3998" formatCode="General">
                  <c:v>2.6906699999999999</c:v>
                </c:pt>
                <c:pt idx="3999" formatCode="General">
                  <c:v>2.6913499999999999</c:v>
                </c:pt>
                <c:pt idx="4000" formatCode="General">
                  <c:v>2.6920199999999999</c:v>
                </c:pt>
                <c:pt idx="4001" formatCode="General">
                  <c:v>2.6926899999999998</c:v>
                </c:pt>
                <c:pt idx="4002" formatCode="General">
                  <c:v>2.6933699999999998</c:v>
                </c:pt>
                <c:pt idx="4003" formatCode="General">
                  <c:v>2.6940400000000002</c:v>
                </c:pt>
                <c:pt idx="4004" formatCode="General">
                  <c:v>2.6947100000000002</c:v>
                </c:pt>
                <c:pt idx="4005" formatCode="General">
                  <c:v>2.6953900000000002</c:v>
                </c:pt>
                <c:pt idx="4006" formatCode="General">
                  <c:v>2.6960600000000001</c:v>
                </c:pt>
                <c:pt idx="4007" formatCode="General">
                  <c:v>2.6967300000000001</c:v>
                </c:pt>
                <c:pt idx="4008" formatCode="General">
                  <c:v>2.6974</c:v>
                </c:pt>
                <c:pt idx="4009" formatCode="General">
                  <c:v>2.69808</c:v>
                </c:pt>
                <c:pt idx="4010" formatCode="General">
                  <c:v>2.69875</c:v>
                </c:pt>
                <c:pt idx="4011" formatCode="General">
                  <c:v>2.6994199999999999</c:v>
                </c:pt>
                <c:pt idx="4012" formatCode="General">
                  <c:v>2.7000999999999999</c:v>
                </c:pt>
                <c:pt idx="4013" formatCode="General">
                  <c:v>2.7007699999999999</c:v>
                </c:pt>
                <c:pt idx="4014" formatCode="General">
                  <c:v>2.7014399999999998</c:v>
                </c:pt>
                <c:pt idx="4015" formatCode="General">
                  <c:v>2.7021199999999999</c:v>
                </c:pt>
                <c:pt idx="4016" formatCode="General">
                  <c:v>2.7027899999999998</c:v>
                </c:pt>
                <c:pt idx="4017" formatCode="General">
                  <c:v>2.7034600000000002</c:v>
                </c:pt>
                <c:pt idx="4018" formatCode="General">
                  <c:v>2.7041300000000001</c:v>
                </c:pt>
                <c:pt idx="4019" formatCode="General">
                  <c:v>2.7048100000000002</c:v>
                </c:pt>
                <c:pt idx="4020" formatCode="General">
                  <c:v>2.7054800000000001</c:v>
                </c:pt>
                <c:pt idx="4021" formatCode="General">
                  <c:v>2.7061500000000001</c:v>
                </c:pt>
                <c:pt idx="4022" formatCode="General">
                  <c:v>2.7068300000000001</c:v>
                </c:pt>
                <c:pt idx="4023" formatCode="General">
                  <c:v>2.7075</c:v>
                </c:pt>
                <c:pt idx="4024" formatCode="General">
                  <c:v>2.70817</c:v>
                </c:pt>
                <c:pt idx="4025" formatCode="General">
                  <c:v>2.70885</c:v>
                </c:pt>
                <c:pt idx="4026" formatCode="General">
                  <c:v>2.7095199999999999</c:v>
                </c:pt>
                <c:pt idx="4027" formatCode="General">
                  <c:v>2.7101899999999999</c:v>
                </c:pt>
                <c:pt idx="4028" formatCode="General">
                  <c:v>2.7108599999999998</c:v>
                </c:pt>
                <c:pt idx="4029" formatCode="General">
                  <c:v>2.7115399999999998</c:v>
                </c:pt>
                <c:pt idx="4030" formatCode="General">
                  <c:v>2.7122099999999998</c:v>
                </c:pt>
                <c:pt idx="4031" formatCode="General">
                  <c:v>2.7128800000000002</c:v>
                </c:pt>
                <c:pt idx="4032" formatCode="General">
                  <c:v>2.7135600000000002</c:v>
                </c:pt>
                <c:pt idx="4033" formatCode="General">
                  <c:v>2.7142300000000001</c:v>
                </c:pt>
                <c:pt idx="4034" formatCode="General">
                  <c:v>2.7149000000000001</c:v>
                </c:pt>
                <c:pt idx="4035" formatCode="General">
                  <c:v>2.7155800000000001</c:v>
                </c:pt>
                <c:pt idx="4036" formatCode="General">
                  <c:v>2.7162500000000001</c:v>
                </c:pt>
                <c:pt idx="4037" formatCode="General">
                  <c:v>2.71692</c:v>
                </c:pt>
                <c:pt idx="4038" formatCode="General">
                  <c:v>2.71759</c:v>
                </c:pt>
                <c:pt idx="4039" formatCode="General">
                  <c:v>2.71827</c:v>
                </c:pt>
                <c:pt idx="4040" formatCode="General">
                  <c:v>2.7189399999999999</c:v>
                </c:pt>
                <c:pt idx="4041" formatCode="General">
                  <c:v>2.7196099999999999</c:v>
                </c:pt>
                <c:pt idx="4042" formatCode="General">
                  <c:v>2.7202899999999999</c:v>
                </c:pt>
                <c:pt idx="4043" formatCode="General">
                  <c:v>2.7209599999999998</c:v>
                </c:pt>
                <c:pt idx="4044" formatCode="General">
                  <c:v>2.7216300000000002</c:v>
                </c:pt>
                <c:pt idx="4045" formatCode="General">
                  <c:v>2.7223099999999998</c:v>
                </c:pt>
                <c:pt idx="4046" formatCode="General">
                  <c:v>2.7229800000000002</c:v>
                </c:pt>
                <c:pt idx="4047" formatCode="General">
                  <c:v>2.7236500000000001</c:v>
                </c:pt>
                <c:pt idx="4048" formatCode="General">
                  <c:v>2.7243200000000001</c:v>
                </c:pt>
                <c:pt idx="4049" formatCode="General">
                  <c:v>2.7250000000000001</c:v>
                </c:pt>
                <c:pt idx="4050" formatCode="General">
                  <c:v>2.72567</c:v>
                </c:pt>
                <c:pt idx="4051" formatCode="General">
                  <c:v>2.72634</c:v>
                </c:pt>
                <c:pt idx="4052" formatCode="General">
                  <c:v>2.72702</c:v>
                </c:pt>
                <c:pt idx="4053" formatCode="General">
                  <c:v>2.7276899999999999</c:v>
                </c:pt>
                <c:pt idx="4054" formatCode="General">
                  <c:v>2.7283599999999999</c:v>
                </c:pt>
                <c:pt idx="4055" formatCode="General">
                  <c:v>2.7290399999999999</c:v>
                </c:pt>
                <c:pt idx="4056" formatCode="General">
                  <c:v>2.7297099999999999</c:v>
                </c:pt>
                <c:pt idx="4057" formatCode="General">
                  <c:v>2.7303799999999998</c:v>
                </c:pt>
                <c:pt idx="4058" formatCode="General">
                  <c:v>2.7310500000000002</c:v>
                </c:pt>
                <c:pt idx="4059" formatCode="General">
                  <c:v>2.7317300000000002</c:v>
                </c:pt>
                <c:pt idx="4060" formatCode="General">
                  <c:v>2.7324000000000002</c:v>
                </c:pt>
                <c:pt idx="4061" formatCode="General">
                  <c:v>2.7330700000000001</c:v>
                </c:pt>
                <c:pt idx="4062" formatCode="General">
                  <c:v>2.7337500000000001</c:v>
                </c:pt>
                <c:pt idx="4063" formatCode="General">
                  <c:v>2.7344200000000001</c:v>
                </c:pt>
                <c:pt idx="4064" formatCode="General">
                  <c:v>2.73509</c:v>
                </c:pt>
                <c:pt idx="4065" formatCode="General">
                  <c:v>2.73577</c:v>
                </c:pt>
                <c:pt idx="4066" formatCode="General">
                  <c:v>2.73644</c:v>
                </c:pt>
                <c:pt idx="4067" formatCode="General">
                  <c:v>2.7371099999999999</c:v>
                </c:pt>
                <c:pt idx="4068" formatCode="General">
                  <c:v>2.7377799999999999</c:v>
                </c:pt>
                <c:pt idx="4069" formatCode="General">
                  <c:v>2.7384599999999999</c:v>
                </c:pt>
                <c:pt idx="4070" formatCode="General">
                  <c:v>2.7391299999999998</c:v>
                </c:pt>
                <c:pt idx="4071" formatCode="General">
                  <c:v>2.7397999999999998</c:v>
                </c:pt>
                <c:pt idx="4072" formatCode="General">
                  <c:v>2.7404799999999998</c:v>
                </c:pt>
                <c:pt idx="4073" formatCode="General">
                  <c:v>2.7411500000000002</c:v>
                </c:pt>
                <c:pt idx="4074" formatCode="General">
                  <c:v>2.7418200000000001</c:v>
                </c:pt>
                <c:pt idx="4075" formatCode="General">
                  <c:v>2.7425000000000002</c:v>
                </c:pt>
                <c:pt idx="4076" formatCode="General">
                  <c:v>2.7431700000000001</c:v>
                </c:pt>
                <c:pt idx="4077" formatCode="General">
                  <c:v>2.7438400000000001</c:v>
                </c:pt>
                <c:pt idx="4078" formatCode="General">
                  <c:v>2.74451</c:v>
                </c:pt>
                <c:pt idx="4079" formatCode="General">
                  <c:v>2.74519</c:v>
                </c:pt>
                <c:pt idx="4080" formatCode="General">
                  <c:v>2.74586</c:v>
                </c:pt>
                <c:pt idx="4081" formatCode="General">
                  <c:v>2.7465299999999999</c:v>
                </c:pt>
                <c:pt idx="4082" formatCode="General">
                  <c:v>2.7472099999999999</c:v>
                </c:pt>
                <c:pt idx="4083" formatCode="General">
                  <c:v>2.7478799999999999</c:v>
                </c:pt>
                <c:pt idx="4084" formatCode="General">
                  <c:v>2.7485499999999998</c:v>
                </c:pt>
                <c:pt idx="4085" formatCode="General">
                  <c:v>2.7492299999999998</c:v>
                </c:pt>
                <c:pt idx="4086" formatCode="General">
                  <c:v>2.7498999999999998</c:v>
                </c:pt>
                <c:pt idx="4087" formatCode="General">
                  <c:v>2.7505700000000002</c:v>
                </c:pt>
                <c:pt idx="4088" formatCode="General">
                  <c:v>2.7512500000000002</c:v>
                </c:pt>
                <c:pt idx="4089" formatCode="General">
                  <c:v>2.7519200000000001</c:v>
                </c:pt>
                <c:pt idx="4090" formatCode="General">
                  <c:v>2.7525900000000001</c:v>
                </c:pt>
                <c:pt idx="4091" formatCode="General">
                  <c:v>2.75326</c:v>
                </c:pt>
                <c:pt idx="4092" formatCode="General">
                  <c:v>2.7539400000000001</c:v>
                </c:pt>
                <c:pt idx="4093" formatCode="General">
                  <c:v>2.75461</c:v>
                </c:pt>
                <c:pt idx="4094" formatCode="General">
                  <c:v>2.75528</c:v>
                </c:pt>
                <c:pt idx="4095" formatCode="General">
                  <c:v>2.75596</c:v>
                </c:pt>
                <c:pt idx="4096" formatCode="General">
                  <c:v>2.7566299999999999</c:v>
                </c:pt>
                <c:pt idx="4097" formatCode="General">
                  <c:v>2.7572999999999999</c:v>
                </c:pt>
                <c:pt idx="4098" formatCode="General">
                  <c:v>2.7579799999999999</c:v>
                </c:pt>
                <c:pt idx="4099" formatCode="General">
                  <c:v>2.7586499999999998</c:v>
                </c:pt>
                <c:pt idx="4100" formatCode="General">
                  <c:v>2.7593200000000002</c:v>
                </c:pt>
                <c:pt idx="4101" formatCode="General">
                  <c:v>2.7599900000000002</c:v>
                </c:pt>
                <c:pt idx="4102" formatCode="General">
                  <c:v>2.7606700000000002</c:v>
                </c:pt>
                <c:pt idx="4103" formatCode="General">
                  <c:v>2.7613400000000001</c:v>
                </c:pt>
                <c:pt idx="4104" formatCode="General">
                  <c:v>2.7620100000000001</c:v>
                </c:pt>
                <c:pt idx="4105" formatCode="General">
                  <c:v>2.7626900000000001</c:v>
                </c:pt>
                <c:pt idx="4106" formatCode="General">
                  <c:v>2.76336</c:v>
                </c:pt>
                <c:pt idx="4107" formatCode="General">
                  <c:v>2.76403</c:v>
                </c:pt>
                <c:pt idx="4108" formatCode="General">
                  <c:v>2.76471</c:v>
                </c:pt>
                <c:pt idx="4109" formatCode="General">
                  <c:v>2.7653799999999999</c:v>
                </c:pt>
                <c:pt idx="4110" formatCode="General">
                  <c:v>2.7660499999999999</c:v>
                </c:pt>
                <c:pt idx="4111" formatCode="General">
                  <c:v>2.7667199999999998</c:v>
                </c:pt>
                <c:pt idx="4112" formatCode="General">
                  <c:v>2.7673999999999999</c:v>
                </c:pt>
                <c:pt idx="4113" formatCode="General">
                  <c:v>2.7680699999999998</c:v>
                </c:pt>
                <c:pt idx="4114" formatCode="General">
                  <c:v>2.7687400000000002</c:v>
                </c:pt>
                <c:pt idx="4115" formatCode="General">
                  <c:v>2.7694200000000002</c:v>
                </c:pt>
                <c:pt idx="4116" formatCode="General">
                  <c:v>2.7700900000000002</c:v>
                </c:pt>
                <c:pt idx="4117" formatCode="General">
                  <c:v>2.7707600000000001</c:v>
                </c:pt>
                <c:pt idx="4118" formatCode="General">
                  <c:v>2.7714400000000001</c:v>
                </c:pt>
                <c:pt idx="4119" formatCode="General">
                  <c:v>2.7721100000000001</c:v>
                </c:pt>
                <c:pt idx="4120" formatCode="General">
                  <c:v>2.77278</c:v>
                </c:pt>
                <c:pt idx="4121" formatCode="General">
                  <c:v>2.77345</c:v>
                </c:pt>
                <c:pt idx="4122" formatCode="General">
                  <c:v>2.77413</c:v>
                </c:pt>
                <c:pt idx="4123" formatCode="General">
                  <c:v>2.7747999999999999</c:v>
                </c:pt>
                <c:pt idx="4124" formatCode="General">
                  <c:v>2.7754699999999999</c:v>
                </c:pt>
                <c:pt idx="4125" formatCode="General">
                  <c:v>2.7761499999999999</c:v>
                </c:pt>
                <c:pt idx="4126" formatCode="General">
                  <c:v>2.7768199999999998</c:v>
                </c:pt>
                <c:pt idx="4127" formatCode="General">
                  <c:v>2.7774899999999998</c:v>
                </c:pt>
                <c:pt idx="4128" formatCode="General">
                  <c:v>2.7781699999999998</c:v>
                </c:pt>
                <c:pt idx="4129" formatCode="General">
                  <c:v>2.7788400000000002</c:v>
                </c:pt>
                <c:pt idx="4130" formatCode="General">
                  <c:v>2.7795100000000001</c:v>
                </c:pt>
                <c:pt idx="4131" formatCode="General">
                  <c:v>2.7801800000000001</c:v>
                </c:pt>
                <c:pt idx="4132" formatCode="General">
                  <c:v>2.7808600000000001</c:v>
                </c:pt>
                <c:pt idx="4133" formatCode="General">
                  <c:v>2.7815300000000001</c:v>
                </c:pt>
                <c:pt idx="4134" formatCode="General">
                  <c:v>2.7822</c:v>
                </c:pt>
                <c:pt idx="4135" formatCode="General">
                  <c:v>2.78288</c:v>
                </c:pt>
                <c:pt idx="4136" formatCode="General">
                  <c:v>2.78355</c:v>
                </c:pt>
                <c:pt idx="4137" formatCode="General">
                  <c:v>2.7842199999999999</c:v>
                </c:pt>
                <c:pt idx="4138" formatCode="General">
                  <c:v>2.7848999999999999</c:v>
                </c:pt>
                <c:pt idx="4139" formatCode="General">
                  <c:v>2.7855699999999999</c:v>
                </c:pt>
                <c:pt idx="4140" formatCode="General">
                  <c:v>2.7862399999999998</c:v>
                </c:pt>
                <c:pt idx="4141" formatCode="General">
                  <c:v>2.7869100000000002</c:v>
                </c:pt>
                <c:pt idx="4142" formatCode="General">
                  <c:v>2.7875899999999998</c:v>
                </c:pt>
                <c:pt idx="4143" formatCode="General">
                  <c:v>2.7882600000000002</c:v>
                </c:pt>
                <c:pt idx="4144" formatCode="General">
                  <c:v>2.7889300000000001</c:v>
                </c:pt>
                <c:pt idx="4145" formatCode="General">
                  <c:v>2.7896100000000001</c:v>
                </c:pt>
                <c:pt idx="4146" formatCode="General">
                  <c:v>2.7902800000000001</c:v>
                </c:pt>
                <c:pt idx="4147" formatCode="General">
                  <c:v>2.79095</c:v>
                </c:pt>
                <c:pt idx="4148" formatCode="General">
                  <c:v>2.7916300000000001</c:v>
                </c:pt>
                <c:pt idx="4149" formatCode="General">
                  <c:v>2.7923</c:v>
                </c:pt>
                <c:pt idx="4150" formatCode="General">
                  <c:v>2.79297</c:v>
                </c:pt>
                <c:pt idx="4151" formatCode="General">
                  <c:v>2.7936399999999999</c:v>
                </c:pt>
                <c:pt idx="4152" formatCode="General">
                  <c:v>2.7943199999999999</c:v>
                </c:pt>
                <c:pt idx="4153" formatCode="General">
                  <c:v>2.7949899999999999</c:v>
                </c:pt>
                <c:pt idx="4154" formatCode="General">
                  <c:v>2.7956599999999998</c:v>
                </c:pt>
                <c:pt idx="4155" formatCode="General">
                  <c:v>2.7963399999999998</c:v>
                </c:pt>
                <c:pt idx="4156" formatCode="General">
                  <c:v>2.7970100000000002</c:v>
                </c:pt>
                <c:pt idx="4157" formatCode="General">
                  <c:v>2.7976800000000002</c:v>
                </c:pt>
                <c:pt idx="4158" formatCode="General">
                  <c:v>2.7983600000000002</c:v>
                </c:pt>
                <c:pt idx="4159" formatCode="General">
                  <c:v>2.7990300000000001</c:v>
                </c:pt>
                <c:pt idx="4160" formatCode="General">
                  <c:v>2.7997000000000001</c:v>
                </c:pt>
                <c:pt idx="4161" formatCode="General">
                  <c:v>2.80037</c:v>
                </c:pt>
                <c:pt idx="4162" formatCode="General">
                  <c:v>2.80105</c:v>
                </c:pt>
                <c:pt idx="4163" formatCode="General">
                  <c:v>2.80172</c:v>
                </c:pt>
                <c:pt idx="4164" formatCode="General">
                  <c:v>2.8023899999999999</c:v>
                </c:pt>
                <c:pt idx="4165" formatCode="General">
                  <c:v>2.80307</c:v>
                </c:pt>
                <c:pt idx="4166" formatCode="General">
                  <c:v>2.8037399999999999</c:v>
                </c:pt>
                <c:pt idx="4167" formatCode="General">
                  <c:v>2.8044099999999998</c:v>
                </c:pt>
                <c:pt idx="4168" formatCode="General">
                  <c:v>2.8050899999999999</c:v>
                </c:pt>
                <c:pt idx="4169" formatCode="General">
                  <c:v>2.8057599999999998</c:v>
                </c:pt>
                <c:pt idx="4170" formatCode="General">
                  <c:v>2.8064300000000002</c:v>
                </c:pt>
                <c:pt idx="4171" formatCode="General">
                  <c:v>2.8071000000000002</c:v>
                </c:pt>
                <c:pt idx="4172" formatCode="General">
                  <c:v>2.8077800000000002</c:v>
                </c:pt>
                <c:pt idx="4173" formatCode="General">
                  <c:v>2.8084500000000001</c:v>
                </c:pt>
                <c:pt idx="4174" formatCode="General">
                  <c:v>2.8091200000000001</c:v>
                </c:pt>
                <c:pt idx="4175" formatCode="General">
                  <c:v>2.8098000000000001</c:v>
                </c:pt>
                <c:pt idx="4176" formatCode="General">
                  <c:v>2.81047</c:v>
                </c:pt>
                <c:pt idx="4177" formatCode="General">
                  <c:v>2.81114</c:v>
                </c:pt>
                <c:pt idx="4178" formatCode="General">
                  <c:v>2.81182</c:v>
                </c:pt>
                <c:pt idx="4179" formatCode="General">
                  <c:v>2.8124899999999999</c:v>
                </c:pt>
                <c:pt idx="4180" formatCode="General">
                  <c:v>2.8131599999999999</c:v>
                </c:pt>
                <c:pt idx="4181" formatCode="General">
                  <c:v>2.8138299999999998</c:v>
                </c:pt>
                <c:pt idx="4182" formatCode="General">
                  <c:v>2.8145099999999998</c:v>
                </c:pt>
                <c:pt idx="4183" formatCode="General">
                  <c:v>2.8151799999999998</c:v>
                </c:pt>
                <c:pt idx="4184" formatCode="General">
                  <c:v>2.8158500000000002</c:v>
                </c:pt>
                <c:pt idx="4185" formatCode="General">
                  <c:v>2.8165300000000002</c:v>
                </c:pt>
                <c:pt idx="4186" formatCode="General">
                  <c:v>2.8172000000000001</c:v>
                </c:pt>
                <c:pt idx="4187" formatCode="General">
                  <c:v>2.8178700000000001</c:v>
                </c:pt>
                <c:pt idx="4188" formatCode="General">
                  <c:v>2.8185500000000001</c:v>
                </c:pt>
                <c:pt idx="4189" formatCode="General">
                  <c:v>2.8192200000000001</c:v>
                </c:pt>
                <c:pt idx="4190" formatCode="General">
                  <c:v>2.81989</c:v>
                </c:pt>
                <c:pt idx="4191" formatCode="General">
                  <c:v>2.82056</c:v>
                </c:pt>
                <c:pt idx="4192" formatCode="General">
                  <c:v>2.82124</c:v>
                </c:pt>
                <c:pt idx="4193" formatCode="General">
                  <c:v>2.8219099999999999</c:v>
                </c:pt>
                <c:pt idx="4194" formatCode="General">
                  <c:v>2.8225799999999999</c:v>
                </c:pt>
                <c:pt idx="4195" formatCode="General">
                  <c:v>2.8232599999999999</c:v>
                </c:pt>
                <c:pt idx="4196" formatCode="General">
                  <c:v>2.8239299999999998</c:v>
                </c:pt>
                <c:pt idx="4197" formatCode="General">
                  <c:v>2.8246000000000002</c:v>
                </c:pt>
                <c:pt idx="4198" formatCode="General">
                  <c:v>2.8252799999999998</c:v>
                </c:pt>
                <c:pt idx="4199" formatCode="General">
                  <c:v>2.8259500000000002</c:v>
                </c:pt>
                <c:pt idx="4200" formatCode="General">
                  <c:v>2.8266200000000001</c:v>
                </c:pt>
                <c:pt idx="4201" formatCode="General">
                  <c:v>2.8272900000000001</c:v>
                </c:pt>
                <c:pt idx="4202" formatCode="General">
                  <c:v>2.8279700000000001</c:v>
                </c:pt>
                <c:pt idx="4203" formatCode="General">
                  <c:v>2.82864</c:v>
                </c:pt>
                <c:pt idx="4204" formatCode="General">
                  <c:v>2.82931</c:v>
                </c:pt>
                <c:pt idx="4205" formatCode="General">
                  <c:v>2.82999</c:v>
                </c:pt>
                <c:pt idx="4206" formatCode="General">
                  <c:v>2.83066</c:v>
                </c:pt>
                <c:pt idx="4207" formatCode="General">
                  <c:v>2.8313299999999999</c:v>
                </c:pt>
                <c:pt idx="4208" formatCode="General">
                  <c:v>2.8320099999999999</c:v>
                </c:pt>
                <c:pt idx="4209" formatCode="General">
                  <c:v>2.8326799999999999</c:v>
                </c:pt>
                <c:pt idx="4210" formatCode="General">
                  <c:v>2.8333499999999998</c:v>
                </c:pt>
                <c:pt idx="4211" formatCode="General">
                  <c:v>2.8340200000000002</c:v>
                </c:pt>
                <c:pt idx="4212" formatCode="General">
                  <c:v>2.8347000000000002</c:v>
                </c:pt>
                <c:pt idx="4213" formatCode="General">
                  <c:v>2.8353700000000002</c:v>
                </c:pt>
                <c:pt idx="4214" formatCode="General">
                  <c:v>2.8360400000000001</c:v>
                </c:pt>
                <c:pt idx="4215" formatCode="General">
                  <c:v>2.8367200000000001</c:v>
                </c:pt>
                <c:pt idx="4216" formatCode="General">
                  <c:v>2.8373900000000001</c:v>
                </c:pt>
                <c:pt idx="4217" formatCode="General">
                  <c:v>2.83806</c:v>
                </c:pt>
                <c:pt idx="4218" formatCode="General">
                  <c:v>2.83874</c:v>
                </c:pt>
                <c:pt idx="4219" formatCode="General">
                  <c:v>2.83941</c:v>
                </c:pt>
                <c:pt idx="4220" formatCode="General">
                  <c:v>2.8400799999999999</c:v>
                </c:pt>
                <c:pt idx="4221" formatCode="General">
                  <c:v>2.8407499999999999</c:v>
                </c:pt>
                <c:pt idx="4222" formatCode="General">
                  <c:v>2.8414299999999999</c:v>
                </c:pt>
                <c:pt idx="4223" formatCode="General">
                  <c:v>2.8420999999999998</c:v>
                </c:pt>
                <c:pt idx="4224" formatCode="General">
                  <c:v>2.8427699999999998</c:v>
                </c:pt>
                <c:pt idx="4225" formatCode="General">
                  <c:v>2.8434499999999998</c:v>
                </c:pt>
                <c:pt idx="4226" formatCode="General">
                  <c:v>2.8441200000000002</c:v>
                </c:pt>
                <c:pt idx="4227" formatCode="General">
                  <c:v>2.8447900000000002</c:v>
                </c:pt>
                <c:pt idx="4228" formatCode="General">
                  <c:v>2.8454700000000002</c:v>
                </c:pt>
                <c:pt idx="4229" formatCode="General">
                  <c:v>2.8461400000000001</c:v>
                </c:pt>
                <c:pt idx="4230" formatCode="General">
                  <c:v>2.8468100000000001</c:v>
                </c:pt>
                <c:pt idx="4231" formatCode="General">
                  <c:v>2.84748</c:v>
                </c:pt>
                <c:pt idx="4232" formatCode="General">
                  <c:v>2.84816</c:v>
                </c:pt>
                <c:pt idx="4233" formatCode="General">
                  <c:v>2.84883</c:v>
                </c:pt>
                <c:pt idx="4234" formatCode="General">
                  <c:v>2.8494999999999999</c:v>
                </c:pt>
                <c:pt idx="4235" formatCode="General">
                  <c:v>2.8501799999999999</c:v>
                </c:pt>
                <c:pt idx="4236" formatCode="General">
                  <c:v>2.8508499999999999</c:v>
                </c:pt>
                <c:pt idx="4237" formatCode="General">
                  <c:v>2.8515199999999998</c:v>
                </c:pt>
                <c:pt idx="4238" formatCode="General">
                  <c:v>2.8521999999999998</c:v>
                </c:pt>
                <c:pt idx="4239" formatCode="General">
                  <c:v>2.8528699999999998</c:v>
                </c:pt>
                <c:pt idx="4240" formatCode="General">
                  <c:v>2.8535400000000002</c:v>
                </c:pt>
                <c:pt idx="4241" formatCode="General">
                  <c:v>2.8542100000000001</c:v>
                </c:pt>
                <c:pt idx="4242" formatCode="General">
                  <c:v>2.8548900000000001</c:v>
                </c:pt>
                <c:pt idx="4243" formatCode="General">
                  <c:v>2.8555600000000001</c:v>
                </c:pt>
                <c:pt idx="4244" formatCode="General">
                  <c:v>2.85623</c:v>
                </c:pt>
                <c:pt idx="4245" formatCode="General">
                  <c:v>2.8569100000000001</c:v>
                </c:pt>
                <c:pt idx="4246" formatCode="General">
                  <c:v>2.85758</c:v>
                </c:pt>
                <c:pt idx="4247" formatCode="General">
                  <c:v>2.85825</c:v>
                </c:pt>
                <c:pt idx="4248" formatCode="General">
                  <c:v>2.85893</c:v>
                </c:pt>
                <c:pt idx="4249" formatCode="General">
                  <c:v>2.8595999999999999</c:v>
                </c:pt>
                <c:pt idx="4250" formatCode="General">
                  <c:v>2.8602699999999999</c:v>
                </c:pt>
                <c:pt idx="4251" formatCode="General">
                  <c:v>2.8609399999999998</c:v>
                </c:pt>
                <c:pt idx="4252" formatCode="General">
                  <c:v>2.8616199999999998</c:v>
                </c:pt>
                <c:pt idx="4253" formatCode="General">
                  <c:v>2.8622899999999998</c:v>
                </c:pt>
                <c:pt idx="4254" formatCode="General">
                  <c:v>2.8629600000000002</c:v>
                </c:pt>
                <c:pt idx="4255" formatCode="General">
                  <c:v>2.8636400000000002</c:v>
                </c:pt>
                <c:pt idx="4256" formatCode="General">
                  <c:v>2.8643100000000001</c:v>
                </c:pt>
                <c:pt idx="4257" formatCode="General">
                  <c:v>2.8649800000000001</c:v>
                </c:pt>
                <c:pt idx="4258" formatCode="General">
                  <c:v>2.8656600000000001</c:v>
                </c:pt>
                <c:pt idx="4259" formatCode="General">
                  <c:v>2.86633</c:v>
                </c:pt>
                <c:pt idx="4260" formatCode="General">
                  <c:v>2.867</c:v>
                </c:pt>
                <c:pt idx="4261" formatCode="General">
                  <c:v>2.8676699999999999</c:v>
                </c:pt>
                <c:pt idx="4262" formatCode="General">
                  <c:v>2.86835</c:v>
                </c:pt>
                <c:pt idx="4263" formatCode="General">
                  <c:v>2.8690199999999999</c:v>
                </c:pt>
                <c:pt idx="4264" formatCode="General">
                  <c:v>2.8696899999999999</c:v>
                </c:pt>
                <c:pt idx="4265" formatCode="General">
                  <c:v>2.8703699999999999</c:v>
                </c:pt>
                <c:pt idx="4266" formatCode="General">
                  <c:v>2.8710399999999998</c:v>
                </c:pt>
                <c:pt idx="4267" formatCode="General">
                  <c:v>2.8717100000000002</c:v>
                </c:pt>
                <c:pt idx="4268" formatCode="General">
                  <c:v>2.8723900000000002</c:v>
                </c:pt>
                <c:pt idx="4269" formatCode="General">
                  <c:v>2.8730600000000002</c:v>
                </c:pt>
                <c:pt idx="4270" formatCode="General">
                  <c:v>2.8737300000000001</c:v>
                </c:pt>
                <c:pt idx="4271" formatCode="General">
                  <c:v>2.8744000000000001</c:v>
                </c:pt>
                <c:pt idx="4272" formatCode="General">
                  <c:v>2.8750800000000001</c:v>
                </c:pt>
                <c:pt idx="4273" formatCode="General">
                  <c:v>2.87575</c:v>
                </c:pt>
                <c:pt idx="4274" formatCode="General">
                  <c:v>2.87642</c:v>
                </c:pt>
                <c:pt idx="4275" formatCode="General">
                  <c:v>2.8771</c:v>
                </c:pt>
                <c:pt idx="4276" formatCode="General">
                  <c:v>2.8777699999999999</c:v>
                </c:pt>
                <c:pt idx="4277" formatCode="General">
                  <c:v>2.8784399999999999</c:v>
                </c:pt>
                <c:pt idx="4278" formatCode="General">
                  <c:v>2.8791199999999999</c:v>
                </c:pt>
                <c:pt idx="4279" formatCode="General">
                  <c:v>2.8797899999999998</c:v>
                </c:pt>
                <c:pt idx="4280" formatCode="General">
                  <c:v>2.8804599999999998</c:v>
                </c:pt>
                <c:pt idx="4281" formatCode="General">
                  <c:v>2.8811399999999998</c:v>
                </c:pt>
                <c:pt idx="4282" formatCode="General">
                  <c:v>2.8818100000000002</c:v>
                </c:pt>
                <c:pt idx="4283" formatCode="General">
                  <c:v>2.8824800000000002</c:v>
                </c:pt>
                <c:pt idx="4284" formatCode="General">
                  <c:v>2.8831500000000001</c:v>
                </c:pt>
                <c:pt idx="4285" formatCode="General">
                  <c:v>2.8838300000000001</c:v>
                </c:pt>
                <c:pt idx="4286" formatCode="General">
                  <c:v>2.8845000000000001</c:v>
                </c:pt>
                <c:pt idx="4287" formatCode="General">
                  <c:v>2.88517</c:v>
                </c:pt>
                <c:pt idx="4288" formatCode="General">
                  <c:v>2.88585</c:v>
                </c:pt>
                <c:pt idx="4289" formatCode="General">
                  <c:v>2.88652</c:v>
                </c:pt>
                <c:pt idx="4290" formatCode="General">
                  <c:v>2.8871899999999999</c:v>
                </c:pt>
                <c:pt idx="4291" formatCode="General">
                  <c:v>2.8878699999999999</c:v>
                </c:pt>
                <c:pt idx="4292" formatCode="General">
                  <c:v>2.8885399999999999</c:v>
                </c:pt>
                <c:pt idx="4293" formatCode="General">
                  <c:v>2.8892099999999998</c:v>
                </c:pt>
                <c:pt idx="4294" formatCode="General">
                  <c:v>2.8898799999999998</c:v>
                </c:pt>
                <c:pt idx="4295" formatCode="General">
                  <c:v>2.8905599999999998</c:v>
                </c:pt>
                <c:pt idx="4296" formatCode="General">
                  <c:v>2.8912300000000002</c:v>
                </c:pt>
                <c:pt idx="4297" formatCode="General">
                  <c:v>2.8919000000000001</c:v>
                </c:pt>
                <c:pt idx="4298" formatCode="General">
                  <c:v>2.8925800000000002</c:v>
                </c:pt>
                <c:pt idx="4299" formatCode="General">
                  <c:v>2.8932500000000001</c:v>
                </c:pt>
                <c:pt idx="4300" formatCode="General">
                  <c:v>2.89392</c:v>
                </c:pt>
                <c:pt idx="4301" formatCode="General">
                  <c:v>2.8946000000000001</c:v>
                </c:pt>
                <c:pt idx="4302" formatCode="General">
                  <c:v>2.89527</c:v>
                </c:pt>
                <c:pt idx="4303" formatCode="General">
                  <c:v>2.89594</c:v>
                </c:pt>
                <c:pt idx="4304" formatCode="General">
                  <c:v>2.8966099999999999</c:v>
                </c:pt>
                <c:pt idx="4305" formatCode="General">
                  <c:v>2.8972899999999999</c:v>
                </c:pt>
                <c:pt idx="4306" formatCode="General">
                  <c:v>2.8979599999999999</c:v>
                </c:pt>
                <c:pt idx="4307" formatCode="General">
                  <c:v>2.8986299999999998</c:v>
                </c:pt>
                <c:pt idx="4308" formatCode="General">
                  <c:v>2.8993099999999998</c:v>
                </c:pt>
                <c:pt idx="4309" formatCode="General">
                  <c:v>2.8999799999999998</c:v>
                </c:pt>
                <c:pt idx="4310" formatCode="General">
                  <c:v>2.9006500000000002</c:v>
                </c:pt>
                <c:pt idx="4311" formatCode="General">
                  <c:v>2.9013300000000002</c:v>
                </c:pt>
                <c:pt idx="4312" formatCode="General">
                  <c:v>2.9020000000000001</c:v>
                </c:pt>
                <c:pt idx="4313" formatCode="General">
                  <c:v>2.9026700000000001</c:v>
                </c:pt>
                <c:pt idx="4314" formatCode="General">
                  <c:v>2.90334</c:v>
                </c:pt>
                <c:pt idx="4315" formatCode="General">
                  <c:v>2.90402</c:v>
                </c:pt>
                <c:pt idx="4316" formatCode="General">
                  <c:v>2.90469</c:v>
                </c:pt>
                <c:pt idx="4317" formatCode="General">
                  <c:v>2.9053599999999999</c:v>
                </c:pt>
                <c:pt idx="4318" formatCode="General">
                  <c:v>2.90604</c:v>
                </c:pt>
                <c:pt idx="4319" formatCode="General">
                  <c:v>2.9067099999999999</c:v>
                </c:pt>
                <c:pt idx="4320" formatCode="General">
                  <c:v>2.9073799999999999</c:v>
                </c:pt>
                <c:pt idx="4321" formatCode="General">
                  <c:v>2.9080599999999999</c:v>
                </c:pt>
                <c:pt idx="4322" formatCode="General">
                  <c:v>2.9087299999999998</c:v>
                </c:pt>
                <c:pt idx="4323" formatCode="General">
                  <c:v>2.9094000000000002</c:v>
                </c:pt>
                <c:pt idx="4324" formatCode="General">
                  <c:v>2.9100700000000002</c:v>
                </c:pt>
                <c:pt idx="4325" formatCode="General">
                  <c:v>2.9107500000000002</c:v>
                </c:pt>
                <c:pt idx="4326" formatCode="General">
                  <c:v>2.9114200000000001</c:v>
                </c:pt>
                <c:pt idx="4327" formatCode="General">
                  <c:v>2.9120900000000001</c:v>
                </c:pt>
                <c:pt idx="4328" formatCode="General">
                  <c:v>2.9127700000000001</c:v>
                </c:pt>
                <c:pt idx="4329" formatCode="General">
                  <c:v>2.91344</c:v>
                </c:pt>
                <c:pt idx="4330" formatCode="General">
                  <c:v>2.91411</c:v>
                </c:pt>
                <c:pt idx="4331" formatCode="General">
                  <c:v>2.91479</c:v>
                </c:pt>
                <c:pt idx="4332" formatCode="General">
                  <c:v>2.9154599999999999</c:v>
                </c:pt>
                <c:pt idx="4333" formatCode="General">
                  <c:v>2.9161299999999999</c:v>
                </c:pt>
                <c:pt idx="4334" formatCode="General">
                  <c:v>2.9167999999999998</c:v>
                </c:pt>
                <c:pt idx="4335" formatCode="General">
                  <c:v>2.9174799999999999</c:v>
                </c:pt>
                <c:pt idx="4336" formatCode="General">
                  <c:v>2.9181499999999998</c:v>
                </c:pt>
                <c:pt idx="4337" formatCode="General">
                  <c:v>2.9188200000000002</c:v>
                </c:pt>
                <c:pt idx="4338" formatCode="General">
                  <c:v>2.9195000000000002</c:v>
                </c:pt>
                <c:pt idx="4339" formatCode="General">
                  <c:v>2.9201700000000002</c:v>
                </c:pt>
                <c:pt idx="4340" formatCode="General">
                  <c:v>2.9208400000000001</c:v>
                </c:pt>
                <c:pt idx="4341" formatCode="General">
                  <c:v>2.9215200000000001</c:v>
                </c:pt>
                <c:pt idx="4342" formatCode="General">
                  <c:v>2.9221900000000001</c:v>
                </c:pt>
                <c:pt idx="4343" formatCode="General">
                  <c:v>2.92286</c:v>
                </c:pt>
                <c:pt idx="4344" formatCode="General">
                  <c:v>2.92353</c:v>
                </c:pt>
                <c:pt idx="4345" formatCode="General">
                  <c:v>2.92421</c:v>
                </c:pt>
                <c:pt idx="4346" formatCode="General">
                  <c:v>2.9248799999999999</c:v>
                </c:pt>
                <c:pt idx="4347" formatCode="General">
                  <c:v>2.9255499999999999</c:v>
                </c:pt>
                <c:pt idx="4348" formatCode="General">
                  <c:v>2.9262299999999999</c:v>
                </c:pt>
                <c:pt idx="4349" formatCode="General">
                  <c:v>2.9268999999999998</c:v>
                </c:pt>
                <c:pt idx="4350" formatCode="General">
                  <c:v>2.9275699999999998</c:v>
                </c:pt>
                <c:pt idx="4351" formatCode="General">
                  <c:v>2.9282499999999998</c:v>
                </c:pt>
                <c:pt idx="4352" formatCode="General">
                  <c:v>2.9289200000000002</c:v>
                </c:pt>
                <c:pt idx="4353" formatCode="General">
                  <c:v>2.9295900000000001</c:v>
                </c:pt>
                <c:pt idx="4354" formatCode="General">
                  <c:v>2.9302600000000001</c:v>
                </c:pt>
                <c:pt idx="4355" formatCode="General">
                  <c:v>2.9309400000000001</c:v>
                </c:pt>
                <c:pt idx="4356" formatCode="General">
                  <c:v>2.93161</c:v>
                </c:pt>
                <c:pt idx="4357" formatCode="General">
                  <c:v>2.93228</c:v>
                </c:pt>
                <c:pt idx="4358" formatCode="General">
                  <c:v>2.93296</c:v>
                </c:pt>
                <c:pt idx="4359" formatCode="General">
                  <c:v>2.93363</c:v>
                </c:pt>
                <c:pt idx="4360" formatCode="General">
                  <c:v>2.9342999999999999</c:v>
                </c:pt>
                <c:pt idx="4361" formatCode="General">
                  <c:v>2.9349799999999999</c:v>
                </c:pt>
                <c:pt idx="4362" formatCode="General">
                  <c:v>2.9356499999999999</c:v>
                </c:pt>
                <c:pt idx="4363" formatCode="General">
                  <c:v>2.9363199999999998</c:v>
                </c:pt>
                <c:pt idx="4364" formatCode="General">
                  <c:v>2.9369900000000002</c:v>
                </c:pt>
                <c:pt idx="4365" formatCode="General">
                  <c:v>2.9376699999999998</c:v>
                </c:pt>
                <c:pt idx="4366" formatCode="General">
                  <c:v>2.9383400000000002</c:v>
                </c:pt>
                <c:pt idx="4367" formatCode="General">
                  <c:v>2.9390100000000001</c:v>
                </c:pt>
                <c:pt idx="4368" formatCode="General">
                  <c:v>2.9396900000000001</c:v>
                </c:pt>
                <c:pt idx="4369" formatCode="General">
                  <c:v>2.9403600000000001</c:v>
                </c:pt>
                <c:pt idx="4370" formatCode="General">
                  <c:v>2.94103</c:v>
                </c:pt>
                <c:pt idx="4371" formatCode="General">
                  <c:v>2.94171</c:v>
                </c:pt>
                <c:pt idx="4372" formatCode="General">
                  <c:v>2.94238</c:v>
                </c:pt>
                <c:pt idx="4373" formatCode="General">
                  <c:v>2.9430499999999999</c:v>
                </c:pt>
                <c:pt idx="4374" formatCode="General">
                  <c:v>2.9437199999999999</c:v>
                </c:pt>
                <c:pt idx="4375" formatCode="General">
                  <c:v>2.9443999999999999</c:v>
                </c:pt>
                <c:pt idx="4376" formatCode="General">
                  <c:v>2.9450699999999999</c:v>
                </c:pt>
                <c:pt idx="4377" formatCode="General">
                  <c:v>2.9457399999999998</c:v>
                </c:pt>
                <c:pt idx="4378" formatCode="General">
                  <c:v>2.9464199999999998</c:v>
                </c:pt>
                <c:pt idx="4379" formatCode="General">
                  <c:v>2.9470900000000002</c:v>
                </c:pt>
                <c:pt idx="4380" formatCode="General">
                  <c:v>2.9477600000000002</c:v>
                </c:pt>
                <c:pt idx="4381" formatCode="General">
                  <c:v>2.9484400000000002</c:v>
                </c:pt>
                <c:pt idx="4382" formatCode="General">
                  <c:v>2.9491100000000001</c:v>
                </c:pt>
                <c:pt idx="4383" formatCode="General">
                  <c:v>2.9497800000000001</c:v>
                </c:pt>
                <c:pt idx="4384" formatCode="General">
                  <c:v>2.95045</c:v>
                </c:pt>
                <c:pt idx="4385" formatCode="General">
                  <c:v>2.95113</c:v>
                </c:pt>
                <c:pt idx="4386" formatCode="General">
                  <c:v>2.9518</c:v>
                </c:pt>
                <c:pt idx="4387" formatCode="General">
                  <c:v>2.9524699999999999</c:v>
                </c:pt>
                <c:pt idx="4388" formatCode="General">
                  <c:v>2.9531499999999999</c:v>
                </c:pt>
                <c:pt idx="4389" formatCode="General">
                  <c:v>2.9538199999999999</c:v>
                </c:pt>
                <c:pt idx="4390" formatCode="General">
                  <c:v>2.9544899999999998</c:v>
                </c:pt>
                <c:pt idx="4391" formatCode="General">
                  <c:v>2.9551699999999999</c:v>
                </c:pt>
                <c:pt idx="4392" formatCode="General">
                  <c:v>2.9558399999999998</c:v>
                </c:pt>
                <c:pt idx="4393" formatCode="General">
                  <c:v>2.9565100000000002</c:v>
                </c:pt>
                <c:pt idx="4394" formatCode="General">
                  <c:v>2.9571800000000001</c:v>
                </c:pt>
                <c:pt idx="4395" formatCode="General">
                  <c:v>2.9578600000000002</c:v>
                </c:pt>
                <c:pt idx="4396" formatCode="General">
                  <c:v>2.9585300000000001</c:v>
                </c:pt>
                <c:pt idx="4397" formatCode="General">
                  <c:v>2.9592000000000001</c:v>
                </c:pt>
                <c:pt idx="4398" formatCode="General">
                  <c:v>2.9598800000000001</c:v>
                </c:pt>
                <c:pt idx="4399" formatCode="General">
                  <c:v>2.96055</c:v>
                </c:pt>
                <c:pt idx="4400" formatCode="General">
                  <c:v>2.96122</c:v>
                </c:pt>
                <c:pt idx="4401" formatCode="General">
                  <c:v>2.9619</c:v>
                </c:pt>
                <c:pt idx="4402" formatCode="General">
                  <c:v>2.9625699999999999</c:v>
                </c:pt>
                <c:pt idx="4403" formatCode="General">
                  <c:v>2.9632399999999999</c:v>
                </c:pt>
                <c:pt idx="4404" formatCode="General">
                  <c:v>2.9639099999999998</c:v>
                </c:pt>
                <c:pt idx="4405" formatCode="General">
                  <c:v>2.9645899999999998</c:v>
                </c:pt>
                <c:pt idx="4406" formatCode="General">
                  <c:v>2.9652599999999998</c:v>
                </c:pt>
                <c:pt idx="4407" formatCode="General">
                  <c:v>2.9659300000000002</c:v>
                </c:pt>
                <c:pt idx="4408" formatCode="General">
                  <c:v>2.9666100000000002</c:v>
                </c:pt>
                <c:pt idx="4409" formatCode="General">
                  <c:v>2.9672800000000001</c:v>
                </c:pt>
                <c:pt idx="4410" formatCode="General">
                  <c:v>2.9679500000000001</c:v>
                </c:pt>
                <c:pt idx="4411" formatCode="General">
                  <c:v>2.9686300000000001</c:v>
                </c:pt>
                <c:pt idx="4412" formatCode="General">
                  <c:v>2.9693000000000001</c:v>
                </c:pt>
                <c:pt idx="4413" formatCode="General">
                  <c:v>2.96997</c:v>
                </c:pt>
                <c:pt idx="4414" formatCode="General">
                  <c:v>2.9706399999999999</c:v>
                </c:pt>
                <c:pt idx="4415" formatCode="General">
                  <c:v>2.97132</c:v>
                </c:pt>
                <c:pt idx="4416" formatCode="General">
                  <c:v>2.9719899999999999</c:v>
                </c:pt>
                <c:pt idx="4417" formatCode="General">
                  <c:v>2.9726599999999999</c:v>
                </c:pt>
                <c:pt idx="4418" formatCode="General">
                  <c:v>2.9733399999999999</c:v>
                </c:pt>
                <c:pt idx="4419" formatCode="General">
                  <c:v>2.9740099999999998</c:v>
                </c:pt>
                <c:pt idx="4420" formatCode="General">
                  <c:v>2.9746800000000002</c:v>
                </c:pt>
                <c:pt idx="4421" formatCode="General">
                  <c:v>2.9753599999999998</c:v>
                </c:pt>
                <c:pt idx="4422" formatCode="General">
                  <c:v>2.9760300000000002</c:v>
                </c:pt>
                <c:pt idx="4423" formatCode="General">
                  <c:v>2.9767000000000001</c:v>
                </c:pt>
                <c:pt idx="4424" formatCode="General">
                  <c:v>2.9773700000000001</c:v>
                </c:pt>
                <c:pt idx="4425" formatCode="General">
                  <c:v>2.9780500000000001</c:v>
                </c:pt>
                <c:pt idx="4426" formatCode="General">
                  <c:v>2.97872</c:v>
                </c:pt>
                <c:pt idx="4427" formatCode="General">
                  <c:v>2.97939</c:v>
                </c:pt>
                <c:pt idx="4428" formatCode="General">
                  <c:v>2.98007</c:v>
                </c:pt>
                <c:pt idx="4429" formatCode="General">
                  <c:v>2.9807399999999999</c:v>
                </c:pt>
                <c:pt idx="4430" formatCode="General">
                  <c:v>2.9814099999999999</c:v>
                </c:pt>
                <c:pt idx="4431" formatCode="General">
                  <c:v>2.9820899999999999</c:v>
                </c:pt>
                <c:pt idx="4432" formatCode="General">
                  <c:v>2.9827599999999999</c:v>
                </c:pt>
                <c:pt idx="4433" formatCode="General">
                  <c:v>2.9834299999999998</c:v>
                </c:pt>
                <c:pt idx="4434" formatCode="General">
                  <c:v>2.9841000000000002</c:v>
                </c:pt>
                <c:pt idx="4435" formatCode="General">
                  <c:v>2.9847800000000002</c:v>
                </c:pt>
                <c:pt idx="4436" formatCode="General">
                  <c:v>2.9854500000000002</c:v>
                </c:pt>
                <c:pt idx="4437" formatCode="General">
                  <c:v>2.9861200000000001</c:v>
                </c:pt>
                <c:pt idx="4438" formatCode="General">
                  <c:v>2.9868000000000001</c:v>
                </c:pt>
                <c:pt idx="4439" formatCode="General">
                  <c:v>2.9874700000000001</c:v>
                </c:pt>
                <c:pt idx="4440" formatCode="General">
                  <c:v>2.98814</c:v>
                </c:pt>
                <c:pt idx="4441" formatCode="General">
                  <c:v>2.98882</c:v>
                </c:pt>
                <c:pt idx="4442" formatCode="General">
                  <c:v>2.98949</c:v>
                </c:pt>
                <c:pt idx="4443" formatCode="General">
                  <c:v>2.9901599999999999</c:v>
                </c:pt>
                <c:pt idx="4444" formatCode="General">
                  <c:v>2.9908299999999999</c:v>
                </c:pt>
                <c:pt idx="4445" formatCode="General">
                  <c:v>2.9915099999999999</c:v>
                </c:pt>
                <c:pt idx="4446" formatCode="General">
                  <c:v>2.9921799999999998</c:v>
                </c:pt>
                <c:pt idx="4447" formatCode="General">
                  <c:v>2.9928499999999998</c:v>
                </c:pt>
                <c:pt idx="4448" formatCode="General">
                  <c:v>2.9935299999999998</c:v>
                </c:pt>
                <c:pt idx="4449" formatCode="General">
                  <c:v>2.9942000000000002</c:v>
                </c:pt>
                <c:pt idx="4450" formatCode="General">
                  <c:v>2.9948700000000001</c:v>
                </c:pt>
                <c:pt idx="4451" formatCode="General">
                  <c:v>2.9955500000000002</c:v>
                </c:pt>
                <c:pt idx="4452" formatCode="General">
                  <c:v>2.9962200000000001</c:v>
                </c:pt>
                <c:pt idx="4453" formatCode="General">
                  <c:v>2.9968900000000001</c:v>
                </c:pt>
                <c:pt idx="4454" formatCode="General">
                  <c:v>2.99756</c:v>
                </c:pt>
                <c:pt idx="4455" formatCode="General">
                  <c:v>2.99824</c:v>
                </c:pt>
                <c:pt idx="4456" formatCode="General">
                  <c:v>2.99891</c:v>
                </c:pt>
                <c:pt idx="4457" formatCode="General">
                  <c:v>2.9995799999999999</c:v>
                </c:pt>
                <c:pt idx="4458" formatCode="General">
                  <c:v>3.0002599999999999</c:v>
                </c:pt>
                <c:pt idx="4459" formatCode="General">
                  <c:v>3.0009299999999999</c:v>
                </c:pt>
                <c:pt idx="4460" formatCode="General">
                  <c:v>3.0015999999999998</c:v>
                </c:pt>
                <c:pt idx="4461" formatCode="General">
                  <c:v>3.0022799999999998</c:v>
                </c:pt>
                <c:pt idx="4462" formatCode="General">
                  <c:v>3.0029499999999998</c:v>
                </c:pt>
                <c:pt idx="4463" formatCode="General">
                  <c:v>3.0036200000000002</c:v>
                </c:pt>
                <c:pt idx="4464" formatCode="General">
                  <c:v>3.0042900000000001</c:v>
                </c:pt>
                <c:pt idx="4465" formatCode="General">
                  <c:v>3.0049700000000001</c:v>
                </c:pt>
                <c:pt idx="4466" formatCode="General">
                  <c:v>3.0056400000000001</c:v>
                </c:pt>
                <c:pt idx="4467" formatCode="General">
                  <c:v>3.00631</c:v>
                </c:pt>
                <c:pt idx="4468" formatCode="General">
                  <c:v>3.0069900000000001</c:v>
                </c:pt>
                <c:pt idx="4469" formatCode="General">
                  <c:v>3.00766</c:v>
                </c:pt>
                <c:pt idx="4470" formatCode="General">
                  <c:v>3.0083299999999999</c:v>
                </c:pt>
                <c:pt idx="4471" formatCode="General">
                  <c:v>3.00901</c:v>
                </c:pt>
                <c:pt idx="4472" formatCode="General">
                  <c:v>3.0096799999999999</c:v>
                </c:pt>
                <c:pt idx="4473" formatCode="General">
                  <c:v>3.0103499999999999</c:v>
                </c:pt>
                <c:pt idx="4474" formatCode="General">
                  <c:v>3.0110299999999999</c:v>
                </c:pt>
                <c:pt idx="4475" formatCode="General">
                  <c:v>3.0116999999999998</c:v>
                </c:pt>
                <c:pt idx="4476" formatCode="General">
                  <c:v>3.0123700000000002</c:v>
                </c:pt>
                <c:pt idx="4477" formatCode="General">
                  <c:v>3.0130400000000002</c:v>
                </c:pt>
                <c:pt idx="4478" formatCode="General">
                  <c:v>3.0137200000000002</c:v>
                </c:pt>
                <c:pt idx="4479" formatCode="General">
                  <c:v>3.0143900000000001</c:v>
                </c:pt>
                <c:pt idx="4480" formatCode="General">
                  <c:v>3.0150600000000001</c:v>
                </c:pt>
                <c:pt idx="4481" formatCode="General">
                  <c:v>3.0157400000000001</c:v>
                </c:pt>
                <c:pt idx="4482" formatCode="General">
                  <c:v>3.01641</c:v>
                </c:pt>
                <c:pt idx="4483" formatCode="General">
                  <c:v>3.01708</c:v>
                </c:pt>
                <c:pt idx="4484" formatCode="General">
                  <c:v>3.01776</c:v>
                </c:pt>
                <c:pt idx="4485" formatCode="General">
                  <c:v>3.0184299999999999</c:v>
                </c:pt>
                <c:pt idx="4486" formatCode="General">
                  <c:v>3.0190999999999999</c:v>
                </c:pt>
                <c:pt idx="4487" formatCode="General">
                  <c:v>3.0197699999999998</c:v>
                </c:pt>
                <c:pt idx="4488" formatCode="General">
                  <c:v>3.0204499999999999</c:v>
                </c:pt>
                <c:pt idx="4489" formatCode="General">
                  <c:v>3.0211199999999998</c:v>
                </c:pt>
                <c:pt idx="4490" formatCode="General">
                  <c:v>3.0217900000000002</c:v>
                </c:pt>
                <c:pt idx="4491" formatCode="General">
                  <c:v>3.0224700000000002</c:v>
                </c:pt>
                <c:pt idx="4492" formatCode="General">
                  <c:v>3.0231400000000002</c:v>
                </c:pt>
                <c:pt idx="4493" formatCode="General">
                  <c:v>3.0238100000000001</c:v>
                </c:pt>
                <c:pt idx="4494" formatCode="General">
                  <c:v>3.0244900000000001</c:v>
                </c:pt>
                <c:pt idx="4495" formatCode="General">
                  <c:v>3.0251600000000001</c:v>
                </c:pt>
                <c:pt idx="4496" formatCode="General">
                  <c:v>3.02583</c:v>
                </c:pt>
                <c:pt idx="4497" formatCode="General">
                  <c:v>3.0265</c:v>
                </c:pt>
                <c:pt idx="4498" formatCode="General">
                  <c:v>3.02718</c:v>
                </c:pt>
                <c:pt idx="4499" formatCode="General">
                  <c:v>3.0278499999999999</c:v>
                </c:pt>
                <c:pt idx="4500" formatCode="General">
                  <c:v>3.0285199999999999</c:v>
                </c:pt>
                <c:pt idx="4501" formatCode="General">
                  <c:v>3.0291999999999999</c:v>
                </c:pt>
                <c:pt idx="4502" formatCode="General">
                  <c:v>3.0298699999999998</c:v>
                </c:pt>
                <c:pt idx="4503" formatCode="General">
                  <c:v>3.0305399999999998</c:v>
                </c:pt>
                <c:pt idx="4504" formatCode="General">
                  <c:v>3.0312199999999998</c:v>
                </c:pt>
                <c:pt idx="4505" formatCode="General">
                  <c:v>3.0318900000000002</c:v>
                </c:pt>
                <c:pt idx="4506" formatCode="General">
                  <c:v>3.0325600000000001</c:v>
                </c:pt>
                <c:pt idx="4507" formatCode="General">
                  <c:v>3.0332300000000001</c:v>
                </c:pt>
                <c:pt idx="4508" formatCode="General">
                  <c:v>3.0339100000000001</c:v>
                </c:pt>
                <c:pt idx="4509" formatCode="General">
                  <c:v>3.0345800000000001</c:v>
                </c:pt>
                <c:pt idx="4510" formatCode="General">
                  <c:v>3.03525</c:v>
                </c:pt>
                <c:pt idx="4511" formatCode="General">
                  <c:v>3.03593</c:v>
                </c:pt>
                <c:pt idx="4512" formatCode="General">
                  <c:v>3.0366</c:v>
                </c:pt>
                <c:pt idx="4513" formatCode="General">
                  <c:v>3.0372699999999999</c:v>
                </c:pt>
                <c:pt idx="4514" formatCode="General">
                  <c:v>3.0379499999999999</c:v>
                </c:pt>
                <c:pt idx="4515" formatCode="General">
                  <c:v>3.0386199999999999</c:v>
                </c:pt>
                <c:pt idx="4516" formatCode="General">
                  <c:v>3.0392899999999998</c:v>
                </c:pt>
                <c:pt idx="4517" formatCode="General">
                  <c:v>3.0399600000000002</c:v>
                </c:pt>
                <c:pt idx="4518" formatCode="General">
                  <c:v>3.0406399999999998</c:v>
                </c:pt>
                <c:pt idx="4519" formatCode="General">
                  <c:v>3.0413100000000002</c:v>
                </c:pt>
                <c:pt idx="4520" formatCode="General">
                  <c:v>3.0419800000000001</c:v>
                </c:pt>
                <c:pt idx="4521" formatCode="General">
                  <c:v>3.0426600000000001</c:v>
                </c:pt>
                <c:pt idx="4522" formatCode="General">
                  <c:v>3.0433300000000001</c:v>
                </c:pt>
                <c:pt idx="4523" formatCode="General">
                  <c:v>3.044</c:v>
                </c:pt>
                <c:pt idx="4524" formatCode="General">
                  <c:v>3.0446800000000001</c:v>
                </c:pt>
                <c:pt idx="4525" formatCode="General">
                  <c:v>3.04535</c:v>
                </c:pt>
                <c:pt idx="4526" formatCode="General">
                  <c:v>3.0460199999999999</c:v>
                </c:pt>
                <c:pt idx="4527" formatCode="General">
                  <c:v>3.0466899999999999</c:v>
                </c:pt>
                <c:pt idx="4528" formatCode="General">
                  <c:v>3.0473699999999999</c:v>
                </c:pt>
                <c:pt idx="4529" formatCode="General">
                  <c:v>3.0480399999999999</c:v>
                </c:pt>
                <c:pt idx="4530" formatCode="General">
                  <c:v>3.0487099999999998</c:v>
                </c:pt>
                <c:pt idx="4531" formatCode="General">
                  <c:v>3.0493899999999998</c:v>
                </c:pt>
                <c:pt idx="4532" formatCode="General">
                  <c:v>3.0500600000000002</c:v>
                </c:pt>
                <c:pt idx="4533" formatCode="General">
                  <c:v>3.0507300000000002</c:v>
                </c:pt>
                <c:pt idx="4534" formatCode="General">
                  <c:v>3.0514100000000002</c:v>
                </c:pt>
                <c:pt idx="4535" formatCode="General">
                  <c:v>3.0520800000000001</c:v>
                </c:pt>
                <c:pt idx="4536" formatCode="General">
                  <c:v>3.0527500000000001</c:v>
                </c:pt>
                <c:pt idx="4537" formatCode="General">
                  <c:v>3.05342</c:v>
                </c:pt>
                <c:pt idx="4538" formatCode="General">
                  <c:v>3.0541</c:v>
                </c:pt>
                <c:pt idx="4539" formatCode="General">
                  <c:v>3.05477</c:v>
                </c:pt>
                <c:pt idx="4540" formatCode="General">
                  <c:v>3.0554399999999999</c:v>
                </c:pt>
                <c:pt idx="4541" formatCode="General">
                  <c:v>3.0561199999999999</c:v>
                </c:pt>
                <c:pt idx="4542" formatCode="General">
                  <c:v>3.0567899999999999</c:v>
                </c:pt>
                <c:pt idx="4543" formatCode="General">
                  <c:v>3.0574599999999998</c:v>
                </c:pt>
                <c:pt idx="4544" formatCode="General">
                  <c:v>3.0581399999999999</c:v>
                </c:pt>
                <c:pt idx="4545" formatCode="General">
                  <c:v>3.0588099999999998</c:v>
                </c:pt>
                <c:pt idx="4546" formatCode="General">
                  <c:v>3.0594800000000002</c:v>
                </c:pt>
                <c:pt idx="4547" formatCode="General">
                  <c:v>3.0601500000000001</c:v>
                </c:pt>
                <c:pt idx="4548" formatCode="General">
                  <c:v>3.0608300000000002</c:v>
                </c:pt>
                <c:pt idx="4549" formatCode="General">
                  <c:v>3.0615000000000001</c:v>
                </c:pt>
                <c:pt idx="4550" formatCode="General">
                  <c:v>3.0621700000000001</c:v>
                </c:pt>
                <c:pt idx="4551" formatCode="General">
                  <c:v>3.0628500000000001</c:v>
                </c:pt>
                <c:pt idx="4552" formatCode="General">
                  <c:v>3.06352</c:v>
                </c:pt>
                <c:pt idx="4553" formatCode="General">
                  <c:v>3.06419</c:v>
                </c:pt>
                <c:pt idx="4554" formatCode="General">
                  <c:v>3.06487</c:v>
                </c:pt>
                <c:pt idx="4555" formatCode="General">
                  <c:v>3.0655399999999999</c:v>
                </c:pt>
                <c:pt idx="4556" formatCode="General">
                  <c:v>3.0662099999999999</c:v>
                </c:pt>
                <c:pt idx="4557" formatCode="General">
                  <c:v>3.0668799999999998</c:v>
                </c:pt>
                <c:pt idx="4558" formatCode="General">
                  <c:v>3.0675599999999998</c:v>
                </c:pt>
                <c:pt idx="4559" formatCode="General">
                  <c:v>3.0682299999999998</c:v>
                </c:pt>
                <c:pt idx="4560" formatCode="General">
                  <c:v>3.0689000000000002</c:v>
                </c:pt>
                <c:pt idx="4561" formatCode="General">
                  <c:v>3.0695800000000002</c:v>
                </c:pt>
                <c:pt idx="4562" formatCode="General">
                  <c:v>3.0702500000000001</c:v>
                </c:pt>
                <c:pt idx="4563" formatCode="General">
                  <c:v>3.0709200000000001</c:v>
                </c:pt>
                <c:pt idx="4564" formatCode="General">
                  <c:v>3.0716000000000001</c:v>
                </c:pt>
                <c:pt idx="4565" formatCode="General">
                  <c:v>3.0722700000000001</c:v>
                </c:pt>
                <c:pt idx="4566" formatCode="General">
                  <c:v>3.07294</c:v>
                </c:pt>
                <c:pt idx="4567" formatCode="General">
                  <c:v>3.07361</c:v>
                </c:pt>
                <c:pt idx="4568" formatCode="General">
                  <c:v>3.07429</c:v>
                </c:pt>
                <c:pt idx="4569" formatCode="General">
                  <c:v>3.0749599999999999</c:v>
                </c:pt>
                <c:pt idx="4570" formatCode="General">
                  <c:v>3.0756299999999999</c:v>
                </c:pt>
                <c:pt idx="4571" formatCode="General">
                  <c:v>3.0763099999999999</c:v>
                </c:pt>
                <c:pt idx="4572" formatCode="General">
                  <c:v>3.0769799999999998</c:v>
                </c:pt>
                <c:pt idx="4573" formatCode="General">
                  <c:v>3.0776500000000002</c:v>
                </c:pt>
                <c:pt idx="4574" formatCode="General">
                  <c:v>3.0783299999999998</c:v>
                </c:pt>
                <c:pt idx="4575" formatCode="General">
                  <c:v>3.0790000000000002</c:v>
                </c:pt>
                <c:pt idx="4576" formatCode="General">
                  <c:v>3.0796700000000001</c:v>
                </c:pt>
                <c:pt idx="4577" formatCode="General">
                  <c:v>3.0803400000000001</c:v>
                </c:pt>
                <c:pt idx="4578" formatCode="General">
                  <c:v>3.0810200000000001</c:v>
                </c:pt>
                <c:pt idx="4579" formatCode="General">
                  <c:v>3.08169</c:v>
                </c:pt>
                <c:pt idx="4580" formatCode="General">
                  <c:v>3.08236</c:v>
                </c:pt>
                <c:pt idx="4581" formatCode="General">
                  <c:v>3.08304</c:v>
                </c:pt>
                <c:pt idx="4582" formatCode="General">
                  <c:v>3.08371</c:v>
                </c:pt>
                <c:pt idx="4583" formatCode="General">
                  <c:v>3.0843799999999999</c:v>
                </c:pt>
                <c:pt idx="4584" formatCode="General">
                  <c:v>3.0850599999999999</c:v>
                </c:pt>
                <c:pt idx="4585" formatCode="General">
                  <c:v>3.0857299999999999</c:v>
                </c:pt>
                <c:pt idx="4586" formatCode="General">
                  <c:v>3.0863999999999998</c:v>
                </c:pt>
                <c:pt idx="4587" formatCode="General">
                  <c:v>3.0870700000000002</c:v>
                </c:pt>
                <c:pt idx="4588" formatCode="General">
                  <c:v>3.0877500000000002</c:v>
                </c:pt>
                <c:pt idx="4589" formatCode="General">
                  <c:v>3.0884200000000002</c:v>
                </c:pt>
                <c:pt idx="4590" formatCode="General">
                  <c:v>3.0890900000000001</c:v>
                </c:pt>
                <c:pt idx="4591" formatCode="General">
                  <c:v>3.0897700000000001</c:v>
                </c:pt>
                <c:pt idx="4592" formatCode="General">
                  <c:v>3.0904400000000001</c:v>
                </c:pt>
                <c:pt idx="4593" formatCode="General">
                  <c:v>3.09111</c:v>
                </c:pt>
                <c:pt idx="4594" formatCode="General">
                  <c:v>3.09179</c:v>
                </c:pt>
                <c:pt idx="4595" formatCode="General">
                  <c:v>3.09246</c:v>
                </c:pt>
                <c:pt idx="4596" formatCode="General">
                  <c:v>3.0931299999999999</c:v>
                </c:pt>
                <c:pt idx="4597" formatCode="General">
                  <c:v>3.0937999999999999</c:v>
                </c:pt>
                <c:pt idx="4598" formatCode="General">
                  <c:v>3.0944799999999999</c:v>
                </c:pt>
                <c:pt idx="4599" formatCode="General">
                  <c:v>3.0951499999999998</c:v>
                </c:pt>
                <c:pt idx="4600" formatCode="General">
                  <c:v>3.0958199999999998</c:v>
                </c:pt>
                <c:pt idx="4601" formatCode="General">
                  <c:v>3.0964999999999998</c:v>
                </c:pt>
                <c:pt idx="4602" formatCode="General">
                  <c:v>3.0971700000000002</c:v>
                </c:pt>
                <c:pt idx="4603" formatCode="General">
                  <c:v>3.0978400000000001</c:v>
                </c:pt>
                <c:pt idx="4604" formatCode="General">
                  <c:v>3.0985200000000002</c:v>
                </c:pt>
                <c:pt idx="4605" formatCode="General">
                  <c:v>3.0991900000000001</c:v>
                </c:pt>
                <c:pt idx="4606" formatCode="General">
                  <c:v>3.0998600000000001</c:v>
                </c:pt>
                <c:pt idx="4607" formatCode="General">
                  <c:v>3.10053</c:v>
                </c:pt>
                <c:pt idx="4608" formatCode="General">
                  <c:v>3.10121</c:v>
                </c:pt>
                <c:pt idx="4609" formatCode="General">
                  <c:v>3.10188</c:v>
                </c:pt>
                <c:pt idx="4610" formatCode="General">
                  <c:v>3.1025499999999999</c:v>
                </c:pt>
                <c:pt idx="4611" formatCode="General">
                  <c:v>3.1032299999999999</c:v>
                </c:pt>
                <c:pt idx="4612" formatCode="General">
                  <c:v>3.1038999999999999</c:v>
                </c:pt>
                <c:pt idx="4613" formatCode="General">
                  <c:v>3.1045699999999998</c:v>
                </c:pt>
                <c:pt idx="4614" formatCode="General">
                  <c:v>3.1052499999999998</c:v>
                </c:pt>
                <c:pt idx="4615" formatCode="General">
                  <c:v>3.1059199999999998</c:v>
                </c:pt>
                <c:pt idx="4616" formatCode="General">
                  <c:v>3.1065900000000002</c:v>
                </c:pt>
                <c:pt idx="4617" formatCode="General">
                  <c:v>3.1072600000000001</c:v>
                </c:pt>
                <c:pt idx="4618" formatCode="General">
                  <c:v>3.1079400000000001</c:v>
                </c:pt>
                <c:pt idx="4619" formatCode="General">
                  <c:v>3.1086100000000001</c:v>
                </c:pt>
                <c:pt idx="4620" formatCode="General">
                  <c:v>3.10928</c:v>
                </c:pt>
                <c:pt idx="4621" formatCode="General">
                  <c:v>3.1099600000000001</c:v>
                </c:pt>
                <c:pt idx="4622" formatCode="General">
                  <c:v>3.11063</c:v>
                </c:pt>
                <c:pt idx="4623" formatCode="General">
                  <c:v>3.1113</c:v>
                </c:pt>
                <c:pt idx="4624" formatCode="General">
                  <c:v>3.11198</c:v>
                </c:pt>
                <c:pt idx="4625" formatCode="General">
                  <c:v>3.1126499999999999</c:v>
                </c:pt>
                <c:pt idx="4626" formatCode="General">
                  <c:v>3.1133199999999999</c:v>
                </c:pt>
                <c:pt idx="4627" formatCode="General">
                  <c:v>3.1139899999999998</c:v>
                </c:pt>
                <c:pt idx="4628" formatCode="General">
                  <c:v>3.1146699999999998</c:v>
                </c:pt>
                <c:pt idx="4629" formatCode="General">
                  <c:v>3.1153400000000002</c:v>
                </c:pt>
                <c:pt idx="4630" formatCode="General">
                  <c:v>3.1160100000000002</c:v>
                </c:pt>
                <c:pt idx="4631" formatCode="General">
                  <c:v>3.1166900000000002</c:v>
                </c:pt>
                <c:pt idx="4632" formatCode="General">
                  <c:v>3.1173600000000001</c:v>
                </c:pt>
                <c:pt idx="4633" formatCode="General">
                  <c:v>3.1180300000000001</c:v>
                </c:pt>
                <c:pt idx="4634" formatCode="General">
                  <c:v>3.1187100000000001</c:v>
                </c:pt>
                <c:pt idx="4635" formatCode="General">
                  <c:v>3.11938</c:v>
                </c:pt>
                <c:pt idx="4636" formatCode="General">
                  <c:v>3.12005</c:v>
                </c:pt>
                <c:pt idx="4637" formatCode="General">
                  <c:v>3.1207199999999999</c:v>
                </c:pt>
                <c:pt idx="4638" formatCode="General">
                  <c:v>3.1214</c:v>
                </c:pt>
                <c:pt idx="4639" formatCode="General">
                  <c:v>3.1220699999999999</c:v>
                </c:pt>
                <c:pt idx="4640" formatCode="General">
                  <c:v>3.1227399999999998</c:v>
                </c:pt>
                <c:pt idx="4641" formatCode="General">
                  <c:v>3.1234199999999999</c:v>
                </c:pt>
                <c:pt idx="4642" formatCode="General">
                  <c:v>3.1240899999999998</c:v>
                </c:pt>
                <c:pt idx="4643" formatCode="General">
                  <c:v>3.1247600000000002</c:v>
                </c:pt>
                <c:pt idx="4644" formatCode="General">
                  <c:v>3.1254400000000002</c:v>
                </c:pt>
                <c:pt idx="4645" formatCode="General">
                  <c:v>3.1261100000000002</c:v>
                </c:pt>
                <c:pt idx="4646" formatCode="General">
                  <c:v>3.1267800000000001</c:v>
                </c:pt>
                <c:pt idx="4647" formatCode="General">
                  <c:v>3.1274500000000001</c:v>
                </c:pt>
                <c:pt idx="4648" formatCode="General">
                  <c:v>3.1281300000000001</c:v>
                </c:pt>
                <c:pt idx="4649" formatCode="General">
                  <c:v>3.1288</c:v>
                </c:pt>
                <c:pt idx="4650" formatCode="General">
                  <c:v>3.12947</c:v>
                </c:pt>
                <c:pt idx="4651" formatCode="General">
                  <c:v>3.13015</c:v>
                </c:pt>
                <c:pt idx="4652" formatCode="General">
                  <c:v>3.1308199999999999</c:v>
                </c:pt>
                <c:pt idx="4653" formatCode="General">
                  <c:v>3.1314899999999999</c:v>
                </c:pt>
                <c:pt idx="4654" formatCode="General">
                  <c:v>3.1321699999999999</c:v>
                </c:pt>
                <c:pt idx="4655" formatCode="General">
                  <c:v>3.1328399999999998</c:v>
                </c:pt>
                <c:pt idx="4656" formatCode="General">
                  <c:v>3.1335099999999998</c:v>
                </c:pt>
                <c:pt idx="4657" formatCode="General">
                  <c:v>3.1341800000000002</c:v>
                </c:pt>
                <c:pt idx="4658" formatCode="General">
                  <c:v>3.1348600000000002</c:v>
                </c:pt>
                <c:pt idx="4659" formatCode="General">
                  <c:v>3.1355300000000002</c:v>
                </c:pt>
                <c:pt idx="4660" formatCode="General">
                  <c:v>3.1362000000000001</c:v>
                </c:pt>
                <c:pt idx="4661" formatCode="General">
                  <c:v>3.1368800000000001</c:v>
                </c:pt>
                <c:pt idx="4662" formatCode="General">
                  <c:v>3.1375500000000001</c:v>
                </c:pt>
                <c:pt idx="4663" formatCode="General">
                  <c:v>3.13822</c:v>
                </c:pt>
                <c:pt idx="4664" formatCode="General">
                  <c:v>3.1389</c:v>
                </c:pt>
                <c:pt idx="4665" formatCode="General">
                  <c:v>3.13957</c:v>
                </c:pt>
                <c:pt idx="4666" formatCode="General">
                  <c:v>3.1402399999999999</c:v>
                </c:pt>
                <c:pt idx="4667" formatCode="General">
                  <c:v>3.1409199999999999</c:v>
                </c:pt>
                <c:pt idx="4668" formatCode="General">
                  <c:v>3.1415899999999999</c:v>
                </c:pt>
                <c:pt idx="4669" formatCode="General">
                  <c:v>3.1422599999999998</c:v>
                </c:pt>
                <c:pt idx="4670" formatCode="General">
                  <c:v>3.1429299999999998</c:v>
                </c:pt>
                <c:pt idx="4671" formatCode="General">
                  <c:v>3.1436099999999998</c:v>
                </c:pt>
                <c:pt idx="4672" formatCode="General">
                  <c:v>3.1442800000000002</c:v>
                </c:pt>
                <c:pt idx="4673" formatCode="General">
                  <c:v>3.1449500000000001</c:v>
                </c:pt>
                <c:pt idx="4674" formatCode="General">
                  <c:v>3.1456300000000001</c:v>
                </c:pt>
                <c:pt idx="4675" formatCode="General">
                  <c:v>3.1463000000000001</c:v>
                </c:pt>
                <c:pt idx="4676" formatCode="General">
                  <c:v>3.14697</c:v>
                </c:pt>
                <c:pt idx="4677" formatCode="General">
                  <c:v>3.1476500000000001</c:v>
                </c:pt>
                <c:pt idx="4678" formatCode="General">
                  <c:v>3.14832</c:v>
                </c:pt>
                <c:pt idx="4679" formatCode="General">
                  <c:v>3.14899</c:v>
                </c:pt>
                <c:pt idx="4680" formatCode="General">
                  <c:v>3.1496599999999999</c:v>
                </c:pt>
                <c:pt idx="4681" formatCode="General">
                  <c:v>3.1503399999999999</c:v>
                </c:pt>
                <c:pt idx="4682" formatCode="General">
                  <c:v>3.1510099999999999</c:v>
                </c:pt>
                <c:pt idx="4683" formatCode="General">
                  <c:v>3.1516799999999998</c:v>
                </c:pt>
                <c:pt idx="4684" formatCode="General">
                  <c:v>3.1523599999999998</c:v>
                </c:pt>
                <c:pt idx="4685" formatCode="General">
                  <c:v>3.1530300000000002</c:v>
                </c:pt>
                <c:pt idx="4686" formatCode="General">
                  <c:v>3.1537000000000002</c:v>
                </c:pt>
                <c:pt idx="4687" formatCode="General">
                  <c:v>3.1543800000000002</c:v>
                </c:pt>
                <c:pt idx="4688" formatCode="General">
                  <c:v>3.1550500000000001</c:v>
                </c:pt>
                <c:pt idx="4689" formatCode="General">
                  <c:v>3.1557200000000001</c:v>
                </c:pt>
                <c:pt idx="4690" formatCode="General">
                  <c:v>3.15639</c:v>
                </c:pt>
                <c:pt idx="4691" formatCode="General">
                  <c:v>3.15707</c:v>
                </c:pt>
                <c:pt idx="4692" formatCode="General">
                  <c:v>3.15774</c:v>
                </c:pt>
                <c:pt idx="4693" formatCode="General">
                  <c:v>3.1584099999999999</c:v>
                </c:pt>
                <c:pt idx="4694" formatCode="General">
                  <c:v>3.15909</c:v>
                </c:pt>
                <c:pt idx="4695" formatCode="General">
                  <c:v>3.1597599999999999</c:v>
                </c:pt>
                <c:pt idx="4696" formatCode="General">
                  <c:v>3.1604299999999999</c:v>
                </c:pt>
                <c:pt idx="4697" formatCode="General">
                  <c:v>3.1611099999999999</c:v>
                </c:pt>
                <c:pt idx="4698" formatCode="General">
                  <c:v>3.1617799999999998</c:v>
                </c:pt>
                <c:pt idx="4699" formatCode="General">
                  <c:v>3.1624500000000002</c:v>
                </c:pt>
                <c:pt idx="4700" formatCode="General">
                  <c:v>3.1631200000000002</c:v>
                </c:pt>
                <c:pt idx="4701" formatCode="General">
                  <c:v>3.1638000000000002</c:v>
                </c:pt>
                <c:pt idx="4702" formatCode="General">
                  <c:v>3.1644700000000001</c:v>
                </c:pt>
                <c:pt idx="4703" formatCode="General">
                  <c:v>3.1651400000000001</c:v>
                </c:pt>
                <c:pt idx="4704" formatCode="General">
                  <c:v>3.1658200000000001</c:v>
                </c:pt>
                <c:pt idx="4705" formatCode="General">
                  <c:v>3.16649</c:v>
                </c:pt>
                <c:pt idx="4706" formatCode="General">
                  <c:v>3.16716</c:v>
                </c:pt>
                <c:pt idx="4707" formatCode="General">
                  <c:v>3.16784</c:v>
                </c:pt>
                <c:pt idx="4708" formatCode="General">
                  <c:v>3.1685099999999999</c:v>
                </c:pt>
                <c:pt idx="4709" formatCode="General">
                  <c:v>3.1691799999999999</c:v>
                </c:pt>
                <c:pt idx="4710" formatCode="General">
                  <c:v>3.1698499999999998</c:v>
                </c:pt>
                <c:pt idx="4711" formatCode="General">
                  <c:v>3.1705299999999998</c:v>
                </c:pt>
                <c:pt idx="4712" formatCode="General">
                  <c:v>3.1711999999999998</c:v>
                </c:pt>
                <c:pt idx="4713" formatCode="General">
                  <c:v>3.1718700000000002</c:v>
                </c:pt>
                <c:pt idx="4714" formatCode="General">
                  <c:v>3.1725500000000002</c:v>
                </c:pt>
                <c:pt idx="4715" formatCode="General">
                  <c:v>3.1732200000000002</c:v>
                </c:pt>
                <c:pt idx="4716" formatCode="General">
                  <c:v>3.1738900000000001</c:v>
                </c:pt>
                <c:pt idx="4717" formatCode="General">
                  <c:v>3.1745700000000001</c:v>
                </c:pt>
                <c:pt idx="4718" formatCode="General">
                  <c:v>3.1752400000000001</c:v>
                </c:pt>
                <c:pt idx="4719" formatCode="General">
                  <c:v>3.17591</c:v>
                </c:pt>
                <c:pt idx="4720" formatCode="General">
                  <c:v>3.17658</c:v>
                </c:pt>
                <c:pt idx="4721" formatCode="General">
                  <c:v>3.17726</c:v>
                </c:pt>
                <c:pt idx="4722" formatCode="General">
                  <c:v>3.1779299999999999</c:v>
                </c:pt>
                <c:pt idx="4723" formatCode="General">
                  <c:v>3.1785999999999999</c:v>
                </c:pt>
                <c:pt idx="4724" formatCode="General">
                  <c:v>3.1792799999999999</c:v>
                </c:pt>
                <c:pt idx="4725" formatCode="General">
                  <c:v>3.1799499999999998</c:v>
                </c:pt>
                <c:pt idx="4726" formatCode="General">
                  <c:v>3.1806199999999998</c:v>
                </c:pt>
                <c:pt idx="4727" formatCode="General">
                  <c:v>3.1812999999999998</c:v>
                </c:pt>
                <c:pt idx="4728" formatCode="General">
                  <c:v>3.1819700000000002</c:v>
                </c:pt>
                <c:pt idx="4729" formatCode="General">
                  <c:v>3.1826400000000001</c:v>
                </c:pt>
                <c:pt idx="4730" formatCode="General">
                  <c:v>3.1833100000000001</c:v>
                </c:pt>
                <c:pt idx="4731" formatCode="General">
                  <c:v>3.1839900000000001</c:v>
                </c:pt>
                <c:pt idx="4732" formatCode="General">
                  <c:v>3.18466</c:v>
                </c:pt>
                <c:pt idx="4733" formatCode="General">
                  <c:v>3.18533</c:v>
                </c:pt>
                <c:pt idx="4734" formatCode="General">
                  <c:v>3.18601</c:v>
                </c:pt>
                <c:pt idx="4735" formatCode="General">
                  <c:v>3.18668</c:v>
                </c:pt>
                <c:pt idx="4736" formatCode="General">
                  <c:v>3.1873499999999999</c:v>
                </c:pt>
                <c:pt idx="4737" formatCode="General">
                  <c:v>3.1880299999999999</c:v>
                </c:pt>
                <c:pt idx="4738" formatCode="General">
                  <c:v>3.1886999999999999</c:v>
                </c:pt>
                <c:pt idx="4739" formatCode="General">
                  <c:v>3.1893699999999998</c:v>
                </c:pt>
                <c:pt idx="4740" formatCode="General">
                  <c:v>3.1900400000000002</c:v>
                </c:pt>
                <c:pt idx="4741" formatCode="General">
                  <c:v>3.1907199999999998</c:v>
                </c:pt>
                <c:pt idx="4742" formatCode="General">
                  <c:v>3.1913900000000002</c:v>
                </c:pt>
                <c:pt idx="4743" formatCode="General">
                  <c:v>3.1920600000000001</c:v>
                </c:pt>
                <c:pt idx="4744" formatCode="General">
                  <c:v>3.1927400000000001</c:v>
                </c:pt>
                <c:pt idx="4745" formatCode="General">
                  <c:v>3.1934100000000001</c:v>
                </c:pt>
                <c:pt idx="4746" formatCode="General">
                  <c:v>3.19408</c:v>
                </c:pt>
                <c:pt idx="4747" formatCode="General">
                  <c:v>3.19476</c:v>
                </c:pt>
                <c:pt idx="4748" formatCode="General">
                  <c:v>3.19543</c:v>
                </c:pt>
                <c:pt idx="4749" formatCode="General">
                  <c:v>3.1960999999999999</c:v>
                </c:pt>
                <c:pt idx="4750" formatCode="General">
                  <c:v>3.1967699999999999</c:v>
                </c:pt>
                <c:pt idx="4751" formatCode="General">
                  <c:v>3.1974499999999999</c:v>
                </c:pt>
                <c:pt idx="4752" formatCode="General">
                  <c:v>3.1981199999999999</c:v>
                </c:pt>
                <c:pt idx="4753" formatCode="General">
                  <c:v>3.1987899999999998</c:v>
                </c:pt>
                <c:pt idx="4754" formatCode="General">
                  <c:v>3.1994699999999998</c:v>
                </c:pt>
                <c:pt idx="4755" formatCode="General">
                  <c:v>3.2001400000000002</c:v>
                </c:pt>
                <c:pt idx="4756" formatCode="General">
                  <c:v>3.2008100000000002</c:v>
                </c:pt>
                <c:pt idx="4757" formatCode="General">
                  <c:v>3.2014900000000002</c:v>
                </c:pt>
                <c:pt idx="4758" formatCode="General">
                  <c:v>3.2021600000000001</c:v>
                </c:pt>
                <c:pt idx="4759" formatCode="General">
                  <c:v>3.2028300000000001</c:v>
                </c:pt>
                <c:pt idx="4760" formatCode="General">
                  <c:v>3.2035</c:v>
                </c:pt>
                <c:pt idx="4761" formatCode="General">
                  <c:v>3.20418</c:v>
                </c:pt>
                <c:pt idx="4762" formatCode="General">
                  <c:v>3.20485</c:v>
                </c:pt>
                <c:pt idx="4763" formatCode="General">
                  <c:v>3.2055199999999999</c:v>
                </c:pt>
                <c:pt idx="4764" formatCode="General">
                  <c:v>3.2061999999999999</c:v>
                </c:pt>
                <c:pt idx="4765" formatCode="General">
                  <c:v>3.2068699999999999</c:v>
                </c:pt>
                <c:pt idx="4766" formatCode="General">
                  <c:v>3.2075399999999998</c:v>
                </c:pt>
                <c:pt idx="4767" formatCode="General">
                  <c:v>3.2082199999999998</c:v>
                </c:pt>
                <c:pt idx="4768" formatCode="General">
                  <c:v>3.2088899999999998</c:v>
                </c:pt>
                <c:pt idx="4769" formatCode="General">
                  <c:v>3.2095600000000002</c:v>
                </c:pt>
                <c:pt idx="4770" formatCode="General">
                  <c:v>3.2102300000000001</c:v>
                </c:pt>
                <c:pt idx="4771" formatCode="General">
                  <c:v>3.2109100000000002</c:v>
                </c:pt>
                <c:pt idx="4772" formatCode="General">
                  <c:v>3.2115800000000001</c:v>
                </c:pt>
                <c:pt idx="4773" formatCode="General">
                  <c:v>3.21225</c:v>
                </c:pt>
                <c:pt idx="4774" formatCode="General">
                  <c:v>3.2129300000000001</c:v>
                </c:pt>
                <c:pt idx="4775" formatCode="General">
                  <c:v>3.2136</c:v>
                </c:pt>
                <c:pt idx="4776" formatCode="General">
                  <c:v>3.21427</c:v>
                </c:pt>
                <c:pt idx="4777" formatCode="General">
                  <c:v>3.21495</c:v>
                </c:pt>
                <c:pt idx="4778" formatCode="General">
                  <c:v>3.2156199999999999</c:v>
                </c:pt>
                <c:pt idx="4779" formatCode="General">
                  <c:v>3.2162899999999999</c:v>
                </c:pt>
                <c:pt idx="4780" formatCode="General">
                  <c:v>3.2169599999999998</c:v>
                </c:pt>
                <c:pt idx="4781" formatCode="General">
                  <c:v>3.2176399999999998</c:v>
                </c:pt>
                <c:pt idx="4782" formatCode="General">
                  <c:v>3.2183099999999998</c:v>
                </c:pt>
                <c:pt idx="4783" formatCode="General">
                  <c:v>3.2189800000000002</c:v>
                </c:pt>
                <c:pt idx="4784" formatCode="General">
                  <c:v>3.2196600000000002</c:v>
                </c:pt>
                <c:pt idx="4785" formatCode="General">
                  <c:v>3.2203300000000001</c:v>
                </c:pt>
                <c:pt idx="4786" formatCode="General">
                  <c:v>3.2210000000000001</c:v>
                </c:pt>
                <c:pt idx="4787" formatCode="General">
                  <c:v>3.2216800000000001</c:v>
                </c:pt>
                <c:pt idx="4788" formatCode="General">
                  <c:v>3.22235</c:v>
                </c:pt>
                <c:pt idx="4789" formatCode="General">
                  <c:v>3.22302</c:v>
                </c:pt>
                <c:pt idx="4790" formatCode="General">
                  <c:v>3.2236899999999999</c:v>
                </c:pt>
                <c:pt idx="4791" formatCode="General">
                  <c:v>3.22437</c:v>
                </c:pt>
                <c:pt idx="4792" formatCode="General">
                  <c:v>3.2250399999999999</c:v>
                </c:pt>
                <c:pt idx="4793" formatCode="General">
                  <c:v>3.2257099999999999</c:v>
                </c:pt>
                <c:pt idx="4794" formatCode="General">
                  <c:v>3.2263899999999999</c:v>
                </c:pt>
                <c:pt idx="4795" formatCode="General">
                  <c:v>3.2270599999999998</c:v>
                </c:pt>
                <c:pt idx="4796" formatCode="General">
                  <c:v>3.2277300000000002</c:v>
                </c:pt>
                <c:pt idx="4797" formatCode="General">
                  <c:v>3.2284099999999998</c:v>
                </c:pt>
                <c:pt idx="4798" formatCode="General">
                  <c:v>3.2290800000000002</c:v>
                </c:pt>
                <c:pt idx="4799" formatCode="General">
                  <c:v>3.2297500000000001</c:v>
                </c:pt>
                <c:pt idx="4800" formatCode="General">
                  <c:v>3.2304200000000001</c:v>
                </c:pt>
                <c:pt idx="4801" formatCode="General">
                  <c:v>3.2311000000000001</c:v>
                </c:pt>
                <c:pt idx="4802" formatCode="General">
                  <c:v>3.23177</c:v>
                </c:pt>
                <c:pt idx="4803" formatCode="General">
                  <c:v>3.23244</c:v>
                </c:pt>
                <c:pt idx="4804" formatCode="General">
                  <c:v>3.23312</c:v>
                </c:pt>
                <c:pt idx="4805" formatCode="General">
                  <c:v>3.2337899999999999</c:v>
                </c:pt>
                <c:pt idx="4806" formatCode="General">
                  <c:v>3.2344599999999999</c:v>
                </c:pt>
                <c:pt idx="4807" formatCode="General">
                  <c:v>3.2351399999999999</c:v>
                </c:pt>
                <c:pt idx="4808" formatCode="General">
                  <c:v>3.2358099999999999</c:v>
                </c:pt>
                <c:pt idx="4809" formatCode="General">
                  <c:v>3.2364799999999998</c:v>
                </c:pt>
                <c:pt idx="4810" formatCode="General">
                  <c:v>3.2371500000000002</c:v>
                </c:pt>
                <c:pt idx="4811" formatCode="General">
                  <c:v>3.2378300000000002</c:v>
                </c:pt>
                <c:pt idx="4812" formatCode="General">
                  <c:v>3.2385000000000002</c:v>
                </c:pt>
                <c:pt idx="4813" formatCode="General">
                  <c:v>3.2391700000000001</c:v>
                </c:pt>
                <c:pt idx="4814" formatCode="General">
                  <c:v>3.2398500000000001</c:v>
                </c:pt>
                <c:pt idx="4815" formatCode="General">
                  <c:v>3.2405200000000001</c:v>
                </c:pt>
                <c:pt idx="4816" formatCode="General">
                  <c:v>3.24119</c:v>
                </c:pt>
                <c:pt idx="4817" formatCode="General">
                  <c:v>3.24187</c:v>
                </c:pt>
                <c:pt idx="4818" formatCode="General">
                  <c:v>3.24254</c:v>
                </c:pt>
                <c:pt idx="4819" formatCode="General">
                  <c:v>3.2432099999999999</c:v>
                </c:pt>
                <c:pt idx="4820" formatCode="General">
                  <c:v>3.2438799999999999</c:v>
                </c:pt>
                <c:pt idx="4821" formatCode="General">
                  <c:v>3.2445599999999999</c:v>
                </c:pt>
                <c:pt idx="4822" formatCode="General">
                  <c:v>3.2452299999999998</c:v>
                </c:pt>
                <c:pt idx="4823" formatCode="General">
                  <c:v>3.2458999999999998</c:v>
                </c:pt>
                <c:pt idx="4824" formatCode="General">
                  <c:v>3.2465799999999998</c:v>
                </c:pt>
                <c:pt idx="4825" formatCode="General">
                  <c:v>3.2472500000000002</c:v>
                </c:pt>
                <c:pt idx="4826" formatCode="General">
                  <c:v>3.2479200000000001</c:v>
                </c:pt>
                <c:pt idx="4827" formatCode="General">
                  <c:v>3.2486000000000002</c:v>
                </c:pt>
                <c:pt idx="4828" formatCode="General">
                  <c:v>3.2492700000000001</c:v>
                </c:pt>
                <c:pt idx="4829" formatCode="General">
                  <c:v>3.2499400000000001</c:v>
                </c:pt>
                <c:pt idx="4830" formatCode="General">
                  <c:v>3.25061</c:v>
                </c:pt>
                <c:pt idx="4831" formatCode="General">
                  <c:v>3.25129</c:v>
                </c:pt>
                <c:pt idx="4832" formatCode="General">
                  <c:v>3.25196</c:v>
                </c:pt>
                <c:pt idx="4833" formatCode="General">
                  <c:v>3.2526299999999999</c:v>
                </c:pt>
                <c:pt idx="4834" formatCode="General">
                  <c:v>3.2533099999999999</c:v>
                </c:pt>
                <c:pt idx="4835" formatCode="General">
                  <c:v>3.2539799999999999</c:v>
                </c:pt>
                <c:pt idx="4836" formatCode="General">
                  <c:v>3.2546499999999998</c:v>
                </c:pt>
                <c:pt idx="4837" formatCode="General">
                  <c:v>3.2553299999999998</c:v>
                </c:pt>
                <c:pt idx="4838" formatCode="General">
                  <c:v>3.2559999999999998</c:v>
                </c:pt>
                <c:pt idx="4839" formatCode="General">
                  <c:v>3.2566700000000002</c:v>
                </c:pt>
                <c:pt idx="4840" formatCode="General">
                  <c:v>3.2573400000000001</c:v>
                </c:pt>
                <c:pt idx="4841" formatCode="General">
                  <c:v>3.2580200000000001</c:v>
                </c:pt>
                <c:pt idx="4842" formatCode="General">
                  <c:v>3.2586900000000001</c:v>
                </c:pt>
                <c:pt idx="4843" formatCode="General">
                  <c:v>3.25936</c:v>
                </c:pt>
                <c:pt idx="4844" formatCode="General">
                  <c:v>3.26004</c:v>
                </c:pt>
                <c:pt idx="4845" formatCode="General">
                  <c:v>3.26071</c:v>
                </c:pt>
                <c:pt idx="4846" formatCode="General">
                  <c:v>3.2613799999999999</c:v>
                </c:pt>
                <c:pt idx="4847" formatCode="General">
                  <c:v>3.26206</c:v>
                </c:pt>
                <c:pt idx="4848" formatCode="General">
                  <c:v>3.2627299999999999</c:v>
                </c:pt>
                <c:pt idx="4849" formatCode="General">
                  <c:v>3.2633999999999999</c:v>
                </c:pt>
                <c:pt idx="4850" formatCode="General">
                  <c:v>3.2640699999999998</c:v>
                </c:pt>
                <c:pt idx="4851" formatCode="General">
                  <c:v>3.2647499999999998</c:v>
                </c:pt>
                <c:pt idx="4852" formatCode="General">
                  <c:v>3.2654200000000002</c:v>
                </c:pt>
                <c:pt idx="4853" formatCode="General">
                  <c:v>3.2660900000000002</c:v>
                </c:pt>
                <c:pt idx="4854" formatCode="General">
                  <c:v>3.2667700000000002</c:v>
                </c:pt>
                <c:pt idx="4855" formatCode="General">
                  <c:v>3.2674400000000001</c:v>
                </c:pt>
                <c:pt idx="4856" formatCode="General">
                  <c:v>3.2681100000000001</c:v>
                </c:pt>
                <c:pt idx="4857" formatCode="General">
                  <c:v>3.2687900000000001</c:v>
                </c:pt>
                <c:pt idx="4858" formatCode="General">
                  <c:v>3.26946</c:v>
                </c:pt>
                <c:pt idx="4859" formatCode="General">
                  <c:v>3.27013</c:v>
                </c:pt>
                <c:pt idx="4860" formatCode="General">
                  <c:v>3.2707999999999999</c:v>
                </c:pt>
                <c:pt idx="4861" formatCode="General">
                  <c:v>3.2714799999999999</c:v>
                </c:pt>
                <c:pt idx="4862" formatCode="General">
                  <c:v>3.2721499999999999</c:v>
                </c:pt>
                <c:pt idx="4863" formatCode="General">
                  <c:v>3.2728199999999998</c:v>
                </c:pt>
                <c:pt idx="4864" formatCode="General">
                  <c:v>3.2734999999999999</c:v>
                </c:pt>
                <c:pt idx="4865" formatCode="General">
                  <c:v>3.2741699999999998</c:v>
                </c:pt>
                <c:pt idx="4866" formatCode="General">
                  <c:v>3.2748400000000002</c:v>
                </c:pt>
                <c:pt idx="4867" formatCode="General">
                  <c:v>3.2755200000000002</c:v>
                </c:pt>
                <c:pt idx="4868" formatCode="General">
                  <c:v>3.2761900000000002</c:v>
                </c:pt>
                <c:pt idx="4869" formatCode="General">
                  <c:v>3.2768600000000001</c:v>
                </c:pt>
                <c:pt idx="4870" formatCode="General">
                  <c:v>3.2775400000000001</c:v>
                </c:pt>
                <c:pt idx="4871" formatCode="General">
                  <c:v>3.2782100000000001</c:v>
                </c:pt>
                <c:pt idx="4872" formatCode="General">
                  <c:v>3.27888</c:v>
                </c:pt>
                <c:pt idx="4873" formatCode="General">
                  <c:v>3.27955</c:v>
                </c:pt>
                <c:pt idx="4874" formatCode="General">
                  <c:v>3.28023</c:v>
                </c:pt>
                <c:pt idx="4875" formatCode="General">
                  <c:v>3.2808999999999999</c:v>
                </c:pt>
                <c:pt idx="4876" formatCode="General">
                  <c:v>3.2815699999999999</c:v>
                </c:pt>
                <c:pt idx="4877" formatCode="General">
                  <c:v>3.2822499999999999</c:v>
                </c:pt>
                <c:pt idx="4878" formatCode="General">
                  <c:v>3.2829199999999998</c:v>
                </c:pt>
                <c:pt idx="4879" formatCode="General">
                  <c:v>3.2835899999999998</c:v>
                </c:pt>
                <c:pt idx="4880" formatCode="General">
                  <c:v>3.2842699999999998</c:v>
                </c:pt>
                <c:pt idx="4881" formatCode="General">
                  <c:v>3.2849400000000002</c:v>
                </c:pt>
                <c:pt idx="4882" formatCode="General">
                  <c:v>3.2856100000000001</c:v>
                </c:pt>
                <c:pt idx="4883" formatCode="General">
                  <c:v>3.2862800000000001</c:v>
                </c:pt>
                <c:pt idx="4884" formatCode="General">
                  <c:v>3.2869600000000001</c:v>
                </c:pt>
                <c:pt idx="4885" formatCode="General">
                  <c:v>3.2876300000000001</c:v>
                </c:pt>
                <c:pt idx="4886" formatCode="General">
                  <c:v>3.2883</c:v>
                </c:pt>
                <c:pt idx="4887" formatCode="General">
                  <c:v>3.28898</c:v>
                </c:pt>
                <c:pt idx="4888" formatCode="General">
                  <c:v>3.28965</c:v>
                </c:pt>
                <c:pt idx="4889" formatCode="General">
                  <c:v>3.2903199999999999</c:v>
                </c:pt>
                <c:pt idx="4890" formatCode="General">
                  <c:v>3.2909999999999999</c:v>
                </c:pt>
                <c:pt idx="4891" formatCode="General">
                  <c:v>3.2916699999999999</c:v>
                </c:pt>
                <c:pt idx="4892" formatCode="General">
                  <c:v>3.2923399999999998</c:v>
                </c:pt>
                <c:pt idx="4893" formatCode="General">
                  <c:v>3.2930100000000002</c:v>
                </c:pt>
                <c:pt idx="4894" formatCode="General">
                  <c:v>3.2936899999999998</c:v>
                </c:pt>
                <c:pt idx="4895" formatCode="General">
                  <c:v>3.2943600000000002</c:v>
                </c:pt>
                <c:pt idx="4896" formatCode="General">
                  <c:v>3.2950300000000001</c:v>
                </c:pt>
                <c:pt idx="4897" formatCode="General">
                  <c:v>3.2957100000000001</c:v>
                </c:pt>
                <c:pt idx="4898" formatCode="General">
                  <c:v>3.2963800000000001</c:v>
                </c:pt>
                <c:pt idx="4899" formatCode="General">
                  <c:v>3.29705</c:v>
                </c:pt>
                <c:pt idx="4900" formatCode="General">
                  <c:v>3.2977300000000001</c:v>
                </c:pt>
                <c:pt idx="4901" formatCode="General">
                  <c:v>3.2984</c:v>
                </c:pt>
                <c:pt idx="4902" formatCode="General">
                  <c:v>3.2990699999999999</c:v>
                </c:pt>
                <c:pt idx="4903" formatCode="General">
                  <c:v>3.2997399999999999</c:v>
                </c:pt>
                <c:pt idx="4904" formatCode="General">
                  <c:v>3.3004199999999999</c:v>
                </c:pt>
                <c:pt idx="4905" formatCode="General">
                  <c:v>3.3010899999999999</c:v>
                </c:pt>
                <c:pt idx="4906" formatCode="General">
                  <c:v>3.3017599999999998</c:v>
                </c:pt>
                <c:pt idx="4907" formatCode="General">
                  <c:v>3.3024399999999998</c:v>
                </c:pt>
                <c:pt idx="4908" formatCode="General">
                  <c:v>3.3031100000000002</c:v>
                </c:pt>
                <c:pt idx="4909" formatCode="General">
                  <c:v>3.3037800000000002</c:v>
                </c:pt>
                <c:pt idx="4910" formatCode="General">
                  <c:v>3.3044600000000002</c:v>
                </c:pt>
                <c:pt idx="4911" formatCode="General">
                  <c:v>3.3051300000000001</c:v>
                </c:pt>
                <c:pt idx="4912" formatCode="General">
                  <c:v>3.3058000000000001</c:v>
                </c:pt>
                <c:pt idx="4913" formatCode="General">
                  <c:v>3.30647</c:v>
                </c:pt>
                <c:pt idx="4914" formatCode="General">
                  <c:v>3.30715</c:v>
                </c:pt>
                <c:pt idx="4915" formatCode="General">
                  <c:v>3.30782</c:v>
                </c:pt>
                <c:pt idx="4916" formatCode="General">
                  <c:v>3.3084899999999999</c:v>
                </c:pt>
                <c:pt idx="4917" formatCode="General">
                  <c:v>3.3091699999999999</c:v>
                </c:pt>
                <c:pt idx="4918" formatCode="General">
                  <c:v>3.3098399999999999</c:v>
                </c:pt>
                <c:pt idx="4919" formatCode="General">
                  <c:v>3.3105099999999998</c:v>
                </c:pt>
                <c:pt idx="4920" formatCode="General">
                  <c:v>3.3111899999999999</c:v>
                </c:pt>
                <c:pt idx="4921" formatCode="General">
                  <c:v>3.3118599999999998</c:v>
                </c:pt>
                <c:pt idx="4922" formatCode="General">
                  <c:v>3.3125300000000002</c:v>
                </c:pt>
                <c:pt idx="4923" formatCode="General">
                  <c:v>3.3132000000000001</c:v>
                </c:pt>
                <c:pt idx="4924" formatCode="General">
                  <c:v>3.3138800000000002</c:v>
                </c:pt>
                <c:pt idx="4925" formatCode="General">
                  <c:v>3.3145500000000001</c:v>
                </c:pt>
                <c:pt idx="4926" formatCode="General">
                  <c:v>3.3152200000000001</c:v>
                </c:pt>
                <c:pt idx="4927" formatCode="General">
                  <c:v>3.3159000000000001</c:v>
                </c:pt>
                <c:pt idx="4928" formatCode="General">
                  <c:v>3.31657</c:v>
                </c:pt>
                <c:pt idx="4929" formatCode="General">
                  <c:v>3.31724</c:v>
                </c:pt>
                <c:pt idx="4930" formatCode="General">
                  <c:v>3.31792</c:v>
                </c:pt>
                <c:pt idx="4931" formatCode="General">
                  <c:v>3.3185899999999999</c:v>
                </c:pt>
                <c:pt idx="4932" formatCode="General">
                  <c:v>3.3192599999999999</c:v>
                </c:pt>
                <c:pt idx="4933" formatCode="General">
                  <c:v>3.3199299999999998</c:v>
                </c:pt>
                <c:pt idx="4934" formatCode="General">
                  <c:v>3.3206099999999998</c:v>
                </c:pt>
                <c:pt idx="4935" formatCode="General">
                  <c:v>3.3212799999999998</c:v>
                </c:pt>
                <c:pt idx="4936" formatCode="General">
                  <c:v>3.3219500000000002</c:v>
                </c:pt>
                <c:pt idx="4937" formatCode="General">
                  <c:v>3.3226300000000002</c:v>
                </c:pt>
                <c:pt idx="4938" formatCode="General">
                  <c:v>3.3233000000000001</c:v>
                </c:pt>
                <c:pt idx="4939" formatCode="General">
                  <c:v>3.3239700000000001</c:v>
                </c:pt>
                <c:pt idx="4940" formatCode="General">
                  <c:v>3.3246500000000001</c:v>
                </c:pt>
                <c:pt idx="4941" formatCode="General">
                  <c:v>3.3253200000000001</c:v>
                </c:pt>
                <c:pt idx="4942" formatCode="General">
                  <c:v>3.32599</c:v>
                </c:pt>
                <c:pt idx="4943" formatCode="General">
                  <c:v>3.32666</c:v>
                </c:pt>
                <c:pt idx="4944" formatCode="General">
                  <c:v>3.32734</c:v>
                </c:pt>
                <c:pt idx="4945" formatCode="General">
                  <c:v>3.3280099999999999</c:v>
                </c:pt>
                <c:pt idx="4946" formatCode="General">
                  <c:v>3.3286799999999999</c:v>
                </c:pt>
                <c:pt idx="4947" formatCode="General">
                  <c:v>3.3293599999999999</c:v>
                </c:pt>
                <c:pt idx="4948" formatCode="General">
                  <c:v>3.3300299999999998</c:v>
                </c:pt>
                <c:pt idx="4949" formatCode="General">
                  <c:v>3.3307000000000002</c:v>
                </c:pt>
                <c:pt idx="4950" formatCode="General">
                  <c:v>3.3313799999999998</c:v>
                </c:pt>
                <c:pt idx="4951" formatCode="General">
                  <c:v>3.3320500000000002</c:v>
                </c:pt>
                <c:pt idx="4952" formatCode="General">
                  <c:v>3.3327200000000001</c:v>
                </c:pt>
                <c:pt idx="4953" formatCode="General">
                  <c:v>3.3333900000000001</c:v>
                </c:pt>
                <c:pt idx="4954" formatCode="General">
                  <c:v>3.3340700000000001</c:v>
                </c:pt>
                <c:pt idx="4955" formatCode="General">
                  <c:v>3.33474</c:v>
                </c:pt>
                <c:pt idx="4956" formatCode="General">
                  <c:v>3.33541</c:v>
                </c:pt>
                <c:pt idx="4957" formatCode="General">
                  <c:v>3.33609</c:v>
                </c:pt>
                <c:pt idx="4958" formatCode="General">
                  <c:v>3.3367599999999999</c:v>
                </c:pt>
                <c:pt idx="4959" formatCode="General">
                  <c:v>3.3374299999999999</c:v>
                </c:pt>
                <c:pt idx="4960" formatCode="General">
                  <c:v>3.3381099999999999</c:v>
                </c:pt>
                <c:pt idx="4961" formatCode="General">
                  <c:v>3.3387799999999999</c:v>
                </c:pt>
                <c:pt idx="4962" formatCode="General">
                  <c:v>3.3394499999999998</c:v>
                </c:pt>
                <c:pt idx="4963" formatCode="General">
                  <c:v>3.3401200000000002</c:v>
                </c:pt>
                <c:pt idx="4964" formatCode="General">
                  <c:v>3.3408000000000002</c:v>
                </c:pt>
                <c:pt idx="4965" formatCode="General">
                  <c:v>3.3414700000000002</c:v>
                </c:pt>
                <c:pt idx="4966" formatCode="General">
                  <c:v>3.3421400000000001</c:v>
                </c:pt>
                <c:pt idx="4967" formatCode="General">
                  <c:v>3.3428200000000001</c:v>
                </c:pt>
                <c:pt idx="4968" formatCode="General">
                  <c:v>3.3434900000000001</c:v>
                </c:pt>
                <c:pt idx="4969" formatCode="General">
                  <c:v>3.34416</c:v>
                </c:pt>
                <c:pt idx="4970" formatCode="General">
                  <c:v>3.34484</c:v>
                </c:pt>
                <c:pt idx="4971" formatCode="General">
                  <c:v>3.34551</c:v>
                </c:pt>
                <c:pt idx="4972" formatCode="General">
                  <c:v>3.3461799999999999</c:v>
                </c:pt>
                <c:pt idx="4973" formatCode="General">
                  <c:v>3.3468499999999999</c:v>
                </c:pt>
                <c:pt idx="4974" formatCode="General">
                  <c:v>3.3475299999999999</c:v>
                </c:pt>
                <c:pt idx="4975" formatCode="General">
                  <c:v>3.3481999999999998</c:v>
                </c:pt>
                <c:pt idx="4976" formatCode="General">
                  <c:v>3.3488699999999998</c:v>
                </c:pt>
                <c:pt idx="4977" formatCode="General">
                  <c:v>3.3495499999999998</c:v>
                </c:pt>
                <c:pt idx="4978" formatCode="General">
                  <c:v>3.3502200000000002</c:v>
                </c:pt>
                <c:pt idx="4979" formatCode="General">
                  <c:v>3.3508900000000001</c:v>
                </c:pt>
                <c:pt idx="4980" formatCode="General">
                  <c:v>3.3515700000000002</c:v>
                </c:pt>
                <c:pt idx="4981" formatCode="General">
                  <c:v>3.3522400000000001</c:v>
                </c:pt>
                <c:pt idx="4982" formatCode="General">
                  <c:v>3.3529100000000001</c:v>
                </c:pt>
                <c:pt idx="4983" formatCode="General">
                  <c:v>3.35358</c:v>
                </c:pt>
                <c:pt idx="4984" formatCode="General">
                  <c:v>3.35426</c:v>
                </c:pt>
                <c:pt idx="4985" formatCode="General">
                  <c:v>3.35493</c:v>
                </c:pt>
                <c:pt idx="4986" formatCode="General">
                  <c:v>3.3555999999999999</c:v>
                </c:pt>
                <c:pt idx="4987" formatCode="General">
                  <c:v>3.3562799999999999</c:v>
                </c:pt>
                <c:pt idx="4988" formatCode="General">
                  <c:v>3.3569499999999999</c:v>
                </c:pt>
                <c:pt idx="4989" formatCode="General">
                  <c:v>3.3576199999999998</c:v>
                </c:pt>
                <c:pt idx="4990" formatCode="General">
                  <c:v>3.3582999999999998</c:v>
                </c:pt>
                <c:pt idx="4991" formatCode="General">
                  <c:v>3.3589699999999998</c:v>
                </c:pt>
                <c:pt idx="4992" formatCode="General">
                  <c:v>3.3596400000000002</c:v>
                </c:pt>
                <c:pt idx="4993" formatCode="General">
                  <c:v>3.3603100000000001</c:v>
                </c:pt>
                <c:pt idx="4994" formatCode="General">
                  <c:v>3.3609900000000001</c:v>
                </c:pt>
                <c:pt idx="4995" formatCode="General">
                  <c:v>3.3616600000000001</c:v>
                </c:pt>
                <c:pt idx="4996" formatCode="General">
                  <c:v>3.36233</c:v>
                </c:pt>
                <c:pt idx="4997" formatCode="General">
                  <c:v>3.3630100000000001</c:v>
                </c:pt>
                <c:pt idx="4998" formatCode="General">
                  <c:v>3.36368</c:v>
                </c:pt>
                <c:pt idx="4999" formatCode="General">
                  <c:v>3.36435</c:v>
                </c:pt>
                <c:pt idx="5000" formatCode="General">
                  <c:v>3.36503</c:v>
                </c:pt>
                <c:pt idx="5001" formatCode="General">
                  <c:v>3.3656999999999999</c:v>
                </c:pt>
                <c:pt idx="5002" formatCode="General">
                  <c:v>3.3663699999999999</c:v>
                </c:pt>
                <c:pt idx="5003" formatCode="General">
                  <c:v>3.3670399999999998</c:v>
                </c:pt>
                <c:pt idx="5004" formatCode="General">
                  <c:v>3.3677199999999998</c:v>
                </c:pt>
                <c:pt idx="5005" formatCode="General">
                  <c:v>3.3683900000000002</c:v>
                </c:pt>
                <c:pt idx="5006" formatCode="General">
                  <c:v>3.3690600000000002</c:v>
                </c:pt>
                <c:pt idx="5007" formatCode="General">
                  <c:v>3.3697400000000002</c:v>
                </c:pt>
                <c:pt idx="5008" formatCode="General">
                  <c:v>3.3704100000000001</c:v>
                </c:pt>
                <c:pt idx="5009" formatCode="General">
                  <c:v>3.3710800000000001</c:v>
                </c:pt>
                <c:pt idx="5010" formatCode="General">
                  <c:v>3.3717600000000001</c:v>
                </c:pt>
                <c:pt idx="5011" formatCode="General">
                  <c:v>3.37243</c:v>
                </c:pt>
                <c:pt idx="5012" formatCode="General">
                  <c:v>3.3731</c:v>
                </c:pt>
                <c:pt idx="5013" formatCode="General">
                  <c:v>3.3737699999999999</c:v>
                </c:pt>
                <c:pt idx="5014" formatCode="General">
                  <c:v>3.3744499999999999</c:v>
                </c:pt>
                <c:pt idx="5015" formatCode="General">
                  <c:v>3.3751199999999999</c:v>
                </c:pt>
                <c:pt idx="5016" formatCode="General">
                  <c:v>3.3757899999999998</c:v>
                </c:pt>
                <c:pt idx="5017" formatCode="General">
                  <c:v>3.3764699999999999</c:v>
                </c:pt>
                <c:pt idx="5018" formatCode="General">
                  <c:v>3.3771399999999998</c:v>
                </c:pt>
                <c:pt idx="5019" formatCode="General">
                  <c:v>3.3778100000000002</c:v>
                </c:pt>
                <c:pt idx="5020" formatCode="General">
                  <c:v>3.3784900000000002</c:v>
                </c:pt>
                <c:pt idx="5021" formatCode="General">
                  <c:v>3.3791600000000002</c:v>
                </c:pt>
                <c:pt idx="5022" formatCode="General">
                  <c:v>3.3798300000000001</c:v>
                </c:pt>
                <c:pt idx="5023" formatCode="General">
                  <c:v>3.3805000000000001</c:v>
                </c:pt>
                <c:pt idx="5024" formatCode="General">
                  <c:v>3.3811800000000001</c:v>
                </c:pt>
                <c:pt idx="5025" formatCode="General">
                  <c:v>3.38185</c:v>
                </c:pt>
                <c:pt idx="5026" formatCode="General">
                  <c:v>3.38252</c:v>
                </c:pt>
                <c:pt idx="5027" formatCode="General">
                  <c:v>3.3832</c:v>
                </c:pt>
                <c:pt idx="5028" formatCode="General">
                  <c:v>3.3838699999999999</c:v>
                </c:pt>
                <c:pt idx="5029" formatCode="General">
                  <c:v>3.3845399999999999</c:v>
                </c:pt>
                <c:pt idx="5030" formatCode="General">
                  <c:v>3.3852199999999999</c:v>
                </c:pt>
                <c:pt idx="5031" formatCode="General">
                  <c:v>3.3858899999999998</c:v>
                </c:pt>
                <c:pt idx="5032" formatCode="General">
                  <c:v>3.3865599999999998</c:v>
                </c:pt>
                <c:pt idx="5033" formatCode="General">
                  <c:v>3.3872300000000002</c:v>
                </c:pt>
                <c:pt idx="5034" formatCode="General">
                  <c:v>3.3879100000000002</c:v>
                </c:pt>
                <c:pt idx="5035" formatCode="General">
                  <c:v>3.3885800000000001</c:v>
                </c:pt>
                <c:pt idx="5036" formatCode="General">
                  <c:v>3.3892500000000001</c:v>
                </c:pt>
                <c:pt idx="5037" formatCode="General">
                  <c:v>3.3899300000000001</c:v>
                </c:pt>
                <c:pt idx="5038" formatCode="General">
                  <c:v>3.3906000000000001</c:v>
                </c:pt>
                <c:pt idx="5039" formatCode="General">
                  <c:v>3.39127</c:v>
                </c:pt>
                <c:pt idx="5040" formatCode="General">
                  <c:v>3.39195</c:v>
                </c:pt>
                <c:pt idx="5041" formatCode="General">
                  <c:v>3.39262</c:v>
                </c:pt>
                <c:pt idx="5042" formatCode="General">
                  <c:v>3.3932899999999999</c:v>
                </c:pt>
                <c:pt idx="5043" formatCode="General">
                  <c:v>3.3939599999999999</c:v>
                </c:pt>
                <c:pt idx="5044" formatCode="General">
                  <c:v>3.3946399999999999</c:v>
                </c:pt>
                <c:pt idx="5045" formatCode="General">
                  <c:v>3.3953099999999998</c:v>
                </c:pt>
                <c:pt idx="5046" formatCode="General">
                  <c:v>3.3959800000000002</c:v>
                </c:pt>
                <c:pt idx="5047" formatCode="General">
                  <c:v>3.3966599999999998</c:v>
                </c:pt>
                <c:pt idx="5048" formatCode="General">
                  <c:v>3.3973300000000002</c:v>
                </c:pt>
                <c:pt idx="5049" formatCode="General">
                  <c:v>3.3980000000000001</c:v>
                </c:pt>
                <c:pt idx="5050" formatCode="General">
                  <c:v>3.3986800000000001</c:v>
                </c:pt>
                <c:pt idx="5051" formatCode="General">
                  <c:v>3.3993500000000001</c:v>
                </c:pt>
                <c:pt idx="5052" formatCode="General">
                  <c:v>3.40002</c:v>
                </c:pt>
                <c:pt idx="5053" formatCode="General">
                  <c:v>3.40069</c:v>
                </c:pt>
                <c:pt idx="5054" formatCode="General">
                  <c:v>3.40137</c:v>
                </c:pt>
                <c:pt idx="5055" formatCode="General">
                  <c:v>3.40204</c:v>
                </c:pt>
                <c:pt idx="5056" formatCode="General">
                  <c:v>3.4027099999999999</c:v>
                </c:pt>
                <c:pt idx="5057" formatCode="General">
                  <c:v>3.4033899999999999</c:v>
                </c:pt>
                <c:pt idx="5058" formatCode="General">
                  <c:v>3.4040599999999999</c:v>
                </c:pt>
                <c:pt idx="5059" formatCode="General">
                  <c:v>3.4047299999999998</c:v>
                </c:pt>
                <c:pt idx="5060" formatCode="General">
                  <c:v>3.4054099999999998</c:v>
                </c:pt>
                <c:pt idx="5061" formatCode="General">
                  <c:v>3.4060800000000002</c:v>
                </c:pt>
                <c:pt idx="5062" formatCode="General">
                  <c:v>3.4067500000000002</c:v>
                </c:pt>
                <c:pt idx="5063" formatCode="General">
                  <c:v>3.4074300000000002</c:v>
                </c:pt>
                <c:pt idx="5064" formatCode="General">
                  <c:v>3.4081000000000001</c:v>
                </c:pt>
                <c:pt idx="5065" formatCode="General">
                  <c:v>3.4087700000000001</c:v>
                </c:pt>
                <c:pt idx="5066" formatCode="General">
                  <c:v>3.40944</c:v>
                </c:pt>
                <c:pt idx="5067" formatCode="General">
                  <c:v>3.41012</c:v>
                </c:pt>
                <c:pt idx="5068" formatCode="General">
                  <c:v>3.41079</c:v>
                </c:pt>
                <c:pt idx="5069" formatCode="General">
                  <c:v>3.4114599999999999</c:v>
                </c:pt>
                <c:pt idx="5070" formatCode="General">
                  <c:v>3.41214</c:v>
                </c:pt>
                <c:pt idx="5071" formatCode="General">
                  <c:v>3.4128099999999999</c:v>
                </c:pt>
                <c:pt idx="5072" formatCode="General">
                  <c:v>3.4134799999999998</c:v>
                </c:pt>
                <c:pt idx="5073" formatCode="General">
                  <c:v>3.4141599999999999</c:v>
                </c:pt>
                <c:pt idx="5074" formatCode="General">
                  <c:v>3.4148299999999998</c:v>
                </c:pt>
                <c:pt idx="5075" formatCode="General">
                  <c:v>3.4155000000000002</c:v>
                </c:pt>
                <c:pt idx="5076" formatCode="General">
                  <c:v>3.4161700000000002</c:v>
                </c:pt>
                <c:pt idx="5077" formatCode="General">
                  <c:v>3.4168500000000002</c:v>
                </c:pt>
                <c:pt idx="5078" formatCode="General">
                  <c:v>3.4175200000000001</c:v>
                </c:pt>
                <c:pt idx="5079" formatCode="General">
                  <c:v>3.4181900000000001</c:v>
                </c:pt>
                <c:pt idx="5080" formatCode="General">
                  <c:v>3.4188700000000001</c:v>
                </c:pt>
                <c:pt idx="5081" formatCode="General">
                  <c:v>3.41954</c:v>
                </c:pt>
                <c:pt idx="5082" formatCode="General">
                  <c:v>3.42021</c:v>
                </c:pt>
                <c:pt idx="5083" formatCode="General">
                  <c:v>3.42089</c:v>
                </c:pt>
                <c:pt idx="5084" formatCode="General">
                  <c:v>3.4215599999999999</c:v>
                </c:pt>
                <c:pt idx="5085" formatCode="General">
                  <c:v>3.4222299999999999</c:v>
                </c:pt>
                <c:pt idx="5086" formatCode="General">
                  <c:v>3.4228999999999998</c:v>
                </c:pt>
                <c:pt idx="5087" formatCode="General">
                  <c:v>3.4235799999999998</c:v>
                </c:pt>
                <c:pt idx="5088" formatCode="General">
                  <c:v>3.4242499999999998</c:v>
                </c:pt>
                <c:pt idx="5089" formatCode="General">
                  <c:v>3.4249200000000002</c:v>
                </c:pt>
                <c:pt idx="5090" formatCode="General">
                  <c:v>3.4256000000000002</c:v>
                </c:pt>
                <c:pt idx="5091" formatCode="General">
                  <c:v>3.4262700000000001</c:v>
                </c:pt>
                <c:pt idx="5092" formatCode="General">
                  <c:v>3.4269400000000001</c:v>
                </c:pt>
                <c:pt idx="5093" formatCode="General">
                  <c:v>3.4276200000000001</c:v>
                </c:pt>
                <c:pt idx="5094" formatCode="General">
                  <c:v>3.4282900000000001</c:v>
                </c:pt>
                <c:pt idx="5095" formatCode="General">
                  <c:v>3.42896</c:v>
                </c:pt>
                <c:pt idx="5096" formatCode="General">
                  <c:v>3.42963</c:v>
                </c:pt>
                <c:pt idx="5097" formatCode="General">
                  <c:v>3.43031</c:v>
                </c:pt>
                <c:pt idx="5098" formatCode="General">
                  <c:v>3.4309799999999999</c:v>
                </c:pt>
                <c:pt idx="5099" formatCode="General">
                  <c:v>3.4316499999999999</c:v>
                </c:pt>
                <c:pt idx="5100" formatCode="General">
                  <c:v>3.4323299999999999</c:v>
                </c:pt>
                <c:pt idx="5101" formatCode="General">
                  <c:v>3.4329999999999998</c:v>
                </c:pt>
                <c:pt idx="5102" formatCode="General">
                  <c:v>3.4336700000000002</c:v>
                </c:pt>
                <c:pt idx="5103" formatCode="General">
                  <c:v>3.4343499999999998</c:v>
                </c:pt>
                <c:pt idx="5104" formatCode="General">
                  <c:v>3.4350200000000002</c:v>
                </c:pt>
                <c:pt idx="5105" formatCode="General">
                  <c:v>3.4356900000000001</c:v>
                </c:pt>
                <c:pt idx="5106" formatCode="General">
                  <c:v>3.4363600000000001</c:v>
                </c:pt>
                <c:pt idx="5107" formatCode="General">
                  <c:v>3.4370400000000001</c:v>
                </c:pt>
                <c:pt idx="5108" formatCode="General">
                  <c:v>3.43771</c:v>
                </c:pt>
                <c:pt idx="5109" formatCode="General">
                  <c:v>3.43838</c:v>
                </c:pt>
                <c:pt idx="5110" formatCode="General">
                  <c:v>3.43906</c:v>
                </c:pt>
                <c:pt idx="5111" formatCode="General">
                  <c:v>3.43973</c:v>
                </c:pt>
                <c:pt idx="5112" formatCode="General">
                  <c:v>3.4403999999999999</c:v>
                </c:pt>
                <c:pt idx="5113" formatCode="General">
                  <c:v>3.4410799999999999</c:v>
                </c:pt>
                <c:pt idx="5114" formatCode="General">
                  <c:v>3.4417499999999999</c:v>
                </c:pt>
                <c:pt idx="5115" formatCode="General">
                  <c:v>3.4424199999999998</c:v>
                </c:pt>
                <c:pt idx="5116" formatCode="General">
                  <c:v>3.4430900000000002</c:v>
                </c:pt>
                <c:pt idx="5117" formatCode="General">
                  <c:v>3.4437700000000002</c:v>
                </c:pt>
                <c:pt idx="5118" formatCode="General">
                  <c:v>3.4444400000000002</c:v>
                </c:pt>
                <c:pt idx="5119" formatCode="General">
                  <c:v>3.4451100000000001</c:v>
                </c:pt>
                <c:pt idx="5120" formatCode="General">
                  <c:v>3.4457900000000001</c:v>
                </c:pt>
                <c:pt idx="5121" formatCode="General">
                  <c:v>3.4464600000000001</c:v>
                </c:pt>
                <c:pt idx="5122" formatCode="General">
                  <c:v>3.44713</c:v>
                </c:pt>
                <c:pt idx="5123" formatCode="General">
                  <c:v>3.44781</c:v>
                </c:pt>
                <c:pt idx="5124" formatCode="General">
                  <c:v>3.44848</c:v>
                </c:pt>
                <c:pt idx="5125" formatCode="General">
                  <c:v>3.4491499999999999</c:v>
                </c:pt>
                <c:pt idx="5126" formatCode="General">
                  <c:v>3.4498199999999999</c:v>
                </c:pt>
                <c:pt idx="5127" formatCode="General">
                  <c:v>3.4504999999999999</c:v>
                </c:pt>
                <c:pt idx="5128" formatCode="General">
                  <c:v>3.4511699999999998</c:v>
                </c:pt>
                <c:pt idx="5129" formatCode="General">
                  <c:v>3.4518399999999998</c:v>
                </c:pt>
                <c:pt idx="5130" formatCode="General">
                  <c:v>3.4525199999999998</c:v>
                </c:pt>
                <c:pt idx="5131" formatCode="General">
                  <c:v>3.4531900000000002</c:v>
                </c:pt>
                <c:pt idx="5132" formatCode="General">
                  <c:v>3.4538600000000002</c:v>
                </c:pt>
                <c:pt idx="5133" formatCode="General">
                  <c:v>3.4545400000000002</c:v>
                </c:pt>
                <c:pt idx="5134" formatCode="General">
                  <c:v>3.4552100000000001</c:v>
                </c:pt>
                <c:pt idx="5135" formatCode="General">
                  <c:v>3.4558800000000001</c:v>
                </c:pt>
                <c:pt idx="5136" formatCode="General">
                  <c:v>3.45655</c:v>
                </c:pt>
                <c:pt idx="5137" formatCode="General">
                  <c:v>3.45723</c:v>
                </c:pt>
                <c:pt idx="5138" formatCode="General">
                  <c:v>3.4579</c:v>
                </c:pt>
                <c:pt idx="5139" formatCode="General">
                  <c:v>3.4585699999999999</c:v>
                </c:pt>
                <c:pt idx="5140" formatCode="General">
                  <c:v>3.4592499999999999</c:v>
                </c:pt>
                <c:pt idx="5141" formatCode="General">
                  <c:v>3.4599199999999999</c:v>
                </c:pt>
                <c:pt idx="5142" formatCode="General">
                  <c:v>3.4605899999999998</c:v>
                </c:pt>
                <c:pt idx="5143" formatCode="General">
                  <c:v>3.4612699999999998</c:v>
                </c:pt>
                <c:pt idx="5144" formatCode="General">
                  <c:v>3.4619399999999998</c:v>
                </c:pt>
                <c:pt idx="5145" formatCode="General">
                  <c:v>3.4626100000000002</c:v>
                </c:pt>
                <c:pt idx="5146" formatCode="General">
                  <c:v>3.4632800000000001</c:v>
                </c:pt>
                <c:pt idx="5147" formatCode="General">
                  <c:v>3.4639600000000002</c:v>
                </c:pt>
                <c:pt idx="5148" formatCode="General">
                  <c:v>3.4646300000000001</c:v>
                </c:pt>
                <c:pt idx="5149" formatCode="General">
                  <c:v>3.4653</c:v>
                </c:pt>
                <c:pt idx="5150" formatCode="General">
                  <c:v>3.4659800000000001</c:v>
                </c:pt>
                <c:pt idx="5151" formatCode="General">
                  <c:v>3.46665</c:v>
                </c:pt>
                <c:pt idx="5152" formatCode="General">
                  <c:v>3.46732</c:v>
                </c:pt>
                <c:pt idx="5153" formatCode="General">
                  <c:v>3.468</c:v>
                </c:pt>
                <c:pt idx="5154" formatCode="General">
                  <c:v>3.4686699999999999</c:v>
                </c:pt>
                <c:pt idx="5155" formatCode="General">
                  <c:v>3.4693399999999999</c:v>
                </c:pt>
                <c:pt idx="5156" formatCode="General">
                  <c:v>3.4700099999999998</c:v>
                </c:pt>
                <c:pt idx="5157" formatCode="General">
                  <c:v>3.4706899999999998</c:v>
                </c:pt>
                <c:pt idx="5158" formatCode="General">
                  <c:v>3.4713599999999998</c:v>
                </c:pt>
                <c:pt idx="5159" formatCode="General">
                  <c:v>3.4720300000000002</c:v>
                </c:pt>
                <c:pt idx="5160" formatCode="General">
                  <c:v>3.4727100000000002</c:v>
                </c:pt>
                <c:pt idx="5161" formatCode="General">
                  <c:v>3.4733800000000001</c:v>
                </c:pt>
                <c:pt idx="5162" formatCode="General">
                  <c:v>3.4740500000000001</c:v>
                </c:pt>
                <c:pt idx="5163" formatCode="General">
                  <c:v>3.4747300000000001</c:v>
                </c:pt>
                <c:pt idx="5164" formatCode="General">
                  <c:v>3.4754</c:v>
                </c:pt>
                <c:pt idx="5165" formatCode="General">
                  <c:v>3.47607</c:v>
                </c:pt>
                <c:pt idx="5166" formatCode="General">
                  <c:v>3.4767399999999999</c:v>
                </c:pt>
                <c:pt idx="5167" formatCode="General">
                  <c:v>3.47742</c:v>
                </c:pt>
                <c:pt idx="5168" formatCode="General">
                  <c:v>3.4780899999999999</c:v>
                </c:pt>
                <c:pt idx="5169" formatCode="General">
                  <c:v>3.4787599999999999</c:v>
                </c:pt>
                <c:pt idx="5170" formatCode="General">
                  <c:v>3.4794399999999999</c:v>
                </c:pt>
                <c:pt idx="5171" formatCode="General">
                  <c:v>3.4801099999999998</c:v>
                </c:pt>
                <c:pt idx="5172" formatCode="General">
                  <c:v>3.4807800000000002</c:v>
                </c:pt>
                <c:pt idx="5173" formatCode="General">
                  <c:v>3.4814600000000002</c:v>
                </c:pt>
                <c:pt idx="5174" formatCode="General">
                  <c:v>3.4821300000000002</c:v>
                </c:pt>
                <c:pt idx="5175" formatCode="General">
                  <c:v>3.4828000000000001</c:v>
                </c:pt>
                <c:pt idx="5176" formatCode="General">
                  <c:v>3.4834700000000001</c:v>
                </c:pt>
                <c:pt idx="5177" formatCode="General">
                  <c:v>3.4841500000000001</c:v>
                </c:pt>
                <c:pt idx="5178" formatCode="General">
                  <c:v>3.48482</c:v>
                </c:pt>
                <c:pt idx="5179" formatCode="General">
                  <c:v>3.48549</c:v>
                </c:pt>
                <c:pt idx="5180" formatCode="General">
                  <c:v>3.48617</c:v>
                </c:pt>
                <c:pt idx="5181" formatCode="General">
                  <c:v>3.4868399999999999</c:v>
                </c:pt>
                <c:pt idx="5182" formatCode="General">
                  <c:v>3.4875099999999999</c:v>
                </c:pt>
                <c:pt idx="5183" formatCode="General">
                  <c:v>3.4881899999999999</c:v>
                </c:pt>
                <c:pt idx="5184" formatCode="General">
                  <c:v>3.4888599999999999</c:v>
                </c:pt>
                <c:pt idx="5185" formatCode="General">
                  <c:v>3.4895299999999998</c:v>
                </c:pt>
                <c:pt idx="5186" formatCode="General">
                  <c:v>3.4902000000000002</c:v>
                </c:pt>
                <c:pt idx="5187" formatCode="General">
                  <c:v>3.4908800000000002</c:v>
                </c:pt>
                <c:pt idx="5188" formatCode="General">
                  <c:v>3.4915500000000002</c:v>
                </c:pt>
                <c:pt idx="5189" formatCode="General">
                  <c:v>3.4922200000000001</c:v>
                </c:pt>
                <c:pt idx="5190" formatCode="General">
                  <c:v>3.4929000000000001</c:v>
                </c:pt>
                <c:pt idx="5191" formatCode="General">
                  <c:v>3.4935700000000001</c:v>
                </c:pt>
                <c:pt idx="5192" formatCode="General">
                  <c:v>3.49424</c:v>
                </c:pt>
                <c:pt idx="5193" formatCode="General">
                  <c:v>3.49492</c:v>
                </c:pt>
                <c:pt idx="5194" formatCode="General">
                  <c:v>3.49559</c:v>
                </c:pt>
                <c:pt idx="5195" formatCode="General">
                  <c:v>3.4962599999999999</c:v>
                </c:pt>
                <c:pt idx="5196" formatCode="General">
                  <c:v>3.4969299999999999</c:v>
                </c:pt>
                <c:pt idx="5197" formatCode="General">
                  <c:v>3.4976099999999999</c:v>
                </c:pt>
                <c:pt idx="5198" formatCode="General">
                  <c:v>3.4982799999999998</c:v>
                </c:pt>
                <c:pt idx="5199" formatCode="General">
                  <c:v>3.4989499999999998</c:v>
                </c:pt>
                <c:pt idx="5200" formatCode="General">
                  <c:v>3.4996299999999998</c:v>
                </c:pt>
                <c:pt idx="5201" formatCode="General">
                  <c:v>3.5003000000000002</c:v>
                </c:pt>
                <c:pt idx="5202" formatCode="General">
                  <c:v>3.5009700000000001</c:v>
                </c:pt>
                <c:pt idx="5203" formatCode="General">
                  <c:v>3.5016500000000002</c:v>
                </c:pt>
                <c:pt idx="5204" formatCode="General">
                  <c:v>3.5023200000000001</c:v>
                </c:pt>
                <c:pt idx="5205" formatCode="General">
                  <c:v>3.50299</c:v>
                </c:pt>
                <c:pt idx="5206" formatCode="General">
                  <c:v>3.50366</c:v>
                </c:pt>
                <c:pt idx="5207" formatCode="General">
                  <c:v>3.50434</c:v>
                </c:pt>
                <c:pt idx="5208" formatCode="General">
                  <c:v>3.50501</c:v>
                </c:pt>
                <c:pt idx="5209" formatCode="General">
                  <c:v>3.5056799999999999</c:v>
                </c:pt>
                <c:pt idx="5210" formatCode="General">
                  <c:v>3.5063599999999999</c:v>
                </c:pt>
                <c:pt idx="5211" formatCode="General">
                  <c:v>3.5070299999999999</c:v>
                </c:pt>
                <c:pt idx="5212" formatCode="General">
                  <c:v>3.5076999999999998</c:v>
                </c:pt>
                <c:pt idx="5213" formatCode="General">
                  <c:v>3.5083799999999998</c:v>
                </c:pt>
                <c:pt idx="5214" formatCode="General">
                  <c:v>3.5090499999999998</c:v>
                </c:pt>
                <c:pt idx="5215" formatCode="General">
                  <c:v>3.5097200000000002</c:v>
                </c:pt>
                <c:pt idx="5216" formatCode="General">
                  <c:v>3.5103900000000001</c:v>
                </c:pt>
                <c:pt idx="5217" formatCode="General">
                  <c:v>3.5110700000000001</c:v>
                </c:pt>
                <c:pt idx="5218" formatCode="General">
                  <c:v>3.5117400000000001</c:v>
                </c:pt>
                <c:pt idx="5219" formatCode="General">
                  <c:v>3.51241</c:v>
                </c:pt>
                <c:pt idx="5220" formatCode="General">
                  <c:v>3.51309</c:v>
                </c:pt>
                <c:pt idx="5221" formatCode="General">
                  <c:v>3.51376</c:v>
                </c:pt>
                <c:pt idx="5222" formatCode="General">
                  <c:v>3.5144299999999999</c:v>
                </c:pt>
                <c:pt idx="5223" formatCode="General">
                  <c:v>3.51511</c:v>
                </c:pt>
                <c:pt idx="5224" formatCode="General">
                  <c:v>3.5157799999999999</c:v>
                </c:pt>
                <c:pt idx="5225" formatCode="General">
                  <c:v>3.5164499999999999</c:v>
                </c:pt>
                <c:pt idx="5226" formatCode="General">
                  <c:v>3.5171199999999998</c:v>
                </c:pt>
                <c:pt idx="5227" formatCode="General">
                  <c:v>3.5177999999999998</c:v>
                </c:pt>
                <c:pt idx="5228" formatCode="General">
                  <c:v>3.5184700000000002</c:v>
                </c:pt>
                <c:pt idx="5229" formatCode="General">
                  <c:v>3.5191400000000002</c:v>
                </c:pt>
                <c:pt idx="5230" formatCode="General">
                  <c:v>3.5198200000000002</c:v>
                </c:pt>
                <c:pt idx="5231" formatCode="General">
                  <c:v>3.5204900000000001</c:v>
                </c:pt>
                <c:pt idx="5232" formatCode="General">
                  <c:v>3.5211600000000001</c:v>
                </c:pt>
                <c:pt idx="5233" formatCode="General">
                  <c:v>3.5218400000000001</c:v>
                </c:pt>
                <c:pt idx="5234" formatCode="General">
                  <c:v>3.52251</c:v>
                </c:pt>
                <c:pt idx="5235" formatCode="General">
                  <c:v>3.52318</c:v>
                </c:pt>
                <c:pt idx="5236" formatCode="General">
                  <c:v>3.5238499999999999</c:v>
                </c:pt>
                <c:pt idx="5237" formatCode="General">
                  <c:v>3.5245299999999999</c:v>
                </c:pt>
                <c:pt idx="5238" formatCode="General">
                  <c:v>3.5251999999999999</c:v>
                </c:pt>
                <c:pt idx="5239" formatCode="General">
                  <c:v>3.5258699999999998</c:v>
                </c:pt>
                <c:pt idx="5240" formatCode="General">
                  <c:v>3.5265499999999999</c:v>
                </c:pt>
                <c:pt idx="5241" formatCode="General">
                  <c:v>3.5272199999999998</c:v>
                </c:pt>
                <c:pt idx="5242" formatCode="General">
                  <c:v>3.5278900000000002</c:v>
                </c:pt>
                <c:pt idx="5243" formatCode="General">
                  <c:v>3.5285700000000002</c:v>
                </c:pt>
                <c:pt idx="5244" formatCode="General">
                  <c:v>3.5292400000000002</c:v>
                </c:pt>
                <c:pt idx="5245" formatCode="General">
                  <c:v>3.5299100000000001</c:v>
                </c:pt>
                <c:pt idx="5246" formatCode="General">
                  <c:v>3.5305800000000001</c:v>
                </c:pt>
                <c:pt idx="5247" formatCode="General">
                  <c:v>3.5312600000000001</c:v>
                </c:pt>
                <c:pt idx="5248" formatCode="General">
                  <c:v>3.53193</c:v>
                </c:pt>
                <c:pt idx="5249" formatCode="General">
                  <c:v>3.5326</c:v>
                </c:pt>
                <c:pt idx="5250" formatCode="General">
                  <c:v>3.53328</c:v>
                </c:pt>
                <c:pt idx="5251" formatCode="General">
                  <c:v>3.5339499999999999</c:v>
                </c:pt>
                <c:pt idx="5252" formatCode="General">
                  <c:v>3.5346199999999999</c:v>
                </c:pt>
                <c:pt idx="5253" formatCode="General">
                  <c:v>3.5352999999999999</c:v>
                </c:pt>
                <c:pt idx="5254" formatCode="General">
                  <c:v>3.5359699999999998</c:v>
                </c:pt>
                <c:pt idx="5255" formatCode="General">
                  <c:v>3.5366399999999998</c:v>
                </c:pt>
                <c:pt idx="5256" formatCode="General">
                  <c:v>3.5373199999999998</c:v>
                </c:pt>
                <c:pt idx="5257" formatCode="General">
                  <c:v>3.5379900000000002</c:v>
                </c:pt>
                <c:pt idx="5258" formatCode="General">
                  <c:v>3.5386600000000001</c:v>
                </c:pt>
                <c:pt idx="5259" formatCode="General">
                  <c:v>3.5393300000000001</c:v>
                </c:pt>
                <c:pt idx="5260" formatCode="General">
                  <c:v>3.5400100000000001</c:v>
                </c:pt>
                <c:pt idx="5261" formatCode="General">
                  <c:v>3.54068</c:v>
                </c:pt>
                <c:pt idx="5262" formatCode="General">
                  <c:v>3.54135</c:v>
                </c:pt>
                <c:pt idx="5263" formatCode="General">
                  <c:v>3.54203</c:v>
                </c:pt>
                <c:pt idx="5264" formatCode="General">
                  <c:v>3.5427</c:v>
                </c:pt>
                <c:pt idx="5265" formatCode="General">
                  <c:v>3.5433699999999999</c:v>
                </c:pt>
                <c:pt idx="5266" formatCode="General">
                  <c:v>3.5440499999999999</c:v>
                </c:pt>
                <c:pt idx="5267" formatCode="General">
                  <c:v>3.5447199999999999</c:v>
                </c:pt>
                <c:pt idx="5268" formatCode="General">
                  <c:v>3.5453899999999998</c:v>
                </c:pt>
                <c:pt idx="5269" formatCode="General">
                  <c:v>3.5460600000000002</c:v>
                </c:pt>
                <c:pt idx="5270" formatCode="General">
                  <c:v>3.5467399999999998</c:v>
                </c:pt>
                <c:pt idx="5271" formatCode="General">
                  <c:v>3.5474100000000002</c:v>
                </c:pt>
                <c:pt idx="5272" formatCode="General">
                  <c:v>3.5480800000000001</c:v>
                </c:pt>
                <c:pt idx="5273" formatCode="General">
                  <c:v>3.5487600000000001</c:v>
                </c:pt>
                <c:pt idx="5274" formatCode="General">
                  <c:v>3.5494300000000001</c:v>
                </c:pt>
                <c:pt idx="5275" formatCode="General">
                  <c:v>3.5501</c:v>
                </c:pt>
                <c:pt idx="5276" formatCode="General">
                  <c:v>3.55078</c:v>
                </c:pt>
                <c:pt idx="5277" formatCode="General">
                  <c:v>3.55145</c:v>
                </c:pt>
                <c:pt idx="5278" formatCode="General">
                  <c:v>3.5521199999999999</c:v>
                </c:pt>
                <c:pt idx="5279" formatCode="General">
                  <c:v>3.5527899999999999</c:v>
                </c:pt>
                <c:pt idx="5280" formatCode="General">
                  <c:v>3.5534699999999999</c:v>
                </c:pt>
                <c:pt idx="5281" formatCode="General">
                  <c:v>3.5541399999999999</c:v>
                </c:pt>
                <c:pt idx="5282" formatCode="General">
                  <c:v>3.5548099999999998</c:v>
                </c:pt>
                <c:pt idx="5283" formatCode="General">
                  <c:v>3.5554899999999998</c:v>
                </c:pt>
                <c:pt idx="5284" formatCode="General">
                  <c:v>3.5561600000000002</c:v>
                </c:pt>
                <c:pt idx="5285" formatCode="General">
                  <c:v>3.5568300000000002</c:v>
                </c:pt>
                <c:pt idx="5286" formatCode="General">
                  <c:v>3.5575100000000002</c:v>
                </c:pt>
                <c:pt idx="5287" formatCode="General">
                  <c:v>3.5581800000000001</c:v>
                </c:pt>
                <c:pt idx="5288" formatCode="General">
                  <c:v>3.5588500000000001</c:v>
                </c:pt>
                <c:pt idx="5289" formatCode="General">
                  <c:v>3.55952</c:v>
                </c:pt>
                <c:pt idx="5290" formatCode="General">
                  <c:v>3.5602</c:v>
                </c:pt>
                <c:pt idx="5291" formatCode="General">
                  <c:v>3.56087</c:v>
                </c:pt>
                <c:pt idx="5292" formatCode="General">
                  <c:v>3.5615399999999999</c:v>
                </c:pt>
                <c:pt idx="5293" formatCode="General">
                  <c:v>3.5622199999999999</c:v>
                </c:pt>
                <c:pt idx="5294" formatCode="General">
                  <c:v>3.5628899999999999</c:v>
                </c:pt>
                <c:pt idx="5295" formatCode="General">
                  <c:v>3.5635599999999998</c:v>
                </c:pt>
                <c:pt idx="5296" formatCode="General">
                  <c:v>3.5642399999999999</c:v>
                </c:pt>
                <c:pt idx="5297" formatCode="General">
                  <c:v>3.5649099999999998</c:v>
                </c:pt>
                <c:pt idx="5298" formatCode="General">
                  <c:v>3.5655800000000002</c:v>
                </c:pt>
                <c:pt idx="5299" formatCode="General">
                  <c:v>3.5662500000000001</c:v>
                </c:pt>
                <c:pt idx="5300" formatCode="General">
                  <c:v>3.5669300000000002</c:v>
                </c:pt>
                <c:pt idx="5301" formatCode="General">
                  <c:v>3.5676000000000001</c:v>
                </c:pt>
                <c:pt idx="5302" formatCode="General">
                  <c:v>3.5682700000000001</c:v>
                </c:pt>
                <c:pt idx="5303" formatCode="General">
                  <c:v>3.5689500000000001</c:v>
                </c:pt>
                <c:pt idx="5304" formatCode="General">
                  <c:v>3.56962</c:v>
                </c:pt>
                <c:pt idx="5305" formatCode="General">
                  <c:v>3.57029</c:v>
                </c:pt>
                <c:pt idx="5306" formatCode="General">
                  <c:v>3.57097</c:v>
                </c:pt>
                <c:pt idx="5307" formatCode="General">
                  <c:v>3.5716399999999999</c:v>
                </c:pt>
                <c:pt idx="5308" formatCode="General">
                  <c:v>3.5723099999999999</c:v>
                </c:pt>
                <c:pt idx="5309" formatCode="General">
                  <c:v>3.5729799999999998</c:v>
                </c:pt>
                <c:pt idx="5310" formatCode="General">
                  <c:v>3.5736599999999998</c:v>
                </c:pt>
                <c:pt idx="5311" formatCode="General">
                  <c:v>3.5743299999999998</c:v>
                </c:pt>
                <c:pt idx="5312" formatCode="General">
                  <c:v>3.5750000000000002</c:v>
                </c:pt>
                <c:pt idx="5313" formatCode="General">
                  <c:v>3.5756800000000002</c:v>
                </c:pt>
                <c:pt idx="5314" formatCode="General">
                  <c:v>3.5763500000000001</c:v>
                </c:pt>
                <c:pt idx="5315" formatCode="General">
                  <c:v>3.5770200000000001</c:v>
                </c:pt>
                <c:pt idx="5316" formatCode="General">
                  <c:v>3.5777000000000001</c:v>
                </c:pt>
                <c:pt idx="5317" formatCode="General">
                  <c:v>3.5783700000000001</c:v>
                </c:pt>
                <c:pt idx="5318" formatCode="General">
                  <c:v>3.57904</c:v>
                </c:pt>
                <c:pt idx="5319" formatCode="General">
                  <c:v>3.5797099999999999</c:v>
                </c:pt>
                <c:pt idx="5320" formatCode="General">
                  <c:v>3.58039</c:v>
                </c:pt>
                <c:pt idx="5321" formatCode="General">
                  <c:v>3.5810599999999999</c:v>
                </c:pt>
                <c:pt idx="5322" formatCode="General">
                  <c:v>3.5817299999999999</c:v>
                </c:pt>
                <c:pt idx="5323" formatCode="General">
                  <c:v>3.5824099999999999</c:v>
                </c:pt>
                <c:pt idx="5324" formatCode="General">
                  <c:v>3.5830799999999998</c:v>
                </c:pt>
                <c:pt idx="5325" formatCode="General">
                  <c:v>3.5837500000000002</c:v>
                </c:pt>
                <c:pt idx="5326" formatCode="General">
                  <c:v>3.5844299999999998</c:v>
                </c:pt>
                <c:pt idx="5327" formatCode="General">
                  <c:v>3.5851000000000002</c:v>
                </c:pt>
                <c:pt idx="5328" formatCode="General">
                  <c:v>3.5857700000000001</c:v>
                </c:pt>
                <c:pt idx="5329" formatCode="General">
                  <c:v>3.5864400000000001</c:v>
                </c:pt>
                <c:pt idx="5330" formatCode="General">
                  <c:v>3.5871200000000001</c:v>
                </c:pt>
                <c:pt idx="5331" formatCode="General">
                  <c:v>3.58779</c:v>
                </c:pt>
                <c:pt idx="5332" formatCode="General">
                  <c:v>3.58846</c:v>
                </c:pt>
                <c:pt idx="5333" formatCode="General">
                  <c:v>3.58914</c:v>
                </c:pt>
                <c:pt idx="5334" formatCode="General">
                  <c:v>3.5898099999999999</c:v>
                </c:pt>
                <c:pt idx="5335" formatCode="General">
                  <c:v>3.5904799999999999</c:v>
                </c:pt>
                <c:pt idx="5336" formatCode="General">
                  <c:v>3.5911599999999999</c:v>
                </c:pt>
                <c:pt idx="5337" formatCode="General">
                  <c:v>3.5918299999999999</c:v>
                </c:pt>
                <c:pt idx="5338" formatCode="General">
                  <c:v>3.5924999999999998</c:v>
                </c:pt>
                <c:pt idx="5339" formatCode="General">
                  <c:v>3.5931700000000002</c:v>
                </c:pt>
                <c:pt idx="5340" formatCode="General">
                  <c:v>3.5938500000000002</c:v>
                </c:pt>
                <c:pt idx="5341" formatCode="General">
                  <c:v>3.5945200000000002</c:v>
                </c:pt>
                <c:pt idx="5342" formatCode="General">
                  <c:v>3.5951900000000001</c:v>
                </c:pt>
                <c:pt idx="5343" formatCode="General">
                  <c:v>3.5958700000000001</c:v>
                </c:pt>
                <c:pt idx="5344" formatCode="General">
                  <c:v>3.5965400000000001</c:v>
                </c:pt>
                <c:pt idx="5345" formatCode="General">
                  <c:v>3.59721</c:v>
                </c:pt>
                <c:pt idx="5346" formatCode="General">
                  <c:v>3.59789</c:v>
                </c:pt>
                <c:pt idx="5347" formatCode="General">
                  <c:v>3.59856</c:v>
                </c:pt>
                <c:pt idx="5348" formatCode="General">
                  <c:v>3.5992299999999999</c:v>
                </c:pt>
                <c:pt idx="5349" formatCode="General">
                  <c:v>3.5998999999999999</c:v>
                </c:pt>
                <c:pt idx="5350" formatCode="General">
                  <c:v>3.6005799999999999</c:v>
                </c:pt>
                <c:pt idx="5351" formatCode="General">
                  <c:v>3.6012499999999998</c:v>
                </c:pt>
                <c:pt idx="5352" formatCode="General">
                  <c:v>3.6019199999999998</c:v>
                </c:pt>
                <c:pt idx="5353" formatCode="General">
                  <c:v>3.6025999999999998</c:v>
                </c:pt>
                <c:pt idx="5354" formatCode="General">
                  <c:v>3.6032700000000002</c:v>
                </c:pt>
                <c:pt idx="5355" formatCode="General">
                  <c:v>3.6039400000000001</c:v>
                </c:pt>
                <c:pt idx="5356" formatCode="General">
                  <c:v>3.6046200000000002</c:v>
                </c:pt>
                <c:pt idx="5357" formatCode="General">
                  <c:v>3.6052900000000001</c:v>
                </c:pt>
                <c:pt idx="5358" formatCode="General">
                  <c:v>3.6059600000000001</c:v>
                </c:pt>
                <c:pt idx="5359" formatCode="General">
                  <c:v>3.60663</c:v>
                </c:pt>
                <c:pt idx="5360" formatCode="General">
                  <c:v>3.60731</c:v>
                </c:pt>
                <c:pt idx="5361" formatCode="General">
                  <c:v>3.60798</c:v>
                </c:pt>
                <c:pt idx="5362" formatCode="General">
                  <c:v>3.6086499999999999</c:v>
                </c:pt>
                <c:pt idx="5363" formatCode="General">
                  <c:v>3.6093299999999999</c:v>
                </c:pt>
                <c:pt idx="5364" formatCode="General">
                  <c:v>3.61</c:v>
                </c:pt>
                <c:pt idx="5365" formatCode="General">
                  <c:v>3.6106699999999998</c:v>
                </c:pt>
                <c:pt idx="5366" formatCode="General">
                  <c:v>3.6113499999999998</c:v>
                </c:pt>
                <c:pt idx="5367" formatCode="General">
                  <c:v>3.6120199999999998</c:v>
                </c:pt>
                <c:pt idx="5368" formatCode="General">
                  <c:v>3.6126900000000002</c:v>
                </c:pt>
                <c:pt idx="5369" formatCode="General">
                  <c:v>3.6133600000000001</c:v>
                </c:pt>
                <c:pt idx="5370" formatCode="General">
                  <c:v>3.6140400000000001</c:v>
                </c:pt>
                <c:pt idx="5371" formatCode="General">
                  <c:v>3.6147100000000001</c:v>
                </c:pt>
                <c:pt idx="5372" formatCode="General">
                  <c:v>3.61538</c:v>
                </c:pt>
                <c:pt idx="5373" formatCode="General">
                  <c:v>3.6160600000000001</c:v>
                </c:pt>
                <c:pt idx="5374" formatCode="General">
                  <c:v>3.61673</c:v>
                </c:pt>
                <c:pt idx="5375" formatCode="General">
                  <c:v>3.6173999999999999</c:v>
                </c:pt>
                <c:pt idx="5376" formatCode="General">
                  <c:v>3.61808</c:v>
                </c:pt>
                <c:pt idx="5377" formatCode="General">
                  <c:v>3.6187499999999999</c:v>
                </c:pt>
                <c:pt idx="5378" formatCode="General">
                  <c:v>3.6194199999999999</c:v>
                </c:pt>
                <c:pt idx="5379" formatCode="General">
                  <c:v>3.6200899999999998</c:v>
                </c:pt>
                <c:pt idx="5380" formatCode="General">
                  <c:v>3.6207699999999998</c:v>
                </c:pt>
                <c:pt idx="5381" formatCode="General">
                  <c:v>3.6214400000000002</c:v>
                </c:pt>
                <c:pt idx="5382" formatCode="General">
                  <c:v>3.6221100000000002</c:v>
                </c:pt>
                <c:pt idx="5383" formatCode="General">
                  <c:v>3.6227900000000002</c:v>
                </c:pt>
                <c:pt idx="5384" formatCode="General">
                  <c:v>3.6234600000000001</c:v>
                </c:pt>
                <c:pt idx="5385" formatCode="General">
                  <c:v>3.6241300000000001</c:v>
                </c:pt>
                <c:pt idx="5386" formatCode="General">
                  <c:v>3.6248100000000001</c:v>
                </c:pt>
                <c:pt idx="5387" formatCode="General">
                  <c:v>3.62548</c:v>
                </c:pt>
                <c:pt idx="5388" formatCode="General">
                  <c:v>3.62615</c:v>
                </c:pt>
                <c:pt idx="5389" formatCode="General">
                  <c:v>3.6268199999999999</c:v>
                </c:pt>
                <c:pt idx="5390" formatCode="General">
                  <c:v>3.6274999999999999</c:v>
                </c:pt>
                <c:pt idx="5391" formatCode="General">
                  <c:v>3.6281699999999999</c:v>
                </c:pt>
                <c:pt idx="5392" formatCode="General">
                  <c:v>3.6288399999999998</c:v>
                </c:pt>
                <c:pt idx="5393" formatCode="General">
                  <c:v>3.6295199999999999</c:v>
                </c:pt>
                <c:pt idx="5394" formatCode="General">
                  <c:v>3.6301899999999998</c:v>
                </c:pt>
                <c:pt idx="5395" formatCode="General">
                  <c:v>3.6308600000000002</c:v>
                </c:pt>
                <c:pt idx="5396" formatCode="General">
                  <c:v>3.6315400000000002</c:v>
                </c:pt>
                <c:pt idx="5397" formatCode="General">
                  <c:v>3.6322100000000002</c:v>
                </c:pt>
                <c:pt idx="5398" formatCode="General">
                  <c:v>3.6328800000000001</c:v>
                </c:pt>
                <c:pt idx="5399" formatCode="General">
                  <c:v>3.6335500000000001</c:v>
                </c:pt>
                <c:pt idx="5400" formatCode="General">
                  <c:v>3.6342300000000001</c:v>
                </c:pt>
                <c:pt idx="5401" formatCode="General">
                  <c:v>3.6349</c:v>
                </c:pt>
                <c:pt idx="5402" formatCode="General">
                  <c:v>3.63557</c:v>
                </c:pt>
                <c:pt idx="5403" formatCode="General">
                  <c:v>3.63625</c:v>
                </c:pt>
                <c:pt idx="5404" formatCode="General">
                  <c:v>3.6369199999999999</c:v>
                </c:pt>
                <c:pt idx="5405" formatCode="General">
                  <c:v>3.6375899999999999</c:v>
                </c:pt>
                <c:pt idx="5406" formatCode="General">
                  <c:v>3.6382699999999999</c:v>
                </c:pt>
                <c:pt idx="5407" formatCode="General">
                  <c:v>3.6389399999999998</c:v>
                </c:pt>
                <c:pt idx="5408" formatCode="General">
                  <c:v>3.6396099999999998</c:v>
                </c:pt>
                <c:pt idx="5409" formatCode="General">
                  <c:v>3.6402800000000002</c:v>
                </c:pt>
                <c:pt idx="5410" formatCode="General">
                  <c:v>3.6409600000000002</c:v>
                </c:pt>
                <c:pt idx="5411" formatCode="General">
                  <c:v>3.6416300000000001</c:v>
                </c:pt>
                <c:pt idx="5412" formatCode="General">
                  <c:v>3.6423000000000001</c:v>
                </c:pt>
                <c:pt idx="5413" formatCode="General">
                  <c:v>3.6429800000000001</c:v>
                </c:pt>
                <c:pt idx="5414" formatCode="General">
                  <c:v>3.6436500000000001</c:v>
                </c:pt>
                <c:pt idx="5415" formatCode="General">
                  <c:v>3.64432</c:v>
                </c:pt>
                <c:pt idx="5416" formatCode="General">
                  <c:v>3.645</c:v>
                </c:pt>
                <c:pt idx="5417" formatCode="General">
                  <c:v>3.64567</c:v>
                </c:pt>
                <c:pt idx="5418" formatCode="General">
                  <c:v>3.6463399999999999</c:v>
                </c:pt>
                <c:pt idx="5419" formatCode="General">
                  <c:v>3.6470099999999999</c:v>
                </c:pt>
                <c:pt idx="5420" formatCode="General">
                  <c:v>3.6476899999999999</c:v>
                </c:pt>
                <c:pt idx="5421" formatCode="General">
                  <c:v>3.6483599999999998</c:v>
                </c:pt>
                <c:pt idx="5422" formatCode="General">
                  <c:v>3.6490300000000002</c:v>
                </c:pt>
                <c:pt idx="5423" formatCode="General">
                  <c:v>3.6497099999999998</c:v>
                </c:pt>
                <c:pt idx="5424" formatCode="General">
                  <c:v>3.6503800000000002</c:v>
                </c:pt>
                <c:pt idx="5425" formatCode="General">
                  <c:v>3.6510500000000001</c:v>
                </c:pt>
                <c:pt idx="5426" formatCode="General">
                  <c:v>3.6517300000000001</c:v>
                </c:pt>
                <c:pt idx="5427" formatCode="General">
                  <c:v>3.6524000000000001</c:v>
                </c:pt>
                <c:pt idx="5428" formatCode="General">
                  <c:v>3.65307</c:v>
                </c:pt>
                <c:pt idx="5429" formatCode="General">
                  <c:v>3.65374</c:v>
                </c:pt>
                <c:pt idx="5430" formatCode="General">
                  <c:v>3.65442</c:v>
                </c:pt>
                <c:pt idx="5431" formatCode="General">
                  <c:v>3.65509</c:v>
                </c:pt>
                <c:pt idx="5432" formatCode="General">
                  <c:v>3.6557599999999999</c:v>
                </c:pt>
                <c:pt idx="5433" formatCode="General">
                  <c:v>3.6564399999999999</c:v>
                </c:pt>
                <c:pt idx="5434" formatCode="General">
                  <c:v>3.6571099999999999</c:v>
                </c:pt>
                <c:pt idx="5435" formatCode="General">
                  <c:v>3.6577799999999998</c:v>
                </c:pt>
                <c:pt idx="5436" formatCode="General">
                  <c:v>3.6584599999999998</c:v>
                </c:pt>
                <c:pt idx="5437" formatCode="General">
                  <c:v>3.6591300000000002</c:v>
                </c:pt>
                <c:pt idx="5438" formatCode="General">
                  <c:v>3.6598000000000002</c:v>
                </c:pt>
                <c:pt idx="5439" formatCode="General">
                  <c:v>3.6604700000000001</c:v>
                </c:pt>
                <c:pt idx="5440" formatCode="General">
                  <c:v>3.6611500000000001</c:v>
                </c:pt>
                <c:pt idx="5441" formatCode="General">
                  <c:v>3.6618200000000001</c:v>
                </c:pt>
                <c:pt idx="5442" formatCode="General">
                  <c:v>3.66249</c:v>
                </c:pt>
                <c:pt idx="5443" formatCode="General">
                  <c:v>3.66317</c:v>
                </c:pt>
                <c:pt idx="5444" formatCode="General">
                  <c:v>3.66384</c:v>
                </c:pt>
                <c:pt idx="5445" formatCode="General">
                  <c:v>3.6645099999999999</c:v>
                </c:pt>
                <c:pt idx="5446" formatCode="General">
                  <c:v>3.6651899999999999</c:v>
                </c:pt>
                <c:pt idx="5447" formatCode="General">
                  <c:v>3.6658599999999999</c:v>
                </c:pt>
                <c:pt idx="5448" formatCode="General">
                  <c:v>3.6665299999999998</c:v>
                </c:pt>
                <c:pt idx="5449" formatCode="General">
                  <c:v>3.6672099999999999</c:v>
                </c:pt>
                <c:pt idx="5450" formatCode="General">
                  <c:v>3.6678799999999998</c:v>
                </c:pt>
                <c:pt idx="5451" formatCode="General">
                  <c:v>3.6685500000000002</c:v>
                </c:pt>
                <c:pt idx="5452" formatCode="General">
                  <c:v>3.6692200000000001</c:v>
                </c:pt>
                <c:pt idx="5453" formatCode="General">
                  <c:v>3.6699000000000002</c:v>
                </c:pt>
                <c:pt idx="5454" formatCode="General">
                  <c:v>3.6705700000000001</c:v>
                </c:pt>
                <c:pt idx="5455" formatCode="General">
                  <c:v>3.6712400000000001</c:v>
                </c:pt>
                <c:pt idx="5456" formatCode="General">
                  <c:v>3.6719200000000001</c:v>
                </c:pt>
                <c:pt idx="5457" formatCode="General">
                  <c:v>3.67259</c:v>
                </c:pt>
                <c:pt idx="5458" formatCode="General">
                  <c:v>3.67326</c:v>
                </c:pt>
                <c:pt idx="5459" formatCode="General">
                  <c:v>3.67394</c:v>
                </c:pt>
                <c:pt idx="5460" formatCode="General">
                  <c:v>3.6746099999999999</c:v>
                </c:pt>
                <c:pt idx="5461" formatCode="General">
                  <c:v>3.6752799999999999</c:v>
                </c:pt>
                <c:pt idx="5462" formatCode="General">
                  <c:v>3.6759499999999998</c:v>
                </c:pt>
                <c:pt idx="5463" formatCode="General">
                  <c:v>3.6766299999999998</c:v>
                </c:pt>
                <c:pt idx="5464" formatCode="General">
                  <c:v>3.6772999999999998</c:v>
                </c:pt>
                <c:pt idx="5465" formatCode="General">
                  <c:v>3.6779700000000002</c:v>
                </c:pt>
                <c:pt idx="5466" formatCode="General">
                  <c:v>3.6786500000000002</c:v>
                </c:pt>
                <c:pt idx="5467" formatCode="General">
                  <c:v>3.6793200000000001</c:v>
                </c:pt>
                <c:pt idx="5468" formatCode="General">
                  <c:v>3.6799900000000001</c:v>
                </c:pt>
                <c:pt idx="5469" formatCode="General">
                  <c:v>3.6806700000000001</c:v>
                </c:pt>
                <c:pt idx="5470" formatCode="General">
                  <c:v>3.6813400000000001</c:v>
                </c:pt>
                <c:pt idx="5471" formatCode="General">
                  <c:v>3.68201</c:v>
                </c:pt>
                <c:pt idx="5472" formatCode="General">
                  <c:v>3.68268</c:v>
                </c:pt>
                <c:pt idx="5473" formatCode="General">
                  <c:v>3.68336</c:v>
                </c:pt>
                <c:pt idx="5474" formatCode="General">
                  <c:v>3.6840299999999999</c:v>
                </c:pt>
                <c:pt idx="5475" formatCode="General">
                  <c:v>3.6846999999999999</c:v>
                </c:pt>
                <c:pt idx="5476" formatCode="General">
                  <c:v>3.6853799999999999</c:v>
                </c:pt>
                <c:pt idx="5477" formatCode="General">
                  <c:v>3.6860499999999998</c:v>
                </c:pt>
                <c:pt idx="5478" formatCode="General">
                  <c:v>3.6867200000000002</c:v>
                </c:pt>
                <c:pt idx="5479" formatCode="General">
                  <c:v>3.6873999999999998</c:v>
                </c:pt>
                <c:pt idx="5480" formatCode="General">
                  <c:v>3.6880700000000002</c:v>
                </c:pt>
                <c:pt idx="5481" formatCode="General">
                  <c:v>3.6887400000000001</c:v>
                </c:pt>
                <c:pt idx="5482" formatCode="General">
                  <c:v>3.6894100000000001</c:v>
                </c:pt>
                <c:pt idx="5483" formatCode="General">
                  <c:v>3.6900900000000001</c:v>
                </c:pt>
                <c:pt idx="5484" formatCode="General">
                  <c:v>3.69076</c:v>
                </c:pt>
                <c:pt idx="5485" formatCode="General">
                  <c:v>3.69143</c:v>
                </c:pt>
                <c:pt idx="5486" formatCode="General">
                  <c:v>3.69211</c:v>
                </c:pt>
                <c:pt idx="5487" formatCode="General">
                  <c:v>3.69278</c:v>
                </c:pt>
                <c:pt idx="5488" formatCode="General">
                  <c:v>3.6934499999999999</c:v>
                </c:pt>
                <c:pt idx="5489" formatCode="General">
                  <c:v>3.6941299999999999</c:v>
                </c:pt>
                <c:pt idx="5490" formatCode="General">
                  <c:v>3.6947999999999999</c:v>
                </c:pt>
                <c:pt idx="5491" formatCode="General">
                  <c:v>3.6954699999999998</c:v>
                </c:pt>
                <c:pt idx="5492" formatCode="General">
                  <c:v>3.6961400000000002</c:v>
                </c:pt>
                <c:pt idx="5493" formatCode="General">
                  <c:v>3.6968200000000002</c:v>
                </c:pt>
                <c:pt idx="5494" formatCode="General">
                  <c:v>3.6974900000000002</c:v>
                </c:pt>
                <c:pt idx="5495" formatCode="General">
                  <c:v>3.6981600000000001</c:v>
                </c:pt>
                <c:pt idx="5496" formatCode="General">
                  <c:v>3.6988400000000001</c:v>
                </c:pt>
                <c:pt idx="5497" formatCode="General">
                  <c:v>3.6995100000000001</c:v>
                </c:pt>
                <c:pt idx="5498" formatCode="General">
                  <c:v>3.70018</c:v>
                </c:pt>
                <c:pt idx="5499" formatCode="General">
                  <c:v>3.70086</c:v>
                </c:pt>
                <c:pt idx="5500" formatCode="General">
                  <c:v>3.70153</c:v>
                </c:pt>
                <c:pt idx="5501" formatCode="General">
                  <c:v>3.7021999999999999</c:v>
                </c:pt>
                <c:pt idx="5502" formatCode="General">
                  <c:v>3.7028699999999999</c:v>
                </c:pt>
                <c:pt idx="5503" formatCode="General">
                  <c:v>3.7035499999999999</c:v>
                </c:pt>
                <c:pt idx="5504" formatCode="General">
                  <c:v>3.7042199999999998</c:v>
                </c:pt>
                <c:pt idx="5505" formatCode="General">
                  <c:v>3.7048899999999998</c:v>
                </c:pt>
                <c:pt idx="5506" formatCode="General">
                  <c:v>3.7055699999999998</c:v>
                </c:pt>
                <c:pt idx="5507" formatCode="General">
                  <c:v>3.7062400000000002</c:v>
                </c:pt>
                <c:pt idx="5508" formatCode="General">
                  <c:v>3.7069100000000001</c:v>
                </c:pt>
                <c:pt idx="5509" formatCode="General">
                  <c:v>3.7075900000000002</c:v>
                </c:pt>
                <c:pt idx="5510" formatCode="General">
                  <c:v>3.7082600000000001</c:v>
                </c:pt>
                <c:pt idx="5511" formatCode="General">
                  <c:v>3.7089300000000001</c:v>
                </c:pt>
                <c:pt idx="5512" formatCode="General">
                  <c:v>3.7096</c:v>
                </c:pt>
                <c:pt idx="5513" formatCode="General">
                  <c:v>3.71028</c:v>
                </c:pt>
                <c:pt idx="5514" formatCode="General">
                  <c:v>3.71095</c:v>
                </c:pt>
                <c:pt idx="5515" formatCode="General">
                  <c:v>3.7116199999999999</c:v>
                </c:pt>
                <c:pt idx="5516" formatCode="General">
                  <c:v>3.7122999999999999</c:v>
                </c:pt>
                <c:pt idx="5517" formatCode="General">
                  <c:v>3.7129699999999999</c:v>
                </c:pt>
                <c:pt idx="5518" formatCode="General">
                  <c:v>3.7136399999999998</c:v>
                </c:pt>
                <c:pt idx="5519" formatCode="General">
                  <c:v>3.7143199999999998</c:v>
                </c:pt>
                <c:pt idx="5520" formatCode="General">
                  <c:v>3.7149899999999998</c:v>
                </c:pt>
                <c:pt idx="5521" formatCode="General">
                  <c:v>3.7156600000000002</c:v>
                </c:pt>
                <c:pt idx="5522" formatCode="General">
                  <c:v>3.7163300000000001</c:v>
                </c:pt>
                <c:pt idx="5523" formatCode="General">
                  <c:v>3.7170100000000001</c:v>
                </c:pt>
                <c:pt idx="5524" formatCode="General">
                  <c:v>3.7176800000000001</c:v>
                </c:pt>
                <c:pt idx="5525" formatCode="General">
                  <c:v>3.71835</c:v>
                </c:pt>
                <c:pt idx="5526" formatCode="General">
                  <c:v>3.7190300000000001</c:v>
                </c:pt>
                <c:pt idx="5527" formatCode="General">
                  <c:v>3.7197</c:v>
                </c:pt>
                <c:pt idx="5528" formatCode="General">
                  <c:v>3.72037</c:v>
                </c:pt>
                <c:pt idx="5529" formatCode="General">
                  <c:v>3.72105</c:v>
                </c:pt>
                <c:pt idx="5530" formatCode="General">
                  <c:v>3.7217199999999999</c:v>
                </c:pt>
                <c:pt idx="5531" formatCode="General">
                  <c:v>3.7223899999999999</c:v>
                </c:pt>
                <c:pt idx="5532" formatCode="General">
                  <c:v>3.7230599999999998</c:v>
                </c:pt>
                <c:pt idx="5533" formatCode="General">
                  <c:v>3.7237399999999998</c:v>
                </c:pt>
                <c:pt idx="5534" formatCode="General">
                  <c:v>3.7244100000000002</c:v>
                </c:pt>
                <c:pt idx="5535" formatCode="General">
                  <c:v>3.7250800000000002</c:v>
                </c:pt>
                <c:pt idx="5536" formatCode="General">
                  <c:v>3.7257600000000002</c:v>
                </c:pt>
                <c:pt idx="5537" formatCode="General">
                  <c:v>3.7264300000000001</c:v>
                </c:pt>
                <c:pt idx="5538" formatCode="General">
                  <c:v>3.7271000000000001</c:v>
                </c:pt>
                <c:pt idx="5539" formatCode="General">
                  <c:v>3.7277800000000001</c:v>
                </c:pt>
                <c:pt idx="5540" formatCode="General">
                  <c:v>3.72845</c:v>
                </c:pt>
                <c:pt idx="5541" formatCode="General">
                  <c:v>3.72912</c:v>
                </c:pt>
                <c:pt idx="5542" formatCode="General">
                  <c:v>3.7297899999999999</c:v>
                </c:pt>
                <c:pt idx="5543" formatCode="General">
                  <c:v>3.73047</c:v>
                </c:pt>
                <c:pt idx="5544" formatCode="General">
                  <c:v>3.7311399999999999</c:v>
                </c:pt>
                <c:pt idx="5545" formatCode="General">
                  <c:v>3.7318099999999998</c:v>
                </c:pt>
                <c:pt idx="5546" formatCode="General">
                  <c:v>3.7324899999999999</c:v>
                </c:pt>
                <c:pt idx="5547" formatCode="General">
                  <c:v>3.7331599999999998</c:v>
                </c:pt>
                <c:pt idx="5548" formatCode="General">
                  <c:v>3.7338300000000002</c:v>
                </c:pt>
                <c:pt idx="5549" formatCode="General">
                  <c:v>3.7345100000000002</c:v>
                </c:pt>
                <c:pt idx="5550" formatCode="General">
                  <c:v>3.7351800000000002</c:v>
                </c:pt>
                <c:pt idx="5551" formatCode="General">
                  <c:v>3.7358500000000001</c:v>
                </c:pt>
                <c:pt idx="5552" formatCode="General">
                  <c:v>3.7365200000000001</c:v>
                </c:pt>
                <c:pt idx="5553" formatCode="General">
                  <c:v>3.7372000000000001</c:v>
                </c:pt>
                <c:pt idx="5554" formatCode="General">
                  <c:v>3.73787</c:v>
                </c:pt>
                <c:pt idx="5555" formatCode="General">
                  <c:v>3.73854</c:v>
                </c:pt>
                <c:pt idx="5556" formatCode="General">
                  <c:v>3.73922</c:v>
                </c:pt>
                <c:pt idx="5557" formatCode="General">
                  <c:v>3.7398899999999999</c:v>
                </c:pt>
                <c:pt idx="5558" formatCode="General">
                  <c:v>3.7405599999999999</c:v>
                </c:pt>
                <c:pt idx="5559" formatCode="General">
                  <c:v>3.7412399999999999</c:v>
                </c:pt>
                <c:pt idx="5560" formatCode="General">
                  <c:v>3.7419099999999998</c:v>
                </c:pt>
                <c:pt idx="5561" formatCode="General">
                  <c:v>3.7425799999999998</c:v>
                </c:pt>
                <c:pt idx="5562" formatCode="General">
                  <c:v>3.7432500000000002</c:v>
                </c:pt>
                <c:pt idx="5563" formatCode="General">
                  <c:v>3.7439300000000002</c:v>
                </c:pt>
                <c:pt idx="5564" formatCode="General">
                  <c:v>3.7446000000000002</c:v>
                </c:pt>
                <c:pt idx="5565" formatCode="General">
                  <c:v>3.7452700000000001</c:v>
                </c:pt>
                <c:pt idx="5566" formatCode="General">
                  <c:v>3.7459500000000001</c:v>
                </c:pt>
                <c:pt idx="5567" formatCode="General">
                  <c:v>3.7466200000000001</c:v>
                </c:pt>
                <c:pt idx="5568" formatCode="General">
                  <c:v>3.74729</c:v>
                </c:pt>
                <c:pt idx="5569" formatCode="General">
                  <c:v>3.74797</c:v>
                </c:pt>
                <c:pt idx="5570" formatCode="General">
                  <c:v>3.74864</c:v>
                </c:pt>
                <c:pt idx="5571" formatCode="General">
                  <c:v>3.7493099999999999</c:v>
                </c:pt>
                <c:pt idx="5572" formatCode="General">
                  <c:v>3.7499799999999999</c:v>
                </c:pt>
                <c:pt idx="5573" formatCode="General">
                  <c:v>3.7506599999999999</c:v>
                </c:pt>
                <c:pt idx="5574" formatCode="General">
                  <c:v>3.7513299999999998</c:v>
                </c:pt>
                <c:pt idx="5575" formatCode="General">
                  <c:v>3.7519999999999998</c:v>
                </c:pt>
                <c:pt idx="5576" formatCode="General">
                  <c:v>3.7526799999999998</c:v>
                </c:pt>
                <c:pt idx="5577" formatCode="General">
                  <c:v>3.7533500000000002</c:v>
                </c:pt>
                <c:pt idx="5578" formatCode="General">
                  <c:v>3.7540200000000001</c:v>
                </c:pt>
                <c:pt idx="5579" formatCode="General">
                  <c:v>3.7547000000000001</c:v>
                </c:pt>
                <c:pt idx="5580" formatCode="General">
                  <c:v>3.7553700000000001</c:v>
                </c:pt>
                <c:pt idx="5581" formatCode="General">
                  <c:v>3.75604</c:v>
                </c:pt>
                <c:pt idx="5582" formatCode="General">
                  <c:v>3.75671</c:v>
                </c:pt>
                <c:pt idx="5583" formatCode="General">
                  <c:v>3.75739</c:v>
                </c:pt>
                <c:pt idx="5584" formatCode="General">
                  <c:v>3.75806</c:v>
                </c:pt>
                <c:pt idx="5585" formatCode="General">
                  <c:v>3.7587299999999999</c:v>
                </c:pt>
                <c:pt idx="5586" formatCode="General">
                  <c:v>3.7594099999999999</c:v>
                </c:pt>
                <c:pt idx="5587" formatCode="General">
                  <c:v>3.7600799999999999</c:v>
                </c:pt>
                <c:pt idx="5588" formatCode="General">
                  <c:v>3.7607499999999998</c:v>
                </c:pt>
                <c:pt idx="5589" formatCode="General">
                  <c:v>3.7614299999999998</c:v>
                </c:pt>
                <c:pt idx="5590" formatCode="General">
                  <c:v>3.7621000000000002</c:v>
                </c:pt>
                <c:pt idx="5591" formatCode="General">
                  <c:v>3.7627700000000002</c:v>
                </c:pt>
                <c:pt idx="5592" formatCode="General">
                  <c:v>3.7634400000000001</c:v>
                </c:pt>
                <c:pt idx="5593" formatCode="General">
                  <c:v>3.7641200000000001</c:v>
                </c:pt>
                <c:pt idx="5594" formatCode="General">
                  <c:v>3.7647900000000001</c:v>
                </c:pt>
                <c:pt idx="5595" formatCode="General">
                  <c:v>3.76546</c:v>
                </c:pt>
                <c:pt idx="5596" formatCode="General">
                  <c:v>3.76614</c:v>
                </c:pt>
                <c:pt idx="5597" formatCode="General">
                  <c:v>3.76681</c:v>
                </c:pt>
                <c:pt idx="5598" formatCode="General">
                  <c:v>3.7674799999999999</c:v>
                </c:pt>
                <c:pt idx="5599" formatCode="General">
                  <c:v>3.76816</c:v>
                </c:pt>
                <c:pt idx="5600" formatCode="General">
                  <c:v>3.7688299999999999</c:v>
                </c:pt>
                <c:pt idx="5601" formatCode="General">
                  <c:v>3.7694999999999999</c:v>
                </c:pt>
                <c:pt idx="5602" formatCode="General">
                  <c:v>3.7701699999999998</c:v>
                </c:pt>
                <c:pt idx="5603" formatCode="General">
                  <c:v>3.7708499999999998</c:v>
                </c:pt>
                <c:pt idx="5604" formatCode="General">
                  <c:v>3.7715200000000002</c:v>
                </c:pt>
                <c:pt idx="5605" formatCode="General">
                  <c:v>3.7721900000000002</c:v>
                </c:pt>
                <c:pt idx="5606" formatCode="General">
                  <c:v>3.7728700000000002</c:v>
                </c:pt>
                <c:pt idx="5607" formatCode="General">
                  <c:v>3.7735400000000001</c:v>
                </c:pt>
                <c:pt idx="5608" formatCode="General">
                  <c:v>3.7742100000000001</c:v>
                </c:pt>
                <c:pt idx="5609" formatCode="General">
                  <c:v>3.7748900000000001</c:v>
                </c:pt>
                <c:pt idx="5610" formatCode="General">
                  <c:v>3.77556</c:v>
                </c:pt>
                <c:pt idx="5611" formatCode="General">
                  <c:v>3.77623</c:v>
                </c:pt>
                <c:pt idx="5612" formatCode="General">
                  <c:v>3.7768999999999999</c:v>
                </c:pt>
                <c:pt idx="5613" formatCode="General">
                  <c:v>3.7775799999999999</c:v>
                </c:pt>
                <c:pt idx="5614" formatCode="General">
                  <c:v>3.7782499999999999</c:v>
                </c:pt>
                <c:pt idx="5615" formatCode="General">
                  <c:v>3.7789199999999998</c:v>
                </c:pt>
                <c:pt idx="5616" formatCode="General">
                  <c:v>3.7795999999999998</c:v>
                </c:pt>
                <c:pt idx="5617" formatCode="General">
                  <c:v>3.7802699999999998</c:v>
                </c:pt>
                <c:pt idx="5618" formatCode="General">
                  <c:v>3.7809400000000002</c:v>
                </c:pt>
                <c:pt idx="5619" formatCode="General">
                  <c:v>3.7816200000000002</c:v>
                </c:pt>
                <c:pt idx="5620" formatCode="General">
                  <c:v>3.7822900000000002</c:v>
                </c:pt>
                <c:pt idx="5621" formatCode="General">
                  <c:v>3.7829600000000001</c:v>
                </c:pt>
                <c:pt idx="5622" formatCode="General">
                  <c:v>3.78363</c:v>
                </c:pt>
                <c:pt idx="5623" formatCode="General">
                  <c:v>3.7843100000000001</c:v>
                </c:pt>
                <c:pt idx="5624" formatCode="General">
                  <c:v>3.78498</c:v>
                </c:pt>
                <c:pt idx="5625" formatCode="General">
                  <c:v>3.78565</c:v>
                </c:pt>
                <c:pt idx="5626" formatCode="General">
                  <c:v>3.78633</c:v>
                </c:pt>
                <c:pt idx="5627" formatCode="General">
                  <c:v>3.7869999999999999</c:v>
                </c:pt>
                <c:pt idx="5628" formatCode="General">
                  <c:v>3.7876699999999999</c:v>
                </c:pt>
                <c:pt idx="5629" formatCode="General">
                  <c:v>3.7883499999999999</c:v>
                </c:pt>
                <c:pt idx="5630" formatCode="General">
                  <c:v>3.7890199999999998</c:v>
                </c:pt>
                <c:pt idx="5631" formatCode="General">
                  <c:v>3.7896899999999998</c:v>
                </c:pt>
                <c:pt idx="5632" formatCode="General">
                  <c:v>3.7903600000000002</c:v>
                </c:pt>
                <c:pt idx="5633" formatCode="General">
                  <c:v>3.7910400000000002</c:v>
                </c:pt>
                <c:pt idx="5634" formatCode="General">
                  <c:v>3.7917100000000001</c:v>
                </c:pt>
                <c:pt idx="5635" formatCode="General">
                  <c:v>3.7923800000000001</c:v>
                </c:pt>
                <c:pt idx="5636" formatCode="General">
                  <c:v>3.7930600000000001</c:v>
                </c:pt>
                <c:pt idx="5637" formatCode="General">
                  <c:v>3.79373</c:v>
                </c:pt>
                <c:pt idx="5638" formatCode="General">
                  <c:v>3.7944</c:v>
                </c:pt>
                <c:pt idx="5639" formatCode="General">
                  <c:v>3.79508</c:v>
                </c:pt>
                <c:pt idx="5640" formatCode="General">
                  <c:v>3.79575</c:v>
                </c:pt>
                <c:pt idx="5641" formatCode="General">
                  <c:v>3.7964199999999999</c:v>
                </c:pt>
                <c:pt idx="5642" formatCode="General">
                  <c:v>3.7970999999999999</c:v>
                </c:pt>
                <c:pt idx="5643" formatCode="General">
                  <c:v>3.7977699999999999</c:v>
                </c:pt>
                <c:pt idx="5644" formatCode="General">
                  <c:v>3.7984399999999998</c:v>
                </c:pt>
                <c:pt idx="5645" formatCode="General">
                  <c:v>3.7991100000000002</c:v>
                </c:pt>
                <c:pt idx="5646" formatCode="General">
                  <c:v>3.7997899999999998</c:v>
                </c:pt>
                <c:pt idx="5647" formatCode="General">
                  <c:v>3.8004600000000002</c:v>
                </c:pt>
                <c:pt idx="5648" formatCode="General">
                  <c:v>3.8011300000000001</c:v>
                </c:pt>
                <c:pt idx="5649" formatCode="General">
                  <c:v>3.8018100000000001</c:v>
                </c:pt>
                <c:pt idx="5650" formatCode="General">
                  <c:v>3.8024800000000001</c:v>
                </c:pt>
                <c:pt idx="5651" formatCode="General">
                  <c:v>3.80315</c:v>
                </c:pt>
                <c:pt idx="5652" formatCode="General">
                  <c:v>3.80383</c:v>
                </c:pt>
                <c:pt idx="5653" formatCode="General">
                  <c:v>3.8045</c:v>
                </c:pt>
                <c:pt idx="5654" formatCode="General">
                  <c:v>3.8051699999999999</c:v>
                </c:pt>
                <c:pt idx="5655" formatCode="General">
                  <c:v>3.8058399999999999</c:v>
                </c:pt>
                <c:pt idx="5656" formatCode="General">
                  <c:v>3.8065199999999999</c:v>
                </c:pt>
                <c:pt idx="5657" formatCode="General">
                  <c:v>3.8071899999999999</c:v>
                </c:pt>
                <c:pt idx="5658" formatCode="General">
                  <c:v>3.8078599999999998</c:v>
                </c:pt>
                <c:pt idx="5659" formatCode="General">
                  <c:v>3.8085399999999998</c:v>
                </c:pt>
                <c:pt idx="5660" formatCode="General">
                  <c:v>3.8092100000000002</c:v>
                </c:pt>
                <c:pt idx="5661" formatCode="General">
                  <c:v>3.8098800000000002</c:v>
                </c:pt>
                <c:pt idx="5662" formatCode="General">
                  <c:v>3.8105600000000002</c:v>
                </c:pt>
                <c:pt idx="5663" formatCode="General">
                  <c:v>3.8112300000000001</c:v>
                </c:pt>
                <c:pt idx="5664" formatCode="General">
                  <c:v>3.8119000000000001</c:v>
                </c:pt>
                <c:pt idx="5665" formatCode="General">
                  <c:v>3.81257</c:v>
                </c:pt>
                <c:pt idx="5666" formatCode="General">
                  <c:v>3.81325</c:v>
                </c:pt>
                <c:pt idx="5667" formatCode="General">
                  <c:v>3.81392</c:v>
                </c:pt>
                <c:pt idx="5668" formatCode="General">
                  <c:v>3.8145899999999999</c:v>
                </c:pt>
                <c:pt idx="5669" formatCode="General">
                  <c:v>3.8152699999999999</c:v>
                </c:pt>
                <c:pt idx="5670" formatCode="General">
                  <c:v>3.8159399999999999</c:v>
                </c:pt>
                <c:pt idx="5671" formatCode="General">
                  <c:v>3.8166099999999998</c:v>
                </c:pt>
                <c:pt idx="5672" formatCode="General">
                  <c:v>3.8172899999999998</c:v>
                </c:pt>
                <c:pt idx="5673" formatCode="General">
                  <c:v>3.8179599999999998</c:v>
                </c:pt>
                <c:pt idx="5674" formatCode="General">
                  <c:v>3.8186300000000002</c:v>
                </c:pt>
                <c:pt idx="5675" formatCode="General">
                  <c:v>3.8193000000000001</c:v>
                </c:pt>
                <c:pt idx="5676" formatCode="General">
                  <c:v>3.8199800000000002</c:v>
                </c:pt>
                <c:pt idx="5677" formatCode="General">
                  <c:v>3.8206500000000001</c:v>
                </c:pt>
                <c:pt idx="5678" formatCode="General">
                  <c:v>3.8213200000000001</c:v>
                </c:pt>
                <c:pt idx="5679" formatCode="General">
                  <c:v>3.8220000000000001</c:v>
                </c:pt>
                <c:pt idx="5680" formatCode="General">
                  <c:v>3.82267</c:v>
                </c:pt>
                <c:pt idx="5681" formatCode="General">
                  <c:v>3.82334</c:v>
                </c:pt>
                <c:pt idx="5682" formatCode="General">
                  <c:v>3.82402</c:v>
                </c:pt>
                <c:pt idx="5683" formatCode="General">
                  <c:v>3.8246899999999999</c:v>
                </c:pt>
                <c:pt idx="5684" formatCode="General">
                  <c:v>3.8253599999999999</c:v>
                </c:pt>
                <c:pt idx="5685" formatCode="General">
                  <c:v>3.8260299999999998</c:v>
                </c:pt>
                <c:pt idx="5686" formatCode="General">
                  <c:v>3.8267099999999998</c:v>
                </c:pt>
                <c:pt idx="5687" formatCode="General">
                  <c:v>3.8273799999999998</c:v>
                </c:pt>
                <c:pt idx="5688" formatCode="General">
                  <c:v>3.8280500000000002</c:v>
                </c:pt>
                <c:pt idx="5689" formatCode="General">
                  <c:v>3.8287300000000002</c:v>
                </c:pt>
                <c:pt idx="5690" formatCode="General">
                  <c:v>3.8294000000000001</c:v>
                </c:pt>
                <c:pt idx="5691" formatCode="General">
                  <c:v>3.8300700000000001</c:v>
                </c:pt>
                <c:pt idx="5692" formatCode="General">
                  <c:v>3.8307500000000001</c:v>
                </c:pt>
                <c:pt idx="5693" formatCode="General">
                  <c:v>3.83142</c:v>
                </c:pt>
                <c:pt idx="5694" formatCode="General">
                  <c:v>3.83209</c:v>
                </c:pt>
                <c:pt idx="5695" formatCode="General">
                  <c:v>3.8327599999999999</c:v>
                </c:pt>
                <c:pt idx="5696" formatCode="General">
                  <c:v>3.83344</c:v>
                </c:pt>
                <c:pt idx="5697" formatCode="General">
                  <c:v>3.8341099999999999</c:v>
                </c:pt>
                <c:pt idx="5698" formatCode="General">
                  <c:v>3.8347799999999999</c:v>
                </c:pt>
                <c:pt idx="5699" formatCode="General">
                  <c:v>3.8354599999999999</c:v>
                </c:pt>
                <c:pt idx="5700" formatCode="General">
                  <c:v>3.8361299999999998</c:v>
                </c:pt>
                <c:pt idx="5701" formatCode="General">
                  <c:v>3.8368000000000002</c:v>
                </c:pt>
                <c:pt idx="5702" formatCode="General">
                  <c:v>3.8374799999999998</c:v>
                </c:pt>
                <c:pt idx="5703" formatCode="General">
                  <c:v>3.8381500000000002</c:v>
                </c:pt>
                <c:pt idx="5704" formatCode="General">
                  <c:v>3.8388200000000001</c:v>
                </c:pt>
                <c:pt idx="5705" formatCode="General">
                  <c:v>3.8394900000000001</c:v>
                </c:pt>
                <c:pt idx="5706" formatCode="General">
                  <c:v>3.8401700000000001</c:v>
                </c:pt>
                <c:pt idx="5707" formatCode="General">
                  <c:v>3.84084</c:v>
                </c:pt>
                <c:pt idx="5708" formatCode="General">
                  <c:v>3.84151</c:v>
                </c:pt>
                <c:pt idx="5709" formatCode="General">
                  <c:v>3.84219</c:v>
                </c:pt>
                <c:pt idx="5710" formatCode="General">
                  <c:v>3.8428599999999999</c:v>
                </c:pt>
                <c:pt idx="5711" formatCode="General">
                  <c:v>3.8435299999999999</c:v>
                </c:pt>
                <c:pt idx="5712" formatCode="General">
                  <c:v>3.8442099999999999</c:v>
                </c:pt>
                <c:pt idx="5713" formatCode="General">
                  <c:v>3.8448799999999999</c:v>
                </c:pt>
                <c:pt idx="5714" formatCode="General">
                  <c:v>3.8455499999999998</c:v>
                </c:pt>
                <c:pt idx="5715" formatCode="General">
                  <c:v>3.8462200000000002</c:v>
                </c:pt>
                <c:pt idx="5716" formatCode="General">
                  <c:v>3.8469000000000002</c:v>
                </c:pt>
                <c:pt idx="5717" formatCode="General">
                  <c:v>3.8475700000000002</c:v>
                </c:pt>
                <c:pt idx="5718" formatCode="General">
                  <c:v>3.8482400000000001</c:v>
                </c:pt>
                <c:pt idx="5719" formatCode="General">
                  <c:v>3.8489200000000001</c:v>
                </c:pt>
                <c:pt idx="5720" formatCode="General">
                  <c:v>3.8495900000000001</c:v>
                </c:pt>
                <c:pt idx="5721" formatCode="General">
                  <c:v>3.85026</c:v>
                </c:pt>
                <c:pt idx="5722" formatCode="General">
                  <c:v>3.85094</c:v>
                </c:pt>
                <c:pt idx="5723" formatCode="General">
                  <c:v>3.85161</c:v>
                </c:pt>
                <c:pt idx="5724" formatCode="General">
                  <c:v>3.8522799999999999</c:v>
                </c:pt>
                <c:pt idx="5725" formatCode="General">
                  <c:v>3.8529499999999999</c:v>
                </c:pt>
                <c:pt idx="5726" formatCode="General">
                  <c:v>3.8536299999999999</c:v>
                </c:pt>
                <c:pt idx="5727" formatCode="General">
                  <c:v>3.8542999999999998</c:v>
                </c:pt>
                <c:pt idx="5728" formatCode="General">
                  <c:v>3.8549699999999998</c:v>
                </c:pt>
                <c:pt idx="5729" formatCode="General">
                  <c:v>3.8556499999999998</c:v>
                </c:pt>
                <c:pt idx="5730" formatCode="General">
                  <c:v>3.8563200000000002</c:v>
                </c:pt>
                <c:pt idx="5731" formatCode="General">
                  <c:v>3.8569900000000001</c:v>
                </c:pt>
                <c:pt idx="5732" formatCode="General">
                  <c:v>3.8576700000000002</c:v>
                </c:pt>
                <c:pt idx="5733" formatCode="General">
                  <c:v>3.8583400000000001</c:v>
                </c:pt>
                <c:pt idx="5734" formatCode="General">
                  <c:v>3.8590100000000001</c:v>
                </c:pt>
                <c:pt idx="5735" formatCode="General">
                  <c:v>3.85968</c:v>
                </c:pt>
                <c:pt idx="5736" formatCode="General">
                  <c:v>3.86036</c:v>
                </c:pt>
                <c:pt idx="5737" formatCode="General">
                  <c:v>3.86103</c:v>
                </c:pt>
                <c:pt idx="5738" formatCode="General">
                  <c:v>3.8616999999999999</c:v>
                </c:pt>
                <c:pt idx="5739" formatCode="General">
                  <c:v>3.8623799999999999</c:v>
                </c:pt>
                <c:pt idx="5740" formatCode="General">
                  <c:v>3.8630499999999999</c:v>
                </c:pt>
                <c:pt idx="5741" formatCode="General">
                  <c:v>3.8637199999999998</c:v>
                </c:pt>
                <c:pt idx="5742" formatCode="General">
                  <c:v>3.8643999999999998</c:v>
                </c:pt>
                <c:pt idx="5743" formatCode="General">
                  <c:v>3.8650699999999998</c:v>
                </c:pt>
                <c:pt idx="5744" formatCode="General">
                  <c:v>3.8657400000000002</c:v>
                </c:pt>
                <c:pt idx="5745" formatCode="General">
                  <c:v>3.8664100000000001</c:v>
                </c:pt>
                <c:pt idx="5746" formatCode="General">
                  <c:v>3.8670900000000001</c:v>
                </c:pt>
                <c:pt idx="5747" formatCode="General">
                  <c:v>3.8677600000000001</c:v>
                </c:pt>
                <c:pt idx="5748" formatCode="General">
                  <c:v>3.86843</c:v>
                </c:pt>
                <c:pt idx="5749" formatCode="General">
                  <c:v>3.86911</c:v>
                </c:pt>
                <c:pt idx="5750" formatCode="General">
                  <c:v>3.86978</c:v>
                </c:pt>
                <c:pt idx="5751" formatCode="General">
                  <c:v>3.8704499999999999</c:v>
                </c:pt>
                <c:pt idx="5752" formatCode="General">
                  <c:v>3.87113</c:v>
                </c:pt>
                <c:pt idx="5753" formatCode="General">
                  <c:v>3.8717999999999999</c:v>
                </c:pt>
                <c:pt idx="5754" formatCode="General">
                  <c:v>3.8724699999999999</c:v>
                </c:pt>
                <c:pt idx="5755" formatCode="General">
                  <c:v>3.8731399999999998</c:v>
                </c:pt>
                <c:pt idx="5756" formatCode="General">
                  <c:v>3.8738199999999998</c:v>
                </c:pt>
                <c:pt idx="5757" formatCode="General">
                  <c:v>3.8744900000000002</c:v>
                </c:pt>
                <c:pt idx="5758" formatCode="General">
                  <c:v>3.8751600000000002</c:v>
                </c:pt>
                <c:pt idx="5759" formatCode="General">
                  <c:v>3.8758400000000002</c:v>
                </c:pt>
                <c:pt idx="5760" formatCode="General">
                  <c:v>3.8765100000000001</c:v>
                </c:pt>
                <c:pt idx="5761" formatCode="General">
                  <c:v>3.8771800000000001</c:v>
                </c:pt>
                <c:pt idx="5762" formatCode="General">
                  <c:v>3.8778600000000001</c:v>
                </c:pt>
                <c:pt idx="5763" formatCode="General">
                  <c:v>3.87853</c:v>
                </c:pt>
                <c:pt idx="5764" formatCode="General">
                  <c:v>3.8792</c:v>
                </c:pt>
                <c:pt idx="5765" formatCode="General">
                  <c:v>3.8798699999999999</c:v>
                </c:pt>
                <c:pt idx="5766" formatCode="General">
                  <c:v>3.8805499999999999</c:v>
                </c:pt>
                <c:pt idx="5767" formatCode="General">
                  <c:v>3.8812199999999999</c:v>
                </c:pt>
                <c:pt idx="5768" formatCode="General">
                  <c:v>3.8818899999999998</c:v>
                </c:pt>
                <c:pt idx="5769" formatCode="General">
                  <c:v>3.8825699999999999</c:v>
                </c:pt>
                <c:pt idx="5770" formatCode="General">
                  <c:v>3.8832399999999998</c:v>
                </c:pt>
                <c:pt idx="5771" formatCode="General">
                  <c:v>3.8839100000000002</c:v>
                </c:pt>
                <c:pt idx="5772" formatCode="General">
                  <c:v>3.8845900000000002</c:v>
                </c:pt>
                <c:pt idx="5773" formatCode="General">
                  <c:v>3.8852600000000002</c:v>
                </c:pt>
                <c:pt idx="5774" formatCode="General">
                  <c:v>3.8859300000000001</c:v>
                </c:pt>
                <c:pt idx="5775" formatCode="General">
                  <c:v>3.8866000000000001</c:v>
                </c:pt>
                <c:pt idx="5776" formatCode="General">
                  <c:v>3.8872800000000001</c:v>
                </c:pt>
                <c:pt idx="5777" formatCode="General">
                  <c:v>3.88795</c:v>
                </c:pt>
                <c:pt idx="5778" formatCode="General">
                  <c:v>3.88862</c:v>
                </c:pt>
                <c:pt idx="5779" formatCode="General">
                  <c:v>3.8893</c:v>
                </c:pt>
                <c:pt idx="5780" formatCode="General">
                  <c:v>3.8899699999999999</c:v>
                </c:pt>
                <c:pt idx="5781" formatCode="General">
                  <c:v>3.8906399999999999</c:v>
                </c:pt>
                <c:pt idx="5782" formatCode="General">
                  <c:v>3.8913199999999999</c:v>
                </c:pt>
                <c:pt idx="5783" formatCode="General">
                  <c:v>3.8919899999999998</c:v>
                </c:pt>
                <c:pt idx="5784" formatCode="General">
                  <c:v>3.8926599999999998</c:v>
                </c:pt>
                <c:pt idx="5785" formatCode="General">
                  <c:v>3.8933300000000002</c:v>
                </c:pt>
                <c:pt idx="5786" formatCode="General">
                  <c:v>3.8940100000000002</c:v>
                </c:pt>
                <c:pt idx="5787" formatCode="General">
                  <c:v>3.8946800000000001</c:v>
                </c:pt>
                <c:pt idx="5788" formatCode="General">
                  <c:v>3.8953500000000001</c:v>
                </c:pt>
                <c:pt idx="5789" formatCode="General">
                  <c:v>3.8960300000000001</c:v>
                </c:pt>
                <c:pt idx="5790" formatCode="General">
                  <c:v>3.8967000000000001</c:v>
                </c:pt>
                <c:pt idx="5791" formatCode="General">
                  <c:v>3.89737</c:v>
                </c:pt>
                <c:pt idx="5792" formatCode="General">
                  <c:v>3.89805</c:v>
                </c:pt>
                <c:pt idx="5793" formatCode="General">
                  <c:v>3.89872</c:v>
                </c:pt>
                <c:pt idx="5794" formatCode="General">
                  <c:v>3.8993899999999999</c:v>
                </c:pt>
                <c:pt idx="5795" formatCode="General">
                  <c:v>3.9000599999999999</c:v>
                </c:pt>
                <c:pt idx="5796" formatCode="General">
                  <c:v>3.9007399999999999</c:v>
                </c:pt>
                <c:pt idx="5797" formatCode="General">
                  <c:v>3.9014099999999998</c:v>
                </c:pt>
                <c:pt idx="5798" formatCode="General">
                  <c:v>3.9020800000000002</c:v>
                </c:pt>
                <c:pt idx="5799" formatCode="General">
                  <c:v>3.9027599999999998</c:v>
                </c:pt>
                <c:pt idx="5800" formatCode="General">
                  <c:v>3.9034300000000002</c:v>
                </c:pt>
                <c:pt idx="5801" formatCode="General">
                  <c:v>3.9041000000000001</c:v>
                </c:pt>
                <c:pt idx="5802" formatCode="General">
                  <c:v>3.9047800000000001</c:v>
                </c:pt>
                <c:pt idx="5803" formatCode="General">
                  <c:v>3.9054500000000001</c:v>
                </c:pt>
                <c:pt idx="5804" formatCode="General">
                  <c:v>3.90612</c:v>
                </c:pt>
                <c:pt idx="5805" formatCode="General">
                  <c:v>3.90679</c:v>
                </c:pt>
                <c:pt idx="5806" formatCode="General">
                  <c:v>3.90747</c:v>
                </c:pt>
                <c:pt idx="5807" formatCode="General">
                  <c:v>3.9081399999999999</c:v>
                </c:pt>
                <c:pt idx="5808" formatCode="General">
                  <c:v>3.9088099999999999</c:v>
                </c:pt>
                <c:pt idx="5809" formatCode="General">
                  <c:v>3.9094899999999999</c:v>
                </c:pt>
                <c:pt idx="5810" formatCode="General">
                  <c:v>3.9101599999999999</c:v>
                </c:pt>
                <c:pt idx="5811" formatCode="General">
                  <c:v>3.9108299999999998</c:v>
                </c:pt>
                <c:pt idx="5812" formatCode="General">
                  <c:v>3.9115099999999998</c:v>
                </c:pt>
                <c:pt idx="5813" formatCode="General">
                  <c:v>3.9121800000000002</c:v>
                </c:pt>
                <c:pt idx="5814" formatCode="General">
                  <c:v>3.9128500000000002</c:v>
                </c:pt>
                <c:pt idx="5815" formatCode="General">
                  <c:v>3.9135200000000001</c:v>
                </c:pt>
                <c:pt idx="5816" formatCode="General">
                  <c:v>3.9142000000000001</c:v>
                </c:pt>
                <c:pt idx="5817" formatCode="General">
                  <c:v>3.9148700000000001</c:v>
                </c:pt>
                <c:pt idx="5818" formatCode="General">
                  <c:v>3.91554</c:v>
                </c:pt>
                <c:pt idx="5819" formatCode="General">
                  <c:v>3.91622</c:v>
                </c:pt>
                <c:pt idx="5820" formatCode="General">
                  <c:v>3.91689</c:v>
                </c:pt>
                <c:pt idx="5821" formatCode="General">
                  <c:v>3.9175599999999999</c:v>
                </c:pt>
                <c:pt idx="5822" formatCode="General">
                  <c:v>3.9182399999999999</c:v>
                </c:pt>
                <c:pt idx="5823" formatCode="General">
                  <c:v>3.9189099999999999</c:v>
                </c:pt>
                <c:pt idx="5824" formatCode="General">
                  <c:v>3.9195799999999998</c:v>
                </c:pt>
                <c:pt idx="5825" formatCode="General">
                  <c:v>3.9202499999999998</c:v>
                </c:pt>
                <c:pt idx="5826" formatCode="General">
                  <c:v>3.9209299999999998</c:v>
                </c:pt>
                <c:pt idx="5827" formatCode="General">
                  <c:v>3.9216000000000002</c:v>
                </c:pt>
                <c:pt idx="5828" formatCode="General">
                  <c:v>3.9222700000000001</c:v>
                </c:pt>
                <c:pt idx="5829" formatCode="General">
                  <c:v>3.9229500000000002</c:v>
                </c:pt>
                <c:pt idx="5830" formatCode="General">
                  <c:v>3.9236200000000001</c:v>
                </c:pt>
                <c:pt idx="5831" formatCode="General">
                  <c:v>3.9242900000000001</c:v>
                </c:pt>
                <c:pt idx="5832" formatCode="General">
                  <c:v>3.9249700000000001</c:v>
                </c:pt>
                <c:pt idx="5833" formatCode="General">
                  <c:v>3.92564</c:v>
                </c:pt>
                <c:pt idx="5834" formatCode="General">
                  <c:v>3.92631</c:v>
                </c:pt>
                <c:pt idx="5835" formatCode="General">
                  <c:v>3.92699</c:v>
                </c:pt>
                <c:pt idx="5836" formatCode="General">
                  <c:v>3.9276599999999999</c:v>
                </c:pt>
                <c:pt idx="5837" formatCode="General">
                  <c:v>3.9283299999999999</c:v>
                </c:pt>
                <c:pt idx="5838" formatCode="General">
                  <c:v>3.9289999999999998</c:v>
                </c:pt>
                <c:pt idx="5839" formatCode="General">
                  <c:v>3.9296799999999998</c:v>
                </c:pt>
                <c:pt idx="5840" formatCode="General">
                  <c:v>3.9303499999999998</c:v>
                </c:pt>
                <c:pt idx="5841" formatCode="General">
                  <c:v>3.9310200000000002</c:v>
                </c:pt>
                <c:pt idx="5842" formatCode="General">
                  <c:v>3.9317000000000002</c:v>
                </c:pt>
                <c:pt idx="5843" formatCode="General">
                  <c:v>3.9323700000000001</c:v>
                </c:pt>
                <c:pt idx="5844" formatCode="General">
                  <c:v>3.9330400000000001</c:v>
                </c:pt>
                <c:pt idx="5845" formatCode="General">
                  <c:v>3.9337200000000001</c:v>
                </c:pt>
                <c:pt idx="5846" formatCode="General">
                  <c:v>3.9343900000000001</c:v>
                </c:pt>
                <c:pt idx="5847" formatCode="General">
                  <c:v>3.93506</c:v>
                </c:pt>
                <c:pt idx="5848" formatCode="General">
                  <c:v>3.93573</c:v>
                </c:pt>
                <c:pt idx="5849" formatCode="General">
                  <c:v>3.93641</c:v>
                </c:pt>
                <c:pt idx="5850" formatCode="General">
                  <c:v>3.9370799999999999</c:v>
                </c:pt>
                <c:pt idx="5851" formatCode="General">
                  <c:v>3.9377499999999999</c:v>
                </c:pt>
                <c:pt idx="5852" formatCode="General">
                  <c:v>3.9384299999999999</c:v>
                </c:pt>
                <c:pt idx="5853" formatCode="General">
                  <c:v>3.9390999999999998</c:v>
                </c:pt>
                <c:pt idx="5854" formatCode="General">
                  <c:v>3.9397700000000002</c:v>
                </c:pt>
                <c:pt idx="5855" formatCode="General">
                  <c:v>3.9404499999999998</c:v>
                </c:pt>
                <c:pt idx="5856" formatCode="General">
                  <c:v>3.9411200000000002</c:v>
                </c:pt>
                <c:pt idx="5857" formatCode="General">
                  <c:v>3.9417900000000001</c:v>
                </c:pt>
                <c:pt idx="5858" formatCode="General">
                  <c:v>3.9424600000000001</c:v>
                </c:pt>
                <c:pt idx="5859" formatCode="General">
                  <c:v>3.9431400000000001</c:v>
                </c:pt>
                <c:pt idx="5860" formatCode="General">
                  <c:v>3.94381</c:v>
                </c:pt>
                <c:pt idx="5861" formatCode="General">
                  <c:v>3.94448</c:v>
                </c:pt>
                <c:pt idx="5862" formatCode="General">
                  <c:v>3.94516</c:v>
                </c:pt>
                <c:pt idx="5863" formatCode="General">
                  <c:v>3.9458299999999999</c:v>
                </c:pt>
                <c:pt idx="5864" formatCode="General">
                  <c:v>3.9464999999999999</c:v>
                </c:pt>
                <c:pt idx="5865" formatCode="General">
                  <c:v>3.9471799999999999</c:v>
                </c:pt>
                <c:pt idx="5866" formatCode="General">
                  <c:v>3.9478499999999999</c:v>
                </c:pt>
                <c:pt idx="5867" formatCode="General">
                  <c:v>3.9485199999999998</c:v>
                </c:pt>
                <c:pt idx="5868" formatCode="General">
                  <c:v>3.9491900000000002</c:v>
                </c:pt>
                <c:pt idx="5869" formatCode="General">
                  <c:v>3.9498700000000002</c:v>
                </c:pt>
                <c:pt idx="5870" formatCode="General">
                  <c:v>3.9505400000000002</c:v>
                </c:pt>
                <c:pt idx="5871" formatCode="General">
                  <c:v>3.9512100000000001</c:v>
                </c:pt>
                <c:pt idx="5872" formatCode="General">
                  <c:v>3.9518900000000001</c:v>
                </c:pt>
                <c:pt idx="5873" formatCode="General">
                  <c:v>3.9525600000000001</c:v>
                </c:pt>
                <c:pt idx="5874" formatCode="General">
                  <c:v>3.95323</c:v>
                </c:pt>
                <c:pt idx="5875" formatCode="General">
                  <c:v>3.95391</c:v>
                </c:pt>
                <c:pt idx="5876" formatCode="General">
                  <c:v>3.95458</c:v>
                </c:pt>
                <c:pt idx="5877" formatCode="General">
                  <c:v>3.9552499999999999</c:v>
                </c:pt>
                <c:pt idx="5878" formatCode="General">
                  <c:v>3.9559199999999999</c:v>
                </c:pt>
                <c:pt idx="5879" formatCode="General">
                  <c:v>3.9565999999999999</c:v>
                </c:pt>
                <c:pt idx="5880" formatCode="General">
                  <c:v>3.9572699999999998</c:v>
                </c:pt>
                <c:pt idx="5881" formatCode="General">
                  <c:v>3.9579399999999998</c:v>
                </c:pt>
                <c:pt idx="5882" formatCode="General">
                  <c:v>3.9586199999999998</c:v>
                </c:pt>
                <c:pt idx="5883" formatCode="General">
                  <c:v>3.9592900000000002</c:v>
                </c:pt>
                <c:pt idx="5884" formatCode="General">
                  <c:v>3.9599600000000001</c:v>
                </c:pt>
                <c:pt idx="5885" formatCode="General">
                  <c:v>3.9606400000000002</c:v>
                </c:pt>
                <c:pt idx="5886" formatCode="General">
                  <c:v>3.9613100000000001</c:v>
                </c:pt>
                <c:pt idx="5887" formatCode="General">
                  <c:v>3.9619800000000001</c:v>
                </c:pt>
                <c:pt idx="5888" formatCode="General">
                  <c:v>3.96265</c:v>
                </c:pt>
                <c:pt idx="5889" formatCode="General">
                  <c:v>3.96333</c:v>
                </c:pt>
                <c:pt idx="5890" formatCode="General">
                  <c:v>3.964</c:v>
                </c:pt>
                <c:pt idx="5891" formatCode="General">
                  <c:v>3.9646699999999999</c:v>
                </c:pt>
                <c:pt idx="5892" formatCode="General">
                  <c:v>3.9653499999999999</c:v>
                </c:pt>
                <c:pt idx="5893" formatCode="General">
                  <c:v>3.9660199999999999</c:v>
                </c:pt>
                <c:pt idx="5894" formatCode="General">
                  <c:v>3.9666899999999998</c:v>
                </c:pt>
                <c:pt idx="5895" formatCode="General">
                  <c:v>3.9673699999999998</c:v>
                </c:pt>
                <c:pt idx="5896" formatCode="General">
                  <c:v>3.9680399999999998</c:v>
                </c:pt>
                <c:pt idx="5897" formatCode="General">
                  <c:v>3.9687100000000002</c:v>
                </c:pt>
                <c:pt idx="5898" formatCode="General">
                  <c:v>3.9693800000000001</c:v>
                </c:pt>
                <c:pt idx="5899" formatCode="General">
                  <c:v>3.9700600000000001</c:v>
                </c:pt>
                <c:pt idx="5900" formatCode="General">
                  <c:v>3.9707300000000001</c:v>
                </c:pt>
                <c:pt idx="5901" formatCode="General">
                  <c:v>3.9714</c:v>
                </c:pt>
                <c:pt idx="5902" formatCode="General">
                  <c:v>3.9720800000000001</c:v>
                </c:pt>
                <c:pt idx="5903" formatCode="General">
                  <c:v>3.97275</c:v>
                </c:pt>
                <c:pt idx="5904" formatCode="General">
                  <c:v>3.97342</c:v>
                </c:pt>
                <c:pt idx="5905" formatCode="General">
                  <c:v>3.9741</c:v>
                </c:pt>
                <c:pt idx="5906" formatCode="General">
                  <c:v>3.9747699999999999</c:v>
                </c:pt>
                <c:pt idx="5907" formatCode="General">
                  <c:v>3.9754399999999999</c:v>
                </c:pt>
                <c:pt idx="5908" formatCode="General">
                  <c:v>3.9761099999999998</c:v>
                </c:pt>
                <c:pt idx="5909" formatCode="General">
                  <c:v>3.9767899999999998</c:v>
                </c:pt>
                <c:pt idx="5910" formatCode="General">
                  <c:v>3.9774600000000002</c:v>
                </c:pt>
                <c:pt idx="5911" formatCode="General">
                  <c:v>3.9781300000000002</c:v>
                </c:pt>
                <c:pt idx="5912" formatCode="General">
                  <c:v>3.9788100000000002</c:v>
                </c:pt>
                <c:pt idx="5913" formatCode="General">
                  <c:v>3.9794800000000001</c:v>
                </c:pt>
                <c:pt idx="5914" formatCode="General">
                  <c:v>3.9801500000000001</c:v>
                </c:pt>
                <c:pt idx="5915" formatCode="General">
                  <c:v>3.9808300000000001</c:v>
                </c:pt>
                <c:pt idx="5916" formatCode="General">
                  <c:v>3.9815</c:v>
                </c:pt>
                <c:pt idx="5917" formatCode="General">
                  <c:v>3.98217</c:v>
                </c:pt>
                <c:pt idx="5918" formatCode="General">
                  <c:v>3.9828399999999999</c:v>
                </c:pt>
                <c:pt idx="5919" formatCode="General">
                  <c:v>3.9835199999999999</c:v>
                </c:pt>
                <c:pt idx="5920" formatCode="General">
                  <c:v>3.9841899999999999</c:v>
                </c:pt>
                <c:pt idx="5921" formatCode="General">
                  <c:v>3.9848599999999998</c:v>
                </c:pt>
                <c:pt idx="5922" formatCode="General">
                  <c:v>3.9855399999999999</c:v>
                </c:pt>
                <c:pt idx="5923" formatCode="General">
                  <c:v>3.9862099999999998</c:v>
                </c:pt>
                <c:pt idx="5924" formatCode="General">
                  <c:v>3.9868800000000002</c:v>
                </c:pt>
                <c:pt idx="5925" formatCode="General">
                  <c:v>3.9875600000000002</c:v>
                </c:pt>
                <c:pt idx="5926" formatCode="General">
                  <c:v>3.9882300000000002</c:v>
                </c:pt>
                <c:pt idx="5927" formatCode="General">
                  <c:v>3.9889000000000001</c:v>
                </c:pt>
                <c:pt idx="5928" formatCode="General">
                  <c:v>3.9895700000000001</c:v>
                </c:pt>
                <c:pt idx="5929" formatCode="General">
                  <c:v>3.9902500000000001</c:v>
                </c:pt>
                <c:pt idx="5930" formatCode="General">
                  <c:v>3.99092</c:v>
                </c:pt>
                <c:pt idx="5931" formatCode="General">
                  <c:v>3.99159</c:v>
                </c:pt>
                <c:pt idx="5932" formatCode="General">
                  <c:v>3.99227</c:v>
                </c:pt>
                <c:pt idx="5933" formatCode="General">
                  <c:v>3.9929399999999999</c:v>
                </c:pt>
                <c:pt idx="5934" formatCode="General">
                  <c:v>3.9936099999999999</c:v>
                </c:pt>
                <c:pt idx="5935" formatCode="General">
                  <c:v>3.9942899999999999</c:v>
                </c:pt>
                <c:pt idx="5936" formatCode="General">
                  <c:v>3.9949599999999998</c:v>
                </c:pt>
                <c:pt idx="5937" formatCode="General">
                  <c:v>3.9956299999999998</c:v>
                </c:pt>
                <c:pt idx="5938" formatCode="General">
                  <c:v>3.9963000000000002</c:v>
                </c:pt>
                <c:pt idx="5939" formatCode="General">
                  <c:v>3.9969800000000002</c:v>
                </c:pt>
                <c:pt idx="5940" formatCode="General">
                  <c:v>3.9976500000000001</c:v>
                </c:pt>
                <c:pt idx="5941" formatCode="General">
                  <c:v>3.9983200000000001</c:v>
                </c:pt>
                <c:pt idx="5942" formatCode="General">
                  <c:v>3.9990000000000001</c:v>
                </c:pt>
                <c:pt idx="5943" formatCode="General">
                  <c:v>3.9996700000000001</c:v>
                </c:pt>
                <c:pt idx="5944" formatCode="General">
                  <c:v>4.0003399999999996</c:v>
                </c:pt>
                <c:pt idx="5945" formatCode="General">
                  <c:v>4.0010199999999996</c:v>
                </c:pt>
                <c:pt idx="5946" formatCode="General">
                  <c:v>4.00169</c:v>
                </c:pt>
                <c:pt idx="5947" formatCode="General">
                  <c:v>4.0023600000000004</c:v>
                </c:pt>
                <c:pt idx="5948" formatCode="General">
                  <c:v>4.0030299999999999</c:v>
                </c:pt>
                <c:pt idx="5949" formatCode="General">
                  <c:v>4.0037099999999999</c:v>
                </c:pt>
                <c:pt idx="5950" formatCode="General">
                  <c:v>4.0043800000000003</c:v>
                </c:pt>
                <c:pt idx="5951" formatCode="General">
                  <c:v>4.0050499999999998</c:v>
                </c:pt>
                <c:pt idx="5952" formatCode="General">
                  <c:v>4.0057299999999998</c:v>
                </c:pt>
                <c:pt idx="5953" formatCode="General">
                  <c:v>4.0064000000000002</c:v>
                </c:pt>
                <c:pt idx="5954" formatCode="General">
                  <c:v>4.0070699999999997</c:v>
                </c:pt>
                <c:pt idx="5955" formatCode="General">
                  <c:v>4.0077499999999997</c:v>
                </c:pt>
                <c:pt idx="5956" formatCode="General">
                  <c:v>4.0084200000000001</c:v>
                </c:pt>
                <c:pt idx="5957" formatCode="General">
                  <c:v>4.0090899999999996</c:v>
                </c:pt>
                <c:pt idx="5958" formatCode="General">
                  <c:v>4.00976</c:v>
                </c:pt>
                <c:pt idx="5959" formatCode="General">
                  <c:v>4.01044</c:v>
                </c:pt>
                <c:pt idx="5960" formatCode="General">
                  <c:v>4.0111100000000004</c:v>
                </c:pt>
                <c:pt idx="5961" formatCode="General">
                  <c:v>4.0117799999999999</c:v>
                </c:pt>
                <c:pt idx="5962" formatCode="General">
                  <c:v>4.0124599999999999</c:v>
                </c:pt>
                <c:pt idx="5963" formatCode="General">
                  <c:v>4.0131300000000003</c:v>
                </c:pt>
                <c:pt idx="5964" formatCode="General">
                  <c:v>4.0137999999999998</c:v>
                </c:pt>
                <c:pt idx="5965" formatCode="General">
                  <c:v>4.0144799999999998</c:v>
                </c:pt>
                <c:pt idx="5966" formatCode="General">
                  <c:v>4.0151500000000002</c:v>
                </c:pt>
                <c:pt idx="5967" formatCode="General">
                  <c:v>4.0158199999999997</c:v>
                </c:pt>
                <c:pt idx="5968" formatCode="General">
                  <c:v>4.0164900000000001</c:v>
                </c:pt>
                <c:pt idx="5969" formatCode="General">
                  <c:v>4.0171700000000001</c:v>
                </c:pt>
                <c:pt idx="5970" formatCode="General">
                  <c:v>4.0178399999999996</c:v>
                </c:pt>
                <c:pt idx="5971" formatCode="General">
                  <c:v>4.01851</c:v>
                </c:pt>
                <c:pt idx="5972" formatCode="General">
                  <c:v>4.01919</c:v>
                </c:pt>
                <c:pt idx="5973" formatCode="General">
                  <c:v>4.0198600000000004</c:v>
                </c:pt>
                <c:pt idx="5974" formatCode="General">
                  <c:v>4.0205299999999999</c:v>
                </c:pt>
                <c:pt idx="5975" formatCode="General">
                  <c:v>4.02121</c:v>
                </c:pt>
                <c:pt idx="5976" formatCode="General">
                  <c:v>4.0218800000000003</c:v>
                </c:pt>
                <c:pt idx="5977" formatCode="General">
                  <c:v>4.0225499999999998</c:v>
                </c:pt>
                <c:pt idx="5978" formatCode="General">
                  <c:v>4.0232200000000002</c:v>
                </c:pt>
                <c:pt idx="5979" formatCode="General">
                  <c:v>4.0239000000000003</c:v>
                </c:pt>
                <c:pt idx="5980" formatCode="General">
                  <c:v>4.0245699999999998</c:v>
                </c:pt>
                <c:pt idx="5981" formatCode="General">
                  <c:v>4.0252400000000002</c:v>
                </c:pt>
                <c:pt idx="5982" formatCode="General">
                  <c:v>4.0259200000000002</c:v>
                </c:pt>
                <c:pt idx="5983" formatCode="General">
                  <c:v>4.0265899999999997</c:v>
                </c:pt>
                <c:pt idx="5984" formatCode="General">
                  <c:v>4.0272600000000001</c:v>
                </c:pt>
                <c:pt idx="5985" formatCode="General">
                  <c:v>4.0279400000000001</c:v>
                </c:pt>
                <c:pt idx="5986" formatCode="General">
                  <c:v>4.0286099999999996</c:v>
                </c:pt>
                <c:pt idx="5987" formatCode="General">
                  <c:v>4.02928</c:v>
                </c:pt>
                <c:pt idx="5988" formatCode="General">
                  <c:v>4.0299500000000004</c:v>
                </c:pt>
                <c:pt idx="5989" formatCode="General">
                  <c:v>4.0306300000000004</c:v>
                </c:pt>
                <c:pt idx="5990" formatCode="General">
                  <c:v>4.0312999999999999</c:v>
                </c:pt>
                <c:pt idx="5991" formatCode="General">
                  <c:v>4.0319700000000003</c:v>
                </c:pt>
                <c:pt idx="5992" formatCode="General">
                  <c:v>4.0326500000000003</c:v>
                </c:pt>
                <c:pt idx="5993" formatCode="General">
                  <c:v>4.0333199999999998</c:v>
                </c:pt>
                <c:pt idx="5994" formatCode="General">
                  <c:v>4.0339900000000002</c:v>
                </c:pt>
                <c:pt idx="5995" formatCode="General">
                  <c:v>4.0346700000000002</c:v>
                </c:pt>
                <c:pt idx="5996" formatCode="General">
                  <c:v>4.0353399999999997</c:v>
                </c:pt>
                <c:pt idx="5997" formatCode="General">
                  <c:v>4.0360100000000001</c:v>
                </c:pt>
                <c:pt idx="5998" formatCode="General">
                  <c:v>4.0366799999999996</c:v>
                </c:pt>
                <c:pt idx="5999" formatCode="General">
                  <c:v>4.0373599999999996</c:v>
                </c:pt>
                <c:pt idx="6000" formatCode="General">
                  <c:v>4.03803</c:v>
                </c:pt>
                <c:pt idx="6001" formatCode="General">
                  <c:v>4.0387000000000004</c:v>
                </c:pt>
                <c:pt idx="6002" formatCode="General">
                  <c:v>4.0393800000000004</c:v>
                </c:pt>
                <c:pt idx="6003" formatCode="General">
                  <c:v>4.0400499999999999</c:v>
                </c:pt>
                <c:pt idx="6004" formatCode="General">
                  <c:v>4.0407200000000003</c:v>
                </c:pt>
                <c:pt idx="6005" formatCode="General">
                  <c:v>4.0414000000000003</c:v>
                </c:pt>
                <c:pt idx="6006" formatCode="General">
                  <c:v>4.0420699999999998</c:v>
                </c:pt>
                <c:pt idx="6007" formatCode="General">
                  <c:v>4.0427400000000002</c:v>
                </c:pt>
                <c:pt idx="6008" formatCode="General">
                  <c:v>4.0434099999999997</c:v>
                </c:pt>
                <c:pt idx="6009" formatCode="General">
                  <c:v>4.0440899999999997</c:v>
                </c:pt>
                <c:pt idx="6010" formatCode="General">
                  <c:v>4.0447600000000001</c:v>
                </c:pt>
                <c:pt idx="6011" formatCode="General">
                  <c:v>4.0454299999999996</c:v>
                </c:pt>
                <c:pt idx="6012" formatCode="General">
                  <c:v>4.0461099999999997</c:v>
                </c:pt>
                <c:pt idx="6013" formatCode="General">
                  <c:v>4.04678</c:v>
                </c:pt>
                <c:pt idx="6014" formatCode="General">
                  <c:v>4.0474500000000004</c:v>
                </c:pt>
                <c:pt idx="6015" formatCode="General">
                  <c:v>4.0481299999999996</c:v>
                </c:pt>
                <c:pt idx="6016" formatCode="General">
                  <c:v>4.0488</c:v>
                </c:pt>
                <c:pt idx="6017" formatCode="General">
                  <c:v>4.0494700000000003</c:v>
                </c:pt>
                <c:pt idx="6018" formatCode="General">
                  <c:v>4.0501399999999999</c:v>
                </c:pt>
                <c:pt idx="6019" formatCode="General">
                  <c:v>4.0508199999999999</c:v>
                </c:pt>
                <c:pt idx="6020" formatCode="General">
                  <c:v>4.0514900000000003</c:v>
                </c:pt>
                <c:pt idx="6021" formatCode="General">
                  <c:v>4.0521599999999998</c:v>
                </c:pt>
                <c:pt idx="6022" formatCode="General">
                  <c:v>4.0528399999999998</c:v>
                </c:pt>
                <c:pt idx="6023" formatCode="General">
                  <c:v>4.0535100000000002</c:v>
                </c:pt>
                <c:pt idx="6024" formatCode="General">
                  <c:v>4.0541799999999997</c:v>
                </c:pt>
                <c:pt idx="6025" formatCode="General">
                  <c:v>4.0548599999999997</c:v>
                </c:pt>
                <c:pt idx="6026" formatCode="General">
                  <c:v>4.0555300000000001</c:v>
                </c:pt>
                <c:pt idx="6027" formatCode="General">
                  <c:v>4.0561999999999996</c:v>
                </c:pt>
                <c:pt idx="6028" formatCode="General">
                  <c:v>4.0568799999999996</c:v>
                </c:pt>
                <c:pt idx="6029" formatCode="General">
                  <c:v>4.05755</c:v>
                </c:pt>
                <c:pt idx="6030" formatCode="General">
                  <c:v>4.0582200000000004</c:v>
                </c:pt>
                <c:pt idx="6031" formatCode="General">
                  <c:v>4.0588899999999999</c:v>
                </c:pt>
                <c:pt idx="6032" formatCode="General">
                  <c:v>4.0595699999999999</c:v>
                </c:pt>
                <c:pt idx="6033" formatCode="General">
                  <c:v>4.0602400000000003</c:v>
                </c:pt>
                <c:pt idx="6034" formatCode="General">
                  <c:v>4.0609099999999998</c:v>
                </c:pt>
                <c:pt idx="6035" formatCode="General">
                  <c:v>4.0615899999999998</c:v>
                </c:pt>
                <c:pt idx="6036" formatCode="General">
                  <c:v>4.0622600000000002</c:v>
                </c:pt>
                <c:pt idx="6037" formatCode="General">
                  <c:v>4.0629299999999997</c:v>
                </c:pt>
                <c:pt idx="6038" formatCode="General">
                  <c:v>4.0636099999999997</c:v>
                </c:pt>
                <c:pt idx="6039" formatCode="General">
                  <c:v>4.0642800000000001</c:v>
                </c:pt>
                <c:pt idx="6040" formatCode="General">
                  <c:v>4.0649499999999996</c:v>
                </c:pt>
                <c:pt idx="6041" formatCode="General">
                  <c:v>4.06562</c:v>
                </c:pt>
                <c:pt idx="6042" formatCode="General">
                  <c:v>4.0663</c:v>
                </c:pt>
                <c:pt idx="6043" formatCode="General">
                  <c:v>4.0669700000000004</c:v>
                </c:pt>
                <c:pt idx="6044" formatCode="General">
                  <c:v>4.0676399999999999</c:v>
                </c:pt>
                <c:pt idx="6045" formatCode="General">
                  <c:v>4.0683199999999999</c:v>
                </c:pt>
                <c:pt idx="6046" formatCode="General">
                  <c:v>4.0689900000000003</c:v>
                </c:pt>
                <c:pt idx="6047" formatCode="General">
                  <c:v>4.0696599999999998</c:v>
                </c:pt>
                <c:pt idx="6048" formatCode="General">
                  <c:v>4.0703399999999998</c:v>
                </c:pt>
                <c:pt idx="6049" formatCode="General">
                  <c:v>4.0710100000000002</c:v>
                </c:pt>
                <c:pt idx="6050" formatCode="General">
                  <c:v>4.0716799999999997</c:v>
                </c:pt>
                <c:pt idx="6051" formatCode="General">
                  <c:v>4.0723500000000001</c:v>
                </c:pt>
                <c:pt idx="6052" formatCode="General">
                  <c:v>4.0730300000000002</c:v>
                </c:pt>
                <c:pt idx="6053" formatCode="General">
                  <c:v>4.0736999999999997</c:v>
                </c:pt>
                <c:pt idx="6054" formatCode="General">
                  <c:v>4.07437</c:v>
                </c:pt>
                <c:pt idx="6055" formatCode="General">
                  <c:v>4.0750500000000001</c:v>
                </c:pt>
                <c:pt idx="6056" formatCode="General">
                  <c:v>4.0757199999999996</c:v>
                </c:pt>
                <c:pt idx="6057" formatCode="General">
                  <c:v>4.07639</c:v>
                </c:pt>
                <c:pt idx="6058" formatCode="General">
                  <c:v>4.07707</c:v>
                </c:pt>
                <c:pt idx="6059" formatCode="General">
                  <c:v>4.0777400000000004</c:v>
                </c:pt>
                <c:pt idx="6060" formatCode="General">
                  <c:v>4.0784099999999999</c:v>
                </c:pt>
                <c:pt idx="6061" formatCode="General">
                  <c:v>4.0790800000000003</c:v>
                </c:pt>
                <c:pt idx="6062" formatCode="General">
                  <c:v>4.0797600000000003</c:v>
                </c:pt>
                <c:pt idx="6063" formatCode="General">
                  <c:v>4.0804299999999998</c:v>
                </c:pt>
                <c:pt idx="6064" formatCode="General">
                  <c:v>4.0811000000000002</c:v>
                </c:pt>
                <c:pt idx="6065" formatCode="General">
                  <c:v>4.0817800000000002</c:v>
                </c:pt>
                <c:pt idx="6066" formatCode="General">
                  <c:v>4.0824499999999997</c:v>
                </c:pt>
                <c:pt idx="6067" formatCode="General">
                  <c:v>4.0831200000000001</c:v>
                </c:pt>
                <c:pt idx="6068" formatCode="General">
                  <c:v>4.0838000000000001</c:v>
                </c:pt>
                <c:pt idx="6069" formatCode="General">
                  <c:v>4.0844699999999996</c:v>
                </c:pt>
                <c:pt idx="6070" formatCode="General">
                  <c:v>4.08514</c:v>
                </c:pt>
                <c:pt idx="6071" formatCode="General">
                  <c:v>4.0858100000000004</c:v>
                </c:pt>
                <c:pt idx="6072" formatCode="General">
                  <c:v>4.0864900000000004</c:v>
                </c:pt>
                <c:pt idx="6073" formatCode="General">
                  <c:v>4.0871599999999999</c:v>
                </c:pt>
                <c:pt idx="6074" formatCode="General">
                  <c:v>4.0878300000000003</c:v>
                </c:pt>
                <c:pt idx="6075" formatCode="General">
                  <c:v>4.0885100000000003</c:v>
                </c:pt>
                <c:pt idx="6076" formatCode="General">
                  <c:v>4.0891799999999998</c:v>
                </c:pt>
                <c:pt idx="6077" formatCode="General">
                  <c:v>4.0898500000000002</c:v>
                </c:pt>
                <c:pt idx="6078" formatCode="General">
                  <c:v>4.0905300000000002</c:v>
                </c:pt>
                <c:pt idx="6079" formatCode="General">
                  <c:v>4.0911999999999997</c:v>
                </c:pt>
                <c:pt idx="6080" formatCode="General">
                  <c:v>4.0918700000000001</c:v>
                </c:pt>
                <c:pt idx="6081" formatCode="General">
                  <c:v>4.0925399999999996</c:v>
                </c:pt>
                <c:pt idx="6082" formatCode="General">
                  <c:v>4.0932199999999996</c:v>
                </c:pt>
                <c:pt idx="6083" formatCode="General">
                  <c:v>4.09389</c:v>
                </c:pt>
                <c:pt idx="6084" formatCode="General">
                  <c:v>4.0945600000000004</c:v>
                </c:pt>
                <c:pt idx="6085" formatCode="General">
                  <c:v>4.0952400000000004</c:v>
                </c:pt>
                <c:pt idx="6086" formatCode="General">
                  <c:v>4.0959099999999999</c:v>
                </c:pt>
                <c:pt idx="6087" formatCode="General">
                  <c:v>4.0965800000000003</c:v>
                </c:pt>
                <c:pt idx="6088" formatCode="General">
                  <c:v>4.0972600000000003</c:v>
                </c:pt>
                <c:pt idx="6089" formatCode="General">
                  <c:v>4.0979299999999999</c:v>
                </c:pt>
                <c:pt idx="6090" formatCode="General">
                  <c:v>4.0986000000000002</c:v>
                </c:pt>
                <c:pt idx="6091" formatCode="General">
                  <c:v>4.0992699999999997</c:v>
                </c:pt>
                <c:pt idx="6092" formatCode="General">
                  <c:v>4.0999499999999998</c:v>
                </c:pt>
                <c:pt idx="6093" formatCode="General">
                  <c:v>4.1006200000000002</c:v>
                </c:pt>
                <c:pt idx="6094" formatCode="General">
                  <c:v>4.1012899999999997</c:v>
                </c:pt>
                <c:pt idx="6095" formatCode="General">
                  <c:v>4.1019699999999997</c:v>
                </c:pt>
                <c:pt idx="6096" formatCode="General">
                  <c:v>4.1026400000000001</c:v>
                </c:pt>
                <c:pt idx="6097" formatCode="General">
                  <c:v>4.1033099999999996</c:v>
                </c:pt>
                <c:pt idx="6098" formatCode="General">
                  <c:v>4.1039899999999996</c:v>
                </c:pt>
                <c:pt idx="6099" formatCode="General">
                  <c:v>4.10466</c:v>
                </c:pt>
                <c:pt idx="6100" formatCode="General">
                  <c:v>4.1053300000000004</c:v>
                </c:pt>
                <c:pt idx="6101" formatCode="General">
                  <c:v>4.1059999999999999</c:v>
                </c:pt>
                <c:pt idx="6102" formatCode="General">
                  <c:v>4.1066799999999999</c:v>
                </c:pt>
                <c:pt idx="6103" formatCode="General">
                  <c:v>4.1073500000000003</c:v>
                </c:pt>
                <c:pt idx="6104" formatCode="General">
                  <c:v>4.1080199999999998</c:v>
                </c:pt>
                <c:pt idx="6105" formatCode="General">
                  <c:v>4.1086999999999998</c:v>
                </c:pt>
                <c:pt idx="6106" formatCode="General">
                  <c:v>4.1093700000000002</c:v>
                </c:pt>
                <c:pt idx="6107" formatCode="General">
                  <c:v>4.1100399999999997</c:v>
                </c:pt>
                <c:pt idx="6108" formatCode="General">
                  <c:v>4.1107199999999997</c:v>
                </c:pt>
                <c:pt idx="6109" formatCode="General">
                  <c:v>4.1113900000000001</c:v>
                </c:pt>
                <c:pt idx="6110" formatCode="General">
                  <c:v>4.1120599999999996</c:v>
                </c:pt>
                <c:pt idx="6111" formatCode="General">
                  <c:v>4.11273</c:v>
                </c:pt>
                <c:pt idx="6112" formatCode="General">
                  <c:v>4.11341</c:v>
                </c:pt>
                <c:pt idx="6113" formatCode="General">
                  <c:v>4.1140800000000004</c:v>
                </c:pt>
                <c:pt idx="6114" formatCode="General">
                  <c:v>4.1147499999999999</c:v>
                </c:pt>
                <c:pt idx="6115" formatCode="General">
                  <c:v>4.1154299999999999</c:v>
                </c:pt>
                <c:pt idx="6116" formatCode="General">
                  <c:v>4.1161000000000003</c:v>
                </c:pt>
                <c:pt idx="6117" formatCode="General">
                  <c:v>4.1167699999999998</c:v>
                </c:pt>
                <c:pt idx="6118" formatCode="General">
                  <c:v>4.1174499999999998</c:v>
                </c:pt>
                <c:pt idx="6119" formatCode="General">
                  <c:v>4.1181200000000002</c:v>
                </c:pt>
                <c:pt idx="6120" formatCode="General">
                  <c:v>4.1187899999999997</c:v>
                </c:pt>
                <c:pt idx="6121" formatCode="General">
                  <c:v>4.1194600000000001</c:v>
                </c:pt>
                <c:pt idx="6122" formatCode="General">
                  <c:v>4.1201400000000001</c:v>
                </c:pt>
                <c:pt idx="6123" formatCode="General">
                  <c:v>4.1208099999999996</c:v>
                </c:pt>
                <c:pt idx="6124" formatCode="General">
                  <c:v>4.12148</c:v>
                </c:pt>
                <c:pt idx="6125" formatCode="General">
                  <c:v>4.12216</c:v>
                </c:pt>
                <c:pt idx="6126" formatCode="General">
                  <c:v>4.1228300000000004</c:v>
                </c:pt>
                <c:pt idx="6127" formatCode="General">
                  <c:v>4.1234999999999999</c:v>
                </c:pt>
                <c:pt idx="6128" formatCode="General">
                  <c:v>4.12418</c:v>
                </c:pt>
                <c:pt idx="6129" formatCode="General">
                  <c:v>4.1248500000000003</c:v>
                </c:pt>
                <c:pt idx="6130" formatCode="General">
                  <c:v>4.1255199999999999</c:v>
                </c:pt>
                <c:pt idx="6131" formatCode="General">
                  <c:v>4.1261900000000002</c:v>
                </c:pt>
                <c:pt idx="6132" formatCode="General">
                  <c:v>4.1268700000000003</c:v>
                </c:pt>
                <c:pt idx="6133" formatCode="General">
                  <c:v>4.1275399999999998</c:v>
                </c:pt>
                <c:pt idx="6134" formatCode="General">
                  <c:v>4.1282100000000002</c:v>
                </c:pt>
                <c:pt idx="6135" formatCode="General">
                  <c:v>4.1288900000000002</c:v>
                </c:pt>
                <c:pt idx="6136" formatCode="General">
                  <c:v>4.1295599999999997</c:v>
                </c:pt>
                <c:pt idx="6137" formatCode="General">
                  <c:v>4.1302300000000001</c:v>
                </c:pt>
                <c:pt idx="6138" formatCode="General">
                  <c:v>4.1309100000000001</c:v>
                </c:pt>
                <c:pt idx="6139" formatCode="General">
                  <c:v>4.1315799999999996</c:v>
                </c:pt>
                <c:pt idx="6140" formatCode="General">
                  <c:v>4.13225</c:v>
                </c:pt>
                <c:pt idx="6141" formatCode="General">
                  <c:v>4.1329200000000004</c:v>
                </c:pt>
                <c:pt idx="6142" formatCode="General">
                  <c:v>4.1336000000000004</c:v>
                </c:pt>
                <c:pt idx="6143" formatCode="General">
                  <c:v>4.1342699999999999</c:v>
                </c:pt>
                <c:pt idx="6144" formatCode="General">
                  <c:v>4.1349400000000003</c:v>
                </c:pt>
                <c:pt idx="6145" formatCode="General">
                  <c:v>4.1356200000000003</c:v>
                </c:pt>
                <c:pt idx="6146" formatCode="General">
                  <c:v>4.1362899999999998</c:v>
                </c:pt>
                <c:pt idx="6147" formatCode="General">
                  <c:v>4.1369600000000002</c:v>
                </c:pt>
                <c:pt idx="6148" formatCode="General">
                  <c:v>4.1376400000000002</c:v>
                </c:pt>
                <c:pt idx="6149" formatCode="General">
                  <c:v>4.1383099999999997</c:v>
                </c:pt>
                <c:pt idx="6150" formatCode="General">
                  <c:v>4.1389800000000001</c:v>
                </c:pt>
                <c:pt idx="6151" formatCode="General">
                  <c:v>4.1396499999999996</c:v>
                </c:pt>
                <c:pt idx="6152" formatCode="General">
                  <c:v>4.1403299999999996</c:v>
                </c:pt>
                <c:pt idx="6153" formatCode="General">
                  <c:v>4.141</c:v>
                </c:pt>
                <c:pt idx="6154" formatCode="General">
                  <c:v>4.1416700000000004</c:v>
                </c:pt>
                <c:pt idx="6155" formatCode="General">
                  <c:v>4.1423500000000004</c:v>
                </c:pt>
                <c:pt idx="6156" formatCode="General">
                  <c:v>4.1430199999999999</c:v>
                </c:pt>
                <c:pt idx="6157" formatCode="General">
                  <c:v>4.1436900000000003</c:v>
                </c:pt>
                <c:pt idx="6158" formatCode="General">
                  <c:v>4.1443700000000003</c:v>
                </c:pt>
                <c:pt idx="6159" formatCode="General">
                  <c:v>4.1450399999999998</c:v>
                </c:pt>
                <c:pt idx="6160" formatCode="General">
                  <c:v>4.1457100000000002</c:v>
                </c:pt>
                <c:pt idx="6161" formatCode="General">
                  <c:v>4.1463799999999997</c:v>
                </c:pt>
                <c:pt idx="6162" formatCode="General">
                  <c:v>4.1470599999999997</c:v>
                </c:pt>
                <c:pt idx="6163" formatCode="General">
                  <c:v>4.1477300000000001</c:v>
                </c:pt>
                <c:pt idx="6164" formatCode="General">
                  <c:v>4.1483999999999996</c:v>
                </c:pt>
                <c:pt idx="6165" formatCode="General">
                  <c:v>4.1490799999999997</c:v>
                </c:pt>
                <c:pt idx="6166" formatCode="General">
                  <c:v>4.14975</c:v>
                </c:pt>
                <c:pt idx="6167" formatCode="General">
                  <c:v>4.1504200000000004</c:v>
                </c:pt>
                <c:pt idx="6168" formatCode="General">
                  <c:v>4.1510999999999996</c:v>
                </c:pt>
                <c:pt idx="6169" formatCode="General">
                  <c:v>4.15177</c:v>
                </c:pt>
                <c:pt idx="6170" formatCode="General">
                  <c:v>4.1524400000000004</c:v>
                </c:pt>
                <c:pt idx="6171" formatCode="General">
                  <c:v>4.1531099999999999</c:v>
                </c:pt>
                <c:pt idx="6172" formatCode="General">
                  <c:v>4.1537899999999999</c:v>
                </c:pt>
                <c:pt idx="6173" formatCode="General">
                  <c:v>4.1544600000000003</c:v>
                </c:pt>
                <c:pt idx="6174" formatCode="General">
                  <c:v>4.1551299999999998</c:v>
                </c:pt>
                <c:pt idx="6175" formatCode="General">
                  <c:v>4.1558099999999998</c:v>
                </c:pt>
                <c:pt idx="6176" formatCode="General">
                  <c:v>4.1564800000000002</c:v>
                </c:pt>
                <c:pt idx="6177" formatCode="General">
                  <c:v>4.1571499999999997</c:v>
                </c:pt>
                <c:pt idx="6178" formatCode="General">
                  <c:v>4.1578299999999997</c:v>
                </c:pt>
                <c:pt idx="6179" formatCode="General">
                  <c:v>4.1585000000000001</c:v>
                </c:pt>
                <c:pt idx="6180" formatCode="General">
                  <c:v>4.1591699999999996</c:v>
                </c:pt>
                <c:pt idx="6181" formatCode="General">
                  <c:v>4.15984</c:v>
                </c:pt>
                <c:pt idx="6182" formatCode="General">
                  <c:v>4.16052</c:v>
                </c:pt>
                <c:pt idx="6183" formatCode="General">
                  <c:v>4.1611900000000004</c:v>
                </c:pt>
                <c:pt idx="6184" formatCode="General">
                  <c:v>4.1618599999999999</c:v>
                </c:pt>
                <c:pt idx="6185" formatCode="General">
                  <c:v>4.1625399999999999</c:v>
                </c:pt>
                <c:pt idx="6186" formatCode="General">
                  <c:v>4.1632100000000003</c:v>
                </c:pt>
                <c:pt idx="6187" formatCode="General">
                  <c:v>4.1638799999999998</c:v>
                </c:pt>
                <c:pt idx="6188" formatCode="General">
                  <c:v>4.1645599999999998</c:v>
                </c:pt>
                <c:pt idx="6189" formatCode="General">
                  <c:v>4.1652300000000002</c:v>
                </c:pt>
                <c:pt idx="6190" formatCode="General">
                  <c:v>4.1658999999999997</c:v>
                </c:pt>
                <c:pt idx="6191" formatCode="General">
                  <c:v>4.1665700000000001</c:v>
                </c:pt>
                <c:pt idx="6192" formatCode="General">
                  <c:v>4.1672500000000001</c:v>
                </c:pt>
                <c:pt idx="6193" formatCode="General">
                  <c:v>4.1679199999999996</c:v>
                </c:pt>
                <c:pt idx="6194" formatCode="General">
                  <c:v>4.16859</c:v>
                </c:pt>
                <c:pt idx="6195" formatCode="General">
                  <c:v>4.16927</c:v>
                </c:pt>
                <c:pt idx="6196" formatCode="General">
                  <c:v>4.1699400000000004</c:v>
                </c:pt>
                <c:pt idx="6197" formatCode="General">
                  <c:v>4.1706099999999999</c:v>
                </c:pt>
                <c:pt idx="6198" formatCode="General">
                  <c:v>4.1712899999999999</c:v>
                </c:pt>
                <c:pt idx="6199" formatCode="General">
                  <c:v>4.1719600000000003</c:v>
                </c:pt>
                <c:pt idx="6200" formatCode="General">
                  <c:v>4.1726299999999998</c:v>
                </c:pt>
                <c:pt idx="6201" formatCode="General">
                  <c:v>4.1733000000000002</c:v>
                </c:pt>
                <c:pt idx="6202" formatCode="General">
                  <c:v>4.1739800000000002</c:v>
                </c:pt>
                <c:pt idx="6203" formatCode="General">
                  <c:v>4.1746499999999997</c:v>
                </c:pt>
                <c:pt idx="6204" formatCode="General">
                  <c:v>4.1753200000000001</c:v>
                </c:pt>
                <c:pt idx="6205" formatCode="General">
                  <c:v>4.1760000000000002</c:v>
                </c:pt>
                <c:pt idx="6206" formatCode="General">
                  <c:v>4.1766699999999997</c:v>
                </c:pt>
                <c:pt idx="6207" formatCode="General">
                  <c:v>4.1773400000000001</c:v>
                </c:pt>
                <c:pt idx="6208" formatCode="General">
                  <c:v>4.1780200000000001</c:v>
                </c:pt>
                <c:pt idx="6209" formatCode="General">
                  <c:v>4.1786899999999996</c:v>
                </c:pt>
                <c:pt idx="6210" formatCode="General">
                  <c:v>4.17936</c:v>
                </c:pt>
                <c:pt idx="6211" formatCode="General">
                  <c:v>4.1800300000000004</c:v>
                </c:pt>
                <c:pt idx="6212" formatCode="General">
                  <c:v>4.1807100000000004</c:v>
                </c:pt>
                <c:pt idx="6213" formatCode="General">
                  <c:v>4.1813799999999999</c:v>
                </c:pt>
                <c:pt idx="6214" formatCode="General">
                  <c:v>4.1820500000000003</c:v>
                </c:pt>
                <c:pt idx="6215" formatCode="General">
                  <c:v>4.1827300000000003</c:v>
                </c:pt>
                <c:pt idx="6216" formatCode="General">
                  <c:v>4.1833999999999998</c:v>
                </c:pt>
                <c:pt idx="6217" formatCode="General">
                  <c:v>4.1840700000000002</c:v>
                </c:pt>
                <c:pt idx="6218" formatCode="General">
                  <c:v>4.1847500000000002</c:v>
                </c:pt>
                <c:pt idx="6219" formatCode="General">
                  <c:v>4.1854199999999997</c:v>
                </c:pt>
                <c:pt idx="6220" formatCode="General">
                  <c:v>4.1860900000000001</c:v>
                </c:pt>
                <c:pt idx="6221" formatCode="General">
                  <c:v>4.1867599999999996</c:v>
                </c:pt>
                <c:pt idx="6222" formatCode="General">
                  <c:v>4.1874399999999996</c:v>
                </c:pt>
                <c:pt idx="6223" formatCode="General">
                  <c:v>4.18811</c:v>
                </c:pt>
                <c:pt idx="6224" formatCode="General">
                  <c:v>4.1887800000000004</c:v>
                </c:pt>
                <c:pt idx="6225" formatCode="General">
                  <c:v>4.1894600000000004</c:v>
                </c:pt>
                <c:pt idx="6226" formatCode="General">
                  <c:v>4.1901299999999999</c:v>
                </c:pt>
                <c:pt idx="6227" formatCode="General">
                  <c:v>4.1908000000000003</c:v>
                </c:pt>
                <c:pt idx="6228" formatCode="General">
                  <c:v>4.1914800000000003</c:v>
                </c:pt>
                <c:pt idx="6229" formatCode="General">
                  <c:v>4.1921499999999998</c:v>
                </c:pt>
                <c:pt idx="6230" formatCode="General">
                  <c:v>4.1928200000000002</c:v>
                </c:pt>
                <c:pt idx="6231" formatCode="General">
                  <c:v>4.1935000000000002</c:v>
                </c:pt>
                <c:pt idx="6232" formatCode="General">
                  <c:v>4.1941699999999997</c:v>
                </c:pt>
                <c:pt idx="6233" formatCode="General">
                  <c:v>4.1948400000000001</c:v>
                </c:pt>
                <c:pt idx="6234" formatCode="General">
                  <c:v>4.1955099999999996</c:v>
                </c:pt>
                <c:pt idx="6235" formatCode="General">
                  <c:v>4.1961899999999996</c:v>
                </c:pt>
                <c:pt idx="6236" formatCode="General">
                  <c:v>4.19686</c:v>
                </c:pt>
                <c:pt idx="6237" formatCode="General">
                  <c:v>4.1975300000000004</c:v>
                </c:pt>
                <c:pt idx="6238" formatCode="General">
                  <c:v>4.1982100000000004</c:v>
                </c:pt>
                <c:pt idx="6239" formatCode="General">
                  <c:v>4.1988799999999999</c:v>
                </c:pt>
                <c:pt idx="6240" formatCode="General">
                  <c:v>4.1995500000000003</c:v>
                </c:pt>
                <c:pt idx="6241" formatCode="General">
                  <c:v>4.2002300000000004</c:v>
                </c:pt>
                <c:pt idx="6242" formatCode="General">
                  <c:v>4.2008999999999999</c:v>
                </c:pt>
                <c:pt idx="6243" formatCode="General">
                  <c:v>4.2015700000000002</c:v>
                </c:pt>
                <c:pt idx="6244" formatCode="General">
                  <c:v>4.2022399999999998</c:v>
                </c:pt>
                <c:pt idx="6245" formatCode="General">
                  <c:v>4.2029199999999998</c:v>
                </c:pt>
                <c:pt idx="6246" formatCode="General">
                  <c:v>4.2035900000000002</c:v>
                </c:pt>
                <c:pt idx="6247" formatCode="General">
                  <c:v>4.2042599999999997</c:v>
                </c:pt>
                <c:pt idx="6248" formatCode="General">
                  <c:v>4.2049399999999997</c:v>
                </c:pt>
                <c:pt idx="6249" formatCode="General">
                  <c:v>4.2056100000000001</c:v>
                </c:pt>
                <c:pt idx="6250" formatCode="General">
                  <c:v>4.2062799999999996</c:v>
                </c:pt>
                <c:pt idx="6251" formatCode="General">
                  <c:v>4.2069599999999996</c:v>
                </c:pt>
                <c:pt idx="6252" formatCode="General">
                  <c:v>4.20763</c:v>
                </c:pt>
                <c:pt idx="6253" formatCode="General">
                  <c:v>4.2083000000000004</c:v>
                </c:pt>
                <c:pt idx="6254" formatCode="General">
                  <c:v>4.2089699999999999</c:v>
                </c:pt>
                <c:pt idx="6255" formatCode="General">
                  <c:v>4.2096499999999999</c:v>
                </c:pt>
                <c:pt idx="6256" formatCode="General">
                  <c:v>4.2103200000000003</c:v>
                </c:pt>
                <c:pt idx="6257" formatCode="General">
                  <c:v>4.2109899999999998</c:v>
                </c:pt>
                <c:pt idx="6258" formatCode="General">
                  <c:v>4.2116699999999998</c:v>
                </c:pt>
                <c:pt idx="6259" formatCode="General">
                  <c:v>4.2123400000000002</c:v>
                </c:pt>
                <c:pt idx="6260" formatCode="General">
                  <c:v>4.2130099999999997</c:v>
                </c:pt>
                <c:pt idx="6261" formatCode="General">
                  <c:v>4.2136899999999997</c:v>
                </c:pt>
                <c:pt idx="6262" formatCode="General">
                  <c:v>4.2143600000000001</c:v>
                </c:pt>
                <c:pt idx="6263" formatCode="General">
                  <c:v>4.2150299999999996</c:v>
                </c:pt>
                <c:pt idx="6264" formatCode="General">
                  <c:v>4.2157</c:v>
                </c:pt>
                <c:pt idx="6265" formatCode="General">
                  <c:v>4.21638</c:v>
                </c:pt>
                <c:pt idx="6266" formatCode="General">
                  <c:v>4.2170500000000004</c:v>
                </c:pt>
                <c:pt idx="6267" formatCode="General">
                  <c:v>4.2177199999999999</c:v>
                </c:pt>
                <c:pt idx="6268" formatCode="General">
                  <c:v>4.2183999999999999</c:v>
                </c:pt>
                <c:pt idx="6269" formatCode="General">
                  <c:v>4.2190700000000003</c:v>
                </c:pt>
                <c:pt idx="6270" formatCode="General">
                  <c:v>4.2197399999999998</c:v>
                </c:pt>
                <c:pt idx="6271" formatCode="General">
                  <c:v>4.2204199999999998</c:v>
                </c:pt>
                <c:pt idx="6272" formatCode="General">
                  <c:v>4.2210900000000002</c:v>
                </c:pt>
                <c:pt idx="6273" formatCode="General">
                  <c:v>4.2217599999999997</c:v>
                </c:pt>
                <c:pt idx="6274" formatCode="General">
                  <c:v>4.2224300000000001</c:v>
                </c:pt>
                <c:pt idx="6275" formatCode="General">
                  <c:v>4.2231100000000001</c:v>
                </c:pt>
                <c:pt idx="6276" formatCode="General">
                  <c:v>4.2237799999999996</c:v>
                </c:pt>
                <c:pt idx="6277" formatCode="General">
                  <c:v>4.22445</c:v>
                </c:pt>
                <c:pt idx="6278" formatCode="General">
                  <c:v>4.2251300000000001</c:v>
                </c:pt>
                <c:pt idx="6279" formatCode="General">
                  <c:v>4.2257999999999996</c:v>
                </c:pt>
                <c:pt idx="6280" formatCode="General">
                  <c:v>4.2264699999999999</c:v>
                </c:pt>
                <c:pt idx="6281" formatCode="General">
                  <c:v>4.22715</c:v>
                </c:pt>
                <c:pt idx="6282" formatCode="General">
                  <c:v>4.2278200000000004</c:v>
                </c:pt>
                <c:pt idx="6283" formatCode="General">
                  <c:v>4.2284899999999999</c:v>
                </c:pt>
                <c:pt idx="6284" formatCode="General">
                  <c:v>4.2291600000000003</c:v>
                </c:pt>
                <c:pt idx="6285" formatCode="General">
                  <c:v>4.2298400000000003</c:v>
                </c:pt>
                <c:pt idx="6286" formatCode="General">
                  <c:v>4.2305099999999998</c:v>
                </c:pt>
                <c:pt idx="6287" formatCode="General">
                  <c:v>4.2311800000000002</c:v>
                </c:pt>
                <c:pt idx="6288" formatCode="General">
                  <c:v>4.2318600000000002</c:v>
                </c:pt>
                <c:pt idx="6289" formatCode="General">
                  <c:v>4.2325299999999997</c:v>
                </c:pt>
                <c:pt idx="6290" formatCode="General">
                  <c:v>4.2332000000000001</c:v>
                </c:pt>
                <c:pt idx="6291" formatCode="General">
                  <c:v>4.2338800000000001</c:v>
                </c:pt>
                <c:pt idx="6292" formatCode="General">
                  <c:v>4.2345499999999996</c:v>
                </c:pt>
                <c:pt idx="6293" formatCode="General">
                  <c:v>4.23522</c:v>
                </c:pt>
                <c:pt idx="6294" formatCode="General">
                  <c:v>4.2358900000000004</c:v>
                </c:pt>
                <c:pt idx="6295" formatCode="General">
                  <c:v>4.2365700000000004</c:v>
                </c:pt>
                <c:pt idx="6296" formatCode="General">
                  <c:v>4.2372399999999999</c:v>
                </c:pt>
                <c:pt idx="6297" formatCode="General">
                  <c:v>4.2379100000000003</c:v>
                </c:pt>
                <c:pt idx="6298" formatCode="General">
                  <c:v>4.2385900000000003</c:v>
                </c:pt>
                <c:pt idx="6299" formatCode="General">
                  <c:v>4.2392599999999998</c:v>
                </c:pt>
                <c:pt idx="6300" formatCode="General">
                  <c:v>4.2399300000000002</c:v>
                </c:pt>
                <c:pt idx="6301" formatCode="General">
                  <c:v>4.2406100000000002</c:v>
                </c:pt>
                <c:pt idx="6302" formatCode="General">
                  <c:v>4.2412799999999997</c:v>
                </c:pt>
                <c:pt idx="6303" formatCode="General">
                  <c:v>4.2419500000000001</c:v>
                </c:pt>
                <c:pt idx="6304" formatCode="General">
                  <c:v>4.2426199999999996</c:v>
                </c:pt>
                <c:pt idx="6305" formatCode="General">
                  <c:v>4.2432999999999996</c:v>
                </c:pt>
                <c:pt idx="6306" formatCode="General">
                  <c:v>4.24397</c:v>
                </c:pt>
                <c:pt idx="6307" formatCode="General">
                  <c:v>4.2446400000000004</c:v>
                </c:pt>
                <c:pt idx="6308" formatCode="General">
                  <c:v>4.2453200000000004</c:v>
                </c:pt>
                <c:pt idx="6309" formatCode="General">
                  <c:v>4.2459899999999999</c:v>
                </c:pt>
                <c:pt idx="6310" formatCode="General">
                  <c:v>4.2466600000000003</c:v>
                </c:pt>
                <c:pt idx="6311" formatCode="General">
                  <c:v>4.2473400000000003</c:v>
                </c:pt>
                <c:pt idx="6312" formatCode="General">
                  <c:v>4.2480099999999998</c:v>
                </c:pt>
                <c:pt idx="6313" formatCode="General">
                  <c:v>4.2486800000000002</c:v>
                </c:pt>
                <c:pt idx="6314" formatCode="General">
                  <c:v>4.2493499999999997</c:v>
                </c:pt>
                <c:pt idx="6315" formatCode="General">
                  <c:v>4.2500299999999998</c:v>
                </c:pt>
                <c:pt idx="6316" formatCode="General">
                  <c:v>4.2507000000000001</c:v>
                </c:pt>
                <c:pt idx="6317" formatCode="General">
                  <c:v>4.2513699999999996</c:v>
                </c:pt>
                <c:pt idx="6318" formatCode="General">
                  <c:v>4.2520499999999997</c:v>
                </c:pt>
                <c:pt idx="6319" formatCode="General">
                  <c:v>4.2527200000000001</c:v>
                </c:pt>
                <c:pt idx="6320" formatCode="General">
                  <c:v>4.2533899999999996</c:v>
                </c:pt>
                <c:pt idx="6321" formatCode="General">
                  <c:v>4.2540699999999996</c:v>
                </c:pt>
                <c:pt idx="6322" formatCode="General">
                  <c:v>4.25474</c:v>
                </c:pt>
                <c:pt idx="6323" formatCode="General">
                  <c:v>4.2554100000000004</c:v>
                </c:pt>
                <c:pt idx="6324" formatCode="General">
                  <c:v>4.2560799999999999</c:v>
                </c:pt>
                <c:pt idx="6325" formatCode="General">
                  <c:v>4.2567599999999999</c:v>
                </c:pt>
                <c:pt idx="6326" formatCode="General">
                  <c:v>4.2574300000000003</c:v>
                </c:pt>
                <c:pt idx="6327" formatCode="General">
                  <c:v>4.2580999999999998</c:v>
                </c:pt>
                <c:pt idx="6328" formatCode="General">
                  <c:v>4.2587799999999998</c:v>
                </c:pt>
                <c:pt idx="6329" formatCode="General">
                  <c:v>4.2594500000000002</c:v>
                </c:pt>
                <c:pt idx="6330" formatCode="General">
                  <c:v>4.2601199999999997</c:v>
                </c:pt>
                <c:pt idx="6331" formatCode="General">
                  <c:v>4.2607999999999997</c:v>
                </c:pt>
                <c:pt idx="6332" formatCode="General">
                  <c:v>4.2614700000000001</c:v>
                </c:pt>
                <c:pt idx="6333" formatCode="General">
                  <c:v>4.2621399999999996</c:v>
                </c:pt>
                <c:pt idx="6334" formatCode="General">
                  <c:v>4.26281</c:v>
                </c:pt>
                <c:pt idx="6335" formatCode="General">
                  <c:v>4.26349</c:v>
                </c:pt>
                <c:pt idx="6336" formatCode="General">
                  <c:v>4.2641600000000004</c:v>
                </c:pt>
                <c:pt idx="6337" formatCode="General">
                  <c:v>4.2648299999999999</c:v>
                </c:pt>
                <c:pt idx="6338" formatCode="General">
                  <c:v>4.2655099999999999</c:v>
                </c:pt>
                <c:pt idx="6339" formatCode="General">
                  <c:v>4.2661800000000003</c:v>
                </c:pt>
                <c:pt idx="6340" formatCode="General">
                  <c:v>4.2668499999999998</c:v>
                </c:pt>
                <c:pt idx="6341" formatCode="General">
                  <c:v>4.2675299999999998</c:v>
                </c:pt>
                <c:pt idx="6342" formatCode="General">
                  <c:v>4.2682000000000002</c:v>
                </c:pt>
                <c:pt idx="6343" formatCode="General">
                  <c:v>4.2688699999999997</c:v>
                </c:pt>
                <c:pt idx="6344" formatCode="General">
                  <c:v>4.2695400000000001</c:v>
                </c:pt>
                <c:pt idx="6345" formatCode="General">
                  <c:v>4.2702200000000001</c:v>
                </c:pt>
                <c:pt idx="6346" formatCode="General">
                  <c:v>4.2708899999999996</c:v>
                </c:pt>
                <c:pt idx="6347" formatCode="General">
                  <c:v>4.27156</c:v>
                </c:pt>
                <c:pt idx="6348" formatCode="General">
                  <c:v>4.27224</c:v>
                </c:pt>
                <c:pt idx="6349" formatCode="General">
                  <c:v>4.2729100000000004</c:v>
                </c:pt>
                <c:pt idx="6350" formatCode="General">
                  <c:v>4.2735799999999999</c:v>
                </c:pt>
                <c:pt idx="6351" formatCode="General">
                  <c:v>4.2742599999999999</c:v>
                </c:pt>
                <c:pt idx="6352" formatCode="General">
                  <c:v>4.2749300000000003</c:v>
                </c:pt>
                <c:pt idx="6353" formatCode="General">
                  <c:v>4.2755999999999998</c:v>
                </c:pt>
                <c:pt idx="6354" formatCode="General">
                  <c:v>4.2762700000000002</c:v>
                </c:pt>
                <c:pt idx="6355" formatCode="General">
                  <c:v>4.2769500000000003</c:v>
                </c:pt>
                <c:pt idx="6356" formatCode="General">
                  <c:v>4.2776199999999998</c:v>
                </c:pt>
                <c:pt idx="6357" formatCode="General">
                  <c:v>4.2782900000000001</c:v>
                </c:pt>
                <c:pt idx="6358" formatCode="General">
                  <c:v>4.2789700000000002</c:v>
                </c:pt>
                <c:pt idx="6359" formatCode="General">
                  <c:v>4.2796399999999997</c:v>
                </c:pt>
                <c:pt idx="6360" formatCode="General">
                  <c:v>4.2803100000000001</c:v>
                </c:pt>
                <c:pt idx="6361" formatCode="General">
                  <c:v>4.2809900000000001</c:v>
                </c:pt>
                <c:pt idx="6362" formatCode="General">
                  <c:v>4.2816599999999996</c:v>
                </c:pt>
                <c:pt idx="6363" formatCode="General">
                  <c:v>4.28233</c:v>
                </c:pt>
                <c:pt idx="6364" formatCode="General">
                  <c:v>4.2830000000000004</c:v>
                </c:pt>
                <c:pt idx="6365" formatCode="General">
                  <c:v>4.2836800000000004</c:v>
                </c:pt>
                <c:pt idx="6366" formatCode="General">
                  <c:v>4.2843499999999999</c:v>
                </c:pt>
                <c:pt idx="6367" formatCode="General">
                  <c:v>4.2850200000000003</c:v>
                </c:pt>
                <c:pt idx="6368" formatCode="General">
                  <c:v>4.2857000000000003</c:v>
                </c:pt>
                <c:pt idx="6369" formatCode="General">
                  <c:v>4.2863699999999998</c:v>
                </c:pt>
                <c:pt idx="6370" formatCode="General">
                  <c:v>4.2870400000000002</c:v>
                </c:pt>
                <c:pt idx="6371" formatCode="General">
                  <c:v>4.2877200000000002</c:v>
                </c:pt>
                <c:pt idx="6372" formatCode="General">
                  <c:v>4.2883899999999997</c:v>
                </c:pt>
                <c:pt idx="6373" formatCode="General">
                  <c:v>4.2890600000000001</c:v>
                </c:pt>
                <c:pt idx="6374" formatCode="General">
                  <c:v>4.2897299999999996</c:v>
                </c:pt>
                <c:pt idx="6375" formatCode="General">
                  <c:v>4.2904099999999996</c:v>
                </c:pt>
                <c:pt idx="6376" formatCode="General">
                  <c:v>4.29108</c:v>
                </c:pt>
                <c:pt idx="6377" formatCode="General">
                  <c:v>4.2917500000000004</c:v>
                </c:pt>
                <c:pt idx="6378" formatCode="General">
                  <c:v>4.2924300000000004</c:v>
                </c:pt>
                <c:pt idx="6379" formatCode="General">
                  <c:v>4.2930999999999999</c:v>
                </c:pt>
                <c:pt idx="6380" formatCode="General">
                  <c:v>4.2937700000000003</c:v>
                </c:pt>
                <c:pt idx="6381" formatCode="General">
                  <c:v>4.2944500000000003</c:v>
                </c:pt>
                <c:pt idx="6382" formatCode="General">
                  <c:v>4.2951199999999998</c:v>
                </c:pt>
                <c:pt idx="6383" formatCode="General">
                  <c:v>4.2957900000000002</c:v>
                </c:pt>
                <c:pt idx="6384" formatCode="General">
                  <c:v>4.2964599999999997</c:v>
                </c:pt>
                <c:pt idx="6385" formatCode="General">
                  <c:v>4.2971399999999997</c:v>
                </c:pt>
                <c:pt idx="6386" formatCode="General">
                  <c:v>4.2978100000000001</c:v>
                </c:pt>
                <c:pt idx="6387" formatCode="General">
                  <c:v>4.2984799999999996</c:v>
                </c:pt>
                <c:pt idx="6388" formatCode="General">
                  <c:v>4.2991599999999996</c:v>
                </c:pt>
                <c:pt idx="6389" formatCode="General">
                  <c:v>4.29983</c:v>
                </c:pt>
                <c:pt idx="6390" formatCode="General">
                  <c:v>4.3005000000000004</c:v>
                </c:pt>
                <c:pt idx="6391" formatCode="General">
                  <c:v>4.3011799999999996</c:v>
                </c:pt>
                <c:pt idx="6392" formatCode="General">
                  <c:v>4.30185</c:v>
                </c:pt>
                <c:pt idx="6393" formatCode="General">
                  <c:v>4.3025200000000003</c:v>
                </c:pt>
                <c:pt idx="6394" formatCode="General">
                  <c:v>4.3031899999999998</c:v>
                </c:pt>
                <c:pt idx="6395" formatCode="General">
                  <c:v>4.3038699999999999</c:v>
                </c:pt>
                <c:pt idx="6396" formatCode="General">
                  <c:v>4.3045400000000003</c:v>
                </c:pt>
                <c:pt idx="6397" formatCode="General">
                  <c:v>4.3052099999999998</c:v>
                </c:pt>
                <c:pt idx="6398" formatCode="General">
                  <c:v>4.3058899999999998</c:v>
                </c:pt>
                <c:pt idx="6399" formatCode="General">
                  <c:v>4.3065600000000002</c:v>
                </c:pt>
                <c:pt idx="6400" formatCode="General">
                  <c:v>4.3072299999999997</c:v>
                </c:pt>
                <c:pt idx="6401" formatCode="General">
                  <c:v>4.3079099999999997</c:v>
                </c:pt>
                <c:pt idx="6402" formatCode="General">
                  <c:v>4.3085800000000001</c:v>
                </c:pt>
                <c:pt idx="6403" formatCode="General">
                  <c:v>4.3092499999999996</c:v>
                </c:pt>
                <c:pt idx="6404" formatCode="General">
                  <c:v>4.30992</c:v>
                </c:pt>
                <c:pt idx="6405" formatCode="General">
                  <c:v>4.3106</c:v>
                </c:pt>
                <c:pt idx="6406" formatCode="General">
                  <c:v>4.3112700000000004</c:v>
                </c:pt>
                <c:pt idx="6407" formatCode="General">
                  <c:v>4.3119399999999999</c:v>
                </c:pt>
                <c:pt idx="6408" formatCode="General">
                  <c:v>4.3126199999999999</c:v>
                </c:pt>
                <c:pt idx="6409" formatCode="General">
                  <c:v>4.3132900000000003</c:v>
                </c:pt>
                <c:pt idx="6410" formatCode="General">
                  <c:v>4.3139599999999998</c:v>
                </c:pt>
                <c:pt idx="6411" formatCode="General">
                  <c:v>4.3146399999999998</c:v>
                </c:pt>
                <c:pt idx="6412" formatCode="General">
                  <c:v>4.3153100000000002</c:v>
                </c:pt>
                <c:pt idx="6413" formatCode="General">
                  <c:v>4.3159799999999997</c:v>
                </c:pt>
                <c:pt idx="6414" formatCode="General">
                  <c:v>4.3166500000000001</c:v>
                </c:pt>
                <c:pt idx="6415" formatCode="General">
                  <c:v>4.3173300000000001</c:v>
                </c:pt>
                <c:pt idx="6416" formatCode="General">
                  <c:v>4.3179999999999996</c:v>
                </c:pt>
                <c:pt idx="6417" formatCode="General">
                  <c:v>4.31867</c:v>
                </c:pt>
                <c:pt idx="6418" formatCode="General">
                  <c:v>4.31935</c:v>
                </c:pt>
                <c:pt idx="6419" formatCode="General">
                  <c:v>4.3200200000000004</c:v>
                </c:pt>
                <c:pt idx="6420" formatCode="General">
                  <c:v>4.3206899999999999</c:v>
                </c:pt>
                <c:pt idx="6421" formatCode="General">
                  <c:v>4.3213699999999999</c:v>
                </c:pt>
                <c:pt idx="6422" formatCode="General">
                  <c:v>4.3220400000000003</c:v>
                </c:pt>
                <c:pt idx="6423" formatCode="General">
                  <c:v>4.3227099999999998</c:v>
                </c:pt>
                <c:pt idx="6424" formatCode="General">
                  <c:v>4.3233899999999998</c:v>
                </c:pt>
                <c:pt idx="6425" formatCode="General">
                  <c:v>4.3240600000000002</c:v>
                </c:pt>
                <c:pt idx="6426" formatCode="General">
                  <c:v>4.3247299999999997</c:v>
                </c:pt>
                <c:pt idx="6427" formatCode="General">
                  <c:v>4.3254000000000001</c:v>
                </c:pt>
                <c:pt idx="6428" formatCode="General">
                  <c:v>4.3260800000000001</c:v>
                </c:pt>
                <c:pt idx="6429" formatCode="General">
                  <c:v>4.3267499999999997</c:v>
                </c:pt>
                <c:pt idx="6430" formatCode="General">
                  <c:v>4.32742</c:v>
                </c:pt>
                <c:pt idx="6431" formatCode="General">
                  <c:v>4.3281000000000001</c:v>
                </c:pt>
                <c:pt idx="6432" formatCode="General">
                  <c:v>4.3287699999999996</c:v>
                </c:pt>
                <c:pt idx="6433" formatCode="General">
                  <c:v>4.32944</c:v>
                </c:pt>
                <c:pt idx="6434" formatCode="General">
                  <c:v>4.33012</c:v>
                </c:pt>
                <c:pt idx="6435" formatCode="General">
                  <c:v>4.3307900000000004</c:v>
                </c:pt>
                <c:pt idx="6436" formatCode="General">
                  <c:v>4.3314599999999999</c:v>
                </c:pt>
                <c:pt idx="6437" formatCode="General">
                  <c:v>4.3321300000000003</c:v>
                </c:pt>
                <c:pt idx="6438" formatCode="General">
                  <c:v>4.3328100000000003</c:v>
                </c:pt>
                <c:pt idx="6439" formatCode="General">
                  <c:v>4.3334799999999998</c:v>
                </c:pt>
                <c:pt idx="6440" formatCode="General">
                  <c:v>4.3341500000000002</c:v>
                </c:pt>
                <c:pt idx="6441" formatCode="General">
                  <c:v>4.3348300000000002</c:v>
                </c:pt>
                <c:pt idx="6442" formatCode="General">
                  <c:v>4.3354999999999997</c:v>
                </c:pt>
                <c:pt idx="6443" formatCode="General">
                  <c:v>4.3361700000000001</c:v>
                </c:pt>
                <c:pt idx="6444" formatCode="General">
                  <c:v>4.3368500000000001</c:v>
                </c:pt>
                <c:pt idx="6445" formatCode="General">
                  <c:v>4.3375199999999996</c:v>
                </c:pt>
                <c:pt idx="6446" formatCode="General">
                  <c:v>4.33819</c:v>
                </c:pt>
                <c:pt idx="6447" formatCode="General">
                  <c:v>4.3388600000000004</c:v>
                </c:pt>
                <c:pt idx="6448" formatCode="General">
                  <c:v>4.3395400000000004</c:v>
                </c:pt>
                <c:pt idx="6449" formatCode="General">
                  <c:v>4.3402099999999999</c:v>
                </c:pt>
                <c:pt idx="6450" formatCode="General">
                  <c:v>4.3408800000000003</c:v>
                </c:pt>
                <c:pt idx="6451" formatCode="General">
                  <c:v>4.3415600000000003</c:v>
                </c:pt>
                <c:pt idx="6452" formatCode="General">
                  <c:v>4.3422299999999998</c:v>
                </c:pt>
                <c:pt idx="6453" formatCode="General">
                  <c:v>4.3429000000000002</c:v>
                </c:pt>
                <c:pt idx="6454" formatCode="General">
                  <c:v>4.3435800000000002</c:v>
                </c:pt>
                <c:pt idx="6455" formatCode="General">
                  <c:v>4.3442499999999997</c:v>
                </c:pt>
                <c:pt idx="6456" formatCode="General">
                  <c:v>4.3449200000000001</c:v>
                </c:pt>
                <c:pt idx="6457" formatCode="General">
                  <c:v>4.3455899999999996</c:v>
                </c:pt>
                <c:pt idx="6458" formatCode="General">
                  <c:v>4.3462699999999996</c:v>
                </c:pt>
                <c:pt idx="6459" formatCode="General">
                  <c:v>4.34694</c:v>
                </c:pt>
                <c:pt idx="6460" formatCode="General">
                  <c:v>4.3476100000000004</c:v>
                </c:pt>
                <c:pt idx="6461" formatCode="General">
                  <c:v>4.3482900000000004</c:v>
                </c:pt>
                <c:pt idx="6462" formatCode="General">
                  <c:v>4.3489599999999999</c:v>
                </c:pt>
                <c:pt idx="6463" formatCode="General">
                  <c:v>4.3496300000000003</c:v>
                </c:pt>
                <c:pt idx="6464" formatCode="General">
                  <c:v>4.3503100000000003</c:v>
                </c:pt>
                <c:pt idx="6465" formatCode="General">
                  <c:v>4.3509799999999998</c:v>
                </c:pt>
                <c:pt idx="6466" formatCode="General">
                  <c:v>4.3516500000000002</c:v>
                </c:pt>
                <c:pt idx="6467" formatCode="General">
                  <c:v>4.3523199999999997</c:v>
                </c:pt>
                <c:pt idx="6468" formatCode="General">
                  <c:v>4.3529999999999998</c:v>
                </c:pt>
                <c:pt idx="6469" formatCode="General">
                  <c:v>4.3536700000000002</c:v>
                </c:pt>
                <c:pt idx="6470" formatCode="General">
                  <c:v>4.3543399999999997</c:v>
                </c:pt>
                <c:pt idx="6471" formatCode="General">
                  <c:v>4.3550199999999997</c:v>
                </c:pt>
                <c:pt idx="6472" formatCode="General">
                  <c:v>4.3556900000000001</c:v>
                </c:pt>
                <c:pt idx="6473" formatCode="General">
                  <c:v>4.3563599999999996</c:v>
                </c:pt>
                <c:pt idx="6474" formatCode="General">
                  <c:v>4.3570399999999996</c:v>
                </c:pt>
                <c:pt idx="6475" formatCode="General">
                  <c:v>4.35771</c:v>
                </c:pt>
                <c:pt idx="6476" formatCode="General">
                  <c:v>4.3583800000000004</c:v>
                </c:pt>
                <c:pt idx="6477" formatCode="General">
                  <c:v>4.3590499999999999</c:v>
                </c:pt>
                <c:pt idx="6478" formatCode="General">
                  <c:v>4.3597299999999999</c:v>
                </c:pt>
                <c:pt idx="6479" formatCode="General">
                  <c:v>4.3604000000000003</c:v>
                </c:pt>
                <c:pt idx="6480" formatCode="General">
                  <c:v>4.3610699999999998</c:v>
                </c:pt>
                <c:pt idx="6481" formatCode="General">
                  <c:v>4.3617499999999998</c:v>
                </c:pt>
                <c:pt idx="6482" formatCode="General">
                  <c:v>4.3624200000000002</c:v>
                </c:pt>
                <c:pt idx="6483" formatCode="General">
                  <c:v>4.3630899999999997</c:v>
                </c:pt>
                <c:pt idx="6484" formatCode="General">
                  <c:v>4.3637699999999997</c:v>
                </c:pt>
                <c:pt idx="6485" formatCode="General">
                  <c:v>4.3644400000000001</c:v>
                </c:pt>
                <c:pt idx="6486" formatCode="General">
                  <c:v>4.3651099999999996</c:v>
                </c:pt>
                <c:pt idx="6487" formatCode="General">
                  <c:v>4.36578</c:v>
                </c:pt>
                <c:pt idx="6488" formatCode="General">
                  <c:v>4.36646</c:v>
                </c:pt>
                <c:pt idx="6489" formatCode="General">
                  <c:v>4.3671300000000004</c:v>
                </c:pt>
                <c:pt idx="6490" formatCode="General">
                  <c:v>4.3677999999999999</c:v>
                </c:pt>
                <c:pt idx="6491" formatCode="General">
                  <c:v>4.3684799999999999</c:v>
                </c:pt>
                <c:pt idx="6492" formatCode="General">
                  <c:v>4.3691500000000003</c:v>
                </c:pt>
                <c:pt idx="6493" formatCode="General">
                  <c:v>4.3698199999999998</c:v>
                </c:pt>
                <c:pt idx="6494" formatCode="General">
                  <c:v>4.3704999999999998</c:v>
                </c:pt>
                <c:pt idx="6495" formatCode="General">
                  <c:v>4.3711700000000002</c:v>
                </c:pt>
                <c:pt idx="6496" formatCode="General">
                  <c:v>4.3718399999999997</c:v>
                </c:pt>
                <c:pt idx="6497" formatCode="General">
                  <c:v>4.3725100000000001</c:v>
                </c:pt>
                <c:pt idx="6498" formatCode="General">
                  <c:v>4.3731900000000001</c:v>
                </c:pt>
                <c:pt idx="6499" formatCode="General">
                  <c:v>4.3738599999999996</c:v>
                </c:pt>
                <c:pt idx="6500" formatCode="General">
                  <c:v>4.37453</c:v>
                </c:pt>
                <c:pt idx="6501" formatCode="General">
                  <c:v>4.37521</c:v>
                </c:pt>
                <c:pt idx="6502" formatCode="General">
                  <c:v>4.3758800000000004</c:v>
                </c:pt>
                <c:pt idx="6503" formatCode="General">
                  <c:v>4.3765499999999999</c:v>
                </c:pt>
                <c:pt idx="6504" formatCode="General">
                  <c:v>4.37723</c:v>
                </c:pt>
                <c:pt idx="6505" formatCode="General">
                  <c:v>4.3779000000000003</c:v>
                </c:pt>
                <c:pt idx="6506" formatCode="General">
                  <c:v>4.3785699999999999</c:v>
                </c:pt>
                <c:pt idx="6507" formatCode="General">
                  <c:v>4.3792400000000002</c:v>
                </c:pt>
                <c:pt idx="6508" formatCode="General">
                  <c:v>4.3799200000000003</c:v>
                </c:pt>
                <c:pt idx="6509" formatCode="General">
                  <c:v>4.3805899999999998</c:v>
                </c:pt>
                <c:pt idx="6510" formatCode="General">
                  <c:v>4.3812600000000002</c:v>
                </c:pt>
                <c:pt idx="6511" formatCode="General">
                  <c:v>4.3819400000000002</c:v>
                </c:pt>
                <c:pt idx="6512" formatCode="General">
                  <c:v>4.3826099999999997</c:v>
                </c:pt>
                <c:pt idx="6513" formatCode="General">
                  <c:v>4.3832800000000001</c:v>
                </c:pt>
                <c:pt idx="6514" formatCode="General">
                  <c:v>4.3839600000000001</c:v>
                </c:pt>
                <c:pt idx="6515" formatCode="General">
                  <c:v>4.3846299999999996</c:v>
                </c:pt>
                <c:pt idx="6516" formatCode="General">
                  <c:v>4.3853</c:v>
                </c:pt>
                <c:pt idx="6517" formatCode="General">
                  <c:v>4.3859700000000004</c:v>
                </c:pt>
                <c:pt idx="6518" formatCode="General">
                  <c:v>4.3866500000000004</c:v>
                </c:pt>
                <c:pt idx="6519" formatCode="General">
                  <c:v>4.3873199999999999</c:v>
                </c:pt>
                <c:pt idx="6520" formatCode="General">
                  <c:v>4.3879900000000003</c:v>
                </c:pt>
                <c:pt idx="6521" formatCode="General">
                  <c:v>4.3886700000000003</c:v>
                </c:pt>
                <c:pt idx="6522" formatCode="General">
                  <c:v>4.3893399999999998</c:v>
                </c:pt>
                <c:pt idx="6523" formatCode="General">
                  <c:v>4.3900100000000002</c:v>
                </c:pt>
                <c:pt idx="6524" formatCode="General">
                  <c:v>4.3906900000000002</c:v>
                </c:pt>
                <c:pt idx="6525" formatCode="General">
                  <c:v>4.3913599999999997</c:v>
                </c:pt>
                <c:pt idx="6526" formatCode="General">
                  <c:v>4.3920300000000001</c:v>
                </c:pt>
                <c:pt idx="6527" formatCode="General">
                  <c:v>4.3926999999999996</c:v>
                </c:pt>
                <c:pt idx="6528" formatCode="General">
                  <c:v>4.3933799999999996</c:v>
                </c:pt>
                <c:pt idx="6529" formatCode="General">
                  <c:v>4.39405</c:v>
                </c:pt>
                <c:pt idx="6530" formatCode="General">
                  <c:v>4.3947200000000004</c:v>
                </c:pt>
                <c:pt idx="6531" formatCode="General">
                  <c:v>4.3954000000000004</c:v>
                </c:pt>
                <c:pt idx="6532" formatCode="General">
                  <c:v>4.3960699999999999</c:v>
                </c:pt>
                <c:pt idx="6533" formatCode="General">
                  <c:v>4.3967400000000003</c:v>
                </c:pt>
                <c:pt idx="6534" formatCode="General">
                  <c:v>4.3974200000000003</c:v>
                </c:pt>
                <c:pt idx="6535" formatCode="General">
                  <c:v>4.3980899999999998</c:v>
                </c:pt>
                <c:pt idx="6536" formatCode="General">
                  <c:v>4.3987600000000002</c:v>
                </c:pt>
                <c:pt idx="6537" formatCode="General">
                  <c:v>4.3994299999999997</c:v>
                </c:pt>
                <c:pt idx="6538" formatCode="General">
                  <c:v>4.4001099999999997</c:v>
                </c:pt>
                <c:pt idx="6539" formatCode="General">
                  <c:v>4.4007800000000001</c:v>
                </c:pt>
                <c:pt idx="6540" formatCode="General">
                  <c:v>4.4014499999999996</c:v>
                </c:pt>
                <c:pt idx="6541" formatCode="General">
                  <c:v>4.4021299999999997</c:v>
                </c:pt>
                <c:pt idx="6542" formatCode="General">
                  <c:v>4.4028</c:v>
                </c:pt>
                <c:pt idx="6543" formatCode="General">
                  <c:v>4.4034700000000004</c:v>
                </c:pt>
                <c:pt idx="6544" formatCode="General">
                  <c:v>4.4041499999999996</c:v>
                </c:pt>
                <c:pt idx="6545" formatCode="General">
                  <c:v>4.40482</c:v>
                </c:pt>
                <c:pt idx="6546" formatCode="General">
                  <c:v>4.4054900000000004</c:v>
                </c:pt>
                <c:pt idx="6547" formatCode="General">
                  <c:v>4.4061599999999999</c:v>
                </c:pt>
                <c:pt idx="6548" formatCode="General">
                  <c:v>4.4068399999999999</c:v>
                </c:pt>
                <c:pt idx="6549" formatCode="General">
                  <c:v>4.4075100000000003</c:v>
                </c:pt>
                <c:pt idx="6550" formatCode="General">
                  <c:v>4.4081799999999998</c:v>
                </c:pt>
                <c:pt idx="6551" formatCode="General">
                  <c:v>4.4088599999999998</c:v>
                </c:pt>
                <c:pt idx="6552" formatCode="General">
                  <c:v>4.4095300000000002</c:v>
                </c:pt>
                <c:pt idx="6553" formatCode="General">
                  <c:v>4.4101999999999997</c:v>
                </c:pt>
                <c:pt idx="6554" formatCode="General">
                  <c:v>4.4108799999999997</c:v>
                </c:pt>
                <c:pt idx="6555" formatCode="General">
                  <c:v>4.4115500000000001</c:v>
                </c:pt>
                <c:pt idx="6556" formatCode="General">
                  <c:v>4.4122199999999996</c:v>
                </c:pt>
                <c:pt idx="6557" formatCode="General">
                  <c:v>4.41289</c:v>
                </c:pt>
                <c:pt idx="6558" formatCode="General">
                  <c:v>4.41357</c:v>
                </c:pt>
                <c:pt idx="6559" formatCode="General">
                  <c:v>4.4142400000000004</c:v>
                </c:pt>
                <c:pt idx="6560" formatCode="General">
                  <c:v>4.4149099999999999</c:v>
                </c:pt>
                <c:pt idx="6561" formatCode="General">
                  <c:v>4.4155899999999999</c:v>
                </c:pt>
                <c:pt idx="6562" formatCode="General">
                  <c:v>4.4162600000000003</c:v>
                </c:pt>
                <c:pt idx="6563" formatCode="General">
                  <c:v>4.4169299999999998</c:v>
                </c:pt>
                <c:pt idx="6564" formatCode="General">
                  <c:v>4.4176099999999998</c:v>
                </c:pt>
                <c:pt idx="6565" formatCode="General">
                  <c:v>4.4182800000000002</c:v>
                </c:pt>
                <c:pt idx="6566" formatCode="General">
                  <c:v>4.4189499999999997</c:v>
                </c:pt>
                <c:pt idx="6567" formatCode="General">
                  <c:v>4.4196200000000001</c:v>
                </c:pt>
                <c:pt idx="6568" formatCode="General">
                  <c:v>4.4203000000000001</c:v>
                </c:pt>
                <c:pt idx="6569" formatCode="General">
                  <c:v>4.4209699999999996</c:v>
                </c:pt>
                <c:pt idx="6570" formatCode="General">
                  <c:v>4.42164</c:v>
                </c:pt>
                <c:pt idx="6571" formatCode="General">
                  <c:v>4.42232</c:v>
                </c:pt>
                <c:pt idx="6572" formatCode="General">
                  <c:v>4.4229900000000004</c:v>
                </c:pt>
                <c:pt idx="6573" formatCode="General">
                  <c:v>4.4236599999999999</c:v>
                </c:pt>
                <c:pt idx="6574" formatCode="General">
                  <c:v>4.4243399999999999</c:v>
                </c:pt>
                <c:pt idx="6575" formatCode="General">
                  <c:v>4.4250100000000003</c:v>
                </c:pt>
                <c:pt idx="6576" formatCode="General">
                  <c:v>4.4256799999999998</c:v>
                </c:pt>
                <c:pt idx="6577" formatCode="General">
                  <c:v>4.4263500000000002</c:v>
                </c:pt>
                <c:pt idx="6578" formatCode="General">
                  <c:v>4.4270300000000002</c:v>
                </c:pt>
                <c:pt idx="6579" formatCode="General">
                  <c:v>4.4276999999999997</c:v>
                </c:pt>
                <c:pt idx="6580" formatCode="General">
                  <c:v>4.4283700000000001</c:v>
                </c:pt>
                <c:pt idx="6581" formatCode="General">
                  <c:v>4.4290500000000002</c:v>
                </c:pt>
                <c:pt idx="6582" formatCode="General">
                  <c:v>4.4297199999999997</c:v>
                </c:pt>
                <c:pt idx="6583" formatCode="General">
                  <c:v>4.4303900000000001</c:v>
                </c:pt>
                <c:pt idx="6584" formatCode="General">
                  <c:v>4.4310700000000001</c:v>
                </c:pt>
                <c:pt idx="6585" formatCode="General">
                  <c:v>4.4317399999999996</c:v>
                </c:pt>
                <c:pt idx="6586" formatCode="General">
                  <c:v>4.43241</c:v>
                </c:pt>
                <c:pt idx="6587" formatCode="General">
                  <c:v>4.4330800000000004</c:v>
                </c:pt>
                <c:pt idx="6588" formatCode="General">
                  <c:v>4.4337600000000004</c:v>
                </c:pt>
                <c:pt idx="6589" formatCode="General">
                  <c:v>4.4344299999999999</c:v>
                </c:pt>
                <c:pt idx="6590" formatCode="General">
                  <c:v>4.4351000000000003</c:v>
                </c:pt>
                <c:pt idx="6591" formatCode="General">
                  <c:v>4.4357800000000003</c:v>
                </c:pt>
                <c:pt idx="6592" formatCode="General">
                  <c:v>4.4364499999999998</c:v>
                </c:pt>
                <c:pt idx="6593" formatCode="General">
                  <c:v>4.4371200000000002</c:v>
                </c:pt>
                <c:pt idx="6594" formatCode="General">
                  <c:v>4.4378000000000002</c:v>
                </c:pt>
                <c:pt idx="6595" formatCode="General">
                  <c:v>4.4384699999999997</c:v>
                </c:pt>
                <c:pt idx="6596" formatCode="General">
                  <c:v>4.4391400000000001</c:v>
                </c:pt>
                <c:pt idx="6597" formatCode="General">
                  <c:v>4.4398099999999996</c:v>
                </c:pt>
                <c:pt idx="6598" formatCode="General">
                  <c:v>4.4404899999999996</c:v>
                </c:pt>
                <c:pt idx="6599" formatCode="General">
                  <c:v>4.44116</c:v>
                </c:pt>
                <c:pt idx="6600" formatCode="General">
                  <c:v>4.4418300000000004</c:v>
                </c:pt>
                <c:pt idx="6601" formatCode="General">
                  <c:v>4.4425100000000004</c:v>
                </c:pt>
                <c:pt idx="6602" formatCode="General">
                  <c:v>4.4431799999999999</c:v>
                </c:pt>
                <c:pt idx="6603" formatCode="General">
                  <c:v>4.4438500000000003</c:v>
                </c:pt>
                <c:pt idx="6604" formatCode="General">
                  <c:v>4.4445300000000003</c:v>
                </c:pt>
                <c:pt idx="6605" formatCode="General">
                  <c:v>4.4451999999999998</c:v>
                </c:pt>
                <c:pt idx="6606" formatCode="General">
                  <c:v>4.4458700000000002</c:v>
                </c:pt>
                <c:pt idx="6607" formatCode="General">
                  <c:v>4.4465399999999997</c:v>
                </c:pt>
                <c:pt idx="6608" formatCode="General">
                  <c:v>4.4472199999999997</c:v>
                </c:pt>
                <c:pt idx="6609" formatCode="General">
                  <c:v>4.4478900000000001</c:v>
                </c:pt>
                <c:pt idx="6610" formatCode="General">
                  <c:v>4.4485599999999996</c:v>
                </c:pt>
                <c:pt idx="6611" formatCode="General">
                  <c:v>4.4492399999999996</c:v>
                </c:pt>
                <c:pt idx="6612" formatCode="General">
                  <c:v>4.44991</c:v>
                </c:pt>
                <c:pt idx="6613" formatCode="General">
                  <c:v>4.4505800000000004</c:v>
                </c:pt>
                <c:pt idx="6614" formatCode="General">
                  <c:v>4.4512600000000004</c:v>
                </c:pt>
                <c:pt idx="6615" formatCode="General">
                  <c:v>4.4519299999999999</c:v>
                </c:pt>
                <c:pt idx="6616" formatCode="General">
                  <c:v>4.4526000000000003</c:v>
                </c:pt>
                <c:pt idx="6617" formatCode="General">
                  <c:v>4.4532800000000003</c:v>
                </c:pt>
                <c:pt idx="6618" formatCode="General">
                  <c:v>4.4539499999999999</c:v>
                </c:pt>
                <c:pt idx="6619" formatCode="General">
                  <c:v>4.4546200000000002</c:v>
                </c:pt>
                <c:pt idx="6620" formatCode="General">
                  <c:v>4.4552899999999998</c:v>
                </c:pt>
                <c:pt idx="6621" formatCode="General">
                  <c:v>4.4559699999999998</c:v>
                </c:pt>
                <c:pt idx="6622" formatCode="General">
                  <c:v>4.4566400000000002</c:v>
                </c:pt>
                <c:pt idx="6623" formatCode="General">
                  <c:v>4.4573099999999997</c:v>
                </c:pt>
                <c:pt idx="6624" formatCode="General">
                  <c:v>4.4579899999999997</c:v>
                </c:pt>
                <c:pt idx="6625" formatCode="General">
                  <c:v>4.4586600000000001</c:v>
                </c:pt>
                <c:pt idx="6626" formatCode="General">
                  <c:v>4.4593299999999996</c:v>
                </c:pt>
                <c:pt idx="6627" formatCode="General">
                  <c:v>4.4600099999999996</c:v>
                </c:pt>
                <c:pt idx="6628" formatCode="General">
                  <c:v>4.46068</c:v>
                </c:pt>
                <c:pt idx="6629" formatCode="General">
                  <c:v>4.4613500000000004</c:v>
                </c:pt>
                <c:pt idx="6630" formatCode="General">
                  <c:v>4.4620199999999999</c:v>
                </c:pt>
                <c:pt idx="6631" formatCode="General">
                  <c:v>4.4626999999999999</c:v>
                </c:pt>
                <c:pt idx="6632" formatCode="General">
                  <c:v>4.4633700000000003</c:v>
                </c:pt>
                <c:pt idx="6633" formatCode="General">
                  <c:v>4.4640399999999998</c:v>
                </c:pt>
                <c:pt idx="6634" formatCode="General">
                  <c:v>4.4647199999999998</c:v>
                </c:pt>
                <c:pt idx="6635" formatCode="General">
                  <c:v>4.4653900000000002</c:v>
                </c:pt>
                <c:pt idx="6636" formatCode="General">
                  <c:v>4.4660599999999997</c:v>
                </c:pt>
                <c:pt idx="6637" formatCode="General">
                  <c:v>4.4667399999999997</c:v>
                </c:pt>
                <c:pt idx="6638" formatCode="General">
                  <c:v>4.4674100000000001</c:v>
                </c:pt>
                <c:pt idx="6639" formatCode="General">
                  <c:v>4.4680799999999996</c:v>
                </c:pt>
                <c:pt idx="6640" formatCode="General">
                  <c:v>4.46875</c:v>
                </c:pt>
                <c:pt idx="6641" formatCode="General">
                  <c:v>4.46943</c:v>
                </c:pt>
                <c:pt idx="6642" formatCode="General">
                  <c:v>4.4701000000000004</c:v>
                </c:pt>
                <c:pt idx="6643" formatCode="General">
                  <c:v>4.4707699999999999</c:v>
                </c:pt>
                <c:pt idx="6644" formatCode="General">
                  <c:v>4.4714499999999999</c:v>
                </c:pt>
                <c:pt idx="6645" formatCode="General">
                  <c:v>4.4721200000000003</c:v>
                </c:pt>
                <c:pt idx="6646" formatCode="General">
                  <c:v>4.4727899999999998</c:v>
                </c:pt>
                <c:pt idx="6647" formatCode="General">
                  <c:v>4.4734699999999998</c:v>
                </c:pt>
                <c:pt idx="6648" formatCode="General">
                  <c:v>4.4741400000000002</c:v>
                </c:pt>
                <c:pt idx="6649" formatCode="General">
                  <c:v>4.4748099999999997</c:v>
                </c:pt>
                <c:pt idx="6650" formatCode="General">
                  <c:v>4.4754800000000001</c:v>
                </c:pt>
                <c:pt idx="6651" formatCode="General">
                  <c:v>4.4761600000000001</c:v>
                </c:pt>
                <c:pt idx="6652" formatCode="General">
                  <c:v>4.4768299999999996</c:v>
                </c:pt>
                <c:pt idx="6653" formatCode="General">
                  <c:v>4.4775</c:v>
                </c:pt>
                <c:pt idx="6654" formatCode="General">
                  <c:v>4.47818</c:v>
                </c:pt>
                <c:pt idx="6655" formatCode="General">
                  <c:v>4.4788500000000004</c:v>
                </c:pt>
                <c:pt idx="6656" formatCode="General">
                  <c:v>4.4795199999999999</c:v>
                </c:pt>
                <c:pt idx="6657" formatCode="General">
                  <c:v>4.4802</c:v>
                </c:pt>
                <c:pt idx="6658" formatCode="General">
                  <c:v>4.4808700000000004</c:v>
                </c:pt>
                <c:pt idx="6659" formatCode="General">
                  <c:v>4.4815399999999999</c:v>
                </c:pt>
                <c:pt idx="6660" formatCode="General">
                  <c:v>4.4822100000000002</c:v>
                </c:pt>
                <c:pt idx="6661" formatCode="General">
                  <c:v>4.4828900000000003</c:v>
                </c:pt>
                <c:pt idx="6662" formatCode="General">
                  <c:v>4.4835599999999998</c:v>
                </c:pt>
                <c:pt idx="6663" formatCode="General">
                  <c:v>4.4842300000000002</c:v>
                </c:pt>
                <c:pt idx="6664" formatCode="General">
                  <c:v>4.4849100000000002</c:v>
                </c:pt>
                <c:pt idx="6665" formatCode="General">
                  <c:v>4.4855799999999997</c:v>
                </c:pt>
                <c:pt idx="6666" formatCode="General">
                  <c:v>4.4862500000000001</c:v>
                </c:pt>
                <c:pt idx="6667" formatCode="General">
                  <c:v>4.4869300000000001</c:v>
                </c:pt>
                <c:pt idx="6668" formatCode="General">
                  <c:v>4.4875999999999996</c:v>
                </c:pt>
                <c:pt idx="6669" formatCode="General">
                  <c:v>4.48827</c:v>
                </c:pt>
                <c:pt idx="6670" formatCode="General">
                  <c:v>4.4889400000000004</c:v>
                </c:pt>
                <c:pt idx="6671" formatCode="General">
                  <c:v>4.4896200000000004</c:v>
                </c:pt>
                <c:pt idx="6672" formatCode="General">
                  <c:v>4.4902899999999999</c:v>
                </c:pt>
                <c:pt idx="6673" formatCode="General">
                  <c:v>4.4909600000000003</c:v>
                </c:pt>
                <c:pt idx="6674" formatCode="General">
                  <c:v>4.4916400000000003</c:v>
                </c:pt>
                <c:pt idx="6675" formatCode="General">
                  <c:v>4.4923099999999998</c:v>
                </c:pt>
                <c:pt idx="6676" formatCode="General">
                  <c:v>4.4929800000000002</c:v>
                </c:pt>
                <c:pt idx="6677" formatCode="General">
                  <c:v>4.4936600000000002</c:v>
                </c:pt>
                <c:pt idx="6678" formatCode="General">
                  <c:v>4.4943299999999997</c:v>
                </c:pt>
                <c:pt idx="6679" formatCode="General">
                  <c:v>4.4950000000000001</c:v>
                </c:pt>
                <c:pt idx="6680" formatCode="General">
                  <c:v>4.4956699999999996</c:v>
                </c:pt>
                <c:pt idx="6681" formatCode="General">
                  <c:v>4.4963499999999996</c:v>
                </c:pt>
                <c:pt idx="6682" formatCode="General">
                  <c:v>4.49702</c:v>
                </c:pt>
                <c:pt idx="6683" formatCode="General">
                  <c:v>4.4976900000000004</c:v>
                </c:pt>
                <c:pt idx="6684" formatCode="General">
                  <c:v>4.4983700000000004</c:v>
                </c:pt>
                <c:pt idx="6685" formatCode="General">
                  <c:v>4.4990399999999999</c:v>
                </c:pt>
                <c:pt idx="6686" formatCode="General">
                  <c:v>4.4997100000000003</c:v>
                </c:pt>
                <c:pt idx="6687" formatCode="General">
                  <c:v>4.5003900000000003</c:v>
                </c:pt>
                <c:pt idx="6688" formatCode="General">
                  <c:v>4.5010599999999998</c:v>
                </c:pt>
                <c:pt idx="6689" formatCode="General">
                  <c:v>4.5017300000000002</c:v>
                </c:pt>
                <c:pt idx="6690" formatCode="General">
                  <c:v>4.5023999999999997</c:v>
                </c:pt>
                <c:pt idx="6691" formatCode="General">
                  <c:v>4.5030799999999997</c:v>
                </c:pt>
                <c:pt idx="6692" formatCode="General">
                  <c:v>4.5037500000000001</c:v>
                </c:pt>
                <c:pt idx="6693" formatCode="General">
                  <c:v>4.5044199999999996</c:v>
                </c:pt>
                <c:pt idx="6694" formatCode="General">
                  <c:v>4.5050999999999997</c:v>
                </c:pt>
                <c:pt idx="6695" formatCode="General">
                  <c:v>4.5057700000000001</c:v>
                </c:pt>
                <c:pt idx="6696" formatCode="General">
                  <c:v>4.5064399999999996</c:v>
                </c:pt>
                <c:pt idx="6697" formatCode="General">
                  <c:v>4.5071199999999996</c:v>
                </c:pt>
                <c:pt idx="6698" formatCode="General">
                  <c:v>4.50779</c:v>
                </c:pt>
                <c:pt idx="6699" formatCode="General">
                  <c:v>4.5084600000000004</c:v>
                </c:pt>
                <c:pt idx="6700" formatCode="General">
                  <c:v>4.5091299999999999</c:v>
                </c:pt>
                <c:pt idx="6701" formatCode="General">
                  <c:v>4.5098099999999999</c:v>
                </c:pt>
                <c:pt idx="6702" formatCode="General">
                  <c:v>4.5104800000000003</c:v>
                </c:pt>
                <c:pt idx="6703" formatCode="General">
                  <c:v>4.5111499999999998</c:v>
                </c:pt>
                <c:pt idx="6704" formatCode="General">
                  <c:v>4.5118299999999998</c:v>
                </c:pt>
                <c:pt idx="6705" formatCode="General">
                  <c:v>4.5125000000000002</c:v>
                </c:pt>
                <c:pt idx="6706" formatCode="General">
                  <c:v>4.5131699999999997</c:v>
                </c:pt>
                <c:pt idx="6707" formatCode="General">
                  <c:v>4.5138499999999997</c:v>
                </c:pt>
                <c:pt idx="6708" formatCode="General">
                  <c:v>4.5145200000000001</c:v>
                </c:pt>
                <c:pt idx="6709" formatCode="General">
                  <c:v>4.5151899999999996</c:v>
                </c:pt>
                <c:pt idx="6710" formatCode="General">
                  <c:v>4.51586</c:v>
                </c:pt>
                <c:pt idx="6711" formatCode="General">
                  <c:v>4.51654</c:v>
                </c:pt>
                <c:pt idx="6712" formatCode="General">
                  <c:v>4.5172100000000004</c:v>
                </c:pt>
                <c:pt idx="6713" formatCode="General">
                  <c:v>4.5178799999999999</c:v>
                </c:pt>
                <c:pt idx="6714" formatCode="General">
                  <c:v>4.5185599999999999</c:v>
                </c:pt>
                <c:pt idx="6715" formatCode="General">
                  <c:v>4.5192300000000003</c:v>
                </c:pt>
                <c:pt idx="6716" formatCode="General">
                  <c:v>4.5198999999999998</c:v>
                </c:pt>
                <c:pt idx="6717" formatCode="General">
                  <c:v>4.5205799999999998</c:v>
                </c:pt>
                <c:pt idx="6718" formatCode="General">
                  <c:v>4.5212500000000002</c:v>
                </c:pt>
                <c:pt idx="6719" formatCode="General">
                  <c:v>4.5219199999999997</c:v>
                </c:pt>
                <c:pt idx="6720" formatCode="General">
                  <c:v>4.5225900000000001</c:v>
                </c:pt>
                <c:pt idx="6721" formatCode="General">
                  <c:v>4.5232700000000001</c:v>
                </c:pt>
                <c:pt idx="6722" formatCode="General">
                  <c:v>4.5239399999999996</c:v>
                </c:pt>
                <c:pt idx="6723" formatCode="General">
                  <c:v>4.52461</c:v>
                </c:pt>
                <c:pt idx="6724" formatCode="General">
                  <c:v>4.52529</c:v>
                </c:pt>
                <c:pt idx="6725" formatCode="General">
                  <c:v>4.5259600000000004</c:v>
                </c:pt>
                <c:pt idx="6726" formatCode="General">
                  <c:v>4.5266299999999999</c:v>
                </c:pt>
                <c:pt idx="6727" formatCode="General">
                  <c:v>4.5273099999999999</c:v>
                </c:pt>
                <c:pt idx="6728" formatCode="General">
                  <c:v>4.5279800000000003</c:v>
                </c:pt>
                <c:pt idx="6729" formatCode="General">
                  <c:v>4.5286499999999998</c:v>
                </c:pt>
                <c:pt idx="6730" formatCode="General">
                  <c:v>4.5293200000000002</c:v>
                </c:pt>
                <c:pt idx="6731" formatCode="General">
                  <c:v>4.53</c:v>
                </c:pt>
                <c:pt idx="6732" formatCode="General">
                  <c:v>4.5306699999999998</c:v>
                </c:pt>
                <c:pt idx="6733" formatCode="General">
                  <c:v>4.5313400000000001</c:v>
                </c:pt>
                <c:pt idx="6734" formatCode="General">
                  <c:v>4.5320200000000002</c:v>
                </c:pt>
                <c:pt idx="6735" formatCode="General">
                  <c:v>4.5326899999999997</c:v>
                </c:pt>
                <c:pt idx="6736" formatCode="General">
                  <c:v>4.5333600000000001</c:v>
                </c:pt>
                <c:pt idx="6737" formatCode="General">
                  <c:v>4.5340400000000001</c:v>
                </c:pt>
                <c:pt idx="6738" formatCode="General">
                  <c:v>4.5347099999999996</c:v>
                </c:pt>
                <c:pt idx="6739" formatCode="General">
                  <c:v>4.53538</c:v>
                </c:pt>
                <c:pt idx="6740" formatCode="General">
                  <c:v>4.5360500000000004</c:v>
                </c:pt>
                <c:pt idx="6741" formatCode="General">
                  <c:v>4.5367300000000004</c:v>
                </c:pt>
                <c:pt idx="6742" formatCode="General">
                  <c:v>4.5373999999999999</c:v>
                </c:pt>
                <c:pt idx="6743" formatCode="General">
                  <c:v>4.5380700000000003</c:v>
                </c:pt>
                <c:pt idx="6744" formatCode="General">
                  <c:v>4.5387500000000003</c:v>
                </c:pt>
                <c:pt idx="6745" formatCode="General">
                  <c:v>4.5394199999999998</c:v>
                </c:pt>
                <c:pt idx="6746" formatCode="General">
                  <c:v>4.5400900000000002</c:v>
                </c:pt>
                <c:pt idx="6747" formatCode="General">
                  <c:v>4.5407700000000002</c:v>
                </c:pt>
                <c:pt idx="6748" formatCode="General">
                  <c:v>4.5414399999999997</c:v>
                </c:pt>
                <c:pt idx="6749" formatCode="General">
                  <c:v>4.5421100000000001</c:v>
                </c:pt>
                <c:pt idx="6750" formatCode="General">
                  <c:v>4.5427799999999996</c:v>
                </c:pt>
                <c:pt idx="6751" formatCode="General">
                  <c:v>4.5434599999999996</c:v>
                </c:pt>
                <c:pt idx="6752" formatCode="General">
                  <c:v>4.54413</c:v>
                </c:pt>
                <c:pt idx="6753" formatCode="General">
                  <c:v>4.5448000000000004</c:v>
                </c:pt>
                <c:pt idx="6754" formatCode="General">
                  <c:v>4.5454800000000004</c:v>
                </c:pt>
                <c:pt idx="6755" formatCode="General">
                  <c:v>4.5461499999999999</c:v>
                </c:pt>
                <c:pt idx="6756" formatCode="General">
                  <c:v>4.5468200000000003</c:v>
                </c:pt>
                <c:pt idx="6757" formatCode="General">
                  <c:v>4.5475000000000003</c:v>
                </c:pt>
                <c:pt idx="6758" formatCode="General">
                  <c:v>4.5481699999999998</c:v>
                </c:pt>
                <c:pt idx="6759" formatCode="General">
                  <c:v>4.5488400000000002</c:v>
                </c:pt>
                <c:pt idx="6760" formatCode="General">
                  <c:v>4.5495099999999997</c:v>
                </c:pt>
                <c:pt idx="6761" formatCode="General">
                  <c:v>4.5501899999999997</c:v>
                </c:pt>
                <c:pt idx="6762" formatCode="General">
                  <c:v>4.5508600000000001</c:v>
                </c:pt>
                <c:pt idx="6763" formatCode="General">
                  <c:v>4.5515299999999996</c:v>
                </c:pt>
                <c:pt idx="6764" formatCode="General">
                  <c:v>4.5522099999999996</c:v>
                </c:pt>
                <c:pt idx="6765" formatCode="General">
                  <c:v>4.55288</c:v>
                </c:pt>
                <c:pt idx="6766" formatCode="General">
                  <c:v>4.5535500000000004</c:v>
                </c:pt>
                <c:pt idx="6767" formatCode="General">
                  <c:v>4.5542299999999996</c:v>
                </c:pt>
                <c:pt idx="6768" formatCode="General">
                  <c:v>4.5548999999999999</c:v>
                </c:pt>
                <c:pt idx="6769" formatCode="General">
                  <c:v>4.5555700000000003</c:v>
                </c:pt>
                <c:pt idx="6770" formatCode="General">
                  <c:v>4.5562399999999998</c:v>
                </c:pt>
                <c:pt idx="6771" formatCode="General">
                  <c:v>4.5569199999999999</c:v>
                </c:pt>
                <c:pt idx="6772" formatCode="General">
                  <c:v>4.5575900000000003</c:v>
                </c:pt>
                <c:pt idx="6773" formatCode="General">
                  <c:v>4.5582599999999998</c:v>
                </c:pt>
                <c:pt idx="6774" formatCode="General">
                  <c:v>4.5589399999999998</c:v>
                </c:pt>
                <c:pt idx="6775" formatCode="General">
                  <c:v>4.5596100000000002</c:v>
                </c:pt>
                <c:pt idx="6776" formatCode="General">
                  <c:v>4.5602799999999997</c:v>
                </c:pt>
                <c:pt idx="6777" formatCode="General">
                  <c:v>4.5609599999999997</c:v>
                </c:pt>
                <c:pt idx="6778" formatCode="General">
                  <c:v>4.5616300000000001</c:v>
                </c:pt>
                <c:pt idx="6779" formatCode="General">
                  <c:v>4.5622999999999996</c:v>
                </c:pt>
                <c:pt idx="6780" formatCode="General">
                  <c:v>4.56297</c:v>
                </c:pt>
                <c:pt idx="6781" formatCode="General">
                  <c:v>4.56365</c:v>
                </c:pt>
                <c:pt idx="6782" formatCode="General">
                  <c:v>4.5643200000000004</c:v>
                </c:pt>
                <c:pt idx="6783" formatCode="General">
                  <c:v>4.5649899999999999</c:v>
                </c:pt>
                <c:pt idx="6784" formatCode="General">
                  <c:v>4.5656699999999999</c:v>
                </c:pt>
                <c:pt idx="6785" formatCode="General">
                  <c:v>4.5663400000000003</c:v>
                </c:pt>
                <c:pt idx="6786" formatCode="General">
                  <c:v>4.5670099999999998</c:v>
                </c:pt>
                <c:pt idx="6787" formatCode="General">
                  <c:v>4.5676899999999998</c:v>
                </c:pt>
                <c:pt idx="6788" formatCode="General">
                  <c:v>4.5683600000000002</c:v>
                </c:pt>
                <c:pt idx="6789" formatCode="General">
                  <c:v>4.5690299999999997</c:v>
                </c:pt>
                <c:pt idx="6790" formatCode="General">
                  <c:v>4.5697000000000001</c:v>
                </c:pt>
                <c:pt idx="6791" formatCode="General">
                  <c:v>4.5703800000000001</c:v>
                </c:pt>
                <c:pt idx="6792" formatCode="General">
                  <c:v>4.5710499999999996</c:v>
                </c:pt>
                <c:pt idx="6793" formatCode="General">
                  <c:v>4.57172</c:v>
                </c:pt>
                <c:pt idx="6794" formatCode="General">
                  <c:v>4.5724</c:v>
                </c:pt>
                <c:pt idx="6795" formatCode="General">
                  <c:v>4.5730700000000004</c:v>
                </c:pt>
                <c:pt idx="6796" formatCode="General">
                  <c:v>4.5737399999999999</c:v>
                </c:pt>
                <c:pt idx="6797" formatCode="General">
                  <c:v>4.5744199999999999</c:v>
                </c:pt>
                <c:pt idx="6798" formatCode="General">
                  <c:v>4.5750900000000003</c:v>
                </c:pt>
                <c:pt idx="6799" formatCode="General">
                  <c:v>4.5757599999999998</c:v>
                </c:pt>
                <c:pt idx="6800" formatCode="General">
                  <c:v>4.5764300000000002</c:v>
                </c:pt>
                <c:pt idx="6801" formatCode="General">
                  <c:v>4.5771100000000002</c:v>
                </c:pt>
                <c:pt idx="6802" formatCode="General">
                  <c:v>4.5777799999999997</c:v>
                </c:pt>
                <c:pt idx="6803" formatCode="General">
                  <c:v>4.5784500000000001</c:v>
                </c:pt>
                <c:pt idx="6804" formatCode="General">
                  <c:v>4.5791300000000001</c:v>
                </c:pt>
                <c:pt idx="6805" formatCode="General">
                  <c:v>4.5797999999999996</c:v>
                </c:pt>
                <c:pt idx="6806" formatCode="General">
                  <c:v>4.58047</c:v>
                </c:pt>
                <c:pt idx="6807" formatCode="General">
                  <c:v>4.5811500000000001</c:v>
                </c:pt>
                <c:pt idx="6808" formatCode="General">
                  <c:v>4.5818199999999996</c:v>
                </c:pt>
                <c:pt idx="6809" formatCode="General">
                  <c:v>4.58249</c:v>
                </c:pt>
                <c:pt idx="6810" formatCode="General">
                  <c:v>4.58317</c:v>
                </c:pt>
                <c:pt idx="6811" formatCode="General">
                  <c:v>4.5838400000000004</c:v>
                </c:pt>
                <c:pt idx="6812" formatCode="General">
                  <c:v>4.5845099999999999</c:v>
                </c:pt>
                <c:pt idx="6813" formatCode="General">
                  <c:v>4.5851800000000003</c:v>
                </c:pt>
                <c:pt idx="6814" formatCode="General">
                  <c:v>4.5858600000000003</c:v>
                </c:pt>
                <c:pt idx="6815" formatCode="General">
                  <c:v>4.5865299999999998</c:v>
                </c:pt>
                <c:pt idx="6816" formatCode="General">
                  <c:v>4.5872000000000002</c:v>
                </c:pt>
                <c:pt idx="6817" formatCode="General">
                  <c:v>4.5878800000000002</c:v>
                </c:pt>
                <c:pt idx="6818" formatCode="General">
                  <c:v>4.5885499999999997</c:v>
                </c:pt>
                <c:pt idx="6819" formatCode="General">
                  <c:v>4.5892200000000001</c:v>
                </c:pt>
                <c:pt idx="6820" formatCode="General">
                  <c:v>4.5899000000000001</c:v>
                </c:pt>
                <c:pt idx="6821" formatCode="General">
                  <c:v>4.5905699999999996</c:v>
                </c:pt>
                <c:pt idx="6822" formatCode="General">
                  <c:v>4.59124</c:v>
                </c:pt>
                <c:pt idx="6823" formatCode="General">
                  <c:v>4.5919100000000004</c:v>
                </c:pt>
                <c:pt idx="6824" formatCode="General">
                  <c:v>4.5925900000000004</c:v>
                </c:pt>
                <c:pt idx="6825" formatCode="General">
                  <c:v>4.5932599999999999</c:v>
                </c:pt>
                <c:pt idx="6826" formatCode="General">
                  <c:v>4.5939300000000003</c:v>
                </c:pt>
                <c:pt idx="6827" formatCode="General">
                  <c:v>4.5946100000000003</c:v>
                </c:pt>
                <c:pt idx="6828" formatCode="General">
                  <c:v>4.5952799999999998</c:v>
                </c:pt>
                <c:pt idx="6829" formatCode="General">
                  <c:v>4.5959500000000002</c:v>
                </c:pt>
                <c:pt idx="6830" formatCode="General">
                  <c:v>4.5966300000000002</c:v>
                </c:pt>
                <c:pt idx="6831" formatCode="General">
                  <c:v>4.5972999999999997</c:v>
                </c:pt>
                <c:pt idx="6832" formatCode="General">
                  <c:v>4.5979700000000001</c:v>
                </c:pt>
                <c:pt idx="6833" formatCode="General">
                  <c:v>4.5986399999999996</c:v>
                </c:pt>
                <c:pt idx="6834" formatCode="General">
                  <c:v>4.5993199999999996</c:v>
                </c:pt>
                <c:pt idx="6835" formatCode="General">
                  <c:v>4.59999</c:v>
                </c:pt>
                <c:pt idx="6836" formatCode="General">
                  <c:v>4.6006600000000004</c:v>
                </c:pt>
                <c:pt idx="6837" formatCode="General">
                  <c:v>4.6013400000000004</c:v>
                </c:pt>
                <c:pt idx="6838" formatCode="General">
                  <c:v>4.6020099999999999</c:v>
                </c:pt>
                <c:pt idx="6839" formatCode="General">
                  <c:v>4.6026800000000003</c:v>
                </c:pt>
                <c:pt idx="6840" formatCode="General">
                  <c:v>4.6033600000000003</c:v>
                </c:pt>
                <c:pt idx="6841" formatCode="General">
                  <c:v>4.6040299999999998</c:v>
                </c:pt>
                <c:pt idx="6842" formatCode="General">
                  <c:v>4.6047000000000002</c:v>
                </c:pt>
                <c:pt idx="6843" formatCode="General">
                  <c:v>4.6053699999999997</c:v>
                </c:pt>
                <c:pt idx="6844" formatCode="General">
                  <c:v>4.6060499999999998</c:v>
                </c:pt>
                <c:pt idx="6845" formatCode="General">
                  <c:v>4.6067200000000001</c:v>
                </c:pt>
                <c:pt idx="6846" formatCode="General">
                  <c:v>4.6073899999999997</c:v>
                </c:pt>
                <c:pt idx="6847" formatCode="General">
                  <c:v>4.6080699999999997</c:v>
                </c:pt>
                <c:pt idx="6848" formatCode="General">
                  <c:v>4.6087400000000001</c:v>
                </c:pt>
                <c:pt idx="6849" formatCode="General">
                  <c:v>4.6094099999999996</c:v>
                </c:pt>
                <c:pt idx="6850" formatCode="General">
                  <c:v>4.6100899999999996</c:v>
                </c:pt>
                <c:pt idx="6851" formatCode="General">
                  <c:v>4.61076</c:v>
                </c:pt>
                <c:pt idx="6852" formatCode="General">
                  <c:v>4.6114300000000004</c:v>
                </c:pt>
                <c:pt idx="6853" formatCode="General">
                  <c:v>4.6120999999999999</c:v>
                </c:pt>
                <c:pt idx="6854" formatCode="General">
                  <c:v>4.6127799999999999</c:v>
                </c:pt>
                <c:pt idx="6855" formatCode="General">
                  <c:v>4.6134500000000003</c:v>
                </c:pt>
                <c:pt idx="6856" formatCode="General">
                  <c:v>4.6141199999999998</c:v>
                </c:pt>
                <c:pt idx="6857" formatCode="General">
                  <c:v>4.6147999999999998</c:v>
                </c:pt>
                <c:pt idx="6858" formatCode="General">
                  <c:v>4.6154700000000002</c:v>
                </c:pt>
                <c:pt idx="6859" formatCode="General">
                  <c:v>4.6161399999999997</c:v>
                </c:pt>
                <c:pt idx="6860" formatCode="General">
                  <c:v>4.6168199999999997</c:v>
                </c:pt>
                <c:pt idx="6861" formatCode="General">
                  <c:v>4.6174900000000001</c:v>
                </c:pt>
                <c:pt idx="6862" formatCode="General">
                  <c:v>4.6181599999999996</c:v>
                </c:pt>
                <c:pt idx="6863" formatCode="General">
                  <c:v>4.61883</c:v>
                </c:pt>
                <c:pt idx="6864" formatCode="General">
                  <c:v>4.61951</c:v>
                </c:pt>
                <c:pt idx="6865" formatCode="General">
                  <c:v>4.6201800000000004</c:v>
                </c:pt>
                <c:pt idx="6866" formatCode="General">
                  <c:v>4.6208499999999999</c:v>
                </c:pt>
                <c:pt idx="6867" formatCode="General">
                  <c:v>4.6215299999999999</c:v>
                </c:pt>
                <c:pt idx="6868" formatCode="General">
                  <c:v>4.6222000000000003</c:v>
                </c:pt>
                <c:pt idx="6869" formatCode="General">
                  <c:v>4.6228699999999998</c:v>
                </c:pt>
                <c:pt idx="6870" formatCode="General">
                  <c:v>4.6235499999999998</c:v>
                </c:pt>
                <c:pt idx="6871" formatCode="General">
                  <c:v>4.6242200000000002</c:v>
                </c:pt>
                <c:pt idx="6872" formatCode="General">
                  <c:v>4.6248899999999997</c:v>
                </c:pt>
                <c:pt idx="6873" formatCode="General">
                  <c:v>4.6255600000000001</c:v>
                </c:pt>
                <c:pt idx="6874" formatCode="General">
                  <c:v>4.6262400000000001</c:v>
                </c:pt>
                <c:pt idx="6875" formatCode="General">
                  <c:v>4.6269099999999996</c:v>
                </c:pt>
                <c:pt idx="6876" formatCode="General">
                  <c:v>4.62758</c:v>
                </c:pt>
                <c:pt idx="6877" formatCode="General">
                  <c:v>4.62826</c:v>
                </c:pt>
                <c:pt idx="6878" formatCode="General">
                  <c:v>4.6289300000000004</c:v>
                </c:pt>
                <c:pt idx="6879" formatCode="General">
                  <c:v>4.6295999999999999</c:v>
                </c:pt>
                <c:pt idx="6880" formatCode="General">
                  <c:v>4.63028</c:v>
                </c:pt>
                <c:pt idx="6881" formatCode="General">
                  <c:v>4.6309500000000003</c:v>
                </c:pt>
                <c:pt idx="6882" formatCode="General">
                  <c:v>4.6316199999999998</c:v>
                </c:pt>
                <c:pt idx="6883" formatCode="General">
                  <c:v>4.6322900000000002</c:v>
                </c:pt>
                <c:pt idx="6884" formatCode="General">
                  <c:v>4.6329700000000003</c:v>
                </c:pt>
                <c:pt idx="6885" formatCode="General">
                  <c:v>4.6336399999999998</c:v>
                </c:pt>
                <c:pt idx="6886" formatCode="General">
                  <c:v>4.6343100000000002</c:v>
                </c:pt>
                <c:pt idx="6887" formatCode="General">
                  <c:v>4.6349900000000002</c:v>
                </c:pt>
                <c:pt idx="6888" formatCode="General">
                  <c:v>4.6356599999999997</c:v>
                </c:pt>
                <c:pt idx="6889" formatCode="General">
                  <c:v>4.6363300000000001</c:v>
                </c:pt>
                <c:pt idx="6890" formatCode="General">
                  <c:v>4.6370100000000001</c:v>
                </c:pt>
                <c:pt idx="6891" formatCode="General">
                  <c:v>4.6376799999999996</c:v>
                </c:pt>
                <c:pt idx="6892" formatCode="General">
                  <c:v>4.63835</c:v>
                </c:pt>
                <c:pt idx="6893" formatCode="General">
                  <c:v>4.6390200000000004</c:v>
                </c:pt>
                <c:pt idx="6894" formatCode="General">
                  <c:v>4.6397000000000004</c:v>
                </c:pt>
                <c:pt idx="6895" formatCode="General">
                  <c:v>4.6403699999999999</c:v>
                </c:pt>
                <c:pt idx="6896" formatCode="General">
                  <c:v>4.6410400000000003</c:v>
                </c:pt>
                <c:pt idx="6897" formatCode="General">
                  <c:v>4.6417200000000003</c:v>
                </c:pt>
                <c:pt idx="6898" formatCode="General">
                  <c:v>4.6423899999999998</c:v>
                </c:pt>
                <c:pt idx="6899" formatCode="General">
                  <c:v>4.6430600000000002</c:v>
                </c:pt>
                <c:pt idx="6900" formatCode="General">
                  <c:v>4.6437400000000002</c:v>
                </c:pt>
                <c:pt idx="6901" formatCode="General">
                  <c:v>4.6444099999999997</c:v>
                </c:pt>
                <c:pt idx="6902" formatCode="General">
                  <c:v>4.6450800000000001</c:v>
                </c:pt>
                <c:pt idx="6903" formatCode="General">
                  <c:v>4.6457499999999996</c:v>
                </c:pt>
                <c:pt idx="6904" formatCode="General">
                  <c:v>4.6464299999999996</c:v>
                </c:pt>
                <c:pt idx="6905" formatCode="General">
                  <c:v>4.6471</c:v>
                </c:pt>
                <c:pt idx="6906" formatCode="General">
                  <c:v>4.6477700000000004</c:v>
                </c:pt>
                <c:pt idx="6907" formatCode="General">
                  <c:v>4.6484500000000004</c:v>
                </c:pt>
                <c:pt idx="6908" formatCode="General">
                  <c:v>4.6491199999999999</c:v>
                </c:pt>
                <c:pt idx="6909" formatCode="General">
                  <c:v>4.6497900000000003</c:v>
                </c:pt>
                <c:pt idx="6910" formatCode="General">
                  <c:v>4.6504700000000003</c:v>
                </c:pt>
                <c:pt idx="6911" formatCode="General">
                  <c:v>4.6511399999999998</c:v>
                </c:pt>
                <c:pt idx="6912" formatCode="General">
                  <c:v>4.6518100000000002</c:v>
                </c:pt>
                <c:pt idx="6913" formatCode="General">
                  <c:v>4.6524799999999997</c:v>
                </c:pt>
                <c:pt idx="6914" formatCode="General">
                  <c:v>4.6531599999999997</c:v>
                </c:pt>
                <c:pt idx="6915" formatCode="General">
                  <c:v>4.6538300000000001</c:v>
                </c:pt>
                <c:pt idx="6916" formatCode="General">
                  <c:v>4.6544999999999996</c:v>
                </c:pt>
                <c:pt idx="6917" formatCode="General">
                  <c:v>4.6551799999999997</c:v>
                </c:pt>
                <c:pt idx="6918" formatCode="General">
                  <c:v>4.65585</c:v>
                </c:pt>
                <c:pt idx="6919" formatCode="General">
                  <c:v>4.6565200000000004</c:v>
                </c:pt>
                <c:pt idx="6920" formatCode="General">
                  <c:v>4.6571999999999996</c:v>
                </c:pt>
                <c:pt idx="6921" formatCode="General">
                  <c:v>4.65787</c:v>
                </c:pt>
                <c:pt idx="6922" formatCode="General">
                  <c:v>4.6585400000000003</c:v>
                </c:pt>
                <c:pt idx="6923" formatCode="General">
                  <c:v>4.6592099999999999</c:v>
                </c:pt>
                <c:pt idx="6924" formatCode="General">
                  <c:v>4.6598899999999999</c:v>
                </c:pt>
                <c:pt idx="6925" formatCode="General">
                  <c:v>4.6605600000000003</c:v>
                </c:pt>
                <c:pt idx="6926" formatCode="General">
                  <c:v>4.6612299999999998</c:v>
                </c:pt>
                <c:pt idx="6927" formatCode="General">
                  <c:v>4.6619099999999998</c:v>
                </c:pt>
                <c:pt idx="6928" formatCode="General">
                  <c:v>4.6625800000000002</c:v>
                </c:pt>
                <c:pt idx="6929" formatCode="General">
                  <c:v>4.6632499999999997</c:v>
                </c:pt>
                <c:pt idx="6930" formatCode="General">
                  <c:v>4.6639299999999997</c:v>
                </c:pt>
                <c:pt idx="6931" formatCode="General">
                  <c:v>4.6646000000000001</c:v>
                </c:pt>
                <c:pt idx="6932" formatCode="General">
                  <c:v>4.6652699999999996</c:v>
                </c:pt>
                <c:pt idx="6933" formatCode="General">
                  <c:v>4.66594</c:v>
                </c:pt>
                <c:pt idx="6934" formatCode="General">
                  <c:v>4.66662</c:v>
                </c:pt>
                <c:pt idx="6935" formatCode="General">
                  <c:v>4.6672900000000004</c:v>
                </c:pt>
                <c:pt idx="6936" formatCode="General">
                  <c:v>4.6679599999999999</c:v>
                </c:pt>
                <c:pt idx="6937" formatCode="General">
                  <c:v>4.6686399999999999</c:v>
                </c:pt>
                <c:pt idx="6938" formatCode="General">
                  <c:v>4.6693100000000003</c:v>
                </c:pt>
                <c:pt idx="6939" formatCode="General">
                  <c:v>4.6699799999999998</c:v>
                </c:pt>
                <c:pt idx="6940" formatCode="General">
                  <c:v>4.6706599999999998</c:v>
                </c:pt>
                <c:pt idx="6941" formatCode="General">
                  <c:v>4.6713300000000002</c:v>
                </c:pt>
                <c:pt idx="6942" formatCode="General">
                  <c:v>4.6719999999999997</c:v>
                </c:pt>
                <c:pt idx="6943" formatCode="General">
                  <c:v>4.6726700000000001</c:v>
                </c:pt>
                <c:pt idx="6944" formatCode="General">
                  <c:v>4.6733500000000001</c:v>
                </c:pt>
                <c:pt idx="6945" formatCode="General">
                  <c:v>4.6740199999999996</c:v>
                </c:pt>
                <c:pt idx="6946" formatCode="General">
                  <c:v>4.67469</c:v>
                </c:pt>
                <c:pt idx="6947" formatCode="General">
                  <c:v>4.67537</c:v>
                </c:pt>
                <c:pt idx="6948" formatCode="General">
                  <c:v>4.6760400000000004</c:v>
                </c:pt>
                <c:pt idx="6949" formatCode="General">
                  <c:v>4.6767099999999999</c:v>
                </c:pt>
                <c:pt idx="6950" formatCode="General">
                  <c:v>4.6773899999999999</c:v>
                </c:pt>
                <c:pt idx="6951" formatCode="General">
                  <c:v>4.6780600000000003</c:v>
                </c:pt>
                <c:pt idx="6952" formatCode="General">
                  <c:v>4.6787299999999998</c:v>
                </c:pt>
                <c:pt idx="6953" formatCode="General">
                  <c:v>4.6794000000000002</c:v>
                </c:pt>
                <c:pt idx="6954" formatCode="General">
                  <c:v>4.6800800000000002</c:v>
                </c:pt>
                <c:pt idx="6955" formatCode="General">
                  <c:v>4.6807499999999997</c:v>
                </c:pt>
                <c:pt idx="6956" formatCode="General">
                  <c:v>4.6814200000000001</c:v>
                </c:pt>
                <c:pt idx="6957" formatCode="General">
                  <c:v>4.6821000000000002</c:v>
                </c:pt>
                <c:pt idx="6958" formatCode="General">
                  <c:v>4.6827699999999997</c:v>
                </c:pt>
                <c:pt idx="6959" formatCode="General">
                  <c:v>4.68344</c:v>
                </c:pt>
                <c:pt idx="6960" formatCode="General">
                  <c:v>4.6841200000000001</c:v>
                </c:pt>
                <c:pt idx="6961" formatCode="General">
                  <c:v>4.6847899999999996</c:v>
                </c:pt>
                <c:pt idx="6962" formatCode="General">
                  <c:v>4.68546</c:v>
                </c:pt>
                <c:pt idx="6963" formatCode="General">
                  <c:v>4.6861300000000004</c:v>
                </c:pt>
                <c:pt idx="6964" formatCode="General">
                  <c:v>4.6868100000000004</c:v>
                </c:pt>
                <c:pt idx="6965" formatCode="General">
                  <c:v>4.6874799999999999</c:v>
                </c:pt>
                <c:pt idx="6966" formatCode="General">
                  <c:v>4.6881500000000003</c:v>
                </c:pt>
                <c:pt idx="6967" formatCode="General">
                  <c:v>4.6888300000000003</c:v>
                </c:pt>
                <c:pt idx="6968" formatCode="General">
                  <c:v>4.6894999999999998</c:v>
                </c:pt>
                <c:pt idx="6969" formatCode="General">
                  <c:v>4.6901700000000002</c:v>
                </c:pt>
                <c:pt idx="6970" formatCode="General">
                  <c:v>4.6908500000000002</c:v>
                </c:pt>
                <c:pt idx="6971" formatCode="General">
                  <c:v>4.6915199999999997</c:v>
                </c:pt>
                <c:pt idx="6972" formatCode="General">
                  <c:v>4.6921900000000001</c:v>
                </c:pt>
                <c:pt idx="6973" formatCode="General">
                  <c:v>4.6928599999999996</c:v>
                </c:pt>
                <c:pt idx="6974" formatCode="General">
                  <c:v>4.6935399999999996</c:v>
                </c:pt>
                <c:pt idx="6975" formatCode="General">
                  <c:v>4.69421</c:v>
                </c:pt>
                <c:pt idx="6976" formatCode="General">
                  <c:v>4.6948800000000004</c:v>
                </c:pt>
                <c:pt idx="6977" formatCode="General">
                  <c:v>4.6955600000000004</c:v>
                </c:pt>
                <c:pt idx="6978" formatCode="General">
                  <c:v>4.6962299999999999</c:v>
                </c:pt>
                <c:pt idx="6979" formatCode="General">
                  <c:v>4.6969000000000003</c:v>
                </c:pt>
                <c:pt idx="6980" formatCode="General">
                  <c:v>4.6975800000000003</c:v>
                </c:pt>
                <c:pt idx="6981" formatCode="General">
                  <c:v>4.6982499999999998</c:v>
                </c:pt>
                <c:pt idx="6982" formatCode="General">
                  <c:v>4.6989200000000002</c:v>
                </c:pt>
                <c:pt idx="6983" formatCode="General">
                  <c:v>4.6995899999999997</c:v>
                </c:pt>
                <c:pt idx="6984" formatCode="General">
                  <c:v>4.7002699999999997</c:v>
                </c:pt>
                <c:pt idx="6985" formatCode="General">
                  <c:v>4.7009400000000001</c:v>
                </c:pt>
                <c:pt idx="6986" formatCode="General">
                  <c:v>4.7016099999999996</c:v>
                </c:pt>
                <c:pt idx="6987" formatCode="General">
                  <c:v>4.7022899999999996</c:v>
                </c:pt>
                <c:pt idx="6988" formatCode="General">
                  <c:v>4.70296</c:v>
                </c:pt>
                <c:pt idx="6989" formatCode="General">
                  <c:v>4.7036300000000004</c:v>
                </c:pt>
                <c:pt idx="6990" formatCode="General">
                  <c:v>4.7043100000000004</c:v>
                </c:pt>
                <c:pt idx="6991" formatCode="General">
                  <c:v>4.7049799999999999</c:v>
                </c:pt>
                <c:pt idx="6992" formatCode="General">
                  <c:v>4.7056500000000003</c:v>
                </c:pt>
                <c:pt idx="6993" formatCode="General">
                  <c:v>4.7063199999999998</c:v>
                </c:pt>
                <c:pt idx="6994" formatCode="General">
                  <c:v>4.7069999999999999</c:v>
                </c:pt>
                <c:pt idx="6995" formatCode="General">
                  <c:v>4.7076700000000002</c:v>
                </c:pt>
                <c:pt idx="6996" formatCode="General">
                  <c:v>4.7083399999999997</c:v>
                </c:pt>
                <c:pt idx="6997" formatCode="General">
                  <c:v>4.7090199999999998</c:v>
                </c:pt>
                <c:pt idx="6998" formatCode="General">
                  <c:v>4.7096900000000002</c:v>
                </c:pt>
                <c:pt idx="6999" formatCode="General">
                  <c:v>4.7103599999999997</c:v>
                </c:pt>
                <c:pt idx="7000" formatCode="General">
                  <c:v>4.7110399999999997</c:v>
                </c:pt>
                <c:pt idx="7001" formatCode="General">
                  <c:v>4.7117100000000001</c:v>
                </c:pt>
                <c:pt idx="7002" formatCode="General">
                  <c:v>4.7123799999999996</c:v>
                </c:pt>
                <c:pt idx="7003" formatCode="General">
                  <c:v>4.7130599999999996</c:v>
                </c:pt>
                <c:pt idx="7004" formatCode="General">
                  <c:v>4.71373</c:v>
                </c:pt>
                <c:pt idx="7005" formatCode="General">
                  <c:v>4.7144000000000004</c:v>
                </c:pt>
                <c:pt idx="7006" formatCode="General">
                  <c:v>4.7150699999999999</c:v>
                </c:pt>
                <c:pt idx="7007" formatCode="General">
                  <c:v>4.7157499999999999</c:v>
                </c:pt>
                <c:pt idx="7008" formatCode="General">
                  <c:v>4.7164200000000003</c:v>
                </c:pt>
                <c:pt idx="7009" formatCode="General">
                  <c:v>4.7170899999999998</c:v>
                </c:pt>
                <c:pt idx="7010" formatCode="General">
                  <c:v>4.7177699999999998</c:v>
                </c:pt>
                <c:pt idx="7011" formatCode="General">
                  <c:v>4.7184400000000002</c:v>
                </c:pt>
                <c:pt idx="7012" formatCode="General">
                  <c:v>4.7191099999999997</c:v>
                </c:pt>
                <c:pt idx="7013" formatCode="General">
                  <c:v>4.7197899999999997</c:v>
                </c:pt>
                <c:pt idx="7014" formatCode="General">
                  <c:v>4.7204600000000001</c:v>
                </c:pt>
                <c:pt idx="7015" formatCode="General">
                  <c:v>4.7211299999999996</c:v>
                </c:pt>
                <c:pt idx="7016" formatCode="General">
                  <c:v>4.7218</c:v>
                </c:pt>
                <c:pt idx="7017" formatCode="General">
                  <c:v>4.72248</c:v>
                </c:pt>
                <c:pt idx="7018" formatCode="General">
                  <c:v>4.7231500000000004</c:v>
                </c:pt>
                <c:pt idx="7019" formatCode="General">
                  <c:v>4.7238199999999999</c:v>
                </c:pt>
                <c:pt idx="7020" formatCode="General">
                  <c:v>4.7244999999999999</c:v>
                </c:pt>
                <c:pt idx="7021" formatCode="General">
                  <c:v>4.7251700000000003</c:v>
                </c:pt>
                <c:pt idx="7022" formatCode="General">
                  <c:v>4.7258399999999998</c:v>
                </c:pt>
                <c:pt idx="7023" formatCode="General">
                  <c:v>4.7265199999999998</c:v>
                </c:pt>
                <c:pt idx="7024" formatCode="General">
                  <c:v>4.7271900000000002</c:v>
                </c:pt>
                <c:pt idx="7025" formatCode="General">
                  <c:v>4.7278599999999997</c:v>
                </c:pt>
                <c:pt idx="7026" formatCode="General">
                  <c:v>4.7285300000000001</c:v>
                </c:pt>
                <c:pt idx="7027" formatCode="General">
                  <c:v>4.7292100000000001</c:v>
                </c:pt>
                <c:pt idx="7028" formatCode="General">
                  <c:v>4.7298799999999996</c:v>
                </c:pt>
                <c:pt idx="7029" formatCode="General">
                  <c:v>4.73055</c:v>
                </c:pt>
                <c:pt idx="7030" formatCode="General">
                  <c:v>4.73123</c:v>
                </c:pt>
                <c:pt idx="7031" formatCode="General">
                  <c:v>4.7319000000000004</c:v>
                </c:pt>
                <c:pt idx="7032" formatCode="General">
                  <c:v>4.7325699999999999</c:v>
                </c:pt>
                <c:pt idx="7033" formatCode="General">
                  <c:v>4.73325</c:v>
                </c:pt>
                <c:pt idx="7034" formatCode="General">
                  <c:v>4.7339200000000003</c:v>
                </c:pt>
                <c:pt idx="7035" formatCode="General">
                  <c:v>4.7345899999999999</c:v>
                </c:pt>
                <c:pt idx="7036" formatCode="General">
                  <c:v>4.7352600000000002</c:v>
                </c:pt>
                <c:pt idx="7037" formatCode="General">
                  <c:v>4.7359400000000003</c:v>
                </c:pt>
                <c:pt idx="7038" formatCode="General">
                  <c:v>4.7366099999999998</c:v>
                </c:pt>
                <c:pt idx="7039" formatCode="General">
                  <c:v>4.7372800000000002</c:v>
                </c:pt>
                <c:pt idx="7040" formatCode="General">
                  <c:v>4.7379600000000002</c:v>
                </c:pt>
                <c:pt idx="7041" formatCode="General">
                  <c:v>4.7386299999999997</c:v>
                </c:pt>
                <c:pt idx="7042" formatCode="General">
                  <c:v>4.7393000000000001</c:v>
                </c:pt>
                <c:pt idx="7043" formatCode="General">
                  <c:v>4.7399800000000001</c:v>
                </c:pt>
                <c:pt idx="7044" formatCode="General">
                  <c:v>4.7406499999999996</c:v>
                </c:pt>
                <c:pt idx="7045" formatCode="General">
                  <c:v>4.74132</c:v>
                </c:pt>
                <c:pt idx="7046" formatCode="General">
                  <c:v>4.7419900000000004</c:v>
                </c:pt>
                <c:pt idx="7047" formatCode="General">
                  <c:v>4.7426700000000004</c:v>
                </c:pt>
                <c:pt idx="7048" formatCode="General">
                  <c:v>4.7433399999999999</c:v>
                </c:pt>
                <c:pt idx="7049" formatCode="General">
                  <c:v>4.7440100000000003</c:v>
                </c:pt>
                <c:pt idx="7050" formatCode="General">
                  <c:v>4.7446900000000003</c:v>
                </c:pt>
                <c:pt idx="7051" formatCode="General">
                  <c:v>4.7453599999999998</c:v>
                </c:pt>
                <c:pt idx="7052" formatCode="General">
                  <c:v>4.7460300000000002</c:v>
                </c:pt>
                <c:pt idx="7053" formatCode="General">
                  <c:v>4.7467100000000002</c:v>
                </c:pt>
                <c:pt idx="7054" formatCode="General">
                  <c:v>4.7473799999999997</c:v>
                </c:pt>
                <c:pt idx="7055" formatCode="General">
                  <c:v>4.7480500000000001</c:v>
                </c:pt>
                <c:pt idx="7056" formatCode="General">
                  <c:v>4.7487199999999996</c:v>
                </c:pt>
                <c:pt idx="7057" formatCode="General">
                  <c:v>4.7493999999999996</c:v>
                </c:pt>
                <c:pt idx="7058" formatCode="General">
                  <c:v>4.75007</c:v>
                </c:pt>
                <c:pt idx="7059" formatCode="General">
                  <c:v>4.7507400000000004</c:v>
                </c:pt>
                <c:pt idx="7060" formatCode="General">
                  <c:v>4.7514200000000004</c:v>
                </c:pt>
                <c:pt idx="7061" formatCode="General">
                  <c:v>4.7520899999999999</c:v>
                </c:pt>
                <c:pt idx="7062" formatCode="General">
                  <c:v>4.7527600000000003</c:v>
                </c:pt>
                <c:pt idx="7063" formatCode="General">
                  <c:v>4.7534400000000003</c:v>
                </c:pt>
                <c:pt idx="7064" formatCode="General">
                  <c:v>4.7541099999999998</c:v>
                </c:pt>
                <c:pt idx="7065" formatCode="General">
                  <c:v>4.7547800000000002</c:v>
                </c:pt>
                <c:pt idx="7066" formatCode="General">
                  <c:v>4.7554499999999997</c:v>
                </c:pt>
                <c:pt idx="7067" formatCode="General">
                  <c:v>4.7561299999999997</c:v>
                </c:pt>
                <c:pt idx="7068" formatCode="General">
                  <c:v>4.7568000000000001</c:v>
                </c:pt>
                <c:pt idx="7069" formatCode="General">
                  <c:v>4.7574699999999996</c:v>
                </c:pt>
                <c:pt idx="7070" formatCode="General">
                  <c:v>4.7581499999999997</c:v>
                </c:pt>
                <c:pt idx="7071" formatCode="General">
                  <c:v>4.7588200000000001</c:v>
                </c:pt>
                <c:pt idx="7072" formatCode="General">
                  <c:v>4.7594900000000004</c:v>
                </c:pt>
                <c:pt idx="7073" formatCode="General">
                  <c:v>4.7601699999999996</c:v>
                </c:pt>
                <c:pt idx="7074" formatCode="General">
                  <c:v>4.76084</c:v>
                </c:pt>
                <c:pt idx="7075" formatCode="General">
                  <c:v>4.7615100000000004</c:v>
                </c:pt>
                <c:pt idx="7076" formatCode="General">
                  <c:v>4.7621799999999999</c:v>
                </c:pt>
                <c:pt idx="7077" formatCode="General">
                  <c:v>4.7628599999999999</c:v>
                </c:pt>
                <c:pt idx="7078" formatCode="General">
                  <c:v>4.7635300000000003</c:v>
                </c:pt>
                <c:pt idx="7079" formatCode="General">
                  <c:v>4.7641999999999998</c:v>
                </c:pt>
                <c:pt idx="7080" formatCode="General">
                  <c:v>4.7648799999999998</c:v>
                </c:pt>
                <c:pt idx="7081" formatCode="General">
                  <c:v>4.7655500000000002</c:v>
                </c:pt>
                <c:pt idx="7082" formatCode="General">
                  <c:v>4.7662199999999997</c:v>
                </c:pt>
                <c:pt idx="7083" formatCode="General">
                  <c:v>4.7668999999999997</c:v>
                </c:pt>
                <c:pt idx="7084" formatCode="General">
                  <c:v>4.7675700000000001</c:v>
                </c:pt>
                <c:pt idx="7085" formatCode="General">
                  <c:v>4.7682399999999996</c:v>
                </c:pt>
                <c:pt idx="7086" formatCode="General">
                  <c:v>4.76891</c:v>
                </c:pt>
                <c:pt idx="7087" formatCode="General">
                  <c:v>4.76959</c:v>
                </c:pt>
                <c:pt idx="7088" formatCode="General">
                  <c:v>4.7702600000000004</c:v>
                </c:pt>
                <c:pt idx="7089" formatCode="General">
                  <c:v>4.7709299999999999</c:v>
                </c:pt>
                <c:pt idx="7090" formatCode="General">
                  <c:v>4.7716099999999999</c:v>
                </c:pt>
                <c:pt idx="7091" formatCode="General">
                  <c:v>4.7722800000000003</c:v>
                </c:pt>
                <c:pt idx="7092" formatCode="General">
                  <c:v>4.7729499999999998</c:v>
                </c:pt>
                <c:pt idx="7093" formatCode="General">
                  <c:v>4.7736299999999998</c:v>
                </c:pt>
                <c:pt idx="7094" formatCode="General">
                  <c:v>4.7743000000000002</c:v>
                </c:pt>
                <c:pt idx="7095" formatCode="General">
                  <c:v>4.7749699999999997</c:v>
                </c:pt>
                <c:pt idx="7096" formatCode="General">
                  <c:v>4.7756400000000001</c:v>
                </c:pt>
                <c:pt idx="7097" formatCode="General">
                  <c:v>4.7763200000000001</c:v>
                </c:pt>
                <c:pt idx="7098" formatCode="General">
                  <c:v>4.7769899999999996</c:v>
                </c:pt>
                <c:pt idx="7099" formatCode="General">
                  <c:v>4.77766</c:v>
                </c:pt>
                <c:pt idx="7100" formatCode="General">
                  <c:v>4.77834</c:v>
                </c:pt>
                <c:pt idx="7101" formatCode="General">
                  <c:v>4.7790100000000004</c:v>
                </c:pt>
                <c:pt idx="7102" formatCode="General">
                  <c:v>4.7796799999999999</c:v>
                </c:pt>
                <c:pt idx="7103" formatCode="General">
                  <c:v>4.7803599999999999</c:v>
                </c:pt>
                <c:pt idx="7104" formatCode="General">
                  <c:v>4.7810300000000003</c:v>
                </c:pt>
                <c:pt idx="7105" formatCode="General">
                  <c:v>4.7816999999999998</c:v>
                </c:pt>
                <c:pt idx="7106" formatCode="General">
                  <c:v>4.7823700000000002</c:v>
                </c:pt>
                <c:pt idx="7107" formatCode="General">
                  <c:v>4.7830500000000002</c:v>
                </c:pt>
                <c:pt idx="7108" formatCode="General">
                  <c:v>4.7837199999999998</c:v>
                </c:pt>
                <c:pt idx="7109" formatCode="General">
                  <c:v>4.7843900000000001</c:v>
                </c:pt>
                <c:pt idx="7110" formatCode="General">
                  <c:v>4.7850700000000002</c:v>
                </c:pt>
                <c:pt idx="7111" formatCode="General">
                  <c:v>4.7857399999999997</c:v>
                </c:pt>
                <c:pt idx="7112" formatCode="General">
                  <c:v>4.7864100000000001</c:v>
                </c:pt>
                <c:pt idx="7113" formatCode="General">
                  <c:v>4.7870900000000001</c:v>
                </c:pt>
                <c:pt idx="7114" formatCode="General">
                  <c:v>4.7877599999999996</c:v>
                </c:pt>
                <c:pt idx="7115" formatCode="General">
                  <c:v>4.78843</c:v>
                </c:pt>
                <c:pt idx="7116" formatCode="General">
                  <c:v>4.7891000000000004</c:v>
                </c:pt>
                <c:pt idx="7117" formatCode="General">
                  <c:v>4.7897800000000004</c:v>
                </c:pt>
                <c:pt idx="7118" formatCode="General">
                  <c:v>4.7904499999999999</c:v>
                </c:pt>
                <c:pt idx="7119" formatCode="General">
                  <c:v>4.7911200000000003</c:v>
                </c:pt>
                <c:pt idx="7120" formatCode="General">
                  <c:v>4.7918000000000003</c:v>
                </c:pt>
                <c:pt idx="7121" formatCode="General">
                  <c:v>4.7924699999999998</c:v>
                </c:pt>
                <c:pt idx="7122" formatCode="General">
                  <c:v>4.7931400000000002</c:v>
                </c:pt>
                <c:pt idx="7123" formatCode="General">
                  <c:v>4.7938200000000002</c:v>
                </c:pt>
                <c:pt idx="7124" formatCode="General">
                  <c:v>4.7944899999999997</c:v>
                </c:pt>
                <c:pt idx="7125" formatCode="General">
                  <c:v>4.7951600000000001</c:v>
                </c:pt>
                <c:pt idx="7126" formatCode="General">
                  <c:v>4.7958299999999996</c:v>
                </c:pt>
                <c:pt idx="7127" formatCode="General">
                  <c:v>4.7965099999999996</c:v>
                </c:pt>
                <c:pt idx="7128" formatCode="General">
                  <c:v>4.79718</c:v>
                </c:pt>
                <c:pt idx="7129" formatCode="General">
                  <c:v>4.7978500000000004</c:v>
                </c:pt>
                <c:pt idx="7130" formatCode="General">
                  <c:v>4.7985300000000004</c:v>
                </c:pt>
                <c:pt idx="7131" formatCode="General">
                  <c:v>4.7991999999999999</c:v>
                </c:pt>
                <c:pt idx="7132" formatCode="General">
                  <c:v>4.7998700000000003</c:v>
                </c:pt>
                <c:pt idx="7133" formatCode="General">
                  <c:v>4.8005500000000003</c:v>
                </c:pt>
                <c:pt idx="7134" formatCode="General">
                  <c:v>4.8012199999999998</c:v>
                </c:pt>
                <c:pt idx="7135" formatCode="General">
                  <c:v>4.8018900000000002</c:v>
                </c:pt>
                <c:pt idx="7136" formatCode="General">
                  <c:v>4.8025599999999997</c:v>
                </c:pt>
                <c:pt idx="7137" formatCode="General">
                  <c:v>4.8032399999999997</c:v>
                </c:pt>
                <c:pt idx="7138" formatCode="General">
                  <c:v>4.8039100000000001</c:v>
                </c:pt>
                <c:pt idx="7139" formatCode="General">
                  <c:v>4.8045799999999996</c:v>
                </c:pt>
                <c:pt idx="7140" formatCode="General">
                  <c:v>4.8052599999999996</c:v>
                </c:pt>
                <c:pt idx="7141" formatCode="General">
                  <c:v>4.80593</c:v>
                </c:pt>
                <c:pt idx="7142" formatCode="General">
                  <c:v>4.8066000000000004</c:v>
                </c:pt>
                <c:pt idx="7143" formatCode="General">
                  <c:v>4.8072800000000004</c:v>
                </c:pt>
                <c:pt idx="7144" formatCode="General">
                  <c:v>4.8079499999999999</c:v>
                </c:pt>
                <c:pt idx="7145" formatCode="General">
                  <c:v>4.8086200000000003</c:v>
                </c:pt>
                <c:pt idx="7146" formatCode="General">
                  <c:v>4.8092899999999998</c:v>
                </c:pt>
                <c:pt idx="7147" formatCode="General">
                  <c:v>4.8099699999999999</c:v>
                </c:pt>
                <c:pt idx="7148" formatCode="General">
                  <c:v>4.8106400000000002</c:v>
                </c:pt>
                <c:pt idx="7149" formatCode="General">
                  <c:v>4.8113099999999998</c:v>
                </c:pt>
                <c:pt idx="7150" formatCode="General">
                  <c:v>4.8119899999999998</c:v>
                </c:pt>
                <c:pt idx="7151" formatCode="General">
                  <c:v>4.8126600000000002</c:v>
                </c:pt>
                <c:pt idx="7152" formatCode="General">
                  <c:v>4.8133299999999997</c:v>
                </c:pt>
                <c:pt idx="7153" formatCode="General">
                  <c:v>4.8140099999999997</c:v>
                </c:pt>
                <c:pt idx="7154" formatCode="General">
                  <c:v>4.8146800000000001</c:v>
                </c:pt>
                <c:pt idx="7155" formatCode="General">
                  <c:v>4.8153499999999996</c:v>
                </c:pt>
                <c:pt idx="7156" formatCode="General">
                  <c:v>4.81602</c:v>
                </c:pt>
                <c:pt idx="7157" formatCode="General">
                  <c:v>4.8167</c:v>
                </c:pt>
                <c:pt idx="7158" formatCode="General">
                  <c:v>4.8173700000000004</c:v>
                </c:pt>
                <c:pt idx="7159" formatCode="General">
                  <c:v>4.8180399999999999</c:v>
                </c:pt>
                <c:pt idx="7160" formatCode="General">
                  <c:v>4.8187199999999999</c:v>
                </c:pt>
                <c:pt idx="7161" formatCode="General">
                  <c:v>4.8193900000000003</c:v>
                </c:pt>
                <c:pt idx="7162" formatCode="General">
                  <c:v>4.8200599999999998</c:v>
                </c:pt>
                <c:pt idx="7163" formatCode="General">
                  <c:v>4.8207399999999998</c:v>
                </c:pt>
                <c:pt idx="7164" formatCode="General">
                  <c:v>4.8214100000000002</c:v>
                </c:pt>
                <c:pt idx="7165" formatCode="General">
                  <c:v>4.8220799999999997</c:v>
                </c:pt>
                <c:pt idx="7166" formatCode="General">
                  <c:v>4.8227500000000001</c:v>
                </c:pt>
                <c:pt idx="7167" formatCode="General">
                  <c:v>4.8234300000000001</c:v>
                </c:pt>
                <c:pt idx="7168" formatCode="General">
                  <c:v>4.8240999999999996</c:v>
                </c:pt>
                <c:pt idx="7169" formatCode="General">
                  <c:v>4.82477</c:v>
                </c:pt>
                <c:pt idx="7170" formatCode="General">
                  <c:v>4.82545</c:v>
                </c:pt>
                <c:pt idx="7171" formatCode="General">
                  <c:v>4.8261200000000004</c:v>
                </c:pt>
                <c:pt idx="7172" formatCode="General">
                  <c:v>4.8267899999999999</c:v>
                </c:pt>
                <c:pt idx="7173" formatCode="General">
                  <c:v>4.8274699999999999</c:v>
                </c:pt>
                <c:pt idx="7174" formatCode="General">
                  <c:v>4.8281400000000003</c:v>
                </c:pt>
                <c:pt idx="7175" formatCode="General">
                  <c:v>4.8288099999999998</c:v>
                </c:pt>
                <c:pt idx="7176" formatCode="General">
                  <c:v>4.8294800000000002</c:v>
                </c:pt>
                <c:pt idx="7177" formatCode="General">
                  <c:v>4.8301600000000002</c:v>
                </c:pt>
                <c:pt idx="7178" formatCode="General">
                  <c:v>4.8308299999999997</c:v>
                </c:pt>
                <c:pt idx="7179" formatCode="General">
                  <c:v>4.8315000000000001</c:v>
                </c:pt>
                <c:pt idx="7180" formatCode="General">
                  <c:v>4.8321800000000001</c:v>
                </c:pt>
                <c:pt idx="7181" formatCode="General">
                  <c:v>4.8328499999999996</c:v>
                </c:pt>
                <c:pt idx="7182" formatCode="General">
                  <c:v>4.83352</c:v>
                </c:pt>
                <c:pt idx="7183" formatCode="General">
                  <c:v>4.8342000000000001</c:v>
                </c:pt>
                <c:pt idx="7184" formatCode="General">
                  <c:v>4.8348699999999996</c:v>
                </c:pt>
                <c:pt idx="7185" formatCode="General">
                  <c:v>4.8355399999999999</c:v>
                </c:pt>
                <c:pt idx="7186" formatCode="General">
                  <c:v>4.8362100000000003</c:v>
                </c:pt>
                <c:pt idx="7187" formatCode="General">
                  <c:v>4.8368900000000004</c:v>
                </c:pt>
                <c:pt idx="7188" formatCode="General">
                  <c:v>4.8375599999999999</c:v>
                </c:pt>
                <c:pt idx="7189" formatCode="General">
                  <c:v>4.8382300000000003</c:v>
                </c:pt>
                <c:pt idx="7190" formatCode="General">
                  <c:v>4.8389100000000003</c:v>
                </c:pt>
                <c:pt idx="7191" formatCode="General">
                  <c:v>4.8395799999999998</c:v>
                </c:pt>
                <c:pt idx="7192" formatCode="General">
                  <c:v>4.8402500000000002</c:v>
                </c:pt>
                <c:pt idx="7193" formatCode="General">
                  <c:v>4.8409300000000002</c:v>
                </c:pt>
                <c:pt idx="7194" formatCode="General">
                  <c:v>4.8415999999999997</c:v>
                </c:pt>
                <c:pt idx="7195" formatCode="General">
                  <c:v>4.8422700000000001</c:v>
                </c:pt>
                <c:pt idx="7196" formatCode="General">
                  <c:v>4.8429500000000001</c:v>
                </c:pt>
                <c:pt idx="7197" formatCode="General">
                  <c:v>4.8436199999999996</c:v>
                </c:pt>
                <c:pt idx="7198" formatCode="General">
                  <c:v>4.84429</c:v>
                </c:pt>
                <c:pt idx="7199" formatCode="General">
                  <c:v>4.8449600000000004</c:v>
                </c:pt>
                <c:pt idx="7200" formatCode="General">
                  <c:v>4.8456400000000004</c:v>
                </c:pt>
                <c:pt idx="7201" formatCode="General">
                  <c:v>4.8463099999999999</c:v>
                </c:pt>
                <c:pt idx="7202" formatCode="General">
                  <c:v>4.8469800000000003</c:v>
                </c:pt>
                <c:pt idx="7203" formatCode="General">
                  <c:v>4.8476600000000003</c:v>
                </c:pt>
                <c:pt idx="7204" formatCode="General">
                  <c:v>4.8483299999999998</c:v>
                </c:pt>
                <c:pt idx="7205" formatCode="General">
                  <c:v>4.8490000000000002</c:v>
                </c:pt>
                <c:pt idx="7206" formatCode="General">
                  <c:v>4.8496800000000002</c:v>
                </c:pt>
                <c:pt idx="7207" formatCode="General">
                  <c:v>4.8503499999999997</c:v>
                </c:pt>
                <c:pt idx="7208" formatCode="General">
                  <c:v>4.8510200000000001</c:v>
                </c:pt>
                <c:pt idx="7209" formatCode="General">
                  <c:v>4.8516899999999996</c:v>
                </c:pt>
                <c:pt idx="7210" formatCode="General">
                  <c:v>4.8523699999999996</c:v>
                </c:pt>
                <c:pt idx="7211" formatCode="General">
                  <c:v>4.85304</c:v>
                </c:pt>
                <c:pt idx="7212" formatCode="General">
                  <c:v>4.8537100000000004</c:v>
                </c:pt>
                <c:pt idx="7213" formatCode="General">
                  <c:v>4.8543900000000004</c:v>
                </c:pt>
                <c:pt idx="7214" formatCode="General">
                  <c:v>4.8550599999999999</c:v>
                </c:pt>
                <c:pt idx="7215" formatCode="General">
                  <c:v>4.8557300000000003</c:v>
                </c:pt>
                <c:pt idx="7216" formatCode="General">
                  <c:v>4.8564100000000003</c:v>
                </c:pt>
                <c:pt idx="7217" formatCode="General">
                  <c:v>4.8570799999999998</c:v>
                </c:pt>
                <c:pt idx="7218" formatCode="General">
                  <c:v>4.8577500000000002</c:v>
                </c:pt>
                <c:pt idx="7219" formatCode="General">
                  <c:v>4.8584199999999997</c:v>
                </c:pt>
                <c:pt idx="7220" formatCode="General">
                  <c:v>4.8590999999999998</c:v>
                </c:pt>
                <c:pt idx="7221" formatCode="General">
                  <c:v>4.8597700000000001</c:v>
                </c:pt>
                <c:pt idx="7222" formatCode="General">
                  <c:v>4.8604399999999996</c:v>
                </c:pt>
                <c:pt idx="7223" formatCode="General">
                  <c:v>4.8611199999999997</c:v>
                </c:pt>
                <c:pt idx="7224" formatCode="General">
                  <c:v>4.8617900000000001</c:v>
                </c:pt>
                <c:pt idx="7225" formatCode="General">
                  <c:v>4.8624599999999996</c:v>
                </c:pt>
                <c:pt idx="7226" formatCode="General">
                  <c:v>4.8631399999999996</c:v>
                </c:pt>
                <c:pt idx="7227" formatCode="General">
                  <c:v>4.86381</c:v>
                </c:pt>
                <c:pt idx="7228" formatCode="General">
                  <c:v>4.8644800000000004</c:v>
                </c:pt>
                <c:pt idx="7229" formatCode="General">
                  <c:v>4.8651499999999999</c:v>
                </c:pt>
                <c:pt idx="7230" formatCode="General">
                  <c:v>4.8658299999999999</c:v>
                </c:pt>
                <c:pt idx="7231" formatCode="General">
                  <c:v>4.8665000000000003</c:v>
                </c:pt>
                <c:pt idx="7232" formatCode="General">
                  <c:v>4.8671699999999998</c:v>
                </c:pt>
                <c:pt idx="7233" formatCode="General">
                  <c:v>4.8678499999999998</c:v>
                </c:pt>
                <c:pt idx="7234" formatCode="General">
                  <c:v>4.8685200000000002</c:v>
                </c:pt>
                <c:pt idx="7235" formatCode="General">
                  <c:v>4.8691899999999997</c:v>
                </c:pt>
                <c:pt idx="7236" formatCode="General">
                  <c:v>4.8698699999999997</c:v>
                </c:pt>
                <c:pt idx="7237" formatCode="General">
                  <c:v>4.8705400000000001</c:v>
                </c:pt>
                <c:pt idx="7238" formatCode="General">
                  <c:v>4.8712099999999996</c:v>
                </c:pt>
                <c:pt idx="7239" formatCode="General">
                  <c:v>4.87188</c:v>
                </c:pt>
                <c:pt idx="7240" formatCode="General">
                  <c:v>4.87256</c:v>
                </c:pt>
                <c:pt idx="7241" formatCode="General">
                  <c:v>4.8732300000000004</c:v>
                </c:pt>
                <c:pt idx="7242" formatCode="General">
                  <c:v>4.8738999999999999</c:v>
                </c:pt>
                <c:pt idx="7243" formatCode="General">
                  <c:v>4.8745799999999999</c:v>
                </c:pt>
                <c:pt idx="7244" formatCode="General">
                  <c:v>4.8752500000000003</c:v>
                </c:pt>
                <c:pt idx="7245" formatCode="General">
                  <c:v>4.8759199999999998</c:v>
                </c:pt>
                <c:pt idx="7246" formatCode="General">
                  <c:v>4.8765999999999998</c:v>
                </c:pt>
                <c:pt idx="7247" formatCode="General">
                  <c:v>4.8772700000000002</c:v>
                </c:pt>
                <c:pt idx="7248" formatCode="General">
                  <c:v>4.8779399999999997</c:v>
                </c:pt>
                <c:pt idx="7249" formatCode="General">
                  <c:v>4.8786100000000001</c:v>
                </c:pt>
                <c:pt idx="7250" formatCode="General">
                  <c:v>4.8792900000000001</c:v>
                </c:pt>
                <c:pt idx="7251" formatCode="General">
                  <c:v>4.8799599999999996</c:v>
                </c:pt>
                <c:pt idx="7252" formatCode="General">
                  <c:v>4.88063</c:v>
                </c:pt>
                <c:pt idx="7253" formatCode="General">
                  <c:v>4.88131</c:v>
                </c:pt>
                <c:pt idx="7254" formatCode="General">
                  <c:v>4.8819800000000004</c:v>
                </c:pt>
                <c:pt idx="7255" formatCode="General">
                  <c:v>4.8826499999999999</c:v>
                </c:pt>
                <c:pt idx="7256" formatCode="General">
                  <c:v>4.8833299999999999</c:v>
                </c:pt>
                <c:pt idx="7257" formatCode="General">
                  <c:v>4.8840000000000003</c:v>
                </c:pt>
                <c:pt idx="7258" formatCode="General">
                  <c:v>4.8846699999999998</c:v>
                </c:pt>
                <c:pt idx="7259" formatCode="General">
                  <c:v>4.8853400000000002</c:v>
                </c:pt>
                <c:pt idx="7260" formatCode="General">
                  <c:v>4.8860200000000003</c:v>
                </c:pt>
                <c:pt idx="7261" formatCode="General">
                  <c:v>4.8866899999999998</c:v>
                </c:pt>
                <c:pt idx="7262" formatCode="General">
                  <c:v>4.8873600000000001</c:v>
                </c:pt>
                <c:pt idx="7263" formatCode="General">
                  <c:v>4.8880400000000002</c:v>
                </c:pt>
                <c:pt idx="7264" formatCode="General">
                  <c:v>4.8887099999999997</c:v>
                </c:pt>
                <c:pt idx="7265" formatCode="General">
                  <c:v>4.8893800000000001</c:v>
                </c:pt>
                <c:pt idx="7266" formatCode="General">
                  <c:v>4.8900600000000001</c:v>
                </c:pt>
                <c:pt idx="7267" formatCode="General">
                  <c:v>4.8907299999999996</c:v>
                </c:pt>
                <c:pt idx="7268" formatCode="General">
                  <c:v>4.8914</c:v>
                </c:pt>
                <c:pt idx="7269" formatCode="General">
                  <c:v>4.8920700000000004</c:v>
                </c:pt>
                <c:pt idx="7270" formatCode="General">
                  <c:v>4.8927500000000004</c:v>
                </c:pt>
                <c:pt idx="7271" formatCode="General">
                  <c:v>4.8934199999999999</c:v>
                </c:pt>
                <c:pt idx="7272" formatCode="General">
                  <c:v>4.8940900000000003</c:v>
                </c:pt>
                <c:pt idx="7273" formatCode="General">
                  <c:v>4.8947700000000003</c:v>
                </c:pt>
                <c:pt idx="7274" formatCode="General">
                  <c:v>4.8954399999999998</c:v>
                </c:pt>
                <c:pt idx="7275" formatCode="General">
                  <c:v>4.8961100000000002</c:v>
                </c:pt>
                <c:pt idx="7276" formatCode="General">
                  <c:v>4.8967900000000002</c:v>
                </c:pt>
                <c:pt idx="7277" formatCode="General">
                  <c:v>4.8974599999999997</c:v>
                </c:pt>
                <c:pt idx="7278" formatCode="General">
                  <c:v>4.8981300000000001</c:v>
                </c:pt>
                <c:pt idx="7279" formatCode="General">
                  <c:v>4.8987999999999996</c:v>
                </c:pt>
                <c:pt idx="7280" formatCode="General">
                  <c:v>4.8994799999999996</c:v>
                </c:pt>
                <c:pt idx="7281" formatCode="General">
                  <c:v>4.90015</c:v>
                </c:pt>
                <c:pt idx="7282" formatCode="General">
                  <c:v>4.9008200000000004</c:v>
                </c:pt>
                <c:pt idx="7283" formatCode="General">
                  <c:v>4.9015000000000004</c:v>
                </c:pt>
                <c:pt idx="7284" formatCode="General">
                  <c:v>4.9021699999999999</c:v>
                </c:pt>
                <c:pt idx="7285" formatCode="General">
                  <c:v>4.9028400000000003</c:v>
                </c:pt>
                <c:pt idx="7286" formatCode="General">
                  <c:v>4.9035200000000003</c:v>
                </c:pt>
                <c:pt idx="7287" formatCode="General">
                  <c:v>4.9041899999999998</c:v>
                </c:pt>
                <c:pt idx="7288" formatCode="General">
                  <c:v>4.9048600000000002</c:v>
                </c:pt>
                <c:pt idx="7289" formatCode="General">
                  <c:v>4.9055299999999997</c:v>
                </c:pt>
                <c:pt idx="7290" formatCode="General">
                  <c:v>4.9062099999999997</c:v>
                </c:pt>
                <c:pt idx="7291" formatCode="General">
                  <c:v>4.9068800000000001</c:v>
                </c:pt>
                <c:pt idx="7292" formatCode="General">
                  <c:v>4.9075499999999996</c:v>
                </c:pt>
                <c:pt idx="7293" formatCode="General">
                  <c:v>4.9082299999999996</c:v>
                </c:pt>
                <c:pt idx="7294" formatCode="General">
                  <c:v>4.9089</c:v>
                </c:pt>
                <c:pt idx="7295" formatCode="General">
                  <c:v>4.9095700000000004</c:v>
                </c:pt>
                <c:pt idx="7296" formatCode="General">
                  <c:v>4.9102499999999996</c:v>
                </c:pt>
                <c:pt idx="7297" formatCode="General">
                  <c:v>4.91092</c:v>
                </c:pt>
                <c:pt idx="7298" formatCode="General">
                  <c:v>4.9115900000000003</c:v>
                </c:pt>
                <c:pt idx="7299" formatCode="General">
                  <c:v>4.9122599999999998</c:v>
                </c:pt>
                <c:pt idx="7300" formatCode="General">
                  <c:v>4.9129399999999999</c:v>
                </c:pt>
                <c:pt idx="7301" formatCode="General">
                  <c:v>4.9136100000000003</c:v>
                </c:pt>
                <c:pt idx="7302" formatCode="General">
                  <c:v>4.9142799999999998</c:v>
                </c:pt>
                <c:pt idx="7303" formatCode="General">
                  <c:v>4.9149599999999998</c:v>
                </c:pt>
                <c:pt idx="7304" formatCode="General">
                  <c:v>4.9156300000000002</c:v>
                </c:pt>
                <c:pt idx="7305" formatCode="General">
                  <c:v>4.9162999999999997</c:v>
                </c:pt>
                <c:pt idx="7306" formatCode="General">
                  <c:v>4.9169799999999997</c:v>
                </c:pt>
                <c:pt idx="7307" formatCode="General">
                  <c:v>4.9176500000000001</c:v>
                </c:pt>
                <c:pt idx="7308" formatCode="General">
                  <c:v>4.9183199999999996</c:v>
                </c:pt>
                <c:pt idx="7309" formatCode="General">
                  <c:v>4.91899</c:v>
                </c:pt>
                <c:pt idx="7310" formatCode="General">
                  <c:v>4.91967</c:v>
                </c:pt>
                <c:pt idx="7311" formatCode="General">
                  <c:v>4.9203400000000004</c:v>
                </c:pt>
                <c:pt idx="7312" formatCode="General">
                  <c:v>4.9210099999999999</c:v>
                </c:pt>
                <c:pt idx="7313" formatCode="General">
                  <c:v>4.9216899999999999</c:v>
                </c:pt>
                <c:pt idx="7314" formatCode="General">
                  <c:v>4.9223600000000003</c:v>
                </c:pt>
                <c:pt idx="7315" formatCode="General">
                  <c:v>4.9230299999999998</c:v>
                </c:pt>
                <c:pt idx="7316" formatCode="General">
                  <c:v>4.9237099999999998</c:v>
                </c:pt>
                <c:pt idx="7317" formatCode="General">
                  <c:v>4.9243800000000002</c:v>
                </c:pt>
                <c:pt idx="7318" formatCode="General">
                  <c:v>4.9250499999999997</c:v>
                </c:pt>
                <c:pt idx="7319" formatCode="General">
                  <c:v>4.9257200000000001</c:v>
                </c:pt>
                <c:pt idx="7320" formatCode="General">
                  <c:v>4.9264000000000001</c:v>
                </c:pt>
                <c:pt idx="7321" formatCode="General">
                  <c:v>4.9270699999999996</c:v>
                </c:pt>
                <c:pt idx="7322" formatCode="General">
                  <c:v>4.92774</c:v>
                </c:pt>
                <c:pt idx="7323" formatCode="General">
                  <c:v>4.92842</c:v>
                </c:pt>
                <c:pt idx="7324" formatCode="General">
                  <c:v>4.9290900000000004</c:v>
                </c:pt>
                <c:pt idx="7325" formatCode="General">
                  <c:v>4.9297599999999999</c:v>
                </c:pt>
                <c:pt idx="7326" formatCode="General">
                  <c:v>4.9304399999999999</c:v>
                </c:pt>
                <c:pt idx="7327" formatCode="General">
                  <c:v>4.9311100000000003</c:v>
                </c:pt>
                <c:pt idx="7328" formatCode="General">
                  <c:v>4.9317799999999998</c:v>
                </c:pt>
                <c:pt idx="7329" formatCode="General">
                  <c:v>4.9324500000000002</c:v>
                </c:pt>
                <c:pt idx="7330" formatCode="General">
                  <c:v>4.9331300000000002</c:v>
                </c:pt>
                <c:pt idx="7331" formatCode="General">
                  <c:v>4.9337999999999997</c:v>
                </c:pt>
                <c:pt idx="7332" formatCode="General">
                  <c:v>4.9344700000000001</c:v>
                </c:pt>
                <c:pt idx="7333" formatCode="General">
                  <c:v>4.9351500000000001</c:v>
                </c:pt>
                <c:pt idx="7334" formatCode="General">
                  <c:v>4.9358199999999997</c:v>
                </c:pt>
                <c:pt idx="7335" formatCode="General">
                  <c:v>4.93649</c:v>
                </c:pt>
                <c:pt idx="7336" formatCode="General">
                  <c:v>4.9371700000000001</c:v>
                </c:pt>
                <c:pt idx="7337" formatCode="General">
                  <c:v>4.9378399999999996</c:v>
                </c:pt>
                <c:pt idx="7338" formatCode="General">
                  <c:v>4.93851</c:v>
                </c:pt>
                <c:pt idx="7339" formatCode="General">
                  <c:v>4.9391800000000003</c:v>
                </c:pt>
                <c:pt idx="7340" formatCode="General">
                  <c:v>4.9398600000000004</c:v>
                </c:pt>
                <c:pt idx="7341" formatCode="General">
                  <c:v>4.9405299999999999</c:v>
                </c:pt>
                <c:pt idx="7342" formatCode="General">
                  <c:v>4.9412000000000003</c:v>
                </c:pt>
                <c:pt idx="7343" formatCode="General">
                  <c:v>4.9418800000000003</c:v>
                </c:pt>
                <c:pt idx="7344" formatCode="General">
                  <c:v>4.9425499999999998</c:v>
                </c:pt>
                <c:pt idx="7345" formatCode="General">
                  <c:v>4.9432200000000002</c:v>
                </c:pt>
                <c:pt idx="7346" formatCode="General">
                  <c:v>4.9439000000000002</c:v>
                </c:pt>
                <c:pt idx="7347" formatCode="General">
                  <c:v>4.9445699999999997</c:v>
                </c:pt>
                <c:pt idx="7348" formatCode="General">
                  <c:v>4.9452400000000001</c:v>
                </c:pt>
                <c:pt idx="7349" formatCode="General">
                  <c:v>4.9459099999999996</c:v>
                </c:pt>
                <c:pt idx="7350" formatCode="General">
                  <c:v>4.9465899999999996</c:v>
                </c:pt>
                <c:pt idx="7351" formatCode="General">
                  <c:v>4.94726</c:v>
                </c:pt>
                <c:pt idx="7352" formatCode="General">
                  <c:v>4.9479300000000004</c:v>
                </c:pt>
                <c:pt idx="7353" formatCode="General">
                  <c:v>4.9486100000000004</c:v>
                </c:pt>
                <c:pt idx="7354" formatCode="General">
                  <c:v>4.9492799999999999</c:v>
                </c:pt>
                <c:pt idx="7355" formatCode="General">
                  <c:v>4.9499500000000003</c:v>
                </c:pt>
                <c:pt idx="7356" formatCode="General">
                  <c:v>4.9506300000000003</c:v>
                </c:pt>
                <c:pt idx="7357" formatCode="General">
                  <c:v>4.9512999999999998</c:v>
                </c:pt>
                <c:pt idx="7358" formatCode="General">
                  <c:v>4.9519700000000002</c:v>
                </c:pt>
                <c:pt idx="7359" formatCode="General">
                  <c:v>4.9526399999999997</c:v>
                </c:pt>
                <c:pt idx="7360" formatCode="General">
                  <c:v>4.9533199999999997</c:v>
                </c:pt>
                <c:pt idx="7361" formatCode="General">
                  <c:v>4.9539900000000001</c:v>
                </c:pt>
                <c:pt idx="7362" formatCode="General">
                  <c:v>4.9546599999999996</c:v>
                </c:pt>
                <c:pt idx="7363" formatCode="General">
                  <c:v>4.9553399999999996</c:v>
                </c:pt>
                <c:pt idx="7364" formatCode="General">
                  <c:v>4.95601</c:v>
                </c:pt>
                <c:pt idx="7365" formatCode="General">
                  <c:v>4.9566800000000004</c:v>
                </c:pt>
                <c:pt idx="7366" formatCode="General">
                  <c:v>4.9573600000000004</c:v>
                </c:pt>
                <c:pt idx="7367" formatCode="General">
                  <c:v>4.9580299999999999</c:v>
                </c:pt>
                <c:pt idx="7368" formatCode="General">
                  <c:v>4.9587000000000003</c:v>
                </c:pt>
                <c:pt idx="7369" formatCode="General">
                  <c:v>4.9593699999999998</c:v>
                </c:pt>
                <c:pt idx="7370" formatCode="General">
                  <c:v>4.9600499999999998</c:v>
                </c:pt>
                <c:pt idx="7371" formatCode="General">
                  <c:v>4.9607200000000002</c:v>
                </c:pt>
                <c:pt idx="7372" formatCode="General">
                  <c:v>4.9613899999999997</c:v>
                </c:pt>
                <c:pt idx="7373" formatCode="General">
                  <c:v>4.9620699999999998</c:v>
                </c:pt>
                <c:pt idx="7374" formatCode="General">
                  <c:v>4.9627400000000002</c:v>
                </c:pt>
                <c:pt idx="7375" formatCode="General">
                  <c:v>4.9634099999999997</c:v>
                </c:pt>
                <c:pt idx="7376" formatCode="General">
                  <c:v>4.9640899999999997</c:v>
                </c:pt>
                <c:pt idx="7377" formatCode="General">
                  <c:v>4.9647600000000001</c:v>
                </c:pt>
                <c:pt idx="7378" formatCode="General">
                  <c:v>4.9654299999999996</c:v>
                </c:pt>
                <c:pt idx="7379" formatCode="General">
                  <c:v>4.9661</c:v>
                </c:pt>
                <c:pt idx="7380" formatCode="General">
                  <c:v>4.96678</c:v>
                </c:pt>
                <c:pt idx="7381" formatCode="General">
                  <c:v>4.9674500000000004</c:v>
                </c:pt>
                <c:pt idx="7382" formatCode="General">
                  <c:v>4.9681199999999999</c:v>
                </c:pt>
                <c:pt idx="7383" formatCode="General">
                  <c:v>4.9687999999999999</c:v>
                </c:pt>
                <c:pt idx="7384" formatCode="General">
                  <c:v>4.9694700000000003</c:v>
                </c:pt>
                <c:pt idx="7385" formatCode="General">
                  <c:v>4.9701399999999998</c:v>
                </c:pt>
                <c:pt idx="7386" formatCode="General">
                  <c:v>4.9708199999999998</c:v>
                </c:pt>
                <c:pt idx="7387" formatCode="General">
                  <c:v>4.9714900000000002</c:v>
                </c:pt>
                <c:pt idx="7388" formatCode="General">
                  <c:v>4.9721599999999997</c:v>
                </c:pt>
                <c:pt idx="7389" formatCode="General">
                  <c:v>4.9728399999999997</c:v>
                </c:pt>
                <c:pt idx="7390" formatCode="General">
                  <c:v>4.9735100000000001</c:v>
                </c:pt>
                <c:pt idx="7391" formatCode="General">
                  <c:v>4.9741799999999996</c:v>
                </c:pt>
                <c:pt idx="7392" formatCode="General">
                  <c:v>4.97485</c:v>
                </c:pt>
                <c:pt idx="7393" formatCode="General">
                  <c:v>4.97553</c:v>
                </c:pt>
                <c:pt idx="7394" formatCode="General">
                  <c:v>4.9762000000000004</c:v>
                </c:pt>
                <c:pt idx="7395" formatCode="General">
                  <c:v>4.9768699999999999</c:v>
                </c:pt>
                <c:pt idx="7396" formatCode="General">
                  <c:v>4.9775499999999999</c:v>
                </c:pt>
                <c:pt idx="7397" formatCode="General">
                  <c:v>4.9782200000000003</c:v>
                </c:pt>
                <c:pt idx="7398" formatCode="General">
                  <c:v>4.9788899999999998</c:v>
                </c:pt>
                <c:pt idx="7399" formatCode="General">
                  <c:v>4.9795699999999998</c:v>
                </c:pt>
                <c:pt idx="7400" formatCode="General">
                  <c:v>4.9802400000000002</c:v>
                </c:pt>
                <c:pt idx="7401" formatCode="General">
                  <c:v>4.9809099999999997</c:v>
                </c:pt>
                <c:pt idx="7402" formatCode="General">
                  <c:v>4.9815800000000001</c:v>
                </c:pt>
                <c:pt idx="7403" formatCode="General">
                  <c:v>4.9822600000000001</c:v>
                </c:pt>
                <c:pt idx="7404" formatCode="General">
                  <c:v>4.9829299999999996</c:v>
                </c:pt>
                <c:pt idx="7405" formatCode="General">
                  <c:v>4.9836</c:v>
                </c:pt>
                <c:pt idx="7406" formatCode="General">
                  <c:v>4.98428</c:v>
                </c:pt>
                <c:pt idx="7407" formatCode="General">
                  <c:v>4.9849500000000004</c:v>
                </c:pt>
                <c:pt idx="7408" formatCode="General">
                  <c:v>4.9856199999999999</c:v>
                </c:pt>
                <c:pt idx="7409" formatCode="General">
                  <c:v>4.9863</c:v>
                </c:pt>
                <c:pt idx="7410" formatCode="General">
                  <c:v>4.9869700000000003</c:v>
                </c:pt>
                <c:pt idx="7411" formatCode="General">
                  <c:v>4.9876399999999999</c:v>
                </c:pt>
                <c:pt idx="7412" formatCode="General">
                  <c:v>4.9883100000000002</c:v>
                </c:pt>
                <c:pt idx="7413" formatCode="General">
                  <c:v>4.9889900000000003</c:v>
                </c:pt>
                <c:pt idx="7414" formatCode="General">
                  <c:v>4.9896599999999998</c:v>
                </c:pt>
                <c:pt idx="7415" formatCode="General">
                  <c:v>4.9903300000000002</c:v>
                </c:pt>
                <c:pt idx="7416" formatCode="General">
                  <c:v>4.9910100000000002</c:v>
                </c:pt>
                <c:pt idx="7417" formatCode="General">
                  <c:v>4.9916799999999997</c:v>
                </c:pt>
                <c:pt idx="7418" formatCode="General">
                  <c:v>4.9923500000000001</c:v>
                </c:pt>
                <c:pt idx="7419" formatCode="General">
                  <c:v>4.9930300000000001</c:v>
                </c:pt>
                <c:pt idx="7420" formatCode="General">
                  <c:v>4.9936999999999996</c:v>
                </c:pt>
                <c:pt idx="7421" formatCode="General">
                  <c:v>4.99437</c:v>
                </c:pt>
                <c:pt idx="7422" formatCode="General">
                  <c:v>4.9950400000000004</c:v>
                </c:pt>
                <c:pt idx="7423" formatCode="General">
                  <c:v>4.9957200000000004</c:v>
                </c:pt>
                <c:pt idx="7424" formatCode="General">
                  <c:v>4.9963899999999999</c:v>
                </c:pt>
                <c:pt idx="7425" formatCode="General">
                  <c:v>4.9970600000000003</c:v>
                </c:pt>
                <c:pt idx="7426" formatCode="General">
                  <c:v>4.9977400000000003</c:v>
                </c:pt>
                <c:pt idx="7427" formatCode="General">
                  <c:v>4.9984099999999998</c:v>
                </c:pt>
                <c:pt idx="7428" formatCode="General">
                  <c:v>4.9990800000000002</c:v>
                </c:pt>
                <c:pt idx="7429" formatCode="General">
                  <c:v>4.9997600000000002</c:v>
                </c:pt>
                <c:pt idx="7430" formatCode="General">
                  <c:v>5.0004299999999997</c:v>
                </c:pt>
                <c:pt idx="7431" formatCode="General">
                  <c:v>5.0011000000000001</c:v>
                </c:pt>
                <c:pt idx="7432" formatCode="General">
                  <c:v>5.0017699999999996</c:v>
                </c:pt>
                <c:pt idx="7433" formatCode="General">
                  <c:v>5.0024499999999996</c:v>
                </c:pt>
                <c:pt idx="7434" formatCode="General">
                  <c:v>5.00312</c:v>
                </c:pt>
                <c:pt idx="7435" formatCode="General">
                  <c:v>5.0037900000000004</c:v>
                </c:pt>
                <c:pt idx="7436" formatCode="General">
                  <c:v>5.0044700000000004</c:v>
                </c:pt>
                <c:pt idx="7437" formatCode="General">
                  <c:v>5.0051399999999999</c:v>
                </c:pt>
                <c:pt idx="7438" formatCode="General">
                  <c:v>5.0058100000000003</c:v>
                </c:pt>
                <c:pt idx="7439" formatCode="General">
                  <c:v>5.0064900000000003</c:v>
                </c:pt>
                <c:pt idx="7440" formatCode="General">
                  <c:v>5.0071599999999998</c:v>
                </c:pt>
                <c:pt idx="7441" formatCode="General">
                  <c:v>5.0078300000000002</c:v>
                </c:pt>
                <c:pt idx="7442" formatCode="General">
                  <c:v>5.0084999999999997</c:v>
                </c:pt>
                <c:pt idx="7443" formatCode="General">
                  <c:v>5.0091799999999997</c:v>
                </c:pt>
                <c:pt idx="7444" formatCode="General">
                  <c:v>5.0098500000000001</c:v>
                </c:pt>
                <c:pt idx="7445" formatCode="General">
                  <c:v>5.0105199999999996</c:v>
                </c:pt>
                <c:pt idx="7446" formatCode="General">
                  <c:v>5.0111999999999997</c:v>
                </c:pt>
                <c:pt idx="7447" formatCode="General">
                  <c:v>5.01187</c:v>
                </c:pt>
                <c:pt idx="7448" formatCode="General">
                  <c:v>5.0125400000000004</c:v>
                </c:pt>
                <c:pt idx="7449" formatCode="General">
                  <c:v>5.0132199999999996</c:v>
                </c:pt>
                <c:pt idx="7450" formatCode="General">
                  <c:v>5.01389</c:v>
                </c:pt>
                <c:pt idx="7451" formatCode="General">
                  <c:v>5.0145600000000004</c:v>
                </c:pt>
                <c:pt idx="7452" formatCode="General">
                  <c:v>5.0152299999999999</c:v>
                </c:pt>
                <c:pt idx="7453" formatCode="General">
                  <c:v>5.0159099999999999</c:v>
                </c:pt>
                <c:pt idx="7454" formatCode="General">
                  <c:v>5.0165800000000003</c:v>
                </c:pt>
                <c:pt idx="7455" formatCode="General">
                  <c:v>5.0172499999999998</c:v>
                </c:pt>
                <c:pt idx="7456" formatCode="General">
                  <c:v>5.0179299999999998</c:v>
                </c:pt>
                <c:pt idx="7457" formatCode="General">
                  <c:v>5.0186000000000002</c:v>
                </c:pt>
                <c:pt idx="7458" formatCode="General">
                  <c:v>5.0192699999999997</c:v>
                </c:pt>
                <c:pt idx="7459" formatCode="General">
                  <c:v>5.0199499999999997</c:v>
                </c:pt>
                <c:pt idx="7460" formatCode="General">
                  <c:v>5.0206200000000001</c:v>
                </c:pt>
                <c:pt idx="7461" formatCode="General">
                  <c:v>5.0212899999999996</c:v>
                </c:pt>
                <c:pt idx="7462" formatCode="General">
                  <c:v>5.02196</c:v>
                </c:pt>
                <c:pt idx="7463" formatCode="General">
                  <c:v>5.02264</c:v>
                </c:pt>
                <c:pt idx="7464" formatCode="General">
                  <c:v>5.0233100000000004</c:v>
                </c:pt>
                <c:pt idx="7465" formatCode="General">
                  <c:v>5.0239799999999999</c:v>
                </c:pt>
                <c:pt idx="7466" formatCode="General">
                  <c:v>5.0246599999999999</c:v>
                </c:pt>
                <c:pt idx="7467" formatCode="General">
                  <c:v>5.0253300000000003</c:v>
                </c:pt>
                <c:pt idx="7468" formatCode="General">
                  <c:v>5.0259999999999998</c:v>
                </c:pt>
                <c:pt idx="7469" formatCode="General">
                  <c:v>5.0266799999999998</c:v>
                </c:pt>
                <c:pt idx="7470" formatCode="General">
                  <c:v>5.0273500000000002</c:v>
                </c:pt>
                <c:pt idx="7471" formatCode="General">
                  <c:v>5.0280199999999997</c:v>
                </c:pt>
                <c:pt idx="7472" formatCode="General">
                  <c:v>5.0286900000000001</c:v>
                </c:pt>
                <c:pt idx="7473" formatCode="General">
                  <c:v>5.0293700000000001</c:v>
                </c:pt>
                <c:pt idx="7474" formatCode="General">
                  <c:v>5.0300399999999996</c:v>
                </c:pt>
                <c:pt idx="7475" formatCode="General">
                  <c:v>5.03071</c:v>
                </c:pt>
                <c:pt idx="7476" formatCode="General">
                  <c:v>5.03139</c:v>
                </c:pt>
                <c:pt idx="7477" formatCode="General">
                  <c:v>5.0320600000000004</c:v>
                </c:pt>
                <c:pt idx="7478" formatCode="General">
                  <c:v>5.0327299999999999</c:v>
                </c:pt>
                <c:pt idx="7479" formatCode="General">
                  <c:v>5.0334099999999999</c:v>
                </c:pt>
                <c:pt idx="7480" formatCode="General">
                  <c:v>5.0340800000000003</c:v>
                </c:pt>
                <c:pt idx="7481" formatCode="General">
                  <c:v>5.0347499999999998</c:v>
                </c:pt>
                <c:pt idx="7482" formatCode="General">
                  <c:v>5.0354200000000002</c:v>
                </c:pt>
                <c:pt idx="7483" formatCode="General">
                  <c:v>5.0361000000000002</c:v>
                </c:pt>
                <c:pt idx="7484" formatCode="General">
                  <c:v>5.0367699999999997</c:v>
                </c:pt>
                <c:pt idx="7485" formatCode="General">
                  <c:v>5.0374400000000001</c:v>
                </c:pt>
                <c:pt idx="7486" formatCode="General">
                  <c:v>5.0381200000000002</c:v>
                </c:pt>
                <c:pt idx="7487" formatCode="General">
                  <c:v>5.0387899999999997</c:v>
                </c:pt>
                <c:pt idx="7488" formatCode="General">
                  <c:v>5.0394600000000001</c:v>
                </c:pt>
                <c:pt idx="7489" formatCode="General">
                  <c:v>5.0401400000000001</c:v>
                </c:pt>
                <c:pt idx="7490" formatCode="General">
                  <c:v>5.0408099999999996</c:v>
                </c:pt>
                <c:pt idx="7491" formatCode="General">
                  <c:v>5.04148</c:v>
                </c:pt>
                <c:pt idx="7492" formatCode="General">
                  <c:v>5.0421500000000004</c:v>
                </c:pt>
                <c:pt idx="7493" formatCode="General">
                  <c:v>5.0428300000000004</c:v>
                </c:pt>
                <c:pt idx="7494" formatCode="General">
                  <c:v>5.0434999999999999</c:v>
                </c:pt>
                <c:pt idx="7495" formatCode="General">
                  <c:v>5.0441700000000003</c:v>
                </c:pt>
                <c:pt idx="7496" formatCode="General">
                  <c:v>5.0448500000000003</c:v>
                </c:pt>
                <c:pt idx="7497" formatCode="General">
                  <c:v>5.0455199999999998</c:v>
                </c:pt>
                <c:pt idx="7498" formatCode="General">
                  <c:v>5.0461900000000002</c:v>
                </c:pt>
                <c:pt idx="7499" formatCode="General">
                  <c:v>5.0468700000000002</c:v>
                </c:pt>
                <c:pt idx="7500" formatCode="General">
                  <c:v>5.0475399999999997</c:v>
                </c:pt>
                <c:pt idx="7501" formatCode="General">
                  <c:v>5.0482100000000001</c:v>
                </c:pt>
                <c:pt idx="7502" formatCode="General">
                  <c:v>5.0488799999999996</c:v>
                </c:pt>
                <c:pt idx="7503" formatCode="General">
                  <c:v>5.0495599999999996</c:v>
                </c:pt>
                <c:pt idx="7504" formatCode="General">
                  <c:v>5.05023</c:v>
                </c:pt>
                <c:pt idx="7505" formatCode="General">
                  <c:v>5.0509000000000004</c:v>
                </c:pt>
                <c:pt idx="7506" formatCode="General">
                  <c:v>5.0515800000000004</c:v>
                </c:pt>
                <c:pt idx="7507" formatCode="General">
                  <c:v>5.0522499999999999</c:v>
                </c:pt>
                <c:pt idx="7508" formatCode="General">
                  <c:v>5.0529200000000003</c:v>
                </c:pt>
                <c:pt idx="7509" formatCode="General">
                  <c:v>5.0536000000000003</c:v>
                </c:pt>
                <c:pt idx="7510" formatCode="General">
                  <c:v>5.0542699999999998</c:v>
                </c:pt>
                <c:pt idx="7511" formatCode="General">
                  <c:v>5.0549400000000002</c:v>
                </c:pt>
                <c:pt idx="7512" formatCode="General">
                  <c:v>5.0556099999999997</c:v>
                </c:pt>
                <c:pt idx="7513" formatCode="General">
                  <c:v>5.0562899999999997</c:v>
                </c:pt>
                <c:pt idx="7514" formatCode="General">
                  <c:v>5.0569600000000001</c:v>
                </c:pt>
                <c:pt idx="7515" formatCode="General">
                  <c:v>5.0576299999999996</c:v>
                </c:pt>
                <c:pt idx="7516" formatCode="General">
                  <c:v>5.0583099999999996</c:v>
                </c:pt>
                <c:pt idx="7517" formatCode="General">
                  <c:v>5.05898</c:v>
                </c:pt>
                <c:pt idx="7518" formatCode="General">
                  <c:v>5.0596500000000004</c:v>
                </c:pt>
                <c:pt idx="7519" formatCode="General">
                  <c:v>5.0603300000000004</c:v>
                </c:pt>
                <c:pt idx="7520" formatCode="General">
                  <c:v>5.0609999999999999</c:v>
                </c:pt>
                <c:pt idx="7521" formatCode="General">
                  <c:v>5.0616700000000003</c:v>
                </c:pt>
                <c:pt idx="7522" formatCode="General">
                  <c:v>5.0623399999999998</c:v>
                </c:pt>
                <c:pt idx="7523" formatCode="General">
                  <c:v>5.0630199999999999</c:v>
                </c:pt>
                <c:pt idx="7524" formatCode="General">
                  <c:v>5.0636900000000002</c:v>
                </c:pt>
                <c:pt idx="7525" formatCode="General">
                  <c:v>5.0643599999999998</c:v>
                </c:pt>
                <c:pt idx="7526" formatCode="General">
                  <c:v>5.0650399999999998</c:v>
                </c:pt>
                <c:pt idx="7527" formatCode="General">
                  <c:v>5.0657100000000002</c:v>
                </c:pt>
                <c:pt idx="7528" formatCode="General">
                  <c:v>5.0663799999999997</c:v>
                </c:pt>
                <c:pt idx="7529" formatCode="General">
                  <c:v>5.0670599999999997</c:v>
                </c:pt>
                <c:pt idx="7530" formatCode="General">
                  <c:v>5.0677300000000001</c:v>
                </c:pt>
                <c:pt idx="7531" formatCode="General">
                  <c:v>5.0683999999999996</c:v>
                </c:pt>
                <c:pt idx="7532" formatCode="General">
                  <c:v>5.06907</c:v>
                </c:pt>
                <c:pt idx="7533" formatCode="General">
                  <c:v>5.06975</c:v>
                </c:pt>
                <c:pt idx="7534" formatCode="General">
                  <c:v>5.0704200000000004</c:v>
                </c:pt>
                <c:pt idx="7535" formatCode="General">
                  <c:v>5.0710899999999999</c:v>
                </c:pt>
                <c:pt idx="7536" formatCode="General">
                  <c:v>5.0717699999999999</c:v>
                </c:pt>
                <c:pt idx="7537" formatCode="General">
                  <c:v>5.0724400000000003</c:v>
                </c:pt>
                <c:pt idx="7538" formatCode="General">
                  <c:v>5.0731099999999998</c:v>
                </c:pt>
                <c:pt idx="7539" formatCode="General">
                  <c:v>5.0737899999999998</c:v>
                </c:pt>
                <c:pt idx="7540" formatCode="General">
                  <c:v>5.0744600000000002</c:v>
                </c:pt>
                <c:pt idx="7541" formatCode="General">
                  <c:v>5.0751299999999997</c:v>
                </c:pt>
                <c:pt idx="7542" formatCode="General">
                  <c:v>5.0758000000000001</c:v>
                </c:pt>
                <c:pt idx="7543" formatCode="General">
                  <c:v>5.0764800000000001</c:v>
                </c:pt>
                <c:pt idx="7544" formatCode="General">
                  <c:v>5.0771499999999996</c:v>
                </c:pt>
                <c:pt idx="7545" formatCode="General">
                  <c:v>5.07782</c:v>
                </c:pt>
                <c:pt idx="7546" formatCode="General">
                  <c:v>5.0785</c:v>
                </c:pt>
                <c:pt idx="7547" formatCode="General">
                  <c:v>5.0791700000000004</c:v>
                </c:pt>
                <c:pt idx="7548" formatCode="General">
                  <c:v>5.0798399999999999</c:v>
                </c:pt>
                <c:pt idx="7549" formatCode="General">
                  <c:v>5.0805199999999999</c:v>
                </c:pt>
                <c:pt idx="7550" formatCode="General">
                  <c:v>5.0811900000000003</c:v>
                </c:pt>
                <c:pt idx="7551" formatCode="General">
                  <c:v>5.0818599999999998</c:v>
                </c:pt>
                <c:pt idx="7552" formatCode="General">
                  <c:v>5.0825300000000002</c:v>
                </c:pt>
                <c:pt idx="7553" formatCode="General">
                  <c:v>5.0832100000000002</c:v>
                </c:pt>
                <c:pt idx="7554" formatCode="General">
                  <c:v>5.0838799999999997</c:v>
                </c:pt>
                <c:pt idx="7555" formatCode="General">
                  <c:v>5.0845500000000001</c:v>
                </c:pt>
                <c:pt idx="7556" formatCode="General">
                  <c:v>5.0852300000000001</c:v>
                </c:pt>
                <c:pt idx="7557" formatCode="General">
                  <c:v>5.0858999999999996</c:v>
                </c:pt>
                <c:pt idx="7558" formatCode="General">
                  <c:v>5.08657</c:v>
                </c:pt>
                <c:pt idx="7559" formatCode="General">
                  <c:v>5.08725</c:v>
                </c:pt>
                <c:pt idx="7560" formatCode="General">
                  <c:v>5.0879200000000004</c:v>
                </c:pt>
                <c:pt idx="7561" formatCode="General">
                  <c:v>5.0885899999999999</c:v>
                </c:pt>
                <c:pt idx="7562" formatCode="General">
                  <c:v>5.0892600000000003</c:v>
                </c:pt>
                <c:pt idx="7563" formatCode="General">
                  <c:v>5.0899400000000004</c:v>
                </c:pt>
                <c:pt idx="7564" formatCode="General">
                  <c:v>5.0906099999999999</c:v>
                </c:pt>
                <c:pt idx="7565" formatCode="General">
                  <c:v>5.0912800000000002</c:v>
                </c:pt>
                <c:pt idx="7566" formatCode="General">
                  <c:v>5.0919600000000003</c:v>
                </c:pt>
                <c:pt idx="7567" formatCode="General">
                  <c:v>5.0926299999999998</c:v>
                </c:pt>
                <c:pt idx="7568" formatCode="General">
                  <c:v>5.0933000000000002</c:v>
                </c:pt>
                <c:pt idx="7569" formatCode="General">
                  <c:v>5.0939800000000002</c:v>
                </c:pt>
                <c:pt idx="7570" formatCode="General">
                  <c:v>5.0946499999999997</c:v>
                </c:pt>
                <c:pt idx="7571" formatCode="General">
                  <c:v>5.0953200000000001</c:v>
                </c:pt>
                <c:pt idx="7572" formatCode="General">
                  <c:v>5.0959899999999996</c:v>
                </c:pt>
                <c:pt idx="7573" formatCode="General">
                  <c:v>5.0966699999999996</c:v>
                </c:pt>
                <c:pt idx="7574" formatCode="General">
                  <c:v>5.09734</c:v>
                </c:pt>
                <c:pt idx="7575" formatCode="General">
                  <c:v>5.0980100000000004</c:v>
                </c:pt>
                <c:pt idx="7576" formatCode="General">
                  <c:v>5.0986900000000004</c:v>
                </c:pt>
                <c:pt idx="7577" formatCode="General">
                  <c:v>5.0993599999999999</c:v>
                </c:pt>
                <c:pt idx="7578" formatCode="General">
                  <c:v>5.1000300000000003</c:v>
                </c:pt>
                <c:pt idx="7579" formatCode="General">
                  <c:v>5.1007100000000003</c:v>
                </c:pt>
                <c:pt idx="7580" formatCode="General">
                  <c:v>5.1013799999999998</c:v>
                </c:pt>
                <c:pt idx="7581" formatCode="General">
                  <c:v>5.1020500000000002</c:v>
                </c:pt>
                <c:pt idx="7582" formatCode="General">
                  <c:v>5.1027199999999997</c:v>
                </c:pt>
                <c:pt idx="7583" formatCode="General">
                  <c:v>5.1033999999999997</c:v>
                </c:pt>
                <c:pt idx="7584" formatCode="General">
                  <c:v>5.1040700000000001</c:v>
                </c:pt>
                <c:pt idx="7585" formatCode="General">
                  <c:v>5.1047399999999996</c:v>
                </c:pt>
                <c:pt idx="7586" formatCode="General">
                  <c:v>5.1054199999999996</c:v>
                </c:pt>
                <c:pt idx="7587" formatCode="General">
                  <c:v>5.10609</c:v>
                </c:pt>
                <c:pt idx="7588" formatCode="General">
                  <c:v>5.1067600000000004</c:v>
                </c:pt>
                <c:pt idx="7589" formatCode="General">
                  <c:v>5.1074400000000004</c:v>
                </c:pt>
                <c:pt idx="7590" formatCode="General">
                  <c:v>5.1081099999999999</c:v>
                </c:pt>
                <c:pt idx="7591" formatCode="General">
                  <c:v>5.1087800000000003</c:v>
                </c:pt>
                <c:pt idx="7592" formatCode="General">
                  <c:v>5.1094600000000003</c:v>
                </c:pt>
                <c:pt idx="7593" formatCode="General">
                  <c:v>5.1101299999999998</c:v>
                </c:pt>
                <c:pt idx="7594" formatCode="General">
                  <c:v>5.1108000000000002</c:v>
                </c:pt>
                <c:pt idx="7595" formatCode="General">
                  <c:v>5.1114699999999997</c:v>
                </c:pt>
                <c:pt idx="7596" formatCode="General">
                  <c:v>5.1121499999999997</c:v>
                </c:pt>
                <c:pt idx="7597" formatCode="General">
                  <c:v>5.1128200000000001</c:v>
                </c:pt>
                <c:pt idx="7598" formatCode="General">
                  <c:v>5.1134899999999996</c:v>
                </c:pt>
                <c:pt idx="7599" formatCode="General">
                  <c:v>5.1141699999999997</c:v>
                </c:pt>
                <c:pt idx="7600" formatCode="General">
                  <c:v>5.1148400000000001</c:v>
                </c:pt>
                <c:pt idx="7601" formatCode="General">
                  <c:v>5.1155099999999996</c:v>
                </c:pt>
                <c:pt idx="7602" formatCode="General">
                  <c:v>5.1161899999999996</c:v>
                </c:pt>
                <c:pt idx="7603" formatCode="General">
                  <c:v>5.11686</c:v>
                </c:pt>
                <c:pt idx="7604" formatCode="General">
                  <c:v>5.1175300000000004</c:v>
                </c:pt>
                <c:pt idx="7605" formatCode="General">
                  <c:v>5.1181999999999999</c:v>
                </c:pt>
                <c:pt idx="7606" formatCode="General">
                  <c:v>5.1188799999999999</c:v>
                </c:pt>
                <c:pt idx="7607" formatCode="General">
                  <c:v>5.1195500000000003</c:v>
                </c:pt>
                <c:pt idx="7608" formatCode="General">
                  <c:v>5.1202199999999998</c:v>
                </c:pt>
                <c:pt idx="7609" formatCode="General">
                  <c:v>5.1208999999999998</c:v>
                </c:pt>
                <c:pt idx="7610" formatCode="General">
                  <c:v>5.1215700000000002</c:v>
                </c:pt>
                <c:pt idx="7611" formatCode="General">
                  <c:v>5.1222399999999997</c:v>
                </c:pt>
                <c:pt idx="7612" formatCode="General">
                  <c:v>5.1229199999999997</c:v>
                </c:pt>
                <c:pt idx="7613" formatCode="General">
                  <c:v>5.1235900000000001</c:v>
                </c:pt>
                <c:pt idx="7614" formatCode="General">
                  <c:v>5.1242599999999996</c:v>
                </c:pt>
                <c:pt idx="7615" formatCode="General">
                  <c:v>5.12493</c:v>
                </c:pt>
                <c:pt idx="7616" formatCode="General">
                  <c:v>5.12561</c:v>
                </c:pt>
                <c:pt idx="7617" formatCode="General">
                  <c:v>5.1262800000000004</c:v>
                </c:pt>
                <c:pt idx="7618" formatCode="General">
                  <c:v>5.1269499999999999</c:v>
                </c:pt>
                <c:pt idx="7619" formatCode="General">
                  <c:v>5.1276299999999999</c:v>
                </c:pt>
                <c:pt idx="7620" formatCode="General">
                  <c:v>5.1283000000000003</c:v>
                </c:pt>
                <c:pt idx="7621" formatCode="General">
                  <c:v>5.1289699999999998</c:v>
                </c:pt>
                <c:pt idx="7622" formatCode="General">
                  <c:v>5.1296499999999998</c:v>
                </c:pt>
                <c:pt idx="7623" formatCode="General">
                  <c:v>5.1303200000000002</c:v>
                </c:pt>
                <c:pt idx="7624" formatCode="General">
                  <c:v>5.1309899999999997</c:v>
                </c:pt>
                <c:pt idx="7625" formatCode="General">
                  <c:v>5.1316600000000001</c:v>
                </c:pt>
                <c:pt idx="7626" formatCode="General">
                  <c:v>5.1323400000000001</c:v>
                </c:pt>
                <c:pt idx="7627" formatCode="General">
                  <c:v>5.1330099999999996</c:v>
                </c:pt>
                <c:pt idx="7628" formatCode="General">
                  <c:v>5.13368</c:v>
                </c:pt>
                <c:pt idx="7629" formatCode="General">
                  <c:v>5.13436</c:v>
                </c:pt>
                <c:pt idx="7630" formatCode="General">
                  <c:v>5.1350300000000004</c:v>
                </c:pt>
                <c:pt idx="7631" formatCode="General">
                  <c:v>5.1356999999999999</c:v>
                </c:pt>
                <c:pt idx="7632" formatCode="General">
                  <c:v>5.1363799999999999</c:v>
                </c:pt>
                <c:pt idx="7633" formatCode="General">
                  <c:v>5.1370500000000003</c:v>
                </c:pt>
                <c:pt idx="7634" formatCode="General">
                  <c:v>5.1377199999999998</c:v>
                </c:pt>
                <c:pt idx="7635" formatCode="General">
                  <c:v>5.1383900000000002</c:v>
                </c:pt>
                <c:pt idx="7636" formatCode="General">
                  <c:v>5.1390700000000002</c:v>
                </c:pt>
                <c:pt idx="7637" formatCode="General">
                  <c:v>5.1397399999999998</c:v>
                </c:pt>
                <c:pt idx="7638" formatCode="General">
                  <c:v>5.1404100000000001</c:v>
                </c:pt>
                <c:pt idx="7639" formatCode="General">
                  <c:v>5.1410900000000002</c:v>
                </c:pt>
                <c:pt idx="7640" formatCode="General">
                  <c:v>5.1417599999999997</c:v>
                </c:pt>
                <c:pt idx="7641" formatCode="General">
                  <c:v>5.1424300000000001</c:v>
                </c:pt>
                <c:pt idx="7642" formatCode="General">
                  <c:v>5.1431100000000001</c:v>
                </c:pt>
                <c:pt idx="7643" formatCode="General">
                  <c:v>5.1437799999999996</c:v>
                </c:pt>
                <c:pt idx="7644" formatCode="General">
                  <c:v>5.14445</c:v>
                </c:pt>
                <c:pt idx="7645" formatCode="General">
                  <c:v>5.1451200000000004</c:v>
                </c:pt>
                <c:pt idx="7646" formatCode="General">
                  <c:v>5.1458000000000004</c:v>
                </c:pt>
                <c:pt idx="7647" formatCode="General">
                  <c:v>5.1464699999999999</c:v>
                </c:pt>
                <c:pt idx="7648" formatCode="General">
                  <c:v>5.1471400000000003</c:v>
                </c:pt>
                <c:pt idx="7649" formatCode="General">
                  <c:v>5.1478200000000003</c:v>
                </c:pt>
                <c:pt idx="7650" formatCode="General">
                  <c:v>5.1484899999999998</c:v>
                </c:pt>
                <c:pt idx="7651" formatCode="General">
                  <c:v>5.1491600000000002</c:v>
                </c:pt>
                <c:pt idx="7652" formatCode="General">
                  <c:v>5.1498400000000002</c:v>
                </c:pt>
                <c:pt idx="7653" formatCode="General">
                  <c:v>5.1505099999999997</c:v>
                </c:pt>
                <c:pt idx="7654" formatCode="General">
                  <c:v>5.1511800000000001</c:v>
                </c:pt>
                <c:pt idx="7655" formatCode="General">
                  <c:v>5.1518499999999996</c:v>
                </c:pt>
                <c:pt idx="7656" formatCode="General">
                  <c:v>5.1525299999999996</c:v>
                </c:pt>
                <c:pt idx="7657" formatCode="General">
                  <c:v>5.1532</c:v>
                </c:pt>
                <c:pt idx="7658" formatCode="General">
                  <c:v>5.1538700000000004</c:v>
                </c:pt>
                <c:pt idx="7659" formatCode="General">
                  <c:v>5.1545500000000004</c:v>
                </c:pt>
                <c:pt idx="7660" formatCode="General">
                  <c:v>5.1552199999999999</c:v>
                </c:pt>
                <c:pt idx="7661" formatCode="General">
                  <c:v>5.1558900000000003</c:v>
                </c:pt>
                <c:pt idx="7662" formatCode="General">
                  <c:v>5.1565700000000003</c:v>
                </c:pt>
                <c:pt idx="7663" formatCode="General">
                  <c:v>5.1572399999999998</c:v>
                </c:pt>
                <c:pt idx="7664" formatCode="General">
                  <c:v>5.1579100000000002</c:v>
                </c:pt>
                <c:pt idx="7665" formatCode="General">
                  <c:v>5.1585799999999997</c:v>
                </c:pt>
                <c:pt idx="7666" formatCode="General">
                  <c:v>5.1592599999999997</c:v>
                </c:pt>
                <c:pt idx="7667" formatCode="General">
                  <c:v>5.1599300000000001</c:v>
                </c:pt>
                <c:pt idx="7668" formatCode="General">
                  <c:v>5.1605999999999996</c:v>
                </c:pt>
                <c:pt idx="7669" formatCode="General">
                  <c:v>5.1612799999999996</c:v>
                </c:pt>
                <c:pt idx="7670" formatCode="General">
                  <c:v>5.16195</c:v>
                </c:pt>
                <c:pt idx="7671" formatCode="General">
                  <c:v>5.1626200000000004</c:v>
                </c:pt>
                <c:pt idx="7672" formatCode="General">
                  <c:v>5.1632999999999996</c:v>
                </c:pt>
                <c:pt idx="7673" formatCode="General">
                  <c:v>5.1639699999999999</c:v>
                </c:pt>
                <c:pt idx="7674" formatCode="General">
                  <c:v>5.1646400000000003</c:v>
                </c:pt>
                <c:pt idx="7675" formatCode="General">
                  <c:v>5.1653099999999998</c:v>
                </c:pt>
                <c:pt idx="7676" formatCode="General">
                  <c:v>5.1659899999999999</c:v>
                </c:pt>
                <c:pt idx="7677" formatCode="General">
                  <c:v>5.1666600000000003</c:v>
                </c:pt>
                <c:pt idx="7678" formatCode="General">
                  <c:v>5.1673299999999998</c:v>
                </c:pt>
                <c:pt idx="7679" formatCode="General">
                  <c:v>5.1680099999999998</c:v>
                </c:pt>
                <c:pt idx="7680" formatCode="General">
                  <c:v>5.1686800000000002</c:v>
                </c:pt>
                <c:pt idx="7681" formatCode="General">
                  <c:v>5.1693499999999997</c:v>
                </c:pt>
                <c:pt idx="7682" formatCode="General">
                  <c:v>5.1700299999999997</c:v>
                </c:pt>
                <c:pt idx="7683" formatCode="General">
                  <c:v>5.1707000000000001</c:v>
                </c:pt>
                <c:pt idx="7684" formatCode="General">
                  <c:v>5.1713699999999996</c:v>
                </c:pt>
                <c:pt idx="7685" formatCode="General">
                  <c:v>5.17204</c:v>
                </c:pt>
                <c:pt idx="7686" formatCode="General">
                  <c:v>5.17272</c:v>
                </c:pt>
                <c:pt idx="7687" formatCode="General">
                  <c:v>5.1733900000000004</c:v>
                </c:pt>
                <c:pt idx="7688" formatCode="General">
                  <c:v>5.1740599999999999</c:v>
                </c:pt>
                <c:pt idx="7689" formatCode="General">
                  <c:v>5.1747399999999999</c:v>
                </c:pt>
                <c:pt idx="7690" formatCode="General">
                  <c:v>5.1754100000000003</c:v>
                </c:pt>
                <c:pt idx="7691" formatCode="General">
                  <c:v>5.1760799999999998</c:v>
                </c:pt>
                <c:pt idx="7692" formatCode="General">
                  <c:v>5.1767599999999998</c:v>
                </c:pt>
                <c:pt idx="7693" formatCode="General">
                  <c:v>5.1774300000000002</c:v>
                </c:pt>
                <c:pt idx="7694" formatCode="General">
                  <c:v>5.1780999999999997</c:v>
                </c:pt>
                <c:pt idx="7695" formatCode="General">
                  <c:v>5.1787700000000001</c:v>
                </c:pt>
                <c:pt idx="7696" formatCode="General">
                  <c:v>5.1794500000000001</c:v>
                </c:pt>
                <c:pt idx="7697" formatCode="General">
                  <c:v>5.1801199999999996</c:v>
                </c:pt>
                <c:pt idx="7698" formatCode="General">
                  <c:v>5.18079</c:v>
                </c:pt>
                <c:pt idx="7699" formatCode="General">
                  <c:v>5.18147</c:v>
                </c:pt>
                <c:pt idx="7700" formatCode="General">
                  <c:v>5.1821400000000004</c:v>
                </c:pt>
                <c:pt idx="7701" formatCode="General">
                  <c:v>5.1828099999999999</c:v>
                </c:pt>
                <c:pt idx="7702" formatCode="General">
                  <c:v>5.1834899999999999</c:v>
                </c:pt>
                <c:pt idx="7703" formatCode="General">
                  <c:v>5.1841600000000003</c:v>
                </c:pt>
                <c:pt idx="7704" formatCode="General">
                  <c:v>5.1848299999999998</c:v>
                </c:pt>
                <c:pt idx="7705" formatCode="General">
                  <c:v>5.1855000000000002</c:v>
                </c:pt>
                <c:pt idx="7706" formatCode="General">
                  <c:v>5.1861800000000002</c:v>
                </c:pt>
                <c:pt idx="7707" formatCode="General">
                  <c:v>5.1868499999999997</c:v>
                </c:pt>
                <c:pt idx="7708" formatCode="General">
                  <c:v>5.1875200000000001</c:v>
                </c:pt>
                <c:pt idx="7709" formatCode="General">
                  <c:v>5.1882000000000001</c:v>
                </c:pt>
                <c:pt idx="7710" formatCode="General">
                  <c:v>5.1888699999999996</c:v>
                </c:pt>
                <c:pt idx="7711" formatCode="General">
                  <c:v>5.18954</c:v>
                </c:pt>
                <c:pt idx="7712" formatCode="General">
                  <c:v>5.1902200000000001</c:v>
                </c:pt>
                <c:pt idx="7713" formatCode="General">
                  <c:v>5.1908899999999996</c:v>
                </c:pt>
                <c:pt idx="7714" formatCode="General">
                  <c:v>5.19156</c:v>
                </c:pt>
                <c:pt idx="7715" formatCode="General">
                  <c:v>5.1922300000000003</c:v>
                </c:pt>
                <c:pt idx="7716" formatCode="General">
                  <c:v>5.1929100000000004</c:v>
                </c:pt>
                <c:pt idx="7717" formatCode="General">
                  <c:v>5.1935799999999999</c:v>
                </c:pt>
                <c:pt idx="7718" formatCode="General">
                  <c:v>5.1942500000000003</c:v>
                </c:pt>
                <c:pt idx="7719" formatCode="General">
                  <c:v>5.1949300000000003</c:v>
                </c:pt>
                <c:pt idx="7720" formatCode="General">
                  <c:v>5.1955999999999998</c:v>
                </c:pt>
                <c:pt idx="7721" formatCode="General">
                  <c:v>5.1962700000000002</c:v>
                </c:pt>
                <c:pt idx="7722" formatCode="General">
                  <c:v>5.1969500000000002</c:v>
                </c:pt>
                <c:pt idx="7723" formatCode="General">
                  <c:v>5.1976199999999997</c:v>
                </c:pt>
                <c:pt idx="7724" formatCode="General">
                  <c:v>5.1982900000000001</c:v>
                </c:pt>
                <c:pt idx="7725" formatCode="General">
                  <c:v>5.1989599999999996</c:v>
                </c:pt>
                <c:pt idx="7726" formatCode="General">
                  <c:v>5.1996399999999996</c:v>
                </c:pt>
                <c:pt idx="7727" formatCode="General">
                  <c:v>5.20031</c:v>
                </c:pt>
                <c:pt idx="7728" formatCode="General">
                  <c:v>5.2009800000000004</c:v>
                </c:pt>
                <c:pt idx="7729" formatCode="General">
                  <c:v>5.2016600000000004</c:v>
                </c:pt>
                <c:pt idx="7730" formatCode="General">
                  <c:v>5.2023299999999999</c:v>
                </c:pt>
                <c:pt idx="7731" formatCode="General">
                  <c:v>5.2030000000000003</c:v>
                </c:pt>
                <c:pt idx="7732" formatCode="General">
                  <c:v>5.2036800000000003</c:v>
                </c:pt>
                <c:pt idx="7733" formatCode="General">
                  <c:v>5.2043499999999998</c:v>
                </c:pt>
                <c:pt idx="7734" formatCode="General">
                  <c:v>5.2050200000000002</c:v>
                </c:pt>
                <c:pt idx="7735" formatCode="General">
                  <c:v>5.2056899999999997</c:v>
                </c:pt>
                <c:pt idx="7736" formatCode="General">
                  <c:v>5.2063699999999997</c:v>
                </c:pt>
                <c:pt idx="7737" formatCode="General">
                  <c:v>5.2070400000000001</c:v>
                </c:pt>
                <c:pt idx="7738" formatCode="General">
                  <c:v>5.2077099999999996</c:v>
                </c:pt>
                <c:pt idx="7739" formatCode="General">
                  <c:v>5.2083899999999996</c:v>
                </c:pt>
                <c:pt idx="7740" formatCode="General">
                  <c:v>5.20906</c:v>
                </c:pt>
                <c:pt idx="7741" formatCode="General">
                  <c:v>5.2097300000000004</c:v>
                </c:pt>
                <c:pt idx="7742" formatCode="General">
                  <c:v>5.2104100000000004</c:v>
                </c:pt>
                <c:pt idx="7743" formatCode="General">
                  <c:v>5.2110799999999999</c:v>
                </c:pt>
                <c:pt idx="7744" formatCode="General">
                  <c:v>5.2117500000000003</c:v>
                </c:pt>
                <c:pt idx="7745" formatCode="General">
                  <c:v>5.2124199999999998</c:v>
                </c:pt>
                <c:pt idx="7746" formatCode="General">
                  <c:v>5.2130999999999998</c:v>
                </c:pt>
                <c:pt idx="7747" formatCode="General">
                  <c:v>5.2137700000000002</c:v>
                </c:pt>
                <c:pt idx="7748" formatCode="General">
                  <c:v>5.2144399999999997</c:v>
                </c:pt>
                <c:pt idx="7749" formatCode="General">
                  <c:v>5.2151199999999998</c:v>
                </c:pt>
                <c:pt idx="7750" formatCode="General">
                  <c:v>5.2157900000000001</c:v>
                </c:pt>
                <c:pt idx="7751" formatCode="General">
                  <c:v>5.2164599999999997</c:v>
                </c:pt>
                <c:pt idx="7752" formatCode="General">
                  <c:v>5.2171399999999997</c:v>
                </c:pt>
                <c:pt idx="7753" formatCode="General">
                  <c:v>5.2178100000000001</c:v>
                </c:pt>
                <c:pt idx="7754" formatCode="General">
                  <c:v>5.2184799999999996</c:v>
                </c:pt>
                <c:pt idx="7755" formatCode="General">
                  <c:v>5.21915</c:v>
                </c:pt>
                <c:pt idx="7756" formatCode="General">
                  <c:v>5.21983</c:v>
                </c:pt>
                <c:pt idx="7757" formatCode="General">
                  <c:v>5.2205000000000004</c:v>
                </c:pt>
                <c:pt idx="7758" formatCode="General">
                  <c:v>5.2211699999999999</c:v>
                </c:pt>
                <c:pt idx="7759" formatCode="General">
                  <c:v>5.2218499999999999</c:v>
                </c:pt>
                <c:pt idx="7760" formatCode="General">
                  <c:v>5.2225200000000003</c:v>
                </c:pt>
                <c:pt idx="7761" formatCode="General">
                  <c:v>5.2231899999999998</c:v>
                </c:pt>
                <c:pt idx="7762" formatCode="General">
                  <c:v>5.2238699999999998</c:v>
                </c:pt>
                <c:pt idx="7763" formatCode="General">
                  <c:v>5.2245400000000002</c:v>
                </c:pt>
                <c:pt idx="7764" formatCode="General">
                  <c:v>5.2252099999999997</c:v>
                </c:pt>
                <c:pt idx="7765" formatCode="General">
                  <c:v>5.2258800000000001</c:v>
                </c:pt>
                <c:pt idx="7766" formatCode="General">
                  <c:v>5.2265600000000001</c:v>
                </c:pt>
                <c:pt idx="7767" formatCode="General">
                  <c:v>5.2272299999999996</c:v>
                </c:pt>
                <c:pt idx="7768" formatCode="General">
                  <c:v>5.2279</c:v>
                </c:pt>
                <c:pt idx="7769" formatCode="General">
                  <c:v>5.22858</c:v>
                </c:pt>
                <c:pt idx="7770" formatCode="General">
                  <c:v>5.2292500000000004</c:v>
                </c:pt>
                <c:pt idx="7771" formatCode="General">
                  <c:v>5.2299199999999999</c:v>
                </c:pt>
                <c:pt idx="7772" formatCode="General">
                  <c:v>5.2305999999999999</c:v>
                </c:pt>
                <c:pt idx="7773" formatCode="General">
                  <c:v>5.2312700000000003</c:v>
                </c:pt>
                <c:pt idx="7774" formatCode="General">
                  <c:v>5.2319399999999998</c:v>
                </c:pt>
                <c:pt idx="7775" formatCode="General">
                  <c:v>5.2326100000000002</c:v>
                </c:pt>
                <c:pt idx="7776" formatCode="General">
                  <c:v>5.2332900000000002</c:v>
                </c:pt>
                <c:pt idx="7777" formatCode="General">
                  <c:v>5.2339599999999997</c:v>
                </c:pt>
                <c:pt idx="7778" formatCode="General">
                  <c:v>5.2346300000000001</c:v>
                </c:pt>
                <c:pt idx="7779" formatCode="General">
                  <c:v>5.2353100000000001</c:v>
                </c:pt>
                <c:pt idx="7780" formatCode="General">
                  <c:v>5.2359799999999996</c:v>
                </c:pt>
                <c:pt idx="7781" formatCode="General">
                  <c:v>5.23665</c:v>
                </c:pt>
                <c:pt idx="7782" formatCode="General">
                  <c:v>5.23733</c:v>
                </c:pt>
                <c:pt idx="7783" formatCode="General">
                  <c:v>5.2380000000000004</c:v>
                </c:pt>
                <c:pt idx="7784" formatCode="General">
                  <c:v>5.2386699999999999</c:v>
                </c:pt>
                <c:pt idx="7785" formatCode="General">
                  <c:v>5.23935</c:v>
                </c:pt>
                <c:pt idx="7786" formatCode="General">
                  <c:v>5.2400200000000003</c:v>
                </c:pt>
                <c:pt idx="7787" formatCode="General">
                  <c:v>5.2406899999999998</c:v>
                </c:pt>
                <c:pt idx="7788" formatCode="General">
                  <c:v>5.2413600000000002</c:v>
                </c:pt>
                <c:pt idx="7789" formatCode="General">
                  <c:v>5.2420400000000003</c:v>
                </c:pt>
                <c:pt idx="7790" formatCode="General">
                  <c:v>5.2427099999999998</c:v>
                </c:pt>
                <c:pt idx="7791" formatCode="General">
                  <c:v>5.2433800000000002</c:v>
                </c:pt>
                <c:pt idx="7792" formatCode="General">
                  <c:v>5.2440600000000002</c:v>
                </c:pt>
                <c:pt idx="7793" formatCode="General">
                  <c:v>5.2447299999999997</c:v>
                </c:pt>
                <c:pt idx="7794" formatCode="General">
                  <c:v>5.2454000000000001</c:v>
                </c:pt>
                <c:pt idx="7795" formatCode="General">
                  <c:v>5.2460800000000001</c:v>
                </c:pt>
                <c:pt idx="7796" formatCode="General">
                  <c:v>5.2467499999999996</c:v>
                </c:pt>
                <c:pt idx="7797" formatCode="General">
                  <c:v>5.24742</c:v>
                </c:pt>
                <c:pt idx="7798" formatCode="General">
                  <c:v>5.2480900000000004</c:v>
                </c:pt>
                <c:pt idx="7799" formatCode="General">
                  <c:v>5.2487700000000004</c:v>
                </c:pt>
                <c:pt idx="7800" formatCode="General">
                  <c:v>5.2494399999999999</c:v>
                </c:pt>
                <c:pt idx="7801" formatCode="General">
                  <c:v>5.2501100000000003</c:v>
                </c:pt>
                <c:pt idx="7802" formatCode="General">
                  <c:v>5.2507900000000003</c:v>
                </c:pt>
                <c:pt idx="7803" formatCode="General">
                  <c:v>5.2514599999999998</c:v>
                </c:pt>
                <c:pt idx="7804" formatCode="General">
                  <c:v>5.2521300000000002</c:v>
                </c:pt>
                <c:pt idx="7805" formatCode="General">
                  <c:v>5.2528100000000002</c:v>
                </c:pt>
                <c:pt idx="7806" formatCode="General">
                  <c:v>5.2534799999999997</c:v>
                </c:pt>
                <c:pt idx="7807" formatCode="General">
                  <c:v>5.2541500000000001</c:v>
                </c:pt>
                <c:pt idx="7808" formatCode="General">
                  <c:v>5.2548199999999996</c:v>
                </c:pt>
                <c:pt idx="7809" formatCode="General">
                  <c:v>5.2554999999999996</c:v>
                </c:pt>
                <c:pt idx="7810" formatCode="General">
                  <c:v>5.25617</c:v>
                </c:pt>
                <c:pt idx="7811" formatCode="General">
                  <c:v>5.2568400000000004</c:v>
                </c:pt>
                <c:pt idx="7812" formatCode="General">
                  <c:v>5.2575200000000004</c:v>
                </c:pt>
                <c:pt idx="7813" formatCode="General">
                  <c:v>5.2581899999999999</c:v>
                </c:pt>
                <c:pt idx="7814" formatCode="General">
                  <c:v>5.2588600000000003</c:v>
                </c:pt>
                <c:pt idx="7815" formatCode="General">
                  <c:v>5.2595400000000003</c:v>
                </c:pt>
                <c:pt idx="7816" formatCode="General">
                  <c:v>5.2602099999999998</c:v>
                </c:pt>
                <c:pt idx="7817" formatCode="General">
                  <c:v>5.2608800000000002</c:v>
                </c:pt>
                <c:pt idx="7818" formatCode="General">
                  <c:v>5.2615499999999997</c:v>
                </c:pt>
                <c:pt idx="7819" formatCode="General">
                  <c:v>5.2622299999999997</c:v>
                </c:pt>
                <c:pt idx="7820" formatCode="General">
                  <c:v>5.2629000000000001</c:v>
                </c:pt>
                <c:pt idx="7821" formatCode="General">
                  <c:v>5.2635699999999996</c:v>
                </c:pt>
                <c:pt idx="7822" formatCode="General">
                  <c:v>5.2642499999999997</c:v>
                </c:pt>
                <c:pt idx="7823" formatCode="General">
                  <c:v>5.26492</c:v>
                </c:pt>
                <c:pt idx="7824" formatCode="General">
                  <c:v>5.2655900000000004</c:v>
                </c:pt>
                <c:pt idx="7825" formatCode="General">
                  <c:v>5.2662699999999996</c:v>
                </c:pt>
                <c:pt idx="7826" formatCode="General">
                  <c:v>5.26694</c:v>
                </c:pt>
                <c:pt idx="7827" formatCode="General">
                  <c:v>5.2676100000000003</c:v>
                </c:pt>
                <c:pt idx="7828" formatCode="General">
                  <c:v>5.2682799999999999</c:v>
                </c:pt>
                <c:pt idx="7829" formatCode="General">
                  <c:v>5.2689599999999999</c:v>
                </c:pt>
                <c:pt idx="7830" formatCode="General">
                  <c:v>5.2696300000000003</c:v>
                </c:pt>
                <c:pt idx="7831" formatCode="General">
                  <c:v>5.2702999999999998</c:v>
                </c:pt>
                <c:pt idx="7832" formatCode="General">
                  <c:v>5.2709799999999998</c:v>
                </c:pt>
                <c:pt idx="7833" formatCode="General">
                  <c:v>5.2716500000000002</c:v>
                </c:pt>
                <c:pt idx="7834" formatCode="General">
                  <c:v>5.2723199999999997</c:v>
                </c:pt>
                <c:pt idx="7835" formatCode="General">
                  <c:v>5.2729999999999997</c:v>
                </c:pt>
                <c:pt idx="7836" formatCode="General">
                  <c:v>5.2736700000000001</c:v>
                </c:pt>
                <c:pt idx="7837" formatCode="General">
                  <c:v>5.2743399999999996</c:v>
                </c:pt>
                <c:pt idx="7838" formatCode="General">
                  <c:v>5.27501</c:v>
                </c:pt>
                <c:pt idx="7839" formatCode="General">
                  <c:v>5.27569</c:v>
                </c:pt>
                <c:pt idx="7840" formatCode="General">
                  <c:v>5.2763600000000004</c:v>
                </c:pt>
                <c:pt idx="7841" formatCode="General">
                  <c:v>5.2770299999999999</c:v>
                </c:pt>
                <c:pt idx="7842" formatCode="General">
                  <c:v>5.2777099999999999</c:v>
                </c:pt>
                <c:pt idx="7843" formatCode="General">
                  <c:v>5.2783800000000003</c:v>
                </c:pt>
                <c:pt idx="7844" formatCode="General">
                  <c:v>5.2790499999999998</c:v>
                </c:pt>
                <c:pt idx="7845" formatCode="General">
                  <c:v>5.2797299999999998</c:v>
                </c:pt>
                <c:pt idx="7846" formatCode="General">
                  <c:v>5.2804000000000002</c:v>
                </c:pt>
                <c:pt idx="7847" formatCode="General">
                  <c:v>5.2810699999999997</c:v>
                </c:pt>
                <c:pt idx="7848" formatCode="General">
                  <c:v>5.2817400000000001</c:v>
                </c:pt>
                <c:pt idx="7849" formatCode="General">
                  <c:v>5.2824200000000001</c:v>
                </c:pt>
                <c:pt idx="7850" formatCode="General">
                  <c:v>5.2830899999999996</c:v>
                </c:pt>
                <c:pt idx="7851" formatCode="General">
                  <c:v>5.28376</c:v>
                </c:pt>
                <c:pt idx="7852" formatCode="General">
                  <c:v>5.28444</c:v>
                </c:pt>
                <c:pt idx="7853" formatCode="General">
                  <c:v>5.2851100000000004</c:v>
                </c:pt>
                <c:pt idx="7854" formatCode="General">
                  <c:v>5.2857799999999999</c:v>
                </c:pt>
                <c:pt idx="7855" formatCode="General">
                  <c:v>5.2864599999999999</c:v>
                </c:pt>
                <c:pt idx="7856" formatCode="General">
                  <c:v>5.2871300000000003</c:v>
                </c:pt>
                <c:pt idx="7857" formatCode="General">
                  <c:v>5.2877999999999998</c:v>
                </c:pt>
                <c:pt idx="7858" formatCode="General">
                  <c:v>5.2884700000000002</c:v>
                </c:pt>
                <c:pt idx="7859" formatCode="General">
                  <c:v>5.2891500000000002</c:v>
                </c:pt>
                <c:pt idx="7860" formatCode="General">
                  <c:v>5.2898199999999997</c:v>
                </c:pt>
                <c:pt idx="7861" formatCode="General">
                  <c:v>5.2904900000000001</c:v>
                </c:pt>
                <c:pt idx="7862" formatCode="General">
                  <c:v>5.2911700000000002</c:v>
                </c:pt>
                <c:pt idx="7863" formatCode="General">
                  <c:v>5.2918399999999997</c:v>
                </c:pt>
                <c:pt idx="7864" formatCode="General">
                  <c:v>5.29251</c:v>
                </c:pt>
                <c:pt idx="7865" formatCode="General">
                  <c:v>5.2931900000000001</c:v>
                </c:pt>
                <c:pt idx="7866" formatCode="General">
                  <c:v>5.2938599999999996</c:v>
                </c:pt>
                <c:pt idx="7867" formatCode="General">
                  <c:v>5.29453</c:v>
                </c:pt>
                <c:pt idx="7868" formatCode="General">
                  <c:v>5.2952000000000004</c:v>
                </c:pt>
                <c:pt idx="7869" formatCode="General">
                  <c:v>5.2958800000000004</c:v>
                </c:pt>
                <c:pt idx="7870" formatCode="General">
                  <c:v>5.2965499999999999</c:v>
                </c:pt>
                <c:pt idx="7871" formatCode="General">
                  <c:v>5.2972200000000003</c:v>
                </c:pt>
                <c:pt idx="7872" formatCode="General">
                  <c:v>5.2979000000000003</c:v>
                </c:pt>
                <c:pt idx="7873" formatCode="General">
                  <c:v>5.2985699999999998</c:v>
                </c:pt>
                <c:pt idx="7874" formatCode="General">
                  <c:v>5.2992400000000002</c:v>
                </c:pt>
                <c:pt idx="7875" formatCode="General">
                  <c:v>5.2999200000000002</c:v>
                </c:pt>
                <c:pt idx="7876" formatCode="General">
                  <c:v>5.3005899999999997</c:v>
                </c:pt>
                <c:pt idx="7877" formatCode="General">
                  <c:v>5.3012600000000001</c:v>
                </c:pt>
                <c:pt idx="7878" formatCode="General">
                  <c:v>5.3019299999999996</c:v>
                </c:pt>
                <c:pt idx="7879" formatCode="General">
                  <c:v>5.3026099999999996</c:v>
                </c:pt>
                <c:pt idx="7880" formatCode="General">
                  <c:v>5.30328</c:v>
                </c:pt>
                <c:pt idx="7881" formatCode="General">
                  <c:v>5.3039500000000004</c:v>
                </c:pt>
                <c:pt idx="7882" formatCode="General">
                  <c:v>5.3046300000000004</c:v>
                </c:pt>
                <c:pt idx="7883" formatCode="General">
                  <c:v>5.3052999999999999</c:v>
                </c:pt>
                <c:pt idx="7884" formatCode="General">
                  <c:v>5.3059700000000003</c:v>
                </c:pt>
                <c:pt idx="7885" formatCode="General">
                  <c:v>5.3066500000000003</c:v>
                </c:pt>
                <c:pt idx="7886" formatCode="General">
                  <c:v>5.3073199999999998</c:v>
                </c:pt>
                <c:pt idx="7887" formatCode="General">
                  <c:v>5.3079900000000002</c:v>
                </c:pt>
                <c:pt idx="7888" formatCode="General">
                  <c:v>5.3086599999999997</c:v>
                </c:pt>
                <c:pt idx="7889" formatCode="General">
                  <c:v>5.3093399999999997</c:v>
                </c:pt>
                <c:pt idx="7890" formatCode="General">
                  <c:v>5.3100100000000001</c:v>
                </c:pt>
                <c:pt idx="7891" formatCode="General">
                  <c:v>5.3106799999999996</c:v>
                </c:pt>
                <c:pt idx="7892" formatCode="General">
                  <c:v>5.3113599999999996</c:v>
                </c:pt>
                <c:pt idx="7893" formatCode="General">
                  <c:v>5.31203</c:v>
                </c:pt>
                <c:pt idx="7894" formatCode="General">
                  <c:v>5.3127000000000004</c:v>
                </c:pt>
                <c:pt idx="7895" formatCode="General">
                  <c:v>5.3133800000000004</c:v>
                </c:pt>
                <c:pt idx="7896" formatCode="General">
                  <c:v>5.3140499999999999</c:v>
                </c:pt>
                <c:pt idx="7897" formatCode="General">
                  <c:v>5.3147200000000003</c:v>
                </c:pt>
                <c:pt idx="7898" formatCode="General">
                  <c:v>5.3153899999999998</c:v>
                </c:pt>
                <c:pt idx="7899" formatCode="General">
                  <c:v>5.3160699999999999</c:v>
                </c:pt>
                <c:pt idx="7900" formatCode="General">
                  <c:v>5.3167400000000002</c:v>
                </c:pt>
                <c:pt idx="7901" formatCode="General">
                  <c:v>5.3174099999999997</c:v>
                </c:pt>
                <c:pt idx="7902" formatCode="General">
                  <c:v>5.3180899999999998</c:v>
                </c:pt>
                <c:pt idx="7903" formatCode="General">
                  <c:v>5.3187600000000002</c:v>
                </c:pt>
                <c:pt idx="7904" formatCode="General">
                  <c:v>5.3194299999999997</c:v>
                </c:pt>
                <c:pt idx="7905" formatCode="General">
                  <c:v>5.3201099999999997</c:v>
                </c:pt>
                <c:pt idx="7906" formatCode="General">
                  <c:v>5.3207800000000001</c:v>
                </c:pt>
                <c:pt idx="7907" formatCode="General">
                  <c:v>5.3214499999999996</c:v>
                </c:pt>
                <c:pt idx="7908" formatCode="General">
                  <c:v>5.32212</c:v>
                </c:pt>
                <c:pt idx="7909" formatCode="General">
                  <c:v>5.3228</c:v>
                </c:pt>
                <c:pt idx="7910" formatCode="General">
                  <c:v>5.3234700000000004</c:v>
                </c:pt>
                <c:pt idx="7911" formatCode="General">
                  <c:v>5.3241399999999999</c:v>
                </c:pt>
                <c:pt idx="7912" formatCode="General">
                  <c:v>5.3248199999999999</c:v>
                </c:pt>
                <c:pt idx="7913" formatCode="General">
                  <c:v>5.3254900000000003</c:v>
                </c:pt>
                <c:pt idx="7914" formatCode="General">
                  <c:v>5.3261599999999998</c:v>
                </c:pt>
                <c:pt idx="7915" formatCode="General">
                  <c:v>5.3268399999999998</c:v>
                </c:pt>
                <c:pt idx="7916" formatCode="General">
                  <c:v>5.3275100000000002</c:v>
                </c:pt>
                <c:pt idx="7917" formatCode="General">
                  <c:v>5.3281799999999997</c:v>
                </c:pt>
                <c:pt idx="7918" formatCode="General">
                  <c:v>5.3288500000000001</c:v>
                </c:pt>
                <c:pt idx="7919" formatCode="General">
                  <c:v>5.3295300000000001</c:v>
                </c:pt>
                <c:pt idx="7920" formatCode="General">
                  <c:v>5.3301999999999996</c:v>
                </c:pt>
                <c:pt idx="7921" formatCode="General">
                  <c:v>5.33087</c:v>
                </c:pt>
                <c:pt idx="7922" formatCode="General">
                  <c:v>5.33155</c:v>
                </c:pt>
                <c:pt idx="7923" formatCode="General">
                  <c:v>5.3322200000000004</c:v>
                </c:pt>
                <c:pt idx="7924" formatCode="General">
                  <c:v>5.3328899999999999</c:v>
                </c:pt>
                <c:pt idx="7925" formatCode="General">
                  <c:v>5.3335699999999999</c:v>
                </c:pt>
                <c:pt idx="7926" formatCode="General">
                  <c:v>5.3342400000000003</c:v>
                </c:pt>
                <c:pt idx="7927" formatCode="General">
                  <c:v>5.3349099999999998</c:v>
                </c:pt>
                <c:pt idx="7928" formatCode="General">
                  <c:v>5.3355800000000002</c:v>
                </c:pt>
                <c:pt idx="7929" formatCode="General">
                  <c:v>5.3362600000000002</c:v>
                </c:pt>
                <c:pt idx="7930" formatCode="General">
                  <c:v>5.3369299999999997</c:v>
                </c:pt>
                <c:pt idx="7931" formatCode="General">
                  <c:v>5.3376000000000001</c:v>
                </c:pt>
                <c:pt idx="7932" formatCode="General">
                  <c:v>5.3382800000000001</c:v>
                </c:pt>
                <c:pt idx="7933" formatCode="General">
                  <c:v>5.3389499999999996</c:v>
                </c:pt>
                <c:pt idx="7934" formatCode="General">
                  <c:v>5.33962</c:v>
                </c:pt>
                <c:pt idx="7935" formatCode="General">
                  <c:v>5.3403</c:v>
                </c:pt>
                <c:pt idx="7936" formatCode="General">
                  <c:v>5.3409700000000004</c:v>
                </c:pt>
                <c:pt idx="7937" formatCode="General">
                  <c:v>5.3416399999999999</c:v>
                </c:pt>
                <c:pt idx="7938" formatCode="General">
                  <c:v>5.3423100000000003</c:v>
                </c:pt>
                <c:pt idx="7939" formatCode="General">
                  <c:v>5.3429900000000004</c:v>
                </c:pt>
                <c:pt idx="7940" formatCode="General">
                  <c:v>5.3436599999999999</c:v>
                </c:pt>
                <c:pt idx="7941" formatCode="General">
                  <c:v>5.3443300000000002</c:v>
                </c:pt>
                <c:pt idx="7942" formatCode="General">
                  <c:v>5.3450100000000003</c:v>
                </c:pt>
                <c:pt idx="7943" formatCode="General">
                  <c:v>5.3456799999999998</c:v>
                </c:pt>
                <c:pt idx="7944" formatCode="General">
                  <c:v>5.3463500000000002</c:v>
                </c:pt>
                <c:pt idx="7945" formatCode="General">
                  <c:v>5.3470300000000002</c:v>
                </c:pt>
                <c:pt idx="7946" formatCode="General">
                  <c:v>5.3476999999999997</c:v>
                </c:pt>
                <c:pt idx="7947" formatCode="General">
                  <c:v>5.3483700000000001</c:v>
                </c:pt>
                <c:pt idx="7948" formatCode="General">
                  <c:v>5.3490399999999996</c:v>
                </c:pt>
                <c:pt idx="7949" formatCode="General">
                  <c:v>5.3497199999999996</c:v>
                </c:pt>
                <c:pt idx="7950" formatCode="General">
                  <c:v>5.35039</c:v>
                </c:pt>
                <c:pt idx="7951" formatCode="General">
                  <c:v>5.3510600000000004</c:v>
                </c:pt>
                <c:pt idx="7952" formatCode="General">
                  <c:v>5.3517400000000004</c:v>
                </c:pt>
                <c:pt idx="7953" formatCode="General">
                  <c:v>5.3524099999999999</c:v>
                </c:pt>
                <c:pt idx="7954" formatCode="General">
                  <c:v>5.3530800000000003</c:v>
                </c:pt>
                <c:pt idx="7955" formatCode="General">
                  <c:v>5.3537600000000003</c:v>
                </c:pt>
                <c:pt idx="7956" formatCode="General">
                  <c:v>5.3544299999999998</c:v>
                </c:pt>
                <c:pt idx="7957" formatCode="General">
                  <c:v>5.3551000000000002</c:v>
                </c:pt>
                <c:pt idx="7958" formatCode="General">
                  <c:v>5.3557699999999997</c:v>
                </c:pt>
                <c:pt idx="7959" formatCode="General">
                  <c:v>5.3564499999999997</c:v>
                </c:pt>
                <c:pt idx="7960" formatCode="General">
                  <c:v>5.3571200000000001</c:v>
                </c:pt>
                <c:pt idx="7961" formatCode="General">
                  <c:v>5.3577899999999996</c:v>
                </c:pt>
                <c:pt idx="7962" formatCode="General">
                  <c:v>5.3584699999999996</c:v>
                </c:pt>
                <c:pt idx="7963" formatCode="General">
                  <c:v>5.35914</c:v>
                </c:pt>
                <c:pt idx="7964" formatCode="General">
                  <c:v>5.3598100000000004</c:v>
                </c:pt>
                <c:pt idx="7965" formatCode="General">
                  <c:v>5.3604900000000004</c:v>
                </c:pt>
                <c:pt idx="7966" formatCode="General">
                  <c:v>5.3611599999999999</c:v>
                </c:pt>
                <c:pt idx="7967" formatCode="General">
                  <c:v>5.3618300000000003</c:v>
                </c:pt>
                <c:pt idx="7968" formatCode="General">
                  <c:v>5.3624999999999998</c:v>
                </c:pt>
                <c:pt idx="7969" formatCode="General">
                  <c:v>5.3631799999999998</c:v>
                </c:pt>
                <c:pt idx="7970" formatCode="General">
                  <c:v>5.3638500000000002</c:v>
                </c:pt>
                <c:pt idx="7971" formatCode="General">
                  <c:v>5.3645199999999997</c:v>
                </c:pt>
                <c:pt idx="7972" formatCode="General">
                  <c:v>5.3651999999999997</c:v>
                </c:pt>
                <c:pt idx="7973" formatCode="General">
                  <c:v>5.3658700000000001</c:v>
                </c:pt>
                <c:pt idx="7974" formatCode="General">
                  <c:v>5.3665399999999996</c:v>
                </c:pt>
                <c:pt idx="7975" formatCode="General">
                  <c:v>5.3672199999999997</c:v>
                </c:pt>
                <c:pt idx="7976" formatCode="General">
                  <c:v>5.3678900000000001</c:v>
                </c:pt>
                <c:pt idx="7977" formatCode="General">
                  <c:v>5.3685600000000004</c:v>
                </c:pt>
                <c:pt idx="7978" formatCode="General">
                  <c:v>5.3692399999999996</c:v>
                </c:pt>
                <c:pt idx="7979" formatCode="General">
                  <c:v>5.36991</c:v>
                </c:pt>
                <c:pt idx="7980" formatCode="General">
                  <c:v>5.3705800000000004</c:v>
                </c:pt>
                <c:pt idx="7981" formatCode="General">
                  <c:v>5.3712499999999999</c:v>
                </c:pt>
                <c:pt idx="7982" formatCode="General">
                  <c:v>5.3719299999999999</c:v>
                </c:pt>
                <c:pt idx="7983" formatCode="General">
                  <c:v>5.3726000000000003</c:v>
                </c:pt>
                <c:pt idx="7984" formatCode="General">
                  <c:v>5.3732699999999998</c:v>
                </c:pt>
                <c:pt idx="7985" formatCode="General">
                  <c:v>5.3739499999999998</c:v>
                </c:pt>
                <c:pt idx="7986" formatCode="General">
                  <c:v>5.3746200000000002</c:v>
                </c:pt>
                <c:pt idx="7987" formatCode="General">
                  <c:v>5.3752899999999997</c:v>
                </c:pt>
                <c:pt idx="7988" formatCode="General">
                  <c:v>5.3759699999999997</c:v>
                </c:pt>
                <c:pt idx="7989" formatCode="General">
                  <c:v>5.3766400000000001</c:v>
                </c:pt>
                <c:pt idx="7990" formatCode="General">
                  <c:v>5.3773099999999996</c:v>
                </c:pt>
                <c:pt idx="7991" formatCode="General">
                  <c:v>5.37798</c:v>
                </c:pt>
                <c:pt idx="7992" formatCode="General">
                  <c:v>5.37866</c:v>
                </c:pt>
                <c:pt idx="7993" formatCode="General">
                  <c:v>5.3793300000000004</c:v>
                </c:pt>
                <c:pt idx="7994" formatCode="General">
                  <c:v>5.38</c:v>
                </c:pt>
                <c:pt idx="7995" formatCode="General">
                  <c:v>5.3806799999999999</c:v>
                </c:pt>
                <c:pt idx="7996" formatCode="General">
                  <c:v>5.3813500000000003</c:v>
                </c:pt>
                <c:pt idx="7997" formatCode="General">
                  <c:v>5.3820199999999998</c:v>
                </c:pt>
                <c:pt idx="7998" formatCode="General">
                  <c:v>5.3826999999999998</c:v>
                </c:pt>
                <c:pt idx="7999" formatCode="General">
                  <c:v>5.3833700000000002</c:v>
                </c:pt>
                <c:pt idx="8000" formatCode="General">
                  <c:v>5.3840399999999997</c:v>
                </c:pt>
                <c:pt idx="8001" formatCode="General">
                  <c:v>5.3847100000000001</c:v>
                </c:pt>
                <c:pt idx="8002" formatCode="General">
                  <c:v>5.3853900000000001</c:v>
                </c:pt>
                <c:pt idx="8003" formatCode="General">
                  <c:v>5.3860599999999996</c:v>
                </c:pt>
                <c:pt idx="8004" formatCode="General">
                  <c:v>5.38673</c:v>
                </c:pt>
                <c:pt idx="8005" formatCode="General">
                  <c:v>5.38741</c:v>
                </c:pt>
                <c:pt idx="8006" formatCode="General">
                  <c:v>5.3880800000000004</c:v>
                </c:pt>
                <c:pt idx="8007" formatCode="General">
                  <c:v>5.3887499999999999</c:v>
                </c:pt>
                <c:pt idx="8008" formatCode="General">
                  <c:v>5.3894299999999999</c:v>
                </c:pt>
                <c:pt idx="8009" formatCode="General">
                  <c:v>5.3901000000000003</c:v>
                </c:pt>
                <c:pt idx="8010" formatCode="General">
                  <c:v>5.3907699999999998</c:v>
                </c:pt>
                <c:pt idx="8011" formatCode="General">
                  <c:v>5.3914400000000002</c:v>
                </c:pt>
                <c:pt idx="8012" formatCode="General">
                  <c:v>5.3921200000000002</c:v>
                </c:pt>
                <c:pt idx="8013" formatCode="General">
                  <c:v>5.3927899999999998</c:v>
                </c:pt>
                <c:pt idx="8014" formatCode="General">
                  <c:v>5.3934600000000001</c:v>
                </c:pt>
                <c:pt idx="8015" formatCode="General">
                  <c:v>5.3941400000000002</c:v>
                </c:pt>
                <c:pt idx="8016" formatCode="General">
                  <c:v>5.3948099999999997</c:v>
                </c:pt>
                <c:pt idx="8017" formatCode="General">
                  <c:v>5.3954800000000001</c:v>
                </c:pt>
                <c:pt idx="8018" formatCode="General">
                  <c:v>5.3961600000000001</c:v>
                </c:pt>
                <c:pt idx="8019" formatCode="General">
                  <c:v>5.3968299999999996</c:v>
                </c:pt>
                <c:pt idx="8020" formatCode="General">
                  <c:v>5.3975</c:v>
                </c:pt>
                <c:pt idx="8021" formatCode="General">
                  <c:v>5.3981700000000004</c:v>
                </c:pt>
                <c:pt idx="8022" formatCode="General">
                  <c:v>5.3988500000000004</c:v>
                </c:pt>
                <c:pt idx="8023" formatCode="General">
                  <c:v>5.3995199999999999</c:v>
                </c:pt>
                <c:pt idx="8024" formatCode="General">
                  <c:v>5.4001900000000003</c:v>
                </c:pt>
                <c:pt idx="8025" formatCode="General">
                  <c:v>5.4008700000000003</c:v>
                </c:pt>
                <c:pt idx="8026" formatCode="General">
                  <c:v>5.4015399999999998</c:v>
                </c:pt>
                <c:pt idx="8027" formatCode="General">
                  <c:v>5.4022100000000002</c:v>
                </c:pt>
                <c:pt idx="8028" formatCode="General">
                  <c:v>5.4028900000000002</c:v>
                </c:pt>
                <c:pt idx="8029" formatCode="General">
                  <c:v>5.4035599999999997</c:v>
                </c:pt>
                <c:pt idx="8030" formatCode="General">
                  <c:v>5.4042300000000001</c:v>
                </c:pt>
                <c:pt idx="8031" formatCode="General">
                  <c:v>5.4048999999999996</c:v>
                </c:pt>
                <c:pt idx="8032" formatCode="General">
                  <c:v>5.4055799999999996</c:v>
                </c:pt>
                <c:pt idx="8033" formatCode="General">
                  <c:v>5.40625</c:v>
                </c:pt>
                <c:pt idx="8034" formatCode="General">
                  <c:v>5.4069200000000004</c:v>
                </c:pt>
                <c:pt idx="8035" formatCode="General">
                  <c:v>5.4076000000000004</c:v>
                </c:pt>
                <c:pt idx="8036" formatCode="General">
                  <c:v>5.4082699999999999</c:v>
                </c:pt>
                <c:pt idx="8037" formatCode="General">
                  <c:v>5.4089400000000003</c:v>
                </c:pt>
                <c:pt idx="8038" formatCode="General">
                  <c:v>5.4096200000000003</c:v>
                </c:pt>
                <c:pt idx="8039" formatCode="General">
                  <c:v>5.4102899999999998</c:v>
                </c:pt>
                <c:pt idx="8040" formatCode="General">
                  <c:v>5.4109600000000002</c:v>
                </c:pt>
                <c:pt idx="8041" formatCode="General">
                  <c:v>5.4116299999999997</c:v>
                </c:pt>
                <c:pt idx="8042" formatCode="General">
                  <c:v>5.4123099999999997</c:v>
                </c:pt>
                <c:pt idx="8043" formatCode="General">
                  <c:v>5.4129800000000001</c:v>
                </c:pt>
                <c:pt idx="8044" formatCode="General">
                  <c:v>5.4136499999999996</c:v>
                </c:pt>
                <c:pt idx="8045" formatCode="General">
                  <c:v>5.4143299999999996</c:v>
                </c:pt>
                <c:pt idx="8046" formatCode="General">
                  <c:v>5.415</c:v>
                </c:pt>
                <c:pt idx="8047" formatCode="General">
                  <c:v>5.4156700000000004</c:v>
                </c:pt>
                <c:pt idx="8048" formatCode="General">
                  <c:v>5.4163500000000004</c:v>
                </c:pt>
                <c:pt idx="8049" formatCode="General">
                  <c:v>5.4170199999999999</c:v>
                </c:pt>
                <c:pt idx="8050" formatCode="General">
                  <c:v>5.4176900000000003</c:v>
                </c:pt>
                <c:pt idx="8051" formatCode="General">
                  <c:v>5.4183599999999998</c:v>
                </c:pt>
                <c:pt idx="8052" formatCode="General">
                  <c:v>5.4190399999999999</c:v>
                </c:pt>
                <c:pt idx="8053" formatCode="General">
                  <c:v>5.4197100000000002</c:v>
                </c:pt>
                <c:pt idx="8054" formatCode="General">
                  <c:v>5.4203799999999998</c:v>
                </c:pt>
                <c:pt idx="8055" formatCode="General">
                  <c:v>5.4210599999999998</c:v>
                </c:pt>
                <c:pt idx="8056" formatCode="General">
                  <c:v>5.4217300000000002</c:v>
                </c:pt>
                <c:pt idx="8057" formatCode="General">
                  <c:v>5.4223999999999997</c:v>
                </c:pt>
                <c:pt idx="8058" formatCode="General">
                  <c:v>5.4230799999999997</c:v>
                </c:pt>
                <c:pt idx="8059" formatCode="General">
                  <c:v>5.4237500000000001</c:v>
                </c:pt>
                <c:pt idx="8060" formatCode="General">
                  <c:v>5.4244199999999996</c:v>
                </c:pt>
                <c:pt idx="8061" formatCode="General">
                  <c:v>5.42509</c:v>
                </c:pt>
                <c:pt idx="8062" formatCode="General">
                  <c:v>5.42577</c:v>
                </c:pt>
                <c:pt idx="8063" formatCode="General">
                  <c:v>5.4264400000000004</c:v>
                </c:pt>
                <c:pt idx="8064" formatCode="General">
                  <c:v>5.4271099999999999</c:v>
                </c:pt>
                <c:pt idx="8065" formatCode="General">
                  <c:v>5.4277899999999999</c:v>
                </c:pt>
                <c:pt idx="8066" formatCode="General">
                  <c:v>5.4284600000000003</c:v>
                </c:pt>
                <c:pt idx="8067" formatCode="General">
                  <c:v>5.4291299999999998</c:v>
                </c:pt>
                <c:pt idx="8068" formatCode="General">
                  <c:v>5.4298099999999998</c:v>
                </c:pt>
                <c:pt idx="8069" formatCode="General">
                  <c:v>5.4304800000000002</c:v>
                </c:pt>
                <c:pt idx="8070" formatCode="General">
                  <c:v>5.4311499999999997</c:v>
                </c:pt>
                <c:pt idx="8071" formatCode="General">
                  <c:v>5.4318200000000001</c:v>
                </c:pt>
                <c:pt idx="8072" formatCode="General">
                  <c:v>5.4325000000000001</c:v>
                </c:pt>
                <c:pt idx="8073" formatCode="General">
                  <c:v>5.4331699999999996</c:v>
                </c:pt>
                <c:pt idx="8074" formatCode="General">
                  <c:v>5.43384</c:v>
                </c:pt>
                <c:pt idx="8075" formatCode="General">
                  <c:v>5.43452</c:v>
                </c:pt>
                <c:pt idx="8076" formatCode="General">
                  <c:v>5.4351900000000004</c:v>
                </c:pt>
                <c:pt idx="8077" formatCode="General">
                  <c:v>5.4358599999999999</c:v>
                </c:pt>
                <c:pt idx="8078" formatCode="General">
                  <c:v>5.4365399999999999</c:v>
                </c:pt>
                <c:pt idx="8079" formatCode="General">
                  <c:v>5.4372100000000003</c:v>
                </c:pt>
                <c:pt idx="8080" formatCode="General">
                  <c:v>5.4378799999999998</c:v>
                </c:pt>
                <c:pt idx="8081" formatCode="General">
                  <c:v>5.4385500000000002</c:v>
                </c:pt>
                <c:pt idx="8082" formatCode="General">
                  <c:v>5.4392300000000002</c:v>
                </c:pt>
                <c:pt idx="8083" formatCode="General">
                  <c:v>5.4398999999999997</c:v>
                </c:pt>
                <c:pt idx="8084" formatCode="General">
                  <c:v>5.4405700000000001</c:v>
                </c:pt>
                <c:pt idx="8085" formatCode="General">
                  <c:v>5.4412500000000001</c:v>
                </c:pt>
                <c:pt idx="8086" formatCode="General">
                  <c:v>5.4419199999999996</c:v>
                </c:pt>
                <c:pt idx="8087" formatCode="General">
                  <c:v>5.44259</c:v>
                </c:pt>
                <c:pt idx="8088" formatCode="General">
                  <c:v>5.4432700000000001</c:v>
                </c:pt>
                <c:pt idx="8089" formatCode="General">
                  <c:v>5.4439399999999996</c:v>
                </c:pt>
                <c:pt idx="8090" formatCode="General">
                  <c:v>5.4446099999999999</c:v>
                </c:pt>
                <c:pt idx="8091" formatCode="General">
                  <c:v>5.4452800000000003</c:v>
                </c:pt>
                <c:pt idx="8092" formatCode="General">
                  <c:v>5.4459600000000004</c:v>
                </c:pt>
                <c:pt idx="8093" formatCode="General">
                  <c:v>5.4466299999999999</c:v>
                </c:pt>
                <c:pt idx="8094" formatCode="General">
                  <c:v>5.4473000000000003</c:v>
                </c:pt>
                <c:pt idx="8095" formatCode="General">
                  <c:v>5.4479800000000003</c:v>
                </c:pt>
                <c:pt idx="8096" formatCode="General">
                  <c:v>5.4486499999999998</c:v>
                </c:pt>
                <c:pt idx="8097" formatCode="General">
                  <c:v>5.4493200000000002</c:v>
                </c:pt>
                <c:pt idx="8098" formatCode="General">
                  <c:v>5.45</c:v>
                </c:pt>
                <c:pt idx="8099" formatCode="General">
                  <c:v>5.4506699999999997</c:v>
                </c:pt>
                <c:pt idx="8100" formatCode="General">
                  <c:v>5.4513400000000001</c:v>
                </c:pt>
                <c:pt idx="8101" formatCode="General">
                  <c:v>5.4520099999999996</c:v>
                </c:pt>
                <c:pt idx="8102" formatCode="General">
                  <c:v>5.4526899999999996</c:v>
                </c:pt>
                <c:pt idx="8103" formatCode="General">
                  <c:v>5.45336</c:v>
                </c:pt>
                <c:pt idx="8104" formatCode="General">
                  <c:v>5.4540300000000004</c:v>
                </c:pt>
                <c:pt idx="8105" formatCode="General">
                  <c:v>5.4547100000000004</c:v>
                </c:pt>
                <c:pt idx="8106" formatCode="General">
                  <c:v>5.4553799999999999</c:v>
                </c:pt>
                <c:pt idx="8107" formatCode="General">
                  <c:v>5.4560500000000003</c:v>
                </c:pt>
                <c:pt idx="8108" formatCode="General">
                  <c:v>5.4567300000000003</c:v>
                </c:pt>
                <c:pt idx="8109" formatCode="General">
                  <c:v>5.4573999999999998</c:v>
                </c:pt>
                <c:pt idx="8110" formatCode="General">
                  <c:v>5.4580700000000002</c:v>
                </c:pt>
                <c:pt idx="8111" formatCode="General">
                  <c:v>5.4587399999999997</c:v>
                </c:pt>
                <c:pt idx="8112" formatCode="General">
                  <c:v>5.4594199999999997</c:v>
                </c:pt>
                <c:pt idx="8113" formatCode="General">
                  <c:v>5.4600900000000001</c:v>
                </c:pt>
                <c:pt idx="8114" formatCode="General">
                  <c:v>5.4607599999999996</c:v>
                </c:pt>
                <c:pt idx="8115" formatCode="General">
                  <c:v>5.4614399999999996</c:v>
                </c:pt>
                <c:pt idx="8116" formatCode="General">
                  <c:v>5.46211</c:v>
                </c:pt>
                <c:pt idx="8117" formatCode="General">
                  <c:v>5.4627800000000004</c:v>
                </c:pt>
                <c:pt idx="8118" formatCode="General">
                  <c:v>5.4634600000000004</c:v>
                </c:pt>
                <c:pt idx="8119" formatCode="General">
                  <c:v>5.4641299999999999</c:v>
                </c:pt>
                <c:pt idx="8120" formatCode="General">
                  <c:v>5.4648000000000003</c:v>
                </c:pt>
                <c:pt idx="8121" formatCode="General">
                  <c:v>5.4654699999999998</c:v>
                </c:pt>
                <c:pt idx="8122" formatCode="General">
                  <c:v>5.4661499999999998</c:v>
                </c:pt>
                <c:pt idx="8123" formatCode="General">
                  <c:v>5.4668200000000002</c:v>
                </c:pt>
                <c:pt idx="8124" formatCode="General">
                  <c:v>5.4674899999999997</c:v>
                </c:pt>
                <c:pt idx="8125" formatCode="General">
                  <c:v>5.4681699999999998</c:v>
                </c:pt>
                <c:pt idx="8126" formatCode="General">
                  <c:v>5.4688400000000001</c:v>
                </c:pt>
                <c:pt idx="8127" formatCode="General">
                  <c:v>5.4695099999999996</c:v>
                </c:pt>
                <c:pt idx="8128" formatCode="General">
                  <c:v>5.4701899999999997</c:v>
                </c:pt>
                <c:pt idx="8129" formatCode="General">
                  <c:v>5.4708600000000001</c:v>
                </c:pt>
                <c:pt idx="8130" formatCode="General">
                  <c:v>5.4715299999999996</c:v>
                </c:pt>
                <c:pt idx="8131" formatCode="General">
                  <c:v>5.4722</c:v>
                </c:pt>
                <c:pt idx="8132" formatCode="General">
                  <c:v>5.47288</c:v>
                </c:pt>
                <c:pt idx="8133" formatCode="General">
                  <c:v>5.4735500000000004</c:v>
                </c:pt>
                <c:pt idx="8134" formatCode="General">
                  <c:v>5.4742199999999999</c:v>
                </c:pt>
                <c:pt idx="8135" formatCode="General">
                  <c:v>5.4748999999999999</c:v>
                </c:pt>
                <c:pt idx="8136" formatCode="General">
                  <c:v>5.4755700000000003</c:v>
                </c:pt>
                <c:pt idx="8137" formatCode="General">
                  <c:v>5.4762399999999998</c:v>
                </c:pt>
                <c:pt idx="8138" formatCode="General">
                  <c:v>5.4769199999999998</c:v>
                </c:pt>
                <c:pt idx="8139" formatCode="General">
                  <c:v>5.4775900000000002</c:v>
                </c:pt>
                <c:pt idx="8140" formatCode="General">
                  <c:v>5.4782599999999997</c:v>
                </c:pt>
                <c:pt idx="8141" formatCode="General">
                  <c:v>5.4789300000000001</c:v>
                </c:pt>
                <c:pt idx="8142" formatCode="General">
                  <c:v>5.4796100000000001</c:v>
                </c:pt>
                <c:pt idx="8143" formatCode="General">
                  <c:v>5.4802799999999996</c:v>
                </c:pt>
                <c:pt idx="8144" formatCode="General">
                  <c:v>5.48095</c:v>
                </c:pt>
                <c:pt idx="8145" formatCode="General">
                  <c:v>5.48163</c:v>
                </c:pt>
                <c:pt idx="8146" formatCode="General">
                  <c:v>5.4823000000000004</c:v>
                </c:pt>
                <c:pt idx="8147" formatCode="General">
                  <c:v>5.4829699999999999</c:v>
                </c:pt>
                <c:pt idx="8148" formatCode="General">
                  <c:v>5.4836499999999999</c:v>
                </c:pt>
                <c:pt idx="8149" formatCode="General">
                  <c:v>5.4843200000000003</c:v>
                </c:pt>
                <c:pt idx="8150" formatCode="General">
                  <c:v>5.4849899999999998</c:v>
                </c:pt>
                <c:pt idx="8151" formatCode="General">
                  <c:v>5.4856600000000002</c:v>
                </c:pt>
                <c:pt idx="8152" formatCode="General">
                  <c:v>5.4863400000000002</c:v>
                </c:pt>
                <c:pt idx="8153" formatCode="General">
                  <c:v>5.4870099999999997</c:v>
                </c:pt>
                <c:pt idx="8154" formatCode="General">
                  <c:v>5.4876800000000001</c:v>
                </c:pt>
                <c:pt idx="8155" formatCode="General">
                  <c:v>5.4883600000000001</c:v>
                </c:pt>
                <c:pt idx="8156" formatCode="General">
                  <c:v>5.4890299999999996</c:v>
                </c:pt>
                <c:pt idx="8157" formatCode="General">
                  <c:v>5.4897</c:v>
                </c:pt>
                <c:pt idx="8158" formatCode="General">
                  <c:v>5.49038</c:v>
                </c:pt>
                <c:pt idx="8159" formatCode="General">
                  <c:v>5.4910500000000004</c:v>
                </c:pt>
                <c:pt idx="8160" formatCode="General">
                  <c:v>5.4917199999999999</c:v>
                </c:pt>
                <c:pt idx="8161" formatCode="General">
                  <c:v>5.4923900000000003</c:v>
                </c:pt>
                <c:pt idx="8162" formatCode="General">
                  <c:v>5.4930700000000003</c:v>
                </c:pt>
                <c:pt idx="8163" formatCode="General">
                  <c:v>5.4937399999999998</c:v>
                </c:pt>
                <c:pt idx="8164" formatCode="General">
                  <c:v>5.4944100000000002</c:v>
                </c:pt>
                <c:pt idx="8165" formatCode="General">
                  <c:v>5.4950900000000003</c:v>
                </c:pt>
                <c:pt idx="8166" formatCode="General">
                  <c:v>5.4957599999999998</c:v>
                </c:pt>
                <c:pt idx="8167" formatCode="General">
                  <c:v>5.4964300000000001</c:v>
                </c:pt>
                <c:pt idx="8168" formatCode="General">
                  <c:v>5.4971100000000002</c:v>
                </c:pt>
                <c:pt idx="8169" formatCode="General">
                  <c:v>5.4977799999999997</c:v>
                </c:pt>
                <c:pt idx="8170" formatCode="General">
                  <c:v>5.4984500000000001</c:v>
                </c:pt>
                <c:pt idx="8171" formatCode="General">
                  <c:v>5.4991300000000001</c:v>
                </c:pt>
                <c:pt idx="8172" formatCode="General">
                  <c:v>5.4997999999999996</c:v>
                </c:pt>
                <c:pt idx="8173" formatCode="General">
                  <c:v>5.50047</c:v>
                </c:pt>
                <c:pt idx="8174" formatCode="General">
                  <c:v>5.5011400000000004</c:v>
                </c:pt>
                <c:pt idx="8175" formatCode="General">
                  <c:v>5.5018200000000004</c:v>
                </c:pt>
                <c:pt idx="8176" formatCode="General">
                  <c:v>5.5024899999999999</c:v>
                </c:pt>
                <c:pt idx="8177" formatCode="General">
                  <c:v>5.5031600000000003</c:v>
                </c:pt>
                <c:pt idx="8178" formatCode="General">
                  <c:v>5.5038400000000003</c:v>
                </c:pt>
                <c:pt idx="8179" formatCode="General">
                  <c:v>5.5045099999999998</c:v>
                </c:pt>
                <c:pt idx="8180" formatCode="General">
                  <c:v>5.5051800000000002</c:v>
                </c:pt>
                <c:pt idx="8181" formatCode="General">
                  <c:v>5.5058600000000002</c:v>
                </c:pt>
                <c:pt idx="8182" formatCode="General">
                  <c:v>5.5065299999999997</c:v>
                </c:pt>
                <c:pt idx="8183" formatCode="General">
                  <c:v>5.5072000000000001</c:v>
                </c:pt>
                <c:pt idx="8184" formatCode="General">
                  <c:v>5.5078699999999996</c:v>
                </c:pt>
                <c:pt idx="8185" formatCode="General">
                  <c:v>5.5085499999999996</c:v>
                </c:pt>
                <c:pt idx="8186" formatCode="General">
                  <c:v>5.50922</c:v>
                </c:pt>
                <c:pt idx="8187" formatCode="General">
                  <c:v>5.5098900000000004</c:v>
                </c:pt>
                <c:pt idx="8188" formatCode="General">
                  <c:v>5.5105700000000004</c:v>
                </c:pt>
                <c:pt idx="8189" formatCode="General">
                  <c:v>5.5112399999999999</c:v>
                </c:pt>
                <c:pt idx="8190" formatCode="General">
                  <c:v>5.5119100000000003</c:v>
                </c:pt>
                <c:pt idx="8191" formatCode="General">
                  <c:v>5.5125900000000003</c:v>
                </c:pt>
                <c:pt idx="8192" formatCode="General">
                  <c:v>5.5132599999999998</c:v>
                </c:pt>
                <c:pt idx="8193" formatCode="General">
                  <c:v>5.5139300000000002</c:v>
                </c:pt>
                <c:pt idx="8194" formatCode="General">
                  <c:v>5.5145999999999997</c:v>
                </c:pt>
                <c:pt idx="8195" formatCode="General">
                  <c:v>5.5152799999999997</c:v>
                </c:pt>
                <c:pt idx="8196" formatCode="General">
                  <c:v>5.5159500000000001</c:v>
                </c:pt>
                <c:pt idx="8197" formatCode="General">
                  <c:v>5.5166199999999996</c:v>
                </c:pt>
                <c:pt idx="8198" formatCode="General">
                  <c:v>5.5172999999999996</c:v>
                </c:pt>
                <c:pt idx="8199" formatCode="General">
                  <c:v>5.51797</c:v>
                </c:pt>
                <c:pt idx="8200" formatCode="General">
                  <c:v>5.5186400000000004</c:v>
                </c:pt>
                <c:pt idx="8201" formatCode="General">
                  <c:v>5.5193199999999996</c:v>
                </c:pt>
                <c:pt idx="8202" formatCode="General">
                  <c:v>5.51999</c:v>
                </c:pt>
                <c:pt idx="8203" formatCode="General">
                  <c:v>5.5206600000000003</c:v>
                </c:pt>
                <c:pt idx="8204" formatCode="General">
                  <c:v>5.5213299999999998</c:v>
                </c:pt>
                <c:pt idx="8205" formatCode="General">
                  <c:v>5.5220099999999999</c:v>
                </c:pt>
                <c:pt idx="8206" formatCode="General">
                  <c:v>5.5226800000000003</c:v>
                </c:pt>
                <c:pt idx="8207" formatCode="General">
                  <c:v>5.5233499999999998</c:v>
                </c:pt>
                <c:pt idx="8208" formatCode="General">
                  <c:v>5.5240299999999998</c:v>
                </c:pt>
                <c:pt idx="8209" formatCode="General">
                  <c:v>5.5247000000000002</c:v>
                </c:pt>
                <c:pt idx="8210" formatCode="General">
                  <c:v>5.5253699999999997</c:v>
                </c:pt>
                <c:pt idx="8211" formatCode="General">
                  <c:v>5.5260499999999997</c:v>
                </c:pt>
                <c:pt idx="8212" formatCode="General">
                  <c:v>5.5267200000000001</c:v>
                </c:pt>
                <c:pt idx="8213" formatCode="General">
                  <c:v>5.5273899999999996</c:v>
                </c:pt>
                <c:pt idx="8214" formatCode="General">
                  <c:v>5.52806</c:v>
                </c:pt>
                <c:pt idx="8215" formatCode="General">
                  <c:v>5.52874</c:v>
                </c:pt>
                <c:pt idx="8216" formatCode="General">
                  <c:v>5.5294100000000004</c:v>
                </c:pt>
                <c:pt idx="8217" formatCode="General">
                  <c:v>5.5300799999999999</c:v>
                </c:pt>
                <c:pt idx="8218" formatCode="General">
                  <c:v>5.5307599999999999</c:v>
                </c:pt>
                <c:pt idx="8219" formatCode="General">
                  <c:v>5.5314300000000003</c:v>
                </c:pt>
                <c:pt idx="8220" formatCode="General">
                  <c:v>5.5320999999999998</c:v>
                </c:pt>
                <c:pt idx="8221" formatCode="General">
                  <c:v>5.5327799999999998</c:v>
                </c:pt>
                <c:pt idx="8222" formatCode="General">
                  <c:v>5.5334500000000002</c:v>
                </c:pt>
                <c:pt idx="8223" formatCode="General">
                  <c:v>5.5341199999999997</c:v>
                </c:pt>
                <c:pt idx="8224" formatCode="General">
                  <c:v>5.5347900000000001</c:v>
                </c:pt>
                <c:pt idx="8225" formatCode="General">
                  <c:v>5.5354700000000001</c:v>
                </c:pt>
                <c:pt idx="8226" formatCode="General">
                  <c:v>5.5361399999999996</c:v>
                </c:pt>
                <c:pt idx="8227" formatCode="General">
                  <c:v>5.53681</c:v>
                </c:pt>
                <c:pt idx="8228" formatCode="General">
                  <c:v>5.53749</c:v>
                </c:pt>
                <c:pt idx="8229" formatCode="General">
                  <c:v>5.5381600000000004</c:v>
                </c:pt>
                <c:pt idx="8230" formatCode="General">
                  <c:v>5.5388299999999999</c:v>
                </c:pt>
                <c:pt idx="8231" formatCode="General">
                  <c:v>5.5395099999999999</c:v>
                </c:pt>
                <c:pt idx="8232" formatCode="General">
                  <c:v>5.5401800000000003</c:v>
                </c:pt>
                <c:pt idx="8233" formatCode="General">
                  <c:v>5.5408499999999998</c:v>
                </c:pt>
                <c:pt idx="8234" formatCode="General">
                  <c:v>5.5415200000000002</c:v>
                </c:pt>
                <c:pt idx="8235" formatCode="General">
                  <c:v>5.5422000000000002</c:v>
                </c:pt>
                <c:pt idx="8236" formatCode="General">
                  <c:v>5.5428699999999997</c:v>
                </c:pt>
                <c:pt idx="8237" formatCode="General">
                  <c:v>5.5435400000000001</c:v>
                </c:pt>
                <c:pt idx="8238" formatCode="General">
                  <c:v>5.5442200000000001</c:v>
                </c:pt>
                <c:pt idx="8239" formatCode="General">
                  <c:v>5.5448899999999997</c:v>
                </c:pt>
                <c:pt idx="8240" formatCode="General">
                  <c:v>5.54556</c:v>
                </c:pt>
                <c:pt idx="8241" formatCode="General">
                  <c:v>5.5462400000000001</c:v>
                </c:pt>
                <c:pt idx="8242" formatCode="General">
                  <c:v>5.5469099999999996</c:v>
                </c:pt>
                <c:pt idx="8243" formatCode="General">
                  <c:v>5.54758</c:v>
                </c:pt>
                <c:pt idx="8244" formatCode="General">
                  <c:v>5.5482500000000003</c:v>
                </c:pt>
                <c:pt idx="8245" formatCode="General">
                  <c:v>5.5489300000000004</c:v>
                </c:pt>
                <c:pt idx="8246" formatCode="General">
                  <c:v>5.5495999999999999</c:v>
                </c:pt>
                <c:pt idx="8247" formatCode="General">
                  <c:v>5.5502700000000003</c:v>
                </c:pt>
                <c:pt idx="8248" formatCode="General">
                  <c:v>5.5509500000000003</c:v>
                </c:pt>
                <c:pt idx="8249" formatCode="General">
                  <c:v>5.5516199999999998</c:v>
                </c:pt>
                <c:pt idx="8250" formatCode="General">
                  <c:v>5.5522900000000002</c:v>
                </c:pt>
                <c:pt idx="8251" formatCode="General">
                  <c:v>5.5529700000000002</c:v>
                </c:pt>
                <c:pt idx="8252" formatCode="General">
                  <c:v>5.5536399999999997</c:v>
                </c:pt>
                <c:pt idx="8253" formatCode="General">
                  <c:v>5.5543100000000001</c:v>
                </c:pt>
                <c:pt idx="8254" formatCode="General">
                  <c:v>5.5549799999999996</c:v>
                </c:pt>
                <c:pt idx="8255" formatCode="General">
                  <c:v>5.5556599999999996</c:v>
                </c:pt>
                <c:pt idx="8256" formatCode="General">
                  <c:v>5.55633</c:v>
                </c:pt>
                <c:pt idx="8257" formatCode="General">
                  <c:v>5.5570000000000004</c:v>
                </c:pt>
                <c:pt idx="8258" formatCode="General">
                  <c:v>5.5576800000000004</c:v>
                </c:pt>
                <c:pt idx="8259" formatCode="General">
                  <c:v>5.5583499999999999</c:v>
                </c:pt>
                <c:pt idx="8260" formatCode="General">
                  <c:v>5.5590200000000003</c:v>
                </c:pt>
                <c:pt idx="8261" formatCode="General">
                  <c:v>5.5597000000000003</c:v>
                </c:pt>
                <c:pt idx="8262" formatCode="General">
                  <c:v>5.5603699999999998</c:v>
                </c:pt>
                <c:pt idx="8263" formatCode="General">
                  <c:v>5.5610400000000002</c:v>
                </c:pt>
                <c:pt idx="8264" formatCode="General">
                  <c:v>5.5617099999999997</c:v>
                </c:pt>
                <c:pt idx="8265" formatCode="General">
                  <c:v>5.5623899999999997</c:v>
                </c:pt>
                <c:pt idx="8266" formatCode="General">
                  <c:v>5.5630600000000001</c:v>
                </c:pt>
                <c:pt idx="8267" formatCode="General">
                  <c:v>5.5637299999999996</c:v>
                </c:pt>
                <c:pt idx="8268" formatCode="General">
                  <c:v>5.5644099999999996</c:v>
                </c:pt>
                <c:pt idx="8269" formatCode="General">
                  <c:v>5.56508</c:v>
                </c:pt>
                <c:pt idx="8270" formatCode="General">
                  <c:v>5.5657500000000004</c:v>
                </c:pt>
                <c:pt idx="8271" formatCode="General">
                  <c:v>5.5664300000000004</c:v>
                </c:pt>
                <c:pt idx="8272" formatCode="General">
                  <c:v>5.5670999999999999</c:v>
                </c:pt>
                <c:pt idx="8273" formatCode="General">
                  <c:v>5.5677700000000003</c:v>
                </c:pt>
                <c:pt idx="8274" formatCode="General">
                  <c:v>5.5684399999999998</c:v>
                </c:pt>
                <c:pt idx="8275" formatCode="General">
                  <c:v>5.5691199999999998</c:v>
                </c:pt>
                <c:pt idx="8276" formatCode="General">
                  <c:v>5.5697900000000002</c:v>
                </c:pt>
                <c:pt idx="8277" formatCode="General">
                  <c:v>5.5704599999999997</c:v>
                </c:pt>
                <c:pt idx="8278" formatCode="General">
                  <c:v>5.5711399999999998</c:v>
                </c:pt>
                <c:pt idx="8279" formatCode="General">
                  <c:v>5.5718100000000002</c:v>
                </c:pt>
                <c:pt idx="8280" formatCode="General">
                  <c:v>5.5724799999999997</c:v>
                </c:pt>
                <c:pt idx="8281" formatCode="General">
                  <c:v>5.5731599999999997</c:v>
                </c:pt>
                <c:pt idx="8282" formatCode="General">
                  <c:v>5.5738300000000001</c:v>
                </c:pt>
                <c:pt idx="8283" formatCode="General">
                  <c:v>5.5744999999999996</c:v>
                </c:pt>
                <c:pt idx="8284" formatCode="General">
                  <c:v>5.57517</c:v>
                </c:pt>
                <c:pt idx="8285" formatCode="General">
                  <c:v>5.57585</c:v>
                </c:pt>
                <c:pt idx="8286" formatCode="General">
                  <c:v>5.5765200000000004</c:v>
                </c:pt>
                <c:pt idx="8287" formatCode="General">
                  <c:v>5.5771899999999999</c:v>
                </c:pt>
                <c:pt idx="8288" formatCode="General">
                  <c:v>5.5778699999999999</c:v>
                </c:pt>
                <c:pt idx="8289" formatCode="General">
                  <c:v>5.5785400000000003</c:v>
                </c:pt>
                <c:pt idx="8290" formatCode="General">
                  <c:v>5.5792099999999998</c:v>
                </c:pt>
                <c:pt idx="8291" formatCode="General">
                  <c:v>5.5798899999999998</c:v>
                </c:pt>
                <c:pt idx="8292" formatCode="General">
                  <c:v>5.5805600000000002</c:v>
                </c:pt>
                <c:pt idx="8293" formatCode="General">
                  <c:v>5.5812299999999997</c:v>
                </c:pt>
                <c:pt idx="8294" formatCode="General">
                  <c:v>5.5819000000000001</c:v>
                </c:pt>
                <c:pt idx="8295" formatCode="General">
                  <c:v>5.5825800000000001</c:v>
                </c:pt>
                <c:pt idx="8296" formatCode="General">
                  <c:v>5.5832499999999996</c:v>
                </c:pt>
                <c:pt idx="8297" formatCode="General">
                  <c:v>5.58392</c:v>
                </c:pt>
                <c:pt idx="8298" formatCode="General">
                  <c:v>5.5846</c:v>
                </c:pt>
                <c:pt idx="8299" formatCode="General">
                  <c:v>5.5852700000000004</c:v>
                </c:pt>
                <c:pt idx="8300" formatCode="General">
                  <c:v>5.5859399999999999</c:v>
                </c:pt>
                <c:pt idx="8301" formatCode="General">
                  <c:v>5.5866199999999999</c:v>
                </c:pt>
                <c:pt idx="8302" formatCode="General">
                  <c:v>5.5872900000000003</c:v>
                </c:pt>
                <c:pt idx="8303" formatCode="General">
                  <c:v>5.5879599999999998</c:v>
                </c:pt>
                <c:pt idx="8304" formatCode="General">
                  <c:v>5.5886300000000002</c:v>
                </c:pt>
                <c:pt idx="8305" formatCode="General">
                  <c:v>5.5893100000000002</c:v>
                </c:pt>
                <c:pt idx="8306" formatCode="General">
                  <c:v>5.5899799999999997</c:v>
                </c:pt>
                <c:pt idx="8307" formatCode="General">
                  <c:v>5.5906500000000001</c:v>
                </c:pt>
                <c:pt idx="8308" formatCode="General">
                  <c:v>5.5913300000000001</c:v>
                </c:pt>
                <c:pt idx="8309" formatCode="General">
                  <c:v>5.5919999999999996</c:v>
                </c:pt>
                <c:pt idx="8310" formatCode="General">
                  <c:v>5.59267</c:v>
                </c:pt>
                <c:pt idx="8311" formatCode="General">
                  <c:v>5.59335</c:v>
                </c:pt>
                <c:pt idx="8312" formatCode="General">
                  <c:v>5.5940200000000004</c:v>
                </c:pt>
                <c:pt idx="8313" formatCode="General">
                  <c:v>5.5946899999999999</c:v>
                </c:pt>
                <c:pt idx="8314" formatCode="General">
                  <c:v>5.5953600000000003</c:v>
                </c:pt>
                <c:pt idx="8315" formatCode="General">
                  <c:v>5.5960400000000003</c:v>
                </c:pt>
                <c:pt idx="8316" formatCode="General">
                  <c:v>5.5967099999999999</c:v>
                </c:pt>
                <c:pt idx="8317" formatCode="General">
                  <c:v>5.5973800000000002</c:v>
                </c:pt>
                <c:pt idx="8318" formatCode="General">
                  <c:v>5.5980600000000003</c:v>
                </c:pt>
                <c:pt idx="8319" formatCode="General">
                  <c:v>5.5987299999999998</c:v>
                </c:pt>
                <c:pt idx="8320" formatCode="General">
                  <c:v>5.5994000000000002</c:v>
                </c:pt>
                <c:pt idx="8321" formatCode="General">
                  <c:v>5.6000800000000002</c:v>
                </c:pt>
                <c:pt idx="8322" formatCode="General">
                  <c:v>5.6007499999999997</c:v>
                </c:pt>
                <c:pt idx="8323" formatCode="General">
                  <c:v>5.6014200000000001</c:v>
                </c:pt>
                <c:pt idx="8324" formatCode="General">
                  <c:v>5.6020899999999996</c:v>
                </c:pt>
                <c:pt idx="8325" formatCode="General">
                  <c:v>5.6027699999999996</c:v>
                </c:pt>
                <c:pt idx="8326" formatCode="General">
                  <c:v>5.60344</c:v>
                </c:pt>
                <c:pt idx="8327" formatCode="General">
                  <c:v>5.6041100000000004</c:v>
                </c:pt>
                <c:pt idx="8328" formatCode="General">
                  <c:v>5.6047900000000004</c:v>
                </c:pt>
                <c:pt idx="8329" formatCode="General">
                  <c:v>5.6054599999999999</c:v>
                </c:pt>
                <c:pt idx="8330" formatCode="General">
                  <c:v>5.6061300000000003</c:v>
                </c:pt>
                <c:pt idx="8331" formatCode="General">
                  <c:v>5.6068100000000003</c:v>
                </c:pt>
                <c:pt idx="8332" formatCode="General">
                  <c:v>5.6074799999999998</c:v>
                </c:pt>
                <c:pt idx="8333" formatCode="General">
                  <c:v>5.6081500000000002</c:v>
                </c:pt>
                <c:pt idx="8334" formatCode="General">
                  <c:v>5.6088199999999997</c:v>
                </c:pt>
                <c:pt idx="8335" formatCode="General">
                  <c:v>5.6094999999999997</c:v>
                </c:pt>
                <c:pt idx="8336" formatCode="General">
                  <c:v>5.6101700000000001</c:v>
                </c:pt>
                <c:pt idx="8337" formatCode="General">
                  <c:v>5.6108399999999996</c:v>
                </c:pt>
                <c:pt idx="8338" formatCode="General">
                  <c:v>5.6115199999999996</c:v>
                </c:pt>
                <c:pt idx="8339" formatCode="General">
                  <c:v>5.61219</c:v>
                </c:pt>
                <c:pt idx="8340" formatCode="General">
                  <c:v>5.6128600000000004</c:v>
                </c:pt>
                <c:pt idx="8341" formatCode="General">
                  <c:v>5.6135400000000004</c:v>
                </c:pt>
                <c:pt idx="8342" formatCode="General">
                  <c:v>5.6142099999999999</c:v>
                </c:pt>
                <c:pt idx="8343" formatCode="General">
                  <c:v>5.6148800000000003</c:v>
                </c:pt>
                <c:pt idx="8344" formatCode="General">
                  <c:v>5.6155499999999998</c:v>
                </c:pt>
                <c:pt idx="8345" formatCode="General">
                  <c:v>5.6162299999999998</c:v>
                </c:pt>
                <c:pt idx="8346" formatCode="General">
                  <c:v>5.6169000000000002</c:v>
                </c:pt>
                <c:pt idx="8347" formatCode="General">
                  <c:v>5.6175699999999997</c:v>
                </c:pt>
                <c:pt idx="8348" formatCode="General">
                  <c:v>5.6182499999999997</c:v>
                </c:pt>
                <c:pt idx="8349" formatCode="General">
                  <c:v>5.6189200000000001</c:v>
                </c:pt>
                <c:pt idx="8350" formatCode="General">
                  <c:v>5.6195899999999996</c:v>
                </c:pt>
                <c:pt idx="8351" formatCode="General">
                  <c:v>5.6202699999999997</c:v>
                </c:pt>
                <c:pt idx="8352" formatCode="General">
                  <c:v>5.62094</c:v>
                </c:pt>
                <c:pt idx="8353" formatCode="General">
                  <c:v>5.6216100000000004</c:v>
                </c:pt>
                <c:pt idx="8354" formatCode="General">
                  <c:v>5.6222799999999999</c:v>
                </c:pt>
                <c:pt idx="8355" formatCode="General">
                  <c:v>5.62296</c:v>
                </c:pt>
                <c:pt idx="8356" formatCode="General">
                  <c:v>5.6236300000000004</c:v>
                </c:pt>
                <c:pt idx="8357" formatCode="General">
                  <c:v>5.6242999999999999</c:v>
                </c:pt>
                <c:pt idx="8358" formatCode="General">
                  <c:v>5.6249799999999999</c:v>
                </c:pt>
                <c:pt idx="8359" formatCode="General">
                  <c:v>5.6256500000000003</c:v>
                </c:pt>
                <c:pt idx="8360" formatCode="General">
                  <c:v>5.6263199999999998</c:v>
                </c:pt>
                <c:pt idx="8361" formatCode="General">
                  <c:v>5.6269999999999998</c:v>
                </c:pt>
                <c:pt idx="8362" formatCode="General">
                  <c:v>5.6276700000000002</c:v>
                </c:pt>
                <c:pt idx="8363" formatCode="General">
                  <c:v>5.6283399999999997</c:v>
                </c:pt>
                <c:pt idx="8364" formatCode="General">
                  <c:v>5.6290199999999997</c:v>
                </c:pt>
                <c:pt idx="8365" formatCode="General">
                  <c:v>5.6296900000000001</c:v>
                </c:pt>
                <c:pt idx="8366" formatCode="General">
                  <c:v>5.6303599999999996</c:v>
                </c:pt>
                <c:pt idx="8367" formatCode="General">
                  <c:v>5.63103</c:v>
                </c:pt>
                <c:pt idx="8368" formatCode="General">
                  <c:v>5.63171</c:v>
                </c:pt>
                <c:pt idx="8369" formatCode="General">
                  <c:v>5.6323800000000004</c:v>
                </c:pt>
                <c:pt idx="8370" formatCode="General">
                  <c:v>5.6330499999999999</c:v>
                </c:pt>
                <c:pt idx="8371" formatCode="General">
                  <c:v>5.6337299999999999</c:v>
                </c:pt>
                <c:pt idx="8372" formatCode="General">
                  <c:v>5.6344000000000003</c:v>
                </c:pt>
                <c:pt idx="8373" formatCode="General">
                  <c:v>5.6350699999999998</c:v>
                </c:pt>
                <c:pt idx="8374" formatCode="General">
                  <c:v>5.6357499999999998</c:v>
                </c:pt>
                <c:pt idx="8375" formatCode="General">
                  <c:v>5.6364200000000002</c:v>
                </c:pt>
                <c:pt idx="8376" formatCode="General">
                  <c:v>5.6370899999999997</c:v>
                </c:pt>
                <c:pt idx="8377" formatCode="General">
                  <c:v>5.6377600000000001</c:v>
                </c:pt>
                <c:pt idx="8378" formatCode="General">
                  <c:v>5.6384400000000001</c:v>
                </c:pt>
                <c:pt idx="8379" formatCode="General">
                  <c:v>5.6391099999999996</c:v>
                </c:pt>
                <c:pt idx="8380" formatCode="General">
                  <c:v>5.63978</c:v>
                </c:pt>
                <c:pt idx="8381" formatCode="General">
                  <c:v>5.64046</c:v>
                </c:pt>
                <c:pt idx="8382" formatCode="General">
                  <c:v>5.6411300000000004</c:v>
                </c:pt>
                <c:pt idx="8383" formatCode="General">
                  <c:v>5.6417999999999999</c:v>
                </c:pt>
                <c:pt idx="8384" formatCode="General">
                  <c:v>5.6424799999999999</c:v>
                </c:pt>
                <c:pt idx="8385" formatCode="General">
                  <c:v>5.6431500000000003</c:v>
                </c:pt>
                <c:pt idx="8386" formatCode="General">
                  <c:v>5.6438199999999998</c:v>
                </c:pt>
                <c:pt idx="8387" formatCode="General">
                  <c:v>5.6444900000000002</c:v>
                </c:pt>
                <c:pt idx="8388" formatCode="General">
                  <c:v>5.6451700000000002</c:v>
                </c:pt>
                <c:pt idx="8389" formatCode="General">
                  <c:v>5.6458399999999997</c:v>
                </c:pt>
                <c:pt idx="8390" formatCode="General">
                  <c:v>5.6465100000000001</c:v>
                </c:pt>
                <c:pt idx="8391" formatCode="General">
                  <c:v>5.6471900000000002</c:v>
                </c:pt>
                <c:pt idx="8392" formatCode="General">
                  <c:v>5.6478599999999997</c:v>
                </c:pt>
                <c:pt idx="8393" formatCode="General">
                  <c:v>5.6485300000000001</c:v>
                </c:pt>
                <c:pt idx="8394" formatCode="General">
                  <c:v>5.6492100000000001</c:v>
                </c:pt>
                <c:pt idx="8395" formatCode="General">
                  <c:v>5.6498799999999996</c:v>
                </c:pt>
                <c:pt idx="8396" formatCode="General">
                  <c:v>5.65055</c:v>
                </c:pt>
                <c:pt idx="8397" formatCode="General">
                  <c:v>5.6512200000000004</c:v>
                </c:pt>
                <c:pt idx="8398" formatCode="General">
                  <c:v>5.6519000000000004</c:v>
                </c:pt>
                <c:pt idx="8399" formatCode="General">
                  <c:v>5.6525699999999999</c:v>
                </c:pt>
                <c:pt idx="8400" formatCode="General">
                  <c:v>5.6532400000000003</c:v>
                </c:pt>
                <c:pt idx="8401" formatCode="General">
                  <c:v>5.6539200000000003</c:v>
                </c:pt>
                <c:pt idx="8402" formatCode="General">
                  <c:v>5.6545899999999998</c:v>
                </c:pt>
                <c:pt idx="8403" formatCode="General">
                  <c:v>5.6552600000000002</c:v>
                </c:pt>
                <c:pt idx="8404" formatCode="General">
                  <c:v>5.6559400000000002</c:v>
                </c:pt>
                <c:pt idx="8405" formatCode="General">
                  <c:v>5.6566099999999997</c:v>
                </c:pt>
                <c:pt idx="8406" formatCode="General">
                  <c:v>5.6572800000000001</c:v>
                </c:pt>
                <c:pt idx="8407" formatCode="General">
                  <c:v>5.6579499999999996</c:v>
                </c:pt>
                <c:pt idx="8408" formatCode="General">
                  <c:v>5.6586299999999996</c:v>
                </c:pt>
                <c:pt idx="8409" formatCode="General">
                  <c:v>5.6593</c:v>
                </c:pt>
                <c:pt idx="8410" formatCode="General">
                  <c:v>5.6599700000000004</c:v>
                </c:pt>
                <c:pt idx="8411" formatCode="General">
                  <c:v>5.6606500000000004</c:v>
                </c:pt>
                <c:pt idx="8412" formatCode="General">
                  <c:v>5.6613199999999999</c:v>
                </c:pt>
                <c:pt idx="8413" formatCode="General">
                  <c:v>5.6619900000000003</c:v>
                </c:pt>
                <c:pt idx="8414" formatCode="General">
                  <c:v>5.6626700000000003</c:v>
                </c:pt>
                <c:pt idx="8415" formatCode="General">
                  <c:v>5.6633399999999998</c:v>
                </c:pt>
                <c:pt idx="8416" formatCode="General">
                  <c:v>5.6640100000000002</c:v>
                </c:pt>
                <c:pt idx="8417" formatCode="General">
                  <c:v>5.6646799999999997</c:v>
                </c:pt>
                <c:pt idx="8418" formatCode="General">
                  <c:v>5.6653599999999997</c:v>
                </c:pt>
                <c:pt idx="8419" formatCode="General">
                  <c:v>5.6660300000000001</c:v>
                </c:pt>
                <c:pt idx="8420" formatCode="General">
                  <c:v>5.6666999999999996</c:v>
                </c:pt>
                <c:pt idx="8421" formatCode="General">
                  <c:v>5.6673799999999996</c:v>
                </c:pt>
                <c:pt idx="8422" formatCode="General">
                  <c:v>5.66805</c:v>
                </c:pt>
                <c:pt idx="8423" formatCode="General">
                  <c:v>5.6687200000000004</c:v>
                </c:pt>
                <c:pt idx="8424" formatCode="General">
                  <c:v>5.6694000000000004</c:v>
                </c:pt>
                <c:pt idx="8425" formatCode="General">
                  <c:v>5.6700699999999999</c:v>
                </c:pt>
                <c:pt idx="8426" formatCode="General">
                  <c:v>5.6707400000000003</c:v>
                </c:pt>
                <c:pt idx="8427" formatCode="General">
                  <c:v>5.6714099999999998</c:v>
                </c:pt>
                <c:pt idx="8428" formatCode="General">
                  <c:v>5.6720899999999999</c:v>
                </c:pt>
                <c:pt idx="8429" formatCode="General">
                  <c:v>5.6727600000000002</c:v>
                </c:pt>
                <c:pt idx="8430" formatCode="General">
                  <c:v>5.6734299999999998</c:v>
                </c:pt>
                <c:pt idx="8431" formatCode="General">
                  <c:v>5.6741099999999998</c:v>
                </c:pt>
                <c:pt idx="8432" formatCode="General">
                  <c:v>5.6747800000000002</c:v>
                </c:pt>
                <c:pt idx="8433" formatCode="General">
                  <c:v>5.6754499999999997</c:v>
                </c:pt>
                <c:pt idx="8434" formatCode="General">
                  <c:v>5.6761299999999997</c:v>
                </c:pt>
                <c:pt idx="8435" formatCode="General">
                  <c:v>5.6768000000000001</c:v>
                </c:pt>
                <c:pt idx="8436" formatCode="General">
                  <c:v>5.6774699999999996</c:v>
                </c:pt>
                <c:pt idx="8437" formatCode="General">
                  <c:v>5.67814</c:v>
                </c:pt>
                <c:pt idx="8438" formatCode="General">
                  <c:v>5.67882</c:v>
                </c:pt>
                <c:pt idx="8439" formatCode="General">
                  <c:v>5.6794900000000004</c:v>
                </c:pt>
                <c:pt idx="8440" formatCode="General">
                  <c:v>5.6801599999999999</c:v>
                </c:pt>
                <c:pt idx="8441" formatCode="General">
                  <c:v>5.6808399999999999</c:v>
                </c:pt>
                <c:pt idx="8442" formatCode="General">
                  <c:v>5.6815100000000003</c:v>
                </c:pt>
                <c:pt idx="8443" formatCode="General">
                  <c:v>5.6821799999999998</c:v>
                </c:pt>
                <c:pt idx="8444" formatCode="General">
                  <c:v>5.6828599999999998</c:v>
                </c:pt>
                <c:pt idx="8445" formatCode="General">
                  <c:v>5.6835300000000002</c:v>
                </c:pt>
                <c:pt idx="8446" formatCode="General">
                  <c:v>5.6841999999999997</c:v>
                </c:pt>
                <c:pt idx="8447" formatCode="General">
                  <c:v>5.6848700000000001</c:v>
                </c:pt>
                <c:pt idx="8448" formatCode="General">
                  <c:v>5.6855500000000001</c:v>
                </c:pt>
                <c:pt idx="8449" formatCode="General">
                  <c:v>5.6862199999999996</c:v>
                </c:pt>
                <c:pt idx="8450" formatCode="General">
                  <c:v>5.68689</c:v>
                </c:pt>
                <c:pt idx="8451" formatCode="General">
                  <c:v>5.68757</c:v>
                </c:pt>
                <c:pt idx="8452" formatCode="General">
                  <c:v>5.6882400000000004</c:v>
                </c:pt>
                <c:pt idx="8453" formatCode="General">
                  <c:v>5.6889099999999999</c:v>
                </c:pt>
                <c:pt idx="8454" formatCode="General">
                  <c:v>5.6895899999999999</c:v>
                </c:pt>
                <c:pt idx="8455" formatCode="General">
                  <c:v>5.6902600000000003</c:v>
                </c:pt>
                <c:pt idx="8456" formatCode="General">
                  <c:v>5.6909299999999998</c:v>
                </c:pt>
                <c:pt idx="8457" formatCode="General">
                  <c:v>5.6916000000000002</c:v>
                </c:pt>
                <c:pt idx="8458" formatCode="General">
                  <c:v>5.6922800000000002</c:v>
                </c:pt>
                <c:pt idx="8459" formatCode="General">
                  <c:v>5.6929499999999997</c:v>
                </c:pt>
                <c:pt idx="8460" formatCode="General">
                  <c:v>5.6936200000000001</c:v>
                </c:pt>
                <c:pt idx="8461" formatCode="General">
                  <c:v>5.6943000000000001</c:v>
                </c:pt>
                <c:pt idx="8462" formatCode="General">
                  <c:v>5.6949699999999996</c:v>
                </c:pt>
                <c:pt idx="8463" formatCode="General">
                  <c:v>5.69564</c:v>
                </c:pt>
                <c:pt idx="8464" formatCode="General">
                  <c:v>5.6963200000000001</c:v>
                </c:pt>
                <c:pt idx="8465" formatCode="General">
                  <c:v>5.6969900000000004</c:v>
                </c:pt>
                <c:pt idx="8466" formatCode="General">
                  <c:v>5.6976599999999999</c:v>
                </c:pt>
                <c:pt idx="8467" formatCode="General">
                  <c:v>5.6983300000000003</c:v>
                </c:pt>
                <c:pt idx="8468" formatCode="General">
                  <c:v>5.6990100000000004</c:v>
                </c:pt>
                <c:pt idx="8469" formatCode="General">
                  <c:v>5.6996799999999999</c:v>
                </c:pt>
                <c:pt idx="8470" formatCode="General">
                  <c:v>5.7003500000000003</c:v>
                </c:pt>
                <c:pt idx="8471" formatCode="General">
                  <c:v>5.7010300000000003</c:v>
                </c:pt>
                <c:pt idx="8472" formatCode="General">
                  <c:v>5.7016999999999998</c:v>
                </c:pt>
                <c:pt idx="8473" formatCode="General">
                  <c:v>5.7023700000000002</c:v>
                </c:pt>
                <c:pt idx="8474" formatCode="General">
                  <c:v>5.7030500000000002</c:v>
                </c:pt>
                <c:pt idx="8475" formatCode="General">
                  <c:v>5.7037199999999997</c:v>
                </c:pt>
                <c:pt idx="8476" formatCode="General">
                  <c:v>5.7043900000000001</c:v>
                </c:pt>
                <c:pt idx="8477" formatCode="General">
                  <c:v>5.7050599999999996</c:v>
                </c:pt>
                <c:pt idx="8478" formatCode="General">
                  <c:v>5.7057399999999996</c:v>
                </c:pt>
                <c:pt idx="8479" formatCode="General">
                  <c:v>5.70641</c:v>
                </c:pt>
                <c:pt idx="8480" formatCode="General">
                  <c:v>5.7070800000000004</c:v>
                </c:pt>
                <c:pt idx="8481" formatCode="General">
                  <c:v>5.7077600000000004</c:v>
                </c:pt>
                <c:pt idx="8482" formatCode="General">
                  <c:v>5.7084299999999999</c:v>
                </c:pt>
                <c:pt idx="8483" formatCode="General">
                  <c:v>5.7091000000000003</c:v>
                </c:pt>
                <c:pt idx="8484" formatCode="General">
                  <c:v>5.7097800000000003</c:v>
                </c:pt>
                <c:pt idx="8485" formatCode="General">
                  <c:v>5.7104499999999998</c:v>
                </c:pt>
                <c:pt idx="8486" formatCode="General">
                  <c:v>5.7111200000000002</c:v>
                </c:pt>
                <c:pt idx="8487" formatCode="General">
                  <c:v>5.7117899999999997</c:v>
                </c:pt>
                <c:pt idx="8488" formatCode="General">
                  <c:v>5.7124699999999997</c:v>
                </c:pt>
                <c:pt idx="8489" formatCode="General">
                  <c:v>5.7131400000000001</c:v>
                </c:pt>
                <c:pt idx="8490" formatCode="General">
                  <c:v>5.7138099999999996</c:v>
                </c:pt>
                <c:pt idx="8491" formatCode="General">
                  <c:v>5.7144899999999996</c:v>
                </c:pt>
                <c:pt idx="8492" formatCode="General">
                  <c:v>5.71516</c:v>
                </c:pt>
                <c:pt idx="8493" formatCode="General">
                  <c:v>5.7158300000000004</c:v>
                </c:pt>
                <c:pt idx="8494" formatCode="General">
                  <c:v>5.7165100000000004</c:v>
                </c:pt>
                <c:pt idx="8495" formatCode="General">
                  <c:v>5.7171799999999999</c:v>
                </c:pt>
                <c:pt idx="8496" formatCode="General">
                  <c:v>5.7178500000000003</c:v>
                </c:pt>
                <c:pt idx="8497" formatCode="General">
                  <c:v>5.7185199999999998</c:v>
                </c:pt>
                <c:pt idx="8498" formatCode="General">
                  <c:v>5.7191999999999998</c:v>
                </c:pt>
                <c:pt idx="8499" formatCode="General">
                  <c:v>5.7198700000000002</c:v>
                </c:pt>
                <c:pt idx="8500" formatCode="General">
                  <c:v>5.7205399999999997</c:v>
                </c:pt>
                <c:pt idx="8501" formatCode="General">
                  <c:v>5.7212199999999998</c:v>
                </c:pt>
                <c:pt idx="8502" formatCode="General">
                  <c:v>5.7218900000000001</c:v>
                </c:pt>
                <c:pt idx="8503" formatCode="General">
                  <c:v>5.7225599999999996</c:v>
                </c:pt>
                <c:pt idx="8504" formatCode="General">
                  <c:v>5.7232399999999997</c:v>
                </c:pt>
                <c:pt idx="8505" formatCode="General">
                  <c:v>5.7239100000000001</c:v>
                </c:pt>
                <c:pt idx="8506" formatCode="General">
                  <c:v>5.7245799999999996</c:v>
                </c:pt>
                <c:pt idx="8507" formatCode="General">
                  <c:v>5.72525</c:v>
                </c:pt>
                <c:pt idx="8508" formatCode="General">
                  <c:v>5.72593</c:v>
                </c:pt>
                <c:pt idx="8509" formatCode="General">
                  <c:v>5.7266000000000004</c:v>
                </c:pt>
                <c:pt idx="8510" formatCode="General">
                  <c:v>5.7272699999999999</c:v>
                </c:pt>
                <c:pt idx="8511" formatCode="General">
                  <c:v>5.7279499999999999</c:v>
                </c:pt>
                <c:pt idx="8512" formatCode="General">
                  <c:v>5.7286200000000003</c:v>
                </c:pt>
                <c:pt idx="8513" formatCode="General">
                  <c:v>5.7292899999999998</c:v>
                </c:pt>
                <c:pt idx="8514" formatCode="General">
                  <c:v>5.7299699999999998</c:v>
                </c:pt>
                <c:pt idx="8515" formatCode="General">
                  <c:v>5.7306400000000002</c:v>
                </c:pt>
                <c:pt idx="8516" formatCode="General">
                  <c:v>5.7313099999999997</c:v>
                </c:pt>
                <c:pt idx="8517" formatCode="General">
                  <c:v>5.7319800000000001</c:v>
                </c:pt>
                <c:pt idx="8518" formatCode="General">
                  <c:v>5.7326600000000001</c:v>
                </c:pt>
                <c:pt idx="8519" formatCode="General">
                  <c:v>5.7333299999999996</c:v>
                </c:pt>
                <c:pt idx="8520" formatCode="General">
                  <c:v>5.734</c:v>
                </c:pt>
                <c:pt idx="8521" formatCode="General">
                  <c:v>5.73468</c:v>
                </c:pt>
                <c:pt idx="8522" formatCode="General">
                  <c:v>5.7353500000000004</c:v>
                </c:pt>
                <c:pt idx="8523" formatCode="General">
                  <c:v>5.7360199999999999</c:v>
                </c:pt>
                <c:pt idx="8524" formatCode="General">
                  <c:v>5.7366999999999999</c:v>
                </c:pt>
                <c:pt idx="8525" formatCode="General">
                  <c:v>5.7373700000000003</c:v>
                </c:pt>
                <c:pt idx="8526" formatCode="General">
                  <c:v>5.7380399999999998</c:v>
                </c:pt>
                <c:pt idx="8527" formatCode="General">
                  <c:v>5.7387100000000002</c:v>
                </c:pt>
                <c:pt idx="8528" formatCode="General">
                  <c:v>5.7393900000000002</c:v>
                </c:pt>
                <c:pt idx="8529" formatCode="General">
                  <c:v>5.7400599999999997</c:v>
                </c:pt>
                <c:pt idx="8530" formatCode="General">
                  <c:v>5.7407300000000001</c:v>
                </c:pt>
                <c:pt idx="8531" formatCode="General">
                  <c:v>5.7414100000000001</c:v>
                </c:pt>
                <c:pt idx="8532" formatCode="General">
                  <c:v>5.7420799999999996</c:v>
                </c:pt>
                <c:pt idx="8533" formatCode="General">
                  <c:v>5.74275</c:v>
                </c:pt>
                <c:pt idx="8534" formatCode="General">
                  <c:v>5.74343</c:v>
                </c:pt>
                <c:pt idx="8535" formatCode="General">
                  <c:v>5.7441000000000004</c:v>
                </c:pt>
                <c:pt idx="8536" formatCode="General">
                  <c:v>5.7447699999999999</c:v>
                </c:pt>
                <c:pt idx="8537" formatCode="General">
                  <c:v>5.7454400000000003</c:v>
                </c:pt>
                <c:pt idx="8538" formatCode="General">
                  <c:v>5.7461200000000003</c:v>
                </c:pt>
                <c:pt idx="8539" formatCode="General">
                  <c:v>5.7467899999999998</c:v>
                </c:pt>
                <c:pt idx="8540" formatCode="General">
                  <c:v>5.7474600000000002</c:v>
                </c:pt>
                <c:pt idx="8541" formatCode="General">
                  <c:v>5.7481400000000002</c:v>
                </c:pt>
                <c:pt idx="8542" formatCode="General">
                  <c:v>5.7488099999999998</c:v>
                </c:pt>
                <c:pt idx="8543" formatCode="General">
                  <c:v>5.7494800000000001</c:v>
                </c:pt>
                <c:pt idx="8544" formatCode="General">
                  <c:v>5.7501600000000002</c:v>
                </c:pt>
                <c:pt idx="8545" formatCode="General">
                  <c:v>5.7508299999999997</c:v>
                </c:pt>
                <c:pt idx="8546" formatCode="General">
                  <c:v>5.7515000000000001</c:v>
                </c:pt>
                <c:pt idx="8547" formatCode="General">
                  <c:v>5.7521699999999996</c:v>
                </c:pt>
                <c:pt idx="8548" formatCode="General">
                  <c:v>5.7528499999999996</c:v>
                </c:pt>
                <c:pt idx="8549" formatCode="General">
                  <c:v>5.75352</c:v>
                </c:pt>
                <c:pt idx="8550" formatCode="General">
                  <c:v>5.7541900000000004</c:v>
                </c:pt>
                <c:pt idx="8551" formatCode="General">
                  <c:v>5.7548700000000004</c:v>
                </c:pt>
                <c:pt idx="8552" formatCode="General">
                  <c:v>5.7555399999999999</c:v>
                </c:pt>
                <c:pt idx="8553" formatCode="General">
                  <c:v>5.7562100000000003</c:v>
                </c:pt>
                <c:pt idx="8554" formatCode="General">
                  <c:v>5.7568900000000003</c:v>
                </c:pt>
                <c:pt idx="8555" formatCode="General">
                  <c:v>5.7575599999999998</c:v>
                </c:pt>
                <c:pt idx="8556" formatCode="General">
                  <c:v>5.7582300000000002</c:v>
                </c:pt>
                <c:pt idx="8557" formatCode="General">
                  <c:v>5.7589100000000002</c:v>
                </c:pt>
                <c:pt idx="8558" formatCode="General">
                  <c:v>5.7595799999999997</c:v>
                </c:pt>
                <c:pt idx="8559" formatCode="General">
                  <c:v>5.7602500000000001</c:v>
                </c:pt>
                <c:pt idx="8560" formatCode="General">
                  <c:v>5.7609199999999996</c:v>
                </c:pt>
                <c:pt idx="8561" formatCode="General">
                  <c:v>5.7615999999999996</c:v>
                </c:pt>
                <c:pt idx="8562" formatCode="General">
                  <c:v>5.76227</c:v>
                </c:pt>
                <c:pt idx="8563" formatCode="General">
                  <c:v>5.7629400000000004</c:v>
                </c:pt>
                <c:pt idx="8564" formatCode="General">
                  <c:v>5.7636200000000004</c:v>
                </c:pt>
                <c:pt idx="8565" formatCode="General">
                  <c:v>5.7642899999999999</c:v>
                </c:pt>
                <c:pt idx="8566" formatCode="General">
                  <c:v>5.7649600000000003</c:v>
                </c:pt>
                <c:pt idx="8567" formatCode="General">
                  <c:v>5.7656400000000003</c:v>
                </c:pt>
                <c:pt idx="8568" formatCode="General">
                  <c:v>5.7663099999999998</c:v>
                </c:pt>
                <c:pt idx="8569" formatCode="General">
                  <c:v>5.7669800000000002</c:v>
                </c:pt>
                <c:pt idx="8570" formatCode="General">
                  <c:v>5.7676499999999997</c:v>
                </c:pt>
                <c:pt idx="8571" formatCode="General">
                  <c:v>5.7683299999999997</c:v>
                </c:pt>
                <c:pt idx="8572" formatCode="General">
                  <c:v>5.7690000000000001</c:v>
                </c:pt>
                <c:pt idx="8573" formatCode="General">
                  <c:v>5.7696699999999996</c:v>
                </c:pt>
                <c:pt idx="8574" formatCode="General">
                  <c:v>5.7703499999999996</c:v>
                </c:pt>
                <c:pt idx="8575" formatCode="General">
                  <c:v>5.77102</c:v>
                </c:pt>
                <c:pt idx="8576" formatCode="General">
                  <c:v>5.7716900000000004</c:v>
                </c:pt>
                <c:pt idx="8577" formatCode="General">
                  <c:v>5.7723699999999996</c:v>
                </c:pt>
                <c:pt idx="8578" formatCode="General">
                  <c:v>5.7730399999999999</c:v>
                </c:pt>
                <c:pt idx="8579" formatCode="General">
                  <c:v>5.7737100000000003</c:v>
                </c:pt>
                <c:pt idx="8580" formatCode="General">
                  <c:v>5.7743799999999998</c:v>
                </c:pt>
                <c:pt idx="8581" formatCode="General">
                  <c:v>5.7750599999999999</c:v>
                </c:pt>
                <c:pt idx="8582" formatCode="General">
                  <c:v>5.7757300000000003</c:v>
                </c:pt>
                <c:pt idx="8583" formatCode="General">
                  <c:v>5.7763999999999998</c:v>
                </c:pt>
                <c:pt idx="8584" formatCode="General">
                  <c:v>5.7770799999999998</c:v>
                </c:pt>
                <c:pt idx="8585" formatCode="General">
                  <c:v>5.7777500000000002</c:v>
                </c:pt>
                <c:pt idx="8586" formatCode="General">
                  <c:v>5.7784199999999997</c:v>
                </c:pt>
                <c:pt idx="8587" formatCode="General">
                  <c:v>5.7790999999999997</c:v>
                </c:pt>
                <c:pt idx="8588" formatCode="General">
                  <c:v>5.7797700000000001</c:v>
                </c:pt>
                <c:pt idx="8589" formatCode="General">
                  <c:v>5.7804399999999996</c:v>
                </c:pt>
                <c:pt idx="8590" formatCode="General">
                  <c:v>5.78111</c:v>
                </c:pt>
                <c:pt idx="8591" formatCode="General">
                  <c:v>5.78179</c:v>
                </c:pt>
                <c:pt idx="8592" formatCode="General">
                  <c:v>5.7824600000000004</c:v>
                </c:pt>
                <c:pt idx="8593" formatCode="General">
                  <c:v>5.7831299999999999</c:v>
                </c:pt>
                <c:pt idx="8594" formatCode="General">
                  <c:v>5.7838099999999999</c:v>
                </c:pt>
                <c:pt idx="8595" formatCode="General">
                  <c:v>5.7844800000000003</c:v>
                </c:pt>
                <c:pt idx="8596" formatCode="General">
                  <c:v>5.7851499999999998</c:v>
                </c:pt>
                <c:pt idx="8597" formatCode="General">
                  <c:v>5.7858299999999998</c:v>
                </c:pt>
                <c:pt idx="8598" formatCode="General">
                  <c:v>5.7865000000000002</c:v>
                </c:pt>
                <c:pt idx="8599" formatCode="General">
                  <c:v>5.7871699999999997</c:v>
                </c:pt>
                <c:pt idx="8600" formatCode="General">
                  <c:v>5.7878400000000001</c:v>
                </c:pt>
                <c:pt idx="8601" formatCode="General">
                  <c:v>5.7885200000000001</c:v>
                </c:pt>
                <c:pt idx="8602" formatCode="General">
                  <c:v>5.7891899999999996</c:v>
                </c:pt>
                <c:pt idx="8603" formatCode="General">
                  <c:v>5.78986</c:v>
                </c:pt>
                <c:pt idx="8604" formatCode="General">
                  <c:v>5.79054</c:v>
                </c:pt>
                <c:pt idx="8605" formatCode="General">
                  <c:v>5.7912100000000004</c:v>
                </c:pt>
                <c:pt idx="8606" formatCode="General">
                  <c:v>5.7918799999999999</c:v>
                </c:pt>
                <c:pt idx="8607" formatCode="General">
                  <c:v>5.7925599999999999</c:v>
                </c:pt>
                <c:pt idx="8608" formatCode="General">
                  <c:v>5.7932300000000003</c:v>
                </c:pt>
                <c:pt idx="8609" formatCode="General">
                  <c:v>5.7938999999999998</c:v>
                </c:pt>
                <c:pt idx="8610" formatCode="General">
                  <c:v>5.7945700000000002</c:v>
                </c:pt>
                <c:pt idx="8611" formatCode="General">
                  <c:v>5.7952500000000002</c:v>
                </c:pt>
                <c:pt idx="8612" formatCode="General">
                  <c:v>5.7959199999999997</c:v>
                </c:pt>
                <c:pt idx="8613" formatCode="General">
                  <c:v>5.7965900000000001</c:v>
                </c:pt>
                <c:pt idx="8614" formatCode="General">
                  <c:v>5.7972700000000001</c:v>
                </c:pt>
                <c:pt idx="8615" formatCode="General">
                  <c:v>5.7979399999999996</c:v>
                </c:pt>
                <c:pt idx="8616" formatCode="General">
                  <c:v>5.79861</c:v>
                </c:pt>
                <c:pt idx="8617" formatCode="General">
                  <c:v>5.7992900000000001</c:v>
                </c:pt>
                <c:pt idx="8618" formatCode="General">
                  <c:v>5.7999599999999996</c:v>
                </c:pt>
                <c:pt idx="8619" formatCode="General">
                  <c:v>5.80063</c:v>
                </c:pt>
                <c:pt idx="8620" formatCode="General">
                  <c:v>5.8013000000000003</c:v>
                </c:pt>
                <c:pt idx="8621" formatCode="General">
                  <c:v>5.8019800000000004</c:v>
                </c:pt>
                <c:pt idx="8622" formatCode="General">
                  <c:v>5.8026499999999999</c:v>
                </c:pt>
                <c:pt idx="8623" formatCode="General">
                  <c:v>5.8033200000000003</c:v>
                </c:pt>
                <c:pt idx="8624" formatCode="General">
                  <c:v>5.8040000000000003</c:v>
                </c:pt>
                <c:pt idx="8625" formatCode="General">
                  <c:v>5.8046699999999998</c:v>
                </c:pt>
                <c:pt idx="8626" formatCode="General">
                  <c:v>5.8053400000000002</c:v>
                </c:pt>
                <c:pt idx="8627" formatCode="General">
                  <c:v>5.8060200000000002</c:v>
                </c:pt>
                <c:pt idx="8628" formatCode="General">
                  <c:v>5.8066899999999997</c:v>
                </c:pt>
                <c:pt idx="8629" formatCode="General">
                  <c:v>5.8073600000000001</c:v>
                </c:pt>
                <c:pt idx="8630" formatCode="General">
                  <c:v>5.8080299999999996</c:v>
                </c:pt>
                <c:pt idx="8631" formatCode="General">
                  <c:v>5.8087099999999996</c:v>
                </c:pt>
                <c:pt idx="8632" formatCode="General">
                  <c:v>5.80938</c:v>
                </c:pt>
                <c:pt idx="8633" formatCode="General">
                  <c:v>5.8100500000000004</c:v>
                </c:pt>
                <c:pt idx="8634" formatCode="General">
                  <c:v>5.8107300000000004</c:v>
                </c:pt>
                <c:pt idx="8635" formatCode="General">
                  <c:v>5.8113999999999999</c:v>
                </c:pt>
                <c:pt idx="8636" formatCode="General">
                  <c:v>5.8120700000000003</c:v>
                </c:pt>
                <c:pt idx="8637" formatCode="General">
                  <c:v>5.8127500000000003</c:v>
                </c:pt>
                <c:pt idx="8638" formatCode="General">
                  <c:v>5.8134199999999998</c:v>
                </c:pt>
                <c:pt idx="8639" formatCode="General">
                  <c:v>5.8140900000000002</c:v>
                </c:pt>
                <c:pt idx="8640" formatCode="General">
                  <c:v>5.8147599999999997</c:v>
                </c:pt>
                <c:pt idx="8641" formatCode="General">
                  <c:v>5.8154399999999997</c:v>
                </c:pt>
                <c:pt idx="8642" formatCode="General">
                  <c:v>5.8161100000000001</c:v>
                </c:pt>
                <c:pt idx="8643" formatCode="General">
                  <c:v>5.8167799999999996</c:v>
                </c:pt>
                <c:pt idx="8644" formatCode="General">
                  <c:v>5.8174599999999996</c:v>
                </c:pt>
                <c:pt idx="8645" formatCode="General">
                  <c:v>5.81813</c:v>
                </c:pt>
                <c:pt idx="8646" formatCode="General">
                  <c:v>5.8188000000000004</c:v>
                </c:pt>
                <c:pt idx="8647" formatCode="General">
                  <c:v>5.8194800000000004</c:v>
                </c:pt>
                <c:pt idx="8648" formatCode="General">
                  <c:v>5.8201499999999999</c:v>
                </c:pt>
                <c:pt idx="8649" formatCode="General">
                  <c:v>5.8208200000000003</c:v>
                </c:pt>
                <c:pt idx="8650" formatCode="General">
                  <c:v>5.8214899999999998</c:v>
                </c:pt>
                <c:pt idx="8651" formatCode="General">
                  <c:v>5.8221699999999998</c:v>
                </c:pt>
                <c:pt idx="8652" formatCode="General">
                  <c:v>5.8228400000000002</c:v>
                </c:pt>
                <c:pt idx="8653" formatCode="General">
                  <c:v>5.8235099999999997</c:v>
                </c:pt>
                <c:pt idx="8654" formatCode="General">
                  <c:v>5.8241899999999998</c:v>
                </c:pt>
                <c:pt idx="8655" formatCode="General">
                  <c:v>5.8248600000000001</c:v>
                </c:pt>
                <c:pt idx="8656" formatCode="General">
                  <c:v>5.8255299999999997</c:v>
                </c:pt>
                <c:pt idx="8657" formatCode="General">
                  <c:v>5.8262099999999997</c:v>
                </c:pt>
                <c:pt idx="8658" formatCode="General">
                  <c:v>5.8268800000000001</c:v>
                </c:pt>
                <c:pt idx="8659" formatCode="General">
                  <c:v>5.8275499999999996</c:v>
                </c:pt>
                <c:pt idx="8660" formatCode="General">
                  <c:v>5.82822</c:v>
                </c:pt>
                <c:pt idx="8661" formatCode="General">
                  <c:v>5.8289</c:v>
                </c:pt>
                <c:pt idx="8662" formatCode="General">
                  <c:v>5.8295700000000004</c:v>
                </c:pt>
                <c:pt idx="8663" formatCode="General">
                  <c:v>5.8302399999999999</c:v>
                </c:pt>
                <c:pt idx="8664" formatCode="General">
                  <c:v>5.8309199999999999</c:v>
                </c:pt>
                <c:pt idx="8665" formatCode="General">
                  <c:v>5.8315900000000003</c:v>
                </c:pt>
                <c:pt idx="8666" formatCode="General">
                  <c:v>5.8322599999999998</c:v>
                </c:pt>
                <c:pt idx="8667" formatCode="General">
                  <c:v>5.8329399999999998</c:v>
                </c:pt>
                <c:pt idx="8668" formatCode="General">
                  <c:v>5.8336100000000002</c:v>
                </c:pt>
                <c:pt idx="8669" formatCode="General">
                  <c:v>5.8342799999999997</c:v>
                </c:pt>
                <c:pt idx="8670" formatCode="General">
                  <c:v>5.8349500000000001</c:v>
                </c:pt>
                <c:pt idx="8671" formatCode="General">
                  <c:v>5.8356300000000001</c:v>
                </c:pt>
                <c:pt idx="8672" formatCode="General">
                  <c:v>5.8362999999999996</c:v>
                </c:pt>
                <c:pt idx="8673" formatCode="General">
                  <c:v>5.83697</c:v>
                </c:pt>
                <c:pt idx="8674" formatCode="General">
                  <c:v>5.83765</c:v>
                </c:pt>
                <c:pt idx="8675" formatCode="General">
                  <c:v>5.8383200000000004</c:v>
                </c:pt>
                <c:pt idx="8676" formatCode="General">
                  <c:v>5.8389899999999999</c:v>
                </c:pt>
                <c:pt idx="8677" formatCode="General">
                  <c:v>5.8396699999999999</c:v>
                </c:pt>
                <c:pt idx="8678" formatCode="General">
                  <c:v>5.8403400000000003</c:v>
                </c:pt>
                <c:pt idx="8679" formatCode="General">
                  <c:v>5.8410099999999998</c:v>
                </c:pt>
                <c:pt idx="8680" formatCode="General">
                  <c:v>5.8416800000000002</c:v>
                </c:pt>
                <c:pt idx="8681" formatCode="General">
                  <c:v>5.8423600000000002</c:v>
                </c:pt>
                <c:pt idx="8682" formatCode="General">
                  <c:v>5.8430299999999997</c:v>
                </c:pt>
                <c:pt idx="8683" formatCode="General">
                  <c:v>5.8437000000000001</c:v>
                </c:pt>
                <c:pt idx="8684" formatCode="General">
                  <c:v>5.8443800000000001</c:v>
                </c:pt>
                <c:pt idx="8685" formatCode="General">
                  <c:v>5.8450499999999996</c:v>
                </c:pt>
                <c:pt idx="8686" formatCode="General">
                  <c:v>5.84572</c:v>
                </c:pt>
                <c:pt idx="8687" formatCode="General">
                  <c:v>5.8464</c:v>
                </c:pt>
                <c:pt idx="8688" formatCode="General">
                  <c:v>5.8470700000000004</c:v>
                </c:pt>
                <c:pt idx="8689" formatCode="General">
                  <c:v>5.8477399999999999</c:v>
                </c:pt>
                <c:pt idx="8690" formatCode="General">
                  <c:v>5.8484100000000003</c:v>
                </c:pt>
                <c:pt idx="8691" formatCode="General">
                  <c:v>5.8490900000000003</c:v>
                </c:pt>
                <c:pt idx="8692" formatCode="General">
                  <c:v>5.8497599999999998</c:v>
                </c:pt>
                <c:pt idx="8693" formatCode="General">
                  <c:v>5.8504300000000002</c:v>
                </c:pt>
                <c:pt idx="8694" formatCode="General">
                  <c:v>5.8511100000000003</c:v>
                </c:pt>
                <c:pt idx="8695" formatCode="General">
                  <c:v>5.8517799999999998</c:v>
                </c:pt>
                <c:pt idx="8696" formatCode="General">
                  <c:v>5.8524500000000002</c:v>
                </c:pt>
                <c:pt idx="8697" formatCode="General">
                  <c:v>5.8531300000000002</c:v>
                </c:pt>
                <c:pt idx="8698" formatCode="General">
                  <c:v>5.8537999999999997</c:v>
                </c:pt>
                <c:pt idx="8699" formatCode="General">
                  <c:v>5.8544700000000001</c:v>
                </c:pt>
                <c:pt idx="8700" formatCode="General">
                  <c:v>5.8551399999999996</c:v>
                </c:pt>
                <c:pt idx="8701" formatCode="General">
                  <c:v>5.8558199999999996</c:v>
                </c:pt>
                <c:pt idx="8702" formatCode="General">
                  <c:v>5.85649</c:v>
                </c:pt>
                <c:pt idx="8703" formatCode="General">
                  <c:v>5.8571600000000004</c:v>
                </c:pt>
                <c:pt idx="8704" formatCode="General">
                  <c:v>5.8578400000000004</c:v>
                </c:pt>
                <c:pt idx="8705" formatCode="General">
                  <c:v>5.8585099999999999</c:v>
                </c:pt>
                <c:pt idx="8706" formatCode="General">
                  <c:v>5.8591800000000003</c:v>
                </c:pt>
                <c:pt idx="8707" formatCode="General">
                  <c:v>5.8598600000000003</c:v>
                </c:pt>
                <c:pt idx="8708" formatCode="General">
                  <c:v>5.8605299999999998</c:v>
                </c:pt>
                <c:pt idx="8709" formatCode="General">
                  <c:v>5.8612000000000002</c:v>
                </c:pt>
                <c:pt idx="8710" formatCode="General">
                  <c:v>5.8618699999999997</c:v>
                </c:pt>
                <c:pt idx="8711" formatCode="General">
                  <c:v>5.8625499999999997</c:v>
                </c:pt>
                <c:pt idx="8712" formatCode="General">
                  <c:v>5.8632200000000001</c:v>
                </c:pt>
                <c:pt idx="8713" formatCode="General">
                  <c:v>5.8638899999999996</c:v>
                </c:pt>
                <c:pt idx="8714" formatCode="General">
                  <c:v>5.8645699999999996</c:v>
                </c:pt>
                <c:pt idx="8715" formatCode="General">
                  <c:v>5.86524</c:v>
                </c:pt>
                <c:pt idx="8716" formatCode="General">
                  <c:v>5.8659100000000004</c:v>
                </c:pt>
                <c:pt idx="8717" formatCode="General">
                  <c:v>5.8665900000000004</c:v>
                </c:pt>
                <c:pt idx="8718" formatCode="General">
                  <c:v>5.8672599999999999</c:v>
                </c:pt>
                <c:pt idx="8719" formatCode="General">
                  <c:v>5.8679300000000003</c:v>
                </c:pt>
                <c:pt idx="8720" formatCode="General">
                  <c:v>5.8685999999999998</c:v>
                </c:pt>
                <c:pt idx="8721" formatCode="General">
                  <c:v>5.8692799999999998</c:v>
                </c:pt>
                <c:pt idx="8722" formatCode="General">
                  <c:v>5.8699500000000002</c:v>
                </c:pt>
                <c:pt idx="8723" formatCode="General">
                  <c:v>5.8706199999999997</c:v>
                </c:pt>
                <c:pt idx="8724" formatCode="General">
                  <c:v>5.8712999999999997</c:v>
                </c:pt>
                <c:pt idx="8725" formatCode="General">
                  <c:v>5.8719700000000001</c:v>
                </c:pt>
                <c:pt idx="8726" formatCode="General">
                  <c:v>5.8726399999999996</c:v>
                </c:pt>
                <c:pt idx="8727" formatCode="General">
                  <c:v>5.8733199999999997</c:v>
                </c:pt>
                <c:pt idx="8728" formatCode="General">
                  <c:v>5.87399</c:v>
                </c:pt>
                <c:pt idx="8729" formatCode="General">
                  <c:v>5.8746600000000004</c:v>
                </c:pt>
                <c:pt idx="8730" formatCode="General">
                  <c:v>5.8753299999999999</c:v>
                </c:pt>
                <c:pt idx="8731" formatCode="General">
                  <c:v>5.87601</c:v>
                </c:pt>
                <c:pt idx="8732" formatCode="General">
                  <c:v>5.8766800000000003</c:v>
                </c:pt>
                <c:pt idx="8733" formatCode="General">
                  <c:v>5.8773499999999999</c:v>
                </c:pt>
                <c:pt idx="8734" formatCode="General">
                  <c:v>5.8780299999999999</c:v>
                </c:pt>
                <c:pt idx="8735" formatCode="General">
                  <c:v>5.8787000000000003</c:v>
                </c:pt>
                <c:pt idx="8736" formatCode="General">
                  <c:v>5.8793699999999998</c:v>
                </c:pt>
                <c:pt idx="8737" formatCode="General">
                  <c:v>5.8800499999999998</c:v>
                </c:pt>
                <c:pt idx="8738" formatCode="General">
                  <c:v>5.8807200000000002</c:v>
                </c:pt>
                <c:pt idx="8739" formatCode="General">
                  <c:v>5.8813899999999997</c:v>
                </c:pt>
                <c:pt idx="8740" formatCode="General">
                  <c:v>5.8820600000000001</c:v>
                </c:pt>
                <c:pt idx="8741" formatCode="General">
                  <c:v>5.8827400000000001</c:v>
                </c:pt>
                <c:pt idx="8742" formatCode="General">
                  <c:v>5.8834099999999996</c:v>
                </c:pt>
                <c:pt idx="8743" formatCode="General">
                  <c:v>5.88408</c:v>
                </c:pt>
                <c:pt idx="8744" formatCode="General">
                  <c:v>5.88476</c:v>
                </c:pt>
                <c:pt idx="8745" formatCode="General">
                  <c:v>5.8854300000000004</c:v>
                </c:pt>
                <c:pt idx="8746" formatCode="General">
                  <c:v>5.8860999999999999</c:v>
                </c:pt>
                <c:pt idx="8747" formatCode="General">
                  <c:v>5.8867799999999999</c:v>
                </c:pt>
                <c:pt idx="8748" formatCode="General">
                  <c:v>5.8874500000000003</c:v>
                </c:pt>
                <c:pt idx="8749" formatCode="General">
                  <c:v>5.8881199999999998</c:v>
                </c:pt>
                <c:pt idx="8750" formatCode="General">
                  <c:v>5.8887900000000002</c:v>
                </c:pt>
                <c:pt idx="8751" formatCode="General">
                  <c:v>5.8894700000000002</c:v>
                </c:pt>
                <c:pt idx="8752" formatCode="General">
                  <c:v>5.8901399999999997</c:v>
                </c:pt>
                <c:pt idx="8753" formatCode="General">
                  <c:v>5.8908100000000001</c:v>
                </c:pt>
                <c:pt idx="8754" formatCode="General">
                  <c:v>5.8914900000000001</c:v>
                </c:pt>
                <c:pt idx="8755" formatCode="General">
                  <c:v>5.8921599999999996</c:v>
                </c:pt>
                <c:pt idx="8756" formatCode="General">
                  <c:v>5.89283</c:v>
                </c:pt>
                <c:pt idx="8757" formatCode="General">
                  <c:v>5.89351</c:v>
                </c:pt>
                <c:pt idx="8758" formatCode="General">
                  <c:v>5.8941800000000004</c:v>
                </c:pt>
                <c:pt idx="8759" formatCode="General">
                  <c:v>5.8948499999999999</c:v>
                </c:pt>
                <c:pt idx="8760" formatCode="General">
                  <c:v>5.8955299999999999</c:v>
                </c:pt>
                <c:pt idx="8761" formatCode="General">
                  <c:v>5.8962000000000003</c:v>
                </c:pt>
                <c:pt idx="8762" formatCode="General">
                  <c:v>5.8968699999999998</c:v>
                </c:pt>
                <c:pt idx="8763" formatCode="General">
                  <c:v>5.8975400000000002</c:v>
                </c:pt>
                <c:pt idx="8764" formatCode="General">
                  <c:v>5.8982200000000002</c:v>
                </c:pt>
                <c:pt idx="8765" formatCode="General">
                  <c:v>5.8988899999999997</c:v>
                </c:pt>
                <c:pt idx="8766" formatCode="General">
                  <c:v>5.8995600000000001</c:v>
                </c:pt>
                <c:pt idx="8767" formatCode="General">
                  <c:v>5.9002400000000002</c:v>
                </c:pt>
                <c:pt idx="8768" formatCode="General">
                  <c:v>5.9009099999999997</c:v>
                </c:pt>
                <c:pt idx="8769" formatCode="General">
                  <c:v>5.90158</c:v>
                </c:pt>
                <c:pt idx="8770" formatCode="General">
                  <c:v>5.9022600000000001</c:v>
                </c:pt>
                <c:pt idx="8771" formatCode="General">
                  <c:v>5.9029299999999996</c:v>
                </c:pt>
                <c:pt idx="8772" formatCode="General">
                  <c:v>5.9036</c:v>
                </c:pt>
                <c:pt idx="8773" formatCode="General">
                  <c:v>5.9042700000000004</c:v>
                </c:pt>
                <c:pt idx="8774" formatCode="General">
                  <c:v>5.9049500000000004</c:v>
                </c:pt>
                <c:pt idx="8775" formatCode="General">
                  <c:v>5.9056199999999999</c:v>
                </c:pt>
                <c:pt idx="8776" formatCode="General">
                  <c:v>5.9062900000000003</c:v>
                </c:pt>
                <c:pt idx="8777" formatCode="General">
                  <c:v>5.9069700000000003</c:v>
                </c:pt>
                <c:pt idx="8778" formatCode="General">
                  <c:v>5.9076399999999998</c:v>
                </c:pt>
                <c:pt idx="8779" formatCode="General">
                  <c:v>5.9083100000000002</c:v>
                </c:pt>
                <c:pt idx="8780" formatCode="General">
                  <c:v>5.9089900000000002</c:v>
                </c:pt>
                <c:pt idx="8781" formatCode="General">
                  <c:v>5.9096599999999997</c:v>
                </c:pt>
                <c:pt idx="8782" formatCode="General">
                  <c:v>5.9103300000000001</c:v>
                </c:pt>
                <c:pt idx="8783" formatCode="General">
                  <c:v>5.9109999999999996</c:v>
                </c:pt>
                <c:pt idx="8784" formatCode="General">
                  <c:v>5.9116799999999996</c:v>
                </c:pt>
                <c:pt idx="8785" formatCode="General">
                  <c:v>5.91235</c:v>
                </c:pt>
                <c:pt idx="8786" formatCode="General">
                  <c:v>5.9130200000000004</c:v>
                </c:pt>
                <c:pt idx="8787" formatCode="General">
                  <c:v>5.9137000000000004</c:v>
                </c:pt>
                <c:pt idx="8788" formatCode="General">
                  <c:v>5.9143699999999999</c:v>
                </c:pt>
                <c:pt idx="8789" formatCode="General">
                  <c:v>5.9150400000000003</c:v>
                </c:pt>
                <c:pt idx="8790" formatCode="General">
                  <c:v>5.9157200000000003</c:v>
                </c:pt>
                <c:pt idx="8791" formatCode="General">
                  <c:v>5.9163899999999998</c:v>
                </c:pt>
                <c:pt idx="8792" formatCode="General">
                  <c:v>5.9170600000000002</c:v>
                </c:pt>
                <c:pt idx="8793" formatCode="General">
                  <c:v>5.9177299999999997</c:v>
                </c:pt>
                <c:pt idx="8794" formatCode="General">
                  <c:v>5.9184099999999997</c:v>
                </c:pt>
                <c:pt idx="8795" formatCode="General">
                  <c:v>5.9190800000000001</c:v>
                </c:pt>
                <c:pt idx="8796" formatCode="General">
                  <c:v>5.9197499999999996</c:v>
                </c:pt>
                <c:pt idx="8797" formatCode="General">
                  <c:v>5.9204299999999996</c:v>
                </c:pt>
                <c:pt idx="8798" formatCode="General">
                  <c:v>5.9211</c:v>
                </c:pt>
                <c:pt idx="8799" formatCode="General">
                  <c:v>5.9217700000000004</c:v>
                </c:pt>
                <c:pt idx="8800" formatCode="General">
                  <c:v>5.9224500000000004</c:v>
                </c:pt>
                <c:pt idx="8801" formatCode="General">
                  <c:v>5.9231199999999999</c:v>
                </c:pt>
                <c:pt idx="8802" formatCode="General">
                  <c:v>5.9237900000000003</c:v>
                </c:pt>
                <c:pt idx="8803" formatCode="General">
                  <c:v>5.9244599999999998</c:v>
                </c:pt>
                <c:pt idx="8804" formatCode="General">
                  <c:v>5.9251399999999999</c:v>
                </c:pt>
                <c:pt idx="8805" formatCode="General">
                  <c:v>5.9258100000000002</c:v>
                </c:pt>
                <c:pt idx="8806" formatCode="General">
                  <c:v>5.9264799999999997</c:v>
                </c:pt>
                <c:pt idx="8807" formatCode="General">
                  <c:v>5.9271599999999998</c:v>
                </c:pt>
                <c:pt idx="8808" formatCode="General">
                  <c:v>5.9278300000000002</c:v>
                </c:pt>
                <c:pt idx="8809" formatCode="General">
                  <c:v>5.9284999999999997</c:v>
                </c:pt>
                <c:pt idx="8810" formatCode="General">
                  <c:v>5.9291799999999997</c:v>
                </c:pt>
                <c:pt idx="8811" formatCode="General">
                  <c:v>5.9298500000000001</c:v>
                </c:pt>
                <c:pt idx="8812" formatCode="General">
                  <c:v>5.9305199999999996</c:v>
                </c:pt>
                <c:pt idx="8813" formatCode="General">
                  <c:v>5.93119</c:v>
                </c:pt>
                <c:pt idx="8814" formatCode="General">
                  <c:v>5.93187</c:v>
                </c:pt>
                <c:pt idx="8815" formatCode="General">
                  <c:v>5.9325400000000004</c:v>
                </c:pt>
                <c:pt idx="8816" formatCode="General">
                  <c:v>5.9332099999999999</c:v>
                </c:pt>
                <c:pt idx="8817" formatCode="General">
                  <c:v>5.9338899999999999</c:v>
                </c:pt>
                <c:pt idx="8818" formatCode="General">
                  <c:v>5.9345600000000003</c:v>
                </c:pt>
                <c:pt idx="8819" formatCode="General">
                  <c:v>5.9352299999999998</c:v>
                </c:pt>
                <c:pt idx="8820" formatCode="General">
                  <c:v>5.9359099999999998</c:v>
                </c:pt>
                <c:pt idx="8821" formatCode="General">
                  <c:v>5.9365800000000002</c:v>
                </c:pt>
                <c:pt idx="8822" formatCode="General">
                  <c:v>5.9372499999999997</c:v>
                </c:pt>
                <c:pt idx="8823" formatCode="General">
                  <c:v>5.9379200000000001</c:v>
                </c:pt>
                <c:pt idx="8824" formatCode="General">
                  <c:v>5.9386000000000001</c:v>
                </c:pt>
                <c:pt idx="8825" formatCode="General">
                  <c:v>5.9392699999999996</c:v>
                </c:pt>
                <c:pt idx="8826" formatCode="General">
                  <c:v>5.93994</c:v>
                </c:pt>
                <c:pt idx="8827" formatCode="General">
                  <c:v>5.94062</c:v>
                </c:pt>
                <c:pt idx="8828" formatCode="General">
                  <c:v>5.9412900000000004</c:v>
                </c:pt>
                <c:pt idx="8829" formatCode="General">
                  <c:v>5.9419599999999999</c:v>
                </c:pt>
                <c:pt idx="8830" formatCode="General">
                  <c:v>5.9426399999999999</c:v>
                </c:pt>
                <c:pt idx="8831" formatCode="General">
                  <c:v>5.9433100000000003</c:v>
                </c:pt>
                <c:pt idx="8832" formatCode="General">
                  <c:v>5.9439799999999998</c:v>
                </c:pt>
                <c:pt idx="8833" formatCode="General">
                  <c:v>5.9446500000000002</c:v>
                </c:pt>
                <c:pt idx="8834" formatCode="General">
                  <c:v>5.9453300000000002</c:v>
                </c:pt>
                <c:pt idx="8835" formatCode="General">
                  <c:v>5.9459999999999997</c:v>
                </c:pt>
                <c:pt idx="8836" formatCode="General">
                  <c:v>5.9466700000000001</c:v>
                </c:pt>
                <c:pt idx="8837" formatCode="General">
                  <c:v>5.9473500000000001</c:v>
                </c:pt>
                <c:pt idx="8838" formatCode="General">
                  <c:v>5.9480199999999996</c:v>
                </c:pt>
                <c:pt idx="8839" formatCode="General">
                  <c:v>5.94869</c:v>
                </c:pt>
                <c:pt idx="8840" formatCode="General">
                  <c:v>5.94937</c:v>
                </c:pt>
                <c:pt idx="8841" formatCode="General">
                  <c:v>5.9500400000000004</c:v>
                </c:pt>
                <c:pt idx="8842" formatCode="General">
                  <c:v>5.9507099999999999</c:v>
                </c:pt>
                <c:pt idx="8843" formatCode="General">
                  <c:v>5.9513800000000003</c:v>
                </c:pt>
                <c:pt idx="8844" formatCode="General">
                  <c:v>5.9520600000000004</c:v>
                </c:pt>
                <c:pt idx="8845" formatCode="General">
                  <c:v>5.9527299999999999</c:v>
                </c:pt>
                <c:pt idx="8846" formatCode="General">
                  <c:v>5.9534000000000002</c:v>
                </c:pt>
                <c:pt idx="8847" formatCode="General">
                  <c:v>5.9540800000000003</c:v>
                </c:pt>
                <c:pt idx="8848" formatCode="General">
                  <c:v>5.9547499999999998</c:v>
                </c:pt>
                <c:pt idx="8849" formatCode="General">
                  <c:v>5.9554200000000002</c:v>
                </c:pt>
                <c:pt idx="8850" formatCode="General">
                  <c:v>5.9561000000000002</c:v>
                </c:pt>
                <c:pt idx="8851" formatCode="General">
                  <c:v>5.9567699999999997</c:v>
                </c:pt>
                <c:pt idx="8852" formatCode="General">
                  <c:v>5.9574400000000001</c:v>
                </c:pt>
                <c:pt idx="8853" formatCode="General">
                  <c:v>5.9581099999999996</c:v>
                </c:pt>
                <c:pt idx="8854" formatCode="General">
                  <c:v>5.9587899999999996</c:v>
                </c:pt>
                <c:pt idx="8855" formatCode="General">
                  <c:v>5.95946</c:v>
                </c:pt>
                <c:pt idx="8856" formatCode="General">
                  <c:v>5.9601300000000004</c:v>
                </c:pt>
                <c:pt idx="8857" formatCode="General">
                  <c:v>5.9608100000000004</c:v>
                </c:pt>
                <c:pt idx="8858" formatCode="General">
                  <c:v>5.9614799999999999</c:v>
                </c:pt>
                <c:pt idx="8859" formatCode="General">
                  <c:v>5.9621500000000003</c:v>
                </c:pt>
                <c:pt idx="8860" formatCode="General">
                  <c:v>5.9628300000000003</c:v>
                </c:pt>
                <c:pt idx="8861" formatCode="General">
                  <c:v>5.9634999999999998</c:v>
                </c:pt>
                <c:pt idx="8862" formatCode="General">
                  <c:v>5.9641700000000002</c:v>
                </c:pt>
                <c:pt idx="8863" formatCode="General">
                  <c:v>5.9648399999999997</c:v>
                </c:pt>
                <c:pt idx="8864" formatCode="General">
                  <c:v>5.9655199999999997</c:v>
                </c:pt>
                <c:pt idx="8865" formatCode="General">
                  <c:v>5.9661900000000001</c:v>
                </c:pt>
                <c:pt idx="8866" formatCode="General">
                  <c:v>5.9668599999999996</c:v>
                </c:pt>
                <c:pt idx="8867" formatCode="General">
                  <c:v>5.9675399999999996</c:v>
                </c:pt>
                <c:pt idx="8868" formatCode="General">
                  <c:v>5.96821</c:v>
                </c:pt>
                <c:pt idx="8869" formatCode="General">
                  <c:v>5.9688800000000004</c:v>
                </c:pt>
                <c:pt idx="8870" formatCode="General">
                  <c:v>5.9695600000000004</c:v>
                </c:pt>
                <c:pt idx="8871" formatCode="General">
                  <c:v>5.9702299999999999</c:v>
                </c:pt>
                <c:pt idx="8872" formatCode="General">
                  <c:v>5.9709000000000003</c:v>
                </c:pt>
                <c:pt idx="8873" formatCode="General">
                  <c:v>5.9715699999999998</c:v>
                </c:pt>
                <c:pt idx="8874" formatCode="General">
                  <c:v>5.9722499999999998</c:v>
                </c:pt>
                <c:pt idx="8875" formatCode="General">
                  <c:v>5.9729200000000002</c:v>
                </c:pt>
                <c:pt idx="8876" formatCode="General">
                  <c:v>5.9735899999999997</c:v>
                </c:pt>
                <c:pt idx="8877" formatCode="General">
                  <c:v>5.9742699999999997</c:v>
                </c:pt>
                <c:pt idx="8878" formatCode="General">
                  <c:v>5.9749400000000001</c:v>
                </c:pt>
                <c:pt idx="8879" formatCode="General">
                  <c:v>5.9756099999999996</c:v>
                </c:pt>
                <c:pt idx="8880" formatCode="General">
                  <c:v>5.9762899999999997</c:v>
                </c:pt>
                <c:pt idx="8881" formatCode="General">
                  <c:v>5.9769600000000001</c:v>
                </c:pt>
                <c:pt idx="8882" formatCode="General">
                  <c:v>5.9776300000000004</c:v>
                </c:pt>
                <c:pt idx="8883" formatCode="General">
                  <c:v>5.9782999999999999</c:v>
                </c:pt>
                <c:pt idx="8884" formatCode="General">
                  <c:v>5.97898</c:v>
                </c:pt>
                <c:pt idx="8885" formatCode="General">
                  <c:v>5.9796500000000004</c:v>
                </c:pt>
                <c:pt idx="8886" formatCode="General">
                  <c:v>5.9803199999999999</c:v>
                </c:pt>
                <c:pt idx="8887" formatCode="General">
                  <c:v>5.9809999999999999</c:v>
                </c:pt>
                <c:pt idx="8888" formatCode="General">
                  <c:v>5.9816700000000003</c:v>
                </c:pt>
                <c:pt idx="8889" formatCode="General">
                  <c:v>5.9823399999999998</c:v>
                </c:pt>
                <c:pt idx="8890" formatCode="General">
                  <c:v>5.9830199999999998</c:v>
                </c:pt>
                <c:pt idx="8891" formatCode="General">
                  <c:v>5.9836900000000002</c:v>
                </c:pt>
                <c:pt idx="8892" formatCode="General">
                  <c:v>5.9843599999999997</c:v>
                </c:pt>
                <c:pt idx="8893" formatCode="General">
                  <c:v>5.9850300000000001</c:v>
                </c:pt>
                <c:pt idx="8894" formatCode="General">
                  <c:v>5.9857100000000001</c:v>
                </c:pt>
                <c:pt idx="8895" formatCode="General">
                  <c:v>5.9863799999999996</c:v>
                </c:pt>
                <c:pt idx="8896" formatCode="General">
                  <c:v>5.98705</c:v>
                </c:pt>
                <c:pt idx="8897" formatCode="General">
                  <c:v>5.98773</c:v>
                </c:pt>
                <c:pt idx="8898" formatCode="General">
                  <c:v>5.9884000000000004</c:v>
                </c:pt>
                <c:pt idx="8899" formatCode="General">
                  <c:v>5.9890699999999999</c:v>
                </c:pt>
                <c:pt idx="8900" formatCode="General">
                  <c:v>5.9897499999999999</c:v>
                </c:pt>
                <c:pt idx="8901" formatCode="General">
                  <c:v>5.9904200000000003</c:v>
                </c:pt>
                <c:pt idx="8902" formatCode="General">
                  <c:v>5.9910899999999998</c:v>
                </c:pt>
                <c:pt idx="8903" formatCode="General">
                  <c:v>5.9917600000000002</c:v>
                </c:pt>
                <c:pt idx="8904" formatCode="General">
                  <c:v>5.9924400000000002</c:v>
                </c:pt>
                <c:pt idx="8905" formatCode="General">
                  <c:v>5.9931099999999997</c:v>
                </c:pt>
                <c:pt idx="8906" formatCode="General">
                  <c:v>5.9937800000000001</c:v>
                </c:pt>
                <c:pt idx="8907" formatCode="General">
                  <c:v>5.9944600000000001</c:v>
                </c:pt>
                <c:pt idx="8908" formatCode="General">
                  <c:v>5.9951299999999996</c:v>
                </c:pt>
                <c:pt idx="8909" formatCode="General">
                  <c:v>5.9958</c:v>
                </c:pt>
                <c:pt idx="8910" formatCode="General">
                  <c:v>5.99648</c:v>
                </c:pt>
                <c:pt idx="8911" formatCode="General">
                  <c:v>5.9971500000000004</c:v>
                </c:pt>
                <c:pt idx="8912" formatCode="General">
                  <c:v>5.9978199999999999</c:v>
                </c:pt>
                <c:pt idx="8913" formatCode="General">
                  <c:v>5.9984900000000003</c:v>
                </c:pt>
                <c:pt idx="8914" formatCode="General">
                  <c:v>5.9991700000000003</c:v>
                </c:pt>
                <c:pt idx="8915" formatCode="General">
                  <c:v>5.9998399999999998</c:v>
                </c:pt>
                <c:pt idx="8916" formatCode="General">
                  <c:v>6.0005100000000002</c:v>
                </c:pt>
                <c:pt idx="8917" formatCode="General">
                  <c:v>6.0011900000000002</c:v>
                </c:pt>
                <c:pt idx="8918" formatCode="General">
                  <c:v>6.0018599999999998</c:v>
                </c:pt>
                <c:pt idx="8919" formatCode="General">
                  <c:v>6.0025300000000001</c:v>
                </c:pt>
                <c:pt idx="8920" formatCode="General">
                  <c:v>6.0032100000000002</c:v>
                </c:pt>
                <c:pt idx="8921" formatCode="General">
                  <c:v>6.0038799999999997</c:v>
                </c:pt>
                <c:pt idx="8922" formatCode="General">
                  <c:v>6.0045500000000001</c:v>
                </c:pt>
                <c:pt idx="8923" formatCode="General">
                  <c:v>6.0052199999999996</c:v>
                </c:pt>
                <c:pt idx="8924" formatCode="General">
                  <c:v>6.0058999999999996</c:v>
                </c:pt>
                <c:pt idx="8925" formatCode="General">
                  <c:v>6.00657</c:v>
                </c:pt>
                <c:pt idx="8926" formatCode="General">
                  <c:v>6.0072400000000004</c:v>
                </c:pt>
                <c:pt idx="8927" formatCode="General">
                  <c:v>6.0079200000000004</c:v>
                </c:pt>
                <c:pt idx="8928" formatCode="General">
                  <c:v>6.0085899999999999</c:v>
                </c:pt>
                <c:pt idx="8929" formatCode="General">
                  <c:v>6.0092600000000003</c:v>
                </c:pt>
                <c:pt idx="8930" formatCode="General">
                  <c:v>6.0099400000000003</c:v>
                </c:pt>
                <c:pt idx="8931" formatCode="General">
                  <c:v>6.0106099999999998</c:v>
                </c:pt>
                <c:pt idx="8932" formatCode="General">
                  <c:v>6.0112800000000002</c:v>
                </c:pt>
                <c:pt idx="8933" formatCode="General">
                  <c:v>6.0119499999999997</c:v>
                </c:pt>
                <c:pt idx="8934" formatCode="General">
                  <c:v>6.0126299999999997</c:v>
                </c:pt>
                <c:pt idx="8935" formatCode="General">
                  <c:v>6.0133000000000001</c:v>
                </c:pt>
                <c:pt idx="8936" formatCode="General">
                  <c:v>6.0139699999999996</c:v>
                </c:pt>
                <c:pt idx="8937" formatCode="General">
                  <c:v>6.0146499999999996</c:v>
                </c:pt>
                <c:pt idx="8938" formatCode="General">
                  <c:v>6.01532</c:v>
                </c:pt>
                <c:pt idx="8939" formatCode="General">
                  <c:v>6.0159900000000004</c:v>
                </c:pt>
                <c:pt idx="8940" formatCode="General">
                  <c:v>6.0166700000000004</c:v>
                </c:pt>
                <c:pt idx="8941" formatCode="General">
                  <c:v>6.0173399999999999</c:v>
                </c:pt>
                <c:pt idx="8942" formatCode="General">
                  <c:v>6.0180100000000003</c:v>
                </c:pt>
                <c:pt idx="8943" formatCode="General">
                  <c:v>6.0186799999999998</c:v>
                </c:pt>
                <c:pt idx="8944" formatCode="General">
                  <c:v>6.0193599999999998</c:v>
                </c:pt>
                <c:pt idx="8945" formatCode="General">
                  <c:v>6.0200300000000002</c:v>
                </c:pt>
                <c:pt idx="8946" formatCode="General">
                  <c:v>6.0206999999999997</c:v>
                </c:pt>
                <c:pt idx="8947" formatCode="General">
                  <c:v>6.0213799999999997</c:v>
                </c:pt>
                <c:pt idx="8948" formatCode="General">
                  <c:v>6.0220500000000001</c:v>
                </c:pt>
                <c:pt idx="8949" formatCode="General">
                  <c:v>6.0227199999999996</c:v>
                </c:pt>
                <c:pt idx="8950" formatCode="General">
                  <c:v>6.0233999999999996</c:v>
                </c:pt>
                <c:pt idx="8951" formatCode="General">
                  <c:v>6.02407</c:v>
                </c:pt>
                <c:pt idx="8952" formatCode="General">
                  <c:v>6.0247400000000004</c:v>
                </c:pt>
                <c:pt idx="8953" formatCode="General">
                  <c:v>6.0254200000000004</c:v>
                </c:pt>
                <c:pt idx="8954" formatCode="General">
                  <c:v>6.0260899999999999</c:v>
                </c:pt>
                <c:pt idx="8955" formatCode="General">
                  <c:v>6.0267600000000003</c:v>
                </c:pt>
                <c:pt idx="8956" formatCode="General">
                  <c:v>6.0274299999999998</c:v>
                </c:pt>
                <c:pt idx="8957" formatCode="General">
                  <c:v>6.0281099999999999</c:v>
                </c:pt>
                <c:pt idx="8958" formatCode="General">
                  <c:v>6.0287800000000002</c:v>
                </c:pt>
                <c:pt idx="8959" formatCode="General">
                  <c:v>6.0294499999999998</c:v>
                </c:pt>
                <c:pt idx="8960" formatCode="General">
                  <c:v>6.0301299999999998</c:v>
                </c:pt>
                <c:pt idx="8961" formatCode="General">
                  <c:v>6.0308000000000002</c:v>
                </c:pt>
                <c:pt idx="8962" formatCode="General">
                  <c:v>6.0314699999999997</c:v>
                </c:pt>
                <c:pt idx="8963" formatCode="General">
                  <c:v>6.0321499999999997</c:v>
                </c:pt>
                <c:pt idx="8964" formatCode="General">
                  <c:v>6.0328200000000001</c:v>
                </c:pt>
                <c:pt idx="8965" formatCode="General">
                  <c:v>6.0334899999999996</c:v>
                </c:pt>
                <c:pt idx="8966" formatCode="General">
                  <c:v>6.03416</c:v>
                </c:pt>
                <c:pt idx="8967" formatCode="General">
                  <c:v>6.03484</c:v>
                </c:pt>
                <c:pt idx="8968" formatCode="General">
                  <c:v>6.0355100000000004</c:v>
                </c:pt>
                <c:pt idx="8969" formatCode="General">
                  <c:v>6.0361799999999999</c:v>
                </c:pt>
                <c:pt idx="8970" formatCode="General">
                  <c:v>6.0368599999999999</c:v>
                </c:pt>
                <c:pt idx="8971" formatCode="General">
                  <c:v>6.0375300000000003</c:v>
                </c:pt>
                <c:pt idx="8972" formatCode="General">
                  <c:v>6.0381999999999998</c:v>
                </c:pt>
                <c:pt idx="8973" formatCode="General">
                  <c:v>6.0388799999999998</c:v>
                </c:pt>
                <c:pt idx="8974" formatCode="General">
                  <c:v>6.0395500000000002</c:v>
                </c:pt>
                <c:pt idx="8975" formatCode="General">
                  <c:v>6.0402199999999997</c:v>
                </c:pt>
                <c:pt idx="8976" formatCode="General">
                  <c:v>6.0408900000000001</c:v>
                </c:pt>
                <c:pt idx="8977" formatCode="General">
                  <c:v>6.0415700000000001</c:v>
                </c:pt>
                <c:pt idx="8978" formatCode="General">
                  <c:v>6.0422399999999996</c:v>
                </c:pt>
                <c:pt idx="8979" formatCode="General">
                  <c:v>6.04291</c:v>
                </c:pt>
                <c:pt idx="8980" formatCode="General">
                  <c:v>6.04359</c:v>
                </c:pt>
                <c:pt idx="8981" formatCode="General">
                  <c:v>6.0442600000000004</c:v>
                </c:pt>
                <c:pt idx="8982" formatCode="General">
                  <c:v>6.0449299999999999</c:v>
                </c:pt>
                <c:pt idx="8983" formatCode="General">
                  <c:v>6.0456099999999999</c:v>
                </c:pt>
                <c:pt idx="8984" formatCode="General">
                  <c:v>6.0462800000000003</c:v>
                </c:pt>
                <c:pt idx="8985" formatCode="General">
                  <c:v>6.0469499999999998</c:v>
                </c:pt>
                <c:pt idx="8986" formatCode="General">
                  <c:v>6.0476200000000002</c:v>
                </c:pt>
                <c:pt idx="8987" formatCode="General">
                  <c:v>6.0483000000000002</c:v>
                </c:pt>
                <c:pt idx="8988" formatCode="General">
                  <c:v>6.0489699999999997</c:v>
                </c:pt>
                <c:pt idx="8989" formatCode="General">
                  <c:v>6.0496400000000001</c:v>
                </c:pt>
                <c:pt idx="8990" formatCode="General">
                  <c:v>6.0503200000000001</c:v>
                </c:pt>
                <c:pt idx="8991" formatCode="General">
                  <c:v>6.0509899999999996</c:v>
                </c:pt>
                <c:pt idx="8992" formatCode="General">
                  <c:v>6.05166</c:v>
                </c:pt>
                <c:pt idx="8993" formatCode="General">
                  <c:v>6.0523400000000001</c:v>
                </c:pt>
                <c:pt idx="8994" formatCode="General">
                  <c:v>6.0530099999999996</c:v>
                </c:pt>
                <c:pt idx="8995" formatCode="General">
                  <c:v>6.0536799999999999</c:v>
                </c:pt>
                <c:pt idx="8996" formatCode="General">
                  <c:v>6.0543500000000003</c:v>
                </c:pt>
                <c:pt idx="8997" formatCode="General">
                  <c:v>6.0550300000000004</c:v>
                </c:pt>
                <c:pt idx="8998" formatCode="General">
                  <c:v>6.0556999999999999</c:v>
                </c:pt>
                <c:pt idx="8999" formatCode="General">
                  <c:v>6.0563700000000003</c:v>
                </c:pt>
                <c:pt idx="9000" formatCode="General">
                  <c:v>6.0570500000000003</c:v>
                </c:pt>
                <c:pt idx="9001" formatCode="General">
                  <c:v>6.0577199999999998</c:v>
                </c:pt>
                <c:pt idx="9002" formatCode="General">
                  <c:v>6.0583900000000002</c:v>
                </c:pt>
                <c:pt idx="9003" formatCode="General">
                  <c:v>6.0590700000000002</c:v>
                </c:pt>
                <c:pt idx="9004" formatCode="General">
                  <c:v>6.0597399999999997</c:v>
                </c:pt>
                <c:pt idx="9005" formatCode="General">
                  <c:v>6.0604100000000001</c:v>
                </c:pt>
                <c:pt idx="9006" formatCode="General">
                  <c:v>6.0610799999999996</c:v>
                </c:pt>
                <c:pt idx="9007" formatCode="General">
                  <c:v>6.0617599999999996</c:v>
                </c:pt>
                <c:pt idx="9008" formatCode="General">
                  <c:v>6.06243</c:v>
                </c:pt>
                <c:pt idx="9009" formatCode="General">
                  <c:v>6.0631000000000004</c:v>
                </c:pt>
                <c:pt idx="9010" formatCode="General">
                  <c:v>6.0637800000000004</c:v>
                </c:pt>
                <c:pt idx="9011" formatCode="General">
                  <c:v>6.0644499999999999</c:v>
                </c:pt>
                <c:pt idx="9012" formatCode="General">
                  <c:v>6.0651200000000003</c:v>
                </c:pt>
                <c:pt idx="9013" formatCode="General">
                  <c:v>6.0658000000000003</c:v>
                </c:pt>
                <c:pt idx="9014" formatCode="General">
                  <c:v>6.0664699999999998</c:v>
                </c:pt>
                <c:pt idx="9015" formatCode="General">
                  <c:v>6.0671400000000002</c:v>
                </c:pt>
                <c:pt idx="9016" formatCode="General">
                  <c:v>6.0678099999999997</c:v>
                </c:pt>
                <c:pt idx="9017" formatCode="General">
                  <c:v>6.0684899999999997</c:v>
                </c:pt>
                <c:pt idx="9018" formatCode="General">
                  <c:v>6.0691600000000001</c:v>
                </c:pt>
                <c:pt idx="9019" formatCode="General">
                  <c:v>6.0698299999999996</c:v>
                </c:pt>
                <c:pt idx="9020" formatCode="General">
                  <c:v>6.0705099999999996</c:v>
                </c:pt>
                <c:pt idx="9021" formatCode="General">
                  <c:v>6.07118</c:v>
                </c:pt>
                <c:pt idx="9022" formatCode="General">
                  <c:v>6.0718500000000004</c:v>
                </c:pt>
                <c:pt idx="9023" formatCode="General">
                  <c:v>6.0725300000000004</c:v>
                </c:pt>
                <c:pt idx="9024" formatCode="General">
                  <c:v>6.0731999999999999</c:v>
                </c:pt>
                <c:pt idx="9025" formatCode="General">
                  <c:v>6.0738700000000003</c:v>
                </c:pt>
                <c:pt idx="9026" formatCode="General">
                  <c:v>6.0745399999999998</c:v>
                </c:pt>
                <c:pt idx="9027" formatCode="General">
                  <c:v>6.0752199999999998</c:v>
                </c:pt>
                <c:pt idx="9028" formatCode="General">
                  <c:v>6.0758900000000002</c:v>
                </c:pt>
                <c:pt idx="9029" formatCode="General">
                  <c:v>6.0765599999999997</c:v>
                </c:pt>
                <c:pt idx="9030" formatCode="General">
                  <c:v>6.0772399999999998</c:v>
                </c:pt>
                <c:pt idx="9031" formatCode="General">
                  <c:v>6.0779100000000001</c:v>
                </c:pt>
                <c:pt idx="9032" formatCode="General">
                  <c:v>6.0785799999999997</c:v>
                </c:pt>
                <c:pt idx="9033" formatCode="General">
                  <c:v>6.0792599999999997</c:v>
                </c:pt>
                <c:pt idx="9034" formatCode="General">
                  <c:v>6.0799300000000001</c:v>
                </c:pt>
                <c:pt idx="9035" formatCode="General">
                  <c:v>6.0805999999999996</c:v>
                </c:pt>
                <c:pt idx="9036" formatCode="General">
                  <c:v>6.08127</c:v>
                </c:pt>
                <c:pt idx="9037" formatCode="General">
                  <c:v>6.08195</c:v>
                </c:pt>
                <c:pt idx="9038" formatCode="General">
                  <c:v>6.0826200000000004</c:v>
                </c:pt>
                <c:pt idx="9039" formatCode="General">
                  <c:v>6.0832899999999999</c:v>
                </c:pt>
                <c:pt idx="9040" formatCode="General">
                  <c:v>6.0839699999999999</c:v>
                </c:pt>
                <c:pt idx="9041" formatCode="General">
                  <c:v>6.0846400000000003</c:v>
                </c:pt>
                <c:pt idx="9042" formatCode="General">
                  <c:v>6.0853099999999998</c:v>
                </c:pt>
                <c:pt idx="9043" formatCode="General">
                  <c:v>6.0859899999999998</c:v>
                </c:pt>
                <c:pt idx="9044" formatCode="General">
                  <c:v>6.0866600000000002</c:v>
                </c:pt>
                <c:pt idx="9045" formatCode="General">
                  <c:v>6.0873299999999997</c:v>
                </c:pt>
                <c:pt idx="9046" formatCode="General">
                  <c:v>6.0880000000000001</c:v>
                </c:pt>
                <c:pt idx="9047" formatCode="General">
                  <c:v>6.0886800000000001</c:v>
                </c:pt>
                <c:pt idx="9048" formatCode="General">
                  <c:v>6.0893499999999996</c:v>
                </c:pt>
                <c:pt idx="9049" formatCode="General">
                  <c:v>6.09002</c:v>
                </c:pt>
                <c:pt idx="9050" formatCode="General">
                  <c:v>6.0907</c:v>
                </c:pt>
                <c:pt idx="9051" formatCode="General">
                  <c:v>6.0913700000000004</c:v>
                </c:pt>
                <c:pt idx="9052" formatCode="General">
                  <c:v>6.0920399999999999</c:v>
                </c:pt>
                <c:pt idx="9053" formatCode="General">
                  <c:v>6.0927199999999999</c:v>
                </c:pt>
                <c:pt idx="9054" formatCode="General">
                  <c:v>6.0933900000000003</c:v>
                </c:pt>
                <c:pt idx="9055" formatCode="General">
                  <c:v>6.0940599999999998</c:v>
                </c:pt>
                <c:pt idx="9056" formatCode="General">
                  <c:v>6.0947300000000002</c:v>
                </c:pt>
                <c:pt idx="9057" formatCode="General">
                  <c:v>6.0954100000000002</c:v>
                </c:pt>
                <c:pt idx="9058" formatCode="General">
                  <c:v>6.0960799999999997</c:v>
                </c:pt>
                <c:pt idx="9059" formatCode="General">
                  <c:v>6.0967500000000001</c:v>
                </c:pt>
                <c:pt idx="9060" formatCode="General">
                  <c:v>6.0974300000000001</c:v>
                </c:pt>
                <c:pt idx="9061" formatCode="General">
                  <c:v>6.0980999999999996</c:v>
                </c:pt>
                <c:pt idx="9062" formatCode="General">
                  <c:v>6.09877</c:v>
                </c:pt>
                <c:pt idx="9063" formatCode="General">
                  <c:v>6.09945</c:v>
                </c:pt>
                <c:pt idx="9064" formatCode="General">
                  <c:v>6.1001200000000004</c:v>
                </c:pt>
                <c:pt idx="9065" formatCode="General">
                  <c:v>6.1007899999999999</c:v>
                </c:pt>
                <c:pt idx="9066" formatCode="General">
                  <c:v>6.1014600000000003</c:v>
                </c:pt>
                <c:pt idx="9067" formatCode="General">
                  <c:v>6.1021400000000003</c:v>
                </c:pt>
                <c:pt idx="9068" formatCode="General">
                  <c:v>6.1028099999999998</c:v>
                </c:pt>
                <c:pt idx="9069" formatCode="General">
                  <c:v>6.1034800000000002</c:v>
                </c:pt>
                <c:pt idx="9070" formatCode="General">
                  <c:v>6.1041600000000003</c:v>
                </c:pt>
                <c:pt idx="9071" formatCode="General">
                  <c:v>6.1048299999999998</c:v>
                </c:pt>
                <c:pt idx="9072" formatCode="General">
                  <c:v>6.1055000000000001</c:v>
                </c:pt>
                <c:pt idx="9073" formatCode="General">
                  <c:v>6.1061800000000002</c:v>
                </c:pt>
                <c:pt idx="9074" formatCode="General">
                  <c:v>6.1068499999999997</c:v>
                </c:pt>
                <c:pt idx="9075" formatCode="General">
                  <c:v>6.1075200000000001</c:v>
                </c:pt>
                <c:pt idx="9076" formatCode="General">
                  <c:v>6.1081899999999996</c:v>
                </c:pt>
                <c:pt idx="9077" formatCode="General">
                  <c:v>6.1088699999999996</c:v>
                </c:pt>
                <c:pt idx="9078" formatCode="General">
                  <c:v>6.10954</c:v>
                </c:pt>
                <c:pt idx="9079" formatCode="General">
                  <c:v>6.1102100000000004</c:v>
                </c:pt>
                <c:pt idx="9080" formatCode="General">
                  <c:v>6.1108900000000004</c:v>
                </c:pt>
                <c:pt idx="9081" formatCode="General">
                  <c:v>6.1115599999999999</c:v>
                </c:pt>
                <c:pt idx="9082" formatCode="General">
                  <c:v>6.1122300000000003</c:v>
                </c:pt>
                <c:pt idx="9083" formatCode="General">
                  <c:v>6.1129100000000003</c:v>
                </c:pt>
                <c:pt idx="9084" formatCode="General">
                  <c:v>6.1135799999999998</c:v>
                </c:pt>
                <c:pt idx="9085" formatCode="General">
                  <c:v>6.1142500000000002</c:v>
                </c:pt>
                <c:pt idx="9086" formatCode="General">
                  <c:v>6.1149199999999997</c:v>
                </c:pt>
                <c:pt idx="9087" formatCode="General">
                  <c:v>6.1155999999999997</c:v>
                </c:pt>
                <c:pt idx="9088" formatCode="General">
                  <c:v>6.1162700000000001</c:v>
                </c:pt>
                <c:pt idx="9089" formatCode="General">
                  <c:v>6.1169399999999996</c:v>
                </c:pt>
                <c:pt idx="9090" formatCode="General">
                  <c:v>6.1176199999999996</c:v>
                </c:pt>
                <c:pt idx="9091" formatCode="General">
                  <c:v>6.11829</c:v>
                </c:pt>
                <c:pt idx="9092" formatCode="General">
                  <c:v>6.1189600000000004</c:v>
                </c:pt>
                <c:pt idx="9093" formatCode="General">
                  <c:v>6.1196400000000004</c:v>
                </c:pt>
                <c:pt idx="9094" formatCode="General">
                  <c:v>6.1203099999999999</c:v>
                </c:pt>
                <c:pt idx="9095" formatCode="General">
                  <c:v>6.1209800000000003</c:v>
                </c:pt>
                <c:pt idx="9096" formatCode="General">
                  <c:v>6.1216499999999998</c:v>
                </c:pt>
                <c:pt idx="9097" formatCode="General">
                  <c:v>6.1223299999999998</c:v>
                </c:pt>
                <c:pt idx="9098" formatCode="General">
                  <c:v>6.1230000000000002</c:v>
                </c:pt>
                <c:pt idx="9099" formatCode="General">
                  <c:v>6.1236699999999997</c:v>
                </c:pt>
                <c:pt idx="9100" formatCode="General">
                  <c:v>6.1243499999999997</c:v>
                </c:pt>
                <c:pt idx="9101" formatCode="General">
                  <c:v>6.1250200000000001</c:v>
                </c:pt>
                <c:pt idx="9102" formatCode="General">
                  <c:v>6.1256899999999996</c:v>
                </c:pt>
                <c:pt idx="9103" formatCode="General">
                  <c:v>6.1263699999999996</c:v>
                </c:pt>
                <c:pt idx="9104" formatCode="General">
                  <c:v>6.12704</c:v>
                </c:pt>
                <c:pt idx="9105" formatCode="General">
                  <c:v>6.1277100000000004</c:v>
                </c:pt>
                <c:pt idx="9106" formatCode="General">
                  <c:v>6.1283799999999999</c:v>
                </c:pt>
                <c:pt idx="9107" formatCode="General">
                  <c:v>6.12906</c:v>
                </c:pt>
                <c:pt idx="9108" formatCode="General">
                  <c:v>6.1297300000000003</c:v>
                </c:pt>
                <c:pt idx="9109" formatCode="General">
                  <c:v>6.1303999999999998</c:v>
                </c:pt>
                <c:pt idx="9110" formatCode="General">
                  <c:v>6.1310799999999999</c:v>
                </c:pt>
                <c:pt idx="9111" formatCode="General">
                  <c:v>6.1317500000000003</c:v>
                </c:pt>
                <c:pt idx="9112" formatCode="General">
                  <c:v>6.1324199999999998</c:v>
                </c:pt>
                <c:pt idx="9113" formatCode="General">
                  <c:v>6.1330999999999998</c:v>
                </c:pt>
                <c:pt idx="9114" formatCode="General">
                  <c:v>6.1337700000000002</c:v>
                </c:pt>
                <c:pt idx="9115" formatCode="General">
                  <c:v>6.1344399999999997</c:v>
                </c:pt>
                <c:pt idx="9116" formatCode="General">
                  <c:v>6.1351100000000001</c:v>
                </c:pt>
                <c:pt idx="9117" formatCode="General">
                  <c:v>6.1357900000000001</c:v>
                </c:pt>
                <c:pt idx="9118" formatCode="General">
                  <c:v>6.1364599999999996</c:v>
                </c:pt>
                <c:pt idx="9119" formatCode="General">
                  <c:v>6.13713</c:v>
                </c:pt>
                <c:pt idx="9120" formatCode="General">
                  <c:v>6.13781</c:v>
                </c:pt>
                <c:pt idx="9121" formatCode="General">
                  <c:v>6.1384800000000004</c:v>
                </c:pt>
                <c:pt idx="9122" formatCode="General">
                  <c:v>6.1391499999999999</c:v>
                </c:pt>
                <c:pt idx="9123" formatCode="General">
                  <c:v>6.1398299999999999</c:v>
                </c:pt>
                <c:pt idx="9124" formatCode="General">
                  <c:v>6.1405000000000003</c:v>
                </c:pt>
                <c:pt idx="9125" formatCode="General">
                  <c:v>6.1411699999999998</c:v>
                </c:pt>
                <c:pt idx="9126" formatCode="General">
                  <c:v>6.1418400000000002</c:v>
                </c:pt>
                <c:pt idx="9127" formatCode="General">
                  <c:v>6.1425200000000002</c:v>
                </c:pt>
                <c:pt idx="9128" formatCode="General">
                  <c:v>6.1431899999999997</c:v>
                </c:pt>
                <c:pt idx="9129" formatCode="General">
                  <c:v>6.1438600000000001</c:v>
                </c:pt>
                <c:pt idx="9130" formatCode="General">
                  <c:v>6.1445400000000001</c:v>
                </c:pt>
                <c:pt idx="9131" formatCode="General">
                  <c:v>6.1452099999999996</c:v>
                </c:pt>
                <c:pt idx="9132" formatCode="General">
                  <c:v>6.14588</c:v>
                </c:pt>
                <c:pt idx="9133" formatCode="General">
                  <c:v>6.14656</c:v>
                </c:pt>
                <c:pt idx="9134" formatCode="General">
                  <c:v>6.1472300000000004</c:v>
                </c:pt>
                <c:pt idx="9135" formatCode="General">
                  <c:v>6.1478999999999999</c:v>
                </c:pt>
                <c:pt idx="9136" formatCode="General">
                  <c:v>6.1485700000000003</c:v>
                </c:pt>
                <c:pt idx="9137" formatCode="General">
                  <c:v>6.1492500000000003</c:v>
                </c:pt>
                <c:pt idx="9138" formatCode="General">
                  <c:v>6.1499199999999998</c:v>
                </c:pt>
                <c:pt idx="9139" formatCode="General">
                  <c:v>6.1505900000000002</c:v>
                </c:pt>
                <c:pt idx="9140" formatCode="General">
                  <c:v>6.1512700000000002</c:v>
                </c:pt>
                <c:pt idx="9141" formatCode="General">
                  <c:v>6.1519399999999997</c:v>
                </c:pt>
                <c:pt idx="9142" formatCode="General">
                  <c:v>6.1526100000000001</c:v>
                </c:pt>
                <c:pt idx="9143" formatCode="General">
                  <c:v>6.1532900000000001</c:v>
                </c:pt>
                <c:pt idx="9144" formatCode="General">
                  <c:v>6.1539599999999997</c:v>
                </c:pt>
                <c:pt idx="9145" formatCode="General">
                  <c:v>6.15463</c:v>
                </c:pt>
                <c:pt idx="9146" formatCode="General">
                  <c:v>6.1553100000000001</c:v>
                </c:pt>
                <c:pt idx="9147" formatCode="General">
                  <c:v>6.1559799999999996</c:v>
                </c:pt>
                <c:pt idx="9148" formatCode="General">
                  <c:v>6.15665</c:v>
                </c:pt>
                <c:pt idx="9149" formatCode="General">
                  <c:v>6.1573200000000003</c:v>
                </c:pt>
                <c:pt idx="9150" formatCode="General">
                  <c:v>6.1580000000000004</c:v>
                </c:pt>
                <c:pt idx="9151" formatCode="General">
                  <c:v>6.1586699999999999</c:v>
                </c:pt>
                <c:pt idx="9152" formatCode="General">
                  <c:v>6.1593400000000003</c:v>
                </c:pt>
                <c:pt idx="9153" formatCode="General">
                  <c:v>6.1600200000000003</c:v>
                </c:pt>
                <c:pt idx="9154" formatCode="General">
                  <c:v>6.1606899999999998</c:v>
                </c:pt>
                <c:pt idx="9155" formatCode="General">
                  <c:v>6.1613600000000002</c:v>
                </c:pt>
                <c:pt idx="9156" formatCode="General">
                  <c:v>6.1620400000000002</c:v>
                </c:pt>
                <c:pt idx="9157" formatCode="General">
                  <c:v>6.1627099999999997</c:v>
                </c:pt>
                <c:pt idx="9158" formatCode="General">
                  <c:v>6.1633800000000001</c:v>
                </c:pt>
                <c:pt idx="9159" formatCode="General">
                  <c:v>6.1640499999999996</c:v>
                </c:pt>
                <c:pt idx="9160" formatCode="General">
                  <c:v>6.1647299999999996</c:v>
                </c:pt>
                <c:pt idx="9161" formatCode="General">
                  <c:v>6.1654</c:v>
                </c:pt>
                <c:pt idx="9162" formatCode="General">
                  <c:v>6.1660700000000004</c:v>
                </c:pt>
                <c:pt idx="9163" formatCode="General">
                  <c:v>6.1667500000000004</c:v>
                </c:pt>
                <c:pt idx="9164" formatCode="General">
                  <c:v>6.1674199999999999</c:v>
                </c:pt>
                <c:pt idx="9165" formatCode="General">
                  <c:v>6.1680900000000003</c:v>
                </c:pt>
                <c:pt idx="9166" formatCode="General">
                  <c:v>6.1687700000000003</c:v>
                </c:pt>
                <c:pt idx="9167" formatCode="General">
                  <c:v>6.1694399999999998</c:v>
                </c:pt>
                <c:pt idx="9168" formatCode="General">
                  <c:v>6.1701100000000002</c:v>
                </c:pt>
                <c:pt idx="9169" formatCode="General">
                  <c:v>6.1707799999999997</c:v>
                </c:pt>
                <c:pt idx="9170" formatCode="General">
                  <c:v>6.1714599999999997</c:v>
                </c:pt>
                <c:pt idx="9171" formatCode="General">
                  <c:v>6.1721300000000001</c:v>
                </c:pt>
                <c:pt idx="9172" formatCode="General">
                  <c:v>6.1727999999999996</c:v>
                </c:pt>
                <c:pt idx="9173" formatCode="General">
                  <c:v>6.1734799999999996</c:v>
                </c:pt>
                <c:pt idx="9174" formatCode="General">
                  <c:v>6.17415</c:v>
                </c:pt>
                <c:pt idx="9175" formatCode="General">
                  <c:v>6.1748200000000004</c:v>
                </c:pt>
                <c:pt idx="9176" formatCode="General">
                  <c:v>6.1755000000000004</c:v>
                </c:pt>
                <c:pt idx="9177" formatCode="General">
                  <c:v>6.1761699999999999</c:v>
                </c:pt>
                <c:pt idx="9178" formatCode="General">
                  <c:v>6.1768400000000003</c:v>
                </c:pt>
                <c:pt idx="9179" formatCode="General">
                  <c:v>6.1775099999999998</c:v>
                </c:pt>
                <c:pt idx="9180" formatCode="General">
                  <c:v>6.1781899999999998</c:v>
                </c:pt>
                <c:pt idx="9181" formatCode="General">
                  <c:v>6.1788600000000002</c:v>
                </c:pt>
                <c:pt idx="9182" formatCode="General">
                  <c:v>6.1795299999999997</c:v>
                </c:pt>
                <c:pt idx="9183" formatCode="General">
                  <c:v>6.1802099999999998</c:v>
                </c:pt>
                <c:pt idx="9184" formatCode="General">
                  <c:v>6.1808800000000002</c:v>
                </c:pt>
                <c:pt idx="9185" formatCode="General">
                  <c:v>6.1815499999999997</c:v>
                </c:pt>
                <c:pt idx="9186" formatCode="General">
                  <c:v>6.1822299999999997</c:v>
                </c:pt>
                <c:pt idx="9187" formatCode="General">
                  <c:v>6.1829000000000001</c:v>
                </c:pt>
                <c:pt idx="9188" formatCode="General">
                  <c:v>6.1835699999999996</c:v>
                </c:pt>
                <c:pt idx="9189" formatCode="General">
                  <c:v>6.18424</c:v>
                </c:pt>
                <c:pt idx="9190" formatCode="General">
                  <c:v>6.18492</c:v>
                </c:pt>
                <c:pt idx="9191" formatCode="General">
                  <c:v>6.1855900000000004</c:v>
                </c:pt>
                <c:pt idx="9192" formatCode="General">
                  <c:v>6.1862599999999999</c:v>
                </c:pt>
                <c:pt idx="9193" formatCode="General">
                  <c:v>6.1869399999999999</c:v>
                </c:pt>
                <c:pt idx="9194" formatCode="General">
                  <c:v>6.1876100000000003</c:v>
                </c:pt>
                <c:pt idx="9195" formatCode="General">
                  <c:v>6.1882799999999998</c:v>
                </c:pt>
                <c:pt idx="9196" formatCode="General">
                  <c:v>6.1889599999999998</c:v>
                </c:pt>
                <c:pt idx="9197" formatCode="General">
                  <c:v>6.1896300000000002</c:v>
                </c:pt>
                <c:pt idx="9198" formatCode="General">
                  <c:v>6.1902999999999997</c:v>
                </c:pt>
                <c:pt idx="9199" formatCode="General">
                  <c:v>6.1909700000000001</c:v>
                </c:pt>
                <c:pt idx="9200" formatCode="General">
                  <c:v>6.1916500000000001</c:v>
                </c:pt>
                <c:pt idx="9201" formatCode="General">
                  <c:v>6.1923199999999996</c:v>
                </c:pt>
                <c:pt idx="9202" formatCode="General">
                  <c:v>6.19299</c:v>
                </c:pt>
                <c:pt idx="9203" formatCode="General">
                  <c:v>6.19367</c:v>
                </c:pt>
                <c:pt idx="9204" formatCode="General">
                  <c:v>6.1943400000000004</c:v>
                </c:pt>
                <c:pt idx="9205" formatCode="General">
                  <c:v>6.1950099999999999</c:v>
                </c:pt>
                <c:pt idx="9206" formatCode="General">
                  <c:v>6.1956899999999999</c:v>
                </c:pt>
                <c:pt idx="9207" formatCode="General">
                  <c:v>6.1963600000000003</c:v>
                </c:pt>
                <c:pt idx="9208" formatCode="General">
                  <c:v>6.1970299999999998</c:v>
                </c:pt>
                <c:pt idx="9209" formatCode="General">
                  <c:v>6.1977000000000002</c:v>
                </c:pt>
                <c:pt idx="9210" formatCode="General">
                  <c:v>6.1983800000000002</c:v>
                </c:pt>
                <c:pt idx="9211" formatCode="General">
                  <c:v>6.1990499999999997</c:v>
                </c:pt>
                <c:pt idx="9212" formatCode="General">
                  <c:v>6.1997200000000001</c:v>
                </c:pt>
                <c:pt idx="9213" formatCode="General">
                  <c:v>6.2004000000000001</c:v>
                </c:pt>
                <c:pt idx="9214" formatCode="General">
                  <c:v>6.2010699999999996</c:v>
                </c:pt>
                <c:pt idx="9215" formatCode="General">
                  <c:v>6.20174</c:v>
                </c:pt>
                <c:pt idx="9216" formatCode="General">
                  <c:v>6.20242</c:v>
                </c:pt>
                <c:pt idx="9217" formatCode="General">
                  <c:v>6.2030900000000004</c:v>
                </c:pt>
                <c:pt idx="9218" formatCode="General">
                  <c:v>6.2037599999999999</c:v>
                </c:pt>
                <c:pt idx="9219" formatCode="General">
                  <c:v>6.2044300000000003</c:v>
                </c:pt>
                <c:pt idx="9220" formatCode="General">
                  <c:v>6.2051100000000003</c:v>
                </c:pt>
                <c:pt idx="9221" formatCode="General">
                  <c:v>6.2057799999999999</c:v>
                </c:pt>
                <c:pt idx="9222" formatCode="General">
                  <c:v>6.2064500000000002</c:v>
                </c:pt>
                <c:pt idx="9223" formatCode="General">
                  <c:v>6.2071300000000003</c:v>
                </c:pt>
                <c:pt idx="9224" formatCode="General">
                  <c:v>6.2077999999999998</c:v>
                </c:pt>
                <c:pt idx="9225" formatCode="General">
                  <c:v>6.2084700000000002</c:v>
                </c:pt>
                <c:pt idx="9226" formatCode="General">
                  <c:v>6.2091500000000002</c:v>
                </c:pt>
                <c:pt idx="9227" formatCode="General">
                  <c:v>6.2098199999999997</c:v>
                </c:pt>
                <c:pt idx="9228" formatCode="General">
                  <c:v>6.2104900000000001</c:v>
                </c:pt>
                <c:pt idx="9229" formatCode="General">
                  <c:v>6.2111599999999996</c:v>
                </c:pt>
                <c:pt idx="9230" formatCode="General">
                  <c:v>6.2118399999999996</c:v>
                </c:pt>
                <c:pt idx="9231" formatCode="General">
                  <c:v>6.21251</c:v>
                </c:pt>
                <c:pt idx="9232" formatCode="General">
                  <c:v>6.2131800000000004</c:v>
                </c:pt>
                <c:pt idx="9233" formatCode="General">
                  <c:v>6.2138600000000004</c:v>
                </c:pt>
                <c:pt idx="9234" formatCode="General">
                  <c:v>6.2145299999999999</c:v>
                </c:pt>
                <c:pt idx="9235" formatCode="General">
                  <c:v>6.2152000000000003</c:v>
                </c:pt>
                <c:pt idx="9236" formatCode="General">
                  <c:v>6.2158800000000003</c:v>
                </c:pt>
                <c:pt idx="9237" formatCode="General">
                  <c:v>6.2165499999999998</c:v>
                </c:pt>
                <c:pt idx="9238" formatCode="General">
                  <c:v>6.2172200000000002</c:v>
                </c:pt>
                <c:pt idx="9239" formatCode="General">
                  <c:v>6.2178899999999997</c:v>
                </c:pt>
                <c:pt idx="9240" formatCode="General">
                  <c:v>6.2185699999999997</c:v>
                </c:pt>
                <c:pt idx="9241" formatCode="General">
                  <c:v>6.2192400000000001</c:v>
                </c:pt>
                <c:pt idx="9242" formatCode="General">
                  <c:v>6.2199099999999996</c:v>
                </c:pt>
                <c:pt idx="9243" formatCode="General">
                  <c:v>6.2205899999999996</c:v>
                </c:pt>
                <c:pt idx="9244" formatCode="General">
                  <c:v>6.22126</c:v>
                </c:pt>
                <c:pt idx="9245" formatCode="General">
                  <c:v>6.2219300000000004</c:v>
                </c:pt>
                <c:pt idx="9246" formatCode="General">
                  <c:v>6.2226100000000004</c:v>
                </c:pt>
                <c:pt idx="9247" formatCode="General">
                  <c:v>6.2232799999999999</c:v>
                </c:pt>
                <c:pt idx="9248" formatCode="General">
                  <c:v>6.2239500000000003</c:v>
                </c:pt>
                <c:pt idx="9249" formatCode="General">
                  <c:v>6.2246199999999998</c:v>
                </c:pt>
                <c:pt idx="9250" formatCode="General">
                  <c:v>6.2252999999999998</c:v>
                </c:pt>
                <c:pt idx="9251" formatCode="General">
                  <c:v>6.2259700000000002</c:v>
                </c:pt>
                <c:pt idx="9252" formatCode="General">
                  <c:v>6.2266399999999997</c:v>
                </c:pt>
                <c:pt idx="9253" formatCode="General">
                  <c:v>6.2273199999999997</c:v>
                </c:pt>
                <c:pt idx="9254" formatCode="General">
                  <c:v>6.2279900000000001</c:v>
                </c:pt>
                <c:pt idx="9255" formatCode="General">
                  <c:v>6.2286599999999996</c:v>
                </c:pt>
                <c:pt idx="9256" formatCode="General">
                  <c:v>6.2293399999999997</c:v>
                </c:pt>
                <c:pt idx="9257" formatCode="General">
                  <c:v>6.23001</c:v>
                </c:pt>
                <c:pt idx="9258" formatCode="General">
                  <c:v>6.2306800000000004</c:v>
                </c:pt>
                <c:pt idx="9259" formatCode="General">
                  <c:v>6.2313499999999999</c:v>
                </c:pt>
                <c:pt idx="9260" formatCode="General">
                  <c:v>6.23203</c:v>
                </c:pt>
                <c:pt idx="9261" formatCode="General">
                  <c:v>6.2327000000000004</c:v>
                </c:pt>
                <c:pt idx="9262" formatCode="General">
                  <c:v>6.2333699999999999</c:v>
                </c:pt>
                <c:pt idx="9263" formatCode="General">
                  <c:v>6.2340499999999999</c:v>
                </c:pt>
                <c:pt idx="9264" formatCode="General">
                  <c:v>6.2347200000000003</c:v>
                </c:pt>
                <c:pt idx="9265" formatCode="General">
                  <c:v>6.2353899999999998</c:v>
                </c:pt>
                <c:pt idx="9266" formatCode="General">
                  <c:v>6.2360699999999998</c:v>
                </c:pt>
                <c:pt idx="9267" formatCode="General">
                  <c:v>6.2367400000000002</c:v>
                </c:pt>
                <c:pt idx="9268" formatCode="General">
                  <c:v>6.2374099999999997</c:v>
                </c:pt>
                <c:pt idx="9269" formatCode="General">
                  <c:v>6.2380800000000001</c:v>
                </c:pt>
                <c:pt idx="9270" formatCode="General">
                  <c:v>6.2387600000000001</c:v>
                </c:pt>
                <c:pt idx="9271" formatCode="General">
                  <c:v>6.2394299999999996</c:v>
                </c:pt>
                <c:pt idx="9272" formatCode="General">
                  <c:v>6.2401</c:v>
                </c:pt>
                <c:pt idx="9273" formatCode="General">
                  <c:v>6.24078</c:v>
                </c:pt>
                <c:pt idx="9274" formatCode="General">
                  <c:v>6.2414500000000004</c:v>
                </c:pt>
                <c:pt idx="9275" formatCode="General">
                  <c:v>6.2421199999999999</c:v>
                </c:pt>
                <c:pt idx="9276" formatCode="General">
                  <c:v>6.2427999999999999</c:v>
                </c:pt>
                <c:pt idx="9277" formatCode="General">
                  <c:v>6.2434700000000003</c:v>
                </c:pt>
                <c:pt idx="9278" formatCode="General">
                  <c:v>6.2441399999999998</c:v>
                </c:pt>
                <c:pt idx="9279" formatCode="General">
                  <c:v>6.2448100000000002</c:v>
                </c:pt>
                <c:pt idx="9280" formatCode="General">
                  <c:v>6.2454900000000002</c:v>
                </c:pt>
                <c:pt idx="9281" formatCode="General">
                  <c:v>6.2461599999999997</c:v>
                </c:pt>
                <c:pt idx="9282" formatCode="General">
                  <c:v>6.2468300000000001</c:v>
                </c:pt>
                <c:pt idx="9283" formatCode="General">
                  <c:v>6.2475100000000001</c:v>
                </c:pt>
                <c:pt idx="9284" formatCode="General">
                  <c:v>6.2481799999999996</c:v>
                </c:pt>
                <c:pt idx="9285" formatCode="General">
                  <c:v>6.24885</c:v>
                </c:pt>
                <c:pt idx="9286" formatCode="General">
                  <c:v>6.24953</c:v>
                </c:pt>
                <c:pt idx="9287" formatCode="General">
                  <c:v>6.2502000000000004</c:v>
                </c:pt>
                <c:pt idx="9288" formatCode="General">
                  <c:v>6.2508699999999999</c:v>
                </c:pt>
                <c:pt idx="9289" formatCode="General">
                  <c:v>6.2515400000000003</c:v>
                </c:pt>
                <c:pt idx="9290" formatCode="General">
                  <c:v>6.2522200000000003</c:v>
                </c:pt>
                <c:pt idx="9291" formatCode="General">
                  <c:v>6.2528899999999998</c:v>
                </c:pt>
                <c:pt idx="9292" formatCode="General">
                  <c:v>6.2535600000000002</c:v>
                </c:pt>
                <c:pt idx="9293" formatCode="General">
                  <c:v>6.2542400000000002</c:v>
                </c:pt>
                <c:pt idx="9294" formatCode="General">
                  <c:v>6.2549099999999997</c:v>
                </c:pt>
                <c:pt idx="9295" formatCode="General">
                  <c:v>6.2555800000000001</c:v>
                </c:pt>
                <c:pt idx="9296" formatCode="General">
                  <c:v>6.2562600000000002</c:v>
                </c:pt>
                <c:pt idx="9297" formatCode="General">
                  <c:v>6.2569299999999997</c:v>
                </c:pt>
                <c:pt idx="9298" formatCode="General">
                  <c:v>6.2576000000000001</c:v>
                </c:pt>
                <c:pt idx="9299" formatCode="General">
                  <c:v>6.2582700000000004</c:v>
                </c:pt>
                <c:pt idx="9300" formatCode="General">
                  <c:v>6.2589499999999996</c:v>
                </c:pt>
                <c:pt idx="9301" formatCode="General">
                  <c:v>6.25962</c:v>
                </c:pt>
                <c:pt idx="9302" formatCode="General">
                  <c:v>6.2602900000000004</c:v>
                </c:pt>
                <c:pt idx="9303" formatCode="General">
                  <c:v>6.2609700000000004</c:v>
                </c:pt>
                <c:pt idx="9304" formatCode="General">
                  <c:v>6.2616399999999999</c:v>
                </c:pt>
                <c:pt idx="9305" formatCode="General">
                  <c:v>6.2623100000000003</c:v>
                </c:pt>
                <c:pt idx="9306" formatCode="General">
                  <c:v>6.2629900000000003</c:v>
                </c:pt>
                <c:pt idx="9307" formatCode="General">
                  <c:v>6.2636599999999998</c:v>
                </c:pt>
                <c:pt idx="9308" formatCode="General">
                  <c:v>6.2643300000000002</c:v>
                </c:pt>
                <c:pt idx="9309" formatCode="General">
                  <c:v>6.2649999999999997</c:v>
                </c:pt>
                <c:pt idx="9310" formatCode="General">
                  <c:v>6.2656799999999997</c:v>
                </c:pt>
                <c:pt idx="9311" formatCode="General">
                  <c:v>6.2663500000000001</c:v>
                </c:pt>
                <c:pt idx="9312" formatCode="General">
                  <c:v>6.2670199999999996</c:v>
                </c:pt>
                <c:pt idx="9313" formatCode="General">
                  <c:v>6.2676999999999996</c:v>
                </c:pt>
                <c:pt idx="9314" formatCode="General">
                  <c:v>6.26837</c:v>
                </c:pt>
                <c:pt idx="9315" formatCode="General">
                  <c:v>6.2690400000000004</c:v>
                </c:pt>
                <c:pt idx="9316" formatCode="General">
                  <c:v>6.2697200000000004</c:v>
                </c:pt>
                <c:pt idx="9317" formatCode="General">
                  <c:v>6.2703899999999999</c:v>
                </c:pt>
                <c:pt idx="9318" formatCode="General">
                  <c:v>6.2710600000000003</c:v>
                </c:pt>
                <c:pt idx="9319" formatCode="General">
                  <c:v>6.2717299999999998</c:v>
                </c:pt>
                <c:pt idx="9320" formatCode="General">
                  <c:v>6.2724099999999998</c:v>
                </c:pt>
                <c:pt idx="9321" formatCode="General">
                  <c:v>6.2730800000000002</c:v>
                </c:pt>
                <c:pt idx="9322" formatCode="General">
                  <c:v>6.2737499999999997</c:v>
                </c:pt>
                <c:pt idx="9323" formatCode="General">
                  <c:v>6.2744299999999997</c:v>
                </c:pt>
                <c:pt idx="9324" formatCode="General">
                  <c:v>6.2751000000000001</c:v>
                </c:pt>
                <c:pt idx="9325" formatCode="General">
                  <c:v>6.2757699999999996</c:v>
                </c:pt>
                <c:pt idx="9326" formatCode="General">
                  <c:v>6.2764499999999996</c:v>
                </c:pt>
                <c:pt idx="9327" formatCode="General">
                  <c:v>6.27712</c:v>
                </c:pt>
                <c:pt idx="9328" formatCode="General">
                  <c:v>6.2777900000000004</c:v>
                </c:pt>
                <c:pt idx="9329" formatCode="General">
                  <c:v>6.2784599999999999</c:v>
                </c:pt>
                <c:pt idx="9330" formatCode="General">
                  <c:v>6.2791399999999999</c:v>
                </c:pt>
                <c:pt idx="9331" formatCode="General">
                  <c:v>6.2798100000000003</c:v>
                </c:pt>
                <c:pt idx="9332" formatCode="General">
                  <c:v>6.2804799999999998</c:v>
                </c:pt>
                <c:pt idx="9333" formatCode="General">
                  <c:v>6.2811599999999999</c:v>
                </c:pt>
                <c:pt idx="9334" formatCode="General">
                  <c:v>6.2818300000000002</c:v>
                </c:pt>
                <c:pt idx="9335" formatCode="General">
                  <c:v>6.2824999999999998</c:v>
                </c:pt>
                <c:pt idx="9336" formatCode="General">
                  <c:v>6.2831799999999998</c:v>
                </c:pt>
                <c:pt idx="9337" formatCode="General">
                  <c:v>6.2838500000000002</c:v>
                </c:pt>
                <c:pt idx="9338" formatCode="General">
                  <c:v>6.2845199999999997</c:v>
                </c:pt>
                <c:pt idx="9339" formatCode="General">
                  <c:v>6.2851999999999997</c:v>
                </c:pt>
                <c:pt idx="9340" formatCode="General">
                  <c:v>6.2858700000000001</c:v>
                </c:pt>
                <c:pt idx="9341" formatCode="General">
                  <c:v>6.2865399999999996</c:v>
                </c:pt>
                <c:pt idx="9342" formatCode="General">
                  <c:v>6.28721</c:v>
                </c:pt>
                <c:pt idx="9343" formatCode="General">
                  <c:v>6.28789</c:v>
                </c:pt>
                <c:pt idx="9344" formatCode="General">
                  <c:v>6.2885600000000004</c:v>
                </c:pt>
                <c:pt idx="9345" formatCode="General">
                  <c:v>6.2892299999999999</c:v>
                </c:pt>
                <c:pt idx="9346" formatCode="General">
                  <c:v>6.2899099999999999</c:v>
                </c:pt>
                <c:pt idx="9347" formatCode="General">
                  <c:v>6.2905800000000003</c:v>
                </c:pt>
                <c:pt idx="9348" formatCode="General">
                  <c:v>6.2912499999999998</c:v>
                </c:pt>
                <c:pt idx="9349" formatCode="General">
                  <c:v>6.2919299999999998</c:v>
                </c:pt>
                <c:pt idx="9350" formatCode="General">
                  <c:v>6.2926000000000002</c:v>
                </c:pt>
                <c:pt idx="9351" formatCode="General">
                  <c:v>6.2932699999999997</c:v>
                </c:pt>
                <c:pt idx="9352" formatCode="General">
                  <c:v>6.2939400000000001</c:v>
                </c:pt>
                <c:pt idx="9353" formatCode="General">
                  <c:v>6.2946200000000001</c:v>
                </c:pt>
                <c:pt idx="9354" formatCode="General">
                  <c:v>6.2952899999999996</c:v>
                </c:pt>
                <c:pt idx="9355" formatCode="General">
                  <c:v>6.29596</c:v>
                </c:pt>
                <c:pt idx="9356" formatCode="General">
                  <c:v>6.29664</c:v>
                </c:pt>
                <c:pt idx="9357" formatCode="General">
                  <c:v>6.2973100000000004</c:v>
                </c:pt>
                <c:pt idx="9358" formatCode="General">
                  <c:v>6.2979799999999999</c:v>
                </c:pt>
                <c:pt idx="9359" formatCode="General">
                  <c:v>6.2986599999999999</c:v>
                </c:pt>
                <c:pt idx="9360" formatCode="General">
                  <c:v>6.2993300000000003</c:v>
                </c:pt>
                <c:pt idx="9361" formatCode="General">
                  <c:v>6.3</c:v>
                </c:pt>
                <c:pt idx="9362" formatCode="General">
                  <c:v>6.3006700000000002</c:v>
                </c:pt>
                <c:pt idx="9363" formatCode="General">
                  <c:v>6.3013500000000002</c:v>
                </c:pt>
                <c:pt idx="9364" formatCode="General">
                  <c:v>6.3020199999999997</c:v>
                </c:pt>
                <c:pt idx="9365" formatCode="General">
                  <c:v>6.3026900000000001</c:v>
                </c:pt>
                <c:pt idx="9366" formatCode="General">
                  <c:v>6.3033700000000001</c:v>
                </c:pt>
                <c:pt idx="9367" formatCode="General">
                  <c:v>6.3040399999999996</c:v>
                </c:pt>
                <c:pt idx="9368" formatCode="General">
                  <c:v>6.30471</c:v>
                </c:pt>
                <c:pt idx="9369" formatCode="General">
                  <c:v>6.3053900000000001</c:v>
                </c:pt>
                <c:pt idx="9370" formatCode="General">
                  <c:v>6.3060600000000004</c:v>
                </c:pt>
                <c:pt idx="9371" formatCode="General">
                  <c:v>6.3067299999999999</c:v>
                </c:pt>
                <c:pt idx="9372" formatCode="General">
                  <c:v>6.3074000000000003</c:v>
                </c:pt>
                <c:pt idx="9373" formatCode="General">
                  <c:v>6.3080800000000004</c:v>
                </c:pt>
                <c:pt idx="9374" formatCode="General">
                  <c:v>6.3087499999999999</c:v>
                </c:pt>
                <c:pt idx="9375" formatCode="General">
                  <c:v>6.3094200000000003</c:v>
                </c:pt>
                <c:pt idx="9376" formatCode="General">
                  <c:v>6.3101000000000003</c:v>
                </c:pt>
                <c:pt idx="9377" formatCode="General">
                  <c:v>6.3107699999999998</c:v>
                </c:pt>
                <c:pt idx="9378" formatCode="General">
                  <c:v>6.3114400000000002</c:v>
                </c:pt>
                <c:pt idx="9379" formatCode="General">
                  <c:v>6.3121200000000002</c:v>
                </c:pt>
                <c:pt idx="9380" formatCode="General">
                  <c:v>6.3127899999999997</c:v>
                </c:pt>
                <c:pt idx="9381" formatCode="General">
                  <c:v>6.3134600000000001</c:v>
                </c:pt>
                <c:pt idx="9382" formatCode="General">
                  <c:v>6.3141299999999996</c:v>
                </c:pt>
                <c:pt idx="9383" formatCode="General">
                  <c:v>6.3148099999999996</c:v>
                </c:pt>
                <c:pt idx="9384" formatCode="General">
                  <c:v>6.31548</c:v>
                </c:pt>
                <c:pt idx="9385" formatCode="General">
                  <c:v>6.3161500000000004</c:v>
                </c:pt>
                <c:pt idx="9386" formatCode="General">
                  <c:v>6.3168300000000004</c:v>
                </c:pt>
                <c:pt idx="9387" formatCode="General">
                  <c:v>6.3174999999999999</c:v>
                </c:pt>
                <c:pt idx="9388" formatCode="General">
                  <c:v>6.3181700000000003</c:v>
                </c:pt>
                <c:pt idx="9389" formatCode="General">
                  <c:v>6.3188500000000003</c:v>
                </c:pt>
                <c:pt idx="9390" formatCode="General">
                  <c:v>6.3195199999999998</c:v>
                </c:pt>
                <c:pt idx="9391" formatCode="General">
                  <c:v>6.3201900000000002</c:v>
                </c:pt>
                <c:pt idx="9392" formatCode="General">
                  <c:v>6.3208599999999997</c:v>
                </c:pt>
                <c:pt idx="9393" formatCode="General">
                  <c:v>6.3215399999999997</c:v>
                </c:pt>
                <c:pt idx="9394" formatCode="General">
                  <c:v>6.3222100000000001</c:v>
                </c:pt>
                <c:pt idx="9395" formatCode="General">
                  <c:v>6.3228799999999996</c:v>
                </c:pt>
                <c:pt idx="9396" formatCode="General">
                  <c:v>6.3235599999999996</c:v>
                </c:pt>
                <c:pt idx="9397" formatCode="General">
                  <c:v>6.32423</c:v>
                </c:pt>
                <c:pt idx="9398" formatCode="General">
                  <c:v>6.3249000000000004</c:v>
                </c:pt>
                <c:pt idx="9399" formatCode="General">
                  <c:v>6.3255800000000004</c:v>
                </c:pt>
                <c:pt idx="9400" formatCode="General">
                  <c:v>6.3262499999999999</c:v>
                </c:pt>
                <c:pt idx="9401" formatCode="General">
                  <c:v>6.3269200000000003</c:v>
                </c:pt>
                <c:pt idx="9402" formatCode="General">
                  <c:v>6.3275899999999998</c:v>
                </c:pt>
                <c:pt idx="9403" formatCode="General">
                  <c:v>6.3282699999999998</c:v>
                </c:pt>
                <c:pt idx="9404" formatCode="General">
                  <c:v>6.3289400000000002</c:v>
                </c:pt>
                <c:pt idx="9405" formatCode="General">
                  <c:v>6.3296099999999997</c:v>
                </c:pt>
                <c:pt idx="9406" formatCode="General">
                  <c:v>6.3302899999999998</c:v>
                </c:pt>
                <c:pt idx="9407" formatCode="General">
                  <c:v>6.3309600000000001</c:v>
                </c:pt>
                <c:pt idx="9408" formatCode="General">
                  <c:v>6.3316299999999996</c:v>
                </c:pt>
                <c:pt idx="9409" formatCode="General">
                  <c:v>6.3323099999999997</c:v>
                </c:pt>
                <c:pt idx="9410" formatCode="General">
                  <c:v>6.3329800000000001</c:v>
                </c:pt>
                <c:pt idx="9411" formatCode="General">
                  <c:v>6.3336499999999996</c:v>
                </c:pt>
                <c:pt idx="9412" formatCode="General">
                  <c:v>6.33432</c:v>
                </c:pt>
                <c:pt idx="9413" formatCode="General">
                  <c:v>6.335</c:v>
                </c:pt>
                <c:pt idx="9414" formatCode="General">
                  <c:v>6.3356700000000004</c:v>
                </c:pt>
                <c:pt idx="9415" formatCode="General">
                  <c:v>6.3363399999999999</c:v>
                </c:pt>
                <c:pt idx="9416" formatCode="General">
                  <c:v>6.3370199999999999</c:v>
                </c:pt>
                <c:pt idx="9417" formatCode="General">
                  <c:v>6.3376900000000003</c:v>
                </c:pt>
                <c:pt idx="9418" formatCode="General">
                  <c:v>6.3383599999999998</c:v>
                </c:pt>
                <c:pt idx="9419" formatCode="General">
                  <c:v>6.3390399999999998</c:v>
                </c:pt>
                <c:pt idx="9420" formatCode="General">
                  <c:v>6.3397100000000002</c:v>
                </c:pt>
                <c:pt idx="9421" formatCode="General">
                  <c:v>6.3403799999999997</c:v>
                </c:pt>
                <c:pt idx="9422" formatCode="General">
                  <c:v>6.3410500000000001</c:v>
                </c:pt>
                <c:pt idx="9423" formatCode="General">
                  <c:v>6.3417300000000001</c:v>
                </c:pt>
                <c:pt idx="9424" formatCode="General">
                  <c:v>6.3423999999999996</c:v>
                </c:pt>
                <c:pt idx="9425" formatCode="General">
                  <c:v>6.34307</c:v>
                </c:pt>
                <c:pt idx="9426" formatCode="General">
                  <c:v>6.34375</c:v>
                </c:pt>
                <c:pt idx="9427" formatCode="General">
                  <c:v>6.3444200000000004</c:v>
                </c:pt>
                <c:pt idx="9428" formatCode="General">
                  <c:v>6.3450899999999999</c:v>
                </c:pt>
                <c:pt idx="9429" formatCode="General">
                  <c:v>6.3457699999999999</c:v>
                </c:pt>
                <c:pt idx="9430" formatCode="General">
                  <c:v>6.3464400000000003</c:v>
                </c:pt>
                <c:pt idx="9431" formatCode="General">
                  <c:v>6.3471099999999998</c:v>
                </c:pt>
                <c:pt idx="9432" formatCode="General">
                  <c:v>6.3477800000000002</c:v>
                </c:pt>
                <c:pt idx="9433" formatCode="General">
                  <c:v>6.3484600000000002</c:v>
                </c:pt>
                <c:pt idx="9434" formatCode="General">
                  <c:v>6.3491299999999997</c:v>
                </c:pt>
                <c:pt idx="9435" formatCode="General">
                  <c:v>6.3498000000000001</c:v>
                </c:pt>
                <c:pt idx="9436" formatCode="General">
                  <c:v>6.3504800000000001</c:v>
                </c:pt>
                <c:pt idx="9437" formatCode="General">
                  <c:v>6.3511499999999996</c:v>
                </c:pt>
                <c:pt idx="9438" formatCode="General">
                  <c:v>6.35182</c:v>
                </c:pt>
                <c:pt idx="9439" formatCode="General">
                  <c:v>6.3525</c:v>
                </c:pt>
                <c:pt idx="9440" formatCode="General">
                  <c:v>6.3531700000000004</c:v>
                </c:pt>
                <c:pt idx="9441" formatCode="General">
                  <c:v>6.3538399999999999</c:v>
                </c:pt>
                <c:pt idx="9442" formatCode="General">
                  <c:v>6.3545100000000003</c:v>
                </c:pt>
                <c:pt idx="9443" formatCode="General">
                  <c:v>6.3551900000000003</c:v>
                </c:pt>
                <c:pt idx="9444" formatCode="General">
                  <c:v>6.3558599999999998</c:v>
                </c:pt>
                <c:pt idx="9445" formatCode="General">
                  <c:v>6.3565300000000002</c:v>
                </c:pt>
                <c:pt idx="9446" formatCode="General">
                  <c:v>6.3572100000000002</c:v>
                </c:pt>
                <c:pt idx="9447" formatCode="General">
                  <c:v>6.3578799999999998</c:v>
                </c:pt>
                <c:pt idx="9448" formatCode="General">
                  <c:v>6.3585500000000001</c:v>
                </c:pt>
                <c:pt idx="9449" formatCode="General">
                  <c:v>6.3592300000000002</c:v>
                </c:pt>
                <c:pt idx="9450" formatCode="General">
                  <c:v>6.3598999999999997</c:v>
                </c:pt>
                <c:pt idx="9451" formatCode="General">
                  <c:v>6.3605700000000001</c:v>
                </c:pt>
                <c:pt idx="9452" formatCode="General">
                  <c:v>6.3612399999999996</c:v>
                </c:pt>
                <c:pt idx="9453" formatCode="General">
                  <c:v>6.3619199999999996</c:v>
                </c:pt>
                <c:pt idx="9454" formatCode="General">
                  <c:v>6.36259</c:v>
                </c:pt>
                <c:pt idx="9455" formatCode="General">
                  <c:v>6.3632600000000004</c:v>
                </c:pt>
                <c:pt idx="9456" formatCode="General">
                  <c:v>6.3639400000000004</c:v>
                </c:pt>
                <c:pt idx="9457" formatCode="General">
                  <c:v>6.3646099999999999</c:v>
                </c:pt>
                <c:pt idx="9458" formatCode="General">
                  <c:v>6.3652800000000003</c:v>
                </c:pt>
                <c:pt idx="9459" formatCode="General">
                  <c:v>6.3659600000000003</c:v>
                </c:pt>
                <c:pt idx="9460" formatCode="General">
                  <c:v>6.3666299999999998</c:v>
                </c:pt>
                <c:pt idx="9461" formatCode="General">
                  <c:v>6.3673000000000002</c:v>
                </c:pt>
                <c:pt idx="9462" formatCode="General">
                  <c:v>6.3679699999999997</c:v>
                </c:pt>
                <c:pt idx="9463" formatCode="General">
                  <c:v>6.3686499999999997</c:v>
                </c:pt>
                <c:pt idx="9464" formatCode="General">
                  <c:v>6.3693200000000001</c:v>
                </c:pt>
                <c:pt idx="9465" formatCode="General">
                  <c:v>6.3699899999999996</c:v>
                </c:pt>
                <c:pt idx="9466" formatCode="General">
                  <c:v>6.3706699999999996</c:v>
                </c:pt>
                <c:pt idx="9467" formatCode="General">
                  <c:v>6.37134</c:v>
                </c:pt>
                <c:pt idx="9468" formatCode="General">
                  <c:v>6.3720100000000004</c:v>
                </c:pt>
                <c:pt idx="9469" formatCode="General">
                  <c:v>6.3726900000000004</c:v>
                </c:pt>
                <c:pt idx="9470" formatCode="General">
                  <c:v>6.3733599999999999</c:v>
                </c:pt>
                <c:pt idx="9471" formatCode="General">
                  <c:v>6.3740300000000003</c:v>
                </c:pt>
                <c:pt idx="9472" formatCode="General">
                  <c:v>6.3746999999999998</c:v>
                </c:pt>
                <c:pt idx="9473" formatCode="General">
                  <c:v>6.3753799999999998</c:v>
                </c:pt>
                <c:pt idx="9474" formatCode="General">
                  <c:v>6.3760500000000002</c:v>
                </c:pt>
                <c:pt idx="9475" formatCode="General">
                  <c:v>6.3767199999999997</c:v>
                </c:pt>
                <c:pt idx="9476" formatCode="General">
                  <c:v>6.3773999999999997</c:v>
                </c:pt>
                <c:pt idx="9477" formatCode="General">
                  <c:v>6.3780700000000001</c:v>
                </c:pt>
                <c:pt idx="9478" formatCode="General">
                  <c:v>6.3787399999999996</c:v>
                </c:pt>
                <c:pt idx="9479" formatCode="General">
                  <c:v>6.3794199999999996</c:v>
                </c:pt>
                <c:pt idx="9480" formatCode="General">
                  <c:v>6.38009</c:v>
                </c:pt>
                <c:pt idx="9481" formatCode="General">
                  <c:v>6.3807600000000004</c:v>
                </c:pt>
                <c:pt idx="9482" formatCode="General">
                  <c:v>6.3814299999999999</c:v>
                </c:pt>
                <c:pt idx="9483" formatCode="General">
                  <c:v>6.3821099999999999</c:v>
                </c:pt>
                <c:pt idx="9484" formatCode="General">
                  <c:v>6.3827800000000003</c:v>
                </c:pt>
                <c:pt idx="9485" formatCode="General">
                  <c:v>6.3834499999999998</c:v>
                </c:pt>
                <c:pt idx="9486" formatCode="General">
                  <c:v>6.3841299999999999</c:v>
                </c:pt>
                <c:pt idx="9487" formatCode="General">
                  <c:v>6.3848000000000003</c:v>
                </c:pt>
                <c:pt idx="9488" formatCode="General">
                  <c:v>6.3854699999999998</c:v>
                </c:pt>
                <c:pt idx="9489" formatCode="General">
                  <c:v>6.3861499999999998</c:v>
                </c:pt>
                <c:pt idx="9490" formatCode="General">
                  <c:v>6.3868200000000002</c:v>
                </c:pt>
                <c:pt idx="9491" formatCode="General">
                  <c:v>6.3874899999999997</c:v>
                </c:pt>
                <c:pt idx="9492" formatCode="General">
                  <c:v>6.3881600000000001</c:v>
                </c:pt>
                <c:pt idx="9493" formatCode="General">
                  <c:v>6.3888400000000001</c:v>
                </c:pt>
                <c:pt idx="9494" formatCode="General">
                  <c:v>6.3895099999999996</c:v>
                </c:pt>
                <c:pt idx="9495" formatCode="General">
                  <c:v>6.39018</c:v>
                </c:pt>
                <c:pt idx="9496" formatCode="General">
                  <c:v>6.39086</c:v>
                </c:pt>
                <c:pt idx="9497" formatCode="General">
                  <c:v>6.3915300000000004</c:v>
                </c:pt>
                <c:pt idx="9498" formatCode="General">
                  <c:v>6.3921999999999999</c:v>
                </c:pt>
                <c:pt idx="9499" formatCode="General">
                  <c:v>6.3928799999999999</c:v>
                </c:pt>
                <c:pt idx="9500" formatCode="General">
                  <c:v>6.3935500000000003</c:v>
                </c:pt>
                <c:pt idx="9501" formatCode="General">
                  <c:v>6.3942199999999998</c:v>
                </c:pt>
                <c:pt idx="9502" formatCode="General">
                  <c:v>6.3948900000000002</c:v>
                </c:pt>
                <c:pt idx="9503" formatCode="General">
                  <c:v>6.3955700000000002</c:v>
                </c:pt>
                <c:pt idx="9504" formatCode="General">
                  <c:v>6.3962399999999997</c:v>
                </c:pt>
                <c:pt idx="9505" formatCode="General">
                  <c:v>6.3969100000000001</c:v>
                </c:pt>
                <c:pt idx="9506" formatCode="General">
                  <c:v>6.3975900000000001</c:v>
                </c:pt>
                <c:pt idx="9507" formatCode="General">
                  <c:v>6.3982599999999996</c:v>
                </c:pt>
                <c:pt idx="9508" formatCode="General">
                  <c:v>6.39893</c:v>
                </c:pt>
                <c:pt idx="9509" formatCode="General">
                  <c:v>6.39961</c:v>
                </c:pt>
                <c:pt idx="9510" formatCode="General">
                  <c:v>6.4002800000000004</c:v>
                </c:pt>
                <c:pt idx="9511" formatCode="General">
                  <c:v>6.4009499999999999</c:v>
                </c:pt>
                <c:pt idx="9512" formatCode="General">
                  <c:v>6.4016200000000003</c:v>
                </c:pt>
                <c:pt idx="9513" formatCode="General">
                  <c:v>6.4023000000000003</c:v>
                </c:pt>
                <c:pt idx="9514" formatCode="General">
                  <c:v>6.4029699999999998</c:v>
                </c:pt>
                <c:pt idx="9515" formatCode="General">
                  <c:v>6.4036400000000002</c:v>
                </c:pt>
                <c:pt idx="9516" formatCode="General">
                  <c:v>6.4043200000000002</c:v>
                </c:pt>
                <c:pt idx="9517" formatCode="General">
                  <c:v>6.4049899999999997</c:v>
                </c:pt>
                <c:pt idx="9518" formatCode="General">
                  <c:v>6.4056600000000001</c:v>
                </c:pt>
                <c:pt idx="9519" formatCode="General">
                  <c:v>6.4063400000000001</c:v>
                </c:pt>
                <c:pt idx="9520" formatCode="General">
                  <c:v>6.4070099999999996</c:v>
                </c:pt>
                <c:pt idx="9521" formatCode="General">
                  <c:v>6.40768</c:v>
                </c:pt>
                <c:pt idx="9522" formatCode="General">
                  <c:v>6.4083500000000004</c:v>
                </c:pt>
                <c:pt idx="9523" formatCode="General">
                  <c:v>6.4090299999999996</c:v>
                </c:pt>
                <c:pt idx="9524" formatCode="General">
                  <c:v>6.4097</c:v>
                </c:pt>
                <c:pt idx="9525" formatCode="General">
                  <c:v>6.4103700000000003</c:v>
                </c:pt>
                <c:pt idx="9526" formatCode="General">
                  <c:v>6.4110500000000004</c:v>
                </c:pt>
                <c:pt idx="9527" formatCode="General">
                  <c:v>6.4117199999999999</c:v>
                </c:pt>
                <c:pt idx="9528" formatCode="General">
                  <c:v>6.4123900000000003</c:v>
                </c:pt>
                <c:pt idx="9529" formatCode="General">
                  <c:v>6.4130700000000003</c:v>
                </c:pt>
                <c:pt idx="9530" formatCode="General">
                  <c:v>6.4137399999999998</c:v>
                </c:pt>
                <c:pt idx="9531" formatCode="General">
                  <c:v>6.4144100000000002</c:v>
                </c:pt>
                <c:pt idx="9532" formatCode="General">
                  <c:v>6.4150900000000002</c:v>
                </c:pt>
                <c:pt idx="9533" formatCode="General">
                  <c:v>6.4157599999999997</c:v>
                </c:pt>
                <c:pt idx="9534" formatCode="General">
                  <c:v>6.4164300000000001</c:v>
                </c:pt>
                <c:pt idx="9535" formatCode="General">
                  <c:v>6.4170999999999996</c:v>
                </c:pt>
                <c:pt idx="9536" formatCode="General">
                  <c:v>6.4177799999999996</c:v>
                </c:pt>
                <c:pt idx="9537" formatCode="General">
                  <c:v>6.41845</c:v>
                </c:pt>
                <c:pt idx="9538" formatCode="General">
                  <c:v>6.4191200000000004</c:v>
                </c:pt>
                <c:pt idx="9539" formatCode="General">
                  <c:v>6.4198000000000004</c:v>
                </c:pt>
                <c:pt idx="9540" formatCode="General">
                  <c:v>6.4204699999999999</c:v>
                </c:pt>
                <c:pt idx="9541" formatCode="General">
                  <c:v>6.4211400000000003</c:v>
                </c:pt>
                <c:pt idx="9542" formatCode="General">
                  <c:v>6.4218200000000003</c:v>
                </c:pt>
                <c:pt idx="9543" formatCode="General">
                  <c:v>6.4224899999999998</c:v>
                </c:pt>
                <c:pt idx="9544" formatCode="General">
                  <c:v>6.4231600000000002</c:v>
                </c:pt>
                <c:pt idx="9545" formatCode="General">
                  <c:v>6.4238299999999997</c:v>
                </c:pt>
                <c:pt idx="9546" formatCode="General">
                  <c:v>6.4245099999999997</c:v>
                </c:pt>
                <c:pt idx="9547" formatCode="General">
                  <c:v>6.4251800000000001</c:v>
                </c:pt>
                <c:pt idx="9548" formatCode="General">
                  <c:v>6.4258499999999996</c:v>
                </c:pt>
                <c:pt idx="9549" formatCode="General">
                  <c:v>6.4265299999999996</c:v>
                </c:pt>
                <c:pt idx="9550" formatCode="General">
                  <c:v>6.4272</c:v>
                </c:pt>
                <c:pt idx="9551" formatCode="General">
                  <c:v>6.4278700000000004</c:v>
                </c:pt>
                <c:pt idx="9552" formatCode="General">
                  <c:v>6.4285500000000004</c:v>
                </c:pt>
                <c:pt idx="9553" formatCode="General">
                  <c:v>6.4292199999999999</c:v>
                </c:pt>
                <c:pt idx="9554" formatCode="General">
                  <c:v>6.4298900000000003</c:v>
                </c:pt>
                <c:pt idx="9555" formatCode="General">
                  <c:v>6.4305599999999998</c:v>
                </c:pt>
                <c:pt idx="9556" formatCode="General">
                  <c:v>6.4312399999999998</c:v>
                </c:pt>
                <c:pt idx="9557" formatCode="General">
                  <c:v>6.4319100000000002</c:v>
                </c:pt>
                <c:pt idx="9558" formatCode="General">
                  <c:v>6.4325799999999997</c:v>
                </c:pt>
                <c:pt idx="9559" formatCode="General">
                  <c:v>6.4332599999999998</c:v>
                </c:pt>
                <c:pt idx="9560" formatCode="General">
                  <c:v>6.4339300000000001</c:v>
                </c:pt>
                <c:pt idx="9561" formatCode="General">
                  <c:v>6.4345999999999997</c:v>
                </c:pt>
                <c:pt idx="9562" formatCode="General">
                  <c:v>6.4352799999999997</c:v>
                </c:pt>
                <c:pt idx="9563" formatCode="General">
                  <c:v>6.4359500000000001</c:v>
                </c:pt>
                <c:pt idx="9564" formatCode="General">
                  <c:v>6.4366199999999996</c:v>
                </c:pt>
                <c:pt idx="9565" formatCode="General">
                  <c:v>6.43729</c:v>
                </c:pt>
                <c:pt idx="9566" formatCode="General">
                  <c:v>6.43797</c:v>
                </c:pt>
                <c:pt idx="9567" formatCode="General">
                  <c:v>6.4386400000000004</c:v>
                </c:pt>
                <c:pt idx="9568" formatCode="General">
                  <c:v>6.4393099999999999</c:v>
                </c:pt>
                <c:pt idx="9569" formatCode="General">
                  <c:v>6.4399899999999999</c:v>
                </c:pt>
                <c:pt idx="9570" formatCode="General">
                  <c:v>6.4406600000000003</c:v>
                </c:pt>
                <c:pt idx="9571" formatCode="General">
                  <c:v>6.4413299999999998</c:v>
                </c:pt>
                <c:pt idx="9572" formatCode="General">
                  <c:v>6.4420099999999998</c:v>
                </c:pt>
                <c:pt idx="9573" formatCode="General">
                  <c:v>6.4426800000000002</c:v>
                </c:pt>
                <c:pt idx="9574" formatCode="General">
                  <c:v>6.4433499999999997</c:v>
                </c:pt>
                <c:pt idx="9575" formatCode="General">
                  <c:v>6.4440200000000001</c:v>
                </c:pt>
                <c:pt idx="9576" formatCode="General">
                  <c:v>6.4447000000000001</c:v>
                </c:pt>
                <c:pt idx="9577" formatCode="General">
                  <c:v>6.4453699999999996</c:v>
                </c:pt>
                <c:pt idx="9578" formatCode="General">
                  <c:v>6.44604</c:v>
                </c:pt>
                <c:pt idx="9579" formatCode="General">
                  <c:v>6.44672</c:v>
                </c:pt>
                <c:pt idx="9580" formatCode="General">
                  <c:v>6.4473900000000004</c:v>
                </c:pt>
                <c:pt idx="9581" formatCode="General">
                  <c:v>6.4480599999999999</c:v>
                </c:pt>
                <c:pt idx="9582" formatCode="General">
                  <c:v>6.4487399999999999</c:v>
                </c:pt>
                <c:pt idx="9583" formatCode="General">
                  <c:v>6.4494100000000003</c:v>
                </c:pt>
                <c:pt idx="9584" formatCode="General">
                  <c:v>6.4500799999999998</c:v>
                </c:pt>
                <c:pt idx="9585" formatCode="General">
                  <c:v>6.4507500000000002</c:v>
                </c:pt>
                <c:pt idx="9586" formatCode="General">
                  <c:v>6.4514300000000002</c:v>
                </c:pt>
                <c:pt idx="9587" formatCode="General">
                  <c:v>6.4520999999999997</c:v>
                </c:pt>
                <c:pt idx="9588" formatCode="General">
                  <c:v>6.4527700000000001</c:v>
                </c:pt>
                <c:pt idx="9589" formatCode="General">
                  <c:v>6.4534500000000001</c:v>
                </c:pt>
                <c:pt idx="9590" formatCode="General">
                  <c:v>6.4541199999999996</c:v>
                </c:pt>
                <c:pt idx="9591" formatCode="General">
                  <c:v>6.45479</c:v>
                </c:pt>
                <c:pt idx="9592" formatCode="General">
                  <c:v>6.45547</c:v>
                </c:pt>
                <c:pt idx="9593" formatCode="General">
                  <c:v>6.4561400000000004</c:v>
                </c:pt>
                <c:pt idx="9594" formatCode="General">
                  <c:v>6.4568099999999999</c:v>
                </c:pt>
                <c:pt idx="9595" formatCode="General">
                  <c:v>6.4574800000000003</c:v>
                </c:pt>
                <c:pt idx="9596" formatCode="General">
                  <c:v>6.4581600000000003</c:v>
                </c:pt>
                <c:pt idx="9597" formatCode="General">
                  <c:v>6.4588299999999998</c:v>
                </c:pt>
                <c:pt idx="9598" formatCode="General">
                  <c:v>6.4595000000000002</c:v>
                </c:pt>
                <c:pt idx="9599" formatCode="General">
                  <c:v>6.4601800000000003</c:v>
                </c:pt>
                <c:pt idx="9600" formatCode="General">
                  <c:v>6.4608499999999998</c:v>
                </c:pt>
                <c:pt idx="9601" formatCode="General">
                  <c:v>6.4615200000000002</c:v>
                </c:pt>
                <c:pt idx="9602" formatCode="General">
                  <c:v>6.4622000000000002</c:v>
                </c:pt>
                <c:pt idx="9603" formatCode="General">
                  <c:v>6.4628699999999997</c:v>
                </c:pt>
                <c:pt idx="9604" formatCode="General">
                  <c:v>6.4635400000000001</c:v>
                </c:pt>
                <c:pt idx="9605" formatCode="General">
                  <c:v>6.4642099999999996</c:v>
                </c:pt>
                <c:pt idx="9606" formatCode="General">
                  <c:v>6.4648899999999996</c:v>
                </c:pt>
                <c:pt idx="9607" formatCode="General">
                  <c:v>6.46556</c:v>
                </c:pt>
                <c:pt idx="9608" formatCode="General">
                  <c:v>6.4662300000000004</c:v>
                </c:pt>
                <c:pt idx="9609" formatCode="General">
                  <c:v>6.4669100000000004</c:v>
                </c:pt>
                <c:pt idx="9610" formatCode="General">
                  <c:v>6.4675799999999999</c:v>
                </c:pt>
                <c:pt idx="9611" formatCode="General">
                  <c:v>6.4682500000000003</c:v>
                </c:pt>
                <c:pt idx="9612" formatCode="General">
                  <c:v>6.4689300000000003</c:v>
                </c:pt>
                <c:pt idx="9613" formatCode="General">
                  <c:v>6.4695999999999998</c:v>
                </c:pt>
                <c:pt idx="9614" formatCode="General">
                  <c:v>6.4702700000000002</c:v>
                </c:pt>
                <c:pt idx="9615" formatCode="General">
                  <c:v>6.4709399999999997</c:v>
                </c:pt>
                <c:pt idx="9616" formatCode="General">
                  <c:v>6.4716199999999997</c:v>
                </c:pt>
                <c:pt idx="9617" formatCode="General">
                  <c:v>6.4722900000000001</c:v>
                </c:pt>
                <c:pt idx="9618" formatCode="General">
                  <c:v>6.4729599999999996</c:v>
                </c:pt>
                <c:pt idx="9619" formatCode="General">
                  <c:v>6.4736399999999996</c:v>
                </c:pt>
                <c:pt idx="9620" formatCode="General">
                  <c:v>6.47431</c:v>
                </c:pt>
                <c:pt idx="9621" formatCode="General">
                  <c:v>6.4749800000000004</c:v>
                </c:pt>
                <c:pt idx="9622" formatCode="General">
                  <c:v>6.4756600000000004</c:v>
                </c:pt>
                <c:pt idx="9623" formatCode="General">
                  <c:v>6.4763299999999999</c:v>
                </c:pt>
                <c:pt idx="9624" formatCode="General">
                  <c:v>6.4770000000000003</c:v>
                </c:pt>
                <c:pt idx="9625" formatCode="General">
                  <c:v>6.4776699999999998</c:v>
                </c:pt>
                <c:pt idx="9626" formatCode="General">
                  <c:v>6.4783499999999998</c:v>
                </c:pt>
                <c:pt idx="9627" formatCode="General">
                  <c:v>6.4790200000000002</c:v>
                </c:pt>
                <c:pt idx="9628" formatCode="General">
                  <c:v>6.4796899999999997</c:v>
                </c:pt>
                <c:pt idx="9629" formatCode="General">
                  <c:v>6.4803699999999997</c:v>
                </c:pt>
                <c:pt idx="9630" formatCode="General">
                  <c:v>6.4810400000000001</c:v>
                </c:pt>
                <c:pt idx="9631" formatCode="General">
                  <c:v>6.4817099999999996</c:v>
                </c:pt>
                <c:pt idx="9632" formatCode="General">
                  <c:v>6.4823899999999997</c:v>
                </c:pt>
                <c:pt idx="9633" formatCode="General">
                  <c:v>6.48306</c:v>
                </c:pt>
                <c:pt idx="9634" formatCode="General">
                  <c:v>6.4837300000000004</c:v>
                </c:pt>
                <c:pt idx="9635" formatCode="General">
                  <c:v>6.4843999999999999</c:v>
                </c:pt>
                <c:pt idx="9636" formatCode="General">
                  <c:v>6.48508</c:v>
                </c:pt>
                <c:pt idx="9637" formatCode="General">
                  <c:v>6.4857500000000003</c:v>
                </c:pt>
                <c:pt idx="9638" formatCode="General">
                  <c:v>6.4864199999999999</c:v>
                </c:pt>
                <c:pt idx="9639" formatCode="General">
                  <c:v>6.4870999999999999</c:v>
                </c:pt>
                <c:pt idx="9640" formatCode="General">
                  <c:v>6.4877700000000003</c:v>
                </c:pt>
                <c:pt idx="9641" formatCode="General">
                  <c:v>6.4884399999999998</c:v>
                </c:pt>
                <c:pt idx="9642" formatCode="General">
                  <c:v>6.4891199999999998</c:v>
                </c:pt>
                <c:pt idx="9643" formatCode="General">
                  <c:v>6.4897900000000002</c:v>
                </c:pt>
                <c:pt idx="9644" formatCode="General">
                  <c:v>6.4904599999999997</c:v>
                </c:pt>
                <c:pt idx="9645" formatCode="General">
                  <c:v>6.4911300000000001</c:v>
                </c:pt>
                <c:pt idx="9646" formatCode="General">
                  <c:v>6.4918100000000001</c:v>
                </c:pt>
                <c:pt idx="9647" formatCode="General">
                  <c:v>6.4924799999999996</c:v>
                </c:pt>
                <c:pt idx="9648" formatCode="General">
                  <c:v>6.49315</c:v>
                </c:pt>
                <c:pt idx="9649" formatCode="General">
                  <c:v>6.49383</c:v>
                </c:pt>
                <c:pt idx="9650" formatCode="General">
                  <c:v>6.4945000000000004</c:v>
                </c:pt>
                <c:pt idx="9651" formatCode="General">
                  <c:v>6.4951699999999999</c:v>
                </c:pt>
                <c:pt idx="9652" formatCode="General">
                  <c:v>6.4958499999999999</c:v>
                </c:pt>
                <c:pt idx="9653" formatCode="General">
                  <c:v>6.4965200000000003</c:v>
                </c:pt>
                <c:pt idx="9654" formatCode="General">
                  <c:v>6.4971899999999998</c:v>
                </c:pt>
                <c:pt idx="9655" formatCode="General">
                  <c:v>6.4978600000000002</c:v>
                </c:pt>
                <c:pt idx="9656" formatCode="General">
                  <c:v>6.4985400000000002</c:v>
                </c:pt>
                <c:pt idx="9657" formatCode="General">
                  <c:v>6.4992099999999997</c:v>
                </c:pt>
                <c:pt idx="9658" formatCode="General">
                  <c:v>6.4998800000000001</c:v>
                </c:pt>
                <c:pt idx="9659" formatCode="General">
                  <c:v>6.5005600000000001</c:v>
                </c:pt>
                <c:pt idx="9660" formatCode="General">
                  <c:v>6.5012299999999996</c:v>
                </c:pt>
                <c:pt idx="9661" formatCode="General">
                  <c:v>6.5019</c:v>
                </c:pt>
                <c:pt idx="9662" formatCode="General">
                  <c:v>6.50258</c:v>
                </c:pt>
                <c:pt idx="9663" formatCode="General">
                  <c:v>6.5032500000000004</c:v>
                </c:pt>
                <c:pt idx="9664" formatCode="General">
                  <c:v>6.5039199999999999</c:v>
                </c:pt>
                <c:pt idx="9665" formatCode="General">
                  <c:v>6.5045900000000003</c:v>
                </c:pt>
                <c:pt idx="9666" formatCode="General">
                  <c:v>6.5052700000000003</c:v>
                </c:pt>
                <c:pt idx="9667" formatCode="General">
                  <c:v>6.5059399999999998</c:v>
                </c:pt>
                <c:pt idx="9668" formatCode="General">
                  <c:v>6.5066100000000002</c:v>
                </c:pt>
                <c:pt idx="9669" formatCode="General">
                  <c:v>6.5072900000000002</c:v>
                </c:pt>
                <c:pt idx="9670" formatCode="General">
                  <c:v>6.5079599999999997</c:v>
                </c:pt>
                <c:pt idx="9671" formatCode="General">
                  <c:v>6.5086300000000001</c:v>
                </c:pt>
                <c:pt idx="9672" formatCode="General">
                  <c:v>6.5093100000000002</c:v>
                </c:pt>
                <c:pt idx="9673" formatCode="General">
                  <c:v>6.5099799999999997</c:v>
                </c:pt>
                <c:pt idx="9674" formatCode="General">
                  <c:v>6.51065</c:v>
                </c:pt>
                <c:pt idx="9675" formatCode="General">
                  <c:v>6.5113200000000004</c:v>
                </c:pt>
                <c:pt idx="9676" formatCode="General">
                  <c:v>6.5119999999999996</c:v>
                </c:pt>
                <c:pt idx="9677" formatCode="General">
                  <c:v>6.51267</c:v>
                </c:pt>
                <c:pt idx="9678" formatCode="General">
                  <c:v>6.5133400000000004</c:v>
                </c:pt>
                <c:pt idx="9679" formatCode="General">
                  <c:v>6.5140200000000004</c:v>
                </c:pt>
                <c:pt idx="9680" formatCode="General">
                  <c:v>6.5146899999999999</c:v>
                </c:pt>
                <c:pt idx="9681" formatCode="General">
                  <c:v>6.5153600000000003</c:v>
                </c:pt>
                <c:pt idx="9682" formatCode="General">
                  <c:v>6.5160400000000003</c:v>
                </c:pt>
                <c:pt idx="9683" formatCode="General">
                  <c:v>6.5167099999999998</c:v>
                </c:pt>
                <c:pt idx="9684" formatCode="General">
                  <c:v>6.5173800000000002</c:v>
                </c:pt>
                <c:pt idx="9685" formatCode="General">
                  <c:v>6.5180499999999997</c:v>
                </c:pt>
                <c:pt idx="9686" formatCode="General">
                  <c:v>6.5187299999999997</c:v>
                </c:pt>
                <c:pt idx="9687" formatCode="General">
                  <c:v>6.5194000000000001</c:v>
                </c:pt>
                <c:pt idx="9688" formatCode="General">
                  <c:v>6.5200699999999996</c:v>
                </c:pt>
                <c:pt idx="9689" formatCode="General">
                  <c:v>6.5207499999999996</c:v>
                </c:pt>
                <c:pt idx="9690" formatCode="General">
                  <c:v>6.52142</c:v>
                </c:pt>
                <c:pt idx="9691" formatCode="General">
                  <c:v>6.5220900000000004</c:v>
                </c:pt>
                <c:pt idx="9692" formatCode="General">
                  <c:v>6.5227700000000004</c:v>
                </c:pt>
                <c:pt idx="9693" formatCode="General">
                  <c:v>6.5234399999999999</c:v>
                </c:pt>
                <c:pt idx="9694" formatCode="General">
                  <c:v>6.5241100000000003</c:v>
                </c:pt>
                <c:pt idx="9695" formatCode="General">
                  <c:v>6.5247799999999998</c:v>
                </c:pt>
                <c:pt idx="9696" formatCode="General">
                  <c:v>6.5254599999999998</c:v>
                </c:pt>
                <c:pt idx="9697" formatCode="General">
                  <c:v>6.5261300000000002</c:v>
                </c:pt>
                <c:pt idx="9698" formatCode="General">
                  <c:v>6.5267999999999997</c:v>
                </c:pt>
                <c:pt idx="9699" formatCode="General">
                  <c:v>6.5274799999999997</c:v>
                </c:pt>
                <c:pt idx="9700" formatCode="General">
                  <c:v>6.5281500000000001</c:v>
                </c:pt>
                <c:pt idx="9701" formatCode="General">
                  <c:v>6.5288199999999996</c:v>
                </c:pt>
                <c:pt idx="9702" formatCode="General">
                  <c:v>6.5294999999999996</c:v>
                </c:pt>
                <c:pt idx="9703" formatCode="General">
                  <c:v>6.53017</c:v>
                </c:pt>
                <c:pt idx="9704" formatCode="General">
                  <c:v>6.5308400000000004</c:v>
                </c:pt>
                <c:pt idx="9705" formatCode="General">
                  <c:v>6.5315099999999999</c:v>
                </c:pt>
                <c:pt idx="9706" formatCode="General">
                  <c:v>6.5321899999999999</c:v>
                </c:pt>
                <c:pt idx="9707" formatCode="General">
                  <c:v>6.5328600000000003</c:v>
                </c:pt>
                <c:pt idx="9708" formatCode="General">
                  <c:v>6.5335299999999998</c:v>
                </c:pt>
                <c:pt idx="9709" formatCode="General">
                  <c:v>6.5342099999999999</c:v>
                </c:pt>
                <c:pt idx="9710" formatCode="General">
                  <c:v>6.5348800000000002</c:v>
                </c:pt>
                <c:pt idx="9711" formatCode="General">
                  <c:v>6.5355499999999997</c:v>
                </c:pt>
                <c:pt idx="9712" formatCode="General">
                  <c:v>6.5362299999999998</c:v>
                </c:pt>
                <c:pt idx="9713" formatCode="General">
                  <c:v>6.5369000000000002</c:v>
                </c:pt>
                <c:pt idx="9714" formatCode="General">
                  <c:v>6.5375699999999997</c:v>
                </c:pt>
                <c:pt idx="9715" formatCode="General">
                  <c:v>6.5382400000000001</c:v>
                </c:pt>
                <c:pt idx="9716" formatCode="General">
                  <c:v>6.5389200000000001</c:v>
                </c:pt>
                <c:pt idx="9717" formatCode="General">
                  <c:v>6.5395899999999996</c:v>
                </c:pt>
                <c:pt idx="9718" formatCode="General">
                  <c:v>6.54026</c:v>
                </c:pt>
                <c:pt idx="9719" formatCode="General">
                  <c:v>6.54094</c:v>
                </c:pt>
                <c:pt idx="9720" formatCode="General">
                  <c:v>6.5416100000000004</c:v>
                </c:pt>
                <c:pt idx="9721" formatCode="General">
                  <c:v>6.5422799999999999</c:v>
                </c:pt>
                <c:pt idx="9722" formatCode="General">
                  <c:v>6.5429599999999999</c:v>
                </c:pt>
                <c:pt idx="9723" formatCode="General">
                  <c:v>6.5436300000000003</c:v>
                </c:pt>
                <c:pt idx="9724" formatCode="General">
                  <c:v>6.5442999999999998</c:v>
                </c:pt>
                <c:pt idx="9725" formatCode="General">
                  <c:v>6.5449799999999998</c:v>
                </c:pt>
                <c:pt idx="9726" formatCode="General">
                  <c:v>6.5456500000000002</c:v>
                </c:pt>
                <c:pt idx="9727" formatCode="General">
                  <c:v>6.5463199999999997</c:v>
                </c:pt>
                <c:pt idx="9728" formatCode="General">
                  <c:v>6.5469900000000001</c:v>
                </c:pt>
                <c:pt idx="9729" formatCode="General">
                  <c:v>6.5476700000000001</c:v>
                </c:pt>
                <c:pt idx="9730" formatCode="General">
                  <c:v>6.5483399999999996</c:v>
                </c:pt>
                <c:pt idx="9731" formatCode="General">
                  <c:v>6.54901</c:v>
                </c:pt>
                <c:pt idx="9732" formatCode="General">
                  <c:v>6.54969</c:v>
                </c:pt>
                <c:pt idx="9733" formatCode="General">
                  <c:v>6.5503600000000004</c:v>
                </c:pt>
                <c:pt idx="9734" formatCode="General">
                  <c:v>6.5510299999999999</c:v>
                </c:pt>
                <c:pt idx="9735" formatCode="General">
                  <c:v>6.5517099999999999</c:v>
                </c:pt>
                <c:pt idx="9736" formatCode="General">
                  <c:v>6.5523800000000003</c:v>
                </c:pt>
                <c:pt idx="9737" formatCode="General">
                  <c:v>6.5530499999999998</c:v>
                </c:pt>
                <c:pt idx="9738" formatCode="General">
                  <c:v>6.5537200000000002</c:v>
                </c:pt>
                <c:pt idx="9739" formatCode="General">
                  <c:v>6.5544000000000002</c:v>
                </c:pt>
                <c:pt idx="9740" formatCode="General">
                  <c:v>6.5550699999999997</c:v>
                </c:pt>
                <c:pt idx="9741" formatCode="General">
                  <c:v>6.5557400000000001</c:v>
                </c:pt>
                <c:pt idx="9742" formatCode="General">
                  <c:v>6.5564200000000001</c:v>
                </c:pt>
                <c:pt idx="9743" formatCode="General">
                  <c:v>6.5570899999999996</c:v>
                </c:pt>
                <c:pt idx="9744" formatCode="General">
                  <c:v>6.55776</c:v>
                </c:pt>
                <c:pt idx="9745" formatCode="General">
                  <c:v>6.55844</c:v>
                </c:pt>
                <c:pt idx="9746" formatCode="General">
                  <c:v>6.5591100000000004</c:v>
                </c:pt>
                <c:pt idx="9747" formatCode="General">
                  <c:v>6.5597799999999999</c:v>
                </c:pt>
                <c:pt idx="9748" formatCode="General">
                  <c:v>6.5604500000000003</c:v>
                </c:pt>
                <c:pt idx="9749" formatCode="General">
                  <c:v>6.5611300000000004</c:v>
                </c:pt>
                <c:pt idx="9750" formatCode="General">
                  <c:v>6.5617999999999999</c:v>
                </c:pt>
                <c:pt idx="9751" formatCode="General">
                  <c:v>6.5624700000000002</c:v>
                </c:pt>
                <c:pt idx="9752" formatCode="General">
                  <c:v>6.5631500000000003</c:v>
                </c:pt>
                <c:pt idx="9753" formatCode="General">
                  <c:v>6.5638199999999998</c:v>
                </c:pt>
                <c:pt idx="9754" formatCode="General">
                  <c:v>6.5644900000000002</c:v>
                </c:pt>
                <c:pt idx="9755" formatCode="General">
                  <c:v>6.5651700000000002</c:v>
                </c:pt>
                <c:pt idx="9756" formatCode="General">
                  <c:v>6.5658399999999997</c:v>
                </c:pt>
                <c:pt idx="9757" formatCode="General">
                  <c:v>6.5665100000000001</c:v>
                </c:pt>
                <c:pt idx="9758" formatCode="General">
                  <c:v>6.5671799999999996</c:v>
                </c:pt>
                <c:pt idx="9759" formatCode="General">
                  <c:v>6.5678599999999996</c:v>
                </c:pt>
                <c:pt idx="9760" formatCode="General">
                  <c:v>6.56853</c:v>
                </c:pt>
                <c:pt idx="9761" formatCode="General">
                  <c:v>6.5692000000000004</c:v>
                </c:pt>
                <c:pt idx="9762" formatCode="General">
                  <c:v>6.5698800000000004</c:v>
                </c:pt>
                <c:pt idx="9763" formatCode="General">
                  <c:v>6.5705499999999999</c:v>
                </c:pt>
                <c:pt idx="9764" formatCode="General">
                  <c:v>6.5712200000000003</c:v>
                </c:pt>
                <c:pt idx="9765" formatCode="General">
                  <c:v>6.5719000000000003</c:v>
                </c:pt>
                <c:pt idx="9766" formatCode="General">
                  <c:v>6.5725699999999998</c:v>
                </c:pt>
                <c:pt idx="9767" formatCode="General">
                  <c:v>6.5732400000000002</c:v>
                </c:pt>
                <c:pt idx="9768" formatCode="General">
                  <c:v>6.5739099999999997</c:v>
                </c:pt>
                <c:pt idx="9769" formatCode="General">
                  <c:v>6.5745899999999997</c:v>
                </c:pt>
                <c:pt idx="9770" formatCode="General">
                  <c:v>6.5752600000000001</c:v>
                </c:pt>
                <c:pt idx="9771" formatCode="General">
                  <c:v>6.5759299999999996</c:v>
                </c:pt>
                <c:pt idx="9772" formatCode="General">
                  <c:v>6.5766099999999996</c:v>
                </c:pt>
                <c:pt idx="9773" formatCode="General">
                  <c:v>6.57728</c:v>
                </c:pt>
                <c:pt idx="9774" formatCode="General">
                  <c:v>6.5779500000000004</c:v>
                </c:pt>
                <c:pt idx="9775" formatCode="General">
                  <c:v>6.5786300000000004</c:v>
                </c:pt>
                <c:pt idx="9776" formatCode="General">
                  <c:v>6.5792999999999999</c:v>
                </c:pt>
                <c:pt idx="9777" formatCode="General">
                  <c:v>6.5799700000000003</c:v>
                </c:pt>
                <c:pt idx="9778" formatCode="General">
                  <c:v>6.5806399999999998</c:v>
                </c:pt>
                <c:pt idx="9779" formatCode="General">
                  <c:v>6.5813199999999998</c:v>
                </c:pt>
                <c:pt idx="9780" formatCode="General">
                  <c:v>6.5819900000000002</c:v>
                </c:pt>
                <c:pt idx="9781" formatCode="General">
                  <c:v>6.5826599999999997</c:v>
                </c:pt>
                <c:pt idx="9782" formatCode="General">
                  <c:v>6.5833399999999997</c:v>
                </c:pt>
                <c:pt idx="9783" formatCode="General">
                  <c:v>6.5840100000000001</c:v>
                </c:pt>
                <c:pt idx="9784" formatCode="General">
                  <c:v>6.5846799999999996</c:v>
                </c:pt>
                <c:pt idx="9785" formatCode="General">
                  <c:v>6.5853599999999997</c:v>
                </c:pt>
                <c:pt idx="9786" formatCode="General">
                  <c:v>6.5860300000000001</c:v>
                </c:pt>
                <c:pt idx="9787" formatCode="General">
                  <c:v>6.5867000000000004</c:v>
                </c:pt>
                <c:pt idx="9788" formatCode="General">
                  <c:v>6.5873699999999999</c:v>
                </c:pt>
                <c:pt idx="9789" formatCode="General">
                  <c:v>6.58805</c:v>
                </c:pt>
                <c:pt idx="9790" formatCode="General">
                  <c:v>6.5887200000000004</c:v>
                </c:pt>
                <c:pt idx="9791" formatCode="General">
                  <c:v>6.5893899999999999</c:v>
                </c:pt>
                <c:pt idx="9792" formatCode="General">
                  <c:v>6.5900699999999999</c:v>
                </c:pt>
                <c:pt idx="9793" formatCode="General">
                  <c:v>6.5907400000000003</c:v>
                </c:pt>
                <c:pt idx="9794" formatCode="General">
                  <c:v>6.5914099999999998</c:v>
                </c:pt>
                <c:pt idx="9795" formatCode="General">
                  <c:v>6.5920899999999998</c:v>
                </c:pt>
                <c:pt idx="9796" formatCode="General">
                  <c:v>6.5927600000000002</c:v>
                </c:pt>
                <c:pt idx="9797" formatCode="General">
                  <c:v>6.5934299999999997</c:v>
                </c:pt>
                <c:pt idx="9798" formatCode="General">
                  <c:v>6.5941000000000001</c:v>
                </c:pt>
                <c:pt idx="9799" formatCode="General">
                  <c:v>6.5947800000000001</c:v>
                </c:pt>
                <c:pt idx="9800" formatCode="General">
                  <c:v>6.5954499999999996</c:v>
                </c:pt>
                <c:pt idx="9801" formatCode="General">
                  <c:v>6.59612</c:v>
                </c:pt>
                <c:pt idx="9802" formatCode="General">
                  <c:v>6.5968</c:v>
                </c:pt>
                <c:pt idx="9803" formatCode="General">
                  <c:v>6.5974700000000004</c:v>
                </c:pt>
                <c:pt idx="9804" formatCode="General">
                  <c:v>6.5981399999999999</c:v>
                </c:pt>
                <c:pt idx="9805" formatCode="General">
                  <c:v>6.5988199999999999</c:v>
                </c:pt>
                <c:pt idx="9806" formatCode="General">
                  <c:v>6.5994900000000003</c:v>
                </c:pt>
                <c:pt idx="9807" formatCode="General">
                  <c:v>6.6001599999999998</c:v>
                </c:pt>
                <c:pt idx="9808" formatCode="General">
                  <c:v>6.6008300000000002</c:v>
                </c:pt>
                <c:pt idx="9809" formatCode="General">
                  <c:v>6.6015100000000002</c:v>
                </c:pt>
                <c:pt idx="9810" formatCode="General">
                  <c:v>6.6021799999999997</c:v>
                </c:pt>
                <c:pt idx="9811" formatCode="General">
                  <c:v>6.6028500000000001</c:v>
                </c:pt>
                <c:pt idx="9812" formatCode="General">
                  <c:v>6.6035300000000001</c:v>
                </c:pt>
                <c:pt idx="9813" formatCode="General">
                  <c:v>6.6041999999999996</c:v>
                </c:pt>
                <c:pt idx="9814" formatCode="General">
                  <c:v>6.60487</c:v>
                </c:pt>
                <c:pt idx="9815" formatCode="General">
                  <c:v>6.60555</c:v>
                </c:pt>
                <c:pt idx="9816" formatCode="General">
                  <c:v>6.6062200000000004</c:v>
                </c:pt>
                <c:pt idx="9817" formatCode="General">
                  <c:v>6.6068899999999999</c:v>
                </c:pt>
                <c:pt idx="9818" formatCode="General">
                  <c:v>6.6075600000000003</c:v>
                </c:pt>
                <c:pt idx="9819" formatCode="General">
                  <c:v>6.6082400000000003</c:v>
                </c:pt>
                <c:pt idx="9820" formatCode="General">
                  <c:v>6.6089099999999998</c:v>
                </c:pt>
                <c:pt idx="9821" formatCode="General">
                  <c:v>6.6095800000000002</c:v>
                </c:pt>
                <c:pt idx="9822" formatCode="General">
                  <c:v>6.6102600000000002</c:v>
                </c:pt>
                <c:pt idx="9823" formatCode="General">
                  <c:v>6.6109299999999998</c:v>
                </c:pt>
                <c:pt idx="9824" formatCode="General">
                  <c:v>6.6116000000000001</c:v>
                </c:pt>
                <c:pt idx="9825" formatCode="General">
                  <c:v>6.6122800000000002</c:v>
                </c:pt>
                <c:pt idx="9826" formatCode="General">
                  <c:v>6.6129499999999997</c:v>
                </c:pt>
                <c:pt idx="9827" formatCode="General">
                  <c:v>6.6136200000000001</c:v>
                </c:pt>
                <c:pt idx="9828" formatCode="General">
                  <c:v>6.6142899999999996</c:v>
                </c:pt>
                <c:pt idx="9829" formatCode="General">
                  <c:v>6.6149699999999996</c:v>
                </c:pt>
                <c:pt idx="9830" formatCode="General">
                  <c:v>6.61564</c:v>
                </c:pt>
                <c:pt idx="9831" formatCode="General">
                  <c:v>6.6163100000000004</c:v>
                </c:pt>
                <c:pt idx="9832" formatCode="General">
                  <c:v>6.6169900000000004</c:v>
                </c:pt>
                <c:pt idx="9833" formatCode="General">
                  <c:v>6.6176599999999999</c:v>
                </c:pt>
                <c:pt idx="9834" formatCode="General">
                  <c:v>6.6183300000000003</c:v>
                </c:pt>
                <c:pt idx="9835" formatCode="General">
                  <c:v>6.6190100000000003</c:v>
                </c:pt>
                <c:pt idx="9836" formatCode="General">
                  <c:v>6.6196799999999998</c:v>
                </c:pt>
                <c:pt idx="9837" formatCode="General">
                  <c:v>6.6203500000000002</c:v>
                </c:pt>
                <c:pt idx="9838" formatCode="General">
                  <c:v>6.6210199999999997</c:v>
                </c:pt>
                <c:pt idx="9839" formatCode="General">
                  <c:v>6.6216999999999997</c:v>
                </c:pt>
                <c:pt idx="9840" formatCode="General">
                  <c:v>6.6223700000000001</c:v>
                </c:pt>
                <c:pt idx="9841" formatCode="General">
                  <c:v>6.6230399999999996</c:v>
                </c:pt>
                <c:pt idx="9842" formatCode="General">
                  <c:v>6.6237199999999996</c:v>
                </c:pt>
                <c:pt idx="9843" formatCode="General">
                  <c:v>6.62439</c:v>
                </c:pt>
                <c:pt idx="9844" formatCode="General">
                  <c:v>6.6250600000000004</c:v>
                </c:pt>
                <c:pt idx="9845" formatCode="General">
                  <c:v>6.6257400000000004</c:v>
                </c:pt>
                <c:pt idx="9846" formatCode="General">
                  <c:v>6.6264099999999999</c:v>
                </c:pt>
                <c:pt idx="9847" formatCode="General">
                  <c:v>6.6270800000000003</c:v>
                </c:pt>
                <c:pt idx="9848" formatCode="General">
                  <c:v>6.6277499999999998</c:v>
                </c:pt>
                <c:pt idx="9849" formatCode="General">
                  <c:v>6.6284299999999998</c:v>
                </c:pt>
                <c:pt idx="9850" formatCode="General">
                  <c:v>6.6291000000000002</c:v>
                </c:pt>
                <c:pt idx="9851" formatCode="General">
                  <c:v>6.6297699999999997</c:v>
                </c:pt>
                <c:pt idx="9852" formatCode="General">
                  <c:v>6.6304499999999997</c:v>
                </c:pt>
                <c:pt idx="9853" formatCode="General">
                  <c:v>6.6311200000000001</c:v>
                </c:pt>
                <c:pt idx="9854" formatCode="General">
                  <c:v>6.6317899999999996</c:v>
                </c:pt>
                <c:pt idx="9855" formatCode="General">
                  <c:v>6.6324699999999996</c:v>
                </c:pt>
                <c:pt idx="9856" formatCode="General">
                  <c:v>6.63314</c:v>
                </c:pt>
                <c:pt idx="9857" formatCode="General">
                  <c:v>6.6338100000000004</c:v>
                </c:pt>
                <c:pt idx="9858" formatCode="General">
                  <c:v>6.6344799999999999</c:v>
                </c:pt>
                <c:pt idx="9859" formatCode="General">
                  <c:v>6.6351599999999999</c:v>
                </c:pt>
                <c:pt idx="9860" formatCode="General">
                  <c:v>6.6358300000000003</c:v>
                </c:pt>
                <c:pt idx="9861" formatCode="General">
                  <c:v>6.6364999999999998</c:v>
                </c:pt>
                <c:pt idx="9862" formatCode="General">
                  <c:v>6.6371799999999999</c:v>
                </c:pt>
                <c:pt idx="9863" formatCode="General">
                  <c:v>6.6378500000000003</c:v>
                </c:pt>
                <c:pt idx="9864" formatCode="General">
                  <c:v>6.6385199999999998</c:v>
                </c:pt>
                <c:pt idx="9865" formatCode="General">
                  <c:v>6.6391999999999998</c:v>
                </c:pt>
                <c:pt idx="9866" formatCode="General">
                  <c:v>6.6398700000000002</c:v>
                </c:pt>
                <c:pt idx="9867" formatCode="General">
                  <c:v>6.6405399999999997</c:v>
                </c:pt>
                <c:pt idx="9868" formatCode="General">
                  <c:v>6.6412100000000001</c:v>
                </c:pt>
                <c:pt idx="9869" formatCode="General">
                  <c:v>6.6418900000000001</c:v>
                </c:pt>
                <c:pt idx="9870" formatCode="General">
                  <c:v>6.6425599999999996</c:v>
                </c:pt>
                <c:pt idx="9871" formatCode="General">
                  <c:v>6.64323</c:v>
                </c:pt>
                <c:pt idx="9872" formatCode="General">
                  <c:v>6.64391</c:v>
                </c:pt>
                <c:pt idx="9873" formatCode="General">
                  <c:v>6.6445800000000004</c:v>
                </c:pt>
                <c:pt idx="9874" formatCode="General">
                  <c:v>6.6452499999999999</c:v>
                </c:pt>
                <c:pt idx="9875" formatCode="General">
                  <c:v>6.6459299999999999</c:v>
                </c:pt>
                <c:pt idx="9876" formatCode="General">
                  <c:v>6.6466000000000003</c:v>
                </c:pt>
                <c:pt idx="9877" formatCode="General">
                  <c:v>6.6472699999999998</c:v>
                </c:pt>
                <c:pt idx="9878" formatCode="General">
                  <c:v>6.6479400000000002</c:v>
                </c:pt>
                <c:pt idx="9879" formatCode="General">
                  <c:v>6.6486200000000002</c:v>
                </c:pt>
                <c:pt idx="9880" formatCode="General">
                  <c:v>6.6492899999999997</c:v>
                </c:pt>
                <c:pt idx="9881" formatCode="General">
                  <c:v>6.6499600000000001</c:v>
                </c:pt>
                <c:pt idx="9882" formatCode="General">
                  <c:v>6.6506400000000001</c:v>
                </c:pt>
                <c:pt idx="9883" formatCode="General">
                  <c:v>6.6513099999999996</c:v>
                </c:pt>
                <c:pt idx="9884" formatCode="General">
                  <c:v>6.65198</c:v>
                </c:pt>
                <c:pt idx="9885" formatCode="General">
                  <c:v>6.65266</c:v>
                </c:pt>
                <c:pt idx="9886" formatCode="General">
                  <c:v>6.6533300000000004</c:v>
                </c:pt>
                <c:pt idx="9887" formatCode="General">
                  <c:v>6.6539999999999999</c:v>
                </c:pt>
                <c:pt idx="9888" formatCode="General">
                  <c:v>6.6546700000000003</c:v>
                </c:pt>
                <c:pt idx="9889" formatCode="General">
                  <c:v>6.6553500000000003</c:v>
                </c:pt>
                <c:pt idx="9890" formatCode="General">
                  <c:v>6.6560199999999998</c:v>
                </c:pt>
                <c:pt idx="9891" formatCode="General">
                  <c:v>6.6566900000000002</c:v>
                </c:pt>
                <c:pt idx="9892" formatCode="General">
                  <c:v>6.6573700000000002</c:v>
                </c:pt>
                <c:pt idx="9893" formatCode="General">
                  <c:v>6.6580399999999997</c:v>
                </c:pt>
                <c:pt idx="9894" formatCode="General">
                  <c:v>6.6587100000000001</c:v>
                </c:pt>
                <c:pt idx="9895" formatCode="General">
                  <c:v>6.6593900000000001</c:v>
                </c:pt>
                <c:pt idx="9896" formatCode="General">
                  <c:v>6.6600599999999996</c:v>
                </c:pt>
                <c:pt idx="9897" formatCode="General">
                  <c:v>6.66073</c:v>
                </c:pt>
                <c:pt idx="9898" formatCode="General">
                  <c:v>6.6614000000000004</c:v>
                </c:pt>
                <c:pt idx="9899" formatCode="General">
                  <c:v>6.6620799999999996</c:v>
                </c:pt>
                <c:pt idx="9900" formatCode="General">
                  <c:v>6.66275</c:v>
                </c:pt>
                <c:pt idx="9901" formatCode="General">
                  <c:v>6.6634200000000003</c:v>
                </c:pt>
                <c:pt idx="9902" formatCode="General">
                  <c:v>6.6641000000000004</c:v>
                </c:pt>
                <c:pt idx="9903" formatCode="General">
                  <c:v>6.6647699999999999</c:v>
                </c:pt>
                <c:pt idx="9904" formatCode="General">
                  <c:v>6.6654400000000003</c:v>
                </c:pt>
                <c:pt idx="9905" formatCode="General">
                  <c:v>6.6661200000000003</c:v>
                </c:pt>
                <c:pt idx="9906" formatCode="General">
                  <c:v>6.6667899999999998</c:v>
                </c:pt>
                <c:pt idx="9907" formatCode="General">
                  <c:v>6.6674600000000002</c:v>
                </c:pt>
                <c:pt idx="9908" formatCode="General">
                  <c:v>6.6681299999999997</c:v>
                </c:pt>
                <c:pt idx="9909" formatCode="General">
                  <c:v>6.6688099999999997</c:v>
                </c:pt>
                <c:pt idx="9910" formatCode="General">
                  <c:v>6.6694800000000001</c:v>
                </c:pt>
                <c:pt idx="9911" formatCode="General">
                  <c:v>6.6701499999999996</c:v>
                </c:pt>
                <c:pt idx="9912" formatCode="General">
                  <c:v>6.6708299999999996</c:v>
                </c:pt>
                <c:pt idx="9913" formatCode="General">
                  <c:v>6.6715</c:v>
                </c:pt>
                <c:pt idx="9914" formatCode="General">
                  <c:v>6.6721700000000004</c:v>
                </c:pt>
                <c:pt idx="9915" formatCode="General">
                  <c:v>6.6728500000000004</c:v>
                </c:pt>
                <c:pt idx="9916" formatCode="General">
                  <c:v>6.6735199999999999</c:v>
                </c:pt>
                <c:pt idx="9917" formatCode="General">
                  <c:v>6.6741900000000003</c:v>
                </c:pt>
                <c:pt idx="9918" formatCode="General">
                  <c:v>6.6748700000000003</c:v>
                </c:pt>
                <c:pt idx="9919" formatCode="General">
                  <c:v>6.6755399999999998</c:v>
                </c:pt>
                <c:pt idx="9920" formatCode="General">
                  <c:v>6.6762100000000002</c:v>
                </c:pt>
                <c:pt idx="9921" formatCode="General">
                  <c:v>6.6768799999999997</c:v>
                </c:pt>
                <c:pt idx="9922" formatCode="General">
                  <c:v>6.6775599999999997</c:v>
                </c:pt>
                <c:pt idx="9923" formatCode="General">
                  <c:v>6.6782300000000001</c:v>
                </c:pt>
                <c:pt idx="9924" formatCode="General">
                  <c:v>6.6788999999999996</c:v>
                </c:pt>
                <c:pt idx="9925" formatCode="General">
                  <c:v>6.6795799999999996</c:v>
                </c:pt>
                <c:pt idx="9926" formatCode="General">
                  <c:v>6.68025</c:v>
                </c:pt>
                <c:pt idx="9927" formatCode="General">
                  <c:v>6.6809200000000004</c:v>
                </c:pt>
                <c:pt idx="9928" formatCode="General">
                  <c:v>6.6816000000000004</c:v>
                </c:pt>
                <c:pt idx="9929" formatCode="General">
                  <c:v>6.6822699999999999</c:v>
                </c:pt>
                <c:pt idx="9930" formatCode="General">
                  <c:v>6.6829400000000003</c:v>
                </c:pt>
                <c:pt idx="9931" formatCode="General">
                  <c:v>6.6836099999999998</c:v>
                </c:pt>
                <c:pt idx="9932" formatCode="General">
                  <c:v>6.6842899999999998</c:v>
                </c:pt>
                <c:pt idx="9933" formatCode="General">
                  <c:v>6.6849600000000002</c:v>
                </c:pt>
                <c:pt idx="9934" formatCode="General">
                  <c:v>6.6856299999999997</c:v>
                </c:pt>
                <c:pt idx="9935" formatCode="General">
                  <c:v>6.6863099999999998</c:v>
                </c:pt>
                <c:pt idx="9936" formatCode="General">
                  <c:v>6.6869800000000001</c:v>
                </c:pt>
                <c:pt idx="9937" formatCode="General">
                  <c:v>6.6876499999999997</c:v>
                </c:pt>
                <c:pt idx="9938" formatCode="General">
                  <c:v>6.6883299999999997</c:v>
                </c:pt>
                <c:pt idx="9939" formatCode="General">
                  <c:v>6.6890000000000001</c:v>
                </c:pt>
                <c:pt idx="9940" formatCode="General">
                  <c:v>6.6896699999999996</c:v>
                </c:pt>
                <c:pt idx="9941" formatCode="General">
                  <c:v>6.69034</c:v>
                </c:pt>
                <c:pt idx="9942" formatCode="General">
                  <c:v>6.69102</c:v>
                </c:pt>
                <c:pt idx="9943" formatCode="General">
                  <c:v>6.6916900000000004</c:v>
                </c:pt>
                <c:pt idx="9944" formatCode="General">
                  <c:v>6.6923599999999999</c:v>
                </c:pt>
                <c:pt idx="9945" formatCode="General">
                  <c:v>6.6930399999999999</c:v>
                </c:pt>
                <c:pt idx="9946" formatCode="General">
                  <c:v>6.6937100000000003</c:v>
                </c:pt>
                <c:pt idx="9947" formatCode="General">
                  <c:v>6.6943799999999998</c:v>
                </c:pt>
                <c:pt idx="9948" formatCode="General">
                  <c:v>6.6950599999999998</c:v>
                </c:pt>
                <c:pt idx="9949" formatCode="General">
                  <c:v>6.6957300000000002</c:v>
                </c:pt>
                <c:pt idx="9950" formatCode="General">
                  <c:v>6.6963999999999997</c:v>
                </c:pt>
                <c:pt idx="9951" formatCode="General">
                  <c:v>6.6970700000000001</c:v>
                </c:pt>
                <c:pt idx="9952" formatCode="General">
                  <c:v>6.6977500000000001</c:v>
                </c:pt>
                <c:pt idx="9953" formatCode="General">
                  <c:v>6.6984199999999996</c:v>
                </c:pt>
                <c:pt idx="9954" formatCode="General">
                  <c:v>6.69909</c:v>
                </c:pt>
                <c:pt idx="9955" formatCode="General">
                  <c:v>6.69977</c:v>
                </c:pt>
                <c:pt idx="9956" formatCode="General">
                  <c:v>6.7004400000000004</c:v>
                </c:pt>
                <c:pt idx="9957" formatCode="General">
                  <c:v>6.7011099999999999</c:v>
                </c:pt>
                <c:pt idx="9958" formatCode="General">
                  <c:v>6.7017899999999999</c:v>
                </c:pt>
                <c:pt idx="9959" formatCode="General">
                  <c:v>6.7024600000000003</c:v>
                </c:pt>
                <c:pt idx="9960" formatCode="General">
                  <c:v>6.7031299999999998</c:v>
                </c:pt>
                <c:pt idx="9961" formatCode="General">
                  <c:v>6.7038000000000002</c:v>
                </c:pt>
                <c:pt idx="9962" formatCode="General">
                  <c:v>6.7044800000000002</c:v>
                </c:pt>
                <c:pt idx="9963" formatCode="General">
                  <c:v>6.7051499999999997</c:v>
                </c:pt>
                <c:pt idx="9964" formatCode="General">
                  <c:v>6.7058200000000001</c:v>
                </c:pt>
                <c:pt idx="9965" formatCode="General">
                  <c:v>6.7065000000000001</c:v>
                </c:pt>
                <c:pt idx="9966" formatCode="General">
                  <c:v>6.7071699999999996</c:v>
                </c:pt>
                <c:pt idx="9967" formatCode="General">
                  <c:v>6.70784</c:v>
                </c:pt>
                <c:pt idx="9968" formatCode="General">
                  <c:v>6.70852</c:v>
                </c:pt>
                <c:pt idx="9969" formatCode="General">
                  <c:v>6.7091900000000004</c:v>
                </c:pt>
                <c:pt idx="9970" formatCode="General">
                  <c:v>6.7098599999999999</c:v>
                </c:pt>
                <c:pt idx="9971" formatCode="General">
                  <c:v>6.7105300000000003</c:v>
                </c:pt>
                <c:pt idx="9972" formatCode="General">
                  <c:v>6.7112100000000003</c:v>
                </c:pt>
                <c:pt idx="9973" formatCode="General">
                  <c:v>6.7118799999999998</c:v>
                </c:pt>
                <c:pt idx="9974" formatCode="General">
                  <c:v>6.7125500000000002</c:v>
                </c:pt>
                <c:pt idx="9975" formatCode="General">
                  <c:v>6.7132300000000003</c:v>
                </c:pt>
                <c:pt idx="9976" formatCode="General">
                  <c:v>6.7138999999999998</c:v>
                </c:pt>
                <c:pt idx="9977" formatCode="General">
                  <c:v>6.7145700000000001</c:v>
                </c:pt>
                <c:pt idx="9978" formatCode="General">
                  <c:v>6.7152500000000002</c:v>
                </c:pt>
                <c:pt idx="9979" formatCode="General">
                  <c:v>6.7159199999999997</c:v>
                </c:pt>
                <c:pt idx="9980" formatCode="General">
                  <c:v>6.7165900000000001</c:v>
                </c:pt>
                <c:pt idx="9981" formatCode="General">
                  <c:v>6.7172599999999996</c:v>
                </c:pt>
                <c:pt idx="9982" formatCode="General">
                  <c:v>6.7179399999999996</c:v>
                </c:pt>
                <c:pt idx="9983" formatCode="General">
                  <c:v>6.71861</c:v>
                </c:pt>
                <c:pt idx="9984" formatCode="General">
                  <c:v>6.7192800000000004</c:v>
                </c:pt>
                <c:pt idx="9985" formatCode="General">
                  <c:v>6.7199600000000004</c:v>
                </c:pt>
                <c:pt idx="9986" formatCode="General">
                  <c:v>6.7206299999999999</c:v>
                </c:pt>
                <c:pt idx="9987" formatCode="General">
                  <c:v>6.7213000000000003</c:v>
                </c:pt>
                <c:pt idx="9988" formatCode="General">
                  <c:v>6.7219800000000003</c:v>
                </c:pt>
                <c:pt idx="9989" formatCode="General">
                  <c:v>6.7226499999999998</c:v>
                </c:pt>
                <c:pt idx="9990" formatCode="General">
                  <c:v>6.7233200000000002</c:v>
                </c:pt>
                <c:pt idx="9991" formatCode="General">
                  <c:v>6.7239899999999997</c:v>
                </c:pt>
                <c:pt idx="9992" formatCode="General">
                  <c:v>6.7246699999999997</c:v>
                </c:pt>
                <c:pt idx="9993" formatCode="General">
                  <c:v>6.7253400000000001</c:v>
                </c:pt>
                <c:pt idx="9994" formatCode="General">
                  <c:v>6.7260099999999996</c:v>
                </c:pt>
                <c:pt idx="9995" formatCode="General">
                  <c:v>6.7266899999999996</c:v>
                </c:pt>
                <c:pt idx="9996" formatCode="General">
                  <c:v>6.72736</c:v>
                </c:pt>
                <c:pt idx="9997" formatCode="General">
                  <c:v>6.7280300000000004</c:v>
                </c:pt>
                <c:pt idx="9998" formatCode="General">
                  <c:v>6.7287100000000004</c:v>
                </c:pt>
                <c:pt idx="9999" formatCode="General">
                  <c:v>6.7293799999999999</c:v>
                </c:pt>
                <c:pt idx="10000" formatCode="General">
                  <c:v>6.7300500000000003</c:v>
                </c:pt>
                <c:pt idx="10001" formatCode="General">
                  <c:v>6.7307199999999998</c:v>
                </c:pt>
                <c:pt idx="10002" formatCode="General">
                  <c:v>6.7313999999999998</c:v>
                </c:pt>
                <c:pt idx="10003" formatCode="General">
                  <c:v>6.7320700000000002</c:v>
                </c:pt>
                <c:pt idx="10004" formatCode="General">
                  <c:v>6.7327399999999997</c:v>
                </c:pt>
                <c:pt idx="10005" formatCode="General">
                  <c:v>6.7334199999999997</c:v>
                </c:pt>
                <c:pt idx="10006" formatCode="General">
                  <c:v>6.7340900000000001</c:v>
                </c:pt>
                <c:pt idx="10007" formatCode="General">
                  <c:v>6.7347599999999996</c:v>
                </c:pt>
                <c:pt idx="10008" formatCode="General">
                  <c:v>6.7354399999999996</c:v>
                </c:pt>
                <c:pt idx="10009" formatCode="General">
                  <c:v>6.73611</c:v>
                </c:pt>
                <c:pt idx="10010" formatCode="General">
                  <c:v>6.7367800000000004</c:v>
                </c:pt>
                <c:pt idx="10011" formatCode="General">
                  <c:v>6.7374499999999999</c:v>
                </c:pt>
                <c:pt idx="10012" formatCode="General">
                  <c:v>6.73813</c:v>
                </c:pt>
                <c:pt idx="10013" formatCode="General">
                  <c:v>6.7388000000000003</c:v>
                </c:pt>
                <c:pt idx="10014" formatCode="General">
                  <c:v>6.7394699999999998</c:v>
                </c:pt>
                <c:pt idx="10015" formatCode="General">
                  <c:v>6.7401499999999999</c:v>
                </c:pt>
                <c:pt idx="10016" formatCode="General">
                  <c:v>6.7408200000000003</c:v>
                </c:pt>
                <c:pt idx="10017" formatCode="General">
                  <c:v>6.7414899999999998</c:v>
                </c:pt>
                <c:pt idx="10018" formatCode="General">
                  <c:v>6.7421699999999998</c:v>
                </c:pt>
                <c:pt idx="10019" formatCode="General">
                  <c:v>6.7428400000000002</c:v>
                </c:pt>
                <c:pt idx="10020" formatCode="General">
                  <c:v>6.7435099999999997</c:v>
                </c:pt>
                <c:pt idx="10021" formatCode="General">
                  <c:v>6.7441800000000001</c:v>
                </c:pt>
                <c:pt idx="10022" formatCode="General">
                  <c:v>6.7448600000000001</c:v>
                </c:pt>
                <c:pt idx="10023" formatCode="General">
                  <c:v>6.7455299999999996</c:v>
                </c:pt>
                <c:pt idx="10024" formatCode="General">
                  <c:v>6.7462</c:v>
                </c:pt>
                <c:pt idx="10025" formatCode="General">
                  <c:v>6.74688</c:v>
                </c:pt>
                <c:pt idx="10026" formatCode="General">
                  <c:v>6.7475500000000004</c:v>
                </c:pt>
                <c:pt idx="10027" formatCode="General">
                  <c:v>6.7482199999999999</c:v>
                </c:pt>
                <c:pt idx="10028" formatCode="General">
                  <c:v>6.7488999999999999</c:v>
                </c:pt>
                <c:pt idx="10029" formatCode="General">
                  <c:v>6.7495700000000003</c:v>
                </c:pt>
                <c:pt idx="10030" formatCode="General">
                  <c:v>6.7502399999999998</c:v>
                </c:pt>
                <c:pt idx="10031" formatCode="General">
                  <c:v>6.7509100000000002</c:v>
                </c:pt>
                <c:pt idx="10032" formatCode="General">
                  <c:v>6.7515900000000002</c:v>
                </c:pt>
                <c:pt idx="10033" formatCode="General">
                  <c:v>6.7522599999999997</c:v>
                </c:pt>
                <c:pt idx="10034" formatCode="General">
                  <c:v>6.7529300000000001</c:v>
                </c:pt>
                <c:pt idx="10035" formatCode="General">
                  <c:v>6.7536100000000001</c:v>
                </c:pt>
                <c:pt idx="10036" formatCode="General">
                  <c:v>6.7542799999999996</c:v>
                </c:pt>
                <c:pt idx="10037" formatCode="General">
                  <c:v>6.75495</c:v>
                </c:pt>
                <c:pt idx="10038" formatCode="General">
                  <c:v>6.75563</c:v>
                </c:pt>
                <c:pt idx="10039" formatCode="General">
                  <c:v>6.7563000000000004</c:v>
                </c:pt>
                <c:pt idx="10040" formatCode="General">
                  <c:v>6.7569699999999999</c:v>
                </c:pt>
                <c:pt idx="10041" formatCode="General">
                  <c:v>6.7576400000000003</c:v>
                </c:pt>
                <c:pt idx="10042" formatCode="General">
                  <c:v>6.7583200000000003</c:v>
                </c:pt>
                <c:pt idx="10043" formatCode="General">
                  <c:v>6.7589899999999998</c:v>
                </c:pt>
                <c:pt idx="10044" formatCode="General">
                  <c:v>6.7596600000000002</c:v>
                </c:pt>
                <c:pt idx="10045" formatCode="General">
                  <c:v>6.7603400000000002</c:v>
                </c:pt>
                <c:pt idx="10046" formatCode="General">
                  <c:v>6.7610099999999997</c:v>
                </c:pt>
                <c:pt idx="10047" formatCode="General">
                  <c:v>6.7616800000000001</c:v>
                </c:pt>
                <c:pt idx="10048" formatCode="General">
                  <c:v>6.7623600000000001</c:v>
                </c:pt>
                <c:pt idx="10049" formatCode="General">
                  <c:v>6.7630299999999997</c:v>
                </c:pt>
                <c:pt idx="10050" formatCode="General">
                  <c:v>6.7637</c:v>
                </c:pt>
                <c:pt idx="10051" formatCode="General">
                  <c:v>6.7643700000000004</c:v>
                </c:pt>
                <c:pt idx="10052" formatCode="General">
                  <c:v>6.7650499999999996</c:v>
                </c:pt>
                <c:pt idx="10053" formatCode="General">
                  <c:v>6.76572</c:v>
                </c:pt>
                <c:pt idx="10054" formatCode="General">
                  <c:v>6.7663900000000003</c:v>
                </c:pt>
                <c:pt idx="10055" formatCode="General">
                  <c:v>6.7670700000000004</c:v>
                </c:pt>
                <c:pt idx="10056" formatCode="General">
                  <c:v>6.7677399999999999</c:v>
                </c:pt>
                <c:pt idx="10057" formatCode="General">
                  <c:v>6.7684100000000003</c:v>
                </c:pt>
                <c:pt idx="10058" formatCode="General">
                  <c:v>6.7690900000000003</c:v>
                </c:pt>
                <c:pt idx="10059" formatCode="General">
                  <c:v>6.7697599999999998</c:v>
                </c:pt>
                <c:pt idx="10060" formatCode="General">
                  <c:v>6.7704300000000002</c:v>
                </c:pt>
                <c:pt idx="10061" formatCode="General">
                  <c:v>6.7710999999999997</c:v>
                </c:pt>
                <c:pt idx="10062" formatCode="General">
                  <c:v>6.7717799999999997</c:v>
                </c:pt>
                <c:pt idx="10063" formatCode="General">
                  <c:v>6.7724500000000001</c:v>
                </c:pt>
                <c:pt idx="10064" formatCode="General">
                  <c:v>6.7731199999999996</c:v>
                </c:pt>
                <c:pt idx="10065" formatCode="General">
                  <c:v>6.7737999999999996</c:v>
                </c:pt>
                <c:pt idx="10066" formatCode="General">
                  <c:v>6.77447</c:v>
                </c:pt>
                <c:pt idx="10067" formatCode="General">
                  <c:v>6.7751400000000004</c:v>
                </c:pt>
                <c:pt idx="10068" formatCode="General">
                  <c:v>6.7758200000000004</c:v>
                </c:pt>
                <c:pt idx="10069" formatCode="General">
                  <c:v>6.7764899999999999</c:v>
                </c:pt>
                <c:pt idx="10070" formatCode="General">
                  <c:v>6.7771600000000003</c:v>
                </c:pt>
                <c:pt idx="10071" formatCode="General">
                  <c:v>6.7778299999999998</c:v>
                </c:pt>
                <c:pt idx="10072" formatCode="General">
                  <c:v>6.7785099999999998</c:v>
                </c:pt>
                <c:pt idx="10073" formatCode="General">
                  <c:v>6.7791800000000002</c:v>
                </c:pt>
                <c:pt idx="10074" formatCode="General">
                  <c:v>6.7798499999999997</c:v>
                </c:pt>
                <c:pt idx="10075" formatCode="General">
                  <c:v>6.7805299999999997</c:v>
                </c:pt>
                <c:pt idx="10076" formatCode="General">
                  <c:v>6.7812000000000001</c:v>
                </c:pt>
                <c:pt idx="10077" formatCode="General">
                  <c:v>6.7818699999999996</c:v>
                </c:pt>
                <c:pt idx="10078" formatCode="General">
                  <c:v>6.7825499999999996</c:v>
                </c:pt>
                <c:pt idx="10079" formatCode="General">
                  <c:v>6.78322</c:v>
                </c:pt>
                <c:pt idx="10080" formatCode="General">
                  <c:v>6.7838900000000004</c:v>
                </c:pt>
                <c:pt idx="10081" formatCode="General">
                  <c:v>6.7845599999999999</c:v>
                </c:pt>
                <c:pt idx="10082" formatCode="General">
                  <c:v>6.7852399999999999</c:v>
                </c:pt>
                <c:pt idx="10083" formatCode="General">
                  <c:v>6.7859100000000003</c:v>
                </c:pt>
                <c:pt idx="10084" formatCode="General">
                  <c:v>6.7865799999999998</c:v>
                </c:pt>
                <c:pt idx="10085" formatCode="General">
                  <c:v>6.7872599999999998</c:v>
                </c:pt>
                <c:pt idx="10086" formatCode="General">
                  <c:v>6.7879300000000002</c:v>
                </c:pt>
                <c:pt idx="10087" formatCode="General">
                  <c:v>6.7885999999999997</c:v>
                </c:pt>
                <c:pt idx="10088" formatCode="General">
                  <c:v>6.7892799999999998</c:v>
                </c:pt>
                <c:pt idx="10089" formatCode="General">
                  <c:v>6.7899500000000002</c:v>
                </c:pt>
                <c:pt idx="10090" formatCode="General">
                  <c:v>6.7906199999999997</c:v>
                </c:pt>
                <c:pt idx="10091" formatCode="General">
                  <c:v>6.79129</c:v>
                </c:pt>
                <c:pt idx="10092" formatCode="General">
                  <c:v>6.7919700000000001</c:v>
                </c:pt>
                <c:pt idx="10093" formatCode="General">
                  <c:v>6.7926399999999996</c:v>
                </c:pt>
                <c:pt idx="10094" formatCode="General">
                  <c:v>6.79331</c:v>
                </c:pt>
                <c:pt idx="10095" formatCode="General">
                  <c:v>6.79399</c:v>
                </c:pt>
                <c:pt idx="10096" formatCode="General">
                  <c:v>6.7946600000000004</c:v>
                </c:pt>
                <c:pt idx="10097" formatCode="General">
                  <c:v>6.7953299999999999</c:v>
                </c:pt>
                <c:pt idx="10098" formatCode="General">
                  <c:v>6.7960099999999999</c:v>
                </c:pt>
                <c:pt idx="10099" formatCode="General">
                  <c:v>6.7966800000000003</c:v>
                </c:pt>
                <c:pt idx="10100" formatCode="General">
                  <c:v>6.7973499999999998</c:v>
                </c:pt>
                <c:pt idx="10101" formatCode="General">
                  <c:v>6.7980200000000002</c:v>
                </c:pt>
                <c:pt idx="10102" formatCode="General">
                  <c:v>6.7987000000000002</c:v>
                </c:pt>
                <c:pt idx="10103" formatCode="General">
                  <c:v>6.7993699999999997</c:v>
                </c:pt>
                <c:pt idx="10104" formatCode="General">
                  <c:v>6.8000400000000001</c:v>
                </c:pt>
                <c:pt idx="10105" formatCode="General">
                  <c:v>6.8007200000000001</c:v>
                </c:pt>
                <c:pt idx="10106" formatCode="General">
                  <c:v>6.8013899999999996</c:v>
                </c:pt>
                <c:pt idx="10107" formatCode="General">
                  <c:v>6.80206</c:v>
                </c:pt>
                <c:pt idx="10108" formatCode="General">
                  <c:v>6.80274</c:v>
                </c:pt>
                <c:pt idx="10109" formatCode="General">
                  <c:v>6.8034100000000004</c:v>
                </c:pt>
                <c:pt idx="10110" formatCode="General">
                  <c:v>6.8040799999999999</c:v>
                </c:pt>
                <c:pt idx="10111" formatCode="General">
                  <c:v>6.8047599999999999</c:v>
                </c:pt>
                <c:pt idx="10112" formatCode="General">
                  <c:v>6.8054300000000003</c:v>
                </c:pt>
                <c:pt idx="10113" formatCode="General">
                  <c:v>6.8060999999999998</c:v>
                </c:pt>
                <c:pt idx="10114" formatCode="General">
                  <c:v>6.8067700000000002</c:v>
                </c:pt>
                <c:pt idx="10115" formatCode="General">
                  <c:v>6.8074500000000002</c:v>
                </c:pt>
                <c:pt idx="10116" formatCode="General">
                  <c:v>6.8081199999999997</c:v>
                </c:pt>
                <c:pt idx="10117" formatCode="General">
                  <c:v>6.8087900000000001</c:v>
                </c:pt>
                <c:pt idx="10118" formatCode="General">
                  <c:v>6.8094700000000001</c:v>
                </c:pt>
                <c:pt idx="10119" formatCode="General">
                  <c:v>6.8101399999999996</c:v>
                </c:pt>
                <c:pt idx="10120" formatCode="General">
                  <c:v>6.81081</c:v>
                </c:pt>
                <c:pt idx="10121" formatCode="General">
                  <c:v>6.81149</c:v>
                </c:pt>
                <c:pt idx="10122" formatCode="General">
                  <c:v>6.8121600000000004</c:v>
                </c:pt>
                <c:pt idx="10123" formatCode="General">
                  <c:v>6.8128299999999999</c:v>
                </c:pt>
                <c:pt idx="10124" formatCode="General">
                  <c:v>6.8135000000000003</c:v>
                </c:pt>
                <c:pt idx="10125" formatCode="General">
                  <c:v>6.8141800000000003</c:v>
                </c:pt>
                <c:pt idx="10126" formatCode="General">
                  <c:v>6.8148499999999999</c:v>
                </c:pt>
                <c:pt idx="10127" formatCode="General">
                  <c:v>6.8155200000000002</c:v>
                </c:pt>
                <c:pt idx="10128" formatCode="General">
                  <c:v>6.8162000000000003</c:v>
                </c:pt>
                <c:pt idx="10129" formatCode="General">
                  <c:v>6.8168699999999998</c:v>
                </c:pt>
                <c:pt idx="10130" formatCode="General">
                  <c:v>6.8175400000000002</c:v>
                </c:pt>
                <c:pt idx="10131" formatCode="General">
                  <c:v>6.8182200000000002</c:v>
                </c:pt>
                <c:pt idx="10132" formatCode="General">
                  <c:v>6.8188899999999997</c:v>
                </c:pt>
                <c:pt idx="10133" formatCode="General">
                  <c:v>6.8195600000000001</c:v>
                </c:pt>
                <c:pt idx="10134" formatCode="General">
                  <c:v>6.8202299999999996</c:v>
                </c:pt>
                <c:pt idx="10135" formatCode="General">
                  <c:v>6.8209099999999996</c:v>
                </c:pt>
                <c:pt idx="10136" formatCode="General">
                  <c:v>6.82158</c:v>
                </c:pt>
                <c:pt idx="10137" formatCode="General">
                  <c:v>6.8222500000000004</c:v>
                </c:pt>
                <c:pt idx="10138" formatCode="General">
                  <c:v>6.8229300000000004</c:v>
                </c:pt>
                <c:pt idx="10139" formatCode="General">
                  <c:v>6.8235999999999999</c:v>
                </c:pt>
                <c:pt idx="10140" formatCode="General">
                  <c:v>6.8242700000000003</c:v>
                </c:pt>
                <c:pt idx="10141" formatCode="General">
                  <c:v>6.8249500000000003</c:v>
                </c:pt>
                <c:pt idx="10142" formatCode="General">
                  <c:v>6.8256199999999998</c:v>
                </c:pt>
                <c:pt idx="10143" formatCode="General">
                  <c:v>6.8262900000000002</c:v>
                </c:pt>
                <c:pt idx="10144" formatCode="General">
                  <c:v>6.8269599999999997</c:v>
                </c:pt>
                <c:pt idx="10145" formatCode="General">
                  <c:v>6.8276399999999997</c:v>
                </c:pt>
                <c:pt idx="10146" formatCode="General">
                  <c:v>6.8283100000000001</c:v>
                </c:pt>
                <c:pt idx="10147" formatCode="General">
                  <c:v>6.8289799999999996</c:v>
                </c:pt>
                <c:pt idx="10148" formatCode="General">
                  <c:v>6.8296599999999996</c:v>
                </c:pt>
                <c:pt idx="10149" formatCode="General">
                  <c:v>6.83033</c:v>
                </c:pt>
                <c:pt idx="10150" formatCode="General">
                  <c:v>6.8310000000000004</c:v>
                </c:pt>
                <c:pt idx="10151" formatCode="General">
                  <c:v>6.8316800000000004</c:v>
                </c:pt>
                <c:pt idx="10152" formatCode="General">
                  <c:v>6.8323499999999999</c:v>
                </c:pt>
                <c:pt idx="10153" formatCode="General">
                  <c:v>6.8330200000000003</c:v>
                </c:pt>
                <c:pt idx="10154" formatCode="General">
                  <c:v>6.8336899999999998</c:v>
                </c:pt>
                <c:pt idx="10155" formatCode="General">
                  <c:v>6.8343699999999998</c:v>
                </c:pt>
                <c:pt idx="10156" formatCode="General">
                  <c:v>6.8350400000000002</c:v>
                </c:pt>
                <c:pt idx="10157" formatCode="General">
                  <c:v>6.8357099999999997</c:v>
                </c:pt>
                <c:pt idx="10158" formatCode="General">
                  <c:v>6.8363899999999997</c:v>
                </c:pt>
                <c:pt idx="10159" formatCode="General">
                  <c:v>6.8370600000000001</c:v>
                </c:pt>
                <c:pt idx="10160" formatCode="General">
                  <c:v>6.8377299999999996</c:v>
                </c:pt>
                <c:pt idx="10161" formatCode="General">
                  <c:v>6.8384099999999997</c:v>
                </c:pt>
                <c:pt idx="10162" formatCode="General">
                  <c:v>6.83908</c:v>
                </c:pt>
                <c:pt idx="10163" formatCode="General">
                  <c:v>6.8397500000000004</c:v>
                </c:pt>
                <c:pt idx="10164" formatCode="General">
                  <c:v>6.8404199999999999</c:v>
                </c:pt>
                <c:pt idx="10165" formatCode="General">
                  <c:v>6.8411</c:v>
                </c:pt>
                <c:pt idx="10166" formatCode="General">
                  <c:v>6.8417700000000004</c:v>
                </c:pt>
                <c:pt idx="10167" formatCode="General">
                  <c:v>6.8424399999999999</c:v>
                </c:pt>
                <c:pt idx="10168" formatCode="General">
                  <c:v>6.8431199999999999</c:v>
                </c:pt>
                <c:pt idx="10169" formatCode="General">
                  <c:v>6.8437900000000003</c:v>
                </c:pt>
                <c:pt idx="10170" formatCode="General">
                  <c:v>6.8444599999999998</c:v>
                </c:pt>
                <c:pt idx="10171" formatCode="General">
                  <c:v>6.8451399999999998</c:v>
                </c:pt>
                <c:pt idx="10172" formatCode="General">
                  <c:v>6.8458100000000002</c:v>
                </c:pt>
                <c:pt idx="10173" formatCode="General">
                  <c:v>6.8464799999999997</c:v>
                </c:pt>
                <c:pt idx="10174" formatCode="General">
                  <c:v>6.8471500000000001</c:v>
                </c:pt>
                <c:pt idx="10175" formatCode="General">
                  <c:v>6.8478300000000001</c:v>
                </c:pt>
                <c:pt idx="10176" formatCode="General">
                  <c:v>6.8484999999999996</c:v>
                </c:pt>
                <c:pt idx="10177" formatCode="General">
                  <c:v>6.84917</c:v>
                </c:pt>
                <c:pt idx="10178" formatCode="General">
                  <c:v>6.84985</c:v>
                </c:pt>
                <c:pt idx="10179" formatCode="General">
                  <c:v>6.8505200000000004</c:v>
                </c:pt>
                <c:pt idx="10180" formatCode="General">
                  <c:v>6.8511899999999999</c:v>
                </c:pt>
                <c:pt idx="10181" formatCode="General">
                  <c:v>6.8518699999999999</c:v>
                </c:pt>
                <c:pt idx="10182" formatCode="General">
                  <c:v>6.8525400000000003</c:v>
                </c:pt>
                <c:pt idx="10183" formatCode="General">
                  <c:v>6.8532099999999998</c:v>
                </c:pt>
                <c:pt idx="10184" formatCode="General">
                  <c:v>6.8538800000000002</c:v>
                </c:pt>
                <c:pt idx="10185" formatCode="General">
                  <c:v>6.8545600000000002</c:v>
                </c:pt>
                <c:pt idx="10186" formatCode="General">
                  <c:v>6.8552299999999997</c:v>
                </c:pt>
                <c:pt idx="10187" formatCode="General">
                  <c:v>6.8559000000000001</c:v>
                </c:pt>
                <c:pt idx="10188" formatCode="General">
                  <c:v>6.8565800000000001</c:v>
                </c:pt>
                <c:pt idx="10189" formatCode="General">
                  <c:v>6.8572499999999996</c:v>
                </c:pt>
                <c:pt idx="10190" formatCode="General">
                  <c:v>6.85792</c:v>
                </c:pt>
                <c:pt idx="10191" formatCode="General">
                  <c:v>6.8586</c:v>
                </c:pt>
                <c:pt idx="10192" formatCode="General">
                  <c:v>6.8592700000000004</c:v>
                </c:pt>
                <c:pt idx="10193" formatCode="General">
                  <c:v>6.8599399999999999</c:v>
                </c:pt>
                <c:pt idx="10194" formatCode="General">
                  <c:v>6.8606100000000003</c:v>
                </c:pt>
                <c:pt idx="10195" formatCode="General">
                  <c:v>6.8612900000000003</c:v>
                </c:pt>
                <c:pt idx="10196" formatCode="General">
                  <c:v>6.8619599999999998</c:v>
                </c:pt>
                <c:pt idx="10197" formatCode="General">
                  <c:v>6.8626300000000002</c:v>
                </c:pt>
                <c:pt idx="10198" formatCode="General">
                  <c:v>6.8633100000000002</c:v>
                </c:pt>
                <c:pt idx="10199" formatCode="General">
                  <c:v>6.8639799999999997</c:v>
                </c:pt>
                <c:pt idx="10200" formatCode="General">
                  <c:v>6.8646500000000001</c:v>
                </c:pt>
                <c:pt idx="10201" formatCode="General">
                  <c:v>6.8653300000000002</c:v>
                </c:pt>
                <c:pt idx="10202" formatCode="General">
                  <c:v>6.8659999999999997</c:v>
                </c:pt>
                <c:pt idx="10203" formatCode="General">
                  <c:v>6.8666700000000001</c:v>
                </c:pt>
                <c:pt idx="10204" formatCode="General">
                  <c:v>6.8673400000000004</c:v>
                </c:pt>
                <c:pt idx="10205" formatCode="General">
                  <c:v>6.8680199999999996</c:v>
                </c:pt>
                <c:pt idx="10206" formatCode="General">
                  <c:v>6.86869</c:v>
                </c:pt>
                <c:pt idx="10207" formatCode="General">
                  <c:v>6.8693600000000004</c:v>
                </c:pt>
                <c:pt idx="10208" formatCode="General">
                  <c:v>6.8700400000000004</c:v>
                </c:pt>
                <c:pt idx="10209" formatCode="General">
                  <c:v>6.8707099999999999</c:v>
                </c:pt>
                <c:pt idx="10210" formatCode="General">
                  <c:v>6.8713800000000003</c:v>
                </c:pt>
                <c:pt idx="10211" formatCode="General">
                  <c:v>6.8720600000000003</c:v>
                </c:pt>
                <c:pt idx="10212" formatCode="General">
                  <c:v>6.8727299999999998</c:v>
                </c:pt>
                <c:pt idx="10213" formatCode="General">
                  <c:v>6.8734000000000002</c:v>
                </c:pt>
                <c:pt idx="10214" formatCode="General">
                  <c:v>6.8740699999999997</c:v>
                </c:pt>
                <c:pt idx="10215" formatCode="General">
                  <c:v>6.8747499999999997</c:v>
                </c:pt>
                <c:pt idx="10216" formatCode="General">
                  <c:v>6.8754200000000001</c:v>
                </c:pt>
                <c:pt idx="10217" formatCode="General">
                  <c:v>6.8760899999999996</c:v>
                </c:pt>
                <c:pt idx="10218" formatCode="General">
                  <c:v>6.8767699999999996</c:v>
                </c:pt>
                <c:pt idx="10219" formatCode="General">
                  <c:v>6.87744</c:v>
                </c:pt>
                <c:pt idx="10220" formatCode="General">
                  <c:v>6.8781100000000004</c:v>
                </c:pt>
                <c:pt idx="10221" formatCode="General">
                  <c:v>6.8787900000000004</c:v>
                </c:pt>
                <c:pt idx="10222" formatCode="General">
                  <c:v>6.8794599999999999</c:v>
                </c:pt>
                <c:pt idx="10223" formatCode="General">
                  <c:v>6.8801300000000003</c:v>
                </c:pt>
                <c:pt idx="10224" formatCode="General">
                  <c:v>6.8807999999999998</c:v>
                </c:pt>
                <c:pt idx="10225" formatCode="General">
                  <c:v>6.8814799999999998</c:v>
                </c:pt>
                <c:pt idx="10226" formatCode="General">
                  <c:v>6.8821500000000002</c:v>
                </c:pt>
                <c:pt idx="10227" formatCode="General">
                  <c:v>6.8828199999999997</c:v>
                </c:pt>
                <c:pt idx="10228" formatCode="General">
                  <c:v>6.8834999999999997</c:v>
                </c:pt>
                <c:pt idx="10229" formatCode="General">
                  <c:v>6.8841700000000001</c:v>
                </c:pt>
                <c:pt idx="10230" formatCode="General">
                  <c:v>6.8848399999999996</c:v>
                </c:pt>
                <c:pt idx="10231" formatCode="General">
                  <c:v>6.8855199999999996</c:v>
                </c:pt>
                <c:pt idx="10232" formatCode="General">
                  <c:v>6.88619</c:v>
                </c:pt>
                <c:pt idx="10233" formatCode="General">
                  <c:v>6.8868600000000004</c:v>
                </c:pt>
                <c:pt idx="10234" formatCode="General">
                  <c:v>6.8875299999999999</c:v>
                </c:pt>
                <c:pt idx="10235" formatCode="General">
                  <c:v>6.8882099999999999</c:v>
                </c:pt>
                <c:pt idx="10236" formatCode="General">
                  <c:v>6.8888800000000003</c:v>
                </c:pt>
                <c:pt idx="10237" formatCode="General">
                  <c:v>6.8895499999999998</c:v>
                </c:pt>
                <c:pt idx="10238" formatCode="General">
                  <c:v>6.8902299999999999</c:v>
                </c:pt>
                <c:pt idx="10239" formatCode="General">
                  <c:v>6.8909000000000002</c:v>
                </c:pt>
                <c:pt idx="10240" formatCode="General">
                  <c:v>6.8915699999999998</c:v>
                </c:pt>
                <c:pt idx="10241" formatCode="General">
                  <c:v>6.8922499999999998</c:v>
                </c:pt>
                <c:pt idx="10242" formatCode="General">
                  <c:v>6.8929200000000002</c:v>
                </c:pt>
                <c:pt idx="10243" formatCode="General">
                  <c:v>6.8935899999999997</c:v>
                </c:pt>
                <c:pt idx="10244" formatCode="General">
                  <c:v>6.8942600000000001</c:v>
                </c:pt>
                <c:pt idx="10245" formatCode="General">
                  <c:v>6.8949400000000001</c:v>
                </c:pt>
                <c:pt idx="10246" formatCode="General">
                  <c:v>6.8956099999999996</c:v>
                </c:pt>
                <c:pt idx="10247" formatCode="General">
                  <c:v>6.89628</c:v>
                </c:pt>
                <c:pt idx="10248" formatCode="General">
                  <c:v>6.89696</c:v>
                </c:pt>
                <c:pt idx="10249" formatCode="General">
                  <c:v>6.8976300000000004</c:v>
                </c:pt>
                <c:pt idx="10250" formatCode="General">
                  <c:v>6.8982999999999999</c:v>
                </c:pt>
                <c:pt idx="10251" formatCode="General">
                  <c:v>6.8989799999999999</c:v>
                </c:pt>
                <c:pt idx="10252" formatCode="General">
                  <c:v>6.8996500000000003</c:v>
                </c:pt>
                <c:pt idx="10253" formatCode="General">
                  <c:v>6.9003199999999998</c:v>
                </c:pt>
                <c:pt idx="10254" formatCode="General">
                  <c:v>6.9009900000000002</c:v>
                </c:pt>
                <c:pt idx="10255" formatCode="General">
                  <c:v>6.9016700000000002</c:v>
                </c:pt>
                <c:pt idx="10256" formatCode="General">
                  <c:v>6.9023399999999997</c:v>
                </c:pt>
                <c:pt idx="10257" formatCode="General">
                  <c:v>6.9030100000000001</c:v>
                </c:pt>
                <c:pt idx="10258" formatCode="General">
                  <c:v>6.9036900000000001</c:v>
                </c:pt>
                <c:pt idx="10259" formatCode="General">
                  <c:v>6.9043599999999996</c:v>
                </c:pt>
                <c:pt idx="10260" formatCode="General">
                  <c:v>6.90503</c:v>
                </c:pt>
                <c:pt idx="10261" formatCode="General">
                  <c:v>6.90571</c:v>
                </c:pt>
                <c:pt idx="10262" formatCode="General">
                  <c:v>6.9063800000000004</c:v>
                </c:pt>
                <c:pt idx="10263" formatCode="General">
                  <c:v>6.9070499999999999</c:v>
                </c:pt>
                <c:pt idx="10264" formatCode="General">
                  <c:v>6.9077200000000003</c:v>
                </c:pt>
                <c:pt idx="10265" formatCode="General">
                  <c:v>6.9084000000000003</c:v>
                </c:pt>
                <c:pt idx="10266" formatCode="General">
                  <c:v>6.9090699999999998</c:v>
                </c:pt>
                <c:pt idx="10267" formatCode="General">
                  <c:v>6.9097400000000002</c:v>
                </c:pt>
                <c:pt idx="10268" formatCode="General">
                  <c:v>6.9104200000000002</c:v>
                </c:pt>
                <c:pt idx="10269" formatCode="General">
                  <c:v>6.9110899999999997</c:v>
                </c:pt>
                <c:pt idx="10270" formatCode="General">
                  <c:v>6.9117600000000001</c:v>
                </c:pt>
                <c:pt idx="10271" formatCode="General">
                  <c:v>6.9124400000000001</c:v>
                </c:pt>
                <c:pt idx="10272" formatCode="General">
                  <c:v>6.9131099999999996</c:v>
                </c:pt>
                <c:pt idx="10273" formatCode="General">
                  <c:v>6.91378</c:v>
                </c:pt>
                <c:pt idx="10274" formatCode="General">
                  <c:v>6.9144500000000004</c:v>
                </c:pt>
                <c:pt idx="10275" formatCode="General">
                  <c:v>6.9151300000000004</c:v>
                </c:pt>
                <c:pt idx="10276" formatCode="General">
                  <c:v>6.9157999999999999</c:v>
                </c:pt>
                <c:pt idx="10277" formatCode="General">
                  <c:v>6.9164700000000003</c:v>
                </c:pt>
                <c:pt idx="10278" formatCode="General">
                  <c:v>6.9171500000000004</c:v>
                </c:pt>
                <c:pt idx="10279" formatCode="General">
                  <c:v>6.9178199999999999</c:v>
                </c:pt>
                <c:pt idx="10280" formatCode="General">
                  <c:v>6.9184900000000003</c:v>
                </c:pt>
                <c:pt idx="10281" formatCode="General">
                  <c:v>6.9191700000000003</c:v>
                </c:pt>
                <c:pt idx="10282" formatCode="General">
                  <c:v>6.9198399999999998</c:v>
                </c:pt>
                <c:pt idx="10283" formatCode="General">
                  <c:v>6.9205100000000002</c:v>
                </c:pt>
                <c:pt idx="10284" formatCode="General">
                  <c:v>6.9211799999999997</c:v>
                </c:pt>
                <c:pt idx="10285" formatCode="General">
                  <c:v>6.9218599999999997</c:v>
                </c:pt>
                <c:pt idx="10286" formatCode="General">
                  <c:v>6.9225300000000001</c:v>
                </c:pt>
                <c:pt idx="10287" formatCode="General">
                  <c:v>6.9231999999999996</c:v>
                </c:pt>
                <c:pt idx="10288" formatCode="General">
                  <c:v>6.9238799999999996</c:v>
                </c:pt>
                <c:pt idx="10289" formatCode="General">
                  <c:v>6.92455</c:v>
                </c:pt>
                <c:pt idx="10290" formatCode="General">
                  <c:v>6.9252200000000004</c:v>
                </c:pt>
                <c:pt idx="10291" formatCode="General">
                  <c:v>6.9259000000000004</c:v>
                </c:pt>
                <c:pt idx="10292" formatCode="General">
                  <c:v>6.9265699999999999</c:v>
                </c:pt>
                <c:pt idx="10293" formatCode="General">
                  <c:v>6.9272400000000003</c:v>
                </c:pt>
                <c:pt idx="10294" formatCode="General">
                  <c:v>6.9279099999999998</c:v>
                </c:pt>
                <c:pt idx="10295" formatCode="General">
                  <c:v>6.9285899999999998</c:v>
                </c:pt>
                <c:pt idx="10296" formatCode="General">
                  <c:v>6.9292600000000002</c:v>
                </c:pt>
                <c:pt idx="10297" formatCode="General">
                  <c:v>6.9299299999999997</c:v>
                </c:pt>
                <c:pt idx="10298" formatCode="General">
                  <c:v>6.9306099999999997</c:v>
                </c:pt>
                <c:pt idx="10299" formatCode="General">
                  <c:v>6.9312800000000001</c:v>
                </c:pt>
                <c:pt idx="10300" formatCode="General">
                  <c:v>6.9319499999999996</c:v>
                </c:pt>
                <c:pt idx="10301" formatCode="General">
                  <c:v>6.9326299999999996</c:v>
                </c:pt>
                <c:pt idx="10302" formatCode="General">
                  <c:v>6.9333</c:v>
                </c:pt>
                <c:pt idx="10303" formatCode="General">
                  <c:v>6.9339700000000004</c:v>
                </c:pt>
                <c:pt idx="10304" formatCode="General">
                  <c:v>6.9346399999999999</c:v>
                </c:pt>
                <c:pt idx="10305" formatCode="General">
                  <c:v>6.9353199999999999</c:v>
                </c:pt>
                <c:pt idx="10306" formatCode="General">
                  <c:v>6.9359900000000003</c:v>
                </c:pt>
                <c:pt idx="10307" formatCode="General">
                  <c:v>6.9366599999999998</c:v>
                </c:pt>
                <c:pt idx="10308" formatCode="General">
                  <c:v>6.9373399999999998</c:v>
                </c:pt>
                <c:pt idx="10309" formatCode="General">
                  <c:v>6.9380100000000002</c:v>
                </c:pt>
                <c:pt idx="10310" formatCode="General">
                  <c:v>6.9386799999999997</c:v>
                </c:pt>
                <c:pt idx="10311" formatCode="General">
                  <c:v>6.9393599999999998</c:v>
                </c:pt>
                <c:pt idx="10312" formatCode="General">
                  <c:v>6.9400300000000001</c:v>
                </c:pt>
                <c:pt idx="10313" formatCode="General">
                  <c:v>6.9406999999999996</c:v>
                </c:pt>
                <c:pt idx="10314" formatCode="General">
                  <c:v>6.9413799999999997</c:v>
                </c:pt>
                <c:pt idx="10315" formatCode="General">
                  <c:v>6.9420500000000001</c:v>
                </c:pt>
                <c:pt idx="10316" formatCode="General">
                  <c:v>6.9427199999999996</c:v>
                </c:pt>
                <c:pt idx="10317" formatCode="General">
                  <c:v>6.94339</c:v>
                </c:pt>
                <c:pt idx="10318" formatCode="General">
                  <c:v>6.94407</c:v>
                </c:pt>
                <c:pt idx="10319" formatCode="General">
                  <c:v>6.9447400000000004</c:v>
                </c:pt>
                <c:pt idx="10320" formatCode="General">
                  <c:v>6.9454099999999999</c:v>
                </c:pt>
                <c:pt idx="10321" formatCode="General">
                  <c:v>6.9460899999999999</c:v>
                </c:pt>
                <c:pt idx="10322" formatCode="General">
                  <c:v>6.9467600000000003</c:v>
                </c:pt>
                <c:pt idx="10323" formatCode="General">
                  <c:v>6.9474299999999998</c:v>
                </c:pt>
                <c:pt idx="10324" formatCode="General">
                  <c:v>6.9481099999999998</c:v>
                </c:pt>
                <c:pt idx="10325" formatCode="General">
                  <c:v>6.9487800000000002</c:v>
                </c:pt>
                <c:pt idx="10326" formatCode="General">
                  <c:v>6.9494499999999997</c:v>
                </c:pt>
                <c:pt idx="10327" formatCode="General">
                  <c:v>6.9501200000000001</c:v>
                </c:pt>
                <c:pt idx="10328" formatCode="General">
                  <c:v>6.9508000000000001</c:v>
                </c:pt>
                <c:pt idx="10329" formatCode="General">
                  <c:v>6.9514699999999996</c:v>
                </c:pt>
                <c:pt idx="10330" formatCode="General">
                  <c:v>6.95214</c:v>
                </c:pt>
                <c:pt idx="10331" formatCode="General">
                  <c:v>6.95282</c:v>
                </c:pt>
                <c:pt idx="10332" formatCode="General">
                  <c:v>6.9534900000000004</c:v>
                </c:pt>
                <c:pt idx="10333" formatCode="General">
                  <c:v>6.9541599999999999</c:v>
                </c:pt>
                <c:pt idx="10334" formatCode="General">
                  <c:v>6.9548399999999999</c:v>
                </c:pt>
                <c:pt idx="10335" formatCode="General">
                  <c:v>6.9555100000000003</c:v>
                </c:pt>
                <c:pt idx="10336" formatCode="General">
                  <c:v>6.9561799999999998</c:v>
                </c:pt>
                <c:pt idx="10337" formatCode="General">
                  <c:v>6.9568500000000002</c:v>
                </c:pt>
                <c:pt idx="10338" formatCode="General">
                  <c:v>6.9575300000000002</c:v>
                </c:pt>
                <c:pt idx="10339" formatCode="General">
                  <c:v>6.9581999999999997</c:v>
                </c:pt>
                <c:pt idx="10340" formatCode="General">
                  <c:v>6.9588700000000001</c:v>
                </c:pt>
                <c:pt idx="10341" formatCode="General">
                  <c:v>6.9595500000000001</c:v>
                </c:pt>
                <c:pt idx="10342" formatCode="General">
                  <c:v>6.9602199999999996</c:v>
                </c:pt>
                <c:pt idx="10343" formatCode="General">
                  <c:v>6.96089</c:v>
                </c:pt>
                <c:pt idx="10344" formatCode="General">
                  <c:v>6.96157</c:v>
                </c:pt>
                <c:pt idx="10345" formatCode="General">
                  <c:v>6.9622400000000004</c:v>
                </c:pt>
                <c:pt idx="10346" formatCode="General">
                  <c:v>6.9629099999999999</c:v>
                </c:pt>
                <c:pt idx="10347" formatCode="General">
                  <c:v>6.9635800000000003</c:v>
                </c:pt>
                <c:pt idx="10348" formatCode="General">
                  <c:v>6.9642600000000003</c:v>
                </c:pt>
                <c:pt idx="10349" formatCode="General">
                  <c:v>6.9649299999999998</c:v>
                </c:pt>
                <c:pt idx="10350" formatCode="General">
                  <c:v>6.9656000000000002</c:v>
                </c:pt>
                <c:pt idx="10351" formatCode="General">
                  <c:v>6.9662800000000002</c:v>
                </c:pt>
                <c:pt idx="10352" formatCode="General">
                  <c:v>6.9669499999999998</c:v>
                </c:pt>
                <c:pt idx="10353" formatCode="General">
                  <c:v>6.9676200000000001</c:v>
                </c:pt>
                <c:pt idx="10354" formatCode="General">
                  <c:v>6.9683000000000002</c:v>
                </c:pt>
                <c:pt idx="10355" formatCode="General">
                  <c:v>6.9689699999999997</c:v>
                </c:pt>
                <c:pt idx="10356" formatCode="General">
                  <c:v>6.9696400000000001</c:v>
                </c:pt>
                <c:pt idx="10357" formatCode="General">
                  <c:v>6.9703099999999996</c:v>
                </c:pt>
                <c:pt idx="10358" formatCode="General">
                  <c:v>6.9709899999999996</c:v>
                </c:pt>
                <c:pt idx="10359" formatCode="General">
                  <c:v>6.97166</c:v>
                </c:pt>
                <c:pt idx="10360" formatCode="General">
                  <c:v>6.9723300000000004</c:v>
                </c:pt>
                <c:pt idx="10361" formatCode="General">
                  <c:v>6.9730100000000004</c:v>
                </c:pt>
                <c:pt idx="10362" formatCode="General">
                  <c:v>6.9736799999999999</c:v>
                </c:pt>
                <c:pt idx="10363" formatCode="General">
                  <c:v>6.9743500000000003</c:v>
                </c:pt>
                <c:pt idx="10364" formatCode="General">
                  <c:v>6.9750300000000003</c:v>
                </c:pt>
                <c:pt idx="10365" formatCode="General">
                  <c:v>6.9756999999999998</c:v>
                </c:pt>
                <c:pt idx="10366" formatCode="General">
                  <c:v>6.9763700000000002</c:v>
                </c:pt>
                <c:pt idx="10367" formatCode="General">
                  <c:v>6.9770399999999997</c:v>
                </c:pt>
                <c:pt idx="10368" formatCode="General">
                  <c:v>6.9777199999999997</c:v>
                </c:pt>
                <c:pt idx="10369" formatCode="General">
                  <c:v>6.9783900000000001</c:v>
                </c:pt>
                <c:pt idx="10370" formatCode="General">
                  <c:v>6.9790599999999996</c:v>
                </c:pt>
                <c:pt idx="10371" formatCode="General">
                  <c:v>6.9797399999999996</c:v>
                </c:pt>
                <c:pt idx="10372" formatCode="General">
                  <c:v>6.98041</c:v>
                </c:pt>
                <c:pt idx="10373" formatCode="General">
                  <c:v>6.9810800000000004</c:v>
                </c:pt>
                <c:pt idx="10374" formatCode="General">
                  <c:v>6.9817600000000004</c:v>
                </c:pt>
                <c:pt idx="10375" formatCode="General">
                  <c:v>6.9824299999999999</c:v>
                </c:pt>
                <c:pt idx="10376" formatCode="General">
                  <c:v>6.9831000000000003</c:v>
                </c:pt>
                <c:pt idx="10377" formatCode="General">
                  <c:v>6.9837699999999998</c:v>
                </c:pt>
                <c:pt idx="10378" formatCode="General">
                  <c:v>6.9844499999999998</c:v>
                </c:pt>
                <c:pt idx="10379" formatCode="General">
                  <c:v>6.9851200000000002</c:v>
                </c:pt>
                <c:pt idx="10380" formatCode="General">
                  <c:v>6.9857899999999997</c:v>
                </c:pt>
                <c:pt idx="10381" formatCode="General">
                  <c:v>6.9864699999999997</c:v>
                </c:pt>
                <c:pt idx="10382" formatCode="General">
                  <c:v>6.9871400000000001</c:v>
                </c:pt>
                <c:pt idx="10383" formatCode="General">
                  <c:v>6.9878099999999996</c:v>
                </c:pt>
                <c:pt idx="10384" formatCode="General">
                  <c:v>6.9884899999999996</c:v>
                </c:pt>
                <c:pt idx="10385" formatCode="General">
                  <c:v>6.98916</c:v>
                </c:pt>
                <c:pt idx="10386" formatCode="General">
                  <c:v>6.9898300000000004</c:v>
                </c:pt>
                <c:pt idx="10387" formatCode="General">
                  <c:v>6.9904999999999999</c:v>
                </c:pt>
                <c:pt idx="10388" formatCode="General">
                  <c:v>6.9911799999999999</c:v>
                </c:pt>
                <c:pt idx="10389" formatCode="General">
                  <c:v>6.9918500000000003</c:v>
                </c:pt>
                <c:pt idx="10390" formatCode="General">
                  <c:v>6.9925199999999998</c:v>
                </c:pt>
                <c:pt idx="10391" formatCode="General">
                  <c:v>6.9931999999999999</c:v>
                </c:pt>
                <c:pt idx="10392" formatCode="General">
                  <c:v>6.9938700000000003</c:v>
                </c:pt>
                <c:pt idx="10393" formatCode="General">
                  <c:v>6.9945399999999998</c:v>
                </c:pt>
                <c:pt idx="10394" formatCode="General">
                  <c:v>6.9952199999999998</c:v>
                </c:pt>
                <c:pt idx="10395" formatCode="General">
                  <c:v>6.9958900000000002</c:v>
                </c:pt>
                <c:pt idx="10396" formatCode="General">
                  <c:v>6.9965599999999997</c:v>
                </c:pt>
                <c:pt idx="10397" formatCode="General">
                  <c:v>6.9972300000000001</c:v>
                </c:pt>
                <c:pt idx="10398" formatCode="General">
                  <c:v>6.9979100000000001</c:v>
                </c:pt>
                <c:pt idx="10399" formatCode="General">
                  <c:v>6.9985799999999996</c:v>
                </c:pt>
                <c:pt idx="10400" formatCode="General">
                  <c:v>6.99925</c:v>
                </c:pt>
                <c:pt idx="10401" formatCode="General">
                  <c:v>6.99993</c:v>
                </c:pt>
                <c:pt idx="10402" formatCode="General">
                  <c:v>7.0006000000000004</c:v>
                </c:pt>
                <c:pt idx="10403" formatCode="General">
                  <c:v>7.0012699999999999</c:v>
                </c:pt>
                <c:pt idx="10404" formatCode="General">
                  <c:v>7.0019499999999999</c:v>
                </c:pt>
                <c:pt idx="10405" formatCode="General">
                  <c:v>7.0026200000000003</c:v>
                </c:pt>
                <c:pt idx="10406" formatCode="General">
                  <c:v>7.0032899999999998</c:v>
                </c:pt>
                <c:pt idx="10407" formatCode="General">
                  <c:v>7.0039600000000002</c:v>
                </c:pt>
                <c:pt idx="10408" formatCode="General">
                  <c:v>7.0046400000000002</c:v>
                </c:pt>
                <c:pt idx="10409" formatCode="General">
                  <c:v>7.0053099999999997</c:v>
                </c:pt>
                <c:pt idx="10410" formatCode="General">
                  <c:v>7.0059800000000001</c:v>
                </c:pt>
                <c:pt idx="10411" formatCode="General">
                  <c:v>7.0066600000000001</c:v>
                </c:pt>
                <c:pt idx="10412" formatCode="General">
                  <c:v>7.0073299999999996</c:v>
                </c:pt>
                <c:pt idx="10413" formatCode="General">
                  <c:v>7.008</c:v>
                </c:pt>
                <c:pt idx="10414" formatCode="General">
                  <c:v>7.00868</c:v>
                </c:pt>
                <c:pt idx="10415" formatCode="General">
                  <c:v>7.0093500000000004</c:v>
                </c:pt>
                <c:pt idx="10416" formatCode="General">
                  <c:v>7.0100199999999999</c:v>
                </c:pt>
                <c:pt idx="10417" formatCode="General">
                  <c:v>7.0106900000000003</c:v>
                </c:pt>
                <c:pt idx="10418" formatCode="General">
                  <c:v>7.0113700000000003</c:v>
                </c:pt>
                <c:pt idx="10419" formatCode="General">
                  <c:v>7.0120399999999998</c:v>
                </c:pt>
                <c:pt idx="10420" formatCode="General">
                  <c:v>7.0127100000000002</c:v>
                </c:pt>
                <c:pt idx="10421" formatCode="General">
                  <c:v>7.0133900000000002</c:v>
                </c:pt>
                <c:pt idx="10422" formatCode="General">
                  <c:v>7.0140599999999997</c:v>
                </c:pt>
                <c:pt idx="10423" formatCode="General">
                  <c:v>7.0147300000000001</c:v>
                </c:pt>
                <c:pt idx="10424" formatCode="General">
                  <c:v>7.0154100000000001</c:v>
                </c:pt>
                <c:pt idx="10425" formatCode="General">
                  <c:v>7.0160799999999997</c:v>
                </c:pt>
                <c:pt idx="10426" formatCode="General">
                  <c:v>7.01675</c:v>
                </c:pt>
                <c:pt idx="10427" formatCode="General">
                  <c:v>7.0174200000000004</c:v>
                </c:pt>
                <c:pt idx="10428" formatCode="General">
                  <c:v>7.0180999999999996</c:v>
                </c:pt>
                <c:pt idx="10429" formatCode="General">
                  <c:v>7.01877</c:v>
                </c:pt>
                <c:pt idx="10430" formatCode="General">
                  <c:v>7.0194400000000003</c:v>
                </c:pt>
                <c:pt idx="10431" formatCode="General">
                  <c:v>7.0201200000000004</c:v>
                </c:pt>
                <c:pt idx="10432" formatCode="General">
                  <c:v>7.0207899999999999</c:v>
                </c:pt>
                <c:pt idx="10433" formatCode="General">
                  <c:v>7.0214600000000003</c:v>
                </c:pt>
                <c:pt idx="10434" formatCode="General">
                  <c:v>7.0221400000000003</c:v>
                </c:pt>
                <c:pt idx="10435" formatCode="General">
                  <c:v>7.0228099999999998</c:v>
                </c:pt>
                <c:pt idx="10436" formatCode="General">
                  <c:v>7.0234800000000002</c:v>
                </c:pt>
                <c:pt idx="10437" formatCode="General">
                  <c:v>7.0241499999999997</c:v>
                </c:pt>
                <c:pt idx="10438" formatCode="General">
                  <c:v>7.0248299999999997</c:v>
                </c:pt>
                <c:pt idx="10439" formatCode="General">
                  <c:v>7.0255000000000001</c:v>
                </c:pt>
                <c:pt idx="10440" formatCode="General">
                  <c:v>7.0261699999999996</c:v>
                </c:pt>
                <c:pt idx="10441" formatCode="General">
                  <c:v>7.0268499999999996</c:v>
                </c:pt>
                <c:pt idx="10442" formatCode="General">
                  <c:v>7.02752</c:v>
                </c:pt>
                <c:pt idx="10443" formatCode="General">
                  <c:v>7.0281900000000004</c:v>
                </c:pt>
                <c:pt idx="10444" formatCode="General">
                  <c:v>7.0288700000000004</c:v>
                </c:pt>
                <c:pt idx="10445" formatCode="General">
                  <c:v>7.0295399999999999</c:v>
                </c:pt>
                <c:pt idx="10446" formatCode="General">
                  <c:v>7.0302100000000003</c:v>
                </c:pt>
                <c:pt idx="10447" formatCode="General">
                  <c:v>7.0308799999999998</c:v>
                </c:pt>
                <c:pt idx="10448" formatCode="General">
                  <c:v>7.0315599999999998</c:v>
                </c:pt>
                <c:pt idx="10449" formatCode="General">
                  <c:v>7.0322300000000002</c:v>
                </c:pt>
                <c:pt idx="10450" formatCode="General">
                  <c:v>7.0328999999999997</c:v>
                </c:pt>
                <c:pt idx="10451" formatCode="General">
                  <c:v>7.0335799999999997</c:v>
                </c:pt>
                <c:pt idx="10452" formatCode="General">
                  <c:v>7.0342500000000001</c:v>
                </c:pt>
                <c:pt idx="10453" formatCode="General">
                  <c:v>7.0349199999999996</c:v>
                </c:pt>
                <c:pt idx="10454" formatCode="General">
                  <c:v>7.0355999999999996</c:v>
                </c:pt>
                <c:pt idx="10455" formatCode="General">
                  <c:v>7.03627</c:v>
                </c:pt>
                <c:pt idx="10456" formatCode="General">
                  <c:v>7.0369400000000004</c:v>
                </c:pt>
                <c:pt idx="10457" formatCode="General">
                  <c:v>7.0376099999999999</c:v>
                </c:pt>
                <c:pt idx="10458" formatCode="General">
                  <c:v>7.0382899999999999</c:v>
                </c:pt>
                <c:pt idx="10459" formatCode="General">
                  <c:v>7.0389600000000003</c:v>
                </c:pt>
                <c:pt idx="10460" formatCode="General">
                  <c:v>7.0396299999999998</c:v>
                </c:pt>
                <c:pt idx="10461" formatCode="General">
                  <c:v>7.0403099999999998</c:v>
                </c:pt>
                <c:pt idx="10462" formatCode="General">
                  <c:v>7.0409800000000002</c:v>
                </c:pt>
                <c:pt idx="10463" formatCode="General">
                  <c:v>7.0416499999999997</c:v>
                </c:pt>
                <c:pt idx="10464" formatCode="General">
                  <c:v>7.0423299999999998</c:v>
                </c:pt>
                <c:pt idx="10465" formatCode="General">
                  <c:v>7.0430000000000001</c:v>
                </c:pt>
                <c:pt idx="10466" formatCode="General">
                  <c:v>7.0436699999999997</c:v>
                </c:pt>
                <c:pt idx="10467" formatCode="General">
                  <c:v>7.04434</c:v>
                </c:pt>
                <c:pt idx="10468" formatCode="General">
                  <c:v>7.0450200000000001</c:v>
                </c:pt>
                <c:pt idx="10469" formatCode="General">
                  <c:v>7.0456899999999996</c:v>
                </c:pt>
                <c:pt idx="10470" formatCode="General">
                  <c:v>7.04636</c:v>
                </c:pt>
                <c:pt idx="10471" formatCode="General">
                  <c:v>7.04704</c:v>
                </c:pt>
                <c:pt idx="10472" formatCode="General">
                  <c:v>7.0477100000000004</c:v>
                </c:pt>
                <c:pt idx="10473" formatCode="General">
                  <c:v>7.0483799999999999</c:v>
                </c:pt>
                <c:pt idx="10474" formatCode="General">
                  <c:v>7.0490599999999999</c:v>
                </c:pt>
                <c:pt idx="10475" formatCode="General">
                  <c:v>7.0497300000000003</c:v>
                </c:pt>
                <c:pt idx="10476" formatCode="General">
                  <c:v>7.0503999999999998</c:v>
                </c:pt>
                <c:pt idx="10477" formatCode="General">
                  <c:v>7.0510700000000002</c:v>
                </c:pt>
                <c:pt idx="10478" formatCode="General">
                  <c:v>7.0517500000000002</c:v>
                </c:pt>
                <c:pt idx="10479" formatCode="General">
                  <c:v>7.0524199999999997</c:v>
                </c:pt>
                <c:pt idx="10480" formatCode="General">
                  <c:v>7.0530900000000001</c:v>
                </c:pt>
                <c:pt idx="10481" formatCode="General">
                  <c:v>7.0537700000000001</c:v>
                </c:pt>
                <c:pt idx="10482" formatCode="General">
                  <c:v>7.0544399999999996</c:v>
                </c:pt>
                <c:pt idx="10483" formatCode="General">
                  <c:v>7.05511</c:v>
                </c:pt>
                <c:pt idx="10484" formatCode="General">
                  <c:v>7.05579</c:v>
                </c:pt>
                <c:pt idx="10485" formatCode="General">
                  <c:v>7.0564600000000004</c:v>
                </c:pt>
                <c:pt idx="10486" formatCode="General">
                  <c:v>7.0571299999999999</c:v>
                </c:pt>
                <c:pt idx="10487" formatCode="General">
                  <c:v>7.0578000000000003</c:v>
                </c:pt>
                <c:pt idx="10488" formatCode="General">
                  <c:v>7.0584800000000003</c:v>
                </c:pt>
                <c:pt idx="10489" formatCode="General">
                  <c:v>7.0591499999999998</c:v>
                </c:pt>
                <c:pt idx="10490" formatCode="General">
                  <c:v>7.0598200000000002</c:v>
                </c:pt>
                <c:pt idx="10491" formatCode="General">
                  <c:v>7.0605000000000002</c:v>
                </c:pt>
                <c:pt idx="10492" formatCode="General">
                  <c:v>7.0611699999999997</c:v>
                </c:pt>
                <c:pt idx="10493" formatCode="General">
                  <c:v>7.0618400000000001</c:v>
                </c:pt>
                <c:pt idx="10494" formatCode="General">
                  <c:v>7.0625200000000001</c:v>
                </c:pt>
                <c:pt idx="10495" formatCode="General">
                  <c:v>7.0631899999999996</c:v>
                </c:pt>
                <c:pt idx="10496" formatCode="General">
                  <c:v>7.06386</c:v>
                </c:pt>
                <c:pt idx="10497" formatCode="General">
                  <c:v>7.0645300000000004</c:v>
                </c:pt>
                <c:pt idx="10498" formatCode="General">
                  <c:v>7.0652100000000004</c:v>
                </c:pt>
                <c:pt idx="10499" formatCode="General">
                  <c:v>7.0658799999999999</c:v>
                </c:pt>
                <c:pt idx="10500" formatCode="General">
                  <c:v>7.0665500000000003</c:v>
                </c:pt>
                <c:pt idx="10501" formatCode="General">
                  <c:v>7.0672300000000003</c:v>
                </c:pt>
                <c:pt idx="10502" formatCode="General">
                  <c:v>7.0678999999999998</c:v>
                </c:pt>
                <c:pt idx="10503" formatCode="General">
                  <c:v>7.0685700000000002</c:v>
                </c:pt>
                <c:pt idx="10504" formatCode="General">
                  <c:v>7.0692500000000003</c:v>
                </c:pt>
                <c:pt idx="10505" formatCode="General">
                  <c:v>7.0699199999999998</c:v>
                </c:pt>
                <c:pt idx="10506" formatCode="General">
                  <c:v>7.0705900000000002</c:v>
                </c:pt>
                <c:pt idx="10507" formatCode="General">
                  <c:v>7.0712700000000002</c:v>
                </c:pt>
                <c:pt idx="10508" formatCode="General">
                  <c:v>7.0719399999999997</c:v>
                </c:pt>
                <c:pt idx="10509" formatCode="General">
                  <c:v>7.0726100000000001</c:v>
                </c:pt>
                <c:pt idx="10510" formatCode="General">
                  <c:v>7.0732799999999996</c:v>
                </c:pt>
                <c:pt idx="10511" formatCode="General">
                  <c:v>7.0739599999999996</c:v>
                </c:pt>
                <c:pt idx="10512" formatCode="General">
                  <c:v>7.07463</c:v>
                </c:pt>
                <c:pt idx="10513" formatCode="General">
                  <c:v>7.0753000000000004</c:v>
                </c:pt>
                <c:pt idx="10514" formatCode="General">
                  <c:v>7.0759800000000004</c:v>
                </c:pt>
                <c:pt idx="10515" formatCode="General">
                  <c:v>7.0766499999999999</c:v>
                </c:pt>
                <c:pt idx="10516" formatCode="General">
                  <c:v>7.0773200000000003</c:v>
                </c:pt>
                <c:pt idx="10517" formatCode="General">
                  <c:v>7.0780000000000003</c:v>
                </c:pt>
                <c:pt idx="10518" formatCode="General">
                  <c:v>7.0786699999999998</c:v>
                </c:pt>
                <c:pt idx="10519" formatCode="General">
                  <c:v>7.0793400000000002</c:v>
                </c:pt>
                <c:pt idx="10520" formatCode="General">
                  <c:v>7.0800099999999997</c:v>
                </c:pt>
                <c:pt idx="10521" formatCode="General">
                  <c:v>7.0806899999999997</c:v>
                </c:pt>
                <c:pt idx="10522" formatCode="General">
                  <c:v>7.0813600000000001</c:v>
                </c:pt>
                <c:pt idx="10523" formatCode="General">
                  <c:v>7.0820299999999996</c:v>
                </c:pt>
                <c:pt idx="10524" formatCode="General">
                  <c:v>7.0827099999999996</c:v>
                </c:pt>
                <c:pt idx="10525" formatCode="General">
                  <c:v>7.08338</c:v>
                </c:pt>
                <c:pt idx="10526" formatCode="General">
                  <c:v>7.0840500000000004</c:v>
                </c:pt>
                <c:pt idx="10527" formatCode="General">
                  <c:v>7.0847300000000004</c:v>
                </c:pt>
                <c:pt idx="10528" formatCode="General">
                  <c:v>7.0853999999999999</c:v>
                </c:pt>
                <c:pt idx="10529" formatCode="General">
                  <c:v>7.0860700000000003</c:v>
                </c:pt>
                <c:pt idx="10530" formatCode="General">
                  <c:v>7.0867399999999998</c:v>
                </c:pt>
                <c:pt idx="10531" formatCode="General">
                  <c:v>7.0874199999999998</c:v>
                </c:pt>
                <c:pt idx="10532" formatCode="General">
                  <c:v>7.0880900000000002</c:v>
                </c:pt>
                <c:pt idx="10533" formatCode="General">
                  <c:v>7.0887599999999997</c:v>
                </c:pt>
                <c:pt idx="10534" formatCode="General">
                  <c:v>7.0894399999999997</c:v>
                </c:pt>
                <c:pt idx="10535" formatCode="General">
                  <c:v>7.0901100000000001</c:v>
                </c:pt>
                <c:pt idx="10536" formatCode="General">
                  <c:v>7.0907799999999996</c:v>
                </c:pt>
                <c:pt idx="10537" formatCode="General">
                  <c:v>7.0914599999999997</c:v>
                </c:pt>
                <c:pt idx="10538" formatCode="General">
                  <c:v>7.09213</c:v>
                </c:pt>
                <c:pt idx="10539" formatCode="General">
                  <c:v>7.0928000000000004</c:v>
                </c:pt>
                <c:pt idx="10540" formatCode="General">
                  <c:v>7.0934699999999999</c:v>
                </c:pt>
                <c:pt idx="10541" formatCode="General">
                  <c:v>7.09415</c:v>
                </c:pt>
                <c:pt idx="10542" formatCode="General">
                  <c:v>7.0948200000000003</c:v>
                </c:pt>
                <c:pt idx="10543" formatCode="General">
                  <c:v>7.0954899999999999</c:v>
                </c:pt>
                <c:pt idx="10544" formatCode="General">
                  <c:v>7.0961699999999999</c:v>
                </c:pt>
                <c:pt idx="10545" formatCode="General">
                  <c:v>7.0968400000000003</c:v>
                </c:pt>
                <c:pt idx="10546" formatCode="General">
                  <c:v>7.0975099999999998</c:v>
                </c:pt>
                <c:pt idx="10547" formatCode="General">
                  <c:v>7.0981899999999998</c:v>
                </c:pt>
                <c:pt idx="10548" formatCode="General">
                  <c:v>7.0988600000000002</c:v>
                </c:pt>
                <c:pt idx="10549" formatCode="General">
                  <c:v>7.0995299999999997</c:v>
                </c:pt>
                <c:pt idx="10550" formatCode="General">
                  <c:v>7.1002000000000001</c:v>
                </c:pt>
                <c:pt idx="10551" formatCode="General">
                  <c:v>7.1008800000000001</c:v>
                </c:pt>
                <c:pt idx="10552" formatCode="General">
                  <c:v>7.1015499999999996</c:v>
                </c:pt>
                <c:pt idx="10553" formatCode="General">
                  <c:v>7.10222</c:v>
                </c:pt>
                <c:pt idx="10554" formatCode="General">
                  <c:v>7.1029</c:v>
                </c:pt>
                <c:pt idx="10555" formatCode="General">
                  <c:v>7.1035700000000004</c:v>
                </c:pt>
                <c:pt idx="10556" formatCode="General">
                  <c:v>7.1042399999999999</c:v>
                </c:pt>
                <c:pt idx="10557" formatCode="General">
                  <c:v>7.1049199999999999</c:v>
                </c:pt>
                <c:pt idx="10558" formatCode="General">
                  <c:v>7.1055900000000003</c:v>
                </c:pt>
                <c:pt idx="10559" formatCode="General">
                  <c:v>7.1062599999999998</c:v>
                </c:pt>
                <c:pt idx="10560" formatCode="General">
                  <c:v>7.1069300000000002</c:v>
                </c:pt>
                <c:pt idx="10561" formatCode="General">
                  <c:v>7.1076100000000002</c:v>
                </c:pt>
                <c:pt idx="10562" formatCode="General">
                  <c:v>7.1082799999999997</c:v>
                </c:pt>
                <c:pt idx="10563" formatCode="General">
                  <c:v>7.1089500000000001</c:v>
                </c:pt>
                <c:pt idx="10564" formatCode="General">
                  <c:v>7.1096300000000001</c:v>
                </c:pt>
                <c:pt idx="10565" formatCode="General">
                  <c:v>7.1102999999999996</c:v>
                </c:pt>
                <c:pt idx="10566" formatCode="General">
                  <c:v>7.11097</c:v>
                </c:pt>
                <c:pt idx="10567" formatCode="General">
                  <c:v>7.11165</c:v>
                </c:pt>
                <c:pt idx="10568" formatCode="General">
                  <c:v>7.1123200000000004</c:v>
                </c:pt>
                <c:pt idx="10569" formatCode="General">
                  <c:v>7.1129899999999999</c:v>
                </c:pt>
                <c:pt idx="10570" formatCode="General">
                  <c:v>7.1136600000000003</c:v>
                </c:pt>
                <c:pt idx="10571" formatCode="General">
                  <c:v>7.1143400000000003</c:v>
                </c:pt>
                <c:pt idx="10572" formatCode="General">
                  <c:v>7.1150099999999998</c:v>
                </c:pt>
                <c:pt idx="10573" formatCode="General">
                  <c:v>7.1156800000000002</c:v>
                </c:pt>
                <c:pt idx="10574" formatCode="General">
                  <c:v>7.1163600000000002</c:v>
                </c:pt>
                <c:pt idx="10575" formatCode="General">
                  <c:v>7.1170299999999997</c:v>
                </c:pt>
                <c:pt idx="10576" formatCode="General">
                  <c:v>7.1177000000000001</c:v>
                </c:pt>
                <c:pt idx="10577" formatCode="General">
                  <c:v>7.1183800000000002</c:v>
                </c:pt>
                <c:pt idx="10578" formatCode="General">
                  <c:v>7.1190499999999997</c:v>
                </c:pt>
                <c:pt idx="10579" formatCode="General">
                  <c:v>7.11972</c:v>
                </c:pt>
                <c:pt idx="10580" formatCode="General">
                  <c:v>7.1203900000000004</c:v>
                </c:pt>
                <c:pt idx="10581" formatCode="General">
                  <c:v>7.1210699999999996</c:v>
                </c:pt>
                <c:pt idx="10582" formatCode="General">
                  <c:v>7.12174</c:v>
                </c:pt>
                <c:pt idx="10583" formatCode="General">
                  <c:v>7.1224100000000004</c:v>
                </c:pt>
                <c:pt idx="10584" formatCode="General">
                  <c:v>7.1230900000000004</c:v>
                </c:pt>
                <c:pt idx="10585" formatCode="General">
                  <c:v>7.1237599999999999</c:v>
                </c:pt>
                <c:pt idx="10586" formatCode="General">
                  <c:v>7.1244300000000003</c:v>
                </c:pt>
                <c:pt idx="10587" formatCode="General">
                  <c:v>7.1251100000000003</c:v>
                </c:pt>
                <c:pt idx="10588" formatCode="General">
                  <c:v>7.1257799999999998</c:v>
                </c:pt>
                <c:pt idx="10589" formatCode="General">
                  <c:v>7.1264500000000002</c:v>
                </c:pt>
                <c:pt idx="10590" formatCode="General">
                  <c:v>7.1271199999999997</c:v>
                </c:pt>
                <c:pt idx="10591" formatCode="General">
                  <c:v>7.1277999999999997</c:v>
                </c:pt>
                <c:pt idx="10592" formatCode="General">
                  <c:v>7.1284700000000001</c:v>
                </c:pt>
                <c:pt idx="10593" formatCode="General">
                  <c:v>7.1291399999999996</c:v>
                </c:pt>
                <c:pt idx="10594" formatCode="General">
                  <c:v>7.1298199999999996</c:v>
                </c:pt>
                <c:pt idx="10595" formatCode="General">
                  <c:v>7.13049</c:v>
                </c:pt>
                <c:pt idx="10596" formatCode="General">
                  <c:v>7.1311600000000004</c:v>
                </c:pt>
                <c:pt idx="10597" formatCode="General">
                  <c:v>7.1318400000000004</c:v>
                </c:pt>
                <c:pt idx="10598" formatCode="General">
                  <c:v>7.1325099999999999</c:v>
                </c:pt>
                <c:pt idx="10599" formatCode="General">
                  <c:v>7.1331800000000003</c:v>
                </c:pt>
                <c:pt idx="10600" formatCode="General">
                  <c:v>7.1338499999999998</c:v>
                </c:pt>
                <c:pt idx="10601" formatCode="General">
                  <c:v>7.1345299999999998</c:v>
                </c:pt>
                <c:pt idx="10602" formatCode="General">
                  <c:v>7.1352000000000002</c:v>
                </c:pt>
                <c:pt idx="10603" formatCode="General">
                  <c:v>7.1358699999999997</c:v>
                </c:pt>
                <c:pt idx="10604" formatCode="General">
                  <c:v>7.1365499999999997</c:v>
                </c:pt>
                <c:pt idx="10605" formatCode="General">
                  <c:v>7.1372200000000001</c:v>
                </c:pt>
                <c:pt idx="10606" formatCode="General">
                  <c:v>7.1378899999999996</c:v>
                </c:pt>
                <c:pt idx="10607" formatCode="General">
                  <c:v>7.1385699999999996</c:v>
                </c:pt>
                <c:pt idx="10608" formatCode="General">
                  <c:v>7.13924</c:v>
                </c:pt>
                <c:pt idx="10609" formatCode="General">
                  <c:v>7.1399100000000004</c:v>
                </c:pt>
                <c:pt idx="10610" formatCode="General">
                  <c:v>7.1405799999999999</c:v>
                </c:pt>
                <c:pt idx="10611" formatCode="General">
                  <c:v>7.1412599999999999</c:v>
                </c:pt>
                <c:pt idx="10612" formatCode="General">
                  <c:v>7.1419300000000003</c:v>
                </c:pt>
                <c:pt idx="10613" formatCode="General">
                  <c:v>7.1425999999999998</c:v>
                </c:pt>
                <c:pt idx="10614" formatCode="General">
                  <c:v>7.1432799999999999</c:v>
                </c:pt>
                <c:pt idx="10615" formatCode="General">
                  <c:v>7.1439500000000002</c:v>
                </c:pt>
                <c:pt idx="10616" formatCode="General">
                  <c:v>7.1446199999999997</c:v>
                </c:pt>
                <c:pt idx="10617" formatCode="General">
                  <c:v>7.1452999999999998</c:v>
                </c:pt>
                <c:pt idx="10618" formatCode="General">
                  <c:v>7.1459700000000002</c:v>
                </c:pt>
                <c:pt idx="10619" formatCode="General">
                  <c:v>7.1466399999999997</c:v>
                </c:pt>
                <c:pt idx="10620" formatCode="General">
                  <c:v>7.1473100000000001</c:v>
                </c:pt>
                <c:pt idx="10621" formatCode="General">
                  <c:v>7.1479900000000001</c:v>
                </c:pt>
                <c:pt idx="10622" formatCode="General">
                  <c:v>7.1486599999999996</c:v>
                </c:pt>
                <c:pt idx="10623" formatCode="General">
                  <c:v>7.14933</c:v>
                </c:pt>
                <c:pt idx="10624" formatCode="General">
                  <c:v>7.15001</c:v>
                </c:pt>
                <c:pt idx="10625" formatCode="General">
                  <c:v>7.1506800000000004</c:v>
                </c:pt>
                <c:pt idx="10626" formatCode="General">
                  <c:v>7.1513499999999999</c:v>
                </c:pt>
                <c:pt idx="10627" formatCode="General">
                  <c:v>7.1520299999999999</c:v>
                </c:pt>
                <c:pt idx="10628" formatCode="General">
                  <c:v>7.1527000000000003</c:v>
                </c:pt>
                <c:pt idx="10629" formatCode="General">
                  <c:v>7.1533699999999998</c:v>
                </c:pt>
                <c:pt idx="10630" formatCode="General">
                  <c:v>7.1540400000000002</c:v>
                </c:pt>
                <c:pt idx="10631" formatCode="General">
                  <c:v>7.1547200000000002</c:v>
                </c:pt>
                <c:pt idx="10632" formatCode="General">
                  <c:v>7.1553899999999997</c:v>
                </c:pt>
                <c:pt idx="10633" formatCode="General">
                  <c:v>7.1560600000000001</c:v>
                </c:pt>
                <c:pt idx="10634" formatCode="General">
                  <c:v>7.1567400000000001</c:v>
                </c:pt>
                <c:pt idx="10635" formatCode="General">
                  <c:v>7.1574099999999996</c:v>
                </c:pt>
                <c:pt idx="10636" formatCode="General">
                  <c:v>7.15808</c:v>
                </c:pt>
                <c:pt idx="10637" formatCode="General">
                  <c:v>7.15876</c:v>
                </c:pt>
                <c:pt idx="10638" formatCode="General">
                  <c:v>7.1594300000000004</c:v>
                </c:pt>
                <c:pt idx="10639" formatCode="General">
                  <c:v>7.1600999999999999</c:v>
                </c:pt>
                <c:pt idx="10640" formatCode="General">
                  <c:v>7.1607700000000003</c:v>
                </c:pt>
                <c:pt idx="10641" formatCode="General">
                  <c:v>7.1614500000000003</c:v>
                </c:pt>
                <c:pt idx="10642" formatCode="General">
                  <c:v>7.1621199999999998</c:v>
                </c:pt>
                <c:pt idx="10643" formatCode="General">
                  <c:v>7.1627900000000002</c:v>
                </c:pt>
                <c:pt idx="10644" formatCode="General">
                  <c:v>7.1634700000000002</c:v>
                </c:pt>
                <c:pt idx="10645" formatCode="General">
                  <c:v>7.1641399999999997</c:v>
                </c:pt>
                <c:pt idx="10646" formatCode="General">
                  <c:v>7.1648100000000001</c:v>
                </c:pt>
                <c:pt idx="10647" formatCode="General">
                  <c:v>7.1654900000000001</c:v>
                </c:pt>
                <c:pt idx="10648" formatCode="General">
                  <c:v>7.1661599999999996</c:v>
                </c:pt>
                <c:pt idx="10649" formatCode="General">
                  <c:v>7.16683</c:v>
                </c:pt>
                <c:pt idx="10650" formatCode="General">
                  <c:v>7.1675000000000004</c:v>
                </c:pt>
                <c:pt idx="10651" formatCode="General">
                  <c:v>7.1681800000000004</c:v>
                </c:pt>
                <c:pt idx="10652" formatCode="General">
                  <c:v>7.1688499999999999</c:v>
                </c:pt>
                <c:pt idx="10653" formatCode="General">
                  <c:v>7.1695200000000003</c:v>
                </c:pt>
                <c:pt idx="10654" formatCode="General">
                  <c:v>7.1702000000000004</c:v>
                </c:pt>
                <c:pt idx="10655" formatCode="General">
                  <c:v>7.1708699999999999</c:v>
                </c:pt>
                <c:pt idx="10656" formatCode="General">
                  <c:v>7.1715400000000002</c:v>
                </c:pt>
                <c:pt idx="10657" formatCode="General">
                  <c:v>7.1722200000000003</c:v>
                </c:pt>
                <c:pt idx="10658" formatCode="General">
                  <c:v>7.1728899999999998</c:v>
                </c:pt>
                <c:pt idx="10659" formatCode="General">
                  <c:v>7.1735600000000002</c:v>
                </c:pt>
                <c:pt idx="10660" formatCode="General">
                  <c:v>7.1742299999999997</c:v>
                </c:pt>
                <c:pt idx="10661" formatCode="General">
                  <c:v>7.1749099999999997</c:v>
                </c:pt>
                <c:pt idx="10662" formatCode="General">
                  <c:v>7.1755800000000001</c:v>
                </c:pt>
                <c:pt idx="10663" formatCode="General">
                  <c:v>7.1762499999999996</c:v>
                </c:pt>
                <c:pt idx="10664" formatCode="General">
                  <c:v>7.1769299999999996</c:v>
                </c:pt>
                <c:pt idx="10665" formatCode="General">
                  <c:v>7.1776</c:v>
                </c:pt>
                <c:pt idx="10666" formatCode="General">
                  <c:v>7.1782700000000004</c:v>
                </c:pt>
                <c:pt idx="10667" formatCode="General">
                  <c:v>7.1789500000000004</c:v>
                </c:pt>
                <c:pt idx="10668" formatCode="General">
                  <c:v>7.1796199999999999</c:v>
                </c:pt>
                <c:pt idx="10669" formatCode="General">
                  <c:v>7.1802900000000003</c:v>
                </c:pt>
                <c:pt idx="10670" formatCode="General">
                  <c:v>7.1809599999999998</c:v>
                </c:pt>
                <c:pt idx="10671" formatCode="General">
                  <c:v>7.1816399999999998</c:v>
                </c:pt>
                <c:pt idx="10672" formatCode="General">
                  <c:v>7.1823100000000002</c:v>
                </c:pt>
                <c:pt idx="10673" formatCode="General">
                  <c:v>7.1829799999999997</c:v>
                </c:pt>
                <c:pt idx="10674" formatCode="General">
                  <c:v>7.1836599999999997</c:v>
                </c:pt>
                <c:pt idx="10675" formatCode="General">
                  <c:v>7.1843300000000001</c:v>
                </c:pt>
                <c:pt idx="10676" formatCode="General">
                  <c:v>7.1849999999999996</c:v>
                </c:pt>
                <c:pt idx="10677" formatCode="General">
                  <c:v>7.1856799999999996</c:v>
                </c:pt>
                <c:pt idx="10678" formatCode="General">
                  <c:v>7.18635</c:v>
                </c:pt>
                <c:pt idx="10679" formatCode="General">
                  <c:v>7.1870200000000004</c:v>
                </c:pt>
                <c:pt idx="10680" formatCode="General">
                  <c:v>7.1876899999999999</c:v>
                </c:pt>
                <c:pt idx="10681" formatCode="General">
                  <c:v>7.1883699999999999</c:v>
                </c:pt>
                <c:pt idx="10682" formatCode="General">
                  <c:v>7.1890400000000003</c:v>
                </c:pt>
                <c:pt idx="10683" formatCode="General">
                  <c:v>7.1897099999999998</c:v>
                </c:pt>
                <c:pt idx="10684" formatCode="General">
                  <c:v>7.1903899999999998</c:v>
                </c:pt>
                <c:pt idx="10685" formatCode="General">
                  <c:v>7.1910600000000002</c:v>
                </c:pt>
                <c:pt idx="10686" formatCode="General">
                  <c:v>7.1917299999999997</c:v>
                </c:pt>
                <c:pt idx="10687" formatCode="General">
                  <c:v>7.1924099999999997</c:v>
                </c:pt>
                <c:pt idx="10688" formatCode="General">
                  <c:v>7.1930800000000001</c:v>
                </c:pt>
                <c:pt idx="10689" formatCode="General">
                  <c:v>7.1937499999999996</c:v>
                </c:pt>
                <c:pt idx="10690" formatCode="General">
                  <c:v>7.19442</c:v>
                </c:pt>
                <c:pt idx="10691" formatCode="General">
                  <c:v>7.1951000000000001</c:v>
                </c:pt>
                <c:pt idx="10692" formatCode="General">
                  <c:v>7.1957700000000004</c:v>
                </c:pt>
                <c:pt idx="10693" formatCode="General">
                  <c:v>7.1964399999999999</c:v>
                </c:pt>
                <c:pt idx="10694" formatCode="General">
                  <c:v>7.19712</c:v>
                </c:pt>
                <c:pt idx="10695" formatCode="General">
                  <c:v>7.1977900000000004</c:v>
                </c:pt>
                <c:pt idx="10696" formatCode="General">
                  <c:v>7.1984599999999999</c:v>
                </c:pt>
                <c:pt idx="10697" formatCode="General">
                  <c:v>7.1991399999999999</c:v>
                </c:pt>
                <c:pt idx="10698" formatCode="General">
                  <c:v>7.1998100000000003</c:v>
                </c:pt>
                <c:pt idx="10699" formatCode="General">
                  <c:v>7.2004799999999998</c:v>
                </c:pt>
                <c:pt idx="10700" formatCode="General">
                  <c:v>7.2011599999999998</c:v>
                </c:pt>
                <c:pt idx="10701" formatCode="General">
                  <c:v>7.2018300000000002</c:v>
                </c:pt>
                <c:pt idx="10702" formatCode="General">
                  <c:v>7.2024999999999997</c:v>
                </c:pt>
                <c:pt idx="10703" formatCode="General">
                  <c:v>7.2031700000000001</c:v>
                </c:pt>
                <c:pt idx="10704" formatCode="General">
                  <c:v>7.2038500000000001</c:v>
                </c:pt>
                <c:pt idx="10705" formatCode="General">
                  <c:v>7.2045199999999996</c:v>
                </c:pt>
                <c:pt idx="10706" formatCode="General">
                  <c:v>7.20519</c:v>
                </c:pt>
                <c:pt idx="10707" formatCode="General">
                  <c:v>7.20587</c:v>
                </c:pt>
                <c:pt idx="10708" formatCode="General">
                  <c:v>7.2065400000000004</c:v>
                </c:pt>
                <c:pt idx="10709" formatCode="General">
                  <c:v>7.2072099999999999</c:v>
                </c:pt>
                <c:pt idx="10710" formatCode="General">
                  <c:v>7.2078899999999999</c:v>
                </c:pt>
                <c:pt idx="10711" formatCode="General">
                  <c:v>7.2085600000000003</c:v>
                </c:pt>
                <c:pt idx="10712" formatCode="General">
                  <c:v>7.2092299999999998</c:v>
                </c:pt>
                <c:pt idx="10713" formatCode="General">
                  <c:v>7.2099000000000002</c:v>
                </c:pt>
                <c:pt idx="10714" formatCode="General">
                  <c:v>7.2105800000000002</c:v>
                </c:pt>
                <c:pt idx="10715" formatCode="General">
                  <c:v>7.2112499999999997</c:v>
                </c:pt>
                <c:pt idx="10716" formatCode="General">
                  <c:v>7.2119200000000001</c:v>
                </c:pt>
                <c:pt idx="10717" formatCode="General">
                  <c:v>7.2126000000000001</c:v>
                </c:pt>
                <c:pt idx="10718" formatCode="General">
                  <c:v>7.2132699999999996</c:v>
                </c:pt>
                <c:pt idx="10719" formatCode="General">
                  <c:v>7.21394</c:v>
                </c:pt>
                <c:pt idx="10720" formatCode="General">
                  <c:v>7.21462</c:v>
                </c:pt>
                <c:pt idx="10721" formatCode="General">
                  <c:v>7.2152900000000004</c:v>
                </c:pt>
                <c:pt idx="10722" formatCode="General">
                  <c:v>7.2159599999999999</c:v>
                </c:pt>
                <c:pt idx="10723" formatCode="General">
                  <c:v>7.2166300000000003</c:v>
                </c:pt>
                <c:pt idx="10724" formatCode="General">
                  <c:v>7.2173100000000003</c:v>
                </c:pt>
                <c:pt idx="10725" formatCode="General">
                  <c:v>7.2179799999999998</c:v>
                </c:pt>
                <c:pt idx="10726" formatCode="General">
                  <c:v>7.2186500000000002</c:v>
                </c:pt>
                <c:pt idx="10727" formatCode="General">
                  <c:v>7.2193300000000002</c:v>
                </c:pt>
                <c:pt idx="10728" formatCode="General">
                  <c:v>7.22</c:v>
                </c:pt>
                <c:pt idx="10729" formatCode="General">
                  <c:v>7.2206700000000001</c:v>
                </c:pt>
                <c:pt idx="10730" formatCode="General">
                  <c:v>7.2213500000000002</c:v>
                </c:pt>
                <c:pt idx="10731" formatCode="General">
                  <c:v>7.2220199999999997</c:v>
                </c:pt>
                <c:pt idx="10732" formatCode="General">
                  <c:v>7.2226900000000001</c:v>
                </c:pt>
                <c:pt idx="10733" formatCode="General">
                  <c:v>7.2233599999999996</c:v>
                </c:pt>
                <c:pt idx="10734" formatCode="General">
                  <c:v>7.2240399999999996</c:v>
                </c:pt>
                <c:pt idx="10735" formatCode="General">
                  <c:v>7.22471</c:v>
                </c:pt>
                <c:pt idx="10736" formatCode="General">
                  <c:v>7.2253800000000004</c:v>
                </c:pt>
                <c:pt idx="10737" formatCode="General">
                  <c:v>7.2260600000000004</c:v>
                </c:pt>
                <c:pt idx="10738" formatCode="General">
                  <c:v>7.2267299999999999</c:v>
                </c:pt>
                <c:pt idx="10739" formatCode="General">
                  <c:v>7.2274000000000003</c:v>
                </c:pt>
                <c:pt idx="10740" formatCode="General">
                  <c:v>7.2280800000000003</c:v>
                </c:pt>
                <c:pt idx="10741" formatCode="General">
                  <c:v>7.2287499999999998</c:v>
                </c:pt>
                <c:pt idx="10742" formatCode="General">
                  <c:v>7.2294200000000002</c:v>
                </c:pt>
                <c:pt idx="10743" formatCode="General">
                  <c:v>7.2300899999999997</c:v>
                </c:pt>
                <c:pt idx="10744" formatCode="General">
                  <c:v>7.2307699999999997</c:v>
                </c:pt>
                <c:pt idx="10745" formatCode="General">
                  <c:v>7.2314400000000001</c:v>
                </c:pt>
                <c:pt idx="10746" formatCode="General">
                  <c:v>7.2321099999999996</c:v>
                </c:pt>
                <c:pt idx="10747" formatCode="General">
                  <c:v>7.2327899999999996</c:v>
                </c:pt>
                <c:pt idx="10748" formatCode="General">
                  <c:v>7.23346</c:v>
                </c:pt>
                <c:pt idx="10749" formatCode="General">
                  <c:v>7.2341300000000004</c:v>
                </c:pt>
                <c:pt idx="10750" formatCode="General">
                  <c:v>7.2348100000000004</c:v>
                </c:pt>
                <c:pt idx="10751" formatCode="General">
                  <c:v>7.2354799999999999</c:v>
                </c:pt>
                <c:pt idx="10752" formatCode="General">
                  <c:v>7.2361500000000003</c:v>
                </c:pt>
                <c:pt idx="10753" formatCode="General">
                  <c:v>7.2368199999999998</c:v>
                </c:pt>
                <c:pt idx="10754" formatCode="General">
                  <c:v>7.2374999999999998</c:v>
                </c:pt>
                <c:pt idx="10755" formatCode="General">
                  <c:v>7.2381700000000002</c:v>
                </c:pt>
                <c:pt idx="10756" formatCode="General">
                  <c:v>7.2388399999999997</c:v>
                </c:pt>
                <c:pt idx="10757" formatCode="General">
                  <c:v>7.2395199999999997</c:v>
                </c:pt>
                <c:pt idx="10758" formatCode="General">
                  <c:v>7.2401900000000001</c:v>
                </c:pt>
                <c:pt idx="10759" formatCode="General">
                  <c:v>7.2408599999999996</c:v>
                </c:pt>
                <c:pt idx="10760" formatCode="General">
                  <c:v>7.2415399999999996</c:v>
                </c:pt>
                <c:pt idx="10761" formatCode="General">
                  <c:v>7.24221</c:v>
                </c:pt>
                <c:pt idx="10762" formatCode="General">
                  <c:v>7.2428800000000004</c:v>
                </c:pt>
                <c:pt idx="10763" formatCode="General">
                  <c:v>7.2435499999999999</c:v>
                </c:pt>
                <c:pt idx="10764" formatCode="General">
                  <c:v>7.2442299999999999</c:v>
                </c:pt>
                <c:pt idx="10765" formatCode="General">
                  <c:v>7.2449000000000003</c:v>
                </c:pt>
                <c:pt idx="10766" formatCode="General">
                  <c:v>7.2455699999999998</c:v>
                </c:pt>
                <c:pt idx="10767" formatCode="General">
                  <c:v>7.2462499999999999</c:v>
                </c:pt>
                <c:pt idx="10768" formatCode="General">
                  <c:v>7.2469200000000003</c:v>
                </c:pt>
                <c:pt idx="10769" formatCode="General">
                  <c:v>7.2475899999999998</c:v>
                </c:pt>
                <c:pt idx="10770" formatCode="General">
                  <c:v>7.2482699999999998</c:v>
                </c:pt>
                <c:pt idx="10771" formatCode="General">
                  <c:v>7.2489400000000002</c:v>
                </c:pt>
                <c:pt idx="10772" formatCode="General">
                  <c:v>7.2496099999999997</c:v>
                </c:pt>
                <c:pt idx="10773" formatCode="General">
                  <c:v>7.2502800000000001</c:v>
                </c:pt>
                <c:pt idx="10774" formatCode="General">
                  <c:v>7.2509600000000001</c:v>
                </c:pt>
                <c:pt idx="10775" formatCode="General">
                  <c:v>7.2516299999999996</c:v>
                </c:pt>
                <c:pt idx="10776" formatCode="General">
                  <c:v>7.2523</c:v>
                </c:pt>
                <c:pt idx="10777" formatCode="General">
                  <c:v>7.25298</c:v>
                </c:pt>
                <c:pt idx="10778" formatCode="General">
                  <c:v>7.2536500000000004</c:v>
                </c:pt>
                <c:pt idx="10779" formatCode="General">
                  <c:v>7.2543199999999999</c:v>
                </c:pt>
                <c:pt idx="10780" formatCode="General">
                  <c:v>7.2549999999999999</c:v>
                </c:pt>
                <c:pt idx="10781" formatCode="General">
                  <c:v>7.2556700000000003</c:v>
                </c:pt>
                <c:pt idx="10782" formatCode="General">
                  <c:v>7.2563399999999998</c:v>
                </c:pt>
                <c:pt idx="10783" formatCode="General">
                  <c:v>7.2570100000000002</c:v>
                </c:pt>
                <c:pt idx="10784" formatCode="General">
                  <c:v>7.2576900000000002</c:v>
                </c:pt>
                <c:pt idx="10785" formatCode="General">
                  <c:v>7.2583599999999997</c:v>
                </c:pt>
                <c:pt idx="10786" formatCode="General">
                  <c:v>7.2590300000000001</c:v>
                </c:pt>
                <c:pt idx="10787" formatCode="General">
                  <c:v>7.2597100000000001</c:v>
                </c:pt>
                <c:pt idx="10788" formatCode="General">
                  <c:v>7.2603799999999996</c:v>
                </c:pt>
                <c:pt idx="10789" formatCode="General">
                  <c:v>7.26105</c:v>
                </c:pt>
                <c:pt idx="10790" formatCode="General">
                  <c:v>7.26173</c:v>
                </c:pt>
                <c:pt idx="10791" formatCode="General">
                  <c:v>7.2624000000000004</c:v>
                </c:pt>
                <c:pt idx="10792" formatCode="General">
                  <c:v>7.2630699999999999</c:v>
                </c:pt>
                <c:pt idx="10793" formatCode="General">
                  <c:v>7.2637400000000003</c:v>
                </c:pt>
                <c:pt idx="10794" formatCode="General">
                  <c:v>7.2644200000000003</c:v>
                </c:pt>
                <c:pt idx="10795" formatCode="General">
                  <c:v>7.2650899999999998</c:v>
                </c:pt>
                <c:pt idx="10796" formatCode="General">
                  <c:v>7.2657600000000002</c:v>
                </c:pt>
                <c:pt idx="10797" formatCode="General">
                  <c:v>7.2664400000000002</c:v>
                </c:pt>
                <c:pt idx="10798" formatCode="General">
                  <c:v>7.2671099999999997</c:v>
                </c:pt>
                <c:pt idx="10799" formatCode="General">
                  <c:v>7.2677800000000001</c:v>
                </c:pt>
                <c:pt idx="10800" formatCode="General">
                  <c:v>7.2684600000000001</c:v>
                </c:pt>
                <c:pt idx="10801" formatCode="General">
                  <c:v>7.2691299999999996</c:v>
                </c:pt>
                <c:pt idx="10802" formatCode="General">
                  <c:v>7.2698</c:v>
                </c:pt>
                <c:pt idx="10803" formatCode="General">
                  <c:v>7.2704700000000004</c:v>
                </c:pt>
                <c:pt idx="10804" formatCode="General">
                  <c:v>7.2711499999999996</c:v>
                </c:pt>
                <c:pt idx="10805" formatCode="General">
                  <c:v>7.27182</c:v>
                </c:pt>
                <c:pt idx="10806" formatCode="General">
                  <c:v>7.2724900000000003</c:v>
                </c:pt>
                <c:pt idx="10807" formatCode="General">
                  <c:v>7.2731700000000004</c:v>
                </c:pt>
                <c:pt idx="10808" formatCode="General">
                  <c:v>7.2738399999999999</c:v>
                </c:pt>
                <c:pt idx="10809" formatCode="General">
                  <c:v>7.2745100000000003</c:v>
                </c:pt>
                <c:pt idx="10810" formatCode="General">
                  <c:v>7.2751900000000003</c:v>
                </c:pt>
                <c:pt idx="10811" formatCode="General">
                  <c:v>7.2758599999999998</c:v>
                </c:pt>
                <c:pt idx="10812" formatCode="General">
                  <c:v>7.2765300000000002</c:v>
                </c:pt>
                <c:pt idx="10813" formatCode="General">
                  <c:v>7.2771999999999997</c:v>
                </c:pt>
                <c:pt idx="10814" formatCode="General">
                  <c:v>7.2778799999999997</c:v>
                </c:pt>
                <c:pt idx="10815" formatCode="General">
                  <c:v>7.2785500000000001</c:v>
                </c:pt>
                <c:pt idx="10816" formatCode="General">
                  <c:v>7.2792199999999996</c:v>
                </c:pt>
                <c:pt idx="10817" formatCode="General">
                  <c:v>7.2798999999999996</c:v>
                </c:pt>
                <c:pt idx="10818" formatCode="General">
                  <c:v>7.28057</c:v>
                </c:pt>
                <c:pt idx="10819" formatCode="General">
                  <c:v>7.2812400000000004</c:v>
                </c:pt>
                <c:pt idx="10820" formatCode="General">
                  <c:v>7.2819200000000004</c:v>
                </c:pt>
                <c:pt idx="10821" formatCode="General">
                  <c:v>7.2825899999999999</c:v>
                </c:pt>
                <c:pt idx="10822" formatCode="General">
                  <c:v>7.2832600000000003</c:v>
                </c:pt>
                <c:pt idx="10823" formatCode="General">
                  <c:v>7.2839299999999998</c:v>
                </c:pt>
                <c:pt idx="10824" formatCode="General">
                  <c:v>7.2846099999999998</c:v>
                </c:pt>
                <c:pt idx="10825" formatCode="General">
                  <c:v>7.2852800000000002</c:v>
                </c:pt>
                <c:pt idx="10826" formatCode="General">
                  <c:v>7.2859499999999997</c:v>
                </c:pt>
                <c:pt idx="10827" formatCode="General">
                  <c:v>7.2866299999999997</c:v>
                </c:pt>
                <c:pt idx="10828" formatCode="General">
                  <c:v>7.2873000000000001</c:v>
                </c:pt>
                <c:pt idx="10829" formatCode="General">
                  <c:v>7.2879699999999996</c:v>
                </c:pt>
                <c:pt idx="10830" formatCode="General">
                  <c:v>7.2886499999999996</c:v>
                </c:pt>
                <c:pt idx="10831" formatCode="General">
                  <c:v>7.28932</c:v>
                </c:pt>
                <c:pt idx="10832" formatCode="General">
                  <c:v>7.2899900000000004</c:v>
                </c:pt>
                <c:pt idx="10833" formatCode="General">
                  <c:v>7.2906599999999999</c:v>
                </c:pt>
                <c:pt idx="10834" formatCode="General">
                  <c:v>7.2913399999999999</c:v>
                </c:pt>
                <c:pt idx="10835" formatCode="General">
                  <c:v>7.2920100000000003</c:v>
                </c:pt>
                <c:pt idx="10836" formatCode="General">
                  <c:v>7.2926799999999998</c:v>
                </c:pt>
                <c:pt idx="10837" formatCode="General">
                  <c:v>7.2933599999999998</c:v>
                </c:pt>
                <c:pt idx="10838" formatCode="General">
                  <c:v>7.2940300000000002</c:v>
                </c:pt>
                <c:pt idx="10839" formatCode="General">
                  <c:v>7.2946999999999997</c:v>
                </c:pt>
                <c:pt idx="10840" formatCode="General">
                  <c:v>7.2953799999999998</c:v>
                </c:pt>
                <c:pt idx="10841" formatCode="General">
                  <c:v>7.2960500000000001</c:v>
                </c:pt>
                <c:pt idx="10842" formatCode="General">
                  <c:v>7.2967199999999997</c:v>
                </c:pt>
                <c:pt idx="10843" formatCode="General">
                  <c:v>7.29739</c:v>
                </c:pt>
                <c:pt idx="10844" formatCode="General">
                  <c:v>7.2980700000000001</c:v>
                </c:pt>
                <c:pt idx="10845" formatCode="General">
                  <c:v>7.2987399999999996</c:v>
                </c:pt>
                <c:pt idx="10846" formatCode="General">
                  <c:v>7.29941</c:v>
                </c:pt>
                <c:pt idx="10847" formatCode="General">
                  <c:v>7.30009</c:v>
                </c:pt>
                <c:pt idx="10848" formatCode="General">
                  <c:v>7.3007600000000004</c:v>
                </c:pt>
                <c:pt idx="10849" formatCode="General">
                  <c:v>7.3014299999999999</c:v>
                </c:pt>
                <c:pt idx="10850" formatCode="General">
                  <c:v>7.3021099999999999</c:v>
                </c:pt>
                <c:pt idx="10851" formatCode="General">
                  <c:v>7.3027800000000003</c:v>
                </c:pt>
                <c:pt idx="10852" formatCode="General">
                  <c:v>7.3034499999999998</c:v>
                </c:pt>
                <c:pt idx="10853" formatCode="General">
                  <c:v>7.3041200000000002</c:v>
                </c:pt>
                <c:pt idx="10854" formatCode="General">
                  <c:v>7.3048000000000002</c:v>
                </c:pt>
                <c:pt idx="10855" formatCode="General">
                  <c:v>7.3054699999999997</c:v>
                </c:pt>
                <c:pt idx="10856" formatCode="General">
                  <c:v>7.3061400000000001</c:v>
                </c:pt>
                <c:pt idx="10857" formatCode="General">
                  <c:v>7.3068200000000001</c:v>
                </c:pt>
                <c:pt idx="10858" formatCode="General">
                  <c:v>7.3074899999999996</c:v>
                </c:pt>
                <c:pt idx="10859" formatCode="General">
                  <c:v>7.30816</c:v>
                </c:pt>
                <c:pt idx="10860" formatCode="General">
                  <c:v>7.30884</c:v>
                </c:pt>
                <c:pt idx="10861" formatCode="General">
                  <c:v>7.3095100000000004</c:v>
                </c:pt>
                <c:pt idx="10862" formatCode="General">
                  <c:v>7.3101799999999999</c:v>
                </c:pt>
                <c:pt idx="10863" formatCode="General">
                  <c:v>7.3108500000000003</c:v>
                </c:pt>
                <c:pt idx="10864" formatCode="General">
                  <c:v>7.3115300000000003</c:v>
                </c:pt>
                <c:pt idx="10865" formatCode="General">
                  <c:v>7.3121999999999998</c:v>
                </c:pt>
                <c:pt idx="10866" formatCode="General">
                  <c:v>7.3128700000000002</c:v>
                </c:pt>
                <c:pt idx="10867" formatCode="General">
                  <c:v>7.3135500000000002</c:v>
                </c:pt>
                <c:pt idx="10868" formatCode="General">
                  <c:v>7.3142199999999997</c:v>
                </c:pt>
                <c:pt idx="10869" formatCode="General">
                  <c:v>7.3148900000000001</c:v>
                </c:pt>
                <c:pt idx="10870" formatCode="General">
                  <c:v>7.3155700000000001</c:v>
                </c:pt>
                <c:pt idx="10871" formatCode="General">
                  <c:v>7.3162399999999996</c:v>
                </c:pt>
                <c:pt idx="10872" formatCode="General">
                  <c:v>7.31691</c:v>
                </c:pt>
                <c:pt idx="10873" formatCode="General">
                  <c:v>7.3175800000000004</c:v>
                </c:pt>
                <c:pt idx="10874" formatCode="General">
                  <c:v>7.3182600000000004</c:v>
                </c:pt>
                <c:pt idx="10875" formatCode="General">
                  <c:v>7.3189299999999999</c:v>
                </c:pt>
                <c:pt idx="10876" formatCode="General">
                  <c:v>7.3196000000000003</c:v>
                </c:pt>
                <c:pt idx="10877" formatCode="General">
                  <c:v>7.3202800000000003</c:v>
                </c:pt>
                <c:pt idx="10878" formatCode="General">
                  <c:v>7.3209499999999998</c:v>
                </c:pt>
                <c:pt idx="10879" formatCode="General">
                  <c:v>7.3216200000000002</c:v>
                </c:pt>
                <c:pt idx="10880" formatCode="General">
                  <c:v>7.3223000000000003</c:v>
                </c:pt>
                <c:pt idx="10881" formatCode="General">
                  <c:v>7.3229699999999998</c:v>
                </c:pt>
                <c:pt idx="10882" formatCode="General">
                  <c:v>7.3236400000000001</c:v>
                </c:pt>
                <c:pt idx="10883" formatCode="General">
                  <c:v>7.3243099999999997</c:v>
                </c:pt>
                <c:pt idx="10884" formatCode="General">
                  <c:v>7.3249899999999997</c:v>
                </c:pt>
                <c:pt idx="10885" formatCode="General">
                  <c:v>7.3256600000000001</c:v>
                </c:pt>
                <c:pt idx="10886" formatCode="General">
                  <c:v>7.3263299999999996</c:v>
                </c:pt>
                <c:pt idx="10887" formatCode="General">
                  <c:v>7.3270099999999996</c:v>
                </c:pt>
                <c:pt idx="10888" formatCode="General">
                  <c:v>7.32768</c:v>
                </c:pt>
                <c:pt idx="10889" formatCode="General">
                  <c:v>7.3283500000000004</c:v>
                </c:pt>
                <c:pt idx="10890" formatCode="General">
                  <c:v>7.3290300000000004</c:v>
                </c:pt>
                <c:pt idx="10891" formatCode="General">
                  <c:v>7.3296999999999999</c:v>
                </c:pt>
                <c:pt idx="10892" formatCode="General">
                  <c:v>7.3303700000000003</c:v>
                </c:pt>
                <c:pt idx="10893" formatCode="General">
                  <c:v>7.3310500000000003</c:v>
                </c:pt>
                <c:pt idx="10894" formatCode="General">
                  <c:v>7.3317199999999998</c:v>
                </c:pt>
                <c:pt idx="10895" formatCode="General">
                  <c:v>7.3323900000000002</c:v>
                </c:pt>
                <c:pt idx="10896" formatCode="General">
                  <c:v>7.3330599999999997</c:v>
                </c:pt>
                <c:pt idx="10897" formatCode="General">
                  <c:v>7.3337399999999997</c:v>
                </c:pt>
                <c:pt idx="10898" formatCode="General">
                  <c:v>7.3344100000000001</c:v>
                </c:pt>
                <c:pt idx="10899" formatCode="General">
                  <c:v>7.3350799999999996</c:v>
                </c:pt>
                <c:pt idx="10900" formatCode="General">
                  <c:v>7.3357599999999996</c:v>
                </c:pt>
                <c:pt idx="10901" formatCode="General">
                  <c:v>7.33643</c:v>
                </c:pt>
                <c:pt idx="10902" formatCode="General">
                  <c:v>7.3371000000000004</c:v>
                </c:pt>
                <c:pt idx="10903" formatCode="General">
                  <c:v>7.3377800000000004</c:v>
                </c:pt>
                <c:pt idx="10904" formatCode="General">
                  <c:v>7.3384499999999999</c:v>
                </c:pt>
                <c:pt idx="10905" formatCode="General">
                  <c:v>7.3391200000000003</c:v>
                </c:pt>
                <c:pt idx="10906" formatCode="General">
                  <c:v>7.3397899999999998</c:v>
                </c:pt>
                <c:pt idx="10907" formatCode="General">
                  <c:v>7.3404699999999998</c:v>
                </c:pt>
                <c:pt idx="10908" formatCode="General">
                  <c:v>7.3411400000000002</c:v>
                </c:pt>
                <c:pt idx="10909" formatCode="General">
                  <c:v>7.3418099999999997</c:v>
                </c:pt>
                <c:pt idx="10910" formatCode="General">
                  <c:v>7.3424899999999997</c:v>
                </c:pt>
                <c:pt idx="10911" formatCode="General">
                  <c:v>7.3431600000000001</c:v>
                </c:pt>
                <c:pt idx="10912" formatCode="General">
                  <c:v>7.3438299999999996</c:v>
                </c:pt>
                <c:pt idx="10913" formatCode="General">
                  <c:v>7.3445099999999996</c:v>
                </c:pt>
                <c:pt idx="10914" formatCode="General">
                  <c:v>7.34518</c:v>
                </c:pt>
                <c:pt idx="10915" formatCode="General">
                  <c:v>7.3458500000000004</c:v>
                </c:pt>
                <c:pt idx="10916" formatCode="General">
                  <c:v>7.3465199999999999</c:v>
                </c:pt>
                <c:pt idx="10917" formatCode="General">
                  <c:v>7.3472</c:v>
                </c:pt>
                <c:pt idx="10918" formatCode="General">
                  <c:v>7.3478700000000003</c:v>
                </c:pt>
                <c:pt idx="10919" formatCode="General">
                  <c:v>7.3485399999999998</c:v>
                </c:pt>
                <c:pt idx="10920" formatCode="General">
                  <c:v>7.3492199999999999</c:v>
                </c:pt>
                <c:pt idx="10921" formatCode="General">
                  <c:v>7.3498900000000003</c:v>
                </c:pt>
                <c:pt idx="10922" formatCode="General">
                  <c:v>7.3505599999999998</c:v>
                </c:pt>
                <c:pt idx="10923" formatCode="General">
                  <c:v>7.3512399999999998</c:v>
                </c:pt>
                <c:pt idx="10924" formatCode="General">
                  <c:v>7.3519100000000002</c:v>
                </c:pt>
                <c:pt idx="10925" formatCode="General">
                  <c:v>7.3525799999999997</c:v>
                </c:pt>
                <c:pt idx="10926" formatCode="General">
                  <c:v>7.3532500000000001</c:v>
                </c:pt>
                <c:pt idx="10927" formatCode="General">
                  <c:v>7.3539300000000001</c:v>
                </c:pt>
                <c:pt idx="10928" formatCode="General">
                  <c:v>7.3545999999999996</c:v>
                </c:pt>
                <c:pt idx="10929" formatCode="General">
                  <c:v>7.35527</c:v>
                </c:pt>
                <c:pt idx="10930" formatCode="General">
                  <c:v>7.35595</c:v>
                </c:pt>
                <c:pt idx="10931" formatCode="General">
                  <c:v>7.3566200000000004</c:v>
                </c:pt>
                <c:pt idx="10932" formatCode="General">
                  <c:v>7.3572899999999999</c:v>
                </c:pt>
                <c:pt idx="10933" formatCode="General">
                  <c:v>7.3579699999999999</c:v>
                </c:pt>
                <c:pt idx="10934" formatCode="General">
                  <c:v>7.3586400000000003</c:v>
                </c:pt>
                <c:pt idx="10935" formatCode="General">
                  <c:v>7.3593099999999998</c:v>
                </c:pt>
                <c:pt idx="10936" formatCode="General">
                  <c:v>7.3599800000000002</c:v>
                </c:pt>
                <c:pt idx="10937" formatCode="General">
                  <c:v>7.3606600000000002</c:v>
                </c:pt>
                <c:pt idx="10938" formatCode="General">
                  <c:v>7.3613299999999997</c:v>
                </c:pt>
                <c:pt idx="10939" formatCode="General">
                  <c:v>7.3620000000000001</c:v>
                </c:pt>
                <c:pt idx="10940" formatCode="General">
                  <c:v>7.3626800000000001</c:v>
                </c:pt>
                <c:pt idx="10941" formatCode="General">
                  <c:v>7.3633499999999996</c:v>
                </c:pt>
                <c:pt idx="10942" formatCode="General">
                  <c:v>7.36402</c:v>
                </c:pt>
                <c:pt idx="10943" formatCode="General">
                  <c:v>7.3647</c:v>
                </c:pt>
                <c:pt idx="10944" formatCode="General">
                  <c:v>7.3653700000000004</c:v>
                </c:pt>
                <c:pt idx="10945" formatCode="General">
                  <c:v>7.3660399999999999</c:v>
                </c:pt>
                <c:pt idx="10946" formatCode="General">
                  <c:v>7.3667100000000003</c:v>
                </c:pt>
                <c:pt idx="10947" formatCode="General">
                  <c:v>7.3673900000000003</c:v>
                </c:pt>
                <c:pt idx="10948" formatCode="General">
                  <c:v>7.3680599999999998</c:v>
                </c:pt>
                <c:pt idx="10949" formatCode="General">
                  <c:v>7.3687300000000002</c:v>
                </c:pt>
                <c:pt idx="10950" formatCode="General">
                  <c:v>7.3694100000000002</c:v>
                </c:pt>
                <c:pt idx="10951" formatCode="General">
                  <c:v>7.3700799999999997</c:v>
                </c:pt>
                <c:pt idx="10952" formatCode="General">
                  <c:v>7.3707500000000001</c:v>
                </c:pt>
                <c:pt idx="10953" formatCode="General">
                  <c:v>7.3714300000000001</c:v>
                </c:pt>
                <c:pt idx="10954" formatCode="General">
                  <c:v>7.3720999999999997</c:v>
                </c:pt>
                <c:pt idx="10955" formatCode="General">
                  <c:v>7.37277</c:v>
                </c:pt>
                <c:pt idx="10956" formatCode="General">
                  <c:v>7.3734400000000004</c:v>
                </c:pt>
                <c:pt idx="10957" formatCode="General">
                  <c:v>7.3741199999999996</c:v>
                </c:pt>
                <c:pt idx="10958" formatCode="General">
                  <c:v>7.37479</c:v>
                </c:pt>
                <c:pt idx="10959" formatCode="General">
                  <c:v>7.3754600000000003</c:v>
                </c:pt>
                <c:pt idx="10960" formatCode="General">
                  <c:v>7.3761400000000004</c:v>
                </c:pt>
                <c:pt idx="10961" formatCode="General">
                  <c:v>7.3768099999999999</c:v>
                </c:pt>
                <c:pt idx="10962" formatCode="General">
                  <c:v>7.3774800000000003</c:v>
                </c:pt>
                <c:pt idx="10963" formatCode="General">
                  <c:v>7.3781600000000003</c:v>
                </c:pt>
                <c:pt idx="10964" formatCode="General">
                  <c:v>7.3788299999999998</c:v>
                </c:pt>
                <c:pt idx="10965" formatCode="General">
                  <c:v>7.3795000000000002</c:v>
                </c:pt>
                <c:pt idx="10966" formatCode="General">
                  <c:v>7.3801699999999997</c:v>
                </c:pt>
                <c:pt idx="10967" formatCode="General">
                  <c:v>7.3808499999999997</c:v>
                </c:pt>
                <c:pt idx="10968" formatCode="General">
                  <c:v>7.3815200000000001</c:v>
                </c:pt>
                <c:pt idx="10969" formatCode="General">
                  <c:v>7.3821899999999996</c:v>
                </c:pt>
                <c:pt idx="10970" formatCode="General">
                  <c:v>7.3828699999999996</c:v>
                </c:pt>
                <c:pt idx="10971" formatCode="General">
                  <c:v>7.38354</c:v>
                </c:pt>
                <c:pt idx="10972" formatCode="General">
                  <c:v>7.3842100000000004</c:v>
                </c:pt>
                <c:pt idx="10973" formatCode="General">
                  <c:v>7.3848900000000004</c:v>
                </c:pt>
                <c:pt idx="10974" formatCode="General">
                  <c:v>7.3855599999999999</c:v>
                </c:pt>
                <c:pt idx="10975" formatCode="General">
                  <c:v>7.3862300000000003</c:v>
                </c:pt>
                <c:pt idx="10976" formatCode="General">
                  <c:v>7.3868999999999998</c:v>
                </c:pt>
                <c:pt idx="10977" formatCode="General">
                  <c:v>7.3875799999999998</c:v>
                </c:pt>
                <c:pt idx="10978" formatCode="General">
                  <c:v>7.3882500000000002</c:v>
                </c:pt>
                <c:pt idx="10979" formatCode="General">
                  <c:v>7.3889199999999997</c:v>
                </c:pt>
                <c:pt idx="10980" formatCode="General">
                  <c:v>7.3895999999999997</c:v>
                </c:pt>
                <c:pt idx="10981" formatCode="General">
                  <c:v>7.3902700000000001</c:v>
                </c:pt>
                <c:pt idx="10982" formatCode="General">
                  <c:v>7.3909399999999996</c:v>
                </c:pt>
                <c:pt idx="10983" formatCode="General">
                  <c:v>7.3916199999999996</c:v>
                </c:pt>
                <c:pt idx="10984" formatCode="General">
                  <c:v>7.39229</c:v>
                </c:pt>
                <c:pt idx="10985" formatCode="General">
                  <c:v>7.3929600000000004</c:v>
                </c:pt>
                <c:pt idx="10986" formatCode="General">
                  <c:v>7.3936299999999999</c:v>
                </c:pt>
                <c:pt idx="10987" formatCode="General">
                  <c:v>7.3943099999999999</c:v>
                </c:pt>
                <c:pt idx="10988" formatCode="General">
                  <c:v>7.3949800000000003</c:v>
                </c:pt>
                <c:pt idx="10989" formatCode="General">
                  <c:v>7.3956499999999998</c:v>
                </c:pt>
                <c:pt idx="10990" formatCode="General">
                  <c:v>7.3963299999999998</c:v>
                </c:pt>
                <c:pt idx="10991" formatCode="General">
                  <c:v>7.3970000000000002</c:v>
                </c:pt>
                <c:pt idx="10992" formatCode="General">
                  <c:v>7.3976699999999997</c:v>
                </c:pt>
                <c:pt idx="10993" formatCode="General">
                  <c:v>7.3983499999999998</c:v>
                </c:pt>
                <c:pt idx="10994" formatCode="General">
                  <c:v>7.3990200000000002</c:v>
                </c:pt>
                <c:pt idx="10995" formatCode="General">
                  <c:v>7.3996899999999997</c:v>
                </c:pt>
                <c:pt idx="10996" formatCode="General">
                  <c:v>7.40036</c:v>
                </c:pt>
                <c:pt idx="10997" formatCode="General">
                  <c:v>7.4010400000000001</c:v>
                </c:pt>
                <c:pt idx="10998" formatCode="General">
                  <c:v>7.4017099999999996</c:v>
                </c:pt>
                <c:pt idx="10999" formatCode="General">
                  <c:v>7.40238</c:v>
                </c:pt>
                <c:pt idx="11000" formatCode="General">
                  <c:v>7.40306</c:v>
                </c:pt>
                <c:pt idx="11001" formatCode="General">
                  <c:v>7.4037300000000004</c:v>
                </c:pt>
                <c:pt idx="11002" formatCode="General">
                  <c:v>7.4043999999999999</c:v>
                </c:pt>
                <c:pt idx="11003" formatCode="General">
                  <c:v>7.4050799999999999</c:v>
                </c:pt>
                <c:pt idx="11004" formatCode="General">
                  <c:v>7.4057500000000003</c:v>
                </c:pt>
                <c:pt idx="11005" formatCode="General">
                  <c:v>7.4064199999999998</c:v>
                </c:pt>
                <c:pt idx="11006" formatCode="General">
                  <c:v>7.4070900000000002</c:v>
                </c:pt>
                <c:pt idx="11007" formatCode="General">
                  <c:v>7.4077700000000002</c:v>
                </c:pt>
                <c:pt idx="11008" formatCode="General">
                  <c:v>7.4084399999999997</c:v>
                </c:pt>
                <c:pt idx="11009" formatCode="General">
                  <c:v>7.4091100000000001</c:v>
                </c:pt>
                <c:pt idx="11010" formatCode="General">
                  <c:v>7.4097900000000001</c:v>
                </c:pt>
                <c:pt idx="11011" formatCode="General">
                  <c:v>7.4104599999999996</c:v>
                </c:pt>
                <c:pt idx="11012" formatCode="General">
                  <c:v>7.41113</c:v>
                </c:pt>
                <c:pt idx="11013" formatCode="General">
                  <c:v>7.41181</c:v>
                </c:pt>
                <c:pt idx="11014" formatCode="General">
                  <c:v>7.4124800000000004</c:v>
                </c:pt>
                <c:pt idx="11015" formatCode="General">
                  <c:v>7.4131499999999999</c:v>
                </c:pt>
                <c:pt idx="11016" formatCode="General">
                  <c:v>7.4138200000000003</c:v>
                </c:pt>
                <c:pt idx="11017" formatCode="General">
                  <c:v>7.4145000000000003</c:v>
                </c:pt>
                <c:pt idx="11018" formatCode="General">
                  <c:v>7.4151699999999998</c:v>
                </c:pt>
                <c:pt idx="11019" formatCode="General">
                  <c:v>7.4158400000000002</c:v>
                </c:pt>
                <c:pt idx="11020" formatCode="General">
                  <c:v>7.4165200000000002</c:v>
                </c:pt>
                <c:pt idx="11021" formatCode="General">
                  <c:v>7.4171899999999997</c:v>
                </c:pt>
                <c:pt idx="11022" formatCode="General">
                  <c:v>7.4178600000000001</c:v>
                </c:pt>
                <c:pt idx="11023" formatCode="General">
                  <c:v>7.4185400000000001</c:v>
                </c:pt>
                <c:pt idx="11024" formatCode="General">
                  <c:v>7.4192099999999996</c:v>
                </c:pt>
                <c:pt idx="11025" formatCode="General">
                  <c:v>7.41988</c:v>
                </c:pt>
                <c:pt idx="11026" formatCode="General">
                  <c:v>7.4205500000000004</c:v>
                </c:pt>
                <c:pt idx="11027" formatCode="General">
                  <c:v>7.4212300000000004</c:v>
                </c:pt>
                <c:pt idx="11028" formatCode="General">
                  <c:v>7.4218999999999999</c:v>
                </c:pt>
                <c:pt idx="11029" formatCode="General">
                  <c:v>7.4225700000000003</c:v>
                </c:pt>
                <c:pt idx="11030" formatCode="General">
                  <c:v>7.4232500000000003</c:v>
                </c:pt>
                <c:pt idx="11031" formatCode="General">
                  <c:v>7.4239199999999999</c:v>
                </c:pt>
                <c:pt idx="11032" formatCode="General">
                  <c:v>7.4245900000000002</c:v>
                </c:pt>
                <c:pt idx="11033" formatCode="General">
                  <c:v>7.4252700000000003</c:v>
                </c:pt>
                <c:pt idx="11034" formatCode="General">
                  <c:v>7.4259399999999998</c:v>
                </c:pt>
                <c:pt idx="11035" formatCode="General">
                  <c:v>7.4266100000000002</c:v>
                </c:pt>
                <c:pt idx="11036" formatCode="General">
                  <c:v>7.4272799999999997</c:v>
                </c:pt>
                <c:pt idx="11037" formatCode="General">
                  <c:v>7.4279599999999997</c:v>
                </c:pt>
                <c:pt idx="11038" formatCode="General">
                  <c:v>7.4286300000000001</c:v>
                </c:pt>
                <c:pt idx="11039" formatCode="General">
                  <c:v>7.4292999999999996</c:v>
                </c:pt>
                <c:pt idx="11040" formatCode="General">
                  <c:v>7.4299799999999996</c:v>
                </c:pt>
                <c:pt idx="11041" formatCode="General">
                  <c:v>7.43065</c:v>
                </c:pt>
                <c:pt idx="11042" formatCode="General">
                  <c:v>7.4313200000000004</c:v>
                </c:pt>
                <c:pt idx="11043" formatCode="General">
                  <c:v>7.4320000000000004</c:v>
                </c:pt>
                <c:pt idx="11044" formatCode="General">
                  <c:v>7.4326699999999999</c:v>
                </c:pt>
                <c:pt idx="11045" formatCode="General">
                  <c:v>7.4333400000000003</c:v>
                </c:pt>
                <c:pt idx="11046" formatCode="General">
                  <c:v>7.4340099999999998</c:v>
                </c:pt>
                <c:pt idx="11047" formatCode="General">
                  <c:v>7.4346899999999998</c:v>
                </c:pt>
                <c:pt idx="11048" formatCode="General">
                  <c:v>7.4353600000000002</c:v>
                </c:pt>
                <c:pt idx="11049" formatCode="General">
                  <c:v>7.4360299999999997</c:v>
                </c:pt>
                <c:pt idx="11050" formatCode="General">
                  <c:v>7.4367099999999997</c:v>
                </c:pt>
                <c:pt idx="11051" formatCode="General">
                  <c:v>7.4373800000000001</c:v>
                </c:pt>
                <c:pt idx="11052" formatCode="General">
                  <c:v>7.4380499999999996</c:v>
                </c:pt>
                <c:pt idx="11053" formatCode="General">
                  <c:v>7.4387299999999996</c:v>
                </c:pt>
                <c:pt idx="11054" formatCode="General">
                  <c:v>7.4394</c:v>
                </c:pt>
                <c:pt idx="11055" formatCode="General">
                  <c:v>7.4400700000000004</c:v>
                </c:pt>
                <c:pt idx="11056" formatCode="General">
                  <c:v>7.4407399999999999</c:v>
                </c:pt>
                <c:pt idx="11057" formatCode="General">
                  <c:v>7.4414199999999999</c:v>
                </c:pt>
                <c:pt idx="11058" formatCode="General">
                  <c:v>7.4420900000000003</c:v>
                </c:pt>
                <c:pt idx="11059" formatCode="General">
                  <c:v>7.4427599999999998</c:v>
                </c:pt>
                <c:pt idx="11060" formatCode="General">
                  <c:v>7.4434399999999998</c:v>
                </c:pt>
                <c:pt idx="11061" formatCode="General">
                  <c:v>7.4441100000000002</c:v>
                </c:pt>
                <c:pt idx="11062" formatCode="General">
                  <c:v>7.4447799999999997</c:v>
                </c:pt>
                <c:pt idx="11063" formatCode="General">
                  <c:v>7.4454599999999997</c:v>
                </c:pt>
                <c:pt idx="11064" formatCode="General">
                  <c:v>7.4461300000000001</c:v>
                </c:pt>
                <c:pt idx="11065" formatCode="General">
                  <c:v>7.4467999999999996</c:v>
                </c:pt>
                <c:pt idx="11066" formatCode="General">
                  <c:v>7.44747</c:v>
                </c:pt>
                <c:pt idx="11067" formatCode="General">
                  <c:v>7.44815</c:v>
                </c:pt>
                <c:pt idx="11068" formatCode="General">
                  <c:v>7.4488200000000004</c:v>
                </c:pt>
                <c:pt idx="11069" formatCode="General">
                  <c:v>7.4494899999999999</c:v>
                </c:pt>
                <c:pt idx="11070" formatCode="General">
                  <c:v>7.45017</c:v>
                </c:pt>
                <c:pt idx="11071" formatCode="General">
                  <c:v>7.4508400000000004</c:v>
                </c:pt>
                <c:pt idx="11072" formatCode="General">
                  <c:v>7.4515099999999999</c:v>
                </c:pt>
                <c:pt idx="11073" formatCode="General">
                  <c:v>7.4521899999999999</c:v>
                </c:pt>
                <c:pt idx="11074" formatCode="General">
                  <c:v>7.4528600000000003</c:v>
                </c:pt>
                <c:pt idx="11075" formatCode="General">
                  <c:v>7.4535299999999998</c:v>
                </c:pt>
                <c:pt idx="11076" formatCode="General">
                  <c:v>7.4542000000000002</c:v>
                </c:pt>
                <c:pt idx="11077" formatCode="General">
                  <c:v>7.4548800000000002</c:v>
                </c:pt>
                <c:pt idx="11078" formatCode="General">
                  <c:v>7.4555499999999997</c:v>
                </c:pt>
                <c:pt idx="11079" formatCode="General">
                  <c:v>7.4562200000000001</c:v>
                </c:pt>
                <c:pt idx="11080" formatCode="General">
                  <c:v>7.4569000000000001</c:v>
                </c:pt>
                <c:pt idx="11081" formatCode="General">
                  <c:v>7.4575699999999996</c:v>
                </c:pt>
                <c:pt idx="11082" formatCode="General">
                  <c:v>7.45824</c:v>
                </c:pt>
                <c:pt idx="11083" formatCode="General">
                  <c:v>7.45892</c:v>
                </c:pt>
                <c:pt idx="11084" formatCode="General">
                  <c:v>7.4595900000000004</c:v>
                </c:pt>
                <c:pt idx="11085" formatCode="General">
                  <c:v>7.4602599999999999</c:v>
                </c:pt>
                <c:pt idx="11086" formatCode="General">
                  <c:v>7.4609399999999999</c:v>
                </c:pt>
                <c:pt idx="11087" formatCode="General">
                  <c:v>7.4616100000000003</c:v>
                </c:pt>
                <c:pt idx="11088" formatCode="General">
                  <c:v>7.4622799999999998</c:v>
                </c:pt>
                <c:pt idx="11089" formatCode="General">
                  <c:v>7.4629500000000002</c:v>
                </c:pt>
                <c:pt idx="11090" formatCode="General">
                  <c:v>7.4636300000000002</c:v>
                </c:pt>
                <c:pt idx="11091" formatCode="General">
                  <c:v>7.4642999999999997</c:v>
                </c:pt>
                <c:pt idx="11092" formatCode="General">
                  <c:v>7.4649700000000001</c:v>
                </c:pt>
                <c:pt idx="11093" formatCode="General">
                  <c:v>7.4656500000000001</c:v>
                </c:pt>
                <c:pt idx="11094" formatCode="General">
                  <c:v>7.4663199999999996</c:v>
                </c:pt>
                <c:pt idx="11095" formatCode="General">
                  <c:v>7.46699</c:v>
                </c:pt>
                <c:pt idx="11096" formatCode="General">
                  <c:v>7.46767</c:v>
                </c:pt>
                <c:pt idx="11097" formatCode="General">
                  <c:v>7.4683400000000004</c:v>
                </c:pt>
                <c:pt idx="11098" formatCode="General">
                  <c:v>7.4690099999999999</c:v>
                </c:pt>
                <c:pt idx="11099" formatCode="General">
                  <c:v>7.4696800000000003</c:v>
                </c:pt>
                <c:pt idx="11100" formatCode="General">
                  <c:v>7.4703600000000003</c:v>
                </c:pt>
                <c:pt idx="11101" formatCode="General">
                  <c:v>7.4710299999999998</c:v>
                </c:pt>
                <c:pt idx="11102" formatCode="General">
                  <c:v>7.4717000000000002</c:v>
                </c:pt>
                <c:pt idx="11103" formatCode="General">
                  <c:v>7.4723800000000002</c:v>
                </c:pt>
                <c:pt idx="11104" formatCode="General">
                  <c:v>7.4730499999999997</c:v>
                </c:pt>
                <c:pt idx="11105" formatCode="General">
                  <c:v>7.4737200000000001</c:v>
                </c:pt>
                <c:pt idx="11106" formatCode="General">
                  <c:v>7.4744000000000002</c:v>
                </c:pt>
                <c:pt idx="11107" formatCode="General">
                  <c:v>7.4750699999999997</c:v>
                </c:pt>
                <c:pt idx="11108" formatCode="General">
                  <c:v>7.4757400000000001</c:v>
                </c:pt>
                <c:pt idx="11109" formatCode="General">
                  <c:v>7.4764099999999996</c:v>
                </c:pt>
                <c:pt idx="11110" formatCode="General">
                  <c:v>7.4770899999999996</c:v>
                </c:pt>
                <c:pt idx="11111" formatCode="General">
                  <c:v>7.47776</c:v>
                </c:pt>
                <c:pt idx="11112" formatCode="General">
                  <c:v>7.4784300000000004</c:v>
                </c:pt>
                <c:pt idx="11113" formatCode="General">
                  <c:v>7.4791100000000004</c:v>
                </c:pt>
                <c:pt idx="11114" formatCode="General">
                  <c:v>7.4797799999999999</c:v>
                </c:pt>
                <c:pt idx="11115" formatCode="General">
                  <c:v>7.4804500000000003</c:v>
                </c:pt>
                <c:pt idx="11116" formatCode="General">
                  <c:v>7.4811300000000003</c:v>
                </c:pt>
                <c:pt idx="11117" formatCode="General">
                  <c:v>7.4817999999999998</c:v>
                </c:pt>
                <c:pt idx="11118" formatCode="General">
                  <c:v>7.4824700000000002</c:v>
                </c:pt>
                <c:pt idx="11119" formatCode="General">
                  <c:v>7.4831399999999997</c:v>
                </c:pt>
                <c:pt idx="11120" formatCode="General">
                  <c:v>7.4838199999999997</c:v>
                </c:pt>
                <c:pt idx="11121" formatCode="General">
                  <c:v>7.4844900000000001</c:v>
                </c:pt>
                <c:pt idx="11122" formatCode="General">
                  <c:v>7.4851599999999996</c:v>
                </c:pt>
                <c:pt idx="11123" formatCode="General">
                  <c:v>7.4858399999999996</c:v>
                </c:pt>
                <c:pt idx="11124" formatCode="General">
                  <c:v>7.48651</c:v>
                </c:pt>
                <c:pt idx="11125" formatCode="General">
                  <c:v>7.4871800000000004</c:v>
                </c:pt>
                <c:pt idx="11126" formatCode="General">
                  <c:v>7.4878600000000004</c:v>
                </c:pt>
                <c:pt idx="11127" formatCode="General">
                  <c:v>7.4885299999999999</c:v>
                </c:pt>
                <c:pt idx="11128" formatCode="General">
                  <c:v>7.4892000000000003</c:v>
                </c:pt>
                <c:pt idx="11129" formatCode="General">
                  <c:v>7.4898699999999998</c:v>
                </c:pt>
                <c:pt idx="11130" formatCode="General">
                  <c:v>7.4905499999999998</c:v>
                </c:pt>
                <c:pt idx="11131" formatCode="General">
                  <c:v>7.4912200000000002</c:v>
                </c:pt>
                <c:pt idx="11132" formatCode="General">
                  <c:v>7.4918899999999997</c:v>
                </c:pt>
                <c:pt idx="11133" formatCode="General">
                  <c:v>7.4925699999999997</c:v>
                </c:pt>
                <c:pt idx="11134" formatCode="General">
                  <c:v>7.4932400000000001</c:v>
                </c:pt>
                <c:pt idx="11135" formatCode="General">
                  <c:v>7.4939099999999996</c:v>
                </c:pt>
                <c:pt idx="11136" formatCode="General">
                  <c:v>7.4945899999999996</c:v>
                </c:pt>
                <c:pt idx="11137" formatCode="General">
                  <c:v>7.49526</c:v>
                </c:pt>
                <c:pt idx="11138" formatCode="General">
                  <c:v>7.4959300000000004</c:v>
                </c:pt>
                <c:pt idx="11139" formatCode="General">
                  <c:v>7.4965999999999999</c:v>
                </c:pt>
                <c:pt idx="11140" formatCode="General">
                  <c:v>7.4972799999999999</c:v>
                </c:pt>
                <c:pt idx="11141" formatCode="General">
                  <c:v>7.4979500000000003</c:v>
                </c:pt>
                <c:pt idx="11142" formatCode="General">
                  <c:v>7.4986199999999998</c:v>
                </c:pt>
                <c:pt idx="11143" formatCode="General">
                  <c:v>7.4992999999999999</c:v>
                </c:pt>
                <c:pt idx="11144" formatCode="General">
                  <c:v>7.4999700000000002</c:v>
                </c:pt>
                <c:pt idx="11145" formatCode="General">
                  <c:v>7.5006399999999998</c:v>
                </c:pt>
                <c:pt idx="11146" formatCode="General">
                  <c:v>7.5013199999999998</c:v>
                </c:pt>
                <c:pt idx="11147" formatCode="General">
                  <c:v>7.5019900000000002</c:v>
                </c:pt>
                <c:pt idx="11148" formatCode="General">
                  <c:v>7.5026599999999997</c:v>
                </c:pt>
                <c:pt idx="11149" formatCode="General">
                  <c:v>7.5033300000000001</c:v>
                </c:pt>
                <c:pt idx="11150" formatCode="General">
                  <c:v>7.5040100000000001</c:v>
                </c:pt>
                <c:pt idx="11151" formatCode="General">
                  <c:v>7.5046799999999996</c:v>
                </c:pt>
                <c:pt idx="11152" formatCode="General">
                  <c:v>7.50535</c:v>
                </c:pt>
                <c:pt idx="11153" formatCode="General">
                  <c:v>7.50603</c:v>
                </c:pt>
                <c:pt idx="11154" formatCode="General">
                  <c:v>7.5067000000000004</c:v>
                </c:pt>
                <c:pt idx="11155" formatCode="General">
                  <c:v>7.5073699999999999</c:v>
                </c:pt>
                <c:pt idx="11156" formatCode="General">
                  <c:v>7.5080499999999999</c:v>
                </c:pt>
                <c:pt idx="11157" formatCode="General">
                  <c:v>7.5087200000000003</c:v>
                </c:pt>
                <c:pt idx="11158" formatCode="General">
                  <c:v>7.5093899999999998</c:v>
                </c:pt>
                <c:pt idx="11159" formatCode="General">
                  <c:v>7.5100600000000002</c:v>
                </c:pt>
                <c:pt idx="11160" formatCode="General">
                  <c:v>7.5107400000000002</c:v>
                </c:pt>
                <c:pt idx="11161" formatCode="General">
                  <c:v>7.5114099999999997</c:v>
                </c:pt>
                <c:pt idx="11162" formatCode="General">
                  <c:v>7.5120800000000001</c:v>
                </c:pt>
                <c:pt idx="11163" formatCode="General">
                  <c:v>7.5127600000000001</c:v>
                </c:pt>
                <c:pt idx="11164" formatCode="General">
                  <c:v>7.5134299999999996</c:v>
                </c:pt>
                <c:pt idx="11165" formatCode="General">
                  <c:v>7.5141</c:v>
                </c:pt>
                <c:pt idx="11166" formatCode="General">
                  <c:v>7.51478</c:v>
                </c:pt>
                <c:pt idx="11167" formatCode="General">
                  <c:v>7.5154500000000004</c:v>
                </c:pt>
                <c:pt idx="11168" formatCode="General">
                  <c:v>7.5161199999999999</c:v>
                </c:pt>
                <c:pt idx="11169" formatCode="General">
                  <c:v>7.5167900000000003</c:v>
                </c:pt>
                <c:pt idx="11170" formatCode="General">
                  <c:v>7.5174700000000003</c:v>
                </c:pt>
                <c:pt idx="11171" formatCode="General">
                  <c:v>7.5181399999999998</c:v>
                </c:pt>
                <c:pt idx="11172" formatCode="General">
                  <c:v>7.5188100000000002</c:v>
                </c:pt>
                <c:pt idx="11173" formatCode="General">
                  <c:v>7.5194900000000002</c:v>
                </c:pt>
                <c:pt idx="11174" formatCode="General">
                  <c:v>7.5201599999999997</c:v>
                </c:pt>
                <c:pt idx="11175" formatCode="General">
                  <c:v>7.5208300000000001</c:v>
                </c:pt>
                <c:pt idx="11176" formatCode="General">
                  <c:v>7.5215100000000001</c:v>
                </c:pt>
                <c:pt idx="11177" formatCode="General">
                  <c:v>7.5221799999999996</c:v>
                </c:pt>
                <c:pt idx="11178" formatCode="General">
                  <c:v>7.52285</c:v>
                </c:pt>
                <c:pt idx="11179" formatCode="General">
                  <c:v>7.5235200000000004</c:v>
                </c:pt>
                <c:pt idx="11180" formatCode="General">
                  <c:v>7.5242000000000004</c:v>
                </c:pt>
                <c:pt idx="11181" formatCode="General">
                  <c:v>7.5248699999999999</c:v>
                </c:pt>
                <c:pt idx="11182" formatCode="General">
                  <c:v>7.5255400000000003</c:v>
                </c:pt>
                <c:pt idx="11183" formatCode="General">
                  <c:v>7.5262200000000004</c:v>
                </c:pt>
                <c:pt idx="11184" formatCode="General">
                  <c:v>7.5268899999999999</c:v>
                </c:pt>
                <c:pt idx="11185" formatCode="General">
                  <c:v>7.5275600000000003</c:v>
                </c:pt>
                <c:pt idx="11186" formatCode="General">
                  <c:v>7.5282400000000003</c:v>
                </c:pt>
                <c:pt idx="11187" formatCode="General">
                  <c:v>7.5289099999999998</c:v>
                </c:pt>
                <c:pt idx="11188" formatCode="General">
                  <c:v>7.5295800000000002</c:v>
                </c:pt>
                <c:pt idx="11189" formatCode="General">
                  <c:v>7.5302499999999997</c:v>
                </c:pt>
                <c:pt idx="11190" formatCode="General">
                  <c:v>7.5309299999999997</c:v>
                </c:pt>
                <c:pt idx="11191" formatCode="General">
                  <c:v>7.5316000000000001</c:v>
                </c:pt>
                <c:pt idx="11192" formatCode="General">
                  <c:v>7.5322699999999996</c:v>
                </c:pt>
                <c:pt idx="11193" formatCode="General">
                  <c:v>7.5329499999999996</c:v>
                </c:pt>
                <c:pt idx="11194" formatCode="General">
                  <c:v>7.53362</c:v>
                </c:pt>
                <c:pt idx="11195" formatCode="General">
                  <c:v>7.5342900000000004</c:v>
                </c:pt>
                <c:pt idx="11196" formatCode="General">
                  <c:v>7.5349700000000004</c:v>
                </c:pt>
                <c:pt idx="11197" formatCode="General">
                  <c:v>7.5356399999999999</c:v>
                </c:pt>
                <c:pt idx="11198" formatCode="General">
                  <c:v>7.5363100000000003</c:v>
                </c:pt>
                <c:pt idx="11199" formatCode="General">
                  <c:v>7.5369799999999998</c:v>
                </c:pt>
                <c:pt idx="11200" formatCode="General">
                  <c:v>7.5376599999999998</c:v>
                </c:pt>
                <c:pt idx="11201" formatCode="General">
                  <c:v>7.5383300000000002</c:v>
                </c:pt>
                <c:pt idx="11202" formatCode="General">
                  <c:v>7.5389999999999997</c:v>
                </c:pt>
                <c:pt idx="11203" formatCode="General">
                  <c:v>7.5396799999999997</c:v>
                </c:pt>
                <c:pt idx="11204" formatCode="General">
                  <c:v>7.5403500000000001</c:v>
                </c:pt>
                <c:pt idx="11205" formatCode="General">
                  <c:v>7.5410199999999996</c:v>
                </c:pt>
                <c:pt idx="11206" formatCode="General">
                  <c:v>7.5416999999999996</c:v>
                </c:pt>
                <c:pt idx="11207" formatCode="General">
                  <c:v>7.54237</c:v>
                </c:pt>
                <c:pt idx="11208" formatCode="General">
                  <c:v>7.5430400000000004</c:v>
                </c:pt>
                <c:pt idx="11209" formatCode="General">
                  <c:v>7.5437099999999999</c:v>
                </c:pt>
                <c:pt idx="11210" formatCode="General">
                  <c:v>7.5443899999999999</c:v>
                </c:pt>
                <c:pt idx="11211" formatCode="General">
                  <c:v>7.5450600000000003</c:v>
                </c:pt>
                <c:pt idx="11212" formatCode="General">
                  <c:v>7.5457299999999998</c:v>
                </c:pt>
                <c:pt idx="11213" formatCode="General">
                  <c:v>7.5464099999999998</c:v>
                </c:pt>
                <c:pt idx="11214" formatCode="General">
                  <c:v>7.5470800000000002</c:v>
                </c:pt>
                <c:pt idx="11215" formatCode="General">
                  <c:v>7.5477499999999997</c:v>
                </c:pt>
                <c:pt idx="11216" formatCode="General">
                  <c:v>7.5484299999999998</c:v>
                </c:pt>
                <c:pt idx="11217" formatCode="General">
                  <c:v>7.5491000000000001</c:v>
                </c:pt>
                <c:pt idx="11218" formatCode="General">
                  <c:v>7.5497699999999996</c:v>
                </c:pt>
                <c:pt idx="11219" formatCode="General">
                  <c:v>7.55044</c:v>
                </c:pt>
                <c:pt idx="11220" formatCode="General">
                  <c:v>7.5511200000000001</c:v>
                </c:pt>
                <c:pt idx="11221" formatCode="General">
                  <c:v>7.5517899999999996</c:v>
                </c:pt>
                <c:pt idx="11222" formatCode="General">
                  <c:v>7.55246</c:v>
                </c:pt>
                <c:pt idx="11223" formatCode="General">
                  <c:v>7.55314</c:v>
                </c:pt>
                <c:pt idx="11224" formatCode="General">
                  <c:v>7.5538100000000004</c:v>
                </c:pt>
                <c:pt idx="11225" formatCode="General">
                  <c:v>7.5544799999999999</c:v>
                </c:pt>
                <c:pt idx="11226" formatCode="General">
                  <c:v>7.5551599999999999</c:v>
                </c:pt>
                <c:pt idx="11227" formatCode="General">
                  <c:v>7.5558300000000003</c:v>
                </c:pt>
                <c:pt idx="11228" formatCode="General">
                  <c:v>7.5564999999999998</c:v>
                </c:pt>
                <c:pt idx="11229" formatCode="General">
                  <c:v>7.5571700000000002</c:v>
                </c:pt>
                <c:pt idx="11230" formatCode="General">
                  <c:v>7.5578500000000002</c:v>
                </c:pt>
                <c:pt idx="11231" formatCode="General">
                  <c:v>7.5585199999999997</c:v>
                </c:pt>
                <c:pt idx="11232" formatCode="General">
                  <c:v>7.5591900000000001</c:v>
                </c:pt>
                <c:pt idx="11233" formatCode="General">
                  <c:v>7.5598700000000001</c:v>
                </c:pt>
                <c:pt idx="11234" formatCode="General">
                  <c:v>7.5605399999999996</c:v>
                </c:pt>
                <c:pt idx="11235" formatCode="General">
                  <c:v>7.56121</c:v>
                </c:pt>
                <c:pt idx="11236" formatCode="General">
                  <c:v>7.56189</c:v>
                </c:pt>
                <c:pt idx="11237" formatCode="General">
                  <c:v>7.5625600000000004</c:v>
                </c:pt>
                <c:pt idx="11238" formatCode="General">
                  <c:v>7.5632299999999999</c:v>
                </c:pt>
                <c:pt idx="11239" formatCode="General">
                  <c:v>7.5639000000000003</c:v>
                </c:pt>
                <c:pt idx="11240" formatCode="General">
                  <c:v>7.5645800000000003</c:v>
                </c:pt>
                <c:pt idx="11241" formatCode="General">
                  <c:v>7.5652499999999998</c:v>
                </c:pt>
                <c:pt idx="11242" formatCode="General">
                  <c:v>7.5659200000000002</c:v>
                </c:pt>
                <c:pt idx="11243" formatCode="General">
                  <c:v>7.5666000000000002</c:v>
                </c:pt>
                <c:pt idx="11244" formatCode="General">
                  <c:v>7.5672699999999997</c:v>
                </c:pt>
                <c:pt idx="11245" formatCode="General">
                  <c:v>7.5679400000000001</c:v>
                </c:pt>
                <c:pt idx="11246" formatCode="General">
                  <c:v>7.5686200000000001</c:v>
                </c:pt>
                <c:pt idx="11247" formatCode="General">
                  <c:v>7.5692899999999996</c:v>
                </c:pt>
                <c:pt idx="11248" formatCode="General">
                  <c:v>7.56996</c:v>
                </c:pt>
                <c:pt idx="11249" formatCode="General">
                  <c:v>7.5706300000000004</c:v>
                </c:pt>
                <c:pt idx="11250" formatCode="General">
                  <c:v>7.5713100000000004</c:v>
                </c:pt>
                <c:pt idx="11251" formatCode="General">
                  <c:v>7.5719799999999999</c:v>
                </c:pt>
                <c:pt idx="11252" formatCode="General">
                  <c:v>7.5726500000000003</c:v>
                </c:pt>
                <c:pt idx="11253" formatCode="General">
                  <c:v>7.5733300000000003</c:v>
                </c:pt>
                <c:pt idx="11254" formatCode="General">
                  <c:v>7.5739999999999998</c:v>
                </c:pt>
                <c:pt idx="11255" formatCode="General">
                  <c:v>7.5746700000000002</c:v>
                </c:pt>
                <c:pt idx="11256" formatCode="General">
                  <c:v>7.5753500000000003</c:v>
                </c:pt>
                <c:pt idx="11257" formatCode="General">
                  <c:v>7.5760199999999998</c:v>
                </c:pt>
                <c:pt idx="11258" formatCode="General">
                  <c:v>7.5766900000000001</c:v>
                </c:pt>
                <c:pt idx="11259" formatCode="General">
                  <c:v>7.5773599999999997</c:v>
                </c:pt>
                <c:pt idx="11260" formatCode="General">
                  <c:v>7.5780399999999997</c:v>
                </c:pt>
                <c:pt idx="11261" formatCode="General">
                  <c:v>7.5787100000000001</c:v>
                </c:pt>
                <c:pt idx="11262" formatCode="General">
                  <c:v>7.5793799999999996</c:v>
                </c:pt>
                <c:pt idx="11263" formatCode="General">
                  <c:v>7.5800599999999996</c:v>
                </c:pt>
                <c:pt idx="11264" formatCode="General">
                  <c:v>7.58073</c:v>
                </c:pt>
                <c:pt idx="11265" formatCode="General">
                  <c:v>7.5814000000000004</c:v>
                </c:pt>
                <c:pt idx="11266" formatCode="General">
                  <c:v>7.5820800000000004</c:v>
                </c:pt>
                <c:pt idx="11267" formatCode="General">
                  <c:v>7.5827499999999999</c:v>
                </c:pt>
                <c:pt idx="11268" formatCode="General">
                  <c:v>7.5834200000000003</c:v>
                </c:pt>
                <c:pt idx="11269" formatCode="General">
                  <c:v>7.5840899999999998</c:v>
                </c:pt>
                <c:pt idx="11270" formatCode="General">
                  <c:v>7.5847699999999998</c:v>
                </c:pt>
                <c:pt idx="11271" formatCode="General">
                  <c:v>7.5854400000000002</c:v>
                </c:pt>
                <c:pt idx="11272" formatCode="General">
                  <c:v>7.5861099999999997</c:v>
                </c:pt>
                <c:pt idx="11273" formatCode="General">
                  <c:v>7.5867899999999997</c:v>
                </c:pt>
                <c:pt idx="11274" formatCode="General">
                  <c:v>7.5874600000000001</c:v>
                </c:pt>
                <c:pt idx="11275" formatCode="General">
                  <c:v>7.5881299999999996</c:v>
                </c:pt>
                <c:pt idx="11276" formatCode="General">
                  <c:v>7.5888099999999996</c:v>
                </c:pt>
                <c:pt idx="11277" formatCode="General">
                  <c:v>7.58948</c:v>
                </c:pt>
                <c:pt idx="11278" formatCode="General">
                  <c:v>7.5901500000000004</c:v>
                </c:pt>
                <c:pt idx="11279" formatCode="General">
                  <c:v>7.5908300000000004</c:v>
                </c:pt>
                <c:pt idx="11280" formatCode="General">
                  <c:v>7.5914999999999999</c:v>
                </c:pt>
                <c:pt idx="11281" formatCode="General">
                  <c:v>7.5921700000000003</c:v>
                </c:pt>
                <c:pt idx="11282" formatCode="General">
                  <c:v>7.5928399999999998</c:v>
                </c:pt>
                <c:pt idx="11283" formatCode="General">
                  <c:v>7.5935199999999998</c:v>
                </c:pt>
                <c:pt idx="11284" formatCode="General">
                  <c:v>7.5941900000000002</c:v>
                </c:pt>
                <c:pt idx="11285" formatCode="General">
                  <c:v>7.5948599999999997</c:v>
                </c:pt>
                <c:pt idx="11286" formatCode="General">
                  <c:v>7.5955399999999997</c:v>
                </c:pt>
                <c:pt idx="11287" formatCode="General">
                  <c:v>7.5962100000000001</c:v>
                </c:pt>
                <c:pt idx="11288" formatCode="General">
                  <c:v>7.5968799999999996</c:v>
                </c:pt>
                <c:pt idx="11289" formatCode="General">
                  <c:v>7.5975599999999996</c:v>
                </c:pt>
                <c:pt idx="11290" formatCode="General">
                  <c:v>7.59823</c:v>
                </c:pt>
                <c:pt idx="11291" formatCode="General">
                  <c:v>7.5989000000000004</c:v>
                </c:pt>
                <c:pt idx="11292" formatCode="General">
                  <c:v>7.5995699999999999</c:v>
                </c:pt>
                <c:pt idx="11293" formatCode="General">
                  <c:v>7.60025</c:v>
                </c:pt>
                <c:pt idx="11294" formatCode="General">
                  <c:v>7.6009200000000003</c:v>
                </c:pt>
                <c:pt idx="11295" formatCode="General">
                  <c:v>7.6015899999999998</c:v>
                </c:pt>
                <c:pt idx="11296" formatCode="General">
                  <c:v>7.6022699999999999</c:v>
                </c:pt>
                <c:pt idx="11297" formatCode="General">
                  <c:v>7.6029400000000003</c:v>
                </c:pt>
                <c:pt idx="11298" formatCode="General">
                  <c:v>7.6036099999999998</c:v>
                </c:pt>
                <c:pt idx="11299" formatCode="General">
                  <c:v>7.6042899999999998</c:v>
                </c:pt>
                <c:pt idx="11300" formatCode="General">
                  <c:v>7.6049600000000002</c:v>
                </c:pt>
                <c:pt idx="11301" formatCode="General">
                  <c:v>7.6056299999999997</c:v>
                </c:pt>
                <c:pt idx="11302" formatCode="General">
                  <c:v>7.6063000000000001</c:v>
                </c:pt>
                <c:pt idx="11303" formatCode="General">
                  <c:v>7.6069800000000001</c:v>
                </c:pt>
                <c:pt idx="11304" formatCode="General">
                  <c:v>7.6076499999999996</c:v>
                </c:pt>
                <c:pt idx="11305" formatCode="General">
                  <c:v>7.60832</c:v>
                </c:pt>
                <c:pt idx="11306" formatCode="General">
                  <c:v>7.609</c:v>
                </c:pt>
                <c:pt idx="11307" formatCode="General">
                  <c:v>7.6096700000000004</c:v>
                </c:pt>
                <c:pt idx="11308" formatCode="General">
                  <c:v>7.6103399999999999</c:v>
                </c:pt>
                <c:pt idx="11309" formatCode="General">
                  <c:v>7.6110199999999999</c:v>
                </c:pt>
                <c:pt idx="11310" formatCode="General">
                  <c:v>7.6116900000000003</c:v>
                </c:pt>
                <c:pt idx="11311" formatCode="General">
                  <c:v>7.6123599999999998</c:v>
                </c:pt>
                <c:pt idx="11312" formatCode="General">
                  <c:v>7.6130300000000002</c:v>
                </c:pt>
                <c:pt idx="11313" formatCode="General">
                  <c:v>7.6137100000000002</c:v>
                </c:pt>
                <c:pt idx="11314" formatCode="General">
                  <c:v>7.6143799999999997</c:v>
                </c:pt>
                <c:pt idx="11315" formatCode="General">
                  <c:v>7.6150500000000001</c:v>
                </c:pt>
                <c:pt idx="11316" formatCode="General">
                  <c:v>7.6157300000000001</c:v>
                </c:pt>
                <c:pt idx="11317" formatCode="General">
                  <c:v>7.6163999999999996</c:v>
                </c:pt>
                <c:pt idx="11318" formatCode="General">
                  <c:v>7.61707</c:v>
                </c:pt>
                <c:pt idx="11319" formatCode="General">
                  <c:v>7.61775</c:v>
                </c:pt>
                <c:pt idx="11320" formatCode="General">
                  <c:v>7.6184200000000004</c:v>
                </c:pt>
                <c:pt idx="11321" formatCode="General">
                  <c:v>7.6190899999999999</c:v>
                </c:pt>
                <c:pt idx="11322" formatCode="General">
                  <c:v>7.6197600000000003</c:v>
                </c:pt>
                <c:pt idx="11323" formatCode="General">
                  <c:v>7.6204400000000003</c:v>
                </c:pt>
                <c:pt idx="11324" formatCode="General">
                  <c:v>7.6211099999999998</c:v>
                </c:pt>
                <c:pt idx="11325" formatCode="General">
                  <c:v>7.6217800000000002</c:v>
                </c:pt>
                <c:pt idx="11326" formatCode="General">
                  <c:v>7.6224600000000002</c:v>
                </c:pt>
                <c:pt idx="11327" formatCode="General">
                  <c:v>7.6231299999999997</c:v>
                </c:pt>
                <c:pt idx="11328" formatCode="General">
                  <c:v>7.6238000000000001</c:v>
                </c:pt>
                <c:pt idx="11329" formatCode="General">
                  <c:v>7.6244800000000001</c:v>
                </c:pt>
                <c:pt idx="11330" formatCode="General">
                  <c:v>7.6251499999999997</c:v>
                </c:pt>
                <c:pt idx="11331" formatCode="General">
                  <c:v>7.62582</c:v>
                </c:pt>
                <c:pt idx="11332" formatCode="General">
                  <c:v>7.6264900000000004</c:v>
                </c:pt>
                <c:pt idx="11333" formatCode="General">
                  <c:v>7.6271699999999996</c:v>
                </c:pt>
                <c:pt idx="11334" formatCode="General">
                  <c:v>7.62784</c:v>
                </c:pt>
                <c:pt idx="11335" formatCode="General">
                  <c:v>7.6285100000000003</c:v>
                </c:pt>
                <c:pt idx="11336" formatCode="General">
                  <c:v>7.6291900000000004</c:v>
                </c:pt>
                <c:pt idx="11337" formatCode="General">
                  <c:v>7.6298599999999999</c:v>
                </c:pt>
                <c:pt idx="11338" formatCode="General">
                  <c:v>7.6305300000000003</c:v>
                </c:pt>
                <c:pt idx="11339" formatCode="General">
                  <c:v>7.6312100000000003</c:v>
                </c:pt>
                <c:pt idx="11340" formatCode="General">
                  <c:v>7.6318799999999998</c:v>
                </c:pt>
                <c:pt idx="11341" formatCode="General">
                  <c:v>7.6325500000000002</c:v>
                </c:pt>
                <c:pt idx="11342" formatCode="General">
                  <c:v>7.6332199999999997</c:v>
                </c:pt>
                <c:pt idx="11343" formatCode="General">
                  <c:v>7.6338999999999997</c:v>
                </c:pt>
                <c:pt idx="11344" formatCode="General">
                  <c:v>7.6345700000000001</c:v>
                </c:pt>
                <c:pt idx="11345" formatCode="General">
                  <c:v>7.6352399999999996</c:v>
                </c:pt>
                <c:pt idx="11346" formatCode="General">
                  <c:v>7.6359199999999996</c:v>
                </c:pt>
                <c:pt idx="11347" formatCode="General">
                  <c:v>7.63659</c:v>
                </c:pt>
                <c:pt idx="11348" formatCode="General">
                  <c:v>7.6372600000000004</c:v>
                </c:pt>
                <c:pt idx="11349" formatCode="General">
                  <c:v>7.6379400000000004</c:v>
                </c:pt>
                <c:pt idx="11350" formatCode="General">
                  <c:v>7.6386099999999999</c:v>
                </c:pt>
                <c:pt idx="11351" formatCode="General">
                  <c:v>7.6392800000000003</c:v>
                </c:pt>
                <c:pt idx="11352" formatCode="General">
                  <c:v>7.6399499999999998</c:v>
                </c:pt>
                <c:pt idx="11353" formatCode="General">
                  <c:v>7.6406299999999998</c:v>
                </c:pt>
                <c:pt idx="11354" formatCode="General">
                  <c:v>7.6413000000000002</c:v>
                </c:pt>
                <c:pt idx="11355" formatCode="General">
                  <c:v>7.6419699999999997</c:v>
                </c:pt>
                <c:pt idx="11356" formatCode="General">
                  <c:v>7.6426499999999997</c:v>
                </c:pt>
                <c:pt idx="11357" formatCode="General">
                  <c:v>7.6433200000000001</c:v>
                </c:pt>
                <c:pt idx="11358" formatCode="General">
                  <c:v>7.6439899999999996</c:v>
                </c:pt>
                <c:pt idx="11359" formatCode="General">
                  <c:v>7.6446699999999996</c:v>
                </c:pt>
                <c:pt idx="11360" formatCode="General">
                  <c:v>7.64534</c:v>
                </c:pt>
                <c:pt idx="11361" formatCode="General">
                  <c:v>7.6460100000000004</c:v>
                </c:pt>
                <c:pt idx="11362" formatCode="General">
                  <c:v>7.6466799999999999</c:v>
                </c:pt>
                <c:pt idx="11363" formatCode="General">
                  <c:v>7.6473599999999999</c:v>
                </c:pt>
                <c:pt idx="11364" formatCode="General">
                  <c:v>7.6480300000000003</c:v>
                </c:pt>
                <c:pt idx="11365" formatCode="General">
                  <c:v>7.6486999999999998</c:v>
                </c:pt>
                <c:pt idx="11366" formatCode="General">
                  <c:v>7.6493799999999998</c:v>
                </c:pt>
                <c:pt idx="11367" formatCode="General">
                  <c:v>7.6500500000000002</c:v>
                </c:pt>
                <c:pt idx="11368" formatCode="General">
                  <c:v>7.6507199999999997</c:v>
                </c:pt>
                <c:pt idx="11369" formatCode="General">
                  <c:v>7.6513999999999998</c:v>
                </c:pt>
                <c:pt idx="11370" formatCode="General">
                  <c:v>7.6520700000000001</c:v>
                </c:pt>
                <c:pt idx="11371" formatCode="General">
                  <c:v>7.6527399999999997</c:v>
                </c:pt>
                <c:pt idx="11372" formatCode="General">
                  <c:v>7.65341</c:v>
                </c:pt>
                <c:pt idx="11373" formatCode="General">
                  <c:v>7.6540900000000001</c:v>
                </c:pt>
                <c:pt idx="11374" formatCode="General">
                  <c:v>7.6547599999999996</c:v>
                </c:pt>
                <c:pt idx="11375" formatCode="General">
                  <c:v>7.65543</c:v>
                </c:pt>
                <c:pt idx="11376" formatCode="General">
                  <c:v>7.65611</c:v>
                </c:pt>
                <c:pt idx="11377" formatCode="General">
                  <c:v>7.6567800000000004</c:v>
                </c:pt>
                <c:pt idx="11378" formatCode="General">
                  <c:v>7.6574499999999999</c:v>
                </c:pt>
                <c:pt idx="11379" formatCode="General">
                  <c:v>7.6581299999999999</c:v>
                </c:pt>
                <c:pt idx="11380" formatCode="General">
                  <c:v>7.6588000000000003</c:v>
                </c:pt>
                <c:pt idx="11381" formatCode="General">
                  <c:v>7.6594699999999998</c:v>
                </c:pt>
                <c:pt idx="11382" formatCode="General">
                  <c:v>7.6601400000000002</c:v>
                </c:pt>
                <c:pt idx="11383" formatCode="General">
                  <c:v>7.6608200000000002</c:v>
                </c:pt>
                <c:pt idx="11384" formatCode="General">
                  <c:v>7.6614899999999997</c:v>
                </c:pt>
                <c:pt idx="11385" formatCode="General">
                  <c:v>7.6621600000000001</c:v>
                </c:pt>
                <c:pt idx="11386" formatCode="General">
                  <c:v>7.6628400000000001</c:v>
                </c:pt>
                <c:pt idx="11387" formatCode="General">
                  <c:v>7.6635099999999996</c:v>
                </c:pt>
                <c:pt idx="11388" formatCode="General">
                  <c:v>7.66418</c:v>
                </c:pt>
                <c:pt idx="11389" formatCode="General">
                  <c:v>7.66486</c:v>
                </c:pt>
                <c:pt idx="11390" formatCode="General">
                  <c:v>7.6655300000000004</c:v>
                </c:pt>
                <c:pt idx="11391" formatCode="General">
                  <c:v>7.6661999999999999</c:v>
                </c:pt>
                <c:pt idx="11392" formatCode="General">
                  <c:v>7.6668700000000003</c:v>
                </c:pt>
                <c:pt idx="11393" formatCode="General">
                  <c:v>7.6675500000000003</c:v>
                </c:pt>
                <c:pt idx="11394" formatCode="General">
                  <c:v>7.6682199999999998</c:v>
                </c:pt>
                <c:pt idx="11395" formatCode="General">
                  <c:v>7.6688900000000002</c:v>
                </c:pt>
                <c:pt idx="11396" formatCode="General">
                  <c:v>7.6695700000000002</c:v>
                </c:pt>
                <c:pt idx="11397" formatCode="General">
                  <c:v>7.6702399999999997</c:v>
                </c:pt>
                <c:pt idx="11398" formatCode="General">
                  <c:v>7.6709100000000001</c:v>
                </c:pt>
                <c:pt idx="11399" formatCode="General">
                  <c:v>7.6715900000000001</c:v>
                </c:pt>
                <c:pt idx="11400" formatCode="General">
                  <c:v>7.6722599999999996</c:v>
                </c:pt>
                <c:pt idx="11401" formatCode="General">
                  <c:v>7.67293</c:v>
                </c:pt>
                <c:pt idx="11402" formatCode="General">
                  <c:v>7.6736000000000004</c:v>
                </c:pt>
                <c:pt idx="11403" formatCode="General">
                  <c:v>7.6742800000000004</c:v>
                </c:pt>
                <c:pt idx="11404" formatCode="General">
                  <c:v>7.6749499999999999</c:v>
                </c:pt>
                <c:pt idx="11405" formatCode="General">
                  <c:v>7.6756200000000003</c:v>
                </c:pt>
                <c:pt idx="11406" formatCode="General">
                  <c:v>7.6763000000000003</c:v>
                </c:pt>
                <c:pt idx="11407" formatCode="General">
                  <c:v>7.6769699999999998</c:v>
                </c:pt>
                <c:pt idx="11408" formatCode="General">
                  <c:v>7.6776400000000002</c:v>
                </c:pt>
                <c:pt idx="11409" formatCode="General">
                  <c:v>7.6783200000000003</c:v>
                </c:pt>
                <c:pt idx="11410" formatCode="General">
                  <c:v>7.6789899999999998</c:v>
                </c:pt>
                <c:pt idx="11411" formatCode="General">
                  <c:v>7.6796600000000002</c:v>
                </c:pt>
                <c:pt idx="11412" formatCode="General">
                  <c:v>7.6803299999999997</c:v>
                </c:pt>
                <c:pt idx="11413" formatCode="General">
                  <c:v>7.6810099999999997</c:v>
                </c:pt>
                <c:pt idx="11414" formatCode="General">
                  <c:v>7.6816800000000001</c:v>
                </c:pt>
                <c:pt idx="11415" formatCode="General">
                  <c:v>7.6823499999999996</c:v>
                </c:pt>
                <c:pt idx="11416" formatCode="General">
                  <c:v>7.6830299999999996</c:v>
                </c:pt>
                <c:pt idx="11417" formatCode="General">
                  <c:v>7.6837</c:v>
                </c:pt>
                <c:pt idx="11418" formatCode="General">
                  <c:v>7.6843700000000004</c:v>
                </c:pt>
                <c:pt idx="11419" formatCode="General">
                  <c:v>7.6850500000000004</c:v>
                </c:pt>
                <c:pt idx="11420" formatCode="General">
                  <c:v>7.6857199999999999</c:v>
                </c:pt>
                <c:pt idx="11421" formatCode="General">
                  <c:v>7.6863900000000003</c:v>
                </c:pt>
                <c:pt idx="11422" formatCode="General">
                  <c:v>7.6870599999999998</c:v>
                </c:pt>
                <c:pt idx="11423" formatCode="General">
                  <c:v>7.6877399999999998</c:v>
                </c:pt>
                <c:pt idx="11424" formatCode="General">
                  <c:v>7.6884100000000002</c:v>
                </c:pt>
                <c:pt idx="11425" formatCode="General">
                  <c:v>7.6890799999999997</c:v>
                </c:pt>
                <c:pt idx="11426" formatCode="General">
                  <c:v>7.6897599999999997</c:v>
                </c:pt>
                <c:pt idx="11427" formatCode="General">
                  <c:v>7.6904300000000001</c:v>
                </c:pt>
                <c:pt idx="11428" formatCode="General">
                  <c:v>7.6910999999999996</c:v>
                </c:pt>
                <c:pt idx="11429" formatCode="General">
                  <c:v>7.6917799999999996</c:v>
                </c:pt>
                <c:pt idx="11430" formatCode="General">
                  <c:v>7.69245</c:v>
                </c:pt>
                <c:pt idx="11431" formatCode="General">
                  <c:v>7.6931200000000004</c:v>
                </c:pt>
                <c:pt idx="11432" formatCode="General">
                  <c:v>7.6937899999999999</c:v>
                </c:pt>
                <c:pt idx="11433" formatCode="General">
                  <c:v>7.6944699999999999</c:v>
                </c:pt>
                <c:pt idx="11434" formatCode="General">
                  <c:v>7.6951400000000003</c:v>
                </c:pt>
                <c:pt idx="11435" formatCode="General">
                  <c:v>7.6958099999999998</c:v>
                </c:pt>
                <c:pt idx="11436" formatCode="General">
                  <c:v>7.6964899999999998</c:v>
                </c:pt>
                <c:pt idx="11437" formatCode="General">
                  <c:v>7.6971600000000002</c:v>
                </c:pt>
                <c:pt idx="11438" formatCode="General">
                  <c:v>7.6978299999999997</c:v>
                </c:pt>
                <c:pt idx="11439" formatCode="General">
                  <c:v>7.6985099999999997</c:v>
                </c:pt>
                <c:pt idx="11440" formatCode="General">
                  <c:v>7.6991800000000001</c:v>
                </c:pt>
                <c:pt idx="11441" formatCode="General">
                  <c:v>7.6998499999999996</c:v>
                </c:pt>
                <c:pt idx="11442" formatCode="General">
                  <c:v>7.70052</c:v>
                </c:pt>
                <c:pt idx="11443" formatCode="General">
                  <c:v>7.7012</c:v>
                </c:pt>
                <c:pt idx="11444" formatCode="General">
                  <c:v>7.7018700000000004</c:v>
                </c:pt>
                <c:pt idx="11445" formatCode="General">
                  <c:v>7.7025399999999999</c:v>
                </c:pt>
                <c:pt idx="11446" formatCode="General">
                  <c:v>7.70322</c:v>
                </c:pt>
                <c:pt idx="11447" formatCode="General">
                  <c:v>7.7038900000000003</c:v>
                </c:pt>
                <c:pt idx="11448" formatCode="General">
                  <c:v>7.7045599999999999</c:v>
                </c:pt>
                <c:pt idx="11449" formatCode="General">
                  <c:v>7.7052399999999999</c:v>
                </c:pt>
                <c:pt idx="11450" formatCode="General">
                  <c:v>7.7059100000000003</c:v>
                </c:pt>
                <c:pt idx="11451" formatCode="General">
                  <c:v>7.7065799999999998</c:v>
                </c:pt>
                <c:pt idx="11452" formatCode="General">
                  <c:v>7.7072500000000002</c:v>
                </c:pt>
                <c:pt idx="11453" formatCode="General">
                  <c:v>7.7079300000000002</c:v>
                </c:pt>
                <c:pt idx="11454" formatCode="General">
                  <c:v>7.7085999999999997</c:v>
                </c:pt>
                <c:pt idx="11455" formatCode="General">
                  <c:v>7.7092700000000001</c:v>
                </c:pt>
                <c:pt idx="11456" formatCode="General">
                  <c:v>7.7099500000000001</c:v>
                </c:pt>
                <c:pt idx="11457" formatCode="General">
                  <c:v>7.7106199999999996</c:v>
                </c:pt>
                <c:pt idx="11458" formatCode="General">
                  <c:v>7.71129</c:v>
                </c:pt>
                <c:pt idx="11459" formatCode="General">
                  <c:v>7.71197</c:v>
                </c:pt>
                <c:pt idx="11460" formatCode="General">
                  <c:v>7.7126400000000004</c:v>
                </c:pt>
                <c:pt idx="11461" formatCode="General">
                  <c:v>7.7133099999999999</c:v>
                </c:pt>
                <c:pt idx="11462" formatCode="General">
                  <c:v>7.7139800000000003</c:v>
                </c:pt>
                <c:pt idx="11463" formatCode="General">
                  <c:v>7.7146600000000003</c:v>
                </c:pt>
                <c:pt idx="11464" formatCode="General">
                  <c:v>7.7153299999999998</c:v>
                </c:pt>
                <c:pt idx="11465" formatCode="General">
                  <c:v>7.7160000000000002</c:v>
                </c:pt>
                <c:pt idx="11466" formatCode="General">
                  <c:v>7.7166800000000002</c:v>
                </c:pt>
                <c:pt idx="11467" formatCode="General">
                  <c:v>7.7173499999999997</c:v>
                </c:pt>
                <c:pt idx="11468" formatCode="General">
                  <c:v>7.7180200000000001</c:v>
                </c:pt>
                <c:pt idx="11469" formatCode="General">
                  <c:v>7.7187000000000001</c:v>
                </c:pt>
                <c:pt idx="11470" formatCode="General">
                  <c:v>7.7193699999999996</c:v>
                </c:pt>
                <c:pt idx="11471" formatCode="General">
                  <c:v>7.72004</c:v>
                </c:pt>
                <c:pt idx="11472" formatCode="General">
                  <c:v>7.7207100000000004</c:v>
                </c:pt>
                <c:pt idx="11473" formatCode="General">
                  <c:v>7.7213900000000004</c:v>
                </c:pt>
                <c:pt idx="11474" formatCode="General">
                  <c:v>7.7220599999999999</c:v>
                </c:pt>
                <c:pt idx="11475" formatCode="General">
                  <c:v>7.7227300000000003</c:v>
                </c:pt>
                <c:pt idx="11476" formatCode="General">
                  <c:v>7.7234100000000003</c:v>
                </c:pt>
                <c:pt idx="11477" formatCode="General">
                  <c:v>7.7240799999999998</c:v>
                </c:pt>
                <c:pt idx="11478" formatCode="General">
                  <c:v>7.7247500000000002</c:v>
                </c:pt>
                <c:pt idx="11479" formatCode="General">
                  <c:v>7.7254300000000002</c:v>
                </c:pt>
                <c:pt idx="11480" formatCode="General">
                  <c:v>7.7260999999999997</c:v>
                </c:pt>
                <c:pt idx="11481" formatCode="General">
                  <c:v>7.7267700000000001</c:v>
                </c:pt>
                <c:pt idx="11482" formatCode="General">
                  <c:v>7.7274500000000002</c:v>
                </c:pt>
                <c:pt idx="11483" formatCode="General">
                  <c:v>7.7281199999999997</c:v>
                </c:pt>
                <c:pt idx="11484" formatCode="General">
                  <c:v>7.72879</c:v>
                </c:pt>
                <c:pt idx="11485" formatCode="General">
                  <c:v>7.7294600000000004</c:v>
                </c:pt>
                <c:pt idx="11486" formatCode="General">
                  <c:v>7.7301399999999996</c:v>
                </c:pt>
                <c:pt idx="11487" formatCode="General">
                  <c:v>7.73081</c:v>
                </c:pt>
                <c:pt idx="11488" formatCode="General">
                  <c:v>7.7314800000000004</c:v>
                </c:pt>
                <c:pt idx="11489" formatCode="General">
                  <c:v>7.7321600000000004</c:v>
                </c:pt>
                <c:pt idx="11490" formatCode="General">
                  <c:v>7.7328299999999999</c:v>
                </c:pt>
                <c:pt idx="11491" formatCode="General">
                  <c:v>7.7335000000000003</c:v>
                </c:pt>
                <c:pt idx="11492" formatCode="General">
                  <c:v>7.7341800000000003</c:v>
                </c:pt>
                <c:pt idx="11493" formatCode="General">
                  <c:v>7.7348499999999998</c:v>
                </c:pt>
                <c:pt idx="11494" formatCode="General">
                  <c:v>7.7355200000000002</c:v>
                </c:pt>
                <c:pt idx="11495" formatCode="General">
                  <c:v>7.7361899999999997</c:v>
                </c:pt>
                <c:pt idx="11496" formatCode="General">
                  <c:v>7.7368699999999997</c:v>
                </c:pt>
                <c:pt idx="11497" formatCode="General">
                  <c:v>7.7375400000000001</c:v>
                </c:pt>
                <c:pt idx="11498" formatCode="General">
                  <c:v>7.7382099999999996</c:v>
                </c:pt>
                <c:pt idx="11499" formatCode="General">
                  <c:v>7.7388899999999996</c:v>
                </c:pt>
                <c:pt idx="11500" formatCode="General">
                  <c:v>7.73956</c:v>
                </c:pt>
                <c:pt idx="11501" formatCode="General">
                  <c:v>7.7402300000000004</c:v>
                </c:pt>
                <c:pt idx="11502" formatCode="General">
                  <c:v>7.7409100000000004</c:v>
                </c:pt>
                <c:pt idx="11503" formatCode="General">
                  <c:v>7.7415799999999999</c:v>
                </c:pt>
                <c:pt idx="11504" formatCode="General">
                  <c:v>7.7422500000000003</c:v>
                </c:pt>
                <c:pt idx="11505" formatCode="General">
                  <c:v>7.7429199999999998</c:v>
                </c:pt>
                <c:pt idx="11506" formatCode="General">
                  <c:v>7.7435999999999998</c:v>
                </c:pt>
                <c:pt idx="11507" formatCode="General">
                  <c:v>7.7442700000000002</c:v>
                </c:pt>
                <c:pt idx="11508" formatCode="General">
                  <c:v>7.7449399999999997</c:v>
                </c:pt>
                <c:pt idx="11509" formatCode="General">
                  <c:v>7.7456199999999997</c:v>
                </c:pt>
                <c:pt idx="11510" formatCode="General">
                  <c:v>7.7462900000000001</c:v>
                </c:pt>
                <c:pt idx="11511" formatCode="General">
                  <c:v>7.7469599999999996</c:v>
                </c:pt>
                <c:pt idx="11512" formatCode="General">
                  <c:v>7.7476399999999996</c:v>
                </c:pt>
                <c:pt idx="11513" formatCode="General">
                  <c:v>7.74831</c:v>
                </c:pt>
                <c:pt idx="11514" formatCode="General">
                  <c:v>7.7489800000000004</c:v>
                </c:pt>
                <c:pt idx="11515" formatCode="General">
                  <c:v>7.7496499999999999</c:v>
                </c:pt>
                <c:pt idx="11516" formatCode="General">
                  <c:v>7.7503299999999999</c:v>
                </c:pt>
                <c:pt idx="11517" formatCode="General">
                  <c:v>7.7510000000000003</c:v>
                </c:pt>
                <c:pt idx="11518" formatCode="General">
                  <c:v>7.7516699999999998</c:v>
                </c:pt>
                <c:pt idx="11519" formatCode="General">
                  <c:v>7.7523499999999999</c:v>
                </c:pt>
                <c:pt idx="11520" formatCode="General">
                  <c:v>7.7530200000000002</c:v>
                </c:pt>
                <c:pt idx="11521" formatCode="General">
                  <c:v>7.7536899999999997</c:v>
                </c:pt>
                <c:pt idx="11522" formatCode="General">
                  <c:v>7.7543699999999998</c:v>
                </c:pt>
                <c:pt idx="11523" formatCode="General">
                  <c:v>7.7550400000000002</c:v>
                </c:pt>
                <c:pt idx="11524" formatCode="General">
                  <c:v>7.7557099999999997</c:v>
                </c:pt>
                <c:pt idx="11525" formatCode="General">
                  <c:v>7.7563800000000001</c:v>
                </c:pt>
                <c:pt idx="11526" formatCode="General">
                  <c:v>7.7570600000000001</c:v>
                </c:pt>
                <c:pt idx="11527" formatCode="General">
                  <c:v>7.7577299999999996</c:v>
                </c:pt>
                <c:pt idx="11528" formatCode="General">
                  <c:v>7.7584</c:v>
                </c:pt>
                <c:pt idx="11529" formatCode="General">
                  <c:v>7.75908</c:v>
                </c:pt>
                <c:pt idx="11530" formatCode="General">
                  <c:v>7.7597500000000004</c:v>
                </c:pt>
                <c:pt idx="11531" formatCode="General">
                  <c:v>7.7604199999999999</c:v>
                </c:pt>
                <c:pt idx="11532" formatCode="General">
                  <c:v>7.7610999999999999</c:v>
                </c:pt>
                <c:pt idx="11533" formatCode="General">
                  <c:v>7.7617700000000003</c:v>
                </c:pt>
                <c:pt idx="11534" formatCode="General">
                  <c:v>7.7624399999999998</c:v>
                </c:pt>
                <c:pt idx="11535" formatCode="General">
                  <c:v>7.7631100000000002</c:v>
                </c:pt>
                <c:pt idx="11536" formatCode="General">
                  <c:v>7.7637900000000002</c:v>
                </c:pt>
                <c:pt idx="11537" formatCode="General">
                  <c:v>7.7644599999999997</c:v>
                </c:pt>
                <c:pt idx="11538" formatCode="General">
                  <c:v>7.7651300000000001</c:v>
                </c:pt>
                <c:pt idx="11539" formatCode="General">
                  <c:v>7.7658100000000001</c:v>
                </c:pt>
                <c:pt idx="11540" formatCode="General">
                  <c:v>7.7664799999999996</c:v>
                </c:pt>
                <c:pt idx="11541" formatCode="General">
                  <c:v>7.76715</c:v>
                </c:pt>
                <c:pt idx="11542" formatCode="General">
                  <c:v>7.76783</c:v>
                </c:pt>
                <c:pt idx="11543" formatCode="General">
                  <c:v>7.7685000000000004</c:v>
                </c:pt>
                <c:pt idx="11544" formatCode="General">
                  <c:v>7.7691699999999999</c:v>
                </c:pt>
                <c:pt idx="11545" formatCode="General">
                  <c:v>7.7698400000000003</c:v>
                </c:pt>
                <c:pt idx="11546" formatCode="General">
                  <c:v>7.7705200000000003</c:v>
                </c:pt>
                <c:pt idx="11547" formatCode="General">
                  <c:v>7.7711899999999998</c:v>
                </c:pt>
                <c:pt idx="11548" formatCode="General">
                  <c:v>7.7718600000000002</c:v>
                </c:pt>
                <c:pt idx="11549" formatCode="General">
                  <c:v>7.7725400000000002</c:v>
                </c:pt>
                <c:pt idx="11550" formatCode="General">
                  <c:v>7.7732099999999997</c:v>
                </c:pt>
                <c:pt idx="11551" formatCode="General">
                  <c:v>7.7738800000000001</c:v>
                </c:pt>
                <c:pt idx="11552" formatCode="General">
                  <c:v>7.7745600000000001</c:v>
                </c:pt>
                <c:pt idx="11553" formatCode="General">
                  <c:v>7.7752299999999996</c:v>
                </c:pt>
                <c:pt idx="11554" formatCode="General">
                  <c:v>7.7759</c:v>
                </c:pt>
                <c:pt idx="11555" formatCode="General">
                  <c:v>7.7765700000000004</c:v>
                </c:pt>
                <c:pt idx="11556" formatCode="General">
                  <c:v>7.7772500000000004</c:v>
                </c:pt>
                <c:pt idx="11557" formatCode="General">
                  <c:v>7.7779199999999999</c:v>
                </c:pt>
                <c:pt idx="11558" formatCode="General">
                  <c:v>7.7785900000000003</c:v>
                </c:pt>
                <c:pt idx="11559" formatCode="General">
                  <c:v>7.7792700000000004</c:v>
                </c:pt>
                <c:pt idx="11560" formatCode="General">
                  <c:v>7.7799399999999999</c:v>
                </c:pt>
                <c:pt idx="11561" formatCode="General">
                  <c:v>7.7806100000000002</c:v>
                </c:pt>
                <c:pt idx="11562" formatCode="General">
                  <c:v>7.7812900000000003</c:v>
                </c:pt>
                <c:pt idx="11563" formatCode="General">
                  <c:v>7.7819599999999998</c:v>
                </c:pt>
                <c:pt idx="11564" formatCode="General">
                  <c:v>7.7826300000000002</c:v>
                </c:pt>
                <c:pt idx="11565" formatCode="General">
                  <c:v>7.7832999999999997</c:v>
                </c:pt>
                <c:pt idx="11566" formatCode="General">
                  <c:v>7.7839799999999997</c:v>
                </c:pt>
                <c:pt idx="11567" formatCode="General">
                  <c:v>7.7846500000000001</c:v>
                </c:pt>
                <c:pt idx="11568" formatCode="General">
                  <c:v>7.7853199999999996</c:v>
                </c:pt>
                <c:pt idx="11569" formatCode="General">
                  <c:v>7.7859999999999996</c:v>
                </c:pt>
                <c:pt idx="11570" formatCode="General">
                  <c:v>7.78667</c:v>
                </c:pt>
                <c:pt idx="11571" formatCode="General">
                  <c:v>7.7873400000000004</c:v>
                </c:pt>
                <c:pt idx="11572" formatCode="General">
                  <c:v>7.7880200000000004</c:v>
                </c:pt>
                <c:pt idx="11573" formatCode="General">
                  <c:v>7.7886899999999999</c:v>
                </c:pt>
                <c:pt idx="11574" formatCode="General">
                  <c:v>7.7893600000000003</c:v>
                </c:pt>
                <c:pt idx="11575" formatCode="General">
                  <c:v>7.7900299999999998</c:v>
                </c:pt>
                <c:pt idx="11576" formatCode="General">
                  <c:v>7.7907099999999998</c:v>
                </c:pt>
                <c:pt idx="11577" formatCode="General">
                  <c:v>7.7913800000000002</c:v>
                </c:pt>
                <c:pt idx="11578" formatCode="General">
                  <c:v>7.7920499999999997</c:v>
                </c:pt>
                <c:pt idx="11579" formatCode="General">
                  <c:v>7.7927299999999997</c:v>
                </c:pt>
                <c:pt idx="11580" formatCode="General">
                  <c:v>7.7934000000000001</c:v>
                </c:pt>
                <c:pt idx="11581" formatCode="General">
                  <c:v>7.7940699999999996</c:v>
                </c:pt>
                <c:pt idx="11582" formatCode="General">
                  <c:v>7.7947499999999996</c:v>
                </c:pt>
                <c:pt idx="11583" formatCode="General">
                  <c:v>7.79542</c:v>
                </c:pt>
                <c:pt idx="11584" formatCode="General">
                  <c:v>7.7960900000000004</c:v>
                </c:pt>
                <c:pt idx="11585" formatCode="General">
                  <c:v>7.7967599999999999</c:v>
                </c:pt>
                <c:pt idx="11586" formatCode="General">
                  <c:v>7.7974399999999999</c:v>
                </c:pt>
                <c:pt idx="11587" formatCode="General">
                  <c:v>7.7981100000000003</c:v>
                </c:pt>
                <c:pt idx="11588" formatCode="General">
                  <c:v>7.7987799999999998</c:v>
                </c:pt>
                <c:pt idx="11589" formatCode="General">
                  <c:v>7.7994599999999998</c:v>
                </c:pt>
                <c:pt idx="11590" formatCode="General">
                  <c:v>7.8001300000000002</c:v>
                </c:pt>
                <c:pt idx="11591" formatCode="General">
                  <c:v>7.8007999999999997</c:v>
                </c:pt>
                <c:pt idx="11592" formatCode="General">
                  <c:v>7.8014799999999997</c:v>
                </c:pt>
                <c:pt idx="11593" formatCode="General">
                  <c:v>7.8021500000000001</c:v>
                </c:pt>
                <c:pt idx="11594" formatCode="General">
                  <c:v>7.8028199999999996</c:v>
                </c:pt>
                <c:pt idx="11595" formatCode="General">
                  <c:v>7.80349</c:v>
                </c:pt>
                <c:pt idx="11596" formatCode="General">
                  <c:v>7.8041700000000001</c:v>
                </c:pt>
                <c:pt idx="11597" formatCode="General">
                  <c:v>7.8048400000000004</c:v>
                </c:pt>
                <c:pt idx="11598" formatCode="General">
                  <c:v>7.8055099999999999</c:v>
                </c:pt>
                <c:pt idx="11599" formatCode="General">
                  <c:v>7.80619</c:v>
                </c:pt>
                <c:pt idx="11600" formatCode="General">
                  <c:v>7.8068600000000004</c:v>
                </c:pt>
                <c:pt idx="11601" formatCode="General">
                  <c:v>7.8075299999999999</c:v>
                </c:pt>
                <c:pt idx="11602" formatCode="General">
                  <c:v>7.8082099999999999</c:v>
                </c:pt>
                <c:pt idx="11603" formatCode="General">
                  <c:v>7.8088800000000003</c:v>
                </c:pt>
                <c:pt idx="11604" formatCode="General">
                  <c:v>7.8095499999999998</c:v>
                </c:pt>
                <c:pt idx="11605" formatCode="General">
                  <c:v>7.8102200000000002</c:v>
                </c:pt>
                <c:pt idx="11606" formatCode="General">
                  <c:v>7.8109000000000002</c:v>
                </c:pt>
                <c:pt idx="11607" formatCode="General">
                  <c:v>7.8115699999999997</c:v>
                </c:pt>
                <c:pt idx="11608" formatCode="General">
                  <c:v>7.8122400000000001</c:v>
                </c:pt>
                <c:pt idx="11609" formatCode="General">
                  <c:v>7.8129200000000001</c:v>
                </c:pt>
                <c:pt idx="11610" formatCode="General">
                  <c:v>7.8135899999999996</c:v>
                </c:pt>
                <c:pt idx="11611" formatCode="General">
                  <c:v>7.81426</c:v>
                </c:pt>
                <c:pt idx="11612" formatCode="General">
                  <c:v>7.81494</c:v>
                </c:pt>
                <c:pt idx="11613" formatCode="General">
                  <c:v>7.8156100000000004</c:v>
                </c:pt>
                <c:pt idx="11614" formatCode="General">
                  <c:v>7.8162799999999999</c:v>
                </c:pt>
                <c:pt idx="11615" formatCode="General">
                  <c:v>7.8169500000000003</c:v>
                </c:pt>
                <c:pt idx="11616" formatCode="General">
                  <c:v>7.8176300000000003</c:v>
                </c:pt>
                <c:pt idx="11617" formatCode="General">
                  <c:v>7.8182999999999998</c:v>
                </c:pt>
                <c:pt idx="11618" formatCode="General">
                  <c:v>7.8189700000000002</c:v>
                </c:pt>
                <c:pt idx="11619" formatCode="General">
                  <c:v>7.8196500000000002</c:v>
                </c:pt>
                <c:pt idx="11620" formatCode="General">
                  <c:v>7.8203199999999997</c:v>
                </c:pt>
                <c:pt idx="11621" formatCode="General">
                  <c:v>7.8209900000000001</c:v>
                </c:pt>
                <c:pt idx="11622" formatCode="General">
                  <c:v>7.8216700000000001</c:v>
                </c:pt>
                <c:pt idx="11623" formatCode="General">
                  <c:v>7.8223399999999996</c:v>
                </c:pt>
                <c:pt idx="11624" formatCode="General">
                  <c:v>7.82301</c:v>
                </c:pt>
                <c:pt idx="11625" formatCode="General">
                  <c:v>7.8236800000000004</c:v>
                </c:pt>
                <c:pt idx="11626" formatCode="General">
                  <c:v>7.8243600000000004</c:v>
                </c:pt>
                <c:pt idx="11627" formatCode="General">
                  <c:v>7.8250299999999999</c:v>
                </c:pt>
                <c:pt idx="11628" formatCode="General">
                  <c:v>7.8257000000000003</c:v>
                </c:pt>
                <c:pt idx="11629" formatCode="General">
                  <c:v>7.8263800000000003</c:v>
                </c:pt>
                <c:pt idx="11630" formatCode="General">
                  <c:v>7.8270499999999998</c:v>
                </c:pt>
                <c:pt idx="11631" formatCode="General">
                  <c:v>7.8277200000000002</c:v>
                </c:pt>
                <c:pt idx="11632" formatCode="General">
                  <c:v>7.8284000000000002</c:v>
                </c:pt>
                <c:pt idx="11633" formatCode="General">
                  <c:v>7.8290699999999998</c:v>
                </c:pt>
                <c:pt idx="11634" formatCode="General">
                  <c:v>7.8297400000000001</c:v>
                </c:pt>
                <c:pt idx="11635" formatCode="General">
                  <c:v>7.8304099999999996</c:v>
                </c:pt>
                <c:pt idx="11636" formatCode="General">
                  <c:v>7.8310899999999997</c:v>
                </c:pt>
                <c:pt idx="11637" formatCode="General">
                  <c:v>7.8317600000000001</c:v>
                </c:pt>
                <c:pt idx="11638" formatCode="General">
                  <c:v>7.8324299999999996</c:v>
                </c:pt>
                <c:pt idx="11639" formatCode="General">
                  <c:v>7.8331099999999996</c:v>
                </c:pt>
                <c:pt idx="11640" formatCode="General">
                  <c:v>7.83378</c:v>
                </c:pt>
                <c:pt idx="11641" formatCode="General">
                  <c:v>7.8344500000000004</c:v>
                </c:pt>
                <c:pt idx="11642" formatCode="General">
                  <c:v>7.8351300000000004</c:v>
                </c:pt>
                <c:pt idx="11643" formatCode="General">
                  <c:v>7.8357999999999999</c:v>
                </c:pt>
                <c:pt idx="11644" formatCode="General">
                  <c:v>7.8364700000000003</c:v>
                </c:pt>
                <c:pt idx="11645" formatCode="General">
                  <c:v>7.8371399999999998</c:v>
                </c:pt>
                <c:pt idx="11646" formatCode="General">
                  <c:v>7.8378199999999998</c:v>
                </c:pt>
                <c:pt idx="11647" formatCode="General">
                  <c:v>7.8384900000000002</c:v>
                </c:pt>
                <c:pt idx="11648" formatCode="General">
                  <c:v>7.8391599999999997</c:v>
                </c:pt>
                <c:pt idx="11649" formatCode="General">
                  <c:v>7.8398399999999997</c:v>
                </c:pt>
                <c:pt idx="11650" formatCode="General">
                  <c:v>7.8405100000000001</c:v>
                </c:pt>
                <c:pt idx="11651" formatCode="General">
                  <c:v>7.8411799999999996</c:v>
                </c:pt>
                <c:pt idx="11652" formatCode="General">
                  <c:v>7.8418599999999996</c:v>
                </c:pt>
                <c:pt idx="11653" formatCode="General">
                  <c:v>7.84253</c:v>
                </c:pt>
                <c:pt idx="11654" formatCode="General">
                  <c:v>7.8432000000000004</c:v>
                </c:pt>
                <c:pt idx="11655" formatCode="General">
                  <c:v>7.8438699999999999</c:v>
                </c:pt>
                <c:pt idx="11656" formatCode="General">
                  <c:v>7.8445499999999999</c:v>
                </c:pt>
                <c:pt idx="11657" formatCode="General">
                  <c:v>7.8452200000000003</c:v>
                </c:pt>
                <c:pt idx="11658" formatCode="General">
                  <c:v>7.8458899999999998</c:v>
                </c:pt>
                <c:pt idx="11659" formatCode="General">
                  <c:v>7.8465699999999998</c:v>
                </c:pt>
                <c:pt idx="11660" formatCode="General">
                  <c:v>7.8472400000000002</c:v>
                </c:pt>
                <c:pt idx="11661" formatCode="General">
                  <c:v>7.8479099999999997</c:v>
                </c:pt>
                <c:pt idx="11662" formatCode="General">
                  <c:v>7.8485899999999997</c:v>
                </c:pt>
                <c:pt idx="11663" formatCode="General">
                  <c:v>7.8492600000000001</c:v>
                </c:pt>
                <c:pt idx="11664" formatCode="General">
                  <c:v>7.8499299999999996</c:v>
                </c:pt>
                <c:pt idx="11665" formatCode="General">
                  <c:v>7.8506</c:v>
                </c:pt>
                <c:pt idx="11666" formatCode="General">
                  <c:v>7.85128</c:v>
                </c:pt>
                <c:pt idx="11667" formatCode="General">
                  <c:v>7.8519500000000004</c:v>
                </c:pt>
                <c:pt idx="11668" formatCode="General">
                  <c:v>7.8526199999999999</c:v>
                </c:pt>
                <c:pt idx="11669" formatCode="General">
                  <c:v>7.8532999999999999</c:v>
                </c:pt>
                <c:pt idx="11670" formatCode="General">
                  <c:v>7.8539700000000003</c:v>
                </c:pt>
                <c:pt idx="11671" formatCode="General">
                  <c:v>7.8546399999999998</c:v>
                </c:pt>
                <c:pt idx="11672" formatCode="General">
                  <c:v>7.8553199999999999</c:v>
                </c:pt>
                <c:pt idx="11673" formatCode="General">
                  <c:v>7.8559900000000003</c:v>
                </c:pt>
                <c:pt idx="11674" formatCode="General">
                  <c:v>7.8566599999999998</c:v>
                </c:pt>
                <c:pt idx="11675" formatCode="General">
                  <c:v>7.8573399999999998</c:v>
                </c:pt>
                <c:pt idx="11676" formatCode="General">
                  <c:v>7.8580100000000002</c:v>
                </c:pt>
                <c:pt idx="11677" formatCode="General">
                  <c:v>7.8586799999999997</c:v>
                </c:pt>
                <c:pt idx="11678" formatCode="General">
                  <c:v>7.8593500000000001</c:v>
                </c:pt>
                <c:pt idx="11679" formatCode="General">
                  <c:v>7.8600300000000001</c:v>
                </c:pt>
                <c:pt idx="11680" formatCode="General">
                  <c:v>7.8606999999999996</c:v>
                </c:pt>
                <c:pt idx="11681" formatCode="General">
                  <c:v>7.86137</c:v>
                </c:pt>
                <c:pt idx="11682" formatCode="General">
                  <c:v>7.86205</c:v>
                </c:pt>
                <c:pt idx="11683" formatCode="General">
                  <c:v>7.8627200000000004</c:v>
                </c:pt>
                <c:pt idx="11684" formatCode="General">
                  <c:v>7.8633899999999999</c:v>
                </c:pt>
                <c:pt idx="11685" formatCode="General">
                  <c:v>7.8640699999999999</c:v>
                </c:pt>
                <c:pt idx="11686" formatCode="General">
                  <c:v>7.8647400000000003</c:v>
                </c:pt>
                <c:pt idx="11687" formatCode="General">
                  <c:v>7.8654099999999998</c:v>
                </c:pt>
                <c:pt idx="11688" formatCode="General">
                  <c:v>7.8660800000000002</c:v>
                </c:pt>
                <c:pt idx="11689" formatCode="General">
                  <c:v>7.8667600000000002</c:v>
                </c:pt>
                <c:pt idx="11690" formatCode="General">
                  <c:v>7.8674299999999997</c:v>
                </c:pt>
                <c:pt idx="11691" formatCode="General">
                  <c:v>7.8681000000000001</c:v>
                </c:pt>
                <c:pt idx="11692" formatCode="General">
                  <c:v>7.8687800000000001</c:v>
                </c:pt>
                <c:pt idx="11693" formatCode="General">
                  <c:v>7.8694499999999996</c:v>
                </c:pt>
                <c:pt idx="11694" formatCode="General">
                  <c:v>7.87012</c:v>
                </c:pt>
                <c:pt idx="11695" formatCode="General">
                  <c:v>7.8708</c:v>
                </c:pt>
                <c:pt idx="11696" formatCode="General">
                  <c:v>7.8714700000000004</c:v>
                </c:pt>
                <c:pt idx="11697" formatCode="General">
                  <c:v>7.8721399999999999</c:v>
                </c:pt>
                <c:pt idx="11698" formatCode="General">
                  <c:v>7.8728100000000003</c:v>
                </c:pt>
                <c:pt idx="11699" formatCode="General">
                  <c:v>7.8734900000000003</c:v>
                </c:pt>
                <c:pt idx="11700" formatCode="General">
                  <c:v>7.8741599999999998</c:v>
                </c:pt>
                <c:pt idx="11701" formatCode="General">
                  <c:v>7.8748300000000002</c:v>
                </c:pt>
                <c:pt idx="11702" formatCode="General">
                  <c:v>7.8755100000000002</c:v>
                </c:pt>
                <c:pt idx="11703" formatCode="General">
                  <c:v>7.8761799999999997</c:v>
                </c:pt>
                <c:pt idx="11704" formatCode="General">
                  <c:v>7.8768500000000001</c:v>
                </c:pt>
                <c:pt idx="11705" formatCode="General">
                  <c:v>7.8775300000000001</c:v>
                </c:pt>
                <c:pt idx="11706" formatCode="General">
                  <c:v>7.8781999999999996</c:v>
                </c:pt>
                <c:pt idx="11707" formatCode="General">
                  <c:v>7.87887</c:v>
                </c:pt>
                <c:pt idx="11708" formatCode="General">
                  <c:v>7.8795400000000004</c:v>
                </c:pt>
                <c:pt idx="11709" formatCode="General">
                  <c:v>7.8802199999999996</c:v>
                </c:pt>
                <c:pt idx="11710" formatCode="General">
                  <c:v>7.88089</c:v>
                </c:pt>
                <c:pt idx="11711" formatCode="General">
                  <c:v>7.8815600000000003</c:v>
                </c:pt>
                <c:pt idx="11712" formatCode="General">
                  <c:v>7.8822400000000004</c:v>
                </c:pt>
                <c:pt idx="11713" formatCode="General">
                  <c:v>7.8829099999999999</c:v>
                </c:pt>
                <c:pt idx="11714" formatCode="General">
                  <c:v>7.8835800000000003</c:v>
                </c:pt>
                <c:pt idx="11715" formatCode="General">
                  <c:v>7.8842600000000003</c:v>
                </c:pt>
                <c:pt idx="11716" formatCode="General">
                  <c:v>7.8849299999999998</c:v>
                </c:pt>
                <c:pt idx="11717" formatCode="General">
                  <c:v>7.8856000000000002</c:v>
                </c:pt>
                <c:pt idx="11718" formatCode="General">
                  <c:v>7.8862699999999997</c:v>
                </c:pt>
                <c:pt idx="11719" formatCode="General">
                  <c:v>7.8869499999999997</c:v>
                </c:pt>
                <c:pt idx="11720" formatCode="General">
                  <c:v>7.8876200000000001</c:v>
                </c:pt>
                <c:pt idx="11721" formatCode="General">
                  <c:v>7.8882899999999996</c:v>
                </c:pt>
                <c:pt idx="11722" formatCode="General">
                  <c:v>7.8889699999999996</c:v>
                </c:pt>
                <c:pt idx="11723" formatCode="General">
                  <c:v>7.88964</c:v>
                </c:pt>
                <c:pt idx="11724" formatCode="General">
                  <c:v>7.8903100000000004</c:v>
                </c:pt>
                <c:pt idx="11725" formatCode="General">
                  <c:v>7.8909900000000004</c:v>
                </c:pt>
                <c:pt idx="11726" formatCode="General">
                  <c:v>7.8916599999999999</c:v>
                </c:pt>
                <c:pt idx="11727" formatCode="General">
                  <c:v>7.8923300000000003</c:v>
                </c:pt>
                <c:pt idx="11728" formatCode="General">
                  <c:v>7.8929999999999998</c:v>
                </c:pt>
                <c:pt idx="11729" formatCode="General">
                  <c:v>7.8936799999999998</c:v>
                </c:pt>
                <c:pt idx="11730" formatCode="General">
                  <c:v>7.8943500000000002</c:v>
                </c:pt>
                <c:pt idx="11731" formatCode="General">
                  <c:v>7.8950199999999997</c:v>
                </c:pt>
                <c:pt idx="11732" formatCode="General">
                  <c:v>7.8956999999999997</c:v>
                </c:pt>
                <c:pt idx="11733" formatCode="General">
                  <c:v>7.8963700000000001</c:v>
                </c:pt>
                <c:pt idx="11734" formatCode="General">
                  <c:v>7.8970399999999996</c:v>
                </c:pt>
                <c:pt idx="11735" formatCode="General">
                  <c:v>7.8977199999999996</c:v>
                </c:pt>
                <c:pt idx="11736" formatCode="General">
                  <c:v>7.89839</c:v>
                </c:pt>
                <c:pt idx="11737" formatCode="General">
                  <c:v>7.8990600000000004</c:v>
                </c:pt>
                <c:pt idx="11738" formatCode="General">
                  <c:v>7.8997299999999999</c:v>
                </c:pt>
                <c:pt idx="11739" formatCode="General">
                  <c:v>7.9004099999999999</c:v>
                </c:pt>
                <c:pt idx="11740" formatCode="General">
                  <c:v>7.9010800000000003</c:v>
                </c:pt>
                <c:pt idx="11741" formatCode="General">
                  <c:v>7.9017499999999998</c:v>
                </c:pt>
                <c:pt idx="11742" formatCode="General">
                  <c:v>7.9024299999999998</c:v>
                </c:pt>
                <c:pt idx="11743" formatCode="General">
                  <c:v>7.9031000000000002</c:v>
                </c:pt>
                <c:pt idx="11744" formatCode="General">
                  <c:v>7.9037699999999997</c:v>
                </c:pt>
                <c:pt idx="11745" formatCode="General">
                  <c:v>7.9044499999999998</c:v>
                </c:pt>
                <c:pt idx="11746" formatCode="General">
                  <c:v>7.9051200000000001</c:v>
                </c:pt>
                <c:pt idx="11747" formatCode="General">
                  <c:v>7.9057899999999997</c:v>
                </c:pt>
                <c:pt idx="11748" formatCode="General">
                  <c:v>7.90646</c:v>
                </c:pt>
                <c:pt idx="11749" formatCode="General">
                  <c:v>7.9071400000000001</c:v>
                </c:pt>
                <c:pt idx="11750" formatCode="General">
                  <c:v>7.9078099999999996</c:v>
                </c:pt>
                <c:pt idx="11751" formatCode="General">
                  <c:v>7.90848</c:v>
                </c:pt>
                <c:pt idx="11752" formatCode="General">
                  <c:v>7.90916</c:v>
                </c:pt>
                <c:pt idx="11753" formatCode="General">
                  <c:v>7.9098300000000004</c:v>
                </c:pt>
                <c:pt idx="11754" formatCode="General">
                  <c:v>7.9104999999999999</c:v>
                </c:pt>
                <c:pt idx="11755" formatCode="General">
                  <c:v>7.9111799999999999</c:v>
                </c:pt>
                <c:pt idx="11756" formatCode="General">
                  <c:v>7.9118500000000003</c:v>
                </c:pt>
                <c:pt idx="11757" formatCode="General">
                  <c:v>7.9125199999999998</c:v>
                </c:pt>
                <c:pt idx="11758" formatCode="General">
                  <c:v>7.9131900000000002</c:v>
                </c:pt>
                <c:pt idx="11759" formatCode="General">
                  <c:v>7.9138700000000002</c:v>
                </c:pt>
                <c:pt idx="11760" formatCode="General">
                  <c:v>7.9145399999999997</c:v>
                </c:pt>
                <c:pt idx="11761" formatCode="General">
                  <c:v>7.9152100000000001</c:v>
                </c:pt>
                <c:pt idx="11762" formatCode="General">
                  <c:v>7.9158900000000001</c:v>
                </c:pt>
                <c:pt idx="11763" formatCode="General">
                  <c:v>7.9165599999999996</c:v>
                </c:pt>
                <c:pt idx="11764" formatCode="General">
                  <c:v>7.91723</c:v>
                </c:pt>
                <c:pt idx="11765" formatCode="General">
                  <c:v>7.91791</c:v>
                </c:pt>
                <c:pt idx="11766" formatCode="General">
                  <c:v>7.9185800000000004</c:v>
                </c:pt>
                <c:pt idx="11767" formatCode="General">
                  <c:v>7.9192499999999999</c:v>
                </c:pt>
                <c:pt idx="11768" formatCode="General">
                  <c:v>7.9199200000000003</c:v>
                </c:pt>
                <c:pt idx="11769" formatCode="General">
                  <c:v>7.9206000000000003</c:v>
                </c:pt>
                <c:pt idx="11770" formatCode="General">
                  <c:v>7.9212699999999998</c:v>
                </c:pt>
                <c:pt idx="11771" formatCode="General">
                  <c:v>7.9219400000000002</c:v>
                </c:pt>
                <c:pt idx="11772" formatCode="General">
                  <c:v>7.9226200000000002</c:v>
                </c:pt>
                <c:pt idx="11773" formatCode="General">
                  <c:v>7.9232899999999997</c:v>
                </c:pt>
                <c:pt idx="11774" formatCode="General">
                  <c:v>7.9239600000000001</c:v>
                </c:pt>
                <c:pt idx="11775" formatCode="General">
                  <c:v>7.9246400000000001</c:v>
                </c:pt>
                <c:pt idx="11776" formatCode="General">
                  <c:v>7.9253099999999996</c:v>
                </c:pt>
                <c:pt idx="11777" formatCode="General">
                  <c:v>7.92598</c:v>
                </c:pt>
                <c:pt idx="11778" formatCode="General">
                  <c:v>7.9266500000000004</c:v>
                </c:pt>
                <c:pt idx="11779" formatCode="General">
                  <c:v>7.9273300000000004</c:v>
                </c:pt>
                <c:pt idx="11780" formatCode="General">
                  <c:v>7.9279999999999999</c:v>
                </c:pt>
                <c:pt idx="11781" formatCode="General">
                  <c:v>7.9286700000000003</c:v>
                </c:pt>
                <c:pt idx="11782" formatCode="General">
                  <c:v>7.9293500000000003</c:v>
                </c:pt>
                <c:pt idx="11783" formatCode="General">
                  <c:v>7.9300199999999998</c:v>
                </c:pt>
                <c:pt idx="11784" formatCode="General">
                  <c:v>7.9306900000000002</c:v>
                </c:pt>
                <c:pt idx="11785" formatCode="General">
                  <c:v>7.9313700000000003</c:v>
                </c:pt>
                <c:pt idx="11786" formatCode="General">
                  <c:v>7.9320399999999998</c:v>
                </c:pt>
                <c:pt idx="11787" formatCode="General">
                  <c:v>7.9327100000000002</c:v>
                </c:pt>
                <c:pt idx="11788" formatCode="General">
                  <c:v>7.9333799999999997</c:v>
                </c:pt>
                <c:pt idx="11789" formatCode="General">
                  <c:v>7.9340599999999997</c:v>
                </c:pt>
                <c:pt idx="11790" formatCode="General">
                  <c:v>7.9347300000000001</c:v>
                </c:pt>
                <c:pt idx="11791" formatCode="General">
                  <c:v>7.9353999999999996</c:v>
                </c:pt>
                <c:pt idx="11792" formatCode="General">
                  <c:v>7.9360799999999996</c:v>
                </c:pt>
                <c:pt idx="11793" formatCode="General">
                  <c:v>7.93675</c:v>
                </c:pt>
                <c:pt idx="11794" formatCode="General">
                  <c:v>7.9374200000000004</c:v>
                </c:pt>
                <c:pt idx="11795" formatCode="General">
                  <c:v>7.9381000000000004</c:v>
                </c:pt>
                <c:pt idx="11796" formatCode="General">
                  <c:v>7.9387699999999999</c:v>
                </c:pt>
                <c:pt idx="11797" formatCode="General">
                  <c:v>7.9394400000000003</c:v>
                </c:pt>
                <c:pt idx="11798" formatCode="General">
                  <c:v>7.9401099999999998</c:v>
                </c:pt>
                <c:pt idx="11799" formatCode="General">
                  <c:v>7.9407899999999998</c:v>
                </c:pt>
                <c:pt idx="11800" formatCode="General">
                  <c:v>7.9414600000000002</c:v>
                </c:pt>
                <c:pt idx="11801" formatCode="General">
                  <c:v>7.9421299999999997</c:v>
                </c:pt>
                <c:pt idx="11802" formatCode="General">
                  <c:v>7.9428099999999997</c:v>
                </c:pt>
                <c:pt idx="11803" formatCode="General">
                  <c:v>7.9434800000000001</c:v>
                </c:pt>
                <c:pt idx="11804" formatCode="General">
                  <c:v>7.9441499999999996</c:v>
                </c:pt>
                <c:pt idx="11805" formatCode="General">
                  <c:v>7.9448299999999996</c:v>
                </c:pt>
                <c:pt idx="11806" formatCode="General">
                  <c:v>7.9455</c:v>
                </c:pt>
                <c:pt idx="11807" formatCode="General">
                  <c:v>7.9461700000000004</c:v>
                </c:pt>
                <c:pt idx="11808" formatCode="General">
                  <c:v>7.9468399999999999</c:v>
                </c:pt>
                <c:pt idx="11809" formatCode="General">
                  <c:v>7.9475199999999999</c:v>
                </c:pt>
                <c:pt idx="11810" formatCode="General">
                  <c:v>7.9481900000000003</c:v>
                </c:pt>
                <c:pt idx="11811" formatCode="General">
                  <c:v>7.9488599999999998</c:v>
                </c:pt>
                <c:pt idx="11812" formatCode="General">
                  <c:v>7.9495399999999998</c:v>
                </c:pt>
                <c:pt idx="11813" formatCode="General">
                  <c:v>7.9502100000000002</c:v>
                </c:pt>
                <c:pt idx="11814" formatCode="General">
                  <c:v>7.9508799999999997</c:v>
                </c:pt>
                <c:pt idx="11815" formatCode="General">
                  <c:v>7.9515599999999997</c:v>
                </c:pt>
                <c:pt idx="11816" formatCode="General">
                  <c:v>7.9522300000000001</c:v>
                </c:pt>
                <c:pt idx="11817" formatCode="General">
                  <c:v>7.9528999999999996</c:v>
                </c:pt>
                <c:pt idx="11818" formatCode="General">
                  <c:v>7.95357</c:v>
                </c:pt>
                <c:pt idx="11819" formatCode="General">
                  <c:v>7.95425</c:v>
                </c:pt>
                <c:pt idx="11820" formatCode="General">
                  <c:v>7.9549200000000004</c:v>
                </c:pt>
                <c:pt idx="11821" formatCode="General">
                  <c:v>7.9555899999999999</c:v>
                </c:pt>
                <c:pt idx="11822" formatCode="General">
                  <c:v>7.95627</c:v>
                </c:pt>
                <c:pt idx="11823" formatCode="General">
                  <c:v>7.9569400000000003</c:v>
                </c:pt>
                <c:pt idx="11824" formatCode="General">
                  <c:v>7.9576099999999999</c:v>
                </c:pt>
                <c:pt idx="11825" formatCode="General">
                  <c:v>7.9582899999999999</c:v>
                </c:pt>
                <c:pt idx="11826" formatCode="General">
                  <c:v>7.9589600000000003</c:v>
                </c:pt>
                <c:pt idx="11827" formatCode="General">
                  <c:v>7.9596299999999998</c:v>
                </c:pt>
                <c:pt idx="11828" formatCode="General">
                  <c:v>7.9603000000000002</c:v>
                </c:pt>
                <c:pt idx="11829" formatCode="General">
                  <c:v>7.9609800000000002</c:v>
                </c:pt>
                <c:pt idx="11830" formatCode="General">
                  <c:v>7.9616499999999997</c:v>
                </c:pt>
                <c:pt idx="11831" formatCode="General">
                  <c:v>7.9623200000000001</c:v>
                </c:pt>
                <c:pt idx="11832" formatCode="General">
                  <c:v>7.9630000000000001</c:v>
                </c:pt>
                <c:pt idx="11833" formatCode="General">
                  <c:v>7.9636699999999996</c:v>
                </c:pt>
                <c:pt idx="11834" formatCode="General">
                  <c:v>7.96434</c:v>
                </c:pt>
                <c:pt idx="11835" formatCode="General">
                  <c:v>7.96502</c:v>
                </c:pt>
                <c:pt idx="11836" formatCode="General">
                  <c:v>7.9656900000000004</c:v>
                </c:pt>
                <c:pt idx="11837" formatCode="General">
                  <c:v>7.9663599999999999</c:v>
                </c:pt>
                <c:pt idx="11838" formatCode="General">
                  <c:v>7.9670300000000003</c:v>
                </c:pt>
                <c:pt idx="11839" formatCode="General">
                  <c:v>7.9677100000000003</c:v>
                </c:pt>
                <c:pt idx="11840" formatCode="General">
                  <c:v>7.9683799999999998</c:v>
                </c:pt>
                <c:pt idx="11841" formatCode="General">
                  <c:v>7.9690500000000002</c:v>
                </c:pt>
                <c:pt idx="11842" formatCode="General">
                  <c:v>7.9697300000000002</c:v>
                </c:pt>
                <c:pt idx="11843" formatCode="General">
                  <c:v>7.9703999999999997</c:v>
                </c:pt>
                <c:pt idx="11844" formatCode="General">
                  <c:v>7.9710700000000001</c:v>
                </c:pt>
                <c:pt idx="11845" formatCode="General">
                  <c:v>7.9717500000000001</c:v>
                </c:pt>
                <c:pt idx="11846" formatCode="General">
                  <c:v>7.9724199999999996</c:v>
                </c:pt>
                <c:pt idx="11847" formatCode="General">
                  <c:v>7.97309</c:v>
                </c:pt>
                <c:pt idx="11848" formatCode="General">
                  <c:v>7.9737600000000004</c:v>
                </c:pt>
                <c:pt idx="11849" formatCode="General">
                  <c:v>7.9744400000000004</c:v>
                </c:pt>
                <c:pt idx="11850" formatCode="General">
                  <c:v>7.9751099999999999</c:v>
                </c:pt>
                <c:pt idx="11851" formatCode="General">
                  <c:v>7.9757800000000003</c:v>
                </c:pt>
                <c:pt idx="11852" formatCode="General">
                  <c:v>7.9764600000000003</c:v>
                </c:pt>
                <c:pt idx="11853" formatCode="General">
                  <c:v>7.9771299999999998</c:v>
                </c:pt>
                <c:pt idx="11854" formatCode="General">
                  <c:v>7.9778000000000002</c:v>
                </c:pt>
                <c:pt idx="11855" formatCode="General">
                  <c:v>7.9784800000000002</c:v>
                </c:pt>
                <c:pt idx="11856" formatCode="General">
                  <c:v>7.9791499999999997</c:v>
                </c:pt>
                <c:pt idx="11857" formatCode="General">
                  <c:v>7.9798200000000001</c:v>
                </c:pt>
                <c:pt idx="11858" formatCode="General">
                  <c:v>7.9804899999999996</c:v>
                </c:pt>
                <c:pt idx="11859" formatCode="General">
                  <c:v>7.9811699999999997</c:v>
                </c:pt>
                <c:pt idx="11860" formatCode="General">
                  <c:v>7.98184</c:v>
                </c:pt>
                <c:pt idx="11861" formatCode="General">
                  <c:v>7.9825100000000004</c:v>
                </c:pt>
                <c:pt idx="11862" formatCode="General">
                  <c:v>7.9831899999999996</c:v>
                </c:pt>
                <c:pt idx="11863" formatCode="General">
                  <c:v>7.98386</c:v>
                </c:pt>
                <c:pt idx="11864" formatCode="General">
                  <c:v>7.9845300000000003</c:v>
                </c:pt>
                <c:pt idx="11865" formatCode="General">
                  <c:v>7.9852100000000004</c:v>
                </c:pt>
                <c:pt idx="11866" formatCode="General">
                  <c:v>7.9858799999999999</c:v>
                </c:pt>
                <c:pt idx="11867" formatCode="General">
                  <c:v>7.9865500000000003</c:v>
                </c:pt>
                <c:pt idx="11868" formatCode="General">
                  <c:v>7.9872300000000003</c:v>
                </c:pt>
                <c:pt idx="11869" formatCode="General">
                  <c:v>7.9878999999999998</c:v>
                </c:pt>
                <c:pt idx="11870" formatCode="General">
                  <c:v>7.9885700000000002</c:v>
                </c:pt>
                <c:pt idx="11871" formatCode="General">
                  <c:v>7.9892399999999997</c:v>
                </c:pt>
                <c:pt idx="11872" formatCode="General">
                  <c:v>7.9899199999999997</c:v>
                </c:pt>
                <c:pt idx="11873" formatCode="General">
                  <c:v>7.9905900000000001</c:v>
                </c:pt>
                <c:pt idx="11874" formatCode="General">
                  <c:v>7.9912599999999996</c:v>
                </c:pt>
                <c:pt idx="11875" formatCode="General">
                  <c:v>7.9919399999999996</c:v>
                </c:pt>
                <c:pt idx="11876" formatCode="General">
                  <c:v>7.99261</c:v>
                </c:pt>
                <c:pt idx="11877" formatCode="General">
                  <c:v>7.9932800000000004</c:v>
                </c:pt>
                <c:pt idx="11878" formatCode="General">
                  <c:v>7.9939600000000004</c:v>
                </c:pt>
                <c:pt idx="11879" formatCode="General">
                  <c:v>7.9946299999999999</c:v>
                </c:pt>
                <c:pt idx="11880" formatCode="General">
                  <c:v>7.9953000000000003</c:v>
                </c:pt>
                <c:pt idx="11881" formatCode="General">
                  <c:v>7.9959699999999998</c:v>
                </c:pt>
                <c:pt idx="11882" formatCode="General">
                  <c:v>7.9966499999999998</c:v>
                </c:pt>
                <c:pt idx="11883" formatCode="General">
                  <c:v>7.9973200000000002</c:v>
                </c:pt>
                <c:pt idx="11884" formatCode="General">
                  <c:v>7.9979899999999997</c:v>
                </c:pt>
                <c:pt idx="11885" formatCode="General">
                  <c:v>7.9986699999999997</c:v>
                </c:pt>
                <c:pt idx="11886" formatCode="General">
                  <c:v>7.9993400000000001</c:v>
                </c:pt>
                <c:pt idx="11887" formatCode="General">
                  <c:v>8.0000099999999996</c:v>
                </c:pt>
                <c:pt idx="11888" formatCode="General">
                  <c:v>8.0006900000000005</c:v>
                </c:pt>
                <c:pt idx="11889" formatCode="General">
                  <c:v>8.00136</c:v>
                </c:pt>
                <c:pt idx="11890" formatCode="General">
                  <c:v>8.0020299999999995</c:v>
                </c:pt>
                <c:pt idx="11891" formatCode="General">
                  <c:v>8.0027000000000008</c:v>
                </c:pt>
                <c:pt idx="11892" formatCode="General">
                  <c:v>8.0033799999999999</c:v>
                </c:pt>
                <c:pt idx="11893" formatCode="General">
                  <c:v>8.0040499999999994</c:v>
                </c:pt>
                <c:pt idx="11894" formatCode="General">
                  <c:v>8.0047200000000007</c:v>
                </c:pt>
                <c:pt idx="11895" formatCode="General">
                  <c:v>8.0053999999999998</c:v>
                </c:pt>
                <c:pt idx="11896" formatCode="General">
                  <c:v>8.0060699999999994</c:v>
                </c:pt>
                <c:pt idx="11897" formatCode="General">
                  <c:v>8.0067400000000006</c:v>
                </c:pt>
                <c:pt idx="11898" formatCode="General">
                  <c:v>8.0074199999999998</c:v>
                </c:pt>
                <c:pt idx="11899" formatCode="General">
                  <c:v>8.0080899999999993</c:v>
                </c:pt>
                <c:pt idx="11900" formatCode="General">
                  <c:v>8.0087600000000005</c:v>
                </c:pt>
                <c:pt idx="11901" formatCode="General">
                  <c:v>8.00943</c:v>
                </c:pt>
                <c:pt idx="11902" formatCode="General">
                  <c:v>8.0101099999999992</c:v>
                </c:pt>
                <c:pt idx="11903" formatCode="General">
                  <c:v>8.0107800000000005</c:v>
                </c:pt>
                <c:pt idx="11904" formatCode="General">
                  <c:v>8.01145</c:v>
                </c:pt>
                <c:pt idx="11905" formatCode="General">
                  <c:v>8.0121300000000009</c:v>
                </c:pt>
                <c:pt idx="11906" formatCode="General">
                  <c:v>8.0128000000000004</c:v>
                </c:pt>
                <c:pt idx="11907" formatCode="General">
                  <c:v>8.0134699999999999</c:v>
                </c:pt>
                <c:pt idx="11908" formatCode="General">
                  <c:v>8.0141500000000008</c:v>
                </c:pt>
                <c:pt idx="11909" formatCode="General">
                  <c:v>8.0148200000000003</c:v>
                </c:pt>
                <c:pt idx="11910" formatCode="General">
                  <c:v>8.0154899999999998</c:v>
                </c:pt>
                <c:pt idx="11911" formatCode="General">
                  <c:v>8.0161599999999993</c:v>
                </c:pt>
                <c:pt idx="11912" formatCode="General">
                  <c:v>8.0168400000000002</c:v>
                </c:pt>
                <c:pt idx="11913" formatCode="General">
                  <c:v>8.0175099999999997</c:v>
                </c:pt>
                <c:pt idx="11914" formatCode="General">
                  <c:v>8.0181799999999992</c:v>
                </c:pt>
                <c:pt idx="11915" formatCode="General">
                  <c:v>8.0188600000000001</c:v>
                </c:pt>
                <c:pt idx="11916" formatCode="General">
                  <c:v>8.0195299999999996</c:v>
                </c:pt>
                <c:pt idx="11917" formatCode="General">
                  <c:v>8.0202000000000009</c:v>
                </c:pt>
                <c:pt idx="11918" formatCode="General">
                  <c:v>8.02088</c:v>
                </c:pt>
                <c:pt idx="11919" formatCode="General">
                  <c:v>8.0215499999999995</c:v>
                </c:pt>
                <c:pt idx="11920" formatCode="General">
                  <c:v>8.0222200000000008</c:v>
                </c:pt>
                <c:pt idx="11921" formatCode="General">
                  <c:v>8.0228900000000003</c:v>
                </c:pt>
                <c:pt idx="11922" formatCode="General">
                  <c:v>8.0235699999999994</c:v>
                </c:pt>
                <c:pt idx="11923" formatCode="General">
                  <c:v>8.0242400000000007</c:v>
                </c:pt>
                <c:pt idx="11924" formatCode="General">
                  <c:v>8.0249100000000002</c:v>
                </c:pt>
                <c:pt idx="11925" formatCode="General">
                  <c:v>8.0255899999999993</c:v>
                </c:pt>
                <c:pt idx="11926" formatCode="General">
                  <c:v>8.0262600000000006</c:v>
                </c:pt>
                <c:pt idx="11927" formatCode="General">
                  <c:v>8.0269300000000001</c:v>
                </c:pt>
                <c:pt idx="11928" formatCode="General">
                  <c:v>8.0276099999999992</c:v>
                </c:pt>
                <c:pt idx="11929" formatCode="General">
                  <c:v>8.0282800000000005</c:v>
                </c:pt>
                <c:pt idx="11930" formatCode="General">
                  <c:v>8.02895</c:v>
                </c:pt>
                <c:pt idx="11931" formatCode="General">
                  <c:v>8.0296199999999995</c:v>
                </c:pt>
                <c:pt idx="11932" formatCode="General">
                  <c:v>8.0303000000000004</c:v>
                </c:pt>
                <c:pt idx="11933" formatCode="General">
                  <c:v>8.0309699999999999</c:v>
                </c:pt>
                <c:pt idx="11934" formatCode="General">
                  <c:v>8.0316399999999994</c:v>
                </c:pt>
                <c:pt idx="11935" formatCode="General">
                  <c:v>8.0323200000000003</c:v>
                </c:pt>
                <c:pt idx="11936" formatCode="General">
                  <c:v>8.0329899999999999</c:v>
                </c:pt>
                <c:pt idx="11937" formatCode="General">
                  <c:v>8.0336599999999994</c:v>
                </c:pt>
                <c:pt idx="11938" formatCode="General">
                  <c:v>8.0343400000000003</c:v>
                </c:pt>
                <c:pt idx="11939" formatCode="General">
                  <c:v>8.0350099999999998</c:v>
                </c:pt>
                <c:pt idx="11940" formatCode="General">
                  <c:v>8.0356799999999993</c:v>
                </c:pt>
                <c:pt idx="11941" formatCode="General">
                  <c:v>8.0363500000000005</c:v>
                </c:pt>
                <c:pt idx="11942" formatCode="General">
                  <c:v>8.0370299999999997</c:v>
                </c:pt>
                <c:pt idx="11943" formatCode="General">
                  <c:v>8.0376999999999992</c:v>
                </c:pt>
                <c:pt idx="11944" formatCode="General">
                  <c:v>8.0383700000000005</c:v>
                </c:pt>
                <c:pt idx="11945" formatCode="General">
                  <c:v>8.0390499999999996</c:v>
                </c:pt>
                <c:pt idx="11946" formatCode="General">
                  <c:v>8.0397200000000009</c:v>
                </c:pt>
                <c:pt idx="11947" formatCode="General">
                  <c:v>8.0403900000000004</c:v>
                </c:pt>
                <c:pt idx="11948" formatCode="General">
                  <c:v>8.0410699999999995</c:v>
                </c:pt>
                <c:pt idx="11949" formatCode="General">
                  <c:v>8.0417400000000008</c:v>
                </c:pt>
                <c:pt idx="11950" formatCode="General">
                  <c:v>8.0424100000000003</c:v>
                </c:pt>
                <c:pt idx="11951" formatCode="General">
                  <c:v>8.0430799999999998</c:v>
                </c:pt>
                <c:pt idx="11952" formatCode="General">
                  <c:v>8.0437600000000007</c:v>
                </c:pt>
                <c:pt idx="11953" formatCode="General">
                  <c:v>8.0444300000000002</c:v>
                </c:pt>
                <c:pt idx="11954" formatCode="General">
                  <c:v>8.0450999999999997</c:v>
                </c:pt>
                <c:pt idx="11955" formatCode="General">
                  <c:v>8.0457800000000006</c:v>
                </c:pt>
                <c:pt idx="11956" formatCode="General">
                  <c:v>8.0464500000000001</c:v>
                </c:pt>
                <c:pt idx="11957" formatCode="General">
                  <c:v>8.0471199999999996</c:v>
                </c:pt>
                <c:pt idx="11958" formatCode="General">
                  <c:v>8.0478000000000005</c:v>
                </c:pt>
                <c:pt idx="11959" formatCode="General">
                  <c:v>8.04847</c:v>
                </c:pt>
                <c:pt idx="11960" formatCode="General">
                  <c:v>8.0491399999999995</c:v>
                </c:pt>
                <c:pt idx="11961" formatCode="General">
                  <c:v>8.0498100000000008</c:v>
                </c:pt>
                <c:pt idx="11962" formatCode="General">
                  <c:v>8.0504899999999999</c:v>
                </c:pt>
                <c:pt idx="11963" formatCode="General">
                  <c:v>8.0511599999999994</c:v>
                </c:pt>
                <c:pt idx="11964" formatCode="General">
                  <c:v>8.0518300000000007</c:v>
                </c:pt>
                <c:pt idx="11965" formatCode="General">
                  <c:v>8.0525099999999998</c:v>
                </c:pt>
                <c:pt idx="11966" formatCode="General">
                  <c:v>8.0531799999999993</c:v>
                </c:pt>
                <c:pt idx="11967" formatCode="General">
                  <c:v>8.0538500000000006</c:v>
                </c:pt>
                <c:pt idx="11968" formatCode="General">
                  <c:v>8.0545299999999997</c:v>
                </c:pt>
                <c:pt idx="11969" formatCode="General">
                  <c:v>8.0551999999999992</c:v>
                </c:pt>
                <c:pt idx="11970" formatCode="General">
                  <c:v>8.0558700000000005</c:v>
                </c:pt>
                <c:pt idx="11971" formatCode="General">
                  <c:v>8.05654</c:v>
                </c:pt>
                <c:pt idx="11972" formatCode="General">
                  <c:v>8.0572199999999992</c:v>
                </c:pt>
                <c:pt idx="11973" formatCode="General">
                  <c:v>8.0578900000000004</c:v>
                </c:pt>
                <c:pt idx="11974" formatCode="General">
                  <c:v>8.0585599999999999</c:v>
                </c:pt>
                <c:pt idx="11975" formatCode="General">
                  <c:v>8.0592400000000008</c:v>
                </c:pt>
                <c:pt idx="11976" formatCode="General">
                  <c:v>8.0599100000000004</c:v>
                </c:pt>
                <c:pt idx="11977" formatCode="General">
                  <c:v>8.0605799999999999</c:v>
                </c:pt>
                <c:pt idx="11978" formatCode="General">
                  <c:v>8.0612600000000008</c:v>
                </c:pt>
                <c:pt idx="11979" formatCode="General">
                  <c:v>8.0619300000000003</c:v>
                </c:pt>
                <c:pt idx="11980" formatCode="General">
                  <c:v>8.0625999999999998</c:v>
                </c:pt>
                <c:pt idx="11981" formatCode="General">
                  <c:v>8.0632699999999993</c:v>
                </c:pt>
                <c:pt idx="11982" formatCode="General">
                  <c:v>8.0639500000000002</c:v>
                </c:pt>
                <c:pt idx="11983" formatCode="General">
                  <c:v>8.0646199999999997</c:v>
                </c:pt>
                <c:pt idx="11984" formatCode="General">
                  <c:v>8.0652899999999992</c:v>
                </c:pt>
                <c:pt idx="11985" formatCode="General">
                  <c:v>8.0659700000000001</c:v>
                </c:pt>
                <c:pt idx="11986" formatCode="General">
                  <c:v>8.0666399999999996</c:v>
                </c:pt>
                <c:pt idx="11987" formatCode="General">
                  <c:v>8.0673100000000009</c:v>
                </c:pt>
                <c:pt idx="11988" formatCode="General">
                  <c:v>8.06799</c:v>
                </c:pt>
                <c:pt idx="11989" formatCode="General">
                  <c:v>8.0686599999999995</c:v>
                </c:pt>
                <c:pt idx="11990" formatCode="General">
                  <c:v>8.0693300000000008</c:v>
                </c:pt>
                <c:pt idx="11991" formatCode="General">
                  <c:v>8.07</c:v>
                </c:pt>
                <c:pt idx="11992" formatCode="General">
                  <c:v>8.0706799999999994</c:v>
                </c:pt>
                <c:pt idx="11993" formatCode="General">
                  <c:v>8.0713500000000007</c:v>
                </c:pt>
                <c:pt idx="11994" formatCode="General">
                  <c:v>8.0720200000000002</c:v>
                </c:pt>
                <c:pt idx="11995" formatCode="General">
                  <c:v>8.0726999999999993</c:v>
                </c:pt>
                <c:pt idx="11996" formatCode="General">
                  <c:v>8.0733700000000006</c:v>
                </c:pt>
                <c:pt idx="11997" formatCode="General">
                  <c:v>8.0740400000000001</c:v>
                </c:pt>
                <c:pt idx="11998" formatCode="General">
                  <c:v>8.0747199999999992</c:v>
                </c:pt>
                <c:pt idx="11999" formatCode="General">
                  <c:v>8.0753900000000005</c:v>
                </c:pt>
                <c:pt idx="12000" formatCode="General">
                  <c:v>8.07606</c:v>
                </c:pt>
                <c:pt idx="12001" formatCode="General">
                  <c:v>8.0767299999999995</c:v>
                </c:pt>
                <c:pt idx="12002" formatCode="General">
                  <c:v>8.0774100000000004</c:v>
                </c:pt>
                <c:pt idx="12003" formatCode="General">
                  <c:v>8.0780799999999999</c:v>
                </c:pt>
                <c:pt idx="12004" formatCode="General">
                  <c:v>8.0787499999999994</c:v>
                </c:pt>
                <c:pt idx="12005" formatCode="General">
                  <c:v>8.0794300000000003</c:v>
                </c:pt>
                <c:pt idx="12006" formatCode="General">
                  <c:v>8.0800999999999998</c:v>
                </c:pt>
                <c:pt idx="12007" formatCode="General">
                  <c:v>8.0807699999999993</c:v>
                </c:pt>
                <c:pt idx="12008" formatCode="General">
                  <c:v>8.0814500000000002</c:v>
                </c:pt>
                <c:pt idx="12009" formatCode="General">
                  <c:v>8.0821199999999997</c:v>
                </c:pt>
                <c:pt idx="12010" formatCode="General">
                  <c:v>8.0827899999999993</c:v>
                </c:pt>
                <c:pt idx="12011" formatCode="General">
                  <c:v>8.0834600000000005</c:v>
                </c:pt>
                <c:pt idx="12012" formatCode="General">
                  <c:v>8.0841399999999997</c:v>
                </c:pt>
                <c:pt idx="12013" formatCode="General">
                  <c:v>8.0848099999999992</c:v>
                </c:pt>
                <c:pt idx="12014" formatCode="General">
                  <c:v>8.0854800000000004</c:v>
                </c:pt>
                <c:pt idx="12015" formatCode="General">
                  <c:v>8.0861599999999996</c:v>
                </c:pt>
                <c:pt idx="12016" formatCode="General">
                  <c:v>8.0868300000000009</c:v>
                </c:pt>
                <c:pt idx="12017" formatCode="General">
                  <c:v>8.0875000000000004</c:v>
                </c:pt>
                <c:pt idx="12018" formatCode="General">
                  <c:v>8.0881799999999995</c:v>
                </c:pt>
                <c:pt idx="12019" formatCode="General">
                  <c:v>8.0888500000000008</c:v>
                </c:pt>
                <c:pt idx="12020" formatCode="General">
                  <c:v>8.0895200000000003</c:v>
                </c:pt>
                <c:pt idx="12021" formatCode="General">
                  <c:v>8.0901899999999998</c:v>
                </c:pt>
                <c:pt idx="12022" formatCode="General">
                  <c:v>8.0908700000000007</c:v>
                </c:pt>
                <c:pt idx="12023" formatCode="General">
                  <c:v>8.0915400000000002</c:v>
                </c:pt>
                <c:pt idx="12024" formatCode="General">
                  <c:v>8.0922099999999997</c:v>
                </c:pt>
                <c:pt idx="12025" formatCode="General">
                  <c:v>8.0928900000000006</c:v>
                </c:pt>
                <c:pt idx="12026" formatCode="General">
                  <c:v>8.0935600000000001</c:v>
                </c:pt>
                <c:pt idx="12027" formatCode="General">
                  <c:v>8.0942299999999996</c:v>
                </c:pt>
                <c:pt idx="12028" formatCode="General">
                  <c:v>8.0949100000000005</c:v>
                </c:pt>
                <c:pt idx="12029" formatCode="General">
                  <c:v>8.09558</c:v>
                </c:pt>
                <c:pt idx="12030" formatCode="General">
                  <c:v>8.0962499999999995</c:v>
                </c:pt>
                <c:pt idx="12031" formatCode="General">
                  <c:v>8.0969200000000008</c:v>
                </c:pt>
                <c:pt idx="12032" formatCode="General">
                  <c:v>8.0975999999999999</c:v>
                </c:pt>
                <c:pt idx="12033" formatCode="General">
                  <c:v>8.0982699999999994</c:v>
                </c:pt>
                <c:pt idx="12034" formatCode="General">
                  <c:v>8.0989400000000007</c:v>
                </c:pt>
                <c:pt idx="12035" formatCode="General">
                  <c:v>8.0996199999999998</c:v>
                </c:pt>
                <c:pt idx="12036" formatCode="General">
                  <c:v>8.1002899999999993</c:v>
                </c:pt>
                <c:pt idx="12037" formatCode="General">
                  <c:v>8.1009600000000006</c:v>
                </c:pt>
                <c:pt idx="12038" formatCode="General">
                  <c:v>8.1016399999999997</c:v>
                </c:pt>
                <c:pt idx="12039" formatCode="General">
                  <c:v>8.1023099999999992</c:v>
                </c:pt>
                <c:pt idx="12040" formatCode="General">
                  <c:v>8.1029800000000005</c:v>
                </c:pt>
                <c:pt idx="12041" formatCode="General">
                  <c:v>8.10365</c:v>
                </c:pt>
                <c:pt idx="12042" formatCode="General">
                  <c:v>8.1043299999999991</c:v>
                </c:pt>
                <c:pt idx="12043" formatCode="General">
                  <c:v>8.1050000000000004</c:v>
                </c:pt>
                <c:pt idx="12044" formatCode="General">
                  <c:v>8.1056699999999999</c:v>
                </c:pt>
                <c:pt idx="12045" formatCode="General">
                  <c:v>8.1063500000000008</c:v>
                </c:pt>
                <c:pt idx="12046" formatCode="General">
                  <c:v>8.1070200000000003</c:v>
                </c:pt>
                <c:pt idx="12047" formatCode="General">
                  <c:v>8.1076899999999998</c:v>
                </c:pt>
                <c:pt idx="12048" formatCode="General">
                  <c:v>8.1083700000000007</c:v>
                </c:pt>
                <c:pt idx="12049" formatCode="General">
                  <c:v>8.1090400000000002</c:v>
                </c:pt>
                <c:pt idx="12050" formatCode="General">
                  <c:v>8.1097099999999998</c:v>
                </c:pt>
                <c:pt idx="12051" formatCode="General">
                  <c:v>8.1103799999999993</c:v>
                </c:pt>
                <c:pt idx="12052" formatCode="General">
                  <c:v>8.1110600000000002</c:v>
                </c:pt>
                <c:pt idx="12053" formatCode="General">
                  <c:v>8.1117299999999997</c:v>
                </c:pt>
                <c:pt idx="12054" formatCode="General">
                  <c:v>8.1123999999999992</c:v>
                </c:pt>
                <c:pt idx="12055" formatCode="General">
                  <c:v>8.1130800000000001</c:v>
                </c:pt>
                <c:pt idx="12056" formatCode="General">
                  <c:v>8.1137499999999996</c:v>
                </c:pt>
                <c:pt idx="12057" formatCode="General">
                  <c:v>8.1144200000000009</c:v>
                </c:pt>
                <c:pt idx="12058" formatCode="General">
                  <c:v>8.1151</c:v>
                </c:pt>
                <c:pt idx="12059" formatCode="General">
                  <c:v>8.1157699999999995</c:v>
                </c:pt>
                <c:pt idx="12060" formatCode="General">
                  <c:v>8.1164400000000008</c:v>
                </c:pt>
                <c:pt idx="12061" formatCode="General">
                  <c:v>8.1171199999999999</c:v>
                </c:pt>
                <c:pt idx="12062" formatCode="General">
                  <c:v>8.1177899999999994</c:v>
                </c:pt>
                <c:pt idx="12063" formatCode="General">
                  <c:v>8.1184600000000007</c:v>
                </c:pt>
                <c:pt idx="12064" formatCode="General">
                  <c:v>8.1191300000000002</c:v>
                </c:pt>
                <c:pt idx="12065" formatCode="General">
                  <c:v>8.1198099999999993</c:v>
                </c:pt>
                <c:pt idx="12066" formatCode="General">
                  <c:v>8.1204800000000006</c:v>
                </c:pt>
                <c:pt idx="12067" formatCode="General">
                  <c:v>8.1211500000000001</c:v>
                </c:pt>
                <c:pt idx="12068" formatCode="General">
                  <c:v>8.1218299999999992</c:v>
                </c:pt>
                <c:pt idx="12069" formatCode="General">
                  <c:v>8.1225000000000005</c:v>
                </c:pt>
                <c:pt idx="12070" formatCode="General">
                  <c:v>8.12317</c:v>
                </c:pt>
                <c:pt idx="12071" formatCode="General">
                  <c:v>8.1238499999999991</c:v>
                </c:pt>
                <c:pt idx="12072" formatCode="General">
                  <c:v>8.1245200000000004</c:v>
                </c:pt>
                <c:pt idx="12073" formatCode="General">
                  <c:v>8.1251899999999999</c:v>
                </c:pt>
                <c:pt idx="12074" formatCode="General">
                  <c:v>8.1258599999999994</c:v>
                </c:pt>
                <c:pt idx="12075" formatCode="General">
                  <c:v>8.1265400000000003</c:v>
                </c:pt>
                <c:pt idx="12076" formatCode="General">
                  <c:v>8.1272099999999998</c:v>
                </c:pt>
                <c:pt idx="12077" formatCode="General">
                  <c:v>8.1278799999999993</c:v>
                </c:pt>
                <c:pt idx="12078" formatCode="General">
                  <c:v>8.1285600000000002</c:v>
                </c:pt>
                <c:pt idx="12079" formatCode="General">
                  <c:v>8.1292299999999997</c:v>
                </c:pt>
                <c:pt idx="12080" formatCode="General">
                  <c:v>8.1298999999999992</c:v>
                </c:pt>
                <c:pt idx="12081" formatCode="General">
                  <c:v>8.1305800000000001</c:v>
                </c:pt>
                <c:pt idx="12082" formatCode="General">
                  <c:v>8.1312499999999996</c:v>
                </c:pt>
                <c:pt idx="12083" formatCode="General">
                  <c:v>8.1319199999999991</c:v>
                </c:pt>
                <c:pt idx="12084" formatCode="General">
                  <c:v>8.1325900000000004</c:v>
                </c:pt>
                <c:pt idx="12085" formatCode="General">
                  <c:v>8.1332699999999996</c:v>
                </c:pt>
                <c:pt idx="12086" formatCode="General">
                  <c:v>8.1339400000000008</c:v>
                </c:pt>
                <c:pt idx="12087" formatCode="General">
                  <c:v>8.1346100000000003</c:v>
                </c:pt>
                <c:pt idx="12088" formatCode="General">
                  <c:v>8.1352899999999995</c:v>
                </c:pt>
                <c:pt idx="12089" formatCode="General">
                  <c:v>8.1359600000000007</c:v>
                </c:pt>
                <c:pt idx="12090" formatCode="General">
                  <c:v>8.1366300000000003</c:v>
                </c:pt>
                <c:pt idx="12091" formatCode="General">
                  <c:v>8.1373099999999994</c:v>
                </c:pt>
                <c:pt idx="12092" formatCode="General">
                  <c:v>8.1379800000000007</c:v>
                </c:pt>
                <c:pt idx="12093" formatCode="General">
                  <c:v>8.1386500000000002</c:v>
                </c:pt>
                <c:pt idx="12094" formatCode="General">
                  <c:v>8.1393199999999997</c:v>
                </c:pt>
                <c:pt idx="12095" formatCode="General">
                  <c:v>8.14</c:v>
                </c:pt>
                <c:pt idx="12096" formatCode="General">
                  <c:v>8.1406700000000001</c:v>
                </c:pt>
                <c:pt idx="12097" formatCode="General">
                  <c:v>8.1413399999999996</c:v>
                </c:pt>
                <c:pt idx="12098" formatCode="General">
                  <c:v>8.1420200000000005</c:v>
                </c:pt>
                <c:pt idx="12099" formatCode="General">
                  <c:v>8.14269</c:v>
                </c:pt>
                <c:pt idx="12100" formatCode="General">
                  <c:v>8.1433599999999995</c:v>
                </c:pt>
                <c:pt idx="12101" formatCode="General">
                  <c:v>8.1440400000000004</c:v>
                </c:pt>
                <c:pt idx="12102" formatCode="General">
                  <c:v>8.1447099999999999</c:v>
                </c:pt>
                <c:pt idx="12103" formatCode="General">
                  <c:v>8.1453799999999994</c:v>
                </c:pt>
                <c:pt idx="12104" formatCode="General">
                  <c:v>8.1460500000000007</c:v>
                </c:pt>
                <c:pt idx="12105" formatCode="General">
                  <c:v>8.1467299999999998</c:v>
                </c:pt>
                <c:pt idx="12106" formatCode="General">
                  <c:v>8.1473999999999993</c:v>
                </c:pt>
                <c:pt idx="12107" formatCode="General">
                  <c:v>8.1480700000000006</c:v>
                </c:pt>
                <c:pt idx="12108" formatCode="General">
                  <c:v>8.1487499999999997</c:v>
                </c:pt>
                <c:pt idx="12109" formatCode="General">
                  <c:v>8.1494199999999992</c:v>
                </c:pt>
                <c:pt idx="12110" formatCode="General">
                  <c:v>8.1500900000000005</c:v>
                </c:pt>
                <c:pt idx="12111" formatCode="General">
                  <c:v>8.1507699999999996</c:v>
                </c:pt>
                <c:pt idx="12112" formatCode="General">
                  <c:v>8.1514399999999991</c:v>
                </c:pt>
                <c:pt idx="12113" formatCode="General">
                  <c:v>8.1521100000000004</c:v>
                </c:pt>
                <c:pt idx="12114" formatCode="General">
                  <c:v>8.1527799999999999</c:v>
                </c:pt>
                <c:pt idx="12115" formatCode="General">
                  <c:v>8.1534600000000008</c:v>
                </c:pt>
                <c:pt idx="12116" formatCode="General">
                  <c:v>8.1541300000000003</c:v>
                </c:pt>
                <c:pt idx="12117" formatCode="General">
                  <c:v>8.1547999999999998</c:v>
                </c:pt>
                <c:pt idx="12118" formatCode="General">
                  <c:v>8.1554800000000007</c:v>
                </c:pt>
                <c:pt idx="12119" formatCode="General">
                  <c:v>8.1561500000000002</c:v>
                </c:pt>
                <c:pt idx="12120" formatCode="General">
                  <c:v>8.1568199999999997</c:v>
                </c:pt>
                <c:pt idx="12121" formatCode="General">
                  <c:v>8.1575000000000006</c:v>
                </c:pt>
                <c:pt idx="12122" formatCode="General">
                  <c:v>8.1581700000000001</c:v>
                </c:pt>
                <c:pt idx="12123" formatCode="General">
                  <c:v>8.1588399999999996</c:v>
                </c:pt>
                <c:pt idx="12124" formatCode="General">
                  <c:v>8.1595099999999992</c:v>
                </c:pt>
                <c:pt idx="12125" formatCode="General">
                  <c:v>8.1601900000000001</c:v>
                </c:pt>
                <c:pt idx="12126" formatCode="General">
                  <c:v>8.1608599999999996</c:v>
                </c:pt>
                <c:pt idx="12127" formatCode="General">
                  <c:v>8.1615300000000008</c:v>
                </c:pt>
                <c:pt idx="12128" formatCode="General">
                  <c:v>8.16221</c:v>
                </c:pt>
                <c:pt idx="12129" formatCode="General">
                  <c:v>8.1628799999999995</c:v>
                </c:pt>
                <c:pt idx="12130" formatCode="General">
                  <c:v>8.1635500000000008</c:v>
                </c:pt>
                <c:pt idx="12131" formatCode="General">
                  <c:v>8.1642299999999999</c:v>
                </c:pt>
                <c:pt idx="12132" formatCode="General">
                  <c:v>8.1648999999999994</c:v>
                </c:pt>
                <c:pt idx="12133" formatCode="General">
                  <c:v>8.1655700000000007</c:v>
                </c:pt>
                <c:pt idx="12134" formatCode="General">
                  <c:v>8.1662400000000002</c:v>
                </c:pt>
                <c:pt idx="12135" formatCode="General">
                  <c:v>8.1669199999999993</c:v>
                </c:pt>
                <c:pt idx="12136" formatCode="General">
                  <c:v>8.1675900000000006</c:v>
                </c:pt>
                <c:pt idx="12137" formatCode="General">
                  <c:v>8.1682600000000001</c:v>
                </c:pt>
                <c:pt idx="12138" formatCode="General">
                  <c:v>8.1689399999999992</c:v>
                </c:pt>
                <c:pt idx="12139" formatCode="General">
                  <c:v>8.1696100000000005</c:v>
                </c:pt>
                <c:pt idx="12140" formatCode="General">
                  <c:v>8.17028</c:v>
                </c:pt>
                <c:pt idx="12141" formatCode="General">
                  <c:v>8.1709599999999991</c:v>
                </c:pt>
                <c:pt idx="12142" formatCode="General">
                  <c:v>8.1716300000000004</c:v>
                </c:pt>
                <c:pt idx="12143" formatCode="General">
                  <c:v>8.1722999999999999</c:v>
                </c:pt>
                <c:pt idx="12144" formatCode="General">
                  <c:v>8.1729699999999994</c:v>
                </c:pt>
                <c:pt idx="12145" formatCode="General">
                  <c:v>8.1736500000000003</c:v>
                </c:pt>
                <c:pt idx="12146" formatCode="General">
                  <c:v>8.1743199999999998</c:v>
                </c:pt>
                <c:pt idx="12147" formatCode="General">
                  <c:v>8.1749899999999993</c:v>
                </c:pt>
                <c:pt idx="12148" formatCode="General">
                  <c:v>8.1756700000000002</c:v>
                </c:pt>
                <c:pt idx="12149" formatCode="General">
                  <c:v>8.1763399999999997</c:v>
                </c:pt>
                <c:pt idx="12150" formatCode="General">
                  <c:v>8.1770099999999992</c:v>
                </c:pt>
                <c:pt idx="12151" formatCode="General">
                  <c:v>8.1776900000000001</c:v>
                </c:pt>
                <c:pt idx="12152" formatCode="General">
                  <c:v>8.1783599999999996</c:v>
                </c:pt>
                <c:pt idx="12153" formatCode="General">
                  <c:v>8.1790299999999991</c:v>
                </c:pt>
                <c:pt idx="12154" formatCode="General">
                  <c:v>8.1797000000000004</c:v>
                </c:pt>
                <c:pt idx="12155" formatCode="General">
                  <c:v>8.1803799999999995</c:v>
                </c:pt>
                <c:pt idx="12156" formatCode="General">
                  <c:v>8.1810500000000008</c:v>
                </c:pt>
                <c:pt idx="12157" formatCode="General">
                  <c:v>8.1817200000000003</c:v>
                </c:pt>
                <c:pt idx="12158" formatCode="General">
                  <c:v>8.1823999999999995</c:v>
                </c:pt>
                <c:pt idx="12159" formatCode="General">
                  <c:v>8.1830700000000007</c:v>
                </c:pt>
                <c:pt idx="12160" formatCode="General">
                  <c:v>8.1837400000000002</c:v>
                </c:pt>
                <c:pt idx="12161" formatCode="General">
                  <c:v>8.1844199999999994</c:v>
                </c:pt>
                <c:pt idx="12162" formatCode="General">
                  <c:v>8.1850900000000006</c:v>
                </c:pt>
                <c:pt idx="12163" formatCode="General">
                  <c:v>8.1857600000000001</c:v>
                </c:pt>
                <c:pt idx="12164" formatCode="General">
                  <c:v>8.1864299999999997</c:v>
                </c:pt>
                <c:pt idx="12165" formatCode="General">
                  <c:v>8.1871100000000006</c:v>
                </c:pt>
                <c:pt idx="12166" formatCode="General">
                  <c:v>8.1877800000000001</c:v>
                </c:pt>
                <c:pt idx="12167" formatCode="General">
                  <c:v>8.1884499999999996</c:v>
                </c:pt>
                <c:pt idx="12168" formatCode="General">
                  <c:v>8.1891300000000005</c:v>
                </c:pt>
                <c:pt idx="12169" formatCode="General">
                  <c:v>8.1898</c:v>
                </c:pt>
                <c:pt idx="12170" formatCode="General">
                  <c:v>8.1904699999999995</c:v>
                </c:pt>
                <c:pt idx="12171" formatCode="General">
                  <c:v>8.1911500000000004</c:v>
                </c:pt>
                <c:pt idx="12172" formatCode="General">
                  <c:v>8.1918199999999999</c:v>
                </c:pt>
                <c:pt idx="12173" formatCode="General">
                  <c:v>8.1924899999999994</c:v>
                </c:pt>
                <c:pt idx="12174" formatCode="General">
                  <c:v>8.1931600000000007</c:v>
                </c:pt>
                <c:pt idx="12175" formatCode="General">
                  <c:v>8.1938399999999998</c:v>
                </c:pt>
                <c:pt idx="12176" formatCode="General">
                  <c:v>8.1945099999999993</c:v>
                </c:pt>
                <c:pt idx="12177" formatCode="General">
                  <c:v>8.1951800000000006</c:v>
                </c:pt>
                <c:pt idx="12178" formatCode="General">
                  <c:v>8.1958599999999997</c:v>
                </c:pt>
                <c:pt idx="12179" formatCode="General">
                  <c:v>8.1965299999999992</c:v>
                </c:pt>
                <c:pt idx="12180" formatCode="General">
                  <c:v>8.1972000000000005</c:v>
                </c:pt>
                <c:pt idx="12181" formatCode="General">
                  <c:v>8.1978799999999996</c:v>
                </c:pt>
                <c:pt idx="12182" formatCode="General">
                  <c:v>8.1985499999999991</c:v>
                </c:pt>
                <c:pt idx="12183" formatCode="General">
                  <c:v>8.1992200000000004</c:v>
                </c:pt>
                <c:pt idx="12184" formatCode="General">
                  <c:v>8.1998899999999999</c:v>
                </c:pt>
                <c:pt idx="12185" formatCode="General">
                  <c:v>8.2005700000000008</c:v>
                </c:pt>
                <c:pt idx="12186" formatCode="General">
                  <c:v>8.2012400000000003</c:v>
                </c:pt>
                <c:pt idx="12187" formatCode="General">
                  <c:v>8.2019099999999998</c:v>
                </c:pt>
                <c:pt idx="12188" formatCode="General">
                  <c:v>8.2025900000000007</c:v>
                </c:pt>
                <c:pt idx="12189" formatCode="General">
                  <c:v>8.2032600000000002</c:v>
                </c:pt>
                <c:pt idx="12190" formatCode="General">
                  <c:v>8.2039299999999997</c:v>
                </c:pt>
                <c:pt idx="12191" formatCode="General">
                  <c:v>8.2046100000000006</c:v>
                </c:pt>
                <c:pt idx="12192" formatCode="General">
                  <c:v>8.2052800000000001</c:v>
                </c:pt>
                <c:pt idx="12193" formatCode="General">
                  <c:v>8.2059499999999996</c:v>
                </c:pt>
                <c:pt idx="12194" formatCode="General">
                  <c:v>8.2066199999999991</c:v>
                </c:pt>
                <c:pt idx="12195" formatCode="General">
                  <c:v>8.2073</c:v>
                </c:pt>
                <c:pt idx="12196" formatCode="General">
                  <c:v>8.2079699999999995</c:v>
                </c:pt>
                <c:pt idx="12197" formatCode="General">
                  <c:v>8.2086400000000008</c:v>
                </c:pt>
                <c:pt idx="12198" formatCode="General">
                  <c:v>8.20932</c:v>
                </c:pt>
                <c:pt idx="12199" formatCode="General">
                  <c:v>8.2099899999999995</c:v>
                </c:pt>
                <c:pt idx="12200" formatCode="General">
                  <c:v>8.2106600000000007</c:v>
                </c:pt>
                <c:pt idx="12201" formatCode="General">
                  <c:v>8.2113399999999999</c:v>
                </c:pt>
                <c:pt idx="12202" formatCode="General">
                  <c:v>8.2120099999999994</c:v>
                </c:pt>
                <c:pt idx="12203" formatCode="General">
                  <c:v>8.2126800000000006</c:v>
                </c:pt>
                <c:pt idx="12204" formatCode="General">
                  <c:v>8.2133500000000002</c:v>
                </c:pt>
                <c:pt idx="12205" formatCode="General">
                  <c:v>8.2140299999999993</c:v>
                </c:pt>
                <c:pt idx="12206" formatCode="General">
                  <c:v>8.2147000000000006</c:v>
                </c:pt>
                <c:pt idx="12207" formatCode="General">
                  <c:v>8.2153700000000001</c:v>
                </c:pt>
                <c:pt idx="12208" formatCode="General">
                  <c:v>8.2160499999999992</c:v>
                </c:pt>
                <c:pt idx="12209" formatCode="General">
                  <c:v>8.2167200000000005</c:v>
                </c:pt>
                <c:pt idx="12210" formatCode="General">
                  <c:v>8.21739</c:v>
                </c:pt>
                <c:pt idx="12211" formatCode="General">
                  <c:v>8.2180700000000009</c:v>
                </c:pt>
                <c:pt idx="12212" formatCode="General">
                  <c:v>8.2187400000000004</c:v>
                </c:pt>
                <c:pt idx="12213" formatCode="General">
                  <c:v>8.2194099999999999</c:v>
                </c:pt>
                <c:pt idx="12214" formatCode="General">
                  <c:v>8.2200799999999994</c:v>
                </c:pt>
                <c:pt idx="12215" formatCode="General">
                  <c:v>8.2207600000000003</c:v>
                </c:pt>
                <c:pt idx="12216" formatCode="General">
                  <c:v>8.2214299999999998</c:v>
                </c:pt>
                <c:pt idx="12217" formatCode="General">
                  <c:v>8.2220999999999993</c:v>
                </c:pt>
                <c:pt idx="12218" formatCode="General">
                  <c:v>8.2227800000000002</c:v>
                </c:pt>
                <c:pt idx="12219" formatCode="General">
                  <c:v>8.2234499999999997</c:v>
                </c:pt>
                <c:pt idx="12220" formatCode="General">
                  <c:v>8.2241199999999992</c:v>
                </c:pt>
                <c:pt idx="12221" formatCode="General">
                  <c:v>8.2248000000000001</c:v>
                </c:pt>
                <c:pt idx="12222" formatCode="General">
                  <c:v>8.2254699999999996</c:v>
                </c:pt>
                <c:pt idx="12223" formatCode="General">
                  <c:v>8.2261399999999991</c:v>
                </c:pt>
                <c:pt idx="12224" formatCode="General">
                  <c:v>8.2268100000000004</c:v>
                </c:pt>
                <c:pt idx="12225" formatCode="General">
                  <c:v>8.2274899999999995</c:v>
                </c:pt>
                <c:pt idx="12226" formatCode="General">
                  <c:v>8.2281600000000008</c:v>
                </c:pt>
                <c:pt idx="12227" formatCode="General">
                  <c:v>8.2288300000000003</c:v>
                </c:pt>
                <c:pt idx="12228" formatCode="General">
                  <c:v>8.2295099999999994</c:v>
                </c:pt>
                <c:pt idx="12229" formatCode="General">
                  <c:v>8.2301800000000007</c:v>
                </c:pt>
                <c:pt idx="12230" formatCode="General">
                  <c:v>8.2308500000000002</c:v>
                </c:pt>
                <c:pt idx="12231" formatCode="General">
                  <c:v>8.2315299999999993</c:v>
                </c:pt>
                <c:pt idx="12232" formatCode="General">
                  <c:v>8.2322000000000006</c:v>
                </c:pt>
                <c:pt idx="12233" formatCode="General">
                  <c:v>8.2328700000000001</c:v>
                </c:pt>
                <c:pt idx="12234" formatCode="General">
                  <c:v>8.2335399999999996</c:v>
                </c:pt>
                <c:pt idx="12235" formatCode="General">
                  <c:v>8.2342200000000005</c:v>
                </c:pt>
                <c:pt idx="12236" formatCode="General">
                  <c:v>8.23489</c:v>
                </c:pt>
                <c:pt idx="12237" formatCode="General">
                  <c:v>8.2355599999999995</c:v>
                </c:pt>
                <c:pt idx="12238" formatCode="General">
                  <c:v>8.2362400000000004</c:v>
                </c:pt>
                <c:pt idx="12239" formatCode="General">
                  <c:v>8.23691</c:v>
                </c:pt>
                <c:pt idx="12240" formatCode="General">
                  <c:v>8.2375799999999995</c:v>
                </c:pt>
                <c:pt idx="12241" formatCode="General">
                  <c:v>8.2382600000000004</c:v>
                </c:pt>
                <c:pt idx="12242" formatCode="General">
                  <c:v>8.2389299999999999</c:v>
                </c:pt>
                <c:pt idx="12243" formatCode="General">
                  <c:v>8.2395999999999994</c:v>
                </c:pt>
                <c:pt idx="12244" formatCode="General">
                  <c:v>8.2402700000000006</c:v>
                </c:pt>
                <c:pt idx="12245" formatCode="General">
                  <c:v>8.2409499999999998</c:v>
                </c:pt>
                <c:pt idx="12246" formatCode="General">
                  <c:v>8.2416199999999993</c:v>
                </c:pt>
                <c:pt idx="12247" formatCode="General">
                  <c:v>8.2422900000000006</c:v>
                </c:pt>
                <c:pt idx="12248" formatCode="General">
                  <c:v>8.2429699999999997</c:v>
                </c:pt>
                <c:pt idx="12249" formatCode="General">
                  <c:v>8.2436399999999992</c:v>
                </c:pt>
                <c:pt idx="12250" formatCode="General">
                  <c:v>8.2443100000000005</c:v>
                </c:pt>
                <c:pt idx="12251" formatCode="General">
                  <c:v>8.2449899999999996</c:v>
                </c:pt>
                <c:pt idx="12252" formatCode="General">
                  <c:v>8.2456600000000009</c:v>
                </c:pt>
                <c:pt idx="12253" formatCode="General">
                  <c:v>8.2463300000000004</c:v>
                </c:pt>
                <c:pt idx="12254" formatCode="General">
                  <c:v>8.2470099999999995</c:v>
                </c:pt>
                <c:pt idx="12255" formatCode="General">
                  <c:v>8.2476800000000008</c:v>
                </c:pt>
                <c:pt idx="12256" formatCode="General">
                  <c:v>8.2483500000000003</c:v>
                </c:pt>
                <c:pt idx="12257" formatCode="General">
                  <c:v>8.2490199999999998</c:v>
                </c:pt>
                <c:pt idx="12258" formatCode="General">
                  <c:v>8.2497000000000007</c:v>
                </c:pt>
                <c:pt idx="12259" formatCode="General">
                  <c:v>8.2503700000000002</c:v>
                </c:pt>
                <c:pt idx="12260" formatCode="General">
                  <c:v>8.2510399999999997</c:v>
                </c:pt>
                <c:pt idx="12261" formatCode="General">
                  <c:v>8.2517200000000006</c:v>
                </c:pt>
                <c:pt idx="12262" formatCode="General">
                  <c:v>8.2523900000000001</c:v>
                </c:pt>
                <c:pt idx="12263" formatCode="General">
                  <c:v>8.2530599999999996</c:v>
                </c:pt>
                <c:pt idx="12264" formatCode="General">
                  <c:v>8.2537400000000005</c:v>
                </c:pt>
                <c:pt idx="12265" formatCode="General">
                  <c:v>8.25441</c:v>
                </c:pt>
                <c:pt idx="12266" formatCode="General">
                  <c:v>8.2550799999999995</c:v>
                </c:pt>
                <c:pt idx="12267" formatCode="General">
                  <c:v>8.2557500000000008</c:v>
                </c:pt>
                <c:pt idx="12268" formatCode="General">
                  <c:v>8.2564299999999999</c:v>
                </c:pt>
                <c:pt idx="12269" formatCode="General">
                  <c:v>8.2570999999999994</c:v>
                </c:pt>
                <c:pt idx="12270" formatCode="General">
                  <c:v>8.2577700000000007</c:v>
                </c:pt>
                <c:pt idx="12271" formatCode="General">
                  <c:v>8.2584499999999998</c:v>
                </c:pt>
                <c:pt idx="12272" formatCode="General">
                  <c:v>8.2591199999999994</c:v>
                </c:pt>
                <c:pt idx="12273" formatCode="General">
                  <c:v>8.2597900000000006</c:v>
                </c:pt>
                <c:pt idx="12274" formatCode="General">
                  <c:v>8.2604699999999998</c:v>
                </c:pt>
                <c:pt idx="12275" formatCode="General">
                  <c:v>8.2611399999999993</c:v>
                </c:pt>
                <c:pt idx="12276" formatCode="General">
                  <c:v>8.2618100000000005</c:v>
                </c:pt>
                <c:pt idx="12277" formatCode="General">
                  <c:v>8.26248</c:v>
                </c:pt>
                <c:pt idx="12278" formatCode="General">
                  <c:v>8.2631599999999992</c:v>
                </c:pt>
                <c:pt idx="12279" formatCode="General">
                  <c:v>8.2638300000000005</c:v>
                </c:pt>
                <c:pt idx="12280" formatCode="General">
                  <c:v>8.2645</c:v>
                </c:pt>
                <c:pt idx="12281" formatCode="General">
                  <c:v>8.2651800000000009</c:v>
                </c:pt>
                <c:pt idx="12282" formatCode="General">
                  <c:v>8.2658500000000004</c:v>
                </c:pt>
                <c:pt idx="12283" formatCode="General">
                  <c:v>8.2665199999999999</c:v>
                </c:pt>
                <c:pt idx="12284" formatCode="General">
                  <c:v>8.2672000000000008</c:v>
                </c:pt>
                <c:pt idx="12285" formatCode="General">
                  <c:v>8.2678700000000003</c:v>
                </c:pt>
                <c:pt idx="12286" formatCode="General">
                  <c:v>8.2685399999999998</c:v>
                </c:pt>
                <c:pt idx="12287" formatCode="General">
                  <c:v>8.2692099999999993</c:v>
                </c:pt>
                <c:pt idx="12288" formatCode="General">
                  <c:v>8.2698900000000002</c:v>
                </c:pt>
                <c:pt idx="12289" formatCode="General">
                  <c:v>8.2705599999999997</c:v>
                </c:pt>
                <c:pt idx="12290" formatCode="General">
                  <c:v>8.2712299999999992</c:v>
                </c:pt>
                <c:pt idx="12291" formatCode="General">
                  <c:v>8.2719100000000001</c:v>
                </c:pt>
                <c:pt idx="12292" formatCode="General">
                  <c:v>8.2725799999999996</c:v>
                </c:pt>
                <c:pt idx="12293" formatCode="General">
                  <c:v>8.2732500000000009</c:v>
                </c:pt>
                <c:pt idx="12294" formatCode="General">
                  <c:v>8.27393</c:v>
                </c:pt>
                <c:pt idx="12295" formatCode="General">
                  <c:v>8.2745999999999995</c:v>
                </c:pt>
                <c:pt idx="12296" formatCode="General">
                  <c:v>8.2752700000000008</c:v>
                </c:pt>
                <c:pt idx="12297" formatCode="General">
                  <c:v>8.2759400000000003</c:v>
                </c:pt>
                <c:pt idx="12298" formatCode="General">
                  <c:v>8.2766199999999994</c:v>
                </c:pt>
                <c:pt idx="12299" formatCode="General">
                  <c:v>8.2772900000000007</c:v>
                </c:pt>
                <c:pt idx="12300" formatCode="General">
                  <c:v>8.2779600000000002</c:v>
                </c:pt>
                <c:pt idx="12301" formatCode="General">
                  <c:v>8.2786399999999993</c:v>
                </c:pt>
                <c:pt idx="12302" formatCode="General">
                  <c:v>8.2793100000000006</c:v>
                </c:pt>
                <c:pt idx="12303" formatCode="General">
                  <c:v>8.2799800000000001</c:v>
                </c:pt>
                <c:pt idx="12304" formatCode="General">
                  <c:v>8.2806599999999992</c:v>
                </c:pt>
                <c:pt idx="12305" formatCode="General">
                  <c:v>8.2813300000000005</c:v>
                </c:pt>
                <c:pt idx="12306" formatCode="General">
                  <c:v>8.282</c:v>
                </c:pt>
                <c:pt idx="12307" formatCode="General">
                  <c:v>8.2826699999999995</c:v>
                </c:pt>
                <c:pt idx="12308" formatCode="General">
                  <c:v>8.2833500000000004</c:v>
                </c:pt>
                <c:pt idx="12309" formatCode="General">
                  <c:v>8.2840199999999999</c:v>
                </c:pt>
                <c:pt idx="12310" formatCode="General">
                  <c:v>8.2846899999999994</c:v>
                </c:pt>
                <c:pt idx="12311" formatCode="General">
                  <c:v>8.2853700000000003</c:v>
                </c:pt>
                <c:pt idx="12312" formatCode="General">
                  <c:v>8.2860399999999998</c:v>
                </c:pt>
                <c:pt idx="12313" formatCode="General">
                  <c:v>8.2867099999999994</c:v>
                </c:pt>
                <c:pt idx="12314" formatCode="General">
                  <c:v>8.2873900000000003</c:v>
                </c:pt>
                <c:pt idx="12315" formatCode="General">
                  <c:v>8.2880599999999998</c:v>
                </c:pt>
                <c:pt idx="12316" formatCode="General">
                  <c:v>8.2887299999999993</c:v>
                </c:pt>
                <c:pt idx="12317" formatCode="General">
                  <c:v>8.2894000000000005</c:v>
                </c:pt>
                <c:pt idx="12318" formatCode="General">
                  <c:v>8.2900799999999997</c:v>
                </c:pt>
                <c:pt idx="12319" formatCode="General">
                  <c:v>8.2907499999999992</c:v>
                </c:pt>
                <c:pt idx="12320" formatCode="General">
                  <c:v>8.2914200000000005</c:v>
                </c:pt>
                <c:pt idx="12321" formatCode="General">
                  <c:v>8.2920999999999996</c:v>
                </c:pt>
                <c:pt idx="12322" formatCode="General">
                  <c:v>8.2927700000000009</c:v>
                </c:pt>
                <c:pt idx="12323" formatCode="General">
                  <c:v>8.2934400000000004</c:v>
                </c:pt>
                <c:pt idx="12324" formatCode="General">
                  <c:v>8.2941199999999995</c:v>
                </c:pt>
                <c:pt idx="12325" formatCode="General">
                  <c:v>8.2947900000000008</c:v>
                </c:pt>
                <c:pt idx="12326" formatCode="General">
                  <c:v>8.2954600000000003</c:v>
                </c:pt>
                <c:pt idx="12327" formatCode="General">
                  <c:v>8.2961299999999998</c:v>
                </c:pt>
                <c:pt idx="12328" formatCode="General">
                  <c:v>8.2968100000000007</c:v>
                </c:pt>
                <c:pt idx="12329" formatCode="General">
                  <c:v>8.2974800000000002</c:v>
                </c:pt>
                <c:pt idx="12330" formatCode="General">
                  <c:v>8.2981499999999997</c:v>
                </c:pt>
                <c:pt idx="12331" formatCode="General">
                  <c:v>8.2988300000000006</c:v>
                </c:pt>
                <c:pt idx="12332" formatCode="General">
                  <c:v>8.2995000000000001</c:v>
                </c:pt>
                <c:pt idx="12333" formatCode="General">
                  <c:v>8.3001699999999996</c:v>
                </c:pt>
                <c:pt idx="12334" formatCode="General">
                  <c:v>8.3008500000000005</c:v>
                </c:pt>
                <c:pt idx="12335" formatCode="General">
                  <c:v>8.30152</c:v>
                </c:pt>
                <c:pt idx="12336" formatCode="General">
                  <c:v>8.3021899999999995</c:v>
                </c:pt>
                <c:pt idx="12337" formatCode="General">
                  <c:v>8.3028600000000008</c:v>
                </c:pt>
                <c:pt idx="12338" formatCode="General">
                  <c:v>8.3035399999999999</c:v>
                </c:pt>
                <c:pt idx="12339" formatCode="General">
                  <c:v>8.3042099999999994</c:v>
                </c:pt>
                <c:pt idx="12340" formatCode="General">
                  <c:v>8.3048800000000007</c:v>
                </c:pt>
                <c:pt idx="12341" formatCode="General">
                  <c:v>8.3055599999999998</c:v>
                </c:pt>
                <c:pt idx="12342" formatCode="General">
                  <c:v>8.3062299999999993</c:v>
                </c:pt>
                <c:pt idx="12343" formatCode="General">
                  <c:v>8.3069000000000006</c:v>
                </c:pt>
                <c:pt idx="12344" formatCode="General">
                  <c:v>8.3075799999999997</c:v>
                </c:pt>
                <c:pt idx="12345" formatCode="General">
                  <c:v>8.3082499999999992</c:v>
                </c:pt>
                <c:pt idx="12346" formatCode="General">
                  <c:v>8.3089200000000005</c:v>
                </c:pt>
                <c:pt idx="12347" formatCode="General">
                  <c:v>8.30959</c:v>
                </c:pt>
                <c:pt idx="12348" formatCode="General">
                  <c:v>8.3102699999999992</c:v>
                </c:pt>
                <c:pt idx="12349" formatCode="General">
                  <c:v>8.3109400000000004</c:v>
                </c:pt>
                <c:pt idx="12350" formatCode="General">
                  <c:v>8.3116099999999999</c:v>
                </c:pt>
                <c:pt idx="12351" formatCode="General">
                  <c:v>8.3122900000000008</c:v>
                </c:pt>
                <c:pt idx="12352" formatCode="General">
                  <c:v>8.3129600000000003</c:v>
                </c:pt>
                <c:pt idx="12353" formatCode="General">
                  <c:v>8.3136299999999999</c:v>
                </c:pt>
                <c:pt idx="12354" formatCode="General">
                  <c:v>8.3143100000000008</c:v>
                </c:pt>
                <c:pt idx="12355" formatCode="General">
                  <c:v>8.3149800000000003</c:v>
                </c:pt>
                <c:pt idx="12356" formatCode="General">
                  <c:v>8.3156499999999998</c:v>
                </c:pt>
                <c:pt idx="12357" formatCode="General">
                  <c:v>8.3163199999999993</c:v>
                </c:pt>
                <c:pt idx="12358" formatCode="General">
                  <c:v>8.3170000000000002</c:v>
                </c:pt>
                <c:pt idx="12359" formatCode="General">
                  <c:v>8.3176699999999997</c:v>
                </c:pt>
                <c:pt idx="12360" formatCode="General">
                  <c:v>8.3183399999999992</c:v>
                </c:pt>
                <c:pt idx="12361" formatCode="General">
                  <c:v>8.3190200000000001</c:v>
                </c:pt>
                <c:pt idx="12362" formatCode="General">
                  <c:v>8.3196899999999996</c:v>
                </c:pt>
                <c:pt idx="12363" formatCode="General">
                  <c:v>8.3203600000000009</c:v>
                </c:pt>
                <c:pt idx="12364" formatCode="General">
                  <c:v>8.32104</c:v>
                </c:pt>
                <c:pt idx="12365" formatCode="General">
                  <c:v>8.3217099999999995</c:v>
                </c:pt>
                <c:pt idx="12366" formatCode="General">
                  <c:v>8.3223800000000008</c:v>
                </c:pt>
                <c:pt idx="12367" formatCode="General">
                  <c:v>8.3230500000000003</c:v>
                </c:pt>
                <c:pt idx="12368" formatCode="General">
                  <c:v>8.3237299999999994</c:v>
                </c:pt>
                <c:pt idx="12369" formatCode="General">
                  <c:v>8.3244000000000007</c:v>
                </c:pt>
                <c:pt idx="12370" formatCode="General">
                  <c:v>8.3250700000000002</c:v>
                </c:pt>
                <c:pt idx="12371" formatCode="General">
                  <c:v>8.3257499999999993</c:v>
                </c:pt>
                <c:pt idx="12372" formatCode="General">
                  <c:v>8.3264200000000006</c:v>
                </c:pt>
                <c:pt idx="12373" formatCode="General">
                  <c:v>8.3270900000000001</c:v>
                </c:pt>
                <c:pt idx="12374" formatCode="General">
                  <c:v>8.3277699999999992</c:v>
                </c:pt>
                <c:pt idx="12375" formatCode="General">
                  <c:v>8.3284400000000005</c:v>
                </c:pt>
                <c:pt idx="12376" formatCode="General">
                  <c:v>8.32911</c:v>
                </c:pt>
                <c:pt idx="12377" formatCode="General">
                  <c:v>8.3297799999999995</c:v>
                </c:pt>
                <c:pt idx="12378" formatCode="General">
                  <c:v>8.3304600000000004</c:v>
                </c:pt>
                <c:pt idx="12379" formatCode="General">
                  <c:v>8.3311299999999999</c:v>
                </c:pt>
                <c:pt idx="12380" formatCode="General">
                  <c:v>8.3317999999999994</c:v>
                </c:pt>
                <c:pt idx="12381" formatCode="General">
                  <c:v>8.3324800000000003</c:v>
                </c:pt>
                <c:pt idx="12382" formatCode="General">
                  <c:v>8.3331499999999998</c:v>
                </c:pt>
                <c:pt idx="12383" formatCode="General">
                  <c:v>8.3338199999999993</c:v>
                </c:pt>
                <c:pt idx="12384" formatCode="General">
                  <c:v>8.3345000000000002</c:v>
                </c:pt>
                <c:pt idx="12385" formatCode="General">
                  <c:v>8.3351699999999997</c:v>
                </c:pt>
                <c:pt idx="12386" formatCode="General">
                  <c:v>8.3358399999999993</c:v>
                </c:pt>
                <c:pt idx="12387" formatCode="General">
                  <c:v>8.3365100000000005</c:v>
                </c:pt>
                <c:pt idx="12388" formatCode="General">
                  <c:v>8.3371899999999997</c:v>
                </c:pt>
                <c:pt idx="12389" formatCode="General">
                  <c:v>8.3378599999999992</c:v>
                </c:pt>
                <c:pt idx="12390" formatCode="General">
                  <c:v>8.3385300000000004</c:v>
                </c:pt>
                <c:pt idx="12391" formatCode="General">
                  <c:v>8.3392099999999996</c:v>
                </c:pt>
                <c:pt idx="12392" formatCode="General">
                  <c:v>8.3398800000000008</c:v>
                </c:pt>
                <c:pt idx="12393" formatCode="General">
                  <c:v>8.3405500000000004</c:v>
                </c:pt>
                <c:pt idx="12394" formatCode="General">
                  <c:v>8.3412299999999995</c:v>
                </c:pt>
                <c:pt idx="12395" formatCode="General">
                  <c:v>8.3419000000000008</c:v>
                </c:pt>
                <c:pt idx="12396" formatCode="General">
                  <c:v>8.3425700000000003</c:v>
                </c:pt>
                <c:pt idx="12397" formatCode="General">
                  <c:v>8.3432399999999998</c:v>
                </c:pt>
                <c:pt idx="12398" formatCode="General">
                  <c:v>8.3439200000000007</c:v>
                </c:pt>
                <c:pt idx="12399" formatCode="General">
                  <c:v>8.3445900000000002</c:v>
                </c:pt>
                <c:pt idx="12400" formatCode="General">
                  <c:v>8.3452599999999997</c:v>
                </c:pt>
                <c:pt idx="12401" formatCode="General">
                  <c:v>8.3459400000000006</c:v>
                </c:pt>
                <c:pt idx="12402" formatCode="General">
                  <c:v>8.3466100000000001</c:v>
                </c:pt>
                <c:pt idx="12403" formatCode="General">
                  <c:v>8.3472799999999996</c:v>
                </c:pt>
                <c:pt idx="12404" formatCode="General">
                  <c:v>8.3479600000000005</c:v>
                </c:pt>
                <c:pt idx="12405" formatCode="General">
                  <c:v>8.34863</c:v>
                </c:pt>
                <c:pt idx="12406" formatCode="General">
                  <c:v>8.3492999999999995</c:v>
                </c:pt>
                <c:pt idx="12407" formatCode="General">
                  <c:v>8.3499700000000008</c:v>
                </c:pt>
                <c:pt idx="12408" formatCode="General">
                  <c:v>8.3506499999999999</c:v>
                </c:pt>
                <c:pt idx="12409" formatCode="General">
                  <c:v>8.3513199999999994</c:v>
                </c:pt>
                <c:pt idx="12410" formatCode="General">
                  <c:v>8.3519900000000007</c:v>
                </c:pt>
                <c:pt idx="12411" formatCode="General">
                  <c:v>8.3526699999999998</c:v>
                </c:pt>
                <c:pt idx="12412" formatCode="General">
                  <c:v>8.3533399999999993</c:v>
                </c:pt>
                <c:pt idx="12413" formatCode="General">
                  <c:v>8.3540100000000006</c:v>
                </c:pt>
                <c:pt idx="12414" formatCode="General">
                  <c:v>8.3546899999999997</c:v>
                </c:pt>
                <c:pt idx="12415" formatCode="General">
                  <c:v>8.3553599999999992</c:v>
                </c:pt>
                <c:pt idx="12416" formatCode="General">
                  <c:v>8.3560300000000005</c:v>
                </c:pt>
                <c:pt idx="12417" formatCode="General">
                  <c:v>8.3567</c:v>
                </c:pt>
                <c:pt idx="12418" formatCode="General">
                  <c:v>8.3573799999999991</c:v>
                </c:pt>
                <c:pt idx="12419" formatCode="General">
                  <c:v>8.3580500000000004</c:v>
                </c:pt>
                <c:pt idx="12420" formatCode="General">
                  <c:v>8.3587199999999999</c:v>
                </c:pt>
                <c:pt idx="12421" formatCode="General">
                  <c:v>8.3594000000000008</c:v>
                </c:pt>
                <c:pt idx="12422" formatCode="General">
                  <c:v>8.3600700000000003</c:v>
                </c:pt>
                <c:pt idx="12423" formatCode="General">
                  <c:v>8.3607399999999998</c:v>
                </c:pt>
                <c:pt idx="12424" formatCode="General">
                  <c:v>8.3614200000000007</c:v>
                </c:pt>
                <c:pt idx="12425" formatCode="General">
                  <c:v>8.3620900000000002</c:v>
                </c:pt>
                <c:pt idx="12426" formatCode="General">
                  <c:v>8.3627599999999997</c:v>
                </c:pt>
                <c:pt idx="12427" formatCode="General">
                  <c:v>8.3634299999999993</c:v>
                </c:pt>
                <c:pt idx="12428" formatCode="General">
                  <c:v>8.3641100000000002</c:v>
                </c:pt>
                <c:pt idx="12429" formatCode="General">
                  <c:v>8.3647799999999997</c:v>
                </c:pt>
                <c:pt idx="12430" formatCode="General">
                  <c:v>8.3654499999999992</c:v>
                </c:pt>
                <c:pt idx="12431" formatCode="General">
                  <c:v>8.3661300000000001</c:v>
                </c:pt>
                <c:pt idx="12432" formatCode="General">
                  <c:v>8.3667999999999996</c:v>
                </c:pt>
                <c:pt idx="12433" formatCode="General">
                  <c:v>8.3674700000000009</c:v>
                </c:pt>
                <c:pt idx="12434" formatCode="General">
                  <c:v>8.36815</c:v>
                </c:pt>
                <c:pt idx="12435" formatCode="General">
                  <c:v>8.3688199999999995</c:v>
                </c:pt>
                <c:pt idx="12436" formatCode="General">
                  <c:v>8.3694900000000008</c:v>
                </c:pt>
                <c:pt idx="12437" formatCode="General">
                  <c:v>8.3701600000000003</c:v>
                </c:pt>
                <c:pt idx="12438" formatCode="General">
                  <c:v>8.3708399999999994</c:v>
                </c:pt>
                <c:pt idx="12439" formatCode="General">
                  <c:v>8.3715100000000007</c:v>
                </c:pt>
                <c:pt idx="12440" formatCode="General">
                  <c:v>8.3721800000000002</c:v>
                </c:pt>
                <c:pt idx="12441" formatCode="General">
                  <c:v>8.3728599999999993</c:v>
                </c:pt>
                <c:pt idx="12442" formatCode="General">
                  <c:v>8.3735300000000006</c:v>
                </c:pt>
                <c:pt idx="12443" formatCode="General">
                  <c:v>8.3742000000000001</c:v>
                </c:pt>
                <c:pt idx="12444" formatCode="General">
                  <c:v>8.3748799999999992</c:v>
                </c:pt>
                <c:pt idx="12445" formatCode="General">
                  <c:v>8.3755500000000005</c:v>
                </c:pt>
                <c:pt idx="12446" formatCode="General">
                  <c:v>8.37622</c:v>
                </c:pt>
                <c:pt idx="12447" formatCode="General">
                  <c:v>8.3768999999999991</c:v>
                </c:pt>
                <c:pt idx="12448" formatCode="General">
                  <c:v>8.3775700000000004</c:v>
                </c:pt>
                <c:pt idx="12449" formatCode="General">
                  <c:v>8.3782399999999999</c:v>
                </c:pt>
                <c:pt idx="12450" formatCode="General">
                  <c:v>8.3789099999999994</c:v>
                </c:pt>
                <c:pt idx="12451" formatCode="General">
                  <c:v>8.3795900000000003</c:v>
                </c:pt>
                <c:pt idx="12452" formatCode="General">
                  <c:v>8.3802599999999998</c:v>
                </c:pt>
                <c:pt idx="12453" formatCode="General">
                  <c:v>8.3809299999999993</c:v>
                </c:pt>
                <c:pt idx="12454" formatCode="General">
                  <c:v>8.3816100000000002</c:v>
                </c:pt>
                <c:pt idx="12455" formatCode="General">
                  <c:v>8.3822799999999997</c:v>
                </c:pt>
                <c:pt idx="12456" formatCode="General">
                  <c:v>8.3829499999999992</c:v>
                </c:pt>
                <c:pt idx="12457" formatCode="General">
                  <c:v>8.3836300000000001</c:v>
                </c:pt>
                <c:pt idx="12458" formatCode="General">
                  <c:v>8.3842999999999996</c:v>
                </c:pt>
                <c:pt idx="12459" formatCode="General">
                  <c:v>8.3849699999999991</c:v>
                </c:pt>
                <c:pt idx="12460" formatCode="General">
                  <c:v>8.3856400000000004</c:v>
                </c:pt>
                <c:pt idx="12461" formatCode="General">
                  <c:v>8.3863199999999996</c:v>
                </c:pt>
                <c:pt idx="12462" formatCode="General">
                  <c:v>8.3869900000000008</c:v>
                </c:pt>
                <c:pt idx="12463" formatCode="General">
                  <c:v>8.3876600000000003</c:v>
                </c:pt>
                <c:pt idx="12464" formatCode="General">
                  <c:v>8.3883399999999995</c:v>
                </c:pt>
                <c:pt idx="12465" formatCode="General">
                  <c:v>8.3890100000000007</c:v>
                </c:pt>
                <c:pt idx="12466" formatCode="General">
                  <c:v>8.3896800000000002</c:v>
                </c:pt>
                <c:pt idx="12467" formatCode="General">
                  <c:v>8.3903599999999994</c:v>
                </c:pt>
                <c:pt idx="12468" formatCode="General">
                  <c:v>8.3910300000000007</c:v>
                </c:pt>
                <c:pt idx="12469" formatCode="General">
                  <c:v>8.3917000000000002</c:v>
                </c:pt>
                <c:pt idx="12470" formatCode="General">
                  <c:v>8.3923699999999997</c:v>
                </c:pt>
                <c:pt idx="12471" formatCode="General">
                  <c:v>8.3930500000000006</c:v>
                </c:pt>
                <c:pt idx="12472" formatCode="General">
                  <c:v>8.3937200000000001</c:v>
                </c:pt>
                <c:pt idx="12473" formatCode="General">
                  <c:v>8.3943899999999996</c:v>
                </c:pt>
                <c:pt idx="12474" formatCode="General">
                  <c:v>8.3950700000000005</c:v>
                </c:pt>
                <c:pt idx="12475" formatCode="General">
                  <c:v>8.39574</c:v>
                </c:pt>
                <c:pt idx="12476" formatCode="General">
                  <c:v>8.3964099999999995</c:v>
                </c:pt>
                <c:pt idx="12477" formatCode="General">
                  <c:v>8.3970900000000004</c:v>
                </c:pt>
                <c:pt idx="12478" formatCode="General">
                  <c:v>8.3977599999999999</c:v>
                </c:pt>
                <c:pt idx="12479" formatCode="General">
                  <c:v>8.3984299999999994</c:v>
                </c:pt>
                <c:pt idx="12480" formatCode="General">
                  <c:v>8.3991000000000007</c:v>
                </c:pt>
                <c:pt idx="12481" formatCode="General">
                  <c:v>8.3997799999999998</c:v>
                </c:pt>
                <c:pt idx="12482" formatCode="General">
                  <c:v>8.4004499999999993</c:v>
                </c:pt>
                <c:pt idx="12483" formatCode="General">
                  <c:v>8.4011200000000006</c:v>
                </c:pt>
                <c:pt idx="12484" formatCode="General">
                  <c:v>8.4017999999999997</c:v>
                </c:pt>
                <c:pt idx="12485" formatCode="General">
                  <c:v>8.4024699999999992</c:v>
                </c:pt>
                <c:pt idx="12486" formatCode="General">
                  <c:v>8.4031400000000005</c:v>
                </c:pt>
                <c:pt idx="12487" formatCode="General">
                  <c:v>8.4038199999999996</c:v>
                </c:pt>
                <c:pt idx="12488" formatCode="General">
                  <c:v>8.4044899999999991</c:v>
                </c:pt>
                <c:pt idx="12489" formatCode="General">
                  <c:v>8.4051600000000004</c:v>
                </c:pt>
                <c:pt idx="12490" formatCode="General">
                  <c:v>8.4058299999999999</c:v>
                </c:pt>
                <c:pt idx="12491" formatCode="General">
                  <c:v>8.4065100000000008</c:v>
                </c:pt>
                <c:pt idx="12492" formatCode="General">
                  <c:v>8.4071800000000003</c:v>
                </c:pt>
                <c:pt idx="12493" formatCode="General">
                  <c:v>8.4078499999999998</c:v>
                </c:pt>
                <c:pt idx="12494" formatCode="General">
                  <c:v>8.4085300000000007</c:v>
                </c:pt>
                <c:pt idx="12495" formatCode="General">
                  <c:v>8.4092000000000002</c:v>
                </c:pt>
                <c:pt idx="12496" formatCode="General">
                  <c:v>8.4098699999999997</c:v>
                </c:pt>
                <c:pt idx="12497" formatCode="General">
                  <c:v>8.4105500000000006</c:v>
                </c:pt>
                <c:pt idx="12498" formatCode="General">
                  <c:v>8.4112200000000001</c:v>
                </c:pt>
                <c:pt idx="12499" formatCode="General">
                  <c:v>8.4118899999999996</c:v>
                </c:pt>
                <c:pt idx="12500" formatCode="General">
                  <c:v>8.4125599999999991</c:v>
                </c:pt>
                <c:pt idx="12501" formatCode="General">
                  <c:v>8.4132400000000001</c:v>
                </c:pt>
                <c:pt idx="12502" formatCode="General">
                  <c:v>8.4139099999999996</c:v>
                </c:pt>
                <c:pt idx="12503" formatCode="General">
                  <c:v>8.4145800000000008</c:v>
                </c:pt>
                <c:pt idx="12504" formatCode="General">
                  <c:v>8.41526</c:v>
                </c:pt>
                <c:pt idx="12505" formatCode="General">
                  <c:v>8.4159299999999995</c:v>
                </c:pt>
                <c:pt idx="12506" formatCode="General">
                  <c:v>8.4166000000000007</c:v>
                </c:pt>
                <c:pt idx="12507" formatCode="General">
                  <c:v>8.4172799999999999</c:v>
                </c:pt>
                <c:pt idx="12508" formatCode="General">
                  <c:v>8.4179499999999994</c:v>
                </c:pt>
                <c:pt idx="12509" formatCode="General">
                  <c:v>8.4186200000000007</c:v>
                </c:pt>
                <c:pt idx="12510" formatCode="General">
                  <c:v>8.4192900000000002</c:v>
                </c:pt>
                <c:pt idx="12511" formatCode="General">
                  <c:v>8.4199699999999993</c:v>
                </c:pt>
                <c:pt idx="12512" formatCode="General">
                  <c:v>8.4206400000000006</c:v>
                </c:pt>
                <c:pt idx="12513" formatCode="General">
                  <c:v>8.4213100000000001</c:v>
                </c:pt>
                <c:pt idx="12514" formatCode="General">
                  <c:v>8.4219899999999992</c:v>
                </c:pt>
                <c:pt idx="12515" formatCode="General">
                  <c:v>8.4226600000000005</c:v>
                </c:pt>
                <c:pt idx="12516" formatCode="General">
                  <c:v>8.42333</c:v>
                </c:pt>
                <c:pt idx="12517" formatCode="General">
                  <c:v>8.4240100000000009</c:v>
                </c:pt>
                <c:pt idx="12518" formatCode="General">
                  <c:v>8.4246800000000004</c:v>
                </c:pt>
                <c:pt idx="12519" formatCode="General">
                  <c:v>8.4253499999999999</c:v>
                </c:pt>
                <c:pt idx="12520" formatCode="General">
                  <c:v>8.4260199999999994</c:v>
                </c:pt>
                <c:pt idx="12521" formatCode="General">
                  <c:v>8.4267000000000003</c:v>
                </c:pt>
                <c:pt idx="12522" formatCode="General">
                  <c:v>8.4273699999999998</c:v>
                </c:pt>
                <c:pt idx="12523" formatCode="General">
                  <c:v>8.4280399999999993</c:v>
                </c:pt>
                <c:pt idx="12524" formatCode="General">
                  <c:v>8.4287200000000002</c:v>
                </c:pt>
                <c:pt idx="12525" formatCode="General">
                  <c:v>8.4293899999999997</c:v>
                </c:pt>
                <c:pt idx="12526" formatCode="General">
                  <c:v>8.4300599999999992</c:v>
                </c:pt>
                <c:pt idx="12527" formatCode="General">
                  <c:v>8.4307400000000001</c:v>
                </c:pt>
                <c:pt idx="12528" formatCode="General">
                  <c:v>8.4314099999999996</c:v>
                </c:pt>
                <c:pt idx="12529" formatCode="General">
                  <c:v>8.4320799999999991</c:v>
                </c:pt>
                <c:pt idx="12530" formatCode="General">
                  <c:v>8.4327500000000004</c:v>
                </c:pt>
                <c:pt idx="12531" formatCode="General">
                  <c:v>8.4334299999999995</c:v>
                </c:pt>
                <c:pt idx="12532" formatCode="General">
                  <c:v>8.4341000000000008</c:v>
                </c:pt>
                <c:pt idx="12533" formatCode="General">
                  <c:v>8.4347700000000003</c:v>
                </c:pt>
                <c:pt idx="12534" formatCode="General">
                  <c:v>8.4354499999999994</c:v>
                </c:pt>
                <c:pt idx="12535" formatCode="General">
                  <c:v>8.4361200000000007</c:v>
                </c:pt>
                <c:pt idx="12536" formatCode="General">
                  <c:v>8.4367900000000002</c:v>
                </c:pt>
                <c:pt idx="12537" formatCode="General">
                  <c:v>8.4374699999999994</c:v>
                </c:pt>
                <c:pt idx="12538" formatCode="General">
                  <c:v>8.4381400000000006</c:v>
                </c:pt>
                <c:pt idx="12539" formatCode="General">
                  <c:v>8.4388100000000001</c:v>
                </c:pt>
                <c:pt idx="12540" formatCode="General">
                  <c:v>8.4394799999999996</c:v>
                </c:pt>
                <c:pt idx="12541" formatCode="General">
                  <c:v>8.4401600000000006</c:v>
                </c:pt>
                <c:pt idx="12542" formatCode="General">
                  <c:v>8.4408300000000001</c:v>
                </c:pt>
                <c:pt idx="12543" formatCode="General">
                  <c:v>8.4414999999999996</c:v>
                </c:pt>
                <c:pt idx="12544" formatCode="General">
                  <c:v>8.4421800000000005</c:v>
                </c:pt>
                <c:pt idx="12545" formatCode="General">
                  <c:v>8.44285</c:v>
                </c:pt>
                <c:pt idx="12546" formatCode="General">
                  <c:v>8.4435199999999995</c:v>
                </c:pt>
                <c:pt idx="12547" formatCode="General">
                  <c:v>8.4442000000000004</c:v>
                </c:pt>
                <c:pt idx="12548" formatCode="General">
                  <c:v>8.4448699999999999</c:v>
                </c:pt>
                <c:pt idx="12549" formatCode="General">
                  <c:v>8.4455399999999994</c:v>
                </c:pt>
                <c:pt idx="12550" formatCode="General">
                  <c:v>8.4462100000000007</c:v>
                </c:pt>
                <c:pt idx="12551" formatCode="General">
                  <c:v>8.4468899999999998</c:v>
                </c:pt>
                <c:pt idx="12552" formatCode="General">
                  <c:v>8.4475599999999993</c:v>
                </c:pt>
                <c:pt idx="12553" formatCode="General">
                  <c:v>8.4482300000000006</c:v>
                </c:pt>
                <c:pt idx="12554" formatCode="General">
                  <c:v>8.4489099999999997</c:v>
                </c:pt>
                <c:pt idx="12555" formatCode="General">
                  <c:v>8.4495799999999992</c:v>
                </c:pt>
                <c:pt idx="12556" formatCode="General">
                  <c:v>8.4502500000000005</c:v>
                </c:pt>
                <c:pt idx="12557" formatCode="General">
                  <c:v>8.4509299999999996</c:v>
                </c:pt>
                <c:pt idx="12558" formatCode="General">
                  <c:v>8.4515999999999991</c:v>
                </c:pt>
                <c:pt idx="12559" formatCode="General">
                  <c:v>8.4522700000000004</c:v>
                </c:pt>
                <c:pt idx="12560" formatCode="General">
                  <c:v>8.4529399999999999</c:v>
                </c:pt>
                <c:pt idx="12561" formatCode="General">
                  <c:v>8.4536200000000008</c:v>
                </c:pt>
                <c:pt idx="12562" formatCode="General">
                  <c:v>8.4542900000000003</c:v>
                </c:pt>
                <c:pt idx="12563" formatCode="General">
                  <c:v>8.4549599999999998</c:v>
                </c:pt>
                <c:pt idx="12564" formatCode="General">
                  <c:v>8.4556400000000007</c:v>
                </c:pt>
                <c:pt idx="12565" formatCode="General">
                  <c:v>8.4563100000000002</c:v>
                </c:pt>
                <c:pt idx="12566" formatCode="General">
                  <c:v>8.4569799999999997</c:v>
                </c:pt>
                <c:pt idx="12567" formatCode="General">
                  <c:v>8.4576600000000006</c:v>
                </c:pt>
                <c:pt idx="12568" formatCode="General">
                  <c:v>8.4583300000000001</c:v>
                </c:pt>
                <c:pt idx="12569" formatCode="General">
                  <c:v>8.4589999999999996</c:v>
                </c:pt>
                <c:pt idx="12570" formatCode="General">
                  <c:v>8.4596699999999991</c:v>
                </c:pt>
                <c:pt idx="12571" formatCode="General">
                  <c:v>8.46035</c:v>
                </c:pt>
                <c:pt idx="12572" formatCode="General">
                  <c:v>8.4610199999999995</c:v>
                </c:pt>
                <c:pt idx="12573" formatCode="General">
                  <c:v>8.4616900000000008</c:v>
                </c:pt>
                <c:pt idx="12574" formatCode="General">
                  <c:v>8.4623699999999999</c:v>
                </c:pt>
                <c:pt idx="12575" formatCode="General">
                  <c:v>8.4630399999999995</c:v>
                </c:pt>
                <c:pt idx="12576" formatCode="General">
                  <c:v>8.4637100000000007</c:v>
                </c:pt>
                <c:pt idx="12577" formatCode="General">
                  <c:v>8.4643899999999999</c:v>
                </c:pt>
                <c:pt idx="12578" formatCode="General">
                  <c:v>8.4650599999999994</c:v>
                </c:pt>
                <c:pt idx="12579" formatCode="General">
                  <c:v>8.4657300000000006</c:v>
                </c:pt>
                <c:pt idx="12580" formatCode="General">
                  <c:v>8.4664000000000001</c:v>
                </c:pt>
                <c:pt idx="12581" formatCode="General">
                  <c:v>8.4670799999999993</c:v>
                </c:pt>
                <c:pt idx="12582" formatCode="General">
                  <c:v>8.4677500000000006</c:v>
                </c:pt>
                <c:pt idx="12583" formatCode="General">
                  <c:v>8.4684200000000001</c:v>
                </c:pt>
                <c:pt idx="12584" formatCode="General">
                  <c:v>8.4690999999999992</c:v>
                </c:pt>
                <c:pt idx="12585" formatCode="General">
                  <c:v>8.4697700000000005</c:v>
                </c:pt>
                <c:pt idx="12586" formatCode="General">
                  <c:v>8.47044</c:v>
                </c:pt>
                <c:pt idx="12587" formatCode="General">
                  <c:v>8.4711200000000009</c:v>
                </c:pt>
                <c:pt idx="12588" formatCode="General">
                  <c:v>8.4717900000000004</c:v>
                </c:pt>
                <c:pt idx="12589" formatCode="General">
                  <c:v>8.4724599999999999</c:v>
                </c:pt>
                <c:pt idx="12590" formatCode="General">
                  <c:v>8.4731299999999994</c:v>
                </c:pt>
                <c:pt idx="12591" formatCode="General">
                  <c:v>8.4738100000000003</c:v>
                </c:pt>
                <c:pt idx="12592" formatCode="General">
                  <c:v>8.4744799999999998</c:v>
                </c:pt>
                <c:pt idx="12593" formatCode="General">
                  <c:v>8.4751499999999993</c:v>
                </c:pt>
                <c:pt idx="12594" formatCode="General">
                  <c:v>8.4758300000000002</c:v>
                </c:pt>
                <c:pt idx="12595" formatCode="General">
                  <c:v>8.4764999999999997</c:v>
                </c:pt>
                <c:pt idx="12596" formatCode="General">
                  <c:v>8.4771699999999992</c:v>
                </c:pt>
                <c:pt idx="12597" formatCode="General">
                  <c:v>8.4778500000000001</c:v>
                </c:pt>
                <c:pt idx="12598" formatCode="General">
                  <c:v>8.4785199999999996</c:v>
                </c:pt>
                <c:pt idx="12599" formatCode="General">
                  <c:v>8.4791899999999991</c:v>
                </c:pt>
                <c:pt idx="12600" formatCode="General">
                  <c:v>8.4798600000000004</c:v>
                </c:pt>
                <c:pt idx="12601" formatCode="General">
                  <c:v>8.4805399999999995</c:v>
                </c:pt>
                <c:pt idx="12602" formatCode="General">
                  <c:v>8.4812100000000008</c:v>
                </c:pt>
                <c:pt idx="12603" formatCode="General">
                  <c:v>8.4818800000000003</c:v>
                </c:pt>
                <c:pt idx="12604" formatCode="General">
                  <c:v>8.4825599999999994</c:v>
                </c:pt>
                <c:pt idx="12605" formatCode="General">
                  <c:v>8.4832300000000007</c:v>
                </c:pt>
                <c:pt idx="12606" formatCode="General">
                  <c:v>8.4839000000000002</c:v>
                </c:pt>
                <c:pt idx="12607" formatCode="General">
                  <c:v>8.4845799999999993</c:v>
                </c:pt>
                <c:pt idx="12608" formatCode="General">
                  <c:v>8.4852500000000006</c:v>
                </c:pt>
                <c:pt idx="12609" formatCode="General">
                  <c:v>8.4859200000000001</c:v>
                </c:pt>
                <c:pt idx="12610" formatCode="General">
                  <c:v>8.4865899999999996</c:v>
                </c:pt>
                <c:pt idx="12611" formatCode="General">
                  <c:v>8.4872700000000005</c:v>
                </c:pt>
                <c:pt idx="12612" formatCode="General">
                  <c:v>8.48794</c:v>
                </c:pt>
                <c:pt idx="12613" formatCode="General">
                  <c:v>8.4886099999999995</c:v>
                </c:pt>
                <c:pt idx="12614" formatCode="General">
                  <c:v>8.4892900000000004</c:v>
                </c:pt>
                <c:pt idx="12615" formatCode="General">
                  <c:v>8.48996</c:v>
                </c:pt>
                <c:pt idx="12616" formatCode="General">
                  <c:v>8.4906299999999995</c:v>
                </c:pt>
                <c:pt idx="12617" formatCode="General">
                  <c:v>8.4913100000000004</c:v>
                </c:pt>
                <c:pt idx="12618" formatCode="General">
                  <c:v>8.4919799999999999</c:v>
                </c:pt>
                <c:pt idx="12619" formatCode="General">
                  <c:v>8.4926499999999994</c:v>
                </c:pt>
                <c:pt idx="12620" formatCode="General">
                  <c:v>8.4933200000000006</c:v>
                </c:pt>
                <c:pt idx="12621" formatCode="General">
                  <c:v>8.4939999999999998</c:v>
                </c:pt>
                <c:pt idx="12622" formatCode="General">
                  <c:v>8.4946699999999993</c:v>
                </c:pt>
                <c:pt idx="12623" formatCode="General">
                  <c:v>8.4953400000000006</c:v>
                </c:pt>
                <c:pt idx="12624" formatCode="General">
                  <c:v>8.4960199999999997</c:v>
                </c:pt>
                <c:pt idx="12625" formatCode="General">
                  <c:v>8.4966899999999992</c:v>
                </c:pt>
                <c:pt idx="12626" formatCode="General">
                  <c:v>8.4973600000000005</c:v>
                </c:pt>
                <c:pt idx="12627" formatCode="General">
                  <c:v>8.4980399999999996</c:v>
                </c:pt>
                <c:pt idx="12628" formatCode="General">
                  <c:v>8.4987100000000009</c:v>
                </c:pt>
                <c:pt idx="12629" formatCode="General">
                  <c:v>8.4993800000000004</c:v>
                </c:pt>
                <c:pt idx="12630" formatCode="General">
                  <c:v>8.5000499999999999</c:v>
                </c:pt>
                <c:pt idx="12631" formatCode="General">
                  <c:v>8.5007300000000008</c:v>
                </c:pt>
                <c:pt idx="12632" formatCode="General">
                  <c:v>8.5014000000000003</c:v>
                </c:pt>
                <c:pt idx="12633" formatCode="General">
                  <c:v>8.5020699999999998</c:v>
                </c:pt>
                <c:pt idx="12634" formatCode="General">
                  <c:v>8.5027500000000007</c:v>
                </c:pt>
                <c:pt idx="12635" formatCode="General">
                  <c:v>8.5034200000000002</c:v>
                </c:pt>
                <c:pt idx="12636" formatCode="General">
                  <c:v>8.5040899999999997</c:v>
                </c:pt>
                <c:pt idx="12637" formatCode="General">
                  <c:v>8.5047700000000006</c:v>
                </c:pt>
                <c:pt idx="12638" formatCode="General">
                  <c:v>8.5054400000000001</c:v>
                </c:pt>
                <c:pt idx="12639" formatCode="General">
                  <c:v>8.5061099999999996</c:v>
                </c:pt>
                <c:pt idx="12640" formatCode="General">
                  <c:v>8.5067900000000005</c:v>
                </c:pt>
                <c:pt idx="12641" formatCode="General">
                  <c:v>8.50746</c:v>
                </c:pt>
                <c:pt idx="12642" formatCode="General">
                  <c:v>8.5081299999999995</c:v>
                </c:pt>
                <c:pt idx="12643" formatCode="General">
                  <c:v>8.5088000000000008</c:v>
                </c:pt>
                <c:pt idx="12644" formatCode="General">
                  <c:v>8.5094799999999999</c:v>
                </c:pt>
                <c:pt idx="12645" formatCode="General">
                  <c:v>8.5101499999999994</c:v>
                </c:pt>
                <c:pt idx="12646" formatCode="General">
                  <c:v>8.5108200000000007</c:v>
                </c:pt>
                <c:pt idx="12647" formatCode="General">
                  <c:v>8.5114999999999998</c:v>
                </c:pt>
                <c:pt idx="12648" formatCode="General">
                  <c:v>8.5121699999999993</c:v>
                </c:pt>
                <c:pt idx="12649" formatCode="General">
                  <c:v>8.5128400000000006</c:v>
                </c:pt>
                <c:pt idx="12650" formatCode="General">
                  <c:v>8.5135199999999998</c:v>
                </c:pt>
                <c:pt idx="12651" formatCode="General">
                  <c:v>8.5141899999999993</c:v>
                </c:pt>
                <c:pt idx="12652" formatCode="General">
                  <c:v>8.5148600000000005</c:v>
                </c:pt>
                <c:pt idx="12653" formatCode="General">
                  <c:v>8.51553</c:v>
                </c:pt>
                <c:pt idx="12654" formatCode="General">
                  <c:v>8.5162099999999992</c:v>
                </c:pt>
                <c:pt idx="12655" formatCode="General">
                  <c:v>8.5168800000000005</c:v>
                </c:pt>
                <c:pt idx="12656" formatCode="General">
                  <c:v>8.51755</c:v>
                </c:pt>
                <c:pt idx="12657" formatCode="General">
                  <c:v>8.5182300000000009</c:v>
                </c:pt>
                <c:pt idx="12658" formatCode="General">
                  <c:v>8.5189000000000004</c:v>
                </c:pt>
                <c:pt idx="12659" formatCode="General">
                  <c:v>8.5195699999999999</c:v>
                </c:pt>
                <c:pt idx="12660" formatCode="General">
                  <c:v>8.5202500000000008</c:v>
                </c:pt>
                <c:pt idx="12661" formatCode="General">
                  <c:v>8.5209200000000003</c:v>
                </c:pt>
                <c:pt idx="12662" formatCode="General">
                  <c:v>8.5215899999999998</c:v>
                </c:pt>
                <c:pt idx="12663" formatCode="General">
                  <c:v>8.5222599999999993</c:v>
                </c:pt>
                <c:pt idx="12664" formatCode="General">
                  <c:v>8.5229400000000002</c:v>
                </c:pt>
                <c:pt idx="12665" formatCode="General">
                  <c:v>8.5236099999999997</c:v>
                </c:pt>
                <c:pt idx="12666" formatCode="General">
                  <c:v>8.5242799999999992</c:v>
                </c:pt>
                <c:pt idx="12667" formatCode="General">
                  <c:v>8.5249600000000001</c:v>
                </c:pt>
                <c:pt idx="12668" formatCode="General">
                  <c:v>8.5256299999999996</c:v>
                </c:pt>
                <c:pt idx="12669" formatCode="General">
                  <c:v>8.5263000000000009</c:v>
                </c:pt>
                <c:pt idx="12670" formatCode="General">
                  <c:v>8.52698</c:v>
                </c:pt>
                <c:pt idx="12671" formatCode="General">
                  <c:v>8.5276499999999995</c:v>
                </c:pt>
                <c:pt idx="12672" formatCode="General">
                  <c:v>8.5283200000000008</c:v>
                </c:pt>
                <c:pt idx="12673" formatCode="General">
                  <c:v>8.5289900000000003</c:v>
                </c:pt>
                <c:pt idx="12674" formatCode="General">
                  <c:v>8.5296699999999994</c:v>
                </c:pt>
                <c:pt idx="12675" formatCode="General">
                  <c:v>8.5303400000000007</c:v>
                </c:pt>
                <c:pt idx="12676" formatCode="General">
                  <c:v>8.5310100000000002</c:v>
                </c:pt>
                <c:pt idx="12677" formatCode="General">
                  <c:v>8.5316899999999993</c:v>
                </c:pt>
                <c:pt idx="12678" formatCode="General">
                  <c:v>8.5323600000000006</c:v>
                </c:pt>
                <c:pt idx="12679" formatCode="General">
                  <c:v>8.5330300000000001</c:v>
                </c:pt>
                <c:pt idx="12680" formatCode="General">
                  <c:v>8.5337099999999992</c:v>
                </c:pt>
                <c:pt idx="12681" formatCode="General">
                  <c:v>8.5343800000000005</c:v>
                </c:pt>
                <c:pt idx="12682" formatCode="General">
                  <c:v>8.53505</c:v>
                </c:pt>
                <c:pt idx="12683" formatCode="General">
                  <c:v>8.5357199999999995</c:v>
                </c:pt>
                <c:pt idx="12684" formatCode="General">
                  <c:v>8.5364000000000004</c:v>
                </c:pt>
                <c:pt idx="12685" formatCode="General">
                  <c:v>8.5370699999999999</c:v>
                </c:pt>
                <c:pt idx="12686" formatCode="General">
                  <c:v>8.5377399999999994</c:v>
                </c:pt>
                <c:pt idx="12687" formatCode="General">
                  <c:v>8.5384200000000003</c:v>
                </c:pt>
                <c:pt idx="12688" formatCode="General">
                  <c:v>8.5390899999999998</c:v>
                </c:pt>
                <c:pt idx="12689" formatCode="General">
                  <c:v>8.5397599999999994</c:v>
                </c:pt>
                <c:pt idx="12690" formatCode="General">
                  <c:v>8.5404400000000003</c:v>
                </c:pt>
                <c:pt idx="12691" formatCode="General">
                  <c:v>8.5411099999999998</c:v>
                </c:pt>
                <c:pt idx="12692" formatCode="General">
                  <c:v>8.5417799999999993</c:v>
                </c:pt>
                <c:pt idx="12693" formatCode="General">
                  <c:v>8.5424500000000005</c:v>
                </c:pt>
                <c:pt idx="12694" formatCode="General">
                  <c:v>8.5431299999999997</c:v>
                </c:pt>
                <c:pt idx="12695" formatCode="General">
                  <c:v>8.5437999999999992</c:v>
                </c:pt>
                <c:pt idx="12696" formatCode="General">
                  <c:v>8.5444700000000005</c:v>
                </c:pt>
                <c:pt idx="12697" formatCode="General">
                  <c:v>8.5451499999999996</c:v>
                </c:pt>
                <c:pt idx="12698" formatCode="General">
                  <c:v>8.5458200000000009</c:v>
                </c:pt>
                <c:pt idx="12699" formatCode="General">
                  <c:v>8.5464900000000004</c:v>
                </c:pt>
                <c:pt idx="12700" formatCode="General">
                  <c:v>8.5471699999999995</c:v>
                </c:pt>
                <c:pt idx="12701" formatCode="General">
                  <c:v>8.5478400000000008</c:v>
                </c:pt>
                <c:pt idx="12702" formatCode="General">
                  <c:v>8.5485100000000003</c:v>
                </c:pt>
                <c:pt idx="12703" formatCode="General">
                  <c:v>8.5491799999999998</c:v>
                </c:pt>
                <c:pt idx="12704" formatCode="General">
                  <c:v>8.5498600000000007</c:v>
                </c:pt>
                <c:pt idx="12705" formatCode="General">
                  <c:v>8.5505300000000002</c:v>
                </c:pt>
                <c:pt idx="12706" formatCode="General">
                  <c:v>8.5511999999999997</c:v>
                </c:pt>
                <c:pt idx="12707" formatCode="General">
                  <c:v>8.5518800000000006</c:v>
                </c:pt>
                <c:pt idx="12708" formatCode="General">
                  <c:v>8.5525500000000001</c:v>
                </c:pt>
                <c:pt idx="12709" formatCode="General">
                  <c:v>8.5532199999999996</c:v>
                </c:pt>
                <c:pt idx="12710" formatCode="General">
                  <c:v>8.5539000000000005</c:v>
                </c:pt>
                <c:pt idx="12711" formatCode="General">
                  <c:v>8.55457</c:v>
                </c:pt>
                <c:pt idx="12712" formatCode="General">
                  <c:v>8.5552399999999995</c:v>
                </c:pt>
                <c:pt idx="12713" formatCode="General">
                  <c:v>8.5559100000000008</c:v>
                </c:pt>
                <c:pt idx="12714" formatCode="General">
                  <c:v>8.5565899999999999</c:v>
                </c:pt>
                <c:pt idx="12715" formatCode="General">
                  <c:v>8.5572599999999994</c:v>
                </c:pt>
                <c:pt idx="12716" formatCode="General">
                  <c:v>8.5579300000000007</c:v>
                </c:pt>
                <c:pt idx="12717" formatCode="General">
                  <c:v>8.5586099999999998</c:v>
                </c:pt>
                <c:pt idx="12718" formatCode="General">
                  <c:v>8.5592799999999993</c:v>
                </c:pt>
                <c:pt idx="12719" formatCode="General">
                  <c:v>8.5599500000000006</c:v>
                </c:pt>
                <c:pt idx="12720" formatCode="General">
                  <c:v>8.5606299999999997</c:v>
                </c:pt>
                <c:pt idx="12721" formatCode="General">
                  <c:v>8.5612999999999992</c:v>
                </c:pt>
                <c:pt idx="12722" formatCode="General">
                  <c:v>8.5619700000000005</c:v>
                </c:pt>
                <c:pt idx="12723" formatCode="General">
                  <c:v>8.56264</c:v>
                </c:pt>
                <c:pt idx="12724" formatCode="General">
                  <c:v>8.5633199999999992</c:v>
                </c:pt>
                <c:pt idx="12725" formatCode="General">
                  <c:v>8.5639900000000004</c:v>
                </c:pt>
                <c:pt idx="12726" formatCode="General">
                  <c:v>8.5646599999999999</c:v>
                </c:pt>
                <c:pt idx="12727" formatCode="General">
                  <c:v>8.5653400000000008</c:v>
                </c:pt>
                <c:pt idx="12728" formatCode="General">
                  <c:v>8.5660100000000003</c:v>
                </c:pt>
                <c:pt idx="12729" formatCode="General">
                  <c:v>8.5666799999999999</c:v>
                </c:pt>
                <c:pt idx="12730" formatCode="General">
                  <c:v>8.5673600000000008</c:v>
                </c:pt>
                <c:pt idx="12731" formatCode="General">
                  <c:v>8.5680300000000003</c:v>
                </c:pt>
                <c:pt idx="12732" formatCode="General">
                  <c:v>8.5686999999999998</c:v>
                </c:pt>
                <c:pt idx="12733" formatCode="General">
                  <c:v>8.5693699999999993</c:v>
                </c:pt>
                <c:pt idx="12734" formatCode="General">
                  <c:v>8.5700500000000002</c:v>
                </c:pt>
                <c:pt idx="12735" formatCode="General">
                  <c:v>8.5707199999999997</c:v>
                </c:pt>
                <c:pt idx="12736" formatCode="General">
                  <c:v>8.5713899999999992</c:v>
                </c:pt>
                <c:pt idx="12737" formatCode="General">
                  <c:v>8.5720700000000001</c:v>
                </c:pt>
                <c:pt idx="12738" formatCode="General">
                  <c:v>8.5727399999999996</c:v>
                </c:pt>
                <c:pt idx="12739" formatCode="General">
                  <c:v>8.5734100000000009</c:v>
                </c:pt>
                <c:pt idx="12740" formatCode="General">
                  <c:v>8.57409</c:v>
                </c:pt>
                <c:pt idx="12741" formatCode="General">
                  <c:v>8.5747599999999995</c:v>
                </c:pt>
                <c:pt idx="12742" formatCode="General">
                  <c:v>8.5754300000000008</c:v>
                </c:pt>
                <c:pt idx="12743" formatCode="General">
                  <c:v>8.5761000000000003</c:v>
                </c:pt>
                <c:pt idx="12744" formatCode="General">
                  <c:v>8.5767799999999994</c:v>
                </c:pt>
                <c:pt idx="12745" formatCode="General">
                  <c:v>8.5774500000000007</c:v>
                </c:pt>
                <c:pt idx="12746" formatCode="General">
                  <c:v>8.5781200000000002</c:v>
                </c:pt>
                <c:pt idx="12747" formatCode="General">
                  <c:v>8.5787999999999993</c:v>
                </c:pt>
                <c:pt idx="12748" formatCode="General">
                  <c:v>8.5794700000000006</c:v>
                </c:pt>
                <c:pt idx="12749" formatCode="General">
                  <c:v>8.5801400000000001</c:v>
                </c:pt>
                <c:pt idx="12750" formatCode="General">
                  <c:v>8.5808199999999992</c:v>
                </c:pt>
                <c:pt idx="12751" formatCode="General">
                  <c:v>8.5814900000000005</c:v>
                </c:pt>
                <c:pt idx="12752" formatCode="General">
                  <c:v>8.58216</c:v>
                </c:pt>
                <c:pt idx="12753" formatCode="General">
                  <c:v>8.5828299999999995</c:v>
                </c:pt>
                <c:pt idx="12754" formatCode="General">
                  <c:v>8.5835100000000004</c:v>
                </c:pt>
                <c:pt idx="12755" formatCode="General">
                  <c:v>8.5841799999999999</c:v>
                </c:pt>
                <c:pt idx="12756" formatCode="General">
                  <c:v>8.5848499999999994</c:v>
                </c:pt>
                <c:pt idx="12757" formatCode="General">
                  <c:v>8.5855300000000003</c:v>
                </c:pt>
                <c:pt idx="12758" formatCode="General">
                  <c:v>8.5861999999999998</c:v>
                </c:pt>
                <c:pt idx="12759" formatCode="General">
                  <c:v>8.5868699999999993</c:v>
                </c:pt>
                <c:pt idx="12760" formatCode="General">
                  <c:v>8.5875500000000002</c:v>
                </c:pt>
                <c:pt idx="12761" formatCode="General">
                  <c:v>8.5882199999999997</c:v>
                </c:pt>
                <c:pt idx="12762" formatCode="General">
                  <c:v>8.5888899999999992</c:v>
                </c:pt>
                <c:pt idx="12763" formatCode="General">
                  <c:v>8.5895600000000005</c:v>
                </c:pt>
                <c:pt idx="12764" formatCode="General">
                  <c:v>8.5902399999999997</c:v>
                </c:pt>
                <c:pt idx="12765" formatCode="General">
                  <c:v>8.5909099999999992</c:v>
                </c:pt>
                <c:pt idx="12766" formatCode="General">
                  <c:v>8.5915800000000004</c:v>
                </c:pt>
                <c:pt idx="12767" formatCode="General">
                  <c:v>8.5922599999999996</c:v>
                </c:pt>
                <c:pt idx="12768" formatCode="General">
                  <c:v>8.5929300000000008</c:v>
                </c:pt>
                <c:pt idx="12769" formatCode="General">
                  <c:v>8.5936000000000003</c:v>
                </c:pt>
                <c:pt idx="12770" formatCode="General">
                  <c:v>8.5942799999999995</c:v>
                </c:pt>
                <c:pt idx="12771" formatCode="General">
                  <c:v>8.5949500000000008</c:v>
                </c:pt>
                <c:pt idx="12772" formatCode="General">
                  <c:v>8.5956200000000003</c:v>
                </c:pt>
                <c:pt idx="12773" formatCode="General">
                  <c:v>8.5962899999999998</c:v>
                </c:pt>
                <c:pt idx="12774" formatCode="General">
                  <c:v>8.5969700000000007</c:v>
                </c:pt>
                <c:pt idx="12775" formatCode="General">
                  <c:v>8.5976400000000002</c:v>
                </c:pt>
                <c:pt idx="12776" formatCode="General">
                  <c:v>8.5983099999999997</c:v>
                </c:pt>
                <c:pt idx="12777" formatCode="General">
                  <c:v>8.5989900000000006</c:v>
                </c:pt>
                <c:pt idx="12778" formatCode="General">
                  <c:v>8.5996600000000001</c:v>
                </c:pt>
                <c:pt idx="12779" formatCode="General">
                  <c:v>8.6003299999999996</c:v>
                </c:pt>
                <c:pt idx="12780" formatCode="General">
                  <c:v>8.6010100000000005</c:v>
                </c:pt>
                <c:pt idx="12781" formatCode="General">
                  <c:v>8.60168</c:v>
                </c:pt>
                <c:pt idx="12782" formatCode="General">
                  <c:v>8.6023499999999995</c:v>
                </c:pt>
                <c:pt idx="12783" formatCode="General">
                  <c:v>8.6030200000000008</c:v>
                </c:pt>
                <c:pt idx="12784" formatCode="General">
                  <c:v>8.6036999999999999</c:v>
                </c:pt>
                <c:pt idx="12785" formatCode="General">
                  <c:v>8.6043699999999994</c:v>
                </c:pt>
                <c:pt idx="12786" formatCode="General">
                  <c:v>8.6050400000000007</c:v>
                </c:pt>
                <c:pt idx="12787" formatCode="General">
                  <c:v>8.6057199999999998</c:v>
                </c:pt>
                <c:pt idx="12788" formatCode="General">
                  <c:v>8.6063899999999993</c:v>
                </c:pt>
                <c:pt idx="12789" formatCode="General">
                  <c:v>8.6070600000000006</c:v>
                </c:pt>
                <c:pt idx="12790" formatCode="General">
                  <c:v>8.6077399999999997</c:v>
                </c:pt>
                <c:pt idx="12791" formatCode="General">
                  <c:v>8.6084099999999992</c:v>
                </c:pt>
                <c:pt idx="12792" formatCode="General">
                  <c:v>8.6090800000000005</c:v>
                </c:pt>
                <c:pt idx="12793" formatCode="General">
                  <c:v>8.60975</c:v>
                </c:pt>
                <c:pt idx="12794" formatCode="General">
                  <c:v>8.6104299999999991</c:v>
                </c:pt>
                <c:pt idx="12795" formatCode="General">
                  <c:v>8.6111000000000004</c:v>
                </c:pt>
                <c:pt idx="12796" formatCode="General">
                  <c:v>8.6117699999999999</c:v>
                </c:pt>
                <c:pt idx="12797" formatCode="General">
                  <c:v>8.6124500000000008</c:v>
                </c:pt>
                <c:pt idx="12798" formatCode="General">
                  <c:v>8.6131200000000003</c:v>
                </c:pt>
                <c:pt idx="12799" formatCode="General">
                  <c:v>8.6137899999999998</c:v>
                </c:pt>
                <c:pt idx="12800" formatCode="General">
                  <c:v>8.6144700000000007</c:v>
                </c:pt>
                <c:pt idx="12801" formatCode="General">
                  <c:v>8.6151400000000002</c:v>
                </c:pt>
                <c:pt idx="12802" formatCode="General">
                  <c:v>8.6158099999999997</c:v>
                </c:pt>
                <c:pt idx="12803" formatCode="General">
                  <c:v>8.6164799999999993</c:v>
                </c:pt>
                <c:pt idx="12804" formatCode="General">
                  <c:v>8.6171600000000002</c:v>
                </c:pt>
                <c:pt idx="12805" formatCode="General">
                  <c:v>8.6178299999999997</c:v>
                </c:pt>
                <c:pt idx="12806" formatCode="General">
                  <c:v>8.6184999999999992</c:v>
                </c:pt>
                <c:pt idx="12807" formatCode="General">
                  <c:v>8.6191800000000001</c:v>
                </c:pt>
                <c:pt idx="12808" formatCode="General">
                  <c:v>8.6198499999999996</c:v>
                </c:pt>
                <c:pt idx="12809" formatCode="General">
                  <c:v>8.6205200000000008</c:v>
                </c:pt>
                <c:pt idx="12810" formatCode="General">
                  <c:v>8.6212</c:v>
                </c:pt>
                <c:pt idx="12811" formatCode="General">
                  <c:v>8.6218699999999995</c:v>
                </c:pt>
                <c:pt idx="12812" formatCode="General">
                  <c:v>8.6225400000000008</c:v>
                </c:pt>
                <c:pt idx="12813" formatCode="General">
                  <c:v>8.6232100000000003</c:v>
                </c:pt>
                <c:pt idx="12814" formatCode="General">
                  <c:v>8.6238899999999994</c:v>
                </c:pt>
                <c:pt idx="12815" formatCode="General">
                  <c:v>8.6245600000000007</c:v>
                </c:pt>
                <c:pt idx="12816" formatCode="General">
                  <c:v>8.6252300000000002</c:v>
                </c:pt>
                <c:pt idx="12817" formatCode="General">
                  <c:v>8.6259099999999993</c:v>
                </c:pt>
                <c:pt idx="12818" formatCode="General">
                  <c:v>8.6265800000000006</c:v>
                </c:pt>
                <c:pt idx="12819" formatCode="General">
                  <c:v>8.6272500000000001</c:v>
                </c:pt>
                <c:pt idx="12820" formatCode="General">
                  <c:v>8.6279299999999992</c:v>
                </c:pt>
                <c:pt idx="12821" formatCode="General">
                  <c:v>8.6286000000000005</c:v>
                </c:pt>
                <c:pt idx="12822" formatCode="General">
                  <c:v>8.62927</c:v>
                </c:pt>
                <c:pt idx="12823" formatCode="General">
                  <c:v>8.6299399999999995</c:v>
                </c:pt>
                <c:pt idx="12824" formatCode="General">
                  <c:v>8.6306200000000004</c:v>
                </c:pt>
                <c:pt idx="12825" formatCode="General">
                  <c:v>8.6312899999999999</c:v>
                </c:pt>
                <c:pt idx="12826" formatCode="General">
                  <c:v>8.6319599999999994</c:v>
                </c:pt>
                <c:pt idx="12827" formatCode="General">
                  <c:v>8.6326400000000003</c:v>
                </c:pt>
                <c:pt idx="12828" formatCode="General">
                  <c:v>8.6333099999999998</c:v>
                </c:pt>
                <c:pt idx="12829" formatCode="General">
                  <c:v>8.6339799999999993</c:v>
                </c:pt>
                <c:pt idx="12830" formatCode="General">
                  <c:v>8.6346600000000002</c:v>
                </c:pt>
                <c:pt idx="12831" formatCode="General">
                  <c:v>8.6353299999999997</c:v>
                </c:pt>
                <c:pt idx="12832" formatCode="General">
                  <c:v>8.6359999999999992</c:v>
                </c:pt>
                <c:pt idx="12833" formatCode="General">
                  <c:v>8.6366700000000005</c:v>
                </c:pt>
                <c:pt idx="12834" formatCode="General">
                  <c:v>8.6373499999999996</c:v>
                </c:pt>
                <c:pt idx="12835" formatCode="General">
                  <c:v>8.6380199999999991</c:v>
                </c:pt>
                <c:pt idx="12836" formatCode="General">
                  <c:v>8.6386900000000004</c:v>
                </c:pt>
                <c:pt idx="12837" formatCode="General">
                  <c:v>8.6393699999999995</c:v>
                </c:pt>
                <c:pt idx="12838" formatCode="General">
                  <c:v>8.6400400000000008</c:v>
                </c:pt>
                <c:pt idx="12839" formatCode="General">
                  <c:v>8.6407100000000003</c:v>
                </c:pt>
                <c:pt idx="12840" formatCode="General">
                  <c:v>8.6413899999999995</c:v>
                </c:pt>
                <c:pt idx="12841" formatCode="General">
                  <c:v>8.6420600000000007</c:v>
                </c:pt>
                <c:pt idx="12842" formatCode="General">
                  <c:v>8.6427300000000002</c:v>
                </c:pt>
                <c:pt idx="12843" formatCode="General">
                  <c:v>8.6434099999999994</c:v>
                </c:pt>
                <c:pt idx="12844" formatCode="General">
                  <c:v>8.6440800000000007</c:v>
                </c:pt>
                <c:pt idx="12845" formatCode="General">
                  <c:v>8.6447500000000002</c:v>
                </c:pt>
                <c:pt idx="12846" formatCode="General">
                  <c:v>8.6454199999999997</c:v>
                </c:pt>
                <c:pt idx="12847" formatCode="General">
                  <c:v>8.6461000000000006</c:v>
                </c:pt>
                <c:pt idx="12848" formatCode="General">
                  <c:v>8.6467700000000001</c:v>
                </c:pt>
                <c:pt idx="12849" formatCode="General">
                  <c:v>8.6474399999999996</c:v>
                </c:pt>
                <c:pt idx="12850" formatCode="General">
                  <c:v>8.6481200000000005</c:v>
                </c:pt>
                <c:pt idx="12851" formatCode="General">
                  <c:v>8.64879</c:v>
                </c:pt>
                <c:pt idx="12852" formatCode="General">
                  <c:v>8.6494599999999995</c:v>
                </c:pt>
                <c:pt idx="12853" formatCode="General">
                  <c:v>8.6501400000000004</c:v>
                </c:pt>
                <c:pt idx="12854" formatCode="General">
                  <c:v>8.6508099999999999</c:v>
                </c:pt>
                <c:pt idx="12855" formatCode="General">
                  <c:v>8.6514799999999994</c:v>
                </c:pt>
                <c:pt idx="12856" formatCode="General">
                  <c:v>8.6521500000000007</c:v>
                </c:pt>
                <c:pt idx="12857" formatCode="General">
                  <c:v>8.6528299999999998</c:v>
                </c:pt>
                <c:pt idx="12858" formatCode="General">
                  <c:v>8.6534999999999993</c:v>
                </c:pt>
                <c:pt idx="12859" formatCode="General">
                  <c:v>8.6541700000000006</c:v>
                </c:pt>
                <c:pt idx="12860" formatCode="General">
                  <c:v>8.6548499999999997</c:v>
                </c:pt>
                <c:pt idx="12861" formatCode="General">
                  <c:v>8.6555199999999992</c:v>
                </c:pt>
                <c:pt idx="12862" formatCode="General">
                  <c:v>8.6561900000000005</c:v>
                </c:pt>
                <c:pt idx="12863" formatCode="General">
                  <c:v>8.6568699999999996</c:v>
                </c:pt>
                <c:pt idx="12864" formatCode="General">
                  <c:v>8.6575399999999991</c:v>
                </c:pt>
                <c:pt idx="12865" formatCode="General">
                  <c:v>8.6582100000000004</c:v>
                </c:pt>
                <c:pt idx="12866" formatCode="General">
                  <c:v>8.6588799999999999</c:v>
                </c:pt>
                <c:pt idx="12867" formatCode="General">
                  <c:v>8.6595600000000008</c:v>
                </c:pt>
                <c:pt idx="12868" formatCode="General">
                  <c:v>8.6602300000000003</c:v>
                </c:pt>
                <c:pt idx="12869" formatCode="General">
                  <c:v>8.6608999999999998</c:v>
                </c:pt>
                <c:pt idx="12870" formatCode="General">
                  <c:v>8.6615800000000007</c:v>
                </c:pt>
                <c:pt idx="12871" formatCode="General">
                  <c:v>8.6622500000000002</c:v>
                </c:pt>
                <c:pt idx="12872" formatCode="General">
                  <c:v>8.6629199999999997</c:v>
                </c:pt>
                <c:pt idx="12873" formatCode="General">
                  <c:v>8.6636000000000006</c:v>
                </c:pt>
                <c:pt idx="12874" formatCode="General">
                  <c:v>8.6642700000000001</c:v>
                </c:pt>
                <c:pt idx="12875" formatCode="General">
                  <c:v>8.6649399999999996</c:v>
                </c:pt>
                <c:pt idx="12876" formatCode="General">
                  <c:v>8.6656099999999991</c:v>
                </c:pt>
                <c:pt idx="12877" formatCode="General">
                  <c:v>8.66629</c:v>
                </c:pt>
                <c:pt idx="12878" formatCode="General">
                  <c:v>8.6669599999999996</c:v>
                </c:pt>
                <c:pt idx="12879" formatCode="General">
                  <c:v>8.6676300000000008</c:v>
                </c:pt>
                <c:pt idx="12880" formatCode="General">
                  <c:v>8.66831</c:v>
                </c:pt>
                <c:pt idx="12881" formatCode="General">
                  <c:v>8.6689799999999995</c:v>
                </c:pt>
                <c:pt idx="12882" formatCode="General">
                  <c:v>8.6696500000000007</c:v>
                </c:pt>
                <c:pt idx="12883" formatCode="General">
                  <c:v>8.6703299999999999</c:v>
                </c:pt>
                <c:pt idx="12884" formatCode="General">
                  <c:v>8.6709999999999994</c:v>
                </c:pt>
                <c:pt idx="12885" formatCode="General">
                  <c:v>8.6716700000000007</c:v>
                </c:pt>
                <c:pt idx="12886" formatCode="General">
                  <c:v>8.6723400000000002</c:v>
                </c:pt>
                <c:pt idx="12887" formatCode="General">
                  <c:v>8.6730199999999993</c:v>
                </c:pt>
                <c:pt idx="12888" formatCode="General">
                  <c:v>8.6736900000000006</c:v>
                </c:pt>
                <c:pt idx="12889" formatCode="General">
                  <c:v>8.6743600000000001</c:v>
                </c:pt>
                <c:pt idx="12890" formatCode="General">
                  <c:v>8.6750399999999992</c:v>
                </c:pt>
                <c:pt idx="12891" formatCode="General">
                  <c:v>8.6757100000000005</c:v>
                </c:pt>
                <c:pt idx="12892" formatCode="General">
                  <c:v>8.67638</c:v>
                </c:pt>
                <c:pt idx="12893" formatCode="General">
                  <c:v>8.6770600000000009</c:v>
                </c:pt>
                <c:pt idx="12894" formatCode="General">
                  <c:v>8.6777300000000004</c:v>
                </c:pt>
                <c:pt idx="12895" formatCode="General">
                  <c:v>8.6783999999999999</c:v>
                </c:pt>
                <c:pt idx="12896" formatCode="General">
                  <c:v>8.6790699999999994</c:v>
                </c:pt>
                <c:pt idx="12897" formatCode="General">
                  <c:v>8.6797500000000003</c:v>
                </c:pt>
                <c:pt idx="12898" formatCode="General">
                  <c:v>8.6804199999999998</c:v>
                </c:pt>
                <c:pt idx="12899" formatCode="General">
                  <c:v>8.6810899999999993</c:v>
                </c:pt>
                <c:pt idx="12900" formatCode="General">
                  <c:v>8.6817700000000002</c:v>
                </c:pt>
                <c:pt idx="12901" formatCode="General">
                  <c:v>8.6824399999999997</c:v>
                </c:pt>
                <c:pt idx="12902" formatCode="General">
                  <c:v>8.6831099999999992</c:v>
                </c:pt>
                <c:pt idx="12903" formatCode="General">
                  <c:v>8.6837900000000001</c:v>
                </c:pt>
                <c:pt idx="12904" formatCode="General">
                  <c:v>8.6844599999999996</c:v>
                </c:pt>
                <c:pt idx="12905" formatCode="General">
                  <c:v>8.6851299999999991</c:v>
                </c:pt>
                <c:pt idx="12906" formatCode="General">
                  <c:v>8.6858000000000004</c:v>
                </c:pt>
                <c:pt idx="12907" formatCode="General">
                  <c:v>8.6864799999999995</c:v>
                </c:pt>
                <c:pt idx="12908" formatCode="General">
                  <c:v>8.6871500000000008</c:v>
                </c:pt>
                <c:pt idx="12909" formatCode="General">
                  <c:v>8.6878200000000003</c:v>
                </c:pt>
                <c:pt idx="12910" formatCode="General">
                  <c:v>8.6884999999999994</c:v>
                </c:pt>
                <c:pt idx="12911" formatCode="General">
                  <c:v>8.6891700000000007</c:v>
                </c:pt>
                <c:pt idx="12912" formatCode="General">
                  <c:v>8.6898400000000002</c:v>
                </c:pt>
                <c:pt idx="12913" formatCode="General">
                  <c:v>8.6905199999999994</c:v>
                </c:pt>
                <c:pt idx="12914" formatCode="General">
                  <c:v>8.6911900000000006</c:v>
                </c:pt>
                <c:pt idx="12915" formatCode="General">
                  <c:v>8.6918600000000001</c:v>
                </c:pt>
                <c:pt idx="12916" formatCode="General">
                  <c:v>8.6925299999999996</c:v>
                </c:pt>
                <c:pt idx="12917" formatCode="General">
                  <c:v>8.6932100000000005</c:v>
                </c:pt>
                <c:pt idx="12918" formatCode="General">
                  <c:v>8.6938800000000001</c:v>
                </c:pt>
                <c:pt idx="12919" formatCode="General">
                  <c:v>8.6945499999999996</c:v>
                </c:pt>
                <c:pt idx="12920" formatCode="General">
                  <c:v>8.6952300000000005</c:v>
                </c:pt>
                <c:pt idx="12921" formatCode="General">
                  <c:v>8.6959</c:v>
                </c:pt>
                <c:pt idx="12922" formatCode="General">
                  <c:v>8.6965699999999995</c:v>
                </c:pt>
                <c:pt idx="12923" formatCode="General">
                  <c:v>8.6972500000000004</c:v>
                </c:pt>
                <c:pt idx="12924" formatCode="General">
                  <c:v>8.6979199999999999</c:v>
                </c:pt>
                <c:pt idx="12925" formatCode="General">
                  <c:v>8.6985899999999994</c:v>
                </c:pt>
                <c:pt idx="12926" formatCode="General">
                  <c:v>8.6992600000000007</c:v>
                </c:pt>
                <c:pt idx="12927" formatCode="General">
                  <c:v>8.6999399999999998</c:v>
                </c:pt>
                <c:pt idx="12928" formatCode="General">
                  <c:v>8.7006099999999993</c:v>
                </c:pt>
                <c:pt idx="12929" formatCode="General">
                  <c:v>8.7012800000000006</c:v>
                </c:pt>
                <c:pt idx="12930" formatCode="General">
                  <c:v>8.7019599999999997</c:v>
                </c:pt>
                <c:pt idx="12931" formatCode="General">
                  <c:v>8.7026299999999992</c:v>
                </c:pt>
                <c:pt idx="12932" formatCode="General">
                  <c:v>8.7033000000000005</c:v>
                </c:pt>
                <c:pt idx="12933" formatCode="General">
                  <c:v>8.7039799999999996</c:v>
                </c:pt>
                <c:pt idx="12934" formatCode="General">
                  <c:v>8.7046500000000009</c:v>
                </c:pt>
                <c:pt idx="12935" formatCode="General">
                  <c:v>8.7053200000000004</c:v>
                </c:pt>
                <c:pt idx="12936" formatCode="General">
                  <c:v>8.7059899999999999</c:v>
                </c:pt>
                <c:pt idx="12937" formatCode="General">
                  <c:v>8.7066700000000008</c:v>
                </c:pt>
                <c:pt idx="12938" formatCode="General">
                  <c:v>8.7073400000000003</c:v>
                </c:pt>
                <c:pt idx="12939" formatCode="General">
                  <c:v>8.7080099999999998</c:v>
                </c:pt>
                <c:pt idx="12940" formatCode="General">
                  <c:v>8.7086900000000007</c:v>
                </c:pt>
                <c:pt idx="12941" formatCode="General">
                  <c:v>8.7093600000000002</c:v>
                </c:pt>
                <c:pt idx="12942" formatCode="General">
                  <c:v>8.7100299999999997</c:v>
                </c:pt>
                <c:pt idx="12943" formatCode="General">
                  <c:v>8.7107100000000006</c:v>
                </c:pt>
                <c:pt idx="12944" formatCode="General">
                  <c:v>8.7113800000000001</c:v>
                </c:pt>
                <c:pt idx="12945" formatCode="General">
                  <c:v>8.7120499999999996</c:v>
                </c:pt>
                <c:pt idx="12946" formatCode="General">
                  <c:v>8.7127199999999991</c:v>
                </c:pt>
                <c:pt idx="12947" formatCode="General">
                  <c:v>8.7134</c:v>
                </c:pt>
                <c:pt idx="12948" formatCode="General">
                  <c:v>8.7140699999999995</c:v>
                </c:pt>
                <c:pt idx="12949" formatCode="General">
                  <c:v>8.7147400000000008</c:v>
                </c:pt>
                <c:pt idx="12950" formatCode="General">
                  <c:v>8.7154199999999999</c:v>
                </c:pt>
                <c:pt idx="12951" formatCode="General">
                  <c:v>8.7160899999999994</c:v>
                </c:pt>
                <c:pt idx="12952" formatCode="General">
                  <c:v>8.7167600000000007</c:v>
                </c:pt>
                <c:pt idx="12953" formatCode="General">
                  <c:v>8.7174399999999999</c:v>
                </c:pt>
                <c:pt idx="12954" formatCode="General">
                  <c:v>8.7181099999999994</c:v>
                </c:pt>
                <c:pt idx="12955" formatCode="General">
                  <c:v>8.7187800000000006</c:v>
                </c:pt>
                <c:pt idx="12956" formatCode="General">
                  <c:v>8.7194500000000001</c:v>
                </c:pt>
                <c:pt idx="12957" formatCode="General">
                  <c:v>8.7201299999999993</c:v>
                </c:pt>
                <c:pt idx="12958" formatCode="General">
                  <c:v>8.7208000000000006</c:v>
                </c:pt>
                <c:pt idx="12959" formatCode="General">
                  <c:v>8.7214700000000001</c:v>
                </c:pt>
                <c:pt idx="12960" formatCode="General">
                  <c:v>8.7221499999999992</c:v>
                </c:pt>
                <c:pt idx="12961" formatCode="General">
                  <c:v>8.7228200000000005</c:v>
                </c:pt>
                <c:pt idx="12962" formatCode="General">
                  <c:v>8.72349</c:v>
                </c:pt>
                <c:pt idx="12963" formatCode="General">
                  <c:v>8.7241700000000009</c:v>
                </c:pt>
                <c:pt idx="12964" formatCode="General">
                  <c:v>8.7248400000000004</c:v>
                </c:pt>
                <c:pt idx="12965" formatCode="General">
                  <c:v>8.7255099999999999</c:v>
                </c:pt>
                <c:pt idx="12966" formatCode="General">
                  <c:v>8.7261799999999994</c:v>
                </c:pt>
                <c:pt idx="12967" formatCode="General">
                  <c:v>8.7268600000000003</c:v>
                </c:pt>
                <c:pt idx="12968" formatCode="General">
                  <c:v>8.7275299999999998</c:v>
                </c:pt>
                <c:pt idx="12969" formatCode="General">
                  <c:v>8.7281999999999993</c:v>
                </c:pt>
                <c:pt idx="12970" formatCode="General">
                  <c:v>8.7288800000000002</c:v>
                </c:pt>
                <c:pt idx="12971" formatCode="General">
                  <c:v>8.7295499999999997</c:v>
                </c:pt>
                <c:pt idx="12972" formatCode="General">
                  <c:v>8.7302199999999992</c:v>
                </c:pt>
                <c:pt idx="12973" formatCode="General">
                  <c:v>8.7309000000000001</c:v>
                </c:pt>
                <c:pt idx="12974" formatCode="General">
                  <c:v>8.7315699999999996</c:v>
                </c:pt>
                <c:pt idx="12975" formatCode="General">
                  <c:v>8.7322399999999991</c:v>
                </c:pt>
                <c:pt idx="12976" formatCode="General">
                  <c:v>8.7329100000000004</c:v>
                </c:pt>
                <c:pt idx="12977" formatCode="General">
                  <c:v>8.7335899999999995</c:v>
                </c:pt>
                <c:pt idx="12978" formatCode="General">
                  <c:v>8.7342600000000008</c:v>
                </c:pt>
                <c:pt idx="12979" formatCode="General">
                  <c:v>8.7349300000000003</c:v>
                </c:pt>
                <c:pt idx="12980" formatCode="General">
                  <c:v>8.7356099999999994</c:v>
                </c:pt>
                <c:pt idx="12981" formatCode="General">
                  <c:v>8.7362800000000007</c:v>
                </c:pt>
                <c:pt idx="12982" formatCode="General">
                  <c:v>8.7369500000000002</c:v>
                </c:pt>
                <c:pt idx="12983" formatCode="General">
                  <c:v>8.7376299999999993</c:v>
                </c:pt>
                <c:pt idx="12984" formatCode="General">
                  <c:v>8.7383000000000006</c:v>
                </c:pt>
                <c:pt idx="12985" formatCode="General">
                  <c:v>8.7389700000000001</c:v>
                </c:pt>
                <c:pt idx="12986" formatCode="General">
                  <c:v>8.7396399999999996</c:v>
                </c:pt>
                <c:pt idx="12987" formatCode="General">
                  <c:v>8.7403200000000005</c:v>
                </c:pt>
                <c:pt idx="12988" formatCode="General">
                  <c:v>8.74099</c:v>
                </c:pt>
                <c:pt idx="12989" formatCode="General">
                  <c:v>8.7416599999999995</c:v>
                </c:pt>
                <c:pt idx="12990" formatCode="General">
                  <c:v>8.7423400000000004</c:v>
                </c:pt>
                <c:pt idx="12991" formatCode="General">
                  <c:v>8.7430099999999999</c:v>
                </c:pt>
                <c:pt idx="12992" formatCode="General">
                  <c:v>8.7436799999999995</c:v>
                </c:pt>
                <c:pt idx="12993" formatCode="General">
                  <c:v>8.7443600000000004</c:v>
                </c:pt>
                <c:pt idx="12994" formatCode="General">
                  <c:v>8.7450299999999999</c:v>
                </c:pt>
                <c:pt idx="12995" formatCode="General">
                  <c:v>8.7456999999999994</c:v>
                </c:pt>
                <c:pt idx="12996" formatCode="General">
                  <c:v>8.7463700000000006</c:v>
                </c:pt>
                <c:pt idx="12997" formatCode="General">
                  <c:v>8.7470499999999998</c:v>
                </c:pt>
                <c:pt idx="12998" formatCode="General">
                  <c:v>8.7477199999999993</c:v>
                </c:pt>
                <c:pt idx="12999" formatCode="General">
                  <c:v>8.7483900000000006</c:v>
                </c:pt>
                <c:pt idx="13000" formatCode="General">
                  <c:v>8.7490699999999997</c:v>
                </c:pt>
                <c:pt idx="13001" formatCode="General">
                  <c:v>8.7497399999999992</c:v>
                </c:pt>
                <c:pt idx="13002" formatCode="General">
                  <c:v>8.7504100000000005</c:v>
                </c:pt>
                <c:pt idx="13003" formatCode="General">
                  <c:v>8.7510899999999996</c:v>
                </c:pt>
                <c:pt idx="13004" formatCode="General">
                  <c:v>8.7517600000000009</c:v>
                </c:pt>
                <c:pt idx="13005" formatCode="General">
                  <c:v>8.7524300000000004</c:v>
                </c:pt>
                <c:pt idx="13006" formatCode="General">
                  <c:v>8.7530999999999999</c:v>
                </c:pt>
                <c:pt idx="13007" formatCode="General">
                  <c:v>8.7537800000000008</c:v>
                </c:pt>
                <c:pt idx="13008" formatCode="General">
                  <c:v>8.7544500000000003</c:v>
                </c:pt>
                <c:pt idx="13009" formatCode="General">
                  <c:v>8.7551199999999998</c:v>
                </c:pt>
                <c:pt idx="13010" formatCode="General">
                  <c:v>8.7558000000000007</c:v>
                </c:pt>
                <c:pt idx="13011" formatCode="General">
                  <c:v>8.7564700000000002</c:v>
                </c:pt>
                <c:pt idx="13012" formatCode="General">
                  <c:v>8.7571399999999997</c:v>
                </c:pt>
                <c:pt idx="13013" formatCode="General">
                  <c:v>8.7578200000000006</c:v>
                </c:pt>
                <c:pt idx="13014" formatCode="General">
                  <c:v>8.7584900000000001</c:v>
                </c:pt>
                <c:pt idx="13015" formatCode="General">
                  <c:v>8.7591599999999996</c:v>
                </c:pt>
                <c:pt idx="13016" formatCode="General">
                  <c:v>8.7598299999999991</c:v>
                </c:pt>
                <c:pt idx="13017" formatCode="General">
                  <c:v>8.76051</c:v>
                </c:pt>
                <c:pt idx="13018" formatCode="General">
                  <c:v>8.7611799999999995</c:v>
                </c:pt>
                <c:pt idx="13019" formatCode="General">
                  <c:v>8.7618500000000008</c:v>
                </c:pt>
                <c:pt idx="13020" formatCode="General">
                  <c:v>8.7625299999999999</c:v>
                </c:pt>
                <c:pt idx="13021" formatCode="General">
                  <c:v>8.7631999999999994</c:v>
                </c:pt>
                <c:pt idx="13022" formatCode="General">
                  <c:v>8.7638700000000007</c:v>
                </c:pt>
                <c:pt idx="13023" formatCode="General">
                  <c:v>8.7645499999999998</c:v>
                </c:pt>
                <c:pt idx="13024" formatCode="General">
                  <c:v>8.7652199999999993</c:v>
                </c:pt>
                <c:pt idx="13025" formatCode="General">
                  <c:v>8.7658900000000006</c:v>
                </c:pt>
                <c:pt idx="13026" formatCode="General">
                  <c:v>8.7665600000000001</c:v>
                </c:pt>
                <c:pt idx="13027" formatCode="General">
                  <c:v>8.7672399999999993</c:v>
                </c:pt>
                <c:pt idx="13028" formatCode="General">
                  <c:v>8.7679100000000005</c:v>
                </c:pt>
                <c:pt idx="13029" formatCode="General">
                  <c:v>8.76858</c:v>
                </c:pt>
                <c:pt idx="13030" formatCode="General">
                  <c:v>8.7692599999999992</c:v>
                </c:pt>
                <c:pt idx="13031" formatCode="General">
                  <c:v>8.7699300000000004</c:v>
                </c:pt>
                <c:pt idx="13032" formatCode="General">
                  <c:v>8.7706</c:v>
                </c:pt>
                <c:pt idx="13033" formatCode="General">
                  <c:v>8.7712800000000009</c:v>
                </c:pt>
                <c:pt idx="13034" formatCode="General">
                  <c:v>8.7719500000000004</c:v>
                </c:pt>
                <c:pt idx="13035" formatCode="General">
                  <c:v>8.7726199999999999</c:v>
                </c:pt>
                <c:pt idx="13036" formatCode="General">
                  <c:v>8.7733000000000008</c:v>
                </c:pt>
                <c:pt idx="13037" formatCode="General">
                  <c:v>8.7739700000000003</c:v>
                </c:pt>
                <c:pt idx="13038" formatCode="General">
                  <c:v>8.7746399999999998</c:v>
                </c:pt>
                <c:pt idx="13039" formatCode="General">
                  <c:v>8.7753099999999993</c:v>
                </c:pt>
                <c:pt idx="13040" formatCode="General">
                  <c:v>8.7759900000000002</c:v>
                </c:pt>
                <c:pt idx="13041" formatCode="General">
                  <c:v>8.7766599999999997</c:v>
                </c:pt>
                <c:pt idx="13042" formatCode="General">
                  <c:v>8.7773299999999992</c:v>
                </c:pt>
                <c:pt idx="13043" formatCode="General">
                  <c:v>8.7780100000000001</c:v>
                </c:pt>
                <c:pt idx="13044" formatCode="General">
                  <c:v>8.7786799999999996</c:v>
                </c:pt>
                <c:pt idx="13045" formatCode="General">
                  <c:v>8.7793500000000009</c:v>
                </c:pt>
                <c:pt idx="13046" formatCode="General">
                  <c:v>8.78003</c:v>
                </c:pt>
                <c:pt idx="13047" formatCode="General">
                  <c:v>8.7806999999999995</c:v>
                </c:pt>
                <c:pt idx="13048" formatCode="General">
                  <c:v>8.7813700000000008</c:v>
                </c:pt>
                <c:pt idx="13049" formatCode="General">
                  <c:v>8.7820400000000003</c:v>
                </c:pt>
                <c:pt idx="13050" formatCode="General">
                  <c:v>8.7827199999999994</c:v>
                </c:pt>
                <c:pt idx="13051" formatCode="General">
                  <c:v>8.7833900000000007</c:v>
                </c:pt>
                <c:pt idx="13052" formatCode="General">
                  <c:v>8.7840600000000002</c:v>
                </c:pt>
                <c:pt idx="13053" formatCode="General">
                  <c:v>8.7847399999999993</c:v>
                </c:pt>
                <c:pt idx="13054" formatCode="General">
                  <c:v>8.7854100000000006</c:v>
                </c:pt>
                <c:pt idx="13055" formatCode="General">
                  <c:v>8.7860800000000001</c:v>
                </c:pt>
                <c:pt idx="13056" formatCode="General">
                  <c:v>8.7867599999999992</c:v>
                </c:pt>
                <c:pt idx="13057" formatCode="General">
                  <c:v>8.7874300000000005</c:v>
                </c:pt>
                <c:pt idx="13058" formatCode="General">
                  <c:v>8.7881</c:v>
                </c:pt>
                <c:pt idx="13059" formatCode="General">
                  <c:v>8.7887699999999995</c:v>
                </c:pt>
                <c:pt idx="13060" formatCode="General">
                  <c:v>8.7894500000000004</c:v>
                </c:pt>
                <c:pt idx="13061" formatCode="General">
                  <c:v>8.7901199999999999</c:v>
                </c:pt>
                <c:pt idx="13062" formatCode="General">
                  <c:v>8.7907899999999994</c:v>
                </c:pt>
                <c:pt idx="13063" formatCode="General">
                  <c:v>8.7914700000000003</c:v>
                </c:pt>
                <c:pt idx="13064" formatCode="General">
                  <c:v>8.7921399999999998</c:v>
                </c:pt>
                <c:pt idx="13065" formatCode="General">
                  <c:v>8.7928099999999993</c:v>
                </c:pt>
                <c:pt idx="13066" formatCode="General">
                  <c:v>8.7934900000000003</c:v>
                </c:pt>
                <c:pt idx="13067" formatCode="General">
                  <c:v>8.7941599999999998</c:v>
                </c:pt>
                <c:pt idx="13068" formatCode="General">
                  <c:v>8.7948299999999993</c:v>
                </c:pt>
                <c:pt idx="13069" formatCode="General">
                  <c:v>8.7955000000000005</c:v>
                </c:pt>
                <c:pt idx="13070" formatCode="General">
                  <c:v>8.7961799999999997</c:v>
                </c:pt>
                <c:pt idx="13071" formatCode="General">
                  <c:v>8.7968499999999992</c:v>
                </c:pt>
                <c:pt idx="13072" formatCode="General">
                  <c:v>8.7975200000000005</c:v>
                </c:pt>
                <c:pt idx="13073" formatCode="General">
                  <c:v>8.7981999999999996</c:v>
                </c:pt>
                <c:pt idx="13074" formatCode="General">
                  <c:v>8.7988700000000009</c:v>
                </c:pt>
                <c:pt idx="13075" formatCode="General">
                  <c:v>8.7995400000000004</c:v>
                </c:pt>
                <c:pt idx="13076" formatCode="General">
                  <c:v>8.8002199999999995</c:v>
                </c:pt>
                <c:pt idx="13077" formatCode="General">
                  <c:v>8.8008900000000008</c:v>
                </c:pt>
                <c:pt idx="13078" formatCode="General">
                  <c:v>8.8015600000000003</c:v>
                </c:pt>
                <c:pt idx="13079" formatCode="General">
                  <c:v>8.8022299999999998</c:v>
                </c:pt>
                <c:pt idx="13080" formatCode="General">
                  <c:v>8.8029100000000007</c:v>
                </c:pt>
                <c:pt idx="13081" formatCode="General">
                  <c:v>8.8035800000000002</c:v>
                </c:pt>
                <c:pt idx="13082" formatCode="General">
                  <c:v>8.8042499999999997</c:v>
                </c:pt>
                <c:pt idx="13083" formatCode="General">
                  <c:v>8.8049300000000006</c:v>
                </c:pt>
                <c:pt idx="13084" formatCode="General">
                  <c:v>8.8056000000000001</c:v>
                </c:pt>
                <c:pt idx="13085" formatCode="General">
                  <c:v>8.8062699999999996</c:v>
                </c:pt>
                <c:pt idx="13086" formatCode="General">
                  <c:v>8.8069500000000005</c:v>
                </c:pt>
                <c:pt idx="13087" formatCode="General">
                  <c:v>8.80762</c:v>
                </c:pt>
                <c:pt idx="13088" formatCode="General">
                  <c:v>8.8082899999999995</c:v>
                </c:pt>
                <c:pt idx="13089" formatCode="General">
                  <c:v>8.8089600000000008</c:v>
                </c:pt>
                <c:pt idx="13090" formatCode="General">
                  <c:v>8.8096399999999999</c:v>
                </c:pt>
                <c:pt idx="13091" formatCode="General">
                  <c:v>8.8103099999999994</c:v>
                </c:pt>
                <c:pt idx="13092" formatCode="General">
                  <c:v>8.8109800000000007</c:v>
                </c:pt>
                <c:pt idx="13093" formatCode="General">
                  <c:v>8.8116599999999998</c:v>
                </c:pt>
                <c:pt idx="13094" formatCode="General">
                  <c:v>8.8123299999999993</c:v>
                </c:pt>
                <c:pt idx="13095" formatCode="General">
                  <c:v>8.8130000000000006</c:v>
                </c:pt>
                <c:pt idx="13096" formatCode="General">
                  <c:v>8.8136799999999997</c:v>
                </c:pt>
                <c:pt idx="13097" formatCode="General">
                  <c:v>8.8143499999999992</c:v>
                </c:pt>
                <c:pt idx="13098" formatCode="General">
                  <c:v>8.8150200000000005</c:v>
                </c:pt>
                <c:pt idx="13099" formatCode="General">
                  <c:v>8.81569</c:v>
                </c:pt>
                <c:pt idx="13100" formatCode="General">
                  <c:v>8.8163699999999992</c:v>
                </c:pt>
                <c:pt idx="13101" formatCode="General">
                  <c:v>8.8170400000000004</c:v>
                </c:pt>
                <c:pt idx="13102" formatCode="General">
                  <c:v>8.8177099999999999</c:v>
                </c:pt>
                <c:pt idx="13103" formatCode="General">
                  <c:v>8.8183900000000008</c:v>
                </c:pt>
                <c:pt idx="13104" formatCode="General">
                  <c:v>8.8190600000000003</c:v>
                </c:pt>
                <c:pt idx="13105" formatCode="General">
                  <c:v>8.8197299999999998</c:v>
                </c:pt>
                <c:pt idx="13106" formatCode="General">
                  <c:v>8.8204100000000007</c:v>
                </c:pt>
                <c:pt idx="13107" formatCode="General">
                  <c:v>8.8210800000000003</c:v>
                </c:pt>
                <c:pt idx="13108" formatCode="General">
                  <c:v>8.8217499999999998</c:v>
                </c:pt>
                <c:pt idx="13109" formatCode="General">
                  <c:v>8.8224199999999993</c:v>
                </c:pt>
                <c:pt idx="13110" formatCode="General">
                  <c:v>8.8231000000000002</c:v>
                </c:pt>
                <c:pt idx="13111" formatCode="General">
                  <c:v>8.8237699999999997</c:v>
                </c:pt>
                <c:pt idx="13112" formatCode="General">
                  <c:v>8.8244399999999992</c:v>
                </c:pt>
                <c:pt idx="13113" formatCode="General">
                  <c:v>8.8251200000000001</c:v>
                </c:pt>
                <c:pt idx="13114" formatCode="General">
                  <c:v>8.8257899999999996</c:v>
                </c:pt>
                <c:pt idx="13115" formatCode="General">
                  <c:v>8.8264600000000009</c:v>
                </c:pt>
                <c:pt idx="13116" formatCode="General">
                  <c:v>8.82714</c:v>
                </c:pt>
                <c:pt idx="13117" formatCode="General">
                  <c:v>8.8278099999999995</c:v>
                </c:pt>
                <c:pt idx="13118" formatCode="General">
                  <c:v>8.8284800000000008</c:v>
                </c:pt>
                <c:pt idx="13119" formatCode="General">
                  <c:v>8.8291500000000003</c:v>
                </c:pt>
                <c:pt idx="13120" formatCode="General">
                  <c:v>8.8298299999999994</c:v>
                </c:pt>
                <c:pt idx="13121" formatCode="General">
                  <c:v>8.8305000000000007</c:v>
                </c:pt>
                <c:pt idx="13122" formatCode="General">
                  <c:v>8.8311700000000002</c:v>
                </c:pt>
                <c:pt idx="13123" formatCode="General">
                  <c:v>8.8318499999999993</c:v>
                </c:pt>
                <c:pt idx="13124" formatCode="General">
                  <c:v>8.8325200000000006</c:v>
                </c:pt>
                <c:pt idx="13125" formatCode="General">
                  <c:v>8.8331900000000001</c:v>
                </c:pt>
                <c:pt idx="13126" formatCode="General">
                  <c:v>8.8338699999999992</c:v>
                </c:pt>
                <c:pt idx="13127" formatCode="General">
                  <c:v>8.8345400000000005</c:v>
                </c:pt>
                <c:pt idx="13128" formatCode="General">
                  <c:v>8.83521</c:v>
                </c:pt>
                <c:pt idx="13129" formatCode="General">
                  <c:v>8.8358799999999995</c:v>
                </c:pt>
                <c:pt idx="13130" formatCode="General">
                  <c:v>8.8365600000000004</c:v>
                </c:pt>
                <c:pt idx="13131" formatCode="General">
                  <c:v>8.8372299999999999</c:v>
                </c:pt>
                <c:pt idx="13132" formatCode="General">
                  <c:v>8.8378999999999994</c:v>
                </c:pt>
                <c:pt idx="13133" formatCode="General">
                  <c:v>8.8385800000000003</c:v>
                </c:pt>
                <c:pt idx="13134" formatCode="General">
                  <c:v>8.8392499999999998</c:v>
                </c:pt>
                <c:pt idx="13135" formatCode="General">
                  <c:v>8.8399199999999993</c:v>
                </c:pt>
                <c:pt idx="13136" formatCode="General">
                  <c:v>8.8406000000000002</c:v>
                </c:pt>
                <c:pt idx="13137" formatCode="General">
                  <c:v>8.8412699999999997</c:v>
                </c:pt>
                <c:pt idx="13138" formatCode="General">
                  <c:v>8.8419399999999992</c:v>
                </c:pt>
                <c:pt idx="13139" formatCode="General">
                  <c:v>8.8426100000000005</c:v>
                </c:pt>
                <c:pt idx="13140" formatCode="General">
                  <c:v>8.8432899999999997</c:v>
                </c:pt>
                <c:pt idx="13141" formatCode="General">
                  <c:v>8.8439599999999992</c:v>
                </c:pt>
                <c:pt idx="13142" formatCode="General">
                  <c:v>8.8446300000000004</c:v>
                </c:pt>
                <c:pt idx="13143" formatCode="General">
                  <c:v>8.8453099999999996</c:v>
                </c:pt>
                <c:pt idx="13144" formatCode="General">
                  <c:v>8.8459800000000008</c:v>
                </c:pt>
                <c:pt idx="13145" formatCode="General">
                  <c:v>8.8466500000000003</c:v>
                </c:pt>
                <c:pt idx="13146" formatCode="General">
                  <c:v>8.8473299999999995</c:v>
                </c:pt>
                <c:pt idx="13147" formatCode="General">
                  <c:v>8.8480000000000008</c:v>
                </c:pt>
                <c:pt idx="13148" formatCode="General">
                  <c:v>8.8486700000000003</c:v>
                </c:pt>
                <c:pt idx="13149" formatCode="General">
                  <c:v>8.8493399999999998</c:v>
                </c:pt>
                <c:pt idx="13150" formatCode="General">
                  <c:v>8.8500200000000007</c:v>
                </c:pt>
                <c:pt idx="13151" formatCode="General">
                  <c:v>8.8506900000000002</c:v>
                </c:pt>
                <c:pt idx="13152" formatCode="General">
                  <c:v>8.8513599999999997</c:v>
                </c:pt>
                <c:pt idx="13153" formatCode="General">
                  <c:v>8.8520400000000006</c:v>
                </c:pt>
                <c:pt idx="13154" formatCode="General">
                  <c:v>8.8527100000000001</c:v>
                </c:pt>
                <c:pt idx="13155" formatCode="General">
                  <c:v>8.8533799999999996</c:v>
                </c:pt>
                <c:pt idx="13156" formatCode="General">
                  <c:v>8.8540600000000005</c:v>
                </c:pt>
                <c:pt idx="13157" formatCode="General">
                  <c:v>8.85473</c:v>
                </c:pt>
                <c:pt idx="13158" formatCode="General">
                  <c:v>8.8553999999999995</c:v>
                </c:pt>
                <c:pt idx="13159" formatCode="General">
                  <c:v>8.8560700000000008</c:v>
                </c:pt>
                <c:pt idx="13160" formatCode="General">
                  <c:v>8.8567499999999999</c:v>
                </c:pt>
                <c:pt idx="13161" formatCode="General">
                  <c:v>8.8574199999999994</c:v>
                </c:pt>
                <c:pt idx="13162" formatCode="General">
                  <c:v>8.8580900000000007</c:v>
                </c:pt>
                <c:pt idx="13163" formatCode="General">
                  <c:v>8.8587699999999998</c:v>
                </c:pt>
                <c:pt idx="13164" formatCode="General">
                  <c:v>8.8594399999999993</c:v>
                </c:pt>
                <c:pt idx="13165" formatCode="General">
                  <c:v>8.8601100000000006</c:v>
                </c:pt>
                <c:pt idx="13166" formatCode="General">
                  <c:v>8.8607899999999997</c:v>
                </c:pt>
                <c:pt idx="13167" formatCode="General">
                  <c:v>8.8614599999999992</c:v>
                </c:pt>
                <c:pt idx="13168" formatCode="General">
                  <c:v>8.8621300000000005</c:v>
                </c:pt>
                <c:pt idx="13169" formatCode="General">
                  <c:v>8.8628</c:v>
                </c:pt>
                <c:pt idx="13170" formatCode="General">
                  <c:v>8.8634799999999991</c:v>
                </c:pt>
                <c:pt idx="13171" formatCode="General">
                  <c:v>8.8641500000000004</c:v>
                </c:pt>
                <c:pt idx="13172" formatCode="General">
                  <c:v>8.8648199999999999</c:v>
                </c:pt>
                <c:pt idx="13173" formatCode="General">
                  <c:v>8.8655000000000008</c:v>
                </c:pt>
                <c:pt idx="13174" formatCode="General">
                  <c:v>8.8661700000000003</c:v>
                </c:pt>
                <c:pt idx="13175" formatCode="General">
                  <c:v>8.8668399999999998</c:v>
                </c:pt>
                <c:pt idx="13176" formatCode="General">
                  <c:v>8.8675200000000007</c:v>
                </c:pt>
                <c:pt idx="13177" formatCode="General">
                  <c:v>8.8681900000000002</c:v>
                </c:pt>
                <c:pt idx="13178" formatCode="General">
                  <c:v>8.8688599999999997</c:v>
                </c:pt>
                <c:pt idx="13179" formatCode="General">
                  <c:v>8.8695299999999992</c:v>
                </c:pt>
                <c:pt idx="13180" formatCode="General">
                  <c:v>8.8702100000000002</c:v>
                </c:pt>
                <c:pt idx="13181" formatCode="General">
                  <c:v>8.8708799999999997</c:v>
                </c:pt>
                <c:pt idx="13182" formatCode="General">
                  <c:v>8.8715499999999992</c:v>
                </c:pt>
                <c:pt idx="13183" formatCode="General">
                  <c:v>8.8722300000000001</c:v>
                </c:pt>
                <c:pt idx="13184" formatCode="General">
                  <c:v>8.8728999999999996</c:v>
                </c:pt>
                <c:pt idx="13185" formatCode="General">
                  <c:v>8.8735700000000008</c:v>
                </c:pt>
                <c:pt idx="13186" formatCode="General">
                  <c:v>8.87425</c:v>
                </c:pt>
                <c:pt idx="13187" formatCode="General">
                  <c:v>8.8749199999999995</c:v>
                </c:pt>
                <c:pt idx="13188" formatCode="General">
                  <c:v>8.8755900000000008</c:v>
                </c:pt>
                <c:pt idx="13189" formatCode="General">
                  <c:v>8.8762600000000003</c:v>
                </c:pt>
                <c:pt idx="13190" formatCode="General">
                  <c:v>8.8769399999999994</c:v>
                </c:pt>
                <c:pt idx="13191" formatCode="General">
                  <c:v>8.8776100000000007</c:v>
                </c:pt>
                <c:pt idx="13192" formatCode="General">
                  <c:v>8.8782800000000002</c:v>
                </c:pt>
                <c:pt idx="13193" formatCode="General">
                  <c:v>8.8789599999999993</c:v>
                </c:pt>
                <c:pt idx="13194" formatCode="General">
                  <c:v>8.8796300000000006</c:v>
                </c:pt>
                <c:pt idx="13195" formatCode="General">
                  <c:v>8.8803000000000001</c:v>
                </c:pt>
                <c:pt idx="13196" formatCode="General">
                  <c:v>8.8809799999999992</c:v>
                </c:pt>
                <c:pt idx="13197" formatCode="General">
                  <c:v>8.8816500000000005</c:v>
                </c:pt>
                <c:pt idx="13198" formatCode="General">
                  <c:v>8.88232</c:v>
                </c:pt>
                <c:pt idx="13199" formatCode="General">
                  <c:v>8.8829899999999995</c:v>
                </c:pt>
                <c:pt idx="13200" formatCode="General">
                  <c:v>8.8836700000000004</c:v>
                </c:pt>
                <c:pt idx="13201" formatCode="General">
                  <c:v>8.8843399999999999</c:v>
                </c:pt>
                <c:pt idx="13202" formatCode="General">
                  <c:v>8.8850099999999994</c:v>
                </c:pt>
                <c:pt idx="13203" formatCode="General">
                  <c:v>8.8856900000000003</c:v>
                </c:pt>
                <c:pt idx="13204" formatCode="General">
                  <c:v>8.8863599999999998</c:v>
                </c:pt>
                <c:pt idx="13205" formatCode="General">
                  <c:v>8.8870299999999993</c:v>
                </c:pt>
                <c:pt idx="13206" formatCode="General">
                  <c:v>8.8877100000000002</c:v>
                </c:pt>
                <c:pt idx="13207" formatCode="General">
                  <c:v>8.8883799999999997</c:v>
                </c:pt>
                <c:pt idx="13208" formatCode="General">
                  <c:v>8.8890499999999992</c:v>
                </c:pt>
                <c:pt idx="13209" formatCode="General">
                  <c:v>8.8897200000000005</c:v>
                </c:pt>
                <c:pt idx="13210" formatCode="General">
                  <c:v>8.8903999999999996</c:v>
                </c:pt>
                <c:pt idx="13211" formatCode="General">
                  <c:v>8.8910699999999991</c:v>
                </c:pt>
                <c:pt idx="13212" formatCode="General">
                  <c:v>8.8917400000000004</c:v>
                </c:pt>
                <c:pt idx="13213" formatCode="General">
                  <c:v>8.8924199999999995</c:v>
                </c:pt>
                <c:pt idx="13214" formatCode="General">
                  <c:v>8.8930900000000008</c:v>
                </c:pt>
                <c:pt idx="13215" formatCode="General">
                  <c:v>8.8937600000000003</c:v>
                </c:pt>
                <c:pt idx="13216" formatCode="General">
                  <c:v>8.8944399999999995</c:v>
                </c:pt>
                <c:pt idx="13217" formatCode="General">
                  <c:v>8.8951100000000007</c:v>
                </c:pt>
                <c:pt idx="13218" formatCode="General">
                  <c:v>8.8957800000000002</c:v>
                </c:pt>
                <c:pt idx="13219" formatCode="General">
                  <c:v>8.8964499999999997</c:v>
                </c:pt>
                <c:pt idx="13220" formatCode="General">
                  <c:v>8.8971300000000006</c:v>
                </c:pt>
                <c:pt idx="13221" formatCode="General">
                  <c:v>8.8978000000000002</c:v>
                </c:pt>
                <c:pt idx="13222" formatCode="General">
                  <c:v>8.8984699999999997</c:v>
                </c:pt>
                <c:pt idx="13223" formatCode="General">
                  <c:v>8.8991500000000006</c:v>
                </c:pt>
                <c:pt idx="13224" formatCode="General">
                  <c:v>8.8998200000000001</c:v>
                </c:pt>
                <c:pt idx="13225" formatCode="General">
                  <c:v>8.9004899999999996</c:v>
                </c:pt>
                <c:pt idx="13226" formatCode="General">
                  <c:v>8.9011700000000005</c:v>
                </c:pt>
                <c:pt idx="13227" formatCode="General">
                  <c:v>8.90184</c:v>
                </c:pt>
                <c:pt idx="13228" formatCode="General">
                  <c:v>8.9025099999999995</c:v>
                </c:pt>
                <c:pt idx="13229" formatCode="General">
                  <c:v>8.9031900000000004</c:v>
                </c:pt>
                <c:pt idx="13230" formatCode="General">
                  <c:v>8.9038599999999999</c:v>
                </c:pt>
                <c:pt idx="13231" formatCode="General">
                  <c:v>8.9045299999999994</c:v>
                </c:pt>
                <c:pt idx="13232" formatCode="General">
                  <c:v>8.9052000000000007</c:v>
                </c:pt>
                <c:pt idx="13233" formatCode="General">
                  <c:v>8.9058799999999998</c:v>
                </c:pt>
                <c:pt idx="13234" formatCode="General">
                  <c:v>8.9065499999999993</c:v>
                </c:pt>
                <c:pt idx="13235" formatCode="General">
                  <c:v>8.9072200000000006</c:v>
                </c:pt>
                <c:pt idx="13236" formatCode="General">
                  <c:v>8.9078999999999997</c:v>
                </c:pt>
                <c:pt idx="13237" formatCode="General">
                  <c:v>8.9085699999999992</c:v>
                </c:pt>
                <c:pt idx="13238" formatCode="General">
                  <c:v>8.9092400000000005</c:v>
                </c:pt>
                <c:pt idx="13239" formatCode="General">
                  <c:v>8.9099199999999996</c:v>
                </c:pt>
                <c:pt idx="13240" formatCode="General">
                  <c:v>8.9105899999999991</c:v>
                </c:pt>
                <c:pt idx="13241" formatCode="General">
                  <c:v>8.9112600000000004</c:v>
                </c:pt>
                <c:pt idx="13242" formatCode="General">
                  <c:v>8.9119299999999999</c:v>
                </c:pt>
                <c:pt idx="13243" formatCode="General">
                  <c:v>8.9126100000000008</c:v>
                </c:pt>
                <c:pt idx="13244" formatCode="General">
                  <c:v>8.9132800000000003</c:v>
                </c:pt>
                <c:pt idx="13245" formatCode="General">
                  <c:v>8.9139499999999998</c:v>
                </c:pt>
                <c:pt idx="13246" formatCode="General">
                  <c:v>8.9146300000000007</c:v>
                </c:pt>
                <c:pt idx="13247" formatCode="General">
                  <c:v>8.9153000000000002</c:v>
                </c:pt>
                <c:pt idx="13248" formatCode="General">
                  <c:v>8.9159699999999997</c:v>
                </c:pt>
                <c:pt idx="13249" formatCode="General">
                  <c:v>8.9166500000000006</c:v>
                </c:pt>
                <c:pt idx="13250" formatCode="General">
                  <c:v>8.9173200000000001</c:v>
                </c:pt>
                <c:pt idx="13251" formatCode="General">
                  <c:v>8.9179899999999996</c:v>
                </c:pt>
                <c:pt idx="13252" formatCode="General">
                  <c:v>8.9186599999999991</c:v>
                </c:pt>
                <c:pt idx="13253" formatCode="General">
                  <c:v>8.91934</c:v>
                </c:pt>
                <c:pt idx="13254" formatCode="General">
                  <c:v>8.9200099999999996</c:v>
                </c:pt>
                <c:pt idx="13255" formatCode="General">
                  <c:v>8.9206800000000008</c:v>
                </c:pt>
                <c:pt idx="13256" formatCode="General">
                  <c:v>8.92136</c:v>
                </c:pt>
                <c:pt idx="13257" formatCode="General">
                  <c:v>8.9220299999999995</c:v>
                </c:pt>
                <c:pt idx="13258" formatCode="General">
                  <c:v>8.9227000000000007</c:v>
                </c:pt>
                <c:pt idx="13259" formatCode="General">
                  <c:v>8.9233799999999999</c:v>
                </c:pt>
                <c:pt idx="13260" formatCode="General">
                  <c:v>8.9240499999999994</c:v>
                </c:pt>
                <c:pt idx="13261" formatCode="General">
                  <c:v>8.9247200000000007</c:v>
                </c:pt>
                <c:pt idx="13262" formatCode="General">
                  <c:v>8.9253900000000002</c:v>
                </c:pt>
                <c:pt idx="13263" formatCode="General">
                  <c:v>8.9260699999999993</c:v>
                </c:pt>
                <c:pt idx="13264" formatCode="General">
                  <c:v>8.9267400000000006</c:v>
                </c:pt>
                <c:pt idx="13265" formatCode="General">
                  <c:v>8.9274100000000001</c:v>
                </c:pt>
                <c:pt idx="13266" formatCode="General">
                  <c:v>8.9280899999999992</c:v>
                </c:pt>
                <c:pt idx="13267" formatCode="General">
                  <c:v>8.9287600000000005</c:v>
                </c:pt>
                <c:pt idx="13268" formatCode="General">
                  <c:v>8.92943</c:v>
                </c:pt>
                <c:pt idx="13269" formatCode="General">
                  <c:v>8.9301100000000009</c:v>
                </c:pt>
                <c:pt idx="13270" formatCode="General">
                  <c:v>8.9307800000000004</c:v>
                </c:pt>
                <c:pt idx="13271" formatCode="General">
                  <c:v>8.9314499999999999</c:v>
                </c:pt>
                <c:pt idx="13272" formatCode="General">
                  <c:v>8.9321199999999994</c:v>
                </c:pt>
                <c:pt idx="13273" formatCode="General">
                  <c:v>8.9328000000000003</c:v>
                </c:pt>
                <c:pt idx="13274" formatCode="General">
                  <c:v>8.9334699999999998</c:v>
                </c:pt>
                <c:pt idx="13275" formatCode="General">
                  <c:v>8.9341399999999993</c:v>
                </c:pt>
                <c:pt idx="13276" formatCode="General">
                  <c:v>8.9348200000000002</c:v>
                </c:pt>
                <c:pt idx="13277" formatCode="General">
                  <c:v>8.9354899999999997</c:v>
                </c:pt>
                <c:pt idx="13278" formatCode="General">
                  <c:v>8.9361599999999992</c:v>
                </c:pt>
                <c:pt idx="13279" formatCode="General">
                  <c:v>8.9368400000000001</c:v>
                </c:pt>
                <c:pt idx="13280" formatCode="General">
                  <c:v>8.9375099999999996</c:v>
                </c:pt>
                <c:pt idx="13281" formatCode="General">
                  <c:v>8.9381799999999991</c:v>
                </c:pt>
                <c:pt idx="13282" formatCode="General">
                  <c:v>8.9388500000000004</c:v>
                </c:pt>
                <c:pt idx="13283" formatCode="General">
                  <c:v>8.9395299999999995</c:v>
                </c:pt>
                <c:pt idx="13284" formatCode="General">
                  <c:v>8.9402000000000008</c:v>
                </c:pt>
                <c:pt idx="13285" formatCode="General">
                  <c:v>8.9408700000000003</c:v>
                </c:pt>
                <c:pt idx="13286" formatCode="General">
                  <c:v>8.9415499999999994</c:v>
                </c:pt>
                <c:pt idx="13287" formatCode="General">
                  <c:v>8.9422200000000007</c:v>
                </c:pt>
                <c:pt idx="13288" formatCode="General">
                  <c:v>8.9428900000000002</c:v>
                </c:pt>
                <c:pt idx="13289" formatCode="General">
                  <c:v>8.9435699999999994</c:v>
                </c:pt>
                <c:pt idx="13290" formatCode="General">
                  <c:v>8.9442400000000006</c:v>
                </c:pt>
                <c:pt idx="13291" formatCode="General">
                  <c:v>8.9449100000000001</c:v>
                </c:pt>
                <c:pt idx="13292" formatCode="General">
                  <c:v>8.9455799999999996</c:v>
                </c:pt>
                <c:pt idx="13293" formatCode="General">
                  <c:v>8.9462600000000005</c:v>
                </c:pt>
                <c:pt idx="13294" formatCode="General">
                  <c:v>8.94693</c:v>
                </c:pt>
                <c:pt idx="13295" formatCode="General">
                  <c:v>8.9475999999999996</c:v>
                </c:pt>
                <c:pt idx="13296" formatCode="General">
                  <c:v>8.9482800000000005</c:v>
                </c:pt>
                <c:pt idx="13297" formatCode="General">
                  <c:v>8.94895</c:v>
                </c:pt>
                <c:pt idx="13298" formatCode="General">
                  <c:v>8.9496199999999995</c:v>
                </c:pt>
                <c:pt idx="13299" formatCode="General">
                  <c:v>8.9503000000000004</c:v>
                </c:pt>
                <c:pt idx="13300" formatCode="General">
                  <c:v>8.9509699999999999</c:v>
                </c:pt>
                <c:pt idx="13301" formatCode="General">
                  <c:v>8.9516399999999994</c:v>
                </c:pt>
                <c:pt idx="13302" formatCode="General">
                  <c:v>8.9523100000000007</c:v>
                </c:pt>
                <c:pt idx="13303" formatCode="General">
                  <c:v>8.9529899999999998</c:v>
                </c:pt>
                <c:pt idx="13304" formatCode="General">
                  <c:v>8.9536599999999993</c:v>
                </c:pt>
                <c:pt idx="13305" formatCode="General">
                  <c:v>8.9543300000000006</c:v>
                </c:pt>
                <c:pt idx="13306" formatCode="General">
                  <c:v>8.9550099999999997</c:v>
                </c:pt>
                <c:pt idx="13307" formatCode="General">
                  <c:v>8.9556799999999992</c:v>
                </c:pt>
                <c:pt idx="13308" formatCode="General">
                  <c:v>8.9563500000000005</c:v>
                </c:pt>
                <c:pt idx="13309" formatCode="General">
                  <c:v>8.9570299999999996</c:v>
                </c:pt>
                <c:pt idx="13310" formatCode="General">
                  <c:v>8.9577000000000009</c:v>
                </c:pt>
                <c:pt idx="13311" formatCode="General">
                  <c:v>8.9583700000000004</c:v>
                </c:pt>
                <c:pt idx="13312" formatCode="General">
                  <c:v>8.9590399999999999</c:v>
                </c:pt>
                <c:pt idx="13313" formatCode="General">
                  <c:v>8.9597200000000008</c:v>
                </c:pt>
                <c:pt idx="13314" formatCode="General">
                  <c:v>8.9603900000000003</c:v>
                </c:pt>
                <c:pt idx="13315" formatCode="General">
                  <c:v>8.9610599999999998</c:v>
                </c:pt>
                <c:pt idx="13316" formatCode="General">
                  <c:v>8.9617400000000007</c:v>
                </c:pt>
                <c:pt idx="13317" formatCode="General">
                  <c:v>8.9624100000000002</c:v>
                </c:pt>
                <c:pt idx="13318" formatCode="General">
                  <c:v>8.9630799999999997</c:v>
                </c:pt>
                <c:pt idx="13319" formatCode="General">
                  <c:v>8.9637600000000006</c:v>
                </c:pt>
                <c:pt idx="13320" formatCode="General">
                  <c:v>8.9644300000000001</c:v>
                </c:pt>
                <c:pt idx="13321" formatCode="General">
                  <c:v>8.9650999999999996</c:v>
                </c:pt>
                <c:pt idx="13322" formatCode="General">
                  <c:v>8.9657699999999991</c:v>
                </c:pt>
                <c:pt idx="13323" formatCode="General">
                  <c:v>8.96645</c:v>
                </c:pt>
                <c:pt idx="13324" formatCode="General">
                  <c:v>8.9671199999999995</c:v>
                </c:pt>
                <c:pt idx="13325" formatCode="General">
                  <c:v>8.9677900000000008</c:v>
                </c:pt>
                <c:pt idx="13326" formatCode="General">
                  <c:v>8.9684699999999999</c:v>
                </c:pt>
                <c:pt idx="13327" formatCode="General">
                  <c:v>8.9691399999999994</c:v>
                </c:pt>
                <c:pt idx="13328" formatCode="General">
                  <c:v>8.9698100000000007</c:v>
                </c:pt>
                <c:pt idx="13329" formatCode="General">
                  <c:v>8.9704899999999999</c:v>
                </c:pt>
                <c:pt idx="13330" formatCode="General">
                  <c:v>8.9711599999999994</c:v>
                </c:pt>
                <c:pt idx="13331" formatCode="General">
                  <c:v>8.9718300000000006</c:v>
                </c:pt>
                <c:pt idx="13332" formatCode="General">
                  <c:v>8.9725000000000001</c:v>
                </c:pt>
                <c:pt idx="13333" formatCode="General">
                  <c:v>8.9731799999999993</c:v>
                </c:pt>
                <c:pt idx="13334" formatCode="General">
                  <c:v>8.9738500000000005</c:v>
                </c:pt>
                <c:pt idx="13335" formatCode="General">
                  <c:v>8.9745200000000001</c:v>
                </c:pt>
                <c:pt idx="13336" formatCode="General">
                  <c:v>8.9751999999999992</c:v>
                </c:pt>
                <c:pt idx="13337" formatCode="General">
                  <c:v>8.9758700000000005</c:v>
                </c:pt>
                <c:pt idx="13338" formatCode="General">
                  <c:v>8.97654</c:v>
                </c:pt>
                <c:pt idx="13339" formatCode="General">
                  <c:v>8.9772200000000009</c:v>
                </c:pt>
                <c:pt idx="13340" formatCode="General">
                  <c:v>8.9778900000000004</c:v>
                </c:pt>
                <c:pt idx="13341" formatCode="General">
                  <c:v>8.9785599999999999</c:v>
                </c:pt>
                <c:pt idx="13342" formatCode="General">
                  <c:v>8.9792299999999994</c:v>
                </c:pt>
                <c:pt idx="13343" formatCode="General">
                  <c:v>8.9799100000000003</c:v>
                </c:pt>
                <c:pt idx="13344" formatCode="General">
                  <c:v>8.9805799999999998</c:v>
                </c:pt>
                <c:pt idx="13345" formatCode="General">
                  <c:v>8.9812499999999993</c:v>
                </c:pt>
                <c:pt idx="13346" formatCode="General">
                  <c:v>8.9819300000000002</c:v>
                </c:pt>
                <c:pt idx="13347" formatCode="General">
                  <c:v>8.9825999999999997</c:v>
                </c:pt>
                <c:pt idx="13348" formatCode="General">
                  <c:v>8.9832699999999992</c:v>
                </c:pt>
                <c:pt idx="13349" formatCode="General">
                  <c:v>8.9839500000000001</c:v>
                </c:pt>
                <c:pt idx="13350" formatCode="General">
                  <c:v>8.9846199999999996</c:v>
                </c:pt>
                <c:pt idx="13351" formatCode="General">
                  <c:v>8.9852900000000009</c:v>
                </c:pt>
                <c:pt idx="13352" formatCode="General">
                  <c:v>8.9859600000000004</c:v>
                </c:pt>
                <c:pt idx="13353" formatCode="General">
                  <c:v>8.9866399999999995</c:v>
                </c:pt>
                <c:pt idx="13354" formatCode="General">
                  <c:v>8.9873100000000008</c:v>
                </c:pt>
                <c:pt idx="13355" formatCode="General">
                  <c:v>8.9879800000000003</c:v>
                </c:pt>
                <c:pt idx="13356" formatCode="General">
                  <c:v>8.9886599999999994</c:v>
                </c:pt>
                <c:pt idx="13357" formatCode="General">
                  <c:v>8.9893300000000007</c:v>
                </c:pt>
                <c:pt idx="13358" formatCode="General">
                  <c:v>8.99</c:v>
                </c:pt>
                <c:pt idx="13359" formatCode="General">
                  <c:v>8.9906799999999993</c:v>
                </c:pt>
                <c:pt idx="13360" formatCode="General">
                  <c:v>8.9913500000000006</c:v>
                </c:pt>
                <c:pt idx="13361" formatCode="General">
                  <c:v>8.9920200000000001</c:v>
                </c:pt>
                <c:pt idx="13362" formatCode="General">
                  <c:v>8.9926899999999996</c:v>
                </c:pt>
                <c:pt idx="13363" formatCode="General">
                  <c:v>8.9933700000000005</c:v>
                </c:pt>
                <c:pt idx="13364" formatCode="General">
                  <c:v>8.99404</c:v>
                </c:pt>
                <c:pt idx="13365" formatCode="General">
                  <c:v>8.9947099999999995</c:v>
                </c:pt>
                <c:pt idx="13366" formatCode="General">
                  <c:v>8.9953900000000004</c:v>
                </c:pt>
                <c:pt idx="13367" formatCode="General">
                  <c:v>8.9960599999999999</c:v>
                </c:pt>
                <c:pt idx="13368" formatCode="General">
                  <c:v>8.9967299999999994</c:v>
                </c:pt>
                <c:pt idx="13369" formatCode="General">
                  <c:v>8.9974100000000004</c:v>
                </c:pt>
                <c:pt idx="13370" formatCode="General">
                  <c:v>8.9980799999999999</c:v>
                </c:pt>
                <c:pt idx="13371" formatCode="General">
                  <c:v>8.9987499999999994</c:v>
                </c:pt>
                <c:pt idx="13372" formatCode="General">
                  <c:v>8.9994200000000006</c:v>
                </c:pt>
                <c:pt idx="13373" formatCode="General">
                  <c:v>9.0000999999999998</c:v>
                </c:pt>
                <c:pt idx="13374" formatCode="General">
                  <c:v>9.0007699999999993</c:v>
                </c:pt>
                <c:pt idx="13375" formatCode="General">
                  <c:v>9.0014400000000006</c:v>
                </c:pt>
                <c:pt idx="13376" formatCode="General">
                  <c:v>9.0021199999999997</c:v>
                </c:pt>
                <c:pt idx="13377" formatCode="General">
                  <c:v>9.0027899999999992</c:v>
                </c:pt>
                <c:pt idx="13378" formatCode="General">
                  <c:v>9.0034600000000005</c:v>
                </c:pt>
                <c:pt idx="13379" formatCode="General">
                  <c:v>9.0041399999999996</c:v>
                </c:pt>
                <c:pt idx="13380" formatCode="General">
                  <c:v>9.0048100000000009</c:v>
                </c:pt>
                <c:pt idx="13381" formatCode="General">
                  <c:v>9.0054800000000004</c:v>
                </c:pt>
                <c:pt idx="13382" formatCode="General">
                  <c:v>9.0061499999999999</c:v>
                </c:pt>
                <c:pt idx="13383" formatCode="General">
                  <c:v>9.0068300000000008</c:v>
                </c:pt>
                <c:pt idx="13384" formatCode="General">
                  <c:v>9.0075000000000003</c:v>
                </c:pt>
                <c:pt idx="13385" formatCode="General">
                  <c:v>9.0081699999999998</c:v>
                </c:pt>
                <c:pt idx="13386" formatCode="General">
                  <c:v>9.0088500000000007</c:v>
                </c:pt>
                <c:pt idx="13387" formatCode="General">
                  <c:v>9.0095200000000002</c:v>
                </c:pt>
                <c:pt idx="13388" formatCode="General">
                  <c:v>9.0101899999999997</c:v>
                </c:pt>
                <c:pt idx="13389" formatCode="General">
                  <c:v>9.0108700000000006</c:v>
                </c:pt>
                <c:pt idx="13390" formatCode="General">
                  <c:v>9.0115400000000001</c:v>
                </c:pt>
                <c:pt idx="13391" formatCode="General">
                  <c:v>9.0122099999999996</c:v>
                </c:pt>
                <c:pt idx="13392" formatCode="General">
                  <c:v>9.0128799999999991</c:v>
                </c:pt>
                <c:pt idx="13393" formatCode="General">
                  <c:v>9.01356</c:v>
                </c:pt>
                <c:pt idx="13394" formatCode="General">
                  <c:v>9.0142299999999995</c:v>
                </c:pt>
                <c:pt idx="13395" formatCode="General">
                  <c:v>9.0149000000000008</c:v>
                </c:pt>
                <c:pt idx="13396" formatCode="General">
                  <c:v>9.0155799999999999</c:v>
                </c:pt>
                <c:pt idx="13397" formatCode="General">
                  <c:v>9.0162499999999994</c:v>
                </c:pt>
                <c:pt idx="13398" formatCode="General">
                  <c:v>9.0169200000000007</c:v>
                </c:pt>
                <c:pt idx="13399" formatCode="General">
                  <c:v>9.0175999999999998</c:v>
                </c:pt>
                <c:pt idx="13400" formatCode="General">
                  <c:v>9.0182699999999993</c:v>
                </c:pt>
                <c:pt idx="13401" formatCode="General">
                  <c:v>9.0189400000000006</c:v>
                </c:pt>
                <c:pt idx="13402" formatCode="General">
                  <c:v>9.0196100000000001</c:v>
                </c:pt>
                <c:pt idx="13403" formatCode="General">
                  <c:v>9.0202899999999993</c:v>
                </c:pt>
                <c:pt idx="13404" formatCode="General">
                  <c:v>9.0209600000000005</c:v>
                </c:pt>
                <c:pt idx="13405" formatCode="General">
                  <c:v>9.02163</c:v>
                </c:pt>
                <c:pt idx="13406" formatCode="General">
                  <c:v>9.0223099999999992</c:v>
                </c:pt>
                <c:pt idx="13407" formatCode="General">
                  <c:v>9.0229800000000004</c:v>
                </c:pt>
                <c:pt idx="13408" formatCode="General">
                  <c:v>9.0236499999999999</c:v>
                </c:pt>
                <c:pt idx="13409" formatCode="General">
                  <c:v>9.0243300000000009</c:v>
                </c:pt>
                <c:pt idx="13410" formatCode="General">
                  <c:v>9.0250000000000004</c:v>
                </c:pt>
                <c:pt idx="13411" formatCode="General">
                  <c:v>9.0256699999999999</c:v>
                </c:pt>
                <c:pt idx="13412" formatCode="General">
                  <c:v>9.0263399999999994</c:v>
                </c:pt>
                <c:pt idx="13413" formatCode="General">
                  <c:v>9.0270200000000003</c:v>
                </c:pt>
                <c:pt idx="13414" formatCode="General">
                  <c:v>9.0276899999999998</c:v>
                </c:pt>
                <c:pt idx="13415" formatCode="General">
                  <c:v>9.0283599999999993</c:v>
                </c:pt>
                <c:pt idx="13416" formatCode="General">
                  <c:v>9.0290400000000002</c:v>
                </c:pt>
                <c:pt idx="13417" formatCode="General">
                  <c:v>9.0297099999999997</c:v>
                </c:pt>
                <c:pt idx="13418" formatCode="General">
                  <c:v>9.0303799999999992</c:v>
                </c:pt>
                <c:pt idx="13419" formatCode="General">
                  <c:v>9.0310600000000001</c:v>
                </c:pt>
                <c:pt idx="13420" formatCode="General">
                  <c:v>9.0317299999999996</c:v>
                </c:pt>
                <c:pt idx="13421" formatCode="General">
                  <c:v>9.0324000000000009</c:v>
                </c:pt>
                <c:pt idx="13422" formatCode="General">
                  <c:v>9.03308</c:v>
                </c:pt>
                <c:pt idx="13423" formatCode="General">
                  <c:v>9.0337499999999995</c:v>
                </c:pt>
                <c:pt idx="13424" formatCode="General">
                  <c:v>9.0344200000000008</c:v>
                </c:pt>
                <c:pt idx="13425" formatCode="General">
                  <c:v>9.0350900000000003</c:v>
                </c:pt>
                <c:pt idx="13426" formatCode="General">
                  <c:v>9.0357699999999994</c:v>
                </c:pt>
                <c:pt idx="13427" formatCode="General">
                  <c:v>9.0364400000000007</c:v>
                </c:pt>
                <c:pt idx="13428" formatCode="General">
                  <c:v>9.0371100000000002</c:v>
                </c:pt>
                <c:pt idx="13429" formatCode="General">
                  <c:v>9.0377899999999993</c:v>
                </c:pt>
                <c:pt idx="13430" formatCode="General">
                  <c:v>9.0384600000000006</c:v>
                </c:pt>
                <c:pt idx="13431" formatCode="General">
                  <c:v>9.0391300000000001</c:v>
                </c:pt>
                <c:pt idx="13432" formatCode="General">
                  <c:v>9.0398099999999992</c:v>
                </c:pt>
                <c:pt idx="13433" formatCode="General">
                  <c:v>9.0404800000000005</c:v>
                </c:pt>
                <c:pt idx="13434" formatCode="General">
                  <c:v>9.04115</c:v>
                </c:pt>
                <c:pt idx="13435" formatCode="General">
                  <c:v>9.0418199999999995</c:v>
                </c:pt>
                <c:pt idx="13436" formatCode="General">
                  <c:v>9.0425000000000004</c:v>
                </c:pt>
                <c:pt idx="13437" formatCode="General">
                  <c:v>9.0431699999999999</c:v>
                </c:pt>
                <c:pt idx="13438" formatCode="General">
                  <c:v>9.0438399999999994</c:v>
                </c:pt>
                <c:pt idx="13439" formatCode="General">
                  <c:v>9.0445200000000003</c:v>
                </c:pt>
                <c:pt idx="13440" formatCode="General">
                  <c:v>9.0451899999999998</c:v>
                </c:pt>
                <c:pt idx="13441" formatCode="General">
                  <c:v>9.0458599999999993</c:v>
                </c:pt>
                <c:pt idx="13442" formatCode="General">
                  <c:v>9.0465400000000002</c:v>
                </c:pt>
                <c:pt idx="13443" formatCode="General">
                  <c:v>9.0472099999999998</c:v>
                </c:pt>
                <c:pt idx="13444" formatCode="General">
                  <c:v>9.0478799999999993</c:v>
                </c:pt>
                <c:pt idx="13445" formatCode="General">
                  <c:v>9.0485500000000005</c:v>
                </c:pt>
                <c:pt idx="13446" formatCode="General">
                  <c:v>9.0492299999999997</c:v>
                </c:pt>
                <c:pt idx="13447" formatCode="General">
                  <c:v>9.0498999999999992</c:v>
                </c:pt>
                <c:pt idx="13448" formatCode="General">
                  <c:v>9.0505700000000004</c:v>
                </c:pt>
                <c:pt idx="13449" formatCode="General">
                  <c:v>9.0512499999999996</c:v>
                </c:pt>
                <c:pt idx="13450" formatCode="General">
                  <c:v>9.0519200000000009</c:v>
                </c:pt>
                <c:pt idx="13451" formatCode="General">
                  <c:v>9.0525900000000004</c:v>
                </c:pt>
                <c:pt idx="13452" formatCode="General">
                  <c:v>9.0532699999999995</c:v>
                </c:pt>
                <c:pt idx="13453" formatCode="General">
                  <c:v>9.0539400000000008</c:v>
                </c:pt>
                <c:pt idx="13454" formatCode="General">
                  <c:v>9.0546100000000003</c:v>
                </c:pt>
                <c:pt idx="13455" formatCode="General">
                  <c:v>9.0552799999999998</c:v>
                </c:pt>
                <c:pt idx="13456" formatCode="General">
                  <c:v>9.0559600000000007</c:v>
                </c:pt>
                <c:pt idx="13457" formatCode="General">
                  <c:v>9.0566300000000002</c:v>
                </c:pt>
                <c:pt idx="13458" formatCode="General">
                  <c:v>9.0572999999999997</c:v>
                </c:pt>
                <c:pt idx="13459" formatCode="General">
                  <c:v>9.0579800000000006</c:v>
                </c:pt>
                <c:pt idx="13460" formatCode="General">
                  <c:v>9.0586500000000001</c:v>
                </c:pt>
                <c:pt idx="13461" formatCode="General">
                  <c:v>9.0593199999999996</c:v>
                </c:pt>
                <c:pt idx="13462" formatCode="General">
                  <c:v>9.06</c:v>
                </c:pt>
                <c:pt idx="13463" formatCode="General">
                  <c:v>9.06067</c:v>
                </c:pt>
                <c:pt idx="13464" formatCode="General">
                  <c:v>9.0613399999999995</c:v>
                </c:pt>
                <c:pt idx="13465" formatCode="General">
                  <c:v>9.0620100000000008</c:v>
                </c:pt>
                <c:pt idx="13466" formatCode="General">
                  <c:v>9.0626899999999999</c:v>
                </c:pt>
                <c:pt idx="13467" formatCode="General">
                  <c:v>9.0633599999999994</c:v>
                </c:pt>
                <c:pt idx="13468" formatCode="General">
                  <c:v>9.0640300000000007</c:v>
                </c:pt>
                <c:pt idx="13469" formatCode="General">
                  <c:v>9.0647099999999998</c:v>
                </c:pt>
                <c:pt idx="13470" formatCode="General">
                  <c:v>9.0653799999999993</c:v>
                </c:pt>
                <c:pt idx="13471" formatCode="General">
                  <c:v>9.0660500000000006</c:v>
                </c:pt>
                <c:pt idx="13472" formatCode="General">
                  <c:v>9.0667299999999997</c:v>
                </c:pt>
                <c:pt idx="13473" formatCode="General">
                  <c:v>9.0673999999999992</c:v>
                </c:pt>
                <c:pt idx="13474" formatCode="General">
                  <c:v>9.0680700000000005</c:v>
                </c:pt>
                <c:pt idx="13475" formatCode="General">
                  <c:v>9.06874</c:v>
                </c:pt>
                <c:pt idx="13476" formatCode="General">
                  <c:v>9.0694199999999991</c:v>
                </c:pt>
                <c:pt idx="13477" formatCode="General">
                  <c:v>9.0700900000000004</c:v>
                </c:pt>
                <c:pt idx="13478" formatCode="General">
                  <c:v>9.0707599999999999</c:v>
                </c:pt>
                <c:pt idx="13479" formatCode="General">
                  <c:v>9.0714400000000008</c:v>
                </c:pt>
                <c:pt idx="13480" formatCode="General">
                  <c:v>9.0721100000000003</c:v>
                </c:pt>
                <c:pt idx="13481" formatCode="General">
                  <c:v>9.0727799999999998</c:v>
                </c:pt>
                <c:pt idx="13482" formatCode="General">
                  <c:v>9.0734600000000007</c:v>
                </c:pt>
                <c:pt idx="13483" formatCode="General">
                  <c:v>9.0741300000000003</c:v>
                </c:pt>
                <c:pt idx="13484" formatCode="General">
                  <c:v>9.0747999999999998</c:v>
                </c:pt>
                <c:pt idx="13485" formatCode="General">
                  <c:v>9.0754699999999993</c:v>
                </c:pt>
                <c:pt idx="13486" formatCode="General">
                  <c:v>9.0761500000000002</c:v>
                </c:pt>
                <c:pt idx="13487" formatCode="General">
                  <c:v>9.0768199999999997</c:v>
                </c:pt>
                <c:pt idx="13488" formatCode="General">
                  <c:v>9.0774899999999992</c:v>
                </c:pt>
                <c:pt idx="13489" formatCode="General">
                  <c:v>9.0781700000000001</c:v>
                </c:pt>
                <c:pt idx="13490" formatCode="General">
                  <c:v>9.0788399999999996</c:v>
                </c:pt>
                <c:pt idx="13491" formatCode="General">
                  <c:v>9.0795100000000009</c:v>
                </c:pt>
                <c:pt idx="13492" formatCode="General">
                  <c:v>9.08019</c:v>
                </c:pt>
                <c:pt idx="13493" formatCode="General">
                  <c:v>9.0808599999999995</c:v>
                </c:pt>
                <c:pt idx="13494" formatCode="General">
                  <c:v>9.0815300000000008</c:v>
                </c:pt>
                <c:pt idx="13495" formatCode="General">
                  <c:v>9.0822000000000003</c:v>
                </c:pt>
                <c:pt idx="13496" formatCode="General">
                  <c:v>9.0828799999999994</c:v>
                </c:pt>
                <c:pt idx="13497" formatCode="General">
                  <c:v>9.0835500000000007</c:v>
                </c:pt>
                <c:pt idx="13498" formatCode="General">
                  <c:v>9.0842200000000002</c:v>
                </c:pt>
                <c:pt idx="13499" formatCode="General">
                  <c:v>9.0848999999999993</c:v>
                </c:pt>
                <c:pt idx="13500" formatCode="General">
                  <c:v>9.0855700000000006</c:v>
                </c:pt>
                <c:pt idx="13501" formatCode="General">
                  <c:v>9.0862400000000001</c:v>
                </c:pt>
                <c:pt idx="13502" formatCode="General">
                  <c:v>9.0869199999999992</c:v>
                </c:pt>
                <c:pt idx="13503" formatCode="General">
                  <c:v>9.0875900000000005</c:v>
                </c:pt>
                <c:pt idx="13504" formatCode="General">
                  <c:v>9.08826</c:v>
                </c:pt>
                <c:pt idx="13505" formatCode="General">
                  <c:v>9.0889299999999995</c:v>
                </c:pt>
                <c:pt idx="13506" formatCode="General">
                  <c:v>9.0896100000000004</c:v>
                </c:pt>
                <c:pt idx="13507" formatCode="General">
                  <c:v>9.0902799999999999</c:v>
                </c:pt>
                <c:pt idx="13508" formatCode="General">
                  <c:v>9.0909499999999994</c:v>
                </c:pt>
                <c:pt idx="13509" formatCode="General">
                  <c:v>9.0916300000000003</c:v>
                </c:pt>
                <c:pt idx="13510" formatCode="General">
                  <c:v>9.0922999999999998</c:v>
                </c:pt>
                <c:pt idx="13511" formatCode="General">
                  <c:v>9.0929699999999993</c:v>
                </c:pt>
                <c:pt idx="13512" formatCode="General">
                  <c:v>9.0936500000000002</c:v>
                </c:pt>
                <c:pt idx="13513" formatCode="General">
                  <c:v>9.0943199999999997</c:v>
                </c:pt>
                <c:pt idx="13514" formatCode="General">
                  <c:v>9.0949899999999992</c:v>
                </c:pt>
                <c:pt idx="13515" formatCode="General">
                  <c:v>9.0956600000000005</c:v>
                </c:pt>
                <c:pt idx="13516" formatCode="General">
                  <c:v>9.0963399999999996</c:v>
                </c:pt>
                <c:pt idx="13517" formatCode="General">
                  <c:v>9.0970099999999992</c:v>
                </c:pt>
                <c:pt idx="13518" formatCode="General">
                  <c:v>9.0976800000000004</c:v>
                </c:pt>
                <c:pt idx="13519" formatCode="General">
                  <c:v>9.0983599999999996</c:v>
                </c:pt>
                <c:pt idx="13520" formatCode="General">
                  <c:v>9.0990300000000008</c:v>
                </c:pt>
                <c:pt idx="13521" formatCode="General">
                  <c:v>9.0997000000000003</c:v>
                </c:pt>
                <c:pt idx="13522" formatCode="General">
                  <c:v>9.1003799999999995</c:v>
                </c:pt>
                <c:pt idx="13523" formatCode="General">
                  <c:v>9.1010500000000008</c:v>
                </c:pt>
                <c:pt idx="13524" formatCode="General">
                  <c:v>9.1017200000000003</c:v>
                </c:pt>
                <c:pt idx="13525" formatCode="General">
                  <c:v>9.1023899999999998</c:v>
                </c:pt>
                <c:pt idx="13526" formatCode="General">
                  <c:v>9.1030700000000007</c:v>
                </c:pt>
                <c:pt idx="13527" formatCode="General">
                  <c:v>9.1037400000000002</c:v>
                </c:pt>
                <c:pt idx="13528" formatCode="General">
                  <c:v>9.1044099999999997</c:v>
                </c:pt>
                <c:pt idx="13529" formatCode="General">
                  <c:v>9.1050900000000006</c:v>
                </c:pt>
                <c:pt idx="13530" formatCode="General">
                  <c:v>9.1057600000000001</c:v>
                </c:pt>
                <c:pt idx="13531" formatCode="General">
                  <c:v>9.1064299999999996</c:v>
                </c:pt>
                <c:pt idx="13532" formatCode="General">
                  <c:v>9.1071100000000005</c:v>
                </c:pt>
                <c:pt idx="13533" formatCode="General">
                  <c:v>9.10778</c:v>
                </c:pt>
                <c:pt idx="13534" formatCode="General">
                  <c:v>9.1084499999999995</c:v>
                </c:pt>
                <c:pt idx="13535" formatCode="General">
                  <c:v>9.1091200000000008</c:v>
                </c:pt>
                <c:pt idx="13536" formatCode="General">
                  <c:v>9.1097999999999999</c:v>
                </c:pt>
                <c:pt idx="13537" formatCode="General">
                  <c:v>9.1104699999999994</c:v>
                </c:pt>
                <c:pt idx="13538" formatCode="General">
                  <c:v>9.1111400000000007</c:v>
                </c:pt>
                <c:pt idx="13539" formatCode="General">
                  <c:v>9.1118199999999998</c:v>
                </c:pt>
                <c:pt idx="13540" formatCode="General">
                  <c:v>9.1124899999999993</c:v>
                </c:pt>
                <c:pt idx="13541" formatCode="General">
                  <c:v>9.1131600000000006</c:v>
                </c:pt>
                <c:pt idx="13542" formatCode="General">
                  <c:v>9.1138399999999997</c:v>
                </c:pt>
                <c:pt idx="13543" formatCode="General">
                  <c:v>9.1145099999999992</c:v>
                </c:pt>
                <c:pt idx="13544" formatCode="General">
                  <c:v>9.1151800000000005</c:v>
                </c:pt>
                <c:pt idx="13545" formatCode="General">
                  <c:v>9.11585</c:v>
                </c:pt>
                <c:pt idx="13546" formatCode="General">
                  <c:v>9.1165299999999991</c:v>
                </c:pt>
                <c:pt idx="13547" formatCode="General">
                  <c:v>9.1172000000000004</c:v>
                </c:pt>
                <c:pt idx="13548" formatCode="General">
                  <c:v>9.1178699999999999</c:v>
                </c:pt>
                <c:pt idx="13549" formatCode="General">
                  <c:v>9.1185500000000008</c:v>
                </c:pt>
                <c:pt idx="13550" formatCode="General">
                  <c:v>9.1192200000000003</c:v>
                </c:pt>
                <c:pt idx="13551" formatCode="General">
                  <c:v>9.1198899999999998</c:v>
                </c:pt>
                <c:pt idx="13552" formatCode="General">
                  <c:v>9.1205700000000007</c:v>
                </c:pt>
                <c:pt idx="13553" formatCode="General">
                  <c:v>9.1212400000000002</c:v>
                </c:pt>
                <c:pt idx="13554" formatCode="General">
                  <c:v>9.1219099999999997</c:v>
                </c:pt>
                <c:pt idx="13555" formatCode="General">
                  <c:v>9.1225799999999992</c:v>
                </c:pt>
                <c:pt idx="13556" formatCode="General">
                  <c:v>9.1232600000000001</c:v>
                </c:pt>
                <c:pt idx="13557" formatCode="General">
                  <c:v>9.1239299999999997</c:v>
                </c:pt>
                <c:pt idx="13558" formatCode="General">
                  <c:v>9.1245999999999992</c:v>
                </c:pt>
                <c:pt idx="13559" formatCode="General">
                  <c:v>9.1252800000000001</c:v>
                </c:pt>
                <c:pt idx="13560" formatCode="General">
                  <c:v>9.1259499999999996</c:v>
                </c:pt>
                <c:pt idx="13561" formatCode="General">
                  <c:v>9.1266200000000008</c:v>
                </c:pt>
                <c:pt idx="13562" formatCode="General">
                  <c:v>9.1273</c:v>
                </c:pt>
                <c:pt idx="13563" formatCode="General">
                  <c:v>9.1279699999999995</c:v>
                </c:pt>
                <c:pt idx="13564" formatCode="General">
                  <c:v>9.1286400000000008</c:v>
                </c:pt>
                <c:pt idx="13565" formatCode="General">
                  <c:v>9.1293100000000003</c:v>
                </c:pt>
                <c:pt idx="13566" formatCode="General">
                  <c:v>9.1299899999999994</c:v>
                </c:pt>
                <c:pt idx="13567" formatCode="General">
                  <c:v>9.1306600000000007</c:v>
                </c:pt>
                <c:pt idx="13568" formatCode="General">
                  <c:v>9.1313300000000002</c:v>
                </c:pt>
                <c:pt idx="13569" formatCode="General">
                  <c:v>9.1320099999999993</c:v>
                </c:pt>
                <c:pt idx="13570" formatCode="General">
                  <c:v>9.1326800000000006</c:v>
                </c:pt>
                <c:pt idx="13571" formatCode="General">
                  <c:v>9.1333500000000001</c:v>
                </c:pt>
                <c:pt idx="13572" formatCode="General">
                  <c:v>9.1340299999999992</c:v>
                </c:pt>
                <c:pt idx="13573" formatCode="General">
                  <c:v>9.1347000000000005</c:v>
                </c:pt>
                <c:pt idx="13574" formatCode="General">
                  <c:v>9.13537</c:v>
                </c:pt>
                <c:pt idx="13575" formatCode="General">
                  <c:v>9.1360399999999995</c:v>
                </c:pt>
                <c:pt idx="13576" formatCode="General">
                  <c:v>9.1367200000000004</c:v>
                </c:pt>
                <c:pt idx="13577" formatCode="General">
                  <c:v>9.1373899999999999</c:v>
                </c:pt>
                <c:pt idx="13578" formatCode="General">
                  <c:v>9.1380599999999994</c:v>
                </c:pt>
                <c:pt idx="13579" formatCode="General">
                  <c:v>9.1387400000000003</c:v>
                </c:pt>
                <c:pt idx="13580" formatCode="General">
                  <c:v>9.1394099999999998</c:v>
                </c:pt>
                <c:pt idx="13581" formatCode="General">
                  <c:v>9.1400799999999993</c:v>
                </c:pt>
                <c:pt idx="13582" formatCode="General">
                  <c:v>9.1407600000000002</c:v>
                </c:pt>
                <c:pt idx="13583" formatCode="General">
                  <c:v>9.1414299999999997</c:v>
                </c:pt>
                <c:pt idx="13584" formatCode="General">
                  <c:v>9.1420999999999992</c:v>
                </c:pt>
                <c:pt idx="13585" formatCode="General">
                  <c:v>9.1427700000000005</c:v>
                </c:pt>
                <c:pt idx="13586" formatCode="General">
                  <c:v>9.1434499999999996</c:v>
                </c:pt>
                <c:pt idx="13587" formatCode="General">
                  <c:v>9.1441199999999991</c:v>
                </c:pt>
                <c:pt idx="13588" formatCode="General">
                  <c:v>9.1447900000000004</c:v>
                </c:pt>
                <c:pt idx="13589" formatCode="General">
                  <c:v>9.1454699999999995</c:v>
                </c:pt>
                <c:pt idx="13590" formatCode="General">
                  <c:v>9.1461400000000008</c:v>
                </c:pt>
                <c:pt idx="13591" formatCode="General">
                  <c:v>9.1468100000000003</c:v>
                </c:pt>
                <c:pt idx="13592" formatCode="General">
                  <c:v>9.1474899999999995</c:v>
                </c:pt>
                <c:pt idx="13593" formatCode="General">
                  <c:v>9.1481600000000007</c:v>
                </c:pt>
                <c:pt idx="13594" formatCode="General">
                  <c:v>9.1488300000000002</c:v>
                </c:pt>
                <c:pt idx="13595" formatCode="General">
                  <c:v>9.1494999999999997</c:v>
                </c:pt>
                <c:pt idx="13596" formatCode="General">
                  <c:v>9.1501800000000006</c:v>
                </c:pt>
                <c:pt idx="13597" formatCode="General">
                  <c:v>9.1508500000000002</c:v>
                </c:pt>
                <c:pt idx="13598" formatCode="General">
                  <c:v>9.1515199999999997</c:v>
                </c:pt>
                <c:pt idx="13599" formatCode="General">
                  <c:v>9.1522000000000006</c:v>
                </c:pt>
                <c:pt idx="13600" formatCode="General">
                  <c:v>9.1528700000000001</c:v>
                </c:pt>
                <c:pt idx="13601" formatCode="General">
                  <c:v>9.1535399999999996</c:v>
                </c:pt>
                <c:pt idx="13602" formatCode="General">
                  <c:v>9.1542200000000005</c:v>
                </c:pt>
                <c:pt idx="13603" formatCode="General">
                  <c:v>9.15489</c:v>
                </c:pt>
                <c:pt idx="13604" formatCode="General">
                  <c:v>9.1555599999999995</c:v>
                </c:pt>
                <c:pt idx="13605" formatCode="General">
                  <c:v>9.1562300000000008</c:v>
                </c:pt>
                <c:pt idx="13606" formatCode="General">
                  <c:v>9.1569099999999999</c:v>
                </c:pt>
                <c:pt idx="13607" formatCode="General">
                  <c:v>9.1575799999999994</c:v>
                </c:pt>
                <c:pt idx="13608" formatCode="General">
                  <c:v>9.1582500000000007</c:v>
                </c:pt>
                <c:pt idx="13609" formatCode="General">
                  <c:v>9.1589299999999998</c:v>
                </c:pt>
                <c:pt idx="13610" formatCode="General">
                  <c:v>9.1595999999999993</c:v>
                </c:pt>
                <c:pt idx="13611" formatCode="General">
                  <c:v>9.1602700000000006</c:v>
                </c:pt>
                <c:pt idx="13612" formatCode="General">
                  <c:v>9.1609499999999997</c:v>
                </c:pt>
                <c:pt idx="13613" formatCode="General">
                  <c:v>9.1616199999999992</c:v>
                </c:pt>
                <c:pt idx="13614" formatCode="General">
                  <c:v>9.1622900000000005</c:v>
                </c:pt>
                <c:pt idx="13615" formatCode="General">
                  <c:v>9.1629699999999996</c:v>
                </c:pt>
                <c:pt idx="13616" formatCode="General">
                  <c:v>9.1636399999999991</c:v>
                </c:pt>
                <c:pt idx="13617" formatCode="General">
                  <c:v>9.1643100000000004</c:v>
                </c:pt>
                <c:pt idx="13618" formatCode="General">
                  <c:v>9.1649799999999999</c:v>
                </c:pt>
                <c:pt idx="13619" formatCode="General">
                  <c:v>9.1656600000000008</c:v>
                </c:pt>
                <c:pt idx="13620" formatCode="General">
                  <c:v>9.1663300000000003</c:v>
                </c:pt>
                <c:pt idx="13621" formatCode="General">
                  <c:v>9.1669999999999998</c:v>
                </c:pt>
                <c:pt idx="13622" formatCode="General">
                  <c:v>9.1676800000000007</c:v>
                </c:pt>
                <c:pt idx="13623" formatCode="General">
                  <c:v>9.1683500000000002</c:v>
                </c:pt>
                <c:pt idx="13624" formatCode="General">
                  <c:v>9.1690199999999997</c:v>
                </c:pt>
                <c:pt idx="13625" formatCode="General">
                  <c:v>9.1697000000000006</c:v>
                </c:pt>
                <c:pt idx="13626" formatCode="General">
                  <c:v>9.1703700000000001</c:v>
                </c:pt>
                <c:pt idx="13627" formatCode="General">
                  <c:v>9.1710399999999996</c:v>
                </c:pt>
                <c:pt idx="13628" formatCode="General">
                  <c:v>9.1717099999999991</c:v>
                </c:pt>
                <c:pt idx="13629" formatCode="General">
                  <c:v>9.17239</c:v>
                </c:pt>
                <c:pt idx="13630" formatCode="General">
                  <c:v>9.1730599999999995</c:v>
                </c:pt>
                <c:pt idx="13631" formatCode="General">
                  <c:v>9.1737300000000008</c:v>
                </c:pt>
                <c:pt idx="13632" formatCode="General">
                  <c:v>9.17441</c:v>
                </c:pt>
                <c:pt idx="13633" formatCode="General">
                  <c:v>9.1750799999999995</c:v>
                </c:pt>
                <c:pt idx="13634" formatCode="General">
                  <c:v>9.1757500000000007</c:v>
                </c:pt>
                <c:pt idx="13635" formatCode="General">
                  <c:v>9.1764299999999999</c:v>
                </c:pt>
                <c:pt idx="13636" formatCode="General">
                  <c:v>9.1770999999999994</c:v>
                </c:pt>
                <c:pt idx="13637" formatCode="General">
                  <c:v>9.1777700000000006</c:v>
                </c:pt>
                <c:pt idx="13638" formatCode="General">
                  <c:v>9.1784400000000002</c:v>
                </c:pt>
                <c:pt idx="13639" formatCode="General">
                  <c:v>9.1791199999999993</c:v>
                </c:pt>
                <c:pt idx="13640" formatCode="General">
                  <c:v>9.1797900000000006</c:v>
                </c:pt>
                <c:pt idx="13641" formatCode="General">
                  <c:v>9.1804600000000001</c:v>
                </c:pt>
                <c:pt idx="13642" formatCode="General">
                  <c:v>9.1811399999999992</c:v>
                </c:pt>
                <c:pt idx="13643" formatCode="General">
                  <c:v>9.1818100000000005</c:v>
                </c:pt>
                <c:pt idx="13644" formatCode="General">
                  <c:v>9.18248</c:v>
                </c:pt>
                <c:pt idx="13645" formatCode="General">
                  <c:v>9.1831600000000009</c:v>
                </c:pt>
                <c:pt idx="13646" formatCode="General">
                  <c:v>9.1838300000000004</c:v>
                </c:pt>
                <c:pt idx="13647" formatCode="General">
                  <c:v>9.1844999999999999</c:v>
                </c:pt>
                <c:pt idx="13648" formatCode="General">
                  <c:v>9.1851699999999994</c:v>
                </c:pt>
                <c:pt idx="13649" formatCode="General">
                  <c:v>9.1858500000000003</c:v>
                </c:pt>
                <c:pt idx="13650" formatCode="General">
                  <c:v>9.1865199999999998</c:v>
                </c:pt>
                <c:pt idx="13651" formatCode="General">
                  <c:v>9.1871899999999993</c:v>
                </c:pt>
                <c:pt idx="13652" formatCode="General">
                  <c:v>9.1878700000000002</c:v>
                </c:pt>
                <c:pt idx="13653" formatCode="General">
                  <c:v>9.1885399999999997</c:v>
                </c:pt>
                <c:pt idx="13654" formatCode="General">
                  <c:v>9.1892099999999992</c:v>
                </c:pt>
                <c:pt idx="13655" formatCode="General">
                  <c:v>9.1898900000000001</c:v>
                </c:pt>
                <c:pt idx="13656" formatCode="General">
                  <c:v>9.1905599999999996</c:v>
                </c:pt>
                <c:pt idx="13657" formatCode="General">
                  <c:v>9.1912299999999991</c:v>
                </c:pt>
                <c:pt idx="13658" formatCode="General">
                  <c:v>9.1919000000000004</c:v>
                </c:pt>
                <c:pt idx="13659" formatCode="General">
                  <c:v>9.1925799999999995</c:v>
                </c:pt>
                <c:pt idx="13660" formatCode="General">
                  <c:v>9.1932500000000008</c:v>
                </c:pt>
                <c:pt idx="13661" formatCode="General">
                  <c:v>9.1939200000000003</c:v>
                </c:pt>
                <c:pt idx="13662" formatCode="General">
                  <c:v>9.1945999999999994</c:v>
                </c:pt>
                <c:pt idx="13663" formatCode="General">
                  <c:v>9.1952700000000007</c:v>
                </c:pt>
                <c:pt idx="13664" formatCode="General">
                  <c:v>9.1959400000000002</c:v>
                </c:pt>
                <c:pt idx="13665" formatCode="General">
                  <c:v>9.1966199999999994</c:v>
                </c:pt>
                <c:pt idx="13666" formatCode="General">
                  <c:v>9.1972900000000006</c:v>
                </c:pt>
                <c:pt idx="13667" formatCode="General">
                  <c:v>9.1979600000000001</c:v>
                </c:pt>
                <c:pt idx="13668" formatCode="General">
                  <c:v>9.1986299999999996</c:v>
                </c:pt>
                <c:pt idx="13669" formatCode="General">
                  <c:v>9.1993100000000005</c:v>
                </c:pt>
                <c:pt idx="13670" formatCode="General">
                  <c:v>9.19998</c:v>
                </c:pt>
                <c:pt idx="13671" formatCode="General">
                  <c:v>9.2006499999999996</c:v>
                </c:pt>
                <c:pt idx="13672" formatCode="General">
                  <c:v>9.2013300000000005</c:v>
                </c:pt>
                <c:pt idx="13673" formatCode="General">
                  <c:v>9.202</c:v>
                </c:pt>
                <c:pt idx="13674" formatCode="General">
                  <c:v>9.2026699999999995</c:v>
                </c:pt>
                <c:pt idx="13675" formatCode="General">
                  <c:v>9.2033500000000004</c:v>
                </c:pt>
                <c:pt idx="13676" formatCode="General">
                  <c:v>9.2040199999999999</c:v>
                </c:pt>
                <c:pt idx="13677" formatCode="General">
                  <c:v>9.2046899999999994</c:v>
                </c:pt>
                <c:pt idx="13678" formatCode="General">
                  <c:v>9.2053600000000007</c:v>
                </c:pt>
                <c:pt idx="13679" formatCode="General">
                  <c:v>9.2060399999999998</c:v>
                </c:pt>
                <c:pt idx="13680" formatCode="General">
                  <c:v>9.2067099999999993</c:v>
                </c:pt>
                <c:pt idx="13681" formatCode="General">
                  <c:v>9.2073800000000006</c:v>
                </c:pt>
                <c:pt idx="13682" formatCode="General">
                  <c:v>9.2080599999999997</c:v>
                </c:pt>
                <c:pt idx="13683" formatCode="General">
                  <c:v>9.2087299999999992</c:v>
                </c:pt>
                <c:pt idx="13684" formatCode="General">
                  <c:v>9.2094000000000005</c:v>
                </c:pt>
                <c:pt idx="13685" formatCode="General">
                  <c:v>9.2100799999999996</c:v>
                </c:pt>
                <c:pt idx="13686" formatCode="General">
                  <c:v>9.2107500000000009</c:v>
                </c:pt>
                <c:pt idx="13687" formatCode="General">
                  <c:v>9.2114200000000004</c:v>
                </c:pt>
                <c:pt idx="13688" formatCode="General">
                  <c:v>9.2120899999999999</c:v>
                </c:pt>
                <c:pt idx="13689" formatCode="General">
                  <c:v>9.2127700000000008</c:v>
                </c:pt>
                <c:pt idx="13690" formatCode="General">
                  <c:v>9.2134400000000003</c:v>
                </c:pt>
                <c:pt idx="13691" formatCode="General">
                  <c:v>9.2141099999999998</c:v>
                </c:pt>
                <c:pt idx="13692" formatCode="General">
                  <c:v>9.2147900000000007</c:v>
                </c:pt>
                <c:pt idx="13693" formatCode="General">
                  <c:v>9.2154600000000002</c:v>
                </c:pt>
                <c:pt idx="13694" formatCode="General">
                  <c:v>9.2161299999999997</c:v>
                </c:pt>
                <c:pt idx="13695" formatCode="General">
                  <c:v>9.2168100000000006</c:v>
                </c:pt>
                <c:pt idx="13696" formatCode="General">
                  <c:v>9.2174800000000001</c:v>
                </c:pt>
                <c:pt idx="13697" formatCode="General">
                  <c:v>9.2181499999999996</c:v>
                </c:pt>
                <c:pt idx="13698" formatCode="General">
                  <c:v>9.2188199999999991</c:v>
                </c:pt>
                <c:pt idx="13699" formatCode="General">
                  <c:v>9.2195</c:v>
                </c:pt>
                <c:pt idx="13700" formatCode="General">
                  <c:v>9.2201699999999995</c:v>
                </c:pt>
                <c:pt idx="13701" formatCode="General">
                  <c:v>9.2208400000000008</c:v>
                </c:pt>
                <c:pt idx="13702" formatCode="General">
                  <c:v>9.2215199999999999</c:v>
                </c:pt>
                <c:pt idx="13703" formatCode="General">
                  <c:v>9.2221899999999994</c:v>
                </c:pt>
                <c:pt idx="13704" formatCode="General">
                  <c:v>9.2228600000000007</c:v>
                </c:pt>
                <c:pt idx="13705" formatCode="General">
                  <c:v>9.2235399999999998</c:v>
                </c:pt>
                <c:pt idx="13706" formatCode="General">
                  <c:v>9.2242099999999994</c:v>
                </c:pt>
                <c:pt idx="13707" formatCode="General">
                  <c:v>9.2248800000000006</c:v>
                </c:pt>
                <c:pt idx="13708" formatCode="General">
                  <c:v>9.2255500000000001</c:v>
                </c:pt>
                <c:pt idx="13709" formatCode="General">
                  <c:v>9.2262299999999993</c:v>
                </c:pt>
                <c:pt idx="13710" formatCode="General">
                  <c:v>9.2269000000000005</c:v>
                </c:pt>
                <c:pt idx="13711" formatCode="General">
                  <c:v>9.2275700000000001</c:v>
                </c:pt>
                <c:pt idx="13712" formatCode="General">
                  <c:v>9.2282499999999992</c:v>
                </c:pt>
                <c:pt idx="13713" formatCode="General">
                  <c:v>9.2289200000000005</c:v>
                </c:pt>
                <c:pt idx="13714" formatCode="General">
                  <c:v>9.22959</c:v>
                </c:pt>
                <c:pt idx="13715" formatCode="General">
                  <c:v>9.2302700000000009</c:v>
                </c:pt>
                <c:pt idx="13716" formatCode="General">
                  <c:v>9.2309400000000004</c:v>
                </c:pt>
                <c:pt idx="13717" formatCode="General">
                  <c:v>9.2316099999999999</c:v>
                </c:pt>
                <c:pt idx="13718" formatCode="General">
                  <c:v>9.2322799999999994</c:v>
                </c:pt>
                <c:pt idx="13719" formatCode="General">
                  <c:v>9.2329600000000003</c:v>
                </c:pt>
                <c:pt idx="13720" formatCode="General">
                  <c:v>9.2336299999999998</c:v>
                </c:pt>
                <c:pt idx="13721" formatCode="General">
                  <c:v>9.2342999999999993</c:v>
                </c:pt>
                <c:pt idx="13722" formatCode="General">
                  <c:v>9.2349800000000002</c:v>
                </c:pt>
                <c:pt idx="13723" formatCode="General">
                  <c:v>9.2356499999999997</c:v>
                </c:pt>
                <c:pt idx="13724" formatCode="General">
                  <c:v>9.2363199999999992</c:v>
                </c:pt>
                <c:pt idx="13725" formatCode="General">
                  <c:v>9.2370000000000001</c:v>
                </c:pt>
                <c:pt idx="13726" formatCode="General">
                  <c:v>9.2376699999999996</c:v>
                </c:pt>
                <c:pt idx="13727" formatCode="General">
                  <c:v>9.2383400000000009</c:v>
                </c:pt>
                <c:pt idx="13728" formatCode="General">
                  <c:v>9.2390100000000004</c:v>
                </c:pt>
                <c:pt idx="13729" formatCode="General">
                  <c:v>9.2396899999999995</c:v>
                </c:pt>
                <c:pt idx="13730" formatCode="General">
                  <c:v>9.2403600000000008</c:v>
                </c:pt>
                <c:pt idx="13731" formatCode="General">
                  <c:v>9.2410300000000003</c:v>
                </c:pt>
                <c:pt idx="13732" formatCode="General">
                  <c:v>9.2417099999999994</c:v>
                </c:pt>
                <c:pt idx="13733" formatCode="General">
                  <c:v>9.2423800000000007</c:v>
                </c:pt>
                <c:pt idx="13734" formatCode="General">
                  <c:v>9.2430500000000002</c:v>
                </c:pt>
                <c:pt idx="13735" formatCode="General">
                  <c:v>9.2437299999999993</c:v>
                </c:pt>
                <c:pt idx="13736" formatCode="General">
                  <c:v>9.2444000000000006</c:v>
                </c:pt>
                <c:pt idx="13737" formatCode="General">
                  <c:v>9.2450700000000001</c:v>
                </c:pt>
                <c:pt idx="13738" formatCode="General">
                  <c:v>9.2457399999999996</c:v>
                </c:pt>
                <c:pt idx="13739" formatCode="General">
                  <c:v>9.2464200000000005</c:v>
                </c:pt>
                <c:pt idx="13740" formatCode="General">
                  <c:v>9.24709</c:v>
                </c:pt>
                <c:pt idx="13741" formatCode="General">
                  <c:v>9.2477599999999995</c:v>
                </c:pt>
                <c:pt idx="13742" formatCode="General">
                  <c:v>9.2484400000000004</c:v>
                </c:pt>
                <c:pt idx="13743" formatCode="General">
                  <c:v>9.2491099999999999</c:v>
                </c:pt>
                <c:pt idx="13744" formatCode="General">
                  <c:v>9.2497799999999994</c:v>
                </c:pt>
                <c:pt idx="13745" formatCode="General">
                  <c:v>9.2504600000000003</c:v>
                </c:pt>
                <c:pt idx="13746" formatCode="General">
                  <c:v>9.2511299999999999</c:v>
                </c:pt>
                <c:pt idx="13747" formatCode="General">
                  <c:v>9.2517999999999994</c:v>
                </c:pt>
                <c:pt idx="13748" formatCode="General">
                  <c:v>9.2524700000000006</c:v>
                </c:pt>
                <c:pt idx="13749" formatCode="General">
                  <c:v>9.2531499999999998</c:v>
                </c:pt>
                <c:pt idx="13750" formatCode="General">
                  <c:v>9.2538199999999993</c:v>
                </c:pt>
                <c:pt idx="13751" formatCode="General">
                  <c:v>9.2544900000000005</c:v>
                </c:pt>
                <c:pt idx="13752" formatCode="General">
                  <c:v>9.2551699999999997</c:v>
                </c:pt>
                <c:pt idx="13753" formatCode="General">
                  <c:v>9.2558399999999992</c:v>
                </c:pt>
                <c:pt idx="13754" formatCode="General">
                  <c:v>9.2565100000000005</c:v>
                </c:pt>
                <c:pt idx="13755" formatCode="General">
                  <c:v>9.2571899999999996</c:v>
                </c:pt>
                <c:pt idx="13756" formatCode="General">
                  <c:v>9.2578600000000009</c:v>
                </c:pt>
                <c:pt idx="13757" formatCode="General">
                  <c:v>9.2585300000000004</c:v>
                </c:pt>
                <c:pt idx="13758" formatCode="General">
                  <c:v>9.2591999999999999</c:v>
                </c:pt>
                <c:pt idx="13759" formatCode="General">
                  <c:v>9.2598800000000008</c:v>
                </c:pt>
                <c:pt idx="13760" formatCode="General">
                  <c:v>9.2605500000000003</c:v>
                </c:pt>
                <c:pt idx="13761" formatCode="General">
                  <c:v>9.2612199999999998</c:v>
                </c:pt>
                <c:pt idx="13762" formatCode="General">
                  <c:v>9.2619000000000007</c:v>
                </c:pt>
                <c:pt idx="13763" formatCode="General">
                  <c:v>9.2625700000000002</c:v>
                </c:pt>
                <c:pt idx="13764" formatCode="General">
                  <c:v>9.2632399999999997</c:v>
                </c:pt>
                <c:pt idx="13765" formatCode="General">
                  <c:v>9.2639200000000006</c:v>
                </c:pt>
                <c:pt idx="13766" formatCode="General">
                  <c:v>9.2645900000000001</c:v>
                </c:pt>
                <c:pt idx="13767" formatCode="General">
                  <c:v>9.2652599999999996</c:v>
                </c:pt>
                <c:pt idx="13768" formatCode="General">
                  <c:v>9.2659300000000009</c:v>
                </c:pt>
                <c:pt idx="13769" formatCode="General">
                  <c:v>9.26661</c:v>
                </c:pt>
                <c:pt idx="13770" formatCode="General">
                  <c:v>9.2672799999999995</c:v>
                </c:pt>
                <c:pt idx="13771" formatCode="General">
                  <c:v>9.2679500000000008</c:v>
                </c:pt>
                <c:pt idx="13772" formatCode="General">
                  <c:v>9.2686299999999999</c:v>
                </c:pt>
                <c:pt idx="13773" formatCode="General">
                  <c:v>9.2692999999999994</c:v>
                </c:pt>
                <c:pt idx="13774" formatCode="General">
                  <c:v>9.2699700000000007</c:v>
                </c:pt>
                <c:pt idx="13775" formatCode="General">
                  <c:v>9.2706499999999998</c:v>
                </c:pt>
                <c:pt idx="13776" formatCode="General">
                  <c:v>9.2713199999999993</c:v>
                </c:pt>
                <c:pt idx="13777" formatCode="General">
                  <c:v>9.2719900000000006</c:v>
                </c:pt>
                <c:pt idx="13778" formatCode="General">
                  <c:v>9.2726600000000001</c:v>
                </c:pt>
                <c:pt idx="13779" formatCode="General">
                  <c:v>9.2733399999999993</c:v>
                </c:pt>
                <c:pt idx="13780" formatCode="General">
                  <c:v>9.2740100000000005</c:v>
                </c:pt>
                <c:pt idx="13781" formatCode="General">
                  <c:v>9.27468</c:v>
                </c:pt>
                <c:pt idx="13782" formatCode="General">
                  <c:v>9.2753599999999992</c:v>
                </c:pt>
                <c:pt idx="13783" formatCode="General">
                  <c:v>9.2760300000000004</c:v>
                </c:pt>
                <c:pt idx="13784" formatCode="General">
                  <c:v>9.2766999999999999</c:v>
                </c:pt>
                <c:pt idx="13785" formatCode="General">
                  <c:v>9.2773800000000008</c:v>
                </c:pt>
                <c:pt idx="13786" formatCode="General">
                  <c:v>9.2780500000000004</c:v>
                </c:pt>
                <c:pt idx="13787" formatCode="General">
                  <c:v>9.2787199999999999</c:v>
                </c:pt>
                <c:pt idx="13788" formatCode="General">
                  <c:v>9.2793899999999994</c:v>
                </c:pt>
                <c:pt idx="13789" formatCode="General">
                  <c:v>9.2800700000000003</c:v>
                </c:pt>
                <c:pt idx="13790" formatCode="General">
                  <c:v>9.2807399999999998</c:v>
                </c:pt>
                <c:pt idx="13791" formatCode="General">
                  <c:v>9.2814099999999993</c:v>
                </c:pt>
                <c:pt idx="13792" formatCode="General">
                  <c:v>9.2820900000000002</c:v>
                </c:pt>
                <c:pt idx="13793" formatCode="General">
                  <c:v>9.2827599999999997</c:v>
                </c:pt>
                <c:pt idx="13794" formatCode="General">
                  <c:v>9.2834299999999992</c:v>
                </c:pt>
                <c:pt idx="13795" formatCode="General">
                  <c:v>9.2841100000000001</c:v>
                </c:pt>
                <c:pt idx="13796" formatCode="General">
                  <c:v>9.2847799999999996</c:v>
                </c:pt>
                <c:pt idx="13797" formatCode="General">
                  <c:v>9.2854500000000009</c:v>
                </c:pt>
                <c:pt idx="13798" formatCode="General">
                  <c:v>9.2861200000000004</c:v>
                </c:pt>
                <c:pt idx="13799" formatCode="General">
                  <c:v>9.2867999999999995</c:v>
                </c:pt>
                <c:pt idx="13800" formatCode="General">
                  <c:v>9.2874700000000008</c:v>
                </c:pt>
                <c:pt idx="13801" formatCode="General">
                  <c:v>9.2881400000000003</c:v>
                </c:pt>
                <c:pt idx="13802" formatCode="General">
                  <c:v>9.2888199999999994</c:v>
                </c:pt>
                <c:pt idx="13803" formatCode="General">
                  <c:v>9.2894900000000007</c:v>
                </c:pt>
                <c:pt idx="13804" formatCode="General">
                  <c:v>9.2901600000000002</c:v>
                </c:pt>
                <c:pt idx="13805" formatCode="General">
                  <c:v>9.2908399999999993</c:v>
                </c:pt>
                <c:pt idx="13806" formatCode="General">
                  <c:v>9.2915100000000006</c:v>
                </c:pt>
                <c:pt idx="13807" formatCode="General">
                  <c:v>9.2921800000000001</c:v>
                </c:pt>
                <c:pt idx="13808" formatCode="General">
                  <c:v>9.2928599999999992</c:v>
                </c:pt>
                <c:pt idx="13809" formatCode="General">
                  <c:v>9.2935300000000005</c:v>
                </c:pt>
                <c:pt idx="13810" formatCode="General">
                  <c:v>9.2942</c:v>
                </c:pt>
                <c:pt idx="13811" formatCode="General">
                  <c:v>9.2948699999999995</c:v>
                </c:pt>
                <c:pt idx="13812" formatCode="General">
                  <c:v>9.2955500000000004</c:v>
                </c:pt>
                <c:pt idx="13813" formatCode="General">
                  <c:v>9.2962199999999999</c:v>
                </c:pt>
                <c:pt idx="13814" formatCode="General">
                  <c:v>9.2968899999999994</c:v>
                </c:pt>
                <c:pt idx="13815" formatCode="General">
                  <c:v>9.2975700000000003</c:v>
                </c:pt>
                <c:pt idx="13816" formatCode="General">
                  <c:v>9.2982399999999998</c:v>
                </c:pt>
                <c:pt idx="13817" formatCode="General">
                  <c:v>9.2989099999999993</c:v>
                </c:pt>
                <c:pt idx="13818" formatCode="General">
                  <c:v>9.2995900000000002</c:v>
                </c:pt>
                <c:pt idx="13819" formatCode="General">
                  <c:v>9.3002599999999997</c:v>
                </c:pt>
                <c:pt idx="13820" formatCode="General">
                  <c:v>9.3009299999999993</c:v>
                </c:pt>
                <c:pt idx="13821" formatCode="General">
                  <c:v>9.3016000000000005</c:v>
                </c:pt>
                <c:pt idx="13822" formatCode="General">
                  <c:v>9.3022799999999997</c:v>
                </c:pt>
                <c:pt idx="13823" formatCode="General">
                  <c:v>9.3029499999999992</c:v>
                </c:pt>
                <c:pt idx="13824" formatCode="General">
                  <c:v>9.3036200000000004</c:v>
                </c:pt>
                <c:pt idx="13825" formatCode="General">
                  <c:v>9.3042999999999996</c:v>
                </c:pt>
                <c:pt idx="13826" formatCode="General">
                  <c:v>9.3049700000000009</c:v>
                </c:pt>
                <c:pt idx="13827" formatCode="General">
                  <c:v>9.3056400000000004</c:v>
                </c:pt>
                <c:pt idx="13828" formatCode="General">
                  <c:v>9.3063199999999995</c:v>
                </c:pt>
                <c:pt idx="13829" formatCode="General">
                  <c:v>9.3069900000000008</c:v>
                </c:pt>
                <c:pt idx="13830" formatCode="General">
                  <c:v>9.3076600000000003</c:v>
                </c:pt>
                <c:pt idx="13831" formatCode="General">
                  <c:v>9.3083299999999998</c:v>
                </c:pt>
                <c:pt idx="13832" formatCode="General">
                  <c:v>9.3090100000000007</c:v>
                </c:pt>
                <c:pt idx="13833" formatCode="General">
                  <c:v>9.3096800000000002</c:v>
                </c:pt>
                <c:pt idx="13834" formatCode="General">
                  <c:v>9.3103499999999997</c:v>
                </c:pt>
                <c:pt idx="13835" formatCode="General">
                  <c:v>9.3110300000000006</c:v>
                </c:pt>
                <c:pt idx="13836" formatCode="General">
                  <c:v>9.3117000000000001</c:v>
                </c:pt>
                <c:pt idx="13837" formatCode="General">
                  <c:v>9.3123699999999996</c:v>
                </c:pt>
                <c:pt idx="13838" formatCode="General">
                  <c:v>9.3130500000000005</c:v>
                </c:pt>
                <c:pt idx="13839" formatCode="General">
                  <c:v>9.31372</c:v>
                </c:pt>
                <c:pt idx="13840" formatCode="General">
                  <c:v>9.3143899999999995</c:v>
                </c:pt>
                <c:pt idx="13841" formatCode="General">
                  <c:v>9.3150600000000008</c:v>
                </c:pt>
                <c:pt idx="13842" formatCode="General">
                  <c:v>9.3157399999999999</c:v>
                </c:pt>
                <c:pt idx="13843" formatCode="General">
                  <c:v>9.3164099999999994</c:v>
                </c:pt>
                <c:pt idx="13844" formatCode="General">
                  <c:v>9.3170800000000007</c:v>
                </c:pt>
                <c:pt idx="13845" formatCode="General">
                  <c:v>9.3177599999999998</c:v>
                </c:pt>
                <c:pt idx="13846" formatCode="General">
                  <c:v>9.3184299999999993</c:v>
                </c:pt>
                <c:pt idx="13847" formatCode="General">
                  <c:v>9.3191000000000006</c:v>
                </c:pt>
                <c:pt idx="13848" formatCode="General">
                  <c:v>9.3197799999999997</c:v>
                </c:pt>
                <c:pt idx="13849" formatCode="General">
                  <c:v>9.3204499999999992</c:v>
                </c:pt>
                <c:pt idx="13850" formatCode="General">
                  <c:v>9.3211200000000005</c:v>
                </c:pt>
                <c:pt idx="13851" formatCode="General">
                  <c:v>9.32179</c:v>
                </c:pt>
                <c:pt idx="13852" formatCode="General">
                  <c:v>9.3224699999999991</c:v>
                </c:pt>
                <c:pt idx="13853" formatCode="General">
                  <c:v>9.3231400000000004</c:v>
                </c:pt>
                <c:pt idx="13854" formatCode="General">
                  <c:v>9.3238099999999999</c:v>
                </c:pt>
                <c:pt idx="13855" formatCode="General">
                  <c:v>9.3244900000000008</c:v>
                </c:pt>
                <c:pt idx="13856" formatCode="General">
                  <c:v>9.3251600000000003</c:v>
                </c:pt>
                <c:pt idx="13857" formatCode="General">
                  <c:v>9.3258299999999998</c:v>
                </c:pt>
                <c:pt idx="13858" formatCode="General">
                  <c:v>9.3265100000000007</c:v>
                </c:pt>
                <c:pt idx="13859" formatCode="General">
                  <c:v>9.3271800000000002</c:v>
                </c:pt>
                <c:pt idx="13860" formatCode="General">
                  <c:v>9.3278499999999998</c:v>
                </c:pt>
                <c:pt idx="13861" formatCode="General">
                  <c:v>9.3285199999999993</c:v>
                </c:pt>
                <c:pt idx="13862" formatCode="General">
                  <c:v>9.3292000000000002</c:v>
                </c:pt>
                <c:pt idx="13863" formatCode="General">
                  <c:v>9.3298699999999997</c:v>
                </c:pt>
                <c:pt idx="13864" formatCode="General">
                  <c:v>9.3305399999999992</c:v>
                </c:pt>
                <c:pt idx="13865" formatCode="General">
                  <c:v>9.3312200000000001</c:v>
                </c:pt>
                <c:pt idx="13866" formatCode="General">
                  <c:v>9.3318899999999996</c:v>
                </c:pt>
                <c:pt idx="13867" formatCode="General">
                  <c:v>9.3325600000000009</c:v>
                </c:pt>
                <c:pt idx="13868" formatCode="General">
                  <c:v>9.33324</c:v>
                </c:pt>
                <c:pt idx="13869" formatCode="General">
                  <c:v>9.3339099999999995</c:v>
                </c:pt>
                <c:pt idx="13870" formatCode="General">
                  <c:v>9.3345800000000008</c:v>
                </c:pt>
                <c:pt idx="13871" formatCode="General">
                  <c:v>9.3352500000000003</c:v>
                </c:pt>
                <c:pt idx="13872" formatCode="General">
                  <c:v>9.3359299999999994</c:v>
                </c:pt>
                <c:pt idx="13873" formatCode="General">
                  <c:v>9.3366000000000007</c:v>
                </c:pt>
                <c:pt idx="13874" formatCode="General">
                  <c:v>9.3372700000000002</c:v>
                </c:pt>
                <c:pt idx="13875" formatCode="General">
                  <c:v>9.3379499999999993</c:v>
                </c:pt>
                <c:pt idx="13876" formatCode="General">
                  <c:v>9.3386200000000006</c:v>
                </c:pt>
                <c:pt idx="13877" formatCode="General">
                  <c:v>9.3392900000000001</c:v>
                </c:pt>
                <c:pt idx="13878" formatCode="General">
                  <c:v>9.3399699999999992</c:v>
                </c:pt>
                <c:pt idx="13879" formatCode="General">
                  <c:v>9.3406400000000005</c:v>
                </c:pt>
                <c:pt idx="13880" formatCode="General">
                  <c:v>9.34131</c:v>
                </c:pt>
                <c:pt idx="13881" formatCode="General">
                  <c:v>9.3419799999999995</c:v>
                </c:pt>
                <c:pt idx="13882" formatCode="General">
                  <c:v>9.3426600000000004</c:v>
                </c:pt>
                <c:pt idx="13883" formatCode="General">
                  <c:v>9.3433299999999999</c:v>
                </c:pt>
                <c:pt idx="13884" formatCode="General">
                  <c:v>9.3439999999999994</c:v>
                </c:pt>
                <c:pt idx="13885" formatCode="General">
                  <c:v>9.3446800000000003</c:v>
                </c:pt>
                <c:pt idx="13886" formatCode="General">
                  <c:v>9.3453499999999998</c:v>
                </c:pt>
                <c:pt idx="13887" formatCode="General">
                  <c:v>9.3460199999999993</c:v>
                </c:pt>
                <c:pt idx="13888" formatCode="General">
                  <c:v>9.3467000000000002</c:v>
                </c:pt>
                <c:pt idx="13889" formatCode="General">
                  <c:v>9.3473699999999997</c:v>
                </c:pt>
                <c:pt idx="13890" formatCode="General">
                  <c:v>9.3480399999999992</c:v>
                </c:pt>
                <c:pt idx="13891" formatCode="General">
                  <c:v>9.3487100000000005</c:v>
                </c:pt>
                <c:pt idx="13892" formatCode="General">
                  <c:v>9.3493899999999996</c:v>
                </c:pt>
                <c:pt idx="13893" formatCode="General">
                  <c:v>9.3500599999999991</c:v>
                </c:pt>
                <c:pt idx="13894" formatCode="General">
                  <c:v>9.3507300000000004</c:v>
                </c:pt>
                <c:pt idx="13895" formatCode="General">
                  <c:v>9.3514099999999996</c:v>
                </c:pt>
                <c:pt idx="13896" formatCode="General">
                  <c:v>9.3520800000000008</c:v>
                </c:pt>
                <c:pt idx="13897" formatCode="General">
                  <c:v>9.3527500000000003</c:v>
                </c:pt>
                <c:pt idx="13898" formatCode="General">
                  <c:v>9.3534299999999995</c:v>
                </c:pt>
                <c:pt idx="13899" formatCode="General">
                  <c:v>9.3541000000000007</c:v>
                </c:pt>
                <c:pt idx="13900" formatCode="General">
                  <c:v>9.3547700000000003</c:v>
                </c:pt>
                <c:pt idx="13901" formatCode="General">
                  <c:v>9.3554399999999998</c:v>
                </c:pt>
                <c:pt idx="13902" formatCode="General">
                  <c:v>9.3561200000000007</c:v>
                </c:pt>
                <c:pt idx="13903" formatCode="General">
                  <c:v>9.3567900000000002</c:v>
                </c:pt>
                <c:pt idx="13904" formatCode="General">
                  <c:v>9.3574599999999997</c:v>
                </c:pt>
                <c:pt idx="13905" formatCode="General">
                  <c:v>9.3581400000000006</c:v>
                </c:pt>
                <c:pt idx="13906" formatCode="General">
                  <c:v>9.3588100000000001</c:v>
                </c:pt>
                <c:pt idx="13907" formatCode="General">
                  <c:v>9.3594799999999996</c:v>
                </c:pt>
                <c:pt idx="13908" formatCode="General">
                  <c:v>9.3601600000000005</c:v>
                </c:pt>
                <c:pt idx="13909" formatCode="General">
                  <c:v>9.36083</c:v>
                </c:pt>
                <c:pt idx="13910" formatCode="General">
                  <c:v>9.3614999999999995</c:v>
                </c:pt>
                <c:pt idx="13911" formatCode="General">
                  <c:v>9.3621700000000008</c:v>
                </c:pt>
                <c:pt idx="13912" formatCode="General">
                  <c:v>9.3628499999999999</c:v>
                </c:pt>
                <c:pt idx="13913" formatCode="General">
                  <c:v>9.3635199999999994</c:v>
                </c:pt>
                <c:pt idx="13914" formatCode="General">
                  <c:v>9.3641900000000007</c:v>
                </c:pt>
                <c:pt idx="13915" formatCode="General">
                  <c:v>9.3648699999999998</c:v>
                </c:pt>
                <c:pt idx="13916" formatCode="General">
                  <c:v>9.3655399999999993</c:v>
                </c:pt>
                <c:pt idx="13917" formatCode="General">
                  <c:v>9.3662100000000006</c:v>
                </c:pt>
                <c:pt idx="13918" formatCode="General">
                  <c:v>9.3668899999999997</c:v>
                </c:pt>
                <c:pt idx="13919" formatCode="General">
                  <c:v>9.3675599999999992</c:v>
                </c:pt>
                <c:pt idx="13920" formatCode="General">
                  <c:v>9.3682300000000005</c:v>
                </c:pt>
                <c:pt idx="13921" formatCode="General">
                  <c:v>9.3689</c:v>
                </c:pt>
                <c:pt idx="13922" formatCode="General">
                  <c:v>9.3695799999999991</c:v>
                </c:pt>
                <c:pt idx="13923" formatCode="General">
                  <c:v>9.3702500000000004</c:v>
                </c:pt>
                <c:pt idx="13924" formatCode="General">
                  <c:v>9.3709199999999999</c:v>
                </c:pt>
                <c:pt idx="13925" formatCode="General">
                  <c:v>9.3716000000000008</c:v>
                </c:pt>
                <c:pt idx="13926" formatCode="General">
                  <c:v>9.3722700000000003</c:v>
                </c:pt>
                <c:pt idx="13927" formatCode="General">
                  <c:v>9.3729399999999998</c:v>
                </c:pt>
                <c:pt idx="13928" formatCode="General">
                  <c:v>9.3736200000000007</c:v>
                </c:pt>
                <c:pt idx="13929" formatCode="General">
                  <c:v>9.3742900000000002</c:v>
                </c:pt>
                <c:pt idx="13930" formatCode="General">
                  <c:v>9.3749599999999997</c:v>
                </c:pt>
                <c:pt idx="13931" formatCode="General">
                  <c:v>9.3756299999999992</c:v>
                </c:pt>
                <c:pt idx="13932" formatCode="General">
                  <c:v>9.3763100000000001</c:v>
                </c:pt>
                <c:pt idx="13933" formatCode="General">
                  <c:v>9.3769799999999996</c:v>
                </c:pt>
                <c:pt idx="13934" formatCode="General">
                  <c:v>9.3776499999999992</c:v>
                </c:pt>
                <c:pt idx="13935" formatCode="General">
                  <c:v>9.3783300000000001</c:v>
                </c:pt>
                <c:pt idx="13936" formatCode="General">
                  <c:v>9.3789999999999996</c:v>
                </c:pt>
                <c:pt idx="13937" formatCode="General">
                  <c:v>9.3796700000000008</c:v>
                </c:pt>
                <c:pt idx="13938" formatCode="General">
                  <c:v>9.38035</c:v>
                </c:pt>
                <c:pt idx="13939" formatCode="General">
                  <c:v>9.3810199999999995</c:v>
                </c:pt>
                <c:pt idx="13940" formatCode="General">
                  <c:v>9.3816900000000008</c:v>
                </c:pt>
                <c:pt idx="13941" formatCode="General">
                  <c:v>9.3823600000000003</c:v>
                </c:pt>
                <c:pt idx="13942" formatCode="General">
                  <c:v>9.3830399999999994</c:v>
                </c:pt>
                <c:pt idx="13943" formatCode="General">
                  <c:v>9.3837100000000007</c:v>
                </c:pt>
                <c:pt idx="13944" formatCode="General">
                  <c:v>9.3843800000000002</c:v>
                </c:pt>
                <c:pt idx="13945" formatCode="General">
                  <c:v>9.3850599999999993</c:v>
                </c:pt>
                <c:pt idx="13946" formatCode="General">
                  <c:v>9.3857300000000006</c:v>
                </c:pt>
                <c:pt idx="13947" formatCode="General">
                  <c:v>9.3864000000000001</c:v>
                </c:pt>
                <c:pt idx="13948" formatCode="General">
                  <c:v>9.3870799999999992</c:v>
                </c:pt>
                <c:pt idx="13949" formatCode="General">
                  <c:v>9.3877500000000005</c:v>
                </c:pt>
                <c:pt idx="13950" formatCode="General">
                  <c:v>9.38842</c:v>
                </c:pt>
                <c:pt idx="13951" formatCode="General">
                  <c:v>9.3890899999999995</c:v>
                </c:pt>
                <c:pt idx="13952" formatCode="General">
                  <c:v>9.3897700000000004</c:v>
                </c:pt>
                <c:pt idx="13953" formatCode="General">
                  <c:v>9.3904399999999999</c:v>
                </c:pt>
                <c:pt idx="13954" formatCode="General">
                  <c:v>9.3911099999999994</c:v>
                </c:pt>
                <c:pt idx="13955" formatCode="General">
                  <c:v>9.3917900000000003</c:v>
                </c:pt>
                <c:pt idx="13956" formatCode="General">
                  <c:v>9.3924599999999998</c:v>
                </c:pt>
                <c:pt idx="13957" formatCode="General">
                  <c:v>9.3931299999999993</c:v>
                </c:pt>
                <c:pt idx="13958" formatCode="General">
                  <c:v>9.3938100000000002</c:v>
                </c:pt>
                <c:pt idx="13959" formatCode="General">
                  <c:v>9.3944799999999997</c:v>
                </c:pt>
                <c:pt idx="13960" formatCode="General">
                  <c:v>9.3951499999999992</c:v>
                </c:pt>
                <c:pt idx="13961" formatCode="General">
                  <c:v>9.3958200000000005</c:v>
                </c:pt>
                <c:pt idx="13962" formatCode="General">
                  <c:v>9.3964999999999996</c:v>
                </c:pt>
                <c:pt idx="13963" formatCode="General">
                  <c:v>9.3971699999999991</c:v>
                </c:pt>
                <c:pt idx="13964" formatCode="General">
                  <c:v>9.3978400000000004</c:v>
                </c:pt>
                <c:pt idx="13965" formatCode="General">
                  <c:v>9.3985199999999995</c:v>
                </c:pt>
                <c:pt idx="13966" formatCode="General">
                  <c:v>9.3991900000000008</c:v>
                </c:pt>
                <c:pt idx="13967" formatCode="General">
                  <c:v>9.3998600000000003</c:v>
                </c:pt>
                <c:pt idx="13968" formatCode="General">
                  <c:v>9.4005399999999995</c:v>
                </c:pt>
                <c:pt idx="13969" formatCode="General">
                  <c:v>9.4012100000000007</c:v>
                </c:pt>
                <c:pt idx="13970" formatCode="General">
                  <c:v>9.4018800000000002</c:v>
                </c:pt>
                <c:pt idx="13971" formatCode="General">
                  <c:v>9.4025499999999997</c:v>
                </c:pt>
                <c:pt idx="13972" formatCode="General">
                  <c:v>9.4032300000000006</c:v>
                </c:pt>
                <c:pt idx="13973" formatCode="General">
                  <c:v>9.4039000000000001</c:v>
                </c:pt>
                <c:pt idx="13974" formatCode="General">
                  <c:v>9.4045699999999997</c:v>
                </c:pt>
                <c:pt idx="13975" formatCode="General">
                  <c:v>9.4052500000000006</c:v>
                </c:pt>
                <c:pt idx="13976" formatCode="General">
                  <c:v>9.4059200000000001</c:v>
                </c:pt>
                <c:pt idx="13977" formatCode="General">
                  <c:v>9.4065899999999996</c:v>
                </c:pt>
                <c:pt idx="13978" formatCode="General">
                  <c:v>9.4072700000000005</c:v>
                </c:pt>
                <c:pt idx="13979" formatCode="General">
                  <c:v>9.40794</c:v>
                </c:pt>
                <c:pt idx="13980" formatCode="General">
                  <c:v>9.4086099999999995</c:v>
                </c:pt>
                <c:pt idx="13981" formatCode="General">
                  <c:v>9.4092800000000008</c:v>
                </c:pt>
                <c:pt idx="13982" formatCode="General">
                  <c:v>9.4099599999999999</c:v>
                </c:pt>
                <c:pt idx="13983" formatCode="General">
                  <c:v>9.4106299999999994</c:v>
                </c:pt>
                <c:pt idx="13984" formatCode="General">
                  <c:v>9.4113000000000007</c:v>
                </c:pt>
                <c:pt idx="13985" formatCode="General">
                  <c:v>9.4119799999999998</c:v>
                </c:pt>
                <c:pt idx="13986" formatCode="General">
                  <c:v>9.4126499999999993</c:v>
                </c:pt>
                <c:pt idx="13987" formatCode="General">
                  <c:v>9.4133200000000006</c:v>
                </c:pt>
                <c:pt idx="13988" formatCode="General">
                  <c:v>9.4139999999999997</c:v>
                </c:pt>
                <c:pt idx="13989" formatCode="General">
                  <c:v>9.4146699999999992</c:v>
                </c:pt>
                <c:pt idx="13990" formatCode="General">
                  <c:v>9.4153400000000005</c:v>
                </c:pt>
                <c:pt idx="13991" formatCode="General">
                  <c:v>9.41601</c:v>
                </c:pt>
                <c:pt idx="13992" formatCode="General">
                  <c:v>9.4166899999999991</c:v>
                </c:pt>
                <c:pt idx="13993" formatCode="General">
                  <c:v>9.4173600000000004</c:v>
                </c:pt>
                <c:pt idx="13994" formatCode="General">
                  <c:v>9.4180299999999999</c:v>
                </c:pt>
                <c:pt idx="13995" formatCode="General">
                  <c:v>9.4187100000000008</c:v>
                </c:pt>
                <c:pt idx="13996" formatCode="General">
                  <c:v>9.4193800000000003</c:v>
                </c:pt>
                <c:pt idx="13997" formatCode="General">
                  <c:v>9.4200499999999998</c:v>
                </c:pt>
                <c:pt idx="13998" formatCode="General">
                  <c:v>9.4207300000000007</c:v>
                </c:pt>
                <c:pt idx="13999" formatCode="General">
                  <c:v>9.4214000000000002</c:v>
                </c:pt>
                <c:pt idx="14000" formatCode="General">
                  <c:v>9.4220699999999997</c:v>
                </c:pt>
                <c:pt idx="14001" formatCode="General">
                  <c:v>9.4227500000000006</c:v>
                </c:pt>
                <c:pt idx="14002" formatCode="General">
                  <c:v>9.4234200000000001</c:v>
                </c:pt>
                <c:pt idx="14003" formatCode="General">
                  <c:v>9.4240899999999996</c:v>
                </c:pt>
                <c:pt idx="14004" formatCode="General">
                  <c:v>9.4247599999999991</c:v>
                </c:pt>
                <c:pt idx="14005" formatCode="General">
                  <c:v>9.42544</c:v>
                </c:pt>
                <c:pt idx="14006" formatCode="General">
                  <c:v>9.4261099999999995</c:v>
                </c:pt>
                <c:pt idx="14007" formatCode="General">
                  <c:v>9.4267800000000008</c:v>
                </c:pt>
                <c:pt idx="14008" formatCode="General">
                  <c:v>9.42746</c:v>
                </c:pt>
                <c:pt idx="14009" formatCode="General">
                  <c:v>9.4281299999999995</c:v>
                </c:pt>
                <c:pt idx="14010" formatCode="General">
                  <c:v>9.4288000000000007</c:v>
                </c:pt>
                <c:pt idx="14011" formatCode="General">
                  <c:v>9.4294799999999999</c:v>
                </c:pt>
                <c:pt idx="14012" formatCode="General">
                  <c:v>9.4301499999999994</c:v>
                </c:pt>
                <c:pt idx="14013" formatCode="General">
                  <c:v>9.4308200000000006</c:v>
                </c:pt>
                <c:pt idx="14014" formatCode="General">
                  <c:v>9.4314900000000002</c:v>
                </c:pt>
                <c:pt idx="14015" formatCode="General">
                  <c:v>9.4321699999999993</c:v>
                </c:pt>
                <c:pt idx="14016" formatCode="General">
                  <c:v>9.4328400000000006</c:v>
                </c:pt>
                <c:pt idx="14017" formatCode="General">
                  <c:v>9.4335100000000001</c:v>
                </c:pt>
                <c:pt idx="14018" formatCode="General">
                  <c:v>9.4341899999999992</c:v>
                </c:pt>
                <c:pt idx="14019" formatCode="General">
                  <c:v>9.4348600000000005</c:v>
                </c:pt>
                <c:pt idx="14020" formatCode="General">
                  <c:v>9.43553</c:v>
                </c:pt>
                <c:pt idx="14021" formatCode="General">
                  <c:v>9.4362100000000009</c:v>
                </c:pt>
                <c:pt idx="14022" formatCode="General">
                  <c:v>9.4368800000000004</c:v>
                </c:pt>
                <c:pt idx="14023" formatCode="General">
                  <c:v>9.4375499999999999</c:v>
                </c:pt>
                <c:pt idx="14024" formatCode="General">
                  <c:v>9.4382199999999994</c:v>
                </c:pt>
                <c:pt idx="14025" formatCode="General">
                  <c:v>9.4389000000000003</c:v>
                </c:pt>
                <c:pt idx="14026" formatCode="General">
                  <c:v>9.4395699999999998</c:v>
                </c:pt>
                <c:pt idx="14027" formatCode="General">
                  <c:v>9.4402399999999993</c:v>
                </c:pt>
                <c:pt idx="14028" formatCode="General">
                  <c:v>9.4409200000000002</c:v>
                </c:pt>
                <c:pt idx="14029" formatCode="General">
                  <c:v>9.4415899999999997</c:v>
                </c:pt>
                <c:pt idx="14030" formatCode="General">
                  <c:v>9.4422599999999992</c:v>
                </c:pt>
                <c:pt idx="14031" formatCode="General">
                  <c:v>9.4429400000000001</c:v>
                </c:pt>
                <c:pt idx="14032" formatCode="General">
                  <c:v>9.4436099999999996</c:v>
                </c:pt>
                <c:pt idx="14033" formatCode="General">
                  <c:v>9.4442799999999991</c:v>
                </c:pt>
                <c:pt idx="14034" formatCode="General">
                  <c:v>9.4449500000000004</c:v>
                </c:pt>
                <c:pt idx="14035" formatCode="General">
                  <c:v>9.4456299999999995</c:v>
                </c:pt>
                <c:pt idx="14036" formatCode="General">
                  <c:v>9.4463000000000008</c:v>
                </c:pt>
                <c:pt idx="14037" formatCode="General">
                  <c:v>9.4469700000000003</c:v>
                </c:pt>
                <c:pt idx="14038" formatCode="General">
                  <c:v>9.4476499999999994</c:v>
                </c:pt>
                <c:pt idx="14039" formatCode="General">
                  <c:v>9.4483200000000007</c:v>
                </c:pt>
                <c:pt idx="14040" formatCode="General">
                  <c:v>9.4489900000000002</c:v>
                </c:pt>
                <c:pt idx="14041" formatCode="General">
                  <c:v>9.4496699999999993</c:v>
                </c:pt>
                <c:pt idx="14042" formatCode="General">
                  <c:v>9.4503400000000006</c:v>
                </c:pt>
                <c:pt idx="14043" formatCode="General">
                  <c:v>9.4510100000000001</c:v>
                </c:pt>
                <c:pt idx="14044" formatCode="General">
                  <c:v>9.4516799999999996</c:v>
                </c:pt>
                <c:pt idx="14045" formatCode="General">
                  <c:v>9.4523600000000005</c:v>
                </c:pt>
                <c:pt idx="14046" formatCode="General">
                  <c:v>9.45303</c:v>
                </c:pt>
                <c:pt idx="14047" formatCode="General">
                  <c:v>9.4536999999999995</c:v>
                </c:pt>
                <c:pt idx="14048" formatCode="General">
                  <c:v>9.4543800000000005</c:v>
                </c:pt>
                <c:pt idx="14049" formatCode="General">
                  <c:v>9.45505</c:v>
                </c:pt>
                <c:pt idx="14050" formatCode="General">
                  <c:v>9.4557199999999995</c:v>
                </c:pt>
                <c:pt idx="14051" formatCode="General">
                  <c:v>9.4564000000000004</c:v>
                </c:pt>
                <c:pt idx="14052" formatCode="General">
                  <c:v>9.4570699999999999</c:v>
                </c:pt>
                <c:pt idx="14053" formatCode="General">
                  <c:v>9.4577399999999994</c:v>
                </c:pt>
                <c:pt idx="14054" formatCode="General">
                  <c:v>9.4584100000000007</c:v>
                </c:pt>
                <c:pt idx="14055" formatCode="General">
                  <c:v>9.4590899999999998</c:v>
                </c:pt>
                <c:pt idx="14056" formatCode="General">
                  <c:v>9.4597599999999993</c:v>
                </c:pt>
                <c:pt idx="14057" formatCode="General">
                  <c:v>9.4604300000000006</c:v>
                </c:pt>
                <c:pt idx="14058" formatCode="General">
                  <c:v>9.4611099999999997</c:v>
                </c:pt>
                <c:pt idx="14059" formatCode="General">
                  <c:v>9.4617799999999992</c:v>
                </c:pt>
                <c:pt idx="14060" formatCode="General">
                  <c:v>9.4624500000000005</c:v>
                </c:pt>
                <c:pt idx="14061" formatCode="General">
                  <c:v>9.4631299999999996</c:v>
                </c:pt>
                <c:pt idx="14062" formatCode="General">
                  <c:v>9.4638000000000009</c:v>
                </c:pt>
                <c:pt idx="14063" formatCode="General">
                  <c:v>9.4644700000000004</c:v>
                </c:pt>
                <c:pt idx="14064" formatCode="General">
                  <c:v>9.4651399999999999</c:v>
                </c:pt>
                <c:pt idx="14065" formatCode="General">
                  <c:v>9.4658200000000008</c:v>
                </c:pt>
                <c:pt idx="14066" formatCode="General">
                  <c:v>9.4664900000000003</c:v>
                </c:pt>
                <c:pt idx="14067" formatCode="General">
                  <c:v>9.4671599999999998</c:v>
                </c:pt>
                <c:pt idx="14068" formatCode="General">
                  <c:v>9.4678400000000007</c:v>
                </c:pt>
                <c:pt idx="14069" formatCode="General">
                  <c:v>9.4685100000000002</c:v>
                </c:pt>
                <c:pt idx="14070" formatCode="General">
                  <c:v>9.4691799999999997</c:v>
                </c:pt>
                <c:pt idx="14071" formatCode="General">
                  <c:v>9.4698600000000006</c:v>
                </c:pt>
                <c:pt idx="14072" formatCode="General">
                  <c:v>9.4705300000000001</c:v>
                </c:pt>
                <c:pt idx="14073" formatCode="General">
                  <c:v>9.4711999999999996</c:v>
                </c:pt>
                <c:pt idx="14074" formatCode="General">
                  <c:v>9.4718699999999991</c:v>
                </c:pt>
                <c:pt idx="14075" formatCode="General">
                  <c:v>9.47255</c:v>
                </c:pt>
                <c:pt idx="14076" formatCode="General">
                  <c:v>9.4732199999999995</c:v>
                </c:pt>
                <c:pt idx="14077" formatCode="General">
                  <c:v>9.4738900000000008</c:v>
                </c:pt>
                <c:pt idx="14078" formatCode="General">
                  <c:v>9.4745699999999999</c:v>
                </c:pt>
                <c:pt idx="14079" formatCode="General">
                  <c:v>9.4752399999999994</c:v>
                </c:pt>
                <c:pt idx="14080" formatCode="General">
                  <c:v>9.4759100000000007</c:v>
                </c:pt>
                <c:pt idx="14081" formatCode="General">
                  <c:v>9.4765899999999998</c:v>
                </c:pt>
                <c:pt idx="14082" formatCode="General">
                  <c:v>9.4772599999999994</c:v>
                </c:pt>
                <c:pt idx="14083" formatCode="General">
                  <c:v>9.4779300000000006</c:v>
                </c:pt>
                <c:pt idx="14084" formatCode="General">
                  <c:v>9.4786000000000001</c:v>
                </c:pt>
                <c:pt idx="14085" formatCode="General">
                  <c:v>9.4792799999999993</c:v>
                </c:pt>
                <c:pt idx="14086" formatCode="General">
                  <c:v>9.4799500000000005</c:v>
                </c:pt>
                <c:pt idx="14087" formatCode="General">
                  <c:v>9.48062</c:v>
                </c:pt>
                <c:pt idx="14088" formatCode="General">
                  <c:v>9.4812999999999992</c:v>
                </c:pt>
                <c:pt idx="14089" formatCode="General">
                  <c:v>9.4819700000000005</c:v>
                </c:pt>
                <c:pt idx="14090" formatCode="General">
                  <c:v>9.48264</c:v>
                </c:pt>
                <c:pt idx="14091" formatCode="General">
                  <c:v>9.4833200000000009</c:v>
                </c:pt>
                <c:pt idx="14092" formatCode="General">
                  <c:v>9.4839900000000004</c:v>
                </c:pt>
                <c:pt idx="14093" formatCode="General">
                  <c:v>9.4846599999999999</c:v>
                </c:pt>
                <c:pt idx="14094" formatCode="General">
                  <c:v>9.4853299999999994</c:v>
                </c:pt>
                <c:pt idx="14095" formatCode="General">
                  <c:v>9.4860100000000003</c:v>
                </c:pt>
                <c:pt idx="14096" formatCode="General">
                  <c:v>9.4866799999999998</c:v>
                </c:pt>
                <c:pt idx="14097" formatCode="General">
                  <c:v>9.4873499999999993</c:v>
                </c:pt>
                <c:pt idx="14098" formatCode="General">
                  <c:v>9.4880300000000002</c:v>
                </c:pt>
                <c:pt idx="14099" formatCode="General">
                  <c:v>9.4886999999999997</c:v>
                </c:pt>
                <c:pt idx="14100" formatCode="General">
                  <c:v>9.4893699999999992</c:v>
                </c:pt>
                <c:pt idx="14101" formatCode="General">
                  <c:v>9.4900500000000001</c:v>
                </c:pt>
                <c:pt idx="14102" formatCode="General">
                  <c:v>9.4907199999999996</c:v>
                </c:pt>
                <c:pt idx="14103" formatCode="General">
                  <c:v>9.4913900000000009</c:v>
                </c:pt>
                <c:pt idx="14104" formatCode="General">
                  <c:v>9.4920600000000004</c:v>
                </c:pt>
                <c:pt idx="14105" formatCode="General">
                  <c:v>9.4927399999999995</c:v>
                </c:pt>
                <c:pt idx="14106" formatCode="General">
                  <c:v>9.4934100000000008</c:v>
                </c:pt>
                <c:pt idx="14107" formatCode="General">
                  <c:v>9.4940800000000003</c:v>
                </c:pt>
                <c:pt idx="14108" formatCode="General">
                  <c:v>9.4947599999999994</c:v>
                </c:pt>
                <c:pt idx="14109" formatCode="General">
                  <c:v>9.4954300000000007</c:v>
                </c:pt>
                <c:pt idx="14110" formatCode="General">
                  <c:v>9.4961000000000002</c:v>
                </c:pt>
                <c:pt idx="14111" formatCode="General">
                  <c:v>9.4967799999999993</c:v>
                </c:pt>
                <c:pt idx="14112" formatCode="General">
                  <c:v>9.4974500000000006</c:v>
                </c:pt>
                <c:pt idx="14113" formatCode="General">
                  <c:v>9.4981200000000001</c:v>
                </c:pt>
                <c:pt idx="14114" formatCode="General">
                  <c:v>9.4987899999999996</c:v>
                </c:pt>
                <c:pt idx="14115" formatCode="General">
                  <c:v>9.4994700000000005</c:v>
                </c:pt>
                <c:pt idx="14116" formatCode="General">
                  <c:v>9.50014</c:v>
                </c:pt>
                <c:pt idx="14117" formatCode="General">
                  <c:v>9.5008099999999995</c:v>
                </c:pt>
                <c:pt idx="14118" formatCode="General">
                  <c:v>9.5014900000000004</c:v>
                </c:pt>
                <c:pt idx="14119" formatCode="General">
                  <c:v>9.5021599999999999</c:v>
                </c:pt>
                <c:pt idx="14120" formatCode="General">
                  <c:v>9.5028299999999994</c:v>
                </c:pt>
                <c:pt idx="14121" formatCode="General">
                  <c:v>9.5035100000000003</c:v>
                </c:pt>
                <c:pt idx="14122" formatCode="General">
                  <c:v>9.5041799999999999</c:v>
                </c:pt>
                <c:pt idx="14123" formatCode="General">
                  <c:v>9.5048499999999994</c:v>
                </c:pt>
                <c:pt idx="14124" formatCode="General">
                  <c:v>9.5055200000000006</c:v>
                </c:pt>
                <c:pt idx="14125" formatCode="General">
                  <c:v>9.5061999999999998</c:v>
                </c:pt>
                <c:pt idx="14126" formatCode="General">
                  <c:v>9.5068699999999993</c:v>
                </c:pt>
                <c:pt idx="14127" formatCode="General">
                  <c:v>9.5075400000000005</c:v>
                </c:pt>
                <c:pt idx="14128" formatCode="General">
                  <c:v>9.5082199999999997</c:v>
                </c:pt>
                <c:pt idx="14129" formatCode="General">
                  <c:v>9.5088899999999992</c:v>
                </c:pt>
                <c:pt idx="14130" formatCode="General">
                  <c:v>9.5095600000000005</c:v>
                </c:pt>
                <c:pt idx="14131" formatCode="General">
                  <c:v>9.5102399999999996</c:v>
                </c:pt>
                <c:pt idx="14132" formatCode="General">
                  <c:v>9.5109100000000009</c:v>
                </c:pt>
                <c:pt idx="14133" formatCode="General">
                  <c:v>9.5115800000000004</c:v>
                </c:pt>
                <c:pt idx="14134" formatCode="General">
                  <c:v>9.5122499999999999</c:v>
                </c:pt>
                <c:pt idx="14135" formatCode="General">
                  <c:v>9.5129300000000008</c:v>
                </c:pt>
                <c:pt idx="14136" formatCode="General">
                  <c:v>9.5136000000000003</c:v>
                </c:pt>
                <c:pt idx="14137" formatCode="General">
                  <c:v>9.5142699999999998</c:v>
                </c:pt>
                <c:pt idx="14138" formatCode="General">
                  <c:v>9.5149500000000007</c:v>
                </c:pt>
                <c:pt idx="14139" formatCode="General">
                  <c:v>9.5156200000000002</c:v>
                </c:pt>
                <c:pt idx="14140" formatCode="General">
                  <c:v>9.5162899999999997</c:v>
                </c:pt>
                <c:pt idx="14141" formatCode="General">
                  <c:v>9.5169700000000006</c:v>
                </c:pt>
                <c:pt idx="14142" formatCode="General">
                  <c:v>9.5176400000000001</c:v>
                </c:pt>
                <c:pt idx="14143" formatCode="General">
                  <c:v>9.5183099999999996</c:v>
                </c:pt>
                <c:pt idx="14144" formatCode="General">
                  <c:v>9.5189800000000009</c:v>
                </c:pt>
                <c:pt idx="14145" formatCode="General">
                  <c:v>9.51966</c:v>
                </c:pt>
                <c:pt idx="14146" formatCode="General">
                  <c:v>9.5203299999999995</c:v>
                </c:pt>
                <c:pt idx="14147" formatCode="General">
                  <c:v>9.5210000000000008</c:v>
                </c:pt>
                <c:pt idx="14148" formatCode="General">
                  <c:v>9.5216799999999999</c:v>
                </c:pt>
                <c:pt idx="14149" formatCode="General">
                  <c:v>9.5223499999999994</c:v>
                </c:pt>
                <c:pt idx="14150" formatCode="General">
                  <c:v>9.5230200000000007</c:v>
                </c:pt>
                <c:pt idx="14151" formatCode="General">
                  <c:v>9.5236999999999998</c:v>
                </c:pt>
                <c:pt idx="14152" formatCode="General">
                  <c:v>9.5243699999999993</c:v>
                </c:pt>
                <c:pt idx="14153" formatCode="General">
                  <c:v>9.5250400000000006</c:v>
                </c:pt>
                <c:pt idx="14154" formatCode="General">
                  <c:v>9.5257100000000001</c:v>
                </c:pt>
                <c:pt idx="14155" formatCode="General">
                  <c:v>9.5263899999999992</c:v>
                </c:pt>
                <c:pt idx="14156" formatCode="General">
                  <c:v>9.5270600000000005</c:v>
                </c:pt>
                <c:pt idx="14157" formatCode="General">
                  <c:v>9.52773</c:v>
                </c:pt>
                <c:pt idx="14158" formatCode="General">
                  <c:v>9.5284099999999992</c:v>
                </c:pt>
                <c:pt idx="14159" formatCode="General">
                  <c:v>9.5290800000000004</c:v>
                </c:pt>
                <c:pt idx="14160" formatCode="General">
                  <c:v>9.5297499999999999</c:v>
                </c:pt>
                <c:pt idx="14161" formatCode="General">
                  <c:v>9.5304300000000008</c:v>
                </c:pt>
                <c:pt idx="14162" formatCode="General">
                  <c:v>9.5311000000000003</c:v>
                </c:pt>
                <c:pt idx="14163" formatCode="General">
                  <c:v>9.5317699999999999</c:v>
                </c:pt>
                <c:pt idx="14164" formatCode="General">
                  <c:v>9.5324399999999994</c:v>
                </c:pt>
                <c:pt idx="14165" formatCode="General">
                  <c:v>9.5331200000000003</c:v>
                </c:pt>
                <c:pt idx="14166" formatCode="General">
                  <c:v>9.5337899999999998</c:v>
                </c:pt>
                <c:pt idx="14167" formatCode="General">
                  <c:v>9.5344599999999993</c:v>
                </c:pt>
                <c:pt idx="14168" formatCode="General">
                  <c:v>9.5351400000000002</c:v>
                </c:pt>
                <c:pt idx="14169" formatCode="General">
                  <c:v>9.5358099999999997</c:v>
                </c:pt>
                <c:pt idx="14170" formatCode="General">
                  <c:v>9.5364799999999992</c:v>
                </c:pt>
                <c:pt idx="14171" formatCode="General">
                  <c:v>9.5371600000000001</c:v>
                </c:pt>
                <c:pt idx="14172" formatCode="General">
                  <c:v>9.5378299999999996</c:v>
                </c:pt>
                <c:pt idx="14173" formatCode="General">
                  <c:v>9.5385000000000009</c:v>
                </c:pt>
                <c:pt idx="14174" formatCode="General">
                  <c:v>9.5391700000000004</c:v>
                </c:pt>
                <c:pt idx="14175" formatCode="General">
                  <c:v>9.5398499999999995</c:v>
                </c:pt>
                <c:pt idx="14176" formatCode="General">
                  <c:v>9.5405200000000008</c:v>
                </c:pt>
                <c:pt idx="14177" formatCode="General">
                  <c:v>9.5411900000000003</c:v>
                </c:pt>
                <c:pt idx="14178" formatCode="General">
                  <c:v>9.5418699999999994</c:v>
                </c:pt>
                <c:pt idx="14179" formatCode="General">
                  <c:v>9.5425400000000007</c:v>
                </c:pt>
                <c:pt idx="14180" formatCode="General">
                  <c:v>9.5432100000000002</c:v>
                </c:pt>
                <c:pt idx="14181" formatCode="General">
                  <c:v>9.5438899999999993</c:v>
                </c:pt>
                <c:pt idx="14182" formatCode="General">
                  <c:v>9.5445600000000006</c:v>
                </c:pt>
                <c:pt idx="14183" formatCode="General">
                  <c:v>9.5452300000000001</c:v>
                </c:pt>
                <c:pt idx="14184" formatCode="General">
                  <c:v>9.5458999999999996</c:v>
                </c:pt>
                <c:pt idx="14185" formatCode="General">
                  <c:v>9.5465800000000005</c:v>
                </c:pt>
                <c:pt idx="14186" formatCode="General">
                  <c:v>9.54725</c:v>
                </c:pt>
                <c:pt idx="14187" formatCode="General">
                  <c:v>9.5479199999999995</c:v>
                </c:pt>
                <c:pt idx="14188" formatCode="General">
                  <c:v>9.5486000000000004</c:v>
                </c:pt>
                <c:pt idx="14189" formatCode="General">
                  <c:v>9.5492699999999999</c:v>
                </c:pt>
                <c:pt idx="14190" formatCode="General">
                  <c:v>9.5499399999999994</c:v>
                </c:pt>
                <c:pt idx="14191" formatCode="General">
                  <c:v>9.5506200000000003</c:v>
                </c:pt>
                <c:pt idx="14192" formatCode="General">
                  <c:v>9.5512899999999998</c:v>
                </c:pt>
                <c:pt idx="14193" formatCode="General">
                  <c:v>9.5519599999999993</c:v>
                </c:pt>
                <c:pt idx="14194" formatCode="General">
                  <c:v>9.5526300000000006</c:v>
                </c:pt>
                <c:pt idx="14195" formatCode="General">
                  <c:v>9.5533099999999997</c:v>
                </c:pt>
                <c:pt idx="14196" formatCode="General">
                  <c:v>9.5539799999999993</c:v>
                </c:pt>
                <c:pt idx="14197" formatCode="General">
                  <c:v>9.5546500000000005</c:v>
                </c:pt>
                <c:pt idx="14198" formatCode="General">
                  <c:v>9.5553299999999997</c:v>
                </c:pt>
                <c:pt idx="14199" formatCode="General">
                  <c:v>9.5559999999999992</c:v>
                </c:pt>
                <c:pt idx="14200" formatCode="General">
                  <c:v>9.5566700000000004</c:v>
                </c:pt>
                <c:pt idx="14201" formatCode="General">
                  <c:v>9.5573499999999996</c:v>
                </c:pt>
                <c:pt idx="14202" formatCode="General">
                  <c:v>9.5580200000000008</c:v>
                </c:pt>
                <c:pt idx="14203" formatCode="General">
                  <c:v>9.5586900000000004</c:v>
                </c:pt>
                <c:pt idx="14204" formatCode="General">
                  <c:v>9.5593699999999995</c:v>
                </c:pt>
                <c:pt idx="14205" formatCode="General">
                  <c:v>9.5600400000000008</c:v>
                </c:pt>
                <c:pt idx="14206" formatCode="General">
                  <c:v>9.5607100000000003</c:v>
                </c:pt>
                <c:pt idx="14207" formatCode="General">
                  <c:v>9.5613799999999998</c:v>
                </c:pt>
                <c:pt idx="14208" formatCode="General">
                  <c:v>9.5620600000000007</c:v>
                </c:pt>
                <c:pt idx="14209" formatCode="General">
                  <c:v>9.5627300000000002</c:v>
                </c:pt>
                <c:pt idx="14210" formatCode="General">
                  <c:v>9.5633999999999997</c:v>
                </c:pt>
                <c:pt idx="14211" formatCode="General">
                  <c:v>9.5640800000000006</c:v>
                </c:pt>
                <c:pt idx="14212" formatCode="General">
                  <c:v>9.5647500000000001</c:v>
                </c:pt>
                <c:pt idx="14213" formatCode="General">
                  <c:v>9.5654199999999996</c:v>
                </c:pt>
                <c:pt idx="14214" formatCode="General">
                  <c:v>9.5661000000000005</c:v>
                </c:pt>
                <c:pt idx="14215" formatCode="General">
                  <c:v>9.56677</c:v>
                </c:pt>
                <c:pt idx="14216" formatCode="General">
                  <c:v>9.5674399999999995</c:v>
                </c:pt>
                <c:pt idx="14217" formatCode="General">
                  <c:v>9.5681100000000008</c:v>
                </c:pt>
                <c:pt idx="14218" formatCode="General">
                  <c:v>9.5687899999999999</c:v>
                </c:pt>
                <c:pt idx="14219" formatCode="General">
                  <c:v>9.5694599999999994</c:v>
                </c:pt>
                <c:pt idx="14220" formatCode="General">
                  <c:v>9.5701300000000007</c:v>
                </c:pt>
                <c:pt idx="14221" formatCode="General">
                  <c:v>9.5708099999999998</c:v>
                </c:pt>
                <c:pt idx="14222" formatCode="General">
                  <c:v>9.5714799999999993</c:v>
                </c:pt>
                <c:pt idx="14223" formatCode="General">
                  <c:v>9.5721500000000006</c:v>
                </c:pt>
                <c:pt idx="14224" formatCode="General">
                  <c:v>9.5728299999999997</c:v>
                </c:pt>
                <c:pt idx="14225" formatCode="General">
                  <c:v>9.5734999999999992</c:v>
                </c:pt>
                <c:pt idx="14226" formatCode="General">
                  <c:v>9.5741700000000005</c:v>
                </c:pt>
                <c:pt idx="14227" formatCode="General">
                  <c:v>9.57484</c:v>
                </c:pt>
                <c:pt idx="14228" formatCode="General">
                  <c:v>9.5755199999999991</c:v>
                </c:pt>
                <c:pt idx="14229" formatCode="General">
                  <c:v>9.5761900000000004</c:v>
                </c:pt>
                <c:pt idx="14230" formatCode="General">
                  <c:v>9.5768599999999999</c:v>
                </c:pt>
                <c:pt idx="14231" formatCode="General">
                  <c:v>9.5775400000000008</c:v>
                </c:pt>
                <c:pt idx="14232" formatCode="General">
                  <c:v>9.5782100000000003</c:v>
                </c:pt>
                <c:pt idx="14233" formatCode="General">
                  <c:v>9.5788799999999998</c:v>
                </c:pt>
                <c:pt idx="14234" formatCode="General">
                  <c:v>9.5795600000000007</c:v>
                </c:pt>
                <c:pt idx="14235" formatCode="General">
                  <c:v>9.5802300000000002</c:v>
                </c:pt>
                <c:pt idx="14236" formatCode="General">
                  <c:v>9.5808999999999997</c:v>
                </c:pt>
                <c:pt idx="14237" formatCode="General">
                  <c:v>9.5815699999999993</c:v>
                </c:pt>
                <c:pt idx="14238" formatCode="General">
                  <c:v>9.5822500000000002</c:v>
                </c:pt>
                <c:pt idx="14239" formatCode="General">
                  <c:v>9.5829199999999997</c:v>
                </c:pt>
                <c:pt idx="14240" formatCode="General">
                  <c:v>9.5835899999999992</c:v>
                </c:pt>
                <c:pt idx="14241" formatCode="General">
                  <c:v>9.5842700000000001</c:v>
                </c:pt>
                <c:pt idx="14242" formatCode="General">
                  <c:v>9.5849399999999996</c:v>
                </c:pt>
                <c:pt idx="14243" formatCode="General">
                  <c:v>9.5856100000000009</c:v>
                </c:pt>
                <c:pt idx="14244" formatCode="General">
                  <c:v>9.58629</c:v>
                </c:pt>
                <c:pt idx="14245" formatCode="General">
                  <c:v>9.5869599999999995</c:v>
                </c:pt>
                <c:pt idx="14246" formatCode="General">
                  <c:v>9.5876300000000008</c:v>
                </c:pt>
                <c:pt idx="14247" formatCode="General">
                  <c:v>9.5883000000000003</c:v>
                </c:pt>
                <c:pt idx="14248" formatCode="General">
                  <c:v>9.5889799999999994</c:v>
                </c:pt>
                <c:pt idx="14249" formatCode="General">
                  <c:v>9.5896500000000007</c:v>
                </c:pt>
                <c:pt idx="14250" formatCode="General">
                  <c:v>9.5903200000000002</c:v>
                </c:pt>
                <c:pt idx="14251" formatCode="General">
                  <c:v>9.5909999999999993</c:v>
                </c:pt>
                <c:pt idx="14252" formatCode="General">
                  <c:v>9.5916700000000006</c:v>
                </c:pt>
                <c:pt idx="14253" formatCode="General">
                  <c:v>9.5923400000000001</c:v>
                </c:pt>
                <c:pt idx="14254" formatCode="General">
                  <c:v>9.5930199999999992</c:v>
                </c:pt>
                <c:pt idx="14255" formatCode="General">
                  <c:v>9.5936900000000005</c:v>
                </c:pt>
                <c:pt idx="14256" formatCode="General">
                  <c:v>9.59436</c:v>
                </c:pt>
                <c:pt idx="14257" formatCode="General">
                  <c:v>9.5950299999999995</c:v>
                </c:pt>
                <c:pt idx="14258" formatCode="General">
                  <c:v>9.5957100000000004</c:v>
                </c:pt>
                <c:pt idx="14259" formatCode="General">
                  <c:v>9.5963799999999999</c:v>
                </c:pt>
                <c:pt idx="14260" formatCode="General">
                  <c:v>9.5970499999999994</c:v>
                </c:pt>
                <c:pt idx="14261" formatCode="General">
                  <c:v>9.5977300000000003</c:v>
                </c:pt>
                <c:pt idx="14262" formatCode="General">
                  <c:v>9.5983999999999998</c:v>
                </c:pt>
                <c:pt idx="14263" formatCode="General">
                  <c:v>9.5990699999999993</c:v>
                </c:pt>
                <c:pt idx="14264" formatCode="General">
                  <c:v>9.5997500000000002</c:v>
                </c:pt>
                <c:pt idx="14265" formatCode="General">
                  <c:v>9.6004199999999997</c:v>
                </c:pt>
                <c:pt idx="14266" formatCode="General">
                  <c:v>9.6010899999999992</c:v>
                </c:pt>
                <c:pt idx="14267" formatCode="General">
                  <c:v>9.6017600000000005</c:v>
                </c:pt>
                <c:pt idx="14268" formatCode="General">
                  <c:v>9.6024399999999996</c:v>
                </c:pt>
                <c:pt idx="14269" formatCode="General">
                  <c:v>9.6031099999999991</c:v>
                </c:pt>
                <c:pt idx="14270" formatCode="General">
                  <c:v>9.6037800000000004</c:v>
                </c:pt>
                <c:pt idx="14271" formatCode="General">
                  <c:v>9.6044599999999996</c:v>
                </c:pt>
                <c:pt idx="14272" formatCode="General">
                  <c:v>9.6051300000000008</c:v>
                </c:pt>
                <c:pt idx="14273" formatCode="General">
                  <c:v>9.6058000000000003</c:v>
                </c:pt>
                <c:pt idx="14274" formatCode="General">
                  <c:v>9.6064799999999995</c:v>
                </c:pt>
                <c:pt idx="14275" formatCode="General">
                  <c:v>9.6071500000000007</c:v>
                </c:pt>
                <c:pt idx="14276" formatCode="General">
                  <c:v>9.6078200000000002</c:v>
                </c:pt>
                <c:pt idx="14277" formatCode="General">
                  <c:v>9.6084899999999998</c:v>
                </c:pt>
                <c:pt idx="14278" formatCode="General">
                  <c:v>9.6091700000000007</c:v>
                </c:pt>
                <c:pt idx="14279" formatCode="General">
                  <c:v>9.6098400000000002</c:v>
                </c:pt>
                <c:pt idx="14280" formatCode="General">
                  <c:v>9.6105099999999997</c:v>
                </c:pt>
                <c:pt idx="14281" formatCode="General">
                  <c:v>9.6111900000000006</c:v>
                </c:pt>
                <c:pt idx="14282" formatCode="General">
                  <c:v>9.6118600000000001</c:v>
                </c:pt>
                <c:pt idx="14283" formatCode="General">
                  <c:v>9.6125299999999996</c:v>
                </c:pt>
                <c:pt idx="14284" formatCode="General">
                  <c:v>9.6132100000000005</c:v>
                </c:pt>
                <c:pt idx="14285" formatCode="General">
                  <c:v>9.61388</c:v>
                </c:pt>
                <c:pt idx="14286" formatCode="General">
                  <c:v>9.6145499999999995</c:v>
                </c:pt>
                <c:pt idx="14287" formatCode="General">
                  <c:v>9.6152200000000008</c:v>
                </c:pt>
                <c:pt idx="14288" formatCode="General">
                  <c:v>9.6158999999999999</c:v>
                </c:pt>
                <c:pt idx="14289" formatCode="General">
                  <c:v>9.6165699999999994</c:v>
                </c:pt>
                <c:pt idx="14290" formatCode="General">
                  <c:v>9.6172400000000007</c:v>
                </c:pt>
                <c:pt idx="14291" formatCode="General">
                  <c:v>9.6179199999999998</c:v>
                </c:pt>
                <c:pt idx="14292" formatCode="General">
                  <c:v>9.6185899999999993</c:v>
                </c:pt>
                <c:pt idx="14293" formatCode="General">
                  <c:v>9.6192600000000006</c:v>
                </c:pt>
                <c:pt idx="14294" formatCode="General">
                  <c:v>9.6199399999999997</c:v>
                </c:pt>
                <c:pt idx="14295" formatCode="General">
                  <c:v>9.6206099999999992</c:v>
                </c:pt>
                <c:pt idx="14296" formatCode="General">
                  <c:v>9.6212800000000005</c:v>
                </c:pt>
                <c:pt idx="14297" formatCode="General">
                  <c:v>9.62195</c:v>
                </c:pt>
                <c:pt idx="14298" formatCode="General">
                  <c:v>9.6226299999999991</c:v>
                </c:pt>
                <c:pt idx="14299" formatCode="General">
                  <c:v>9.6233000000000004</c:v>
                </c:pt>
                <c:pt idx="14300" formatCode="General">
                  <c:v>9.6239699999999999</c:v>
                </c:pt>
                <c:pt idx="14301" formatCode="General">
                  <c:v>9.6246500000000008</c:v>
                </c:pt>
                <c:pt idx="14302" formatCode="General">
                  <c:v>9.6253200000000003</c:v>
                </c:pt>
                <c:pt idx="14303" formatCode="General">
                  <c:v>9.6259899999999998</c:v>
                </c:pt>
                <c:pt idx="14304" formatCode="General">
                  <c:v>9.6266700000000007</c:v>
                </c:pt>
                <c:pt idx="14305" formatCode="General">
                  <c:v>9.6273400000000002</c:v>
                </c:pt>
                <c:pt idx="14306" formatCode="General">
                  <c:v>9.6280099999999997</c:v>
                </c:pt>
                <c:pt idx="14307" formatCode="General">
                  <c:v>9.6286799999999992</c:v>
                </c:pt>
                <c:pt idx="14308" formatCode="General">
                  <c:v>9.6293600000000001</c:v>
                </c:pt>
                <c:pt idx="14309" formatCode="General">
                  <c:v>9.6300299999999996</c:v>
                </c:pt>
                <c:pt idx="14310" formatCode="General">
                  <c:v>9.6306999999999992</c:v>
                </c:pt>
                <c:pt idx="14311" formatCode="General">
                  <c:v>9.6313800000000001</c:v>
                </c:pt>
                <c:pt idx="14312" formatCode="General">
                  <c:v>9.6320499999999996</c:v>
                </c:pt>
                <c:pt idx="14313" formatCode="General">
                  <c:v>9.6327200000000008</c:v>
                </c:pt>
                <c:pt idx="14314" formatCode="General">
                  <c:v>9.6334</c:v>
                </c:pt>
                <c:pt idx="14315" formatCode="General">
                  <c:v>9.6340699999999995</c:v>
                </c:pt>
                <c:pt idx="14316" formatCode="General">
                  <c:v>9.6347400000000007</c:v>
                </c:pt>
                <c:pt idx="14317" formatCode="General">
                  <c:v>9.6354100000000003</c:v>
                </c:pt>
                <c:pt idx="14318" formatCode="General">
                  <c:v>9.6360899999999994</c:v>
                </c:pt>
                <c:pt idx="14319" formatCode="General">
                  <c:v>9.6367600000000007</c:v>
                </c:pt>
                <c:pt idx="14320" formatCode="General">
                  <c:v>9.6374300000000002</c:v>
                </c:pt>
                <c:pt idx="14321" formatCode="General">
                  <c:v>9.6381099999999993</c:v>
                </c:pt>
                <c:pt idx="14322" formatCode="General">
                  <c:v>9.6387800000000006</c:v>
                </c:pt>
                <c:pt idx="14323" formatCode="General">
                  <c:v>9.6394500000000001</c:v>
                </c:pt>
                <c:pt idx="14324" formatCode="General">
                  <c:v>9.6401299999999992</c:v>
                </c:pt>
                <c:pt idx="14325" formatCode="General">
                  <c:v>9.6408000000000005</c:v>
                </c:pt>
                <c:pt idx="14326" formatCode="General">
                  <c:v>9.64147</c:v>
                </c:pt>
                <c:pt idx="14327" formatCode="General">
                  <c:v>9.6421399999999995</c:v>
                </c:pt>
                <c:pt idx="14328" formatCode="General">
                  <c:v>9.6428200000000004</c:v>
                </c:pt>
                <c:pt idx="14329" formatCode="General">
                  <c:v>9.6434899999999999</c:v>
                </c:pt>
                <c:pt idx="14330" formatCode="General">
                  <c:v>9.6441599999999994</c:v>
                </c:pt>
                <c:pt idx="14331" formatCode="General">
                  <c:v>9.6448400000000003</c:v>
                </c:pt>
                <c:pt idx="14332" formatCode="General">
                  <c:v>9.6455099999999998</c:v>
                </c:pt>
                <c:pt idx="14333" formatCode="General">
                  <c:v>9.6461799999999993</c:v>
                </c:pt>
                <c:pt idx="14334" formatCode="General">
                  <c:v>9.6468600000000002</c:v>
                </c:pt>
                <c:pt idx="14335" formatCode="General">
                  <c:v>9.6475299999999997</c:v>
                </c:pt>
                <c:pt idx="14336" formatCode="General">
                  <c:v>9.6481999999999992</c:v>
                </c:pt>
                <c:pt idx="14337" formatCode="General">
                  <c:v>9.6488700000000005</c:v>
                </c:pt>
                <c:pt idx="14338" formatCode="General">
                  <c:v>9.6495499999999996</c:v>
                </c:pt>
                <c:pt idx="14339" formatCode="General">
                  <c:v>9.6502199999999991</c:v>
                </c:pt>
                <c:pt idx="14340" formatCode="General">
                  <c:v>9.6508900000000004</c:v>
                </c:pt>
                <c:pt idx="14341" formatCode="General">
                  <c:v>9.6515699999999995</c:v>
                </c:pt>
                <c:pt idx="14342" formatCode="General">
                  <c:v>9.6522400000000008</c:v>
                </c:pt>
                <c:pt idx="14343" formatCode="General">
                  <c:v>9.6529100000000003</c:v>
                </c:pt>
                <c:pt idx="14344" formatCode="General">
                  <c:v>9.6535899999999994</c:v>
                </c:pt>
                <c:pt idx="14345" formatCode="General">
                  <c:v>9.6542600000000007</c:v>
                </c:pt>
                <c:pt idx="14346" formatCode="General">
                  <c:v>9.6549300000000002</c:v>
                </c:pt>
                <c:pt idx="14347" formatCode="General">
                  <c:v>9.6555999999999997</c:v>
                </c:pt>
                <c:pt idx="14348" formatCode="General">
                  <c:v>9.6562800000000006</c:v>
                </c:pt>
                <c:pt idx="14349" formatCode="General">
                  <c:v>9.6569500000000001</c:v>
                </c:pt>
                <c:pt idx="14350" formatCode="General">
                  <c:v>9.6576199999999996</c:v>
                </c:pt>
                <c:pt idx="14351" formatCode="General">
                  <c:v>9.6583000000000006</c:v>
                </c:pt>
                <c:pt idx="14352" formatCode="General">
                  <c:v>9.6589700000000001</c:v>
                </c:pt>
                <c:pt idx="14353" formatCode="General">
                  <c:v>9.6596399999999996</c:v>
                </c:pt>
                <c:pt idx="14354" formatCode="General">
                  <c:v>9.6603200000000005</c:v>
                </c:pt>
                <c:pt idx="14355" formatCode="General">
                  <c:v>9.66099</c:v>
                </c:pt>
                <c:pt idx="14356" formatCode="General">
                  <c:v>9.6616599999999995</c:v>
                </c:pt>
                <c:pt idx="14357" formatCode="General">
                  <c:v>9.6623300000000008</c:v>
                </c:pt>
                <c:pt idx="14358" formatCode="General">
                  <c:v>9.6630099999999999</c:v>
                </c:pt>
                <c:pt idx="14359" formatCode="General">
                  <c:v>9.6636799999999994</c:v>
                </c:pt>
                <c:pt idx="14360" formatCode="General">
                  <c:v>9.6643500000000007</c:v>
                </c:pt>
                <c:pt idx="14361" formatCode="General">
                  <c:v>9.6650299999999998</c:v>
                </c:pt>
                <c:pt idx="14362" formatCode="General">
                  <c:v>9.6656999999999993</c:v>
                </c:pt>
                <c:pt idx="14363" formatCode="General">
                  <c:v>9.6663700000000006</c:v>
                </c:pt>
                <c:pt idx="14364" formatCode="General">
                  <c:v>9.6670499999999997</c:v>
                </c:pt>
                <c:pt idx="14365" formatCode="General">
                  <c:v>9.6677199999999992</c:v>
                </c:pt>
                <c:pt idx="14366" formatCode="General">
                  <c:v>9.6683900000000005</c:v>
                </c:pt>
                <c:pt idx="14367" formatCode="General">
                  <c:v>9.66906</c:v>
                </c:pt>
                <c:pt idx="14368" formatCode="General">
                  <c:v>9.6697399999999991</c:v>
                </c:pt>
                <c:pt idx="14369" formatCode="General">
                  <c:v>9.6704100000000004</c:v>
                </c:pt>
                <c:pt idx="14370" formatCode="General">
                  <c:v>9.6710799999999999</c:v>
                </c:pt>
                <c:pt idx="14371" formatCode="General">
                  <c:v>9.6717600000000008</c:v>
                </c:pt>
                <c:pt idx="14372" formatCode="General">
                  <c:v>9.6724300000000003</c:v>
                </c:pt>
                <c:pt idx="14373" formatCode="General">
                  <c:v>9.6730999999999998</c:v>
                </c:pt>
                <c:pt idx="14374" formatCode="General">
                  <c:v>9.6737800000000007</c:v>
                </c:pt>
                <c:pt idx="14375" formatCode="General">
                  <c:v>9.6744500000000002</c:v>
                </c:pt>
                <c:pt idx="14376" formatCode="General">
                  <c:v>9.6751199999999997</c:v>
                </c:pt>
                <c:pt idx="14377" formatCode="General">
                  <c:v>9.6757899999999992</c:v>
                </c:pt>
                <c:pt idx="14378" formatCode="General">
                  <c:v>9.6764700000000001</c:v>
                </c:pt>
                <c:pt idx="14379" formatCode="General">
                  <c:v>9.6771399999999996</c:v>
                </c:pt>
                <c:pt idx="14380" formatCode="General">
                  <c:v>9.6778099999999991</c:v>
                </c:pt>
                <c:pt idx="14381" formatCode="General">
                  <c:v>9.67849</c:v>
                </c:pt>
                <c:pt idx="14382" formatCode="General">
                  <c:v>9.6791599999999995</c:v>
                </c:pt>
                <c:pt idx="14383" formatCode="General">
                  <c:v>9.6798300000000008</c:v>
                </c:pt>
                <c:pt idx="14384" formatCode="General">
                  <c:v>9.6805099999999999</c:v>
                </c:pt>
                <c:pt idx="14385" formatCode="General">
                  <c:v>9.6811799999999995</c:v>
                </c:pt>
                <c:pt idx="14386" formatCode="General">
                  <c:v>9.6818500000000007</c:v>
                </c:pt>
                <c:pt idx="14387" formatCode="General">
                  <c:v>9.6825200000000002</c:v>
                </c:pt>
                <c:pt idx="14388" formatCode="General">
                  <c:v>9.6831999999999994</c:v>
                </c:pt>
                <c:pt idx="14389" formatCode="General">
                  <c:v>9.6838700000000006</c:v>
                </c:pt>
                <c:pt idx="14390" formatCode="General">
                  <c:v>9.6845400000000001</c:v>
                </c:pt>
                <c:pt idx="14391" formatCode="General">
                  <c:v>9.6852199999999993</c:v>
                </c:pt>
                <c:pt idx="14392" formatCode="General">
                  <c:v>9.6858900000000006</c:v>
                </c:pt>
                <c:pt idx="14393" formatCode="General">
                  <c:v>9.6865600000000001</c:v>
                </c:pt>
                <c:pt idx="14394" formatCode="General">
                  <c:v>9.6872399999999992</c:v>
                </c:pt>
                <c:pt idx="14395" formatCode="General">
                  <c:v>9.6879100000000005</c:v>
                </c:pt>
                <c:pt idx="14396" formatCode="General">
                  <c:v>9.68858</c:v>
                </c:pt>
                <c:pt idx="14397" formatCode="General">
                  <c:v>9.6892600000000009</c:v>
                </c:pt>
                <c:pt idx="14398" formatCode="General">
                  <c:v>9.6899300000000004</c:v>
                </c:pt>
                <c:pt idx="14399" formatCode="General">
                  <c:v>9.6905999999999999</c:v>
                </c:pt>
                <c:pt idx="14400" formatCode="General">
                  <c:v>9.6912699999999994</c:v>
                </c:pt>
                <c:pt idx="14401" formatCode="General">
                  <c:v>9.6919500000000003</c:v>
                </c:pt>
                <c:pt idx="14402" formatCode="General">
                  <c:v>9.6926199999999998</c:v>
                </c:pt>
                <c:pt idx="14403" formatCode="General">
                  <c:v>9.6932899999999993</c:v>
                </c:pt>
                <c:pt idx="14404" formatCode="General">
                  <c:v>9.6939700000000002</c:v>
                </c:pt>
                <c:pt idx="14405" formatCode="General">
                  <c:v>9.6946399999999997</c:v>
                </c:pt>
                <c:pt idx="14406" formatCode="General">
                  <c:v>9.6953099999999992</c:v>
                </c:pt>
                <c:pt idx="14407" formatCode="General">
                  <c:v>9.6959900000000001</c:v>
                </c:pt>
                <c:pt idx="14408" formatCode="General">
                  <c:v>9.6966599999999996</c:v>
                </c:pt>
                <c:pt idx="14409" formatCode="General">
                  <c:v>9.6973299999999991</c:v>
                </c:pt>
                <c:pt idx="14410" formatCode="General">
                  <c:v>9.6980000000000004</c:v>
                </c:pt>
                <c:pt idx="14411" formatCode="General">
                  <c:v>9.6986799999999995</c:v>
                </c:pt>
                <c:pt idx="14412" formatCode="General">
                  <c:v>9.6993500000000008</c:v>
                </c:pt>
                <c:pt idx="14413" formatCode="General">
                  <c:v>9.7000200000000003</c:v>
                </c:pt>
                <c:pt idx="14414" formatCode="General">
                  <c:v>9.7006999999999994</c:v>
                </c:pt>
                <c:pt idx="14415" formatCode="General">
                  <c:v>9.7013700000000007</c:v>
                </c:pt>
                <c:pt idx="14416" formatCode="General">
                  <c:v>9.7020400000000002</c:v>
                </c:pt>
                <c:pt idx="14417" formatCode="General">
                  <c:v>9.7027199999999993</c:v>
                </c:pt>
                <c:pt idx="14418" formatCode="General">
                  <c:v>9.7033900000000006</c:v>
                </c:pt>
                <c:pt idx="14419" formatCode="General">
                  <c:v>9.7040600000000001</c:v>
                </c:pt>
                <c:pt idx="14420" formatCode="General">
                  <c:v>9.7047299999999996</c:v>
                </c:pt>
                <c:pt idx="14421" formatCode="General">
                  <c:v>9.7054100000000005</c:v>
                </c:pt>
                <c:pt idx="14422" formatCode="General">
                  <c:v>9.70608</c:v>
                </c:pt>
                <c:pt idx="14423" formatCode="General">
                  <c:v>9.7067499999999995</c:v>
                </c:pt>
                <c:pt idx="14424" formatCode="General">
                  <c:v>9.7074300000000004</c:v>
                </c:pt>
                <c:pt idx="14425" formatCode="General">
                  <c:v>9.7081</c:v>
                </c:pt>
                <c:pt idx="14426" formatCode="General">
                  <c:v>9.7087699999999995</c:v>
                </c:pt>
                <c:pt idx="14427" formatCode="General">
                  <c:v>9.7094500000000004</c:v>
                </c:pt>
                <c:pt idx="14428" formatCode="General">
                  <c:v>9.7101199999999999</c:v>
                </c:pt>
                <c:pt idx="14429" formatCode="General">
                  <c:v>9.7107899999999994</c:v>
                </c:pt>
                <c:pt idx="14430" formatCode="General">
                  <c:v>9.7114600000000006</c:v>
                </c:pt>
                <c:pt idx="14431" formatCode="General">
                  <c:v>9.7121399999999998</c:v>
                </c:pt>
                <c:pt idx="14432" formatCode="General">
                  <c:v>9.7128099999999993</c:v>
                </c:pt>
                <c:pt idx="14433" formatCode="General">
                  <c:v>9.7134800000000006</c:v>
                </c:pt>
                <c:pt idx="14434" formatCode="General">
                  <c:v>9.7141599999999997</c:v>
                </c:pt>
                <c:pt idx="14435" formatCode="General">
                  <c:v>9.7148299999999992</c:v>
                </c:pt>
                <c:pt idx="14436" formatCode="General">
                  <c:v>9.7155000000000005</c:v>
                </c:pt>
                <c:pt idx="14437" formatCode="General">
                  <c:v>9.7161799999999996</c:v>
                </c:pt>
                <c:pt idx="14438" formatCode="General">
                  <c:v>9.7168500000000009</c:v>
                </c:pt>
                <c:pt idx="14439" formatCode="General">
                  <c:v>9.7175200000000004</c:v>
                </c:pt>
                <c:pt idx="14440" formatCode="General">
                  <c:v>9.7181899999999999</c:v>
                </c:pt>
                <c:pt idx="14441" formatCode="General">
                  <c:v>9.7188700000000008</c:v>
                </c:pt>
                <c:pt idx="14442" formatCode="General">
                  <c:v>9.7195400000000003</c:v>
                </c:pt>
                <c:pt idx="14443" formatCode="General">
                  <c:v>9.7202099999999998</c:v>
                </c:pt>
                <c:pt idx="14444" formatCode="General">
                  <c:v>9.7208900000000007</c:v>
                </c:pt>
                <c:pt idx="14445" formatCode="General">
                  <c:v>9.7215600000000002</c:v>
                </c:pt>
                <c:pt idx="14446" formatCode="General">
                  <c:v>9.7222299999999997</c:v>
                </c:pt>
                <c:pt idx="14447" formatCode="General">
                  <c:v>9.7229100000000006</c:v>
                </c:pt>
                <c:pt idx="14448" formatCode="General">
                  <c:v>9.7235800000000001</c:v>
                </c:pt>
                <c:pt idx="14449" formatCode="General">
                  <c:v>9.7242499999999996</c:v>
                </c:pt>
                <c:pt idx="14450" formatCode="General">
                  <c:v>9.7249199999999991</c:v>
                </c:pt>
                <c:pt idx="14451" formatCode="General">
                  <c:v>9.7256</c:v>
                </c:pt>
                <c:pt idx="14452" formatCode="General">
                  <c:v>9.7262699999999995</c:v>
                </c:pt>
                <c:pt idx="14453" formatCode="General">
                  <c:v>9.7269400000000008</c:v>
                </c:pt>
                <c:pt idx="14454" formatCode="General">
                  <c:v>9.7276199999999999</c:v>
                </c:pt>
                <c:pt idx="14455" formatCode="General">
                  <c:v>9.7282899999999994</c:v>
                </c:pt>
                <c:pt idx="14456" formatCode="General">
                  <c:v>9.7289600000000007</c:v>
                </c:pt>
                <c:pt idx="14457" formatCode="General">
                  <c:v>9.7296399999999998</c:v>
                </c:pt>
                <c:pt idx="14458" formatCode="General">
                  <c:v>9.7303099999999993</c:v>
                </c:pt>
                <c:pt idx="14459" formatCode="General">
                  <c:v>9.7309800000000006</c:v>
                </c:pt>
                <c:pt idx="14460" formatCode="General">
                  <c:v>9.7316500000000001</c:v>
                </c:pt>
                <c:pt idx="14461" formatCode="General">
                  <c:v>9.7323299999999993</c:v>
                </c:pt>
                <c:pt idx="14462" formatCode="General">
                  <c:v>9.7330000000000005</c:v>
                </c:pt>
                <c:pt idx="14463" formatCode="General">
                  <c:v>9.73367</c:v>
                </c:pt>
                <c:pt idx="14464" formatCode="General">
                  <c:v>9.7343499999999992</c:v>
                </c:pt>
                <c:pt idx="14465" formatCode="General">
                  <c:v>9.7350200000000005</c:v>
                </c:pt>
                <c:pt idx="14466" formatCode="General">
                  <c:v>9.73569</c:v>
                </c:pt>
                <c:pt idx="14467" formatCode="General">
                  <c:v>9.7363700000000009</c:v>
                </c:pt>
                <c:pt idx="14468" formatCode="General">
                  <c:v>9.7370400000000004</c:v>
                </c:pt>
                <c:pt idx="14469" formatCode="General">
                  <c:v>9.7377099999999999</c:v>
                </c:pt>
                <c:pt idx="14470" formatCode="General">
                  <c:v>9.7383799999999994</c:v>
                </c:pt>
                <c:pt idx="14471" formatCode="General">
                  <c:v>9.7390600000000003</c:v>
                </c:pt>
                <c:pt idx="14472" formatCode="General">
                  <c:v>9.7397299999999998</c:v>
                </c:pt>
                <c:pt idx="14473" formatCode="General">
                  <c:v>9.7403999999999993</c:v>
                </c:pt>
                <c:pt idx="14474" formatCode="General">
                  <c:v>9.7410800000000002</c:v>
                </c:pt>
                <c:pt idx="14475" formatCode="General">
                  <c:v>9.7417499999999997</c:v>
                </c:pt>
                <c:pt idx="14476" formatCode="General">
                  <c:v>9.7424199999999992</c:v>
                </c:pt>
                <c:pt idx="14477" formatCode="General">
                  <c:v>9.7431000000000001</c:v>
                </c:pt>
                <c:pt idx="14478" formatCode="General">
                  <c:v>9.7437699999999996</c:v>
                </c:pt>
                <c:pt idx="14479" formatCode="General">
                  <c:v>9.7444400000000009</c:v>
                </c:pt>
                <c:pt idx="14480" formatCode="General">
                  <c:v>9.7451100000000004</c:v>
                </c:pt>
                <c:pt idx="14481" formatCode="General">
                  <c:v>9.7457899999999995</c:v>
                </c:pt>
                <c:pt idx="14482" formatCode="General">
                  <c:v>9.7464600000000008</c:v>
                </c:pt>
                <c:pt idx="14483" formatCode="General">
                  <c:v>9.7471300000000003</c:v>
                </c:pt>
                <c:pt idx="14484" formatCode="General">
                  <c:v>9.7478099999999994</c:v>
                </c:pt>
                <c:pt idx="14485" formatCode="General">
                  <c:v>9.7484800000000007</c:v>
                </c:pt>
                <c:pt idx="14486" formatCode="General">
                  <c:v>9.7491500000000002</c:v>
                </c:pt>
                <c:pt idx="14487" formatCode="General">
                  <c:v>9.7498299999999993</c:v>
                </c:pt>
                <c:pt idx="14488" formatCode="General">
                  <c:v>9.7505000000000006</c:v>
                </c:pt>
                <c:pt idx="14489" formatCode="General">
                  <c:v>9.7511700000000001</c:v>
                </c:pt>
                <c:pt idx="14490" formatCode="General">
                  <c:v>9.7518399999999996</c:v>
                </c:pt>
                <c:pt idx="14491" formatCode="General">
                  <c:v>9.7525200000000005</c:v>
                </c:pt>
                <c:pt idx="14492" formatCode="General">
                  <c:v>9.75319</c:v>
                </c:pt>
                <c:pt idx="14493" formatCode="General">
                  <c:v>9.7538599999999995</c:v>
                </c:pt>
                <c:pt idx="14494" formatCode="General">
                  <c:v>9.7545400000000004</c:v>
                </c:pt>
                <c:pt idx="14495" formatCode="General">
                  <c:v>9.7552099999999999</c:v>
                </c:pt>
                <c:pt idx="14496" formatCode="General">
                  <c:v>9.7558799999999994</c:v>
                </c:pt>
                <c:pt idx="14497" formatCode="General">
                  <c:v>9.7565600000000003</c:v>
                </c:pt>
                <c:pt idx="14498" formatCode="General">
                  <c:v>9.7572299999999998</c:v>
                </c:pt>
                <c:pt idx="14499" formatCode="General">
                  <c:v>9.7578999999999994</c:v>
                </c:pt>
                <c:pt idx="14500" formatCode="General">
                  <c:v>9.7585700000000006</c:v>
                </c:pt>
                <c:pt idx="14501" formatCode="General">
                  <c:v>9.7592499999999998</c:v>
                </c:pt>
                <c:pt idx="14502" formatCode="General">
                  <c:v>9.7599199999999993</c:v>
                </c:pt>
                <c:pt idx="14503" formatCode="General">
                  <c:v>9.7605900000000005</c:v>
                </c:pt>
                <c:pt idx="14504" formatCode="General">
                  <c:v>9.7612699999999997</c:v>
                </c:pt>
                <c:pt idx="14505" formatCode="General">
                  <c:v>9.7619399999999992</c:v>
                </c:pt>
                <c:pt idx="14506" formatCode="General">
                  <c:v>9.7626100000000005</c:v>
                </c:pt>
                <c:pt idx="14507" formatCode="General">
                  <c:v>9.7632899999999996</c:v>
                </c:pt>
                <c:pt idx="14508" formatCode="General">
                  <c:v>9.7639600000000009</c:v>
                </c:pt>
                <c:pt idx="14509" formatCode="General">
                  <c:v>9.7646300000000004</c:v>
                </c:pt>
                <c:pt idx="14510" formatCode="General">
                  <c:v>9.7652999999999999</c:v>
                </c:pt>
                <c:pt idx="14511" formatCode="General">
                  <c:v>9.7659800000000008</c:v>
                </c:pt>
                <c:pt idx="14512" formatCode="General">
                  <c:v>9.7666500000000003</c:v>
                </c:pt>
                <c:pt idx="14513" formatCode="General">
                  <c:v>9.7673199999999998</c:v>
                </c:pt>
                <c:pt idx="14514" formatCode="General">
                  <c:v>9.7680000000000007</c:v>
                </c:pt>
                <c:pt idx="14515" formatCode="General">
                  <c:v>9.7686700000000002</c:v>
                </c:pt>
                <c:pt idx="14516" formatCode="General">
                  <c:v>9.7693399999999997</c:v>
                </c:pt>
                <c:pt idx="14517" formatCode="General">
                  <c:v>9.7700200000000006</c:v>
                </c:pt>
                <c:pt idx="14518" formatCode="General">
                  <c:v>9.7706900000000001</c:v>
                </c:pt>
                <c:pt idx="14519" formatCode="General">
                  <c:v>9.7713599999999996</c:v>
                </c:pt>
                <c:pt idx="14520" formatCode="General">
                  <c:v>9.7720300000000009</c:v>
                </c:pt>
                <c:pt idx="14521" formatCode="General">
                  <c:v>9.77271</c:v>
                </c:pt>
                <c:pt idx="14522" formatCode="General">
                  <c:v>9.7733799999999995</c:v>
                </c:pt>
                <c:pt idx="14523" formatCode="General">
                  <c:v>9.7740500000000008</c:v>
                </c:pt>
                <c:pt idx="14524" formatCode="General">
                  <c:v>9.7747299999999999</c:v>
                </c:pt>
                <c:pt idx="14525" formatCode="General">
                  <c:v>9.7753999999999994</c:v>
                </c:pt>
                <c:pt idx="14526" formatCode="General">
                  <c:v>9.7760700000000007</c:v>
                </c:pt>
                <c:pt idx="14527" formatCode="General">
                  <c:v>9.7767499999999998</c:v>
                </c:pt>
                <c:pt idx="14528" formatCode="General">
                  <c:v>9.7774199999999993</c:v>
                </c:pt>
                <c:pt idx="14529" formatCode="General">
                  <c:v>9.7780900000000006</c:v>
                </c:pt>
                <c:pt idx="14530" formatCode="General">
                  <c:v>9.7787600000000001</c:v>
                </c:pt>
                <c:pt idx="14531" formatCode="General">
                  <c:v>9.7794399999999992</c:v>
                </c:pt>
                <c:pt idx="14532" formatCode="General">
                  <c:v>9.7801100000000005</c:v>
                </c:pt>
                <c:pt idx="14533" formatCode="General">
                  <c:v>9.78078</c:v>
                </c:pt>
                <c:pt idx="14534" formatCode="General">
                  <c:v>9.7814599999999992</c:v>
                </c:pt>
                <c:pt idx="14535" formatCode="General">
                  <c:v>9.7821300000000004</c:v>
                </c:pt>
                <c:pt idx="14536" formatCode="General">
                  <c:v>9.7827999999999999</c:v>
                </c:pt>
                <c:pt idx="14537" formatCode="General">
                  <c:v>9.7834800000000008</c:v>
                </c:pt>
                <c:pt idx="14538" formatCode="General">
                  <c:v>9.7841500000000003</c:v>
                </c:pt>
                <c:pt idx="14539" formatCode="General">
                  <c:v>9.7848199999999999</c:v>
                </c:pt>
                <c:pt idx="14540" formatCode="General">
                  <c:v>9.7854899999999994</c:v>
                </c:pt>
                <c:pt idx="14541" formatCode="General">
                  <c:v>9.7861700000000003</c:v>
                </c:pt>
                <c:pt idx="14542" formatCode="General">
                  <c:v>9.7868399999999998</c:v>
                </c:pt>
                <c:pt idx="14543" formatCode="General">
                  <c:v>9.7875099999999993</c:v>
                </c:pt>
                <c:pt idx="14544" formatCode="General">
                  <c:v>9.7881900000000002</c:v>
                </c:pt>
                <c:pt idx="14545" formatCode="General">
                  <c:v>9.7888599999999997</c:v>
                </c:pt>
                <c:pt idx="14546" formatCode="General">
                  <c:v>9.7895299999999992</c:v>
                </c:pt>
                <c:pt idx="14547" formatCode="General">
                  <c:v>9.7902100000000001</c:v>
                </c:pt>
                <c:pt idx="14548" formatCode="General">
                  <c:v>9.7908799999999996</c:v>
                </c:pt>
                <c:pt idx="14549" formatCode="General">
                  <c:v>9.7915500000000009</c:v>
                </c:pt>
                <c:pt idx="14550" formatCode="General">
                  <c:v>9.7922200000000004</c:v>
                </c:pt>
                <c:pt idx="14551" formatCode="General">
                  <c:v>9.7928999999999995</c:v>
                </c:pt>
                <c:pt idx="14552" formatCode="General">
                  <c:v>9.7935700000000008</c:v>
                </c:pt>
                <c:pt idx="14553" formatCode="General">
                  <c:v>9.7942400000000003</c:v>
                </c:pt>
                <c:pt idx="14554" formatCode="General">
                  <c:v>9.7949199999999994</c:v>
                </c:pt>
                <c:pt idx="14555" formatCode="General">
                  <c:v>9.7955900000000007</c:v>
                </c:pt>
                <c:pt idx="14556" formatCode="General">
                  <c:v>9.7962600000000002</c:v>
                </c:pt>
                <c:pt idx="14557" formatCode="General">
                  <c:v>9.7969399999999993</c:v>
                </c:pt>
                <c:pt idx="14558" formatCode="General">
                  <c:v>9.7976100000000006</c:v>
                </c:pt>
                <c:pt idx="14559" formatCode="General">
                  <c:v>9.7982800000000001</c:v>
                </c:pt>
                <c:pt idx="14560" formatCode="General">
                  <c:v>9.7989499999999996</c:v>
                </c:pt>
                <c:pt idx="14561" formatCode="General">
                  <c:v>9.7996300000000005</c:v>
                </c:pt>
                <c:pt idx="14562" formatCode="General">
                  <c:v>9.8003</c:v>
                </c:pt>
                <c:pt idx="14563" formatCode="General">
                  <c:v>9.8009699999999995</c:v>
                </c:pt>
                <c:pt idx="14564" formatCode="General">
                  <c:v>9.8016500000000004</c:v>
                </c:pt>
                <c:pt idx="14565" formatCode="General">
                  <c:v>9.8023199999999999</c:v>
                </c:pt>
                <c:pt idx="14566" formatCode="General">
                  <c:v>9.8029899999999994</c:v>
                </c:pt>
                <c:pt idx="14567" formatCode="General">
                  <c:v>9.8036700000000003</c:v>
                </c:pt>
                <c:pt idx="14568" formatCode="General">
                  <c:v>9.8043399999999998</c:v>
                </c:pt>
                <c:pt idx="14569" formatCode="General">
                  <c:v>9.8050099999999993</c:v>
                </c:pt>
                <c:pt idx="14570" formatCode="General">
                  <c:v>9.8056800000000006</c:v>
                </c:pt>
                <c:pt idx="14571" formatCode="General">
                  <c:v>9.8063599999999997</c:v>
                </c:pt>
                <c:pt idx="14572" formatCode="General">
                  <c:v>9.8070299999999992</c:v>
                </c:pt>
                <c:pt idx="14573" formatCode="General">
                  <c:v>9.8077000000000005</c:v>
                </c:pt>
                <c:pt idx="14574" formatCode="General">
                  <c:v>9.8083799999999997</c:v>
                </c:pt>
                <c:pt idx="14575" formatCode="General">
                  <c:v>9.8090499999999992</c:v>
                </c:pt>
                <c:pt idx="14576" formatCode="General">
                  <c:v>9.8097200000000004</c:v>
                </c:pt>
                <c:pt idx="14577" formatCode="General">
                  <c:v>9.8103999999999996</c:v>
                </c:pt>
                <c:pt idx="14578" formatCode="General">
                  <c:v>9.8110700000000008</c:v>
                </c:pt>
                <c:pt idx="14579" formatCode="General">
                  <c:v>9.8117400000000004</c:v>
                </c:pt>
                <c:pt idx="14580" formatCode="General">
                  <c:v>9.8124099999999999</c:v>
                </c:pt>
                <c:pt idx="14581" formatCode="General">
                  <c:v>9.8130900000000008</c:v>
                </c:pt>
                <c:pt idx="14582" formatCode="General">
                  <c:v>9.8137600000000003</c:v>
                </c:pt>
                <c:pt idx="14583" formatCode="General">
                  <c:v>9.8144299999999998</c:v>
                </c:pt>
                <c:pt idx="14584" formatCode="General">
                  <c:v>9.8151100000000007</c:v>
                </c:pt>
                <c:pt idx="14585" formatCode="General">
                  <c:v>9.8157800000000002</c:v>
                </c:pt>
                <c:pt idx="14586" formatCode="General">
                  <c:v>9.8164499999999997</c:v>
                </c:pt>
                <c:pt idx="14587" formatCode="General">
                  <c:v>9.8171300000000006</c:v>
                </c:pt>
                <c:pt idx="14588" formatCode="General">
                  <c:v>9.8178000000000001</c:v>
                </c:pt>
                <c:pt idx="14589" formatCode="General">
                  <c:v>9.8184699999999996</c:v>
                </c:pt>
                <c:pt idx="14590" formatCode="General">
                  <c:v>9.8191500000000005</c:v>
                </c:pt>
                <c:pt idx="14591" formatCode="General">
                  <c:v>9.81982</c:v>
                </c:pt>
                <c:pt idx="14592" formatCode="General">
                  <c:v>9.8204899999999995</c:v>
                </c:pt>
                <c:pt idx="14593" formatCode="General">
                  <c:v>9.8211600000000008</c:v>
                </c:pt>
                <c:pt idx="14594" formatCode="General">
                  <c:v>9.8218399999999999</c:v>
                </c:pt>
                <c:pt idx="14595" formatCode="General">
                  <c:v>9.8225099999999994</c:v>
                </c:pt>
                <c:pt idx="14596" formatCode="General">
                  <c:v>9.8231800000000007</c:v>
                </c:pt>
                <c:pt idx="14597" formatCode="General">
                  <c:v>9.8238599999999998</c:v>
                </c:pt>
                <c:pt idx="14598" formatCode="General">
                  <c:v>9.8245299999999993</c:v>
                </c:pt>
                <c:pt idx="14599" formatCode="General">
                  <c:v>9.8252000000000006</c:v>
                </c:pt>
                <c:pt idx="14600" formatCode="General">
                  <c:v>9.8258799999999997</c:v>
                </c:pt>
                <c:pt idx="14601" formatCode="General">
                  <c:v>9.8265499999999992</c:v>
                </c:pt>
                <c:pt idx="14602" formatCode="General">
                  <c:v>9.8272200000000005</c:v>
                </c:pt>
                <c:pt idx="14603" formatCode="General">
                  <c:v>9.82789</c:v>
                </c:pt>
                <c:pt idx="14604" formatCode="General">
                  <c:v>9.8285699999999991</c:v>
                </c:pt>
                <c:pt idx="14605" formatCode="General">
                  <c:v>9.8292400000000004</c:v>
                </c:pt>
                <c:pt idx="14606" formatCode="General">
                  <c:v>9.8299099999999999</c:v>
                </c:pt>
                <c:pt idx="14607" formatCode="General">
                  <c:v>9.8305900000000008</c:v>
                </c:pt>
                <c:pt idx="14608" formatCode="General">
                  <c:v>9.8312600000000003</c:v>
                </c:pt>
                <c:pt idx="14609" formatCode="General">
                  <c:v>9.8319299999999998</c:v>
                </c:pt>
                <c:pt idx="14610" formatCode="General">
                  <c:v>9.8326100000000007</c:v>
                </c:pt>
                <c:pt idx="14611" formatCode="General">
                  <c:v>9.8332800000000002</c:v>
                </c:pt>
                <c:pt idx="14612" formatCode="General">
                  <c:v>9.8339499999999997</c:v>
                </c:pt>
                <c:pt idx="14613" formatCode="General">
                  <c:v>9.8346199999999993</c:v>
                </c:pt>
                <c:pt idx="14614" formatCode="General">
                  <c:v>9.8353000000000002</c:v>
                </c:pt>
                <c:pt idx="14615" formatCode="General">
                  <c:v>9.8359699999999997</c:v>
                </c:pt>
                <c:pt idx="14616" formatCode="General">
                  <c:v>9.8366399999999992</c:v>
                </c:pt>
                <c:pt idx="14617" formatCode="General">
                  <c:v>9.8373200000000001</c:v>
                </c:pt>
                <c:pt idx="14618" formatCode="General">
                  <c:v>9.8379899999999996</c:v>
                </c:pt>
                <c:pt idx="14619" formatCode="General">
                  <c:v>9.8386600000000008</c:v>
                </c:pt>
                <c:pt idx="14620" formatCode="General">
                  <c:v>9.83934</c:v>
                </c:pt>
                <c:pt idx="14621" formatCode="General">
                  <c:v>9.8400099999999995</c:v>
                </c:pt>
                <c:pt idx="14622" formatCode="General">
                  <c:v>9.8406800000000008</c:v>
                </c:pt>
                <c:pt idx="14623" formatCode="General">
                  <c:v>9.8413500000000003</c:v>
                </c:pt>
                <c:pt idx="14624" formatCode="General">
                  <c:v>9.8420299999999994</c:v>
                </c:pt>
                <c:pt idx="14625" formatCode="General">
                  <c:v>9.8427000000000007</c:v>
                </c:pt>
                <c:pt idx="14626" formatCode="General">
                  <c:v>9.8433700000000002</c:v>
                </c:pt>
                <c:pt idx="14627" formatCode="General">
                  <c:v>9.8440499999999993</c:v>
                </c:pt>
                <c:pt idx="14628" formatCode="General">
                  <c:v>9.8447200000000006</c:v>
                </c:pt>
                <c:pt idx="14629" formatCode="General">
                  <c:v>9.8453900000000001</c:v>
                </c:pt>
                <c:pt idx="14630" formatCode="General">
                  <c:v>9.8460699999999992</c:v>
                </c:pt>
                <c:pt idx="14631" formatCode="General">
                  <c:v>9.8467400000000005</c:v>
                </c:pt>
                <c:pt idx="14632" formatCode="General">
                  <c:v>9.84741</c:v>
                </c:pt>
                <c:pt idx="14633" formatCode="General">
                  <c:v>9.8480799999999995</c:v>
                </c:pt>
                <c:pt idx="14634" formatCode="General">
                  <c:v>9.8487600000000004</c:v>
                </c:pt>
                <c:pt idx="14635" formatCode="General">
                  <c:v>9.8494299999999999</c:v>
                </c:pt>
                <c:pt idx="14636" formatCode="General">
                  <c:v>9.8500999999999994</c:v>
                </c:pt>
                <c:pt idx="14637" formatCode="General">
                  <c:v>9.8507800000000003</c:v>
                </c:pt>
                <c:pt idx="14638" formatCode="General">
                  <c:v>9.8514499999999998</c:v>
                </c:pt>
                <c:pt idx="14639" formatCode="General">
                  <c:v>9.8521199999999993</c:v>
                </c:pt>
                <c:pt idx="14640" formatCode="General">
                  <c:v>9.8528000000000002</c:v>
                </c:pt>
                <c:pt idx="14641" formatCode="General">
                  <c:v>9.8534699999999997</c:v>
                </c:pt>
                <c:pt idx="14642" formatCode="General">
                  <c:v>9.8541399999999992</c:v>
                </c:pt>
                <c:pt idx="14643" formatCode="General">
                  <c:v>9.8548100000000005</c:v>
                </c:pt>
                <c:pt idx="14644" formatCode="General">
                  <c:v>9.8554899999999996</c:v>
                </c:pt>
                <c:pt idx="14645" formatCode="General">
                  <c:v>9.8561599999999991</c:v>
                </c:pt>
                <c:pt idx="14646" formatCode="General">
                  <c:v>9.8568300000000004</c:v>
                </c:pt>
                <c:pt idx="14647" formatCode="General">
                  <c:v>9.8575099999999996</c:v>
                </c:pt>
                <c:pt idx="14648" formatCode="General">
                  <c:v>9.8581800000000008</c:v>
                </c:pt>
                <c:pt idx="14649" formatCode="General">
                  <c:v>9.8588500000000003</c:v>
                </c:pt>
                <c:pt idx="14650" formatCode="General">
                  <c:v>9.8595299999999995</c:v>
                </c:pt>
                <c:pt idx="14651" formatCode="General">
                  <c:v>9.8602000000000007</c:v>
                </c:pt>
                <c:pt idx="14652" formatCode="General">
                  <c:v>9.8608700000000002</c:v>
                </c:pt>
                <c:pt idx="14653" formatCode="General">
                  <c:v>9.8615399999999998</c:v>
                </c:pt>
                <c:pt idx="14654" formatCode="General">
                  <c:v>9.8622200000000007</c:v>
                </c:pt>
                <c:pt idx="14655" formatCode="General">
                  <c:v>9.8628900000000002</c:v>
                </c:pt>
                <c:pt idx="14656" formatCode="General">
                  <c:v>9.8635599999999997</c:v>
                </c:pt>
                <c:pt idx="14657" formatCode="General">
                  <c:v>9.8642400000000006</c:v>
                </c:pt>
                <c:pt idx="14658" formatCode="General">
                  <c:v>9.8649100000000001</c:v>
                </c:pt>
                <c:pt idx="14659" formatCode="General">
                  <c:v>9.8655799999999996</c:v>
                </c:pt>
                <c:pt idx="14660" formatCode="General">
                  <c:v>9.8662600000000005</c:v>
                </c:pt>
                <c:pt idx="14661" formatCode="General">
                  <c:v>9.86693</c:v>
                </c:pt>
                <c:pt idx="14662" formatCode="General">
                  <c:v>9.8675999999999995</c:v>
                </c:pt>
                <c:pt idx="14663" formatCode="General">
                  <c:v>9.8682700000000008</c:v>
                </c:pt>
                <c:pt idx="14664" formatCode="General">
                  <c:v>9.8689499999999999</c:v>
                </c:pt>
                <c:pt idx="14665" formatCode="General">
                  <c:v>9.8696199999999994</c:v>
                </c:pt>
                <c:pt idx="14666" formatCode="General">
                  <c:v>9.8702900000000007</c:v>
                </c:pt>
                <c:pt idx="14667" formatCode="General">
                  <c:v>9.8709699999999998</c:v>
                </c:pt>
                <c:pt idx="14668" formatCode="General">
                  <c:v>9.8716399999999993</c:v>
                </c:pt>
                <c:pt idx="14669" formatCode="General">
                  <c:v>9.8723100000000006</c:v>
                </c:pt>
                <c:pt idx="14670" formatCode="General">
                  <c:v>9.8729899999999997</c:v>
                </c:pt>
                <c:pt idx="14671" formatCode="General">
                  <c:v>9.8736599999999992</c:v>
                </c:pt>
                <c:pt idx="14672" formatCode="General">
                  <c:v>9.8743300000000005</c:v>
                </c:pt>
                <c:pt idx="14673" formatCode="General">
                  <c:v>9.875</c:v>
                </c:pt>
                <c:pt idx="14674" formatCode="General">
                  <c:v>9.8756799999999991</c:v>
                </c:pt>
                <c:pt idx="14675" formatCode="General">
                  <c:v>9.8763500000000004</c:v>
                </c:pt>
                <c:pt idx="14676" formatCode="General">
                  <c:v>9.8770199999999999</c:v>
                </c:pt>
                <c:pt idx="14677" formatCode="General">
                  <c:v>9.8777000000000008</c:v>
                </c:pt>
                <c:pt idx="14678" formatCode="General">
                  <c:v>9.8783700000000003</c:v>
                </c:pt>
                <c:pt idx="14679" formatCode="General">
                  <c:v>9.8790399999999998</c:v>
                </c:pt>
                <c:pt idx="14680" formatCode="General">
                  <c:v>9.8797200000000007</c:v>
                </c:pt>
                <c:pt idx="14681" formatCode="General">
                  <c:v>9.8803900000000002</c:v>
                </c:pt>
                <c:pt idx="14682" formatCode="General">
                  <c:v>9.8810599999999997</c:v>
                </c:pt>
                <c:pt idx="14683" formatCode="General">
                  <c:v>9.8817299999999992</c:v>
                </c:pt>
                <c:pt idx="14684" formatCode="General">
                  <c:v>9.8824100000000001</c:v>
                </c:pt>
                <c:pt idx="14685" formatCode="General">
                  <c:v>9.8830799999999996</c:v>
                </c:pt>
                <c:pt idx="14686" formatCode="General">
                  <c:v>9.8837499999999991</c:v>
                </c:pt>
                <c:pt idx="14687" formatCode="General">
                  <c:v>9.88443</c:v>
                </c:pt>
                <c:pt idx="14688" formatCode="General">
                  <c:v>9.8850999999999996</c:v>
                </c:pt>
                <c:pt idx="14689" formatCode="General">
                  <c:v>9.8857700000000008</c:v>
                </c:pt>
                <c:pt idx="14690" formatCode="General">
                  <c:v>9.88645</c:v>
                </c:pt>
                <c:pt idx="14691" formatCode="General">
                  <c:v>9.8871199999999995</c:v>
                </c:pt>
                <c:pt idx="14692" formatCode="General">
                  <c:v>9.8877900000000007</c:v>
                </c:pt>
                <c:pt idx="14693" formatCode="General">
                  <c:v>9.8884600000000002</c:v>
                </c:pt>
                <c:pt idx="14694" formatCode="General">
                  <c:v>9.8891399999999994</c:v>
                </c:pt>
                <c:pt idx="14695" formatCode="General">
                  <c:v>9.8898100000000007</c:v>
                </c:pt>
                <c:pt idx="14696" formatCode="General">
                  <c:v>9.8904800000000002</c:v>
                </c:pt>
                <c:pt idx="14697" formatCode="General">
                  <c:v>9.8911599999999993</c:v>
                </c:pt>
                <c:pt idx="14698" formatCode="General">
                  <c:v>9.8918300000000006</c:v>
                </c:pt>
                <c:pt idx="14699" formatCode="General">
                  <c:v>9.8925000000000001</c:v>
                </c:pt>
                <c:pt idx="14700" formatCode="General">
                  <c:v>9.8931799999999992</c:v>
                </c:pt>
                <c:pt idx="14701" formatCode="General">
                  <c:v>9.8938500000000005</c:v>
                </c:pt>
                <c:pt idx="14702" formatCode="General">
                  <c:v>9.89452</c:v>
                </c:pt>
                <c:pt idx="14703" formatCode="General">
                  <c:v>9.8951899999999995</c:v>
                </c:pt>
                <c:pt idx="14704" formatCode="General">
                  <c:v>9.8958700000000004</c:v>
                </c:pt>
                <c:pt idx="14705" formatCode="General">
                  <c:v>9.8965399999999999</c:v>
                </c:pt>
                <c:pt idx="14706" formatCode="General">
                  <c:v>9.8972099999999994</c:v>
                </c:pt>
                <c:pt idx="14707" formatCode="General">
                  <c:v>9.8978900000000003</c:v>
                </c:pt>
                <c:pt idx="14708" formatCode="General">
                  <c:v>9.8985599999999998</c:v>
                </c:pt>
                <c:pt idx="14709" formatCode="General">
                  <c:v>9.8992299999999993</c:v>
                </c:pt>
                <c:pt idx="14710" formatCode="General">
                  <c:v>9.8999100000000002</c:v>
                </c:pt>
                <c:pt idx="14711" formatCode="General">
                  <c:v>9.9005799999999997</c:v>
                </c:pt>
                <c:pt idx="14712" formatCode="General">
                  <c:v>9.9012499999999992</c:v>
                </c:pt>
                <c:pt idx="14713" formatCode="General">
                  <c:v>9.9019200000000005</c:v>
                </c:pt>
                <c:pt idx="14714" formatCode="General">
                  <c:v>9.9025999999999996</c:v>
                </c:pt>
                <c:pt idx="14715" formatCode="General">
                  <c:v>9.9032699999999991</c:v>
                </c:pt>
                <c:pt idx="14716" formatCode="General">
                  <c:v>9.9039400000000004</c:v>
                </c:pt>
                <c:pt idx="14717" formatCode="General">
                  <c:v>9.9046199999999995</c:v>
                </c:pt>
                <c:pt idx="14718" formatCode="General">
                  <c:v>9.9052900000000008</c:v>
                </c:pt>
                <c:pt idx="14719" formatCode="General">
                  <c:v>9.9059600000000003</c:v>
                </c:pt>
                <c:pt idx="14720" formatCode="General">
                  <c:v>9.9066399999999994</c:v>
                </c:pt>
                <c:pt idx="14721" formatCode="General">
                  <c:v>9.9073100000000007</c:v>
                </c:pt>
                <c:pt idx="14722" formatCode="General">
                  <c:v>9.9079800000000002</c:v>
                </c:pt>
                <c:pt idx="14723" formatCode="General">
                  <c:v>9.9086499999999997</c:v>
                </c:pt>
                <c:pt idx="14724" formatCode="General">
                  <c:v>9.9093300000000006</c:v>
                </c:pt>
                <c:pt idx="14725" formatCode="General">
                  <c:v>9.91</c:v>
                </c:pt>
                <c:pt idx="14726" formatCode="General">
                  <c:v>9.9106699999999996</c:v>
                </c:pt>
                <c:pt idx="14727" formatCode="General">
                  <c:v>9.9113500000000005</c:v>
                </c:pt>
                <c:pt idx="14728" formatCode="General">
                  <c:v>9.9120200000000001</c:v>
                </c:pt>
                <c:pt idx="14729" formatCode="General">
                  <c:v>9.9126899999999996</c:v>
                </c:pt>
                <c:pt idx="14730" formatCode="General">
                  <c:v>9.9133700000000005</c:v>
                </c:pt>
                <c:pt idx="14731" formatCode="General">
                  <c:v>9.91404</c:v>
                </c:pt>
                <c:pt idx="14732" formatCode="General">
                  <c:v>9.9147099999999995</c:v>
                </c:pt>
                <c:pt idx="14733" formatCode="General">
                  <c:v>9.9153800000000007</c:v>
                </c:pt>
                <c:pt idx="14734" formatCode="General">
                  <c:v>9.9160599999999999</c:v>
                </c:pt>
                <c:pt idx="14735" formatCode="General">
                  <c:v>9.9167299999999994</c:v>
                </c:pt>
                <c:pt idx="14736" formatCode="General">
                  <c:v>9.9174000000000007</c:v>
                </c:pt>
                <c:pt idx="14737" formatCode="General">
                  <c:v>9.9180799999999998</c:v>
                </c:pt>
                <c:pt idx="14738" formatCode="General">
                  <c:v>9.9187499999999993</c:v>
                </c:pt>
                <c:pt idx="14739" formatCode="General">
                  <c:v>9.9194200000000006</c:v>
                </c:pt>
                <c:pt idx="14740" formatCode="General">
                  <c:v>9.9200999999999997</c:v>
                </c:pt>
                <c:pt idx="14741" formatCode="General">
                  <c:v>9.9207699999999992</c:v>
                </c:pt>
                <c:pt idx="14742" formatCode="General">
                  <c:v>9.9214400000000005</c:v>
                </c:pt>
                <c:pt idx="14743" formatCode="General">
                  <c:v>9.92211</c:v>
                </c:pt>
                <c:pt idx="14744" formatCode="General">
                  <c:v>9.9227900000000009</c:v>
                </c:pt>
                <c:pt idx="14745" formatCode="General">
                  <c:v>9.9234600000000004</c:v>
                </c:pt>
                <c:pt idx="14746" formatCode="General">
                  <c:v>9.9241299999999999</c:v>
                </c:pt>
                <c:pt idx="14747" formatCode="General">
                  <c:v>9.9248100000000008</c:v>
                </c:pt>
                <c:pt idx="14748" formatCode="General">
                  <c:v>9.9254800000000003</c:v>
                </c:pt>
                <c:pt idx="14749" formatCode="General">
                  <c:v>9.9261499999999998</c:v>
                </c:pt>
                <c:pt idx="14750" formatCode="General">
                  <c:v>9.9268300000000007</c:v>
                </c:pt>
                <c:pt idx="14751" formatCode="General">
                  <c:v>9.9275000000000002</c:v>
                </c:pt>
                <c:pt idx="14752" formatCode="General">
                  <c:v>9.9281699999999997</c:v>
                </c:pt>
                <c:pt idx="14753" formatCode="General">
                  <c:v>9.9288399999999992</c:v>
                </c:pt>
                <c:pt idx="14754" formatCode="General">
                  <c:v>9.9295200000000001</c:v>
                </c:pt>
                <c:pt idx="14755" formatCode="General">
                  <c:v>9.9301899999999996</c:v>
                </c:pt>
                <c:pt idx="14756" formatCode="General">
                  <c:v>9.9308599999999991</c:v>
                </c:pt>
                <c:pt idx="14757" formatCode="General">
                  <c:v>9.93154</c:v>
                </c:pt>
                <c:pt idx="14758" formatCode="General">
                  <c:v>9.9322099999999995</c:v>
                </c:pt>
                <c:pt idx="14759" formatCode="General">
                  <c:v>9.9328800000000008</c:v>
                </c:pt>
                <c:pt idx="14760" formatCode="General">
                  <c:v>9.9335599999999999</c:v>
                </c:pt>
                <c:pt idx="14761" formatCode="General">
                  <c:v>9.9342299999999994</c:v>
                </c:pt>
                <c:pt idx="14762" formatCode="General">
                  <c:v>9.9349000000000007</c:v>
                </c:pt>
                <c:pt idx="14763" formatCode="General">
                  <c:v>9.9355700000000002</c:v>
                </c:pt>
                <c:pt idx="14764" formatCode="General">
                  <c:v>9.9362499999999994</c:v>
                </c:pt>
                <c:pt idx="14765" formatCode="General">
                  <c:v>9.9369200000000006</c:v>
                </c:pt>
                <c:pt idx="14766" formatCode="General">
                  <c:v>9.9375900000000001</c:v>
                </c:pt>
                <c:pt idx="14767" formatCode="General">
                  <c:v>9.9382699999999993</c:v>
                </c:pt>
                <c:pt idx="14768" formatCode="General">
                  <c:v>9.9389400000000006</c:v>
                </c:pt>
                <c:pt idx="14769" formatCode="General">
                  <c:v>9.9396100000000001</c:v>
                </c:pt>
                <c:pt idx="14770" formatCode="General">
                  <c:v>9.9402899999999992</c:v>
                </c:pt>
                <c:pt idx="14771" formatCode="General">
                  <c:v>9.9409600000000005</c:v>
                </c:pt>
                <c:pt idx="14772" formatCode="General">
                  <c:v>9.94163</c:v>
                </c:pt>
                <c:pt idx="14773" formatCode="General">
                  <c:v>9.9422999999999995</c:v>
                </c:pt>
                <c:pt idx="14774" formatCode="General">
                  <c:v>9.9429800000000004</c:v>
                </c:pt>
                <c:pt idx="14775" formatCode="General">
                  <c:v>9.9436499999999999</c:v>
                </c:pt>
                <c:pt idx="14776" formatCode="General">
                  <c:v>9.9443199999999994</c:v>
                </c:pt>
                <c:pt idx="14777" formatCode="General">
                  <c:v>9.9450000000000003</c:v>
                </c:pt>
                <c:pt idx="14778" formatCode="General">
                  <c:v>9.9456699999999998</c:v>
                </c:pt>
                <c:pt idx="14779" formatCode="General">
                  <c:v>9.9463399999999993</c:v>
                </c:pt>
                <c:pt idx="14780" formatCode="General">
                  <c:v>9.9470200000000002</c:v>
                </c:pt>
                <c:pt idx="14781" formatCode="General">
                  <c:v>9.9476899999999997</c:v>
                </c:pt>
                <c:pt idx="14782" formatCode="General">
                  <c:v>9.9483599999999992</c:v>
                </c:pt>
                <c:pt idx="14783" formatCode="General">
                  <c:v>9.9490400000000001</c:v>
                </c:pt>
                <c:pt idx="14784" formatCode="General">
                  <c:v>9.9497099999999996</c:v>
                </c:pt>
                <c:pt idx="14785" formatCode="General">
                  <c:v>9.9503799999999991</c:v>
                </c:pt>
                <c:pt idx="14786" formatCode="General">
                  <c:v>9.9510500000000004</c:v>
                </c:pt>
                <c:pt idx="14787" formatCode="General">
                  <c:v>9.9517299999999995</c:v>
                </c:pt>
                <c:pt idx="14788" formatCode="General">
                  <c:v>9.9524000000000008</c:v>
                </c:pt>
                <c:pt idx="14789" formatCode="General">
                  <c:v>9.9530700000000003</c:v>
                </c:pt>
                <c:pt idx="14790" formatCode="General">
                  <c:v>9.9537499999999994</c:v>
                </c:pt>
                <c:pt idx="14791" formatCode="General">
                  <c:v>9.9544200000000007</c:v>
                </c:pt>
                <c:pt idx="14792" formatCode="General">
                  <c:v>9.9550900000000002</c:v>
                </c:pt>
                <c:pt idx="14793" formatCode="General">
                  <c:v>9.9557699999999993</c:v>
                </c:pt>
                <c:pt idx="14794" formatCode="General">
                  <c:v>9.9564400000000006</c:v>
                </c:pt>
                <c:pt idx="14795" formatCode="General">
                  <c:v>9.9571100000000001</c:v>
                </c:pt>
                <c:pt idx="14796" formatCode="General">
                  <c:v>9.9577799999999996</c:v>
                </c:pt>
                <c:pt idx="14797" formatCode="General">
                  <c:v>9.9584600000000005</c:v>
                </c:pt>
                <c:pt idx="14798" formatCode="General">
                  <c:v>9.95913</c:v>
                </c:pt>
                <c:pt idx="14799" formatCode="General">
                  <c:v>9.9597999999999995</c:v>
                </c:pt>
                <c:pt idx="14800" formatCode="General">
                  <c:v>9.9604800000000004</c:v>
                </c:pt>
                <c:pt idx="14801" formatCode="General">
                  <c:v>9.9611499999999999</c:v>
                </c:pt>
                <c:pt idx="14802" formatCode="General">
                  <c:v>9.9618199999999995</c:v>
                </c:pt>
                <c:pt idx="14803" formatCode="General">
                  <c:v>9.9625000000000004</c:v>
                </c:pt>
                <c:pt idx="14804" formatCode="General">
                  <c:v>9.9631699999999999</c:v>
                </c:pt>
                <c:pt idx="14805" formatCode="General">
                  <c:v>9.9638399999999994</c:v>
                </c:pt>
                <c:pt idx="14806" formatCode="General">
                  <c:v>9.9645100000000006</c:v>
                </c:pt>
                <c:pt idx="14807" formatCode="General">
                  <c:v>9.9651899999999998</c:v>
                </c:pt>
                <c:pt idx="14808" formatCode="General">
                  <c:v>9.9658599999999993</c:v>
                </c:pt>
                <c:pt idx="14809" formatCode="General">
                  <c:v>9.9665300000000006</c:v>
                </c:pt>
                <c:pt idx="14810" formatCode="General">
                  <c:v>9.9672099999999997</c:v>
                </c:pt>
                <c:pt idx="14811" formatCode="General">
                  <c:v>9.9678799999999992</c:v>
                </c:pt>
                <c:pt idx="14812" formatCode="General">
                  <c:v>9.9685500000000005</c:v>
                </c:pt>
                <c:pt idx="14813" formatCode="General">
                  <c:v>9.9692299999999996</c:v>
                </c:pt>
                <c:pt idx="14814" formatCode="General">
                  <c:v>9.9699000000000009</c:v>
                </c:pt>
                <c:pt idx="14815" formatCode="General">
                  <c:v>9.9705700000000004</c:v>
                </c:pt>
                <c:pt idx="14816" formatCode="General">
                  <c:v>9.9712399999999999</c:v>
                </c:pt>
                <c:pt idx="14817" formatCode="General">
                  <c:v>9.9719200000000008</c:v>
                </c:pt>
                <c:pt idx="14818" formatCode="General">
                  <c:v>9.9725900000000003</c:v>
                </c:pt>
                <c:pt idx="14819" formatCode="General">
                  <c:v>9.9732599999999998</c:v>
                </c:pt>
                <c:pt idx="14820" formatCode="General">
                  <c:v>9.9739400000000007</c:v>
                </c:pt>
                <c:pt idx="14821" formatCode="General">
                  <c:v>9.9746100000000002</c:v>
                </c:pt>
                <c:pt idx="14822" formatCode="General">
                  <c:v>9.9752799999999997</c:v>
                </c:pt>
                <c:pt idx="14823" formatCode="General">
                  <c:v>9.9759600000000006</c:v>
                </c:pt>
                <c:pt idx="14824" formatCode="General">
                  <c:v>9.9766300000000001</c:v>
                </c:pt>
                <c:pt idx="14825" formatCode="General">
                  <c:v>9.9772999999999996</c:v>
                </c:pt>
                <c:pt idx="14826" formatCode="General">
                  <c:v>9.9779699999999991</c:v>
                </c:pt>
                <c:pt idx="14827" formatCode="General">
                  <c:v>9.97865</c:v>
                </c:pt>
                <c:pt idx="14828" formatCode="General">
                  <c:v>9.9793199999999995</c:v>
                </c:pt>
                <c:pt idx="14829" formatCode="General">
                  <c:v>9.9799900000000008</c:v>
                </c:pt>
                <c:pt idx="14830" formatCode="General">
                  <c:v>9.9806699999999999</c:v>
                </c:pt>
                <c:pt idx="14831" formatCode="General">
                  <c:v>9.9813399999999994</c:v>
                </c:pt>
                <c:pt idx="14832" formatCode="General">
                  <c:v>9.9820100000000007</c:v>
                </c:pt>
                <c:pt idx="14833" formatCode="General">
                  <c:v>9.9826899999999998</c:v>
                </c:pt>
                <c:pt idx="14834" formatCode="General">
                  <c:v>9.9833599999999993</c:v>
                </c:pt>
                <c:pt idx="14835" formatCode="General">
                  <c:v>9.9840300000000006</c:v>
                </c:pt>
                <c:pt idx="14836" formatCode="General">
                  <c:v>9.9847000000000001</c:v>
                </c:pt>
                <c:pt idx="14837" formatCode="General">
                  <c:v>9.9853799999999993</c:v>
                </c:pt>
                <c:pt idx="14838" formatCode="General">
                  <c:v>9.9860500000000005</c:v>
                </c:pt>
                <c:pt idx="14839" formatCode="General">
                  <c:v>9.98672</c:v>
                </c:pt>
                <c:pt idx="14840" formatCode="General">
                  <c:v>9.9873999999999992</c:v>
                </c:pt>
                <c:pt idx="14841" formatCode="General">
                  <c:v>9.9880700000000004</c:v>
                </c:pt>
                <c:pt idx="14842" formatCode="General">
                  <c:v>9.98874</c:v>
                </c:pt>
                <c:pt idx="14843" formatCode="General">
                  <c:v>9.9894200000000009</c:v>
                </c:pt>
                <c:pt idx="14844" formatCode="General">
                  <c:v>9.9900900000000004</c:v>
                </c:pt>
                <c:pt idx="14845" formatCode="General">
                  <c:v>9.9907599999999999</c:v>
                </c:pt>
                <c:pt idx="14846" formatCode="General">
                  <c:v>9.9914299999999994</c:v>
                </c:pt>
                <c:pt idx="14847" formatCode="General">
                  <c:v>9.9921100000000003</c:v>
                </c:pt>
                <c:pt idx="14848" formatCode="General">
                  <c:v>9.9927799999999998</c:v>
                </c:pt>
                <c:pt idx="14849" formatCode="General">
                  <c:v>9.9934499999999993</c:v>
                </c:pt>
                <c:pt idx="14850" formatCode="General">
                  <c:v>9.9941300000000002</c:v>
                </c:pt>
                <c:pt idx="14851" formatCode="General">
                  <c:v>9.9947999999999997</c:v>
                </c:pt>
                <c:pt idx="14852" formatCode="General">
                  <c:v>9.9954699999999992</c:v>
                </c:pt>
                <c:pt idx="14853" formatCode="General">
                  <c:v>9.9961500000000001</c:v>
                </c:pt>
                <c:pt idx="14854" formatCode="General">
                  <c:v>9.9968199999999996</c:v>
                </c:pt>
                <c:pt idx="14855" formatCode="General">
                  <c:v>9.9974900000000009</c:v>
                </c:pt>
                <c:pt idx="14856" formatCode="General">
                  <c:v>9.9981600000000004</c:v>
                </c:pt>
                <c:pt idx="14857" formatCode="General">
                  <c:v>9.9988399999999995</c:v>
                </c:pt>
                <c:pt idx="14858" formatCode="General">
                  <c:v>9.9995100000000008</c:v>
                </c:pt>
                <c:pt idx="14859" formatCode="General">
                  <c:v>10.0002</c:v>
                </c:pt>
                <c:pt idx="14860" formatCode="General">
                  <c:v>10.0009</c:v>
                </c:pt>
                <c:pt idx="14861" formatCode="General">
                  <c:v>10.0015</c:v>
                </c:pt>
                <c:pt idx="14862" formatCode="General">
                  <c:v>10.0022</c:v>
                </c:pt>
                <c:pt idx="14863" formatCode="General">
                  <c:v>10.0029</c:v>
                </c:pt>
                <c:pt idx="14864" formatCode="General">
                  <c:v>10.003500000000001</c:v>
                </c:pt>
                <c:pt idx="14865" formatCode="General">
                  <c:v>10.004200000000001</c:v>
                </c:pt>
                <c:pt idx="14866" formatCode="General">
                  <c:v>10.004899999999999</c:v>
                </c:pt>
                <c:pt idx="14867" formatCode="General">
                  <c:v>10.005599999999999</c:v>
                </c:pt>
                <c:pt idx="14868" formatCode="General">
                  <c:v>10.0062</c:v>
                </c:pt>
                <c:pt idx="14869" formatCode="General">
                  <c:v>10.0069</c:v>
                </c:pt>
                <c:pt idx="14870" formatCode="General">
                  <c:v>10.0076</c:v>
                </c:pt>
                <c:pt idx="14871" formatCode="General">
                  <c:v>10.0083</c:v>
                </c:pt>
                <c:pt idx="14872" formatCode="General">
                  <c:v>10.008900000000001</c:v>
                </c:pt>
                <c:pt idx="14873" formatCode="General">
                  <c:v>10.009600000000001</c:v>
                </c:pt>
                <c:pt idx="14874" formatCode="General">
                  <c:v>10.010300000000001</c:v>
                </c:pt>
                <c:pt idx="14875" formatCode="General">
                  <c:v>10.010999999999999</c:v>
                </c:pt>
                <c:pt idx="14876" formatCode="General">
                  <c:v>10.0116</c:v>
                </c:pt>
                <c:pt idx="14877" formatCode="General">
                  <c:v>10.0123</c:v>
                </c:pt>
                <c:pt idx="14878" formatCode="General">
                  <c:v>10.013</c:v>
                </c:pt>
                <c:pt idx="14879" formatCode="General">
                  <c:v>10.0136</c:v>
                </c:pt>
                <c:pt idx="14880" formatCode="General">
                  <c:v>10.0143</c:v>
                </c:pt>
                <c:pt idx="14881" formatCode="General">
                  <c:v>10.015000000000001</c:v>
                </c:pt>
                <c:pt idx="14882" formatCode="General">
                  <c:v>10.015700000000001</c:v>
                </c:pt>
                <c:pt idx="14883" formatCode="General">
                  <c:v>10.016299999999999</c:v>
                </c:pt>
                <c:pt idx="14884" formatCode="General">
                  <c:v>10.016999999999999</c:v>
                </c:pt>
                <c:pt idx="14885" formatCode="General">
                  <c:v>10.0177</c:v>
                </c:pt>
                <c:pt idx="14886" formatCode="General">
                  <c:v>10.0184</c:v>
                </c:pt>
                <c:pt idx="14887" formatCode="General">
                  <c:v>10.019</c:v>
                </c:pt>
                <c:pt idx="14888" formatCode="General">
                  <c:v>10.0197</c:v>
                </c:pt>
                <c:pt idx="14889" formatCode="General">
                  <c:v>10.0204</c:v>
                </c:pt>
                <c:pt idx="14890" formatCode="General">
                  <c:v>10.021000000000001</c:v>
                </c:pt>
                <c:pt idx="14891" formatCode="General">
                  <c:v>10.021699999999999</c:v>
                </c:pt>
                <c:pt idx="14892" formatCode="General">
                  <c:v>10.022399999999999</c:v>
                </c:pt>
                <c:pt idx="14893" formatCode="General">
                  <c:v>10.023099999999999</c:v>
                </c:pt>
                <c:pt idx="14894" formatCode="General">
                  <c:v>10.0237</c:v>
                </c:pt>
                <c:pt idx="14895" formatCode="General">
                  <c:v>10.0244</c:v>
                </c:pt>
                <c:pt idx="14896" formatCode="General">
                  <c:v>10.0251</c:v>
                </c:pt>
                <c:pt idx="14897" formatCode="General">
                  <c:v>10.0258</c:v>
                </c:pt>
                <c:pt idx="14898" formatCode="General">
                  <c:v>10.026400000000001</c:v>
                </c:pt>
                <c:pt idx="14899" formatCode="General">
                  <c:v>10.027100000000001</c:v>
                </c:pt>
                <c:pt idx="14900" formatCode="General">
                  <c:v>10.027799999999999</c:v>
                </c:pt>
                <c:pt idx="14901" formatCode="General">
                  <c:v>10.0284</c:v>
                </c:pt>
                <c:pt idx="14902" formatCode="General">
                  <c:v>10.0291</c:v>
                </c:pt>
                <c:pt idx="14903" formatCode="General">
                  <c:v>10.0298</c:v>
                </c:pt>
                <c:pt idx="14904" formatCode="General">
                  <c:v>10.0305</c:v>
                </c:pt>
                <c:pt idx="14905" formatCode="General">
                  <c:v>10.0311</c:v>
                </c:pt>
                <c:pt idx="14906" formatCode="General">
                  <c:v>10.0318</c:v>
                </c:pt>
                <c:pt idx="14907" formatCode="General">
                  <c:v>10.032500000000001</c:v>
                </c:pt>
                <c:pt idx="14908" formatCode="General">
                  <c:v>10.033200000000001</c:v>
                </c:pt>
                <c:pt idx="14909" formatCode="General">
                  <c:v>10.033799999999999</c:v>
                </c:pt>
                <c:pt idx="14910" formatCode="General">
                  <c:v>10.0345</c:v>
                </c:pt>
                <c:pt idx="14911" formatCode="General">
                  <c:v>10.0352</c:v>
                </c:pt>
                <c:pt idx="14912" formatCode="General">
                  <c:v>10.0359</c:v>
                </c:pt>
                <c:pt idx="14913" formatCode="General">
                  <c:v>10.0365</c:v>
                </c:pt>
                <c:pt idx="14914" formatCode="General">
                  <c:v>10.0372</c:v>
                </c:pt>
                <c:pt idx="14915" formatCode="General">
                  <c:v>10.0379</c:v>
                </c:pt>
                <c:pt idx="14916" formatCode="General">
                  <c:v>10.038500000000001</c:v>
                </c:pt>
                <c:pt idx="14917" formatCode="General">
                  <c:v>10.039199999999999</c:v>
                </c:pt>
                <c:pt idx="14918" formatCode="General">
                  <c:v>10.039899999999999</c:v>
                </c:pt>
                <c:pt idx="14919" formatCode="General">
                  <c:v>10.0406</c:v>
                </c:pt>
                <c:pt idx="14920" formatCode="General">
                  <c:v>10.0412</c:v>
                </c:pt>
                <c:pt idx="14921" formatCode="General">
                  <c:v>10.0419</c:v>
                </c:pt>
                <c:pt idx="14922" formatCode="General">
                  <c:v>10.0426</c:v>
                </c:pt>
                <c:pt idx="14923" formatCode="General">
                  <c:v>10.0433</c:v>
                </c:pt>
                <c:pt idx="14924" formatCode="General">
                  <c:v>10.043900000000001</c:v>
                </c:pt>
                <c:pt idx="14925" formatCode="General">
                  <c:v>10.044600000000001</c:v>
                </c:pt>
                <c:pt idx="14926" formatCode="General">
                  <c:v>10.045299999999999</c:v>
                </c:pt>
                <c:pt idx="14927" formatCode="General">
                  <c:v>10.0459</c:v>
                </c:pt>
                <c:pt idx="14928" formatCode="General">
                  <c:v>10.0466</c:v>
                </c:pt>
                <c:pt idx="14929" formatCode="General">
                  <c:v>10.0473</c:v>
                </c:pt>
                <c:pt idx="14930" formatCode="General">
                  <c:v>10.048</c:v>
                </c:pt>
                <c:pt idx="14931" formatCode="General">
                  <c:v>10.0486</c:v>
                </c:pt>
                <c:pt idx="14932" formatCode="General">
                  <c:v>10.049300000000001</c:v>
                </c:pt>
                <c:pt idx="14933" formatCode="General">
                  <c:v>10.050000000000001</c:v>
                </c:pt>
                <c:pt idx="14934" formatCode="General">
                  <c:v>10.050700000000001</c:v>
                </c:pt>
                <c:pt idx="14935" formatCode="General">
                  <c:v>10.051299999999999</c:v>
                </c:pt>
                <c:pt idx="14936" formatCode="General">
                  <c:v>10.052</c:v>
                </c:pt>
                <c:pt idx="14937" formatCode="General">
                  <c:v>10.0527</c:v>
                </c:pt>
                <c:pt idx="14938" formatCode="General">
                  <c:v>10.0534</c:v>
                </c:pt>
                <c:pt idx="14939" formatCode="General">
                  <c:v>10.054</c:v>
                </c:pt>
                <c:pt idx="14940" formatCode="General">
                  <c:v>10.0547</c:v>
                </c:pt>
                <c:pt idx="14941" formatCode="General">
                  <c:v>10.055400000000001</c:v>
                </c:pt>
                <c:pt idx="14942" formatCode="General">
                  <c:v>10.055999999999999</c:v>
                </c:pt>
                <c:pt idx="14943" formatCode="General">
                  <c:v>10.056699999999999</c:v>
                </c:pt>
                <c:pt idx="14944" formatCode="General">
                  <c:v>10.057399999999999</c:v>
                </c:pt>
                <c:pt idx="14945" formatCode="General">
                  <c:v>10.0581</c:v>
                </c:pt>
                <c:pt idx="14946" formatCode="General">
                  <c:v>10.0587</c:v>
                </c:pt>
                <c:pt idx="14947" formatCode="General">
                  <c:v>10.0594</c:v>
                </c:pt>
                <c:pt idx="14948" formatCode="General">
                  <c:v>10.0601</c:v>
                </c:pt>
                <c:pt idx="14949" formatCode="General">
                  <c:v>10.0608</c:v>
                </c:pt>
                <c:pt idx="14950" formatCode="General">
                  <c:v>10.061400000000001</c:v>
                </c:pt>
                <c:pt idx="14951" formatCode="General">
                  <c:v>10.062099999999999</c:v>
                </c:pt>
                <c:pt idx="14952" formatCode="General">
                  <c:v>10.062799999999999</c:v>
                </c:pt>
                <c:pt idx="14953" formatCode="General">
                  <c:v>10.0634</c:v>
                </c:pt>
                <c:pt idx="14954" formatCode="General">
                  <c:v>10.0641</c:v>
                </c:pt>
                <c:pt idx="14955" formatCode="General">
                  <c:v>10.0648</c:v>
                </c:pt>
                <c:pt idx="14956" formatCode="General">
                  <c:v>10.0655</c:v>
                </c:pt>
                <c:pt idx="14957" formatCode="General">
                  <c:v>10.0661</c:v>
                </c:pt>
                <c:pt idx="14958" formatCode="General">
                  <c:v>10.066800000000001</c:v>
                </c:pt>
                <c:pt idx="14959" formatCode="General">
                  <c:v>10.067500000000001</c:v>
                </c:pt>
                <c:pt idx="14960" formatCode="General">
                  <c:v>10.068199999999999</c:v>
                </c:pt>
                <c:pt idx="14961" formatCode="General">
                  <c:v>10.0688</c:v>
                </c:pt>
                <c:pt idx="14962" formatCode="General">
                  <c:v>10.0695</c:v>
                </c:pt>
                <c:pt idx="14963" formatCode="General">
                  <c:v>10.0702</c:v>
                </c:pt>
                <c:pt idx="14964" formatCode="General">
                  <c:v>10.0708</c:v>
                </c:pt>
                <c:pt idx="14965" formatCode="General">
                  <c:v>10.0715</c:v>
                </c:pt>
                <c:pt idx="14966" formatCode="General">
                  <c:v>10.0722</c:v>
                </c:pt>
                <c:pt idx="14967" formatCode="General">
                  <c:v>10.072900000000001</c:v>
                </c:pt>
                <c:pt idx="14968" formatCode="General">
                  <c:v>10.073499999999999</c:v>
                </c:pt>
                <c:pt idx="14969" formatCode="General">
                  <c:v>10.074199999999999</c:v>
                </c:pt>
                <c:pt idx="14970" formatCode="General">
                  <c:v>10.0749</c:v>
                </c:pt>
                <c:pt idx="14971" formatCode="General">
                  <c:v>10.0756</c:v>
                </c:pt>
                <c:pt idx="14972" formatCode="General">
                  <c:v>10.0762</c:v>
                </c:pt>
                <c:pt idx="14973" formatCode="General">
                  <c:v>10.0769</c:v>
                </c:pt>
                <c:pt idx="14974" formatCode="General">
                  <c:v>10.0776</c:v>
                </c:pt>
                <c:pt idx="14975" formatCode="General">
                  <c:v>10.0783</c:v>
                </c:pt>
                <c:pt idx="14976" formatCode="General">
                  <c:v>10.078900000000001</c:v>
                </c:pt>
                <c:pt idx="14977" formatCode="General">
                  <c:v>10.079599999999999</c:v>
                </c:pt>
                <c:pt idx="14978" formatCode="General">
                  <c:v>10.080299999999999</c:v>
                </c:pt>
                <c:pt idx="14979" formatCode="General">
                  <c:v>10.0809</c:v>
                </c:pt>
                <c:pt idx="14980" formatCode="General">
                  <c:v>10.0816</c:v>
                </c:pt>
                <c:pt idx="14981" formatCode="General">
                  <c:v>10.0823</c:v>
                </c:pt>
                <c:pt idx="14982" formatCode="General">
                  <c:v>10.083</c:v>
                </c:pt>
                <c:pt idx="14983" formatCode="General">
                  <c:v>10.083600000000001</c:v>
                </c:pt>
                <c:pt idx="14984" formatCode="General">
                  <c:v>10.084300000000001</c:v>
                </c:pt>
                <c:pt idx="14985" formatCode="General">
                  <c:v>10.085000000000001</c:v>
                </c:pt>
                <c:pt idx="14986" formatCode="General">
                  <c:v>10.085699999999999</c:v>
                </c:pt>
                <c:pt idx="14987" formatCode="General">
                  <c:v>10.0863</c:v>
                </c:pt>
                <c:pt idx="14988" formatCode="General">
                  <c:v>10.087</c:v>
                </c:pt>
                <c:pt idx="14989" formatCode="General">
                  <c:v>10.0877</c:v>
                </c:pt>
                <c:pt idx="14990" formatCode="General">
                  <c:v>10.0883</c:v>
                </c:pt>
                <c:pt idx="14991" formatCode="General">
                  <c:v>10.089</c:v>
                </c:pt>
                <c:pt idx="14992" formatCode="General">
                  <c:v>10.089700000000001</c:v>
                </c:pt>
                <c:pt idx="14993" formatCode="General">
                  <c:v>10.090400000000001</c:v>
                </c:pt>
                <c:pt idx="14994" formatCode="General">
                  <c:v>10.090999999999999</c:v>
                </c:pt>
                <c:pt idx="14995" formatCode="General">
                  <c:v>10.091699999999999</c:v>
                </c:pt>
                <c:pt idx="14996" formatCode="General">
                  <c:v>10.0924</c:v>
                </c:pt>
                <c:pt idx="14997" formatCode="General">
                  <c:v>10.0931</c:v>
                </c:pt>
                <c:pt idx="14998" formatCode="General">
                  <c:v>10.0937</c:v>
                </c:pt>
                <c:pt idx="14999" formatCode="General">
                  <c:v>10.0944</c:v>
                </c:pt>
                <c:pt idx="15000" formatCode="General">
                  <c:v>10.0951</c:v>
                </c:pt>
                <c:pt idx="15001" formatCode="General">
                  <c:v>10.095800000000001</c:v>
                </c:pt>
                <c:pt idx="15002" formatCode="General">
                  <c:v>10.096399999999999</c:v>
                </c:pt>
                <c:pt idx="15003" formatCode="General">
                  <c:v>10.097099999999999</c:v>
                </c:pt>
                <c:pt idx="15004" formatCode="General">
                  <c:v>10.097799999999999</c:v>
                </c:pt>
                <c:pt idx="15005" formatCode="General">
                  <c:v>10.0984</c:v>
                </c:pt>
                <c:pt idx="15006" formatCode="General">
                  <c:v>10.0991</c:v>
                </c:pt>
                <c:pt idx="15007" formatCode="General">
                  <c:v>10.0998</c:v>
                </c:pt>
                <c:pt idx="15008" formatCode="General">
                  <c:v>10.1005</c:v>
                </c:pt>
                <c:pt idx="15009" formatCode="General">
                  <c:v>10.101100000000001</c:v>
                </c:pt>
                <c:pt idx="15010" formatCode="General">
                  <c:v>10.101800000000001</c:v>
                </c:pt>
                <c:pt idx="15011" formatCode="General">
                  <c:v>10.102499999999999</c:v>
                </c:pt>
                <c:pt idx="15012" formatCode="General">
                  <c:v>10.103199999999999</c:v>
                </c:pt>
                <c:pt idx="15013" formatCode="General">
                  <c:v>10.1038</c:v>
                </c:pt>
                <c:pt idx="15014" formatCode="General">
                  <c:v>10.1045</c:v>
                </c:pt>
                <c:pt idx="15015" formatCode="General">
                  <c:v>10.1052</c:v>
                </c:pt>
                <c:pt idx="15016" formatCode="General">
                  <c:v>10.1058</c:v>
                </c:pt>
                <c:pt idx="15017" formatCode="General">
                  <c:v>10.1065</c:v>
                </c:pt>
                <c:pt idx="15018" formatCode="General">
                  <c:v>10.107200000000001</c:v>
                </c:pt>
                <c:pt idx="15019" formatCode="General">
                  <c:v>10.107900000000001</c:v>
                </c:pt>
                <c:pt idx="15020" formatCode="General">
                  <c:v>10.108499999999999</c:v>
                </c:pt>
                <c:pt idx="15021" formatCode="General">
                  <c:v>10.1092</c:v>
                </c:pt>
                <c:pt idx="15022" formatCode="General">
                  <c:v>10.1099</c:v>
                </c:pt>
                <c:pt idx="15023" formatCode="General">
                  <c:v>10.1106</c:v>
                </c:pt>
                <c:pt idx="15024" formatCode="General">
                  <c:v>10.1112</c:v>
                </c:pt>
                <c:pt idx="15025" formatCode="General">
                  <c:v>10.1119</c:v>
                </c:pt>
                <c:pt idx="15026" formatCode="General">
                  <c:v>10.1126</c:v>
                </c:pt>
                <c:pt idx="15027" formatCode="General">
                  <c:v>10.113200000000001</c:v>
                </c:pt>
                <c:pt idx="15028" formatCode="General">
                  <c:v>10.113899999999999</c:v>
                </c:pt>
                <c:pt idx="15029" formatCode="General">
                  <c:v>10.114599999999999</c:v>
                </c:pt>
                <c:pt idx="15030" formatCode="General">
                  <c:v>10.1153</c:v>
                </c:pt>
                <c:pt idx="15031" formatCode="General">
                  <c:v>10.1159</c:v>
                </c:pt>
                <c:pt idx="15032" formatCode="General">
                  <c:v>10.1166</c:v>
                </c:pt>
                <c:pt idx="15033" formatCode="General">
                  <c:v>10.1173</c:v>
                </c:pt>
                <c:pt idx="15034" formatCode="General">
                  <c:v>10.118</c:v>
                </c:pt>
                <c:pt idx="15035" formatCode="General">
                  <c:v>10.118600000000001</c:v>
                </c:pt>
                <c:pt idx="15036" formatCode="General">
                  <c:v>10.119300000000001</c:v>
                </c:pt>
                <c:pt idx="15037" formatCode="General">
                  <c:v>10.119999999999999</c:v>
                </c:pt>
                <c:pt idx="15038" formatCode="General">
                  <c:v>10.120699999999999</c:v>
                </c:pt>
                <c:pt idx="15039" formatCode="General">
                  <c:v>10.1213</c:v>
                </c:pt>
                <c:pt idx="15040" formatCode="General">
                  <c:v>10.122</c:v>
                </c:pt>
                <c:pt idx="15041" formatCode="General">
                  <c:v>10.1227</c:v>
                </c:pt>
                <c:pt idx="15042" formatCode="General">
                  <c:v>10.1233</c:v>
                </c:pt>
                <c:pt idx="15043" formatCode="General">
                  <c:v>10.124000000000001</c:v>
                </c:pt>
                <c:pt idx="15044" formatCode="General">
                  <c:v>10.124700000000001</c:v>
                </c:pt>
                <c:pt idx="15045" formatCode="General">
                  <c:v>10.125400000000001</c:v>
                </c:pt>
                <c:pt idx="15046" formatCode="General">
                  <c:v>10.125999999999999</c:v>
                </c:pt>
                <c:pt idx="15047" formatCode="General">
                  <c:v>10.1267</c:v>
                </c:pt>
                <c:pt idx="15048" formatCode="General">
                  <c:v>10.1274</c:v>
                </c:pt>
                <c:pt idx="15049" formatCode="General">
                  <c:v>10.1281</c:v>
                </c:pt>
                <c:pt idx="15050" formatCode="General">
                  <c:v>10.1287</c:v>
                </c:pt>
                <c:pt idx="15051" formatCode="General">
                  <c:v>10.1294</c:v>
                </c:pt>
                <c:pt idx="15052" formatCode="General">
                  <c:v>10.130100000000001</c:v>
                </c:pt>
                <c:pt idx="15053" formatCode="General">
                  <c:v>10.130699999999999</c:v>
                </c:pt>
                <c:pt idx="15054" formatCode="General">
                  <c:v>10.131399999999999</c:v>
                </c:pt>
                <c:pt idx="15055" formatCode="General">
                  <c:v>10.132099999999999</c:v>
                </c:pt>
                <c:pt idx="15056" formatCode="General">
                  <c:v>10.1328</c:v>
                </c:pt>
                <c:pt idx="15057" formatCode="General">
                  <c:v>10.1334</c:v>
                </c:pt>
                <c:pt idx="15058" formatCode="General">
                  <c:v>10.1341</c:v>
                </c:pt>
                <c:pt idx="15059" formatCode="General">
                  <c:v>10.1348</c:v>
                </c:pt>
                <c:pt idx="15060" formatCode="General">
                  <c:v>10.1355</c:v>
                </c:pt>
                <c:pt idx="15061" formatCode="General">
                  <c:v>10.136100000000001</c:v>
                </c:pt>
                <c:pt idx="15062" formatCode="General">
                  <c:v>10.136799999999999</c:v>
                </c:pt>
                <c:pt idx="15063" formatCode="General">
                  <c:v>10.137499999999999</c:v>
                </c:pt>
                <c:pt idx="15064" formatCode="General">
                  <c:v>10.1381</c:v>
                </c:pt>
                <c:pt idx="15065" formatCode="General">
                  <c:v>10.1388</c:v>
                </c:pt>
                <c:pt idx="15066" formatCode="General">
                  <c:v>10.1395</c:v>
                </c:pt>
                <c:pt idx="15067" formatCode="General">
                  <c:v>10.1402</c:v>
                </c:pt>
                <c:pt idx="15068" formatCode="General">
                  <c:v>10.1408</c:v>
                </c:pt>
                <c:pt idx="15069" formatCode="General">
                  <c:v>10.141500000000001</c:v>
                </c:pt>
                <c:pt idx="15070" formatCode="General">
                  <c:v>10.142200000000001</c:v>
                </c:pt>
                <c:pt idx="15071" formatCode="General">
                  <c:v>10.142899999999999</c:v>
                </c:pt>
                <c:pt idx="15072" formatCode="General">
                  <c:v>10.1435</c:v>
                </c:pt>
                <c:pt idx="15073" formatCode="General">
                  <c:v>10.1442</c:v>
                </c:pt>
                <c:pt idx="15074" formatCode="General">
                  <c:v>10.1449</c:v>
                </c:pt>
                <c:pt idx="15075" formatCode="General">
                  <c:v>10.1456</c:v>
                </c:pt>
                <c:pt idx="15076" formatCode="General">
                  <c:v>10.1462</c:v>
                </c:pt>
                <c:pt idx="15077" formatCode="General">
                  <c:v>10.1469</c:v>
                </c:pt>
                <c:pt idx="15078" formatCode="General">
                  <c:v>10.147600000000001</c:v>
                </c:pt>
                <c:pt idx="15079" formatCode="General">
                  <c:v>10.148199999999999</c:v>
                </c:pt>
                <c:pt idx="15080" formatCode="General">
                  <c:v>10.148899999999999</c:v>
                </c:pt>
                <c:pt idx="15081" formatCode="General">
                  <c:v>10.1496</c:v>
                </c:pt>
                <c:pt idx="15082" formatCode="General">
                  <c:v>10.1503</c:v>
                </c:pt>
                <c:pt idx="15083" formatCode="General">
                  <c:v>10.1509</c:v>
                </c:pt>
                <c:pt idx="15084" formatCode="General">
                  <c:v>10.1516</c:v>
                </c:pt>
                <c:pt idx="15085" formatCode="General">
                  <c:v>10.1523</c:v>
                </c:pt>
                <c:pt idx="15086" formatCode="General">
                  <c:v>10.153</c:v>
                </c:pt>
                <c:pt idx="15087" formatCode="General">
                  <c:v>10.153600000000001</c:v>
                </c:pt>
                <c:pt idx="15088" formatCode="General">
                  <c:v>10.154299999999999</c:v>
                </c:pt>
                <c:pt idx="15089" formatCode="General">
                  <c:v>10.154999999999999</c:v>
                </c:pt>
                <c:pt idx="15090" formatCode="General">
                  <c:v>10.1556</c:v>
                </c:pt>
                <c:pt idx="15091" formatCode="General">
                  <c:v>10.1563</c:v>
                </c:pt>
                <c:pt idx="15092" formatCode="General">
                  <c:v>10.157</c:v>
                </c:pt>
                <c:pt idx="15093" formatCode="General">
                  <c:v>10.1577</c:v>
                </c:pt>
                <c:pt idx="15094" formatCode="General">
                  <c:v>10.158300000000001</c:v>
                </c:pt>
                <c:pt idx="15095" formatCode="General">
                  <c:v>10.159000000000001</c:v>
                </c:pt>
                <c:pt idx="15096" formatCode="General">
                  <c:v>10.159700000000001</c:v>
                </c:pt>
                <c:pt idx="15097" formatCode="General">
                  <c:v>10.160399999999999</c:v>
                </c:pt>
                <c:pt idx="15098" formatCode="General">
                  <c:v>10.161</c:v>
                </c:pt>
                <c:pt idx="15099" formatCode="General">
                  <c:v>10.1617</c:v>
                </c:pt>
                <c:pt idx="15100" formatCode="General">
                  <c:v>10.1624</c:v>
                </c:pt>
                <c:pt idx="15101" formatCode="General">
                  <c:v>10.1631</c:v>
                </c:pt>
                <c:pt idx="15102" formatCode="General">
                  <c:v>10.1637</c:v>
                </c:pt>
                <c:pt idx="15103" formatCode="General">
                  <c:v>10.164400000000001</c:v>
                </c:pt>
                <c:pt idx="15104" formatCode="General">
                  <c:v>10.165100000000001</c:v>
                </c:pt>
                <c:pt idx="15105" formatCode="General">
                  <c:v>10.165699999999999</c:v>
                </c:pt>
                <c:pt idx="15106" formatCode="General">
                  <c:v>10.166399999999999</c:v>
                </c:pt>
                <c:pt idx="15107" formatCode="General">
                  <c:v>10.1671</c:v>
                </c:pt>
                <c:pt idx="15108" formatCode="General">
                  <c:v>10.1678</c:v>
                </c:pt>
                <c:pt idx="15109" formatCode="General">
                  <c:v>10.1684</c:v>
                </c:pt>
                <c:pt idx="15110" formatCode="General">
                  <c:v>10.1691</c:v>
                </c:pt>
                <c:pt idx="15111" formatCode="General">
                  <c:v>10.1698</c:v>
                </c:pt>
                <c:pt idx="15112" formatCode="General">
                  <c:v>10.170500000000001</c:v>
                </c:pt>
                <c:pt idx="15113" formatCode="General">
                  <c:v>10.171099999999999</c:v>
                </c:pt>
                <c:pt idx="15114" formatCode="General">
                  <c:v>10.171799999999999</c:v>
                </c:pt>
                <c:pt idx="15115" formatCode="General">
                  <c:v>10.172499999999999</c:v>
                </c:pt>
                <c:pt idx="15116" formatCode="General">
                  <c:v>10.1731</c:v>
                </c:pt>
                <c:pt idx="15117" formatCode="General">
                  <c:v>10.1738</c:v>
                </c:pt>
                <c:pt idx="15118" formatCode="General">
                  <c:v>10.1745</c:v>
                </c:pt>
                <c:pt idx="15119" formatCode="General">
                  <c:v>10.1752</c:v>
                </c:pt>
                <c:pt idx="15120" formatCode="General">
                  <c:v>10.175800000000001</c:v>
                </c:pt>
                <c:pt idx="15121" formatCode="General">
                  <c:v>10.176500000000001</c:v>
                </c:pt>
                <c:pt idx="15122" formatCode="General">
                  <c:v>10.177199999999999</c:v>
                </c:pt>
                <c:pt idx="15123" formatCode="General">
                  <c:v>10.177899999999999</c:v>
                </c:pt>
                <c:pt idx="15124" formatCode="General">
                  <c:v>10.1785</c:v>
                </c:pt>
                <c:pt idx="15125" formatCode="General">
                  <c:v>10.1792</c:v>
                </c:pt>
                <c:pt idx="15126" formatCode="General">
                  <c:v>10.1799</c:v>
                </c:pt>
                <c:pt idx="15127" formatCode="General">
                  <c:v>10.1805</c:v>
                </c:pt>
                <c:pt idx="15128" formatCode="General">
                  <c:v>10.1812</c:v>
                </c:pt>
                <c:pt idx="15129" formatCode="General">
                  <c:v>10.181900000000001</c:v>
                </c:pt>
                <c:pt idx="15130" formatCode="General">
                  <c:v>10.182600000000001</c:v>
                </c:pt>
                <c:pt idx="15131" formatCode="General">
                  <c:v>10.183199999999999</c:v>
                </c:pt>
                <c:pt idx="15132" formatCode="General">
                  <c:v>10.1839</c:v>
                </c:pt>
                <c:pt idx="15133" formatCode="General">
                  <c:v>10.1846</c:v>
                </c:pt>
                <c:pt idx="15134" formatCode="General">
                  <c:v>10.1853</c:v>
                </c:pt>
                <c:pt idx="15135" formatCode="General">
                  <c:v>10.1859</c:v>
                </c:pt>
                <c:pt idx="15136" formatCode="General">
                  <c:v>10.1866</c:v>
                </c:pt>
                <c:pt idx="15137" formatCode="General">
                  <c:v>10.1873</c:v>
                </c:pt>
                <c:pt idx="15138" formatCode="General">
                  <c:v>10.188000000000001</c:v>
                </c:pt>
                <c:pt idx="15139" formatCode="General">
                  <c:v>10.188599999999999</c:v>
                </c:pt>
                <c:pt idx="15140" formatCode="General">
                  <c:v>10.189299999999999</c:v>
                </c:pt>
                <c:pt idx="15141" formatCode="General">
                  <c:v>10.19</c:v>
                </c:pt>
                <c:pt idx="15142" formatCode="General">
                  <c:v>10.1906</c:v>
                </c:pt>
                <c:pt idx="15143" formatCode="General">
                  <c:v>10.1913</c:v>
                </c:pt>
                <c:pt idx="15144" formatCode="General">
                  <c:v>10.192</c:v>
                </c:pt>
                <c:pt idx="15145" formatCode="General">
                  <c:v>10.1927</c:v>
                </c:pt>
                <c:pt idx="15146" formatCode="General">
                  <c:v>10.193300000000001</c:v>
                </c:pt>
                <c:pt idx="15147" formatCode="General">
                  <c:v>10.194000000000001</c:v>
                </c:pt>
                <c:pt idx="15148" formatCode="General">
                  <c:v>10.194699999999999</c:v>
                </c:pt>
                <c:pt idx="15149" formatCode="General">
                  <c:v>10.195399999999999</c:v>
                </c:pt>
                <c:pt idx="15150" formatCode="General">
                  <c:v>10.196</c:v>
                </c:pt>
                <c:pt idx="15151" formatCode="General">
                  <c:v>10.1967</c:v>
                </c:pt>
                <c:pt idx="15152" formatCode="General">
                  <c:v>10.1974</c:v>
                </c:pt>
                <c:pt idx="15153" formatCode="General">
                  <c:v>10.198</c:v>
                </c:pt>
                <c:pt idx="15154" formatCode="General">
                  <c:v>10.198700000000001</c:v>
                </c:pt>
                <c:pt idx="15155" formatCode="General">
                  <c:v>10.199400000000001</c:v>
                </c:pt>
                <c:pt idx="15156" formatCode="General">
                  <c:v>10.200100000000001</c:v>
                </c:pt>
                <c:pt idx="15157" formatCode="General">
                  <c:v>10.200699999999999</c:v>
                </c:pt>
                <c:pt idx="15158" formatCode="General">
                  <c:v>10.2014</c:v>
                </c:pt>
                <c:pt idx="15159" formatCode="General">
                  <c:v>10.2021</c:v>
                </c:pt>
                <c:pt idx="15160" formatCode="General">
                  <c:v>10.2028</c:v>
                </c:pt>
                <c:pt idx="15161" formatCode="General">
                  <c:v>10.2034</c:v>
                </c:pt>
                <c:pt idx="15162" formatCode="General">
                  <c:v>10.2041</c:v>
                </c:pt>
                <c:pt idx="15163" formatCode="General">
                  <c:v>10.204800000000001</c:v>
                </c:pt>
                <c:pt idx="15164" formatCode="General">
                  <c:v>10.205399999999999</c:v>
                </c:pt>
                <c:pt idx="15165" formatCode="General">
                  <c:v>10.206099999999999</c:v>
                </c:pt>
                <c:pt idx="15166" formatCode="General">
                  <c:v>10.206799999999999</c:v>
                </c:pt>
                <c:pt idx="15167" formatCode="General">
                  <c:v>10.2075</c:v>
                </c:pt>
                <c:pt idx="15168" formatCode="General">
                  <c:v>10.2081</c:v>
                </c:pt>
                <c:pt idx="15169" formatCode="General">
                  <c:v>10.2088</c:v>
                </c:pt>
                <c:pt idx="15170" formatCode="General">
                  <c:v>10.2095</c:v>
                </c:pt>
                <c:pt idx="15171" formatCode="General">
                  <c:v>10.2102</c:v>
                </c:pt>
                <c:pt idx="15172" formatCode="General">
                  <c:v>10.210800000000001</c:v>
                </c:pt>
                <c:pt idx="15173" formatCode="General">
                  <c:v>10.211499999999999</c:v>
                </c:pt>
                <c:pt idx="15174" formatCode="General">
                  <c:v>10.212199999999999</c:v>
                </c:pt>
                <c:pt idx="15175" formatCode="General">
                  <c:v>10.212899999999999</c:v>
                </c:pt>
                <c:pt idx="15176" formatCode="General">
                  <c:v>10.2135</c:v>
                </c:pt>
                <c:pt idx="15177" formatCode="General">
                  <c:v>10.2142</c:v>
                </c:pt>
                <c:pt idx="15178" formatCode="General">
                  <c:v>10.2149</c:v>
                </c:pt>
                <c:pt idx="15179" formatCode="General">
                  <c:v>10.2155</c:v>
                </c:pt>
                <c:pt idx="15180" formatCode="General">
                  <c:v>10.216200000000001</c:v>
                </c:pt>
                <c:pt idx="15181" formatCode="General">
                  <c:v>10.216900000000001</c:v>
                </c:pt>
                <c:pt idx="15182" formatCode="General">
                  <c:v>10.217599999999999</c:v>
                </c:pt>
                <c:pt idx="15183" formatCode="General">
                  <c:v>10.2182</c:v>
                </c:pt>
                <c:pt idx="15184" formatCode="General">
                  <c:v>10.2189</c:v>
                </c:pt>
                <c:pt idx="15185" formatCode="General">
                  <c:v>10.2196</c:v>
                </c:pt>
                <c:pt idx="15186" formatCode="General">
                  <c:v>10.2203</c:v>
                </c:pt>
                <c:pt idx="15187" formatCode="General">
                  <c:v>10.2209</c:v>
                </c:pt>
                <c:pt idx="15188" formatCode="General">
                  <c:v>10.2216</c:v>
                </c:pt>
                <c:pt idx="15189" formatCode="General">
                  <c:v>10.222300000000001</c:v>
                </c:pt>
                <c:pt idx="15190" formatCode="General">
                  <c:v>10.222899999999999</c:v>
                </c:pt>
                <c:pt idx="15191" formatCode="General">
                  <c:v>10.223599999999999</c:v>
                </c:pt>
                <c:pt idx="15192" formatCode="General">
                  <c:v>10.224299999999999</c:v>
                </c:pt>
                <c:pt idx="15193" formatCode="General">
                  <c:v>10.225</c:v>
                </c:pt>
                <c:pt idx="15194" formatCode="General">
                  <c:v>10.2256</c:v>
                </c:pt>
                <c:pt idx="15195" formatCode="General">
                  <c:v>10.2263</c:v>
                </c:pt>
                <c:pt idx="15196" formatCode="General">
                  <c:v>10.227</c:v>
                </c:pt>
                <c:pt idx="15197" formatCode="General">
                  <c:v>10.2277</c:v>
                </c:pt>
                <c:pt idx="15198" formatCode="General">
                  <c:v>10.228300000000001</c:v>
                </c:pt>
                <c:pt idx="15199" formatCode="General">
                  <c:v>10.228999999999999</c:v>
                </c:pt>
                <c:pt idx="15200" formatCode="General">
                  <c:v>10.229699999999999</c:v>
                </c:pt>
                <c:pt idx="15201" formatCode="General">
                  <c:v>10.230399999999999</c:v>
                </c:pt>
                <c:pt idx="15202" formatCode="General">
                  <c:v>10.231</c:v>
                </c:pt>
                <c:pt idx="15203" formatCode="General">
                  <c:v>10.2317</c:v>
                </c:pt>
                <c:pt idx="15204" formatCode="General">
                  <c:v>10.2324</c:v>
                </c:pt>
                <c:pt idx="15205" formatCode="General">
                  <c:v>10.233000000000001</c:v>
                </c:pt>
                <c:pt idx="15206" formatCode="General">
                  <c:v>10.233700000000001</c:v>
                </c:pt>
                <c:pt idx="15207" formatCode="General">
                  <c:v>10.234400000000001</c:v>
                </c:pt>
                <c:pt idx="15208" formatCode="General">
                  <c:v>10.235099999999999</c:v>
                </c:pt>
                <c:pt idx="15209" formatCode="General">
                  <c:v>10.2357</c:v>
                </c:pt>
                <c:pt idx="15210" formatCode="General">
                  <c:v>10.2364</c:v>
                </c:pt>
                <c:pt idx="15211" formatCode="General">
                  <c:v>10.2371</c:v>
                </c:pt>
                <c:pt idx="15212" formatCode="General">
                  <c:v>10.2378</c:v>
                </c:pt>
                <c:pt idx="15213" formatCode="General">
                  <c:v>10.2384</c:v>
                </c:pt>
                <c:pt idx="15214" formatCode="General">
                  <c:v>10.239100000000001</c:v>
                </c:pt>
                <c:pt idx="15215" formatCode="General">
                  <c:v>10.239800000000001</c:v>
                </c:pt>
                <c:pt idx="15216" formatCode="General">
                  <c:v>10.240399999999999</c:v>
                </c:pt>
                <c:pt idx="15217" formatCode="General">
                  <c:v>10.241099999999999</c:v>
                </c:pt>
                <c:pt idx="15218" formatCode="General">
                  <c:v>10.2418</c:v>
                </c:pt>
                <c:pt idx="15219" formatCode="General">
                  <c:v>10.2425</c:v>
                </c:pt>
                <c:pt idx="15220" formatCode="General">
                  <c:v>10.2431</c:v>
                </c:pt>
                <c:pt idx="15221" formatCode="General">
                  <c:v>10.2438</c:v>
                </c:pt>
                <c:pt idx="15222" formatCode="General">
                  <c:v>10.2445</c:v>
                </c:pt>
                <c:pt idx="15223" formatCode="General">
                  <c:v>10.245200000000001</c:v>
                </c:pt>
                <c:pt idx="15224" formatCode="General">
                  <c:v>10.245799999999999</c:v>
                </c:pt>
                <c:pt idx="15225" formatCode="General">
                  <c:v>10.246499999999999</c:v>
                </c:pt>
                <c:pt idx="15226" formatCode="General">
                  <c:v>10.247199999999999</c:v>
                </c:pt>
                <c:pt idx="15227" formatCode="General">
                  <c:v>10.2478</c:v>
                </c:pt>
                <c:pt idx="15228" formatCode="General">
                  <c:v>10.2485</c:v>
                </c:pt>
                <c:pt idx="15229" formatCode="General">
                  <c:v>10.2492</c:v>
                </c:pt>
                <c:pt idx="15230" formatCode="General">
                  <c:v>10.2499</c:v>
                </c:pt>
                <c:pt idx="15231" formatCode="General">
                  <c:v>10.250500000000001</c:v>
                </c:pt>
                <c:pt idx="15232" formatCode="General">
                  <c:v>10.251200000000001</c:v>
                </c:pt>
                <c:pt idx="15233" formatCode="General">
                  <c:v>10.251899999999999</c:v>
                </c:pt>
                <c:pt idx="15234" formatCode="General">
                  <c:v>10.252599999999999</c:v>
                </c:pt>
                <c:pt idx="15235" formatCode="General">
                  <c:v>10.2532</c:v>
                </c:pt>
                <c:pt idx="15236" formatCode="General">
                  <c:v>10.2539</c:v>
                </c:pt>
                <c:pt idx="15237" formatCode="General">
                  <c:v>10.2546</c:v>
                </c:pt>
                <c:pt idx="15238" formatCode="General">
                  <c:v>10.2553</c:v>
                </c:pt>
                <c:pt idx="15239" formatCode="General">
                  <c:v>10.2559</c:v>
                </c:pt>
                <c:pt idx="15240" formatCode="General">
                  <c:v>10.256600000000001</c:v>
                </c:pt>
                <c:pt idx="15241" formatCode="General">
                  <c:v>10.257300000000001</c:v>
                </c:pt>
                <c:pt idx="15242" formatCode="General">
                  <c:v>10.257899999999999</c:v>
                </c:pt>
                <c:pt idx="15243" formatCode="General">
                  <c:v>10.258599999999999</c:v>
                </c:pt>
                <c:pt idx="15244" formatCode="General">
                  <c:v>10.2593</c:v>
                </c:pt>
                <c:pt idx="15245" formatCode="General">
                  <c:v>10.26</c:v>
                </c:pt>
                <c:pt idx="15246" formatCode="General">
                  <c:v>10.2606</c:v>
                </c:pt>
                <c:pt idx="15247" formatCode="General">
                  <c:v>10.2613</c:v>
                </c:pt>
                <c:pt idx="15248" formatCode="General">
                  <c:v>10.262</c:v>
                </c:pt>
                <c:pt idx="15249" formatCode="General">
                  <c:v>10.262700000000001</c:v>
                </c:pt>
                <c:pt idx="15250" formatCode="General">
                  <c:v>10.263299999999999</c:v>
                </c:pt>
                <c:pt idx="15251" formatCode="General">
                  <c:v>10.263999999999999</c:v>
                </c:pt>
                <c:pt idx="15252" formatCode="General">
                  <c:v>10.264699999999999</c:v>
                </c:pt>
                <c:pt idx="15253" formatCode="General">
                  <c:v>10.2653</c:v>
                </c:pt>
                <c:pt idx="15254" formatCode="General">
                  <c:v>10.266</c:v>
                </c:pt>
                <c:pt idx="15255" formatCode="General">
                  <c:v>10.2667</c:v>
                </c:pt>
                <c:pt idx="15256" formatCode="General">
                  <c:v>10.2674</c:v>
                </c:pt>
                <c:pt idx="15257" formatCode="General">
                  <c:v>10.268000000000001</c:v>
                </c:pt>
                <c:pt idx="15258" formatCode="General">
                  <c:v>10.268700000000001</c:v>
                </c:pt>
                <c:pt idx="15259" formatCode="General">
                  <c:v>10.269399999999999</c:v>
                </c:pt>
                <c:pt idx="15260" formatCode="General">
                  <c:v>10.270099999999999</c:v>
                </c:pt>
                <c:pt idx="15261" formatCode="General">
                  <c:v>10.2707</c:v>
                </c:pt>
                <c:pt idx="15262" formatCode="General">
                  <c:v>10.2714</c:v>
                </c:pt>
                <c:pt idx="15263" formatCode="General">
                  <c:v>10.2721</c:v>
                </c:pt>
                <c:pt idx="15264" formatCode="General">
                  <c:v>10.2728</c:v>
                </c:pt>
                <c:pt idx="15265" formatCode="General">
                  <c:v>10.273400000000001</c:v>
                </c:pt>
                <c:pt idx="15266" formatCode="General">
                  <c:v>10.274100000000001</c:v>
                </c:pt>
                <c:pt idx="15267" formatCode="General">
                  <c:v>10.274800000000001</c:v>
                </c:pt>
                <c:pt idx="15268" formatCode="General">
                  <c:v>10.275399999999999</c:v>
                </c:pt>
                <c:pt idx="15269" formatCode="General">
                  <c:v>10.2761</c:v>
                </c:pt>
                <c:pt idx="15270" formatCode="General">
                  <c:v>10.2768</c:v>
                </c:pt>
                <c:pt idx="15271" formatCode="General">
                  <c:v>10.2775</c:v>
                </c:pt>
                <c:pt idx="15272" formatCode="General">
                  <c:v>10.2781</c:v>
                </c:pt>
                <c:pt idx="15273" formatCode="General">
                  <c:v>10.2788</c:v>
                </c:pt>
                <c:pt idx="15274" formatCode="General">
                  <c:v>10.279500000000001</c:v>
                </c:pt>
                <c:pt idx="15275" formatCode="General">
                  <c:v>10.280200000000001</c:v>
                </c:pt>
                <c:pt idx="15276" formatCode="General">
                  <c:v>10.280799999999999</c:v>
                </c:pt>
                <c:pt idx="15277" formatCode="General">
                  <c:v>10.281499999999999</c:v>
                </c:pt>
                <c:pt idx="15278" formatCode="General">
                  <c:v>10.2822</c:v>
                </c:pt>
                <c:pt idx="15279" formatCode="General">
                  <c:v>10.2828</c:v>
                </c:pt>
                <c:pt idx="15280" formatCode="General">
                  <c:v>10.2835</c:v>
                </c:pt>
                <c:pt idx="15281" formatCode="General">
                  <c:v>10.2842</c:v>
                </c:pt>
                <c:pt idx="15282" formatCode="General">
                  <c:v>10.2849</c:v>
                </c:pt>
                <c:pt idx="15283" formatCode="General">
                  <c:v>10.285500000000001</c:v>
                </c:pt>
                <c:pt idx="15284" formatCode="General">
                  <c:v>10.286199999999999</c:v>
                </c:pt>
                <c:pt idx="15285" formatCode="General">
                  <c:v>10.286899999999999</c:v>
                </c:pt>
                <c:pt idx="15286" formatCode="General">
                  <c:v>10.287599999999999</c:v>
                </c:pt>
                <c:pt idx="15287" formatCode="General">
                  <c:v>10.2882</c:v>
                </c:pt>
                <c:pt idx="15288" formatCode="General">
                  <c:v>10.2889</c:v>
                </c:pt>
                <c:pt idx="15289" formatCode="General">
                  <c:v>10.2896</c:v>
                </c:pt>
                <c:pt idx="15290" formatCode="General">
                  <c:v>10.2902</c:v>
                </c:pt>
                <c:pt idx="15291" formatCode="General">
                  <c:v>10.290900000000001</c:v>
                </c:pt>
                <c:pt idx="15292" formatCode="General">
                  <c:v>10.291600000000001</c:v>
                </c:pt>
                <c:pt idx="15293" formatCode="General">
                  <c:v>10.292299999999999</c:v>
                </c:pt>
                <c:pt idx="15294" formatCode="General">
                  <c:v>10.292899999999999</c:v>
                </c:pt>
                <c:pt idx="15295" formatCode="General">
                  <c:v>10.2936</c:v>
                </c:pt>
                <c:pt idx="15296" formatCode="General">
                  <c:v>10.2943</c:v>
                </c:pt>
                <c:pt idx="15297" formatCode="General">
                  <c:v>10.295</c:v>
                </c:pt>
                <c:pt idx="15298" formatCode="General">
                  <c:v>10.2956</c:v>
                </c:pt>
                <c:pt idx="15299" formatCode="General">
                  <c:v>10.2963</c:v>
                </c:pt>
                <c:pt idx="15300" formatCode="General">
                  <c:v>10.297000000000001</c:v>
                </c:pt>
                <c:pt idx="15301" formatCode="General">
                  <c:v>10.297700000000001</c:v>
                </c:pt>
                <c:pt idx="15302" formatCode="General">
                  <c:v>10.298299999999999</c:v>
                </c:pt>
                <c:pt idx="15303" formatCode="General">
                  <c:v>10.298999999999999</c:v>
                </c:pt>
                <c:pt idx="15304" formatCode="General">
                  <c:v>10.2997</c:v>
                </c:pt>
                <c:pt idx="15305" formatCode="General">
                  <c:v>10.3003</c:v>
                </c:pt>
                <c:pt idx="15306" formatCode="General">
                  <c:v>10.301</c:v>
                </c:pt>
                <c:pt idx="15307" formatCode="General">
                  <c:v>10.3017</c:v>
                </c:pt>
                <c:pt idx="15308" formatCode="General">
                  <c:v>10.3024</c:v>
                </c:pt>
                <c:pt idx="15309" formatCode="General">
                  <c:v>10.303000000000001</c:v>
                </c:pt>
                <c:pt idx="15310" formatCode="General">
                  <c:v>10.303699999999999</c:v>
                </c:pt>
                <c:pt idx="15311" formatCode="General">
                  <c:v>10.304399999999999</c:v>
                </c:pt>
                <c:pt idx="15312" formatCode="General">
                  <c:v>10.305099999999999</c:v>
                </c:pt>
                <c:pt idx="15313" formatCode="General">
                  <c:v>10.3057</c:v>
                </c:pt>
                <c:pt idx="15314" formatCode="General">
                  <c:v>10.3064</c:v>
                </c:pt>
                <c:pt idx="15315" formatCode="General">
                  <c:v>10.3071</c:v>
                </c:pt>
                <c:pt idx="15316" formatCode="General">
                  <c:v>10.307700000000001</c:v>
                </c:pt>
                <c:pt idx="15317" formatCode="General">
                  <c:v>10.308400000000001</c:v>
                </c:pt>
                <c:pt idx="15318" formatCode="General">
                  <c:v>10.309100000000001</c:v>
                </c:pt>
                <c:pt idx="15319" formatCode="General">
                  <c:v>10.309799999999999</c:v>
                </c:pt>
                <c:pt idx="15320" formatCode="General">
                  <c:v>10.3104</c:v>
                </c:pt>
                <c:pt idx="15321" formatCode="General">
                  <c:v>10.3111</c:v>
                </c:pt>
                <c:pt idx="15322" formatCode="General">
                  <c:v>10.3118</c:v>
                </c:pt>
                <c:pt idx="15323" formatCode="General">
                  <c:v>10.3125</c:v>
                </c:pt>
                <c:pt idx="15324" formatCode="General">
                  <c:v>10.3131</c:v>
                </c:pt>
                <c:pt idx="15325" formatCode="General">
                  <c:v>10.313800000000001</c:v>
                </c:pt>
                <c:pt idx="15326" formatCode="General">
                  <c:v>10.314500000000001</c:v>
                </c:pt>
                <c:pt idx="15327" formatCode="General">
                  <c:v>10.315099999999999</c:v>
                </c:pt>
                <c:pt idx="15328" formatCode="General">
                  <c:v>10.315799999999999</c:v>
                </c:pt>
                <c:pt idx="15329" formatCode="General">
                  <c:v>10.3165</c:v>
                </c:pt>
                <c:pt idx="15330" formatCode="General">
                  <c:v>10.3172</c:v>
                </c:pt>
                <c:pt idx="15331" formatCode="General">
                  <c:v>10.3178</c:v>
                </c:pt>
                <c:pt idx="15332" formatCode="General">
                  <c:v>10.3185</c:v>
                </c:pt>
                <c:pt idx="15333" formatCode="General">
                  <c:v>10.3192</c:v>
                </c:pt>
                <c:pt idx="15334" formatCode="General">
                  <c:v>10.319900000000001</c:v>
                </c:pt>
                <c:pt idx="15335" formatCode="General">
                  <c:v>10.320499999999999</c:v>
                </c:pt>
                <c:pt idx="15336" formatCode="General">
                  <c:v>10.321199999999999</c:v>
                </c:pt>
                <c:pt idx="15337" formatCode="General">
                  <c:v>10.321899999999999</c:v>
                </c:pt>
                <c:pt idx="15338" formatCode="General">
                  <c:v>10.3226</c:v>
                </c:pt>
                <c:pt idx="15339" formatCode="General">
                  <c:v>10.3232</c:v>
                </c:pt>
                <c:pt idx="15340" formatCode="General">
                  <c:v>10.3239</c:v>
                </c:pt>
                <c:pt idx="15341" formatCode="General">
                  <c:v>10.3246</c:v>
                </c:pt>
                <c:pt idx="15342" formatCode="General">
                  <c:v>10.325200000000001</c:v>
                </c:pt>
                <c:pt idx="15343" formatCode="General">
                  <c:v>10.325900000000001</c:v>
                </c:pt>
                <c:pt idx="15344" formatCode="General">
                  <c:v>10.326599999999999</c:v>
                </c:pt>
                <c:pt idx="15345" formatCode="General">
                  <c:v>10.327299999999999</c:v>
                </c:pt>
                <c:pt idx="15346" formatCode="General">
                  <c:v>10.3279</c:v>
                </c:pt>
                <c:pt idx="15347" formatCode="General">
                  <c:v>10.3286</c:v>
                </c:pt>
                <c:pt idx="15348" formatCode="General">
                  <c:v>10.3293</c:v>
                </c:pt>
                <c:pt idx="15349" formatCode="General">
                  <c:v>10.33</c:v>
                </c:pt>
                <c:pt idx="15350" formatCode="General">
                  <c:v>10.3306</c:v>
                </c:pt>
                <c:pt idx="15351" formatCode="General">
                  <c:v>10.331300000000001</c:v>
                </c:pt>
                <c:pt idx="15352" formatCode="General">
                  <c:v>10.332000000000001</c:v>
                </c:pt>
                <c:pt idx="15353" formatCode="General">
                  <c:v>10.332599999999999</c:v>
                </c:pt>
                <c:pt idx="15354" formatCode="General">
                  <c:v>10.333299999999999</c:v>
                </c:pt>
                <c:pt idx="15355" formatCode="General">
                  <c:v>10.334</c:v>
                </c:pt>
                <c:pt idx="15356" formatCode="General">
                  <c:v>10.3347</c:v>
                </c:pt>
                <c:pt idx="15357" formatCode="General">
                  <c:v>10.3353</c:v>
                </c:pt>
                <c:pt idx="15358" formatCode="General">
                  <c:v>10.336</c:v>
                </c:pt>
                <c:pt idx="15359" formatCode="General">
                  <c:v>10.3367</c:v>
                </c:pt>
                <c:pt idx="15360" formatCode="General">
                  <c:v>10.337400000000001</c:v>
                </c:pt>
                <c:pt idx="15361" formatCode="General">
                  <c:v>10.337999999999999</c:v>
                </c:pt>
                <c:pt idx="15362" formatCode="General">
                  <c:v>10.338699999999999</c:v>
                </c:pt>
                <c:pt idx="15363" formatCode="General">
                  <c:v>10.339399999999999</c:v>
                </c:pt>
                <c:pt idx="15364" formatCode="General">
                  <c:v>10.3401</c:v>
                </c:pt>
                <c:pt idx="15365" formatCode="General">
                  <c:v>10.3407</c:v>
                </c:pt>
                <c:pt idx="15366" formatCode="General">
                  <c:v>10.3414</c:v>
                </c:pt>
                <c:pt idx="15367" formatCode="General">
                  <c:v>10.3421</c:v>
                </c:pt>
                <c:pt idx="15368" formatCode="General">
                  <c:v>10.342700000000001</c:v>
                </c:pt>
                <c:pt idx="15369" formatCode="General">
                  <c:v>10.343400000000001</c:v>
                </c:pt>
                <c:pt idx="15370" formatCode="General">
                  <c:v>10.344099999999999</c:v>
                </c:pt>
                <c:pt idx="15371" formatCode="General">
                  <c:v>10.344799999999999</c:v>
                </c:pt>
                <c:pt idx="15372" formatCode="General">
                  <c:v>10.3454</c:v>
                </c:pt>
                <c:pt idx="15373" formatCode="General">
                  <c:v>10.3461</c:v>
                </c:pt>
                <c:pt idx="15374" formatCode="General">
                  <c:v>10.3468</c:v>
                </c:pt>
                <c:pt idx="15375" formatCode="General">
                  <c:v>10.3475</c:v>
                </c:pt>
                <c:pt idx="15376" formatCode="General">
                  <c:v>10.348100000000001</c:v>
                </c:pt>
                <c:pt idx="15377" formatCode="General">
                  <c:v>10.348800000000001</c:v>
                </c:pt>
                <c:pt idx="15378" formatCode="General">
                  <c:v>10.349500000000001</c:v>
                </c:pt>
                <c:pt idx="15379" formatCode="General">
                  <c:v>10.350099999999999</c:v>
                </c:pt>
                <c:pt idx="15380" formatCode="General">
                  <c:v>10.3508</c:v>
                </c:pt>
                <c:pt idx="15381" formatCode="General">
                  <c:v>10.3515</c:v>
                </c:pt>
                <c:pt idx="15382" formatCode="General">
                  <c:v>10.3522</c:v>
                </c:pt>
                <c:pt idx="15383" formatCode="General">
                  <c:v>10.3528</c:v>
                </c:pt>
                <c:pt idx="15384" formatCode="General">
                  <c:v>10.3535</c:v>
                </c:pt>
                <c:pt idx="15385" formatCode="General">
                  <c:v>10.354200000000001</c:v>
                </c:pt>
                <c:pt idx="15386" formatCode="General">
                  <c:v>10.354900000000001</c:v>
                </c:pt>
                <c:pt idx="15387" formatCode="General">
                  <c:v>10.355499999999999</c:v>
                </c:pt>
                <c:pt idx="15388" formatCode="General">
                  <c:v>10.356199999999999</c:v>
                </c:pt>
                <c:pt idx="15389" formatCode="General">
                  <c:v>10.3569</c:v>
                </c:pt>
                <c:pt idx="15390" formatCode="General">
                  <c:v>10.3575</c:v>
                </c:pt>
                <c:pt idx="15391" formatCode="General">
                  <c:v>10.3582</c:v>
                </c:pt>
                <c:pt idx="15392" formatCode="General">
                  <c:v>10.3589</c:v>
                </c:pt>
                <c:pt idx="15393" formatCode="General">
                  <c:v>10.3596</c:v>
                </c:pt>
                <c:pt idx="15394" formatCode="General">
                  <c:v>10.360200000000001</c:v>
                </c:pt>
                <c:pt idx="15395" formatCode="General">
                  <c:v>10.360900000000001</c:v>
                </c:pt>
                <c:pt idx="15396" formatCode="General">
                  <c:v>10.361599999999999</c:v>
                </c:pt>
                <c:pt idx="15397" formatCode="General">
                  <c:v>10.362299999999999</c:v>
                </c:pt>
                <c:pt idx="15398" formatCode="General">
                  <c:v>10.3629</c:v>
                </c:pt>
                <c:pt idx="15399" formatCode="General">
                  <c:v>10.3636</c:v>
                </c:pt>
                <c:pt idx="15400" formatCode="General">
                  <c:v>10.3643</c:v>
                </c:pt>
                <c:pt idx="15401" formatCode="General">
                  <c:v>10.365</c:v>
                </c:pt>
                <c:pt idx="15402" formatCode="General">
                  <c:v>10.365600000000001</c:v>
                </c:pt>
                <c:pt idx="15403" formatCode="General">
                  <c:v>10.366300000000001</c:v>
                </c:pt>
                <c:pt idx="15404" formatCode="General">
                  <c:v>10.367000000000001</c:v>
                </c:pt>
                <c:pt idx="15405" formatCode="General">
                  <c:v>10.367599999999999</c:v>
                </c:pt>
                <c:pt idx="15406" formatCode="General">
                  <c:v>10.3683</c:v>
                </c:pt>
                <c:pt idx="15407" formatCode="General">
                  <c:v>10.369</c:v>
                </c:pt>
                <c:pt idx="15408" formatCode="General">
                  <c:v>10.3697</c:v>
                </c:pt>
                <c:pt idx="15409" formatCode="General">
                  <c:v>10.3703</c:v>
                </c:pt>
                <c:pt idx="15410" formatCode="General">
                  <c:v>10.371</c:v>
                </c:pt>
                <c:pt idx="15411" formatCode="General">
                  <c:v>10.371700000000001</c:v>
                </c:pt>
                <c:pt idx="15412" formatCode="General">
                  <c:v>10.372400000000001</c:v>
                </c:pt>
                <c:pt idx="15413" formatCode="General">
                  <c:v>10.372999999999999</c:v>
                </c:pt>
                <c:pt idx="15414" formatCode="General">
                  <c:v>10.373699999999999</c:v>
                </c:pt>
                <c:pt idx="15415" formatCode="General">
                  <c:v>10.3744</c:v>
                </c:pt>
                <c:pt idx="15416" formatCode="General">
                  <c:v>10.375</c:v>
                </c:pt>
                <c:pt idx="15417" formatCode="General">
                  <c:v>10.3757</c:v>
                </c:pt>
                <c:pt idx="15418" formatCode="General">
                  <c:v>10.3764</c:v>
                </c:pt>
                <c:pt idx="15419" formatCode="General">
                  <c:v>10.3771</c:v>
                </c:pt>
                <c:pt idx="15420" formatCode="General">
                  <c:v>10.377700000000001</c:v>
                </c:pt>
                <c:pt idx="15421" formatCode="General">
                  <c:v>10.378399999999999</c:v>
                </c:pt>
                <c:pt idx="15422" formatCode="General">
                  <c:v>10.379099999999999</c:v>
                </c:pt>
                <c:pt idx="15423" formatCode="General">
                  <c:v>10.379799999999999</c:v>
                </c:pt>
                <c:pt idx="15424" formatCode="General">
                  <c:v>10.3804</c:v>
                </c:pt>
                <c:pt idx="15425" formatCode="General">
                  <c:v>10.3811</c:v>
                </c:pt>
                <c:pt idx="15426" formatCode="General">
                  <c:v>10.3818</c:v>
                </c:pt>
                <c:pt idx="15427" formatCode="General">
                  <c:v>10.3825</c:v>
                </c:pt>
                <c:pt idx="15428" formatCode="General">
                  <c:v>10.383100000000001</c:v>
                </c:pt>
                <c:pt idx="15429" formatCode="General">
                  <c:v>10.383800000000001</c:v>
                </c:pt>
                <c:pt idx="15430" formatCode="General">
                  <c:v>10.384499999999999</c:v>
                </c:pt>
                <c:pt idx="15431" formatCode="General">
                  <c:v>10.3851</c:v>
                </c:pt>
                <c:pt idx="15432" formatCode="General">
                  <c:v>10.3858</c:v>
                </c:pt>
                <c:pt idx="15433" formatCode="General">
                  <c:v>10.3865</c:v>
                </c:pt>
                <c:pt idx="15434" formatCode="General">
                  <c:v>10.3872</c:v>
                </c:pt>
                <c:pt idx="15435" formatCode="General">
                  <c:v>10.3878</c:v>
                </c:pt>
                <c:pt idx="15436" formatCode="General">
                  <c:v>10.388500000000001</c:v>
                </c:pt>
                <c:pt idx="15437" formatCode="General">
                  <c:v>10.389200000000001</c:v>
                </c:pt>
                <c:pt idx="15438" formatCode="General">
                  <c:v>10.389900000000001</c:v>
                </c:pt>
                <c:pt idx="15439" formatCode="General">
                  <c:v>10.390499999999999</c:v>
                </c:pt>
                <c:pt idx="15440" formatCode="General">
                  <c:v>10.3912</c:v>
                </c:pt>
                <c:pt idx="15441" formatCode="General">
                  <c:v>10.3919</c:v>
                </c:pt>
                <c:pt idx="15442" formatCode="General">
                  <c:v>10.3925</c:v>
                </c:pt>
                <c:pt idx="15443" formatCode="General">
                  <c:v>10.3932</c:v>
                </c:pt>
                <c:pt idx="15444" formatCode="General">
                  <c:v>10.3939</c:v>
                </c:pt>
                <c:pt idx="15445" formatCode="General">
                  <c:v>10.394600000000001</c:v>
                </c:pt>
                <c:pt idx="15446" formatCode="General">
                  <c:v>10.395200000000001</c:v>
                </c:pt>
                <c:pt idx="15447" formatCode="General">
                  <c:v>10.395899999999999</c:v>
                </c:pt>
                <c:pt idx="15448" formatCode="General">
                  <c:v>10.396599999999999</c:v>
                </c:pt>
                <c:pt idx="15449" formatCode="General">
                  <c:v>10.3973</c:v>
                </c:pt>
                <c:pt idx="15450" formatCode="General">
                  <c:v>10.3979</c:v>
                </c:pt>
                <c:pt idx="15451" formatCode="General">
                  <c:v>10.3986</c:v>
                </c:pt>
                <c:pt idx="15452" formatCode="General">
                  <c:v>10.3993</c:v>
                </c:pt>
                <c:pt idx="15453" formatCode="General">
                  <c:v>10.399900000000001</c:v>
                </c:pt>
                <c:pt idx="15454" formatCode="General">
                  <c:v>10.400600000000001</c:v>
                </c:pt>
                <c:pt idx="15455" formatCode="General">
                  <c:v>10.401300000000001</c:v>
                </c:pt>
                <c:pt idx="15456" formatCode="General">
                  <c:v>10.401999999999999</c:v>
                </c:pt>
                <c:pt idx="15457" formatCode="General">
                  <c:v>10.4026</c:v>
                </c:pt>
                <c:pt idx="15458" formatCode="General">
                  <c:v>10.4033</c:v>
                </c:pt>
                <c:pt idx="15459" formatCode="General">
                  <c:v>10.404</c:v>
                </c:pt>
                <c:pt idx="15460" formatCode="General">
                  <c:v>10.4047</c:v>
                </c:pt>
                <c:pt idx="15461" formatCode="General">
                  <c:v>10.4053</c:v>
                </c:pt>
                <c:pt idx="15462" formatCode="General">
                  <c:v>10.406000000000001</c:v>
                </c:pt>
                <c:pt idx="15463" formatCode="General">
                  <c:v>10.406700000000001</c:v>
                </c:pt>
                <c:pt idx="15464" formatCode="General">
                  <c:v>10.407400000000001</c:v>
                </c:pt>
                <c:pt idx="15465" formatCode="General">
                  <c:v>10.407999999999999</c:v>
                </c:pt>
                <c:pt idx="15466" formatCode="General">
                  <c:v>10.4087</c:v>
                </c:pt>
                <c:pt idx="15467" formatCode="General">
                  <c:v>10.4094</c:v>
                </c:pt>
                <c:pt idx="15468" formatCode="General">
                  <c:v>10.41</c:v>
                </c:pt>
                <c:pt idx="15469" formatCode="General">
                  <c:v>10.4107</c:v>
                </c:pt>
                <c:pt idx="15470" formatCode="General">
                  <c:v>10.4114</c:v>
                </c:pt>
                <c:pt idx="15471" formatCode="General">
                  <c:v>10.412100000000001</c:v>
                </c:pt>
                <c:pt idx="15472" formatCode="General">
                  <c:v>10.412699999999999</c:v>
                </c:pt>
                <c:pt idx="15473" formatCode="General">
                  <c:v>10.413399999999999</c:v>
                </c:pt>
                <c:pt idx="15474" formatCode="General">
                  <c:v>10.414099999999999</c:v>
                </c:pt>
                <c:pt idx="15475" formatCode="General">
                  <c:v>10.4148</c:v>
                </c:pt>
                <c:pt idx="15476" formatCode="General">
                  <c:v>10.4154</c:v>
                </c:pt>
                <c:pt idx="15477" formatCode="General">
                  <c:v>10.4161</c:v>
                </c:pt>
                <c:pt idx="15478" formatCode="General">
                  <c:v>10.4168</c:v>
                </c:pt>
                <c:pt idx="15479" formatCode="General">
                  <c:v>10.417400000000001</c:v>
                </c:pt>
                <c:pt idx="15480" formatCode="General">
                  <c:v>10.418100000000001</c:v>
                </c:pt>
                <c:pt idx="15481" formatCode="General">
                  <c:v>10.418799999999999</c:v>
                </c:pt>
                <c:pt idx="15482" formatCode="General">
                  <c:v>10.419499999999999</c:v>
                </c:pt>
                <c:pt idx="15483" formatCode="General">
                  <c:v>10.4201</c:v>
                </c:pt>
                <c:pt idx="15484" formatCode="General">
                  <c:v>10.4208</c:v>
                </c:pt>
                <c:pt idx="15485" formatCode="General">
                  <c:v>10.4215</c:v>
                </c:pt>
                <c:pt idx="15486" formatCode="General">
                  <c:v>10.4222</c:v>
                </c:pt>
                <c:pt idx="15487" formatCode="General">
                  <c:v>10.422800000000001</c:v>
                </c:pt>
                <c:pt idx="15488" formatCode="General">
                  <c:v>10.423500000000001</c:v>
                </c:pt>
                <c:pt idx="15489" formatCode="General">
                  <c:v>10.424200000000001</c:v>
                </c:pt>
                <c:pt idx="15490" formatCode="General">
                  <c:v>10.424799999999999</c:v>
                </c:pt>
                <c:pt idx="15491" formatCode="General">
                  <c:v>10.4255</c:v>
                </c:pt>
                <c:pt idx="15492" formatCode="General">
                  <c:v>10.4262</c:v>
                </c:pt>
                <c:pt idx="15493" formatCode="General">
                  <c:v>10.4269</c:v>
                </c:pt>
                <c:pt idx="15494" formatCode="General">
                  <c:v>10.4275</c:v>
                </c:pt>
                <c:pt idx="15495" formatCode="General">
                  <c:v>10.4282</c:v>
                </c:pt>
                <c:pt idx="15496" formatCode="General">
                  <c:v>10.428900000000001</c:v>
                </c:pt>
                <c:pt idx="15497" formatCode="General">
                  <c:v>10.429600000000001</c:v>
                </c:pt>
                <c:pt idx="15498" formatCode="General">
                  <c:v>10.430199999999999</c:v>
                </c:pt>
                <c:pt idx="15499" formatCode="General">
                  <c:v>10.430899999999999</c:v>
                </c:pt>
                <c:pt idx="15500" formatCode="General">
                  <c:v>10.4316</c:v>
                </c:pt>
                <c:pt idx="15501" formatCode="General">
                  <c:v>10.4323</c:v>
                </c:pt>
                <c:pt idx="15502" formatCode="General">
                  <c:v>10.4329</c:v>
                </c:pt>
                <c:pt idx="15503" formatCode="General">
                  <c:v>10.4336</c:v>
                </c:pt>
                <c:pt idx="15504" formatCode="General">
                  <c:v>10.4343</c:v>
                </c:pt>
                <c:pt idx="15505" formatCode="General">
                  <c:v>10.434900000000001</c:v>
                </c:pt>
                <c:pt idx="15506" formatCode="General">
                  <c:v>10.435600000000001</c:v>
                </c:pt>
                <c:pt idx="15507" formatCode="General">
                  <c:v>10.436299999999999</c:v>
                </c:pt>
                <c:pt idx="15508" formatCode="General">
                  <c:v>10.436999999999999</c:v>
                </c:pt>
                <c:pt idx="15509" formatCode="General">
                  <c:v>10.4376</c:v>
                </c:pt>
                <c:pt idx="15510" formatCode="General">
                  <c:v>10.4383</c:v>
                </c:pt>
                <c:pt idx="15511" formatCode="General">
                  <c:v>10.439</c:v>
                </c:pt>
                <c:pt idx="15512" formatCode="General">
                  <c:v>10.4397</c:v>
                </c:pt>
                <c:pt idx="15513" formatCode="General">
                  <c:v>10.440300000000001</c:v>
                </c:pt>
                <c:pt idx="15514" formatCode="General">
                  <c:v>10.441000000000001</c:v>
                </c:pt>
                <c:pt idx="15515" formatCode="General">
                  <c:v>10.441700000000001</c:v>
                </c:pt>
                <c:pt idx="15516" formatCode="General">
                  <c:v>10.442299999999999</c:v>
                </c:pt>
                <c:pt idx="15517" formatCode="General">
                  <c:v>10.443</c:v>
                </c:pt>
                <c:pt idx="15518" formatCode="General">
                  <c:v>10.4437</c:v>
                </c:pt>
                <c:pt idx="15519" formatCode="General">
                  <c:v>10.4444</c:v>
                </c:pt>
                <c:pt idx="15520" formatCode="General">
                  <c:v>10.445</c:v>
                </c:pt>
                <c:pt idx="15521" formatCode="General">
                  <c:v>10.4457</c:v>
                </c:pt>
                <c:pt idx="15522" formatCode="General">
                  <c:v>10.446400000000001</c:v>
                </c:pt>
                <c:pt idx="15523" formatCode="General">
                  <c:v>10.447100000000001</c:v>
                </c:pt>
                <c:pt idx="15524" formatCode="General">
                  <c:v>10.447699999999999</c:v>
                </c:pt>
                <c:pt idx="15525" formatCode="General">
                  <c:v>10.448399999999999</c:v>
                </c:pt>
                <c:pt idx="15526" formatCode="General">
                  <c:v>10.4491</c:v>
                </c:pt>
                <c:pt idx="15527" formatCode="General">
                  <c:v>10.4498</c:v>
                </c:pt>
                <c:pt idx="15528" formatCode="General">
                  <c:v>10.4504</c:v>
                </c:pt>
                <c:pt idx="15529" formatCode="General">
                  <c:v>10.4511</c:v>
                </c:pt>
                <c:pt idx="15530" formatCode="General">
                  <c:v>10.4518</c:v>
                </c:pt>
                <c:pt idx="15531" formatCode="General">
                  <c:v>10.452400000000001</c:v>
                </c:pt>
                <c:pt idx="15532" formatCode="General">
                  <c:v>10.453099999999999</c:v>
                </c:pt>
                <c:pt idx="15533" formatCode="General">
                  <c:v>10.453799999999999</c:v>
                </c:pt>
                <c:pt idx="15534" formatCode="General">
                  <c:v>10.454499999999999</c:v>
                </c:pt>
                <c:pt idx="15535" formatCode="General">
                  <c:v>10.4551</c:v>
                </c:pt>
                <c:pt idx="15536" formatCode="General">
                  <c:v>10.4558</c:v>
                </c:pt>
                <c:pt idx="15537" formatCode="General">
                  <c:v>10.4565</c:v>
                </c:pt>
                <c:pt idx="15538" formatCode="General">
                  <c:v>10.4572</c:v>
                </c:pt>
                <c:pt idx="15539" formatCode="General">
                  <c:v>10.457800000000001</c:v>
                </c:pt>
                <c:pt idx="15540" formatCode="General">
                  <c:v>10.458500000000001</c:v>
                </c:pt>
                <c:pt idx="15541" formatCode="General">
                  <c:v>10.459199999999999</c:v>
                </c:pt>
                <c:pt idx="15542" formatCode="General">
                  <c:v>10.4598</c:v>
                </c:pt>
                <c:pt idx="15543" formatCode="General">
                  <c:v>10.4605</c:v>
                </c:pt>
                <c:pt idx="15544" formatCode="General">
                  <c:v>10.4612</c:v>
                </c:pt>
                <c:pt idx="15545" formatCode="General">
                  <c:v>10.4619</c:v>
                </c:pt>
                <c:pt idx="15546" formatCode="General">
                  <c:v>10.4625</c:v>
                </c:pt>
                <c:pt idx="15547" formatCode="General">
                  <c:v>10.463200000000001</c:v>
                </c:pt>
                <c:pt idx="15548" formatCode="General">
                  <c:v>10.463900000000001</c:v>
                </c:pt>
                <c:pt idx="15549" formatCode="General">
                  <c:v>10.464600000000001</c:v>
                </c:pt>
                <c:pt idx="15550" formatCode="General">
                  <c:v>10.465199999999999</c:v>
                </c:pt>
                <c:pt idx="15551" formatCode="General">
                  <c:v>10.4659</c:v>
                </c:pt>
                <c:pt idx="15552" formatCode="General">
                  <c:v>10.4666</c:v>
                </c:pt>
                <c:pt idx="15553" formatCode="General">
                  <c:v>10.4672</c:v>
                </c:pt>
                <c:pt idx="15554" formatCode="General">
                  <c:v>10.4679</c:v>
                </c:pt>
                <c:pt idx="15555" formatCode="General">
                  <c:v>10.4686</c:v>
                </c:pt>
                <c:pt idx="15556" formatCode="General">
                  <c:v>10.4693</c:v>
                </c:pt>
                <c:pt idx="15557" formatCode="General">
                  <c:v>10.469900000000001</c:v>
                </c:pt>
                <c:pt idx="15558" formatCode="General">
                  <c:v>10.470599999999999</c:v>
                </c:pt>
                <c:pt idx="15559" formatCode="General">
                  <c:v>10.471299999999999</c:v>
                </c:pt>
                <c:pt idx="15560" formatCode="General">
                  <c:v>10.472</c:v>
                </c:pt>
                <c:pt idx="15561" formatCode="General">
                  <c:v>10.4726</c:v>
                </c:pt>
                <c:pt idx="15562" formatCode="General">
                  <c:v>10.4733</c:v>
                </c:pt>
                <c:pt idx="15563" formatCode="General">
                  <c:v>10.474</c:v>
                </c:pt>
                <c:pt idx="15564" formatCode="General">
                  <c:v>10.4747</c:v>
                </c:pt>
                <c:pt idx="15565" formatCode="General">
                  <c:v>10.475300000000001</c:v>
                </c:pt>
                <c:pt idx="15566" formatCode="General">
                  <c:v>10.476000000000001</c:v>
                </c:pt>
                <c:pt idx="15567" formatCode="General">
                  <c:v>10.476699999999999</c:v>
                </c:pt>
                <c:pt idx="15568" formatCode="General">
                  <c:v>10.4773</c:v>
                </c:pt>
                <c:pt idx="15569" formatCode="General">
                  <c:v>10.478</c:v>
                </c:pt>
                <c:pt idx="15570" formatCode="General">
                  <c:v>10.4787</c:v>
                </c:pt>
                <c:pt idx="15571" formatCode="General">
                  <c:v>10.4794</c:v>
                </c:pt>
                <c:pt idx="15572" formatCode="General">
                  <c:v>10.48</c:v>
                </c:pt>
                <c:pt idx="15573" formatCode="General">
                  <c:v>10.480700000000001</c:v>
                </c:pt>
                <c:pt idx="15574" formatCode="General">
                  <c:v>10.481400000000001</c:v>
                </c:pt>
                <c:pt idx="15575" formatCode="General">
                  <c:v>10.482100000000001</c:v>
                </c:pt>
                <c:pt idx="15576" formatCode="General">
                  <c:v>10.482699999999999</c:v>
                </c:pt>
                <c:pt idx="15577" formatCode="General">
                  <c:v>10.4834</c:v>
                </c:pt>
                <c:pt idx="15578" formatCode="General">
                  <c:v>10.4841</c:v>
                </c:pt>
                <c:pt idx="15579" formatCode="General">
                  <c:v>10.4847</c:v>
                </c:pt>
                <c:pt idx="15580" formatCode="General">
                  <c:v>10.4854</c:v>
                </c:pt>
                <c:pt idx="15581" formatCode="General">
                  <c:v>10.4861</c:v>
                </c:pt>
                <c:pt idx="15582" formatCode="General">
                  <c:v>10.486800000000001</c:v>
                </c:pt>
                <c:pt idx="15583" formatCode="General">
                  <c:v>10.487399999999999</c:v>
                </c:pt>
                <c:pt idx="15584" formatCode="General">
                  <c:v>10.488099999999999</c:v>
                </c:pt>
                <c:pt idx="15585" formatCode="General">
                  <c:v>10.488799999999999</c:v>
                </c:pt>
                <c:pt idx="15586" formatCode="General">
                  <c:v>10.4895</c:v>
                </c:pt>
                <c:pt idx="15587" formatCode="General">
                  <c:v>10.4901</c:v>
                </c:pt>
                <c:pt idx="15588" formatCode="General">
                  <c:v>10.4908</c:v>
                </c:pt>
                <c:pt idx="15589" formatCode="General">
                  <c:v>10.4915</c:v>
                </c:pt>
                <c:pt idx="15590" formatCode="General">
                  <c:v>10.4922</c:v>
                </c:pt>
                <c:pt idx="15591" formatCode="General">
                  <c:v>10.492800000000001</c:v>
                </c:pt>
                <c:pt idx="15592" formatCode="General">
                  <c:v>10.493499999999999</c:v>
                </c:pt>
                <c:pt idx="15593" formatCode="General">
                  <c:v>10.494199999999999</c:v>
                </c:pt>
                <c:pt idx="15594" formatCode="General">
                  <c:v>10.4948</c:v>
                </c:pt>
                <c:pt idx="15595" formatCode="General">
                  <c:v>10.4955</c:v>
                </c:pt>
                <c:pt idx="15596" formatCode="General">
                  <c:v>10.4962</c:v>
                </c:pt>
                <c:pt idx="15597" formatCode="General">
                  <c:v>10.4969</c:v>
                </c:pt>
                <c:pt idx="15598" formatCode="General">
                  <c:v>10.4975</c:v>
                </c:pt>
                <c:pt idx="15599" formatCode="General">
                  <c:v>10.498200000000001</c:v>
                </c:pt>
                <c:pt idx="15600" formatCode="General">
                  <c:v>10.498900000000001</c:v>
                </c:pt>
                <c:pt idx="15601" formatCode="General">
                  <c:v>10.499599999999999</c:v>
                </c:pt>
                <c:pt idx="15602" formatCode="General">
                  <c:v>10.5002</c:v>
                </c:pt>
                <c:pt idx="15603" formatCode="General">
                  <c:v>10.5009</c:v>
                </c:pt>
                <c:pt idx="15604" formatCode="General">
                  <c:v>10.5016</c:v>
                </c:pt>
                <c:pt idx="15605" formatCode="General">
                  <c:v>10.5022</c:v>
                </c:pt>
                <c:pt idx="15606" formatCode="General">
                  <c:v>10.5029</c:v>
                </c:pt>
                <c:pt idx="15607" formatCode="General">
                  <c:v>10.5036</c:v>
                </c:pt>
                <c:pt idx="15608" formatCode="General">
                  <c:v>10.504300000000001</c:v>
                </c:pt>
                <c:pt idx="15609" formatCode="General">
                  <c:v>10.504899999999999</c:v>
                </c:pt>
                <c:pt idx="15610" formatCode="General">
                  <c:v>10.505599999999999</c:v>
                </c:pt>
                <c:pt idx="15611" formatCode="General">
                  <c:v>10.5063</c:v>
                </c:pt>
                <c:pt idx="15612" formatCode="General">
                  <c:v>10.507</c:v>
                </c:pt>
                <c:pt idx="15613" formatCode="General">
                  <c:v>10.5076</c:v>
                </c:pt>
                <c:pt idx="15614" formatCode="General">
                  <c:v>10.5083</c:v>
                </c:pt>
                <c:pt idx="15615" formatCode="General">
                  <c:v>10.509</c:v>
                </c:pt>
                <c:pt idx="15616" formatCode="General">
                  <c:v>10.509600000000001</c:v>
                </c:pt>
                <c:pt idx="15617" formatCode="General">
                  <c:v>10.510300000000001</c:v>
                </c:pt>
                <c:pt idx="15618" formatCode="General">
                  <c:v>10.510999999999999</c:v>
                </c:pt>
                <c:pt idx="15619" formatCode="General">
                  <c:v>10.511699999999999</c:v>
                </c:pt>
                <c:pt idx="15620" formatCode="General">
                  <c:v>10.5123</c:v>
                </c:pt>
                <c:pt idx="15621" formatCode="General">
                  <c:v>10.513</c:v>
                </c:pt>
                <c:pt idx="15622" formatCode="General">
                  <c:v>10.5137</c:v>
                </c:pt>
                <c:pt idx="15623" formatCode="General">
                  <c:v>10.5144</c:v>
                </c:pt>
                <c:pt idx="15624" formatCode="General">
                  <c:v>10.515000000000001</c:v>
                </c:pt>
                <c:pt idx="15625" formatCode="General">
                  <c:v>10.515700000000001</c:v>
                </c:pt>
                <c:pt idx="15626" formatCode="General">
                  <c:v>10.516400000000001</c:v>
                </c:pt>
                <c:pt idx="15627" formatCode="General">
                  <c:v>10.517099999999999</c:v>
                </c:pt>
                <c:pt idx="15628" formatCode="General">
                  <c:v>10.5177</c:v>
                </c:pt>
                <c:pt idx="15629" formatCode="General">
                  <c:v>10.5184</c:v>
                </c:pt>
                <c:pt idx="15630" formatCode="General">
                  <c:v>10.5191</c:v>
                </c:pt>
                <c:pt idx="15631" formatCode="General">
                  <c:v>10.5197</c:v>
                </c:pt>
                <c:pt idx="15632" formatCode="General">
                  <c:v>10.5204</c:v>
                </c:pt>
                <c:pt idx="15633" formatCode="General">
                  <c:v>10.521100000000001</c:v>
                </c:pt>
                <c:pt idx="15634" formatCode="General">
                  <c:v>10.521800000000001</c:v>
                </c:pt>
                <c:pt idx="15635" formatCode="General">
                  <c:v>10.522399999999999</c:v>
                </c:pt>
                <c:pt idx="15636" formatCode="General">
                  <c:v>10.523099999999999</c:v>
                </c:pt>
                <c:pt idx="15637" formatCode="General">
                  <c:v>10.5238</c:v>
                </c:pt>
                <c:pt idx="15638" formatCode="General">
                  <c:v>10.5245</c:v>
                </c:pt>
                <c:pt idx="15639" formatCode="General">
                  <c:v>10.5251</c:v>
                </c:pt>
                <c:pt idx="15640" formatCode="General">
                  <c:v>10.5258</c:v>
                </c:pt>
                <c:pt idx="15641" formatCode="General">
                  <c:v>10.5265</c:v>
                </c:pt>
                <c:pt idx="15642" formatCode="General">
                  <c:v>10.527100000000001</c:v>
                </c:pt>
                <c:pt idx="15643" formatCode="General">
                  <c:v>10.527799999999999</c:v>
                </c:pt>
                <c:pt idx="15644" formatCode="General">
                  <c:v>10.528499999999999</c:v>
                </c:pt>
                <c:pt idx="15645" formatCode="General">
                  <c:v>10.529199999999999</c:v>
                </c:pt>
                <c:pt idx="15646" formatCode="General">
                  <c:v>10.5298</c:v>
                </c:pt>
                <c:pt idx="15647" formatCode="General">
                  <c:v>10.5305</c:v>
                </c:pt>
                <c:pt idx="15648" formatCode="General">
                  <c:v>10.5312</c:v>
                </c:pt>
                <c:pt idx="15649" formatCode="General">
                  <c:v>10.5319</c:v>
                </c:pt>
                <c:pt idx="15650" formatCode="General">
                  <c:v>10.532500000000001</c:v>
                </c:pt>
                <c:pt idx="15651" formatCode="General">
                  <c:v>10.533200000000001</c:v>
                </c:pt>
                <c:pt idx="15652" formatCode="General">
                  <c:v>10.533899999999999</c:v>
                </c:pt>
                <c:pt idx="15653" formatCode="General">
                  <c:v>10.5345</c:v>
                </c:pt>
                <c:pt idx="15654" formatCode="General">
                  <c:v>10.5352</c:v>
                </c:pt>
                <c:pt idx="15655" formatCode="General">
                  <c:v>10.5359</c:v>
                </c:pt>
                <c:pt idx="15656" formatCode="General">
                  <c:v>10.5366</c:v>
                </c:pt>
                <c:pt idx="15657" formatCode="General">
                  <c:v>10.5372</c:v>
                </c:pt>
                <c:pt idx="15658" formatCode="General">
                  <c:v>10.5379</c:v>
                </c:pt>
                <c:pt idx="15659" formatCode="General">
                  <c:v>10.538600000000001</c:v>
                </c:pt>
                <c:pt idx="15660" formatCode="General">
                  <c:v>10.539300000000001</c:v>
                </c:pt>
                <c:pt idx="15661" formatCode="General">
                  <c:v>10.539899999999999</c:v>
                </c:pt>
                <c:pt idx="15662" formatCode="General">
                  <c:v>10.5406</c:v>
                </c:pt>
                <c:pt idx="15663" formatCode="General">
                  <c:v>10.5413</c:v>
                </c:pt>
                <c:pt idx="15664" formatCode="General">
                  <c:v>10.542</c:v>
                </c:pt>
                <c:pt idx="15665" formatCode="General">
                  <c:v>10.5426</c:v>
                </c:pt>
                <c:pt idx="15666" formatCode="General">
                  <c:v>10.5433</c:v>
                </c:pt>
                <c:pt idx="15667" formatCode="General">
                  <c:v>10.544</c:v>
                </c:pt>
                <c:pt idx="15668" formatCode="General">
                  <c:v>10.544600000000001</c:v>
                </c:pt>
                <c:pt idx="15669" formatCode="General">
                  <c:v>10.545299999999999</c:v>
                </c:pt>
                <c:pt idx="15670" formatCode="General">
                  <c:v>10.545999999999999</c:v>
                </c:pt>
                <c:pt idx="15671" formatCode="General">
                  <c:v>10.5467</c:v>
                </c:pt>
                <c:pt idx="15672" formatCode="General">
                  <c:v>10.5473</c:v>
                </c:pt>
                <c:pt idx="15673" formatCode="General">
                  <c:v>10.548</c:v>
                </c:pt>
                <c:pt idx="15674" formatCode="General">
                  <c:v>10.5487</c:v>
                </c:pt>
                <c:pt idx="15675" formatCode="General">
                  <c:v>10.5494</c:v>
                </c:pt>
                <c:pt idx="15676" formatCode="General">
                  <c:v>10.55</c:v>
                </c:pt>
                <c:pt idx="15677" formatCode="General">
                  <c:v>10.550700000000001</c:v>
                </c:pt>
                <c:pt idx="15678" formatCode="General">
                  <c:v>10.551399999999999</c:v>
                </c:pt>
                <c:pt idx="15679" formatCode="General">
                  <c:v>10.552</c:v>
                </c:pt>
                <c:pt idx="15680" formatCode="General">
                  <c:v>10.5527</c:v>
                </c:pt>
                <c:pt idx="15681" formatCode="General">
                  <c:v>10.5534</c:v>
                </c:pt>
                <c:pt idx="15682" formatCode="General">
                  <c:v>10.5541</c:v>
                </c:pt>
                <c:pt idx="15683" formatCode="General">
                  <c:v>10.5547</c:v>
                </c:pt>
                <c:pt idx="15684" formatCode="General">
                  <c:v>10.555400000000001</c:v>
                </c:pt>
                <c:pt idx="15685" formatCode="General">
                  <c:v>10.556100000000001</c:v>
                </c:pt>
                <c:pt idx="15686" formatCode="General">
                  <c:v>10.556800000000001</c:v>
                </c:pt>
                <c:pt idx="15687" formatCode="General">
                  <c:v>10.557399999999999</c:v>
                </c:pt>
                <c:pt idx="15688" formatCode="General">
                  <c:v>10.5581</c:v>
                </c:pt>
                <c:pt idx="15689" formatCode="General">
                  <c:v>10.5588</c:v>
                </c:pt>
                <c:pt idx="15690" formatCode="General">
                  <c:v>10.5595</c:v>
                </c:pt>
                <c:pt idx="15691" formatCode="General">
                  <c:v>10.5601</c:v>
                </c:pt>
                <c:pt idx="15692" formatCode="General">
                  <c:v>10.5608</c:v>
                </c:pt>
                <c:pt idx="15693" formatCode="General">
                  <c:v>10.561500000000001</c:v>
                </c:pt>
                <c:pt idx="15694" formatCode="General">
                  <c:v>10.562099999999999</c:v>
                </c:pt>
                <c:pt idx="15695" formatCode="General">
                  <c:v>10.562799999999999</c:v>
                </c:pt>
                <c:pt idx="15696" formatCode="General">
                  <c:v>10.563499999999999</c:v>
                </c:pt>
                <c:pt idx="15697" formatCode="General">
                  <c:v>10.5642</c:v>
                </c:pt>
                <c:pt idx="15698" formatCode="General">
                  <c:v>10.5648</c:v>
                </c:pt>
                <c:pt idx="15699" formatCode="General">
                  <c:v>10.5655</c:v>
                </c:pt>
                <c:pt idx="15700" formatCode="General">
                  <c:v>10.5662</c:v>
                </c:pt>
                <c:pt idx="15701" formatCode="General">
                  <c:v>10.5669</c:v>
                </c:pt>
                <c:pt idx="15702" formatCode="General">
                  <c:v>10.567500000000001</c:v>
                </c:pt>
                <c:pt idx="15703" formatCode="General">
                  <c:v>10.568199999999999</c:v>
                </c:pt>
                <c:pt idx="15704" formatCode="General">
                  <c:v>10.568899999999999</c:v>
                </c:pt>
                <c:pt idx="15705" formatCode="General">
                  <c:v>10.5695</c:v>
                </c:pt>
                <c:pt idx="15706" formatCode="General">
                  <c:v>10.5702</c:v>
                </c:pt>
                <c:pt idx="15707" formatCode="General">
                  <c:v>10.5709</c:v>
                </c:pt>
                <c:pt idx="15708" formatCode="General">
                  <c:v>10.5716</c:v>
                </c:pt>
                <c:pt idx="15709" formatCode="General">
                  <c:v>10.5722</c:v>
                </c:pt>
                <c:pt idx="15710" formatCode="General">
                  <c:v>10.572900000000001</c:v>
                </c:pt>
                <c:pt idx="15711" formatCode="General">
                  <c:v>10.573600000000001</c:v>
                </c:pt>
                <c:pt idx="15712" formatCode="General">
                  <c:v>10.574299999999999</c:v>
                </c:pt>
                <c:pt idx="15713" formatCode="General">
                  <c:v>10.5749</c:v>
                </c:pt>
                <c:pt idx="15714" formatCode="General">
                  <c:v>10.5756</c:v>
                </c:pt>
                <c:pt idx="15715" formatCode="General">
                  <c:v>10.5763</c:v>
                </c:pt>
                <c:pt idx="15716" formatCode="General">
                  <c:v>10.5769</c:v>
                </c:pt>
                <c:pt idx="15717" formatCode="General">
                  <c:v>10.5776</c:v>
                </c:pt>
                <c:pt idx="15718" formatCode="General">
                  <c:v>10.5783</c:v>
                </c:pt>
                <c:pt idx="15719" formatCode="General">
                  <c:v>10.579000000000001</c:v>
                </c:pt>
                <c:pt idx="15720" formatCode="General">
                  <c:v>10.579599999999999</c:v>
                </c:pt>
                <c:pt idx="15721" formatCode="General">
                  <c:v>10.580299999999999</c:v>
                </c:pt>
                <c:pt idx="15722" formatCode="General">
                  <c:v>10.581</c:v>
                </c:pt>
                <c:pt idx="15723" formatCode="General">
                  <c:v>10.5817</c:v>
                </c:pt>
                <c:pt idx="15724" formatCode="General">
                  <c:v>10.5823</c:v>
                </c:pt>
                <c:pt idx="15725" formatCode="General">
                  <c:v>10.583</c:v>
                </c:pt>
                <c:pt idx="15726" formatCode="General">
                  <c:v>10.5837</c:v>
                </c:pt>
                <c:pt idx="15727" formatCode="General">
                  <c:v>10.5844</c:v>
                </c:pt>
                <c:pt idx="15728" formatCode="General">
                  <c:v>10.585000000000001</c:v>
                </c:pt>
                <c:pt idx="15729" formatCode="General">
                  <c:v>10.585699999999999</c:v>
                </c:pt>
                <c:pt idx="15730" formatCode="General">
                  <c:v>10.586399999999999</c:v>
                </c:pt>
                <c:pt idx="15731" formatCode="General">
                  <c:v>10.587</c:v>
                </c:pt>
                <c:pt idx="15732" formatCode="General">
                  <c:v>10.5877</c:v>
                </c:pt>
                <c:pt idx="15733" formatCode="General">
                  <c:v>10.5884</c:v>
                </c:pt>
                <c:pt idx="15734" formatCode="General">
                  <c:v>10.5891</c:v>
                </c:pt>
                <c:pt idx="15735" formatCode="General">
                  <c:v>10.589700000000001</c:v>
                </c:pt>
                <c:pt idx="15736" formatCode="General">
                  <c:v>10.590400000000001</c:v>
                </c:pt>
                <c:pt idx="15737" formatCode="General">
                  <c:v>10.591100000000001</c:v>
                </c:pt>
                <c:pt idx="15738" formatCode="General">
                  <c:v>10.591799999999999</c:v>
                </c:pt>
                <c:pt idx="15739" formatCode="General">
                  <c:v>10.5924</c:v>
                </c:pt>
                <c:pt idx="15740" formatCode="General">
                  <c:v>10.5931</c:v>
                </c:pt>
                <c:pt idx="15741" formatCode="General">
                  <c:v>10.5938</c:v>
                </c:pt>
                <c:pt idx="15742" formatCode="General">
                  <c:v>10.5944</c:v>
                </c:pt>
                <c:pt idx="15743" formatCode="General">
                  <c:v>10.5951</c:v>
                </c:pt>
                <c:pt idx="15744" formatCode="General">
                  <c:v>10.595800000000001</c:v>
                </c:pt>
                <c:pt idx="15745" formatCode="General">
                  <c:v>10.596500000000001</c:v>
                </c:pt>
                <c:pt idx="15746" formatCode="General">
                  <c:v>10.597099999999999</c:v>
                </c:pt>
                <c:pt idx="15747" formatCode="General">
                  <c:v>10.597799999999999</c:v>
                </c:pt>
                <c:pt idx="15748" formatCode="General">
                  <c:v>10.5985</c:v>
                </c:pt>
                <c:pt idx="15749" formatCode="General">
                  <c:v>10.5992</c:v>
                </c:pt>
                <c:pt idx="15750" formatCode="General">
                  <c:v>10.5998</c:v>
                </c:pt>
                <c:pt idx="15751" formatCode="General">
                  <c:v>10.6005</c:v>
                </c:pt>
                <c:pt idx="15752" formatCode="General">
                  <c:v>10.6012</c:v>
                </c:pt>
                <c:pt idx="15753" formatCode="General">
                  <c:v>10.601900000000001</c:v>
                </c:pt>
                <c:pt idx="15754" formatCode="General">
                  <c:v>10.602499999999999</c:v>
                </c:pt>
                <c:pt idx="15755" formatCode="General">
                  <c:v>10.603199999999999</c:v>
                </c:pt>
                <c:pt idx="15756" formatCode="General">
                  <c:v>10.603899999999999</c:v>
                </c:pt>
                <c:pt idx="15757" formatCode="General">
                  <c:v>10.6045</c:v>
                </c:pt>
                <c:pt idx="15758" formatCode="General">
                  <c:v>10.6052</c:v>
                </c:pt>
                <c:pt idx="15759" formatCode="General">
                  <c:v>10.6059</c:v>
                </c:pt>
                <c:pt idx="15760" formatCode="General">
                  <c:v>10.6066</c:v>
                </c:pt>
                <c:pt idx="15761" formatCode="General">
                  <c:v>10.607200000000001</c:v>
                </c:pt>
                <c:pt idx="15762" formatCode="General">
                  <c:v>10.607900000000001</c:v>
                </c:pt>
                <c:pt idx="15763" formatCode="General">
                  <c:v>10.608599999999999</c:v>
                </c:pt>
                <c:pt idx="15764" formatCode="General">
                  <c:v>10.609299999999999</c:v>
                </c:pt>
                <c:pt idx="15765" formatCode="General">
                  <c:v>10.6099</c:v>
                </c:pt>
                <c:pt idx="15766" formatCode="General">
                  <c:v>10.6106</c:v>
                </c:pt>
                <c:pt idx="15767" formatCode="General">
                  <c:v>10.6113</c:v>
                </c:pt>
                <c:pt idx="15768" formatCode="General">
                  <c:v>10.6119</c:v>
                </c:pt>
                <c:pt idx="15769" formatCode="General">
                  <c:v>10.6126</c:v>
                </c:pt>
                <c:pt idx="15770" formatCode="General">
                  <c:v>10.613300000000001</c:v>
                </c:pt>
                <c:pt idx="15771" formatCode="General">
                  <c:v>10.614000000000001</c:v>
                </c:pt>
                <c:pt idx="15772" formatCode="General">
                  <c:v>10.614599999999999</c:v>
                </c:pt>
                <c:pt idx="15773" formatCode="General">
                  <c:v>10.6153</c:v>
                </c:pt>
                <c:pt idx="15774" formatCode="General">
                  <c:v>10.616</c:v>
                </c:pt>
                <c:pt idx="15775" formatCode="General">
                  <c:v>10.6167</c:v>
                </c:pt>
                <c:pt idx="15776" formatCode="General">
                  <c:v>10.6173</c:v>
                </c:pt>
                <c:pt idx="15777" formatCode="General">
                  <c:v>10.618</c:v>
                </c:pt>
                <c:pt idx="15778" formatCode="General">
                  <c:v>10.6187</c:v>
                </c:pt>
                <c:pt idx="15779" formatCode="General">
                  <c:v>10.619300000000001</c:v>
                </c:pt>
                <c:pt idx="15780" formatCode="General">
                  <c:v>10.62</c:v>
                </c:pt>
                <c:pt idx="15781" formatCode="General">
                  <c:v>10.620699999999999</c:v>
                </c:pt>
                <c:pt idx="15782" formatCode="General">
                  <c:v>10.6214</c:v>
                </c:pt>
                <c:pt idx="15783" formatCode="General">
                  <c:v>10.622</c:v>
                </c:pt>
                <c:pt idx="15784" formatCode="General">
                  <c:v>10.6227</c:v>
                </c:pt>
                <c:pt idx="15785" formatCode="General">
                  <c:v>10.6234</c:v>
                </c:pt>
                <c:pt idx="15786" formatCode="General">
                  <c:v>10.6241</c:v>
                </c:pt>
                <c:pt idx="15787" formatCode="General">
                  <c:v>10.624700000000001</c:v>
                </c:pt>
                <c:pt idx="15788" formatCode="General">
                  <c:v>10.625400000000001</c:v>
                </c:pt>
                <c:pt idx="15789" formatCode="General">
                  <c:v>10.626099999999999</c:v>
                </c:pt>
                <c:pt idx="15790" formatCode="General">
                  <c:v>10.626799999999999</c:v>
                </c:pt>
                <c:pt idx="15791" formatCode="General">
                  <c:v>10.6274</c:v>
                </c:pt>
                <c:pt idx="15792" formatCode="General">
                  <c:v>10.6281</c:v>
                </c:pt>
                <c:pt idx="15793" formatCode="General">
                  <c:v>10.6288</c:v>
                </c:pt>
                <c:pt idx="15794" formatCode="General">
                  <c:v>10.6294</c:v>
                </c:pt>
                <c:pt idx="15795" formatCode="General">
                  <c:v>10.630100000000001</c:v>
                </c:pt>
                <c:pt idx="15796" formatCode="General">
                  <c:v>10.630800000000001</c:v>
                </c:pt>
                <c:pt idx="15797" formatCode="General">
                  <c:v>10.631500000000001</c:v>
                </c:pt>
                <c:pt idx="15798" formatCode="General">
                  <c:v>10.632099999999999</c:v>
                </c:pt>
                <c:pt idx="15799" formatCode="General">
                  <c:v>10.6328</c:v>
                </c:pt>
                <c:pt idx="15800" formatCode="General">
                  <c:v>10.6335</c:v>
                </c:pt>
                <c:pt idx="15801" formatCode="General">
                  <c:v>10.6342</c:v>
                </c:pt>
                <c:pt idx="15802" formatCode="General">
                  <c:v>10.6348</c:v>
                </c:pt>
                <c:pt idx="15803" formatCode="General">
                  <c:v>10.6355</c:v>
                </c:pt>
                <c:pt idx="15804" formatCode="General">
                  <c:v>10.636200000000001</c:v>
                </c:pt>
                <c:pt idx="15805" formatCode="General">
                  <c:v>10.636799999999999</c:v>
                </c:pt>
                <c:pt idx="15806" formatCode="General">
                  <c:v>10.637499999999999</c:v>
                </c:pt>
                <c:pt idx="15807" formatCode="General">
                  <c:v>10.638199999999999</c:v>
                </c:pt>
                <c:pt idx="15808" formatCode="General">
                  <c:v>10.6389</c:v>
                </c:pt>
                <c:pt idx="15809" formatCode="General">
                  <c:v>10.6395</c:v>
                </c:pt>
                <c:pt idx="15810" formatCode="General">
                  <c:v>10.6402</c:v>
                </c:pt>
                <c:pt idx="15811" formatCode="General">
                  <c:v>10.6409</c:v>
                </c:pt>
                <c:pt idx="15812" formatCode="General">
                  <c:v>10.6416</c:v>
                </c:pt>
                <c:pt idx="15813" formatCode="General">
                  <c:v>10.642200000000001</c:v>
                </c:pt>
                <c:pt idx="15814" formatCode="General">
                  <c:v>10.642899999999999</c:v>
                </c:pt>
                <c:pt idx="15815" formatCode="General">
                  <c:v>10.643599999999999</c:v>
                </c:pt>
                <c:pt idx="15816" formatCode="General">
                  <c:v>10.6442</c:v>
                </c:pt>
                <c:pt idx="15817" formatCode="General">
                  <c:v>10.6449</c:v>
                </c:pt>
                <c:pt idx="15818" formatCode="General">
                  <c:v>10.6456</c:v>
                </c:pt>
                <c:pt idx="15819" formatCode="General">
                  <c:v>10.6463</c:v>
                </c:pt>
                <c:pt idx="15820" formatCode="General">
                  <c:v>10.6469</c:v>
                </c:pt>
                <c:pt idx="15821" formatCode="General">
                  <c:v>10.647600000000001</c:v>
                </c:pt>
                <c:pt idx="15822" formatCode="General">
                  <c:v>10.648300000000001</c:v>
                </c:pt>
                <c:pt idx="15823" formatCode="General">
                  <c:v>10.648999999999999</c:v>
                </c:pt>
                <c:pt idx="15824" formatCode="General">
                  <c:v>10.6496</c:v>
                </c:pt>
                <c:pt idx="15825" formatCode="General">
                  <c:v>10.6503</c:v>
                </c:pt>
                <c:pt idx="15826" formatCode="General">
                  <c:v>10.651</c:v>
                </c:pt>
                <c:pt idx="15827" formatCode="General">
                  <c:v>10.6517</c:v>
                </c:pt>
                <c:pt idx="15828" formatCode="General">
                  <c:v>10.6523</c:v>
                </c:pt>
                <c:pt idx="15829" formatCode="General">
                  <c:v>10.653</c:v>
                </c:pt>
                <c:pt idx="15830" formatCode="General">
                  <c:v>10.653700000000001</c:v>
                </c:pt>
                <c:pt idx="15831" formatCode="General">
                  <c:v>10.654299999999999</c:v>
                </c:pt>
                <c:pt idx="15832" formatCode="General">
                  <c:v>10.654999999999999</c:v>
                </c:pt>
                <c:pt idx="15833" formatCode="General">
                  <c:v>10.6557</c:v>
                </c:pt>
                <c:pt idx="15834" formatCode="General">
                  <c:v>10.6564</c:v>
                </c:pt>
                <c:pt idx="15835" formatCode="General">
                  <c:v>10.657</c:v>
                </c:pt>
                <c:pt idx="15836" formatCode="General">
                  <c:v>10.6577</c:v>
                </c:pt>
                <c:pt idx="15837" formatCode="General">
                  <c:v>10.6584</c:v>
                </c:pt>
                <c:pt idx="15838" formatCode="General">
                  <c:v>10.6591</c:v>
                </c:pt>
                <c:pt idx="15839" formatCode="General">
                  <c:v>10.659700000000001</c:v>
                </c:pt>
                <c:pt idx="15840" formatCode="General">
                  <c:v>10.660399999999999</c:v>
                </c:pt>
                <c:pt idx="15841" formatCode="General">
                  <c:v>10.661099999999999</c:v>
                </c:pt>
                <c:pt idx="15842" formatCode="General">
                  <c:v>10.6617</c:v>
                </c:pt>
                <c:pt idx="15843" formatCode="General">
                  <c:v>10.6624</c:v>
                </c:pt>
                <c:pt idx="15844" formatCode="General">
                  <c:v>10.6631</c:v>
                </c:pt>
                <c:pt idx="15845" formatCode="General">
                  <c:v>10.6638</c:v>
                </c:pt>
                <c:pt idx="15846" formatCode="General">
                  <c:v>10.664400000000001</c:v>
                </c:pt>
                <c:pt idx="15847" formatCode="General">
                  <c:v>10.665100000000001</c:v>
                </c:pt>
                <c:pt idx="15848" formatCode="General">
                  <c:v>10.665800000000001</c:v>
                </c:pt>
                <c:pt idx="15849" formatCode="General">
                  <c:v>10.666499999999999</c:v>
                </c:pt>
                <c:pt idx="15850" formatCode="General">
                  <c:v>10.6671</c:v>
                </c:pt>
                <c:pt idx="15851" formatCode="General">
                  <c:v>10.6678</c:v>
                </c:pt>
                <c:pt idx="15852" formatCode="General">
                  <c:v>10.6685</c:v>
                </c:pt>
                <c:pt idx="15853" formatCode="General">
                  <c:v>10.6692</c:v>
                </c:pt>
                <c:pt idx="15854" formatCode="General">
                  <c:v>10.6698</c:v>
                </c:pt>
                <c:pt idx="15855" formatCode="General">
                  <c:v>10.670500000000001</c:v>
                </c:pt>
                <c:pt idx="15856" formatCode="General">
                  <c:v>10.671200000000001</c:v>
                </c:pt>
                <c:pt idx="15857" formatCode="General">
                  <c:v>10.671799999999999</c:v>
                </c:pt>
                <c:pt idx="15858" formatCode="General">
                  <c:v>10.672499999999999</c:v>
                </c:pt>
                <c:pt idx="15859" formatCode="General">
                  <c:v>10.6732</c:v>
                </c:pt>
                <c:pt idx="15860" formatCode="General">
                  <c:v>10.6739</c:v>
                </c:pt>
                <c:pt idx="15861" formatCode="General">
                  <c:v>10.6745</c:v>
                </c:pt>
                <c:pt idx="15862" formatCode="General">
                  <c:v>10.6752</c:v>
                </c:pt>
                <c:pt idx="15863" formatCode="General">
                  <c:v>10.6759</c:v>
                </c:pt>
                <c:pt idx="15864" formatCode="General">
                  <c:v>10.676600000000001</c:v>
                </c:pt>
                <c:pt idx="15865" formatCode="General">
                  <c:v>10.677199999999999</c:v>
                </c:pt>
                <c:pt idx="15866" formatCode="General">
                  <c:v>10.677899999999999</c:v>
                </c:pt>
                <c:pt idx="15867" formatCode="General">
                  <c:v>10.678599999999999</c:v>
                </c:pt>
                <c:pt idx="15868" formatCode="General">
                  <c:v>10.6792</c:v>
                </c:pt>
                <c:pt idx="15869" formatCode="General">
                  <c:v>10.6799</c:v>
                </c:pt>
                <c:pt idx="15870" formatCode="General">
                  <c:v>10.6806</c:v>
                </c:pt>
                <c:pt idx="15871" formatCode="General">
                  <c:v>10.6813</c:v>
                </c:pt>
                <c:pt idx="15872" formatCode="General">
                  <c:v>10.681900000000001</c:v>
                </c:pt>
                <c:pt idx="15873" formatCode="General">
                  <c:v>10.682600000000001</c:v>
                </c:pt>
                <c:pt idx="15874" formatCode="General">
                  <c:v>10.683299999999999</c:v>
                </c:pt>
                <c:pt idx="15875" formatCode="General">
                  <c:v>10.683999999999999</c:v>
                </c:pt>
                <c:pt idx="15876" formatCode="General">
                  <c:v>10.6846</c:v>
                </c:pt>
                <c:pt idx="15877" formatCode="General">
                  <c:v>10.6853</c:v>
                </c:pt>
                <c:pt idx="15878" formatCode="General">
                  <c:v>10.686</c:v>
                </c:pt>
                <c:pt idx="15879" formatCode="General">
                  <c:v>10.6866</c:v>
                </c:pt>
                <c:pt idx="15880" formatCode="General">
                  <c:v>10.6873</c:v>
                </c:pt>
                <c:pt idx="15881" formatCode="General">
                  <c:v>10.688000000000001</c:v>
                </c:pt>
                <c:pt idx="15882" formatCode="General">
                  <c:v>10.688700000000001</c:v>
                </c:pt>
                <c:pt idx="15883" formatCode="General">
                  <c:v>10.689299999999999</c:v>
                </c:pt>
                <c:pt idx="15884" formatCode="General">
                  <c:v>10.69</c:v>
                </c:pt>
                <c:pt idx="15885" formatCode="General">
                  <c:v>10.6907</c:v>
                </c:pt>
                <c:pt idx="15886" formatCode="General">
                  <c:v>10.6914</c:v>
                </c:pt>
                <c:pt idx="15887" formatCode="General">
                  <c:v>10.692</c:v>
                </c:pt>
                <c:pt idx="15888" formatCode="General">
                  <c:v>10.6927</c:v>
                </c:pt>
                <c:pt idx="15889" formatCode="General">
                  <c:v>10.6934</c:v>
                </c:pt>
                <c:pt idx="15890" formatCode="General">
                  <c:v>10.694100000000001</c:v>
                </c:pt>
                <c:pt idx="15891" formatCode="General">
                  <c:v>10.694699999999999</c:v>
                </c:pt>
                <c:pt idx="15892" formatCode="General">
                  <c:v>10.695399999999999</c:v>
                </c:pt>
                <c:pt idx="15893" formatCode="General">
                  <c:v>10.696099999999999</c:v>
                </c:pt>
                <c:pt idx="15894" formatCode="General">
                  <c:v>10.6967</c:v>
                </c:pt>
                <c:pt idx="15895" formatCode="General">
                  <c:v>10.6974</c:v>
                </c:pt>
                <c:pt idx="15896" formatCode="General">
                  <c:v>10.6981</c:v>
                </c:pt>
                <c:pt idx="15897" formatCode="General">
                  <c:v>10.6988</c:v>
                </c:pt>
                <c:pt idx="15898" formatCode="General">
                  <c:v>10.699400000000001</c:v>
                </c:pt>
                <c:pt idx="15899" formatCode="General">
                  <c:v>10.700100000000001</c:v>
                </c:pt>
                <c:pt idx="15900" formatCode="General">
                  <c:v>10.700799999999999</c:v>
                </c:pt>
                <c:pt idx="15901" formatCode="General">
                  <c:v>10.701499999999999</c:v>
                </c:pt>
                <c:pt idx="15902" formatCode="General">
                  <c:v>10.7021</c:v>
                </c:pt>
                <c:pt idx="15903" formatCode="General">
                  <c:v>10.7028</c:v>
                </c:pt>
                <c:pt idx="15904" formatCode="General">
                  <c:v>10.7035</c:v>
                </c:pt>
                <c:pt idx="15905" formatCode="General">
                  <c:v>10.7041</c:v>
                </c:pt>
                <c:pt idx="15906" formatCode="General">
                  <c:v>10.704800000000001</c:v>
                </c:pt>
                <c:pt idx="15907" formatCode="General">
                  <c:v>10.705500000000001</c:v>
                </c:pt>
                <c:pt idx="15908" formatCode="General">
                  <c:v>10.706200000000001</c:v>
                </c:pt>
                <c:pt idx="15909" formatCode="General">
                  <c:v>10.706799999999999</c:v>
                </c:pt>
                <c:pt idx="15910" formatCode="General">
                  <c:v>10.7075</c:v>
                </c:pt>
                <c:pt idx="15911" formatCode="General">
                  <c:v>10.7082</c:v>
                </c:pt>
                <c:pt idx="15912" formatCode="General">
                  <c:v>10.7089</c:v>
                </c:pt>
                <c:pt idx="15913" formatCode="General">
                  <c:v>10.7095</c:v>
                </c:pt>
                <c:pt idx="15914" formatCode="General">
                  <c:v>10.7102</c:v>
                </c:pt>
                <c:pt idx="15915" formatCode="General">
                  <c:v>10.710900000000001</c:v>
                </c:pt>
                <c:pt idx="15916" formatCode="General">
                  <c:v>10.711499999999999</c:v>
                </c:pt>
                <c:pt idx="15917" formatCode="General">
                  <c:v>10.712199999999999</c:v>
                </c:pt>
                <c:pt idx="15918" formatCode="General">
                  <c:v>10.712899999999999</c:v>
                </c:pt>
                <c:pt idx="15919" formatCode="General">
                  <c:v>10.7136</c:v>
                </c:pt>
                <c:pt idx="15920" formatCode="General">
                  <c:v>10.7142</c:v>
                </c:pt>
                <c:pt idx="15921" formatCode="General">
                  <c:v>10.7149</c:v>
                </c:pt>
                <c:pt idx="15922" formatCode="General">
                  <c:v>10.7156</c:v>
                </c:pt>
                <c:pt idx="15923" formatCode="General">
                  <c:v>10.7163</c:v>
                </c:pt>
                <c:pt idx="15924" formatCode="General">
                  <c:v>10.716900000000001</c:v>
                </c:pt>
                <c:pt idx="15925" formatCode="General">
                  <c:v>10.717599999999999</c:v>
                </c:pt>
                <c:pt idx="15926" formatCode="General">
                  <c:v>10.718299999999999</c:v>
                </c:pt>
                <c:pt idx="15927" formatCode="General">
                  <c:v>10.718999999999999</c:v>
                </c:pt>
                <c:pt idx="15928" formatCode="General">
                  <c:v>10.7196</c:v>
                </c:pt>
                <c:pt idx="15929" formatCode="General">
                  <c:v>10.7203</c:v>
                </c:pt>
                <c:pt idx="15930" formatCode="General">
                  <c:v>10.721</c:v>
                </c:pt>
                <c:pt idx="15931" formatCode="General">
                  <c:v>10.7216</c:v>
                </c:pt>
                <c:pt idx="15932" formatCode="General">
                  <c:v>10.722300000000001</c:v>
                </c:pt>
                <c:pt idx="15933" formatCode="General">
                  <c:v>10.723000000000001</c:v>
                </c:pt>
                <c:pt idx="15934" formatCode="General">
                  <c:v>10.723699999999999</c:v>
                </c:pt>
                <c:pt idx="15935" formatCode="General">
                  <c:v>10.724299999999999</c:v>
                </c:pt>
                <c:pt idx="15936" formatCode="General">
                  <c:v>10.725</c:v>
                </c:pt>
                <c:pt idx="15937" formatCode="General">
                  <c:v>10.7257</c:v>
                </c:pt>
                <c:pt idx="15938" formatCode="General">
                  <c:v>10.7264</c:v>
                </c:pt>
                <c:pt idx="15939" formatCode="General">
                  <c:v>10.727</c:v>
                </c:pt>
                <c:pt idx="15940" formatCode="General">
                  <c:v>10.7277</c:v>
                </c:pt>
                <c:pt idx="15941" formatCode="General">
                  <c:v>10.728400000000001</c:v>
                </c:pt>
                <c:pt idx="15942" formatCode="General">
                  <c:v>10.728999999999999</c:v>
                </c:pt>
                <c:pt idx="15943" formatCode="General">
                  <c:v>10.729699999999999</c:v>
                </c:pt>
                <c:pt idx="15944" formatCode="General">
                  <c:v>10.730399999999999</c:v>
                </c:pt>
                <c:pt idx="15945" formatCode="General">
                  <c:v>10.7311</c:v>
                </c:pt>
                <c:pt idx="15946" formatCode="General">
                  <c:v>10.7317</c:v>
                </c:pt>
                <c:pt idx="15947" formatCode="General">
                  <c:v>10.7324</c:v>
                </c:pt>
                <c:pt idx="15948" formatCode="General">
                  <c:v>10.7331</c:v>
                </c:pt>
                <c:pt idx="15949" formatCode="General">
                  <c:v>10.7338</c:v>
                </c:pt>
                <c:pt idx="15950" formatCode="General">
                  <c:v>10.734400000000001</c:v>
                </c:pt>
                <c:pt idx="15951" formatCode="General">
                  <c:v>10.735099999999999</c:v>
                </c:pt>
                <c:pt idx="15952" formatCode="General">
                  <c:v>10.735799999999999</c:v>
                </c:pt>
                <c:pt idx="15953" formatCode="General">
                  <c:v>10.736499999999999</c:v>
                </c:pt>
                <c:pt idx="15954" formatCode="General">
                  <c:v>10.7371</c:v>
                </c:pt>
                <c:pt idx="15955" formatCode="General">
                  <c:v>10.7378</c:v>
                </c:pt>
                <c:pt idx="15956" formatCode="General">
                  <c:v>10.7385</c:v>
                </c:pt>
                <c:pt idx="15957" formatCode="General">
                  <c:v>10.739100000000001</c:v>
                </c:pt>
                <c:pt idx="15958" formatCode="General">
                  <c:v>10.739800000000001</c:v>
                </c:pt>
                <c:pt idx="15959" formatCode="General">
                  <c:v>10.740500000000001</c:v>
                </c:pt>
                <c:pt idx="15960" formatCode="General">
                  <c:v>10.741199999999999</c:v>
                </c:pt>
                <c:pt idx="15961" formatCode="General">
                  <c:v>10.7418</c:v>
                </c:pt>
                <c:pt idx="15962" formatCode="General">
                  <c:v>10.7425</c:v>
                </c:pt>
                <c:pt idx="15963" formatCode="General">
                  <c:v>10.7432</c:v>
                </c:pt>
                <c:pt idx="15964" formatCode="General">
                  <c:v>10.7439</c:v>
                </c:pt>
                <c:pt idx="15965" formatCode="General">
                  <c:v>10.7445</c:v>
                </c:pt>
                <c:pt idx="15966" formatCode="General">
                  <c:v>10.745200000000001</c:v>
                </c:pt>
                <c:pt idx="15967" formatCode="General">
                  <c:v>10.745900000000001</c:v>
                </c:pt>
                <c:pt idx="15968" formatCode="General">
                  <c:v>10.746499999999999</c:v>
                </c:pt>
                <c:pt idx="15969" formatCode="General">
                  <c:v>10.747199999999999</c:v>
                </c:pt>
                <c:pt idx="15970" formatCode="General">
                  <c:v>10.7479</c:v>
                </c:pt>
                <c:pt idx="15971" formatCode="General">
                  <c:v>10.7486</c:v>
                </c:pt>
                <c:pt idx="15972" formatCode="General">
                  <c:v>10.7492</c:v>
                </c:pt>
                <c:pt idx="15973" formatCode="General">
                  <c:v>10.7499</c:v>
                </c:pt>
                <c:pt idx="15974" formatCode="General">
                  <c:v>10.7506</c:v>
                </c:pt>
                <c:pt idx="15975" formatCode="General">
                  <c:v>10.751300000000001</c:v>
                </c:pt>
                <c:pt idx="15976" formatCode="General">
                  <c:v>10.751899999999999</c:v>
                </c:pt>
                <c:pt idx="15977" formatCode="General">
                  <c:v>10.752599999999999</c:v>
                </c:pt>
                <c:pt idx="15978" formatCode="General">
                  <c:v>10.753299999999999</c:v>
                </c:pt>
                <c:pt idx="15979" formatCode="General">
                  <c:v>10.7539</c:v>
                </c:pt>
                <c:pt idx="15980" formatCode="General">
                  <c:v>10.7546</c:v>
                </c:pt>
                <c:pt idx="15981" formatCode="General">
                  <c:v>10.7553</c:v>
                </c:pt>
                <c:pt idx="15982" formatCode="General">
                  <c:v>10.756</c:v>
                </c:pt>
                <c:pt idx="15983" formatCode="General">
                  <c:v>10.756600000000001</c:v>
                </c:pt>
                <c:pt idx="15984" formatCode="General">
                  <c:v>10.757300000000001</c:v>
                </c:pt>
                <c:pt idx="15985" formatCode="General">
                  <c:v>10.757999999999999</c:v>
                </c:pt>
                <c:pt idx="15986" formatCode="General">
                  <c:v>10.758699999999999</c:v>
                </c:pt>
                <c:pt idx="15987" formatCode="General">
                  <c:v>10.7593</c:v>
                </c:pt>
                <c:pt idx="15988" formatCode="General">
                  <c:v>10.76</c:v>
                </c:pt>
                <c:pt idx="15989" formatCode="General">
                  <c:v>10.7607</c:v>
                </c:pt>
                <c:pt idx="15990" formatCode="General">
                  <c:v>10.7614</c:v>
                </c:pt>
                <c:pt idx="15991" formatCode="General">
                  <c:v>10.762</c:v>
                </c:pt>
                <c:pt idx="15992" formatCode="General">
                  <c:v>10.762700000000001</c:v>
                </c:pt>
                <c:pt idx="15993" formatCode="General">
                  <c:v>10.763400000000001</c:v>
                </c:pt>
                <c:pt idx="15994" formatCode="General">
                  <c:v>10.763999999999999</c:v>
                </c:pt>
                <c:pt idx="15995" formatCode="General">
                  <c:v>10.764699999999999</c:v>
                </c:pt>
                <c:pt idx="15996" formatCode="General">
                  <c:v>10.7654</c:v>
                </c:pt>
                <c:pt idx="15997" formatCode="General">
                  <c:v>10.7661</c:v>
                </c:pt>
                <c:pt idx="15998" formatCode="General">
                  <c:v>10.7667</c:v>
                </c:pt>
                <c:pt idx="15999" formatCode="General">
                  <c:v>10.7674</c:v>
                </c:pt>
                <c:pt idx="16000" formatCode="General">
                  <c:v>10.7681</c:v>
                </c:pt>
                <c:pt idx="16001" formatCode="General">
                  <c:v>10.768800000000001</c:v>
                </c:pt>
                <c:pt idx="16002" formatCode="General">
                  <c:v>10.769399999999999</c:v>
                </c:pt>
                <c:pt idx="16003" formatCode="General">
                  <c:v>10.770099999999999</c:v>
                </c:pt>
                <c:pt idx="16004" formatCode="General">
                  <c:v>10.770799999999999</c:v>
                </c:pt>
                <c:pt idx="16005" formatCode="General">
                  <c:v>10.7714</c:v>
                </c:pt>
                <c:pt idx="16006" formatCode="General">
                  <c:v>10.7721</c:v>
                </c:pt>
                <c:pt idx="16007" formatCode="General">
                  <c:v>10.7728</c:v>
                </c:pt>
                <c:pt idx="16008" formatCode="General">
                  <c:v>10.7735</c:v>
                </c:pt>
                <c:pt idx="16009" formatCode="General">
                  <c:v>10.774100000000001</c:v>
                </c:pt>
                <c:pt idx="16010" formatCode="General">
                  <c:v>10.774800000000001</c:v>
                </c:pt>
                <c:pt idx="16011" formatCode="General">
                  <c:v>10.775499999999999</c:v>
                </c:pt>
                <c:pt idx="16012" formatCode="General">
                  <c:v>10.776199999999999</c:v>
                </c:pt>
                <c:pt idx="16013" formatCode="General">
                  <c:v>10.7768</c:v>
                </c:pt>
                <c:pt idx="16014" formatCode="General">
                  <c:v>10.7775</c:v>
                </c:pt>
                <c:pt idx="16015" formatCode="General">
                  <c:v>10.7782</c:v>
                </c:pt>
                <c:pt idx="16016" formatCode="General">
                  <c:v>10.7789</c:v>
                </c:pt>
                <c:pt idx="16017" formatCode="General">
                  <c:v>10.779500000000001</c:v>
                </c:pt>
                <c:pt idx="16018" formatCode="General">
                  <c:v>10.780200000000001</c:v>
                </c:pt>
                <c:pt idx="16019" formatCode="General">
                  <c:v>10.780900000000001</c:v>
                </c:pt>
                <c:pt idx="16020" formatCode="General">
                  <c:v>10.781499999999999</c:v>
                </c:pt>
                <c:pt idx="16021" formatCode="General">
                  <c:v>10.7822</c:v>
                </c:pt>
                <c:pt idx="16022" formatCode="General">
                  <c:v>10.7829</c:v>
                </c:pt>
                <c:pt idx="16023" formatCode="General">
                  <c:v>10.7836</c:v>
                </c:pt>
                <c:pt idx="16024" formatCode="General">
                  <c:v>10.7842</c:v>
                </c:pt>
                <c:pt idx="16025" formatCode="General">
                  <c:v>10.7849</c:v>
                </c:pt>
                <c:pt idx="16026" formatCode="General">
                  <c:v>10.785600000000001</c:v>
                </c:pt>
                <c:pt idx="16027" formatCode="General">
                  <c:v>10.786300000000001</c:v>
                </c:pt>
                <c:pt idx="16028" formatCode="General">
                  <c:v>10.786899999999999</c:v>
                </c:pt>
                <c:pt idx="16029" formatCode="General">
                  <c:v>10.787599999999999</c:v>
                </c:pt>
                <c:pt idx="16030" formatCode="General">
                  <c:v>10.7883</c:v>
                </c:pt>
                <c:pt idx="16031" formatCode="General">
                  <c:v>10.7889</c:v>
                </c:pt>
                <c:pt idx="16032" formatCode="General">
                  <c:v>10.7896</c:v>
                </c:pt>
                <c:pt idx="16033" formatCode="General">
                  <c:v>10.7903</c:v>
                </c:pt>
                <c:pt idx="16034" formatCode="General">
                  <c:v>10.791</c:v>
                </c:pt>
                <c:pt idx="16035" formatCode="General">
                  <c:v>10.791600000000001</c:v>
                </c:pt>
                <c:pt idx="16036" formatCode="General">
                  <c:v>10.792299999999999</c:v>
                </c:pt>
                <c:pt idx="16037" formatCode="General">
                  <c:v>10.792999999999999</c:v>
                </c:pt>
                <c:pt idx="16038" formatCode="General">
                  <c:v>10.793699999999999</c:v>
                </c:pt>
                <c:pt idx="16039" formatCode="General">
                  <c:v>10.7943</c:v>
                </c:pt>
                <c:pt idx="16040" formatCode="General">
                  <c:v>10.795</c:v>
                </c:pt>
                <c:pt idx="16041" formatCode="General">
                  <c:v>10.7957</c:v>
                </c:pt>
                <c:pt idx="16042" formatCode="General">
                  <c:v>10.7963</c:v>
                </c:pt>
                <c:pt idx="16043" formatCode="General">
                  <c:v>10.797000000000001</c:v>
                </c:pt>
                <c:pt idx="16044" formatCode="General">
                  <c:v>10.797700000000001</c:v>
                </c:pt>
                <c:pt idx="16045" formatCode="General">
                  <c:v>10.798400000000001</c:v>
                </c:pt>
                <c:pt idx="16046" formatCode="General">
                  <c:v>10.798999999999999</c:v>
                </c:pt>
                <c:pt idx="16047" formatCode="General">
                  <c:v>10.7997</c:v>
                </c:pt>
                <c:pt idx="16048" formatCode="General">
                  <c:v>10.8004</c:v>
                </c:pt>
                <c:pt idx="16049" formatCode="General">
                  <c:v>10.8011</c:v>
                </c:pt>
                <c:pt idx="16050" formatCode="General">
                  <c:v>10.8017</c:v>
                </c:pt>
                <c:pt idx="16051" formatCode="General">
                  <c:v>10.8024</c:v>
                </c:pt>
                <c:pt idx="16052" formatCode="General">
                  <c:v>10.803100000000001</c:v>
                </c:pt>
                <c:pt idx="16053" formatCode="General">
                  <c:v>10.803800000000001</c:v>
                </c:pt>
                <c:pt idx="16054" formatCode="General">
                  <c:v>10.804399999999999</c:v>
                </c:pt>
                <c:pt idx="16055" formatCode="General">
                  <c:v>10.805099999999999</c:v>
                </c:pt>
                <c:pt idx="16056" formatCode="General">
                  <c:v>10.8058</c:v>
                </c:pt>
                <c:pt idx="16057" formatCode="General">
                  <c:v>10.8064</c:v>
                </c:pt>
                <c:pt idx="16058" formatCode="General">
                  <c:v>10.8071</c:v>
                </c:pt>
                <c:pt idx="16059" formatCode="General">
                  <c:v>10.8078</c:v>
                </c:pt>
                <c:pt idx="16060" formatCode="General">
                  <c:v>10.8085</c:v>
                </c:pt>
                <c:pt idx="16061" formatCode="General">
                  <c:v>10.809100000000001</c:v>
                </c:pt>
                <c:pt idx="16062" formatCode="General">
                  <c:v>10.809799999999999</c:v>
                </c:pt>
                <c:pt idx="16063" formatCode="General">
                  <c:v>10.810499999999999</c:v>
                </c:pt>
                <c:pt idx="16064" formatCode="General">
                  <c:v>10.811199999999999</c:v>
                </c:pt>
                <c:pt idx="16065" formatCode="General">
                  <c:v>10.8118</c:v>
                </c:pt>
                <c:pt idx="16066" formatCode="General">
                  <c:v>10.8125</c:v>
                </c:pt>
                <c:pt idx="16067" formatCode="General">
                  <c:v>10.8132</c:v>
                </c:pt>
                <c:pt idx="16068" formatCode="General">
                  <c:v>10.813800000000001</c:v>
                </c:pt>
                <c:pt idx="16069" formatCode="General">
                  <c:v>10.814500000000001</c:v>
                </c:pt>
                <c:pt idx="16070" formatCode="General">
                  <c:v>10.815200000000001</c:v>
                </c:pt>
                <c:pt idx="16071" formatCode="General">
                  <c:v>10.815899999999999</c:v>
                </c:pt>
                <c:pt idx="16072" formatCode="General">
                  <c:v>10.8165</c:v>
                </c:pt>
                <c:pt idx="16073" formatCode="General">
                  <c:v>10.8172</c:v>
                </c:pt>
                <c:pt idx="16074" formatCode="General">
                  <c:v>10.8179</c:v>
                </c:pt>
                <c:pt idx="16075" formatCode="General">
                  <c:v>10.8186</c:v>
                </c:pt>
                <c:pt idx="16076" formatCode="General">
                  <c:v>10.8192</c:v>
                </c:pt>
                <c:pt idx="16077" formatCode="General">
                  <c:v>10.819900000000001</c:v>
                </c:pt>
                <c:pt idx="16078" formatCode="General">
                  <c:v>10.820600000000001</c:v>
                </c:pt>
                <c:pt idx="16079" formatCode="General">
                  <c:v>10.821199999999999</c:v>
                </c:pt>
                <c:pt idx="16080" formatCode="General">
                  <c:v>10.821899999999999</c:v>
                </c:pt>
                <c:pt idx="16081" formatCode="General">
                  <c:v>10.8226</c:v>
                </c:pt>
                <c:pt idx="16082" formatCode="General">
                  <c:v>10.8233</c:v>
                </c:pt>
                <c:pt idx="16083" formatCode="General">
                  <c:v>10.8239</c:v>
                </c:pt>
                <c:pt idx="16084" formatCode="General">
                  <c:v>10.8246</c:v>
                </c:pt>
                <c:pt idx="16085" formatCode="General">
                  <c:v>10.8253</c:v>
                </c:pt>
                <c:pt idx="16086" formatCode="General">
                  <c:v>10.826000000000001</c:v>
                </c:pt>
                <c:pt idx="16087" formatCode="General">
                  <c:v>10.826599999999999</c:v>
                </c:pt>
                <c:pt idx="16088" formatCode="General">
                  <c:v>10.827299999999999</c:v>
                </c:pt>
                <c:pt idx="16089" formatCode="General">
                  <c:v>10.827999999999999</c:v>
                </c:pt>
                <c:pt idx="16090" formatCode="General">
                  <c:v>10.8287</c:v>
                </c:pt>
                <c:pt idx="16091" formatCode="General">
                  <c:v>10.8293</c:v>
                </c:pt>
                <c:pt idx="16092" formatCode="General">
                  <c:v>10.83</c:v>
                </c:pt>
                <c:pt idx="16093" formatCode="General">
                  <c:v>10.8307</c:v>
                </c:pt>
                <c:pt idx="16094" formatCode="General">
                  <c:v>10.831300000000001</c:v>
                </c:pt>
                <c:pt idx="16095" formatCode="General">
                  <c:v>10.832000000000001</c:v>
                </c:pt>
                <c:pt idx="16096" formatCode="General">
                  <c:v>10.832700000000001</c:v>
                </c:pt>
                <c:pt idx="16097" formatCode="General">
                  <c:v>10.833399999999999</c:v>
                </c:pt>
                <c:pt idx="16098" formatCode="General">
                  <c:v>10.834</c:v>
                </c:pt>
                <c:pt idx="16099" formatCode="General">
                  <c:v>10.8347</c:v>
                </c:pt>
                <c:pt idx="16100" formatCode="General">
                  <c:v>10.8354</c:v>
                </c:pt>
                <c:pt idx="16101" formatCode="General">
                  <c:v>10.8361</c:v>
                </c:pt>
                <c:pt idx="16102" formatCode="General">
                  <c:v>10.8367</c:v>
                </c:pt>
                <c:pt idx="16103" formatCode="General">
                  <c:v>10.837400000000001</c:v>
                </c:pt>
                <c:pt idx="16104" formatCode="General">
                  <c:v>10.838100000000001</c:v>
                </c:pt>
                <c:pt idx="16105" formatCode="General">
                  <c:v>10.838699999999999</c:v>
                </c:pt>
                <c:pt idx="16106" formatCode="General">
                  <c:v>10.839399999999999</c:v>
                </c:pt>
                <c:pt idx="16107" formatCode="General">
                  <c:v>10.8401</c:v>
                </c:pt>
                <c:pt idx="16108" formatCode="General">
                  <c:v>10.8408</c:v>
                </c:pt>
                <c:pt idx="16109" formatCode="General">
                  <c:v>10.8414</c:v>
                </c:pt>
                <c:pt idx="16110" formatCode="General">
                  <c:v>10.8421</c:v>
                </c:pt>
                <c:pt idx="16111" formatCode="General">
                  <c:v>10.8428</c:v>
                </c:pt>
                <c:pt idx="16112" formatCode="General">
                  <c:v>10.843500000000001</c:v>
                </c:pt>
                <c:pt idx="16113" formatCode="General">
                  <c:v>10.844099999999999</c:v>
                </c:pt>
                <c:pt idx="16114" formatCode="General">
                  <c:v>10.844799999999999</c:v>
                </c:pt>
                <c:pt idx="16115" formatCode="General">
                  <c:v>10.845499999999999</c:v>
                </c:pt>
                <c:pt idx="16116" formatCode="General">
                  <c:v>10.8462</c:v>
                </c:pt>
                <c:pt idx="16117" formatCode="General">
                  <c:v>10.8468</c:v>
                </c:pt>
                <c:pt idx="16118" formatCode="General">
                  <c:v>10.8475</c:v>
                </c:pt>
                <c:pt idx="16119" formatCode="General">
                  <c:v>10.8482</c:v>
                </c:pt>
                <c:pt idx="16120" formatCode="General">
                  <c:v>10.848800000000001</c:v>
                </c:pt>
                <c:pt idx="16121" formatCode="General">
                  <c:v>10.849500000000001</c:v>
                </c:pt>
                <c:pt idx="16122" formatCode="General">
                  <c:v>10.850199999999999</c:v>
                </c:pt>
                <c:pt idx="16123" formatCode="General">
                  <c:v>10.850899999999999</c:v>
                </c:pt>
                <c:pt idx="16124" formatCode="General">
                  <c:v>10.8515</c:v>
                </c:pt>
                <c:pt idx="16125" formatCode="General">
                  <c:v>10.8522</c:v>
                </c:pt>
                <c:pt idx="16126" formatCode="General">
                  <c:v>10.8529</c:v>
                </c:pt>
                <c:pt idx="16127" formatCode="General">
                  <c:v>10.8536</c:v>
                </c:pt>
                <c:pt idx="16128" formatCode="General">
                  <c:v>10.854200000000001</c:v>
                </c:pt>
                <c:pt idx="16129" formatCode="General">
                  <c:v>10.854900000000001</c:v>
                </c:pt>
                <c:pt idx="16130" formatCode="General">
                  <c:v>10.855600000000001</c:v>
                </c:pt>
                <c:pt idx="16131" formatCode="General">
                  <c:v>10.856199999999999</c:v>
                </c:pt>
                <c:pt idx="16132" formatCode="General">
                  <c:v>10.8569</c:v>
                </c:pt>
                <c:pt idx="16133" formatCode="General">
                  <c:v>10.8576</c:v>
                </c:pt>
                <c:pt idx="16134" formatCode="General">
                  <c:v>10.8583</c:v>
                </c:pt>
                <c:pt idx="16135" formatCode="General">
                  <c:v>10.8589</c:v>
                </c:pt>
                <c:pt idx="16136" formatCode="General">
                  <c:v>10.8596</c:v>
                </c:pt>
                <c:pt idx="16137" formatCode="General">
                  <c:v>10.860300000000001</c:v>
                </c:pt>
                <c:pt idx="16138" formatCode="General">
                  <c:v>10.861000000000001</c:v>
                </c:pt>
                <c:pt idx="16139" formatCode="General">
                  <c:v>10.861599999999999</c:v>
                </c:pt>
                <c:pt idx="16140" formatCode="General">
                  <c:v>10.862299999999999</c:v>
                </c:pt>
                <c:pt idx="16141" formatCode="General">
                  <c:v>10.863</c:v>
                </c:pt>
                <c:pt idx="16142" formatCode="General">
                  <c:v>10.8636</c:v>
                </c:pt>
                <c:pt idx="16143" formatCode="General">
                  <c:v>10.8643</c:v>
                </c:pt>
                <c:pt idx="16144" formatCode="General">
                  <c:v>10.865</c:v>
                </c:pt>
                <c:pt idx="16145" formatCode="General">
                  <c:v>10.8657</c:v>
                </c:pt>
                <c:pt idx="16146" formatCode="General">
                  <c:v>10.866300000000001</c:v>
                </c:pt>
                <c:pt idx="16147" formatCode="General">
                  <c:v>10.867000000000001</c:v>
                </c:pt>
                <c:pt idx="16148" formatCode="General">
                  <c:v>10.867699999999999</c:v>
                </c:pt>
                <c:pt idx="16149" formatCode="General">
                  <c:v>10.868399999999999</c:v>
                </c:pt>
                <c:pt idx="16150" formatCode="General">
                  <c:v>10.869</c:v>
                </c:pt>
                <c:pt idx="16151" formatCode="General">
                  <c:v>10.8697</c:v>
                </c:pt>
                <c:pt idx="16152" formatCode="General">
                  <c:v>10.8704</c:v>
                </c:pt>
                <c:pt idx="16153" formatCode="General">
                  <c:v>10.8711</c:v>
                </c:pt>
                <c:pt idx="16154" formatCode="General">
                  <c:v>10.871700000000001</c:v>
                </c:pt>
                <c:pt idx="16155" formatCode="General">
                  <c:v>10.872400000000001</c:v>
                </c:pt>
                <c:pt idx="16156" formatCode="General">
                  <c:v>10.873100000000001</c:v>
                </c:pt>
                <c:pt idx="16157" formatCode="General">
                  <c:v>10.873699999999999</c:v>
                </c:pt>
                <c:pt idx="16158" formatCode="General">
                  <c:v>10.8744</c:v>
                </c:pt>
                <c:pt idx="16159" formatCode="General">
                  <c:v>10.8751</c:v>
                </c:pt>
                <c:pt idx="16160" formatCode="General">
                  <c:v>10.8758</c:v>
                </c:pt>
                <c:pt idx="16161" formatCode="General">
                  <c:v>10.8764</c:v>
                </c:pt>
                <c:pt idx="16162" formatCode="General">
                  <c:v>10.8771</c:v>
                </c:pt>
                <c:pt idx="16163" formatCode="General">
                  <c:v>10.877800000000001</c:v>
                </c:pt>
                <c:pt idx="16164" formatCode="General">
                  <c:v>10.878500000000001</c:v>
                </c:pt>
                <c:pt idx="16165" formatCode="General">
                  <c:v>10.879099999999999</c:v>
                </c:pt>
                <c:pt idx="16166" formatCode="General">
                  <c:v>10.879799999999999</c:v>
                </c:pt>
                <c:pt idx="16167" formatCode="General">
                  <c:v>10.8805</c:v>
                </c:pt>
                <c:pt idx="16168" formatCode="General">
                  <c:v>10.8811</c:v>
                </c:pt>
                <c:pt idx="16169" formatCode="General">
                  <c:v>10.8818</c:v>
                </c:pt>
                <c:pt idx="16170" formatCode="General">
                  <c:v>10.8825</c:v>
                </c:pt>
                <c:pt idx="16171" formatCode="General">
                  <c:v>10.8832</c:v>
                </c:pt>
                <c:pt idx="16172" formatCode="General">
                  <c:v>10.883800000000001</c:v>
                </c:pt>
                <c:pt idx="16173" formatCode="General">
                  <c:v>10.884499999999999</c:v>
                </c:pt>
                <c:pt idx="16174" formatCode="General">
                  <c:v>10.885199999999999</c:v>
                </c:pt>
                <c:pt idx="16175" formatCode="General">
                  <c:v>10.885899999999999</c:v>
                </c:pt>
                <c:pt idx="16176" formatCode="General">
                  <c:v>10.8865</c:v>
                </c:pt>
                <c:pt idx="16177" formatCode="General">
                  <c:v>10.8872</c:v>
                </c:pt>
                <c:pt idx="16178" formatCode="General">
                  <c:v>10.8879</c:v>
                </c:pt>
                <c:pt idx="16179" formatCode="General">
                  <c:v>10.8886</c:v>
                </c:pt>
                <c:pt idx="16180" formatCode="General">
                  <c:v>10.889200000000001</c:v>
                </c:pt>
                <c:pt idx="16181" formatCode="General">
                  <c:v>10.889900000000001</c:v>
                </c:pt>
                <c:pt idx="16182" formatCode="General">
                  <c:v>10.890599999999999</c:v>
                </c:pt>
                <c:pt idx="16183" formatCode="General">
                  <c:v>10.8912</c:v>
                </c:pt>
                <c:pt idx="16184" formatCode="General">
                  <c:v>10.8919</c:v>
                </c:pt>
                <c:pt idx="16185" formatCode="General">
                  <c:v>10.8926</c:v>
                </c:pt>
                <c:pt idx="16186" formatCode="General">
                  <c:v>10.8933</c:v>
                </c:pt>
                <c:pt idx="16187" formatCode="General">
                  <c:v>10.8939</c:v>
                </c:pt>
                <c:pt idx="16188" formatCode="General">
                  <c:v>10.894600000000001</c:v>
                </c:pt>
                <c:pt idx="16189" formatCode="General">
                  <c:v>10.895300000000001</c:v>
                </c:pt>
                <c:pt idx="16190" formatCode="General">
                  <c:v>10.896000000000001</c:v>
                </c:pt>
                <c:pt idx="16191" formatCode="General">
                  <c:v>10.896599999999999</c:v>
                </c:pt>
                <c:pt idx="16192" formatCode="General">
                  <c:v>10.8973</c:v>
                </c:pt>
                <c:pt idx="16193" formatCode="General">
                  <c:v>10.898</c:v>
                </c:pt>
                <c:pt idx="16194" formatCode="General">
                  <c:v>10.8986</c:v>
                </c:pt>
                <c:pt idx="16195" formatCode="General">
                  <c:v>10.8993</c:v>
                </c:pt>
                <c:pt idx="16196" formatCode="General">
                  <c:v>10.9</c:v>
                </c:pt>
                <c:pt idx="16197" formatCode="General">
                  <c:v>10.900700000000001</c:v>
                </c:pt>
                <c:pt idx="16198" formatCode="General">
                  <c:v>10.901300000000001</c:v>
                </c:pt>
                <c:pt idx="16199" formatCode="General">
                  <c:v>10.901999999999999</c:v>
                </c:pt>
                <c:pt idx="16200" formatCode="General">
                  <c:v>10.902699999999999</c:v>
                </c:pt>
                <c:pt idx="16201" formatCode="General">
                  <c:v>10.9034</c:v>
                </c:pt>
                <c:pt idx="16202" formatCode="General">
                  <c:v>10.904</c:v>
                </c:pt>
                <c:pt idx="16203" formatCode="General">
                  <c:v>10.9047</c:v>
                </c:pt>
                <c:pt idx="16204" formatCode="General">
                  <c:v>10.9054</c:v>
                </c:pt>
                <c:pt idx="16205" formatCode="General">
                  <c:v>10.906000000000001</c:v>
                </c:pt>
                <c:pt idx="16206" formatCode="General">
                  <c:v>10.906700000000001</c:v>
                </c:pt>
                <c:pt idx="16207" formatCode="General">
                  <c:v>10.907400000000001</c:v>
                </c:pt>
                <c:pt idx="16208" formatCode="General">
                  <c:v>10.908099999999999</c:v>
                </c:pt>
                <c:pt idx="16209" formatCode="General">
                  <c:v>10.9087</c:v>
                </c:pt>
                <c:pt idx="16210" formatCode="General">
                  <c:v>10.9094</c:v>
                </c:pt>
                <c:pt idx="16211" formatCode="General">
                  <c:v>10.9101</c:v>
                </c:pt>
                <c:pt idx="16212" formatCode="General">
                  <c:v>10.9108</c:v>
                </c:pt>
                <c:pt idx="16213" formatCode="General">
                  <c:v>10.9114</c:v>
                </c:pt>
                <c:pt idx="16214" formatCode="General">
                  <c:v>10.912100000000001</c:v>
                </c:pt>
                <c:pt idx="16215" formatCode="General">
                  <c:v>10.912800000000001</c:v>
                </c:pt>
                <c:pt idx="16216" formatCode="General">
                  <c:v>10.913500000000001</c:v>
                </c:pt>
                <c:pt idx="16217" formatCode="General">
                  <c:v>10.914099999999999</c:v>
                </c:pt>
                <c:pt idx="16218" formatCode="General">
                  <c:v>10.9148</c:v>
                </c:pt>
                <c:pt idx="16219" formatCode="General">
                  <c:v>10.9155</c:v>
                </c:pt>
                <c:pt idx="16220" formatCode="General">
                  <c:v>10.9161</c:v>
                </c:pt>
                <c:pt idx="16221" formatCode="General">
                  <c:v>10.9168</c:v>
                </c:pt>
                <c:pt idx="16222" formatCode="General">
                  <c:v>10.9175</c:v>
                </c:pt>
                <c:pt idx="16223" formatCode="General">
                  <c:v>10.918200000000001</c:v>
                </c:pt>
                <c:pt idx="16224" formatCode="General">
                  <c:v>10.918799999999999</c:v>
                </c:pt>
                <c:pt idx="16225" formatCode="General">
                  <c:v>10.919499999999999</c:v>
                </c:pt>
                <c:pt idx="16226" formatCode="General">
                  <c:v>10.920199999999999</c:v>
                </c:pt>
                <c:pt idx="16227" formatCode="General">
                  <c:v>10.9209</c:v>
                </c:pt>
                <c:pt idx="16228" formatCode="General">
                  <c:v>10.9215</c:v>
                </c:pt>
                <c:pt idx="16229" formatCode="General">
                  <c:v>10.9222</c:v>
                </c:pt>
                <c:pt idx="16230" formatCode="General">
                  <c:v>10.9229</c:v>
                </c:pt>
                <c:pt idx="16231" formatCode="General">
                  <c:v>10.923500000000001</c:v>
                </c:pt>
                <c:pt idx="16232" formatCode="General">
                  <c:v>10.924200000000001</c:v>
                </c:pt>
                <c:pt idx="16233" formatCode="General">
                  <c:v>10.924899999999999</c:v>
                </c:pt>
                <c:pt idx="16234" formatCode="General">
                  <c:v>10.925599999999999</c:v>
                </c:pt>
                <c:pt idx="16235" formatCode="General">
                  <c:v>10.9262</c:v>
                </c:pt>
                <c:pt idx="16236" formatCode="General">
                  <c:v>10.9269</c:v>
                </c:pt>
                <c:pt idx="16237" formatCode="General">
                  <c:v>10.9276</c:v>
                </c:pt>
                <c:pt idx="16238" formatCode="General">
                  <c:v>10.9283</c:v>
                </c:pt>
                <c:pt idx="16239" formatCode="General">
                  <c:v>10.928900000000001</c:v>
                </c:pt>
                <c:pt idx="16240" formatCode="General">
                  <c:v>10.929600000000001</c:v>
                </c:pt>
                <c:pt idx="16241" formatCode="General">
                  <c:v>10.930300000000001</c:v>
                </c:pt>
                <c:pt idx="16242" formatCode="General">
                  <c:v>10.930899999999999</c:v>
                </c:pt>
                <c:pt idx="16243" formatCode="General">
                  <c:v>10.9316</c:v>
                </c:pt>
                <c:pt idx="16244" formatCode="General">
                  <c:v>10.9323</c:v>
                </c:pt>
                <c:pt idx="16245" formatCode="General">
                  <c:v>10.933</c:v>
                </c:pt>
                <c:pt idx="16246" formatCode="General">
                  <c:v>10.9336</c:v>
                </c:pt>
                <c:pt idx="16247" formatCode="General">
                  <c:v>10.9343</c:v>
                </c:pt>
                <c:pt idx="16248" formatCode="General">
                  <c:v>10.935</c:v>
                </c:pt>
                <c:pt idx="16249" formatCode="General">
                  <c:v>10.935700000000001</c:v>
                </c:pt>
                <c:pt idx="16250" formatCode="General">
                  <c:v>10.936299999999999</c:v>
                </c:pt>
                <c:pt idx="16251" formatCode="General">
                  <c:v>10.936999999999999</c:v>
                </c:pt>
                <c:pt idx="16252" formatCode="General">
                  <c:v>10.9377</c:v>
                </c:pt>
                <c:pt idx="16253" formatCode="General">
                  <c:v>10.9384</c:v>
                </c:pt>
                <c:pt idx="16254" formatCode="General">
                  <c:v>10.939</c:v>
                </c:pt>
                <c:pt idx="16255" formatCode="General">
                  <c:v>10.9397</c:v>
                </c:pt>
                <c:pt idx="16256" formatCode="General">
                  <c:v>10.9404</c:v>
                </c:pt>
                <c:pt idx="16257" formatCode="General">
                  <c:v>10.941000000000001</c:v>
                </c:pt>
                <c:pt idx="16258" formatCode="General">
                  <c:v>10.941700000000001</c:v>
                </c:pt>
                <c:pt idx="16259" formatCode="General">
                  <c:v>10.942399999999999</c:v>
                </c:pt>
                <c:pt idx="16260" formatCode="General">
                  <c:v>10.943099999999999</c:v>
                </c:pt>
                <c:pt idx="16261" formatCode="General">
                  <c:v>10.9437</c:v>
                </c:pt>
                <c:pt idx="16262" formatCode="General">
                  <c:v>10.9444</c:v>
                </c:pt>
                <c:pt idx="16263" formatCode="General">
                  <c:v>10.9451</c:v>
                </c:pt>
                <c:pt idx="16264" formatCode="General">
                  <c:v>10.9458</c:v>
                </c:pt>
                <c:pt idx="16265" formatCode="General">
                  <c:v>10.946400000000001</c:v>
                </c:pt>
                <c:pt idx="16266" formatCode="General">
                  <c:v>10.947100000000001</c:v>
                </c:pt>
                <c:pt idx="16267" formatCode="General">
                  <c:v>10.947800000000001</c:v>
                </c:pt>
                <c:pt idx="16268" formatCode="General">
                  <c:v>10.948399999999999</c:v>
                </c:pt>
                <c:pt idx="16269" formatCode="General">
                  <c:v>10.9491</c:v>
                </c:pt>
                <c:pt idx="16270" formatCode="General">
                  <c:v>10.9498</c:v>
                </c:pt>
                <c:pt idx="16271" formatCode="General">
                  <c:v>10.9505</c:v>
                </c:pt>
                <c:pt idx="16272" formatCode="General">
                  <c:v>10.9511</c:v>
                </c:pt>
                <c:pt idx="16273" formatCode="General">
                  <c:v>10.9518</c:v>
                </c:pt>
                <c:pt idx="16274" formatCode="General">
                  <c:v>10.952500000000001</c:v>
                </c:pt>
                <c:pt idx="16275" formatCode="General">
                  <c:v>10.953200000000001</c:v>
                </c:pt>
                <c:pt idx="16276" formatCode="General">
                  <c:v>10.953799999999999</c:v>
                </c:pt>
                <c:pt idx="16277" formatCode="General">
                  <c:v>10.954499999999999</c:v>
                </c:pt>
                <c:pt idx="16278" formatCode="General">
                  <c:v>10.9552</c:v>
                </c:pt>
                <c:pt idx="16279" formatCode="General">
                  <c:v>10.9559</c:v>
                </c:pt>
                <c:pt idx="16280" formatCode="General">
                  <c:v>10.9565</c:v>
                </c:pt>
                <c:pt idx="16281" formatCode="General">
                  <c:v>10.9572</c:v>
                </c:pt>
                <c:pt idx="16282" formatCode="General">
                  <c:v>10.9579</c:v>
                </c:pt>
                <c:pt idx="16283" formatCode="General">
                  <c:v>10.958500000000001</c:v>
                </c:pt>
                <c:pt idx="16284" formatCode="General">
                  <c:v>10.959199999999999</c:v>
                </c:pt>
                <c:pt idx="16285" formatCode="General">
                  <c:v>10.959899999999999</c:v>
                </c:pt>
                <c:pt idx="16286" formatCode="General">
                  <c:v>10.960599999999999</c:v>
                </c:pt>
                <c:pt idx="16287" formatCode="General">
                  <c:v>10.9612</c:v>
                </c:pt>
                <c:pt idx="16288" formatCode="General">
                  <c:v>10.9619</c:v>
                </c:pt>
                <c:pt idx="16289" formatCode="General">
                  <c:v>10.9626</c:v>
                </c:pt>
                <c:pt idx="16290" formatCode="General">
                  <c:v>10.9633</c:v>
                </c:pt>
                <c:pt idx="16291" formatCode="General">
                  <c:v>10.963900000000001</c:v>
                </c:pt>
                <c:pt idx="16292" formatCode="General">
                  <c:v>10.964600000000001</c:v>
                </c:pt>
                <c:pt idx="16293" formatCode="General">
                  <c:v>10.965299999999999</c:v>
                </c:pt>
                <c:pt idx="16294" formatCode="General">
                  <c:v>10.9659</c:v>
                </c:pt>
                <c:pt idx="16295" formatCode="General">
                  <c:v>10.9666</c:v>
                </c:pt>
                <c:pt idx="16296" formatCode="General">
                  <c:v>10.9673</c:v>
                </c:pt>
                <c:pt idx="16297" formatCode="General">
                  <c:v>10.968</c:v>
                </c:pt>
                <c:pt idx="16298" formatCode="General">
                  <c:v>10.9686</c:v>
                </c:pt>
                <c:pt idx="16299" formatCode="General">
                  <c:v>10.9693</c:v>
                </c:pt>
                <c:pt idx="16300" formatCode="General">
                  <c:v>10.97</c:v>
                </c:pt>
                <c:pt idx="16301" formatCode="General">
                  <c:v>10.970700000000001</c:v>
                </c:pt>
                <c:pt idx="16302" formatCode="General">
                  <c:v>10.971299999999999</c:v>
                </c:pt>
                <c:pt idx="16303" formatCode="General">
                  <c:v>10.972</c:v>
                </c:pt>
                <c:pt idx="16304" formatCode="General">
                  <c:v>10.9727</c:v>
                </c:pt>
                <c:pt idx="16305" formatCode="General">
                  <c:v>10.9733</c:v>
                </c:pt>
                <c:pt idx="16306" formatCode="General">
                  <c:v>10.974</c:v>
                </c:pt>
                <c:pt idx="16307" formatCode="General">
                  <c:v>10.9747</c:v>
                </c:pt>
                <c:pt idx="16308" formatCode="General">
                  <c:v>10.9754</c:v>
                </c:pt>
                <c:pt idx="16309" formatCode="General">
                  <c:v>10.976000000000001</c:v>
                </c:pt>
                <c:pt idx="16310" formatCode="General">
                  <c:v>10.976699999999999</c:v>
                </c:pt>
                <c:pt idx="16311" formatCode="General">
                  <c:v>10.977399999999999</c:v>
                </c:pt>
                <c:pt idx="16312" formatCode="General">
                  <c:v>10.9781</c:v>
                </c:pt>
                <c:pt idx="16313" formatCode="General">
                  <c:v>10.9787</c:v>
                </c:pt>
                <c:pt idx="16314" formatCode="General">
                  <c:v>10.9794</c:v>
                </c:pt>
                <c:pt idx="16315" formatCode="General">
                  <c:v>10.9801</c:v>
                </c:pt>
                <c:pt idx="16316" formatCode="General">
                  <c:v>10.9808</c:v>
                </c:pt>
                <c:pt idx="16317" formatCode="General">
                  <c:v>10.981400000000001</c:v>
                </c:pt>
                <c:pt idx="16318" formatCode="General">
                  <c:v>10.982100000000001</c:v>
                </c:pt>
                <c:pt idx="16319" formatCode="General">
                  <c:v>10.982799999999999</c:v>
                </c:pt>
                <c:pt idx="16320" formatCode="General">
                  <c:v>10.9834</c:v>
                </c:pt>
                <c:pt idx="16321" formatCode="General">
                  <c:v>10.9841</c:v>
                </c:pt>
                <c:pt idx="16322" formatCode="General">
                  <c:v>10.9848</c:v>
                </c:pt>
                <c:pt idx="16323" formatCode="General">
                  <c:v>10.9855</c:v>
                </c:pt>
                <c:pt idx="16324" formatCode="General">
                  <c:v>10.9861</c:v>
                </c:pt>
                <c:pt idx="16325" formatCode="General">
                  <c:v>10.986800000000001</c:v>
                </c:pt>
                <c:pt idx="16326" formatCode="General">
                  <c:v>10.987500000000001</c:v>
                </c:pt>
                <c:pt idx="16327" formatCode="General">
                  <c:v>10.988200000000001</c:v>
                </c:pt>
                <c:pt idx="16328" formatCode="General">
                  <c:v>10.988799999999999</c:v>
                </c:pt>
                <c:pt idx="16329" formatCode="General">
                  <c:v>10.9895</c:v>
                </c:pt>
                <c:pt idx="16330" formatCode="General">
                  <c:v>10.9902</c:v>
                </c:pt>
                <c:pt idx="16331" formatCode="General">
                  <c:v>10.9908</c:v>
                </c:pt>
                <c:pt idx="16332" formatCode="General">
                  <c:v>10.9915</c:v>
                </c:pt>
                <c:pt idx="16333" formatCode="General">
                  <c:v>10.9922</c:v>
                </c:pt>
                <c:pt idx="16334" formatCode="General">
                  <c:v>10.992900000000001</c:v>
                </c:pt>
                <c:pt idx="16335" formatCode="General">
                  <c:v>10.993499999999999</c:v>
                </c:pt>
                <c:pt idx="16336" formatCode="General">
                  <c:v>10.994199999999999</c:v>
                </c:pt>
                <c:pt idx="16337" formatCode="General">
                  <c:v>10.994899999999999</c:v>
                </c:pt>
                <c:pt idx="16338" formatCode="General">
                  <c:v>10.9956</c:v>
                </c:pt>
                <c:pt idx="16339" formatCode="General">
                  <c:v>10.9962</c:v>
                </c:pt>
                <c:pt idx="16340" formatCode="General">
                  <c:v>10.9969</c:v>
                </c:pt>
                <c:pt idx="16341" formatCode="General">
                  <c:v>10.9976</c:v>
                </c:pt>
                <c:pt idx="16342" formatCode="General">
                  <c:v>10.9983</c:v>
                </c:pt>
                <c:pt idx="16343" formatCode="General">
                  <c:v>10.998900000000001</c:v>
                </c:pt>
                <c:pt idx="16344" formatCode="General">
                  <c:v>10.999599999999999</c:v>
                </c:pt>
                <c:pt idx="16345" formatCode="General">
                  <c:v>11.000299999999999</c:v>
                </c:pt>
                <c:pt idx="16346" formatCode="General">
                  <c:v>11.0009</c:v>
                </c:pt>
                <c:pt idx="16347" formatCode="General">
                  <c:v>11.0016</c:v>
                </c:pt>
                <c:pt idx="16348" formatCode="General">
                  <c:v>11.0023</c:v>
                </c:pt>
                <c:pt idx="16349" formatCode="General">
                  <c:v>11.003</c:v>
                </c:pt>
                <c:pt idx="16350" formatCode="General">
                  <c:v>11.0036</c:v>
                </c:pt>
                <c:pt idx="16351" formatCode="General">
                  <c:v>11.004300000000001</c:v>
                </c:pt>
                <c:pt idx="16352" formatCode="General">
                  <c:v>11.005000000000001</c:v>
                </c:pt>
                <c:pt idx="16353" formatCode="General">
                  <c:v>11.005699999999999</c:v>
                </c:pt>
                <c:pt idx="16354" formatCode="General">
                  <c:v>11.0063</c:v>
                </c:pt>
                <c:pt idx="16355" formatCode="General">
                  <c:v>11.007</c:v>
                </c:pt>
                <c:pt idx="16356" formatCode="General">
                  <c:v>11.0077</c:v>
                </c:pt>
                <c:pt idx="16357" formatCode="General">
                  <c:v>11.0083</c:v>
                </c:pt>
                <c:pt idx="16358" formatCode="General">
                  <c:v>11.009</c:v>
                </c:pt>
                <c:pt idx="16359" formatCode="General">
                  <c:v>11.0097</c:v>
                </c:pt>
                <c:pt idx="16360" formatCode="General">
                  <c:v>11.010400000000001</c:v>
                </c:pt>
                <c:pt idx="16361" formatCode="General">
                  <c:v>11.010999999999999</c:v>
                </c:pt>
                <c:pt idx="16362" formatCode="General">
                  <c:v>11.011699999999999</c:v>
                </c:pt>
                <c:pt idx="16363" formatCode="General">
                  <c:v>11.0124</c:v>
                </c:pt>
                <c:pt idx="16364" formatCode="General">
                  <c:v>11.0131</c:v>
                </c:pt>
                <c:pt idx="16365" formatCode="General">
                  <c:v>11.0137</c:v>
                </c:pt>
                <c:pt idx="16366" formatCode="General">
                  <c:v>11.0144</c:v>
                </c:pt>
                <c:pt idx="16367" formatCode="General">
                  <c:v>11.0151</c:v>
                </c:pt>
                <c:pt idx="16368" formatCode="General">
                  <c:v>11.015700000000001</c:v>
                </c:pt>
                <c:pt idx="16369" formatCode="General">
                  <c:v>11.016400000000001</c:v>
                </c:pt>
                <c:pt idx="16370" formatCode="General">
                  <c:v>11.017099999999999</c:v>
                </c:pt>
                <c:pt idx="16371" formatCode="General">
                  <c:v>11.017799999999999</c:v>
                </c:pt>
                <c:pt idx="16372" formatCode="General">
                  <c:v>11.0184</c:v>
                </c:pt>
                <c:pt idx="16373" formatCode="General">
                  <c:v>11.0191</c:v>
                </c:pt>
                <c:pt idx="16374" formatCode="General">
                  <c:v>11.0198</c:v>
                </c:pt>
                <c:pt idx="16375" formatCode="General">
                  <c:v>11.0205</c:v>
                </c:pt>
                <c:pt idx="16376" formatCode="General">
                  <c:v>11.021100000000001</c:v>
                </c:pt>
                <c:pt idx="16377" formatCode="General">
                  <c:v>11.021800000000001</c:v>
                </c:pt>
                <c:pt idx="16378" formatCode="General">
                  <c:v>11.022500000000001</c:v>
                </c:pt>
                <c:pt idx="16379" formatCode="General">
                  <c:v>11.023199999999999</c:v>
                </c:pt>
                <c:pt idx="16380" formatCode="General">
                  <c:v>11.0238</c:v>
                </c:pt>
                <c:pt idx="16381" formatCode="General">
                  <c:v>11.0245</c:v>
                </c:pt>
                <c:pt idx="16382" formatCode="General">
                  <c:v>11.0252</c:v>
                </c:pt>
                <c:pt idx="16383" formatCode="General">
                  <c:v>11.0258</c:v>
                </c:pt>
                <c:pt idx="16384" formatCode="General">
                  <c:v>11.0265</c:v>
                </c:pt>
                <c:pt idx="16385" formatCode="General">
                  <c:v>11.027200000000001</c:v>
                </c:pt>
                <c:pt idx="16386" formatCode="General">
                  <c:v>11.027900000000001</c:v>
                </c:pt>
                <c:pt idx="16387" formatCode="General">
                  <c:v>11.028499999999999</c:v>
                </c:pt>
                <c:pt idx="16388" formatCode="General">
                  <c:v>11.029199999999999</c:v>
                </c:pt>
                <c:pt idx="16389" formatCode="General">
                  <c:v>11.0299</c:v>
                </c:pt>
                <c:pt idx="16390" formatCode="General">
                  <c:v>11.0306</c:v>
                </c:pt>
                <c:pt idx="16391" formatCode="General">
                  <c:v>11.0312</c:v>
                </c:pt>
                <c:pt idx="16392" formatCode="General">
                  <c:v>11.0319</c:v>
                </c:pt>
                <c:pt idx="16393" formatCode="General">
                  <c:v>11.0326</c:v>
                </c:pt>
                <c:pt idx="16394" formatCode="General">
                  <c:v>11.033200000000001</c:v>
                </c:pt>
                <c:pt idx="16395" formatCode="General">
                  <c:v>11.033899999999999</c:v>
                </c:pt>
                <c:pt idx="16396" formatCode="General">
                  <c:v>11.034599999999999</c:v>
                </c:pt>
                <c:pt idx="16397" formatCode="General">
                  <c:v>11.035299999999999</c:v>
                </c:pt>
                <c:pt idx="16398" formatCode="General">
                  <c:v>11.0359</c:v>
                </c:pt>
                <c:pt idx="16399" formatCode="General">
                  <c:v>11.0366</c:v>
                </c:pt>
                <c:pt idx="16400" formatCode="General">
                  <c:v>11.0373</c:v>
                </c:pt>
                <c:pt idx="16401" formatCode="General">
                  <c:v>11.038</c:v>
                </c:pt>
                <c:pt idx="16402" formatCode="General">
                  <c:v>11.038600000000001</c:v>
                </c:pt>
                <c:pt idx="16403" formatCode="General">
                  <c:v>11.039300000000001</c:v>
                </c:pt>
                <c:pt idx="16404" formatCode="General">
                  <c:v>11.04</c:v>
                </c:pt>
                <c:pt idx="16405" formatCode="General">
                  <c:v>11.0406</c:v>
                </c:pt>
                <c:pt idx="16406" formatCode="General">
                  <c:v>11.0413</c:v>
                </c:pt>
                <c:pt idx="16407" formatCode="General">
                  <c:v>11.042</c:v>
                </c:pt>
                <c:pt idx="16408" formatCode="General">
                  <c:v>11.0427</c:v>
                </c:pt>
                <c:pt idx="16409" formatCode="General">
                  <c:v>11.0433</c:v>
                </c:pt>
                <c:pt idx="16410" formatCode="General">
                  <c:v>11.044</c:v>
                </c:pt>
                <c:pt idx="16411" formatCode="General">
                  <c:v>11.044700000000001</c:v>
                </c:pt>
                <c:pt idx="16412" formatCode="General">
                  <c:v>11.045400000000001</c:v>
                </c:pt>
                <c:pt idx="16413" formatCode="General">
                  <c:v>11.045999999999999</c:v>
                </c:pt>
                <c:pt idx="16414" formatCode="General">
                  <c:v>11.0467</c:v>
                </c:pt>
                <c:pt idx="16415" formatCode="General">
                  <c:v>11.0474</c:v>
                </c:pt>
                <c:pt idx="16416" formatCode="General">
                  <c:v>11.0481</c:v>
                </c:pt>
                <c:pt idx="16417" formatCode="General">
                  <c:v>11.0487</c:v>
                </c:pt>
                <c:pt idx="16418" formatCode="General">
                  <c:v>11.0494</c:v>
                </c:pt>
                <c:pt idx="16419" formatCode="General">
                  <c:v>11.0501</c:v>
                </c:pt>
                <c:pt idx="16420" formatCode="General">
                  <c:v>11.050700000000001</c:v>
                </c:pt>
                <c:pt idx="16421" formatCode="General">
                  <c:v>11.051399999999999</c:v>
                </c:pt>
                <c:pt idx="16422" formatCode="General">
                  <c:v>11.052099999999999</c:v>
                </c:pt>
                <c:pt idx="16423" formatCode="General">
                  <c:v>11.0528</c:v>
                </c:pt>
                <c:pt idx="16424" formatCode="General">
                  <c:v>11.0534</c:v>
                </c:pt>
                <c:pt idx="16425" formatCode="General">
                  <c:v>11.0541</c:v>
                </c:pt>
                <c:pt idx="16426" formatCode="General">
                  <c:v>11.0548</c:v>
                </c:pt>
                <c:pt idx="16427" formatCode="General">
                  <c:v>11.0555</c:v>
                </c:pt>
                <c:pt idx="16428" formatCode="General">
                  <c:v>11.056100000000001</c:v>
                </c:pt>
                <c:pt idx="16429" formatCode="General">
                  <c:v>11.056800000000001</c:v>
                </c:pt>
                <c:pt idx="16430" formatCode="General">
                  <c:v>11.057499999999999</c:v>
                </c:pt>
                <c:pt idx="16431" formatCode="General">
                  <c:v>11.0581</c:v>
                </c:pt>
                <c:pt idx="16432" formatCode="General">
                  <c:v>11.0588</c:v>
                </c:pt>
                <c:pt idx="16433" formatCode="General">
                  <c:v>11.0595</c:v>
                </c:pt>
                <c:pt idx="16434" formatCode="General">
                  <c:v>11.0602</c:v>
                </c:pt>
                <c:pt idx="16435" formatCode="General">
                  <c:v>11.0608</c:v>
                </c:pt>
                <c:pt idx="16436" formatCode="General">
                  <c:v>11.061500000000001</c:v>
                </c:pt>
                <c:pt idx="16437" formatCode="General">
                  <c:v>11.062200000000001</c:v>
                </c:pt>
                <c:pt idx="16438" formatCode="General">
                  <c:v>11.062900000000001</c:v>
                </c:pt>
                <c:pt idx="16439" formatCode="General">
                  <c:v>11.063499999999999</c:v>
                </c:pt>
                <c:pt idx="16440" formatCode="General">
                  <c:v>11.0642</c:v>
                </c:pt>
                <c:pt idx="16441" formatCode="General">
                  <c:v>11.0649</c:v>
                </c:pt>
                <c:pt idx="16442" formatCode="General">
                  <c:v>11.0656</c:v>
                </c:pt>
                <c:pt idx="16443" formatCode="General">
                  <c:v>11.0662</c:v>
                </c:pt>
                <c:pt idx="16444" formatCode="General">
                  <c:v>11.0669</c:v>
                </c:pt>
                <c:pt idx="16445" formatCode="General">
                  <c:v>11.067600000000001</c:v>
                </c:pt>
                <c:pt idx="16446" formatCode="General">
                  <c:v>11.068199999999999</c:v>
                </c:pt>
                <c:pt idx="16447" formatCode="General">
                  <c:v>11.068899999999999</c:v>
                </c:pt>
                <c:pt idx="16448" formatCode="General">
                  <c:v>11.069599999999999</c:v>
                </c:pt>
                <c:pt idx="16449" formatCode="General">
                  <c:v>11.0703</c:v>
                </c:pt>
                <c:pt idx="16450" formatCode="General">
                  <c:v>11.0709</c:v>
                </c:pt>
                <c:pt idx="16451" formatCode="General">
                  <c:v>11.0716</c:v>
                </c:pt>
                <c:pt idx="16452" formatCode="General">
                  <c:v>11.0723</c:v>
                </c:pt>
                <c:pt idx="16453" formatCode="General">
                  <c:v>11.073</c:v>
                </c:pt>
                <c:pt idx="16454" formatCode="General">
                  <c:v>11.073600000000001</c:v>
                </c:pt>
                <c:pt idx="16455" formatCode="General">
                  <c:v>11.074299999999999</c:v>
                </c:pt>
                <c:pt idx="16456" formatCode="General">
                  <c:v>11.074999999999999</c:v>
                </c:pt>
                <c:pt idx="16457" formatCode="General">
                  <c:v>11.0756</c:v>
                </c:pt>
                <c:pt idx="16458" formatCode="General">
                  <c:v>11.0763</c:v>
                </c:pt>
                <c:pt idx="16459" formatCode="General">
                  <c:v>11.077</c:v>
                </c:pt>
                <c:pt idx="16460" formatCode="General">
                  <c:v>11.0777</c:v>
                </c:pt>
                <c:pt idx="16461" formatCode="General">
                  <c:v>11.0783</c:v>
                </c:pt>
                <c:pt idx="16462" formatCode="General">
                  <c:v>11.079000000000001</c:v>
                </c:pt>
                <c:pt idx="16463" formatCode="General">
                  <c:v>11.079700000000001</c:v>
                </c:pt>
                <c:pt idx="16464" formatCode="General">
                  <c:v>11.080399999999999</c:v>
                </c:pt>
                <c:pt idx="16465" formatCode="General">
                  <c:v>11.081</c:v>
                </c:pt>
                <c:pt idx="16466" formatCode="General">
                  <c:v>11.0817</c:v>
                </c:pt>
                <c:pt idx="16467" formatCode="General">
                  <c:v>11.0824</c:v>
                </c:pt>
                <c:pt idx="16468" formatCode="General">
                  <c:v>11.083</c:v>
                </c:pt>
                <c:pt idx="16469" formatCode="General">
                  <c:v>11.0837</c:v>
                </c:pt>
                <c:pt idx="16470" formatCode="General">
                  <c:v>11.0844</c:v>
                </c:pt>
                <c:pt idx="16471" formatCode="General">
                  <c:v>11.085100000000001</c:v>
                </c:pt>
                <c:pt idx="16472" formatCode="General">
                  <c:v>11.085699999999999</c:v>
                </c:pt>
                <c:pt idx="16473" formatCode="General">
                  <c:v>11.086399999999999</c:v>
                </c:pt>
                <c:pt idx="16474" formatCode="General">
                  <c:v>11.0871</c:v>
                </c:pt>
                <c:pt idx="16475" formatCode="General">
                  <c:v>11.0878</c:v>
                </c:pt>
                <c:pt idx="16476" formatCode="General">
                  <c:v>11.0884</c:v>
                </c:pt>
                <c:pt idx="16477" formatCode="General">
                  <c:v>11.0891</c:v>
                </c:pt>
                <c:pt idx="16478" formatCode="General">
                  <c:v>11.0898</c:v>
                </c:pt>
                <c:pt idx="16479" formatCode="General">
                  <c:v>11.0905</c:v>
                </c:pt>
                <c:pt idx="16480" formatCode="General">
                  <c:v>11.091100000000001</c:v>
                </c:pt>
                <c:pt idx="16481" formatCode="General">
                  <c:v>11.091799999999999</c:v>
                </c:pt>
                <c:pt idx="16482" formatCode="General">
                  <c:v>11.092499999999999</c:v>
                </c:pt>
                <c:pt idx="16483" formatCode="General">
                  <c:v>11.0931</c:v>
                </c:pt>
                <c:pt idx="16484" formatCode="General">
                  <c:v>11.0938</c:v>
                </c:pt>
                <c:pt idx="16485" formatCode="General">
                  <c:v>11.0945</c:v>
                </c:pt>
                <c:pt idx="16486" formatCode="General">
                  <c:v>11.0952</c:v>
                </c:pt>
                <c:pt idx="16487" formatCode="General">
                  <c:v>11.095800000000001</c:v>
                </c:pt>
                <c:pt idx="16488" formatCode="General">
                  <c:v>11.096500000000001</c:v>
                </c:pt>
                <c:pt idx="16489" formatCode="General">
                  <c:v>11.097200000000001</c:v>
                </c:pt>
                <c:pt idx="16490" formatCode="General">
                  <c:v>11.097899999999999</c:v>
                </c:pt>
                <c:pt idx="16491" formatCode="General">
                  <c:v>11.0985</c:v>
                </c:pt>
                <c:pt idx="16492" formatCode="General">
                  <c:v>11.0992</c:v>
                </c:pt>
                <c:pt idx="16493" formatCode="General">
                  <c:v>11.0999</c:v>
                </c:pt>
                <c:pt idx="16494" formatCode="General">
                  <c:v>11.1005</c:v>
                </c:pt>
                <c:pt idx="16495" formatCode="General">
                  <c:v>11.1012</c:v>
                </c:pt>
                <c:pt idx="16496" formatCode="General">
                  <c:v>11.101900000000001</c:v>
                </c:pt>
                <c:pt idx="16497" formatCode="General">
                  <c:v>11.102600000000001</c:v>
                </c:pt>
                <c:pt idx="16498" formatCode="General">
                  <c:v>11.103199999999999</c:v>
                </c:pt>
                <c:pt idx="16499" formatCode="General">
                  <c:v>11.103899999999999</c:v>
                </c:pt>
                <c:pt idx="16500" formatCode="General">
                  <c:v>11.1046</c:v>
                </c:pt>
                <c:pt idx="16501" formatCode="General">
                  <c:v>11.1053</c:v>
                </c:pt>
                <c:pt idx="16502" formatCode="General">
                  <c:v>11.1059</c:v>
                </c:pt>
                <c:pt idx="16503" formatCode="General">
                  <c:v>11.1066</c:v>
                </c:pt>
                <c:pt idx="16504" formatCode="General">
                  <c:v>11.1073</c:v>
                </c:pt>
                <c:pt idx="16505" formatCode="General">
                  <c:v>11.107900000000001</c:v>
                </c:pt>
                <c:pt idx="16506" formatCode="General">
                  <c:v>11.108599999999999</c:v>
                </c:pt>
                <c:pt idx="16507" formatCode="General">
                  <c:v>11.109299999999999</c:v>
                </c:pt>
                <c:pt idx="16508" formatCode="General">
                  <c:v>11.11</c:v>
                </c:pt>
                <c:pt idx="16509" formatCode="General">
                  <c:v>11.1106</c:v>
                </c:pt>
                <c:pt idx="16510" formatCode="General">
                  <c:v>11.1113</c:v>
                </c:pt>
                <c:pt idx="16511" formatCode="General">
                  <c:v>11.112</c:v>
                </c:pt>
                <c:pt idx="16512" formatCode="General">
                  <c:v>11.1127</c:v>
                </c:pt>
                <c:pt idx="16513" formatCode="General">
                  <c:v>11.113300000000001</c:v>
                </c:pt>
                <c:pt idx="16514" formatCode="General">
                  <c:v>11.114000000000001</c:v>
                </c:pt>
                <c:pt idx="16515" formatCode="General">
                  <c:v>11.114699999999999</c:v>
                </c:pt>
                <c:pt idx="16516" formatCode="General">
                  <c:v>11.115399999999999</c:v>
                </c:pt>
                <c:pt idx="16517" formatCode="General">
                  <c:v>11.116</c:v>
                </c:pt>
                <c:pt idx="16518" formatCode="General">
                  <c:v>11.1167</c:v>
                </c:pt>
                <c:pt idx="16519" formatCode="General">
                  <c:v>11.1174</c:v>
                </c:pt>
                <c:pt idx="16520" formatCode="General">
                  <c:v>11.118</c:v>
                </c:pt>
                <c:pt idx="16521" formatCode="General">
                  <c:v>11.1187</c:v>
                </c:pt>
                <c:pt idx="16522" formatCode="General">
                  <c:v>11.119400000000001</c:v>
                </c:pt>
                <c:pt idx="16523" formatCode="General">
                  <c:v>11.120100000000001</c:v>
                </c:pt>
                <c:pt idx="16524" formatCode="General">
                  <c:v>11.120699999999999</c:v>
                </c:pt>
                <c:pt idx="16525" formatCode="General">
                  <c:v>11.1214</c:v>
                </c:pt>
                <c:pt idx="16526" formatCode="General">
                  <c:v>11.1221</c:v>
                </c:pt>
                <c:pt idx="16527" formatCode="General">
                  <c:v>11.1228</c:v>
                </c:pt>
                <c:pt idx="16528" formatCode="General">
                  <c:v>11.1234</c:v>
                </c:pt>
                <c:pt idx="16529" formatCode="General">
                  <c:v>11.1241</c:v>
                </c:pt>
                <c:pt idx="16530" formatCode="General">
                  <c:v>11.1248</c:v>
                </c:pt>
                <c:pt idx="16531" formatCode="General">
                  <c:v>11.125400000000001</c:v>
                </c:pt>
                <c:pt idx="16532" formatCode="General">
                  <c:v>11.126099999999999</c:v>
                </c:pt>
                <c:pt idx="16533" formatCode="General">
                  <c:v>11.126799999999999</c:v>
                </c:pt>
                <c:pt idx="16534" formatCode="General">
                  <c:v>11.1275</c:v>
                </c:pt>
                <c:pt idx="16535" formatCode="General">
                  <c:v>11.1281</c:v>
                </c:pt>
                <c:pt idx="16536" formatCode="General">
                  <c:v>11.1288</c:v>
                </c:pt>
                <c:pt idx="16537" formatCode="General">
                  <c:v>11.1295</c:v>
                </c:pt>
                <c:pt idx="16538" formatCode="General">
                  <c:v>11.1302</c:v>
                </c:pt>
                <c:pt idx="16539" formatCode="General">
                  <c:v>11.130800000000001</c:v>
                </c:pt>
                <c:pt idx="16540" formatCode="General">
                  <c:v>11.131500000000001</c:v>
                </c:pt>
                <c:pt idx="16541" formatCode="General">
                  <c:v>11.132199999999999</c:v>
                </c:pt>
                <c:pt idx="16542" formatCode="General">
                  <c:v>11.132899999999999</c:v>
                </c:pt>
                <c:pt idx="16543" formatCode="General">
                  <c:v>11.1335</c:v>
                </c:pt>
                <c:pt idx="16544" formatCode="General">
                  <c:v>11.1342</c:v>
                </c:pt>
                <c:pt idx="16545" formatCode="General">
                  <c:v>11.1349</c:v>
                </c:pt>
                <c:pt idx="16546" formatCode="General">
                  <c:v>11.1355</c:v>
                </c:pt>
                <c:pt idx="16547" formatCode="General">
                  <c:v>11.136200000000001</c:v>
                </c:pt>
                <c:pt idx="16548" formatCode="General">
                  <c:v>11.136900000000001</c:v>
                </c:pt>
                <c:pt idx="16549" formatCode="General">
                  <c:v>11.137600000000001</c:v>
                </c:pt>
                <c:pt idx="16550" formatCode="General">
                  <c:v>11.138199999999999</c:v>
                </c:pt>
                <c:pt idx="16551" formatCode="General">
                  <c:v>11.1389</c:v>
                </c:pt>
                <c:pt idx="16552" formatCode="General">
                  <c:v>11.1396</c:v>
                </c:pt>
                <c:pt idx="16553" formatCode="General">
                  <c:v>11.1403</c:v>
                </c:pt>
                <c:pt idx="16554" formatCode="General">
                  <c:v>11.1409</c:v>
                </c:pt>
                <c:pt idx="16555" formatCode="General">
                  <c:v>11.1416</c:v>
                </c:pt>
                <c:pt idx="16556" formatCode="General">
                  <c:v>11.142300000000001</c:v>
                </c:pt>
                <c:pt idx="16557" formatCode="General">
                  <c:v>11.142899999999999</c:v>
                </c:pt>
                <c:pt idx="16558" formatCode="General">
                  <c:v>11.143599999999999</c:v>
                </c:pt>
                <c:pt idx="16559" formatCode="General">
                  <c:v>11.144299999999999</c:v>
                </c:pt>
                <c:pt idx="16560" formatCode="General">
                  <c:v>11.145</c:v>
                </c:pt>
                <c:pt idx="16561" formatCode="General">
                  <c:v>11.1456</c:v>
                </c:pt>
                <c:pt idx="16562" formatCode="General">
                  <c:v>11.1463</c:v>
                </c:pt>
                <c:pt idx="16563" formatCode="General">
                  <c:v>11.147</c:v>
                </c:pt>
                <c:pt idx="16564" formatCode="General">
                  <c:v>11.1477</c:v>
                </c:pt>
                <c:pt idx="16565" formatCode="General">
                  <c:v>11.148300000000001</c:v>
                </c:pt>
                <c:pt idx="16566" formatCode="General">
                  <c:v>11.148999999999999</c:v>
                </c:pt>
                <c:pt idx="16567" formatCode="General">
                  <c:v>11.149699999999999</c:v>
                </c:pt>
                <c:pt idx="16568" formatCode="General">
                  <c:v>11.1503</c:v>
                </c:pt>
                <c:pt idx="16569" formatCode="General">
                  <c:v>11.151</c:v>
                </c:pt>
                <c:pt idx="16570" formatCode="General">
                  <c:v>11.1517</c:v>
                </c:pt>
                <c:pt idx="16571" formatCode="General">
                  <c:v>11.1524</c:v>
                </c:pt>
                <c:pt idx="16572" formatCode="General">
                  <c:v>11.153</c:v>
                </c:pt>
                <c:pt idx="16573" formatCode="General">
                  <c:v>11.153700000000001</c:v>
                </c:pt>
                <c:pt idx="16574" formatCode="General">
                  <c:v>11.154400000000001</c:v>
                </c:pt>
                <c:pt idx="16575" formatCode="General">
                  <c:v>11.155099999999999</c:v>
                </c:pt>
                <c:pt idx="16576" formatCode="General">
                  <c:v>11.1557</c:v>
                </c:pt>
                <c:pt idx="16577" formatCode="General">
                  <c:v>11.1564</c:v>
                </c:pt>
                <c:pt idx="16578" formatCode="General">
                  <c:v>11.1571</c:v>
                </c:pt>
                <c:pt idx="16579" formatCode="General">
                  <c:v>11.1578</c:v>
                </c:pt>
                <c:pt idx="16580" formatCode="General">
                  <c:v>11.1584</c:v>
                </c:pt>
                <c:pt idx="16581" formatCode="General">
                  <c:v>11.1591</c:v>
                </c:pt>
                <c:pt idx="16582" formatCode="General">
                  <c:v>11.159800000000001</c:v>
                </c:pt>
                <c:pt idx="16583" formatCode="General">
                  <c:v>11.160399999999999</c:v>
                </c:pt>
                <c:pt idx="16584" formatCode="General">
                  <c:v>11.161099999999999</c:v>
                </c:pt>
                <c:pt idx="16585" formatCode="General">
                  <c:v>11.161799999999999</c:v>
                </c:pt>
                <c:pt idx="16586" formatCode="General">
                  <c:v>11.1625</c:v>
                </c:pt>
                <c:pt idx="16587" formatCode="General">
                  <c:v>11.1631</c:v>
                </c:pt>
                <c:pt idx="16588" formatCode="General">
                  <c:v>11.1638</c:v>
                </c:pt>
                <c:pt idx="16589" formatCode="General">
                  <c:v>11.1645</c:v>
                </c:pt>
                <c:pt idx="16590" formatCode="General">
                  <c:v>11.1652</c:v>
                </c:pt>
                <c:pt idx="16591" formatCode="General">
                  <c:v>11.165800000000001</c:v>
                </c:pt>
                <c:pt idx="16592" formatCode="General">
                  <c:v>11.166499999999999</c:v>
                </c:pt>
                <c:pt idx="16593" formatCode="General">
                  <c:v>11.167199999999999</c:v>
                </c:pt>
                <c:pt idx="16594" formatCode="General">
                  <c:v>11.1678</c:v>
                </c:pt>
                <c:pt idx="16595" formatCode="General">
                  <c:v>11.1685</c:v>
                </c:pt>
                <c:pt idx="16596" formatCode="General">
                  <c:v>11.1692</c:v>
                </c:pt>
                <c:pt idx="16597" formatCode="General">
                  <c:v>11.1699</c:v>
                </c:pt>
                <c:pt idx="16598" formatCode="General">
                  <c:v>11.170500000000001</c:v>
                </c:pt>
                <c:pt idx="16599" formatCode="General">
                  <c:v>11.171200000000001</c:v>
                </c:pt>
                <c:pt idx="16600" formatCode="General">
                  <c:v>11.171900000000001</c:v>
                </c:pt>
                <c:pt idx="16601" formatCode="General">
                  <c:v>11.172599999999999</c:v>
                </c:pt>
                <c:pt idx="16602" formatCode="General">
                  <c:v>11.1732</c:v>
                </c:pt>
                <c:pt idx="16603" formatCode="General">
                  <c:v>11.1739</c:v>
                </c:pt>
                <c:pt idx="16604" formatCode="General">
                  <c:v>11.1746</c:v>
                </c:pt>
                <c:pt idx="16605" formatCode="General">
                  <c:v>11.1753</c:v>
                </c:pt>
                <c:pt idx="16606" formatCode="General">
                  <c:v>11.1759</c:v>
                </c:pt>
                <c:pt idx="16607" formatCode="General">
                  <c:v>11.176600000000001</c:v>
                </c:pt>
                <c:pt idx="16608" formatCode="General">
                  <c:v>11.177300000000001</c:v>
                </c:pt>
                <c:pt idx="16609" formatCode="General">
                  <c:v>11.177899999999999</c:v>
                </c:pt>
                <c:pt idx="16610" formatCode="General">
                  <c:v>11.178599999999999</c:v>
                </c:pt>
                <c:pt idx="16611" formatCode="General">
                  <c:v>11.1793</c:v>
                </c:pt>
                <c:pt idx="16612" formatCode="General">
                  <c:v>11.18</c:v>
                </c:pt>
                <c:pt idx="16613" formatCode="General">
                  <c:v>11.1806</c:v>
                </c:pt>
                <c:pt idx="16614" formatCode="General">
                  <c:v>11.1813</c:v>
                </c:pt>
                <c:pt idx="16615" formatCode="General">
                  <c:v>11.182</c:v>
                </c:pt>
                <c:pt idx="16616" formatCode="General">
                  <c:v>11.182700000000001</c:v>
                </c:pt>
                <c:pt idx="16617" formatCode="General">
                  <c:v>11.183299999999999</c:v>
                </c:pt>
                <c:pt idx="16618" formatCode="General">
                  <c:v>11.183999999999999</c:v>
                </c:pt>
                <c:pt idx="16619" formatCode="General">
                  <c:v>11.184699999999999</c:v>
                </c:pt>
                <c:pt idx="16620" formatCode="General">
                  <c:v>11.1853</c:v>
                </c:pt>
                <c:pt idx="16621" formatCode="General">
                  <c:v>11.186</c:v>
                </c:pt>
                <c:pt idx="16622" formatCode="General">
                  <c:v>11.1867</c:v>
                </c:pt>
                <c:pt idx="16623" formatCode="General">
                  <c:v>11.1874</c:v>
                </c:pt>
                <c:pt idx="16624" formatCode="General">
                  <c:v>11.188000000000001</c:v>
                </c:pt>
                <c:pt idx="16625" formatCode="General">
                  <c:v>11.188700000000001</c:v>
                </c:pt>
                <c:pt idx="16626" formatCode="General">
                  <c:v>11.189399999999999</c:v>
                </c:pt>
                <c:pt idx="16627" formatCode="General">
                  <c:v>11.190099999999999</c:v>
                </c:pt>
                <c:pt idx="16628" formatCode="General">
                  <c:v>11.1907</c:v>
                </c:pt>
                <c:pt idx="16629" formatCode="General">
                  <c:v>11.1914</c:v>
                </c:pt>
                <c:pt idx="16630" formatCode="General">
                  <c:v>11.1921</c:v>
                </c:pt>
                <c:pt idx="16631" formatCode="General">
                  <c:v>11.1927</c:v>
                </c:pt>
                <c:pt idx="16632" formatCode="General">
                  <c:v>11.1934</c:v>
                </c:pt>
                <c:pt idx="16633" formatCode="General">
                  <c:v>11.194100000000001</c:v>
                </c:pt>
                <c:pt idx="16634" formatCode="General">
                  <c:v>11.194800000000001</c:v>
                </c:pt>
                <c:pt idx="16635" formatCode="General">
                  <c:v>11.195399999999999</c:v>
                </c:pt>
                <c:pt idx="16636" formatCode="General">
                  <c:v>11.196099999999999</c:v>
                </c:pt>
                <c:pt idx="16637" formatCode="General">
                  <c:v>11.1968</c:v>
                </c:pt>
                <c:pt idx="16638" formatCode="General">
                  <c:v>11.1975</c:v>
                </c:pt>
                <c:pt idx="16639" formatCode="General">
                  <c:v>11.1981</c:v>
                </c:pt>
                <c:pt idx="16640" formatCode="General">
                  <c:v>11.1988</c:v>
                </c:pt>
                <c:pt idx="16641" formatCode="General">
                  <c:v>11.1995</c:v>
                </c:pt>
                <c:pt idx="16642" formatCode="General">
                  <c:v>11.200200000000001</c:v>
                </c:pt>
                <c:pt idx="16643" formatCode="General">
                  <c:v>11.200799999999999</c:v>
                </c:pt>
                <c:pt idx="16644" formatCode="General">
                  <c:v>11.201499999999999</c:v>
                </c:pt>
                <c:pt idx="16645" formatCode="General">
                  <c:v>11.202199999999999</c:v>
                </c:pt>
                <c:pt idx="16646" formatCode="General">
                  <c:v>11.2028</c:v>
                </c:pt>
                <c:pt idx="16647" formatCode="General">
                  <c:v>11.2035</c:v>
                </c:pt>
                <c:pt idx="16648" formatCode="General">
                  <c:v>11.2042</c:v>
                </c:pt>
                <c:pt idx="16649" formatCode="General">
                  <c:v>11.2049</c:v>
                </c:pt>
                <c:pt idx="16650" formatCode="General">
                  <c:v>11.205500000000001</c:v>
                </c:pt>
                <c:pt idx="16651" formatCode="General">
                  <c:v>11.206200000000001</c:v>
                </c:pt>
                <c:pt idx="16652" formatCode="General">
                  <c:v>11.206899999999999</c:v>
                </c:pt>
                <c:pt idx="16653" formatCode="General">
                  <c:v>11.207599999999999</c:v>
                </c:pt>
                <c:pt idx="16654" formatCode="General">
                  <c:v>11.2082</c:v>
                </c:pt>
                <c:pt idx="16655" formatCode="General">
                  <c:v>11.2089</c:v>
                </c:pt>
                <c:pt idx="16656" formatCode="General">
                  <c:v>11.2096</c:v>
                </c:pt>
                <c:pt idx="16657" formatCode="General">
                  <c:v>11.2102</c:v>
                </c:pt>
                <c:pt idx="16658" formatCode="General">
                  <c:v>11.210900000000001</c:v>
                </c:pt>
                <c:pt idx="16659" formatCode="General">
                  <c:v>11.211600000000001</c:v>
                </c:pt>
                <c:pt idx="16660" formatCode="General">
                  <c:v>11.212300000000001</c:v>
                </c:pt>
                <c:pt idx="16661" formatCode="General">
                  <c:v>11.212899999999999</c:v>
                </c:pt>
                <c:pt idx="16662" formatCode="General">
                  <c:v>11.2136</c:v>
                </c:pt>
                <c:pt idx="16663" formatCode="General">
                  <c:v>11.2143</c:v>
                </c:pt>
                <c:pt idx="16664" formatCode="General">
                  <c:v>11.215</c:v>
                </c:pt>
                <c:pt idx="16665" formatCode="General">
                  <c:v>11.2156</c:v>
                </c:pt>
                <c:pt idx="16666" formatCode="General">
                  <c:v>11.2163</c:v>
                </c:pt>
                <c:pt idx="16667" formatCode="General">
                  <c:v>11.217000000000001</c:v>
                </c:pt>
                <c:pt idx="16668" formatCode="General">
                  <c:v>11.217599999999999</c:v>
                </c:pt>
                <c:pt idx="16669" formatCode="General">
                  <c:v>11.218299999999999</c:v>
                </c:pt>
                <c:pt idx="16670" formatCode="General">
                  <c:v>11.218999999999999</c:v>
                </c:pt>
                <c:pt idx="16671" formatCode="General">
                  <c:v>11.2197</c:v>
                </c:pt>
                <c:pt idx="16672" formatCode="General">
                  <c:v>11.2203</c:v>
                </c:pt>
                <c:pt idx="16673" formatCode="General">
                  <c:v>11.221</c:v>
                </c:pt>
                <c:pt idx="16674" formatCode="General">
                  <c:v>11.2217</c:v>
                </c:pt>
                <c:pt idx="16675" formatCode="General">
                  <c:v>11.2224</c:v>
                </c:pt>
                <c:pt idx="16676" formatCode="General">
                  <c:v>11.223000000000001</c:v>
                </c:pt>
                <c:pt idx="16677" formatCode="General">
                  <c:v>11.223699999999999</c:v>
                </c:pt>
                <c:pt idx="16678" formatCode="General">
                  <c:v>11.224399999999999</c:v>
                </c:pt>
                <c:pt idx="16679" formatCode="General">
                  <c:v>11.225099999999999</c:v>
                </c:pt>
                <c:pt idx="16680" formatCode="General">
                  <c:v>11.2257</c:v>
                </c:pt>
                <c:pt idx="16681" formatCode="General">
                  <c:v>11.2264</c:v>
                </c:pt>
                <c:pt idx="16682" formatCode="General">
                  <c:v>11.2271</c:v>
                </c:pt>
                <c:pt idx="16683" formatCode="General">
                  <c:v>11.2277</c:v>
                </c:pt>
                <c:pt idx="16684" formatCode="General">
                  <c:v>11.228400000000001</c:v>
                </c:pt>
                <c:pt idx="16685" formatCode="General">
                  <c:v>11.229100000000001</c:v>
                </c:pt>
                <c:pt idx="16686" formatCode="General">
                  <c:v>11.229799999999999</c:v>
                </c:pt>
                <c:pt idx="16687" formatCode="General">
                  <c:v>11.230399999999999</c:v>
                </c:pt>
                <c:pt idx="16688" formatCode="General">
                  <c:v>11.2311</c:v>
                </c:pt>
                <c:pt idx="16689" formatCode="General">
                  <c:v>11.2318</c:v>
                </c:pt>
                <c:pt idx="16690" formatCode="General">
                  <c:v>11.2325</c:v>
                </c:pt>
                <c:pt idx="16691" formatCode="General">
                  <c:v>11.2331</c:v>
                </c:pt>
                <c:pt idx="16692" formatCode="General">
                  <c:v>11.2338</c:v>
                </c:pt>
                <c:pt idx="16693" formatCode="General">
                  <c:v>11.234500000000001</c:v>
                </c:pt>
                <c:pt idx="16694" formatCode="General">
                  <c:v>11.235099999999999</c:v>
                </c:pt>
                <c:pt idx="16695" formatCode="General">
                  <c:v>11.235799999999999</c:v>
                </c:pt>
                <c:pt idx="16696" formatCode="General">
                  <c:v>11.236499999999999</c:v>
                </c:pt>
                <c:pt idx="16697" formatCode="General">
                  <c:v>11.2372</c:v>
                </c:pt>
                <c:pt idx="16698" formatCode="General">
                  <c:v>11.2378</c:v>
                </c:pt>
                <c:pt idx="16699" formatCode="General">
                  <c:v>11.2385</c:v>
                </c:pt>
                <c:pt idx="16700" formatCode="General">
                  <c:v>11.2392</c:v>
                </c:pt>
                <c:pt idx="16701" formatCode="General">
                  <c:v>11.2399</c:v>
                </c:pt>
                <c:pt idx="16702" formatCode="General">
                  <c:v>11.240500000000001</c:v>
                </c:pt>
                <c:pt idx="16703" formatCode="General">
                  <c:v>11.241199999999999</c:v>
                </c:pt>
                <c:pt idx="16704" formatCode="General">
                  <c:v>11.241899999999999</c:v>
                </c:pt>
                <c:pt idx="16705" formatCode="General">
                  <c:v>11.242599999999999</c:v>
                </c:pt>
                <c:pt idx="16706" formatCode="General">
                  <c:v>11.2432</c:v>
                </c:pt>
                <c:pt idx="16707" formatCode="General">
                  <c:v>11.2439</c:v>
                </c:pt>
                <c:pt idx="16708" formatCode="General">
                  <c:v>11.2446</c:v>
                </c:pt>
                <c:pt idx="16709" formatCode="General">
                  <c:v>11.245200000000001</c:v>
                </c:pt>
                <c:pt idx="16710" formatCode="General">
                  <c:v>11.245900000000001</c:v>
                </c:pt>
                <c:pt idx="16711" formatCode="General">
                  <c:v>11.246600000000001</c:v>
                </c:pt>
                <c:pt idx="16712" formatCode="General">
                  <c:v>11.247299999999999</c:v>
                </c:pt>
                <c:pt idx="16713" formatCode="General">
                  <c:v>11.2479</c:v>
                </c:pt>
                <c:pt idx="16714" formatCode="General">
                  <c:v>11.2486</c:v>
                </c:pt>
                <c:pt idx="16715" formatCode="General">
                  <c:v>11.2493</c:v>
                </c:pt>
                <c:pt idx="16716" formatCode="General">
                  <c:v>11.25</c:v>
                </c:pt>
                <c:pt idx="16717" formatCode="General">
                  <c:v>11.2506</c:v>
                </c:pt>
                <c:pt idx="16718" formatCode="General">
                  <c:v>11.251300000000001</c:v>
                </c:pt>
                <c:pt idx="16719" formatCode="General">
                  <c:v>11.252000000000001</c:v>
                </c:pt>
                <c:pt idx="16720" formatCode="General">
                  <c:v>11.252599999999999</c:v>
                </c:pt>
                <c:pt idx="16721" formatCode="General">
                  <c:v>11.253299999999999</c:v>
                </c:pt>
                <c:pt idx="16722" formatCode="General">
                  <c:v>11.254</c:v>
                </c:pt>
                <c:pt idx="16723" formatCode="General">
                  <c:v>11.2547</c:v>
                </c:pt>
                <c:pt idx="16724" formatCode="General">
                  <c:v>11.2553</c:v>
                </c:pt>
                <c:pt idx="16725" formatCode="General">
                  <c:v>11.256</c:v>
                </c:pt>
                <c:pt idx="16726" formatCode="General">
                  <c:v>11.2567</c:v>
                </c:pt>
                <c:pt idx="16727" formatCode="General">
                  <c:v>11.257400000000001</c:v>
                </c:pt>
                <c:pt idx="16728" formatCode="General">
                  <c:v>11.257999999999999</c:v>
                </c:pt>
                <c:pt idx="16729" formatCode="General">
                  <c:v>11.258699999999999</c:v>
                </c:pt>
                <c:pt idx="16730" formatCode="General">
                  <c:v>11.259399999999999</c:v>
                </c:pt>
                <c:pt idx="16731" formatCode="General">
                  <c:v>11.26</c:v>
                </c:pt>
                <c:pt idx="16732" formatCode="General">
                  <c:v>11.2607</c:v>
                </c:pt>
                <c:pt idx="16733" formatCode="General">
                  <c:v>11.2614</c:v>
                </c:pt>
                <c:pt idx="16734" formatCode="General">
                  <c:v>11.2621</c:v>
                </c:pt>
                <c:pt idx="16735" formatCode="General">
                  <c:v>11.262700000000001</c:v>
                </c:pt>
                <c:pt idx="16736" formatCode="General">
                  <c:v>11.263400000000001</c:v>
                </c:pt>
                <c:pt idx="16737" formatCode="General">
                  <c:v>11.264099999999999</c:v>
                </c:pt>
                <c:pt idx="16738" formatCode="General">
                  <c:v>11.264799999999999</c:v>
                </c:pt>
                <c:pt idx="16739" formatCode="General">
                  <c:v>11.2654</c:v>
                </c:pt>
                <c:pt idx="16740" formatCode="General">
                  <c:v>11.2661</c:v>
                </c:pt>
                <c:pt idx="16741" formatCode="General">
                  <c:v>11.2668</c:v>
                </c:pt>
                <c:pt idx="16742" formatCode="General">
                  <c:v>11.2675</c:v>
                </c:pt>
                <c:pt idx="16743" formatCode="General">
                  <c:v>11.2681</c:v>
                </c:pt>
                <c:pt idx="16744" formatCode="General">
                  <c:v>11.268800000000001</c:v>
                </c:pt>
                <c:pt idx="16745" formatCode="General">
                  <c:v>11.269500000000001</c:v>
                </c:pt>
                <c:pt idx="16746" formatCode="General">
                  <c:v>11.270099999999999</c:v>
                </c:pt>
                <c:pt idx="16747" formatCode="General">
                  <c:v>11.270799999999999</c:v>
                </c:pt>
                <c:pt idx="16748" formatCode="General">
                  <c:v>11.2715</c:v>
                </c:pt>
                <c:pt idx="16749" formatCode="General">
                  <c:v>11.2722</c:v>
                </c:pt>
                <c:pt idx="16750" formatCode="General">
                  <c:v>11.2728</c:v>
                </c:pt>
                <c:pt idx="16751" formatCode="General">
                  <c:v>11.2735</c:v>
                </c:pt>
                <c:pt idx="16752" formatCode="General">
                  <c:v>11.2742</c:v>
                </c:pt>
                <c:pt idx="16753" formatCode="General">
                  <c:v>11.274900000000001</c:v>
                </c:pt>
                <c:pt idx="16754" formatCode="General">
                  <c:v>11.275499999999999</c:v>
                </c:pt>
                <c:pt idx="16755" formatCode="General">
                  <c:v>11.276199999999999</c:v>
                </c:pt>
                <c:pt idx="16756" formatCode="General">
                  <c:v>11.276899999999999</c:v>
                </c:pt>
                <c:pt idx="16757" formatCode="General">
                  <c:v>11.2775</c:v>
                </c:pt>
                <c:pt idx="16758" formatCode="General">
                  <c:v>11.2782</c:v>
                </c:pt>
                <c:pt idx="16759" formatCode="General">
                  <c:v>11.2789</c:v>
                </c:pt>
                <c:pt idx="16760" formatCode="General">
                  <c:v>11.2796</c:v>
                </c:pt>
                <c:pt idx="16761" formatCode="General">
                  <c:v>11.280200000000001</c:v>
                </c:pt>
                <c:pt idx="16762" formatCode="General">
                  <c:v>11.280900000000001</c:v>
                </c:pt>
                <c:pt idx="16763" formatCode="General">
                  <c:v>11.281599999999999</c:v>
                </c:pt>
                <c:pt idx="16764" formatCode="General">
                  <c:v>11.282299999999999</c:v>
                </c:pt>
                <c:pt idx="16765" formatCode="General">
                  <c:v>11.2829</c:v>
                </c:pt>
                <c:pt idx="16766" formatCode="General">
                  <c:v>11.2836</c:v>
                </c:pt>
                <c:pt idx="16767" formatCode="General">
                  <c:v>11.2843</c:v>
                </c:pt>
                <c:pt idx="16768" formatCode="General">
                  <c:v>11.285</c:v>
                </c:pt>
                <c:pt idx="16769" formatCode="General">
                  <c:v>11.285600000000001</c:v>
                </c:pt>
                <c:pt idx="16770" formatCode="General">
                  <c:v>11.286300000000001</c:v>
                </c:pt>
                <c:pt idx="16771" formatCode="General">
                  <c:v>11.287000000000001</c:v>
                </c:pt>
                <c:pt idx="16772" formatCode="General">
                  <c:v>11.287599999999999</c:v>
                </c:pt>
                <c:pt idx="16773" formatCode="General">
                  <c:v>11.2883</c:v>
                </c:pt>
                <c:pt idx="16774" formatCode="General">
                  <c:v>11.289</c:v>
                </c:pt>
                <c:pt idx="16775" formatCode="General">
                  <c:v>11.2897</c:v>
                </c:pt>
                <c:pt idx="16776" formatCode="General">
                  <c:v>11.2903</c:v>
                </c:pt>
                <c:pt idx="16777" formatCode="General">
                  <c:v>11.291</c:v>
                </c:pt>
                <c:pt idx="16778" formatCode="General">
                  <c:v>11.291700000000001</c:v>
                </c:pt>
                <c:pt idx="16779" formatCode="General">
                  <c:v>11.292400000000001</c:v>
                </c:pt>
                <c:pt idx="16780" formatCode="General">
                  <c:v>11.292999999999999</c:v>
                </c:pt>
                <c:pt idx="16781" formatCode="General">
                  <c:v>11.293699999999999</c:v>
                </c:pt>
                <c:pt idx="16782" formatCode="General">
                  <c:v>11.2944</c:v>
                </c:pt>
                <c:pt idx="16783" formatCode="General">
                  <c:v>11.295</c:v>
                </c:pt>
                <c:pt idx="16784" formatCode="General">
                  <c:v>11.2957</c:v>
                </c:pt>
                <c:pt idx="16785" formatCode="General">
                  <c:v>11.2964</c:v>
                </c:pt>
                <c:pt idx="16786" formatCode="General">
                  <c:v>11.2971</c:v>
                </c:pt>
                <c:pt idx="16787" formatCode="General">
                  <c:v>11.297700000000001</c:v>
                </c:pt>
                <c:pt idx="16788" formatCode="General">
                  <c:v>11.298400000000001</c:v>
                </c:pt>
                <c:pt idx="16789" formatCode="General">
                  <c:v>11.299099999999999</c:v>
                </c:pt>
                <c:pt idx="16790" formatCode="General">
                  <c:v>11.299799999999999</c:v>
                </c:pt>
                <c:pt idx="16791" formatCode="General">
                  <c:v>11.3004</c:v>
                </c:pt>
                <c:pt idx="16792" formatCode="General">
                  <c:v>11.3011</c:v>
                </c:pt>
                <c:pt idx="16793" formatCode="General">
                  <c:v>11.3018</c:v>
                </c:pt>
                <c:pt idx="16794" formatCode="General">
                  <c:v>11.3024</c:v>
                </c:pt>
                <c:pt idx="16795" formatCode="General">
                  <c:v>11.303100000000001</c:v>
                </c:pt>
                <c:pt idx="16796" formatCode="General">
                  <c:v>11.303800000000001</c:v>
                </c:pt>
                <c:pt idx="16797" formatCode="General">
                  <c:v>11.304500000000001</c:v>
                </c:pt>
                <c:pt idx="16798" formatCode="General">
                  <c:v>11.305099999999999</c:v>
                </c:pt>
                <c:pt idx="16799" formatCode="General">
                  <c:v>11.3058</c:v>
                </c:pt>
                <c:pt idx="16800" formatCode="General">
                  <c:v>11.3065</c:v>
                </c:pt>
                <c:pt idx="16801" formatCode="General">
                  <c:v>11.3072</c:v>
                </c:pt>
                <c:pt idx="16802" formatCode="General">
                  <c:v>11.3078</c:v>
                </c:pt>
                <c:pt idx="16803" formatCode="General">
                  <c:v>11.3085</c:v>
                </c:pt>
                <c:pt idx="16804" formatCode="General">
                  <c:v>11.309200000000001</c:v>
                </c:pt>
                <c:pt idx="16805" formatCode="General">
                  <c:v>11.309900000000001</c:v>
                </c:pt>
                <c:pt idx="16806" formatCode="General">
                  <c:v>11.310499999999999</c:v>
                </c:pt>
                <c:pt idx="16807" formatCode="General">
                  <c:v>11.311199999999999</c:v>
                </c:pt>
                <c:pt idx="16808" formatCode="General">
                  <c:v>11.3119</c:v>
                </c:pt>
                <c:pt idx="16809" formatCode="General">
                  <c:v>11.3125</c:v>
                </c:pt>
                <c:pt idx="16810" formatCode="General">
                  <c:v>11.3132</c:v>
                </c:pt>
                <c:pt idx="16811" formatCode="General">
                  <c:v>11.3139</c:v>
                </c:pt>
                <c:pt idx="16812" formatCode="General">
                  <c:v>11.3146</c:v>
                </c:pt>
                <c:pt idx="16813" formatCode="General">
                  <c:v>11.315200000000001</c:v>
                </c:pt>
                <c:pt idx="16814" formatCode="General">
                  <c:v>11.315899999999999</c:v>
                </c:pt>
                <c:pt idx="16815" formatCode="General">
                  <c:v>11.316599999999999</c:v>
                </c:pt>
                <c:pt idx="16816" formatCode="General">
                  <c:v>11.317299999999999</c:v>
                </c:pt>
                <c:pt idx="16817" formatCode="General">
                  <c:v>11.3179</c:v>
                </c:pt>
                <c:pt idx="16818" formatCode="General">
                  <c:v>11.3186</c:v>
                </c:pt>
                <c:pt idx="16819" formatCode="General">
                  <c:v>11.3193</c:v>
                </c:pt>
                <c:pt idx="16820" formatCode="General">
                  <c:v>11.319900000000001</c:v>
                </c:pt>
                <c:pt idx="16821" formatCode="General">
                  <c:v>11.320600000000001</c:v>
                </c:pt>
                <c:pt idx="16822" formatCode="General">
                  <c:v>11.321300000000001</c:v>
                </c:pt>
                <c:pt idx="16823" formatCode="General">
                  <c:v>11.321999999999999</c:v>
                </c:pt>
                <c:pt idx="16824" formatCode="General">
                  <c:v>11.3226</c:v>
                </c:pt>
                <c:pt idx="16825" formatCode="General">
                  <c:v>11.3233</c:v>
                </c:pt>
                <c:pt idx="16826" formatCode="General">
                  <c:v>11.324</c:v>
                </c:pt>
                <c:pt idx="16827" formatCode="General">
                  <c:v>11.3247</c:v>
                </c:pt>
                <c:pt idx="16828" formatCode="General">
                  <c:v>11.3253</c:v>
                </c:pt>
                <c:pt idx="16829" formatCode="General">
                  <c:v>11.326000000000001</c:v>
                </c:pt>
                <c:pt idx="16830" formatCode="General">
                  <c:v>11.326700000000001</c:v>
                </c:pt>
                <c:pt idx="16831" formatCode="General">
                  <c:v>11.327299999999999</c:v>
                </c:pt>
                <c:pt idx="16832" formatCode="General">
                  <c:v>11.327999999999999</c:v>
                </c:pt>
                <c:pt idx="16833" formatCode="General">
                  <c:v>11.3287</c:v>
                </c:pt>
                <c:pt idx="16834" formatCode="General">
                  <c:v>11.3294</c:v>
                </c:pt>
                <c:pt idx="16835" formatCode="General">
                  <c:v>11.33</c:v>
                </c:pt>
                <c:pt idx="16836" formatCode="General">
                  <c:v>11.3307</c:v>
                </c:pt>
                <c:pt idx="16837" formatCode="General">
                  <c:v>11.3314</c:v>
                </c:pt>
                <c:pt idx="16838" formatCode="General">
                  <c:v>11.332100000000001</c:v>
                </c:pt>
                <c:pt idx="16839" formatCode="General">
                  <c:v>11.332700000000001</c:v>
                </c:pt>
                <c:pt idx="16840" formatCode="General">
                  <c:v>11.333399999999999</c:v>
                </c:pt>
                <c:pt idx="16841" formatCode="General">
                  <c:v>11.334099999999999</c:v>
                </c:pt>
                <c:pt idx="16842" formatCode="General">
                  <c:v>11.3348</c:v>
                </c:pt>
                <c:pt idx="16843" formatCode="General">
                  <c:v>11.3354</c:v>
                </c:pt>
                <c:pt idx="16844" formatCode="General">
                  <c:v>11.3361</c:v>
                </c:pt>
                <c:pt idx="16845" formatCode="General">
                  <c:v>11.3368</c:v>
                </c:pt>
                <c:pt idx="16846" formatCode="General">
                  <c:v>11.337400000000001</c:v>
                </c:pt>
                <c:pt idx="16847" formatCode="General">
                  <c:v>11.338100000000001</c:v>
                </c:pt>
                <c:pt idx="16848" formatCode="General">
                  <c:v>11.338800000000001</c:v>
                </c:pt>
                <c:pt idx="16849" formatCode="General">
                  <c:v>11.339499999999999</c:v>
                </c:pt>
                <c:pt idx="16850" formatCode="General">
                  <c:v>11.3401</c:v>
                </c:pt>
                <c:pt idx="16851" formatCode="General">
                  <c:v>11.3408</c:v>
                </c:pt>
                <c:pt idx="16852" formatCode="General">
                  <c:v>11.3415</c:v>
                </c:pt>
                <c:pt idx="16853" formatCode="General">
                  <c:v>11.3422</c:v>
                </c:pt>
                <c:pt idx="16854" formatCode="General">
                  <c:v>11.3428</c:v>
                </c:pt>
                <c:pt idx="16855" formatCode="General">
                  <c:v>11.343500000000001</c:v>
                </c:pt>
                <c:pt idx="16856" formatCode="General">
                  <c:v>11.344200000000001</c:v>
                </c:pt>
                <c:pt idx="16857" formatCode="General">
                  <c:v>11.344799999999999</c:v>
                </c:pt>
                <c:pt idx="16858" formatCode="General">
                  <c:v>11.345499999999999</c:v>
                </c:pt>
                <c:pt idx="16859" formatCode="General">
                  <c:v>11.3462</c:v>
                </c:pt>
                <c:pt idx="16860" formatCode="General">
                  <c:v>11.3469</c:v>
                </c:pt>
                <c:pt idx="16861" formatCode="General">
                  <c:v>11.3475</c:v>
                </c:pt>
                <c:pt idx="16862" formatCode="General">
                  <c:v>11.3482</c:v>
                </c:pt>
                <c:pt idx="16863" formatCode="General">
                  <c:v>11.3489</c:v>
                </c:pt>
                <c:pt idx="16864" formatCode="General">
                  <c:v>11.349600000000001</c:v>
                </c:pt>
                <c:pt idx="16865" formatCode="General">
                  <c:v>11.350199999999999</c:v>
                </c:pt>
                <c:pt idx="16866" formatCode="General">
                  <c:v>11.350899999999999</c:v>
                </c:pt>
                <c:pt idx="16867" formatCode="General">
                  <c:v>11.351599999999999</c:v>
                </c:pt>
                <c:pt idx="16868" formatCode="General">
                  <c:v>11.3523</c:v>
                </c:pt>
                <c:pt idx="16869" formatCode="General">
                  <c:v>11.3529</c:v>
                </c:pt>
                <c:pt idx="16870" formatCode="General">
                  <c:v>11.3536</c:v>
                </c:pt>
                <c:pt idx="16871" formatCode="General">
                  <c:v>11.3543</c:v>
                </c:pt>
                <c:pt idx="16872" formatCode="General">
                  <c:v>11.354900000000001</c:v>
                </c:pt>
                <c:pt idx="16873" formatCode="General">
                  <c:v>11.355600000000001</c:v>
                </c:pt>
                <c:pt idx="16874" formatCode="General">
                  <c:v>11.356299999999999</c:v>
                </c:pt>
                <c:pt idx="16875" formatCode="General">
                  <c:v>11.356999999999999</c:v>
                </c:pt>
                <c:pt idx="16876" formatCode="General">
                  <c:v>11.3576</c:v>
                </c:pt>
                <c:pt idx="16877" formatCode="General">
                  <c:v>11.3583</c:v>
                </c:pt>
                <c:pt idx="16878" formatCode="General">
                  <c:v>11.359</c:v>
                </c:pt>
                <c:pt idx="16879" formatCode="General">
                  <c:v>11.3597</c:v>
                </c:pt>
                <c:pt idx="16880" formatCode="General">
                  <c:v>11.360300000000001</c:v>
                </c:pt>
                <c:pt idx="16881" formatCode="General">
                  <c:v>11.361000000000001</c:v>
                </c:pt>
                <c:pt idx="16882" formatCode="General">
                  <c:v>11.361700000000001</c:v>
                </c:pt>
                <c:pt idx="16883" formatCode="General">
                  <c:v>11.362299999999999</c:v>
                </c:pt>
                <c:pt idx="16884" formatCode="General">
                  <c:v>11.363</c:v>
                </c:pt>
                <c:pt idx="16885" formatCode="General">
                  <c:v>11.3637</c:v>
                </c:pt>
                <c:pt idx="16886" formatCode="General">
                  <c:v>11.3644</c:v>
                </c:pt>
                <c:pt idx="16887" formatCode="General">
                  <c:v>11.365</c:v>
                </c:pt>
                <c:pt idx="16888" formatCode="General">
                  <c:v>11.3657</c:v>
                </c:pt>
                <c:pt idx="16889" formatCode="General">
                  <c:v>11.366400000000001</c:v>
                </c:pt>
                <c:pt idx="16890" formatCode="General">
                  <c:v>11.367100000000001</c:v>
                </c:pt>
                <c:pt idx="16891" formatCode="General">
                  <c:v>11.367699999999999</c:v>
                </c:pt>
                <c:pt idx="16892" formatCode="General">
                  <c:v>11.368399999999999</c:v>
                </c:pt>
                <c:pt idx="16893" formatCode="General">
                  <c:v>11.3691</c:v>
                </c:pt>
                <c:pt idx="16894" formatCode="General">
                  <c:v>11.3697</c:v>
                </c:pt>
                <c:pt idx="16895" formatCode="General">
                  <c:v>11.3704</c:v>
                </c:pt>
                <c:pt idx="16896" formatCode="General">
                  <c:v>11.3711</c:v>
                </c:pt>
                <c:pt idx="16897" formatCode="General">
                  <c:v>11.3718</c:v>
                </c:pt>
                <c:pt idx="16898" formatCode="General">
                  <c:v>11.372400000000001</c:v>
                </c:pt>
                <c:pt idx="16899" formatCode="General">
                  <c:v>11.373100000000001</c:v>
                </c:pt>
                <c:pt idx="16900" formatCode="General">
                  <c:v>11.373799999999999</c:v>
                </c:pt>
                <c:pt idx="16901" formatCode="General">
                  <c:v>11.374499999999999</c:v>
                </c:pt>
                <c:pt idx="16902" formatCode="General">
                  <c:v>11.3751</c:v>
                </c:pt>
                <c:pt idx="16903" formatCode="General">
                  <c:v>11.3758</c:v>
                </c:pt>
                <c:pt idx="16904" formatCode="General">
                  <c:v>11.3765</c:v>
                </c:pt>
                <c:pt idx="16905" formatCode="General">
                  <c:v>11.3772</c:v>
                </c:pt>
                <c:pt idx="16906" formatCode="General">
                  <c:v>11.377800000000001</c:v>
                </c:pt>
                <c:pt idx="16907" formatCode="General">
                  <c:v>11.378500000000001</c:v>
                </c:pt>
                <c:pt idx="16908" formatCode="General">
                  <c:v>11.379200000000001</c:v>
                </c:pt>
                <c:pt idx="16909" formatCode="General">
                  <c:v>11.379799999999999</c:v>
                </c:pt>
                <c:pt idx="16910" formatCode="General">
                  <c:v>11.3805</c:v>
                </c:pt>
                <c:pt idx="16911" formatCode="General">
                  <c:v>11.3812</c:v>
                </c:pt>
                <c:pt idx="16912" formatCode="General">
                  <c:v>11.3819</c:v>
                </c:pt>
                <c:pt idx="16913" formatCode="General">
                  <c:v>11.3825</c:v>
                </c:pt>
                <c:pt idx="16914" formatCode="General">
                  <c:v>11.3832</c:v>
                </c:pt>
                <c:pt idx="16915" formatCode="General">
                  <c:v>11.383900000000001</c:v>
                </c:pt>
                <c:pt idx="16916" formatCode="General">
                  <c:v>11.384600000000001</c:v>
                </c:pt>
                <c:pt idx="16917" formatCode="General">
                  <c:v>11.385199999999999</c:v>
                </c:pt>
                <c:pt idx="16918" formatCode="General">
                  <c:v>11.385899999999999</c:v>
                </c:pt>
                <c:pt idx="16919" formatCode="General">
                  <c:v>11.3866</c:v>
                </c:pt>
                <c:pt idx="16920" formatCode="General">
                  <c:v>11.3872</c:v>
                </c:pt>
                <c:pt idx="16921" formatCode="General">
                  <c:v>11.3879</c:v>
                </c:pt>
                <c:pt idx="16922" formatCode="General">
                  <c:v>11.3886</c:v>
                </c:pt>
                <c:pt idx="16923" formatCode="General">
                  <c:v>11.3893</c:v>
                </c:pt>
                <c:pt idx="16924" formatCode="General">
                  <c:v>11.389900000000001</c:v>
                </c:pt>
                <c:pt idx="16925" formatCode="General">
                  <c:v>11.390599999999999</c:v>
                </c:pt>
                <c:pt idx="16926" formatCode="General">
                  <c:v>11.391299999999999</c:v>
                </c:pt>
                <c:pt idx="16927" formatCode="General">
                  <c:v>11.391999999999999</c:v>
                </c:pt>
                <c:pt idx="16928" formatCode="General">
                  <c:v>11.3926</c:v>
                </c:pt>
                <c:pt idx="16929" formatCode="General">
                  <c:v>11.3933</c:v>
                </c:pt>
                <c:pt idx="16930" formatCode="General">
                  <c:v>11.394</c:v>
                </c:pt>
                <c:pt idx="16931" formatCode="General">
                  <c:v>11.3947</c:v>
                </c:pt>
                <c:pt idx="16932" formatCode="General">
                  <c:v>11.395300000000001</c:v>
                </c:pt>
                <c:pt idx="16933" formatCode="General">
                  <c:v>11.396000000000001</c:v>
                </c:pt>
                <c:pt idx="16934" formatCode="General">
                  <c:v>11.396699999999999</c:v>
                </c:pt>
                <c:pt idx="16935" formatCode="General">
                  <c:v>11.3973</c:v>
                </c:pt>
                <c:pt idx="16936" formatCode="General">
                  <c:v>11.398</c:v>
                </c:pt>
                <c:pt idx="16937" formatCode="General">
                  <c:v>11.3987</c:v>
                </c:pt>
                <c:pt idx="16938" formatCode="General">
                  <c:v>11.3994</c:v>
                </c:pt>
                <c:pt idx="16939" formatCode="General">
                  <c:v>11.4</c:v>
                </c:pt>
                <c:pt idx="16940" formatCode="General">
                  <c:v>11.400700000000001</c:v>
                </c:pt>
                <c:pt idx="16941" formatCode="General">
                  <c:v>11.401400000000001</c:v>
                </c:pt>
                <c:pt idx="16942" formatCode="General">
                  <c:v>11.402100000000001</c:v>
                </c:pt>
                <c:pt idx="16943" formatCode="General">
                  <c:v>11.402699999999999</c:v>
                </c:pt>
                <c:pt idx="16944" formatCode="General">
                  <c:v>11.4034</c:v>
                </c:pt>
                <c:pt idx="16945" formatCode="General">
                  <c:v>11.4041</c:v>
                </c:pt>
                <c:pt idx="16946" formatCode="General">
                  <c:v>11.4047</c:v>
                </c:pt>
                <c:pt idx="16947" formatCode="General">
                  <c:v>11.4054</c:v>
                </c:pt>
                <c:pt idx="16948" formatCode="General">
                  <c:v>11.4061</c:v>
                </c:pt>
                <c:pt idx="16949" formatCode="General">
                  <c:v>11.4068</c:v>
                </c:pt>
                <c:pt idx="16950" formatCode="General">
                  <c:v>11.407400000000001</c:v>
                </c:pt>
                <c:pt idx="16951" formatCode="General">
                  <c:v>11.408099999999999</c:v>
                </c:pt>
                <c:pt idx="16952" formatCode="General">
                  <c:v>11.408799999999999</c:v>
                </c:pt>
                <c:pt idx="16953" formatCode="General">
                  <c:v>11.4095</c:v>
                </c:pt>
                <c:pt idx="16954" formatCode="General">
                  <c:v>11.4101</c:v>
                </c:pt>
                <c:pt idx="16955" formatCode="General">
                  <c:v>11.4108</c:v>
                </c:pt>
                <c:pt idx="16956" formatCode="General">
                  <c:v>11.4115</c:v>
                </c:pt>
                <c:pt idx="16957" formatCode="General">
                  <c:v>11.412100000000001</c:v>
                </c:pt>
                <c:pt idx="16958" formatCode="General">
                  <c:v>11.412800000000001</c:v>
                </c:pt>
                <c:pt idx="16959" formatCode="General">
                  <c:v>11.413500000000001</c:v>
                </c:pt>
                <c:pt idx="16960" formatCode="General">
                  <c:v>11.414199999999999</c:v>
                </c:pt>
                <c:pt idx="16961" formatCode="General">
                  <c:v>11.4148</c:v>
                </c:pt>
                <c:pt idx="16962" formatCode="General">
                  <c:v>11.4155</c:v>
                </c:pt>
                <c:pt idx="16963" formatCode="General">
                  <c:v>11.4162</c:v>
                </c:pt>
                <c:pt idx="16964" formatCode="General">
                  <c:v>11.4169</c:v>
                </c:pt>
                <c:pt idx="16965" formatCode="General">
                  <c:v>11.4175</c:v>
                </c:pt>
                <c:pt idx="16966" formatCode="General">
                  <c:v>11.418200000000001</c:v>
                </c:pt>
                <c:pt idx="16967" formatCode="General">
                  <c:v>11.418900000000001</c:v>
                </c:pt>
                <c:pt idx="16968" formatCode="General">
                  <c:v>11.419600000000001</c:v>
                </c:pt>
                <c:pt idx="16969" formatCode="General">
                  <c:v>11.420199999999999</c:v>
                </c:pt>
                <c:pt idx="16970" formatCode="General">
                  <c:v>11.4209</c:v>
                </c:pt>
                <c:pt idx="16971" formatCode="General">
                  <c:v>11.4216</c:v>
                </c:pt>
                <c:pt idx="16972" formatCode="General">
                  <c:v>11.4222</c:v>
                </c:pt>
                <c:pt idx="16973" formatCode="General">
                  <c:v>11.4229</c:v>
                </c:pt>
                <c:pt idx="16974" formatCode="General">
                  <c:v>11.4236</c:v>
                </c:pt>
                <c:pt idx="16975" formatCode="General">
                  <c:v>11.424300000000001</c:v>
                </c:pt>
                <c:pt idx="16976" formatCode="General">
                  <c:v>11.424899999999999</c:v>
                </c:pt>
                <c:pt idx="16977" formatCode="General">
                  <c:v>11.425599999999999</c:v>
                </c:pt>
                <c:pt idx="16978" formatCode="General">
                  <c:v>11.426299999999999</c:v>
                </c:pt>
                <c:pt idx="16979" formatCode="General">
                  <c:v>11.427</c:v>
                </c:pt>
                <c:pt idx="16980" formatCode="General">
                  <c:v>11.4276</c:v>
                </c:pt>
                <c:pt idx="16981" formatCode="General">
                  <c:v>11.4283</c:v>
                </c:pt>
                <c:pt idx="16982" formatCode="General">
                  <c:v>11.429</c:v>
                </c:pt>
                <c:pt idx="16983" formatCode="General">
                  <c:v>11.429600000000001</c:v>
                </c:pt>
                <c:pt idx="16984" formatCode="General">
                  <c:v>11.430300000000001</c:v>
                </c:pt>
                <c:pt idx="16985" formatCode="General">
                  <c:v>11.430999999999999</c:v>
                </c:pt>
                <c:pt idx="16986" formatCode="General">
                  <c:v>11.431699999999999</c:v>
                </c:pt>
                <c:pt idx="16987" formatCode="General">
                  <c:v>11.4323</c:v>
                </c:pt>
                <c:pt idx="16988" formatCode="General">
                  <c:v>11.433</c:v>
                </c:pt>
                <c:pt idx="16989" formatCode="General">
                  <c:v>11.4337</c:v>
                </c:pt>
                <c:pt idx="16990" formatCode="General">
                  <c:v>11.4344</c:v>
                </c:pt>
                <c:pt idx="16991" formatCode="General">
                  <c:v>11.435</c:v>
                </c:pt>
                <c:pt idx="16992" formatCode="General">
                  <c:v>11.435700000000001</c:v>
                </c:pt>
                <c:pt idx="16993" formatCode="General">
                  <c:v>11.436400000000001</c:v>
                </c:pt>
                <c:pt idx="16994" formatCode="General">
                  <c:v>11.436999999999999</c:v>
                </c:pt>
                <c:pt idx="16995" formatCode="General">
                  <c:v>11.4377</c:v>
                </c:pt>
                <c:pt idx="16996" formatCode="General">
                  <c:v>11.4384</c:v>
                </c:pt>
                <c:pt idx="16997" formatCode="General">
                  <c:v>11.4391</c:v>
                </c:pt>
                <c:pt idx="16998" formatCode="General">
                  <c:v>11.4397</c:v>
                </c:pt>
                <c:pt idx="16999" formatCode="General">
                  <c:v>11.4404</c:v>
                </c:pt>
                <c:pt idx="17000" formatCode="General">
                  <c:v>11.4411</c:v>
                </c:pt>
                <c:pt idx="17001" formatCode="General">
                  <c:v>11.441800000000001</c:v>
                </c:pt>
                <c:pt idx="17002" formatCode="General">
                  <c:v>11.442399999999999</c:v>
                </c:pt>
                <c:pt idx="17003" formatCode="General">
                  <c:v>11.443099999999999</c:v>
                </c:pt>
                <c:pt idx="17004" formatCode="General">
                  <c:v>11.4438</c:v>
                </c:pt>
                <c:pt idx="17005" formatCode="General">
                  <c:v>11.4445</c:v>
                </c:pt>
                <c:pt idx="17006" formatCode="General">
                  <c:v>11.4451</c:v>
                </c:pt>
                <c:pt idx="17007" formatCode="General">
                  <c:v>11.4458</c:v>
                </c:pt>
                <c:pt idx="17008" formatCode="General">
                  <c:v>11.4465</c:v>
                </c:pt>
                <c:pt idx="17009" formatCode="General">
                  <c:v>11.447100000000001</c:v>
                </c:pt>
                <c:pt idx="17010" formatCode="General">
                  <c:v>11.447800000000001</c:v>
                </c:pt>
                <c:pt idx="17011" formatCode="General">
                  <c:v>11.448499999999999</c:v>
                </c:pt>
                <c:pt idx="17012" formatCode="General">
                  <c:v>11.449199999999999</c:v>
                </c:pt>
                <c:pt idx="17013" formatCode="General">
                  <c:v>11.4498</c:v>
                </c:pt>
                <c:pt idx="17014" formatCode="General">
                  <c:v>11.4505</c:v>
                </c:pt>
                <c:pt idx="17015" formatCode="General">
                  <c:v>11.4512</c:v>
                </c:pt>
                <c:pt idx="17016" formatCode="General">
                  <c:v>11.4519</c:v>
                </c:pt>
                <c:pt idx="17017" formatCode="General">
                  <c:v>11.452500000000001</c:v>
                </c:pt>
                <c:pt idx="17018" formatCode="General">
                  <c:v>11.453200000000001</c:v>
                </c:pt>
                <c:pt idx="17019" formatCode="General">
                  <c:v>11.453900000000001</c:v>
                </c:pt>
                <c:pt idx="17020" formatCode="General">
                  <c:v>11.454499999999999</c:v>
                </c:pt>
                <c:pt idx="17021" formatCode="General">
                  <c:v>11.4552</c:v>
                </c:pt>
                <c:pt idx="17022" formatCode="General">
                  <c:v>11.4559</c:v>
                </c:pt>
                <c:pt idx="17023" formatCode="General">
                  <c:v>11.4566</c:v>
                </c:pt>
                <c:pt idx="17024" formatCode="General">
                  <c:v>11.4572</c:v>
                </c:pt>
                <c:pt idx="17025" formatCode="General">
                  <c:v>11.4579</c:v>
                </c:pt>
                <c:pt idx="17026" formatCode="General">
                  <c:v>11.458600000000001</c:v>
                </c:pt>
                <c:pt idx="17027" formatCode="General">
                  <c:v>11.459300000000001</c:v>
                </c:pt>
                <c:pt idx="17028" formatCode="General">
                  <c:v>11.459899999999999</c:v>
                </c:pt>
                <c:pt idx="17029" formatCode="General">
                  <c:v>11.460599999999999</c:v>
                </c:pt>
                <c:pt idx="17030" formatCode="General">
                  <c:v>11.4613</c:v>
                </c:pt>
                <c:pt idx="17031" formatCode="General">
                  <c:v>11.462</c:v>
                </c:pt>
                <c:pt idx="17032" formatCode="General">
                  <c:v>11.4626</c:v>
                </c:pt>
                <c:pt idx="17033" formatCode="General">
                  <c:v>11.4633</c:v>
                </c:pt>
                <c:pt idx="17034" formatCode="General">
                  <c:v>11.464</c:v>
                </c:pt>
                <c:pt idx="17035" formatCode="General">
                  <c:v>11.464600000000001</c:v>
                </c:pt>
                <c:pt idx="17036" formatCode="General">
                  <c:v>11.465299999999999</c:v>
                </c:pt>
                <c:pt idx="17037" formatCode="General">
                  <c:v>11.465999999999999</c:v>
                </c:pt>
                <c:pt idx="17038" formatCode="General">
                  <c:v>11.466699999999999</c:v>
                </c:pt>
                <c:pt idx="17039" formatCode="General">
                  <c:v>11.4673</c:v>
                </c:pt>
                <c:pt idx="17040" formatCode="General">
                  <c:v>11.468</c:v>
                </c:pt>
                <c:pt idx="17041" formatCode="General">
                  <c:v>11.4687</c:v>
                </c:pt>
                <c:pt idx="17042" formatCode="General">
                  <c:v>11.4694</c:v>
                </c:pt>
                <c:pt idx="17043" formatCode="General">
                  <c:v>11.47</c:v>
                </c:pt>
                <c:pt idx="17044" formatCode="General">
                  <c:v>11.470700000000001</c:v>
                </c:pt>
                <c:pt idx="17045" formatCode="General">
                  <c:v>11.471399999999999</c:v>
                </c:pt>
                <c:pt idx="17046" formatCode="General">
                  <c:v>11.472</c:v>
                </c:pt>
                <c:pt idx="17047" formatCode="General">
                  <c:v>11.4727</c:v>
                </c:pt>
                <c:pt idx="17048" formatCode="General">
                  <c:v>11.4734</c:v>
                </c:pt>
                <c:pt idx="17049" formatCode="General">
                  <c:v>11.4741</c:v>
                </c:pt>
                <c:pt idx="17050" formatCode="General">
                  <c:v>11.4747</c:v>
                </c:pt>
                <c:pt idx="17051" formatCode="General">
                  <c:v>11.4754</c:v>
                </c:pt>
                <c:pt idx="17052" formatCode="General">
                  <c:v>11.476100000000001</c:v>
                </c:pt>
                <c:pt idx="17053" formatCode="General">
                  <c:v>11.476800000000001</c:v>
                </c:pt>
                <c:pt idx="17054" formatCode="General">
                  <c:v>11.477399999999999</c:v>
                </c:pt>
                <c:pt idx="17055" formatCode="General">
                  <c:v>11.4781</c:v>
                </c:pt>
                <c:pt idx="17056" formatCode="General">
                  <c:v>11.4788</c:v>
                </c:pt>
                <c:pt idx="17057" formatCode="General">
                  <c:v>11.4794</c:v>
                </c:pt>
                <c:pt idx="17058" formatCode="General">
                  <c:v>11.4801</c:v>
                </c:pt>
                <c:pt idx="17059" formatCode="General">
                  <c:v>11.4808</c:v>
                </c:pt>
                <c:pt idx="17060" formatCode="General">
                  <c:v>11.4815</c:v>
                </c:pt>
                <c:pt idx="17061" formatCode="General">
                  <c:v>11.482100000000001</c:v>
                </c:pt>
                <c:pt idx="17062" formatCode="General">
                  <c:v>11.482799999999999</c:v>
                </c:pt>
                <c:pt idx="17063" formatCode="General">
                  <c:v>11.483499999999999</c:v>
                </c:pt>
                <c:pt idx="17064" formatCode="General">
                  <c:v>11.4842</c:v>
                </c:pt>
                <c:pt idx="17065" formatCode="General">
                  <c:v>11.4848</c:v>
                </c:pt>
                <c:pt idx="17066" formatCode="General">
                  <c:v>11.4855</c:v>
                </c:pt>
                <c:pt idx="17067" formatCode="General">
                  <c:v>11.4862</c:v>
                </c:pt>
                <c:pt idx="17068" formatCode="General">
                  <c:v>11.4869</c:v>
                </c:pt>
                <c:pt idx="17069" formatCode="General">
                  <c:v>11.487500000000001</c:v>
                </c:pt>
                <c:pt idx="17070" formatCode="General">
                  <c:v>11.488200000000001</c:v>
                </c:pt>
                <c:pt idx="17071" formatCode="General">
                  <c:v>11.488899999999999</c:v>
                </c:pt>
                <c:pt idx="17072" formatCode="General">
                  <c:v>11.4895</c:v>
                </c:pt>
                <c:pt idx="17073" formatCode="General">
                  <c:v>11.4902</c:v>
                </c:pt>
                <c:pt idx="17074" formatCode="General">
                  <c:v>11.4909</c:v>
                </c:pt>
                <c:pt idx="17075" formatCode="General">
                  <c:v>11.4916</c:v>
                </c:pt>
                <c:pt idx="17076" formatCode="General">
                  <c:v>11.4922</c:v>
                </c:pt>
                <c:pt idx="17077" formatCode="General">
                  <c:v>11.492900000000001</c:v>
                </c:pt>
                <c:pt idx="17078" formatCode="General">
                  <c:v>11.493600000000001</c:v>
                </c:pt>
                <c:pt idx="17079" formatCode="General">
                  <c:v>11.494300000000001</c:v>
                </c:pt>
                <c:pt idx="17080" formatCode="General">
                  <c:v>11.494899999999999</c:v>
                </c:pt>
                <c:pt idx="17081" formatCode="General">
                  <c:v>11.4956</c:v>
                </c:pt>
                <c:pt idx="17082" formatCode="General">
                  <c:v>11.4963</c:v>
                </c:pt>
                <c:pt idx="17083" formatCode="General">
                  <c:v>11.4969</c:v>
                </c:pt>
                <c:pt idx="17084" formatCode="General">
                  <c:v>11.4976</c:v>
                </c:pt>
                <c:pt idx="17085" formatCode="General">
                  <c:v>11.4983</c:v>
                </c:pt>
                <c:pt idx="17086" formatCode="General">
                  <c:v>11.499000000000001</c:v>
                </c:pt>
                <c:pt idx="17087" formatCode="General">
                  <c:v>11.499599999999999</c:v>
                </c:pt>
                <c:pt idx="17088" formatCode="General">
                  <c:v>11.500299999999999</c:v>
                </c:pt>
                <c:pt idx="17089" formatCode="General">
                  <c:v>11.500999999999999</c:v>
                </c:pt>
                <c:pt idx="17090" formatCode="General">
                  <c:v>11.5017</c:v>
                </c:pt>
                <c:pt idx="17091" formatCode="General">
                  <c:v>11.5023</c:v>
                </c:pt>
                <c:pt idx="17092" formatCode="General">
                  <c:v>11.503</c:v>
                </c:pt>
                <c:pt idx="17093" formatCode="General">
                  <c:v>11.5037</c:v>
                </c:pt>
                <c:pt idx="17094" formatCode="General">
                  <c:v>11.504300000000001</c:v>
                </c:pt>
                <c:pt idx="17095" formatCode="General">
                  <c:v>11.505000000000001</c:v>
                </c:pt>
                <c:pt idx="17096" formatCode="General">
                  <c:v>11.505699999999999</c:v>
                </c:pt>
                <c:pt idx="17097" formatCode="General">
                  <c:v>11.506399999999999</c:v>
                </c:pt>
                <c:pt idx="17098" formatCode="General">
                  <c:v>11.507</c:v>
                </c:pt>
                <c:pt idx="17099" formatCode="General">
                  <c:v>11.5077</c:v>
                </c:pt>
                <c:pt idx="17100" formatCode="General">
                  <c:v>11.5084</c:v>
                </c:pt>
                <c:pt idx="17101" formatCode="General">
                  <c:v>11.5091</c:v>
                </c:pt>
                <c:pt idx="17102" formatCode="General">
                  <c:v>11.5097</c:v>
                </c:pt>
                <c:pt idx="17103" formatCode="General">
                  <c:v>11.510400000000001</c:v>
                </c:pt>
                <c:pt idx="17104" formatCode="General">
                  <c:v>11.511100000000001</c:v>
                </c:pt>
                <c:pt idx="17105" formatCode="General">
                  <c:v>11.511799999999999</c:v>
                </c:pt>
                <c:pt idx="17106" formatCode="General">
                  <c:v>11.5124</c:v>
                </c:pt>
                <c:pt idx="17107" formatCode="General">
                  <c:v>11.5131</c:v>
                </c:pt>
                <c:pt idx="17108" formatCode="General">
                  <c:v>11.5138</c:v>
                </c:pt>
                <c:pt idx="17109" formatCode="General">
                  <c:v>11.5144</c:v>
                </c:pt>
                <c:pt idx="17110" formatCode="General">
                  <c:v>11.5151</c:v>
                </c:pt>
                <c:pt idx="17111" formatCode="General">
                  <c:v>11.5158</c:v>
                </c:pt>
                <c:pt idx="17112" formatCode="General">
                  <c:v>11.516500000000001</c:v>
                </c:pt>
                <c:pt idx="17113" formatCode="General">
                  <c:v>11.517099999999999</c:v>
                </c:pt>
                <c:pt idx="17114" formatCode="General">
                  <c:v>11.517799999999999</c:v>
                </c:pt>
                <c:pt idx="17115" formatCode="General">
                  <c:v>11.5185</c:v>
                </c:pt>
                <c:pt idx="17116" formatCode="General">
                  <c:v>11.5192</c:v>
                </c:pt>
                <c:pt idx="17117" formatCode="General">
                  <c:v>11.5198</c:v>
                </c:pt>
                <c:pt idx="17118" formatCode="General">
                  <c:v>11.5205</c:v>
                </c:pt>
                <c:pt idx="17119" formatCode="General">
                  <c:v>11.5212</c:v>
                </c:pt>
                <c:pt idx="17120" formatCode="General">
                  <c:v>11.521800000000001</c:v>
                </c:pt>
                <c:pt idx="17121" formatCode="General">
                  <c:v>11.522500000000001</c:v>
                </c:pt>
                <c:pt idx="17122" formatCode="General">
                  <c:v>11.523199999999999</c:v>
                </c:pt>
                <c:pt idx="17123" formatCode="General">
                  <c:v>11.523899999999999</c:v>
                </c:pt>
                <c:pt idx="17124" formatCode="General">
                  <c:v>11.5245</c:v>
                </c:pt>
                <c:pt idx="17125" formatCode="General">
                  <c:v>11.5252</c:v>
                </c:pt>
                <c:pt idx="17126" formatCode="General">
                  <c:v>11.5259</c:v>
                </c:pt>
                <c:pt idx="17127" formatCode="General">
                  <c:v>11.5266</c:v>
                </c:pt>
                <c:pt idx="17128" formatCode="General">
                  <c:v>11.527200000000001</c:v>
                </c:pt>
                <c:pt idx="17129" formatCode="General">
                  <c:v>11.527900000000001</c:v>
                </c:pt>
                <c:pt idx="17130" formatCode="General">
                  <c:v>11.528600000000001</c:v>
                </c:pt>
                <c:pt idx="17131" formatCode="General">
                  <c:v>11.529299999999999</c:v>
                </c:pt>
                <c:pt idx="17132" formatCode="General">
                  <c:v>11.5299</c:v>
                </c:pt>
                <c:pt idx="17133" formatCode="General">
                  <c:v>11.5306</c:v>
                </c:pt>
                <c:pt idx="17134" formatCode="General">
                  <c:v>11.5313</c:v>
                </c:pt>
                <c:pt idx="17135" formatCode="General">
                  <c:v>11.5319</c:v>
                </c:pt>
                <c:pt idx="17136" formatCode="General">
                  <c:v>11.5326</c:v>
                </c:pt>
                <c:pt idx="17137" formatCode="General">
                  <c:v>11.533300000000001</c:v>
                </c:pt>
                <c:pt idx="17138" formatCode="General">
                  <c:v>11.534000000000001</c:v>
                </c:pt>
                <c:pt idx="17139" formatCode="General">
                  <c:v>11.534599999999999</c:v>
                </c:pt>
                <c:pt idx="17140" formatCode="General">
                  <c:v>11.535299999999999</c:v>
                </c:pt>
                <c:pt idx="17141" formatCode="General">
                  <c:v>11.536</c:v>
                </c:pt>
                <c:pt idx="17142" formatCode="General">
                  <c:v>11.5367</c:v>
                </c:pt>
                <c:pt idx="17143" formatCode="General">
                  <c:v>11.5373</c:v>
                </c:pt>
                <c:pt idx="17144" formatCode="General">
                  <c:v>11.538</c:v>
                </c:pt>
                <c:pt idx="17145" formatCode="General">
                  <c:v>11.5387</c:v>
                </c:pt>
                <c:pt idx="17146" formatCode="General">
                  <c:v>11.539300000000001</c:v>
                </c:pt>
                <c:pt idx="17147" formatCode="General">
                  <c:v>11.54</c:v>
                </c:pt>
                <c:pt idx="17148" formatCode="General">
                  <c:v>11.540699999999999</c:v>
                </c:pt>
                <c:pt idx="17149" formatCode="General">
                  <c:v>11.541399999999999</c:v>
                </c:pt>
                <c:pt idx="17150" formatCode="General">
                  <c:v>11.542</c:v>
                </c:pt>
                <c:pt idx="17151" formatCode="General">
                  <c:v>11.5427</c:v>
                </c:pt>
                <c:pt idx="17152" formatCode="General">
                  <c:v>11.5434</c:v>
                </c:pt>
                <c:pt idx="17153" formatCode="General">
                  <c:v>11.5441</c:v>
                </c:pt>
                <c:pt idx="17154" formatCode="General">
                  <c:v>11.544700000000001</c:v>
                </c:pt>
                <c:pt idx="17155" formatCode="General">
                  <c:v>11.545400000000001</c:v>
                </c:pt>
                <c:pt idx="17156" formatCode="General">
                  <c:v>11.546099999999999</c:v>
                </c:pt>
                <c:pt idx="17157" formatCode="General">
                  <c:v>11.5467</c:v>
                </c:pt>
                <c:pt idx="17158" formatCode="General">
                  <c:v>11.5474</c:v>
                </c:pt>
                <c:pt idx="17159" formatCode="General">
                  <c:v>11.5481</c:v>
                </c:pt>
                <c:pt idx="17160" formatCode="General">
                  <c:v>11.5488</c:v>
                </c:pt>
                <c:pt idx="17161" formatCode="General">
                  <c:v>11.5494</c:v>
                </c:pt>
                <c:pt idx="17162" formatCode="General">
                  <c:v>11.5501</c:v>
                </c:pt>
                <c:pt idx="17163" formatCode="General">
                  <c:v>11.550800000000001</c:v>
                </c:pt>
                <c:pt idx="17164" formatCode="General">
                  <c:v>11.551500000000001</c:v>
                </c:pt>
                <c:pt idx="17165" formatCode="General">
                  <c:v>11.552099999999999</c:v>
                </c:pt>
                <c:pt idx="17166" formatCode="General">
                  <c:v>11.5528</c:v>
                </c:pt>
                <c:pt idx="17167" formatCode="General">
                  <c:v>11.5535</c:v>
                </c:pt>
                <c:pt idx="17168" formatCode="General">
                  <c:v>11.5542</c:v>
                </c:pt>
                <c:pt idx="17169" formatCode="General">
                  <c:v>11.5548</c:v>
                </c:pt>
                <c:pt idx="17170" formatCode="General">
                  <c:v>11.5555</c:v>
                </c:pt>
                <c:pt idx="17171" formatCode="General">
                  <c:v>11.5562</c:v>
                </c:pt>
                <c:pt idx="17172" formatCode="General">
                  <c:v>11.556800000000001</c:v>
                </c:pt>
                <c:pt idx="17173" formatCode="General">
                  <c:v>11.557499999999999</c:v>
                </c:pt>
                <c:pt idx="17174" formatCode="General">
                  <c:v>11.558199999999999</c:v>
                </c:pt>
                <c:pt idx="17175" formatCode="General">
                  <c:v>11.5589</c:v>
                </c:pt>
                <c:pt idx="17176" formatCode="General">
                  <c:v>11.5595</c:v>
                </c:pt>
                <c:pt idx="17177" formatCode="General">
                  <c:v>11.5602</c:v>
                </c:pt>
                <c:pt idx="17178" formatCode="General">
                  <c:v>11.5609</c:v>
                </c:pt>
                <c:pt idx="17179" formatCode="General">
                  <c:v>11.5616</c:v>
                </c:pt>
                <c:pt idx="17180" formatCode="General">
                  <c:v>11.562200000000001</c:v>
                </c:pt>
                <c:pt idx="17181" formatCode="General">
                  <c:v>11.562900000000001</c:v>
                </c:pt>
                <c:pt idx="17182" formatCode="General">
                  <c:v>11.563599999999999</c:v>
                </c:pt>
                <c:pt idx="17183" formatCode="General">
                  <c:v>11.5642</c:v>
                </c:pt>
                <c:pt idx="17184" formatCode="General">
                  <c:v>11.5649</c:v>
                </c:pt>
                <c:pt idx="17185" formatCode="General">
                  <c:v>11.5656</c:v>
                </c:pt>
                <c:pt idx="17186" formatCode="General">
                  <c:v>11.5663</c:v>
                </c:pt>
                <c:pt idx="17187" formatCode="General">
                  <c:v>11.5669</c:v>
                </c:pt>
                <c:pt idx="17188" formatCode="General">
                  <c:v>11.567600000000001</c:v>
                </c:pt>
                <c:pt idx="17189" formatCode="General">
                  <c:v>11.568300000000001</c:v>
                </c:pt>
                <c:pt idx="17190" formatCode="General">
                  <c:v>11.569000000000001</c:v>
                </c:pt>
                <c:pt idx="17191" formatCode="General">
                  <c:v>11.569599999999999</c:v>
                </c:pt>
                <c:pt idx="17192" formatCode="General">
                  <c:v>11.5703</c:v>
                </c:pt>
                <c:pt idx="17193" formatCode="General">
                  <c:v>11.571</c:v>
                </c:pt>
                <c:pt idx="17194" formatCode="General">
                  <c:v>11.5717</c:v>
                </c:pt>
                <c:pt idx="17195" formatCode="General">
                  <c:v>11.5723</c:v>
                </c:pt>
                <c:pt idx="17196" formatCode="General">
                  <c:v>11.573</c:v>
                </c:pt>
                <c:pt idx="17197" formatCode="General">
                  <c:v>11.573700000000001</c:v>
                </c:pt>
                <c:pt idx="17198" formatCode="General">
                  <c:v>11.574299999999999</c:v>
                </c:pt>
                <c:pt idx="17199" formatCode="General">
                  <c:v>11.574999999999999</c:v>
                </c:pt>
                <c:pt idx="17200" formatCode="General">
                  <c:v>11.575699999999999</c:v>
                </c:pt>
                <c:pt idx="17201" formatCode="General">
                  <c:v>11.5764</c:v>
                </c:pt>
                <c:pt idx="17202" formatCode="General">
                  <c:v>11.577</c:v>
                </c:pt>
                <c:pt idx="17203" formatCode="General">
                  <c:v>11.5777</c:v>
                </c:pt>
                <c:pt idx="17204" formatCode="General">
                  <c:v>11.5784</c:v>
                </c:pt>
                <c:pt idx="17205" formatCode="General">
                  <c:v>11.5791</c:v>
                </c:pt>
                <c:pt idx="17206" formatCode="General">
                  <c:v>11.579700000000001</c:v>
                </c:pt>
                <c:pt idx="17207" formatCode="General">
                  <c:v>11.580399999999999</c:v>
                </c:pt>
                <c:pt idx="17208" formatCode="General">
                  <c:v>11.581099999999999</c:v>
                </c:pt>
                <c:pt idx="17209" formatCode="General">
                  <c:v>11.5817</c:v>
                </c:pt>
                <c:pt idx="17210" formatCode="General">
                  <c:v>11.5824</c:v>
                </c:pt>
                <c:pt idx="17211" formatCode="General">
                  <c:v>11.5831</c:v>
                </c:pt>
                <c:pt idx="17212" formatCode="General">
                  <c:v>11.5838</c:v>
                </c:pt>
                <c:pt idx="17213" formatCode="General">
                  <c:v>11.5844</c:v>
                </c:pt>
                <c:pt idx="17214" formatCode="General">
                  <c:v>11.585100000000001</c:v>
                </c:pt>
                <c:pt idx="17215" formatCode="General">
                  <c:v>11.585800000000001</c:v>
                </c:pt>
                <c:pt idx="17216" formatCode="General">
                  <c:v>11.586499999999999</c:v>
                </c:pt>
                <c:pt idx="17217" formatCode="General">
                  <c:v>11.5871</c:v>
                </c:pt>
                <c:pt idx="17218" formatCode="General">
                  <c:v>11.5878</c:v>
                </c:pt>
                <c:pt idx="17219" formatCode="General">
                  <c:v>11.5885</c:v>
                </c:pt>
                <c:pt idx="17220" formatCode="General">
                  <c:v>11.5891</c:v>
                </c:pt>
                <c:pt idx="17221" formatCode="General">
                  <c:v>11.5898</c:v>
                </c:pt>
                <c:pt idx="17222" formatCode="General">
                  <c:v>11.5905</c:v>
                </c:pt>
                <c:pt idx="17223" formatCode="General">
                  <c:v>11.591200000000001</c:v>
                </c:pt>
                <c:pt idx="17224" formatCode="General">
                  <c:v>11.591799999999999</c:v>
                </c:pt>
                <c:pt idx="17225" formatCode="General">
                  <c:v>11.592499999999999</c:v>
                </c:pt>
                <c:pt idx="17226" formatCode="General">
                  <c:v>11.5932</c:v>
                </c:pt>
                <c:pt idx="17227" formatCode="General">
                  <c:v>11.5939</c:v>
                </c:pt>
                <c:pt idx="17228" formatCode="General">
                  <c:v>11.5945</c:v>
                </c:pt>
                <c:pt idx="17229" formatCode="General">
                  <c:v>11.5952</c:v>
                </c:pt>
                <c:pt idx="17230" formatCode="General">
                  <c:v>11.5959</c:v>
                </c:pt>
                <c:pt idx="17231" formatCode="General">
                  <c:v>11.5966</c:v>
                </c:pt>
                <c:pt idx="17232" formatCode="General">
                  <c:v>11.597200000000001</c:v>
                </c:pt>
                <c:pt idx="17233" formatCode="General">
                  <c:v>11.597899999999999</c:v>
                </c:pt>
                <c:pt idx="17234" formatCode="General">
                  <c:v>11.598599999999999</c:v>
                </c:pt>
                <c:pt idx="17235" formatCode="General">
                  <c:v>11.5992</c:v>
                </c:pt>
                <c:pt idx="17236" formatCode="General">
                  <c:v>11.5999</c:v>
                </c:pt>
                <c:pt idx="17237" formatCode="General">
                  <c:v>11.6006</c:v>
                </c:pt>
                <c:pt idx="17238" formatCode="General">
                  <c:v>11.6013</c:v>
                </c:pt>
                <c:pt idx="17239" formatCode="General">
                  <c:v>11.601900000000001</c:v>
                </c:pt>
                <c:pt idx="17240" formatCode="General">
                  <c:v>11.602600000000001</c:v>
                </c:pt>
                <c:pt idx="17241" formatCode="General">
                  <c:v>11.603300000000001</c:v>
                </c:pt>
                <c:pt idx="17242" formatCode="General">
                  <c:v>11.603999999999999</c:v>
                </c:pt>
                <c:pt idx="17243" formatCode="General">
                  <c:v>11.6046</c:v>
                </c:pt>
                <c:pt idx="17244" formatCode="General">
                  <c:v>11.6053</c:v>
                </c:pt>
                <c:pt idx="17245" formatCode="General">
                  <c:v>11.606</c:v>
                </c:pt>
                <c:pt idx="17246" formatCode="General">
                  <c:v>11.6066</c:v>
                </c:pt>
                <c:pt idx="17247" formatCode="General">
                  <c:v>11.6073</c:v>
                </c:pt>
                <c:pt idx="17248" formatCode="General">
                  <c:v>11.608000000000001</c:v>
                </c:pt>
                <c:pt idx="17249" formatCode="General">
                  <c:v>11.608700000000001</c:v>
                </c:pt>
                <c:pt idx="17250" formatCode="General">
                  <c:v>11.609299999999999</c:v>
                </c:pt>
                <c:pt idx="17251" formatCode="General">
                  <c:v>11.61</c:v>
                </c:pt>
                <c:pt idx="17252" formatCode="General">
                  <c:v>11.6107</c:v>
                </c:pt>
                <c:pt idx="17253" formatCode="General">
                  <c:v>11.6114</c:v>
                </c:pt>
                <c:pt idx="17254" formatCode="General">
                  <c:v>11.612</c:v>
                </c:pt>
                <c:pt idx="17255" formatCode="General">
                  <c:v>11.6127</c:v>
                </c:pt>
                <c:pt idx="17256" formatCode="General">
                  <c:v>11.6134</c:v>
                </c:pt>
                <c:pt idx="17257" formatCode="General">
                  <c:v>11.614000000000001</c:v>
                </c:pt>
                <c:pt idx="17258" formatCode="General">
                  <c:v>11.614699999999999</c:v>
                </c:pt>
                <c:pt idx="17259" formatCode="General">
                  <c:v>11.615399999999999</c:v>
                </c:pt>
                <c:pt idx="17260" formatCode="General">
                  <c:v>11.616099999999999</c:v>
                </c:pt>
                <c:pt idx="17261" formatCode="General">
                  <c:v>11.6167</c:v>
                </c:pt>
                <c:pt idx="17262" formatCode="General">
                  <c:v>11.6174</c:v>
                </c:pt>
                <c:pt idx="17263" formatCode="General">
                  <c:v>11.6181</c:v>
                </c:pt>
                <c:pt idx="17264" formatCode="General">
                  <c:v>11.6188</c:v>
                </c:pt>
                <c:pt idx="17265" formatCode="General">
                  <c:v>11.619400000000001</c:v>
                </c:pt>
                <c:pt idx="17266" formatCode="General">
                  <c:v>11.620100000000001</c:v>
                </c:pt>
                <c:pt idx="17267" formatCode="General">
                  <c:v>11.620799999999999</c:v>
                </c:pt>
                <c:pt idx="17268" formatCode="General">
                  <c:v>11.621499999999999</c:v>
                </c:pt>
                <c:pt idx="17269" formatCode="General">
                  <c:v>11.6221</c:v>
                </c:pt>
                <c:pt idx="17270" formatCode="General">
                  <c:v>11.6228</c:v>
                </c:pt>
                <c:pt idx="17271" formatCode="General">
                  <c:v>11.6235</c:v>
                </c:pt>
                <c:pt idx="17272" formatCode="General">
                  <c:v>11.6241</c:v>
                </c:pt>
                <c:pt idx="17273" formatCode="General">
                  <c:v>11.6248</c:v>
                </c:pt>
                <c:pt idx="17274" formatCode="General">
                  <c:v>11.625500000000001</c:v>
                </c:pt>
                <c:pt idx="17275" formatCode="General">
                  <c:v>11.626200000000001</c:v>
                </c:pt>
                <c:pt idx="17276" formatCode="General">
                  <c:v>11.626799999999999</c:v>
                </c:pt>
                <c:pt idx="17277" formatCode="General">
                  <c:v>11.6275</c:v>
                </c:pt>
                <c:pt idx="17278" formatCode="General">
                  <c:v>11.6282</c:v>
                </c:pt>
                <c:pt idx="17279" formatCode="General">
                  <c:v>11.6289</c:v>
                </c:pt>
                <c:pt idx="17280" formatCode="General">
                  <c:v>11.6295</c:v>
                </c:pt>
                <c:pt idx="17281" formatCode="General">
                  <c:v>11.6302</c:v>
                </c:pt>
                <c:pt idx="17282" formatCode="General">
                  <c:v>11.6309</c:v>
                </c:pt>
                <c:pt idx="17283" formatCode="General">
                  <c:v>11.631500000000001</c:v>
                </c:pt>
                <c:pt idx="17284" formatCode="General">
                  <c:v>11.632199999999999</c:v>
                </c:pt>
                <c:pt idx="17285" formatCode="General">
                  <c:v>11.632899999999999</c:v>
                </c:pt>
                <c:pt idx="17286" formatCode="General">
                  <c:v>11.633599999999999</c:v>
                </c:pt>
                <c:pt idx="17287" formatCode="General">
                  <c:v>11.6342</c:v>
                </c:pt>
                <c:pt idx="17288" formatCode="General">
                  <c:v>11.6349</c:v>
                </c:pt>
                <c:pt idx="17289" formatCode="General">
                  <c:v>11.6356</c:v>
                </c:pt>
                <c:pt idx="17290" formatCode="General">
                  <c:v>11.6363</c:v>
                </c:pt>
                <c:pt idx="17291" formatCode="General">
                  <c:v>11.636900000000001</c:v>
                </c:pt>
                <c:pt idx="17292" formatCode="General">
                  <c:v>11.637600000000001</c:v>
                </c:pt>
                <c:pt idx="17293" formatCode="General">
                  <c:v>11.638299999999999</c:v>
                </c:pt>
                <c:pt idx="17294" formatCode="General">
                  <c:v>11.638999999999999</c:v>
                </c:pt>
                <c:pt idx="17295" formatCode="General">
                  <c:v>11.6396</c:v>
                </c:pt>
                <c:pt idx="17296" formatCode="General">
                  <c:v>11.6403</c:v>
                </c:pt>
                <c:pt idx="17297" formatCode="General">
                  <c:v>11.641</c:v>
                </c:pt>
                <c:pt idx="17298" formatCode="General">
                  <c:v>11.6416</c:v>
                </c:pt>
                <c:pt idx="17299" formatCode="General">
                  <c:v>11.642300000000001</c:v>
                </c:pt>
                <c:pt idx="17300" formatCode="General">
                  <c:v>11.643000000000001</c:v>
                </c:pt>
                <c:pt idx="17301" formatCode="General">
                  <c:v>11.643700000000001</c:v>
                </c:pt>
                <c:pt idx="17302" formatCode="General">
                  <c:v>11.644299999999999</c:v>
                </c:pt>
                <c:pt idx="17303" formatCode="General">
                  <c:v>11.645</c:v>
                </c:pt>
                <c:pt idx="17304" formatCode="General">
                  <c:v>11.6457</c:v>
                </c:pt>
                <c:pt idx="17305" formatCode="General">
                  <c:v>11.6464</c:v>
                </c:pt>
                <c:pt idx="17306" formatCode="General">
                  <c:v>11.647</c:v>
                </c:pt>
                <c:pt idx="17307" formatCode="General">
                  <c:v>11.6477</c:v>
                </c:pt>
                <c:pt idx="17308" formatCode="General">
                  <c:v>11.648400000000001</c:v>
                </c:pt>
                <c:pt idx="17309" formatCode="General">
                  <c:v>11.648999999999999</c:v>
                </c:pt>
                <c:pt idx="17310" formatCode="General">
                  <c:v>11.649699999999999</c:v>
                </c:pt>
                <c:pt idx="17311" formatCode="General">
                  <c:v>11.650399999999999</c:v>
                </c:pt>
                <c:pt idx="17312" formatCode="General">
                  <c:v>11.6511</c:v>
                </c:pt>
                <c:pt idx="17313" formatCode="General">
                  <c:v>11.6517</c:v>
                </c:pt>
                <c:pt idx="17314" formatCode="General">
                  <c:v>11.6524</c:v>
                </c:pt>
                <c:pt idx="17315" formatCode="General">
                  <c:v>11.6531</c:v>
                </c:pt>
                <c:pt idx="17316" formatCode="General">
                  <c:v>11.6538</c:v>
                </c:pt>
                <c:pt idx="17317" formatCode="General">
                  <c:v>11.654400000000001</c:v>
                </c:pt>
                <c:pt idx="17318" formatCode="General">
                  <c:v>11.655099999999999</c:v>
                </c:pt>
                <c:pt idx="17319" formatCode="General">
                  <c:v>11.655799999999999</c:v>
                </c:pt>
                <c:pt idx="17320" formatCode="General">
                  <c:v>11.6564</c:v>
                </c:pt>
                <c:pt idx="17321" formatCode="General">
                  <c:v>11.6571</c:v>
                </c:pt>
                <c:pt idx="17322" formatCode="General">
                  <c:v>11.6578</c:v>
                </c:pt>
                <c:pt idx="17323" formatCode="General">
                  <c:v>11.6585</c:v>
                </c:pt>
                <c:pt idx="17324" formatCode="General">
                  <c:v>11.6591</c:v>
                </c:pt>
                <c:pt idx="17325" formatCode="General">
                  <c:v>11.659800000000001</c:v>
                </c:pt>
                <c:pt idx="17326" formatCode="General">
                  <c:v>11.660500000000001</c:v>
                </c:pt>
                <c:pt idx="17327" formatCode="General">
                  <c:v>11.661199999999999</c:v>
                </c:pt>
                <c:pt idx="17328" formatCode="General">
                  <c:v>11.661799999999999</c:v>
                </c:pt>
                <c:pt idx="17329" formatCode="General">
                  <c:v>11.6625</c:v>
                </c:pt>
                <c:pt idx="17330" formatCode="General">
                  <c:v>11.6632</c:v>
                </c:pt>
                <c:pt idx="17331" formatCode="General">
                  <c:v>11.6639</c:v>
                </c:pt>
                <c:pt idx="17332" formatCode="General">
                  <c:v>11.6645</c:v>
                </c:pt>
                <c:pt idx="17333" formatCode="General">
                  <c:v>11.6652</c:v>
                </c:pt>
                <c:pt idx="17334" formatCode="General">
                  <c:v>11.665900000000001</c:v>
                </c:pt>
                <c:pt idx="17335" formatCode="General">
                  <c:v>11.666499999999999</c:v>
                </c:pt>
                <c:pt idx="17336" formatCode="General">
                  <c:v>11.667199999999999</c:v>
                </c:pt>
                <c:pt idx="17337" formatCode="General">
                  <c:v>11.667899999999999</c:v>
                </c:pt>
                <c:pt idx="17338" formatCode="General">
                  <c:v>11.6686</c:v>
                </c:pt>
                <c:pt idx="17339" formatCode="General">
                  <c:v>11.6692</c:v>
                </c:pt>
                <c:pt idx="17340" formatCode="General">
                  <c:v>11.6699</c:v>
                </c:pt>
                <c:pt idx="17341" formatCode="General">
                  <c:v>11.6706</c:v>
                </c:pt>
                <c:pt idx="17342" formatCode="General">
                  <c:v>11.6713</c:v>
                </c:pt>
                <c:pt idx="17343" formatCode="General">
                  <c:v>11.671900000000001</c:v>
                </c:pt>
                <c:pt idx="17344" formatCode="General">
                  <c:v>11.672599999999999</c:v>
                </c:pt>
                <c:pt idx="17345" formatCode="General">
                  <c:v>11.673299999999999</c:v>
                </c:pt>
                <c:pt idx="17346" formatCode="General">
                  <c:v>11.6739</c:v>
                </c:pt>
                <c:pt idx="17347" formatCode="General">
                  <c:v>11.6746</c:v>
                </c:pt>
                <c:pt idx="17348" formatCode="General">
                  <c:v>11.6753</c:v>
                </c:pt>
                <c:pt idx="17349" formatCode="General">
                  <c:v>11.676</c:v>
                </c:pt>
                <c:pt idx="17350" formatCode="General">
                  <c:v>11.676600000000001</c:v>
                </c:pt>
                <c:pt idx="17351" formatCode="General">
                  <c:v>11.677300000000001</c:v>
                </c:pt>
                <c:pt idx="17352" formatCode="General">
                  <c:v>11.678000000000001</c:v>
                </c:pt>
                <c:pt idx="17353" formatCode="General">
                  <c:v>11.678699999999999</c:v>
                </c:pt>
                <c:pt idx="17354" formatCode="General">
                  <c:v>11.6793</c:v>
                </c:pt>
                <c:pt idx="17355" formatCode="General">
                  <c:v>11.68</c:v>
                </c:pt>
                <c:pt idx="17356" formatCode="General">
                  <c:v>11.6807</c:v>
                </c:pt>
                <c:pt idx="17357" formatCode="General">
                  <c:v>11.6814</c:v>
                </c:pt>
                <c:pt idx="17358" formatCode="General">
                  <c:v>11.682</c:v>
                </c:pt>
                <c:pt idx="17359" formatCode="General">
                  <c:v>11.682700000000001</c:v>
                </c:pt>
                <c:pt idx="17360" formatCode="General">
                  <c:v>11.683400000000001</c:v>
                </c:pt>
                <c:pt idx="17361" formatCode="General">
                  <c:v>11.683999999999999</c:v>
                </c:pt>
                <c:pt idx="17362" formatCode="General">
                  <c:v>11.684699999999999</c:v>
                </c:pt>
                <c:pt idx="17363" formatCode="General">
                  <c:v>11.6854</c:v>
                </c:pt>
                <c:pt idx="17364" formatCode="General">
                  <c:v>11.6861</c:v>
                </c:pt>
                <c:pt idx="17365" formatCode="General">
                  <c:v>11.6867</c:v>
                </c:pt>
                <c:pt idx="17366" formatCode="General">
                  <c:v>11.6874</c:v>
                </c:pt>
                <c:pt idx="17367" formatCode="General">
                  <c:v>11.6881</c:v>
                </c:pt>
                <c:pt idx="17368" formatCode="General">
                  <c:v>11.688800000000001</c:v>
                </c:pt>
                <c:pt idx="17369" formatCode="General">
                  <c:v>11.689399999999999</c:v>
                </c:pt>
                <c:pt idx="17370" formatCode="General">
                  <c:v>11.690099999999999</c:v>
                </c:pt>
                <c:pt idx="17371" formatCode="General">
                  <c:v>11.690799999999999</c:v>
                </c:pt>
                <c:pt idx="17372" formatCode="General">
                  <c:v>11.6914</c:v>
                </c:pt>
                <c:pt idx="17373" formatCode="General">
                  <c:v>11.6921</c:v>
                </c:pt>
                <c:pt idx="17374" formatCode="General">
                  <c:v>11.6928</c:v>
                </c:pt>
                <c:pt idx="17375" formatCode="General">
                  <c:v>11.6935</c:v>
                </c:pt>
                <c:pt idx="17376" formatCode="General">
                  <c:v>11.694100000000001</c:v>
                </c:pt>
                <c:pt idx="17377" formatCode="General">
                  <c:v>11.694800000000001</c:v>
                </c:pt>
                <c:pt idx="17378" formatCode="General">
                  <c:v>11.695499999999999</c:v>
                </c:pt>
                <c:pt idx="17379" formatCode="General">
                  <c:v>11.696199999999999</c:v>
                </c:pt>
                <c:pt idx="17380" formatCode="General">
                  <c:v>11.6968</c:v>
                </c:pt>
                <c:pt idx="17381" formatCode="General">
                  <c:v>11.6975</c:v>
                </c:pt>
                <c:pt idx="17382" formatCode="General">
                  <c:v>11.6982</c:v>
                </c:pt>
                <c:pt idx="17383" formatCode="General">
                  <c:v>11.6988</c:v>
                </c:pt>
                <c:pt idx="17384" formatCode="General">
                  <c:v>11.6995</c:v>
                </c:pt>
                <c:pt idx="17385" formatCode="General">
                  <c:v>11.700200000000001</c:v>
                </c:pt>
                <c:pt idx="17386" formatCode="General">
                  <c:v>11.700900000000001</c:v>
                </c:pt>
                <c:pt idx="17387" formatCode="General">
                  <c:v>11.701499999999999</c:v>
                </c:pt>
                <c:pt idx="17388" formatCode="General">
                  <c:v>11.702199999999999</c:v>
                </c:pt>
                <c:pt idx="17389" formatCode="General">
                  <c:v>11.7029</c:v>
                </c:pt>
                <c:pt idx="17390" formatCode="General">
                  <c:v>11.7036</c:v>
                </c:pt>
                <c:pt idx="17391" formatCode="General">
                  <c:v>11.7042</c:v>
                </c:pt>
                <c:pt idx="17392" formatCode="General">
                  <c:v>11.7049</c:v>
                </c:pt>
                <c:pt idx="17393" formatCode="General">
                  <c:v>11.7056</c:v>
                </c:pt>
                <c:pt idx="17394" formatCode="General">
                  <c:v>11.706300000000001</c:v>
                </c:pt>
                <c:pt idx="17395" formatCode="General">
                  <c:v>11.706899999999999</c:v>
                </c:pt>
                <c:pt idx="17396" formatCode="General">
                  <c:v>11.707599999999999</c:v>
                </c:pt>
                <c:pt idx="17397" formatCode="General">
                  <c:v>11.708299999999999</c:v>
                </c:pt>
                <c:pt idx="17398" formatCode="General">
                  <c:v>11.7089</c:v>
                </c:pt>
                <c:pt idx="17399" formatCode="General">
                  <c:v>11.7096</c:v>
                </c:pt>
                <c:pt idx="17400" formatCode="General">
                  <c:v>11.7103</c:v>
                </c:pt>
                <c:pt idx="17401" formatCode="General">
                  <c:v>11.711</c:v>
                </c:pt>
                <c:pt idx="17402" formatCode="General">
                  <c:v>11.711600000000001</c:v>
                </c:pt>
                <c:pt idx="17403" formatCode="General">
                  <c:v>11.712300000000001</c:v>
                </c:pt>
                <c:pt idx="17404" formatCode="General">
                  <c:v>11.712999999999999</c:v>
                </c:pt>
                <c:pt idx="17405" formatCode="General">
                  <c:v>11.713699999999999</c:v>
                </c:pt>
                <c:pt idx="17406" formatCode="General">
                  <c:v>11.7143</c:v>
                </c:pt>
                <c:pt idx="17407" formatCode="General">
                  <c:v>11.715</c:v>
                </c:pt>
                <c:pt idx="17408" formatCode="General">
                  <c:v>11.7157</c:v>
                </c:pt>
                <c:pt idx="17409" formatCode="General">
                  <c:v>11.7163</c:v>
                </c:pt>
                <c:pt idx="17410" formatCode="General">
                  <c:v>11.717000000000001</c:v>
                </c:pt>
                <c:pt idx="17411" formatCode="General">
                  <c:v>11.717700000000001</c:v>
                </c:pt>
                <c:pt idx="17412" formatCode="General">
                  <c:v>11.718400000000001</c:v>
                </c:pt>
                <c:pt idx="17413" formatCode="General">
                  <c:v>11.718999999999999</c:v>
                </c:pt>
                <c:pt idx="17414" formatCode="General">
                  <c:v>11.7197</c:v>
                </c:pt>
                <c:pt idx="17415" formatCode="General">
                  <c:v>11.7204</c:v>
                </c:pt>
                <c:pt idx="17416" formatCode="General">
                  <c:v>11.7211</c:v>
                </c:pt>
                <c:pt idx="17417" formatCode="General">
                  <c:v>11.7217</c:v>
                </c:pt>
                <c:pt idx="17418" formatCode="General">
                  <c:v>11.7224</c:v>
                </c:pt>
                <c:pt idx="17419" formatCode="General">
                  <c:v>11.723100000000001</c:v>
                </c:pt>
                <c:pt idx="17420" formatCode="General">
                  <c:v>11.723699999999999</c:v>
                </c:pt>
                <c:pt idx="17421" formatCode="General">
                  <c:v>11.724399999999999</c:v>
                </c:pt>
                <c:pt idx="17422" formatCode="General">
                  <c:v>11.725099999999999</c:v>
                </c:pt>
                <c:pt idx="17423" formatCode="General">
                  <c:v>11.7258</c:v>
                </c:pt>
                <c:pt idx="17424" formatCode="General">
                  <c:v>11.7264</c:v>
                </c:pt>
                <c:pt idx="17425" formatCode="General">
                  <c:v>11.7271</c:v>
                </c:pt>
                <c:pt idx="17426" formatCode="General">
                  <c:v>11.7278</c:v>
                </c:pt>
                <c:pt idx="17427" formatCode="General">
                  <c:v>11.7285</c:v>
                </c:pt>
                <c:pt idx="17428" formatCode="General">
                  <c:v>11.729100000000001</c:v>
                </c:pt>
                <c:pt idx="17429" formatCode="General">
                  <c:v>11.729799999999999</c:v>
                </c:pt>
                <c:pt idx="17430" formatCode="General">
                  <c:v>11.730499999999999</c:v>
                </c:pt>
                <c:pt idx="17431" formatCode="General">
                  <c:v>11.731199999999999</c:v>
                </c:pt>
                <c:pt idx="17432" formatCode="General">
                  <c:v>11.7318</c:v>
                </c:pt>
                <c:pt idx="17433" formatCode="General">
                  <c:v>11.7325</c:v>
                </c:pt>
                <c:pt idx="17434" formatCode="General">
                  <c:v>11.7332</c:v>
                </c:pt>
                <c:pt idx="17435" formatCode="General">
                  <c:v>11.7338</c:v>
                </c:pt>
                <c:pt idx="17436" formatCode="General">
                  <c:v>11.734500000000001</c:v>
                </c:pt>
                <c:pt idx="17437" formatCode="General">
                  <c:v>11.735200000000001</c:v>
                </c:pt>
                <c:pt idx="17438" formatCode="General">
                  <c:v>11.735900000000001</c:v>
                </c:pt>
                <c:pt idx="17439" formatCode="General">
                  <c:v>11.736499999999999</c:v>
                </c:pt>
                <c:pt idx="17440" formatCode="General">
                  <c:v>11.7372</c:v>
                </c:pt>
                <c:pt idx="17441" formatCode="General">
                  <c:v>11.7379</c:v>
                </c:pt>
                <c:pt idx="17442" formatCode="General">
                  <c:v>11.7386</c:v>
                </c:pt>
                <c:pt idx="17443" formatCode="General">
                  <c:v>11.7392</c:v>
                </c:pt>
                <c:pt idx="17444" formatCode="General">
                  <c:v>11.7399</c:v>
                </c:pt>
                <c:pt idx="17445" formatCode="General">
                  <c:v>11.740600000000001</c:v>
                </c:pt>
                <c:pt idx="17446" formatCode="General">
                  <c:v>11.741199999999999</c:v>
                </c:pt>
                <c:pt idx="17447" formatCode="General">
                  <c:v>11.741899999999999</c:v>
                </c:pt>
                <c:pt idx="17448" formatCode="General">
                  <c:v>11.742599999999999</c:v>
                </c:pt>
                <c:pt idx="17449" formatCode="General">
                  <c:v>11.7433</c:v>
                </c:pt>
                <c:pt idx="17450" formatCode="General">
                  <c:v>11.7439</c:v>
                </c:pt>
                <c:pt idx="17451" formatCode="General">
                  <c:v>11.7446</c:v>
                </c:pt>
                <c:pt idx="17452" formatCode="General">
                  <c:v>11.7453</c:v>
                </c:pt>
                <c:pt idx="17453" formatCode="General">
                  <c:v>11.746</c:v>
                </c:pt>
                <c:pt idx="17454" formatCode="General">
                  <c:v>11.746600000000001</c:v>
                </c:pt>
                <c:pt idx="17455" formatCode="General">
                  <c:v>11.747299999999999</c:v>
                </c:pt>
                <c:pt idx="17456" formatCode="General">
                  <c:v>11.747999999999999</c:v>
                </c:pt>
                <c:pt idx="17457" formatCode="General">
                  <c:v>11.748699999999999</c:v>
                </c:pt>
                <c:pt idx="17458" formatCode="General">
                  <c:v>11.7493</c:v>
                </c:pt>
                <c:pt idx="17459" formatCode="General">
                  <c:v>11.75</c:v>
                </c:pt>
                <c:pt idx="17460" formatCode="General">
                  <c:v>11.7507</c:v>
                </c:pt>
                <c:pt idx="17461" formatCode="General">
                  <c:v>11.751300000000001</c:v>
                </c:pt>
                <c:pt idx="17462" formatCode="General">
                  <c:v>11.752000000000001</c:v>
                </c:pt>
                <c:pt idx="17463" formatCode="General">
                  <c:v>11.752700000000001</c:v>
                </c:pt>
                <c:pt idx="17464" formatCode="General">
                  <c:v>11.753399999999999</c:v>
                </c:pt>
                <c:pt idx="17465" formatCode="General">
                  <c:v>11.754</c:v>
                </c:pt>
                <c:pt idx="17466" formatCode="General">
                  <c:v>11.7547</c:v>
                </c:pt>
                <c:pt idx="17467" formatCode="General">
                  <c:v>11.7554</c:v>
                </c:pt>
                <c:pt idx="17468" formatCode="General">
                  <c:v>11.7561</c:v>
                </c:pt>
                <c:pt idx="17469" formatCode="General">
                  <c:v>11.7567</c:v>
                </c:pt>
                <c:pt idx="17470" formatCode="General">
                  <c:v>11.757400000000001</c:v>
                </c:pt>
                <c:pt idx="17471" formatCode="General">
                  <c:v>11.758100000000001</c:v>
                </c:pt>
                <c:pt idx="17472" formatCode="General">
                  <c:v>11.758699999999999</c:v>
                </c:pt>
                <c:pt idx="17473" formatCode="General">
                  <c:v>11.759399999999999</c:v>
                </c:pt>
                <c:pt idx="17474" formatCode="General">
                  <c:v>11.7601</c:v>
                </c:pt>
                <c:pt idx="17475" formatCode="General">
                  <c:v>11.7608</c:v>
                </c:pt>
                <c:pt idx="17476" formatCode="General">
                  <c:v>11.7614</c:v>
                </c:pt>
                <c:pt idx="17477" formatCode="General">
                  <c:v>11.7621</c:v>
                </c:pt>
                <c:pt idx="17478" formatCode="General">
                  <c:v>11.7628</c:v>
                </c:pt>
                <c:pt idx="17479" formatCode="General">
                  <c:v>11.763500000000001</c:v>
                </c:pt>
                <c:pt idx="17480" formatCode="General">
                  <c:v>11.764099999999999</c:v>
                </c:pt>
                <c:pt idx="17481" formatCode="General">
                  <c:v>11.764799999999999</c:v>
                </c:pt>
                <c:pt idx="17482" formatCode="General">
                  <c:v>11.765499999999999</c:v>
                </c:pt>
                <c:pt idx="17483" formatCode="General">
                  <c:v>11.7661</c:v>
                </c:pt>
                <c:pt idx="17484" formatCode="General">
                  <c:v>11.7668</c:v>
                </c:pt>
                <c:pt idx="17485" formatCode="General">
                  <c:v>11.7675</c:v>
                </c:pt>
                <c:pt idx="17486" formatCode="General">
                  <c:v>11.7682</c:v>
                </c:pt>
                <c:pt idx="17487" formatCode="General">
                  <c:v>11.768800000000001</c:v>
                </c:pt>
                <c:pt idx="17488" formatCode="General">
                  <c:v>11.769500000000001</c:v>
                </c:pt>
                <c:pt idx="17489" formatCode="General">
                  <c:v>11.770200000000001</c:v>
                </c:pt>
                <c:pt idx="17490" formatCode="General">
                  <c:v>11.770899999999999</c:v>
                </c:pt>
                <c:pt idx="17491" formatCode="General">
                  <c:v>11.7715</c:v>
                </c:pt>
                <c:pt idx="17492" formatCode="General">
                  <c:v>11.7722</c:v>
                </c:pt>
                <c:pt idx="17493" formatCode="General">
                  <c:v>11.7729</c:v>
                </c:pt>
                <c:pt idx="17494" formatCode="General">
                  <c:v>11.7736</c:v>
                </c:pt>
                <c:pt idx="17495" formatCode="General">
                  <c:v>11.7742</c:v>
                </c:pt>
                <c:pt idx="17496" formatCode="General">
                  <c:v>11.774900000000001</c:v>
                </c:pt>
                <c:pt idx="17497" formatCode="General">
                  <c:v>11.775600000000001</c:v>
                </c:pt>
                <c:pt idx="17498" formatCode="General">
                  <c:v>11.776199999999999</c:v>
                </c:pt>
                <c:pt idx="17499" formatCode="General">
                  <c:v>11.776899999999999</c:v>
                </c:pt>
                <c:pt idx="17500" formatCode="General">
                  <c:v>11.7776</c:v>
                </c:pt>
                <c:pt idx="17501" formatCode="General">
                  <c:v>11.7783</c:v>
                </c:pt>
                <c:pt idx="17502" formatCode="General">
                  <c:v>11.7789</c:v>
                </c:pt>
                <c:pt idx="17503" formatCode="General">
                  <c:v>11.7796</c:v>
                </c:pt>
                <c:pt idx="17504" formatCode="General">
                  <c:v>11.7803</c:v>
                </c:pt>
                <c:pt idx="17505" formatCode="General">
                  <c:v>11.781000000000001</c:v>
                </c:pt>
                <c:pt idx="17506" formatCode="General">
                  <c:v>11.781599999999999</c:v>
                </c:pt>
                <c:pt idx="17507" formatCode="General">
                  <c:v>11.782299999999999</c:v>
                </c:pt>
                <c:pt idx="17508" formatCode="General">
                  <c:v>11.782999999999999</c:v>
                </c:pt>
                <c:pt idx="17509" formatCode="General">
                  <c:v>11.7836</c:v>
                </c:pt>
                <c:pt idx="17510" formatCode="General">
                  <c:v>11.7843</c:v>
                </c:pt>
                <c:pt idx="17511" formatCode="General">
                  <c:v>11.785</c:v>
                </c:pt>
                <c:pt idx="17512" formatCode="General">
                  <c:v>11.7857</c:v>
                </c:pt>
                <c:pt idx="17513" formatCode="General">
                  <c:v>11.786300000000001</c:v>
                </c:pt>
                <c:pt idx="17514" formatCode="General">
                  <c:v>11.787000000000001</c:v>
                </c:pt>
                <c:pt idx="17515" formatCode="General">
                  <c:v>11.787699999999999</c:v>
                </c:pt>
                <c:pt idx="17516" formatCode="General">
                  <c:v>11.788399999999999</c:v>
                </c:pt>
                <c:pt idx="17517" formatCode="General">
                  <c:v>11.789</c:v>
                </c:pt>
                <c:pt idx="17518" formatCode="General">
                  <c:v>11.7897</c:v>
                </c:pt>
                <c:pt idx="17519" formatCode="General">
                  <c:v>11.7904</c:v>
                </c:pt>
                <c:pt idx="17520" formatCode="General">
                  <c:v>11.7911</c:v>
                </c:pt>
                <c:pt idx="17521" formatCode="General">
                  <c:v>11.791700000000001</c:v>
                </c:pt>
                <c:pt idx="17522" formatCode="General">
                  <c:v>11.792400000000001</c:v>
                </c:pt>
                <c:pt idx="17523" formatCode="General">
                  <c:v>11.793100000000001</c:v>
                </c:pt>
                <c:pt idx="17524" formatCode="General">
                  <c:v>11.793699999999999</c:v>
                </c:pt>
                <c:pt idx="17525" formatCode="General">
                  <c:v>11.7944</c:v>
                </c:pt>
                <c:pt idx="17526" formatCode="General">
                  <c:v>11.7951</c:v>
                </c:pt>
                <c:pt idx="17527" formatCode="General">
                  <c:v>11.7958</c:v>
                </c:pt>
                <c:pt idx="17528" formatCode="General">
                  <c:v>11.7964</c:v>
                </c:pt>
                <c:pt idx="17529" formatCode="General">
                  <c:v>11.7971</c:v>
                </c:pt>
                <c:pt idx="17530" formatCode="General">
                  <c:v>11.797800000000001</c:v>
                </c:pt>
                <c:pt idx="17531" formatCode="General">
                  <c:v>11.798500000000001</c:v>
                </c:pt>
                <c:pt idx="17532" formatCode="General">
                  <c:v>11.799099999999999</c:v>
                </c:pt>
                <c:pt idx="17533" formatCode="General">
                  <c:v>11.799799999999999</c:v>
                </c:pt>
                <c:pt idx="17534" formatCode="General">
                  <c:v>11.8005</c:v>
                </c:pt>
                <c:pt idx="17535" formatCode="General">
                  <c:v>11.8011</c:v>
                </c:pt>
                <c:pt idx="17536" formatCode="General">
                  <c:v>11.8018</c:v>
                </c:pt>
                <c:pt idx="17537" formatCode="General">
                  <c:v>11.8025</c:v>
                </c:pt>
                <c:pt idx="17538" formatCode="General">
                  <c:v>11.8032</c:v>
                </c:pt>
                <c:pt idx="17539" formatCode="General">
                  <c:v>11.803800000000001</c:v>
                </c:pt>
                <c:pt idx="17540" formatCode="General">
                  <c:v>11.804500000000001</c:v>
                </c:pt>
                <c:pt idx="17541" formatCode="General">
                  <c:v>11.805199999999999</c:v>
                </c:pt>
                <c:pt idx="17542" formatCode="General">
                  <c:v>11.805899999999999</c:v>
                </c:pt>
                <c:pt idx="17543" formatCode="General">
                  <c:v>11.8065</c:v>
                </c:pt>
                <c:pt idx="17544" formatCode="General">
                  <c:v>11.8072</c:v>
                </c:pt>
                <c:pt idx="17545" formatCode="General">
                  <c:v>11.8079</c:v>
                </c:pt>
                <c:pt idx="17546" formatCode="General">
                  <c:v>11.8085</c:v>
                </c:pt>
                <c:pt idx="17547" formatCode="General">
                  <c:v>11.809200000000001</c:v>
                </c:pt>
                <c:pt idx="17548" formatCode="General">
                  <c:v>11.809900000000001</c:v>
                </c:pt>
                <c:pt idx="17549" formatCode="General">
                  <c:v>11.810600000000001</c:v>
                </c:pt>
                <c:pt idx="17550" formatCode="General">
                  <c:v>11.811199999999999</c:v>
                </c:pt>
                <c:pt idx="17551" formatCode="General">
                  <c:v>11.8119</c:v>
                </c:pt>
                <c:pt idx="17552" formatCode="General">
                  <c:v>11.8126</c:v>
                </c:pt>
                <c:pt idx="17553" formatCode="General">
                  <c:v>11.8133</c:v>
                </c:pt>
                <c:pt idx="17554" formatCode="General">
                  <c:v>11.8139</c:v>
                </c:pt>
                <c:pt idx="17555" formatCode="General">
                  <c:v>11.8146</c:v>
                </c:pt>
                <c:pt idx="17556" formatCode="General">
                  <c:v>11.815300000000001</c:v>
                </c:pt>
                <c:pt idx="17557" formatCode="General">
                  <c:v>11.816000000000001</c:v>
                </c:pt>
                <c:pt idx="17558" formatCode="General">
                  <c:v>11.816599999999999</c:v>
                </c:pt>
                <c:pt idx="17559" formatCode="General">
                  <c:v>11.817299999999999</c:v>
                </c:pt>
                <c:pt idx="17560" formatCode="General">
                  <c:v>11.818</c:v>
                </c:pt>
                <c:pt idx="17561" formatCode="General">
                  <c:v>11.8186</c:v>
                </c:pt>
                <c:pt idx="17562" formatCode="General">
                  <c:v>11.8193</c:v>
                </c:pt>
                <c:pt idx="17563" formatCode="General">
                  <c:v>11.82</c:v>
                </c:pt>
                <c:pt idx="17564" formatCode="General">
                  <c:v>11.8207</c:v>
                </c:pt>
                <c:pt idx="17565" formatCode="General">
                  <c:v>11.821300000000001</c:v>
                </c:pt>
                <c:pt idx="17566" formatCode="General">
                  <c:v>11.821999999999999</c:v>
                </c:pt>
                <c:pt idx="17567" formatCode="General">
                  <c:v>11.822699999999999</c:v>
                </c:pt>
                <c:pt idx="17568" formatCode="General">
                  <c:v>11.823399999999999</c:v>
                </c:pt>
                <c:pt idx="17569" formatCode="General">
                  <c:v>11.824</c:v>
                </c:pt>
                <c:pt idx="17570" formatCode="General">
                  <c:v>11.8247</c:v>
                </c:pt>
                <c:pt idx="17571" formatCode="General">
                  <c:v>11.8254</c:v>
                </c:pt>
                <c:pt idx="17572" formatCode="General">
                  <c:v>11.826000000000001</c:v>
                </c:pt>
                <c:pt idx="17573" formatCode="General">
                  <c:v>11.826700000000001</c:v>
                </c:pt>
                <c:pt idx="17574" formatCode="General">
                  <c:v>11.827400000000001</c:v>
                </c:pt>
                <c:pt idx="17575" formatCode="General">
                  <c:v>11.828099999999999</c:v>
                </c:pt>
                <c:pt idx="17576" formatCode="General">
                  <c:v>11.8287</c:v>
                </c:pt>
                <c:pt idx="17577" formatCode="General">
                  <c:v>11.8294</c:v>
                </c:pt>
                <c:pt idx="17578" formatCode="General">
                  <c:v>11.8301</c:v>
                </c:pt>
                <c:pt idx="17579" formatCode="General">
                  <c:v>11.8308</c:v>
                </c:pt>
                <c:pt idx="17580" formatCode="General">
                  <c:v>11.8314</c:v>
                </c:pt>
                <c:pt idx="17581" formatCode="General">
                  <c:v>11.832100000000001</c:v>
                </c:pt>
                <c:pt idx="17582" formatCode="General">
                  <c:v>11.832800000000001</c:v>
                </c:pt>
                <c:pt idx="17583" formatCode="General">
                  <c:v>11.833399999999999</c:v>
                </c:pt>
                <c:pt idx="17584" formatCode="General">
                  <c:v>11.834099999999999</c:v>
                </c:pt>
                <c:pt idx="17585" formatCode="General">
                  <c:v>11.8348</c:v>
                </c:pt>
                <c:pt idx="17586" formatCode="General">
                  <c:v>11.8355</c:v>
                </c:pt>
                <c:pt idx="17587" formatCode="General">
                  <c:v>11.8361</c:v>
                </c:pt>
                <c:pt idx="17588" formatCode="General">
                  <c:v>11.8368</c:v>
                </c:pt>
                <c:pt idx="17589" formatCode="General">
                  <c:v>11.8375</c:v>
                </c:pt>
                <c:pt idx="17590" formatCode="General">
                  <c:v>11.838200000000001</c:v>
                </c:pt>
                <c:pt idx="17591" formatCode="General">
                  <c:v>11.838800000000001</c:v>
                </c:pt>
                <c:pt idx="17592" formatCode="General">
                  <c:v>11.839499999999999</c:v>
                </c:pt>
                <c:pt idx="17593" formatCode="General">
                  <c:v>11.840199999999999</c:v>
                </c:pt>
                <c:pt idx="17594" formatCode="General">
                  <c:v>11.8409</c:v>
                </c:pt>
                <c:pt idx="17595" formatCode="General">
                  <c:v>11.8415</c:v>
                </c:pt>
                <c:pt idx="17596" formatCode="General">
                  <c:v>11.8422</c:v>
                </c:pt>
                <c:pt idx="17597" formatCode="General">
                  <c:v>11.8429</c:v>
                </c:pt>
                <c:pt idx="17598" formatCode="General">
                  <c:v>11.843500000000001</c:v>
                </c:pt>
                <c:pt idx="17599" formatCode="General">
                  <c:v>11.844200000000001</c:v>
                </c:pt>
                <c:pt idx="17600" formatCode="General">
                  <c:v>11.844900000000001</c:v>
                </c:pt>
                <c:pt idx="17601" formatCode="General">
                  <c:v>11.845599999999999</c:v>
                </c:pt>
                <c:pt idx="17602" formatCode="General">
                  <c:v>11.8462</c:v>
                </c:pt>
                <c:pt idx="17603" formatCode="General">
                  <c:v>11.8469</c:v>
                </c:pt>
                <c:pt idx="17604" formatCode="General">
                  <c:v>11.8476</c:v>
                </c:pt>
                <c:pt idx="17605" formatCode="General">
                  <c:v>11.8483</c:v>
                </c:pt>
                <c:pt idx="17606" formatCode="General">
                  <c:v>11.8489</c:v>
                </c:pt>
                <c:pt idx="17607" formatCode="General">
                  <c:v>11.849600000000001</c:v>
                </c:pt>
                <c:pt idx="17608" formatCode="General">
                  <c:v>11.850300000000001</c:v>
                </c:pt>
                <c:pt idx="17609" formatCode="General">
                  <c:v>11.850899999999999</c:v>
                </c:pt>
                <c:pt idx="17610" formatCode="General">
                  <c:v>11.851599999999999</c:v>
                </c:pt>
                <c:pt idx="17611" formatCode="General">
                  <c:v>11.8523</c:v>
                </c:pt>
                <c:pt idx="17612" formatCode="General">
                  <c:v>11.853</c:v>
                </c:pt>
                <c:pt idx="17613" formatCode="General">
                  <c:v>11.8536</c:v>
                </c:pt>
                <c:pt idx="17614" formatCode="General">
                  <c:v>11.8543</c:v>
                </c:pt>
                <c:pt idx="17615" formatCode="General">
                  <c:v>11.855</c:v>
                </c:pt>
                <c:pt idx="17616" formatCode="General">
                  <c:v>11.855700000000001</c:v>
                </c:pt>
                <c:pt idx="17617" formatCode="General">
                  <c:v>11.856299999999999</c:v>
                </c:pt>
                <c:pt idx="17618" formatCode="General">
                  <c:v>11.856999999999999</c:v>
                </c:pt>
                <c:pt idx="17619" formatCode="General">
                  <c:v>11.857699999999999</c:v>
                </c:pt>
                <c:pt idx="17620" formatCode="General">
                  <c:v>11.8584</c:v>
                </c:pt>
                <c:pt idx="17621" formatCode="General">
                  <c:v>11.859</c:v>
                </c:pt>
                <c:pt idx="17622" formatCode="General">
                  <c:v>11.8597</c:v>
                </c:pt>
                <c:pt idx="17623" formatCode="General">
                  <c:v>11.8604</c:v>
                </c:pt>
                <c:pt idx="17624" formatCode="General">
                  <c:v>11.861000000000001</c:v>
                </c:pt>
                <c:pt idx="17625" formatCode="General">
                  <c:v>11.861700000000001</c:v>
                </c:pt>
                <c:pt idx="17626" formatCode="General">
                  <c:v>11.862399999999999</c:v>
                </c:pt>
                <c:pt idx="17627" formatCode="General">
                  <c:v>11.863099999999999</c:v>
                </c:pt>
                <c:pt idx="17628" formatCode="General">
                  <c:v>11.8637</c:v>
                </c:pt>
                <c:pt idx="17629" formatCode="General">
                  <c:v>11.8644</c:v>
                </c:pt>
                <c:pt idx="17630" formatCode="General">
                  <c:v>11.8651</c:v>
                </c:pt>
                <c:pt idx="17631" formatCode="General">
                  <c:v>11.8658</c:v>
                </c:pt>
                <c:pt idx="17632" formatCode="General">
                  <c:v>11.866400000000001</c:v>
                </c:pt>
                <c:pt idx="17633" formatCode="General">
                  <c:v>11.867100000000001</c:v>
                </c:pt>
                <c:pt idx="17634" formatCode="General">
                  <c:v>11.867800000000001</c:v>
                </c:pt>
                <c:pt idx="17635" formatCode="General">
                  <c:v>11.868399999999999</c:v>
                </c:pt>
                <c:pt idx="17636" formatCode="General">
                  <c:v>11.8691</c:v>
                </c:pt>
                <c:pt idx="17637" formatCode="General">
                  <c:v>11.8698</c:v>
                </c:pt>
                <c:pt idx="17638" formatCode="General">
                  <c:v>11.8705</c:v>
                </c:pt>
                <c:pt idx="17639" formatCode="General">
                  <c:v>11.8711</c:v>
                </c:pt>
                <c:pt idx="17640" formatCode="General">
                  <c:v>11.8718</c:v>
                </c:pt>
                <c:pt idx="17641" formatCode="General">
                  <c:v>11.8725</c:v>
                </c:pt>
                <c:pt idx="17642" formatCode="General">
                  <c:v>11.873200000000001</c:v>
                </c:pt>
                <c:pt idx="17643" formatCode="General">
                  <c:v>11.873799999999999</c:v>
                </c:pt>
                <c:pt idx="17644" formatCode="General">
                  <c:v>11.874499999999999</c:v>
                </c:pt>
                <c:pt idx="17645" formatCode="General">
                  <c:v>11.8752</c:v>
                </c:pt>
                <c:pt idx="17646" formatCode="General">
                  <c:v>11.8758</c:v>
                </c:pt>
                <c:pt idx="17647" formatCode="General">
                  <c:v>11.8765</c:v>
                </c:pt>
                <c:pt idx="17648" formatCode="General">
                  <c:v>11.8772</c:v>
                </c:pt>
                <c:pt idx="17649" formatCode="General">
                  <c:v>11.8779</c:v>
                </c:pt>
                <c:pt idx="17650" formatCode="General">
                  <c:v>11.878500000000001</c:v>
                </c:pt>
                <c:pt idx="17651" formatCode="General">
                  <c:v>11.879200000000001</c:v>
                </c:pt>
                <c:pt idx="17652" formatCode="General">
                  <c:v>11.879899999999999</c:v>
                </c:pt>
                <c:pt idx="17653" formatCode="General">
                  <c:v>11.880599999999999</c:v>
                </c:pt>
                <c:pt idx="17654" formatCode="General">
                  <c:v>11.8812</c:v>
                </c:pt>
                <c:pt idx="17655" formatCode="General">
                  <c:v>11.8819</c:v>
                </c:pt>
                <c:pt idx="17656" formatCode="General">
                  <c:v>11.8826</c:v>
                </c:pt>
                <c:pt idx="17657" formatCode="General">
                  <c:v>11.8833</c:v>
                </c:pt>
                <c:pt idx="17658" formatCode="General">
                  <c:v>11.883900000000001</c:v>
                </c:pt>
                <c:pt idx="17659" formatCode="General">
                  <c:v>11.884600000000001</c:v>
                </c:pt>
                <c:pt idx="17660" formatCode="General">
                  <c:v>11.885300000000001</c:v>
                </c:pt>
                <c:pt idx="17661" formatCode="General">
                  <c:v>11.885899999999999</c:v>
                </c:pt>
                <c:pt idx="17662" formatCode="General">
                  <c:v>11.8866</c:v>
                </c:pt>
                <c:pt idx="17663" formatCode="General">
                  <c:v>11.8873</c:v>
                </c:pt>
                <c:pt idx="17664" formatCode="General">
                  <c:v>11.888</c:v>
                </c:pt>
                <c:pt idx="17665" formatCode="General">
                  <c:v>11.8886</c:v>
                </c:pt>
                <c:pt idx="17666" formatCode="General">
                  <c:v>11.8893</c:v>
                </c:pt>
                <c:pt idx="17667" formatCode="General">
                  <c:v>11.89</c:v>
                </c:pt>
                <c:pt idx="17668" formatCode="General">
                  <c:v>11.890700000000001</c:v>
                </c:pt>
                <c:pt idx="17669" formatCode="General">
                  <c:v>11.891299999999999</c:v>
                </c:pt>
                <c:pt idx="17670" formatCode="General">
                  <c:v>11.891999999999999</c:v>
                </c:pt>
                <c:pt idx="17671" formatCode="General">
                  <c:v>11.8927</c:v>
                </c:pt>
                <c:pt idx="17672" formatCode="General">
                  <c:v>11.8933</c:v>
                </c:pt>
                <c:pt idx="17673" formatCode="General">
                  <c:v>11.894</c:v>
                </c:pt>
                <c:pt idx="17674" formatCode="General">
                  <c:v>11.8947</c:v>
                </c:pt>
                <c:pt idx="17675" formatCode="General">
                  <c:v>11.8954</c:v>
                </c:pt>
                <c:pt idx="17676" formatCode="General">
                  <c:v>11.896000000000001</c:v>
                </c:pt>
                <c:pt idx="17677" formatCode="General">
                  <c:v>11.896699999999999</c:v>
                </c:pt>
                <c:pt idx="17678" formatCode="General">
                  <c:v>11.897399999999999</c:v>
                </c:pt>
                <c:pt idx="17679" formatCode="General">
                  <c:v>11.898099999999999</c:v>
                </c:pt>
                <c:pt idx="17680" formatCode="General">
                  <c:v>11.8987</c:v>
                </c:pt>
                <c:pt idx="17681" formatCode="General">
                  <c:v>11.8994</c:v>
                </c:pt>
                <c:pt idx="17682" formatCode="General">
                  <c:v>11.9001</c:v>
                </c:pt>
                <c:pt idx="17683" formatCode="General">
                  <c:v>11.900700000000001</c:v>
                </c:pt>
                <c:pt idx="17684" formatCode="General">
                  <c:v>11.901400000000001</c:v>
                </c:pt>
                <c:pt idx="17685" formatCode="General">
                  <c:v>11.902100000000001</c:v>
                </c:pt>
                <c:pt idx="17686" formatCode="General">
                  <c:v>11.902799999999999</c:v>
                </c:pt>
                <c:pt idx="17687" formatCode="General">
                  <c:v>11.9034</c:v>
                </c:pt>
                <c:pt idx="17688" formatCode="General">
                  <c:v>11.9041</c:v>
                </c:pt>
                <c:pt idx="17689" formatCode="General">
                  <c:v>11.9048</c:v>
                </c:pt>
                <c:pt idx="17690" formatCode="General">
                  <c:v>11.9055</c:v>
                </c:pt>
                <c:pt idx="17691" formatCode="General">
                  <c:v>11.9061</c:v>
                </c:pt>
                <c:pt idx="17692" formatCode="General">
                  <c:v>11.9068</c:v>
                </c:pt>
                <c:pt idx="17693" formatCode="General">
                  <c:v>11.907500000000001</c:v>
                </c:pt>
                <c:pt idx="17694" formatCode="General">
                  <c:v>11.908200000000001</c:v>
                </c:pt>
                <c:pt idx="17695" formatCode="General">
                  <c:v>11.908799999999999</c:v>
                </c:pt>
                <c:pt idx="17696" formatCode="General">
                  <c:v>11.9095</c:v>
                </c:pt>
                <c:pt idx="17697" formatCode="General">
                  <c:v>11.9102</c:v>
                </c:pt>
                <c:pt idx="17698" formatCode="General">
                  <c:v>11.9108</c:v>
                </c:pt>
                <c:pt idx="17699" formatCode="General">
                  <c:v>11.9115</c:v>
                </c:pt>
                <c:pt idx="17700" formatCode="General">
                  <c:v>11.9122</c:v>
                </c:pt>
                <c:pt idx="17701" formatCode="General">
                  <c:v>11.9129</c:v>
                </c:pt>
                <c:pt idx="17702" formatCode="General">
                  <c:v>11.913500000000001</c:v>
                </c:pt>
                <c:pt idx="17703" formatCode="General">
                  <c:v>11.914199999999999</c:v>
                </c:pt>
                <c:pt idx="17704" formatCode="General">
                  <c:v>11.914899999999999</c:v>
                </c:pt>
                <c:pt idx="17705" formatCode="General">
                  <c:v>11.9156</c:v>
                </c:pt>
                <c:pt idx="17706" formatCode="General">
                  <c:v>11.9162</c:v>
                </c:pt>
                <c:pt idx="17707" formatCode="General">
                  <c:v>11.9169</c:v>
                </c:pt>
                <c:pt idx="17708" formatCode="General">
                  <c:v>11.9176</c:v>
                </c:pt>
                <c:pt idx="17709" formatCode="General">
                  <c:v>11.918200000000001</c:v>
                </c:pt>
                <c:pt idx="17710" formatCode="General">
                  <c:v>11.918900000000001</c:v>
                </c:pt>
                <c:pt idx="17711" formatCode="General">
                  <c:v>11.919600000000001</c:v>
                </c:pt>
                <c:pt idx="17712" formatCode="General">
                  <c:v>11.920299999999999</c:v>
                </c:pt>
                <c:pt idx="17713" formatCode="General">
                  <c:v>11.9209</c:v>
                </c:pt>
                <c:pt idx="17714" formatCode="General">
                  <c:v>11.9216</c:v>
                </c:pt>
                <c:pt idx="17715" formatCode="General">
                  <c:v>11.9223</c:v>
                </c:pt>
                <c:pt idx="17716" formatCode="General">
                  <c:v>11.923</c:v>
                </c:pt>
                <c:pt idx="17717" formatCode="General">
                  <c:v>11.9236</c:v>
                </c:pt>
                <c:pt idx="17718" formatCode="General">
                  <c:v>11.924300000000001</c:v>
                </c:pt>
                <c:pt idx="17719" formatCode="General">
                  <c:v>11.925000000000001</c:v>
                </c:pt>
                <c:pt idx="17720" formatCode="General">
                  <c:v>11.925700000000001</c:v>
                </c:pt>
                <c:pt idx="17721" formatCode="General">
                  <c:v>11.926299999999999</c:v>
                </c:pt>
                <c:pt idx="17722" formatCode="General">
                  <c:v>11.927</c:v>
                </c:pt>
                <c:pt idx="17723" formatCode="General">
                  <c:v>11.9277</c:v>
                </c:pt>
                <c:pt idx="17724" formatCode="General">
                  <c:v>11.9283</c:v>
                </c:pt>
                <c:pt idx="17725" formatCode="General">
                  <c:v>11.929</c:v>
                </c:pt>
                <c:pt idx="17726" formatCode="General">
                  <c:v>11.9297</c:v>
                </c:pt>
                <c:pt idx="17727" formatCode="General">
                  <c:v>11.930400000000001</c:v>
                </c:pt>
                <c:pt idx="17728" formatCode="General">
                  <c:v>11.930999999999999</c:v>
                </c:pt>
                <c:pt idx="17729" formatCode="General">
                  <c:v>11.931699999999999</c:v>
                </c:pt>
                <c:pt idx="17730" formatCode="General">
                  <c:v>11.932399999999999</c:v>
                </c:pt>
                <c:pt idx="17731" formatCode="General">
                  <c:v>11.9331</c:v>
                </c:pt>
                <c:pt idx="17732" formatCode="General">
                  <c:v>11.9337</c:v>
                </c:pt>
                <c:pt idx="17733" formatCode="General">
                  <c:v>11.9344</c:v>
                </c:pt>
                <c:pt idx="17734" formatCode="General">
                  <c:v>11.9351</c:v>
                </c:pt>
                <c:pt idx="17735" formatCode="General">
                  <c:v>11.935700000000001</c:v>
                </c:pt>
                <c:pt idx="17736" formatCode="General">
                  <c:v>11.936400000000001</c:v>
                </c:pt>
                <c:pt idx="17737" formatCode="General">
                  <c:v>11.937099999999999</c:v>
                </c:pt>
                <c:pt idx="17738" formatCode="General">
                  <c:v>11.937799999999999</c:v>
                </c:pt>
                <c:pt idx="17739" formatCode="General">
                  <c:v>11.9384</c:v>
                </c:pt>
                <c:pt idx="17740" formatCode="General">
                  <c:v>11.9391</c:v>
                </c:pt>
                <c:pt idx="17741" formatCode="General">
                  <c:v>11.9398</c:v>
                </c:pt>
                <c:pt idx="17742" formatCode="General">
                  <c:v>11.9405</c:v>
                </c:pt>
                <c:pt idx="17743" formatCode="General">
                  <c:v>11.9411</c:v>
                </c:pt>
                <c:pt idx="17744" formatCode="General">
                  <c:v>11.941800000000001</c:v>
                </c:pt>
                <c:pt idx="17745" formatCode="General">
                  <c:v>11.942500000000001</c:v>
                </c:pt>
                <c:pt idx="17746" formatCode="General">
                  <c:v>11.943099999999999</c:v>
                </c:pt>
                <c:pt idx="17747" formatCode="General">
                  <c:v>11.9438</c:v>
                </c:pt>
                <c:pt idx="17748" formatCode="General">
                  <c:v>11.9445</c:v>
                </c:pt>
                <c:pt idx="17749" formatCode="General">
                  <c:v>11.9452</c:v>
                </c:pt>
                <c:pt idx="17750" formatCode="General">
                  <c:v>11.9458</c:v>
                </c:pt>
                <c:pt idx="17751" formatCode="General">
                  <c:v>11.9465</c:v>
                </c:pt>
                <c:pt idx="17752" formatCode="General">
                  <c:v>11.9472</c:v>
                </c:pt>
                <c:pt idx="17753" formatCode="General">
                  <c:v>11.947900000000001</c:v>
                </c:pt>
                <c:pt idx="17754" formatCode="General">
                  <c:v>11.948499999999999</c:v>
                </c:pt>
                <c:pt idx="17755" formatCode="General">
                  <c:v>11.949199999999999</c:v>
                </c:pt>
                <c:pt idx="17756" formatCode="General">
                  <c:v>11.9499</c:v>
                </c:pt>
                <c:pt idx="17757" formatCode="General">
                  <c:v>11.9506</c:v>
                </c:pt>
                <c:pt idx="17758" formatCode="General">
                  <c:v>11.9512</c:v>
                </c:pt>
                <c:pt idx="17759" formatCode="General">
                  <c:v>11.9519</c:v>
                </c:pt>
                <c:pt idx="17760" formatCode="General">
                  <c:v>11.9526</c:v>
                </c:pt>
                <c:pt idx="17761" formatCode="General">
                  <c:v>11.953200000000001</c:v>
                </c:pt>
                <c:pt idx="17762" formatCode="General">
                  <c:v>11.953900000000001</c:v>
                </c:pt>
                <c:pt idx="17763" formatCode="General">
                  <c:v>11.954599999999999</c:v>
                </c:pt>
                <c:pt idx="17764" formatCode="General">
                  <c:v>11.955299999999999</c:v>
                </c:pt>
                <c:pt idx="17765" formatCode="General">
                  <c:v>11.9559</c:v>
                </c:pt>
                <c:pt idx="17766" formatCode="General">
                  <c:v>11.9566</c:v>
                </c:pt>
                <c:pt idx="17767" formatCode="General">
                  <c:v>11.9573</c:v>
                </c:pt>
                <c:pt idx="17768" formatCode="General">
                  <c:v>11.958</c:v>
                </c:pt>
                <c:pt idx="17769" formatCode="General">
                  <c:v>11.958600000000001</c:v>
                </c:pt>
                <c:pt idx="17770" formatCode="General">
                  <c:v>11.959300000000001</c:v>
                </c:pt>
                <c:pt idx="17771" formatCode="General">
                  <c:v>11.96</c:v>
                </c:pt>
                <c:pt idx="17772" formatCode="General">
                  <c:v>11.960599999999999</c:v>
                </c:pt>
                <c:pt idx="17773" formatCode="General">
                  <c:v>11.9613</c:v>
                </c:pt>
                <c:pt idx="17774" formatCode="General">
                  <c:v>11.962</c:v>
                </c:pt>
                <c:pt idx="17775" formatCode="General">
                  <c:v>11.9627</c:v>
                </c:pt>
                <c:pt idx="17776" formatCode="General">
                  <c:v>11.9633</c:v>
                </c:pt>
                <c:pt idx="17777" formatCode="General">
                  <c:v>11.964</c:v>
                </c:pt>
                <c:pt idx="17778" formatCode="General">
                  <c:v>11.964700000000001</c:v>
                </c:pt>
                <c:pt idx="17779" formatCode="General">
                  <c:v>11.965400000000001</c:v>
                </c:pt>
                <c:pt idx="17780" formatCode="General">
                  <c:v>11.965999999999999</c:v>
                </c:pt>
                <c:pt idx="17781" formatCode="General">
                  <c:v>11.966699999999999</c:v>
                </c:pt>
                <c:pt idx="17782" formatCode="General">
                  <c:v>11.9674</c:v>
                </c:pt>
                <c:pt idx="17783" formatCode="General">
                  <c:v>11.9681</c:v>
                </c:pt>
                <c:pt idx="17784" formatCode="General">
                  <c:v>11.9687</c:v>
                </c:pt>
                <c:pt idx="17785" formatCode="General">
                  <c:v>11.9694</c:v>
                </c:pt>
                <c:pt idx="17786" formatCode="General">
                  <c:v>11.9701</c:v>
                </c:pt>
                <c:pt idx="17787" formatCode="General">
                  <c:v>11.970700000000001</c:v>
                </c:pt>
                <c:pt idx="17788" formatCode="General">
                  <c:v>11.971399999999999</c:v>
                </c:pt>
                <c:pt idx="17789" formatCode="General">
                  <c:v>11.972099999999999</c:v>
                </c:pt>
                <c:pt idx="17790" formatCode="General">
                  <c:v>11.972799999999999</c:v>
                </c:pt>
                <c:pt idx="17791" formatCode="General">
                  <c:v>11.9734</c:v>
                </c:pt>
                <c:pt idx="17792" formatCode="General">
                  <c:v>11.9741</c:v>
                </c:pt>
                <c:pt idx="17793" formatCode="General">
                  <c:v>11.9748</c:v>
                </c:pt>
                <c:pt idx="17794" formatCode="General">
                  <c:v>11.9755</c:v>
                </c:pt>
                <c:pt idx="17795" formatCode="General">
                  <c:v>11.976100000000001</c:v>
                </c:pt>
                <c:pt idx="17796" formatCode="General">
                  <c:v>11.976800000000001</c:v>
                </c:pt>
                <c:pt idx="17797" formatCode="General">
                  <c:v>11.977499999999999</c:v>
                </c:pt>
                <c:pt idx="17798" formatCode="General">
                  <c:v>11.9781</c:v>
                </c:pt>
                <c:pt idx="17799" formatCode="General">
                  <c:v>11.9788</c:v>
                </c:pt>
                <c:pt idx="17800" formatCode="General">
                  <c:v>11.9795</c:v>
                </c:pt>
                <c:pt idx="17801" formatCode="General">
                  <c:v>11.9802</c:v>
                </c:pt>
                <c:pt idx="17802" formatCode="General">
                  <c:v>11.9808</c:v>
                </c:pt>
                <c:pt idx="17803" formatCode="General">
                  <c:v>11.9815</c:v>
                </c:pt>
                <c:pt idx="17804" formatCode="General">
                  <c:v>11.982200000000001</c:v>
                </c:pt>
                <c:pt idx="17805" formatCode="General">
                  <c:v>11.982900000000001</c:v>
                </c:pt>
                <c:pt idx="17806" formatCode="General">
                  <c:v>11.983499999999999</c:v>
                </c:pt>
                <c:pt idx="17807" formatCode="General">
                  <c:v>11.9842</c:v>
                </c:pt>
                <c:pt idx="17808" formatCode="General">
                  <c:v>11.9849</c:v>
                </c:pt>
                <c:pt idx="17809" formatCode="General">
                  <c:v>11.9855</c:v>
                </c:pt>
                <c:pt idx="17810" formatCode="General">
                  <c:v>11.9862</c:v>
                </c:pt>
                <c:pt idx="17811" formatCode="General">
                  <c:v>11.9869</c:v>
                </c:pt>
                <c:pt idx="17812" formatCode="General">
                  <c:v>11.9876</c:v>
                </c:pt>
                <c:pt idx="17813" formatCode="General">
                  <c:v>11.988200000000001</c:v>
                </c:pt>
                <c:pt idx="17814" formatCode="General">
                  <c:v>11.988899999999999</c:v>
                </c:pt>
                <c:pt idx="17815" formatCode="General">
                  <c:v>11.989599999999999</c:v>
                </c:pt>
                <c:pt idx="17816" formatCode="General">
                  <c:v>11.9903</c:v>
                </c:pt>
                <c:pt idx="17817" formatCode="General">
                  <c:v>11.9909</c:v>
                </c:pt>
                <c:pt idx="17818" formatCode="General">
                  <c:v>11.9916</c:v>
                </c:pt>
                <c:pt idx="17819" formatCode="General">
                  <c:v>11.9923</c:v>
                </c:pt>
                <c:pt idx="17820" formatCode="General">
                  <c:v>11.993</c:v>
                </c:pt>
                <c:pt idx="17821" formatCode="General">
                  <c:v>11.993600000000001</c:v>
                </c:pt>
                <c:pt idx="17822" formatCode="General">
                  <c:v>11.994300000000001</c:v>
                </c:pt>
                <c:pt idx="17823" formatCode="General">
                  <c:v>11.994999999999999</c:v>
                </c:pt>
                <c:pt idx="17824" formatCode="General">
                  <c:v>11.9956</c:v>
                </c:pt>
                <c:pt idx="17825" formatCode="General">
                  <c:v>11.9963</c:v>
                </c:pt>
                <c:pt idx="17826" formatCode="General">
                  <c:v>11.997</c:v>
                </c:pt>
                <c:pt idx="17827" formatCode="General">
                  <c:v>11.9977</c:v>
                </c:pt>
                <c:pt idx="17828" formatCode="General">
                  <c:v>11.9983</c:v>
                </c:pt>
                <c:pt idx="17829" formatCode="General">
                  <c:v>11.999000000000001</c:v>
                </c:pt>
                <c:pt idx="17830" formatCode="General">
                  <c:v>11.999700000000001</c:v>
                </c:pt>
                <c:pt idx="17831" formatCode="General">
                  <c:v>12.000400000000001</c:v>
                </c:pt>
                <c:pt idx="17832" formatCode="General">
                  <c:v>12.000999999999999</c:v>
                </c:pt>
                <c:pt idx="17833" formatCode="General">
                  <c:v>12.0017</c:v>
                </c:pt>
                <c:pt idx="17834" formatCode="General">
                  <c:v>12.0024</c:v>
                </c:pt>
                <c:pt idx="17835" formatCode="General">
                  <c:v>12.003</c:v>
                </c:pt>
                <c:pt idx="17836" formatCode="General">
                  <c:v>12.0037</c:v>
                </c:pt>
                <c:pt idx="17837" formatCode="General">
                  <c:v>12.0044</c:v>
                </c:pt>
                <c:pt idx="17838" formatCode="General">
                  <c:v>12.005100000000001</c:v>
                </c:pt>
                <c:pt idx="17839" formatCode="General">
                  <c:v>12.005699999999999</c:v>
                </c:pt>
                <c:pt idx="17840" formatCode="General">
                  <c:v>12.006399999999999</c:v>
                </c:pt>
                <c:pt idx="17841" formatCode="General">
                  <c:v>12.007099999999999</c:v>
                </c:pt>
                <c:pt idx="17842" formatCode="General">
                  <c:v>12.0078</c:v>
                </c:pt>
                <c:pt idx="17843" formatCode="General">
                  <c:v>12.0084</c:v>
                </c:pt>
                <c:pt idx="17844" formatCode="General">
                  <c:v>12.0091</c:v>
                </c:pt>
                <c:pt idx="17845" formatCode="General">
                  <c:v>12.0098</c:v>
                </c:pt>
                <c:pt idx="17846" formatCode="General">
                  <c:v>12.010400000000001</c:v>
                </c:pt>
                <c:pt idx="17847" formatCode="General">
                  <c:v>12.011100000000001</c:v>
                </c:pt>
                <c:pt idx="17848" formatCode="General">
                  <c:v>12.011799999999999</c:v>
                </c:pt>
                <c:pt idx="17849" formatCode="General">
                  <c:v>12.012499999999999</c:v>
                </c:pt>
                <c:pt idx="17850" formatCode="General">
                  <c:v>12.0131</c:v>
                </c:pt>
                <c:pt idx="17851" formatCode="General">
                  <c:v>12.0138</c:v>
                </c:pt>
                <c:pt idx="17852" formatCode="General">
                  <c:v>12.0145</c:v>
                </c:pt>
                <c:pt idx="17853" formatCode="General">
                  <c:v>12.0152</c:v>
                </c:pt>
                <c:pt idx="17854" formatCode="General">
                  <c:v>12.0158</c:v>
                </c:pt>
                <c:pt idx="17855" formatCode="General">
                  <c:v>12.016500000000001</c:v>
                </c:pt>
                <c:pt idx="17856" formatCode="General">
                  <c:v>12.017200000000001</c:v>
                </c:pt>
                <c:pt idx="17857" formatCode="General">
                  <c:v>12.017899999999999</c:v>
                </c:pt>
                <c:pt idx="17858" formatCode="General">
                  <c:v>12.0185</c:v>
                </c:pt>
                <c:pt idx="17859" formatCode="General">
                  <c:v>12.0192</c:v>
                </c:pt>
                <c:pt idx="17860" formatCode="General">
                  <c:v>12.0199</c:v>
                </c:pt>
                <c:pt idx="17861" formatCode="General">
                  <c:v>12.0205</c:v>
                </c:pt>
                <c:pt idx="17862" formatCode="General">
                  <c:v>12.0212</c:v>
                </c:pt>
                <c:pt idx="17863" formatCode="General">
                  <c:v>12.0219</c:v>
                </c:pt>
                <c:pt idx="17864" formatCode="General">
                  <c:v>12.022600000000001</c:v>
                </c:pt>
                <c:pt idx="17865" formatCode="General">
                  <c:v>12.023199999999999</c:v>
                </c:pt>
                <c:pt idx="17866" formatCode="General">
                  <c:v>12.023899999999999</c:v>
                </c:pt>
                <c:pt idx="17867" formatCode="General">
                  <c:v>12.0246</c:v>
                </c:pt>
                <c:pt idx="17868" formatCode="General">
                  <c:v>12.0253</c:v>
                </c:pt>
                <c:pt idx="17869" formatCode="General">
                  <c:v>12.0259</c:v>
                </c:pt>
                <c:pt idx="17870" formatCode="General">
                  <c:v>12.0266</c:v>
                </c:pt>
                <c:pt idx="17871" formatCode="General">
                  <c:v>12.0273</c:v>
                </c:pt>
                <c:pt idx="17872" formatCode="General">
                  <c:v>12.027900000000001</c:v>
                </c:pt>
                <c:pt idx="17873" formatCode="General">
                  <c:v>12.028600000000001</c:v>
                </c:pt>
                <c:pt idx="17874" formatCode="General">
                  <c:v>12.029299999999999</c:v>
                </c:pt>
                <c:pt idx="17875" formatCode="General">
                  <c:v>12.03</c:v>
                </c:pt>
                <c:pt idx="17876" formatCode="General">
                  <c:v>12.0306</c:v>
                </c:pt>
                <c:pt idx="17877" formatCode="General">
                  <c:v>12.0313</c:v>
                </c:pt>
                <c:pt idx="17878" formatCode="General">
                  <c:v>12.032</c:v>
                </c:pt>
                <c:pt idx="17879" formatCode="General">
                  <c:v>12.0327</c:v>
                </c:pt>
                <c:pt idx="17880" formatCode="General">
                  <c:v>12.033300000000001</c:v>
                </c:pt>
                <c:pt idx="17881" formatCode="General">
                  <c:v>12.034000000000001</c:v>
                </c:pt>
                <c:pt idx="17882" formatCode="General">
                  <c:v>12.034700000000001</c:v>
                </c:pt>
                <c:pt idx="17883" formatCode="General">
                  <c:v>12.035399999999999</c:v>
                </c:pt>
                <c:pt idx="17884" formatCode="General">
                  <c:v>12.036</c:v>
                </c:pt>
                <c:pt idx="17885" formatCode="General">
                  <c:v>12.0367</c:v>
                </c:pt>
                <c:pt idx="17886" formatCode="General">
                  <c:v>12.0374</c:v>
                </c:pt>
                <c:pt idx="17887" formatCode="General">
                  <c:v>12.038</c:v>
                </c:pt>
                <c:pt idx="17888" formatCode="General">
                  <c:v>12.0387</c:v>
                </c:pt>
                <c:pt idx="17889" formatCode="General">
                  <c:v>12.039400000000001</c:v>
                </c:pt>
                <c:pt idx="17890" formatCode="General">
                  <c:v>12.040100000000001</c:v>
                </c:pt>
                <c:pt idx="17891" formatCode="General">
                  <c:v>12.040699999999999</c:v>
                </c:pt>
                <c:pt idx="17892" formatCode="General">
                  <c:v>12.041399999999999</c:v>
                </c:pt>
                <c:pt idx="17893" formatCode="General">
                  <c:v>12.0421</c:v>
                </c:pt>
                <c:pt idx="17894" formatCode="General">
                  <c:v>12.0428</c:v>
                </c:pt>
                <c:pt idx="17895" formatCode="General">
                  <c:v>12.0434</c:v>
                </c:pt>
                <c:pt idx="17896" formatCode="General">
                  <c:v>12.0441</c:v>
                </c:pt>
                <c:pt idx="17897" formatCode="General">
                  <c:v>12.0448</c:v>
                </c:pt>
                <c:pt idx="17898" formatCode="General">
                  <c:v>12.045400000000001</c:v>
                </c:pt>
                <c:pt idx="17899" formatCode="General">
                  <c:v>12.046099999999999</c:v>
                </c:pt>
                <c:pt idx="17900" formatCode="General">
                  <c:v>12.046799999999999</c:v>
                </c:pt>
                <c:pt idx="17901" formatCode="General">
                  <c:v>12.047499999999999</c:v>
                </c:pt>
                <c:pt idx="17902" formatCode="General">
                  <c:v>12.0481</c:v>
                </c:pt>
                <c:pt idx="17903" formatCode="General">
                  <c:v>12.0488</c:v>
                </c:pt>
                <c:pt idx="17904" formatCode="General">
                  <c:v>12.0495</c:v>
                </c:pt>
                <c:pt idx="17905" formatCode="General">
                  <c:v>12.0502</c:v>
                </c:pt>
                <c:pt idx="17906" formatCode="General">
                  <c:v>12.050800000000001</c:v>
                </c:pt>
                <c:pt idx="17907" formatCode="General">
                  <c:v>12.051500000000001</c:v>
                </c:pt>
                <c:pt idx="17908" formatCode="General">
                  <c:v>12.052199999999999</c:v>
                </c:pt>
                <c:pt idx="17909" formatCode="General">
                  <c:v>12.0528</c:v>
                </c:pt>
                <c:pt idx="17910" formatCode="General">
                  <c:v>12.0535</c:v>
                </c:pt>
                <c:pt idx="17911" formatCode="General">
                  <c:v>12.0542</c:v>
                </c:pt>
                <c:pt idx="17912" formatCode="General">
                  <c:v>12.0549</c:v>
                </c:pt>
                <c:pt idx="17913" formatCode="General">
                  <c:v>12.0555</c:v>
                </c:pt>
                <c:pt idx="17914" formatCode="General">
                  <c:v>12.0562</c:v>
                </c:pt>
                <c:pt idx="17915" formatCode="General">
                  <c:v>12.056900000000001</c:v>
                </c:pt>
                <c:pt idx="17916" formatCode="General">
                  <c:v>12.057600000000001</c:v>
                </c:pt>
                <c:pt idx="17917" formatCode="General">
                  <c:v>12.058199999999999</c:v>
                </c:pt>
                <c:pt idx="17918" formatCode="General">
                  <c:v>12.0589</c:v>
                </c:pt>
                <c:pt idx="17919" formatCode="General">
                  <c:v>12.0596</c:v>
                </c:pt>
                <c:pt idx="17920" formatCode="General">
                  <c:v>12.0603</c:v>
                </c:pt>
                <c:pt idx="17921" formatCode="General">
                  <c:v>12.0609</c:v>
                </c:pt>
                <c:pt idx="17922" formatCode="General">
                  <c:v>12.0616</c:v>
                </c:pt>
                <c:pt idx="17923" formatCode="General">
                  <c:v>12.0623</c:v>
                </c:pt>
                <c:pt idx="17924" formatCode="General">
                  <c:v>12.062900000000001</c:v>
                </c:pt>
                <c:pt idx="17925" formatCode="General">
                  <c:v>12.063599999999999</c:v>
                </c:pt>
                <c:pt idx="17926" formatCode="General">
                  <c:v>12.064299999999999</c:v>
                </c:pt>
                <c:pt idx="17927" formatCode="General">
                  <c:v>12.065</c:v>
                </c:pt>
                <c:pt idx="17928" formatCode="General">
                  <c:v>12.0656</c:v>
                </c:pt>
                <c:pt idx="17929" formatCode="General">
                  <c:v>12.0663</c:v>
                </c:pt>
                <c:pt idx="17930" formatCode="General">
                  <c:v>12.067</c:v>
                </c:pt>
                <c:pt idx="17931" formatCode="General">
                  <c:v>12.0677</c:v>
                </c:pt>
                <c:pt idx="17932" formatCode="General">
                  <c:v>12.068300000000001</c:v>
                </c:pt>
                <c:pt idx="17933" formatCode="General">
                  <c:v>12.069000000000001</c:v>
                </c:pt>
                <c:pt idx="17934" formatCode="General">
                  <c:v>12.069699999999999</c:v>
                </c:pt>
                <c:pt idx="17935" formatCode="General">
                  <c:v>12.0703</c:v>
                </c:pt>
                <c:pt idx="17936" formatCode="General">
                  <c:v>12.071</c:v>
                </c:pt>
                <c:pt idx="17937" formatCode="General">
                  <c:v>12.0717</c:v>
                </c:pt>
                <c:pt idx="17938" formatCode="General">
                  <c:v>12.0724</c:v>
                </c:pt>
                <c:pt idx="17939" formatCode="General">
                  <c:v>12.073</c:v>
                </c:pt>
                <c:pt idx="17940" formatCode="General">
                  <c:v>12.073700000000001</c:v>
                </c:pt>
                <c:pt idx="17941" formatCode="General">
                  <c:v>12.074400000000001</c:v>
                </c:pt>
                <c:pt idx="17942" formatCode="General">
                  <c:v>12.075100000000001</c:v>
                </c:pt>
                <c:pt idx="17943" formatCode="General">
                  <c:v>12.075699999999999</c:v>
                </c:pt>
                <c:pt idx="17944" formatCode="General">
                  <c:v>12.0764</c:v>
                </c:pt>
                <c:pt idx="17945" formatCode="General">
                  <c:v>12.0771</c:v>
                </c:pt>
                <c:pt idx="17946" formatCode="General">
                  <c:v>12.0778</c:v>
                </c:pt>
                <c:pt idx="17947" formatCode="General">
                  <c:v>12.0784</c:v>
                </c:pt>
                <c:pt idx="17948" formatCode="General">
                  <c:v>12.0791</c:v>
                </c:pt>
                <c:pt idx="17949" formatCode="General">
                  <c:v>12.079800000000001</c:v>
                </c:pt>
                <c:pt idx="17950" formatCode="General">
                  <c:v>12.080399999999999</c:v>
                </c:pt>
                <c:pt idx="17951" formatCode="General">
                  <c:v>12.081099999999999</c:v>
                </c:pt>
                <c:pt idx="17952" formatCode="General">
                  <c:v>12.081799999999999</c:v>
                </c:pt>
                <c:pt idx="17953" formatCode="General">
                  <c:v>12.0825</c:v>
                </c:pt>
                <c:pt idx="17954" formatCode="General">
                  <c:v>12.0831</c:v>
                </c:pt>
                <c:pt idx="17955" formatCode="General">
                  <c:v>12.0838</c:v>
                </c:pt>
                <c:pt idx="17956" formatCode="General">
                  <c:v>12.0845</c:v>
                </c:pt>
                <c:pt idx="17957" formatCode="General">
                  <c:v>12.0852</c:v>
                </c:pt>
                <c:pt idx="17958" formatCode="General">
                  <c:v>12.085800000000001</c:v>
                </c:pt>
                <c:pt idx="17959" formatCode="General">
                  <c:v>12.086499999999999</c:v>
                </c:pt>
                <c:pt idx="17960" formatCode="General">
                  <c:v>12.087199999999999</c:v>
                </c:pt>
                <c:pt idx="17961" formatCode="General">
                  <c:v>12.0878</c:v>
                </c:pt>
                <c:pt idx="17962" formatCode="General">
                  <c:v>12.0885</c:v>
                </c:pt>
                <c:pt idx="17963" formatCode="General">
                  <c:v>12.0892</c:v>
                </c:pt>
                <c:pt idx="17964" formatCode="General">
                  <c:v>12.0899</c:v>
                </c:pt>
                <c:pt idx="17965" formatCode="General">
                  <c:v>12.0905</c:v>
                </c:pt>
                <c:pt idx="17966" formatCode="General">
                  <c:v>12.091200000000001</c:v>
                </c:pt>
                <c:pt idx="17967" formatCode="General">
                  <c:v>12.091900000000001</c:v>
                </c:pt>
                <c:pt idx="17968" formatCode="General">
                  <c:v>12.092599999999999</c:v>
                </c:pt>
                <c:pt idx="17969" formatCode="General">
                  <c:v>12.0932</c:v>
                </c:pt>
                <c:pt idx="17970" formatCode="General">
                  <c:v>12.0939</c:v>
                </c:pt>
                <c:pt idx="17971" formatCode="General">
                  <c:v>12.0946</c:v>
                </c:pt>
                <c:pt idx="17972" formatCode="General">
                  <c:v>12.0952</c:v>
                </c:pt>
                <c:pt idx="17973" formatCode="General">
                  <c:v>12.0959</c:v>
                </c:pt>
                <c:pt idx="17974" formatCode="General">
                  <c:v>12.0966</c:v>
                </c:pt>
                <c:pt idx="17975" formatCode="General">
                  <c:v>12.097300000000001</c:v>
                </c:pt>
                <c:pt idx="17976" formatCode="General">
                  <c:v>12.097899999999999</c:v>
                </c:pt>
                <c:pt idx="17977" formatCode="General">
                  <c:v>12.098599999999999</c:v>
                </c:pt>
                <c:pt idx="17978" formatCode="General">
                  <c:v>12.099299999999999</c:v>
                </c:pt>
                <c:pt idx="17979" formatCode="General">
                  <c:v>12.1</c:v>
                </c:pt>
                <c:pt idx="17980" formatCode="General">
                  <c:v>12.1006</c:v>
                </c:pt>
                <c:pt idx="17981" formatCode="General">
                  <c:v>12.1013</c:v>
                </c:pt>
                <c:pt idx="17982" formatCode="General">
                  <c:v>12.102</c:v>
                </c:pt>
                <c:pt idx="17983" formatCode="General">
                  <c:v>12.1027</c:v>
                </c:pt>
                <c:pt idx="17984" formatCode="General">
                  <c:v>12.103300000000001</c:v>
                </c:pt>
                <c:pt idx="17985" formatCode="General">
                  <c:v>12.103999999999999</c:v>
                </c:pt>
                <c:pt idx="17986" formatCode="General">
                  <c:v>12.104699999999999</c:v>
                </c:pt>
                <c:pt idx="17987" formatCode="General">
                  <c:v>12.1053</c:v>
                </c:pt>
                <c:pt idx="17988" formatCode="General">
                  <c:v>12.106</c:v>
                </c:pt>
                <c:pt idx="17989" formatCode="General">
                  <c:v>12.1067</c:v>
                </c:pt>
                <c:pt idx="17990" formatCode="General">
                  <c:v>12.1074</c:v>
                </c:pt>
                <c:pt idx="17991" formatCode="General">
                  <c:v>12.108000000000001</c:v>
                </c:pt>
                <c:pt idx="17992" formatCode="General">
                  <c:v>12.108700000000001</c:v>
                </c:pt>
                <c:pt idx="17993" formatCode="General">
                  <c:v>12.109400000000001</c:v>
                </c:pt>
                <c:pt idx="17994" formatCode="General">
                  <c:v>12.110099999999999</c:v>
                </c:pt>
                <c:pt idx="17995" formatCode="General">
                  <c:v>12.1107</c:v>
                </c:pt>
                <c:pt idx="17996" formatCode="General">
                  <c:v>12.1114</c:v>
                </c:pt>
                <c:pt idx="17997" formatCode="General">
                  <c:v>12.1121</c:v>
                </c:pt>
                <c:pt idx="17998" formatCode="General">
                  <c:v>12.1127</c:v>
                </c:pt>
                <c:pt idx="17999" formatCode="General">
                  <c:v>12.1134</c:v>
                </c:pt>
                <c:pt idx="18000" formatCode="General">
                  <c:v>12.114100000000001</c:v>
                </c:pt>
                <c:pt idx="18001" formatCode="General">
                  <c:v>12.114800000000001</c:v>
                </c:pt>
                <c:pt idx="18002" formatCode="General">
                  <c:v>12.115399999999999</c:v>
                </c:pt>
                <c:pt idx="18003" formatCode="General">
                  <c:v>12.116099999999999</c:v>
                </c:pt>
                <c:pt idx="18004" formatCode="General">
                  <c:v>12.1168</c:v>
                </c:pt>
                <c:pt idx="18005" formatCode="General">
                  <c:v>12.1175</c:v>
                </c:pt>
                <c:pt idx="18006" formatCode="General">
                  <c:v>12.1181</c:v>
                </c:pt>
                <c:pt idx="18007" formatCode="General">
                  <c:v>12.1188</c:v>
                </c:pt>
                <c:pt idx="18008" formatCode="General">
                  <c:v>12.1195</c:v>
                </c:pt>
                <c:pt idx="18009" formatCode="General">
                  <c:v>12.120100000000001</c:v>
                </c:pt>
                <c:pt idx="18010" formatCode="General">
                  <c:v>12.120799999999999</c:v>
                </c:pt>
                <c:pt idx="18011" formatCode="General">
                  <c:v>12.121499999999999</c:v>
                </c:pt>
                <c:pt idx="18012" formatCode="General">
                  <c:v>12.122199999999999</c:v>
                </c:pt>
                <c:pt idx="18013" formatCode="General">
                  <c:v>12.1228</c:v>
                </c:pt>
                <c:pt idx="18014" formatCode="General">
                  <c:v>12.1235</c:v>
                </c:pt>
                <c:pt idx="18015" formatCode="General">
                  <c:v>12.1242</c:v>
                </c:pt>
                <c:pt idx="18016" formatCode="General">
                  <c:v>12.1249</c:v>
                </c:pt>
                <c:pt idx="18017" formatCode="General">
                  <c:v>12.125500000000001</c:v>
                </c:pt>
                <c:pt idx="18018" formatCode="General">
                  <c:v>12.126200000000001</c:v>
                </c:pt>
                <c:pt idx="18019" formatCode="General">
                  <c:v>12.126899999999999</c:v>
                </c:pt>
                <c:pt idx="18020" formatCode="General">
                  <c:v>12.127599999999999</c:v>
                </c:pt>
                <c:pt idx="18021" formatCode="General">
                  <c:v>12.1282</c:v>
                </c:pt>
                <c:pt idx="18022" formatCode="General">
                  <c:v>12.1289</c:v>
                </c:pt>
                <c:pt idx="18023" formatCode="General">
                  <c:v>12.1296</c:v>
                </c:pt>
                <c:pt idx="18024" formatCode="General">
                  <c:v>12.1302</c:v>
                </c:pt>
                <c:pt idx="18025" formatCode="General">
                  <c:v>12.1309</c:v>
                </c:pt>
                <c:pt idx="18026" formatCode="General">
                  <c:v>12.131600000000001</c:v>
                </c:pt>
                <c:pt idx="18027" formatCode="General">
                  <c:v>12.132300000000001</c:v>
                </c:pt>
                <c:pt idx="18028" formatCode="General">
                  <c:v>12.132899999999999</c:v>
                </c:pt>
                <c:pt idx="18029" formatCode="General">
                  <c:v>12.133599999999999</c:v>
                </c:pt>
                <c:pt idx="18030" formatCode="General">
                  <c:v>12.1343</c:v>
                </c:pt>
                <c:pt idx="18031" formatCode="General">
                  <c:v>12.135</c:v>
                </c:pt>
                <c:pt idx="18032" formatCode="General">
                  <c:v>12.1356</c:v>
                </c:pt>
                <c:pt idx="18033" formatCode="General">
                  <c:v>12.1363</c:v>
                </c:pt>
                <c:pt idx="18034" formatCode="General">
                  <c:v>12.137</c:v>
                </c:pt>
                <c:pt idx="18035" formatCode="General">
                  <c:v>12.137600000000001</c:v>
                </c:pt>
                <c:pt idx="18036" formatCode="General">
                  <c:v>12.138299999999999</c:v>
                </c:pt>
                <c:pt idx="18037" formatCode="General">
                  <c:v>12.138999999999999</c:v>
                </c:pt>
                <c:pt idx="18038" formatCode="General">
                  <c:v>12.139699999999999</c:v>
                </c:pt>
                <c:pt idx="18039" formatCode="General">
                  <c:v>12.1403</c:v>
                </c:pt>
                <c:pt idx="18040" formatCode="General">
                  <c:v>12.141</c:v>
                </c:pt>
                <c:pt idx="18041" formatCode="General">
                  <c:v>12.1417</c:v>
                </c:pt>
                <c:pt idx="18042" formatCode="General">
                  <c:v>12.1424</c:v>
                </c:pt>
                <c:pt idx="18043" formatCode="General">
                  <c:v>12.143000000000001</c:v>
                </c:pt>
                <c:pt idx="18044" formatCode="General">
                  <c:v>12.143700000000001</c:v>
                </c:pt>
                <c:pt idx="18045" formatCode="General">
                  <c:v>12.144399999999999</c:v>
                </c:pt>
                <c:pt idx="18046" formatCode="General">
                  <c:v>12.145099999999999</c:v>
                </c:pt>
                <c:pt idx="18047" formatCode="General">
                  <c:v>12.1457</c:v>
                </c:pt>
                <c:pt idx="18048" formatCode="General">
                  <c:v>12.1464</c:v>
                </c:pt>
                <c:pt idx="18049" formatCode="General">
                  <c:v>12.1471</c:v>
                </c:pt>
                <c:pt idx="18050" formatCode="General">
                  <c:v>12.1477</c:v>
                </c:pt>
                <c:pt idx="18051" formatCode="General">
                  <c:v>12.148400000000001</c:v>
                </c:pt>
                <c:pt idx="18052" formatCode="General">
                  <c:v>12.149100000000001</c:v>
                </c:pt>
                <c:pt idx="18053" formatCode="General">
                  <c:v>12.149800000000001</c:v>
                </c:pt>
                <c:pt idx="18054" formatCode="General">
                  <c:v>12.150399999999999</c:v>
                </c:pt>
                <c:pt idx="18055" formatCode="General">
                  <c:v>12.1511</c:v>
                </c:pt>
                <c:pt idx="18056" formatCode="General">
                  <c:v>12.1518</c:v>
                </c:pt>
                <c:pt idx="18057" formatCode="General">
                  <c:v>12.1525</c:v>
                </c:pt>
                <c:pt idx="18058" formatCode="General">
                  <c:v>12.1531</c:v>
                </c:pt>
                <c:pt idx="18059" formatCode="General">
                  <c:v>12.1538</c:v>
                </c:pt>
                <c:pt idx="18060" formatCode="General">
                  <c:v>12.154500000000001</c:v>
                </c:pt>
                <c:pt idx="18061" formatCode="General">
                  <c:v>12.155099999999999</c:v>
                </c:pt>
                <c:pt idx="18062" formatCode="General">
                  <c:v>12.155799999999999</c:v>
                </c:pt>
                <c:pt idx="18063" formatCode="General">
                  <c:v>12.156499999999999</c:v>
                </c:pt>
                <c:pt idx="18064" formatCode="General">
                  <c:v>12.1572</c:v>
                </c:pt>
                <c:pt idx="18065" formatCode="General">
                  <c:v>12.1578</c:v>
                </c:pt>
                <c:pt idx="18066" formatCode="General">
                  <c:v>12.1585</c:v>
                </c:pt>
                <c:pt idx="18067" formatCode="General">
                  <c:v>12.1592</c:v>
                </c:pt>
                <c:pt idx="18068" formatCode="General">
                  <c:v>12.1599</c:v>
                </c:pt>
                <c:pt idx="18069" formatCode="General">
                  <c:v>12.160500000000001</c:v>
                </c:pt>
                <c:pt idx="18070" formatCode="General">
                  <c:v>12.161199999999999</c:v>
                </c:pt>
                <c:pt idx="18071" formatCode="General">
                  <c:v>12.161899999999999</c:v>
                </c:pt>
                <c:pt idx="18072" formatCode="General">
                  <c:v>12.1625</c:v>
                </c:pt>
                <c:pt idx="18073" formatCode="General">
                  <c:v>12.1632</c:v>
                </c:pt>
                <c:pt idx="18074" formatCode="General">
                  <c:v>12.1639</c:v>
                </c:pt>
                <c:pt idx="18075" formatCode="General">
                  <c:v>12.1646</c:v>
                </c:pt>
                <c:pt idx="18076" formatCode="General">
                  <c:v>12.1652</c:v>
                </c:pt>
                <c:pt idx="18077" formatCode="General">
                  <c:v>12.165900000000001</c:v>
                </c:pt>
                <c:pt idx="18078" formatCode="General">
                  <c:v>12.166600000000001</c:v>
                </c:pt>
                <c:pt idx="18079" formatCode="General">
                  <c:v>12.167299999999999</c:v>
                </c:pt>
                <c:pt idx="18080" formatCode="General">
                  <c:v>12.167899999999999</c:v>
                </c:pt>
                <c:pt idx="18081" formatCode="General">
                  <c:v>12.1686</c:v>
                </c:pt>
                <c:pt idx="18082" formatCode="General">
                  <c:v>12.1693</c:v>
                </c:pt>
                <c:pt idx="18083" formatCode="General">
                  <c:v>12.17</c:v>
                </c:pt>
                <c:pt idx="18084" formatCode="General">
                  <c:v>12.1706</c:v>
                </c:pt>
                <c:pt idx="18085" formatCode="General">
                  <c:v>12.1713</c:v>
                </c:pt>
                <c:pt idx="18086" formatCode="General">
                  <c:v>12.172000000000001</c:v>
                </c:pt>
                <c:pt idx="18087" formatCode="General">
                  <c:v>12.172599999999999</c:v>
                </c:pt>
                <c:pt idx="18088" formatCode="General">
                  <c:v>12.173299999999999</c:v>
                </c:pt>
                <c:pt idx="18089" formatCode="General">
                  <c:v>12.173999999999999</c:v>
                </c:pt>
                <c:pt idx="18090" formatCode="General">
                  <c:v>12.1747</c:v>
                </c:pt>
                <c:pt idx="18091" formatCode="General">
                  <c:v>12.1753</c:v>
                </c:pt>
                <c:pt idx="18092" formatCode="General">
                  <c:v>12.176</c:v>
                </c:pt>
                <c:pt idx="18093" formatCode="General">
                  <c:v>12.1767</c:v>
                </c:pt>
                <c:pt idx="18094" formatCode="General">
                  <c:v>12.1774</c:v>
                </c:pt>
                <c:pt idx="18095" formatCode="General">
                  <c:v>12.178000000000001</c:v>
                </c:pt>
                <c:pt idx="18096" formatCode="General">
                  <c:v>12.178699999999999</c:v>
                </c:pt>
                <c:pt idx="18097" formatCode="General">
                  <c:v>12.179399999999999</c:v>
                </c:pt>
                <c:pt idx="18098" formatCode="General">
                  <c:v>12.18</c:v>
                </c:pt>
                <c:pt idx="18099" formatCode="General">
                  <c:v>12.1807</c:v>
                </c:pt>
                <c:pt idx="18100" formatCode="General">
                  <c:v>12.1814</c:v>
                </c:pt>
                <c:pt idx="18101" formatCode="General">
                  <c:v>12.1821</c:v>
                </c:pt>
                <c:pt idx="18102" formatCode="General">
                  <c:v>12.182700000000001</c:v>
                </c:pt>
                <c:pt idx="18103" formatCode="General">
                  <c:v>12.183400000000001</c:v>
                </c:pt>
                <c:pt idx="18104" formatCode="General">
                  <c:v>12.184100000000001</c:v>
                </c:pt>
                <c:pt idx="18105" formatCode="General">
                  <c:v>12.184799999999999</c:v>
                </c:pt>
                <c:pt idx="18106" formatCode="General">
                  <c:v>12.1854</c:v>
                </c:pt>
                <c:pt idx="18107" formatCode="General">
                  <c:v>12.1861</c:v>
                </c:pt>
                <c:pt idx="18108" formatCode="General">
                  <c:v>12.1868</c:v>
                </c:pt>
                <c:pt idx="18109" formatCode="General">
                  <c:v>12.1875</c:v>
                </c:pt>
                <c:pt idx="18110" formatCode="General">
                  <c:v>12.1881</c:v>
                </c:pt>
                <c:pt idx="18111" formatCode="General">
                  <c:v>12.188800000000001</c:v>
                </c:pt>
                <c:pt idx="18112" formatCode="General">
                  <c:v>12.189500000000001</c:v>
                </c:pt>
                <c:pt idx="18113" formatCode="General">
                  <c:v>12.190099999999999</c:v>
                </c:pt>
                <c:pt idx="18114" formatCode="General">
                  <c:v>12.190799999999999</c:v>
                </c:pt>
                <c:pt idx="18115" formatCode="General">
                  <c:v>12.1915</c:v>
                </c:pt>
                <c:pt idx="18116" formatCode="General">
                  <c:v>12.1922</c:v>
                </c:pt>
                <c:pt idx="18117" formatCode="General">
                  <c:v>12.1928</c:v>
                </c:pt>
                <c:pt idx="18118" formatCode="General">
                  <c:v>12.1935</c:v>
                </c:pt>
                <c:pt idx="18119" formatCode="General">
                  <c:v>12.1942</c:v>
                </c:pt>
                <c:pt idx="18120" formatCode="General">
                  <c:v>12.194900000000001</c:v>
                </c:pt>
                <c:pt idx="18121" formatCode="General">
                  <c:v>12.195499999999999</c:v>
                </c:pt>
                <c:pt idx="18122" formatCode="General">
                  <c:v>12.196199999999999</c:v>
                </c:pt>
                <c:pt idx="18123" formatCode="General">
                  <c:v>12.196899999999999</c:v>
                </c:pt>
                <c:pt idx="18124" formatCode="General">
                  <c:v>12.1975</c:v>
                </c:pt>
                <c:pt idx="18125" formatCode="General">
                  <c:v>12.1982</c:v>
                </c:pt>
                <c:pt idx="18126" formatCode="General">
                  <c:v>12.1989</c:v>
                </c:pt>
                <c:pt idx="18127" formatCode="General">
                  <c:v>12.1996</c:v>
                </c:pt>
                <c:pt idx="18128" formatCode="General">
                  <c:v>12.200200000000001</c:v>
                </c:pt>
                <c:pt idx="18129" formatCode="General">
                  <c:v>12.200900000000001</c:v>
                </c:pt>
                <c:pt idx="18130" formatCode="General">
                  <c:v>12.201599999999999</c:v>
                </c:pt>
                <c:pt idx="18131" formatCode="General">
                  <c:v>12.202299999999999</c:v>
                </c:pt>
                <c:pt idx="18132" formatCode="General">
                  <c:v>12.2029</c:v>
                </c:pt>
                <c:pt idx="18133" formatCode="General">
                  <c:v>12.2036</c:v>
                </c:pt>
                <c:pt idx="18134" formatCode="General">
                  <c:v>12.2043</c:v>
                </c:pt>
                <c:pt idx="18135" formatCode="General">
                  <c:v>12.2049</c:v>
                </c:pt>
                <c:pt idx="18136" formatCode="General">
                  <c:v>12.2056</c:v>
                </c:pt>
                <c:pt idx="18137" formatCode="General">
                  <c:v>12.206300000000001</c:v>
                </c:pt>
                <c:pt idx="18138" formatCode="General">
                  <c:v>12.207000000000001</c:v>
                </c:pt>
                <c:pt idx="18139" formatCode="General">
                  <c:v>12.207599999999999</c:v>
                </c:pt>
                <c:pt idx="18140" formatCode="General">
                  <c:v>12.208299999999999</c:v>
                </c:pt>
                <c:pt idx="18141" formatCode="General">
                  <c:v>12.209</c:v>
                </c:pt>
                <c:pt idx="18142" formatCode="General">
                  <c:v>12.2097</c:v>
                </c:pt>
                <c:pt idx="18143" formatCode="General">
                  <c:v>12.2103</c:v>
                </c:pt>
                <c:pt idx="18144" formatCode="General">
                  <c:v>12.211</c:v>
                </c:pt>
                <c:pt idx="18145" formatCode="General">
                  <c:v>12.2117</c:v>
                </c:pt>
                <c:pt idx="18146" formatCode="General">
                  <c:v>12.212400000000001</c:v>
                </c:pt>
                <c:pt idx="18147" formatCode="General">
                  <c:v>12.212999999999999</c:v>
                </c:pt>
                <c:pt idx="18148" formatCode="General">
                  <c:v>12.213699999999999</c:v>
                </c:pt>
                <c:pt idx="18149" formatCode="General">
                  <c:v>12.214399999999999</c:v>
                </c:pt>
                <c:pt idx="18150" formatCode="General">
                  <c:v>12.215</c:v>
                </c:pt>
                <c:pt idx="18151" formatCode="General">
                  <c:v>12.2157</c:v>
                </c:pt>
                <c:pt idx="18152" formatCode="General">
                  <c:v>12.2164</c:v>
                </c:pt>
                <c:pt idx="18153" formatCode="General">
                  <c:v>12.2171</c:v>
                </c:pt>
                <c:pt idx="18154" formatCode="General">
                  <c:v>12.217700000000001</c:v>
                </c:pt>
                <c:pt idx="18155" formatCode="General">
                  <c:v>12.218400000000001</c:v>
                </c:pt>
                <c:pt idx="18156" formatCode="General">
                  <c:v>12.219099999999999</c:v>
                </c:pt>
                <c:pt idx="18157" formatCode="General">
                  <c:v>12.219799999999999</c:v>
                </c:pt>
                <c:pt idx="18158" formatCode="General">
                  <c:v>12.2204</c:v>
                </c:pt>
                <c:pt idx="18159" formatCode="General">
                  <c:v>12.2211</c:v>
                </c:pt>
                <c:pt idx="18160" formatCode="General">
                  <c:v>12.2218</c:v>
                </c:pt>
                <c:pt idx="18161" formatCode="General">
                  <c:v>12.2224</c:v>
                </c:pt>
                <c:pt idx="18162" formatCode="General">
                  <c:v>12.223100000000001</c:v>
                </c:pt>
                <c:pt idx="18163" formatCode="General">
                  <c:v>12.223800000000001</c:v>
                </c:pt>
                <c:pt idx="18164" formatCode="General">
                  <c:v>12.224500000000001</c:v>
                </c:pt>
                <c:pt idx="18165" formatCode="General">
                  <c:v>12.225099999999999</c:v>
                </c:pt>
                <c:pt idx="18166" formatCode="General">
                  <c:v>12.2258</c:v>
                </c:pt>
                <c:pt idx="18167" formatCode="General">
                  <c:v>12.2265</c:v>
                </c:pt>
                <c:pt idx="18168" formatCode="General">
                  <c:v>12.2272</c:v>
                </c:pt>
                <c:pt idx="18169" formatCode="General">
                  <c:v>12.2278</c:v>
                </c:pt>
                <c:pt idx="18170" formatCode="General">
                  <c:v>12.2285</c:v>
                </c:pt>
                <c:pt idx="18171" formatCode="General">
                  <c:v>12.229200000000001</c:v>
                </c:pt>
                <c:pt idx="18172" formatCode="General">
                  <c:v>12.229799999999999</c:v>
                </c:pt>
                <c:pt idx="18173" formatCode="General">
                  <c:v>12.230499999999999</c:v>
                </c:pt>
                <c:pt idx="18174" formatCode="General">
                  <c:v>12.231199999999999</c:v>
                </c:pt>
                <c:pt idx="18175" formatCode="General">
                  <c:v>12.2319</c:v>
                </c:pt>
                <c:pt idx="18176" formatCode="General">
                  <c:v>12.2325</c:v>
                </c:pt>
                <c:pt idx="18177" formatCode="General">
                  <c:v>12.2332</c:v>
                </c:pt>
                <c:pt idx="18178" formatCode="General">
                  <c:v>12.2339</c:v>
                </c:pt>
                <c:pt idx="18179" formatCode="General">
                  <c:v>12.2346</c:v>
                </c:pt>
                <c:pt idx="18180" formatCode="General">
                  <c:v>12.235200000000001</c:v>
                </c:pt>
                <c:pt idx="18181" formatCode="General">
                  <c:v>12.235900000000001</c:v>
                </c:pt>
                <c:pt idx="18182" formatCode="General">
                  <c:v>12.236599999999999</c:v>
                </c:pt>
                <c:pt idx="18183" formatCode="General">
                  <c:v>12.237299999999999</c:v>
                </c:pt>
                <c:pt idx="18184" formatCode="General">
                  <c:v>12.2379</c:v>
                </c:pt>
                <c:pt idx="18185" formatCode="General">
                  <c:v>12.2386</c:v>
                </c:pt>
                <c:pt idx="18186" formatCode="General">
                  <c:v>12.2393</c:v>
                </c:pt>
                <c:pt idx="18187" formatCode="General">
                  <c:v>12.2399</c:v>
                </c:pt>
                <c:pt idx="18188" formatCode="General">
                  <c:v>12.240600000000001</c:v>
                </c:pt>
                <c:pt idx="18189" formatCode="General">
                  <c:v>12.241300000000001</c:v>
                </c:pt>
                <c:pt idx="18190" formatCode="General">
                  <c:v>12.242000000000001</c:v>
                </c:pt>
                <c:pt idx="18191" formatCode="General">
                  <c:v>12.242599999999999</c:v>
                </c:pt>
                <c:pt idx="18192" formatCode="General">
                  <c:v>12.2433</c:v>
                </c:pt>
                <c:pt idx="18193" formatCode="General">
                  <c:v>12.244</c:v>
                </c:pt>
                <c:pt idx="18194" formatCode="General">
                  <c:v>12.2447</c:v>
                </c:pt>
                <c:pt idx="18195" formatCode="General">
                  <c:v>12.2453</c:v>
                </c:pt>
                <c:pt idx="18196" formatCode="General">
                  <c:v>12.246</c:v>
                </c:pt>
                <c:pt idx="18197" formatCode="General">
                  <c:v>12.246700000000001</c:v>
                </c:pt>
                <c:pt idx="18198" formatCode="General">
                  <c:v>12.247299999999999</c:v>
                </c:pt>
                <c:pt idx="18199" formatCode="General">
                  <c:v>12.247999999999999</c:v>
                </c:pt>
                <c:pt idx="18200" formatCode="General">
                  <c:v>12.248699999999999</c:v>
                </c:pt>
                <c:pt idx="18201" formatCode="General">
                  <c:v>12.2494</c:v>
                </c:pt>
                <c:pt idx="18202" formatCode="General">
                  <c:v>12.25</c:v>
                </c:pt>
                <c:pt idx="18203" formatCode="General">
                  <c:v>12.2507</c:v>
                </c:pt>
                <c:pt idx="18204" formatCode="General">
                  <c:v>12.2514</c:v>
                </c:pt>
                <c:pt idx="18205" formatCode="General">
                  <c:v>12.2521</c:v>
                </c:pt>
                <c:pt idx="18206" formatCode="General">
                  <c:v>12.252700000000001</c:v>
                </c:pt>
                <c:pt idx="18207" formatCode="General">
                  <c:v>12.253399999999999</c:v>
                </c:pt>
                <c:pt idx="18208" formatCode="General">
                  <c:v>12.254099999999999</c:v>
                </c:pt>
                <c:pt idx="18209" formatCode="General">
                  <c:v>12.254799999999999</c:v>
                </c:pt>
                <c:pt idx="18210" formatCode="General">
                  <c:v>12.2554</c:v>
                </c:pt>
                <c:pt idx="18211" formatCode="General">
                  <c:v>12.2561</c:v>
                </c:pt>
                <c:pt idx="18212" formatCode="General">
                  <c:v>12.2568</c:v>
                </c:pt>
                <c:pt idx="18213" formatCode="General">
                  <c:v>12.257400000000001</c:v>
                </c:pt>
                <c:pt idx="18214" formatCode="General">
                  <c:v>12.258100000000001</c:v>
                </c:pt>
                <c:pt idx="18215" formatCode="General">
                  <c:v>12.258800000000001</c:v>
                </c:pt>
                <c:pt idx="18216" formatCode="General">
                  <c:v>12.259499999999999</c:v>
                </c:pt>
                <c:pt idx="18217" formatCode="General">
                  <c:v>12.2601</c:v>
                </c:pt>
                <c:pt idx="18218" formatCode="General">
                  <c:v>12.2608</c:v>
                </c:pt>
                <c:pt idx="18219" formatCode="General">
                  <c:v>12.2615</c:v>
                </c:pt>
                <c:pt idx="18220" formatCode="General">
                  <c:v>12.2622</c:v>
                </c:pt>
                <c:pt idx="18221" formatCode="General">
                  <c:v>12.2628</c:v>
                </c:pt>
                <c:pt idx="18222" formatCode="General">
                  <c:v>12.263500000000001</c:v>
                </c:pt>
                <c:pt idx="18223" formatCode="General">
                  <c:v>12.264200000000001</c:v>
                </c:pt>
                <c:pt idx="18224" formatCode="General">
                  <c:v>12.264799999999999</c:v>
                </c:pt>
                <c:pt idx="18225" formatCode="General">
                  <c:v>12.265499999999999</c:v>
                </c:pt>
                <c:pt idx="18226" formatCode="General">
                  <c:v>12.2662</c:v>
                </c:pt>
                <c:pt idx="18227" formatCode="General">
                  <c:v>12.2669</c:v>
                </c:pt>
                <c:pt idx="18228" formatCode="General">
                  <c:v>12.2675</c:v>
                </c:pt>
                <c:pt idx="18229" formatCode="General">
                  <c:v>12.2682</c:v>
                </c:pt>
                <c:pt idx="18230" formatCode="General">
                  <c:v>12.2689</c:v>
                </c:pt>
                <c:pt idx="18231" formatCode="General">
                  <c:v>12.269600000000001</c:v>
                </c:pt>
                <c:pt idx="18232" formatCode="General">
                  <c:v>12.270200000000001</c:v>
                </c:pt>
                <c:pt idx="18233" formatCode="General">
                  <c:v>12.270899999999999</c:v>
                </c:pt>
                <c:pt idx="18234" formatCode="General">
                  <c:v>12.271599999999999</c:v>
                </c:pt>
                <c:pt idx="18235" formatCode="General">
                  <c:v>12.2722</c:v>
                </c:pt>
                <c:pt idx="18236" formatCode="General">
                  <c:v>12.2729</c:v>
                </c:pt>
                <c:pt idx="18237" formatCode="General">
                  <c:v>12.2736</c:v>
                </c:pt>
                <c:pt idx="18238" formatCode="General">
                  <c:v>12.2743</c:v>
                </c:pt>
                <c:pt idx="18239" formatCode="General">
                  <c:v>12.274900000000001</c:v>
                </c:pt>
                <c:pt idx="18240" formatCode="General">
                  <c:v>12.275600000000001</c:v>
                </c:pt>
                <c:pt idx="18241" formatCode="General">
                  <c:v>12.276300000000001</c:v>
                </c:pt>
                <c:pt idx="18242" formatCode="General">
                  <c:v>12.276999999999999</c:v>
                </c:pt>
                <c:pt idx="18243" formatCode="General">
                  <c:v>12.2776</c:v>
                </c:pt>
                <c:pt idx="18244" formatCode="General">
                  <c:v>12.2783</c:v>
                </c:pt>
                <c:pt idx="18245" formatCode="General">
                  <c:v>12.279</c:v>
                </c:pt>
                <c:pt idx="18246" formatCode="General">
                  <c:v>12.2797</c:v>
                </c:pt>
                <c:pt idx="18247" formatCode="General">
                  <c:v>12.2803</c:v>
                </c:pt>
                <c:pt idx="18248" formatCode="General">
                  <c:v>12.281000000000001</c:v>
                </c:pt>
                <c:pt idx="18249" formatCode="General">
                  <c:v>12.281700000000001</c:v>
                </c:pt>
                <c:pt idx="18250" formatCode="General">
                  <c:v>12.282299999999999</c:v>
                </c:pt>
                <c:pt idx="18251" formatCode="General">
                  <c:v>12.282999999999999</c:v>
                </c:pt>
                <c:pt idx="18252" formatCode="General">
                  <c:v>12.2837</c:v>
                </c:pt>
                <c:pt idx="18253" formatCode="General">
                  <c:v>12.2844</c:v>
                </c:pt>
                <c:pt idx="18254" formatCode="General">
                  <c:v>12.285</c:v>
                </c:pt>
                <c:pt idx="18255" formatCode="General">
                  <c:v>12.2857</c:v>
                </c:pt>
                <c:pt idx="18256" formatCode="General">
                  <c:v>12.2864</c:v>
                </c:pt>
                <c:pt idx="18257" formatCode="General">
                  <c:v>12.287100000000001</c:v>
                </c:pt>
                <c:pt idx="18258" formatCode="General">
                  <c:v>12.287699999999999</c:v>
                </c:pt>
                <c:pt idx="18259" formatCode="General">
                  <c:v>12.288399999999999</c:v>
                </c:pt>
                <c:pt idx="18260" formatCode="General">
                  <c:v>12.289099999999999</c:v>
                </c:pt>
                <c:pt idx="18261" formatCode="General">
                  <c:v>12.2897</c:v>
                </c:pt>
                <c:pt idx="18262" formatCode="General">
                  <c:v>12.2904</c:v>
                </c:pt>
                <c:pt idx="18263" formatCode="General">
                  <c:v>12.2911</c:v>
                </c:pt>
                <c:pt idx="18264" formatCode="General">
                  <c:v>12.2918</c:v>
                </c:pt>
                <c:pt idx="18265" formatCode="General">
                  <c:v>12.292400000000001</c:v>
                </c:pt>
                <c:pt idx="18266" formatCode="General">
                  <c:v>12.293100000000001</c:v>
                </c:pt>
                <c:pt idx="18267" formatCode="General">
                  <c:v>12.293799999999999</c:v>
                </c:pt>
                <c:pt idx="18268" formatCode="General">
                  <c:v>12.294499999999999</c:v>
                </c:pt>
                <c:pt idx="18269" formatCode="General">
                  <c:v>12.2951</c:v>
                </c:pt>
                <c:pt idx="18270" formatCode="General">
                  <c:v>12.2958</c:v>
                </c:pt>
                <c:pt idx="18271" formatCode="General">
                  <c:v>12.2965</c:v>
                </c:pt>
                <c:pt idx="18272" formatCode="General">
                  <c:v>12.2971</c:v>
                </c:pt>
                <c:pt idx="18273" formatCode="General">
                  <c:v>12.297800000000001</c:v>
                </c:pt>
                <c:pt idx="18274" formatCode="General">
                  <c:v>12.298500000000001</c:v>
                </c:pt>
                <c:pt idx="18275" formatCode="General">
                  <c:v>12.299200000000001</c:v>
                </c:pt>
                <c:pt idx="18276" formatCode="General">
                  <c:v>12.299799999999999</c:v>
                </c:pt>
                <c:pt idx="18277" formatCode="General">
                  <c:v>12.3005</c:v>
                </c:pt>
                <c:pt idx="18278" formatCode="General">
                  <c:v>12.3012</c:v>
                </c:pt>
                <c:pt idx="18279" formatCode="General">
                  <c:v>12.3019</c:v>
                </c:pt>
                <c:pt idx="18280" formatCode="General">
                  <c:v>12.3025</c:v>
                </c:pt>
                <c:pt idx="18281" formatCode="General">
                  <c:v>12.3032</c:v>
                </c:pt>
                <c:pt idx="18282" formatCode="General">
                  <c:v>12.303900000000001</c:v>
                </c:pt>
                <c:pt idx="18283" formatCode="General">
                  <c:v>12.304600000000001</c:v>
                </c:pt>
                <c:pt idx="18284" formatCode="General">
                  <c:v>12.305199999999999</c:v>
                </c:pt>
                <c:pt idx="18285" formatCode="General">
                  <c:v>12.305899999999999</c:v>
                </c:pt>
                <c:pt idx="18286" formatCode="General">
                  <c:v>12.3066</c:v>
                </c:pt>
                <c:pt idx="18287" formatCode="General">
                  <c:v>12.3072</c:v>
                </c:pt>
                <c:pt idx="18288" formatCode="General">
                  <c:v>12.3079</c:v>
                </c:pt>
                <c:pt idx="18289" formatCode="General">
                  <c:v>12.3086</c:v>
                </c:pt>
                <c:pt idx="18290" formatCode="General">
                  <c:v>12.3093</c:v>
                </c:pt>
                <c:pt idx="18291" formatCode="General">
                  <c:v>12.309900000000001</c:v>
                </c:pt>
                <c:pt idx="18292" formatCode="General">
                  <c:v>12.310600000000001</c:v>
                </c:pt>
                <c:pt idx="18293" formatCode="General">
                  <c:v>12.311299999999999</c:v>
                </c:pt>
                <c:pt idx="18294" formatCode="General">
                  <c:v>12.311999999999999</c:v>
                </c:pt>
                <c:pt idx="18295" formatCode="General">
                  <c:v>12.3126</c:v>
                </c:pt>
                <c:pt idx="18296" formatCode="General">
                  <c:v>12.3133</c:v>
                </c:pt>
                <c:pt idx="18297" formatCode="General">
                  <c:v>12.314</c:v>
                </c:pt>
                <c:pt idx="18298" formatCode="General">
                  <c:v>12.3146</c:v>
                </c:pt>
                <c:pt idx="18299" formatCode="General">
                  <c:v>12.315300000000001</c:v>
                </c:pt>
                <c:pt idx="18300" formatCode="General">
                  <c:v>12.316000000000001</c:v>
                </c:pt>
                <c:pt idx="18301" formatCode="General">
                  <c:v>12.316700000000001</c:v>
                </c:pt>
                <c:pt idx="18302" formatCode="General">
                  <c:v>12.317299999999999</c:v>
                </c:pt>
                <c:pt idx="18303" formatCode="General">
                  <c:v>12.318</c:v>
                </c:pt>
                <c:pt idx="18304" formatCode="General">
                  <c:v>12.3187</c:v>
                </c:pt>
                <c:pt idx="18305" formatCode="General">
                  <c:v>12.3194</c:v>
                </c:pt>
                <c:pt idx="18306" formatCode="General">
                  <c:v>12.32</c:v>
                </c:pt>
                <c:pt idx="18307" formatCode="General">
                  <c:v>12.3207</c:v>
                </c:pt>
                <c:pt idx="18308" formatCode="General">
                  <c:v>12.321400000000001</c:v>
                </c:pt>
                <c:pt idx="18309" formatCode="General">
                  <c:v>12.322100000000001</c:v>
                </c:pt>
                <c:pt idx="18310" formatCode="General">
                  <c:v>12.322699999999999</c:v>
                </c:pt>
                <c:pt idx="18311" formatCode="General">
                  <c:v>12.323399999999999</c:v>
                </c:pt>
                <c:pt idx="18312" formatCode="General">
                  <c:v>12.3241</c:v>
                </c:pt>
                <c:pt idx="18313" formatCode="General">
                  <c:v>12.3247</c:v>
                </c:pt>
                <c:pt idx="18314" formatCode="General">
                  <c:v>12.3254</c:v>
                </c:pt>
                <c:pt idx="18315" formatCode="General">
                  <c:v>12.3261</c:v>
                </c:pt>
                <c:pt idx="18316" formatCode="General">
                  <c:v>12.3268</c:v>
                </c:pt>
                <c:pt idx="18317" formatCode="General">
                  <c:v>12.327400000000001</c:v>
                </c:pt>
                <c:pt idx="18318" formatCode="General">
                  <c:v>12.328099999999999</c:v>
                </c:pt>
                <c:pt idx="18319" formatCode="General">
                  <c:v>12.328799999999999</c:v>
                </c:pt>
                <c:pt idx="18320" formatCode="General">
                  <c:v>12.329499999999999</c:v>
                </c:pt>
                <c:pt idx="18321" formatCode="General">
                  <c:v>12.3301</c:v>
                </c:pt>
                <c:pt idx="18322" formatCode="General">
                  <c:v>12.3308</c:v>
                </c:pt>
                <c:pt idx="18323" formatCode="General">
                  <c:v>12.3315</c:v>
                </c:pt>
                <c:pt idx="18324" formatCode="General">
                  <c:v>12.332100000000001</c:v>
                </c:pt>
                <c:pt idx="18325" formatCode="General">
                  <c:v>12.332800000000001</c:v>
                </c:pt>
                <c:pt idx="18326" formatCode="General">
                  <c:v>12.333500000000001</c:v>
                </c:pt>
                <c:pt idx="18327" formatCode="General">
                  <c:v>12.334199999999999</c:v>
                </c:pt>
                <c:pt idx="18328" formatCode="General">
                  <c:v>12.3348</c:v>
                </c:pt>
                <c:pt idx="18329" formatCode="General">
                  <c:v>12.3355</c:v>
                </c:pt>
                <c:pt idx="18330" formatCode="General">
                  <c:v>12.3362</c:v>
                </c:pt>
                <c:pt idx="18331" formatCode="General">
                  <c:v>12.3369</c:v>
                </c:pt>
                <c:pt idx="18332" formatCode="General">
                  <c:v>12.3375</c:v>
                </c:pt>
                <c:pt idx="18333" formatCode="General">
                  <c:v>12.338200000000001</c:v>
                </c:pt>
                <c:pt idx="18334" formatCode="General">
                  <c:v>12.338900000000001</c:v>
                </c:pt>
                <c:pt idx="18335" formatCode="General">
                  <c:v>12.339499999999999</c:v>
                </c:pt>
                <c:pt idx="18336" formatCode="General">
                  <c:v>12.340199999999999</c:v>
                </c:pt>
                <c:pt idx="18337" formatCode="General">
                  <c:v>12.3409</c:v>
                </c:pt>
                <c:pt idx="18338" formatCode="General">
                  <c:v>12.3416</c:v>
                </c:pt>
                <c:pt idx="18339" formatCode="General">
                  <c:v>12.3422</c:v>
                </c:pt>
                <c:pt idx="18340" formatCode="General">
                  <c:v>12.3429</c:v>
                </c:pt>
                <c:pt idx="18341" formatCode="General">
                  <c:v>12.3436</c:v>
                </c:pt>
                <c:pt idx="18342" formatCode="General">
                  <c:v>12.3443</c:v>
                </c:pt>
                <c:pt idx="18343" formatCode="General">
                  <c:v>12.344900000000001</c:v>
                </c:pt>
                <c:pt idx="18344" formatCode="General">
                  <c:v>12.345599999999999</c:v>
                </c:pt>
                <c:pt idx="18345" formatCode="General">
                  <c:v>12.346299999999999</c:v>
                </c:pt>
                <c:pt idx="18346" formatCode="General">
                  <c:v>12.347</c:v>
                </c:pt>
                <c:pt idx="18347" formatCode="General">
                  <c:v>12.3476</c:v>
                </c:pt>
                <c:pt idx="18348" formatCode="General">
                  <c:v>12.3483</c:v>
                </c:pt>
                <c:pt idx="18349" formatCode="General">
                  <c:v>12.349</c:v>
                </c:pt>
                <c:pt idx="18350" formatCode="General">
                  <c:v>12.349600000000001</c:v>
                </c:pt>
                <c:pt idx="18351" formatCode="General">
                  <c:v>12.350300000000001</c:v>
                </c:pt>
                <c:pt idx="18352" formatCode="General">
                  <c:v>12.351000000000001</c:v>
                </c:pt>
                <c:pt idx="18353" formatCode="General">
                  <c:v>12.351699999999999</c:v>
                </c:pt>
                <c:pt idx="18354" formatCode="General">
                  <c:v>12.3523</c:v>
                </c:pt>
                <c:pt idx="18355" formatCode="General">
                  <c:v>12.353</c:v>
                </c:pt>
                <c:pt idx="18356" formatCode="General">
                  <c:v>12.3537</c:v>
                </c:pt>
                <c:pt idx="18357" formatCode="General">
                  <c:v>12.3544</c:v>
                </c:pt>
                <c:pt idx="18358" formatCode="General">
                  <c:v>12.355</c:v>
                </c:pt>
                <c:pt idx="18359" formatCode="General">
                  <c:v>12.355700000000001</c:v>
                </c:pt>
                <c:pt idx="18360" formatCode="General">
                  <c:v>12.356400000000001</c:v>
                </c:pt>
                <c:pt idx="18361" formatCode="General">
                  <c:v>12.356999999999999</c:v>
                </c:pt>
                <c:pt idx="18362" formatCode="General">
                  <c:v>12.357699999999999</c:v>
                </c:pt>
                <c:pt idx="18363" formatCode="General">
                  <c:v>12.3584</c:v>
                </c:pt>
                <c:pt idx="18364" formatCode="General">
                  <c:v>12.3591</c:v>
                </c:pt>
                <c:pt idx="18365" formatCode="General">
                  <c:v>12.3597</c:v>
                </c:pt>
                <c:pt idx="18366" formatCode="General">
                  <c:v>12.3604</c:v>
                </c:pt>
                <c:pt idx="18367" formatCode="General">
                  <c:v>12.3611</c:v>
                </c:pt>
                <c:pt idx="18368" formatCode="General">
                  <c:v>12.361800000000001</c:v>
                </c:pt>
                <c:pt idx="18369" formatCode="General">
                  <c:v>12.362399999999999</c:v>
                </c:pt>
                <c:pt idx="18370" formatCode="General">
                  <c:v>12.363099999999999</c:v>
                </c:pt>
                <c:pt idx="18371" formatCode="General">
                  <c:v>12.363799999999999</c:v>
                </c:pt>
                <c:pt idx="18372" formatCode="General">
                  <c:v>12.3645</c:v>
                </c:pt>
                <c:pt idx="18373" formatCode="General">
                  <c:v>12.3651</c:v>
                </c:pt>
                <c:pt idx="18374" formatCode="General">
                  <c:v>12.3658</c:v>
                </c:pt>
                <c:pt idx="18375" formatCode="General">
                  <c:v>12.3665</c:v>
                </c:pt>
                <c:pt idx="18376" formatCode="General">
                  <c:v>12.367100000000001</c:v>
                </c:pt>
                <c:pt idx="18377" formatCode="General">
                  <c:v>12.367800000000001</c:v>
                </c:pt>
                <c:pt idx="18378" formatCode="General">
                  <c:v>12.368499999999999</c:v>
                </c:pt>
                <c:pt idx="18379" formatCode="General">
                  <c:v>12.369199999999999</c:v>
                </c:pt>
                <c:pt idx="18380" formatCode="General">
                  <c:v>12.3698</c:v>
                </c:pt>
                <c:pt idx="18381" formatCode="General">
                  <c:v>12.3705</c:v>
                </c:pt>
                <c:pt idx="18382" formatCode="General">
                  <c:v>12.3712</c:v>
                </c:pt>
                <c:pt idx="18383" formatCode="General">
                  <c:v>12.3719</c:v>
                </c:pt>
                <c:pt idx="18384" formatCode="General">
                  <c:v>12.3725</c:v>
                </c:pt>
                <c:pt idx="18385" formatCode="General">
                  <c:v>12.373200000000001</c:v>
                </c:pt>
                <c:pt idx="18386" formatCode="General">
                  <c:v>12.373900000000001</c:v>
                </c:pt>
                <c:pt idx="18387" formatCode="General">
                  <c:v>12.374499999999999</c:v>
                </c:pt>
                <c:pt idx="18388" formatCode="General">
                  <c:v>12.3752</c:v>
                </c:pt>
                <c:pt idx="18389" formatCode="General">
                  <c:v>12.3759</c:v>
                </c:pt>
                <c:pt idx="18390" formatCode="General">
                  <c:v>12.3766</c:v>
                </c:pt>
                <c:pt idx="18391" formatCode="General">
                  <c:v>12.3772</c:v>
                </c:pt>
                <c:pt idx="18392" formatCode="General">
                  <c:v>12.3779</c:v>
                </c:pt>
                <c:pt idx="18393" formatCode="General">
                  <c:v>12.3786</c:v>
                </c:pt>
                <c:pt idx="18394" formatCode="General">
                  <c:v>12.379300000000001</c:v>
                </c:pt>
                <c:pt idx="18395" formatCode="General">
                  <c:v>12.379899999999999</c:v>
                </c:pt>
                <c:pt idx="18396" formatCode="General">
                  <c:v>12.380599999999999</c:v>
                </c:pt>
                <c:pt idx="18397" formatCode="General">
                  <c:v>12.3813</c:v>
                </c:pt>
                <c:pt idx="18398" formatCode="General">
                  <c:v>12.3819</c:v>
                </c:pt>
                <c:pt idx="18399" formatCode="General">
                  <c:v>12.3826</c:v>
                </c:pt>
                <c:pt idx="18400" formatCode="General">
                  <c:v>12.3833</c:v>
                </c:pt>
                <c:pt idx="18401" formatCode="General">
                  <c:v>12.384</c:v>
                </c:pt>
                <c:pt idx="18402" formatCode="General">
                  <c:v>12.384600000000001</c:v>
                </c:pt>
                <c:pt idx="18403" formatCode="General">
                  <c:v>12.385300000000001</c:v>
                </c:pt>
                <c:pt idx="18404" formatCode="General">
                  <c:v>12.385999999999999</c:v>
                </c:pt>
                <c:pt idx="18405" formatCode="General">
                  <c:v>12.386699999999999</c:v>
                </c:pt>
                <c:pt idx="18406" formatCode="General">
                  <c:v>12.3873</c:v>
                </c:pt>
                <c:pt idx="18407" formatCode="General">
                  <c:v>12.388</c:v>
                </c:pt>
                <c:pt idx="18408" formatCode="General">
                  <c:v>12.3887</c:v>
                </c:pt>
                <c:pt idx="18409" formatCode="General">
                  <c:v>12.3894</c:v>
                </c:pt>
                <c:pt idx="18410" formatCode="General">
                  <c:v>12.39</c:v>
                </c:pt>
                <c:pt idx="18411" formatCode="General">
                  <c:v>12.390700000000001</c:v>
                </c:pt>
                <c:pt idx="18412" formatCode="General">
                  <c:v>12.391400000000001</c:v>
                </c:pt>
                <c:pt idx="18413" formatCode="General">
                  <c:v>12.391999999999999</c:v>
                </c:pt>
                <c:pt idx="18414" formatCode="General">
                  <c:v>12.3927</c:v>
                </c:pt>
                <c:pt idx="18415" formatCode="General">
                  <c:v>12.3934</c:v>
                </c:pt>
                <c:pt idx="18416" formatCode="General">
                  <c:v>12.3941</c:v>
                </c:pt>
                <c:pt idx="18417" formatCode="General">
                  <c:v>12.3947</c:v>
                </c:pt>
                <c:pt idx="18418" formatCode="General">
                  <c:v>12.3954</c:v>
                </c:pt>
                <c:pt idx="18419" formatCode="General">
                  <c:v>12.396100000000001</c:v>
                </c:pt>
                <c:pt idx="18420" formatCode="General">
                  <c:v>12.396800000000001</c:v>
                </c:pt>
                <c:pt idx="18421" formatCode="General">
                  <c:v>12.397399999999999</c:v>
                </c:pt>
                <c:pt idx="18422" formatCode="General">
                  <c:v>12.398099999999999</c:v>
                </c:pt>
                <c:pt idx="18423" formatCode="General">
                  <c:v>12.3988</c:v>
                </c:pt>
                <c:pt idx="18424" formatCode="General">
                  <c:v>12.3994</c:v>
                </c:pt>
                <c:pt idx="18425" formatCode="General">
                  <c:v>12.4001</c:v>
                </c:pt>
                <c:pt idx="18426" formatCode="General">
                  <c:v>12.4008</c:v>
                </c:pt>
                <c:pt idx="18427" formatCode="General">
                  <c:v>12.4015</c:v>
                </c:pt>
                <c:pt idx="18428" formatCode="General">
                  <c:v>12.402100000000001</c:v>
                </c:pt>
                <c:pt idx="18429" formatCode="General">
                  <c:v>12.402799999999999</c:v>
                </c:pt>
                <c:pt idx="18430" formatCode="General">
                  <c:v>12.403499999999999</c:v>
                </c:pt>
                <c:pt idx="18431" formatCode="General">
                  <c:v>12.404199999999999</c:v>
                </c:pt>
                <c:pt idx="18432" formatCode="General">
                  <c:v>12.4048</c:v>
                </c:pt>
                <c:pt idx="18433" formatCode="General">
                  <c:v>12.4055</c:v>
                </c:pt>
                <c:pt idx="18434" formatCode="General">
                  <c:v>12.4062</c:v>
                </c:pt>
                <c:pt idx="18435" formatCode="General">
                  <c:v>12.4068</c:v>
                </c:pt>
                <c:pt idx="18436" formatCode="General">
                  <c:v>12.407500000000001</c:v>
                </c:pt>
                <c:pt idx="18437" formatCode="General">
                  <c:v>12.408200000000001</c:v>
                </c:pt>
                <c:pt idx="18438" formatCode="General">
                  <c:v>12.408899999999999</c:v>
                </c:pt>
                <c:pt idx="18439" formatCode="General">
                  <c:v>12.4095</c:v>
                </c:pt>
                <c:pt idx="18440" formatCode="General">
                  <c:v>12.4102</c:v>
                </c:pt>
                <c:pt idx="18441" formatCode="General">
                  <c:v>12.4109</c:v>
                </c:pt>
                <c:pt idx="18442" formatCode="General">
                  <c:v>12.4116</c:v>
                </c:pt>
                <c:pt idx="18443" formatCode="General">
                  <c:v>12.4122</c:v>
                </c:pt>
                <c:pt idx="18444" formatCode="General">
                  <c:v>12.4129</c:v>
                </c:pt>
                <c:pt idx="18445" formatCode="General">
                  <c:v>12.413600000000001</c:v>
                </c:pt>
                <c:pt idx="18446" formatCode="General">
                  <c:v>12.414300000000001</c:v>
                </c:pt>
                <c:pt idx="18447" formatCode="General">
                  <c:v>12.414899999999999</c:v>
                </c:pt>
                <c:pt idx="18448" formatCode="General">
                  <c:v>12.4156</c:v>
                </c:pt>
                <c:pt idx="18449" formatCode="General">
                  <c:v>12.4163</c:v>
                </c:pt>
                <c:pt idx="18450" formatCode="General">
                  <c:v>12.4169</c:v>
                </c:pt>
                <c:pt idx="18451" formatCode="General">
                  <c:v>12.4176</c:v>
                </c:pt>
                <c:pt idx="18452" formatCode="General">
                  <c:v>12.4183</c:v>
                </c:pt>
                <c:pt idx="18453" formatCode="General">
                  <c:v>12.419</c:v>
                </c:pt>
                <c:pt idx="18454" formatCode="General">
                  <c:v>12.419600000000001</c:v>
                </c:pt>
                <c:pt idx="18455" formatCode="General">
                  <c:v>12.420299999999999</c:v>
                </c:pt>
                <c:pt idx="18456" formatCode="General">
                  <c:v>12.420999999999999</c:v>
                </c:pt>
                <c:pt idx="18457" formatCode="General">
                  <c:v>12.4217</c:v>
                </c:pt>
                <c:pt idx="18458" formatCode="General">
                  <c:v>12.4223</c:v>
                </c:pt>
                <c:pt idx="18459" formatCode="General">
                  <c:v>12.423</c:v>
                </c:pt>
                <c:pt idx="18460" formatCode="General">
                  <c:v>12.4237</c:v>
                </c:pt>
                <c:pt idx="18461" formatCode="General">
                  <c:v>12.424300000000001</c:v>
                </c:pt>
                <c:pt idx="18462" formatCode="General">
                  <c:v>12.425000000000001</c:v>
                </c:pt>
                <c:pt idx="18463" formatCode="General">
                  <c:v>12.425700000000001</c:v>
                </c:pt>
                <c:pt idx="18464" formatCode="General">
                  <c:v>12.426399999999999</c:v>
                </c:pt>
                <c:pt idx="18465" formatCode="General">
                  <c:v>12.427</c:v>
                </c:pt>
                <c:pt idx="18466" formatCode="General">
                  <c:v>12.4277</c:v>
                </c:pt>
                <c:pt idx="18467" formatCode="General">
                  <c:v>12.4284</c:v>
                </c:pt>
                <c:pt idx="18468" formatCode="General">
                  <c:v>12.4291</c:v>
                </c:pt>
                <c:pt idx="18469" formatCode="General">
                  <c:v>12.4297</c:v>
                </c:pt>
                <c:pt idx="18470" formatCode="General">
                  <c:v>12.430400000000001</c:v>
                </c:pt>
                <c:pt idx="18471" formatCode="General">
                  <c:v>12.431100000000001</c:v>
                </c:pt>
                <c:pt idx="18472" formatCode="General">
                  <c:v>12.431800000000001</c:v>
                </c:pt>
                <c:pt idx="18473" formatCode="General">
                  <c:v>12.432399999999999</c:v>
                </c:pt>
                <c:pt idx="18474" formatCode="General">
                  <c:v>12.4331</c:v>
                </c:pt>
                <c:pt idx="18475" formatCode="General">
                  <c:v>12.4338</c:v>
                </c:pt>
                <c:pt idx="18476" formatCode="General">
                  <c:v>12.4344</c:v>
                </c:pt>
                <c:pt idx="18477" formatCode="General">
                  <c:v>12.4351</c:v>
                </c:pt>
                <c:pt idx="18478" formatCode="General">
                  <c:v>12.4358</c:v>
                </c:pt>
                <c:pt idx="18479" formatCode="General">
                  <c:v>12.436500000000001</c:v>
                </c:pt>
                <c:pt idx="18480" formatCode="General">
                  <c:v>12.437099999999999</c:v>
                </c:pt>
                <c:pt idx="18481" formatCode="General">
                  <c:v>12.437799999999999</c:v>
                </c:pt>
                <c:pt idx="18482" formatCode="General">
                  <c:v>12.438499999999999</c:v>
                </c:pt>
                <c:pt idx="18483" formatCode="General">
                  <c:v>12.4392</c:v>
                </c:pt>
                <c:pt idx="18484" formatCode="General">
                  <c:v>12.4398</c:v>
                </c:pt>
                <c:pt idx="18485" formatCode="General">
                  <c:v>12.4405</c:v>
                </c:pt>
                <c:pt idx="18486" formatCode="General">
                  <c:v>12.4412</c:v>
                </c:pt>
                <c:pt idx="18487" formatCode="General">
                  <c:v>12.441800000000001</c:v>
                </c:pt>
                <c:pt idx="18488" formatCode="General">
                  <c:v>12.442500000000001</c:v>
                </c:pt>
                <c:pt idx="18489" formatCode="General">
                  <c:v>12.443199999999999</c:v>
                </c:pt>
                <c:pt idx="18490" formatCode="General">
                  <c:v>12.443899999999999</c:v>
                </c:pt>
                <c:pt idx="18491" formatCode="General">
                  <c:v>12.4445</c:v>
                </c:pt>
                <c:pt idx="18492" formatCode="General">
                  <c:v>12.4452</c:v>
                </c:pt>
                <c:pt idx="18493" formatCode="General">
                  <c:v>12.4459</c:v>
                </c:pt>
                <c:pt idx="18494" formatCode="General">
                  <c:v>12.4466</c:v>
                </c:pt>
                <c:pt idx="18495" formatCode="General">
                  <c:v>12.4472</c:v>
                </c:pt>
                <c:pt idx="18496" formatCode="General">
                  <c:v>12.447900000000001</c:v>
                </c:pt>
                <c:pt idx="18497" formatCode="General">
                  <c:v>12.448600000000001</c:v>
                </c:pt>
                <c:pt idx="18498" formatCode="General">
                  <c:v>12.449199999999999</c:v>
                </c:pt>
                <c:pt idx="18499" formatCode="General">
                  <c:v>12.4499</c:v>
                </c:pt>
                <c:pt idx="18500" formatCode="General">
                  <c:v>12.4506</c:v>
                </c:pt>
                <c:pt idx="18501" formatCode="General">
                  <c:v>12.4513</c:v>
                </c:pt>
                <c:pt idx="18502" formatCode="General">
                  <c:v>12.4519</c:v>
                </c:pt>
                <c:pt idx="18503" formatCode="General">
                  <c:v>12.4526</c:v>
                </c:pt>
                <c:pt idx="18504" formatCode="General">
                  <c:v>12.4533</c:v>
                </c:pt>
                <c:pt idx="18505" formatCode="General">
                  <c:v>12.454000000000001</c:v>
                </c:pt>
                <c:pt idx="18506" formatCode="General">
                  <c:v>12.454599999999999</c:v>
                </c:pt>
                <c:pt idx="18507" formatCode="General">
                  <c:v>12.455299999999999</c:v>
                </c:pt>
                <c:pt idx="18508" formatCode="General">
                  <c:v>12.456</c:v>
                </c:pt>
                <c:pt idx="18509" formatCode="General">
                  <c:v>12.4567</c:v>
                </c:pt>
                <c:pt idx="18510" formatCode="General">
                  <c:v>12.4573</c:v>
                </c:pt>
                <c:pt idx="18511" formatCode="General">
                  <c:v>12.458</c:v>
                </c:pt>
                <c:pt idx="18512" formatCode="General">
                  <c:v>12.4587</c:v>
                </c:pt>
                <c:pt idx="18513" formatCode="General">
                  <c:v>12.459300000000001</c:v>
                </c:pt>
                <c:pt idx="18514" formatCode="General">
                  <c:v>12.46</c:v>
                </c:pt>
                <c:pt idx="18515" formatCode="General">
                  <c:v>12.460699999999999</c:v>
                </c:pt>
                <c:pt idx="18516" formatCode="General">
                  <c:v>12.461399999999999</c:v>
                </c:pt>
                <c:pt idx="18517" formatCode="General">
                  <c:v>12.462</c:v>
                </c:pt>
                <c:pt idx="18518" formatCode="General">
                  <c:v>12.4627</c:v>
                </c:pt>
                <c:pt idx="18519" formatCode="General">
                  <c:v>12.4634</c:v>
                </c:pt>
                <c:pt idx="18520" formatCode="General">
                  <c:v>12.4641</c:v>
                </c:pt>
                <c:pt idx="18521" formatCode="General">
                  <c:v>12.464700000000001</c:v>
                </c:pt>
                <c:pt idx="18522" formatCode="General">
                  <c:v>12.465400000000001</c:v>
                </c:pt>
                <c:pt idx="18523" formatCode="General">
                  <c:v>12.466100000000001</c:v>
                </c:pt>
                <c:pt idx="18524" formatCode="General">
                  <c:v>12.466699999999999</c:v>
                </c:pt>
                <c:pt idx="18525" formatCode="General">
                  <c:v>12.4674</c:v>
                </c:pt>
                <c:pt idx="18526" formatCode="General">
                  <c:v>12.4681</c:v>
                </c:pt>
                <c:pt idx="18527" formatCode="General">
                  <c:v>12.4688</c:v>
                </c:pt>
                <c:pt idx="18528" formatCode="General">
                  <c:v>12.4694</c:v>
                </c:pt>
                <c:pt idx="18529" formatCode="General">
                  <c:v>12.4701</c:v>
                </c:pt>
                <c:pt idx="18530" formatCode="General">
                  <c:v>12.470800000000001</c:v>
                </c:pt>
                <c:pt idx="18531" formatCode="General">
                  <c:v>12.471500000000001</c:v>
                </c:pt>
                <c:pt idx="18532" formatCode="General">
                  <c:v>12.472099999999999</c:v>
                </c:pt>
                <c:pt idx="18533" formatCode="General">
                  <c:v>12.472799999999999</c:v>
                </c:pt>
                <c:pt idx="18534" formatCode="General">
                  <c:v>12.4735</c:v>
                </c:pt>
                <c:pt idx="18535" formatCode="General">
                  <c:v>12.4742</c:v>
                </c:pt>
                <c:pt idx="18536" formatCode="General">
                  <c:v>12.4748</c:v>
                </c:pt>
                <c:pt idx="18537" formatCode="General">
                  <c:v>12.4755</c:v>
                </c:pt>
                <c:pt idx="18538" formatCode="General">
                  <c:v>12.4762</c:v>
                </c:pt>
                <c:pt idx="18539" formatCode="General">
                  <c:v>12.476800000000001</c:v>
                </c:pt>
                <c:pt idx="18540" formatCode="General">
                  <c:v>12.477499999999999</c:v>
                </c:pt>
                <c:pt idx="18541" formatCode="General">
                  <c:v>12.478199999999999</c:v>
                </c:pt>
                <c:pt idx="18542" formatCode="General">
                  <c:v>12.478899999999999</c:v>
                </c:pt>
                <c:pt idx="18543" formatCode="General">
                  <c:v>12.4795</c:v>
                </c:pt>
                <c:pt idx="18544" formatCode="General">
                  <c:v>12.4802</c:v>
                </c:pt>
                <c:pt idx="18545" formatCode="General">
                  <c:v>12.4809</c:v>
                </c:pt>
                <c:pt idx="18546" formatCode="General">
                  <c:v>12.4816</c:v>
                </c:pt>
                <c:pt idx="18547" formatCode="General">
                  <c:v>12.482200000000001</c:v>
                </c:pt>
                <c:pt idx="18548" formatCode="General">
                  <c:v>12.482900000000001</c:v>
                </c:pt>
                <c:pt idx="18549" formatCode="General">
                  <c:v>12.483599999999999</c:v>
                </c:pt>
                <c:pt idx="18550" formatCode="General">
                  <c:v>12.4842</c:v>
                </c:pt>
                <c:pt idx="18551" formatCode="General">
                  <c:v>12.4849</c:v>
                </c:pt>
                <c:pt idx="18552" formatCode="General">
                  <c:v>12.4856</c:v>
                </c:pt>
                <c:pt idx="18553" formatCode="General">
                  <c:v>12.4863</c:v>
                </c:pt>
                <c:pt idx="18554" formatCode="General">
                  <c:v>12.4869</c:v>
                </c:pt>
                <c:pt idx="18555" formatCode="General">
                  <c:v>12.4876</c:v>
                </c:pt>
                <c:pt idx="18556" formatCode="General">
                  <c:v>12.488300000000001</c:v>
                </c:pt>
                <c:pt idx="18557" formatCode="General">
                  <c:v>12.489000000000001</c:v>
                </c:pt>
                <c:pt idx="18558" formatCode="General">
                  <c:v>12.489599999999999</c:v>
                </c:pt>
                <c:pt idx="18559" formatCode="General">
                  <c:v>12.4903</c:v>
                </c:pt>
                <c:pt idx="18560" formatCode="General">
                  <c:v>12.491</c:v>
                </c:pt>
                <c:pt idx="18561" formatCode="General">
                  <c:v>12.4916</c:v>
                </c:pt>
                <c:pt idx="18562" formatCode="General">
                  <c:v>12.4923</c:v>
                </c:pt>
                <c:pt idx="18563" formatCode="General">
                  <c:v>12.493</c:v>
                </c:pt>
                <c:pt idx="18564" formatCode="General">
                  <c:v>12.4937</c:v>
                </c:pt>
                <c:pt idx="18565" formatCode="General">
                  <c:v>12.494300000000001</c:v>
                </c:pt>
                <c:pt idx="18566" formatCode="General">
                  <c:v>12.494999999999999</c:v>
                </c:pt>
                <c:pt idx="18567" formatCode="General">
                  <c:v>12.495699999999999</c:v>
                </c:pt>
                <c:pt idx="18568" formatCode="General">
                  <c:v>12.4964</c:v>
                </c:pt>
                <c:pt idx="18569" formatCode="General">
                  <c:v>12.497</c:v>
                </c:pt>
                <c:pt idx="18570" formatCode="General">
                  <c:v>12.4977</c:v>
                </c:pt>
                <c:pt idx="18571" formatCode="General">
                  <c:v>12.4984</c:v>
                </c:pt>
                <c:pt idx="18572" formatCode="General">
                  <c:v>12.4991</c:v>
                </c:pt>
                <c:pt idx="18573" formatCode="General">
                  <c:v>12.499700000000001</c:v>
                </c:pt>
                <c:pt idx="18574" formatCode="General">
                  <c:v>12.500400000000001</c:v>
                </c:pt>
                <c:pt idx="18575" formatCode="General">
                  <c:v>12.501099999999999</c:v>
                </c:pt>
                <c:pt idx="18576" formatCode="General">
                  <c:v>12.5017</c:v>
                </c:pt>
                <c:pt idx="18577" formatCode="General">
                  <c:v>12.5024</c:v>
                </c:pt>
                <c:pt idx="18578" formatCode="General">
                  <c:v>12.5031</c:v>
                </c:pt>
                <c:pt idx="18579" formatCode="General">
                  <c:v>12.5038</c:v>
                </c:pt>
                <c:pt idx="18580" formatCode="General">
                  <c:v>12.5044</c:v>
                </c:pt>
                <c:pt idx="18581" formatCode="General">
                  <c:v>12.505100000000001</c:v>
                </c:pt>
                <c:pt idx="18582" formatCode="General">
                  <c:v>12.505800000000001</c:v>
                </c:pt>
                <c:pt idx="18583" formatCode="General">
                  <c:v>12.506500000000001</c:v>
                </c:pt>
                <c:pt idx="18584" formatCode="General">
                  <c:v>12.507099999999999</c:v>
                </c:pt>
                <c:pt idx="18585" formatCode="General">
                  <c:v>12.5078</c:v>
                </c:pt>
                <c:pt idx="18586" formatCode="General">
                  <c:v>12.5085</c:v>
                </c:pt>
                <c:pt idx="18587" formatCode="General">
                  <c:v>12.5091</c:v>
                </c:pt>
                <c:pt idx="18588" formatCode="General">
                  <c:v>12.5098</c:v>
                </c:pt>
                <c:pt idx="18589" formatCode="General">
                  <c:v>12.5105</c:v>
                </c:pt>
                <c:pt idx="18590" formatCode="General">
                  <c:v>12.511200000000001</c:v>
                </c:pt>
                <c:pt idx="18591" formatCode="General">
                  <c:v>12.511799999999999</c:v>
                </c:pt>
                <c:pt idx="18592" formatCode="General">
                  <c:v>12.512499999999999</c:v>
                </c:pt>
                <c:pt idx="18593" formatCode="General">
                  <c:v>12.513199999999999</c:v>
                </c:pt>
                <c:pt idx="18594" formatCode="General">
                  <c:v>12.5139</c:v>
                </c:pt>
                <c:pt idx="18595" formatCode="General">
                  <c:v>12.5145</c:v>
                </c:pt>
                <c:pt idx="18596" formatCode="General">
                  <c:v>12.5152</c:v>
                </c:pt>
                <c:pt idx="18597" formatCode="General">
                  <c:v>12.5159</c:v>
                </c:pt>
                <c:pt idx="18598" formatCode="General">
                  <c:v>12.516500000000001</c:v>
                </c:pt>
                <c:pt idx="18599" formatCode="General">
                  <c:v>12.517200000000001</c:v>
                </c:pt>
                <c:pt idx="18600" formatCode="General">
                  <c:v>12.517899999999999</c:v>
                </c:pt>
                <c:pt idx="18601" formatCode="General">
                  <c:v>12.518599999999999</c:v>
                </c:pt>
                <c:pt idx="18602" formatCode="General">
                  <c:v>12.5192</c:v>
                </c:pt>
                <c:pt idx="18603" formatCode="General">
                  <c:v>12.5199</c:v>
                </c:pt>
                <c:pt idx="18604" formatCode="General">
                  <c:v>12.5206</c:v>
                </c:pt>
                <c:pt idx="18605" formatCode="General">
                  <c:v>12.5213</c:v>
                </c:pt>
                <c:pt idx="18606" formatCode="General">
                  <c:v>12.5219</c:v>
                </c:pt>
                <c:pt idx="18607" formatCode="General">
                  <c:v>12.522600000000001</c:v>
                </c:pt>
                <c:pt idx="18608" formatCode="General">
                  <c:v>12.523300000000001</c:v>
                </c:pt>
                <c:pt idx="18609" formatCode="General">
                  <c:v>12.523999999999999</c:v>
                </c:pt>
                <c:pt idx="18610" formatCode="General">
                  <c:v>12.5246</c:v>
                </c:pt>
                <c:pt idx="18611" formatCode="General">
                  <c:v>12.5253</c:v>
                </c:pt>
                <c:pt idx="18612" formatCode="General">
                  <c:v>12.526</c:v>
                </c:pt>
                <c:pt idx="18613" formatCode="General">
                  <c:v>12.5266</c:v>
                </c:pt>
                <c:pt idx="18614" formatCode="General">
                  <c:v>12.5273</c:v>
                </c:pt>
                <c:pt idx="18615" formatCode="General">
                  <c:v>12.528</c:v>
                </c:pt>
                <c:pt idx="18616" formatCode="General">
                  <c:v>12.528700000000001</c:v>
                </c:pt>
                <c:pt idx="18617" formatCode="General">
                  <c:v>12.529299999999999</c:v>
                </c:pt>
                <c:pt idx="18618" formatCode="General">
                  <c:v>12.53</c:v>
                </c:pt>
                <c:pt idx="18619" formatCode="General">
                  <c:v>12.5307</c:v>
                </c:pt>
                <c:pt idx="18620" formatCode="General">
                  <c:v>12.5314</c:v>
                </c:pt>
                <c:pt idx="18621" formatCode="General">
                  <c:v>12.532</c:v>
                </c:pt>
                <c:pt idx="18622" formatCode="General">
                  <c:v>12.5327</c:v>
                </c:pt>
                <c:pt idx="18623" formatCode="General">
                  <c:v>12.5334</c:v>
                </c:pt>
                <c:pt idx="18624" formatCode="General">
                  <c:v>12.534000000000001</c:v>
                </c:pt>
                <c:pt idx="18625" formatCode="General">
                  <c:v>12.534700000000001</c:v>
                </c:pt>
                <c:pt idx="18626" formatCode="General">
                  <c:v>12.535399999999999</c:v>
                </c:pt>
                <c:pt idx="18627" formatCode="General">
                  <c:v>12.536099999999999</c:v>
                </c:pt>
                <c:pt idx="18628" formatCode="General">
                  <c:v>12.5367</c:v>
                </c:pt>
                <c:pt idx="18629" formatCode="General">
                  <c:v>12.5374</c:v>
                </c:pt>
                <c:pt idx="18630" formatCode="General">
                  <c:v>12.5381</c:v>
                </c:pt>
                <c:pt idx="18631" formatCode="General">
                  <c:v>12.5388</c:v>
                </c:pt>
                <c:pt idx="18632" formatCode="General">
                  <c:v>12.539400000000001</c:v>
                </c:pt>
                <c:pt idx="18633" formatCode="General">
                  <c:v>12.540100000000001</c:v>
                </c:pt>
                <c:pt idx="18634" formatCode="General">
                  <c:v>12.540800000000001</c:v>
                </c:pt>
                <c:pt idx="18635" formatCode="General">
                  <c:v>12.541499999999999</c:v>
                </c:pt>
                <c:pt idx="18636" formatCode="General">
                  <c:v>12.5421</c:v>
                </c:pt>
                <c:pt idx="18637" formatCode="General">
                  <c:v>12.5428</c:v>
                </c:pt>
                <c:pt idx="18638" formatCode="General">
                  <c:v>12.5435</c:v>
                </c:pt>
                <c:pt idx="18639" formatCode="General">
                  <c:v>12.5441</c:v>
                </c:pt>
                <c:pt idx="18640" formatCode="General">
                  <c:v>12.5448</c:v>
                </c:pt>
                <c:pt idx="18641" formatCode="General">
                  <c:v>12.545500000000001</c:v>
                </c:pt>
                <c:pt idx="18642" formatCode="General">
                  <c:v>12.546200000000001</c:v>
                </c:pt>
                <c:pt idx="18643" formatCode="General">
                  <c:v>12.546799999999999</c:v>
                </c:pt>
                <c:pt idx="18644" formatCode="General">
                  <c:v>12.547499999999999</c:v>
                </c:pt>
                <c:pt idx="18645" formatCode="General">
                  <c:v>12.5482</c:v>
                </c:pt>
                <c:pt idx="18646" formatCode="General">
                  <c:v>12.5489</c:v>
                </c:pt>
                <c:pt idx="18647" formatCode="General">
                  <c:v>12.5495</c:v>
                </c:pt>
                <c:pt idx="18648" formatCode="General">
                  <c:v>12.5502</c:v>
                </c:pt>
                <c:pt idx="18649" formatCode="General">
                  <c:v>12.5509</c:v>
                </c:pt>
                <c:pt idx="18650" formatCode="General">
                  <c:v>12.551500000000001</c:v>
                </c:pt>
                <c:pt idx="18651" formatCode="General">
                  <c:v>12.552199999999999</c:v>
                </c:pt>
                <c:pt idx="18652" formatCode="General">
                  <c:v>12.552899999999999</c:v>
                </c:pt>
                <c:pt idx="18653" formatCode="General">
                  <c:v>12.553599999999999</c:v>
                </c:pt>
                <c:pt idx="18654" formatCode="General">
                  <c:v>12.5542</c:v>
                </c:pt>
                <c:pt idx="18655" formatCode="General">
                  <c:v>12.5549</c:v>
                </c:pt>
                <c:pt idx="18656" formatCode="General">
                  <c:v>12.5556</c:v>
                </c:pt>
                <c:pt idx="18657" formatCode="General">
                  <c:v>12.5563</c:v>
                </c:pt>
                <c:pt idx="18658" formatCode="General">
                  <c:v>12.556900000000001</c:v>
                </c:pt>
                <c:pt idx="18659" formatCode="General">
                  <c:v>12.557600000000001</c:v>
                </c:pt>
                <c:pt idx="18660" formatCode="General">
                  <c:v>12.558299999999999</c:v>
                </c:pt>
                <c:pt idx="18661" formatCode="General">
                  <c:v>12.5589</c:v>
                </c:pt>
                <c:pt idx="18662" formatCode="General">
                  <c:v>12.5596</c:v>
                </c:pt>
                <c:pt idx="18663" formatCode="General">
                  <c:v>12.5603</c:v>
                </c:pt>
                <c:pt idx="18664" formatCode="General">
                  <c:v>12.561</c:v>
                </c:pt>
                <c:pt idx="18665" formatCode="General">
                  <c:v>12.5616</c:v>
                </c:pt>
                <c:pt idx="18666" formatCode="General">
                  <c:v>12.5623</c:v>
                </c:pt>
                <c:pt idx="18667" formatCode="General">
                  <c:v>12.563000000000001</c:v>
                </c:pt>
                <c:pt idx="18668" formatCode="General">
                  <c:v>12.563700000000001</c:v>
                </c:pt>
                <c:pt idx="18669" formatCode="General">
                  <c:v>12.564299999999999</c:v>
                </c:pt>
                <c:pt idx="18670" formatCode="General">
                  <c:v>12.565</c:v>
                </c:pt>
                <c:pt idx="18671" formatCode="General">
                  <c:v>12.5657</c:v>
                </c:pt>
                <c:pt idx="18672" formatCode="General">
                  <c:v>12.5664</c:v>
                </c:pt>
                <c:pt idx="18673" formatCode="General">
                  <c:v>12.567</c:v>
                </c:pt>
                <c:pt idx="18674" formatCode="General">
                  <c:v>12.5677</c:v>
                </c:pt>
                <c:pt idx="18675" formatCode="General">
                  <c:v>12.5684</c:v>
                </c:pt>
                <c:pt idx="18676" formatCode="General">
                  <c:v>12.569000000000001</c:v>
                </c:pt>
                <c:pt idx="18677" formatCode="General">
                  <c:v>12.569699999999999</c:v>
                </c:pt>
                <c:pt idx="18678" formatCode="General">
                  <c:v>12.570399999999999</c:v>
                </c:pt>
                <c:pt idx="18679" formatCode="General">
                  <c:v>12.571099999999999</c:v>
                </c:pt>
                <c:pt idx="18680" formatCode="General">
                  <c:v>12.5717</c:v>
                </c:pt>
                <c:pt idx="18681" formatCode="General">
                  <c:v>12.5724</c:v>
                </c:pt>
                <c:pt idx="18682" formatCode="General">
                  <c:v>12.5731</c:v>
                </c:pt>
                <c:pt idx="18683" formatCode="General">
                  <c:v>12.5738</c:v>
                </c:pt>
                <c:pt idx="18684" formatCode="General">
                  <c:v>12.574400000000001</c:v>
                </c:pt>
                <c:pt idx="18685" formatCode="General">
                  <c:v>12.575100000000001</c:v>
                </c:pt>
                <c:pt idx="18686" formatCode="General">
                  <c:v>12.575799999999999</c:v>
                </c:pt>
                <c:pt idx="18687" formatCode="General">
                  <c:v>12.5764</c:v>
                </c:pt>
                <c:pt idx="18688" formatCode="General">
                  <c:v>12.5771</c:v>
                </c:pt>
                <c:pt idx="18689" formatCode="General">
                  <c:v>12.5778</c:v>
                </c:pt>
                <c:pt idx="18690" formatCode="General">
                  <c:v>12.5785</c:v>
                </c:pt>
                <c:pt idx="18691" formatCode="General">
                  <c:v>12.5791</c:v>
                </c:pt>
                <c:pt idx="18692" formatCode="General">
                  <c:v>12.579800000000001</c:v>
                </c:pt>
                <c:pt idx="18693" formatCode="General">
                  <c:v>12.580500000000001</c:v>
                </c:pt>
                <c:pt idx="18694" formatCode="General">
                  <c:v>12.581200000000001</c:v>
                </c:pt>
                <c:pt idx="18695" formatCode="General">
                  <c:v>12.581799999999999</c:v>
                </c:pt>
                <c:pt idx="18696" formatCode="General">
                  <c:v>12.5825</c:v>
                </c:pt>
                <c:pt idx="18697" formatCode="General">
                  <c:v>12.5832</c:v>
                </c:pt>
                <c:pt idx="18698" formatCode="General">
                  <c:v>12.5839</c:v>
                </c:pt>
                <c:pt idx="18699" formatCode="General">
                  <c:v>12.5845</c:v>
                </c:pt>
                <c:pt idx="18700" formatCode="General">
                  <c:v>12.5852</c:v>
                </c:pt>
                <c:pt idx="18701" formatCode="General">
                  <c:v>12.585900000000001</c:v>
                </c:pt>
                <c:pt idx="18702" formatCode="General">
                  <c:v>12.586499999999999</c:v>
                </c:pt>
                <c:pt idx="18703" formatCode="General">
                  <c:v>12.587199999999999</c:v>
                </c:pt>
                <c:pt idx="18704" formatCode="General">
                  <c:v>12.587899999999999</c:v>
                </c:pt>
                <c:pt idx="18705" formatCode="General">
                  <c:v>12.5886</c:v>
                </c:pt>
                <c:pt idx="18706" formatCode="General">
                  <c:v>12.5892</c:v>
                </c:pt>
                <c:pt idx="18707" formatCode="General">
                  <c:v>12.5899</c:v>
                </c:pt>
                <c:pt idx="18708" formatCode="General">
                  <c:v>12.5906</c:v>
                </c:pt>
                <c:pt idx="18709" formatCode="General">
                  <c:v>12.5913</c:v>
                </c:pt>
                <c:pt idx="18710" formatCode="General">
                  <c:v>12.591900000000001</c:v>
                </c:pt>
                <c:pt idx="18711" formatCode="General">
                  <c:v>12.592599999999999</c:v>
                </c:pt>
                <c:pt idx="18712" formatCode="General">
                  <c:v>12.593299999999999</c:v>
                </c:pt>
                <c:pt idx="18713" formatCode="General">
                  <c:v>12.5939</c:v>
                </c:pt>
                <c:pt idx="18714" formatCode="General">
                  <c:v>12.5946</c:v>
                </c:pt>
                <c:pt idx="18715" formatCode="General">
                  <c:v>12.5953</c:v>
                </c:pt>
                <c:pt idx="18716" formatCode="General">
                  <c:v>12.596</c:v>
                </c:pt>
                <c:pt idx="18717" formatCode="General">
                  <c:v>12.5966</c:v>
                </c:pt>
                <c:pt idx="18718" formatCode="General">
                  <c:v>12.597300000000001</c:v>
                </c:pt>
                <c:pt idx="18719" formatCode="General">
                  <c:v>12.598000000000001</c:v>
                </c:pt>
                <c:pt idx="18720" formatCode="General">
                  <c:v>12.598699999999999</c:v>
                </c:pt>
                <c:pt idx="18721" formatCode="General">
                  <c:v>12.599299999999999</c:v>
                </c:pt>
                <c:pt idx="18722" formatCode="General">
                  <c:v>12.6</c:v>
                </c:pt>
                <c:pt idx="18723" formatCode="General">
                  <c:v>12.6007</c:v>
                </c:pt>
                <c:pt idx="18724" formatCode="General">
                  <c:v>12.6013</c:v>
                </c:pt>
                <c:pt idx="18725" formatCode="General">
                  <c:v>12.602</c:v>
                </c:pt>
                <c:pt idx="18726" formatCode="General">
                  <c:v>12.6027</c:v>
                </c:pt>
                <c:pt idx="18727" formatCode="General">
                  <c:v>12.603400000000001</c:v>
                </c:pt>
                <c:pt idx="18728" formatCode="General">
                  <c:v>12.603999999999999</c:v>
                </c:pt>
                <c:pt idx="18729" formatCode="General">
                  <c:v>12.604699999999999</c:v>
                </c:pt>
                <c:pt idx="18730" formatCode="General">
                  <c:v>12.605399999999999</c:v>
                </c:pt>
                <c:pt idx="18731" formatCode="General">
                  <c:v>12.6061</c:v>
                </c:pt>
                <c:pt idx="18732" formatCode="General">
                  <c:v>12.6067</c:v>
                </c:pt>
                <c:pt idx="18733" formatCode="General">
                  <c:v>12.6074</c:v>
                </c:pt>
                <c:pt idx="18734" formatCode="General">
                  <c:v>12.6081</c:v>
                </c:pt>
                <c:pt idx="18735" formatCode="General">
                  <c:v>12.6088</c:v>
                </c:pt>
                <c:pt idx="18736" formatCode="General">
                  <c:v>12.609400000000001</c:v>
                </c:pt>
                <c:pt idx="18737" formatCode="General">
                  <c:v>12.610099999999999</c:v>
                </c:pt>
                <c:pt idx="18738" formatCode="General">
                  <c:v>12.610799999999999</c:v>
                </c:pt>
                <c:pt idx="18739" formatCode="General">
                  <c:v>12.6114</c:v>
                </c:pt>
                <c:pt idx="18740" formatCode="General">
                  <c:v>12.6121</c:v>
                </c:pt>
                <c:pt idx="18741" formatCode="General">
                  <c:v>12.6128</c:v>
                </c:pt>
                <c:pt idx="18742" formatCode="General">
                  <c:v>12.6135</c:v>
                </c:pt>
                <c:pt idx="18743" formatCode="General">
                  <c:v>12.614100000000001</c:v>
                </c:pt>
                <c:pt idx="18744" formatCode="General">
                  <c:v>12.614800000000001</c:v>
                </c:pt>
                <c:pt idx="18745" formatCode="General">
                  <c:v>12.615500000000001</c:v>
                </c:pt>
                <c:pt idx="18746" formatCode="General">
                  <c:v>12.616199999999999</c:v>
                </c:pt>
                <c:pt idx="18747" formatCode="General">
                  <c:v>12.6168</c:v>
                </c:pt>
                <c:pt idx="18748" formatCode="General">
                  <c:v>12.6175</c:v>
                </c:pt>
                <c:pt idx="18749" formatCode="General">
                  <c:v>12.6182</c:v>
                </c:pt>
                <c:pt idx="18750" formatCode="General">
                  <c:v>12.6188</c:v>
                </c:pt>
                <c:pt idx="18751" formatCode="General">
                  <c:v>12.6195</c:v>
                </c:pt>
                <c:pt idx="18752" formatCode="General">
                  <c:v>12.620200000000001</c:v>
                </c:pt>
                <c:pt idx="18753" formatCode="General">
                  <c:v>12.620900000000001</c:v>
                </c:pt>
                <c:pt idx="18754" formatCode="General">
                  <c:v>12.621499999999999</c:v>
                </c:pt>
                <c:pt idx="18755" formatCode="General">
                  <c:v>12.622199999999999</c:v>
                </c:pt>
                <c:pt idx="18756" formatCode="General">
                  <c:v>12.6229</c:v>
                </c:pt>
                <c:pt idx="18757" formatCode="General">
                  <c:v>12.6236</c:v>
                </c:pt>
                <c:pt idx="18758" formatCode="General">
                  <c:v>12.6242</c:v>
                </c:pt>
                <c:pt idx="18759" formatCode="General">
                  <c:v>12.6249</c:v>
                </c:pt>
                <c:pt idx="18760" formatCode="General">
                  <c:v>12.6256</c:v>
                </c:pt>
                <c:pt idx="18761" formatCode="General">
                  <c:v>12.626200000000001</c:v>
                </c:pt>
                <c:pt idx="18762" formatCode="General">
                  <c:v>12.626899999999999</c:v>
                </c:pt>
                <c:pt idx="18763" formatCode="General">
                  <c:v>12.627599999999999</c:v>
                </c:pt>
                <c:pt idx="18764" formatCode="General">
                  <c:v>12.628299999999999</c:v>
                </c:pt>
                <c:pt idx="18765" formatCode="General">
                  <c:v>12.6289</c:v>
                </c:pt>
                <c:pt idx="18766" formatCode="General">
                  <c:v>12.6296</c:v>
                </c:pt>
                <c:pt idx="18767" formatCode="General">
                  <c:v>12.6303</c:v>
                </c:pt>
                <c:pt idx="18768" formatCode="General">
                  <c:v>12.631</c:v>
                </c:pt>
                <c:pt idx="18769" formatCode="General">
                  <c:v>12.631600000000001</c:v>
                </c:pt>
                <c:pt idx="18770" formatCode="General">
                  <c:v>12.632300000000001</c:v>
                </c:pt>
                <c:pt idx="18771" formatCode="General">
                  <c:v>12.632999999999999</c:v>
                </c:pt>
                <c:pt idx="18772" formatCode="General">
                  <c:v>12.633699999999999</c:v>
                </c:pt>
                <c:pt idx="18773" formatCode="General">
                  <c:v>12.6343</c:v>
                </c:pt>
                <c:pt idx="18774" formatCode="General">
                  <c:v>12.635</c:v>
                </c:pt>
                <c:pt idx="18775" formatCode="General">
                  <c:v>12.6357</c:v>
                </c:pt>
                <c:pt idx="18776" formatCode="General">
                  <c:v>12.6363</c:v>
                </c:pt>
                <c:pt idx="18777" formatCode="General">
                  <c:v>12.637</c:v>
                </c:pt>
                <c:pt idx="18778" formatCode="General">
                  <c:v>12.637700000000001</c:v>
                </c:pt>
                <c:pt idx="18779" formatCode="General">
                  <c:v>12.638400000000001</c:v>
                </c:pt>
                <c:pt idx="18780" formatCode="General">
                  <c:v>12.638999999999999</c:v>
                </c:pt>
                <c:pt idx="18781" formatCode="General">
                  <c:v>12.639699999999999</c:v>
                </c:pt>
                <c:pt idx="18782" formatCode="General">
                  <c:v>12.6404</c:v>
                </c:pt>
                <c:pt idx="18783" formatCode="General">
                  <c:v>12.6411</c:v>
                </c:pt>
                <c:pt idx="18784" formatCode="General">
                  <c:v>12.6417</c:v>
                </c:pt>
                <c:pt idx="18785" formatCode="General">
                  <c:v>12.6424</c:v>
                </c:pt>
                <c:pt idx="18786" formatCode="General">
                  <c:v>12.6431</c:v>
                </c:pt>
                <c:pt idx="18787" formatCode="General">
                  <c:v>12.643700000000001</c:v>
                </c:pt>
                <c:pt idx="18788" formatCode="General">
                  <c:v>12.644399999999999</c:v>
                </c:pt>
                <c:pt idx="18789" formatCode="General">
                  <c:v>12.645099999999999</c:v>
                </c:pt>
                <c:pt idx="18790" formatCode="General">
                  <c:v>12.645799999999999</c:v>
                </c:pt>
                <c:pt idx="18791" formatCode="General">
                  <c:v>12.6464</c:v>
                </c:pt>
                <c:pt idx="18792" formatCode="General">
                  <c:v>12.6471</c:v>
                </c:pt>
                <c:pt idx="18793" formatCode="General">
                  <c:v>12.6478</c:v>
                </c:pt>
                <c:pt idx="18794" formatCode="General">
                  <c:v>12.6485</c:v>
                </c:pt>
                <c:pt idx="18795" formatCode="General">
                  <c:v>12.649100000000001</c:v>
                </c:pt>
                <c:pt idx="18796" formatCode="General">
                  <c:v>12.649800000000001</c:v>
                </c:pt>
                <c:pt idx="18797" formatCode="General">
                  <c:v>12.650499999999999</c:v>
                </c:pt>
                <c:pt idx="18798" formatCode="General">
                  <c:v>12.651199999999999</c:v>
                </c:pt>
                <c:pt idx="18799" formatCode="General">
                  <c:v>12.6518</c:v>
                </c:pt>
                <c:pt idx="18800" formatCode="General">
                  <c:v>12.6525</c:v>
                </c:pt>
                <c:pt idx="18801" formatCode="General">
                  <c:v>12.6532</c:v>
                </c:pt>
                <c:pt idx="18802" formatCode="General">
                  <c:v>12.6538</c:v>
                </c:pt>
                <c:pt idx="18803" formatCode="General">
                  <c:v>12.654500000000001</c:v>
                </c:pt>
                <c:pt idx="18804" formatCode="General">
                  <c:v>12.655200000000001</c:v>
                </c:pt>
                <c:pt idx="18805" formatCode="General">
                  <c:v>12.655900000000001</c:v>
                </c:pt>
                <c:pt idx="18806" formatCode="General">
                  <c:v>12.656499999999999</c:v>
                </c:pt>
                <c:pt idx="18807" formatCode="General">
                  <c:v>12.6572</c:v>
                </c:pt>
                <c:pt idx="18808" formatCode="General">
                  <c:v>12.6579</c:v>
                </c:pt>
                <c:pt idx="18809" formatCode="General">
                  <c:v>12.6586</c:v>
                </c:pt>
                <c:pt idx="18810" formatCode="General">
                  <c:v>12.6592</c:v>
                </c:pt>
                <c:pt idx="18811" formatCode="General">
                  <c:v>12.6599</c:v>
                </c:pt>
                <c:pt idx="18812" formatCode="General">
                  <c:v>12.660600000000001</c:v>
                </c:pt>
                <c:pt idx="18813" formatCode="General">
                  <c:v>12.661199999999999</c:v>
                </c:pt>
                <c:pt idx="18814" formatCode="General">
                  <c:v>12.661899999999999</c:v>
                </c:pt>
                <c:pt idx="18815" formatCode="General">
                  <c:v>12.662599999999999</c:v>
                </c:pt>
                <c:pt idx="18816" formatCode="General">
                  <c:v>12.6633</c:v>
                </c:pt>
                <c:pt idx="18817" formatCode="General">
                  <c:v>12.6639</c:v>
                </c:pt>
                <c:pt idx="18818" formatCode="General">
                  <c:v>12.6646</c:v>
                </c:pt>
                <c:pt idx="18819" formatCode="General">
                  <c:v>12.6653</c:v>
                </c:pt>
                <c:pt idx="18820" formatCode="General">
                  <c:v>12.666</c:v>
                </c:pt>
                <c:pt idx="18821" formatCode="General">
                  <c:v>12.666600000000001</c:v>
                </c:pt>
                <c:pt idx="18822" formatCode="General">
                  <c:v>12.667299999999999</c:v>
                </c:pt>
                <c:pt idx="18823" formatCode="General">
                  <c:v>12.667999999999999</c:v>
                </c:pt>
                <c:pt idx="18824" formatCode="General">
                  <c:v>12.6686</c:v>
                </c:pt>
                <c:pt idx="18825" formatCode="General">
                  <c:v>12.6693</c:v>
                </c:pt>
                <c:pt idx="18826" formatCode="General">
                  <c:v>12.67</c:v>
                </c:pt>
                <c:pt idx="18827" formatCode="General">
                  <c:v>12.6707</c:v>
                </c:pt>
                <c:pt idx="18828" formatCode="General">
                  <c:v>12.6713</c:v>
                </c:pt>
                <c:pt idx="18829" formatCode="General">
                  <c:v>12.672000000000001</c:v>
                </c:pt>
                <c:pt idx="18830" formatCode="General">
                  <c:v>12.672700000000001</c:v>
                </c:pt>
                <c:pt idx="18831" formatCode="General">
                  <c:v>12.673400000000001</c:v>
                </c:pt>
                <c:pt idx="18832" formatCode="General">
                  <c:v>12.673999999999999</c:v>
                </c:pt>
                <c:pt idx="18833" formatCode="General">
                  <c:v>12.6747</c:v>
                </c:pt>
                <c:pt idx="18834" formatCode="General">
                  <c:v>12.6754</c:v>
                </c:pt>
                <c:pt idx="18835" formatCode="General">
                  <c:v>12.6761</c:v>
                </c:pt>
                <c:pt idx="18836" formatCode="General">
                  <c:v>12.6767</c:v>
                </c:pt>
                <c:pt idx="18837" formatCode="General">
                  <c:v>12.6774</c:v>
                </c:pt>
                <c:pt idx="18838" formatCode="General">
                  <c:v>12.678100000000001</c:v>
                </c:pt>
                <c:pt idx="18839" formatCode="General">
                  <c:v>12.678699999999999</c:v>
                </c:pt>
                <c:pt idx="18840" formatCode="General">
                  <c:v>12.679399999999999</c:v>
                </c:pt>
                <c:pt idx="18841" formatCode="General">
                  <c:v>12.680099999999999</c:v>
                </c:pt>
                <c:pt idx="18842" formatCode="General">
                  <c:v>12.6808</c:v>
                </c:pt>
                <c:pt idx="18843" formatCode="General">
                  <c:v>12.6814</c:v>
                </c:pt>
                <c:pt idx="18844" formatCode="General">
                  <c:v>12.6821</c:v>
                </c:pt>
                <c:pt idx="18845" formatCode="General">
                  <c:v>12.6828</c:v>
                </c:pt>
                <c:pt idx="18846" formatCode="General">
                  <c:v>12.6835</c:v>
                </c:pt>
                <c:pt idx="18847" formatCode="General">
                  <c:v>12.684100000000001</c:v>
                </c:pt>
                <c:pt idx="18848" formatCode="General">
                  <c:v>12.684799999999999</c:v>
                </c:pt>
                <c:pt idx="18849" formatCode="General">
                  <c:v>12.685499999999999</c:v>
                </c:pt>
                <c:pt idx="18850" formatCode="General">
                  <c:v>12.6861</c:v>
                </c:pt>
                <c:pt idx="18851" formatCode="General">
                  <c:v>12.6868</c:v>
                </c:pt>
                <c:pt idx="18852" formatCode="General">
                  <c:v>12.6875</c:v>
                </c:pt>
                <c:pt idx="18853" formatCode="General">
                  <c:v>12.6882</c:v>
                </c:pt>
                <c:pt idx="18854" formatCode="General">
                  <c:v>12.688800000000001</c:v>
                </c:pt>
                <c:pt idx="18855" formatCode="General">
                  <c:v>12.689500000000001</c:v>
                </c:pt>
                <c:pt idx="18856" formatCode="General">
                  <c:v>12.690200000000001</c:v>
                </c:pt>
                <c:pt idx="18857" formatCode="General">
                  <c:v>12.690899999999999</c:v>
                </c:pt>
                <c:pt idx="18858" formatCode="General">
                  <c:v>12.6915</c:v>
                </c:pt>
                <c:pt idx="18859" formatCode="General">
                  <c:v>12.6922</c:v>
                </c:pt>
                <c:pt idx="18860" formatCode="General">
                  <c:v>12.6929</c:v>
                </c:pt>
                <c:pt idx="18861" formatCode="General">
                  <c:v>12.6936</c:v>
                </c:pt>
                <c:pt idx="18862" formatCode="General">
                  <c:v>12.6942</c:v>
                </c:pt>
                <c:pt idx="18863" formatCode="General">
                  <c:v>12.694900000000001</c:v>
                </c:pt>
                <c:pt idx="18864" formatCode="General">
                  <c:v>12.695600000000001</c:v>
                </c:pt>
                <c:pt idx="18865" formatCode="General">
                  <c:v>12.696199999999999</c:v>
                </c:pt>
                <c:pt idx="18866" formatCode="General">
                  <c:v>12.696899999999999</c:v>
                </c:pt>
                <c:pt idx="18867" formatCode="General">
                  <c:v>12.6976</c:v>
                </c:pt>
                <c:pt idx="18868" formatCode="General">
                  <c:v>12.6983</c:v>
                </c:pt>
                <c:pt idx="18869" formatCode="General">
                  <c:v>12.6989</c:v>
                </c:pt>
                <c:pt idx="18870" formatCode="General">
                  <c:v>12.6996</c:v>
                </c:pt>
                <c:pt idx="18871" formatCode="General">
                  <c:v>12.7003</c:v>
                </c:pt>
                <c:pt idx="18872" formatCode="General">
                  <c:v>12.701000000000001</c:v>
                </c:pt>
                <c:pt idx="18873" formatCode="General">
                  <c:v>12.701599999999999</c:v>
                </c:pt>
                <c:pt idx="18874" formatCode="General">
                  <c:v>12.702299999999999</c:v>
                </c:pt>
                <c:pt idx="18875" formatCode="General">
                  <c:v>12.702999999999999</c:v>
                </c:pt>
                <c:pt idx="18876" formatCode="General">
                  <c:v>12.7036</c:v>
                </c:pt>
                <c:pt idx="18877" formatCode="General">
                  <c:v>12.7043</c:v>
                </c:pt>
                <c:pt idx="18878" formatCode="General">
                  <c:v>12.705</c:v>
                </c:pt>
                <c:pt idx="18879" formatCode="General">
                  <c:v>12.7057</c:v>
                </c:pt>
                <c:pt idx="18880" formatCode="General">
                  <c:v>12.706300000000001</c:v>
                </c:pt>
                <c:pt idx="18881" formatCode="General">
                  <c:v>12.707000000000001</c:v>
                </c:pt>
                <c:pt idx="18882" formatCode="General">
                  <c:v>12.707700000000001</c:v>
                </c:pt>
                <c:pt idx="18883" formatCode="General">
                  <c:v>12.708399999999999</c:v>
                </c:pt>
                <c:pt idx="18884" formatCode="General">
                  <c:v>12.709</c:v>
                </c:pt>
                <c:pt idx="18885" formatCode="General">
                  <c:v>12.7097</c:v>
                </c:pt>
                <c:pt idx="18886" formatCode="General">
                  <c:v>12.7104</c:v>
                </c:pt>
                <c:pt idx="18887" formatCode="General">
                  <c:v>12.711</c:v>
                </c:pt>
                <c:pt idx="18888" formatCode="General">
                  <c:v>12.7117</c:v>
                </c:pt>
                <c:pt idx="18889" formatCode="General">
                  <c:v>12.712400000000001</c:v>
                </c:pt>
                <c:pt idx="18890" formatCode="General">
                  <c:v>12.713100000000001</c:v>
                </c:pt>
                <c:pt idx="18891" formatCode="General">
                  <c:v>12.713699999999999</c:v>
                </c:pt>
                <c:pt idx="18892" formatCode="General">
                  <c:v>12.714399999999999</c:v>
                </c:pt>
                <c:pt idx="18893" formatCode="General">
                  <c:v>12.7151</c:v>
                </c:pt>
                <c:pt idx="18894" formatCode="General">
                  <c:v>12.7158</c:v>
                </c:pt>
                <c:pt idx="18895" formatCode="General">
                  <c:v>12.7164</c:v>
                </c:pt>
                <c:pt idx="18896" formatCode="General">
                  <c:v>12.7171</c:v>
                </c:pt>
                <c:pt idx="18897" formatCode="General">
                  <c:v>12.7178</c:v>
                </c:pt>
                <c:pt idx="18898" formatCode="General">
                  <c:v>12.718500000000001</c:v>
                </c:pt>
                <c:pt idx="18899" formatCode="General">
                  <c:v>12.719099999999999</c:v>
                </c:pt>
                <c:pt idx="18900" formatCode="General">
                  <c:v>12.719799999999999</c:v>
                </c:pt>
                <c:pt idx="18901" formatCode="General">
                  <c:v>12.720499999999999</c:v>
                </c:pt>
                <c:pt idx="18902" formatCode="General">
                  <c:v>12.7211</c:v>
                </c:pt>
                <c:pt idx="18903" formatCode="General">
                  <c:v>12.7218</c:v>
                </c:pt>
                <c:pt idx="18904" formatCode="General">
                  <c:v>12.7225</c:v>
                </c:pt>
                <c:pt idx="18905" formatCode="General">
                  <c:v>12.7232</c:v>
                </c:pt>
                <c:pt idx="18906" formatCode="General">
                  <c:v>12.723800000000001</c:v>
                </c:pt>
                <c:pt idx="18907" formatCode="General">
                  <c:v>12.724500000000001</c:v>
                </c:pt>
                <c:pt idx="18908" formatCode="General">
                  <c:v>12.725199999999999</c:v>
                </c:pt>
                <c:pt idx="18909" formatCode="General">
                  <c:v>12.725899999999999</c:v>
                </c:pt>
                <c:pt idx="18910" formatCode="General">
                  <c:v>12.7265</c:v>
                </c:pt>
                <c:pt idx="18911" formatCode="General">
                  <c:v>12.7272</c:v>
                </c:pt>
                <c:pt idx="18912" formatCode="General">
                  <c:v>12.7279</c:v>
                </c:pt>
                <c:pt idx="18913" formatCode="General">
                  <c:v>12.7285</c:v>
                </c:pt>
                <c:pt idx="18914" formatCode="General">
                  <c:v>12.729200000000001</c:v>
                </c:pt>
                <c:pt idx="18915" formatCode="General">
                  <c:v>12.729900000000001</c:v>
                </c:pt>
                <c:pt idx="18916" formatCode="General">
                  <c:v>12.730600000000001</c:v>
                </c:pt>
                <c:pt idx="18917" formatCode="General">
                  <c:v>12.731199999999999</c:v>
                </c:pt>
                <c:pt idx="18918" formatCode="General">
                  <c:v>12.7319</c:v>
                </c:pt>
                <c:pt idx="18919" formatCode="General">
                  <c:v>12.7326</c:v>
                </c:pt>
                <c:pt idx="18920" formatCode="General">
                  <c:v>12.7333</c:v>
                </c:pt>
                <c:pt idx="18921" formatCode="General">
                  <c:v>12.7339</c:v>
                </c:pt>
                <c:pt idx="18922" formatCode="General">
                  <c:v>12.7346</c:v>
                </c:pt>
                <c:pt idx="18923" formatCode="General">
                  <c:v>12.735300000000001</c:v>
                </c:pt>
                <c:pt idx="18924" formatCode="General">
                  <c:v>12.735900000000001</c:v>
                </c:pt>
                <c:pt idx="18925" formatCode="General">
                  <c:v>12.736599999999999</c:v>
                </c:pt>
                <c:pt idx="18926" formatCode="General">
                  <c:v>12.737299999999999</c:v>
                </c:pt>
                <c:pt idx="18927" formatCode="General">
                  <c:v>12.738</c:v>
                </c:pt>
                <c:pt idx="18928" formatCode="General">
                  <c:v>12.7386</c:v>
                </c:pt>
                <c:pt idx="18929" formatCode="General">
                  <c:v>12.7393</c:v>
                </c:pt>
                <c:pt idx="18930" formatCode="General">
                  <c:v>12.74</c:v>
                </c:pt>
                <c:pt idx="18931" formatCode="General">
                  <c:v>12.7407</c:v>
                </c:pt>
                <c:pt idx="18932" formatCode="General">
                  <c:v>12.741300000000001</c:v>
                </c:pt>
                <c:pt idx="18933" formatCode="General">
                  <c:v>12.742000000000001</c:v>
                </c:pt>
                <c:pt idx="18934" formatCode="General">
                  <c:v>12.742699999999999</c:v>
                </c:pt>
                <c:pt idx="18935" formatCode="General">
                  <c:v>12.743399999999999</c:v>
                </c:pt>
                <c:pt idx="18936" formatCode="General">
                  <c:v>12.744</c:v>
                </c:pt>
                <c:pt idx="18937" formatCode="General">
                  <c:v>12.7447</c:v>
                </c:pt>
                <c:pt idx="18938" formatCode="General">
                  <c:v>12.7454</c:v>
                </c:pt>
                <c:pt idx="18939" formatCode="General">
                  <c:v>12.746</c:v>
                </c:pt>
                <c:pt idx="18940" formatCode="General">
                  <c:v>12.746700000000001</c:v>
                </c:pt>
                <c:pt idx="18941" formatCode="General">
                  <c:v>12.747400000000001</c:v>
                </c:pt>
                <c:pt idx="18942" formatCode="General">
                  <c:v>12.748100000000001</c:v>
                </c:pt>
                <c:pt idx="18943" formatCode="General">
                  <c:v>12.748699999999999</c:v>
                </c:pt>
                <c:pt idx="18944" formatCode="General">
                  <c:v>12.7494</c:v>
                </c:pt>
                <c:pt idx="18945" formatCode="General">
                  <c:v>12.7501</c:v>
                </c:pt>
                <c:pt idx="18946" formatCode="General">
                  <c:v>12.7508</c:v>
                </c:pt>
                <c:pt idx="18947" formatCode="General">
                  <c:v>12.7514</c:v>
                </c:pt>
                <c:pt idx="18948" formatCode="General">
                  <c:v>12.7521</c:v>
                </c:pt>
                <c:pt idx="18949" formatCode="General">
                  <c:v>12.752800000000001</c:v>
                </c:pt>
                <c:pt idx="18950" formatCode="General">
                  <c:v>12.753399999999999</c:v>
                </c:pt>
                <c:pt idx="18951" formatCode="General">
                  <c:v>12.754099999999999</c:v>
                </c:pt>
                <c:pt idx="18952" formatCode="General">
                  <c:v>12.754799999999999</c:v>
                </c:pt>
                <c:pt idx="18953" formatCode="General">
                  <c:v>12.7555</c:v>
                </c:pt>
                <c:pt idx="18954" formatCode="General">
                  <c:v>12.7561</c:v>
                </c:pt>
                <c:pt idx="18955" formatCode="General">
                  <c:v>12.7568</c:v>
                </c:pt>
                <c:pt idx="18956" formatCode="General">
                  <c:v>12.7575</c:v>
                </c:pt>
                <c:pt idx="18957" formatCode="General">
                  <c:v>12.7582</c:v>
                </c:pt>
                <c:pt idx="18958" formatCode="General">
                  <c:v>12.758800000000001</c:v>
                </c:pt>
                <c:pt idx="18959" formatCode="General">
                  <c:v>12.759499999999999</c:v>
                </c:pt>
                <c:pt idx="18960" formatCode="General">
                  <c:v>12.760199999999999</c:v>
                </c:pt>
                <c:pt idx="18961" formatCode="General">
                  <c:v>12.760899999999999</c:v>
                </c:pt>
                <c:pt idx="18962" formatCode="General">
                  <c:v>12.7615</c:v>
                </c:pt>
                <c:pt idx="18963" formatCode="General">
                  <c:v>12.7622</c:v>
                </c:pt>
                <c:pt idx="18964" formatCode="General">
                  <c:v>12.7629</c:v>
                </c:pt>
                <c:pt idx="18965" formatCode="General">
                  <c:v>12.763500000000001</c:v>
                </c:pt>
                <c:pt idx="18966" formatCode="General">
                  <c:v>12.764200000000001</c:v>
                </c:pt>
                <c:pt idx="18967" formatCode="General">
                  <c:v>12.764900000000001</c:v>
                </c:pt>
                <c:pt idx="18968" formatCode="General">
                  <c:v>12.765599999999999</c:v>
                </c:pt>
                <c:pt idx="18969" formatCode="General">
                  <c:v>12.7662</c:v>
                </c:pt>
                <c:pt idx="18970" formatCode="General">
                  <c:v>12.7669</c:v>
                </c:pt>
                <c:pt idx="18971" formatCode="General">
                  <c:v>12.7676</c:v>
                </c:pt>
                <c:pt idx="18972" formatCode="General">
                  <c:v>12.7683</c:v>
                </c:pt>
                <c:pt idx="18973" formatCode="General">
                  <c:v>12.7689</c:v>
                </c:pt>
                <c:pt idx="18974" formatCode="General">
                  <c:v>12.769600000000001</c:v>
                </c:pt>
                <c:pt idx="18975" formatCode="General">
                  <c:v>12.770300000000001</c:v>
                </c:pt>
                <c:pt idx="18976" formatCode="General">
                  <c:v>12.770899999999999</c:v>
                </c:pt>
                <c:pt idx="18977" formatCode="General">
                  <c:v>12.771599999999999</c:v>
                </c:pt>
                <c:pt idx="18978" formatCode="General">
                  <c:v>12.7723</c:v>
                </c:pt>
                <c:pt idx="18979" formatCode="General">
                  <c:v>12.773</c:v>
                </c:pt>
                <c:pt idx="18980" formatCode="General">
                  <c:v>12.7736</c:v>
                </c:pt>
                <c:pt idx="18981" formatCode="General">
                  <c:v>12.7743</c:v>
                </c:pt>
                <c:pt idx="18982" formatCode="General">
                  <c:v>12.775</c:v>
                </c:pt>
                <c:pt idx="18983" formatCode="General">
                  <c:v>12.775700000000001</c:v>
                </c:pt>
                <c:pt idx="18984" formatCode="General">
                  <c:v>12.776300000000001</c:v>
                </c:pt>
                <c:pt idx="18985" formatCode="General">
                  <c:v>12.776999999999999</c:v>
                </c:pt>
                <c:pt idx="18986" formatCode="General">
                  <c:v>12.777699999999999</c:v>
                </c:pt>
                <c:pt idx="18987" formatCode="General">
                  <c:v>12.7783</c:v>
                </c:pt>
                <c:pt idx="18988" formatCode="General">
                  <c:v>12.779</c:v>
                </c:pt>
                <c:pt idx="18989" formatCode="General">
                  <c:v>12.7797</c:v>
                </c:pt>
                <c:pt idx="18990" formatCode="General">
                  <c:v>12.7804</c:v>
                </c:pt>
                <c:pt idx="18991" formatCode="General">
                  <c:v>12.781000000000001</c:v>
                </c:pt>
                <c:pt idx="18992" formatCode="General">
                  <c:v>12.781700000000001</c:v>
                </c:pt>
                <c:pt idx="18993" formatCode="General">
                  <c:v>12.782400000000001</c:v>
                </c:pt>
                <c:pt idx="18994" formatCode="General">
                  <c:v>12.783099999999999</c:v>
                </c:pt>
                <c:pt idx="18995" formatCode="General">
                  <c:v>12.7837</c:v>
                </c:pt>
                <c:pt idx="18996" formatCode="General">
                  <c:v>12.7844</c:v>
                </c:pt>
                <c:pt idx="18997" formatCode="General">
                  <c:v>12.7851</c:v>
                </c:pt>
                <c:pt idx="18998" formatCode="General">
                  <c:v>12.7858</c:v>
                </c:pt>
                <c:pt idx="18999" formatCode="General">
                  <c:v>12.7864</c:v>
                </c:pt>
                <c:pt idx="19000" formatCode="General">
                  <c:v>12.787100000000001</c:v>
                </c:pt>
                <c:pt idx="19001" formatCode="General">
                  <c:v>12.787800000000001</c:v>
                </c:pt>
                <c:pt idx="19002" formatCode="General">
                  <c:v>12.788399999999999</c:v>
                </c:pt>
                <c:pt idx="19003" formatCode="General">
                  <c:v>12.789099999999999</c:v>
                </c:pt>
                <c:pt idx="19004" formatCode="General">
                  <c:v>12.7898</c:v>
                </c:pt>
                <c:pt idx="19005" formatCode="General">
                  <c:v>12.7905</c:v>
                </c:pt>
                <c:pt idx="19006" formatCode="General">
                  <c:v>12.7911</c:v>
                </c:pt>
                <c:pt idx="19007" formatCode="General">
                  <c:v>12.7918</c:v>
                </c:pt>
                <c:pt idx="19008" formatCode="General">
                  <c:v>12.7925</c:v>
                </c:pt>
                <c:pt idx="19009" formatCode="General">
                  <c:v>12.793200000000001</c:v>
                </c:pt>
                <c:pt idx="19010" formatCode="General">
                  <c:v>12.793799999999999</c:v>
                </c:pt>
                <c:pt idx="19011" formatCode="General">
                  <c:v>12.794499999999999</c:v>
                </c:pt>
                <c:pt idx="19012" formatCode="General">
                  <c:v>12.795199999999999</c:v>
                </c:pt>
                <c:pt idx="19013" formatCode="General">
                  <c:v>12.7958</c:v>
                </c:pt>
                <c:pt idx="19014" formatCode="General">
                  <c:v>12.7965</c:v>
                </c:pt>
                <c:pt idx="19015" formatCode="General">
                  <c:v>12.7972</c:v>
                </c:pt>
                <c:pt idx="19016" formatCode="General">
                  <c:v>12.7979</c:v>
                </c:pt>
                <c:pt idx="19017" formatCode="General">
                  <c:v>12.798500000000001</c:v>
                </c:pt>
                <c:pt idx="19018" formatCode="General">
                  <c:v>12.799200000000001</c:v>
                </c:pt>
                <c:pt idx="19019" formatCode="General">
                  <c:v>12.799899999999999</c:v>
                </c:pt>
                <c:pt idx="19020" formatCode="General">
                  <c:v>12.800599999999999</c:v>
                </c:pt>
                <c:pt idx="19021" formatCode="General">
                  <c:v>12.8012</c:v>
                </c:pt>
                <c:pt idx="19022" formatCode="General">
                  <c:v>12.8019</c:v>
                </c:pt>
                <c:pt idx="19023" formatCode="General">
                  <c:v>12.8026</c:v>
                </c:pt>
                <c:pt idx="19024" formatCode="General">
                  <c:v>12.8032</c:v>
                </c:pt>
                <c:pt idx="19025" formatCode="General">
                  <c:v>12.803900000000001</c:v>
                </c:pt>
                <c:pt idx="19026" formatCode="General">
                  <c:v>12.804600000000001</c:v>
                </c:pt>
                <c:pt idx="19027" formatCode="General">
                  <c:v>12.805300000000001</c:v>
                </c:pt>
                <c:pt idx="19028" formatCode="General">
                  <c:v>12.805899999999999</c:v>
                </c:pt>
                <c:pt idx="19029" formatCode="General">
                  <c:v>12.8066</c:v>
                </c:pt>
                <c:pt idx="19030" formatCode="General">
                  <c:v>12.8073</c:v>
                </c:pt>
                <c:pt idx="19031" formatCode="General">
                  <c:v>12.808</c:v>
                </c:pt>
                <c:pt idx="19032" formatCode="General">
                  <c:v>12.8086</c:v>
                </c:pt>
                <c:pt idx="19033" formatCode="General">
                  <c:v>12.8093</c:v>
                </c:pt>
                <c:pt idx="19034" formatCode="General">
                  <c:v>12.81</c:v>
                </c:pt>
                <c:pt idx="19035" formatCode="General">
                  <c:v>12.810700000000001</c:v>
                </c:pt>
                <c:pt idx="19036" formatCode="General">
                  <c:v>12.811299999999999</c:v>
                </c:pt>
                <c:pt idx="19037" formatCode="General">
                  <c:v>12.811999999999999</c:v>
                </c:pt>
                <c:pt idx="19038" formatCode="General">
                  <c:v>12.8127</c:v>
                </c:pt>
                <c:pt idx="19039" formatCode="General">
                  <c:v>12.8133</c:v>
                </c:pt>
                <c:pt idx="19040" formatCode="General">
                  <c:v>12.814</c:v>
                </c:pt>
                <c:pt idx="19041" formatCode="General">
                  <c:v>12.8147</c:v>
                </c:pt>
                <c:pt idx="19042" formatCode="General">
                  <c:v>12.8154</c:v>
                </c:pt>
                <c:pt idx="19043" formatCode="General">
                  <c:v>12.816000000000001</c:v>
                </c:pt>
                <c:pt idx="19044" formatCode="General">
                  <c:v>12.816700000000001</c:v>
                </c:pt>
                <c:pt idx="19045" formatCode="General">
                  <c:v>12.817399999999999</c:v>
                </c:pt>
                <c:pt idx="19046" formatCode="General">
                  <c:v>12.818099999999999</c:v>
                </c:pt>
                <c:pt idx="19047" formatCode="General">
                  <c:v>12.8187</c:v>
                </c:pt>
                <c:pt idx="19048" formatCode="General">
                  <c:v>12.8194</c:v>
                </c:pt>
                <c:pt idx="19049" formatCode="General">
                  <c:v>12.8201</c:v>
                </c:pt>
                <c:pt idx="19050" formatCode="General">
                  <c:v>12.8207</c:v>
                </c:pt>
                <c:pt idx="19051" formatCode="General">
                  <c:v>12.821400000000001</c:v>
                </c:pt>
                <c:pt idx="19052" formatCode="General">
                  <c:v>12.822100000000001</c:v>
                </c:pt>
                <c:pt idx="19053" formatCode="General">
                  <c:v>12.822800000000001</c:v>
                </c:pt>
                <c:pt idx="19054" formatCode="General">
                  <c:v>12.823399999999999</c:v>
                </c:pt>
                <c:pt idx="19055" formatCode="General">
                  <c:v>12.8241</c:v>
                </c:pt>
                <c:pt idx="19056" formatCode="General">
                  <c:v>12.8248</c:v>
                </c:pt>
                <c:pt idx="19057" formatCode="General">
                  <c:v>12.8255</c:v>
                </c:pt>
                <c:pt idx="19058" formatCode="General">
                  <c:v>12.8261</c:v>
                </c:pt>
                <c:pt idx="19059" formatCode="General">
                  <c:v>12.8268</c:v>
                </c:pt>
                <c:pt idx="19060" formatCode="General">
                  <c:v>12.827500000000001</c:v>
                </c:pt>
                <c:pt idx="19061" formatCode="General">
                  <c:v>12.828200000000001</c:v>
                </c:pt>
                <c:pt idx="19062" formatCode="General">
                  <c:v>12.828799999999999</c:v>
                </c:pt>
                <c:pt idx="19063" formatCode="General">
                  <c:v>12.829499999999999</c:v>
                </c:pt>
                <c:pt idx="19064" formatCode="General">
                  <c:v>12.8302</c:v>
                </c:pt>
                <c:pt idx="19065" formatCode="General">
                  <c:v>12.8308</c:v>
                </c:pt>
                <c:pt idx="19066" formatCode="General">
                  <c:v>12.8315</c:v>
                </c:pt>
                <c:pt idx="19067" formatCode="General">
                  <c:v>12.8322</c:v>
                </c:pt>
                <c:pt idx="19068" formatCode="General">
                  <c:v>12.8329</c:v>
                </c:pt>
                <c:pt idx="19069" formatCode="General">
                  <c:v>12.833500000000001</c:v>
                </c:pt>
                <c:pt idx="19070" formatCode="General">
                  <c:v>12.834199999999999</c:v>
                </c:pt>
                <c:pt idx="19071" formatCode="General">
                  <c:v>12.834899999999999</c:v>
                </c:pt>
                <c:pt idx="19072" formatCode="General">
                  <c:v>12.835599999999999</c:v>
                </c:pt>
                <c:pt idx="19073" formatCode="General">
                  <c:v>12.8362</c:v>
                </c:pt>
                <c:pt idx="19074" formatCode="General">
                  <c:v>12.8369</c:v>
                </c:pt>
                <c:pt idx="19075" formatCode="General">
                  <c:v>12.8376</c:v>
                </c:pt>
                <c:pt idx="19076" formatCode="General">
                  <c:v>12.838200000000001</c:v>
                </c:pt>
                <c:pt idx="19077" formatCode="General">
                  <c:v>12.838900000000001</c:v>
                </c:pt>
                <c:pt idx="19078" formatCode="General">
                  <c:v>12.839600000000001</c:v>
                </c:pt>
                <c:pt idx="19079" formatCode="General">
                  <c:v>12.840299999999999</c:v>
                </c:pt>
                <c:pt idx="19080" formatCode="General">
                  <c:v>12.8409</c:v>
                </c:pt>
                <c:pt idx="19081" formatCode="General">
                  <c:v>12.8416</c:v>
                </c:pt>
                <c:pt idx="19082" formatCode="General">
                  <c:v>12.8423</c:v>
                </c:pt>
                <c:pt idx="19083" formatCode="General">
                  <c:v>12.843</c:v>
                </c:pt>
                <c:pt idx="19084" formatCode="General">
                  <c:v>12.8436</c:v>
                </c:pt>
                <c:pt idx="19085" formatCode="General">
                  <c:v>12.8443</c:v>
                </c:pt>
                <c:pt idx="19086" formatCode="General">
                  <c:v>12.845000000000001</c:v>
                </c:pt>
                <c:pt idx="19087" formatCode="General">
                  <c:v>12.845599999999999</c:v>
                </c:pt>
                <c:pt idx="19088" formatCode="General">
                  <c:v>12.846299999999999</c:v>
                </c:pt>
                <c:pt idx="19089" formatCode="General">
                  <c:v>12.847</c:v>
                </c:pt>
                <c:pt idx="19090" formatCode="General">
                  <c:v>12.8477</c:v>
                </c:pt>
                <c:pt idx="19091" formatCode="General">
                  <c:v>12.8483</c:v>
                </c:pt>
                <c:pt idx="19092" formatCode="General">
                  <c:v>12.849</c:v>
                </c:pt>
                <c:pt idx="19093" formatCode="General">
                  <c:v>12.8497</c:v>
                </c:pt>
                <c:pt idx="19094" formatCode="General">
                  <c:v>12.8504</c:v>
                </c:pt>
                <c:pt idx="19095" formatCode="General">
                  <c:v>12.851000000000001</c:v>
                </c:pt>
                <c:pt idx="19096" formatCode="General">
                  <c:v>12.851699999999999</c:v>
                </c:pt>
                <c:pt idx="19097" formatCode="General">
                  <c:v>12.852399999999999</c:v>
                </c:pt>
                <c:pt idx="19098" formatCode="General">
                  <c:v>12.8531</c:v>
                </c:pt>
                <c:pt idx="19099" formatCode="General">
                  <c:v>12.8537</c:v>
                </c:pt>
                <c:pt idx="19100" formatCode="General">
                  <c:v>12.8544</c:v>
                </c:pt>
                <c:pt idx="19101" formatCode="General">
                  <c:v>12.8551</c:v>
                </c:pt>
                <c:pt idx="19102" formatCode="General">
                  <c:v>12.855700000000001</c:v>
                </c:pt>
                <c:pt idx="19103" formatCode="General">
                  <c:v>12.856400000000001</c:v>
                </c:pt>
                <c:pt idx="19104" formatCode="General">
                  <c:v>12.857100000000001</c:v>
                </c:pt>
                <c:pt idx="19105" formatCode="General">
                  <c:v>12.857799999999999</c:v>
                </c:pt>
                <c:pt idx="19106" formatCode="General">
                  <c:v>12.8584</c:v>
                </c:pt>
                <c:pt idx="19107" formatCode="General">
                  <c:v>12.8591</c:v>
                </c:pt>
                <c:pt idx="19108" formatCode="General">
                  <c:v>12.8598</c:v>
                </c:pt>
                <c:pt idx="19109" formatCode="General">
                  <c:v>12.8605</c:v>
                </c:pt>
                <c:pt idx="19110" formatCode="General">
                  <c:v>12.8611</c:v>
                </c:pt>
                <c:pt idx="19111" formatCode="General">
                  <c:v>12.861800000000001</c:v>
                </c:pt>
                <c:pt idx="19112" formatCode="General">
                  <c:v>12.862500000000001</c:v>
                </c:pt>
                <c:pt idx="19113" formatCode="General">
                  <c:v>12.863099999999999</c:v>
                </c:pt>
                <c:pt idx="19114" formatCode="General">
                  <c:v>12.863799999999999</c:v>
                </c:pt>
                <c:pt idx="19115" formatCode="General">
                  <c:v>12.8645</c:v>
                </c:pt>
                <c:pt idx="19116" formatCode="General">
                  <c:v>12.8652</c:v>
                </c:pt>
                <c:pt idx="19117" formatCode="General">
                  <c:v>12.8658</c:v>
                </c:pt>
                <c:pt idx="19118" formatCode="General">
                  <c:v>12.8665</c:v>
                </c:pt>
                <c:pt idx="19119" formatCode="General">
                  <c:v>12.8672</c:v>
                </c:pt>
                <c:pt idx="19120" formatCode="General">
                  <c:v>12.867900000000001</c:v>
                </c:pt>
                <c:pt idx="19121" formatCode="General">
                  <c:v>12.868499999999999</c:v>
                </c:pt>
                <c:pt idx="19122" formatCode="General">
                  <c:v>12.869199999999999</c:v>
                </c:pt>
                <c:pt idx="19123" formatCode="General">
                  <c:v>12.869899999999999</c:v>
                </c:pt>
                <c:pt idx="19124" formatCode="General">
                  <c:v>12.8706</c:v>
                </c:pt>
                <c:pt idx="19125" formatCode="General">
                  <c:v>12.8712</c:v>
                </c:pt>
                <c:pt idx="19126" formatCode="General">
                  <c:v>12.8719</c:v>
                </c:pt>
                <c:pt idx="19127" formatCode="General">
                  <c:v>12.8726</c:v>
                </c:pt>
                <c:pt idx="19128" formatCode="General">
                  <c:v>12.873200000000001</c:v>
                </c:pt>
                <c:pt idx="19129" formatCode="General">
                  <c:v>12.873900000000001</c:v>
                </c:pt>
                <c:pt idx="19130" formatCode="General">
                  <c:v>12.874599999999999</c:v>
                </c:pt>
                <c:pt idx="19131" formatCode="General">
                  <c:v>12.875299999999999</c:v>
                </c:pt>
                <c:pt idx="19132" formatCode="General">
                  <c:v>12.8759</c:v>
                </c:pt>
                <c:pt idx="19133" formatCode="General">
                  <c:v>12.8766</c:v>
                </c:pt>
                <c:pt idx="19134" formatCode="General">
                  <c:v>12.8773</c:v>
                </c:pt>
                <c:pt idx="19135" formatCode="General">
                  <c:v>12.878</c:v>
                </c:pt>
                <c:pt idx="19136" formatCode="General">
                  <c:v>12.8786</c:v>
                </c:pt>
                <c:pt idx="19137" formatCode="General">
                  <c:v>12.879300000000001</c:v>
                </c:pt>
                <c:pt idx="19138" formatCode="General">
                  <c:v>12.88</c:v>
                </c:pt>
                <c:pt idx="19139" formatCode="General">
                  <c:v>12.880599999999999</c:v>
                </c:pt>
                <c:pt idx="19140" formatCode="General">
                  <c:v>12.8813</c:v>
                </c:pt>
                <c:pt idx="19141" formatCode="General">
                  <c:v>12.882</c:v>
                </c:pt>
                <c:pt idx="19142" formatCode="General">
                  <c:v>12.8827</c:v>
                </c:pt>
                <c:pt idx="19143" formatCode="General">
                  <c:v>12.8833</c:v>
                </c:pt>
                <c:pt idx="19144" formatCode="General">
                  <c:v>12.884</c:v>
                </c:pt>
                <c:pt idx="19145" formatCode="General">
                  <c:v>12.8847</c:v>
                </c:pt>
                <c:pt idx="19146" formatCode="General">
                  <c:v>12.885400000000001</c:v>
                </c:pt>
                <c:pt idx="19147" formatCode="General">
                  <c:v>12.885999999999999</c:v>
                </c:pt>
                <c:pt idx="19148" formatCode="General">
                  <c:v>12.886699999999999</c:v>
                </c:pt>
                <c:pt idx="19149" formatCode="General">
                  <c:v>12.8874</c:v>
                </c:pt>
                <c:pt idx="19150" formatCode="General">
                  <c:v>12.888</c:v>
                </c:pt>
                <c:pt idx="19151" formatCode="General">
                  <c:v>12.8887</c:v>
                </c:pt>
                <c:pt idx="19152" formatCode="General">
                  <c:v>12.8894</c:v>
                </c:pt>
                <c:pt idx="19153" formatCode="General">
                  <c:v>12.8901</c:v>
                </c:pt>
                <c:pt idx="19154" formatCode="General">
                  <c:v>12.890700000000001</c:v>
                </c:pt>
                <c:pt idx="19155" formatCode="General">
                  <c:v>12.891400000000001</c:v>
                </c:pt>
                <c:pt idx="19156" formatCode="General">
                  <c:v>12.892099999999999</c:v>
                </c:pt>
                <c:pt idx="19157" formatCode="General">
                  <c:v>12.892799999999999</c:v>
                </c:pt>
                <c:pt idx="19158" formatCode="General">
                  <c:v>12.8934</c:v>
                </c:pt>
                <c:pt idx="19159" formatCode="General">
                  <c:v>12.8941</c:v>
                </c:pt>
                <c:pt idx="19160" formatCode="General">
                  <c:v>12.8948</c:v>
                </c:pt>
                <c:pt idx="19161" formatCode="General">
                  <c:v>12.8955</c:v>
                </c:pt>
                <c:pt idx="19162" formatCode="General">
                  <c:v>12.896100000000001</c:v>
                </c:pt>
                <c:pt idx="19163" formatCode="General">
                  <c:v>12.896800000000001</c:v>
                </c:pt>
                <c:pt idx="19164" formatCode="General">
                  <c:v>12.897500000000001</c:v>
                </c:pt>
                <c:pt idx="19165" formatCode="General">
                  <c:v>12.898099999999999</c:v>
                </c:pt>
                <c:pt idx="19166" formatCode="General">
                  <c:v>12.8988</c:v>
                </c:pt>
                <c:pt idx="19167" formatCode="General">
                  <c:v>12.8995</c:v>
                </c:pt>
                <c:pt idx="19168" formatCode="General">
                  <c:v>12.9002</c:v>
                </c:pt>
                <c:pt idx="19169" formatCode="General">
                  <c:v>12.9008</c:v>
                </c:pt>
                <c:pt idx="19170" formatCode="General">
                  <c:v>12.9015</c:v>
                </c:pt>
                <c:pt idx="19171" formatCode="General">
                  <c:v>12.902200000000001</c:v>
                </c:pt>
                <c:pt idx="19172" formatCode="General">
                  <c:v>12.902900000000001</c:v>
                </c:pt>
                <c:pt idx="19173" formatCode="General">
                  <c:v>12.903499999999999</c:v>
                </c:pt>
                <c:pt idx="19174" formatCode="General">
                  <c:v>12.904199999999999</c:v>
                </c:pt>
                <c:pt idx="19175" formatCode="General">
                  <c:v>12.9049</c:v>
                </c:pt>
                <c:pt idx="19176" formatCode="General">
                  <c:v>12.9055</c:v>
                </c:pt>
                <c:pt idx="19177" formatCode="General">
                  <c:v>12.9062</c:v>
                </c:pt>
                <c:pt idx="19178" formatCode="General">
                  <c:v>12.9069</c:v>
                </c:pt>
                <c:pt idx="19179" formatCode="General">
                  <c:v>12.9076</c:v>
                </c:pt>
                <c:pt idx="19180" formatCode="General">
                  <c:v>12.908200000000001</c:v>
                </c:pt>
                <c:pt idx="19181" formatCode="General">
                  <c:v>12.908899999999999</c:v>
                </c:pt>
                <c:pt idx="19182" formatCode="General">
                  <c:v>12.909599999999999</c:v>
                </c:pt>
                <c:pt idx="19183" formatCode="General">
                  <c:v>12.910299999999999</c:v>
                </c:pt>
                <c:pt idx="19184" formatCode="General">
                  <c:v>12.9109</c:v>
                </c:pt>
                <c:pt idx="19185" formatCode="General">
                  <c:v>12.9116</c:v>
                </c:pt>
                <c:pt idx="19186" formatCode="General">
                  <c:v>12.9123</c:v>
                </c:pt>
                <c:pt idx="19187" formatCode="General">
                  <c:v>12.9129</c:v>
                </c:pt>
                <c:pt idx="19188" formatCode="General">
                  <c:v>12.913600000000001</c:v>
                </c:pt>
                <c:pt idx="19189" formatCode="General">
                  <c:v>12.914300000000001</c:v>
                </c:pt>
                <c:pt idx="19190" formatCode="General">
                  <c:v>12.914999999999999</c:v>
                </c:pt>
                <c:pt idx="19191" formatCode="General">
                  <c:v>12.9156</c:v>
                </c:pt>
                <c:pt idx="19192" formatCode="General">
                  <c:v>12.9163</c:v>
                </c:pt>
                <c:pt idx="19193" formatCode="General">
                  <c:v>12.917</c:v>
                </c:pt>
                <c:pt idx="19194" formatCode="General">
                  <c:v>12.9177</c:v>
                </c:pt>
                <c:pt idx="19195" formatCode="General">
                  <c:v>12.9183</c:v>
                </c:pt>
                <c:pt idx="19196" formatCode="General">
                  <c:v>12.919</c:v>
                </c:pt>
                <c:pt idx="19197" formatCode="General">
                  <c:v>12.919700000000001</c:v>
                </c:pt>
                <c:pt idx="19198" formatCode="General">
                  <c:v>12.920400000000001</c:v>
                </c:pt>
                <c:pt idx="19199" formatCode="General">
                  <c:v>12.920999999999999</c:v>
                </c:pt>
                <c:pt idx="19200" formatCode="General">
                  <c:v>12.9217</c:v>
                </c:pt>
                <c:pt idx="19201" formatCode="General">
                  <c:v>12.9224</c:v>
                </c:pt>
                <c:pt idx="19202" formatCode="General">
                  <c:v>12.923</c:v>
                </c:pt>
                <c:pt idx="19203" formatCode="General">
                  <c:v>12.9237</c:v>
                </c:pt>
                <c:pt idx="19204" formatCode="General">
                  <c:v>12.9244</c:v>
                </c:pt>
                <c:pt idx="19205" formatCode="General">
                  <c:v>12.9251</c:v>
                </c:pt>
                <c:pt idx="19206" formatCode="General">
                  <c:v>12.925700000000001</c:v>
                </c:pt>
                <c:pt idx="19207" formatCode="General">
                  <c:v>12.926399999999999</c:v>
                </c:pt>
                <c:pt idx="19208" formatCode="General">
                  <c:v>12.927099999999999</c:v>
                </c:pt>
                <c:pt idx="19209" formatCode="General">
                  <c:v>12.9278</c:v>
                </c:pt>
                <c:pt idx="19210" formatCode="General">
                  <c:v>12.9284</c:v>
                </c:pt>
                <c:pt idx="19211" formatCode="General">
                  <c:v>12.9291</c:v>
                </c:pt>
                <c:pt idx="19212" formatCode="General">
                  <c:v>12.9298</c:v>
                </c:pt>
                <c:pt idx="19213" formatCode="General">
                  <c:v>12.930400000000001</c:v>
                </c:pt>
                <c:pt idx="19214" formatCode="General">
                  <c:v>12.931100000000001</c:v>
                </c:pt>
                <c:pt idx="19215" formatCode="General">
                  <c:v>12.931800000000001</c:v>
                </c:pt>
                <c:pt idx="19216" formatCode="General">
                  <c:v>12.932499999999999</c:v>
                </c:pt>
                <c:pt idx="19217" formatCode="General">
                  <c:v>12.9331</c:v>
                </c:pt>
                <c:pt idx="19218" formatCode="General">
                  <c:v>12.9338</c:v>
                </c:pt>
                <c:pt idx="19219" formatCode="General">
                  <c:v>12.9345</c:v>
                </c:pt>
                <c:pt idx="19220" formatCode="General">
                  <c:v>12.9352</c:v>
                </c:pt>
                <c:pt idx="19221" formatCode="General">
                  <c:v>12.9358</c:v>
                </c:pt>
                <c:pt idx="19222" formatCode="General">
                  <c:v>12.936500000000001</c:v>
                </c:pt>
                <c:pt idx="19223" formatCode="General">
                  <c:v>12.937200000000001</c:v>
                </c:pt>
                <c:pt idx="19224" formatCode="General">
                  <c:v>12.937900000000001</c:v>
                </c:pt>
                <c:pt idx="19225" formatCode="General">
                  <c:v>12.938499999999999</c:v>
                </c:pt>
                <c:pt idx="19226" formatCode="General">
                  <c:v>12.9392</c:v>
                </c:pt>
                <c:pt idx="19227" formatCode="General">
                  <c:v>12.9399</c:v>
                </c:pt>
                <c:pt idx="19228" formatCode="General">
                  <c:v>12.9405</c:v>
                </c:pt>
                <c:pt idx="19229" formatCode="General">
                  <c:v>12.9412</c:v>
                </c:pt>
                <c:pt idx="19230" formatCode="General">
                  <c:v>12.9419</c:v>
                </c:pt>
                <c:pt idx="19231" formatCode="General">
                  <c:v>12.942600000000001</c:v>
                </c:pt>
                <c:pt idx="19232" formatCode="General">
                  <c:v>12.943199999999999</c:v>
                </c:pt>
                <c:pt idx="19233" formatCode="General">
                  <c:v>12.943899999999999</c:v>
                </c:pt>
                <c:pt idx="19234" formatCode="General">
                  <c:v>12.944599999999999</c:v>
                </c:pt>
                <c:pt idx="19235" formatCode="General">
                  <c:v>12.9453</c:v>
                </c:pt>
                <c:pt idx="19236" formatCode="General">
                  <c:v>12.9459</c:v>
                </c:pt>
                <c:pt idx="19237" formatCode="General">
                  <c:v>12.9466</c:v>
                </c:pt>
                <c:pt idx="19238" formatCode="General">
                  <c:v>12.9473</c:v>
                </c:pt>
                <c:pt idx="19239" formatCode="General">
                  <c:v>12.947900000000001</c:v>
                </c:pt>
                <c:pt idx="19240" formatCode="General">
                  <c:v>12.948600000000001</c:v>
                </c:pt>
                <c:pt idx="19241" formatCode="General">
                  <c:v>12.949299999999999</c:v>
                </c:pt>
                <c:pt idx="19242" formatCode="General">
                  <c:v>12.95</c:v>
                </c:pt>
                <c:pt idx="19243" formatCode="General">
                  <c:v>12.9506</c:v>
                </c:pt>
                <c:pt idx="19244" formatCode="General">
                  <c:v>12.9513</c:v>
                </c:pt>
                <c:pt idx="19245" formatCode="General">
                  <c:v>12.952</c:v>
                </c:pt>
                <c:pt idx="19246" formatCode="General">
                  <c:v>12.9527</c:v>
                </c:pt>
                <c:pt idx="19247" formatCode="General">
                  <c:v>12.9533</c:v>
                </c:pt>
                <c:pt idx="19248" formatCode="General">
                  <c:v>12.954000000000001</c:v>
                </c:pt>
                <c:pt idx="19249" formatCode="General">
                  <c:v>12.954700000000001</c:v>
                </c:pt>
                <c:pt idx="19250" formatCode="General">
                  <c:v>12.955299999999999</c:v>
                </c:pt>
                <c:pt idx="19251" formatCode="General">
                  <c:v>12.956</c:v>
                </c:pt>
                <c:pt idx="19252" formatCode="General">
                  <c:v>12.9567</c:v>
                </c:pt>
                <c:pt idx="19253" formatCode="General">
                  <c:v>12.9574</c:v>
                </c:pt>
                <c:pt idx="19254" formatCode="General">
                  <c:v>12.958</c:v>
                </c:pt>
                <c:pt idx="19255" formatCode="General">
                  <c:v>12.9587</c:v>
                </c:pt>
                <c:pt idx="19256" formatCode="General">
                  <c:v>12.9594</c:v>
                </c:pt>
                <c:pt idx="19257" formatCode="General">
                  <c:v>12.960100000000001</c:v>
                </c:pt>
                <c:pt idx="19258" formatCode="General">
                  <c:v>12.960699999999999</c:v>
                </c:pt>
                <c:pt idx="19259" formatCode="General">
                  <c:v>12.961399999999999</c:v>
                </c:pt>
                <c:pt idx="19260" formatCode="General">
                  <c:v>12.9621</c:v>
                </c:pt>
                <c:pt idx="19261" formatCode="General">
                  <c:v>12.9628</c:v>
                </c:pt>
                <c:pt idx="19262" formatCode="General">
                  <c:v>12.9634</c:v>
                </c:pt>
                <c:pt idx="19263" formatCode="General">
                  <c:v>12.9641</c:v>
                </c:pt>
                <c:pt idx="19264" formatCode="General">
                  <c:v>12.9648</c:v>
                </c:pt>
                <c:pt idx="19265" formatCode="General">
                  <c:v>12.965400000000001</c:v>
                </c:pt>
                <c:pt idx="19266" formatCode="General">
                  <c:v>12.966100000000001</c:v>
                </c:pt>
                <c:pt idx="19267" formatCode="General">
                  <c:v>12.966799999999999</c:v>
                </c:pt>
                <c:pt idx="19268" formatCode="General">
                  <c:v>12.967499999999999</c:v>
                </c:pt>
                <c:pt idx="19269" formatCode="General">
                  <c:v>12.9681</c:v>
                </c:pt>
                <c:pt idx="19270" formatCode="General">
                  <c:v>12.9688</c:v>
                </c:pt>
                <c:pt idx="19271" formatCode="General">
                  <c:v>12.9695</c:v>
                </c:pt>
                <c:pt idx="19272" formatCode="General">
                  <c:v>12.9702</c:v>
                </c:pt>
                <c:pt idx="19273" formatCode="General">
                  <c:v>12.970800000000001</c:v>
                </c:pt>
                <c:pt idx="19274" formatCode="General">
                  <c:v>12.971500000000001</c:v>
                </c:pt>
                <c:pt idx="19275" formatCode="General">
                  <c:v>12.972200000000001</c:v>
                </c:pt>
                <c:pt idx="19276" formatCode="General">
                  <c:v>12.972799999999999</c:v>
                </c:pt>
                <c:pt idx="19277" formatCode="General">
                  <c:v>12.9735</c:v>
                </c:pt>
                <c:pt idx="19278" formatCode="General">
                  <c:v>12.9742</c:v>
                </c:pt>
                <c:pt idx="19279" formatCode="General">
                  <c:v>12.9749</c:v>
                </c:pt>
                <c:pt idx="19280" formatCode="General">
                  <c:v>12.9755</c:v>
                </c:pt>
                <c:pt idx="19281" formatCode="General">
                  <c:v>12.9762</c:v>
                </c:pt>
                <c:pt idx="19282" formatCode="General">
                  <c:v>12.976900000000001</c:v>
                </c:pt>
                <c:pt idx="19283" formatCode="General">
                  <c:v>12.977600000000001</c:v>
                </c:pt>
                <c:pt idx="19284" formatCode="General">
                  <c:v>12.978199999999999</c:v>
                </c:pt>
                <c:pt idx="19285" formatCode="General">
                  <c:v>12.978899999999999</c:v>
                </c:pt>
                <c:pt idx="19286" formatCode="General">
                  <c:v>12.9796</c:v>
                </c:pt>
                <c:pt idx="19287" formatCode="General">
                  <c:v>12.9803</c:v>
                </c:pt>
                <c:pt idx="19288" formatCode="General">
                  <c:v>12.9809</c:v>
                </c:pt>
                <c:pt idx="19289" formatCode="General">
                  <c:v>12.9816</c:v>
                </c:pt>
                <c:pt idx="19290" formatCode="General">
                  <c:v>12.9823</c:v>
                </c:pt>
                <c:pt idx="19291" formatCode="General">
                  <c:v>12.982900000000001</c:v>
                </c:pt>
                <c:pt idx="19292" formatCode="General">
                  <c:v>12.983599999999999</c:v>
                </c:pt>
                <c:pt idx="19293" formatCode="General">
                  <c:v>12.984299999999999</c:v>
                </c:pt>
                <c:pt idx="19294" formatCode="General">
                  <c:v>12.984999999999999</c:v>
                </c:pt>
                <c:pt idx="19295" formatCode="General">
                  <c:v>12.9856</c:v>
                </c:pt>
                <c:pt idx="19296" formatCode="General">
                  <c:v>12.9863</c:v>
                </c:pt>
                <c:pt idx="19297" formatCode="General">
                  <c:v>12.987</c:v>
                </c:pt>
                <c:pt idx="19298" formatCode="General">
                  <c:v>12.9877</c:v>
                </c:pt>
                <c:pt idx="19299" formatCode="General">
                  <c:v>12.988300000000001</c:v>
                </c:pt>
                <c:pt idx="19300" formatCode="General">
                  <c:v>12.989000000000001</c:v>
                </c:pt>
                <c:pt idx="19301" formatCode="General">
                  <c:v>12.989699999999999</c:v>
                </c:pt>
                <c:pt idx="19302" formatCode="General">
                  <c:v>12.9903</c:v>
                </c:pt>
                <c:pt idx="19303" formatCode="General">
                  <c:v>12.991</c:v>
                </c:pt>
                <c:pt idx="19304" formatCode="General">
                  <c:v>12.9917</c:v>
                </c:pt>
                <c:pt idx="19305" formatCode="General">
                  <c:v>12.9924</c:v>
                </c:pt>
                <c:pt idx="19306" formatCode="General">
                  <c:v>12.993</c:v>
                </c:pt>
                <c:pt idx="19307" formatCode="General">
                  <c:v>12.9937</c:v>
                </c:pt>
                <c:pt idx="19308" formatCode="General">
                  <c:v>12.994400000000001</c:v>
                </c:pt>
                <c:pt idx="19309" formatCode="General">
                  <c:v>12.995100000000001</c:v>
                </c:pt>
                <c:pt idx="19310" formatCode="General">
                  <c:v>12.995699999999999</c:v>
                </c:pt>
                <c:pt idx="19311" formatCode="General">
                  <c:v>12.9964</c:v>
                </c:pt>
                <c:pt idx="19312" formatCode="General">
                  <c:v>12.9971</c:v>
                </c:pt>
                <c:pt idx="19313" formatCode="General">
                  <c:v>12.9977</c:v>
                </c:pt>
                <c:pt idx="19314" formatCode="General">
                  <c:v>12.9984</c:v>
                </c:pt>
                <c:pt idx="19315" formatCode="General">
                  <c:v>12.9991</c:v>
                </c:pt>
                <c:pt idx="19316" formatCode="General">
                  <c:v>12.9998</c:v>
                </c:pt>
                <c:pt idx="19317" formatCode="General">
                  <c:v>13.000400000000001</c:v>
                </c:pt>
                <c:pt idx="19318" formatCode="General">
                  <c:v>13.001099999999999</c:v>
                </c:pt>
                <c:pt idx="19319" formatCode="General">
                  <c:v>13.001799999999999</c:v>
                </c:pt>
                <c:pt idx="19320" formatCode="General">
                  <c:v>13.0025</c:v>
                </c:pt>
                <c:pt idx="19321" formatCode="General">
                  <c:v>13.0031</c:v>
                </c:pt>
                <c:pt idx="19322" formatCode="General">
                  <c:v>13.0038</c:v>
                </c:pt>
                <c:pt idx="19323" formatCode="General">
                  <c:v>13.0045</c:v>
                </c:pt>
                <c:pt idx="19324" formatCode="General">
                  <c:v>13.0052</c:v>
                </c:pt>
                <c:pt idx="19325" formatCode="General">
                  <c:v>13.005800000000001</c:v>
                </c:pt>
                <c:pt idx="19326" formatCode="General">
                  <c:v>13.006500000000001</c:v>
                </c:pt>
                <c:pt idx="19327" formatCode="General">
                  <c:v>13.007199999999999</c:v>
                </c:pt>
                <c:pt idx="19328" formatCode="General">
                  <c:v>13.0078</c:v>
                </c:pt>
                <c:pt idx="19329" formatCode="General">
                  <c:v>13.0085</c:v>
                </c:pt>
                <c:pt idx="19330" formatCode="General">
                  <c:v>13.0092</c:v>
                </c:pt>
                <c:pt idx="19331" formatCode="General">
                  <c:v>13.0099</c:v>
                </c:pt>
                <c:pt idx="19332" formatCode="General">
                  <c:v>13.0105</c:v>
                </c:pt>
                <c:pt idx="19333" formatCode="General">
                  <c:v>13.011200000000001</c:v>
                </c:pt>
                <c:pt idx="19334" formatCode="General">
                  <c:v>13.011900000000001</c:v>
                </c:pt>
                <c:pt idx="19335" formatCode="General">
                  <c:v>13.012600000000001</c:v>
                </c:pt>
                <c:pt idx="19336" formatCode="General">
                  <c:v>13.013199999999999</c:v>
                </c:pt>
                <c:pt idx="19337" formatCode="General">
                  <c:v>13.0139</c:v>
                </c:pt>
                <c:pt idx="19338" formatCode="General">
                  <c:v>13.0146</c:v>
                </c:pt>
                <c:pt idx="19339" formatCode="General">
                  <c:v>13.0152</c:v>
                </c:pt>
                <c:pt idx="19340" formatCode="General">
                  <c:v>13.0159</c:v>
                </c:pt>
                <c:pt idx="19341" formatCode="General">
                  <c:v>13.0166</c:v>
                </c:pt>
                <c:pt idx="19342" formatCode="General">
                  <c:v>13.017300000000001</c:v>
                </c:pt>
                <c:pt idx="19343" formatCode="General">
                  <c:v>13.017899999999999</c:v>
                </c:pt>
                <c:pt idx="19344" formatCode="General">
                  <c:v>13.018599999999999</c:v>
                </c:pt>
                <c:pt idx="19345" formatCode="General">
                  <c:v>13.019299999999999</c:v>
                </c:pt>
                <c:pt idx="19346" formatCode="General">
                  <c:v>13.02</c:v>
                </c:pt>
                <c:pt idx="19347" formatCode="General">
                  <c:v>13.0206</c:v>
                </c:pt>
                <c:pt idx="19348" formatCode="General">
                  <c:v>13.0213</c:v>
                </c:pt>
                <c:pt idx="19349" formatCode="General">
                  <c:v>13.022</c:v>
                </c:pt>
                <c:pt idx="19350" formatCode="General">
                  <c:v>13.022600000000001</c:v>
                </c:pt>
                <c:pt idx="19351" formatCode="General">
                  <c:v>13.023300000000001</c:v>
                </c:pt>
                <c:pt idx="19352" formatCode="General">
                  <c:v>13.023999999999999</c:v>
                </c:pt>
                <c:pt idx="19353" formatCode="General">
                  <c:v>13.024699999999999</c:v>
                </c:pt>
                <c:pt idx="19354" formatCode="General">
                  <c:v>13.0253</c:v>
                </c:pt>
                <c:pt idx="19355" formatCode="General">
                  <c:v>13.026</c:v>
                </c:pt>
                <c:pt idx="19356" formatCode="General">
                  <c:v>13.0267</c:v>
                </c:pt>
                <c:pt idx="19357" formatCode="General">
                  <c:v>13.0274</c:v>
                </c:pt>
                <c:pt idx="19358" formatCode="General">
                  <c:v>13.028</c:v>
                </c:pt>
                <c:pt idx="19359" formatCode="General">
                  <c:v>13.028700000000001</c:v>
                </c:pt>
                <c:pt idx="19360" formatCode="General">
                  <c:v>13.029400000000001</c:v>
                </c:pt>
                <c:pt idx="19361" formatCode="General">
                  <c:v>13.030099999999999</c:v>
                </c:pt>
                <c:pt idx="19362" formatCode="General">
                  <c:v>13.0307</c:v>
                </c:pt>
                <c:pt idx="19363" formatCode="General">
                  <c:v>13.0314</c:v>
                </c:pt>
                <c:pt idx="19364" formatCode="General">
                  <c:v>13.0321</c:v>
                </c:pt>
                <c:pt idx="19365" formatCode="General">
                  <c:v>13.0327</c:v>
                </c:pt>
                <c:pt idx="19366" formatCode="General">
                  <c:v>13.0334</c:v>
                </c:pt>
                <c:pt idx="19367" formatCode="General">
                  <c:v>13.0341</c:v>
                </c:pt>
                <c:pt idx="19368" formatCode="General">
                  <c:v>13.034800000000001</c:v>
                </c:pt>
                <c:pt idx="19369" formatCode="General">
                  <c:v>13.035399999999999</c:v>
                </c:pt>
                <c:pt idx="19370" formatCode="General">
                  <c:v>13.036099999999999</c:v>
                </c:pt>
                <c:pt idx="19371" formatCode="General">
                  <c:v>13.036799999999999</c:v>
                </c:pt>
                <c:pt idx="19372" formatCode="General">
                  <c:v>13.0375</c:v>
                </c:pt>
                <c:pt idx="19373" formatCode="General">
                  <c:v>13.0381</c:v>
                </c:pt>
                <c:pt idx="19374" formatCode="General">
                  <c:v>13.0388</c:v>
                </c:pt>
                <c:pt idx="19375" formatCode="General">
                  <c:v>13.0395</c:v>
                </c:pt>
                <c:pt idx="19376" formatCode="General">
                  <c:v>13.040100000000001</c:v>
                </c:pt>
                <c:pt idx="19377" formatCode="General">
                  <c:v>13.040800000000001</c:v>
                </c:pt>
                <c:pt idx="19378" formatCode="General">
                  <c:v>13.041499999999999</c:v>
                </c:pt>
                <c:pt idx="19379" formatCode="General">
                  <c:v>13.042199999999999</c:v>
                </c:pt>
                <c:pt idx="19380" formatCode="General">
                  <c:v>13.0428</c:v>
                </c:pt>
                <c:pt idx="19381" formatCode="General">
                  <c:v>13.0435</c:v>
                </c:pt>
                <c:pt idx="19382" formatCode="General">
                  <c:v>13.0442</c:v>
                </c:pt>
                <c:pt idx="19383" formatCode="General">
                  <c:v>13.0449</c:v>
                </c:pt>
                <c:pt idx="19384" formatCode="General">
                  <c:v>13.045500000000001</c:v>
                </c:pt>
                <c:pt idx="19385" formatCode="General">
                  <c:v>13.046200000000001</c:v>
                </c:pt>
                <c:pt idx="19386" formatCode="General">
                  <c:v>13.046900000000001</c:v>
                </c:pt>
                <c:pt idx="19387" formatCode="General">
                  <c:v>13.047599999999999</c:v>
                </c:pt>
                <c:pt idx="19388" formatCode="General">
                  <c:v>13.0482</c:v>
                </c:pt>
                <c:pt idx="19389" formatCode="General">
                  <c:v>13.0489</c:v>
                </c:pt>
                <c:pt idx="19390" formatCode="General">
                  <c:v>13.0496</c:v>
                </c:pt>
                <c:pt idx="19391" formatCode="General">
                  <c:v>13.0502</c:v>
                </c:pt>
                <c:pt idx="19392" formatCode="General">
                  <c:v>13.0509</c:v>
                </c:pt>
                <c:pt idx="19393" formatCode="General">
                  <c:v>13.051600000000001</c:v>
                </c:pt>
                <c:pt idx="19394" formatCode="General">
                  <c:v>13.052300000000001</c:v>
                </c:pt>
                <c:pt idx="19395" formatCode="General">
                  <c:v>13.052899999999999</c:v>
                </c:pt>
                <c:pt idx="19396" formatCode="General">
                  <c:v>13.053599999999999</c:v>
                </c:pt>
                <c:pt idx="19397" formatCode="General">
                  <c:v>13.0543</c:v>
                </c:pt>
                <c:pt idx="19398" formatCode="General">
                  <c:v>13.055</c:v>
                </c:pt>
                <c:pt idx="19399" formatCode="General">
                  <c:v>13.0556</c:v>
                </c:pt>
                <c:pt idx="19400" formatCode="General">
                  <c:v>13.0563</c:v>
                </c:pt>
                <c:pt idx="19401" formatCode="General">
                  <c:v>13.057</c:v>
                </c:pt>
                <c:pt idx="19402" formatCode="General">
                  <c:v>13.057600000000001</c:v>
                </c:pt>
                <c:pt idx="19403" formatCode="General">
                  <c:v>13.058299999999999</c:v>
                </c:pt>
                <c:pt idx="19404" formatCode="General">
                  <c:v>13.058999999999999</c:v>
                </c:pt>
                <c:pt idx="19405" formatCode="General">
                  <c:v>13.059699999999999</c:v>
                </c:pt>
                <c:pt idx="19406" formatCode="General">
                  <c:v>13.0603</c:v>
                </c:pt>
                <c:pt idx="19407" formatCode="General">
                  <c:v>13.061</c:v>
                </c:pt>
                <c:pt idx="19408" formatCode="General">
                  <c:v>13.0617</c:v>
                </c:pt>
                <c:pt idx="19409" formatCode="General">
                  <c:v>13.0624</c:v>
                </c:pt>
                <c:pt idx="19410" formatCode="General">
                  <c:v>13.063000000000001</c:v>
                </c:pt>
                <c:pt idx="19411" formatCode="General">
                  <c:v>13.063700000000001</c:v>
                </c:pt>
                <c:pt idx="19412" formatCode="General">
                  <c:v>13.064399999999999</c:v>
                </c:pt>
                <c:pt idx="19413" formatCode="General">
                  <c:v>13.065</c:v>
                </c:pt>
                <c:pt idx="19414" formatCode="General">
                  <c:v>13.0657</c:v>
                </c:pt>
                <c:pt idx="19415" formatCode="General">
                  <c:v>13.0664</c:v>
                </c:pt>
                <c:pt idx="19416" formatCode="General">
                  <c:v>13.0671</c:v>
                </c:pt>
                <c:pt idx="19417" formatCode="General">
                  <c:v>13.0677</c:v>
                </c:pt>
                <c:pt idx="19418" formatCode="General">
                  <c:v>13.0684</c:v>
                </c:pt>
                <c:pt idx="19419" formatCode="General">
                  <c:v>13.069100000000001</c:v>
                </c:pt>
                <c:pt idx="19420" formatCode="General">
                  <c:v>13.069800000000001</c:v>
                </c:pt>
                <c:pt idx="19421" formatCode="General">
                  <c:v>13.070399999999999</c:v>
                </c:pt>
                <c:pt idx="19422" formatCode="General">
                  <c:v>13.071099999999999</c:v>
                </c:pt>
                <c:pt idx="19423" formatCode="General">
                  <c:v>13.0718</c:v>
                </c:pt>
                <c:pt idx="19424" formatCode="General">
                  <c:v>13.0725</c:v>
                </c:pt>
                <c:pt idx="19425" formatCode="General">
                  <c:v>13.0731</c:v>
                </c:pt>
                <c:pt idx="19426" formatCode="General">
                  <c:v>13.0738</c:v>
                </c:pt>
                <c:pt idx="19427" formatCode="General">
                  <c:v>13.0745</c:v>
                </c:pt>
                <c:pt idx="19428" formatCode="General">
                  <c:v>13.075100000000001</c:v>
                </c:pt>
                <c:pt idx="19429" formatCode="General">
                  <c:v>13.075799999999999</c:v>
                </c:pt>
                <c:pt idx="19430" formatCode="General">
                  <c:v>13.076499999999999</c:v>
                </c:pt>
                <c:pt idx="19431" formatCode="General">
                  <c:v>13.077199999999999</c:v>
                </c:pt>
                <c:pt idx="19432" formatCode="General">
                  <c:v>13.0778</c:v>
                </c:pt>
                <c:pt idx="19433" formatCode="General">
                  <c:v>13.0785</c:v>
                </c:pt>
                <c:pt idx="19434" formatCode="General">
                  <c:v>13.0792</c:v>
                </c:pt>
                <c:pt idx="19435" formatCode="General">
                  <c:v>13.0799</c:v>
                </c:pt>
                <c:pt idx="19436" formatCode="General">
                  <c:v>13.080500000000001</c:v>
                </c:pt>
                <c:pt idx="19437" formatCode="General">
                  <c:v>13.081200000000001</c:v>
                </c:pt>
                <c:pt idx="19438" formatCode="General">
                  <c:v>13.081899999999999</c:v>
                </c:pt>
                <c:pt idx="19439" formatCode="General">
                  <c:v>13.0825</c:v>
                </c:pt>
                <c:pt idx="19440" formatCode="General">
                  <c:v>13.0832</c:v>
                </c:pt>
                <c:pt idx="19441" formatCode="General">
                  <c:v>13.0839</c:v>
                </c:pt>
                <c:pt idx="19442" formatCode="General">
                  <c:v>13.0846</c:v>
                </c:pt>
                <c:pt idx="19443" formatCode="General">
                  <c:v>13.0852</c:v>
                </c:pt>
                <c:pt idx="19444" formatCode="General">
                  <c:v>13.085900000000001</c:v>
                </c:pt>
                <c:pt idx="19445" formatCode="General">
                  <c:v>13.086600000000001</c:v>
                </c:pt>
                <c:pt idx="19446" formatCode="General">
                  <c:v>13.087300000000001</c:v>
                </c:pt>
                <c:pt idx="19447" formatCode="General">
                  <c:v>13.087899999999999</c:v>
                </c:pt>
                <c:pt idx="19448" formatCode="General">
                  <c:v>13.0886</c:v>
                </c:pt>
                <c:pt idx="19449" formatCode="General">
                  <c:v>13.0893</c:v>
                </c:pt>
                <c:pt idx="19450" formatCode="General">
                  <c:v>13.09</c:v>
                </c:pt>
                <c:pt idx="19451" formatCode="General">
                  <c:v>13.0906</c:v>
                </c:pt>
                <c:pt idx="19452" formatCode="General">
                  <c:v>13.0913</c:v>
                </c:pt>
                <c:pt idx="19453" formatCode="General">
                  <c:v>13.092000000000001</c:v>
                </c:pt>
                <c:pt idx="19454" formatCode="General">
                  <c:v>13.092599999999999</c:v>
                </c:pt>
                <c:pt idx="19455" formatCode="General">
                  <c:v>13.093299999999999</c:v>
                </c:pt>
                <c:pt idx="19456" formatCode="General">
                  <c:v>13.093999999999999</c:v>
                </c:pt>
                <c:pt idx="19457" formatCode="General">
                  <c:v>13.0947</c:v>
                </c:pt>
                <c:pt idx="19458" formatCode="General">
                  <c:v>13.0953</c:v>
                </c:pt>
                <c:pt idx="19459" formatCode="General">
                  <c:v>13.096</c:v>
                </c:pt>
                <c:pt idx="19460" formatCode="General">
                  <c:v>13.0967</c:v>
                </c:pt>
                <c:pt idx="19461" formatCode="General">
                  <c:v>13.0974</c:v>
                </c:pt>
                <c:pt idx="19462" formatCode="General">
                  <c:v>13.098000000000001</c:v>
                </c:pt>
                <c:pt idx="19463" formatCode="General">
                  <c:v>13.098699999999999</c:v>
                </c:pt>
                <c:pt idx="19464" formatCode="General">
                  <c:v>13.099399999999999</c:v>
                </c:pt>
                <c:pt idx="19465" formatCode="General">
                  <c:v>13.1</c:v>
                </c:pt>
                <c:pt idx="19466" formatCode="General">
                  <c:v>13.1007</c:v>
                </c:pt>
                <c:pt idx="19467" formatCode="General">
                  <c:v>13.1014</c:v>
                </c:pt>
                <c:pt idx="19468" formatCode="General">
                  <c:v>13.1021</c:v>
                </c:pt>
                <c:pt idx="19469" formatCode="General">
                  <c:v>13.1027</c:v>
                </c:pt>
                <c:pt idx="19470" formatCode="General">
                  <c:v>13.103400000000001</c:v>
                </c:pt>
                <c:pt idx="19471" formatCode="General">
                  <c:v>13.104100000000001</c:v>
                </c:pt>
                <c:pt idx="19472" formatCode="General">
                  <c:v>13.104799999999999</c:v>
                </c:pt>
                <c:pt idx="19473" formatCode="General">
                  <c:v>13.105399999999999</c:v>
                </c:pt>
                <c:pt idx="19474" formatCode="General">
                  <c:v>13.1061</c:v>
                </c:pt>
                <c:pt idx="19475" formatCode="General">
                  <c:v>13.1068</c:v>
                </c:pt>
                <c:pt idx="19476" formatCode="General">
                  <c:v>13.1074</c:v>
                </c:pt>
                <c:pt idx="19477" formatCode="General">
                  <c:v>13.1081</c:v>
                </c:pt>
                <c:pt idx="19478" formatCode="General">
                  <c:v>13.1088</c:v>
                </c:pt>
                <c:pt idx="19479" formatCode="General">
                  <c:v>13.109500000000001</c:v>
                </c:pt>
                <c:pt idx="19480" formatCode="General">
                  <c:v>13.110099999999999</c:v>
                </c:pt>
                <c:pt idx="19481" formatCode="General">
                  <c:v>13.110799999999999</c:v>
                </c:pt>
                <c:pt idx="19482" formatCode="General">
                  <c:v>13.111499999999999</c:v>
                </c:pt>
                <c:pt idx="19483" formatCode="General">
                  <c:v>13.1122</c:v>
                </c:pt>
                <c:pt idx="19484" formatCode="General">
                  <c:v>13.1128</c:v>
                </c:pt>
                <c:pt idx="19485" formatCode="General">
                  <c:v>13.1135</c:v>
                </c:pt>
                <c:pt idx="19486" formatCode="General">
                  <c:v>13.1142</c:v>
                </c:pt>
                <c:pt idx="19487" formatCode="General">
                  <c:v>13.1149</c:v>
                </c:pt>
                <c:pt idx="19488" formatCode="General">
                  <c:v>13.115500000000001</c:v>
                </c:pt>
                <c:pt idx="19489" formatCode="General">
                  <c:v>13.116199999999999</c:v>
                </c:pt>
                <c:pt idx="19490" formatCode="General">
                  <c:v>13.116899999999999</c:v>
                </c:pt>
                <c:pt idx="19491" formatCode="General">
                  <c:v>13.1175</c:v>
                </c:pt>
                <c:pt idx="19492" formatCode="General">
                  <c:v>13.1182</c:v>
                </c:pt>
                <c:pt idx="19493" formatCode="General">
                  <c:v>13.1189</c:v>
                </c:pt>
                <c:pt idx="19494" formatCode="General">
                  <c:v>13.1196</c:v>
                </c:pt>
                <c:pt idx="19495" formatCode="General">
                  <c:v>13.120200000000001</c:v>
                </c:pt>
                <c:pt idx="19496" formatCode="General">
                  <c:v>13.120900000000001</c:v>
                </c:pt>
                <c:pt idx="19497" formatCode="General">
                  <c:v>13.121600000000001</c:v>
                </c:pt>
                <c:pt idx="19498" formatCode="General">
                  <c:v>13.122299999999999</c:v>
                </c:pt>
                <c:pt idx="19499" formatCode="General">
                  <c:v>13.1229</c:v>
                </c:pt>
                <c:pt idx="19500" formatCode="General">
                  <c:v>13.1236</c:v>
                </c:pt>
                <c:pt idx="19501" formatCode="General">
                  <c:v>13.1243</c:v>
                </c:pt>
                <c:pt idx="19502" formatCode="General">
                  <c:v>13.1249</c:v>
                </c:pt>
                <c:pt idx="19503" formatCode="General">
                  <c:v>13.1256</c:v>
                </c:pt>
                <c:pt idx="19504" formatCode="General">
                  <c:v>13.126300000000001</c:v>
                </c:pt>
                <c:pt idx="19505" formatCode="General">
                  <c:v>13.127000000000001</c:v>
                </c:pt>
                <c:pt idx="19506" formatCode="General">
                  <c:v>13.127599999999999</c:v>
                </c:pt>
                <c:pt idx="19507" formatCode="General">
                  <c:v>13.128299999999999</c:v>
                </c:pt>
                <c:pt idx="19508" formatCode="General">
                  <c:v>13.129</c:v>
                </c:pt>
                <c:pt idx="19509" formatCode="General">
                  <c:v>13.1297</c:v>
                </c:pt>
                <c:pt idx="19510" formatCode="General">
                  <c:v>13.1303</c:v>
                </c:pt>
                <c:pt idx="19511" formatCode="General">
                  <c:v>13.131</c:v>
                </c:pt>
                <c:pt idx="19512" formatCode="General">
                  <c:v>13.1317</c:v>
                </c:pt>
                <c:pt idx="19513" formatCode="General">
                  <c:v>13.132300000000001</c:v>
                </c:pt>
                <c:pt idx="19514" formatCode="General">
                  <c:v>13.132999999999999</c:v>
                </c:pt>
                <c:pt idx="19515" formatCode="General">
                  <c:v>13.133699999999999</c:v>
                </c:pt>
                <c:pt idx="19516" formatCode="General">
                  <c:v>13.134399999999999</c:v>
                </c:pt>
                <c:pt idx="19517" formatCode="General">
                  <c:v>13.135</c:v>
                </c:pt>
                <c:pt idx="19518" formatCode="General">
                  <c:v>13.1357</c:v>
                </c:pt>
                <c:pt idx="19519" formatCode="General">
                  <c:v>13.1364</c:v>
                </c:pt>
                <c:pt idx="19520" formatCode="General">
                  <c:v>13.1371</c:v>
                </c:pt>
                <c:pt idx="19521" formatCode="General">
                  <c:v>13.137700000000001</c:v>
                </c:pt>
                <c:pt idx="19522" formatCode="General">
                  <c:v>13.138400000000001</c:v>
                </c:pt>
                <c:pt idx="19523" formatCode="General">
                  <c:v>13.139099999999999</c:v>
                </c:pt>
                <c:pt idx="19524" formatCode="General">
                  <c:v>13.139799999999999</c:v>
                </c:pt>
                <c:pt idx="19525" formatCode="General">
                  <c:v>13.1404</c:v>
                </c:pt>
                <c:pt idx="19526" formatCode="General">
                  <c:v>13.1411</c:v>
                </c:pt>
                <c:pt idx="19527" formatCode="General">
                  <c:v>13.1418</c:v>
                </c:pt>
                <c:pt idx="19528" formatCode="General">
                  <c:v>13.1424</c:v>
                </c:pt>
                <c:pt idx="19529" formatCode="General">
                  <c:v>13.1431</c:v>
                </c:pt>
                <c:pt idx="19530" formatCode="General">
                  <c:v>13.143800000000001</c:v>
                </c:pt>
                <c:pt idx="19531" formatCode="General">
                  <c:v>13.144500000000001</c:v>
                </c:pt>
                <c:pt idx="19532" formatCode="General">
                  <c:v>13.145099999999999</c:v>
                </c:pt>
                <c:pt idx="19533" formatCode="General">
                  <c:v>13.145799999999999</c:v>
                </c:pt>
                <c:pt idx="19534" formatCode="General">
                  <c:v>13.1465</c:v>
                </c:pt>
                <c:pt idx="19535" formatCode="General">
                  <c:v>13.1472</c:v>
                </c:pt>
                <c:pt idx="19536" formatCode="General">
                  <c:v>13.1478</c:v>
                </c:pt>
                <c:pt idx="19537" formatCode="General">
                  <c:v>13.1485</c:v>
                </c:pt>
                <c:pt idx="19538" formatCode="General">
                  <c:v>13.1492</c:v>
                </c:pt>
                <c:pt idx="19539" formatCode="General">
                  <c:v>13.149800000000001</c:v>
                </c:pt>
                <c:pt idx="19540" formatCode="General">
                  <c:v>13.150499999999999</c:v>
                </c:pt>
                <c:pt idx="19541" formatCode="General">
                  <c:v>13.151199999999999</c:v>
                </c:pt>
                <c:pt idx="19542" formatCode="General">
                  <c:v>13.151899999999999</c:v>
                </c:pt>
                <c:pt idx="19543" formatCode="General">
                  <c:v>13.1525</c:v>
                </c:pt>
                <c:pt idx="19544" formatCode="General">
                  <c:v>13.1532</c:v>
                </c:pt>
                <c:pt idx="19545" formatCode="General">
                  <c:v>13.1539</c:v>
                </c:pt>
                <c:pt idx="19546" formatCode="General">
                  <c:v>13.1546</c:v>
                </c:pt>
                <c:pt idx="19547" formatCode="General">
                  <c:v>13.155200000000001</c:v>
                </c:pt>
                <c:pt idx="19548" formatCode="General">
                  <c:v>13.155900000000001</c:v>
                </c:pt>
                <c:pt idx="19549" formatCode="General">
                  <c:v>13.156599999999999</c:v>
                </c:pt>
                <c:pt idx="19550" formatCode="General">
                  <c:v>13.157299999999999</c:v>
                </c:pt>
                <c:pt idx="19551" formatCode="General">
                  <c:v>13.1579</c:v>
                </c:pt>
                <c:pt idx="19552" formatCode="General">
                  <c:v>13.1586</c:v>
                </c:pt>
                <c:pt idx="19553" formatCode="General">
                  <c:v>13.1593</c:v>
                </c:pt>
                <c:pt idx="19554" formatCode="General">
                  <c:v>13.1599</c:v>
                </c:pt>
                <c:pt idx="19555" formatCode="General">
                  <c:v>13.160600000000001</c:v>
                </c:pt>
                <c:pt idx="19556" formatCode="General">
                  <c:v>13.161300000000001</c:v>
                </c:pt>
                <c:pt idx="19557" formatCode="General">
                  <c:v>13.162000000000001</c:v>
                </c:pt>
                <c:pt idx="19558" formatCode="General">
                  <c:v>13.162599999999999</c:v>
                </c:pt>
                <c:pt idx="19559" formatCode="General">
                  <c:v>13.1633</c:v>
                </c:pt>
                <c:pt idx="19560" formatCode="General">
                  <c:v>13.164</c:v>
                </c:pt>
                <c:pt idx="19561" formatCode="General">
                  <c:v>13.1647</c:v>
                </c:pt>
                <c:pt idx="19562" formatCode="General">
                  <c:v>13.1653</c:v>
                </c:pt>
                <c:pt idx="19563" formatCode="General">
                  <c:v>13.166</c:v>
                </c:pt>
                <c:pt idx="19564" formatCode="General">
                  <c:v>13.166700000000001</c:v>
                </c:pt>
                <c:pt idx="19565" formatCode="General">
                  <c:v>13.167299999999999</c:v>
                </c:pt>
                <c:pt idx="19566" formatCode="General">
                  <c:v>13.167999999999999</c:v>
                </c:pt>
                <c:pt idx="19567" formatCode="General">
                  <c:v>13.168699999999999</c:v>
                </c:pt>
                <c:pt idx="19568" formatCode="General">
                  <c:v>13.1694</c:v>
                </c:pt>
                <c:pt idx="19569" formatCode="General">
                  <c:v>13.17</c:v>
                </c:pt>
                <c:pt idx="19570" formatCode="General">
                  <c:v>13.1707</c:v>
                </c:pt>
                <c:pt idx="19571" formatCode="General">
                  <c:v>13.1714</c:v>
                </c:pt>
                <c:pt idx="19572" formatCode="General">
                  <c:v>13.1721</c:v>
                </c:pt>
                <c:pt idx="19573" formatCode="General">
                  <c:v>13.172700000000001</c:v>
                </c:pt>
                <c:pt idx="19574" formatCode="General">
                  <c:v>13.173400000000001</c:v>
                </c:pt>
                <c:pt idx="19575" formatCode="General">
                  <c:v>13.174099999999999</c:v>
                </c:pt>
                <c:pt idx="19576" formatCode="General">
                  <c:v>13.1747</c:v>
                </c:pt>
                <c:pt idx="19577" formatCode="General">
                  <c:v>13.1754</c:v>
                </c:pt>
                <c:pt idx="19578" formatCode="General">
                  <c:v>13.1761</c:v>
                </c:pt>
                <c:pt idx="19579" formatCode="General">
                  <c:v>13.1768</c:v>
                </c:pt>
                <c:pt idx="19580" formatCode="General">
                  <c:v>13.1774</c:v>
                </c:pt>
                <c:pt idx="19581" formatCode="General">
                  <c:v>13.178100000000001</c:v>
                </c:pt>
                <c:pt idx="19582" formatCode="General">
                  <c:v>13.178800000000001</c:v>
                </c:pt>
                <c:pt idx="19583" formatCode="General">
                  <c:v>13.179500000000001</c:v>
                </c:pt>
                <c:pt idx="19584" formatCode="General">
                  <c:v>13.180099999999999</c:v>
                </c:pt>
                <c:pt idx="19585" formatCode="General">
                  <c:v>13.1808</c:v>
                </c:pt>
                <c:pt idx="19586" formatCode="General">
                  <c:v>13.1815</c:v>
                </c:pt>
                <c:pt idx="19587" formatCode="General">
                  <c:v>13.1822</c:v>
                </c:pt>
                <c:pt idx="19588" formatCode="General">
                  <c:v>13.1828</c:v>
                </c:pt>
                <c:pt idx="19589" formatCode="General">
                  <c:v>13.1835</c:v>
                </c:pt>
                <c:pt idx="19590" formatCode="General">
                  <c:v>13.184200000000001</c:v>
                </c:pt>
                <c:pt idx="19591" formatCode="General">
                  <c:v>13.184799999999999</c:v>
                </c:pt>
                <c:pt idx="19592" formatCode="General">
                  <c:v>13.185499999999999</c:v>
                </c:pt>
                <c:pt idx="19593" formatCode="General">
                  <c:v>13.186199999999999</c:v>
                </c:pt>
                <c:pt idx="19594" formatCode="General">
                  <c:v>13.1869</c:v>
                </c:pt>
                <c:pt idx="19595" formatCode="General">
                  <c:v>13.1875</c:v>
                </c:pt>
                <c:pt idx="19596" formatCode="General">
                  <c:v>13.1882</c:v>
                </c:pt>
                <c:pt idx="19597" formatCode="General">
                  <c:v>13.1889</c:v>
                </c:pt>
                <c:pt idx="19598" formatCode="General">
                  <c:v>13.1896</c:v>
                </c:pt>
                <c:pt idx="19599" formatCode="General">
                  <c:v>13.190200000000001</c:v>
                </c:pt>
                <c:pt idx="19600" formatCode="General">
                  <c:v>13.190899999999999</c:v>
                </c:pt>
                <c:pt idx="19601" formatCode="General">
                  <c:v>13.191599999999999</c:v>
                </c:pt>
                <c:pt idx="19602" formatCode="General">
                  <c:v>13.1922</c:v>
                </c:pt>
                <c:pt idx="19603" formatCode="General">
                  <c:v>13.1929</c:v>
                </c:pt>
                <c:pt idx="19604" formatCode="General">
                  <c:v>13.1936</c:v>
                </c:pt>
                <c:pt idx="19605" formatCode="General">
                  <c:v>13.1943</c:v>
                </c:pt>
                <c:pt idx="19606" formatCode="General">
                  <c:v>13.194900000000001</c:v>
                </c:pt>
                <c:pt idx="19607" formatCode="General">
                  <c:v>13.195600000000001</c:v>
                </c:pt>
                <c:pt idx="19608" formatCode="General">
                  <c:v>13.196300000000001</c:v>
                </c:pt>
                <c:pt idx="19609" formatCode="General">
                  <c:v>13.196999999999999</c:v>
                </c:pt>
                <c:pt idx="19610" formatCode="General">
                  <c:v>13.1976</c:v>
                </c:pt>
                <c:pt idx="19611" formatCode="General">
                  <c:v>13.1983</c:v>
                </c:pt>
                <c:pt idx="19612" formatCode="General">
                  <c:v>13.199</c:v>
                </c:pt>
                <c:pt idx="19613" formatCode="General">
                  <c:v>13.1996</c:v>
                </c:pt>
                <c:pt idx="19614" formatCode="General">
                  <c:v>13.2003</c:v>
                </c:pt>
                <c:pt idx="19615" formatCode="General">
                  <c:v>13.201000000000001</c:v>
                </c:pt>
                <c:pt idx="19616" formatCode="General">
                  <c:v>13.201700000000001</c:v>
                </c:pt>
                <c:pt idx="19617" formatCode="General">
                  <c:v>13.202299999999999</c:v>
                </c:pt>
                <c:pt idx="19618" formatCode="General">
                  <c:v>13.202999999999999</c:v>
                </c:pt>
                <c:pt idx="19619" formatCode="General">
                  <c:v>13.2037</c:v>
                </c:pt>
                <c:pt idx="19620" formatCode="General">
                  <c:v>13.2044</c:v>
                </c:pt>
                <c:pt idx="19621" formatCode="General">
                  <c:v>13.205</c:v>
                </c:pt>
                <c:pt idx="19622" formatCode="General">
                  <c:v>13.2057</c:v>
                </c:pt>
                <c:pt idx="19623" formatCode="General">
                  <c:v>13.2064</c:v>
                </c:pt>
                <c:pt idx="19624" formatCode="General">
                  <c:v>13.207100000000001</c:v>
                </c:pt>
                <c:pt idx="19625" formatCode="General">
                  <c:v>13.207700000000001</c:v>
                </c:pt>
                <c:pt idx="19626" formatCode="General">
                  <c:v>13.208399999999999</c:v>
                </c:pt>
                <c:pt idx="19627" formatCode="General">
                  <c:v>13.209099999999999</c:v>
                </c:pt>
                <c:pt idx="19628" formatCode="General">
                  <c:v>13.2097</c:v>
                </c:pt>
                <c:pt idx="19629" formatCode="General">
                  <c:v>13.2104</c:v>
                </c:pt>
                <c:pt idx="19630" formatCode="General">
                  <c:v>13.2111</c:v>
                </c:pt>
                <c:pt idx="19631" formatCode="General">
                  <c:v>13.2118</c:v>
                </c:pt>
                <c:pt idx="19632" formatCode="General">
                  <c:v>13.212400000000001</c:v>
                </c:pt>
                <c:pt idx="19633" formatCode="General">
                  <c:v>13.213100000000001</c:v>
                </c:pt>
                <c:pt idx="19634" formatCode="General">
                  <c:v>13.213800000000001</c:v>
                </c:pt>
                <c:pt idx="19635" formatCode="General">
                  <c:v>13.214499999999999</c:v>
                </c:pt>
                <c:pt idx="19636" formatCode="General">
                  <c:v>13.2151</c:v>
                </c:pt>
                <c:pt idx="19637" formatCode="General">
                  <c:v>13.2158</c:v>
                </c:pt>
                <c:pt idx="19638" formatCode="General">
                  <c:v>13.2165</c:v>
                </c:pt>
                <c:pt idx="19639" formatCode="General">
                  <c:v>13.2171</c:v>
                </c:pt>
                <c:pt idx="19640" formatCode="General">
                  <c:v>13.2178</c:v>
                </c:pt>
                <c:pt idx="19641" formatCode="General">
                  <c:v>13.218500000000001</c:v>
                </c:pt>
                <c:pt idx="19642" formatCode="General">
                  <c:v>13.219200000000001</c:v>
                </c:pt>
                <c:pt idx="19643" formatCode="General">
                  <c:v>13.219799999999999</c:v>
                </c:pt>
                <c:pt idx="19644" formatCode="General">
                  <c:v>13.220499999999999</c:v>
                </c:pt>
                <c:pt idx="19645" formatCode="General">
                  <c:v>13.2212</c:v>
                </c:pt>
                <c:pt idx="19646" formatCode="General">
                  <c:v>13.2219</c:v>
                </c:pt>
                <c:pt idx="19647" formatCode="General">
                  <c:v>13.2225</c:v>
                </c:pt>
                <c:pt idx="19648" formatCode="General">
                  <c:v>13.2232</c:v>
                </c:pt>
                <c:pt idx="19649" formatCode="General">
                  <c:v>13.2239</c:v>
                </c:pt>
                <c:pt idx="19650" formatCode="General">
                  <c:v>13.224600000000001</c:v>
                </c:pt>
                <c:pt idx="19651" formatCode="General">
                  <c:v>13.225199999999999</c:v>
                </c:pt>
                <c:pt idx="19652" formatCode="General">
                  <c:v>13.225899999999999</c:v>
                </c:pt>
                <c:pt idx="19653" formatCode="General">
                  <c:v>13.226599999999999</c:v>
                </c:pt>
                <c:pt idx="19654" formatCode="General">
                  <c:v>13.2272</c:v>
                </c:pt>
                <c:pt idx="19655" formatCode="General">
                  <c:v>13.2279</c:v>
                </c:pt>
                <c:pt idx="19656" formatCode="General">
                  <c:v>13.2286</c:v>
                </c:pt>
                <c:pt idx="19657" formatCode="General">
                  <c:v>13.2293</c:v>
                </c:pt>
                <c:pt idx="19658" formatCode="General">
                  <c:v>13.229900000000001</c:v>
                </c:pt>
                <c:pt idx="19659" formatCode="General">
                  <c:v>13.230600000000001</c:v>
                </c:pt>
                <c:pt idx="19660" formatCode="General">
                  <c:v>13.231299999999999</c:v>
                </c:pt>
                <c:pt idx="19661" formatCode="General">
                  <c:v>13.231999999999999</c:v>
                </c:pt>
                <c:pt idx="19662" formatCode="General">
                  <c:v>13.2326</c:v>
                </c:pt>
                <c:pt idx="19663" formatCode="General">
                  <c:v>13.2333</c:v>
                </c:pt>
                <c:pt idx="19664" formatCode="General">
                  <c:v>13.234</c:v>
                </c:pt>
                <c:pt idx="19665" formatCode="General">
                  <c:v>13.2346</c:v>
                </c:pt>
                <c:pt idx="19666" formatCode="General">
                  <c:v>13.235300000000001</c:v>
                </c:pt>
                <c:pt idx="19667" formatCode="General">
                  <c:v>13.236000000000001</c:v>
                </c:pt>
                <c:pt idx="19668" formatCode="General">
                  <c:v>13.236700000000001</c:v>
                </c:pt>
                <c:pt idx="19669" formatCode="General">
                  <c:v>13.237299999999999</c:v>
                </c:pt>
                <c:pt idx="19670" formatCode="General">
                  <c:v>13.238</c:v>
                </c:pt>
                <c:pt idx="19671" formatCode="General">
                  <c:v>13.2387</c:v>
                </c:pt>
                <c:pt idx="19672" formatCode="General">
                  <c:v>13.2394</c:v>
                </c:pt>
                <c:pt idx="19673" formatCode="General">
                  <c:v>13.24</c:v>
                </c:pt>
                <c:pt idx="19674" formatCode="General">
                  <c:v>13.2407</c:v>
                </c:pt>
                <c:pt idx="19675" formatCode="General">
                  <c:v>13.241400000000001</c:v>
                </c:pt>
                <c:pt idx="19676" formatCode="General">
                  <c:v>13.242000000000001</c:v>
                </c:pt>
                <c:pt idx="19677" formatCode="General">
                  <c:v>13.242699999999999</c:v>
                </c:pt>
                <c:pt idx="19678" formatCode="General">
                  <c:v>13.243399999999999</c:v>
                </c:pt>
                <c:pt idx="19679" formatCode="General">
                  <c:v>13.2441</c:v>
                </c:pt>
                <c:pt idx="19680" formatCode="General">
                  <c:v>13.2447</c:v>
                </c:pt>
                <c:pt idx="19681" formatCode="General">
                  <c:v>13.2454</c:v>
                </c:pt>
                <c:pt idx="19682" formatCode="General">
                  <c:v>13.2461</c:v>
                </c:pt>
                <c:pt idx="19683" formatCode="General">
                  <c:v>13.2468</c:v>
                </c:pt>
                <c:pt idx="19684" formatCode="General">
                  <c:v>13.247400000000001</c:v>
                </c:pt>
                <c:pt idx="19685" formatCode="General">
                  <c:v>13.248100000000001</c:v>
                </c:pt>
                <c:pt idx="19686" formatCode="General">
                  <c:v>13.248799999999999</c:v>
                </c:pt>
                <c:pt idx="19687" formatCode="General">
                  <c:v>13.249499999999999</c:v>
                </c:pt>
                <c:pt idx="19688" formatCode="General">
                  <c:v>13.2501</c:v>
                </c:pt>
                <c:pt idx="19689" formatCode="General">
                  <c:v>13.2508</c:v>
                </c:pt>
                <c:pt idx="19690" formatCode="General">
                  <c:v>13.2515</c:v>
                </c:pt>
                <c:pt idx="19691" formatCode="General">
                  <c:v>13.2521</c:v>
                </c:pt>
                <c:pt idx="19692" formatCode="General">
                  <c:v>13.252800000000001</c:v>
                </c:pt>
                <c:pt idx="19693" formatCode="General">
                  <c:v>13.253500000000001</c:v>
                </c:pt>
                <c:pt idx="19694" formatCode="General">
                  <c:v>13.254200000000001</c:v>
                </c:pt>
                <c:pt idx="19695" formatCode="General">
                  <c:v>13.254799999999999</c:v>
                </c:pt>
                <c:pt idx="19696" formatCode="General">
                  <c:v>13.2555</c:v>
                </c:pt>
                <c:pt idx="19697" formatCode="General">
                  <c:v>13.2562</c:v>
                </c:pt>
                <c:pt idx="19698" formatCode="General">
                  <c:v>13.2569</c:v>
                </c:pt>
                <c:pt idx="19699" formatCode="General">
                  <c:v>13.2575</c:v>
                </c:pt>
                <c:pt idx="19700" formatCode="General">
                  <c:v>13.2582</c:v>
                </c:pt>
                <c:pt idx="19701" formatCode="General">
                  <c:v>13.258900000000001</c:v>
                </c:pt>
                <c:pt idx="19702" formatCode="General">
                  <c:v>13.259499999999999</c:v>
                </c:pt>
                <c:pt idx="19703" formatCode="General">
                  <c:v>13.260199999999999</c:v>
                </c:pt>
                <c:pt idx="19704" formatCode="General">
                  <c:v>13.260899999999999</c:v>
                </c:pt>
                <c:pt idx="19705" formatCode="General">
                  <c:v>13.2616</c:v>
                </c:pt>
                <c:pt idx="19706" formatCode="General">
                  <c:v>13.2622</c:v>
                </c:pt>
                <c:pt idx="19707" formatCode="General">
                  <c:v>13.2629</c:v>
                </c:pt>
                <c:pt idx="19708" formatCode="General">
                  <c:v>13.2636</c:v>
                </c:pt>
                <c:pt idx="19709" formatCode="General">
                  <c:v>13.2643</c:v>
                </c:pt>
                <c:pt idx="19710" formatCode="General">
                  <c:v>13.264900000000001</c:v>
                </c:pt>
                <c:pt idx="19711" formatCode="General">
                  <c:v>13.265599999999999</c:v>
                </c:pt>
                <c:pt idx="19712" formatCode="General">
                  <c:v>13.266299999999999</c:v>
                </c:pt>
                <c:pt idx="19713" formatCode="General">
                  <c:v>13.266999999999999</c:v>
                </c:pt>
                <c:pt idx="19714" formatCode="General">
                  <c:v>13.2676</c:v>
                </c:pt>
                <c:pt idx="19715" formatCode="General">
                  <c:v>13.2683</c:v>
                </c:pt>
                <c:pt idx="19716" formatCode="General">
                  <c:v>13.269</c:v>
                </c:pt>
                <c:pt idx="19717" formatCode="General">
                  <c:v>13.269600000000001</c:v>
                </c:pt>
                <c:pt idx="19718" formatCode="General">
                  <c:v>13.270300000000001</c:v>
                </c:pt>
                <c:pt idx="19719" formatCode="General">
                  <c:v>13.271000000000001</c:v>
                </c:pt>
                <c:pt idx="19720" formatCode="General">
                  <c:v>13.271699999999999</c:v>
                </c:pt>
                <c:pt idx="19721" formatCode="General">
                  <c:v>13.2723</c:v>
                </c:pt>
                <c:pt idx="19722" formatCode="General">
                  <c:v>13.273</c:v>
                </c:pt>
                <c:pt idx="19723" formatCode="General">
                  <c:v>13.2737</c:v>
                </c:pt>
                <c:pt idx="19724" formatCode="General">
                  <c:v>13.2744</c:v>
                </c:pt>
                <c:pt idx="19725" formatCode="General">
                  <c:v>13.275</c:v>
                </c:pt>
                <c:pt idx="19726" formatCode="General">
                  <c:v>13.275700000000001</c:v>
                </c:pt>
                <c:pt idx="19727" formatCode="General">
                  <c:v>13.276400000000001</c:v>
                </c:pt>
                <c:pt idx="19728" formatCode="General">
                  <c:v>13.276999999999999</c:v>
                </c:pt>
                <c:pt idx="19729" formatCode="General">
                  <c:v>13.277699999999999</c:v>
                </c:pt>
                <c:pt idx="19730" formatCode="General">
                  <c:v>13.2784</c:v>
                </c:pt>
                <c:pt idx="19731" formatCode="General">
                  <c:v>13.2791</c:v>
                </c:pt>
                <c:pt idx="19732" formatCode="General">
                  <c:v>13.2797</c:v>
                </c:pt>
                <c:pt idx="19733" formatCode="General">
                  <c:v>13.2804</c:v>
                </c:pt>
                <c:pt idx="19734" formatCode="General">
                  <c:v>13.2811</c:v>
                </c:pt>
                <c:pt idx="19735" formatCode="General">
                  <c:v>13.2818</c:v>
                </c:pt>
                <c:pt idx="19736" formatCode="General">
                  <c:v>13.282400000000001</c:v>
                </c:pt>
                <c:pt idx="19737" formatCode="General">
                  <c:v>13.283099999999999</c:v>
                </c:pt>
                <c:pt idx="19738" formatCode="General">
                  <c:v>13.283799999999999</c:v>
                </c:pt>
                <c:pt idx="19739" formatCode="General">
                  <c:v>13.2844</c:v>
                </c:pt>
                <c:pt idx="19740" formatCode="General">
                  <c:v>13.2851</c:v>
                </c:pt>
                <c:pt idx="19741" formatCode="General">
                  <c:v>13.2858</c:v>
                </c:pt>
                <c:pt idx="19742" formatCode="General">
                  <c:v>13.2865</c:v>
                </c:pt>
                <c:pt idx="19743" formatCode="General">
                  <c:v>13.287100000000001</c:v>
                </c:pt>
                <c:pt idx="19744" formatCode="General">
                  <c:v>13.287800000000001</c:v>
                </c:pt>
                <c:pt idx="19745" formatCode="General">
                  <c:v>13.288500000000001</c:v>
                </c:pt>
                <c:pt idx="19746" formatCode="General">
                  <c:v>13.289199999999999</c:v>
                </c:pt>
                <c:pt idx="19747" formatCode="General">
                  <c:v>13.2898</c:v>
                </c:pt>
                <c:pt idx="19748" formatCode="General">
                  <c:v>13.2905</c:v>
                </c:pt>
                <c:pt idx="19749" formatCode="General">
                  <c:v>13.2912</c:v>
                </c:pt>
                <c:pt idx="19750" formatCode="General">
                  <c:v>13.2919</c:v>
                </c:pt>
                <c:pt idx="19751" formatCode="General">
                  <c:v>13.2925</c:v>
                </c:pt>
                <c:pt idx="19752" formatCode="General">
                  <c:v>13.293200000000001</c:v>
                </c:pt>
                <c:pt idx="19753" formatCode="General">
                  <c:v>13.293900000000001</c:v>
                </c:pt>
                <c:pt idx="19754" formatCode="General">
                  <c:v>13.294499999999999</c:v>
                </c:pt>
                <c:pt idx="19755" formatCode="General">
                  <c:v>13.295199999999999</c:v>
                </c:pt>
                <c:pt idx="19756" formatCode="General">
                  <c:v>13.2959</c:v>
                </c:pt>
                <c:pt idx="19757" formatCode="General">
                  <c:v>13.2966</c:v>
                </c:pt>
                <c:pt idx="19758" formatCode="General">
                  <c:v>13.2972</c:v>
                </c:pt>
                <c:pt idx="19759" formatCode="General">
                  <c:v>13.2979</c:v>
                </c:pt>
                <c:pt idx="19760" formatCode="General">
                  <c:v>13.2986</c:v>
                </c:pt>
                <c:pt idx="19761" formatCode="General">
                  <c:v>13.299300000000001</c:v>
                </c:pt>
                <c:pt idx="19762" formatCode="General">
                  <c:v>13.299899999999999</c:v>
                </c:pt>
                <c:pt idx="19763" formatCode="General">
                  <c:v>13.300599999999999</c:v>
                </c:pt>
                <c:pt idx="19764" formatCode="General">
                  <c:v>13.301299999999999</c:v>
                </c:pt>
                <c:pt idx="19765" formatCode="General">
                  <c:v>13.3019</c:v>
                </c:pt>
                <c:pt idx="19766" formatCode="General">
                  <c:v>13.3026</c:v>
                </c:pt>
                <c:pt idx="19767" formatCode="General">
                  <c:v>13.3033</c:v>
                </c:pt>
                <c:pt idx="19768" formatCode="General">
                  <c:v>13.304</c:v>
                </c:pt>
                <c:pt idx="19769" formatCode="General">
                  <c:v>13.304600000000001</c:v>
                </c:pt>
                <c:pt idx="19770" formatCode="General">
                  <c:v>13.305300000000001</c:v>
                </c:pt>
                <c:pt idx="19771" formatCode="General">
                  <c:v>13.305999999999999</c:v>
                </c:pt>
                <c:pt idx="19772" formatCode="General">
                  <c:v>13.306699999999999</c:v>
                </c:pt>
                <c:pt idx="19773" formatCode="General">
                  <c:v>13.3073</c:v>
                </c:pt>
                <c:pt idx="19774" formatCode="General">
                  <c:v>13.308</c:v>
                </c:pt>
                <c:pt idx="19775" formatCode="General">
                  <c:v>13.3087</c:v>
                </c:pt>
                <c:pt idx="19776" formatCode="General">
                  <c:v>13.3093</c:v>
                </c:pt>
                <c:pt idx="19777" formatCode="General">
                  <c:v>13.31</c:v>
                </c:pt>
                <c:pt idx="19778" formatCode="General">
                  <c:v>13.310700000000001</c:v>
                </c:pt>
                <c:pt idx="19779" formatCode="General">
                  <c:v>13.311400000000001</c:v>
                </c:pt>
                <c:pt idx="19780" formatCode="General">
                  <c:v>13.311999999999999</c:v>
                </c:pt>
                <c:pt idx="19781" formatCode="General">
                  <c:v>13.3127</c:v>
                </c:pt>
                <c:pt idx="19782" formatCode="General">
                  <c:v>13.3134</c:v>
                </c:pt>
                <c:pt idx="19783" formatCode="General">
                  <c:v>13.3141</c:v>
                </c:pt>
                <c:pt idx="19784" formatCode="General">
                  <c:v>13.3147</c:v>
                </c:pt>
                <c:pt idx="19785" formatCode="General">
                  <c:v>13.3154</c:v>
                </c:pt>
                <c:pt idx="19786" formatCode="General">
                  <c:v>13.3161</c:v>
                </c:pt>
                <c:pt idx="19787" formatCode="General">
                  <c:v>13.316800000000001</c:v>
                </c:pt>
                <c:pt idx="19788" formatCode="General">
                  <c:v>13.317399999999999</c:v>
                </c:pt>
                <c:pt idx="19789" formatCode="General">
                  <c:v>13.318099999999999</c:v>
                </c:pt>
                <c:pt idx="19790" formatCode="General">
                  <c:v>13.3188</c:v>
                </c:pt>
                <c:pt idx="19791" formatCode="General">
                  <c:v>13.3194</c:v>
                </c:pt>
                <c:pt idx="19792" formatCode="General">
                  <c:v>13.3201</c:v>
                </c:pt>
                <c:pt idx="19793" formatCode="General">
                  <c:v>13.3208</c:v>
                </c:pt>
                <c:pt idx="19794" formatCode="General">
                  <c:v>13.3215</c:v>
                </c:pt>
                <c:pt idx="19795" formatCode="General">
                  <c:v>13.322100000000001</c:v>
                </c:pt>
                <c:pt idx="19796" formatCode="General">
                  <c:v>13.322800000000001</c:v>
                </c:pt>
                <c:pt idx="19797" formatCode="General">
                  <c:v>13.323499999999999</c:v>
                </c:pt>
                <c:pt idx="19798" formatCode="General">
                  <c:v>13.324199999999999</c:v>
                </c:pt>
                <c:pt idx="19799" formatCode="General">
                  <c:v>13.3248</c:v>
                </c:pt>
                <c:pt idx="19800" formatCode="General">
                  <c:v>13.3255</c:v>
                </c:pt>
                <c:pt idx="19801" formatCode="General">
                  <c:v>13.3262</c:v>
                </c:pt>
                <c:pt idx="19802" formatCode="General">
                  <c:v>13.3268</c:v>
                </c:pt>
                <c:pt idx="19803" formatCode="General">
                  <c:v>13.327500000000001</c:v>
                </c:pt>
                <c:pt idx="19804" formatCode="General">
                  <c:v>13.328200000000001</c:v>
                </c:pt>
                <c:pt idx="19805" formatCode="General">
                  <c:v>13.328900000000001</c:v>
                </c:pt>
                <c:pt idx="19806" formatCode="General">
                  <c:v>13.329499999999999</c:v>
                </c:pt>
                <c:pt idx="19807" formatCode="General">
                  <c:v>13.3302</c:v>
                </c:pt>
                <c:pt idx="19808" formatCode="General">
                  <c:v>13.3309</c:v>
                </c:pt>
                <c:pt idx="19809" formatCode="General">
                  <c:v>13.3316</c:v>
                </c:pt>
                <c:pt idx="19810" formatCode="General">
                  <c:v>13.3322</c:v>
                </c:pt>
                <c:pt idx="19811" formatCode="General">
                  <c:v>13.3329</c:v>
                </c:pt>
                <c:pt idx="19812" formatCode="General">
                  <c:v>13.333600000000001</c:v>
                </c:pt>
                <c:pt idx="19813" formatCode="General">
                  <c:v>13.334300000000001</c:v>
                </c:pt>
                <c:pt idx="19814" formatCode="General">
                  <c:v>13.334899999999999</c:v>
                </c:pt>
                <c:pt idx="19815" formatCode="General">
                  <c:v>13.335599999999999</c:v>
                </c:pt>
                <c:pt idx="19816" formatCode="General">
                  <c:v>13.3363</c:v>
                </c:pt>
                <c:pt idx="19817" formatCode="General">
                  <c:v>13.3369</c:v>
                </c:pt>
                <c:pt idx="19818" formatCode="General">
                  <c:v>13.3376</c:v>
                </c:pt>
                <c:pt idx="19819" formatCode="General">
                  <c:v>13.3383</c:v>
                </c:pt>
                <c:pt idx="19820" formatCode="General">
                  <c:v>13.339</c:v>
                </c:pt>
                <c:pt idx="19821" formatCode="General">
                  <c:v>13.339600000000001</c:v>
                </c:pt>
                <c:pt idx="19822" formatCode="General">
                  <c:v>13.340299999999999</c:v>
                </c:pt>
                <c:pt idx="19823" formatCode="General">
                  <c:v>13.340999999999999</c:v>
                </c:pt>
                <c:pt idx="19824" formatCode="General">
                  <c:v>13.341699999999999</c:v>
                </c:pt>
                <c:pt idx="19825" formatCode="General">
                  <c:v>13.3423</c:v>
                </c:pt>
                <c:pt idx="19826" formatCode="General">
                  <c:v>13.343</c:v>
                </c:pt>
                <c:pt idx="19827" formatCode="General">
                  <c:v>13.3437</c:v>
                </c:pt>
                <c:pt idx="19828" formatCode="General">
                  <c:v>13.3443</c:v>
                </c:pt>
                <c:pt idx="19829" formatCode="General">
                  <c:v>13.345000000000001</c:v>
                </c:pt>
                <c:pt idx="19830" formatCode="General">
                  <c:v>13.345700000000001</c:v>
                </c:pt>
                <c:pt idx="19831" formatCode="General">
                  <c:v>13.346399999999999</c:v>
                </c:pt>
                <c:pt idx="19832" formatCode="General">
                  <c:v>13.347</c:v>
                </c:pt>
                <c:pt idx="19833" formatCode="General">
                  <c:v>13.3477</c:v>
                </c:pt>
                <c:pt idx="19834" formatCode="General">
                  <c:v>13.3484</c:v>
                </c:pt>
                <c:pt idx="19835" formatCode="General">
                  <c:v>13.3491</c:v>
                </c:pt>
                <c:pt idx="19836" formatCode="General">
                  <c:v>13.3497</c:v>
                </c:pt>
                <c:pt idx="19837" formatCode="General">
                  <c:v>13.3504</c:v>
                </c:pt>
                <c:pt idx="19838" formatCode="General">
                  <c:v>13.351100000000001</c:v>
                </c:pt>
                <c:pt idx="19839" formatCode="General">
                  <c:v>13.351699999999999</c:v>
                </c:pt>
                <c:pt idx="19840" formatCode="General">
                  <c:v>13.352399999999999</c:v>
                </c:pt>
                <c:pt idx="19841" formatCode="General">
                  <c:v>13.3531</c:v>
                </c:pt>
                <c:pt idx="19842" formatCode="General">
                  <c:v>13.3538</c:v>
                </c:pt>
                <c:pt idx="19843" formatCode="General">
                  <c:v>13.3544</c:v>
                </c:pt>
                <c:pt idx="19844" formatCode="General">
                  <c:v>13.3551</c:v>
                </c:pt>
                <c:pt idx="19845" formatCode="General">
                  <c:v>13.3558</c:v>
                </c:pt>
                <c:pt idx="19846" formatCode="General">
                  <c:v>13.3565</c:v>
                </c:pt>
                <c:pt idx="19847" formatCode="General">
                  <c:v>13.357100000000001</c:v>
                </c:pt>
                <c:pt idx="19848" formatCode="General">
                  <c:v>13.357799999999999</c:v>
                </c:pt>
                <c:pt idx="19849" formatCode="General">
                  <c:v>13.358499999999999</c:v>
                </c:pt>
                <c:pt idx="19850" formatCode="General">
                  <c:v>13.3592</c:v>
                </c:pt>
                <c:pt idx="19851" formatCode="General">
                  <c:v>13.3598</c:v>
                </c:pt>
                <c:pt idx="19852" formatCode="General">
                  <c:v>13.3605</c:v>
                </c:pt>
                <c:pt idx="19853" formatCode="General">
                  <c:v>13.3612</c:v>
                </c:pt>
                <c:pt idx="19854" formatCode="General">
                  <c:v>13.361800000000001</c:v>
                </c:pt>
                <c:pt idx="19855" formatCode="General">
                  <c:v>13.362500000000001</c:v>
                </c:pt>
                <c:pt idx="19856" formatCode="General">
                  <c:v>13.363200000000001</c:v>
                </c:pt>
                <c:pt idx="19857" formatCode="General">
                  <c:v>13.363899999999999</c:v>
                </c:pt>
                <c:pt idx="19858" formatCode="General">
                  <c:v>13.3645</c:v>
                </c:pt>
                <c:pt idx="19859" formatCode="General">
                  <c:v>13.3652</c:v>
                </c:pt>
                <c:pt idx="19860" formatCode="General">
                  <c:v>13.3659</c:v>
                </c:pt>
                <c:pt idx="19861" formatCode="General">
                  <c:v>13.3666</c:v>
                </c:pt>
                <c:pt idx="19862" formatCode="General">
                  <c:v>13.3672</c:v>
                </c:pt>
                <c:pt idx="19863" formatCode="General">
                  <c:v>13.367900000000001</c:v>
                </c:pt>
                <c:pt idx="19864" formatCode="General">
                  <c:v>13.368600000000001</c:v>
                </c:pt>
                <c:pt idx="19865" formatCode="General">
                  <c:v>13.369199999999999</c:v>
                </c:pt>
                <c:pt idx="19866" formatCode="General">
                  <c:v>13.369899999999999</c:v>
                </c:pt>
                <c:pt idx="19867" formatCode="General">
                  <c:v>13.3706</c:v>
                </c:pt>
                <c:pt idx="19868" formatCode="General">
                  <c:v>13.3713</c:v>
                </c:pt>
                <c:pt idx="19869" formatCode="General">
                  <c:v>13.3719</c:v>
                </c:pt>
                <c:pt idx="19870" formatCode="General">
                  <c:v>13.3726</c:v>
                </c:pt>
                <c:pt idx="19871" formatCode="General">
                  <c:v>13.3733</c:v>
                </c:pt>
                <c:pt idx="19872" formatCode="General">
                  <c:v>13.374000000000001</c:v>
                </c:pt>
                <c:pt idx="19873" formatCode="General">
                  <c:v>13.374599999999999</c:v>
                </c:pt>
                <c:pt idx="19874" formatCode="General">
                  <c:v>13.375299999999999</c:v>
                </c:pt>
                <c:pt idx="19875" formatCode="General">
                  <c:v>13.375999999999999</c:v>
                </c:pt>
                <c:pt idx="19876" formatCode="General">
                  <c:v>13.3767</c:v>
                </c:pt>
                <c:pt idx="19877" formatCode="General">
                  <c:v>13.3773</c:v>
                </c:pt>
                <c:pt idx="19878" formatCode="General">
                  <c:v>13.378</c:v>
                </c:pt>
                <c:pt idx="19879" formatCode="General">
                  <c:v>13.3787</c:v>
                </c:pt>
                <c:pt idx="19880" formatCode="General">
                  <c:v>13.379300000000001</c:v>
                </c:pt>
                <c:pt idx="19881" formatCode="General">
                  <c:v>13.38</c:v>
                </c:pt>
                <c:pt idx="19882" formatCode="General">
                  <c:v>13.380699999999999</c:v>
                </c:pt>
                <c:pt idx="19883" formatCode="General">
                  <c:v>13.381399999999999</c:v>
                </c:pt>
                <c:pt idx="19884" formatCode="General">
                  <c:v>13.382</c:v>
                </c:pt>
                <c:pt idx="19885" formatCode="General">
                  <c:v>13.3827</c:v>
                </c:pt>
                <c:pt idx="19886" formatCode="General">
                  <c:v>13.3834</c:v>
                </c:pt>
                <c:pt idx="19887" formatCode="General">
                  <c:v>13.3841</c:v>
                </c:pt>
                <c:pt idx="19888" formatCode="General">
                  <c:v>13.3847</c:v>
                </c:pt>
                <c:pt idx="19889" formatCode="General">
                  <c:v>13.385400000000001</c:v>
                </c:pt>
                <c:pt idx="19890" formatCode="General">
                  <c:v>13.386100000000001</c:v>
                </c:pt>
                <c:pt idx="19891" formatCode="General">
                  <c:v>13.386699999999999</c:v>
                </c:pt>
                <c:pt idx="19892" formatCode="General">
                  <c:v>13.3874</c:v>
                </c:pt>
                <c:pt idx="19893" formatCode="General">
                  <c:v>13.3881</c:v>
                </c:pt>
                <c:pt idx="19894" formatCode="General">
                  <c:v>13.3888</c:v>
                </c:pt>
                <c:pt idx="19895" formatCode="General">
                  <c:v>13.3894</c:v>
                </c:pt>
                <c:pt idx="19896" formatCode="General">
                  <c:v>13.3901</c:v>
                </c:pt>
                <c:pt idx="19897" formatCode="General">
                  <c:v>13.3908</c:v>
                </c:pt>
                <c:pt idx="19898" formatCode="General">
                  <c:v>13.391500000000001</c:v>
                </c:pt>
                <c:pt idx="19899" formatCode="General">
                  <c:v>13.392099999999999</c:v>
                </c:pt>
                <c:pt idx="19900" formatCode="General">
                  <c:v>13.392799999999999</c:v>
                </c:pt>
                <c:pt idx="19901" formatCode="General">
                  <c:v>13.3935</c:v>
                </c:pt>
                <c:pt idx="19902" formatCode="General">
                  <c:v>13.3941</c:v>
                </c:pt>
                <c:pt idx="19903" formatCode="General">
                  <c:v>13.3948</c:v>
                </c:pt>
                <c:pt idx="19904" formatCode="General">
                  <c:v>13.3955</c:v>
                </c:pt>
                <c:pt idx="19905" formatCode="General">
                  <c:v>13.3962</c:v>
                </c:pt>
                <c:pt idx="19906" formatCode="General">
                  <c:v>13.396800000000001</c:v>
                </c:pt>
                <c:pt idx="19907" formatCode="General">
                  <c:v>13.397500000000001</c:v>
                </c:pt>
                <c:pt idx="19908" formatCode="General">
                  <c:v>13.398199999999999</c:v>
                </c:pt>
                <c:pt idx="19909" formatCode="General">
                  <c:v>13.398899999999999</c:v>
                </c:pt>
                <c:pt idx="19910" formatCode="General">
                  <c:v>13.3995</c:v>
                </c:pt>
                <c:pt idx="19911" formatCode="General">
                  <c:v>13.4002</c:v>
                </c:pt>
                <c:pt idx="19912" formatCode="General">
                  <c:v>13.4009</c:v>
                </c:pt>
                <c:pt idx="19913" formatCode="General">
                  <c:v>13.4016</c:v>
                </c:pt>
                <c:pt idx="19914" formatCode="General">
                  <c:v>13.402200000000001</c:v>
                </c:pt>
                <c:pt idx="19915" formatCode="General">
                  <c:v>13.402900000000001</c:v>
                </c:pt>
                <c:pt idx="19916" formatCode="General">
                  <c:v>13.403600000000001</c:v>
                </c:pt>
                <c:pt idx="19917" formatCode="General">
                  <c:v>13.404199999999999</c:v>
                </c:pt>
                <c:pt idx="19918" formatCode="General">
                  <c:v>13.4049</c:v>
                </c:pt>
                <c:pt idx="19919" formatCode="General">
                  <c:v>13.4056</c:v>
                </c:pt>
                <c:pt idx="19920" formatCode="General">
                  <c:v>13.4063</c:v>
                </c:pt>
                <c:pt idx="19921" formatCode="General">
                  <c:v>13.4069</c:v>
                </c:pt>
                <c:pt idx="19922" formatCode="General">
                  <c:v>13.4076</c:v>
                </c:pt>
                <c:pt idx="19923" formatCode="General">
                  <c:v>13.408300000000001</c:v>
                </c:pt>
                <c:pt idx="19924" formatCode="General">
                  <c:v>13.409000000000001</c:v>
                </c:pt>
                <c:pt idx="19925" formatCode="General">
                  <c:v>13.409599999999999</c:v>
                </c:pt>
                <c:pt idx="19926" formatCode="General">
                  <c:v>13.410299999999999</c:v>
                </c:pt>
                <c:pt idx="19927" formatCode="General">
                  <c:v>13.411</c:v>
                </c:pt>
                <c:pt idx="19928" formatCode="General">
                  <c:v>13.4116</c:v>
                </c:pt>
                <c:pt idx="19929" formatCode="General">
                  <c:v>13.4123</c:v>
                </c:pt>
                <c:pt idx="19930" formatCode="General">
                  <c:v>13.413</c:v>
                </c:pt>
                <c:pt idx="19931" formatCode="General">
                  <c:v>13.4137</c:v>
                </c:pt>
                <c:pt idx="19932" formatCode="General">
                  <c:v>13.414300000000001</c:v>
                </c:pt>
                <c:pt idx="19933" formatCode="General">
                  <c:v>13.414999999999999</c:v>
                </c:pt>
                <c:pt idx="19934" formatCode="General">
                  <c:v>13.415699999999999</c:v>
                </c:pt>
                <c:pt idx="19935" formatCode="General">
                  <c:v>13.416399999999999</c:v>
                </c:pt>
                <c:pt idx="19936" formatCode="General">
                  <c:v>13.417</c:v>
                </c:pt>
                <c:pt idx="19937" formatCode="General">
                  <c:v>13.4177</c:v>
                </c:pt>
                <c:pt idx="19938" formatCode="General">
                  <c:v>13.4184</c:v>
                </c:pt>
                <c:pt idx="19939" formatCode="General">
                  <c:v>13.419</c:v>
                </c:pt>
                <c:pt idx="19940" formatCode="General">
                  <c:v>13.419700000000001</c:v>
                </c:pt>
                <c:pt idx="19941" formatCode="General">
                  <c:v>13.420400000000001</c:v>
                </c:pt>
                <c:pt idx="19942" formatCode="General">
                  <c:v>13.421099999999999</c:v>
                </c:pt>
                <c:pt idx="19943" formatCode="General">
                  <c:v>13.4217</c:v>
                </c:pt>
                <c:pt idx="19944" formatCode="General">
                  <c:v>13.4224</c:v>
                </c:pt>
                <c:pt idx="19945" formatCode="General">
                  <c:v>13.4231</c:v>
                </c:pt>
                <c:pt idx="19946" formatCode="General">
                  <c:v>13.4238</c:v>
                </c:pt>
                <c:pt idx="19947" formatCode="General">
                  <c:v>13.4244</c:v>
                </c:pt>
                <c:pt idx="19948" formatCode="General">
                  <c:v>13.4251</c:v>
                </c:pt>
                <c:pt idx="19949" formatCode="General">
                  <c:v>13.425800000000001</c:v>
                </c:pt>
                <c:pt idx="19950" formatCode="General">
                  <c:v>13.426500000000001</c:v>
                </c:pt>
                <c:pt idx="19951" formatCode="General">
                  <c:v>13.427099999999999</c:v>
                </c:pt>
                <c:pt idx="19952" formatCode="General">
                  <c:v>13.4278</c:v>
                </c:pt>
                <c:pt idx="19953" formatCode="General">
                  <c:v>13.4285</c:v>
                </c:pt>
                <c:pt idx="19954" formatCode="General">
                  <c:v>13.4291</c:v>
                </c:pt>
                <c:pt idx="19955" formatCode="General">
                  <c:v>13.4298</c:v>
                </c:pt>
                <c:pt idx="19956" formatCode="General">
                  <c:v>13.4305</c:v>
                </c:pt>
                <c:pt idx="19957" formatCode="General">
                  <c:v>13.4312</c:v>
                </c:pt>
                <c:pt idx="19958" formatCode="General">
                  <c:v>13.431800000000001</c:v>
                </c:pt>
                <c:pt idx="19959" formatCode="General">
                  <c:v>13.432499999999999</c:v>
                </c:pt>
                <c:pt idx="19960" formatCode="General">
                  <c:v>13.433199999999999</c:v>
                </c:pt>
                <c:pt idx="19961" formatCode="General">
                  <c:v>13.4339</c:v>
                </c:pt>
                <c:pt idx="19962" formatCode="General">
                  <c:v>13.4345</c:v>
                </c:pt>
                <c:pt idx="19963" formatCode="General">
                  <c:v>13.4352</c:v>
                </c:pt>
                <c:pt idx="19964" formatCode="General">
                  <c:v>13.4359</c:v>
                </c:pt>
                <c:pt idx="19965" formatCode="General">
                  <c:v>13.436500000000001</c:v>
                </c:pt>
                <c:pt idx="19966" formatCode="General">
                  <c:v>13.437200000000001</c:v>
                </c:pt>
                <c:pt idx="19967" formatCode="General">
                  <c:v>13.437900000000001</c:v>
                </c:pt>
                <c:pt idx="19968" formatCode="General">
                  <c:v>13.438599999999999</c:v>
                </c:pt>
                <c:pt idx="19969" formatCode="General">
                  <c:v>13.4392</c:v>
                </c:pt>
                <c:pt idx="19970" formatCode="General">
                  <c:v>13.4399</c:v>
                </c:pt>
                <c:pt idx="19971" formatCode="General">
                  <c:v>13.4406</c:v>
                </c:pt>
                <c:pt idx="19972" formatCode="General">
                  <c:v>13.4413</c:v>
                </c:pt>
                <c:pt idx="19973" formatCode="General">
                  <c:v>13.4419</c:v>
                </c:pt>
                <c:pt idx="19974" formatCode="General">
                  <c:v>13.442600000000001</c:v>
                </c:pt>
                <c:pt idx="19975" formatCode="General">
                  <c:v>13.443300000000001</c:v>
                </c:pt>
                <c:pt idx="19976" formatCode="General">
                  <c:v>13.444000000000001</c:v>
                </c:pt>
                <c:pt idx="19977" formatCode="General">
                  <c:v>13.444599999999999</c:v>
                </c:pt>
                <c:pt idx="19978" formatCode="General">
                  <c:v>13.4453</c:v>
                </c:pt>
                <c:pt idx="19979" formatCode="General">
                  <c:v>13.446</c:v>
                </c:pt>
                <c:pt idx="19980" formatCode="General">
                  <c:v>13.4466</c:v>
                </c:pt>
                <c:pt idx="19981" formatCode="General">
                  <c:v>13.4473</c:v>
                </c:pt>
                <c:pt idx="19982" formatCode="General">
                  <c:v>13.448</c:v>
                </c:pt>
                <c:pt idx="19983" formatCode="General">
                  <c:v>13.448700000000001</c:v>
                </c:pt>
                <c:pt idx="19984" formatCode="General">
                  <c:v>13.449299999999999</c:v>
                </c:pt>
                <c:pt idx="19985" formatCode="General">
                  <c:v>13.45</c:v>
                </c:pt>
                <c:pt idx="19986" formatCode="General">
                  <c:v>13.450699999999999</c:v>
                </c:pt>
                <c:pt idx="19987" formatCode="General">
                  <c:v>13.4514</c:v>
                </c:pt>
                <c:pt idx="19988" formatCode="General">
                  <c:v>13.452</c:v>
                </c:pt>
                <c:pt idx="19989" formatCode="General">
                  <c:v>13.4527</c:v>
                </c:pt>
                <c:pt idx="19990" formatCode="General">
                  <c:v>13.4534</c:v>
                </c:pt>
                <c:pt idx="19991" formatCode="General">
                  <c:v>13.454000000000001</c:v>
                </c:pt>
                <c:pt idx="19992" formatCode="General">
                  <c:v>13.454700000000001</c:v>
                </c:pt>
                <c:pt idx="19993" formatCode="General">
                  <c:v>13.455399999999999</c:v>
                </c:pt>
                <c:pt idx="19994" formatCode="General">
                  <c:v>13.456099999999999</c:v>
                </c:pt>
                <c:pt idx="19995" formatCode="General">
                  <c:v>13.4567</c:v>
                </c:pt>
                <c:pt idx="19996" formatCode="General">
                  <c:v>13.4574</c:v>
                </c:pt>
                <c:pt idx="19997" formatCode="General">
                  <c:v>13.4581</c:v>
                </c:pt>
                <c:pt idx="19998" formatCode="General">
                  <c:v>13.4588</c:v>
                </c:pt>
                <c:pt idx="19999" formatCode="General">
                  <c:v>13.4594</c:v>
                </c:pt>
                <c:pt idx="20000" formatCode="General">
                  <c:v>13.460100000000001</c:v>
                </c:pt>
                <c:pt idx="20001" formatCode="General">
                  <c:v>13.460800000000001</c:v>
                </c:pt>
                <c:pt idx="20002" formatCode="General">
                  <c:v>13.461399999999999</c:v>
                </c:pt>
                <c:pt idx="20003" formatCode="General">
                  <c:v>13.4621</c:v>
                </c:pt>
                <c:pt idx="20004" formatCode="General">
                  <c:v>13.4628</c:v>
                </c:pt>
                <c:pt idx="20005" formatCode="General">
                  <c:v>13.4635</c:v>
                </c:pt>
                <c:pt idx="20006" formatCode="General">
                  <c:v>13.4641</c:v>
                </c:pt>
                <c:pt idx="20007" formatCode="General">
                  <c:v>13.4648</c:v>
                </c:pt>
                <c:pt idx="20008" formatCode="General">
                  <c:v>13.4655</c:v>
                </c:pt>
                <c:pt idx="20009" formatCode="General">
                  <c:v>13.466200000000001</c:v>
                </c:pt>
                <c:pt idx="20010" formatCode="General">
                  <c:v>13.466799999999999</c:v>
                </c:pt>
                <c:pt idx="20011" formatCode="General">
                  <c:v>13.467499999999999</c:v>
                </c:pt>
                <c:pt idx="20012" formatCode="General">
                  <c:v>13.4682</c:v>
                </c:pt>
                <c:pt idx="20013" formatCode="General">
                  <c:v>13.4689</c:v>
                </c:pt>
                <c:pt idx="20014" formatCode="General">
                  <c:v>13.4695</c:v>
                </c:pt>
                <c:pt idx="20015" formatCode="General">
                  <c:v>13.4702</c:v>
                </c:pt>
                <c:pt idx="20016" formatCode="General">
                  <c:v>13.4709</c:v>
                </c:pt>
                <c:pt idx="20017" formatCode="General">
                  <c:v>13.471500000000001</c:v>
                </c:pt>
                <c:pt idx="20018" formatCode="General">
                  <c:v>13.472200000000001</c:v>
                </c:pt>
                <c:pt idx="20019" formatCode="General">
                  <c:v>13.472899999999999</c:v>
                </c:pt>
                <c:pt idx="20020" formatCode="General">
                  <c:v>13.473599999999999</c:v>
                </c:pt>
                <c:pt idx="20021" formatCode="General">
                  <c:v>13.4742</c:v>
                </c:pt>
                <c:pt idx="20022" formatCode="General">
                  <c:v>13.4749</c:v>
                </c:pt>
                <c:pt idx="20023" formatCode="General">
                  <c:v>13.4756</c:v>
                </c:pt>
                <c:pt idx="20024" formatCode="General">
                  <c:v>13.4763</c:v>
                </c:pt>
                <c:pt idx="20025" formatCode="General">
                  <c:v>13.476900000000001</c:v>
                </c:pt>
                <c:pt idx="20026" formatCode="General">
                  <c:v>13.477600000000001</c:v>
                </c:pt>
                <c:pt idx="20027" formatCode="General">
                  <c:v>13.478300000000001</c:v>
                </c:pt>
                <c:pt idx="20028" formatCode="General">
                  <c:v>13.478899999999999</c:v>
                </c:pt>
                <c:pt idx="20029" formatCode="General">
                  <c:v>13.4796</c:v>
                </c:pt>
                <c:pt idx="20030" formatCode="General">
                  <c:v>13.4803</c:v>
                </c:pt>
                <c:pt idx="20031" formatCode="General">
                  <c:v>13.481</c:v>
                </c:pt>
                <c:pt idx="20032" formatCode="General">
                  <c:v>13.4816</c:v>
                </c:pt>
                <c:pt idx="20033" formatCode="General">
                  <c:v>13.4823</c:v>
                </c:pt>
                <c:pt idx="20034" formatCode="General">
                  <c:v>13.483000000000001</c:v>
                </c:pt>
                <c:pt idx="20035" formatCode="General">
                  <c:v>13.483700000000001</c:v>
                </c:pt>
                <c:pt idx="20036" formatCode="General">
                  <c:v>13.484299999999999</c:v>
                </c:pt>
                <c:pt idx="20037" formatCode="General">
                  <c:v>13.484999999999999</c:v>
                </c:pt>
                <c:pt idx="20038" formatCode="General">
                  <c:v>13.4857</c:v>
                </c:pt>
                <c:pt idx="20039" formatCode="General">
                  <c:v>13.4864</c:v>
                </c:pt>
                <c:pt idx="20040" formatCode="General">
                  <c:v>13.487</c:v>
                </c:pt>
                <c:pt idx="20041" formatCode="General">
                  <c:v>13.4877</c:v>
                </c:pt>
                <c:pt idx="20042" formatCode="General">
                  <c:v>13.4884</c:v>
                </c:pt>
                <c:pt idx="20043" formatCode="General">
                  <c:v>13.489000000000001</c:v>
                </c:pt>
                <c:pt idx="20044" formatCode="General">
                  <c:v>13.489699999999999</c:v>
                </c:pt>
                <c:pt idx="20045" formatCode="General">
                  <c:v>13.490399999999999</c:v>
                </c:pt>
                <c:pt idx="20046" formatCode="General">
                  <c:v>13.491099999999999</c:v>
                </c:pt>
                <c:pt idx="20047" formatCode="General">
                  <c:v>13.4917</c:v>
                </c:pt>
                <c:pt idx="20048" formatCode="General">
                  <c:v>13.4924</c:v>
                </c:pt>
                <c:pt idx="20049" formatCode="General">
                  <c:v>13.4931</c:v>
                </c:pt>
                <c:pt idx="20050" formatCode="General">
                  <c:v>13.4938</c:v>
                </c:pt>
                <c:pt idx="20051" formatCode="General">
                  <c:v>13.494400000000001</c:v>
                </c:pt>
                <c:pt idx="20052" formatCode="General">
                  <c:v>13.495100000000001</c:v>
                </c:pt>
                <c:pt idx="20053" formatCode="General">
                  <c:v>13.495799999999999</c:v>
                </c:pt>
                <c:pt idx="20054" formatCode="General">
                  <c:v>13.4964</c:v>
                </c:pt>
                <c:pt idx="20055" formatCode="General">
                  <c:v>13.4971</c:v>
                </c:pt>
                <c:pt idx="20056" formatCode="General">
                  <c:v>13.4978</c:v>
                </c:pt>
                <c:pt idx="20057" formatCode="General">
                  <c:v>13.4985</c:v>
                </c:pt>
                <c:pt idx="20058" formatCode="General">
                  <c:v>13.4991</c:v>
                </c:pt>
                <c:pt idx="20059" formatCode="General">
                  <c:v>13.4998</c:v>
                </c:pt>
                <c:pt idx="20060" formatCode="General">
                  <c:v>13.500500000000001</c:v>
                </c:pt>
                <c:pt idx="20061" formatCode="General">
                  <c:v>13.501200000000001</c:v>
                </c:pt>
                <c:pt idx="20062" formatCode="General">
                  <c:v>13.501799999999999</c:v>
                </c:pt>
                <c:pt idx="20063" formatCode="General">
                  <c:v>13.5025</c:v>
                </c:pt>
                <c:pt idx="20064" formatCode="General">
                  <c:v>13.5032</c:v>
                </c:pt>
                <c:pt idx="20065" formatCode="General">
                  <c:v>13.5038</c:v>
                </c:pt>
                <c:pt idx="20066" formatCode="General">
                  <c:v>13.5045</c:v>
                </c:pt>
                <c:pt idx="20067" formatCode="General">
                  <c:v>13.5052</c:v>
                </c:pt>
                <c:pt idx="20068" formatCode="General">
                  <c:v>13.5059</c:v>
                </c:pt>
                <c:pt idx="20069" formatCode="General">
                  <c:v>13.506500000000001</c:v>
                </c:pt>
                <c:pt idx="20070" formatCode="General">
                  <c:v>13.507199999999999</c:v>
                </c:pt>
                <c:pt idx="20071" formatCode="General">
                  <c:v>13.507899999999999</c:v>
                </c:pt>
                <c:pt idx="20072" formatCode="General">
                  <c:v>13.508599999999999</c:v>
                </c:pt>
                <c:pt idx="20073" formatCode="General">
                  <c:v>13.5092</c:v>
                </c:pt>
                <c:pt idx="20074" formatCode="General">
                  <c:v>13.5099</c:v>
                </c:pt>
                <c:pt idx="20075" formatCode="General">
                  <c:v>13.5106</c:v>
                </c:pt>
                <c:pt idx="20076" formatCode="General">
                  <c:v>13.5113</c:v>
                </c:pt>
                <c:pt idx="20077" formatCode="General">
                  <c:v>13.511900000000001</c:v>
                </c:pt>
                <c:pt idx="20078" formatCode="General">
                  <c:v>13.512600000000001</c:v>
                </c:pt>
                <c:pt idx="20079" formatCode="General">
                  <c:v>13.513299999999999</c:v>
                </c:pt>
                <c:pt idx="20080" formatCode="General">
                  <c:v>13.5139</c:v>
                </c:pt>
                <c:pt idx="20081" formatCode="General">
                  <c:v>13.5146</c:v>
                </c:pt>
                <c:pt idx="20082" formatCode="General">
                  <c:v>13.5153</c:v>
                </c:pt>
                <c:pt idx="20083" formatCode="General">
                  <c:v>13.516</c:v>
                </c:pt>
                <c:pt idx="20084" formatCode="General">
                  <c:v>13.5166</c:v>
                </c:pt>
                <c:pt idx="20085" formatCode="General">
                  <c:v>13.517300000000001</c:v>
                </c:pt>
                <c:pt idx="20086" formatCode="General">
                  <c:v>13.518000000000001</c:v>
                </c:pt>
                <c:pt idx="20087" formatCode="General">
                  <c:v>13.518700000000001</c:v>
                </c:pt>
                <c:pt idx="20088" formatCode="General">
                  <c:v>13.519299999999999</c:v>
                </c:pt>
                <c:pt idx="20089" formatCode="General">
                  <c:v>13.52</c:v>
                </c:pt>
                <c:pt idx="20090" formatCode="General">
                  <c:v>13.5207</c:v>
                </c:pt>
                <c:pt idx="20091" formatCode="General">
                  <c:v>13.5213</c:v>
                </c:pt>
                <c:pt idx="20092" formatCode="General">
                  <c:v>13.522</c:v>
                </c:pt>
                <c:pt idx="20093" formatCode="General">
                  <c:v>13.5227</c:v>
                </c:pt>
                <c:pt idx="20094" formatCode="General">
                  <c:v>13.523400000000001</c:v>
                </c:pt>
                <c:pt idx="20095" formatCode="General">
                  <c:v>13.523999999999999</c:v>
                </c:pt>
                <c:pt idx="20096" formatCode="General">
                  <c:v>13.524699999999999</c:v>
                </c:pt>
                <c:pt idx="20097" formatCode="General">
                  <c:v>13.525399999999999</c:v>
                </c:pt>
                <c:pt idx="20098" formatCode="General">
                  <c:v>13.5261</c:v>
                </c:pt>
                <c:pt idx="20099" formatCode="General">
                  <c:v>13.5267</c:v>
                </c:pt>
                <c:pt idx="20100" formatCode="General">
                  <c:v>13.5274</c:v>
                </c:pt>
                <c:pt idx="20101" formatCode="General">
                  <c:v>13.5281</c:v>
                </c:pt>
                <c:pt idx="20102" formatCode="General">
                  <c:v>13.528700000000001</c:v>
                </c:pt>
                <c:pt idx="20103" formatCode="General">
                  <c:v>13.529400000000001</c:v>
                </c:pt>
                <c:pt idx="20104" formatCode="General">
                  <c:v>13.530099999999999</c:v>
                </c:pt>
                <c:pt idx="20105" formatCode="General">
                  <c:v>13.530799999999999</c:v>
                </c:pt>
                <c:pt idx="20106" formatCode="General">
                  <c:v>13.5314</c:v>
                </c:pt>
                <c:pt idx="20107" formatCode="General">
                  <c:v>13.5321</c:v>
                </c:pt>
                <c:pt idx="20108" formatCode="General">
                  <c:v>13.5328</c:v>
                </c:pt>
                <c:pt idx="20109" formatCode="General">
                  <c:v>13.5335</c:v>
                </c:pt>
                <c:pt idx="20110" formatCode="General">
                  <c:v>13.5341</c:v>
                </c:pt>
                <c:pt idx="20111" formatCode="General">
                  <c:v>13.534800000000001</c:v>
                </c:pt>
                <c:pt idx="20112" formatCode="General">
                  <c:v>13.535500000000001</c:v>
                </c:pt>
                <c:pt idx="20113" formatCode="General">
                  <c:v>13.536199999999999</c:v>
                </c:pt>
                <c:pt idx="20114" formatCode="General">
                  <c:v>13.536799999999999</c:v>
                </c:pt>
                <c:pt idx="20115" formatCode="General">
                  <c:v>13.5375</c:v>
                </c:pt>
                <c:pt idx="20116" formatCode="General">
                  <c:v>13.5382</c:v>
                </c:pt>
                <c:pt idx="20117" formatCode="General">
                  <c:v>13.5388</c:v>
                </c:pt>
                <c:pt idx="20118" formatCode="General">
                  <c:v>13.5395</c:v>
                </c:pt>
                <c:pt idx="20119" formatCode="General">
                  <c:v>13.5402</c:v>
                </c:pt>
                <c:pt idx="20120" formatCode="General">
                  <c:v>13.540900000000001</c:v>
                </c:pt>
                <c:pt idx="20121" formatCode="General">
                  <c:v>13.541499999999999</c:v>
                </c:pt>
                <c:pt idx="20122" formatCode="General">
                  <c:v>13.542199999999999</c:v>
                </c:pt>
                <c:pt idx="20123" formatCode="General">
                  <c:v>13.542899999999999</c:v>
                </c:pt>
                <c:pt idx="20124" formatCode="General">
                  <c:v>13.5436</c:v>
                </c:pt>
                <c:pt idx="20125" formatCode="General">
                  <c:v>13.5442</c:v>
                </c:pt>
                <c:pt idx="20126" formatCode="General">
                  <c:v>13.5449</c:v>
                </c:pt>
                <c:pt idx="20127" formatCode="General">
                  <c:v>13.5456</c:v>
                </c:pt>
                <c:pt idx="20128" formatCode="General">
                  <c:v>13.546200000000001</c:v>
                </c:pt>
                <c:pt idx="20129" formatCode="General">
                  <c:v>13.546900000000001</c:v>
                </c:pt>
                <c:pt idx="20130" formatCode="General">
                  <c:v>13.547599999999999</c:v>
                </c:pt>
                <c:pt idx="20131" formatCode="General">
                  <c:v>13.548299999999999</c:v>
                </c:pt>
                <c:pt idx="20132" formatCode="General">
                  <c:v>13.5489</c:v>
                </c:pt>
                <c:pt idx="20133" formatCode="General">
                  <c:v>13.5496</c:v>
                </c:pt>
                <c:pt idx="20134" formatCode="General">
                  <c:v>13.5503</c:v>
                </c:pt>
                <c:pt idx="20135" formatCode="General">
                  <c:v>13.551</c:v>
                </c:pt>
                <c:pt idx="20136" formatCode="General">
                  <c:v>13.551600000000001</c:v>
                </c:pt>
                <c:pt idx="20137" formatCode="General">
                  <c:v>13.552300000000001</c:v>
                </c:pt>
                <c:pt idx="20138" formatCode="General">
                  <c:v>13.553000000000001</c:v>
                </c:pt>
                <c:pt idx="20139" formatCode="General">
                  <c:v>13.553699999999999</c:v>
                </c:pt>
                <c:pt idx="20140" formatCode="General">
                  <c:v>13.5543</c:v>
                </c:pt>
                <c:pt idx="20141" formatCode="General">
                  <c:v>13.555</c:v>
                </c:pt>
                <c:pt idx="20142" formatCode="General">
                  <c:v>13.5557</c:v>
                </c:pt>
                <c:pt idx="20143" formatCode="General">
                  <c:v>13.5563</c:v>
                </c:pt>
                <c:pt idx="20144" formatCode="General">
                  <c:v>13.557</c:v>
                </c:pt>
                <c:pt idx="20145" formatCode="General">
                  <c:v>13.557700000000001</c:v>
                </c:pt>
                <c:pt idx="20146" formatCode="General">
                  <c:v>13.558400000000001</c:v>
                </c:pt>
                <c:pt idx="20147" formatCode="General">
                  <c:v>13.558999999999999</c:v>
                </c:pt>
                <c:pt idx="20148" formatCode="General">
                  <c:v>13.559699999999999</c:v>
                </c:pt>
                <c:pt idx="20149" formatCode="General">
                  <c:v>13.5604</c:v>
                </c:pt>
                <c:pt idx="20150" formatCode="General">
                  <c:v>13.5611</c:v>
                </c:pt>
                <c:pt idx="20151" formatCode="General">
                  <c:v>13.5617</c:v>
                </c:pt>
                <c:pt idx="20152" formatCode="General">
                  <c:v>13.5624</c:v>
                </c:pt>
                <c:pt idx="20153" formatCode="General">
                  <c:v>13.5631</c:v>
                </c:pt>
                <c:pt idx="20154" formatCode="General">
                  <c:v>13.563700000000001</c:v>
                </c:pt>
                <c:pt idx="20155" formatCode="General">
                  <c:v>13.564399999999999</c:v>
                </c:pt>
                <c:pt idx="20156" formatCode="General">
                  <c:v>13.565099999999999</c:v>
                </c:pt>
                <c:pt idx="20157" formatCode="General">
                  <c:v>13.565799999999999</c:v>
                </c:pt>
                <c:pt idx="20158" formatCode="General">
                  <c:v>13.5664</c:v>
                </c:pt>
                <c:pt idx="20159" formatCode="General">
                  <c:v>13.5671</c:v>
                </c:pt>
                <c:pt idx="20160" formatCode="General">
                  <c:v>13.5678</c:v>
                </c:pt>
                <c:pt idx="20161" formatCode="General">
                  <c:v>13.5685</c:v>
                </c:pt>
                <c:pt idx="20162" formatCode="General">
                  <c:v>13.569100000000001</c:v>
                </c:pt>
                <c:pt idx="20163" formatCode="General">
                  <c:v>13.569800000000001</c:v>
                </c:pt>
                <c:pt idx="20164" formatCode="General">
                  <c:v>13.570499999999999</c:v>
                </c:pt>
                <c:pt idx="20165" formatCode="General">
                  <c:v>13.571099999999999</c:v>
                </c:pt>
                <c:pt idx="20166" formatCode="General">
                  <c:v>13.5718</c:v>
                </c:pt>
                <c:pt idx="20167" formatCode="General">
                  <c:v>13.5725</c:v>
                </c:pt>
                <c:pt idx="20168" formatCode="General">
                  <c:v>13.5732</c:v>
                </c:pt>
                <c:pt idx="20169" formatCode="General">
                  <c:v>13.5738</c:v>
                </c:pt>
                <c:pt idx="20170" formatCode="General">
                  <c:v>13.5745</c:v>
                </c:pt>
                <c:pt idx="20171" formatCode="General">
                  <c:v>13.575200000000001</c:v>
                </c:pt>
                <c:pt idx="20172" formatCode="General">
                  <c:v>13.575900000000001</c:v>
                </c:pt>
                <c:pt idx="20173" formatCode="General">
                  <c:v>13.576499999999999</c:v>
                </c:pt>
                <c:pt idx="20174" formatCode="General">
                  <c:v>13.577199999999999</c:v>
                </c:pt>
                <c:pt idx="20175" formatCode="General">
                  <c:v>13.5779</c:v>
                </c:pt>
                <c:pt idx="20176" formatCode="General">
                  <c:v>13.5786</c:v>
                </c:pt>
                <c:pt idx="20177" formatCode="General">
                  <c:v>13.5792</c:v>
                </c:pt>
                <c:pt idx="20178" formatCode="General">
                  <c:v>13.5799</c:v>
                </c:pt>
                <c:pt idx="20179" formatCode="General">
                  <c:v>13.5806</c:v>
                </c:pt>
                <c:pt idx="20180" formatCode="General">
                  <c:v>13.581200000000001</c:v>
                </c:pt>
                <c:pt idx="20181" formatCode="General">
                  <c:v>13.581899999999999</c:v>
                </c:pt>
                <c:pt idx="20182" formatCode="General">
                  <c:v>13.582599999999999</c:v>
                </c:pt>
                <c:pt idx="20183" formatCode="General">
                  <c:v>13.583299999999999</c:v>
                </c:pt>
                <c:pt idx="20184" formatCode="General">
                  <c:v>13.5839</c:v>
                </c:pt>
                <c:pt idx="20185" formatCode="General">
                  <c:v>13.5846</c:v>
                </c:pt>
                <c:pt idx="20186" formatCode="General">
                  <c:v>13.5853</c:v>
                </c:pt>
                <c:pt idx="20187" formatCode="General">
                  <c:v>13.586</c:v>
                </c:pt>
                <c:pt idx="20188" formatCode="General">
                  <c:v>13.586600000000001</c:v>
                </c:pt>
                <c:pt idx="20189" formatCode="General">
                  <c:v>13.587300000000001</c:v>
                </c:pt>
                <c:pt idx="20190" formatCode="General">
                  <c:v>13.587999999999999</c:v>
                </c:pt>
                <c:pt idx="20191" formatCode="General">
                  <c:v>13.5886</c:v>
                </c:pt>
                <c:pt idx="20192" formatCode="General">
                  <c:v>13.5893</c:v>
                </c:pt>
                <c:pt idx="20193" formatCode="General">
                  <c:v>13.59</c:v>
                </c:pt>
                <c:pt idx="20194" formatCode="General">
                  <c:v>13.5907</c:v>
                </c:pt>
                <c:pt idx="20195" formatCode="General">
                  <c:v>13.5913</c:v>
                </c:pt>
                <c:pt idx="20196" formatCode="General">
                  <c:v>13.592000000000001</c:v>
                </c:pt>
                <c:pt idx="20197" formatCode="General">
                  <c:v>13.592700000000001</c:v>
                </c:pt>
                <c:pt idx="20198" formatCode="General">
                  <c:v>13.593400000000001</c:v>
                </c:pt>
                <c:pt idx="20199" formatCode="General">
                  <c:v>13.593999999999999</c:v>
                </c:pt>
                <c:pt idx="20200" formatCode="General">
                  <c:v>13.5947</c:v>
                </c:pt>
                <c:pt idx="20201" formatCode="General">
                  <c:v>13.5954</c:v>
                </c:pt>
                <c:pt idx="20202" formatCode="General">
                  <c:v>13.596</c:v>
                </c:pt>
                <c:pt idx="20203" formatCode="General">
                  <c:v>13.5967</c:v>
                </c:pt>
                <c:pt idx="20204" formatCode="General">
                  <c:v>13.5974</c:v>
                </c:pt>
                <c:pt idx="20205" formatCode="General">
                  <c:v>13.598100000000001</c:v>
                </c:pt>
                <c:pt idx="20206" formatCode="General">
                  <c:v>13.598699999999999</c:v>
                </c:pt>
                <c:pt idx="20207" formatCode="General">
                  <c:v>13.599399999999999</c:v>
                </c:pt>
                <c:pt idx="20208" formatCode="General">
                  <c:v>13.600099999999999</c:v>
                </c:pt>
                <c:pt idx="20209" formatCode="General">
                  <c:v>13.6008</c:v>
                </c:pt>
                <c:pt idx="20210" formatCode="General">
                  <c:v>13.6014</c:v>
                </c:pt>
                <c:pt idx="20211" formatCode="General">
                  <c:v>13.6021</c:v>
                </c:pt>
                <c:pt idx="20212" formatCode="General">
                  <c:v>13.6028</c:v>
                </c:pt>
                <c:pt idx="20213" formatCode="General">
                  <c:v>13.6035</c:v>
                </c:pt>
                <c:pt idx="20214" formatCode="General">
                  <c:v>13.604100000000001</c:v>
                </c:pt>
                <c:pt idx="20215" formatCode="General">
                  <c:v>13.604799999999999</c:v>
                </c:pt>
                <c:pt idx="20216" formatCode="General">
                  <c:v>13.605499999999999</c:v>
                </c:pt>
                <c:pt idx="20217" formatCode="General">
                  <c:v>13.6061</c:v>
                </c:pt>
                <c:pt idx="20218" formatCode="General">
                  <c:v>13.6068</c:v>
                </c:pt>
                <c:pt idx="20219" formatCode="General">
                  <c:v>13.6075</c:v>
                </c:pt>
                <c:pt idx="20220" formatCode="General">
                  <c:v>13.6082</c:v>
                </c:pt>
                <c:pt idx="20221" formatCode="General">
                  <c:v>13.6088</c:v>
                </c:pt>
                <c:pt idx="20222" formatCode="General">
                  <c:v>13.609500000000001</c:v>
                </c:pt>
                <c:pt idx="20223" formatCode="General">
                  <c:v>13.610200000000001</c:v>
                </c:pt>
                <c:pt idx="20224" formatCode="General">
                  <c:v>13.610900000000001</c:v>
                </c:pt>
                <c:pt idx="20225" formatCode="General">
                  <c:v>13.611499999999999</c:v>
                </c:pt>
                <c:pt idx="20226" formatCode="General">
                  <c:v>13.6122</c:v>
                </c:pt>
                <c:pt idx="20227" formatCode="General">
                  <c:v>13.6129</c:v>
                </c:pt>
                <c:pt idx="20228" formatCode="General">
                  <c:v>13.6135</c:v>
                </c:pt>
                <c:pt idx="20229" formatCode="General">
                  <c:v>13.6142</c:v>
                </c:pt>
                <c:pt idx="20230" formatCode="General">
                  <c:v>13.6149</c:v>
                </c:pt>
                <c:pt idx="20231" formatCode="General">
                  <c:v>13.615600000000001</c:v>
                </c:pt>
                <c:pt idx="20232" formatCode="General">
                  <c:v>13.616199999999999</c:v>
                </c:pt>
                <c:pt idx="20233" formatCode="General">
                  <c:v>13.616899999999999</c:v>
                </c:pt>
                <c:pt idx="20234" formatCode="General">
                  <c:v>13.617599999999999</c:v>
                </c:pt>
                <c:pt idx="20235" formatCode="General">
                  <c:v>13.6183</c:v>
                </c:pt>
                <c:pt idx="20236" formatCode="General">
                  <c:v>13.6189</c:v>
                </c:pt>
                <c:pt idx="20237" formatCode="General">
                  <c:v>13.6196</c:v>
                </c:pt>
                <c:pt idx="20238" formatCode="General">
                  <c:v>13.6203</c:v>
                </c:pt>
                <c:pt idx="20239" formatCode="General">
                  <c:v>13.621</c:v>
                </c:pt>
                <c:pt idx="20240" formatCode="General">
                  <c:v>13.621600000000001</c:v>
                </c:pt>
                <c:pt idx="20241" formatCode="General">
                  <c:v>13.622299999999999</c:v>
                </c:pt>
                <c:pt idx="20242" formatCode="General">
                  <c:v>13.622999999999999</c:v>
                </c:pt>
                <c:pt idx="20243" formatCode="General">
                  <c:v>13.6236</c:v>
                </c:pt>
                <c:pt idx="20244" formatCode="General">
                  <c:v>13.6243</c:v>
                </c:pt>
                <c:pt idx="20245" formatCode="General">
                  <c:v>13.625</c:v>
                </c:pt>
                <c:pt idx="20246" formatCode="General">
                  <c:v>13.6257</c:v>
                </c:pt>
                <c:pt idx="20247" formatCode="General">
                  <c:v>13.626300000000001</c:v>
                </c:pt>
                <c:pt idx="20248" formatCode="General">
                  <c:v>13.627000000000001</c:v>
                </c:pt>
                <c:pt idx="20249" formatCode="General">
                  <c:v>13.627700000000001</c:v>
                </c:pt>
                <c:pt idx="20250" formatCode="General">
                  <c:v>13.628399999999999</c:v>
                </c:pt>
                <c:pt idx="20251" formatCode="General">
                  <c:v>13.629</c:v>
                </c:pt>
                <c:pt idx="20252" formatCode="General">
                  <c:v>13.6297</c:v>
                </c:pt>
                <c:pt idx="20253" formatCode="General">
                  <c:v>13.6304</c:v>
                </c:pt>
                <c:pt idx="20254" formatCode="General">
                  <c:v>13.631</c:v>
                </c:pt>
                <c:pt idx="20255" formatCode="General">
                  <c:v>13.6317</c:v>
                </c:pt>
                <c:pt idx="20256" formatCode="General">
                  <c:v>13.632400000000001</c:v>
                </c:pt>
                <c:pt idx="20257" formatCode="General">
                  <c:v>13.633100000000001</c:v>
                </c:pt>
                <c:pt idx="20258" formatCode="General">
                  <c:v>13.633699999999999</c:v>
                </c:pt>
                <c:pt idx="20259" formatCode="General">
                  <c:v>13.634399999999999</c:v>
                </c:pt>
                <c:pt idx="20260" formatCode="General">
                  <c:v>13.6351</c:v>
                </c:pt>
                <c:pt idx="20261" formatCode="General">
                  <c:v>13.6358</c:v>
                </c:pt>
                <c:pt idx="20262" formatCode="General">
                  <c:v>13.6364</c:v>
                </c:pt>
                <c:pt idx="20263" formatCode="General">
                  <c:v>13.6371</c:v>
                </c:pt>
                <c:pt idx="20264" formatCode="General">
                  <c:v>13.6378</c:v>
                </c:pt>
                <c:pt idx="20265" formatCode="General">
                  <c:v>13.638400000000001</c:v>
                </c:pt>
                <c:pt idx="20266" formatCode="General">
                  <c:v>13.639099999999999</c:v>
                </c:pt>
                <c:pt idx="20267" formatCode="General">
                  <c:v>13.639799999999999</c:v>
                </c:pt>
                <c:pt idx="20268" formatCode="General">
                  <c:v>13.640499999999999</c:v>
                </c:pt>
                <c:pt idx="20269" formatCode="General">
                  <c:v>13.6411</c:v>
                </c:pt>
                <c:pt idx="20270" formatCode="General">
                  <c:v>13.6418</c:v>
                </c:pt>
                <c:pt idx="20271" formatCode="General">
                  <c:v>13.6425</c:v>
                </c:pt>
                <c:pt idx="20272" formatCode="General">
                  <c:v>13.6432</c:v>
                </c:pt>
                <c:pt idx="20273" formatCode="General">
                  <c:v>13.643800000000001</c:v>
                </c:pt>
                <c:pt idx="20274" formatCode="General">
                  <c:v>13.644500000000001</c:v>
                </c:pt>
                <c:pt idx="20275" formatCode="General">
                  <c:v>13.645200000000001</c:v>
                </c:pt>
                <c:pt idx="20276" formatCode="General">
                  <c:v>13.645899999999999</c:v>
                </c:pt>
                <c:pt idx="20277" formatCode="General">
                  <c:v>13.6465</c:v>
                </c:pt>
                <c:pt idx="20278" formatCode="General">
                  <c:v>13.6472</c:v>
                </c:pt>
                <c:pt idx="20279" formatCode="General">
                  <c:v>13.6479</c:v>
                </c:pt>
                <c:pt idx="20280" formatCode="General">
                  <c:v>13.6485</c:v>
                </c:pt>
                <c:pt idx="20281" formatCode="General">
                  <c:v>13.6492</c:v>
                </c:pt>
                <c:pt idx="20282" formatCode="General">
                  <c:v>13.649900000000001</c:v>
                </c:pt>
                <c:pt idx="20283" formatCode="General">
                  <c:v>13.650600000000001</c:v>
                </c:pt>
                <c:pt idx="20284" formatCode="General">
                  <c:v>13.651199999999999</c:v>
                </c:pt>
                <c:pt idx="20285" formatCode="General">
                  <c:v>13.651899999999999</c:v>
                </c:pt>
                <c:pt idx="20286" formatCode="General">
                  <c:v>13.6526</c:v>
                </c:pt>
                <c:pt idx="20287" formatCode="General">
                  <c:v>13.6533</c:v>
                </c:pt>
                <c:pt idx="20288" formatCode="General">
                  <c:v>13.6539</c:v>
                </c:pt>
                <c:pt idx="20289" formatCode="General">
                  <c:v>13.6546</c:v>
                </c:pt>
                <c:pt idx="20290" formatCode="General">
                  <c:v>13.6553</c:v>
                </c:pt>
                <c:pt idx="20291" formatCode="General">
                  <c:v>13.655900000000001</c:v>
                </c:pt>
                <c:pt idx="20292" formatCode="General">
                  <c:v>13.656599999999999</c:v>
                </c:pt>
                <c:pt idx="20293" formatCode="General">
                  <c:v>13.657299999999999</c:v>
                </c:pt>
                <c:pt idx="20294" formatCode="General">
                  <c:v>13.657999999999999</c:v>
                </c:pt>
                <c:pt idx="20295" formatCode="General">
                  <c:v>13.6586</c:v>
                </c:pt>
                <c:pt idx="20296" formatCode="General">
                  <c:v>13.6593</c:v>
                </c:pt>
                <c:pt idx="20297" formatCode="General">
                  <c:v>13.66</c:v>
                </c:pt>
                <c:pt idx="20298" formatCode="General">
                  <c:v>13.6607</c:v>
                </c:pt>
                <c:pt idx="20299" formatCode="General">
                  <c:v>13.661300000000001</c:v>
                </c:pt>
                <c:pt idx="20300" formatCode="General">
                  <c:v>13.662000000000001</c:v>
                </c:pt>
                <c:pt idx="20301" formatCode="General">
                  <c:v>13.662699999999999</c:v>
                </c:pt>
                <c:pt idx="20302" formatCode="General">
                  <c:v>13.663399999999999</c:v>
                </c:pt>
                <c:pt idx="20303" formatCode="General">
                  <c:v>13.664</c:v>
                </c:pt>
                <c:pt idx="20304" formatCode="General">
                  <c:v>13.6647</c:v>
                </c:pt>
                <c:pt idx="20305" formatCode="General">
                  <c:v>13.6654</c:v>
                </c:pt>
                <c:pt idx="20306" formatCode="General">
                  <c:v>13.666</c:v>
                </c:pt>
                <c:pt idx="20307" formatCode="General">
                  <c:v>13.666700000000001</c:v>
                </c:pt>
                <c:pt idx="20308" formatCode="General">
                  <c:v>13.667400000000001</c:v>
                </c:pt>
                <c:pt idx="20309" formatCode="General">
                  <c:v>13.668100000000001</c:v>
                </c:pt>
                <c:pt idx="20310" formatCode="General">
                  <c:v>13.668699999999999</c:v>
                </c:pt>
                <c:pt idx="20311" formatCode="General">
                  <c:v>13.6694</c:v>
                </c:pt>
                <c:pt idx="20312" formatCode="General">
                  <c:v>13.6701</c:v>
                </c:pt>
                <c:pt idx="20313" formatCode="General">
                  <c:v>13.6708</c:v>
                </c:pt>
                <c:pt idx="20314" formatCode="General">
                  <c:v>13.6714</c:v>
                </c:pt>
                <c:pt idx="20315" formatCode="General">
                  <c:v>13.6721</c:v>
                </c:pt>
                <c:pt idx="20316" formatCode="General">
                  <c:v>13.672800000000001</c:v>
                </c:pt>
                <c:pt idx="20317" formatCode="General">
                  <c:v>13.673400000000001</c:v>
                </c:pt>
                <c:pt idx="20318" formatCode="General">
                  <c:v>13.674099999999999</c:v>
                </c:pt>
                <c:pt idx="20319" formatCode="General">
                  <c:v>13.674799999999999</c:v>
                </c:pt>
                <c:pt idx="20320" formatCode="General">
                  <c:v>13.6755</c:v>
                </c:pt>
                <c:pt idx="20321" formatCode="General">
                  <c:v>13.6761</c:v>
                </c:pt>
                <c:pt idx="20322" formatCode="General">
                  <c:v>13.6768</c:v>
                </c:pt>
                <c:pt idx="20323" formatCode="General">
                  <c:v>13.6775</c:v>
                </c:pt>
                <c:pt idx="20324" formatCode="General">
                  <c:v>13.6782</c:v>
                </c:pt>
                <c:pt idx="20325" formatCode="General">
                  <c:v>13.678800000000001</c:v>
                </c:pt>
                <c:pt idx="20326" formatCode="General">
                  <c:v>13.679500000000001</c:v>
                </c:pt>
                <c:pt idx="20327" formatCode="General">
                  <c:v>13.680199999999999</c:v>
                </c:pt>
                <c:pt idx="20328" formatCode="General">
                  <c:v>13.6808</c:v>
                </c:pt>
                <c:pt idx="20329" formatCode="General">
                  <c:v>13.6815</c:v>
                </c:pt>
                <c:pt idx="20330" formatCode="General">
                  <c:v>13.6822</c:v>
                </c:pt>
                <c:pt idx="20331" formatCode="General">
                  <c:v>13.6829</c:v>
                </c:pt>
                <c:pt idx="20332" formatCode="General">
                  <c:v>13.6835</c:v>
                </c:pt>
                <c:pt idx="20333" formatCode="General">
                  <c:v>13.684200000000001</c:v>
                </c:pt>
                <c:pt idx="20334" formatCode="General">
                  <c:v>13.684900000000001</c:v>
                </c:pt>
                <c:pt idx="20335" formatCode="General">
                  <c:v>13.685600000000001</c:v>
                </c:pt>
                <c:pt idx="20336" formatCode="General">
                  <c:v>13.686199999999999</c:v>
                </c:pt>
                <c:pt idx="20337" formatCode="General">
                  <c:v>13.6869</c:v>
                </c:pt>
                <c:pt idx="20338" formatCode="General">
                  <c:v>13.6876</c:v>
                </c:pt>
                <c:pt idx="20339" formatCode="General">
                  <c:v>13.6883</c:v>
                </c:pt>
                <c:pt idx="20340" formatCode="General">
                  <c:v>13.6889</c:v>
                </c:pt>
                <c:pt idx="20341" formatCode="General">
                  <c:v>13.6896</c:v>
                </c:pt>
                <c:pt idx="20342" formatCode="General">
                  <c:v>13.690300000000001</c:v>
                </c:pt>
                <c:pt idx="20343" formatCode="General">
                  <c:v>13.690899999999999</c:v>
                </c:pt>
                <c:pt idx="20344" formatCode="General">
                  <c:v>13.691599999999999</c:v>
                </c:pt>
                <c:pt idx="20345" formatCode="General">
                  <c:v>13.692299999999999</c:v>
                </c:pt>
                <c:pt idx="20346" formatCode="General">
                  <c:v>13.693</c:v>
                </c:pt>
                <c:pt idx="20347" formatCode="General">
                  <c:v>13.6936</c:v>
                </c:pt>
                <c:pt idx="20348" formatCode="General">
                  <c:v>13.6943</c:v>
                </c:pt>
                <c:pt idx="20349" formatCode="General">
                  <c:v>13.695</c:v>
                </c:pt>
                <c:pt idx="20350" formatCode="General">
                  <c:v>13.6957</c:v>
                </c:pt>
                <c:pt idx="20351" formatCode="General">
                  <c:v>13.696300000000001</c:v>
                </c:pt>
                <c:pt idx="20352" formatCode="General">
                  <c:v>13.696999999999999</c:v>
                </c:pt>
                <c:pt idx="20353" formatCode="General">
                  <c:v>13.697699999999999</c:v>
                </c:pt>
                <c:pt idx="20354" formatCode="General">
                  <c:v>13.6983</c:v>
                </c:pt>
                <c:pt idx="20355" formatCode="General">
                  <c:v>13.699</c:v>
                </c:pt>
                <c:pt idx="20356" formatCode="General">
                  <c:v>13.6997</c:v>
                </c:pt>
                <c:pt idx="20357" formatCode="General">
                  <c:v>13.7004</c:v>
                </c:pt>
                <c:pt idx="20358" formatCode="General">
                  <c:v>13.701000000000001</c:v>
                </c:pt>
                <c:pt idx="20359" formatCode="General">
                  <c:v>13.701700000000001</c:v>
                </c:pt>
                <c:pt idx="20360" formatCode="General">
                  <c:v>13.702400000000001</c:v>
                </c:pt>
                <c:pt idx="20361" formatCode="General">
                  <c:v>13.703099999999999</c:v>
                </c:pt>
                <c:pt idx="20362" formatCode="General">
                  <c:v>13.7037</c:v>
                </c:pt>
                <c:pt idx="20363" formatCode="General">
                  <c:v>13.7044</c:v>
                </c:pt>
                <c:pt idx="20364" formatCode="General">
                  <c:v>13.7051</c:v>
                </c:pt>
                <c:pt idx="20365" formatCode="General">
                  <c:v>13.7057</c:v>
                </c:pt>
                <c:pt idx="20366" formatCode="General">
                  <c:v>13.7064</c:v>
                </c:pt>
                <c:pt idx="20367" formatCode="General">
                  <c:v>13.707100000000001</c:v>
                </c:pt>
                <c:pt idx="20368" formatCode="General">
                  <c:v>13.707800000000001</c:v>
                </c:pt>
                <c:pt idx="20369" formatCode="General">
                  <c:v>13.708399999999999</c:v>
                </c:pt>
                <c:pt idx="20370" formatCode="General">
                  <c:v>13.709099999999999</c:v>
                </c:pt>
                <c:pt idx="20371" formatCode="General">
                  <c:v>13.7098</c:v>
                </c:pt>
                <c:pt idx="20372" formatCode="General">
                  <c:v>13.7105</c:v>
                </c:pt>
                <c:pt idx="20373" formatCode="General">
                  <c:v>13.7111</c:v>
                </c:pt>
                <c:pt idx="20374" formatCode="General">
                  <c:v>13.7118</c:v>
                </c:pt>
                <c:pt idx="20375" formatCode="General">
                  <c:v>13.7125</c:v>
                </c:pt>
                <c:pt idx="20376" formatCode="General">
                  <c:v>13.713200000000001</c:v>
                </c:pt>
                <c:pt idx="20377" formatCode="General">
                  <c:v>13.713800000000001</c:v>
                </c:pt>
                <c:pt idx="20378" formatCode="General">
                  <c:v>13.714499999999999</c:v>
                </c:pt>
                <c:pt idx="20379" formatCode="General">
                  <c:v>13.715199999999999</c:v>
                </c:pt>
                <c:pt idx="20380" formatCode="General">
                  <c:v>13.7158</c:v>
                </c:pt>
                <c:pt idx="20381" formatCode="General">
                  <c:v>13.7165</c:v>
                </c:pt>
                <c:pt idx="20382" formatCode="General">
                  <c:v>13.7172</c:v>
                </c:pt>
                <c:pt idx="20383" formatCode="General">
                  <c:v>13.7179</c:v>
                </c:pt>
                <c:pt idx="20384" formatCode="General">
                  <c:v>13.718500000000001</c:v>
                </c:pt>
                <c:pt idx="20385" formatCode="General">
                  <c:v>13.719200000000001</c:v>
                </c:pt>
                <c:pt idx="20386" formatCode="General">
                  <c:v>13.719900000000001</c:v>
                </c:pt>
                <c:pt idx="20387" formatCode="General">
                  <c:v>13.720599999999999</c:v>
                </c:pt>
                <c:pt idx="20388" formatCode="General">
                  <c:v>13.7212</c:v>
                </c:pt>
                <c:pt idx="20389" formatCode="General">
                  <c:v>13.7219</c:v>
                </c:pt>
                <c:pt idx="20390" formatCode="General">
                  <c:v>13.7226</c:v>
                </c:pt>
                <c:pt idx="20391" formatCode="General">
                  <c:v>13.7232</c:v>
                </c:pt>
                <c:pt idx="20392" formatCode="General">
                  <c:v>13.7239</c:v>
                </c:pt>
                <c:pt idx="20393" formatCode="General">
                  <c:v>13.724600000000001</c:v>
                </c:pt>
                <c:pt idx="20394" formatCode="General">
                  <c:v>13.725300000000001</c:v>
                </c:pt>
                <c:pt idx="20395" formatCode="General">
                  <c:v>13.725899999999999</c:v>
                </c:pt>
                <c:pt idx="20396" formatCode="General">
                  <c:v>13.726599999999999</c:v>
                </c:pt>
                <c:pt idx="20397" formatCode="General">
                  <c:v>13.7273</c:v>
                </c:pt>
                <c:pt idx="20398" formatCode="General">
                  <c:v>13.728</c:v>
                </c:pt>
                <c:pt idx="20399" formatCode="General">
                  <c:v>13.7286</c:v>
                </c:pt>
                <c:pt idx="20400" formatCode="General">
                  <c:v>13.7293</c:v>
                </c:pt>
                <c:pt idx="20401" formatCode="General">
                  <c:v>13.73</c:v>
                </c:pt>
                <c:pt idx="20402" formatCode="General">
                  <c:v>13.730700000000001</c:v>
                </c:pt>
                <c:pt idx="20403" formatCode="General">
                  <c:v>13.731299999999999</c:v>
                </c:pt>
                <c:pt idx="20404" formatCode="General">
                  <c:v>13.731999999999999</c:v>
                </c:pt>
                <c:pt idx="20405" formatCode="General">
                  <c:v>13.732699999999999</c:v>
                </c:pt>
                <c:pt idx="20406" formatCode="General">
                  <c:v>13.7333</c:v>
                </c:pt>
                <c:pt idx="20407" formatCode="General">
                  <c:v>13.734</c:v>
                </c:pt>
                <c:pt idx="20408" formatCode="General">
                  <c:v>13.7347</c:v>
                </c:pt>
                <c:pt idx="20409" formatCode="General">
                  <c:v>13.7354</c:v>
                </c:pt>
                <c:pt idx="20410" formatCode="General">
                  <c:v>13.736000000000001</c:v>
                </c:pt>
                <c:pt idx="20411" formatCode="General">
                  <c:v>13.736700000000001</c:v>
                </c:pt>
                <c:pt idx="20412" formatCode="General">
                  <c:v>13.737399999999999</c:v>
                </c:pt>
                <c:pt idx="20413" formatCode="General">
                  <c:v>13.738099999999999</c:v>
                </c:pt>
                <c:pt idx="20414" formatCode="General">
                  <c:v>13.7387</c:v>
                </c:pt>
                <c:pt idx="20415" formatCode="General">
                  <c:v>13.7394</c:v>
                </c:pt>
                <c:pt idx="20416" formatCode="General">
                  <c:v>13.7401</c:v>
                </c:pt>
                <c:pt idx="20417" formatCode="General">
                  <c:v>13.7407</c:v>
                </c:pt>
                <c:pt idx="20418" formatCode="General">
                  <c:v>13.741400000000001</c:v>
                </c:pt>
                <c:pt idx="20419" formatCode="General">
                  <c:v>13.742100000000001</c:v>
                </c:pt>
                <c:pt idx="20420" formatCode="General">
                  <c:v>13.742800000000001</c:v>
                </c:pt>
                <c:pt idx="20421" formatCode="General">
                  <c:v>13.743399999999999</c:v>
                </c:pt>
                <c:pt idx="20422" formatCode="General">
                  <c:v>13.7441</c:v>
                </c:pt>
                <c:pt idx="20423" formatCode="General">
                  <c:v>13.7448</c:v>
                </c:pt>
                <c:pt idx="20424" formatCode="General">
                  <c:v>13.7455</c:v>
                </c:pt>
                <c:pt idx="20425" formatCode="General">
                  <c:v>13.7461</c:v>
                </c:pt>
                <c:pt idx="20426" formatCode="General">
                  <c:v>13.7468</c:v>
                </c:pt>
                <c:pt idx="20427" formatCode="General">
                  <c:v>13.7475</c:v>
                </c:pt>
                <c:pt idx="20428" formatCode="General">
                  <c:v>13.748100000000001</c:v>
                </c:pt>
                <c:pt idx="20429" formatCode="General">
                  <c:v>13.748799999999999</c:v>
                </c:pt>
                <c:pt idx="20430" formatCode="General">
                  <c:v>13.749499999999999</c:v>
                </c:pt>
                <c:pt idx="20431" formatCode="General">
                  <c:v>13.7502</c:v>
                </c:pt>
                <c:pt idx="20432" formatCode="General">
                  <c:v>13.7508</c:v>
                </c:pt>
                <c:pt idx="20433" formatCode="General">
                  <c:v>13.7515</c:v>
                </c:pt>
                <c:pt idx="20434" formatCode="General">
                  <c:v>13.7522</c:v>
                </c:pt>
                <c:pt idx="20435" formatCode="General">
                  <c:v>13.7529</c:v>
                </c:pt>
                <c:pt idx="20436" formatCode="General">
                  <c:v>13.753500000000001</c:v>
                </c:pt>
                <c:pt idx="20437" formatCode="General">
                  <c:v>13.754200000000001</c:v>
                </c:pt>
                <c:pt idx="20438" formatCode="General">
                  <c:v>13.754899999999999</c:v>
                </c:pt>
                <c:pt idx="20439" formatCode="General">
                  <c:v>13.755599999999999</c:v>
                </c:pt>
                <c:pt idx="20440" formatCode="General">
                  <c:v>13.7562</c:v>
                </c:pt>
                <c:pt idx="20441" formatCode="General">
                  <c:v>13.7569</c:v>
                </c:pt>
                <c:pt idx="20442" formatCode="General">
                  <c:v>13.7576</c:v>
                </c:pt>
                <c:pt idx="20443" formatCode="General">
                  <c:v>13.7582</c:v>
                </c:pt>
                <c:pt idx="20444" formatCode="General">
                  <c:v>13.758900000000001</c:v>
                </c:pt>
                <c:pt idx="20445" formatCode="General">
                  <c:v>13.759600000000001</c:v>
                </c:pt>
                <c:pt idx="20446" formatCode="General">
                  <c:v>13.760300000000001</c:v>
                </c:pt>
                <c:pt idx="20447" formatCode="General">
                  <c:v>13.760899999999999</c:v>
                </c:pt>
                <c:pt idx="20448" formatCode="General">
                  <c:v>13.7616</c:v>
                </c:pt>
                <c:pt idx="20449" formatCode="General">
                  <c:v>13.7623</c:v>
                </c:pt>
                <c:pt idx="20450" formatCode="General">
                  <c:v>13.763</c:v>
                </c:pt>
                <c:pt idx="20451" formatCode="General">
                  <c:v>13.7636</c:v>
                </c:pt>
                <c:pt idx="20452" formatCode="General">
                  <c:v>13.7643</c:v>
                </c:pt>
                <c:pt idx="20453" formatCode="General">
                  <c:v>13.765000000000001</c:v>
                </c:pt>
                <c:pt idx="20454" formatCode="General">
                  <c:v>13.765599999999999</c:v>
                </c:pt>
                <c:pt idx="20455" formatCode="General">
                  <c:v>13.766299999999999</c:v>
                </c:pt>
                <c:pt idx="20456" formatCode="General">
                  <c:v>13.766999999999999</c:v>
                </c:pt>
                <c:pt idx="20457" formatCode="General">
                  <c:v>13.7677</c:v>
                </c:pt>
                <c:pt idx="20458" formatCode="General">
                  <c:v>13.7683</c:v>
                </c:pt>
                <c:pt idx="20459" formatCode="General">
                  <c:v>13.769</c:v>
                </c:pt>
                <c:pt idx="20460" formatCode="General">
                  <c:v>13.7697</c:v>
                </c:pt>
                <c:pt idx="20461" formatCode="General">
                  <c:v>13.7704</c:v>
                </c:pt>
                <c:pt idx="20462" formatCode="General">
                  <c:v>13.771000000000001</c:v>
                </c:pt>
                <c:pt idx="20463" formatCode="General">
                  <c:v>13.771699999999999</c:v>
                </c:pt>
                <c:pt idx="20464" formatCode="General">
                  <c:v>13.772399999999999</c:v>
                </c:pt>
                <c:pt idx="20465" formatCode="General">
                  <c:v>13.773099999999999</c:v>
                </c:pt>
                <c:pt idx="20466" formatCode="General">
                  <c:v>13.7737</c:v>
                </c:pt>
                <c:pt idx="20467" formatCode="General">
                  <c:v>13.7744</c:v>
                </c:pt>
                <c:pt idx="20468" formatCode="General">
                  <c:v>13.7751</c:v>
                </c:pt>
                <c:pt idx="20469" formatCode="General">
                  <c:v>13.775700000000001</c:v>
                </c:pt>
                <c:pt idx="20470" formatCode="General">
                  <c:v>13.776400000000001</c:v>
                </c:pt>
                <c:pt idx="20471" formatCode="General">
                  <c:v>13.777100000000001</c:v>
                </c:pt>
                <c:pt idx="20472" formatCode="General">
                  <c:v>13.777799999999999</c:v>
                </c:pt>
                <c:pt idx="20473" formatCode="General">
                  <c:v>13.7784</c:v>
                </c:pt>
                <c:pt idx="20474" formatCode="General">
                  <c:v>13.7791</c:v>
                </c:pt>
                <c:pt idx="20475" formatCode="General">
                  <c:v>13.7798</c:v>
                </c:pt>
                <c:pt idx="20476" formatCode="General">
                  <c:v>13.7805</c:v>
                </c:pt>
                <c:pt idx="20477" formatCode="General">
                  <c:v>13.7811</c:v>
                </c:pt>
                <c:pt idx="20478" formatCode="General">
                  <c:v>13.7818</c:v>
                </c:pt>
                <c:pt idx="20479" formatCode="General">
                  <c:v>13.782500000000001</c:v>
                </c:pt>
                <c:pt idx="20480" formatCode="General">
                  <c:v>13.783099999999999</c:v>
                </c:pt>
                <c:pt idx="20481" formatCode="General">
                  <c:v>13.783799999999999</c:v>
                </c:pt>
                <c:pt idx="20482" formatCode="General">
                  <c:v>13.7845</c:v>
                </c:pt>
                <c:pt idx="20483" formatCode="General">
                  <c:v>13.7852</c:v>
                </c:pt>
                <c:pt idx="20484" formatCode="General">
                  <c:v>13.7858</c:v>
                </c:pt>
                <c:pt idx="20485" formatCode="General">
                  <c:v>13.7865</c:v>
                </c:pt>
                <c:pt idx="20486" formatCode="General">
                  <c:v>13.7872</c:v>
                </c:pt>
                <c:pt idx="20487" formatCode="General">
                  <c:v>13.7879</c:v>
                </c:pt>
                <c:pt idx="20488" formatCode="General">
                  <c:v>13.788500000000001</c:v>
                </c:pt>
                <c:pt idx="20489" formatCode="General">
                  <c:v>13.789199999999999</c:v>
                </c:pt>
                <c:pt idx="20490" formatCode="General">
                  <c:v>13.789899999999999</c:v>
                </c:pt>
                <c:pt idx="20491" formatCode="General">
                  <c:v>13.7905</c:v>
                </c:pt>
                <c:pt idx="20492" formatCode="General">
                  <c:v>13.7912</c:v>
                </c:pt>
                <c:pt idx="20493" formatCode="General">
                  <c:v>13.7919</c:v>
                </c:pt>
                <c:pt idx="20494" formatCode="General">
                  <c:v>13.7926</c:v>
                </c:pt>
                <c:pt idx="20495" formatCode="General">
                  <c:v>13.793200000000001</c:v>
                </c:pt>
                <c:pt idx="20496" formatCode="General">
                  <c:v>13.793900000000001</c:v>
                </c:pt>
                <c:pt idx="20497" formatCode="General">
                  <c:v>13.794600000000001</c:v>
                </c:pt>
                <c:pt idx="20498" formatCode="General">
                  <c:v>13.795299999999999</c:v>
                </c:pt>
                <c:pt idx="20499" formatCode="General">
                  <c:v>13.7959</c:v>
                </c:pt>
                <c:pt idx="20500" formatCode="General">
                  <c:v>13.7966</c:v>
                </c:pt>
                <c:pt idx="20501" formatCode="General">
                  <c:v>13.7973</c:v>
                </c:pt>
                <c:pt idx="20502" formatCode="General">
                  <c:v>13.798</c:v>
                </c:pt>
                <c:pt idx="20503" formatCode="General">
                  <c:v>13.7986</c:v>
                </c:pt>
                <c:pt idx="20504" formatCode="General">
                  <c:v>13.799300000000001</c:v>
                </c:pt>
                <c:pt idx="20505" formatCode="General">
                  <c:v>13.8</c:v>
                </c:pt>
                <c:pt idx="20506" formatCode="General">
                  <c:v>13.800599999999999</c:v>
                </c:pt>
                <c:pt idx="20507" formatCode="General">
                  <c:v>13.801299999999999</c:v>
                </c:pt>
                <c:pt idx="20508" formatCode="General">
                  <c:v>13.802</c:v>
                </c:pt>
                <c:pt idx="20509" formatCode="General">
                  <c:v>13.8027</c:v>
                </c:pt>
                <c:pt idx="20510" formatCode="General">
                  <c:v>13.8033</c:v>
                </c:pt>
                <c:pt idx="20511" formatCode="General">
                  <c:v>13.804</c:v>
                </c:pt>
                <c:pt idx="20512" formatCode="General">
                  <c:v>13.8047</c:v>
                </c:pt>
                <c:pt idx="20513" formatCode="General">
                  <c:v>13.805400000000001</c:v>
                </c:pt>
                <c:pt idx="20514" formatCode="General">
                  <c:v>13.805999999999999</c:v>
                </c:pt>
                <c:pt idx="20515" formatCode="General">
                  <c:v>13.806699999999999</c:v>
                </c:pt>
                <c:pt idx="20516" formatCode="General">
                  <c:v>13.807399999999999</c:v>
                </c:pt>
                <c:pt idx="20517" formatCode="General">
                  <c:v>13.808</c:v>
                </c:pt>
                <c:pt idx="20518" formatCode="General">
                  <c:v>13.8087</c:v>
                </c:pt>
                <c:pt idx="20519" formatCode="General">
                  <c:v>13.8094</c:v>
                </c:pt>
                <c:pt idx="20520" formatCode="General">
                  <c:v>13.8101</c:v>
                </c:pt>
                <c:pt idx="20521" formatCode="General">
                  <c:v>13.810700000000001</c:v>
                </c:pt>
                <c:pt idx="20522" formatCode="General">
                  <c:v>13.811400000000001</c:v>
                </c:pt>
                <c:pt idx="20523" formatCode="General">
                  <c:v>13.812099999999999</c:v>
                </c:pt>
                <c:pt idx="20524" formatCode="General">
                  <c:v>13.812799999999999</c:v>
                </c:pt>
                <c:pt idx="20525" formatCode="General">
                  <c:v>13.8134</c:v>
                </c:pt>
                <c:pt idx="20526" formatCode="General">
                  <c:v>13.8141</c:v>
                </c:pt>
                <c:pt idx="20527" formatCode="General">
                  <c:v>13.8148</c:v>
                </c:pt>
                <c:pt idx="20528" formatCode="General">
                  <c:v>13.8154</c:v>
                </c:pt>
                <c:pt idx="20529" formatCode="General">
                  <c:v>13.8161</c:v>
                </c:pt>
                <c:pt idx="20530" formatCode="General">
                  <c:v>13.816800000000001</c:v>
                </c:pt>
                <c:pt idx="20531" formatCode="General">
                  <c:v>13.817500000000001</c:v>
                </c:pt>
                <c:pt idx="20532" formatCode="General">
                  <c:v>13.818099999999999</c:v>
                </c:pt>
                <c:pt idx="20533" formatCode="General">
                  <c:v>13.8188</c:v>
                </c:pt>
                <c:pt idx="20534" formatCode="General">
                  <c:v>13.8195</c:v>
                </c:pt>
                <c:pt idx="20535" formatCode="General">
                  <c:v>13.8202</c:v>
                </c:pt>
                <c:pt idx="20536" formatCode="General">
                  <c:v>13.8208</c:v>
                </c:pt>
                <c:pt idx="20537" formatCode="General">
                  <c:v>13.8215</c:v>
                </c:pt>
                <c:pt idx="20538" formatCode="General">
                  <c:v>13.8222</c:v>
                </c:pt>
                <c:pt idx="20539" formatCode="General">
                  <c:v>13.822900000000001</c:v>
                </c:pt>
                <c:pt idx="20540" formatCode="General">
                  <c:v>13.823499999999999</c:v>
                </c:pt>
                <c:pt idx="20541" formatCode="General">
                  <c:v>13.824199999999999</c:v>
                </c:pt>
                <c:pt idx="20542" formatCode="General">
                  <c:v>13.8249</c:v>
                </c:pt>
                <c:pt idx="20543" formatCode="General">
                  <c:v>13.8255</c:v>
                </c:pt>
                <c:pt idx="20544" formatCode="General">
                  <c:v>13.8262</c:v>
                </c:pt>
                <c:pt idx="20545" formatCode="General">
                  <c:v>13.8269</c:v>
                </c:pt>
                <c:pt idx="20546" formatCode="General">
                  <c:v>13.8276</c:v>
                </c:pt>
                <c:pt idx="20547" formatCode="General">
                  <c:v>13.828200000000001</c:v>
                </c:pt>
                <c:pt idx="20548" formatCode="General">
                  <c:v>13.828900000000001</c:v>
                </c:pt>
                <c:pt idx="20549" formatCode="General">
                  <c:v>13.829599999999999</c:v>
                </c:pt>
                <c:pt idx="20550" formatCode="General">
                  <c:v>13.830299999999999</c:v>
                </c:pt>
                <c:pt idx="20551" formatCode="General">
                  <c:v>13.8309</c:v>
                </c:pt>
                <c:pt idx="20552" formatCode="General">
                  <c:v>13.8316</c:v>
                </c:pt>
                <c:pt idx="20553" formatCode="General">
                  <c:v>13.8323</c:v>
                </c:pt>
                <c:pt idx="20554" formatCode="General">
                  <c:v>13.8329</c:v>
                </c:pt>
                <c:pt idx="20555" formatCode="General">
                  <c:v>13.833600000000001</c:v>
                </c:pt>
                <c:pt idx="20556" formatCode="General">
                  <c:v>13.834300000000001</c:v>
                </c:pt>
                <c:pt idx="20557" formatCode="General">
                  <c:v>13.835000000000001</c:v>
                </c:pt>
                <c:pt idx="20558" formatCode="General">
                  <c:v>13.835599999999999</c:v>
                </c:pt>
                <c:pt idx="20559" formatCode="General">
                  <c:v>13.8363</c:v>
                </c:pt>
                <c:pt idx="20560" formatCode="General">
                  <c:v>13.837</c:v>
                </c:pt>
                <c:pt idx="20561" formatCode="General">
                  <c:v>13.8377</c:v>
                </c:pt>
                <c:pt idx="20562" formatCode="General">
                  <c:v>13.8383</c:v>
                </c:pt>
                <c:pt idx="20563" formatCode="General">
                  <c:v>13.839</c:v>
                </c:pt>
                <c:pt idx="20564" formatCode="General">
                  <c:v>13.839700000000001</c:v>
                </c:pt>
                <c:pt idx="20565" formatCode="General">
                  <c:v>13.840400000000001</c:v>
                </c:pt>
                <c:pt idx="20566" formatCode="General">
                  <c:v>13.840999999999999</c:v>
                </c:pt>
                <c:pt idx="20567" formatCode="General">
                  <c:v>13.841699999999999</c:v>
                </c:pt>
                <c:pt idx="20568" formatCode="General">
                  <c:v>13.8424</c:v>
                </c:pt>
                <c:pt idx="20569" formatCode="General">
                  <c:v>13.843</c:v>
                </c:pt>
                <c:pt idx="20570" formatCode="General">
                  <c:v>13.8437</c:v>
                </c:pt>
                <c:pt idx="20571" formatCode="General">
                  <c:v>13.8444</c:v>
                </c:pt>
                <c:pt idx="20572" formatCode="General">
                  <c:v>13.8451</c:v>
                </c:pt>
                <c:pt idx="20573" formatCode="General">
                  <c:v>13.845700000000001</c:v>
                </c:pt>
                <c:pt idx="20574" formatCode="General">
                  <c:v>13.846399999999999</c:v>
                </c:pt>
                <c:pt idx="20575" formatCode="General">
                  <c:v>13.847099999999999</c:v>
                </c:pt>
                <c:pt idx="20576" formatCode="General">
                  <c:v>13.847799999999999</c:v>
                </c:pt>
                <c:pt idx="20577" formatCode="General">
                  <c:v>13.8484</c:v>
                </c:pt>
                <c:pt idx="20578" formatCode="General">
                  <c:v>13.8491</c:v>
                </c:pt>
                <c:pt idx="20579" formatCode="General">
                  <c:v>13.8498</c:v>
                </c:pt>
                <c:pt idx="20580" formatCode="General">
                  <c:v>13.8504</c:v>
                </c:pt>
                <c:pt idx="20581" formatCode="General">
                  <c:v>13.851100000000001</c:v>
                </c:pt>
                <c:pt idx="20582" formatCode="General">
                  <c:v>13.851800000000001</c:v>
                </c:pt>
                <c:pt idx="20583" formatCode="General">
                  <c:v>13.852499999999999</c:v>
                </c:pt>
                <c:pt idx="20584" formatCode="General">
                  <c:v>13.8531</c:v>
                </c:pt>
                <c:pt idx="20585" formatCode="General">
                  <c:v>13.8538</c:v>
                </c:pt>
                <c:pt idx="20586" formatCode="General">
                  <c:v>13.8545</c:v>
                </c:pt>
                <c:pt idx="20587" formatCode="General">
                  <c:v>13.8552</c:v>
                </c:pt>
                <c:pt idx="20588" formatCode="General">
                  <c:v>13.8558</c:v>
                </c:pt>
                <c:pt idx="20589" formatCode="General">
                  <c:v>13.8565</c:v>
                </c:pt>
                <c:pt idx="20590" formatCode="General">
                  <c:v>13.857200000000001</c:v>
                </c:pt>
                <c:pt idx="20591" formatCode="General">
                  <c:v>13.857799999999999</c:v>
                </c:pt>
                <c:pt idx="20592" formatCode="General">
                  <c:v>13.858499999999999</c:v>
                </c:pt>
                <c:pt idx="20593" formatCode="General">
                  <c:v>13.8592</c:v>
                </c:pt>
                <c:pt idx="20594" formatCode="General">
                  <c:v>13.8599</c:v>
                </c:pt>
                <c:pt idx="20595" formatCode="General">
                  <c:v>13.8605</c:v>
                </c:pt>
                <c:pt idx="20596" formatCode="General">
                  <c:v>13.8612</c:v>
                </c:pt>
                <c:pt idx="20597" formatCode="General">
                  <c:v>13.8619</c:v>
                </c:pt>
                <c:pt idx="20598" formatCode="General">
                  <c:v>13.8626</c:v>
                </c:pt>
                <c:pt idx="20599" formatCode="General">
                  <c:v>13.863200000000001</c:v>
                </c:pt>
                <c:pt idx="20600" formatCode="General">
                  <c:v>13.863899999999999</c:v>
                </c:pt>
                <c:pt idx="20601" formatCode="General">
                  <c:v>13.864599999999999</c:v>
                </c:pt>
                <c:pt idx="20602" formatCode="General">
                  <c:v>13.8653</c:v>
                </c:pt>
                <c:pt idx="20603" formatCode="General">
                  <c:v>13.8659</c:v>
                </c:pt>
                <c:pt idx="20604" formatCode="General">
                  <c:v>13.8666</c:v>
                </c:pt>
                <c:pt idx="20605" formatCode="General">
                  <c:v>13.8673</c:v>
                </c:pt>
                <c:pt idx="20606" formatCode="General">
                  <c:v>13.867900000000001</c:v>
                </c:pt>
                <c:pt idx="20607" formatCode="General">
                  <c:v>13.868600000000001</c:v>
                </c:pt>
                <c:pt idx="20608" formatCode="General">
                  <c:v>13.869300000000001</c:v>
                </c:pt>
                <c:pt idx="20609" formatCode="General">
                  <c:v>13.87</c:v>
                </c:pt>
                <c:pt idx="20610" formatCode="General">
                  <c:v>13.8706</c:v>
                </c:pt>
                <c:pt idx="20611" formatCode="General">
                  <c:v>13.8713</c:v>
                </c:pt>
                <c:pt idx="20612" formatCode="General">
                  <c:v>13.872</c:v>
                </c:pt>
                <c:pt idx="20613" formatCode="General">
                  <c:v>13.8727</c:v>
                </c:pt>
                <c:pt idx="20614" formatCode="General">
                  <c:v>13.8733</c:v>
                </c:pt>
                <c:pt idx="20615" formatCode="General">
                  <c:v>13.874000000000001</c:v>
                </c:pt>
                <c:pt idx="20616" formatCode="General">
                  <c:v>13.874700000000001</c:v>
                </c:pt>
                <c:pt idx="20617" formatCode="General">
                  <c:v>13.875299999999999</c:v>
                </c:pt>
                <c:pt idx="20618" formatCode="General">
                  <c:v>13.875999999999999</c:v>
                </c:pt>
                <c:pt idx="20619" formatCode="General">
                  <c:v>13.8767</c:v>
                </c:pt>
                <c:pt idx="20620" formatCode="General">
                  <c:v>13.8774</c:v>
                </c:pt>
                <c:pt idx="20621" formatCode="General">
                  <c:v>13.878</c:v>
                </c:pt>
                <c:pt idx="20622" formatCode="General">
                  <c:v>13.8787</c:v>
                </c:pt>
                <c:pt idx="20623" formatCode="General">
                  <c:v>13.8794</c:v>
                </c:pt>
                <c:pt idx="20624" formatCode="General">
                  <c:v>13.880100000000001</c:v>
                </c:pt>
                <c:pt idx="20625" formatCode="General">
                  <c:v>13.880699999999999</c:v>
                </c:pt>
                <c:pt idx="20626" formatCode="General">
                  <c:v>13.881399999999999</c:v>
                </c:pt>
                <c:pt idx="20627" formatCode="General">
                  <c:v>13.882099999999999</c:v>
                </c:pt>
                <c:pt idx="20628" formatCode="General">
                  <c:v>13.8828</c:v>
                </c:pt>
                <c:pt idx="20629" formatCode="General">
                  <c:v>13.8834</c:v>
                </c:pt>
                <c:pt idx="20630" formatCode="General">
                  <c:v>13.8841</c:v>
                </c:pt>
                <c:pt idx="20631" formatCode="General">
                  <c:v>13.8848</c:v>
                </c:pt>
                <c:pt idx="20632" formatCode="General">
                  <c:v>13.885400000000001</c:v>
                </c:pt>
                <c:pt idx="20633" formatCode="General">
                  <c:v>13.886100000000001</c:v>
                </c:pt>
                <c:pt idx="20634" formatCode="General">
                  <c:v>13.886799999999999</c:v>
                </c:pt>
                <c:pt idx="20635" formatCode="General">
                  <c:v>13.887499999999999</c:v>
                </c:pt>
                <c:pt idx="20636" formatCode="General">
                  <c:v>13.8881</c:v>
                </c:pt>
                <c:pt idx="20637" formatCode="General">
                  <c:v>13.8888</c:v>
                </c:pt>
                <c:pt idx="20638" formatCode="General">
                  <c:v>13.8895</c:v>
                </c:pt>
                <c:pt idx="20639" formatCode="General">
                  <c:v>13.8902</c:v>
                </c:pt>
                <c:pt idx="20640" formatCode="General">
                  <c:v>13.8908</c:v>
                </c:pt>
                <c:pt idx="20641" formatCode="General">
                  <c:v>13.891500000000001</c:v>
                </c:pt>
                <c:pt idx="20642" formatCode="General">
                  <c:v>13.892200000000001</c:v>
                </c:pt>
                <c:pt idx="20643" formatCode="General">
                  <c:v>13.892799999999999</c:v>
                </c:pt>
                <c:pt idx="20644" formatCode="General">
                  <c:v>13.8935</c:v>
                </c:pt>
                <c:pt idx="20645" formatCode="General">
                  <c:v>13.8942</c:v>
                </c:pt>
                <c:pt idx="20646" formatCode="General">
                  <c:v>13.8949</c:v>
                </c:pt>
                <c:pt idx="20647" formatCode="General">
                  <c:v>13.8955</c:v>
                </c:pt>
                <c:pt idx="20648" formatCode="General">
                  <c:v>13.8962</c:v>
                </c:pt>
                <c:pt idx="20649" formatCode="General">
                  <c:v>13.8969</c:v>
                </c:pt>
                <c:pt idx="20650" formatCode="General">
                  <c:v>13.897600000000001</c:v>
                </c:pt>
                <c:pt idx="20651" formatCode="General">
                  <c:v>13.898199999999999</c:v>
                </c:pt>
                <c:pt idx="20652" formatCode="General">
                  <c:v>13.898899999999999</c:v>
                </c:pt>
                <c:pt idx="20653" formatCode="General">
                  <c:v>13.8996</c:v>
                </c:pt>
                <c:pt idx="20654" formatCode="General">
                  <c:v>13.9002</c:v>
                </c:pt>
                <c:pt idx="20655" formatCode="General">
                  <c:v>13.9009</c:v>
                </c:pt>
                <c:pt idx="20656" formatCode="General">
                  <c:v>13.9016</c:v>
                </c:pt>
                <c:pt idx="20657" formatCode="General">
                  <c:v>13.9023</c:v>
                </c:pt>
                <c:pt idx="20658" formatCode="General">
                  <c:v>13.902900000000001</c:v>
                </c:pt>
                <c:pt idx="20659" formatCode="General">
                  <c:v>13.903600000000001</c:v>
                </c:pt>
                <c:pt idx="20660" formatCode="General">
                  <c:v>13.904299999999999</c:v>
                </c:pt>
                <c:pt idx="20661" formatCode="General">
                  <c:v>13.904999999999999</c:v>
                </c:pt>
                <c:pt idx="20662" formatCode="General">
                  <c:v>13.9056</c:v>
                </c:pt>
                <c:pt idx="20663" formatCode="General">
                  <c:v>13.9063</c:v>
                </c:pt>
                <c:pt idx="20664" formatCode="General">
                  <c:v>13.907</c:v>
                </c:pt>
                <c:pt idx="20665" formatCode="General">
                  <c:v>13.9077</c:v>
                </c:pt>
                <c:pt idx="20666" formatCode="General">
                  <c:v>13.908300000000001</c:v>
                </c:pt>
                <c:pt idx="20667" formatCode="General">
                  <c:v>13.909000000000001</c:v>
                </c:pt>
                <c:pt idx="20668" formatCode="General">
                  <c:v>13.909700000000001</c:v>
                </c:pt>
                <c:pt idx="20669" formatCode="General">
                  <c:v>13.910299999999999</c:v>
                </c:pt>
                <c:pt idx="20670" formatCode="General">
                  <c:v>13.911</c:v>
                </c:pt>
                <c:pt idx="20671" formatCode="General">
                  <c:v>13.9117</c:v>
                </c:pt>
                <c:pt idx="20672" formatCode="General">
                  <c:v>13.9124</c:v>
                </c:pt>
                <c:pt idx="20673" formatCode="General">
                  <c:v>13.913</c:v>
                </c:pt>
                <c:pt idx="20674" formatCode="General">
                  <c:v>13.9137</c:v>
                </c:pt>
                <c:pt idx="20675" formatCode="General">
                  <c:v>13.914400000000001</c:v>
                </c:pt>
                <c:pt idx="20676" formatCode="General">
                  <c:v>13.915100000000001</c:v>
                </c:pt>
                <c:pt idx="20677" formatCode="General">
                  <c:v>13.915699999999999</c:v>
                </c:pt>
                <c:pt idx="20678" formatCode="General">
                  <c:v>13.916399999999999</c:v>
                </c:pt>
                <c:pt idx="20679" formatCode="General">
                  <c:v>13.9171</c:v>
                </c:pt>
                <c:pt idx="20680" formatCode="General">
                  <c:v>13.9177</c:v>
                </c:pt>
                <c:pt idx="20681" formatCode="General">
                  <c:v>13.9184</c:v>
                </c:pt>
                <c:pt idx="20682" formatCode="General">
                  <c:v>13.9191</c:v>
                </c:pt>
                <c:pt idx="20683" formatCode="General">
                  <c:v>13.9198</c:v>
                </c:pt>
                <c:pt idx="20684" formatCode="General">
                  <c:v>13.920400000000001</c:v>
                </c:pt>
                <c:pt idx="20685" formatCode="General">
                  <c:v>13.921099999999999</c:v>
                </c:pt>
                <c:pt idx="20686" formatCode="General">
                  <c:v>13.921799999999999</c:v>
                </c:pt>
                <c:pt idx="20687" formatCode="General">
                  <c:v>13.922499999999999</c:v>
                </c:pt>
                <c:pt idx="20688" formatCode="General">
                  <c:v>13.9231</c:v>
                </c:pt>
                <c:pt idx="20689" formatCode="General">
                  <c:v>13.9238</c:v>
                </c:pt>
                <c:pt idx="20690" formatCode="General">
                  <c:v>13.9245</c:v>
                </c:pt>
                <c:pt idx="20691" formatCode="General">
                  <c:v>13.9251</c:v>
                </c:pt>
                <c:pt idx="20692" formatCode="General">
                  <c:v>13.925800000000001</c:v>
                </c:pt>
                <c:pt idx="20693" formatCode="General">
                  <c:v>13.926500000000001</c:v>
                </c:pt>
                <c:pt idx="20694" formatCode="General">
                  <c:v>13.927199999999999</c:v>
                </c:pt>
                <c:pt idx="20695" formatCode="General">
                  <c:v>13.9278</c:v>
                </c:pt>
                <c:pt idx="20696" formatCode="General">
                  <c:v>13.9285</c:v>
                </c:pt>
                <c:pt idx="20697" formatCode="General">
                  <c:v>13.9292</c:v>
                </c:pt>
                <c:pt idx="20698" formatCode="General">
                  <c:v>13.9299</c:v>
                </c:pt>
                <c:pt idx="20699" formatCode="General">
                  <c:v>13.9305</c:v>
                </c:pt>
                <c:pt idx="20700" formatCode="General">
                  <c:v>13.9312</c:v>
                </c:pt>
                <c:pt idx="20701" formatCode="General">
                  <c:v>13.931900000000001</c:v>
                </c:pt>
                <c:pt idx="20702" formatCode="General">
                  <c:v>13.932600000000001</c:v>
                </c:pt>
                <c:pt idx="20703" formatCode="General">
                  <c:v>13.933199999999999</c:v>
                </c:pt>
                <c:pt idx="20704" formatCode="General">
                  <c:v>13.9339</c:v>
                </c:pt>
                <c:pt idx="20705" formatCode="General">
                  <c:v>13.9346</c:v>
                </c:pt>
                <c:pt idx="20706" formatCode="General">
                  <c:v>13.9352</c:v>
                </c:pt>
                <c:pt idx="20707" formatCode="General">
                  <c:v>13.9359</c:v>
                </c:pt>
                <c:pt idx="20708" formatCode="General">
                  <c:v>13.9366</c:v>
                </c:pt>
                <c:pt idx="20709" formatCode="General">
                  <c:v>13.9373</c:v>
                </c:pt>
                <c:pt idx="20710" formatCode="General">
                  <c:v>13.937900000000001</c:v>
                </c:pt>
                <c:pt idx="20711" formatCode="General">
                  <c:v>13.938599999999999</c:v>
                </c:pt>
                <c:pt idx="20712" formatCode="General">
                  <c:v>13.939299999999999</c:v>
                </c:pt>
                <c:pt idx="20713" formatCode="General">
                  <c:v>13.94</c:v>
                </c:pt>
                <c:pt idx="20714" formatCode="General">
                  <c:v>13.9406</c:v>
                </c:pt>
                <c:pt idx="20715" formatCode="General">
                  <c:v>13.9413</c:v>
                </c:pt>
                <c:pt idx="20716" formatCode="General">
                  <c:v>13.942</c:v>
                </c:pt>
                <c:pt idx="20717" formatCode="General">
                  <c:v>13.942600000000001</c:v>
                </c:pt>
                <c:pt idx="20718" formatCode="General">
                  <c:v>13.943300000000001</c:v>
                </c:pt>
                <c:pt idx="20719" formatCode="General">
                  <c:v>13.944000000000001</c:v>
                </c:pt>
                <c:pt idx="20720" formatCode="General">
                  <c:v>13.944699999999999</c:v>
                </c:pt>
                <c:pt idx="20721" formatCode="General">
                  <c:v>13.9453</c:v>
                </c:pt>
                <c:pt idx="20722" formatCode="General">
                  <c:v>13.946</c:v>
                </c:pt>
                <c:pt idx="20723" formatCode="General">
                  <c:v>13.9467</c:v>
                </c:pt>
                <c:pt idx="20724" formatCode="General">
                  <c:v>13.9474</c:v>
                </c:pt>
                <c:pt idx="20725" formatCode="General">
                  <c:v>13.948</c:v>
                </c:pt>
                <c:pt idx="20726" formatCode="General">
                  <c:v>13.948700000000001</c:v>
                </c:pt>
                <c:pt idx="20727" formatCode="General">
                  <c:v>13.949400000000001</c:v>
                </c:pt>
                <c:pt idx="20728" formatCode="General">
                  <c:v>13.950100000000001</c:v>
                </c:pt>
                <c:pt idx="20729" formatCode="General">
                  <c:v>13.950699999999999</c:v>
                </c:pt>
                <c:pt idx="20730" formatCode="General">
                  <c:v>13.9514</c:v>
                </c:pt>
                <c:pt idx="20731" formatCode="General">
                  <c:v>13.9521</c:v>
                </c:pt>
                <c:pt idx="20732" formatCode="General">
                  <c:v>13.9527</c:v>
                </c:pt>
                <c:pt idx="20733" formatCode="General">
                  <c:v>13.9534</c:v>
                </c:pt>
                <c:pt idx="20734" formatCode="General">
                  <c:v>13.9541</c:v>
                </c:pt>
                <c:pt idx="20735" formatCode="General">
                  <c:v>13.954800000000001</c:v>
                </c:pt>
                <c:pt idx="20736" formatCode="General">
                  <c:v>13.955399999999999</c:v>
                </c:pt>
                <c:pt idx="20737" formatCode="General">
                  <c:v>13.956099999999999</c:v>
                </c:pt>
                <c:pt idx="20738" formatCode="General">
                  <c:v>13.956799999999999</c:v>
                </c:pt>
                <c:pt idx="20739" formatCode="General">
                  <c:v>13.9575</c:v>
                </c:pt>
                <c:pt idx="20740" formatCode="General">
                  <c:v>13.9581</c:v>
                </c:pt>
                <c:pt idx="20741" formatCode="General">
                  <c:v>13.9588</c:v>
                </c:pt>
                <c:pt idx="20742" formatCode="General">
                  <c:v>13.9595</c:v>
                </c:pt>
                <c:pt idx="20743" formatCode="General">
                  <c:v>13.960100000000001</c:v>
                </c:pt>
                <c:pt idx="20744" formatCode="General">
                  <c:v>13.960800000000001</c:v>
                </c:pt>
                <c:pt idx="20745" formatCode="General">
                  <c:v>13.961499999999999</c:v>
                </c:pt>
                <c:pt idx="20746" formatCode="General">
                  <c:v>13.962199999999999</c:v>
                </c:pt>
                <c:pt idx="20747" formatCode="General">
                  <c:v>13.9628</c:v>
                </c:pt>
                <c:pt idx="20748" formatCode="General">
                  <c:v>13.9635</c:v>
                </c:pt>
                <c:pt idx="20749" formatCode="General">
                  <c:v>13.9642</c:v>
                </c:pt>
                <c:pt idx="20750" formatCode="General">
                  <c:v>13.9649</c:v>
                </c:pt>
                <c:pt idx="20751" formatCode="General">
                  <c:v>13.9655</c:v>
                </c:pt>
                <c:pt idx="20752" formatCode="General">
                  <c:v>13.966200000000001</c:v>
                </c:pt>
                <c:pt idx="20753" formatCode="General">
                  <c:v>13.966900000000001</c:v>
                </c:pt>
                <c:pt idx="20754" formatCode="General">
                  <c:v>13.967499999999999</c:v>
                </c:pt>
                <c:pt idx="20755" formatCode="General">
                  <c:v>13.9682</c:v>
                </c:pt>
                <c:pt idx="20756" formatCode="General">
                  <c:v>13.9689</c:v>
                </c:pt>
                <c:pt idx="20757" formatCode="General">
                  <c:v>13.9696</c:v>
                </c:pt>
                <c:pt idx="20758" formatCode="General">
                  <c:v>13.9702</c:v>
                </c:pt>
                <c:pt idx="20759" formatCode="General">
                  <c:v>13.9709</c:v>
                </c:pt>
                <c:pt idx="20760" formatCode="General">
                  <c:v>13.9716</c:v>
                </c:pt>
                <c:pt idx="20761" formatCode="General">
                  <c:v>13.972300000000001</c:v>
                </c:pt>
                <c:pt idx="20762" formatCode="General">
                  <c:v>13.972899999999999</c:v>
                </c:pt>
                <c:pt idx="20763" formatCode="General">
                  <c:v>13.973599999999999</c:v>
                </c:pt>
                <c:pt idx="20764" formatCode="General">
                  <c:v>13.974299999999999</c:v>
                </c:pt>
                <c:pt idx="20765" formatCode="General">
                  <c:v>13.975</c:v>
                </c:pt>
                <c:pt idx="20766" formatCode="General">
                  <c:v>13.9756</c:v>
                </c:pt>
                <c:pt idx="20767" formatCode="General">
                  <c:v>13.9763</c:v>
                </c:pt>
                <c:pt idx="20768" formatCode="General">
                  <c:v>13.977</c:v>
                </c:pt>
                <c:pt idx="20769" formatCode="General">
                  <c:v>13.977600000000001</c:v>
                </c:pt>
                <c:pt idx="20770" formatCode="General">
                  <c:v>13.978300000000001</c:v>
                </c:pt>
                <c:pt idx="20771" formatCode="General">
                  <c:v>13.978999999999999</c:v>
                </c:pt>
                <c:pt idx="20772" formatCode="General">
                  <c:v>13.979699999999999</c:v>
                </c:pt>
                <c:pt idx="20773" formatCode="General">
                  <c:v>13.9803</c:v>
                </c:pt>
                <c:pt idx="20774" formatCode="General">
                  <c:v>13.981</c:v>
                </c:pt>
                <c:pt idx="20775" formatCode="General">
                  <c:v>13.9817</c:v>
                </c:pt>
                <c:pt idx="20776" formatCode="General">
                  <c:v>13.9824</c:v>
                </c:pt>
                <c:pt idx="20777" formatCode="General">
                  <c:v>13.983000000000001</c:v>
                </c:pt>
                <c:pt idx="20778" formatCode="General">
                  <c:v>13.983700000000001</c:v>
                </c:pt>
                <c:pt idx="20779" formatCode="General">
                  <c:v>13.984400000000001</c:v>
                </c:pt>
                <c:pt idx="20780" formatCode="General">
                  <c:v>13.984999999999999</c:v>
                </c:pt>
                <c:pt idx="20781" formatCode="General">
                  <c:v>13.9857</c:v>
                </c:pt>
                <c:pt idx="20782" formatCode="General">
                  <c:v>13.9864</c:v>
                </c:pt>
                <c:pt idx="20783" formatCode="General">
                  <c:v>13.9871</c:v>
                </c:pt>
                <c:pt idx="20784" formatCode="General">
                  <c:v>13.9877</c:v>
                </c:pt>
                <c:pt idx="20785" formatCode="General">
                  <c:v>13.9884</c:v>
                </c:pt>
                <c:pt idx="20786" formatCode="General">
                  <c:v>13.989100000000001</c:v>
                </c:pt>
                <c:pt idx="20787" formatCode="General">
                  <c:v>13.989800000000001</c:v>
                </c:pt>
                <c:pt idx="20788" formatCode="General">
                  <c:v>13.990399999999999</c:v>
                </c:pt>
                <c:pt idx="20789" formatCode="General">
                  <c:v>13.991099999999999</c:v>
                </c:pt>
                <c:pt idx="20790" formatCode="General">
                  <c:v>13.9918</c:v>
                </c:pt>
                <c:pt idx="20791" formatCode="General">
                  <c:v>13.9924</c:v>
                </c:pt>
                <c:pt idx="20792" formatCode="General">
                  <c:v>13.9931</c:v>
                </c:pt>
                <c:pt idx="20793" formatCode="General">
                  <c:v>13.9938</c:v>
                </c:pt>
                <c:pt idx="20794" formatCode="General">
                  <c:v>13.9945</c:v>
                </c:pt>
                <c:pt idx="20795" formatCode="General">
                  <c:v>13.995100000000001</c:v>
                </c:pt>
                <c:pt idx="20796" formatCode="General">
                  <c:v>13.995799999999999</c:v>
                </c:pt>
                <c:pt idx="20797" formatCode="General">
                  <c:v>13.996499999999999</c:v>
                </c:pt>
                <c:pt idx="20798" formatCode="General">
                  <c:v>13.997199999999999</c:v>
                </c:pt>
                <c:pt idx="20799" formatCode="General">
                  <c:v>13.9978</c:v>
                </c:pt>
                <c:pt idx="20800" formatCode="General">
                  <c:v>13.9985</c:v>
                </c:pt>
                <c:pt idx="20801" formatCode="General">
                  <c:v>13.9992</c:v>
                </c:pt>
                <c:pt idx="20802" formatCode="General">
                  <c:v>13.9999</c:v>
                </c:pt>
                <c:pt idx="20803" formatCode="General">
                  <c:v>14.000500000000001</c:v>
                </c:pt>
                <c:pt idx="20804" formatCode="General">
                  <c:v>14.001200000000001</c:v>
                </c:pt>
                <c:pt idx="20805" formatCode="General">
                  <c:v>14.001899999999999</c:v>
                </c:pt>
                <c:pt idx="20806" formatCode="General">
                  <c:v>14.0025</c:v>
                </c:pt>
                <c:pt idx="20807" formatCode="General">
                  <c:v>14.0032</c:v>
                </c:pt>
                <c:pt idx="20808" formatCode="General">
                  <c:v>14.0039</c:v>
                </c:pt>
                <c:pt idx="20809" formatCode="General">
                  <c:v>14.0046</c:v>
                </c:pt>
                <c:pt idx="20810" formatCode="General">
                  <c:v>14.0052</c:v>
                </c:pt>
                <c:pt idx="20811" formatCode="General">
                  <c:v>14.0059</c:v>
                </c:pt>
                <c:pt idx="20812" formatCode="General">
                  <c:v>14.006600000000001</c:v>
                </c:pt>
                <c:pt idx="20813" formatCode="General">
                  <c:v>14.007300000000001</c:v>
                </c:pt>
                <c:pt idx="20814" formatCode="General">
                  <c:v>14.007899999999999</c:v>
                </c:pt>
                <c:pt idx="20815" formatCode="General">
                  <c:v>14.008599999999999</c:v>
                </c:pt>
                <c:pt idx="20816" formatCode="General">
                  <c:v>14.0093</c:v>
                </c:pt>
                <c:pt idx="20817" formatCode="General">
                  <c:v>14.0099</c:v>
                </c:pt>
                <c:pt idx="20818" formatCode="General">
                  <c:v>14.0106</c:v>
                </c:pt>
                <c:pt idx="20819" formatCode="General">
                  <c:v>14.0113</c:v>
                </c:pt>
                <c:pt idx="20820" formatCode="General">
                  <c:v>14.012</c:v>
                </c:pt>
                <c:pt idx="20821" formatCode="General">
                  <c:v>14.012600000000001</c:v>
                </c:pt>
                <c:pt idx="20822" formatCode="General">
                  <c:v>14.013299999999999</c:v>
                </c:pt>
                <c:pt idx="20823" formatCode="General">
                  <c:v>14.013999999999999</c:v>
                </c:pt>
                <c:pt idx="20824" formatCode="General">
                  <c:v>14.014699999999999</c:v>
                </c:pt>
                <c:pt idx="20825" formatCode="General">
                  <c:v>14.0153</c:v>
                </c:pt>
                <c:pt idx="20826" formatCode="General">
                  <c:v>14.016</c:v>
                </c:pt>
                <c:pt idx="20827" formatCode="General">
                  <c:v>14.0167</c:v>
                </c:pt>
                <c:pt idx="20828" formatCode="General">
                  <c:v>14.0174</c:v>
                </c:pt>
                <c:pt idx="20829" formatCode="General">
                  <c:v>14.018000000000001</c:v>
                </c:pt>
                <c:pt idx="20830" formatCode="General">
                  <c:v>14.018700000000001</c:v>
                </c:pt>
                <c:pt idx="20831" formatCode="General">
                  <c:v>14.019399999999999</c:v>
                </c:pt>
                <c:pt idx="20832" formatCode="General">
                  <c:v>14.02</c:v>
                </c:pt>
                <c:pt idx="20833" formatCode="General">
                  <c:v>14.0207</c:v>
                </c:pt>
                <c:pt idx="20834" formatCode="General">
                  <c:v>14.0214</c:v>
                </c:pt>
                <c:pt idx="20835" formatCode="General">
                  <c:v>14.0221</c:v>
                </c:pt>
                <c:pt idx="20836" formatCode="General">
                  <c:v>14.0227</c:v>
                </c:pt>
                <c:pt idx="20837" formatCode="General">
                  <c:v>14.023400000000001</c:v>
                </c:pt>
                <c:pt idx="20838" formatCode="General">
                  <c:v>14.024100000000001</c:v>
                </c:pt>
                <c:pt idx="20839" formatCode="General">
                  <c:v>14.024800000000001</c:v>
                </c:pt>
                <c:pt idx="20840" formatCode="General">
                  <c:v>14.025399999999999</c:v>
                </c:pt>
                <c:pt idx="20841" formatCode="General">
                  <c:v>14.0261</c:v>
                </c:pt>
                <c:pt idx="20842" formatCode="General">
                  <c:v>14.0268</c:v>
                </c:pt>
                <c:pt idx="20843" formatCode="General">
                  <c:v>14.0274</c:v>
                </c:pt>
                <c:pt idx="20844" formatCode="General">
                  <c:v>14.0281</c:v>
                </c:pt>
                <c:pt idx="20845" formatCode="General">
                  <c:v>14.0288</c:v>
                </c:pt>
                <c:pt idx="20846" formatCode="General">
                  <c:v>14.029500000000001</c:v>
                </c:pt>
                <c:pt idx="20847" formatCode="General">
                  <c:v>14.030099999999999</c:v>
                </c:pt>
                <c:pt idx="20848" formatCode="General">
                  <c:v>14.030799999999999</c:v>
                </c:pt>
                <c:pt idx="20849" formatCode="General">
                  <c:v>14.031499999999999</c:v>
                </c:pt>
                <c:pt idx="20850" formatCode="General">
                  <c:v>14.0322</c:v>
                </c:pt>
                <c:pt idx="20851" formatCode="General">
                  <c:v>14.0328</c:v>
                </c:pt>
                <c:pt idx="20852" formatCode="General">
                  <c:v>14.0335</c:v>
                </c:pt>
                <c:pt idx="20853" formatCode="General">
                  <c:v>14.0342</c:v>
                </c:pt>
                <c:pt idx="20854" formatCode="General">
                  <c:v>14.034800000000001</c:v>
                </c:pt>
                <c:pt idx="20855" formatCode="General">
                  <c:v>14.035500000000001</c:v>
                </c:pt>
                <c:pt idx="20856" formatCode="General">
                  <c:v>14.036199999999999</c:v>
                </c:pt>
                <c:pt idx="20857" formatCode="General">
                  <c:v>14.036899999999999</c:v>
                </c:pt>
                <c:pt idx="20858" formatCode="General">
                  <c:v>14.0375</c:v>
                </c:pt>
                <c:pt idx="20859" formatCode="General">
                  <c:v>14.0382</c:v>
                </c:pt>
                <c:pt idx="20860" formatCode="General">
                  <c:v>14.0389</c:v>
                </c:pt>
                <c:pt idx="20861" formatCode="General">
                  <c:v>14.0396</c:v>
                </c:pt>
                <c:pt idx="20862" formatCode="General">
                  <c:v>14.0402</c:v>
                </c:pt>
                <c:pt idx="20863" formatCode="General">
                  <c:v>14.040900000000001</c:v>
                </c:pt>
                <c:pt idx="20864" formatCode="General">
                  <c:v>14.041600000000001</c:v>
                </c:pt>
                <c:pt idx="20865" formatCode="General">
                  <c:v>14.042299999999999</c:v>
                </c:pt>
                <c:pt idx="20866" formatCode="General">
                  <c:v>14.042899999999999</c:v>
                </c:pt>
                <c:pt idx="20867" formatCode="General">
                  <c:v>14.0436</c:v>
                </c:pt>
                <c:pt idx="20868" formatCode="General">
                  <c:v>14.0443</c:v>
                </c:pt>
                <c:pt idx="20869" formatCode="General">
                  <c:v>14.0449</c:v>
                </c:pt>
                <c:pt idx="20870" formatCode="General">
                  <c:v>14.0456</c:v>
                </c:pt>
                <c:pt idx="20871" formatCode="General">
                  <c:v>14.0463</c:v>
                </c:pt>
                <c:pt idx="20872" formatCode="General">
                  <c:v>14.047000000000001</c:v>
                </c:pt>
                <c:pt idx="20873" formatCode="General">
                  <c:v>14.047599999999999</c:v>
                </c:pt>
                <c:pt idx="20874" formatCode="General">
                  <c:v>14.048299999999999</c:v>
                </c:pt>
                <c:pt idx="20875" formatCode="General">
                  <c:v>14.048999999999999</c:v>
                </c:pt>
                <c:pt idx="20876" formatCode="General">
                  <c:v>14.0497</c:v>
                </c:pt>
                <c:pt idx="20877" formatCode="General">
                  <c:v>14.0503</c:v>
                </c:pt>
                <c:pt idx="20878" formatCode="General">
                  <c:v>14.051</c:v>
                </c:pt>
                <c:pt idx="20879" formatCode="General">
                  <c:v>14.0517</c:v>
                </c:pt>
                <c:pt idx="20880" formatCode="General">
                  <c:v>14.052300000000001</c:v>
                </c:pt>
                <c:pt idx="20881" formatCode="General">
                  <c:v>14.053000000000001</c:v>
                </c:pt>
                <c:pt idx="20882" formatCode="General">
                  <c:v>14.053699999999999</c:v>
                </c:pt>
                <c:pt idx="20883" formatCode="General">
                  <c:v>14.054399999999999</c:v>
                </c:pt>
                <c:pt idx="20884" formatCode="General">
                  <c:v>14.055</c:v>
                </c:pt>
                <c:pt idx="20885" formatCode="General">
                  <c:v>14.0557</c:v>
                </c:pt>
                <c:pt idx="20886" formatCode="General">
                  <c:v>14.0564</c:v>
                </c:pt>
                <c:pt idx="20887" formatCode="General">
                  <c:v>14.0571</c:v>
                </c:pt>
                <c:pt idx="20888" formatCode="General">
                  <c:v>14.057700000000001</c:v>
                </c:pt>
                <c:pt idx="20889" formatCode="General">
                  <c:v>14.058400000000001</c:v>
                </c:pt>
                <c:pt idx="20890" formatCode="General">
                  <c:v>14.059100000000001</c:v>
                </c:pt>
                <c:pt idx="20891" formatCode="General">
                  <c:v>14.059799999999999</c:v>
                </c:pt>
                <c:pt idx="20892" formatCode="General">
                  <c:v>14.0604</c:v>
                </c:pt>
                <c:pt idx="20893" formatCode="General">
                  <c:v>14.0611</c:v>
                </c:pt>
                <c:pt idx="20894" formatCode="General">
                  <c:v>14.0618</c:v>
                </c:pt>
                <c:pt idx="20895" formatCode="General">
                  <c:v>14.0624</c:v>
                </c:pt>
                <c:pt idx="20896" formatCode="General">
                  <c:v>14.0631</c:v>
                </c:pt>
                <c:pt idx="20897" formatCode="General">
                  <c:v>14.063800000000001</c:v>
                </c:pt>
                <c:pt idx="20898" formatCode="General">
                  <c:v>14.064500000000001</c:v>
                </c:pt>
                <c:pt idx="20899" formatCode="General">
                  <c:v>14.065099999999999</c:v>
                </c:pt>
                <c:pt idx="20900" formatCode="General">
                  <c:v>14.065799999999999</c:v>
                </c:pt>
                <c:pt idx="20901" formatCode="General">
                  <c:v>14.0665</c:v>
                </c:pt>
                <c:pt idx="20902" formatCode="General">
                  <c:v>14.0672</c:v>
                </c:pt>
                <c:pt idx="20903" formatCode="General">
                  <c:v>14.0678</c:v>
                </c:pt>
                <c:pt idx="20904" formatCode="General">
                  <c:v>14.0685</c:v>
                </c:pt>
                <c:pt idx="20905" formatCode="General">
                  <c:v>14.0692</c:v>
                </c:pt>
                <c:pt idx="20906" formatCode="General">
                  <c:v>14.069800000000001</c:v>
                </c:pt>
                <c:pt idx="20907" formatCode="General">
                  <c:v>14.070499999999999</c:v>
                </c:pt>
                <c:pt idx="20908" formatCode="General">
                  <c:v>14.071199999999999</c:v>
                </c:pt>
                <c:pt idx="20909" formatCode="General">
                  <c:v>14.071899999999999</c:v>
                </c:pt>
                <c:pt idx="20910" formatCode="General">
                  <c:v>14.0725</c:v>
                </c:pt>
                <c:pt idx="20911" formatCode="General">
                  <c:v>14.0732</c:v>
                </c:pt>
                <c:pt idx="20912" formatCode="General">
                  <c:v>14.0739</c:v>
                </c:pt>
                <c:pt idx="20913" formatCode="General">
                  <c:v>14.0746</c:v>
                </c:pt>
                <c:pt idx="20914" formatCode="General">
                  <c:v>14.075200000000001</c:v>
                </c:pt>
                <c:pt idx="20915" formatCode="General">
                  <c:v>14.075900000000001</c:v>
                </c:pt>
                <c:pt idx="20916" formatCode="General">
                  <c:v>14.076599999999999</c:v>
                </c:pt>
                <c:pt idx="20917" formatCode="General">
                  <c:v>14.077199999999999</c:v>
                </c:pt>
                <c:pt idx="20918" formatCode="General">
                  <c:v>14.0779</c:v>
                </c:pt>
                <c:pt idx="20919" formatCode="General">
                  <c:v>14.0786</c:v>
                </c:pt>
                <c:pt idx="20920" formatCode="General">
                  <c:v>14.0793</c:v>
                </c:pt>
                <c:pt idx="20921" formatCode="General">
                  <c:v>14.0799</c:v>
                </c:pt>
                <c:pt idx="20922" formatCode="General">
                  <c:v>14.0806</c:v>
                </c:pt>
                <c:pt idx="20923" formatCode="General">
                  <c:v>14.081300000000001</c:v>
                </c:pt>
                <c:pt idx="20924" formatCode="General">
                  <c:v>14.082000000000001</c:v>
                </c:pt>
                <c:pt idx="20925" formatCode="General">
                  <c:v>14.082599999999999</c:v>
                </c:pt>
                <c:pt idx="20926" formatCode="General">
                  <c:v>14.083299999999999</c:v>
                </c:pt>
                <c:pt idx="20927" formatCode="General">
                  <c:v>14.084</c:v>
                </c:pt>
                <c:pt idx="20928" formatCode="General">
                  <c:v>14.0847</c:v>
                </c:pt>
                <c:pt idx="20929" formatCode="General">
                  <c:v>14.0853</c:v>
                </c:pt>
                <c:pt idx="20930" formatCode="General">
                  <c:v>14.086</c:v>
                </c:pt>
                <c:pt idx="20931" formatCode="General">
                  <c:v>14.0867</c:v>
                </c:pt>
                <c:pt idx="20932" formatCode="General">
                  <c:v>14.087300000000001</c:v>
                </c:pt>
                <c:pt idx="20933" formatCode="General">
                  <c:v>14.087999999999999</c:v>
                </c:pt>
                <c:pt idx="20934" formatCode="General">
                  <c:v>14.088699999999999</c:v>
                </c:pt>
                <c:pt idx="20935" formatCode="General">
                  <c:v>14.089399999999999</c:v>
                </c:pt>
                <c:pt idx="20936" formatCode="General">
                  <c:v>14.09</c:v>
                </c:pt>
                <c:pt idx="20937" formatCode="General">
                  <c:v>14.0907</c:v>
                </c:pt>
                <c:pt idx="20938" formatCode="General">
                  <c:v>14.0914</c:v>
                </c:pt>
                <c:pt idx="20939" formatCode="General">
                  <c:v>14.0921</c:v>
                </c:pt>
                <c:pt idx="20940" formatCode="General">
                  <c:v>14.092700000000001</c:v>
                </c:pt>
                <c:pt idx="20941" formatCode="General">
                  <c:v>14.093400000000001</c:v>
                </c:pt>
                <c:pt idx="20942" formatCode="General">
                  <c:v>14.094099999999999</c:v>
                </c:pt>
                <c:pt idx="20943" formatCode="General">
                  <c:v>14.0947</c:v>
                </c:pt>
                <c:pt idx="20944" formatCode="General">
                  <c:v>14.0954</c:v>
                </c:pt>
                <c:pt idx="20945" formatCode="General">
                  <c:v>14.0961</c:v>
                </c:pt>
                <c:pt idx="20946" formatCode="General">
                  <c:v>14.0968</c:v>
                </c:pt>
                <c:pt idx="20947" formatCode="General">
                  <c:v>14.0974</c:v>
                </c:pt>
                <c:pt idx="20948" formatCode="General">
                  <c:v>14.098100000000001</c:v>
                </c:pt>
                <c:pt idx="20949" formatCode="General">
                  <c:v>14.098800000000001</c:v>
                </c:pt>
                <c:pt idx="20950" formatCode="General">
                  <c:v>14.099500000000001</c:v>
                </c:pt>
                <c:pt idx="20951" formatCode="General">
                  <c:v>14.100099999999999</c:v>
                </c:pt>
                <c:pt idx="20952" formatCode="General">
                  <c:v>14.1008</c:v>
                </c:pt>
                <c:pt idx="20953" formatCode="General">
                  <c:v>14.1015</c:v>
                </c:pt>
                <c:pt idx="20954" formatCode="General">
                  <c:v>14.1021</c:v>
                </c:pt>
                <c:pt idx="20955" formatCode="General">
                  <c:v>14.1028</c:v>
                </c:pt>
                <c:pt idx="20956" formatCode="General">
                  <c:v>14.1035</c:v>
                </c:pt>
                <c:pt idx="20957" formatCode="General">
                  <c:v>14.104200000000001</c:v>
                </c:pt>
                <c:pt idx="20958" formatCode="General">
                  <c:v>14.104799999999999</c:v>
                </c:pt>
                <c:pt idx="20959" formatCode="General">
                  <c:v>14.105499999999999</c:v>
                </c:pt>
                <c:pt idx="20960" formatCode="General">
                  <c:v>14.106199999999999</c:v>
                </c:pt>
                <c:pt idx="20961" formatCode="General">
                  <c:v>14.1069</c:v>
                </c:pt>
                <c:pt idx="20962" formatCode="General">
                  <c:v>14.1075</c:v>
                </c:pt>
                <c:pt idx="20963" formatCode="General">
                  <c:v>14.1082</c:v>
                </c:pt>
                <c:pt idx="20964" formatCode="General">
                  <c:v>14.1089</c:v>
                </c:pt>
                <c:pt idx="20965" formatCode="General">
                  <c:v>14.1096</c:v>
                </c:pt>
                <c:pt idx="20966" formatCode="General">
                  <c:v>14.110200000000001</c:v>
                </c:pt>
                <c:pt idx="20967" formatCode="General">
                  <c:v>14.110900000000001</c:v>
                </c:pt>
                <c:pt idx="20968" formatCode="General">
                  <c:v>14.111599999999999</c:v>
                </c:pt>
                <c:pt idx="20969" formatCode="General">
                  <c:v>14.1122</c:v>
                </c:pt>
                <c:pt idx="20970" formatCode="General">
                  <c:v>14.1129</c:v>
                </c:pt>
                <c:pt idx="20971" formatCode="General">
                  <c:v>14.1136</c:v>
                </c:pt>
                <c:pt idx="20972" formatCode="General">
                  <c:v>14.1143</c:v>
                </c:pt>
                <c:pt idx="20973" formatCode="General">
                  <c:v>14.1149</c:v>
                </c:pt>
                <c:pt idx="20974" formatCode="General">
                  <c:v>14.115600000000001</c:v>
                </c:pt>
                <c:pt idx="20975" formatCode="General">
                  <c:v>14.116300000000001</c:v>
                </c:pt>
                <c:pt idx="20976" formatCode="General">
                  <c:v>14.117000000000001</c:v>
                </c:pt>
                <c:pt idx="20977" formatCode="General">
                  <c:v>14.117599999999999</c:v>
                </c:pt>
                <c:pt idx="20978" formatCode="General">
                  <c:v>14.1183</c:v>
                </c:pt>
                <c:pt idx="20979" formatCode="General">
                  <c:v>14.119</c:v>
                </c:pt>
                <c:pt idx="20980" formatCode="General">
                  <c:v>14.1196</c:v>
                </c:pt>
                <c:pt idx="20981" formatCode="General">
                  <c:v>14.1203</c:v>
                </c:pt>
                <c:pt idx="20982" formatCode="General">
                  <c:v>14.121</c:v>
                </c:pt>
                <c:pt idx="20983" formatCode="General">
                  <c:v>14.121700000000001</c:v>
                </c:pt>
                <c:pt idx="20984" formatCode="General">
                  <c:v>14.122299999999999</c:v>
                </c:pt>
                <c:pt idx="20985" formatCode="General">
                  <c:v>14.122999999999999</c:v>
                </c:pt>
                <c:pt idx="20986" formatCode="General">
                  <c:v>14.123699999999999</c:v>
                </c:pt>
                <c:pt idx="20987" formatCode="General">
                  <c:v>14.1244</c:v>
                </c:pt>
                <c:pt idx="20988" formatCode="General">
                  <c:v>14.125</c:v>
                </c:pt>
                <c:pt idx="20989" formatCode="General">
                  <c:v>14.1257</c:v>
                </c:pt>
                <c:pt idx="20990" formatCode="General">
                  <c:v>14.1264</c:v>
                </c:pt>
                <c:pt idx="20991" formatCode="General">
                  <c:v>14.1271</c:v>
                </c:pt>
                <c:pt idx="20992" formatCode="General">
                  <c:v>14.127700000000001</c:v>
                </c:pt>
                <c:pt idx="20993" formatCode="General">
                  <c:v>14.128399999999999</c:v>
                </c:pt>
                <c:pt idx="20994" formatCode="General">
                  <c:v>14.129099999999999</c:v>
                </c:pt>
                <c:pt idx="20995" formatCode="General">
                  <c:v>14.1297</c:v>
                </c:pt>
                <c:pt idx="20996" formatCode="General">
                  <c:v>14.1304</c:v>
                </c:pt>
                <c:pt idx="20997" formatCode="General">
                  <c:v>14.1311</c:v>
                </c:pt>
                <c:pt idx="20998" formatCode="General">
                  <c:v>14.1318</c:v>
                </c:pt>
                <c:pt idx="20999" formatCode="General">
                  <c:v>14.132400000000001</c:v>
                </c:pt>
                <c:pt idx="21000" formatCode="General">
                  <c:v>14.133100000000001</c:v>
                </c:pt>
                <c:pt idx="21001" formatCode="General">
                  <c:v>14.133800000000001</c:v>
                </c:pt>
                <c:pt idx="21002" formatCode="General">
                  <c:v>14.134499999999999</c:v>
                </c:pt>
                <c:pt idx="21003" formatCode="General">
                  <c:v>14.1351</c:v>
                </c:pt>
                <c:pt idx="21004" formatCode="General">
                  <c:v>14.1358</c:v>
                </c:pt>
                <c:pt idx="21005" formatCode="General">
                  <c:v>14.1365</c:v>
                </c:pt>
                <c:pt idx="21006" formatCode="General">
                  <c:v>14.1371</c:v>
                </c:pt>
                <c:pt idx="21007" formatCode="General">
                  <c:v>14.1378</c:v>
                </c:pt>
                <c:pt idx="21008" formatCode="General">
                  <c:v>14.138500000000001</c:v>
                </c:pt>
                <c:pt idx="21009" formatCode="General">
                  <c:v>14.139200000000001</c:v>
                </c:pt>
                <c:pt idx="21010" formatCode="General">
                  <c:v>14.139799999999999</c:v>
                </c:pt>
                <c:pt idx="21011" formatCode="General">
                  <c:v>14.140499999999999</c:v>
                </c:pt>
                <c:pt idx="21012" formatCode="General">
                  <c:v>14.1412</c:v>
                </c:pt>
                <c:pt idx="21013" formatCode="General">
                  <c:v>14.1419</c:v>
                </c:pt>
                <c:pt idx="21014" formatCode="General">
                  <c:v>14.1425</c:v>
                </c:pt>
                <c:pt idx="21015" formatCode="General">
                  <c:v>14.1432</c:v>
                </c:pt>
                <c:pt idx="21016" formatCode="General">
                  <c:v>14.1439</c:v>
                </c:pt>
                <c:pt idx="21017" formatCode="General">
                  <c:v>14.144500000000001</c:v>
                </c:pt>
                <c:pt idx="21018" formatCode="General">
                  <c:v>14.145200000000001</c:v>
                </c:pt>
                <c:pt idx="21019" formatCode="General">
                  <c:v>14.145899999999999</c:v>
                </c:pt>
                <c:pt idx="21020" formatCode="General">
                  <c:v>14.146599999999999</c:v>
                </c:pt>
                <c:pt idx="21021" formatCode="General">
                  <c:v>14.1472</c:v>
                </c:pt>
                <c:pt idx="21022" formatCode="General">
                  <c:v>14.1479</c:v>
                </c:pt>
                <c:pt idx="21023" formatCode="General">
                  <c:v>14.1486</c:v>
                </c:pt>
                <c:pt idx="21024" formatCode="General">
                  <c:v>14.1493</c:v>
                </c:pt>
                <c:pt idx="21025" formatCode="General">
                  <c:v>14.149900000000001</c:v>
                </c:pt>
                <c:pt idx="21026" formatCode="General">
                  <c:v>14.150600000000001</c:v>
                </c:pt>
                <c:pt idx="21027" formatCode="General">
                  <c:v>14.151300000000001</c:v>
                </c:pt>
                <c:pt idx="21028" formatCode="General">
                  <c:v>14.151999999999999</c:v>
                </c:pt>
                <c:pt idx="21029" formatCode="General">
                  <c:v>14.1526</c:v>
                </c:pt>
                <c:pt idx="21030" formatCode="General">
                  <c:v>14.1533</c:v>
                </c:pt>
                <c:pt idx="21031" formatCode="General">
                  <c:v>14.154</c:v>
                </c:pt>
                <c:pt idx="21032" formatCode="General">
                  <c:v>14.1546</c:v>
                </c:pt>
                <c:pt idx="21033" formatCode="General">
                  <c:v>14.1553</c:v>
                </c:pt>
                <c:pt idx="21034" formatCode="General">
                  <c:v>14.156000000000001</c:v>
                </c:pt>
                <c:pt idx="21035" formatCode="General">
                  <c:v>14.156700000000001</c:v>
                </c:pt>
                <c:pt idx="21036" formatCode="General">
                  <c:v>14.157299999999999</c:v>
                </c:pt>
                <c:pt idx="21037" formatCode="General">
                  <c:v>14.157999999999999</c:v>
                </c:pt>
                <c:pt idx="21038" formatCode="General">
                  <c:v>14.1587</c:v>
                </c:pt>
                <c:pt idx="21039" formatCode="General">
                  <c:v>14.1594</c:v>
                </c:pt>
                <c:pt idx="21040" formatCode="General">
                  <c:v>14.16</c:v>
                </c:pt>
                <c:pt idx="21041" formatCode="General">
                  <c:v>14.1607</c:v>
                </c:pt>
                <c:pt idx="21042" formatCode="General">
                  <c:v>14.1614</c:v>
                </c:pt>
                <c:pt idx="21043" formatCode="General">
                  <c:v>14.162000000000001</c:v>
                </c:pt>
                <c:pt idx="21044" formatCode="General">
                  <c:v>14.162699999999999</c:v>
                </c:pt>
                <c:pt idx="21045" formatCode="General">
                  <c:v>14.163399999999999</c:v>
                </c:pt>
                <c:pt idx="21046" formatCode="General">
                  <c:v>14.164099999999999</c:v>
                </c:pt>
                <c:pt idx="21047" formatCode="General">
                  <c:v>14.1647</c:v>
                </c:pt>
                <c:pt idx="21048" formatCode="General">
                  <c:v>14.1654</c:v>
                </c:pt>
                <c:pt idx="21049" formatCode="General">
                  <c:v>14.1661</c:v>
                </c:pt>
                <c:pt idx="21050" formatCode="General">
                  <c:v>14.1668</c:v>
                </c:pt>
                <c:pt idx="21051" formatCode="General">
                  <c:v>14.167400000000001</c:v>
                </c:pt>
                <c:pt idx="21052" formatCode="General">
                  <c:v>14.168100000000001</c:v>
                </c:pt>
                <c:pt idx="21053" formatCode="General">
                  <c:v>14.168799999999999</c:v>
                </c:pt>
                <c:pt idx="21054" formatCode="General">
                  <c:v>14.169499999999999</c:v>
                </c:pt>
                <c:pt idx="21055" formatCode="General">
                  <c:v>14.1701</c:v>
                </c:pt>
                <c:pt idx="21056" formatCode="General">
                  <c:v>14.1708</c:v>
                </c:pt>
                <c:pt idx="21057" formatCode="General">
                  <c:v>14.1715</c:v>
                </c:pt>
                <c:pt idx="21058" formatCode="General">
                  <c:v>14.1721</c:v>
                </c:pt>
                <c:pt idx="21059" formatCode="General">
                  <c:v>14.172800000000001</c:v>
                </c:pt>
                <c:pt idx="21060" formatCode="General">
                  <c:v>14.173500000000001</c:v>
                </c:pt>
                <c:pt idx="21061" formatCode="General">
                  <c:v>14.174200000000001</c:v>
                </c:pt>
                <c:pt idx="21062" formatCode="General">
                  <c:v>14.174799999999999</c:v>
                </c:pt>
                <c:pt idx="21063" formatCode="General">
                  <c:v>14.1755</c:v>
                </c:pt>
                <c:pt idx="21064" formatCode="General">
                  <c:v>14.1762</c:v>
                </c:pt>
                <c:pt idx="21065" formatCode="General">
                  <c:v>14.1769</c:v>
                </c:pt>
                <c:pt idx="21066" formatCode="General">
                  <c:v>14.1775</c:v>
                </c:pt>
                <c:pt idx="21067" formatCode="General">
                  <c:v>14.1782</c:v>
                </c:pt>
                <c:pt idx="21068" formatCode="General">
                  <c:v>14.178900000000001</c:v>
                </c:pt>
                <c:pt idx="21069" formatCode="General">
                  <c:v>14.179500000000001</c:v>
                </c:pt>
                <c:pt idx="21070" formatCode="General">
                  <c:v>14.180199999999999</c:v>
                </c:pt>
                <c:pt idx="21071" formatCode="General">
                  <c:v>14.180899999999999</c:v>
                </c:pt>
                <c:pt idx="21072" formatCode="General">
                  <c:v>14.1816</c:v>
                </c:pt>
                <c:pt idx="21073" formatCode="General">
                  <c:v>14.1822</c:v>
                </c:pt>
                <c:pt idx="21074" formatCode="General">
                  <c:v>14.1829</c:v>
                </c:pt>
                <c:pt idx="21075" formatCode="General">
                  <c:v>14.1836</c:v>
                </c:pt>
                <c:pt idx="21076" formatCode="General">
                  <c:v>14.1843</c:v>
                </c:pt>
                <c:pt idx="21077" formatCode="General">
                  <c:v>14.184900000000001</c:v>
                </c:pt>
                <c:pt idx="21078" formatCode="General">
                  <c:v>14.185600000000001</c:v>
                </c:pt>
                <c:pt idx="21079" formatCode="General">
                  <c:v>14.186299999999999</c:v>
                </c:pt>
                <c:pt idx="21080" formatCode="General">
                  <c:v>14.1869</c:v>
                </c:pt>
                <c:pt idx="21081" formatCode="General">
                  <c:v>14.1876</c:v>
                </c:pt>
                <c:pt idx="21082" formatCode="General">
                  <c:v>14.1883</c:v>
                </c:pt>
                <c:pt idx="21083" formatCode="General">
                  <c:v>14.189</c:v>
                </c:pt>
                <c:pt idx="21084" formatCode="General">
                  <c:v>14.1896</c:v>
                </c:pt>
                <c:pt idx="21085" formatCode="General">
                  <c:v>14.190300000000001</c:v>
                </c:pt>
                <c:pt idx="21086" formatCode="General">
                  <c:v>14.191000000000001</c:v>
                </c:pt>
                <c:pt idx="21087" formatCode="General">
                  <c:v>14.191700000000001</c:v>
                </c:pt>
                <c:pt idx="21088" formatCode="General">
                  <c:v>14.192299999999999</c:v>
                </c:pt>
                <c:pt idx="21089" formatCode="General">
                  <c:v>14.193</c:v>
                </c:pt>
                <c:pt idx="21090" formatCode="General">
                  <c:v>14.1937</c:v>
                </c:pt>
                <c:pt idx="21091" formatCode="General">
                  <c:v>14.1944</c:v>
                </c:pt>
                <c:pt idx="21092" formatCode="General">
                  <c:v>14.195</c:v>
                </c:pt>
                <c:pt idx="21093" formatCode="General">
                  <c:v>14.1957</c:v>
                </c:pt>
                <c:pt idx="21094" formatCode="General">
                  <c:v>14.196400000000001</c:v>
                </c:pt>
                <c:pt idx="21095" formatCode="General">
                  <c:v>14.196999999999999</c:v>
                </c:pt>
                <c:pt idx="21096" formatCode="General">
                  <c:v>14.197699999999999</c:v>
                </c:pt>
                <c:pt idx="21097" formatCode="General">
                  <c:v>14.198399999999999</c:v>
                </c:pt>
                <c:pt idx="21098" formatCode="General">
                  <c:v>14.1991</c:v>
                </c:pt>
                <c:pt idx="21099" formatCode="General">
                  <c:v>14.1997</c:v>
                </c:pt>
                <c:pt idx="21100" formatCode="General">
                  <c:v>14.2004</c:v>
                </c:pt>
                <c:pt idx="21101" formatCode="General">
                  <c:v>14.2011</c:v>
                </c:pt>
                <c:pt idx="21102" formatCode="General">
                  <c:v>14.2018</c:v>
                </c:pt>
                <c:pt idx="21103" formatCode="General">
                  <c:v>14.202400000000001</c:v>
                </c:pt>
                <c:pt idx="21104" formatCode="General">
                  <c:v>14.203099999999999</c:v>
                </c:pt>
                <c:pt idx="21105" formatCode="General">
                  <c:v>14.203799999999999</c:v>
                </c:pt>
                <c:pt idx="21106" formatCode="General">
                  <c:v>14.2044</c:v>
                </c:pt>
                <c:pt idx="21107" formatCode="General">
                  <c:v>14.2051</c:v>
                </c:pt>
                <c:pt idx="21108" formatCode="General">
                  <c:v>14.2058</c:v>
                </c:pt>
                <c:pt idx="21109" formatCode="General">
                  <c:v>14.2065</c:v>
                </c:pt>
                <c:pt idx="21110" formatCode="General">
                  <c:v>14.207100000000001</c:v>
                </c:pt>
                <c:pt idx="21111" formatCode="General">
                  <c:v>14.207800000000001</c:v>
                </c:pt>
                <c:pt idx="21112" formatCode="General">
                  <c:v>14.208500000000001</c:v>
                </c:pt>
                <c:pt idx="21113" formatCode="General">
                  <c:v>14.209199999999999</c:v>
                </c:pt>
                <c:pt idx="21114" formatCode="General">
                  <c:v>14.2098</c:v>
                </c:pt>
                <c:pt idx="21115" formatCode="General">
                  <c:v>14.2105</c:v>
                </c:pt>
                <c:pt idx="21116" formatCode="General">
                  <c:v>14.2112</c:v>
                </c:pt>
                <c:pt idx="21117" formatCode="General">
                  <c:v>14.2118</c:v>
                </c:pt>
                <c:pt idx="21118" formatCode="General">
                  <c:v>14.2125</c:v>
                </c:pt>
                <c:pt idx="21119" formatCode="General">
                  <c:v>14.213200000000001</c:v>
                </c:pt>
                <c:pt idx="21120" formatCode="General">
                  <c:v>14.213900000000001</c:v>
                </c:pt>
                <c:pt idx="21121" formatCode="General">
                  <c:v>14.214499999999999</c:v>
                </c:pt>
                <c:pt idx="21122" formatCode="General">
                  <c:v>14.215199999999999</c:v>
                </c:pt>
                <c:pt idx="21123" formatCode="General">
                  <c:v>14.2159</c:v>
                </c:pt>
                <c:pt idx="21124" formatCode="General">
                  <c:v>14.2166</c:v>
                </c:pt>
                <c:pt idx="21125" formatCode="General">
                  <c:v>14.2172</c:v>
                </c:pt>
                <c:pt idx="21126" formatCode="General">
                  <c:v>14.2179</c:v>
                </c:pt>
                <c:pt idx="21127" formatCode="General">
                  <c:v>14.2186</c:v>
                </c:pt>
                <c:pt idx="21128" formatCode="General">
                  <c:v>14.2193</c:v>
                </c:pt>
                <c:pt idx="21129" formatCode="General">
                  <c:v>14.219900000000001</c:v>
                </c:pt>
                <c:pt idx="21130" formatCode="General">
                  <c:v>14.220599999999999</c:v>
                </c:pt>
                <c:pt idx="21131" formatCode="General">
                  <c:v>14.221299999999999</c:v>
                </c:pt>
                <c:pt idx="21132" formatCode="General">
                  <c:v>14.2219</c:v>
                </c:pt>
                <c:pt idx="21133" formatCode="General">
                  <c:v>14.2226</c:v>
                </c:pt>
                <c:pt idx="21134" formatCode="General">
                  <c:v>14.2233</c:v>
                </c:pt>
                <c:pt idx="21135" formatCode="General">
                  <c:v>14.224</c:v>
                </c:pt>
                <c:pt idx="21136" formatCode="General">
                  <c:v>14.224600000000001</c:v>
                </c:pt>
                <c:pt idx="21137" formatCode="General">
                  <c:v>14.225300000000001</c:v>
                </c:pt>
                <c:pt idx="21138" formatCode="General">
                  <c:v>14.226000000000001</c:v>
                </c:pt>
                <c:pt idx="21139" formatCode="General">
                  <c:v>14.226699999999999</c:v>
                </c:pt>
                <c:pt idx="21140" formatCode="General">
                  <c:v>14.2273</c:v>
                </c:pt>
                <c:pt idx="21141" formatCode="General">
                  <c:v>14.228</c:v>
                </c:pt>
                <c:pt idx="21142" formatCode="General">
                  <c:v>14.2287</c:v>
                </c:pt>
                <c:pt idx="21143" formatCode="General">
                  <c:v>14.2293</c:v>
                </c:pt>
                <c:pt idx="21144" formatCode="General">
                  <c:v>14.23</c:v>
                </c:pt>
                <c:pt idx="21145" formatCode="General">
                  <c:v>14.230700000000001</c:v>
                </c:pt>
                <c:pt idx="21146" formatCode="General">
                  <c:v>14.231400000000001</c:v>
                </c:pt>
                <c:pt idx="21147" formatCode="General">
                  <c:v>14.231999999999999</c:v>
                </c:pt>
                <c:pt idx="21148" formatCode="General">
                  <c:v>14.232699999999999</c:v>
                </c:pt>
                <c:pt idx="21149" formatCode="General">
                  <c:v>14.2334</c:v>
                </c:pt>
                <c:pt idx="21150" formatCode="General">
                  <c:v>14.2341</c:v>
                </c:pt>
                <c:pt idx="21151" formatCode="General">
                  <c:v>14.2347</c:v>
                </c:pt>
                <c:pt idx="21152" formatCode="General">
                  <c:v>14.2354</c:v>
                </c:pt>
                <c:pt idx="21153" formatCode="General">
                  <c:v>14.2361</c:v>
                </c:pt>
                <c:pt idx="21154" formatCode="General">
                  <c:v>14.236800000000001</c:v>
                </c:pt>
                <c:pt idx="21155" formatCode="General">
                  <c:v>14.237399999999999</c:v>
                </c:pt>
                <c:pt idx="21156" formatCode="General">
                  <c:v>14.238099999999999</c:v>
                </c:pt>
                <c:pt idx="21157" formatCode="General">
                  <c:v>14.238799999999999</c:v>
                </c:pt>
                <c:pt idx="21158" formatCode="General">
                  <c:v>14.2394</c:v>
                </c:pt>
                <c:pt idx="21159" formatCode="General">
                  <c:v>14.2401</c:v>
                </c:pt>
                <c:pt idx="21160" formatCode="General">
                  <c:v>14.2408</c:v>
                </c:pt>
                <c:pt idx="21161" formatCode="General">
                  <c:v>14.2415</c:v>
                </c:pt>
                <c:pt idx="21162" formatCode="General">
                  <c:v>14.242100000000001</c:v>
                </c:pt>
                <c:pt idx="21163" formatCode="General">
                  <c:v>14.242800000000001</c:v>
                </c:pt>
                <c:pt idx="21164" formatCode="General">
                  <c:v>14.243499999999999</c:v>
                </c:pt>
                <c:pt idx="21165" formatCode="General">
                  <c:v>14.244199999999999</c:v>
                </c:pt>
                <c:pt idx="21166" formatCode="General">
                  <c:v>14.2448</c:v>
                </c:pt>
                <c:pt idx="21167" formatCode="General">
                  <c:v>14.2455</c:v>
                </c:pt>
                <c:pt idx="21168" formatCode="General">
                  <c:v>14.2462</c:v>
                </c:pt>
                <c:pt idx="21169" formatCode="General">
                  <c:v>14.2468</c:v>
                </c:pt>
                <c:pt idx="21170" formatCode="General">
                  <c:v>14.2475</c:v>
                </c:pt>
                <c:pt idx="21171" formatCode="General">
                  <c:v>14.248200000000001</c:v>
                </c:pt>
                <c:pt idx="21172" formatCode="General">
                  <c:v>14.248900000000001</c:v>
                </c:pt>
                <c:pt idx="21173" formatCode="General">
                  <c:v>14.249499999999999</c:v>
                </c:pt>
                <c:pt idx="21174" formatCode="General">
                  <c:v>14.2502</c:v>
                </c:pt>
                <c:pt idx="21175" formatCode="General">
                  <c:v>14.2509</c:v>
                </c:pt>
                <c:pt idx="21176" formatCode="General">
                  <c:v>14.2516</c:v>
                </c:pt>
                <c:pt idx="21177" formatCode="General">
                  <c:v>14.2522</c:v>
                </c:pt>
                <c:pt idx="21178" formatCode="General">
                  <c:v>14.2529</c:v>
                </c:pt>
                <c:pt idx="21179" formatCode="General">
                  <c:v>14.2536</c:v>
                </c:pt>
                <c:pt idx="21180" formatCode="General">
                  <c:v>14.254200000000001</c:v>
                </c:pt>
                <c:pt idx="21181" formatCode="General">
                  <c:v>14.254899999999999</c:v>
                </c:pt>
                <c:pt idx="21182" formatCode="General">
                  <c:v>14.255599999999999</c:v>
                </c:pt>
                <c:pt idx="21183" formatCode="General">
                  <c:v>14.2563</c:v>
                </c:pt>
                <c:pt idx="21184" formatCode="General">
                  <c:v>14.2569</c:v>
                </c:pt>
                <c:pt idx="21185" formatCode="General">
                  <c:v>14.2576</c:v>
                </c:pt>
                <c:pt idx="21186" formatCode="General">
                  <c:v>14.2583</c:v>
                </c:pt>
                <c:pt idx="21187" formatCode="General">
                  <c:v>14.259</c:v>
                </c:pt>
                <c:pt idx="21188" formatCode="General">
                  <c:v>14.259600000000001</c:v>
                </c:pt>
                <c:pt idx="21189" formatCode="General">
                  <c:v>14.260300000000001</c:v>
                </c:pt>
                <c:pt idx="21190" formatCode="General">
                  <c:v>14.260999999999999</c:v>
                </c:pt>
                <c:pt idx="21191" formatCode="General">
                  <c:v>14.261699999999999</c:v>
                </c:pt>
                <c:pt idx="21192" formatCode="General">
                  <c:v>14.2623</c:v>
                </c:pt>
                <c:pt idx="21193" formatCode="General">
                  <c:v>14.263</c:v>
                </c:pt>
                <c:pt idx="21194" formatCode="General">
                  <c:v>14.2637</c:v>
                </c:pt>
                <c:pt idx="21195" formatCode="General">
                  <c:v>14.2643</c:v>
                </c:pt>
                <c:pt idx="21196" formatCode="General">
                  <c:v>14.265000000000001</c:v>
                </c:pt>
                <c:pt idx="21197" formatCode="General">
                  <c:v>14.265700000000001</c:v>
                </c:pt>
                <c:pt idx="21198" formatCode="General">
                  <c:v>14.266400000000001</c:v>
                </c:pt>
                <c:pt idx="21199" formatCode="General">
                  <c:v>14.266999999999999</c:v>
                </c:pt>
                <c:pt idx="21200" formatCode="General">
                  <c:v>14.2677</c:v>
                </c:pt>
                <c:pt idx="21201" formatCode="General">
                  <c:v>14.2684</c:v>
                </c:pt>
                <c:pt idx="21202" formatCode="General">
                  <c:v>14.2691</c:v>
                </c:pt>
                <c:pt idx="21203" formatCode="General">
                  <c:v>14.2697</c:v>
                </c:pt>
                <c:pt idx="21204" formatCode="General">
                  <c:v>14.2704</c:v>
                </c:pt>
                <c:pt idx="21205" formatCode="General">
                  <c:v>14.271100000000001</c:v>
                </c:pt>
                <c:pt idx="21206" formatCode="General">
                  <c:v>14.271699999999999</c:v>
                </c:pt>
                <c:pt idx="21207" formatCode="General">
                  <c:v>14.272399999999999</c:v>
                </c:pt>
                <c:pt idx="21208" formatCode="General">
                  <c:v>14.273099999999999</c:v>
                </c:pt>
                <c:pt idx="21209" formatCode="General">
                  <c:v>14.2738</c:v>
                </c:pt>
                <c:pt idx="21210" formatCode="General">
                  <c:v>14.2744</c:v>
                </c:pt>
                <c:pt idx="21211" formatCode="General">
                  <c:v>14.2751</c:v>
                </c:pt>
                <c:pt idx="21212" formatCode="General">
                  <c:v>14.2758</c:v>
                </c:pt>
                <c:pt idx="21213" formatCode="General">
                  <c:v>14.2765</c:v>
                </c:pt>
                <c:pt idx="21214" formatCode="General">
                  <c:v>14.277100000000001</c:v>
                </c:pt>
                <c:pt idx="21215" formatCode="General">
                  <c:v>14.277799999999999</c:v>
                </c:pt>
                <c:pt idx="21216" formatCode="General">
                  <c:v>14.278499999999999</c:v>
                </c:pt>
                <c:pt idx="21217" formatCode="General">
                  <c:v>14.279199999999999</c:v>
                </c:pt>
                <c:pt idx="21218" formatCode="General">
                  <c:v>14.2798</c:v>
                </c:pt>
                <c:pt idx="21219" formatCode="General">
                  <c:v>14.2805</c:v>
                </c:pt>
                <c:pt idx="21220" formatCode="General">
                  <c:v>14.2812</c:v>
                </c:pt>
                <c:pt idx="21221" formatCode="General">
                  <c:v>14.2818</c:v>
                </c:pt>
                <c:pt idx="21222" formatCode="General">
                  <c:v>14.282500000000001</c:v>
                </c:pt>
                <c:pt idx="21223" formatCode="General">
                  <c:v>14.283200000000001</c:v>
                </c:pt>
                <c:pt idx="21224" formatCode="General">
                  <c:v>14.283899999999999</c:v>
                </c:pt>
                <c:pt idx="21225" formatCode="General">
                  <c:v>14.2845</c:v>
                </c:pt>
                <c:pt idx="21226" formatCode="General">
                  <c:v>14.2852</c:v>
                </c:pt>
                <c:pt idx="21227" formatCode="General">
                  <c:v>14.2859</c:v>
                </c:pt>
                <c:pt idx="21228" formatCode="General">
                  <c:v>14.2866</c:v>
                </c:pt>
                <c:pt idx="21229" formatCode="General">
                  <c:v>14.2872</c:v>
                </c:pt>
                <c:pt idx="21230" formatCode="General">
                  <c:v>14.2879</c:v>
                </c:pt>
                <c:pt idx="21231" formatCode="General">
                  <c:v>14.288600000000001</c:v>
                </c:pt>
                <c:pt idx="21232" formatCode="General">
                  <c:v>14.289199999999999</c:v>
                </c:pt>
                <c:pt idx="21233" formatCode="General">
                  <c:v>14.289899999999999</c:v>
                </c:pt>
                <c:pt idx="21234" formatCode="General">
                  <c:v>14.2906</c:v>
                </c:pt>
                <c:pt idx="21235" formatCode="General">
                  <c:v>14.2913</c:v>
                </c:pt>
                <c:pt idx="21236" formatCode="General">
                  <c:v>14.2919</c:v>
                </c:pt>
                <c:pt idx="21237" formatCode="General">
                  <c:v>14.2926</c:v>
                </c:pt>
                <c:pt idx="21238" formatCode="General">
                  <c:v>14.2933</c:v>
                </c:pt>
                <c:pt idx="21239" formatCode="General">
                  <c:v>14.294</c:v>
                </c:pt>
                <c:pt idx="21240" formatCode="General">
                  <c:v>14.294600000000001</c:v>
                </c:pt>
                <c:pt idx="21241" formatCode="General">
                  <c:v>14.295299999999999</c:v>
                </c:pt>
                <c:pt idx="21242" formatCode="General">
                  <c:v>14.295999999999999</c:v>
                </c:pt>
                <c:pt idx="21243" formatCode="General">
                  <c:v>14.2966</c:v>
                </c:pt>
                <c:pt idx="21244" formatCode="General">
                  <c:v>14.2973</c:v>
                </c:pt>
                <c:pt idx="21245" formatCode="General">
                  <c:v>14.298</c:v>
                </c:pt>
                <c:pt idx="21246" formatCode="General">
                  <c:v>14.2987</c:v>
                </c:pt>
                <c:pt idx="21247" formatCode="General">
                  <c:v>14.299300000000001</c:v>
                </c:pt>
                <c:pt idx="21248" formatCode="General">
                  <c:v>14.3</c:v>
                </c:pt>
                <c:pt idx="21249" formatCode="General">
                  <c:v>14.300700000000001</c:v>
                </c:pt>
                <c:pt idx="21250" formatCode="General">
                  <c:v>14.301399999999999</c:v>
                </c:pt>
                <c:pt idx="21251" formatCode="General">
                  <c:v>14.302</c:v>
                </c:pt>
                <c:pt idx="21252" formatCode="General">
                  <c:v>14.3027</c:v>
                </c:pt>
                <c:pt idx="21253" formatCode="General">
                  <c:v>14.3034</c:v>
                </c:pt>
                <c:pt idx="21254" formatCode="General">
                  <c:v>14.3041</c:v>
                </c:pt>
                <c:pt idx="21255" formatCode="General">
                  <c:v>14.3047</c:v>
                </c:pt>
                <c:pt idx="21256" formatCode="General">
                  <c:v>14.305400000000001</c:v>
                </c:pt>
                <c:pt idx="21257" formatCode="General">
                  <c:v>14.306100000000001</c:v>
                </c:pt>
                <c:pt idx="21258" formatCode="General">
                  <c:v>14.306699999999999</c:v>
                </c:pt>
                <c:pt idx="21259" formatCode="General">
                  <c:v>14.307399999999999</c:v>
                </c:pt>
                <c:pt idx="21260" formatCode="General">
                  <c:v>14.3081</c:v>
                </c:pt>
                <c:pt idx="21261" formatCode="General">
                  <c:v>14.3088</c:v>
                </c:pt>
                <c:pt idx="21262" formatCode="General">
                  <c:v>14.3094</c:v>
                </c:pt>
                <c:pt idx="21263" formatCode="General">
                  <c:v>14.3101</c:v>
                </c:pt>
                <c:pt idx="21264" formatCode="General">
                  <c:v>14.3108</c:v>
                </c:pt>
                <c:pt idx="21265" formatCode="General">
                  <c:v>14.311500000000001</c:v>
                </c:pt>
                <c:pt idx="21266" formatCode="General">
                  <c:v>14.312099999999999</c:v>
                </c:pt>
                <c:pt idx="21267" formatCode="General">
                  <c:v>14.312799999999999</c:v>
                </c:pt>
                <c:pt idx="21268" formatCode="General">
                  <c:v>14.313499999999999</c:v>
                </c:pt>
                <c:pt idx="21269" formatCode="General">
                  <c:v>14.3141</c:v>
                </c:pt>
                <c:pt idx="21270" formatCode="General">
                  <c:v>14.3148</c:v>
                </c:pt>
                <c:pt idx="21271" formatCode="General">
                  <c:v>14.3155</c:v>
                </c:pt>
                <c:pt idx="21272" formatCode="General">
                  <c:v>14.3162</c:v>
                </c:pt>
                <c:pt idx="21273" formatCode="General">
                  <c:v>14.316800000000001</c:v>
                </c:pt>
                <c:pt idx="21274" formatCode="General">
                  <c:v>14.317500000000001</c:v>
                </c:pt>
                <c:pt idx="21275" formatCode="General">
                  <c:v>14.318199999999999</c:v>
                </c:pt>
                <c:pt idx="21276" formatCode="General">
                  <c:v>14.318899999999999</c:v>
                </c:pt>
                <c:pt idx="21277" formatCode="General">
                  <c:v>14.3195</c:v>
                </c:pt>
                <c:pt idx="21278" formatCode="General">
                  <c:v>14.3202</c:v>
                </c:pt>
                <c:pt idx="21279" formatCode="General">
                  <c:v>14.3209</c:v>
                </c:pt>
                <c:pt idx="21280" formatCode="General">
                  <c:v>14.3215</c:v>
                </c:pt>
                <c:pt idx="21281" formatCode="General">
                  <c:v>14.3222</c:v>
                </c:pt>
                <c:pt idx="21282" formatCode="General">
                  <c:v>14.322900000000001</c:v>
                </c:pt>
                <c:pt idx="21283" formatCode="General">
                  <c:v>14.323600000000001</c:v>
                </c:pt>
                <c:pt idx="21284" formatCode="General">
                  <c:v>14.324199999999999</c:v>
                </c:pt>
                <c:pt idx="21285" formatCode="General">
                  <c:v>14.3249</c:v>
                </c:pt>
                <c:pt idx="21286" formatCode="General">
                  <c:v>14.3256</c:v>
                </c:pt>
                <c:pt idx="21287" formatCode="General">
                  <c:v>14.3263</c:v>
                </c:pt>
                <c:pt idx="21288" formatCode="General">
                  <c:v>14.3269</c:v>
                </c:pt>
                <c:pt idx="21289" formatCode="General">
                  <c:v>14.3276</c:v>
                </c:pt>
                <c:pt idx="21290" formatCode="General">
                  <c:v>14.3283</c:v>
                </c:pt>
                <c:pt idx="21291" formatCode="General">
                  <c:v>14.329000000000001</c:v>
                </c:pt>
                <c:pt idx="21292" formatCode="General">
                  <c:v>14.329599999999999</c:v>
                </c:pt>
                <c:pt idx="21293" formatCode="General">
                  <c:v>14.330299999999999</c:v>
                </c:pt>
                <c:pt idx="21294" formatCode="General">
                  <c:v>14.331</c:v>
                </c:pt>
                <c:pt idx="21295" formatCode="General">
                  <c:v>14.3316</c:v>
                </c:pt>
                <c:pt idx="21296" formatCode="General">
                  <c:v>14.3323</c:v>
                </c:pt>
                <c:pt idx="21297" formatCode="General">
                  <c:v>14.333</c:v>
                </c:pt>
                <c:pt idx="21298" formatCode="General">
                  <c:v>14.3337</c:v>
                </c:pt>
                <c:pt idx="21299" formatCode="General">
                  <c:v>14.334300000000001</c:v>
                </c:pt>
                <c:pt idx="21300" formatCode="General">
                  <c:v>14.335000000000001</c:v>
                </c:pt>
                <c:pt idx="21301" formatCode="General">
                  <c:v>14.335699999999999</c:v>
                </c:pt>
                <c:pt idx="21302" formatCode="General">
                  <c:v>14.336399999999999</c:v>
                </c:pt>
                <c:pt idx="21303" formatCode="General">
                  <c:v>14.337</c:v>
                </c:pt>
                <c:pt idx="21304" formatCode="General">
                  <c:v>14.3377</c:v>
                </c:pt>
                <c:pt idx="21305" formatCode="General">
                  <c:v>14.3384</c:v>
                </c:pt>
                <c:pt idx="21306" formatCode="General">
                  <c:v>14.339</c:v>
                </c:pt>
                <c:pt idx="21307" formatCode="General">
                  <c:v>14.339700000000001</c:v>
                </c:pt>
                <c:pt idx="21308" formatCode="General">
                  <c:v>14.340400000000001</c:v>
                </c:pt>
                <c:pt idx="21309" formatCode="General">
                  <c:v>14.341100000000001</c:v>
                </c:pt>
                <c:pt idx="21310" formatCode="General">
                  <c:v>14.341699999999999</c:v>
                </c:pt>
                <c:pt idx="21311" formatCode="General">
                  <c:v>14.3424</c:v>
                </c:pt>
                <c:pt idx="21312" formatCode="General">
                  <c:v>14.3431</c:v>
                </c:pt>
                <c:pt idx="21313" formatCode="General">
                  <c:v>14.3438</c:v>
                </c:pt>
                <c:pt idx="21314" formatCode="General">
                  <c:v>14.3444</c:v>
                </c:pt>
                <c:pt idx="21315" formatCode="General">
                  <c:v>14.3451</c:v>
                </c:pt>
                <c:pt idx="21316" formatCode="General">
                  <c:v>14.345800000000001</c:v>
                </c:pt>
                <c:pt idx="21317" formatCode="General">
                  <c:v>14.346500000000001</c:v>
                </c:pt>
                <c:pt idx="21318" formatCode="General">
                  <c:v>14.347099999999999</c:v>
                </c:pt>
                <c:pt idx="21319" formatCode="General">
                  <c:v>14.347799999999999</c:v>
                </c:pt>
                <c:pt idx="21320" formatCode="General">
                  <c:v>14.3485</c:v>
                </c:pt>
                <c:pt idx="21321" formatCode="General">
                  <c:v>14.3491</c:v>
                </c:pt>
                <c:pt idx="21322" formatCode="General">
                  <c:v>14.3498</c:v>
                </c:pt>
                <c:pt idx="21323" formatCode="General">
                  <c:v>14.3505</c:v>
                </c:pt>
                <c:pt idx="21324" formatCode="General">
                  <c:v>14.3512</c:v>
                </c:pt>
                <c:pt idx="21325" formatCode="General">
                  <c:v>14.351800000000001</c:v>
                </c:pt>
                <c:pt idx="21326" formatCode="General">
                  <c:v>14.352499999999999</c:v>
                </c:pt>
                <c:pt idx="21327" formatCode="General">
                  <c:v>14.353199999999999</c:v>
                </c:pt>
                <c:pt idx="21328" formatCode="General">
                  <c:v>14.353899999999999</c:v>
                </c:pt>
                <c:pt idx="21329" formatCode="General">
                  <c:v>14.3545</c:v>
                </c:pt>
                <c:pt idx="21330" formatCode="General">
                  <c:v>14.3552</c:v>
                </c:pt>
                <c:pt idx="21331" formatCode="General">
                  <c:v>14.3559</c:v>
                </c:pt>
                <c:pt idx="21332" formatCode="General">
                  <c:v>14.3565</c:v>
                </c:pt>
                <c:pt idx="21333" formatCode="General">
                  <c:v>14.357200000000001</c:v>
                </c:pt>
                <c:pt idx="21334" formatCode="General">
                  <c:v>14.357900000000001</c:v>
                </c:pt>
                <c:pt idx="21335" formatCode="General">
                  <c:v>14.358599999999999</c:v>
                </c:pt>
                <c:pt idx="21336" formatCode="General">
                  <c:v>14.3592</c:v>
                </c:pt>
                <c:pt idx="21337" formatCode="General">
                  <c:v>14.3599</c:v>
                </c:pt>
                <c:pt idx="21338" formatCode="General">
                  <c:v>14.3606</c:v>
                </c:pt>
                <c:pt idx="21339" formatCode="General">
                  <c:v>14.3613</c:v>
                </c:pt>
                <c:pt idx="21340" formatCode="General">
                  <c:v>14.3619</c:v>
                </c:pt>
                <c:pt idx="21341" formatCode="General">
                  <c:v>14.3626</c:v>
                </c:pt>
                <c:pt idx="21342" formatCode="General">
                  <c:v>14.363300000000001</c:v>
                </c:pt>
                <c:pt idx="21343" formatCode="General">
                  <c:v>14.363899999999999</c:v>
                </c:pt>
                <c:pt idx="21344" formatCode="General">
                  <c:v>14.364599999999999</c:v>
                </c:pt>
                <c:pt idx="21345" formatCode="General">
                  <c:v>14.3653</c:v>
                </c:pt>
                <c:pt idx="21346" formatCode="General">
                  <c:v>14.366</c:v>
                </c:pt>
                <c:pt idx="21347" formatCode="General">
                  <c:v>14.3666</c:v>
                </c:pt>
                <c:pt idx="21348" formatCode="General">
                  <c:v>14.3673</c:v>
                </c:pt>
                <c:pt idx="21349" formatCode="General">
                  <c:v>14.368</c:v>
                </c:pt>
                <c:pt idx="21350" formatCode="General">
                  <c:v>14.3687</c:v>
                </c:pt>
                <c:pt idx="21351" formatCode="General">
                  <c:v>14.369300000000001</c:v>
                </c:pt>
                <c:pt idx="21352" formatCode="General">
                  <c:v>14.37</c:v>
                </c:pt>
                <c:pt idx="21353" formatCode="General">
                  <c:v>14.370699999999999</c:v>
                </c:pt>
                <c:pt idx="21354" formatCode="General">
                  <c:v>14.3714</c:v>
                </c:pt>
                <c:pt idx="21355" formatCode="General">
                  <c:v>14.372</c:v>
                </c:pt>
                <c:pt idx="21356" formatCode="General">
                  <c:v>14.3727</c:v>
                </c:pt>
                <c:pt idx="21357" formatCode="General">
                  <c:v>14.3734</c:v>
                </c:pt>
                <c:pt idx="21358" formatCode="General">
                  <c:v>14.374000000000001</c:v>
                </c:pt>
                <c:pt idx="21359" formatCode="General">
                  <c:v>14.374700000000001</c:v>
                </c:pt>
                <c:pt idx="21360" formatCode="General">
                  <c:v>14.375400000000001</c:v>
                </c:pt>
                <c:pt idx="21361" formatCode="General">
                  <c:v>14.376099999999999</c:v>
                </c:pt>
                <c:pt idx="21362" formatCode="General">
                  <c:v>14.3767</c:v>
                </c:pt>
                <c:pt idx="21363" formatCode="General">
                  <c:v>14.3774</c:v>
                </c:pt>
                <c:pt idx="21364" formatCode="General">
                  <c:v>14.3781</c:v>
                </c:pt>
                <c:pt idx="21365" formatCode="General">
                  <c:v>14.3788</c:v>
                </c:pt>
                <c:pt idx="21366" formatCode="General">
                  <c:v>14.3794</c:v>
                </c:pt>
                <c:pt idx="21367" formatCode="General">
                  <c:v>14.380100000000001</c:v>
                </c:pt>
                <c:pt idx="21368" formatCode="General">
                  <c:v>14.380800000000001</c:v>
                </c:pt>
                <c:pt idx="21369" formatCode="General">
                  <c:v>14.381399999999999</c:v>
                </c:pt>
                <c:pt idx="21370" formatCode="General">
                  <c:v>14.382099999999999</c:v>
                </c:pt>
                <c:pt idx="21371" formatCode="General">
                  <c:v>14.3828</c:v>
                </c:pt>
                <c:pt idx="21372" formatCode="General">
                  <c:v>14.3835</c:v>
                </c:pt>
                <c:pt idx="21373" formatCode="General">
                  <c:v>14.3841</c:v>
                </c:pt>
                <c:pt idx="21374" formatCode="General">
                  <c:v>14.3848</c:v>
                </c:pt>
                <c:pt idx="21375" formatCode="General">
                  <c:v>14.3855</c:v>
                </c:pt>
                <c:pt idx="21376" formatCode="General">
                  <c:v>14.386200000000001</c:v>
                </c:pt>
                <c:pt idx="21377" formatCode="General">
                  <c:v>14.386799999999999</c:v>
                </c:pt>
                <c:pt idx="21378" formatCode="General">
                  <c:v>14.387499999999999</c:v>
                </c:pt>
                <c:pt idx="21379" formatCode="General">
                  <c:v>14.388199999999999</c:v>
                </c:pt>
                <c:pt idx="21380" formatCode="General">
                  <c:v>14.3888</c:v>
                </c:pt>
                <c:pt idx="21381" formatCode="General">
                  <c:v>14.3895</c:v>
                </c:pt>
                <c:pt idx="21382" formatCode="General">
                  <c:v>14.3902</c:v>
                </c:pt>
                <c:pt idx="21383" formatCode="General">
                  <c:v>14.3909</c:v>
                </c:pt>
                <c:pt idx="21384" formatCode="General">
                  <c:v>14.391500000000001</c:v>
                </c:pt>
                <c:pt idx="21385" formatCode="General">
                  <c:v>14.392200000000001</c:v>
                </c:pt>
                <c:pt idx="21386" formatCode="General">
                  <c:v>14.392899999999999</c:v>
                </c:pt>
                <c:pt idx="21387" formatCode="General">
                  <c:v>14.393599999999999</c:v>
                </c:pt>
                <c:pt idx="21388" formatCode="General">
                  <c:v>14.3942</c:v>
                </c:pt>
                <c:pt idx="21389" formatCode="General">
                  <c:v>14.3949</c:v>
                </c:pt>
                <c:pt idx="21390" formatCode="General">
                  <c:v>14.3956</c:v>
                </c:pt>
                <c:pt idx="21391" formatCode="General">
                  <c:v>14.3963</c:v>
                </c:pt>
                <c:pt idx="21392" formatCode="General">
                  <c:v>14.3969</c:v>
                </c:pt>
                <c:pt idx="21393" formatCode="General">
                  <c:v>14.397600000000001</c:v>
                </c:pt>
                <c:pt idx="21394" formatCode="General">
                  <c:v>14.398300000000001</c:v>
                </c:pt>
                <c:pt idx="21395" formatCode="General">
                  <c:v>14.398899999999999</c:v>
                </c:pt>
                <c:pt idx="21396" formatCode="General">
                  <c:v>14.3996</c:v>
                </c:pt>
                <c:pt idx="21397" formatCode="General">
                  <c:v>14.4003</c:v>
                </c:pt>
                <c:pt idx="21398" formatCode="General">
                  <c:v>14.401</c:v>
                </c:pt>
                <c:pt idx="21399" formatCode="General">
                  <c:v>14.4016</c:v>
                </c:pt>
                <c:pt idx="21400" formatCode="General">
                  <c:v>14.4023</c:v>
                </c:pt>
                <c:pt idx="21401" formatCode="General">
                  <c:v>14.403</c:v>
                </c:pt>
                <c:pt idx="21402" formatCode="General">
                  <c:v>14.403700000000001</c:v>
                </c:pt>
                <c:pt idx="21403" formatCode="General">
                  <c:v>14.404299999999999</c:v>
                </c:pt>
                <c:pt idx="21404" formatCode="General">
                  <c:v>14.404999999999999</c:v>
                </c:pt>
                <c:pt idx="21405" formatCode="General">
                  <c:v>14.4057</c:v>
                </c:pt>
                <c:pt idx="21406" formatCode="General">
                  <c:v>14.4063</c:v>
                </c:pt>
                <c:pt idx="21407" formatCode="General">
                  <c:v>14.407</c:v>
                </c:pt>
                <c:pt idx="21408" formatCode="General">
                  <c:v>14.4077</c:v>
                </c:pt>
                <c:pt idx="21409" formatCode="General">
                  <c:v>14.4084</c:v>
                </c:pt>
                <c:pt idx="21410" formatCode="General">
                  <c:v>14.409000000000001</c:v>
                </c:pt>
                <c:pt idx="21411" formatCode="General">
                  <c:v>14.409700000000001</c:v>
                </c:pt>
                <c:pt idx="21412" formatCode="General">
                  <c:v>14.410399999999999</c:v>
                </c:pt>
                <c:pt idx="21413" formatCode="General">
                  <c:v>14.411099999999999</c:v>
                </c:pt>
                <c:pt idx="21414" formatCode="General">
                  <c:v>14.4117</c:v>
                </c:pt>
                <c:pt idx="21415" formatCode="General">
                  <c:v>14.4124</c:v>
                </c:pt>
                <c:pt idx="21416" formatCode="General">
                  <c:v>14.4131</c:v>
                </c:pt>
                <c:pt idx="21417" formatCode="General">
                  <c:v>14.4138</c:v>
                </c:pt>
                <c:pt idx="21418" formatCode="General">
                  <c:v>14.414400000000001</c:v>
                </c:pt>
                <c:pt idx="21419" formatCode="General">
                  <c:v>14.415100000000001</c:v>
                </c:pt>
                <c:pt idx="21420" formatCode="General">
                  <c:v>14.415800000000001</c:v>
                </c:pt>
                <c:pt idx="21421" formatCode="General">
                  <c:v>14.416399999999999</c:v>
                </c:pt>
                <c:pt idx="21422" formatCode="General">
                  <c:v>14.4171</c:v>
                </c:pt>
                <c:pt idx="21423" formatCode="General">
                  <c:v>14.4178</c:v>
                </c:pt>
                <c:pt idx="21424" formatCode="General">
                  <c:v>14.4185</c:v>
                </c:pt>
                <c:pt idx="21425" formatCode="General">
                  <c:v>14.4191</c:v>
                </c:pt>
                <c:pt idx="21426" formatCode="General">
                  <c:v>14.4198</c:v>
                </c:pt>
                <c:pt idx="21427" formatCode="General">
                  <c:v>14.420500000000001</c:v>
                </c:pt>
                <c:pt idx="21428" formatCode="General">
                  <c:v>14.421200000000001</c:v>
                </c:pt>
                <c:pt idx="21429" formatCode="General">
                  <c:v>14.421799999999999</c:v>
                </c:pt>
                <c:pt idx="21430" formatCode="General">
                  <c:v>14.422499999999999</c:v>
                </c:pt>
                <c:pt idx="21431" formatCode="General">
                  <c:v>14.4232</c:v>
                </c:pt>
                <c:pt idx="21432" formatCode="General">
                  <c:v>14.4238</c:v>
                </c:pt>
                <c:pt idx="21433" formatCode="General">
                  <c:v>14.4245</c:v>
                </c:pt>
                <c:pt idx="21434" formatCode="General">
                  <c:v>14.4252</c:v>
                </c:pt>
                <c:pt idx="21435" formatCode="General">
                  <c:v>14.4259</c:v>
                </c:pt>
                <c:pt idx="21436" formatCode="General">
                  <c:v>14.426500000000001</c:v>
                </c:pt>
                <c:pt idx="21437" formatCode="General">
                  <c:v>14.427199999999999</c:v>
                </c:pt>
                <c:pt idx="21438" formatCode="General">
                  <c:v>14.427899999999999</c:v>
                </c:pt>
                <c:pt idx="21439" formatCode="General">
                  <c:v>14.428599999999999</c:v>
                </c:pt>
                <c:pt idx="21440" formatCode="General">
                  <c:v>14.4292</c:v>
                </c:pt>
                <c:pt idx="21441" formatCode="General">
                  <c:v>14.4299</c:v>
                </c:pt>
                <c:pt idx="21442" formatCode="General">
                  <c:v>14.4306</c:v>
                </c:pt>
                <c:pt idx="21443" formatCode="General">
                  <c:v>14.4312</c:v>
                </c:pt>
                <c:pt idx="21444" formatCode="General">
                  <c:v>14.431900000000001</c:v>
                </c:pt>
                <c:pt idx="21445" formatCode="General">
                  <c:v>14.432600000000001</c:v>
                </c:pt>
                <c:pt idx="21446" formatCode="General">
                  <c:v>14.433299999999999</c:v>
                </c:pt>
                <c:pt idx="21447" formatCode="General">
                  <c:v>14.4339</c:v>
                </c:pt>
                <c:pt idx="21448" formatCode="General">
                  <c:v>14.4346</c:v>
                </c:pt>
                <c:pt idx="21449" formatCode="General">
                  <c:v>14.4353</c:v>
                </c:pt>
                <c:pt idx="21450" formatCode="General">
                  <c:v>14.436</c:v>
                </c:pt>
                <c:pt idx="21451" formatCode="General">
                  <c:v>14.4366</c:v>
                </c:pt>
                <c:pt idx="21452" formatCode="General">
                  <c:v>14.4373</c:v>
                </c:pt>
                <c:pt idx="21453" formatCode="General">
                  <c:v>14.438000000000001</c:v>
                </c:pt>
                <c:pt idx="21454" formatCode="General">
                  <c:v>14.438700000000001</c:v>
                </c:pt>
                <c:pt idx="21455" formatCode="General">
                  <c:v>14.439299999999999</c:v>
                </c:pt>
                <c:pt idx="21456" formatCode="General">
                  <c:v>14.44</c:v>
                </c:pt>
                <c:pt idx="21457" formatCode="General">
                  <c:v>14.4407</c:v>
                </c:pt>
                <c:pt idx="21458" formatCode="General">
                  <c:v>14.4413</c:v>
                </c:pt>
                <c:pt idx="21459" formatCode="General">
                  <c:v>14.442</c:v>
                </c:pt>
                <c:pt idx="21460" formatCode="General">
                  <c:v>14.4427</c:v>
                </c:pt>
                <c:pt idx="21461" formatCode="General">
                  <c:v>14.4434</c:v>
                </c:pt>
                <c:pt idx="21462" formatCode="General">
                  <c:v>14.444000000000001</c:v>
                </c:pt>
                <c:pt idx="21463" formatCode="General">
                  <c:v>14.444699999999999</c:v>
                </c:pt>
                <c:pt idx="21464" formatCode="General">
                  <c:v>14.445399999999999</c:v>
                </c:pt>
                <c:pt idx="21465" formatCode="General">
                  <c:v>14.446099999999999</c:v>
                </c:pt>
                <c:pt idx="21466" formatCode="General">
                  <c:v>14.4467</c:v>
                </c:pt>
                <c:pt idx="21467" formatCode="General">
                  <c:v>14.4474</c:v>
                </c:pt>
                <c:pt idx="21468" formatCode="General">
                  <c:v>14.4481</c:v>
                </c:pt>
                <c:pt idx="21469" formatCode="General">
                  <c:v>14.448700000000001</c:v>
                </c:pt>
                <c:pt idx="21470" formatCode="General">
                  <c:v>14.449400000000001</c:v>
                </c:pt>
                <c:pt idx="21471" formatCode="General">
                  <c:v>14.450100000000001</c:v>
                </c:pt>
                <c:pt idx="21472" formatCode="General">
                  <c:v>14.450799999999999</c:v>
                </c:pt>
                <c:pt idx="21473" formatCode="General">
                  <c:v>14.4514</c:v>
                </c:pt>
                <c:pt idx="21474" formatCode="General">
                  <c:v>14.4521</c:v>
                </c:pt>
                <c:pt idx="21475" formatCode="General">
                  <c:v>14.4528</c:v>
                </c:pt>
                <c:pt idx="21476" formatCode="General">
                  <c:v>14.4535</c:v>
                </c:pt>
                <c:pt idx="21477" formatCode="General">
                  <c:v>14.4541</c:v>
                </c:pt>
                <c:pt idx="21478" formatCode="General">
                  <c:v>14.454800000000001</c:v>
                </c:pt>
                <c:pt idx="21479" formatCode="General">
                  <c:v>14.455500000000001</c:v>
                </c:pt>
                <c:pt idx="21480" formatCode="General">
                  <c:v>14.456200000000001</c:v>
                </c:pt>
                <c:pt idx="21481" formatCode="General">
                  <c:v>14.456799999999999</c:v>
                </c:pt>
                <c:pt idx="21482" formatCode="General">
                  <c:v>14.4575</c:v>
                </c:pt>
                <c:pt idx="21483" formatCode="General">
                  <c:v>14.4582</c:v>
                </c:pt>
                <c:pt idx="21484" formatCode="General">
                  <c:v>14.4588</c:v>
                </c:pt>
                <c:pt idx="21485" formatCode="General">
                  <c:v>14.4595</c:v>
                </c:pt>
                <c:pt idx="21486" formatCode="General">
                  <c:v>14.4602</c:v>
                </c:pt>
                <c:pt idx="21487" formatCode="General">
                  <c:v>14.460900000000001</c:v>
                </c:pt>
                <c:pt idx="21488" formatCode="General">
                  <c:v>14.461499999999999</c:v>
                </c:pt>
                <c:pt idx="21489" formatCode="General">
                  <c:v>14.462199999999999</c:v>
                </c:pt>
                <c:pt idx="21490" formatCode="General">
                  <c:v>14.462899999999999</c:v>
                </c:pt>
                <c:pt idx="21491" formatCode="General">
                  <c:v>14.4636</c:v>
                </c:pt>
                <c:pt idx="21492" formatCode="General">
                  <c:v>14.4642</c:v>
                </c:pt>
                <c:pt idx="21493" formatCode="General">
                  <c:v>14.4649</c:v>
                </c:pt>
                <c:pt idx="21494" formatCode="General">
                  <c:v>14.4656</c:v>
                </c:pt>
                <c:pt idx="21495" formatCode="General">
                  <c:v>14.466200000000001</c:v>
                </c:pt>
                <c:pt idx="21496" formatCode="General">
                  <c:v>14.466900000000001</c:v>
                </c:pt>
                <c:pt idx="21497" formatCode="General">
                  <c:v>14.467599999999999</c:v>
                </c:pt>
                <c:pt idx="21498" formatCode="General">
                  <c:v>14.468299999999999</c:v>
                </c:pt>
                <c:pt idx="21499" formatCode="General">
                  <c:v>14.4689</c:v>
                </c:pt>
                <c:pt idx="21500" formatCode="General">
                  <c:v>14.4696</c:v>
                </c:pt>
                <c:pt idx="21501" formatCode="General">
                  <c:v>14.4703</c:v>
                </c:pt>
                <c:pt idx="21502" formatCode="General">
                  <c:v>14.471</c:v>
                </c:pt>
                <c:pt idx="21503" formatCode="General">
                  <c:v>14.4716</c:v>
                </c:pt>
                <c:pt idx="21504" formatCode="General">
                  <c:v>14.472300000000001</c:v>
                </c:pt>
                <c:pt idx="21505" formatCode="General">
                  <c:v>14.473000000000001</c:v>
                </c:pt>
                <c:pt idx="21506" formatCode="General">
                  <c:v>14.473599999999999</c:v>
                </c:pt>
                <c:pt idx="21507" formatCode="General">
                  <c:v>14.474299999999999</c:v>
                </c:pt>
                <c:pt idx="21508" formatCode="General">
                  <c:v>14.475</c:v>
                </c:pt>
                <c:pt idx="21509" formatCode="General">
                  <c:v>14.4757</c:v>
                </c:pt>
                <c:pt idx="21510" formatCode="General">
                  <c:v>14.4763</c:v>
                </c:pt>
                <c:pt idx="21511" formatCode="General">
                  <c:v>14.477</c:v>
                </c:pt>
                <c:pt idx="21512" formatCode="General">
                  <c:v>14.4777</c:v>
                </c:pt>
                <c:pt idx="21513" formatCode="General">
                  <c:v>14.478400000000001</c:v>
                </c:pt>
                <c:pt idx="21514" formatCode="General">
                  <c:v>14.478999999999999</c:v>
                </c:pt>
                <c:pt idx="21515" formatCode="General">
                  <c:v>14.479699999999999</c:v>
                </c:pt>
                <c:pt idx="21516" formatCode="General">
                  <c:v>14.480399999999999</c:v>
                </c:pt>
                <c:pt idx="21517" formatCode="General">
                  <c:v>14.4811</c:v>
                </c:pt>
                <c:pt idx="21518" formatCode="General">
                  <c:v>14.4817</c:v>
                </c:pt>
                <c:pt idx="21519" formatCode="General">
                  <c:v>14.4824</c:v>
                </c:pt>
                <c:pt idx="21520" formatCode="General">
                  <c:v>14.4831</c:v>
                </c:pt>
                <c:pt idx="21521" formatCode="General">
                  <c:v>14.483700000000001</c:v>
                </c:pt>
                <c:pt idx="21522" formatCode="General">
                  <c:v>14.484400000000001</c:v>
                </c:pt>
                <c:pt idx="21523" formatCode="General">
                  <c:v>14.485099999999999</c:v>
                </c:pt>
                <c:pt idx="21524" formatCode="General">
                  <c:v>14.485799999999999</c:v>
                </c:pt>
                <c:pt idx="21525" formatCode="General">
                  <c:v>14.4864</c:v>
                </c:pt>
                <c:pt idx="21526" formatCode="General">
                  <c:v>14.4871</c:v>
                </c:pt>
                <c:pt idx="21527" formatCode="General">
                  <c:v>14.4878</c:v>
                </c:pt>
                <c:pt idx="21528" formatCode="General">
                  <c:v>14.4885</c:v>
                </c:pt>
                <c:pt idx="21529" formatCode="General">
                  <c:v>14.489100000000001</c:v>
                </c:pt>
                <c:pt idx="21530" formatCode="General">
                  <c:v>14.489800000000001</c:v>
                </c:pt>
                <c:pt idx="21531" formatCode="General">
                  <c:v>14.490500000000001</c:v>
                </c:pt>
                <c:pt idx="21532" formatCode="General">
                  <c:v>14.491099999999999</c:v>
                </c:pt>
                <c:pt idx="21533" formatCode="General">
                  <c:v>14.4918</c:v>
                </c:pt>
                <c:pt idx="21534" formatCode="General">
                  <c:v>14.4925</c:v>
                </c:pt>
                <c:pt idx="21535" formatCode="General">
                  <c:v>14.4932</c:v>
                </c:pt>
                <c:pt idx="21536" formatCode="General">
                  <c:v>14.4938</c:v>
                </c:pt>
                <c:pt idx="21537" formatCode="General">
                  <c:v>14.4945</c:v>
                </c:pt>
                <c:pt idx="21538" formatCode="General">
                  <c:v>14.495200000000001</c:v>
                </c:pt>
                <c:pt idx="21539" formatCode="General">
                  <c:v>14.495900000000001</c:v>
                </c:pt>
                <c:pt idx="21540" formatCode="General">
                  <c:v>14.496499999999999</c:v>
                </c:pt>
                <c:pt idx="21541" formatCode="General">
                  <c:v>14.497199999999999</c:v>
                </c:pt>
                <c:pt idx="21542" formatCode="General">
                  <c:v>14.4979</c:v>
                </c:pt>
                <c:pt idx="21543" formatCode="General">
                  <c:v>14.4985</c:v>
                </c:pt>
                <c:pt idx="21544" formatCode="General">
                  <c:v>14.4992</c:v>
                </c:pt>
                <c:pt idx="21545" formatCode="General">
                  <c:v>14.4999</c:v>
                </c:pt>
                <c:pt idx="21546" formatCode="General">
                  <c:v>14.5006</c:v>
                </c:pt>
                <c:pt idx="21547" formatCode="General">
                  <c:v>14.501200000000001</c:v>
                </c:pt>
                <c:pt idx="21548" formatCode="General">
                  <c:v>14.501899999999999</c:v>
                </c:pt>
                <c:pt idx="21549" formatCode="General">
                  <c:v>14.502599999999999</c:v>
                </c:pt>
                <c:pt idx="21550" formatCode="General">
                  <c:v>14.503299999999999</c:v>
                </c:pt>
                <c:pt idx="21551" formatCode="General">
                  <c:v>14.5039</c:v>
                </c:pt>
                <c:pt idx="21552" formatCode="General">
                  <c:v>14.5046</c:v>
                </c:pt>
                <c:pt idx="21553" formatCode="General">
                  <c:v>14.5053</c:v>
                </c:pt>
                <c:pt idx="21554" formatCode="General">
                  <c:v>14.506</c:v>
                </c:pt>
                <c:pt idx="21555" formatCode="General">
                  <c:v>14.506600000000001</c:v>
                </c:pt>
                <c:pt idx="21556" formatCode="General">
                  <c:v>14.507300000000001</c:v>
                </c:pt>
                <c:pt idx="21557" formatCode="General">
                  <c:v>14.507999999999999</c:v>
                </c:pt>
                <c:pt idx="21558" formatCode="General">
                  <c:v>14.508599999999999</c:v>
                </c:pt>
                <c:pt idx="21559" formatCode="General">
                  <c:v>14.5093</c:v>
                </c:pt>
                <c:pt idx="21560" formatCode="General">
                  <c:v>14.51</c:v>
                </c:pt>
                <c:pt idx="21561" formatCode="General">
                  <c:v>14.5107</c:v>
                </c:pt>
                <c:pt idx="21562" formatCode="General">
                  <c:v>14.5113</c:v>
                </c:pt>
                <c:pt idx="21563" formatCode="General">
                  <c:v>14.512</c:v>
                </c:pt>
                <c:pt idx="21564" formatCode="General">
                  <c:v>14.512700000000001</c:v>
                </c:pt>
                <c:pt idx="21565" formatCode="General">
                  <c:v>14.513400000000001</c:v>
                </c:pt>
                <c:pt idx="21566" formatCode="General">
                  <c:v>14.513999999999999</c:v>
                </c:pt>
                <c:pt idx="21567" formatCode="General">
                  <c:v>14.514699999999999</c:v>
                </c:pt>
                <c:pt idx="21568" formatCode="General">
                  <c:v>14.5154</c:v>
                </c:pt>
                <c:pt idx="21569" formatCode="General">
                  <c:v>14.516</c:v>
                </c:pt>
                <c:pt idx="21570" formatCode="General">
                  <c:v>14.5167</c:v>
                </c:pt>
                <c:pt idx="21571" formatCode="General">
                  <c:v>14.5174</c:v>
                </c:pt>
                <c:pt idx="21572" formatCode="General">
                  <c:v>14.5181</c:v>
                </c:pt>
                <c:pt idx="21573" formatCode="General">
                  <c:v>14.518700000000001</c:v>
                </c:pt>
                <c:pt idx="21574" formatCode="General">
                  <c:v>14.519399999999999</c:v>
                </c:pt>
                <c:pt idx="21575" formatCode="General">
                  <c:v>14.520099999999999</c:v>
                </c:pt>
                <c:pt idx="21576" formatCode="General">
                  <c:v>14.520799999999999</c:v>
                </c:pt>
                <c:pt idx="21577" formatCode="General">
                  <c:v>14.5214</c:v>
                </c:pt>
                <c:pt idx="21578" formatCode="General">
                  <c:v>14.5221</c:v>
                </c:pt>
                <c:pt idx="21579" formatCode="General">
                  <c:v>14.5228</c:v>
                </c:pt>
                <c:pt idx="21580" formatCode="General">
                  <c:v>14.5235</c:v>
                </c:pt>
                <c:pt idx="21581" formatCode="General">
                  <c:v>14.524100000000001</c:v>
                </c:pt>
                <c:pt idx="21582" formatCode="General">
                  <c:v>14.524800000000001</c:v>
                </c:pt>
                <c:pt idx="21583" formatCode="General">
                  <c:v>14.525499999999999</c:v>
                </c:pt>
                <c:pt idx="21584" formatCode="General">
                  <c:v>14.5261</c:v>
                </c:pt>
                <c:pt idx="21585" formatCode="General">
                  <c:v>14.5268</c:v>
                </c:pt>
                <c:pt idx="21586" formatCode="General">
                  <c:v>14.5275</c:v>
                </c:pt>
                <c:pt idx="21587" formatCode="General">
                  <c:v>14.5282</c:v>
                </c:pt>
                <c:pt idx="21588" formatCode="General">
                  <c:v>14.5288</c:v>
                </c:pt>
                <c:pt idx="21589" formatCode="General">
                  <c:v>14.529500000000001</c:v>
                </c:pt>
                <c:pt idx="21590" formatCode="General">
                  <c:v>14.530200000000001</c:v>
                </c:pt>
                <c:pt idx="21591" formatCode="General">
                  <c:v>14.530900000000001</c:v>
                </c:pt>
                <c:pt idx="21592" formatCode="General">
                  <c:v>14.531499999999999</c:v>
                </c:pt>
                <c:pt idx="21593" formatCode="General">
                  <c:v>14.5322</c:v>
                </c:pt>
                <c:pt idx="21594" formatCode="General">
                  <c:v>14.5329</c:v>
                </c:pt>
                <c:pt idx="21595" formatCode="General">
                  <c:v>14.5335</c:v>
                </c:pt>
                <c:pt idx="21596" formatCode="General">
                  <c:v>14.5342</c:v>
                </c:pt>
                <c:pt idx="21597" formatCode="General">
                  <c:v>14.5349</c:v>
                </c:pt>
                <c:pt idx="21598" formatCode="General">
                  <c:v>14.535600000000001</c:v>
                </c:pt>
                <c:pt idx="21599" formatCode="General">
                  <c:v>14.536199999999999</c:v>
                </c:pt>
                <c:pt idx="21600" formatCode="General">
                  <c:v>14.536899999999999</c:v>
                </c:pt>
                <c:pt idx="21601" formatCode="General">
                  <c:v>14.537599999999999</c:v>
                </c:pt>
                <c:pt idx="21602" formatCode="General">
                  <c:v>14.5383</c:v>
                </c:pt>
                <c:pt idx="21603" formatCode="General">
                  <c:v>14.5389</c:v>
                </c:pt>
                <c:pt idx="21604" formatCode="General">
                  <c:v>14.5396</c:v>
                </c:pt>
                <c:pt idx="21605" formatCode="General">
                  <c:v>14.5403</c:v>
                </c:pt>
                <c:pt idx="21606" formatCode="General">
                  <c:v>14.540900000000001</c:v>
                </c:pt>
                <c:pt idx="21607" formatCode="General">
                  <c:v>14.541600000000001</c:v>
                </c:pt>
                <c:pt idx="21608" formatCode="General">
                  <c:v>14.542299999999999</c:v>
                </c:pt>
                <c:pt idx="21609" formatCode="General">
                  <c:v>14.542999999999999</c:v>
                </c:pt>
                <c:pt idx="21610" formatCode="General">
                  <c:v>14.5436</c:v>
                </c:pt>
                <c:pt idx="21611" formatCode="General">
                  <c:v>14.5443</c:v>
                </c:pt>
                <c:pt idx="21612" formatCode="General">
                  <c:v>14.545</c:v>
                </c:pt>
                <c:pt idx="21613" formatCode="General">
                  <c:v>14.5457</c:v>
                </c:pt>
                <c:pt idx="21614" formatCode="General">
                  <c:v>14.5463</c:v>
                </c:pt>
                <c:pt idx="21615" formatCode="General">
                  <c:v>14.547000000000001</c:v>
                </c:pt>
                <c:pt idx="21616" formatCode="General">
                  <c:v>14.547700000000001</c:v>
                </c:pt>
                <c:pt idx="21617" formatCode="General">
                  <c:v>14.548400000000001</c:v>
                </c:pt>
                <c:pt idx="21618" formatCode="General">
                  <c:v>14.548999999999999</c:v>
                </c:pt>
                <c:pt idx="21619" formatCode="General">
                  <c:v>14.5497</c:v>
                </c:pt>
                <c:pt idx="21620" formatCode="General">
                  <c:v>14.5504</c:v>
                </c:pt>
                <c:pt idx="21621" formatCode="General">
                  <c:v>14.551</c:v>
                </c:pt>
                <c:pt idx="21622" formatCode="General">
                  <c:v>14.5517</c:v>
                </c:pt>
                <c:pt idx="21623" formatCode="General">
                  <c:v>14.5524</c:v>
                </c:pt>
                <c:pt idx="21624" formatCode="General">
                  <c:v>14.553100000000001</c:v>
                </c:pt>
                <c:pt idx="21625" formatCode="General">
                  <c:v>14.553699999999999</c:v>
                </c:pt>
                <c:pt idx="21626" formatCode="General">
                  <c:v>14.554399999999999</c:v>
                </c:pt>
                <c:pt idx="21627" formatCode="General">
                  <c:v>14.555099999999999</c:v>
                </c:pt>
                <c:pt idx="21628" formatCode="General">
                  <c:v>14.5558</c:v>
                </c:pt>
                <c:pt idx="21629" formatCode="General">
                  <c:v>14.5564</c:v>
                </c:pt>
                <c:pt idx="21630" formatCode="General">
                  <c:v>14.5571</c:v>
                </c:pt>
                <c:pt idx="21631" formatCode="General">
                  <c:v>14.5578</c:v>
                </c:pt>
                <c:pt idx="21632" formatCode="General">
                  <c:v>14.558400000000001</c:v>
                </c:pt>
                <c:pt idx="21633" formatCode="General">
                  <c:v>14.559100000000001</c:v>
                </c:pt>
                <c:pt idx="21634" formatCode="General">
                  <c:v>14.559799999999999</c:v>
                </c:pt>
                <c:pt idx="21635" formatCode="General">
                  <c:v>14.560499999999999</c:v>
                </c:pt>
                <c:pt idx="21636" formatCode="General">
                  <c:v>14.5611</c:v>
                </c:pt>
                <c:pt idx="21637" formatCode="General">
                  <c:v>14.5618</c:v>
                </c:pt>
                <c:pt idx="21638" formatCode="General">
                  <c:v>14.5625</c:v>
                </c:pt>
                <c:pt idx="21639" formatCode="General">
                  <c:v>14.5632</c:v>
                </c:pt>
                <c:pt idx="21640" formatCode="General">
                  <c:v>14.563800000000001</c:v>
                </c:pt>
                <c:pt idx="21641" formatCode="General">
                  <c:v>14.564500000000001</c:v>
                </c:pt>
                <c:pt idx="21642" formatCode="General">
                  <c:v>14.565200000000001</c:v>
                </c:pt>
                <c:pt idx="21643" formatCode="General">
                  <c:v>14.565899999999999</c:v>
                </c:pt>
                <c:pt idx="21644" formatCode="General">
                  <c:v>14.5665</c:v>
                </c:pt>
                <c:pt idx="21645" formatCode="General">
                  <c:v>14.5672</c:v>
                </c:pt>
                <c:pt idx="21646" formatCode="General">
                  <c:v>14.5679</c:v>
                </c:pt>
                <c:pt idx="21647" formatCode="General">
                  <c:v>14.5685</c:v>
                </c:pt>
                <c:pt idx="21648" formatCode="General">
                  <c:v>14.5692</c:v>
                </c:pt>
                <c:pt idx="21649" formatCode="General">
                  <c:v>14.569900000000001</c:v>
                </c:pt>
                <c:pt idx="21650" formatCode="General">
                  <c:v>14.570600000000001</c:v>
                </c:pt>
                <c:pt idx="21651" formatCode="General">
                  <c:v>14.571199999999999</c:v>
                </c:pt>
                <c:pt idx="21652" formatCode="General">
                  <c:v>14.571899999999999</c:v>
                </c:pt>
                <c:pt idx="21653" formatCode="General">
                  <c:v>14.5726</c:v>
                </c:pt>
                <c:pt idx="21654" formatCode="General">
                  <c:v>14.5733</c:v>
                </c:pt>
                <c:pt idx="21655" formatCode="General">
                  <c:v>14.5739</c:v>
                </c:pt>
                <c:pt idx="21656" formatCode="General">
                  <c:v>14.5746</c:v>
                </c:pt>
                <c:pt idx="21657" formatCode="General">
                  <c:v>14.5753</c:v>
                </c:pt>
                <c:pt idx="21658" formatCode="General">
                  <c:v>14.575900000000001</c:v>
                </c:pt>
                <c:pt idx="21659" formatCode="General">
                  <c:v>14.576599999999999</c:v>
                </c:pt>
                <c:pt idx="21660" formatCode="General">
                  <c:v>14.577299999999999</c:v>
                </c:pt>
                <c:pt idx="21661" formatCode="General">
                  <c:v>14.577999999999999</c:v>
                </c:pt>
                <c:pt idx="21662" formatCode="General">
                  <c:v>14.5786</c:v>
                </c:pt>
                <c:pt idx="21663" formatCode="General">
                  <c:v>14.5793</c:v>
                </c:pt>
                <c:pt idx="21664" formatCode="General">
                  <c:v>14.58</c:v>
                </c:pt>
                <c:pt idx="21665" formatCode="General">
                  <c:v>14.5807</c:v>
                </c:pt>
                <c:pt idx="21666" formatCode="General">
                  <c:v>14.581300000000001</c:v>
                </c:pt>
                <c:pt idx="21667" formatCode="General">
                  <c:v>14.582000000000001</c:v>
                </c:pt>
                <c:pt idx="21668" formatCode="General">
                  <c:v>14.582700000000001</c:v>
                </c:pt>
                <c:pt idx="21669" formatCode="General">
                  <c:v>14.583299999999999</c:v>
                </c:pt>
                <c:pt idx="21670" formatCode="General">
                  <c:v>14.584</c:v>
                </c:pt>
                <c:pt idx="21671" formatCode="General">
                  <c:v>14.5847</c:v>
                </c:pt>
                <c:pt idx="21672" formatCode="General">
                  <c:v>14.5854</c:v>
                </c:pt>
                <c:pt idx="21673" formatCode="General">
                  <c:v>14.586</c:v>
                </c:pt>
                <c:pt idx="21674" formatCode="General">
                  <c:v>14.5867</c:v>
                </c:pt>
                <c:pt idx="21675" formatCode="General">
                  <c:v>14.587400000000001</c:v>
                </c:pt>
                <c:pt idx="21676" formatCode="General">
                  <c:v>14.588100000000001</c:v>
                </c:pt>
                <c:pt idx="21677" formatCode="General">
                  <c:v>14.588699999999999</c:v>
                </c:pt>
                <c:pt idx="21678" formatCode="General">
                  <c:v>14.589399999999999</c:v>
                </c:pt>
                <c:pt idx="21679" formatCode="General">
                  <c:v>14.5901</c:v>
                </c:pt>
                <c:pt idx="21680" formatCode="General">
                  <c:v>14.5908</c:v>
                </c:pt>
                <c:pt idx="21681" formatCode="General">
                  <c:v>14.5914</c:v>
                </c:pt>
                <c:pt idx="21682" formatCode="General">
                  <c:v>14.5921</c:v>
                </c:pt>
                <c:pt idx="21683" formatCode="General">
                  <c:v>14.5928</c:v>
                </c:pt>
                <c:pt idx="21684" formatCode="General">
                  <c:v>14.593400000000001</c:v>
                </c:pt>
                <c:pt idx="21685" formatCode="General">
                  <c:v>14.594099999999999</c:v>
                </c:pt>
                <c:pt idx="21686" formatCode="General">
                  <c:v>14.594799999999999</c:v>
                </c:pt>
                <c:pt idx="21687" formatCode="General">
                  <c:v>14.595499999999999</c:v>
                </c:pt>
                <c:pt idx="21688" formatCode="General">
                  <c:v>14.5961</c:v>
                </c:pt>
                <c:pt idx="21689" formatCode="General">
                  <c:v>14.5968</c:v>
                </c:pt>
                <c:pt idx="21690" formatCode="General">
                  <c:v>14.5975</c:v>
                </c:pt>
                <c:pt idx="21691" formatCode="General">
                  <c:v>14.5982</c:v>
                </c:pt>
                <c:pt idx="21692" formatCode="General">
                  <c:v>14.598800000000001</c:v>
                </c:pt>
                <c:pt idx="21693" formatCode="General">
                  <c:v>14.599500000000001</c:v>
                </c:pt>
                <c:pt idx="21694" formatCode="General">
                  <c:v>14.600199999999999</c:v>
                </c:pt>
                <c:pt idx="21695" formatCode="General">
                  <c:v>14.6008</c:v>
                </c:pt>
                <c:pt idx="21696" formatCode="General">
                  <c:v>14.6015</c:v>
                </c:pt>
                <c:pt idx="21697" formatCode="General">
                  <c:v>14.6022</c:v>
                </c:pt>
                <c:pt idx="21698" formatCode="General">
                  <c:v>14.6029</c:v>
                </c:pt>
                <c:pt idx="21699" formatCode="General">
                  <c:v>14.6035</c:v>
                </c:pt>
                <c:pt idx="21700" formatCode="General">
                  <c:v>14.604200000000001</c:v>
                </c:pt>
                <c:pt idx="21701" formatCode="General">
                  <c:v>14.604900000000001</c:v>
                </c:pt>
                <c:pt idx="21702" formatCode="General">
                  <c:v>14.605600000000001</c:v>
                </c:pt>
                <c:pt idx="21703" formatCode="General">
                  <c:v>14.606199999999999</c:v>
                </c:pt>
                <c:pt idx="21704" formatCode="General">
                  <c:v>14.6069</c:v>
                </c:pt>
                <c:pt idx="21705" formatCode="General">
                  <c:v>14.6076</c:v>
                </c:pt>
                <c:pt idx="21706" formatCode="General">
                  <c:v>14.6082</c:v>
                </c:pt>
                <c:pt idx="21707" formatCode="General">
                  <c:v>14.6089</c:v>
                </c:pt>
                <c:pt idx="21708" formatCode="General">
                  <c:v>14.6096</c:v>
                </c:pt>
                <c:pt idx="21709" formatCode="General">
                  <c:v>14.610300000000001</c:v>
                </c:pt>
                <c:pt idx="21710" formatCode="General">
                  <c:v>14.610900000000001</c:v>
                </c:pt>
                <c:pt idx="21711" formatCode="General">
                  <c:v>14.611599999999999</c:v>
                </c:pt>
                <c:pt idx="21712" formatCode="General">
                  <c:v>14.612299999999999</c:v>
                </c:pt>
                <c:pt idx="21713" formatCode="General">
                  <c:v>14.613</c:v>
                </c:pt>
                <c:pt idx="21714" formatCode="General">
                  <c:v>14.6136</c:v>
                </c:pt>
                <c:pt idx="21715" formatCode="General">
                  <c:v>14.6143</c:v>
                </c:pt>
                <c:pt idx="21716" formatCode="General">
                  <c:v>14.615</c:v>
                </c:pt>
                <c:pt idx="21717" formatCode="General">
                  <c:v>14.6157</c:v>
                </c:pt>
                <c:pt idx="21718" formatCode="General">
                  <c:v>14.616300000000001</c:v>
                </c:pt>
                <c:pt idx="21719" formatCode="General">
                  <c:v>14.617000000000001</c:v>
                </c:pt>
                <c:pt idx="21720" formatCode="General">
                  <c:v>14.617699999999999</c:v>
                </c:pt>
                <c:pt idx="21721" formatCode="General">
                  <c:v>14.6183</c:v>
                </c:pt>
                <c:pt idx="21722" formatCode="General">
                  <c:v>14.619</c:v>
                </c:pt>
                <c:pt idx="21723" formatCode="General">
                  <c:v>14.6197</c:v>
                </c:pt>
                <c:pt idx="21724" formatCode="General">
                  <c:v>14.6204</c:v>
                </c:pt>
                <c:pt idx="21725" formatCode="General">
                  <c:v>14.621</c:v>
                </c:pt>
                <c:pt idx="21726" formatCode="General">
                  <c:v>14.621700000000001</c:v>
                </c:pt>
                <c:pt idx="21727" formatCode="General">
                  <c:v>14.622400000000001</c:v>
                </c:pt>
                <c:pt idx="21728" formatCode="General">
                  <c:v>14.623100000000001</c:v>
                </c:pt>
                <c:pt idx="21729" formatCode="General">
                  <c:v>14.623699999999999</c:v>
                </c:pt>
                <c:pt idx="21730" formatCode="General">
                  <c:v>14.6244</c:v>
                </c:pt>
                <c:pt idx="21731" formatCode="General">
                  <c:v>14.6251</c:v>
                </c:pt>
                <c:pt idx="21732" formatCode="General">
                  <c:v>14.6257</c:v>
                </c:pt>
                <c:pt idx="21733" formatCode="General">
                  <c:v>14.6264</c:v>
                </c:pt>
                <c:pt idx="21734" formatCode="General">
                  <c:v>14.6271</c:v>
                </c:pt>
                <c:pt idx="21735" formatCode="General">
                  <c:v>14.627800000000001</c:v>
                </c:pt>
                <c:pt idx="21736" formatCode="General">
                  <c:v>14.628399999999999</c:v>
                </c:pt>
                <c:pt idx="21737" formatCode="General">
                  <c:v>14.629099999999999</c:v>
                </c:pt>
                <c:pt idx="21738" formatCode="General">
                  <c:v>14.629799999999999</c:v>
                </c:pt>
                <c:pt idx="21739" formatCode="General">
                  <c:v>14.6305</c:v>
                </c:pt>
                <c:pt idx="21740" formatCode="General">
                  <c:v>14.6311</c:v>
                </c:pt>
                <c:pt idx="21741" formatCode="General">
                  <c:v>14.6318</c:v>
                </c:pt>
                <c:pt idx="21742" formatCode="General">
                  <c:v>14.6325</c:v>
                </c:pt>
                <c:pt idx="21743" formatCode="General">
                  <c:v>14.6332</c:v>
                </c:pt>
                <c:pt idx="21744" formatCode="General">
                  <c:v>14.633800000000001</c:v>
                </c:pt>
                <c:pt idx="21745" formatCode="General">
                  <c:v>14.634499999999999</c:v>
                </c:pt>
                <c:pt idx="21746" formatCode="General">
                  <c:v>14.635199999999999</c:v>
                </c:pt>
                <c:pt idx="21747" formatCode="General">
                  <c:v>14.6358</c:v>
                </c:pt>
                <c:pt idx="21748" formatCode="General">
                  <c:v>14.6365</c:v>
                </c:pt>
                <c:pt idx="21749" formatCode="General">
                  <c:v>14.6372</c:v>
                </c:pt>
                <c:pt idx="21750" formatCode="General">
                  <c:v>14.6379</c:v>
                </c:pt>
                <c:pt idx="21751" formatCode="General">
                  <c:v>14.638500000000001</c:v>
                </c:pt>
                <c:pt idx="21752" formatCode="General">
                  <c:v>14.639200000000001</c:v>
                </c:pt>
                <c:pt idx="21753" formatCode="General">
                  <c:v>14.639900000000001</c:v>
                </c:pt>
                <c:pt idx="21754" formatCode="General">
                  <c:v>14.640599999999999</c:v>
                </c:pt>
                <c:pt idx="21755" formatCode="General">
                  <c:v>14.6412</c:v>
                </c:pt>
                <c:pt idx="21756" formatCode="General">
                  <c:v>14.6419</c:v>
                </c:pt>
                <c:pt idx="21757" formatCode="General">
                  <c:v>14.6426</c:v>
                </c:pt>
                <c:pt idx="21758" formatCode="General">
                  <c:v>14.6432</c:v>
                </c:pt>
                <c:pt idx="21759" formatCode="General">
                  <c:v>14.6439</c:v>
                </c:pt>
                <c:pt idx="21760" formatCode="General">
                  <c:v>14.644600000000001</c:v>
                </c:pt>
                <c:pt idx="21761" formatCode="General">
                  <c:v>14.645300000000001</c:v>
                </c:pt>
                <c:pt idx="21762" formatCode="General">
                  <c:v>14.645899999999999</c:v>
                </c:pt>
                <c:pt idx="21763" formatCode="General">
                  <c:v>14.646599999999999</c:v>
                </c:pt>
                <c:pt idx="21764" formatCode="General">
                  <c:v>14.6473</c:v>
                </c:pt>
                <c:pt idx="21765" formatCode="General">
                  <c:v>14.648</c:v>
                </c:pt>
                <c:pt idx="21766" formatCode="General">
                  <c:v>14.6486</c:v>
                </c:pt>
                <c:pt idx="21767" formatCode="General">
                  <c:v>14.6493</c:v>
                </c:pt>
                <c:pt idx="21768" formatCode="General">
                  <c:v>14.65</c:v>
                </c:pt>
                <c:pt idx="21769" formatCode="General">
                  <c:v>14.650600000000001</c:v>
                </c:pt>
                <c:pt idx="21770" formatCode="General">
                  <c:v>14.651300000000001</c:v>
                </c:pt>
                <c:pt idx="21771" formatCode="General">
                  <c:v>14.651999999999999</c:v>
                </c:pt>
                <c:pt idx="21772" formatCode="General">
                  <c:v>14.652699999999999</c:v>
                </c:pt>
                <c:pt idx="21773" formatCode="General">
                  <c:v>14.6533</c:v>
                </c:pt>
                <c:pt idx="21774" formatCode="General">
                  <c:v>14.654</c:v>
                </c:pt>
                <c:pt idx="21775" formatCode="General">
                  <c:v>14.6547</c:v>
                </c:pt>
                <c:pt idx="21776" formatCode="General">
                  <c:v>14.6554</c:v>
                </c:pt>
                <c:pt idx="21777" formatCode="General">
                  <c:v>14.656000000000001</c:v>
                </c:pt>
                <c:pt idx="21778" formatCode="General">
                  <c:v>14.656700000000001</c:v>
                </c:pt>
                <c:pt idx="21779" formatCode="General">
                  <c:v>14.657400000000001</c:v>
                </c:pt>
                <c:pt idx="21780" formatCode="General">
                  <c:v>14.658099999999999</c:v>
                </c:pt>
                <c:pt idx="21781" formatCode="General">
                  <c:v>14.6587</c:v>
                </c:pt>
                <c:pt idx="21782" formatCode="General">
                  <c:v>14.6594</c:v>
                </c:pt>
                <c:pt idx="21783" formatCode="General">
                  <c:v>14.6601</c:v>
                </c:pt>
                <c:pt idx="21784" formatCode="General">
                  <c:v>14.6607</c:v>
                </c:pt>
                <c:pt idx="21785" formatCode="General">
                  <c:v>14.6614</c:v>
                </c:pt>
                <c:pt idx="21786" formatCode="General">
                  <c:v>14.662100000000001</c:v>
                </c:pt>
                <c:pt idx="21787" formatCode="General">
                  <c:v>14.662800000000001</c:v>
                </c:pt>
                <c:pt idx="21788" formatCode="General">
                  <c:v>14.663399999999999</c:v>
                </c:pt>
                <c:pt idx="21789" formatCode="General">
                  <c:v>14.664099999999999</c:v>
                </c:pt>
                <c:pt idx="21790" formatCode="General">
                  <c:v>14.6648</c:v>
                </c:pt>
                <c:pt idx="21791" formatCode="General">
                  <c:v>14.6655</c:v>
                </c:pt>
                <c:pt idx="21792" formatCode="General">
                  <c:v>14.6661</c:v>
                </c:pt>
                <c:pt idx="21793" formatCode="General">
                  <c:v>14.6668</c:v>
                </c:pt>
                <c:pt idx="21794" formatCode="General">
                  <c:v>14.6675</c:v>
                </c:pt>
                <c:pt idx="21795" formatCode="General">
                  <c:v>14.668100000000001</c:v>
                </c:pt>
                <c:pt idx="21796" formatCode="General">
                  <c:v>14.668799999999999</c:v>
                </c:pt>
                <c:pt idx="21797" formatCode="General">
                  <c:v>14.669499999999999</c:v>
                </c:pt>
                <c:pt idx="21798" formatCode="General">
                  <c:v>14.670199999999999</c:v>
                </c:pt>
                <c:pt idx="21799" formatCode="General">
                  <c:v>14.6708</c:v>
                </c:pt>
                <c:pt idx="21800" formatCode="General">
                  <c:v>14.6715</c:v>
                </c:pt>
                <c:pt idx="21801" formatCode="General">
                  <c:v>14.6722</c:v>
                </c:pt>
                <c:pt idx="21802" formatCode="General">
                  <c:v>14.6729</c:v>
                </c:pt>
                <c:pt idx="21803" formatCode="General">
                  <c:v>14.673500000000001</c:v>
                </c:pt>
                <c:pt idx="21804" formatCode="General">
                  <c:v>14.674200000000001</c:v>
                </c:pt>
                <c:pt idx="21805" formatCode="General">
                  <c:v>14.674899999999999</c:v>
                </c:pt>
                <c:pt idx="21806" formatCode="General">
                  <c:v>14.675599999999999</c:v>
                </c:pt>
                <c:pt idx="21807" formatCode="General">
                  <c:v>14.6762</c:v>
                </c:pt>
                <c:pt idx="21808" formatCode="General">
                  <c:v>14.6769</c:v>
                </c:pt>
                <c:pt idx="21809" formatCode="General">
                  <c:v>14.6776</c:v>
                </c:pt>
                <c:pt idx="21810" formatCode="General">
                  <c:v>14.6782</c:v>
                </c:pt>
                <c:pt idx="21811" formatCode="General">
                  <c:v>14.678900000000001</c:v>
                </c:pt>
                <c:pt idx="21812" formatCode="General">
                  <c:v>14.679600000000001</c:v>
                </c:pt>
                <c:pt idx="21813" formatCode="General">
                  <c:v>14.680300000000001</c:v>
                </c:pt>
                <c:pt idx="21814" formatCode="General">
                  <c:v>14.680899999999999</c:v>
                </c:pt>
                <c:pt idx="21815" formatCode="General">
                  <c:v>14.6816</c:v>
                </c:pt>
                <c:pt idx="21816" formatCode="General">
                  <c:v>14.6823</c:v>
                </c:pt>
                <c:pt idx="21817" formatCode="General">
                  <c:v>14.683</c:v>
                </c:pt>
                <c:pt idx="21818" formatCode="General">
                  <c:v>14.6836</c:v>
                </c:pt>
                <c:pt idx="21819" formatCode="General">
                  <c:v>14.6843</c:v>
                </c:pt>
                <c:pt idx="21820" formatCode="General">
                  <c:v>14.685</c:v>
                </c:pt>
                <c:pt idx="21821" formatCode="General">
                  <c:v>14.685600000000001</c:v>
                </c:pt>
                <c:pt idx="21822" formatCode="General">
                  <c:v>14.686299999999999</c:v>
                </c:pt>
                <c:pt idx="21823" formatCode="General">
                  <c:v>14.686999999999999</c:v>
                </c:pt>
                <c:pt idx="21824" formatCode="General">
                  <c:v>14.6877</c:v>
                </c:pt>
                <c:pt idx="21825" formatCode="General">
                  <c:v>14.6883</c:v>
                </c:pt>
                <c:pt idx="21826" formatCode="General">
                  <c:v>14.689</c:v>
                </c:pt>
                <c:pt idx="21827" formatCode="General">
                  <c:v>14.6897</c:v>
                </c:pt>
                <c:pt idx="21828" formatCode="General">
                  <c:v>14.6904</c:v>
                </c:pt>
                <c:pt idx="21829" formatCode="General">
                  <c:v>14.691000000000001</c:v>
                </c:pt>
                <c:pt idx="21830" formatCode="General">
                  <c:v>14.691700000000001</c:v>
                </c:pt>
                <c:pt idx="21831" formatCode="General">
                  <c:v>14.692399999999999</c:v>
                </c:pt>
                <c:pt idx="21832" formatCode="General">
                  <c:v>14.693</c:v>
                </c:pt>
                <c:pt idx="21833" formatCode="General">
                  <c:v>14.6937</c:v>
                </c:pt>
                <c:pt idx="21834" formatCode="General">
                  <c:v>14.6944</c:v>
                </c:pt>
                <c:pt idx="21835" formatCode="General">
                  <c:v>14.6951</c:v>
                </c:pt>
                <c:pt idx="21836" formatCode="General">
                  <c:v>14.6957</c:v>
                </c:pt>
                <c:pt idx="21837" formatCode="General">
                  <c:v>14.696400000000001</c:v>
                </c:pt>
                <c:pt idx="21838" formatCode="General">
                  <c:v>14.697100000000001</c:v>
                </c:pt>
                <c:pt idx="21839" formatCode="General">
                  <c:v>14.697800000000001</c:v>
                </c:pt>
                <c:pt idx="21840" formatCode="General">
                  <c:v>14.698399999999999</c:v>
                </c:pt>
                <c:pt idx="21841" formatCode="General">
                  <c:v>14.6991</c:v>
                </c:pt>
                <c:pt idx="21842" formatCode="General">
                  <c:v>14.6998</c:v>
                </c:pt>
                <c:pt idx="21843" formatCode="General">
                  <c:v>14.7005</c:v>
                </c:pt>
                <c:pt idx="21844" formatCode="General">
                  <c:v>14.7011</c:v>
                </c:pt>
                <c:pt idx="21845" formatCode="General">
                  <c:v>14.7018</c:v>
                </c:pt>
                <c:pt idx="21846" formatCode="General">
                  <c:v>14.702500000000001</c:v>
                </c:pt>
                <c:pt idx="21847" formatCode="General">
                  <c:v>14.703099999999999</c:v>
                </c:pt>
                <c:pt idx="21848" formatCode="General">
                  <c:v>14.703799999999999</c:v>
                </c:pt>
                <c:pt idx="21849" formatCode="General">
                  <c:v>14.704499999999999</c:v>
                </c:pt>
                <c:pt idx="21850" formatCode="General">
                  <c:v>14.7052</c:v>
                </c:pt>
                <c:pt idx="21851" formatCode="General">
                  <c:v>14.7058</c:v>
                </c:pt>
                <c:pt idx="21852" formatCode="General">
                  <c:v>14.7065</c:v>
                </c:pt>
                <c:pt idx="21853" formatCode="General">
                  <c:v>14.7072</c:v>
                </c:pt>
                <c:pt idx="21854" formatCode="General">
                  <c:v>14.7079</c:v>
                </c:pt>
                <c:pt idx="21855" formatCode="General">
                  <c:v>14.708500000000001</c:v>
                </c:pt>
                <c:pt idx="21856" formatCode="General">
                  <c:v>14.709199999999999</c:v>
                </c:pt>
                <c:pt idx="21857" formatCode="General">
                  <c:v>14.709899999999999</c:v>
                </c:pt>
                <c:pt idx="21858" formatCode="General">
                  <c:v>14.7105</c:v>
                </c:pt>
                <c:pt idx="21859" formatCode="General">
                  <c:v>14.7112</c:v>
                </c:pt>
                <c:pt idx="21860" formatCode="General">
                  <c:v>14.7119</c:v>
                </c:pt>
                <c:pt idx="21861" formatCode="General">
                  <c:v>14.7126</c:v>
                </c:pt>
                <c:pt idx="21862" formatCode="General">
                  <c:v>14.713200000000001</c:v>
                </c:pt>
                <c:pt idx="21863" formatCode="General">
                  <c:v>14.713900000000001</c:v>
                </c:pt>
                <c:pt idx="21864" formatCode="General">
                  <c:v>14.714600000000001</c:v>
                </c:pt>
                <c:pt idx="21865" formatCode="General">
                  <c:v>14.715299999999999</c:v>
                </c:pt>
                <c:pt idx="21866" formatCode="General">
                  <c:v>14.7159</c:v>
                </c:pt>
                <c:pt idx="21867" formatCode="General">
                  <c:v>14.7166</c:v>
                </c:pt>
                <c:pt idx="21868" formatCode="General">
                  <c:v>14.7173</c:v>
                </c:pt>
                <c:pt idx="21869" formatCode="General">
                  <c:v>14.7179</c:v>
                </c:pt>
                <c:pt idx="21870" formatCode="General">
                  <c:v>14.7186</c:v>
                </c:pt>
                <c:pt idx="21871" formatCode="General">
                  <c:v>14.7193</c:v>
                </c:pt>
                <c:pt idx="21872" formatCode="General">
                  <c:v>14.72</c:v>
                </c:pt>
                <c:pt idx="21873" formatCode="General">
                  <c:v>14.720599999999999</c:v>
                </c:pt>
                <c:pt idx="21874" formatCode="General">
                  <c:v>14.721299999999999</c:v>
                </c:pt>
                <c:pt idx="21875" formatCode="General">
                  <c:v>14.722</c:v>
                </c:pt>
                <c:pt idx="21876" formatCode="General">
                  <c:v>14.7227</c:v>
                </c:pt>
                <c:pt idx="21877" formatCode="General">
                  <c:v>14.7233</c:v>
                </c:pt>
                <c:pt idx="21878" formatCode="General">
                  <c:v>14.724</c:v>
                </c:pt>
                <c:pt idx="21879" formatCode="General">
                  <c:v>14.7247</c:v>
                </c:pt>
                <c:pt idx="21880" formatCode="General">
                  <c:v>14.7254</c:v>
                </c:pt>
                <c:pt idx="21881" formatCode="General">
                  <c:v>14.726000000000001</c:v>
                </c:pt>
                <c:pt idx="21882" formatCode="General">
                  <c:v>14.726699999999999</c:v>
                </c:pt>
                <c:pt idx="21883" formatCode="General">
                  <c:v>14.727399999999999</c:v>
                </c:pt>
                <c:pt idx="21884" formatCode="General">
                  <c:v>14.728</c:v>
                </c:pt>
                <c:pt idx="21885" formatCode="General">
                  <c:v>14.7287</c:v>
                </c:pt>
                <c:pt idx="21886" formatCode="General">
                  <c:v>14.7294</c:v>
                </c:pt>
                <c:pt idx="21887" formatCode="General">
                  <c:v>14.7301</c:v>
                </c:pt>
                <c:pt idx="21888" formatCode="General">
                  <c:v>14.730700000000001</c:v>
                </c:pt>
                <c:pt idx="21889" formatCode="General">
                  <c:v>14.731400000000001</c:v>
                </c:pt>
                <c:pt idx="21890" formatCode="General">
                  <c:v>14.732100000000001</c:v>
                </c:pt>
                <c:pt idx="21891" formatCode="General">
                  <c:v>14.732799999999999</c:v>
                </c:pt>
                <c:pt idx="21892" formatCode="General">
                  <c:v>14.7334</c:v>
                </c:pt>
                <c:pt idx="21893" formatCode="General">
                  <c:v>14.7341</c:v>
                </c:pt>
                <c:pt idx="21894" formatCode="General">
                  <c:v>14.7348</c:v>
                </c:pt>
                <c:pt idx="21895" formatCode="General">
                  <c:v>14.7354</c:v>
                </c:pt>
                <c:pt idx="21896" formatCode="General">
                  <c:v>14.7361</c:v>
                </c:pt>
                <c:pt idx="21897" formatCode="General">
                  <c:v>14.736800000000001</c:v>
                </c:pt>
                <c:pt idx="21898" formatCode="General">
                  <c:v>14.737500000000001</c:v>
                </c:pt>
                <c:pt idx="21899" formatCode="General">
                  <c:v>14.738099999999999</c:v>
                </c:pt>
                <c:pt idx="21900" formatCode="General">
                  <c:v>14.738799999999999</c:v>
                </c:pt>
                <c:pt idx="21901" formatCode="General">
                  <c:v>14.7395</c:v>
                </c:pt>
                <c:pt idx="21902" formatCode="General">
                  <c:v>14.7402</c:v>
                </c:pt>
                <c:pt idx="21903" formatCode="General">
                  <c:v>14.7408</c:v>
                </c:pt>
                <c:pt idx="21904" formatCode="General">
                  <c:v>14.7415</c:v>
                </c:pt>
                <c:pt idx="21905" formatCode="General">
                  <c:v>14.7422</c:v>
                </c:pt>
                <c:pt idx="21906" formatCode="General">
                  <c:v>14.742900000000001</c:v>
                </c:pt>
                <c:pt idx="21907" formatCode="General">
                  <c:v>14.743499999999999</c:v>
                </c:pt>
                <c:pt idx="21908" formatCode="General">
                  <c:v>14.744199999999999</c:v>
                </c:pt>
                <c:pt idx="21909" formatCode="General">
                  <c:v>14.744899999999999</c:v>
                </c:pt>
                <c:pt idx="21910" formatCode="General">
                  <c:v>14.7455</c:v>
                </c:pt>
                <c:pt idx="21911" formatCode="General">
                  <c:v>14.7462</c:v>
                </c:pt>
                <c:pt idx="21912" formatCode="General">
                  <c:v>14.7469</c:v>
                </c:pt>
                <c:pt idx="21913" formatCode="General">
                  <c:v>14.7476</c:v>
                </c:pt>
                <c:pt idx="21914" formatCode="General">
                  <c:v>14.748200000000001</c:v>
                </c:pt>
                <c:pt idx="21915" formatCode="General">
                  <c:v>14.748900000000001</c:v>
                </c:pt>
                <c:pt idx="21916" formatCode="General">
                  <c:v>14.749599999999999</c:v>
                </c:pt>
                <c:pt idx="21917" formatCode="General">
                  <c:v>14.750299999999999</c:v>
                </c:pt>
                <c:pt idx="21918" formatCode="General">
                  <c:v>14.7509</c:v>
                </c:pt>
                <c:pt idx="21919" formatCode="General">
                  <c:v>14.7516</c:v>
                </c:pt>
                <c:pt idx="21920" formatCode="General">
                  <c:v>14.7523</c:v>
                </c:pt>
                <c:pt idx="21921" formatCode="General">
                  <c:v>14.7529</c:v>
                </c:pt>
                <c:pt idx="21922" formatCode="General">
                  <c:v>14.7536</c:v>
                </c:pt>
                <c:pt idx="21923" formatCode="General">
                  <c:v>14.754300000000001</c:v>
                </c:pt>
                <c:pt idx="21924" formatCode="General">
                  <c:v>14.755000000000001</c:v>
                </c:pt>
                <c:pt idx="21925" formatCode="General">
                  <c:v>14.755599999999999</c:v>
                </c:pt>
                <c:pt idx="21926" formatCode="General">
                  <c:v>14.7563</c:v>
                </c:pt>
                <c:pt idx="21927" formatCode="General">
                  <c:v>14.757</c:v>
                </c:pt>
                <c:pt idx="21928" formatCode="General">
                  <c:v>14.7577</c:v>
                </c:pt>
                <c:pt idx="21929" formatCode="General">
                  <c:v>14.7583</c:v>
                </c:pt>
                <c:pt idx="21930" formatCode="General">
                  <c:v>14.759</c:v>
                </c:pt>
                <c:pt idx="21931" formatCode="General">
                  <c:v>14.7597</c:v>
                </c:pt>
                <c:pt idx="21932" formatCode="General">
                  <c:v>14.760300000000001</c:v>
                </c:pt>
                <c:pt idx="21933" formatCode="General">
                  <c:v>14.760999999999999</c:v>
                </c:pt>
                <c:pt idx="21934" formatCode="General">
                  <c:v>14.761699999999999</c:v>
                </c:pt>
                <c:pt idx="21935" formatCode="General">
                  <c:v>14.7624</c:v>
                </c:pt>
                <c:pt idx="21936" formatCode="General">
                  <c:v>14.763</c:v>
                </c:pt>
                <c:pt idx="21937" formatCode="General">
                  <c:v>14.7637</c:v>
                </c:pt>
                <c:pt idx="21938" formatCode="General">
                  <c:v>14.7644</c:v>
                </c:pt>
                <c:pt idx="21939" formatCode="General">
                  <c:v>14.7651</c:v>
                </c:pt>
                <c:pt idx="21940" formatCode="General">
                  <c:v>14.765700000000001</c:v>
                </c:pt>
                <c:pt idx="21941" formatCode="General">
                  <c:v>14.766400000000001</c:v>
                </c:pt>
                <c:pt idx="21942" formatCode="General">
                  <c:v>14.767099999999999</c:v>
                </c:pt>
                <c:pt idx="21943" formatCode="General">
                  <c:v>14.767799999999999</c:v>
                </c:pt>
                <c:pt idx="21944" formatCode="General">
                  <c:v>14.7684</c:v>
                </c:pt>
                <c:pt idx="21945" formatCode="General">
                  <c:v>14.7691</c:v>
                </c:pt>
                <c:pt idx="21946" formatCode="General">
                  <c:v>14.7698</c:v>
                </c:pt>
                <c:pt idx="21947" formatCode="General">
                  <c:v>14.7704</c:v>
                </c:pt>
                <c:pt idx="21948" formatCode="General">
                  <c:v>14.771100000000001</c:v>
                </c:pt>
                <c:pt idx="21949" formatCode="General">
                  <c:v>14.771800000000001</c:v>
                </c:pt>
                <c:pt idx="21950" formatCode="General">
                  <c:v>14.772500000000001</c:v>
                </c:pt>
                <c:pt idx="21951" formatCode="General">
                  <c:v>14.773099999999999</c:v>
                </c:pt>
                <c:pt idx="21952" formatCode="General">
                  <c:v>14.7738</c:v>
                </c:pt>
                <c:pt idx="21953" formatCode="General">
                  <c:v>14.7745</c:v>
                </c:pt>
                <c:pt idx="21954" formatCode="General">
                  <c:v>14.7752</c:v>
                </c:pt>
                <c:pt idx="21955" formatCode="General">
                  <c:v>14.7758</c:v>
                </c:pt>
                <c:pt idx="21956" formatCode="General">
                  <c:v>14.7765</c:v>
                </c:pt>
                <c:pt idx="21957" formatCode="General">
                  <c:v>14.777200000000001</c:v>
                </c:pt>
                <c:pt idx="21958" formatCode="General">
                  <c:v>14.777799999999999</c:v>
                </c:pt>
                <c:pt idx="21959" formatCode="General">
                  <c:v>14.778499999999999</c:v>
                </c:pt>
                <c:pt idx="21960" formatCode="General">
                  <c:v>14.779199999999999</c:v>
                </c:pt>
                <c:pt idx="21961" formatCode="General">
                  <c:v>14.7799</c:v>
                </c:pt>
                <c:pt idx="21962" formatCode="General">
                  <c:v>14.7805</c:v>
                </c:pt>
                <c:pt idx="21963" formatCode="General">
                  <c:v>14.7812</c:v>
                </c:pt>
                <c:pt idx="21964" formatCode="General">
                  <c:v>14.7819</c:v>
                </c:pt>
                <c:pt idx="21965" formatCode="General">
                  <c:v>14.7826</c:v>
                </c:pt>
                <c:pt idx="21966" formatCode="General">
                  <c:v>14.783200000000001</c:v>
                </c:pt>
                <c:pt idx="21967" formatCode="General">
                  <c:v>14.783899999999999</c:v>
                </c:pt>
                <c:pt idx="21968" formatCode="General">
                  <c:v>14.784599999999999</c:v>
                </c:pt>
                <c:pt idx="21969" formatCode="General">
                  <c:v>14.7852</c:v>
                </c:pt>
                <c:pt idx="21970" formatCode="General">
                  <c:v>14.7859</c:v>
                </c:pt>
                <c:pt idx="21971" formatCode="General">
                  <c:v>14.7866</c:v>
                </c:pt>
                <c:pt idx="21972" formatCode="General">
                  <c:v>14.7873</c:v>
                </c:pt>
                <c:pt idx="21973" formatCode="General">
                  <c:v>14.7879</c:v>
                </c:pt>
                <c:pt idx="21974" formatCode="General">
                  <c:v>14.788600000000001</c:v>
                </c:pt>
                <c:pt idx="21975" formatCode="General">
                  <c:v>14.789300000000001</c:v>
                </c:pt>
                <c:pt idx="21976" formatCode="General">
                  <c:v>14.79</c:v>
                </c:pt>
                <c:pt idx="21977" formatCode="General">
                  <c:v>14.7906</c:v>
                </c:pt>
                <c:pt idx="21978" formatCode="General">
                  <c:v>14.7913</c:v>
                </c:pt>
                <c:pt idx="21979" formatCode="General">
                  <c:v>14.792</c:v>
                </c:pt>
                <c:pt idx="21980" formatCode="General">
                  <c:v>14.7927</c:v>
                </c:pt>
                <c:pt idx="21981" formatCode="General">
                  <c:v>14.7933</c:v>
                </c:pt>
                <c:pt idx="21982" formatCode="General">
                  <c:v>14.794</c:v>
                </c:pt>
                <c:pt idx="21983" formatCode="General">
                  <c:v>14.794700000000001</c:v>
                </c:pt>
                <c:pt idx="21984" formatCode="General">
                  <c:v>14.795299999999999</c:v>
                </c:pt>
                <c:pt idx="21985" formatCode="General">
                  <c:v>14.795999999999999</c:v>
                </c:pt>
                <c:pt idx="21986" formatCode="General">
                  <c:v>14.7967</c:v>
                </c:pt>
                <c:pt idx="21987" formatCode="General">
                  <c:v>14.7974</c:v>
                </c:pt>
                <c:pt idx="21988" formatCode="General">
                  <c:v>14.798</c:v>
                </c:pt>
                <c:pt idx="21989" formatCode="General">
                  <c:v>14.7987</c:v>
                </c:pt>
                <c:pt idx="21990" formatCode="General">
                  <c:v>14.7994</c:v>
                </c:pt>
                <c:pt idx="21991" formatCode="General">
                  <c:v>14.8001</c:v>
                </c:pt>
                <c:pt idx="21992" formatCode="General">
                  <c:v>14.800700000000001</c:v>
                </c:pt>
                <c:pt idx="21993" formatCode="General">
                  <c:v>14.801399999999999</c:v>
                </c:pt>
                <c:pt idx="21994" formatCode="General">
                  <c:v>14.802099999999999</c:v>
                </c:pt>
                <c:pt idx="21995" formatCode="General">
                  <c:v>14.8027</c:v>
                </c:pt>
                <c:pt idx="21996" formatCode="General">
                  <c:v>14.8034</c:v>
                </c:pt>
                <c:pt idx="21997" formatCode="General">
                  <c:v>14.8041</c:v>
                </c:pt>
                <c:pt idx="21998" formatCode="General">
                  <c:v>14.8048</c:v>
                </c:pt>
                <c:pt idx="21999" formatCode="General">
                  <c:v>14.805400000000001</c:v>
                </c:pt>
                <c:pt idx="22000" formatCode="General">
                  <c:v>14.806100000000001</c:v>
                </c:pt>
                <c:pt idx="22001" formatCode="General">
                  <c:v>14.806800000000001</c:v>
                </c:pt>
                <c:pt idx="22002" formatCode="General">
                  <c:v>14.807499999999999</c:v>
                </c:pt>
                <c:pt idx="22003" formatCode="General">
                  <c:v>14.8081</c:v>
                </c:pt>
                <c:pt idx="22004" formatCode="General">
                  <c:v>14.8088</c:v>
                </c:pt>
                <c:pt idx="22005" formatCode="General">
                  <c:v>14.8095</c:v>
                </c:pt>
                <c:pt idx="22006" formatCode="General">
                  <c:v>14.8102</c:v>
                </c:pt>
                <c:pt idx="22007" formatCode="General">
                  <c:v>14.8108</c:v>
                </c:pt>
                <c:pt idx="22008" formatCode="General">
                  <c:v>14.811500000000001</c:v>
                </c:pt>
                <c:pt idx="22009" formatCode="General">
                  <c:v>14.812200000000001</c:v>
                </c:pt>
                <c:pt idx="22010" formatCode="General">
                  <c:v>14.812799999999999</c:v>
                </c:pt>
                <c:pt idx="22011" formatCode="General">
                  <c:v>14.813499999999999</c:v>
                </c:pt>
                <c:pt idx="22012" formatCode="General">
                  <c:v>14.8142</c:v>
                </c:pt>
                <c:pt idx="22013" formatCode="General">
                  <c:v>14.8149</c:v>
                </c:pt>
                <c:pt idx="22014" formatCode="General">
                  <c:v>14.8155</c:v>
                </c:pt>
                <c:pt idx="22015" formatCode="General">
                  <c:v>14.8162</c:v>
                </c:pt>
                <c:pt idx="22016" formatCode="General">
                  <c:v>14.8169</c:v>
                </c:pt>
                <c:pt idx="22017" formatCode="General">
                  <c:v>14.817600000000001</c:v>
                </c:pt>
                <c:pt idx="22018" formatCode="General">
                  <c:v>14.818199999999999</c:v>
                </c:pt>
                <c:pt idx="22019" formatCode="General">
                  <c:v>14.818899999999999</c:v>
                </c:pt>
                <c:pt idx="22020" formatCode="General">
                  <c:v>14.819599999999999</c:v>
                </c:pt>
                <c:pt idx="22021" formatCode="General">
                  <c:v>14.8202</c:v>
                </c:pt>
                <c:pt idx="22022" formatCode="General">
                  <c:v>14.8209</c:v>
                </c:pt>
                <c:pt idx="22023" formatCode="General">
                  <c:v>14.8216</c:v>
                </c:pt>
                <c:pt idx="22024" formatCode="General">
                  <c:v>14.8223</c:v>
                </c:pt>
                <c:pt idx="22025" formatCode="General">
                  <c:v>14.822900000000001</c:v>
                </c:pt>
                <c:pt idx="22026" formatCode="General">
                  <c:v>14.823600000000001</c:v>
                </c:pt>
                <c:pt idx="22027" formatCode="General">
                  <c:v>14.824299999999999</c:v>
                </c:pt>
                <c:pt idx="22028" formatCode="General">
                  <c:v>14.824999999999999</c:v>
                </c:pt>
                <c:pt idx="22029" formatCode="General">
                  <c:v>14.8256</c:v>
                </c:pt>
                <c:pt idx="22030" formatCode="General">
                  <c:v>14.8263</c:v>
                </c:pt>
                <c:pt idx="22031" formatCode="General">
                  <c:v>14.827</c:v>
                </c:pt>
                <c:pt idx="22032" formatCode="General">
                  <c:v>14.8276</c:v>
                </c:pt>
                <c:pt idx="22033" formatCode="General">
                  <c:v>14.8283</c:v>
                </c:pt>
                <c:pt idx="22034" formatCode="General">
                  <c:v>14.829000000000001</c:v>
                </c:pt>
                <c:pt idx="22035" formatCode="General">
                  <c:v>14.829700000000001</c:v>
                </c:pt>
                <c:pt idx="22036" formatCode="General">
                  <c:v>14.830299999999999</c:v>
                </c:pt>
                <c:pt idx="22037" formatCode="General">
                  <c:v>14.831</c:v>
                </c:pt>
                <c:pt idx="22038" formatCode="General">
                  <c:v>14.8317</c:v>
                </c:pt>
                <c:pt idx="22039" formatCode="General">
                  <c:v>14.8324</c:v>
                </c:pt>
                <c:pt idx="22040" formatCode="General">
                  <c:v>14.833</c:v>
                </c:pt>
                <c:pt idx="22041" formatCode="General">
                  <c:v>14.8337</c:v>
                </c:pt>
                <c:pt idx="22042" formatCode="General">
                  <c:v>14.8344</c:v>
                </c:pt>
                <c:pt idx="22043" formatCode="General">
                  <c:v>14.835100000000001</c:v>
                </c:pt>
                <c:pt idx="22044" formatCode="General">
                  <c:v>14.835699999999999</c:v>
                </c:pt>
                <c:pt idx="22045" formatCode="General">
                  <c:v>14.836399999999999</c:v>
                </c:pt>
                <c:pt idx="22046" formatCode="General">
                  <c:v>14.8371</c:v>
                </c:pt>
                <c:pt idx="22047" formatCode="General">
                  <c:v>14.8377</c:v>
                </c:pt>
                <c:pt idx="22048" formatCode="General">
                  <c:v>14.8384</c:v>
                </c:pt>
                <c:pt idx="22049" formatCode="General">
                  <c:v>14.8391</c:v>
                </c:pt>
                <c:pt idx="22050" formatCode="General">
                  <c:v>14.8398</c:v>
                </c:pt>
                <c:pt idx="22051" formatCode="General">
                  <c:v>14.840400000000001</c:v>
                </c:pt>
                <c:pt idx="22052" formatCode="General">
                  <c:v>14.841100000000001</c:v>
                </c:pt>
                <c:pt idx="22053" formatCode="General">
                  <c:v>14.841799999999999</c:v>
                </c:pt>
                <c:pt idx="22054" formatCode="General">
                  <c:v>14.842499999999999</c:v>
                </c:pt>
                <c:pt idx="22055" formatCode="General">
                  <c:v>14.8431</c:v>
                </c:pt>
                <c:pt idx="22056" formatCode="General">
                  <c:v>14.8438</c:v>
                </c:pt>
                <c:pt idx="22057" formatCode="General">
                  <c:v>14.8445</c:v>
                </c:pt>
                <c:pt idx="22058" formatCode="General">
                  <c:v>14.8451</c:v>
                </c:pt>
                <c:pt idx="22059" formatCode="General">
                  <c:v>14.845800000000001</c:v>
                </c:pt>
                <c:pt idx="22060" formatCode="General">
                  <c:v>14.846500000000001</c:v>
                </c:pt>
                <c:pt idx="22061" formatCode="General">
                  <c:v>14.847200000000001</c:v>
                </c:pt>
                <c:pt idx="22062" formatCode="General">
                  <c:v>14.847799999999999</c:v>
                </c:pt>
                <c:pt idx="22063" formatCode="General">
                  <c:v>14.8485</c:v>
                </c:pt>
                <c:pt idx="22064" formatCode="General">
                  <c:v>14.8492</c:v>
                </c:pt>
                <c:pt idx="22065" formatCode="General">
                  <c:v>14.8499</c:v>
                </c:pt>
                <c:pt idx="22066" formatCode="General">
                  <c:v>14.8505</c:v>
                </c:pt>
                <c:pt idx="22067" formatCode="General">
                  <c:v>14.8512</c:v>
                </c:pt>
                <c:pt idx="22068" formatCode="General">
                  <c:v>14.851900000000001</c:v>
                </c:pt>
                <c:pt idx="22069" formatCode="General">
                  <c:v>14.852600000000001</c:v>
                </c:pt>
                <c:pt idx="22070" formatCode="General">
                  <c:v>14.853199999999999</c:v>
                </c:pt>
                <c:pt idx="22071" formatCode="General">
                  <c:v>14.853899999999999</c:v>
                </c:pt>
                <c:pt idx="22072" formatCode="General">
                  <c:v>14.8546</c:v>
                </c:pt>
                <c:pt idx="22073" formatCode="General">
                  <c:v>14.8552</c:v>
                </c:pt>
                <c:pt idx="22074" formatCode="General">
                  <c:v>14.8559</c:v>
                </c:pt>
                <c:pt idx="22075" formatCode="General">
                  <c:v>14.8566</c:v>
                </c:pt>
                <c:pt idx="22076" formatCode="General">
                  <c:v>14.8573</c:v>
                </c:pt>
                <c:pt idx="22077" formatCode="General">
                  <c:v>14.857900000000001</c:v>
                </c:pt>
                <c:pt idx="22078" formatCode="General">
                  <c:v>14.858599999999999</c:v>
                </c:pt>
                <c:pt idx="22079" formatCode="General">
                  <c:v>14.859299999999999</c:v>
                </c:pt>
                <c:pt idx="22080" formatCode="General">
                  <c:v>14.86</c:v>
                </c:pt>
                <c:pt idx="22081" formatCode="General">
                  <c:v>14.8606</c:v>
                </c:pt>
                <c:pt idx="22082" formatCode="General">
                  <c:v>14.8613</c:v>
                </c:pt>
                <c:pt idx="22083" formatCode="General">
                  <c:v>14.862</c:v>
                </c:pt>
                <c:pt idx="22084" formatCode="General">
                  <c:v>14.8626</c:v>
                </c:pt>
                <c:pt idx="22085" formatCode="General">
                  <c:v>14.863300000000001</c:v>
                </c:pt>
                <c:pt idx="22086" formatCode="General">
                  <c:v>14.864000000000001</c:v>
                </c:pt>
                <c:pt idx="22087" formatCode="General">
                  <c:v>14.864699999999999</c:v>
                </c:pt>
                <c:pt idx="22088" formatCode="General">
                  <c:v>14.8653</c:v>
                </c:pt>
                <c:pt idx="22089" formatCode="General">
                  <c:v>14.866</c:v>
                </c:pt>
                <c:pt idx="22090" formatCode="General">
                  <c:v>14.8667</c:v>
                </c:pt>
                <c:pt idx="22091" formatCode="General">
                  <c:v>14.8674</c:v>
                </c:pt>
                <c:pt idx="22092" formatCode="General">
                  <c:v>14.868</c:v>
                </c:pt>
                <c:pt idx="22093" formatCode="General">
                  <c:v>14.8687</c:v>
                </c:pt>
                <c:pt idx="22094" formatCode="General">
                  <c:v>14.869400000000001</c:v>
                </c:pt>
                <c:pt idx="22095" formatCode="General">
                  <c:v>14.87</c:v>
                </c:pt>
                <c:pt idx="22096" formatCode="General">
                  <c:v>14.870699999999999</c:v>
                </c:pt>
                <c:pt idx="22097" formatCode="General">
                  <c:v>14.8714</c:v>
                </c:pt>
                <c:pt idx="22098" formatCode="General">
                  <c:v>14.8721</c:v>
                </c:pt>
                <c:pt idx="22099" formatCode="General">
                  <c:v>14.8727</c:v>
                </c:pt>
                <c:pt idx="22100" formatCode="General">
                  <c:v>14.8734</c:v>
                </c:pt>
                <c:pt idx="22101" formatCode="General">
                  <c:v>14.8741</c:v>
                </c:pt>
                <c:pt idx="22102" formatCode="General">
                  <c:v>14.8748</c:v>
                </c:pt>
                <c:pt idx="22103" formatCode="General">
                  <c:v>14.875400000000001</c:v>
                </c:pt>
                <c:pt idx="22104" formatCode="General">
                  <c:v>14.876099999999999</c:v>
                </c:pt>
                <c:pt idx="22105" formatCode="General">
                  <c:v>14.876799999999999</c:v>
                </c:pt>
                <c:pt idx="22106" formatCode="General">
                  <c:v>14.8775</c:v>
                </c:pt>
                <c:pt idx="22107" formatCode="General">
                  <c:v>14.8781</c:v>
                </c:pt>
                <c:pt idx="22108" formatCode="General">
                  <c:v>14.8788</c:v>
                </c:pt>
                <c:pt idx="22109" formatCode="General">
                  <c:v>14.8795</c:v>
                </c:pt>
                <c:pt idx="22110" formatCode="General">
                  <c:v>14.880100000000001</c:v>
                </c:pt>
                <c:pt idx="22111" formatCode="General">
                  <c:v>14.880800000000001</c:v>
                </c:pt>
                <c:pt idx="22112" formatCode="General">
                  <c:v>14.881500000000001</c:v>
                </c:pt>
                <c:pt idx="22113" formatCode="General">
                  <c:v>14.882199999999999</c:v>
                </c:pt>
                <c:pt idx="22114" formatCode="General">
                  <c:v>14.8828</c:v>
                </c:pt>
                <c:pt idx="22115" formatCode="General">
                  <c:v>14.8835</c:v>
                </c:pt>
                <c:pt idx="22116" formatCode="General">
                  <c:v>14.8842</c:v>
                </c:pt>
                <c:pt idx="22117" formatCode="General">
                  <c:v>14.8849</c:v>
                </c:pt>
                <c:pt idx="22118" formatCode="General">
                  <c:v>14.8855</c:v>
                </c:pt>
                <c:pt idx="22119" formatCode="General">
                  <c:v>14.886200000000001</c:v>
                </c:pt>
                <c:pt idx="22120" formatCode="General">
                  <c:v>14.886900000000001</c:v>
                </c:pt>
                <c:pt idx="22121" formatCode="General">
                  <c:v>14.887499999999999</c:v>
                </c:pt>
                <c:pt idx="22122" formatCode="General">
                  <c:v>14.888199999999999</c:v>
                </c:pt>
                <c:pt idx="22123" formatCode="General">
                  <c:v>14.8889</c:v>
                </c:pt>
                <c:pt idx="22124" formatCode="General">
                  <c:v>14.8896</c:v>
                </c:pt>
                <c:pt idx="22125" formatCode="General">
                  <c:v>14.8902</c:v>
                </c:pt>
                <c:pt idx="22126" formatCode="General">
                  <c:v>14.8909</c:v>
                </c:pt>
                <c:pt idx="22127" formatCode="General">
                  <c:v>14.8916</c:v>
                </c:pt>
                <c:pt idx="22128" formatCode="General">
                  <c:v>14.892300000000001</c:v>
                </c:pt>
                <c:pt idx="22129" formatCode="General">
                  <c:v>14.892899999999999</c:v>
                </c:pt>
                <c:pt idx="22130" formatCode="General">
                  <c:v>14.893599999999999</c:v>
                </c:pt>
                <c:pt idx="22131" formatCode="General">
                  <c:v>14.894299999999999</c:v>
                </c:pt>
                <c:pt idx="22132" formatCode="General">
                  <c:v>14.8949</c:v>
                </c:pt>
                <c:pt idx="22133" formatCode="General">
                  <c:v>14.8956</c:v>
                </c:pt>
                <c:pt idx="22134" formatCode="General">
                  <c:v>14.8963</c:v>
                </c:pt>
                <c:pt idx="22135" formatCode="General">
                  <c:v>14.897</c:v>
                </c:pt>
                <c:pt idx="22136" formatCode="General">
                  <c:v>14.897600000000001</c:v>
                </c:pt>
                <c:pt idx="22137" formatCode="General">
                  <c:v>14.898300000000001</c:v>
                </c:pt>
                <c:pt idx="22138" formatCode="General">
                  <c:v>14.898999999999999</c:v>
                </c:pt>
                <c:pt idx="22139" formatCode="General">
                  <c:v>14.899699999999999</c:v>
                </c:pt>
                <c:pt idx="22140" formatCode="General">
                  <c:v>14.9003</c:v>
                </c:pt>
                <c:pt idx="22141" formatCode="General">
                  <c:v>14.901</c:v>
                </c:pt>
                <c:pt idx="22142" formatCode="General">
                  <c:v>14.9017</c:v>
                </c:pt>
                <c:pt idx="22143" formatCode="General">
                  <c:v>14.9024</c:v>
                </c:pt>
                <c:pt idx="22144" formatCode="General">
                  <c:v>14.903</c:v>
                </c:pt>
                <c:pt idx="22145" formatCode="General">
                  <c:v>14.903700000000001</c:v>
                </c:pt>
                <c:pt idx="22146" formatCode="General">
                  <c:v>14.904400000000001</c:v>
                </c:pt>
                <c:pt idx="22147" formatCode="General">
                  <c:v>14.904999999999999</c:v>
                </c:pt>
                <c:pt idx="22148" formatCode="General">
                  <c:v>14.9057</c:v>
                </c:pt>
                <c:pt idx="22149" formatCode="General">
                  <c:v>14.9064</c:v>
                </c:pt>
                <c:pt idx="22150" formatCode="General">
                  <c:v>14.9071</c:v>
                </c:pt>
                <c:pt idx="22151" formatCode="General">
                  <c:v>14.9077</c:v>
                </c:pt>
                <c:pt idx="22152" formatCode="General">
                  <c:v>14.9084</c:v>
                </c:pt>
                <c:pt idx="22153" formatCode="General">
                  <c:v>14.9091</c:v>
                </c:pt>
                <c:pt idx="22154" formatCode="General">
                  <c:v>14.909800000000001</c:v>
                </c:pt>
                <c:pt idx="22155" formatCode="General">
                  <c:v>14.910399999999999</c:v>
                </c:pt>
                <c:pt idx="22156" formatCode="General">
                  <c:v>14.911099999999999</c:v>
                </c:pt>
                <c:pt idx="22157" formatCode="General">
                  <c:v>14.911799999999999</c:v>
                </c:pt>
                <c:pt idx="22158" formatCode="General">
                  <c:v>14.9124</c:v>
                </c:pt>
                <c:pt idx="22159" formatCode="General">
                  <c:v>14.9131</c:v>
                </c:pt>
                <c:pt idx="22160" formatCode="General">
                  <c:v>14.9138</c:v>
                </c:pt>
                <c:pt idx="22161" formatCode="General">
                  <c:v>14.9145</c:v>
                </c:pt>
                <c:pt idx="22162" formatCode="General">
                  <c:v>14.915100000000001</c:v>
                </c:pt>
                <c:pt idx="22163" formatCode="General">
                  <c:v>14.915800000000001</c:v>
                </c:pt>
                <c:pt idx="22164" formatCode="General">
                  <c:v>14.916499999999999</c:v>
                </c:pt>
                <c:pt idx="22165" formatCode="General">
                  <c:v>14.917199999999999</c:v>
                </c:pt>
                <c:pt idx="22166" formatCode="General">
                  <c:v>14.9178</c:v>
                </c:pt>
                <c:pt idx="22167" formatCode="General">
                  <c:v>14.9185</c:v>
                </c:pt>
                <c:pt idx="22168" formatCode="General">
                  <c:v>14.9192</c:v>
                </c:pt>
                <c:pt idx="22169" formatCode="General">
                  <c:v>14.9199</c:v>
                </c:pt>
                <c:pt idx="22170" formatCode="General">
                  <c:v>14.920500000000001</c:v>
                </c:pt>
                <c:pt idx="22171" formatCode="General">
                  <c:v>14.921200000000001</c:v>
                </c:pt>
                <c:pt idx="22172" formatCode="General">
                  <c:v>14.921900000000001</c:v>
                </c:pt>
                <c:pt idx="22173" formatCode="General">
                  <c:v>14.922499999999999</c:v>
                </c:pt>
                <c:pt idx="22174" formatCode="General">
                  <c:v>14.9232</c:v>
                </c:pt>
                <c:pt idx="22175" formatCode="General">
                  <c:v>14.9239</c:v>
                </c:pt>
                <c:pt idx="22176" formatCode="General">
                  <c:v>14.9246</c:v>
                </c:pt>
                <c:pt idx="22177" formatCode="General">
                  <c:v>14.9252</c:v>
                </c:pt>
                <c:pt idx="22178" formatCode="General">
                  <c:v>14.9259</c:v>
                </c:pt>
                <c:pt idx="22179" formatCode="General">
                  <c:v>14.926600000000001</c:v>
                </c:pt>
                <c:pt idx="22180" formatCode="General">
                  <c:v>14.927300000000001</c:v>
                </c:pt>
                <c:pt idx="22181" formatCode="General">
                  <c:v>14.927899999999999</c:v>
                </c:pt>
                <c:pt idx="22182" formatCode="General">
                  <c:v>14.928599999999999</c:v>
                </c:pt>
                <c:pt idx="22183" formatCode="General">
                  <c:v>14.9293</c:v>
                </c:pt>
                <c:pt idx="22184" formatCode="General">
                  <c:v>14.9299</c:v>
                </c:pt>
                <c:pt idx="22185" formatCode="General">
                  <c:v>14.9306</c:v>
                </c:pt>
                <c:pt idx="22186" formatCode="General">
                  <c:v>14.9313</c:v>
                </c:pt>
                <c:pt idx="22187" formatCode="General">
                  <c:v>14.932</c:v>
                </c:pt>
                <c:pt idx="22188" formatCode="General">
                  <c:v>14.932600000000001</c:v>
                </c:pt>
                <c:pt idx="22189" formatCode="General">
                  <c:v>14.933299999999999</c:v>
                </c:pt>
                <c:pt idx="22190" formatCode="General">
                  <c:v>14.933999999999999</c:v>
                </c:pt>
                <c:pt idx="22191" formatCode="General">
                  <c:v>14.934699999999999</c:v>
                </c:pt>
                <c:pt idx="22192" formatCode="General">
                  <c:v>14.9353</c:v>
                </c:pt>
                <c:pt idx="22193" formatCode="General">
                  <c:v>14.936</c:v>
                </c:pt>
                <c:pt idx="22194" formatCode="General">
                  <c:v>14.9367</c:v>
                </c:pt>
                <c:pt idx="22195" formatCode="General">
                  <c:v>14.9373</c:v>
                </c:pt>
                <c:pt idx="22196" formatCode="General">
                  <c:v>14.938000000000001</c:v>
                </c:pt>
                <c:pt idx="22197" formatCode="General">
                  <c:v>14.938700000000001</c:v>
                </c:pt>
                <c:pt idx="22198" formatCode="General">
                  <c:v>14.939399999999999</c:v>
                </c:pt>
                <c:pt idx="22199" formatCode="General">
                  <c:v>14.94</c:v>
                </c:pt>
                <c:pt idx="22200" formatCode="General">
                  <c:v>14.9407</c:v>
                </c:pt>
                <c:pt idx="22201" formatCode="General">
                  <c:v>14.9414</c:v>
                </c:pt>
                <c:pt idx="22202" formatCode="General">
                  <c:v>14.9421</c:v>
                </c:pt>
                <c:pt idx="22203" formatCode="General">
                  <c:v>14.9427</c:v>
                </c:pt>
                <c:pt idx="22204" formatCode="General">
                  <c:v>14.9434</c:v>
                </c:pt>
                <c:pt idx="22205" formatCode="General">
                  <c:v>14.944100000000001</c:v>
                </c:pt>
                <c:pt idx="22206" formatCode="General">
                  <c:v>14.944800000000001</c:v>
                </c:pt>
                <c:pt idx="22207" formatCode="General">
                  <c:v>14.945399999999999</c:v>
                </c:pt>
                <c:pt idx="22208" formatCode="General">
                  <c:v>14.946099999999999</c:v>
                </c:pt>
                <c:pt idx="22209" formatCode="General">
                  <c:v>14.9468</c:v>
                </c:pt>
                <c:pt idx="22210" formatCode="General">
                  <c:v>14.9474</c:v>
                </c:pt>
                <c:pt idx="22211" formatCode="General">
                  <c:v>14.9481</c:v>
                </c:pt>
                <c:pt idx="22212" formatCode="General">
                  <c:v>14.9488</c:v>
                </c:pt>
                <c:pt idx="22213" formatCode="General">
                  <c:v>14.9495</c:v>
                </c:pt>
                <c:pt idx="22214" formatCode="General">
                  <c:v>14.950100000000001</c:v>
                </c:pt>
                <c:pt idx="22215" formatCode="General">
                  <c:v>14.950799999999999</c:v>
                </c:pt>
                <c:pt idx="22216" formatCode="General">
                  <c:v>14.951499999999999</c:v>
                </c:pt>
                <c:pt idx="22217" formatCode="General">
                  <c:v>14.952199999999999</c:v>
                </c:pt>
                <c:pt idx="22218" formatCode="General">
                  <c:v>14.9528</c:v>
                </c:pt>
                <c:pt idx="22219" formatCode="General">
                  <c:v>14.9535</c:v>
                </c:pt>
                <c:pt idx="22220" formatCode="General">
                  <c:v>14.9542</c:v>
                </c:pt>
                <c:pt idx="22221" formatCode="General">
                  <c:v>14.954800000000001</c:v>
                </c:pt>
                <c:pt idx="22222" formatCode="General">
                  <c:v>14.955500000000001</c:v>
                </c:pt>
                <c:pt idx="22223" formatCode="General">
                  <c:v>14.956200000000001</c:v>
                </c:pt>
                <c:pt idx="22224" formatCode="General">
                  <c:v>14.956899999999999</c:v>
                </c:pt>
                <c:pt idx="22225" formatCode="General">
                  <c:v>14.9575</c:v>
                </c:pt>
                <c:pt idx="22226" formatCode="General">
                  <c:v>14.9582</c:v>
                </c:pt>
                <c:pt idx="22227" formatCode="General">
                  <c:v>14.9589</c:v>
                </c:pt>
                <c:pt idx="22228" formatCode="General">
                  <c:v>14.9596</c:v>
                </c:pt>
                <c:pt idx="22229" formatCode="General">
                  <c:v>14.9602</c:v>
                </c:pt>
                <c:pt idx="22230" formatCode="General">
                  <c:v>14.960900000000001</c:v>
                </c:pt>
                <c:pt idx="22231" formatCode="General">
                  <c:v>14.961600000000001</c:v>
                </c:pt>
                <c:pt idx="22232" formatCode="General">
                  <c:v>14.962300000000001</c:v>
                </c:pt>
                <c:pt idx="22233" formatCode="General">
                  <c:v>14.962899999999999</c:v>
                </c:pt>
                <c:pt idx="22234" formatCode="General">
                  <c:v>14.9636</c:v>
                </c:pt>
                <c:pt idx="22235" formatCode="General">
                  <c:v>14.9643</c:v>
                </c:pt>
                <c:pt idx="22236" formatCode="General">
                  <c:v>14.9649</c:v>
                </c:pt>
                <c:pt idx="22237" formatCode="General">
                  <c:v>14.9656</c:v>
                </c:pt>
                <c:pt idx="22238" formatCode="General">
                  <c:v>14.9663</c:v>
                </c:pt>
                <c:pt idx="22239" formatCode="General">
                  <c:v>14.967000000000001</c:v>
                </c:pt>
                <c:pt idx="22240" formatCode="General">
                  <c:v>14.967599999999999</c:v>
                </c:pt>
                <c:pt idx="22241" formatCode="General">
                  <c:v>14.968299999999999</c:v>
                </c:pt>
                <c:pt idx="22242" formatCode="General">
                  <c:v>14.968999999999999</c:v>
                </c:pt>
                <c:pt idx="22243" formatCode="General">
                  <c:v>14.9697</c:v>
                </c:pt>
                <c:pt idx="22244" formatCode="General">
                  <c:v>14.9703</c:v>
                </c:pt>
                <c:pt idx="22245" formatCode="General">
                  <c:v>14.971</c:v>
                </c:pt>
                <c:pt idx="22246" formatCode="General">
                  <c:v>14.9717</c:v>
                </c:pt>
                <c:pt idx="22247" formatCode="General">
                  <c:v>14.972300000000001</c:v>
                </c:pt>
                <c:pt idx="22248" formatCode="General">
                  <c:v>14.973000000000001</c:v>
                </c:pt>
                <c:pt idx="22249" formatCode="General">
                  <c:v>14.973699999999999</c:v>
                </c:pt>
                <c:pt idx="22250" formatCode="General">
                  <c:v>14.974399999999999</c:v>
                </c:pt>
                <c:pt idx="22251" formatCode="General">
                  <c:v>14.975</c:v>
                </c:pt>
                <c:pt idx="22252" formatCode="General">
                  <c:v>14.9757</c:v>
                </c:pt>
                <c:pt idx="22253" formatCode="General">
                  <c:v>14.9764</c:v>
                </c:pt>
                <c:pt idx="22254" formatCode="General">
                  <c:v>14.9771</c:v>
                </c:pt>
                <c:pt idx="22255" formatCode="General">
                  <c:v>14.9777</c:v>
                </c:pt>
                <c:pt idx="22256" formatCode="General">
                  <c:v>14.978400000000001</c:v>
                </c:pt>
                <c:pt idx="22257" formatCode="General">
                  <c:v>14.979100000000001</c:v>
                </c:pt>
                <c:pt idx="22258" formatCode="General">
                  <c:v>14.979699999999999</c:v>
                </c:pt>
                <c:pt idx="22259" formatCode="General">
                  <c:v>14.980399999999999</c:v>
                </c:pt>
                <c:pt idx="22260" formatCode="General">
                  <c:v>14.9811</c:v>
                </c:pt>
                <c:pt idx="22261" formatCode="General">
                  <c:v>14.9818</c:v>
                </c:pt>
                <c:pt idx="22262" formatCode="General">
                  <c:v>14.9824</c:v>
                </c:pt>
                <c:pt idx="22263" formatCode="General">
                  <c:v>14.9831</c:v>
                </c:pt>
                <c:pt idx="22264" formatCode="General">
                  <c:v>14.9838</c:v>
                </c:pt>
                <c:pt idx="22265" formatCode="General">
                  <c:v>14.984500000000001</c:v>
                </c:pt>
                <c:pt idx="22266" formatCode="General">
                  <c:v>14.985099999999999</c:v>
                </c:pt>
                <c:pt idx="22267" formatCode="General">
                  <c:v>14.985799999999999</c:v>
                </c:pt>
                <c:pt idx="22268" formatCode="General">
                  <c:v>14.986499999999999</c:v>
                </c:pt>
                <c:pt idx="22269" formatCode="General">
                  <c:v>14.9872</c:v>
                </c:pt>
                <c:pt idx="22270" formatCode="General">
                  <c:v>14.9878</c:v>
                </c:pt>
                <c:pt idx="22271" formatCode="General">
                  <c:v>14.9885</c:v>
                </c:pt>
                <c:pt idx="22272" formatCode="General">
                  <c:v>14.9892</c:v>
                </c:pt>
                <c:pt idx="22273" formatCode="General">
                  <c:v>14.989800000000001</c:v>
                </c:pt>
                <c:pt idx="22274" formatCode="General">
                  <c:v>14.990500000000001</c:v>
                </c:pt>
                <c:pt idx="22275" formatCode="General">
                  <c:v>14.991199999999999</c:v>
                </c:pt>
                <c:pt idx="22276" formatCode="General">
                  <c:v>14.991899999999999</c:v>
                </c:pt>
                <c:pt idx="22277" formatCode="General">
                  <c:v>14.9925</c:v>
                </c:pt>
                <c:pt idx="22278" formatCode="General">
                  <c:v>14.9932</c:v>
                </c:pt>
                <c:pt idx="22279" formatCode="General">
                  <c:v>14.9939</c:v>
                </c:pt>
                <c:pt idx="22280" formatCode="General">
                  <c:v>14.9946</c:v>
                </c:pt>
                <c:pt idx="22281" formatCode="General">
                  <c:v>14.995200000000001</c:v>
                </c:pt>
                <c:pt idx="22282" formatCode="General">
                  <c:v>14.995900000000001</c:v>
                </c:pt>
                <c:pt idx="22283" formatCode="General">
                  <c:v>14.996600000000001</c:v>
                </c:pt>
                <c:pt idx="22284" formatCode="General">
                  <c:v>14.997199999999999</c:v>
                </c:pt>
                <c:pt idx="22285" formatCode="General">
                  <c:v>14.9979</c:v>
                </c:pt>
                <c:pt idx="22286" formatCode="General">
                  <c:v>14.9986</c:v>
                </c:pt>
                <c:pt idx="22287" formatCode="General">
                  <c:v>14.9993</c:v>
                </c:pt>
                <c:pt idx="22288" formatCode="General">
                  <c:v>14.9999</c:v>
                </c:pt>
                <c:pt idx="22289" formatCode="General">
                  <c:v>15.0006</c:v>
                </c:pt>
                <c:pt idx="22290" formatCode="General">
                  <c:v>15.001300000000001</c:v>
                </c:pt>
                <c:pt idx="22291" formatCode="General">
                  <c:v>15.002000000000001</c:v>
                </c:pt>
                <c:pt idx="22292" formatCode="General">
                  <c:v>15.002599999999999</c:v>
                </c:pt>
                <c:pt idx="22293" formatCode="General">
                  <c:v>15.003299999999999</c:v>
                </c:pt>
                <c:pt idx="22294" formatCode="General">
                  <c:v>15.004</c:v>
                </c:pt>
                <c:pt idx="22295" formatCode="General">
                  <c:v>15.0046</c:v>
                </c:pt>
                <c:pt idx="22296" formatCode="General">
                  <c:v>15.0053</c:v>
                </c:pt>
                <c:pt idx="22297" formatCode="General">
                  <c:v>15.006</c:v>
                </c:pt>
                <c:pt idx="22298" formatCode="General">
                  <c:v>15.0067</c:v>
                </c:pt>
                <c:pt idx="22299" formatCode="General">
                  <c:v>15.007300000000001</c:v>
                </c:pt>
                <c:pt idx="22300" formatCode="General">
                  <c:v>15.007999999999999</c:v>
                </c:pt>
                <c:pt idx="22301" formatCode="General">
                  <c:v>15.008699999999999</c:v>
                </c:pt>
                <c:pt idx="22302" formatCode="General">
                  <c:v>15.009399999999999</c:v>
                </c:pt>
                <c:pt idx="22303" formatCode="General">
                  <c:v>15.01</c:v>
                </c:pt>
                <c:pt idx="22304" formatCode="General">
                  <c:v>15.0107</c:v>
                </c:pt>
                <c:pt idx="22305" formatCode="General">
                  <c:v>15.0114</c:v>
                </c:pt>
                <c:pt idx="22306" formatCode="General">
                  <c:v>15.0121</c:v>
                </c:pt>
                <c:pt idx="22307" formatCode="General">
                  <c:v>15.012700000000001</c:v>
                </c:pt>
                <c:pt idx="22308" formatCode="General">
                  <c:v>15.013400000000001</c:v>
                </c:pt>
                <c:pt idx="22309" formatCode="General">
                  <c:v>15.014099999999999</c:v>
                </c:pt>
                <c:pt idx="22310" formatCode="General">
                  <c:v>15.014699999999999</c:v>
                </c:pt>
                <c:pt idx="22311" formatCode="General">
                  <c:v>15.0154</c:v>
                </c:pt>
                <c:pt idx="22312" formatCode="General">
                  <c:v>15.0161</c:v>
                </c:pt>
                <c:pt idx="22313" formatCode="General">
                  <c:v>15.0168</c:v>
                </c:pt>
                <c:pt idx="22314" formatCode="General">
                  <c:v>15.0174</c:v>
                </c:pt>
                <c:pt idx="22315" formatCode="General">
                  <c:v>15.0181</c:v>
                </c:pt>
                <c:pt idx="22316" formatCode="General">
                  <c:v>15.018800000000001</c:v>
                </c:pt>
                <c:pt idx="22317" formatCode="General">
                  <c:v>15.019500000000001</c:v>
                </c:pt>
                <c:pt idx="22318" formatCode="General">
                  <c:v>15.020099999999999</c:v>
                </c:pt>
                <c:pt idx="22319" formatCode="General">
                  <c:v>15.020799999999999</c:v>
                </c:pt>
                <c:pt idx="22320" formatCode="General">
                  <c:v>15.0215</c:v>
                </c:pt>
                <c:pt idx="22321" formatCode="General">
                  <c:v>15.0221</c:v>
                </c:pt>
                <c:pt idx="22322" formatCode="General">
                  <c:v>15.0228</c:v>
                </c:pt>
                <c:pt idx="22323" formatCode="General">
                  <c:v>15.0235</c:v>
                </c:pt>
                <c:pt idx="22324" formatCode="General">
                  <c:v>15.0242</c:v>
                </c:pt>
                <c:pt idx="22325" formatCode="General">
                  <c:v>15.024800000000001</c:v>
                </c:pt>
                <c:pt idx="22326" formatCode="General">
                  <c:v>15.025499999999999</c:v>
                </c:pt>
                <c:pt idx="22327" formatCode="General">
                  <c:v>15.026199999999999</c:v>
                </c:pt>
                <c:pt idx="22328" formatCode="General">
                  <c:v>15.026899999999999</c:v>
                </c:pt>
                <c:pt idx="22329" formatCode="General">
                  <c:v>15.0275</c:v>
                </c:pt>
                <c:pt idx="22330" formatCode="General">
                  <c:v>15.0282</c:v>
                </c:pt>
                <c:pt idx="22331" formatCode="General">
                  <c:v>15.0289</c:v>
                </c:pt>
                <c:pt idx="22332" formatCode="General">
                  <c:v>15.0296</c:v>
                </c:pt>
                <c:pt idx="22333" formatCode="General">
                  <c:v>15.030200000000001</c:v>
                </c:pt>
                <c:pt idx="22334" formatCode="General">
                  <c:v>15.030900000000001</c:v>
                </c:pt>
                <c:pt idx="22335" formatCode="General">
                  <c:v>15.031599999999999</c:v>
                </c:pt>
                <c:pt idx="22336" formatCode="General">
                  <c:v>15.0322</c:v>
                </c:pt>
                <c:pt idx="22337" formatCode="General">
                  <c:v>15.0329</c:v>
                </c:pt>
                <c:pt idx="22338" formatCode="General">
                  <c:v>15.0336</c:v>
                </c:pt>
                <c:pt idx="22339" formatCode="General">
                  <c:v>15.0343</c:v>
                </c:pt>
                <c:pt idx="22340" formatCode="General">
                  <c:v>15.0349</c:v>
                </c:pt>
                <c:pt idx="22341" formatCode="General">
                  <c:v>15.035600000000001</c:v>
                </c:pt>
                <c:pt idx="22342" formatCode="General">
                  <c:v>15.036300000000001</c:v>
                </c:pt>
                <c:pt idx="22343" formatCode="General">
                  <c:v>15.037000000000001</c:v>
                </c:pt>
                <c:pt idx="22344" formatCode="General">
                  <c:v>15.037599999999999</c:v>
                </c:pt>
                <c:pt idx="22345" formatCode="General">
                  <c:v>15.0383</c:v>
                </c:pt>
                <c:pt idx="22346" formatCode="General">
                  <c:v>15.039</c:v>
                </c:pt>
                <c:pt idx="22347" formatCode="General">
                  <c:v>15.0396</c:v>
                </c:pt>
                <c:pt idx="22348" formatCode="General">
                  <c:v>15.0403</c:v>
                </c:pt>
                <c:pt idx="22349" formatCode="General">
                  <c:v>15.041</c:v>
                </c:pt>
                <c:pt idx="22350" formatCode="General">
                  <c:v>15.041700000000001</c:v>
                </c:pt>
                <c:pt idx="22351" formatCode="General">
                  <c:v>15.042299999999999</c:v>
                </c:pt>
                <c:pt idx="22352" formatCode="General">
                  <c:v>15.042999999999999</c:v>
                </c:pt>
                <c:pt idx="22353" formatCode="General">
                  <c:v>15.043699999999999</c:v>
                </c:pt>
                <c:pt idx="22354" formatCode="General">
                  <c:v>15.0444</c:v>
                </c:pt>
                <c:pt idx="22355" formatCode="General">
                  <c:v>15.045</c:v>
                </c:pt>
                <c:pt idx="22356" formatCode="General">
                  <c:v>15.0457</c:v>
                </c:pt>
                <c:pt idx="22357" formatCode="General">
                  <c:v>15.0464</c:v>
                </c:pt>
                <c:pt idx="22358" formatCode="General">
                  <c:v>15.047000000000001</c:v>
                </c:pt>
                <c:pt idx="22359" formatCode="General">
                  <c:v>15.047700000000001</c:v>
                </c:pt>
                <c:pt idx="22360" formatCode="General">
                  <c:v>15.048400000000001</c:v>
                </c:pt>
                <c:pt idx="22361" formatCode="General">
                  <c:v>15.049099999999999</c:v>
                </c:pt>
                <c:pt idx="22362" formatCode="General">
                  <c:v>15.0497</c:v>
                </c:pt>
                <c:pt idx="22363" formatCode="General">
                  <c:v>15.0504</c:v>
                </c:pt>
                <c:pt idx="22364" formatCode="General">
                  <c:v>15.0511</c:v>
                </c:pt>
                <c:pt idx="22365" formatCode="General">
                  <c:v>15.0518</c:v>
                </c:pt>
                <c:pt idx="22366" formatCode="General">
                  <c:v>15.0524</c:v>
                </c:pt>
                <c:pt idx="22367" formatCode="General">
                  <c:v>15.053100000000001</c:v>
                </c:pt>
                <c:pt idx="22368" formatCode="General">
                  <c:v>15.053800000000001</c:v>
                </c:pt>
                <c:pt idx="22369" formatCode="General">
                  <c:v>15.054500000000001</c:v>
                </c:pt>
                <c:pt idx="22370" formatCode="General">
                  <c:v>15.055099999999999</c:v>
                </c:pt>
                <c:pt idx="22371" formatCode="General">
                  <c:v>15.0558</c:v>
                </c:pt>
                <c:pt idx="22372" formatCode="General">
                  <c:v>15.0565</c:v>
                </c:pt>
                <c:pt idx="22373" formatCode="General">
                  <c:v>15.0571</c:v>
                </c:pt>
                <c:pt idx="22374" formatCode="General">
                  <c:v>15.0578</c:v>
                </c:pt>
                <c:pt idx="22375" formatCode="General">
                  <c:v>15.0585</c:v>
                </c:pt>
                <c:pt idx="22376" formatCode="General">
                  <c:v>15.059200000000001</c:v>
                </c:pt>
                <c:pt idx="22377" formatCode="General">
                  <c:v>15.059799999999999</c:v>
                </c:pt>
                <c:pt idx="22378" formatCode="General">
                  <c:v>15.060499999999999</c:v>
                </c:pt>
                <c:pt idx="22379" formatCode="General">
                  <c:v>15.061199999999999</c:v>
                </c:pt>
                <c:pt idx="22380" formatCode="General">
                  <c:v>15.0619</c:v>
                </c:pt>
                <c:pt idx="22381" formatCode="General">
                  <c:v>15.0625</c:v>
                </c:pt>
                <c:pt idx="22382" formatCode="General">
                  <c:v>15.0632</c:v>
                </c:pt>
                <c:pt idx="22383" formatCode="General">
                  <c:v>15.0639</c:v>
                </c:pt>
                <c:pt idx="22384" formatCode="General">
                  <c:v>15.064500000000001</c:v>
                </c:pt>
                <c:pt idx="22385" formatCode="General">
                  <c:v>15.065200000000001</c:v>
                </c:pt>
                <c:pt idx="22386" formatCode="General">
                  <c:v>15.065899999999999</c:v>
                </c:pt>
                <c:pt idx="22387" formatCode="General">
                  <c:v>15.066599999999999</c:v>
                </c:pt>
                <c:pt idx="22388" formatCode="General">
                  <c:v>15.0672</c:v>
                </c:pt>
                <c:pt idx="22389" formatCode="General">
                  <c:v>15.0679</c:v>
                </c:pt>
                <c:pt idx="22390" formatCode="General">
                  <c:v>15.0686</c:v>
                </c:pt>
                <c:pt idx="22391" formatCode="General">
                  <c:v>15.0693</c:v>
                </c:pt>
                <c:pt idx="22392" formatCode="General">
                  <c:v>15.069900000000001</c:v>
                </c:pt>
                <c:pt idx="22393" formatCode="General">
                  <c:v>15.070600000000001</c:v>
                </c:pt>
                <c:pt idx="22394" formatCode="General">
                  <c:v>15.071300000000001</c:v>
                </c:pt>
                <c:pt idx="22395" formatCode="General">
                  <c:v>15.071999999999999</c:v>
                </c:pt>
                <c:pt idx="22396" formatCode="General">
                  <c:v>15.0726</c:v>
                </c:pt>
                <c:pt idx="22397" formatCode="General">
                  <c:v>15.0733</c:v>
                </c:pt>
                <c:pt idx="22398" formatCode="General">
                  <c:v>15.074</c:v>
                </c:pt>
                <c:pt idx="22399" formatCode="General">
                  <c:v>15.0746</c:v>
                </c:pt>
                <c:pt idx="22400" formatCode="General">
                  <c:v>15.0753</c:v>
                </c:pt>
                <c:pt idx="22401" formatCode="General">
                  <c:v>15.076000000000001</c:v>
                </c:pt>
                <c:pt idx="22402" formatCode="General">
                  <c:v>15.076700000000001</c:v>
                </c:pt>
                <c:pt idx="22403" formatCode="General">
                  <c:v>15.077299999999999</c:v>
                </c:pt>
                <c:pt idx="22404" formatCode="General">
                  <c:v>15.077999999999999</c:v>
                </c:pt>
                <c:pt idx="22405" formatCode="General">
                  <c:v>15.0787</c:v>
                </c:pt>
                <c:pt idx="22406" formatCode="General">
                  <c:v>15.0794</c:v>
                </c:pt>
                <c:pt idx="22407" formatCode="General">
                  <c:v>15.08</c:v>
                </c:pt>
                <c:pt idx="22408" formatCode="General">
                  <c:v>15.0807</c:v>
                </c:pt>
                <c:pt idx="22409" formatCode="General">
                  <c:v>15.0814</c:v>
                </c:pt>
                <c:pt idx="22410" formatCode="General">
                  <c:v>15.082000000000001</c:v>
                </c:pt>
                <c:pt idx="22411" formatCode="General">
                  <c:v>15.082700000000001</c:v>
                </c:pt>
                <c:pt idx="22412" formatCode="General">
                  <c:v>15.083399999999999</c:v>
                </c:pt>
                <c:pt idx="22413" formatCode="General">
                  <c:v>15.084099999999999</c:v>
                </c:pt>
                <c:pt idx="22414" formatCode="General">
                  <c:v>15.0847</c:v>
                </c:pt>
                <c:pt idx="22415" formatCode="General">
                  <c:v>15.0854</c:v>
                </c:pt>
                <c:pt idx="22416" formatCode="General">
                  <c:v>15.0861</c:v>
                </c:pt>
                <c:pt idx="22417" formatCode="General">
                  <c:v>15.0868</c:v>
                </c:pt>
                <c:pt idx="22418" formatCode="General">
                  <c:v>15.087400000000001</c:v>
                </c:pt>
                <c:pt idx="22419" formatCode="General">
                  <c:v>15.088100000000001</c:v>
                </c:pt>
                <c:pt idx="22420" formatCode="General">
                  <c:v>15.088800000000001</c:v>
                </c:pt>
                <c:pt idx="22421" formatCode="General">
                  <c:v>15.089399999999999</c:v>
                </c:pt>
                <c:pt idx="22422" formatCode="General">
                  <c:v>15.0901</c:v>
                </c:pt>
                <c:pt idx="22423" formatCode="General">
                  <c:v>15.0908</c:v>
                </c:pt>
                <c:pt idx="22424" formatCode="General">
                  <c:v>15.0915</c:v>
                </c:pt>
                <c:pt idx="22425" formatCode="General">
                  <c:v>15.0921</c:v>
                </c:pt>
                <c:pt idx="22426" formatCode="General">
                  <c:v>15.0928</c:v>
                </c:pt>
                <c:pt idx="22427" formatCode="General">
                  <c:v>15.093500000000001</c:v>
                </c:pt>
                <c:pt idx="22428" formatCode="General">
                  <c:v>15.094200000000001</c:v>
                </c:pt>
                <c:pt idx="22429" formatCode="General">
                  <c:v>15.094799999999999</c:v>
                </c:pt>
                <c:pt idx="22430" formatCode="General">
                  <c:v>15.095499999999999</c:v>
                </c:pt>
                <c:pt idx="22431" formatCode="General">
                  <c:v>15.0962</c:v>
                </c:pt>
                <c:pt idx="22432" formatCode="General">
                  <c:v>15.0969</c:v>
                </c:pt>
                <c:pt idx="22433" formatCode="General">
                  <c:v>15.0975</c:v>
                </c:pt>
                <c:pt idx="22434" formatCode="General">
                  <c:v>15.0982</c:v>
                </c:pt>
                <c:pt idx="22435" formatCode="General">
                  <c:v>15.0989</c:v>
                </c:pt>
                <c:pt idx="22436" formatCode="General">
                  <c:v>15.099500000000001</c:v>
                </c:pt>
                <c:pt idx="22437" formatCode="General">
                  <c:v>15.100199999999999</c:v>
                </c:pt>
                <c:pt idx="22438" formatCode="General">
                  <c:v>15.100899999999999</c:v>
                </c:pt>
                <c:pt idx="22439" formatCode="General">
                  <c:v>15.101599999999999</c:v>
                </c:pt>
                <c:pt idx="22440" formatCode="General">
                  <c:v>15.1022</c:v>
                </c:pt>
                <c:pt idx="22441" formatCode="General">
                  <c:v>15.1029</c:v>
                </c:pt>
                <c:pt idx="22442" formatCode="General">
                  <c:v>15.1036</c:v>
                </c:pt>
                <c:pt idx="22443" formatCode="General">
                  <c:v>15.1043</c:v>
                </c:pt>
                <c:pt idx="22444" formatCode="General">
                  <c:v>15.104900000000001</c:v>
                </c:pt>
                <c:pt idx="22445" formatCode="General">
                  <c:v>15.105600000000001</c:v>
                </c:pt>
                <c:pt idx="22446" formatCode="General">
                  <c:v>15.106299999999999</c:v>
                </c:pt>
                <c:pt idx="22447" formatCode="General">
                  <c:v>15.1069</c:v>
                </c:pt>
                <c:pt idx="22448" formatCode="General">
                  <c:v>15.1076</c:v>
                </c:pt>
                <c:pt idx="22449" formatCode="General">
                  <c:v>15.1083</c:v>
                </c:pt>
                <c:pt idx="22450" formatCode="General">
                  <c:v>15.109</c:v>
                </c:pt>
                <c:pt idx="22451" formatCode="General">
                  <c:v>15.1096</c:v>
                </c:pt>
                <c:pt idx="22452" formatCode="General">
                  <c:v>15.110300000000001</c:v>
                </c:pt>
                <c:pt idx="22453" formatCode="General">
                  <c:v>15.111000000000001</c:v>
                </c:pt>
                <c:pt idx="22454" formatCode="General">
                  <c:v>15.111700000000001</c:v>
                </c:pt>
                <c:pt idx="22455" formatCode="General">
                  <c:v>15.112299999999999</c:v>
                </c:pt>
                <c:pt idx="22456" formatCode="General">
                  <c:v>15.113</c:v>
                </c:pt>
                <c:pt idx="22457" formatCode="General">
                  <c:v>15.1137</c:v>
                </c:pt>
                <c:pt idx="22458" formatCode="General">
                  <c:v>15.1143</c:v>
                </c:pt>
                <c:pt idx="22459" formatCode="General">
                  <c:v>15.115</c:v>
                </c:pt>
                <c:pt idx="22460" formatCode="General">
                  <c:v>15.1157</c:v>
                </c:pt>
                <c:pt idx="22461" formatCode="General">
                  <c:v>15.116400000000001</c:v>
                </c:pt>
                <c:pt idx="22462" formatCode="General">
                  <c:v>15.117000000000001</c:v>
                </c:pt>
                <c:pt idx="22463" formatCode="General">
                  <c:v>15.117699999999999</c:v>
                </c:pt>
                <c:pt idx="22464" formatCode="General">
                  <c:v>15.118399999999999</c:v>
                </c:pt>
                <c:pt idx="22465" formatCode="General">
                  <c:v>15.1191</c:v>
                </c:pt>
                <c:pt idx="22466" formatCode="General">
                  <c:v>15.1197</c:v>
                </c:pt>
                <c:pt idx="22467" formatCode="General">
                  <c:v>15.1204</c:v>
                </c:pt>
                <c:pt idx="22468" formatCode="General">
                  <c:v>15.1211</c:v>
                </c:pt>
                <c:pt idx="22469" formatCode="General">
                  <c:v>15.1218</c:v>
                </c:pt>
                <c:pt idx="22470" formatCode="General">
                  <c:v>15.122400000000001</c:v>
                </c:pt>
                <c:pt idx="22471" formatCode="General">
                  <c:v>15.123100000000001</c:v>
                </c:pt>
                <c:pt idx="22472" formatCode="General">
                  <c:v>15.123799999999999</c:v>
                </c:pt>
                <c:pt idx="22473" formatCode="General">
                  <c:v>15.1244</c:v>
                </c:pt>
                <c:pt idx="22474" formatCode="General">
                  <c:v>15.1251</c:v>
                </c:pt>
                <c:pt idx="22475" formatCode="General">
                  <c:v>15.1258</c:v>
                </c:pt>
                <c:pt idx="22476" formatCode="General">
                  <c:v>15.1265</c:v>
                </c:pt>
                <c:pt idx="22477" formatCode="General">
                  <c:v>15.1271</c:v>
                </c:pt>
                <c:pt idx="22478" formatCode="General">
                  <c:v>15.127800000000001</c:v>
                </c:pt>
                <c:pt idx="22479" formatCode="General">
                  <c:v>15.128500000000001</c:v>
                </c:pt>
                <c:pt idx="22480" formatCode="General">
                  <c:v>15.129200000000001</c:v>
                </c:pt>
                <c:pt idx="22481" formatCode="General">
                  <c:v>15.129799999999999</c:v>
                </c:pt>
                <c:pt idx="22482" formatCode="General">
                  <c:v>15.1305</c:v>
                </c:pt>
                <c:pt idx="22483" formatCode="General">
                  <c:v>15.1312</c:v>
                </c:pt>
                <c:pt idx="22484" formatCode="General">
                  <c:v>15.1318</c:v>
                </c:pt>
                <c:pt idx="22485" formatCode="General">
                  <c:v>15.1325</c:v>
                </c:pt>
                <c:pt idx="22486" formatCode="General">
                  <c:v>15.1332</c:v>
                </c:pt>
                <c:pt idx="22487" formatCode="General">
                  <c:v>15.133900000000001</c:v>
                </c:pt>
                <c:pt idx="22488" formatCode="General">
                  <c:v>15.134499999999999</c:v>
                </c:pt>
                <c:pt idx="22489" formatCode="General">
                  <c:v>15.135199999999999</c:v>
                </c:pt>
                <c:pt idx="22490" formatCode="General">
                  <c:v>15.135899999999999</c:v>
                </c:pt>
                <c:pt idx="22491" formatCode="General">
                  <c:v>15.1366</c:v>
                </c:pt>
                <c:pt idx="22492" formatCode="General">
                  <c:v>15.1372</c:v>
                </c:pt>
                <c:pt idx="22493" formatCode="General">
                  <c:v>15.1379</c:v>
                </c:pt>
                <c:pt idx="22494" formatCode="General">
                  <c:v>15.1386</c:v>
                </c:pt>
                <c:pt idx="22495" formatCode="General">
                  <c:v>15.1393</c:v>
                </c:pt>
                <c:pt idx="22496" formatCode="General">
                  <c:v>15.139900000000001</c:v>
                </c:pt>
                <c:pt idx="22497" formatCode="General">
                  <c:v>15.140599999999999</c:v>
                </c:pt>
                <c:pt idx="22498" formatCode="General">
                  <c:v>15.141299999999999</c:v>
                </c:pt>
                <c:pt idx="22499" formatCode="General">
                  <c:v>15.1419</c:v>
                </c:pt>
                <c:pt idx="22500" formatCode="General">
                  <c:v>15.1426</c:v>
                </c:pt>
                <c:pt idx="22501" formatCode="General">
                  <c:v>15.1433</c:v>
                </c:pt>
                <c:pt idx="22502" formatCode="General">
                  <c:v>15.144</c:v>
                </c:pt>
                <c:pt idx="22503" formatCode="General">
                  <c:v>15.144600000000001</c:v>
                </c:pt>
                <c:pt idx="22504" formatCode="General">
                  <c:v>15.145300000000001</c:v>
                </c:pt>
                <c:pt idx="22505" formatCode="General">
                  <c:v>15.146000000000001</c:v>
                </c:pt>
                <c:pt idx="22506" formatCode="General">
                  <c:v>15.146699999999999</c:v>
                </c:pt>
                <c:pt idx="22507" formatCode="General">
                  <c:v>15.1473</c:v>
                </c:pt>
                <c:pt idx="22508" formatCode="General">
                  <c:v>15.148</c:v>
                </c:pt>
                <c:pt idx="22509" formatCode="General">
                  <c:v>15.1487</c:v>
                </c:pt>
                <c:pt idx="22510" formatCode="General">
                  <c:v>15.1493</c:v>
                </c:pt>
                <c:pt idx="22511" formatCode="General">
                  <c:v>15.15</c:v>
                </c:pt>
                <c:pt idx="22512" formatCode="General">
                  <c:v>15.150700000000001</c:v>
                </c:pt>
                <c:pt idx="22513" formatCode="General">
                  <c:v>15.151400000000001</c:v>
                </c:pt>
                <c:pt idx="22514" formatCode="General">
                  <c:v>15.151999999999999</c:v>
                </c:pt>
                <c:pt idx="22515" formatCode="General">
                  <c:v>15.152699999999999</c:v>
                </c:pt>
                <c:pt idx="22516" formatCode="General">
                  <c:v>15.1534</c:v>
                </c:pt>
                <c:pt idx="22517" formatCode="General">
                  <c:v>15.1541</c:v>
                </c:pt>
                <c:pt idx="22518" formatCode="General">
                  <c:v>15.1547</c:v>
                </c:pt>
                <c:pt idx="22519" formatCode="General">
                  <c:v>15.1554</c:v>
                </c:pt>
                <c:pt idx="22520" formatCode="General">
                  <c:v>15.1561</c:v>
                </c:pt>
                <c:pt idx="22521" formatCode="General">
                  <c:v>15.156700000000001</c:v>
                </c:pt>
                <c:pt idx="22522" formatCode="General">
                  <c:v>15.157400000000001</c:v>
                </c:pt>
                <c:pt idx="22523" formatCode="General">
                  <c:v>15.158099999999999</c:v>
                </c:pt>
                <c:pt idx="22524" formatCode="General">
                  <c:v>15.158799999999999</c:v>
                </c:pt>
                <c:pt idx="22525" formatCode="General">
                  <c:v>15.1594</c:v>
                </c:pt>
                <c:pt idx="22526" formatCode="General">
                  <c:v>15.1601</c:v>
                </c:pt>
                <c:pt idx="22527" formatCode="General">
                  <c:v>15.1608</c:v>
                </c:pt>
                <c:pt idx="22528" formatCode="General">
                  <c:v>15.1615</c:v>
                </c:pt>
                <c:pt idx="22529" formatCode="General">
                  <c:v>15.162100000000001</c:v>
                </c:pt>
                <c:pt idx="22530" formatCode="General">
                  <c:v>15.162800000000001</c:v>
                </c:pt>
                <c:pt idx="22531" formatCode="General">
                  <c:v>15.163500000000001</c:v>
                </c:pt>
                <c:pt idx="22532" formatCode="General">
                  <c:v>15.164199999999999</c:v>
                </c:pt>
                <c:pt idx="22533" formatCode="General">
                  <c:v>15.1648</c:v>
                </c:pt>
                <c:pt idx="22534" formatCode="General">
                  <c:v>15.1655</c:v>
                </c:pt>
                <c:pt idx="22535" formatCode="General">
                  <c:v>15.1662</c:v>
                </c:pt>
                <c:pt idx="22536" formatCode="General">
                  <c:v>15.1668</c:v>
                </c:pt>
                <c:pt idx="22537" formatCode="General">
                  <c:v>15.1675</c:v>
                </c:pt>
                <c:pt idx="22538" formatCode="General">
                  <c:v>15.168200000000001</c:v>
                </c:pt>
                <c:pt idx="22539" formatCode="General">
                  <c:v>15.168900000000001</c:v>
                </c:pt>
                <c:pt idx="22540" formatCode="General">
                  <c:v>15.169499999999999</c:v>
                </c:pt>
                <c:pt idx="22541" formatCode="General">
                  <c:v>15.170199999999999</c:v>
                </c:pt>
                <c:pt idx="22542" formatCode="General">
                  <c:v>15.1709</c:v>
                </c:pt>
                <c:pt idx="22543" formatCode="General">
                  <c:v>15.1716</c:v>
                </c:pt>
                <c:pt idx="22544" formatCode="General">
                  <c:v>15.1722</c:v>
                </c:pt>
                <c:pt idx="22545" formatCode="General">
                  <c:v>15.1729</c:v>
                </c:pt>
                <c:pt idx="22546" formatCode="General">
                  <c:v>15.1736</c:v>
                </c:pt>
                <c:pt idx="22547" formatCode="General">
                  <c:v>15.174200000000001</c:v>
                </c:pt>
                <c:pt idx="22548" formatCode="General">
                  <c:v>15.174899999999999</c:v>
                </c:pt>
                <c:pt idx="22549" formatCode="General">
                  <c:v>15.175599999999999</c:v>
                </c:pt>
                <c:pt idx="22550" formatCode="General">
                  <c:v>15.176299999999999</c:v>
                </c:pt>
                <c:pt idx="22551" formatCode="General">
                  <c:v>15.1769</c:v>
                </c:pt>
                <c:pt idx="22552" formatCode="General">
                  <c:v>15.1776</c:v>
                </c:pt>
                <c:pt idx="22553" formatCode="General">
                  <c:v>15.1783</c:v>
                </c:pt>
                <c:pt idx="22554" formatCode="General">
                  <c:v>15.179</c:v>
                </c:pt>
                <c:pt idx="22555" formatCode="General">
                  <c:v>15.179600000000001</c:v>
                </c:pt>
                <c:pt idx="22556" formatCode="General">
                  <c:v>15.180300000000001</c:v>
                </c:pt>
                <c:pt idx="22557" formatCode="General">
                  <c:v>15.180999999999999</c:v>
                </c:pt>
                <c:pt idx="22558" formatCode="General">
                  <c:v>15.181699999999999</c:v>
                </c:pt>
                <c:pt idx="22559" formatCode="General">
                  <c:v>15.1823</c:v>
                </c:pt>
                <c:pt idx="22560" formatCode="General">
                  <c:v>15.183</c:v>
                </c:pt>
                <c:pt idx="22561" formatCode="General">
                  <c:v>15.1837</c:v>
                </c:pt>
                <c:pt idx="22562" formatCode="General">
                  <c:v>15.1843</c:v>
                </c:pt>
                <c:pt idx="22563" formatCode="General">
                  <c:v>15.185</c:v>
                </c:pt>
                <c:pt idx="22564" formatCode="General">
                  <c:v>15.185700000000001</c:v>
                </c:pt>
                <c:pt idx="22565" formatCode="General">
                  <c:v>15.186400000000001</c:v>
                </c:pt>
                <c:pt idx="22566" formatCode="General">
                  <c:v>15.186999999999999</c:v>
                </c:pt>
                <c:pt idx="22567" formatCode="General">
                  <c:v>15.1877</c:v>
                </c:pt>
                <c:pt idx="22568" formatCode="General">
                  <c:v>15.1884</c:v>
                </c:pt>
                <c:pt idx="22569" formatCode="General">
                  <c:v>15.1891</c:v>
                </c:pt>
                <c:pt idx="22570" formatCode="General">
                  <c:v>15.1897</c:v>
                </c:pt>
                <c:pt idx="22571" formatCode="General">
                  <c:v>15.1904</c:v>
                </c:pt>
                <c:pt idx="22572" formatCode="General">
                  <c:v>15.1911</c:v>
                </c:pt>
                <c:pt idx="22573" formatCode="General">
                  <c:v>15.191700000000001</c:v>
                </c:pt>
                <c:pt idx="22574" formatCode="General">
                  <c:v>15.192399999999999</c:v>
                </c:pt>
                <c:pt idx="22575" formatCode="General">
                  <c:v>15.193099999999999</c:v>
                </c:pt>
                <c:pt idx="22576" formatCode="General">
                  <c:v>15.1938</c:v>
                </c:pt>
                <c:pt idx="22577" formatCode="General">
                  <c:v>15.1944</c:v>
                </c:pt>
                <c:pt idx="22578" formatCode="General">
                  <c:v>15.1951</c:v>
                </c:pt>
                <c:pt idx="22579" formatCode="General">
                  <c:v>15.1958</c:v>
                </c:pt>
                <c:pt idx="22580" formatCode="General">
                  <c:v>15.1965</c:v>
                </c:pt>
                <c:pt idx="22581" formatCode="General">
                  <c:v>15.197100000000001</c:v>
                </c:pt>
                <c:pt idx="22582" formatCode="General">
                  <c:v>15.197800000000001</c:v>
                </c:pt>
                <c:pt idx="22583" formatCode="General">
                  <c:v>15.198499999999999</c:v>
                </c:pt>
                <c:pt idx="22584" formatCode="General">
                  <c:v>15.1991</c:v>
                </c:pt>
                <c:pt idx="22585" formatCode="General">
                  <c:v>15.1998</c:v>
                </c:pt>
                <c:pt idx="22586" formatCode="General">
                  <c:v>15.2005</c:v>
                </c:pt>
                <c:pt idx="22587" formatCode="General">
                  <c:v>15.2012</c:v>
                </c:pt>
                <c:pt idx="22588" formatCode="General">
                  <c:v>15.2018</c:v>
                </c:pt>
                <c:pt idx="22589" formatCode="General">
                  <c:v>15.202500000000001</c:v>
                </c:pt>
                <c:pt idx="22590" formatCode="General">
                  <c:v>15.203200000000001</c:v>
                </c:pt>
                <c:pt idx="22591" formatCode="General">
                  <c:v>15.203900000000001</c:v>
                </c:pt>
                <c:pt idx="22592" formatCode="General">
                  <c:v>15.204499999999999</c:v>
                </c:pt>
                <c:pt idx="22593" formatCode="General">
                  <c:v>15.2052</c:v>
                </c:pt>
                <c:pt idx="22594" formatCode="General">
                  <c:v>15.2059</c:v>
                </c:pt>
                <c:pt idx="22595" formatCode="General">
                  <c:v>15.2066</c:v>
                </c:pt>
                <c:pt idx="22596" formatCode="General">
                  <c:v>15.2072</c:v>
                </c:pt>
                <c:pt idx="22597" formatCode="General">
                  <c:v>15.2079</c:v>
                </c:pt>
                <c:pt idx="22598" formatCode="General">
                  <c:v>15.208600000000001</c:v>
                </c:pt>
                <c:pt idx="22599" formatCode="General">
                  <c:v>15.209199999999999</c:v>
                </c:pt>
                <c:pt idx="22600" formatCode="General">
                  <c:v>15.209899999999999</c:v>
                </c:pt>
                <c:pt idx="22601" formatCode="General">
                  <c:v>15.210599999999999</c:v>
                </c:pt>
                <c:pt idx="22602" formatCode="General">
                  <c:v>15.2113</c:v>
                </c:pt>
                <c:pt idx="22603" formatCode="General">
                  <c:v>15.2119</c:v>
                </c:pt>
                <c:pt idx="22604" formatCode="General">
                  <c:v>15.2126</c:v>
                </c:pt>
                <c:pt idx="22605" formatCode="General">
                  <c:v>15.2133</c:v>
                </c:pt>
                <c:pt idx="22606" formatCode="General">
                  <c:v>15.214</c:v>
                </c:pt>
                <c:pt idx="22607" formatCode="General">
                  <c:v>15.214600000000001</c:v>
                </c:pt>
                <c:pt idx="22608" formatCode="General">
                  <c:v>15.215299999999999</c:v>
                </c:pt>
                <c:pt idx="22609" formatCode="General">
                  <c:v>15.215999999999999</c:v>
                </c:pt>
                <c:pt idx="22610" formatCode="General">
                  <c:v>15.2166</c:v>
                </c:pt>
                <c:pt idx="22611" formatCode="General">
                  <c:v>15.2173</c:v>
                </c:pt>
                <c:pt idx="22612" formatCode="General">
                  <c:v>15.218</c:v>
                </c:pt>
                <c:pt idx="22613" formatCode="General">
                  <c:v>15.2187</c:v>
                </c:pt>
                <c:pt idx="22614" formatCode="General">
                  <c:v>15.2193</c:v>
                </c:pt>
                <c:pt idx="22615" formatCode="General">
                  <c:v>15.22</c:v>
                </c:pt>
                <c:pt idx="22616" formatCode="General">
                  <c:v>15.220700000000001</c:v>
                </c:pt>
                <c:pt idx="22617" formatCode="General">
                  <c:v>15.221399999999999</c:v>
                </c:pt>
                <c:pt idx="22618" formatCode="General">
                  <c:v>15.222</c:v>
                </c:pt>
                <c:pt idx="22619" formatCode="General">
                  <c:v>15.2227</c:v>
                </c:pt>
                <c:pt idx="22620" formatCode="General">
                  <c:v>15.2234</c:v>
                </c:pt>
                <c:pt idx="22621" formatCode="General">
                  <c:v>15.224</c:v>
                </c:pt>
                <c:pt idx="22622" formatCode="General">
                  <c:v>15.2247</c:v>
                </c:pt>
                <c:pt idx="22623" formatCode="General">
                  <c:v>15.2254</c:v>
                </c:pt>
                <c:pt idx="22624" formatCode="General">
                  <c:v>15.226100000000001</c:v>
                </c:pt>
                <c:pt idx="22625" formatCode="General">
                  <c:v>15.226699999999999</c:v>
                </c:pt>
                <c:pt idx="22626" formatCode="General">
                  <c:v>15.227399999999999</c:v>
                </c:pt>
                <c:pt idx="22627" formatCode="General">
                  <c:v>15.2281</c:v>
                </c:pt>
                <c:pt idx="22628" formatCode="General">
                  <c:v>15.2288</c:v>
                </c:pt>
                <c:pt idx="22629" formatCode="General">
                  <c:v>15.2294</c:v>
                </c:pt>
                <c:pt idx="22630" formatCode="General">
                  <c:v>15.2301</c:v>
                </c:pt>
                <c:pt idx="22631" formatCode="General">
                  <c:v>15.2308</c:v>
                </c:pt>
                <c:pt idx="22632" formatCode="General">
                  <c:v>15.2315</c:v>
                </c:pt>
                <c:pt idx="22633" formatCode="General">
                  <c:v>15.232100000000001</c:v>
                </c:pt>
                <c:pt idx="22634" formatCode="General">
                  <c:v>15.232799999999999</c:v>
                </c:pt>
                <c:pt idx="22635" formatCode="General">
                  <c:v>15.233499999999999</c:v>
                </c:pt>
                <c:pt idx="22636" formatCode="General">
                  <c:v>15.2341</c:v>
                </c:pt>
                <c:pt idx="22637" formatCode="General">
                  <c:v>15.2348</c:v>
                </c:pt>
                <c:pt idx="22638" formatCode="General">
                  <c:v>15.2355</c:v>
                </c:pt>
                <c:pt idx="22639" formatCode="General">
                  <c:v>15.2362</c:v>
                </c:pt>
                <c:pt idx="22640" formatCode="General">
                  <c:v>15.236800000000001</c:v>
                </c:pt>
                <c:pt idx="22641" formatCode="General">
                  <c:v>15.237500000000001</c:v>
                </c:pt>
                <c:pt idx="22642" formatCode="General">
                  <c:v>15.238200000000001</c:v>
                </c:pt>
                <c:pt idx="22643" formatCode="General">
                  <c:v>15.238899999999999</c:v>
                </c:pt>
                <c:pt idx="22644" formatCode="General">
                  <c:v>15.2395</c:v>
                </c:pt>
                <c:pt idx="22645" formatCode="General">
                  <c:v>15.2402</c:v>
                </c:pt>
                <c:pt idx="22646" formatCode="General">
                  <c:v>15.2409</c:v>
                </c:pt>
                <c:pt idx="22647" formatCode="General">
                  <c:v>15.2415</c:v>
                </c:pt>
                <c:pt idx="22648" formatCode="General">
                  <c:v>15.2422</c:v>
                </c:pt>
                <c:pt idx="22649" formatCode="General">
                  <c:v>15.242900000000001</c:v>
                </c:pt>
                <c:pt idx="22650" formatCode="General">
                  <c:v>15.243600000000001</c:v>
                </c:pt>
                <c:pt idx="22651" formatCode="General">
                  <c:v>15.244199999999999</c:v>
                </c:pt>
                <c:pt idx="22652" formatCode="General">
                  <c:v>15.244899999999999</c:v>
                </c:pt>
                <c:pt idx="22653" formatCode="General">
                  <c:v>15.2456</c:v>
                </c:pt>
                <c:pt idx="22654" formatCode="General">
                  <c:v>15.2463</c:v>
                </c:pt>
                <c:pt idx="22655" formatCode="General">
                  <c:v>15.2469</c:v>
                </c:pt>
                <c:pt idx="22656" formatCode="General">
                  <c:v>15.2476</c:v>
                </c:pt>
                <c:pt idx="22657" formatCode="General">
                  <c:v>15.2483</c:v>
                </c:pt>
                <c:pt idx="22658" formatCode="General">
                  <c:v>15.249000000000001</c:v>
                </c:pt>
                <c:pt idx="22659" formatCode="General">
                  <c:v>15.249599999999999</c:v>
                </c:pt>
                <c:pt idx="22660" formatCode="General">
                  <c:v>15.250299999999999</c:v>
                </c:pt>
                <c:pt idx="22661" formatCode="General">
                  <c:v>15.250999999999999</c:v>
                </c:pt>
                <c:pt idx="22662" formatCode="General">
                  <c:v>15.2516</c:v>
                </c:pt>
                <c:pt idx="22663" formatCode="General">
                  <c:v>15.2523</c:v>
                </c:pt>
                <c:pt idx="22664" formatCode="General">
                  <c:v>15.253</c:v>
                </c:pt>
                <c:pt idx="22665" formatCode="General">
                  <c:v>15.2537</c:v>
                </c:pt>
                <c:pt idx="22666" formatCode="General">
                  <c:v>15.254300000000001</c:v>
                </c:pt>
                <c:pt idx="22667" formatCode="General">
                  <c:v>15.255000000000001</c:v>
                </c:pt>
                <c:pt idx="22668" formatCode="General">
                  <c:v>15.255699999999999</c:v>
                </c:pt>
                <c:pt idx="22669" formatCode="General">
                  <c:v>15.256399999999999</c:v>
                </c:pt>
                <c:pt idx="22670" formatCode="General">
                  <c:v>15.257</c:v>
                </c:pt>
                <c:pt idx="22671" formatCode="General">
                  <c:v>15.2577</c:v>
                </c:pt>
                <c:pt idx="22672" formatCode="General">
                  <c:v>15.2584</c:v>
                </c:pt>
                <c:pt idx="22673" formatCode="General">
                  <c:v>15.259</c:v>
                </c:pt>
                <c:pt idx="22674" formatCode="General">
                  <c:v>15.2597</c:v>
                </c:pt>
                <c:pt idx="22675" formatCode="General">
                  <c:v>15.260400000000001</c:v>
                </c:pt>
                <c:pt idx="22676" formatCode="General">
                  <c:v>15.261100000000001</c:v>
                </c:pt>
                <c:pt idx="22677" formatCode="General">
                  <c:v>15.261699999999999</c:v>
                </c:pt>
                <c:pt idx="22678" formatCode="General">
                  <c:v>15.2624</c:v>
                </c:pt>
                <c:pt idx="22679" formatCode="General">
                  <c:v>15.2631</c:v>
                </c:pt>
                <c:pt idx="22680" formatCode="General">
                  <c:v>15.2638</c:v>
                </c:pt>
                <c:pt idx="22681" formatCode="General">
                  <c:v>15.2644</c:v>
                </c:pt>
                <c:pt idx="22682" formatCode="General">
                  <c:v>15.2651</c:v>
                </c:pt>
                <c:pt idx="22683" formatCode="General">
                  <c:v>15.2658</c:v>
                </c:pt>
                <c:pt idx="22684" formatCode="General">
                  <c:v>15.266400000000001</c:v>
                </c:pt>
                <c:pt idx="22685" formatCode="General">
                  <c:v>15.267099999999999</c:v>
                </c:pt>
                <c:pt idx="22686" formatCode="General">
                  <c:v>15.267799999999999</c:v>
                </c:pt>
                <c:pt idx="22687" formatCode="General">
                  <c:v>15.2685</c:v>
                </c:pt>
                <c:pt idx="22688" formatCode="General">
                  <c:v>15.2691</c:v>
                </c:pt>
                <c:pt idx="22689" formatCode="General">
                  <c:v>15.2698</c:v>
                </c:pt>
                <c:pt idx="22690" formatCode="General">
                  <c:v>15.2705</c:v>
                </c:pt>
                <c:pt idx="22691" formatCode="General">
                  <c:v>15.2712</c:v>
                </c:pt>
                <c:pt idx="22692" formatCode="General">
                  <c:v>15.271800000000001</c:v>
                </c:pt>
                <c:pt idx="22693" formatCode="General">
                  <c:v>15.272500000000001</c:v>
                </c:pt>
                <c:pt idx="22694" formatCode="General">
                  <c:v>15.273199999999999</c:v>
                </c:pt>
                <c:pt idx="22695" formatCode="General">
                  <c:v>15.273899999999999</c:v>
                </c:pt>
                <c:pt idx="22696" formatCode="General">
                  <c:v>15.2745</c:v>
                </c:pt>
                <c:pt idx="22697" formatCode="General">
                  <c:v>15.2752</c:v>
                </c:pt>
                <c:pt idx="22698" formatCode="General">
                  <c:v>15.2759</c:v>
                </c:pt>
                <c:pt idx="22699" formatCode="General">
                  <c:v>15.2765</c:v>
                </c:pt>
                <c:pt idx="22700" formatCode="General">
                  <c:v>15.277200000000001</c:v>
                </c:pt>
                <c:pt idx="22701" formatCode="General">
                  <c:v>15.277900000000001</c:v>
                </c:pt>
                <c:pt idx="22702" formatCode="General">
                  <c:v>15.278600000000001</c:v>
                </c:pt>
                <c:pt idx="22703" formatCode="General">
                  <c:v>15.279199999999999</c:v>
                </c:pt>
                <c:pt idx="22704" formatCode="General">
                  <c:v>15.2799</c:v>
                </c:pt>
                <c:pt idx="22705" formatCode="General">
                  <c:v>15.2806</c:v>
                </c:pt>
                <c:pt idx="22706" formatCode="General">
                  <c:v>15.2813</c:v>
                </c:pt>
                <c:pt idx="22707" formatCode="General">
                  <c:v>15.2819</c:v>
                </c:pt>
                <c:pt idx="22708" formatCode="General">
                  <c:v>15.2826</c:v>
                </c:pt>
                <c:pt idx="22709" formatCode="General">
                  <c:v>15.283300000000001</c:v>
                </c:pt>
                <c:pt idx="22710" formatCode="General">
                  <c:v>15.283899999999999</c:v>
                </c:pt>
                <c:pt idx="22711" formatCode="General">
                  <c:v>15.284599999999999</c:v>
                </c:pt>
                <c:pt idx="22712" formatCode="General">
                  <c:v>15.285299999999999</c:v>
                </c:pt>
                <c:pt idx="22713" formatCode="General">
                  <c:v>15.286</c:v>
                </c:pt>
                <c:pt idx="22714" formatCode="General">
                  <c:v>15.2866</c:v>
                </c:pt>
                <c:pt idx="22715" formatCode="General">
                  <c:v>15.2873</c:v>
                </c:pt>
                <c:pt idx="22716" formatCode="General">
                  <c:v>15.288</c:v>
                </c:pt>
                <c:pt idx="22717" formatCode="General">
                  <c:v>15.2887</c:v>
                </c:pt>
                <c:pt idx="22718" formatCode="General">
                  <c:v>15.289300000000001</c:v>
                </c:pt>
                <c:pt idx="22719" formatCode="General">
                  <c:v>15.29</c:v>
                </c:pt>
                <c:pt idx="22720" formatCode="General">
                  <c:v>15.290699999999999</c:v>
                </c:pt>
                <c:pt idx="22721" formatCode="General">
                  <c:v>15.2913</c:v>
                </c:pt>
                <c:pt idx="22722" formatCode="General">
                  <c:v>15.292</c:v>
                </c:pt>
                <c:pt idx="22723" formatCode="General">
                  <c:v>15.2927</c:v>
                </c:pt>
                <c:pt idx="22724" formatCode="General">
                  <c:v>15.2934</c:v>
                </c:pt>
                <c:pt idx="22725" formatCode="General">
                  <c:v>15.294</c:v>
                </c:pt>
                <c:pt idx="22726" formatCode="General">
                  <c:v>15.294700000000001</c:v>
                </c:pt>
                <c:pt idx="22727" formatCode="General">
                  <c:v>15.295400000000001</c:v>
                </c:pt>
                <c:pt idx="22728" formatCode="General">
                  <c:v>15.296099999999999</c:v>
                </c:pt>
                <c:pt idx="22729" formatCode="General">
                  <c:v>15.2967</c:v>
                </c:pt>
                <c:pt idx="22730" formatCode="General">
                  <c:v>15.2974</c:v>
                </c:pt>
                <c:pt idx="22731" formatCode="General">
                  <c:v>15.2981</c:v>
                </c:pt>
                <c:pt idx="22732" formatCode="General">
                  <c:v>15.2988</c:v>
                </c:pt>
                <c:pt idx="22733" formatCode="General">
                  <c:v>15.2994</c:v>
                </c:pt>
                <c:pt idx="22734" formatCode="General">
                  <c:v>15.3001</c:v>
                </c:pt>
                <c:pt idx="22735" formatCode="General">
                  <c:v>15.300800000000001</c:v>
                </c:pt>
                <c:pt idx="22736" formatCode="General">
                  <c:v>15.301399999999999</c:v>
                </c:pt>
                <c:pt idx="22737" formatCode="General">
                  <c:v>15.302099999999999</c:v>
                </c:pt>
                <c:pt idx="22738" formatCode="General">
                  <c:v>15.3028</c:v>
                </c:pt>
                <c:pt idx="22739" formatCode="General">
                  <c:v>15.3035</c:v>
                </c:pt>
                <c:pt idx="22740" formatCode="General">
                  <c:v>15.3041</c:v>
                </c:pt>
                <c:pt idx="22741" formatCode="General">
                  <c:v>15.3048</c:v>
                </c:pt>
                <c:pt idx="22742" formatCode="General">
                  <c:v>15.3055</c:v>
                </c:pt>
                <c:pt idx="22743" formatCode="General">
                  <c:v>15.3062</c:v>
                </c:pt>
                <c:pt idx="22744" formatCode="General">
                  <c:v>15.306800000000001</c:v>
                </c:pt>
                <c:pt idx="22745" formatCode="General">
                  <c:v>15.307499999999999</c:v>
                </c:pt>
                <c:pt idx="22746" formatCode="General">
                  <c:v>15.308199999999999</c:v>
                </c:pt>
                <c:pt idx="22747" formatCode="General">
                  <c:v>15.3088</c:v>
                </c:pt>
                <c:pt idx="22748" formatCode="General">
                  <c:v>15.3095</c:v>
                </c:pt>
                <c:pt idx="22749" formatCode="General">
                  <c:v>15.3102</c:v>
                </c:pt>
                <c:pt idx="22750" formatCode="General">
                  <c:v>15.3109</c:v>
                </c:pt>
                <c:pt idx="22751" formatCode="General">
                  <c:v>15.311500000000001</c:v>
                </c:pt>
                <c:pt idx="22752" formatCode="General">
                  <c:v>15.312200000000001</c:v>
                </c:pt>
                <c:pt idx="22753" formatCode="General">
                  <c:v>15.312900000000001</c:v>
                </c:pt>
                <c:pt idx="22754" formatCode="General">
                  <c:v>15.313599999999999</c:v>
                </c:pt>
                <c:pt idx="22755" formatCode="General">
                  <c:v>15.3142</c:v>
                </c:pt>
                <c:pt idx="22756" formatCode="General">
                  <c:v>15.3149</c:v>
                </c:pt>
                <c:pt idx="22757" formatCode="General">
                  <c:v>15.3156</c:v>
                </c:pt>
                <c:pt idx="22758" formatCode="General">
                  <c:v>15.3163</c:v>
                </c:pt>
                <c:pt idx="22759" formatCode="General">
                  <c:v>15.3169</c:v>
                </c:pt>
                <c:pt idx="22760" formatCode="General">
                  <c:v>15.317600000000001</c:v>
                </c:pt>
                <c:pt idx="22761" formatCode="General">
                  <c:v>15.318300000000001</c:v>
                </c:pt>
                <c:pt idx="22762" formatCode="General">
                  <c:v>15.318899999999999</c:v>
                </c:pt>
                <c:pt idx="22763" formatCode="General">
                  <c:v>15.319599999999999</c:v>
                </c:pt>
                <c:pt idx="22764" formatCode="General">
                  <c:v>15.3203</c:v>
                </c:pt>
                <c:pt idx="22765" formatCode="General">
                  <c:v>15.321</c:v>
                </c:pt>
                <c:pt idx="22766" formatCode="General">
                  <c:v>15.3216</c:v>
                </c:pt>
                <c:pt idx="22767" formatCode="General">
                  <c:v>15.3223</c:v>
                </c:pt>
                <c:pt idx="22768" formatCode="General">
                  <c:v>15.323</c:v>
                </c:pt>
                <c:pt idx="22769" formatCode="General">
                  <c:v>15.323700000000001</c:v>
                </c:pt>
                <c:pt idx="22770" formatCode="General">
                  <c:v>15.324299999999999</c:v>
                </c:pt>
                <c:pt idx="22771" formatCode="General">
                  <c:v>15.324999999999999</c:v>
                </c:pt>
                <c:pt idx="22772" formatCode="General">
                  <c:v>15.325699999999999</c:v>
                </c:pt>
                <c:pt idx="22773" formatCode="General">
                  <c:v>15.3263</c:v>
                </c:pt>
                <c:pt idx="22774" formatCode="General">
                  <c:v>15.327</c:v>
                </c:pt>
                <c:pt idx="22775" formatCode="General">
                  <c:v>15.3277</c:v>
                </c:pt>
                <c:pt idx="22776" formatCode="General">
                  <c:v>15.3284</c:v>
                </c:pt>
                <c:pt idx="22777" formatCode="General">
                  <c:v>15.329000000000001</c:v>
                </c:pt>
                <c:pt idx="22778" formatCode="General">
                  <c:v>15.329700000000001</c:v>
                </c:pt>
                <c:pt idx="22779" formatCode="General">
                  <c:v>15.330399999999999</c:v>
                </c:pt>
                <c:pt idx="22780" formatCode="General">
                  <c:v>15.331099999999999</c:v>
                </c:pt>
                <c:pt idx="22781" formatCode="General">
                  <c:v>15.3317</c:v>
                </c:pt>
                <c:pt idx="22782" formatCode="General">
                  <c:v>15.3324</c:v>
                </c:pt>
                <c:pt idx="22783" formatCode="General">
                  <c:v>15.3331</c:v>
                </c:pt>
                <c:pt idx="22784" formatCode="General">
                  <c:v>15.3337</c:v>
                </c:pt>
                <c:pt idx="22785" formatCode="General">
                  <c:v>15.3344</c:v>
                </c:pt>
                <c:pt idx="22786" formatCode="General">
                  <c:v>15.335100000000001</c:v>
                </c:pt>
                <c:pt idx="22787" formatCode="General">
                  <c:v>15.335800000000001</c:v>
                </c:pt>
                <c:pt idx="22788" formatCode="General">
                  <c:v>15.336399999999999</c:v>
                </c:pt>
                <c:pt idx="22789" formatCode="General">
                  <c:v>15.3371</c:v>
                </c:pt>
                <c:pt idx="22790" formatCode="General">
                  <c:v>15.3378</c:v>
                </c:pt>
                <c:pt idx="22791" formatCode="General">
                  <c:v>15.3385</c:v>
                </c:pt>
                <c:pt idx="22792" formatCode="General">
                  <c:v>15.3391</c:v>
                </c:pt>
                <c:pt idx="22793" formatCode="General">
                  <c:v>15.3398</c:v>
                </c:pt>
                <c:pt idx="22794" formatCode="General">
                  <c:v>15.3405</c:v>
                </c:pt>
                <c:pt idx="22795" formatCode="General">
                  <c:v>15.341200000000001</c:v>
                </c:pt>
                <c:pt idx="22796" formatCode="General">
                  <c:v>15.341799999999999</c:v>
                </c:pt>
                <c:pt idx="22797" formatCode="General">
                  <c:v>15.342499999999999</c:v>
                </c:pt>
                <c:pt idx="22798" formatCode="General">
                  <c:v>15.3432</c:v>
                </c:pt>
                <c:pt idx="22799" formatCode="General">
                  <c:v>15.3438</c:v>
                </c:pt>
                <c:pt idx="22800" formatCode="General">
                  <c:v>15.3445</c:v>
                </c:pt>
                <c:pt idx="22801" formatCode="General">
                  <c:v>15.3452</c:v>
                </c:pt>
                <c:pt idx="22802" formatCode="General">
                  <c:v>15.3459</c:v>
                </c:pt>
                <c:pt idx="22803" formatCode="General">
                  <c:v>15.346500000000001</c:v>
                </c:pt>
                <c:pt idx="22804" formatCode="General">
                  <c:v>15.347200000000001</c:v>
                </c:pt>
                <c:pt idx="22805" formatCode="General">
                  <c:v>15.347899999999999</c:v>
                </c:pt>
                <c:pt idx="22806" formatCode="General">
                  <c:v>15.348599999999999</c:v>
                </c:pt>
                <c:pt idx="22807" formatCode="General">
                  <c:v>15.3492</c:v>
                </c:pt>
                <c:pt idx="22808" formatCode="General">
                  <c:v>15.3499</c:v>
                </c:pt>
                <c:pt idx="22809" formatCode="General">
                  <c:v>15.3506</c:v>
                </c:pt>
                <c:pt idx="22810" formatCode="General">
                  <c:v>15.3512</c:v>
                </c:pt>
                <c:pt idx="22811" formatCode="General">
                  <c:v>15.351900000000001</c:v>
                </c:pt>
                <c:pt idx="22812" formatCode="General">
                  <c:v>15.352600000000001</c:v>
                </c:pt>
                <c:pt idx="22813" formatCode="General">
                  <c:v>15.353300000000001</c:v>
                </c:pt>
                <c:pt idx="22814" formatCode="General">
                  <c:v>15.353899999999999</c:v>
                </c:pt>
                <c:pt idx="22815" formatCode="General">
                  <c:v>15.3546</c:v>
                </c:pt>
                <c:pt idx="22816" formatCode="General">
                  <c:v>15.3553</c:v>
                </c:pt>
                <c:pt idx="22817" formatCode="General">
                  <c:v>15.356</c:v>
                </c:pt>
                <c:pt idx="22818" formatCode="General">
                  <c:v>15.3566</c:v>
                </c:pt>
                <c:pt idx="22819" formatCode="General">
                  <c:v>15.3573</c:v>
                </c:pt>
                <c:pt idx="22820" formatCode="General">
                  <c:v>15.358000000000001</c:v>
                </c:pt>
                <c:pt idx="22821" formatCode="General">
                  <c:v>15.358700000000001</c:v>
                </c:pt>
                <c:pt idx="22822" formatCode="General">
                  <c:v>15.359299999999999</c:v>
                </c:pt>
                <c:pt idx="22823" formatCode="General">
                  <c:v>15.36</c:v>
                </c:pt>
                <c:pt idx="22824" formatCode="General">
                  <c:v>15.3607</c:v>
                </c:pt>
                <c:pt idx="22825" formatCode="General">
                  <c:v>15.3613</c:v>
                </c:pt>
                <c:pt idx="22826" formatCode="General">
                  <c:v>15.362</c:v>
                </c:pt>
                <c:pt idx="22827" formatCode="General">
                  <c:v>15.3627</c:v>
                </c:pt>
                <c:pt idx="22828" formatCode="General">
                  <c:v>15.3634</c:v>
                </c:pt>
                <c:pt idx="22829" formatCode="General">
                  <c:v>15.364000000000001</c:v>
                </c:pt>
                <c:pt idx="22830" formatCode="General">
                  <c:v>15.364699999999999</c:v>
                </c:pt>
                <c:pt idx="22831" formatCode="General">
                  <c:v>15.365399999999999</c:v>
                </c:pt>
                <c:pt idx="22832" formatCode="General">
                  <c:v>15.366099999999999</c:v>
                </c:pt>
                <c:pt idx="22833" formatCode="General">
                  <c:v>15.3667</c:v>
                </c:pt>
                <c:pt idx="22834" formatCode="General">
                  <c:v>15.3674</c:v>
                </c:pt>
                <c:pt idx="22835" formatCode="General">
                  <c:v>15.3681</c:v>
                </c:pt>
                <c:pt idx="22836" formatCode="General">
                  <c:v>15.3687</c:v>
                </c:pt>
                <c:pt idx="22837" formatCode="General">
                  <c:v>15.369400000000001</c:v>
                </c:pt>
                <c:pt idx="22838" formatCode="General">
                  <c:v>15.370100000000001</c:v>
                </c:pt>
                <c:pt idx="22839" formatCode="General">
                  <c:v>15.370799999999999</c:v>
                </c:pt>
                <c:pt idx="22840" formatCode="General">
                  <c:v>15.3714</c:v>
                </c:pt>
                <c:pt idx="22841" formatCode="General">
                  <c:v>15.3721</c:v>
                </c:pt>
                <c:pt idx="22842" formatCode="General">
                  <c:v>15.3728</c:v>
                </c:pt>
                <c:pt idx="22843" formatCode="General">
                  <c:v>15.3735</c:v>
                </c:pt>
                <c:pt idx="22844" formatCode="General">
                  <c:v>15.3741</c:v>
                </c:pt>
                <c:pt idx="22845" formatCode="General">
                  <c:v>15.3748</c:v>
                </c:pt>
                <c:pt idx="22846" formatCode="General">
                  <c:v>15.375500000000001</c:v>
                </c:pt>
                <c:pt idx="22847" formatCode="General">
                  <c:v>15.376099999999999</c:v>
                </c:pt>
                <c:pt idx="22848" formatCode="General">
                  <c:v>15.376799999999999</c:v>
                </c:pt>
                <c:pt idx="22849" formatCode="General">
                  <c:v>15.3775</c:v>
                </c:pt>
                <c:pt idx="22850" formatCode="General">
                  <c:v>15.3782</c:v>
                </c:pt>
                <c:pt idx="22851" formatCode="General">
                  <c:v>15.3788</c:v>
                </c:pt>
                <c:pt idx="22852" formatCode="General">
                  <c:v>15.3795</c:v>
                </c:pt>
                <c:pt idx="22853" formatCode="General">
                  <c:v>15.3802</c:v>
                </c:pt>
                <c:pt idx="22854" formatCode="General">
                  <c:v>15.3809</c:v>
                </c:pt>
                <c:pt idx="22855" formatCode="General">
                  <c:v>15.381500000000001</c:v>
                </c:pt>
                <c:pt idx="22856" formatCode="General">
                  <c:v>15.382199999999999</c:v>
                </c:pt>
                <c:pt idx="22857" formatCode="General">
                  <c:v>15.382899999999999</c:v>
                </c:pt>
                <c:pt idx="22858" formatCode="General">
                  <c:v>15.383599999999999</c:v>
                </c:pt>
                <c:pt idx="22859" formatCode="General">
                  <c:v>15.3842</c:v>
                </c:pt>
                <c:pt idx="22860" formatCode="General">
                  <c:v>15.3849</c:v>
                </c:pt>
                <c:pt idx="22861" formatCode="General">
                  <c:v>15.3856</c:v>
                </c:pt>
                <c:pt idx="22862" formatCode="General">
                  <c:v>15.386200000000001</c:v>
                </c:pt>
                <c:pt idx="22863" formatCode="General">
                  <c:v>15.386900000000001</c:v>
                </c:pt>
                <c:pt idx="22864" formatCode="General">
                  <c:v>15.387600000000001</c:v>
                </c:pt>
                <c:pt idx="22865" formatCode="General">
                  <c:v>15.388299999999999</c:v>
                </c:pt>
                <c:pt idx="22866" formatCode="General">
                  <c:v>15.3889</c:v>
                </c:pt>
                <c:pt idx="22867" formatCode="General">
                  <c:v>15.3896</c:v>
                </c:pt>
                <c:pt idx="22868" formatCode="General">
                  <c:v>15.3903</c:v>
                </c:pt>
                <c:pt idx="22869" formatCode="General">
                  <c:v>15.391</c:v>
                </c:pt>
                <c:pt idx="22870" formatCode="General">
                  <c:v>15.3916</c:v>
                </c:pt>
                <c:pt idx="22871" formatCode="General">
                  <c:v>15.392300000000001</c:v>
                </c:pt>
                <c:pt idx="22872" formatCode="General">
                  <c:v>15.393000000000001</c:v>
                </c:pt>
                <c:pt idx="22873" formatCode="General">
                  <c:v>15.393599999999999</c:v>
                </c:pt>
                <c:pt idx="22874" formatCode="General">
                  <c:v>15.394299999999999</c:v>
                </c:pt>
                <c:pt idx="22875" formatCode="General">
                  <c:v>15.395</c:v>
                </c:pt>
                <c:pt idx="22876" formatCode="General">
                  <c:v>15.3957</c:v>
                </c:pt>
                <c:pt idx="22877" formatCode="General">
                  <c:v>15.3963</c:v>
                </c:pt>
                <c:pt idx="22878" formatCode="General">
                  <c:v>15.397</c:v>
                </c:pt>
                <c:pt idx="22879" formatCode="General">
                  <c:v>15.3977</c:v>
                </c:pt>
                <c:pt idx="22880" formatCode="General">
                  <c:v>15.398400000000001</c:v>
                </c:pt>
                <c:pt idx="22881" formatCode="General">
                  <c:v>15.398999999999999</c:v>
                </c:pt>
                <c:pt idx="22882" formatCode="General">
                  <c:v>15.399699999999999</c:v>
                </c:pt>
                <c:pt idx="22883" formatCode="General">
                  <c:v>15.400399999999999</c:v>
                </c:pt>
                <c:pt idx="22884" formatCode="General">
                  <c:v>15.401</c:v>
                </c:pt>
                <c:pt idx="22885" formatCode="General">
                  <c:v>15.4017</c:v>
                </c:pt>
                <c:pt idx="22886" formatCode="General">
                  <c:v>15.4024</c:v>
                </c:pt>
                <c:pt idx="22887" formatCode="General">
                  <c:v>15.4031</c:v>
                </c:pt>
                <c:pt idx="22888" formatCode="General">
                  <c:v>15.403700000000001</c:v>
                </c:pt>
                <c:pt idx="22889" formatCode="General">
                  <c:v>15.404400000000001</c:v>
                </c:pt>
                <c:pt idx="22890" formatCode="General">
                  <c:v>15.405099999999999</c:v>
                </c:pt>
                <c:pt idx="22891" formatCode="General">
                  <c:v>15.405799999999999</c:v>
                </c:pt>
                <c:pt idx="22892" formatCode="General">
                  <c:v>15.4064</c:v>
                </c:pt>
                <c:pt idx="22893" formatCode="General">
                  <c:v>15.4071</c:v>
                </c:pt>
                <c:pt idx="22894" formatCode="General">
                  <c:v>15.4078</c:v>
                </c:pt>
                <c:pt idx="22895" formatCode="General">
                  <c:v>15.4085</c:v>
                </c:pt>
                <c:pt idx="22896" formatCode="General">
                  <c:v>15.4091</c:v>
                </c:pt>
                <c:pt idx="22897" formatCode="General">
                  <c:v>15.409800000000001</c:v>
                </c:pt>
                <c:pt idx="22898" formatCode="General">
                  <c:v>15.410500000000001</c:v>
                </c:pt>
                <c:pt idx="22899" formatCode="General">
                  <c:v>15.411099999999999</c:v>
                </c:pt>
                <c:pt idx="22900" formatCode="General">
                  <c:v>15.411799999999999</c:v>
                </c:pt>
                <c:pt idx="22901" formatCode="General">
                  <c:v>15.4125</c:v>
                </c:pt>
                <c:pt idx="22902" formatCode="General">
                  <c:v>15.4132</c:v>
                </c:pt>
                <c:pt idx="22903" formatCode="General">
                  <c:v>15.4138</c:v>
                </c:pt>
                <c:pt idx="22904" formatCode="General">
                  <c:v>15.4145</c:v>
                </c:pt>
                <c:pt idx="22905" formatCode="General">
                  <c:v>15.4152</c:v>
                </c:pt>
                <c:pt idx="22906" formatCode="General">
                  <c:v>15.415900000000001</c:v>
                </c:pt>
                <c:pt idx="22907" formatCode="General">
                  <c:v>15.416499999999999</c:v>
                </c:pt>
                <c:pt idx="22908" formatCode="General">
                  <c:v>15.417199999999999</c:v>
                </c:pt>
                <c:pt idx="22909" formatCode="General">
                  <c:v>15.417899999999999</c:v>
                </c:pt>
                <c:pt idx="22910" formatCode="General">
                  <c:v>15.4185</c:v>
                </c:pt>
                <c:pt idx="22911" formatCode="General">
                  <c:v>15.4192</c:v>
                </c:pt>
                <c:pt idx="22912" formatCode="General">
                  <c:v>15.4199</c:v>
                </c:pt>
                <c:pt idx="22913" formatCode="General">
                  <c:v>15.4206</c:v>
                </c:pt>
                <c:pt idx="22914" formatCode="General">
                  <c:v>15.421200000000001</c:v>
                </c:pt>
                <c:pt idx="22915" formatCode="General">
                  <c:v>15.421900000000001</c:v>
                </c:pt>
                <c:pt idx="22916" formatCode="General">
                  <c:v>15.422599999999999</c:v>
                </c:pt>
                <c:pt idx="22917" formatCode="General">
                  <c:v>15.423299999999999</c:v>
                </c:pt>
                <c:pt idx="22918" formatCode="General">
                  <c:v>15.4239</c:v>
                </c:pt>
                <c:pt idx="22919" formatCode="General">
                  <c:v>15.4246</c:v>
                </c:pt>
                <c:pt idx="22920" formatCode="General">
                  <c:v>15.4253</c:v>
                </c:pt>
                <c:pt idx="22921" formatCode="General">
                  <c:v>15.426</c:v>
                </c:pt>
                <c:pt idx="22922" formatCode="General">
                  <c:v>15.426600000000001</c:v>
                </c:pt>
                <c:pt idx="22923" formatCode="General">
                  <c:v>15.427300000000001</c:v>
                </c:pt>
                <c:pt idx="22924" formatCode="General">
                  <c:v>15.428000000000001</c:v>
                </c:pt>
                <c:pt idx="22925" formatCode="General">
                  <c:v>15.428599999999999</c:v>
                </c:pt>
                <c:pt idx="22926" formatCode="General">
                  <c:v>15.4293</c:v>
                </c:pt>
                <c:pt idx="22927" formatCode="General">
                  <c:v>15.43</c:v>
                </c:pt>
                <c:pt idx="22928" formatCode="General">
                  <c:v>15.4307</c:v>
                </c:pt>
                <c:pt idx="22929" formatCode="General">
                  <c:v>15.4313</c:v>
                </c:pt>
                <c:pt idx="22930" formatCode="General">
                  <c:v>15.432</c:v>
                </c:pt>
                <c:pt idx="22931" formatCode="General">
                  <c:v>15.432700000000001</c:v>
                </c:pt>
                <c:pt idx="22932" formatCode="General">
                  <c:v>15.433400000000001</c:v>
                </c:pt>
                <c:pt idx="22933" formatCode="General">
                  <c:v>15.433999999999999</c:v>
                </c:pt>
                <c:pt idx="22934" formatCode="General">
                  <c:v>15.434699999999999</c:v>
                </c:pt>
                <c:pt idx="22935" formatCode="General">
                  <c:v>15.4354</c:v>
                </c:pt>
                <c:pt idx="22936" formatCode="General">
                  <c:v>15.436</c:v>
                </c:pt>
                <c:pt idx="22937" formatCode="General">
                  <c:v>15.4367</c:v>
                </c:pt>
                <c:pt idx="22938" formatCode="General">
                  <c:v>15.4374</c:v>
                </c:pt>
                <c:pt idx="22939" formatCode="General">
                  <c:v>15.4381</c:v>
                </c:pt>
                <c:pt idx="22940" formatCode="General">
                  <c:v>15.438700000000001</c:v>
                </c:pt>
                <c:pt idx="22941" formatCode="General">
                  <c:v>15.439399999999999</c:v>
                </c:pt>
                <c:pt idx="22942" formatCode="General">
                  <c:v>15.440099999999999</c:v>
                </c:pt>
                <c:pt idx="22943" formatCode="General">
                  <c:v>15.440799999999999</c:v>
                </c:pt>
                <c:pt idx="22944" formatCode="General">
                  <c:v>15.4414</c:v>
                </c:pt>
                <c:pt idx="22945" formatCode="General">
                  <c:v>15.4421</c:v>
                </c:pt>
                <c:pt idx="22946" formatCode="General">
                  <c:v>15.4428</c:v>
                </c:pt>
                <c:pt idx="22947" formatCode="General">
                  <c:v>15.4434</c:v>
                </c:pt>
                <c:pt idx="22948" formatCode="General">
                  <c:v>15.444100000000001</c:v>
                </c:pt>
                <c:pt idx="22949" formatCode="General">
                  <c:v>15.444800000000001</c:v>
                </c:pt>
                <c:pt idx="22950" formatCode="General">
                  <c:v>15.445499999999999</c:v>
                </c:pt>
                <c:pt idx="22951" formatCode="General">
                  <c:v>15.446099999999999</c:v>
                </c:pt>
                <c:pt idx="22952" formatCode="General">
                  <c:v>15.4468</c:v>
                </c:pt>
                <c:pt idx="22953" formatCode="General">
                  <c:v>15.4475</c:v>
                </c:pt>
                <c:pt idx="22954" formatCode="General">
                  <c:v>15.4482</c:v>
                </c:pt>
                <c:pt idx="22955" formatCode="General">
                  <c:v>15.4488</c:v>
                </c:pt>
                <c:pt idx="22956" formatCode="General">
                  <c:v>15.4495</c:v>
                </c:pt>
                <c:pt idx="22957" formatCode="General">
                  <c:v>15.450200000000001</c:v>
                </c:pt>
                <c:pt idx="22958" formatCode="General">
                  <c:v>15.450900000000001</c:v>
                </c:pt>
                <c:pt idx="22959" formatCode="General">
                  <c:v>15.451499999999999</c:v>
                </c:pt>
                <c:pt idx="22960" formatCode="General">
                  <c:v>15.452199999999999</c:v>
                </c:pt>
                <c:pt idx="22961" formatCode="General">
                  <c:v>15.4529</c:v>
                </c:pt>
                <c:pt idx="22962" formatCode="General">
                  <c:v>15.4535</c:v>
                </c:pt>
                <c:pt idx="22963" formatCode="General">
                  <c:v>15.4542</c:v>
                </c:pt>
                <c:pt idx="22964" formatCode="General">
                  <c:v>15.4549</c:v>
                </c:pt>
                <c:pt idx="22965" formatCode="General">
                  <c:v>15.4556</c:v>
                </c:pt>
                <c:pt idx="22966" formatCode="General">
                  <c:v>15.456200000000001</c:v>
                </c:pt>
                <c:pt idx="22967" formatCode="General">
                  <c:v>15.456899999999999</c:v>
                </c:pt>
                <c:pt idx="22968" formatCode="General">
                  <c:v>15.457599999999999</c:v>
                </c:pt>
                <c:pt idx="22969" formatCode="General">
                  <c:v>15.458299999999999</c:v>
                </c:pt>
                <c:pt idx="22970" formatCode="General">
                  <c:v>15.4589</c:v>
                </c:pt>
                <c:pt idx="22971" formatCode="General">
                  <c:v>15.4596</c:v>
                </c:pt>
                <c:pt idx="22972" formatCode="General">
                  <c:v>15.4603</c:v>
                </c:pt>
                <c:pt idx="22973" formatCode="General">
                  <c:v>15.460900000000001</c:v>
                </c:pt>
                <c:pt idx="22974" formatCode="General">
                  <c:v>15.461600000000001</c:v>
                </c:pt>
                <c:pt idx="22975" formatCode="General">
                  <c:v>15.462300000000001</c:v>
                </c:pt>
                <c:pt idx="22976" formatCode="General">
                  <c:v>15.462999999999999</c:v>
                </c:pt>
                <c:pt idx="22977" formatCode="General">
                  <c:v>15.4636</c:v>
                </c:pt>
                <c:pt idx="22978" formatCode="General">
                  <c:v>15.4643</c:v>
                </c:pt>
                <c:pt idx="22979" formatCode="General">
                  <c:v>15.465</c:v>
                </c:pt>
                <c:pt idx="22980" formatCode="General">
                  <c:v>15.4657</c:v>
                </c:pt>
                <c:pt idx="22981" formatCode="General">
                  <c:v>15.4663</c:v>
                </c:pt>
                <c:pt idx="22982" formatCode="General">
                  <c:v>15.467000000000001</c:v>
                </c:pt>
                <c:pt idx="22983" formatCode="General">
                  <c:v>15.467700000000001</c:v>
                </c:pt>
                <c:pt idx="22984" formatCode="General">
                  <c:v>15.468400000000001</c:v>
                </c:pt>
                <c:pt idx="22985" formatCode="General">
                  <c:v>15.468999999999999</c:v>
                </c:pt>
                <c:pt idx="22986" formatCode="General">
                  <c:v>15.4697</c:v>
                </c:pt>
                <c:pt idx="22987" formatCode="General">
                  <c:v>15.4704</c:v>
                </c:pt>
                <c:pt idx="22988" formatCode="General">
                  <c:v>15.471</c:v>
                </c:pt>
                <c:pt idx="22989" formatCode="General">
                  <c:v>15.4717</c:v>
                </c:pt>
                <c:pt idx="22990" formatCode="General">
                  <c:v>15.4724</c:v>
                </c:pt>
                <c:pt idx="22991" formatCode="General">
                  <c:v>15.473100000000001</c:v>
                </c:pt>
                <c:pt idx="22992" formatCode="General">
                  <c:v>15.473699999999999</c:v>
                </c:pt>
                <c:pt idx="22993" formatCode="General">
                  <c:v>15.474399999999999</c:v>
                </c:pt>
                <c:pt idx="22994" formatCode="General">
                  <c:v>15.475099999999999</c:v>
                </c:pt>
                <c:pt idx="22995" formatCode="General">
                  <c:v>15.4758</c:v>
                </c:pt>
                <c:pt idx="22996" formatCode="General">
                  <c:v>15.4764</c:v>
                </c:pt>
                <c:pt idx="22997" formatCode="General">
                  <c:v>15.4771</c:v>
                </c:pt>
                <c:pt idx="22998" formatCode="General">
                  <c:v>15.4778</c:v>
                </c:pt>
                <c:pt idx="22999" formatCode="General">
                  <c:v>15.478400000000001</c:v>
                </c:pt>
                <c:pt idx="23000" formatCode="General">
                  <c:v>15.479100000000001</c:v>
                </c:pt>
                <c:pt idx="23001" formatCode="General">
                  <c:v>15.479799999999999</c:v>
                </c:pt>
                <c:pt idx="23002" formatCode="General">
                  <c:v>15.480499999999999</c:v>
                </c:pt>
                <c:pt idx="23003" formatCode="General">
                  <c:v>15.4811</c:v>
                </c:pt>
                <c:pt idx="23004" formatCode="General">
                  <c:v>15.4818</c:v>
                </c:pt>
                <c:pt idx="23005" formatCode="General">
                  <c:v>15.4825</c:v>
                </c:pt>
                <c:pt idx="23006" formatCode="General">
                  <c:v>15.4832</c:v>
                </c:pt>
                <c:pt idx="23007" formatCode="General">
                  <c:v>15.4838</c:v>
                </c:pt>
                <c:pt idx="23008" formatCode="General">
                  <c:v>15.484500000000001</c:v>
                </c:pt>
                <c:pt idx="23009" formatCode="General">
                  <c:v>15.485200000000001</c:v>
                </c:pt>
                <c:pt idx="23010" formatCode="General">
                  <c:v>15.485799999999999</c:v>
                </c:pt>
                <c:pt idx="23011" formatCode="General">
                  <c:v>15.486499999999999</c:v>
                </c:pt>
                <c:pt idx="23012" formatCode="General">
                  <c:v>15.4872</c:v>
                </c:pt>
                <c:pt idx="23013" formatCode="General">
                  <c:v>15.4879</c:v>
                </c:pt>
                <c:pt idx="23014" formatCode="General">
                  <c:v>15.4885</c:v>
                </c:pt>
                <c:pt idx="23015" formatCode="General">
                  <c:v>15.4892</c:v>
                </c:pt>
                <c:pt idx="23016" formatCode="General">
                  <c:v>15.4899</c:v>
                </c:pt>
                <c:pt idx="23017" formatCode="General">
                  <c:v>15.490600000000001</c:v>
                </c:pt>
                <c:pt idx="23018" formatCode="General">
                  <c:v>15.491199999999999</c:v>
                </c:pt>
                <c:pt idx="23019" formatCode="General">
                  <c:v>15.491899999999999</c:v>
                </c:pt>
                <c:pt idx="23020" formatCode="General">
                  <c:v>15.492599999999999</c:v>
                </c:pt>
                <c:pt idx="23021" formatCode="General">
                  <c:v>15.4933</c:v>
                </c:pt>
                <c:pt idx="23022" formatCode="General">
                  <c:v>15.4939</c:v>
                </c:pt>
                <c:pt idx="23023" formatCode="General">
                  <c:v>15.4946</c:v>
                </c:pt>
                <c:pt idx="23024" formatCode="General">
                  <c:v>15.4953</c:v>
                </c:pt>
                <c:pt idx="23025" formatCode="General">
                  <c:v>15.495900000000001</c:v>
                </c:pt>
                <c:pt idx="23026" formatCode="General">
                  <c:v>15.496600000000001</c:v>
                </c:pt>
                <c:pt idx="23027" formatCode="General">
                  <c:v>15.497299999999999</c:v>
                </c:pt>
                <c:pt idx="23028" formatCode="General">
                  <c:v>15.497999999999999</c:v>
                </c:pt>
                <c:pt idx="23029" formatCode="General">
                  <c:v>15.4986</c:v>
                </c:pt>
                <c:pt idx="23030" formatCode="General">
                  <c:v>15.4993</c:v>
                </c:pt>
                <c:pt idx="23031" formatCode="General">
                  <c:v>15.5</c:v>
                </c:pt>
                <c:pt idx="23032" formatCode="General">
                  <c:v>15.5007</c:v>
                </c:pt>
                <c:pt idx="23033" formatCode="General">
                  <c:v>15.501300000000001</c:v>
                </c:pt>
                <c:pt idx="23034" formatCode="General">
                  <c:v>15.502000000000001</c:v>
                </c:pt>
                <c:pt idx="23035" formatCode="General">
                  <c:v>15.502700000000001</c:v>
                </c:pt>
                <c:pt idx="23036" formatCode="General">
                  <c:v>15.503299999999999</c:v>
                </c:pt>
                <c:pt idx="23037" formatCode="General">
                  <c:v>15.504</c:v>
                </c:pt>
                <c:pt idx="23038" formatCode="General">
                  <c:v>15.5047</c:v>
                </c:pt>
                <c:pt idx="23039" formatCode="General">
                  <c:v>15.5054</c:v>
                </c:pt>
                <c:pt idx="23040" formatCode="General">
                  <c:v>15.506</c:v>
                </c:pt>
                <c:pt idx="23041" formatCode="General">
                  <c:v>15.5067</c:v>
                </c:pt>
                <c:pt idx="23042" formatCode="General">
                  <c:v>15.507400000000001</c:v>
                </c:pt>
                <c:pt idx="23043" formatCode="General">
                  <c:v>15.508100000000001</c:v>
                </c:pt>
                <c:pt idx="23044" formatCode="General">
                  <c:v>15.508699999999999</c:v>
                </c:pt>
                <c:pt idx="23045" formatCode="General">
                  <c:v>15.509399999999999</c:v>
                </c:pt>
                <c:pt idx="23046" formatCode="General">
                  <c:v>15.5101</c:v>
                </c:pt>
                <c:pt idx="23047" formatCode="General">
                  <c:v>15.5107</c:v>
                </c:pt>
                <c:pt idx="23048" formatCode="General">
                  <c:v>15.5114</c:v>
                </c:pt>
                <c:pt idx="23049" formatCode="General">
                  <c:v>15.5121</c:v>
                </c:pt>
                <c:pt idx="23050" formatCode="General">
                  <c:v>15.5128</c:v>
                </c:pt>
                <c:pt idx="23051" formatCode="General">
                  <c:v>15.513400000000001</c:v>
                </c:pt>
                <c:pt idx="23052" formatCode="General">
                  <c:v>15.514099999999999</c:v>
                </c:pt>
                <c:pt idx="23053" formatCode="General">
                  <c:v>15.514799999999999</c:v>
                </c:pt>
                <c:pt idx="23054" formatCode="General">
                  <c:v>15.515499999999999</c:v>
                </c:pt>
                <c:pt idx="23055" formatCode="General">
                  <c:v>15.5161</c:v>
                </c:pt>
                <c:pt idx="23056" formatCode="General">
                  <c:v>15.5168</c:v>
                </c:pt>
                <c:pt idx="23057" formatCode="General">
                  <c:v>15.5175</c:v>
                </c:pt>
                <c:pt idx="23058" formatCode="General">
                  <c:v>15.5182</c:v>
                </c:pt>
                <c:pt idx="23059" formatCode="General">
                  <c:v>15.518800000000001</c:v>
                </c:pt>
                <c:pt idx="23060" formatCode="General">
                  <c:v>15.519500000000001</c:v>
                </c:pt>
                <c:pt idx="23061" formatCode="General">
                  <c:v>15.520200000000001</c:v>
                </c:pt>
                <c:pt idx="23062" formatCode="General">
                  <c:v>15.520799999999999</c:v>
                </c:pt>
                <c:pt idx="23063" formatCode="General">
                  <c:v>15.5215</c:v>
                </c:pt>
                <c:pt idx="23064" formatCode="General">
                  <c:v>15.5222</c:v>
                </c:pt>
                <c:pt idx="23065" formatCode="General">
                  <c:v>15.5229</c:v>
                </c:pt>
                <c:pt idx="23066" formatCode="General">
                  <c:v>15.5235</c:v>
                </c:pt>
                <c:pt idx="23067" formatCode="General">
                  <c:v>15.5242</c:v>
                </c:pt>
                <c:pt idx="23068" formatCode="General">
                  <c:v>15.524900000000001</c:v>
                </c:pt>
                <c:pt idx="23069" formatCode="General">
                  <c:v>15.525600000000001</c:v>
                </c:pt>
                <c:pt idx="23070" formatCode="General">
                  <c:v>15.526199999999999</c:v>
                </c:pt>
                <c:pt idx="23071" formatCode="General">
                  <c:v>15.526899999999999</c:v>
                </c:pt>
                <c:pt idx="23072" formatCode="General">
                  <c:v>15.5276</c:v>
                </c:pt>
                <c:pt idx="23073" formatCode="General">
                  <c:v>15.5282</c:v>
                </c:pt>
                <c:pt idx="23074" formatCode="General">
                  <c:v>15.5289</c:v>
                </c:pt>
                <c:pt idx="23075" formatCode="General">
                  <c:v>15.5296</c:v>
                </c:pt>
                <c:pt idx="23076" formatCode="General">
                  <c:v>15.5303</c:v>
                </c:pt>
                <c:pt idx="23077" formatCode="General">
                  <c:v>15.530900000000001</c:v>
                </c:pt>
                <c:pt idx="23078" formatCode="General">
                  <c:v>15.531599999999999</c:v>
                </c:pt>
                <c:pt idx="23079" formatCode="General">
                  <c:v>15.532299999999999</c:v>
                </c:pt>
                <c:pt idx="23080" formatCode="General">
                  <c:v>15.532999999999999</c:v>
                </c:pt>
                <c:pt idx="23081" formatCode="General">
                  <c:v>15.5336</c:v>
                </c:pt>
                <c:pt idx="23082" formatCode="General">
                  <c:v>15.5343</c:v>
                </c:pt>
                <c:pt idx="23083" formatCode="General">
                  <c:v>15.535</c:v>
                </c:pt>
                <c:pt idx="23084" formatCode="General">
                  <c:v>15.5357</c:v>
                </c:pt>
                <c:pt idx="23085" formatCode="General">
                  <c:v>15.536300000000001</c:v>
                </c:pt>
                <c:pt idx="23086" formatCode="General">
                  <c:v>15.537000000000001</c:v>
                </c:pt>
                <c:pt idx="23087" formatCode="General">
                  <c:v>15.537699999999999</c:v>
                </c:pt>
                <c:pt idx="23088" formatCode="General">
                  <c:v>15.5383</c:v>
                </c:pt>
                <c:pt idx="23089" formatCode="General">
                  <c:v>15.539</c:v>
                </c:pt>
                <c:pt idx="23090" formatCode="General">
                  <c:v>15.5397</c:v>
                </c:pt>
                <c:pt idx="23091" formatCode="General">
                  <c:v>15.5404</c:v>
                </c:pt>
                <c:pt idx="23092" formatCode="General">
                  <c:v>15.541</c:v>
                </c:pt>
                <c:pt idx="23093" formatCode="General">
                  <c:v>15.541700000000001</c:v>
                </c:pt>
                <c:pt idx="23094" formatCode="General">
                  <c:v>15.542400000000001</c:v>
                </c:pt>
                <c:pt idx="23095" formatCode="General">
                  <c:v>15.543100000000001</c:v>
                </c:pt>
                <c:pt idx="23096" formatCode="General">
                  <c:v>15.543699999999999</c:v>
                </c:pt>
                <c:pt idx="23097" formatCode="General">
                  <c:v>15.5444</c:v>
                </c:pt>
                <c:pt idx="23098" formatCode="General">
                  <c:v>15.5451</c:v>
                </c:pt>
                <c:pt idx="23099" formatCode="General">
                  <c:v>15.5457</c:v>
                </c:pt>
                <c:pt idx="23100" formatCode="General">
                  <c:v>15.5464</c:v>
                </c:pt>
                <c:pt idx="23101" formatCode="General">
                  <c:v>15.5471</c:v>
                </c:pt>
                <c:pt idx="23102" formatCode="General">
                  <c:v>15.547800000000001</c:v>
                </c:pt>
                <c:pt idx="23103" formatCode="General">
                  <c:v>15.548400000000001</c:v>
                </c:pt>
                <c:pt idx="23104" formatCode="General">
                  <c:v>15.549099999999999</c:v>
                </c:pt>
                <c:pt idx="23105" formatCode="General">
                  <c:v>15.549799999999999</c:v>
                </c:pt>
                <c:pt idx="23106" formatCode="General">
                  <c:v>15.5505</c:v>
                </c:pt>
                <c:pt idx="23107" formatCode="General">
                  <c:v>15.5511</c:v>
                </c:pt>
                <c:pt idx="23108" formatCode="General">
                  <c:v>15.5518</c:v>
                </c:pt>
                <c:pt idx="23109" formatCode="General">
                  <c:v>15.5525</c:v>
                </c:pt>
                <c:pt idx="23110" formatCode="General">
                  <c:v>15.553100000000001</c:v>
                </c:pt>
                <c:pt idx="23111" formatCode="General">
                  <c:v>15.553800000000001</c:v>
                </c:pt>
                <c:pt idx="23112" formatCode="General">
                  <c:v>15.554500000000001</c:v>
                </c:pt>
                <c:pt idx="23113" formatCode="General">
                  <c:v>15.555199999999999</c:v>
                </c:pt>
                <c:pt idx="23114" formatCode="General">
                  <c:v>15.5558</c:v>
                </c:pt>
                <c:pt idx="23115" formatCode="General">
                  <c:v>15.5565</c:v>
                </c:pt>
                <c:pt idx="23116" formatCode="General">
                  <c:v>15.5572</c:v>
                </c:pt>
                <c:pt idx="23117" formatCode="General">
                  <c:v>15.5579</c:v>
                </c:pt>
                <c:pt idx="23118" formatCode="General">
                  <c:v>15.5585</c:v>
                </c:pt>
                <c:pt idx="23119" formatCode="General">
                  <c:v>15.559200000000001</c:v>
                </c:pt>
                <c:pt idx="23120" formatCode="General">
                  <c:v>15.559900000000001</c:v>
                </c:pt>
                <c:pt idx="23121" formatCode="General">
                  <c:v>15.560600000000001</c:v>
                </c:pt>
                <c:pt idx="23122" formatCode="General">
                  <c:v>15.561199999999999</c:v>
                </c:pt>
                <c:pt idx="23123" formatCode="General">
                  <c:v>15.5619</c:v>
                </c:pt>
                <c:pt idx="23124" formatCode="General">
                  <c:v>15.5626</c:v>
                </c:pt>
                <c:pt idx="23125" formatCode="General">
                  <c:v>15.5632</c:v>
                </c:pt>
                <c:pt idx="23126" formatCode="General">
                  <c:v>15.5639</c:v>
                </c:pt>
                <c:pt idx="23127" formatCode="General">
                  <c:v>15.5646</c:v>
                </c:pt>
                <c:pt idx="23128" formatCode="General">
                  <c:v>15.565300000000001</c:v>
                </c:pt>
                <c:pt idx="23129" formatCode="General">
                  <c:v>15.565899999999999</c:v>
                </c:pt>
                <c:pt idx="23130" formatCode="General">
                  <c:v>15.566599999999999</c:v>
                </c:pt>
                <c:pt idx="23131" formatCode="General">
                  <c:v>15.567299999999999</c:v>
                </c:pt>
                <c:pt idx="23132" formatCode="General">
                  <c:v>15.568</c:v>
                </c:pt>
                <c:pt idx="23133" formatCode="General">
                  <c:v>15.5686</c:v>
                </c:pt>
                <c:pt idx="23134" formatCode="General">
                  <c:v>15.5693</c:v>
                </c:pt>
                <c:pt idx="23135" formatCode="General">
                  <c:v>15.57</c:v>
                </c:pt>
                <c:pt idx="23136" formatCode="General">
                  <c:v>15.570600000000001</c:v>
                </c:pt>
                <c:pt idx="23137" formatCode="General">
                  <c:v>15.571300000000001</c:v>
                </c:pt>
                <c:pt idx="23138" formatCode="General">
                  <c:v>15.571999999999999</c:v>
                </c:pt>
                <c:pt idx="23139" formatCode="General">
                  <c:v>15.572699999999999</c:v>
                </c:pt>
                <c:pt idx="23140" formatCode="General">
                  <c:v>15.5733</c:v>
                </c:pt>
                <c:pt idx="23141" formatCode="General">
                  <c:v>15.574</c:v>
                </c:pt>
                <c:pt idx="23142" formatCode="General">
                  <c:v>15.5747</c:v>
                </c:pt>
                <c:pt idx="23143" formatCode="General">
                  <c:v>15.5754</c:v>
                </c:pt>
                <c:pt idx="23144" formatCode="General">
                  <c:v>15.576000000000001</c:v>
                </c:pt>
                <c:pt idx="23145" formatCode="General">
                  <c:v>15.576700000000001</c:v>
                </c:pt>
                <c:pt idx="23146" formatCode="General">
                  <c:v>15.577400000000001</c:v>
                </c:pt>
                <c:pt idx="23147" formatCode="General">
                  <c:v>15.578099999999999</c:v>
                </c:pt>
                <c:pt idx="23148" formatCode="General">
                  <c:v>15.5787</c:v>
                </c:pt>
                <c:pt idx="23149" formatCode="General">
                  <c:v>15.5794</c:v>
                </c:pt>
                <c:pt idx="23150" formatCode="General">
                  <c:v>15.5801</c:v>
                </c:pt>
                <c:pt idx="23151" formatCode="General">
                  <c:v>15.5807</c:v>
                </c:pt>
                <c:pt idx="23152" formatCode="General">
                  <c:v>15.5814</c:v>
                </c:pt>
                <c:pt idx="23153" formatCode="General">
                  <c:v>15.582100000000001</c:v>
                </c:pt>
                <c:pt idx="23154" formatCode="General">
                  <c:v>15.582800000000001</c:v>
                </c:pt>
                <c:pt idx="23155" formatCode="General">
                  <c:v>15.583399999999999</c:v>
                </c:pt>
                <c:pt idx="23156" formatCode="General">
                  <c:v>15.584099999999999</c:v>
                </c:pt>
                <c:pt idx="23157" formatCode="General">
                  <c:v>15.5848</c:v>
                </c:pt>
                <c:pt idx="23158" formatCode="General">
                  <c:v>15.5855</c:v>
                </c:pt>
                <c:pt idx="23159" formatCode="General">
                  <c:v>15.5861</c:v>
                </c:pt>
                <c:pt idx="23160" formatCode="General">
                  <c:v>15.5868</c:v>
                </c:pt>
                <c:pt idx="23161" formatCode="General">
                  <c:v>15.5875</c:v>
                </c:pt>
                <c:pt idx="23162" formatCode="General">
                  <c:v>15.588100000000001</c:v>
                </c:pt>
                <c:pt idx="23163" formatCode="General">
                  <c:v>15.588800000000001</c:v>
                </c:pt>
                <c:pt idx="23164" formatCode="General">
                  <c:v>15.589499999999999</c:v>
                </c:pt>
                <c:pt idx="23165" formatCode="General">
                  <c:v>15.590199999999999</c:v>
                </c:pt>
                <c:pt idx="23166" formatCode="General">
                  <c:v>15.5908</c:v>
                </c:pt>
                <c:pt idx="23167" formatCode="General">
                  <c:v>15.5915</c:v>
                </c:pt>
                <c:pt idx="23168" formatCode="General">
                  <c:v>15.5922</c:v>
                </c:pt>
                <c:pt idx="23169" formatCode="General">
                  <c:v>15.5929</c:v>
                </c:pt>
                <c:pt idx="23170" formatCode="General">
                  <c:v>15.593500000000001</c:v>
                </c:pt>
                <c:pt idx="23171" formatCode="General">
                  <c:v>15.594200000000001</c:v>
                </c:pt>
                <c:pt idx="23172" formatCode="General">
                  <c:v>15.594900000000001</c:v>
                </c:pt>
                <c:pt idx="23173" formatCode="General">
                  <c:v>15.595499999999999</c:v>
                </c:pt>
                <c:pt idx="23174" formatCode="General">
                  <c:v>15.5962</c:v>
                </c:pt>
                <c:pt idx="23175" formatCode="General">
                  <c:v>15.5969</c:v>
                </c:pt>
                <c:pt idx="23176" formatCode="General">
                  <c:v>15.5976</c:v>
                </c:pt>
                <c:pt idx="23177" formatCode="General">
                  <c:v>15.5982</c:v>
                </c:pt>
                <c:pt idx="23178" formatCode="General">
                  <c:v>15.5989</c:v>
                </c:pt>
                <c:pt idx="23179" formatCode="General">
                  <c:v>15.599600000000001</c:v>
                </c:pt>
                <c:pt idx="23180" formatCode="General">
                  <c:v>15.600300000000001</c:v>
                </c:pt>
                <c:pt idx="23181" formatCode="General">
                  <c:v>15.600899999999999</c:v>
                </c:pt>
                <c:pt idx="23182" formatCode="General">
                  <c:v>15.601599999999999</c:v>
                </c:pt>
                <c:pt idx="23183" formatCode="General">
                  <c:v>15.6023</c:v>
                </c:pt>
                <c:pt idx="23184" formatCode="General">
                  <c:v>15.603</c:v>
                </c:pt>
                <c:pt idx="23185" formatCode="General">
                  <c:v>15.6036</c:v>
                </c:pt>
                <c:pt idx="23186" formatCode="General">
                  <c:v>15.6043</c:v>
                </c:pt>
                <c:pt idx="23187" formatCode="General">
                  <c:v>15.605</c:v>
                </c:pt>
                <c:pt idx="23188" formatCode="General">
                  <c:v>15.605600000000001</c:v>
                </c:pt>
                <c:pt idx="23189" formatCode="General">
                  <c:v>15.606299999999999</c:v>
                </c:pt>
                <c:pt idx="23190" formatCode="General">
                  <c:v>15.606999999999999</c:v>
                </c:pt>
                <c:pt idx="23191" formatCode="General">
                  <c:v>15.607699999999999</c:v>
                </c:pt>
                <c:pt idx="23192" formatCode="General">
                  <c:v>15.6083</c:v>
                </c:pt>
                <c:pt idx="23193" formatCode="General">
                  <c:v>15.609</c:v>
                </c:pt>
                <c:pt idx="23194" formatCode="General">
                  <c:v>15.6097</c:v>
                </c:pt>
                <c:pt idx="23195" formatCode="General">
                  <c:v>15.6104</c:v>
                </c:pt>
                <c:pt idx="23196" formatCode="General">
                  <c:v>15.611000000000001</c:v>
                </c:pt>
                <c:pt idx="23197" formatCode="General">
                  <c:v>15.611700000000001</c:v>
                </c:pt>
                <c:pt idx="23198" formatCode="General">
                  <c:v>15.612399999999999</c:v>
                </c:pt>
                <c:pt idx="23199" formatCode="General">
                  <c:v>15.613</c:v>
                </c:pt>
                <c:pt idx="23200" formatCode="General">
                  <c:v>15.6137</c:v>
                </c:pt>
                <c:pt idx="23201" formatCode="General">
                  <c:v>15.6144</c:v>
                </c:pt>
                <c:pt idx="23202" formatCode="General">
                  <c:v>15.6151</c:v>
                </c:pt>
                <c:pt idx="23203" formatCode="General">
                  <c:v>15.6157</c:v>
                </c:pt>
                <c:pt idx="23204" formatCode="General">
                  <c:v>15.616400000000001</c:v>
                </c:pt>
                <c:pt idx="23205" formatCode="General">
                  <c:v>15.617100000000001</c:v>
                </c:pt>
                <c:pt idx="23206" formatCode="General">
                  <c:v>15.617800000000001</c:v>
                </c:pt>
                <c:pt idx="23207" formatCode="General">
                  <c:v>15.618399999999999</c:v>
                </c:pt>
                <c:pt idx="23208" formatCode="General">
                  <c:v>15.6191</c:v>
                </c:pt>
                <c:pt idx="23209" formatCode="General">
                  <c:v>15.6198</c:v>
                </c:pt>
                <c:pt idx="23210" formatCode="General">
                  <c:v>15.6204</c:v>
                </c:pt>
                <c:pt idx="23211" formatCode="General">
                  <c:v>15.6211</c:v>
                </c:pt>
                <c:pt idx="23212" formatCode="General">
                  <c:v>15.6218</c:v>
                </c:pt>
                <c:pt idx="23213" formatCode="General">
                  <c:v>15.6225</c:v>
                </c:pt>
                <c:pt idx="23214" formatCode="General">
                  <c:v>15.623100000000001</c:v>
                </c:pt>
                <c:pt idx="23215" formatCode="General">
                  <c:v>15.623799999999999</c:v>
                </c:pt>
                <c:pt idx="23216" formatCode="General">
                  <c:v>15.624499999999999</c:v>
                </c:pt>
                <c:pt idx="23217" formatCode="General">
                  <c:v>15.6252</c:v>
                </c:pt>
                <c:pt idx="23218" formatCode="General">
                  <c:v>15.6258</c:v>
                </c:pt>
                <c:pt idx="23219" formatCode="General">
                  <c:v>15.6265</c:v>
                </c:pt>
                <c:pt idx="23220" formatCode="General">
                  <c:v>15.6272</c:v>
                </c:pt>
                <c:pt idx="23221" formatCode="General">
                  <c:v>15.6279</c:v>
                </c:pt>
                <c:pt idx="23222" formatCode="General">
                  <c:v>15.628500000000001</c:v>
                </c:pt>
                <c:pt idx="23223" formatCode="General">
                  <c:v>15.629200000000001</c:v>
                </c:pt>
                <c:pt idx="23224" formatCode="General">
                  <c:v>15.629899999999999</c:v>
                </c:pt>
                <c:pt idx="23225" formatCode="General">
                  <c:v>15.6305</c:v>
                </c:pt>
                <c:pt idx="23226" formatCode="General">
                  <c:v>15.6312</c:v>
                </c:pt>
                <c:pt idx="23227" formatCode="General">
                  <c:v>15.6319</c:v>
                </c:pt>
                <c:pt idx="23228" formatCode="General">
                  <c:v>15.6326</c:v>
                </c:pt>
                <c:pt idx="23229" formatCode="General">
                  <c:v>15.6332</c:v>
                </c:pt>
                <c:pt idx="23230" formatCode="General">
                  <c:v>15.633900000000001</c:v>
                </c:pt>
                <c:pt idx="23231" formatCode="General">
                  <c:v>15.634600000000001</c:v>
                </c:pt>
                <c:pt idx="23232" formatCode="General">
                  <c:v>15.635300000000001</c:v>
                </c:pt>
                <c:pt idx="23233" formatCode="General">
                  <c:v>15.635899999999999</c:v>
                </c:pt>
                <c:pt idx="23234" formatCode="General">
                  <c:v>15.6366</c:v>
                </c:pt>
                <c:pt idx="23235" formatCode="General">
                  <c:v>15.6373</c:v>
                </c:pt>
                <c:pt idx="23236" formatCode="General">
                  <c:v>15.6379</c:v>
                </c:pt>
                <c:pt idx="23237" formatCode="General">
                  <c:v>15.6386</c:v>
                </c:pt>
                <c:pt idx="23238" formatCode="General">
                  <c:v>15.6393</c:v>
                </c:pt>
                <c:pt idx="23239" formatCode="General">
                  <c:v>15.64</c:v>
                </c:pt>
                <c:pt idx="23240" formatCode="General">
                  <c:v>15.640599999999999</c:v>
                </c:pt>
                <c:pt idx="23241" formatCode="General">
                  <c:v>15.641299999999999</c:v>
                </c:pt>
                <c:pt idx="23242" formatCode="General">
                  <c:v>15.641999999999999</c:v>
                </c:pt>
                <c:pt idx="23243" formatCode="General">
                  <c:v>15.6427</c:v>
                </c:pt>
                <c:pt idx="23244" formatCode="General">
                  <c:v>15.6433</c:v>
                </c:pt>
                <c:pt idx="23245" formatCode="General">
                  <c:v>15.644</c:v>
                </c:pt>
                <c:pt idx="23246" formatCode="General">
                  <c:v>15.6447</c:v>
                </c:pt>
                <c:pt idx="23247" formatCode="General">
                  <c:v>15.6454</c:v>
                </c:pt>
                <c:pt idx="23248" formatCode="General">
                  <c:v>15.646000000000001</c:v>
                </c:pt>
                <c:pt idx="23249" formatCode="General">
                  <c:v>15.646699999999999</c:v>
                </c:pt>
                <c:pt idx="23250" formatCode="General">
                  <c:v>15.647399999999999</c:v>
                </c:pt>
                <c:pt idx="23251" formatCode="General">
                  <c:v>15.648</c:v>
                </c:pt>
                <c:pt idx="23252" formatCode="General">
                  <c:v>15.6487</c:v>
                </c:pt>
                <c:pt idx="23253" formatCode="General">
                  <c:v>15.6494</c:v>
                </c:pt>
                <c:pt idx="23254" formatCode="General">
                  <c:v>15.6501</c:v>
                </c:pt>
                <c:pt idx="23255" formatCode="General">
                  <c:v>15.650700000000001</c:v>
                </c:pt>
                <c:pt idx="23256" formatCode="General">
                  <c:v>15.651400000000001</c:v>
                </c:pt>
                <c:pt idx="23257" formatCode="General">
                  <c:v>15.652100000000001</c:v>
                </c:pt>
                <c:pt idx="23258" formatCode="General">
                  <c:v>15.652799999999999</c:v>
                </c:pt>
                <c:pt idx="23259" formatCode="General">
                  <c:v>15.6534</c:v>
                </c:pt>
                <c:pt idx="23260" formatCode="General">
                  <c:v>15.6541</c:v>
                </c:pt>
                <c:pt idx="23261" formatCode="General">
                  <c:v>15.6548</c:v>
                </c:pt>
                <c:pt idx="23262" formatCode="General">
                  <c:v>15.6554</c:v>
                </c:pt>
                <c:pt idx="23263" formatCode="General">
                  <c:v>15.6561</c:v>
                </c:pt>
                <c:pt idx="23264" formatCode="General">
                  <c:v>15.6568</c:v>
                </c:pt>
                <c:pt idx="23265" formatCode="General">
                  <c:v>15.657500000000001</c:v>
                </c:pt>
                <c:pt idx="23266" formatCode="General">
                  <c:v>15.658099999999999</c:v>
                </c:pt>
                <c:pt idx="23267" formatCode="General">
                  <c:v>15.658799999999999</c:v>
                </c:pt>
                <c:pt idx="23268" formatCode="General">
                  <c:v>15.6595</c:v>
                </c:pt>
                <c:pt idx="23269" formatCode="General">
                  <c:v>15.6602</c:v>
                </c:pt>
                <c:pt idx="23270" formatCode="General">
                  <c:v>15.6608</c:v>
                </c:pt>
                <c:pt idx="23271" formatCode="General">
                  <c:v>15.6615</c:v>
                </c:pt>
                <c:pt idx="23272" formatCode="General">
                  <c:v>15.6622</c:v>
                </c:pt>
                <c:pt idx="23273" formatCode="General">
                  <c:v>15.662800000000001</c:v>
                </c:pt>
                <c:pt idx="23274" formatCode="General">
                  <c:v>15.663500000000001</c:v>
                </c:pt>
                <c:pt idx="23275" formatCode="General">
                  <c:v>15.664199999999999</c:v>
                </c:pt>
                <c:pt idx="23276" formatCode="General">
                  <c:v>15.664899999999999</c:v>
                </c:pt>
                <c:pt idx="23277" formatCode="General">
                  <c:v>15.6655</c:v>
                </c:pt>
                <c:pt idx="23278" formatCode="General">
                  <c:v>15.6662</c:v>
                </c:pt>
                <c:pt idx="23279" formatCode="General">
                  <c:v>15.6669</c:v>
                </c:pt>
                <c:pt idx="23280" formatCode="General">
                  <c:v>15.6676</c:v>
                </c:pt>
                <c:pt idx="23281" formatCode="General">
                  <c:v>15.668200000000001</c:v>
                </c:pt>
                <c:pt idx="23282" formatCode="General">
                  <c:v>15.668900000000001</c:v>
                </c:pt>
                <c:pt idx="23283" formatCode="General">
                  <c:v>15.669600000000001</c:v>
                </c:pt>
                <c:pt idx="23284" formatCode="General">
                  <c:v>15.670299999999999</c:v>
                </c:pt>
                <c:pt idx="23285" formatCode="General">
                  <c:v>15.6709</c:v>
                </c:pt>
                <c:pt idx="23286" formatCode="General">
                  <c:v>15.6716</c:v>
                </c:pt>
                <c:pt idx="23287" formatCode="General">
                  <c:v>15.6723</c:v>
                </c:pt>
                <c:pt idx="23288" formatCode="General">
                  <c:v>15.6729</c:v>
                </c:pt>
                <c:pt idx="23289" formatCode="General">
                  <c:v>15.6736</c:v>
                </c:pt>
                <c:pt idx="23290" formatCode="General">
                  <c:v>15.674300000000001</c:v>
                </c:pt>
                <c:pt idx="23291" formatCode="General">
                  <c:v>15.675000000000001</c:v>
                </c:pt>
                <c:pt idx="23292" formatCode="General">
                  <c:v>15.675599999999999</c:v>
                </c:pt>
                <c:pt idx="23293" formatCode="General">
                  <c:v>15.676299999999999</c:v>
                </c:pt>
                <c:pt idx="23294" formatCode="General">
                  <c:v>15.677</c:v>
                </c:pt>
                <c:pt idx="23295" formatCode="General">
                  <c:v>15.6777</c:v>
                </c:pt>
                <c:pt idx="23296" formatCode="General">
                  <c:v>15.6783</c:v>
                </c:pt>
                <c:pt idx="23297" formatCode="General">
                  <c:v>15.679</c:v>
                </c:pt>
                <c:pt idx="23298" formatCode="General">
                  <c:v>15.6797</c:v>
                </c:pt>
                <c:pt idx="23299" formatCode="General">
                  <c:v>15.680300000000001</c:v>
                </c:pt>
                <c:pt idx="23300" formatCode="General">
                  <c:v>15.680999999999999</c:v>
                </c:pt>
                <c:pt idx="23301" formatCode="General">
                  <c:v>15.681699999999999</c:v>
                </c:pt>
                <c:pt idx="23302" formatCode="General">
                  <c:v>15.682399999999999</c:v>
                </c:pt>
                <c:pt idx="23303" formatCode="General">
                  <c:v>15.683</c:v>
                </c:pt>
                <c:pt idx="23304" formatCode="General">
                  <c:v>15.6837</c:v>
                </c:pt>
                <c:pt idx="23305" formatCode="General">
                  <c:v>15.6844</c:v>
                </c:pt>
                <c:pt idx="23306" formatCode="General">
                  <c:v>15.6851</c:v>
                </c:pt>
                <c:pt idx="23307" formatCode="General">
                  <c:v>15.685700000000001</c:v>
                </c:pt>
                <c:pt idx="23308" formatCode="General">
                  <c:v>15.686400000000001</c:v>
                </c:pt>
                <c:pt idx="23309" formatCode="General">
                  <c:v>15.687099999999999</c:v>
                </c:pt>
                <c:pt idx="23310" formatCode="General">
                  <c:v>15.6877</c:v>
                </c:pt>
                <c:pt idx="23311" formatCode="General">
                  <c:v>15.6884</c:v>
                </c:pt>
                <c:pt idx="23312" formatCode="General">
                  <c:v>15.6891</c:v>
                </c:pt>
                <c:pt idx="23313" formatCode="General">
                  <c:v>15.6898</c:v>
                </c:pt>
                <c:pt idx="23314" formatCode="General">
                  <c:v>15.6904</c:v>
                </c:pt>
                <c:pt idx="23315" formatCode="General">
                  <c:v>15.6911</c:v>
                </c:pt>
                <c:pt idx="23316" formatCode="General">
                  <c:v>15.691800000000001</c:v>
                </c:pt>
                <c:pt idx="23317" formatCode="General">
                  <c:v>15.692500000000001</c:v>
                </c:pt>
                <c:pt idx="23318" formatCode="General">
                  <c:v>15.693099999999999</c:v>
                </c:pt>
                <c:pt idx="23319" formatCode="General">
                  <c:v>15.6938</c:v>
                </c:pt>
                <c:pt idx="23320" formatCode="General">
                  <c:v>15.6945</c:v>
                </c:pt>
                <c:pt idx="23321" formatCode="General">
                  <c:v>15.6952</c:v>
                </c:pt>
                <c:pt idx="23322" formatCode="General">
                  <c:v>15.6958</c:v>
                </c:pt>
                <c:pt idx="23323" formatCode="General">
                  <c:v>15.6965</c:v>
                </c:pt>
                <c:pt idx="23324" formatCode="General">
                  <c:v>15.6972</c:v>
                </c:pt>
                <c:pt idx="23325" formatCode="General">
                  <c:v>15.697800000000001</c:v>
                </c:pt>
                <c:pt idx="23326" formatCode="General">
                  <c:v>15.698499999999999</c:v>
                </c:pt>
                <c:pt idx="23327" formatCode="General">
                  <c:v>15.699199999999999</c:v>
                </c:pt>
                <c:pt idx="23328" formatCode="General">
                  <c:v>15.6999</c:v>
                </c:pt>
                <c:pt idx="23329" formatCode="General">
                  <c:v>15.7005</c:v>
                </c:pt>
                <c:pt idx="23330" formatCode="General">
                  <c:v>15.7012</c:v>
                </c:pt>
                <c:pt idx="23331" formatCode="General">
                  <c:v>15.7019</c:v>
                </c:pt>
                <c:pt idx="23332" formatCode="General">
                  <c:v>15.7026</c:v>
                </c:pt>
                <c:pt idx="23333" formatCode="General">
                  <c:v>15.703200000000001</c:v>
                </c:pt>
                <c:pt idx="23334" formatCode="General">
                  <c:v>15.703900000000001</c:v>
                </c:pt>
                <c:pt idx="23335" formatCode="General">
                  <c:v>15.704599999999999</c:v>
                </c:pt>
                <c:pt idx="23336" formatCode="General">
                  <c:v>15.7052</c:v>
                </c:pt>
                <c:pt idx="23337" formatCode="General">
                  <c:v>15.7059</c:v>
                </c:pt>
                <c:pt idx="23338" formatCode="General">
                  <c:v>15.7066</c:v>
                </c:pt>
                <c:pt idx="23339" formatCode="General">
                  <c:v>15.7073</c:v>
                </c:pt>
                <c:pt idx="23340" formatCode="General">
                  <c:v>15.7079</c:v>
                </c:pt>
                <c:pt idx="23341" formatCode="General">
                  <c:v>15.708600000000001</c:v>
                </c:pt>
                <c:pt idx="23342" formatCode="General">
                  <c:v>15.709300000000001</c:v>
                </c:pt>
                <c:pt idx="23343" formatCode="General">
                  <c:v>15.71</c:v>
                </c:pt>
                <c:pt idx="23344" formatCode="General">
                  <c:v>15.710599999999999</c:v>
                </c:pt>
                <c:pt idx="23345" formatCode="General">
                  <c:v>15.7113</c:v>
                </c:pt>
                <c:pt idx="23346" formatCode="General">
                  <c:v>15.712</c:v>
                </c:pt>
                <c:pt idx="23347" formatCode="General">
                  <c:v>15.7127</c:v>
                </c:pt>
                <c:pt idx="23348" formatCode="General">
                  <c:v>15.7133</c:v>
                </c:pt>
                <c:pt idx="23349" formatCode="General">
                  <c:v>15.714</c:v>
                </c:pt>
                <c:pt idx="23350" formatCode="General">
                  <c:v>15.714700000000001</c:v>
                </c:pt>
                <c:pt idx="23351" formatCode="General">
                  <c:v>15.715299999999999</c:v>
                </c:pt>
                <c:pt idx="23352" formatCode="General">
                  <c:v>15.715999999999999</c:v>
                </c:pt>
                <c:pt idx="23353" formatCode="General">
                  <c:v>15.716699999999999</c:v>
                </c:pt>
                <c:pt idx="23354" formatCode="General">
                  <c:v>15.7174</c:v>
                </c:pt>
                <c:pt idx="23355" formatCode="General">
                  <c:v>15.718</c:v>
                </c:pt>
                <c:pt idx="23356" formatCode="General">
                  <c:v>15.7187</c:v>
                </c:pt>
                <c:pt idx="23357" formatCode="General">
                  <c:v>15.7194</c:v>
                </c:pt>
                <c:pt idx="23358" formatCode="General">
                  <c:v>15.7201</c:v>
                </c:pt>
                <c:pt idx="23359" formatCode="General">
                  <c:v>15.720700000000001</c:v>
                </c:pt>
                <c:pt idx="23360" formatCode="General">
                  <c:v>15.721399999999999</c:v>
                </c:pt>
                <c:pt idx="23361" formatCode="General">
                  <c:v>15.722099999999999</c:v>
                </c:pt>
                <c:pt idx="23362" formatCode="General">
                  <c:v>15.7227</c:v>
                </c:pt>
                <c:pt idx="23363" formatCode="General">
                  <c:v>15.7234</c:v>
                </c:pt>
                <c:pt idx="23364" formatCode="General">
                  <c:v>15.7241</c:v>
                </c:pt>
                <c:pt idx="23365" formatCode="General">
                  <c:v>15.7248</c:v>
                </c:pt>
                <c:pt idx="23366" formatCode="General">
                  <c:v>15.7254</c:v>
                </c:pt>
                <c:pt idx="23367" formatCode="General">
                  <c:v>15.726100000000001</c:v>
                </c:pt>
                <c:pt idx="23368" formatCode="General">
                  <c:v>15.726800000000001</c:v>
                </c:pt>
                <c:pt idx="23369" formatCode="General">
                  <c:v>15.727499999999999</c:v>
                </c:pt>
                <c:pt idx="23370" formatCode="General">
                  <c:v>15.7281</c:v>
                </c:pt>
                <c:pt idx="23371" formatCode="General">
                  <c:v>15.7288</c:v>
                </c:pt>
                <c:pt idx="23372" formatCode="General">
                  <c:v>15.7295</c:v>
                </c:pt>
                <c:pt idx="23373" formatCode="General">
                  <c:v>15.7301</c:v>
                </c:pt>
                <c:pt idx="23374" formatCode="General">
                  <c:v>15.7308</c:v>
                </c:pt>
                <c:pt idx="23375" formatCode="General">
                  <c:v>15.7315</c:v>
                </c:pt>
                <c:pt idx="23376" formatCode="General">
                  <c:v>15.732200000000001</c:v>
                </c:pt>
                <c:pt idx="23377" formatCode="General">
                  <c:v>15.732799999999999</c:v>
                </c:pt>
                <c:pt idx="23378" formatCode="General">
                  <c:v>15.733499999999999</c:v>
                </c:pt>
                <c:pt idx="23379" formatCode="General">
                  <c:v>15.7342</c:v>
                </c:pt>
                <c:pt idx="23380" formatCode="General">
                  <c:v>15.7349</c:v>
                </c:pt>
                <c:pt idx="23381" formatCode="General">
                  <c:v>15.7355</c:v>
                </c:pt>
                <c:pt idx="23382" formatCode="General">
                  <c:v>15.7362</c:v>
                </c:pt>
                <c:pt idx="23383" formatCode="General">
                  <c:v>15.7369</c:v>
                </c:pt>
                <c:pt idx="23384" formatCode="General">
                  <c:v>15.7376</c:v>
                </c:pt>
                <c:pt idx="23385" formatCode="General">
                  <c:v>15.738200000000001</c:v>
                </c:pt>
                <c:pt idx="23386" formatCode="General">
                  <c:v>15.738899999999999</c:v>
                </c:pt>
                <c:pt idx="23387" formatCode="General">
                  <c:v>15.739599999999999</c:v>
                </c:pt>
                <c:pt idx="23388" formatCode="General">
                  <c:v>15.7402</c:v>
                </c:pt>
                <c:pt idx="23389" formatCode="General">
                  <c:v>15.7409</c:v>
                </c:pt>
                <c:pt idx="23390" formatCode="General">
                  <c:v>15.7416</c:v>
                </c:pt>
                <c:pt idx="23391" formatCode="General">
                  <c:v>15.7423</c:v>
                </c:pt>
                <c:pt idx="23392" formatCode="General">
                  <c:v>15.742900000000001</c:v>
                </c:pt>
                <c:pt idx="23393" formatCode="General">
                  <c:v>15.743600000000001</c:v>
                </c:pt>
                <c:pt idx="23394" formatCode="General">
                  <c:v>15.744300000000001</c:v>
                </c:pt>
                <c:pt idx="23395" formatCode="General">
                  <c:v>15.744999999999999</c:v>
                </c:pt>
                <c:pt idx="23396" formatCode="General">
                  <c:v>15.7456</c:v>
                </c:pt>
                <c:pt idx="23397" formatCode="General">
                  <c:v>15.7463</c:v>
                </c:pt>
                <c:pt idx="23398" formatCode="General">
                  <c:v>15.747</c:v>
                </c:pt>
                <c:pt idx="23399" formatCode="General">
                  <c:v>15.7476</c:v>
                </c:pt>
                <c:pt idx="23400" formatCode="General">
                  <c:v>15.7483</c:v>
                </c:pt>
                <c:pt idx="23401" formatCode="General">
                  <c:v>15.749000000000001</c:v>
                </c:pt>
                <c:pt idx="23402" formatCode="General">
                  <c:v>15.749700000000001</c:v>
                </c:pt>
                <c:pt idx="23403" formatCode="General">
                  <c:v>15.750299999999999</c:v>
                </c:pt>
                <c:pt idx="23404" formatCode="General">
                  <c:v>15.750999999999999</c:v>
                </c:pt>
                <c:pt idx="23405" formatCode="General">
                  <c:v>15.7517</c:v>
                </c:pt>
                <c:pt idx="23406" formatCode="General">
                  <c:v>15.7524</c:v>
                </c:pt>
                <c:pt idx="23407" formatCode="General">
                  <c:v>15.753</c:v>
                </c:pt>
                <c:pt idx="23408" formatCode="General">
                  <c:v>15.7537</c:v>
                </c:pt>
                <c:pt idx="23409" formatCode="General">
                  <c:v>15.7544</c:v>
                </c:pt>
                <c:pt idx="23410" formatCode="General">
                  <c:v>15.755100000000001</c:v>
                </c:pt>
                <c:pt idx="23411" formatCode="General">
                  <c:v>15.755699999999999</c:v>
                </c:pt>
                <c:pt idx="23412" formatCode="General">
                  <c:v>15.756399999999999</c:v>
                </c:pt>
                <c:pt idx="23413" formatCode="General">
                  <c:v>15.757099999999999</c:v>
                </c:pt>
                <c:pt idx="23414" formatCode="General">
                  <c:v>15.7577</c:v>
                </c:pt>
                <c:pt idx="23415" formatCode="General">
                  <c:v>15.7584</c:v>
                </c:pt>
                <c:pt idx="23416" formatCode="General">
                  <c:v>15.7591</c:v>
                </c:pt>
                <c:pt idx="23417" formatCode="General">
                  <c:v>15.7598</c:v>
                </c:pt>
                <c:pt idx="23418" formatCode="General">
                  <c:v>15.760400000000001</c:v>
                </c:pt>
                <c:pt idx="23419" formatCode="General">
                  <c:v>15.761100000000001</c:v>
                </c:pt>
                <c:pt idx="23420" formatCode="General">
                  <c:v>15.761799999999999</c:v>
                </c:pt>
                <c:pt idx="23421" formatCode="General">
                  <c:v>15.762499999999999</c:v>
                </c:pt>
                <c:pt idx="23422" formatCode="General">
                  <c:v>15.7631</c:v>
                </c:pt>
                <c:pt idx="23423" formatCode="General">
                  <c:v>15.7638</c:v>
                </c:pt>
                <c:pt idx="23424" formatCode="General">
                  <c:v>15.7645</c:v>
                </c:pt>
                <c:pt idx="23425" formatCode="General">
                  <c:v>15.7651</c:v>
                </c:pt>
                <c:pt idx="23426" formatCode="General">
                  <c:v>15.7658</c:v>
                </c:pt>
                <c:pt idx="23427" formatCode="General">
                  <c:v>15.766500000000001</c:v>
                </c:pt>
                <c:pt idx="23428" formatCode="General">
                  <c:v>15.767200000000001</c:v>
                </c:pt>
                <c:pt idx="23429" formatCode="General">
                  <c:v>15.767799999999999</c:v>
                </c:pt>
                <c:pt idx="23430" formatCode="General">
                  <c:v>15.7685</c:v>
                </c:pt>
                <c:pt idx="23431" formatCode="General">
                  <c:v>15.7692</c:v>
                </c:pt>
                <c:pt idx="23432" formatCode="General">
                  <c:v>15.7699</c:v>
                </c:pt>
                <c:pt idx="23433" formatCode="General">
                  <c:v>15.7705</c:v>
                </c:pt>
                <c:pt idx="23434" formatCode="General">
                  <c:v>15.7712</c:v>
                </c:pt>
                <c:pt idx="23435" formatCode="General">
                  <c:v>15.7719</c:v>
                </c:pt>
                <c:pt idx="23436" formatCode="General">
                  <c:v>15.772500000000001</c:v>
                </c:pt>
                <c:pt idx="23437" formatCode="General">
                  <c:v>15.773199999999999</c:v>
                </c:pt>
                <c:pt idx="23438" formatCode="General">
                  <c:v>15.773899999999999</c:v>
                </c:pt>
                <c:pt idx="23439" formatCode="General">
                  <c:v>15.7746</c:v>
                </c:pt>
                <c:pt idx="23440" formatCode="General">
                  <c:v>15.7752</c:v>
                </c:pt>
                <c:pt idx="23441" formatCode="General">
                  <c:v>15.7759</c:v>
                </c:pt>
                <c:pt idx="23442" formatCode="General">
                  <c:v>15.7766</c:v>
                </c:pt>
                <c:pt idx="23443" formatCode="General">
                  <c:v>15.7773</c:v>
                </c:pt>
                <c:pt idx="23444" formatCode="General">
                  <c:v>15.777900000000001</c:v>
                </c:pt>
                <c:pt idx="23445" formatCode="General">
                  <c:v>15.778600000000001</c:v>
                </c:pt>
                <c:pt idx="23446" formatCode="General">
                  <c:v>15.779299999999999</c:v>
                </c:pt>
                <c:pt idx="23447" formatCode="General">
                  <c:v>15.78</c:v>
                </c:pt>
                <c:pt idx="23448" formatCode="General">
                  <c:v>15.7806</c:v>
                </c:pt>
                <c:pt idx="23449" formatCode="General">
                  <c:v>15.7813</c:v>
                </c:pt>
                <c:pt idx="23450" formatCode="General">
                  <c:v>15.782</c:v>
                </c:pt>
                <c:pt idx="23451" formatCode="General">
                  <c:v>15.7826</c:v>
                </c:pt>
                <c:pt idx="23452" formatCode="General">
                  <c:v>15.783300000000001</c:v>
                </c:pt>
                <c:pt idx="23453" formatCode="General">
                  <c:v>15.784000000000001</c:v>
                </c:pt>
                <c:pt idx="23454" formatCode="General">
                  <c:v>15.784700000000001</c:v>
                </c:pt>
                <c:pt idx="23455" formatCode="General">
                  <c:v>15.785299999999999</c:v>
                </c:pt>
                <c:pt idx="23456" formatCode="General">
                  <c:v>15.786</c:v>
                </c:pt>
                <c:pt idx="23457" formatCode="General">
                  <c:v>15.7867</c:v>
                </c:pt>
                <c:pt idx="23458" formatCode="General">
                  <c:v>15.7874</c:v>
                </c:pt>
                <c:pt idx="23459" formatCode="General">
                  <c:v>15.788</c:v>
                </c:pt>
                <c:pt idx="23460" formatCode="General">
                  <c:v>15.7887</c:v>
                </c:pt>
                <c:pt idx="23461" formatCode="General">
                  <c:v>15.789400000000001</c:v>
                </c:pt>
                <c:pt idx="23462" formatCode="General">
                  <c:v>15.79</c:v>
                </c:pt>
                <c:pt idx="23463" formatCode="General">
                  <c:v>15.790699999999999</c:v>
                </c:pt>
                <c:pt idx="23464" formatCode="General">
                  <c:v>15.791399999999999</c:v>
                </c:pt>
                <c:pt idx="23465" formatCode="General">
                  <c:v>15.7921</c:v>
                </c:pt>
                <c:pt idx="23466" formatCode="General">
                  <c:v>15.7927</c:v>
                </c:pt>
                <c:pt idx="23467" formatCode="General">
                  <c:v>15.7934</c:v>
                </c:pt>
                <c:pt idx="23468" formatCode="General">
                  <c:v>15.7941</c:v>
                </c:pt>
                <c:pt idx="23469" formatCode="General">
                  <c:v>15.7948</c:v>
                </c:pt>
                <c:pt idx="23470" formatCode="General">
                  <c:v>15.795400000000001</c:v>
                </c:pt>
                <c:pt idx="23471" formatCode="General">
                  <c:v>15.796099999999999</c:v>
                </c:pt>
                <c:pt idx="23472" formatCode="General">
                  <c:v>15.796799999999999</c:v>
                </c:pt>
                <c:pt idx="23473" formatCode="General">
                  <c:v>15.7974</c:v>
                </c:pt>
                <c:pt idx="23474" formatCode="General">
                  <c:v>15.7981</c:v>
                </c:pt>
                <c:pt idx="23475" formatCode="General">
                  <c:v>15.7988</c:v>
                </c:pt>
                <c:pt idx="23476" formatCode="General">
                  <c:v>15.7995</c:v>
                </c:pt>
                <c:pt idx="23477" formatCode="General">
                  <c:v>15.8001</c:v>
                </c:pt>
                <c:pt idx="23478" formatCode="General">
                  <c:v>15.800800000000001</c:v>
                </c:pt>
                <c:pt idx="23479" formatCode="General">
                  <c:v>15.801500000000001</c:v>
                </c:pt>
                <c:pt idx="23480" formatCode="General">
                  <c:v>15.802199999999999</c:v>
                </c:pt>
                <c:pt idx="23481" formatCode="General">
                  <c:v>15.8028</c:v>
                </c:pt>
                <c:pt idx="23482" formatCode="General">
                  <c:v>15.8035</c:v>
                </c:pt>
                <c:pt idx="23483" formatCode="General">
                  <c:v>15.8042</c:v>
                </c:pt>
                <c:pt idx="23484" formatCode="General">
                  <c:v>15.8049</c:v>
                </c:pt>
                <c:pt idx="23485" formatCode="General">
                  <c:v>15.8055</c:v>
                </c:pt>
                <c:pt idx="23486" formatCode="General">
                  <c:v>15.8062</c:v>
                </c:pt>
                <c:pt idx="23487" formatCode="General">
                  <c:v>15.806900000000001</c:v>
                </c:pt>
                <c:pt idx="23488" formatCode="General">
                  <c:v>15.807499999999999</c:v>
                </c:pt>
                <c:pt idx="23489" formatCode="General">
                  <c:v>15.808199999999999</c:v>
                </c:pt>
                <c:pt idx="23490" formatCode="General">
                  <c:v>15.8089</c:v>
                </c:pt>
                <c:pt idx="23491" formatCode="General">
                  <c:v>15.8096</c:v>
                </c:pt>
                <c:pt idx="23492" formatCode="General">
                  <c:v>15.8102</c:v>
                </c:pt>
                <c:pt idx="23493" formatCode="General">
                  <c:v>15.8109</c:v>
                </c:pt>
                <c:pt idx="23494" formatCode="General">
                  <c:v>15.8116</c:v>
                </c:pt>
                <c:pt idx="23495" formatCode="General">
                  <c:v>15.8123</c:v>
                </c:pt>
                <c:pt idx="23496" formatCode="General">
                  <c:v>15.812900000000001</c:v>
                </c:pt>
                <c:pt idx="23497" formatCode="General">
                  <c:v>15.813599999999999</c:v>
                </c:pt>
                <c:pt idx="23498" formatCode="General">
                  <c:v>15.814299999999999</c:v>
                </c:pt>
                <c:pt idx="23499" formatCode="General">
                  <c:v>15.8149</c:v>
                </c:pt>
                <c:pt idx="23500" formatCode="General">
                  <c:v>15.8156</c:v>
                </c:pt>
                <c:pt idx="23501" formatCode="General">
                  <c:v>15.8163</c:v>
                </c:pt>
                <c:pt idx="23502" formatCode="General">
                  <c:v>15.817</c:v>
                </c:pt>
                <c:pt idx="23503" formatCode="General">
                  <c:v>15.817600000000001</c:v>
                </c:pt>
                <c:pt idx="23504" formatCode="General">
                  <c:v>15.818300000000001</c:v>
                </c:pt>
                <c:pt idx="23505" formatCode="General">
                  <c:v>15.819000000000001</c:v>
                </c:pt>
                <c:pt idx="23506" formatCode="General">
                  <c:v>15.819699999999999</c:v>
                </c:pt>
                <c:pt idx="23507" formatCode="General">
                  <c:v>15.8203</c:v>
                </c:pt>
                <c:pt idx="23508" formatCode="General">
                  <c:v>15.821</c:v>
                </c:pt>
                <c:pt idx="23509" formatCode="General">
                  <c:v>15.8217</c:v>
                </c:pt>
                <c:pt idx="23510" formatCode="General">
                  <c:v>15.8224</c:v>
                </c:pt>
                <c:pt idx="23511" formatCode="General">
                  <c:v>15.823</c:v>
                </c:pt>
                <c:pt idx="23512" formatCode="General">
                  <c:v>15.823700000000001</c:v>
                </c:pt>
                <c:pt idx="23513" formatCode="General">
                  <c:v>15.824400000000001</c:v>
                </c:pt>
                <c:pt idx="23514" formatCode="General">
                  <c:v>15.824999999999999</c:v>
                </c:pt>
                <c:pt idx="23515" formatCode="General">
                  <c:v>15.825699999999999</c:v>
                </c:pt>
                <c:pt idx="23516" formatCode="General">
                  <c:v>15.8264</c:v>
                </c:pt>
                <c:pt idx="23517" formatCode="General">
                  <c:v>15.8271</c:v>
                </c:pt>
                <c:pt idx="23518" formatCode="General">
                  <c:v>15.8277</c:v>
                </c:pt>
                <c:pt idx="23519" formatCode="General">
                  <c:v>15.8284</c:v>
                </c:pt>
                <c:pt idx="23520" formatCode="General">
                  <c:v>15.8291</c:v>
                </c:pt>
                <c:pt idx="23521" formatCode="General">
                  <c:v>15.829800000000001</c:v>
                </c:pt>
                <c:pt idx="23522" formatCode="General">
                  <c:v>15.830399999999999</c:v>
                </c:pt>
                <c:pt idx="23523" formatCode="General">
                  <c:v>15.831099999999999</c:v>
                </c:pt>
                <c:pt idx="23524" formatCode="General">
                  <c:v>15.831799999999999</c:v>
                </c:pt>
                <c:pt idx="23525" formatCode="General">
                  <c:v>15.8324</c:v>
                </c:pt>
                <c:pt idx="23526" formatCode="General">
                  <c:v>15.8331</c:v>
                </c:pt>
                <c:pt idx="23527" formatCode="General">
                  <c:v>15.8338</c:v>
                </c:pt>
                <c:pt idx="23528" formatCode="General">
                  <c:v>15.8345</c:v>
                </c:pt>
                <c:pt idx="23529" formatCode="General">
                  <c:v>15.835100000000001</c:v>
                </c:pt>
                <c:pt idx="23530" formatCode="General">
                  <c:v>15.835800000000001</c:v>
                </c:pt>
                <c:pt idx="23531" formatCode="General">
                  <c:v>15.836499999999999</c:v>
                </c:pt>
                <c:pt idx="23532" formatCode="General">
                  <c:v>15.837199999999999</c:v>
                </c:pt>
                <c:pt idx="23533" formatCode="General">
                  <c:v>15.8378</c:v>
                </c:pt>
                <c:pt idx="23534" formatCode="General">
                  <c:v>15.8385</c:v>
                </c:pt>
                <c:pt idx="23535" formatCode="General">
                  <c:v>15.8392</c:v>
                </c:pt>
                <c:pt idx="23536" formatCode="General">
                  <c:v>15.8398</c:v>
                </c:pt>
                <c:pt idx="23537" formatCode="General">
                  <c:v>15.8405</c:v>
                </c:pt>
                <c:pt idx="23538" formatCode="General">
                  <c:v>15.841200000000001</c:v>
                </c:pt>
                <c:pt idx="23539" formatCode="General">
                  <c:v>15.841900000000001</c:v>
                </c:pt>
                <c:pt idx="23540" formatCode="General">
                  <c:v>15.842499999999999</c:v>
                </c:pt>
                <c:pt idx="23541" formatCode="General">
                  <c:v>15.8432</c:v>
                </c:pt>
                <c:pt idx="23542" formatCode="General">
                  <c:v>15.8439</c:v>
                </c:pt>
                <c:pt idx="23543" formatCode="General">
                  <c:v>15.8446</c:v>
                </c:pt>
                <c:pt idx="23544" formatCode="General">
                  <c:v>15.8452</c:v>
                </c:pt>
                <c:pt idx="23545" formatCode="General">
                  <c:v>15.8459</c:v>
                </c:pt>
                <c:pt idx="23546" formatCode="General">
                  <c:v>15.8466</c:v>
                </c:pt>
                <c:pt idx="23547" formatCode="General">
                  <c:v>15.847300000000001</c:v>
                </c:pt>
                <c:pt idx="23548" formatCode="General">
                  <c:v>15.847899999999999</c:v>
                </c:pt>
                <c:pt idx="23549" formatCode="General">
                  <c:v>15.848599999999999</c:v>
                </c:pt>
                <c:pt idx="23550" formatCode="General">
                  <c:v>15.849299999999999</c:v>
                </c:pt>
                <c:pt idx="23551" formatCode="General">
                  <c:v>15.8499</c:v>
                </c:pt>
                <c:pt idx="23552" formatCode="General">
                  <c:v>15.8506</c:v>
                </c:pt>
                <c:pt idx="23553" formatCode="General">
                  <c:v>15.8513</c:v>
                </c:pt>
                <c:pt idx="23554" formatCode="General">
                  <c:v>15.852</c:v>
                </c:pt>
                <c:pt idx="23555" formatCode="General">
                  <c:v>15.852600000000001</c:v>
                </c:pt>
                <c:pt idx="23556" formatCode="General">
                  <c:v>15.853300000000001</c:v>
                </c:pt>
                <c:pt idx="23557" formatCode="General">
                  <c:v>15.853999999999999</c:v>
                </c:pt>
                <c:pt idx="23558" formatCode="General">
                  <c:v>15.854699999999999</c:v>
                </c:pt>
                <c:pt idx="23559" formatCode="General">
                  <c:v>15.8553</c:v>
                </c:pt>
                <c:pt idx="23560" formatCode="General">
                  <c:v>15.856</c:v>
                </c:pt>
                <c:pt idx="23561" formatCode="General">
                  <c:v>15.8567</c:v>
                </c:pt>
                <c:pt idx="23562" formatCode="General">
                  <c:v>15.8573</c:v>
                </c:pt>
                <c:pt idx="23563" formatCode="General">
                  <c:v>15.858000000000001</c:v>
                </c:pt>
                <c:pt idx="23564" formatCode="General">
                  <c:v>15.858700000000001</c:v>
                </c:pt>
                <c:pt idx="23565" formatCode="General">
                  <c:v>15.859400000000001</c:v>
                </c:pt>
                <c:pt idx="23566" formatCode="General">
                  <c:v>15.86</c:v>
                </c:pt>
                <c:pt idx="23567" formatCode="General">
                  <c:v>15.8607</c:v>
                </c:pt>
                <c:pt idx="23568" formatCode="General">
                  <c:v>15.8614</c:v>
                </c:pt>
                <c:pt idx="23569" formatCode="General">
                  <c:v>15.8621</c:v>
                </c:pt>
                <c:pt idx="23570" formatCode="General">
                  <c:v>15.8627</c:v>
                </c:pt>
                <c:pt idx="23571" formatCode="General">
                  <c:v>15.8634</c:v>
                </c:pt>
                <c:pt idx="23572" formatCode="General">
                  <c:v>15.864100000000001</c:v>
                </c:pt>
                <c:pt idx="23573" formatCode="General">
                  <c:v>15.864800000000001</c:v>
                </c:pt>
                <c:pt idx="23574" formatCode="General">
                  <c:v>15.865399999999999</c:v>
                </c:pt>
                <c:pt idx="23575" formatCode="General">
                  <c:v>15.866099999999999</c:v>
                </c:pt>
                <c:pt idx="23576" formatCode="General">
                  <c:v>15.8668</c:v>
                </c:pt>
                <c:pt idx="23577" formatCode="General">
                  <c:v>15.8674</c:v>
                </c:pt>
                <c:pt idx="23578" formatCode="General">
                  <c:v>15.8681</c:v>
                </c:pt>
                <c:pt idx="23579" formatCode="General">
                  <c:v>15.8688</c:v>
                </c:pt>
                <c:pt idx="23580" formatCode="General">
                  <c:v>15.8695</c:v>
                </c:pt>
                <c:pt idx="23581" formatCode="General">
                  <c:v>15.870100000000001</c:v>
                </c:pt>
                <c:pt idx="23582" formatCode="General">
                  <c:v>15.870799999999999</c:v>
                </c:pt>
                <c:pt idx="23583" formatCode="General">
                  <c:v>15.871499999999999</c:v>
                </c:pt>
                <c:pt idx="23584" formatCode="General">
                  <c:v>15.872199999999999</c:v>
                </c:pt>
                <c:pt idx="23585" formatCode="General">
                  <c:v>15.8728</c:v>
                </c:pt>
                <c:pt idx="23586" formatCode="General">
                  <c:v>15.8735</c:v>
                </c:pt>
                <c:pt idx="23587" formatCode="General">
                  <c:v>15.8742</c:v>
                </c:pt>
                <c:pt idx="23588" formatCode="General">
                  <c:v>15.8748</c:v>
                </c:pt>
                <c:pt idx="23589" formatCode="General">
                  <c:v>15.875500000000001</c:v>
                </c:pt>
                <c:pt idx="23590" formatCode="General">
                  <c:v>15.876200000000001</c:v>
                </c:pt>
                <c:pt idx="23591" formatCode="General">
                  <c:v>15.876899999999999</c:v>
                </c:pt>
                <c:pt idx="23592" formatCode="General">
                  <c:v>15.8775</c:v>
                </c:pt>
                <c:pt idx="23593" formatCode="General">
                  <c:v>15.8782</c:v>
                </c:pt>
                <c:pt idx="23594" formatCode="General">
                  <c:v>15.8789</c:v>
                </c:pt>
                <c:pt idx="23595" formatCode="General">
                  <c:v>15.8796</c:v>
                </c:pt>
                <c:pt idx="23596" formatCode="General">
                  <c:v>15.8802</c:v>
                </c:pt>
                <c:pt idx="23597" formatCode="General">
                  <c:v>15.8809</c:v>
                </c:pt>
                <c:pt idx="23598" formatCode="General">
                  <c:v>15.881600000000001</c:v>
                </c:pt>
                <c:pt idx="23599" formatCode="General">
                  <c:v>15.882199999999999</c:v>
                </c:pt>
                <c:pt idx="23600" formatCode="General">
                  <c:v>15.882899999999999</c:v>
                </c:pt>
                <c:pt idx="23601" formatCode="General">
                  <c:v>15.883599999999999</c:v>
                </c:pt>
                <c:pt idx="23602" formatCode="General">
                  <c:v>15.8843</c:v>
                </c:pt>
                <c:pt idx="23603" formatCode="General">
                  <c:v>15.8849</c:v>
                </c:pt>
                <c:pt idx="23604" formatCode="General">
                  <c:v>15.8856</c:v>
                </c:pt>
                <c:pt idx="23605" formatCode="General">
                  <c:v>15.8863</c:v>
                </c:pt>
                <c:pt idx="23606" formatCode="General">
                  <c:v>15.887</c:v>
                </c:pt>
                <c:pt idx="23607" formatCode="General">
                  <c:v>15.887600000000001</c:v>
                </c:pt>
                <c:pt idx="23608" formatCode="General">
                  <c:v>15.888299999999999</c:v>
                </c:pt>
                <c:pt idx="23609" formatCode="General">
                  <c:v>15.888999999999999</c:v>
                </c:pt>
                <c:pt idx="23610" formatCode="General">
                  <c:v>15.889699999999999</c:v>
                </c:pt>
                <c:pt idx="23611" formatCode="General">
                  <c:v>15.8903</c:v>
                </c:pt>
                <c:pt idx="23612" formatCode="General">
                  <c:v>15.891</c:v>
                </c:pt>
                <c:pt idx="23613" formatCode="General">
                  <c:v>15.8917</c:v>
                </c:pt>
                <c:pt idx="23614" formatCode="General">
                  <c:v>15.892300000000001</c:v>
                </c:pt>
                <c:pt idx="23615" formatCode="General">
                  <c:v>15.893000000000001</c:v>
                </c:pt>
                <c:pt idx="23616" formatCode="General">
                  <c:v>15.893700000000001</c:v>
                </c:pt>
                <c:pt idx="23617" formatCode="General">
                  <c:v>15.894399999999999</c:v>
                </c:pt>
                <c:pt idx="23618" formatCode="General">
                  <c:v>15.895</c:v>
                </c:pt>
                <c:pt idx="23619" formatCode="General">
                  <c:v>15.8957</c:v>
                </c:pt>
                <c:pt idx="23620" formatCode="General">
                  <c:v>15.8964</c:v>
                </c:pt>
                <c:pt idx="23621" formatCode="General">
                  <c:v>15.8971</c:v>
                </c:pt>
                <c:pt idx="23622" formatCode="General">
                  <c:v>15.8977</c:v>
                </c:pt>
                <c:pt idx="23623" formatCode="General">
                  <c:v>15.898400000000001</c:v>
                </c:pt>
                <c:pt idx="23624" formatCode="General">
                  <c:v>15.899100000000001</c:v>
                </c:pt>
                <c:pt idx="23625" formatCode="General">
                  <c:v>15.899699999999999</c:v>
                </c:pt>
                <c:pt idx="23626" formatCode="General">
                  <c:v>15.900399999999999</c:v>
                </c:pt>
                <c:pt idx="23627" formatCode="General">
                  <c:v>15.9011</c:v>
                </c:pt>
                <c:pt idx="23628" formatCode="General">
                  <c:v>15.9018</c:v>
                </c:pt>
                <c:pt idx="23629" formatCode="General">
                  <c:v>15.9024</c:v>
                </c:pt>
                <c:pt idx="23630" formatCode="General">
                  <c:v>15.9031</c:v>
                </c:pt>
                <c:pt idx="23631" formatCode="General">
                  <c:v>15.9038</c:v>
                </c:pt>
                <c:pt idx="23632" formatCode="General">
                  <c:v>15.904500000000001</c:v>
                </c:pt>
                <c:pt idx="23633" formatCode="General">
                  <c:v>15.905099999999999</c:v>
                </c:pt>
                <c:pt idx="23634" formatCode="General">
                  <c:v>15.905799999999999</c:v>
                </c:pt>
                <c:pt idx="23635" formatCode="General">
                  <c:v>15.906499999999999</c:v>
                </c:pt>
                <c:pt idx="23636" formatCode="General">
                  <c:v>15.9071</c:v>
                </c:pt>
                <c:pt idx="23637" formatCode="General">
                  <c:v>15.9078</c:v>
                </c:pt>
                <c:pt idx="23638" formatCode="General">
                  <c:v>15.9085</c:v>
                </c:pt>
                <c:pt idx="23639" formatCode="General">
                  <c:v>15.9092</c:v>
                </c:pt>
                <c:pt idx="23640" formatCode="General">
                  <c:v>15.909800000000001</c:v>
                </c:pt>
                <c:pt idx="23641" formatCode="General">
                  <c:v>15.910500000000001</c:v>
                </c:pt>
                <c:pt idx="23642" formatCode="General">
                  <c:v>15.911199999999999</c:v>
                </c:pt>
                <c:pt idx="23643" formatCode="General">
                  <c:v>15.911899999999999</c:v>
                </c:pt>
                <c:pt idx="23644" formatCode="General">
                  <c:v>15.9125</c:v>
                </c:pt>
                <c:pt idx="23645" formatCode="General">
                  <c:v>15.9132</c:v>
                </c:pt>
                <c:pt idx="23646" formatCode="General">
                  <c:v>15.9139</c:v>
                </c:pt>
                <c:pt idx="23647" formatCode="General">
                  <c:v>15.9146</c:v>
                </c:pt>
                <c:pt idx="23648" formatCode="General">
                  <c:v>15.9152</c:v>
                </c:pt>
                <c:pt idx="23649" formatCode="General">
                  <c:v>15.915900000000001</c:v>
                </c:pt>
                <c:pt idx="23650" formatCode="General">
                  <c:v>15.916600000000001</c:v>
                </c:pt>
                <c:pt idx="23651" formatCode="General">
                  <c:v>15.917199999999999</c:v>
                </c:pt>
                <c:pt idx="23652" formatCode="General">
                  <c:v>15.917899999999999</c:v>
                </c:pt>
                <c:pt idx="23653" formatCode="General">
                  <c:v>15.9186</c:v>
                </c:pt>
                <c:pt idx="23654" formatCode="General">
                  <c:v>15.9193</c:v>
                </c:pt>
                <c:pt idx="23655" formatCode="General">
                  <c:v>15.9199</c:v>
                </c:pt>
                <c:pt idx="23656" formatCode="General">
                  <c:v>15.9206</c:v>
                </c:pt>
                <c:pt idx="23657" formatCode="General">
                  <c:v>15.9213</c:v>
                </c:pt>
                <c:pt idx="23658" formatCode="General">
                  <c:v>15.922000000000001</c:v>
                </c:pt>
                <c:pt idx="23659" formatCode="General">
                  <c:v>15.922599999999999</c:v>
                </c:pt>
                <c:pt idx="23660" formatCode="General">
                  <c:v>15.923299999999999</c:v>
                </c:pt>
                <c:pt idx="23661" formatCode="General">
                  <c:v>15.923999999999999</c:v>
                </c:pt>
                <c:pt idx="23662" formatCode="General">
                  <c:v>15.9246</c:v>
                </c:pt>
                <c:pt idx="23663" formatCode="General">
                  <c:v>15.9253</c:v>
                </c:pt>
                <c:pt idx="23664" formatCode="General">
                  <c:v>15.926</c:v>
                </c:pt>
                <c:pt idx="23665" formatCode="General">
                  <c:v>15.9267</c:v>
                </c:pt>
                <c:pt idx="23666" formatCode="General">
                  <c:v>15.927300000000001</c:v>
                </c:pt>
                <c:pt idx="23667" formatCode="General">
                  <c:v>15.928000000000001</c:v>
                </c:pt>
                <c:pt idx="23668" formatCode="General">
                  <c:v>15.928699999999999</c:v>
                </c:pt>
                <c:pt idx="23669" formatCode="General">
                  <c:v>15.929399999999999</c:v>
                </c:pt>
                <c:pt idx="23670" formatCode="General">
                  <c:v>15.93</c:v>
                </c:pt>
                <c:pt idx="23671" formatCode="General">
                  <c:v>15.9307</c:v>
                </c:pt>
                <c:pt idx="23672" formatCode="General">
                  <c:v>15.9314</c:v>
                </c:pt>
                <c:pt idx="23673" formatCode="General">
                  <c:v>15.9321</c:v>
                </c:pt>
                <c:pt idx="23674" formatCode="General">
                  <c:v>15.932700000000001</c:v>
                </c:pt>
                <c:pt idx="23675" formatCode="General">
                  <c:v>15.933400000000001</c:v>
                </c:pt>
                <c:pt idx="23676" formatCode="General">
                  <c:v>15.934100000000001</c:v>
                </c:pt>
                <c:pt idx="23677" formatCode="General">
                  <c:v>15.934699999999999</c:v>
                </c:pt>
                <c:pt idx="23678" formatCode="General">
                  <c:v>15.9354</c:v>
                </c:pt>
                <c:pt idx="23679" formatCode="General">
                  <c:v>15.9361</c:v>
                </c:pt>
                <c:pt idx="23680" formatCode="General">
                  <c:v>15.9368</c:v>
                </c:pt>
                <c:pt idx="23681" formatCode="General">
                  <c:v>15.9374</c:v>
                </c:pt>
                <c:pt idx="23682" formatCode="General">
                  <c:v>15.9381</c:v>
                </c:pt>
                <c:pt idx="23683" formatCode="General">
                  <c:v>15.938800000000001</c:v>
                </c:pt>
                <c:pt idx="23684" formatCode="General">
                  <c:v>15.939500000000001</c:v>
                </c:pt>
                <c:pt idx="23685" formatCode="General">
                  <c:v>15.940099999999999</c:v>
                </c:pt>
                <c:pt idx="23686" formatCode="General">
                  <c:v>15.940799999999999</c:v>
                </c:pt>
                <c:pt idx="23687" formatCode="General">
                  <c:v>15.9415</c:v>
                </c:pt>
                <c:pt idx="23688" formatCode="General">
                  <c:v>15.9421</c:v>
                </c:pt>
                <c:pt idx="23689" formatCode="General">
                  <c:v>15.9428</c:v>
                </c:pt>
                <c:pt idx="23690" formatCode="General">
                  <c:v>15.9435</c:v>
                </c:pt>
                <c:pt idx="23691" formatCode="General">
                  <c:v>15.9442</c:v>
                </c:pt>
                <c:pt idx="23692" formatCode="General">
                  <c:v>15.944800000000001</c:v>
                </c:pt>
                <c:pt idx="23693" formatCode="General">
                  <c:v>15.945499999999999</c:v>
                </c:pt>
                <c:pt idx="23694" formatCode="General">
                  <c:v>15.946199999999999</c:v>
                </c:pt>
                <c:pt idx="23695" formatCode="General">
                  <c:v>15.946899999999999</c:v>
                </c:pt>
                <c:pt idx="23696" formatCode="General">
                  <c:v>15.9475</c:v>
                </c:pt>
                <c:pt idx="23697" formatCode="General">
                  <c:v>15.9482</c:v>
                </c:pt>
                <c:pt idx="23698" formatCode="General">
                  <c:v>15.9489</c:v>
                </c:pt>
                <c:pt idx="23699" formatCode="General">
                  <c:v>15.9495</c:v>
                </c:pt>
                <c:pt idx="23700" formatCode="General">
                  <c:v>15.950200000000001</c:v>
                </c:pt>
                <c:pt idx="23701" formatCode="General">
                  <c:v>15.950900000000001</c:v>
                </c:pt>
                <c:pt idx="23702" formatCode="General">
                  <c:v>15.951599999999999</c:v>
                </c:pt>
                <c:pt idx="23703" formatCode="General">
                  <c:v>15.952199999999999</c:v>
                </c:pt>
                <c:pt idx="23704" formatCode="General">
                  <c:v>15.9529</c:v>
                </c:pt>
                <c:pt idx="23705" formatCode="General">
                  <c:v>15.9536</c:v>
                </c:pt>
                <c:pt idx="23706" formatCode="General">
                  <c:v>15.9543</c:v>
                </c:pt>
                <c:pt idx="23707" formatCode="General">
                  <c:v>15.9549</c:v>
                </c:pt>
                <c:pt idx="23708" formatCode="General">
                  <c:v>15.9556</c:v>
                </c:pt>
                <c:pt idx="23709" formatCode="General">
                  <c:v>15.956300000000001</c:v>
                </c:pt>
                <c:pt idx="23710" formatCode="General">
                  <c:v>15.957000000000001</c:v>
                </c:pt>
                <c:pt idx="23711" formatCode="General">
                  <c:v>15.957599999999999</c:v>
                </c:pt>
                <c:pt idx="23712" formatCode="General">
                  <c:v>15.958299999999999</c:v>
                </c:pt>
                <c:pt idx="23713" formatCode="General">
                  <c:v>15.959</c:v>
                </c:pt>
                <c:pt idx="23714" formatCode="General">
                  <c:v>15.9596</c:v>
                </c:pt>
                <c:pt idx="23715" formatCode="General">
                  <c:v>15.9603</c:v>
                </c:pt>
                <c:pt idx="23716" formatCode="General">
                  <c:v>15.961</c:v>
                </c:pt>
                <c:pt idx="23717" formatCode="General">
                  <c:v>15.9617</c:v>
                </c:pt>
                <c:pt idx="23718" formatCode="General">
                  <c:v>15.962300000000001</c:v>
                </c:pt>
                <c:pt idx="23719" formatCode="General">
                  <c:v>15.962999999999999</c:v>
                </c:pt>
                <c:pt idx="23720" formatCode="General">
                  <c:v>15.963699999999999</c:v>
                </c:pt>
                <c:pt idx="23721" formatCode="General">
                  <c:v>15.964399999999999</c:v>
                </c:pt>
                <c:pt idx="23722" formatCode="General">
                  <c:v>15.965</c:v>
                </c:pt>
                <c:pt idx="23723" formatCode="General">
                  <c:v>15.9657</c:v>
                </c:pt>
                <c:pt idx="23724" formatCode="General">
                  <c:v>15.9664</c:v>
                </c:pt>
                <c:pt idx="23725" formatCode="General">
                  <c:v>15.967000000000001</c:v>
                </c:pt>
                <c:pt idx="23726" formatCode="General">
                  <c:v>15.967700000000001</c:v>
                </c:pt>
                <c:pt idx="23727" formatCode="General">
                  <c:v>15.968400000000001</c:v>
                </c:pt>
                <c:pt idx="23728" formatCode="General">
                  <c:v>15.969099999999999</c:v>
                </c:pt>
                <c:pt idx="23729" formatCode="General">
                  <c:v>15.9697</c:v>
                </c:pt>
                <c:pt idx="23730" formatCode="General">
                  <c:v>15.9704</c:v>
                </c:pt>
                <c:pt idx="23731" formatCode="General">
                  <c:v>15.9711</c:v>
                </c:pt>
                <c:pt idx="23732" formatCode="General">
                  <c:v>15.9718</c:v>
                </c:pt>
                <c:pt idx="23733" formatCode="General">
                  <c:v>15.9724</c:v>
                </c:pt>
                <c:pt idx="23734" formatCode="General">
                  <c:v>15.973100000000001</c:v>
                </c:pt>
                <c:pt idx="23735" formatCode="General">
                  <c:v>15.973800000000001</c:v>
                </c:pt>
                <c:pt idx="23736" formatCode="General">
                  <c:v>15.974500000000001</c:v>
                </c:pt>
                <c:pt idx="23737" formatCode="General">
                  <c:v>15.975099999999999</c:v>
                </c:pt>
                <c:pt idx="23738" formatCode="General">
                  <c:v>15.9758</c:v>
                </c:pt>
                <c:pt idx="23739" formatCode="General">
                  <c:v>15.9765</c:v>
                </c:pt>
                <c:pt idx="23740" formatCode="General">
                  <c:v>15.9771</c:v>
                </c:pt>
                <c:pt idx="23741" formatCode="General">
                  <c:v>15.9778</c:v>
                </c:pt>
                <c:pt idx="23742" formatCode="General">
                  <c:v>15.9785</c:v>
                </c:pt>
                <c:pt idx="23743" formatCode="General">
                  <c:v>15.979200000000001</c:v>
                </c:pt>
                <c:pt idx="23744" formatCode="General">
                  <c:v>15.979799999999999</c:v>
                </c:pt>
                <c:pt idx="23745" formatCode="General">
                  <c:v>15.980499999999999</c:v>
                </c:pt>
                <c:pt idx="23746" formatCode="General">
                  <c:v>15.981199999999999</c:v>
                </c:pt>
                <c:pt idx="23747" formatCode="General">
                  <c:v>15.9819</c:v>
                </c:pt>
                <c:pt idx="23748" formatCode="General">
                  <c:v>15.9825</c:v>
                </c:pt>
                <c:pt idx="23749" formatCode="General">
                  <c:v>15.9832</c:v>
                </c:pt>
                <c:pt idx="23750" formatCode="General">
                  <c:v>15.9839</c:v>
                </c:pt>
                <c:pt idx="23751" formatCode="General">
                  <c:v>15.984500000000001</c:v>
                </c:pt>
                <c:pt idx="23752" formatCode="General">
                  <c:v>15.985200000000001</c:v>
                </c:pt>
                <c:pt idx="23753" formatCode="General">
                  <c:v>15.985900000000001</c:v>
                </c:pt>
                <c:pt idx="23754" formatCode="General">
                  <c:v>15.986599999999999</c:v>
                </c:pt>
                <c:pt idx="23755" formatCode="General">
                  <c:v>15.9872</c:v>
                </c:pt>
                <c:pt idx="23756" formatCode="General">
                  <c:v>15.9879</c:v>
                </c:pt>
                <c:pt idx="23757" formatCode="General">
                  <c:v>15.9886</c:v>
                </c:pt>
                <c:pt idx="23758" formatCode="General">
                  <c:v>15.9893</c:v>
                </c:pt>
                <c:pt idx="23759" formatCode="General">
                  <c:v>15.9899</c:v>
                </c:pt>
                <c:pt idx="23760" formatCode="General">
                  <c:v>15.990600000000001</c:v>
                </c:pt>
                <c:pt idx="23761" formatCode="General">
                  <c:v>15.991300000000001</c:v>
                </c:pt>
                <c:pt idx="23762" formatCode="General">
                  <c:v>15.991899999999999</c:v>
                </c:pt>
                <c:pt idx="23763" formatCode="General">
                  <c:v>15.992599999999999</c:v>
                </c:pt>
                <c:pt idx="23764" formatCode="General">
                  <c:v>15.9933</c:v>
                </c:pt>
                <c:pt idx="23765" formatCode="General">
                  <c:v>15.994</c:v>
                </c:pt>
                <c:pt idx="23766" formatCode="General">
                  <c:v>15.9946</c:v>
                </c:pt>
                <c:pt idx="23767" formatCode="General">
                  <c:v>15.9953</c:v>
                </c:pt>
                <c:pt idx="23768" formatCode="General">
                  <c:v>15.996</c:v>
                </c:pt>
                <c:pt idx="23769" formatCode="General">
                  <c:v>15.996700000000001</c:v>
                </c:pt>
                <c:pt idx="23770" formatCode="General">
                  <c:v>15.997299999999999</c:v>
                </c:pt>
                <c:pt idx="23771" formatCode="General">
                  <c:v>15.997999999999999</c:v>
                </c:pt>
                <c:pt idx="23772" formatCode="General">
                  <c:v>15.998699999999999</c:v>
                </c:pt>
                <c:pt idx="23773" formatCode="General">
                  <c:v>15.9994</c:v>
                </c:pt>
                <c:pt idx="23774" formatCode="General">
                  <c:v>16</c:v>
                </c:pt>
                <c:pt idx="23775" formatCode="General">
                  <c:v>16.000699999999998</c:v>
                </c:pt>
                <c:pt idx="23776" formatCode="General">
                  <c:v>16.0014</c:v>
                </c:pt>
                <c:pt idx="23777" formatCode="General">
                  <c:v>16.001999999999999</c:v>
                </c:pt>
                <c:pt idx="23778" formatCode="General">
                  <c:v>16.002700000000001</c:v>
                </c:pt>
                <c:pt idx="23779" formatCode="General">
                  <c:v>16.003399999999999</c:v>
                </c:pt>
                <c:pt idx="23780" formatCode="General">
                  <c:v>16.004100000000001</c:v>
                </c:pt>
                <c:pt idx="23781" formatCode="General">
                  <c:v>16.0047</c:v>
                </c:pt>
                <c:pt idx="23782" formatCode="General">
                  <c:v>16.005400000000002</c:v>
                </c:pt>
                <c:pt idx="23783" formatCode="General">
                  <c:v>16.0061</c:v>
                </c:pt>
                <c:pt idx="23784" formatCode="General">
                  <c:v>16.006799999999998</c:v>
                </c:pt>
                <c:pt idx="23785" formatCode="General">
                  <c:v>16.007400000000001</c:v>
                </c:pt>
                <c:pt idx="23786" formatCode="General">
                  <c:v>16.008099999999999</c:v>
                </c:pt>
                <c:pt idx="23787" formatCode="General">
                  <c:v>16.008800000000001</c:v>
                </c:pt>
                <c:pt idx="23788" formatCode="General">
                  <c:v>16.009399999999999</c:v>
                </c:pt>
                <c:pt idx="23789" formatCode="General">
                  <c:v>16.010100000000001</c:v>
                </c:pt>
                <c:pt idx="23790" formatCode="General">
                  <c:v>16.0108</c:v>
                </c:pt>
                <c:pt idx="23791" formatCode="General">
                  <c:v>16.011500000000002</c:v>
                </c:pt>
                <c:pt idx="23792" formatCode="General">
                  <c:v>16.0121</c:v>
                </c:pt>
                <c:pt idx="23793" formatCode="General">
                  <c:v>16.012799999999999</c:v>
                </c:pt>
                <c:pt idx="23794" formatCode="General">
                  <c:v>16.013500000000001</c:v>
                </c:pt>
                <c:pt idx="23795" formatCode="General">
                  <c:v>16.014199999999999</c:v>
                </c:pt>
                <c:pt idx="23796" formatCode="General">
                  <c:v>16.014800000000001</c:v>
                </c:pt>
                <c:pt idx="23797" formatCode="General">
                  <c:v>16.015499999999999</c:v>
                </c:pt>
                <c:pt idx="23798" formatCode="General">
                  <c:v>16.016200000000001</c:v>
                </c:pt>
                <c:pt idx="23799" formatCode="General">
                  <c:v>16.0168</c:v>
                </c:pt>
                <c:pt idx="23800" formatCode="General">
                  <c:v>16.017499999999998</c:v>
                </c:pt>
                <c:pt idx="23801" formatCode="General">
                  <c:v>16.0182</c:v>
                </c:pt>
                <c:pt idx="23802" formatCode="General">
                  <c:v>16.018899999999999</c:v>
                </c:pt>
                <c:pt idx="23803" formatCode="General">
                  <c:v>16.019500000000001</c:v>
                </c:pt>
                <c:pt idx="23804" formatCode="General">
                  <c:v>16.020199999999999</c:v>
                </c:pt>
                <c:pt idx="23805" formatCode="General">
                  <c:v>16.020900000000001</c:v>
                </c:pt>
                <c:pt idx="23806" formatCode="General">
                  <c:v>16.021599999999999</c:v>
                </c:pt>
                <c:pt idx="23807" formatCode="General">
                  <c:v>16.022200000000002</c:v>
                </c:pt>
                <c:pt idx="23808" formatCode="General">
                  <c:v>16.0229</c:v>
                </c:pt>
                <c:pt idx="23809" formatCode="General">
                  <c:v>16.023599999999998</c:v>
                </c:pt>
                <c:pt idx="23810" formatCode="General">
                  <c:v>16.0243</c:v>
                </c:pt>
                <c:pt idx="23811" formatCode="General">
                  <c:v>16.024899999999999</c:v>
                </c:pt>
                <c:pt idx="23812" formatCode="General">
                  <c:v>16.025600000000001</c:v>
                </c:pt>
                <c:pt idx="23813" formatCode="General">
                  <c:v>16.026299999999999</c:v>
                </c:pt>
                <c:pt idx="23814" formatCode="General">
                  <c:v>16.026900000000001</c:v>
                </c:pt>
                <c:pt idx="23815" formatCode="General">
                  <c:v>16.0276</c:v>
                </c:pt>
                <c:pt idx="23816" formatCode="General">
                  <c:v>16.028300000000002</c:v>
                </c:pt>
                <c:pt idx="23817" formatCode="General">
                  <c:v>16.029</c:v>
                </c:pt>
                <c:pt idx="23818" formatCode="General">
                  <c:v>16.029599999999999</c:v>
                </c:pt>
                <c:pt idx="23819" formatCode="General">
                  <c:v>16.0303</c:v>
                </c:pt>
                <c:pt idx="23820" formatCode="General">
                  <c:v>16.030999999999999</c:v>
                </c:pt>
                <c:pt idx="23821" formatCode="General">
                  <c:v>16.031700000000001</c:v>
                </c:pt>
                <c:pt idx="23822" formatCode="General">
                  <c:v>16.032299999999999</c:v>
                </c:pt>
                <c:pt idx="23823" formatCode="General">
                  <c:v>16.033000000000001</c:v>
                </c:pt>
                <c:pt idx="23824" formatCode="General">
                  <c:v>16.0337</c:v>
                </c:pt>
                <c:pt idx="23825" formatCode="General">
                  <c:v>16.034300000000002</c:v>
                </c:pt>
                <c:pt idx="23826" formatCode="General">
                  <c:v>16.035</c:v>
                </c:pt>
                <c:pt idx="23827" formatCode="General">
                  <c:v>16.035699999999999</c:v>
                </c:pt>
                <c:pt idx="23828" formatCode="General">
                  <c:v>16.0364</c:v>
                </c:pt>
                <c:pt idx="23829" formatCode="General">
                  <c:v>16.036999999999999</c:v>
                </c:pt>
                <c:pt idx="23830" formatCode="General">
                  <c:v>16.037700000000001</c:v>
                </c:pt>
                <c:pt idx="23831" formatCode="General">
                  <c:v>16.038399999999999</c:v>
                </c:pt>
                <c:pt idx="23832" formatCode="General">
                  <c:v>16.039100000000001</c:v>
                </c:pt>
                <c:pt idx="23833" formatCode="General">
                  <c:v>16.0397</c:v>
                </c:pt>
                <c:pt idx="23834" formatCode="General">
                  <c:v>16.040400000000002</c:v>
                </c:pt>
                <c:pt idx="23835" formatCode="General">
                  <c:v>16.0411</c:v>
                </c:pt>
                <c:pt idx="23836" formatCode="General">
                  <c:v>16.041799999999999</c:v>
                </c:pt>
                <c:pt idx="23837" formatCode="General">
                  <c:v>16.042400000000001</c:v>
                </c:pt>
                <c:pt idx="23838" formatCode="General">
                  <c:v>16.043099999999999</c:v>
                </c:pt>
                <c:pt idx="23839" formatCode="General">
                  <c:v>16.043800000000001</c:v>
                </c:pt>
                <c:pt idx="23840" formatCode="General">
                  <c:v>16.0444</c:v>
                </c:pt>
                <c:pt idx="23841" formatCode="General">
                  <c:v>16.045100000000001</c:v>
                </c:pt>
                <c:pt idx="23842" formatCode="General">
                  <c:v>16.0458</c:v>
                </c:pt>
                <c:pt idx="23843" formatCode="General">
                  <c:v>16.046500000000002</c:v>
                </c:pt>
                <c:pt idx="23844" formatCode="General">
                  <c:v>16.0471</c:v>
                </c:pt>
                <c:pt idx="23845" formatCode="General">
                  <c:v>16.047799999999999</c:v>
                </c:pt>
                <c:pt idx="23846" formatCode="General">
                  <c:v>16.048500000000001</c:v>
                </c:pt>
                <c:pt idx="23847" formatCode="General">
                  <c:v>16.049199999999999</c:v>
                </c:pt>
                <c:pt idx="23848" formatCode="General">
                  <c:v>16.049800000000001</c:v>
                </c:pt>
                <c:pt idx="23849" formatCode="General">
                  <c:v>16.0505</c:v>
                </c:pt>
                <c:pt idx="23850" formatCode="General">
                  <c:v>16.051200000000001</c:v>
                </c:pt>
                <c:pt idx="23851" formatCode="General">
                  <c:v>16.0518</c:v>
                </c:pt>
                <c:pt idx="23852" formatCode="General">
                  <c:v>16.052499999999998</c:v>
                </c:pt>
                <c:pt idx="23853" formatCode="General">
                  <c:v>16.0532</c:v>
                </c:pt>
                <c:pt idx="23854" formatCode="General">
                  <c:v>16.053899999999999</c:v>
                </c:pt>
                <c:pt idx="23855" formatCode="General">
                  <c:v>16.054500000000001</c:v>
                </c:pt>
                <c:pt idx="23856" formatCode="General">
                  <c:v>16.055199999999999</c:v>
                </c:pt>
                <c:pt idx="23857" formatCode="General">
                  <c:v>16.055900000000001</c:v>
                </c:pt>
                <c:pt idx="23858" formatCode="General">
                  <c:v>16.0566</c:v>
                </c:pt>
                <c:pt idx="23859" formatCode="General">
                  <c:v>16.057200000000002</c:v>
                </c:pt>
                <c:pt idx="23860" formatCode="General">
                  <c:v>16.0579</c:v>
                </c:pt>
                <c:pt idx="23861" formatCode="General">
                  <c:v>16.058599999999998</c:v>
                </c:pt>
                <c:pt idx="23862" formatCode="General">
                  <c:v>16.059200000000001</c:v>
                </c:pt>
                <c:pt idx="23863" formatCode="General">
                  <c:v>16.059899999999999</c:v>
                </c:pt>
                <c:pt idx="23864" formatCode="General">
                  <c:v>16.060600000000001</c:v>
                </c:pt>
                <c:pt idx="23865" formatCode="General">
                  <c:v>16.061299999999999</c:v>
                </c:pt>
                <c:pt idx="23866" formatCode="General">
                  <c:v>16.061900000000001</c:v>
                </c:pt>
                <c:pt idx="23867" formatCode="General">
                  <c:v>16.0626</c:v>
                </c:pt>
                <c:pt idx="23868" formatCode="General">
                  <c:v>16.063300000000002</c:v>
                </c:pt>
                <c:pt idx="23869" formatCode="General">
                  <c:v>16.064</c:v>
                </c:pt>
                <c:pt idx="23870" formatCode="General">
                  <c:v>16.064599999999999</c:v>
                </c:pt>
                <c:pt idx="23871" formatCode="General">
                  <c:v>16.065300000000001</c:v>
                </c:pt>
                <c:pt idx="23872" formatCode="General">
                  <c:v>16.065999999999999</c:v>
                </c:pt>
                <c:pt idx="23873" formatCode="General">
                  <c:v>16.066700000000001</c:v>
                </c:pt>
                <c:pt idx="23874" formatCode="General">
                  <c:v>16.067299999999999</c:v>
                </c:pt>
                <c:pt idx="23875" formatCode="General">
                  <c:v>16.068000000000001</c:v>
                </c:pt>
                <c:pt idx="23876" formatCode="General">
                  <c:v>16.0687</c:v>
                </c:pt>
                <c:pt idx="23877" formatCode="General">
                  <c:v>16.069299999999998</c:v>
                </c:pt>
                <c:pt idx="23878" formatCode="General">
                  <c:v>16.07</c:v>
                </c:pt>
                <c:pt idx="23879" formatCode="General">
                  <c:v>16.070699999999999</c:v>
                </c:pt>
                <c:pt idx="23880" formatCode="General">
                  <c:v>16.071400000000001</c:v>
                </c:pt>
                <c:pt idx="23881" formatCode="General">
                  <c:v>16.071999999999999</c:v>
                </c:pt>
                <c:pt idx="23882" formatCode="General">
                  <c:v>16.072700000000001</c:v>
                </c:pt>
                <c:pt idx="23883" formatCode="General">
                  <c:v>16.073399999999999</c:v>
                </c:pt>
                <c:pt idx="23884" formatCode="General">
                  <c:v>16.074100000000001</c:v>
                </c:pt>
                <c:pt idx="23885" formatCode="General">
                  <c:v>16.0747</c:v>
                </c:pt>
                <c:pt idx="23886" formatCode="General">
                  <c:v>16.075399999999998</c:v>
                </c:pt>
                <c:pt idx="23887" formatCode="General">
                  <c:v>16.0761</c:v>
                </c:pt>
                <c:pt idx="23888" formatCode="General">
                  <c:v>16.076699999999999</c:v>
                </c:pt>
                <c:pt idx="23889" formatCode="General">
                  <c:v>16.077400000000001</c:v>
                </c:pt>
                <c:pt idx="23890" formatCode="General">
                  <c:v>16.078099999999999</c:v>
                </c:pt>
                <c:pt idx="23891" formatCode="General">
                  <c:v>16.078800000000001</c:v>
                </c:pt>
                <c:pt idx="23892" formatCode="General">
                  <c:v>16.0794</c:v>
                </c:pt>
                <c:pt idx="23893" formatCode="General">
                  <c:v>16.080100000000002</c:v>
                </c:pt>
                <c:pt idx="23894" formatCode="General">
                  <c:v>16.0808</c:v>
                </c:pt>
                <c:pt idx="23895" formatCode="General">
                  <c:v>16.081499999999998</c:v>
                </c:pt>
                <c:pt idx="23896" formatCode="General">
                  <c:v>16.082100000000001</c:v>
                </c:pt>
                <c:pt idx="23897" formatCode="General">
                  <c:v>16.082799999999999</c:v>
                </c:pt>
                <c:pt idx="23898" formatCode="General">
                  <c:v>16.083500000000001</c:v>
                </c:pt>
                <c:pt idx="23899" formatCode="General">
                  <c:v>16.084099999999999</c:v>
                </c:pt>
                <c:pt idx="23900" formatCode="General">
                  <c:v>16.084800000000001</c:v>
                </c:pt>
                <c:pt idx="23901" formatCode="General">
                  <c:v>16.0855</c:v>
                </c:pt>
                <c:pt idx="23902" formatCode="General">
                  <c:v>16.086200000000002</c:v>
                </c:pt>
                <c:pt idx="23903" formatCode="General">
                  <c:v>16.0868</c:v>
                </c:pt>
                <c:pt idx="23904" formatCode="General">
                  <c:v>16.087499999999999</c:v>
                </c:pt>
                <c:pt idx="23905" formatCode="General">
                  <c:v>16.088200000000001</c:v>
                </c:pt>
                <c:pt idx="23906" formatCode="General">
                  <c:v>16.088899999999999</c:v>
                </c:pt>
                <c:pt idx="23907" formatCode="General">
                  <c:v>16.089500000000001</c:v>
                </c:pt>
                <c:pt idx="23908" formatCode="General">
                  <c:v>16.090199999999999</c:v>
                </c:pt>
                <c:pt idx="23909" formatCode="General">
                  <c:v>16.090900000000001</c:v>
                </c:pt>
                <c:pt idx="23910" formatCode="General">
                  <c:v>16.0916</c:v>
                </c:pt>
                <c:pt idx="23911" formatCode="General">
                  <c:v>16.092199999999998</c:v>
                </c:pt>
                <c:pt idx="23912" formatCode="General">
                  <c:v>16.0929</c:v>
                </c:pt>
                <c:pt idx="23913" formatCode="General">
                  <c:v>16.093599999999999</c:v>
                </c:pt>
                <c:pt idx="23914" formatCode="General">
                  <c:v>16.094200000000001</c:v>
                </c:pt>
                <c:pt idx="23915" formatCode="General">
                  <c:v>16.094899999999999</c:v>
                </c:pt>
                <c:pt idx="23916" formatCode="General">
                  <c:v>16.095600000000001</c:v>
                </c:pt>
                <c:pt idx="23917" formatCode="General">
                  <c:v>16.096299999999999</c:v>
                </c:pt>
                <c:pt idx="23918" formatCode="General">
                  <c:v>16.096900000000002</c:v>
                </c:pt>
                <c:pt idx="23919" formatCode="General">
                  <c:v>16.0976</c:v>
                </c:pt>
                <c:pt idx="23920" formatCode="General">
                  <c:v>16.098299999999998</c:v>
                </c:pt>
                <c:pt idx="23921" formatCode="General">
                  <c:v>16.099</c:v>
                </c:pt>
                <c:pt idx="23922" formatCode="General">
                  <c:v>16.099599999999999</c:v>
                </c:pt>
                <c:pt idx="23923" formatCode="General">
                  <c:v>16.100300000000001</c:v>
                </c:pt>
                <c:pt idx="23924" formatCode="General">
                  <c:v>16.100999999999999</c:v>
                </c:pt>
                <c:pt idx="23925" formatCode="General">
                  <c:v>16.101600000000001</c:v>
                </c:pt>
                <c:pt idx="23926" formatCode="General">
                  <c:v>16.1023</c:v>
                </c:pt>
                <c:pt idx="23927" formatCode="General">
                  <c:v>16.103000000000002</c:v>
                </c:pt>
                <c:pt idx="23928" formatCode="General">
                  <c:v>16.1037</c:v>
                </c:pt>
                <c:pt idx="23929" formatCode="General">
                  <c:v>16.104299999999999</c:v>
                </c:pt>
                <c:pt idx="23930" formatCode="General">
                  <c:v>16.105</c:v>
                </c:pt>
                <c:pt idx="23931" formatCode="General">
                  <c:v>16.105699999999999</c:v>
                </c:pt>
                <c:pt idx="23932" formatCode="General">
                  <c:v>16.106400000000001</c:v>
                </c:pt>
                <c:pt idx="23933" formatCode="General">
                  <c:v>16.106999999999999</c:v>
                </c:pt>
                <c:pt idx="23934" formatCode="General">
                  <c:v>16.107700000000001</c:v>
                </c:pt>
                <c:pt idx="23935" formatCode="General">
                  <c:v>16.1084</c:v>
                </c:pt>
                <c:pt idx="23936" formatCode="General">
                  <c:v>16.109100000000002</c:v>
                </c:pt>
                <c:pt idx="23937" formatCode="General">
                  <c:v>16.1097</c:v>
                </c:pt>
                <c:pt idx="23938" formatCode="General">
                  <c:v>16.110399999999998</c:v>
                </c:pt>
                <c:pt idx="23939" formatCode="General">
                  <c:v>16.1111</c:v>
                </c:pt>
                <c:pt idx="23940" formatCode="General">
                  <c:v>16.111699999999999</c:v>
                </c:pt>
                <c:pt idx="23941" formatCode="General">
                  <c:v>16.112400000000001</c:v>
                </c:pt>
                <c:pt idx="23942" formatCode="General">
                  <c:v>16.113099999999999</c:v>
                </c:pt>
                <c:pt idx="23943" formatCode="General">
                  <c:v>16.113800000000001</c:v>
                </c:pt>
                <c:pt idx="23944" formatCode="General">
                  <c:v>16.1144</c:v>
                </c:pt>
                <c:pt idx="23945" formatCode="General">
                  <c:v>16.115100000000002</c:v>
                </c:pt>
                <c:pt idx="23946" formatCode="General">
                  <c:v>16.1158</c:v>
                </c:pt>
                <c:pt idx="23947" formatCode="General">
                  <c:v>16.116499999999998</c:v>
                </c:pt>
                <c:pt idx="23948" formatCode="General">
                  <c:v>16.117100000000001</c:v>
                </c:pt>
                <c:pt idx="23949" formatCode="General">
                  <c:v>16.117799999999999</c:v>
                </c:pt>
                <c:pt idx="23950" formatCode="General">
                  <c:v>16.118500000000001</c:v>
                </c:pt>
                <c:pt idx="23951" formatCode="General">
                  <c:v>16.1191</c:v>
                </c:pt>
                <c:pt idx="23952" formatCode="General">
                  <c:v>16.119800000000001</c:v>
                </c:pt>
                <c:pt idx="23953" formatCode="General">
                  <c:v>16.1205</c:v>
                </c:pt>
                <c:pt idx="23954" formatCode="General">
                  <c:v>16.121200000000002</c:v>
                </c:pt>
                <c:pt idx="23955" formatCode="General">
                  <c:v>16.1218</c:v>
                </c:pt>
                <c:pt idx="23956" formatCode="General">
                  <c:v>16.122499999999999</c:v>
                </c:pt>
                <c:pt idx="23957" formatCode="General">
                  <c:v>16.123200000000001</c:v>
                </c:pt>
                <c:pt idx="23958" formatCode="General">
                  <c:v>16.123899999999999</c:v>
                </c:pt>
                <c:pt idx="23959" formatCode="General">
                  <c:v>16.124500000000001</c:v>
                </c:pt>
                <c:pt idx="23960" formatCode="General">
                  <c:v>16.1252</c:v>
                </c:pt>
                <c:pt idx="23961" formatCode="General">
                  <c:v>16.125900000000001</c:v>
                </c:pt>
                <c:pt idx="23962" formatCode="General">
                  <c:v>16.1265</c:v>
                </c:pt>
                <c:pt idx="23963" formatCode="General">
                  <c:v>16.127199999999998</c:v>
                </c:pt>
                <c:pt idx="23964" formatCode="General">
                  <c:v>16.1279</c:v>
                </c:pt>
                <c:pt idx="23965" formatCode="General">
                  <c:v>16.128599999999999</c:v>
                </c:pt>
                <c:pt idx="23966" formatCode="General">
                  <c:v>16.129200000000001</c:v>
                </c:pt>
                <c:pt idx="23967" formatCode="General">
                  <c:v>16.129899999999999</c:v>
                </c:pt>
                <c:pt idx="23968" formatCode="General">
                  <c:v>16.130600000000001</c:v>
                </c:pt>
                <c:pt idx="23969" formatCode="General">
                  <c:v>16.1313</c:v>
                </c:pt>
                <c:pt idx="23970" formatCode="General">
                  <c:v>16.131900000000002</c:v>
                </c:pt>
                <c:pt idx="23971" formatCode="General">
                  <c:v>16.1326</c:v>
                </c:pt>
                <c:pt idx="23972" formatCode="General">
                  <c:v>16.133299999999998</c:v>
                </c:pt>
                <c:pt idx="23973" formatCode="General">
                  <c:v>16.134</c:v>
                </c:pt>
                <c:pt idx="23974" formatCode="General">
                  <c:v>16.134599999999999</c:v>
                </c:pt>
                <c:pt idx="23975" formatCode="General">
                  <c:v>16.135300000000001</c:v>
                </c:pt>
                <c:pt idx="23976" formatCode="General">
                  <c:v>16.135999999999999</c:v>
                </c:pt>
                <c:pt idx="23977" formatCode="General">
                  <c:v>16.136600000000001</c:v>
                </c:pt>
                <c:pt idx="23978" formatCode="General">
                  <c:v>16.1373</c:v>
                </c:pt>
                <c:pt idx="23979" formatCode="General">
                  <c:v>16.138000000000002</c:v>
                </c:pt>
                <c:pt idx="23980" formatCode="General">
                  <c:v>16.1387</c:v>
                </c:pt>
                <c:pt idx="23981" formatCode="General">
                  <c:v>16.139299999999999</c:v>
                </c:pt>
                <c:pt idx="23982" formatCode="General">
                  <c:v>16.14</c:v>
                </c:pt>
                <c:pt idx="23983" formatCode="General">
                  <c:v>16.140699999999999</c:v>
                </c:pt>
                <c:pt idx="23984" formatCode="General">
                  <c:v>16.141400000000001</c:v>
                </c:pt>
                <c:pt idx="23985" formatCode="General">
                  <c:v>16.141999999999999</c:v>
                </c:pt>
                <c:pt idx="23986" formatCode="General">
                  <c:v>16.142700000000001</c:v>
                </c:pt>
                <c:pt idx="23987" formatCode="General">
                  <c:v>16.1434</c:v>
                </c:pt>
                <c:pt idx="23988" formatCode="General">
                  <c:v>16.143999999999998</c:v>
                </c:pt>
                <c:pt idx="23989" formatCode="General">
                  <c:v>16.1447</c:v>
                </c:pt>
                <c:pt idx="23990" formatCode="General">
                  <c:v>16.145399999999999</c:v>
                </c:pt>
                <c:pt idx="23991" formatCode="General">
                  <c:v>16.146100000000001</c:v>
                </c:pt>
                <c:pt idx="23992" formatCode="General">
                  <c:v>16.146699999999999</c:v>
                </c:pt>
                <c:pt idx="23993" formatCode="General">
                  <c:v>16.147400000000001</c:v>
                </c:pt>
                <c:pt idx="23994" formatCode="General">
                  <c:v>16.148099999999999</c:v>
                </c:pt>
                <c:pt idx="23995" formatCode="General">
                  <c:v>16.148800000000001</c:v>
                </c:pt>
                <c:pt idx="23996" formatCode="General">
                  <c:v>16.1494</c:v>
                </c:pt>
                <c:pt idx="23997" formatCode="General">
                  <c:v>16.150099999999998</c:v>
                </c:pt>
                <c:pt idx="23998" formatCode="General">
                  <c:v>16.1508</c:v>
                </c:pt>
                <c:pt idx="23999" formatCode="General">
                  <c:v>16.151499999999999</c:v>
                </c:pt>
                <c:pt idx="24000" formatCode="General">
                  <c:v>16.152100000000001</c:v>
                </c:pt>
                <c:pt idx="24001" formatCode="General">
                  <c:v>16.152799999999999</c:v>
                </c:pt>
                <c:pt idx="24002" formatCode="General">
                  <c:v>16.153500000000001</c:v>
                </c:pt>
                <c:pt idx="24003" formatCode="General">
                  <c:v>16.1541</c:v>
                </c:pt>
                <c:pt idx="24004" formatCode="General">
                  <c:v>16.154800000000002</c:v>
                </c:pt>
                <c:pt idx="24005" formatCode="General">
                  <c:v>16.1555</c:v>
                </c:pt>
                <c:pt idx="24006" formatCode="General">
                  <c:v>16.156199999999998</c:v>
                </c:pt>
                <c:pt idx="24007" formatCode="General">
                  <c:v>16.1568</c:v>
                </c:pt>
                <c:pt idx="24008" formatCode="General">
                  <c:v>16.157499999999999</c:v>
                </c:pt>
                <c:pt idx="24009" formatCode="General">
                  <c:v>16.158200000000001</c:v>
                </c:pt>
                <c:pt idx="24010" formatCode="General">
                  <c:v>16.158899999999999</c:v>
                </c:pt>
                <c:pt idx="24011" formatCode="General">
                  <c:v>16.159500000000001</c:v>
                </c:pt>
                <c:pt idx="24012" formatCode="General">
                  <c:v>16.1602</c:v>
                </c:pt>
                <c:pt idx="24013" formatCode="General">
                  <c:v>16.160900000000002</c:v>
                </c:pt>
                <c:pt idx="24014" formatCode="General">
                  <c:v>16.1615</c:v>
                </c:pt>
                <c:pt idx="24015" formatCode="General">
                  <c:v>16.162199999999999</c:v>
                </c:pt>
                <c:pt idx="24016" formatCode="General">
                  <c:v>16.1629</c:v>
                </c:pt>
                <c:pt idx="24017" formatCode="General">
                  <c:v>16.163599999999999</c:v>
                </c:pt>
                <c:pt idx="24018" formatCode="General">
                  <c:v>16.164200000000001</c:v>
                </c:pt>
                <c:pt idx="24019" formatCode="General">
                  <c:v>16.164899999999999</c:v>
                </c:pt>
                <c:pt idx="24020" formatCode="General">
                  <c:v>16.165600000000001</c:v>
                </c:pt>
                <c:pt idx="24021" formatCode="General">
                  <c:v>16.1663</c:v>
                </c:pt>
                <c:pt idx="24022" formatCode="General">
                  <c:v>16.166899999999998</c:v>
                </c:pt>
                <c:pt idx="24023" formatCode="General">
                  <c:v>16.1676</c:v>
                </c:pt>
                <c:pt idx="24024" formatCode="General">
                  <c:v>16.168299999999999</c:v>
                </c:pt>
                <c:pt idx="24025" formatCode="General">
                  <c:v>16.168900000000001</c:v>
                </c:pt>
                <c:pt idx="24026" formatCode="General">
                  <c:v>16.169599999999999</c:v>
                </c:pt>
                <c:pt idx="24027" formatCode="General">
                  <c:v>16.170300000000001</c:v>
                </c:pt>
                <c:pt idx="24028" formatCode="General">
                  <c:v>16.170999999999999</c:v>
                </c:pt>
                <c:pt idx="24029" formatCode="General">
                  <c:v>16.171600000000002</c:v>
                </c:pt>
                <c:pt idx="24030" formatCode="General">
                  <c:v>16.1723</c:v>
                </c:pt>
                <c:pt idx="24031" formatCode="General">
                  <c:v>16.172999999999998</c:v>
                </c:pt>
                <c:pt idx="24032" formatCode="General">
                  <c:v>16.1737</c:v>
                </c:pt>
                <c:pt idx="24033" formatCode="General">
                  <c:v>16.174299999999999</c:v>
                </c:pt>
                <c:pt idx="24034" formatCode="General">
                  <c:v>16.175000000000001</c:v>
                </c:pt>
                <c:pt idx="24035" formatCode="General">
                  <c:v>16.175699999999999</c:v>
                </c:pt>
                <c:pt idx="24036" formatCode="General">
                  <c:v>16.176400000000001</c:v>
                </c:pt>
                <c:pt idx="24037" formatCode="General">
                  <c:v>16.177</c:v>
                </c:pt>
                <c:pt idx="24038" formatCode="General">
                  <c:v>16.177700000000002</c:v>
                </c:pt>
                <c:pt idx="24039" formatCode="General">
                  <c:v>16.1784</c:v>
                </c:pt>
                <c:pt idx="24040" formatCode="General">
                  <c:v>16.178999999999998</c:v>
                </c:pt>
                <c:pt idx="24041" formatCode="General">
                  <c:v>16.1797</c:v>
                </c:pt>
                <c:pt idx="24042" formatCode="General">
                  <c:v>16.180399999999999</c:v>
                </c:pt>
                <c:pt idx="24043" formatCode="General">
                  <c:v>16.181100000000001</c:v>
                </c:pt>
                <c:pt idx="24044" formatCode="General">
                  <c:v>16.181699999999999</c:v>
                </c:pt>
                <c:pt idx="24045" formatCode="General">
                  <c:v>16.182400000000001</c:v>
                </c:pt>
                <c:pt idx="24046" formatCode="General">
                  <c:v>16.1831</c:v>
                </c:pt>
                <c:pt idx="24047" formatCode="General">
                  <c:v>16.183800000000002</c:v>
                </c:pt>
                <c:pt idx="24048" formatCode="General">
                  <c:v>16.1844</c:v>
                </c:pt>
                <c:pt idx="24049" formatCode="General">
                  <c:v>16.185099999999998</c:v>
                </c:pt>
                <c:pt idx="24050" formatCode="General">
                  <c:v>16.1858</c:v>
                </c:pt>
                <c:pt idx="24051" formatCode="General">
                  <c:v>16.186399999999999</c:v>
                </c:pt>
                <c:pt idx="24052" formatCode="General">
                  <c:v>16.187100000000001</c:v>
                </c:pt>
                <c:pt idx="24053" formatCode="General">
                  <c:v>16.187799999999999</c:v>
                </c:pt>
                <c:pt idx="24054" formatCode="General">
                  <c:v>16.188500000000001</c:v>
                </c:pt>
                <c:pt idx="24055" formatCode="General">
                  <c:v>16.1891</c:v>
                </c:pt>
                <c:pt idx="24056" formatCode="General">
                  <c:v>16.189800000000002</c:v>
                </c:pt>
                <c:pt idx="24057" formatCode="General">
                  <c:v>16.1905</c:v>
                </c:pt>
                <c:pt idx="24058" formatCode="General">
                  <c:v>16.191199999999998</c:v>
                </c:pt>
                <c:pt idx="24059" formatCode="General">
                  <c:v>16.191800000000001</c:v>
                </c:pt>
                <c:pt idx="24060" formatCode="General">
                  <c:v>16.192499999999999</c:v>
                </c:pt>
                <c:pt idx="24061" formatCode="General">
                  <c:v>16.193200000000001</c:v>
                </c:pt>
                <c:pt idx="24062" formatCode="General">
                  <c:v>16.1938</c:v>
                </c:pt>
                <c:pt idx="24063" formatCode="General">
                  <c:v>16.194500000000001</c:v>
                </c:pt>
                <c:pt idx="24064" formatCode="General">
                  <c:v>16.1952</c:v>
                </c:pt>
                <c:pt idx="24065" formatCode="General">
                  <c:v>16.195900000000002</c:v>
                </c:pt>
                <c:pt idx="24066" formatCode="General">
                  <c:v>16.1965</c:v>
                </c:pt>
                <c:pt idx="24067" formatCode="General">
                  <c:v>16.197199999999999</c:v>
                </c:pt>
                <c:pt idx="24068" formatCode="General">
                  <c:v>16.197900000000001</c:v>
                </c:pt>
                <c:pt idx="24069" formatCode="General">
                  <c:v>16.198599999999999</c:v>
                </c:pt>
                <c:pt idx="24070" formatCode="General">
                  <c:v>16.199200000000001</c:v>
                </c:pt>
                <c:pt idx="24071" formatCode="General">
                  <c:v>16.1999</c:v>
                </c:pt>
                <c:pt idx="24072" formatCode="General">
                  <c:v>16.200600000000001</c:v>
                </c:pt>
                <c:pt idx="24073" formatCode="General">
                  <c:v>16.2013</c:v>
                </c:pt>
                <c:pt idx="24074" formatCode="General">
                  <c:v>16.201899999999998</c:v>
                </c:pt>
                <c:pt idx="24075" formatCode="General">
                  <c:v>16.2026</c:v>
                </c:pt>
                <c:pt idx="24076" formatCode="General">
                  <c:v>16.203299999999999</c:v>
                </c:pt>
                <c:pt idx="24077" formatCode="General">
                  <c:v>16.203900000000001</c:v>
                </c:pt>
                <c:pt idx="24078" formatCode="General">
                  <c:v>16.204599999999999</c:v>
                </c:pt>
                <c:pt idx="24079" formatCode="General">
                  <c:v>16.205300000000001</c:v>
                </c:pt>
                <c:pt idx="24080" formatCode="General">
                  <c:v>16.206</c:v>
                </c:pt>
                <c:pt idx="24081" formatCode="General">
                  <c:v>16.206600000000002</c:v>
                </c:pt>
                <c:pt idx="24082" formatCode="General">
                  <c:v>16.2073</c:v>
                </c:pt>
                <c:pt idx="24083" formatCode="General">
                  <c:v>16.207999999999998</c:v>
                </c:pt>
                <c:pt idx="24084" formatCode="General">
                  <c:v>16.2087</c:v>
                </c:pt>
                <c:pt idx="24085" formatCode="General">
                  <c:v>16.209299999999999</c:v>
                </c:pt>
                <c:pt idx="24086" formatCode="General">
                  <c:v>16.21</c:v>
                </c:pt>
                <c:pt idx="24087" formatCode="General">
                  <c:v>16.210699999999999</c:v>
                </c:pt>
                <c:pt idx="24088" formatCode="General">
                  <c:v>16.211300000000001</c:v>
                </c:pt>
                <c:pt idx="24089" formatCode="General">
                  <c:v>16.212</c:v>
                </c:pt>
                <c:pt idx="24090" formatCode="General">
                  <c:v>16.212700000000002</c:v>
                </c:pt>
                <c:pt idx="24091" formatCode="General">
                  <c:v>16.2134</c:v>
                </c:pt>
                <c:pt idx="24092" formatCode="General">
                  <c:v>16.213999999999999</c:v>
                </c:pt>
                <c:pt idx="24093" formatCode="General">
                  <c:v>16.214700000000001</c:v>
                </c:pt>
                <c:pt idx="24094" formatCode="General">
                  <c:v>16.215399999999999</c:v>
                </c:pt>
                <c:pt idx="24095" formatCode="General">
                  <c:v>16.216100000000001</c:v>
                </c:pt>
                <c:pt idx="24096" formatCode="General">
                  <c:v>16.216699999999999</c:v>
                </c:pt>
                <c:pt idx="24097" formatCode="General">
                  <c:v>16.217400000000001</c:v>
                </c:pt>
                <c:pt idx="24098" formatCode="General">
                  <c:v>16.2181</c:v>
                </c:pt>
                <c:pt idx="24099" formatCode="General">
                  <c:v>16.218800000000002</c:v>
                </c:pt>
                <c:pt idx="24100" formatCode="General">
                  <c:v>16.2194</c:v>
                </c:pt>
                <c:pt idx="24101" formatCode="General">
                  <c:v>16.220099999999999</c:v>
                </c:pt>
                <c:pt idx="24102" formatCode="General">
                  <c:v>16.220800000000001</c:v>
                </c:pt>
                <c:pt idx="24103" formatCode="General">
                  <c:v>16.221399999999999</c:v>
                </c:pt>
                <c:pt idx="24104" formatCode="General">
                  <c:v>16.222100000000001</c:v>
                </c:pt>
                <c:pt idx="24105" formatCode="General">
                  <c:v>16.222799999999999</c:v>
                </c:pt>
                <c:pt idx="24106" formatCode="General">
                  <c:v>16.223500000000001</c:v>
                </c:pt>
                <c:pt idx="24107" formatCode="General">
                  <c:v>16.2241</c:v>
                </c:pt>
                <c:pt idx="24108" formatCode="General">
                  <c:v>16.224799999999998</c:v>
                </c:pt>
                <c:pt idx="24109" formatCode="General">
                  <c:v>16.2255</c:v>
                </c:pt>
                <c:pt idx="24110" formatCode="General">
                  <c:v>16.226199999999999</c:v>
                </c:pt>
                <c:pt idx="24111" formatCode="General">
                  <c:v>16.226800000000001</c:v>
                </c:pt>
                <c:pt idx="24112" formatCode="General">
                  <c:v>16.227499999999999</c:v>
                </c:pt>
                <c:pt idx="24113" formatCode="General">
                  <c:v>16.228200000000001</c:v>
                </c:pt>
                <c:pt idx="24114" formatCode="General">
                  <c:v>16.2288</c:v>
                </c:pt>
                <c:pt idx="24115" formatCode="General">
                  <c:v>16.229500000000002</c:v>
                </c:pt>
                <c:pt idx="24116" formatCode="General">
                  <c:v>16.2302</c:v>
                </c:pt>
                <c:pt idx="24117" formatCode="General">
                  <c:v>16.230899999999998</c:v>
                </c:pt>
                <c:pt idx="24118" formatCode="General">
                  <c:v>16.2315</c:v>
                </c:pt>
                <c:pt idx="24119" formatCode="General">
                  <c:v>16.232199999999999</c:v>
                </c:pt>
                <c:pt idx="24120" formatCode="General">
                  <c:v>16.232900000000001</c:v>
                </c:pt>
                <c:pt idx="24121" formatCode="General">
                  <c:v>16.233599999999999</c:v>
                </c:pt>
                <c:pt idx="24122" formatCode="General">
                  <c:v>16.234200000000001</c:v>
                </c:pt>
                <c:pt idx="24123" formatCode="General">
                  <c:v>16.2349</c:v>
                </c:pt>
                <c:pt idx="24124" formatCode="General">
                  <c:v>16.235600000000002</c:v>
                </c:pt>
                <c:pt idx="24125" formatCode="General">
                  <c:v>16.2362</c:v>
                </c:pt>
                <c:pt idx="24126" formatCode="General">
                  <c:v>16.236899999999999</c:v>
                </c:pt>
                <c:pt idx="24127" formatCode="General">
                  <c:v>16.2376</c:v>
                </c:pt>
                <c:pt idx="24128" formatCode="General">
                  <c:v>16.238299999999999</c:v>
                </c:pt>
                <c:pt idx="24129" formatCode="General">
                  <c:v>16.238900000000001</c:v>
                </c:pt>
                <c:pt idx="24130" formatCode="General">
                  <c:v>16.239599999999999</c:v>
                </c:pt>
                <c:pt idx="24131" formatCode="General">
                  <c:v>16.240300000000001</c:v>
                </c:pt>
                <c:pt idx="24132" formatCode="General">
                  <c:v>16.241</c:v>
                </c:pt>
                <c:pt idx="24133" formatCode="General">
                  <c:v>16.241599999999998</c:v>
                </c:pt>
                <c:pt idx="24134" formatCode="General">
                  <c:v>16.2423</c:v>
                </c:pt>
                <c:pt idx="24135" formatCode="General">
                  <c:v>16.242999999999999</c:v>
                </c:pt>
                <c:pt idx="24136" formatCode="General">
                  <c:v>16.2437</c:v>
                </c:pt>
                <c:pt idx="24137" formatCode="General">
                  <c:v>16.244299999999999</c:v>
                </c:pt>
                <c:pt idx="24138" formatCode="General">
                  <c:v>16.245000000000001</c:v>
                </c:pt>
                <c:pt idx="24139" formatCode="General">
                  <c:v>16.245699999999999</c:v>
                </c:pt>
                <c:pt idx="24140" formatCode="General">
                  <c:v>16.246300000000002</c:v>
                </c:pt>
                <c:pt idx="24141" formatCode="General">
                  <c:v>16.247</c:v>
                </c:pt>
                <c:pt idx="24142" formatCode="General">
                  <c:v>16.247699999999998</c:v>
                </c:pt>
                <c:pt idx="24143" formatCode="General">
                  <c:v>16.2484</c:v>
                </c:pt>
                <c:pt idx="24144" formatCode="General">
                  <c:v>16.248999999999999</c:v>
                </c:pt>
                <c:pt idx="24145" formatCode="General">
                  <c:v>16.249700000000001</c:v>
                </c:pt>
                <c:pt idx="24146" formatCode="General">
                  <c:v>16.250399999999999</c:v>
                </c:pt>
                <c:pt idx="24147" formatCode="General">
                  <c:v>16.251100000000001</c:v>
                </c:pt>
                <c:pt idx="24148" formatCode="General">
                  <c:v>16.2517</c:v>
                </c:pt>
                <c:pt idx="24149" formatCode="General">
                  <c:v>16.252400000000002</c:v>
                </c:pt>
                <c:pt idx="24150" formatCode="General">
                  <c:v>16.2531</c:v>
                </c:pt>
                <c:pt idx="24151" formatCode="General">
                  <c:v>16.253699999999998</c:v>
                </c:pt>
                <c:pt idx="24152" formatCode="General">
                  <c:v>16.2544</c:v>
                </c:pt>
                <c:pt idx="24153" formatCode="General">
                  <c:v>16.255099999999999</c:v>
                </c:pt>
                <c:pt idx="24154" formatCode="General">
                  <c:v>16.255800000000001</c:v>
                </c:pt>
                <c:pt idx="24155" formatCode="General">
                  <c:v>16.256399999999999</c:v>
                </c:pt>
                <c:pt idx="24156" formatCode="General">
                  <c:v>16.257100000000001</c:v>
                </c:pt>
                <c:pt idx="24157" formatCode="General">
                  <c:v>16.2578</c:v>
                </c:pt>
                <c:pt idx="24158" formatCode="General">
                  <c:v>16.258500000000002</c:v>
                </c:pt>
                <c:pt idx="24159" formatCode="General">
                  <c:v>16.2591</c:v>
                </c:pt>
                <c:pt idx="24160" formatCode="General">
                  <c:v>16.259799999999998</c:v>
                </c:pt>
                <c:pt idx="24161" formatCode="General">
                  <c:v>16.2605</c:v>
                </c:pt>
                <c:pt idx="24162" formatCode="General">
                  <c:v>16.261199999999999</c:v>
                </c:pt>
                <c:pt idx="24163" formatCode="General">
                  <c:v>16.261800000000001</c:v>
                </c:pt>
                <c:pt idx="24164" formatCode="General">
                  <c:v>16.262499999999999</c:v>
                </c:pt>
                <c:pt idx="24165" formatCode="General">
                  <c:v>16.263200000000001</c:v>
                </c:pt>
                <c:pt idx="24166" formatCode="General">
                  <c:v>16.2638</c:v>
                </c:pt>
                <c:pt idx="24167" formatCode="General">
                  <c:v>16.264500000000002</c:v>
                </c:pt>
                <c:pt idx="24168" formatCode="General">
                  <c:v>16.2652</c:v>
                </c:pt>
                <c:pt idx="24169" formatCode="General">
                  <c:v>16.265899999999998</c:v>
                </c:pt>
                <c:pt idx="24170" formatCode="General">
                  <c:v>16.266500000000001</c:v>
                </c:pt>
                <c:pt idx="24171" formatCode="General">
                  <c:v>16.267199999999999</c:v>
                </c:pt>
                <c:pt idx="24172" formatCode="General">
                  <c:v>16.267900000000001</c:v>
                </c:pt>
                <c:pt idx="24173" formatCode="General">
                  <c:v>16.268599999999999</c:v>
                </c:pt>
                <c:pt idx="24174" formatCode="General">
                  <c:v>16.269200000000001</c:v>
                </c:pt>
                <c:pt idx="24175" formatCode="General">
                  <c:v>16.2699</c:v>
                </c:pt>
                <c:pt idx="24176" formatCode="General">
                  <c:v>16.270600000000002</c:v>
                </c:pt>
                <c:pt idx="24177" formatCode="General">
                  <c:v>16.2712</c:v>
                </c:pt>
                <c:pt idx="24178" formatCode="General">
                  <c:v>16.271899999999999</c:v>
                </c:pt>
                <c:pt idx="24179" formatCode="General">
                  <c:v>16.272600000000001</c:v>
                </c:pt>
                <c:pt idx="24180" formatCode="General">
                  <c:v>16.273299999999999</c:v>
                </c:pt>
                <c:pt idx="24181" formatCode="General">
                  <c:v>16.273900000000001</c:v>
                </c:pt>
                <c:pt idx="24182" formatCode="General">
                  <c:v>16.2746</c:v>
                </c:pt>
                <c:pt idx="24183" formatCode="General">
                  <c:v>16.275300000000001</c:v>
                </c:pt>
                <c:pt idx="24184" formatCode="General">
                  <c:v>16.276</c:v>
                </c:pt>
                <c:pt idx="24185" formatCode="General">
                  <c:v>16.276599999999998</c:v>
                </c:pt>
                <c:pt idx="24186" formatCode="General">
                  <c:v>16.2773</c:v>
                </c:pt>
                <c:pt idx="24187" formatCode="General">
                  <c:v>16.277999999999999</c:v>
                </c:pt>
                <c:pt idx="24188" formatCode="General">
                  <c:v>16.278600000000001</c:v>
                </c:pt>
                <c:pt idx="24189" formatCode="General">
                  <c:v>16.279299999999999</c:v>
                </c:pt>
                <c:pt idx="24190" formatCode="General">
                  <c:v>16.28</c:v>
                </c:pt>
                <c:pt idx="24191" formatCode="General">
                  <c:v>16.2807</c:v>
                </c:pt>
                <c:pt idx="24192" formatCode="General">
                  <c:v>16.281300000000002</c:v>
                </c:pt>
                <c:pt idx="24193" formatCode="General">
                  <c:v>16.282</c:v>
                </c:pt>
                <c:pt idx="24194" formatCode="General">
                  <c:v>16.282699999999998</c:v>
                </c:pt>
                <c:pt idx="24195" formatCode="General">
                  <c:v>16.2834</c:v>
                </c:pt>
                <c:pt idx="24196" formatCode="General">
                  <c:v>16.283999999999999</c:v>
                </c:pt>
                <c:pt idx="24197" formatCode="General">
                  <c:v>16.284700000000001</c:v>
                </c:pt>
                <c:pt idx="24198" formatCode="General">
                  <c:v>16.285399999999999</c:v>
                </c:pt>
                <c:pt idx="24199" formatCode="General">
                  <c:v>16.286100000000001</c:v>
                </c:pt>
                <c:pt idx="24200" formatCode="General">
                  <c:v>16.2867</c:v>
                </c:pt>
                <c:pt idx="24201" formatCode="General">
                  <c:v>16.287400000000002</c:v>
                </c:pt>
                <c:pt idx="24202" formatCode="General">
                  <c:v>16.2881</c:v>
                </c:pt>
                <c:pt idx="24203" formatCode="General">
                  <c:v>16.288699999999999</c:v>
                </c:pt>
                <c:pt idx="24204" formatCode="General">
                  <c:v>16.289400000000001</c:v>
                </c:pt>
                <c:pt idx="24205" formatCode="General">
                  <c:v>16.290099999999999</c:v>
                </c:pt>
                <c:pt idx="24206" formatCode="General">
                  <c:v>16.290800000000001</c:v>
                </c:pt>
                <c:pt idx="24207" formatCode="General">
                  <c:v>16.291399999999999</c:v>
                </c:pt>
                <c:pt idx="24208" formatCode="General">
                  <c:v>16.292100000000001</c:v>
                </c:pt>
                <c:pt idx="24209" formatCode="General">
                  <c:v>16.2928</c:v>
                </c:pt>
                <c:pt idx="24210" formatCode="General">
                  <c:v>16.293500000000002</c:v>
                </c:pt>
                <c:pt idx="24211" formatCode="General">
                  <c:v>16.2941</c:v>
                </c:pt>
                <c:pt idx="24212" formatCode="General">
                  <c:v>16.294799999999999</c:v>
                </c:pt>
                <c:pt idx="24213" formatCode="General">
                  <c:v>16.295500000000001</c:v>
                </c:pt>
                <c:pt idx="24214" formatCode="General">
                  <c:v>16.296099999999999</c:v>
                </c:pt>
                <c:pt idx="24215" formatCode="General">
                  <c:v>16.296800000000001</c:v>
                </c:pt>
                <c:pt idx="24216" formatCode="General">
                  <c:v>16.297499999999999</c:v>
                </c:pt>
                <c:pt idx="24217" formatCode="General">
                  <c:v>16.298200000000001</c:v>
                </c:pt>
                <c:pt idx="24218" formatCode="General">
                  <c:v>16.2988</c:v>
                </c:pt>
                <c:pt idx="24219" formatCode="General">
                  <c:v>16.299499999999998</c:v>
                </c:pt>
                <c:pt idx="24220" formatCode="General">
                  <c:v>16.3002</c:v>
                </c:pt>
                <c:pt idx="24221" formatCode="General">
                  <c:v>16.300899999999999</c:v>
                </c:pt>
                <c:pt idx="24222" formatCode="General">
                  <c:v>16.301500000000001</c:v>
                </c:pt>
                <c:pt idx="24223" formatCode="General">
                  <c:v>16.302199999999999</c:v>
                </c:pt>
                <c:pt idx="24224" formatCode="General">
                  <c:v>16.302900000000001</c:v>
                </c:pt>
                <c:pt idx="24225" formatCode="General">
                  <c:v>16.3035</c:v>
                </c:pt>
                <c:pt idx="24226" formatCode="General">
                  <c:v>16.304200000000002</c:v>
                </c:pt>
                <c:pt idx="24227" formatCode="General">
                  <c:v>16.3049</c:v>
                </c:pt>
                <c:pt idx="24228" formatCode="General">
                  <c:v>16.305599999999998</c:v>
                </c:pt>
                <c:pt idx="24229" formatCode="General">
                  <c:v>16.3062</c:v>
                </c:pt>
                <c:pt idx="24230" formatCode="General">
                  <c:v>16.306899999999999</c:v>
                </c:pt>
                <c:pt idx="24231" formatCode="General">
                  <c:v>16.307600000000001</c:v>
                </c:pt>
                <c:pt idx="24232" formatCode="General">
                  <c:v>16.308299999999999</c:v>
                </c:pt>
                <c:pt idx="24233" formatCode="General">
                  <c:v>16.308900000000001</c:v>
                </c:pt>
                <c:pt idx="24234" formatCode="General">
                  <c:v>16.3096</c:v>
                </c:pt>
                <c:pt idx="24235" formatCode="General">
                  <c:v>16.310300000000002</c:v>
                </c:pt>
                <c:pt idx="24236" formatCode="General">
                  <c:v>16.311</c:v>
                </c:pt>
                <c:pt idx="24237" formatCode="General">
                  <c:v>16.311599999999999</c:v>
                </c:pt>
                <c:pt idx="24238" formatCode="General">
                  <c:v>16.3123</c:v>
                </c:pt>
                <c:pt idx="24239" formatCode="General">
                  <c:v>16.312999999999999</c:v>
                </c:pt>
                <c:pt idx="24240" formatCode="General">
                  <c:v>16.313600000000001</c:v>
                </c:pt>
                <c:pt idx="24241" formatCode="General">
                  <c:v>16.314299999999999</c:v>
                </c:pt>
                <c:pt idx="24242" formatCode="General">
                  <c:v>16.315000000000001</c:v>
                </c:pt>
                <c:pt idx="24243" formatCode="General">
                  <c:v>16.3157</c:v>
                </c:pt>
                <c:pt idx="24244" formatCode="General">
                  <c:v>16.316299999999998</c:v>
                </c:pt>
                <c:pt idx="24245" formatCode="General">
                  <c:v>16.317</c:v>
                </c:pt>
                <c:pt idx="24246" formatCode="General">
                  <c:v>16.317699999999999</c:v>
                </c:pt>
                <c:pt idx="24247" formatCode="General">
                  <c:v>16.3184</c:v>
                </c:pt>
                <c:pt idx="24248" formatCode="General">
                  <c:v>16.318999999999999</c:v>
                </c:pt>
                <c:pt idx="24249" formatCode="General">
                  <c:v>16.319700000000001</c:v>
                </c:pt>
                <c:pt idx="24250" formatCode="General">
                  <c:v>16.320399999999999</c:v>
                </c:pt>
                <c:pt idx="24251" formatCode="General">
                  <c:v>16.321000000000002</c:v>
                </c:pt>
                <c:pt idx="24252" formatCode="General">
                  <c:v>16.3217</c:v>
                </c:pt>
                <c:pt idx="24253" formatCode="General">
                  <c:v>16.322399999999998</c:v>
                </c:pt>
                <c:pt idx="24254" formatCode="General">
                  <c:v>16.3231</c:v>
                </c:pt>
                <c:pt idx="24255" formatCode="General">
                  <c:v>16.323699999999999</c:v>
                </c:pt>
                <c:pt idx="24256" formatCode="General">
                  <c:v>16.324400000000001</c:v>
                </c:pt>
                <c:pt idx="24257" formatCode="General">
                  <c:v>16.325099999999999</c:v>
                </c:pt>
                <c:pt idx="24258" formatCode="General">
                  <c:v>16.325800000000001</c:v>
                </c:pt>
                <c:pt idx="24259" formatCode="General">
                  <c:v>16.3264</c:v>
                </c:pt>
                <c:pt idx="24260" formatCode="General">
                  <c:v>16.327100000000002</c:v>
                </c:pt>
                <c:pt idx="24261" formatCode="General">
                  <c:v>16.3278</c:v>
                </c:pt>
                <c:pt idx="24262" formatCode="General">
                  <c:v>16.328499999999998</c:v>
                </c:pt>
                <c:pt idx="24263" formatCode="General">
                  <c:v>16.3291</c:v>
                </c:pt>
                <c:pt idx="24264" formatCode="General">
                  <c:v>16.329799999999999</c:v>
                </c:pt>
                <c:pt idx="24265" formatCode="General">
                  <c:v>16.330500000000001</c:v>
                </c:pt>
                <c:pt idx="24266" formatCode="General">
                  <c:v>16.331099999999999</c:v>
                </c:pt>
                <c:pt idx="24267" formatCode="General">
                  <c:v>16.331800000000001</c:v>
                </c:pt>
                <c:pt idx="24268" formatCode="General">
                  <c:v>16.3325</c:v>
                </c:pt>
                <c:pt idx="24269" formatCode="General">
                  <c:v>16.333200000000001</c:v>
                </c:pt>
                <c:pt idx="24270" formatCode="General">
                  <c:v>16.3338</c:v>
                </c:pt>
                <c:pt idx="24271" formatCode="General">
                  <c:v>16.334499999999998</c:v>
                </c:pt>
                <c:pt idx="24272" formatCode="General">
                  <c:v>16.3352</c:v>
                </c:pt>
                <c:pt idx="24273" formatCode="General">
                  <c:v>16.335899999999999</c:v>
                </c:pt>
                <c:pt idx="24274" formatCode="General">
                  <c:v>16.336500000000001</c:v>
                </c:pt>
                <c:pt idx="24275" formatCode="General">
                  <c:v>16.337199999999999</c:v>
                </c:pt>
                <c:pt idx="24276" formatCode="General">
                  <c:v>16.337900000000001</c:v>
                </c:pt>
                <c:pt idx="24277" formatCode="General">
                  <c:v>16.3385</c:v>
                </c:pt>
                <c:pt idx="24278" formatCode="General">
                  <c:v>16.339200000000002</c:v>
                </c:pt>
                <c:pt idx="24279" formatCode="General">
                  <c:v>16.3399</c:v>
                </c:pt>
                <c:pt idx="24280" formatCode="General">
                  <c:v>16.340599999999998</c:v>
                </c:pt>
                <c:pt idx="24281" formatCode="General">
                  <c:v>16.341200000000001</c:v>
                </c:pt>
                <c:pt idx="24282" formatCode="General">
                  <c:v>16.341899999999999</c:v>
                </c:pt>
                <c:pt idx="24283" formatCode="General">
                  <c:v>16.342600000000001</c:v>
                </c:pt>
                <c:pt idx="24284" formatCode="General">
                  <c:v>16.343299999999999</c:v>
                </c:pt>
                <c:pt idx="24285" formatCode="General">
                  <c:v>16.343900000000001</c:v>
                </c:pt>
                <c:pt idx="24286" formatCode="General">
                  <c:v>16.3446</c:v>
                </c:pt>
                <c:pt idx="24287" formatCode="General">
                  <c:v>16.345300000000002</c:v>
                </c:pt>
                <c:pt idx="24288" formatCode="General">
                  <c:v>16.3459</c:v>
                </c:pt>
                <c:pt idx="24289" formatCode="General">
                  <c:v>16.346599999999999</c:v>
                </c:pt>
                <c:pt idx="24290" formatCode="General">
                  <c:v>16.347300000000001</c:v>
                </c:pt>
                <c:pt idx="24291" formatCode="General">
                  <c:v>16.347999999999999</c:v>
                </c:pt>
                <c:pt idx="24292" formatCode="General">
                  <c:v>16.348600000000001</c:v>
                </c:pt>
                <c:pt idx="24293" formatCode="General">
                  <c:v>16.349299999999999</c:v>
                </c:pt>
                <c:pt idx="24294" formatCode="General">
                  <c:v>16.350000000000001</c:v>
                </c:pt>
                <c:pt idx="24295" formatCode="General">
                  <c:v>16.3507</c:v>
                </c:pt>
                <c:pt idx="24296" formatCode="General">
                  <c:v>16.351299999999998</c:v>
                </c:pt>
                <c:pt idx="24297" formatCode="General">
                  <c:v>16.352</c:v>
                </c:pt>
                <c:pt idx="24298" formatCode="General">
                  <c:v>16.352699999999999</c:v>
                </c:pt>
                <c:pt idx="24299" formatCode="General">
                  <c:v>16.353400000000001</c:v>
                </c:pt>
                <c:pt idx="24300" formatCode="General">
                  <c:v>16.353999999999999</c:v>
                </c:pt>
                <c:pt idx="24301" formatCode="General">
                  <c:v>16.354700000000001</c:v>
                </c:pt>
                <c:pt idx="24302" formatCode="General">
                  <c:v>16.355399999999999</c:v>
                </c:pt>
                <c:pt idx="24303" formatCode="General">
                  <c:v>16.356000000000002</c:v>
                </c:pt>
                <c:pt idx="24304" formatCode="General">
                  <c:v>16.3567</c:v>
                </c:pt>
                <c:pt idx="24305" formatCode="General">
                  <c:v>16.357399999999998</c:v>
                </c:pt>
                <c:pt idx="24306" formatCode="General">
                  <c:v>16.3581</c:v>
                </c:pt>
                <c:pt idx="24307" formatCode="General">
                  <c:v>16.358699999999999</c:v>
                </c:pt>
                <c:pt idx="24308" formatCode="General">
                  <c:v>16.359400000000001</c:v>
                </c:pt>
                <c:pt idx="24309" formatCode="General">
                  <c:v>16.360099999999999</c:v>
                </c:pt>
                <c:pt idx="24310" formatCode="General">
                  <c:v>16.360800000000001</c:v>
                </c:pt>
                <c:pt idx="24311" formatCode="General">
                  <c:v>16.3614</c:v>
                </c:pt>
                <c:pt idx="24312" formatCode="General">
                  <c:v>16.362100000000002</c:v>
                </c:pt>
                <c:pt idx="24313" formatCode="General">
                  <c:v>16.3628</c:v>
                </c:pt>
                <c:pt idx="24314" formatCode="General">
                  <c:v>16.363399999999999</c:v>
                </c:pt>
                <c:pt idx="24315" formatCode="General">
                  <c:v>16.364100000000001</c:v>
                </c:pt>
                <c:pt idx="24316" formatCode="General">
                  <c:v>16.364799999999999</c:v>
                </c:pt>
                <c:pt idx="24317" formatCode="General">
                  <c:v>16.365500000000001</c:v>
                </c:pt>
                <c:pt idx="24318" formatCode="General">
                  <c:v>16.366099999999999</c:v>
                </c:pt>
                <c:pt idx="24319" formatCode="General">
                  <c:v>16.366800000000001</c:v>
                </c:pt>
                <c:pt idx="24320" formatCode="General">
                  <c:v>16.3675</c:v>
                </c:pt>
                <c:pt idx="24321" formatCode="General">
                  <c:v>16.368200000000002</c:v>
                </c:pt>
                <c:pt idx="24322" formatCode="General">
                  <c:v>16.3688</c:v>
                </c:pt>
                <c:pt idx="24323" formatCode="General">
                  <c:v>16.369499999999999</c:v>
                </c:pt>
                <c:pt idx="24324" formatCode="General">
                  <c:v>16.370200000000001</c:v>
                </c:pt>
                <c:pt idx="24325" formatCode="General">
                  <c:v>16.370899999999999</c:v>
                </c:pt>
                <c:pt idx="24326" formatCode="General">
                  <c:v>16.371500000000001</c:v>
                </c:pt>
                <c:pt idx="24327" formatCode="General">
                  <c:v>16.372199999999999</c:v>
                </c:pt>
                <c:pt idx="24328" formatCode="General">
                  <c:v>16.372900000000001</c:v>
                </c:pt>
                <c:pt idx="24329" formatCode="General">
                  <c:v>16.3735</c:v>
                </c:pt>
                <c:pt idx="24330" formatCode="General">
                  <c:v>16.374199999999998</c:v>
                </c:pt>
                <c:pt idx="24331" formatCode="General">
                  <c:v>16.3749</c:v>
                </c:pt>
                <c:pt idx="24332" formatCode="General">
                  <c:v>16.375599999999999</c:v>
                </c:pt>
                <c:pt idx="24333" formatCode="General">
                  <c:v>16.376200000000001</c:v>
                </c:pt>
                <c:pt idx="24334" formatCode="General">
                  <c:v>16.376899999999999</c:v>
                </c:pt>
                <c:pt idx="24335" formatCode="General">
                  <c:v>16.377600000000001</c:v>
                </c:pt>
                <c:pt idx="24336" formatCode="General">
                  <c:v>16.378299999999999</c:v>
                </c:pt>
                <c:pt idx="24337" formatCode="General">
                  <c:v>16.378900000000002</c:v>
                </c:pt>
                <c:pt idx="24338" formatCode="General">
                  <c:v>16.3796</c:v>
                </c:pt>
                <c:pt idx="24339" formatCode="General">
                  <c:v>16.380299999999998</c:v>
                </c:pt>
                <c:pt idx="24340" formatCode="General">
                  <c:v>16.3809</c:v>
                </c:pt>
                <c:pt idx="24341" formatCode="General">
                  <c:v>16.381599999999999</c:v>
                </c:pt>
                <c:pt idx="24342" formatCode="General">
                  <c:v>16.382300000000001</c:v>
                </c:pt>
                <c:pt idx="24343" formatCode="General">
                  <c:v>16.382999999999999</c:v>
                </c:pt>
                <c:pt idx="24344" formatCode="General">
                  <c:v>16.383600000000001</c:v>
                </c:pt>
                <c:pt idx="24345" formatCode="General">
                  <c:v>16.3843</c:v>
                </c:pt>
                <c:pt idx="24346" formatCode="General">
                  <c:v>16.385000000000002</c:v>
                </c:pt>
                <c:pt idx="24347" formatCode="General">
                  <c:v>16.3857</c:v>
                </c:pt>
                <c:pt idx="24348" formatCode="General">
                  <c:v>16.386299999999999</c:v>
                </c:pt>
                <c:pt idx="24349" formatCode="General">
                  <c:v>16.387</c:v>
                </c:pt>
                <c:pt idx="24350" formatCode="General">
                  <c:v>16.387699999999999</c:v>
                </c:pt>
                <c:pt idx="24351" formatCode="General">
                  <c:v>16.388300000000001</c:v>
                </c:pt>
                <c:pt idx="24352" formatCode="General">
                  <c:v>16.388999999999999</c:v>
                </c:pt>
                <c:pt idx="24353" formatCode="General">
                  <c:v>16.389700000000001</c:v>
                </c:pt>
                <c:pt idx="24354" formatCode="General">
                  <c:v>16.3904</c:v>
                </c:pt>
                <c:pt idx="24355" formatCode="General">
                  <c:v>16.390999999999998</c:v>
                </c:pt>
                <c:pt idx="24356" formatCode="General">
                  <c:v>16.3917</c:v>
                </c:pt>
                <c:pt idx="24357" formatCode="General">
                  <c:v>16.392399999999999</c:v>
                </c:pt>
                <c:pt idx="24358" formatCode="General">
                  <c:v>16.3931</c:v>
                </c:pt>
                <c:pt idx="24359" formatCode="General">
                  <c:v>16.393699999999999</c:v>
                </c:pt>
                <c:pt idx="24360" formatCode="General">
                  <c:v>16.394400000000001</c:v>
                </c:pt>
                <c:pt idx="24361" formatCode="General">
                  <c:v>16.395099999999999</c:v>
                </c:pt>
                <c:pt idx="24362" formatCode="General">
                  <c:v>16.395800000000001</c:v>
                </c:pt>
                <c:pt idx="24363" formatCode="General">
                  <c:v>16.3964</c:v>
                </c:pt>
                <c:pt idx="24364" formatCode="General">
                  <c:v>16.397099999999998</c:v>
                </c:pt>
                <c:pt idx="24365" formatCode="General">
                  <c:v>16.3978</c:v>
                </c:pt>
                <c:pt idx="24366" formatCode="General">
                  <c:v>16.398399999999999</c:v>
                </c:pt>
                <c:pt idx="24367" formatCode="General">
                  <c:v>16.399100000000001</c:v>
                </c:pt>
                <c:pt idx="24368" formatCode="General">
                  <c:v>16.399799999999999</c:v>
                </c:pt>
                <c:pt idx="24369" formatCode="General">
                  <c:v>16.400500000000001</c:v>
                </c:pt>
                <c:pt idx="24370" formatCode="General">
                  <c:v>16.4011</c:v>
                </c:pt>
                <c:pt idx="24371" formatCode="General">
                  <c:v>16.401800000000001</c:v>
                </c:pt>
                <c:pt idx="24372" formatCode="General">
                  <c:v>16.4025</c:v>
                </c:pt>
                <c:pt idx="24373" formatCode="General">
                  <c:v>16.403199999999998</c:v>
                </c:pt>
                <c:pt idx="24374" formatCode="General">
                  <c:v>16.4038</c:v>
                </c:pt>
                <c:pt idx="24375" formatCode="General">
                  <c:v>16.404499999999999</c:v>
                </c:pt>
                <c:pt idx="24376" formatCode="General">
                  <c:v>16.405200000000001</c:v>
                </c:pt>
                <c:pt idx="24377" formatCode="General">
                  <c:v>16.405799999999999</c:v>
                </c:pt>
                <c:pt idx="24378" formatCode="General">
                  <c:v>16.406500000000001</c:v>
                </c:pt>
                <c:pt idx="24379" formatCode="General">
                  <c:v>16.4072</c:v>
                </c:pt>
                <c:pt idx="24380" formatCode="General">
                  <c:v>16.407900000000001</c:v>
                </c:pt>
                <c:pt idx="24381" formatCode="General">
                  <c:v>16.4085</c:v>
                </c:pt>
                <c:pt idx="24382" formatCode="General">
                  <c:v>16.409199999999998</c:v>
                </c:pt>
                <c:pt idx="24383" formatCode="General">
                  <c:v>16.4099</c:v>
                </c:pt>
                <c:pt idx="24384" formatCode="General">
                  <c:v>16.410599999999999</c:v>
                </c:pt>
                <c:pt idx="24385" formatCode="General">
                  <c:v>16.411200000000001</c:v>
                </c:pt>
                <c:pt idx="24386" formatCode="General">
                  <c:v>16.411899999999999</c:v>
                </c:pt>
                <c:pt idx="24387" formatCode="General">
                  <c:v>16.412600000000001</c:v>
                </c:pt>
                <c:pt idx="24388" formatCode="General">
                  <c:v>16.4132</c:v>
                </c:pt>
                <c:pt idx="24389" formatCode="General">
                  <c:v>16.413900000000002</c:v>
                </c:pt>
                <c:pt idx="24390" formatCode="General">
                  <c:v>16.4146</c:v>
                </c:pt>
                <c:pt idx="24391" formatCode="General">
                  <c:v>16.415299999999998</c:v>
                </c:pt>
                <c:pt idx="24392" formatCode="General">
                  <c:v>16.415900000000001</c:v>
                </c:pt>
                <c:pt idx="24393" formatCode="General">
                  <c:v>16.416599999999999</c:v>
                </c:pt>
                <c:pt idx="24394" formatCode="General">
                  <c:v>16.417300000000001</c:v>
                </c:pt>
                <c:pt idx="24395" formatCode="General">
                  <c:v>16.417999999999999</c:v>
                </c:pt>
                <c:pt idx="24396" formatCode="General">
                  <c:v>16.418600000000001</c:v>
                </c:pt>
                <c:pt idx="24397" formatCode="General">
                  <c:v>16.4193</c:v>
                </c:pt>
                <c:pt idx="24398" formatCode="General">
                  <c:v>16.420000000000002</c:v>
                </c:pt>
                <c:pt idx="24399" formatCode="General">
                  <c:v>16.4207</c:v>
                </c:pt>
                <c:pt idx="24400" formatCode="General">
                  <c:v>16.421299999999999</c:v>
                </c:pt>
                <c:pt idx="24401" formatCode="General">
                  <c:v>16.422000000000001</c:v>
                </c:pt>
                <c:pt idx="24402" formatCode="General">
                  <c:v>16.422699999999999</c:v>
                </c:pt>
                <c:pt idx="24403" formatCode="General">
                  <c:v>16.423300000000001</c:v>
                </c:pt>
                <c:pt idx="24404" formatCode="General">
                  <c:v>16.423999999999999</c:v>
                </c:pt>
                <c:pt idx="24405" formatCode="General">
                  <c:v>16.424700000000001</c:v>
                </c:pt>
                <c:pt idx="24406" formatCode="General">
                  <c:v>16.4254</c:v>
                </c:pt>
                <c:pt idx="24407" formatCode="General">
                  <c:v>16.425999999999998</c:v>
                </c:pt>
                <c:pt idx="24408" formatCode="General">
                  <c:v>16.4267</c:v>
                </c:pt>
                <c:pt idx="24409" formatCode="General">
                  <c:v>16.427399999999999</c:v>
                </c:pt>
                <c:pt idx="24410" formatCode="General">
                  <c:v>16.428100000000001</c:v>
                </c:pt>
                <c:pt idx="24411" formatCode="General">
                  <c:v>16.428699999999999</c:v>
                </c:pt>
                <c:pt idx="24412" formatCode="General">
                  <c:v>16.429400000000001</c:v>
                </c:pt>
                <c:pt idx="24413" formatCode="General">
                  <c:v>16.430099999999999</c:v>
                </c:pt>
                <c:pt idx="24414" formatCode="General">
                  <c:v>16.430700000000002</c:v>
                </c:pt>
                <c:pt idx="24415" formatCode="General">
                  <c:v>16.4314</c:v>
                </c:pt>
                <c:pt idx="24416" formatCode="General">
                  <c:v>16.432099999999998</c:v>
                </c:pt>
                <c:pt idx="24417" formatCode="General">
                  <c:v>16.4328</c:v>
                </c:pt>
                <c:pt idx="24418" formatCode="General">
                  <c:v>16.433399999999999</c:v>
                </c:pt>
                <c:pt idx="24419" formatCode="General">
                  <c:v>16.434100000000001</c:v>
                </c:pt>
                <c:pt idx="24420" formatCode="General">
                  <c:v>16.434799999999999</c:v>
                </c:pt>
                <c:pt idx="24421" formatCode="General">
                  <c:v>16.435500000000001</c:v>
                </c:pt>
                <c:pt idx="24422" formatCode="General">
                  <c:v>16.4361</c:v>
                </c:pt>
                <c:pt idx="24423" formatCode="General">
                  <c:v>16.436800000000002</c:v>
                </c:pt>
                <c:pt idx="24424" formatCode="General">
                  <c:v>16.4375</c:v>
                </c:pt>
                <c:pt idx="24425" formatCode="General">
                  <c:v>16.438199999999998</c:v>
                </c:pt>
                <c:pt idx="24426" formatCode="General">
                  <c:v>16.438800000000001</c:v>
                </c:pt>
                <c:pt idx="24427" formatCode="General">
                  <c:v>16.439499999999999</c:v>
                </c:pt>
                <c:pt idx="24428" formatCode="General">
                  <c:v>16.440200000000001</c:v>
                </c:pt>
                <c:pt idx="24429" formatCode="General">
                  <c:v>16.440799999999999</c:v>
                </c:pt>
                <c:pt idx="24430" formatCode="General">
                  <c:v>16.441500000000001</c:v>
                </c:pt>
                <c:pt idx="24431" formatCode="General">
                  <c:v>16.4422</c:v>
                </c:pt>
                <c:pt idx="24432" formatCode="General">
                  <c:v>16.442900000000002</c:v>
                </c:pt>
                <c:pt idx="24433" formatCode="General">
                  <c:v>16.4435</c:v>
                </c:pt>
                <c:pt idx="24434" formatCode="General">
                  <c:v>16.444199999999999</c:v>
                </c:pt>
                <c:pt idx="24435" formatCode="General">
                  <c:v>16.444900000000001</c:v>
                </c:pt>
                <c:pt idx="24436" formatCode="General">
                  <c:v>16.445599999999999</c:v>
                </c:pt>
                <c:pt idx="24437" formatCode="General">
                  <c:v>16.446200000000001</c:v>
                </c:pt>
                <c:pt idx="24438" formatCode="General">
                  <c:v>16.446899999999999</c:v>
                </c:pt>
                <c:pt idx="24439" formatCode="General">
                  <c:v>16.447600000000001</c:v>
                </c:pt>
                <c:pt idx="24440" formatCode="General">
                  <c:v>16.4482</c:v>
                </c:pt>
                <c:pt idx="24441" formatCode="General">
                  <c:v>16.448899999999998</c:v>
                </c:pt>
                <c:pt idx="24442" formatCode="General">
                  <c:v>16.4496</c:v>
                </c:pt>
                <c:pt idx="24443" formatCode="General">
                  <c:v>16.450299999999999</c:v>
                </c:pt>
                <c:pt idx="24444" formatCode="General">
                  <c:v>16.450900000000001</c:v>
                </c:pt>
                <c:pt idx="24445" formatCode="General">
                  <c:v>16.451599999999999</c:v>
                </c:pt>
                <c:pt idx="24446" formatCode="General">
                  <c:v>16.452300000000001</c:v>
                </c:pt>
                <c:pt idx="24447" formatCode="General">
                  <c:v>16.452999999999999</c:v>
                </c:pt>
                <c:pt idx="24448" formatCode="General">
                  <c:v>16.453600000000002</c:v>
                </c:pt>
                <c:pt idx="24449" formatCode="General">
                  <c:v>16.4543</c:v>
                </c:pt>
                <c:pt idx="24450" formatCode="General">
                  <c:v>16.454999999999998</c:v>
                </c:pt>
                <c:pt idx="24451" formatCode="General">
                  <c:v>16.4556</c:v>
                </c:pt>
                <c:pt idx="24452" formatCode="General">
                  <c:v>16.456299999999999</c:v>
                </c:pt>
                <c:pt idx="24453" formatCode="General">
                  <c:v>16.457000000000001</c:v>
                </c:pt>
                <c:pt idx="24454" formatCode="General">
                  <c:v>16.457699999999999</c:v>
                </c:pt>
                <c:pt idx="24455" formatCode="General">
                  <c:v>16.458300000000001</c:v>
                </c:pt>
                <c:pt idx="24456" formatCode="General">
                  <c:v>16.459</c:v>
                </c:pt>
                <c:pt idx="24457" formatCode="General">
                  <c:v>16.459700000000002</c:v>
                </c:pt>
                <c:pt idx="24458" formatCode="General">
                  <c:v>16.4604</c:v>
                </c:pt>
                <c:pt idx="24459" formatCode="General">
                  <c:v>16.460999999999999</c:v>
                </c:pt>
                <c:pt idx="24460" formatCode="General">
                  <c:v>16.4617</c:v>
                </c:pt>
                <c:pt idx="24461" formatCode="General">
                  <c:v>16.462399999999999</c:v>
                </c:pt>
                <c:pt idx="24462" formatCode="General">
                  <c:v>16.463100000000001</c:v>
                </c:pt>
                <c:pt idx="24463" formatCode="General">
                  <c:v>16.463699999999999</c:v>
                </c:pt>
                <c:pt idx="24464" formatCode="General">
                  <c:v>16.464400000000001</c:v>
                </c:pt>
                <c:pt idx="24465" formatCode="General">
                  <c:v>16.4651</c:v>
                </c:pt>
                <c:pt idx="24466" formatCode="General">
                  <c:v>16.465699999999998</c:v>
                </c:pt>
                <c:pt idx="24467" formatCode="General">
                  <c:v>16.4664</c:v>
                </c:pt>
                <c:pt idx="24468" formatCode="General">
                  <c:v>16.467099999999999</c:v>
                </c:pt>
                <c:pt idx="24469" formatCode="General">
                  <c:v>16.4678</c:v>
                </c:pt>
                <c:pt idx="24470" formatCode="General">
                  <c:v>16.468399999999999</c:v>
                </c:pt>
                <c:pt idx="24471" formatCode="General">
                  <c:v>16.469100000000001</c:v>
                </c:pt>
                <c:pt idx="24472" formatCode="General">
                  <c:v>16.469799999999999</c:v>
                </c:pt>
                <c:pt idx="24473" formatCode="General">
                  <c:v>16.470500000000001</c:v>
                </c:pt>
                <c:pt idx="24474" formatCode="General">
                  <c:v>16.4711</c:v>
                </c:pt>
                <c:pt idx="24475" formatCode="General">
                  <c:v>16.471800000000002</c:v>
                </c:pt>
                <c:pt idx="24476" formatCode="General">
                  <c:v>16.4725</c:v>
                </c:pt>
                <c:pt idx="24477" formatCode="General">
                  <c:v>16.473099999999999</c:v>
                </c:pt>
                <c:pt idx="24478" formatCode="General">
                  <c:v>16.473800000000001</c:v>
                </c:pt>
                <c:pt idx="24479" formatCode="General">
                  <c:v>16.474499999999999</c:v>
                </c:pt>
                <c:pt idx="24480" formatCode="General">
                  <c:v>16.475200000000001</c:v>
                </c:pt>
                <c:pt idx="24481" formatCode="General">
                  <c:v>16.4758</c:v>
                </c:pt>
                <c:pt idx="24482" formatCode="General">
                  <c:v>16.476500000000001</c:v>
                </c:pt>
                <c:pt idx="24483" formatCode="General">
                  <c:v>16.4772</c:v>
                </c:pt>
                <c:pt idx="24484" formatCode="General">
                  <c:v>16.477900000000002</c:v>
                </c:pt>
                <c:pt idx="24485" formatCode="General">
                  <c:v>16.4785</c:v>
                </c:pt>
                <c:pt idx="24486" formatCode="General">
                  <c:v>16.479199999999999</c:v>
                </c:pt>
                <c:pt idx="24487" formatCode="General">
                  <c:v>16.479900000000001</c:v>
                </c:pt>
                <c:pt idx="24488" formatCode="General">
                  <c:v>16.480499999999999</c:v>
                </c:pt>
                <c:pt idx="24489" formatCode="General">
                  <c:v>16.481200000000001</c:v>
                </c:pt>
                <c:pt idx="24490" formatCode="General">
                  <c:v>16.4819</c:v>
                </c:pt>
                <c:pt idx="24491" formatCode="General">
                  <c:v>16.482600000000001</c:v>
                </c:pt>
                <c:pt idx="24492" formatCode="General">
                  <c:v>16.4832</c:v>
                </c:pt>
                <c:pt idx="24493" formatCode="General">
                  <c:v>16.483899999999998</c:v>
                </c:pt>
                <c:pt idx="24494" formatCode="General">
                  <c:v>16.4846</c:v>
                </c:pt>
                <c:pt idx="24495" formatCode="General">
                  <c:v>16.485299999999999</c:v>
                </c:pt>
                <c:pt idx="24496" formatCode="General">
                  <c:v>16.485900000000001</c:v>
                </c:pt>
                <c:pt idx="24497" formatCode="General">
                  <c:v>16.486599999999999</c:v>
                </c:pt>
                <c:pt idx="24498" formatCode="General">
                  <c:v>16.487300000000001</c:v>
                </c:pt>
                <c:pt idx="24499" formatCode="General">
                  <c:v>16.488</c:v>
                </c:pt>
                <c:pt idx="24500" formatCode="General">
                  <c:v>16.488600000000002</c:v>
                </c:pt>
                <c:pt idx="24501" formatCode="General">
                  <c:v>16.4893</c:v>
                </c:pt>
                <c:pt idx="24502" formatCode="General">
                  <c:v>16.489999999999998</c:v>
                </c:pt>
                <c:pt idx="24503" formatCode="General">
                  <c:v>16.490600000000001</c:v>
                </c:pt>
                <c:pt idx="24504" formatCode="General">
                  <c:v>16.491299999999999</c:v>
                </c:pt>
                <c:pt idx="24505" formatCode="General">
                  <c:v>16.492000000000001</c:v>
                </c:pt>
                <c:pt idx="24506" formatCode="General">
                  <c:v>16.492699999999999</c:v>
                </c:pt>
                <c:pt idx="24507" formatCode="General">
                  <c:v>16.493300000000001</c:v>
                </c:pt>
                <c:pt idx="24508" formatCode="General">
                  <c:v>16.494</c:v>
                </c:pt>
                <c:pt idx="24509" formatCode="General">
                  <c:v>16.494700000000002</c:v>
                </c:pt>
                <c:pt idx="24510" formatCode="General">
                  <c:v>16.4954</c:v>
                </c:pt>
                <c:pt idx="24511" formatCode="General">
                  <c:v>16.495999999999999</c:v>
                </c:pt>
                <c:pt idx="24512" formatCode="General">
                  <c:v>16.496700000000001</c:v>
                </c:pt>
                <c:pt idx="24513" formatCode="General">
                  <c:v>16.497399999999999</c:v>
                </c:pt>
                <c:pt idx="24514" formatCode="General">
                  <c:v>16.498000000000001</c:v>
                </c:pt>
                <c:pt idx="24515" formatCode="General">
                  <c:v>16.498699999999999</c:v>
                </c:pt>
                <c:pt idx="24516" formatCode="General">
                  <c:v>16.499400000000001</c:v>
                </c:pt>
                <c:pt idx="24517" formatCode="General">
                  <c:v>16.5001</c:v>
                </c:pt>
                <c:pt idx="24518" formatCode="General">
                  <c:v>16.500699999999998</c:v>
                </c:pt>
                <c:pt idx="24519" formatCode="General">
                  <c:v>16.5014</c:v>
                </c:pt>
                <c:pt idx="24520" formatCode="General">
                  <c:v>16.502099999999999</c:v>
                </c:pt>
                <c:pt idx="24521" formatCode="General">
                  <c:v>16.502800000000001</c:v>
                </c:pt>
                <c:pt idx="24522" formatCode="General">
                  <c:v>16.503399999999999</c:v>
                </c:pt>
                <c:pt idx="24523" formatCode="General">
                  <c:v>16.504100000000001</c:v>
                </c:pt>
                <c:pt idx="24524" formatCode="General">
                  <c:v>16.504799999999999</c:v>
                </c:pt>
                <c:pt idx="24525" formatCode="General">
                  <c:v>16.505500000000001</c:v>
                </c:pt>
                <c:pt idx="24526" formatCode="General">
                  <c:v>16.5061</c:v>
                </c:pt>
                <c:pt idx="24527" formatCode="General">
                  <c:v>16.506799999999998</c:v>
                </c:pt>
                <c:pt idx="24528" formatCode="General">
                  <c:v>16.5075</c:v>
                </c:pt>
                <c:pt idx="24529" formatCode="General">
                  <c:v>16.508099999999999</c:v>
                </c:pt>
                <c:pt idx="24530" formatCode="General">
                  <c:v>16.508800000000001</c:v>
                </c:pt>
                <c:pt idx="24531" formatCode="General">
                  <c:v>16.509499999999999</c:v>
                </c:pt>
                <c:pt idx="24532" formatCode="General">
                  <c:v>16.510200000000001</c:v>
                </c:pt>
                <c:pt idx="24533" formatCode="General">
                  <c:v>16.5108</c:v>
                </c:pt>
                <c:pt idx="24534" formatCode="General">
                  <c:v>16.511500000000002</c:v>
                </c:pt>
                <c:pt idx="24535" formatCode="General">
                  <c:v>16.5122</c:v>
                </c:pt>
                <c:pt idx="24536" formatCode="General">
                  <c:v>16.512899999999998</c:v>
                </c:pt>
                <c:pt idx="24537" formatCode="General">
                  <c:v>16.513500000000001</c:v>
                </c:pt>
                <c:pt idx="24538" formatCode="General">
                  <c:v>16.514199999999999</c:v>
                </c:pt>
                <c:pt idx="24539" formatCode="General">
                  <c:v>16.514900000000001</c:v>
                </c:pt>
                <c:pt idx="24540" formatCode="General">
                  <c:v>16.515499999999999</c:v>
                </c:pt>
                <c:pt idx="24541" formatCode="General">
                  <c:v>16.516200000000001</c:v>
                </c:pt>
                <c:pt idx="24542" formatCode="General">
                  <c:v>16.5169</c:v>
                </c:pt>
                <c:pt idx="24543" formatCode="General">
                  <c:v>16.517600000000002</c:v>
                </c:pt>
                <c:pt idx="24544" formatCode="General">
                  <c:v>16.5182</c:v>
                </c:pt>
                <c:pt idx="24545" formatCode="General">
                  <c:v>16.518899999999999</c:v>
                </c:pt>
                <c:pt idx="24546" formatCode="General">
                  <c:v>16.519600000000001</c:v>
                </c:pt>
                <c:pt idx="24547" formatCode="General">
                  <c:v>16.520299999999999</c:v>
                </c:pt>
                <c:pt idx="24548" formatCode="General">
                  <c:v>16.520900000000001</c:v>
                </c:pt>
                <c:pt idx="24549" formatCode="General">
                  <c:v>16.521599999999999</c:v>
                </c:pt>
                <c:pt idx="24550" formatCode="General">
                  <c:v>16.522300000000001</c:v>
                </c:pt>
                <c:pt idx="24551" formatCode="General">
                  <c:v>16.5229</c:v>
                </c:pt>
                <c:pt idx="24552" formatCode="General">
                  <c:v>16.523599999999998</c:v>
                </c:pt>
                <c:pt idx="24553" formatCode="General">
                  <c:v>16.5243</c:v>
                </c:pt>
                <c:pt idx="24554" formatCode="General">
                  <c:v>16.524999999999999</c:v>
                </c:pt>
                <c:pt idx="24555" formatCode="General">
                  <c:v>16.525600000000001</c:v>
                </c:pt>
                <c:pt idx="24556" formatCode="General">
                  <c:v>16.526299999999999</c:v>
                </c:pt>
                <c:pt idx="24557" formatCode="General">
                  <c:v>16.527000000000001</c:v>
                </c:pt>
                <c:pt idx="24558" formatCode="General">
                  <c:v>16.527699999999999</c:v>
                </c:pt>
                <c:pt idx="24559" formatCode="General">
                  <c:v>16.528300000000002</c:v>
                </c:pt>
                <c:pt idx="24560" formatCode="General">
                  <c:v>16.529</c:v>
                </c:pt>
                <c:pt idx="24561" formatCode="General">
                  <c:v>16.529699999999998</c:v>
                </c:pt>
                <c:pt idx="24562" formatCode="General">
                  <c:v>16.5304</c:v>
                </c:pt>
                <c:pt idx="24563" formatCode="General">
                  <c:v>16.530999999999999</c:v>
                </c:pt>
                <c:pt idx="24564" formatCode="General">
                  <c:v>16.531700000000001</c:v>
                </c:pt>
                <c:pt idx="24565" formatCode="General">
                  <c:v>16.532399999999999</c:v>
                </c:pt>
                <c:pt idx="24566" formatCode="General">
                  <c:v>16.533000000000001</c:v>
                </c:pt>
                <c:pt idx="24567" formatCode="General">
                  <c:v>16.5337</c:v>
                </c:pt>
                <c:pt idx="24568" formatCode="General">
                  <c:v>16.534400000000002</c:v>
                </c:pt>
                <c:pt idx="24569" formatCode="General">
                  <c:v>16.5351</c:v>
                </c:pt>
                <c:pt idx="24570" formatCode="General">
                  <c:v>16.535699999999999</c:v>
                </c:pt>
                <c:pt idx="24571" formatCode="General">
                  <c:v>16.5364</c:v>
                </c:pt>
                <c:pt idx="24572" formatCode="General">
                  <c:v>16.537099999999999</c:v>
                </c:pt>
                <c:pt idx="24573" formatCode="General">
                  <c:v>16.537800000000001</c:v>
                </c:pt>
                <c:pt idx="24574" formatCode="General">
                  <c:v>16.538399999999999</c:v>
                </c:pt>
                <c:pt idx="24575" formatCode="General">
                  <c:v>16.539100000000001</c:v>
                </c:pt>
                <c:pt idx="24576" formatCode="General">
                  <c:v>16.5398</c:v>
                </c:pt>
                <c:pt idx="24577" formatCode="General">
                  <c:v>16.540400000000002</c:v>
                </c:pt>
                <c:pt idx="24578" formatCode="General">
                  <c:v>16.5411</c:v>
                </c:pt>
                <c:pt idx="24579" formatCode="General">
                  <c:v>16.541799999999999</c:v>
                </c:pt>
                <c:pt idx="24580" formatCode="General">
                  <c:v>16.5425</c:v>
                </c:pt>
                <c:pt idx="24581" formatCode="General">
                  <c:v>16.543099999999999</c:v>
                </c:pt>
                <c:pt idx="24582" formatCode="General">
                  <c:v>16.543800000000001</c:v>
                </c:pt>
                <c:pt idx="24583" formatCode="General">
                  <c:v>16.544499999999999</c:v>
                </c:pt>
                <c:pt idx="24584" formatCode="General">
                  <c:v>16.545200000000001</c:v>
                </c:pt>
                <c:pt idx="24585" formatCode="General">
                  <c:v>16.5458</c:v>
                </c:pt>
                <c:pt idx="24586" formatCode="General">
                  <c:v>16.546500000000002</c:v>
                </c:pt>
                <c:pt idx="24587" formatCode="General">
                  <c:v>16.5472</c:v>
                </c:pt>
                <c:pt idx="24588" formatCode="General">
                  <c:v>16.547899999999998</c:v>
                </c:pt>
                <c:pt idx="24589" formatCode="General">
                  <c:v>16.548500000000001</c:v>
                </c:pt>
                <c:pt idx="24590" formatCode="General">
                  <c:v>16.549199999999999</c:v>
                </c:pt>
                <c:pt idx="24591" formatCode="General">
                  <c:v>16.549900000000001</c:v>
                </c:pt>
                <c:pt idx="24592" formatCode="General">
                  <c:v>16.5505</c:v>
                </c:pt>
                <c:pt idx="24593" formatCode="General">
                  <c:v>16.551200000000001</c:v>
                </c:pt>
                <c:pt idx="24594" formatCode="General">
                  <c:v>16.5519</c:v>
                </c:pt>
                <c:pt idx="24595" formatCode="General">
                  <c:v>16.552600000000002</c:v>
                </c:pt>
                <c:pt idx="24596" formatCode="General">
                  <c:v>16.5532</c:v>
                </c:pt>
                <c:pt idx="24597" formatCode="General">
                  <c:v>16.553899999999999</c:v>
                </c:pt>
                <c:pt idx="24598" formatCode="General">
                  <c:v>16.554600000000001</c:v>
                </c:pt>
                <c:pt idx="24599" formatCode="General">
                  <c:v>16.555299999999999</c:v>
                </c:pt>
                <c:pt idx="24600" formatCode="General">
                  <c:v>16.555900000000001</c:v>
                </c:pt>
                <c:pt idx="24601" formatCode="General">
                  <c:v>16.5566</c:v>
                </c:pt>
                <c:pt idx="24602" formatCode="General">
                  <c:v>16.557300000000001</c:v>
                </c:pt>
                <c:pt idx="24603" formatCode="General">
                  <c:v>16.5579</c:v>
                </c:pt>
                <c:pt idx="24604" formatCode="General">
                  <c:v>16.558599999999998</c:v>
                </c:pt>
                <c:pt idx="24605" formatCode="General">
                  <c:v>16.5593</c:v>
                </c:pt>
                <c:pt idx="24606" formatCode="General">
                  <c:v>16.559999999999999</c:v>
                </c:pt>
                <c:pt idx="24607" formatCode="General">
                  <c:v>16.560600000000001</c:v>
                </c:pt>
                <c:pt idx="24608" formatCode="General">
                  <c:v>16.561299999999999</c:v>
                </c:pt>
                <c:pt idx="24609" formatCode="General">
                  <c:v>16.562000000000001</c:v>
                </c:pt>
                <c:pt idx="24610" formatCode="General">
                  <c:v>16.5627</c:v>
                </c:pt>
                <c:pt idx="24611" formatCode="General">
                  <c:v>16.563300000000002</c:v>
                </c:pt>
                <c:pt idx="24612" formatCode="General">
                  <c:v>16.564</c:v>
                </c:pt>
                <c:pt idx="24613" formatCode="General">
                  <c:v>16.564699999999998</c:v>
                </c:pt>
                <c:pt idx="24614" formatCode="General">
                  <c:v>16.565300000000001</c:v>
                </c:pt>
                <c:pt idx="24615" formatCode="General">
                  <c:v>16.565999999999999</c:v>
                </c:pt>
                <c:pt idx="24616" formatCode="General">
                  <c:v>16.566700000000001</c:v>
                </c:pt>
                <c:pt idx="24617" formatCode="General">
                  <c:v>16.567399999999999</c:v>
                </c:pt>
                <c:pt idx="24618" formatCode="General">
                  <c:v>16.568000000000001</c:v>
                </c:pt>
                <c:pt idx="24619" formatCode="General">
                  <c:v>16.5687</c:v>
                </c:pt>
                <c:pt idx="24620" formatCode="General">
                  <c:v>16.569400000000002</c:v>
                </c:pt>
                <c:pt idx="24621" formatCode="General">
                  <c:v>16.5701</c:v>
                </c:pt>
                <c:pt idx="24622" formatCode="General">
                  <c:v>16.570699999999999</c:v>
                </c:pt>
                <c:pt idx="24623" formatCode="General">
                  <c:v>16.571400000000001</c:v>
                </c:pt>
                <c:pt idx="24624" formatCode="General">
                  <c:v>16.572099999999999</c:v>
                </c:pt>
                <c:pt idx="24625" formatCode="General">
                  <c:v>16.572800000000001</c:v>
                </c:pt>
                <c:pt idx="24626" formatCode="General">
                  <c:v>16.573399999999999</c:v>
                </c:pt>
                <c:pt idx="24627" formatCode="General">
                  <c:v>16.574100000000001</c:v>
                </c:pt>
                <c:pt idx="24628" formatCode="General">
                  <c:v>16.5748</c:v>
                </c:pt>
                <c:pt idx="24629" formatCode="General">
                  <c:v>16.575399999999998</c:v>
                </c:pt>
                <c:pt idx="24630" formatCode="General">
                  <c:v>16.5761</c:v>
                </c:pt>
                <c:pt idx="24631" formatCode="General">
                  <c:v>16.576799999999999</c:v>
                </c:pt>
                <c:pt idx="24632" formatCode="General">
                  <c:v>16.577500000000001</c:v>
                </c:pt>
                <c:pt idx="24633" formatCode="General">
                  <c:v>16.578099999999999</c:v>
                </c:pt>
                <c:pt idx="24634" formatCode="General">
                  <c:v>16.578800000000001</c:v>
                </c:pt>
                <c:pt idx="24635" formatCode="General">
                  <c:v>16.579499999999999</c:v>
                </c:pt>
                <c:pt idx="24636" formatCode="General">
                  <c:v>16.580200000000001</c:v>
                </c:pt>
                <c:pt idx="24637" formatCode="General">
                  <c:v>16.5808</c:v>
                </c:pt>
                <c:pt idx="24638" formatCode="General">
                  <c:v>16.581499999999998</c:v>
                </c:pt>
                <c:pt idx="24639" formatCode="General">
                  <c:v>16.5822</c:v>
                </c:pt>
                <c:pt idx="24640" formatCode="General">
                  <c:v>16.582799999999999</c:v>
                </c:pt>
                <c:pt idx="24641" formatCode="General">
                  <c:v>16.583500000000001</c:v>
                </c:pt>
                <c:pt idx="24642" formatCode="General">
                  <c:v>16.584199999999999</c:v>
                </c:pt>
                <c:pt idx="24643" formatCode="General">
                  <c:v>16.584900000000001</c:v>
                </c:pt>
                <c:pt idx="24644" formatCode="General">
                  <c:v>16.5855</c:v>
                </c:pt>
                <c:pt idx="24645" formatCode="General">
                  <c:v>16.586200000000002</c:v>
                </c:pt>
                <c:pt idx="24646" formatCode="General">
                  <c:v>16.5869</c:v>
                </c:pt>
                <c:pt idx="24647" formatCode="General">
                  <c:v>16.587599999999998</c:v>
                </c:pt>
                <c:pt idx="24648" formatCode="General">
                  <c:v>16.588200000000001</c:v>
                </c:pt>
                <c:pt idx="24649" formatCode="General">
                  <c:v>16.588899999999999</c:v>
                </c:pt>
                <c:pt idx="24650" formatCode="General">
                  <c:v>16.589600000000001</c:v>
                </c:pt>
                <c:pt idx="24651" formatCode="General">
                  <c:v>16.590199999999999</c:v>
                </c:pt>
                <c:pt idx="24652" formatCode="General">
                  <c:v>16.590900000000001</c:v>
                </c:pt>
                <c:pt idx="24653" formatCode="General">
                  <c:v>16.5916</c:v>
                </c:pt>
                <c:pt idx="24654" formatCode="General">
                  <c:v>16.592300000000002</c:v>
                </c:pt>
                <c:pt idx="24655" formatCode="General">
                  <c:v>16.5929</c:v>
                </c:pt>
                <c:pt idx="24656" formatCode="General">
                  <c:v>16.593599999999999</c:v>
                </c:pt>
                <c:pt idx="24657" formatCode="General">
                  <c:v>16.5943</c:v>
                </c:pt>
                <c:pt idx="24658" formatCode="General">
                  <c:v>16.594999999999999</c:v>
                </c:pt>
                <c:pt idx="24659" formatCode="General">
                  <c:v>16.595600000000001</c:v>
                </c:pt>
                <c:pt idx="24660" formatCode="General">
                  <c:v>16.596299999999999</c:v>
                </c:pt>
                <c:pt idx="24661" formatCode="General">
                  <c:v>16.597000000000001</c:v>
                </c:pt>
                <c:pt idx="24662" formatCode="General">
                  <c:v>16.5977</c:v>
                </c:pt>
                <c:pt idx="24663" formatCode="General">
                  <c:v>16.598299999999998</c:v>
                </c:pt>
                <c:pt idx="24664" formatCode="General">
                  <c:v>16.599</c:v>
                </c:pt>
                <c:pt idx="24665" formatCode="General">
                  <c:v>16.599699999999999</c:v>
                </c:pt>
                <c:pt idx="24666" formatCode="General">
                  <c:v>16.600300000000001</c:v>
                </c:pt>
                <c:pt idx="24667" formatCode="General">
                  <c:v>16.600999999999999</c:v>
                </c:pt>
                <c:pt idx="24668" formatCode="General">
                  <c:v>16.601700000000001</c:v>
                </c:pt>
                <c:pt idx="24669" formatCode="General">
                  <c:v>16.602399999999999</c:v>
                </c:pt>
                <c:pt idx="24670" formatCode="General">
                  <c:v>16.603000000000002</c:v>
                </c:pt>
                <c:pt idx="24671" formatCode="General">
                  <c:v>16.6037</c:v>
                </c:pt>
                <c:pt idx="24672" formatCode="General">
                  <c:v>16.604399999999998</c:v>
                </c:pt>
                <c:pt idx="24673" formatCode="General">
                  <c:v>16.6051</c:v>
                </c:pt>
                <c:pt idx="24674" formatCode="General">
                  <c:v>16.605699999999999</c:v>
                </c:pt>
                <c:pt idx="24675" formatCode="General">
                  <c:v>16.606400000000001</c:v>
                </c:pt>
                <c:pt idx="24676" formatCode="General">
                  <c:v>16.607099999999999</c:v>
                </c:pt>
                <c:pt idx="24677" formatCode="General">
                  <c:v>16.607700000000001</c:v>
                </c:pt>
                <c:pt idx="24678" formatCode="General">
                  <c:v>16.6084</c:v>
                </c:pt>
                <c:pt idx="24679" formatCode="General">
                  <c:v>16.609100000000002</c:v>
                </c:pt>
                <c:pt idx="24680" formatCode="General">
                  <c:v>16.6098</c:v>
                </c:pt>
                <c:pt idx="24681" formatCode="General">
                  <c:v>16.610399999999998</c:v>
                </c:pt>
                <c:pt idx="24682" formatCode="General">
                  <c:v>16.6111</c:v>
                </c:pt>
                <c:pt idx="24683" formatCode="General">
                  <c:v>16.611799999999999</c:v>
                </c:pt>
                <c:pt idx="24684" formatCode="General">
                  <c:v>16.612500000000001</c:v>
                </c:pt>
                <c:pt idx="24685" formatCode="General">
                  <c:v>16.613099999999999</c:v>
                </c:pt>
                <c:pt idx="24686" formatCode="General">
                  <c:v>16.613800000000001</c:v>
                </c:pt>
                <c:pt idx="24687" formatCode="General">
                  <c:v>16.6145</c:v>
                </c:pt>
                <c:pt idx="24688" formatCode="General">
                  <c:v>16.615200000000002</c:v>
                </c:pt>
                <c:pt idx="24689" formatCode="General">
                  <c:v>16.6158</c:v>
                </c:pt>
                <c:pt idx="24690" formatCode="General">
                  <c:v>16.616499999999998</c:v>
                </c:pt>
                <c:pt idx="24691" formatCode="General">
                  <c:v>16.6172</c:v>
                </c:pt>
                <c:pt idx="24692" formatCode="General">
                  <c:v>16.617799999999999</c:v>
                </c:pt>
                <c:pt idx="24693" formatCode="General">
                  <c:v>16.618500000000001</c:v>
                </c:pt>
                <c:pt idx="24694" formatCode="General">
                  <c:v>16.619199999999999</c:v>
                </c:pt>
                <c:pt idx="24695" formatCode="General">
                  <c:v>16.619900000000001</c:v>
                </c:pt>
                <c:pt idx="24696" formatCode="General">
                  <c:v>16.6205</c:v>
                </c:pt>
                <c:pt idx="24697" formatCode="General">
                  <c:v>16.621200000000002</c:v>
                </c:pt>
                <c:pt idx="24698" formatCode="General">
                  <c:v>16.6219</c:v>
                </c:pt>
                <c:pt idx="24699" formatCode="General">
                  <c:v>16.622599999999998</c:v>
                </c:pt>
                <c:pt idx="24700" formatCode="General">
                  <c:v>16.623200000000001</c:v>
                </c:pt>
                <c:pt idx="24701" formatCode="General">
                  <c:v>16.623899999999999</c:v>
                </c:pt>
                <c:pt idx="24702" formatCode="General">
                  <c:v>16.624600000000001</c:v>
                </c:pt>
                <c:pt idx="24703" formatCode="General">
                  <c:v>16.6252</c:v>
                </c:pt>
                <c:pt idx="24704" formatCode="General">
                  <c:v>16.625900000000001</c:v>
                </c:pt>
                <c:pt idx="24705" formatCode="General">
                  <c:v>16.6266</c:v>
                </c:pt>
                <c:pt idx="24706" formatCode="General">
                  <c:v>16.627300000000002</c:v>
                </c:pt>
                <c:pt idx="24707" formatCode="General">
                  <c:v>16.6279</c:v>
                </c:pt>
                <c:pt idx="24708" formatCode="General">
                  <c:v>16.628599999999999</c:v>
                </c:pt>
                <c:pt idx="24709" formatCode="General">
                  <c:v>16.629300000000001</c:v>
                </c:pt>
                <c:pt idx="24710" formatCode="General">
                  <c:v>16.63</c:v>
                </c:pt>
                <c:pt idx="24711" formatCode="General">
                  <c:v>16.630600000000001</c:v>
                </c:pt>
                <c:pt idx="24712" formatCode="General">
                  <c:v>16.6313</c:v>
                </c:pt>
                <c:pt idx="24713" formatCode="General">
                  <c:v>16.632000000000001</c:v>
                </c:pt>
                <c:pt idx="24714" formatCode="General">
                  <c:v>16.6326</c:v>
                </c:pt>
                <c:pt idx="24715" formatCode="General">
                  <c:v>16.633299999999998</c:v>
                </c:pt>
                <c:pt idx="24716" formatCode="General">
                  <c:v>16.634</c:v>
                </c:pt>
                <c:pt idx="24717" formatCode="General">
                  <c:v>16.634699999999999</c:v>
                </c:pt>
                <c:pt idx="24718" formatCode="General">
                  <c:v>16.635300000000001</c:v>
                </c:pt>
                <c:pt idx="24719" formatCode="General">
                  <c:v>16.635999999999999</c:v>
                </c:pt>
                <c:pt idx="24720" formatCode="General">
                  <c:v>16.636700000000001</c:v>
                </c:pt>
                <c:pt idx="24721" formatCode="General">
                  <c:v>16.6374</c:v>
                </c:pt>
                <c:pt idx="24722" formatCode="General">
                  <c:v>16.638000000000002</c:v>
                </c:pt>
                <c:pt idx="24723" formatCode="General">
                  <c:v>16.6387</c:v>
                </c:pt>
                <c:pt idx="24724" formatCode="General">
                  <c:v>16.639399999999998</c:v>
                </c:pt>
                <c:pt idx="24725" formatCode="General">
                  <c:v>16.6401</c:v>
                </c:pt>
                <c:pt idx="24726" formatCode="General">
                  <c:v>16.640699999999999</c:v>
                </c:pt>
                <c:pt idx="24727" formatCode="General">
                  <c:v>16.641400000000001</c:v>
                </c:pt>
                <c:pt idx="24728" formatCode="General">
                  <c:v>16.642099999999999</c:v>
                </c:pt>
                <c:pt idx="24729" formatCode="General">
                  <c:v>16.642700000000001</c:v>
                </c:pt>
                <c:pt idx="24730" formatCode="General">
                  <c:v>16.6434</c:v>
                </c:pt>
                <c:pt idx="24731" formatCode="General">
                  <c:v>16.644100000000002</c:v>
                </c:pt>
                <c:pt idx="24732" formatCode="General">
                  <c:v>16.6448</c:v>
                </c:pt>
                <c:pt idx="24733" formatCode="General">
                  <c:v>16.645399999999999</c:v>
                </c:pt>
                <c:pt idx="24734" formatCode="General">
                  <c:v>16.646100000000001</c:v>
                </c:pt>
                <c:pt idx="24735" formatCode="General">
                  <c:v>16.646799999999999</c:v>
                </c:pt>
                <c:pt idx="24736" formatCode="General">
                  <c:v>16.647500000000001</c:v>
                </c:pt>
                <c:pt idx="24737" formatCode="General">
                  <c:v>16.648099999999999</c:v>
                </c:pt>
                <c:pt idx="24738" formatCode="General">
                  <c:v>16.648800000000001</c:v>
                </c:pt>
                <c:pt idx="24739" formatCode="General">
                  <c:v>16.6495</c:v>
                </c:pt>
                <c:pt idx="24740" formatCode="General">
                  <c:v>16.650099999999998</c:v>
                </c:pt>
                <c:pt idx="24741" formatCode="General">
                  <c:v>16.6508</c:v>
                </c:pt>
                <c:pt idx="24742" formatCode="General">
                  <c:v>16.651499999999999</c:v>
                </c:pt>
                <c:pt idx="24743" formatCode="General">
                  <c:v>16.652200000000001</c:v>
                </c:pt>
                <c:pt idx="24744" formatCode="General">
                  <c:v>16.652799999999999</c:v>
                </c:pt>
                <c:pt idx="24745" formatCode="General">
                  <c:v>16.653500000000001</c:v>
                </c:pt>
                <c:pt idx="24746" formatCode="General">
                  <c:v>16.654199999999999</c:v>
                </c:pt>
                <c:pt idx="24747" formatCode="General">
                  <c:v>16.654900000000001</c:v>
                </c:pt>
                <c:pt idx="24748" formatCode="General">
                  <c:v>16.6555</c:v>
                </c:pt>
                <c:pt idx="24749" formatCode="General">
                  <c:v>16.656199999999998</c:v>
                </c:pt>
                <c:pt idx="24750" formatCode="General">
                  <c:v>16.6569</c:v>
                </c:pt>
                <c:pt idx="24751" formatCode="General">
                  <c:v>16.657599999999999</c:v>
                </c:pt>
                <c:pt idx="24752" formatCode="General">
                  <c:v>16.658200000000001</c:v>
                </c:pt>
                <c:pt idx="24753" formatCode="General">
                  <c:v>16.658899999999999</c:v>
                </c:pt>
                <c:pt idx="24754" formatCode="General">
                  <c:v>16.659600000000001</c:v>
                </c:pt>
                <c:pt idx="24755" formatCode="General">
                  <c:v>16.6602</c:v>
                </c:pt>
                <c:pt idx="24756" formatCode="General">
                  <c:v>16.660900000000002</c:v>
                </c:pt>
                <c:pt idx="24757" formatCode="General">
                  <c:v>16.6616</c:v>
                </c:pt>
                <c:pt idx="24758" formatCode="General">
                  <c:v>16.662299999999998</c:v>
                </c:pt>
                <c:pt idx="24759" formatCode="General">
                  <c:v>16.6629</c:v>
                </c:pt>
                <c:pt idx="24760" formatCode="General">
                  <c:v>16.663599999999999</c:v>
                </c:pt>
                <c:pt idx="24761" formatCode="General">
                  <c:v>16.664300000000001</c:v>
                </c:pt>
                <c:pt idx="24762" formatCode="General">
                  <c:v>16.664999999999999</c:v>
                </c:pt>
                <c:pt idx="24763" formatCode="General">
                  <c:v>16.665600000000001</c:v>
                </c:pt>
                <c:pt idx="24764" formatCode="General">
                  <c:v>16.6663</c:v>
                </c:pt>
                <c:pt idx="24765" formatCode="General">
                  <c:v>16.667000000000002</c:v>
                </c:pt>
                <c:pt idx="24766" formatCode="General">
                  <c:v>16.6676</c:v>
                </c:pt>
                <c:pt idx="24767" formatCode="General">
                  <c:v>16.668299999999999</c:v>
                </c:pt>
                <c:pt idx="24768" formatCode="General">
                  <c:v>16.669</c:v>
                </c:pt>
                <c:pt idx="24769" formatCode="General">
                  <c:v>16.669699999999999</c:v>
                </c:pt>
                <c:pt idx="24770" formatCode="General">
                  <c:v>16.670300000000001</c:v>
                </c:pt>
                <c:pt idx="24771" formatCode="General">
                  <c:v>16.670999999999999</c:v>
                </c:pt>
                <c:pt idx="24772" formatCode="General">
                  <c:v>16.671700000000001</c:v>
                </c:pt>
                <c:pt idx="24773" formatCode="General">
                  <c:v>16.6724</c:v>
                </c:pt>
                <c:pt idx="24774" formatCode="General">
                  <c:v>16.672999999999998</c:v>
                </c:pt>
                <c:pt idx="24775" formatCode="General">
                  <c:v>16.6737</c:v>
                </c:pt>
                <c:pt idx="24776" formatCode="General">
                  <c:v>16.674399999999999</c:v>
                </c:pt>
                <c:pt idx="24777" formatCode="General">
                  <c:v>16.675000000000001</c:v>
                </c:pt>
                <c:pt idx="24778" formatCode="General">
                  <c:v>16.675699999999999</c:v>
                </c:pt>
                <c:pt idx="24779" formatCode="General">
                  <c:v>16.676400000000001</c:v>
                </c:pt>
                <c:pt idx="24780" formatCode="General">
                  <c:v>16.677099999999999</c:v>
                </c:pt>
                <c:pt idx="24781" formatCode="General">
                  <c:v>16.677700000000002</c:v>
                </c:pt>
                <c:pt idx="24782" formatCode="General">
                  <c:v>16.6784</c:v>
                </c:pt>
                <c:pt idx="24783" formatCode="General">
                  <c:v>16.679099999999998</c:v>
                </c:pt>
                <c:pt idx="24784" formatCode="General">
                  <c:v>16.6798</c:v>
                </c:pt>
                <c:pt idx="24785" formatCode="General">
                  <c:v>16.680399999999999</c:v>
                </c:pt>
                <c:pt idx="24786" formatCode="General">
                  <c:v>16.681100000000001</c:v>
                </c:pt>
                <c:pt idx="24787" formatCode="General">
                  <c:v>16.681799999999999</c:v>
                </c:pt>
                <c:pt idx="24788" formatCode="General">
                  <c:v>16.682500000000001</c:v>
                </c:pt>
                <c:pt idx="24789" formatCode="General">
                  <c:v>16.6831</c:v>
                </c:pt>
                <c:pt idx="24790" formatCode="General">
                  <c:v>16.683800000000002</c:v>
                </c:pt>
                <c:pt idx="24791" formatCode="General">
                  <c:v>16.6845</c:v>
                </c:pt>
                <c:pt idx="24792" formatCode="General">
                  <c:v>16.685099999999998</c:v>
                </c:pt>
                <c:pt idx="24793" formatCode="General">
                  <c:v>16.6858</c:v>
                </c:pt>
                <c:pt idx="24794" formatCode="General">
                  <c:v>16.686499999999999</c:v>
                </c:pt>
                <c:pt idx="24795" formatCode="General">
                  <c:v>16.687200000000001</c:v>
                </c:pt>
                <c:pt idx="24796" formatCode="General">
                  <c:v>16.687799999999999</c:v>
                </c:pt>
                <c:pt idx="24797" formatCode="General">
                  <c:v>16.688500000000001</c:v>
                </c:pt>
                <c:pt idx="24798" formatCode="General">
                  <c:v>16.6892</c:v>
                </c:pt>
                <c:pt idx="24799" formatCode="General">
                  <c:v>16.689900000000002</c:v>
                </c:pt>
                <c:pt idx="24800" formatCode="General">
                  <c:v>16.6905</c:v>
                </c:pt>
                <c:pt idx="24801" formatCode="General">
                  <c:v>16.691199999999998</c:v>
                </c:pt>
                <c:pt idx="24802" formatCode="General">
                  <c:v>16.6919</c:v>
                </c:pt>
                <c:pt idx="24803" formatCode="General">
                  <c:v>16.692499999999999</c:v>
                </c:pt>
                <c:pt idx="24804" formatCode="General">
                  <c:v>16.693200000000001</c:v>
                </c:pt>
                <c:pt idx="24805" formatCode="General">
                  <c:v>16.693899999999999</c:v>
                </c:pt>
                <c:pt idx="24806" formatCode="General">
                  <c:v>16.694600000000001</c:v>
                </c:pt>
                <c:pt idx="24807" formatCode="General">
                  <c:v>16.6952</c:v>
                </c:pt>
                <c:pt idx="24808" formatCode="General">
                  <c:v>16.695900000000002</c:v>
                </c:pt>
                <c:pt idx="24809" formatCode="General">
                  <c:v>16.6966</c:v>
                </c:pt>
                <c:pt idx="24810" formatCode="General">
                  <c:v>16.697299999999998</c:v>
                </c:pt>
                <c:pt idx="24811" formatCode="General">
                  <c:v>16.697900000000001</c:v>
                </c:pt>
                <c:pt idx="24812" formatCode="General">
                  <c:v>16.698599999999999</c:v>
                </c:pt>
                <c:pt idx="24813" formatCode="General">
                  <c:v>16.699300000000001</c:v>
                </c:pt>
                <c:pt idx="24814" formatCode="General">
                  <c:v>16.6999</c:v>
                </c:pt>
                <c:pt idx="24815" formatCode="General">
                  <c:v>16.700600000000001</c:v>
                </c:pt>
                <c:pt idx="24816" formatCode="General">
                  <c:v>16.7013</c:v>
                </c:pt>
                <c:pt idx="24817" formatCode="General">
                  <c:v>16.702000000000002</c:v>
                </c:pt>
                <c:pt idx="24818" formatCode="General">
                  <c:v>16.7026</c:v>
                </c:pt>
                <c:pt idx="24819" formatCode="General">
                  <c:v>16.703299999999999</c:v>
                </c:pt>
                <c:pt idx="24820" formatCode="General">
                  <c:v>16.704000000000001</c:v>
                </c:pt>
                <c:pt idx="24821" formatCode="General">
                  <c:v>16.704699999999999</c:v>
                </c:pt>
                <c:pt idx="24822" formatCode="General">
                  <c:v>16.705300000000001</c:v>
                </c:pt>
                <c:pt idx="24823" formatCode="General">
                  <c:v>16.706</c:v>
                </c:pt>
                <c:pt idx="24824" formatCode="General">
                  <c:v>16.706700000000001</c:v>
                </c:pt>
                <c:pt idx="24825" formatCode="General">
                  <c:v>16.7074</c:v>
                </c:pt>
                <c:pt idx="24826" formatCode="General">
                  <c:v>16.707999999999998</c:v>
                </c:pt>
                <c:pt idx="24827" formatCode="General">
                  <c:v>16.7087</c:v>
                </c:pt>
                <c:pt idx="24828" formatCode="General">
                  <c:v>16.709399999999999</c:v>
                </c:pt>
                <c:pt idx="24829" formatCode="General">
                  <c:v>16.71</c:v>
                </c:pt>
                <c:pt idx="24830" formatCode="General">
                  <c:v>16.710699999999999</c:v>
                </c:pt>
                <c:pt idx="24831" formatCode="General">
                  <c:v>16.711400000000001</c:v>
                </c:pt>
                <c:pt idx="24832" formatCode="General">
                  <c:v>16.7121</c:v>
                </c:pt>
                <c:pt idx="24833" formatCode="General">
                  <c:v>16.712700000000002</c:v>
                </c:pt>
                <c:pt idx="24834" formatCode="General">
                  <c:v>16.7134</c:v>
                </c:pt>
                <c:pt idx="24835" formatCode="General">
                  <c:v>16.714099999999998</c:v>
                </c:pt>
                <c:pt idx="24836" formatCode="General">
                  <c:v>16.7148</c:v>
                </c:pt>
                <c:pt idx="24837" formatCode="General">
                  <c:v>16.715399999999999</c:v>
                </c:pt>
                <c:pt idx="24838" formatCode="General">
                  <c:v>16.716100000000001</c:v>
                </c:pt>
                <c:pt idx="24839" formatCode="General">
                  <c:v>16.716799999999999</c:v>
                </c:pt>
                <c:pt idx="24840" formatCode="General">
                  <c:v>16.717400000000001</c:v>
                </c:pt>
                <c:pt idx="24841" formatCode="General">
                  <c:v>16.7181</c:v>
                </c:pt>
                <c:pt idx="24842" formatCode="General">
                  <c:v>16.718800000000002</c:v>
                </c:pt>
                <c:pt idx="24843" formatCode="General">
                  <c:v>16.7195</c:v>
                </c:pt>
                <c:pt idx="24844" formatCode="General">
                  <c:v>16.720099999999999</c:v>
                </c:pt>
                <c:pt idx="24845" formatCode="General">
                  <c:v>16.720800000000001</c:v>
                </c:pt>
                <c:pt idx="24846" formatCode="General">
                  <c:v>16.721499999999999</c:v>
                </c:pt>
                <c:pt idx="24847" formatCode="General">
                  <c:v>16.722200000000001</c:v>
                </c:pt>
                <c:pt idx="24848" formatCode="General">
                  <c:v>16.722799999999999</c:v>
                </c:pt>
                <c:pt idx="24849" formatCode="General">
                  <c:v>16.723500000000001</c:v>
                </c:pt>
                <c:pt idx="24850" formatCode="General">
                  <c:v>16.7242</c:v>
                </c:pt>
                <c:pt idx="24851" formatCode="General">
                  <c:v>16.724900000000002</c:v>
                </c:pt>
                <c:pt idx="24852" formatCode="General">
                  <c:v>16.7255</c:v>
                </c:pt>
                <c:pt idx="24853" formatCode="General">
                  <c:v>16.726199999999999</c:v>
                </c:pt>
                <c:pt idx="24854" formatCode="General">
                  <c:v>16.726900000000001</c:v>
                </c:pt>
                <c:pt idx="24855" formatCode="General">
                  <c:v>16.727499999999999</c:v>
                </c:pt>
                <c:pt idx="24856" formatCode="General">
                  <c:v>16.728200000000001</c:v>
                </c:pt>
                <c:pt idx="24857" formatCode="General">
                  <c:v>16.728899999999999</c:v>
                </c:pt>
                <c:pt idx="24858" formatCode="General">
                  <c:v>16.729600000000001</c:v>
                </c:pt>
                <c:pt idx="24859" formatCode="General">
                  <c:v>16.7302</c:v>
                </c:pt>
                <c:pt idx="24860" formatCode="General">
                  <c:v>16.730899999999998</c:v>
                </c:pt>
                <c:pt idx="24861" formatCode="General">
                  <c:v>16.7316</c:v>
                </c:pt>
                <c:pt idx="24862" formatCode="General">
                  <c:v>16.732299999999999</c:v>
                </c:pt>
                <c:pt idx="24863" formatCode="General">
                  <c:v>16.732900000000001</c:v>
                </c:pt>
                <c:pt idx="24864" formatCode="General">
                  <c:v>16.733599999999999</c:v>
                </c:pt>
                <c:pt idx="24865" formatCode="General">
                  <c:v>16.734300000000001</c:v>
                </c:pt>
                <c:pt idx="24866" formatCode="General">
                  <c:v>16.7349</c:v>
                </c:pt>
                <c:pt idx="24867" formatCode="General">
                  <c:v>16.735600000000002</c:v>
                </c:pt>
                <c:pt idx="24868" formatCode="General">
                  <c:v>16.7363</c:v>
                </c:pt>
                <c:pt idx="24869" formatCode="General">
                  <c:v>16.736999999999998</c:v>
                </c:pt>
                <c:pt idx="24870" formatCode="General">
                  <c:v>16.7376</c:v>
                </c:pt>
                <c:pt idx="24871" formatCode="General">
                  <c:v>16.738299999999999</c:v>
                </c:pt>
                <c:pt idx="24872" formatCode="General">
                  <c:v>16.739000000000001</c:v>
                </c:pt>
                <c:pt idx="24873" formatCode="General">
                  <c:v>16.739699999999999</c:v>
                </c:pt>
                <c:pt idx="24874" formatCode="General">
                  <c:v>16.740300000000001</c:v>
                </c:pt>
                <c:pt idx="24875" formatCode="General">
                  <c:v>16.741</c:v>
                </c:pt>
                <c:pt idx="24876" formatCode="General">
                  <c:v>16.741700000000002</c:v>
                </c:pt>
                <c:pt idx="24877" formatCode="General">
                  <c:v>16.7423</c:v>
                </c:pt>
                <c:pt idx="24878" formatCode="General">
                  <c:v>16.742999999999999</c:v>
                </c:pt>
                <c:pt idx="24879" formatCode="General">
                  <c:v>16.7437</c:v>
                </c:pt>
                <c:pt idx="24880" formatCode="General">
                  <c:v>16.744399999999999</c:v>
                </c:pt>
                <c:pt idx="24881" formatCode="General">
                  <c:v>16.745000000000001</c:v>
                </c:pt>
                <c:pt idx="24882" formatCode="General">
                  <c:v>16.745699999999999</c:v>
                </c:pt>
                <c:pt idx="24883" formatCode="General">
                  <c:v>16.746400000000001</c:v>
                </c:pt>
                <c:pt idx="24884" formatCode="General">
                  <c:v>16.7471</c:v>
                </c:pt>
                <c:pt idx="24885" formatCode="General">
                  <c:v>16.747699999999998</c:v>
                </c:pt>
                <c:pt idx="24886" formatCode="General">
                  <c:v>16.7484</c:v>
                </c:pt>
                <c:pt idx="24887" formatCode="General">
                  <c:v>16.749099999999999</c:v>
                </c:pt>
                <c:pt idx="24888" formatCode="General">
                  <c:v>16.7498</c:v>
                </c:pt>
                <c:pt idx="24889" formatCode="General">
                  <c:v>16.750399999999999</c:v>
                </c:pt>
                <c:pt idx="24890" formatCode="General">
                  <c:v>16.751100000000001</c:v>
                </c:pt>
                <c:pt idx="24891" formatCode="General">
                  <c:v>16.751799999999999</c:v>
                </c:pt>
                <c:pt idx="24892" formatCode="General">
                  <c:v>16.752400000000002</c:v>
                </c:pt>
                <c:pt idx="24893" formatCode="General">
                  <c:v>16.7531</c:v>
                </c:pt>
                <c:pt idx="24894" formatCode="General">
                  <c:v>16.753799999999998</c:v>
                </c:pt>
                <c:pt idx="24895" formatCode="General">
                  <c:v>16.7545</c:v>
                </c:pt>
                <c:pt idx="24896" formatCode="General">
                  <c:v>16.755099999999999</c:v>
                </c:pt>
                <c:pt idx="24897" formatCode="General">
                  <c:v>16.755800000000001</c:v>
                </c:pt>
                <c:pt idx="24898" formatCode="General">
                  <c:v>16.756499999999999</c:v>
                </c:pt>
                <c:pt idx="24899" formatCode="General">
                  <c:v>16.757200000000001</c:v>
                </c:pt>
                <c:pt idx="24900" formatCode="General">
                  <c:v>16.7578</c:v>
                </c:pt>
                <c:pt idx="24901" formatCode="General">
                  <c:v>16.758500000000002</c:v>
                </c:pt>
                <c:pt idx="24902" formatCode="General">
                  <c:v>16.7592</c:v>
                </c:pt>
                <c:pt idx="24903" formatCode="General">
                  <c:v>16.759799999999998</c:v>
                </c:pt>
                <c:pt idx="24904" formatCode="General">
                  <c:v>16.7605</c:v>
                </c:pt>
                <c:pt idx="24905" formatCode="General">
                  <c:v>16.761199999999999</c:v>
                </c:pt>
                <c:pt idx="24906" formatCode="General">
                  <c:v>16.761900000000001</c:v>
                </c:pt>
                <c:pt idx="24907" formatCode="General">
                  <c:v>16.762499999999999</c:v>
                </c:pt>
                <c:pt idx="24908" formatCode="General">
                  <c:v>16.763200000000001</c:v>
                </c:pt>
                <c:pt idx="24909" formatCode="General">
                  <c:v>16.7639</c:v>
                </c:pt>
                <c:pt idx="24910" formatCode="General">
                  <c:v>16.764600000000002</c:v>
                </c:pt>
                <c:pt idx="24911" formatCode="General">
                  <c:v>16.7652</c:v>
                </c:pt>
                <c:pt idx="24912" formatCode="General">
                  <c:v>16.765899999999998</c:v>
                </c:pt>
                <c:pt idx="24913" formatCode="General">
                  <c:v>16.7666</c:v>
                </c:pt>
                <c:pt idx="24914" formatCode="General">
                  <c:v>16.767299999999999</c:v>
                </c:pt>
                <c:pt idx="24915" formatCode="General">
                  <c:v>16.767900000000001</c:v>
                </c:pt>
                <c:pt idx="24916" formatCode="General">
                  <c:v>16.768599999999999</c:v>
                </c:pt>
                <c:pt idx="24917" formatCode="General">
                  <c:v>16.769300000000001</c:v>
                </c:pt>
                <c:pt idx="24918" formatCode="General">
                  <c:v>16.7699</c:v>
                </c:pt>
                <c:pt idx="24919" formatCode="General">
                  <c:v>16.770600000000002</c:v>
                </c:pt>
                <c:pt idx="24920" formatCode="General">
                  <c:v>16.7713</c:v>
                </c:pt>
                <c:pt idx="24921" formatCode="General">
                  <c:v>16.771999999999998</c:v>
                </c:pt>
                <c:pt idx="24922" formatCode="General">
                  <c:v>16.772600000000001</c:v>
                </c:pt>
                <c:pt idx="24923" formatCode="General">
                  <c:v>16.773299999999999</c:v>
                </c:pt>
                <c:pt idx="24924" formatCode="General">
                  <c:v>16.774000000000001</c:v>
                </c:pt>
                <c:pt idx="24925" formatCode="General">
                  <c:v>16.774699999999999</c:v>
                </c:pt>
                <c:pt idx="24926" formatCode="General">
                  <c:v>16.775300000000001</c:v>
                </c:pt>
                <c:pt idx="24927" formatCode="General">
                  <c:v>16.776</c:v>
                </c:pt>
                <c:pt idx="24928" formatCode="General">
                  <c:v>16.776700000000002</c:v>
                </c:pt>
                <c:pt idx="24929" formatCode="General">
                  <c:v>16.7773</c:v>
                </c:pt>
                <c:pt idx="24930" formatCode="General">
                  <c:v>16.777999999999999</c:v>
                </c:pt>
                <c:pt idx="24931" formatCode="General">
                  <c:v>16.778700000000001</c:v>
                </c:pt>
                <c:pt idx="24932" formatCode="General">
                  <c:v>16.779399999999999</c:v>
                </c:pt>
                <c:pt idx="24933" formatCode="General">
                  <c:v>16.78</c:v>
                </c:pt>
                <c:pt idx="24934" formatCode="General">
                  <c:v>16.7807</c:v>
                </c:pt>
                <c:pt idx="24935" formatCode="General">
                  <c:v>16.781400000000001</c:v>
                </c:pt>
                <c:pt idx="24936" formatCode="General">
                  <c:v>16.7821</c:v>
                </c:pt>
                <c:pt idx="24937" formatCode="General">
                  <c:v>16.782699999999998</c:v>
                </c:pt>
                <c:pt idx="24938" formatCode="General">
                  <c:v>16.7834</c:v>
                </c:pt>
                <c:pt idx="24939" formatCode="General">
                  <c:v>16.784099999999999</c:v>
                </c:pt>
                <c:pt idx="24940" formatCode="General">
                  <c:v>16.784700000000001</c:v>
                </c:pt>
                <c:pt idx="24941" formatCode="General">
                  <c:v>16.785399999999999</c:v>
                </c:pt>
                <c:pt idx="24942" formatCode="General">
                  <c:v>16.786100000000001</c:v>
                </c:pt>
                <c:pt idx="24943" formatCode="General">
                  <c:v>16.786799999999999</c:v>
                </c:pt>
                <c:pt idx="24944" formatCode="General">
                  <c:v>16.787400000000002</c:v>
                </c:pt>
                <c:pt idx="24945" formatCode="General">
                  <c:v>16.7881</c:v>
                </c:pt>
                <c:pt idx="24946" formatCode="General">
                  <c:v>16.788799999999998</c:v>
                </c:pt>
                <c:pt idx="24947" formatCode="General">
                  <c:v>16.7895</c:v>
                </c:pt>
                <c:pt idx="24948" formatCode="General">
                  <c:v>16.790099999999999</c:v>
                </c:pt>
                <c:pt idx="24949" formatCode="General">
                  <c:v>16.790800000000001</c:v>
                </c:pt>
                <c:pt idx="24950" formatCode="General">
                  <c:v>16.791499999999999</c:v>
                </c:pt>
                <c:pt idx="24951" formatCode="General">
                  <c:v>16.792200000000001</c:v>
                </c:pt>
                <c:pt idx="24952" formatCode="General">
                  <c:v>16.7928</c:v>
                </c:pt>
                <c:pt idx="24953" formatCode="General">
                  <c:v>16.793500000000002</c:v>
                </c:pt>
                <c:pt idx="24954" formatCode="General">
                  <c:v>16.7942</c:v>
                </c:pt>
                <c:pt idx="24955" formatCode="General">
                  <c:v>16.794799999999999</c:v>
                </c:pt>
                <c:pt idx="24956" formatCode="General">
                  <c:v>16.795500000000001</c:v>
                </c:pt>
                <c:pt idx="24957" formatCode="General">
                  <c:v>16.796199999999999</c:v>
                </c:pt>
                <c:pt idx="24958" formatCode="General">
                  <c:v>16.796900000000001</c:v>
                </c:pt>
                <c:pt idx="24959" formatCode="General">
                  <c:v>16.797499999999999</c:v>
                </c:pt>
                <c:pt idx="24960" formatCode="General">
                  <c:v>16.798200000000001</c:v>
                </c:pt>
                <c:pt idx="24961" formatCode="General">
                  <c:v>16.7989</c:v>
                </c:pt>
                <c:pt idx="24962" formatCode="General">
                  <c:v>16.799600000000002</c:v>
                </c:pt>
                <c:pt idx="24963" formatCode="General">
                  <c:v>16.8002</c:v>
                </c:pt>
                <c:pt idx="24964" formatCode="General">
                  <c:v>16.800899999999999</c:v>
                </c:pt>
                <c:pt idx="24965" formatCode="General">
                  <c:v>16.801600000000001</c:v>
                </c:pt>
                <c:pt idx="24966" formatCode="General">
                  <c:v>16.802199999999999</c:v>
                </c:pt>
                <c:pt idx="24967" formatCode="General">
                  <c:v>16.802900000000001</c:v>
                </c:pt>
                <c:pt idx="24968" formatCode="General">
                  <c:v>16.803599999999999</c:v>
                </c:pt>
                <c:pt idx="24969" formatCode="General">
                  <c:v>16.804300000000001</c:v>
                </c:pt>
                <c:pt idx="24970" formatCode="General">
                  <c:v>16.8049</c:v>
                </c:pt>
                <c:pt idx="24971" formatCode="General">
                  <c:v>16.805599999999998</c:v>
                </c:pt>
                <c:pt idx="24972" formatCode="General">
                  <c:v>16.8063</c:v>
                </c:pt>
                <c:pt idx="24973" formatCode="General">
                  <c:v>16.806999999999999</c:v>
                </c:pt>
                <c:pt idx="24974" formatCode="General">
                  <c:v>16.807600000000001</c:v>
                </c:pt>
                <c:pt idx="24975" formatCode="General">
                  <c:v>16.808299999999999</c:v>
                </c:pt>
                <c:pt idx="24976" formatCode="General">
                  <c:v>16.809000000000001</c:v>
                </c:pt>
                <c:pt idx="24977" formatCode="General">
                  <c:v>16.8096</c:v>
                </c:pt>
                <c:pt idx="24978" formatCode="General">
                  <c:v>16.810300000000002</c:v>
                </c:pt>
                <c:pt idx="24979" formatCode="General">
                  <c:v>16.811</c:v>
                </c:pt>
                <c:pt idx="24980" formatCode="General">
                  <c:v>16.811699999999998</c:v>
                </c:pt>
                <c:pt idx="24981" formatCode="General">
                  <c:v>16.8123</c:v>
                </c:pt>
                <c:pt idx="24982" formatCode="General">
                  <c:v>16.812999999999999</c:v>
                </c:pt>
                <c:pt idx="24983" formatCode="General">
                  <c:v>16.813700000000001</c:v>
                </c:pt>
                <c:pt idx="24984" formatCode="General">
                  <c:v>16.814399999999999</c:v>
                </c:pt>
                <c:pt idx="24985" formatCode="General">
                  <c:v>16.815000000000001</c:v>
                </c:pt>
                <c:pt idx="24986" formatCode="General">
                  <c:v>16.8157</c:v>
                </c:pt>
                <c:pt idx="24987" formatCode="General">
                  <c:v>16.816400000000002</c:v>
                </c:pt>
                <c:pt idx="24988" formatCode="General">
                  <c:v>16.8171</c:v>
                </c:pt>
                <c:pt idx="24989" formatCode="General">
                  <c:v>16.817699999999999</c:v>
                </c:pt>
                <c:pt idx="24990" formatCode="General">
                  <c:v>16.8184</c:v>
                </c:pt>
                <c:pt idx="24991" formatCode="General">
                  <c:v>16.819099999999999</c:v>
                </c:pt>
                <c:pt idx="24992" formatCode="General">
                  <c:v>16.819700000000001</c:v>
                </c:pt>
                <c:pt idx="24993" formatCode="General">
                  <c:v>16.820399999999999</c:v>
                </c:pt>
                <c:pt idx="24994" formatCode="General">
                  <c:v>16.821100000000001</c:v>
                </c:pt>
                <c:pt idx="24995" formatCode="General">
                  <c:v>16.8218</c:v>
                </c:pt>
                <c:pt idx="24996" formatCode="General">
                  <c:v>16.822399999999998</c:v>
                </c:pt>
                <c:pt idx="24997" formatCode="General">
                  <c:v>16.8231</c:v>
                </c:pt>
                <c:pt idx="24998" formatCode="General">
                  <c:v>16.823799999999999</c:v>
                </c:pt>
                <c:pt idx="24999" formatCode="General">
                  <c:v>16.8245</c:v>
                </c:pt>
                <c:pt idx="25000" formatCode="General">
                  <c:v>16.825099999999999</c:v>
                </c:pt>
                <c:pt idx="25001" formatCode="General">
                  <c:v>16.825800000000001</c:v>
                </c:pt>
                <c:pt idx="25002" formatCode="General">
                  <c:v>16.826499999999999</c:v>
                </c:pt>
                <c:pt idx="25003" formatCode="General">
                  <c:v>16.827100000000002</c:v>
                </c:pt>
                <c:pt idx="25004" formatCode="General">
                  <c:v>16.8278</c:v>
                </c:pt>
                <c:pt idx="25005" formatCode="General">
                  <c:v>16.828499999999998</c:v>
                </c:pt>
                <c:pt idx="25006" formatCode="General">
                  <c:v>16.8292</c:v>
                </c:pt>
                <c:pt idx="25007" formatCode="General">
                  <c:v>16.829799999999999</c:v>
                </c:pt>
                <c:pt idx="25008" formatCode="General">
                  <c:v>16.830500000000001</c:v>
                </c:pt>
                <c:pt idx="25009" formatCode="General">
                  <c:v>16.831199999999999</c:v>
                </c:pt>
                <c:pt idx="25010" formatCode="General">
                  <c:v>16.831900000000001</c:v>
                </c:pt>
                <c:pt idx="25011" formatCode="General">
                  <c:v>16.8325</c:v>
                </c:pt>
                <c:pt idx="25012" formatCode="General">
                  <c:v>16.833200000000001</c:v>
                </c:pt>
                <c:pt idx="25013" formatCode="General">
                  <c:v>16.8339</c:v>
                </c:pt>
                <c:pt idx="25014" formatCode="General">
                  <c:v>16.834599999999998</c:v>
                </c:pt>
                <c:pt idx="25015" formatCode="General">
                  <c:v>16.8352</c:v>
                </c:pt>
                <c:pt idx="25016" formatCode="General">
                  <c:v>16.835899999999999</c:v>
                </c:pt>
                <c:pt idx="25017" formatCode="General">
                  <c:v>16.836600000000001</c:v>
                </c:pt>
                <c:pt idx="25018" formatCode="General">
                  <c:v>16.837199999999999</c:v>
                </c:pt>
                <c:pt idx="25019" formatCode="General">
                  <c:v>16.837900000000001</c:v>
                </c:pt>
                <c:pt idx="25020" formatCode="General">
                  <c:v>16.8386</c:v>
                </c:pt>
                <c:pt idx="25021" formatCode="General">
                  <c:v>16.839300000000001</c:v>
                </c:pt>
                <c:pt idx="25022" formatCode="General">
                  <c:v>16.8399</c:v>
                </c:pt>
                <c:pt idx="25023" formatCode="General">
                  <c:v>16.840599999999998</c:v>
                </c:pt>
                <c:pt idx="25024" formatCode="General">
                  <c:v>16.8413</c:v>
                </c:pt>
                <c:pt idx="25025" formatCode="General">
                  <c:v>16.841999999999999</c:v>
                </c:pt>
                <c:pt idx="25026" formatCode="General">
                  <c:v>16.842600000000001</c:v>
                </c:pt>
                <c:pt idx="25027" formatCode="General">
                  <c:v>16.843299999999999</c:v>
                </c:pt>
                <c:pt idx="25028" formatCode="General">
                  <c:v>16.844000000000001</c:v>
                </c:pt>
                <c:pt idx="25029" formatCode="General">
                  <c:v>16.8446</c:v>
                </c:pt>
                <c:pt idx="25030" formatCode="General">
                  <c:v>16.845300000000002</c:v>
                </c:pt>
                <c:pt idx="25031" formatCode="General">
                  <c:v>16.846</c:v>
                </c:pt>
                <c:pt idx="25032" formatCode="General">
                  <c:v>16.846699999999998</c:v>
                </c:pt>
                <c:pt idx="25033" formatCode="General">
                  <c:v>16.847300000000001</c:v>
                </c:pt>
                <c:pt idx="25034" formatCode="General">
                  <c:v>16.847999999999999</c:v>
                </c:pt>
                <c:pt idx="25035" formatCode="General">
                  <c:v>16.848700000000001</c:v>
                </c:pt>
                <c:pt idx="25036" formatCode="General">
                  <c:v>16.849399999999999</c:v>
                </c:pt>
                <c:pt idx="25037" formatCode="General">
                  <c:v>16.850000000000001</c:v>
                </c:pt>
                <c:pt idx="25038" formatCode="General">
                  <c:v>16.8507</c:v>
                </c:pt>
                <c:pt idx="25039" formatCode="General">
                  <c:v>16.851400000000002</c:v>
                </c:pt>
                <c:pt idx="25040" formatCode="General">
                  <c:v>16.852</c:v>
                </c:pt>
                <c:pt idx="25041" formatCode="General">
                  <c:v>16.852699999999999</c:v>
                </c:pt>
                <c:pt idx="25042" formatCode="General">
                  <c:v>16.853400000000001</c:v>
                </c:pt>
                <c:pt idx="25043" formatCode="General">
                  <c:v>16.854099999999999</c:v>
                </c:pt>
                <c:pt idx="25044" formatCode="General">
                  <c:v>16.854700000000001</c:v>
                </c:pt>
                <c:pt idx="25045" formatCode="General">
                  <c:v>16.855399999999999</c:v>
                </c:pt>
                <c:pt idx="25046" formatCode="General">
                  <c:v>16.856100000000001</c:v>
                </c:pt>
                <c:pt idx="25047" formatCode="General">
                  <c:v>16.8568</c:v>
                </c:pt>
                <c:pt idx="25048" formatCode="General">
                  <c:v>16.857399999999998</c:v>
                </c:pt>
                <c:pt idx="25049" formatCode="General">
                  <c:v>16.8581</c:v>
                </c:pt>
                <c:pt idx="25050" formatCode="General">
                  <c:v>16.858799999999999</c:v>
                </c:pt>
                <c:pt idx="25051" formatCode="General">
                  <c:v>16.859500000000001</c:v>
                </c:pt>
                <c:pt idx="25052" formatCode="General">
                  <c:v>16.860099999999999</c:v>
                </c:pt>
                <c:pt idx="25053" formatCode="General">
                  <c:v>16.860800000000001</c:v>
                </c:pt>
                <c:pt idx="25054" formatCode="General">
                  <c:v>16.861499999999999</c:v>
                </c:pt>
                <c:pt idx="25055" formatCode="General">
                  <c:v>16.862100000000002</c:v>
                </c:pt>
                <c:pt idx="25056" formatCode="General">
                  <c:v>16.8628</c:v>
                </c:pt>
                <c:pt idx="25057" formatCode="General">
                  <c:v>16.863499999999998</c:v>
                </c:pt>
                <c:pt idx="25058" formatCode="General">
                  <c:v>16.8642</c:v>
                </c:pt>
                <c:pt idx="25059" formatCode="General">
                  <c:v>16.864799999999999</c:v>
                </c:pt>
                <c:pt idx="25060" formatCode="General">
                  <c:v>16.865500000000001</c:v>
                </c:pt>
                <c:pt idx="25061" formatCode="General">
                  <c:v>16.866199999999999</c:v>
                </c:pt>
                <c:pt idx="25062" formatCode="General">
                  <c:v>16.866900000000001</c:v>
                </c:pt>
                <c:pt idx="25063" formatCode="General">
                  <c:v>16.8675</c:v>
                </c:pt>
                <c:pt idx="25064" formatCode="General">
                  <c:v>16.868200000000002</c:v>
                </c:pt>
                <c:pt idx="25065" formatCode="General">
                  <c:v>16.8689</c:v>
                </c:pt>
                <c:pt idx="25066" formatCode="General">
                  <c:v>16.869499999999999</c:v>
                </c:pt>
                <c:pt idx="25067" formatCode="General">
                  <c:v>16.870200000000001</c:v>
                </c:pt>
                <c:pt idx="25068" formatCode="General">
                  <c:v>16.870899999999999</c:v>
                </c:pt>
                <c:pt idx="25069" formatCode="General">
                  <c:v>16.871600000000001</c:v>
                </c:pt>
                <c:pt idx="25070" formatCode="General">
                  <c:v>16.872199999999999</c:v>
                </c:pt>
                <c:pt idx="25071" formatCode="General">
                  <c:v>16.872900000000001</c:v>
                </c:pt>
                <c:pt idx="25072" formatCode="General">
                  <c:v>16.8736</c:v>
                </c:pt>
                <c:pt idx="25073" formatCode="General">
                  <c:v>16.874300000000002</c:v>
                </c:pt>
                <c:pt idx="25074" formatCode="General">
                  <c:v>16.8749</c:v>
                </c:pt>
                <c:pt idx="25075" formatCode="General">
                  <c:v>16.875599999999999</c:v>
                </c:pt>
                <c:pt idx="25076" formatCode="General">
                  <c:v>16.876300000000001</c:v>
                </c:pt>
                <c:pt idx="25077" formatCode="General">
                  <c:v>16.876899999999999</c:v>
                </c:pt>
                <c:pt idx="25078" formatCode="General">
                  <c:v>16.877600000000001</c:v>
                </c:pt>
                <c:pt idx="25079" formatCode="General">
                  <c:v>16.878299999999999</c:v>
                </c:pt>
                <c:pt idx="25080" formatCode="General">
                  <c:v>16.879000000000001</c:v>
                </c:pt>
                <c:pt idx="25081" formatCode="General">
                  <c:v>16.8796</c:v>
                </c:pt>
                <c:pt idx="25082" formatCode="General">
                  <c:v>16.880299999999998</c:v>
                </c:pt>
                <c:pt idx="25083" formatCode="General">
                  <c:v>16.881</c:v>
                </c:pt>
                <c:pt idx="25084" formatCode="General">
                  <c:v>16.881699999999999</c:v>
                </c:pt>
                <c:pt idx="25085" formatCode="General">
                  <c:v>16.882300000000001</c:v>
                </c:pt>
                <c:pt idx="25086" formatCode="General">
                  <c:v>16.882999999999999</c:v>
                </c:pt>
                <c:pt idx="25087" formatCode="General">
                  <c:v>16.883700000000001</c:v>
                </c:pt>
                <c:pt idx="25088" formatCode="General">
                  <c:v>16.884399999999999</c:v>
                </c:pt>
                <c:pt idx="25089" formatCode="General">
                  <c:v>16.885000000000002</c:v>
                </c:pt>
                <c:pt idx="25090" formatCode="General">
                  <c:v>16.8857</c:v>
                </c:pt>
                <c:pt idx="25091" formatCode="General">
                  <c:v>16.886399999999998</c:v>
                </c:pt>
                <c:pt idx="25092" formatCode="General">
                  <c:v>16.887</c:v>
                </c:pt>
                <c:pt idx="25093" formatCode="General">
                  <c:v>16.887699999999999</c:v>
                </c:pt>
                <c:pt idx="25094" formatCode="General">
                  <c:v>16.888400000000001</c:v>
                </c:pt>
                <c:pt idx="25095" formatCode="General">
                  <c:v>16.889099999999999</c:v>
                </c:pt>
                <c:pt idx="25096" formatCode="General">
                  <c:v>16.889700000000001</c:v>
                </c:pt>
                <c:pt idx="25097" formatCode="General">
                  <c:v>16.8904</c:v>
                </c:pt>
                <c:pt idx="25098" formatCode="General">
                  <c:v>16.891100000000002</c:v>
                </c:pt>
                <c:pt idx="25099" formatCode="General">
                  <c:v>16.8918</c:v>
                </c:pt>
                <c:pt idx="25100" formatCode="General">
                  <c:v>16.892399999999999</c:v>
                </c:pt>
                <c:pt idx="25101" formatCode="General">
                  <c:v>16.8931</c:v>
                </c:pt>
                <c:pt idx="25102" formatCode="General">
                  <c:v>16.893799999999999</c:v>
                </c:pt>
                <c:pt idx="25103" formatCode="General">
                  <c:v>16.894400000000001</c:v>
                </c:pt>
                <c:pt idx="25104" formatCode="General">
                  <c:v>16.895099999999999</c:v>
                </c:pt>
                <c:pt idx="25105" formatCode="General">
                  <c:v>16.895800000000001</c:v>
                </c:pt>
                <c:pt idx="25106" formatCode="General">
                  <c:v>16.8965</c:v>
                </c:pt>
                <c:pt idx="25107" formatCode="General">
                  <c:v>16.897099999999998</c:v>
                </c:pt>
                <c:pt idx="25108" formatCode="General">
                  <c:v>16.8978</c:v>
                </c:pt>
                <c:pt idx="25109" formatCode="General">
                  <c:v>16.898499999999999</c:v>
                </c:pt>
                <c:pt idx="25110" formatCode="General">
                  <c:v>16.8992</c:v>
                </c:pt>
                <c:pt idx="25111" formatCode="General">
                  <c:v>16.899799999999999</c:v>
                </c:pt>
                <c:pt idx="25112" formatCode="General">
                  <c:v>16.900500000000001</c:v>
                </c:pt>
                <c:pt idx="25113" formatCode="General">
                  <c:v>16.901199999999999</c:v>
                </c:pt>
                <c:pt idx="25114" formatCode="General">
                  <c:v>16.901900000000001</c:v>
                </c:pt>
                <c:pt idx="25115" formatCode="General">
                  <c:v>16.9025</c:v>
                </c:pt>
                <c:pt idx="25116" formatCode="General">
                  <c:v>16.903199999999998</c:v>
                </c:pt>
                <c:pt idx="25117" formatCode="General">
                  <c:v>16.9039</c:v>
                </c:pt>
                <c:pt idx="25118" formatCode="General">
                  <c:v>16.904499999999999</c:v>
                </c:pt>
                <c:pt idx="25119" formatCode="General">
                  <c:v>16.905200000000001</c:v>
                </c:pt>
                <c:pt idx="25120" formatCode="General">
                  <c:v>16.905899999999999</c:v>
                </c:pt>
                <c:pt idx="25121" formatCode="General">
                  <c:v>16.906600000000001</c:v>
                </c:pt>
                <c:pt idx="25122" formatCode="General">
                  <c:v>16.9072</c:v>
                </c:pt>
                <c:pt idx="25123" formatCode="General">
                  <c:v>16.907900000000001</c:v>
                </c:pt>
                <c:pt idx="25124" formatCode="General">
                  <c:v>16.9086</c:v>
                </c:pt>
                <c:pt idx="25125" formatCode="General">
                  <c:v>16.909300000000002</c:v>
                </c:pt>
                <c:pt idx="25126" formatCode="General">
                  <c:v>16.9099</c:v>
                </c:pt>
                <c:pt idx="25127" formatCode="General">
                  <c:v>16.910599999999999</c:v>
                </c:pt>
                <c:pt idx="25128" formatCode="General">
                  <c:v>16.911300000000001</c:v>
                </c:pt>
                <c:pt idx="25129" formatCode="General">
                  <c:v>16.911899999999999</c:v>
                </c:pt>
                <c:pt idx="25130" formatCode="General">
                  <c:v>16.912600000000001</c:v>
                </c:pt>
                <c:pt idx="25131" formatCode="General">
                  <c:v>16.9133</c:v>
                </c:pt>
                <c:pt idx="25132" formatCode="General">
                  <c:v>16.914000000000001</c:v>
                </c:pt>
                <c:pt idx="25133" formatCode="General">
                  <c:v>16.9146</c:v>
                </c:pt>
                <c:pt idx="25134" formatCode="General">
                  <c:v>16.915299999999998</c:v>
                </c:pt>
                <c:pt idx="25135" formatCode="General">
                  <c:v>16.916</c:v>
                </c:pt>
                <c:pt idx="25136" formatCode="General">
                  <c:v>16.916699999999999</c:v>
                </c:pt>
                <c:pt idx="25137" formatCode="General">
                  <c:v>16.917300000000001</c:v>
                </c:pt>
                <c:pt idx="25138" formatCode="General">
                  <c:v>16.917999999999999</c:v>
                </c:pt>
                <c:pt idx="25139" formatCode="General">
                  <c:v>16.918700000000001</c:v>
                </c:pt>
                <c:pt idx="25140" formatCode="General">
                  <c:v>16.9193</c:v>
                </c:pt>
                <c:pt idx="25141" formatCode="General">
                  <c:v>16.920000000000002</c:v>
                </c:pt>
                <c:pt idx="25142" formatCode="General">
                  <c:v>16.9207</c:v>
                </c:pt>
                <c:pt idx="25143" formatCode="General">
                  <c:v>16.921399999999998</c:v>
                </c:pt>
                <c:pt idx="25144" formatCode="General">
                  <c:v>16.922000000000001</c:v>
                </c:pt>
                <c:pt idx="25145" formatCode="General">
                  <c:v>16.922699999999999</c:v>
                </c:pt>
                <c:pt idx="25146" formatCode="General">
                  <c:v>16.923400000000001</c:v>
                </c:pt>
                <c:pt idx="25147" formatCode="General">
                  <c:v>16.924099999999999</c:v>
                </c:pt>
                <c:pt idx="25148" formatCode="General">
                  <c:v>16.924700000000001</c:v>
                </c:pt>
                <c:pt idx="25149" formatCode="General">
                  <c:v>16.9254</c:v>
                </c:pt>
                <c:pt idx="25150" formatCode="General">
                  <c:v>16.926100000000002</c:v>
                </c:pt>
                <c:pt idx="25151" formatCode="General">
                  <c:v>16.9268</c:v>
                </c:pt>
                <c:pt idx="25152" formatCode="General">
                  <c:v>16.927399999999999</c:v>
                </c:pt>
                <c:pt idx="25153" formatCode="General">
                  <c:v>16.928100000000001</c:v>
                </c:pt>
                <c:pt idx="25154" formatCode="General">
                  <c:v>16.928799999999999</c:v>
                </c:pt>
                <c:pt idx="25155" formatCode="General">
                  <c:v>16.929400000000001</c:v>
                </c:pt>
                <c:pt idx="25156" formatCode="General">
                  <c:v>16.930099999999999</c:v>
                </c:pt>
                <c:pt idx="25157" formatCode="General">
                  <c:v>16.930800000000001</c:v>
                </c:pt>
                <c:pt idx="25158" formatCode="General">
                  <c:v>16.9315</c:v>
                </c:pt>
                <c:pt idx="25159" formatCode="General">
                  <c:v>16.932099999999998</c:v>
                </c:pt>
                <c:pt idx="25160" formatCode="General">
                  <c:v>16.9328</c:v>
                </c:pt>
                <c:pt idx="25161" formatCode="General">
                  <c:v>16.933499999999999</c:v>
                </c:pt>
                <c:pt idx="25162" formatCode="General">
                  <c:v>16.934200000000001</c:v>
                </c:pt>
                <c:pt idx="25163" formatCode="General">
                  <c:v>16.934799999999999</c:v>
                </c:pt>
                <c:pt idx="25164" formatCode="General">
                  <c:v>16.935500000000001</c:v>
                </c:pt>
                <c:pt idx="25165" formatCode="General">
                  <c:v>16.936199999999999</c:v>
                </c:pt>
                <c:pt idx="25166" formatCode="General">
                  <c:v>16.936800000000002</c:v>
                </c:pt>
                <c:pt idx="25167" formatCode="General">
                  <c:v>16.9375</c:v>
                </c:pt>
                <c:pt idx="25168" formatCode="General">
                  <c:v>16.938199999999998</c:v>
                </c:pt>
                <c:pt idx="25169" formatCode="General">
                  <c:v>16.9389</c:v>
                </c:pt>
                <c:pt idx="25170" formatCode="General">
                  <c:v>16.939499999999999</c:v>
                </c:pt>
                <c:pt idx="25171" formatCode="General">
                  <c:v>16.940200000000001</c:v>
                </c:pt>
                <c:pt idx="25172" formatCode="General">
                  <c:v>16.940899999999999</c:v>
                </c:pt>
                <c:pt idx="25173" formatCode="General">
                  <c:v>16.941600000000001</c:v>
                </c:pt>
                <c:pt idx="25174" formatCode="General">
                  <c:v>16.9422</c:v>
                </c:pt>
                <c:pt idx="25175" formatCode="General">
                  <c:v>16.942900000000002</c:v>
                </c:pt>
                <c:pt idx="25176" formatCode="General">
                  <c:v>16.9436</c:v>
                </c:pt>
                <c:pt idx="25177" formatCode="General">
                  <c:v>16.944299999999998</c:v>
                </c:pt>
                <c:pt idx="25178" formatCode="General">
                  <c:v>16.944900000000001</c:v>
                </c:pt>
                <c:pt idx="25179" formatCode="General">
                  <c:v>16.945599999999999</c:v>
                </c:pt>
                <c:pt idx="25180" formatCode="General">
                  <c:v>16.946300000000001</c:v>
                </c:pt>
                <c:pt idx="25181" formatCode="General">
                  <c:v>16.946899999999999</c:v>
                </c:pt>
                <c:pt idx="25182" formatCode="General">
                  <c:v>16.947600000000001</c:v>
                </c:pt>
                <c:pt idx="25183" formatCode="General">
                  <c:v>16.9483</c:v>
                </c:pt>
                <c:pt idx="25184" formatCode="General">
                  <c:v>16.949000000000002</c:v>
                </c:pt>
                <c:pt idx="25185" formatCode="General">
                  <c:v>16.9496</c:v>
                </c:pt>
                <c:pt idx="25186" formatCode="General">
                  <c:v>16.950299999999999</c:v>
                </c:pt>
                <c:pt idx="25187" formatCode="General">
                  <c:v>16.951000000000001</c:v>
                </c:pt>
                <c:pt idx="25188" formatCode="General">
                  <c:v>16.951699999999999</c:v>
                </c:pt>
                <c:pt idx="25189" formatCode="General">
                  <c:v>16.952300000000001</c:v>
                </c:pt>
                <c:pt idx="25190" formatCode="General">
                  <c:v>16.952999999999999</c:v>
                </c:pt>
                <c:pt idx="25191" formatCode="General">
                  <c:v>16.953700000000001</c:v>
                </c:pt>
                <c:pt idx="25192" formatCode="General">
                  <c:v>16.9543</c:v>
                </c:pt>
                <c:pt idx="25193" formatCode="General">
                  <c:v>16.954999999999998</c:v>
                </c:pt>
                <c:pt idx="25194" formatCode="General">
                  <c:v>16.9557</c:v>
                </c:pt>
                <c:pt idx="25195" formatCode="General">
                  <c:v>16.956399999999999</c:v>
                </c:pt>
                <c:pt idx="25196" formatCode="General">
                  <c:v>16.957000000000001</c:v>
                </c:pt>
                <c:pt idx="25197" formatCode="General">
                  <c:v>16.957699999999999</c:v>
                </c:pt>
                <c:pt idx="25198" formatCode="General">
                  <c:v>16.958400000000001</c:v>
                </c:pt>
                <c:pt idx="25199" formatCode="General">
                  <c:v>16.959099999999999</c:v>
                </c:pt>
                <c:pt idx="25200" formatCode="General">
                  <c:v>16.959700000000002</c:v>
                </c:pt>
                <c:pt idx="25201" formatCode="General">
                  <c:v>16.9604</c:v>
                </c:pt>
                <c:pt idx="25202" formatCode="General">
                  <c:v>16.961099999999998</c:v>
                </c:pt>
                <c:pt idx="25203" formatCode="General">
                  <c:v>16.9617</c:v>
                </c:pt>
                <c:pt idx="25204" formatCode="General">
                  <c:v>16.962399999999999</c:v>
                </c:pt>
                <c:pt idx="25205" formatCode="General">
                  <c:v>16.963100000000001</c:v>
                </c:pt>
                <c:pt idx="25206" formatCode="General">
                  <c:v>16.963799999999999</c:v>
                </c:pt>
                <c:pt idx="25207" formatCode="General">
                  <c:v>16.964400000000001</c:v>
                </c:pt>
                <c:pt idx="25208" formatCode="General">
                  <c:v>16.9651</c:v>
                </c:pt>
                <c:pt idx="25209" formatCode="General">
                  <c:v>16.965800000000002</c:v>
                </c:pt>
                <c:pt idx="25210" formatCode="General">
                  <c:v>16.9665</c:v>
                </c:pt>
                <c:pt idx="25211" formatCode="General">
                  <c:v>16.967099999999999</c:v>
                </c:pt>
                <c:pt idx="25212" formatCode="General">
                  <c:v>16.9678</c:v>
                </c:pt>
                <c:pt idx="25213" formatCode="General">
                  <c:v>16.968499999999999</c:v>
                </c:pt>
                <c:pt idx="25214" formatCode="General">
                  <c:v>16.969200000000001</c:v>
                </c:pt>
                <c:pt idx="25215" formatCode="General">
                  <c:v>16.969799999999999</c:v>
                </c:pt>
                <c:pt idx="25216" formatCode="General">
                  <c:v>16.970500000000001</c:v>
                </c:pt>
                <c:pt idx="25217" formatCode="General">
                  <c:v>16.9712</c:v>
                </c:pt>
                <c:pt idx="25218" formatCode="General">
                  <c:v>16.971800000000002</c:v>
                </c:pt>
                <c:pt idx="25219" formatCode="General">
                  <c:v>16.9725</c:v>
                </c:pt>
                <c:pt idx="25220" formatCode="General">
                  <c:v>16.973199999999999</c:v>
                </c:pt>
                <c:pt idx="25221" formatCode="General">
                  <c:v>16.9739</c:v>
                </c:pt>
                <c:pt idx="25222" formatCode="General">
                  <c:v>16.974499999999999</c:v>
                </c:pt>
                <c:pt idx="25223" formatCode="General">
                  <c:v>16.975200000000001</c:v>
                </c:pt>
                <c:pt idx="25224" formatCode="General">
                  <c:v>16.975899999999999</c:v>
                </c:pt>
                <c:pt idx="25225" formatCode="General">
                  <c:v>16.976600000000001</c:v>
                </c:pt>
                <c:pt idx="25226" formatCode="General">
                  <c:v>16.9772</c:v>
                </c:pt>
                <c:pt idx="25227" formatCode="General">
                  <c:v>16.977900000000002</c:v>
                </c:pt>
                <c:pt idx="25228" formatCode="General">
                  <c:v>16.9786</c:v>
                </c:pt>
                <c:pt idx="25229" formatCode="General">
                  <c:v>16.979199999999999</c:v>
                </c:pt>
                <c:pt idx="25230" formatCode="General">
                  <c:v>16.979900000000001</c:v>
                </c:pt>
                <c:pt idx="25231" formatCode="General">
                  <c:v>16.980599999999999</c:v>
                </c:pt>
                <c:pt idx="25232" formatCode="General">
                  <c:v>16.981300000000001</c:v>
                </c:pt>
                <c:pt idx="25233" formatCode="General">
                  <c:v>16.9819</c:v>
                </c:pt>
                <c:pt idx="25234" formatCode="General">
                  <c:v>16.982600000000001</c:v>
                </c:pt>
                <c:pt idx="25235" formatCode="General">
                  <c:v>16.9833</c:v>
                </c:pt>
                <c:pt idx="25236" formatCode="General">
                  <c:v>16.984000000000002</c:v>
                </c:pt>
                <c:pt idx="25237" formatCode="General">
                  <c:v>16.9846</c:v>
                </c:pt>
                <c:pt idx="25238" formatCode="General">
                  <c:v>16.985299999999999</c:v>
                </c:pt>
                <c:pt idx="25239" formatCode="General">
                  <c:v>16.986000000000001</c:v>
                </c:pt>
                <c:pt idx="25240" formatCode="General">
                  <c:v>16.986599999999999</c:v>
                </c:pt>
                <c:pt idx="25241" formatCode="General">
                  <c:v>16.987300000000001</c:v>
                </c:pt>
                <c:pt idx="25242" formatCode="General">
                  <c:v>16.988</c:v>
                </c:pt>
                <c:pt idx="25243" formatCode="General">
                  <c:v>16.988700000000001</c:v>
                </c:pt>
                <c:pt idx="25244" formatCode="General">
                  <c:v>16.9893</c:v>
                </c:pt>
                <c:pt idx="25245" formatCode="General">
                  <c:v>16.989999999999998</c:v>
                </c:pt>
                <c:pt idx="25246" formatCode="General">
                  <c:v>16.9907</c:v>
                </c:pt>
                <c:pt idx="25247" formatCode="General">
                  <c:v>16.991399999999999</c:v>
                </c:pt>
                <c:pt idx="25248" formatCode="General">
                  <c:v>16.992000000000001</c:v>
                </c:pt>
                <c:pt idx="25249" formatCode="General">
                  <c:v>16.992699999999999</c:v>
                </c:pt>
                <c:pt idx="25250" formatCode="General">
                  <c:v>16.993400000000001</c:v>
                </c:pt>
                <c:pt idx="25251" formatCode="General">
                  <c:v>16.9941</c:v>
                </c:pt>
                <c:pt idx="25252" formatCode="General">
                  <c:v>16.994700000000002</c:v>
                </c:pt>
                <c:pt idx="25253" formatCode="General">
                  <c:v>16.9954</c:v>
                </c:pt>
                <c:pt idx="25254" formatCode="General">
                  <c:v>16.996099999999998</c:v>
                </c:pt>
                <c:pt idx="25255" formatCode="General">
                  <c:v>16.996700000000001</c:v>
                </c:pt>
                <c:pt idx="25256" formatCode="General">
                  <c:v>16.997399999999999</c:v>
                </c:pt>
                <c:pt idx="25257" formatCode="General">
                  <c:v>16.998100000000001</c:v>
                </c:pt>
                <c:pt idx="25258" formatCode="General">
                  <c:v>16.998799999999999</c:v>
                </c:pt>
                <c:pt idx="25259" formatCode="General">
                  <c:v>16.999400000000001</c:v>
                </c:pt>
                <c:pt idx="25260" formatCode="General">
                  <c:v>17.0001</c:v>
                </c:pt>
                <c:pt idx="25261" formatCode="General">
                  <c:v>17.000800000000002</c:v>
                </c:pt>
                <c:pt idx="25262" formatCode="General">
                  <c:v>17.0015</c:v>
                </c:pt>
                <c:pt idx="25263" formatCode="General">
                  <c:v>17.002099999999999</c:v>
                </c:pt>
                <c:pt idx="25264" formatCode="General">
                  <c:v>17.002800000000001</c:v>
                </c:pt>
                <c:pt idx="25265" formatCode="General">
                  <c:v>17.003499999999999</c:v>
                </c:pt>
                <c:pt idx="25266" formatCode="General">
                  <c:v>17.004100000000001</c:v>
                </c:pt>
                <c:pt idx="25267" formatCode="General">
                  <c:v>17.004799999999999</c:v>
                </c:pt>
                <c:pt idx="25268" formatCode="General">
                  <c:v>17.005500000000001</c:v>
                </c:pt>
                <c:pt idx="25269" formatCode="General">
                  <c:v>17.0062</c:v>
                </c:pt>
                <c:pt idx="25270" formatCode="General">
                  <c:v>17.006799999999998</c:v>
                </c:pt>
                <c:pt idx="25271" formatCode="General">
                  <c:v>17.0075</c:v>
                </c:pt>
                <c:pt idx="25272" formatCode="General">
                  <c:v>17.008199999999999</c:v>
                </c:pt>
                <c:pt idx="25273" formatCode="General">
                  <c:v>17.008900000000001</c:v>
                </c:pt>
                <c:pt idx="25274" formatCode="General">
                  <c:v>17.009499999999999</c:v>
                </c:pt>
                <c:pt idx="25275" formatCode="General">
                  <c:v>17.010200000000001</c:v>
                </c:pt>
                <c:pt idx="25276" formatCode="General">
                  <c:v>17.010899999999999</c:v>
                </c:pt>
                <c:pt idx="25277" formatCode="General">
                  <c:v>17.011600000000001</c:v>
                </c:pt>
                <c:pt idx="25278" formatCode="General">
                  <c:v>17.0122</c:v>
                </c:pt>
                <c:pt idx="25279" formatCode="General">
                  <c:v>17.012899999999998</c:v>
                </c:pt>
                <c:pt idx="25280" formatCode="General">
                  <c:v>17.0136</c:v>
                </c:pt>
                <c:pt idx="25281" formatCode="General">
                  <c:v>17.014199999999999</c:v>
                </c:pt>
                <c:pt idx="25282" formatCode="General">
                  <c:v>17.014900000000001</c:v>
                </c:pt>
                <c:pt idx="25283" formatCode="General">
                  <c:v>17.015599999999999</c:v>
                </c:pt>
                <c:pt idx="25284" formatCode="General">
                  <c:v>17.016300000000001</c:v>
                </c:pt>
                <c:pt idx="25285" formatCode="General">
                  <c:v>17.0169</c:v>
                </c:pt>
                <c:pt idx="25286" formatCode="General">
                  <c:v>17.017600000000002</c:v>
                </c:pt>
                <c:pt idx="25287" formatCode="General">
                  <c:v>17.0183</c:v>
                </c:pt>
                <c:pt idx="25288" formatCode="General">
                  <c:v>17.018999999999998</c:v>
                </c:pt>
                <c:pt idx="25289" formatCode="General">
                  <c:v>17.019600000000001</c:v>
                </c:pt>
                <c:pt idx="25290" formatCode="General">
                  <c:v>17.020299999999999</c:v>
                </c:pt>
                <c:pt idx="25291" formatCode="General">
                  <c:v>17.021000000000001</c:v>
                </c:pt>
                <c:pt idx="25292" formatCode="General">
                  <c:v>17.021599999999999</c:v>
                </c:pt>
                <c:pt idx="25293" formatCode="General">
                  <c:v>17.022300000000001</c:v>
                </c:pt>
                <c:pt idx="25294" formatCode="General">
                  <c:v>17.023</c:v>
                </c:pt>
                <c:pt idx="25295" formatCode="General">
                  <c:v>17.023700000000002</c:v>
                </c:pt>
                <c:pt idx="25296" formatCode="General">
                  <c:v>17.0243</c:v>
                </c:pt>
                <c:pt idx="25297" formatCode="General">
                  <c:v>17.024999999999999</c:v>
                </c:pt>
                <c:pt idx="25298" formatCode="General">
                  <c:v>17.025700000000001</c:v>
                </c:pt>
                <c:pt idx="25299" formatCode="General">
                  <c:v>17.026399999999999</c:v>
                </c:pt>
                <c:pt idx="25300" formatCode="General">
                  <c:v>17.027000000000001</c:v>
                </c:pt>
                <c:pt idx="25301" formatCode="General">
                  <c:v>17.027699999999999</c:v>
                </c:pt>
                <c:pt idx="25302" formatCode="General">
                  <c:v>17.028400000000001</c:v>
                </c:pt>
                <c:pt idx="25303" formatCode="General">
                  <c:v>17.029</c:v>
                </c:pt>
                <c:pt idx="25304" formatCode="General">
                  <c:v>17.029699999999998</c:v>
                </c:pt>
                <c:pt idx="25305" formatCode="General">
                  <c:v>17.0304</c:v>
                </c:pt>
                <c:pt idx="25306" formatCode="General">
                  <c:v>17.031099999999999</c:v>
                </c:pt>
                <c:pt idx="25307" formatCode="General">
                  <c:v>17.031700000000001</c:v>
                </c:pt>
                <c:pt idx="25308" formatCode="General">
                  <c:v>17.032399999999999</c:v>
                </c:pt>
                <c:pt idx="25309" formatCode="General">
                  <c:v>17.033100000000001</c:v>
                </c:pt>
                <c:pt idx="25310" formatCode="General">
                  <c:v>17.033799999999999</c:v>
                </c:pt>
                <c:pt idx="25311" formatCode="General">
                  <c:v>17.034400000000002</c:v>
                </c:pt>
                <c:pt idx="25312" formatCode="General">
                  <c:v>17.0351</c:v>
                </c:pt>
                <c:pt idx="25313" formatCode="General">
                  <c:v>17.035799999999998</c:v>
                </c:pt>
                <c:pt idx="25314" formatCode="General">
                  <c:v>17.0365</c:v>
                </c:pt>
                <c:pt idx="25315" formatCode="General">
                  <c:v>17.037099999999999</c:v>
                </c:pt>
                <c:pt idx="25316" formatCode="General">
                  <c:v>17.037800000000001</c:v>
                </c:pt>
                <c:pt idx="25317" formatCode="General">
                  <c:v>17.038499999999999</c:v>
                </c:pt>
                <c:pt idx="25318" formatCode="General">
                  <c:v>17.039100000000001</c:v>
                </c:pt>
                <c:pt idx="25319" formatCode="General">
                  <c:v>17.0398</c:v>
                </c:pt>
                <c:pt idx="25320" formatCode="General">
                  <c:v>17.040500000000002</c:v>
                </c:pt>
                <c:pt idx="25321" formatCode="General">
                  <c:v>17.0412</c:v>
                </c:pt>
                <c:pt idx="25322" formatCode="General">
                  <c:v>17.041799999999999</c:v>
                </c:pt>
                <c:pt idx="25323" formatCode="General">
                  <c:v>17.0425</c:v>
                </c:pt>
                <c:pt idx="25324" formatCode="General">
                  <c:v>17.043199999999999</c:v>
                </c:pt>
                <c:pt idx="25325" formatCode="General">
                  <c:v>17.043900000000001</c:v>
                </c:pt>
                <c:pt idx="25326" formatCode="General">
                  <c:v>17.044499999999999</c:v>
                </c:pt>
                <c:pt idx="25327" formatCode="General">
                  <c:v>17.045200000000001</c:v>
                </c:pt>
                <c:pt idx="25328" formatCode="General">
                  <c:v>17.0459</c:v>
                </c:pt>
                <c:pt idx="25329" formatCode="General">
                  <c:v>17.046500000000002</c:v>
                </c:pt>
                <c:pt idx="25330" formatCode="General">
                  <c:v>17.0472</c:v>
                </c:pt>
                <c:pt idx="25331" formatCode="General">
                  <c:v>17.047899999999998</c:v>
                </c:pt>
                <c:pt idx="25332" formatCode="General">
                  <c:v>17.0486</c:v>
                </c:pt>
                <c:pt idx="25333" formatCode="General">
                  <c:v>17.049199999999999</c:v>
                </c:pt>
                <c:pt idx="25334" formatCode="General">
                  <c:v>17.049900000000001</c:v>
                </c:pt>
                <c:pt idx="25335" formatCode="General">
                  <c:v>17.050599999999999</c:v>
                </c:pt>
                <c:pt idx="25336" formatCode="General">
                  <c:v>17.051300000000001</c:v>
                </c:pt>
                <c:pt idx="25337" formatCode="General">
                  <c:v>17.0519</c:v>
                </c:pt>
                <c:pt idx="25338" formatCode="General">
                  <c:v>17.052600000000002</c:v>
                </c:pt>
                <c:pt idx="25339" formatCode="General">
                  <c:v>17.0533</c:v>
                </c:pt>
                <c:pt idx="25340" formatCode="General">
                  <c:v>17.053999999999998</c:v>
                </c:pt>
                <c:pt idx="25341" formatCode="General">
                  <c:v>17.054600000000001</c:v>
                </c:pt>
                <c:pt idx="25342" formatCode="General">
                  <c:v>17.055299999999999</c:v>
                </c:pt>
                <c:pt idx="25343" formatCode="General">
                  <c:v>17.056000000000001</c:v>
                </c:pt>
                <c:pt idx="25344" formatCode="General">
                  <c:v>17.0566</c:v>
                </c:pt>
                <c:pt idx="25345" formatCode="General">
                  <c:v>17.057300000000001</c:v>
                </c:pt>
                <c:pt idx="25346" formatCode="General">
                  <c:v>17.058</c:v>
                </c:pt>
                <c:pt idx="25347" formatCode="General">
                  <c:v>17.058700000000002</c:v>
                </c:pt>
                <c:pt idx="25348" formatCode="General">
                  <c:v>17.0593</c:v>
                </c:pt>
                <c:pt idx="25349" formatCode="General">
                  <c:v>17.059999999999999</c:v>
                </c:pt>
                <c:pt idx="25350" formatCode="General">
                  <c:v>17.060700000000001</c:v>
                </c:pt>
                <c:pt idx="25351" formatCode="General">
                  <c:v>17.061399999999999</c:v>
                </c:pt>
                <c:pt idx="25352" formatCode="General">
                  <c:v>17.062000000000001</c:v>
                </c:pt>
                <c:pt idx="25353" formatCode="General">
                  <c:v>17.0627</c:v>
                </c:pt>
                <c:pt idx="25354" formatCode="General">
                  <c:v>17.063400000000001</c:v>
                </c:pt>
                <c:pt idx="25355" formatCode="General">
                  <c:v>17.064</c:v>
                </c:pt>
                <c:pt idx="25356" formatCode="General">
                  <c:v>17.064699999999998</c:v>
                </c:pt>
                <c:pt idx="25357" formatCode="General">
                  <c:v>17.0654</c:v>
                </c:pt>
                <c:pt idx="25358" formatCode="General">
                  <c:v>17.066099999999999</c:v>
                </c:pt>
                <c:pt idx="25359" formatCode="General">
                  <c:v>17.066700000000001</c:v>
                </c:pt>
                <c:pt idx="25360" formatCode="General">
                  <c:v>17.067399999999999</c:v>
                </c:pt>
                <c:pt idx="25361" formatCode="General">
                  <c:v>17.068100000000001</c:v>
                </c:pt>
                <c:pt idx="25362" formatCode="General">
                  <c:v>17.0688</c:v>
                </c:pt>
                <c:pt idx="25363" formatCode="General">
                  <c:v>17.069400000000002</c:v>
                </c:pt>
                <c:pt idx="25364" formatCode="General">
                  <c:v>17.0701</c:v>
                </c:pt>
                <c:pt idx="25365" formatCode="General">
                  <c:v>17.070799999999998</c:v>
                </c:pt>
                <c:pt idx="25366" formatCode="General">
                  <c:v>17.071400000000001</c:v>
                </c:pt>
                <c:pt idx="25367" formatCode="General">
                  <c:v>17.072099999999999</c:v>
                </c:pt>
                <c:pt idx="25368" formatCode="General">
                  <c:v>17.072800000000001</c:v>
                </c:pt>
                <c:pt idx="25369" formatCode="General">
                  <c:v>17.073499999999999</c:v>
                </c:pt>
                <c:pt idx="25370" formatCode="General">
                  <c:v>17.074100000000001</c:v>
                </c:pt>
                <c:pt idx="25371" formatCode="General">
                  <c:v>17.0748</c:v>
                </c:pt>
                <c:pt idx="25372" formatCode="General">
                  <c:v>17.075500000000002</c:v>
                </c:pt>
                <c:pt idx="25373" formatCode="General">
                  <c:v>17.0762</c:v>
                </c:pt>
                <c:pt idx="25374" formatCode="General">
                  <c:v>17.076799999999999</c:v>
                </c:pt>
                <c:pt idx="25375" formatCode="General">
                  <c:v>17.077500000000001</c:v>
                </c:pt>
                <c:pt idx="25376" formatCode="General">
                  <c:v>17.078199999999999</c:v>
                </c:pt>
                <c:pt idx="25377" formatCode="General">
                  <c:v>17.078900000000001</c:v>
                </c:pt>
                <c:pt idx="25378" formatCode="General">
                  <c:v>17.079499999999999</c:v>
                </c:pt>
                <c:pt idx="25379" formatCode="General">
                  <c:v>17.080200000000001</c:v>
                </c:pt>
                <c:pt idx="25380" formatCode="General">
                  <c:v>17.0809</c:v>
                </c:pt>
                <c:pt idx="25381" formatCode="General">
                  <c:v>17.081499999999998</c:v>
                </c:pt>
                <c:pt idx="25382" formatCode="General">
                  <c:v>17.0822</c:v>
                </c:pt>
                <c:pt idx="25383" formatCode="General">
                  <c:v>17.082899999999999</c:v>
                </c:pt>
                <c:pt idx="25384" formatCode="General">
                  <c:v>17.083600000000001</c:v>
                </c:pt>
                <c:pt idx="25385" formatCode="General">
                  <c:v>17.084199999999999</c:v>
                </c:pt>
                <c:pt idx="25386" formatCode="General">
                  <c:v>17.084900000000001</c:v>
                </c:pt>
                <c:pt idx="25387" formatCode="General">
                  <c:v>17.085599999999999</c:v>
                </c:pt>
                <c:pt idx="25388" formatCode="General">
                  <c:v>17.086300000000001</c:v>
                </c:pt>
                <c:pt idx="25389" formatCode="General">
                  <c:v>17.0869</c:v>
                </c:pt>
                <c:pt idx="25390" formatCode="General">
                  <c:v>17.087599999999998</c:v>
                </c:pt>
                <c:pt idx="25391" formatCode="General">
                  <c:v>17.0883</c:v>
                </c:pt>
                <c:pt idx="25392" formatCode="General">
                  <c:v>17.088899999999999</c:v>
                </c:pt>
                <c:pt idx="25393" formatCode="General">
                  <c:v>17.089600000000001</c:v>
                </c:pt>
                <c:pt idx="25394" formatCode="General">
                  <c:v>17.090299999999999</c:v>
                </c:pt>
                <c:pt idx="25395" formatCode="General">
                  <c:v>17.091000000000001</c:v>
                </c:pt>
                <c:pt idx="25396" formatCode="General">
                  <c:v>17.0916</c:v>
                </c:pt>
                <c:pt idx="25397" formatCode="General">
                  <c:v>17.092300000000002</c:v>
                </c:pt>
                <c:pt idx="25398" formatCode="General">
                  <c:v>17.093</c:v>
                </c:pt>
                <c:pt idx="25399" formatCode="General">
                  <c:v>17.093699999999998</c:v>
                </c:pt>
                <c:pt idx="25400" formatCode="General">
                  <c:v>17.0943</c:v>
                </c:pt>
                <c:pt idx="25401" formatCode="General">
                  <c:v>17.094999999999999</c:v>
                </c:pt>
                <c:pt idx="25402" formatCode="General">
                  <c:v>17.095700000000001</c:v>
                </c:pt>
                <c:pt idx="25403" formatCode="General">
                  <c:v>17.096299999999999</c:v>
                </c:pt>
                <c:pt idx="25404" formatCode="General">
                  <c:v>17.097000000000001</c:v>
                </c:pt>
                <c:pt idx="25405" formatCode="General">
                  <c:v>17.0977</c:v>
                </c:pt>
                <c:pt idx="25406" formatCode="General">
                  <c:v>17.098400000000002</c:v>
                </c:pt>
                <c:pt idx="25407" formatCode="General">
                  <c:v>17.099</c:v>
                </c:pt>
                <c:pt idx="25408" formatCode="General">
                  <c:v>17.099699999999999</c:v>
                </c:pt>
                <c:pt idx="25409" formatCode="General">
                  <c:v>17.1004</c:v>
                </c:pt>
                <c:pt idx="25410" formatCode="General">
                  <c:v>17.101099999999999</c:v>
                </c:pt>
                <c:pt idx="25411" formatCode="General">
                  <c:v>17.101700000000001</c:v>
                </c:pt>
                <c:pt idx="25412" formatCode="General">
                  <c:v>17.102399999999999</c:v>
                </c:pt>
                <c:pt idx="25413" formatCode="General">
                  <c:v>17.103100000000001</c:v>
                </c:pt>
                <c:pt idx="25414" formatCode="General">
                  <c:v>17.1038</c:v>
                </c:pt>
                <c:pt idx="25415" formatCode="General">
                  <c:v>17.104399999999998</c:v>
                </c:pt>
                <c:pt idx="25416" formatCode="General">
                  <c:v>17.1051</c:v>
                </c:pt>
                <c:pt idx="25417" formatCode="General">
                  <c:v>17.105799999999999</c:v>
                </c:pt>
                <c:pt idx="25418" formatCode="General">
                  <c:v>17.106400000000001</c:v>
                </c:pt>
                <c:pt idx="25419" formatCode="General">
                  <c:v>17.107099999999999</c:v>
                </c:pt>
                <c:pt idx="25420" formatCode="General">
                  <c:v>17.107800000000001</c:v>
                </c:pt>
                <c:pt idx="25421" formatCode="General">
                  <c:v>17.108499999999999</c:v>
                </c:pt>
                <c:pt idx="25422" formatCode="General">
                  <c:v>17.109100000000002</c:v>
                </c:pt>
                <c:pt idx="25423" formatCode="General">
                  <c:v>17.1098</c:v>
                </c:pt>
                <c:pt idx="25424" formatCode="General">
                  <c:v>17.110499999999998</c:v>
                </c:pt>
                <c:pt idx="25425" formatCode="General">
                  <c:v>17.1112</c:v>
                </c:pt>
                <c:pt idx="25426" formatCode="General">
                  <c:v>17.111799999999999</c:v>
                </c:pt>
                <c:pt idx="25427" formatCode="General">
                  <c:v>17.112500000000001</c:v>
                </c:pt>
                <c:pt idx="25428" formatCode="General">
                  <c:v>17.113199999999999</c:v>
                </c:pt>
                <c:pt idx="25429" formatCode="General">
                  <c:v>17.113800000000001</c:v>
                </c:pt>
                <c:pt idx="25430" formatCode="General">
                  <c:v>17.1145</c:v>
                </c:pt>
                <c:pt idx="25431" formatCode="General">
                  <c:v>17.115200000000002</c:v>
                </c:pt>
                <c:pt idx="25432" formatCode="General">
                  <c:v>17.1159</c:v>
                </c:pt>
                <c:pt idx="25433" formatCode="General">
                  <c:v>17.116499999999998</c:v>
                </c:pt>
                <c:pt idx="25434" formatCode="General">
                  <c:v>17.1172</c:v>
                </c:pt>
                <c:pt idx="25435" formatCode="General">
                  <c:v>17.117899999999999</c:v>
                </c:pt>
                <c:pt idx="25436" formatCode="General">
                  <c:v>17.118600000000001</c:v>
                </c:pt>
                <c:pt idx="25437" formatCode="General">
                  <c:v>17.119199999999999</c:v>
                </c:pt>
                <c:pt idx="25438" formatCode="General">
                  <c:v>17.119900000000001</c:v>
                </c:pt>
                <c:pt idx="25439" formatCode="General">
                  <c:v>17.1206</c:v>
                </c:pt>
                <c:pt idx="25440" formatCode="General">
                  <c:v>17.121300000000002</c:v>
                </c:pt>
                <c:pt idx="25441" formatCode="General">
                  <c:v>17.1219</c:v>
                </c:pt>
                <c:pt idx="25442" formatCode="General">
                  <c:v>17.122599999999998</c:v>
                </c:pt>
                <c:pt idx="25443" formatCode="General">
                  <c:v>17.1233</c:v>
                </c:pt>
                <c:pt idx="25444" formatCode="General">
                  <c:v>17.123899999999999</c:v>
                </c:pt>
                <c:pt idx="25445" formatCode="General">
                  <c:v>17.124600000000001</c:v>
                </c:pt>
                <c:pt idx="25446" formatCode="General">
                  <c:v>17.125299999999999</c:v>
                </c:pt>
                <c:pt idx="25447" formatCode="General">
                  <c:v>17.126000000000001</c:v>
                </c:pt>
                <c:pt idx="25448" formatCode="General">
                  <c:v>17.1266</c:v>
                </c:pt>
                <c:pt idx="25449" formatCode="General">
                  <c:v>17.127300000000002</c:v>
                </c:pt>
                <c:pt idx="25450" formatCode="General">
                  <c:v>17.128</c:v>
                </c:pt>
                <c:pt idx="25451" formatCode="General">
                  <c:v>17.128699999999998</c:v>
                </c:pt>
                <c:pt idx="25452" formatCode="General">
                  <c:v>17.129300000000001</c:v>
                </c:pt>
                <c:pt idx="25453" formatCode="General">
                  <c:v>17.13</c:v>
                </c:pt>
                <c:pt idx="25454" formatCode="General">
                  <c:v>17.130700000000001</c:v>
                </c:pt>
                <c:pt idx="25455" formatCode="General">
                  <c:v>17.1313</c:v>
                </c:pt>
                <c:pt idx="25456" formatCode="General">
                  <c:v>17.132000000000001</c:v>
                </c:pt>
                <c:pt idx="25457" formatCode="General">
                  <c:v>17.1327</c:v>
                </c:pt>
                <c:pt idx="25458" formatCode="General">
                  <c:v>17.133400000000002</c:v>
                </c:pt>
                <c:pt idx="25459" formatCode="General">
                  <c:v>17.134</c:v>
                </c:pt>
                <c:pt idx="25460" formatCode="General">
                  <c:v>17.134699999999999</c:v>
                </c:pt>
                <c:pt idx="25461" formatCode="General">
                  <c:v>17.135400000000001</c:v>
                </c:pt>
                <c:pt idx="25462" formatCode="General">
                  <c:v>17.136099999999999</c:v>
                </c:pt>
                <c:pt idx="25463" formatCode="General">
                  <c:v>17.136700000000001</c:v>
                </c:pt>
                <c:pt idx="25464" formatCode="General">
                  <c:v>17.1374</c:v>
                </c:pt>
                <c:pt idx="25465" formatCode="General">
                  <c:v>17.138100000000001</c:v>
                </c:pt>
                <c:pt idx="25466" formatCode="General">
                  <c:v>17.1387</c:v>
                </c:pt>
                <c:pt idx="25467" formatCode="General">
                  <c:v>17.139399999999998</c:v>
                </c:pt>
                <c:pt idx="25468" formatCode="General">
                  <c:v>17.1401</c:v>
                </c:pt>
                <c:pt idx="25469" formatCode="General">
                  <c:v>17.140799999999999</c:v>
                </c:pt>
                <c:pt idx="25470" formatCode="General">
                  <c:v>17.141400000000001</c:v>
                </c:pt>
                <c:pt idx="25471" formatCode="General">
                  <c:v>17.142099999999999</c:v>
                </c:pt>
                <c:pt idx="25472" formatCode="General">
                  <c:v>17.142800000000001</c:v>
                </c:pt>
                <c:pt idx="25473" formatCode="General">
                  <c:v>17.1435</c:v>
                </c:pt>
                <c:pt idx="25474" formatCode="General">
                  <c:v>17.144100000000002</c:v>
                </c:pt>
                <c:pt idx="25475" formatCode="General">
                  <c:v>17.1448</c:v>
                </c:pt>
                <c:pt idx="25476" formatCode="General">
                  <c:v>17.145499999999998</c:v>
                </c:pt>
                <c:pt idx="25477" formatCode="General">
                  <c:v>17.1462</c:v>
                </c:pt>
                <c:pt idx="25478" formatCode="General">
                  <c:v>17.146799999999999</c:v>
                </c:pt>
                <c:pt idx="25479" formatCode="General">
                  <c:v>17.147500000000001</c:v>
                </c:pt>
                <c:pt idx="25480" formatCode="General">
                  <c:v>17.148199999999999</c:v>
                </c:pt>
                <c:pt idx="25481" formatCode="General">
                  <c:v>17.148800000000001</c:v>
                </c:pt>
                <c:pt idx="25482" formatCode="General">
                  <c:v>17.1495</c:v>
                </c:pt>
                <c:pt idx="25483" formatCode="General">
                  <c:v>17.150200000000002</c:v>
                </c:pt>
                <c:pt idx="25484" formatCode="General">
                  <c:v>17.1509</c:v>
                </c:pt>
                <c:pt idx="25485" formatCode="General">
                  <c:v>17.151499999999999</c:v>
                </c:pt>
                <c:pt idx="25486" formatCode="General">
                  <c:v>17.152200000000001</c:v>
                </c:pt>
                <c:pt idx="25487" formatCode="General">
                  <c:v>17.152899999999999</c:v>
                </c:pt>
                <c:pt idx="25488" formatCode="General">
                  <c:v>17.153600000000001</c:v>
                </c:pt>
                <c:pt idx="25489" formatCode="General">
                  <c:v>17.154199999999999</c:v>
                </c:pt>
                <c:pt idx="25490" formatCode="General">
                  <c:v>17.154900000000001</c:v>
                </c:pt>
                <c:pt idx="25491" formatCode="General">
                  <c:v>17.1556</c:v>
                </c:pt>
                <c:pt idx="25492" formatCode="General">
                  <c:v>17.156199999999998</c:v>
                </c:pt>
                <c:pt idx="25493" formatCode="General">
                  <c:v>17.1569</c:v>
                </c:pt>
                <c:pt idx="25494" formatCode="General">
                  <c:v>17.157599999999999</c:v>
                </c:pt>
                <c:pt idx="25495" formatCode="General">
                  <c:v>17.158300000000001</c:v>
                </c:pt>
                <c:pt idx="25496" formatCode="General">
                  <c:v>17.158899999999999</c:v>
                </c:pt>
                <c:pt idx="25497" formatCode="General">
                  <c:v>17.159600000000001</c:v>
                </c:pt>
                <c:pt idx="25498" formatCode="General">
                  <c:v>17.160299999999999</c:v>
                </c:pt>
                <c:pt idx="25499" formatCode="General">
                  <c:v>17.161000000000001</c:v>
                </c:pt>
                <c:pt idx="25500" formatCode="General">
                  <c:v>17.1616</c:v>
                </c:pt>
                <c:pt idx="25501" formatCode="General">
                  <c:v>17.162299999999998</c:v>
                </c:pt>
                <c:pt idx="25502" formatCode="General">
                  <c:v>17.163</c:v>
                </c:pt>
                <c:pt idx="25503" formatCode="General">
                  <c:v>17.163699999999999</c:v>
                </c:pt>
                <c:pt idx="25504" formatCode="General">
                  <c:v>17.164300000000001</c:v>
                </c:pt>
                <c:pt idx="25505" formatCode="General">
                  <c:v>17.164999999999999</c:v>
                </c:pt>
                <c:pt idx="25506" formatCode="General">
                  <c:v>17.165700000000001</c:v>
                </c:pt>
                <c:pt idx="25507" formatCode="General">
                  <c:v>17.1663</c:v>
                </c:pt>
                <c:pt idx="25508" formatCode="General">
                  <c:v>17.167000000000002</c:v>
                </c:pt>
                <c:pt idx="25509" formatCode="General">
                  <c:v>17.1677</c:v>
                </c:pt>
                <c:pt idx="25510" formatCode="General">
                  <c:v>17.168399999999998</c:v>
                </c:pt>
                <c:pt idx="25511" formatCode="General">
                  <c:v>17.169</c:v>
                </c:pt>
                <c:pt idx="25512" formatCode="General">
                  <c:v>17.169699999999999</c:v>
                </c:pt>
                <c:pt idx="25513" formatCode="General">
                  <c:v>17.170400000000001</c:v>
                </c:pt>
                <c:pt idx="25514" formatCode="General">
                  <c:v>17.171099999999999</c:v>
                </c:pt>
                <c:pt idx="25515" formatCode="General">
                  <c:v>17.171700000000001</c:v>
                </c:pt>
                <c:pt idx="25516" formatCode="General">
                  <c:v>17.1724</c:v>
                </c:pt>
                <c:pt idx="25517" formatCode="General">
                  <c:v>17.173100000000002</c:v>
                </c:pt>
                <c:pt idx="25518" formatCode="General">
                  <c:v>17.1737</c:v>
                </c:pt>
                <c:pt idx="25519" formatCode="General">
                  <c:v>17.174399999999999</c:v>
                </c:pt>
                <c:pt idx="25520" formatCode="General">
                  <c:v>17.1751</c:v>
                </c:pt>
                <c:pt idx="25521" formatCode="General">
                  <c:v>17.175799999999999</c:v>
                </c:pt>
                <c:pt idx="25522" formatCode="General">
                  <c:v>17.176400000000001</c:v>
                </c:pt>
                <c:pt idx="25523" formatCode="General">
                  <c:v>17.177099999999999</c:v>
                </c:pt>
                <c:pt idx="25524" formatCode="General">
                  <c:v>17.177800000000001</c:v>
                </c:pt>
                <c:pt idx="25525" formatCode="General">
                  <c:v>17.1785</c:v>
                </c:pt>
                <c:pt idx="25526" formatCode="General">
                  <c:v>17.179099999999998</c:v>
                </c:pt>
                <c:pt idx="25527" formatCode="General">
                  <c:v>17.1798</c:v>
                </c:pt>
                <c:pt idx="25528" formatCode="General">
                  <c:v>17.180499999999999</c:v>
                </c:pt>
                <c:pt idx="25529" formatCode="General">
                  <c:v>17.181100000000001</c:v>
                </c:pt>
                <c:pt idx="25530" formatCode="General">
                  <c:v>17.181799999999999</c:v>
                </c:pt>
                <c:pt idx="25531" formatCode="General">
                  <c:v>17.182500000000001</c:v>
                </c:pt>
                <c:pt idx="25532" formatCode="General">
                  <c:v>17.183199999999999</c:v>
                </c:pt>
                <c:pt idx="25533" formatCode="General">
                  <c:v>17.183800000000002</c:v>
                </c:pt>
                <c:pt idx="25534" formatCode="General">
                  <c:v>17.1845</c:v>
                </c:pt>
                <c:pt idx="25535" formatCode="General">
                  <c:v>17.185199999999998</c:v>
                </c:pt>
                <c:pt idx="25536" formatCode="General">
                  <c:v>17.1859</c:v>
                </c:pt>
                <c:pt idx="25537" formatCode="General">
                  <c:v>17.186499999999999</c:v>
                </c:pt>
                <c:pt idx="25538" formatCode="General">
                  <c:v>17.187200000000001</c:v>
                </c:pt>
                <c:pt idx="25539" formatCode="General">
                  <c:v>17.187899999999999</c:v>
                </c:pt>
                <c:pt idx="25540" formatCode="General">
                  <c:v>17.188600000000001</c:v>
                </c:pt>
                <c:pt idx="25541" formatCode="General">
                  <c:v>17.1892</c:v>
                </c:pt>
                <c:pt idx="25542" formatCode="General">
                  <c:v>17.189900000000002</c:v>
                </c:pt>
                <c:pt idx="25543" formatCode="General">
                  <c:v>17.1906</c:v>
                </c:pt>
                <c:pt idx="25544" formatCode="General">
                  <c:v>17.191199999999998</c:v>
                </c:pt>
                <c:pt idx="25545" formatCode="General">
                  <c:v>17.1919</c:v>
                </c:pt>
                <c:pt idx="25546" formatCode="General">
                  <c:v>17.192599999999999</c:v>
                </c:pt>
                <c:pt idx="25547" formatCode="General">
                  <c:v>17.193300000000001</c:v>
                </c:pt>
                <c:pt idx="25548" formatCode="General">
                  <c:v>17.193899999999999</c:v>
                </c:pt>
                <c:pt idx="25549" formatCode="General">
                  <c:v>17.194600000000001</c:v>
                </c:pt>
                <c:pt idx="25550" formatCode="General">
                  <c:v>17.1953</c:v>
                </c:pt>
                <c:pt idx="25551" formatCode="General">
                  <c:v>17.196000000000002</c:v>
                </c:pt>
                <c:pt idx="25552" formatCode="General">
                  <c:v>17.1966</c:v>
                </c:pt>
                <c:pt idx="25553" formatCode="General">
                  <c:v>17.197299999999998</c:v>
                </c:pt>
                <c:pt idx="25554" formatCode="General">
                  <c:v>17.198</c:v>
                </c:pt>
                <c:pt idx="25555" formatCode="General">
                  <c:v>17.198599999999999</c:v>
                </c:pt>
                <c:pt idx="25556" formatCode="General">
                  <c:v>17.199300000000001</c:v>
                </c:pt>
                <c:pt idx="25557" formatCode="General">
                  <c:v>17.2</c:v>
                </c:pt>
                <c:pt idx="25558" formatCode="General">
                  <c:v>17.200700000000001</c:v>
                </c:pt>
                <c:pt idx="25559" formatCode="General">
                  <c:v>17.2013</c:v>
                </c:pt>
                <c:pt idx="25560" formatCode="General">
                  <c:v>17.202000000000002</c:v>
                </c:pt>
                <c:pt idx="25561" formatCode="General">
                  <c:v>17.2027</c:v>
                </c:pt>
                <c:pt idx="25562" formatCode="General">
                  <c:v>17.203399999999998</c:v>
                </c:pt>
                <c:pt idx="25563" formatCode="General">
                  <c:v>17.204000000000001</c:v>
                </c:pt>
                <c:pt idx="25564" formatCode="General">
                  <c:v>17.204699999999999</c:v>
                </c:pt>
                <c:pt idx="25565" formatCode="General">
                  <c:v>17.205400000000001</c:v>
                </c:pt>
                <c:pt idx="25566" formatCode="General">
                  <c:v>17.206</c:v>
                </c:pt>
                <c:pt idx="25567" formatCode="General">
                  <c:v>17.206700000000001</c:v>
                </c:pt>
                <c:pt idx="25568" formatCode="General">
                  <c:v>17.2074</c:v>
                </c:pt>
                <c:pt idx="25569" formatCode="General">
                  <c:v>17.208100000000002</c:v>
                </c:pt>
                <c:pt idx="25570" formatCode="General">
                  <c:v>17.2087</c:v>
                </c:pt>
                <c:pt idx="25571" formatCode="General">
                  <c:v>17.209399999999999</c:v>
                </c:pt>
                <c:pt idx="25572" formatCode="General">
                  <c:v>17.210100000000001</c:v>
                </c:pt>
                <c:pt idx="25573" formatCode="General">
                  <c:v>17.210799999999999</c:v>
                </c:pt>
                <c:pt idx="25574" formatCode="General">
                  <c:v>17.211400000000001</c:v>
                </c:pt>
                <c:pt idx="25575" formatCode="General">
                  <c:v>17.2121</c:v>
                </c:pt>
                <c:pt idx="25576" formatCode="General">
                  <c:v>17.212800000000001</c:v>
                </c:pt>
                <c:pt idx="25577" formatCode="General">
                  <c:v>17.2135</c:v>
                </c:pt>
                <c:pt idx="25578" formatCode="General">
                  <c:v>17.214099999999998</c:v>
                </c:pt>
                <c:pt idx="25579" formatCode="General">
                  <c:v>17.2148</c:v>
                </c:pt>
                <c:pt idx="25580" formatCode="General">
                  <c:v>17.215499999999999</c:v>
                </c:pt>
                <c:pt idx="25581" formatCode="General">
                  <c:v>17.216100000000001</c:v>
                </c:pt>
                <c:pt idx="25582" formatCode="General">
                  <c:v>17.216799999999999</c:v>
                </c:pt>
                <c:pt idx="25583" formatCode="General">
                  <c:v>17.217500000000001</c:v>
                </c:pt>
                <c:pt idx="25584" formatCode="General">
                  <c:v>17.2182</c:v>
                </c:pt>
                <c:pt idx="25585" formatCode="General">
                  <c:v>17.218800000000002</c:v>
                </c:pt>
                <c:pt idx="25586" formatCode="General">
                  <c:v>17.2195</c:v>
                </c:pt>
                <c:pt idx="25587" formatCode="General">
                  <c:v>17.220199999999998</c:v>
                </c:pt>
                <c:pt idx="25588" formatCode="General">
                  <c:v>17.2209</c:v>
                </c:pt>
                <c:pt idx="25589" formatCode="General">
                  <c:v>17.221499999999999</c:v>
                </c:pt>
                <c:pt idx="25590" formatCode="General">
                  <c:v>17.222200000000001</c:v>
                </c:pt>
                <c:pt idx="25591" formatCode="General">
                  <c:v>17.222899999999999</c:v>
                </c:pt>
                <c:pt idx="25592" formatCode="General">
                  <c:v>17.223500000000001</c:v>
                </c:pt>
                <c:pt idx="25593" formatCode="General">
                  <c:v>17.2242</c:v>
                </c:pt>
                <c:pt idx="25594" formatCode="General">
                  <c:v>17.224900000000002</c:v>
                </c:pt>
                <c:pt idx="25595" formatCode="General">
                  <c:v>17.2256</c:v>
                </c:pt>
                <c:pt idx="25596" formatCode="General">
                  <c:v>17.226199999999999</c:v>
                </c:pt>
                <c:pt idx="25597" formatCode="General">
                  <c:v>17.226900000000001</c:v>
                </c:pt>
                <c:pt idx="25598" formatCode="General">
                  <c:v>17.227599999999999</c:v>
                </c:pt>
                <c:pt idx="25599" formatCode="General">
                  <c:v>17.228300000000001</c:v>
                </c:pt>
                <c:pt idx="25600" formatCode="General">
                  <c:v>17.228899999999999</c:v>
                </c:pt>
                <c:pt idx="25601" formatCode="General">
                  <c:v>17.229600000000001</c:v>
                </c:pt>
                <c:pt idx="25602" formatCode="General">
                  <c:v>17.2303</c:v>
                </c:pt>
                <c:pt idx="25603" formatCode="General">
                  <c:v>17.231000000000002</c:v>
                </c:pt>
                <c:pt idx="25604" formatCode="General">
                  <c:v>17.2316</c:v>
                </c:pt>
                <c:pt idx="25605" formatCode="General">
                  <c:v>17.232299999999999</c:v>
                </c:pt>
                <c:pt idx="25606" formatCode="General">
                  <c:v>17.233000000000001</c:v>
                </c:pt>
                <c:pt idx="25607" formatCode="General">
                  <c:v>17.233599999999999</c:v>
                </c:pt>
                <c:pt idx="25608" formatCode="General">
                  <c:v>17.234300000000001</c:v>
                </c:pt>
                <c:pt idx="25609" formatCode="General">
                  <c:v>17.234999999999999</c:v>
                </c:pt>
                <c:pt idx="25610" formatCode="General">
                  <c:v>17.235700000000001</c:v>
                </c:pt>
                <c:pt idx="25611" formatCode="General">
                  <c:v>17.2363</c:v>
                </c:pt>
                <c:pt idx="25612" formatCode="General">
                  <c:v>17.236999999999998</c:v>
                </c:pt>
                <c:pt idx="25613" formatCode="General">
                  <c:v>17.2377</c:v>
                </c:pt>
                <c:pt idx="25614" formatCode="General">
                  <c:v>17.238399999999999</c:v>
                </c:pt>
                <c:pt idx="25615" formatCode="General">
                  <c:v>17.239000000000001</c:v>
                </c:pt>
                <c:pt idx="25616" formatCode="General">
                  <c:v>17.239699999999999</c:v>
                </c:pt>
                <c:pt idx="25617" formatCode="General">
                  <c:v>17.240400000000001</c:v>
                </c:pt>
                <c:pt idx="25618" formatCode="General">
                  <c:v>17.241</c:v>
                </c:pt>
                <c:pt idx="25619" formatCode="General">
                  <c:v>17.241700000000002</c:v>
                </c:pt>
                <c:pt idx="25620" formatCode="General">
                  <c:v>17.2424</c:v>
                </c:pt>
                <c:pt idx="25621" formatCode="General">
                  <c:v>17.243099999999998</c:v>
                </c:pt>
                <c:pt idx="25622" formatCode="General">
                  <c:v>17.2437</c:v>
                </c:pt>
                <c:pt idx="25623" formatCode="General">
                  <c:v>17.244399999999999</c:v>
                </c:pt>
                <c:pt idx="25624" formatCode="General">
                  <c:v>17.245100000000001</c:v>
                </c:pt>
                <c:pt idx="25625" formatCode="General">
                  <c:v>17.245799999999999</c:v>
                </c:pt>
                <c:pt idx="25626" formatCode="General">
                  <c:v>17.246400000000001</c:v>
                </c:pt>
                <c:pt idx="25627" formatCode="General">
                  <c:v>17.2471</c:v>
                </c:pt>
                <c:pt idx="25628" formatCode="General">
                  <c:v>17.247800000000002</c:v>
                </c:pt>
                <c:pt idx="25629" formatCode="General">
                  <c:v>17.2484</c:v>
                </c:pt>
                <c:pt idx="25630" formatCode="General">
                  <c:v>17.249099999999999</c:v>
                </c:pt>
                <c:pt idx="25631" formatCode="General">
                  <c:v>17.2498</c:v>
                </c:pt>
                <c:pt idx="25632" formatCode="General">
                  <c:v>17.250499999999999</c:v>
                </c:pt>
                <c:pt idx="25633" formatCode="General">
                  <c:v>17.251100000000001</c:v>
                </c:pt>
                <c:pt idx="25634" formatCode="General">
                  <c:v>17.251799999999999</c:v>
                </c:pt>
                <c:pt idx="25635" formatCode="General">
                  <c:v>17.252500000000001</c:v>
                </c:pt>
                <c:pt idx="25636" formatCode="General">
                  <c:v>17.2532</c:v>
                </c:pt>
                <c:pt idx="25637" formatCode="General">
                  <c:v>17.253799999999998</c:v>
                </c:pt>
                <c:pt idx="25638" formatCode="General">
                  <c:v>17.2545</c:v>
                </c:pt>
                <c:pt idx="25639" formatCode="General">
                  <c:v>17.255199999999999</c:v>
                </c:pt>
                <c:pt idx="25640" formatCode="General">
                  <c:v>17.2559</c:v>
                </c:pt>
                <c:pt idx="25641" formatCode="General">
                  <c:v>17.256499999999999</c:v>
                </c:pt>
                <c:pt idx="25642" formatCode="General">
                  <c:v>17.257200000000001</c:v>
                </c:pt>
                <c:pt idx="25643" formatCode="General">
                  <c:v>17.257899999999999</c:v>
                </c:pt>
                <c:pt idx="25644" formatCode="General">
                  <c:v>17.258500000000002</c:v>
                </c:pt>
                <c:pt idx="25645" formatCode="General">
                  <c:v>17.2592</c:v>
                </c:pt>
                <c:pt idx="25646" formatCode="General">
                  <c:v>17.259899999999998</c:v>
                </c:pt>
                <c:pt idx="25647" formatCode="General">
                  <c:v>17.2606</c:v>
                </c:pt>
                <c:pt idx="25648" formatCode="General">
                  <c:v>17.261199999999999</c:v>
                </c:pt>
                <c:pt idx="25649" formatCode="General">
                  <c:v>17.261900000000001</c:v>
                </c:pt>
                <c:pt idx="25650" formatCode="General">
                  <c:v>17.262599999999999</c:v>
                </c:pt>
                <c:pt idx="25651" formatCode="General">
                  <c:v>17.263300000000001</c:v>
                </c:pt>
                <c:pt idx="25652" formatCode="General">
                  <c:v>17.2639</c:v>
                </c:pt>
                <c:pt idx="25653" formatCode="General">
                  <c:v>17.264600000000002</c:v>
                </c:pt>
                <c:pt idx="25654" formatCode="General">
                  <c:v>17.2653</c:v>
                </c:pt>
                <c:pt idx="25655" formatCode="General">
                  <c:v>17.265899999999998</c:v>
                </c:pt>
                <c:pt idx="25656" formatCode="General">
                  <c:v>17.2666</c:v>
                </c:pt>
                <c:pt idx="25657" formatCode="General">
                  <c:v>17.267299999999999</c:v>
                </c:pt>
                <c:pt idx="25658" formatCode="General">
                  <c:v>17.268000000000001</c:v>
                </c:pt>
                <c:pt idx="25659" formatCode="General">
                  <c:v>17.268599999999999</c:v>
                </c:pt>
                <c:pt idx="25660" formatCode="General">
                  <c:v>17.269300000000001</c:v>
                </c:pt>
                <c:pt idx="25661" formatCode="General">
                  <c:v>17.27</c:v>
                </c:pt>
                <c:pt idx="25662" formatCode="General">
                  <c:v>17.270700000000001</c:v>
                </c:pt>
                <c:pt idx="25663" formatCode="General">
                  <c:v>17.2713</c:v>
                </c:pt>
                <c:pt idx="25664" formatCode="General">
                  <c:v>17.271999999999998</c:v>
                </c:pt>
                <c:pt idx="25665" formatCode="General">
                  <c:v>17.2727</c:v>
                </c:pt>
                <c:pt idx="25666" formatCode="General">
                  <c:v>17.273399999999999</c:v>
                </c:pt>
                <c:pt idx="25667" formatCode="General">
                  <c:v>17.274000000000001</c:v>
                </c:pt>
                <c:pt idx="25668" formatCode="General">
                  <c:v>17.274699999999999</c:v>
                </c:pt>
                <c:pt idx="25669" formatCode="General">
                  <c:v>17.275400000000001</c:v>
                </c:pt>
                <c:pt idx="25670" formatCode="General">
                  <c:v>17.276</c:v>
                </c:pt>
                <c:pt idx="25671" formatCode="General">
                  <c:v>17.276700000000002</c:v>
                </c:pt>
                <c:pt idx="25672" formatCode="General">
                  <c:v>17.2774</c:v>
                </c:pt>
                <c:pt idx="25673" formatCode="General">
                  <c:v>17.278099999999998</c:v>
                </c:pt>
                <c:pt idx="25674" formatCode="General">
                  <c:v>17.278700000000001</c:v>
                </c:pt>
                <c:pt idx="25675" formatCode="General">
                  <c:v>17.279399999999999</c:v>
                </c:pt>
                <c:pt idx="25676" formatCode="General">
                  <c:v>17.280100000000001</c:v>
                </c:pt>
                <c:pt idx="25677" formatCode="General">
                  <c:v>17.280799999999999</c:v>
                </c:pt>
                <c:pt idx="25678" formatCode="General">
                  <c:v>17.281400000000001</c:v>
                </c:pt>
                <c:pt idx="25679" formatCode="General">
                  <c:v>17.2821</c:v>
                </c:pt>
                <c:pt idx="25680" formatCode="General">
                  <c:v>17.282800000000002</c:v>
                </c:pt>
                <c:pt idx="25681" formatCode="General">
                  <c:v>17.2834</c:v>
                </c:pt>
                <c:pt idx="25682" formatCode="General">
                  <c:v>17.284099999999999</c:v>
                </c:pt>
                <c:pt idx="25683" formatCode="General">
                  <c:v>17.284800000000001</c:v>
                </c:pt>
                <c:pt idx="25684" formatCode="General">
                  <c:v>17.285499999999999</c:v>
                </c:pt>
                <c:pt idx="25685" formatCode="General">
                  <c:v>17.286100000000001</c:v>
                </c:pt>
                <c:pt idx="25686" formatCode="General">
                  <c:v>17.286799999999999</c:v>
                </c:pt>
                <c:pt idx="25687" formatCode="General">
                  <c:v>17.287500000000001</c:v>
                </c:pt>
                <c:pt idx="25688" formatCode="General">
                  <c:v>17.2882</c:v>
                </c:pt>
                <c:pt idx="25689" formatCode="General">
                  <c:v>17.288799999999998</c:v>
                </c:pt>
                <c:pt idx="25690" formatCode="General">
                  <c:v>17.2895</c:v>
                </c:pt>
                <c:pt idx="25691" formatCode="General">
                  <c:v>17.290199999999999</c:v>
                </c:pt>
                <c:pt idx="25692" formatCode="General">
                  <c:v>17.290800000000001</c:v>
                </c:pt>
                <c:pt idx="25693" formatCode="General">
                  <c:v>17.291499999999999</c:v>
                </c:pt>
                <c:pt idx="25694" formatCode="General">
                  <c:v>17.292200000000001</c:v>
                </c:pt>
                <c:pt idx="25695" formatCode="General">
                  <c:v>17.292899999999999</c:v>
                </c:pt>
                <c:pt idx="25696" formatCode="General">
                  <c:v>17.293500000000002</c:v>
                </c:pt>
                <c:pt idx="25697" formatCode="General">
                  <c:v>17.2942</c:v>
                </c:pt>
                <c:pt idx="25698" formatCode="General">
                  <c:v>17.294899999999998</c:v>
                </c:pt>
                <c:pt idx="25699" formatCode="General">
                  <c:v>17.2956</c:v>
                </c:pt>
                <c:pt idx="25700" formatCode="General">
                  <c:v>17.296199999999999</c:v>
                </c:pt>
                <c:pt idx="25701" formatCode="General">
                  <c:v>17.296900000000001</c:v>
                </c:pt>
                <c:pt idx="25702" formatCode="General">
                  <c:v>17.297599999999999</c:v>
                </c:pt>
                <c:pt idx="25703" formatCode="General">
                  <c:v>17.298300000000001</c:v>
                </c:pt>
                <c:pt idx="25704" formatCode="General">
                  <c:v>17.2989</c:v>
                </c:pt>
                <c:pt idx="25705" formatCode="General">
                  <c:v>17.299600000000002</c:v>
                </c:pt>
                <c:pt idx="25706" formatCode="General">
                  <c:v>17.3003</c:v>
                </c:pt>
                <c:pt idx="25707" formatCode="General">
                  <c:v>17.300899999999999</c:v>
                </c:pt>
                <c:pt idx="25708" formatCode="General">
                  <c:v>17.301600000000001</c:v>
                </c:pt>
                <c:pt idx="25709" formatCode="General">
                  <c:v>17.302299999999999</c:v>
                </c:pt>
                <c:pt idx="25710" formatCode="General">
                  <c:v>17.303000000000001</c:v>
                </c:pt>
                <c:pt idx="25711" formatCode="General">
                  <c:v>17.303599999999999</c:v>
                </c:pt>
                <c:pt idx="25712" formatCode="General">
                  <c:v>17.304300000000001</c:v>
                </c:pt>
                <c:pt idx="25713" formatCode="General">
                  <c:v>17.305</c:v>
                </c:pt>
                <c:pt idx="25714" formatCode="General">
                  <c:v>17.305700000000002</c:v>
                </c:pt>
                <c:pt idx="25715" formatCode="General">
                  <c:v>17.3063</c:v>
                </c:pt>
                <c:pt idx="25716" formatCode="General">
                  <c:v>17.306999999999999</c:v>
                </c:pt>
                <c:pt idx="25717" formatCode="General">
                  <c:v>17.307700000000001</c:v>
                </c:pt>
                <c:pt idx="25718" formatCode="General">
                  <c:v>17.308299999999999</c:v>
                </c:pt>
                <c:pt idx="25719" formatCode="General">
                  <c:v>17.309000000000001</c:v>
                </c:pt>
                <c:pt idx="25720" formatCode="General">
                  <c:v>17.309699999999999</c:v>
                </c:pt>
                <c:pt idx="25721" formatCode="General">
                  <c:v>17.310400000000001</c:v>
                </c:pt>
                <c:pt idx="25722" formatCode="General">
                  <c:v>17.311</c:v>
                </c:pt>
                <c:pt idx="25723" formatCode="General">
                  <c:v>17.311699999999998</c:v>
                </c:pt>
                <c:pt idx="25724" formatCode="General">
                  <c:v>17.3124</c:v>
                </c:pt>
                <c:pt idx="25725" formatCode="General">
                  <c:v>17.313099999999999</c:v>
                </c:pt>
                <c:pt idx="25726" formatCode="General">
                  <c:v>17.313700000000001</c:v>
                </c:pt>
                <c:pt idx="25727" formatCode="General">
                  <c:v>17.314399999999999</c:v>
                </c:pt>
                <c:pt idx="25728" formatCode="General">
                  <c:v>17.315100000000001</c:v>
                </c:pt>
                <c:pt idx="25729" formatCode="General">
                  <c:v>17.3157</c:v>
                </c:pt>
                <c:pt idx="25730" formatCode="General">
                  <c:v>17.316400000000002</c:v>
                </c:pt>
                <c:pt idx="25731" formatCode="General">
                  <c:v>17.3171</c:v>
                </c:pt>
                <c:pt idx="25732" formatCode="General">
                  <c:v>17.317799999999998</c:v>
                </c:pt>
                <c:pt idx="25733" formatCode="General">
                  <c:v>17.3184</c:v>
                </c:pt>
                <c:pt idx="25734" formatCode="General">
                  <c:v>17.319099999999999</c:v>
                </c:pt>
                <c:pt idx="25735" formatCode="General">
                  <c:v>17.319800000000001</c:v>
                </c:pt>
                <c:pt idx="25736" formatCode="General">
                  <c:v>17.320499999999999</c:v>
                </c:pt>
                <c:pt idx="25737" formatCode="General">
                  <c:v>17.321100000000001</c:v>
                </c:pt>
                <c:pt idx="25738" formatCode="General">
                  <c:v>17.3218</c:v>
                </c:pt>
                <c:pt idx="25739" formatCode="General">
                  <c:v>17.322500000000002</c:v>
                </c:pt>
                <c:pt idx="25740" formatCode="General">
                  <c:v>17.3232</c:v>
                </c:pt>
                <c:pt idx="25741" formatCode="General">
                  <c:v>17.323799999999999</c:v>
                </c:pt>
                <c:pt idx="25742" formatCode="General">
                  <c:v>17.3245</c:v>
                </c:pt>
                <c:pt idx="25743" formatCode="General">
                  <c:v>17.325199999999999</c:v>
                </c:pt>
                <c:pt idx="25744" formatCode="General">
                  <c:v>17.325800000000001</c:v>
                </c:pt>
                <c:pt idx="25745" formatCode="General">
                  <c:v>17.326499999999999</c:v>
                </c:pt>
                <c:pt idx="25746" formatCode="General">
                  <c:v>17.327200000000001</c:v>
                </c:pt>
                <c:pt idx="25747" formatCode="General">
                  <c:v>17.3279</c:v>
                </c:pt>
                <c:pt idx="25748" formatCode="General">
                  <c:v>17.328499999999998</c:v>
                </c:pt>
                <c:pt idx="25749" formatCode="General">
                  <c:v>17.3292</c:v>
                </c:pt>
                <c:pt idx="25750" formatCode="General">
                  <c:v>17.329899999999999</c:v>
                </c:pt>
                <c:pt idx="25751" formatCode="General">
                  <c:v>17.3306</c:v>
                </c:pt>
                <c:pt idx="25752" formatCode="General">
                  <c:v>17.331199999999999</c:v>
                </c:pt>
                <c:pt idx="25753" formatCode="General">
                  <c:v>17.331900000000001</c:v>
                </c:pt>
                <c:pt idx="25754" formatCode="General">
                  <c:v>17.332599999999999</c:v>
                </c:pt>
                <c:pt idx="25755" formatCode="General">
                  <c:v>17.333200000000001</c:v>
                </c:pt>
                <c:pt idx="25756" formatCode="General">
                  <c:v>17.3339</c:v>
                </c:pt>
                <c:pt idx="25757" formatCode="General">
                  <c:v>17.334599999999998</c:v>
                </c:pt>
                <c:pt idx="25758" formatCode="General">
                  <c:v>17.3353</c:v>
                </c:pt>
                <c:pt idx="25759" formatCode="General">
                  <c:v>17.335899999999999</c:v>
                </c:pt>
                <c:pt idx="25760" formatCode="General">
                  <c:v>17.336600000000001</c:v>
                </c:pt>
                <c:pt idx="25761" formatCode="General">
                  <c:v>17.337299999999999</c:v>
                </c:pt>
                <c:pt idx="25762" formatCode="General">
                  <c:v>17.338000000000001</c:v>
                </c:pt>
                <c:pt idx="25763" formatCode="General">
                  <c:v>17.3386</c:v>
                </c:pt>
                <c:pt idx="25764" formatCode="General">
                  <c:v>17.339300000000001</c:v>
                </c:pt>
                <c:pt idx="25765" formatCode="General">
                  <c:v>17.34</c:v>
                </c:pt>
                <c:pt idx="25766" formatCode="General">
                  <c:v>17.340699999999998</c:v>
                </c:pt>
                <c:pt idx="25767" formatCode="General">
                  <c:v>17.3413</c:v>
                </c:pt>
                <c:pt idx="25768" formatCode="General">
                  <c:v>17.341999999999999</c:v>
                </c:pt>
                <c:pt idx="25769" formatCode="General">
                  <c:v>17.342700000000001</c:v>
                </c:pt>
                <c:pt idx="25770" formatCode="General">
                  <c:v>17.343299999999999</c:v>
                </c:pt>
                <c:pt idx="25771" formatCode="General">
                  <c:v>17.344000000000001</c:v>
                </c:pt>
                <c:pt idx="25772" formatCode="General">
                  <c:v>17.3447</c:v>
                </c:pt>
                <c:pt idx="25773" formatCode="General">
                  <c:v>17.345400000000001</c:v>
                </c:pt>
                <c:pt idx="25774" formatCode="General">
                  <c:v>17.346</c:v>
                </c:pt>
                <c:pt idx="25775" formatCode="General">
                  <c:v>17.346699999999998</c:v>
                </c:pt>
                <c:pt idx="25776" formatCode="General">
                  <c:v>17.3474</c:v>
                </c:pt>
                <c:pt idx="25777" formatCode="General">
                  <c:v>17.348099999999999</c:v>
                </c:pt>
                <c:pt idx="25778" formatCode="General">
                  <c:v>17.348700000000001</c:v>
                </c:pt>
                <c:pt idx="25779" formatCode="General">
                  <c:v>17.349399999999999</c:v>
                </c:pt>
                <c:pt idx="25780" formatCode="General">
                  <c:v>17.350100000000001</c:v>
                </c:pt>
                <c:pt idx="25781" formatCode="General">
                  <c:v>17.3507</c:v>
                </c:pt>
                <c:pt idx="25782" formatCode="General">
                  <c:v>17.351400000000002</c:v>
                </c:pt>
                <c:pt idx="25783" formatCode="General">
                  <c:v>17.3521</c:v>
                </c:pt>
                <c:pt idx="25784" formatCode="General">
                  <c:v>17.352799999999998</c:v>
                </c:pt>
                <c:pt idx="25785" formatCode="General">
                  <c:v>17.353400000000001</c:v>
                </c:pt>
                <c:pt idx="25786" formatCode="General">
                  <c:v>17.354099999999999</c:v>
                </c:pt>
                <c:pt idx="25787" formatCode="General">
                  <c:v>17.354800000000001</c:v>
                </c:pt>
                <c:pt idx="25788" formatCode="General">
                  <c:v>17.355499999999999</c:v>
                </c:pt>
                <c:pt idx="25789" formatCode="General">
                  <c:v>17.356100000000001</c:v>
                </c:pt>
                <c:pt idx="25790" formatCode="General">
                  <c:v>17.3568</c:v>
                </c:pt>
                <c:pt idx="25791" formatCode="General">
                  <c:v>17.357500000000002</c:v>
                </c:pt>
                <c:pt idx="25792" formatCode="General">
                  <c:v>17.3581</c:v>
                </c:pt>
                <c:pt idx="25793" formatCode="General">
                  <c:v>17.358799999999999</c:v>
                </c:pt>
                <c:pt idx="25794" formatCode="General">
                  <c:v>17.359500000000001</c:v>
                </c:pt>
                <c:pt idx="25795" formatCode="General">
                  <c:v>17.360199999999999</c:v>
                </c:pt>
                <c:pt idx="25796" formatCode="General">
                  <c:v>17.360800000000001</c:v>
                </c:pt>
                <c:pt idx="25797" formatCode="General">
                  <c:v>17.361499999999999</c:v>
                </c:pt>
                <c:pt idx="25798" formatCode="General">
                  <c:v>17.362200000000001</c:v>
                </c:pt>
                <c:pt idx="25799" formatCode="General">
                  <c:v>17.3629</c:v>
                </c:pt>
                <c:pt idx="25800" formatCode="General">
                  <c:v>17.363499999999998</c:v>
                </c:pt>
                <c:pt idx="25801" formatCode="General">
                  <c:v>17.3642</c:v>
                </c:pt>
                <c:pt idx="25802" formatCode="General">
                  <c:v>17.364899999999999</c:v>
                </c:pt>
                <c:pt idx="25803" formatCode="General">
                  <c:v>17.365600000000001</c:v>
                </c:pt>
                <c:pt idx="25804" formatCode="General">
                  <c:v>17.366199999999999</c:v>
                </c:pt>
                <c:pt idx="25805" formatCode="General">
                  <c:v>17.366900000000001</c:v>
                </c:pt>
                <c:pt idx="25806" formatCode="General">
                  <c:v>17.367599999999999</c:v>
                </c:pt>
                <c:pt idx="25807" formatCode="General">
                  <c:v>17.368200000000002</c:v>
                </c:pt>
                <c:pt idx="25808" formatCode="General">
                  <c:v>17.3689</c:v>
                </c:pt>
                <c:pt idx="25809" formatCode="General">
                  <c:v>17.369599999999998</c:v>
                </c:pt>
                <c:pt idx="25810" formatCode="General">
                  <c:v>17.3703</c:v>
                </c:pt>
                <c:pt idx="25811" formatCode="General">
                  <c:v>17.370899999999999</c:v>
                </c:pt>
                <c:pt idx="25812" formatCode="General">
                  <c:v>17.371600000000001</c:v>
                </c:pt>
                <c:pt idx="25813" formatCode="General">
                  <c:v>17.372299999999999</c:v>
                </c:pt>
                <c:pt idx="25814" formatCode="General">
                  <c:v>17.373000000000001</c:v>
                </c:pt>
                <c:pt idx="25815" formatCode="General">
                  <c:v>17.3736</c:v>
                </c:pt>
                <c:pt idx="25816" formatCode="General">
                  <c:v>17.374300000000002</c:v>
                </c:pt>
                <c:pt idx="25817" formatCode="General">
                  <c:v>17.375</c:v>
                </c:pt>
                <c:pt idx="25818" formatCode="General">
                  <c:v>17.375599999999999</c:v>
                </c:pt>
                <c:pt idx="25819" formatCode="General">
                  <c:v>17.376300000000001</c:v>
                </c:pt>
                <c:pt idx="25820" formatCode="General">
                  <c:v>17.376999999999999</c:v>
                </c:pt>
                <c:pt idx="25821" formatCode="General">
                  <c:v>17.377700000000001</c:v>
                </c:pt>
                <c:pt idx="25822" formatCode="General">
                  <c:v>17.378299999999999</c:v>
                </c:pt>
                <c:pt idx="25823" formatCode="General">
                  <c:v>17.379000000000001</c:v>
                </c:pt>
                <c:pt idx="25824" formatCode="General">
                  <c:v>17.3797</c:v>
                </c:pt>
                <c:pt idx="25825" formatCode="General">
                  <c:v>17.380400000000002</c:v>
                </c:pt>
                <c:pt idx="25826" formatCode="General">
                  <c:v>17.381</c:v>
                </c:pt>
                <c:pt idx="25827" formatCode="General">
                  <c:v>17.381699999999999</c:v>
                </c:pt>
                <c:pt idx="25828" formatCode="General">
                  <c:v>17.382400000000001</c:v>
                </c:pt>
                <c:pt idx="25829" formatCode="General">
                  <c:v>17.382999999999999</c:v>
                </c:pt>
                <c:pt idx="25830" formatCode="General">
                  <c:v>17.383700000000001</c:v>
                </c:pt>
                <c:pt idx="25831" formatCode="General">
                  <c:v>17.384399999999999</c:v>
                </c:pt>
                <c:pt idx="25832" formatCode="General">
                  <c:v>17.385100000000001</c:v>
                </c:pt>
                <c:pt idx="25833" formatCode="General">
                  <c:v>17.3857</c:v>
                </c:pt>
                <c:pt idx="25834" formatCode="General">
                  <c:v>17.386399999999998</c:v>
                </c:pt>
                <c:pt idx="25835" formatCode="General">
                  <c:v>17.3871</c:v>
                </c:pt>
                <c:pt idx="25836" formatCode="General">
                  <c:v>17.387799999999999</c:v>
                </c:pt>
                <c:pt idx="25837" formatCode="General">
                  <c:v>17.388400000000001</c:v>
                </c:pt>
                <c:pt idx="25838" formatCode="General">
                  <c:v>17.389099999999999</c:v>
                </c:pt>
                <c:pt idx="25839" formatCode="General">
                  <c:v>17.389800000000001</c:v>
                </c:pt>
                <c:pt idx="25840" formatCode="General">
                  <c:v>17.390499999999999</c:v>
                </c:pt>
                <c:pt idx="25841" formatCode="General">
                  <c:v>17.391100000000002</c:v>
                </c:pt>
                <c:pt idx="25842" formatCode="General">
                  <c:v>17.3918</c:v>
                </c:pt>
                <c:pt idx="25843" formatCode="General">
                  <c:v>17.392499999999998</c:v>
                </c:pt>
                <c:pt idx="25844" formatCode="General">
                  <c:v>17.3931</c:v>
                </c:pt>
                <c:pt idx="25845" formatCode="General">
                  <c:v>17.393799999999999</c:v>
                </c:pt>
                <c:pt idx="25846" formatCode="General">
                  <c:v>17.394500000000001</c:v>
                </c:pt>
                <c:pt idx="25847" formatCode="General">
                  <c:v>17.395199999999999</c:v>
                </c:pt>
                <c:pt idx="25848" formatCode="General">
                  <c:v>17.395800000000001</c:v>
                </c:pt>
                <c:pt idx="25849" formatCode="General">
                  <c:v>17.3965</c:v>
                </c:pt>
                <c:pt idx="25850" formatCode="General">
                  <c:v>17.397200000000002</c:v>
                </c:pt>
                <c:pt idx="25851" formatCode="General">
                  <c:v>17.3979</c:v>
                </c:pt>
                <c:pt idx="25852" formatCode="General">
                  <c:v>17.398499999999999</c:v>
                </c:pt>
                <c:pt idx="25853" formatCode="General">
                  <c:v>17.3992</c:v>
                </c:pt>
                <c:pt idx="25854" formatCode="General">
                  <c:v>17.399899999999999</c:v>
                </c:pt>
                <c:pt idx="25855" formatCode="General">
                  <c:v>17.400500000000001</c:v>
                </c:pt>
                <c:pt idx="25856" formatCode="General">
                  <c:v>17.401199999999999</c:v>
                </c:pt>
                <c:pt idx="25857" formatCode="General">
                  <c:v>17.401900000000001</c:v>
                </c:pt>
                <c:pt idx="25858" formatCode="General">
                  <c:v>17.4026</c:v>
                </c:pt>
                <c:pt idx="25859" formatCode="General">
                  <c:v>17.403199999999998</c:v>
                </c:pt>
                <c:pt idx="25860" formatCode="General">
                  <c:v>17.4039</c:v>
                </c:pt>
                <c:pt idx="25861" formatCode="General">
                  <c:v>17.404599999999999</c:v>
                </c:pt>
                <c:pt idx="25862" formatCode="General">
                  <c:v>17.4053</c:v>
                </c:pt>
                <c:pt idx="25863" formatCode="General">
                  <c:v>17.405899999999999</c:v>
                </c:pt>
                <c:pt idx="25864" formatCode="General">
                  <c:v>17.406600000000001</c:v>
                </c:pt>
                <c:pt idx="25865" formatCode="General">
                  <c:v>17.407299999999999</c:v>
                </c:pt>
                <c:pt idx="25866" formatCode="General">
                  <c:v>17.408000000000001</c:v>
                </c:pt>
                <c:pt idx="25867" formatCode="General">
                  <c:v>17.4086</c:v>
                </c:pt>
                <c:pt idx="25868" formatCode="General">
                  <c:v>17.409300000000002</c:v>
                </c:pt>
                <c:pt idx="25869" formatCode="General">
                  <c:v>17.41</c:v>
                </c:pt>
                <c:pt idx="25870" formatCode="General">
                  <c:v>17.410599999999999</c:v>
                </c:pt>
                <c:pt idx="25871" formatCode="General">
                  <c:v>17.411300000000001</c:v>
                </c:pt>
                <c:pt idx="25872" formatCode="General">
                  <c:v>17.411999999999999</c:v>
                </c:pt>
                <c:pt idx="25873" formatCode="General">
                  <c:v>17.412700000000001</c:v>
                </c:pt>
                <c:pt idx="25874" formatCode="General">
                  <c:v>17.4133</c:v>
                </c:pt>
                <c:pt idx="25875" formatCode="General">
                  <c:v>17.414000000000001</c:v>
                </c:pt>
                <c:pt idx="25876" formatCode="General">
                  <c:v>17.4147</c:v>
                </c:pt>
                <c:pt idx="25877" formatCode="General">
                  <c:v>17.415400000000002</c:v>
                </c:pt>
                <c:pt idx="25878" formatCode="General">
                  <c:v>17.416</c:v>
                </c:pt>
                <c:pt idx="25879" formatCode="General">
                  <c:v>17.416699999999999</c:v>
                </c:pt>
                <c:pt idx="25880" formatCode="General">
                  <c:v>17.417400000000001</c:v>
                </c:pt>
                <c:pt idx="25881" formatCode="General">
                  <c:v>17.417999999999999</c:v>
                </c:pt>
                <c:pt idx="25882" formatCode="General">
                  <c:v>17.418700000000001</c:v>
                </c:pt>
                <c:pt idx="25883" formatCode="General">
                  <c:v>17.4194</c:v>
                </c:pt>
                <c:pt idx="25884" formatCode="General">
                  <c:v>17.420100000000001</c:v>
                </c:pt>
                <c:pt idx="25885" formatCode="General">
                  <c:v>17.4207</c:v>
                </c:pt>
                <c:pt idx="25886" formatCode="General">
                  <c:v>17.421399999999998</c:v>
                </c:pt>
                <c:pt idx="25887" formatCode="General">
                  <c:v>17.4221</c:v>
                </c:pt>
                <c:pt idx="25888" formatCode="General">
                  <c:v>17.422799999999999</c:v>
                </c:pt>
                <c:pt idx="25889" formatCode="General">
                  <c:v>17.423400000000001</c:v>
                </c:pt>
                <c:pt idx="25890" formatCode="General">
                  <c:v>17.424099999999999</c:v>
                </c:pt>
                <c:pt idx="25891" formatCode="General">
                  <c:v>17.424800000000001</c:v>
                </c:pt>
                <c:pt idx="25892" formatCode="General">
                  <c:v>17.4254</c:v>
                </c:pt>
                <c:pt idx="25893" formatCode="General">
                  <c:v>17.426100000000002</c:v>
                </c:pt>
                <c:pt idx="25894" formatCode="General">
                  <c:v>17.4268</c:v>
                </c:pt>
                <c:pt idx="25895" formatCode="General">
                  <c:v>17.427499999999998</c:v>
                </c:pt>
                <c:pt idx="25896" formatCode="General">
                  <c:v>17.428100000000001</c:v>
                </c:pt>
                <c:pt idx="25897" formatCode="General">
                  <c:v>17.428799999999999</c:v>
                </c:pt>
                <c:pt idx="25898" formatCode="General">
                  <c:v>17.429500000000001</c:v>
                </c:pt>
                <c:pt idx="25899" formatCode="General">
                  <c:v>17.430199999999999</c:v>
                </c:pt>
                <c:pt idx="25900" formatCode="General">
                  <c:v>17.430800000000001</c:v>
                </c:pt>
                <c:pt idx="25901" formatCode="General">
                  <c:v>17.4315</c:v>
                </c:pt>
                <c:pt idx="25902" formatCode="General">
                  <c:v>17.432200000000002</c:v>
                </c:pt>
                <c:pt idx="25903" formatCode="General">
                  <c:v>17.4329</c:v>
                </c:pt>
                <c:pt idx="25904" formatCode="General">
                  <c:v>17.433499999999999</c:v>
                </c:pt>
                <c:pt idx="25905" formatCode="General">
                  <c:v>17.434200000000001</c:v>
                </c:pt>
                <c:pt idx="25906" formatCode="General">
                  <c:v>17.434899999999999</c:v>
                </c:pt>
                <c:pt idx="25907" formatCode="General">
                  <c:v>17.435500000000001</c:v>
                </c:pt>
                <c:pt idx="25908" formatCode="General">
                  <c:v>17.436199999999999</c:v>
                </c:pt>
                <c:pt idx="25909" formatCode="General">
                  <c:v>17.436900000000001</c:v>
                </c:pt>
                <c:pt idx="25910" formatCode="General">
                  <c:v>17.4376</c:v>
                </c:pt>
                <c:pt idx="25911" formatCode="General">
                  <c:v>17.438199999999998</c:v>
                </c:pt>
                <c:pt idx="25912" formatCode="General">
                  <c:v>17.4389</c:v>
                </c:pt>
                <c:pt idx="25913" formatCode="General">
                  <c:v>17.439599999999999</c:v>
                </c:pt>
                <c:pt idx="25914" formatCode="General">
                  <c:v>17.440300000000001</c:v>
                </c:pt>
                <c:pt idx="25915" formatCode="General">
                  <c:v>17.440899999999999</c:v>
                </c:pt>
                <c:pt idx="25916" formatCode="General">
                  <c:v>17.441600000000001</c:v>
                </c:pt>
                <c:pt idx="25917" formatCode="General">
                  <c:v>17.442299999999999</c:v>
                </c:pt>
                <c:pt idx="25918" formatCode="General">
                  <c:v>17.442900000000002</c:v>
                </c:pt>
                <c:pt idx="25919" formatCode="General">
                  <c:v>17.4436</c:v>
                </c:pt>
                <c:pt idx="25920" formatCode="General">
                  <c:v>17.444299999999998</c:v>
                </c:pt>
                <c:pt idx="25921" formatCode="General">
                  <c:v>17.445</c:v>
                </c:pt>
                <c:pt idx="25922" formatCode="General">
                  <c:v>17.445599999999999</c:v>
                </c:pt>
                <c:pt idx="25923" formatCode="General">
                  <c:v>17.446300000000001</c:v>
                </c:pt>
                <c:pt idx="25924" formatCode="General">
                  <c:v>17.446999999999999</c:v>
                </c:pt>
                <c:pt idx="25925" formatCode="General">
                  <c:v>17.447700000000001</c:v>
                </c:pt>
                <c:pt idx="25926" formatCode="General">
                  <c:v>17.4483</c:v>
                </c:pt>
                <c:pt idx="25927" formatCode="General">
                  <c:v>17.449000000000002</c:v>
                </c:pt>
                <c:pt idx="25928" formatCode="General">
                  <c:v>17.4497</c:v>
                </c:pt>
                <c:pt idx="25929" formatCode="General">
                  <c:v>17.450399999999998</c:v>
                </c:pt>
                <c:pt idx="25930" formatCode="General">
                  <c:v>17.451000000000001</c:v>
                </c:pt>
                <c:pt idx="25931" formatCode="General">
                  <c:v>17.451699999999999</c:v>
                </c:pt>
                <c:pt idx="25932" formatCode="General">
                  <c:v>17.452400000000001</c:v>
                </c:pt>
                <c:pt idx="25933" formatCode="General">
                  <c:v>17.452999999999999</c:v>
                </c:pt>
                <c:pt idx="25934" formatCode="General">
                  <c:v>17.453700000000001</c:v>
                </c:pt>
                <c:pt idx="25935" formatCode="General">
                  <c:v>17.4544</c:v>
                </c:pt>
                <c:pt idx="25936" formatCode="General">
                  <c:v>17.455100000000002</c:v>
                </c:pt>
                <c:pt idx="25937" formatCode="General">
                  <c:v>17.4557</c:v>
                </c:pt>
                <c:pt idx="25938" formatCode="General">
                  <c:v>17.456399999999999</c:v>
                </c:pt>
                <c:pt idx="25939" formatCode="General">
                  <c:v>17.457100000000001</c:v>
                </c:pt>
                <c:pt idx="25940" formatCode="General">
                  <c:v>17.457799999999999</c:v>
                </c:pt>
                <c:pt idx="25941" formatCode="General">
                  <c:v>17.458400000000001</c:v>
                </c:pt>
                <c:pt idx="25942" formatCode="General">
                  <c:v>17.459099999999999</c:v>
                </c:pt>
                <c:pt idx="25943" formatCode="General">
                  <c:v>17.459800000000001</c:v>
                </c:pt>
                <c:pt idx="25944" formatCode="General">
                  <c:v>17.4604</c:v>
                </c:pt>
                <c:pt idx="25945" formatCode="General">
                  <c:v>17.461099999999998</c:v>
                </c:pt>
                <c:pt idx="25946" formatCode="General">
                  <c:v>17.4618</c:v>
                </c:pt>
                <c:pt idx="25947" formatCode="General">
                  <c:v>17.462499999999999</c:v>
                </c:pt>
                <c:pt idx="25948" formatCode="General">
                  <c:v>17.463100000000001</c:v>
                </c:pt>
                <c:pt idx="25949" formatCode="General">
                  <c:v>17.463799999999999</c:v>
                </c:pt>
                <c:pt idx="25950" formatCode="General">
                  <c:v>17.464500000000001</c:v>
                </c:pt>
                <c:pt idx="25951" formatCode="General">
                  <c:v>17.465199999999999</c:v>
                </c:pt>
                <c:pt idx="25952" formatCode="General">
                  <c:v>17.465800000000002</c:v>
                </c:pt>
                <c:pt idx="25953" formatCode="General">
                  <c:v>17.4665</c:v>
                </c:pt>
                <c:pt idx="25954" formatCode="General">
                  <c:v>17.467199999999998</c:v>
                </c:pt>
                <c:pt idx="25955" formatCode="General">
                  <c:v>17.4678</c:v>
                </c:pt>
                <c:pt idx="25956" formatCode="General">
                  <c:v>17.468499999999999</c:v>
                </c:pt>
                <c:pt idx="25957" formatCode="General">
                  <c:v>17.469200000000001</c:v>
                </c:pt>
                <c:pt idx="25958" formatCode="General">
                  <c:v>17.469899999999999</c:v>
                </c:pt>
                <c:pt idx="25959" formatCode="General">
                  <c:v>17.470500000000001</c:v>
                </c:pt>
                <c:pt idx="25960" formatCode="General">
                  <c:v>17.4712</c:v>
                </c:pt>
                <c:pt idx="25961" formatCode="General">
                  <c:v>17.471900000000002</c:v>
                </c:pt>
                <c:pt idx="25962" formatCode="General">
                  <c:v>17.4726</c:v>
                </c:pt>
                <c:pt idx="25963" formatCode="General">
                  <c:v>17.473199999999999</c:v>
                </c:pt>
                <c:pt idx="25964" formatCode="General">
                  <c:v>17.4739</c:v>
                </c:pt>
                <c:pt idx="25965" formatCode="General">
                  <c:v>17.474599999999999</c:v>
                </c:pt>
                <c:pt idx="25966" formatCode="General">
                  <c:v>17.475300000000001</c:v>
                </c:pt>
                <c:pt idx="25967" formatCode="General">
                  <c:v>17.475899999999999</c:v>
                </c:pt>
                <c:pt idx="25968" formatCode="General">
                  <c:v>17.476600000000001</c:v>
                </c:pt>
                <c:pt idx="25969" formatCode="General">
                  <c:v>17.4773</c:v>
                </c:pt>
                <c:pt idx="25970" formatCode="General">
                  <c:v>17.477900000000002</c:v>
                </c:pt>
                <c:pt idx="25971" formatCode="General">
                  <c:v>17.4786</c:v>
                </c:pt>
                <c:pt idx="25972" formatCode="General">
                  <c:v>17.479299999999999</c:v>
                </c:pt>
                <c:pt idx="25973" formatCode="General">
                  <c:v>17.48</c:v>
                </c:pt>
                <c:pt idx="25974" formatCode="General">
                  <c:v>17.480599999999999</c:v>
                </c:pt>
                <c:pt idx="25975" formatCode="General">
                  <c:v>17.481300000000001</c:v>
                </c:pt>
                <c:pt idx="25976" formatCode="General">
                  <c:v>17.481999999999999</c:v>
                </c:pt>
                <c:pt idx="25977" formatCode="General">
                  <c:v>17.482700000000001</c:v>
                </c:pt>
                <c:pt idx="25978" formatCode="General">
                  <c:v>17.4833</c:v>
                </c:pt>
                <c:pt idx="25979" formatCode="General">
                  <c:v>17.484000000000002</c:v>
                </c:pt>
                <c:pt idx="25980" formatCode="General">
                  <c:v>17.4847</c:v>
                </c:pt>
                <c:pt idx="25981" formatCode="General">
                  <c:v>17.485299999999999</c:v>
                </c:pt>
                <c:pt idx="25982" formatCode="General">
                  <c:v>17.486000000000001</c:v>
                </c:pt>
                <c:pt idx="25983" formatCode="General">
                  <c:v>17.486699999999999</c:v>
                </c:pt>
                <c:pt idx="25984" formatCode="General">
                  <c:v>17.487400000000001</c:v>
                </c:pt>
                <c:pt idx="25985" formatCode="General">
                  <c:v>17.488</c:v>
                </c:pt>
                <c:pt idx="25986" formatCode="General">
                  <c:v>17.488700000000001</c:v>
                </c:pt>
                <c:pt idx="25987" formatCode="General">
                  <c:v>17.4894</c:v>
                </c:pt>
                <c:pt idx="25988" formatCode="General">
                  <c:v>17.490100000000002</c:v>
                </c:pt>
                <c:pt idx="25989" formatCode="General">
                  <c:v>17.4907</c:v>
                </c:pt>
                <c:pt idx="25990" formatCode="General">
                  <c:v>17.491399999999999</c:v>
                </c:pt>
                <c:pt idx="25991" formatCode="General">
                  <c:v>17.492100000000001</c:v>
                </c:pt>
                <c:pt idx="25992" formatCode="General">
                  <c:v>17.492699999999999</c:v>
                </c:pt>
                <c:pt idx="25993" formatCode="General">
                  <c:v>17.493400000000001</c:v>
                </c:pt>
                <c:pt idx="25994" formatCode="General">
                  <c:v>17.4941</c:v>
                </c:pt>
                <c:pt idx="25995" formatCode="General">
                  <c:v>17.494800000000001</c:v>
                </c:pt>
                <c:pt idx="25996" formatCode="General">
                  <c:v>17.4954</c:v>
                </c:pt>
                <c:pt idx="25997" formatCode="General">
                  <c:v>17.496099999999998</c:v>
                </c:pt>
                <c:pt idx="25998" formatCode="General">
                  <c:v>17.4968</c:v>
                </c:pt>
                <c:pt idx="25999" formatCode="General">
                  <c:v>17.497499999999999</c:v>
                </c:pt>
                <c:pt idx="26000" formatCode="General">
                  <c:v>17.498100000000001</c:v>
                </c:pt>
                <c:pt idx="26001" formatCode="General">
                  <c:v>17.498799999999999</c:v>
                </c:pt>
                <c:pt idx="26002" formatCode="General">
                  <c:v>17.499500000000001</c:v>
                </c:pt>
                <c:pt idx="26003" formatCode="General">
                  <c:v>17.5002</c:v>
                </c:pt>
                <c:pt idx="26004" formatCode="General">
                  <c:v>17.500800000000002</c:v>
                </c:pt>
                <c:pt idx="26005" formatCode="General">
                  <c:v>17.5015</c:v>
                </c:pt>
                <c:pt idx="26006" formatCode="General">
                  <c:v>17.502199999999998</c:v>
                </c:pt>
                <c:pt idx="26007" formatCode="General">
                  <c:v>17.502800000000001</c:v>
                </c:pt>
                <c:pt idx="26008" formatCode="General">
                  <c:v>17.503499999999999</c:v>
                </c:pt>
                <c:pt idx="26009" formatCode="General">
                  <c:v>17.504200000000001</c:v>
                </c:pt>
                <c:pt idx="26010" formatCode="General">
                  <c:v>17.504899999999999</c:v>
                </c:pt>
                <c:pt idx="26011" formatCode="General">
                  <c:v>17.505500000000001</c:v>
                </c:pt>
                <c:pt idx="26012" formatCode="General">
                  <c:v>17.5062</c:v>
                </c:pt>
                <c:pt idx="26013" formatCode="General">
                  <c:v>17.506900000000002</c:v>
                </c:pt>
                <c:pt idx="26014" formatCode="General">
                  <c:v>17.5076</c:v>
                </c:pt>
                <c:pt idx="26015" formatCode="General">
                  <c:v>17.508199999999999</c:v>
                </c:pt>
                <c:pt idx="26016" formatCode="General">
                  <c:v>17.508900000000001</c:v>
                </c:pt>
                <c:pt idx="26017" formatCode="General">
                  <c:v>17.509599999999999</c:v>
                </c:pt>
                <c:pt idx="26018" formatCode="General">
                  <c:v>17.510200000000001</c:v>
                </c:pt>
                <c:pt idx="26019" formatCode="General">
                  <c:v>17.510899999999999</c:v>
                </c:pt>
                <c:pt idx="26020" formatCode="General">
                  <c:v>17.511600000000001</c:v>
                </c:pt>
                <c:pt idx="26021" formatCode="General">
                  <c:v>17.5123</c:v>
                </c:pt>
                <c:pt idx="26022" formatCode="General">
                  <c:v>17.512899999999998</c:v>
                </c:pt>
                <c:pt idx="26023" formatCode="General">
                  <c:v>17.5136</c:v>
                </c:pt>
                <c:pt idx="26024" formatCode="General">
                  <c:v>17.514299999999999</c:v>
                </c:pt>
                <c:pt idx="26025" formatCode="General">
                  <c:v>17.515000000000001</c:v>
                </c:pt>
                <c:pt idx="26026" formatCode="General">
                  <c:v>17.515599999999999</c:v>
                </c:pt>
                <c:pt idx="26027" formatCode="General">
                  <c:v>17.516300000000001</c:v>
                </c:pt>
                <c:pt idx="26028" formatCode="General">
                  <c:v>17.516999999999999</c:v>
                </c:pt>
                <c:pt idx="26029" formatCode="General">
                  <c:v>17.517700000000001</c:v>
                </c:pt>
                <c:pt idx="26030" formatCode="General">
                  <c:v>17.5183</c:v>
                </c:pt>
                <c:pt idx="26031" formatCode="General">
                  <c:v>17.518999999999998</c:v>
                </c:pt>
                <c:pt idx="26032" formatCode="General">
                  <c:v>17.5197</c:v>
                </c:pt>
                <c:pt idx="26033" formatCode="General">
                  <c:v>17.520299999999999</c:v>
                </c:pt>
                <c:pt idx="26034" formatCode="General">
                  <c:v>17.521000000000001</c:v>
                </c:pt>
                <c:pt idx="26035" formatCode="General">
                  <c:v>17.521699999999999</c:v>
                </c:pt>
                <c:pt idx="26036" formatCode="General">
                  <c:v>17.522400000000001</c:v>
                </c:pt>
                <c:pt idx="26037" formatCode="General">
                  <c:v>17.523</c:v>
                </c:pt>
                <c:pt idx="26038" formatCode="General">
                  <c:v>17.523700000000002</c:v>
                </c:pt>
                <c:pt idx="26039" formatCode="General">
                  <c:v>17.5244</c:v>
                </c:pt>
                <c:pt idx="26040" formatCode="General">
                  <c:v>17.525099999999998</c:v>
                </c:pt>
                <c:pt idx="26041" formatCode="General">
                  <c:v>17.525700000000001</c:v>
                </c:pt>
                <c:pt idx="26042" formatCode="General">
                  <c:v>17.526399999999999</c:v>
                </c:pt>
                <c:pt idx="26043" formatCode="General">
                  <c:v>17.527100000000001</c:v>
                </c:pt>
                <c:pt idx="26044" formatCode="General">
                  <c:v>17.527699999999999</c:v>
                </c:pt>
                <c:pt idx="26045" formatCode="General">
                  <c:v>17.528400000000001</c:v>
                </c:pt>
                <c:pt idx="26046" formatCode="General">
                  <c:v>17.5291</c:v>
                </c:pt>
                <c:pt idx="26047" formatCode="General">
                  <c:v>17.529800000000002</c:v>
                </c:pt>
                <c:pt idx="26048" formatCode="General">
                  <c:v>17.5304</c:v>
                </c:pt>
                <c:pt idx="26049" formatCode="General">
                  <c:v>17.531099999999999</c:v>
                </c:pt>
                <c:pt idx="26050" formatCode="General">
                  <c:v>17.5318</c:v>
                </c:pt>
                <c:pt idx="26051" formatCode="General">
                  <c:v>17.532499999999999</c:v>
                </c:pt>
                <c:pt idx="26052" formatCode="General">
                  <c:v>17.533100000000001</c:v>
                </c:pt>
                <c:pt idx="26053" formatCode="General">
                  <c:v>17.533799999999999</c:v>
                </c:pt>
                <c:pt idx="26054" formatCode="General">
                  <c:v>17.534500000000001</c:v>
                </c:pt>
                <c:pt idx="26055" formatCode="General">
                  <c:v>17.5351</c:v>
                </c:pt>
                <c:pt idx="26056" formatCode="General">
                  <c:v>17.535799999999998</c:v>
                </c:pt>
                <c:pt idx="26057" formatCode="General">
                  <c:v>17.5365</c:v>
                </c:pt>
                <c:pt idx="26058" formatCode="General">
                  <c:v>17.537199999999999</c:v>
                </c:pt>
                <c:pt idx="26059" formatCode="General">
                  <c:v>17.537800000000001</c:v>
                </c:pt>
                <c:pt idx="26060" formatCode="General">
                  <c:v>17.538499999999999</c:v>
                </c:pt>
                <c:pt idx="26061" formatCode="General">
                  <c:v>17.539200000000001</c:v>
                </c:pt>
                <c:pt idx="26062" formatCode="General">
                  <c:v>17.539899999999999</c:v>
                </c:pt>
                <c:pt idx="26063" formatCode="General">
                  <c:v>17.540500000000002</c:v>
                </c:pt>
                <c:pt idx="26064" formatCode="General">
                  <c:v>17.5412</c:v>
                </c:pt>
                <c:pt idx="26065" formatCode="General">
                  <c:v>17.541899999999998</c:v>
                </c:pt>
                <c:pt idx="26066" formatCode="General">
                  <c:v>17.5426</c:v>
                </c:pt>
                <c:pt idx="26067" formatCode="General">
                  <c:v>17.543199999999999</c:v>
                </c:pt>
                <c:pt idx="26068" formatCode="General">
                  <c:v>17.543900000000001</c:v>
                </c:pt>
                <c:pt idx="26069" formatCode="General">
                  <c:v>17.544599999999999</c:v>
                </c:pt>
                <c:pt idx="26070" formatCode="General">
                  <c:v>17.545200000000001</c:v>
                </c:pt>
                <c:pt idx="26071" formatCode="General">
                  <c:v>17.5459</c:v>
                </c:pt>
                <c:pt idx="26072" formatCode="General">
                  <c:v>17.546600000000002</c:v>
                </c:pt>
                <c:pt idx="26073" formatCode="General">
                  <c:v>17.5473</c:v>
                </c:pt>
                <c:pt idx="26074" formatCode="General">
                  <c:v>17.547899999999998</c:v>
                </c:pt>
                <c:pt idx="26075" formatCode="General">
                  <c:v>17.5486</c:v>
                </c:pt>
                <c:pt idx="26076" formatCode="General">
                  <c:v>17.549299999999999</c:v>
                </c:pt>
                <c:pt idx="26077" formatCode="General">
                  <c:v>17.55</c:v>
                </c:pt>
                <c:pt idx="26078" formatCode="General">
                  <c:v>17.550599999999999</c:v>
                </c:pt>
                <c:pt idx="26079" formatCode="General">
                  <c:v>17.551300000000001</c:v>
                </c:pt>
                <c:pt idx="26080" formatCode="General">
                  <c:v>17.552</c:v>
                </c:pt>
                <c:pt idx="26081" formatCode="General">
                  <c:v>17.552600000000002</c:v>
                </c:pt>
                <c:pt idx="26082" formatCode="General">
                  <c:v>17.5533</c:v>
                </c:pt>
                <c:pt idx="26083" formatCode="General">
                  <c:v>17.553999999999998</c:v>
                </c:pt>
                <c:pt idx="26084" formatCode="General">
                  <c:v>17.5547</c:v>
                </c:pt>
                <c:pt idx="26085" formatCode="General">
                  <c:v>17.555299999999999</c:v>
                </c:pt>
                <c:pt idx="26086" formatCode="General">
                  <c:v>17.556000000000001</c:v>
                </c:pt>
                <c:pt idx="26087" formatCode="General">
                  <c:v>17.556699999999999</c:v>
                </c:pt>
                <c:pt idx="26088" formatCode="General">
                  <c:v>17.557400000000001</c:v>
                </c:pt>
                <c:pt idx="26089" formatCode="General">
                  <c:v>17.558</c:v>
                </c:pt>
                <c:pt idx="26090" formatCode="General">
                  <c:v>17.558700000000002</c:v>
                </c:pt>
                <c:pt idx="26091" formatCode="General">
                  <c:v>17.5594</c:v>
                </c:pt>
                <c:pt idx="26092" formatCode="General">
                  <c:v>17.560099999999998</c:v>
                </c:pt>
                <c:pt idx="26093" formatCode="General">
                  <c:v>17.560700000000001</c:v>
                </c:pt>
                <c:pt idx="26094" formatCode="General">
                  <c:v>17.561399999999999</c:v>
                </c:pt>
                <c:pt idx="26095" formatCode="General">
                  <c:v>17.562100000000001</c:v>
                </c:pt>
                <c:pt idx="26096" formatCode="General">
                  <c:v>17.5627</c:v>
                </c:pt>
                <c:pt idx="26097" formatCode="General">
                  <c:v>17.563400000000001</c:v>
                </c:pt>
                <c:pt idx="26098" formatCode="General">
                  <c:v>17.5641</c:v>
                </c:pt>
                <c:pt idx="26099" formatCode="General">
                  <c:v>17.564800000000002</c:v>
                </c:pt>
                <c:pt idx="26100" formatCode="General">
                  <c:v>17.5654</c:v>
                </c:pt>
                <c:pt idx="26101" formatCode="General">
                  <c:v>17.566099999999999</c:v>
                </c:pt>
                <c:pt idx="26102" formatCode="General">
                  <c:v>17.566800000000001</c:v>
                </c:pt>
                <c:pt idx="26103" formatCode="General">
                  <c:v>17.567499999999999</c:v>
                </c:pt>
                <c:pt idx="26104" formatCode="General">
                  <c:v>17.568100000000001</c:v>
                </c:pt>
                <c:pt idx="26105" formatCode="General">
                  <c:v>17.5688</c:v>
                </c:pt>
                <c:pt idx="26106" formatCode="General">
                  <c:v>17.569500000000001</c:v>
                </c:pt>
                <c:pt idx="26107" formatCode="General">
                  <c:v>17.5701</c:v>
                </c:pt>
                <c:pt idx="26108" formatCode="General">
                  <c:v>17.570799999999998</c:v>
                </c:pt>
                <c:pt idx="26109" formatCode="General">
                  <c:v>17.5715</c:v>
                </c:pt>
                <c:pt idx="26110" formatCode="General">
                  <c:v>17.572199999999999</c:v>
                </c:pt>
                <c:pt idx="26111" formatCode="General">
                  <c:v>17.572800000000001</c:v>
                </c:pt>
                <c:pt idx="26112" formatCode="General">
                  <c:v>17.573499999999999</c:v>
                </c:pt>
                <c:pt idx="26113" formatCode="General">
                  <c:v>17.574200000000001</c:v>
                </c:pt>
                <c:pt idx="26114" formatCode="General">
                  <c:v>17.5749</c:v>
                </c:pt>
                <c:pt idx="26115" formatCode="General">
                  <c:v>17.575500000000002</c:v>
                </c:pt>
                <c:pt idx="26116" formatCode="General">
                  <c:v>17.5762</c:v>
                </c:pt>
                <c:pt idx="26117" formatCode="General">
                  <c:v>17.576899999999998</c:v>
                </c:pt>
                <c:pt idx="26118" formatCode="General">
                  <c:v>17.577500000000001</c:v>
                </c:pt>
                <c:pt idx="26119" formatCode="General">
                  <c:v>17.578199999999999</c:v>
                </c:pt>
                <c:pt idx="26120" formatCode="General">
                  <c:v>17.578900000000001</c:v>
                </c:pt>
                <c:pt idx="26121" formatCode="General">
                  <c:v>17.579599999999999</c:v>
                </c:pt>
                <c:pt idx="26122" formatCode="General">
                  <c:v>17.580200000000001</c:v>
                </c:pt>
                <c:pt idx="26123" formatCode="General">
                  <c:v>17.5809</c:v>
                </c:pt>
                <c:pt idx="26124" formatCode="General">
                  <c:v>17.581600000000002</c:v>
                </c:pt>
                <c:pt idx="26125" formatCode="General">
                  <c:v>17.5823</c:v>
                </c:pt>
                <c:pt idx="26126" formatCode="General">
                  <c:v>17.582899999999999</c:v>
                </c:pt>
                <c:pt idx="26127" formatCode="General">
                  <c:v>17.583600000000001</c:v>
                </c:pt>
                <c:pt idx="26128" formatCode="General">
                  <c:v>17.584299999999999</c:v>
                </c:pt>
                <c:pt idx="26129" formatCode="General">
                  <c:v>17.585000000000001</c:v>
                </c:pt>
                <c:pt idx="26130" formatCode="General">
                  <c:v>17.585599999999999</c:v>
                </c:pt>
                <c:pt idx="26131" formatCode="General">
                  <c:v>17.586300000000001</c:v>
                </c:pt>
                <c:pt idx="26132" formatCode="General">
                  <c:v>17.587</c:v>
                </c:pt>
                <c:pt idx="26133" formatCode="General">
                  <c:v>17.587599999999998</c:v>
                </c:pt>
                <c:pt idx="26134" formatCode="General">
                  <c:v>17.5883</c:v>
                </c:pt>
                <c:pt idx="26135" formatCode="General">
                  <c:v>17.588999999999999</c:v>
                </c:pt>
                <c:pt idx="26136" formatCode="General">
                  <c:v>17.589700000000001</c:v>
                </c:pt>
                <c:pt idx="26137" formatCode="General">
                  <c:v>17.590299999999999</c:v>
                </c:pt>
                <c:pt idx="26138" formatCode="General">
                  <c:v>17.591000000000001</c:v>
                </c:pt>
                <c:pt idx="26139" formatCode="General">
                  <c:v>17.591699999999999</c:v>
                </c:pt>
                <c:pt idx="26140" formatCode="General">
                  <c:v>17.592400000000001</c:v>
                </c:pt>
                <c:pt idx="26141" formatCode="General">
                  <c:v>17.593</c:v>
                </c:pt>
                <c:pt idx="26142" formatCode="General">
                  <c:v>17.593699999999998</c:v>
                </c:pt>
                <c:pt idx="26143" formatCode="General">
                  <c:v>17.5944</c:v>
                </c:pt>
                <c:pt idx="26144" formatCode="General">
                  <c:v>17.594999999999999</c:v>
                </c:pt>
                <c:pt idx="26145" formatCode="General">
                  <c:v>17.595700000000001</c:v>
                </c:pt>
                <c:pt idx="26146" formatCode="General">
                  <c:v>17.596399999999999</c:v>
                </c:pt>
                <c:pt idx="26147" formatCode="General">
                  <c:v>17.597100000000001</c:v>
                </c:pt>
                <c:pt idx="26148" formatCode="General">
                  <c:v>17.5977</c:v>
                </c:pt>
                <c:pt idx="26149" formatCode="General">
                  <c:v>17.598400000000002</c:v>
                </c:pt>
                <c:pt idx="26150" formatCode="General">
                  <c:v>17.5991</c:v>
                </c:pt>
                <c:pt idx="26151" formatCode="General">
                  <c:v>17.599799999999998</c:v>
                </c:pt>
                <c:pt idx="26152" formatCode="General">
                  <c:v>17.6004</c:v>
                </c:pt>
                <c:pt idx="26153" formatCode="General">
                  <c:v>17.601099999999999</c:v>
                </c:pt>
                <c:pt idx="26154" formatCode="General">
                  <c:v>17.601800000000001</c:v>
                </c:pt>
                <c:pt idx="26155" formatCode="General">
                  <c:v>17.602399999999999</c:v>
                </c:pt>
                <c:pt idx="26156" formatCode="General">
                  <c:v>17.603100000000001</c:v>
                </c:pt>
                <c:pt idx="26157" formatCode="General">
                  <c:v>17.6038</c:v>
                </c:pt>
                <c:pt idx="26158" formatCode="General">
                  <c:v>17.604500000000002</c:v>
                </c:pt>
                <c:pt idx="26159" formatCode="General">
                  <c:v>17.6051</c:v>
                </c:pt>
                <c:pt idx="26160" formatCode="General">
                  <c:v>17.605799999999999</c:v>
                </c:pt>
                <c:pt idx="26161" formatCode="General">
                  <c:v>17.6065</c:v>
                </c:pt>
                <c:pt idx="26162" formatCode="General">
                  <c:v>17.607199999999999</c:v>
                </c:pt>
                <c:pt idx="26163" formatCode="General">
                  <c:v>17.607800000000001</c:v>
                </c:pt>
                <c:pt idx="26164" formatCode="General">
                  <c:v>17.608499999999999</c:v>
                </c:pt>
                <c:pt idx="26165" formatCode="General">
                  <c:v>17.609200000000001</c:v>
                </c:pt>
                <c:pt idx="26166" formatCode="General">
                  <c:v>17.6099</c:v>
                </c:pt>
                <c:pt idx="26167" formatCode="General">
                  <c:v>17.610499999999998</c:v>
                </c:pt>
                <c:pt idx="26168" formatCode="General">
                  <c:v>17.6112</c:v>
                </c:pt>
                <c:pt idx="26169" formatCode="General">
                  <c:v>17.611899999999999</c:v>
                </c:pt>
                <c:pt idx="26170" formatCode="General">
                  <c:v>17.612500000000001</c:v>
                </c:pt>
                <c:pt idx="26171" formatCode="General">
                  <c:v>17.613199999999999</c:v>
                </c:pt>
                <c:pt idx="26172" formatCode="General">
                  <c:v>17.613900000000001</c:v>
                </c:pt>
                <c:pt idx="26173" formatCode="General">
                  <c:v>17.614599999999999</c:v>
                </c:pt>
                <c:pt idx="26174" formatCode="General">
                  <c:v>17.615200000000002</c:v>
                </c:pt>
                <c:pt idx="26175" formatCode="General">
                  <c:v>17.6159</c:v>
                </c:pt>
                <c:pt idx="26176" formatCode="General">
                  <c:v>17.616599999999998</c:v>
                </c:pt>
                <c:pt idx="26177" formatCode="General">
                  <c:v>17.6173</c:v>
                </c:pt>
                <c:pt idx="26178" formatCode="General">
                  <c:v>17.617899999999999</c:v>
                </c:pt>
                <c:pt idx="26179" formatCode="General">
                  <c:v>17.618600000000001</c:v>
                </c:pt>
                <c:pt idx="26180" formatCode="General">
                  <c:v>17.619299999999999</c:v>
                </c:pt>
                <c:pt idx="26181" formatCode="General">
                  <c:v>17.619900000000001</c:v>
                </c:pt>
                <c:pt idx="26182" formatCode="General">
                  <c:v>17.6206</c:v>
                </c:pt>
                <c:pt idx="26183" formatCode="General">
                  <c:v>17.621300000000002</c:v>
                </c:pt>
                <c:pt idx="26184" formatCode="General">
                  <c:v>17.622</c:v>
                </c:pt>
                <c:pt idx="26185" formatCode="General">
                  <c:v>17.622599999999998</c:v>
                </c:pt>
                <c:pt idx="26186" formatCode="General">
                  <c:v>17.6233</c:v>
                </c:pt>
                <c:pt idx="26187" formatCode="General">
                  <c:v>17.623999999999999</c:v>
                </c:pt>
                <c:pt idx="26188" formatCode="General">
                  <c:v>17.624700000000001</c:v>
                </c:pt>
                <c:pt idx="26189" formatCode="General">
                  <c:v>17.625299999999999</c:v>
                </c:pt>
                <c:pt idx="26190" formatCode="General">
                  <c:v>17.626000000000001</c:v>
                </c:pt>
                <c:pt idx="26191" formatCode="General">
                  <c:v>17.6267</c:v>
                </c:pt>
                <c:pt idx="26192" formatCode="General">
                  <c:v>17.627400000000002</c:v>
                </c:pt>
                <c:pt idx="26193" formatCode="General">
                  <c:v>17.628</c:v>
                </c:pt>
                <c:pt idx="26194" formatCode="General">
                  <c:v>17.628699999999998</c:v>
                </c:pt>
                <c:pt idx="26195" formatCode="General">
                  <c:v>17.6294</c:v>
                </c:pt>
                <c:pt idx="26196" formatCode="General">
                  <c:v>17.63</c:v>
                </c:pt>
                <c:pt idx="26197" formatCode="General">
                  <c:v>17.630700000000001</c:v>
                </c:pt>
                <c:pt idx="26198" formatCode="General">
                  <c:v>17.631399999999999</c:v>
                </c:pt>
                <c:pt idx="26199" formatCode="General">
                  <c:v>17.632100000000001</c:v>
                </c:pt>
                <c:pt idx="26200" formatCode="General">
                  <c:v>17.6327</c:v>
                </c:pt>
                <c:pt idx="26201" formatCode="General">
                  <c:v>17.633400000000002</c:v>
                </c:pt>
                <c:pt idx="26202" formatCode="General">
                  <c:v>17.6341</c:v>
                </c:pt>
                <c:pt idx="26203" formatCode="General">
                  <c:v>17.634799999999998</c:v>
                </c:pt>
                <c:pt idx="26204" formatCode="General">
                  <c:v>17.635400000000001</c:v>
                </c:pt>
                <c:pt idx="26205" formatCode="General">
                  <c:v>17.636099999999999</c:v>
                </c:pt>
                <c:pt idx="26206" formatCode="General">
                  <c:v>17.636800000000001</c:v>
                </c:pt>
                <c:pt idx="26207" formatCode="General">
                  <c:v>17.6374</c:v>
                </c:pt>
                <c:pt idx="26208" formatCode="General">
                  <c:v>17.638100000000001</c:v>
                </c:pt>
                <c:pt idx="26209" formatCode="General">
                  <c:v>17.6388</c:v>
                </c:pt>
                <c:pt idx="26210" formatCode="General">
                  <c:v>17.639500000000002</c:v>
                </c:pt>
                <c:pt idx="26211" formatCode="General">
                  <c:v>17.6401</c:v>
                </c:pt>
                <c:pt idx="26212" formatCode="General">
                  <c:v>17.640799999999999</c:v>
                </c:pt>
                <c:pt idx="26213" formatCode="General">
                  <c:v>17.641500000000001</c:v>
                </c:pt>
                <c:pt idx="26214" formatCode="General">
                  <c:v>17.642199999999999</c:v>
                </c:pt>
                <c:pt idx="26215" formatCode="General">
                  <c:v>17.642800000000001</c:v>
                </c:pt>
                <c:pt idx="26216" formatCode="General">
                  <c:v>17.6435</c:v>
                </c:pt>
                <c:pt idx="26217" formatCode="General">
                  <c:v>17.644200000000001</c:v>
                </c:pt>
                <c:pt idx="26218" formatCode="General">
                  <c:v>17.6448</c:v>
                </c:pt>
                <c:pt idx="26219" formatCode="General">
                  <c:v>17.645499999999998</c:v>
                </c:pt>
                <c:pt idx="26220" formatCode="General">
                  <c:v>17.6462</c:v>
                </c:pt>
                <c:pt idx="26221" formatCode="General">
                  <c:v>17.646899999999999</c:v>
                </c:pt>
                <c:pt idx="26222" formatCode="General">
                  <c:v>17.647500000000001</c:v>
                </c:pt>
                <c:pt idx="26223" formatCode="General">
                  <c:v>17.648199999999999</c:v>
                </c:pt>
                <c:pt idx="26224" formatCode="General">
                  <c:v>17.648900000000001</c:v>
                </c:pt>
                <c:pt idx="26225" formatCode="General">
                  <c:v>17.6496</c:v>
                </c:pt>
                <c:pt idx="26226" formatCode="General">
                  <c:v>17.650200000000002</c:v>
                </c:pt>
                <c:pt idx="26227" formatCode="General">
                  <c:v>17.6509</c:v>
                </c:pt>
                <c:pt idx="26228" formatCode="General">
                  <c:v>17.651599999999998</c:v>
                </c:pt>
                <c:pt idx="26229" formatCode="General">
                  <c:v>17.6523</c:v>
                </c:pt>
                <c:pt idx="26230" formatCode="General">
                  <c:v>17.652899999999999</c:v>
                </c:pt>
                <c:pt idx="26231" formatCode="General">
                  <c:v>17.653600000000001</c:v>
                </c:pt>
                <c:pt idx="26232" formatCode="General">
                  <c:v>17.654299999999999</c:v>
                </c:pt>
                <c:pt idx="26233" formatCode="General">
                  <c:v>17.654900000000001</c:v>
                </c:pt>
                <c:pt idx="26234" formatCode="General">
                  <c:v>17.6556</c:v>
                </c:pt>
                <c:pt idx="26235" formatCode="General">
                  <c:v>17.656300000000002</c:v>
                </c:pt>
                <c:pt idx="26236" formatCode="General">
                  <c:v>17.657</c:v>
                </c:pt>
                <c:pt idx="26237" formatCode="General">
                  <c:v>17.657599999999999</c:v>
                </c:pt>
                <c:pt idx="26238" formatCode="General">
                  <c:v>17.658300000000001</c:v>
                </c:pt>
                <c:pt idx="26239" formatCode="General">
                  <c:v>17.658999999999999</c:v>
                </c:pt>
                <c:pt idx="26240" formatCode="General">
                  <c:v>17.659700000000001</c:v>
                </c:pt>
                <c:pt idx="26241" formatCode="General">
                  <c:v>17.660299999999999</c:v>
                </c:pt>
                <c:pt idx="26242" formatCode="General">
                  <c:v>17.661000000000001</c:v>
                </c:pt>
                <c:pt idx="26243" formatCode="General">
                  <c:v>17.6617</c:v>
                </c:pt>
                <c:pt idx="26244" formatCode="General">
                  <c:v>17.662299999999998</c:v>
                </c:pt>
                <c:pt idx="26245" formatCode="General">
                  <c:v>17.663</c:v>
                </c:pt>
                <c:pt idx="26246" formatCode="General">
                  <c:v>17.663699999999999</c:v>
                </c:pt>
                <c:pt idx="26247" formatCode="General">
                  <c:v>17.664400000000001</c:v>
                </c:pt>
                <c:pt idx="26248" formatCode="General">
                  <c:v>17.664999999999999</c:v>
                </c:pt>
                <c:pt idx="26249" formatCode="General">
                  <c:v>17.665700000000001</c:v>
                </c:pt>
                <c:pt idx="26250" formatCode="General">
                  <c:v>17.666399999999999</c:v>
                </c:pt>
                <c:pt idx="26251" formatCode="General">
                  <c:v>17.667100000000001</c:v>
                </c:pt>
                <c:pt idx="26252" formatCode="General">
                  <c:v>17.6677</c:v>
                </c:pt>
                <c:pt idx="26253" formatCode="General">
                  <c:v>17.668399999999998</c:v>
                </c:pt>
                <c:pt idx="26254" formatCode="General">
                  <c:v>17.6691</c:v>
                </c:pt>
                <c:pt idx="26255" formatCode="General">
                  <c:v>17.669799999999999</c:v>
                </c:pt>
                <c:pt idx="26256" formatCode="General">
                  <c:v>17.670400000000001</c:v>
                </c:pt>
                <c:pt idx="26257" formatCode="General">
                  <c:v>17.671099999999999</c:v>
                </c:pt>
                <c:pt idx="26258" formatCode="General">
                  <c:v>17.671800000000001</c:v>
                </c:pt>
                <c:pt idx="26259" formatCode="General">
                  <c:v>17.6724</c:v>
                </c:pt>
                <c:pt idx="26260" formatCode="General">
                  <c:v>17.673100000000002</c:v>
                </c:pt>
                <c:pt idx="26261" formatCode="General">
                  <c:v>17.6738</c:v>
                </c:pt>
                <c:pt idx="26262" formatCode="General">
                  <c:v>17.674499999999998</c:v>
                </c:pt>
                <c:pt idx="26263" formatCode="General">
                  <c:v>17.6751</c:v>
                </c:pt>
                <c:pt idx="26264" formatCode="General">
                  <c:v>17.675799999999999</c:v>
                </c:pt>
                <c:pt idx="26265" formatCode="General">
                  <c:v>17.676500000000001</c:v>
                </c:pt>
                <c:pt idx="26266" formatCode="General">
                  <c:v>17.677199999999999</c:v>
                </c:pt>
                <c:pt idx="26267" formatCode="General">
                  <c:v>17.677800000000001</c:v>
                </c:pt>
                <c:pt idx="26268" formatCode="General">
                  <c:v>17.6785</c:v>
                </c:pt>
                <c:pt idx="26269" formatCode="General">
                  <c:v>17.679200000000002</c:v>
                </c:pt>
                <c:pt idx="26270" formatCode="General">
                  <c:v>17.6798</c:v>
                </c:pt>
                <c:pt idx="26271" formatCode="General">
                  <c:v>17.680499999999999</c:v>
                </c:pt>
                <c:pt idx="26272" formatCode="General">
                  <c:v>17.6812</c:v>
                </c:pt>
                <c:pt idx="26273" formatCode="General">
                  <c:v>17.681899999999999</c:v>
                </c:pt>
                <c:pt idx="26274" formatCode="General">
                  <c:v>17.682500000000001</c:v>
                </c:pt>
                <c:pt idx="26275" formatCode="General">
                  <c:v>17.683199999999999</c:v>
                </c:pt>
                <c:pt idx="26276" formatCode="General">
                  <c:v>17.683900000000001</c:v>
                </c:pt>
                <c:pt idx="26277" formatCode="General">
                  <c:v>17.6846</c:v>
                </c:pt>
                <c:pt idx="26278" formatCode="General">
                  <c:v>17.685199999999998</c:v>
                </c:pt>
                <c:pt idx="26279" formatCode="General">
                  <c:v>17.6859</c:v>
                </c:pt>
                <c:pt idx="26280" formatCode="General">
                  <c:v>17.686599999999999</c:v>
                </c:pt>
                <c:pt idx="26281" formatCode="General">
                  <c:v>17.687200000000001</c:v>
                </c:pt>
                <c:pt idx="26282" formatCode="General">
                  <c:v>17.687899999999999</c:v>
                </c:pt>
                <c:pt idx="26283" formatCode="General">
                  <c:v>17.688600000000001</c:v>
                </c:pt>
                <c:pt idx="26284" formatCode="General">
                  <c:v>17.689299999999999</c:v>
                </c:pt>
                <c:pt idx="26285" formatCode="General">
                  <c:v>17.689900000000002</c:v>
                </c:pt>
                <c:pt idx="26286" formatCode="General">
                  <c:v>17.6906</c:v>
                </c:pt>
                <c:pt idx="26287" formatCode="General">
                  <c:v>17.691299999999998</c:v>
                </c:pt>
                <c:pt idx="26288" formatCode="General">
                  <c:v>17.692</c:v>
                </c:pt>
                <c:pt idx="26289" formatCode="General">
                  <c:v>17.692599999999999</c:v>
                </c:pt>
                <c:pt idx="26290" formatCode="General">
                  <c:v>17.693300000000001</c:v>
                </c:pt>
                <c:pt idx="26291" formatCode="General">
                  <c:v>17.693999999999999</c:v>
                </c:pt>
                <c:pt idx="26292" formatCode="General">
                  <c:v>17.694700000000001</c:v>
                </c:pt>
                <c:pt idx="26293" formatCode="General">
                  <c:v>17.6953</c:v>
                </c:pt>
                <c:pt idx="26294" formatCode="General">
                  <c:v>17.696000000000002</c:v>
                </c:pt>
                <c:pt idx="26295" formatCode="General">
                  <c:v>17.6967</c:v>
                </c:pt>
                <c:pt idx="26296" formatCode="General">
                  <c:v>17.697299999999998</c:v>
                </c:pt>
                <c:pt idx="26297" formatCode="General">
                  <c:v>17.698</c:v>
                </c:pt>
                <c:pt idx="26298" formatCode="General">
                  <c:v>17.698699999999999</c:v>
                </c:pt>
                <c:pt idx="26299" formatCode="General">
                  <c:v>17.699400000000001</c:v>
                </c:pt>
                <c:pt idx="26300" formatCode="General">
                  <c:v>17.7</c:v>
                </c:pt>
                <c:pt idx="26301" formatCode="General">
                  <c:v>17.700700000000001</c:v>
                </c:pt>
                <c:pt idx="26302" formatCode="General">
                  <c:v>17.7014</c:v>
                </c:pt>
                <c:pt idx="26303" formatCode="General">
                  <c:v>17.702100000000002</c:v>
                </c:pt>
                <c:pt idx="26304" formatCode="General">
                  <c:v>17.7027</c:v>
                </c:pt>
                <c:pt idx="26305" formatCode="General">
                  <c:v>17.703399999999998</c:v>
                </c:pt>
                <c:pt idx="26306" formatCode="General">
                  <c:v>17.7041</c:v>
                </c:pt>
                <c:pt idx="26307" formatCode="General">
                  <c:v>17.704699999999999</c:v>
                </c:pt>
                <c:pt idx="26308" formatCode="General">
                  <c:v>17.705400000000001</c:v>
                </c:pt>
                <c:pt idx="26309" formatCode="General">
                  <c:v>17.706099999999999</c:v>
                </c:pt>
                <c:pt idx="26310" formatCode="General">
                  <c:v>17.706800000000001</c:v>
                </c:pt>
                <c:pt idx="26311" formatCode="General">
                  <c:v>17.7074</c:v>
                </c:pt>
                <c:pt idx="26312" formatCode="General">
                  <c:v>17.708100000000002</c:v>
                </c:pt>
                <c:pt idx="26313" formatCode="General">
                  <c:v>17.7088</c:v>
                </c:pt>
                <c:pt idx="26314" formatCode="General">
                  <c:v>17.709499999999998</c:v>
                </c:pt>
                <c:pt idx="26315" formatCode="General">
                  <c:v>17.710100000000001</c:v>
                </c:pt>
                <c:pt idx="26316" formatCode="General">
                  <c:v>17.710799999999999</c:v>
                </c:pt>
                <c:pt idx="26317" formatCode="General">
                  <c:v>17.711500000000001</c:v>
                </c:pt>
                <c:pt idx="26318" formatCode="General">
                  <c:v>17.7121</c:v>
                </c:pt>
                <c:pt idx="26319" formatCode="General">
                  <c:v>17.712800000000001</c:v>
                </c:pt>
                <c:pt idx="26320" formatCode="General">
                  <c:v>17.7135</c:v>
                </c:pt>
                <c:pt idx="26321" formatCode="General">
                  <c:v>17.714200000000002</c:v>
                </c:pt>
                <c:pt idx="26322" formatCode="General">
                  <c:v>17.7148</c:v>
                </c:pt>
                <c:pt idx="26323" formatCode="General">
                  <c:v>17.715499999999999</c:v>
                </c:pt>
                <c:pt idx="26324" formatCode="General">
                  <c:v>17.716200000000001</c:v>
                </c:pt>
                <c:pt idx="26325" formatCode="General">
                  <c:v>17.716899999999999</c:v>
                </c:pt>
                <c:pt idx="26326" formatCode="General">
                  <c:v>17.717500000000001</c:v>
                </c:pt>
                <c:pt idx="26327" formatCode="General">
                  <c:v>17.7182</c:v>
                </c:pt>
                <c:pt idx="26328" formatCode="General">
                  <c:v>17.718900000000001</c:v>
                </c:pt>
                <c:pt idx="26329" formatCode="General">
                  <c:v>17.7196</c:v>
                </c:pt>
                <c:pt idx="26330" formatCode="General">
                  <c:v>17.720199999999998</c:v>
                </c:pt>
                <c:pt idx="26331" formatCode="General">
                  <c:v>17.7209</c:v>
                </c:pt>
                <c:pt idx="26332" formatCode="General">
                  <c:v>17.721599999999999</c:v>
                </c:pt>
                <c:pt idx="26333" formatCode="General">
                  <c:v>17.722200000000001</c:v>
                </c:pt>
                <c:pt idx="26334" formatCode="General">
                  <c:v>17.722899999999999</c:v>
                </c:pt>
                <c:pt idx="26335" formatCode="General">
                  <c:v>17.723600000000001</c:v>
                </c:pt>
                <c:pt idx="26336" formatCode="General">
                  <c:v>17.724299999999999</c:v>
                </c:pt>
                <c:pt idx="26337" formatCode="General">
                  <c:v>17.724900000000002</c:v>
                </c:pt>
                <c:pt idx="26338" formatCode="General">
                  <c:v>17.7256</c:v>
                </c:pt>
                <c:pt idx="26339" formatCode="General">
                  <c:v>17.726299999999998</c:v>
                </c:pt>
                <c:pt idx="26340" formatCode="General">
                  <c:v>17.727</c:v>
                </c:pt>
                <c:pt idx="26341" formatCode="General">
                  <c:v>17.727599999999999</c:v>
                </c:pt>
                <c:pt idx="26342" formatCode="General">
                  <c:v>17.728300000000001</c:v>
                </c:pt>
                <c:pt idx="26343" formatCode="General">
                  <c:v>17.728999999999999</c:v>
                </c:pt>
                <c:pt idx="26344" formatCode="General">
                  <c:v>17.729600000000001</c:v>
                </c:pt>
                <c:pt idx="26345" formatCode="General">
                  <c:v>17.7303</c:v>
                </c:pt>
                <c:pt idx="26346" formatCode="General">
                  <c:v>17.731000000000002</c:v>
                </c:pt>
                <c:pt idx="26347" formatCode="General">
                  <c:v>17.7317</c:v>
                </c:pt>
                <c:pt idx="26348" formatCode="General">
                  <c:v>17.732299999999999</c:v>
                </c:pt>
                <c:pt idx="26349" formatCode="General">
                  <c:v>17.733000000000001</c:v>
                </c:pt>
                <c:pt idx="26350" formatCode="General">
                  <c:v>17.733699999999999</c:v>
                </c:pt>
                <c:pt idx="26351" formatCode="General">
                  <c:v>17.734400000000001</c:v>
                </c:pt>
                <c:pt idx="26352" formatCode="General">
                  <c:v>17.734999999999999</c:v>
                </c:pt>
                <c:pt idx="26353" formatCode="General">
                  <c:v>17.735700000000001</c:v>
                </c:pt>
                <c:pt idx="26354" formatCode="General">
                  <c:v>17.7364</c:v>
                </c:pt>
                <c:pt idx="26355" formatCode="General">
                  <c:v>17.737100000000002</c:v>
                </c:pt>
                <c:pt idx="26356" formatCode="General">
                  <c:v>17.7377</c:v>
                </c:pt>
                <c:pt idx="26357" formatCode="General">
                  <c:v>17.738399999999999</c:v>
                </c:pt>
                <c:pt idx="26358" formatCode="General">
                  <c:v>17.739100000000001</c:v>
                </c:pt>
                <c:pt idx="26359" formatCode="General">
                  <c:v>17.739699999999999</c:v>
                </c:pt>
                <c:pt idx="26360" formatCode="General">
                  <c:v>17.740400000000001</c:v>
                </c:pt>
                <c:pt idx="26361" formatCode="General">
                  <c:v>17.741099999999999</c:v>
                </c:pt>
                <c:pt idx="26362" formatCode="General">
                  <c:v>17.741800000000001</c:v>
                </c:pt>
                <c:pt idx="26363" formatCode="General">
                  <c:v>17.7424</c:v>
                </c:pt>
                <c:pt idx="26364" formatCode="General">
                  <c:v>17.743099999999998</c:v>
                </c:pt>
                <c:pt idx="26365" formatCode="General">
                  <c:v>17.7438</c:v>
                </c:pt>
                <c:pt idx="26366" formatCode="General">
                  <c:v>17.744499999999999</c:v>
                </c:pt>
                <c:pt idx="26367" formatCode="General">
                  <c:v>17.745100000000001</c:v>
                </c:pt>
                <c:pt idx="26368" formatCode="General">
                  <c:v>17.745799999999999</c:v>
                </c:pt>
                <c:pt idx="26369" formatCode="General">
                  <c:v>17.746500000000001</c:v>
                </c:pt>
                <c:pt idx="26370" formatCode="General">
                  <c:v>17.7471</c:v>
                </c:pt>
                <c:pt idx="26371" formatCode="General">
                  <c:v>17.747800000000002</c:v>
                </c:pt>
                <c:pt idx="26372" formatCode="General">
                  <c:v>17.7485</c:v>
                </c:pt>
                <c:pt idx="26373" formatCode="General">
                  <c:v>17.749199999999998</c:v>
                </c:pt>
                <c:pt idx="26374" formatCode="General">
                  <c:v>17.7498</c:v>
                </c:pt>
                <c:pt idx="26375" formatCode="General">
                  <c:v>17.750499999999999</c:v>
                </c:pt>
                <c:pt idx="26376" formatCode="General">
                  <c:v>17.751200000000001</c:v>
                </c:pt>
                <c:pt idx="26377" formatCode="General">
                  <c:v>17.751899999999999</c:v>
                </c:pt>
                <c:pt idx="26378" formatCode="General">
                  <c:v>17.752500000000001</c:v>
                </c:pt>
                <c:pt idx="26379" formatCode="General">
                  <c:v>17.7532</c:v>
                </c:pt>
                <c:pt idx="26380" formatCode="General">
                  <c:v>17.753900000000002</c:v>
                </c:pt>
                <c:pt idx="26381" formatCode="General">
                  <c:v>17.7545</c:v>
                </c:pt>
                <c:pt idx="26382" formatCode="General">
                  <c:v>17.755199999999999</c:v>
                </c:pt>
                <c:pt idx="26383" formatCode="General">
                  <c:v>17.7559</c:v>
                </c:pt>
                <c:pt idx="26384" formatCode="General">
                  <c:v>17.756599999999999</c:v>
                </c:pt>
                <c:pt idx="26385" formatCode="General">
                  <c:v>17.757200000000001</c:v>
                </c:pt>
                <c:pt idx="26386" formatCode="General">
                  <c:v>17.757899999999999</c:v>
                </c:pt>
                <c:pt idx="26387" formatCode="General">
                  <c:v>17.758600000000001</c:v>
                </c:pt>
                <c:pt idx="26388" formatCode="General">
                  <c:v>17.7593</c:v>
                </c:pt>
                <c:pt idx="26389" formatCode="General">
                  <c:v>17.759899999999998</c:v>
                </c:pt>
                <c:pt idx="26390" formatCode="General">
                  <c:v>17.7606</c:v>
                </c:pt>
                <c:pt idx="26391" formatCode="General">
                  <c:v>17.761299999999999</c:v>
                </c:pt>
                <c:pt idx="26392" formatCode="General">
                  <c:v>17.762</c:v>
                </c:pt>
                <c:pt idx="26393" formatCode="General">
                  <c:v>17.762599999999999</c:v>
                </c:pt>
                <c:pt idx="26394" formatCode="General">
                  <c:v>17.763300000000001</c:v>
                </c:pt>
                <c:pt idx="26395" formatCode="General">
                  <c:v>17.763999999999999</c:v>
                </c:pt>
                <c:pt idx="26396" formatCode="General">
                  <c:v>17.764600000000002</c:v>
                </c:pt>
                <c:pt idx="26397" formatCode="General">
                  <c:v>17.7653</c:v>
                </c:pt>
                <c:pt idx="26398" formatCode="General">
                  <c:v>17.765999999999998</c:v>
                </c:pt>
                <c:pt idx="26399" formatCode="General">
                  <c:v>17.7667</c:v>
                </c:pt>
                <c:pt idx="26400" formatCode="General">
                  <c:v>17.767299999999999</c:v>
                </c:pt>
                <c:pt idx="26401" formatCode="General">
                  <c:v>17.768000000000001</c:v>
                </c:pt>
                <c:pt idx="26402" formatCode="General">
                  <c:v>17.768699999999999</c:v>
                </c:pt>
                <c:pt idx="26403" formatCode="General">
                  <c:v>17.769400000000001</c:v>
                </c:pt>
                <c:pt idx="26404" formatCode="General">
                  <c:v>17.77</c:v>
                </c:pt>
                <c:pt idx="26405" formatCode="General">
                  <c:v>17.770700000000001</c:v>
                </c:pt>
                <c:pt idx="26406" formatCode="General">
                  <c:v>17.7714</c:v>
                </c:pt>
                <c:pt idx="26407" formatCode="General">
                  <c:v>17.771999999999998</c:v>
                </c:pt>
                <c:pt idx="26408" formatCode="General">
                  <c:v>17.7727</c:v>
                </c:pt>
                <c:pt idx="26409" formatCode="General">
                  <c:v>17.773399999999999</c:v>
                </c:pt>
                <c:pt idx="26410" formatCode="General">
                  <c:v>17.774100000000001</c:v>
                </c:pt>
                <c:pt idx="26411" formatCode="General">
                  <c:v>17.774699999999999</c:v>
                </c:pt>
                <c:pt idx="26412" formatCode="General">
                  <c:v>17.775400000000001</c:v>
                </c:pt>
                <c:pt idx="26413" formatCode="General">
                  <c:v>17.7761</c:v>
                </c:pt>
                <c:pt idx="26414" formatCode="General">
                  <c:v>17.776800000000001</c:v>
                </c:pt>
                <c:pt idx="26415" formatCode="General">
                  <c:v>17.7774</c:v>
                </c:pt>
                <c:pt idx="26416" formatCode="General">
                  <c:v>17.778099999999998</c:v>
                </c:pt>
                <c:pt idx="26417" formatCode="General">
                  <c:v>17.7788</c:v>
                </c:pt>
                <c:pt idx="26418" formatCode="General">
                  <c:v>17.779399999999999</c:v>
                </c:pt>
                <c:pt idx="26419" formatCode="General">
                  <c:v>17.780100000000001</c:v>
                </c:pt>
                <c:pt idx="26420" formatCode="General">
                  <c:v>17.780799999999999</c:v>
                </c:pt>
                <c:pt idx="26421" formatCode="General">
                  <c:v>17.781500000000001</c:v>
                </c:pt>
                <c:pt idx="26422" formatCode="General">
                  <c:v>17.7821</c:v>
                </c:pt>
                <c:pt idx="26423" formatCode="General">
                  <c:v>17.782800000000002</c:v>
                </c:pt>
                <c:pt idx="26424" formatCode="General">
                  <c:v>17.7835</c:v>
                </c:pt>
                <c:pt idx="26425" formatCode="General">
                  <c:v>17.784199999999998</c:v>
                </c:pt>
                <c:pt idx="26426" formatCode="General">
                  <c:v>17.784800000000001</c:v>
                </c:pt>
                <c:pt idx="26427" formatCode="General">
                  <c:v>17.785499999999999</c:v>
                </c:pt>
                <c:pt idx="26428" formatCode="General">
                  <c:v>17.786200000000001</c:v>
                </c:pt>
                <c:pt idx="26429" formatCode="General">
                  <c:v>17.786899999999999</c:v>
                </c:pt>
                <c:pt idx="26430" formatCode="General">
                  <c:v>17.787500000000001</c:v>
                </c:pt>
                <c:pt idx="26431" formatCode="General">
                  <c:v>17.7882</c:v>
                </c:pt>
                <c:pt idx="26432" formatCode="General">
                  <c:v>17.788900000000002</c:v>
                </c:pt>
                <c:pt idx="26433" formatCode="General">
                  <c:v>17.7895</c:v>
                </c:pt>
                <c:pt idx="26434" formatCode="General">
                  <c:v>17.790199999999999</c:v>
                </c:pt>
                <c:pt idx="26435" formatCode="General">
                  <c:v>17.790900000000001</c:v>
                </c:pt>
                <c:pt idx="26436" formatCode="General">
                  <c:v>17.791599999999999</c:v>
                </c:pt>
                <c:pt idx="26437" formatCode="General">
                  <c:v>17.792200000000001</c:v>
                </c:pt>
                <c:pt idx="26438" formatCode="General">
                  <c:v>17.792899999999999</c:v>
                </c:pt>
                <c:pt idx="26439" formatCode="General">
                  <c:v>17.793600000000001</c:v>
                </c:pt>
                <c:pt idx="26440" formatCode="General">
                  <c:v>17.7943</c:v>
                </c:pt>
                <c:pt idx="26441" formatCode="General">
                  <c:v>17.794899999999998</c:v>
                </c:pt>
                <c:pt idx="26442" formatCode="General">
                  <c:v>17.7956</c:v>
                </c:pt>
                <c:pt idx="26443" formatCode="General">
                  <c:v>17.796299999999999</c:v>
                </c:pt>
                <c:pt idx="26444" formatCode="General">
                  <c:v>17.796900000000001</c:v>
                </c:pt>
                <c:pt idx="26445" formatCode="General">
                  <c:v>17.797599999999999</c:v>
                </c:pt>
                <c:pt idx="26446" formatCode="General">
                  <c:v>17.798300000000001</c:v>
                </c:pt>
                <c:pt idx="26447" formatCode="General">
                  <c:v>17.798999999999999</c:v>
                </c:pt>
                <c:pt idx="26448" formatCode="General">
                  <c:v>17.799600000000002</c:v>
                </c:pt>
                <c:pt idx="26449" formatCode="General">
                  <c:v>17.8003</c:v>
                </c:pt>
                <c:pt idx="26450" formatCode="General">
                  <c:v>17.800999999999998</c:v>
                </c:pt>
                <c:pt idx="26451" formatCode="General">
                  <c:v>17.8017</c:v>
                </c:pt>
                <c:pt idx="26452" formatCode="General">
                  <c:v>17.802299999999999</c:v>
                </c:pt>
                <c:pt idx="26453" formatCode="General">
                  <c:v>17.803000000000001</c:v>
                </c:pt>
                <c:pt idx="26454" formatCode="General">
                  <c:v>17.803699999999999</c:v>
                </c:pt>
                <c:pt idx="26455" formatCode="General">
                  <c:v>17.804400000000001</c:v>
                </c:pt>
                <c:pt idx="26456" formatCode="General">
                  <c:v>17.805</c:v>
                </c:pt>
                <c:pt idx="26457" formatCode="General">
                  <c:v>17.805700000000002</c:v>
                </c:pt>
                <c:pt idx="26458" formatCode="General">
                  <c:v>17.8064</c:v>
                </c:pt>
                <c:pt idx="26459" formatCode="General">
                  <c:v>17.806999999999999</c:v>
                </c:pt>
                <c:pt idx="26460" formatCode="General">
                  <c:v>17.807700000000001</c:v>
                </c:pt>
                <c:pt idx="26461" formatCode="General">
                  <c:v>17.808399999999999</c:v>
                </c:pt>
                <c:pt idx="26462" formatCode="General">
                  <c:v>17.809100000000001</c:v>
                </c:pt>
                <c:pt idx="26463" formatCode="General">
                  <c:v>17.809699999999999</c:v>
                </c:pt>
                <c:pt idx="26464" formatCode="General">
                  <c:v>17.810400000000001</c:v>
                </c:pt>
                <c:pt idx="26465" formatCode="General">
                  <c:v>17.8111</c:v>
                </c:pt>
                <c:pt idx="26466" formatCode="General">
                  <c:v>17.811800000000002</c:v>
                </c:pt>
                <c:pt idx="26467" formatCode="General">
                  <c:v>17.8124</c:v>
                </c:pt>
                <c:pt idx="26468" formatCode="General">
                  <c:v>17.813099999999999</c:v>
                </c:pt>
                <c:pt idx="26469" formatCode="General">
                  <c:v>17.813800000000001</c:v>
                </c:pt>
                <c:pt idx="26470" formatCode="General">
                  <c:v>17.814399999999999</c:v>
                </c:pt>
                <c:pt idx="26471" formatCode="General">
                  <c:v>17.815100000000001</c:v>
                </c:pt>
                <c:pt idx="26472" formatCode="General">
                  <c:v>17.815799999999999</c:v>
                </c:pt>
                <c:pt idx="26473" formatCode="General">
                  <c:v>17.816500000000001</c:v>
                </c:pt>
                <c:pt idx="26474" formatCode="General">
                  <c:v>17.8171</c:v>
                </c:pt>
                <c:pt idx="26475" formatCode="General">
                  <c:v>17.817799999999998</c:v>
                </c:pt>
                <c:pt idx="26476" formatCode="General">
                  <c:v>17.8185</c:v>
                </c:pt>
                <c:pt idx="26477" formatCode="General">
                  <c:v>17.819199999999999</c:v>
                </c:pt>
                <c:pt idx="26478" formatCode="General">
                  <c:v>17.819800000000001</c:v>
                </c:pt>
                <c:pt idx="26479" formatCode="General">
                  <c:v>17.820499999999999</c:v>
                </c:pt>
                <c:pt idx="26480" formatCode="General">
                  <c:v>17.821200000000001</c:v>
                </c:pt>
                <c:pt idx="26481" formatCode="General">
                  <c:v>17.8218</c:v>
                </c:pt>
                <c:pt idx="26482" formatCode="General">
                  <c:v>17.822500000000002</c:v>
                </c:pt>
                <c:pt idx="26483" formatCode="General">
                  <c:v>17.8232</c:v>
                </c:pt>
                <c:pt idx="26484" formatCode="General">
                  <c:v>17.823899999999998</c:v>
                </c:pt>
                <c:pt idx="26485" formatCode="General">
                  <c:v>17.8245</c:v>
                </c:pt>
                <c:pt idx="26486" formatCode="General">
                  <c:v>17.825199999999999</c:v>
                </c:pt>
                <c:pt idx="26487" formatCode="General">
                  <c:v>17.825900000000001</c:v>
                </c:pt>
                <c:pt idx="26488" formatCode="General">
                  <c:v>17.826599999999999</c:v>
                </c:pt>
                <c:pt idx="26489" formatCode="General">
                  <c:v>17.827200000000001</c:v>
                </c:pt>
                <c:pt idx="26490" formatCode="General">
                  <c:v>17.8279</c:v>
                </c:pt>
                <c:pt idx="26491" formatCode="General">
                  <c:v>17.828600000000002</c:v>
                </c:pt>
                <c:pt idx="26492" formatCode="General">
                  <c:v>17.8293</c:v>
                </c:pt>
                <c:pt idx="26493" formatCode="General">
                  <c:v>17.829899999999999</c:v>
                </c:pt>
                <c:pt idx="26494" formatCode="General">
                  <c:v>17.8306</c:v>
                </c:pt>
                <c:pt idx="26495" formatCode="General">
                  <c:v>17.831299999999999</c:v>
                </c:pt>
                <c:pt idx="26496" formatCode="General">
                  <c:v>17.831900000000001</c:v>
                </c:pt>
                <c:pt idx="26497" formatCode="General">
                  <c:v>17.832599999999999</c:v>
                </c:pt>
                <c:pt idx="26498" formatCode="General">
                  <c:v>17.833300000000001</c:v>
                </c:pt>
                <c:pt idx="26499" formatCode="General">
                  <c:v>17.834</c:v>
                </c:pt>
                <c:pt idx="26500" formatCode="General">
                  <c:v>17.834599999999998</c:v>
                </c:pt>
                <c:pt idx="26501" formatCode="General">
                  <c:v>17.8353</c:v>
                </c:pt>
                <c:pt idx="26502" formatCode="General">
                  <c:v>17.835999999999999</c:v>
                </c:pt>
                <c:pt idx="26503" formatCode="General">
                  <c:v>17.8367</c:v>
                </c:pt>
                <c:pt idx="26504" formatCode="General">
                  <c:v>17.837299999999999</c:v>
                </c:pt>
                <c:pt idx="26505" formatCode="General">
                  <c:v>17.838000000000001</c:v>
                </c:pt>
                <c:pt idx="26506" formatCode="General">
                  <c:v>17.838699999999999</c:v>
                </c:pt>
                <c:pt idx="26507" formatCode="General">
                  <c:v>17.839300000000001</c:v>
                </c:pt>
                <c:pt idx="26508" formatCode="General">
                  <c:v>17.84</c:v>
                </c:pt>
                <c:pt idx="26509" formatCode="General">
                  <c:v>17.840699999999998</c:v>
                </c:pt>
                <c:pt idx="26510" formatCode="General">
                  <c:v>17.8414</c:v>
                </c:pt>
                <c:pt idx="26511" formatCode="General">
                  <c:v>17.841999999999999</c:v>
                </c:pt>
                <c:pt idx="26512" formatCode="General">
                  <c:v>17.842700000000001</c:v>
                </c:pt>
                <c:pt idx="26513" formatCode="General">
                  <c:v>17.843399999999999</c:v>
                </c:pt>
                <c:pt idx="26514" formatCode="General">
                  <c:v>17.844100000000001</c:v>
                </c:pt>
                <c:pt idx="26515" formatCode="General">
                  <c:v>17.8447</c:v>
                </c:pt>
                <c:pt idx="26516" formatCode="General">
                  <c:v>17.845400000000001</c:v>
                </c:pt>
                <c:pt idx="26517" formatCode="General">
                  <c:v>17.8461</c:v>
                </c:pt>
                <c:pt idx="26518" formatCode="General">
                  <c:v>17.846800000000002</c:v>
                </c:pt>
                <c:pt idx="26519" formatCode="General">
                  <c:v>17.8474</c:v>
                </c:pt>
                <c:pt idx="26520" formatCode="General">
                  <c:v>17.848099999999999</c:v>
                </c:pt>
                <c:pt idx="26521" formatCode="General">
                  <c:v>17.848800000000001</c:v>
                </c:pt>
                <c:pt idx="26522" formatCode="General">
                  <c:v>17.849399999999999</c:v>
                </c:pt>
                <c:pt idx="26523" formatCode="General">
                  <c:v>17.850100000000001</c:v>
                </c:pt>
                <c:pt idx="26524" formatCode="General">
                  <c:v>17.8508</c:v>
                </c:pt>
                <c:pt idx="26525" formatCode="General">
                  <c:v>17.851500000000001</c:v>
                </c:pt>
                <c:pt idx="26526" formatCode="General">
                  <c:v>17.8521</c:v>
                </c:pt>
                <c:pt idx="26527" formatCode="General">
                  <c:v>17.852799999999998</c:v>
                </c:pt>
                <c:pt idx="26528" formatCode="General">
                  <c:v>17.8535</c:v>
                </c:pt>
                <c:pt idx="26529" formatCode="General">
                  <c:v>17.854199999999999</c:v>
                </c:pt>
                <c:pt idx="26530" formatCode="General">
                  <c:v>17.854800000000001</c:v>
                </c:pt>
                <c:pt idx="26531" formatCode="General">
                  <c:v>17.855499999999999</c:v>
                </c:pt>
                <c:pt idx="26532" formatCode="General">
                  <c:v>17.856200000000001</c:v>
                </c:pt>
                <c:pt idx="26533" formatCode="General">
                  <c:v>17.8568</c:v>
                </c:pt>
                <c:pt idx="26534" formatCode="General">
                  <c:v>17.857500000000002</c:v>
                </c:pt>
                <c:pt idx="26535" formatCode="General">
                  <c:v>17.8582</c:v>
                </c:pt>
                <c:pt idx="26536" formatCode="General">
                  <c:v>17.858899999999998</c:v>
                </c:pt>
                <c:pt idx="26537" formatCode="General">
                  <c:v>17.859500000000001</c:v>
                </c:pt>
                <c:pt idx="26538" formatCode="General">
                  <c:v>17.860199999999999</c:v>
                </c:pt>
                <c:pt idx="26539" formatCode="General">
                  <c:v>17.860900000000001</c:v>
                </c:pt>
                <c:pt idx="26540" formatCode="General">
                  <c:v>17.861599999999999</c:v>
                </c:pt>
                <c:pt idx="26541" formatCode="General">
                  <c:v>17.862200000000001</c:v>
                </c:pt>
                <c:pt idx="26542" formatCode="General">
                  <c:v>17.8629</c:v>
                </c:pt>
                <c:pt idx="26543" formatCode="General">
                  <c:v>17.863600000000002</c:v>
                </c:pt>
                <c:pt idx="26544" formatCode="General">
                  <c:v>17.8642</c:v>
                </c:pt>
                <c:pt idx="26545" formatCode="General">
                  <c:v>17.864899999999999</c:v>
                </c:pt>
                <c:pt idx="26546" formatCode="General">
                  <c:v>17.865600000000001</c:v>
                </c:pt>
                <c:pt idx="26547" formatCode="General">
                  <c:v>17.866299999999999</c:v>
                </c:pt>
                <c:pt idx="26548" formatCode="General">
                  <c:v>17.866900000000001</c:v>
                </c:pt>
                <c:pt idx="26549" formatCode="General">
                  <c:v>17.867599999999999</c:v>
                </c:pt>
                <c:pt idx="26550" formatCode="General">
                  <c:v>17.868300000000001</c:v>
                </c:pt>
                <c:pt idx="26551" formatCode="General">
                  <c:v>17.869</c:v>
                </c:pt>
                <c:pt idx="26552" formatCode="General">
                  <c:v>17.869599999999998</c:v>
                </c:pt>
                <c:pt idx="26553" formatCode="General">
                  <c:v>17.8703</c:v>
                </c:pt>
                <c:pt idx="26554" formatCode="General">
                  <c:v>17.870999999999999</c:v>
                </c:pt>
                <c:pt idx="26555" formatCode="General">
                  <c:v>17.871700000000001</c:v>
                </c:pt>
                <c:pt idx="26556" formatCode="General">
                  <c:v>17.872299999999999</c:v>
                </c:pt>
                <c:pt idx="26557" formatCode="General">
                  <c:v>17.873000000000001</c:v>
                </c:pt>
                <c:pt idx="26558" formatCode="General">
                  <c:v>17.873699999999999</c:v>
                </c:pt>
                <c:pt idx="26559" formatCode="General">
                  <c:v>17.874300000000002</c:v>
                </c:pt>
                <c:pt idx="26560" formatCode="General">
                  <c:v>17.875</c:v>
                </c:pt>
                <c:pt idx="26561" formatCode="General">
                  <c:v>17.875699999999998</c:v>
                </c:pt>
                <c:pt idx="26562" formatCode="General">
                  <c:v>17.8764</c:v>
                </c:pt>
                <c:pt idx="26563" formatCode="General">
                  <c:v>17.876999999999999</c:v>
                </c:pt>
                <c:pt idx="26564" formatCode="General">
                  <c:v>17.877700000000001</c:v>
                </c:pt>
                <c:pt idx="26565" formatCode="General">
                  <c:v>17.878399999999999</c:v>
                </c:pt>
                <c:pt idx="26566" formatCode="General">
                  <c:v>17.879100000000001</c:v>
                </c:pt>
                <c:pt idx="26567" formatCode="General">
                  <c:v>17.8797</c:v>
                </c:pt>
                <c:pt idx="26568" formatCode="General">
                  <c:v>17.880400000000002</c:v>
                </c:pt>
                <c:pt idx="26569" formatCode="General">
                  <c:v>17.8811</c:v>
                </c:pt>
                <c:pt idx="26570" formatCode="General">
                  <c:v>17.881699999999999</c:v>
                </c:pt>
                <c:pt idx="26571" formatCode="General">
                  <c:v>17.882400000000001</c:v>
                </c:pt>
                <c:pt idx="26572" formatCode="General">
                  <c:v>17.883099999999999</c:v>
                </c:pt>
                <c:pt idx="26573" formatCode="General">
                  <c:v>17.883800000000001</c:v>
                </c:pt>
                <c:pt idx="26574" formatCode="General">
                  <c:v>17.884399999999999</c:v>
                </c:pt>
                <c:pt idx="26575" formatCode="General">
                  <c:v>17.885100000000001</c:v>
                </c:pt>
                <c:pt idx="26576" formatCode="General">
                  <c:v>17.8858</c:v>
                </c:pt>
                <c:pt idx="26577" formatCode="General">
                  <c:v>17.886500000000002</c:v>
                </c:pt>
                <c:pt idx="26578" formatCode="General">
                  <c:v>17.8871</c:v>
                </c:pt>
                <c:pt idx="26579" formatCode="General">
                  <c:v>17.887799999999999</c:v>
                </c:pt>
                <c:pt idx="26580" formatCode="General">
                  <c:v>17.888500000000001</c:v>
                </c:pt>
                <c:pt idx="26581" formatCode="General">
                  <c:v>17.889099999999999</c:v>
                </c:pt>
                <c:pt idx="26582" formatCode="General">
                  <c:v>17.889800000000001</c:v>
                </c:pt>
                <c:pt idx="26583" formatCode="General">
                  <c:v>17.890499999999999</c:v>
                </c:pt>
                <c:pt idx="26584" formatCode="General">
                  <c:v>17.891200000000001</c:v>
                </c:pt>
                <c:pt idx="26585" formatCode="General">
                  <c:v>17.8918</c:v>
                </c:pt>
                <c:pt idx="26586" formatCode="General">
                  <c:v>17.892499999999998</c:v>
                </c:pt>
                <c:pt idx="26587" formatCode="General">
                  <c:v>17.8932</c:v>
                </c:pt>
                <c:pt idx="26588" formatCode="General">
                  <c:v>17.893899999999999</c:v>
                </c:pt>
                <c:pt idx="26589" formatCode="General">
                  <c:v>17.894500000000001</c:v>
                </c:pt>
                <c:pt idx="26590" formatCode="General">
                  <c:v>17.895199999999999</c:v>
                </c:pt>
                <c:pt idx="26591" formatCode="General">
                  <c:v>17.895900000000001</c:v>
                </c:pt>
                <c:pt idx="26592" formatCode="General">
                  <c:v>17.896599999999999</c:v>
                </c:pt>
                <c:pt idx="26593" formatCode="General">
                  <c:v>17.897200000000002</c:v>
                </c:pt>
                <c:pt idx="26594" formatCode="General">
                  <c:v>17.8979</c:v>
                </c:pt>
                <c:pt idx="26595" formatCode="General">
                  <c:v>17.898599999999998</c:v>
                </c:pt>
                <c:pt idx="26596" formatCode="General">
                  <c:v>17.8992</c:v>
                </c:pt>
                <c:pt idx="26597" formatCode="General">
                  <c:v>17.899899999999999</c:v>
                </c:pt>
                <c:pt idx="26598" formatCode="General">
                  <c:v>17.900600000000001</c:v>
                </c:pt>
                <c:pt idx="26599" formatCode="General">
                  <c:v>17.901299999999999</c:v>
                </c:pt>
                <c:pt idx="26600" formatCode="General">
                  <c:v>17.901900000000001</c:v>
                </c:pt>
                <c:pt idx="26601" formatCode="General">
                  <c:v>17.9026</c:v>
                </c:pt>
                <c:pt idx="26602" formatCode="General">
                  <c:v>17.903300000000002</c:v>
                </c:pt>
                <c:pt idx="26603" formatCode="General">
                  <c:v>17.904</c:v>
                </c:pt>
                <c:pt idx="26604" formatCode="General">
                  <c:v>17.904599999999999</c:v>
                </c:pt>
                <c:pt idx="26605" formatCode="General">
                  <c:v>17.9053</c:v>
                </c:pt>
                <c:pt idx="26606" formatCode="General">
                  <c:v>17.905999999999999</c:v>
                </c:pt>
                <c:pt idx="26607" formatCode="General">
                  <c:v>17.906600000000001</c:v>
                </c:pt>
                <c:pt idx="26608" formatCode="General">
                  <c:v>17.907299999999999</c:v>
                </c:pt>
                <c:pt idx="26609" formatCode="General">
                  <c:v>17.908000000000001</c:v>
                </c:pt>
                <c:pt idx="26610" formatCode="General">
                  <c:v>17.9087</c:v>
                </c:pt>
                <c:pt idx="26611" formatCode="General">
                  <c:v>17.909300000000002</c:v>
                </c:pt>
                <c:pt idx="26612" formatCode="General">
                  <c:v>17.91</c:v>
                </c:pt>
                <c:pt idx="26613" formatCode="General">
                  <c:v>17.910699999999999</c:v>
                </c:pt>
                <c:pt idx="26614" formatCode="General">
                  <c:v>17.9114</c:v>
                </c:pt>
                <c:pt idx="26615" formatCode="General">
                  <c:v>17.911999999999999</c:v>
                </c:pt>
                <c:pt idx="26616" formatCode="General">
                  <c:v>17.912700000000001</c:v>
                </c:pt>
                <c:pt idx="26617" formatCode="General">
                  <c:v>17.913399999999999</c:v>
                </c:pt>
                <c:pt idx="26618" formatCode="General">
                  <c:v>17.914100000000001</c:v>
                </c:pt>
                <c:pt idx="26619" formatCode="General">
                  <c:v>17.9147</c:v>
                </c:pt>
                <c:pt idx="26620" formatCode="General">
                  <c:v>17.915400000000002</c:v>
                </c:pt>
                <c:pt idx="26621" formatCode="General">
                  <c:v>17.9161</c:v>
                </c:pt>
                <c:pt idx="26622" formatCode="General">
                  <c:v>17.916699999999999</c:v>
                </c:pt>
                <c:pt idx="26623" formatCode="General">
                  <c:v>17.917400000000001</c:v>
                </c:pt>
                <c:pt idx="26624" formatCode="General">
                  <c:v>17.918099999999999</c:v>
                </c:pt>
                <c:pt idx="26625" formatCode="General">
                  <c:v>17.918800000000001</c:v>
                </c:pt>
                <c:pt idx="26626" formatCode="General">
                  <c:v>17.9194</c:v>
                </c:pt>
                <c:pt idx="26627" formatCode="General">
                  <c:v>17.920100000000001</c:v>
                </c:pt>
                <c:pt idx="26628" formatCode="General">
                  <c:v>17.9208</c:v>
                </c:pt>
                <c:pt idx="26629" formatCode="General">
                  <c:v>17.921500000000002</c:v>
                </c:pt>
                <c:pt idx="26630" formatCode="General">
                  <c:v>17.9221</c:v>
                </c:pt>
                <c:pt idx="26631" formatCode="General">
                  <c:v>17.922799999999999</c:v>
                </c:pt>
                <c:pt idx="26632" formatCode="General">
                  <c:v>17.923500000000001</c:v>
                </c:pt>
                <c:pt idx="26633" formatCode="General">
                  <c:v>17.924099999999999</c:v>
                </c:pt>
                <c:pt idx="26634" formatCode="General">
                  <c:v>17.924800000000001</c:v>
                </c:pt>
                <c:pt idx="26635" formatCode="General">
                  <c:v>17.9255</c:v>
                </c:pt>
                <c:pt idx="26636" formatCode="General">
                  <c:v>17.926200000000001</c:v>
                </c:pt>
                <c:pt idx="26637" formatCode="General">
                  <c:v>17.9268</c:v>
                </c:pt>
                <c:pt idx="26638" formatCode="General">
                  <c:v>17.927499999999998</c:v>
                </c:pt>
                <c:pt idx="26639" formatCode="General">
                  <c:v>17.9282</c:v>
                </c:pt>
                <c:pt idx="26640" formatCode="General">
                  <c:v>17.928899999999999</c:v>
                </c:pt>
                <c:pt idx="26641" formatCode="General">
                  <c:v>17.929500000000001</c:v>
                </c:pt>
                <c:pt idx="26642" formatCode="General">
                  <c:v>17.930199999999999</c:v>
                </c:pt>
                <c:pt idx="26643" formatCode="General">
                  <c:v>17.930900000000001</c:v>
                </c:pt>
                <c:pt idx="26644" formatCode="General">
                  <c:v>17.9315</c:v>
                </c:pt>
                <c:pt idx="26645" formatCode="General">
                  <c:v>17.932200000000002</c:v>
                </c:pt>
                <c:pt idx="26646" formatCode="General">
                  <c:v>17.9329</c:v>
                </c:pt>
                <c:pt idx="26647" formatCode="General">
                  <c:v>17.933599999999998</c:v>
                </c:pt>
                <c:pt idx="26648" formatCode="General">
                  <c:v>17.934200000000001</c:v>
                </c:pt>
                <c:pt idx="26649" formatCode="General">
                  <c:v>17.934899999999999</c:v>
                </c:pt>
                <c:pt idx="26650" formatCode="General">
                  <c:v>17.935600000000001</c:v>
                </c:pt>
                <c:pt idx="26651" formatCode="General">
                  <c:v>17.936299999999999</c:v>
                </c:pt>
                <c:pt idx="26652" formatCode="General">
                  <c:v>17.936900000000001</c:v>
                </c:pt>
                <c:pt idx="26653" formatCode="General">
                  <c:v>17.9376</c:v>
                </c:pt>
                <c:pt idx="26654" formatCode="General">
                  <c:v>17.938300000000002</c:v>
                </c:pt>
                <c:pt idx="26655" formatCode="General">
                  <c:v>17.939</c:v>
                </c:pt>
                <c:pt idx="26656" formatCode="General">
                  <c:v>17.939599999999999</c:v>
                </c:pt>
                <c:pt idx="26657" formatCode="General">
                  <c:v>17.940300000000001</c:v>
                </c:pt>
                <c:pt idx="26658" formatCode="General">
                  <c:v>17.940999999999999</c:v>
                </c:pt>
                <c:pt idx="26659" formatCode="General">
                  <c:v>17.941600000000001</c:v>
                </c:pt>
                <c:pt idx="26660" formatCode="General">
                  <c:v>17.942299999999999</c:v>
                </c:pt>
                <c:pt idx="26661" formatCode="General">
                  <c:v>17.943000000000001</c:v>
                </c:pt>
                <c:pt idx="26662" formatCode="General">
                  <c:v>17.9437</c:v>
                </c:pt>
                <c:pt idx="26663" formatCode="General">
                  <c:v>17.944299999999998</c:v>
                </c:pt>
                <c:pt idx="26664" formatCode="General">
                  <c:v>17.945</c:v>
                </c:pt>
                <c:pt idx="26665" formatCode="General">
                  <c:v>17.945699999999999</c:v>
                </c:pt>
                <c:pt idx="26666" formatCode="General">
                  <c:v>17.946400000000001</c:v>
                </c:pt>
                <c:pt idx="26667" formatCode="General">
                  <c:v>17.946999999999999</c:v>
                </c:pt>
                <c:pt idx="26668" formatCode="General">
                  <c:v>17.947700000000001</c:v>
                </c:pt>
                <c:pt idx="26669" formatCode="General">
                  <c:v>17.948399999999999</c:v>
                </c:pt>
                <c:pt idx="26670" formatCode="General">
                  <c:v>17.949000000000002</c:v>
                </c:pt>
                <c:pt idx="26671" formatCode="General">
                  <c:v>17.9497</c:v>
                </c:pt>
                <c:pt idx="26672" formatCode="General">
                  <c:v>17.950399999999998</c:v>
                </c:pt>
                <c:pt idx="26673" formatCode="General">
                  <c:v>17.9511</c:v>
                </c:pt>
                <c:pt idx="26674" formatCode="General">
                  <c:v>17.951699999999999</c:v>
                </c:pt>
                <c:pt idx="26675" formatCode="General">
                  <c:v>17.952400000000001</c:v>
                </c:pt>
                <c:pt idx="26676" formatCode="General">
                  <c:v>17.953099999999999</c:v>
                </c:pt>
                <c:pt idx="26677" formatCode="General">
                  <c:v>17.953800000000001</c:v>
                </c:pt>
                <c:pt idx="26678" formatCode="General">
                  <c:v>17.9544</c:v>
                </c:pt>
                <c:pt idx="26679" formatCode="General">
                  <c:v>17.955100000000002</c:v>
                </c:pt>
                <c:pt idx="26680" formatCode="General">
                  <c:v>17.9558</c:v>
                </c:pt>
                <c:pt idx="26681" formatCode="General">
                  <c:v>17.956499999999998</c:v>
                </c:pt>
                <c:pt idx="26682" formatCode="General">
                  <c:v>17.957100000000001</c:v>
                </c:pt>
                <c:pt idx="26683" formatCode="General">
                  <c:v>17.957799999999999</c:v>
                </c:pt>
                <c:pt idx="26684" formatCode="General">
                  <c:v>17.958500000000001</c:v>
                </c:pt>
                <c:pt idx="26685" formatCode="General">
                  <c:v>17.959099999999999</c:v>
                </c:pt>
                <c:pt idx="26686" formatCode="General">
                  <c:v>17.959800000000001</c:v>
                </c:pt>
                <c:pt idx="26687" formatCode="General">
                  <c:v>17.9605</c:v>
                </c:pt>
                <c:pt idx="26688" formatCode="General">
                  <c:v>17.961200000000002</c:v>
                </c:pt>
                <c:pt idx="26689" formatCode="General">
                  <c:v>17.9618</c:v>
                </c:pt>
                <c:pt idx="26690" formatCode="General">
                  <c:v>17.962499999999999</c:v>
                </c:pt>
                <c:pt idx="26691" formatCode="General">
                  <c:v>17.963200000000001</c:v>
                </c:pt>
                <c:pt idx="26692" formatCode="General">
                  <c:v>17.963899999999999</c:v>
                </c:pt>
                <c:pt idx="26693" formatCode="General">
                  <c:v>17.964500000000001</c:v>
                </c:pt>
                <c:pt idx="26694" formatCode="General">
                  <c:v>17.965199999999999</c:v>
                </c:pt>
                <c:pt idx="26695" formatCode="General">
                  <c:v>17.965900000000001</c:v>
                </c:pt>
                <c:pt idx="26696" formatCode="General">
                  <c:v>17.9665</c:v>
                </c:pt>
                <c:pt idx="26697" formatCode="General">
                  <c:v>17.967199999999998</c:v>
                </c:pt>
                <c:pt idx="26698" formatCode="General">
                  <c:v>17.9679</c:v>
                </c:pt>
                <c:pt idx="26699" formatCode="General">
                  <c:v>17.968599999999999</c:v>
                </c:pt>
                <c:pt idx="26700" formatCode="General">
                  <c:v>17.969200000000001</c:v>
                </c:pt>
                <c:pt idx="26701" formatCode="General">
                  <c:v>17.969899999999999</c:v>
                </c:pt>
                <c:pt idx="26702" formatCode="General">
                  <c:v>17.970600000000001</c:v>
                </c:pt>
                <c:pt idx="26703" formatCode="General">
                  <c:v>17.971299999999999</c:v>
                </c:pt>
                <c:pt idx="26704" formatCode="General">
                  <c:v>17.971900000000002</c:v>
                </c:pt>
                <c:pt idx="26705" formatCode="General">
                  <c:v>17.9726</c:v>
                </c:pt>
                <c:pt idx="26706" formatCode="General">
                  <c:v>17.973299999999998</c:v>
                </c:pt>
                <c:pt idx="26707" formatCode="General">
                  <c:v>17.9739</c:v>
                </c:pt>
                <c:pt idx="26708" formatCode="General">
                  <c:v>17.974599999999999</c:v>
                </c:pt>
                <c:pt idx="26709" formatCode="General">
                  <c:v>17.975300000000001</c:v>
                </c:pt>
                <c:pt idx="26710" formatCode="General">
                  <c:v>17.975999999999999</c:v>
                </c:pt>
                <c:pt idx="26711" formatCode="General">
                  <c:v>17.976600000000001</c:v>
                </c:pt>
                <c:pt idx="26712" formatCode="General">
                  <c:v>17.9773</c:v>
                </c:pt>
                <c:pt idx="26713" formatCode="General">
                  <c:v>17.978000000000002</c:v>
                </c:pt>
                <c:pt idx="26714" formatCode="General">
                  <c:v>17.9787</c:v>
                </c:pt>
                <c:pt idx="26715" formatCode="General">
                  <c:v>17.979299999999999</c:v>
                </c:pt>
                <c:pt idx="26716" formatCode="General">
                  <c:v>17.98</c:v>
                </c:pt>
                <c:pt idx="26717" formatCode="General">
                  <c:v>17.980699999999999</c:v>
                </c:pt>
                <c:pt idx="26718" formatCode="General">
                  <c:v>17.981400000000001</c:v>
                </c:pt>
                <c:pt idx="26719" formatCode="General">
                  <c:v>17.981999999999999</c:v>
                </c:pt>
                <c:pt idx="26720" formatCode="General">
                  <c:v>17.982700000000001</c:v>
                </c:pt>
                <c:pt idx="26721" formatCode="General">
                  <c:v>17.9834</c:v>
                </c:pt>
                <c:pt idx="26722" formatCode="General">
                  <c:v>17.984000000000002</c:v>
                </c:pt>
                <c:pt idx="26723" formatCode="General">
                  <c:v>17.9847</c:v>
                </c:pt>
                <c:pt idx="26724" formatCode="General">
                  <c:v>17.985399999999998</c:v>
                </c:pt>
                <c:pt idx="26725" formatCode="General">
                  <c:v>17.9861</c:v>
                </c:pt>
                <c:pt idx="26726" formatCode="General">
                  <c:v>17.986699999999999</c:v>
                </c:pt>
                <c:pt idx="26727" formatCode="General">
                  <c:v>17.987400000000001</c:v>
                </c:pt>
                <c:pt idx="26728" formatCode="General">
                  <c:v>17.988099999999999</c:v>
                </c:pt>
                <c:pt idx="26729" formatCode="General">
                  <c:v>17.988800000000001</c:v>
                </c:pt>
                <c:pt idx="26730" formatCode="General">
                  <c:v>17.9894</c:v>
                </c:pt>
                <c:pt idx="26731" formatCode="General">
                  <c:v>17.990100000000002</c:v>
                </c:pt>
                <c:pt idx="26732" formatCode="General">
                  <c:v>17.9908</c:v>
                </c:pt>
                <c:pt idx="26733" formatCode="General">
                  <c:v>17.991399999999999</c:v>
                </c:pt>
                <c:pt idx="26734" formatCode="General">
                  <c:v>17.992100000000001</c:v>
                </c:pt>
                <c:pt idx="26735" formatCode="General">
                  <c:v>17.992799999999999</c:v>
                </c:pt>
                <c:pt idx="26736" formatCode="General">
                  <c:v>17.993500000000001</c:v>
                </c:pt>
                <c:pt idx="26737" formatCode="General">
                  <c:v>17.9941</c:v>
                </c:pt>
                <c:pt idx="26738" formatCode="General">
                  <c:v>17.994800000000001</c:v>
                </c:pt>
                <c:pt idx="26739" formatCode="General">
                  <c:v>17.9955</c:v>
                </c:pt>
                <c:pt idx="26740" formatCode="General">
                  <c:v>17.996200000000002</c:v>
                </c:pt>
                <c:pt idx="26741" formatCode="General">
                  <c:v>17.9968</c:v>
                </c:pt>
                <c:pt idx="26742" formatCode="General">
                  <c:v>17.997499999999999</c:v>
                </c:pt>
                <c:pt idx="26743" formatCode="General">
                  <c:v>17.998200000000001</c:v>
                </c:pt>
                <c:pt idx="26744" formatCode="General">
                  <c:v>17.998799999999999</c:v>
                </c:pt>
                <c:pt idx="26745" formatCode="General">
                  <c:v>17.999500000000001</c:v>
                </c:pt>
                <c:pt idx="26746" formatCode="General">
                  <c:v>18.0002</c:v>
                </c:pt>
                <c:pt idx="26747" formatCode="General">
                  <c:v>18.000900000000001</c:v>
                </c:pt>
                <c:pt idx="26748" formatCode="General">
                  <c:v>18.0015</c:v>
                </c:pt>
                <c:pt idx="26749" formatCode="General">
                  <c:v>18.002199999999998</c:v>
                </c:pt>
                <c:pt idx="26750" formatCode="General">
                  <c:v>18.0029</c:v>
                </c:pt>
                <c:pt idx="26751" formatCode="General">
                  <c:v>18.003599999999999</c:v>
                </c:pt>
                <c:pt idx="26752" formatCode="General">
                  <c:v>18.004200000000001</c:v>
                </c:pt>
                <c:pt idx="26753" formatCode="General">
                  <c:v>18.004899999999999</c:v>
                </c:pt>
                <c:pt idx="26754" formatCode="General">
                  <c:v>18.005600000000001</c:v>
                </c:pt>
                <c:pt idx="26755" formatCode="General">
                  <c:v>18.0063</c:v>
                </c:pt>
                <c:pt idx="26756" formatCode="General">
                  <c:v>18.006900000000002</c:v>
                </c:pt>
                <c:pt idx="26757" formatCode="General">
                  <c:v>18.0076</c:v>
                </c:pt>
                <c:pt idx="26758" formatCode="General">
                  <c:v>18.008299999999998</c:v>
                </c:pt>
                <c:pt idx="26759" formatCode="General">
                  <c:v>18.008900000000001</c:v>
                </c:pt>
                <c:pt idx="26760" formatCode="General">
                  <c:v>18.009599999999999</c:v>
                </c:pt>
                <c:pt idx="26761" formatCode="General">
                  <c:v>18.010300000000001</c:v>
                </c:pt>
                <c:pt idx="26762" formatCode="General">
                  <c:v>18.010999999999999</c:v>
                </c:pt>
                <c:pt idx="26763" formatCode="General">
                  <c:v>18.011600000000001</c:v>
                </c:pt>
                <c:pt idx="26764" formatCode="General">
                  <c:v>18.0123</c:v>
                </c:pt>
                <c:pt idx="26765" formatCode="General">
                  <c:v>18.013000000000002</c:v>
                </c:pt>
                <c:pt idx="26766" formatCode="General">
                  <c:v>18.0137</c:v>
                </c:pt>
                <c:pt idx="26767" formatCode="General">
                  <c:v>18.014299999999999</c:v>
                </c:pt>
                <c:pt idx="26768" formatCode="General">
                  <c:v>18.015000000000001</c:v>
                </c:pt>
                <c:pt idx="26769" formatCode="General">
                  <c:v>18.015699999999999</c:v>
                </c:pt>
                <c:pt idx="26770" formatCode="General">
                  <c:v>18.016300000000001</c:v>
                </c:pt>
                <c:pt idx="26771" formatCode="General">
                  <c:v>18.016999999999999</c:v>
                </c:pt>
                <c:pt idx="26772" formatCode="General">
                  <c:v>18.017700000000001</c:v>
                </c:pt>
                <c:pt idx="26773" formatCode="General">
                  <c:v>18.0184</c:v>
                </c:pt>
                <c:pt idx="26774" formatCode="General">
                  <c:v>18.018999999999998</c:v>
                </c:pt>
                <c:pt idx="26775" formatCode="General">
                  <c:v>18.0197</c:v>
                </c:pt>
                <c:pt idx="26776" formatCode="General">
                  <c:v>18.020399999999999</c:v>
                </c:pt>
                <c:pt idx="26777" formatCode="General">
                  <c:v>18.021100000000001</c:v>
                </c:pt>
                <c:pt idx="26778" formatCode="General">
                  <c:v>18.021699999999999</c:v>
                </c:pt>
                <c:pt idx="26779" formatCode="General">
                  <c:v>18.022400000000001</c:v>
                </c:pt>
                <c:pt idx="26780" formatCode="General">
                  <c:v>18.023099999999999</c:v>
                </c:pt>
                <c:pt idx="26781" formatCode="General">
                  <c:v>18.023800000000001</c:v>
                </c:pt>
                <c:pt idx="26782" formatCode="General">
                  <c:v>18.0244</c:v>
                </c:pt>
                <c:pt idx="26783" formatCode="General">
                  <c:v>18.025099999999998</c:v>
                </c:pt>
                <c:pt idx="26784" formatCode="General">
                  <c:v>18.0258</c:v>
                </c:pt>
                <c:pt idx="26785" formatCode="General">
                  <c:v>18.026399999999999</c:v>
                </c:pt>
                <c:pt idx="26786" formatCode="General">
                  <c:v>18.027100000000001</c:v>
                </c:pt>
                <c:pt idx="26787" formatCode="General">
                  <c:v>18.027799999999999</c:v>
                </c:pt>
                <c:pt idx="26788" formatCode="General">
                  <c:v>18.028500000000001</c:v>
                </c:pt>
                <c:pt idx="26789" formatCode="General">
                  <c:v>18.0291</c:v>
                </c:pt>
                <c:pt idx="26790" formatCode="General">
                  <c:v>18.029800000000002</c:v>
                </c:pt>
                <c:pt idx="26791" formatCode="General">
                  <c:v>18.0305</c:v>
                </c:pt>
                <c:pt idx="26792" formatCode="General">
                  <c:v>18.031199999999998</c:v>
                </c:pt>
                <c:pt idx="26793" formatCode="General">
                  <c:v>18.0318</c:v>
                </c:pt>
                <c:pt idx="26794" formatCode="General">
                  <c:v>18.032499999999999</c:v>
                </c:pt>
                <c:pt idx="26795" formatCode="General">
                  <c:v>18.033200000000001</c:v>
                </c:pt>
                <c:pt idx="26796" formatCode="General">
                  <c:v>18.033799999999999</c:v>
                </c:pt>
                <c:pt idx="26797" formatCode="General">
                  <c:v>18.034500000000001</c:v>
                </c:pt>
                <c:pt idx="26798" formatCode="General">
                  <c:v>18.0352</c:v>
                </c:pt>
                <c:pt idx="26799" formatCode="General">
                  <c:v>18.035900000000002</c:v>
                </c:pt>
                <c:pt idx="26800" formatCode="General">
                  <c:v>18.0365</c:v>
                </c:pt>
                <c:pt idx="26801" formatCode="General">
                  <c:v>18.037199999999999</c:v>
                </c:pt>
                <c:pt idx="26802" formatCode="General">
                  <c:v>18.0379</c:v>
                </c:pt>
                <c:pt idx="26803" formatCode="General">
                  <c:v>18.038599999999999</c:v>
                </c:pt>
                <c:pt idx="26804" formatCode="General">
                  <c:v>18.039200000000001</c:v>
                </c:pt>
                <c:pt idx="26805" formatCode="General">
                  <c:v>18.039899999999999</c:v>
                </c:pt>
                <c:pt idx="26806" formatCode="General">
                  <c:v>18.040600000000001</c:v>
                </c:pt>
                <c:pt idx="26807" formatCode="General">
                  <c:v>18.0412</c:v>
                </c:pt>
                <c:pt idx="26808" formatCode="General">
                  <c:v>18.041899999999998</c:v>
                </c:pt>
                <c:pt idx="26809" formatCode="General">
                  <c:v>18.0426</c:v>
                </c:pt>
                <c:pt idx="26810" formatCode="General">
                  <c:v>18.043299999999999</c:v>
                </c:pt>
                <c:pt idx="26811" formatCode="General">
                  <c:v>18.043900000000001</c:v>
                </c:pt>
                <c:pt idx="26812" formatCode="General">
                  <c:v>18.044599999999999</c:v>
                </c:pt>
                <c:pt idx="26813" formatCode="General">
                  <c:v>18.045300000000001</c:v>
                </c:pt>
                <c:pt idx="26814" formatCode="General">
                  <c:v>18.045999999999999</c:v>
                </c:pt>
                <c:pt idx="26815" formatCode="General">
                  <c:v>18.046600000000002</c:v>
                </c:pt>
                <c:pt idx="26816" formatCode="General">
                  <c:v>18.0473</c:v>
                </c:pt>
                <c:pt idx="26817" formatCode="General">
                  <c:v>18.047999999999998</c:v>
                </c:pt>
                <c:pt idx="26818" formatCode="General">
                  <c:v>18.0487</c:v>
                </c:pt>
                <c:pt idx="26819" formatCode="General">
                  <c:v>18.049299999999999</c:v>
                </c:pt>
                <c:pt idx="26820" formatCode="General">
                  <c:v>18.05</c:v>
                </c:pt>
                <c:pt idx="26821" formatCode="General">
                  <c:v>18.050699999999999</c:v>
                </c:pt>
                <c:pt idx="26822" formatCode="General">
                  <c:v>18.051300000000001</c:v>
                </c:pt>
                <c:pt idx="26823" formatCode="General">
                  <c:v>18.052</c:v>
                </c:pt>
                <c:pt idx="26824" formatCode="General">
                  <c:v>18.052700000000002</c:v>
                </c:pt>
                <c:pt idx="26825" formatCode="General">
                  <c:v>18.0534</c:v>
                </c:pt>
                <c:pt idx="26826" formatCode="General">
                  <c:v>18.053999999999998</c:v>
                </c:pt>
                <c:pt idx="26827" formatCode="General">
                  <c:v>18.0547</c:v>
                </c:pt>
                <c:pt idx="26828" formatCode="General">
                  <c:v>18.055399999999999</c:v>
                </c:pt>
                <c:pt idx="26829" formatCode="General">
                  <c:v>18.056100000000001</c:v>
                </c:pt>
                <c:pt idx="26830" formatCode="General">
                  <c:v>18.056699999999999</c:v>
                </c:pt>
                <c:pt idx="26831" formatCode="General">
                  <c:v>18.057400000000001</c:v>
                </c:pt>
                <c:pt idx="26832" formatCode="General">
                  <c:v>18.0581</c:v>
                </c:pt>
                <c:pt idx="26833" formatCode="General">
                  <c:v>18.058700000000002</c:v>
                </c:pt>
                <c:pt idx="26834" formatCode="General">
                  <c:v>18.0594</c:v>
                </c:pt>
                <c:pt idx="26835" formatCode="General">
                  <c:v>18.060099999999998</c:v>
                </c:pt>
                <c:pt idx="26836" formatCode="General">
                  <c:v>18.0608</c:v>
                </c:pt>
                <c:pt idx="26837" formatCode="General">
                  <c:v>18.061399999999999</c:v>
                </c:pt>
                <c:pt idx="26838" formatCode="General">
                  <c:v>18.062100000000001</c:v>
                </c:pt>
                <c:pt idx="26839" formatCode="General">
                  <c:v>18.062799999999999</c:v>
                </c:pt>
                <c:pt idx="26840" formatCode="General">
                  <c:v>18.063500000000001</c:v>
                </c:pt>
                <c:pt idx="26841" formatCode="General">
                  <c:v>18.0641</c:v>
                </c:pt>
                <c:pt idx="26842" formatCode="General">
                  <c:v>18.064800000000002</c:v>
                </c:pt>
                <c:pt idx="26843" formatCode="General">
                  <c:v>18.0655</c:v>
                </c:pt>
                <c:pt idx="26844" formatCode="General">
                  <c:v>18.066199999999998</c:v>
                </c:pt>
                <c:pt idx="26845" formatCode="General">
                  <c:v>18.066800000000001</c:v>
                </c:pt>
                <c:pt idx="26846" formatCode="General">
                  <c:v>18.067499999999999</c:v>
                </c:pt>
                <c:pt idx="26847" formatCode="General">
                  <c:v>18.068200000000001</c:v>
                </c:pt>
                <c:pt idx="26848" formatCode="General">
                  <c:v>18.0688</c:v>
                </c:pt>
                <c:pt idx="26849" formatCode="General">
                  <c:v>18.069500000000001</c:v>
                </c:pt>
                <c:pt idx="26850" formatCode="General">
                  <c:v>18.0702</c:v>
                </c:pt>
                <c:pt idx="26851" formatCode="General">
                  <c:v>18.070900000000002</c:v>
                </c:pt>
                <c:pt idx="26852" formatCode="General">
                  <c:v>18.0715</c:v>
                </c:pt>
                <c:pt idx="26853" formatCode="General">
                  <c:v>18.072199999999999</c:v>
                </c:pt>
                <c:pt idx="26854" formatCode="General">
                  <c:v>18.072900000000001</c:v>
                </c:pt>
                <c:pt idx="26855" formatCode="General">
                  <c:v>18.073599999999999</c:v>
                </c:pt>
                <c:pt idx="26856" formatCode="General">
                  <c:v>18.074200000000001</c:v>
                </c:pt>
                <c:pt idx="26857" formatCode="General">
                  <c:v>18.0749</c:v>
                </c:pt>
                <c:pt idx="26858" formatCode="General">
                  <c:v>18.075600000000001</c:v>
                </c:pt>
                <c:pt idx="26859" formatCode="General">
                  <c:v>18.0762</c:v>
                </c:pt>
                <c:pt idx="26860" formatCode="General">
                  <c:v>18.076899999999998</c:v>
                </c:pt>
                <c:pt idx="26861" formatCode="General">
                  <c:v>18.0776</c:v>
                </c:pt>
                <c:pt idx="26862" formatCode="General">
                  <c:v>18.078299999999999</c:v>
                </c:pt>
                <c:pt idx="26863" formatCode="General">
                  <c:v>18.078900000000001</c:v>
                </c:pt>
                <c:pt idx="26864" formatCode="General">
                  <c:v>18.079599999999999</c:v>
                </c:pt>
                <c:pt idx="26865" formatCode="General">
                  <c:v>18.080300000000001</c:v>
                </c:pt>
                <c:pt idx="26866" formatCode="General">
                  <c:v>18.081</c:v>
                </c:pt>
                <c:pt idx="26867" formatCode="General">
                  <c:v>18.081600000000002</c:v>
                </c:pt>
                <c:pt idx="26868" formatCode="General">
                  <c:v>18.0823</c:v>
                </c:pt>
                <c:pt idx="26869" formatCode="General">
                  <c:v>18.082999999999998</c:v>
                </c:pt>
                <c:pt idx="26870" formatCode="General">
                  <c:v>18.083600000000001</c:v>
                </c:pt>
                <c:pt idx="26871" formatCode="General">
                  <c:v>18.084299999999999</c:v>
                </c:pt>
                <c:pt idx="26872" formatCode="General">
                  <c:v>18.085000000000001</c:v>
                </c:pt>
                <c:pt idx="26873" formatCode="General">
                  <c:v>18.085699999999999</c:v>
                </c:pt>
                <c:pt idx="26874" formatCode="General">
                  <c:v>18.086300000000001</c:v>
                </c:pt>
                <c:pt idx="26875" formatCode="General">
                  <c:v>18.087</c:v>
                </c:pt>
                <c:pt idx="26876" formatCode="General">
                  <c:v>18.087700000000002</c:v>
                </c:pt>
                <c:pt idx="26877" formatCode="General">
                  <c:v>18.0884</c:v>
                </c:pt>
                <c:pt idx="26878" formatCode="General">
                  <c:v>18.088999999999999</c:v>
                </c:pt>
                <c:pt idx="26879" formatCode="General">
                  <c:v>18.089700000000001</c:v>
                </c:pt>
                <c:pt idx="26880" formatCode="General">
                  <c:v>18.090399999999999</c:v>
                </c:pt>
                <c:pt idx="26881" formatCode="General">
                  <c:v>18.091100000000001</c:v>
                </c:pt>
                <c:pt idx="26882" formatCode="General">
                  <c:v>18.091699999999999</c:v>
                </c:pt>
                <c:pt idx="26883" formatCode="General">
                  <c:v>18.092400000000001</c:v>
                </c:pt>
                <c:pt idx="26884" formatCode="General">
                  <c:v>18.0931</c:v>
                </c:pt>
                <c:pt idx="26885" formatCode="General">
                  <c:v>18.093699999999998</c:v>
                </c:pt>
                <c:pt idx="26886" formatCode="General">
                  <c:v>18.0944</c:v>
                </c:pt>
                <c:pt idx="26887" formatCode="General">
                  <c:v>18.095099999999999</c:v>
                </c:pt>
                <c:pt idx="26888" formatCode="General">
                  <c:v>18.095800000000001</c:v>
                </c:pt>
                <c:pt idx="26889" formatCode="General">
                  <c:v>18.096399999999999</c:v>
                </c:pt>
                <c:pt idx="26890" formatCode="General">
                  <c:v>18.097100000000001</c:v>
                </c:pt>
                <c:pt idx="26891" formatCode="General">
                  <c:v>18.097799999999999</c:v>
                </c:pt>
                <c:pt idx="26892" formatCode="General">
                  <c:v>18.098500000000001</c:v>
                </c:pt>
                <c:pt idx="26893" formatCode="General">
                  <c:v>18.0991</c:v>
                </c:pt>
                <c:pt idx="26894" formatCode="General">
                  <c:v>18.099799999999998</c:v>
                </c:pt>
                <c:pt idx="26895" formatCode="General">
                  <c:v>18.1005</c:v>
                </c:pt>
                <c:pt idx="26896" formatCode="General">
                  <c:v>18.101099999999999</c:v>
                </c:pt>
                <c:pt idx="26897" formatCode="General">
                  <c:v>18.101800000000001</c:v>
                </c:pt>
                <c:pt idx="26898" formatCode="General">
                  <c:v>18.102499999999999</c:v>
                </c:pt>
                <c:pt idx="26899" formatCode="General">
                  <c:v>18.103200000000001</c:v>
                </c:pt>
                <c:pt idx="26900" formatCode="General">
                  <c:v>18.1038</c:v>
                </c:pt>
                <c:pt idx="26901" formatCode="General">
                  <c:v>18.104500000000002</c:v>
                </c:pt>
                <c:pt idx="26902" formatCode="General">
                  <c:v>18.1052</c:v>
                </c:pt>
                <c:pt idx="26903" formatCode="General">
                  <c:v>18.105899999999998</c:v>
                </c:pt>
                <c:pt idx="26904" formatCode="General">
                  <c:v>18.1065</c:v>
                </c:pt>
                <c:pt idx="26905" formatCode="General">
                  <c:v>18.107199999999999</c:v>
                </c:pt>
                <c:pt idx="26906" formatCode="General">
                  <c:v>18.107900000000001</c:v>
                </c:pt>
                <c:pt idx="26907" formatCode="General">
                  <c:v>18.108499999999999</c:v>
                </c:pt>
                <c:pt idx="26908" formatCode="General">
                  <c:v>18.109200000000001</c:v>
                </c:pt>
                <c:pt idx="26909" formatCode="General">
                  <c:v>18.1099</c:v>
                </c:pt>
                <c:pt idx="26910" formatCode="General">
                  <c:v>18.110600000000002</c:v>
                </c:pt>
                <c:pt idx="26911" formatCode="General">
                  <c:v>18.1112</c:v>
                </c:pt>
                <c:pt idx="26912" formatCode="General">
                  <c:v>18.111899999999999</c:v>
                </c:pt>
                <c:pt idx="26913" formatCode="General">
                  <c:v>18.1126</c:v>
                </c:pt>
                <c:pt idx="26914" formatCode="General">
                  <c:v>18.113299999999999</c:v>
                </c:pt>
                <c:pt idx="26915" formatCode="General">
                  <c:v>18.113900000000001</c:v>
                </c:pt>
                <c:pt idx="26916" formatCode="General">
                  <c:v>18.114599999999999</c:v>
                </c:pt>
                <c:pt idx="26917" formatCode="General">
                  <c:v>18.115300000000001</c:v>
                </c:pt>
                <c:pt idx="26918" formatCode="General">
                  <c:v>18.116</c:v>
                </c:pt>
                <c:pt idx="26919" formatCode="General">
                  <c:v>18.116599999999998</c:v>
                </c:pt>
                <c:pt idx="26920" formatCode="General">
                  <c:v>18.1173</c:v>
                </c:pt>
                <c:pt idx="26921" formatCode="General">
                  <c:v>18.117999999999999</c:v>
                </c:pt>
                <c:pt idx="26922" formatCode="General">
                  <c:v>18.118600000000001</c:v>
                </c:pt>
                <c:pt idx="26923" formatCode="General">
                  <c:v>18.119299999999999</c:v>
                </c:pt>
                <c:pt idx="26924" formatCode="General">
                  <c:v>18.12</c:v>
                </c:pt>
                <c:pt idx="26925" formatCode="General">
                  <c:v>18.120699999999999</c:v>
                </c:pt>
                <c:pt idx="26926" formatCode="General">
                  <c:v>18.121300000000002</c:v>
                </c:pt>
                <c:pt idx="26927" formatCode="General">
                  <c:v>18.122</c:v>
                </c:pt>
                <c:pt idx="26928" formatCode="General">
                  <c:v>18.122699999999998</c:v>
                </c:pt>
                <c:pt idx="26929" formatCode="General">
                  <c:v>18.1234</c:v>
                </c:pt>
                <c:pt idx="26930" formatCode="General">
                  <c:v>18.123999999999999</c:v>
                </c:pt>
                <c:pt idx="26931" formatCode="General">
                  <c:v>18.124700000000001</c:v>
                </c:pt>
                <c:pt idx="26932" formatCode="General">
                  <c:v>18.125399999999999</c:v>
                </c:pt>
                <c:pt idx="26933" formatCode="General">
                  <c:v>18.126000000000001</c:v>
                </c:pt>
                <c:pt idx="26934" formatCode="General">
                  <c:v>18.1267</c:v>
                </c:pt>
                <c:pt idx="26935" formatCode="General">
                  <c:v>18.127400000000002</c:v>
                </c:pt>
                <c:pt idx="26936" formatCode="General">
                  <c:v>18.1281</c:v>
                </c:pt>
                <c:pt idx="26937" formatCode="General">
                  <c:v>18.128699999999998</c:v>
                </c:pt>
                <c:pt idx="26938" formatCode="General">
                  <c:v>18.1294</c:v>
                </c:pt>
                <c:pt idx="26939" formatCode="General">
                  <c:v>18.130099999999999</c:v>
                </c:pt>
                <c:pt idx="26940" formatCode="General">
                  <c:v>18.130800000000001</c:v>
                </c:pt>
                <c:pt idx="26941" formatCode="General">
                  <c:v>18.131399999999999</c:v>
                </c:pt>
                <c:pt idx="26942" formatCode="General">
                  <c:v>18.132100000000001</c:v>
                </c:pt>
                <c:pt idx="26943" formatCode="General">
                  <c:v>18.1328</c:v>
                </c:pt>
                <c:pt idx="26944" formatCode="General">
                  <c:v>18.133500000000002</c:v>
                </c:pt>
                <c:pt idx="26945" formatCode="General">
                  <c:v>18.1341</c:v>
                </c:pt>
                <c:pt idx="26946" formatCode="General">
                  <c:v>18.134799999999998</c:v>
                </c:pt>
                <c:pt idx="26947" formatCode="General">
                  <c:v>18.1355</c:v>
                </c:pt>
                <c:pt idx="26948" formatCode="General">
                  <c:v>18.136099999999999</c:v>
                </c:pt>
                <c:pt idx="26949" formatCode="General">
                  <c:v>18.136800000000001</c:v>
                </c:pt>
                <c:pt idx="26950" formatCode="General">
                  <c:v>18.137499999999999</c:v>
                </c:pt>
                <c:pt idx="26951" formatCode="General">
                  <c:v>18.138200000000001</c:v>
                </c:pt>
                <c:pt idx="26952" formatCode="General">
                  <c:v>18.1388</c:v>
                </c:pt>
                <c:pt idx="26953" formatCode="General">
                  <c:v>18.139500000000002</c:v>
                </c:pt>
                <c:pt idx="26954" formatCode="General">
                  <c:v>18.1402</c:v>
                </c:pt>
                <c:pt idx="26955" formatCode="General">
                  <c:v>18.140899999999998</c:v>
                </c:pt>
                <c:pt idx="26956" formatCode="General">
                  <c:v>18.141500000000001</c:v>
                </c:pt>
                <c:pt idx="26957" formatCode="General">
                  <c:v>18.142199999999999</c:v>
                </c:pt>
                <c:pt idx="26958" formatCode="General">
                  <c:v>18.142900000000001</c:v>
                </c:pt>
                <c:pt idx="26959" formatCode="General">
                  <c:v>18.1435</c:v>
                </c:pt>
                <c:pt idx="26960" formatCode="General">
                  <c:v>18.144200000000001</c:v>
                </c:pt>
                <c:pt idx="26961" formatCode="General">
                  <c:v>18.1449</c:v>
                </c:pt>
                <c:pt idx="26962" formatCode="General">
                  <c:v>18.145600000000002</c:v>
                </c:pt>
                <c:pt idx="26963" formatCode="General">
                  <c:v>18.1462</c:v>
                </c:pt>
                <c:pt idx="26964" formatCode="General">
                  <c:v>18.146899999999999</c:v>
                </c:pt>
                <c:pt idx="26965" formatCode="General">
                  <c:v>18.147600000000001</c:v>
                </c:pt>
                <c:pt idx="26966" formatCode="General">
                  <c:v>18.148299999999999</c:v>
                </c:pt>
                <c:pt idx="26967" formatCode="General">
                  <c:v>18.148900000000001</c:v>
                </c:pt>
                <c:pt idx="26968" formatCode="General">
                  <c:v>18.1496</c:v>
                </c:pt>
                <c:pt idx="26969" formatCode="General">
                  <c:v>18.150300000000001</c:v>
                </c:pt>
                <c:pt idx="26970" formatCode="General">
                  <c:v>18.1509</c:v>
                </c:pt>
                <c:pt idx="26971" formatCode="General">
                  <c:v>18.151599999999998</c:v>
                </c:pt>
                <c:pt idx="26972" formatCode="General">
                  <c:v>18.1523</c:v>
                </c:pt>
                <c:pt idx="26973" formatCode="General">
                  <c:v>18.152999999999999</c:v>
                </c:pt>
                <c:pt idx="26974" formatCode="General">
                  <c:v>18.153600000000001</c:v>
                </c:pt>
                <c:pt idx="26975" formatCode="General">
                  <c:v>18.154299999999999</c:v>
                </c:pt>
                <c:pt idx="26976" formatCode="General">
                  <c:v>18.155000000000001</c:v>
                </c:pt>
                <c:pt idx="26977" formatCode="General">
                  <c:v>18.1557</c:v>
                </c:pt>
                <c:pt idx="26978" formatCode="General">
                  <c:v>18.156300000000002</c:v>
                </c:pt>
                <c:pt idx="26979" formatCode="General">
                  <c:v>18.157</c:v>
                </c:pt>
                <c:pt idx="26980" formatCode="General">
                  <c:v>18.157699999999998</c:v>
                </c:pt>
                <c:pt idx="26981" formatCode="General">
                  <c:v>18.1584</c:v>
                </c:pt>
                <c:pt idx="26982" formatCode="General">
                  <c:v>18.158999999999999</c:v>
                </c:pt>
                <c:pt idx="26983" formatCode="General">
                  <c:v>18.159700000000001</c:v>
                </c:pt>
                <c:pt idx="26984" formatCode="General">
                  <c:v>18.160399999999999</c:v>
                </c:pt>
                <c:pt idx="26985" formatCode="General">
                  <c:v>18.161000000000001</c:v>
                </c:pt>
                <c:pt idx="26986" formatCode="General">
                  <c:v>18.1617</c:v>
                </c:pt>
                <c:pt idx="26987" formatCode="General">
                  <c:v>18.162400000000002</c:v>
                </c:pt>
                <c:pt idx="26988" formatCode="General">
                  <c:v>18.1631</c:v>
                </c:pt>
                <c:pt idx="26989" formatCode="General">
                  <c:v>18.163699999999999</c:v>
                </c:pt>
                <c:pt idx="26990" formatCode="General">
                  <c:v>18.164400000000001</c:v>
                </c:pt>
                <c:pt idx="26991" formatCode="General">
                  <c:v>18.165099999999999</c:v>
                </c:pt>
                <c:pt idx="26992" formatCode="General">
                  <c:v>18.165800000000001</c:v>
                </c:pt>
                <c:pt idx="26993" formatCode="General">
                  <c:v>18.166399999999999</c:v>
                </c:pt>
                <c:pt idx="26994" formatCode="General">
                  <c:v>18.167100000000001</c:v>
                </c:pt>
                <c:pt idx="26995" formatCode="General">
                  <c:v>18.1678</c:v>
                </c:pt>
                <c:pt idx="26996" formatCode="General">
                  <c:v>18.168399999999998</c:v>
                </c:pt>
                <c:pt idx="26997" formatCode="General">
                  <c:v>18.1691</c:v>
                </c:pt>
                <c:pt idx="26998" formatCode="General">
                  <c:v>18.169799999999999</c:v>
                </c:pt>
                <c:pt idx="26999" formatCode="General">
                  <c:v>18.170500000000001</c:v>
                </c:pt>
                <c:pt idx="27000" formatCode="General">
                  <c:v>18.171099999999999</c:v>
                </c:pt>
                <c:pt idx="27001" formatCode="General">
                  <c:v>18.171800000000001</c:v>
                </c:pt>
                <c:pt idx="27002" formatCode="General">
                  <c:v>18.172499999999999</c:v>
                </c:pt>
                <c:pt idx="27003" formatCode="General">
                  <c:v>18.173200000000001</c:v>
                </c:pt>
                <c:pt idx="27004" formatCode="General">
                  <c:v>18.1738</c:v>
                </c:pt>
                <c:pt idx="27005" formatCode="General">
                  <c:v>18.174499999999998</c:v>
                </c:pt>
                <c:pt idx="27006" formatCode="General">
                  <c:v>18.1752</c:v>
                </c:pt>
                <c:pt idx="27007" formatCode="General">
                  <c:v>18.175799999999999</c:v>
                </c:pt>
                <c:pt idx="27008" formatCode="General">
                  <c:v>18.176500000000001</c:v>
                </c:pt>
                <c:pt idx="27009" formatCode="General">
                  <c:v>18.177199999999999</c:v>
                </c:pt>
                <c:pt idx="27010" formatCode="General">
                  <c:v>18.177900000000001</c:v>
                </c:pt>
                <c:pt idx="27011" formatCode="General">
                  <c:v>18.1785</c:v>
                </c:pt>
                <c:pt idx="27012" formatCode="General">
                  <c:v>18.179200000000002</c:v>
                </c:pt>
                <c:pt idx="27013" formatCode="General">
                  <c:v>18.1799</c:v>
                </c:pt>
                <c:pt idx="27014" formatCode="General">
                  <c:v>18.180599999999998</c:v>
                </c:pt>
                <c:pt idx="27015" formatCode="General">
                  <c:v>18.1812</c:v>
                </c:pt>
                <c:pt idx="27016" formatCode="General">
                  <c:v>18.181899999999999</c:v>
                </c:pt>
                <c:pt idx="27017" formatCode="General">
                  <c:v>18.182600000000001</c:v>
                </c:pt>
                <c:pt idx="27018" formatCode="General">
                  <c:v>18.183299999999999</c:v>
                </c:pt>
                <c:pt idx="27019" formatCode="General">
                  <c:v>18.183900000000001</c:v>
                </c:pt>
                <c:pt idx="27020" formatCode="General">
                  <c:v>18.1846</c:v>
                </c:pt>
                <c:pt idx="27021" formatCode="General">
                  <c:v>18.185300000000002</c:v>
                </c:pt>
                <c:pt idx="27022" formatCode="General">
                  <c:v>18.1859</c:v>
                </c:pt>
                <c:pt idx="27023" formatCode="General">
                  <c:v>18.186599999999999</c:v>
                </c:pt>
                <c:pt idx="27024" formatCode="General">
                  <c:v>18.1873</c:v>
                </c:pt>
                <c:pt idx="27025" formatCode="General">
                  <c:v>18.187999999999999</c:v>
                </c:pt>
                <c:pt idx="27026" formatCode="General">
                  <c:v>18.188600000000001</c:v>
                </c:pt>
                <c:pt idx="27027" formatCode="General">
                  <c:v>18.189299999999999</c:v>
                </c:pt>
                <c:pt idx="27028" formatCode="General">
                  <c:v>18.190000000000001</c:v>
                </c:pt>
                <c:pt idx="27029" formatCode="General">
                  <c:v>18.1907</c:v>
                </c:pt>
                <c:pt idx="27030" formatCode="General">
                  <c:v>18.191299999999998</c:v>
                </c:pt>
                <c:pt idx="27031" formatCode="General">
                  <c:v>18.192</c:v>
                </c:pt>
                <c:pt idx="27032" formatCode="General">
                  <c:v>18.192699999999999</c:v>
                </c:pt>
                <c:pt idx="27033" formatCode="General">
                  <c:v>18.193300000000001</c:v>
                </c:pt>
                <c:pt idx="27034" formatCode="General">
                  <c:v>18.193999999999999</c:v>
                </c:pt>
                <c:pt idx="27035" formatCode="General">
                  <c:v>18.194700000000001</c:v>
                </c:pt>
                <c:pt idx="27036" formatCode="General">
                  <c:v>18.195399999999999</c:v>
                </c:pt>
                <c:pt idx="27037" formatCode="General">
                  <c:v>18.196000000000002</c:v>
                </c:pt>
                <c:pt idx="27038" formatCode="General">
                  <c:v>18.1967</c:v>
                </c:pt>
                <c:pt idx="27039" formatCode="General">
                  <c:v>18.197399999999998</c:v>
                </c:pt>
                <c:pt idx="27040" formatCode="General">
                  <c:v>18.1981</c:v>
                </c:pt>
                <c:pt idx="27041" formatCode="General">
                  <c:v>18.198699999999999</c:v>
                </c:pt>
                <c:pt idx="27042" formatCode="General">
                  <c:v>18.199400000000001</c:v>
                </c:pt>
                <c:pt idx="27043" formatCode="General">
                  <c:v>18.200099999999999</c:v>
                </c:pt>
                <c:pt idx="27044" formatCode="General">
                  <c:v>18.200800000000001</c:v>
                </c:pt>
                <c:pt idx="27045" formatCode="General">
                  <c:v>18.2014</c:v>
                </c:pt>
                <c:pt idx="27046" formatCode="General">
                  <c:v>18.202100000000002</c:v>
                </c:pt>
                <c:pt idx="27047" formatCode="General">
                  <c:v>18.2028</c:v>
                </c:pt>
                <c:pt idx="27048" formatCode="General">
                  <c:v>18.203399999999998</c:v>
                </c:pt>
                <c:pt idx="27049" formatCode="General">
                  <c:v>18.2041</c:v>
                </c:pt>
                <c:pt idx="27050" formatCode="General">
                  <c:v>18.204799999999999</c:v>
                </c:pt>
                <c:pt idx="27051" formatCode="General">
                  <c:v>18.205500000000001</c:v>
                </c:pt>
                <c:pt idx="27052" formatCode="General">
                  <c:v>18.206099999999999</c:v>
                </c:pt>
                <c:pt idx="27053" formatCode="General">
                  <c:v>18.206800000000001</c:v>
                </c:pt>
                <c:pt idx="27054" formatCode="General">
                  <c:v>18.2075</c:v>
                </c:pt>
                <c:pt idx="27055" formatCode="General">
                  <c:v>18.208200000000001</c:v>
                </c:pt>
                <c:pt idx="27056" formatCode="General">
                  <c:v>18.2088</c:v>
                </c:pt>
                <c:pt idx="27057" formatCode="General">
                  <c:v>18.209499999999998</c:v>
                </c:pt>
                <c:pt idx="27058" formatCode="General">
                  <c:v>18.2102</c:v>
                </c:pt>
                <c:pt idx="27059" formatCode="General">
                  <c:v>18.210799999999999</c:v>
                </c:pt>
                <c:pt idx="27060" formatCode="General">
                  <c:v>18.211500000000001</c:v>
                </c:pt>
                <c:pt idx="27061" formatCode="General">
                  <c:v>18.212199999999999</c:v>
                </c:pt>
                <c:pt idx="27062" formatCode="General">
                  <c:v>18.212900000000001</c:v>
                </c:pt>
                <c:pt idx="27063" formatCode="General">
                  <c:v>18.2135</c:v>
                </c:pt>
                <c:pt idx="27064" formatCode="General">
                  <c:v>18.214200000000002</c:v>
                </c:pt>
                <c:pt idx="27065" formatCode="General">
                  <c:v>18.2149</c:v>
                </c:pt>
                <c:pt idx="27066" formatCode="General">
                  <c:v>18.215599999999998</c:v>
                </c:pt>
                <c:pt idx="27067" formatCode="General">
                  <c:v>18.216200000000001</c:v>
                </c:pt>
                <c:pt idx="27068" formatCode="General">
                  <c:v>18.216899999999999</c:v>
                </c:pt>
                <c:pt idx="27069" formatCode="General">
                  <c:v>18.217600000000001</c:v>
                </c:pt>
                <c:pt idx="27070" formatCode="General">
                  <c:v>18.2182</c:v>
                </c:pt>
                <c:pt idx="27071" formatCode="General">
                  <c:v>18.218900000000001</c:v>
                </c:pt>
                <c:pt idx="27072" formatCode="General">
                  <c:v>18.2196</c:v>
                </c:pt>
                <c:pt idx="27073" formatCode="General">
                  <c:v>18.220300000000002</c:v>
                </c:pt>
                <c:pt idx="27074" formatCode="General">
                  <c:v>18.2209</c:v>
                </c:pt>
                <c:pt idx="27075" formatCode="General">
                  <c:v>18.221599999999999</c:v>
                </c:pt>
                <c:pt idx="27076" formatCode="General">
                  <c:v>18.222300000000001</c:v>
                </c:pt>
                <c:pt idx="27077" formatCode="General">
                  <c:v>18.222999999999999</c:v>
                </c:pt>
                <c:pt idx="27078" formatCode="General">
                  <c:v>18.223600000000001</c:v>
                </c:pt>
                <c:pt idx="27079" formatCode="General">
                  <c:v>18.224299999999999</c:v>
                </c:pt>
                <c:pt idx="27080" formatCode="General">
                  <c:v>18.225000000000001</c:v>
                </c:pt>
                <c:pt idx="27081" formatCode="General">
                  <c:v>18.2257</c:v>
                </c:pt>
                <c:pt idx="27082" formatCode="General">
                  <c:v>18.226299999999998</c:v>
                </c:pt>
                <c:pt idx="27083" formatCode="General">
                  <c:v>18.227</c:v>
                </c:pt>
                <c:pt idx="27084" formatCode="General">
                  <c:v>18.227699999999999</c:v>
                </c:pt>
                <c:pt idx="27085" formatCode="General">
                  <c:v>18.228300000000001</c:v>
                </c:pt>
                <c:pt idx="27086" formatCode="General">
                  <c:v>18.228999999999999</c:v>
                </c:pt>
                <c:pt idx="27087" formatCode="General">
                  <c:v>18.229700000000001</c:v>
                </c:pt>
                <c:pt idx="27088" formatCode="General">
                  <c:v>18.230399999999999</c:v>
                </c:pt>
                <c:pt idx="27089" formatCode="General">
                  <c:v>18.231000000000002</c:v>
                </c:pt>
                <c:pt idx="27090" formatCode="General">
                  <c:v>18.2317</c:v>
                </c:pt>
                <c:pt idx="27091" formatCode="General">
                  <c:v>18.232399999999998</c:v>
                </c:pt>
                <c:pt idx="27092" formatCode="General">
                  <c:v>18.2331</c:v>
                </c:pt>
                <c:pt idx="27093" formatCode="General">
                  <c:v>18.233699999999999</c:v>
                </c:pt>
                <c:pt idx="27094" formatCode="General">
                  <c:v>18.234400000000001</c:v>
                </c:pt>
                <c:pt idx="27095" formatCode="General">
                  <c:v>18.235099999999999</c:v>
                </c:pt>
                <c:pt idx="27096" formatCode="General">
                  <c:v>18.235700000000001</c:v>
                </c:pt>
                <c:pt idx="27097" formatCode="General">
                  <c:v>18.2364</c:v>
                </c:pt>
                <c:pt idx="27098" formatCode="General">
                  <c:v>18.237100000000002</c:v>
                </c:pt>
                <c:pt idx="27099" formatCode="General">
                  <c:v>18.2378</c:v>
                </c:pt>
                <c:pt idx="27100" formatCode="General">
                  <c:v>18.238399999999999</c:v>
                </c:pt>
                <c:pt idx="27101" formatCode="General">
                  <c:v>18.239100000000001</c:v>
                </c:pt>
                <c:pt idx="27102" formatCode="General">
                  <c:v>18.239799999999999</c:v>
                </c:pt>
                <c:pt idx="27103" formatCode="General">
                  <c:v>18.240500000000001</c:v>
                </c:pt>
                <c:pt idx="27104" formatCode="General">
                  <c:v>18.241099999999999</c:v>
                </c:pt>
                <c:pt idx="27105" formatCode="General">
                  <c:v>18.241800000000001</c:v>
                </c:pt>
                <c:pt idx="27106" formatCode="General">
                  <c:v>18.2425</c:v>
                </c:pt>
                <c:pt idx="27107" formatCode="General">
                  <c:v>18.243200000000002</c:v>
                </c:pt>
                <c:pt idx="27108" formatCode="General">
                  <c:v>18.2438</c:v>
                </c:pt>
                <c:pt idx="27109" formatCode="General">
                  <c:v>18.244499999999999</c:v>
                </c:pt>
                <c:pt idx="27110" formatCode="General">
                  <c:v>18.245200000000001</c:v>
                </c:pt>
                <c:pt idx="27111" formatCode="General">
                  <c:v>18.245799999999999</c:v>
                </c:pt>
                <c:pt idx="27112" formatCode="General">
                  <c:v>18.246500000000001</c:v>
                </c:pt>
                <c:pt idx="27113" formatCode="General">
                  <c:v>18.247199999999999</c:v>
                </c:pt>
                <c:pt idx="27114" formatCode="General">
                  <c:v>18.247900000000001</c:v>
                </c:pt>
                <c:pt idx="27115" formatCode="General">
                  <c:v>18.2485</c:v>
                </c:pt>
                <c:pt idx="27116" formatCode="General">
                  <c:v>18.249199999999998</c:v>
                </c:pt>
                <c:pt idx="27117" formatCode="General">
                  <c:v>18.2499</c:v>
                </c:pt>
                <c:pt idx="27118" formatCode="General">
                  <c:v>18.250599999999999</c:v>
                </c:pt>
                <c:pt idx="27119" formatCode="General">
                  <c:v>18.251200000000001</c:v>
                </c:pt>
                <c:pt idx="27120" formatCode="General">
                  <c:v>18.251899999999999</c:v>
                </c:pt>
                <c:pt idx="27121" formatCode="General">
                  <c:v>18.252600000000001</c:v>
                </c:pt>
                <c:pt idx="27122" formatCode="General">
                  <c:v>18.2532</c:v>
                </c:pt>
                <c:pt idx="27123" formatCode="General">
                  <c:v>18.253900000000002</c:v>
                </c:pt>
                <c:pt idx="27124" formatCode="General">
                  <c:v>18.2546</c:v>
                </c:pt>
                <c:pt idx="27125" formatCode="General">
                  <c:v>18.255299999999998</c:v>
                </c:pt>
                <c:pt idx="27126" formatCode="General">
                  <c:v>18.2559</c:v>
                </c:pt>
                <c:pt idx="27127" formatCode="General">
                  <c:v>18.256599999999999</c:v>
                </c:pt>
                <c:pt idx="27128" formatCode="General">
                  <c:v>18.257300000000001</c:v>
                </c:pt>
                <c:pt idx="27129" formatCode="General">
                  <c:v>18.257999999999999</c:v>
                </c:pt>
                <c:pt idx="27130" formatCode="General">
                  <c:v>18.258600000000001</c:v>
                </c:pt>
                <c:pt idx="27131" formatCode="General">
                  <c:v>18.2593</c:v>
                </c:pt>
                <c:pt idx="27132" formatCode="General">
                  <c:v>18.260000000000002</c:v>
                </c:pt>
                <c:pt idx="27133" formatCode="General">
                  <c:v>18.2606</c:v>
                </c:pt>
                <c:pt idx="27134" formatCode="General">
                  <c:v>18.261299999999999</c:v>
                </c:pt>
                <c:pt idx="27135" formatCode="General">
                  <c:v>18.262</c:v>
                </c:pt>
                <c:pt idx="27136" formatCode="General">
                  <c:v>18.262699999999999</c:v>
                </c:pt>
                <c:pt idx="27137" formatCode="General">
                  <c:v>18.263300000000001</c:v>
                </c:pt>
                <c:pt idx="27138" formatCode="General">
                  <c:v>18.263999999999999</c:v>
                </c:pt>
                <c:pt idx="27139" formatCode="General">
                  <c:v>18.264700000000001</c:v>
                </c:pt>
                <c:pt idx="27140" formatCode="General">
                  <c:v>18.2654</c:v>
                </c:pt>
                <c:pt idx="27141" formatCode="General">
                  <c:v>18.265999999999998</c:v>
                </c:pt>
                <c:pt idx="27142" formatCode="General">
                  <c:v>18.2667</c:v>
                </c:pt>
                <c:pt idx="27143" formatCode="General">
                  <c:v>18.267399999999999</c:v>
                </c:pt>
                <c:pt idx="27144" formatCode="General">
                  <c:v>18.2681</c:v>
                </c:pt>
                <c:pt idx="27145" formatCode="General">
                  <c:v>18.268699999999999</c:v>
                </c:pt>
                <c:pt idx="27146" formatCode="General">
                  <c:v>18.269400000000001</c:v>
                </c:pt>
                <c:pt idx="27147" formatCode="General">
                  <c:v>18.270099999999999</c:v>
                </c:pt>
                <c:pt idx="27148" formatCode="General">
                  <c:v>18.270700000000001</c:v>
                </c:pt>
                <c:pt idx="27149" formatCode="General">
                  <c:v>18.2714</c:v>
                </c:pt>
                <c:pt idx="27150" formatCode="General">
                  <c:v>18.272099999999998</c:v>
                </c:pt>
                <c:pt idx="27151" formatCode="General">
                  <c:v>18.2728</c:v>
                </c:pt>
                <c:pt idx="27152" formatCode="General">
                  <c:v>18.273399999999999</c:v>
                </c:pt>
                <c:pt idx="27153" formatCode="General">
                  <c:v>18.274100000000001</c:v>
                </c:pt>
                <c:pt idx="27154" formatCode="General">
                  <c:v>18.274799999999999</c:v>
                </c:pt>
                <c:pt idx="27155" formatCode="General">
                  <c:v>18.275500000000001</c:v>
                </c:pt>
                <c:pt idx="27156" formatCode="General">
                  <c:v>18.2761</c:v>
                </c:pt>
                <c:pt idx="27157" formatCode="General">
                  <c:v>18.276800000000001</c:v>
                </c:pt>
                <c:pt idx="27158" formatCode="General">
                  <c:v>18.2775</c:v>
                </c:pt>
                <c:pt idx="27159" formatCode="General">
                  <c:v>18.278099999999998</c:v>
                </c:pt>
                <c:pt idx="27160" formatCode="General">
                  <c:v>18.2788</c:v>
                </c:pt>
                <c:pt idx="27161" formatCode="General">
                  <c:v>18.279499999999999</c:v>
                </c:pt>
                <c:pt idx="27162" formatCode="General">
                  <c:v>18.280200000000001</c:v>
                </c:pt>
                <c:pt idx="27163" formatCode="General">
                  <c:v>18.280799999999999</c:v>
                </c:pt>
                <c:pt idx="27164" formatCode="General">
                  <c:v>18.281500000000001</c:v>
                </c:pt>
                <c:pt idx="27165" formatCode="General">
                  <c:v>18.2822</c:v>
                </c:pt>
                <c:pt idx="27166" formatCode="General">
                  <c:v>18.282900000000001</c:v>
                </c:pt>
                <c:pt idx="27167" formatCode="General">
                  <c:v>18.2835</c:v>
                </c:pt>
                <c:pt idx="27168" formatCode="General">
                  <c:v>18.284199999999998</c:v>
                </c:pt>
                <c:pt idx="27169" formatCode="General">
                  <c:v>18.2849</c:v>
                </c:pt>
                <c:pt idx="27170" formatCode="General">
                  <c:v>18.285499999999999</c:v>
                </c:pt>
                <c:pt idx="27171" formatCode="General">
                  <c:v>18.286200000000001</c:v>
                </c:pt>
                <c:pt idx="27172" formatCode="General">
                  <c:v>18.286899999999999</c:v>
                </c:pt>
                <c:pt idx="27173" formatCode="General">
                  <c:v>18.287600000000001</c:v>
                </c:pt>
                <c:pt idx="27174" formatCode="General">
                  <c:v>18.2882</c:v>
                </c:pt>
                <c:pt idx="27175" formatCode="General">
                  <c:v>18.288900000000002</c:v>
                </c:pt>
                <c:pt idx="27176" formatCode="General">
                  <c:v>18.2896</c:v>
                </c:pt>
                <c:pt idx="27177" formatCode="General">
                  <c:v>18.290299999999998</c:v>
                </c:pt>
                <c:pt idx="27178" formatCode="General">
                  <c:v>18.290900000000001</c:v>
                </c:pt>
                <c:pt idx="27179" formatCode="General">
                  <c:v>18.291599999999999</c:v>
                </c:pt>
                <c:pt idx="27180" formatCode="General">
                  <c:v>18.292300000000001</c:v>
                </c:pt>
                <c:pt idx="27181" formatCode="General">
                  <c:v>18.292999999999999</c:v>
                </c:pt>
                <c:pt idx="27182" formatCode="General">
                  <c:v>18.293600000000001</c:v>
                </c:pt>
                <c:pt idx="27183" formatCode="General">
                  <c:v>18.2943</c:v>
                </c:pt>
                <c:pt idx="27184" formatCode="General">
                  <c:v>18.295000000000002</c:v>
                </c:pt>
                <c:pt idx="27185" formatCode="General">
                  <c:v>18.2956</c:v>
                </c:pt>
                <c:pt idx="27186" formatCode="General">
                  <c:v>18.296299999999999</c:v>
                </c:pt>
                <c:pt idx="27187" formatCode="General">
                  <c:v>18.297000000000001</c:v>
                </c:pt>
                <c:pt idx="27188" formatCode="General">
                  <c:v>18.297699999999999</c:v>
                </c:pt>
                <c:pt idx="27189" formatCode="General">
                  <c:v>18.298300000000001</c:v>
                </c:pt>
                <c:pt idx="27190" formatCode="General">
                  <c:v>18.298999999999999</c:v>
                </c:pt>
                <c:pt idx="27191" formatCode="General">
                  <c:v>18.299700000000001</c:v>
                </c:pt>
                <c:pt idx="27192" formatCode="General">
                  <c:v>18.3004</c:v>
                </c:pt>
                <c:pt idx="27193" formatCode="General">
                  <c:v>18.300999999999998</c:v>
                </c:pt>
                <c:pt idx="27194" formatCode="General">
                  <c:v>18.3017</c:v>
                </c:pt>
                <c:pt idx="27195" formatCode="General">
                  <c:v>18.302399999999999</c:v>
                </c:pt>
                <c:pt idx="27196" formatCode="General">
                  <c:v>18.303000000000001</c:v>
                </c:pt>
                <c:pt idx="27197" formatCode="General">
                  <c:v>18.303699999999999</c:v>
                </c:pt>
                <c:pt idx="27198" formatCode="General">
                  <c:v>18.304400000000001</c:v>
                </c:pt>
                <c:pt idx="27199" formatCode="General">
                  <c:v>18.305099999999999</c:v>
                </c:pt>
                <c:pt idx="27200" formatCode="General">
                  <c:v>18.305700000000002</c:v>
                </c:pt>
                <c:pt idx="27201" formatCode="General">
                  <c:v>18.3064</c:v>
                </c:pt>
                <c:pt idx="27202" formatCode="General">
                  <c:v>18.307099999999998</c:v>
                </c:pt>
                <c:pt idx="27203" formatCode="General">
                  <c:v>18.3078</c:v>
                </c:pt>
                <c:pt idx="27204" formatCode="General">
                  <c:v>18.308399999999999</c:v>
                </c:pt>
                <c:pt idx="27205" formatCode="General">
                  <c:v>18.309100000000001</c:v>
                </c:pt>
                <c:pt idx="27206" formatCode="General">
                  <c:v>18.309799999999999</c:v>
                </c:pt>
                <c:pt idx="27207" formatCode="General">
                  <c:v>18.310500000000001</c:v>
                </c:pt>
                <c:pt idx="27208" formatCode="General">
                  <c:v>18.3111</c:v>
                </c:pt>
                <c:pt idx="27209" formatCode="General">
                  <c:v>18.311800000000002</c:v>
                </c:pt>
                <c:pt idx="27210" formatCode="General">
                  <c:v>18.3125</c:v>
                </c:pt>
                <c:pt idx="27211" formatCode="General">
                  <c:v>18.313099999999999</c:v>
                </c:pt>
                <c:pt idx="27212" formatCode="General">
                  <c:v>18.313800000000001</c:v>
                </c:pt>
                <c:pt idx="27213" formatCode="General">
                  <c:v>18.314499999999999</c:v>
                </c:pt>
                <c:pt idx="27214" formatCode="General">
                  <c:v>18.315200000000001</c:v>
                </c:pt>
                <c:pt idx="27215" formatCode="General">
                  <c:v>18.315799999999999</c:v>
                </c:pt>
                <c:pt idx="27216" formatCode="General">
                  <c:v>18.316500000000001</c:v>
                </c:pt>
                <c:pt idx="27217" formatCode="General">
                  <c:v>18.3172</c:v>
                </c:pt>
                <c:pt idx="27218" formatCode="General">
                  <c:v>18.317900000000002</c:v>
                </c:pt>
                <c:pt idx="27219" formatCode="General">
                  <c:v>18.3185</c:v>
                </c:pt>
                <c:pt idx="27220" formatCode="General">
                  <c:v>18.319199999999999</c:v>
                </c:pt>
                <c:pt idx="27221" formatCode="General">
                  <c:v>18.319900000000001</c:v>
                </c:pt>
                <c:pt idx="27222" formatCode="General">
                  <c:v>18.320499999999999</c:v>
                </c:pt>
                <c:pt idx="27223" formatCode="General">
                  <c:v>18.321200000000001</c:v>
                </c:pt>
                <c:pt idx="27224" formatCode="General">
                  <c:v>18.321899999999999</c:v>
                </c:pt>
                <c:pt idx="27225" formatCode="General">
                  <c:v>18.322600000000001</c:v>
                </c:pt>
                <c:pt idx="27226" formatCode="General">
                  <c:v>18.3232</c:v>
                </c:pt>
                <c:pt idx="27227" formatCode="General">
                  <c:v>18.323899999999998</c:v>
                </c:pt>
                <c:pt idx="27228" formatCode="General">
                  <c:v>18.3246</c:v>
                </c:pt>
                <c:pt idx="27229" formatCode="General">
                  <c:v>18.325299999999999</c:v>
                </c:pt>
                <c:pt idx="27230" formatCode="General">
                  <c:v>18.325900000000001</c:v>
                </c:pt>
                <c:pt idx="27231" formatCode="General">
                  <c:v>18.326599999999999</c:v>
                </c:pt>
                <c:pt idx="27232" formatCode="General">
                  <c:v>18.327300000000001</c:v>
                </c:pt>
                <c:pt idx="27233" formatCode="General">
                  <c:v>18.3279</c:v>
                </c:pt>
                <c:pt idx="27234" formatCode="General">
                  <c:v>18.328600000000002</c:v>
                </c:pt>
                <c:pt idx="27235" formatCode="General">
                  <c:v>18.3293</c:v>
                </c:pt>
                <c:pt idx="27236" formatCode="General">
                  <c:v>18.329999999999998</c:v>
                </c:pt>
                <c:pt idx="27237" formatCode="General">
                  <c:v>18.3306</c:v>
                </c:pt>
                <c:pt idx="27238" formatCode="General">
                  <c:v>18.331299999999999</c:v>
                </c:pt>
                <c:pt idx="27239" formatCode="General">
                  <c:v>18.332000000000001</c:v>
                </c:pt>
                <c:pt idx="27240" formatCode="General">
                  <c:v>18.332699999999999</c:v>
                </c:pt>
                <c:pt idx="27241" formatCode="General">
                  <c:v>18.333300000000001</c:v>
                </c:pt>
                <c:pt idx="27242" formatCode="General">
                  <c:v>18.334</c:v>
                </c:pt>
                <c:pt idx="27243" formatCode="General">
                  <c:v>18.334700000000002</c:v>
                </c:pt>
                <c:pt idx="27244" formatCode="General">
                  <c:v>18.3354</c:v>
                </c:pt>
                <c:pt idx="27245" formatCode="General">
                  <c:v>18.335999999999999</c:v>
                </c:pt>
                <c:pt idx="27246" formatCode="General">
                  <c:v>18.3367</c:v>
                </c:pt>
                <c:pt idx="27247" formatCode="General">
                  <c:v>18.337399999999999</c:v>
                </c:pt>
                <c:pt idx="27248" formatCode="General">
                  <c:v>18.338000000000001</c:v>
                </c:pt>
                <c:pt idx="27249" formatCode="General">
                  <c:v>18.338699999999999</c:v>
                </c:pt>
                <c:pt idx="27250" formatCode="General">
                  <c:v>18.339400000000001</c:v>
                </c:pt>
                <c:pt idx="27251" formatCode="General">
                  <c:v>18.3401</c:v>
                </c:pt>
                <c:pt idx="27252" formatCode="General">
                  <c:v>18.340699999999998</c:v>
                </c:pt>
                <c:pt idx="27253" formatCode="General">
                  <c:v>18.3414</c:v>
                </c:pt>
                <c:pt idx="27254" formatCode="General">
                  <c:v>18.342099999999999</c:v>
                </c:pt>
                <c:pt idx="27255" formatCode="General">
                  <c:v>18.3428</c:v>
                </c:pt>
                <c:pt idx="27256" formatCode="General">
                  <c:v>18.343399999999999</c:v>
                </c:pt>
                <c:pt idx="27257" formatCode="General">
                  <c:v>18.344100000000001</c:v>
                </c:pt>
                <c:pt idx="27258" formatCode="General">
                  <c:v>18.344799999999999</c:v>
                </c:pt>
                <c:pt idx="27259" formatCode="General">
                  <c:v>18.345400000000001</c:v>
                </c:pt>
                <c:pt idx="27260" formatCode="General">
                  <c:v>18.3461</c:v>
                </c:pt>
                <c:pt idx="27261" formatCode="General">
                  <c:v>18.346800000000002</c:v>
                </c:pt>
                <c:pt idx="27262" formatCode="General">
                  <c:v>18.3475</c:v>
                </c:pt>
                <c:pt idx="27263" formatCode="General">
                  <c:v>18.348099999999999</c:v>
                </c:pt>
                <c:pt idx="27264" formatCode="General">
                  <c:v>18.348800000000001</c:v>
                </c:pt>
                <c:pt idx="27265" formatCode="General">
                  <c:v>18.349499999999999</c:v>
                </c:pt>
                <c:pt idx="27266" formatCode="General">
                  <c:v>18.350200000000001</c:v>
                </c:pt>
                <c:pt idx="27267" formatCode="General">
                  <c:v>18.3508</c:v>
                </c:pt>
                <c:pt idx="27268" formatCode="General">
                  <c:v>18.351500000000001</c:v>
                </c:pt>
                <c:pt idx="27269" formatCode="General">
                  <c:v>18.3522</c:v>
                </c:pt>
                <c:pt idx="27270" formatCode="General">
                  <c:v>18.352900000000002</c:v>
                </c:pt>
                <c:pt idx="27271" formatCode="General">
                  <c:v>18.3535</c:v>
                </c:pt>
                <c:pt idx="27272" formatCode="General">
                  <c:v>18.354199999999999</c:v>
                </c:pt>
                <c:pt idx="27273" formatCode="General">
                  <c:v>18.354900000000001</c:v>
                </c:pt>
                <c:pt idx="27274" formatCode="General">
                  <c:v>18.355499999999999</c:v>
                </c:pt>
                <c:pt idx="27275" formatCode="General">
                  <c:v>18.356200000000001</c:v>
                </c:pt>
                <c:pt idx="27276" formatCode="General">
                  <c:v>18.3569</c:v>
                </c:pt>
                <c:pt idx="27277" formatCode="General">
                  <c:v>18.357600000000001</c:v>
                </c:pt>
                <c:pt idx="27278" formatCode="General">
                  <c:v>18.3582</c:v>
                </c:pt>
                <c:pt idx="27279" formatCode="General">
                  <c:v>18.358899999999998</c:v>
                </c:pt>
                <c:pt idx="27280" formatCode="General">
                  <c:v>18.3596</c:v>
                </c:pt>
                <c:pt idx="27281" formatCode="General">
                  <c:v>18.360299999999999</c:v>
                </c:pt>
                <c:pt idx="27282" formatCode="General">
                  <c:v>18.360900000000001</c:v>
                </c:pt>
                <c:pt idx="27283" formatCode="General">
                  <c:v>18.361599999999999</c:v>
                </c:pt>
                <c:pt idx="27284" formatCode="General">
                  <c:v>18.362300000000001</c:v>
                </c:pt>
                <c:pt idx="27285" formatCode="General">
                  <c:v>18.3629</c:v>
                </c:pt>
                <c:pt idx="27286" formatCode="General">
                  <c:v>18.363600000000002</c:v>
                </c:pt>
                <c:pt idx="27287" formatCode="General">
                  <c:v>18.3643</c:v>
                </c:pt>
                <c:pt idx="27288" formatCode="General">
                  <c:v>18.364999999999998</c:v>
                </c:pt>
                <c:pt idx="27289" formatCode="General">
                  <c:v>18.365600000000001</c:v>
                </c:pt>
                <c:pt idx="27290" formatCode="General">
                  <c:v>18.366299999999999</c:v>
                </c:pt>
                <c:pt idx="27291" formatCode="General">
                  <c:v>18.367000000000001</c:v>
                </c:pt>
                <c:pt idx="27292" formatCode="General">
                  <c:v>18.367699999999999</c:v>
                </c:pt>
                <c:pt idx="27293" formatCode="General">
                  <c:v>18.368300000000001</c:v>
                </c:pt>
                <c:pt idx="27294" formatCode="General">
                  <c:v>18.369</c:v>
                </c:pt>
                <c:pt idx="27295" formatCode="General">
                  <c:v>18.369700000000002</c:v>
                </c:pt>
                <c:pt idx="27296" formatCode="General">
                  <c:v>18.3703</c:v>
                </c:pt>
                <c:pt idx="27297" formatCode="General">
                  <c:v>18.370999999999999</c:v>
                </c:pt>
                <c:pt idx="27298" formatCode="General">
                  <c:v>18.371700000000001</c:v>
                </c:pt>
                <c:pt idx="27299" formatCode="General">
                  <c:v>18.372399999999999</c:v>
                </c:pt>
                <c:pt idx="27300" formatCode="General">
                  <c:v>18.373000000000001</c:v>
                </c:pt>
                <c:pt idx="27301" formatCode="General">
                  <c:v>18.373699999999999</c:v>
                </c:pt>
                <c:pt idx="27302" formatCode="General">
                  <c:v>18.374400000000001</c:v>
                </c:pt>
                <c:pt idx="27303" formatCode="General">
                  <c:v>18.3751</c:v>
                </c:pt>
                <c:pt idx="27304" formatCode="General">
                  <c:v>18.375699999999998</c:v>
                </c:pt>
                <c:pt idx="27305" formatCode="General">
                  <c:v>18.3764</c:v>
                </c:pt>
                <c:pt idx="27306" formatCode="General">
                  <c:v>18.377099999999999</c:v>
                </c:pt>
                <c:pt idx="27307" formatCode="General">
                  <c:v>18.377800000000001</c:v>
                </c:pt>
                <c:pt idx="27308" formatCode="General">
                  <c:v>18.378399999999999</c:v>
                </c:pt>
                <c:pt idx="27309" formatCode="General">
                  <c:v>18.379100000000001</c:v>
                </c:pt>
                <c:pt idx="27310" formatCode="General">
                  <c:v>18.379799999999999</c:v>
                </c:pt>
                <c:pt idx="27311" formatCode="General">
                  <c:v>18.380400000000002</c:v>
                </c:pt>
                <c:pt idx="27312" formatCode="General">
                  <c:v>18.3811</c:v>
                </c:pt>
                <c:pt idx="27313" formatCode="General">
                  <c:v>18.381799999999998</c:v>
                </c:pt>
                <c:pt idx="27314" formatCode="General">
                  <c:v>18.3825</c:v>
                </c:pt>
                <c:pt idx="27315" formatCode="General">
                  <c:v>18.383099999999999</c:v>
                </c:pt>
                <c:pt idx="27316" formatCode="General">
                  <c:v>18.383800000000001</c:v>
                </c:pt>
                <c:pt idx="27317" formatCode="General">
                  <c:v>18.384499999999999</c:v>
                </c:pt>
                <c:pt idx="27318" formatCode="General">
                  <c:v>18.385200000000001</c:v>
                </c:pt>
                <c:pt idx="27319" formatCode="General">
                  <c:v>18.3858</c:v>
                </c:pt>
                <c:pt idx="27320" formatCode="General">
                  <c:v>18.386500000000002</c:v>
                </c:pt>
                <c:pt idx="27321" formatCode="General">
                  <c:v>18.3872</c:v>
                </c:pt>
                <c:pt idx="27322" formatCode="General">
                  <c:v>18.387799999999999</c:v>
                </c:pt>
                <c:pt idx="27323" formatCode="General">
                  <c:v>18.388500000000001</c:v>
                </c:pt>
                <c:pt idx="27324" formatCode="General">
                  <c:v>18.389199999999999</c:v>
                </c:pt>
                <c:pt idx="27325" formatCode="General">
                  <c:v>18.389900000000001</c:v>
                </c:pt>
                <c:pt idx="27326" formatCode="General">
                  <c:v>18.390499999999999</c:v>
                </c:pt>
                <c:pt idx="27327" formatCode="General">
                  <c:v>18.391200000000001</c:v>
                </c:pt>
                <c:pt idx="27328" formatCode="General">
                  <c:v>18.3919</c:v>
                </c:pt>
                <c:pt idx="27329" formatCode="General">
                  <c:v>18.392600000000002</c:v>
                </c:pt>
                <c:pt idx="27330" formatCode="General">
                  <c:v>18.3932</c:v>
                </c:pt>
                <c:pt idx="27331" formatCode="General">
                  <c:v>18.393899999999999</c:v>
                </c:pt>
                <c:pt idx="27332" formatCode="General">
                  <c:v>18.394600000000001</c:v>
                </c:pt>
                <c:pt idx="27333" formatCode="General">
                  <c:v>18.395199999999999</c:v>
                </c:pt>
                <c:pt idx="27334" formatCode="General">
                  <c:v>18.395900000000001</c:v>
                </c:pt>
                <c:pt idx="27335" formatCode="General">
                  <c:v>18.396599999999999</c:v>
                </c:pt>
                <c:pt idx="27336" formatCode="General">
                  <c:v>18.397300000000001</c:v>
                </c:pt>
                <c:pt idx="27337" formatCode="General">
                  <c:v>18.3979</c:v>
                </c:pt>
                <c:pt idx="27338" formatCode="General">
                  <c:v>18.398599999999998</c:v>
                </c:pt>
                <c:pt idx="27339" formatCode="General">
                  <c:v>18.3993</c:v>
                </c:pt>
                <c:pt idx="27340" formatCode="General">
                  <c:v>18.399999999999999</c:v>
                </c:pt>
                <c:pt idx="27341" formatCode="General">
                  <c:v>18.400600000000001</c:v>
                </c:pt>
                <c:pt idx="27342" formatCode="General">
                  <c:v>18.401299999999999</c:v>
                </c:pt>
                <c:pt idx="27343" formatCode="General">
                  <c:v>18.402000000000001</c:v>
                </c:pt>
                <c:pt idx="27344" formatCode="General">
                  <c:v>18.402699999999999</c:v>
                </c:pt>
                <c:pt idx="27345" formatCode="General">
                  <c:v>18.403300000000002</c:v>
                </c:pt>
                <c:pt idx="27346" formatCode="General">
                  <c:v>18.404</c:v>
                </c:pt>
                <c:pt idx="27347" formatCode="General">
                  <c:v>18.404699999999998</c:v>
                </c:pt>
                <c:pt idx="27348" formatCode="General">
                  <c:v>18.4053</c:v>
                </c:pt>
                <c:pt idx="27349" formatCode="General">
                  <c:v>18.405999999999999</c:v>
                </c:pt>
                <c:pt idx="27350" formatCode="General">
                  <c:v>18.406700000000001</c:v>
                </c:pt>
                <c:pt idx="27351" formatCode="General">
                  <c:v>18.407399999999999</c:v>
                </c:pt>
                <c:pt idx="27352" formatCode="General">
                  <c:v>18.408000000000001</c:v>
                </c:pt>
                <c:pt idx="27353" formatCode="General">
                  <c:v>18.4087</c:v>
                </c:pt>
                <c:pt idx="27354" formatCode="General">
                  <c:v>18.409400000000002</c:v>
                </c:pt>
                <c:pt idx="27355" formatCode="General">
                  <c:v>18.4101</c:v>
                </c:pt>
                <c:pt idx="27356" formatCode="General">
                  <c:v>18.410699999999999</c:v>
                </c:pt>
                <c:pt idx="27357" formatCode="General">
                  <c:v>18.4114</c:v>
                </c:pt>
                <c:pt idx="27358" formatCode="General">
                  <c:v>18.412099999999999</c:v>
                </c:pt>
                <c:pt idx="27359" formatCode="General">
                  <c:v>18.412700000000001</c:v>
                </c:pt>
                <c:pt idx="27360" formatCode="General">
                  <c:v>18.413399999999999</c:v>
                </c:pt>
                <c:pt idx="27361" formatCode="General">
                  <c:v>18.414100000000001</c:v>
                </c:pt>
                <c:pt idx="27362" formatCode="General">
                  <c:v>18.4148</c:v>
                </c:pt>
                <c:pt idx="27363" formatCode="General">
                  <c:v>18.415400000000002</c:v>
                </c:pt>
                <c:pt idx="27364" formatCode="General">
                  <c:v>18.4161</c:v>
                </c:pt>
                <c:pt idx="27365" formatCode="General">
                  <c:v>18.416799999999999</c:v>
                </c:pt>
                <c:pt idx="27366" formatCode="General">
                  <c:v>18.4175</c:v>
                </c:pt>
                <c:pt idx="27367" formatCode="General">
                  <c:v>18.418099999999999</c:v>
                </c:pt>
                <c:pt idx="27368" formatCode="General">
                  <c:v>18.418800000000001</c:v>
                </c:pt>
                <c:pt idx="27369" formatCode="General">
                  <c:v>18.419499999999999</c:v>
                </c:pt>
                <c:pt idx="27370" formatCode="General">
                  <c:v>18.420200000000001</c:v>
                </c:pt>
                <c:pt idx="27371" formatCode="General">
                  <c:v>18.4208</c:v>
                </c:pt>
                <c:pt idx="27372" formatCode="General">
                  <c:v>18.421500000000002</c:v>
                </c:pt>
                <c:pt idx="27373" formatCode="General">
                  <c:v>18.4222</c:v>
                </c:pt>
                <c:pt idx="27374" formatCode="General">
                  <c:v>18.422799999999999</c:v>
                </c:pt>
                <c:pt idx="27375" formatCode="General">
                  <c:v>18.423500000000001</c:v>
                </c:pt>
                <c:pt idx="27376" formatCode="General">
                  <c:v>18.424199999999999</c:v>
                </c:pt>
                <c:pt idx="27377" formatCode="General">
                  <c:v>18.424900000000001</c:v>
                </c:pt>
                <c:pt idx="27378" formatCode="General">
                  <c:v>18.4255</c:v>
                </c:pt>
                <c:pt idx="27379" formatCode="General">
                  <c:v>18.426200000000001</c:v>
                </c:pt>
                <c:pt idx="27380" formatCode="General">
                  <c:v>18.4269</c:v>
                </c:pt>
                <c:pt idx="27381" formatCode="General">
                  <c:v>18.427600000000002</c:v>
                </c:pt>
                <c:pt idx="27382" formatCode="General">
                  <c:v>18.4282</c:v>
                </c:pt>
                <c:pt idx="27383" formatCode="General">
                  <c:v>18.428899999999999</c:v>
                </c:pt>
                <c:pt idx="27384" formatCode="General">
                  <c:v>18.429600000000001</c:v>
                </c:pt>
                <c:pt idx="27385" formatCode="General">
                  <c:v>18.430199999999999</c:v>
                </c:pt>
                <c:pt idx="27386" formatCode="General">
                  <c:v>18.430900000000001</c:v>
                </c:pt>
                <c:pt idx="27387" formatCode="General">
                  <c:v>18.4316</c:v>
                </c:pt>
                <c:pt idx="27388" formatCode="General">
                  <c:v>18.432300000000001</c:v>
                </c:pt>
                <c:pt idx="27389" formatCode="General">
                  <c:v>18.4329</c:v>
                </c:pt>
                <c:pt idx="27390" formatCode="General">
                  <c:v>18.433599999999998</c:v>
                </c:pt>
                <c:pt idx="27391" formatCode="General">
                  <c:v>18.4343</c:v>
                </c:pt>
                <c:pt idx="27392" formatCode="General">
                  <c:v>18.434999999999999</c:v>
                </c:pt>
                <c:pt idx="27393" formatCode="General">
                  <c:v>18.435600000000001</c:v>
                </c:pt>
                <c:pt idx="27394" formatCode="General">
                  <c:v>18.436299999999999</c:v>
                </c:pt>
                <c:pt idx="27395" formatCode="General">
                  <c:v>18.437000000000001</c:v>
                </c:pt>
                <c:pt idx="27396" formatCode="General">
                  <c:v>18.4376</c:v>
                </c:pt>
                <c:pt idx="27397" formatCode="General">
                  <c:v>18.438300000000002</c:v>
                </c:pt>
                <c:pt idx="27398" formatCode="General">
                  <c:v>18.439</c:v>
                </c:pt>
                <c:pt idx="27399" formatCode="General">
                  <c:v>18.439699999999998</c:v>
                </c:pt>
                <c:pt idx="27400" formatCode="General">
                  <c:v>18.440300000000001</c:v>
                </c:pt>
                <c:pt idx="27401" formatCode="General">
                  <c:v>18.440999999999999</c:v>
                </c:pt>
                <c:pt idx="27402" formatCode="General">
                  <c:v>18.441700000000001</c:v>
                </c:pt>
                <c:pt idx="27403" formatCode="General">
                  <c:v>18.442399999999999</c:v>
                </c:pt>
                <c:pt idx="27404" formatCode="General">
                  <c:v>18.443000000000001</c:v>
                </c:pt>
                <c:pt idx="27405" formatCode="General">
                  <c:v>18.4437</c:v>
                </c:pt>
                <c:pt idx="27406" formatCode="General">
                  <c:v>18.444400000000002</c:v>
                </c:pt>
                <c:pt idx="27407" formatCode="General">
                  <c:v>18.4451</c:v>
                </c:pt>
                <c:pt idx="27408" formatCode="General">
                  <c:v>18.445699999999999</c:v>
                </c:pt>
                <c:pt idx="27409" formatCode="General">
                  <c:v>18.446400000000001</c:v>
                </c:pt>
                <c:pt idx="27410" formatCode="General">
                  <c:v>18.447099999999999</c:v>
                </c:pt>
                <c:pt idx="27411" formatCode="General">
                  <c:v>18.447700000000001</c:v>
                </c:pt>
                <c:pt idx="27412" formatCode="General">
                  <c:v>18.448399999999999</c:v>
                </c:pt>
                <c:pt idx="27413" formatCode="General">
                  <c:v>18.449100000000001</c:v>
                </c:pt>
                <c:pt idx="27414" formatCode="General">
                  <c:v>18.4498</c:v>
                </c:pt>
                <c:pt idx="27415" formatCode="General">
                  <c:v>18.450399999999998</c:v>
                </c:pt>
                <c:pt idx="27416" formatCode="General">
                  <c:v>18.4511</c:v>
                </c:pt>
                <c:pt idx="27417" formatCode="General">
                  <c:v>18.451799999999999</c:v>
                </c:pt>
                <c:pt idx="27418" formatCode="General">
                  <c:v>18.452500000000001</c:v>
                </c:pt>
                <c:pt idx="27419" formatCode="General">
                  <c:v>18.453099999999999</c:v>
                </c:pt>
                <c:pt idx="27420" formatCode="General">
                  <c:v>18.453800000000001</c:v>
                </c:pt>
                <c:pt idx="27421" formatCode="General">
                  <c:v>18.454499999999999</c:v>
                </c:pt>
                <c:pt idx="27422" formatCode="General">
                  <c:v>18.455100000000002</c:v>
                </c:pt>
                <c:pt idx="27423" formatCode="General">
                  <c:v>18.4558</c:v>
                </c:pt>
                <c:pt idx="27424" formatCode="General">
                  <c:v>18.456499999999998</c:v>
                </c:pt>
                <c:pt idx="27425" formatCode="General">
                  <c:v>18.4572</c:v>
                </c:pt>
                <c:pt idx="27426" formatCode="General">
                  <c:v>18.457799999999999</c:v>
                </c:pt>
                <c:pt idx="27427" formatCode="General">
                  <c:v>18.458500000000001</c:v>
                </c:pt>
                <c:pt idx="27428" formatCode="General">
                  <c:v>18.459199999999999</c:v>
                </c:pt>
                <c:pt idx="27429" formatCode="General">
                  <c:v>18.459900000000001</c:v>
                </c:pt>
                <c:pt idx="27430" formatCode="General">
                  <c:v>18.4605</c:v>
                </c:pt>
                <c:pt idx="27431" formatCode="General">
                  <c:v>18.461200000000002</c:v>
                </c:pt>
                <c:pt idx="27432" formatCode="General">
                  <c:v>18.4619</c:v>
                </c:pt>
                <c:pt idx="27433" formatCode="General">
                  <c:v>18.462599999999998</c:v>
                </c:pt>
                <c:pt idx="27434" formatCode="General">
                  <c:v>18.463200000000001</c:v>
                </c:pt>
                <c:pt idx="27435" formatCode="General">
                  <c:v>18.463899999999999</c:v>
                </c:pt>
                <c:pt idx="27436" formatCode="General">
                  <c:v>18.464600000000001</c:v>
                </c:pt>
                <c:pt idx="27437" formatCode="General">
                  <c:v>18.465199999999999</c:v>
                </c:pt>
                <c:pt idx="27438" formatCode="General">
                  <c:v>18.465900000000001</c:v>
                </c:pt>
                <c:pt idx="27439" formatCode="General">
                  <c:v>18.4666</c:v>
                </c:pt>
                <c:pt idx="27440" formatCode="General">
                  <c:v>18.467300000000002</c:v>
                </c:pt>
                <c:pt idx="27441" formatCode="General">
                  <c:v>18.4679</c:v>
                </c:pt>
                <c:pt idx="27442" formatCode="General">
                  <c:v>18.468599999999999</c:v>
                </c:pt>
                <c:pt idx="27443" formatCode="General">
                  <c:v>18.4693</c:v>
                </c:pt>
                <c:pt idx="27444" formatCode="General">
                  <c:v>18.47</c:v>
                </c:pt>
                <c:pt idx="27445" formatCode="General">
                  <c:v>18.470600000000001</c:v>
                </c:pt>
                <c:pt idx="27446" formatCode="General">
                  <c:v>18.471299999999999</c:v>
                </c:pt>
                <c:pt idx="27447" formatCode="General">
                  <c:v>18.472000000000001</c:v>
                </c:pt>
                <c:pt idx="27448" formatCode="General">
                  <c:v>18.4726</c:v>
                </c:pt>
                <c:pt idx="27449" formatCode="General">
                  <c:v>18.473299999999998</c:v>
                </c:pt>
                <c:pt idx="27450" formatCode="General">
                  <c:v>18.474</c:v>
                </c:pt>
                <c:pt idx="27451" formatCode="General">
                  <c:v>18.474699999999999</c:v>
                </c:pt>
                <c:pt idx="27452" formatCode="General">
                  <c:v>18.475300000000001</c:v>
                </c:pt>
                <c:pt idx="27453" formatCode="General">
                  <c:v>18.475999999999999</c:v>
                </c:pt>
                <c:pt idx="27454" formatCode="General">
                  <c:v>18.476700000000001</c:v>
                </c:pt>
                <c:pt idx="27455" formatCode="General">
                  <c:v>18.477399999999999</c:v>
                </c:pt>
                <c:pt idx="27456" formatCode="General">
                  <c:v>18.478000000000002</c:v>
                </c:pt>
                <c:pt idx="27457" formatCode="General">
                  <c:v>18.4787</c:v>
                </c:pt>
                <c:pt idx="27458" formatCode="General">
                  <c:v>18.479399999999998</c:v>
                </c:pt>
                <c:pt idx="27459" formatCode="General">
                  <c:v>18.48</c:v>
                </c:pt>
                <c:pt idx="27460" formatCode="General">
                  <c:v>18.480699999999999</c:v>
                </c:pt>
                <c:pt idx="27461" formatCode="General">
                  <c:v>18.481400000000001</c:v>
                </c:pt>
                <c:pt idx="27462" formatCode="General">
                  <c:v>18.482099999999999</c:v>
                </c:pt>
                <c:pt idx="27463" formatCode="General">
                  <c:v>18.482700000000001</c:v>
                </c:pt>
                <c:pt idx="27464" formatCode="General">
                  <c:v>18.4834</c:v>
                </c:pt>
                <c:pt idx="27465" formatCode="General">
                  <c:v>18.484100000000002</c:v>
                </c:pt>
                <c:pt idx="27466" formatCode="General">
                  <c:v>18.4848</c:v>
                </c:pt>
                <c:pt idx="27467" formatCode="General">
                  <c:v>18.485399999999998</c:v>
                </c:pt>
                <c:pt idx="27468" formatCode="General">
                  <c:v>18.4861</c:v>
                </c:pt>
                <c:pt idx="27469" formatCode="General">
                  <c:v>18.486799999999999</c:v>
                </c:pt>
                <c:pt idx="27470" formatCode="General">
                  <c:v>18.487500000000001</c:v>
                </c:pt>
                <c:pt idx="27471" formatCode="General">
                  <c:v>18.488099999999999</c:v>
                </c:pt>
                <c:pt idx="27472" formatCode="General">
                  <c:v>18.488800000000001</c:v>
                </c:pt>
                <c:pt idx="27473" formatCode="General">
                  <c:v>18.4895</c:v>
                </c:pt>
                <c:pt idx="27474" formatCode="General">
                  <c:v>18.490100000000002</c:v>
                </c:pt>
                <c:pt idx="27475" formatCode="General">
                  <c:v>18.4908</c:v>
                </c:pt>
                <c:pt idx="27476" formatCode="General">
                  <c:v>18.491499999999998</c:v>
                </c:pt>
                <c:pt idx="27477" formatCode="General">
                  <c:v>18.4922</c:v>
                </c:pt>
                <c:pt idx="27478" formatCode="General">
                  <c:v>18.492799999999999</c:v>
                </c:pt>
                <c:pt idx="27479" formatCode="General">
                  <c:v>18.493500000000001</c:v>
                </c:pt>
                <c:pt idx="27480" formatCode="General">
                  <c:v>18.494199999999999</c:v>
                </c:pt>
                <c:pt idx="27481" formatCode="General">
                  <c:v>18.494900000000001</c:v>
                </c:pt>
                <c:pt idx="27482" formatCode="General">
                  <c:v>18.4955</c:v>
                </c:pt>
                <c:pt idx="27483" formatCode="General">
                  <c:v>18.496200000000002</c:v>
                </c:pt>
                <c:pt idx="27484" formatCode="General">
                  <c:v>18.4969</c:v>
                </c:pt>
                <c:pt idx="27485" formatCode="General">
                  <c:v>18.497499999999999</c:v>
                </c:pt>
                <c:pt idx="27486" formatCode="General">
                  <c:v>18.498200000000001</c:v>
                </c:pt>
                <c:pt idx="27487" formatCode="General">
                  <c:v>18.498899999999999</c:v>
                </c:pt>
                <c:pt idx="27488" formatCode="General">
                  <c:v>18.499600000000001</c:v>
                </c:pt>
                <c:pt idx="27489" formatCode="General">
                  <c:v>18.5002</c:v>
                </c:pt>
                <c:pt idx="27490" formatCode="General">
                  <c:v>18.500900000000001</c:v>
                </c:pt>
                <c:pt idx="27491" formatCode="General">
                  <c:v>18.5016</c:v>
                </c:pt>
                <c:pt idx="27492" formatCode="General">
                  <c:v>18.502300000000002</c:v>
                </c:pt>
                <c:pt idx="27493" formatCode="General">
                  <c:v>18.5029</c:v>
                </c:pt>
                <c:pt idx="27494" formatCode="General">
                  <c:v>18.503599999999999</c:v>
                </c:pt>
                <c:pt idx="27495" formatCode="General">
                  <c:v>18.504300000000001</c:v>
                </c:pt>
                <c:pt idx="27496" formatCode="General">
                  <c:v>18.504899999999999</c:v>
                </c:pt>
                <c:pt idx="27497" formatCode="General">
                  <c:v>18.505600000000001</c:v>
                </c:pt>
                <c:pt idx="27498" formatCode="General">
                  <c:v>18.5063</c:v>
                </c:pt>
                <c:pt idx="27499" formatCode="General">
                  <c:v>18.507000000000001</c:v>
                </c:pt>
                <c:pt idx="27500" formatCode="General">
                  <c:v>18.5076</c:v>
                </c:pt>
                <c:pt idx="27501" formatCode="General">
                  <c:v>18.508299999999998</c:v>
                </c:pt>
                <c:pt idx="27502" formatCode="General">
                  <c:v>18.509</c:v>
                </c:pt>
                <c:pt idx="27503" formatCode="General">
                  <c:v>18.509699999999999</c:v>
                </c:pt>
                <c:pt idx="27504" formatCode="General">
                  <c:v>18.510300000000001</c:v>
                </c:pt>
                <c:pt idx="27505" formatCode="General">
                  <c:v>18.510999999999999</c:v>
                </c:pt>
                <c:pt idx="27506" formatCode="General">
                  <c:v>18.511700000000001</c:v>
                </c:pt>
                <c:pt idx="27507" formatCode="General">
                  <c:v>18.5124</c:v>
                </c:pt>
                <c:pt idx="27508" formatCode="General">
                  <c:v>18.513000000000002</c:v>
                </c:pt>
                <c:pt idx="27509" formatCode="General">
                  <c:v>18.5137</c:v>
                </c:pt>
                <c:pt idx="27510" formatCode="General">
                  <c:v>18.514399999999998</c:v>
                </c:pt>
                <c:pt idx="27511" formatCode="General">
                  <c:v>18.515000000000001</c:v>
                </c:pt>
                <c:pt idx="27512" formatCode="General">
                  <c:v>18.515699999999999</c:v>
                </c:pt>
                <c:pt idx="27513" formatCode="General">
                  <c:v>18.516400000000001</c:v>
                </c:pt>
                <c:pt idx="27514" formatCode="General">
                  <c:v>18.517099999999999</c:v>
                </c:pt>
                <c:pt idx="27515" formatCode="General">
                  <c:v>18.517700000000001</c:v>
                </c:pt>
                <c:pt idx="27516" formatCode="General">
                  <c:v>18.5184</c:v>
                </c:pt>
                <c:pt idx="27517" formatCode="General">
                  <c:v>18.519100000000002</c:v>
                </c:pt>
                <c:pt idx="27518" formatCode="General">
                  <c:v>18.5198</c:v>
                </c:pt>
                <c:pt idx="27519" formatCode="General">
                  <c:v>18.520399999999999</c:v>
                </c:pt>
                <c:pt idx="27520" formatCode="General">
                  <c:v>18.521100000000001</c:v>
                </c:pt>
                <c:pt idx="27521" formatCode="General">
                  <c:v>18.521799999999999</c:v>
                </c:pt>
                <c:pt idx="27522" formatCode="General">
                  <c:v>18.522400000000001</c:v>
                </c:pt>
                <c:pt idx="27523" formatCode="General">
                  <c:v>18.523099999999999</c:v>
                </c:pt>
                <c:pt idx="27524" formatCode="General">
                  <c:v>18.523800000000001</c:v>
                </c:pt>
                <c:pt idx="27525" formatCode="General">
                  <c:v>18.5245</c:v>
                </c:pt>
                <c:pt idx="27526" formatCode="General">
                  <c:v>18.525099999999998</c:v>
                </c:pt>
                <c:pt idx="27527" formatCode="General">
                  <c:v>18.5258</c:v>
                </c:pt>
                <c:pt idx="27528" formatCode="General">
                  <c:v>18.526499999999999</c:v>
                </c:pt>
                <c:pt idx="27529" formatCode="General">
                  <c:v>18.527200000000001</c:v>
                </c:pt>
                <c:pt idx="27530" formatCode="General">
                  <c:v>18.527799999999999</c:v>
                </c:pt>
                <c:pt idx="27531" formatCode="General">
                  <c:v>18.528500000000001</c:v>
                </c:pt>
                <c:pt idx="27532" formatCode="General">
                  <c:v>18.529199999999999</c:v>
                </c:pt>
                <c:pt idx="27533" formatCode="General">
                  <c:v>18.529900000000001</c:v>
                </c:pt>
                <c:pt idx="27534" formatCode="General">
                  <c:v>18.5305</c:v>
                </c:pt>
                <c:pt idx="27535" formatCode="General">
                  <c:v>18.531199999999998</c:v>
                </c:pt>
                <c:pt idx="27536" formatCode="General">
                  <c:v>18.5319</c:v>
                </c:pt>
                <c:pt idx="27537" formatCode="General">
                  <c:v>18.532499999999999</c:v>
                </c:pt>
                <c:pt idx="27538" formatCode="General">
                  <c:v>18.533200000000001</c:v>
                </c:pt>
                <c:pt idx="27539" formatCode="General">
                  <c:v>18.533899999999999</c:v>
                </c:pt>
                <c:pt idx="27540" formatCode="General">
                  <c:v>18.534600000000001</c:v>
                </c:pt>
                <c:pt idx="27541" formatCode="General">
                  <c:v>18.5352</c:v>
                </c:pt>
                <c:pt idx="27542" formatCode="General">
                  <c:v>18.535900000000002</c:v>
                </c:pt>
                <c:pt idx="27543" formatCode="General">
                  <c:v>18.5366</c:v>
                </c:pt>
                <c:pt idx="27544" formatCode="General">
                  <c:v>18.537299999999998</c:v>
                </c:pt>
                <c:pt idx="27545" formatCode="General">
                  <c:v>18.5379</c:v>
                </c:pt>
                <c:pt idx="27546" formatCode="General">
                  <c:v>18.538599999999999</c:v>
                </c:pt>
                <c:pt idx="27547" formatCode="General">
                  <c:v>18.539300000000001</c:v>
                </c:pt>
                <c:pt idx="27548" formatCode="General">
                  <c:v>18.539899999999999</c:v>
                </c:pt>
                <c:pt idx="27549" formatCode="General">
                  <c:v>18.540600000000001</c:v>
                </c:pt>
                <c:pt idx="27550" formatCode="General">
                  <c:v>18.5413</c:v>
                </c:pt>
                <c:pt idx="27551" formatCode="General">
                  <c:v>18.542000000000002</c:v>
                </c:pt>
                <c:pt idx="27552" formatCode="General">
                  <c:v>18.5426</c:v>
                </c:pt>
                <c:pt idx="27553" formatCode="General">
                  <c:v>18.543299999999999</c:v>
                </c:pt>
                <c:pt idx="27554" formatCode="General">
                  <c:v>18.544</c:v>
                </c:pt>
                <c:pt idx="27555" formatCode="General">
                  <c:v>18.544699999999999</c:v>
                </c:pt>
                <c:pt idx="27556" formatCode="General">
                  <c:v>18.545300000000001</c:v>
                </c:pt>
                <c:pt idx="27557" formatCode="General">
                  <c:v>18.545999999999999</c:v>
                </c:pt>
                <c:pt idx="27558" formatCode="General">
                  <c:v>18.546700000000001</c:v>
                </c:pt>
                <c:pt idx="27559" formatCode="General">
                  <c:v>18.5473</c:v>
                </c:pt>
                <c:pt idx="27560" formatCode="General">
                  <c:v>18.547999999999998</c:v>
                </c:pt>
                <c:pt idx="27561" formatCode="General">
                  <c:v>18.5487</c:v>
                </c:pt>
                <c:pt idx="27562" formatCode="General">
                  <c:v>18.549399999999999</c:v>
                </c:pt>
                <c:pt idx="27563" formatCode="General">
                  <c:v>18.55</c:v>
                </c:pt>
                <c:pt idx="27564" formatCode="General">
                  <c:v>18.550699999999999</c:v>
                </c:pt>
                <c:pt idx="27565" formatCode="General">
                  <c:v>18.551400000000001</c:v>
                </c:pt>
                <c:pt idx="27566" formatCode="General">
                  <c:v>18.552099999999999</c:v>
                </c:pt>
                <c:pt idx="27567" formatCode="General">
                  <c:v>18.552700000000002</c:v>
                </c:pt>
                <c:pt idx="27568" formatCode="General">
                  <c:v>18.5534</c:v>
                </c:pt>
                <c:pt idx="27569" formatCode="General">
                  <c:v>18.554099999999998</c:v>
                </c:pt>
                <c:pt idx="27570" formatCode="General">
                  <c:v>18.5548</c:v>
                </c:pt>
                <c:pt idx="27571" formatCode="General">
                  <c:v>18.555399999999999</c:v>
                </c:pt>
                <c:pt idx="27572" formatCode="General">
                  <c:v>18.556100000000001</c:v>
                </c:pt>
                <c:pt idx="27573" formatCode="General">
                  <c:v>18.556799999999999</c:v>
                </c:pt>
                <c:pt idx="27574" formatCode="General">
                  <c:v>18.557400000000001</c:v>
                </c:pt>
                <c:pt idx="27575" formatCode="General">
                  <c:v>18.5581</c:v>
                </c:pt>
                <c:pt idx="27576" formatCode="General">
                  <c:v>18.558800000000002</c:v>
                </c:pt>
                <c:pt idx="27577" formatCode="General">
                  <c:v>18.5595</c:v>
                </c:pt>
                <c:pt idx="27578" formatCode="General">
                  <c:v>18.560099999999998</c:v>
                </c:pt>
                <c:pt idx="27579" formatCode="General">
                  <c:v>18.5608</c:v>
                </c:pt>
                <c:pt idx="27580" formatCode="General">
                  <c:v>18.561499999999999</c:v>
                </c:pt>
                <c:pt idx="27581" formatCode="General">
                  <c:v>18.562200000000001</c:v>
                </c:pt>
                <c:pt idx="27582" formatCode="General">
                  <c:v>18.562799999999999</c:v>
                </c:pt>
                <c:pt idx="27583" formatCode="General">
                  <c:v>18.563500000000001</c:v>
                </c:pt>
                <c:pt idx="27584" formatCode="General">
                  <c:v>18.5642</c:v>
                </c:pt>
                <c:pt idx="27585" formatCode="General">
                  <c:v>18.564800000000002</c:v>
                </c:pt>
                <c:pt idx="27586" formatCode="General">
                  <c:v>18.5655</c:v>
                </c:pt>
                <c:pt idx="27587" formatCode="General">
                  <c:v>18.566199999999998</c:v>
                </c:pt>
                <c:pt idx="27588" formatCode="General">
                  <c:v>18.5669</c:v>
                </c:pt>
                <c:pt idx="27589" formatCode="General">
                  <c:v>18.567499999999999</c:v>
                </c:pt>
                <c:pt idx="27590" formatCode="General">
                  <c:v>18.568200000000001</c:v>
                </c:pt>
                <c:pt idx="27591" formatCode="General">
                  <c:v>18.568899999999999</c:v>
                </c:pt>
                <c:pt idx="27592" formatCode="General">
                  <c:v>18.569600000000001</c:v>
                </c:pt>
                <c:pt idx="27593" formatCode="General">
                  <c:v>18.5702</c:v>
                </c:pt>
                <c:pt idx="27594" formatCode="General">
                  <c:v>18.570900000000002</c:v>
                </c:pt>
                <c:pt idx="27595" formatCode="General">
                  <c:v>18.5716</c:v>
                </c:pt>
                <c:pt idx="27596" formatCode="General">
                  <c:v>18.572199999999999</c:v>
                </c:pt>
                <c:pt idx="27597" formatCode="General">
                  <c:v>18.572900000000001</c:v>
                </c:pt>
                <c:pt idx="27598" formatCode="General">
                  <c:v>18.573599999999999</c:v>
                </c:pt>
                <c:pt idx="27599" formatCode="General">
                  <c:v>18.574300000000001</c:v>
                </c:pt>
                <c:pt idx="27600" formatCode="General">
                  <c:v>18.5749</c:v>
                </c:pt>
                <c:pt idx="27601" formatCode="General">
                  <c:v>18.575600000000001</c:v>
                </c:pt>
                <c:pt idx="27602" formatCode="General">
                  <c:v>18.5763</c:v>
                </c:pt>
                <c:pt idx="27603" formatCode="General">
                  <c:v>18.577000000000002</c:v>
                </c:pt>
                <c:pt idx="27604" formatCode="General">
                  <c:v>18.5776</c:v>
                </c:pt>
                <c:pt idx="27605" formatCode="General">
                  <c:v>18.578299999999999</c:v>
                </c:pt>
                <c:pt idx="27606" formatCode="General">
                  <c:v>18.579000000000001</c:v>
                </c:pt>
                <c:pt idx="27607" formatCode="General">
                  <c:v>18.579699999999999</c:v>
                </c:pt>
                <c:pt idx="27608" formatCode="General">
                  <c:v>18.580300000000001</c:v>
                </c:pt>
                <c:pt idx="27609" formatCode="General">
                  <c:v>18.581</c:v>
                </c:pt>
                <c:pt idx="27610" formatCode="General">
                  <c:v>18.581700000000001</c:v>
                </c:pt>
                <c:pt idx="27611" formatCode="General">
                  <c:v>18.5823</c:v>
                </c:pt>
                <c:pt idx="27612" formatCode="General">
                  <c:v>18.582999999999998</c:v>
                </c:pt>
                <c:pt idx="27613" formatCode="General">
                  <c:v>18.5837</c:v>
                </c:pt>
                <c:pt idx="27614" formatCode="General">
                  <c:v>18.584399999999999</c:v>
                </c:pt>
                <c:pt idx="27615" formatCode="General">
                  <c:v>18.585000000000001</c:v>
                </c:pt>
                <c:pt idx="27616" formatCode="General">
                  <c:v>18.585699999999999</c:v>
                </c:pt>
                <c:pt idx="27617" formatCode="General">
                  <c:v>18.586400000000001</c:v>
                </c:pt>
                <c:pt idx="27618" formatCode="General">
                  <c:v>18.5871</c:v>
                </c:pt>
                <c:pt idx="27619" formatCode="General">
                  <c:v>18.587700000000002</c:v>
                </c:pt>
                <c:pt idx="27620" formatCode="General">
                  <c:v>18.5884</c:v>
                </c:pt>
                <c:pt idx="27621" formatCode="General">
                  <c:v>18.589099999999998</c:v>
                </c:pt>
                <c:pt idx="27622" formatCode="General">
                  <c:v>18.589700000000001</c:v>
                </c:pt>
                <c:pt idx="27623" formatCode="General">
                  <c:v>18.590399999999999</c:v>
                </c:pt>
                <c:pt idx="27624" formatCode="General">
                  <c:v>18.591100000000001</c:v>
                </c:pt>
                <c:pt idx="27625" formatCode="General">
                  <c:v>18.591799999999999</c:v>
                </c:pt>
                <c:pt idx="27626" formatCode="General">
                  <c:v>18.592400000000001</c:v>
                </c:pt>
                <c:pt idx="27627" formatCode="General">
                  <c:v>18.5931</c:v>
                </c:pt>
                <c:pt idx="27628" formatCode="General">
                  <c:v>18.593800000000002</c:v>
                </c:pt>
                <c:pt idx="27629" formatCode="General">
                  <c:v>18.5945</c:v>
                </c:pt>
                <c:pt idx="27630" formatCode="General">
                  <c:v>18.595099999999999</c:v>
                </c:pt>
                <c:pt idx="27631" formatCode="General">
                  <c:v>18.595800000000001</c:v>
                </c:pt>
                <c:pt idx="27632" formatCode="General">
                  <c:v>18.596499999999999</c:v>
                </c:pt>
                <c:pt idx="27633" formatCode="General">
                  <c:v>18.597200000000001</c:v>
                </c:pt>
                <c:pt idx="27634" formatCode="General">
                  <c:v>18.597799999999999</c:v>
                </c:pt>
                <c:pt idx="27635" formatCode="General">
                  <c:v>18.598500000000001</c:v>
                </c:pt>
                <c:pt idx="27636" formatCode="General">
                  <c:v>18.5992</c:v>
                </c:pt>
                <c:pt idx="27637" formatCode="General">
                  <c:v>18.599799999999998</c:v>
                </c:pt>
                <c:pt idx="27638" formatCode="General">
                  <c:v>18.6005</c:v>
                </c:pt>
                <c:pt idx="27639" formatCode="General">
                  <c:v>18.601199999999999</c:v>
                </c:pt>
                <c:pt idx="27640" formatCode="General">
                  <c:v>18.601900000000001</c:v>
                </c:pt>
                <c:pt idx="27641" formatCode="General">
                  <c:v>18.602499999999999</c:v>
                </c:pt>
                <c:pt idx="27642" formatCode="General">
                  <c:v>18.603200000000001</c:v>
                </c:pt>
                <c:pt idx="27643" formatCode="General">
                  <c:v>18.603899999999999</c:v>
                </c:pt>
                <c:pt idx="27644" formatCode="General">
                  <c:v>18.604600000000001</c:v>
                </c:pt>
                <c:pt idx="27645" formatCode="General">
                  <c:v>18.6052</c:v>
                </c:pt>
                <c:pt idx="27646" formatCode="General">
                  <c:v>18.605899999999998</c:v>
                </c:pt>
                <c:pt idx="27647" formatCode="General">
                  <c:v>18.6066</c:v>
                </c:pt>
                <c:pt idx="27648" formatCode="General">
                  <c:v>18.607199999999999</c:v>
                </c:pt>
                <c:pt idx="27649" formatCode="General">
                  <c:v>18.607900000000001</c:v>
                </c:pt>
                <c:pt idx="27650" formatCode="General">
                  <c:v>18.608599999999999</c:v>
                </c:pt>
                <c:pt idx="27651" formatCode="General">
                  <c:v>18.609300000000001</c:v>
                </c:pt>
                <c:pt idx="27652" formatCode="General">
                  <c:v>18.6099</c:v>
                </c:pt>
                <c:pt idx="27653" formatCode="General">
                  <c:v>18.610600000000002</c:v>
                </c:pt>
                <c:pt idx="27654" formatCode="General">
                  <c:v>18.6113</c:v>
                </c:pt>
                <c:pt idx="27655" formatCode="General">
                  <c:v>18.611999999999998</c:v>
                </c:pt>
                <c:pt idx="27656" formatCode="General">
                  <c:v>18.6126</c:v>
                </c:pt>
                <c:pt idx="27657" formatCode="General">
                  <c:v>18.613299999999999</c:v>
                </c:pt>
                <c:pt idx="27658" formatCode="General">
                  <c:v>18.614000000000001</c:v>
                </c:pt>
                <c:pt idx="27659" formatCode="General">
                  <c:v>18.614599999999999</c:v>
                </c:pt>
                <c:pt idx="27660" formatCode="General">
                  <c:v>18.615300000000001</c:v>
                </c:pt>
                <c:pt idx="27661" formatCode="General">
                  <c:v>18.616</c:v>
                </c:pt>
                <c:pt idx="27662" formatCode="General">
                  <c:v>18.616700000000002</c:v>
                </c:pt>
                <c:pt idx="27663" formatCode="General">
                  <c:v>18.6173</c:v>
                </c:pt>
                <c:pt idx="27664" formatCode="General">
                  <c:v>18.617999999999999</c:v>
                </c:pt>
                <c:pt idx="27665" formatCode="General">
                  <c:v>18.6187</c:v>
                </c:pt>
                <c:pt idx="27666" formatCode="General">
                  <c:v>18.619399999999999</c:v>
                </c:pt>
                <c:pt idx="27667" formatCode="General">
                  <c:v>18.62</c:v>
                </c:pt>
                <c:pt idx="27668" formatCode="General">
                  <c:v>18.620699999999999</c:v>
                </c:pt>
                <c:pt idx="27669" formatCode="General">
                  <c:v>18.621400000000001</c:v>
                </c:pt>
                <c:pt idx="27670" formatCode="General">
                  <c:v>18.6221</c:v>
                </c:pt>
                <c:pt idx="27671" formatCode="General">
                  <c:v>18.622699999999998</c:v>
                </c:pt>
                <c:pt idx="27672" formatCode="General">
                  <c:v>18.6234</c:v>
                </c:pt>
                <c:pt idx="27673" formatCode="General">
                  <c:v>18.624099999999999</c:v>
                </c:pt>
                <c:pt idx="27674" formatCode="General">
                  <c:v>18.624700000000001</c:v>
                </c:pt>
                <c:pt idx="27675" formatCode="General">
                  <c:v>18.625399999999999</c:v>
                </c:pt>
                <c:pt idx="27676" formatCode="General">
                  <c:v>18.626100000000001</c:v>
                </c:pt>
                <c:pt idx="27677" formatCode="General">
                  <c:v>18.626799999999999</c:v>
                </c:pt>
                <c:pt idx="27678" formatCode="General">
                  <c:v>18.627400000000002</c:v>
                </c:pt>
                <c:pt idx="27679" formatCode="General">
                  <c:v>18.6281</c:v>
                </c:pt>
                <c:pt idx="27680" formatCode="General">
                  <c:v>18.628799999999998</c:v>
                </c:pt>
                <c:pt idx="27681" formatCode="General">
                  <c:v>18.6295</c:v>
                </c:pt>
                <c:pt idx="27682" formatCode="General">
                  <c:v>18.630099999999999</c:v>
                </c:pt>
                <c:pt idx="27683" formatCode="General">
                  <c:v>18.630800000000001</c:v>
                </c:pt>
                <c:pt idx="27684" formatCode="General">
                  <c:v>18.631499999999999</c:v>
                </c:pt>
                <c:pt idx="27685" formatCode="General">
                  <c:v>18.632100000000001</c:v>
                </c:pt>
                <c:pt idx="27686" formatCode="General">
                  <c:v>18.6328</c:v>
                </c:pt>
                <c:pt idx="27687" formatCode="General">
                  <c:v>18.633500000000002</c:v>
                </c:pt>
                <c:pt idx="27688" formatCode="General">
                  <c:v>18.6342</c:v>
                </c:pt>
                <c:pt idx="27689" formatCode="General">
                  <c:v>18.634799999999998</c:v>
                </c:pt>
                <c:pt idx="27690" formatCode="General">
                  <c:v>18.6355</c:v>
                </c:pt>
                <c:pt idx="27691" formatCode="General">
                  <c:v>18.636199999999999</c:v>
                </c:pt>
                <c:pt idx="27692" formatCode="General">
                  <c:v>18.636900000000001</c:v>
                </c:pt>
                <c:pt idx="27693" formatCode="General">
                  <c:v>18.637499999999999</c:v>
                </c:pt>
                <c:pt idx="27694" formatCode="General">
                  <c:v>18.638200000000001</c:v>
                </c:pt>
                <c:pt idx="27695" formatCode="General">
                  <c:v>18.6389</c:v>
                </c:pt>
                <c:pt idx="27696" formatCode="General">
                  <c:v>18.639600000000002</c:v>
                </c:pt>
                <c:pt idx="27697" formatCode="General">
                  <c:v>18.6402</c:v>
                </c:pt>
                <c:pt idx="27698" formatCode="General">
                  <c:v>18.640899999999998</c:v>
                </c:pt>
                <c:pt idx="27699" formatCode="General">
                  <c:v>18.6416</c:v>
                </c:pt>
                <c:pt idx="27700" formatCode="General">
                  <c:v>18.642199999999999</c:v>
                </c:pt>
                <c:pt idx="27701" formatCode="General">
                  <c:v>18.642900000000001</c:v>
                </c:pt>
                <c:pt idx="27702" formatCode="General">
                  <c:v>18.643599999999999</c:v>
                </c:pt>
                <c:pt idx="27703" formatCode="General">
                  <c:v>18.644300000000001</c:v>
                </c:pt>
                <c:pt idx="27704" formatCode="General">
                  <c:v>18.6449</c:v>
                </c:pt>
                <c:pt idx="27705" formatCode="General">
                  <c:v>18.645600000000002</c:v>
                </c:pt>
                <c:pt idx="27706" formatCode="General">
                  <c:v>18.6463</c:v>
                </c:pt>
                <c:pt idx="27707" formatCode="General">
                  <c:v>18.646999999999998</c:v>
                </c:pt>
                <c:pt idx="27708" formatCode="General">
                  <c:v>18.647600000000001</c:v>
                </c:pt>
                <c:pt idx="27709" formatCode="General">
                  <c:v>18.648299999999999</c:v>
                </c:pt>
                <c:pt idx="27710" formatCode="General">
                  <c:v>18.649000000000001</c:v>
                </c:pt>
                <c:pt idx="27711" formatCode="General">
                  <c:v>18.6496</c:v>
                </c:pt>
                <c:pt idx="27712" formatCode="General">
                  <c:v>18.650300000000001</c:v>
                </c:pt>
                <c:pt idx="27713" formatCode="General">
                  <c:v>18.651</c:v>
                </c:pt>
                <c:pt idx="27714" formatCode="General">
                  <c:v>18.651700000000002</c:v>
                </c:pt>
                <c:pt idx="27715" formatCode="General">
                  <c:v>18.6523</c:v>
                </c:pt>
                <c:pt idx="27716" formatCode="General">
                  <c:v>18.652999999999999</c:v>
                </c:pt>
                <c:pt idx="27717" formatCode="General">
                  <c:v>18.653700000000001</c:v>
                </c:pt>
                <c:pt idx="27718" formatCode="General">
                  <c:v>18.654399999999999</c:v>
                </c:pt>
                <c:pt idx="27719" formatCode="General">
                  <c:v>18.655000000000001</c:v>
                </c:pt>
                <c:pt idx="27720" formatCode="General">
                  <c:v>18.6557</c:v>
                </c:pt>
                <c:pt idx="27721" formatCode="General">
                  <c:v>18.656400000000001</c:v>
                </c:pt>
                <c:pt idx="27722" formatCode="General">
                  <c:v>18.657</c:v>
                </c:pt>
                <c:pt idx="27723" formatCode="General">
                  <c:v>18.657699999999998</c:v>
                </c:pt>
                <c:pt idx="27724" formatCode="General">
                  <c:v>18.6584</c:v>
                </c:pt>
                <c:pt idx="27725" formatCode="General">
                  <c:v>18.659099999999999</c:v>
                </c:pt>
                <c:pt idx="27726" formatCode="General">
                  <c:v>18.659700000000001</c:v>
                </c:pt>
                <c:pt idx="27727" formatCode="General">
                  <c:v>18.660399999999999</c:v>
                </c:pt>
                <c:pt idx="27728" formatCode="General">
                  <c:v>18.661100000000001</c:v>
                </c:pt>
                <c:pt idx="27729" formatCode="General">
                  <c:v>18.661799999999999</c:v>
                </c:pt>
                <c:pt idx="27730" formatCode="General">
                  <c:v>18.662400000000002</c:v>
                </c:pt>
                <c:pt idx="27731" formatCode="General">
                  <c:v>18.6631</c:v>
                </c:pt>
                <c:pt idx="27732" formatCode="General">
                  <c:v>18.663799999999998</c:v>
                </c:pt>
                <c:pt idx="27733" formatCode="General">
                  <c:v>18.6645</c:v>
                </c:pt>
                <c:pt idx="27734" formatCode="General">
                  <c:v>18.665099999999999</c:v>
                </c:pt>
                <c:pt idx="27735" formatCode="General">
                  <c:v>18.665800000000001</c:v>
                </c:pt>
                <c:pt idx="27736" formatCode="General">
                  <c:v>18.666499999999999</c:v>
                </c:pt>
                <c:pt idx="27737" formatCode="General">
                  <c:v>18.667100000000001</c:v>
                </c:pt>
                <c:pt idx="27738" formatCode="General">
                  <c:v>18.6678</c:v>
                </c:pt>
                <c:pt idx="27739" formatCode="General">
                  <c:v>18.668500000000002</c:v>
                </c:pt>
                <c:pt idx="27740" formatCode="General">
                  <c:v>18.6692</c:v>
                </c:pt>
                <c:pt idx="27741" formatCode="General">
                  <c:v>18.669799999999999</c:v>
                </c:pt>
                <c:pt idx="27742" formatCode="General">
                  <c:v>18.670500000000001</c:v>
                </c:pt>
                <c:pt idx="27743" formatCode="General">
                  <c:v>18.671199999999999</c:v>
                </c:pt>
                <c:pt idx="27744" formatCode="General">
                  <c:v>18.671900000000001</c:v>
                </c:pt>
                <c:pt idx="27745" formatCode="General">
                  <c:v>18.672499999999999</c:v>
                </c:pt>
                <c:pt idx="27746" formatCode="General">
                  <c:v>18.673200000000001</c:v>
                </c:pt>
                <c:pt idx="27747" formatCode="General">
                  <c:v>18.6739</c:v>
                </c:pt>
                <c:pt idx="27748" formatCode="General">
                  <c:v>18.674499999999998</c:v>
                </c:pt>
                <c:pt idx="27749" formatCode="General">
                  <c:v>18.6752</c:v>
                </c:pt>
                <c:pt idx="27750" formatCode="General">
                  <c:v>18.675899999999999</c:v>
                </c:pt>
                <c:pt idx="27751" formatCode="General">
                  <c:v>18.676600000000001</c:v>
                </c:pt>
                <c:pt idx="27752" formatCode="General">
                  <c:v>18.677199999999999</c:v>
                </c:pt>
                <c:pt idx="27753" formatCode="General">
                  <c:v>18.677900000000001</c:v>
                </c:pt>
                <c:pt idx="27754" formatCode="General">
                  <c:v>18.678599999999999</c:v>
                </c:pt>
                <c:pt idx="27755" formatCode="General">
                  <c:v>18.679300000000001</c:v>
                </c:pt>
                <c:pt idx="27756" formatCode="General">
                  <c:v>18.6799</c:v>
                </c:pt>
                <c:pt idx="27757" formatCode="General">
                  <c:v>18.680599999999998</c:v>
                </c:pt>
                <c:pt idx="27758" formatCode="General">
                  <c:v>18.6813</c:v>
                </c:pt>
                <c:pt idx="27759" formatCode="General">
                  <c:v>18.681899999999999</c:v>
                </c:pt>
                <c:pt idx="27760" formatCode="General">
                  <c:v>18.682600000000001</c:v>
                </c:pt>
                <c:pt idx="27761" formatCode="General">
                  <c:v>18.683299999999999</c:v>
                </c:pt>
                <c:pt idx="27762" formatCode="General">
                  <c:v>18.684000000000001</c:v>
                </c:pt>
                <c:pt idx="27763" formatCode="General">
                  <c:v>18.6846</c:v>
                </c:pt>
                <c:pt idx="27764" formatCode="General">
                  <c:v>18.685300000000002</c:v>
                </c:pt>
                <c:pt idx="27765" formatCode="General">
                  <c:v>18.686</c:v>
                </c:pt>
                <c:pt idx="27766" formatCode="General">
                  <c:v>18.686699999999998</c:v>
                </c:pt>
                <c:pt idx="27767" formatCode="General">
                  <c:v>18.6873</c:v>
                </c:pt>
                <c:pt idx="27768" formatCode="General">
                  <c:v>18.687999999999999</c:v>
                </c:pt>
                <c:pt idx="27769" formatCode="General">
                  <c:v>18.688700000000001</c:v>
                </c:pt>
                <c:pt idx="27770" formatCode="General">
                  <c:v>18.689399999999999</c:v>
                </c:pt>
                <c:pt idx="27771" formatCode="General">
                  <c:v>18.690000000000001</c:v>
                </c:pt>
                <c:pt idx="27772" formatCode="General">
                  <c:v>18.6907</c:v>
                </c:pt>
                <c:pt idx="27773" formatCode="General">
                  <c:v>18.691400000000002</c:v>
                </c:pt>
                <c:pt idx="27774" formatCode="General">
                  <c:v>18.692</c:v>
                </c:pt>
                <c:pt idx="27775" formatCode="General">
                  <c:v>18.692699999999999</c:v>
                </c:pt>
                <c:pt idx="27776" formatCode="General">
                  <c:v>18.6934</c:v>
                </c:pt>
                <c:pt idx="27777" formatCode="General">
                  <c:v>18.694099999999999</c:v>
                </c:pt>
                <c:pt idx="27778" formatCode="General">
                  <c:v>18.694700000000001</c:v>
                </c:pt>
                <c:pt idx="27779" formatCode="General">
                  <c:v>18.695399999999999</c:v>
                </c:pt>
                <c:pt idx="27780" formatCode="General">
                  <c:v>18.696100000000001</c:v>
                </c:pt>
                <c:pt idx="27781" formatCode="General">
                  <c:v>18.6968</c:v>
                </c:pt>
                <c:pt idx="27782" formatCode="General">
                  <c:v>18.697399999999998</c:v>
                </c:pt>
                <c:pt idx="27783" formatCode="General">
                  <c:v>18.6981</c:v>
                </c:pt>
                <c:pt idx="27784" formatCode="General">
                  <c:v>18.698799999999999</c:v>
                </c:pt>
                <c:pt idx="27785" formatCode="General">
                  <c:v>18.699400000000001</c:v>
                </c:pt>
                <c:pt idx="27786" formatCode="General">
                  <c:v>18.700099999999999</c:v>
                </c:pt>
                <c:pt idx="27787" formatCode="General">
                  <c:v>18.700800000000001</c:v>
                </c:pt>
                <c:pt idx="27788" formatCode="General">
                  <c:v>18.701499999999999</c:v>
                </c:pt>
                <c:pt idx="27789" formatCode="General">
                  <c:v>18.702100000000002</c:v>
                </c:pt>
                <c:pt idx="27790" formatCode="General">
                  <c:v>18.7028</c:v>
                </c:pt>
                <c:pt idx="27791" formatCode="General">
                  <c:v>18.703499999999998</c:v>
                </c:pt>
                <c:pt idx="27792" formatCode="General">
                  <c:v>18.7042</c:v>
                </c:pt>
                <c:pt idx="27793" formatCode="General">
                  <c:v>18.704799999999999</c:v>
                </c:pt>
                <c:pt idx="27794" formatCode="General">
                  <c:v>18.705500000000001</c:v>
                </c:pt>
                <c:pt idx="27795" formatCode="General">
                  <c:v>18.706199999999999</c:v>
                </c:pt>
                <c:pt idx="27796" formatCode="General">
                  <c:v>18.706900000000001</c:v>
                </c:pt>
                <c:pt idx="27797" formatCode="General">
                  <c:v>18.7075</c:v>
                </c:pt>
                <c:pt idx="27798" formatCode="General">
                  <c:v>18.708200000000001</c:v>
                </c:pt>
                <c:pt idx="27799" formatCode="General">
                  <c:v>18.7089</c:v>
                </c:pt>
                <c:pt idx="27800" formatCode="General">
                  <c:v>18.709499999999998</c:v>
                </c:pt>
                <c:pt idx="27801" formatCode="General">
                  <c:v>18.7102</c:v>
                </c:pt>
                <c:pt idx="27802" formatCode="General">
                  <c:v>18.710899999999999</c:v>
                </c:pt>
                <c:pt idx="27803" formatCode="General">
                  <c:v>18.711600000000001</c:v>
                </c:pt>
                <c:pt idx="27804" formatCode="General">
                  <c:v>18.712199999999999</c:v>
                </c:pt>
                <c:pt idx="27805" formatCode="General">
                  <c:v>18.712900000000001</c:v>
                </c:pt>
                <c:pt idx="27806" formatCode="General">
                  <c:v>18.7136</c:v>
                </c:pt>
                <c:pt idx="27807" formatCode="General">
                  <c:v>18.714300000000001</c:v>
                </c:pt>
                <c:pt idx="27808" formatCode="General">
                  <c:v>18.7149</c:v>
                </c:pt>
                <c:pt idx="27809" formatCode="General">
                  <c:v>18.715599999999998</c:v>
                </c:pt>
                <c:pt idx="27810" formatCode="General">
                  <c:v>18.7163</c:v>
                </c:pt>
                <c:pt idx="27811" formatCode="General">
                  <c:v>18.716899999999999</c:v>
                </c:pt>
                <c:pt idx="27812" formatCode="General">
                  <c:v>18.717600000000001</c:v>
                </c:pt>
                <c:pt idx="27813" formatCode="General">
                  <c:v>18.718299999999999</c:v>
                </c:pt>
                <c:pt idx="27814" formatCode="General">
                  <c:v>18.719000000000001</c:v>
                </c:pt>
                <c:pt idx="27815" formatCode="General">
                  <c:v>18.7196</c:v>
                </c:pt>
                <c:pt idx="27816" formatCode="General">
                  <c:v>18.720300000000002</c:v>
                </c:pt>
                <c:pt idx="27817" formatCode="General">
                  <c:v>18.721</c:v>
                </c:pt>
                <c:pt idx="27818" formatCode="General">
                  <c:v>18.721699999999998</c:v>
                </c:pt>
                <c:pt idx="27819" formatCode="General">
                  <c:v>18.722300000000001</c:v>
                </c:pt>
                <c:pt idx="27820" formatCode="General">
                  <c:v>18.722999999999999</c:v>
                </c:pt>
                <c:pt idx="27821" formatCode="General">
                  <c:v>18.723700000000001</c:v>
                </c:pt>
                <c:pt idx="27822" formatCode="General">
                  <c:v>18.724299999999999</c:v>
                </c:pt>
                <c:pt idx="27823" formatCode="General">
                  <c:v>18.725000000000001</c:v>
                </c:pt>
                <c:pt idx="27824" formatCode="General">
                  <c:v>18.7257</c:v>
                </c:pt>
                <c:pt idx="27825" formatCode="General">
                  <c:v>18.726400000000002</c:v>
                </c:pt>
                <c:pt idx="27826" formatCode="General">
                  <c:v>18.727</c:v>
                </c:pt>
                <c:pt idx="27827" formatCode="General">
                  <c:v>18.727699999999999</c:v>
                </c:pt>
                <c:pt idx="27828" formatCode="General">
                  <c:v>18.728400000000001</c:v>
                </c:pt>
                <c:pt idx="27829" formatCode="General">
                  <c:v>18.729099999999999</c:v>
                </c:pt>
                <c:pt idx="27830" formatCode="General">
                  <c:v>18.729700000000001</c:v>
                </c:pt>
                <c:pt idx="27831" formatCode="General">
                  <c:v>18.730399999999999</c:v>
                </c:pt>
                <c:pt idx="27832" formatCode="General">
                  <c:v>18.731100000000001</c:v>
                </c:pt>
                <c:pt idx="27833" formatCode="General">
                  <c:v>18.7318</c:v>
                </c:pt>
                <c:pt idx="27834" formatCode="General">
                  <c:v>18.732399999999998</c:v>
                </c:pt>
                <c:pt idx="27835" formatCode="General">
                  <c:v>18.7331</c:v>
                </c:pt>
                <c:pt idx="27836" formatCode="General">
                  <c:v>18.733799999999999</c:v>
                </c:pt>
                <c:pt idx="27837" formatCode="General">
                  <c:v>18.734400000000001</c:v>
                </c:pt>
                <c:pt idx="27838" formatCode="General">
                  <c:v>18.735099999999999</c:v>
                </c:pt>
                <c:pt idx="27839" formatCode="General">
                  <c:v>18.735800000000001</c:v>
                </c:pt>
                <c:pt idx="27840" formatCode="General">
                  <c:v>18.736499999999999</c:v>
                </c:pt>
                <c:pt idx="27841" formatCode="General">
                  <c:v>18.737100000000002</c:v>
                </c:pt>
                <c:pt idx="27842" formatCode="General">
                  <c:v>18.7378</c:v>
                </c:pt>
                <c:pt idx="27843" formatCode="General">
                  <c:v>18.738499999999998</c:v>
                </c:pt>
                <c:pt idx="27844" formatCode="General">
                  <c:v>18.7392</c:v>
                </c:pt>
                <c:pt idx="27845" formatCode="General">
                  <c:v>18.739799999999999</c:v>
                </c:pt>
                <c:pt idx="27846" formatCode="General">
                  <c:v>18.740500000000001</c:v>
                </c:pt>
                <c:pt idx="27847" formatCode="General">
                  <c:v>18.741199999999999</c:v>
                </c:pt>
                <c:pt idx="27848" formatCode="General">
                  <c:v>18.741800000000001</c:v>
                </c:pt>
                <c:pt idx="27849" formatCode="General">
                  <c:v>18.7425</c:v>
                </c:pt>
                <c:pt idx="27850" formatCode="General">
                  <c:v>18.743200000000002</c:v>
                </c:pt>
                <c:pt idx="27851" formatCode="General">
                  <c:v>18.7439</c:v>
                </c:pt>
                <c:pt idx="27852" formatCode="General">
                  <c:v>18.744499999999999</c:v>
                </c:pt>
                <c:pt idx="27853" formatCode="General">
                  <c:v>18.745200000000001</c:v>
                </c:pt>
                <c:pt idx="27854" formatCode="General">
                  <c:v>18.745899999999999</c:v>
                </c:pt>
                <c:pt idx="27855" formatCode="General">
                  <c:v>18.746600000000001</c:v>
                </c:pt>
                <c:pt idx="27856" formatCode="General">
                  <c:v>18.747199999999999</c:v>
                </c:pt>
                <c:pt idx="27857" formatCode="General">
                  <c:v>18.747900000000001</c:v>
                </c:pt>
                <c:pt idx="27858" formatCode="General">
                  <c:v>18.7486</c:v>
                </c:pt>
                <c:pt idx="27859" formatCode="General">
                  <c:v>18.749300000000002</c:v>
                </c:pt>
                <c:pt idx="27860" formatCode="General">
                  <c:v>18.7499</c:v>
                </c:pt>
                <c:pt idx="27861" formatCode="General">
                  <c:v>18.750599999999999</c:v>
                </c:pt>
                <c:pt idx="27862" formatCode="General">
                  <c:v>18.751300000000001</c:v>
                </c:pt>
                <c:pt idx="27863" formatCode="General">
                  <c:v>18.751899999999999</c:v>
                </c:pt>
                <c:pt idx="27864" formatCode="General">
                  <c:v>18.752600000000001</c:v>
                </c:pt>
                <c:pt idx="27865" formatCode="General">
                  <c:v>18.753299999999999</c:v>
                </c:pt>
                <c:pt idx="27866" formatCode="General">
                  <c:v>18.754000000000001</c:v>
                </c:pt>
                <c:pt idx="27867" formatCode="General">
                  <c:v>18.7546</c:v>
                </c:pt>
                <c:pt idx="27868" formatCode="General">
                  <c:v>18.755299999999998</c:v>
                </c:pt>
                <c:pt idx="27869" formatCode="General">
                  <c:v>18.756</c:v>
                </c:pt>
                <c:pt idx="27870" formatCode="General">
                  <c:v>18.756699999999999</c:v>
                </c:pt>
                <c:pt idx="27871" formatCode="General">
                  <c:v>18.757300000000001</c:v>
                </c:pt>
                <c:pt idx="27872" formatCode="General">
                  <c:v>18.757999999999999</c:v>
                </c:pt>
                <c:pt idx="27873" formatCode="General">
                  <c:v>18.758700000000001</c:v>
                </c:pt>
                <c:pt idx="27874" formatCode="General">
                  <c:v>18.7593</c:v>
                </c:pt>
                <c:pt idx="27875" formatCode="General">
                  <c:v>18.760000000000002</c:v>
                </c:pt>
                <c:pt idx="27876" formatCode="General">
                  <c:v>18.7607</c:v>
                </c:pt>
                <c:pt idx="27877" formatCode="General">
                  <c:v>18.761399999999998</c:v>
                </c:pt>
                <c:pt idx="27878" formatCode="General">
                  <c:v>18.762</c:v>
                </c:pt>
                <c:pt idx="27879" formatCode="General">
                  <c:v>18.762699999999999</c:v>
                </c:pt>
                <c:pt idx="27880" formatCode="General">
                  <c:v>18.763400000000001</c:v>
                </c:pt>
                <c:pt idx="27881" formatCode="General">
                  <c:v>18.764099999999999</c:v>
                </c:pt>
                <c:pt idx="27882" formatCode="General">
                  <c:v>18.764700000000001</c:v>
                </c:pt>
                <c:pt idx="27883" formatCode="General">
                  <c:v>18.7654</c:v>
                </c:pt>
                <c:pt idx="27884" formatCode="General">
                  <c:v>18.766100000000002</c:v>
                </c:pt>
                <c:pt idx="27885" formatCode="General">
                  <c:v>18.7667</c:v>
                </c:pt>
                <c:pt idx="27886" formatCode="General">
                  <c:v>18.767399999999999</c:v>
                </c:pt>
                <c:pt idx="27887" formatCode="General">
                  <c:v>18.7681</c:v>
                </c:pt>
                <c:pt idx="27888" formatCode="General">
                  <c:v>18.768799999999999</c:v>
                </c:pt>
                <c:pt idx="27889" formatCode="General">
                  <c:v>18.769400000000001</c:v>
                </c:pt>
                <c:pt idx="27890" formatCode="General">
                  <c:v>18.770099999999999</c:v>
                </c:pt>
                <c:pt idx="27891" formatCode="General">
                  <c:v>18.770800000000001</c:v>
                </c:pt>
                <c:pt idx="27892" formatCode="General">
                  <c:v>18.7715</c:v>
                </c:pt>
                <c:pt idx="27893" formatCode="General">
                  <c:v>18.772099999999998</c:v>
                </c:pt>
                <c:pt idx="27894" formatCode="General">
                  <c:v>18.7728</c:v>
                </c:pt>
                <c:pt idx="27895" formatCode="General">
                  <c:v>18.773499999999999</c:v>
                </c:pt>
                <c:pt idx="27896" formatCode="General">
                  <c:v>18.7742</c:v>
                </c:pt>
                <c:pt idx="27897" formatCode="General">
                  <c:v>18.774799999999999</c:v>
                </c:pt>
                <c:pt idx="27898" formatCode="General">
                  <c:v>18.775500000000001</c:v>
                </c:pt>
                <c:pt idx="27899" formatCode="General">
                  <c:v>18.776199999999999</c:v>
                </c:pt>
                <c:pt idx="27900" formatCode="General">
                  <c:v>18.776800000000001</c:v>
                </c:pt>
                <c:pt idx="27901" formatCode="General">
                  <c:v>18.7775</c:v>
                </c:pt>
                <c:pt idx="27902" formatCode="General">
                  <c:v>18.778199999999998</c:v>
                </c:pt>
                <c:pt idx="27903" formatCode="General">
                  <c:v>18.7789</c:v>
                </c:pt>
                <c:pt idx="27904" formatCode="General">
                  <c:v>18.779499999999999</c:v>
                </c:pt>
                <c:pt idx="27905" formatCode="General">
                  <c:v>18.780200000000001</c:v>
                </c:pt>
                <c:pt idx="27906" formatCode="General">
                  <c:v>18.780899999999999</c:v>
                </c:pt>
                <c:pt idx="27907" formatCode="General">
                  <c:v>18.781600000000001</c:v>
                </c:pt>
                <c:pt idx="27908" formatCode="General">
                  <c:v>18.7822</c:v>
                </c:pt>
                <c:pt idx="27909" formatCode="General">
                  <c:v>18.782900000000001</c:v>
                </c:pt>
                <c:pt idx="27910" formatCode="General">
                  <c:v>18.7836</c:v>
                </c:pt>
                <c:pt idx="27911" formatCode="General">
                  <c:v>18.784199999999998</c:v>
                </c:pt>
                <c:pt idx="27912" formatCode="General">
                  <c:v>18.7849</c:v>
                </c:pt>
                <c:pt idx="27913" formatCode="General">
                  <c:v>18.785599999999999</c:v>
                </c:pt>
                <c:pt idx="27914" formatCode="General">
                  <c:v>18.786300000000001</c:v>
                </c:pt>
                <c:pt idx="27915" formatCode="General">
                  <c:v>18.786899999999999</c:v>
                </c:pt>
                <c:pt idx="27916" formatCode="General">
                  <c:v>18.787600000000001</c:v>
                </c:pt>
                <c:pt idx="27917" formatCode="General">
                  <c:v>18.7883</c:v>
                </c:pt>
                <c:pt idx="27918" formatCode="General">
                  <c:v>18.789000000000001</c:v>
                </c:pt>
                <c:pt idx="27919" formatCode="General">
                  <c:v>18.7896</c:v>
                </c:pt>
                <c:pt idx="27920" formatCode="General">
                  <c:v>18.790299999999998</c:v>
                </c:pt>
                <c:pt idx="27921" formatCode="General">
                  <c:v>18.791</c:v>
                </c:pt>
                <c:pt idx="27922" formatCode="General">
                  <c:v>18.791599999999999</c:v>
                </c:pt>
                <c:pt idx="27923" formatCode="General">
                  <c:v>18.792300000000001</c:v>
                </c:pt>
                <c:pt idx="27924" formatCode="General">
                  <c:v>18.792999999999999</c:v>
                </c:pt>
                <c:pt idx="27925" formatCode="General">
                  <c:v>18.793700000000001</c:v>
                </c:pt>
                <c:pt idx="27926" formatCode="General">
                  <c:v>18.7943</c:v>
                </c:pt>
                <c:pt idx="27927" formatCode="General">
                  <c:v>18.795000000000002</c:v>
                </c:pt>
                <c:pt idx="27928" formatCode="General">
                  <c:v>18.7957</c:v>
                </c:pt>
                <c:pt idx="27929" formatCode="General">
                  <c:v>18.796399999999998</c:v>
                </c:pt>
                <c:pt idx="27930" formatCode="General">
                  <c:v>18.797000000000001</c:v>
                </c:pt>
                <c:pt idx="27931" formatCode="General">
                  <c:v>18.797699999999999</c:v>
                </c:pt>
                <c:pt idx="27932" formatCode="General">
                  <c:v>18.798400000000001</c:v>
                </c:pt>
                <c:pt idx="27933" formatCode="General">
                  <c:v>18.799099999999999</c:v>
                </c:pt>
                <c:pt idx="27934" formatCode="General">
                  <c:v>18.799700000000001</c:v>
                </c:pt>
                <c:pt idx="27935" formatCode="General">
                  <c:v>18.8004</c:v>
                </c:pt>
                <c:pt idx="27936" formatCode="General">
                  <c:v>18.801100000000002</c:v>
                </c:pt>
                <c:pt idx="27937" formatCode="General">
                  <c:v>18.8017</c:v>
                </c:pt>
                <c:pt idx="27938" formatCode="General">
                  <c:v>18.802399999999999</c:v>
                </c:pt>
                <c:pt idx="27939" formatCode="General">
                  <c:v>18.803100000000001</c:v>
                </c:pt>
                <c:pt idx="27940" formatCode="General">
                  <c:v>18.803799999999999</c:v>
                </c:pt>
                <c:pt idx="27941" formatCode="General">
                  <c:v>18.804400000000001</c:v>
                </c:pt>
                <c:pt idx="27942" formatCode="General">
                  <c:v>18.805099999999999</c:v>
                </c:pt>
                <c:pt idx="27943" formatCode="General">
                  <c:v>18.805800000000001</c:v>
                </c:pt>
                <c:pt idx="27944" formatCode="General">
                  <c:v>18.8065</c:v>
                </c:pt>
                <c:pt idx="27945" formatCode="General">
                  <c:v>18.807099999999998</c:v>
                </c:pt>
                <c:pt idx="27946" formatCode="General">
                  <c:v>18.8078</c:v>
                </c:pt>
                <c:pt idx="27947" formatCode="General">
                  <c:v>18.808499999999999</c:v>
                </c:pt>
                <c:pt idx="27948" formatCode="General">
                  <c:v>18.809100000000001</c:v>
                </c:pt>
                <c:pt idx="27949" formatCode="General">
                  <c:v>18.809799999999999</c:v>
                </c:pt>
                <c:pt idx="27950" formatCode="General">
                  <c:v>18.810500000000001</c:v>
                </c:pt>
                <c:pt idx="27951" formatCode="General">
                  <c:v>18.811199999999999</c:v>
                </c:pt>
                <c:pt idx="27952" formatCode="General">
                  <c:v>18.811800000000002</c:v>
                </c:pt>
                <c:pt idx="27953" formatCode="General">
                  <c:v>18.8125</c:v>
                </c:pt>
                <c:pt idx="27954" formatCode="General">
                  <c:v>18.813199999999998</c:v>
                </c:pt>
                <c:pt idx="27955" formatCode="General">
                  <c:v>18.8139</c:v>
                </c:pt>
                <c:pt idx="27956" formatCode="General">
                  <c:v>18.814499999999999</c:v>
                </c:pt>
                <c:pt idx="27957" formatCode="General">
                  <c:v>18.815200000000001</c:v>
                </c:pt>
                <c:pt idx="27958" formatCode="General">
                  <c:v>18.815899999999999</c:v>
                </c:pt>
                <c:pt idx="27959" formatCode="General">
                  <c:v>18.816600000000001</c:v>
                </c:pt>
                <c:pt idx="27960" formatCode="General">
                  <c:v>18.8172</c:v>
                </c:pt>
                <c:pt idx="27961" formatCode="General">
                  <c:v>18.817900000000002</c:v>
                </c:pt>
                <c:pt idx="27962" formatCode="General">
                  <c:v>18.8186</c:v>
                </c:pt>
                <c:pt idx="27963" formatCode="General">
                  <c:v>18.819199999999999</c:v>
                </c:pt>
                <c:pt idx="27964" formatCode="General">
                  <c:v>18.819900000000001</c:v>
                </c:pt>
                <c:pt idx="27965" formatCode="General">
                  <c:v>18.820599999999999</c:v>
                </c:pt>
                <c:pt idx="27966" formatCode="General">
                  <c:v>18.821300000000001</c:v>
                </c:pt>
                <c:pt idx="27967" formatCode="General">
                  <c:v>18.821899999999999</c:v>
                </c:pt>
                <c:pt idx="27968" formatCode="General">
                  <c:v>18.822600000000001</c:v>
                </c:pt>
                <c:pt idx="27969" formatCode="General">
                  <c:v>18.8233</c:v>
                </c:pt>
                <c:pt idx="27970" formatCode="General">
                  <c:v>18.824000000000002</c:v>
                </c:pt>
                <c:pt idx="27971" formatCode="General">
                  <c:v>18.8246</c:v>
                </c:pt>
                <c:pt idx="27972" formatCode="General">
                  <c:v>18.825299999999999</c:v>
                </c:pt>
                <c:pt idx="27973" formatCode="General">
                  <c:v>18.826000000000001</c:v>
                </c:pt>
                <c:pt idx="27974" formatCode="General">
                  <c:v>18.826599999999999</c:v>
                </c:pt>
                <c:pt idx="27975" formatCode="General">
                  <c:v>18.827300000000001</c:v>
                </c:pt>
                <c:pt idx="27976" formatCode="General">
                  <c:v>18.827999999999999</c:v>
                </c:pt>
                <c:pt idx="27977" formatCode="General">
                  <c:v>18.828700000000001</c:v>
                </c:pt>
                <c:pt idx="27978" formatCode="General">
                  <c:v>18.8293</c:v>
                </c:pt>
                <c:pt idx="27979" formatCode="General">
                  <c:v>18.829999999999998</c:v>
                </c:pt>
                <c:pt idx="27980" formatCode="General">
                  <c:v>18.8307</c:v>
                </c:pt>
                <c:pt idx="27981" formatCode="General">
                  <c:v>18.831399999999999</c:v>
                </c:pt>
                <c:pt idx="27982" formatCode="General">
                  <c:v>18.832000000000001</c:v>
                </c:pt>
                <c:pt idx="27983" formatCode="General">
                  <c:v>18.832699999999999</c:v>
                </c:pt>
                <c:pt idx="27984" formatCode="General">
                  <c:v>18.833400000000001</c:v>
                </c:pt>
                <c:pt idx="27985" formatCode="General">
                  <c:v>18.834</c:v>
                </c:pt>
                <c:pt idx="27986" formatCode="General">
                  <c:v>18.834700000000002</c:v>
                </c:pt>
                <c:pt idx="27987" formatCode="General">
                  <c:v>18.8354</c:v>
                </c:pt>
                <c:pt idx="27988" formatCode="General">
                  <c:v>18.836099999999998</c:v>
                </c:pt>
                <c:pt idx="27989" formatCode="General">
                  <c:v>18.8367</c:v>
                </c:pt>
                <c:pt idx="27990" formatCode="General">
                  <c:v>18.837399999999999</c:v>
                </c:pt>
                <c:pt idx="27991" formatCode="General">
                  <c:v>18.838100000000001</c:v>
                </c:pt>
                <c:pt idx="27992" formatCode="General">
                  <c:v>18.838799999999999</c:v>
                </c:pt>
                <c:pt idx="27993" formatCode="General">
                  <c:v>18.839400000000001</c:v>
                </c:pt>
                <c:pt idx="27994" formatCode="General">
                  <c:v>18.8401</c:v>
                </c:pt>
                <c:pt idx="27995" formatCode="General">
                  <c:v>18.840800000000002</c:v>
                </c:pt>
                <c:pt idx="27996" formatCode="General">
                  <c:v>18.8415</c:v>
                </c:pt>
                <c:pt idx="27997" formatCode="General">
                  <c:v>18.842099999999999</c:v>
                </c:pt>
                <c:pt idx="27998" formatCode="General">
                  <c:v>18.8428</c:v>
                </c:pt>
                <c:pt idx="27999" formatCode="General">
                  <c:v>18.843499999999999</c:v>
                </c:pt>
                <c:pt idx="28000" formatCode="General">
                  <c:v>18.844100000000001</c:v>
                </c:pt>
                <c:pt idx="28001" formatCode="General">
                  <c:v>18.844799999999999</c:v>
                </c:pt>
                <c:pt idx="28002" formatCode="General">
                  <c:v>18.845500000000001</c:v>
                </c:pt>
                <c:pt idx="28003" formatCode="General">
                  <c:v>18.8462</c:v>
                </c:pt>
                <c:pt idx="28004" formatCode="General">
                  <c:v>18.846800000000002</c:v>
                </c:pt>
                <c:pt idx="28005" formatCode="General">
                  <c:v>18.8475</c:v>
                </c:pt>
                <c:pt idx="28006" formatCode="General">
                  <c:v>18.848199999999999</c:v>
                </c:pt>
                <c:pt idx="28007" formatCode="General">
                  <c:v>18.8489</c:v>
                </c:pt>
                <c:pt idx="28008" formatCode="General">
                  <c:v>18.849499999999999</c:v>
                </c:pt>
                <c:pt idx="28009" formatCode="General">
                  <c:v>18.850200000000001</c:v>
                </c:pt>
                <c:pt idx="28010" formatCode="General">
                  <c:v>18.850899999999999</c:v>
                </c:pt>
                <c:pt idx="28011" formatCode="General">
                  <c:v>18.851500000000001</c:v>
                </c:pt>
                <c:pt idx="28012" formatCode="General">
                  <c:v>18.8522</c:v>
                </c:pt>
                <c:pt idx="28013" formatCode="General">
                  <c:v>18.852900000000002</c:v>
                </c:pt>
                <c:pt idx="28014" formatCode="General">
                  <c:v>18.8536</c:v>
                </c:pt>
                <c:pt idx="28015" formatCode="General">
                  <c:v>18.854199999999999</c:v>
                </c:pt>
                <c:pt idx="28016" formatCode="General">
                  <c:v>18.854900000000001</c:v>
                </c:pt>
                <c:pt idx="28017" formatCode="General">
                  <c:v>18.855599999999999</c:v>
                </c:pt>
                <c:pt idx="28018" formatCode="General">
                  <c:v>18.856300000000001</c:v>
                </c:pt>
                <c:pt idx="28019" formatCode="General">
                  <c:v>18.8569</c:v>
                </c:pt>
                <c:pt idx="28020" formatCode="General">
                  <c:v>18.857600000000001</c:v>
                </c:pt>
                <c:pt idx="28021" formatCode="General">
                  <c:v>18.8583</c:v>
                </c:pt>
                <c:pt idx="28022" formatCode="General">
                  <c:v>18.859000000000002</c:v>
                </c:pt>
                <c:pt idx="28023" formatCode="General">
                  <c:v>18.8596</c:v>
                </c:pt>
                <c:pt idx="28024" formatCode="General">
                  <c:v>18.860299999999999</c:v>
                </c:pt>
                <c:pt idx="28025" formatCode="General">
                  <c:v>18.861000000000001</c:v>
                </c:pt>
                <c:pt idx="28026" formatCode="General">
                  <c:v>18.861599999999999</c:v>
                </c:pt>
                <c:pt idx="28027" formatCode="General">
                  <c:v>18.862300000000001</c:v>
                </c:pt>
                <c:pt idx="28028" formatCode="General">
                  <c:v>18.863</c:v>
                </c:pt>
                <c:pt idx="28029" formatCode="General">
                  <c:v>18.863700000000001</c:v>
                </c:pt>
                <c:pt idx="28030" formatCode="General">
                  <c:v>18.8643</c:v>
                </c:pt>
                <c:pt idx="28031" formatCode="General">
                  <c:v>18.864999999999998</c:v>
                </c:pt>
                <c:pt idx="28032" formatCode="General">
                  <c:v>18.8657</c:v>
                </c:pt>
                <c:pt idx="28033" formatCode="General">
                  <c:v>18.866399999999999</c:v>
                </c:pt>
                <c:pt idx="28034" formatCode="General">
                  <c:v>18.867000000000001</c:v>
                </c:pt>
                <c:pt idx="28035" formatCode="General">
                  <c:v>18.867699999999999</c:v>
                </c:pt>
                <c:pt idx="28036" formatCode="General">
                  <c:v>18.868400000000001</c:v>
                </c:pt>
                <c:pt idx="28037" formatCode="General">
                  <c:v>18.869</c:v>
                </c:pt>
                <c:pt idx="28038" formatCode="General">
                  <c:v>18.869700000000002</c:v>
                </c:pt>
                <c:pt idx="28039" formatCode="General">
                  <c:v>18.8704</c:v>
                </c:pt>
                <c:pt idx="28040" formatCode="General">
                  <c:v>18.871099999999998</c:v>
                </c:pt>
                <c:pt idx="28041" formatCode="General">
                  <c:v>18.871700000000001</c:v>
                </c:pt>
                <c:pt idx="28042" formatCode="General">
                  <c:v>18.872399999999999</c:v>
                </c:pt>
                <c:pt idx="28043" formatCode="General">
                  <c:v>18.873100000000001</c:v>
                </c:pt>
                <c:pt idx="28044" formatCode="General">
                  <c:v>18.873799999999999</c:v>
                </c:pt>
                <c:pt idx="28045" formatCode="General">
                  <c:v>18.874400000000001</c:v>
                </c:pt>
                <c:pt idx="28046" formatCode="General">
                  <c:v>18.8751</c:v>
                </c:pt>
                <c:pt idx="28047" formatCode="General">
                  <c:v>18.875800000000002</c:v>
                </c:pt>
                <c:pt idx="28048" formatCode="General">
                  <c:v>18.8764</c:v>
                </c:pt>
                <c:pt idx="28049" formatCode="General">
                  <c:v>18.877099999999999</c:v>
                </c:pt>
                <c:pt idx="28050" formatCode="General">
                  <c:v>18.877800000000001</c:v>
                </c:pt>
                <c:pt idx="28051" formatCode="General">
                  <c:v>18.878499999999999</c:v>
                </c:pt>
                <c:pt idx="28052" formatCode="General">
                  <c:v>18.879100000000001</c:v>
                </c:pt>
                <c:pt idx="28053" formatCode="General">
                  <c:v>18.879799999999999</c:v>
                </c:pt>
                <c:pt idx="28054" formatCode="General">
                  <c:v>18.880500000000001</c:v>
                </c:pt>
                <c:pt idx="28055" formatCode="General">
                  <c:v>18.8812</c:v>
                </c:pt>
                <c:pt idx="28056" formatCode="General">
                  <c:v>18.881799999999998</c:v>
                </c:pt>
                <c:pt idx="28057" formatCode="General">
                  <c:v>18.8825</c:v>
                </c:pt>
                <c:pt idx="28058" formatCode="General">
                  <c:v>18.883199999999999</c:v>
                </c:pt>
                <c:pt idx="28059" formatCode="General">
                  <c:v>18.883900000000001</c:v>
                </c:pt>
                <c:pt idx="28060" formatCode="General">
                  <c:v>18.884499999999999</c:v>
                </c:pt>
                <c:pt idx="28061" formatCode="General">
                  <c:v>18.885200000000001</c:v>
                </c:pt>
                <c:pt idx="28062" formatCode="General">
                  <c:v>18.885899999999999</c:v>
                </c:pt>
                <c:pt idx="28063" formatCode="General">
                  <c:v>18.886500000000002</c:v>
                </c:pt>
                <c:pt idx="28064" formatCode="General">
                  <c:v>18.8872</c:v>
                </c:pt>
                <c:pt idx="28065" formatCode="General">
                  <c:v>18.887899999999998</c:v>
                </c:pt>
                <c:pt idx="28066" formatCode="General">
                  <c:v>18.8886</c:v>
                </c:pt>
                <c:pt idx="28067" formatCode="General">
                  <c:v>18.889199999999999</c:v>
                </c:pt>
                <c:pt idx="28068" formatCode="General">
                  <c:v>18.889900000000001</c:v>
                </c:pt>
                <c:pt idx="28069" formatCode="General">
                  <c:v>18.890599999999999</c:v>
                </c:pt>
                <c:pt idx="28070" formatCode="General">
                  <c:v>18.891300000000001</c:v>
                </c:pt>
                <c:pt idx="28071" formatCode="General">
                  <c:v>18.8919</c:v>
                </c:pt>
                <c:pt idx="28072" formatCode="General">
                  <c:v>18.892600000000002</c:v>
                </c:pt>
                <c:pt idx="28073" formatCode="General">
                  <c:v>18.8933</c:v>
                </c:pt>
                <c:pt idx="28074" formatCode="General">
                  <c:v>18.893899999999999</c:v>
                </c:pt>
                <c:pt idx="28075" formatCode="General">
                  <c:v>18.894600000000001</c:v>
                </c:pt>
                <c:pt idx="28076" formatCode="General">
                  <c:v>18.895299999999999</c:v>
                </c:pt>
                <c:pt idx="28077" formatCode="General">
                  <c:v>18.896000000000001</c:v>
                </c:pt>
                <c:pt idx="28078" formatCode="General">
                  <c:v>18.896599999999999</c:v>
                </c:pt>
                <c:pt idx="28079" formatCode="General">
                  <c:v>18.897300000000001</c:v>
                </c:pt>
                <c:pt idx="28080" formatCode="General">
                  <c:v>18.898</c:v>
                </c:pt>
                <c:pt idx="28081" formatCode="General">
                  <c:v>18.898700000000002</c:v>
                </c:pt>
                <c:pt idx="28082" formatCode="General">
                  <c:v>18.8993</c:v>
                </c:pt>
                <c:pt idx="28083" formatCode="General">
                  <c:v>18.899999999999999</c:v>
                </c:pt>
                <c:pt idx="28084" formatCode="General">
                  <c:v>18.900700000000001</c:v>
                </c:pt>
                <c:pt idx="28085" formatCode="General">
                  <c:v>18.901299999999999</c:v>
                </c:pt>
                <c:pt idx="28086" formatCode="General">
                  <c:v>18.902000000000001</c:v>
                </c:pt>
                <c:pt idx="28087" formatCode="General">
                  <c:v>18.902699999999999</c:v>
                </c:pt>
                <c:pt idx="28088" formatCode="General">
                  <c:v>18.903400000000001</c:v>
                </c:pt>
                <c:pt idx="28089" formatCode="General">
                  <c:v>18.904</c:v>
                </c:pt>
                <c:pt idx="28090" formatCode="General">
                  <c:v>18.904699999999998</c:v>
                </c:pt>
                <c:pt idx="28091" formatCode="General">
                  <c:v>18.9054</c:v>
                </c:pt>
                <c:pt idx="28092" formatCode="General">
                  <c:v>18.906099999999999</c:v>
                </c:pt>
                <c:pt idx="28093" formatCode="General">
                  <c:v>18.906700000000001</c:v>
                </c:pt>
                <c:pt idx="28094" formatCode="General">
                  <c:v>18.907399999999999</c:v>
                </c:pt>
                <c:pt idx="28095" formatCode="General">
                  <c:v>18.908100000000001</c:v>
                </c:pt>
                <c:pt idx="28096" formatCode="General">
                  <c:v>18.908799999999999</c:v>
                </c:pt>
                <c:pt idx="28097" formatCode="General">
                  <c:v>18.909400000000002</c:v>
                </c:pt>
                <c:pt idx="28098" formatCode="General">
                  <c:v>18.9101</c:v>
                </c:pt>
                <c:pt idx="28099" formatCode="General">
                  <c:v>18.910799999999998</c:v>
                </c:pt>
                <c:pt idx="28100" formatCode="General">
                  <c:v>18.9114</c:v>
                </c:pt>
                <c:pt idx="28101" formatCode="General">
                  <c:v>18.912099999999999</c:v>
                </c:pt>
                <c:pt idx="28102" formatCode="General">
                  <c:v>18.912800000000001</c:v>
                </c:pt>
                <c:pt idx="28103" formatCode="General">
                  <c:v>18.913499999999999</c:v>
                </c:pt>
                <c:pt idx="28104" formatCode="General">
                  <c:v>18.914100000000001</c:v>
                </c:pt>
                <c:pt idx="28105" formatCode="General">
                  <c:v>18.9148</c:v>
                </c:pt>
                <c:pt idx="28106" formatCode="General">
                  <c:v>18.915500000000002</c:v>
                </c:pt>
                <c:pt idx="28107" formatCode="General">
                  <c:v>18.9162</c:v>
                </c:pt>
                <c:pt idx="28108" formatCode="General">
                  <c:v>18.916799999999999</c:v>
                </c:pt>
                <c:pt idx="28109" formatCode="General">
                  <c:v>18.9175</c:v>
                </c:pt>
                <c:pt idx="28110" formatCode="General">
                  <c:v>18.918199999999999</c:v>
                </c:pt>
                <c:pt idx="28111" formatCode="General">
                  <c:v>18.918800000000001</c:v>
                </c:pt>
                <c:pt idx="28112" formatCode="General">
                  <c:v>18.919499999999999</c:v>
                </c:pt>
                <c:pt idx="28113" formatCode="General">
                  <c:v>18.920200000000001</c:v>
                </c:pt>
                <c:pt idx="28114" formatCode="General">
                  <c:v>18.9209</c:v>
                </c:pt>
                <c:pt idx="28115" formatCode="General">
                  <c:v>18.921500000000002</c:v>
                </c:pt>
                <c:pt idx="28116" formatCode="General">
                  <c:v>18.9222</c:v>
                </c:pt>
                <c:pt idx="28117" formatCode="General">
                  <c:v>18.922899999999998</c:v>
                </c:pt>
                <c:pt idx="28118" formatCode="General">
                  <c:v>18.9236</c:v>
                </c:pt>
                <c:pt idx="28119" formatCode="General">
                  <c:v>18.924199999999999</c:v>
                </c:pt>
                <c:pt idx="28120" formatCode="General">
                  <c:v>18.924900000000001</c:v>
                </c:pt>
                <c:pt idx="28121" formatCode="General">
                  <c:v>18.925599999999999</c:v>
                </c:pt>
                <c:pt idx="28122" formatCode="General">
                  <c:v>18.926300000000001</c:v>
                </c:pt>
                <c:pt idx="28123" formatCode="General">
                  <c:v>18.9269</c:v>
                </c:pt>
                <c:pt idx="28124" formatCode="General">
                  <c:v>18.927600000000002</c:v>
                </c:pt>
                <c:pt idx="28125" formatCode="General">
                  <c:v>18.9283</c:v>
                </c:pt>
                <c:pt idx="28126" formatCode="General">
                  <c:v>18.928899999999999</c:v>
                </c:pt>
                <c:pt idx="28127" formatCode="General">
                  <c:v>18.929600000000001</c:v>
                </c:pt>
                <c:pt idx="28128" formatCode="General">
                  <c:v>18.930299999999999</c:v>
                </c:pt>
                <c:pt idx="28129" formatCode="General">
                  <c:v>18.931000000000001</c:v>
                </c:pt>
                <c:pt idx="28130" formatCode="General">
                  <c:v>18.9316</c:v>
                </c:pt>
                <c:pt idx="28131" formatCode="General">
                  <c:v>18.932300000000001</c:v>
                </c:pt>
                <c:pt idx="28132" formatCode="General">
                  <c:v>18.933</c:v>
                </c:pt>
                <c:pt idx="28133" formatCode="General">
                  <c:v>18.933700000000002</c:v>
                </c:pt>
                <c:pt idx="28134" formatCode="General">
                  <c:v>18.9343</c:v>
                </c:pt>
                <c:pt idx="28135" formatCode="General">
                  <c:v>18.934999999999999</c:v>
                </c:pt>
                <c:pt idx="28136" formatCode="General">
                  <c:v>18.935700000000001</c:v>
                </c:pt>
                <c:pt idx="28137" formatCode="General">
                  <c:v>18.936299999999999</c:v>
                </c:pt>
                <c:pt idx="28138" formatCode="General">
                  <c:v>18.937000000000001</c:v>
                </c:pt>
                <c:pt idx="28139" formatCode="General">
                  <c:v>18.9377</c:v>
                </c:pt>
                <c:pt idx="28140" formatCode="General">
                  <c:v>18.938400000000001</c:v>
                </c:pt>
                <c:pt idx="28141" formatCode="General">
                  <c:v>18.939</c:v>
                </c:pt>
                <c:pt idx="28142" formatCode="General">
                  <c:v>18.939699999999998</c:v>
                </c:pt>
                <c:pt idx="28143" formatCode="General">
                  <c:v>18.9404</c:v>
                </c:pt>
                <c:pt idx="28144" formatCode="General">
                  <c:v>18.941099999999999</c:v>
                </c:pt>
                <c:pt idx="28145" formatCode="General">
                  <c:v>18.941700000000001</c:v>
                </c:pt>
                <c:pt idx="28146" formatCode="General">
                  <c:v>18.942399999999999</c:v>
                </c:pt>
                <c:pt idx="28147" formatCode="General">
                  <c:v>18.943100000000001</c:v>
                </c:pt>
                <c:pt idx="28148" formatCode="General">
                  <c:v>18.9437</c:v>
                </c:pt>
                <c:pt idx="28149" formatCode="General">
                  <c:v>18.944400000000002</c:v>
                </c:pt>
                <c:pt idx="28150" formatCode="General">
                  <c:v>18.9451</c:v>
                </c:pt>
                <c:pt idx="28151" formatCode="General">
                  <c:v>18.945799999999998</c:v>
                </c:pt>
                <c:pt idx="28152" formatCode="General">
                  <c:v>18.946400000000001</c:v>
                </c:pt>
                <c:pt idx="28153" formatCode="General">
                  <c:v>18.947099999999999</c:v>
                </c:pt>
                <c:pt idx="28154" formatCode="General">
                  <c:v>18.947800000000001</c:v>
                </c:pt>
                <c:pt idx="28155" formatCode="General">
                  <c:v>18.948499999999999</c:v>
                </c:pt>
                <c:pt idx="28156" formatCode="General">
                  <c:v>18.949100000000001</c:v>
                </c:pt>
                <c:pt idx="28157" formatCode="General">
                  <c:v>18.9498</c:v>
                </c:pt>
                <c:pt idx="28158" formatCode="General">
                  <c:v>18.950500000000002</c:v>
                </c:pt>
                <c:pt idx="28159" formatCode="General">
                  <c:v>18.9512</c:v>
                </c:pt>
                <c:pt idx="28160" formatCode="General">
                  <c:v>18.951799999999999</c:v>
                </c:pt>
                <c:pt idx="28161" formatCode="General">
                  <c:v>18.952500000000001</c:v>
                </c:pt>
                <c:pt idx="28162" formatCode="General">
                  <c:v>18.953199999999999</c:v>
                </c:pt>
                <c:pt idx="28163" formatCode="General">
                  <c:v>18.953800000000001</c:v>
                </c:pt>
                <c:pt idx="28164" formatCode="General">
                  <c:v>18.954499999999999</c:v>
                </c:pt>
                <c:pt idx="28165" formatCode="General">
                  <c:v>18.955200000000001</c:v>
                </c:pt>
                <c:pt idx="28166" formatCode="General">
                  <c:v>18.9559</c:v>
                </c:pt>
                <c:pt idx="28167" formatCode="General">
                  <c:v>18.956499999999998</c:v>
                </c:pt>
                <c:pt idx="28168" formatCode="General">
                  <c:v>18.9572</c:v>
                </c:pt>
                <c:pt idx="28169" formatCode="General">
                  <c:v>18.957899999999999</c:v>
                </c:pt>
                <c:pt idx="28170" formatCode="General">
                  <c:v>18.958600000000001</c:v>
                </c:pt>
                <c:pt idx="28171" formatCode="General">
                  <c:v>18.959199999999999</c:v>
                </c:pt>
                <c:pt idx="28172" formatCode="General">
                  <c:v>18.959900000000001</c:v>
                </c:pt>
                <c:pt idx="28173" formatCode="General">
                  <c:v>18.960599999999999</c:v>
                </c:pt>
                <c:pt idx="28174" formatCode="General">
                  <c:v>18.961200000000002</c:v>
                </c:pt>
                <c:pt idx="28175" formatCode="General">
                  <c:v>18.9619</c:v>
                </c:pt>
                <c:pt idx="28176" formatCode="General">
                  <c:v>18.962599999999998</c:v>
                </c:pt>
                <c:pt idx="28177" formatCode="General">
                  <c:v>18.9633</c:v>
                </c:pt>
                <c:pt idx="28178" formatCode="General">
                  <c:v>18.963899999999999</c:v>
                </c:pt>
                <c:pt idx="28179" formatCode="General">
                  <c:v>18.964600000000001</c:v>
                </c:pt>
                <c:pt idx="28180" formatCode="General">
                  <c:v>18.965299999999999</c:v>
                </c:pt>
                <c:pt idx="28181" formatCode="General">
                  <c:v>18.966000000000001</c:v>
                </c:pt>
                <c:pt idx="28182" formatCode="General">
                  <c:v>18.9666</c:v>
                </c:pt>
                <c:pt idx="28183" formatCode="General">
                  <c:v>18.967300000000002</c:v>
                </c:pt>
                <c:pt idx="28184" formatCode="General">
                  <c:v>18.968</c:v>
                </c:pt>
                <c:pt idx="28185" formatCode="General">
                  <c:v>18.968599999999999</c:v>
                </c:pt>
                <c:pt idx="28186" formatCode="General">
                  <c:v>18.9693</c:v>
                </c:pt>
                <c:pt idx="28187" formatCode="General">
                  <c:v>18.97</c:v>
                </c:pt>
                <c:pt idx="28188" formatCode="General">
                  <c:v>18.970700000000001</c:v>
                </c:pt>
                <c:pt idx="28189" formatCode="General">
                  <c:v>18.971299999999999</c:v>
                </c:pt>
                <c:pt idx="28190" formatCode="General">
                  <c:v>18.972000000000001</c:v>
                </c:pt>
                <c:pt idx="28191" formatCode="General">
                  <c:v>18.9727</c:v>
                </c:pt>
                <c:pt idx="28192" formatCode="General">
                  <c:v>18.973400000000002</c:v>
                </c:pt>
                <c:pt idx="28193" formatCode="General">
                  <c:v>18.974</c:v>
                </c:pt>
                <c:pt idx="28194" formatCode="General">
                  <c:v>18.974699999999999</c:v>
                </c:pt>
                <c:pt idx="28195" formatCode="General">
                  <c:v>18.9754</c:v>
                </c:pt>
                <c:pt idx="28196" formatCode="General">
                  <c:v>18.976099999999999</c:v>
                </c:pt>
                <c:pt idx="28197" formatCode="General">
                  <c:v>18.976700000000001</c:v>
                </c:pt>
                <c:pt idx="28198" formatCode="General">
                  <c:v>18.977399999999999</c:v>
                </c:pt>
                <c:pt idx="28199" formatCode="General">
                  <c:v>18.978100000000001</c:v>
                </c:pt>
                <c:pt idx="28200" formatCode="General">
                  <c:v>18.9787</c:v>
                </c:pt>
                <c:pt idx="28201" formatCode="General">
                  <c:v>18.979399999999998</c:v>
                </c:pt>
                <c:pt idx="28202" formatCode="General">
                  <c:v>18.9801</c:v>
                </c:pt>
                <c:pt idx="28203" formatCode="General">
                  <c:v>18.980799999999999</c:v>
                </c:pt>
                <c:pt idx="28204" formatCode="General">
                  <c:v>18.981400000000001</c:v>
                </c:pt>
                <c:pt idx="28205" formatCode="General">
                  <c:v>18.982099999999999</c:v>
                </c:pt>
                <c:pt idx="28206" formatCode="General">
                  <c:v>18.982800000000001</c:v>
                </c:pt>
                <c:pt idx="28207" formatCode="General">
                  <c:v>18.983499999999999</c:v>
                </c:pt>
                <c:pt idx="28208" formatCode="General">
                  <c:v>18.984100000000002</c:v>
                </c:pt>
                <c:pt idx="28209" formatCode="General">
                  <c:v>18.9848</c:v>
                </c:pt>
                <c:pt idx="28210" formatCode="General">
                  <c:v>18.985499999999998</c:v>
                </c:pt>
                <c:pt idx="28211" formatCode="General">
                  <c:v>18.9861</c:v>
                </c:pt>
                <c:pt idx="28212" formatCode="General">
                  <c:v>18.986799999999999</c:v>
                </c:pt>
                <c:pt idx="28213" formatCode="General">
                  <c:v>18.987500000000001</c:v>
                </c:pt>
                <c:pt idx="28214" formatCode="General">
                  <c:v>18.988199999999999</c:v>
                </c:pt>
                <c:pt idx="28215" formatCode="General">
                  <c:v>18.988800000000001</c:v>
                </c:pt>
                <c:pt idx="28216" formatCode="General">
                  <c:v>18.9895</c:v>
                </c:pt>
                <c:pt idx="28217" formatCode="General">
                  <c:v>18.990200000000002</c:v>
                </c:pt>
                <c:pt idx="28218" formatCode="General">
                  <c:v>18.9909</c:v>
                </c:pt>
                <c:pt idx="28219" formatCode="General">
                  <c:v>18.991499999999998</c:v>
                </c:pt>
                <c:pt idx="28220" formatCode="General">
                  <c:v>18.9922</c:v>
                </c:pt>
                <c:pt idx="28221" formatCode="General">
                  <c:v>18.992899999999999</c:v>
                </c:pt>
                <c:pt idx="28222" formatCode="General">
                  <c:v>18.993600000000001</c:v>
                </c:pt>
                <c:pt idx="28223" formatCode="General">
                  <c:v>18.994199999999999</c:v>
                </c:pt>
                <c:pt idx="28224" formatCode="General">
                  <c:v>18.994900000000001</c:v>
                </c:pt>
                <c:pt idx="28225" formatCode="General">
                  <c:v>18.9956</c:v>
                </c:pt>
                <c:pt idx="28226" formatCode="General">
                  <c:v>18.996200000000002</c:v>
                </c:pt>
                <c:pt idx="28227" formatCode="General">
                  <c:v>18.9969</c:v>
                </c:pt>
                <c:pt idx="28228" formatCode="General">
                  <c:v>18.997599999999998</c:v>
                </c:pt>
                <c:pt idx="28229" formatCode="General">
                  <c:v>18.9983</c:v>
                </c:pt>
                <c:pt idx="28230" formatCode="General">
                  <c:v>18.998899999999999</c:v>
                </c:pt>
                <c:pt idx="28231" formatCode="General">
                  <c:v>18.999600000000001</c:v>
                </c:pt>
                <c:pt idx="28232" formatCode="General">
                  <c:v>19.000299999999999</c:v>
                </c:pt>
                <c:pt idx="28233" formatCode="General">
                  <c:v>19.001000000000001</c:v>
                </c:pt>
                <c:pt idx="28234" formatCode="General">
                  <c:v>19.0016</c:v>
                </c:pt>
                <c:pt idx="28235" formatCode="General">
                  <c:v>19.002300000000002</c:v>
                </c:pt>
                <c:pt idx="28236" formatCode="General">
                  <c:v>19.003</c:v>
                </c:pt>
                <c:pt idx="28237" formatCode="General">
                  <c:v>19.003599999999999</c:v>
                </c:pt>
                <c:pt idx="28238" formatCode="General">
                  <c:v>19.004300000000001</c:v>
                </c:pt>
                <c:pt idx="28239" formatCode="General">
                  <c:v>19.004999999999999</c:v>
                </c:pt>
                <c:pt idx="28240" formatCode="General">
                  <c:v>19.005700000000001</c:v>
                </c:pt>
                <c:pt idx="28241" formatCode="General">
                  <c:v>19.0063</c:v>
                </c:pt>
                <c:pt idx="28242" formatCode="General">
                  <c:v>19.007000000000001</c:v>
                </c:pt>
                <c:pt idx="28243" formatCode="General">
                  <c:v>19.0077</c:v>
                </c:pt>
                <c:pt idx="28244" formatCode="General">
                  <c:v>19.008400000000002</c:v>
                </c:pt>
                <c:pt idx="28245" formatCode="General">
                  <c:v>19.009</c:v>
                </c:pt>
                <c:pt idx="28246" formatCode="General">
                  <c:v>19.009699999999999</c:v>
                </c:pt>
                <c:pt idx="28247" formatCode="General">
                  <c:v>19.010400000000001</c:v>
                </c:pt>
                <c:pt idx="28248" formatCode="General">
                  <c:v>19.010999999999999</c:v>
                </c:pt>
                <c:pt idx="28249" formatCode="General">
                  <c:v>19.011700000000001</c:v>
                </c:pt>
                <c:pt idx="28250" formatCode="General">
                  <c:v>19.0124</c:v>
                </c:pt>
                <c:pt idx="28251" formatCode="General">
                  <c:v>19.013100000000001</c:v>
                </c:pt>
                <c:pt idx="28252" formatCode="General">
                  <c:v>19.0137</c:v>
                </c:pt>
                <c:pt idx="28253" formatCode="General">
                  <c:v>19.014399999999998</c:v>
                </c:pt>
                <c:pt idx="28254" formatCode="General">
                  <c:v>19.0151</c:v>
                </c:pt>
                <c:pt idx="28255" formatCode="General">
                  <c:v>19.015799999999999</c:v>
                </c:pt>
                <c:pt idx="28256" formatCode="General">
                  <c:v>19.016400000000001</c:v>
                </c:pt>
                <c:pt idx="28257" formatCode="General">
                  <c:v>19.017099999999999</c:v>
                </c:pt>
                <c:pt idx="28258" formatCode="General">
                  <c:v>19.017800000000001</c:v>
                </c:pt>
                <c:pt idx="28259" formatCode="General">
                  <c:v>19.0185</c:v>
                </c:pt>
                <c:pt idx="28260" formatCode="General">
                  <c:v>19.019100000000002</c:v>
                </c:pt>
                <c:pt idx="28261" formatCode="General">
                  <c:v>19.0198</c:v>
                </c:pt>
                <c:pt idx="28262" formatCode="General">
                  <c:v>19.020499999999998</c:v>
                </c:pt>
                <c:pt idx="28263" formatCode="General">
                  <c:v>19.021100000000001</c:v>
                </c:pt>
                <c:pt idx="28264" formatCode="General">
                  <c:v>19.021799999999999</c:v>
                </c:pt>
                <c:pt idx="28265" formatCode="General">
                  <c:v>19.022500000000001</c:v>
                </c:pt>
                <c:pt idx="28266" formatCode="General">
                  <c:v>19.023199999999999</c:v>
                </c:pt>
                <c:pt idx="28267" formatCode="General">
                  <c:v>19.023800000000001</c:v>
                </c:pt>
                <c:pt idx="28268" formatCode="General">
                  <c:v>19.0245</c:v>
                </c:pt>
                <c:pt idx="28269" formatCode="General">
                  <c:v>19.025200000000002</c:v>
                </c:pt>
                <c:pt idx="28270" formatCode="General">
                  <c:v>19.0259</c:v>
                </c:pt>
                <c:pt idx="28271" formatCode="General">
                  <c:v>19.026499999999999</c:v>
                </c:pt>
                <c:pt idx="28272" formatCode="General">
                  <c:v>19.027200000000001</c:v>
                </c:pt>
                <c:pt idx="28273" formatCode="General">
                  <c:v>19.027899999999999</c:v>
                </c:pt>
                <c:pt idx="28274" formatCode="General">
                  <c:v>19.028500000000001</c:v>
                </c:pt>
                <c:pt idx="28275" formatCode="General">
                  <c:v>19.029199999999999</c:v>
                </c:pt>
                <c:pt idx="28276" formatCode="General">
                  <c:v>19.029900000000001</c:v>
                </c:pt>
                <c:pt idx="28277" formatCode="General">
                  <c:v>19.0306</c:v>
                </c:pt>
                <c:pt idx="28278" formatCode="General">
                  <c:v>19.031199999999998</c:v>
                </c:pt>
                <c:pt idx="28279" formatCode="General">
                  <c:v>19.0319</c:v>
                </c:pt>
                <c:pt idx="28280" formatCode="General">
                  <c:v>19.032599999999999</c:v>
                </c:pt>
                <c:pt idx="28281" formatCode="General">
                  <c:v>19.033300000000001</c:v>
                </c:pt>
                <c:pt idx="28282" formatCode="General">
                  <c:v>19.033899999999999</c:v>
                </c:pt>
                <c:pt idx="28283" formatCode="General">
                  <c:v>19.034600000000001</c:v>
                </c:pt>
                <c:pt idx="28284" formatCode="General">
                  <c:v>19.035299999999999</c:v>
                </c:pt>
                <c:pt idx="28285" formatCode="General">
                  <c:v>19.036000000000001</c:v>
                </c:pt>
                <c:pt idx="28286" formatCode="General">
                  <c:v>19.0366</c:v>
                </c:pt>
                <c:pt idx="28287" formatCode="General">
                  <c:v>19.037299999999998</c:v>
                </c:pt>
                <c:pt idx="28288" formatCode="General">
                  <c:v>19.038</c:v>
                </c:pt>
                <c:pt idx="28289" formatCode="General">
                  <c:v>19.038599999999999</c:v>
                </c:pt>
                <c:pt idx="28290" formatCode="General">
                  <c:v>19.039300000000001</c:v>
                </c:pt>
                <c:pt idx="28291" formatCode="General">
                  <c:v>19.04</c:v>
                </c:pt>
                <c:pt idx="28292" formatCode="General">
                  <c:v>19.040700000000001</c:v>
                </c:pt>
                <c:pt idx="28293" formatCode="General">
                  <c:v>19.0413</c:v>
                </c:pt>
                <c:pt idx="28294" formatCode="General">
                  <c:v>19.042000000000002</c:v>
                </c:pt>
                <c:pt idx="28295" formatCode="General">
                  <c:v>19.0427</c:v>
                </c:pt>
                <c:pt idx="28296" formatCode="General">
                  <c:v>19.043399999999998</c:v>
                </c:pt>
                <c:pt idx="28297" formatCode="General">
                  <c:v>19.044</c:v>
                </c:pt>
                <c:pt idx="28298" formatCode="General">
                  <c:v>19.044699999999999</c:v>
                </c:pt>
                <c:pt idx="28299" formatCode="General">
                  <c:v>19.045400000000001</c:v>
                </c:pt>
                <c:pt idx="28300" formatCode="General">
                  <c:v>19.045999999999999</c:v>
                </c:pt>
                <c:pt idx="28301" formatCode="General">
                  <c:v>19.046700000000001</c:v>
                </c:pt>
                <c:pt idx="28302" formatCode="General">
                  <c:v>19.0474</c:v>
                </c:pt>
                <c:pt idx="28303" formatCode="General">
                  <c:v>19.048100000000002</c:v>
                </c:pt>
                <c:pt idx="28304" formatCode="General">
                  <c:v>19.0487</c:v>
                </c:pt>
                <c:pt idx="28305" formatCode="General">
                  <c:v>19.049399999999999</c:v>
                </c:pt>
                <c:pt idx="28306" formatCode="General">
                  <c:v>19.0501</c:v>
                </c:pt>
                <c:pt idx="28307" formatCode="General">
                  <c:v>19.050799999999999</c:v>
                </c:pt>
                <c:pt idx="28308" formatCode="General">
                  <c:v>19.051400000000001</c:v>
                </c:pt>
                <c:pt idx="28309" formatCode="General">
                  <c:v>19.052099999999999</c:v>
                </c:pt>
                <c:pt idx="28310" formatCode="General">
                  <c:v>19.052800000000001</c:v>
                </c:pt>
                <c:pt idx="28311" formatCode="General">
                  <c:v>19.0534</c:v>
                </c:pt>
                <c:pt idx="28312" formatCode="General">
                  <c:v>19.054099999999998</c:v>
                </c:pt>
                <c:pt idx="28313" formatCode="General">
                  <c:v>19.0548</c:v>
                </c:pt>
                <c:pt idx="28314" formatCode="General">
                  <c:v>19.055499999999999</c:v>
                </c:pt>
                <c:pt idx="28315" formatCode="General">
                  <c:v>19.056100000000001</c:v>
                </c:pt>
                <c:pt idx="28316" formatCode="General">
                  <c:v>19.056799999999999</c:v>
                </c:pt>
                <c:pt idx="28317" formatCode="General">
                  <c:v>19.057500000000001</c:v>
                </c:pt>
                <c:pt idx="28318" formatCode="General">
                  <c:v>19.058199999999999</c:v>
                </c:pt>
                <c:pt idx="28319" formatCode="General">
                  <c:v>19.058800000000002</c:v>
                </c:pt>
                <c:pt idx="28320" formatCode="General">
                  <c:v>19.0595</c:v>
                </c:pt>
                <c:pt idx="28321" formatCode="General">
                  <c:v>19.060199999999998</c:v>
                </c:pt>
                <c:pt idx="28322" formatCode="General">
                  <c:v>19.0609</c:v>
                </c:pt>
                <c:pt idx="28323" formatCode="General">
                  <c:v>19.061499999999999</c:v>
                </c:pt>
                <c:pt idx="28324" formatCode="General">
                  <c:v>19.062200000000001</c:v>
                </c:pt>
                <c:pt idx="28325" formatCode="General">
                  <c:v>19.062899999999999</c:v>
                </c:pt>
                <c:pt idx="28326" formatCode="General">
                  <c:v>19.063500000000001</c:v>
                </c:pt>
                <c:pt idx="28327" formatCode="General">
                  <c:v>19.0642</c:v>
                </c:pt>
                <c:pt idx="28328" formatCode="General">
                  <c:v>19.064900000000002</c:v>
                </c:pt>
                <c:pt idx="28329" formatCode="General">
                  <c:v>19.0656</c:v>
                </c:pt>
                <c:pt idx="28330" formatCode="General">
                  <c:v>19.066199999999998</c:v>
                </c:pt>
                <c:pt idx="28331" formatCode="General">
                  <c:v>19.0669</c:v>
                </c:pt>
                <c:pt idx="28332" formatCode="General">
                  <c:v>19.067599999999999</c:v>
                </c:pt>
                <c:pt idx="28333" formatCode="General">
                  <c:v>19.068300000000001</c:v>
                </c:pt>
                <c:pt idx="28334" formatCode="General">
                  <c:v>19.068899999999999</c:v>
                </c:pt>
                <c:pt idx="28335" formatCode="General">
                  <c:v>19.069600000000001</c:v>
                </c:pt>
                <c:pt idx="28336" formatCode="General">
                  <c:v>19.0703</c:v>
                </c:pt>
                <c:pt idx="28337" formatCode="General">
                  <c:v>19.070900000000002</c:v>
                </c:pt>
                <c:pt idx="28338" formatCode="General">
                  <c:v>19.0716</c:v>
                </c:pt>
                <c:pt idx="28339" formatCode="General">
                  <c:v>19.072299999999998</c:v>
                </c:pt>
                <c:pt idx="28340" formatCode="General">
                  <c:v>19.073</c:v>
                </c:pt>
                <c:pt idx="28341" formatCode="General">
                  <c:v>19.073599999999999</c:v>
                </c:pt>
                <c:pt idx="28342" formatCode="General">
                  <c:v>19.074300000000001</c:v>
                </c:pt>
                <c:pt idx="28343" formatCode="General">
                  <c:v>19.074999999999999</c:v>
                </c:pt>
                <c:pt idx="28344" formatCode="General">
                  <c:v>19.075700000000001</c:v>
                </c:pt>
                <c:pt idx="28345" formatCode="General">
                  <c:v>19.0763</c:v>
                </c:pt>
                <c:pt idx="28346" formatCode="General">
                  <c:v>19.077000000000002</c:v>
                </c:pt>
                <c:pt idx="28347" formatCode="General">
                  <c:v>19.0777</c:v>
                </c:pt>
                <c:pt idx="28348" formatCode="General">
                  <c:v>19.078299999999999</c:v>
                </c:pt>
                <c:pt idx="28349" formatCode="General">
                  <c:v>19.079000000000001</c:v>
                </c:pt>
                <c:pt idx="28350" formatCode="General">
                  <c:v>19.079699999999999</c:v>
                </c:pt>
                <c:pt idx="28351" formatCode="General">
                  <c:v>19.080400000000001</c:v>
                </c:pt>
                <c:pt idx="28352" formatCode="General">
                  <c:v>19.081</c:v>
                </c:pt>
                <c:pt idx="28353" formatCode="General">
                  <c:v>19.081700000000001</c:v>
                </c:pt>
                <c:pt idx="28354" formatCode="General">
                  <c:v>19.0824</c:v>
                </c:pt>
                <c:pt idx="28355" formatCode="General">
                  <c:v>19.083100000000002</c:v>
                </c:pt>
                <c:pt idx="28356" formatCode="General">
                  <c:v>19.0837</c:v>
                </c:pt>
                <c:pt idx="28357" formatCode="General">
                  <c:v>19.084399999999999</c:v>
                </c:pt>
                <c:pt idx="28358" formatCode="General">
                  <c:v>19.085100000000001</c:v>
                </c:pt>
                <c:pt idx="28359" formatCode="General">
                  <c:v>19.085799999999999</c:v>
                </c:pt>
                <c:pt idx="28360" formatCode="General">
                  <c:v>19.086400000000001</c:v>
                </c:pt>
                <c:pt idx="28361" formatCode="General">
                  <c:v>19.0871</c:v>
                </c:pt>
                <c:pt idx="28362" formatCode="General">
                  <c:v>19.087800000000001</c:v>
                </c:pt>
                <c:pt idx="28363" formatCode="General">
                  <c:v>19.0884</c:v>
                </c:pt>
                <c:pt idx="28364" formatCode="General">
                  <c:v>19.089099999999998</c:v>
                </c:pt>
                <c:pt idx="28365" formatCode="General">
                  <c:v>19.0898</c:v>
                </c:pt>
                <c:pt idx="28366" formatCode="General">
                  <c:v>19.090499999999999</c:v>
                </c:pt>
                <c:pt idx="28367" formatCode="General">
                  <c:v>19.091100000000001</c:v>
                </c:pt>
                <c:pt idx="28368" formatCode="General">
                  <c:v>19.091799999999999</c:v>
                </c:pt>
                <c:pt idx="28369" formatCode="General">
                  <c:v>19.092500000000001</c:v>
                </c:pt>
                <c:pt idx="28370" formatCode="General">
                  <c:v>19.0932</c:v>
                </c:pt>
                <c:pt idx="28371" formatCode="General">
                  <c:v>19.093800000000002</c:v>
                </c:pt>
                <c:pt idx="28372" formatCode="General">
                  <c:v>19.0945</c:v>
                </c:pt>
                <c:pt idx="28373" formatCode="General">
                  <c:v>19.095199999999998</c:v>
                </c:pt>
                <c:pt idx="28374" formatCode="General">
                  <c:v>19.095800000000001</c:v>
                </c:pt>
                <c:pt idx="28375" formatCode="General">
                  <c:v>19.096499999999999</c:v>
                </c:pt>
                <c:pt idx="28376" formatCode="General">
                  <c:v>19.097200000000001</c:v>
                </c:pt>
                <c:pt idx="28377" formatCode="General">
                  <c:v>19.097899999999999</c:v>
                </c:pt>
                <c:pt idx="28378" formatCode="General">
                  <c:v>19.098500000000001</c:v>
                </c:pt>
                <c:pt idx="28379" formatCode="General">
                  <c:v>19.0992</c:v>
                </c:pt>
                <c:pt idx="28380" formatCode="General">
                  <c:v>19.099900000000002</c:v>
                </c:pt>
                <c:pt idx="28381" formatCode="General">
                  <c:v>19.1006</c:v>
                </c:pt>
                <c:pt idx="28382" formatCode="General">
                  <c:v>19.101199999999999</c:v>
                </c:pt>
                <c:pt idx="28383" formatCode="General">
                  <c:v>19.101900000000001</c:v>
                </c:pt>
                <c:pt idx="28384" formatCode="General">
                  <c:v>19.102599999999999</c:v>
                </c:pt>
                <c:pt idx="28385" formatCode="General">
                  <c:v>19.103300000000001</c:v>
                </c:pt>
                <c:pt idx="28386" formatCode="General">
                  <c:v>19.103899999999999</c:v>
                </c:pt>
                <c:pt idx="28387" formatCode="General">
                  <c:v>19.104600000000001</c:v>
                </c:pt>
                <c:pt idx="28388" formatCode="General">
                  <c:v>19.1053</c:v>
                </c:pt>
                <c:pt idx="28389" formatCode="General">
                  <c:v>19.105899999999998</c:v>
                </c:pt>
                <c:pt idx="28390" formatCode="General">
                  <c:v>19.1066</c:v>
                </c:pt>
                <c:pt idx="28391" formatCode="General">
                  <c:v>19.107299999999999</c:v>
                </c:pt>
                <c:pt idx="28392" formatCode="General">
                  <c:v>19.108000000000001</c:v>
                </c:pt>
                <c:pt idx="28393" formatCode="General">
                  <c:v>19.108599999999999</c:v>
                </c:pt>
                <c:pt idx="28394" formatCode="General">
                  <c:v>19.109300000000001</c:v>
                </c:pt>
                <c:pt idx="28395" formatCode="General">
                  <c:v>19.11</c:v>
                </c:pt>
                <c:pt idx="28396" formatCode="General">
                  <c:v>19.110700000000001</c:v>
                </c:pt>
                <c:pt idx="28397" formatCode="General">
                  <c:v>19.1113</c:v>
                </c:pt>
                <c:pt idx="28398" formatCode="General">
                  <c:v>19.111999999999998</c:v>
                </c:pt>
                <c:pt idx="28399" formatCode="General">
                  <c:v>19.1127</c:v>
                </c:pt>
                <c:pt idx="28400" formatCode="General">
                  <c:v>19.113299999999999</c:v>
                </c:pt>
                <c:pt idx="28401" formatCode="General">
                  <c:v>19.114000000000001</c:v>
                </c:pt>
                <c:pt idx="28402" formatCode="General">
                  <c:v>19.114699999999999</c:v>
                </c:pt>
                <c:pt idx="28403" formatCode="General">
                  <c:v>19.115400000000001</c:v>
                </c:pt>
                <c:pt idx="28404" formatCode="General">
                  <c:v>19.116</c:v>
                </c:pt>
                <c:pt idx="28405" formatCode="General">
                  <c:v>19.116700000000002</c:v>
                </c:pt>
                <c:pt idx="28406" formatCode="General">
                  <c:v>19.1174</c:v>
                </c:pt>
                <c:pt idx="28407" formatCode="General">
                  <c:v>19.118099999999998</c:v>
                </c:pt>
                <c:pt idx="28408" formatCode="General">
                  <c:v>19.1187</c:v>
                </c:pt>
                <c:pt idx="28409" formatCode="General">
                  <c:v>19.119399999999999</c:v>
                </c:pt>
                <c:pt idx="28410" formatCode="General">
                  <c:v>19.120100000000001</c:v>
                </c:pt>
                <c:pt idx="28411" formatCode="General">
                  <c:v>19.120699999999999</c:v>
                </c:pt>
                <c:pt idx="28412" formatCode="General">
                  <c:v>19.121400000000001</c:v>
                </c:pt>
                <c:pt idx="28413" formatCode="General">
                  <c:v>19.1221</c:v>
                </c:pt>
                <c:pt idx="28414" formatCode="General">
                  <c:v>19.122800000000002</c:v>
                </c:pt>
                <c:pt idx="28415" formatCode="General">
                  <c:v>19.1234</c:v>
                </c:pt>
                <c:pt idx="28416" formatCode="General">
                  <c:v>19.124099999999999</c:v>
                </c:pt>
                <c:pt idx="28417" formatCode="General">
                  <c:v>19.1248</c:v>
                </c:pt>
                <c:pt idx="28418" formatCode="General">
                  <c:v>19.125499999999999</c:v>
                </c:pt>
                <c:pt idx="28419" formatCode="General">
                  <c:v>19.126100000000001</c:v>
                </c:pt>
                <c:pt idx="28420" formatCode="General">
                  <c:v>19.126799999999999</c:v>
                </c:pt>
                <c:pt idx="28421" formatCode="General">
                  <c:v>19.127500000000001</c:v>
                </c:pt>
                <c:pt idx="28422" formatCode="General">
                  <c:v>19.1282</c:v>
                </c:pt>
                <c:pt idx="28423" formatCode="General">
                  <c:v>19.128799999999998</c:v>
                </c:pt>
                <c:pt idx="28424" formatCode="General">
                  <c:v>19.1295</c:v>
                </c:pt>
                <c:pt idx="28425" formatCode="General">
                  <c:v>19.130199999999999</c:v>
                </c:pt>
                <c:pt idx="28426" formatCode="General">
                  <c:v>19.130800000000001</c:v>
                </c:pt>
                <c:pt idx="28427" formatCode="General">
                  <c:v>19.131499999999999</c:v>
                </c:pt>
                <c:pt idx="28428" formatCode="General">
                  <c:v>19.132200000000001</c:v>
                </c:pt>
                <c:pt idx="28429" formatCode="General">
                  <c:v>19.132899999999999</c:v>
                </c:pt>
                <c:pt idx="28430" formatCode="General">
                  <c:v>19.133500000000002</c:v>
                </c:pt>
                <c:pt idx="28431" formatCode="General">
                  <c:v>19.1342</c:v>
                </c:pt>
                <c:pt idx="28432" formatCode="General">
                  <c:v>19.134899999999998</c:v>
                </c:pt>
                <c:pt idx="28433" formatCode="General">
                  <c:v>19.1356</c:v>
                </c:pt>
                <c:pt idx="28434" formatCode="General">
                  <c:v>19.136199999999999</c:v>
                </c:pt>
                <c:pt idx="28435" formatCode="General">
                  <c:v>19.136900000000001</c:v>
                </c:pt>
                <c:pt idx="28436" formatCode="General">
                  <c:v>19.137599999999999</c:v>
                </c:pt>
                <c:pt idx="28437" formatCode="General">
                  <c:v>19.138200000000001</c:v>
                </c:pt>
                <c:pt idx="28438" formatCode="General">
                  <c:v>19.1389</c:v>
                </c:pt>
                <c:pt idx="28439" formatCode="General">
                  <c:v>19.139600000000002</c:v>
                </c:pt>
                <c:pt idx="28440" formatCode="General">
                  <c:v>19.1403</c:v>
                </c:pt>
                <c:pt idx="28441" formatCode="General">
                  <c:v>19.140899999999998</c:v>
                </c:pt>
                <c:pt idx="28442" formatCode="General">
                  <c:v>19.1416</c:v>
                </c:pt>
                <c:pt idx="28443" formatCode="General">
                  <c:v>19.142299999999999</c:v>
                </c:pt>
                <c:pt idx="28444" formatCode="General">
                  <c:v>19.143000000000001</c:v>
                </c:pt>
                <c:pt idx="28445" formatCode="General">
                  <c:v>19.143599999999999</c:v>
                </c:pt>
                <c:pt idx="28446" formatCode="General">
                  <c:v>19.144300000000001</c:v>
                </c:pt>
                <c:pt idx="28447" formatCode="General">
                  <c:v>19.145</c:v>
                </c:pt>
                <c:pt idx="28448" formatCode="General">
                  <c:v>19.145700000000001</c:v>
                </c:pt>
                <c:pt idx="28449" formatCode="General">
                  <c:v>19.1463</c:v>
                </c:pt>
                <c:pt idx="28450" formatCode="General">
                  <c:v>19.146999999999998</c:v>
                </c:pt>
                <c:pt idx="28451" formatCode="General">
                  <c:v>19.1477</c:v>
                </c:pt>
                <c:pt idx="28452" formatCode="General">
                  <c:v>19.148299999999999</c:v>
                </c:pt>
                <c:pt idx="28453" formatCode="General">
                  <c:v>19.149000000000001</c:v>
                </c:pt>
                <c:pt idx="28454" formatCode="General">
                  <c:v>19.149699999999999</c:v>
                </c:pt>
                <c:pt idx="28455" formatCode="General">
                  <c:v>19.150400000000001</c:v>
                </c:pt>
                <c:pt idx="28456" formatCode="General">
                  <c:v>19.151</c:v>
                </c:pt>
                <c:pt idx="28457" formatCode="General">
                  <c:v>19.151700000000002</c:v>
                </c:pt>
                <c:pt idx="28458" formatCode="General">
                  <c:v>19.1524</c:v>
                </c:pt>
                <c:pt idx="28459" formatCode="General">
                  <c:v>19.153099999999998</c:v>
                </c:pt>
                <c:pt idx="28460" formatCode="General">
                  <c:v>19.153700000000001</c:v>
                </c:pt>
                <c:pt idx="28461" formatCode="General">
                  <c:v>19.154399999999999</c:v>
                </c:pt>
                <c:pt idx="28462" formatCode="General">
                  <c:v>19.155100000000001</c:v>
                </c:pt>
                <c:pt idx="28463" formatCode="General">
                  <c:v>19.1557</c:v>
                </c:pt>
                <c:pt idx="28464" formatCode="General">
                  <c:v>19.156400000000001</c:v>
                </c:pt>
                <c:pt idx="28465" formatCode="General">
                  <c:v>19.1571</c:v>
                </c:pt>
                <c:pt idx="28466" formatCode="General">
                  <c:v>19.157800000000002</c:v>
                </c:pt>
                <c:pt idx="28467" formatCode="General">
                  <c:v>19.1584</c:v>
                </c:pt>
                <c:pt idx="28468" formatCode="General">
                  <c:v>19.159099999999999</c:v>
                </c:pt>
                <c:pt idx="28469" formatCode="General">
                  <c:v>19.159800000000001</c:v>
                </c:pt>
                <c:pt idx="28470" formatCode="General">
                  <c:v>19.160499999999999</c:v>
                </c:pt>
                <c:pt idx="28471" formatCode="General">
                  <c:v>19.161100000000001</c:v>
                </c:pt>
                <c:pt idx="28472" formatCode="General">
                  <c:v>19.161799999999999</c:v>
                </c:pt>
                <c:pt idx="28473" formatCode="General">
                  <c:v>19.162500000000001</c:v>
                </c:pt>
                <c:pt idx="28474" formatCode="General">
                  <c:v>19.1631</c:v>
                </c:pt>
                <c:pt idx="28475" formatCode="General">
                  <c:v>19.163799999999998</c:v>
                </c:pt>
                <c:pt idx="28476" formatCode="General">
                  <c:v>19.1645</c:v>
                </c:pt>
                <c:pt idx="28477" formatCode="General">
                  <c:v>19.165199999999999</c:v>
                </c:pt>
                <c:pt idx="28478" formatCode="General">
                  <c:v>19.165800000000001</c:v>
                </c:pt>
                <c:pt idx="28479" formatCode="General">
                  <c:v>19.166499999999999</c:v>
                </c:pt>
                <c:pt idx="28480" formatCode="General">
                  <c:v>19.167200000000001</c:v>
                </c:pt>
                <c:pt idx="28481" formatCode="General">
                  <c:v>19.167899999999999</c:v>
                </c:pt>
                <c:pt idx="28482" formatCode="General">
                  <c:v>19.168500000000002</c:v>
                </c:pt>
                <c:pt idx="28483" formatCode="General">
                  <c:v>19.1692</c:v>
                </c:pt>
                <c:pt idx="28484" formatCode="General">
                  <c:v>19.169899999999998</c:v>
                </c:pt>
                <c:pt idx="28485" formatCode="General">
                  <c:v>19.1706</c:v>
                </c:pt>
                <c:pt idx="28486" formatCode="General">
                  <c:v>19.171199999999999</c:v>
                </c:pt>
                <c:pt idx="28487" formatCode="General">
                  <c:v>19.171900000000001</c:v>
                </c:pt>
                <c:pt idx="28488" formatCode="General">
                  <c:v>19.172599999999999</c:v>
                </c:pt>
                <c:pt idx="28489" formatCode="General">
                  <c:v>19.173200000000001</c:v>
                </c:pt>
                <c:pt idx="28490" formatCode="General">
                  <c:v>19.1739</c:v>
                </c:pt>
                <c:pt idx="28491" formatCode="General">
                  <c:v>19.174600000000002</c:v>
                </c:pt>
                <c:pt idx="28492" formatCode="General">
                  <c:v>19.1753</c:v>
                </c:pt>
                <c:pt idx="28493" formatCode="General">
                  <c:v>19.175899999999999</c:v>
                </c:pt>
                <c:pt idx="28494" formatCode="General">
                  <c:v>19.176600000000001</c:v>
                </c:pt>
                <c:pt idx="28495" formatCode="General">
                  <c:v>19.177299999999999</c:v>
                </c:pt>
                <c:pt idx="28496" formatCode="General">
                  <c:v>19.178000000000001</c:v>
                </c:pt>
                <c:pt idx="28497" formatCode="General">
                  <c:v>19.178599999999999</c:v>
                </c:pt>
                <c:pt idx="28498" formatCode="General">
                  <c:v>19.179300000000001</c:v>
                </c:pt>
                <c:pt idx="28499" formatCode="General">
                  <c:v>19.18</c:v>
                </c:pt>
                <c:pt idx="28500" formatCode="General">
                  <c:v>19.180599999999998</c:v>
                </c:pt>
                <c:pt idx="28501" formatCode="General">
                  <c:v>19.1813</c:v>
                </c:pt>
                <c:pt idx="28502" formatCode="General">
                  <c:v>19.181999999999999</c:v>
                </c:pt>
                <c:pt idx="28503" formatCode="General">
                  <c:v>19.182700000000001</c:v>
                </c:pt>
                <c:pt idx="28504" formatCode="General">
                  <c:v>19.183299999999999</c:v>
                </c:pt>
                <c:pt idx="28505" formatCode="General">
                  <c:v>19.184000000000001</c:v>
                </c:pt>
                <c:pt idx="28506" formatCode="General">
                  <c:v>19.184699999999999</c:v>
                </c:pt>
                <c:pt idx="28507" formatCode="General">
                  <c:v>19.185400000000001</c:v>
                </c:pt>
                <c:pt idx="28508" formatCode="General">
                  <c:v>19.186</c:v>
                </c:pt>
                <c:pt idx="28509" formatCode="General">
                  <c:v>19.186699999999998</c:v>
                </c:pt>
                <c:pt idx="28510" formatCode="General">
                  <c:v>19.1874</c:v>
                </c:pt>
                <c:pt idx="28511" formatCode="General">
                  <c:v>19.187999999999999</c:v>
                </c:pt>
                <c:pt idx="28512" formatCode="General">
                  <c:v>19.188700000000001</c:v>
                </c:pt>
                <c:pt idx="28513" formatCode="General">
                  <c:v>19.189399999999999</c:v>
                </c:pt>
                <c:pt idx="28514" formatCode="General">
                  <c:v>19.190100000000001</c:v>
                </c:pt>
                <c:pt idx="28515" formatCode="General">
                  <c:v>19.1907</c:v>
                </c:pt>
                <c:pt idx="28516" formatCode="General">
                  <c:v>19.191400000000002</c:v>
                </c:pt>
                <c:pt idx="28517" formatCode="General">
                  <c:v>19.1921</c:v>
                </c:pt>
                <c:pt idx="28518" formatCode="General">
                  <c:v>19.192799999999998</c:v>
                </c:pt>
                <c:pt idx="28519" formatCode="General">
                  <c:v>19.1934</c:v>
                </c:pt>
                <c:pt idx="28520" formatCode="General">
                  <c:v>19.194099999999999</c:v>
                </c:pt>
                <c:pt idx="28521" formatCode="General">
                  <c:v>19.194800000000001</c:v>
                </c:pt>
                <c:pt idx="28522" formatCode="General">
                  <c:v>19.195499999999999</c:v>
                </c:pt>
                <c:pt idx="28523" formatCode="General">
                  <c:v>19.196100000000001</c:v>
                </c:pt>
                <c:pt idx="28524" formatCode="General">
                  <c:v>19.1968</c:v>
                </c:pt>
                <c:pt idx="28525" formatCode="General">
                  <c:v>19.197500000000002</c:v>
                </c:pt>
                <c:pt idx="28526" formatCode="General">
                  <c:v>19.1981</c:v>
                </c:pt>
                <c:pt idx="28527" formatCode="General">
                  <c:v>19.198799999999999</c:v>
                </c:pt>
                <c:pt idx="28528" formatCode="General">
                  <c:v>19.1995</c:v>
                </c:pt>
                <c:pt idx="28529" formatCode="General">
                  <c:v>19.200199999999999</c:v>
                </c:pt>
                <c:pt idx="28530" formatCode="General">
                  <c:v>19.200800000000001</c:v>
                </c:pt>
                <c:pt idx="28531" formatCode="General">
                  <c:v>19.201499999999999</c:v>
                </c:pt>
                <c:pt idx="28532" formatCode="General">
                  <c:v>19.202200000000001</c:v>
                </c:pt>
                <c:pt idx="28533" formatCode="General">
                  <c:v>19.2029</c:v>
                </c:pt>
                <c:pt idx="28534" formatCode="General">
                  <c:v>19.203499999999998</c:v>
                </c:pt>
                <c:pt idx="28535" formatCode="General">
                  <c:v>19.2042</c:v>
                </c:pt>
                <c:pt idx="28536" formatCode="General">
                  <c:v>19.204899999999999</c:v>
                </c:pt>
                <c:pt idx="28537" formatCode="General">
                  <c:v>19.205500000000001</c:v>
                </c:pt>
                <c:pt idx="28538" formatCode="General">
                  <c:v>19.206199999999999</c:v>
                </c:pt>
                <c:pt idx="28539" formatCode="General">
                  <c:v>19.206900000000001</c:v>
                </c:pt>
                <c:pt idx="28540" formatCode="General">
                  <c:v>19.207599999999999</c:v>
                </c:pt>
                <c:pt idx="28541" formatCode="General">
                  <c:v>19.208200000000001</c:v>
                </c:pt>
                <c:pt idx="28542" formatCode="General">
                  <c:v>19.2089</c:v>
                </c:pt>
                <c:pt idx="28543" formatCode="General">
                  <c:v>19.209599999999998</c:v>
                </c:pt>
                <c:pt idx="28544" formatCode="General">
                  <c:v>19.2103</c:v>
                </c:pt>
                <c:pt idx="28545" formatCode="General">
                  <c:v>19.210899999999999</c:v>
                </c:pt>
                <c:pt idx="28546" formatCode="General">
                  <c:v>19.211600000000001</c:v>
                </c:pt>
                <c:pt idx="28547" formatCode="General">
                  <c:v>19.212299999999999</c:v>
                </c:pt>
                <c:pt idx="28548" formatCode="General">
                  <c:v>19.213000000000001</c:v>
                </c:pt>
                <c:pt idx="28549" formatCode="General">
                  <c:v>19.2136</c:v>
                </c:pt>
                <c:pt idx="28550" formatCode="General">
                  <c:v>19.214300000000001</c:v>
                </c:pt>
                <c:pt idx="28551" formatCode="General">
                  <c:v>19.215</c:v>
                </c:pt>
                <c:pt idx="28552" formatCode="General">
                  <c:v>19.215599999999998</c:v>
                </c:pt>
                <c:pt idx="28553" formatCode="General">
                  <c:v>19.2163</c:v>
                </c:pt>
                <c:pt idx="28554" formatCode="General">
                  <c:v>19.216999999999999</c:v>
                </c:pt>
                <c:pt idx="28555" formatCode="General">
                  <c:v>19.217700000000001</c:v>
                </c:pt>
                <c:pt idx="28556" formatCode="General">
                  <c:v>19.218299999999999</c:v>
                </c:pt>
                <c:pt idx="28557" formatCode="General">
                  <c:v>19.219000000000001</c:v>
                </c:pt>
                <c:pt idx="28558" formatCode="General">
                  <c:v>19.2197</c:v>
                </c:pt>
                <c:pt idx="28559" formatCode="General">
                  <c:v>19.220400000000001</c:v>
                </c:pt>
                <c:pt idx="28560" formatCode="General">
                  <c:v>19.221</c:v>
                </c:pt>
                <c:pt idx="28561" formatCode="General">
                  <c:v>19.221699999999998</c:v>
                </c:pt>
                <c:pt idx="28562" formatCode="General">
                  <c:v>19.2224</c:v>
                </c:pt>
                <c:pt idx="28563" formatCode="General">
                  <c:v>19.222999999999999</c:v>
                </c:pt>
                <c:pt idx="28564" formatCode="General">
                  <c:v>19.223700000000001</c:v>
                </c:pt>
                <c:pt idx="28565" formatCode="General">
                  <c:v>19.224399999999999</c:v>
                </c:pt>
                <c:pt idx="28566" formatCode="General">
                  <c:v>19.225100000000001</c:v>
                </c:pt>
                <c:pt idx="28567" formatCode="General">
                  <c:v>19.2257</c:v>
                </c:pt>
                <c:pt idx="28568" formatCode="General">
                  <c:v>19.226400000000002</c:v>
                </c:pt>
                <c:pt idx="28569" formatCode="General">
                  <c:v>19.2271</c:v>
                </c:pt>
                <c:pt idx="28570" formatCode="General">
                  <c:v>19.227799999999998</c:v>
                </c:pt>
                <c:pt idx="28571" formatCode="General">
                  <c:v>19.228400000000001</c:v>
                </c:pt>
                <c:pt idx="28572" formatCode="General">
                  <c:v>19.229099999999999</c:v>
                </c:pt>
                <c:pt idx="28573" formatCode="General">
                  <c:v>19.229800000000001</c:v>
                </c:pt>
                <c:pt idx="28574" formatCode="General">
                  <c:v>19.230399999999999</c:v>
                </c:pt>
                <c:pt idx="28575" formatCode="General">
                  <c:v>19.231100000000001</c:v>
                </c:pt>
                <c:pt idx="28576" formatCode="General">
                  <c:v>19.2318</c:v>
                </c:pt>
                <c:pt idx="28577" formatCode="General">
                  <c:v>19.232500000000002</c:v>
                </c:pt>
                <c:pt idx="28578" formatCode="General">
                  <c:v>19.2331</c:v>
                </c:pt>
                <c:pt idx="28579" formatCode="General">
                  <c:v>19.233799999999999</c:v>
                </c:pt>
                <c:pt idx="28580" formatCode="General">
                  <c:v>19.234500000000001</c:v>
                </c:pt>
                <c:pt idx="28581" formatCode="General">
                  <c:v>19.235199999999999</c:v>
                </c:pt>
                <c:pt idx="28582" formatCode="General">
                  <c:v>19.235800000000001</c:v>
                </c:pt>
                <c:pt idx="28583" formatCode="General">
                  <c:v>19.236499999999999</c:v>
                </c:pt>
                <c:pt idx="28584" formatCode="General">
                  <c:v>19.237200000000001</c:v>
                </c:pt>
                <c:pt idx="28585" formatCode="General">
                  <c:v>19.2379</c:v>
                </c:pt>
                <c:pt idx="28586" formatCode="General">
                  <c:v>19.238499999999998</c:v>
                </c:pt>
                <c:pt idx="28587" formatCode="General">
                  <c:v>19.2392</c:v>
                </c:pt>
                <c:pt idx="28588" formatCode="General">
                  <c:v>19.239899999999999</c:v>
                </c:pt>
                <c:pt idx="28589" formatCode="General">
                  <c:v>19.240500000000001</c:v>
                </c:pt>
                <c:pt idx="28590" formatCode="General">
                  <c:v>19.241199999999999</c:v>
                </c:pt>
                <c:pt idx="28591" formatCode="General">
                  <c:v>19.241900000000001</c:v>
                </c:pt>
                <c:pt idx="28592" formatCode="General">
                  <c:v>19.242599999999999</c:v>
                </c:pt>
                <c:pt idx="28593" formatCode="General">
                  <c:v>19.243200000000002</c:v>
                </c:pt>
                <c:pt idx="28594" formatCode="General">
                  <c:v>19.2439</c:v>
                </c:pt>
                <c:pt idx="28595" formatCode="General">
                  <c:v>19.244599999999998</c:v>
                </c:pt>
                <c:pt idx="28596" formatCode="General">
                  <c:v>19.2453</c:v>
                </c:pt>
                <c:pt idx="28597" formatCode="General">
                  <c:v>19.245899999999999</c:v>
                </c:pt>
                <c:pt idx="28598" formatCode="General">
                  <c:v>19.246600000000001</c:v>
                </c:pt>
                <c:pt idx="28599" formatCode="General">
                  <c:v>19.247299999999999</c:v>
                </c:pt>
                <c:pt idx="28600" formatCode="General">
                  <c:v>19.247900000000001</c:v>
                </c:pt>
                <c:pt idx="28601" formatCode="General">
                  <c:v>19.2486</c:v>
                </c:pt>
                <c:pt idx="28602" formatCode="General">
                  <c:v>19.249300000000002</c:v>
                </c:pt>
                <c:pt idx="28603" formatCode="General">
                  <c:v>19.25</c:v>
                </c:pt>
                <c:pt idx="28604" formatCode="General">
                  <c:v>19.250599999999999</c:v>
                </c:pt>
                <c:pt idx="28605" formatCode="General">
                  <c:v>19.251300000000001</c:v>
                </c:pt>
                <c:pt idx="28606" formatCode="General">
                  <c:v>19.251999999999999</c:v>
                </c:pt>
                <c:pt idx="28607" formatCode="General">
                  <c:v>19.252700000000001</c:v>
                </c:pt>
                <c:pt idx="28608" formatCode="General">
                  <c:v>19.253299999999999</c:v>
                </c:pt>
                <c:pt idx="28609" formatCode="General">
                  <c:v>19.254000000000001</c:v>
                </c:pt>
                <c:pt idx="28610" formatCode="General">
                  <c:v>19.2547</c:v>
                </c:pt>
                <c:pt idx="28611" formatCode="General">
                  <c:v>19.255400000000002</c:v>
                </c:pt>
                <c:pt idx="28612" formatCode="General">
                  <c:v>19.256</c:v>
                </c:pt>
                <c:pt idx="28613" formatCode="General">
                  <c:v>19.256699999999999</c:v>
                </c:pt>
                <c:pt idx="28614" formatCode="General">
                  <c:v>19.257400000000001</c:v>
                </c:pt>
                <c:pt idx="28615" formatCode="General">
                  <c:v>19.257999999999999</c:v>
                </c:pt>
                <c:pt idx="28616" formatCode="General">
                  <c:v>19.258700000000001</c:v>
                </c:pt>
                <c:pt idx="28617" formatCode="General">
                  <c:v>19.259399999999999</c:v>
                </c:pt>
                <c:pt idx="28618" formatCode="General">
                  <c:v>19.260100000000001</c:v>
                </c:pt>
                <c:pt idx="28619" formatCode="General">
                  <c:v>19.2607</c:v>
                </c:pt>
                <c:pt idx="28620" formatCode="General">
                  <c:v>19.261399999999998</c:v>
                </c:pt>
                <c:pt idx="28621" formatCode="General">
                  <c:v>19.2621</c:v>
                </c:pt>
                <c:pt idx="28622" formatCode="General">
                  <c:v>19.262799999999999</c:v>
                </c:pt>
                <c:pt idx="28623" formatCode="General">
                  <c:v>19.263400000000001</c:v>
                </c:pt>
                <c:pt idx="28624" formatCode="General">
                  <c:v>19.264099999999999</c:v>
                </c:pt>
                <c:pt idx="28625" formatCode="General">
                  <c:v>19.264800000000001</c:v>
                </c:pt>
                <c:pt idx="28626" formatCode="General">
                  <c:v>19.2654</c:v>
                </c:pt>
                <c:pt idx="28627" formatCode="General">
                  <c:v>19.266100000000002</c:v>
                </c:pt>
                <c:pt idx="28628" formatCode="General">
                  <c:v>19.2668</c:v>
                </c:pt>
                <c:pt idx="28629" formatCode="General">
                  <c:v>19.267499999999998</c:v>
                </c:pt>
                <c:pt idx="28630" formatCode="General">
                  <c:v>19.2681</c:v>
                </c:pt>
                <c:pt idx="28631" formatCode="General">
                  <c:v>19.268799999999999</c:v>
                </c:pt>
                <c:pt idx="28632" formatCode="General">
                  <c:v>19.269500000000001</c:v>
                </c:pt>
                <c:pt idx="28633" formatCode="General">
                  <c:v>19.270199999999999</c:v>
                </c:pt>
                <c:pt idx="28634" formatCode="General">
                  <c:v>19.270800000000001</c:v>
                </c:pt>
                <c:pt idx="28635" formatCode="General">
                  <c:v>19.2715</c:v>
                </c:pt>
                <c:pt idx="28636" formatCode="General">
                  <c:v>19.272200000000002</c:v>
                </c:pt>
                <c:pt idx="28637" formatCode="General">
                  <c:v>19.2728</c:v>
                </c:pt>
                <c:pt idx="28638" formatCode="General">
                  <c:v>19.273499999999999</c:v>
                </c:pt>
                <c:pt idx="28639" formatCode="General">
                  <c:v>19.2742</c:v>
                </c:pt>
                <c:pt idx="28640" formatCode="General">
                  <c:v>19.274899999999999</c:v>
                </c:pt>
                <c:pt idx="28641" formatCode="General">
                  <c:v>19.275500000000001</c:v>
                </c:pt>
                <c:pt idx="28642" formatCode="General">
                  <c:v>19.276199999999999</c:v>
                </c:pt>
                <c:pt idx="28643" formatCode="General">
                  <c:v>19.276900000000001</c:v>
                </c:pt>
                <c:pt idx="28644" formatCode="General">
                  <c:v>19.2776</c:v>
                </c:pt>
                <c:pt idx="28645" formatCode="General">
                  <c:v>19.278199999999998</c:v>
                </c:pt>
                <c:pt idx="28646" formatCode="General">
                  <c:v>19.2789</c:v>
                </c:pt>
                <c:pt idx="28647" formatCode="General">
                  <c:v>19.279599999999999</c:v>
                </c:pt>
                <c:pt idx="28648" formatCode="General">
                  <c:v>19.2803</c:v>
                </c:pt>
                <c:pt idx="28649" formatCode="General">
                  <c:v>19.280899999999999</c:v>
                </c:pt>
                <c:pt idx="28650" formatCode="General">
                  <c:v>19.281600000000001</c:v>
                </c:pt>
                <c:pt idx="28651" formatCode="General">
                  <c:v>19.282299999999999</c:v>
                </c:pt>
                <c:pt idx="28652" formatCode="General">
                  <c:v>19.282900000000001</c:v>
                </c:pt>
                <c:pt idx="28653" formatCode="General">
                  <c:v>19.2836</c:v>
                </c:pt>
                <c:pt idx="28654" formatCode="General">
                  <c:v>19.284300000000002</c:v>
                </c:pt>
                <c:pt idx="28655" formatCode="General">
                  <c:v>19.285</c:v>
                </c:pt>
                <c:pt idx="28656" formatCode="General">
                  <c:v>19.285599999999999</c:v>
                </c:pt>
                <c:pt idx="28657" formatCode="General">
                  <c:v>19.286300000000001</c:v>
                </c:pt>
                <c:pt idx="28658" formatCode="General">
                  <c:v>19.286999999999999</c:v>
                </c:pt>
                <c:pt idx="28659" formatCode="General">
                  <c:v>19.287700000000001</c:v>
                </c:pt>
                <c:pt idx="28660" formatCode="General">
                  <c:v>19.2883</c:v>
                </c:pt>
                <c:pt idx="28661" formatCode="General">
                  <c:v>19.289000000000001</c:v>
                </c:pt>
                <c:pt idx="28662" formatCode="General">
                  <c:v>19.2897</c:v>
                </c:pt>
                <c:pt idx="28663" formatCode="General">
                  <c:v>19.290299999999998</c:v>
                </c:pt>
                <c:pt idx="28664" formatCode="General">
                  <c:v>19.291</c:v>
                </c:pt>
                <c:pt idx="28665" formatCode="General">
                  <c:v>19.291699999999999</c:v>
                </c:pt>
                <c:pt idx="28666" formatCode="General">
                  <c:v>19.292400000000001</c:v>
                </c:pt>
                <c:pt idx="28667" formatCode="General">
                  <c:v>19.292999999999999</c:v>
                </c:pt>
                <c:pt idx="28668" formatCode="General">
                  <c:v>19.293700000000001</c:v>
                </c:pt>
                <c:pt idx="28669" formatCode="General">
                  <c:v>19.2944</c:v>
                </c:pt>
                <c:pt idx="28670" formatCode="General">
                  <c:v>19.295100000000001</c:v>
                </c:pt>
                <c:pt idx="28671" formatCode="General">
                  <c:v>19.2957</c:v>
                </c:pt>
                <c:pt idx="28672" formatCode="General">
                  <c:v>19.296399999999998</c:v>
                </c:pt>
                <c:pt idx="28673" formatCode="General">
                  <c:v>19.2971</c:v>
                </c:pt>
                <c:pt idx="28674" formatCode="General">
                  <c:v>19.297699999999999</c:v>
                </c:pt>
                <c:pt idx="28675" formatCode="General">
                  <c:v>19.298400000000001</c:v>
                </c:pt>
                <c:pt idx="28676" formatCode="General">
                  <c:v>19.299099999999999</c:v>
                </c:pt>
                <c:pt idx="28677" formatCode="General">
                  <c:v>19.299800000000001</c:v>
                </c:pt>
                <c:pt idx="28678" formatCode="General">
                  <c:v>19.3004</c:v>
                </c:pt>
                <c:pt idx="28679" formatCode="General">
                  <c:v>19.301100000000002</c:v>
                </c:pt>
                <c:pt idx="28680" formatCode="General">
                  <c:v>19.3018</c:v>
                </c:pt>
                <c:pt idx="28681" formatCode="General">
                  <c:v>19.302499999999998</c:v>
                </c:pt>
                <c:pt idx="28682" formatCode="General">
                  <c:v>19.303100000000001</c:v>
                </c:pt>
                <c:pt idx="28683" formatCode="General">
                  <c:v>19.303799999999999</c:v>
                </c:pt>
                <c:pt idx="28684" formatCode="General">
                  <c:v>19.304500000000001</c:v>
                </c:pt>
                <c:pt idx="28685" formatCode="General">
                  <c:v>19.305199999999999</c:v>
                </c:pt>
                <c:pt idx="28686" formatCode="General">
                  <c:v>19.305800000000001</c:v>
                </c:pt>
                <c:pt idx="28687" formatCode="General">
                  <c:v>19.3065</c:v>
                </c:pt>
                <c:pt idx="28688" formatCode="General">
                  <c:v>19.307200000000002</c:v>
                </c:pt>
                <c:pt idx="28689" formatCode="General">
                  <c:v>19.3078</c:v>
                </c:pt>
                <c:pt idx="28690" formatCode="General">
                  <c:v>19.308499999999999</c:v>
                </c:pt>
                <c:pt idx="28691" formatCode="General">
                  <c:v>19.309200000000001</c:v>
                </c:pt>
                <c:pt idx="28692" formatCode="General">
                  <c:v>19.309899999999999</c:v>
                </c:pt>
                <c:pt idx="28693" formatCode="General">
                  <c:v>19.310500000000001</c:v>
                </c:pt>
                <c:pt idx="28694" formatCode="General">
                  <c:v>19.311199999999999</c:v>
                </c:pt>
                <c:pt idx="28695" formatCode="General">
                  <c:v>19.311900000000001</c:v>
                </c:pt>
                <c:pt idx="28696" formatCode="General">
                  <c:v>19.3126</c:v>
                </c:pt>
                <c:pt idx="28697" formatCode="General">
                  <c:v>19.313199999999998</c:v>
                </c:pt>
                <c:pt idx="28698" formatCode="General">
                  <c:v>19.3139</c:v>
                </c:pt>
                <c:pt idx="28699" formatCode="General">
                  <c:v>19.314599999999999</c:v>
                </c:pt>
                <c:pt idx="28700" formatCode="General">
                  <c:v>19.315200000000001</c:v>
                </c:pt>
                <c:pt idx="28701" formatCode="General">
                  <c:v>19.315899999999999</c:v>
                </c:pt>
                <c:pt idx="28702" formatCode="General">
                  <c:v>19.316600000000001</c:v>
                </c:pt>
                <c:pt idx="28703" formatCode="General">
                  <c:v>19.317299999999999</c:v>
                </c:pt>
                <c:pt idx="28704" formatCode="General">
                  <c:v>19.317900000000002</c:v>
                </c:pt>
                <c:pt idx="28705" formatCode="General">
                  <c:v>19.3186</c:v>
                </c:pt>
                <c:pt idx="28706" formatCode="General">
                  <c:v>19.319299999999998</c:v>
                </c:pt>
                <c:pt idx="28707" formatCode="General">
                  <c:v>19.32</c:v>
                </c:pt>
                <c:pt idx="28708" formatCode="General">
                  <c:v>19.320599999999999</c:v>
                </c:pt>
                <c:pt idx="28709" formatCode="General">
                  <c:v>19.321300000000001</c:v>
                </c:pt>
                <c:pt idx="28710" formatCode="General">
                  <c:v>19.321999999999999</c:v>
                </c:pt>
                <c:pt idx="28711" formatCode="General">
                  <c:v>19.322700000000001</c:v>
                </c:pt>
                <c:pt idx="28712" formatCode="General">
                  <c:v>19.3233</c:v>
                </c:pt>
                <c:pt idx="28713" formatCode="General">
                  <c:v>19.324000000000002</c:v>
                </c:pt>
                <c:pt idx="28714" formatCode="General">
                  <c:v>19.3247</c:v>
                </c:pt>
                <c:pt idx="28715" formatCode="General">
                  <c:v>19.325299999999999</c:v>
                </c:pt>
                <c:pt idx="28716" formatCode="General">
                  <c:v>19.326000000000001</c:v>
                </c:pt>
                <c:pt idx="28717" formatCode="General">
                  <c:v>19.326699999999999</c:v>
                </c:pt>
                <c:pt idx="28718" formatCode="General">
                  <c:v>19.327400000000001</c:v>
                </c:pt>
                <c:pt idx="28719" formatCode="General">
                  <c:v>19.327999999999999</c:v>
                </c:pt>
                <c:pt idx="28720" formatCode="General">
                  <c:v>19.328700000000001</c:v>
                </c:pt>
                <c:pt idx="28721" formatCode="General">
                  <c:v>19.3294</c:v>
                </c:pt>
                <c:pt idx="28722" formatCode="General">
                  <c:v>19.330100000000002</c:v>
                </c:pt>
                <c:pt idx="28723" formatCode="General">
                  <c:v>19.3307</c:v>
                </c:pt>
                <c:pt idx="28724" formatCode="General">
                  <c:v>19.331399999999999</c:v>
                </c:pt>
                <c:pt idx="28725" formatCode="General">
                  <c:v>19.332100000000001</c:v>
                </c:pt>
                <c:pt idx="28726" formatCode="General">
                  <c:v>19.332699999999999</c:v>
                </c:pt>
                <c:pt idx="28727" formatCode="General">
                  <c:v>19.333400000000001</c:v>
                </c:pt>
                <c:pt idx="28728" formatCode="General">
                  <c:v>19.334099999999999</c:v>
                </c:pt>
                <c:pt idx="28729" formatCode="General">
                  <c:v>19.334800000000001</c:v>
                </c:pt>
                <c:pt idx="28730" formatCode="General">
                  <c:v>19.3354</c:v>
                </c:pt>
                <c:pt idx="28731" formatCode="General">
                  <c:v>19.336099999999998</c:v>
                </c:pt>
                <c:pt idx="28732" formatCode="General">
                  <c:v>19.3368</c:v>
                </c:pt>
                <c:pt idx="28733" formatCode="General">
                  <c:v>19.337499999999999</c:v>
                </c:pt>
                <c:pt idx="28734" formatCode="General">
                  <c:v>19.338100000000001</c:v>
                </c:pt>
                <c:pt idx="28735" formatCode="General">
                  <c:v>19.338799999999999</c:v>
                </c:pt>
                <c:pt idx="28736" formatCode="General">
                  <c:v>19.339500000000001</c:v>
                </c:pt>
                <c:pt idx="28737" formatCode="General">
                  <c:v>19.3401</c:v>
                </c:pt>
                <c:pt idx="28738" formatCode="General">
                  <c:v>19.340800000000002</c:v>
                </c:pt>
                <c:pt idx="28739" formatCode="General">
                  <c:v>19.3415</c:v>
                </c:pt>
                <c:pt idx="28740" formatCode="General">
                  <c:v>19.342199999999998</c:v>
                </c:pt>
                <c:pt idx="28741" formatCode="General">
                  <c:v>19.3428</c:v>
                </c:pt>
                <c:pt idx="28742" formatCode="General">
                  <c:v>19.343499999999999</c:v>
                </c:pt>
                <c:pt idx="28743" formatCode="General">
                  <c:v>19.344200000000001</c:v>
                </c:pt>
                <c:pt idx="28744" formatCode="General">
                  <c:v>19.344899999999999</c:v>
                </c:pt>
                <c:pt idx="28745" formatCode="General">
                  <c:v>19.345500000000001</c:v>
                </c:pt>
                <c:pt idx="28746" formatCode="General">
                  <c:v>19.3462</c:v>
                </c:pt>
                <c:pt idx="28747" formatCode="General">
                  <c:v>19.346900000000002</c:v>
                </c:pt>
                <c:pt idx="28748" formatCode="General">
                  <c:v>19.3476</c:v>
                </c:pt>
                <c:pt idx="28749" formatCode="General">
                  <c:v>19.348199999999999</c:v>
                </c:pt>
                <c:pt idx="28750" formatCode="General">
                  <c:v>19.3489</c:v>
                </c:pt>
                <c:pt idx="28751" formatCode="General">
                  <c:v>19.349599999999999</c:v>
                </c:pt>
                <c:pt idx="28752" formatCode="General">
                  <c:v>19.350200000000001</c:v>
                </c:pt>
                <c:pt idx="28753" formatCode="General">
                  <c:v>19.350899999999999</c:v>
                </c:pt>
                <c:pt idx="28754" formatCode="General">
                  <c:v>19.351600000000001</c:v>
                </c:pt>
                <c:pt idx="28755" formatCode="General">
                  <c:v>19.3523</c:v>
                </c:pt>
                <c:pt idx="28756" formatCode="General">
                  <c:v>19.352900000000002</c:v>
                </c:pt>
                <c:pt idx="28757" formatCode="General">
                  <c:v>19.3536</c:v>
                </c:pt>
                <c:pt idx="28758" formatCode="General">
                  <c:v>19.354299999999999</c:v>
                </c:pt>
                <c:pt idx="28759" formatCode="General">
                  <c:v>19.355</c:v>
                </c:pt>
                <c:pt idx="28760" formatCode="General">
                  <c:v>19.355599999999999</c:v>
                </c:pt>
                <c:pt idx="28761" formatCode="General">
                  <c:v>19.356300000000001</c:v>
                </c:pt>
                <c:pt idx="28762" formatCode="General">
                  <c:v>19.356999999999999</c:v>
                </c:pt>
                <c:pt idx="28763" formatCode="General">
                  <c:v>19.357600000000001</c:v>
                </c:pt>
                <c:pt idx="28764" formatCode="General">
                  <c:v>19.3583</c:v>
                </c:pt>
                <c:pt idx="28765" formatCode="General">
                  <c:v>19.359000000000002</c:v>
                </c:pt>
                <c:pt idx="28766" formatCode="General">
                  <c:v>19.3597</c:v>
                </c:pt>
                <c:pt idx="28767" formatCode="General">
                  <c:v>19.360299999999999</c:v>
                </c:pt>
                <c:pt idx="28768" formatCode="General">
                  <c:v>19.361000000000001</c:v>
                </c:pt>
                <c:pt idx="28769" formatCode="General">
                  <c:v>19.361699999999999</c:v>
                </c:pt>
                <c:pt idx="28770" formatCode="General">
                  <c:v>19.362400000000001</c:v>
                </c:pt>
                <c:pt idx="28771" formatCode="General">
                  <c:v>19.363</c:v>
                </c:pt>
                <c:pt idx="28772" formatCode="General">
                  <c:v>19.363700000000001</c:v>
                </c:pt>
                <c:pt idx="28773" formatCode="General">
                  <c:v>19.3644</c:v>
                </c:pt>
                <c:pt idx="28774" formatCode="General">
                  <c:v>19.364999999999998</c:v>
                </c:pt>
                <c:pt idx="28775" formatCode="General">
                  <c:v>19.3657</c:v>
                </c:pt>
                <c:pt idx="28776" formatCode="General">
                  <c:v>19.366399999999999</c:v>
                </c:pt>
                <c:pt idx="28777" formatCode="General">
                  <c:v>19.367100000000001</c:v>
                </c:pt>
                <c:pt idx="28778" formatCode="General">
                  <c:v>19.367699999999999</c:v>
                </c:pt>
                <c:pt idx="28779" formatCode="General">
                  <c:v>19.368400000000001</c:v>
                </c:pt>
                <c:pt idx="28780" formatCode="General">
                  <c:v>19.3691</c:v>
                </c:pt>
                <c:pt idx="28781" formatCode="General">
                  <c:v>19.369800000000001</c:v>
                </c:pt>
                <c:pt idx="28782" formatCode="General">
                  <c:v>19.3704</c:v>
                </c:pt>
                <c:pt idx="28783" formatCode="General">
                  <c:v>19.371099999999998</c:v>
                </c:pt>
                <c:pt idx="28784" formatCode="General">
                  <c:v>19.3718</c:v>
                </c:pt>
                <c:pt idx="28785" formatCode="General">
                  <c:v>19.372499999999999</c:v>
                </c:pt>
                <c:pt idx="28786" formatCode="General">
                  <c:v>19.373100000000001</c:v>
                </c:pt>
                <c:pt idx="28787" formatCode="General">
                  <c:v>19.373799999999999</c:v>
                </c:pt>
                <c:pt idx="28788" formatCode="General">
                  <c:v>19.374500000000001</c:v>
                </c:pt>
                <c:pt idx="28789" formatCode="General">
                  <c:v>19.3751</c:v>
                </c:pt>
                <c:pt idx="28790" formatCode="General">
                  <c:v>19.375800000000002</c:v>
                </c:pt>
                <c:pt idx="28791" formatCode="General">
                  <c:v>19.3765</c:v>
                </c:pt>
                <c:pt idx="28792" formatCode="General">
                  <c:v>19.377199999999998</c:v>
                </c:pt>
                <c:pt idx="28793" formatCode="General">
                  <c:v>19.377800000000001</c:v>
                </c:pt>
                <c:pt idx="28794" formatCode="General">
                  <c:v>19.378499999999999</c:v>
                </c:pt>
                <c:pt idx="28795" formatCode="General">
                  <c:v>19.379200000000001</c:v>
                </c:pt>
                <c:pt idx="28796" formatCode="General">
                  <c:v>19.379899999999999</c:v>
                </c:pt>
                <c:pt idx="28797" formatCode="General">
                  <c:v>19.380500000000001</c:v>
                </c:pt>
                <c:pt idx="28798" formatCode="General">
                  <c:v>19.3812</c:v>
                </c:pt>
                <c:pt idx="28799" formatCode="General">
                  <c:v>19.381900000000002</c:v>
                </c:pt>
                <c:pt idx="28800" formatCode="General">
                  <c:v>19.3825</c:v>
                </c:pt>
                <c:pt idx="28801" formatCode="General">
                  <c:v>19.383199999999999</c:v>
                </c:pt>
                <c:pt idx="28802" formatCode="General">
                  <c:v>19.383900000000001</c:v>
                </c:pt>
                <c:pt idx="28803" formatCode="General">
                  <c:v>19.384599999999999</c:v>
                </c:pt>
                <c:pt idx="28804" formatCode="General">
                  <c:v>19.385200000000001</c:v>
                </c:pt>
                <c:pt idx="28805" formatCode="General">
                  <c:v>19.385899999999999</c:v>
                </c:pt>
                <c:pt idx="28806" formatCode="General">
                  <c:v>19.386600000000001</c:v>
                </c:pt>
                <c:pt idx="28807" formatCode="General">
                  <c:v>19.3873</c:v>
                </c:pt>
                <c:pt idx="28808" formatCode="General">
                  <c:v>19.387899999999998</c:v>
                </c:pt>
                <c:pt idx="28809" formatCode="General">
                  <c:v>19.3886</c:v>
                </c:pt>
                <c:pt idx="28810" formatCode="General">
                  <c:v>19.389299999999999</c:v>
                </c:pt>
                <c:pt idx="28811" formatCode="General">
                  <c:v>19.39</c:v>
                </c:pt>
                <c:pt idx="28812" formatCode="General">
                  <c:v>19.390599999999999</c:v>
                </c:pt>
                <c:pt idx="28813" formatCode="General">
                  <c:v>19.391300000000001</c:v>
                </c:pt>
                <c:pt idx="28814" formatCode="General">
                  <c:v>19.391999999999999</c:v>
                </c:pt>
                <c:pt idx="28815" formatCode="General">
                  <c:v>19.392600000000002</c:v>
                </c:pt>
                <c:pt idx="28816" formatCode="General">
                  <c:v>19.3933</c:v>
                </c:pt>
                <c:pt idx="28817" formatCode="General">
                  <c:v>19.393999999999998</c:v>
                </c:pt>
                <c:pt idx="28818" formatCode="General">
                  <c:v>19.3947</c:v>
                </c:pt>
                <c:pt idx="28819" formatCode="General">
                  <c:v>19.395299999999999</c:v>
                </c:pt>
                <c:pt idx="28820" formatCode="General">
                  <c:v>19.396000000000001</c:v>
                </c:pt>
                <c:pt idx="28821" formatCode="General">
                  <c:v>19.396699999999999</c:v>
                </c:pt>
                <c:pt idx="28822" formatCode="General">
                  <c:v>19.397400000000001</c:v>
                </c:pt>
                <c:pt idx="28823" formatCode="General">
                  <c:v>19.398</c:v>
                </c:pt>
                <c:pt idx="28824" formatCode="General">
                  <c:v>19.398700000000002</c:v>
                </c:pt>
                <c:pt idx="28825" formatCode="General">
                  <c:v>19.3994</c:v>
                </c:pt>
                <c:pt idx="28826" formatCode="General">
                  <c:v>19.399999999999999</c:v>
                </c:pt>
                <c:pt idx="28827" formatCode="General">
                  <c:v>19.400700000000001</c:v>
                </c:pt>
                <c:pt idx="28828" formatCode="General">
                  <c:v>19.401399999999999</c:v>
                </c:pt>
                <c:pt idx="28829" formatCode="General">
                  <c:v>19.402100000000001</c:v>
                </c:pt>
                <c:pt idx="28830" formatCode="General">
                  <c:v>19.402699999999999</c:v>
                </c:pt>
                <c:pt idx="28831" formatCode="General">
                  <c:v>19.403400000000001</c:v>
                </c:pt>
                <c:pt idx="28832" formatCode="General">
                  <c:v>19.4041</c:v>
                </c:pt>
                <c:pt idx="28833" formatCode="General">
                  <c:v>19.404800000000002</c:v>
                </c:pt>
                <c:pt idx="28834" formatCode="General">
                  <c:v>19.4054</c:v>
                </c:pt>
                <c:pt idx="28835" formatCode="General">
                  <c:v>19.406099999999999</c:v>
                </c:pt>
                <c:pt idx="28836" formatCode="General">
                  <c:v>19.4068</c:v>
                </c:pt>
                <c:pt idx="28837" formatCode="General">
                  <c:v>19.407399999999999</c:v>
                </c:pt>
                <c:pt idx="28838" formatCode="General">
                  <c:v>19.408100000000001</c:v>
                </c:pt>
                <c:pt idx="28839" formatCode="General">
                  <c:v>19.408799999999999</c:v>
                </c:pt>
                <c:pt idx="28840" formatCode="General">
                  <c:v>19.409500000000001</c:v>
                </c:pt>
                <c:pt idx="28841" formatCode="General">
                  <c:v>19.4101</c:v>
                </c:pt>
                <c:pt idx="28842" formatCode="General">
                  <c:v>19.410799999999998</c:v>
                </c:pt>
                <c:pt idx="28843" formatCode="General">
                  <c:v>19.4115</c:v>
                </c:pt>
                <c:pt idx="28844" formatCode="General">
                  <c:v>19.412199999999999</c:v>
                </c:pt>
                <c:pt idx="28845" formatCode="General">
                  <c:v>19.412800000000001</c:v>
                </c:pt>
                <c:pt idx="28846" formatCode="General">
                  <c:v>19.413499999999999</c:v>
                </c:pt>
                <c:pt idx="28847" formatCode="General">
                  <c:v>19.414200000000001</c:v>
                </c:pt>
                <c:pt idx="28848" formatCode="General">
                  <c:v>19.414899999999999</c:v>
                </c:pt>
                <c:pt idx="28849" formatCode="General">
                  <c:v>19.415500000000002</c:v>
                </c:pt>
                <c:pt idx="28850" formatCode="General">
                  <c:v>19.4162</c:v>
                </c:pt>
                <c:pt idx="28851" formatCode="General">
                  <c:v>19.416899999999998</c:v>
                </c:pt>
                <c:pt idx="28852" formatCode="General">
                  <c:v>19.4175</c:v>
                </c:pt>
                <c:pt idx="28853" formatCode="General">
                  <c:v>19.418199999999999</c:v>
                </c:pt>
                <c:pt idx="28854" formatCode="General">
                  <c:v>19.418900000000001</c:v>
                </c:pt>
                <c:pt idx="28855" formatCode="General">
                  <c:v>19.419599999999999</c:v>
                </c:pt>
                <c:pt idx="28856" formatCode="General">
                  <c:v>19.420200000000001</c:v>
                </c:pt>
                <c:pt idx="28857" formatCode="General">
                  <c:v>19.4209</c:v>
                </c:pt>
                <c:pt idx="28858" formatCode="General">
                  <c:v>19.421600000000002</c:v>
                </c:pt>
                <c:pt idx="28859" formatCode="General">
                  <c:v>19.4223</c:v>
                </c:pt>
                <c:pt idx="28860" formatCode="General">
                  <c:v>19.422899999999998</c:v>
                </c:pt>
                <c:pt idx="28861" formatCode="General">
                  <c:v>19.4236</c:v>
                </c:pt>
                <c:pt idx="28862" formatCode="General">
                  <c:v>19.424299999999999</c:v>
                </c:pt>
                <c:pt idx="28863" formatCode="General">
                  <c:v>19.424900000000001</c:v>
                </c:pt>
                <c:pt idx="28864" formatCode="General">
                  <c:v>19.425599999999999</c:v>
                </c:pt>
                <c:pt idx="28865" formatCode="General">
                  <c:v>19.426300000000001</c:v>
                </c:pt>
                <c:pt idx="28866" formatCode="General">
                  <c:v>19.427</c:v>
                </c:pt>
                <c:pt idx="28867" formatCode="General">
                  <c:v>19.427600000000002</c:v>
                </c:pt>
                <c:pt idx="28868" formatCode="General">
                  <c:v>19.4283</c:v>
                </c:pt>
                <c:pt idx="28869" formatCode="General">
                  <c:v>19.428999999999998</c:v>
                </c:pt>
                <c:pt idx="28870" formatCode="General">
                  <c:v>19.4297</c:v>
                </c:pt>
                <c:pt idx="28871" formatCode="General">
                  <c:v>19.430299999999999</c:v>
                </c:pt>
                <c:pt idx="28872" formatCode="General">
                  <c:v>19.431000000000001</c:v>
                </c:pt>
                <c:pt idx="28873" formatCode="General">
                  <c:v>19.431699999999999</c:v>
                </c:pt>
                <c:pt idx="28874" formatCode="General">
                  <c:v>19.432400000000001</c:v>
                </c:pt>
                <c:pt idx="28875" formatCode="General">
                  <c:v>19.433</c:v>
                </c:pt>
                <c:pt idx="28876" formatCode="General">
                  <c:v>19.433700000000002</c:v>
                </c:pt>
                <c:pt idx="28877" formatCode="General">
                  <c:v>19.4344</c:v>
                </c:pt>
                <c:pt idx="28878" formatCode="General">
                  <c:v>19.434999999999999</c:v>
                </c:pt>
                <c:pt idx="28879" formatCode="General">
                  <c:v>19.435700000000001</c:v>
                </c:pt>
                <c:pt idx="28880" formatCode="General">
                  <c:v>19.436399999999999</c:v>
                </c:pt>
                <c:pt idx="28881" formatCode="General">
                  <c:v>19.437100000000001</c:v>
                </c:pt>
                <c:pt idx="28882" formatCode="General">
                  <c:v>19.4377</c:v>
                </c:pt>
                <c:pt idx="28883" formatCode="General">
                  <c:v>19.438400000000001</c:v>
                </c:pt>
                <c:pt idx="28884" formatCode="General">
                  <c:v>19.4391</c:v>
                </c:pt>
                <c:pt idx="28885" formatCode="General">
                  <c:v>19.439800000000002</c:v>
                </c:pt>
                <c:pt idx="28886" formatCode="General">
                  <c:v>19.4404</c:v>
                </c:pt>
                <c:pt idx="28887" formatCode="General">
                  <c:v>19.441099999999999</c:v>
                </c:pt>
                <c:pt idx="28888" formatCode="General">
                  <c:v>19.441800000000001</c:v>
                </c:pt>
                <c:pt idx="28889" formatCode="General">
                  <c:v>19.442399999999999</c:v>
                </c:pt>
                <c:pt idx="28890" formatCode="General">
                  <c:v>19.443100000000001</c:v>
                </c:pt>
                <c:pt idx="28891" formatCode="General">
                  <c:v>19.4438</c:v>
                </c:pt>
                <c:pt idx="28892" formatCode="General">
                  <c:v>19.444500000000001</c:v>
                </c:pt>
                <c:pt idx="28893" formatCode="General">
                  <c:v>19.4451</c:v>
                </c:pt>
                <c:pt idx="28894" formatCode="General">
                  <c:v>19.445799999999998</c:v>
                </c:pt>
                <c:pt idx="28895" formatCode="General">
                  <c:v>19.4465</c:v>
                </c:pt>
                <c:pt idx="28896" formatCode="General">
                  <c:v>19.447199999999999</c:v>
                </c:pt>
                <c:pt idx="28897" formatCode="General">
                  <c:v>19.447800000000001</c:v>
                </c:pt>
                <c:pt idx="28898" formatCode="General">
                  <c:v>19.448499999999999</c:v>
                </c:pt>
                <c:pt idx="28899" formatCode="General">
                  <c:v>19.449200000000001</c:v>
                </c:pt>
                <c:pt idx="28900" formatCode="General">
                  <c:v>19.4498</c:v>
                </c:pt>
                <c:pt idx="28901" formatCode="General">
                  <c:v>19.450500000000002</c:v>
                </c:pt>
                <c:pt idx="28902" formatCode="General">
                  <c:v>19.4512</c:v>
                </c:pt>
                <c:pt idx="28903" formatCode="General">
                  <c:v>19.451899999999998</c:v>
                </c:pt>
                <c:pt idx="28904" formatCode="General">
                  <c:v>19.452500000000001</c:v>
                </c:pt>
                <c:pt idx="28905" formatCode="General">
                  <c:v>19.453199999999999</c:v>
                </c:pt>
                <c:pt idx="28906" formatCode="General">
                  <c:v>19.453900000000001</c:v>
                </c:pt>
                <c:pt idx="28907" formatCode="General">
                  <c:v>19.454599999999999</c:v>
                </c:pt>
                <c:pt idx="28908" formatCode="General">
                  <c:v>19.455200000000001</c:v>
                </c:pt>
                <c:pt idx="28909" formatCode="General">
                  <c:v>19.4559</c:v>
                </c:pt>
                <c:pt idx="28910" formatCode="General">
                  <c:v>19.456600000000002</c:v>
                </c:pt>
                <c:pt idx="28911" formatCode="General">
                  <c:v>19.4573</c:v>
                </c:pt>
                <c:pt idx="28912" formatCode="General">
                  <c:v>19.457899999999999</c:v>
                </c:pt>
                <c:pt idx="28913" formatCode="General">
                  <c:v>19.458600000000001</c:v>
                </c:pt>
                <c:pt idx="28914" formatCode="General">
                  <c:v>19.459299999999999</c:v>
                </c:pt>
                <c:pt idx="28915" formatCode="General">
                  <c:v>19.459900000000001</c:v>
                </c:pt>
                <c:pt idx="28916" formatCode="General">
                  <c:v>19.460599999999999</c:v>
                </c:pt>
                <c:pt idx="28917" formatCode="General">
                  <c:v>19.461300000000001</c:v>
                </c:pt>
                <c:pt idx="28918" formatCode="General">
                  <c:v>19.462</c:v>
                </c:pt>
                <c:pt idx="28919" formatCode="General">
                  <c:v>19.462599999999998</c:v>
                </c:pt>
                <c:pt idx="28920" formatCode="General">
                  <c:v>19.4633</c:v>
                </c:pt>
                <c:pt idx="28921" formatCode="General">
                  <c:v>19.463999999999999</c:v>
                </c:pt>
                <c:pt idx="28922" formatCode="General">
                  <c:v>19.464700000000001</c:v>
                </c:pt>
                <c:pt idx="28923" formatCode="General">
                  <c:v>19.465299999999999</c:v>
                </c:pt>
                <c:pt idx="28924" formatCode="General">
                  <c:v>19.466000000000001</c:v>
                </c:pt>
                <c:pt idx="28925" formatCode="General">
                  <c:v>19.466699999999999</c:v>
                </c:pt>
                <c:pt idx="28926" formatCode="General">
                  <c:v>19.467300000000002</c:v>
                </c:pt>
                <c:pt idx="28927" formatCode="General">
                  <c:v>19.468</c:v>
                </c:pt>
                <c:pt idx="28928" formatCode="General">
                  <c:v>19.468699999999998</c:v>
                </c:pt>
                <c:pt idx="28929" formatCode="General">
                  <c:v>19.4694</c:v>
                </c:pt>
                <c:pt idx="28930" formatCode="General">
                  <c:v>19.47</c:v>
                </c:pt>
                <c:pt idx="28931" formatCode="General">
                  <c:v>19.470700000000001</c:v>
                </c:pt>
                <c:pt idx="28932" formatCode="General">
                  <c:v>19.471399999999999</c:v>
                </c:pt>
                <c:pt idx="28933" formatCode="General">
                  <c:v>19.472100000000001</c:v>
                </c:pt>
                <c:pt idx="28934" formatCode="General">
                  <c:v>19.4727</c:v>
                </c:pt>
                <c:pt idx="28935" formatCode="General">
                  <c:v>19.473400000000002</c:v>
                </c:pt>
                <c:pt idx="28936" formatCode="General">
                  <c:v>19.4741</c:v>
                </c:pt>
                <c:pt idx="28937" formatCode="General">
                  <c:v>19.474699999999999</c:v>
                </c:pt>
                <c:pt idx="28938" formatCode="General">
                  <c:v>19.4754</c:v>
                </c:pt>
                <c:pt idx="28939" formatCode="General">
                  <c:v>19.476099999999999</c:v>
                </c:pt>
                <c:pt idx="28940" formatCode="General">
                  <c:v>19.476800000000001</c:v>
                </c:pt>
                <c:pt idx="28941" formatCode="General">
                  <c:v>19.477399999999999</c:v>
                </c:pt>
                <c:pt idx="28942" formatCode="General">
                  <c:v>19.478100000000001</c:v>
                </c:pt>
                <c:pt idx="28943" formatCode="General">
                  <c:v>19.4788</c:v>
                </c:pt>
                <c:pt idx="28944" formatCode="General">
                  <c:v>19.479500000000002</c:v>
                </c:pt>
                <c:pt idx="28945" formatCode="General">
                  <c:v>19.4801</c:v>
                </c:pt>
                <c:pt idx="28946" formatCode="General">
                  <c:v>19.480799999999999</c:v>
                </c:pt>
                <c:pt idx="28947" formatCode="General">
                  <c:v>19.4815</c:v>
                </c:pt>
                <c:pt idx="28948" formatCode="General">
                  <c:v>19.482199999999999</c:v>
                </c:pt>
                <c:pt idx="28949" formatCode="General">
                  <c:v>19.482800000000001</c:v>
                </c:pt>
                <c:pt idx="28950" formatCode="General">
                  <c:v>19.483499999999999</c:v>
                </c:pt>
                <c:pt idx="28951" formatCode="General">
                  <c:v>19.484200000000001</c:v>
                </c:pt>
                <c:pt idx="28952" formatCode="General">
                  <c:v>19.4848</c:v>
                </c:pt>
                <c:pt idx="28953" formatCode="General">
                  <c:v>19.485499999999998</c:v>
                </c:pt>
                <c:pt idx="28954" formatCode="General">
                  <c:v>19.4862</c:v>
                </c:pt>
                <c:pt idx="28955" formatCode="General">
                  <c:v>19.486899999999999</c:v>
                </c:pt>
                <c:pt idx="28956" formatCode="General">
                  <c:v>19.487500000000001</c:v>
                </c:pt>
                <c:pt idx="28957" formatCode="General">
                  <c:v>19.488199999999999</c:v>
                </c:pt>
                <c:pt idx="28958" formatCode="General">
                  <c:v>19.488900000000001</c:v>
                </c:pt>
                <c:pt idx="28959" formatCode="General">
                  <c:v>19.489599999999999</c:v>
                </c:pt>
                <c:pt idx="28960" formatCode="General">
                  <c:v>19.490200000000002</c:v>
                </c:pt>
                <c:pt idx="28961" formatCode="General">
                  <c:v>19.4909</c:v>
                </c:pt>
                <c:pt idx="28962" formatCode="General">
                  <c:v>19.491599999999998</c:v>
                </c:pt>
                <c:pt idx="28963" formatCode="General">
                  <c:v>19.4922</c:v>
                </c:pt>
                <c:pt idx="28964" formatCode="General">
                  <c:v>19.492899999999999</c:v>
                </c:pt>
                <c:pt idx="28965" formatCode="General">
                  <c:v>19.493600000000001</c:v>
                </c:pt>
                <c:pt idx="28966" formatCode="General">
                  <c:v>19.494299999999999</c:v>
                </c:pt>
                <c:pt idx="28967" formatCode="General">
                  <c:v>19.494900000000001</c:v>
                </c:pt>
                <c:pt idx="28968" formatCode="General">
                  <c:v>19.4956</c:v>
                </c:pt>
                <c:pt idx="28969" formatCode="General">
                  <c:v>19.496300000000002</c:v>
                </c:pt>
                <c:pt idx="28970" formatCode="General">
                  <c:v>19.497</c:v>
                </c:pt>
                <c:pt idx="28971" formatCode="General">
                  <c:v>19.497599999999998</c:v>
                </c:pt>
                <c:pt idx="28972" formatCode="General">
                  <c:v>19.4983</c:v>
                </c:pt>
                <c:pt idx="28973" formatCode="General">
                  <c:v>19.498999999999999</c:v>
                </c:pt>
                <c:pt idx="28974" formatCode="General">
                  <c:v>19.499700000000001</c:v>
                </c:pt>
                <c:pt idx="28975" formatCode="General">
                  <c:v>19.500299999999999</c:v>
                </c:pt>
                <c:pt idx="28976" formatCode="General">
                  <c:v>19.501000000000001</c:v>
                </c:pt>
                <c:pt idx="28977" formatCode="General">
                  <c:v>19.5017</c:v>
                </c:pt>
                <c:pt idx="28978" formatCode="General">
                  <c:v>19.502300000000002</c:v>
                </c:pt>
                <c:pt idx="28979" formatCode="General">
                  <c:v>19.503</c:v>
                </c:pt>
                <c:pt idx="28980" formatCode="General">
                  <c:v>19.503699999999998</c:v>
                </c:pt>
                <c:pt idx="28981" formatCode="General">
                  <c:v>19.5044</c:v>
                </c:pt>
                <c:pt idx="28982" formatCode="General">
                  <c:v>19.504999999999999</c:v>
                </c:pt>
                <c:pt idx="28983" formatCode="General">
                  <c:v>19.505700000000001</c:v>
                </c:pt>
                <c:pt idx="28984" formatCode="General">
                  <c:v>19.506399999999999</c:v>
                </c:pt>
                <c:pt idx="28985" formatCode="General">
                  <c:v>19.507100000000001</c:v>
                </c:pt>
                <c:pt idx="28986" formatCode="General">
                  <c:v>19.5077</c:v>
                </c:pt>
                <c:pt idx="28987" formatCode="General">
                  <c:v>19.508400000000002</c:v>
                </c:pt>
                <c:pt idx="28988" formatCode="General">
                  <c:v>19.5091</c:v>
                </c:pt>
                <c:pt idx="28989" formatCode="General">
                  <c:v>19.509699999999999</c:v>
                </c:pt>
                <c:pt idx="28990" formatCode="General">
                  <c:v>19.510400000000001</c:v>
                </c:pt>
                <c:pt idx="28991" formatCode="General">
                  <c:v>19.511099999999999</c:v>
                </c:pt>
                <c:pt idx="28992" formatCode="General">
                  <c:v>19.511800000000001</c:v>
                </c:pt>
                <c:pt idx="28993" formatCode="General">
                  <c:v>19.5124</c:v>
                </c:pt>
                <c:pt idx="28994" formatCode="General">
                  <c:v>19.513100000000001</c:v>
                </c:pt>
                <c:pt idx="28995" formatCode="General">
                  <c:v>19.5138</c:v>
                </c:pt>
                <c:pt idx="28996" formatCode="General">
                  <c:v>19.514500000000002</c:v>
                </c:pt>
                <c:pt idx="28997" formatCode="General">
                  <c:v>19.5151</c:v>
                </c:pt>
                <c:pt idx="28998" formatCode="General">
                  <c:v>19.515799999999999</c:v>
                </c:pt>
                <c:pt idx="28999" formatCode="General">
                  <c:v>19.516500000000001</c:v>
                </c:pt>
                <c:pt idx="29000" formatCode="General">
                  <c:v>19.517099999999999</c:v>
                </c:pt>
                <c:pt idx="29001" formatCode="General">
                  <c:v>19.517800000000001</c:v>
                </c:pt>
                <c:pt idx="29002" formatCode="General">
                  <c:v>19.5185</c:v>
                </c:pt>
                <c:pt idx="29003" formatCode="General">
                  <c:v>19.519200000000001</c:v>
                </c:pt>
                <c:pt idx="29004" formatCode="General">
                  <c:v>19.5198</c:v>
                </c:pt>
                <c:pt idx="29005" formatCode="General">
                  <c:v>19.520499999999998</c:v>
                </c:pt>
                <c:pt idx="29006" formatCode="General">
                  <c:v>19.5212</c:v>
                </c:pt>
                <c:pt idx="29007" formatCode="General">
                  <c:v>19.521899999999999</c:v>
                </c:pt>
                <c:pt idx="29008" formatCode="General">
                  <c:v>19.522500000000001</c:v>
                </c:pt>
                <c:pt idx="29009" formatCode="General">
                  <c:v>19.523199999999999</c:v>
                </c:pt>
                <c:pt idx="29010" formatCode="General">
                  <c:v>19.523900000000001</c:v>
                </c:pt>
                <c:pt idx="29011" formatCode="General">
                  <c:v>19.5246</c:v>
                </c:pt>
                <c:pt idx="29012" formatCode="General">
                  <c:v>19.525200000000002</c:v>
                </c:pt>
                <c:pt idx="29013" formatCode="General">
                  <c:v>19.5259</c:v>
                </c:pt>
                <c:pt idx="29014" formatCode="General">
                  <c:v>19.526599999999998</c:v>
                </c:pt>
                <c:pt idx="29015" formatCode="General">
                  <c:v>19.527200000000001</c:v>
                </c:pt>
                <c:pt idx="29016" formatCode="General">
                  <c:v>19.527899999999999</c:v>
                </c:pt>
                <c:pt idx="29017" formatCode="General">
                  <c:v>19.528600000000001</c:v>
                </c:pt>
                <c:pt idx="29018" formatCode="General">
                  <c:v>19.529299999999999</c:v>
                </c:pt>
                <c:pt idx="29019" formatCode="General">
                  <c:v>19.529900000000001</c:v>
                </c:pt>
                <c:pt idx="29020" formatCode="General">
                  <c:v>19.5306</c:v>
                </c:pt>
                <c:pt idx="29021" formatCode="General">
                  <c:v>19.531300000000002</c:v>
                </c:pt>
                <c:pt idx="29022" formatCode="General">
                  <c:v>19.532</c:v>
                </c:pt>
                <c:pt idx="29023" formatCode="General">
                  <c:v>19.532599999999999</c:v>
                </c:pt>
                <c:pt idx="29024" formatCode="General">
                  <c:v>19.533300000000001</c:v>
                </c:pt>
                <c:pt idx="29025" formatCode="General">
                  <c:v>19.533999999999999</c:v>
                </c:pt>
                <c:pt idx="29026" formatCode="General">
                  <c:v>19.534600000000001</c:v>
                </c:pt>
                <c:pt idx="29027" formatCode="General">
                  <c:v>19.535299999999999</c:v>
                </c:pt>
                <c:pt idx="29028" formatCode="General">
                  <c:v>19.536000000000001</c:v>
                </c:pt>
                <c:pt idx="29029" formatCode="General">
                  <c:v>19.5367</c:v>
                </c:pt>
                <c:pt idx="29030" formatCode="General">
                  <c:v>19.537299999999998</c:v>
                </c:pt>
                <c:pt idx="29031" formatCode="General">
                  <c:v>19.538</c:v>
                </c:pt>
                <c:pt idx="29032" formatCode="General">
                  <c:v>19.538699999999999</c:v>
                </c:pt>
                <c:pt idx="29033" formatCode="General">
                  <c:v>19.539400000000001</c:v>
                </c:pt>
                <c:pt idx="29034" formatCode="General">
                  <c:v>19.54</c:v>
                </c:pt>
                <c:pt idx="29035" formatCode="General">
                  <c:v>19.540700000000001</c:v>
                </c:pt>
                <c:pt idx="29036" formatCode="General">
                  <c:v>19.541399999999999</c:v>
                </c:pt>
                <c:pt idx="29037" formatCode="General">
                  <c:v>19.542100000000001</c:v>
                </c:pt>
                <c:pt idx="29038" formatCode="General">
                  <c:v>19.5427</c:v>
                </c:pt>
                <c:pt idx="29039" formatCode="General">
                  <c:v>19.543399999999998</c:v>
                </c:pt>
                <c:pt idx="29040" formatCode="General">
                  <c:v>19.5441</c:v>
                </c:pt>
                <c:pt idx="29041" formatCode="General">
                  <c:v>19.544699999999999</c:v>
                </c:pt>
                <c:pt idx="29042" formatCode="General">
                  <c:v>19.545400000000001</c:v>
                </c:pt>
                <c:pt idx="29043" formatCode="General">
                  <c:v>19.546099999999999</c:v>
                </c:pt>
                <c:pt idx="29044" formatCode="General">
                  <c:v>19.546800000000001</c:v>
                </c:pt>
                <c:pt idx="29045" formatCode="General">
                  <c:v>19.5474</c:v>
                </c:pt>
                <c:pt idx="29046" formatCode="General">
                  <c:v>19.548100000000002</c:v>
                </c:pt>
                <c:pt idx="29047" formatCode="General">
                  <c:v>19.5488</c:v>
                </c:pt>
                <c:pt idx="29048" formatCode="General">
                  <c:v>19.549499999999998</c:v>
                </c:pt>
                <c:pt idx="29049" formatCode="General">
                  <c:v>19.5501</c:v>
                </c:pt>
                <c:pt idx="29050" formatCode="General">
                  <c:v>19.550799999999999</c:v>
                </c:pt>
                <c:pt idx="29051" formatCode="General">
                  <c:v>19.551500000000001</c:v>
                </c:pt>
                <c:pt idx="29052" formatCode="General">
                  <c:v>19.552099999999999</c:v>
                </c:pt>
                <c:pt idx="29053" formatCode="General">
                  <c:v>19.552800000000001</c:v>
                </c:pt>
                <c:pt idx="29054" formatCode="General">
                  <c:v>19.5535</c:v>
                </c:pt>
                <c:pt idx="29055" formatCode="General">
                  <c:v>19.554200000000002</c:v>
                </c:pt>
                <c:pt idx="29056" formatCode="General">
                  <c:v>19.5548</c:v>
                </c:pt>
                <c:pt idx="29057" formatCode="General">
                  <c:v>19.555499999999999</c:v>
                </c:pt>
                <c:pt idx="29058" formatCode="General">
                  <c:v>19.5562</c:v>
                </c:pt>
                <c:pt idx="29059" formatCode="General">
                  <c:v>19.556899999999999</c:v>
                </c:pt>
                <c:pt idx="29060" formatCode="General">
                  <c:v>19.557500000000001</c:v>
                </c:pt>
                <c:pt idx="29061" formatCode="General">
                  <c:v>19.558199999999999</c:v>
                </c:pt>
                <c:pt idx="29062" formatCode="General">
                  <c:v>19.558900000000001</c:v>
                </c:pt>
                <c:pt idx="29063" formatCode="General">
                  <c:v>19.5595</c:v>
                </c:pt>
                <c:pt idx="29064" formatCode="General">
                  <c:v>19.560199999999998</c:v>
                </c:pt>
                <c:pt idx="29065" formatCode="General">
                  <c:v>19.5609</c:v>
                </c:pt>
                <c:pt idx="29066" formatCode="General">
                  <c:v>19.561599999999999</c:v>
                </c:pt>
                <c:pt idx="29067" formatCode="General">
                  <c:v>19.562200000000001</c:v>
                </c:pt>
                <c:pt idx="29068" formatCode="General">
                  <c:v>19.562899999999999</c:v>
                </c:pt>
                <c:pt idx="29069" formatCode="General">
                  <c:v>19.563600000000001</c:v>
                </c:pt>
                <c:pt idx="29070" formatCode="General">
                  <c:v>19.564299999999999</c:v>
                </c:pt>
                <c:pt idx="29071" formatCode="General">
                  <c:v>19.564900000000002</c:v>
                </c:pt>
                <c:pt idx="29072" formatCode="General">
                  <c:v>19.5656</c:v>
                </c:pt>
                <c:pt idx="29073" formatCode="General">
                  <c:v>19.566299999999998</c:v>
                </c:pt>
                <c:pt idx="29074" formatCode="General">
                  <c:v>19.567</c:v>
                </c:pt>
                <c:pt idx="29075" formatCode="General">
                  <c:v>19.567599999999999</c:v>
                </c:pt>
                <c:pt idx="29076" formatCode="General">
                  <c:v>19.568300000000001</c:v>
                </c:pt>
                <c:pt idx="29077" formatCode="General">
                  <c:v>19.568999999999999</c:v>
                </c:pt>
                <c:pt idx="29078" formatCode="General">
                  <c:v>19.569600000000001</c:v>
                </c:pt>
                <c:pt idx="29079" formatCode="General">
                  <c:v>19.5703</c:v>
                </c:pt>
                <c:pt idx="29080" formatCode="General">
                  <c:v>19.571000000000002</c:v>
                </c:pt>
                <c:pt idx="29081" formatCode="General">
                  <c:v>19.5717</c:v>
                </c:pt>
                <c:pt idx="29082" formatCode="General">
                  <c:v>19.572299999999998</c:v>
                </c:pt>
                <c:pt idx="29083" formatCode="General">
                  <c:v>19.573</c:v>
                </c:pt>
                <c:pt idx="29084" formatCode="General">
                  <c:v>19.573699999999999</c:v>
                </c:pt>
                <c:pt idx="29085" formatCode="General">
                  <c:v>19.574400000000001</c:v>
                </c:pt>
                <c:pt idx="29086" formatCode="General">
                  <c:v>19.574999999999999</c:v>
                </c:pt>
                <c:pt idx="29087" formatCode="General">
                  <c:v>19.575700000000001</c:v>
                </c:pt>
                <c:pt idx="29088" formatCode="General">
                  <c:v>19.5764</c:v>
                </c:pt>
                <c:pt idx="29089" formatCode="General">
                  <c:v>19.577000000000002</c:v>
                </c:pt>
                <c:pt idx="29090" formatCode="General">
                  <c:v>19.5777</c:v>
                </c:pt>
                <c:pt idx="29091" formatCode="General">
                  <c:v>19.578399999999998</c:v>
                </c:pt>
                <c:pt idx="29092" formatCode="General">
                  <c:v>19.5791</c:v>
                </c:pt>
                <c:pt idx="29093" formatCode="General">
                  <c:v>19.579699999999999</c:v>
                </c:pt>
                <c:pt idx="29094" formatCode="General">
                  <c:v>19.580400000000001</c:v>
                </c:pt>
                <c:pt idx="29095" formatCode="General">
                  <c:v>19.581099999999999</c:v>
                </c:pt>
                <c:pt idx="29096" formatCode="General">
                  <c:v>19.581800000000001</c:v>
                </c:pt>
                <c:pt idx="29097" formatCode="General">
                  <c:v>19.5824</c:v>
                </c:pt>
                <c:pt idx="29098" formatCode="General">
                  <c:v>19.583100000000002</c:v>
                </c:pt>
                <c:pt idx="29099" formatCode="General">
                  <c:v>19.5838</c:v>
                </c:pt>
                <c:pt idx="29100" formatCode="General">
                  <c:v>19.584399999999999</c:v>
                </c:pt>
                <c:pt idx="29101" formatCode="General">
                  <c:v>19.585100000000001</c:v>
                </c:pt>
                <c:pt idx="29102" formatCode="General">
                  <c:v>19.585799999999999</c:v>
                </c:pt>
                <c:pt idx="29103" formatCode="General">
                  <c:v>19.586500000000001</c:v>
                </c:pt>
                <c:pt idx="29104" formatCode="General">
                  <c:v>19.5871</c:v>
                </c:pt>
                <c:pt idx="29105" formatCode="General">
                  <c:v>19.587800000000001</c:v>
                </c:pt>
                <c:pt idx="29106" formatCode="General">
                  <c:v>19.5885</c:v>
                </c:pt>
                <c:pt idx="29107" formatCode="General">
                  <c:v>19.589200000000002</c:v>
                </c:pt>
                <c:pt idx="29108" formatCode="General">
                  <c:v>19.5898</c:v>
                </c:pt>
                <c:pt idx="29109" formatCode="General">
                  <c:v>19.590499999999999</c:v>
                </c:pt>
                <c:pt idx="29110" formatCode="General">
                  <c:v>19.591200000000001</c:v>
                </c:pt>
                <c:pt idx="29111" formatCode="General">
                  <c:v>19.591899999999999</c:v>
                </c:pt>
                <c:pt idx="29112" formatCode="General">
                  <c:v>19.592500000000001</c:v>
                </c:pt>
                <c:pt idx="29113" formatCode="General">
                  <c:v>19.5932</c:v>
                </c:pt>
                <c:pt idx="29114" formatCode="General">
                  <c:v>19.593900000000001</c:v>
                </c:pt>
                <c:pt idx="29115" formatCode="General">
                  <c:v>19.5945</c:v>
                </c:pt>
                <c:pt idx="29116" formatCode="General">
                  <c:v>19.595199999999998</c:v>
                </c:pt>
                <c:pt idx="29117" formatCode="General">
                  <c:v>19.5959</c:v>
                </c:pt>
                <c:pt idx="29118" formatCode="General">
                  <c:v>19.596599999999999</c:v>
                </c:pt>
                <c:pt idx="29119" formatCode="General">
                  <c:v>19.597200000000001</c:v>
                </c:pt>
                <c:pt idx="29120" formatCode="General">
                  <c:v>19.597899999999999</c:v>
                </c:pt>
                <c:pt idx="29121" formatCode="General">
                  <c:v>19.598600000000001</c:v>
                </c:pt>
                <c:pt idx="29122" formatCode="General">
                  <c:v>19.599299999999999</c:v>
                </c:pt>
                <c:pt idx="29123" formatCode="General">
                  <c:v>19.599900000000002</c:v>
                </c:pt>
                <c:pt idx="29124" formatCode="General">
                  <c:v>19.6006</c:v>
                </c:pt>
                <c:pt idx="29125" formatCode="General">
                  <c:v>19.601299999999998</c:v>
                </c:pt>
                <c:pt idx="29126" formatCode="General">
                  <c:v>19.601900000000001</c:v>
                </c:pt>
                <c:pt idx="29127" formatCode="General">
                  <c:v>19.602599999999999</c:v>
                </c:pt>
                <c:pt idx="29128" formatCode="General">
                  <c:v>19.603300000000001</c:v>
                </c:pt>
                <c:pt idx="29129" formatCode="General">
                  <c:v>19.603999999999999</c:v>
                </c:pt>
                <c:pt idx="29130" formatCode="General">
                  <c:v>19.604600000000001</c:v>
                </c:pt>
                <c:pt idx="29131" formatCode="General">
                  <c:v>19.6053</c:v>
                </c:pt>
                <c:pt idx="29132" formatCode="General">
                  <c:v>19.606000000000002</c:v>
                </c:pt>
                <c:pt idx="29133" formatCode="General">
                  <c:v>19.6067</c:v>
                </c:pt>
                <c:pt idx="29134" formatCode="General">
                  <c:v>19.607299999999999</c:v>
                </c:pt>
                <c:pt idx="29135" formatCode="General">
                  <c:v>19.608000000000001</c:v>
                </c:pt>
                <c:pt idx="29136" formatCode="General">
                  <c:v>19.608699999999999</c:v>
                </c:pt>
                <c:pt idx="29137" formatCode="General">
                  <c:v>19.609400000000001</c:v>
                </c:pt>
                <c:pt idx="29138" formatCode="General">
                  <c:v>19.61</c:v>
                </c:pt>
                <c:pt idx="29139" formatCode="General">
                  <c:v>19.610700000000001</c:v>
                </c:pt>
                <c:pt idx="29140" formatCode="General">
                  <c:v>19.6114</c:v>
                </c:pt>
                <c:pt idx="29141" formatCode="General">
                  <c:v>19.611999999999998</c:v>
                </c:pt>
                <c:pt idx="29142" formatCode="General">
                  <c:v>19.6127</c:v>
                </c:pt>
                <c:pt idx="29143" formatCode="General">
                  <c:v>19.613399999999999</c:v>
                </c:pt>
                <c:pt idx="29144" formatCode="General">
                  <c:v>19.614100000000001</c:v>
                </c:pt>
                <c:pt idx="29145" formatCode="General">
                  <c:v>19.614699999999999</c:v>
                </c:pt>
                <c:pt idx="29146" formatCode="General">
                  <c:v>19.615400000000001</c:v>
                </c:pt>
                <c:pt idx="29147" formatCode="General">
                  <c:v>19.616099999999999</c:v>
                </c:pt>
                <c:pt idx="29148" formatCode="General">
                  <c:v>19.616800000000001</c:v>
                </c:pt>
                <c:pt idx="29149" formatCode="General">
                  <c:v>19.6174</c:v>
                </c:pt>
                <c:pt idx="29150" formatCode="General">
                  <c:v>19.618099999999998</c:v>
                </c:pt>
                <c:pt idx="29151" formatCode="General">
                  <c:v>19.6188</c:v>
                </c:pt>
                <c:pt idx="29152" formatCode="General">
                  <c:v>19.619399999999999</c:v>
                </c:pt>
                <c:pt idx="29153" formatCode="General">
                  <c:v>19.620100000000001</c:v>
                </c:pt>
                <c:pt idx="29154" formatCode="General">
                  <c:v>19.620799999999999</c:v>
                </c:pt>
                <c:pt idx="29155" formatCode="General">
                  <c:v>19.621500000000001</c:v>
                </c:pt>
                <c:pt idx="29156" formatCode="General">
                  <c:v>19.6221</c:v>
                </c:pt>
                <c:pt idx="29157" formatCode="General">
                  <c:v>19.622800000000002</c:v>
                </c:pt>
                <c:pt idx="29158" formatCode="General">
                  <c:v>19.6235</c:v>
                </c:pt>
                <c:pt idx="29159" formatCode="General">
                  <c:v>19.624199999999998</c:v>
                </c:pt>
                <c:pt idx="29160" formatCode="General">
                  <c:v>19.6248</c:v>
                </c:pt>
                <c:pt idx="29161" formatCode="General">
                  <c:v>19.625499999999999</c:v>
                </c:pt>
                <c:pt idx="29162" formatCode="General">
                  <c:v>19.626200000000001</c:v>
                </c:pt>
                <c:pt idx="29163" formatCode="General">
                  <c:v>19.626799999999999</c:v>
                </c:pt>
                <c:pt idx="29164" formatCode="General">
                  <c:v>19.627500000000001</c:v>
                </c:pt>
                <c:pt idx="29165" formatCode="General">
                  <c:v>19.6282</c:v>
                </c:pt>
                <c:pt idx="29166" formatCode="General">
                  <c:v>19.628900000000002</c:v>
                </c:pt>
                <c:pt idx="29167" formatCode="General">
                  <c:v>19.6295</c:v>
                </c:pt>
                <c:pt idx="29168" formatCode="General">
                  <c:v>19.630199999999999</c:v>
                </c:pt>
                <c:pt idx="29169" formatCode="General">
                  <c:v>19.6309</c:v>
                </c:pt>
                <c:pt idx="29170" formatCode="General">
                  <c:v>19.631599999999999</c:v>
                </c:pt>
                <c:pt idx="29171" formatCode="General">
                  <c:v>19.632200000000001</c:v>
                </c:pt>
                <c:pt idx="29172" formatCode="General">
                  <c:v>19.632899999999999</c:v>
                </c:pt>
                <c:pt idx="29173" formatCode="General">
                  <c:v>19.633600000000001</c:v>
                </c:pt>
                <c:pt idx="29174" formatCode="General">
                  <c:v>19.6343</c:v>
                </c:pt>
                <c:pt idx="29175" formatCode="General">
                  <c:v>19.634899999999998</c:v>
                </c:pt>
                <c:pt idx="29176" formatCode="General">
                  <c:v>19.6356</c:v>
                </c:pt>
                <c:pt idx="29177" formatCode="General">
                  <c:v>19.636299999999999</c:v>
                </c:pt>
                <c:pt idx="29178" formatCode="General">
                  <c:v>19.636900000000001</c:v>
                </c:pt>
                <c:pt idx="29179" formatCode="General">
                  <c:v>19.637599999999999</c:v>
                </c:pt>
                <c:pt idx="29180" formatCode="General">
                  <c:v>19.638300000000001</c:v>
                </c:pt>
                <c:pt idx="29181" formatCode="General">
                  <c:v>19.638999999999999</c:v>
                </c:pt>
                <c:pt idx="29182" formatCode="General">
                  <c:v>19.639600000000002</c:v>
                </c:pt>
                <c:pt idx="29183" formatCode="General">
                  <c:v>19.6403</c:v>
                </c:pt>
                <c:pt idx="29184" formatCode="General">
                  <c:v>19.640999999999998</c:v>
                </c:pt>
                <c:pt idx="29185" formatCode="General">
                  <c:v>19.6417</c:v>
                </c:pt>
                <c:pt idx="29186" formatCode="General">
                  <c:v>19.642299999999999</c:v>
                </c:pt>
                <c:pt idx="29187" formatCode="General">
                  <c:v>19.643000000000001</c:v>
                </c:pt>
                <c:pt idx="29188" formatCode="General">
                  <c:v>19.643699999999999</c:v>
                </c:pt>
                <c:pt idx="29189" formatCode="General">
                  <c:v>19.644300000000001</c:v>
                </c:pt>
                <c:pt idx="29190" formatCode="General">
                  <c:v>19.645</c:v>
                </c:pt>
                <c:pt idx="29191" formatCode="General">
                  <c:v>19.645700000000001</c:v>
                </c:pt>
                <c:pt idx="29192" formatCode="General">
                  <c:v>19.6464</c:v>
                </c:pt>
                <c:pt idx="29193" formatCode="General">
                  <c:v>19.646999999999998</c:v>
                </c:pt>
                <c:pt idx="29194" formatCode="General">
                  <c:v>19.6477</c:v>
                </c:pt>
                <c:pt idx="29195" formatCode="General">
                  <c:v>19.648399999999999</c:v>
                </c:pt>
                <c:pt idx="29196" formatCode="General">
                  <c:v>19.649100000000001</c:v>
                </c:pt>
                <c:pt idx="29197" formatCode="General">
                  <c:v>19.649699999999999</c:v>
                </c:pt>
                <c:pt idx="29198" formatCode="General">
                  <c:v>19.650400000000001</c:v>
                </c:pt>
                <c:pt idx="29199" formatCode="General">
                  <c:v>19.6511</c:v>
                </c:pt>
                <c:pt idx="29200" formatCode="General">
                  <c:v>19.651800000000001</c:v>
                </c:pt>
                <c:pt idx="29201" formatCode="General">
                  <c:v>19.6524</c:v>
                </c:pt>
                <c:pt idx="29202" formatCode="General">
                  <c:v>19.653099999999998</c:v>
                </c:pt>
                <c:pt idx="29203" formatCode="General">
                  <c:v>19.6538</c:v>
                </c:pt>
                <c:pt idx="29204" formatCode="General">
                  <c:v>19.654399999999999</c:v>
                </c:pt>
                <c:pt idx="29205" formatCode="General">
                  <c:v>19.655100000000001</c:v>
                </c:pt>
                <c:pt idx="29206" formatCode="General">
                  <c:v>19.655799999999999</c:v>
                </c:pt>
                <c:pt idx="29207" formatCode="General">
                  <c:v>19.656500000000001</c:v>
                </c:pt>
                <c:pt idx="29208" formatCode="General">
                  <c:v>19.6571</c:v>
                </c:pt>
                <c:pt idx="29209" formatCode="General">
                  <c:v>19.657800000000002</c:v>
                </c:pt>
                <c:pt idx="29210" formatCode="General">
                  <c:v>19.6585</c:v>
                </c:pt>
                <c:pt idx="29211" formatCode="General">
                  <c:v>19.659199999999998</c:v>
                </c:pt>
                <c:pt idx="29212" formatCode="General">
                  <c:v>19.659800000000001</c:v>
                </c:pt>
                <c:pt idx="29213" formatCode="General">
                  <c:v>19.660499999999999</c:v>
                </c:pt>
                <c:pt idx="29214" formatCode="General">
                  <c:v>19.661200000000001</c:v>
                </c:pt>
                <c:pt idx="29215" formatCode="General">
                  <c:v>19.661799999999999</c:v>
                </c:pt>
                <c:pt idx="29216" formatCode="General">
                  <c:v>19.662500000000001</c:v>
                </c:pt>
                <c:pt idx="29217" formatCode="General">
                  <c:v>19.6632</c:v>
                </c:pt>
                <c:pt idx="29218" formatCode="General">
                  <c:v>19.663900000000002</c:v>
                </c:pt>
                <c:pt idx="29219" formatCode="General">
                  <c:v>19.6645</c:v>
                </c:pt>
                <c:pt idx="29220" formatCode="General">
                  <c:v>19.665199999999999</c:v>
                </c:pt>
                <c:pt idx="29221" formatCode="General">
                  <c:v>19.665900000000001</c:v>
                </c:pt>
                <c:pt idx="29222" formatCode="General">
                  <c:v>19.666599999999999</c:v>
                </c:pt>
                <c:pt idx="29223" formatCode="General">
                  <c:v>19.667200000000001</c:v>
                </c:pt>
                <c:pt idx="29224" formatCode="General">
                  <c:v>19.667899999999999</c:v>
                </c:pt>
                <c:pt idx="29225" formatCode="General">
                  <c:v>19.668600000000001</c:v>
                </c:pt>
                <c:pt idx="29226" formatCode="General">
                  <c:v>19.6692</c:v>
                </c:pt>
                <c:pt idx="29227" formatCode="General">
                  <c:v>19.669899999999998</c:v>
                </c:pt>
                <c:pt idx="29228" formatCode="General">
                  <c:v>19.6706</c:v>
                </c:pt>
                <c:pt idx="29229" formatCode="General">
                  <c:v>19.671299999999999</c:v>
                </c:pt>
                <c:pt idx="29230" formatCode="General">
                  <c:v>19.671900000000001</c:v>
                </c:pt>
                <c:pt idx="29231" formatCode="General">
                  <c:v>19.672599999999999</c:v>
                </c:pt>
                <c:pt idx="29232" formatCode="General">
                  <c:v>19.673300000000001</c:v>
                </c:pt>
                <c:pt idx="29233" formatCode="General">
                  <c:v>19.673999999999999</c:v>
                </c:pt>
                <c:pt idx="29234" formatCode="General">
                  <c:v>19.674600000000002</c:v>
                </c:pt>
                <c:pt idx="29235" formatCode="General">
                  <c:v>19.6753</c:v>
                </c:pt>
                <c:pt idx="29236" formatCode="General">
                  <c:v>19.675999999999998</c:v>
                </c:pt>
                <c:pt idx="29237" formatCode="General">
                  <c:v>19.6767</c:v>
                </c:pt>
                <c:pt idx="29238" formatCode="General">
                  <c:v>19.677299999999999</c:v>
                </c:pt>
                <c:pt idx="29239" formatCode="General">
                  <c:v>19.678000000000001</c:v>
                </c:pt>
                <c:pt idx="29240" formatCode="General">
                  <c:v>19.678699999999999</c:v>
                </c:pt>
                <c:pt idx="29241" formatCode="General">
                  <c:v>19.679300000000001</c:v>
                </c:pt>
                <c:pt idx="29242" formatCode="General">
                  <c:v>19.68</c:v>
                </c:pt>
                <c:pt idx="29243" formatCode="General">
                  <c:v>19.680700000000002</c:v>
                </c:pt>
                <c:pt idx="29244" formatCode="General">
                  <c:v>19.6814</c:v>
                </c:pt>
                <c:pt idx="29245" formatCode="General">
                  <c:v>19.681999999999999</c:v>
                </c:pt>
                <c:pt idx="29246" formatCode="General">
                  <c:v>19.682700000000001</c:v>
                </c:pt>
                <c:pt idx="29247" formatCode="General">
                  <c:v>19.683399999999999</c:v>
                </c:pt>
                <c:pt idx="29248" formatCode="General">
                  <c:v>19.684100000000001</c:v>
                </c:pt>
                <c:pt idx="29249" formatCode="General">
                  <c:v>19.684699999999999</c:v>
                </c:pt>
                <c:pt idx="29250" formatCode="General">
                  <c:v>19.685400000000001</c:v>
                </c:pt>
                <c:pt idx="29251" formatCode="General">
                  <c:v>19.6861</c:v>
                </c:pt>
                <c:pt idx="29252" formatCode="General">
                  <c:v>19.686699999999998</c:v>
                </c:pt>
                <c:pt idx="29253" formatCode="General">
                  <c:v>19.6874</c:v>
                </c:pt>
                <c:pt idx="29254" formatCode="General">
                  <c:v>19.688099999999999</c:v>
                </c:pt>
                <c:pt idx="29255" formatCode="General">
                  <c:v>19.688800000000001</c:v>
                </c:pt>
                <c:pt idx="29256" formatCode="General">
                  <c:v>19.689399999999999</c:v>
                </c:pt>
                <c:pt idx="29257" formatCode="General">
                  <c:v>19.690100000000001</c:v>
                </c:pt>
                <c:pt idx="29258" formatCode="General">
                  <c:v>19.690799999999999</c:v>
                </c:pt>
                <c:pt idx="29259" formatCode="General">
                  <c:v>19.691500000000001</c:v>
                </c:pt>
                <c:pt idx="29260" formatCode="General">
                  <c:v>19.6921</c:v>
                </c:pt>
                <c:pt idx="29261" formatCode="General">
                  <c:v>19.692799999999998</c:v>
                </c:pt>
                <c:pt idx="29262" formatCode="General">
                  <c:v>19.6935</c:v>
                </c:pt>
                <c:pt idx="29263" formatCode="General">
                  <c:v>19.694099999999999</c:v>
                </c:pt>
                <c:pt idx="29264" formatCode="General">
                  <c:v>19.694800000000001</c:v>
                </c:pt>
                <c:pt idx="29265" formatCode="General">
                  <c:v>19.695499999999999</c:v>
                </c:pt>
                <c:pt idx="29266" formatCode="General">
                  <c:v>19.696200000000001</c:v>
                </c:pt>
                <c:pt idx="29267" formatCode="General">
                  <c:v>19.6968</c:v>
                </c:pt>
                <c:pt idx="29268" formatCode="General">
                  <c:v>19.697500000000002</c:v>
                </c:pt>
                <c:pt idx="29269" formatCode="General">
                  <c:v>19.6982</c:v>
                </c:pt>
                <c:pt idx="29270" formatCode="General">
                  <c:v>19.698899999999998</c:v>
                </c:pt>
                <c:pt idx="29271" formatCode="General">
                  <c:v>19.6995</c:v>
                </c:pt>
                <c:pt idx="29272" formatCode="General">
                  <c:v>19.700199999999999</c:v>
                </c:pt>
                <c:pt idx="29273" formatCode="General">
                  <c:v>19.700900000000001</c:v>
                </c:pt>
                <c:pt idx="29274" formatCode="General">
                  <c:v>19.701599999999999</c:v>
                </c:pt>
                <c:pt idx="29275" formatCode="General">
                  <c:v>19.702200000000001</c:v>
                </c:pt>
                <c:pt idx="29276" formatCode="General">
                  <c:v>19.7029</c:v>
                </c:pt>
                <c:pt idx="29277" formatCode="General">
                  <c:v>19.703600000000002</c:v>
                </c:pt>
                <c:pt idx="29278" formatCode="General">
                  <c:v>19.7042</c:v>
                </c:pt>
                <c:pt idx="29279" formatCode="General">
                  <c:v>19.704899999999999</c:v>
                </c:pt>
                <c:pt idx="29280" formatCode="General">
                  <c:v>19.7056</c:v>
                </c:pt>
                <c:pt idx="29281" formatCode="General">
                  <c:v>19.706299999999999</c:v>
                </c:pt>
                <c:pt idx="29282" formatCode="General">
                  <c:v>19.706900000000001</c:v>
                </c:pt>
                <c:pt idx="29283" formatCode="General">
                  <c:v>19.707599999999999</c:v>
                </c:pt>
                <c:pt idx="29284" formatCode="General">
                  <c:v>19.708300000000001</c:v>
                </c:pt>
                <c:pt idx="29285" formatCode="General">
                  <c:v>19.709</c:v>
                </c:pt>
                <c:pt idx="29286" formatCode="General">
                  <c:v>19.709599999999998</c:v>
                </c:pt>
                <c:pt idx="29287" formatCode="General">
                  <c:v>19.7103</c:v>
                </c:pt>
                <c:pt idx="29288" formatCode="General">
                  <c:v>19.710999999999999</c:v>
                </c:pt>
                <c:pt idx="29289" formatCode="General">
                  <c:v>19.711600000000001</c:v>
                </c:pt>
                <c:pt idx="29290" formatCode="General">
                  <c:v>19.712299999999999</c:v>
                </c:pt>
                <c:pt idx="29291" formatCode="General">
                  <c:v>19.713000000000001</c:v>
                </c:pt>
                <c:pt idx="29292" formatCode="General">
                  <c:v>19.713699999999999</c:v>
                </c:pt>
                <c:pt idx="29293" formatCode="General">
                  <c:v>19.714300000000001</c:v>
                </c:pt>
                <c:pt idx="29294" formatCode="General">
                  <c:v>19.715</c:v>
                </c:pt>
                <c:pt idx="29295" formatCode="General">
                  <c:v>19.715699999999998</c:v>
                </c:pt>
                <c:pt idx="29296" formatCode="General">
                  <c:v>19.7164</c:v>
                </c:pt>
                <c:pt idx="29297" formatCode="General">
                  <c:v>19.716999999999999</c:v>
                </c:pt>
                <c:pt idx="29298" formatCode="General">
                  <c:v>19.717700000000001</c:v>
                </c:pt>
                <c:pt idx="29299" formatCode="General">
                  <c:v>19.718399999999999</c:v>
                </c:pt>
                <c:pt idx="29300" formatCode="General">
                  <c:v>19.719100000000001</c:v>
                </c:pt>
                <c:pt idx="29301" formatCode="General">
                  <c:v>19.7197</c:v>
                </c:pt>
                <c:pt idx="29302" formatCode="General">
                  <c:v>19.720400000000001</c:v>
                </c:pt>
                <c:pt idx="29303" formatCode="General">
                  <c:v>19.7211</c:v>
                </c:pt>
                <c:pt idx="29304" formatCode="General">
                  <c:v>19.721699999999998</c:v>
                </c:pt>
                <c:pt idx="29305" formatCode="General">
                  <c:v>19.7224</c:v>
                </c:pt>
                <c:pt idx="29306" formatCode="General">
                  <c:v>19.723099999999999</c:v>
                </c:pt>
                <c:pt idx="29307" formatCode="General">
                  <c:v>19.723800000000001</c:v>
                </c:pt>
                <c:pt idx="29308" formatCode="General">
                  <c:v>19.724399999999999</c:v>
                </c:pt>
                <c:pt idx="29309" formatCode="General">
                  <c:v>19.725100000000001</c:v>
                </c:pt>
                <c:pt idx="29310" formatCode="General">
                  <c:v>19.7258</c:v>
                </c:pt>
                <c:pt idx="29311" formatCode="General">
                  <c:v>19.726500000000001</c:v>
                </c:pt>
                <c:pt idx="29312" formatCode="General">
                  <c:v>19.7271</c:v>
                </c:pt>
                <c:pt idx="29313" formatCode="General">
                  <c:v>19.727799999999998</c:v>
                </c:pt>
                <c:pt idx="29314" formatCode="General">
                  <c:v>19.7285</c:v>
                </c:pt>
                <c:pt idx="29315" formatCode="General">
                  <c:v>19.729099999999999</c:v>
                </c:pt>
                <c:pt idx="29316" formatCode="General">
                  <c:v>19.729800000000001</c:v>
                </c:pt>
                <c:pt idx="29317" formatCode="General">
                  <c:v>19.730499999999999</c:v>
                </c:pt>
                <c:pt idx="29318" formatCode="General">
                  <c:v>19.731200000000001</c:v>
                </c:pt>
                <c:pt idx="29319" formatCode="General">
                  <c:v>19.7318</c:v>
                </c:pt>
                <c:pt idx="29320" formatCode="General">
                  <c:v>19.732500000000002</c:v>
                </c:pt>
                <c:pt idx="29321" formatCode="General">
                  <c:v>19.7332</c:v>
                </c:pt>
                <c:pt idx="29322" formatCode="General">
                  <c:v>19.733899999999998</c:v>
                </c:pt>
                <c:pt idx="29323" formatCode="General">
                  <c:v>19.734500000000001</c:v>
                </c:pt>
                <c:pt idx="29324" formatCode="General">
                  <c:v>19.735199999999999</c:v>
                </c:pt>
                <c:pt idx="29325" formatCode="General">
                  <c:v>19.735900000000001</c:v>
                </c:pt>
                <c:pt idx="29326" formatCode="General">
                  <c:v>19.736499999999999</c:v>
                </c:pt>
                <c:pt idx="29327" formatCode="General">
                  <c:v>19.737200000000001</c:v>
                </c:pt>
                <c:pt idx="29328" formatCode="General">
                  <c:v>19.7379</c:v>
                </c:pt>
                <c:pt idx="29329" formatCode="General">
                  <c:v>19.738600000000002</c:v>
                </c:pt>
                <c:pt idx="29330" formatCode="General">
                  <c:v>19.7392</c:v>
                </c:pt>
                <c:pt idx="29331" formatCode="General">
                  <c:v>19.739899999999999</c:v>
                </c:pt>
                <c:pt idx="29332" formatCode="General">
                  <c:v>19.740600000000001</c:v>
                </c:pt>
                <c:pt idx="29333" formatCode="General">
                  <c:v>19.741299999999999</c:v>
                </c:pt>
                <c:pt idx="29334" formatCode="General">
                  <c:v>19.741900000000001</c:v>
                </c:pt>
                <c:pt idx="29335" formatCode="General">
                  <c:v>19.742599999999999</c:v>
                </c:pt>
                <c:pt idx="29336" formatCode="General">
                  <c:v>19.743300000000001</c:v>
                </c:pt>
                <c:pt idx="29337" formatCode="General">
                  <c:v>19.744</c:v>
                </c:pt>
                <c:pt idx="29338" formatCode="General">
                  <c:v>19.744599999999998</c:v>
                </c:pt>
                <c:pt idx="29339" formatCode="General">
                  <c:v>19.7453</c:v>
                </c:pt>
                <c:pt idx="29340" formatCode="General">
                  <c:v>19.745999999999999</c:v>
                </c:pt>
                <c:pt idx="29341" formatCode="General">
                  <c:v>19.746600000000001</c:v>
                </c:pt>
                <c:pt idx="29342" formatCode="General">
                  <c:v>19.747299999999999</c:v>
                </c:pt>
                <c:pt idx="29343" formatCode="General">
                  <c:v>19.748000000000001</c:v>
                </c:pt>
                <c:pt idx="29344" formatCode="General">
                  <c:v>19.748699999999999</c:v>
                </c:pt>
                <c:pt idx="29345" formatCode="General">
                  <c:v>19.749300000000002</c:v>
                </c:pt>
                <c:pt idx="29346" formatCode="General">
                  <c:v>19.75</c:v>
                </c:pt>
                <c:pt idx="29347" formatCode="General">
                  <c:v>19.750699999999998</c:v>
                </c:pt>
                <c:pt idx="29348" formatCode="General">
                  <c:v>19.7514</c:v>
                </c:pt>
                <c:pt idx="29349" formatCode="General">
                  <c:v>19.751999999999999</c:v>
                </c:pt>
                <c:pt idx="29350" formatCode="General">
                  <c:v>19.752700000000001</c:v>
                </c:pt>
                <c:pt idx="29351" formatCode="General">
                  <c:v>19.753399999999999</c:v>
                </c:pt>
                <c:pt idx="29352" formatCode="General">
                  <c:v>19.754000000000001</c:v>
                </c:pt>
                <c:pt idx="29353" formatCode="General">
                  <c:v>19.7547</c:v>
                </c:pt>
                <c:pt idx="29354" formatCode="General">
                  <c:v>19.755400000000002</c:v>
                </c:pt>
                <c:pt idx="29355" formatCode="General">
                  <c:v>19.7561</c:v>
                </c:pt>
                <c:pt idx="29356" formatCode="General">
                  <c:v>19.756699999999999</c:v>
                </c:pt>
                <c:pt idx="29357" formatCode="General">
                  <c:v>19.757400000000001</c:v>
                </c:pt>
                <c:pt idx="29358" formatCode="General">
                  <c:v>19.758099999999999</c:v>
                </c:pt>
                <c:pt idx="29359" formatCode="General">
                  <c:v>19.758800000000001</c:v>
                </c:pt>
                <c:pt idx="29360" formatCode="General">
                  <c:v>19.759399999999999</c:v>
                </c:pt>
                <c:pt idx="29361" formatCode="General">
                  <c:v>19.760100000000001</c:v>
                </c:pt>
                <c:pt idx="29362" formatCode="General">
                  <c:v>19.7608</c:v>
                </c:pt>
                <c:pt idx="29363" formatCode="General">
                  <c:v>19.761500000000002</c:v>
                </c:pt>
                <c:pt idx="29364" formatCode="General">
                  <c:v>19.7621</c:v>
                </c:pt>
                <c:pt idx="29365" formatCode="General">
                  <c:v>19.762799999999999</c:v>
                </c:pt>
                <c:pt idx="29366" formatCode="General">
                  <c:v>19.763500000000001</c:v>
                </c:pt>
                <c:pt idx="29367" formatCode="General">
                  <c:v>19.764099999999999</c:v>
                </c:pt>
                <c:pt idx="29368" formatCode="General">
                  <c:v>19.764800000000001</c:v>
                </c:pt>
                <c:pt idx="29369" formatCode="General">
                  <c:v>19.765499999999999</c:v>
                </c:pt>
                <c:pt idx="29370" formatCode="General">
                  <c:v>19.766200000000001</c:v>
                </c:pt>
                <c:pt idx="29371" formatCode="General">
                  <c:v>19.7668</c:v>
                </c:pt>
                <c:pt idx="29372" formatCode="General">
                  <c:v>19.767499999999998</c:v>
                </c:pt>
                <c:pt idx="29373" formatCode="General">
                  <c:v>19.7682</c:v>
                </c:pt>
                <c:pt idx="29374" formatCode="General">
                  <c:v>19.768899999999999</c:v>
                </c:pt>
                <c:pt idx="29375" formatCode="General">
                  <c:v>19.769500000000001</c:v>
                </c:pt>
                <c:pt idx="29376" formatCode="General">
                  <c:v>19.770199999999999</c:v>
                </c:pt>
                <c:pt idx="29377" formatCode="General">
                  <c:v>19.770900000000001</c:v>
                </c:pt>
                <c:pt idx="29378" formatCode="General">
                  <c:v>19.7715</c:v>
                </c:pt>
                <c:pt idx="29379" formatCode="General">
                  <c:v>19.772200000000002</c:v>
                </c:pt>
                <c:pt idx="29380" formatCode="General">
                  <c:v>19.7729</c:v>
                </c:pt>
                <c:pt idx="29381" formatCode="General">
                  <c:v>19.773599999999998</c:v>
                </c:pt>
                <c:pt idx="29382" formatCode="General">
                  <c:v>19.7742</c:v>
                </c:pt>
                <c:pt idx="29383" formatCode="General">
                  <c:v>19.774899999999999</c:v>
                </c:pt>
                <c:pt idx="29384" formatCode="General">
                  <c:v>19.775600000000001</c:v>
                </c:pt>
                <c:pt idx="29385" formatCode="General">
                  <c:v>19.776299999999999</c:v>
                </c:pt>
                <c:pt idx="29386" formatCode="General">
                  <c:v>19.776900000000001</c:v>
                </c:pt>
                <c:pt idx="29387" formatCode="General">
                  <c:v>19.7776</c:v>
                </c:pt>
                <c:pt idx="29388" formatCode="General">
                  <c:v>19.778300000000002</c:v>
                </c:pt>
                <c:pt idx="29389" formatCode="General">
                  <c:v>19.7789</c:v>
                </c:pt>
                <c:pt idx="29390" formatCode="General">
                  <c:v>19.779599999999999</c:v>
                </c:pt>
                <c:pt idx="29391" formatCode="General">
                  <c:v>19.7803</c:v>
                </c:pt>
                <c:pt idx="29392" formatCode="General">
                  <c:v>19.780999999999999</c:v>
                </c:pt>
                <c:pt idx="29393" formatCode="General">
                  <c:v>19.781600000000001</c:v>
                </c:pt>
                <c:pt idx="29394" formatCode="General">
                  <c:v>19.782299999999999</c:v>
                </c:pt>
                <c:pt idx="29395" formatCode="General">
                  <c:v>19.783000000000001</c:v>
                </c:pt>
                <c:pt idx="29396" formatCode="General">
                  <c:v>19.7837</c:v>
                </c:pt>
                <c:pt idx="29397" formatCode="General">
                  <c:v>19.784300000000002</c:v>
                </c:pt>
                <c:pt idx="29398" formatCode="General">
                  <c:v>19.785</c:v>
                </c:pt>
                <c:pt idx="29399" formatCode="General">
                  <c:v>19.785699999999999</c:v>
                </c:pt>
                <c:pt idx="29400" formatCode="General">
                  <c:v>19.7864</c:v>
                </c:pt>
                <c:pt idx="29401" formatCode="General">
                  <c:v>19.786999999999999</c:v>
                </c:pt>
                <c:pt idx="29402" formatCode="General">
                  <c:v>19.787700000000001</c:v>
                </c:pt>
                <c:pt idx="29403" formatCode="General">
                  <c:v>19.788399999999999</c:v>
                </c:pt>
                <c:pt idx="29404" formatCode="General">
                  <c:v>19.789000000000001</c:v>
                </c:pt>
                <c:pt idx="29405" formatCode="General">
                  <c:v>19.7897</c:v>
                </c:pt>
                <c:pt idx="29406" formatCode="General">
                  <c:v>19.790400000000002</c:v>
                </c:pt>
                <c:pt idx="29407" formatCode="General">
                  <c:v>19.7911</c:v>
                </c:pt>
                <c:pt idx="29408" formatCode="General">
                  <c:v>19.791699999999999</c:v>
                </c:pt>
                <c:pt idx="29409" formatCode="General">
                  <c:v>19.792400000000001</c:v>
                </c:pt>
                <c:pt idx="29410" formatCode="General">
                  <c:v>19.793099999999999</c:v>
                </c:pt>
                <c:pt idx="29411" formatCode="General">
                  <c:v>19.793800000000001</c:v>
                </c:pt>
                <c:pt idx="29412" formatCode="General">
                  <c:v>19.7944</c:v>
                </c:pt>
                <c:pt idx="29413" formatCode="General">
                  <c:v>19.795100000000001</c:v>
                </c:pt>
                <c:pt idx="29414" formatCode="General">
                  <c:v>19.7958</c:v>
                </c:pt>
                <c:pt idx="29415" formatCode="General">
                  <c:v>19.796399999999998</c:v>
                </c:pt>
                <c:pt idx="29416" formatCode="General">
                  <c:v>19.7971</c:v>
                </c:pt>
                <c:pt idx="29417" formatCode="General">
                  <c:v>19.797799999999999</c:v>
                </c:pt>
                <c:pt idx="29418" formatCode="General">
                  <c:v>19.798500000000001</c:v>
                </c:pt>
                <c:pt idx="29419" formatCode="General">
                  <c:v>19.799099999999999</c:v>
                </c:pt>
                <c:pt idx="29420" formatCode="General">
                  <c:v>19.799800000000001</c:v>
                </c:pt>
                <c:pt idx="29421" formatCode="General">
                  <c:v>19.8005</c:v>
                </c:pt>
                <c:pt idx="29422" formatCode="General">
                  <c:v>19.801200000000001</c:v>
                </c:pt>
                <c:pt idx="29423" formatCode="General">
                  <c:v>19.8018</c:v>
                </c:pt>
                <c:pt idx="29424" formatCode="General">
                  <c:v>19.802499999999998</c:v>
                </c:pt>
                <c:pt idx="29425" formatCode="General">
                  <c:v>19.8032</c:v>
                </c:pt>
                <c:pt idx="29426" formatCode="General">
                  <c:v>19.803799999999999</c:v>
                </c:pt>
                <c:pt idx="29427" formatCode="General">
                  <c:v>19.804500000000001</c:v>
                </c:pt>
                <c:pt idx="29428" formatCode="General">
                  <c:v>19.805199999999999</c:v>
                </c:pt>
                <c:pt idx="29429" formatCode="General">
                  <c:v>19.805900000000001</c:v>
                </c:pt>
                <c:pt idx="29430" formatCode="General">
                  <c:v>19.8065</c:v>
                </c:pt>
                <c:pt idx="29431" formatCode="General">
                  <c:v>19.807200000000002</c:v>
                </c:pt>
                <c:pt idx="29432" formatCode="General">
                  <c:v>19.8079</c:v>
                </c:pt>
                <c:pt idx="29433" formatCode="General">
                  <c:v>19.808599999999998</c:v>
                </c:pt>
                <c:pt idx="29434" formatCode="General">
                  <c:v>19.809200000000001</c:v>
                </c:pt>
                <c:pt idx="29435" formatCode="General">
                  <c:v>19.809899999999999</c:v>
                </c:pt>
                <c:pt idx="29436" formatCode="General">
                  <c:v>19.810600000000001</c:v>
                </c:pt>
                <c:pt idx="29437" formatCode="General">
                  <c:v>19.811299999999999</c:v>
                </c:pt>
                <c:pt idx="29438" formatCode="General">
                  <c:v>19.811900000000001</c:v>
                </c:pt>
                <c:pt idx="29439" formatCode="General">
                  <c:v>19.8126</c:v>
                </c:pt>
                <c:pt idx="29440" formatCode="General">
                  <c:v>19.813300000000002</c:v>
                </c:pt>
                <c:pt idx="29441" formatCode="General">
                  <c:v>19.8139</c:v>
                </c:pt>
                <c:pt idx="29442" formatCode="General">
                  <c:v>19.814599999999999</c:v>
                </c:pt>
                <c:pt idx="29443" formatCode="General">
                  <c:v>19.815300000000001</c:v>
                </c:pt>
                <c:pt idx="29444" formatCode="General">
                  <c:v>19.815999999999999</c:v>
                </c:pt>
                <c:pt idx="29445" formatCode="General">
                  <c:v>19.816600000000001</c:v>
                </c:pt>
                <c:pt idx="29446" formatCode="General">
                  <c:v>19.817299999999999</c:v>
                </c:pt>
                <c:pt idx="29447" formatCode="General">
                  <c:v>19.818000000000001</c:v>
                </c:pt>
                <c:pt idx="29448" formatCode="General">
                  <c:v>19.8187</c:v>
                </c:pt>
                <c:pt idx="29449" formatCode="General">
                  <c:v>19.819299999999998</c:v>
                </c:pt>
                <c:pt idx="29450" formatCode="General">
                  <c:v>19.82</c:v>
                </c:pt>
                <c:pt idx="29451" formatCode="General">
                  <c:v>19.820699999999999</c:v>
                </c:pt>
                <c:pt idx="29452" formatCode="General">
                  <c:v>19.821300000000001</c:v>
                </c:pt>
                <c:pt idx="29453" formatCode="General">
                  <c:v>19.821999999999999</c:v>
                </c:pt>
                <c:pt idx="29454" formatCode="General">
                  <c:v>19.822700000000001</c:v>
                </c:pt>
                <c:pt idx="29455" formatCode="General">
                  <c:v>19.823399999999999</c:v>
                </c:pt>
                <c:pt idx="29456" formatCode="General">
                  <c:v>19.824000000000002</c:v>
                </c:pt>
                <c:pt idx="29457" formatCode="General">
                  <c:v>19.8247</c:v>
                </c:pt>
                <c:pt idx="29458" formatCode="General">
                  <c:v>19.825399999999998</c:v>
                </c:pt>
                <c:pt idx="29459" formatCode="General">
                  <c:v>19.8261</c:v>
                </c:pt>
                <c:pt idx="29460" formatCode="General">
                  <c:v>19.826699999999999</c:v>
                </c:pt>
                <c:pt idx="29461" formatCode="General">
                  <c:v>19.827400000000001</c:v>
                </c:pt>
                <c:pt idx="29462" formatCode="General">
                  <c:v>19.828099999999999</c:v>
                </c:pt>
                <c:pt idx="29463" formatCode="General">
                  <c:v>19.828800000000001</c:v>
                </c:pt>
                <c:pt idx="29464" formatCode="General">
                  <c:v>19.8294</c:v>
                </c:pt>
                <c:pt idx="29465" formatCode="General">
                  <c:v>19.830100000000002</c:v>
                </c:pt>
                <c:pt idx="29466" formatCode="General">
                  <c:v>19.8308</c:v>
                </c:pt>
                <c:pt idx="29467" formatCode="General">
                  <c:v>19.831399999999999</c:v>
                </c:pt>
                <c:pt idx="29468" formatCode="General">
                  <c:v>19.832100000000001</c:v>
                </c:pt>
                <c:pt idx="29469" formatCode="General">
                  <c:v>19.832799999999999</c:v>
                </c:pt>
                <c:pt idx="29470" formatCode="General">
                  <c:v>19.833500000000001</c:v>
                </c:pt>
                <c:pt idx="29471" formatCode="General">
                  <c:v>19.834099999999999</c:v>
                </c:pt>
                <c:pt idx="29472" formatCode="General">
                  <c:v>19.834800000000001</c:v>
                </c:pt>
                <c:pt idx="29473" formatCode="General">
                  <c:v>19.8355</c:v>
                </c:pt>
                <c:pt idx="29474" formatCode="General">
                  <c:v>19.836200000000002</c:v>
                </c:pt>
                <c:pt idx="29475" formatCode="General">
                  <c:v>19.8368</c:v>
                </c:pt>
                <c:pt idx="29476" formatCode="General">
                  <c:v>19.837499999999999</c:v>
                </c:pt>
                <c:pt idx="29477" formatCode="General">
                  <c:v>19.838200000000001</c:v>
                </c:pt>
                <c:pt idx="29478" formatCode="General">
                  <c:v>19.838799999999999</c:v>
                </c:pt>
                <c:pt idx="29479" formatCode="General">
                  <c:v>19.839500000000001</c:v>
                </c:pt>
                <c:pt idx="29480" formatCode="General">
                  <c:v>19.840199999999999</c:v>
                </c:pt>
                <c:pt idx="29481" formatCode="General">
                  <c:v>19.840900000000001</c:v>
                </c:pt>
                <c:pt idx="29482" formatCode="General">
                  <c:v>19.8415</c:v>
                </c:pt>
                <c:pt idx="29483" formatCode="General">
                  <c:v>19.842199999999998</c:v>
                </c:pt>
                <c:pt idx="29484" formatCode="General">
                  <c:v>19.8429</c:v>
                </c:pt>
                <c:pt idx="29485" formatCode="General">
                  <c:v>19.843599999999999</c:v>
                </c:pt>
                <c:pt idx="29486" formatCode="General">
                  <c:v>19.844200000000001</c:v>
                </c:pt>
                <c:pt idx="29487" formatCode="General">
                  <c:v>19.844899999999999</c:v>
                </c:pt>
                <c:pt idx="29488" formatCode="General">
                  <c:v>19.845600000000001</c:v>
                </c:pt>
                <c:pt idx="29489" formatCode="General">
                  <c:v>19.8462</c:v>
                </c:pt>
                <c:pt idx="29490" formatCode="General">
                  <c:v>19.846900000000002</c:v>
                </c:pt>
                <c:pt idx="29491" formatCode="General">
                  <c:v>19.8476</c:v>
                </c:pt>
                <c:pt idx="29492" formatCode="General">
                  <c:v>19.848299999999998</c:v>
                </c:pt>
                <c:pt idx="29493" formatCode="General">
                  <c:v>19.8489</c:v>
                </c:pt>
                <c:pt idx="29494" formatCode="General">
                  <c:v>19.849599999999999</c:v>
                </c:pt>
                <c:pt idx="29495" formatCode="General">
                  <c:v>19.850300000000001</c:v>
                </c:pt>
                <c:pt idx="29496" formatCode="General">
                  <c:v>19.850999999999999</c:v>
                </c:pt>
                <c:pt idx="29497" formatCode="General">
                  <c:v>19.851600000000001</c:v>
                </c:pt>
                <c:pt idx="29498" formatCode="General">
                  <c:v>19.8523</c:v>
                </c:pt>
                <c:pt idx="29499" formatCode="General">
                  <c:v>19.853000000000002</c:v>
                </c:pt>
                <c:pt idx="29500" formatCode="General">
                  <c:v>19.8537</c:v>
                </c:pt>
                <c:pt idx="29501" formatCode="General">
                  <c:v>19.854299999999999</c:v>
                </c:pt>
                <c:pt idx="29502" formatCode="General">
                  <c:v>19.855</c:v>
                </c:pt>
                <c:pt idx="29503" formatCode="General">
                  <c:v>19.855699999999999</c:v>
                </c:pt>
                <c:pt idx="29504" formatCode="General">
                  <c:v>19.856300000000001</c:v>
                </c:pt>
                <c:pt idx="29505" formatCode="General">
                  <c:v>19.856999999999999</c:v>
                </c:pt>
                <c:pt idx="29506" formatCode="General">
                  <c:v>19.857700000000001</c:v>
                </c:pt>
                <c:pt idx="29507" formatCode="General">
                  <c:v>19.8584</c:v>
                </c:pt>
                <c:pt idx="29508" formatCode="General">
                  <c:v>19.859000000000002</c:v>
                </c:pt>
                <c:pt idx="29509" formatCode="General">
                  <c:v>19.8597</c:v>
                </c:pt>
                <c:pt idx="29510" formatCode="General">
                  <c:v>19.860399999999998</c:v>
                </c:pt>
                <c:pt idx="29511" formatCode="General">
                  <c:v>19.8611</c:v>
                </c:pt>
                <c:pt idx="29512" formatCode="General">
                  <c:v>19.861699999999999</c:v>
                </c:pt>
                <c:pt idx="29513" formatCode="General">
                  <c:v>19.862400000000001</c:v>
                </c:pt>
                <c:pt idx="29514" formatCode="General">
                  <c:v>19.863099999999999</c:v>
                </c:pt>
                <c:pt idx="29515" formatCode="General">
                  <c:v>19.863700000000001</c:v>
                </c:pt>
                <c:pt idx="29516" formatCode="General">
                  <c:v>19.8644</c:v>
                </c:pt>
                <c:pt idx="29517" formatCode="General">
                  <c:v>19.865100000000002</c:v>
                </c:pt>
                <c:pt idx="29518" formatCode="General">
                  <c:v>19.8658</c:v>
                </c:pt>
                <c:pt idx="29519" formatCode="General">
                  <c:v>19.866399999999999</c:v>
                </c:pt>
                <c:pt idx="29520" formatCode="General">
                  <c:v>19.867100000000001</c:v>
                </c:pt>
                <c:pt idx="29521" formatCode="General">
                  <c:v>19.867799999999999</c:v>
                </c:pt>
                <c:pt idx="29522" formatCode="General">
                  <c:v>19.868500000000001</c:v>
                </c:pt>
                <c:pt idx="29523" formatCode="General">
                  <c:v>19.8691</c:v>
                </c:pt>
                <c:pt idx="29524" formatCode="General">
                  <c:v>19.869800000000001</c:v>
                </c:pt>
                <c:pt idx="29525" formatCode="General">
                  <c:v>19.8705</c:v>
                </c:pt>
                <c:pt idx="29526" formatCode="General">
                  <c:v>19.871099999999998</c:v>
                </c:pt>
                <c:pt idx="29527" formatCode="General">
                  <c:v>19.8718</c:v>
                </c:pt>
                <c:pt idx="29528" formatCode="General">
                  <c:v>19.872499999999999</c:v>
                </c:pt>
                <c:pt idx="29529" formatCode="General">
                  <c:v>19.873200000000001</c:v>
                </c:pt>
                <c:pt idx="29530" formatCode="General">
                  <c:v>19.873799999999999</c:v>
                </c:pt>
                <c:pt idx="29531" formatCode="General">
                  <c:v>19.874500000000001</c:v>
                </c:pt>
                <c:pt idx="29532" formatCode="General">
                  <c:v>19.8752</c:v>
                </c:pt>
                <c:pt idx="29533" formatCode="General">
                  <c:v>19.875900000000001</c:v>
                </c:pt>
                <c:pt idx="29534" formatCode="General">
                  <c:v>19.8765</c:v>
                </c:pt>
                <c:pt idx="29535" formatCode="General">
                  <c:v>19.877199999999998</c:v>
                </c:pt>
                <c:pt idx="29536" formatCode="General">
                  <c:v>19.8779</c:v>
                </c:pt>
                <c:pt idx="29537" formatCode="General">
                  <c:v>19.878599999999999</c:v>
                </c:pt>
                <c:pt idx="29538" formatCode="General">
                  <c:v>19.879200000000001</c:v>
                </c:pt>
                <c:pt idx="29539" formatCode="General">
                  <c:v>19.879899999999999</c:v>
                </c:pt>
                <c:pt idx="29540" formatCode="General">
                  <c:v>19.880600000000001</c:v>
                </c:pt>
                <c:pt idx="29541" formatCode="General">
                  <c:v>19.8812</c:v>
                </c:pt>
                <c:pt idx="29542" formatCode="General">
                  <c:v>19.881900000000002</c:v>
                </c:pt>
                <c:pt idx="29543" formatCode="General">
                  <c:v>19.8826</c:v>
                </c:pt>
                <c:pt idx="29544" formatCode="General">
                  <c:v>19.883299999999998</c:v>
                </c:pt>
                <c:pt idx="29545" formatCode="General">
                  <c:v>19.883900000000001</c:v>
                </c:pt>
                <c:pt idx="29546" formatCode="General">
                  <c:v>19.884599999999999</c:v>
                </c:pt>
                <c:pt idx="29547" formatCode="General">
                  <c:v>19.885300000000001</c:v>
                </c:pt>
                <c:pt idx="29548" formatCode="General">
                  <c:v>19.885999999999999</c:v>
                </c:pt>
                <c:pt idx="29549" formatCode="General">
                  <c:v>19.886600000000001</c:v>
                </c:pt>
                <c:pt idx="29550" formatCode="General">
                  <c:v>19.8873</c:v>
                </c:pt>
                <c:pt idx="29551" formatCode="General">
                  <c:v>19.888000000000002</c:v>
                </c:pt>
                <c:pt idx="29552" formatCode="General">
                  <c:v>19.8886</c:v>
                </c:pt>
                <c:pt idx="29553" formatCode="General">
                  <c:v>19.889299999999999</c:v>
                </c:pt>
                <c:pt idx="29554" formatCode="General">
                  <c:v>19.89</c:v>
                </c:pt>
                <c:pt idx="29555" formatCode="General">
                  <c:v>19.890699999999999</c:v>
                </c:pt>
                <c:pt idx="29556" formatCode="General">
                  <c:v>19.891300000000001</c:v>
                </c:pt>
                <c:pt idx="29557" formatCode="General">
                  <c:v>19.891999999999999</c:v>
                </c:pt>
                <c:pt idx="29558" formatCode="General">
                  <c:v>19.892700000000001</c:v>
                </c:pt>
                <c:pt idx="29559" formatCode="General">
                  <c:v>19.8934</c:v>
                </c:pt>
                <c:pt idx="29560" formatCode="General">
                  <c:v>19.893999999999998</c:v>
                </c:pt>
                <c:pt idx="29561" formatCode="General">
                  <c:v>19.8947</c:v>
                </c:pt>
                <c:pt idx="29562" formatCode="General">
                  <c:v>19.895399999999999</c:v>
                </c:pt>
                <c:pt idx="29563" formatCode="General">
                  <c:v>19.896100000000001</c:v>
                </c:pt>
                <c:pt idx="29564" formatCode="General">
                  <c:v>19.896699999999999</c:v>
                </c:pt>
                <c:pt idx="29565" formatCode="General">
                  <c:v>19.897400000000001</c:v>
                </c:pt>
                <c:pt idx="29566" formatCode="General">
                  <c:v>19.898099999999999</c:v>
                </c:pt>
                <c:pt idx="29567" formatCode="General">
                  <c:v>19.898700000000002</c:v>
                </c:pt>
                <c:pt idx="29568" formatCode="General">
                  <c:v>19.8994</c:v>
                </c:pt>
                <c:pt idx="29569" formatCode="General">
                  <c:v>19.900099999999998</c:v>
                </c:pt>
                <c:pt idx="29570" formatCode="General">
                  <c:v>19.9008</c:v>
                </c:pt>
                <c:pt idx="29571" formatCode="General">
                  <c:v>19.901399999999999</c:v>
                </c:pt>
                <c:pt idx="29572" formatCode="General">
                  <c:v>19.902100000000001</c:v>
                </c:pt>
                <c:pt idx="29573" formatCode="General">
                  <c:v>19.902799999999999</c:v>
                </c:pt>
                <c:pt idx="29574" formatCode="General">
                  <c:v>19.903500000000001</c:v>
                </c:pt>
                <c:pt idx="29575" formatCode="General">
                  <c:v>19.9041</c:v>
                </c:pt>
                <c:pt idx="29576" formatCode="General">
                  <c:v>19.904800000000002</c:v>
                </c:pt>
                <c:pt idx="29577" formatCode="General">
                  <c:v>19.9055</c:v>
                </c:pt>
                <c:pt idx="29578" formatCode="General">
                  <c:v>19.906099999999999</c:v>
                </c:pt>
                <c:pt idx="29579" formatCode="General">
                  <c:v>19.9068</c:v>
                </c:pt>
                <c:pt idx="29580" formatCode="General">
                  <c:v>19.907499999999999</c:v>
                </c:pt>
                <c:pt idx="29581" formatCode="General">
                  <c:v>19.908200000000001</c:v>
                </c:pt>
                <c:pt idx="29582" formatCode="General">
                  <c:v>19.908799999999999</c:v>
                </c:pt>
                <c:pt idx="29583" formatCode="General">
                  <c:v>19.909500000000001</c:v>
                </c:pt>
                <c:pt idx="29584" formatCode="General">
                  <c:v>19.9102</c:v>
                </c:pt>
                <c:pt idx="29585" formatCode="General">
                  <c:v>19.910900000000002</c:v>
                </c:pt>
                <c:pt idx="29586" formatCode="General">
                  <c:v>19.9115</c:v>
                </c:pt>
                <c:pt idx="29587" formatCode="General">
                  <c:v>19.912199999999999</c:v>
                </c:pt>
                <c:pt idx="29588" formatCode="General">
                  <c:v>19.9129</c:v>
                </c:pt>
                <c:pt idx="29589" formatCode="General">
                  <c:v>19.913499999999999</c:v>
                </c:pt>
                <c:pt idx="29590" formatCode="General">
                  <c:v>19.914200000000001</c:v>
                </c:pt>
                <c:pt idx="29591" formatCode="General">
                  <c:v>19.914899999999999</c:v>
                </c:pt>
                <c:pt idx="29592" formatCode="General">
                  <c:v>19.915600000000001</c:v>
                </c:pt>
                <c:pt idx="29593" formatCode="General">
                  <c:v>19.9162</c:v>
                </c:pt>
                <c:pt idx="29594" formatCode="General">
                  <c:v>19.916899999999998</c:v>
                </c:pt>
                <c:pt idx="29595" formatCode="General">
                  <c:v>19.9176</c:v>
                </c:pt>
                <c:pt idx="29596" formatCode="General">
                  <c:v>19.918299999999999</c:v>
                </c:pt>
                <c:pt idx="29597" formatCode="General">
                  <c:v>19.918900000000001</c:v>
                </c:pt>
                <c:pt idx="29598" formatCode="General">
                  <c:v>19.919599999999999</c:v>
                </c:pt>
                <c:pt idx="29599" formatCode="General">
                  <c:v>19.920300000000001</c:v>
                </c:pt>
                <c:pt idx="29600" formatCode="General">
                  <c:v>19.920999999999999</c:v>
                </c:pt>
                <c:pt idx="29601" formatCode="General">
                  <c:v>19.921600000000002</c:v>
                </c:pt>
                <c:pt idx="29602" formatCode="General">
                  <c:v>19.9223</c:v>
                </c:pt>
                <c:pt idx="29603" formatCode="General">
                  <c:v>19.922999999999998</c:v>
                </c:pt>
                <c:pt idx="29604" formatCode="General">
                  <c:v>19.9236</c:v>
                </c:pt>
                <c:pt idx="29605" formatCode="General">
                  <c:v>19.924299999999999</c:v>
                </c:pt>
                <c:pt idx="29606" formatCode="General">
                  <c:v>19.925000000000001</c:v>
                </c:pt>
                <c:pt idx="29607" formatCode="General">
                  <c:v>19.925699999999999</c:v>
                </c:pt>
                <c:pt idx="29608" formatCode="General">
                  <c:v>19.926300000000001</c:v>
                </c:pt>
                <c:pt idx="29609" formatCode="General">
                  <c:v>19.927</c:v>
                </c:pt>
                <c:pt idx="29610" formatCode="General">
                  <c:v>19.927700000000002</c:v>
                </c:pt>
                <c:pt idx="29611" formatCode="General">
                  <c:v>19.9284</c:v>
                </c:pt>
                <c:pt idx="29612" formatCode="General">
                  <c:v>19.928999999999998</c:v>
                </c:pt>
                <c:pt idx="29613" formatCode="General">
                  <c:v>19.9297</c:v>
                </c:pt>
                <c:pt idx="29614" formatCode="General">
                  <c:v>19.930399999999999</c:v>
                </c:pt>
                <c:pt idx="29615" formatCode="General">
                  <c:v>19.931000000000001</c:v>
                </c:pt>
                <c:pt idx="29616" formatCode="General">
                  <c:v>19.931699999999999</c:v>
                </c:pt>
                <c:pt idx="29617" formatCode="General">
                  <c:v>19.932400000000001</c:v>
                </c:pt>
                <c:pt idx="29618" formatCode="General">
                  <c:v>19.9331</c:v>
                </c:pt>
                <c:pt idx="29619" formatCode="General">
                  <c:v>19.933700000000002</c:v>
                </c:pt>
                <c:pt idx="29620" formatCode="General">
                  <c:v>19.9344</c:v>
                </c:pt>
                <c:pt idx="29621" formatCode="General">
                  <c:v>19.935099999999998</c:v>
                </c:pt>
                <c:pt idx="29622" formatCode="General">
                  <c:v>19.9358</c:v>
                </c:pt>
                <c:pt idx="29623" formatCode="General">
                  <c:v>19.936399999999999</c:v>
                </c:pt>
                <c:pt idx="29624" formatCode="General">
                  <c:v>19.937100000000001</c:v>
                </c:pt>
                <c:pt idx="29625" formatCode="General">
                  <c:v>19.937799999999999</c:v>
                </c:pt>
                <c:pt idx="29626" formatCode="General">
                  <c:v>19.938500000000001</c:v>
                </c:pt>
                <c:pt idx="29627" formatCode="General">
                  <c:v>19.9391</c:v>
                </c:pt>
                <c:pt idx="29628" formatCode="General">
                  <c:v>19.939800000000002</c:v>
                </c:pt>
                <c:pt idx="29629" formatCode="General">
                  <c:v>19.9405</c:v>
                </c:pt>
                <c:pt idx="29630" formatCode="General">
                  <c:v>19.941099999999999</c:v>
                </c:pt>
                <c:pt idx="29631" formatCode="General">
                  <c:v>19.941800000000001</c:v>
                </c:pt>
                <c:pt idx="29632" formatCode="General">
                  <c:v>19.942499999999999</c:v>
                </c:pt>
                <c:pt idx="29633" formatCode="General">
                  <c:v>19.943200000000001</c:v>
                </c:pt>
                <c:pt idx="29634" formatCode="General">
                  <c:v>19.9438</c:v>
                </c:pt>
                <c:pt idx="29635" formatCode="General">
                  <c:v>19.944500000000001</c:v>
                </c:pt>
                <c:pt idx="29636" formatCode="General">
                  <c:v>19.9452</c:v>
                </c:pt>
                <c:pt idx="29637" formatCode="General">
                  <c:v>19.945900000000002</c:v>
                </c:pt>
                <c:pt idx="29638" formatCode="General">
                  <c:v>19.9465</c:v>
                </c:pt>
                <c:pt idx="29639" formatCode="General">
                  <c:v>19.947199999999999</c:v>
                </c:pt>
                <c:pt idx="29640" formatCode="General">
                  <c:v>19.947900000000001</c:v>
                </c:pt>
                <c:pt idx="29641" formatCode="General">
                  <c:v>19.948499999999999</c:v>
                </c:pt>
                <c:pt idx="29642" formatCode="General">
                  <c:v>19.949200000000001</c:v>
                </c:pt>
                <c:pt idx="29643" formatCode="General">
                  <c:v>19.9499</c:v>
                </c:pt>
                <c:pt idx="29644" formatCode="General">
                  <c:v>19.950600000000001</c:v>
                </c:pt>
                <c:pt idx="29645" formatCode="General">
                  <c:v>19.9512</c:v>
                </c:pt>
                <c:pt idx="29646" formatCode="General">
                  <c:v>19.951899999999998</c:v>
                </c:pt>
                <c:pt idx="29647" formatCode="General">
                  <c:v>19.9526</c:v>
                </c:pt>
                <c:pt idx="29648" formatCode="General">
                  <c:v>19.953299999999999</c:v>
                </c:pt>
                <c:pt idx="29649" formatCode="General">
                  <c:v>19.953900000000001</c:v>
                </c:pt>
                <c:pt idx="29650" formatCode="General">
                  <c:v>19.954599999999999</c:v>
                </c:pt>
                <c:pt idx="29651" formatCode="General">
                  <c:v>19.955300000000001</c:v>
                </c:pt>
                <c:pt idx="29652" formatCode="General">
                  <c:v>19.9559</c:v>
                </c:pt>
                <c:pt idx="29653" formatCode="General">
                  <c:v>19.956600000000002</c:v>
                </c:pt>
                <c:pt idx="29654" formatCode="General">
                  <c:v>19.9573</c:v>
                </c:pt>
                <c:pt idx="29655" formatCode="General">
                  <c:v>19.957999999999998</c:v>
                </c:pt>
                <c:pt idx="29656" formatCode="General">
                  <c:v>19.958600000000001</c:v>
                </c:pt>
                <c:pt idx="29657" formatCode="General">
                  <c:v>19.959299999999999</c:v>
                </c:pt>
                <c:pt idx="29658" formatCode="General">
                  <c:v>19.96</c:v>
                </c:pt>
                <c:pt idx="29659" formatCode="General">
                  <c:v>19.960699999999999</c:v>
                </c:pt>
                <c:pt idx="29660" formatCode="General">
                  <c:v>19.961300000000001</c:v>
                </c:pt>
                <c:pt idx="29661" formatCode="General">
                  <c:v>19.962</c:v>
                </c:pt>
                <c:pt idx="29662" formatCode="General">
                  <c:v>19.962700000000002</c:v>
                </c:pt>
                <c:pt idx="29663" formatCode="General">
                  <c:v>19.9634</c:v>
                </c:pt>
                <c:pt idx="29664" formatCode="General">
                  <c:v>19.963999999999999</c:v>
                </c:pt>
                <c:pt idx="29665" formatCode="General">
                  <c:v>19.964700000000001</c:v>
                </c:pt>
                <c:pt idx="29666" formatCode="General">
                  <c:v>19.965399999999999</c:v>
                </c:pt>
                <c:pt idx="29667" formatCode="General">
                  <c:v>19.966000000000001</c:v>
                </c:pt>
                <c:pt idx="29668" formatCode="General">
                  <c:v>19.966699999999999</c:v>
                </c:pt>
                <c:pt idx="29669" formatCode="General">
                  <c:v>19.967400000000001</c:v>
                </c:pt>
                <c:pt idx="29670" formatCode="General">
                  <c:v>19.9681</c:v>
                </c:pt>
                <c:pt idx="29671" formatCode="General">
                  <c:v>19.968699999999998</c:v>
                </c:pt>
                <c:pt idx="29672" formatCode="General">
                  <c:v>19.9694</c:v>
                </c:pt>
                <c:pt idx="29673" formatCode="General">
                  <c:v>19.970099999999999</c:v>
                </c:pt>
                <c:pt idx="29674" formatCode="General">
                  <c:v>19.970800000000001</c:v>
                </c:pt>
                <c:pt idx="29675" formatCode="General">
                  <c:v>19.971399999999999</c:v>
                </c:pt>
                <c:pt idx="29676" formatCode="General">
                  <c:v>19.972100000000001</c:v>
                </c:pt>
                <c:pt idx="29677" formatCode="General">
                  <c:v>19.972799999999999</c:v>
                </c:pt>
                <c:pt idx="29678" formatCode="General">
                  <c:v>19.973400000000002</c:v>
                </c:pt>
                <c:pt idx="29679" formatCode="General">
                  <c:v>19.9741</c:v>
                </c:pt>
                <c:pt idx="29680" formatCode="General">
                  <c:v>19.974799999999998</c:v>
                </c:pt>
                <c:pt idx="29681" formatCode="General">
                  <c:v>19.9755</c:v>
                </c:pt>
                <c:pt idx="29682" formatCode="General">
                  <c:v>19.976099999999999</c:v>
                </c:pt>
                <c:pt idx="29683" formatCode="General">
                  <c:v>19.976800000000001</c:v>
                </c:pt>
                <c:pt idx="29684" formatCode="General">
                  <c:v>19.977499999999999</c:v>
                </c:pt>
                <c:pt idx="29685" formatCode="General">
                  <c:v>19.978200000000001</c:v>
                </c:pt>
                <c:pt idx="29686" formatCode="General">
                  <c:v>19.9788</c:v>
                </c:pt>
                <c:pt idx="29687" formatCode="General">
                  <c:v>19.979500000000002</c:v>
                </c:pt>
                <c:pt idx="29688" formatCode="General">
                  <c:v>19.9802</c:v>
                </c:pt>
                <c:pt idx="29689" formatCode="General">
                  <c:v>19.980799999999999</c:v>
                </c:pt>
                <c:pt idx="29690" formatCode="General">
                  <c:v>19.9815</c:v>
                </c:pt>
                <c:pt idx="29691" formatCode="General">
                  <c:v>19.982199999999999</c:v>
                </c:pt>
                <c:pt idx="29692" formatCode="General">
                  <c:v>19.982900000000001</c:v>
                </c:pt>
                <c:pt idx="29693" formatCode="General">
                  <c:v>19.983499999999999</c:v>
                </c:pt>
                <c:pt idx="29694" formatCode="General">
                  <c:v>19.984200000000001</c:v>
                </c:pt>
                <c:pt idx="29695" formatCode="General">
                  <c:v>19.9849</c:v>
                </c:pt>
                <c:pt idx="29696" formatCode="General">
                  <c:v>19.985600000000002</c:v>
                </c:pt>
                <c:pt idx="29697" formatCode="General">
                  <c:v>19.9862</c:v>
                </c:pt>
                <c:pt idx="29698" formatCode="General">
                  <c:v>19.986899999999999</c:v>
                </c:pt>
                <c:pt idx="29699" formatCode="General">
                  <c:v>19.9876</c:v>
                </c:pt>
                <c:pt idx="29700" formatCode="General">
                  <c:v>19.988299999999999</c:v>
                </c:pt>
                <c:pt idx="29701" formatCode="General">
                  <c:v>19.988900000000001</c:v>
                </c:pt>
                <c:pt idx="29702" formatCode="General">
                  <c:v>19.989599999999999</c:v>
                </c:pt>
                <c:pt idx="29703" formatCode="General">
                  <c:v>19.990300000000001</c:v>
                </c:pt>
                <c:pt idx="29704" formatCode="General">
                  <c:v>19.9909</c:v>
                </c:pt>
                <c:pt idx="29705" formatCode="General">
                  <c:v>19.991599999999998</c:v>
                </c:pt>
                <c:pt idx="29706" formatCode="General">
                  <c:v>19.9923</c:v>
                </c:pt>
                <c:pt idx="29707" formatCode="General">
                  <c:v>19.992999999999999</c:v>
                </c:pt>
                <c:pt idx="29708" formatCode="General">
                  <c:v>19.993600000000001</c:v>
                </c:pt>
                <c:pt idx="29709" formatCode="General">
                  <c:v>19.994299999999999</c:v>
                </c:pt>
                <c:pt idx="29710" formatCode="General">
                  <c:v>19.995000000000001</c:v>
                </c:pt>
                <c:pt idx="29711" formatCode="General">
                  <c:v>19.995699999999999</c:v>
                </c:pt>
                <c:pt idx="29712" formatCode="General">
                  <c:v>19.996300000000002</c:v>
                </c:pt>
                <c:pt idx="29713" formatCode="General">
                  <c:v>19.997</c:v>
                </c:pt>
                <c:pt idx="29714" formatCode="General">
                  <c:v>19.997699999999998</c:v>
                </c:pt>
                <c:pt idx="29715" formatCode="General">
                  <c:v>19.9983</c:v>
                </c:pt>
                <c:pt idx="29716" formatCode="General">
                  <c:v>19.998999999999999</c:v>
                </c:pt>
                <c:pt idx="29717" formatCode="General">
                  <c:v>19.999700000000001</c:v>
                </c:pt>
                <c:pt idx="29718" formatCode="General">
                  <c:v>20.000399999999999</c:v>
                </c:pt>
                <c:pt idx="29719" formatCode="General">
                  <c:v>20.001000000000001</c:v>
                </c:pt>
                <c:pt idx="29720" formatCode="General">
                  <c:v>20.0017</c:v>
                </c:pt>
                <c:pt idx="29721" formatCode="General">
                  <c:v>20.002400000000002</c:v>
                </c:pt>
                <c:pt idx="29722" formatCode="General">
                  <c:v>20.0031</c:v>
                </c:pt>
                <c:pt idx="29723" formatCode="General">
                  <c:v>20.003699999999998</c:v>
                </c:pt>
                <c:pt idx="29724" formatCode="General">
                  <c:v>20.0044</c:v>
                </c:pt>
                <c:pt idx="29725" formatCode="General">
                  <c:v>20.005099999999999</c:v>
                </c:pt>
                <c:pt idx="29726" formatCode="General">
                  <c:v>20.005800000000001</c:v>
                </c:pt>
                <c:pt idx="29727" formatCode="General">
                  <c:v>20.006399999999999</c:v>
                </c:pt>
                <c:pt idx="29728" formatCode="General">
                  <c:v>20.007100000000001</c:v>
                </c:pt>
                <c:pt idx="29729" formatCode="General">
                  <c:v>20.0078</c:v>
                </c:pt>
                <c:pt idx="29730" formatCode="General">
                  <c:v>20.008400000000002</c:v>
                </c:pt>
                <c:pt idx="29731" formatCode="General">
                  <c:v>20.0091</c:v>
                </c:pt>
                <c:pt idx="29732" formatCode="General">
                  <c:v>20.009799999999998</c:v>
                </c:pt>
                <c:pt idx="29733" formatCode="General">
                  <c:v>20.0105</c:v>
                </c:pt>
                <c:pt idx="29734" formatCode="General">
                  <c:v>20.011099999999999</c:v>
                </c:pt>
                <c:pt idx="29735" formatCode="General">
                  <c:v>20.011800000000001</c:v>
                </c:pt>
                <c:pt idx="29736" formatCode="General">
                  <c:v>20.012499999999999</c:v>
                </c:pt>
                <c:pt idx="29737" formatCode="General">
                  <c:v>20.013200000000001</c:v>
                </c:pt>
                <c:pt idx="29738" formatCode="General">
                  <c:v>20.0138</c:v>
                </c:pt>
                <c:pt idx="29739" formatCode="General">
                  <c:v>20.014500000000002</c:v>
                </c:pt>
                <c:pt idx="29740" formatCode="General">
                  <c:v>20.0152</c:v>
                </c:pt>
                <c:pt idx="29741" formatCode="General">
                  <c:v>20.015799999999999</c:v>
                </c:pt>
                <c:pt idx="29742" formatCode="General">
                  <c:v>20.016500000000001</c:v>
                </c:pt>
                <c:pt idx="29743" formatCode="General">
                  <c:v>20.017199999999999</c:v>
                </c:pt>
                <c:pt idx="29744" formatCode="General">
                  <c:v>20.017900000000001</c:v>
                </c:pt>
                <c:pt idx="29745" formatCode="General">
                  <c:v>20.0185</c:v>
                </c:pt>
                <c:pt idx="29746" formatCode="General">
                  <c:v>20.019200000000001</c:v>
                </c:pt>
                <c:pt idx="29747" formatCode="General">
                  <c:v>20.0199</c:v>
                </c:pt>
                <c:pt idx="29748" formatCode="General">
                  <c:v>20.020600000000002</c:v>
                </c:pt>
                <c:pt idx="29749" formatCode="General">
                  <c:v>20.0212</c:v>
                </c:pt>
                <c:pt idx="29750" formatCode="General">
                  <c:v>20.021899999999999</c:v>
                </c:pt>
                <c:pt idx="29751" formatCode="General">
                  <c:v>20.022600000000001</c:v>
                </c:pt>
                <c:pt idx="29752" formatCode="General">
                  <c:v>20.023199999999999</c:v>
                </c:pt>
                <c:pt idx="29753" formatCode="General">
                  <c:v>20.023900000000001</c:v>
                </c:pt>
                <c:pt idx="29754" formatCode="General">
                  <c:v>20.0246</c:v>
                </c:pt>
                <c:pt idx="29755" formatCode="General">
                  <c:v>20.025300000000001</c:v>
                </c:pt>
                <c:pt idx="29756" formatCode="General">
                  <c:v>20.0259</c:v>
                </c:pt>
                <c:pt idx="29757" formatCode="General">
                  <c:v>20.026599999999998</c:v>
                </c:pt>
                <c:pt idx="29758" formatCode="General">
                  <c:v>20.0273</c:v>
                </c:pt>
                <c:pt idx="29759" formatCode="General">
                  <c:v>20.027999999999999</c:v>
                </c:pt>
                <c:pt idx="29760" formatCode="General">
                  <c:v>20.028600000000001</c:v>
                </c:pt>
                <c:pt idx="29761" formatCode="General">
                  <c:v>20.029299999999999</c:v>
                </c:pt>
                <c:pt idx="29762" formatCode="General">
                  <c:v>20.03</c:v>
                </c:pt>
                <c:pt idx="29763" formatCode="General">
                  <c:v>20.0307</c:v>
                </c:pt>
                <c:pt idx="29764" formatCode="General">
                  <c:v>20.031300000000002</c:v>
                </c:pt>
                <c:pt idx="29765" formatCode="General">
                  <c:v>20.032</c:v>
                </c:pt>
                <c:pt idx="29766" formatCode="General">
                  <c:v>20.032699999999998</c:v>
                </c:pt>
                <c:pt idx="29767" formatCode="General">
                  <c:v>20.033300000000001</c:v>
                </c:pt>
                <c:pt idx="29768" formatCode="General">
                  <c:v>20.033999999999999</c:v>
                </c:pt>
                <c:pt idx="29769" formatCode="General">
                  <c:v>20.034700000000001</c:v>
                </c:pt>
                <c:pt idx="29770" formatCode="General">
                  <c:v>20.035399999999999</c:v>
                </c:pt>
                <c:pt idx="29771" formatCode="General">
                  <c:v>20.036000000000001</c:v>
                </c:pt>
                <c:pt idx="29772" formatCode="General">
                  <c:v>20.0367</c:v>
                </c:pt>
                <c:pt idx="29773" formatCode="General">
                  <c:v>20.037400000000002</c:v>
                </c:pt>
                <c:pt idx="29774" formatCode="General">
                  <c:v>20.0381</c:v>
                </c:pt>
                <c:pt idx="29775" formatCode="General">
                  <c:v>20.038699999999999</c:v>
                </c:pt>
                <c:pt idx="29776" formatCode="General">
                  <c:v>20.039400000000001</c:v>
                </c:pt>
                <c:pt idx="29777" formatCode="General">
                  <c:v>20.040099999999999</c:v>
                </c:pt>
                <c:pt idx="29778" formatCode="General">
                  <c:v>20.040700000000001</c:v>
                </c:pt>
                <c:pt idx="29779" formatCode="General">
                  <c:v>20.041399999999999</c:v>
                </c:pt>
                <c:pt idx="29780" formatCode="General">
                  <c:v>20.042100000000001</c:v>
                </c:pt>
                <c:pt idx="29781" formatCode="General">
                  <c:v>20.0428</c:v>
                </c:pt>
                <c:pt idx="29782" formatCode="General">
                  <c:v>20.043399999999998</c:v>
                </c:pt>
                <c:pt idx="29783" formatCode="General">
                  <c:v>20.0441</c:v>
                </c:pt>
                <c:pt idx="29784" formatCode="General">
                  <c:v>20.044799999999999</c:v>
                </c:pt>
                <c:pt idx="29785" formatCode="General">
                  <c:v>20.045500000000001</c:v>
                </c:pt>
                <c:pt idx="29786" formatCode="General">
                  <c:v>20.046099999999999</c:v>
                </c:pt>
                <c:pt idx="29787" formatCode="General">
                  <c:v>20.046800000000001</c:v>
                </c:pt>
                <c:pt idx="29788" formatCode="General">
                  <c:v>20.047499999999999</c:v>
                </c:pt>
                <c:pt idx="29789" formatCode="General">
                  <c:v>20.048200000000001</c:v>
                </c:pt>
                <c:pt idx="29790" formatCode="General">
                  <c:v>20.0488</c:v>
                </c:pt>
                <c:pt idx="29791" formatCode="General">
                  <c:v>20.049499999999998</c:v>
                </c:pt>
                <c:pt idx="29792" formatCode="General">
                  <c:v>20.0502</c:v>
                </c:pt>
                <c:pt idx="29793" formatCode="General">
                  <c:v>20.050799999999999</c:v>
                </c:pt>
                <c:pt idx="29794" formatCode="General">
                  <c:v>20.051500000000001</c:v>
                </c:pt>
                <c:pt idx="29795" formatCode="General">
                  <c:v>20.052199999999999</c:v>
                </c:pt>
                <c:pt idx="29796" formatCode="General">
                  <c:v>20.052900000000001</c:v>
                </c:pt>
                <c:pt idx="29797" formatCode="General">
                  <c:v>20.0535</c:v>
                </c:pt>
                <c:pt idx="29798" formatCode="General">
                  <c:v>20.054200000000002</c:v>
                </c:pt>
                <c:pt idx="29799" formatCode="General">
                  <c:v>20.0549</c:v>
                </c:pt>
                <c:pt idx="29800" formatCode="General">
                  <c:v>20.055599999999998</c:v>
                </c:pt>
                <c:pt idx="29801" formatCode="General">
                  <c:v>20.0562</c:v>
                </c:pt>
                <c:pt idx="29802" formatCode="General">
                  <c:v>20.056899999999999</c:v>
                </c:pt>
                <c:pt idx="29803" formatCode="General">
                  <c:v>20.057600000000001</c:v>
                </c:pt>
                <c:pt idx="29804" formatCode="General">
                  <c:v>20.058199999999999</c:v>
                </c:pt>
                <c:pt idx="29805" formatCode="General">
                  <c:v>20.058900000000001</c:v>
                </c:pt>
                <c:pt idx="29806" formatCode="General">
                  <c:v>20.0596</c:v>
                </c:pt>
                <c:pt idx="29807" formatCode="General">
                  <c:v>20.060300000000002</c:v>
                </c:pt>
                <c:pt idx="29808" formatCode="General">
                  <c:v>20.0609</c:v>
                </c:pt>
                <c:pt idx="29809" formatCode="General">
                  <c:v>20.061599999999999</c:v>
                </c:pt>
                <c:pt idx="29810" formatCode="General">
                  <c:v>20.0623</c:v>
                </c:pt>
                <c:pt idx="29811" formatCode="General">
                  <c:v>20.062999999999999</c:v>
                </c:pt>
                <c:pt idx="29812" formatCode="General">
                  <c:v>20.063600000000001</c:v>
                </c:pt>
                <c:pt idx="29813" formatCode="General">
                  <c:v>20.064299999999999</c:v>
                </c:pt>
                <c:pt idx="29814" formatCode="General">
                  <c:v>20.065000000000001</c:v>
                </c:pt>
                <c:pt idx="29815" formatCode="General">
                  <c:v>20.0656</c:v>
                </c:pt>
                <c:pt idx="29816" formatCode="General">
                  <c:v>20.066299999999998</c:v>
                </c:pt>
                <c:pt idx="29817" formatCode="General">
                  <c:v>20.067</c:v>
                </c:pt>
                <c:pt idx="29818" formatCode="General">
                  <c:v>20.067699999999999</c:v>
                </c:pt>
                <c:pt idx="29819" formatCode="General">
                  <c:v>20.068300000000001</c:v>
                </c:pt>
                <c:pt idx="29820" formatCode="General">
                  <c:v>20.068999999999999</c:v>
                </c:pt>
                <c:pt idx="29821" formatCode="General">
                  <c:v>20.069700000000001</c:v>
                </c:pt>
                <c:pt idx="29822" formatCode="General">
                  <c:v>20.070399999999999</c:v>
                </c:pt>
                <c:pt idx="29823" formatCode="General">
                  <c:v>20.071000000000002</c:v>
                </c:pt>
                <c:pt idx="29824" formatCode="General">
                  <c:v>20.0717</c:v>
                </c:pt>
                <c:pt idx="29825" formatCode="General">
                  <c:v>20.072399999999998</c:v>
                </c:pt>
                <c:pt idx="29826" formatCode="General">
                  <c:v>20.0731</c:v>
                </c:pt>
                <c:pt idx="29827" formatCode="General">
                  <c:v>20.073699999999999</c:v>
                </c:pt>
                <c:pt idx="29828" formatCode="General">
                  <c:v>20.074400000000001</c:v>
                </c:pt>
                <c:pt idx="29829" formatCode="General">
                  <c:v>20.075099999999999</c:v>
                </c:pt>
                <c:pt idx="29830" formatCode="General">
                  <c:v>20.075700000000001</c:v>
                </c:pt>
                <c:pt idx="29831" formatCode="General">
                  <c:v>20.0764</c:v>
                </c:pt>
                <c:pt idx="29832" formatCode="General">
                  <c:v>20.077100000000002</c:v>
                </c:pt>
                <c:pt idx="29833" formatCode="General">
                  <c:v>20.0778</c:v>
                </c:pt>
                <c:pt idx="29834" formatCode="General">
                  <c:v>20.078399999999998</c:v>
                </c:pt>
                <c:pt idx="29835" formatCode="General">
                  <c:v>20.0791</c:v>
                </c:pt>
                <c:pt idx="29836" formatCode="General">
                  <c:v>20.079799999999999</c:v>
                </c:pt>
                <c:pt idx="29837" formatCode="General">
                  <c:v>20.080500000000001</c:v>
                </c:pt>
                <c:pt idx="29838" formatCode="General">
                  <c:v>20.081099999999999</c:v>
                </c:pt>
                <c:pt idx="29839" formatCode="General">
                  <c:v>20.081800000000001</c:v>
                </c:pt>
                <c:pt idx="29840" formatCode="General">
                  <c:v>20.0825</c:v>
                </c:pt>
                <c:pt idx="29841" formatCode="General">
                  <c:v>20.083100000000002</c:v>
                </c:pt>
                <c:pt idx="29842" formatCode="General">
                  <c:v>20.0838</c:v>
                </c:pt>
                <c:pt idx="29843" formatCode="General">
                  <c:v>20.084499999999998</c:v>
                </c:pt>
                <c:pt idx="29844" formatCode="General">
                  <c:v>20.0852</c:v>
                </c:pt>
                <c:pt idx="29845" formatCode="General">
                  <c:v>20.085799999999999</c:v>
                </c:pt>
                <c:pt idx="29846" formatCode="General">
                  <c:v>20.086500000000001</c:v>
                </c:pt>
                <c:pt idx="29847" formatCode="General">
                  <c:v>20.087199999999999</c:v>
                </c:pt>
                <c:pt idx="29848" formatCode="General">
                  <c:v>20.087900000000001</c:v>
                </c:pt>
                <c:pt idx="29849" formatCode="General">
                  <c:v>20.0885</c:v>
                </c:pt>
                <c:pt idx="29850" formatCode="General">
                  <c:v>20.089200000000002</c:v>
                </c:pt>
                <c:pt idx="29851" formatCode="General">
                  <c:v>20.0899</c:v>
                </c:pt>
                <c:pt idx="29852" formatCode="General">
                  <c:v>20.090499999999999</c:v>
                </c:pt>
                <c:pt idx="29853" formatCode="General">
                  <c:v>20.091200000000001</c:v>
                </c:pt>
                <c:pt idx="29854" formatCode="General">
                  <c:v>20.091899999999999</c:v>
                </c:pt>
                <c:pt idx="29855" formatCode="General">
                  <c:v>20.092600000000001</c:v>
                </c:pt>
                <c:pt idx="29856" formatCode="General">
                  <c:v>20.0932</c:v>
                </c:pt>
                <c:pt idx="29857" formatCode="General">
                  <c:v>20.093900000000001</c:v>
                </c:pt>
                <c:pt idx="29858" formatCode="General">
                  <c:v>20.0946</c:v>
                </c:pt>
                <c:pt idx="29859" formatCode="General">
                  <c:v>20.095300000000002</c:v>
                </c:pt>
                <c:pt idx="29860" formatCode="General">
                  <c:v>20.0959</c:v>
                </c:pt>
                <c:pt idx="29861" formatCode="General">
                  <c:v>20.096599999999999</c:v>
                </c:pt>
                <c:pt idx="29862" formatCode="General">
                  <c:v>20.097300000000001</c:v>
                </c:pt>
                <c:pt idx="29863" formatCode="General">
                  <c:v>20.097999999999999</c:v>
                </c:pt>
                <c:pt idx="29864" formatCode="General">
                  <c:v>20.098600000000001</c:v>
                </c:pt>
                <c:pt idx="29865" formatCode="General">
                  <c:v>20.099299999999999</c:v>
                </c:pt>
                <c:pt idx="29866" formatCode="General">
                  <c:v>20.100000000000001</c:v>
                </c:pt>
                <c:pt idx="29867" formatCode="General">
                  <c:v>20.1006</c:v>
                </c:pt>
                <c:pt idx="29868" formatCode="General">
                  <c:v>20.101299999999998</c:v>
                </c:pt>
                <c:pt idx="29869" formatCode="General">
                  <c:v>20.102</c:v>
                </c:pt>
                <c:pt idx="29870" formatCode="General">
                  <c:v>20.102699999999999</c:v>
                </c:pt>
                <c:pt idx="29871" formatCode="General">
                  <c:v>20.103300000000001</c:v>
                </c:pt>
                <c:pt idx="29872" formatCode="General">
                  <c:v>20.103999999999999</c:v>
                </c:pt>
                <c:pt idx="29873" formatCode="General">
                  <c:v>20.104700000000001</c:v>
                </c:pt>
                <c:pt idx="29874" formatCode="General">
                  <c:v>20.105399999999999</c:v>
                </c:pt>
                <c:pt idx="29875" formatCode="General">
                  <c:v>20.106000000000002</c:v>
                </c:pt>
                <c:pt idx="29876" formatCode="General">
                  <c:v>20.1067</c:v>
                </c:pt>
                <c:pt idx="29877" formatCode="General">
                  <c:v>20.107399999999998</c:v>
                </c:pt>
                <c:pt idx="29878" formatCode="General">
                  <c:v>20.108000000000001</c:v>
                </c:pt>
                <c:pt idx="29879" formatCode="General">
                  <c:v>20.108699999999999</c:v>
                </c:pt>
                <c:pt idx="29880" formatCode="General">
                  <c:v>20.109400000000001</c:v>
                </c:pt>
                <c:pt idx="29881" formatCode="General">
                  <c:v>20.110099999999999</c:v>
                </c:pt>
                <c:pt idx="29882" formatCode="General">
                  <c:v>20.110700000000001</c:v>
                </c:pt>
                <c:pt idx="29883" formatCode="General">
                  <c:v>20.1114</c:v>
                </c:pt>
                <c:pt idx="29884" formatCode="General">
                  <c:v>20.112100000000002</c:v>
                </c:pt>
                <c:pt idx="29885" formatCode="General">
                  <c:v>20.1128</c:v>
                </c:pt>
                <c:pt idx="29886" formatCode="General">
                  <c:v>20.113399999999999</c:v>
                </c:pt>
                <c:pt idx="29887" formatCode="General">
                  <c:v>20.114100000000001</c:v>
                </c:pt>
                <c:pt idx="29888" formatCode="General">
                  <c:v>20.114799999999999</c:v>
                </c:pt>
                <c:pt idx="29889" formatCode="General">
                  <c:v>20.115500000000001</c:v>
                </c:pt>
                <c:pt idx="29890" formatCode="General">
                  <c:v>20.116099999999999</c:v>
                </c:pt>
                <c:pt idx="29891" formatCode="General">
                  <c:v>20.116800000000001</c:v>
                </c:pt>
                <c:pt idx="29892" formatCode="General">
                  <c:v>20.1175</c:v>
                </c:pt>
                <c:pt idx="29893" formatCode="General">
                  <c:v>20.118099999999998</c:v>
                </c:pt>
                <c:pt idx="29894" formatCode="General">
                  <c:v>20.1188</c:v>
                </c:pt>
                <c:pt idx="29895" formatCode="General">
                  <c:v>20.119499999999999</c:v>
                </c:pt>
                <c:pt idx="29896" formatCode="General">
                  <c:v>20.120200000000001</c:v>
                </c:pt>
                <c:pt idx="29897" formatCode="General">
                  <c:v>20.120799999999999</c:v>
                </c:pt>
                <c:pt idx="29898" formatCode="General">
                  <c:v>20.121500000000001</c:v>
                </c:pt>
                <c:pt idx="29899" formatCode="General">
                  <c:v>20.122199999999999</c:v>
                </c:pt>
                <c:pt idx="29900" formatCode="General">
                  <c:v>20.122900000000001</c:v>
                </c:pt>
                <c:pt idx="29901" formatCode="General">
                  <c:v>20.1235</c:v>
                </c:pt>
                <c:pt idx="29902" formatCode="General">
                  <c:v>20.124199999999998</c:v>
                </c:pt>
                <c:pt idx="29903" formatCode="General">
                  <c:v>20.1249</c:v>
                </c:pt>
                <c:pt idx="29904" formatCode="General">
                  <c:v>20.125499999999999</c:v>
                </c:pt>
                <c:pt idx="29905" formatCode="General">
                  <c:v>20.126200000000001</c:v>
                </c:pt>
                <c:pt idx="29906" formatCode="General">
                  <c:v>20.126899999999999</c:v>
                </c:pt>
                <c:pt idx="29907" formatCode="General">
                  <c:v>20.127600000000001</c:v>
                </c:pt>
                <c:pt idx="29908" formatCode="General">
                  <c:v>20.1282</c:v>
                </c:pt>
                <c:pt idx="29909" formatCode="General">
                  <c:v>20.128900000000002</c:v>
                </c:pt>
                <c:pt idx="29910" formatCode="General">
                  <c:v>20.1296</c:v>
                </c:pt>
                <c:pt idx="29911" formatCode="General">
                  <c:v>20.130299999999998</c:v>
                </c:pt>
                <c:pt idx="29912" formatCode="General">
                  <c:v>20.1309</c:v>
                </c:pt>
                <c:pt idx="29913" formatCode="General">
                  <c:v>20.131599999999999</c:v>
                </c:pt>
                <c:pt idx="29914" formatCode="General">
                  <c:v>20.132300000000001</c:v>
                </c:pt>
                <c:pt idx="29915" formatCode="General">
                  <c:v>20.132899999999999</c:v>
                </c:pt>
                <c:pt idx="29916" formatCode="General">
                  <c:v>20.133600000000001</c:v>
                </c:pt>
                <c:pt idx="29917" formatCode="General">
                  <c:v>20.1343</c:v>
                </c:pt>
                <c:pt idx="29918" formatCode="General">
                  <c:v>20.135000000000002</c:v>
                </c:pt>
                <c:pt idx="29919" formatCode="General">
                  <c:v>20.1356</c:v>
                </c:pt>
                <c:pt idx="29920" formatCode="General">
                  <c:v>20.136299999999999</c:v>
                </c:pt>
                <c:pt idx="29921" formatCode="General">
                  <c:v>20.137</c:v>
                </c:pt>
                <c:pt idx="29922" formatCode="General">
                  <c:v>20.137699999999999</c:v>
                </c:pt>
                <c:pt idx="29923" formatCode="General">
                  <c:v>20.138300000000001</c:v>
                </c:pt>
                <c:pt idx="29924" formatCode="General">
                  <c:v>20.138999999999999</c:v>
                </c:pt>
                <c:pt idx="29925" formatCode="General">
                  <c:v>20.139700000000001</c:v>
                </c:pt>
                <c:pt idx="29926" formatCode="General">
                  <c:v>20.1404</c:v>
                </c:pt>
                <c:pt idx="29927" formatCode="General">
                  <c:v>20.140999999999998</c:v>
                </c:pt>
                <c:pt idx="29928" formatCode="General">
                  <c:v>20.1417</c:v>
                </c:pt>
                <c:pt idx="29929" formatCode="General">
                  <c:v>20.142399999999999</c:v>
                </c:pt>
                <c:pt idx="29930" formatCode="General">
                  <c:v>20.143000000000001</c:v>
                </c:pt>
                <c:pt idx="29931" formatCode="General">
                  <c:v>20.143699999999999</c:v>
                </c:pt>
                <c:pt idx="29932" formatCode="General">
                  <c:v>20.144400000000001</c:v>
                </c:pt>
                <c:pt idx="29933" formatCode="General">
                  <c:v>20.145099999999999</c:v>
                </c:pt>
                <c:pt idx="29934" formatCode="General">
                  <c:v>20.145700000000001</c:v>
                </c:pt>
                <c:pt idx="29935" formatCode="General">
                  <c:v>20.1464</c:v>
                </c:pt>
                <c:pt idx="29936" formatCode="General">
                  <c:v>20.147099999999998</c:v>
                </c:pt>
                <c:pt idx="29937" formatCode="General">
                  <c:v>20.1478</c:v>
                </c:pt>
                <c:pt idx="29938" formatCode="General">
                  <c:v>20.148399999999999</c:v>
                </c:pt>
                <c:pt idx="29939" formatCode="General">
                  <c:v>20.149100000000001</c:v>
                </c:pt>
                <c:pt idx="29940" formatCode="General">
                  <c:v>20.149799999999999</c:v>
                </c:pt>
                <c:pt idx="29941" formatCode="General">
                  <c:v>20.150400000000001</c:v>
                </c:pt>
                <c:pt idx="29942" formatCode="General">
                  <c:v>20.1511</c:v>
                </c:pt>
                <c:pt idx="29943" formatCode="General">
                  <c:v>20.151800000000001</c:v>
                </c:pt>
                <c:pt idx="29944" formatCode="General">
                  <c:v>20.1525</c:v>
                </c:pt>
                <c:pt idx="29945" formatCode="General">
                  <c:v>20.153099999999998</c:v>
                </c:pt>
                <c:pt idx="29946" formatCode="General">
                  <c:v>20.1538</c:v>
                </c:pt>
                <c:pt idx="29947" formatCode="General">
                  <c:v>20.154499999999999</c:v>
                </c:pt>
                <c:pt idx="29948" formatCode="General">
                  <c:v>20.155200000000001</c:v>
                </c:pt>
                <c:pt idx="29949" formatCode="General">
                  <c:v>20.155799999999999</c:v>
                </c:pt>
                <c:pt idx="29950" formatCode="General">
                  <c:v>20.156500000000001</c:v>
                </c:pt>
                <c:pt idx="29951" formatCode="General">
                  <c:v>20.1572</c:v>
                </c:pt>
                <c:pt idx="29952" formatCode="General">
                  <c:v>20.157900000000001</c:v>
                </c:pt>
                <c:pt idx="29953" formatCode="General">
                  <c:v>20.1585</c:v>
                </c:pt>
                <c:pt idx="29954" formatCode="General">
                  <c:v>20.159199999999998</c:v>
                </c:pt>
                <c:pt idx="29955" formatCode="General">
                  <c:v>20.1599</c:v>
                </c:pt>
                <c:pt idx="29956" formatCode="General">
                  <c:v>20.160499999999999</c:v>
                </c:pt>
                <c:pt idx="29957" formatCode="General">
                  <c:v>20.161200000000001</c:v>
                </c:pt>
                <c:pt idx="29958" formatCode="General">
                  <c:v>20.161899999999999</c:v>
                </c:pt>
                <c:pt idx="29959" formatCode="General">
                  <c:v>20.162600000000001</c:v>
                </c:pt>
                <c:pt idx="29960" formatCode="General">
                  <c:v>20.1632</c:v>
                </c:pt>
                <c:pt idx="29961" formatCode="General">
                  <c:v>20.163900000000002</c:v>
                </c:pt>
                <c:pt idx="29962" formatCode="General">
                  <c:v>20.1646</c:v>
                </c:pt>
                <c:pt idx="29963" formatCode="General">
                  <c:v>20.165299999999998</c:v>
                </c:pt>
                <c:pt idx="29964" formatCode="General">
                  <c:v>20.165900000000001</c:v>
                </c:pt>
                <c:pt idx="29965" formatCode="General">
                  <c:v>20.166599999999999</c:v>
                </c:pt>
                <c:pt idx="29966" formatCode="General">
                  <c:v>20.167300000000001</c:v>
                </c:pt>
                <c:pt idx="29967" formatCode="General">
                  <c:v>20.167899999999999</c:v>
                </c:pt>
                <c:pt idx="29968" formatCode="General">
                  <c:v>20.168600000000001</c:v>
                </c:pt>
                <c:pt idx="29969" formatCode="General">
                  <c:v>20.1693</c:v>
                </c:pt>
                <c:pt idx="29970" formatCode="General">
                  <c:v>20.170000000000002</c:v>
                </c:pt>
                <c:pt idx="29971" formatCode="General">
                  <c:v>20.1706</c:v>
                </c:pt>
                <c:pt idx="29972" formatCode="General">
                  <c:v>20.171299999999999</c:v>
                </c:pt>
                <c:pt idx="29973" formatCode="General">
                  <c:v>20.172000000000001</c:v>
                </c:pt>
                <c:pt idx="29974" formatCode="General">
                  <c:v>20.172699999999999</c:v>
                </c:pt>
                <c:pt idx="29975" formatCode="General">
                  <c:v>20.173300000000001</c:v>
                </c:pt>
                <c:pt idx="29976" formatCode="General">
                  <c:v>20.173999999999999</c:v>
                </c:pt>
                <c:pt idx="29977" formatCode="General">
                  <c:v>20.174700000000001</c:v>
                </c:pt>
                <c:pt idx="29978" formatCode="General">
                  <c:v>20.1753</c:v>
                </c:pt>
                <c:pt idx="29979" formatCode="General">
                  <c:v>20.175999999999998</c:v>
                </c:pt>
                <c:pt idx="29980" formatCode="General">
                  <c:v>20.1767</c:v>
                </c:pt>
                <c:pt idx="29981" formatCode="General">
                  <c:v>20.177399999999999</c:v>
                </c:pt>
                <c:pt idx="29982" formatCode="General">
                  <c:v>20.178000000000001</c:v>
                </c:pt>
                <c:pt idx="29983" formatCode="General">
                  <c:v>20.178699999999999</c:v>
                </c:pt>
                <c:pt idx="29984" formatCode="General">
                  <c:v>20.179400000000001</c:v>
                </c:pt>
                <c:pt idx="29985" formatCode="General">
                  <c:v>20.180099999999999</c:v>
                </c:pt>
                <c:pt idx="29986" formatCode="General">
                  <c:v>20.180700000000002</c:v>
                </c:pt>
                <c:pt idx="29987" formatCode="General">
                  <c:v>20.1814</c:v>
                </c:pt>
                <c:pt idx="29988" formatCode="General">
                  <c:v>20.182099999999998</c:v>
                </c:pt>
                <c:pt idx="29989" formatCode="General">
                  <c:v>20.1828</c:v>
                </c:pt>
                <c:pt idx="29990" formatCode="General">
                  <c:v>20.183399999999999</c:v>
                </c:pt>
                <c:pt idx="29991" formatCode="General">
                  <c:v>20.184100000000001</c:v>
                </c:pt>
                <c:pt idx="29992" formatCode="General">
                  <c:v>20.184799999999999</c:v>
                </c:pt>
                <c:pt idx="29993" formatCode="General">
                  <c:v>20.185400000000001</c:v>
                </c:pt>
                <c:pt idx="29994" formatCode="General">
                  <c:v>20.1861</c:v>
                </c:pt>
                <c:pt idx="29995" formatCode="General">
                  <c:v>20.186800000000002</c:v>
                </c:pt>
                <c:pt idx="29996" formatCode="General">
                  <c:v>20.1875</c:v>
                </c:pt>
                <c:pt idx="29997" formatCode="General">
                  <c:v>20.188099999999999</c:v>
                </c:pt>
                <c:pt idx="29998" formatCode="General">
                  <c:v>20.188800000000001</c:v>
                </c:pt>
                <c:pt idx="29999" formatCode="General">
                  <c:v>20.189499999999999</c:v>
                </c:pt>
                <c:pt idx="30000" formatCode="General">
                  <c:v>20.190200000000001</c:v>
                </c:pt>
                <c:pt idx="30001" formatCode="General">
                  <c:v>20.190799999999999</c:v>
                </c:pt>
                <c:pt idx="30002" formatCode="General">
                  <c:v>20.191500000000001</c:v>
                </c:pt>
                <c:pt idx="30003" formatCode="General">
                  <c:v>20.1922</c:v>
                </c:pt>
                <c:pt idx="30004" formatCode="General">
                  <c:v>20.192799999999998</c:v>
                </c:pt>
                <c:pt idx="30005" formatCode="General">
                  <c:v>20.1935</c:v>
                </c:pt>
                <c:pt idx="30006" formatCode="General">
                  <c:v>20.194199999999999</c:v>
                </c:pt>
                <c:pt idx="30007" formatCode="General">
                  <c:v>20.194900000000001</c:v>
                </c:pt>
                <c:pt idx="30008" formatCode="General">
                  <c:v>20.195499999999999</c:v>
                </c:pt>
                <c:pt idx="30009" formatCode="General">
                  <c:v>20.196200000000001</c:v>
                </c:pt>
                <c:pt idx="30010" formatCode="General">
                  <c:v>20.196899999999999</c:v>
                </c:pt>
                <c:pt idx="30011" formatCode="General">
                  <c:v>20.197600000000001</c:v>
                </c:pt>
                <c:pt idx="30012" formatCode="General">
                  <c:v>20.1982</c:v>
                </c:pt>
                <c:pt idx="30013" formatCode="General">
                  <c:v>20.198899999999998</c:v>
                </c:pt>
                <c:pt idx="30014" formatCode="General">
                  <c:v>20.1996</c:v>
                </c:pt>
                <c:pt idx="30015" formatCode="General">
                  <c:v>20.200199999999999</c:v>
                </c:pt>
                <c:pt idx="30016" formatCode="General">
                  <c:v>20.200900000000001</c:v>
                </c:pt>
                <c:pt idx="30017" formatCode="General">
                  <c:v>20.201599999999999</c:v>
                </c:pt>
                <c:pt idx="30018" formatCode="General">
                  <c:v>20.202300000000001</c:v>
                </c:pt>
                <c:pt idx="30019" formatCode="General">
                  <c:v>20.2029</c:v>
                </c:pt>
                <c:pt idx="30020" formatCode="General">
                  <c:v>20.203600000000002</c:v>
                </c:pt>
                <c:pt idx="30021" formatCode="General">
                  <c:v>20.2043</c:v>
                </c:pt>
                <c:pt idx="30022" formatCode="General">
                  <c:v>20.204999999999998</c:v>
                </c:pt>
                <c:pt idx="30023" formatCode="General">
                  <c:v>20.2056</c:v>
                </c:pt>
                <c:pt idx="30024" formatCode="General">
                  <c:v>20.206299999999999</c:v>
                </c:pt>
                <c:pt idx="30025" formatCode="General">
                  <c:v>20.207000000000001</c:v>
                </c:pt>
                <c:pt idx="30026" formatCode="General">
                  <c:v>20.207699999999999</c:v>
                </c:pt>
                <c:pt idx="30027" formatCode="General">
                  <c:v>20.208300000000001</c:v>
                </c:pt>
                <c:pt idx="30028" formatCode="General">
                  <c:v>20.209</c:v>
                </c:pt>
                <c:pt idx="30029" formatCode="General">
                  <c:v>20.209700000000002</c:v>
                </c:pt>
                <c:pt idx="30030" formatCode="General">
                  <c:v>20.2103</c:v>
                </c:pt>
                <c:pt idx="30031" formatCode="General">
                  <c:v>20.210999999999999</c:v>
                </c:pt>
                <c:pt idx="30032" formatCode="General">
                  <c:v>20.2117</c:v>
                </c:pt>
                <c:pt idx="30033" formatCode="General">
                  <c:v>20.212399999999999</c:v>
                </c:pt>
                <c:pt idx="30034" formatCode="General">
                  <c:v>20.213000000000001</c:v>
                </c:pt>
                <c:pt idx="30035" formatCode="General">
                  <c:v>20.213699999999999</c:v>
                </c:pt>
                <c:pt idx="30036" formatCode="General">
                  <c:v>20.214400000000001</c:v>
                </c:pt>
                <c:pt idx="30037" formatCode="General">
                  <c:v>20.2151</c:v>
                </c:pt>
                <c:pt idx="30038" formatCode="General">
                  <c:v>20.215699999999998</c:v>
                </c:pt>
                <c:pt idx="30039" formatCode="General">
                  <c:v>20.2164</c:v>
                </c:pt>
                <c:pt idx="30040" formatCode="General">
                  <c:v>20.217099999999999</c:v>
                </c:pt>
                <c:pt idx="30041" formatCode="General">
                  <c:v>20.217700000000001</c:v>
                </c:pt>
                <c:pt idx="30042" formatCode="General">
                  <c:v>20.218399999999999</c:v>
                </c:pt>
                <c:pt idx="30043" formatCode="General">
                  <c:v>20.219100000000001</c:v>
                </c:pt>
                <c:pt idx="30044" formatCode="General">
                  <c:v>20.219799999999999</c:v>
                </c:pt>
                <c:pt idx="30045" formatCode="General">
                  <c:v>20.220400000000001</c:v>
                </c:pt>
                <c:pt idx="30046" formatCode="General">
                  <c:v>20.2211</c:v>
                </c:pt>
                <c:pt idx="30047" formatCode="General">
                  <c:v>20.221800000000002</c:v>
                </c:pt>
                <c:pt idx="30048" formatCode="General">
                  <c:v>20.2225</c:v>
                </c:pt>
                <c:pt idx="30049" formatCode="General">
                  <c:v>20.223099999999999</c:v>
                </c:pt>
                <c:pt idx="30050" formatCode="General">
                  <c:v>20.223800000000001</c:v>
                </c:pt>
                <c:pt idx="30051" formatCode="General">
                  <c:v>20.224499999999999</c:v>
                </c:pt>
                <c:pt idx="30052" formatCode="General">
                  <c:v>20.225200000000001</c:v>
                </c:pt>
                <c:pt idx="30053" formatCode="General">
                  <c:v>20.2258</c:v>
                </c:pt>
                <c:pt idx="30054" formatCode="General">
                  <c:v>20.226500000000001</c:v>
                </c:pt>
                <c:pt idx="30055" formatCode="General">
                  <c:v>20.2272</c:v>
                </c:pt>
                <c:pt idx="30056" formatCode="General">
                  <c:v>20.227799999999998</c:v>
                </c:pt>
                <c:pt idx="30057" formatCode="General">
                  <c:v>20.2285</c:v>
                </c:pt>
                <c:pt idx="30058" formatCode="General">
                  <c:v>20.229199999999999</c:v>
                </c:pt>
                <c:pt idx="30059" formatCode="General">
                  <c:v>20.229900000000001</c:v>
                </c:pt>
                <c:pt idx="30060" formatCode="General">
                  <c:v>20.230499999999999</c:v>
                </c:pt>
                <c:pt idx="30061" formatCode="General">
                  <c:v>20.231200000000001</c:v>
                </c:pt>
                <c:pt idx="30062" formatCode="General">
                  <c:v>20.2319</c:v>
                </c:pt>
                <c:pt idx="30063" formatCode="General">
                  <c:v>20.232600000000001</c:v>
                </c:pt>
                <c:pt idx="30064" formatCode="General">
                  <c:v>20.2332</c:v>
                </c:pt>
                <c:pt idx="30065" formatCode="General">
                  <c:v>20.233899999999998</c:v>
                </c:pt>
                <c:pt idx="30066" formatCode="General">
                  <c:v>20.2346</c:v>
                </c:pt>
                <c:pt idx="30067" formatCode="General">
                  <c:v>20.235199999999999</c:v>
                </c:pt>
                <c:pt idx="30068" formatCode="General">
                  <c:v>20.235900000000001</c:v>
                </c:pt>
                <c:pt idx="30069" formatCode="General">
                  <c:v>20.236599999999999</c:v>
                </c:pt>
                <c:pt idx="30070" formatCode="General">
                  <c:v>20.237300000000001</c:v>
                </c:pt>
                <c:pt idx="30071" formatCode="General">
                  <c:v>20.2379</c:v>
                </c:pt>
                <c:pt idx="30072" formatCode="General">
                  <c:v>20.238600000000002</c:v>
                </c:pt>
                <c:pt idx="30073" formatCode="General">
                  <c:v>20.2393</c:v>
                </c:pt>
                <c:pt idx="30074" formatCode="General">
                  <c:v>20.239999999999998</c:v>
                </c:pt>
                <c:pt idx="30075" formatCode="General">
                  <c:v>20.240600000000001</c:v>
                </c:pt>
                <c:pt idx="30076" formatCode="General">
                  <c:v>20.241299999999999</c:v>
                </c:pt>
                <c:pt idx="30077" formatCode="General">
                  <c:v>20.242000000000001</c:v>
                </c:pt>
                <c:pt idx="30078" formatCode="General">
                  <c:v>20.242599999999999</c:v>
                </c:pt>
                <c:pt idx="30079" formatCode="General">
                  <c:v>20.243300000000001</c:v>
                </c:pt>
                <c:pt idx="30080" formatCode="General">
                  <c:v>20.244</c:v>
                </c:pt>
                <c:pt idx="30081" formatCode="General">
                  <c:v>20.244700000000002</c:v>
                </c:pt>
                <c:pt idx="30082" formatCode="General">
                  <c:v>20.2453</c:v>
                </c:pt>
                <c:pt idx="30083" formatCode="General">
                  <c:v>20.245999999999999</c:v>
                </c:pt>
                <c:pt idx="30084" formatCode="General">
                  <c:v>20.246700000000001</c:v>
                </c:pt>
                <c:pt idx="30085" formatCode="General">
                  <c:v>20.247399999999999</c:v>
                </c:pt>
                <c:pt idx="30086" formatCode="General">
                  <c:v>20.248000000000001</c:v>
                </c:pt>
                <c:pt idx="30087" formatCode="General">
                  <c:v>20.248699999999999</c:v>
                </c:pt>
                <c:pt idx="30088" formatCode="General">
                  <c:v>20.249400000000001</c:v>
                </c:pt>
                <c:pt idx="30089" formatCode="General">
                  <c:v>20.2501</c:v>
                </c:pt>
                <c:pt idx="30090" formatCode="General">
                  <c:v>20.250699999999998</c:v>
                </c:pt>
                <c:pt idx="30091" formatCode="General">
                  <c:v>20.2514</c:v>
                </c:pt>
                <c:pt idx="30092" formatCode="General">
                  <c:v>20.252099999999999</c:v>
                </c:pt>
                <c:pt idx="30093" formatCode="General">
                  <c:v>20.252700000000001</c:v>
                </c:pt>
                <c:pt idx="30094" formatCode="General">
                  <c:v>20.253399999999999</c:v>
                </c:pt>
                <c:pt idx="30095" formatCode="General">
                  <c:v>20.254100000000001</c:v>
                </c:pt>
                <c:pt idx="30096" formatCode="General">
                  <c:v>20.254799999999999</c:v>
                </c:pt>
                <c:pt idx="30097" formatCode="General">
                  <c:v>20.255400000000002</c:v>
                </c:pt>
                <c:pt idx="30098" formatCode="General">
                  <c:v>20.2561</c:v>
                </c:pt>
                <c:pt idx="30099" formatCode="General">
                  <c:v>20.256799999999998</c:v>
                </c:pt>
                <c:pt idx="30100" formatCode="General">
                  <c:v>20.2575</c:v>
                </c:pt>
                <c:pt idx="30101" formatCode="General">
                  <c:v>20.258099999999999</c:v>
                </c:pt>
                <c:pt idx="30102" formatCode="General">
                  <c:v>20.258800000000001</c:v>
                </c:pt>
                <c:pt idx="30103" formatCode="General">
                  <c:v>20.259499999999999</c:v>
                </c:pt>
                <c:pt idx="30104" formatCode="General">
                  <c:v>20.260100000000001</c:v>
                </c:pt>
                <c:pt idx="30105" formatCode="General">
                  <c:v>20.2608</c:v>
                </c:pt>
                <c:pt idx="30106" formatCode="General">
                  <c:v>20.261500000000002</c:v>
                </c:pt>
                <c:pt idx="30107" formatCode="General">
                  <c:v>20.2622</c:v>
                </c:pt>
                <c:pt idx="30108" formatCode="General">
                  <c:v>20.262799999999999</c:v>
                </c:pt>
                <c:pt idx="30109" formatCode="General">
                  <c:v>20.263500000000001</c:v>
                </c:pt>
                <c:pt idx="30110" formatCode="General">
                  <c:v>20.264199999999999</c:v>
                </c:pt>
                <c:pt idx="30111" formatCode="General">
                  <c:v>20.264900000000001</c:v>
                </c:pt>
                <c:pt idx="30112" formatCode="General">
                  <c:v>20.265499999999999</c:v>
                </c:pt>
                <c:pt idx="30113" formatCode="General">
                  <c:v>20.266200000000001</c:v>
                </c:pt>
                <c:pt idx="30114" formatCode="General">
                  <c:v>20.2669</c:v>
                </c:pt>
                <c:pt idx="30115" formatCode="General">
                  <c:v>20.267499999999998</c:v>
                </c:pt>
                <c:pt idx="30116" formatCode="General">
                  <c:v>20.2682</c:v>
                </c:pt>
                <c:pt idx="30117" formatCode="General">
                  <c:v>20.268899999999999</c:v>
                </c:pt>
                <c:pt idx="30118" formatCode="General">
                  <c:v>20.269600000000001</c:v>
                </c:pt>
                <c:pt idx="30119" formatCode="General">
                  <c:v>20.270199999999999</c:v>
                </c:pt>
                <c:pt idx="30120" formatCode="General">
                  <c:v>20.270900000000001</c:v>
                </c:pt>
                <c:pt idx="30121" formatCode="General">
                  <c:v>20.271599999999999</c:v>
                </c:pt>
                <c:pt idx="30122" formatCode="General">
                  <c:v>20.272300000000001</c:v>
                </c:pt>
                <c:pt idx="30123" formatCode="General">
                  <c:v>20.2729</c:v>
                </c:pt>
                <c:pt idx="30124" formatCode="General">
                  <c:v>20.273599999999998</c:v>
                </c:pt>
                <c:pt idx="30125" formatCode="General">
                  <c:v>20.2743</c:v>
                </c:pt>
                <c:pt idx="30126" formatCode="General">
                  <c:v>20.274999999999999</c:v>
                </c:pt>
                <c:pt idx="30127" formatCode="General">
                  <c:v>20.275600000000001</c:v>
                </c:pt>
                <c:pt idx="30128" formatCode="General">
                  <c:v>20.276299999999999</c:v>
                </c:pt>
                <c:pt idx="30129" formatCode="General">
                  <c:v>20.277000000000001</c:v>
                </c:pt>
                <c:pt idx="30130" formatCode="General">
                  <c:v>20.2776</c:v>
                </c:pt>
                <c:pt idx="30131" formatCode="General">
                  <c:v>20.278300000000002</c:v>
                </c:pt>
                <c:pt idx="30132" formatCode="General">
                  <c:v>20.279</c:v>
                </c:pt>
                <c:pt idx="30133" formatCode="General">
                  <c:v>20.279699999999998</c:v>
                </c:pt>
                <c:pt idx="30134" formatCode="General">
                  <c:v>20.2803</c:v>
                </c:pt>
                <c:pt idx="30135" formatCode="General">
                  <c:v>20.280999999999999</c:v>
                </c:pt>
                <c:pt idx="30136" formatCode="General">
                  <c:v>20.281700000000001</c:v>
                </c:pt>
                <c:pt idx="30137" formatCode="General">
                  <c:v>20.282399999999999</c:v>
                </c:pt>
                <c:pt idx="30138" formatCode="General">
                  <c:v>20.283000000000001</c:v>
                </c:pt>
                <c:pt idx="30139" formatCode="General">
                  <c:v>20.2837</c:v>
                </c:pt>
                <c:pt idx="30140" formatCode="General">
                  <c:v>20.284400000000002</c:v>
                </c:pt>
                <c:pt idx="30141" formatCode="General">
                  <c:v>20.285</c:v>
                </c:pt>
                <c:pt idx="30142" formatCode="General">
                  <c:v>20.285699999999999</c:v>
                </c:pt>
                <c:pt idx="30143" formatCode="General">
                  <c:v>20.2864</c:v>
                </c:pt>
                <c:pt idx="30144" formatCode="General">
                  <c:v>20.287099999999999</c:v>
                </c:pt>
                <c:pt idx="30145" formatCode="General">
                  <c:v>20.287700000000001</c:v>
                </c:pt>
                <c:pt idx="30146" formatCode="General">
                  <c:v>20.288399999999999</c:v>
                </c:pt>
                <c:pt idx="30147" formatCode="General">
                  <c:v>20.289100000000001</c:v>
                </c:pt>
                <c:pt idx="30148" formatCode="General">
                  <c:v>20.2898</c:v>
                </c:pt>
                <c:pt idx="30149" formatCode="General">
                  <c:v>20.290400000000002</c:v>
                </c:pt>
                <c:pt idx="30150" formatCode="General">
                  <c:v>20.2911</c:v>
                </c:pt>
                <c:pt idx="30151" formatCode="General">
                  <c:v>20.291799999999999</c:v>
                </c:pt>
                <c:pt idx="30152" formatCode="General">
                  <c:v>20.2925</c:v>
                </c:pt>
                <c:pt idx="30153" formatCode="General">
                  <c:v>20.293099999999999</c:v>
                </c:pt>
                <c:pt idx="30154" formatCode="General">
                  <c:v>20.293800000000001</c:v>
                </c:pt>
                <c:pt idx="30155" formatCode="General">
                  <c:v>20.294499999999999</c:v>
                </c:pt>
                <c:pt idx="30156" formatCode="General">
                  <c:v>20.295100000000001</c:v>
                </c:pt>
                <c:pt idx="30157" formatCode="General">
                  <c:v>20.2958</c:v>
                </c:pt>
                <c:pt idx="30158" formatCode="General">
                  <c:v>20.296500000000002</c:v>
                </c:pt>
                <c:pt idx="30159" formatCode="General">
                  <c:v>20.2972</c:v>
                </c:pt>
                <c:pt idx="30160" formatCode="General">
                  <c:v>20.297799999999999</c:v>
                </c:pt>
                <c:pt idx="30161" formatCode="General">
                  <c:v>20.298500000000001</c:v>
                </c:pt>
                <c:pt idx="30162" formatCode="General">
                  <c:v>20.299199999999999</c:v>
                </c:pt>
                <c:pt idx="30163" formatCode="General">
                  <c:v>20.299900000000001</c:v>
                </c:pt>
                <c:pt idx="30164" formatCode="General">
                  <c:v>20.3005</c:v>
                </c:pt>
                <c:pt idx="30165" formatCode="General">
                  <c:v>20.301200000000001</c:v>
                </c:pt>
                <c:pt idx="30166" formatCode="General">
                  <c:v>20.3019</c:v>
                </c:pt>
                <c:pt idx="30167" formatCode="General">
                  <c:v>20.302499999999998</c:v>
                </c:pt>
                <c:pt idx="30168" formatCode="General">
                  <c:v>20.3032</c:v>
                </c:pt>
                <c:pt idx="30169" formatCode="General">
                  <c:v>20.303899999999999</c:v>
                </c:pt>
                <c:pt idx="30170" formatCode="General">
                  <c:v>20.304600000000001</c:v>
                </c:pt>
                <c:pt idx="30171" formatCode="General">
                  <c:v>20.305199999999999</c:v>
                </c:pt>
                <c:pt idx="30172" formatCode="General">
                  <c:v>20.305900000000001</c:v>
                </c:pt>
                <c:pt idx="30173" formatCode="General">
                  <c:v>20.3066</c:v>
                </c:pt>
                <c:pt idx="30174" formatCode="General">
                  <c:v>20.307300000000001</c:v>
                </c:pt>
                <c:pt idx="30175" formatCode="General">
                  <c:v>20.3079</c:v>
                </c:pt>
                <c:pt idx="30176" formatCode="General">
                  <c:v>20.308599999999998</c:v>
                </c:pt>
                <c:pt idx="30177" formatCode="General">
                  <c:v>20.3093</c:v>
                </c:pt>
                <c:pt idx="30178" formatCode="General">
                  <c:v>20.309899999999999</c:v>
                </c:pt>
                <c:pt idx="30179" formatCode="General">
                  <c:v>20.310600000000001</c:v>
                </c:pt>
                <c:pt idx="30180" formatCode="General">
                  <c:v>20.311299999999999</c:v>
                </c:pt>
                <c:pt idx="30181" formatCode="General">
                  <c:v>20.312000000000001</c:v>
                </c:pt>
                <c:pt idx="30182" formatCode="General">
                  <c:v>20.3126</c:v>
                </c:pt>
                <c:pt idx="30183" formatCode="General">
                  <c:v>20.313300000000002</c:v>
                </c:pt>
                <c:pt idx="30184" formatCode="General">
                  <c:v>20.314</c:v>
                </c:pt>
                <c:pt idx="30185" formatCode="General">
                  <c:v>20.314699999999998</c:v>
                </c:pt>
                <c:pt idx="30186" formatCode="General">
                  <c:v>20.315300000000001</c:v>
                </c:pt>
                <c:pt idx="30187" formatCode="General">
                  <c:v>20.315999999999999</c:v>
                </c:pt>
                <c:pt idx="30188" formatCode="General">
                  <c:v>20.316700000000001</c:v>
                </c:pt>
                <c:pt idx="30189" formatCode="General">
                  <c:v>20.317399999999999</c:v>
                </c:pt>
                <c:pt idx="30190" formatCode="General">
                  <c:v>20.318000000000001</c:v>
                </c:pt>
                <c:pt idx="30191" formatCode="General">
                  <c:v>20.3187</c:v>
                </c:pt>
                <c:pt idx="30192" formatCode="General">
                  <c:v>20.319400000000002</c:v>
                </c:pt>
                <c:pt idx="30193" formatCode="General">
                  <c:v>20.32</c:v>
                </c:pt>
                <c:pt idx="30194" formatCode="General">
                  <c:v>20.320699999999999</c:v>
                </c:pt>
                <c:pt idx="30195" formatCode="General">
                  <c:v>20.321400000000001</c:v>
                </c:pt>
                <c:pt idx="30196" formatCode="General">
                  <c:v>20.322099999999999</c:v>
                </c:pt>
                <c:pt idx="30197" formatCode="General">
                  <c:v>20.322700000000001</c:v>
                </c:pt>
                <c:pt idx="30198" formatCode="General">
                  <c:v>20.323399999999999</c:v>
                </c:pt>
                <c:pt idx="30199" formatCode="General">
                  <c:v>20.324100000000001</c:v>
                </c:pt>
                <c:pt idx="30200" formatCode="General">
                  <c:v>20.3248</c:v>
                </c:pt>
                <c:pt idx="30201" formatCode="General">
                  <c:v>20.325399999999998</c:v>
                </c:pt>
                <c:pt idx="30202" formatCode="General">
                  <c:v>20.3261</c:v>
                </c:pt>
                <c:pt idx="30203" formatCode="General">
                  <c:v>20.326799999999999</c:v>
                </c:pt>
                <c:pt idx="30204" formatCode="General">
                  <c:v>20.327400000000001</c:v>
                </c:pt>
                <c:pt idx="30205" formatCode="General">
                  <c:v>20.328099999999999</c:v>
                </c:pt>
                <c:pt idx="30206" formatCode="General">
                  <c:v>20.328800000000001</c:v>
                </c:pt>
                <c:pt idx="30207" formatCode="General">
                  <c:v>20.329499999999999</c:v>
                </c:pt>
                <c:pt idx="30208" formatCode="General">
                  <c:v>20.330100000000002</c:v>
                </c:pt>
                <c:pt idx="30209" formatCode="General">
                  <c:v>20.3308</c:v>
                </c:pt>
                <c:pt idx="30210" formatCode="General">
                  <c:v>20.331499999999998</c:v>
                </c:pt>
                <c:pt idx="30211" formatCode="General">
                  <c:v>20.3322</c:v>
                </c:pt>
                <c:pt idx="30212" formatCode="General">
                  <c:v>20.332799999999999</c:v>
                </c:pt>
                <c:pt idx="30213" formatCode="General">
                  <c:v>20.333500000000001</c:v>
                </c:pt>
                <c:pt idx="30214" formatCode="General">
                  <c:v>20.334199999999999</c:v>
                </c:pt>
                <c:pt idx="30215" formatCode="General">
                  <c:v>20.334900000000001</c:v>
                </c:pt>
                <c:pt idx="30216" formatCode="General">
                  <c:v>20.3355</c:v>
                </c:pt>
                <c:pt idx="30217" formatCode="General">
                  <c:v>20.336200000000002</c:v>
                </c:pt>
                <c:pt idx="30218" formatCode="General">
                  <c:v>20.3369</c:v>
                </c:pt>
                <c:pt idx="30219" formatCode="General">
                  <c:v>20.337499999999999</c:v>
                </c:pt>
                <c:pt idx="30220" formatCode="General">
                  <c:v>20.338200000000001</c:v>
                </c:pt>
                <c:pt idx="30221" formatCode="General">
                  <c:v>20.338899999999999</c:v>
                </c:pt>
                <c:pt idx="30222" formatCode="General">
                  <c:v>20.339600000000001</c:v>
                </c:pt>
                <c:pt idx="30223" formatCode="General">
                  <c:v>20.340199999999999</c:v>
                </c:pt>
                <c:pt idx="30224" formatCode="General">
                  <c:v>20.340900000000001</c:v>
                </c:pt>
                <c:pt idx="30225" formatCode="General">
                  <c:v>20.3416</c:v>
                </c:pt>
                <c:pt idx="30226" formatCode="General">
                  <c:v>20.342300000000002</c:v>
                </c:pt>
                <c:pt idx="30227" formatCode="General">
                  <c:v>20.3429</c:v>
                </c:pt>
                <c:pt idx="30228" formatCode="General">
                  <c:v>20.343599999999999</c:v>
                </c:pt>
                <c:pt idx="30229" formatCode="General">
                  <c:v>20.3443</c:v>
                </c:pt>
                <c:pt idx="30230" formatCode="General">
                  <c:v>20.344899999999999</c:v>
                </c:pt>
                <c:pt idx="30231" formatCode="General">
                  <c:v>20.345600000000001</c:v>
                </c:pt>
                <c:pt idx="30232" formatCode="General">
                  <c:v>20.346299999999999</c:v>
                </c:pt>
                <c:pt idx="30233" formatCode="General">
                  <c:v>20.347000000000001</c:v>
                </c:pt>
                <c:pt idx="30234" formatCode="General">
                  <c:v>20.3476</c:v>
                </c:pt>
                <c:pt idx="30235" formatCode="General">
                  <c:v>20.348299999999998</c:v>
                </c:pt>
                <c:pt idx="30236" formatCode="General">
                  <c:v>20.349</c:v>
                </c:pt>
                <c:pt idx="30237" formatCode="General">
                  <c:v>20.349699999999999</c:v>
                </c:pt>
                <c:pt idx="30238" formatCode="General">
                  <c:v>20.350300000000001</c:v>
                </c:pt>
                <c:pt idx="30239" formatCode="General">
                  <c:v>20.350999999999999</c:v>
                </c:pt>
                <c:pt idx="30240" formatCode="General">
                  <c:v>20.351700000000001</c:v>
                </c:pt>
                <c:pt idx="30241" formatCode="General">
                  <c:v>20.3523</c:v>
                </c:pt>
                <c:pt idx="30242" formatCode="General">
                  <c:v>20.353000000000002</c:v>
                </c:pt>
                <c:pt idx="30243" formatCode="General">
                  <c:v>20.3537</c:v>
                </c:pt>
                <c:pt idx="30244" formatCode="General">
                  <c:v>20.354399999999998</c:v>
                </c:pt>
                <c:pt idx="30245" formatCode="General">
                  <c:v>20.355</c:v>
                </c:pt>
                <c:pt idx="30246" formatCode="General">
                  <c:v>20.355699999999999</c:v>
                </c:pt>
                <c:pt idx="30247" formatCode="General">
                  <c:v>20.356400000000001</c:v>
                </c:pt>
                <c:pt idx="30248" formatCode="General">
                  <c:v>20.357099999999999</c:v>
                </c:pt>
                <c:pt idx="30249" formatCode="General">
                  <c:v>20.357700000000001</c:v>
                </c:pt>
                <c:pt idx="30250" formatCode="General">
                  <c:v>20.3584</c:v>
                </c:pt>
                <c:pt idx="30251" formatCode="General">
                  <c:v>20.359100000000002</c:v>
                </c:pt>
                <c:pt idx="30252" formatCode="General">
                  <c:v>20.3598</c:v>
                </c:pt>
                <c:pt idx="30253" formatCode="General">
                  <c:v>20.360399999999998</c:v>
                </c:pt>
                <c:pt idx="30254" formatCode="General">
                  <c:v>20.3611</c:v>
                </c:pt>
                <c:pt idx="30255" formatCode="General">
                  <c:v>20.361799999999999</c:v>
                </c:pt>
                <c:pt idx="30256" formatCode="General">
                  <c:v>20.362400000000001</c:v>
                </c:pt>
                <c:pt idx="30257" formatCode="General">
                  <c:v>20.363099999999999</c:v>
                </c:pt>
                <c:pt idx="30258" formatCode="General">
                  <c:v>20.363800000000001</c:v>
                </c:pt>
                <c:pt idx="30259" formatCode="General">
                  <c:v>20.3645</c:v>
                </c:pt>
                <c:pt idx="30260" formatCode="General">
                  <c:v>20.365100000000002</c:v>
                </c:pt>
                <c:pt idx="30261" formatCode="General">
                  <c:v>20.3658</c:v>
                </c:pt>
                <c:pt idx="30262" formatCode="General">
                  <c:v>20.366499999999998</c:v>
                </c:pt>
                <c:pt idx="30263" formatCode="General">
                  <c:v>20.3672</c:v>
                </c:pt>
                <c:pt idx="30264" formatCode="General">
                  <c:v>20.367799999999999</c:v>
                </c:pt>
                <c:pt idx="30265" formatCode="General">
                  <c:v>20.368500000000001</c:v>
                </c:pt>
                <c:pt idx="30266" formatCode="General">
                  <c:v>20.369199999999999</c:v>
                </c:pt>
                <c:pt idx="30267" formatCode="General">
                  <c:v>20.369800000000001</c:v>
                </c:pt>
                <c:pt idx="30268" formatCode="General">
                  <c:v>20.3705</c:v>
                </c:pt>
                <c:pt idx="30269" formatCode="General">
                  <c:v>20.371200000000002</c:v>
                </c:pt>
                <c:pt idx="30270" formatCode="General">
                  <c:v>20.3719</c:v>
                </c:pt>
                <c:pt idx="30271" formatCode="General">
                  <c:v>20.372499999999999</c:v>
                </c:pt>
                <c:pt idx="30272" formatCode="General">
                  <c:v>20.373200000000001</c:v>
                </c:pt>
                <c:pt idx="30273" formatCode="General">
                  <c:v>20.373899999999999</c:v>
                </c:pt>
                <c:pt idx="30274" formatCode="General">
                  <c:v>20.374600000000001</c:v>
                </c:pt>
                <c:pt idx="30275" formatCode="General">
                  <c:v>20.3752</c:v>
                </c:pt>
                <c:pt idx="30276" formatCode="General">
                  <c:v>20.375900000000001</c:v>
                </c:pt>
                <c:pt idx="30277" formatCode="General">
                  <c:v>20.3766</c:v>
                </c:pt>
                <c:pt idx="30278" formatCode="General">
                  <c:v>20.377199999999998</c:v>
                </c:pt>
                <c:pt idx="30279" formatCode="General">
                  <c:v>20.3779</c:v>
                </c:pt>
                <c:pt idx="30280" formatCode="General">
                  <c:v>20.378599999999999</c:v>
                </c:pt>
                <c:pt idx="30281" formatCode="General">
                  <c:v>20.379300000000001</c:v>
                </c:pt>
                <c:pt idx="30282" formatCode="General">
                  <c:v>20.379899999999999</c:v>
                </c:pt>
                <c:pt idx="30283" formatCode="General">
                  <c:v>20.380600000000001</c:v>
                </c:pt>
                <c:pt idx="30284" formatCode="General">
                  <c:v>20.3813</c:v>
                </c:pt>
                <c:pt idx="30285" formatCode="General">
                  <c:v>20.382000000000001</c:v>
                </c:pt>
                <c:pt idx="30286" formatCode="General">
                  <c:v>20.3826</c:v>
                </c:pt>
                <c:pt idx="30287" formatCode="General">
                  <c:v>20.383299999999998</c:v>
                </c:pt>
                <c:pt idx="30288" formatCode="General">
                  <c:v>20.384</c:v>
                </c:pt>
                <c:pt idx="30289" formatCode="General">
                  <c:v>20.384699999999999</c:v>
                </c:pt>
                <c:pt idx="30290" formatCode="General">
                  <c:v>20.385300000000001</c:v>
                </c:pt>
                <c:pt idx="30291" formatCode="General">
                  <c:v>20.385999999999999</c:v>
                </c:pt>
                <c:pt idx="30292" formatCode="General">
                  <c:v>20.386700000000001</c:v>
                </c:pt>
                <c:pt idx="30293" formatCode="General">
                  <c:v>20.3873</c:v>
                </c:pt>
                <c:pt idx="30294" formatCode="General">
                  <c:v>20.388000000000002</c:v>
                </c:pt>
                <c:pt idx="30295" formatCode="General">
                  <c:v>20.3887</c:v>
                </c:pt>
                <c:pt idx="30296" formatCode="General">
                  <c:v>20.389399999999998</c:v>
                </c:pt>
                <c:pt idx="30297" formatCode="General">
                  <c:v>20.39</c:v>
                </c:pt>
                <c:pt idx="30298" formatCode="General">
                  <c:v>20.390699999999999</c:v>
                </c:pt>
                <c:pt idx="30299" formatCode="General">
                  <c:v>20.391400000000001</c:v>
                </c:pt>
                <c:pt idx="30300" formatCode="General">
                  <c:v>20.392099999999999</c:v>
                </c:pt>
                <c:pt idx="30301" formatCode="General">
                  <c:v>20.392700000000001</c:v>
                </c:pt>
                <c:pt idx="30302" formatCode="General">
                  <c:v>20.3934</c:v>
                </c:pt>
                <c:pt idx="30303" formatCode="General">
                  <c:v>20.394100000000002</c:v>
                </c:pt>
                <c:pt idx="30304" formatCode="General">
                  <c:v>20.3947</c:v>
                </c:pt>
                <c:pt idx="30305" formatCode="General">
                  <c:v>20.395399999999999</c:v>
                </c:pt>
                <c:pt idx="30306" formatCode="General">
                  <c:v>20.396100000000001</c:v>
                </c:pt>
                <c:pt idx="30307" formatCode="General">
                  <c:v>20.396799999999999</c:v>
                </c:pt>
                <c:pt idx="30308" formatCode="General">
                  <c:v>20.397400000000001</c:v>
                </c:pt>
                <c:pt idx="30309" formatCode="General">
                  <c:v>20.398099999999999</c:v>
                </c:pt>
                <c:pt idx="30310" formatCode="General">
                  <c:v>20.398800000000001</c:v>
                </c:pt>
                <c:pt idx="30311" formatCode="General">
                  <c:v>20.3995</c:v>
                </c:pt>
                <c:pt idx="30312" formatCode="General">
                  <c:v>20.400099999999998</c:v>
                </c:pt>
                <c:pt idx="30313" formatCode="General">
                  <c:v>20.4008</c:v>
                </c:pt>
                <c:pt idx="30314" formatCode="General">
                  <c:v>20.401499999999999</c:v>
                </c:pt>
                <c:pt idx="30315" formatCode="General">
                  <c:v>20.402200000000001</c:v>
                </c:pt>
                <c:pt idx="30316" formatCode="General">
                  <c:v>20.402799999999999</c:v>
                </c:pt>
                <c:pt idx="30317" formatCode="General">
                  <c:v>20.403500000000001</c:v>
                </c:pt>
                <c:pt idx="30318" formatCode="General">
                  <c:v>20.404199999999999</c:v>
                </c:pt>
                <c:pt idx="30319" formatCode="General">
                  <c:v>20.404800000000002</c:v>
                </c:pt>
                <c:pt idx="30320" formatCode="General">
                  <c:v>20.4055</c:v>
                </c:pt>
                <c:pt idx="30321" formatCode="General">
                  <c:v>20.406199999999998</c:v>
                </c:pt>
                <c:pt idx="30322" formatCode="General">
                  <c:v>20.4069</c:v>
                </c:pt>
                <c:pt idx="30323" formatCode="General">
                  <c:v>20.407499999999999</c:v>
                </c:pt>
                <c:pt idx="30324" formatCode="General">
                  <c:v>20.408200000000001</c:v>
                </c:pt>
                <c:pt idx="30325" formatCode="General">
                  <c:v>20.408899999999999</c:v>
                </c:pt>
                <c:pt idx="30326" formatCode="General">
                  <c:v>20.409600000000001</c:v>
                </c:pt>
                <c:pt idx="30327" formatCode="General">
                  <c:v>20.4102</c:v>
                </c:pt>
                <c:pt idx="30328" formatCode="General">
                  <c:v>20.410900000000002</c:v>
                </c:pt>
                <c:pt idx="30329" formatCode="General">
                  <c:v>20.4116</c:v>
                </c:pt>
                <c:pt idx="30330" formatCode="General">
                  <c:v>20.412199999999999</c:v>
                </c:pt>
                <c:pt idx="30331" formatCode="General">
                  <c:v>20.4129</c:v>
                </c:pt>
                <c:pt idx="30332" formatCode="General">
                  <c:v>20.413599999999999</c:v>
                </c:pt>
                <c:pt idx="30333" formatCode="General">
                  <c:v>20.414300000000001</c:v>
                </c:pt>
                <c:pt idx="30334" formatCode="General">
                  <c:v>20.414899999999999</c:v>
                </c:pt>
                <c:pt idx="30335" formatCode="General">
                  <c:v>20.415600000000001</c:v>
                </c:pt>
                <c:pt idx="30336" formatCode="General">
                  <c:v>20.4163</c:v>
                </c:pt>
                <c:pt idx="30337" formatCode="General">
                  <c:v>20.417000000000002</c:v>
                </c:pt>
                <c:pt idx="30338" formatCode="General">
                  <c:v>20.4176</c:v>
                </c:pt>
                <c:pt idx="30339" formatCode="General">
                  <c:v>20.418299999999999</c:v>
                </c:pt>
                <c:pt idx="30340" formatCode="General">
                  <c:v>20.419</c:v>
                </c:pt>
                <c:pt idx="30341" formatCode="General">
                  <c:v>20.419599999999999</c:v>
                </c:pt>
                <c:pt idx="30342" formatCode="General">
                  <c:v>20.420300000000001</c:v>
                </c:pt>
                <c:pt idx="30343" formatCode="General">
                  <c:v>20.420999999999999</c:v>
                </c:pt>
                <c:pt idx="30344" formatCode="General">
                  <c:v>20.421700000000001</c:v>
                </c:pt>
                <c:pt idx="30345" formatCode="General">
                  <c:v>20.4223</c:v>
                </c:pt>
                <c:pt idx="30346" formatCode="General">
                  <c:v>20.422999999999998</c:v>
                </c:pt>
                <c:pt idx="30347" formatCode="General">
                  <c:v>20.4237</c:v>
                </c:pt>
                <c:pt idx="30348" formatCode="General">
                  <c:v>20.424399999999999</c:v>
                </c:pt>
                <c:pt idx="30349" formatCode="General">
                  <c:v>20.425000000000001</c:v>
                </c:pt>
                <c:pt idx="30350" formatCode="General">
                  <c:v>20.425699999999999</c:v>
                </c:pt>
                <c:pt idx="30351" formatCode="General">
                  <c:v>20.426400000000001</c:v>
                </c:pt>
                <c:pt idx="30352" formatCode="General">
                  <c:v>20.427099999999999</c:v>
                </c:pt>
                <c:pt idx="30353" formatCode="General">
                  <c:v>20.427700000000002</c:v>
                </c:pt>
                <c:pt idx="30354" formatCode="General">
                  <c:v>20.4284</c:v>
                </c:pt>
                <c:pt idx="30355" formatCode="General">
                  <c:v>20.429099999999998</c:v>
                </c:pt>
                <c:pt idx="30356" formatCode="General">
                  <c:v>20.4297</c:v>
                </c:pt>
                <c:pt idx="30357" formatCode="General">
                  <c:v>20.430399999999999</c:v>
                </c:pt>
                <c:pt idx="30358" formatCode="General">
                  <c:v>20.431100000000001</c:v>
                </c:pt>
                <c:pt idx="30359" formatCode="General">
                  <c:v>20.431799999999999</c:v>
                </c:pt>
                <c:pt idx="30360" formatCode="General">
                  <c:v>20.432400000000001</c:v>
                </c:pt>
                <c:pt idx="30361" formatCode="General">
                  <c:v>20.4331</c:v>
                </c:pt>
                <c:pt idx="30362" formatCode="General">
                  <c:v>20.433800000000002</c:v>
                </c:pt>
                <c:pt idx="30363" formatCode="General">
                  <c:v>20.4345</c:v>
                </c:pt>
                <c:pt idx="30364" formatCode="General">
                  <c:v>20.435099999999998</c:v>
                </c:pt>
                <c:pt idx="30365" formatCode="General">
                  <c:v>20.4358</c:v>
                </c:pt>
                <c:pt idx="30366" formatCode="General">
                  <c:v>20.436499999999999</c:v>
                </c:pt>
                <c:pt idx="30367" formatCode="General">
                  <c:v>20.437100000000001</c:v>
                </c:pt>
                <c:pt idx="30368" formatCode="General">
                  <c:v>20.437799999999999</c:v>
                </c:pt>
                <c:pt idx="30369" formatCode="General">
                  <c:v>20.438500000000001</c:v>
                </c:pt>
                <c:pt idx="30370" formatCode="General">
                  <c:v>20.4392</c:v>
                </c:pt>
                <c:pt idx="30371" formatCode="General">
                  <c:v>20.439800000000002</c:v>
                </c:pt>
                <c:pt idx="30372" formatCode="General">
                  <c:v>20.4405</c:v>
                </c:pt>
                <c:pt idx="30373" formatCode="General">
                  <c:v>20.441199999999998</c:v>
                </c:pt>
                <c:pt idx="30374" formatCode="General">
                  <c:v>20.4419</c:v>
                </c:pt>
                <c:pt idx="30375" formatCode="General">
                  <c:v>20.442499999999999</c:v>
                </c:pt>
                <c:pt idx="30376" formatCode="General">
                  <c:v>20.443200000000001</c:v>
                </c:pt>
                <c:pt idx="30377" formatCode="General">
                  <c:v>20.443899999999999</c:v>
                </c:pt>
                <c:pt idx="30378" formatCode="General">
                  <c:v>20.444600000000001</c:v>
                </c:pt>
                <c:pt idx="30379" formatCode="General">
                  <c:v>20.4452</c:v>
                </c:pt>
                <c:pt idx="30380" formatCode="General">
                  <c:v>20.445900000000002</c:v>
                </c:pt>
                <c:pt idx="30381" formatCode="General">
                  <c:v>20.4466</c:v>
                </c:pt>
                <c:pt idx="30382" formatCode="General">
                  <c:v>20.447199999999999</c:v>
                </c:pt>
                <c:pt idx="30383" formatCode="General">
                  <c:v>20.447900000000001</c:v>
                </c:pt>
                <c:pt idx="30384" formatCode="General">
                  <c:v>20.448599999999999</c:v>
                </c:pt>
                <c:pt idx="30385" formatCode="General">
                  <c:v>20.449300000000001</c:v>
                </c:pt>
                <c:pt idx="30386" formatCode="General">
                  <c:v>20.4499</c:v>
                </c:pt>
                <c:pt idx="30387" formatCode="General">
                  <c:v>20.450600000000001</c:v>
                </c:pt>
                <c:pt idx="30388" formatCode="General">
                  <c:v>20.4513</c:v>
                </c:pt>
                <c:pt idx="30389" formatCode="General">
                  <c:v>20.452000000000002</c:v>
                </c:pt>
                <c:pt idx="30390" formatCode="General">
                  <c:v>20.4526</c:v>
                </c:pt>
                <c:pt idx="30391" formatCode="General">
                  <c:v>20.453299999999999</c:v>
                </c:pt>
                <c:pt idx="30392" formatCode="General">
                  <c:v>20.454000000000001</c:v>
                </c:pt>
                <c:pt idx="30393" formatCode="General">
                  <c:v>20.454599999999999</c:v>
                </c:pt>
                <c:pt idx="30394" formatCode="General">
                  <c:v>20.455300000000001</c:v>
                </c:pt>
                <c:pt idx="30395" formatCode="General">
                  <c:v>20.456</c:v>
                </c:pt>
                <c:pt idx="30396" formatCode="General">
                  <c:v>20.456700000000001</c:v>
                </c:pt>
                <c:pt idx="30397" formatCode="General">
                  <c:v>20.4573</c:v>
                </c:pt>
                <c:pt idx="30398" formatCode="General">
                  <c:v>20.457999999999998</c:v>
                </c:pt>
                <c:pt idx="30399" formatCode="General">
                  <c:v>20.4587</c:v>
                </c:pt>
                <c:pt idx="30400" formatCode="General">
                  <c:v>20.459399999999999</c:v>
                </c:pt>
                <c:pt idx="30401" formatCode="General">
                  <c:v>20.46</c:v>
                </c:pt>
                <c:pt idx="30402" formatCode="General">
                  <c:v>20.460699999999999</c:v>
                </c:pt>
                <c:pt idx="30403" formatCode="General">
                  <c:v>20.461400000000001</c:v>
                </c:pt>
                <c:pt idx="30404" formatCode="General">
                  <c:v>20.462</c:v>
                </c:pt>
                <c:pt idx="30405" formatCode="General">
                  <c:v>20.462700000000002</c:v>
                </c:pt>
                <c:pt idx="30406" formatCode="General">
                  <c:v>20.4634</c:v>
                </c:pt>
                <c:pt idx="30407" formatCode="General">
                  <c:v>20.464099999999998</c:v>
                </c:pt>
                <c:pt idx="30408" formatCode="General">
                  <c:v>20.464700000000001</c:v>
                </c:pt>
                <c:pt idx="30409" formatCode="General">
                  <c:v>20.465399999999999</c:v>
                </c:pt>
                <c:pt idx="30410" formatCode="General">
                  <c:v>20.466100000000001</c:v>
                </c:pt>
                <c:pt idx="30411" formatCode="General">
                  <c:v>20.466799999999999</c:v>
                </c:pt>
                <c:pt idx="30412" formatCode="General">
                  <c:v>20.467400000000001</c:v>
                </c:pt>
                <c:pt idx="30413" formatCode="General">
                  <c:v>20.4681</c:v>
                </c:pt>
                <c:pt idx="30414" formatCode="General">
                  <c:v>20.468800000000002</c:v>
                </c:pt>
                <c:pt idx="30415" formatCode="General">
                  <c:v>20.4695</c:v>
                </c:pt>
                <c:pt idx="30416" formatCode="General">
                  <c:v>20.470099999999999</c:v>
                </c:pt>
                <c:pt idx="30417" formatCode="General">
                  <c:v>20.470800000000001</c:v>
                </c:pt>
                <c:pt idx="30418" formatCode="General">
                  <c:v>20.471499999999999</c:v>
                </c:pt>
                <c:pt idx="30419" formatCode="General">
                  <c:v>20.472100000000001</c:v>
                </c:pt>
                <c:pt idx="30420" formatCode="General">
                  <c:v>20.472799999999999</c:v>
                </c:pt>
                <c:pt idx="30421" formatCode="General">
                  <c:v>20.473500000000001</c:v>
                </c:pt>
                <c:pt idx="30422" formatCode="General">
                  <c:v>20.4742</c:v>
                </c:pt>
                <c:pt idx="30423" formatCode="General">
                  <c:v>20.474799999999998</c:v>
                </c:pt>
                <c:pt idx="30424" formatCode="General">
                  <c:v>20.4755</c:v>
                </c:pt>
                <c:pt idx="30425" formatCode="General">
                  <c:v>20.476199999999999</c:v>
                </c:pt>
                <c:pt idx="30426" formatCode="General">
                  <c:v>20.476900000000001</c:v>
                </c:pt>
                <c:pt idx="30427" formatCode="General">
                  <c:v>20.477499999999999</c:v>
                </c:pt>
                <c:pt idx="30428" formatCode="General">
                  <c:v>20.478200000000001</c:v>
                </c:pt>
                <c:pt idx="30429" formatCode="General">
                  <c:v>20.478899999999999</c:v>
                </c:pt>
                <c:pt idx="30430" formatCode="General">
                  <c:v>20.479500000000002</c:v>
                </c:pt>
                <c:pt idx="30431" formatCode="General">
                  <c:v>20.4802</c:v>
                </c:pt>
                <c:pt idx="30432" formatCode="General">
                  <c:v>20.480899999999998</c:v>
                </c:pt>
                <c:pt idx="30433" formatCode="General">
                  <c:v>20.4816</c:v>
                </c:pt>
                <c:pt idx="30434" formatCode="General">
                  <c:v>20.482199999999999</c:v>
                </c:pt>
                <c:pt idx="30435" formatCode="General">
                  <c:v>20.482900000000001</c:v>
                </c:pt>
                <c:pt idx="30436" formatCode="General">
                  <c:v>20.483599999999999</c:v>
                </c:pt>
                <c:pt idx="30437" formatCode="General">
                  <c:v>20.484300000000001</c:v>
                </c:pt>
                <c:pt idx="30438" formatCode="General">
                  <c:v>20.4849</c:v>
                </c:pt>
                <c:pt idx="30439" formatCode="General">
                  <c:v>20.485600000000002</c:v>
                </c:pt>
                <c:pt idx="30440" formatCode="General">
                  <c:v>20.4863</c:v>
                </c:pt>
                <c:pt idx="30441" formatCode="General">
                  <c:v>20.486899999999999</c:v>
                </c:pt>
                <c:pt idx="30442" formatCode="General">
                  <c:v>20.4876</c:v>
                </c:pt>
                <c:pt idx="30443" formatCode="General">
                  <c:v>20.488299999999999</c:v>
                </c:pt>
                <c:pt idx="30444" formatCode="General">
                  <c:v>20.489000000000001</c:v>
                </c:pt>
                <c:pt idx="30445" formatCode="General">
                  <c:v>20.489599999999999</c:v>
                </c:pt>
                <c:pt idx="30446" formatCode="General">
                  <c:v>20.490300000000001</c:v>
                </c:pt>
                <c:pt idx="30447" formatCode="General">
                  <c:v>20.491</c:v>
                </c:pt>
                <c:pt idx="30448" formatCode="General">
                  <c:v>20.491700000000002</c:v>
                </c:pt>
                <c:pt idx="30449" formatCode="General">
                  <c:v>20.4923</c:v>
                </c:pt>
                <c:pt idx="30450" formatCode="General">
                  <c:v>20.492999999999999</c:v>
                </c:pt>
                <c:pt idx="30451" formatCode="General">
                  <c:v>20.4937</c:v>
                </c:pt>
                <c:pt idx="30452" formatCode="General">
                  <c:v>20.494399999999999</c:v>
                </c:pt>
                <c:pt idx="30453" formatCode="General">
                  <c:v>20.495000000000001</c:v>
                </c:pt>
                <c:pt idx="30454" formatCode="General">
                  <c:v>20.495699999999999</c:v>
                </c:pt>
                <c:pt idx="30455" formatCode="General">
                  <c:v>20.496400000000001</c:v>
                </c:pt>
                <c:pt idx="30456" formatCode="General">
                  <c:v>20.497</c:v>
                </c:pt>
                <c:pt idx="30457" formatCode="General">
                  <c:v>20.497699999999998</c:v>
                </c:pt>
                <c:pt idx="30458" formatCode="General">
                  <c:v>20.4984</c:v>
                </c:pt>
                <c:pt idx="30459" formatCode="General">
                  <c:v>20.499099999999999</c:v>
                </c:pt>
                <c:pt idx="30460" formatCode="General">
                  <c:v>20.499700000000001</c:v>
                </c:pt>
                <c:pt idx="30461" formatCode="General">
                  <c:v>20.500399999999999</c:v>
                </c:pt>
                <c:pt idx="30462" formatCode="General">
                  <c:v>20.501100000000001</c:v>
                </c:pt>
                <c:pt idx="30463" formatCode="General">
                  <c:v>20.501799999999999</c:v>
                </c:pt>
                <c:pt idx="30464" formatCode="General">
                  <c:v>20.502400000000002</c:v>
                </c:pt>
                <c:pt idx="30465" formatCode="General">
                  <c:v>20.5031</c:v>
                </c:pt>
                <c:pt idx="30466" formatCode="General">
                  <c:v>20.503799999999998</c:v>
                </c:pt>
                <c:pt idx="30467" formatCode="General">
                  <c:v>20.5044</c:v>
                </c:pt>
                <c:pt idx="30468" formatCode="General">
                  <c:v>20.505099999999999</c:v>
                </c:pt>
                <c:pt idx="30469" formatCode="General">
                  <c:v>20.505800000000001</c:v>
                </c:pt>
                <c:pt idx="30470" formatCode="General">
                  <c:v>20.506499999999999</c:v>
                </c:pt>
                <c:pt idx="30471" formatCode="General">
                  <c:v>20.507100000000001</c:v>
                </c:pt>
                <c:pt idx="30472" formatCode="General">
                  <c:v>20.5078</c:v>
                </c:pt>
                <c:pt idx="30473" formatCode="General">
                  <c:v>20.508500000000002</c:v>
                </c:pt>
                <c:pt idx="30474" formatCode="General">
                  <c:v>20.5092</c:v>
                </c:pt>
                <c:pt idx="30475" formatCode="General">
                  <c:v>20.509799999999998</c:v>
                </c:pt>
                <c:pt idx="30476" formatCode="General">
                  <c:v>20.5105</c:v>
                </c:pt>
                <c:pt idx="30477" formatCode="General">
                  <c:v>20.511199999999999</c:v>
                </c:pt>
                <c:pt idx="30478" formatCode="General">
                  <c:v>20.511900000000001</c:v>
                </c:pt>
                <c:pt idx="30479" formatCode="General">
                  <c:v>20.512499999999999</c:v>
                </c:pt>
                <c:pt idx="30480" formatCode="General">
                  <c:v>20.513200000000001</c:v>
                </c:pt>
                <c:pt idx="30481" formatCode="General">
                  <c:v>20.5139</c:v>
                </c:pt>
                <c:pt idx="30482" formatCode="General">
                  <c:v>20.514500000000002</c:v>
                </c:pt>
                <c:pt idx="30483" formatCode="General">
                  <c:v>20.5152</c:v>
                </c:pt>
                <c:pt idx="30484" formatCode="General">
                  <c:v>20.515899999999998</c:v>
                </c:pt>
                <c:pt idx="30485" formatCode="General">
                  <c:v>20.5166</c:v>
                </c:pt>
                <c:pt idx="30486" formatCode="General">
                  <c:v>20.517199999999999</c:v>
                </c:pt>
                <c:pt idx="30487" formatCode="General">
                  <c:v>20.517900000000001</c:v>
                </c:pt>
                <c:pt idx="30488" formatCode="General">
                  <c:v>20.518599999999999</c:v>
                </c:pt>
                <c:pt idx="30489" formatCode="General">
                  <c:v>20.519300000000001</c:v>
                </c:pt>
                <c:pt idx="30490" formatCode="General">
                  <c:v>20.5199</c:v>
                </c:pt>
                <c:pt idx="30491" formatCode="General">
                  <c:v>20.520600000000002</c:v>
                </c:pt>
                <c:pt idx="30492" formatCode="General">
                  <c:v>20.5213</c:v>
                </c:pt>
                <c:pt idx="30493" formatCode="General">
                  <c:v>20.521899999999999</c:v>
                </c:pt>
                <c:pt idx="30494" formatCode="General">
                  <c:v>20.522600000000001</c:v>
                </c:pt>
                <c:pt idx="30495" formatCode="General">
                  <c:v>20.523299999999999</c:v>
                </c:pt>
                <c:pt idx="30496" formatCode="General">
                  <c:v>20.524000000000001</c:v>
                </c:pt>
                <c:pt idx="30497" formatCode="General">
                  <c:v>20.5246</c:v>
                </c:pt>
                <c:pt idx="30498" formatCode="General">
                  <c:v>20.525300000000001</c:v>
                </c:pt>
                <c:pt idx="30499" formatCode="General">
                  <c:v>20.526</c:v>
                </c:pt>
                <c:pt idx="30500" formatCode="General">
                  <c:v>20.526700000000002</c:v>
                </c:pt>
                <c:pt idx="30501" formatCode="General">
                  <c:v>20.5273</c:v>
                </c:pt>
                <c:pt idx="30502" formatCode="General">
                  <c:v>20.527999999999999</c:v>
                </c:pt>
                <c:pt idx="30503" formatCode="General">
                  <c:v>20.528700000000001</c:v>
                </c:pt>
                <c:pt idx="30504" formatCode="General">
                  <c:v>20.529299999999999</c:v>
                </c:pt>
                <c:pt idx="30505" formatCode="General">
                  <c:v>20.53</c:v>
                </c:pt>
                <c:pt idx="30506" formatCode="General">
                  <c:v>20.5307</c:v>
                </c:pt>
                <c:pt idx="30507" formatCode="General">
                  <c:v>20.531400000000001</c:v>
                </c:pt>
                <c:pt idx="30508" formatCode="General">
                  <c:v>20.532</c:v>
                </c:pt>
                <c:pt idx="30509" formatCode="General">
                  <c:v>20.532699999999998</c:v>
                </c:pt>
                <c:pt idx="30510" formatCode="General">
                  <c:v>20.5334</c:v>
                </c:pt>
                <c:pt idx="30511" formatCode="General">
                  <c:v>20.534099999999999</c:v>
                </c:pt>
                <c:pt idx="30512" formatCode="General">
                  <c:v>20.534700000000001</c:v>
                </c:pt>
                <c:pt idx="30513" formatCode="General">
                  <c:v>20.535399999999999</c:v>
                </c:pt>
                <c:pt idx="30514" formatCode="General">
                  <c:v>20.536100000000001</c:v>
                </c:pt>
                <c:pt idx="30515" formatCode="General">
                  <c:v>20.536799999999999</c:v>
                </c:pt>
                <c:pt idx="30516" formatCode="General">
                  <c:v>20.537400000000002</c:v>
                </c:pt>
                <c:pt idx="30517" formatCode="General">
                  <c:v>20.5381</c:v>
                </c:pt>
                <c:pt idx="30518" formatCode="General">
                  <c:v>20.538799999999998</c:v>
                </c:pt>
                <c:pt idx="30519" formatCode="General">
                  <c:v>20.539400000000001</c:v>
                </c:pt>
                <c:pt idx="30520" formatCode="General">
                  <c:v>20.540099999999999</c:v>
                </c:pt>
                <c:pt idx="30521" formatCode="General">
                  <c:v>20.540800000000001</c:v>
                </c:pt>
                <c:pt idx="30522" formatCode="General">
                  <c:v>20.541499999999999</c:v>
                </c:pt>
                <c:pt idx="30523" formatCode="General">
                  <c:v>20.542100000000001</c:v>
                </c:pt>
                <c:pt idx="30524" formatCode="General">
                  <c:v>20.5428</c:v>
                </c:pt>
                <c:pt idx="30525" formatCode="General">
                  <c:v>20.543500000000002</c:v>
                </c:pt>
                <c:pt idx="30526" formatCode="General">
                  <c:v>20.5442</c:v>
                </c:pt>
                <c:pt idx="30527" formatCode="General">
                  <c:v>20.544799999999999</c:v>
                </c:pt>
                <c:pt idx="30528" formatCode="General">
                  <c:v>20.545500000000001</c:v>
                </c:pt>
                <c:pt idx="30529" formatCode="General">
                  <c:v>20.546199999999999</c:v>
                </c:pt>
                <c:pt idx="30530" formatCode="General">
                  <c:v>20.546800000000001</c:v>
                </c:pt>
                <c:pt idx="30531" formatCode="General">
                  <c:v>20.547499999999999</c:v>
                </c:pt>
                <c:pt idx="30532" formatCode="General">
                  <c:v>20.548200000000001</c:v>
                </c:pt>
                <c:pt idx="30533" formatCode="General">
                  <c:v>20.5489</c:v>
                </c:pt>
                <c:pt idx="30534" formatCode="General">
                  <c:v>20.549499999999998</c:v>
                </c:pt>
                <c:pt idx="30535" formatCode="General">
                  <c:v>20.5502</c:v>
                </c:pt>
                <c:pt idx="30536" formatCode="General">
                  <c:v>20.550899999999999</c:v>
                </c:pt>
                <c:pt idx="30537" formatCode="General">
                  <c:v>20.551600000000001</c:v>
                </c:pt>
                <c:pt idx="30538" formatCode="General">
                  <c:v>20.552199999999999</c:v>
                </c:pt>
                <c:pt idx="30539" formatCode="General">
                  <c:v>20.552900000000001</c:v>
                </c:pt>
                <c:pt idx="30540" formatCode="General">
                  <c:v>20.553599999999999</c:v>
                </c:pt>
                <c:pt idx="30541" formatCode="General">
                  <c:v>20.554300000000001</c:v>
                </c:pt>
                <c:pt idx="30542" formatCode="General">
                  <c:v>20.5549</c:v>
                </c:pt>
                <c:pt idx="30543" formatCode="General">
                  <c:v>20.555599999999998</c:v>
                </c:pt>
                <c:pt idx="30544" formatCode="General">
                  <c:v>20.5563</c:v>
                </c:pt>
                <c:pt idx="30545" formatCode="General">
                  <c:v>20.556899999999999</c:v>
                </c:pt>
                <c:pt idx="30546" formatCode="General">
                  <c:v>20.557600000000001</c:v>
                </c:pt>
                <c:pt idx="30547" formatCode="General">
                  <c:v>20.558299999999999</c:v>
                </c:pt>
                <c:pt idx="30548" formatCode="General">
                  <c:v>20.559000000000001</c:v>
                </c:pt>
                <c:pt idx="30549" formatCode="General">
                  <c:v>20.5596</c:v>
                </c:pt>
                <c:pt idx="30550" formatCode="General">
                  <c:v>20.560300000000002</c:v>
                </c:pt>
                <c:pt idx="30551" formatCode="General">
                  <c:v>20.561</c:v>
                </c:pt>
                <c:pt idx="30552" formatCode="General">
                  <c:v>20.561699999999998</c:v>
                </c:pt>
                <c:pt idx="30553" formatCode="General">
                  <c:v>20.5623</c:v>
                </c:pt>
                <c:pt idx="30554" formatCode="General">
                  <c:v>20.562999999999999</c:v>
                </c:pt>
                <c:pt idx="30555" formatCode="General">
                  <c:v>20.563700000000001</c:v>
                </c:pt>
                <c:pt idx="30556" formatCode="General">
                  <c:v>20.564299999999999</c:v>
                </c:pt>
                <c:pt idx="30557" formatCode="General">
                  <c:v>20.565000000000001</c:v>
                </c:pt>
                <c:pt idx="30558" formatCode="General">
                  <c:v>20.5657</c:v>
                </c:pt>
                <c:pt idx="30559" formatCode="General">
                  <c:v>20.566400000000002</c:v>
                </c:pt>
                <c:pt idx="30560" formatCode="General">
                  <c:v>20.567</c:v>
                </c:pt>
                <c:pt idx="30561" formatCode="General">
                  <c:v>20.567699999999999</c:v>
                </c:pt>
                <c:pt idx="30562" formatCode="General">
                  <c:v>20.5684</c:v>
                </c:pt>
                <c:pt idx="30563" formatCode="General">
                  <c:v>20.569099999999999</c:v>
                </c:pt>
                <c:pt idx="30564" formatCode="General">
                  <c:v>20.569700000000001</c:v>
                </c:pt>
                <c:pt idx="30565" formatCode="General">
                  <c:v>20.570399999999999</c:v>
                </c:pt>
                <c:pt idx="30566" formatCode="General">
                  <c:v>20.571100000000001</c:v>
                </c:pt>
                <c:pt idx="30567" formatCode="General">
                  <c:v>20.5717</c:v>
                </c:pt>
                <c:pt idx="30568" formatCode="General">
                  <c:v>20.572399999999998</c:v>
                </c:pt>
                <c:pt idx="30569" formatCode="General">
                  <c:v>20.5731</c:v>
                </c:pt>
                <c:pt idx="30570" formatCode="General">
                  <c:v>20.573799999999999</c:v>
                </c:pt>
                <c:pt idx="30571" formatCode="General">
                  <c:v>20.574400000000001</c:v>
                </c:pt>
                <c:pt idx="30572" formatCode="General">
                  <c:v>20.575099999999999</c:v>
                </c:pt>
                <c:pt idx="30573" formatCode="General">
                  <c:v>20.575800000000001</c:v>
                </c:pt>
                <c:pt idx="30574" formatCode="General">
                  <c:v>20.576499999999999</c:v>
                </c:pt>
                <c:pt idx="30575" formatCode="General">
                  <c:v>20.577100000000002</c:v>
                </c:pt>
                <c:pt idx="30576" formatCode="General">
                  <c:v>20.5778</c:v>
                </c:pt>
                <c:pt idx="30577" formatCode="General">
                  <c:v>20.578499999999998</c:v>
                </c:pt>
                <c:pt idx="30578" formatCode="General">
                  <c:v>20.5792</c:v>
                </c:pt>
                <c:pt idx="30579" formatCode="General">
                  <c:v>20.579799999999999</c:v>
                </c:pt>
                <c:pt idx="30580" formatCode="General">
                  <c:v>20.580500000000001</c:v>
                </c:pt>
                <c:pt idx="30581" formatCode="General">
                  <c:v>20.581199999999999</c:v>
                </c:pt>
                <c:pt idx="30582" formatCode="General">
                  <c:v>20.581800000000001</c:v>
                </c:pt>
                <c:pt idx="30583" formatCode="General">
                  <c:v>20.5825</c:v>
                </c:pt>
                <c:pt idx="30584" formatCode="General">
                  <c:v>20.583200000000001</c:v>
                </c:pt>
                <c:pt idx="30585" formatCode="General">
                  <c:v>20.5839</c:v>
                </c:pt>
                <c:pt idx="30586" formatCode="General">
                  <c:v>20.584499999999998</c:v>
                </c:pt>
                <c:pt idx="30587" formatCode="General">
                  <c:v>20.5852</c:v>
                </c:pt>
                <c:pt idx="30588" formatCode="General">
                  <c:v>20.585899999999999</c:v>
                </c:pt>
                <c:pt idx="30589" formatCode="General">
                  <c:v>20.586600000000001</c:v>
                </c:pt>
                <c:pt idx="30590" formatCode="General">
                  <c:v>20.587199999999999</c:v>
                </c:pt>
                <c:pt idx="30591" formatCode="General">
                  <c:v>20.587900000000001</c:v>
                </c:pt>
                <c:pt idx="30592" formatCode="General">
                  <c:v>20.5886</c:v>
                </c:pt>
                <c:pt idx="30593" formatCode="General">
                  <c:v>20.589200000000002</c:v>
                </c:pt>
                <c:pt idx="30594" formatCode="General">
                  <c:v>20.5899</c:v>
                </c:pt>
                <c:pt idx="30595" formatCode="General">
                  <c:v>20.590599999999998</c:v>
                </c:pt>
                <c:pt idx="30596" formatCode="General">
                  <c:v>20.5913</c:v>
                </c:pt>
                <c:pt idx="30597" formatCode="General">
                  <c:v>20.591899999999999</c:v>
                </c:pt>
                <c:pt idx="30598" formatCode="General">
                  <c:v>20.592600000000001</c:v>
                </c:pt>
                <c:pt idx="30599" formatCode="General">
                  <c:v>20.593299999999999</c:v>
                </c:pt>
                <c:pt idx="30600" formatCode="General">
                  <c:v>20.594000000000001</c:v>
                </c:pt>
                <c:pt idx="30601" formatCode="General">
                  <c:v>20.5946</c:v>
                </c:pt>
                <c:pt idx="30602" formatCode="General">
                  <c:v>20.595300000000002</c:v>
                </c:pt>
                <c:pt idx="30603" formatCode="General">
                  <c:v>20.596</c:v>
                </c:pt>
                <c:pt idx="30604" formatCode="General">
                  <c:v>20.596599999999999</c:v>
                </c:pt>
                <c:pt idx="30605" formatCode="General">
                  <c:v>20.597300000000001</c:v>
                </c:pt>
                <c:pt idx="30606" formatCode="General">
                  <c:v>20.597999999999999</c:v>
                </c:pt>
                <c:pt idx="30607" formatCode="General">
                  <c:v>20.598700000000001</c:v>
                </c:pt>
                <c:pt idx="30608" formatCode="General">
                  <c:v>20.599299999999999</c:v>
                </c:pt>
                <c:pt idx="30609" formatCode="General">
                  <c:v>20.6</c:v>
                </c:pt>
                <c:pt idx="30610" formatCode="General">
                  <c:v>20.6007</c:v>
                </c:pt>
                <c:pt idx="30611" formatCode="General">
                  <c:v>20.601400000000002</c:v>
                </c:pt>
                <c:pt idx="30612" formatCode="General">
                  <c:v>20.602</c:v>
                </c:pt>
                <c:pt idx="30613" formatCode="General">
                  <c:v>20.602699999999999</c:v>
                </c:pt>
                <c:pt idx="30614" formatCode="General">
                  <c:v>20.603400000000001</c:v>
                </c:pt>
                <c:pt idx="30615" formatCode="General">
                  <c:v>20.604099999999999</c:v>
                </c:pt>
                <c:pt idx="30616" formatCode="General">
                  <c:v>20.604700000000001</c:v>
                </c:pt>
                <c:pt idx="30617" formatCode="General">
                  <c:v>20.605399999999999</c:v>
                </c:pt>
                <c:pt idx="30618" formatCode="General">
                  <c:v>20.606100000000001</c:v>
                </c:pt>
                <c:pt idx="30619" formatCode="General">
                  <c:v>20.6067</c:v>
                </c:pt>
                <c:pt idx="30620" formatCode="General">
                  <c:v>20.607399999999998</c:v>
                </c:pt>
                <c:pt idx="30621" formatCode="General">
                  <c:v>20.6081</c:v>
                </c:pt>
                <c:pt idx="30622" formatCode="General">
                  <c:v>20.608799999999999</c:v>
                </c:pt>
                <c:pt idx="30623" formatCode="General">
                  <c:v>20.609400000000001</c:v>
                </c:pt>
                <c:pt idx="30624" formatCode="General">
                  <c:v>20.610099999999999</c:v>
                </c:pt>
                <c:pt idx="30625" formatCode="General">
                  <c:v>20.610800000000001</c:v>
                </c:pt>
                <c:pt idx="30626" formatCode="General">
                  <c:v>20.611499999999999</c:v>
                </c:pt>
                <c:pt idx="30627" formatCode="General">
                  <c:v>20.612100000000002</c:v>
                </c:pt>
                <c:pt idx="30628" formatCode="General">
                  <c:v>20.6128</c:v>
                </c:pt>
                <c:pt idx="30629" formatCode="General">
                  <c:v>20.613499999999998</c:v>
                </c:pt>
                <c:pt idx="30630" formatCode="General">
                  <c:v>20.614100000000001</c:v>
                </c:pt>
                <c:pt idx="30631" formatCode="General">
                  <c:v>20.614799999999999</c:v>
                </c:pt>
                <c:pt idx="30632" formatCode="General">
                  <c:v>20.615500000000001</c:v>
                </c:pt>
                <c:pt idx="30633" formatCode="General">
                  <c:v>20.616199999999999</c:v>
                </c:pt>
                <c:pt idx="30634" formatCode="General">
                  <c:v>20.616800000000001</c:v>
                </c:pt>
                <c:pt idx="30635" formatCode="General">
                  <c:v>20.6175</c:v>
                </c:pt>
                <c:pt idx="30636" formatCode="General">
                  <c:v>20.618200000000002</c:v>
                </c:pt>
                <c:pt idx="30637" formatCode="General">
                  <c:v>20.6189</c:v>
                </c:pt>
                <c:pt idx="30638" formatCode="General">
                  <c:v>20.619499999999999</c:v>
                </c:pt>
                <c:pt idx="30639" formatCode="General">
                  <c:v>20.620200000000001</c:v>
                </c:pt>
                <c:pt idx="30640" formatCode="General">
                  <c:v>20.620899999999999</c:v>
                </c:pt>
                <c:pt idx="30641" formatCode="General">
                  <c:v>20.621600000000001</c:v>
                </c:pt>
                <c:pt idx="30642" formatCode="General">
                  <c:v>20.622199999999999</c:v>
                </c:pt>
                <c:pt idx="30643" formatCode="General">
                  <c:v>20.622900000000001</c:v>
                </c:pt>
                <c:pt idx="30644" formatCode="General">
                  <c:v>20.6236</c:v>
                </c:pt>
                <c:pt idx="30645" formatCode="General">
                  <c:v>20.624199999999998</c:v>
                </c:pt>
                <c:pt idx="30646" formatCode="General">
                  <c:v>20.6249</c:v>
                </c:pt>
                <c:pt idx="30647" formatCode="General">
                  <c:v>20.625599999999999</c:v>
                </c:pt>
                <c:pt idx="30648" formatCode="General">
                  <c:v>20.626300000000001</c:v>
                </c:pt>
                <c:pt idx="30649" formatCode="General">
                  <c:v>20.626899999999999</c:v>
                </c:pt>
                <c:pt idx="30650" formatCode="General">
                  <c:v>20.627600000000001</c:v>
                </c:pt>
                <c:pt idx="30651" formatCode="General">
                  <c:v>20.628299999999999</c:v>
                </c:pt>
                <c:pt idx="30652" formatCode="General">
                  <c:v>20.629000000000001</c:v>
                </c:pt>
                <c:pt idx="30653" formatCode="General">
                  <c:v>20.6296</c:v>
                </c:pt>
                <c:pt idx="30654" formatCode="General">
                  <c:v>20.630299999999998</c:v>
                </c:pt>
                <c:pt idx="30655" formatCode="General">
                  <c:v>20.631</c:v>
                </c:pt>
                <c:pt idx="30656" formatCode="General">
                  <c:v>20.631599999999999</c:v>
                </c:pt>
                <c:pt idx="30657" formatCode="General">
                  <c:v>20.632300000000001</c:v>
                </c:pt>
                <c:pt idx="30658" formatCode="General">
                  <c:v>20.632999999999999</c:v>
                </c:pt>
                <c:pt idx="30659" formatCode="General">
                  <c:v>20.633700000000001</c:v>
                </c:pt>
                <c:pt idx="30660" formatCode="General">
                  <c:v>20.6343</c:v>
                </c:pt>
                <c:pt idx="30661" formatCode="General">
                  <c:v>20.635000000000002</c:v>
                </c:pt>
                <c:pt idx="30662" formatCode="General">
                  <c:v>20.6357</c:v>
                </c:pt>
                <c:pt idx="30663" formatCode="General">
                  <c:v>20.636399999999998</c:v>
                </c:pt>
                <c:pt idx="30664" formatCode="General">
                  <c:v>20.637</c:v>
                </c:pt>
                <c:pt idx="30665" formatCode="General">
                  <c:v>20.637699999999999</c:v>
                </c:pt>
                <c:pt idx="30666" formatCode="General">
                  <c:v>20.638400000000001</c:v>
                </c:pt>
                <c:pt idx="30667" formatCode="General">
                  <c:v>20.638999999999999</c:v>
                </c:pt>
                <c:pt idx="30668" formatCode="General">
                  <c:v>20.639700000000001</c:v>
                </c:pt>
                <c:pt idx="30669" formatCode="General">
                  <c:v>20.6404</c:v>
                </c:pt>
                <c:pt idx="30670" formatCode="General">
                  <c:v>20.641100000000002</c:v>
                </c:pt>
                <c:pt idx="30671" formatCode="General">
                  <c:v>20.6417</c:v>
                </c:pt>
                <c:pt idx="30672" formatCode="General">
                  <c:v>20.642399999999999</c:v>
                </c:pt>
                <c:pt idx="30673" formatCode="General">
                  <c:v>20.6431</c:v>
                </c:pt>
                <c:pt idx="30674" formatCode="General">
                  <c:v>20.643799999999999</c:v>
                </c:pt>
                <c:pt idx="30675" formatCode="General">
                  <c:v>20.644400000000001</c:v>
                </c:pt>
                <c:pt idx="30676" formatCode="General">
                  <c:v>20.645099999999999</c:v>
                </c:pt>
                <c:pt idx="30677" formatCode="General">
                  <c:v>20.645800000000001</c:v>
                </c:pt>
                <c:pt idx="30678" formatCode="General">
                  <c:v>20.6465</c:v>
                </c:pt>
                <c:pt idx="30679" formatCode="General">
                  <c:v>20.647099999999998</c:v>
                </c:pt>
                <c:pt idx="30680" formatCode="General">
                  <c:v>20.6478</c:v>
                </c:pt>
                <c:pt idx="30681" formatCode="General">
                  <c:v>20.648499999999999</c:v>
                </c:pt>
                <c:pt idx="30682" formatCode="General">
                  <c:v>20.649100000000001</c:v>
                </c:pt>
                <c:pt idx="30683" formatCode="General">
                  <c:v>20.649799999999999</c:v>
                </c:pt>
                <c:pt idx="30684" formatCode="General">
                  <c:v>20.650500000000001</c:v>
                </c:pt>
                <c:pt idx="30685" formatCode="General">
                  <c:v>20.651199999999999</c:v>
                </c:pt>
                <c:pt idx="30686" formatCode="General">
                  <c:v>20.651800000000001</c:v>
                </c:pt>
                <c:pt idx="30687" formatCode="General">
                  <c:v>20.6525</c:v>
                </c:pt>
                <c:pt idx="30688" formatCode="General">
                  <c:v>20.653199999999998</c:v>
                </c:pt>
                <c:pt idx="30689" formatCode="General">
                  <c:v>20.6539</c:v>
                </c:pt>
                <c:pt idx="30690" formatCode="General">
                  <c:v>20.654499999999999</c:v>
                </c:pt>
                <c:pt idx="30691" formatCode="General">
                  <c:v>20.655200000000001</c:v>
                </c:pt>
                <c:pt idx="30692" formatCode="General">
                  <c:v>20.655899999999999</c:v>
                </c:pt>
                <c:pt idx="30693" formatCode="General">
                  <c:v>20.656500000000001</c:v>
                </c:pt>
                <c:pt idx="30694" formatCode="General">
                  <c:v>20.6572</c:v>
                </c:pt>
                <c:pt idx="30695" formatCode="General">
                  <c:v>20.657900000000001</c:v>
                </c:pt>
                <c:pt idx="30696" formatCode="General">
                  <c:v>20.6586</c:v>
                </c:pt>
                <c:pt idx="30697" formatCode="General">
                  <c:v>20.659199999999998</c:v>
                </c:pt>
                <c:pt idx="30698" formatCode="General">
                  <c:v>20.6599</c:v>
                </c:pt>
                <c:pt idx="30699" formatCode="General">
                  <c:v>20.660599999999999</c:v>
                </c:pt>
                <c:pt idx="30700" formatCode="General">
                  <c:v>20.661300000000001</c:v>
                </c:pt>
                <c:pt idx="30701" formatCode="General">
                  <c:v>20.661899999999999</c:v>
                </c:pt>
                <c:pt idx="30702" formatCode="General">
                  <c:v>20.662600000000001</c:v>
                </c:pt>
                <c:pt idx="30703" formatCode="General">
                  <c:v>20.6633</c:v>
                </c:pt>
                <c:pt idx="30704" formatCode="General">
                  <c:v>20.663900000000002</c:v>
                </c:pt>
                <c:pt idx="30705" formatCode="General">
                  <c:v>20.6646</c:v>
                </c:pt>
                <c:pt idx="30706" formatCode="General">
                  <c:v>20.665299999999998</c:v>
                </c:pt>
                <c:pt idx="30707" formatCode="General">
                  <c:v>20.666</c:v>
                </c:pt>
                <c:pt idx="30708" formatCode="General">
                  <c:v>20.666599999999999</c:v>
                </c:pt>
                <c:pt idx="30709" formatCode="General">
                  <c:v>20.667300000000001</c:v>
                </c:pt>
                <c:pt idx="30710" formatCode="General">
                  <c:v>20.667999999999999</c:v>
                </c:pt>
                <c:pt idx="30711" formatCode="General">
                  <c:v>20.668700000000001</c:v>
                </c:pt>
                <c:pt idx="30712" formatCode="General">
                  <c:v>20.6693</c:v>
                </c:pt>
                <c:pt idx="30713" formatCode="General">
                  <c:v>20.67</c:v>
                </c:pt>
                <c:pt idx="30714" formatCode="General">
                  <c:v>20.6707</c:v>
                </c:pt>
                <c:pt idx="30715" formatCode="General">
                  <c:v>20.671399999999998</c:v>
                </c:pt>
                <c:pt idx="30716" formatCode="General">
                  <c:v>20.672000000000001</c:v>
                </c:pt>
                <c:pt idx="30717" formatCode="General">
                  <c:v>20.672699999999999</c:v>
                </c:pt>
                <c:pt idx="30718" formatCode="General">
                  <c:v>20.673400000000001</c:v>
                </c:pt>
                <c:pt idx="30719" formatCode="General">
                  <c:v>20.673999999999999</c:v>
                </c:pt>
                <c:pt idx="30720" formatCode="General">
                  <c:v>20.674700000000001</c:v>
                </c:pt>
                <c:pt idx="30721" formatCode="General">
                  <c:v>20.6754</c:v>
                </c:pt>
                <c:pt idx="30722" formatCode="General">
                  <c:v>20.676100000000002</c:v>
                </c:pt>
                <c:pt idx="30723" formatCode="General">
                  <c:v>20.6767</c:v>
                </c:pt>
                <c:pt idx="30724" formatCode="General">
                  <c:v>20.677399999999999</c:v>
                </c:pt>
                <c:pt idx="30725" formatCode="General">
                  <c:v>20.678100000000001</c:v>
                </c:pt>
                <c:pt idx="30726" formatCode="General">
                  <c:v>20.678799999999999</c:v>
                </c:pt>
                <c:pt idx="30727" formatCode="General">
                  <c:v>20.679400000000001</c:v>
                </c:pt>
                <c:pt idx="30728" formatCode="General">
                  <c:v>20.680099999999999</c:v>
                </c:pt>
                <c:pt idx="30729" formatCode="General">
                  <c:v>20.680800000000001</c:v>
                </c:pt>
                <c:pt idx="30730" formatCode="General">
                  <c:v>20.6814</c:v>
                </c:pt>
                <c:pt idx="30731" formatCode="General">
                  <c:v>20.682099999999998</c:v>
                </c:pt>
                <c:pt idx="30732" formatCode="General">
                  <c:v>20.6828</c:v>
                </c:pt>
                <c:pt idx="30733" formatCode="General">
                  <c:v>20.683499999999999</c:v>
                </c:pt>
                <c:pt idx="30734" formatCode="General">
                  <c:v>20.684100000000001</c:v>
                </c:pt>
                <c:pt idx="30735" formatCode="General">
                  <c:v>20.684799999999999</c:v>
                </c:pt>
                <c:pt idx="30736" formatCode="General">
                  <c:v>20.685500000000001</c:v>
                </c:pt>
                <c:pt idx="30737" formatCode="General">
                  <c:v>20.686199999999999</c:v>
                </c:pt>
                <c:pt idx="30738" formatCode="General">
                  <c:v>20.686800000000002</c:v>
                </c:pt>
                <c:pt idx="30739" formatCode="General">
                  <c:v>20.6875</c:v>
                </c:pt>
                <c:pt idx="30740" formatCode="General">
                  <c:v>20.688199999999998</c:v>
                </c:pt>
                <c:pt idx="30741" formatCode="General">
                  <c:v>20.6889</c:v>
                </c:pt>
                <c:pt idx="30742" formatCode="General">
                  <c:v>20.689499999999999</c:v>
                </c:pt>
                <c:pt idx="30743" formatCode="General">
                  <c:v>20.690200000000001</c:v>
                </c:pt>
                <c:pt idx="30744" formatCode="General">
                  <c:v>20.690899999999999</c:v>
                </c:pt>
                <c:pt idx="30745" formatCode="General">
                  <c:v>20.691500000000001</c:v>
                </c:pt>
                <c:pt idx="30746" formatCode="General">
                  <c:v>20.6922</c:v>
                </c:pt>
                <c:pt idx="30747" formatCode="General">
                  <c:v>20.692900000000002</c:v>
                </c:pt>
                <c:pt idx="30748" formatCode="General">
                  <c:v>20.6936</c:v>
                </c:pt>
                <c:pt idx="30749" formatCode="General">
                  <c:v>20.694199999999999</c:v>
                </c:pt>
                <c:pt idx="30750" formatCode="General">
                  <c:v>20.694900000000001</c:v>
                </c:pt>
                <c:pt idx="30751" formatCode="General">
                  <c:v>20.695599999999999</c:v>
                </c:pt>
                <c:pt idx="30752" formatCode="General">
                  <c:v>20.696300000000001</c:v>
                </c:pt>
                <c:pt idx="30753" formatCode="General">
                  <c:v>20.696899999999999</c:v>
                </c:pt>
                <c:pt idx="30754" formatCode="General">
                  <c:v>20.697600000000001</c:v>
                </c:pt>
                <c:pt idx="30755" formatCode="General">
                  <c:v>20.6983</c:v>
                </c:pt>
                <c:pt idx="30756" formatCode="General">
                  <c:v>20.698899999999998</c:v>
                </c:pt>
                <c:pt idx="30757" formatCode="General">
                  <c:v>20.6996</c:v>
                </c:pt>
                <c:pt idx="30758" formatCode="General">
                  <c:v>20.700299999999999</c:v>
                </c:pt>
                <c:pt idx="30759" formatCode="General">
                  <c:v>20.701000000000001</c:v>
                </c:pt>
                <c:pt idx="30760" formatCode="General">
                  <c:v>20.701599999999999</c:v>
                </c:pt>
                <c:pt idx="30761" formatCode="General">
                  <c:v>20.702300000000001</c:v>
                </c:pt>
                <c:pt idx="30762" formatCode="General">
                  <c:v>20.702999999999999</c:v>
                </c:pt>
                <c:pt idx="30763" formatCode="General">
                  <c:v>20.703700000000001</c:v>
                </c:pt>
                <c:pt idx="30764" formatCode="General">
                  <c:v>20.7043</c:v>
                </c:pt>
                <c:pt idx="30765" formatCode="General">
                  <c:v>20.704999999999998</c:v>
                </c:pt>
                <c:pt idx="30766" formatCode="General">
                  <c:v>20.7057</c:v>
                </c:pt>
                <c:pt idx="30767" formatCode="General">
                  <c:v>20.706299999999999</c:v>
                </c:pt>
                <c:pt idx="30768" formatCode="General">
                  <c:v>20.707000000000001</c:v>
                </c:pt>
                <c:pt idx="30769" formatCode="General">
                  <c:v>20.707699999999999</c:v>
                </c:pt>
                <c:pt idx="30770" formatCode="General">
                  <c:v>20.708400000000001</c:v>
                </c:pt>
                <c:pt idx="30771" formatCode="General">
                  <c:v>20.709</c:v>
                </c:pt>
                <c:pt idx="30772" formatCode="General">
                  <c:v>20.709700000000002</c:v>
                </c:pt>
                <c:pt idx="30773" formatCode="General">
                  <c:v>20.7104</c:v>
                </c:pt>
                <c:pt idx="30774" formatCode="General">
                  <c:v>20.711099999999998</c:v>
                </c:pt>
                <c:pt idx="30775" formatCode="General">
                  <c:v>20.7117</c:v>
                </c:pt>
                <c:pt idx="30776" formatCode="General">
                  <c:v>20.712399999999999</c:v>
                </c:pt>
                <c:pt idx="30777" formatCode="General">
                  <c:v>20.713100000000001</c:v>
                </c:pt>
                <c:pt idx="30778" formatCode="General">
                  <c:v>20.713799999999999</c:v>
                </c:pt>
                <c:pt idx="30779" formatCode="General">
                  <c:v>20.714400000000001</c:v>
                </c:pt>
                <c:pt idx="30780" formatCode="General">
                  <c:v>20.7151</c:v>
                </c:pt>
                <c:pt idx="30781" formatCode="General">
                  <c:v>20.715800000000002</c:v>
                </c:pt>
                <c:pt idx="30782" formatCode="General">
                  <c:v>20.7164</c:v>
                </c:pt>
                <c:pt idx="30783" formatCode="General">
                  <c:v>20.717099999999999</c:v>
                </c:pt>
                <c:pt idx="30784" formatCode="General">
                  <c:v>20.7178</c:v>
                </c:pt>
                <c:pt idx="30785" formatCode="General">
                  <c:v>20.718499999999999</c:v>
                </c:pt>
                <c:pt idx="30786" formatCode="General">
                  <c:v>20.719100000000001</c:v>
                </c:pt>
                <c:pt idx="30787" formatCode="General">
                  <c:v>20.719799999999999</c:v>
                </c:pt>
                <c:pt idx="30788" formatCode="General">
                  <c:v>20.720500000000001</c:v>
                </c:pt>
                <c:pt idx="30789" formatCode="General">
                  <c:v>20.7212</c:v>
                </c:pt>
                <c:pt idx="30790" formatCode="General">
                  <c:v>20.721800000000002</c:v>
                </c:pt>
                <c:pt idx="30791" formatCode="General">
                  <c:v>20.7225</c:v>
                </c:pt>
                <c:pt idx="30792" formatCode="General">
                  <c:v>20.723199999999999</c:v>
                </c:pt>
                <c:pt idx="30793" formatCode="General">
                  <c:v>20.723800000000001</c:v>
                </c:pt>
                <c:pt idx="30794" formatCode="General">
                  <c:v>20.724499999999999</c:v>
                </c:pt>
                <c:pt idx="30795" formatCode="General">
                  <c:v>20.725200000000001</c:v>
                </c:pt>
                <c:pt idx="30796" formatCode="General">
                  <c:v>20.725899999999999</c:v>
                </c:pt>
                <c:pt idx="30797" formatCode="General">
                  <c:v>20.726500000000001</c:v>
                </c:pt>
                <c:pt idx="30798" formatCode="General">
                  <c:v>20.7272</c:v>
                </c:pt>
                <c:pt idx="30799" formatCode="General">
                  <c:v>20.727900000000002</c:v>
                </c:pt>
                <c:pt idx="30800" formatCode="General">
                  <c:v>20.7286</c:v>
                </c:pt>
                <c:pt idx="30801" formatCode="General">
                  <c:v>20.729199999999999</c:v>
                </c:pt>
                <c:pt idx="30802" formatCode="General">
                  <c:v>20.729900000000001</c:v>
                </c:pt>
                <c:pt idx="30803" formatCode="General">
                  <c:v>20.730599999999999</c:v>
                </c:pt>
                <c:pt idx="30804" formatCode="General">
                  <c:v>20.731300000000001</c:v>
                </c:pt>
                <c:pt idx="30805" formatCode="General">
                  <c:v>20.7319</c:v>
                </c:pt>
                <c:pt idx="30806" formatCode="General">
                  <c:v>20.732600000000001</c:v>
                </c:pt>
                <c:pt idx="30807" formatCode="General">
                  <c:v>20.7333</c:v>
                </c:pt>
                <c:pt idx="30808" formatCode="General">
                  <c:v>20.733899999999998</c:v>
                </c:pt>
                <c:pt idx="30809" formatCode="General">
                  <c:v>20.7346</c:v>
                </c:pt>
                <c:pt idx="30810" formatCode="General">
                  <c:v>20.735299999999999</c:v>
                </c:pt>
                <c:pt idx="30811" formatCode="General">
                  <c:v>20.736000000000001</c:v>
                </c:pt>
                <c:pt idx="30812" formatCode="General">
                  <c:v>20.736599999999999</c:v>
                </c:pt>
                <c:pt idx="30813" formatCode="General">
                  <c:v>20.737300000000001</c:v>
                </c:pt>
                <c:pt idx="30814" formatCode="General">
                  <c:v>20.738</c:v>
                </c:pt>
                <c:pt idx="30815" formatCode="General">
                  <c:v>20.738700000000001</c:v>
                </c:pt>
                <c:pt idx="30816" formatCode="General">
                  <c:v>20.7393</c:v>
                </c:pt>
                <c:pt idx="30817" formatCode="General">
                  <c:v>20.74</c:v>
                </c:pt>
                <c:pt idx="30818" formatCode="General">
                  <c:v>20.7407</c:v>
                </c:pt>
                <c:pt idx="30819" formatCode="General">
                  <c:v>20.741299999999999</c:v>
                </c:pt>
                <c:pt idx="30820" formatCode="General">
                  <c:v>20.742000000000001</c:v>
                </c:pt>
                <c:pt idx="30821" formatCode="General">
                  <c:v>20.742699999999999</c:v>
                </c:pt>
                <c:pt idx="30822" formatCode="General">
                  <c:v>20.743400000000001</c:v>
                </c:pt>
                <c:pt idx="30823" formatCode="General">
                  <c:v>20.744</c:v>
                </c:pt>
                <c:pt idx="30824" formatCode="General">
                  <c:v>20.744700000000002</c:v>
                </c:pt>
                <c:pt idx="30825" formatCode="General">
                  <c:v>20.7454</c:v>
                </c:pt>
                <c:pt idx="30826" formatCode="General">
                  <c:v>20.746099999999998</c:v>
                </c:pt>
                <c:pt idx="30827" formatCode="General">
                  <c:v>20.746700000000001</c:v>
                </c:pt>
                <c:pt idx="30828" formatCode="General">
                  <c:v>20.747399999999999</c:v>
                </c:pt>
                <c:pt idx="30829" formatCode="General">
                  <c:v>20.748100000000001</c:v>
                </c:pt>
                <c:pt idx="30830" formatCode="General">
                  <c:v>20.748699999999999</c:v>
                </c:pt>
                <c:pt idx="30831" formatCode="General">
                  <c:v>20.749400000000001</c:v>
                </c:pt>
                <c:pt idx="30832" formatCode="General">
                  <c:v>20.7501</c:v>
                </c:pt>
                <c:pt idx="30833" formatCode="General">
                  <c:v>20.750800000000002</c:v>
                </c:pt>
                <c:pt idx="30834" formatCode="General">
                  <c:v>20.7514</c:v>
                </c:pt>
                <c:pt idx="30835" formatCode="General">
                  <c:v>20.752099999999999</c:v>
                </c:pt>
                <c:pt idx="30836" formatCode="General">
                  <c:v>20.752800000000001</c:v>
                </c:pt>
                <c:pt idx="30837" formatCode="General">
                  <c:v>20.753499999999999</c:v>
                </c:pt>
                <c:pt idx="30838" formatCode="General">
                  <c:v>20.754100000000001</c:v>
                </c:pt>
                <c:pt idx="30839" formatCode="General">
                  <c:v>20.754799999999999</c:v>
                </c:pt>
                <c:pt idx="30840" formatCode="General">
                  <c:v>20.755500000000001</c:v>
                </c:pt>
                <c:pt idx="30841" formatCode="General">
                  <c:v>20.7562</c:v>
                </c:pt>
                <c:pt idx="30842" formatCode="General">
                  <c:v>20.756799999999998</c:v>
                </c:pt>
                <c:pt idx="30843" formatCode="General">
                  <c:v>20.7575</c:v>
                </c:pt>
                <c:pt idx="30844" formatCode="General">
                  <c:v>20.758199999999999</c:v>
                </c:pt>
                <c:pt idx="30845" formatCode="General">
                  <c:v>20.758800000000001</c:v>
                </c:pt>
                <c:pt idx="30846" formatCode="General">
                  <c:v>20.759499999999999</c:v>
                </c:pt>
                <c:pt idx="30847" formatCode="General">
                  <c:v>20.760200000000001</c:v>
                </c:pt>
                <c:pt idx="30848" formatCode="General">
                  <c:v>20.760899999999999</c:v>
                </c:pt>
                <c:pt idx="30849" formatCode="General">
                  <c:v>20.761500000000002</c:v>
                </c:pt>
                <c:pt idx="30850" formatCode="General">
                  <c:v>20.7622</c:v>
                </c:pt>
                <c:pt idx="30851" formatCode="General">
                  <c:v>20.762899999999998</c:v>
                </c:pt>
                <c:pt idx="30852" formatCode="General">
                  <c:v>20.7636</c:v>
                </c:pt>
                <c:pt idx="30853" formatCode="General">
                  <c:v>20.764199999999999</c:v>
                </c:pt>
                <c:pt idx="30854" formatCode="General">
                  <c:v>20.764900000000001</c:v>
                </c:pt>
                <c:pt idx="30855" formatCode="General">
                  <c:v>20.765599999999999</c:v>
                </c:pt>
                <c:pt idx="30856" formatCode="General">
                  <c:v>20.766200000000001</c:v>
                </c:pt>
                <c:pt idx="30857" formatCode="General">
                  <c:v>20.7669</c:v>
                </c:pt>
                <c:pt idx="30858" formatCode="General">
                  <c:v>20.767600000000002</c:v>
                </c:pt>
                <c:pt idx="30859" formatCode="General">
                  <c:v>20.7683</c:v>
                </c:pt>
                <c:pt idx="30860" formatCode="General">
                  <c:v>20.768899999999999</c:v>
                </c:pt>
                <c:pt idx="30861" formatCode="General">
                  <c:v>20.769600000000001</c:v>
                </c:pt>
                <c:pt idx="30862" formatCode="General">
                  <c:v>20.770299999999999</c:v>
                </c:pt>
                <c:pt idx="30863" formatCode="General">
                  <c:v>20.771000000000001</c:v>
                </c:pt>
                <c:pt idx="30864" formatCode="General">
                  <c:v>20.771599999999999</c:v>
                </c:pt>
                <c:pt idx="30865" formatCode="General">
                  <c:v>20.772300000000001</c:v>
                </c:pt>
                <c:pt idx="30866" formatCode="General">
                  <c:v>20.773</c:v>
                </c:pt>
                <c:pt idx="30867" formatCode="General">
                  <c:v>20.773599999999998</c:v>
                </c:pt>
                <c:pt idx="30868" formatCode="General">
                  <c:v>20.7743</c:v>
                </c:pt>
                <c:pt idx="30869" formatCode="General">
                  <c:v>20.774999999999999</c:v>
                </c:pt>
                <c:pt idx="30870" formatCode="General">
                  <c:v>20.775700000000001</c:v>
                </c:pt>
                <c:pt idx="30871" formatCode="General">
                  <c:v>20.776299999999999</c:v>
                </c:pt>
                <c:pt idx="30872" formatCode="General">
                  <c:v>20.777000000000001</c:v>
                </c:pt>
                <c:pt idx="30873" formatCode="General">
                  <c:v>20.777699999999999</c:v>
                </c:pt>
                <c:pt idx="30874" formatCode="General">
                  <c:v>20.778400000000001</c:v>
                </c:pt>
                <c:pt idx="30875" formatCode="General">
                  <c:v>20.779</c:v>
                </c:pt>
                <c:pt idx="30876" formatCode="General">
                  <c:v>20.779699999999998</c:v>
                </c:pt>
                <c:pt idx="30877" formatCode="General">
                  <c:v>20.7804</c:v>
                </c:pt>
                <c:pt idx="30878" formatCode="General">
                  <c:v>20.781099999999999</c:v>
                </c:pt>
                <c:pt idx="30879" formatCode="General">
                  <c:v>20.781700000000001</c:v>
                </c:pt>
                <c:pt idx="30880" formatCode="General">
                  <c:v>20.782399999999999</c:v>
                </c:pt>
                <c:pt idx="30881" formatCode="General">
                  <c:v>20.783100000000001</c:v>
                </c:pt>
                <c:pt idx="30882" formatCode="General">
                  <c:v>20.7837</c:v>
                </c:pt>
                <c:pt idx="30883" formatCode="General">
                  <c:v>20.784400000000002</c:v>
                </c:pt>
                <c:pt idx="30884" formatCode="General">
                  <c:v>20.7851</c:v>
                </c:pt>
                <c:pt idx="30885" formatCode="General">
                  <c:v>20.785799999999998</c:v>
                </c:pt>
                <c:pt idx="30886" formatCode="General">
                  <c:v>20.7864</c:v>
                </c:pt>
                <c:pt idx="30887" formatCode="General">
                  <c:v>20.787099999999999</c:v>
                </c:pt>
                <c:pt idx="30888" formatCode="General">
                  <c:v>20.787800000000001</c:v>
                </c:pt>
                <c:pt idx="30889" formatCode="General">
                  <c:v>20.788499999999999</c:v>
                </c:pt>
                <c:pt idx="30890" formatCode="General">
                  <c:v>20.789100000000001</c:v>
                </c:pt>
                <c:pt idx="30891" formatCode="General">
                  <c:v>20.7898</c:v>
                </c:pt>
                <c:pt idx="30892" formatCode="General">
                  <c:v>20.790500000000002</c:v>
                </c:pt>
                <c:pt idx="30893" formatCode="General">
                  <c:v>20.7911</c:v>
                </c:pt>
                <c:pt idx="30894" formatCode="General">
                  <c:v>20.791799999999999</c:v>
                </c:pt>
                <c:pt idx="30895" formatCode="General">
                  <c:v>20.7925</c:v>
                </c:pt>
                <c:pt idx="30896" formatCode="General">
                  <c:v>20.793199999999999</c:v>
                </c:pt>
                <c:pt idx="30897" formatCode="General">
                  <c:v>20.793800000000001</c:v>
                </c:pt>
                <c:pt idx="30898" formatCode="General">
                  <c:v>20.794499999999999</c:v>
                </c:pt>
                <c:pt idx="30899" formatCode="General">
                  <c:v>20.795200000000001</c:v>
                </c:pt>
                <c:pt idx="30900" formatCode="General">
                  <c:v>20.7959</c:v>
                </c:pt>
                <c:pt idx="30901" formatCode="General">
                  <c:v>20.796500000000002</c:v>
                </c:pt>
                <c:pt idx="30902" formatCode="General">
                  <c:v>20.7972</c:v>
                </c:pt>
                <c:pt idx="30903" formatCode="General">
                  <c:v>20.797899999999998</c:v>
                </c:pt>
                <c:pt idx="30904" formatCode="General">
                  <c:v>20.7986</c:v>
                </c:pt>
                <c:pt idx="30905" formatCode="General">
                  <c:v>20.799199999999999</c:v>
                </c:pt>
                <c:pt idx="30906" formatCode="General">
                  <c:v>20.799900000000001</c:v>
                </c:pt>
                <c:pt idx="30907" formatCode="General">
                  <c:v>20.800599999999999</c:v>
                </c:pt>
                <c:pt idx="30908" formatCode="General">
                  <c:v>20.801200000000001</c:v>
                </c:pt>
                <c:pt idx="30909" formatCode="General">
                  <c:v>20.8019</c:v>
                </c:pt>
                <c:pt idx="30910" formatCode="General">
                  <c:v>20.802600000000002</c:v>
                </c:pt>
                <c:pt idx="30911" formatCode="General">
                  <c:v>20.8033</c:v>
                </c:pt>
                <c:pt idx="30912" formatCode="General">
                  <c:v>20.803899999999999</c:v>
                </c:pt>
                <c:pt idx="30913" formatCode="General">
                  <c:v>20.804600000000001</c:v>
                </c:pt>
                <c:pt idx="30914" formatCode="General">
                  <c:v>20.805299999999999</c:v>
                </c:pt>
                <c:pt idx="30915" formatCode="General">
                  <c:v>20.806000000000001</c:v>
                </c:pt>
                <c:pt idx="30916" formatCode="General">
                  <c:v>20.8066</c:v>
                </c:pt>
                <c:pt idx="30917" formatCode="General">
                  <c:v>20.807300000000001</c:v>
                </c:pt>
                <c:pt idx="30918" formatCode="General">
                  <c:v>20.808</c:v>
                </c:pt>
                <c:pt idx="30919" formatCode="General">
                  <c:v>20.808599999999998</c:v>
                </c:pt>
                <c:pt idx="30920" formatCode="General">
                  <c:v>20.8093</c:v>
                </c:pt>
                <c:pt idx="30921" formatCode="General">
                  <c:v>20.81</c:v>
                </c:pt>
                <c:pt idx="30922" formatCode="General">
                  <c:v>20.810700000000001</c:v>
                </c:pt>
                <c:pt idx="30923" formatCode="General">
                  <c:v>20.811299999999999</c:v>
                </c:pt>
                <c:pt idx="30924" formatCode="General">
                  <c:v>20.812000000000001</c:v>
                </c:pt>
                <c:pt idx="30925" formatCode="General">
                  <c:v>20.8127</c:v>
                </c:pt>
                <c:pt idx="30926" formatCode="General">
                  <c:v>20.813400000000001</c:v>
                </c:pt>
                <c:pt idx="30927" formatCode="General">
                  <c:v>20.814</c:v>
                </c:pt>
                <c:pt idx="30928" formatCode="General">
                  <c:v>20.814699999999998</c:v>
                </c:pt>
                <c:pt idx="30929" formatCode="General">
                  <c:v>20.8154</c:v>
                </c:pt>
                <c:pt idx="30930" formatCode="General">
                  <c:v>20.815999999999999</c:v>
                </c:pt>
                <c:pt idx="30931" formatCode="General">
                  <c:v>20.816700000000001</c:v>
                </c:pt>
                <c:pt idx="30932" formatCode="General">
                  <c:v>20.817399999999999</c:v>
                </c:pt>
                <c:pt idx="30933" formatCode="General">
                  <c:v>20.818100000000001</c:v>
                </c:pt>
                <c:pt idx="30934" formatCode="General">
                  <c:v>20.8187</c:v>
                </c:pt>
                <c:pt idx="30935" formatCode="General">
                  <c:v>20.819400000000002</c:v>
                </c:pt>
                <c:pt idx="30936" formatCode="General">
                  <c:v>20.8201</c:v>
                </c:pt>
                <c:pt idx="30937" formatCode="General">
                  <c:v>20.820799999999998</c:v>
                </c:pt>
                <c:pt idx="30938" formatCode="General">
                  <c:v>20.821400000000001</c:v>
                </c:pt>
                <c:pt idx="30939" formatCode="General">
                  <c:v>20.822099999999999</c:v>
                </c:pt>
                <c:pt idx="30940" formatCode="General">
                  <c:v>20.822800000000001</c:v>
                </c:pt>
                <c:pt idx="30941" formatCode="General">
                  <c:v>20.823499999999999</c:v>
                </c:pt>
                <c:pt idx="30942" formatCode="General">
                  <c:v>20.824100000000001</c:v>
                </c:pt>
                <c:pt idx="30943" formatCode="General">
                  <c:v>20.8248</c:v>
                </c:pt>
                <c:pt idx="30944" formatCode="General">
                  <c:v>20.825500000000002</c:v>
                </c:pt>
                <c:pt idx="30945" formatCode="General">
                  <c:v>20.8261</c:v>
                </c:pt>
                <c:pt idx="30946" formatCode="General">
                  <c:v>20.826799999999999</c:v>
                </c:pt>
                <c:pt idx="30947" formatCode="General">
                  <c:v>20.827500000000001</c:v>
                </c:pt>
                <c:pt idx="30948" formatCode="General">
                  <c:v>20.828199999999999</c:v>
                </c:pt>
                <c:pt idx="30949" formatCode="General">
                  <c:v>20.828800000000001</c:v>
                </c:pt>
                <c:pt idx="30950" formatCode="General">
                  <c:v>20.829499999999999</c:v>
                </c:pt>
                <c:pt idx="30951" formatCode="General">
                  <c:v>20.830200000000001</c:v>
                </c:pt>
                <c:pt idx="30952" formatCode="General">
                  <c:v>20.8309</c:v>
                </c:pt>
                <c:pt idx="30953" formatCode="General">
                  <c:v>20.831499999999998</c:v>
                </c:pt>
                <c:pt idx="30954" formatCode="General">
                  <c:v>20.8322</c:v>
                </c:pt>
                <c:pt idx="30955" formatCode="General">
                  <c:v>20.832899999999999</c:v>
                </c:pt>
                <c:pt idx="30956" formatCode="General">
                  <c:v>20.833500000000001</c:v>
                </c:pt>
                <c:pt idx="30957" formatCode="General">
                  <c:v>20.834199999999999</c:v>
                </c:pt>
                <c:pt idx="30958" formatCode="General">
                  <c:v>20.834900000000001</c:v>
                </c:pt>
                <c:pt idx="30959" formatCode="General">
                  <c:v>20.835599999999999</c:v>
                </c:pt>
                <c:pt idx="30960" formatCode="General">
                  <c:v>20.836200000000002</c:v>
                </c:pt>
                <c:pt idx="30961" formatCode="General">
                  <c:v>20.8369</c:v>
                </c:pt>
                <c:pt idx="30962" formatCode="General">
                  <c:v>20.837599999999998</c:v>
                </c:pt>
                <c:pt idx="30963" formatCode="General">
                  <c:v>20.8383</c:v>
                </c:pt>
                <c:pt idx="30964" formatCode="General">
                  <c:v>20.838899999999999</c:v>
                </c:pt>
                <c:pt idx="30965" formatCode="General">
                  <c:v>20.839600000000001</c:v>
                </c:pt>
                <c:pt idx="30966" formatCode="General">
                  <c:v>20.840299999999999</c:v>
                </c:pt>
                <c:pt idx="30967" formatCode="General">
                  <c:v>20.841000000000001</c:v>
                </c:pt>
                <c:pt idx="30968" formatCode="General">
                  <c:v>20.8416</c:v>
                </c:pt>
                <c:pt idx="30969" formatCode="General">
                  <c:v>20.842300000000002</c:v>
                </c:pt>
                <c:pt idx="30970" formatCode="General">
                  <c:v>20.843</c:v>
                </c:pt>
                <c:pt idx="30971" formatCode="General">
                  <c:v>20.843599999999999</c:v>
                </c:pt>
                <c:pt idx="30972" formatCode="General">
                  <c:v>20.8443</c:v>
                </c:pt>
                <c:pt idx="30973" formatCode="General">
                  <c:v>20.844999999999999</c:v>
                </c:pt>
                <c:pt idx="30974" formatCode="General">
                  <c:v>20.845700000000001</c:v>
                </c:pt>
                <c:pt idx="30975" formatCode="General">
                  <c:v>20.846299999999999</c:v>
                </c:pt>
                <c:pt idx="30976" formatCode="General">
                  <c:v>20.847000000000001</c:v>
                </c:pt>
                <c:pt idx="30977" formatCode="General">
                  <c:v>20.8477</c:v>
                </c:pt>
                <c:pt idx="30978" formatCode="General">
                  <c:v>20.848400000000002</c:v>
                </c:pt>
                <c:pt idx="30979" formatCode="General">
                  <c:v>20.849</c:v>
                </c:pt>
                <c:pt idx="30980" formatCode="General">
                  <c:v>20.849699999999999</c:v>
                </c:pt>
                <c:pt idx="30981" formatCode="General">
                  <c:v>20.8504</c:v>
                </c:pt>
                <c:pt idx="30982" formatCode="General">
                  <c:v>20.850999999999999</c:v>
                </c:pt>
                <c:pt idx="30983" formatCode="General">
                  <c:v>20.851700000000001</c:v>
                </c:pt>
                <c:pt idx="30984" formatCode="General">
                  <c:v>20.852399999999999</c:v>
                </c:pt>
                <c:pt idx="30985" formatCode="General">
                  <c:v>20.853100000000001</c:v>
                </c:pt>
                <c:pt idx="30986" formatCode="General">
                  <c:v>20.8537</c:v>
                </c:pt>
                <c:pt idx="30987" formatCode="General">
                  <c:v>20.854399999999998</c:v>
                </c:pt>
                <c:pt idx="30988" formatCode="General">
                  <c:v>20.8551</c:v>
                </c:pt>
                <c:pt idx="30989" formatCode="General">
                  <c:v>20.855799999999999</c:v>
                </c:pt>
                <c:pt idx="30990" formatCode="General">
                  <c:v>20.856400000000001</c:v>
                </c:pt>
                <c:pt idx="30991" formatCode="General">
                  <c:v>20.857099999999999</c:v>
                </c:pt>
                <c:pt idx="30992" formatCode="General">
                  <c:v>20.857800000000001</c:v>
                </c:pt>
                <c:pt idx="30993" formatCode="General">
                  <c:v>20.8584</c:v>
                </c:pt>
                <c:pt idx="30994" formatCode="General">
                  <c:v>20.859100000000002</c:v>
                </c:pt>
                <c:pt idx="30995" formatCode="General">
                  <c:v>20.8598</c:v>
                </c:pt>
                <c:pt idx="30996" formatCode="General">
                  <c:v>20.860499999999998</c:v>
                </c:pt>
                <c:pt idx="30997" formatCode="General">
                  <c:v>20.8611</c:v>
                </c:pt>
                <c:pt idx="30998" formatCode="General">
                  <c:v>20.861799999999999</c:v>
                </c:pt>
                <c:pt idx="30999" formatCode="General">
                  <c:v>20.862500000000001</c:v>
                </c:pt>
                <c:pt idx="31000" formatCode="General">
                  <c:v>20.863199999999999</c:v>
                </c:pt>
                <c:pt idx="31001" formatCode="General">
                  <c:v>20.863800000000001</c:v>
                </c:pt>
                <c:pt idx="31002" formatCode="General">
                  <c:v>20.8645</c:v>
                </c:pt>
                <c:pt idx="31003" formatCode="General">
                  <c:v>20.865200000000002</c:v>
                </c:pt>
                <c:pt idx="31004" formatCode="General">
                  <c:v>20.8659</c:v>
                </c:pt>
                <c:pt idx="31005" formatCode="General">
                  <c:v>20.866499999999998</c:v>
                </c:pt>
                <c:pt idx="31006" formatCode="General">
                  <c:v>20.8672</c:v>
                </c:pt>
                <c:pt idx="31007" formatCode="General">
                  <c:v>20.867899999999999</c:v>
                </c:pt>
                <c:pt idx="31008" formatCode="General">
                  <c:v>20.868500000000001</c:v>
                </c:pt>
                <c:pt idx="31009" formatCode="General">
                  <c:v>20.869199999999999</c:v>
                </c:pt>
                <c:pt idx="31010" formatCode="General">
                  <c:v>20.869900000000001</c:v>
                </c:pt>
                <c:pt idx="31011" formatCode="General">
                  <c:v>20.8706</c:v>
                </c:pt>
                <c:pt idx="31012" formatCode="General">
                  <c:v>20.871200000000002</c:v>
                </c:pt>
                <c:pt idx="31013" formatCode="General">
                  <c:v>20.8719</c:v>
                </c:pt>
                <c:pt idx="31014" formatCode="General">
                  <c:v>20.872599999999998</c:v>
                </c:pt>
                <c:pt idx="31015" formatCode="General">
                  <c:v>20.8733</c:v>
                </c:pt>
                <c:pt idx="31016" formatCode="General">
                  <c:v>20.873899999999999</c:v>
                </c:pt>
                <c:pt idx="31017" formatCode="General">
                  <c:v>20.874600000000001</c:v>
                </c:pt>
                <c:pt idx="31018" formatCode="General">
                  <c:v>20.875299999999999</c:v>
                </c:pt>
                <c:pt idx="31019" formatCode="General">
                  <c:v>20.875900000000001</c:v>
                </c:pt>
                <c:pt idx="31020" formatCode="General">
                  <c:v>20.8766</c:v>
                </c:pt>
                <c:pt idx="31021" formatCode="General">
                  <c:v>20.877300000000002</c:v>
                </c:pt>
                <c:pt idx="31022" formatCode="General">
                  <c:v>20.878</c:v>
                </c:pt>
                <c:pt idx="31023" formatCode="General">
                  <c:v>20.878599999999999</c:v>
                </c:pt>
                <c:pt idx="31024" formatCode="General">
                  <c:v>20.879300000000001</c:v>
                </c:pt>
                <c:pt idx="31025" formatCode="General">
                  <c:v>20.88</c:v>
                </c:pt>
                <c:pt idx="31026" formatCode="General">
                  <c:v>20.880700000000001</c:v>
                </c:pt>
                <c:pt idx="31027" formatCode="General">
                  <c:v>20.8813</c:v>
                </c:pt>
                <c:pt idx="31028" formatCode="General">
                  <c:v>20.882000000000001</c:v>
                </c:pt>
                <c:pt idx="31029" formatCode="General">
                  <c:v>20.8827</c:v>
                </c:pt>
                <c:pt idx="31030" formatCode="General">
                  <c:v>20.883299999999998</c:v>
                </c:pt>
                <c:pt idx="31031" formatCode="General">
                  <c:v>20.884</c:v>
                </c:pt>
                <c:pt idx="31032" formatCode="General">
                  <c:v>20.884699999999999</c:v>
                </c:pt>
                <c:pt idx="31033" formatCode="General">
                  <c:v>20.885400000000001</c:v>
                </c:pt>
                <c:pt idx="31034" formatCode="General">
                  <c:v>20.885999999999999</c:v>
                </c:pt>
                <c:pt idx="31035" formatCode="General">
                  <c:v>20.886700000000001</c:v>
                </c:pt>
                <c:pt idx="31036" formatCode="General">
                  <c:v>20.8874</c:v>
                </c:pt>
                <c:pt idx="31037" formatCode="General">
                  <c:v>20.888100000000001</c:v>
                </c:pt>
                <c:pt idx="31038" formatCode="General">
                  <c:v>20.8887</c:v>
                </c:pt>
                <c:pt idx="31039" formatCode="General">
                  <c:v>20.889399999999998</c:v>
                </c:pt>
                <c:pt idx="31040" formatCode="General">
                  <c:v>20.8901</c:v>
                </c:pt>
                <c:pt idx="31041" formatCode="General">
                  <c:v>20.890799999999999</c:v>
                </c:pt>
                <c:pt idx="31042" formatCode="General">
                  <c:v>20.891400000000001</c:v>
                </c:pt>
                <c:pt idx="31043" formatCode="General">
                  <c:v>20.892099999999999</c:v>
                </c:pt>
                <c:pt idx="31044" formatCode="General">
                  <c:v>20.892800000000001</c:v>
                </c:pt>
                <c:pt idx="31045" formatCode="General">
                  <c:v>20.8934</c:v>
                </c:pt>
                <c:pt idx="31046" formatCode="General">
                  <c:v>20.894100000000002</c:v>
                </c:pt>
                <c:pt idx="31047" formatCode="General">
                  <c:v>20.8948</c:v>
                </c:pt>
                <c:pt idx="31048" formatCode="General">
                  <c:v>20.895499999999998</c:v>
                </c:pt>
                <c:pt idx="31049" formatCode="General">
                  <c:v>20.896100000000001</c:v>
                </c:pt>
                <c:pt idx="31050" formatCode="General">
                  <c:v>20.896799999999999</c:v>
                </c:pt>
                <c:pt idx="31051" formatCode="General">
                  <c:v>20.897500000000001</c:v>
                </c:pt>
                <c:pt idx="31052" formatCode="General">
                  <c:v>20.898199999999999</c:v>
                </c:pt>
                <c:pt idx="31053" formatCode="General">
                  <c:v>20.898800000000001</c:v>
                </c:pt>
                <c:pt idx="31054" formatCode="General">
                  <c:v>20.8995</c:v>
                </c:pt>
                <c:pt idx="31055" formatCode="General">
                  <c:v>20.900200000000002</c:v>
                </c:pt>
                <c:pt idx="31056" formatCode="General">
                  <c:v>20.9008</c:v>
                </c:pt>
                <c:pt idx="31057" formatCode="General">
                  <c:v>20.901499999999999</c:v>
                </c:pt>
                <c:pt idx="31058" formatCode="General">
                  <c:v>20.902200000000001</c:v>
                </c:pt>
                <c:pt idx="31059" formatCode="General">
                  <c:v>20.902899999999999</c:v>
                </c:pt>
                <c:pt idx="31060" formatCode="General">
                  <c:v>20.903500000000001</c:v>
                </c:pt>
                <c:pt idx="31061" formatCode="General">
                  <c:v>20.904199999999999</c:v>
                </c:pt>
                <c:pt idx="31062" formatCode="General">
                  <c:v>20.904900000000001</c:v>
                </c:pt>
                <c:pt idx="31063" formatCode="General">
                  <c:v>20.9056</c:v>
                </c:pt>
                <c:pt idx="31064" formatCode="General">
                  <c:v>20.906199999999998</c:v>
                </c:pt>
                <c:pt idx="31065" formatCode="General">
                  <c:v>20.9069</c:v>
                </c:pt>
                <c:pt idx="31066" formatCode="General">
                  <c:v>20.907599999999999</c:v>
                </c:pt>
                <c:pt idx="31067" formatCode="General">
                  <c:v>20.908300000000001</c:v>
                </c:pt>
                <c:pt idx="31068" formatCode="General">
                  <c:v>20.908899999999999</c:v>
                </c:pt>
                <c:pt idx="31069" formatCode="General">
                  <c:v>20.909600000000001</c:v>
                </c:pt>
                <c:pt idx="31070" formatCode="General">
                  <c:v>20.910299999999999</c:v>
                </c:pt>
                <c:pt idx="31071" formatCode="General">
                  <c:v>20.910900000000002</c:v>
                </c:pt>
                <c:pt idx="31072" formatCode="General">
                  <c:v>20.9116</c:v>
                </c:pt>
                <c:pt idx="31073" formatCode="General">
                  <c:v>20.912299999999998</c:v>
                </c:pt>
                <c:pt idx="31074" formatCode="General">
                  <c:v>20.913</c:v>
                </c:pt>
                <c:pt idx="31075" formatCode="General">
                  <c:v>20.913599999999999</c:v>
                </c:pt>
                <c:pt idx="31076" formatCode="General">
                  <c:v>20.914300000000001</c:v>
                </c:pt>
                <c:pt idx="31077" formatCode="General">
                  <c:v>20.914999999999999</c:v>
                </c:pt>
                <c:pt idx="31078" formatCode="General">
                  <c:v>20.915700000000001</c:v>
                </c:pt>
                <c:pt idx="31079" formatCode="General">
                  <c:v>20.9163</c:v>
                </c:pt>
                <c:pt idx="31080" formatCode="General">
                  <c:v>20.917000000000002</c:v>
                </c:pt>
                <c:pt idx="31081" formatCode="General">
                  <c:v>20.9177</c:v>
                </c:pt>
                <c:pt idx="31082" formatCode="General">
                  <c:v>20.918299999999999</c:v>
                </c:pt>
                <c:pt idx="31083" formatCode="General">
                  <c:v>20.919</c:v>
                </c:pt>
                <c:pt idx="31084" formatCode="General">
                  <c:v>20.919699999999999</c:v>
                </c:pt>
                <c:pt idx="31085" formatCode="General">
                  <c:v>20.920400000000001</c:v>
                </c:pt>
                <c:pt idx="31086" formatCode="General">
                  <c:v>20.920999999999999</c:v>
                </c:pt>
                <c:pt idx="31087" formatCode="General">
                  <c:v>20.921700000000001</c:v>
                </c:pt>
                <c:pt idx="31088" formatCode="General">
                  <c:v>20.9224</c:v>
                </c:pt>
                <c:pt idx="31089" formatCode="General">
                  <c:v>20.923100000000002</c:v>
                </c:pt>
                <c:pt idx="31090" formatCode="General">
                  <c:v>20.9237</c:v>
                </c:pt>
                <c:pt idx="31091" formatCode="General">
                  <c:v>20.924399999999999</c:v>
                </c:pt>
                <c:pt idx="31092" formatCode="General">
                  <c:v>20.9251</c:v>
                </c:pt>
                <c:pt idx="31093" formatCode="General">
                  <c:v>20.925699999999999</c:v>
                </c:pt>
                <c:pt idx="31094" formatCode="General">
                  <c:v>20.926400000000001</c:v>
                </c:pt>
                <c:pt idx="31095" formatCode="General">
                  <c:v>20.927099999999999</c:v>
                </c:pt>
                <c:pt idx="31096" formatCode="General">
                  <c:v>20.927800000000001</c:v>
                </c:pt>
                <c:pt idx="31097" formatCode="General">
                  <c:v>20.9284</c:v>
                </c:pt>
                <c:pt idx="31098" formatCode="General">
                  <c:v>20.929099999999998</c:v>
                </c:pt>
                <c:pt idx="31099" formatCode="General">
                  <c:v>20.9298</c:v>
                </c:pt>
                <c:pt idx="31100" formatCode="General">
                  <c:v>20.930499999999999</c:v>
                </c:pt>
                <c:pt idx="31101" formatCode="General">
                  <c:v>20.931100000000001</c:v>
                </c:pt>
                <c:pt idx="31102" formatCode="General">
                  <c:v>20.931799999999999</c:v>
                </c:pt>
                <c:pt idx="31103" formatCode="General">
                  <c:v>20.932500000000001</c:v>
                </c:pt>
                <c:pt idx="31104" formatCode="General">
                  <c:v>20.933199999999999</c:v>
                </c:pt>
                <c:pt idx="31105" formatCode="General">
                  <c:v>20.933800000000002</c:v>
                </c:pt>
                <c:pt idx="31106" formatCode="General">
                  <c:v>20.9345</c:v>
                </c:pt>
                <c:pt idx="31107" formatCode="General">
                  <c:v>20.935199999999998</c:v>
                </c:pt>
                <c:pt idx="31108" formatCode="General">
                  <c:v>20.9358</c:v>
                </c:pt>
                <c:pt idx="31109" formatCode="General">
                  <c:v>20.936499999999999</c:v>
                </c:pt>
                <c:pt idx="31110" formatCode="General">
                  <c:v>20.937200000000001</c:v>
                </c:pt>
                <c:pt idx="31111" formatCode="General">
                  <c:v>20.937899999999999</c:v>
                </c:pt>
                <c:pt idx="31112" formatCode="General">
                  <c:v>20.938500000000001</c:v>
                </c:pt>
                <c:pt idx="31113" formatCode="General">
                  <c:v>20.9392</c:v>
                </c:pt>
                <c:pt idx="31114" formatCode="General">
                  <c:v>20.939900000000002</c:v>
                </c:pt>
                <c:pt idx="31115" formatCode="General">
                  <c:v>20.9406</c:v>
                </c:pt>
                <c:pt idx="31116" formatCode="General">
                  <c:v>20.941199999999998</c:v>
                </c:pt>
                <c:pt idx="31117" formatCode="General">
                  <c:v>20.9419</c:v>
                </c:pt>
                <c:pt idx="31118" formatCode="General">
                  <c:v>20.942599999999999</c:v>
                </c:pt>
                <c:pt idx="31119" formatCode="General">
                  <c:v>20.943200000000001</c:v>
                </c:pt>
                <c:pt idx="31120" formatCode="General">
                  <c:v>20.943899999999999</c:v>
                </c:pt>
                <c:pt idx="31121" formatCode="General">
                  <c:v>20.944600000000001</c:v>
                </c:pt>
                <c:pt idx="31122" formatCode="General">
                  <c:v>20.9453</c:v>
                </c:pt>
                <c:pt idx="31123" formatCode="General">
                  <c:v>20.945900000000002</c:v>
                </c:pt>
                <c:pt idx="31124" formatCode="General">
                  <c:v>20.9466</c:v>
                </c:pt>
                <c:pt idx="31125" formatCode="General">
                  <c:v>20.947299999999998</c:v>
                </c:pt>
                <c:pt idx="31126" formatCode="General">
                  <c:v>20.948</c:v>
                </c:pt>
                <c:pt idx="31127" formatCode="General">
                  <c:v>20.948599999999999</c:v>
                </c:pt>
                <c:pt idx="31128" formatCode="General">
                  <c:v>20.949300000000001</c:v>
                </c:pt>
                <c:pt idx="31129" formatCode="General">
                  <c:v>20.95</c:v>
                </c:pt>
                <c:pt idx="31130" formatCode="General">
                  <c:v>20.950700000000001</c:v>
                </c:pt>
                <c:pt idx="31131" formatCode="General">
                  <c:v>20.9513</c:v>
                </c:pt>
                <c:pt idx="31132" formatCode="General">
                  <c:v>20.952000000000002</c:v>
                </c:pt>
                <c:pt idx="31133" formatCode="General">
                  <c:v>20.9527</c:v>
                </c:pt>
                <c:pt idx="31134" formatCode="General">
                  <c:v>20.953299999999999</c:v>
                </c:pt>
                <c:pt idx="31135" formatCode="General">
                  <c:v>20.954000000000001</c:v>
                </c:pt>
                <c:pt idx="31136" formatCode="General">
                  <c:v>20.954699999999999</c:v>
                </c:pt>
                <c:pt idx="31137" formatCode="General">
                  <c:v>20.955400000000001</c:v>
                </c:pt>
                <c:pt idx="31138" formatCode="General">
                  <c:v>20.956</c:v>
                </c:pt>
                <c:pt idx="31139" formatCode="General">
                  <c:v>20.956700000000001</c:v>
                </c:pt>
                <c:pt idx="31140" formatCode="General">
                  <c:v>20.9574</c:v>
                </c:pt>
                <c:pt idx="31141" formatCode="General">
                  <c:v>20.958100000000002</c:v>
                </c:pt>
                <c:pt idx="31142" formatCode="General">
                  <c:v>20.9587</c:v>
                </c:pt>
                <c:pt idx="31143" formatCode="General">
                  <c:v>20.959399999999999</c:v>
                </c:pt>
                <c:pt idx="31144" formatCode="General">
                  <c:v>20.960100000000001</c:v>
                </c:pt>
                <c:pt idx="31145" formatCode="General">
                  <c:v>20.960699999999999</c:v>
                </c:pt>
                <c:pt idx="31146" formatCode="General">
                  <c:v>20.961400000000001</c:v>
                </c:pt>
                <c:pt idx="31147" formatCode="General">
                  <c:v>20.9621</c:v>
                </c:pt>
                <c:pt idx="31148" formatCode="General">
                  <c:v>20.962800000000001</c:v>
                </c:pt>
                <c:pt idx="31149" formatCode="General">
                  <c:v>20.9634</c:v>
                </c:pt>
                <c:pt idx="31150" formatCode="General">
                  <c:v>20.964099999999998</c:v>
                </c:pt>
                <c:pt idx="31151" formatCode="General">
                  <c:v>20.9648</c:v>
                </c:pt>
                <c:pt idx="31152" formatCode="General">
                  <c:v>20.965499999999999</c:v>
                </c:pt>
                <c:pt idx="31153" formatCode="General">
                  <c:v>20.966100000000001</c:v>
                </c:pt>
                <c:pt idx="31154" formatCode="General">
                  <c:v>20.966799999999999</c:v>
                </c:pt>
                <c:pt idx="31155" formatCode="General">
                  <c:v>20.967500000000001</c:v>
                </c:pt>
                <c:pt idx="31156" formatCode="General">
                  <c:v>20.9681</c:v>
                </c:pt>
                <c:pt idx="31157" formatCode="General">
                  <c:v>20.968800000000002</c:v>
                </c:pt>
                <c:pt idx="31158" formatCode="General">
                  <c:v>20.9695</c:v>
                </c:pt>
                <c:pt idx="31159" formatCode="General">
                  <c:v>20.970199999999998</c:v>
                </c:pt>
                <c:pt idx="31160" formatCode="General">
                  <c:v>20.970800000000001</c:v>
                </c:pt>
                <c:pt idx="31161" formatCode="General">
                  <c:v>20.971499999999999</c:v>
                </c:pt>
                <c:pt idx="31162" formatCode="General">
                  <c:v>20.972200000000001</c:v>
                </c:pt>
                <c:pt idx="31163" formatCode="General">
                  <c:v>20.972899999999999</c:v>
                </c:pt>
                <c:pt idx="31164" formatCode="General">
                  <c:v>20.973500000000001</c:v>
                </c:pt>
                <c:pt idx="31165" formatCode="General">
                  <c:v>20.9742</c:v>
                </c:pt>
                <c:pt idx="31166" formatCode="General">
                  <c:v>20.974900000000002</c:v>
                </c:pt>
                <c:pt idx="31167" formatCode="General">
                  <c:v>20.9756</c:v>
                </c:pt>
                <c:pt idx="31168" formatCode="General">
                  <c:v>20.976199999999999</c:v>
                </c:pt>
                <c:pt idx="31169" formatCode="General">
                  <c:v>20.976900000000001</c:v>
                </c:pt>
                <c:pt idx="31170" formatCode="General">
                  <c:v>20.977599999999999</c:v>
                </c:pt>
                <c:pt idx="31171" formatCode="General">
                  <c:v>20.978200000000001</c:v>
                </c:pt>
                <c:pt idx="31172" formatCode="General">
                  <c:v>20.978899999999999</c:v>
                </c:pt>
                <c:pt idx="31173" formatCode="General">
                  <c:v>20.979600000000001</c:v>
                </c:pt>
                <c:pt idx="31174" formatCode="General">
                  <c:v>20.9803</c:v>
                </c:pt>
                <c:pt idx="31175" formatCode="General">
                  <c:v>20.980899999999998</c:v>
                </c:pt>
                <c:pt idx="31176" formatCode="General">
                  <c:v>20.9816</c:v>
                </c:pt>
                <c:pt idx="31177" formatCode="General">
                  <c:v>20.982299999999999</c:v>
                </c:pt>
                <c:pt idx="31178" formatCode="General">
                  <c:v>20.983000000000001</c:v>
                </c:pt>
                <c:pt idx="31179" formatCode="General">
                  <c:v>20.983599999999999</c:v>
                </c:pt>
                <c:pt idx="31180" formatCode="General">
                  <c:v>20.984300000000001</c:v>
                </c:pt>
                <c:pt idx="31181" formatCode="General">
                  <c:v>20.984999999999999</c:v>
                </c:pt>
                <c:pt idx="31182" formatCode="General">
                  <c:v>20.985600000000002</c:v>
                </c:pt>
                <c:pt idx="31183" formatCode="General">
                  <c:v>20.9863</c:v>
                </c:pt>
                <c:pt idx="31184" formatCode="General">
                  <c:v>20.986999999999998</c:v>
                </c:pt>
                <c:pt idx="31185" formatCode="General">
                  <c:v>20.9877</c:v>
                </c:pt>
                <c:pt idx="31186" formatCode="General">
                  <c:v>20.988299999999999</c:v>
                </c:pt>
                <c:pt idx="31187" formatCode="General">
                  <c:v>20.989000000000001</c:v>
                </c:pt>
                <c:pt idx="31188" formatCode="General">
                  <c:v>20.989699999999999</c:v>
                </c:pt>
                <c:pt idx="31189" formatCode="General">
                  <c:v>20.990400000000001</c:v>
                </c:pt>
                <c:pt idx="31190" formatCode="General">
                  <c:v>20.991</c:v>
                </c:pt>
                <c:pt idx="31191" formatCode="General">
                  <c:v>20.991700000000002</c:v>
                </c:pt>
                <c:pt idx="31192" formatCode="General">
                  <c:v>20.9924</c:v>
                </c:pt>
                <c:pt idx="31193" formatCode="General">
                  <c:v>20.992999999999999</c:v>
                </c:pt>
                <c:pt idx="31194" formatCode="General">
                  <c:v>20.9937</c:v>
                </c:pt>
                <c:pt idx="31195" formatCode="General">
                  <c:v>20.994399999999999</c:v>
                </c:pt>
                <c:pt idx="31196" formatCode="General">
                  <c:v>20.995100000000001</c:v>
                </c:pt>
                <c:pt idx="31197" formatCode="General">
                  <c:v>20.995699999999999</c:v>
                </c:pt>
                <c:pt idx="31198" formatCode="General">
                  <c:v>20.996400000000001</c:v>
                </c:pt>
                <c:pt idx="31199" formatCode="General">
                  <c:v>20.9971</c:v>
                </c:pt>
                <c:pt idx="31200" formatCode="General">
                  <c:v>20.997800000000002</c:v>
                </c:pt>
                <c:pt idx="31201" formatCode="General">
                  <c:v>20.9984</c:v>
                </c:pt>
                <c:pt idx="31202" formatCode="General">
                  <c:v>20.999099999999999</c:v>
                </c:pt>
                <c:pt idx="31203" formatCode="General">
                  <c:v>20.9998</c:v>
                </c:pt>
                <c:pt idx="31204" formatCode="General">
                  <c:v>21.000499999999999</c:v>
                </c:pt>
                <c:pt idx="31205" formatCode="General">
                  <c:v>21.001100000000001</c:v>
                </c:pt>
                <c:pt idx="31206" formatCode="General">
                  <c:v>21.001799999999999</c:v>
                </c:pt>
                <c:pt idx="31207" formatCode="General">
                  <c:v>21.002500000000001</c:v>
                </c:pt>
                <c:pt idx="31208" formatCode="General">
                  <c:v>21.0031</c:v>
                </c:pt>
                <c:pt idx="31209" formatCode="General">
                  <c:v>21.003799999999998</c:v>
                </c:pt>
                <c:pt idx="31210" formatCode="General">
                  <c:v>21.0045</c:v>
                </c:pt>
                <c:pt idx="31211" formatCode="General">
                  <c:v>21.005199999999999</c:v>
                </c:pt>
                <c:pt idx="31212" formatCode="General">
                  <c:v>21.005800000000001</c:v>
                </c:pt>
                <c:pt idx="31213" formatCode="General">
                  <c:v>21.006499999999999</c:v>
                </c:pt>
                <c:pt idx="31214" formatCode="General">
                  <c:v>21.007200000000001</c:v>
                </c:pt>
                <c:pt idx="31215" formatCode="General">
                  <c:v>21.007899999999999</c:v>
                </c:pt>
                <c:pt idx="31216" formatCode="General">
                  <c:v>21.008500000000002</c:v>
                </c:pt>
                <c:pt idx="31217" formatCode="General">
                  <c:v>21.0092</c:v>
                </c:pt>
                <c:pt idx="31218" formatCode="General">
                  <c:v>21.009899999999998</c:v>
                </c:pt>
                <c:pt idx="31219" formatCode="General">
                  <c:v>21.0105</c:v>
                </c:pt>
                <c:pt idx="31220" formatCode="General">
                  <c:v>21.011199999999999</c:v>
                </c:pt>
                <c:pt idx="31221" formatCode="General">
                  <c:v>21.011900000000001</c:v>
                </c:pt>
                <c:pt idx="31222" formatCode="General">
                  <c:v>21.012599999999999</c:v>
                </c:pt>
                <c:pt idx="31223" formatCode="General">
                  <c:v>21.013200000000001</c:v>
                </c:pt>
                <c:pt idx="31224" formatCode="General">
                  <c:v>21.0139</c:v>
                </c:pt>
                <c:pt idx="31225" formatCode="General">
                  <c:v>21.014600000000002</c:v>
                </c:pt>
                <c:pt idx="31226" formatCode="General">
                  <c:v>21.0153</c:v>
                </c:pt>
                <c:pt idx="31227" formatCode="General">
                  <c:v>21.015899999999998</c:v>
                </c:pt>
                <c:pt idx="31228" formatCode="General">
                  <c:v>21.0166</c:v>
                </c:pt>
                <c:pt idx="31229" formatCode="General">
                  <c:v>21.017299999999999</c:v>
                </c:pt>
                <c:pt idx="31230" formatCode="General">
                  <c:v>21.018000000000001</c:v>
                </c:pt>
                <c:pt idx="31231" formatCode="General">
                  <c:v>21.018599999999999</c:v>
                </c:pt>
                <c:pt idx="31232" formatCode="General">
                  <c:v>21.019300000000001</c:v>
                </c:pt>
                <c:pt idx="31233" formatCode="General">
                  <c:v>21.02</c:v>
                </c:pt>
                <c:pt idx="31234" formatCode="General">
                  <c:v>21.020600000000002</c:v>
                </c:pt>
                <c:pt idx="31235" formatCode="General">
                  <c:v>21.0213</c:v>
                </c:pt>
                <c:pt idx="31236" formatCode="General">
                  <c:v>21.021999999999998</c:v>
                </c:pt>
                <c:pt idx="31237" formatCode="General">
                  <c:v>21.0227</c:v>
                </c:pt>
                <c:pt idx="31238" formatCode="General">
                  <c:v>21.023299999999999</c:v>
                </c:pt>
                <c:pt idx="31239" formatCode="General">
                  <c:v>21.024000000000001</c:v>
                </c:pt>
                <c:pt idx="31240" formatCode="General">
                  <c:v>21.024699999999999</c:v>
                </c:pt>
                <c:pt idx="31241" formatCode="General">
                  <c:v>21.025400000000001</c:v>
                </c:pt>
                <c:pt idx="31242" formatCode="General">
                  <c:v>21.026</c:v>
                </c:pt>
                <c:pt idx="31243" formatCode="General">
                  <c:v>21.026700000000002</c:v>
                </c:pt>
                <c:pt idx="31244" formatCode="General">
                  <c:v>21.0274</c:v>
                </c:pt>
                <c:pt idx="31245" formatCode="General">
                  <c:v>21.027999999999999</c:v>
                </c:pt>
                <c:pt idx="31246" formatCode="General">
                  <c:v>21.028700000000001</c:v>
                </c:pt>
                <c:pt idx="31247" formatCode="General">
                  <c:v>21.029399999999999</c:v>
                </c:pt>
                <c:pt idx="31248" formatCode="General">
                  <c:v>21.030100000000001</c:v>
                </c:pt>
                <c:pt idx="31249" formatCode="General">
                  <c:v>21.0307</c:v>
                </c:pt>
                <c:pt idx="31250" formatCode="General">
                  <c:v>21.031400000000001</c:v>
                </c:pt>
                <c:pt idx="31251" formatCode="General">
                  <c:v>21.0321</c:v>
                </c:pt>
                <c:pt idx="31252" formatCode="General">
                  <c:v>21.032800000000002</c:v>
                </c:pt>
                <c:pt idx="31253" formatCode="General">
                  <c:v>21.0334</c:v>
                </c:pt>
                <c:pt idx="31254" formatCode="General">
                  <c:v>21.034099999999999</c:v>
                </c:pt>
                <c:pt idx="31255" formatCode="General">
                  <c:v>21.034800000000001</c:v>
                </c:pt>
                <c:pt idx="31256" formatCode="General">
                  <c:v>21.035399999999999</c:v>
                </c:pt>
                <c:pt idx="31257" formatCode="General">
                  <c:v>21.036100000000001</c:v>
                </c:pt>
                <c:pt idx="31258" formatCode="General">
                  <c:v>21.036799999999999</c:v>
                </c:pt>
                <c:pt idx="31259" formatCode="General">
                  <c:v>21.037500000000001</c:v>
                </c:pt>
                <c:pt idx="31260" formatCode="General">
                  <c:v>21.0381</c:v>
                </c:pt>
                <c:pt idx="31261" formatCode="General">
                  <c:v>21.038799999999998</c:v>
                </c:pt>
                <c:pt idx="31262" formatCode="General">
                  <c:v>21.0395</c:v>
                </c:pt>
                <c:pt idx="31263" formatCode="General">
                  <c:v>21.040199999999999</c:v>
                </c:pt>
                <c:pt idx="31264" formatCode="General">
                  <c:v>21.040800000000001</c:v>
                </c:pt>
                <c:pt idx="31265" formatCode="General">
                  <c:v>21.041499999999999</c:v>
                </c:pt>
                <c:pt idx="31266" formatCode="General">
                  <c:v>21.042200000000001</c:v>
                </c:pt>
                <c:pt idx="31267" formatCode="General">
                  <c:v>21.042899999999999</c:v>
                </c:pt>
                <c:pt idx="31268" formatCode="General">
                  <c:v>21.043500000000002</c:v>
                </c:pt>
                <c:pt idx="31269" formatCode="General">
                  <c:v>21.0442</c:v>
                </c:pt>
                <c:pt idx="31270" formatCode="General">
                  <c:v>21.044899999999998</c:v>
                </c:pt>
                <c:pt idx="31271" formatCode="General">
                  <c:v>21.045500000000001</c:v>
                </c:pt>
                <c:pt idx="31272" formatCode="General">
                  <c:v>21.046199999999999</c:v>
                </c:pt>
                <c:pt idx="31273" formatCode="General">
                  <c:v>21.046900000000001</c:v>
                </c:pt>
                <c:pt idx="31274" formatCode="General">
                  <c:v>21.047599999999999</c:v>
                </c:pt>
                <c:pt idx="31275" formatCode="General">
                  <c:v>21.048200000000001</c:v>
                </c:pt>
                <c:pt idx="31276" formatCode="General">
                  <c:v>21.0489</c:v>
                </c:pt>
                <c:pt idx="31277" formatCode="General">
                  <c:v>21.049600000000002</c:v>
                </c:pt>
                <c:pt idx="31278" formatCode="General">
                  <c:v>21.0503</c:v>
                </c:pt>
                <c:pt idx="31279" formatCode="General">
                  <c:v>21.050899999999999</c:v>
                </c:pt>
                <c:pt idx="31280" formatCode="General">
                  <c:v>21.051600000000001</c:v>
                </c:pt>
                <c:pt idx="31281" formatCode="General">
                  <c:v>21.052299999999999</c:v>
                </c:pt>
                <c:pt idx="31282" formatCode="General">
                  <c:v>21.052900000000001</c:v>
                </c:pt>
                <c:pt idx="31283" formatCode="General">
                  <c:v>21.053599999999999</c:v>
                </c:pt>
                <c:pt idx="31284" formatCode="General">
                  <c:v>21.054300000000001</c:v>
                </c:pt>
                <c:pt idx="31285" formatCode="General">
                  <c:v>21.055</c:v>
                </c:pt>
                <c:pt idx="31286" formatCode="General">
                  <c:v>21.055599999999998</c:v>
                </c:pt>
                <c:pt idx="31287" formatCode="General">
                  <c:v>21.0563</c:v>
                </c:pt>
                <c:pt idx="31288" formatCode="General">
                  <c:v>21.056999999999999</c:v>
                </c:pt>
                <c:pt idx="31289" formatCode="General">
                  <c:v>21.057700000000001</c:v>
                </c:pt>
                <c:pt idx="31290" formatCode="General">
                  <c:v>21.058299999999999</c:v>
                </c:pt>
                <c:pt idx="31291" formatCode="General">
                  <c:v>21.059000000000001</c:v>
                </c:pt>
                <c:pt idx="31292" formatCode="General">
                  <c:v>21.059699999999999</c:v>
                </c:pt>
                <c:pt idx="31293" formatCode="General">
                  <c:v>21.060300000000002</c:v>
                </c:pt>
                <c:pt idx="31294" formatCode="General">
                  <c:v>21.061</c:v>
                </c:pt>
                <c:pt idx="31295" formatCode="General">
                  <c:v>21.061699999999998</c:v>
                </c:pt>
                <c:pt idx="31296" formatCode="General">
                  <c:v>21.0624</c:v>
                </c:pt>
                <c:pt idx="31297" formatCode="General">
                  <c:v>21.062999999999999</c:v>
                </c:pt>
                <c:pt idx="31298" formatCode="General">
                  <c:v>21.063700000000001</c:v>
                </c:pt>
                <c:pt idx="31299" formatCode="General">
                  <c:v>21.064399999999999</c:v>
                </c:pt>
                <c:pt idx="31300" formatCode="General">
                  <c:v>21.065100000000001</c:v>
                </c:pt>
                <c:pt idx="31301" formatCode="General">
                  <c:v>21.0657</c:v>
                </c:pt>
                <c:pt idx="31302" formatCode="General">
                  <c:v>21.066400000000002</c:v>
                </c:pt>
                <c:pt idx="31303" formatCode="General">
                  <c:v>21.0671</c:v>
                </c:pt>
                <c:pt idx="31304" formatCode="General">
                  <c:v>21.067799999999998</c:v>
                </c:pt>
                <c:pt idx="31305" formatCode="General">
                  <c:v>21.0684</c:v>
                </c:pt>
                <c:pt idx="31306" formatCode="General">
                  <c:v>21.069099999999999</c:v>
                </c:pt>
                <c:pt idx="31307" formatCode="General">
                  <c:v>21.069800000000001</c:v>
                </c:pt>
                <c:pt idx="31308" formatCode="General">
                  <c:v>21.070399999999999</c:v>
                </c:pt>
                <c:pt idx="31309" formatCode="General">
                  <c:v>21.071100000000001</c:v>
                </c:pt>
                <c:pt idx="31310" formatCode="General">
                  <c:v>21.0718</c:v>
                </c:pt>
                <c:pt idx="31311" formatCode="General">
                  <c:v>21.072500000000002</c:v>
                </c:pt>
                <c:pt idx="31312" formatCode="General">
                  <c:v>21.0731</c:v>
                </c:pt>
                <c:pt idx="31313" formatCode="General">
                  <c:v>21.073799999999999</c:v>
                </c:pt>
                <c:pt idx="31314" formatCode="General">
                  <c:v>21.0745</c:v>
                </c:pt>
                <c:pt idx="31315" formatCode="General">
                  <c:v>21.075199999999999</c:v>
                </c:pt>
                <c:pt idx="31316" formatCode="General">
                  <c:v>21.075800000000001</c:v>
                </c:pt>
                <c:pt idx="31317" formatCode="General">
                  <c:v>21.076499999999999</c:v>
                </c:pt>
                <c:pt idx="31318" formatCode="General">
                  <c:v>21.077200000000001</c:v>
                </c:pt>
                <c:pt idx="31319" formatCode="General">
                  <c:v>21.0778</c:v>
                </c:pt>
                <c:pt idx="31320" formatCode="General">
                  <c:v>21.078499999999998</c:v>
                </c:pt>
                <c:pt idx="31321" formatCode="General">
                  <c:v>21.0792</c:v>
                </c:pt>
                <c:pt idx="31322" formatCode="General">
                  <c:v>21.079899999999999</c:v>
                </c:pt>
                <c:pt idx="31323" formatCode="General">
                  <c:v>21.080500000000001</c:v>
                </c:pt>
                <c:pt idx="31324" formatCode="General">
                  <c:v>21.081199999999999</c:v>
                </c:pt>
                <c:pt idx="31325" formatCode="General">
                  <c:v>21.081900000000001</c:v>
                </c:pt>
                <c:pt idx="31326" formatCode="General">
                  <c:v>21.082599999999999</c:v>
                </c:pt>
                <c:pt idx="31327" formatCode="General">
                  <c:v>21.083200000000001</c:v>
                </c:pt>
                <c:pt idx="31328" formatCode="General">
                  <c:v>21.0839</c:v>
                </c:pt>
                <c:pt idx="31329" formatCode="General">
                  <c:v>21.084599999999998</c:v>
                </c:pt>
                <c:pt idx="31330" formatCode="General">
                  <c:v>21.0853</c:v>
                </c:pt>
                <c:pt idx="31331" formatCode="General">
                  <c:v>21.085899999999999</c:v>
                </c:pt>
                <c:pt idx="31332" formatCode="General">
                  <c:v>21.086600000000001</c:v>
                </c:pt>
                <c:pt idx="31333" formatCode="General">
                  <c:v>21.087299999999999</c:v>
                </c:pt>
                <c:pt idx="31334" formatCode="General">
                  <c:v>21.087900000000001</c:v>
                </c:pt>
                <c:pt idx="31335" formatCode="General">
                  <c:v>21.0886</c:v>
                </c:pt>
                <c:pt idx="31336" formatCode="General">
                  <c:v>21.089300000000001</c:v>
                </c:pt>
                <c:pt idx="31337" formatCode="General">
                  <c:v>21.09</c:v>
                </c:pt>
                <c:pt idx="31338" formatCode="General">
                  <c:v>21.090599999999998</c:v>
                </c:pt>
                <c:pt idx="31339" formatCode="General">
                  <c:v>21.0913</c:v>
                </c:pt>
                <c:pt idx="31340" formatCode="General">
                  <c:v>21.091999999999999</c:v>
                </c:pt>
                <c:pt idx="31341" formatCode="General">
                  <c:v>21.092700000000001</c:v>
                </c:pt>
                <c:pt idx="31342" formatCode="General">
                  <c:v>21.093299999999999</c:v>
                </c:pt>
                <c:pt idx="31343" formatCode="General">
                  <c:v>21.094000000000001</c:v>
                </c:pt>
                <c:pt idx="31344" formatCode="General">
                  <c:v>21.0947</c:v>
                </c:pt>
                <c:pt idx="31345" formatCode="General">
                  <c:v>21.095300000000002</c:v>
                </c:pt>
                <c:pt idx="31346" formatCode="General">
                  <c:v>21.096</c:v>
                </c:pt>
                <c:pt idx="31347" formatCode="General">
                  <c:v>21.096699999999998</c:v>
                </c:pt>
                <c:pt idx="31348" formatCode="General">
                  <c:v>21.0974</c:v>
                </c:pt>
                <c:pt idx="31349" formatCode="General">
                  <c:v>21.097999999999999</c:v>
                </c:pt>
                <c:pt idx="31350" formatCode="General">
                  <c:v>21.098700000000001</c:v>
                </c:pt>
                <c:pt idx="31351" formatCode="General">
                  <c:v>21.099399999999999</c:v>
                </c:pt>
                <c:pt idx="31352" formatCode="General">
                  <c:v>21.100100000000001</c:v>
                </c:pt>
                <c:pt idx="31353" formatCode="General">
                  <c:v>21.1007</c:v>
                </c:pt>
                <c:pt idx="31354" formatCode="General">
                  <c:v>21.101400000000002</c:v>
                </c:pt>
                <c:pt idx="31355" formatCode="General">
                  <c:v>21.1021</c:v>
                </c:pt>
                <c:pt idx="31356" formatCode="General">
                  <c:v>21.102699999999999</c:v>
                </c:pt>
                <c:pt idx="31357" formatCode="General">
                  <c:v>21.103400000000001</c:v>
                </c:pt>
                <c:pt idx="31358" formatCode="General">
                  <c:v>21.104099999999999</c:v>
                </c:pt>
                <c:pt idx="31359" formatCode="General">
                  <c:v>21.104800000000001</c:v>
                </c:pt>
                <c:pt idx="31360" formatCode="General">
                  <c:v>21.105399999999999</c:v>
                </c:pt>
                <c:pt idx="31361" formatCode="General">
                  <c:v>21.106100000000001</c:v>
                </c:pt>
                <c:pt idx="31362" formatCode="General">
                  <c:v>21.1068</c:v>
                </c:pt>
                <c:pt idx="31363" formatCode="General">
                  <c:v>21.107500000000002</c:v>
                </c:pt>
                <c:pt idx="31364" formatCode="General">
                  <c:v>21.1081</c:v>
                </c:pt>
                <c:pt idx="31365" formatCode="General">
                  <c:v>21.108799999999999</c:v>
                </c:pt>
                <c:pt idx="31366" formatCode="General">
                  <c:v>21.109500000000001</c:v>
                </c:pt>
                <c:pt idx="31367" formatCode="General">
                  <c:v>21.110199999999999</c:v>
                </c:pt>
                <c:pt idx="31368" formatCode="General">
                  <c:v>21.110800000000001</c:v>
                </c:pt>
                <c:pt idx="31369" formatCode="General">
                  <c:v>21.111499999999999</c:v>
                </c:pt>
                <c:pt idx="31370" formatCode="General">
                  <c:v>21.112200000000001</c:v>
                </c:pt>
                <c:pt idx="31371" formatCode="General">
                  <c:v>21.1128</c:v>
                </c:pt>
                <c:pt idx="31372" formatCode="General">
                  <c:v>21.113499999999998</c:v>
                </c:pt>
                <c:pt idx="31373" formatCode="General">
                  <c:v>21.1142</c:v>
                </c:pt>
                <c:pt idx="31374" formatCode="General">
                  <c:v>21.114899999999999</c:v>
                </c:pt>
                <c:pt idx="31375" formatCode="General">
                  <c:v>21.115500000000001</c:v>
                </c:pt>
                <c:pt idx="31376" formatCode="General">
                  <c:v>21.116199999999999</c:v>
                </c:pt>
                <c:pt idx="31377" formatCode="General">
                  <c:v>21.116900000000001</c:v>
                </c:pt>
                <c:pt idx="31378" formatCode="General">
                  <c:v>21.117599999999999</c:v>
                </c:pt>
                <c:pt idx="31379" formatCode="General">
                  <c:v>21.118200000000002</c:v>
                </c:pt>
                <c:pt idx="31380" formatCode="General">
                  <c:v>21.1189</c:v>
                </c:pt>
                <c:pt idx="31381" formatCode="General">
                  <c:v>21.119599999999998</c:v>
                </c:pt>
                <c:pt idx="31382" formatCode="General">
                  <c:v>21.120200000000001</c:v>
                </c:pt>
                <c:pt idx="31383" formatCode="General">
                  <c:v>21.120899999999999</c:v>
                </c:pt>
                <c:pt idx="31384" formatCode="General">
                  <c:v>21.121600000000001</c:v>
                </c:pt>
                <c:pt idx="31385" formatCode="General">
                  <c:v>21.122299999999999</c:v>
                </c:pt>
                <c:pt idx="31386" formatCode="General">
                  <c:v>21.122900000000001</c:v>
                </c:pt>
                <c:pt idx="31387" formatCode="General">
                  <c:v>21.1236</c:v>
                </c:pt>
                <c:pt idx="31388" formatCode="General">
                  <c:v>21.124300000000002</c:v>
                </c:pt>
                <c:pt idx="31389" formatCode="General">
                  <c:v>21.125</c:v>
                </c:pt>
                <c:pt idx="31390" formatCode="General">
                  <c:v>21.125599999999999</c:v>
                </c:pt>
                <c:pt idx="31391" formatCode="General">
                  <c:v>21.126300000000001</c:v>
                </c:pt>
                <c:pt idx="31392" formatCode="General">
                  <c:v>21.126999999999999</c:v>
                </c:pt>
                <c:pt idx="31393" formatCode="General">
                  <c:v>21.127700000000001</c:v>
                </c:pt>
                <c:pt idx="31394" formatCode="General">
                  <c:v>21.128299999999999</c:v>
                </c:pt>
                <c:pt idx="31395" formatCode="General">
                  <c:v>21.129000000000001</c:v>
                </c:pt>
                <c:pt idx="31396" formatCode="General">
                  <c:v>21.1297</c:v>
                </c:pt>
                <c:pt idx="31397" formatCode="General">
                  <c:v>21.130299999999998</c:v>
                </c:pt>
                <c:pt idx="31398" formatCode="General">
                  <c:v>21.131</c:v>
                </c:pt>
                <c:pt idx="31399" formatCode="General">
                  <c:v>21.131699999999999</c:v>
                </c:pt>
                <c:pt idx="31400" formatCode="General">
                  <c:v>21.132400000000001</c:v>
                </c:pt>
                <c:pt idx="31401" formatCode="General">
                  <c:v>21.132999999999999</c:v>
                </c:pt>
                <c:pt idx="31402" formatCode="General">
                  <c:v>21.133700000000001</c:v>
                </c:pt>
                <c:pt idx="31403" formatCode="General">
                  <c:v>21.134399999999999</c:v>
                </c:pt>
                <c:pt idx="31404" formatCode="General">
                  <c:v>21.135100000000001</c:v>
                </c:pt>
                <c:pt idx="31405" formatCode="General">
                  <c:v>21.1357</c:v>
                </c:pt>
                <c:pt idx="31406" formatCode="General">
                  <c:v>21.136399999999998</c:v>
                </c:pt>
                <c:pt idx="31407" formatCode="General">
                  <c:v>21.1371</c:v>
                </c:pt>
                <c:pt idx="31408" formatCode="General">
                  <c:v>21.137699999999999</c:v>
                </c:pt>
                <c:pt idx="31409" formatCode="General">
                  <c:v>21.138400000000001</c:v>
                </c:pt>
                <c:pt idx="31410" formatCode="General">
                  <c:v>21.139099999999999</c:v>
                </c:pt>
                <c:pt idx="31411" formatCode="General">
                  <c:v>21.139800000000001</c:v>
                </c:pt>
                <c:pt idx="31412" formatCode="General">
                  <c:v>21.1404</c:v>
                </c:pt>
                <c:pt idx="31413" formatCode="General">
                  <c:v>21.141100000000002</c:v>
                </c:pt>
                <c:pt idx="31414" formatCode="General">
                  <c:v>21.1418</c:v>
                </c:pt>
                <c:pt idx="31415" formatCode="General">
                  <c:v>21.142499999999998</c:v>
                </c:pt>
                <c:pt idx="31416" formatCode="General">
                  <c:v>21.1431</c:v>
                </c:pt>
                <c:pt idx="31417" formatCode="General">
                  <c:v>21.143799999999999</c:v>
                </c:pt>
                <c:pt idx="31418" formatCode="General">
                  <c:v>21.144500000000001</c:v>
                </c:pt>
                <c:pt idx="31419" formatCode="General">
                  <c:v>21.145099999999999</c:v>
                </c:pt>
                <c:pt idx="31420" formatCode="General">
                  <c:v>21.145800000000001</c:v>
                </c:pt>
                <c:pt idx="31421" formatCode="General">
                  <c:v>21.1465</c:v>
                </c:pt>
                <c:pt idx="31422" formatCode="General">
                  <c:v>21.147200000000002</c:v>
                </c:pt>
                <c:pt idx="31423" formatCode="General">
                  <c:v>21.1478</c:v>
                </c:pt>
                <c:pt idx="31424" formatCode="General">
                  <c:v>21.148499999999999</c:v>
                </c:pt>
                <c:pt idx="31425" formatCode="General">
                  <c:v>21.1492</c:v>
                </c:pt>
                <c:pt idx="31426" formatCode="General">
                  <c:v>21.149899999999999</c:v>
                </c:pt>
                <c:pt idx="31427" formatCode="General">
                  <c:v>21.150500000000001</c:v>
                </c:pt>
                <c:pt idx="31428" formatCode="General">
                  <c:v>21.151199999999999</c:v>
                </c:pt>
                <c:pt idx="31429" formatCode="General">
                  <c:v>21.151900000000001</c:v>
                </c:pt>
                <c:pt idx="31430" formatCode="General">
                  <c:v>21.1526</c:v>
                </c:pt>
                <c:pt idx="31431" formatCode="General">
                  <c:v>21.153199999999998</c:v>
                </c:pt>
                <c:pt idx="31432" formatCode="General">
                  <c:v>21.1539</c:v>
                </c:pt>
                <c:pt idx="31433" formatCode="General">
                  <c:v>21.154599999999999</c:v>
                </c:pt>
                <c:pt idx="31434" formatCode="General">
                  <c:v>21.155200000000001</c:v>
                </c:pt>
                <c:pt idx="31435" formatCode="General">
                  <c:v>21.155899999999999</c:v>
                </c:pt>
                <c:pt idx="31436" formatCode="General">
                  <c:v>21.156600000000001</c:v>
                </c:pt>
                <c:pt idx="31437" formatCode="General">
                  <c:v>21.157299999999999</c:v>
                </c:pt>
                <c:pt idx="31438" formatCode="General">
                  <c:v>21.157900000000001</c:v>
                </c:pt>
                <c:pt idx="31439" formatCode="General">
                  <c:v>21.1586</c:v>
                </c:pt>
                <c:pt idx="31440" formatCode="General">
                  <c:v>21.159300000000002</c:v>
                </c:pt>
                <c:pt idx="31441" formatCode="General">
                  <c:v>21.16</c:v>
                </c:pt>
                <c:pt idx="31442" formatCode="General">
                  <c:v>21.160599999999999</c:v>
                </c:pt>
                <c:pt idx="31443" formatCode="General">
                  <c:v>21.161300000000001</c:v>
                </c:pt>
                <c:pt idx="31444" formatCode="General">
                  <c:v>21.161999999999999</c:v>
                </c:pt>
                <c:pt idx="31445" formatCode="General">
                  <c:v>21.162600000000001</c:v>
                </c:pt>
                <c:pt idx="31446" formatCode="General">
                  <c:v>21.1633</c:v>
                </c:pt>
                <c:pt idx="31447" formatCode="General">
                  <c:v>21.164000000000001</c:v>
                </c:pt>
                <c:pt idx="31448" formatCode="General">
                  <c:v>21.1647</c:v>
                </c:pt>
                <c:pt idx="31449" formatCode="General">
                  <c:v>21.165299999999998</c:v>
                </c:pt>
                <c:pt idx="31450" formatCode="General">
                  <c:v>21.166</c:v>
                </c:pt>
                <c:pt idx="31451" formatCode="General">
                  <c:v>21.166699999999999</c:v>
                </c:pt>
                <c:pt idx="31452" formatCode="General">
                  <c:v>21.167400000000001</c:v>
                </c:pt>
                <c:pt idx="31453" formatCode="General">
                  <c:v>21.167999999999999</c:v>
                </c:pt>
                <c:pt idx="31454" formatCode="General">
                  <c:v>21.168700000000001</c:v>
                </c:pt>
                <c:pt idx="31455" formatCode="General">
                  <c:v>21.1694</c:v>
                </c:pt>
                <c:pt idx="31456" formatCode="General">
                  <c:v>21.17</c:v>
                </c:pt>
                <c:pt idx="31457" formatCode="General">
                  <c:v>21.1707</c:v>
                </c:pt>
                <c:pt idx="31458" formatCode="General">
                  <c:v>21.171399999999998</c:v>
                </c:pt>
                <c:pt idx="31459" formatCode="General">
                  <c:v>21.1721</c:v>
                </c:pt>
                <c:pt idx="31460" formatCode="General">
                  <c:v>21.172699999999999</c:v>
                </c:pt>
                <c:pt idx="31461" formatCode="General">
                  <c:v>21.173400000000001</c:v>
                </c:pt>
                <c:pt idx="31462" formatCode="General">
                  <c:v>21.174099999999999</c:v>
                </c:pt>
                <c:pt idx="31463" formatCode="General">
                  <c:v>21.174800000000001</c:v>
                </c:pt>
                <c:pt idx="31464" formatCode="General">
                  <c:v>21.1754</c:v>
                </c:pt>
                <c:pt idx="31465" formatCode="General">
                  <c:v>21.176100000000002</c:v>
                </c:pt>
                <c:pt idx="31466" formatCode="General">
                  <c:v>21.1768</c:v>
                </c:pt>
                <c:pt idx="31467" formatCode="General">
                  <c:v>21.177499999999998</c:v>
                </c:pt>
                <c:pt idx="31468" formatCode="General">
                  <c:v>21.178100000000001</c:v>
                </c:pt>
                <c:pt idx="31469" formatCode="General">
                  <c:v>21.178799999999999</c:v>
                </c:pt>
                <c:pt idx="31470" formatCode="General">
                  <c:v>21.179500000000001</c:v>
                </c:pt>
                <c:pt idx="31471" formatCode="General">
                  <c:v>21.180099999999999</c:v>
                </c:pt>
                <c:pt idx="31472" formatCode="General">
                  <c:v>21.180800000000001</c:v>
                </c:pt>
                <c:pt idx="31473" formatCode="General">
                  <c:v>21.1815</c:v>
                </c:pt>
                <c:pt idx="31474" formatCode="General">
                  <c:v>21.182200000000002</c:v>
                </c:pt>
                <c:pt idx="31475" formatCode="General">
                  <c:v>21.1828</c:v>
                </c:pt>
                <c:pt idx="31476" formatCode="General">
                  <c:v>21.183499999999999</c:v>
                </c:pt>
                <c:pt idx="31477" formatCode="General">
                  <c:v>21.184200000000001</c:v>
                </c:pt>
                <c:pt idx="31478" formatCode="General">
                  <c:v>21.184899999999999</c:v>
                </c:pt>
                <c:pt idx="31479" formatCode="General">
                  <c:v>21.185500000000001</c:v>
                </c:pt>
                <c:pt idx="31480" formatCode="General">
                  <c:v>21.186199999999999</c:v>
                </c:pt>
                <c:pt idx="31481" formatCode="General">
                  <c:v>21.186900000000001</c:v>
                </c:pt>
                <c:pt idx="31482" formatCode="General">
                  <c:v>21.1875</c:v>
                </c:pt>
                <c:pt idx="31483" formatCode="General">
                  <c:v>21.188199999999998</c:v>
                </c:pt>
                <c:pt idx="31484" formatCode="General">
                  <c:v>21.1889</c:v>
                </c:pt>
                <c:pt idx="31485" formatCode="General">
                  <c:v>21.189599999999999</c:v>
                </c:pt>
                <c:pt idx="31486" formatCode="General">
                  <c:v>21.190200000000001</c:v>
                </c:pt>
                <c:pt idx="31487" formatCode="General">
                  <c:v>21.190899999999999</c:v>
                </c:pt>
                <c:pt idx="31488" formatCode="General">
                  <c:v>21.191600000000001</c:v>
                </c:pt>
                <c:pt idx="31489" formatCode="General">
                  <c:v>21.192299999999999</c:v>
                </c:pt>
                <c:pt idx="31490" formatCode="General">
                  <c:v>21.192900000000002</c:v>
                </c:pt>
                <c:pt idx="31491" formatCode="General">
                  <c:v>21.1936</c:v>
                </c:pt>
                <c:pt idx="31492" formatCode="General">
                  <c:v>21.194299999999998</c:v>
                </c:pt>
                <c:pt idx="31493" formatCode="General">
                  <c:v>21.195</c:v>
                </c:pt>
                <c:pt idx="31494" formatCode="General">
                  <c:v>21.195599999999999</c:v>
                </c:pt>
                <c:pt idx="31495" formatCode="General">
                  <c:v>21.196300000000001</c:v>
                </c:pt>
                <c:pt idx="31496" formatCode="General">
                  <c:v>21.196999999999999</c:v>
                </c:pt>
                <c:pt idx="31497" formatCode="General">
                  <c:v>21.197600000000001</c:v>
                </c:pt>
                <c:pt idx="31498" formatCode="General">
                  <c:v>21.1983</c:v>
                </c:pt>
                <c:pt idx="31499" formatCode="General">
                  <c:v>21.199000000000002</c:v>
                </c:pt>
                <c:pt idx="31500" formatCode="General">
                  <c:v>21.1997</c:v>
                </c:pt>
                <c:pt idx="31501" formatCode="General">
                  <c:v>21.200299999999999</c:v>
                </c:pt>
                <c:pt idx="31502" formatCode="General">
                  <c:v>21.201000000000001</c:v>
                </c:pt>
                <c:pt idx="31503" formatCode="General">
                  <c:v>21.201699999999999</c:v>
                </c:pt>
                <c:pt idx="31504" formatCode="General">
                  <c:v>21.202400000000001</c:v>
                </c:pt>
                <c:pt idx="31505" formatCode="General">
                  <c:v>21.202999999999999</c:v>
                </c:pt>
                <c:pt idx="31506" formatCode="General">
                  <c:v>21.203700000000001</c:v>
                </c:pt>
                <c:pt idx="31507" formatCode="General">
                  <c:v>21.2044</c:v>
                </c:pt>
                <c:pt idx="31508" formatCode="General">
                  <c:v>21.204999999999998</c:v>
                </c:pt>
                <c:pt idx="31509" formatCode="General">
                  <c:v>21.2057</c:v>
                </c:pt>
                <c:pt idx="31510" formatCode="General">
                  <c:v>21.206399999999999</c:v>
                </c:pt>
                <c:pt idx="31511" formatCode="General">
                  <c:v>21.207100000000001</c:v>
                </c:pt>
                <c:pt idx="31512" formatCode="General">
                  <c:v>21.207699999999999</c:v>
                </c:pt>
                <c:pt idx="31513" formatCode="General">
                  <c:v>21.208400000000001</c:v>
                </c:pt>
                <c:pt idx="31514" formatCode="General">
                  <c:v>21.209099999999999</c:v>
                </c:pt>
                <c:pt idx="31515" formatCode="General">
                  <c:v>21.209800000000001</c:v>
                </c:pt>
                <c:pt idx="31516" formatCode="General">
                  <c:v>21.2104</c:v>
                </c:pt>
                <c:pt idx="31517" formatCode="General">
                  <c:v>21.211099999999998</c:v>
                </c:pt>
                <c:pt idx="31518" formatCode="General">
                  <c:v>21.2118</c:v>
                </c:pt>
                <c:pt idx="31519" formatCode="General">
                  <c:v>21.212399999999999</c:v>
                </c:pt>
                <c:pt idx="31520" formatCode="General">
                  <c:v>21.213100000000001</c:v>
                </c:pt>
                <c:pt idx="31521" formatCode="General">
                  <c:v>21.213799999999999</c:v>
                </c:pt>
                <c:pt idx="31522" formatCode="General">
                  <c:v>21.214500000000001</c:v>
                </c:pt>
                <c:pt idx="31523" formatCode="General">
                  <c:v>21.2151</c:v>
                </c:pt>
                <c:pt idx="31524" formatCode="General">
                  <c:v>21.215800000000002</c:v>
                </c:pt>
                <c:pt idx="31525" formatCode="General">
                  <c:v>21.2165</c:v>
                </c:pt>
                <c:pt idx="31526" formatCode="General">
                  <c:v>21.217199999999998</c:v>
                </c:pt>
                <c:pt idx="31527" formatCode="General">
                  <c:v>21.2178</c:v>
                </c:pt>
                <c:pt idx="31528" formatCode="General">
                  <c:v>21.218499999999999</c:v>
                </c:pt>
                <c:pt idx="31529" formatCode="General">
                  <c:v>21.219200000000001</c:v>
                </c:pt>
                <c:pt idx="31530" formatCode="General">
                  <c:v>21.219899999999999</c:v>
                </c:pt>
                <c:pt idx="31531" formatCode="General">
                  <c:v>21.220500000000001</c:v>
                </c:pt>
                <c:pt idx="31532" formatCode="General">
                  <c:v>21.2212</c:v>
                </c:pt>
                <c:pt idx="31533" formatCode="General">
                  <c:v>21.221900000000002</c:v>
                </c:pt>
                <c:pt idx="31534" formatCode="General">
                  <c:v>21.2225</c:v>
                </c:pt>
                <c:pt idx="31535" formatCode="General">
                  <c:v>21.223199999999999</c:v>
                </c:pt>
                <c:pt idx="31536" formatCode="General">
                  <c:v>21.2239</c:v>
                </c:pt>
                <c:pt idx="31537" formatCode="General">
                  <c:v>21.224599999999999</c:v>
                </c:pt>
                <c:pt idx="31538" formatCode="General">
                  <c:v>21.225200000000001</c:v>
                </c:pt>
                <c:pt idx="31539" formatCode="General">
                  <c:v>21.225899999999999</c:v>
                </c:pt>
                <c:pt idx="31540" formatCode="General">
                  <c:v>21.226600000000001</c:v>
                </c:pt>
                <c:pt idx="31541" formatCode="General">
                  <c:v>21.2273</c:v>
                </c:pt>
                <c:pt idx="31542" formatCode="General">
                  <c:v>21.227900000000002</c:v>
                </c:pt>
                <c:pt idx="31543" formatCode="General">
                  <c:v>21.2286</c:v>
                </c:pt>
                <c:pt idx="31544" formatCode="General">
                  <c:v>21.229299999999999</c:v>
                </c:pt>
                <c:pt idx="31545" formatCode="General">
                  <c:v>21.229900000000001</c:v>
                </c:pt>
                <c:pt idx="31546" formatCode="General">
                  <c:v>21.230599999999999</c:v>
                </c:pt>
                <c:pt idx="31547" formatCode="General">
                  <c:v>21.231300000000001</c:v>
                </c:pt>
                <c:pt idx="31548" formatCode="General">
                  <c:v>21.231999999999999</c:v>
                </c:pt>
                <c:pt idx="31549" formatCode="General">
                  <c:v>21.232600000000001</c:v>
                </c:pt>
                <c:pt idx="31550" formatCode="General">
                  <c:v>21.2333</c:v>
                </c:pt>
                <c:pt idx="31551" formatCode="General">
                  <c:v>21.234000000000002</c:v>
                </c:pt>
                <c:pt idx="31552" formatCode="General">
                  <c:v>21.2347</c:v>
                </c:pt>
                <c:pt idx="31553" formatCode="General">
                  <c:v>21.235299999999999</c:v>
                </c:pt>
                <c:pt idx="31554" formatCode="General">
                  <c:v>21.236000000000001</c:v>
                </c:pt>
                <c:pt idx="31555" formatCode="General">
                  <c:v>21.236699999999999</c:v>
                </c:pt>
                <c:pt idx="31556" formatCode="General">
                  <c:v>21.237400000000001</c:v>
                </c:pt>
                <c:pt idx="31557" formatCode="General">
                  <c:v>21.238</c:v>
                </c:pt>
                <c:pt idx="31558" formatCode="General">
                  <c:v>21.238700000000001</c:v>
                </c:pt>
                <c:pt idx="31559" formatCode="General">
                  <c:v>21.2394</c:v>
                </c:pt>
                <c:pt idx="31560" formatCode="General">
                  <c:v>21.24</c:v>
                </c:pt>
                <c:pt idx="31561" formatCode="General">
                  <c:v>21.2407</c:v>
                </c:pt>
                <c:pt idx="31562" formatCode="General">
                  <c:v>21.241399999999999</c:v>
                </c:pt>
                <c:pt idx="31563" formatCode="General">
                  <c:v>21.242100000000001</c:v>
                </c:pt>
                <c:pt idx="31564" formatCode="General">
                  <c:v>21.242699999999999</c:v>
                </c:pt>
                <c:pt idx="31565" formatCode="General">
                  <c:v>21.243400000000001</c:v>
                </c:pt>
                <c:pt idx="31566" formatCode="General">
                  <c:v>21.2441</c:v>
                </c:pt>
                <c:pt idx="31567" formatCode="General">
                  <c:v>21.244800000000001</c:v>
                </c:pt>
                <c:pt idx="31568" formatCode="General">
                  <c:v>21.2454</c:v>
                </c:pt>
                <c:pt idx="31569" formatCode="General">
                  <c:v>21.246099999999998</c:v>
                </c:pt>
                <c:pt idx="31570" formatCode="General">
                  <c:v>21.2468</c:v>
                </c:pt>
                <c:pt idx="31571" formatCode="General">
                  <c:v>21.247399999999999</c:v>
                </c:pt>
                <c:pt idx="31572" formatCode="General">
                  <c:v>21.248100000000001</c:v>
                </c:pt>
                <c:pt idx="31573" formatCode="General">
                  <c:v>21.248799999999999</c:v>
                </c:pt>
                <c:pt idx="31574" formatCode="General">
                  <c:v>21.249500000000001</c:v>
                </c:pt>
                <c:pt idx="31575" formatCode="General">
                  <c:v>21.2501</c:v>
                </c:pt>
                <c:pt idx="31576" formatCode="General">
                  <c:v>21.250800000000002</c:v>
                </c:pt>
                <c:pt idx="31577" formatCode="General">
                  <c:v>21.2515</c:v>
                </c:pt>
                <c:pt idx="31578" formatCode="General">
                  <c:v>21.252199999999998</c:v>
                </c:pt>
                <c:pt idx="31579" formatCode="General">
                  <c:v>21.252800000000001</c:v>
                </c:pt>
                <c:pt idx="31580" formatCode="General">
                  <c:v>21.253499999999999</c:v>
                </c:pt>
                <c:pt idx="31581" formatCode="General">
                  <c:v>21.254200000000001</c:v>
                </c:pt>
                <c:pt idx="31582" formatCode="General">
                  <c:v>21.254799999999999</c:v>
                </c:pt>
                <c:pt idx="31583" formatCode="General">
                  <c:v>21.255500000000001</c:v>
                </c:pt>
                <c:pt idx="31584" formatCode="General">
                  <c:v>21.2562</c:v>
                </c:pt>
                <c:pt idx="31585" formatCode="General">
                  <c:v>21.256900000000002</c:v>
                </c:pt>
                <c:pt idx="31586" formatCode="General">
                  <c:v>21.2575</c:v>
                </c:pt>
                <c:pt idx="31587" formatCode="General">
                  <c:v>21.258199999999999</c:v>
                </c:pt>
                <c:pt idx="31588" formatCode="General">
                  <c:v>21.258900000000001</c:v>
                </c:pt>
                <c:pt idx="31589" formatCode="General">
                  <c:v>21.259599999999999</c:v>
                </c:pt>
                <c:pt idx="31590" formatCode="General">
                  <c:v>21.260200000000001</c:v>
                </c:pt>
                <c:pt idx="31591" formatCode="General">
                  <c:v>21.260899999999999</c:v>
                </c:pt>
                <c:pt idx="31592" formatCode="General">
                  <c:v>21.261600000000001</c:v>
                </c:pt>
                <c:pt idx="31593" formatCode="General">
                  <c:v>21.2623</c:v>
                </c:pt>
                <c:pt idx="31594" formatCode="General">
                  <c:v>21.262899999999998</c:v>
                </c:pt>
                <c:pt idx="31595" formatCode="General">
                  <c:v>21.2636</c:v>
                </c:pt>
                <c:pt idx="31596" formatCode="General">
                  <c:v>21.264299999999999</c:v>
                </c:pt>
                <c:pt idx="31597" formatCode="General">
                  <c:v>21.264900000000001</c:v>
                </c:pt>
                <c:pt idx="31598" formatCode="General">
                  <c:v>21.265599999999999</c:v>
                </c:pt>
                <c:pt idx="31599" formatCode="General">
                  <c:v>21.266300000000001</c:v>
                </c:pt>
                <c:pt idx="31600" formatCode="General">
                  <c:v>21.266999999999999</c:v>
                </c:pt>
                <c:pt idx="31601" formatCode="General">
                  <c:v>21.267600000000002</c:v>
                </c:pt>
                <c:pt idx="31602" formatCode="General">
                  <c:v>21.2683</c:v>
                </c:pt>
                <c:pt idx="31603" formatCode="General">
                  <c:v>21.268999999999998</c:v>
                </c:pt>
                <c:pt idx="31604" formatCode="General">
                  <c:v>21.2697</c:v>
                </c:pt>
                <c:pt idx="31605" formatCode="General">
                  <c:v>21.270299999999999</c:v>
                </c:pt>
                <c:pt idx="31606" formatCode="General">
                  <c:v>21.271000000000001</c:v>
                </c:pt>
                <c:pt idx="31607" formatCode="General">
                  <c:v>21.271699999999999</c:v>
                </c:pt>
                <c:pt idx="31608" formatCode="General">
                  <c:v>21.272300000000001</c:v>
                </c:pt>
                <c:pt idx="31609" formatCode="General">
                  <c:v>21.273</c:v>
                </c:pt>
                <c:pt idx="31610" formatCode="General">
                  <c:v>21.273700000000002</c:v>
                </c:pt>
                <c:pt idx="31611" formatCode="General">
                  <c:v>21.2744</c:v>
                </c:pt>
                <c:pt idx="31612" formatCode="General">
                  <c:v>21.274999999999999</c:v>
                </c:pt>
                <c:pt idx="31613" formatCode="General">
                  <c:v>21.275700000000001</c:v>
                </c:pt>
                <c:pt idx="31614" formatCode="General">
                  <c:v>21.276399999999999</c:v>
                </c:pt>
                <c:pt idx="31615" formatCode="General">
                  <c:v>21.277100000000001</c:v>
                </c:pt>
                <c:pt idx="31616" formatCode="General">
                  <c:v>21.277699999999999</c:v>
                </c:pt>
                <c:pt idx="31617" formatCode="General">
                  <c:v>21.278400000000001</c:v>
                </c:pt>
                <c:pt idx="31618" formatCode="General">
                  <c:v>21.2791</c:v>
                </c:pt>
                <c:pt idx="31619" formatCode="General">
                  <c:v>21.279699999999998</c:v>
                </c:pt>
                <c:pt idx="31620" formatCode="General">
                  <c:v>21.2804</c:v>
                </c:pt>
                <c:pt idx="31621" formatCode="General">
                  <c:v>21.281099999999999</c:v>
                </c:pt>
                <c:pt idx="31622" formatCode="General">
                  <c:v>21.2818</c:v>
                </c:pt>
                <c:pt idx="31623" formatCode="General">
                  <c:v>21.282399999999999</c:v>
                </c:pt>
                <c:pt idx="31624" formatCode="General">
                  <c:v>21.283100000000001</c:v>
                </c:pt>
                <c:pt idx="31625" formatCode="General">
                  <c:v>21.283799999999999</c:v>
                </c:pt>
                <c:pt idx="31626" formatCode="General">
                  <c:v>21.284500000000001</c:v>
                </c:pt>
                <c:pt idx="31627" formatCode="General">
                  <c:v>21.2851</c:v>
                </c:pt>
                <c:pt idx="31628" formatCode="General">
                  <c:v>21.285799999999998</c:v>
                </c:pt>
                <c:pt idx="31629" formatCode="General">
                  <c:v>21.2865</c:v>
                </c:pt>
                <c:pt idx="31630" formatCode="General">
                  <c:v>21.287199999999999</c:v>
                </c:pt>
                <c:pt idx="31631" formatCode="General">
                  <c:v>21.287800000000001</c:v>
                </c:pt>
                <c:pt idx="31632" formatCode="General">
                  <c:v>21.288499999999999</c:v>
                </c:pt>
                <c:pt idx="31633" formatCode="General">
                  <c:v>21.289200000000001</c:v>
                </c:pt>
                <c:pt idx="31634" formatCode="General">
                  <c:v>21.2898</c:v>
                </c:pt>
                <c:pt idx="31635" formatCode="General">
                  <c:v>21.290500000000002</c:v>
                </c:pt>
                <c:pt idx="31636" formatCode="General">
                  <c:v>21.2912</c:v>
                </c:pt>
                <c:pt idx="31637" formatCode="General">
                  <c:v>21.291899999999998</c:v>
                </c:pt>
                <c:pt idx="31638" formatCode="General">
                  <c:v>21.2925</c:v>
                </c:pt>
                <c:pt idx="31639" formatCode="General">
                  <c:v>21.293199999999999</c:v>
                </c:pt>
                <c:pt idx="31640" formatCode="General">
                  <c:v>21.293900000000001</c:v>
                </c:pt>
                <c:pt idx="31641" formatCode="General">
                  <c:v>21.294599999999999</c:v>
                </c:pt>
                <c:pt idx="31642" formatCode="General">
                  <c:v>21.295200000000001</c:v>
                </c:pt>
                <c:pt idx="31643" formatCode="General">
                  <c:v>21.2959</c:v>
                </c:pt>
                <c:pt idx="31644" formatCode="General">
                  <c:v>21.296600000000002</c:v>
                </c:pt>
                <c:pt idx="31645" formatCode="General">
                  <c:v>21.2972</c:v>
                </c:pt>
                <c:pt idx="31646" formatCode="General">
                  <c:v>21.297899999999998</c:v>
                </c:pt>
                <c:pt idx="31647" formatCode="General">
                  <c:v>21.2986</c:v>
                </c:pt>
                <c:pt idx="31648" formatCode="General">
                  <c:v>21.299299999999999</c:v>
                </c:pt>
                <c:pt idx="31649" formatCode="General">
                  <c:v>21.299900000000001</c:v>
                </c:pt>
                <c:pt idx="31650" formatCode="General">
                  <c:v>21.300599999999999</c:v>
                </c:pt>
                <c:pt idx="31651" formatCode="General">
                  <c:v>21.301300000000001</c:v>
                </c:pt>
                <c:pt idx="31652" formatCode="General">
                  <c:v>21.302</c:v>
                </c:pt>
                <c:pt idx="31653" formatCode="General">
                  <c:v>21.302600000000002</c:v>
                </c:pt>
                <c:pt idx="31654" formatCode="General">
                  <c:v>21.3033</c:v>
                </c:pt>
                <c:pt idx="31655" formatCode="General">
                  <c:v>21.303999999999998</c:v>
                </c:pt>
                <c:pt idx="31656" formatCode="General">
                  <c:v>21.3047</c:v>
                </c:pt>
                <c:pt idx="31657" formatCode="General">
                  <c:v>21.305299999999999</c:v>
                </c:pt>
                <c:pt idx="31658" formatCode="General">
                  <c:v>21.306000000000001</c:v>
                </c:pt>
                <c:pt idx="31659" formatCode="General">
                  <c:v>21.306699999999999</c:v>
                </c:pt>
                <c:pt idx="31660" formatCode="General">
                  <c:v>21.307300000000001</c:v>
                </c:pt>
                <c:pt idx="31661" formatCode="General">
                  <c:v>21.308</c:v>
                </c:pt>
                <c:pt idx="31662" formatCode="General">
                  <c:v>21.308700000000002</c:v>
                </c:pt>
                <c:pt idx="31663" formatCode="General">
                  <c:v>21.3094</c:v>
                </c:pt>
                <c:pt idx="31664" formatCode="General">
                  <c:v>21.31</c:v>
                </c:pt>
                <c:pt idx="31665" formatCode="General">
                  <c:v>21.310700000000001</c:v>
                </c:pt>
                <c:pt idx="31666" formatCode="General">
                  <c:v>21.311399999999999</c:v>
                </c:pt>
                <c:pt idx="31667" formatCode="General">
                  <c:v>21.312100000000001</c:v>
                </c:pt>
                <c:pt idx="31668" formatCode="General">
                  <c:v>21.3127</c:v>
                </c:pt>
                <c:pt idx="31669" formatCode="General">
                  <c:v>21.313400000000001</c:v>
                </c:pt>
                <c:pt idx="31670" formatCode="General">
                  <c:v>21.3141</c:v>
                </c:pt>
                <c:pt idx="31671" formatCode="General">
                  <c:v>21.314699999999998</c:v>
                </c:pt>
                <c:pt idx="31672" formatCode="General">
                  <c:v>21.3154</c:v>
                </c:pt>
                <c:pt idx="31673" formatCode="General">
                  <c:v>21.316099999999999</c:v>
                </c:pt>
                <c:pt idx="31674" formatCode="General">
                  <c:v>21.316800000000001</c:v>
                </c:pt>
                <c:pt idx="31675" formatCode="General">
                  <c:v>21.317399999999999</c:v>
                </c:pt>
                <c:pt idx="31676" formatCode="General">
                  <c:v>21.318100000000001</c:v>
                </c:pt>
                <c:pt idx="31677" formatCode="General">
                  <c:v>21.3188</c:v>
                </c:pt>
                <c:pt idx="31678" formatCode="General">
                  <c:v>21.319500000000001</c:v>
                </c:pt>
                <c:pt idx="31679" formatCode="General">
                  <c:v>21.3201</c:v>
                </c:pt>
                <c:pt idx="31680" formatCode="General">
                  <c:v>21.320799999999998</c:v>
                </c:pt>
                <c:pt idx="31681" formatCode="General">
                  <c:v>21.3215</c:v>
                </c:pt>
                <c:pt idx="31682" formatCode="General">
                  <c:v>21.322099999999999</c:v>
                </c:pt>
                <c:pt idx="31683" formatCode="General">
                  <c:v>21.322800000000001</c:v>
                </c:pt>
                <c:pt idx="31684" formatCode="General">
                  <c:v>21.323499999999999</c:v>
                </c:pt>
                <c:pt idx="31685" formatCode="General">
                  <c:v>21.324200000000001</c:v>
                </c:pt>
                <c:pt idx="31686" formatCode="General">
                  <c:v>21.3248</c:v>
                </c:pt>
                <c:pt idx="31687" formatCode="General">
                  <c:v>21.325500000000002</c:v>
                </c:pt>
                <c:pt idx="31688" formatCode="General">
                  <c:v>21.3262</c:v>
                </c:pt>
                <c:pt idx="31689" formatCode="General">
                  <c:v>21.326899999999998</c:v>
                </c:pt>
                <c:pt idx="31690" formatCode="General">
                  <c:v>21.327500000000001</c:v>
                </c:pt>
                <c:pt idx="31691" formatCode="General">
                  <c:v>21.328199999999999</c:v>
                </c:pt>
                <c:pt idx="31692" formatCode="General">
                  <c:v>21.328900000000001</c:v>
                </c:pt>
                <c:pt idx="31693" formatCode="General">
                  <c:v>21.329599999999999</c:v>
                </c:pt>
                <c:pt idx="31694" formatCode="General">
                  <c:v>21.330200000000001</c:v>
                </c:pt>
                <c:pt idx="31695" formatCode="General">
                  <c:v>21.3309</c:v>
                </c:pt>
                <c:pt idx="31696" formatCode="General">
                  <c:v>21.331600000000002</c:v>
                </c:pt>
                <c:pt idx="31697" formatCode="General">
                  <c:v>21.3322</c:v>
                </c:pt>
                <c:pt idx="31698" formatCode="General">
                  <c:v>21.332899999999999</c:v>
                </c:pt>
                <c:pt idx="31699" formatCode="General">
                  <c:v>21.333600000000001</c:v>
                </c:pt>
                <c:pt idx="31700" formatCode="General">
                  <c:v>21.334299999999999</c:v>
                </c:pt>
                <c:pt idx="31701" formatCode="General">
                  <c:v>21.334900000000001</c:v>
                </c:pt>
                <c:pt idx="31702" formatCode="General">
                  <c:v>21.335599999999999</c:v>
                </c:pt>
                <c:pt idx="31703" formatCode="General">
                  <c:v>21.336300000000001</c:v>
                </c:pt>
                <c:pt idx="31704" formatCode="General">
                  <c:v>21.337</c:v>
                </c:pt>
                <c:pt idx="31705" formatCode="General">
                  <c:v>21.337599999999998</c:v>
                </c:pt>
                <c:pt idx="31706" formatCode="General">
                  <c:v>21.3383</c:v>
                </c:pt>
                <c:pt idx="31707" formatCode="General">
                  <c:v>21.338999999999999</c:v>
                </c:pt>
                <c:pt idx="31708" formatCode="General">
                  <c:v>21.339600000000001</c:v>
                </c:pt>
                <c:pt idx="31709" formatCode="General">
                  <c:v>21.340299999999999</c:v>
                </c:pt>
                <c:pt idx="31710" formatCode="General">
                  <c:v>21.341000000000001</c:v>
                </c:pt>
                <c:pt idx="31711" formatCode="General">
                  <c:v>21.341699999999999</c:v>
                </c:pt>
                <c:pt idx="31712" formatCode="General">
                  <c:v>21.342300000000002</c:v>
                </c:pt>
                <c:pt idx="31713" formatCode="General">
                  <c:v>21.343</c:v>
                </c:pt>
                <c:pt idx="31714" formatCode="General">
                  <c:v>21.343699999999998</c:v>
                </c:pt>
                <c:pt idx="31715" formatCode="General">
                  <c:v>21.3444</c:v>
                </c:pt>
                <c:pt idx="31716" formatCode="General">
                  <c:v>21.344999999999999</c:v>
                </c:pt>
                <c:pt idx="31717" formatCode="General">
                  <c:v>21.345700000000001</c:v>
                </c:pt>
                <c:pt idx="31718" formatCode="General">
                  <c:v>21.346399999999999</c:v>
                </c:pt>
                <c:pt idx="31719" formatCode="General">
                  <c:v>21.347100000000001</c:v>
                </c:pt>
                <c:pt idx="31720" formatCode="General">
                  <c:v>21.3477</c:v>
                </c:pt>
                <c:pt idx="31721" formatCode="General">
                  <c:v>21.348400000000002</c:v>
                </c:pt>
                <c:pt idx="31722" formatCode="General">
                  <c:v>21.3491</c:v>
                </c:pt>
                <c:pt idx="31723" formatCode="General">
                  <c:v>21.349699999999999</c:v>
                </c:pt>
                <c:pt idx="31724" formatCode="General">
                  <c:v>21.3504</c:v>
                </c:pt>
                <c:pt idx="31725" formatCode="General">
                  <c:v>21.351099999999999</c:v>
                </c:pt>
                <c:pt idx="31726" formatCode="General">
                  <c:v>21.351800000000001</c:v>
                </c:pt>
                <c:pt idx="31727" formatCode="General">
                  <c:v>21.352399999999999</c:v>
                </c:pt>
                <c:pt idx="31728" formatCode="General">
                  <c:v>21.353100000000001</c:v>
                </c:pt>
                <c:pt idx="31729" formatCode="General">
                  <c:v>21.3538</c:v>
                </c:pt>
                <c:pt idx="31730" formatCode="General">
                  <c:v>21.354500000000002</c:v>
                </c:pt>
                <c:pt idx="31731" formatCode="General">
                  <c:v>21.3551</c:v>
                </c:pt>
                <c:pt idx="31732" formatCode="General">
                  <c:v>21.355799999999999</c:v>
                </c:pt>
                <c:pt idx="31733" formatCode="General">
                  <c:v>21.3565</c:v>
                </c:pt>
                <c:pt idx="31734" formatCode="General">
                  <c:v>21.357099999999999</c:v>
                </c:pt>
                <c:pt idx="31735" formatCode="General">
                  <c:v>21.357800000000001</c:v>
                </c:pt>
                <c:pt idx="31736" formatCode="General">
                  <c:v>21.358499999999999</c:v>
                </c:pt>
                <c:pt idx="31737" formatCode="General">
                  <c:v>21.359200000000001</c:v>
                </c:pt>
                <c:pt idx="31738" formatCode="General">
                  <c:v>21.3598</c:v>
                </c:pt>
                <c:pt idx="31739" formatCode="General">
                  <c:v>21.360499999999998</c:v>
                </c:pt>
                <c:pt idx="31740" formatCode="General">
                  <c:v>21.3612</c:v>
                </c:pt>
                <c:pt idx="31741" formatCode="General">
                  <c:v>21.361899999999999</c:v>
                </c:pt>
                <c:pt idx="31742" formatCode="General">
                  <c:v>21.362500000000001</c:v>
                </c:pt>
                <c:pt idx="31743" formatCode="General">
                  <c:v>21.363199999999999</c:v>
                </c:pt>
                <c:pt idx="31744" formatCode="General">
                  <c:v>21.363900000000001</c:v>
                </c:pt>
                <c:pt idx="31745" formatCode="General">
                  <c:v>21.3645</c:v>
                </c:pt>
                <c:pt idx="31746" formatCode="General">
                  <c:v>21.365200000000002</c:v>
                </c:pt>
                <c:pt idx="31747" formatCode="General">
                  <c:v>21.3659</c:v>
                </c:pt>
                <c:pt idx="31748" formatCode="General">
                  <c:v>21.366599999999998</c:v>
                </c:pt>
                <c:pt idx="31749" formatCode="General">
                  <c:v>21.3672</c:v>
                </c:pt>
                <c:pt idx="31750" formatCode="General">
                  <c:v>21.367899999999999</c:v>
                </c:pt>
                <c:pt idx="31751" formatCode="General">
                  <c:v>21.368600000000001</c:v>
                </c:pt>
                <c:pt idx="31752" formatCode="General">
                  <c:v>21.369299999999999</c:v>
                </c:pt>
                <c:pt idx="31753" formatCode="General">
                  <c:v>21.369900000000001</c:v>
                </c:pt>
                <c:pt idx="31754" formatCode="General">
                  <c:v>21.3706</c:v>
                </c:pt>
                <c:pt idx="31755" formatCode="General">
                  <c:v>21.371300000000002</c:v>
                </c:pt>
                <c:pt idx="31756" formatCode="General">
                  <c:v>21.372</c:v>
                </c:pt>
                <c:pt idx="31757" formatCode="General">
                  <c:v>21.372599999999998</c:v>
                </c:pt>
                <c:pt idx="31758" formatCode="General">
                  <c:v>21.3733</c:v>
                </c:pt>
                <c:pt idx="31759" formatCode="General">
                  <c:v>21.373999999999999</c:v>
                </c:pt>
                <c:pt idx="31760" formatCode="General">
                  <c:v>21.374600000000001</c:v>
                </c:pt>
                <c:pt idx="31761" formatCode="General">
                  <c:v>21.375299999999999</c:v>
                </c:pt>
                <c:pt idx="31762" formatCode="General">
                  <c:v>21.376000000000001</c:v>
                </c:pt>
                <c:pt idx="31763" formatCode="General">
                  <c:v>21.3767</c:v>
                </c:pt>
                <c:pt idx="31764" formatCode="General">
                  <c:v>21.377300000000002</c:v>
                </c:pt>
                <c:pt idx="31765" formatCode="General">
                  <c:v>21.378</c:v>
                </c:pt>
                <c:pt idx="31766" formatCode="General">
                  <c:v>21.378699999999998</c:v>
                </c:pt>
                <c:pt idx="31767" formatCode="General">
                  <c:v>21.3794</c:v>
                </c:pt>
                <c:pt idx="31768" formatCode="General">
                  <c:v>21.38</c:v>
                </c:pt>
                <c:pt idx="31769" formatCode="General">
                  <c:v>21.380700000000001</c:v>
                </c:pt>
                <c:pt idx="31770" formatCode="General">
                  <c:v>21.381399999999999</c:v>
                </c:pt>
                <c:pt idx="31771" formatCode="General">
                  <c:v>21.382000000000001</c:v>
                </c:pt>
                <c:pt idx="31772" formatCode="General">
                  <c:v>21.3827</c:v>
                </c:pt>
                <c:pt idx="31773" formatCode="General">
                  <c:v>21.383400000000002</c:v>
                </c:pt>
                <c:pt idx="31774" formatCode="General">
                  <c:v>21.3841</c:v>
                </c:pt>
                <c:pt idx="31775" formatCode="General">
                  <c:v>21.384699999999999</c:v>
                </c:pt>
                <c:pt idx="31776" formatCode="General">
                  <c:v>21.385400000000001</c:v>
                </c:pt>
                <c:pt idx="31777" formatCode="General">
                  <c:v>21.386099999999999</c:v>
                </c:pt>
                <c:pt idx="31778" formatCode="General">
                  <c:v>21.386800000000001</c:v>
                </c:pt>
                <c:pt idx="31779" formatCode="General">
                  <c:v>21.3874</c:v>
                </c:pt>
                <c:pt idx="31780" formatCode="General">
                  <c:v>21.388100000000001</c:v>
                </c:pt>
                <c:pt idx="31781" formatCode="General">
                  <c:v>21.3888</c:v>
                </c:pt>
                <c:pt idx="31782" formatCode="General">
                  <c:v>21.389399999999998</c:v>
                </c:pt>
                <c:pt idx="31783" formatCode="General">
                  <c:v>21.3901</c:v>
                </c:pt>
                <c:pt idx="31784" formatCode="General">
                  <c:v>21.390799999999999</c:v>
                </c:pt>
                <c:pt idx="31785" formatCode="General">
                  <c:v>21.391500000000001</c:v>
                </c:pt>
                <c:pt idx="31786" formatCode="General">
                  <c:v>21.392099999999999</c:v>
                </c:pt>
                <c:pt idx="31787" formatCode="General">
                  <c:v>21.392800000000001</c:v>
                </c:pt>
                <c:pt idx="31788" formatCode="General">
                  <c:v>21.3935</c:v>
                </c:pt>
                <c:pt idx="31789" formatCode="General">
                  <c:v>21.394200000000001</c:v>
                </c:pt>
                <c:pt idx="31790" formatCode="General">
                  <c:v>21.3948</c:v>
                </c:pt>
                <c:pt idx="31791" formatCode="General">
                  <c:v>21.395499999999998</c:v>
                </c:pt>
                <c:pt idx="31792" formatCode="General">
                  <c:v>21.3962</c:v>
                </c:pt>
                <c:pt idx="31793" formatCode="General">
                  <c:v>21.396899999999999</c:v>
                </c:pt>
                <c:pt idx="31794" formatCode="General">
                  <c:v>21.397500000000001</c:v>
                </c:pt>
                <c:pt idx="31795" formatCode="General">
                  <c:v>21.398199999999999</c:v>
                </c:pt>
                <c:pt idx="31796" formatCode="General">
                  <c:v>21.398900000000001</c:v>
                </c:pt>
                <c:pt idx="31797" formatCode="General">
                  <c:v>21.3995</c:v>
                </c:pt>
                <c:pt idx="31798" formatCode="General">
                  <c:v>21.400200000000002</c:v>
                </c:pt>
                <c:pt idx="31799" formatCode="General">
                  <c:v>21.4009</c:v>
                </c:pt>
                <c:pt idx="31800" formatCode="General">
                  <c:v>21.401599999999998</c:v>
                </c:pt>
                <c:pt idx="31801" formatCode="General">
                  <c:v>21.402200000000001</c:v>
                </c:pt>
                <c:pt idx="31802" formatCode="General">
                  <c:v>21.402899999999999</c:v>
                </c:pt>
                <c:pt idx="31803" formatCode="General">
                  <c:v>21.403600000000001</c:v>
                </c:pt>
                <c:pt idx="31804" formatCode="General">
                  <c:v>21.404299999999999</c:v>
                </c:pt>
                <c:pt idx="31805" formatCode="General">
                  <c:v>21.404900000000001</c:v>
                </c:pt>
                <c:pt idx="31806" formatCode="General">
                  <c:v>21.4056</c:v>
                </c:pt>
                <c:pt idx="31807" formatCode="General">
                  <c:v>21.406300000000002</c:v>
                </c:pt>
                <c:pt idx="31808" formatCode="General">
                  <c:v>21.4069</c:v>
                </c:pt>
                <c:pt idx="31809" formatCode="General">
                  <c:v>21.407599999999999</c:v>
                </c:pt>
                <c:pt idx="31810" formatCode="General">
                  <c:v>21.408300000000001</c:v>
                </c:pt>
                <c:pt idx="31811" formatCode="General">
                  <c:v>21.408999999999999</c:v>
                </c:pt>
                <c:pt idx="31812" formatCode="General">
                  <c:v>21.409600000000001</c:v>
                </c:pt>
                <c:pt idx="31813" formatCode="General">
                  <c:v>21.410299999999999</c:v>
                </c:pt>
                <c:pt idx="31814" formatCode="General">
                  <c:v>21.411000000000001</c:v>
                </c:pt>
                <c:pt idx="31815" formatCode="General">
                  <c:v>21.4117</c:v>
                </c:pt>
                <c:pt idx="31816" formatCode="General">
                  <c:v>21.412299999999998</c:v>
                </c:pt>
                <c:pt idx="31817" formatCode="General">
                  <c:v>21.413</c:v>
                </c:pt>
                <c:pt idx="31818" formatCode="General">
                  <c:v>21.413699999999999</c:v>
                </c:pt>
                <c:pt idx="31819" formatCode="General">
                  <c:v>21.414400000000001</c:v>
                </c:pt>
                <c:pt idx="31820" formatCode="General">
                  <c:v>21.414999999999999</c:v>
                </c:pt>
                <c:pt idx="31821" formatCode="General">
                  <c:v>21.415700000000001</c:v>
                </c:pt>
                <c:pt idx="31822" formatCode="General">
                  <c:v>21.416399999999999</c:v>
                </c:pt>
                <c:pt idx="31823" formatCode="General">
                  <c:v>21.417000000000002</c:v>
                </c:pt>
                <c:pt idx="31824" formatCode="General">
                  <c:v>21.4177</c:v>
                </c:pt>
                <c:pt idx="31825" formatCode="General">
                  <c:v>21.418399999999998</c:v>
                </c:pt>
                <c:pt idx="31826" formatCode="General">
                  <c:v>21.4191</c:v>
                </c:pt>
                <c:pt idx="31827" formatCode="General">
                  <c:v>21.419699999999999</c:v>
                </c:pt>
                <c:pt idx="31828" formatCode="General">
                  <c:v>21.420400000000001</c:v>
                </c:pt>
                <c:pt idx="31829" formatCode="General">
                  <c:v>21.421099999999999</c:v>
                </c:pt>
                <c:pt idx="31830" formatCode="General">
                  <c:v>21.421800000000001</c:v>
                </c:pt>
                <c:pt idx="31831" formatCode="General">
                  <c:v>21.4224</c:v>
                </c:pt>
                <c:pt idx="31832" formatCode="General">
                  <c:v>21.423100000000002</c:v>
                </c:pt>
                <c:pt idx="31833" formatCode="General">
                  <c:v>21.4238</c:v>
                </c:pt>
                <c:pt idx="31834" formatCode="General">
                  <c:v>21.424399999999999</c:v>
                </c:pt>
                <c:pt idx="31835" formatCode="General">
                  <c:v>21.4251</c:v>
                </c:pt>
                <c:pt idx="31836" formatCode="General">
                  <c:v>21.425799999999999</c:v>
                </c:pt>
                <c:pt idx="31837" formatCode="General">
                  <c:v>21.426500000000001</c:v>
                </c:pt>
                <c:pt idx="31838" formatCode="General">
                  <c:v>21.427099999999999</c:v>
                </c:pt>
                <c:pt idx="31839" formatCode="General">
                  <c:v>21.427800000000001</c:v>
                </c:pt>
                <c:pt idx="31840" formatCode="General">
                  <c:v>21.4285</c:v>
                </c:pt>
                <c:pt idx="31841" formatCode="General">
                  <c:v>21.429200000000002</c:v>
                </c:pt>
                <c:pt idx="31842" formatCode="General">
                  <c:v>21.4298</c:v>
                </c:pt>
                <c:pt idx="31843" formatCode="General">
                  <c:v>21.430499999999999</c:v>
                </c:pt>
                <c:pt idx="31844" formatCode="General">
                  <c:v>21.4312</c:v>
                </c:pt>
                <c:pt idx="31845" formatCode="General">
                  <c:v>21.431799999999999</c:v>
                </c:pt>
                <c:pt idx="31846" formatCode="General">
                  <c:v>21.432500000000001</c:v>
                </c:pt>
                <c:pt idx="31847" formatCode="General">
                  <c:v>21.433199999999999</c:v>
                </c:pt>
                <c:pt idx="31848" formatCode="General">
                  <c:v>21.433900000000001</c:v>
                </c:pt>
                <c:pt idx="31849" formatCode="General">
                  <c:v>21.4345</c:v>
                </c:pt>
                <c:pt idx="31850" formatCode="General">
                  <c:v>21.435199999999998</c:v>
                </c:pt>
                <c:pt idx="31851" formatCode="General">
                  <c:v>21.4359</c:v>
                </c:pt>
                <c:pt idx="31852" formatCode="General">
                  <c:v>21.436599999999999</c:v>
                </c:pt>
                <c:pt idx="31853" formatCode="General">
                  <c:v>21.437200000000001</c:v>
                </c:pt>
                <c:pt idx="31854" formatCode="General">
                  <c:v>21.437899999999999</c:v>
                </c:pt>
                <c:pt idx="31855" formatCode="General">
                  <c:v>21.438600000000001</c:v>
                </c:pt>
                <c:pt idx="31856" formatCode="General">
                  <c:v>21.439299999999999</c:v>
                </c:pt>
                <c:pt idx="31857" formatCode="General">
                  <c:v>21.439900000000002</c:v>
                </c:pt>
                <c:pt idx="31858" formatCode="General">
                  <c:v>21.4406</c:v>
                </c:pt>
                <c:pt idx="31859" formatCode="General">
                  <c:v>21.441299999999998</c:v>
                </c:pt>
                <c:pt idx="31860" formatCode="General">
                  <c:v>21.4419</c:v>
                </c:pt>
                <c:pt idx="31861" formatCode="General">
                  <c:v>21.442599999999999</c:v>
                </c:pt>
                <c:pt idx="31862" formatCode="General">
                  <c:v>21.443300000000001</c:v>
                </c:pt>
                <c:pt idx="31863" formatCode="General">
                  <c:v>21.443999999999999</c:v>
                </c:pt>
                <c:pt idx="31864" formatCode="General">
                  <c:v>21.444600000000001</c:v>
                </c:pt>
                <c:pt idx="31865" formatCode="General">
                  <c:v>21.4453</c:v>
                </c:pt>
                <c:pt idx="31866" formatCode="General">
                  <c:v>21.446000000000002</c:v>
                </c:pt>
                <c:pt idx="31867" formatCode="General">
                  <c:v>21.4467</c:v>
                </c:pt>
                <c:pt idx="31868" formatCode="General">
                  <c:v>21.447299999999998</c:v>
                </c:pt>
                <c:pt idx="31869" formatCode="General">
                  <c:v>21.448</c:v>
                </c:pt>
                <c:pt idx="31870" formatCode="General">
                  <c:v>21.448699999999999</c:v>
                </c:pt>
                <c:pt idx="31871" formatCode="General">
                  <c:v>21.449300000000001</c:v>
                </c:pt>
                <c:pt idx="31872" formatCode="General">
                  <c:v>21.45</c:v>
                </c:pt>
                <c:pt idx="31873" formatCode="General">
                  <c:v>21.450700000000001</c:v>
                </c:pt>
                <c:pt idx="31874" formatCode="General">
                  <c:v>21.4514</c:v>
                </c:pt>
                <c:pt idx="31875" formatCode="General">
                  <c:v>21.452000000000002</c:v>
                </c:pt>
                <c:pt idx="31876" formatCode="General">
                  <c:v>21.4527</c:v>
                </c:pt>
                <c:pt idx="31877" formatCode="General">
                  <c:v>21.453399999999998</c:v>
                </c:pt>
                <c:pt idx="31878" formatCode="General">
                  <c:v>21.4541</c:v>
                </c:pt>
                <c:pt idx="31879" formatCode="General">
                  <c:v>21.454699999999999</c:v>
                </c:pt>
                <c:pt idx="31880" formatCode="General">
                  <c:v>21.455400000000001</c:v>
                </c:pt>
                <c:pt idx="31881" formatCode="General">
                  <c:v>21.456099999999999</c:v>
                </c:pt>
                <c:pt idx="31882" formatCode="General">
                  <c:v>21.456700000000001</c:v>
                </c:pt>
                <c:pt idx="31883" formatCode="General">
                  <c:v>21.4574</c:v>
                </c:pt>
                <c:pt idx="31884" formatCode="General">
                  <c:v>21.458100000000002</c:v>
                </c:pt>
                <c:pt idx="31885" formatCode="General">
                  <c:v>21.4588</c:v>
                </c:pt>
                <c:pt idx="31886" formatCode="General">
                  <c:v>21.459399999999999</c:v>
                </c:pt>
                <c:pt idx="31887" formatCode="General">
                  <c:v>21.460100000000001</c:v>
                </c:pt>
                <c:pt idx="31888" formatCode="General">
                  <c:v>21.460799999999999</c:v>
                </c:pt>
                <c:pt idx="31889" formatCode="General">
                  <c:v>21.461500000000001</c:v>
                </c:pt>
                <c:pt idx="31890" formatCode="General">
                  <c:v>21.4621</c:v>
                </c:pt>
                <c:pt idx="31891" formatCode="General">
                  <c:v>21.462800000000001</c:v>
                </c:pt>
                <c:pt idx="31892" formatCode="General">
                  <c:v>21.4635</c:v>
                </c:pt>
                <c:pt idx="31893" formatCode="General">
                  <c:v>21.464200000000002</c:v>
                </c:pt>
                <c:pt idx="31894" formatCode="General">
                  <c:v>21.4648</c:v>
                </c:pt>
                <c:pt idx="31895" formatCode="General">
                  <c:v>21.465499999999999</c:v>
                </c:pt>
                <c:pt idx="31896" formatCode="General">
                  <c:v>21.466200000000001</c:v>
                </c:pt>
                <c:pt idx="31897" formatCode="General">
                  <c:v>21.466799999999999</c:v>
                </c:pt>
                <c:pt idx="31898" formatCode="General">
                  <c:v>21.467500000000001</c:v>
                </c:pt>
                <c:pt idx="31899" formatCode="General">
                  <c:v>21.4682</c:v>
                </c:pt>
                <c:pt idx="31900" formatCode="General">
                  <c:v>21.468900000000001</c:v>
                </c:pt>
                <c:pt idx="31901" formatCode="General">
                  <c:v>21.4695</c:v>
                </c:pt>
                <c:pt idx="31902" formatCode="General">
                  <c:v>21.470199999999998</c:v>
                </c:pt>
                <c:pt idx="31903" formatCode="General">
                  <c:v>21.4709</c:v>
                </c:pt>
                <c:pt idx="31904" formatCode="General">
                  <c:v>21.471599999999999</c:v>
                </c:pt>
                <c:pt idx="31905" formatCode="General">
                  <c:v>21.472200000000001</c:v>
                </c:pt>
                <c:pt idx="31906" formatCode="General">
                  <c:v>21.472899999999999</c:v>
                </c:pt>
                <c:pt idx="31907" formatCode="General">
                  <c:v>21.473600000000001</c:v>
                </c:pt>
                <c:pt idx="31908" formatCode="General">
                  <c:v>21.4742</c:v>
                </c:pt>
                <c:pt idx="31909" formatCode="General">
                  <c:v>21.474900000000002</c:v>
                </c:pt>
                <c:pt idx="31910" formatCode="General">
                  <c:v>21.4756</c:v>
                </c:pt>
                <c:pt idx="31911" formatCode="General">
                  <c:v>21.476299999999998</c:v>
                </c:pt>
                <c:pt idx="31912" formatCode="General">
                  <c:v>21.476900000000001</c:v>
                </c:pt>
                <c:pt idx="31913" formatCode="General">
                  <c:v>21.477599999999999</c:v>
                </c:pt>
                <c:pt idx="31914" formatCode="General">
                  <c:v>21.478300000000001</c:v>
                </c:pt>
                <c:pt idx="31915" formatCode="General">
                  <c:v>21.478999999999999</c:v>
                </c:pt>
                <c:pt idx="31916" formatCode="General">
                  <c:v>21.479600000000001</c:v>
                </c:pt>
                <c:pt idx="31917" formatCode="General">
                  <c:v>21.4803</c:v>
                </c:pt>
                <c:pt idx="31918" formatCode="General">
                  <c:v>21.481000000000002</c:v>
                </c:pt>
                <c:pt idx="31919" formatCode="General">
                  <c:v>21.4817</c:v>
                </c:pt>
                <c:pt idx="31920" formatCode="General">
                  <c:v>21.482299999999999</c:v>
                </c:pt>
                <c:pt idx="31921" formatCode="General">
                  <c:v>21.483000000000001</c:v>
                </c:pt>
                <c:pt idx="31922" formatCode="General">
                  <c:v>21.483699999999999</c:v>
                </c:pt>
                <c:pt idx="31923" formatCode="General">
                  <c:v>21.484300000000001</c:v>
                </c:pt>
                <c:pt idx="31924" formatCode="General">
                  <c:v>21.484999999999999</c:v>
                </c:pt>
                <c:pt idx="31925" formatCode="General">
                  <c:v>21.485700000000001</c:v>
                </c:pt>
                <c:pt idx="31926" formatCode="General">
                  <c:v>21.4864</c:v>
                </c:pt>
                <c:pt idx="31927" formatCode="General">
                  <c:v>21.486999999999998</c:v>
                </c:pt>
                <c:pt idx="31928" formatCode="General">
                  <c:v>21.4877</c:v>
                </c:pt>
                <c:pt idx="31929" formatCode="General">
                  <c:v>21.488399999999999</c:v>
                </c:pt>
                <c:pt idx="31930" formatCode="General">
                  <c:v>21.489100000000001</c:v>
                </c:pt>
                <c:pt idx="31931" formatCode="General">
                  <c:v>21.489699999999999</c:v>
                </c:pt>
                <c:pt idx="31932" formatCode="General">
                  <c:v>21.490400000000001</c:v>
                </c:pt>
                <c:pt idx="31933" formatCode="General">
                  <c:v>21.491099999999999</c:v>
                </c:pt>
                <c:pt idx="31934" formatCode="General">
                  <c:v>21.491700000000002</c:v>
                </c:pt>
                <c:pt idx="31935" formatCode="General">
                  <c:v>21.4924</c:v>
                </c:pt>
                <c:pt idx="31936" formatCode="General">
                  <c:v>21.493099999999998</c:v>
                </c:pt>
                <c:pt idx="31937" formatCode="General">
                  <c:v>21.4938</c:v>
                </c:pt>
                <c:pt idx="31938" formatCode="General">
                  <c:v>21.494399999999999</c:v>
                </c:pt>
                <c:pt idx="31939" formatCode="General">
                  <c:v>21.495100000000001</c:v>
                </c:pt>
                <c:pt idx="31940" formatCode="General">
                  <c:v>21.495799999999999</c:v>
                </c:pt>
                <c:pt idx="31941" formatCode="General">
                  <c:v>21.496500000000001</c:v>
                </c:pt>
                <c:pt idx="31942" formatCode="General">
                  <c:v>21.4971</c:v>
                </c:pt>
                <c:pt idx="31943" formatCode="General">
                  <c:v>21.497800000000002</c:v>
                </c:pt>
                <c:pt idx="31944" formatCode="General">
                  <c:v>21.4985</c:v>
                </c:pt>
                <c:pt idx="31945" formatCode="General">
                  <c:v>21.499099999999999</c:v>
                </c:pt>
                <c:pt idx="31946" formatCode="General">
                  <c:v>21.4998</c:v>
                </c:pt>
                <c:pt idx="31947" formatCode="General">
                  <c:v>21.500499999999999</c:v>
                </c:pt>
                <c:pt idx="31948" formatCode="General">
                  <c:v>21.501200000000001</c:v>
                </c:pt>
                <c:pt idx="31949" formatCode="General">
                  <c:v>21.501799999999999</c:v>
                </c:pt>
                <c:pt idx="31950" formatCode="General">
                  <c:v>21.502500000000001</c:v>
                </c:pt>
                <c:pt idx="31951" formatCode="General">
                  <c:v>21.5032</c:v>
                </c:pt>
                <c:pt idx="31952" formatCode="General">
                  <c:v>21.503900000000002</c:v>
                </c:pt>
                <c:pt idx="31953" formatCode="General">
                  <c:v>21.5045</c:v>
                </c:pt>
                <c:pt idx="31954" formatCode="General">
                  <c:v>21.505199999999999</c:v>
                </c:pt>
                <c:pt idx="31955" formatCode="General">
                  <c:v>21.5059</c:v>
                </c:pt>
                <c:pt idx="31956" formatCode="General">
                  <c:v>21.506599999999999</c:v>
                </c:pt>
                <c:pt idx="31957" formatCode="General">
                  <c:v>21.507200000000001</c:v>
                </c:pt>
                <c:pt idx="31958" formatCode="General">
                  <c:v>21.507899999999999</c:v>
                </c:pt>
                <c:pt idx="31959" formatCode="General">
                  <c:v>21.508600000000001</c:v>
                </c:pt>
                <c:pt idx="31960" formatCode="General">
                  <c:v>21.5092</c:v>
                </c:pt>
                <c:pt idx="31961" formatCode="General">
                  <c:v>21.509899999999998</c:v>
                </c:pt>
                <c:pt idx="31962" formatCode="General">
                  <c:v>21.5106</c:v>
                </c:pt>
                <c:pt idx="31963" formatCode="General">
                  <c:v>21.511299999999999</c:v>
                </c:pt>
                <c:pt idx="31964" formatCode="General">
                  <c:v>21.511900000000001</c:v>
                </c:pt>
                <c:pt idx="31965" formatCode="General">
                  <c:v>21.512599999999999</c:v>
                </c:pt>
                <c:pt idx="31966" formatCode="General">
                  <c:v>21.513300000000001</c:v>
                </c:pt>
                <c:pt idx="31967" formatCode="General">
                  <c:v>21.513999999999999</c:v>
                </c:pt>
                <c:pt idx="31968" formatCode="General">
                  <c:v>21.514600000000002</c:v>
                </c:pt>
                <c:pt idx="31969" formatCode="General">
                  <c:v>21.5153</c:v>
                </c:pt>
                <c:pt idx="31970" formatCode="General">
                  <c:v>21.515999999999998</c:v>
                </c:pt>
                <c:pt idx="31971" formatCode="General">
                  <c:v>21.5166</c:v>
                </c:pt>
                <c:pt idx="31972" formatCode="General">
                  <c:v>21.517299999999999</c:v>
                </c:pt>
                <c:pt idx="31973" formatCode="General">
                  <c:v>21.518000000000001</c:v>
                </c:pt>
                <c:pt idx="31974" formatCode="General">
                  <c:v>21.518699999999999</c:v>
                </c:pt>
                <c:pt idx="31975" formatCode="General">
                  <c:v>21.519300000000001</c:v>
                </c:pt>
                <c:pt idx="31976" formatCode="General">
                  <c:v>21.52</c:v>
                </c:pt>
                <c:pt idx="31977" formatCode="General">
                  <c:v>21.520700000000001</c:v>
                </c:pt>
                <c:pt idx="31978" formatCode="General">
                  <c:v>21.5214</c:v>
                </c:pt>
                <c:pt idx="31979" formatCode="General">
                  <c:v>21.521999999999998</c:v>
                </c:pt>
                <c:pt idx="31980" formatCode="General">
                  <c:v>21.5227</c:v>
                </c:pt>
                <c:pt idx="31981" formatCode="General">
                  <c:v>21.523399999999999</c:v>
                </c:pt>
                <c:pt idx="31982" formatCode="General">
                  <c:v>21.524100000000001</c:v>
                </c:pt>
                <c:pt idx="31983" formatCode="General">
                  <c:v>21.524699999999999</c:v>
                </c:pt>
                <c:pt idx="31984" formatCode="General">
                  <c:v>21.525400000000001</c:v>
                </c:pt>
                <c:pt idx="31985" formatCode="General">
                  <c:v>21.5261</c:v>
                </c:pt>
                <c:pt idx="31986" formatCode="General">
                  <c:v>21.526700000000002</c:v>
                </c:pt>
                <c:pt idx="31987" formatCode="General">
                  <c:v>21.5274</c:v>
                </c:pt>
                <c:pt idx="31988" formatCode="General">
                  <c:v>21.528099999999998</c:v>
                </c:pt>
                <c:pt idx="31989" formatCode="General">
                  <c:v>21.5288</c:v>
                </c:pt>
                <c:pt idx="31990" formatCode="General">
                  <c:v>21.529399999999999</c:v>
                </c:pt>
                <c:pt idx="31991" formatCode="General">
                  <c:v>21.530100000000001</c:v>
                </c:pt>
                <c:pt idx="31992" formatCode="General">
                  <c:v>21.530799999999999</c:v>
                </c:pt>
                <c:pt idx="31993" formatCode="General">
                  <c:v>21.531500000000001</c:v>
                </c:pt>
                <c:pt idx="31994" formatCode="General">
                  <c:v>21.5321</c:v>
                </c:pt>
                <c:pt idx="31995" formatCode="General">
                  <c:v>21.532800000000002</c:v>
                </c:pt>
                <c:pt idx="31996" formatCode="General">
                  <c:v>21.5335</c:v>
                </c:pt>
                <c:pt idx="31997" formatCode="General">
                  <c:v>21.534099999999999</c:v>
                </c:pt>
                <c:pt idx="31998" formatCode="General">
                  <c:v>21.534800000000001</c:v>
                </c:pt>
                <c:pt idx="31999" formatCode="General">
                  <c:v>21.535499999999999</c:v>
                </c:pt>
                <c:pt idx="32000" formatCode="General">
                  <c:v>21.536200000000001</c:v>
                </c:pt>
                <c:pt idx="32001" formatCode="General">
                  <c:v>21.536799999999999</c:v>
                </c:pt>
                <c:pt idx="32002" formatCode="General">
                  <c:v>21.537500000000001</c:v>
                </c:pt>
                <c:pt idx="32003" formatCode="General">
                  <c:v>21.5382</c:v>
                </c:pt>
                <c:pt idx="32004" formatCode="General">
                  <c:v>21.538900000000002</c:v>
                </c:pt>
                <c:pt idx="32005" formatCode="General">
                  <c:v>21.5395</c:v>
                </c:pt>
                <c:pt idx="32006" formatCode="General">
                  <c:v>21.540199999999999</c:v>
                </c:pt>
                <c:pt idx="32007" formatCode="General">
                  <c:v>21.540900000000001</c:v>
                </c:pt>
                <c:pt idx="32008" formatCode="General">
                  <c:v>21.541499999999999</c:v>
                </c:pt>
                <c:pt idx="32009" formatCode="General">
                  <c:v>21.542200000000001</c:v>
                </c:pt>
                <c:pt idx="32010" formatCode="General">
                  <c:v>21.542899999999999</c:v>
                </c:pt>
                <c:pt idx="32011" formatCode="General">
                  <c:v>21.543600000000001</c:v>
                </c:pt>
                <c:pt idx="32012" formatCode="General">
                  <c:v>21.5442</c:v>
                </c:pt>
                <c:pt idx="32013" formatCode="General">
                  <c:v>21.544899999999998</c:v>
                </c:pt>
                <c:pt idx="32014" formatCode="General">
                  <c:v>21.5456</c:v>
                </c:pt>
                <c:pt idx="32015" formatCode="General">
                  <c:v>21.546299999999999</c:v>
                </c:pt>
                <c:pt idx="32016" formatCode="General">
                  <c:v>21.546900000000001</c:v>
                </c:pt>
                <c:pt idx="32017" formatCode="General">
                  <c:v>21.547599999999999</c:v>
                </c:pt>
                <c:pt idx="32018" formatCode="General">
                  <c:v>21.548300000000001</c:v>
                </c:pt>
                <c:pt idx="32019" formatCode="General">
                  <c:v>21.548999999999999</c:v>
                </c:pt>
                <c:pt idx="32020" formatCode="General">
                  <c:v>21.549600000000002</c:v>
                </c:pt>
                <c:pt idx="32021" formatCode="General">
                  <c:v>21.5503</c:v>
                </c:pt>
                <c:pt idx="32022" formatCode="General">
                  <c:v>21.550999999999998</c:v>
                </c:pt>
                <c:pt idx="32023" formatCode="General">
                  <c:v>21.551600000000001</c:v>
                </c:pt>
                <c:pt idx="32024" formatCode="General">
                  <c:v>21.552299999999999</c:v>
                </c:pt>
                <c:pt idx="32025" formatCode="General">
                  <c:v>21.553000000000001</c:v>
                </c:pt>
                <c:pt idx="32026" formatCode="General">
                  <c:v>21.553699999999999</c:v>
                </c:pt>
                <c:pt idx="32027" formatCode="General">
                  <c:v>21.554300000000001</c:v>
                </c:pt>
                <c:pt idx="32028" formatCode="General">
                  <c:v>21.555</c:v>
                </c:pt>
                <c:pt idx="32029" formatCode="General">
                  <c:v>21.555700000000002</c:v>
                </c:pt>
                <c:pt idx="32030" formatCode="General">
                  <c:v>21.5564</c:v>
                </c:pt>
                <c:pt idx="32031" formatCode="General">
                  <c:v>21.556999999999999</c:v>
                </c:pt>
                <c:pt idx="32032" formatCode="General">
                  <c:v>21.557700000000001</c:v>
                </c:pt>
                <c:pt idx="32033" formatCode="General">
                  <c:v>21.558399999999999</c:v>
                </c:pt>
                <c:pt idx="32034" formatCode="General">
                  <c:v>21.559000000000001</c:v>
                </c:pt>
                <c:pt idx="32035" formatCode="General">
                  <c:v>21.559699999999999</c:v>
                </c:pt>
                <c:pt idx="32036" formatCode="General">
                  <c:v>21.560400000000001</c:v>
                </c:pt>
                <c:pt idx="32037" formatCode="General">
                  <c:v>21.5611</c:v>
                </c:pt>
                <c:pt idx="32038" formatCode="General">
                  <c:v>21.561699999999998</c:v>
                </c:pt>
                <c:pt idx="32039" formatCode="General">
                  <c:v>21.5624</c:v>
                </c:pt>
                <c:pt idx="32040" formatCode="General">
                  <c:v>21.563099999999999</c:v>
                </c:pt>
                <c:pt idx="32041" formatCode="General">
                  <c:v>21.563800000000001</c:v>
                </c:pt>
                <c:pt idx="32042" formatCode="General">
                  <c:v>21.564399999999999</c:v>
                </c:pt>
                <c:pt idx="32043" formatCode="General">
                  <c:v>21.565100000000001</c:v>
                </c:pt>
                <c:pt idx="32044" formatCode="General">
                  <c:v>21.565799999999999</c:v>
                </c:pt>
                <c:pt idx="32045" formatCode="General">
                  <c:v>21.566400000000002</c:v>
                </c:pt>
                <c:pt idx="32046" formatCode="General">
                  <c:v>21.5671</c:v>
                </c:pt>
                <c:pt idx="32047" formatCode="General">
                  <c:v>21.567799999999998</c:v>
                </c:pt>
                <c:pt idx="32048" formatCode="General">
                  <c:v>21.5685</c:v>
                </c:pt>
                <c:pt idx="32049" formatCode="General">
                  <c:v>21.569099999999999</c:v>
                </c:pt>
                <c:pt idx="32050" formatCode="General">
                  <c:v>21.569800000000001</c:v>
                </c:pt>
                <c:pt idx="32051" formatCode="General">
                  <c:v>21.570499999999999</c:v>
                </c:pt>
                <c:pt idx="32052" formatCode="General">
                  <c:v>21.571200000000001</c:v>
                </c:pt>
                <c:pt idx="32053" formatCode="General">
                  <c:v>21.5718</c:v>
                </c:pt>
                <c:pt idx="32054" formatCode="General">
                  <c:v>21.572500000000002</c:v>
                </c:pt>
                <c:pt idx="32055" formatCode="General">
                  <c:v>21.5732</c:v>
                </c:pt>
                <c:pt idx="32056" formatCode="General">
                  <c:v>21.573899999999998</c:v>
                </c:pt>
                <c:pt idx="32057" formatCode="General">
                  <c:v>21.5745</c:v>
                </c:pt>
                <c:pt idx="32058" formatCode="General">
                  <c:v>21.575199999999999</c:v>
                </c:pt>
                <c:pt idx="32059" formatCode="General">
                  <c:v>21.575900000000001</c:v>
                </c:pt>
                <c:pt idx="32060" formatCode="General">
                  <c:v>21.576499999999999</c:v>
                </c:pt>
                <c:pt idx="32061" formatCode="General">
                  <c:v>21.577200000000001</c:v>
                </c:pt>
                <c:pt idx="32062" formatCode="General">
                  <c:v>21.5779</c:v>
                </c:pt>
                <c:pt idx="32063" formatCode="General">
                  <c:v>21.578600000000002</c:v>
                </c:pt>
                <c:pt idx="32064" formatCode="General">
                  <c:v>21.5792</c:v>
                </c:pt>
                <c:pt idx="32065" formatCode="General">
                  <c:v>21.579899999999999</c:v>
                </c:pt>
                <c:pt idx="32066" formatCode="General">
                  <c:v>21.5806</c:v>
                </c:pt>
                <c:pt idx="32067" formatCode="General">
                  <c:v>21.581299999999999</c:v>
                </c:pt>
                <c:pt idx="32068" formatCode="General">
                  <c:v>21.581900000000001</c:v>
                </c:pt>
                <c:pt idx="32069" formatCode="General">
                  <c:v>21.582599999999999</c:v>
                </c:pt>
                <c:pt idx="32070" formatCode="General">
                  <c:v>21.583300000000001</c:v>
                </c:pt>
                <c:pt idx="32071" formatCode="General">
                  <c:v>21.5839</c:v>
                </c:pt>
                <c:pt idx="32072" formatCode="General">
                  <c:v>21.584599999999998</c:v>
                </c:pt>
                <c:pt idx="32073" formatCode="General">
                  <c:v>21.5853</c:v>
                </c:pt>
                <c:pt idx="32074" formatCode="General">
                  <c:v>21.585999999999999</c:v>
                </c:pt>
                <c:pt idx="32075" formatCode="General">
                  <c:v>21.586600000000001</c:v>
                </c:pt>
                <c:pt idx="32076" formatCode="General">
                  <c:v>21.587299999999999</c:v>
                </c:pt>
                <c:pt idx="32077" formatCode="General">
                  <c:v>21.588000000000001</c:v>
                </c:pt>
                <c:pt idx="32078" formatCode="General">
                  <c:v>21.588699999999999</c:v>
                </c:pt>
                <c:pt idx="32079" formatCode="General">
                  <c:v>21.589300000000001</c:v>
                </c:pt>
                <c:pt idx="32080" formatCode="General">
                  <c:v>21.59</c:v>
                </c:pt>
                <c:pt idx="32081" formatCode="General">
                  <c:v>21.590699999999998</c:v>
                </c:pt>
                <c:pt idx="32082" formatCode="General">
                  <c:v>21.5914</c:v>
                </c:pt>
                <c:pt idx="32083" formatCode="General">
                  <c:v>21.591999999999999</c:v>
                </c:pt>
                <c:pt idx="32084" formatCode="General">
                  <c:v>21.592700000000001</c:v>
                </c:pt>
                <c:pt idx="32085" formatCode="General">
                  <c:v>21.593399999999999</c:v>
                </c:pt>
                <c:pt idx="32086" formatCode="General">
                  <c:v>21.594000000000001</c:v>
                </c:pt>
                <c:pt idx="32087" formatCode="General">
                  <c:v>21.5947</c:v>
                </c:pt>
                <c:pt idx="32088" formatCode="General">
                  <c:v>21.595400000000001</c:v>
                </c:pt>
                <c:pt idx="32089" formatCode="General">
                  <c:v>21.5961</c:v>
                </c:pt>
                <c:pt idx="32090" formatCode="General">
                  <c:v>21.596699999999998</c:v>
                </c:pt>
                <c:pt idx="32091" formatCode="General">
                  <c:v>21.5974</c:v>
                </c:pt>
                <c:pt idx="32092" formatCode="General">
                  <c:v>21.598099999999999</c:v>
                </c:pt>
                <c:pt idx="32093" formatCode="General">
                  <c:v>21.598800000000001</c:v>
                </c:pt>
                <c:pt idx="32094" formatCode="General">
                  <c:v>21.599399999999999</c:v>
                </c:pt>
                <c:pt idx="32095" formatCode="General">
                  <c:v>21.600100000000001</c:v>
                </c:pt>
                <c:pt idx="32096" formatCode="General">
                  <c:v>21.6008</c:v>
                </c:pt>
                <c:pt idx="32097" formatCode="General">
                  <c:v>21.601400000000002</c:v>
                </c:pt>
                <c:pt idx="32098" formatCode="General">
                  <c:v>21.6021</c:v>
                </c:pt>
                <c:pt idx="32099" formatCode="General">
                  <c:v>21.602799999999998</c:v>
                </c:pt>
                <c:pt idx="32100" formatCode="General">
                  <c:v>21.6035</c:v>
                </c:pt>
                <c:pt idx="32101" formatCode="General">
                  <c:v>21.604099999999999</c:v>
                </c:pt>
                <c:pt idx="32102" formatCode="General">
                  <c:v>21.604800000000001</c:v>
                </c:pt>
                <c:pt idx="32103" formatCode="General">
                  <c:v>21.605499999999999</c:v>
                </c:pt>
                <c:pt idx="32104" formatCode="General">
                  <c:v>21.606200000000001</c:v>
                </c:pt>
                <c:pt idx="32105" formatCode="General">
                  <c:v>21.6068</c:v>
                </c:pt>
                <c:pt idx="32106" formatCode="General">
                  <c:v>21.607500000000002</c:v>
                </c:pt>
                <c:pt idx="32107" formatCode="General">
                  <c:v>21.6082</c:v>
                </c:pt>
                <c:pt idx="32108" formatCode="General">
                  <c:v>21.608799999999999</c:v>
                </c:pt>
                <c:pt idx="32109" formatCode="General">
                  <c:v>21.609500000000001</c:v>
                </c:pt>
                <c:pt idx="32110" formatCode="General">
                  <c:v>21.610199999999999</c:v>
                </c:pt>
                <c:pt idx="32111" formatCode="General">
                  <c:v>21.610900000000001</c:v>
                </c:pt>
                <c:pt idx="32112" formatCode="General">
                  <c:v>21.611499999999999</c:v>
                </c:pt>
                <c:pt idx="32113" formatCode="General">
                  <c:v>21.612200000000001</c:v>
                </c:pt>
                <c:pt idx="32114" formatCode="General">
                  <c:v>21.6129</c:v>
                </c:pt>
                <c:pt idx="32115" formatCode="General">
                  <c:v>21.613600000000002</c:v>
                </c:pt>
                <c:pt idx="32116" formatCode="General">
                  <c:v>21.6142</c:v>
                </c:pt>
                <c:pt idx="32117" formatCode="General">
                  <c:v>21.614899999999999</c:v>
                </c:pt>
                <c:pt idx="32118" formatCode="General">
                  <c:v>21.615600000000001</c:v>
                </c:pt>
                <c:pt idx="32119" formatCode="General">
                  <c:v>21.616299999999999</c:v>
                </c:pt>
                <c:pt idx="32120" formatCode="General">
                  <c:v>21.616900000000001</c:v>
                </c:pt>
                <c:pt idx="32121" formatCode="General">
                  <c:v>21.617599999999999</c:v>
                </c:pt>
                <c:pt idx="32122" formatCode="General">
                  <c:v>21.618300000000001</c:v>
                </c:pt>
                <c:pt idx="32123" formatCode="General">
                  <c:v>21.6189</c:v>
                </c:pt>
                <c:pt idx="32124" formatCode="General">
                  <c:v>21.619599999999998</c:v>
                </c:pt>
                <c:pt idx="32125" formatCode="General">
                  <c:v>21.6203</c:v>
                </c:pt>
                <c:pt idx="32126" formatCode="General">
                  <c:v>21.620999999999999</c:v>
                </c:pt>
                <c:pt idx="32127" formatCode="General">
                  <c:v>21.621600000000001</c:v>
                </c:pt>
                <c:pt idx="32128" formatCode="General">
                  <c:v>21.622299999999999</c:v>
                </c:pt>
                <c:pt idx="32129" formatCode="General">
                  <c:v>21.623000000000001</c:v>
                </c:pt>
                <c:pt idx="32130" formatCode="General">
                  <c:v>21.623699999999999</c:v>
                </c:pt>
                <c:pt idx="32131" formatCode="General">
                  <c:v>21.624300000000002</c:v>
                </c:pt>
                <c:pt idx="32132" formatCode="General">
                  <c:v>21.625</c:v>
                </c:pt>
                <c:pt idx="32133" formatCode="General">
                  <c:v>21.625699999999998</c:v>
                </c:pt>
                <c:pt idx="32134" formatCode="General">
                  <c:v>21.626300000000001</c:v>
                </c:pt>
                <c:pt idx="32135" formatCode="General">
                  <c:v>21.626999999999999</c:v>
                </c:pt>
                <c:pt idx="32136" formatCode="General">
                  <c:v>21.627700000000001</c:v>
                </c:pt>
                <c:pt idx="32137" formatCode="General">
                  <c:v>21.628399999999999</c:v>
                </c:pt>
                <c:pt idx="32138" formatCode="General">
                  <c:v>21.629000000000001</c:v>
                </c:pt>
                <c:pt idx="32139" formatCode="General">
                  <c:v>21.6297</c:v>
                </c:pt>
                <c:pt idx="32140" formatCode="General">
                  <c:v>21.630400000000002</c:v>
                </c:pt>
                <c:pt idx="32141" formatCode="General">
                  <c:v>21.6311</c:v>
                </c:pt>
                <c:pt idx="32142" formatCode="General">
                  <c:v>21.631699999999999</c:v>
                </c:pt>
                <c:pt idx="32143" formatCode="General">
                  <c:v>21.632400000000001</c:v>
                </c:pt>
                <c:pt idx="32144" formatCode="General">
                  <c:v>21.633099999999999</c:v>
                </c:pt>
                <c:pt idx="32145" formatCode="General">
                  <c:v>21.633800000000001</c:v>
                </c:pt>
                <c:pt idx="32146" formatCode="General">
                  <c:v>21.634399999999999</c:v>
                </c:pt>
                <c:pt idx="32147" formatCode="General">
                  <c:v>21.635100000000001</c:v>
                </c:pt>
                <c:pt idx="32148" formatCode="General">
                  <c:v>21.6358</c:v>
                </c:pt>
                <c:pt idx="32149" formatCode="General">
                  <c:v>21.636399999999998</c:v>
                </c:pt>
                <c:pt idx="32150" formatCode="General">
                  <c:v>21.6371</c:v>
                </c:pt>
                <c:pt idx="32151" formatCode="General">
                  <c:v>21.637799999999999</c:v>
                </c:pt>
                <c:pt idx="32152" formatCode="General">
                  <c:v>21.638500000000001</c:v>
                </c:pt>
                <c:pt idx="32153" formatCode="General">
                  <c:v>21.639099999999999</c:v>
                </c:pt>
                <c:pt idx="32154" formatCode="General">
                  <c:v>21.639800000000001</c:v>
                </c:pt>
                <c:pt idx="32155" formatCode="General">
                  <c:v>21.640499999999999</c:v>
                </c:pt>
                <c:pt idx="32156" formatCode="General">
                  <c:v>21.641200000000001</c:v>
                </c:pt>
                <c:pt idx="32157" formatCode="General">
                  <c:v>21.6418</c:v>
                </c:pt>
                <c:pt idx="32158" formatCode="General">
                  <c:v>21.642499999999998</c:v>
                </c:pt>
                <c:pt idx="32159" formatCode="General">
                  <c:v>21.6432</c:v>
                </c:pt>
                <c:pt idx="32160" formatCode="General">
                  <c:v>21.643799999999999</c:v>
                </c:pt>
                <c:pt idx="32161" formatCode="General">
                  <c:v>21.644500000000001</c:v>
                </c:pt>
                <c:pt idx="32162" formatCode="General">
                  <c:v>21.645199999999999</c:v>
                </c:pt>
                <c:pt idx="32163" formatCode="General">
                  <c:v>21.645900000000001</c:v>
                </c:pt>
                <c:pt idx="32164" formatCode="General">
                  <c:v>21.6465</c:v>
                </c:pt>
                <c:pt idx="32165" formatCode="General">
                  <c:v>21.647200000000002</c:v>
                </c:pt>
                <c:pt idx="32166" formatCode="General">
                  <c:v>21.6479</c:v>
                </c:pt>
                <c:pt idx="32167" formatCode="General">
                  <c:v>21.648599999999998</c:v>
                </c:pt>
                <c:pt idx="32168" formatCode="General">
                  <c:v>21.6492</c:v>
                </c:pt>
                <c:pt idx="32169" formatCode="General">
                  <c:v>21.649899999999999</c:v>
                </c:pt>
                <c:pt idx="32170" formatCode="General">
                  <c:v>21.650600000000001</c:v>
                </c:pt>
                <c:pt idx="32171" formatCode="General">
                  <c:v>21.651199999999999</c:v>
                </c:pt>
                <c:pt idx="32172" formatCode="General">
                  <c:v>21.651900000000001</c:v>
                </c:pt>
                <c:pt idx="32173" formatCode="General">
                  <c:v>21.6526</c:v>
                </c:pt>
                <c:pt idx="32174" formatCode="General">
                  <c:v>21.653300000000002</c:v>
                </c:pt>
                <c:pt idx="32175" formatCode="General">
                  <c:v>21.6539</c:v>
                </c:pt>
                <c:pt idx="32176" formatCode="General">
                  <c:v>21.654599999999999</c:v>
                </c:pt>
                <c:pt idx="32177" formatCode="General">
                  <c:v>21.6553</c:v>
                </c:pt>
                <c:pt idx="32178" formatCode="General">
                  <c:v>21.655999999999999</c:v>
                </c:pt>
                <c:pt idx="32179" formatCode="General">
                  <c:v>21.656600000000001</c:v>
                </c:pt>
                <c:pt idx="32180" formatCode="General">
                  <c:v>21.657299999999999</c:v>
                </c:pt>
                <c:pt idx="32181" formatCode="General">
                  <c:v>21.658000000000001</c:v>
                </c:pt>
                <c:pt idx="32182" formatCode="General">
                  <c:v>21.6587</c:v>
                </c:pt>
                <c:pt idx="32183" formatCode="General">
                  <c:v>21.659300000000002</c:v>
                </c:pt>
                <c:pt idx="32184" formatCode="General">
                  <c:v>21.66</c:v>
                </c:pt>
                <c:pt idx="32185" formatCode="General">
                  <c:v>21.660699999999999</c:v>
                </c:pt>
                <c:pt idx="32186" formatCode="General">
                  <c:v>21.661300000000001</c:v>
                </c:pt>
                <c:pt idx="32187" formatCode="General">
                  <c:v>21.661999999999999</c:v>
                </c:pt>
                <c:pt idx="32188" formatCode="General">
                  <c:v>21.662700000000001</c:v>
                </c:pt>
                <c:pt idx="32189" formatCode="General">
                  <c:v>21.663399999999999</c:v>
                </c:pt>
                <c:pt idx="32190" formatCode="General">
                  <c:v>21.664000000000001</c:v>
                </c:pt>
                <c:pt idx="32191" formatCode="General">
                  <c:v>21.6647</c:v>
                </c:pt>
                <c:pt idx="32192" formatCode="General">
                  <c:v>21.665400000000002</c:v>
                </c:pt>
                <c:pt idx="32193" formatCode="General">
                  <c:v>21.6661</c:v>
                </c:pt>
                <c:pt idx="32194" formatCode="General">
                  <c:v>21.666699999999999</c:v>
                </c:pt>
                <c:pt idx="32195" formatCode="General">
                  <c:v>21.667400000000001</c:v>
                </c:pt>
                <c:pt idx="32196" formatCode="General">
                  <c:v>21.668099999999999</c:v>
                </c:pt>
                <c:pt idx="32197" formatCode="General">
                  <c:v>21.668700000000001</c:v>
                </c:pt>
                <c:pt idx="32198" formatCode="General">
                  <c:v>21.6694</c:v>
                </c:pt>
                <c:pt idx="32199" formatCode="General">
                  <c:v>21.670100000000001</c:v>
                </c:pt>
                <c:pt idx="32200" formatCode="General">
                  <c:v>21.6708</c:v>
                </c:pt>
                <c:pt idx="32201" formatCode="General">
                  <c:v>21.671399999999998</c:v>
                </c:pt>
                <c:pt idx="32202" formatCode="General">
                  <c:v>21.6721</c:v>
                </c:pt>
                <c:pt idx="32203" formatCode="General">
                  <c:v>21.672799999999999</c:v>
                </c:pt>
                <c:pt idx="32204" formatCode="General">
                  <c:v>21.673500000000001</c:v>
                </c:pt>
                <c:pt idx="32205" formatCode="General">
                  <c:v>21.674099999999999</c:v>
                </c:pt>
                <c:pt idx="32206" formatCode="General">
                  <c:v>21.674800000000001</c:v>
                </c:pt>
                <c:pt idx="32207" formatCode="General">
                  <c:v>21.6755</c:v>
                </c:pt>
                <c:pt idx="32208" formatCode="General">
                  <c:v>21.676100000000002</c:v>
                </c:pt>
                <c:pt idx="32209" formatCode="General">
                  <c:v>21.6768</c:v>
                </c:pt>
                <c:pt idx="32210" formatCode="General">
                  <c:v>21.677499999999998</c:v>
                </c:pt>
                <c:pt idx="32211" formatCode="General">
                  <c:v>21.6782</c:v>
                </c:pt>
                <c:pt idx="32212" formatCode="General">
                  <c:v>21.678799999999999</c:v>
                </c:pt>
                <c:pt idx="32213" formatCode="General">
                  <c:v>21.679500000000001</c:v>
                </c:pt>
                <c:pt idx="32214" formatCode="General">
                  <c:v>21.680199999999999</c:v>
                </c:pt>
                <c:pt idx="32215" formatCode="General">
                  <c:v>21.680900000000001</c:v>
                </c:pt>
                <c:pt idx="32216" formatCode="General">
                  <c:v>21.6815</c:v>
                </c:pt>
                <c:pt idx="32217" formatCode="General">
                  <c:v>21.682200000000002</c:v>
                </c:pt>
                <c:pt idx="32218" formatCode="General">
                  <c:v>21.6829</c:v>
                </c:pt>
                <c:pt idx="32219" formatCode="General">
                  <c:v>21.683599999999998</c:v>
                </c:pt>
                <c:pt idx="32220" formatCode="General">
                  <c:v>21.684200000000001</c:v>
                </c:pt>
                <c:pt idx="32221" formatCode="General">
                  <c:v>21.684899999999999</c:v>
                </c:pt>
                <c:pt idx="32222" formatCode="General">
                  <c:v>21.685600000000001</c:v>
                </c:pt>
                <c:pt idx="32223" formatCode="General">
                  <c:v>21.686199999999999</c:v>
                </c:pt>
                <c:pt idx="32224" formatCode="General">
                  <c:v>21.686900000000001</c:v>
                </c:pt>
                <c:pt idx="32225" formatCode="General">
                  <c:v>21.6876</c:v>
                </c:pt>
                <c:pt idx="32226" formatCode="General">
                  <c:v>21.688300000000002</c:v>
                </c:pt>
                <c:pt idx="32227" formatCode="General">
                  <c:v>21.6889</c:v>
                </c:pt>
                <c:pt idx="32228" formatCode="General">
                  <c:v>21.689599999999999</c:v>
                </c:pt>
                <c:pt idx="32229" formatCode="General">
                  <c:v>21.690300000000001</c:v>
                </c:pt>
                <c:pt idx="32230" formatCode="General">
                  <c:v>21.690999999999999</c:v>
                </c:pt>
                <c:pt idx="32231" formatCode="General">
                  <c:v>21.691600000000001</c:v>
                </c:pt>
                <c:pt idx="32232" formatCode="General">
                  <c:v>21.692299999999999</c:v>
                </c:pt>
                <c:pt idx="32233" formatCode="General">
                  <c:v>21.693000000000001</c:v>
                </c:pt>
                <c:pt idx="32234" formatCode="General">
                  <c:v>21.6936</c:v>
                </c:pt>
                <c:pt idx="32235" formatCode="General">
                  <c:v>21.694299999999998</c:v>
                </c:pt>
                <c:pt idx="32236" formatCode="General">
                  <c:v>21.695</c:v>
                </c:pt>
                <c:pt idx="32237" formatCode="General">
                  <c:v>21.695699999999999</c:v>
                </c:pt>
                <c:pt idx="32238" formatCode="General">
                  <c:v>21.696300000000001</c:v>
                </c:pt>
                <c:pt idx="32239" formatCode="General">
                  <c:v>21.696999999999999</c:v>
                </c:pt>
                <c:pt idx="32240" formatCode="General">
                  <c:v>21.697700000000001</c:v>
                </c:pt>
                <c:pt idx="32241" formatCode="General">
                  <c:v>21.698399999999999</c:v>
                </c:pt>
                <c:pt idx="32242" formatCode="General">
                  <c:v>21.699000000000002</c:v>
                </c:pt>
                <c:pt idx="32243" formatCode="General">
                  <c:v>21.6997</c:v>
                </c:pt>
                <c:pt idx="32244" formatCode="General">
                  <c:v>21.700399999999998</c:v>
                </c:pt>
                <c:pt idx="32245" formatCode="General">
                  <c:v>21.7011</c:v>
                </c:pt>
                <c:pt idx="32246" formatCode="General">
                  <c:v>21.701699999999999</c:v>
                </c:pt>
                <c:pt idx="32247" formatCode="General">
                  <c:v>21.702400000000001</c:v>
                </c:pt>
                <c:pt idx="32248" formatCode="General">
                  <c:v>21.703099999999999</c:v>
                </c:pt>
                <c:pt idx="32249" formatCode="General">
                  <c:v>21.703700000000001</c:v>
                </c:pt>
                <c:pt idx="32250" formatCode="General">
                  <c:v>21.7044</c:v>
                </c:pt>
                <c:pt idx="32251" formatCode="General">
                  <c:v>21.705100000000002</c:v>
                </c:pt>
                <c:pt idx="32252" formatCode="General">
                  <c:v>21.7058</c:v>
                </c:pt>
                <c:pt idx="32253" formatCode="General">
                  <c:v>21.706399999999999</c:v>
                </c:pt>
                <c:pt idx="32254" formatCode="General">
                  <c:v>21.707100000000001</c:v>
                </c:pt>
                <c:pt idx="32255" formatCode="General">
                  <c:v>21.707799999999999</c:v>
                </c:pt>
                <c:pt idx="32256" formatCode="General">
                  <c:v>21.708500000000001</c:v>
                </c:pt>
                <c:pt idx="32257" formatCode="General">
                  <c:v>21.709099999999999</c:v>
                </c:pt>
                <c:pt idx="32258" formatCode="General">
                  <c:v>21.709800000000001</c:v>
                </c:pt>
                <c:pt idx="32259" formatCode="General">
                  <c:v>21.7105</c:v>
                </c:pt>
                <c:pt idx="32260" formatCode="General">
                  <c:v>21.711099999999998</c:v>
                </c:pt>
                <c:pt idx="32261" formatCode="General">
                  <c:v>21.7118</c:v>
                </c:pt>
                <c:pt idx="32262" formatCode="General">
                  <c:v>21.712499999999999</c:v>
                </c:pt>
                <c:pt idx="32263" formatCode="General">
                  <c:v>21.713200000000001</c:v>
                </c:pt>
                <c:pt idx="32264" formatCode="General">
                  <c:v>21.713799999999999</c:v>
                </c:pt>
                <c:pt idx="32265" formatCode="General">
                  <c:v>21.714500000000001</c:v>
                </c:pt>
                <c:pt idx="32266" formatCode="General">
                  <c:v>21.715199999999999</c:v>
                </c:pt>
                <c:pt idx="32267" formatCode="General">
                  <c:v>21.715900000000001</c:v>
                </c:pt>
                <c:pt idx="32268" formatCode="General">
                  <c:v>21.7165</c:v>
                </c:pt>
                <c:pt idx="32269" formatCode="General">
                  <c:v>21.717199999999998</c:v>
                </c:pt>
                <c:pt idx="32270" formatCode="General">
                  <c:v>21.7179</c:v>
                </c:pt>
                <c:pt idx="32271" formatCode="General">
                  <c:v>21.718499999999999</c:v>
                </c:pt>
                <c:pt idx="32272" formatCode="General">
                  <c:v>21.719200000000001</c:v>
                </c:pt>
                <c:pt idx="32273" formatCode="General">
                  <c:v>21.719899999999999</c:v>
                </c:pt>
                <c:pt idx="32274" formatCode="General">
                  <c:v>21.720600000000001</c:v>
                </c:pt>
                <c:pt idx="32275" formatCode="General">
                  <c:v>21.7212</c:v>
                </c:pt>
                <c:pt idx="32276" formatCode="General">
                  <c:v>21.721900000000002</c:v>
                </c:pt>
                <c:pt idx="32277" formatCode="General">
                  <c:v>21.7226</c:v>
                </c:pt>
                <c:pt idx="32278" formatCode="General">
                  <c:v>21.723299999999998</c:v>
                </c:pt>
                <c:pt idx="32279" formatCode="General">
                  <c:v>21.7239</c:v>
                </c:pt>
                <c:pt idx="32280" formatCode="General">
                  <c:v>21.724599999999999</c:v>
                </c:pt>
                <c:pt idx="32281" formatCode="General">
                  <c:v>21.725300000000001</c:v>
                </c:pt>
                <c:pt idx="32282" formatCode="General">
                  <c:v>21.725999999999999</c:v>
                </c:pt>
                <c:pt idx="32283" formatCode="General">
                  <c:v>21.726600000000001</c:v>
                </c:pt>
                <c:pt idx="32284" formatCode="General">
                  <c:v>21.7273</c:v>
                </c:pt>
                <c:pt idx="32285" formatCode="General">
                  <c:v>21.728000000000002</c:v>
                </c:pt>
                <c:pt idx="32286" formatCode="General">
                  <c:v>21.7286</c:v>
                </c:pt>
                <c:pt idx="32287" formatCode="General">
                  <c:v>21.729299999999999</c:v>
                </c:pt>
                <c:pt idx="32288" formatCode="General">
                  <c:v>21.73</c:v>
                </c:pt>
                <c:pt idx="32289" formatCode="General">
                  <c:v>21.730699999999999</c:v>
                </c:pt>
                <c:pt idx="32290" formatCode="General">
                  <c:v>21.731300000000001</c:v>
                </c:pt>
                <c:pt idx="32291" formatCode="General">
                  <c:v>21.731999999999999</c:v>
                </c:pt>
                <c:pt idx="32292" formatCode="General">
                  <c:v>21.732700000000001</c:v>
                </c:pt>
                <c:pt idx="32293" formatCode="General">
                  <c:v>21.7334</c:v>
                </c:pt>
                <c:pt idx="32294" formatCode="General">
                  <c:v>21.734000000000002</c:v>
                </c:pt>
                <c:pt idx="32295" formatCode="General">
                  <c:v>21.7347</c:v>
                </c:pt>
                <c:pt idx="32296" formatCode="General">
                  <c:v>21.735399999999998</c:v>
                </c:pt>
                <c:pt idx="32297" formatCode="General">
                  <c:v>21.736000000000001</c:v>
                </c:pt>
                <c:pt idx="32298" formatCode="General">
                  <c:v>21.736699999999999</c:v>
                </c:pt>
                <c:pt idx="32299" formatCode="General">
                  <c:v>21.737400000000001</c:v>
                </c:pt>
                <c:pt idx="32300" formatCode="General">
                  <c:v>21.738099999999999</c:v>
                </c:pt>
                <c:pt idx="32301" formatCode="General">
                  <c:v>21.738700000000001</c:v>
                </c:pt>
                <c:pt idx="32302" formatCode="General">
                  <c:v>21.7394</c:v>
                </c:pt>
                <c:pt idx="32303" formatCode="General">
                  <c:v>21.740100000000002</c:v>
                </c:pt>
                <c:pt idx="32304" formatCode="General">
                  <c:v>21.7408</c:v>
                </c:pt>
                <c:pt idx="32305" formatCode="General">
                  <c:v>21.741399999999999</c:v>
                </c:pt>
                <c:pt idx="32306" formatCode="General">
                  <c:v>21.742100000000001</c:v>
                </c:pt>
                <c:pt idx="32307" formatCode="General">
                  <c:v>21.742799999999999</c:v>
                </c:pt>
                <c:pt idx="32308" formatCode="General">
                  <c:v>21.743500000000001</c:v>
                </c:pt>
                <c:pt idx="32309" formatCode="General">
                  <c:v>21.7441</c:v>
                </c:pt>
                <c:pt idx="32310" formatCode="General">
                  <c:v>21.744800000000001</c:v>
                </c:pt>
                <c:pt idx="32311" formatCode="General">
                  <c:v>21.7455</c:v>
                </c:pt>
                <c:pt idx="32312" formatCode="General">
                  <c:v>21.746099999999998</c:v>
                </c:pt>
                <c:pt idx="32313" formatCode="General">
                  <c:v>21.7468</c:v>
                </c:pt>
                <c:pt idx="32314" formatCode="General">
                  <c:v>21.747499999999999</c:v>
                </c:pt>
                <c:pt idx="32315" formatCode="General">
                  <c:v>21.748200000000001</c:v>
                </c:pt>
                <c:pt idx="32316" formatCode="General">
                  <c:v>21.748799999999999</c:v>
                </c:pt>
                <c:pt idx="32317" formatCode="General">
                  <c:v>21.749500000000001</c:v>
                </c:pt>
                <c:pt idx="32318" formatCode="General">
                  <c:v>21.7502</c:v>
                </c:pt>
                <c:pt idx="32319" formatCode="General">
                  <c:v>21.750900000000001</c:v>
                </c:pt>
                <c:pt idx="32320" formatCode="General">
                  <c:v>21.7515</c:v>
                </c:pt>
                <c:pt idx="32321" formatCode="General">
                  <c:v>21.752199999999998</c:v>
                </c:pt>
                <c:pt idx="32322" formatCode="General">
                  <c:v>21.7529</c:v>
                </c:pt>
                <c:pt idx="32323" formatCode="General">
                  <c:v>21.753499999999999</c:v>
                </c:pt>
                <c:pt idx="32324" formatCode="General">
                  <c:v>21.754200000000001</c:v>
                </c:pt>
                <c:pt idx="32325" formatCode="General">
                  <c:v>21.754899999999999</c:v>
                </c:pt>
                <c:pt idx="32326" formatCode="General">
                  <c:v>21.755600000000001</c:v>
                </c:pt>
                <c:pt idx="32327" formatCode="General">
                  <c:v>21.7562</c:v>
                </c:pt>
                <c:pt idx="32328" formatCode="General">
                  <c:v>21.756900000000002</c:v>
                </c:pt>
                <c:pt idx="32329" formatCode="General">
                  <c:v>21.7576</c:v>
                </c:pt>
                <c:pt idx="32330" formatCode="General">
                  <c:v>21.758299999999998</c:v>
                </c:pt>
                <c:pt idx="32331" formatCode="General">
                  <c:v>21.758900000000001</c:v>
                </c:pt>
                <c:pt idx="32332" formatCode="General">
                  <c:v>21.759599999999999</c:v>
                </c:pt>
                <c:pt idx="32333" formatCode="General">
                  <c:v>21.760300000000001</c:v>
                </c:pt>
                <c:pt idx="32334" formatCode="General">
                  <c:v>21.760899999999999</c:v>
                </c:pt>
                <c:pt idx="32335" formatCode="General">
                  <c:v>21.761600000000001</c:v>
                </c:pt>
                <c:pt idx="32336" formatCode="General">
                  <c:v>21.7623</c:v>
                </c:pt>
                <c:pt idx="32337" formatCode="General">
                  <c:v>21.763000000000002</c:v>
                </c:pt>
                <c:pt idx="32338" formatCode="General">
                  <c:v>21.7636</c:v>
                </c:pt>
                <c:pt idx="32339" formatCode="General">
                  <c:v>21.764299999999999</c:v>
                </c:pt>
                <c:pt idx="32340" formatCode="General">
                  <c:v>21.765000000000001</c:v>
                </c:pt>
                <c:pt idx="32341" formatCode="General">
                  <c:v>21.765699999999999</c:v>
                </c:pt>
                <c:pt idx="32342" formatCode="General">
                  <c:v>21.766300000000001</c:v>
                </c:pt>
                <c:pt idx="32343" formatCode="General">
                  <c:v>21.766999999999999</c:v>
                </c:pt>
                <c:pt idx="32344" formatCode="General">
                  <c:v>21.767700000000001</c:v>
                </c:pt>
                <c:pt idx="32345" formatCode="General">
                  <c:v>21.7684</c:v>
                </c:pt>
                <c:pt idx="32346" formatCode="General">
                  <c:v>21.768999999999998</c:v>
                </c:pt>
                <c:pt idx="32347" formatCode="General">
                  <c:v>21.7697</c:v>
                </c:pt>
                <c:pt idx="32348" formatCode="General">
                  <c:v>21.770399999999999</c:v>
                </c:pt>
                <c:pt idx="32349" formatCode="General">
                  <c:v>21.771000000000001</c:v>
                </c:pt>
                <c:pt idx="32350" formatCode="General">
                  <c:v>21.771699999999999</c:v>
                </c:pt>
                <c:pt idx="32351" formatCode="General">
                  <c:v>21.772400000000001</c:v>
                </c:pt>
                <c:pt idx="32352" formatCode="General">
                  <c:v>21.773099999999999</c:v>
                </c:pt>
                <c:pt idx="32353" formatCode="General">
                  <c:v>21.773700000000002</c:v>
                </c:pt>
                <c:pt idx="32354" formatCode="General">
                  <c:v>21.7744</c:v>
                </c:pt>
                <c:pt idx="32355" formatCode="General">
                  <c:v>21.775099999999998</c:v>
                </c:pt>
                <c:pt idx="32356" formatCode="General">
                  <c:v>21.7758</c:v>
                </c:pt>
                <c:pt idx="32357" formatCode="General">
                  <c:v>21.776399999999999</c:v>
                </c:pt>
                <c:pt idx="32358" formatCode="General">
                  <c:v>21.777100000000001</c:v>
                </c:pt>
                <c:pt idx="32359" formatCode="General">
                  <c:v>21.777799999999999</c:v>
                </c:pt>
                <c:pt idx="32360" formatCode="General">
                  <c:v>21.778400000000001</c:v>
                </c:pt>
                <c:pt idx="32361" formatCode="General">
                  <c:v>21.7791</c:v>
                </c:pt>
                <c:pt idx="32362" formatCode="General">
                  <c:v>21.779800000000002</c:v>
                </c:pt>
                <c:pt idx="32363" formatCode="General">
                  <c:v>21.7805</c:v>
                </c:pt>
                <c:pt idx="32364" formatCode="General">
                  <c:v>21.781099999999999</c:v>
                </c:pt>
                <c:pt idx="32365" formatCode="General">
                  <c:v>21.7818</c:v>
                </c:pt>
                <c:pt idx="32366" formatCode="General">
                  <c:v>21.782499999999999</c:v>
                </c:pt>
                <c:pt idx="32367" formatCode="General">
                  <c:v>21.783200000000001</c:v>
                </c:pt>
                <c:pt idx="32368" formatCode="General">
                  <c:v>21.783799999999999</c:v>
                </c:pt>
                <c:pt idx="32369" formatCode="General">
                  <c:v>21.784500000000001</c:v>
                </c:pt>
                <c:pt idx="32370" formatCode="General">
                  <c:v>21.7852</c:v>
                </c:pt>
                <c:pt idx="32371" formatCode="General">
                  <c:v>21.785799999999998</c:v>
                </c:pt>
                <c:pt idx="32372" formatCode="General">
                  <c:v>21.7865</c:v>
                </c:pt>
                <c:pt idx="32373" formatCode="General">
                  <c:v>21.787199999999999</c:v>
                </c:pt>
                <c:pt idx="32374" formatCode="General">
                  <c:v>21.7879</c:v>
                </c:pt>
                <c:pt idx="32375" formatCode="General">
                  <c:v>21.788499999999999</c:v>
                </c:pt>
                <c:pt idx="32376" formatCode="General">
                  <c:v>21.789200000000001</c:v>
                </c:pt>
                <c:pt idx="32377" formatCode="General">
                  <c:v>21.789899999999999</c:v>
                </c:pt>
                <c:pt idx="32378" formatCode="General">
                  <c:v>21.790600000000001</c:v>
                </c:pt>
                <c:pt idx="32379" formatCode="General">
                  <c:v>21.7912</c:v>
                </c:pt>
                <c:pt idx="32380" formatCode="General">
                  <c:v>21.791899999999998</c:v>
                </c:pt>
                <c:pt idx="32381" formatCode="General">
                  <c:v>21.7926</c:v>
                </c:pt>
                <c:pt idx="32382" formatCode="General">
                  <c:v>21.793299999999999</c:v>
                </c:pt>
                <c:pt idx="32383" formatCode="General">
                  <c:v>21.793900000000001</c:v>
                </c:pt>
                <c:pt idx="32384" formatCode="General">
                  <c:v>21.794599999999999</c:v>
                </c:pt>
                <c:pt idx="32385" formatCode="General">
                  <c:v>21.795300000000001</c:v>
                </c:pt>
                <c:pt idx="32386" formatCode="General">
                  <c:v>21.7959</c:v>
                </c:pt>
                <c:pt idx="32387" formatCode="General">
                  <c:v>21.796600000000002</c:v>
                </c:pt>
                <c:pt idx="32388" formatCode="General">
                  <c:v>21.7973</c:v>
                </c:pt>
                <c:pt idx="32389" formatCode="General">
                  <c:v>21.797999999999998</c:v>
                </c:pt>
                <c:pt idx="32390" formatCode="General">
                  <c:v>21.7986</c:v>
                </c:pt>
                <c:pt idx="32391" formatCode="General">
                  <c:v>21.799299999999999</c:v>
                </c:pt>
                <c:pt idx="32392" formatCode="General">
                  <c:v>21.8</c:v>
                </c:pt>
                <c:pt idx="32393" formatCode="General">
                  <c:v>21.800699999999999</c:v>
                </c:pt>
                <c:pt idx="32394" formatCode="General">
                  <c:v>21.801300000000001</c:v>
                </c:pt>
                <c:pt idx="32395" formatCode="General">
                  <c:v>21.802</c:v>
                </c:pt>
                <c:pt idx="32396" formatCode="General">
                  <c:v>21.802700000000002</c:v>
                </c:pt>
                <c:pt idx="32397" formatCode="General">
                  <c:v>21.8033</c:v>
                </c:pt>
                <c:pt idx="32398" formatCode="General">
                  <c:v>21.803999999999998</c:v>
                </c:pt>
                <c:pt idx="32399" formatCode="General">
                  <c:v>21.8047</c:v>
                </c:pt>
                <c:pt idx="32400" formatCode="General">
                  <c:v>21.805399999999999</c:v>
                </c:pt>
                <c:pt idx="32401" formatCode="General">
                  <c:v>21.806000000000001</c:v>
                </c:pt>
                <c:pt idx="32402" formatCode="General">
                  <c:v>21.806699999999999</c:v>
                </c:pt>
                <c:pt idx="32403" formatCode="General">
                  <c:v>21.807400000000001</c:v>
                </c:pt>
                <c:pt idx="32404" formatCode="General">
                  <c:v>21.8081</c:v>
                </c:pt>
                <c:pt idx="32405" formatCode="General">
                  <c:v>21.808700000000002</c:v>
                </c:pt>
                <c:pt idx="32406" formatCode="General">
                  <c:v>21.8094</c:v>
                </c:pt>
                <c:pt idx="32407" formatCode="General">
                  <c:v>21.810099999999998</c:v>
                </c:pt>
                <c:pt idx="32408" formatCode="General">
                  <c:v>21.8108</c:v>
                </c:pt>
                <c:pt idx="32409" formatCode="General">
                  <c:v>21.811399999999999</c:v>
                </c:pt>
                <c:pt idx="32410" formatCode="General">
                  <c:v>21.812100000000001</c:v>
                </c:pt>
                <c:pt idx="32411" formatCode="General">
                  <c:v>21.812799999999999</c:v>
                </c:pt>
                <c:pt idx="32412" formatCode="General">
                  <c:v>21.813400000000001</c:v>
                </c:pt>
                <c:pt idx="32413" formatCode="General">
                  <c:v>21.8141</c:v>
                </c:pt>
                <c:pt idx="32414" formatCode="General">
                  <c:v>21.814800000000002</c:v>
                </c:pt>
                <c:pt idx="32415" formatCode="General">
                  <c:v>21.8155</c:v>
                </c:pt>
                <c:pt idx="32416" formatCode="General">
                  <c:v>21.816099999999999</c:v>
                </c:pt>
                <c:pt idx="32417" formatCode="General">
                  <c:v>21.816800000000001</c:v>
                </c:pt>
                <c:pt idx="32418" formatCode="General">
                  <c:v>21.817499999999999</c:v>
                </c:pt>
                <c:pt idx="32419" formatCode="General">
                  <c:v>21.818200000000001</c:v>
                </c:pt>
                <c:pt idx="32420" formatCode="General">
                  <c:v>21.8188</c:v>
                </c:pt>
                <c:pt idx="32421" formatCode="General">
                  <c:v>21.819500000000001</c:v>
                </c:pt>
                <c:pt idx="32422" formatCode="General">
                  <c:v>21.8202</c:v>
                </c:pt>
                <c:pt idx="32423" formatCode="General">
                  <c:v>21.820799999999998</c:v>
                </c:pt>
                <c:pt idx="32424" formatCode="General">
                  <c:v>21.8215</c:v>
                </c:pt>
                <c:pt idx="32425" formatCode="General">
                  <c:v>21.822199999999999</c:v>
                </c:pt>
                <c:pt idx="32426" formatCode="General">
                  <c:v>21.822900000000001</c:v>
                </c:pt>
                <c:pt idx="32427" formatCode="General">
                  <c:v>21.823499999999999</c:v>
                </c:pt>
                <c:pt idx="32428" formatCode="General">
                  <c:v>21.824200000000001</c:v>
                </c:pt>
                <c:pt idx="32429" formatCode="General">
                  <c:v>21.8249</c:v>
                </c:pt>
                <c:pt idx="32430" formatCode="General">
                  <c:v>21.825600000000001</c:v>
                </c:pt>
                <c:pt idx="32431" formatCode="General">
                  <c:v>21.8262</c:v>
                </c:pt>
                <c:pt idx="32432" formatCode="General">
                  <c:v>21.826899999999998</c:v>
                </c:pt>
                <c:pt idx="32433" formatCode="General">
                  <c:v>21.8276</c:v>
                </c:pt>
                <c:pt idx="32434" formatCode="General">
                  <c:v>21.828199999999999</c:v>
                </c:pt>
                <c:pt idx="32435" formatCode="General">
                  <c:v>21.828900000000001</c:v>
                </c:pt>
                <c:pt idx="32436" formatCode="General">
                  <c:v>21.829599999999999</c:v>
                </c:pt>
                <c:pt idx="32437" formatCode="General">
                  <c:v>21.830300000000001</c:v>
                </c:pt>
                <c:pt idx="32438" formatCode="General">
                  <c:v>21.8309</c:v>
                </c:pt>
                <c:pt idx="32439" formatCode="General">
                  <c:v>21.831600000000002</c:v>
                </c:pt>
                <c:pt idx="32440" formatCode="General">
                  <c:v>21.8323</c:v>
                </c:pt>
                <c:pt idx="32441" formatCode="General">
                  <c:v>21.832999999999998</c:v>
                </c:pt>
                <c:pt idx="32442" formatCode="General">
                  <c:v>21.833600000000001</c:v>
                </c:pt>
                <c:pt idx="32443" formatCode="General">
                  <c:v>21.834299999999999</c:v>
                </c:pt>
                <c:pt idx="32444" formatCode="General">
                  <c:v>21.835000000000001</c:v>
                </c:pt>
                <c:pt idx="32445" formatCode="General">
                  <c:v>21.835699999999999</c:v>
                </c:pt>
                <c:pt idx="32446" formatCode="General">
                  <c:v>21.836300000000001</c:v>
                </c:pt>
                <c:pt idx="32447" formatCode="General">
                  <c:v>21.837</c:v>
                </c:pt>
                <c:pt idx="32448" formatCode="General">
                  <c:v>21.837700000000002</c:v>
                </c:pt>
                <c:pt idx="32449" formatCode="General">
                  <c:v>21.8383</c:v>
                </c:pt>
                <c:pt idx="32450" formatCode="General">
                  <c:v>21.838999999999999</c:v>
                </c:pt>
                <c:pt idx="32451" formatCode="General">
                  <c:v>21.839700000000001</c:v>
                </c:pt>
                <c:pt idx="32452" formatCode="General">
                  <c:v>21.840399999999999</c:v>
                </c:pt>
                <c:pt idx="32453" formatCode="General">
                  <c:v>21.841000000000001</c:v>
                </c:pt>
                <c:pt idx="32454" formatCode="General">
                  <c:v>21.841699999999999</c:v>
                </c:pt>
                <c:pt idx="32455" formatCode="General">
                  <c:v>21.842400000000001</c:v>
                </c:pt>
                <c:pt idx="32456" formatCode="General">
                  <c:v>21.8431</c:v>
                </c:pt>
                <c:pt idx="32457" formatCode="General">
                  <c:v>21.843699999999998</c:v>
                </c:pt>
                <c:pt idx="32458" formatCode="General">
                  <c:v>21.8444</c:v>
                </c:pt>
                <c:pt idx="32459" formatCode="General">
                  <c:v>21.845099999999999</c:v>
                </c:pt>
                <c:pt idx="32460" formatCode="General">
                  <c:v>21.845700000000001</c:v>
                </c:pt>
                <c:pt idx="32461" formatCode="General">
                  <c:v>21.846399999999999</c:v>
                </c:pt>
                <c:pt idx="32462" formatCode="General">
                  <c:v>21.847100000000001</c:v>
                </c:pt>
                <c:pt idx="32463" formatCode="General">
                  <c:v>21.847799999999999</c:v>
                </c:pt>
                <c:pt idx="32464" formatCode="General">
                  <c:v>21.848400000000002</c:v>
                </c:pt>
                <c:pt idx="32465" formatCode="General">
                  <c:v>21.8491</c:v>
                </c:pt>
                <c:pt idx="32466" formatCode="General">
                  <c:v>21.849799999999998</c:v>
                </c:pt>
                <c:pt idx="32467" formatCode="General">
                  <c:v>21.8505</c:v>
                </c:pt>
                <c:pt idx="32468" formatCode="General">
                  <c:v>21.851099999999999</c:v>
                </c:pt>
                <c:pt idx="32469" formatCode="General">
                  <c:v>21.851800000000001</c:v>
                </c:pt>
                <c:pt idx="32470" formatCode="General">
                  <c:v>21.852499999999999</c:v>
                </c:pt>
                <c:pt idx="32471" formatCode="General">
                  <c:v>21.853100000000001</c:v>
                </c:pt>
                <c:pt idx="32472" formatCode="General">
                  <c:v>21.8538</c:v>
                </c:pt>
                <c:pt idx="32473" formatCode="General">
                  <c:v>21.854500000000002</c:v>
                </c:pt>
                <c:pt idx="32474" formatCode="General">
                  <c:v>21.8552</c:v>
                </c:pt>
                <c:pt idx="32475" formatCode="General">
                  <c:v>21.855799999999999</c:v>
                </c:pt>
                <c:pt idx="32476" formatCode="General">
                  <c:v>21.8565</c:v>
                </c:pt>
                <c:pt idx="32477" formatCode="General">
                  <c:v>21.857199999999999</c:v>
                </c:pt>
                <c:pt idx="32478" formatCode="General">
                  <c:v>21.857900000000001</c:v>
                </c:pt>
                <c:pt idx="32479" formatCode="General">
                  <c:v>21.858499999999999</c:v>
                </c:pt>
                <c:pt idx="32480" formatCode="General">
                  <c:v>21.859200000000001</c:v>
                </c:pt>
                <c:pt idx="32481" formatCode="General">
                  <c:v>21.8599</c:v>
                </c:pt>
                <c:pt idx="32482" formatCode="General">
                  <c:v>21.860600000000002</c:v>
                </c:pt>
                <c:pt idx="32483" formatCode="General">
                  <c:v>21.8612</c:v>
                </c:pt>
                <c:pt idx="32484" formatCode="General">
                  <c:v>21.861899999999999</c:v>
                </c:pt>
                <c:pt idx="32485" formatCode="General">
                  <c:v>21.8626</c:v>
                </c:pt>
                <c:pt idx="32486" formatCode="General">
                  <c:v>21.863199999999999</c:v>
                </c:pt>
                <c:pt idx="32487" formatCode="General">
                  <c:v>21.863900000000001</c:v>
                </c:pt>
                <c:pt idx="32488" formatCode="General">
                  <c:v>21.864599999999999</c:v>
                </c:pt>
                <c:pt idx="32489" formatCode="General">
                  <c:v>21.865300000000001</c:v>
                </c:pt>
                <c:pt idx="32490" formatCode="General">
                  <c:v>21.8659</c:v>
                </c:pt>
                <c:pt idx="32491" formatCode="General">
                  <c:v>21.866599999999998</c:v>
                </c:pt>
                <c:pt idx="32492" formatCode="General">
                  <c:v>21.8673</c:v>
                </c:pt>
                <c:pt idx="32493" formatCode="General">
                  <c:v>21.867999999999999</c:v>
                </c:pt>
                <c:pt idx="32494" formatCode="General">
                  <c:v>21.868600000000001</c:v>
                </c:pt>
                <c:pt idx="32495" formatCode="General">
                  <c:v>21.869299999999999</c:v>
                </c:pt>
                <c:pt idx="32496" formatCode="General">
                  <c:v>21.87</c:v>
                </c:pt>
                <c:pt idx="32497" formatCode="General">
                  <c:v>21.8706</c:v>
                </c:pt>
                <c:pt idx="32498" formatCode="General">
                  <c:v>21.871300000000002</c:v>
                </c:pt>
                <c:pt idx="32499" formatCode="General">
                  <c:v>21.872</c:v>
                </c:pt>
                <c:pt idx="32500" formatCode="General">
                  <c:v>21.872699999999998</c:v>
                </c:pt>
                <c:pt idx="32501" formatCode="General">
                  <c:v>21.8733</c:v>
                </c:pt>
                <c:pt idx="32502" formatCode="General">
                  <c:v>21.873999999999999</c:v>
                </c:pt>
                <c:pt idx="32503" formatCode="General">
                  <c:v>21.874700000000001</c:v>
                </c:pt>
                <c:pt idx="32504" formatCode="General">
                  <c:v>21.875399999999999</c:v>
                </c:pt>
                <c:pt idx="32505" formatCode="General">
                  <c:v>21.876000000000001</c:v>
                </c:pt>
                <c:pt idx="32506" formatCode="General">
                  <c:v>21.8767</c:v>
                </c:pt>
                <c:pt idx="32507" formatCode="General">
                  <c:v>21.877400000000002</c:v>
                </c:pt>
                <c:pt idx="32508" formatCode="General">
                  <c:v>21.8781</c:v>
                </c:pt>
                <c:pt idx="32509" formatCode="General">
                  <c:v>21.878699999999998</c:v>
                </c:pt>
                <c:pt idx="32510" formatCode="General">
                  <c:v>21.8794</c:v>
                </c:pt>
                <c:pt idx="32511" formatCode="General">
                  <c:v>21.880099999999999</c:v>
                </c:pt>
                <c:pt idx="32512" formatCode="General">
                  <c:v>21.880700000000001</c:v>
                </c:pt>
                <c:pt idx="32513" formatCode="General">
                  <c:v>21.881399999999999</c:v>
                </c:pt>
                <c:pt idx="32514" formatCode="General">
                  <c:v>21.882100000000001</c:v>
                </c:pt>
                <c:pt idx="32515" formatCode="General">
                  <c:v>21.8828</c:v>
                </c:pt>
                <c:pt idx="32516" formatCode="General">
                  <c:v>21.883400000000002</c:v>
                </c:pt>
                <c:pt idx="32517" formatCode="General">
                  <c:v>21.8841</c:v>
                </c:pt>
                <c:pt idx="32518" formatCode="General">
                  <c:v>21.884799999999998</c:v>
                </c:pt>
                <c:pt idx="32519" formatCode="General">
                  <c:v>21.8855</c:v>
                </c:pt>
                <c:pt idx="32520" formatCode="General">
                  <c:v>21.886099999999999</c:v>
                </c:pt>
                <c:pt idx="32521" formatCode="General">
                  <c:v>21.886800000000001</c:v>
                </c:pt>
                <c:pt idx="32522" formatCode="General">
                  <c:v>21.887499999999999</c:v>
                </c:pt>
                <c:pt idx="32523" formatCode="General">
                  <c:v>21.888100000000001</c:v>
                </c:pt>
                <c:pt idx="32524" formatCode="General">
                  <c:v>21.8888</c:v>
                </c:pt>
                <c:pt idx="32525" formatCode="General">
                  <c:v>21.889500000000002</c:v>
                </c:pt>
                <c:pt idx="32526" formatCode="General">
                  <c:v>21.8902</c:v>
                </c:pt>
                <c:pt idx="32527" formatCode="General">
                  <c:v>21.890799999999999</c:v>
                </c:pt>
                <c:pt idx="32528" formatCode="General">
                  <c:v>21.891500000000001</c:v>
                </c:pt>
                <c:pt idx="32529" formatCode="General">
                  <c:v>21.892199999999999</c:v>
                </c:pt>
                <c:pt idx="32530" formatCode="General">
                  <c:v>21.892900000000001</c:v>
                </c:pt>
                <c:pt idx="32531" formatCode="General">
                  <c:v>21.8935</c:v>
                </c:pt>
                <c:pt idx="32532" formatCode="General">
                  <c:v>21.894200000000001</c:v>
                </c:pt>
                <c:pt idx="32533" formatCode="General">
                  <c:v>21.8949</c:v>
                </c:pt>
                <c:pt idx="32534" formatCode="General">
                  <c:v>21.895499999999998</c:v>
                </c:pt>
                <c:pt idx="32535" formatCode="General">
                  <c:v>21.8962</c:v>
                </c:pt>
                <c:pt idx="32536" formatCode="General">
                  <c:v>21.896899999999999</c:v>
                </c:pt>
                <c:pt idx="32537" formatCode="General">
                  <c:v>21.897600000000001</c:v>
                </c:pt>
                <c:pt idx="32538" formatCode="General">
                  <c:v>21.898199999999999</c:v>
                </c:pt>
                <c:pt idx="32539" formatCode="General">
                  <c:v>21.898900000000001</c:v>
                </c:pt>
                <c:pt idx="32540" formatCode="General">
                  <c:v>21.8996</c:v>
                </c:pt>
                <c:pt idx="32541" formatCode="General">
                  <c:v>21.900300000000001</c:v>
                </c:pt>
                <c:pt idx="32542" formatCode="General">
                  <c:v>21.9009</c:v>
                </c:pt>
                <c:pt idx="32543" formatCode="General">
                  <c:v>21.901599999999998</c:v>
                </c:pt>
                <c:pt idx="32544" formatCode="General">
                  <c:v>21.9023</c:v>
                </c:pt>
                <c:pt idx="32545" formatCode="General">
                  <c:v>21.902999999999999</c:v>
                </c:pt>
                <c:pt idx="32546" formatCode="General">
                  <c:v>21.903600000000001</c:v>
                </c:pt>
                <c:pt idx="32547" formatCode="General">
                  <c:v>21.904299999999999</c:v>
                </c:pt>
                <c:pt idx="32548" formatCode="General">
                  <c:v>21.905000000000001</c:v>
                </c:pt>
                <c:pt idx="32549" formatCode="General">
                  <c:v>21.9056</c:v>
                </c:pt>
                <c:pt idx="32550" formatCode="General">
                  <c:v>21.906300000000002</c:v>
                </c:pt>
                <c:pt idx="32551" formatCode="General">
                  <c:v>21.907</c:v>
                </c:pt>
                <c:pt idx="32552" formatCode="General">
                  <c:v>21.907699999999998</c:v>
                </c:pt>
                <c:pt idx="32553" formatCode="General">
                  <c:v>21.908300000000001</c:v>
                </c:pt>
                <c:pt idx="32554" formatCode="General">
                  <c:v>21.908999999999999</c:v>
                </c:pt>
                <c:pt idx="32555" formatCode="General">
                  <c:v>21.909700000000001</c:v>
                </c:pt>
                <c:pt idx="32556" formatCode="General">
                  <c:v>21.910399999999999</c:v>
                </c:pt>
                <c:pt idx="32557" formatCode="General">
                  <c:v>21.911000000000001</c:v>
                </c:pt>
                <c:pt idx="32558" formatCode="General">
                  <c:v>21.9117</c:v>
                </c:pt>
                <c:pt idx="32559" formatCode="General">
                  <c:v>21.912400000000002</c:v>
                </c:pt>
                <c:pt idx="32560" formatCode="General">
                  <c:v>21.913</c:v>
                </c:pt>
                <c:pt idx="32561" formatCode="General">
                  <c:v>21.913699999999999</c:v>
                </c:pt>
                <c:pt idx="32562" formatCode="General">
                  <c:v>21.914400000000001</c:v>
                </c:pt>
                <c:pt idx="32563" formatCode="General">
                  <c:v>21.915099999999999</c:v>
                </c:pt>
                <c:pt idx="32564" formatCode="General">
                  <c:v>21.915700000000001</c:v>
                </c:pt>
                <c:pt idx="32565" formatCode="General">
                  <c:v>21.916399999999999</c:v>
                </c:pt>
                <c:pt idx="32566" formatCode="General">
                  <c:v>21.917100000000001</c:v>
                </c:pt>
                <c:pt idx="32567" formatCode="General">
                  <c:v>21.9178</c:v>
                </c:pt>
                <c:pt idx="32568" formatCode="General">
                  <c:v>21.918399999999998</c:v>
                </c:pt>
                <c:pt idx="32569" formatCode="General">
                  <c:v>21.9191</c:v>
                </c:pt>
                <c:pt idx="32570" formatCode="General">
                  <c:v>21.919799999999999</c:v>
                </c:pt>
                <c:pt idx="32571" formatCode="General">
                  <c:v>21.920500000000001</c:v>
                </c:pt>
                <c:pt idx="32572" formatCode="General">
                  <c:v>21.921099999999999</c:v>
                </c:pt>
                <c:pt idx="32573" formatCode="General">
                  <c:v>21.921800000000001</c:v>
                </c:pt>
                <c:pt idx="32574" formatCode="General">
                  <c:v>21.922499999999999</c:v>
                </c:pt>
                <c:pt idx="32575" formatCode="General">
                  <c:v>21.923100000000002</c:v>
                </c:pt>
                <c:pt idx="32576" formatCode="General">
                  <c:v>21.9238</c:v>
                </c:pt>
                <c:pt idx="32577" formatCode="General">
                  <c:v>21.924499999999998</c:v>
                </c:pt>
                <c:pt idx="32578" formatCode="General">
                  <c:v>21.9252</c:v>
                </c:pt>
                <c:pt idx="32579" formatCode="General">
                  <c:v>21.925799999999999</c:v>
                </c:pt>
                <c:pt idx="32580" formatCode="General">
                  <c:v>21.926500000000001</c:v>
                </c:pt>
                <c:pt idx="32581" formatCode="General">
                  <c:v>21.927199999999999</c:v>
                </c:pt>
                <c:pt idx="32582" formatCode="General">
                  <c:v>21.927900000000001</c:v>
                </c:pt>
                <c:pt idx="32583" formatCode="General">
                  <c:v>21.9285</c:v>
                </c:pt>
                <c:pt idx="32584" formatCode="General">
                  <c:v>21.929200000000002</c:v>
                </c:pt>
                <c:pt idx="32585" formatCode="General">
                  <c:v>21.9299</c:v>
                </c:pt>
                <c:pt idx="32586" formatCode="General">
                  <c:v>21.930499999999999</c:v>
                </c:pt>
                <c:pt idx="32587" formatCode="General">
                  <c:v>21.9312</c:v>
                </c:pt>
                <c:pt idx="32588" formatCode="General">
                  <c:v>21.931899999999999</c:v>
                </c:pt>
                <c:pt idx="32589" formatCode="General">
                  <c:v>21.932600000000001</c:v>
                </c:pt>
                <c:pt idx="32590" formatCode="General">
                  <c:v>21.933199999999999</c:v>
                </c:pt>
                <c:pt idx="32591" formatCode="General">
                  <c:v>21.933900000000001</c:v>
                </c:pt>
                <c:pt idx="32592" formatCode="General">
                  <c:v>21.9346</c:v>
                </c:pt>
                <c:pt idx="32593" formatCode="General">
                  <c:v>21.935300000000002</c:v>
                </c:pt>
                <c:pt idx="32594" formatCode="General">
                  <c:v>21.9359</c:v>
                </c:pt>
                <c:pt idx="32595" formatCode="General">
                  <c:v>21.936599999999999</c:v>
                </c:pt>
                <c:pt idx="32596" formatCode="General">
                  <c:v>21.9373</c:v>
                </c:pt>
                <c:pt idx="32597" formatCode="General">
                  <c:v>21.937899999999999</c:v>
                </c:pt>
                <c:pt idx="32598" formatCode="General">
                  <c:v>21.938600000000001</c:v>
                </c:pt>
                <c:pt idx="32599" formatCode="General">
                  <c:v>21.939299999999999</c:v>
                </c:pt>
                <c:pt idx="32600" formatCode="General">
                  <c:v>21.94</c:v>
                </c:pt>
                <c:pt idx="32601" formatCode="General">
                  <c:v>21.9406</c:v>
                </c:pt>
                <c:pt idx="32602" formatCode="General">
                  <c:v>21.941299999999998</c:v>
                </c:pt>
                <c:pt idx="32603" formatCode="General">
                  <c:v>21.942</c:v>
                </c:pt>
                <c:pt idx="32604" formatCode="General">
                  <c:v>21.942699999999999</c:v>
                </c:pt>
                <c:pt idx="32605" formatCode="General">
                  <c:v>21.943300000000001</c:v>
                </c:pt>
                <c:pt idx="32606" formatCode="General">
                  <c:v>21.943999999999999</c:v>
                </c:pt>
                <c:pt idx="32607" formatCode="General">
                  <c:v>21.944700000000001</c:v>
                </c:pt>
                <c:pt idx="32608" formatCode="General">
                  <c:v>21.945399999999999</c:v>
                </c:pt>
                <c:pt idx="32609" formatCode="General">
                  <c:v>21.946000000000002</c:v>
                </c:pt>
                <c:pt idx="32610" formatCode="General">
                  <c:v>21.9467</c:v>
                </c:pt>
                <c:pt idx="32611" formatCode="General">
                  <c:v>21.947399999999998</c:v>
                </c:pt>
                <c:pt idx="32612" formatCode="General">
                  <c:v>21.948</c:v>
                </c:pt>
                <c:pt idx="32613" formatCode="General">
                  <c:v>21.948699999999999</c:v>
                </c:pt>
                <c:pt idx="32614" formatCode="General">
                  <c:v>21.949400000000001</c:v>
                </c:pt>
                <c:pt idx="32615" formatCode="General">
                  <c:v>21.950099999999999</c:v>
                </c:pt>
                <c:pt idx="32616" formatCode="General">
                  <c:v>21.950700000000001</c:v>
                </c:pt>
                <c:pt idx="32617" formatCode="General">
                  <c:v>21.9514</c:v>
                </c:pt>
                <c:pt idx="32618" formatCode="General">
                  <c:v>21.952100000000002</c:v>
                </c:pt>
                <c:pt idx="32619" formatCode="General">
                  <c:v>21.9528</c:v>
                </c:pt>
                <c:pt idx="32620" formatCode="General">
                  <c:v>21.953399999999998</c:v>
                </c:pt>
                <c:pt idx="32621" formatCode="General">
                  <c:v>21.9541</c:v>
                </c:pt>
                <c:pt idx="32622" formatCode="General">
                  <c:v>21.954799999999999</c:v>
                </c:pt>
                <c:pt idx="32623" formatCode="General">
                  <c:v>21.955400000000001</c:v>
                </c:pt>
                <c:pt idx="32624" formatCode="General">
                  <c:v>21.956099999999999</c:v>
                </c:pt>
                <c:pt idx="32625" formatCode="General">
                  <c:v>21.956800000000001</c:v>
                </c:pt>
                <c:pt idx="32626" formatCode="General">
                  <c:v>21.9575</c:v>
                </c:pt>
                <c:pt idx="32627" formatCode="General">
                  <c:v>21.958100000000002</c:v>
                </c:pt>
                <c:pt idx="32628" formatCode="General">
                  <c:v>21.9588</c:v>
                </c:pt>
                <c:pt idx="32629" formatCode="General">
                  <c:v>21.959499999999998</c:v>
                </c:pt>
                <c:pt idx="32630" formatCode="General">
                  <c:v>21.9602</c:v>
                </c:pt>
                <c:pt idx="32631" formatCode="General">
                  <c:v>21.960799999999999</c:v>
                </c:pt>
                <c:pt idx="32632" formatCode="General">
                  <c:v>21.961500000000001</c:v>
                </c:pt>
                <c:pt idx="32633" formatCode="General">
                  <c:v>21.962199999999999</c:v>
                </c:pt>
                <c:pt idx="32634" formatCode="General">
                  <c:v>21.962800000000001</c:v>
                </c:pt>
                <c:pt idx="32635" formatCode="General">
                  <c:v>21.9635</c:v>
                </c:pt>
                <c:pt idx="32636" formatCode="General">
                  <c:v>21.964200000000002</c:v>
                </c:pt>
                <c:pt idx="32637" formatCode="General">
                  <c:v>21.9649</c:v>
                </c:pt>
                <c:pt idx="32638" formatCode="General">
                  <c:v>21.965499999999999</c:v>
                </c:pt>
                <c:pt idx="32639" formatCode="General">
                  <c:v>21.966200000000001</c:v>
                </c:pt>
                <c:pt idx="32640" formatCode="General">
                  <c:v>21.966899999999999</c:v>
                </c:pt>
                <c:pt idx="32641" formatCode="General">
                  <c:v>21.967600000000001</c:v>
                </c:pt>
                <c:pt idx="32642" formatCode="General">
                  <c:v>21.9682</c:v>
                </c:pt>
                <c:pt idx="32643" formatCode="General">
                  <c:v>21.968900000000001</c:v>
                </c:pt>
                <c:pt idx="32644" formatCode="General">
                  <c:v>21.9696</c:v>
                </c:pt>
                <c:pt idx="32645" formatCode="General">
                  <c:v>21.970300000000002</c:v>
                </c:pt>
                <c:pt idx="32646" formatCode="General">
                  <c:v>21.9709</c:v>
                </c:pt>
                <c:pt idx="32647" formatCode="General">
                  <c:v>21.971599999999999</c:v>
                </c:pt>
                <c:pt idx="32648" formatCode="General">
                  <c:v>21.972300000000001</c:v>
                </c:pt>
                <c:pt idx="32649" formatCode="General">
                  <c:v>21.972899999999999</c:v>
                </c:pt>
                <c:pt idx="32650" formatCode="General">
                  <c:v>21.973600000000001</c:v>
                </c:pt>
                <c:pt idx="32651" formatCode="General">
                  <c:v>21.974299999999999</c:v>
                </c:pt>
                <c:pt idx="32652" formatCode="General">
                  <c:v>21.975000000000001</c:v>
                </c:pt>
                <c:pt idx="32653" formatCode="General">
                  <c:v>21.9756</c:v>
                </c:pt>
                <c:pt idx="32654" formatCode="General">
                  <c:v>21.976299999999998</c:v>
                </c:pt>
                <c:pt idx="32655" formatCode="General">
                  <c:v>21.977</c:v>
                </c:pt>
                <c:pt idx="32656" formatCode="General">
                  <c:v>21.977699999999999</c:v>
                </c:pt>
                <c:pt idx="32657" formatCode="General">
                  <c:v>21.978300000000001</c:v>
                </c:pt>
                <c:pt idx="32658" formatCode="General">
                  <c:v>21.978999999999999</c:v>
                </c:pt>
                <c:pt idx="32659" formatCode="General">
                  <c:v>21.979700000000001</c:v>
                </c:pt>
                <c:pt idx="32660" formatCode="General">
                  <c:v>21.9803</c:v>
                </c:pt>
                <c:pt idx="32661" formatCode="General">
                  <c:v>21.981000000000002</c:v>
                </c:pt>
                <c:pt idx="32662" formatCode="General">
                  <c:v>21.9817</c:v>
                </c:pt>
                <c:pt idx="32663" formatCode="General">
                  <c:v>21.982399999999998</c:v>
                </c:pt>
                <c:pt idx="32664" formatCode="General">
                  <c:v>21.983000000000001</c:v>
                </c:pt>
                <c:pt idx="32665" formatCode="General">
                  <c:v>21.983699999999999</c:v>
                </c:pt>
                <c:pt idx="32666" formatCode="General">
                  <c:v>21.984400000000001</c:v>
                </c:pt>
                <c:pt idx="32667" formatCode="General">
                  <c:v>21.985099999999999</c:v>
                </c:pt>
                <c:pt idx="32668" formatCode="General">
                  <c:v>21.985700000000001</c:v>
                </c:pt>
                <c:pt idx="32669" formatCode="General">
                  <c:v>21.9864</c:v>
                </c:pt>
                <c:pt idx="32670" formatCode="General">
                  <c:v>21.987100000000002</c:v>
                </c:pt>
                <c:pt idx="32671" formatCode="General">
                  <c:v>21.9878</c:v>
                </c:pt>
                <c:pt idx="32672" formatCode="General">
                  <c:v>21.988399999999999</c:v>
                </c:pt>
                <c:pt idx="32673" formatCode="General">
                  <c:v>21.989100000000001</c:v>
                </c:pt>
                <c:pt idx="32674" formatCode="General">
                  <c:v>21.989799999999999</c:v>
                </c:pt>
                <c:pt idx="32675" formatCode="General">
                  <c:v>21.990400000000001</c:v>
                </c:pt>
                <c:pt idx="32676" formatCode="General">
                  <c:v>21.991099999999999</c:v>
                </c:pt>
                <c:pt idx="32677" formatCode="General">
                  <c:v>21.991800000000001</c:v>
                </c:pt>
                <c:pt idx="32678" formatCode="General">
                  <c:v>21.9925</c:v>
                </c:pt>
                <c:pt idx="32679" formatCode="General">
                  <c:v>21.993099999999998</c:v>
                </c:pt>
                <c:pt idx="32680" formatCode="General">
                  <c:v>21.9938</c:v>
                </c:pt>
                <c:pt idx="32681" formatCode="General">
                  <c:v>21.994499999999999</c:v>
                </c:pt>
                <c:pt idx="32682" formatCode="General">
                  <c:v>21.995200000000001</c:v>
                </c:pt>
                <c:pt idx="32683" formatCode="General">
                  <c:v>21.995799999999999</c:v>
                </c:pt>
                <c:pt idx="32684" formatCode="General">
                  <c:v>21.996500000000001</c:v>
                </c:pt>
                <c:pt idx="32685" formatCode="General">
                  <c:v>21.997199999999999</c:v>
                </c:pt>
                <c:pt idx="32686" formatCode="General">
                  <c:v>21.997800000000002</c:v>
                </c:pt>
                <c:pt idx="32687" formatCode="General">
                  <c:v>21.9985</c:v>
                </c:pt>
                <c:pt idx="32688" formatCode="General">
                  <c:v>21.999199999999998</c:v>
                </c:pt>
                <c:pt idx="32689" formatCode="General">
                  <c:v>21.9999</c:v>
                </c:pt>
                <c:pt idx="32690" formatCode="General">
                  <c:v>22.000499999999999</c:v>
                </c:pt>
                <c:pt idx="32691" formatCode="General">
                  <c:v>22.001200000000001</c:v>
                </c:pt>
                <c:pt idx="32692" formatCode="General">
                  <c:v>22.001899999999999</c:v>
                </c:pt>
                <c:pt idx="32693" formatCode="General">
                  <c:v>22.002600000000001</c:v>
                </c:pt>
                <c:pt idx="32694" formatCode="General">
                  <c:v>22.0032</c:v>
                </c:pt>
                <c:pt idx="32695" formatCode="General">
                  <c:v>22.003900000000002</c:v>
                </c:pt>
                <c:pt idx="32696" formatCode="General">
                  <c:v>22.0046</c:v>
                </c:pt>
                <c:pt idx="32697" formatCode="General">
                  <c:v>22.005199999999999</c:v>
                </c:pt>
                <c:pt idx="32698" formatCode="General">
                  <c:v>22.0059</c:v>
                </c:pt>
                <c:pt idx="32699" formatCode="General">
                  <c:v>22.006599999999999</c:v>
                </c:pt>
                <c:pt idx="32700" formatCode="General">
                  <c:v>22.007300000000001</c:v>
                </c:pt>
                <c:pt idx="32701" formatCode="General">
                  <c:v>22.007899999999999</c:v>
                </c:pt>
                <c:pt idx="32702" formatCode="General">
                  <c:v>22.008600000000001</c:v>
                </c:pt>
                <c:pt idx="32703" formatCode="General">
                  <c:v>22.0093</c:v>
                </c:pt>
                <c:pt idx="32704" formatCode="General">
                  <c:v>22.01</c:v>
                </c:pt>
                <c:pt idx="32705" formatCode="General">
                  <c:v>22.0106</c:v>
                </c:pt>
                <c:pt idx="32706" formatCode="General">
                  <c:v>22.011299999999999</c:v>
                </c:pt>
                <c:pt idx="32707" formatCode="General">
                  <c:v>22.012</c:v>
                </c:pt>
                <c:pt idx="32708" formatCode="General">
                  <c:v>22.012699999999999</c:v>
                </c:pt>
                <c:pt idx="32709" formatCode="General">
                  <c:v>22.013300000000001</c:v>
                </c:pt>
                <c:pt idx="32710" formatCode="General">
                  <c:v>22.013999999999999</c:v>
                </c:pt>
                <c:pt idx="32711" formatCode="General">
                  <c:v>22.014700000000001</c:v>
                </c:pt>
                <c:pt idx="32712" formatCode="General">
                  <c:v>22.0153</c:v>
                </c:pt>
                <c:pt idx="32713" formatCode="General">
                  <c:v>22.015999999999998</c:v>
                </c:pt>
                <c:pt idx="32714" formatCode="General">
                  <c:v>22.0167</c:v>
                </c:pt>
                <c:pt idx="32715" formatCode="General">
                  <c:v>22.017399999999999</c:v>
                </c:pt>
                <c:pt idx="32716" formatCode="General">
                  <c:v>22.018000000000001</c:v>
                </c:pt>
                <c:pt idx="32717" formatCode="General">
                  <c:v>22.018699999999999</c:v>
                </c:pt>
                <c:pt idx="32718" formatCode="General">
                  <c:v>22.019400000000001</c:v>
                </c:pt>
                <c:pt idx="32719" formatCode="General">
                  <c:v>22.020099999999999</c:v>
                </c:pt>
                <c:pt idx="32720" formatCode="General">
                  <c:v>22.020700000000001</c:v>
                </c:pt>
                <c:pt idx="32721" formatCode="General">
                  <c:v>22.0214</c:v>
                </c:pt>
                <c:pt idx="32722" formatCode="General">
                  <c:v>22.022099999999998</c:v>
                </c:pt>
                <c:pt idx="32723" formatCode="General">
                  <c:v>22.0227</c:v>
                </c:pt>
                <c:pt idx="32724" formatCode="General">
                  <c:v>22.023399999999999</c:v>
                </c:pt>
                <c:pt idx="32725" formatCode="General">
                  <c:v>22.024100000000001</c:v>
                </c:pt>
                <c:pt idx="32726" formatCode="General">
                  <c:v>22.024799999999999</c:v>
                </c:pt>
                <c:pt idx="32727" formatCode="General">
                  <c:v>22.025400000000001</c:v>
                </c:pt>
                <c:pt idx="32728" formatCode="General">
                  <c:v>22.0261</c:v>
                </c:pt>
                <c:pt idx="32729" formatCode="General">
                  <c:v>22.026800000000001</c:v>
                </c:pt>
                <c:pt idx="32730" formatCode="General">
                  <c:v>22.0275</c:v>
                </c:pt>
                <c:pt idx="32731" formatCode="General">
                  <c:v>22.028099999999998</c:v>
                </c:pt>
                <c:pt idx="32732" formatCode="General">
                  <c:v>22.0288</c:v>
                </c:pt>
                <c:pt idx="32733" formatCode="General">
                  <c:v>22.029499999999999</c:v>
                </c:pt>
                <c:pt idx="32734" formatCode="General">
                  <c:v>22.030200000000001</c:v>
                </c:pt>
                <c:pt idx="32735" formatCode="General">
                  <c:v>22.030799999999999</c:v>
                </c:pt>
                <c:pt idx="32736" formatCode="General">
                  <c:v>22.031500000000001</c:v>
                </c:pt>
                <c:pt idx="32737" formatCode="General">
                  <c:v>22.0322</c:v>
                </c:pt>
                <c:pt idx="32738" formatCode="General">
                  <c:v>22.032800000000002</c:v>
                </c:pt>
                <c:pt idx="32739" formatCode="General">
                  <c:v>22.0335</c:v>
                </c:pt>
                <c:pt idx="32740" formatCode="General">
                  <c:v>22.034199999999998</c:v>
                </c:pt>
                <c:pt idx="32741" formatCode="General">
                  <c:v>22.0349</c:v>
                </c:pt>
                <c:pt idx="32742" formatCode="General">
                  <c:v>22.035499999999999</c:v>
                </c:pt>
                <c:pt idx="32743" formatCode="General">
                  <c:v>22.036200000000001</c:v>
                </c:pt>
                <c:pt idx="32744" formatCode="General">
                  <c:v>22.036899999999999</c:v>
                </c:pt>
                <c:pt idx="32745" formatCode="General">
                  <c:v>22.037600000000001</c:v>
                </c:pt>
                <c:pt idx="32746" formatCode="General">
                  <c:v>22.0382</c:v>
                </c:pt>
                <c:pt idx="32747" formatCode="General">
                  <c:v>22.038900000000002</c:v>
                </c:pt>
                <c:pt idx="32748" formatCode="General">
                  <c:v>22.0396</c:v>
                </c:pt>
                <c:pt idx="32749" formatCode="General">
                  <c:v>22.040199999999999</c:v>
                </c:pt>
                <c:pt idx="32750" formatCode="General">
                  <c:v>22.040900000000001</c:v>
                </c:pt>
                <c:pt idx="32751" formatCode="General">
                  <c:v>22.041599999999999</c:v>
                </c:pt>
                <c:pt idx="32752" formatCode="General">
                  <c:v>22.042300000000001</c:v>
                </c:pt>
                <c:pt idx="32753" formatCode="General">
                  <c:v>22.042899999999999</c:v>
                </c:pt>
                <c:pt idx="32754" formatCode="General">
                  <c:v>22.043600000000001</c:v>
                </c:pt>
                <c:pt idx="32755" formatCode="General">
                  <c:v>22.0443</c:v>
                </c:pt>
                <c:pt idx="32756" formatCode="General">
                  <c:v>22.045000000000002</c:v>
                </c:pt>
                <c:pt idx="32757" formatCode="General">
                  <c:v>22.0456</c:v>
                </c:pt>
                <c:pt idx="32758" formatCode="General">
                  <c:v>22.046299999999999</c:v>
                </c:pt>
                <c:pt idx="32759" formatCode="General">
                  <c:v>22.047000000000001</c:v>
                </c:pt>
                <c:pt idx="32760" formatCode="General">
                  <c:v>22.047599999999999</c:v>
                </c:pt>
                <c:pt idx="32761" formatCode="General">
                  <c:v>22.048300000000001</c:v>
                </c:pt>
                <c:pt idx="32762" formatCode="General">
                  <c:v>22.048999999999999</c:v>
                </c:pt>
                <c:pt idx="32763" formatCode="General">
                  <c:v>22.049700000000001</c:v>
                </c:pt>
                <c:pt idx="32764" formatCode="General">
                  <c:v>22.0503</c:v>
                </c:pt>
                <c:pt idx="32765" formatCode="General">
                  <c:v>22.050999999999998</c:v>
                </c:pt>
                <c:pt idx="32766" formatCode="General">
                  <c:v>22.0517</c:v>
                </c:pt>
                <c:pt idx="32767" formatCode="General">
                  <c:v>22.052399999999999</c:v>
                </c:pt>
                <c:pt idx="32768" formatCode="General">
                  <c:v>22.053000000000001</c:v>
                </c:pt>
                <c:pt idx="32769" formatCode="General">
                  <c:v>22.053699999999999</c:v>
                </c:pt>
                <c:pt idx="32770" formatCode="General">
                  <c:v>22.054400000000001</c:v>
                </c:pt>
                <c:pt idx="32771" formatCode="General">
                  <c:v>22.055099999999999</c:v>
                </c:pt>
                <c:pt idx="32772" formatCode="General">
                  <c:v>22.055700000000002</c:v>
                </c:pt>
                <c:pt idx="32773" formatCode="General">
                  <c:v>22.0564</c:v>
                </c:pt>
                <c:pt idx="32774" formatCode="General">
                  <c:v>22.057099999999998</c:v>
                </c:pt>
                <c:pt idx="32775" formatCode="General">
                  <c:v>22.057700000000001</c:v>
                </c:pt>
                <c:pt idx="32776" formatCode="General">
                  <c:v>22.058399999999999</c:v>
                </c:pt>
                <c:pt idx="32777" formatCode="General">
                  <c:v>22.059100000000001</c:v>
                </c:pt>
                <c:pt idx="32778" formatCode="General">
                  <c:v>22.059799999999999</c:v>
                </c:pt>
                <c:pt idx="32779" formatCode="General">
                  <c:v>22.060400000000001</c:v>
                </c:pt>
                <c:pt idx="32780" formatCode="General">
                  <c:v>22.0611</c:v>
                </c:pt>
                <c:pt idx="32781" formatCode="General">
                  <c:v>22.061800000000002</c:v>
                </c:pt>
                <c:pt idx="32782" formatCode="General">
                  <c:v>22.0625</c:v>
                </c:pt>
                <c:pt idx="32783" formatCode="General">
                  <c:v>22.063099999999999</c:v>
                </c:pt>
                <c:pt idx="32784" formatCode="General">
                  <c:v>22.063800000000001</c:v>
                </c:pt>
                <c:pt idx="32785" formatCode="General">
                  <c:v>22.064499999999999</c:v>
                </c:pt>
                <c:pt idx="32786" formatCode="General">
                  <c:v>22.065100000000001</c:v>
                </c:pt>
                <c:pt idx="32787" formatCode="General">
                  <c:v>22.065799999999999</c:v>
                </c:pt>
                <c:pt idx="32788" formatCode="General">
                  <c:v>22.066500000000001</c:v>
                </c:pt>
                <c:pt idx="32789" formatCode="General">
                  <c:v>22.0672</c:v>
                </c:pt>
                <c:pt idx="32790" formatCode="General">
                  <c:v>22.067799999999998</c:v>
                </c:pt>
                <c:pt idx="32791" formatCode="General">
                  <c:v>22.0685</c:v>
                </c:pt>
                <c:pt idx="32792" formatCode="General">
                  <c:v>22.069199999999999</c:v>
                </c:pt>
                <c:pt idx="32793" formatCode="General">
                  <c:v>22.069900000000001</c:v>
                </c:pt>
                <c:pt idx="32794" formatCode="General">
                  <c:v>22.070499999999999</c:v>
                </c:pt>
                <c:pt idx="32795" formatCode="General">
                  <c:v>22.071200000000001</c:v>
                </c:pt>
                <c:pt idx="32796" formatCode="General">
                  <c:v>22.071899999999999</c:v>
                </c:pt>
                <c:pt idx="32797" formatCode="General">
                  <c:v>22.072500000000002</c:v>
                </c:pt>
                <c:pt idx="32798" formatCode="General">
                  <c:v>22.0732</c:v>
                </c:pt>
                <c:pt idx="32799" formatCode="General">
                  <c:v>22.073899999999998</c:v>
                </c:pt>
                <c:pt idx="32800" formatCode="General">
                  <c:v>22.0746</c:v>
                </c:pt>
                <c:pt idx="32801" formatCode="General">
                  <c:v>22.075199999999999</c:v>
                </c:pt>
                <c:pt idx="32802" formatCode="General">
                  <c:v>22.075900000000001</c:v>
                </c:pt>
                <c:pt idx="32803" formatCode="General">
                  <c:v>22.076599999999999</c:v>
                </c:pt>
                <c:pt idx="32804" formatCode="General">
                  <c:v>22.077300000000001</c:v>
                </c:pt>
                <c:pt idx="32805" formatCode="General">
                  <c:v>22.0779</c:v>
                </c:pt>
                <c:pt idx="32806" formatCode="General">
                  <c:v>22.078600000000002</c:v>
                </c:pt>
                <c:pt idx="32807" formatCode="General">
                  <c:v>22.0793</c:v>
                </c:pt>
                <c:pt idx="32808" formatCode="General">
                  <c:v>22.08</c:v>
                </c:pt>
                <c:pt idx="32809" formatCode="General">
                  <c:v>22.0806</c:v>
                </c:pt>
                <c:pt idx="32810" formatCode="General">
                  <c:v>22.081299999999999</c:v>
                </c:pt>
                <c:pt idx="32811" formatCode="General">
                  <c:v>22.082000000000001</c:v>
                </c:pt>
                <c:pt idx="32812" formatCode="General">
                  <c:v>22.082599999999999</c:v>
                </c:pt>
                <c:pt idx="32813" formatCode="General">
                  <c:v>22.083300000000001</c:v>
                </c:pt>
                <c:pt idx="32814" formatCode="General">
                  <c:v>22.084</c:v>
                </c:pt>
                <c:pt idx="32815" formatCode="General">
                  <c:v>22.084700000000002</c:v>
                </c:pt>
                <c:pt idx="32816" formatCode="General">
                  <c:v>22.0853</c:v>
                </c:pt>
                <c:pt idx="32817" formatCode="General">
                  <c:v>22.085999999999999</c:v>
                </c:pt>
                <c:pt idx="32818" formatCode="General">
                  <c:v>22.0867</c:v>
                </c:pt>
                <c:pt idx="32819" formatCode="General">
                  <c:v>22.087399999999999</c:v>
                </c:pt>
                <c:pt idx="32820" formatCode="General">
                  <c:v>22.088000000000001</c:v>
                </c:pt>
                <c:pt idx="32821" formatCode="General">
                  <c:v>22.088699999999999</c:v>
                </c:pt>
                <c:pt idx="32822" formatCode="General">
                  <c:v>22.089400000000001</c:v>
                </c:pt>
                <c:pt idx="32823" formatCode="General">
                  <c:v>22.09</c:v>
                </c:pt>
                <c:pt idx="32824" formatCode="General">
                  <c:v>22.090699999999998</c:v>
                </c:pt>
                <c:pt idx="32825" formatCode="General">
                  <c:v>22.0914</c:v>
                </c:pt>
                <c:pt idx="32826" formatCode="General">
                  <c:v>22.092099999999999</c:v>
                </c:pt>
                <c:pt idx="32827" formatCode="General">
                  <c:v>22.092700000000001</c:v>
                </c:pt>
                <c:pt idx="32828" formatCode="General">
                  <c:v>22.093399999999999</c:v>
                </c:pt>
                <c:pt idx="32829" formatCode="General">
                  <c:v>22.094100000000001</c:v>
                </c:pt>
                <c:pt idx="32830" formatCode="General">
                  <c:v>22.094799999999999</c:v>
                </c:pt>
                <c:pt idx="32831" formatCode="General">
                  <c:v>22.095400000000001</c:v>
                </c:pt>
                <c:pt idx="32832" formatCode="General">
                  <c:v>22.0961</c:v>
                </c:pt>
                <c:pt idx="32833" formatCode="General">
                  <c:v>22.096800000000002</c:v>
                </c:pt>
                <c:pt idx="32834" formatCode="General">
                  <c:v>22.0975</c:v>
                </c:pt>
                <c:pt idx="32835" formatCode="General">
                  <c:v>22.098099999999999</c:v>
                </c:pt>
                <c:pt idx="32836" formatCode="General">
                  <c:v>22.098800000000001</c:v>
                </c:pt>
                <c:pt idx="32837" formatCode="General">
                  <c:v>22.099499999999999</c:v>
                </c:pt>
                <c:pt idx="32838" formatCode="General">
                  <c:v>22.100100000000001</c:v>
                </c:pt>
                <c:pt idx="32839" formatCode="General">
                  <c:v>22.1008</c:v>
                </c:pt>
                <c:pt idx="32840" formatCode="General">
                  <c:v>22.101500000000001</c:v>
                </c:pt>
                <c:pt idx="32841" formatCode="General">
                  <c:v>22.1022</c:v>
                </c:pt>
                <c:pt idx="32842" formatCode="General">
                  <c:v>22.102799999999998</c:v>
                </c:pt>
                <c:pt idx="32843" formatCode="General">
                  <c:v>22.1035</c:v>
                </c:pt>
                <c:pt idx="32844" formatCode="General">
                  <c:v>22.104199999999999</c:v>
                </c:pt>
                <c:pt idx="32845" formatCode="General">
                  <c:v>22.104900000000001</c:v>
                </c:pt>
                <c:pt idx="32846" formatCode="General">
                  <c:v>22.105499999999999</c:v>
                </c:pt>
                <c:pt idx="32847" formatCode="General">
                  <c:v>22.106200000000001</c:v>
                </c:pt>
                <c:pt idx="32848" formatCode="General">
                  <c:v>22.1069</c:v>
                </c:pt>
                <c:pt idx="32849" formatCode="General">
                  <c:v>22.107500000000002</c:v>
                </c:pt>
                <c:pt idx="32850" formatCode="General">
                  <c:v>22.1082</c:v>
                </c:pt>
                <c:pt idx="32851" formatCode="General">
                  <c:v>22.108899999999998</c:v>
                </c:pt>
                <c:pt idx="32852" formatCode="General">
                  <c:v>22.1096</c:v>
                </c:pt>
                <c:pt idx="32853" formatCode="General">
                  <c:v>22.110199999999999</c:v>
                </c:pt>
                <c:pt idx="32854" formatCode="General">
                  <c:v>22.110900000000001</c:v>
                </c:pt>
                <c:pt idx="32855" formatCode="General">
                  <c:v>22.111599999999999</c:v>
                </c:pt>
                <c:pt idx="32856" formatCode="General">
                  <c:v>22.112300000000001</c:v>
                </c:pt>
                <c:pt idx="32857" formatCode="General">
                  <c:v>22.1129</c:v>
                </c:pt>
                <c:pt idx="32858" formatCode="General">
                  <c:v>22.113600000000002</c:v>
                </c:pt>
                <c:pt idx="32859" formatCode="General">
                  <c:v>22.1143</c:v>
                </c:pt>
                <c:pt idx="32860" formatCode="General">
                  <c:v>22.114899999999999</c:v>
                </c:pt>
                <c:pt idx="32861" formatCode="General">
                  <c:v>22.115600000000001</c:v>
                </c:pt>
                <c:pt idx="32862" formatCode="General">
                  <c:v>22.116299999999999</c:v>
                </c:pt>
                <c:pt idx="32863" formatCode="General">
                  <c:v>22.117000000000001</c:v>
                </c:pt>
                <c:pt idx="32864" formatCode="General">
                  <c:v>22.117599999999999</c:v>
                </c:pt>
                <c:pt idx="32865" formatCode="General">
                  <c:v>22.118300000000001</c:v>
                </c:pt>
                <c:pt idx="32866" formatCode="General">
                  <c:v>22.119</c:v>
                </c:pt>
                <c:pt idx="32867" formatCode="General">
                  <c:v>22.119700000000002</c:v>
                </c:pt>
                <c:pt idx="32868" formatCode="General">
                  <c:v>22.1203</c:v>
                </c:pt>
                <c:pt idx="32869" formatCode="General">
                  <c:v>22.120999999999999</c:v>
                </c:pt>
                <c:pt idx="32870" formatCode="General">
                  <c:v>22.121700000000001</c:v>
                </c:pt>
                <c:pt idx="32871" formatCode="General">
                  <c:v>22.122399999999999</c:v>
                </c:pt>
                <c:pt idx="32872" formatCode="General">
                  <c:v>22.123000000000001</c:v>
                </c:pt>
                <c:pt idx="32873" formatCode="General">
                  <c:v>22.123699999999999</c:v>
                </c:pt>
                <c:pt idx="32874" formatCode="General">
                  <c:v>22.124400000000001</c:v>
                </c:pt>
                <c:pt idx="32875" formatCode="General">
                  <c:v>22.125</c:v>
                </c:pt>
                <c:pt idx="32876" formatCode="General">
                  <c:v>22.125699999999998</c:v>
                </c:pt>
                <c:pt idx="32877" formatCode="General">
                  <c:v>22.1264</c:v>
                </c:pt>
                <c:pt idx="32878" formatCode="General">
                  <c:v>22.127099999999999</c:v>
                </c:pt>
                <c:pt idx="32879" formatCode="General">
                  <c:v>22.127700000000001</c:v>
                </c:pt>
                <c:pt idx="32880" formatCode="General">
                  <c:v>22.128399999999999</c:v>
                </c:pt>
                <c:pt idx="32881" formatCode="General">
                  <c:v>22.129100000000001</c:v>
                </c:pt>
                <c:pt idx="32882" formatCode="General">
                  <c:v>22.129799999999999</c:v>
                </c:pt>
                <c:pt idx="32883" formatCode="General">
                  <c:v>22.130400000000002</c:v>
                </c:pt>
                <c:pt idx="32884" formatCode="General">
                  <c:v>22.1311</c:v>
                </c:pt>
                <c:pt idx="32885" formatCode="General">
                  <c:v>22.131799999999998</c:v>
                </c:pt>
                <c:pt idx="32886" formatCode="General">
                  <c:v>22.132400000000001</c:v>
                </c:pt>
                <c:pt idx="32887" formatCode="General">
                  <c:v>22.133099999999999</c:v>
                </c:pt>
                <c:pt idx="32888" formatCode="General">
                  <c:v>22.133800000000001</c:v>
                </c:pt>
                <c:pt idx="32889" formatCode="General">
                  <c:v>22.134499999999999</c:v>
                </c:pt>
                <c:pt idx="32890" formatCode="General">
                  <c:v>22.135100000000001</c:v>
                </c:pt>
                <c:pt idx="32891" formatCode="General">
                  <c:v>22.1358</c:v>
                </c:pt>
                <c:pt idx="32892" formatCode="General">
                  <c:v>22.136500000000002</c:v>
                </c:pt>
                <c:pt idx="32893" formatCode="General">
                  <c:v>22.1372</c:v>
                </c:pt>
                <c:pt idx="32894" formatCode="General">
                  <c:v>22.137799999999999</c:v>
                </c:pt>
                <c:pt idx="32895" formatCode="General">
                  <c:v>22.138500000000001</c:v>
                </c:pt>
                <c:pt idx="32896" formatCode="General">
                  <c:v>22.139199999999999</c:v>
                </c:pt>
                <c:pt idx="32897" formatCode="General">
                  <c:v>22.139900000000001</c:v>
                </c:pt>
                <c:pt idx="32898" formatCode="General">
                  <c:v>22.140499999999999</c:v>
                </c:pt>
                <c:pt idx="32899" formatCode="General">
                  <c:v>22.141200000000001</c:v>
                </c:pt>
                <c:pt idx="32900" formatCode="General">
                  <c:v>22.1419</c:v>
                </c:pt>
                <c:pt idx="32901" formatCode="General">
                  <c:v>22.142499999999998</c:v>
                </c:pt>
                <c:pt idx="32902" formatCode="General">
                  <c:v>22.1432</c:v>
                </c:pt>
                <c:pt idx="32903" formatCode="General">
                  <c:v>22.143899999999999</c:v>
                </c:pt>
                <c:pt idx="32904" formatCode="General">
                  <c:v>22.144600000000001</c:v>
                </c:pt>
                <c:pt idx="32905" formatCode="General">
                  <c:v>22.145199999999999</c:v>
                </c:pt>
                <c:pt idx="32906" formatCode="General">
                  <c:v>22.145900000000001</c:v>
                </c:pt>
                <c:pt idx="32907" formatCode="General">
                  <c:v>22.146599999999999</c:v>
                </c:pt>
                <c:pt idx="32908" formatCode="General">
                  <c:v>22.147300000000001</c:v>
                </c:pt>
                <c:pt idx="32909" formatCode="General">
                  <c:v>22.1479</c:v>
                </c:pt>
                <c:pt idx="32910" formatCode="General">
                  <c:v>22.148599999999998</c:v>
                </c:pt>
                <c:pt idx="32911" formatCode="General">
                  <c:v>22.1493</c:v>
                </c:pt>
                <c:pt idx="32912" formatCode="General">
                  <c:v>22.149899999999999</c:v>
                </c:pt>
                <c:pt idx="32913" formatCode="General">
                  <c:v>22.150600000000001</c:v>
                </c:pt>
                <c:pt idx="32914" formatCode="General">
                  <c:v>22.151299999999999</c:v>
                </c:pt>
                <c:pt idx="32915" formatCode="General">
                  <c:v>22.152000000000001</c:v>
                </c:pt>
                <c:pt idx="32916" formatCode="General">
                  <c:v>22.1526</c:v>
                </c:pt>
                <c:pt idx="32917" formatCode="General">
                  <c:v>22.153300000000002</c:v>
                </c:pt>
                <c:pt idx="32918" formatCode="General">
                  <c:v>22.154</c:v>
                </c:pt>
                <c:pt idx="32919" formatCode="General">
                  <c:v>22.154699999999998</c:v>
                </c:pt>
                <c:pt idx="32920" formatCode="General">
                  <c:v>22.1553</c:v>
                </c:pt>
                <c:pt idx="32921" formatCode="General">
                  <c:v>22.155999999999999</c:v>
                </c:pt>
                <c:pt idx="32922" formatCode="General">
                  <c:v>22.156700000000001</c:v>
                </c:pt>
                <c:pt idx="32923" formatCode="General">
                  <c:v>22.157299999999999</c:v>
                </c:pt>
                <c:pt idx="32924" formatCode="General">
                  <c:v>22.158000000000001</c:v>
                </c:pt>
                <c:pt idx="32925" formatCode="General">
                  <c:v>22.1587</c:v>
                </c:pt>
                <c:pt idx="32926" formatCode="General">
                  <c:v>22.159400000000002</c:v>
                </c:pt>
                <c:pt idx="32927" formatCode="General">
                  <c:v>22.16</c:v>
                </c:pt>
                <c:pt idx="32928" formatCode="General">
                  <c:v>22.160699999999999</c:v>
                </c:pt>
                <c:pt idx="32929" formatCode="General">
                  <c:v>22.1614</c:v>
                </c:pt>
                <c:pt idx="32930" formatCode="General">
                  <c:v>22.162099999999999</c:v>
                </c:pt>
                <c:pt idx="32931" formatCode="General">
                  <c:v>22.162700000000001</c:v>
                </c:pt>
                <c:pt idx="32932" formatCode="General">
                  <c:v>22.163399999999999</c:v>
                </c:pt>
                <c:pt idx="32933" formatCode="General">
                  <c:v>22.164100000000001</c:v>
                </c:pt>
                <c:pt idx="32934" formatCode="General">
                  <c:v>22.1648</c:v>
                </c:pt>
                <c:pt idx="32935" formatCode="General">
                  <c:v>22.165400000000002</c:v>
                </c:pt>
                <c:pt idx="32936" formatCode="General">
                  <c:v>22.1661</c:v>
                </c:pt>
                <c:pt idx="32937" formatCode="General">
                  <c:v>22.166799999999999</c:v>
                </c:pt>
                <c:pt idx="32938" formatCode="General">
                  <c:v>22.167400000000001</c:v>
                </c:pt>
                <c:pt idx="32939" formatCode="General">
                  <c:v>22.168099999999999</c:v>
                </c:pt>
                <c:pt idx="32940" formatCode="General">
                  <c:v>22.168800000000001</c:v>
                </c:pt>
                <c:pt idx="32941" formatCode="General">
                  <c:v>22.169499999999999</c:v>
                </c:pt>
                <c:pt idx="32942" formatCode="General">
                  <c:v>22.170100000000001</c:v>
                </c:pt>
                <c:pt idx="32943" formatCode="General">
                  <c:v>22.1708</c:v>
                </c:pt>
                <c:pt idx="32944" formatCode="General">
                  <c:v>22.171500000000002</c:v>
                </c:pt>
                <c:pt idx="32945" formatCode="General">
                  <c:v>22.1722</c:v>
                </c:pt>
                <c:pt idx="32946" formatCode="General">
                  <c:v>22.172799999999999</c:v>
                </c:pt>
                <c:pt idx="32947" formatCode="General">
                  <c:v>22.173500000000001</c:v>
                </c:pt>
                <c:pt idx="32948" formatCode="General">
                  <c:v>22.174199999999999</c:v>
                </c:pt>
                <c:pt idx="32949" formatCode="General">
                  <c:v>22.174800000000001</c:v>
                </c:pt>
                <c:pt idx="32950" formatCode="General">
                  <c:v>22.1755</c:v>
                </c:pt>
                <c:pt idx="32951" formatCode="General">
                  <c:v>22.176200000000001</c:v>
                </c:pt>
                <c:pt idx="32952" formatCode="General">
                  <c:v>22.1769</c:v>
                </c:pt>
                <c:pt idx="32953" formatCode="General">
                  <c:v>22.177499999999998</c:v>
                </c:pt>
                <c:pt idx="32954" formatCode="General">
                  <c:v>22.1782</c:v>
                </c:pt>
                <c:pt idx="32955" formatCode="General">
                  <c:v>22.178899999999999</c:v>
                </c:pt>
                <c:pt idx="32956" formatCode="General">
                  <c:v>22.179600000000001</c:v>
                </c:pt>
                <c:pt idx="32957" formatCode="General">
                  <c:v>22.180199999999999</c:v>
                </c:pt>
                <c:pt idx="32958" formatCode="General">
                  <c:v>22.180900000000001</c:v>
                </c:pt>
                <c:pt idx="32959" formatCode="General">
                  <c:v>22.1816</c:v>
                </c:pt>
                <c:pt idx="32960" formatCode="General">
                  <c:v>22.182200000000002</c:v>
                </c:pt>
                <c:pt idx="32961" formatCode="General">
                  <c:v>22.1829</c:v>
                </c:pt>
                <c:pt idx="32962" formatCode="General">
                  <c:v>22.183599999999998</c:v>
                </c:pt>
                <c:pt idx="32963" formatCode="General">
                  <c:v>22.1843</c:v>
                </c:pt>
                <c:pt idx="32964" formatCode="General">
                  <c:v>22.184899999999999</c:v>
                </c:pt>
                <c:pt idx="32965" formatCode="General">
                  <c:v>22.185600000000001</c:v>
                </c:pt>
                <c:pt idx="32966" formatCode="General">
                  <c:v>22.186299999999999</c:v>
                </c:pt>
                <c:pt idx="32967" formatCode="General">
                  <c:v>22.187000000000001</c:v>
                </c:pt>
                <c:pt idx="32968" formatCode="General">
                  <c:v>22.1876</c:v>
                </c:pt>
                <c:pt idx="32969" formatCode="General">
                  <c:v>22.188300000000002</c:v>
                </c:pt>
                <c:pt idx="32970" formatCode="General">
                  <c:v>22.189</c:v>
                </c:pt>
                <c:pt idx="32971" formatCode="General">
                  <c:v>22.189699999999998</c:v>
                </c:pt>
                <c:pt idx="32972" formatCode="General">
                  <c:v>22.190300000000001</c:v>
                </c:pt>
                <c:pt idx="32973" formatCode="General">
                  <c:v>22.190999999999999</c:v>
                </c:pt>
                <c:pt idx="32974" formatCode="General">
                  <c:v>22.191700000000001</c:v>
                </c:pt>
                <c:pt idx="32975" formatCode="General">
                  <c:v>22.192299999999999</c:v>
                </c:pt>
                <c:pt idx="32976" formatCode="General">
                  <c:v>22.193000000000001</c:v>
                </c:pt>
                <c:pt idx="32977" formatCode="General">
                  <c:v>22.1937</c:v>
                </c:pt>
                <c:pt idx="32978" formatCode="General">
                  <c:v>22.194400000000002</c:v>
                </c:pt>
                <c:pt idx="32979" formatCode="General">
                  <c:v>22.195</c:v>
                </c:pt>
                <c:pt idx="32980" formatCode="General">
                  <c:v>22.195699999999999</c:v>
                </c:pt>
                <c:pt idx="32981" formatCode="General">
                  <c:v>22.196400000000001</c:v>
                </c:pt>
                <c:pt idx="32982" formatCode="General">
                  <c:v>22.197099999999999</c:v>
                </c:pt>
                <c:pt idx="32983" formatCode="General">
                  <c:v>22.197700000000001</c:v>
                </c:pt>
                <c:pt idx="32984" formatCode="General">
                  <c:v>22.198399999999999</c:v>
                </c:pt>
                <c:pt idx="32985" formatCode="General">
                  <c:v>22.199100000000001</c:v>
                </c:pt>
                <c:pt idx="32986" formatCode="General">
                  <c:v>22.1997</c:v>
                </c:pt>
                <c:pt idx="32987" formatCode="General">
                  <c:v>22.200399999999998</c:v>
                </c:pt>
                <c:pt idx="32988" formatCode="General">
                  <c:v>22.2011</c:v>
                </c:pt>
                <c:pt idx="32989" formatCode="General">
                  <c:v>22.201799999999999</c:v>
                </c:pt>
                <c:pt idx="32990" formatCode="General">
                  <c:v>22.202400000000001</c:v>
                </c:pt>
                <c:pt idx="32991" formatCode="General">
                  <c:v>22.203099999999999</c:v>
                </c:pt>
                <c:pt idx="32992" formatCode="General">
                  <c:v>22.203800000000001</c:v>
                </c:pt>
                <c:pt idx="32993" formatCode="General">
                  <c:v>22.204499999999999</c:v>
                </c:pt>
                <c:pt idx="32994" formatCode="General">
                  <c:v>22.205100000000002</c:v>
                </c:pt>
                <c:pt idx="32995" formatCode="General">
                  <c:v>22.2058</c:v>
                </c:pt>
                <c:pt idx="32996" formatCode="General">
                  <c:v>22.206499999999998</c:v>
                </c:pt>
                <c:pt idx="32997" formatCode="General">
                  <c:v>22.2072</c:v>
                </c:pt>
                <c:pt idx="32998" formatCode="General">
                  <c:v>22.207799999999999</c:v>
                </c:pt>
                <c:pt idx="32999" formatCode="General">
                  <c:v>22.208500000000001</c:v>
                </c:pt>
                <c:pt idx="33000" formatCode="General">
                  <c:v>22.209199999999999</c:v>
                </c:pt>
                <c:pt idx="33001" formatCode="General">
                  <c:v>22.209800000000001</c:v>
                </c:pt>
                <c:pt idx="33002" formatCode="General">
                  <c:v>22.2105</c:v>
                </c:pt>
                <c:pt idx="33003" formatCode="General">
                  <c:v>22.211200000000002</c:v>
                </c:pt>
                <c:pt idx="33004" formatCode="General">
                  <c:v>22.2119</c:v>
                </c:pt>
                <c:pt idx="33005" formatCode="General">
                  <c:v>22.212499999999999</c:v>
                </c:pt>
                <c:pt idx="33006" formatCode="General">
                  <c:v>22.213200000000001</c:v>
                </c:pt>
                <c:pt idx="33007" formatCode="General">
                  <c:v>22.213899999999999</c:v>
                </c:pt>
                <c:pt idx="33008" formatCode="General">
                  <c:v>22.214600000000001</c:v>
                </c:pt>
                <c:pt idx="33009" formatCode="General">
                  <c:v>22.215199999999999</c:v>
                </c:pt>
                <c:pt idx="33010" formatCode="General">
                  <c:v>22.215900000000001</c:v>
                </c:pt>
                <c:pt idx="33011" formatCode="General">
                  <c:v>22.2166</c:v>
                </c:pt>
                <c:pt idx="33012" formatCode="General">
                  <c:v>22.217199999999998</c:v>
                </c:pt>
                <c:pt idx="33013" formatCode="General">
                  <c:v>22.2179</c:v>
                </c:pt>
                <c:pt idx="33014" formatCode="General">
                  <c:v>22.218599999999999</c:v>
                </c:pt>
                <c:pt idx="33015" formatCode="General">
                  <c:v>22.2193</c:v>
                </c:pt>
                <c:pt idx="33016" formatCode="General">
                  <c:v>22.219899999999999</c:v>
                </c:pt>
                <c:pt idx="33017" formatCode="General">
                  <c:v>22.220600000000001</c:v>
                </c:pt>
                <c:pt idx="33018" formatCode="General">
                  <c:v>22.221299999999999</c:v>
                </c:pt>
                <c:pt idx="33019" formatCode="General">
                  <c:v>22.222000000000001</c:v>
                </c:pt>
                <c:pt idx="33020" formatCode="General">
                  <c:v>22.2226</c:v>
                </c:pt>
                <c:pt idx="33021" formatCode="General">
                  <c:v>22.223299999999998</c:v>
                </c:pt>
                <c:pt idx="33022" formatCode="General">
                  <c:v>22.224</c:v>
                </c:pt>
                <c:pt idx="33023" formatCode="General">
                  <c:v>22.224599999999999</c:v>
                </c:pt>
                <c:pt idx="33024" formatCode="General">
                  <c:v>22.225300000000001</c:v>
                </c:pt>
                <c:pt idx="33025" formatCode="General">
                  <c:v>22.225999999999999</c:v>
                </c:pt>
                <c:pt idx="33026" formatCode="General">
                  <c:v>22.226700000000001</c:v>
                </c:pt>
                <c:pt idx="33027" formatCode="General">
                  <c:v>22.2273</c:v>
                </c:pt>
                <c:pt idx="33028" formatCode="General">
                  <c:v>22.228000000000002</c:v>
                </c:pt>
                <c:pt idx="33029" formatCode="General">
                  <c:v>22.2287</c:v>
                </c:pt>
                <c:pt idx="33030" formatCode="General">
                  <c:v>22.229399999999998</c:v>
                </c:pt>
                <c:pt idx="33031" formatCode="General">
                  <c:v>22.23</c:v>
                </c:pt>
                <c:pt idx="33032" formatCode="General">
                  <c:v>22.230699999999999</c:v>
                </c:pt>
                <c:pt idx="33033" formatCode="General">
                  <c:v>22.231400000000001</c:v>
                </c:pt>
                <c:pt idx="33034" formatCode="General">
                  <c:v>22.232099999999999</c:v>
                </c:pt>
                <c:pt idx="33035" formatCode="General">
                  <c:v>22.232700000000001</c:v>
                </c:pt>
                <c:pt idx="33036" formatCode="General">
                  <c:v>22.2334</c:v>
                </c:pt>
                <c:pt idx="33037" formatCode="General">
                  <c:v>22.234100000000002</c:v>
                </c:pt>
                <c:pt idx="33038" formatCode="General">
                  <c:v>22.2347</c:v>
                </c:pt>
                <c:pt idx="33039" formatCode="General">
                  <c:v>22.235399999999998</c:v>
                </c:pt>
                <c:pt idx="33040" formatCode="General">
                  <c:v>22.2361</c:v>
                </c:pt>
                <c:pt idx="33041" formatCode="General">
                  <c:v>22.236799999999999</c:v>
                </c:pt>
                <c:pt idx="33042" formatCode="General">
                  <c:v>22.237400000000001</c:v>
                </c:pt>
                <c:pt idx="33043" formatCode="General">
                  <c:v>22.238099999999999</c:v>
                </c:pt>
                <c:pt idx="33044" formatCode="General">
                  <c:v>22.238800000000001</c:v>
                </c:pt>
                <c:pt idx="33045" formatCode="General">
                  <c:v>22.2395</c:v>
                </c:pt>
                <c:pt idx="33046" formatCode="General">
                  <c:v>22.240100000000002</c:v>
                </c:pt>
                <c:pt idx="33047" formatCode="General">
                  <c:v>22.2408</c:v>
                </c:pt>
                <c:pt idx="33048" formatCode="General">
                  <c:v>22.241499999999998</c:v>
                </c:pt>
                <c:pt idx="33049" formatCode="General">
                  <c:v>22.242100000000001</c:v>
                </c:pt>
                <c:pt idx="33050" formatCode="General">
                  <c:v>22.242799999999999</c:v>
                </c:pt>
                <c:pt idx="33051" formatCode="General">
                  <c:v>22.243500000000001</c:v>
                </c:pt>
                <c:pt idx="33052" formatCode="General">
                  <c:v>22.244199999999999</c:v>
                </c:pt>
                <c:pt idx="33053" formatCode="General">
                  <c:v>22.244800000000001</c:v>
                </c:pt>
                <c:pt idx="33054" formatCode="General">
                  <c:v>22.2455</c:v>
                </c:pt>
                <c:pt idx="33055" formatCode="General">
                  <c:v>22.246200000000002</c:v>
                </c:pt>
                <c:pt idx="33056" formatCode="General">
                  <c:v>22.2469</c:v>
                </c:pt>
                <c:pt idx="33057" formatCode="General">
                  <c:v>22.247499999999999</c:v>
                </c:pt>
                <c:pt idx="33058" formatCode="General">
                  <c:v>22.248200000000001</c:v>
                </c:pt>
                <c:pt idx="33059" formatCode="General">
                  <c:v>22.248899999999999</c:v>
                </c:pt>
                <c:pt idx="33060" formatCode="General">
                  <c:v>22.249600000000001</c:v>
                </c:pt>
                <c:pt idx="33061" formatCode="General">
                  <c:v>22.2502</c:v>
                </c:pt>
                <c:pt idx="33062" formatCode="General">
                  <c:v>22.250900000000001</c:v>
                </c:pt>
                <c:pt idx="33063" formatCode="General">
                  <c:v>22.2516</c:v>
                </c:pt>
                <c:pt idx="33064" formatCode="General">
                  <c:v>22.252199999999998</c:v>
                </c:pt>
                <c:pt idx="33065" formatCode="General">
                  <c:v>22.2529</c:v>
                </c:pt>
                <c:pt idx="33066" formatCode="General">
                  <c:v>22.253599999999999</c:v>
                </c:pt>
                <c:pt idx="33067" formatCode="General">
                  <c:v>22.254300000000001</c:v>
                </c:pt>
                <c:pt idx="33068" formatCode="General">
                  <c:v>22.254899999999999</c:v>
                </c:pt>
                <c:pt idx="33069" formatCode="General">
                  <c:v>22.255600000000001</c:v>
                </c:pt>
                <c:pt idx="33070" formatCode="General">
                  <c:v>22.2563</c:v>
                </c:pt>
                <c:pt idx="33071" formatCode="General">
                  <c:v>22.257000000000001</c:v>
                </c:pt>
                <c:pt idx="33072" formatCode="General">
                  <c:v>22.2576</c:v>
                </c:pt>
                <c:pt idx="33073" formatCode="General">
                  <c:v>22.258299999999998</c:v>
                </c:pt>
                <c:pt idx="33074" formatCode="General">
                  <c:v>22.259</c:v>
                </c:pt>
                <c:pt idx="33075" formatCode="General">
                  <c:v>22.259599999999999</c:v>
                </c:pt>
                <c:pt idx="33076" formatCode="General">
                  <c:v>22.260300000000001</c:v>
                </c:pt>
                <c:pt idx="33077" formatCode="General">
                  <c:v>22.260999999999999</c:v>
                </c:pt>
                <c:pt idx="33078" formatCode="General">
                  <c:v>22.261700000000001</c:v>
                </c:pt>
                <c:pt idx="33079" formatCode="General">
                  <c:v>22.2623</c:v>
                </c:pt>
                <c:pt idx="33080" formatCode="General">
                  <c:v>22.263000000000002</c:v>
                </c:pt>
                <c:pt idx="33081" formatCode="General">
                  <c:v>22.2637</c:v>
                </c:pt>
                <c:pt idx="33082" formatCode="General">
                  <c:v>22.264399999999998</c:v>
                </c:pt>
                <c:pt idx="33083" formatCode="General">
                  <c:v>22.265000000000001</c:v>
                </c:pt>
                <c:pt idx="33084" formatCode="General">
                  <c:v>22.265699999999999</c:v>
                </c:pt>
                <c:pt idx="33085" formatCode="General">
                  <c:v>22.266400000000001</c:v>
                </c:pt>
                <c:pt idx="33086" formatCode="General">
                  <c:v>22.266999999999999</c:v>
                </c:pt>
                <c:pt idx="33087" formatCode="General">
                  <c:v>22.267700000000001</c:v>
                </c:pt>
                <c:pt idx="33088" formatCode="General">
                  <c:v>22.2684</c:v>
                </c:pt>
                <c:pt idx="33089" formatCode="General">
                  <c:v>22.269100000000002</c:v>
                </c:pt>
                <c:pt idx="33090" formatCode="General">
                  <c:v>22.2697</c:v>
                </c:pt>
                <c:pt idx="33091" formatCode="General">
                  <c:v>22.270399999999999</c:v>
                </c:pt>
                <c:pt idx="33092" formatCode="General">
                  <c:v>22.271100000000001</c:v>
                </c:pt>
                <c:pt idx="33093" formatCode="General">
                  <c:v>22.271799999999999</c:v>
                </c:pt>
                <c:pt idx="33094" formatCode="General">
                  <c:v>22.272400000000001</c:v>
                </c:pt>
                <c:pt idx="33095" formatCode="General">
                  <c:v>22.273099999999999</c:v>
                </c:pt>
                <c:pt idx="33096" formatCode="General">
                  <c:v>22.273800000000001</c:v>
                </c:pt>
                <c:pt idx="33097" formatCode="General">
                  <c:v>22.2745</c:v>
                </c:pt>
                <c:pt idx="33098" formatCode="General">
                  <c:v>22.275099999999998</c:v>
                </c:pt>
                <c:pt idx="33099" formatCode="General">
                  <c:v>22.2758</c:v>
                </c:pt>
                <c:pt idx="33100" formatCode="General">
                  <c:v>22.276499999999999</c:v>
                </c:pt>
                <c:pt idx="33101" formatCode="General">
                  <c:v>22.277100000000001</c:v>
                </c:pt>
                <c:pt idx="33102" formatCode="General">
                  <c:v>22.277799999999999</c:v>
                </c:pt>
                <c:pt idx="33103" formatCode="General">
                  <c:v>22.278500000000001</c:v>
                </c:pt>
                <c:pt idx="33104" formatCode="General">
                  <c:v>22.279199999999999</c:v>
                </c:pt>
                <c:pt idx="33105" formatCode="General">
                  <c:v>22.279800000000002</c:v>
                </c:pt>
                <c:pt idx="33106" formatCode="General">
                  <c:v>22.2805</c:v>
                </c:pt>
                <c:pt idx="33107" formatCode="General">
                  <c:v>22.281199999999998</c:v>
                </c:pt>
                <c:pt idx="33108" formatCode="General">
                  <c:v>22.2819</c:v>
                </c:pt>
                <c:pt idx="33109" formatCode="General">
                  <c:v>22.282499999999999</c:v>
                </c:pt>
                <c:pt idx="33110" formatCode="General">
                  <c:v>22.283200000000001</c:v>
                </c:pt>
                <c:pt idx="33111" formatCode="General">
                  <c:v>22.283899999999999</c:v>
                </c:pt>
                <c:pt idx="33112" formatCode="General">
                  <c:v>22.284500000000001</c:v>
                </c:pt>
                <c:pt idx="33113" formatCode="General">
                  <c:v>22.2852</c:v>
                </c:pt>
                <c:pt idx="33114" formatCode="General">
                  <c:v>22.285900000000002</c:v>
                </c:pt>
                <c:pt idx="33115" formatCode="General">
                  <c:v>22.2866</c:v>
                </c:pt>
                <c:pt idx="33116" formatCode="General">
                  <c:v>22.287199999999999</c:v>
                </c:pt>
                <c:pt idx="33117" formatCode="General">
                  <c:v>22.2879</c:v>
                </c:pt>
                <c:pt idx="33118" formatCode="General">
                  <c:v>22.288599999999999</c:v>
                </c:pt>
                <c:pt idx="33119" formatCode="General">
                  <c:v>22.289300000000001</c:v>
                </c:pt>
                <c:pt idx="33120" formatCode="General">
                  <c:v>22.289899999999999</c:v>
                </c:pt>
                <c:pt idx="33121" formatCode="General">
                  <c:v>22.290600000000001</c:v>
                </c:pt>
                <c:pt idx="33122" formatCode="General">
                  <c:v>22.2913</c:v>
                </c:pt>
                <c:pt idx="33123" formatCode="General">
                  <c:v>22.291899999999998</c:v>
                </c:pt>
                <c:pt idx="33124" formatCode="General">
                  <c:v>22.2926</c:v>
                </c:pt>
                <c:pt idx="33125" formatCode="General">
                  <c:v>22.293299999999999</c:v>
                </c:pt>
                <c:pt idx="33126" formatCode="General">
                  <c:v>22.294</c:v>
                </c:pt>
                <c:pt idx="33127" formatCode="General">
                  <c:v>22.294599999999999</c:v>
                </c:pt>
                <c:pt idx="33128" formatCode="General">
                  <c:v>22.295300000000001</c:v>
                </c:pt>
                <c:pt idx="33129" formatCode="General">
                  <c:v>22.295999999999999</c:v>
                </c:pt>
                <c:pt idx="33130" formatCode="General">
                  <c:v>22.296700000000001</c:v>
                </c:pt>
                <c:pt idx="33131" formatCode="General">
                  <c:v>22.2973</c:v>
                </c:pt>
                <c:pt idx="33132" formatCode="General">
                  <c:v>22.297999999999998</c:v>
                </c:pt>
                <c:pt idx="33133" formatCode="General">
                  <c:v>22.2987</c:v>
                </c:pt>
                <c:pt idx="33134" formatCode="General">
                  <c:v>22.299399999999999</c:v>
                </c:pt>
                <c:pt idx="33135" formatCode="General">
                  <c:v>22.3</c:v>
                </c:pt>
                <c:pt idx="33136" formatCode="General">
                  <c:v>22.300699999999999</c:v>
                </c:pt>
                <c:pt idx="33137" formatCode="General">
                  <c:v>22.301400000000001</c:v>
                </c:pt>
                <c:pt idx="33138" formatCode="General">
                  <c:v>22.302</c:v>
                </c:pt>
                <c:pt idx="33139" formatCode="General">
                  <c:v>22.302700000000002</c:v>
                </c:pt>
                <c:pt idx="33140" formatCode="General">
                  <c:v>22.3034</c:v>
                </c:pt>
                <c:pt idx="33141" formatCode="General">
                  <c:v>22.304099999999998</c:v>
                </c:pt>
                <c:pt idx="33142" formatCode="General">
                  <c:v>22.3047</c:v>
                </c:pt>
                <c:pt idx="33143" formatCode="General">
                  <c:v>22.305399999999999</c:v>
                </c:pt>
                <c:pt idx="33144" formatCode="General">
                  <c:v>22.306100000000001</c:v>
                </c:pt>
                <c:pt idx="33145" formatCode="General">
                  <c:v>22.306799999999999</c:v>
                </c:pt>
                <c:pt idx="33146" formatCode="General">
                  <c:v>22.307400000000001</c:v>
                </c:pt>
                <c:pt idx="33147" formatCode="General">
                  <c:v>22.3081</c:v>
                </c:pt>
                <c:pt idx="33148" formatCode="General">
                  <c:v>22.308800000000002</c:v>
                </c:pt>
                <c:pt idx="33149" formatCode="General">
                  <c:v>22.3094</c:v>
                </c:pt>
                <c:pt idx="33150" formatCode="General">
                  <c:v>22.310099999999998</c:v>
                </c:pt>
                <c:pt idx="33151" formatCode="General">
                  <c:v>22.3108</c:v>
                </c:pt>
                <c:pt idx="33152" formatCode="General">
                  <c:v>22.311499999999999</c:v>
                </c:pt>
                <c:pt idx="33153" formatCode="General">
                  <c:v>22.312100000000001</c:v>
                </c:pt>
                <c:pt idx="33154" formatCode="General">
                  <c:v>22.312799999999999</c:v>
                </c:pt>
                <c:pt idx="33155" formatCode="General">
                  <c:v>22.313500000000001</c:v>
                </c:pt>
                <c:pt idx="33156" formatCode="General">
                  <c:v>22.3142</c:v>
                </c:pt>
                <c:pt idx="33157" formatCode="General">
                  <c:v>22.314800000000002</c:v>
                </c:pt>
                <c:pt idx="33158" formatCode="General">
                  <c:v>22.3155</c:v>
                </c:pt>
                <c:pt idx="33159" formatCode="General">
                  <c:v>22.316199999999998</c:v>
                </c:pt>
                <c:pt idx="33160" formatCode="General">
                  <c:v>22.3169</c:v>
                </c:pt>
                <c:pt idx="33161" formatCode="General">
                  <c:v>22.317499999999999</c:v>
                </c:pt>
                <c:pt idx="33162" formatCode="General">
                  <c:v>22.318200000000001</c:v>
                </c:pt>
                <c:pt idx="33163" formatCode="General">
                  <c:v>22.318899999999999</c:v>
                </c:pt>
                <c:pt idx="33164" formatCode="General">
                  <c:v>22.319500000000001</c:v>
                </c:pt>
                <c:pt idx="33165" formatCode="General">
                  <c:v>22.3202</c:v>
                </c:pt>
                <c:pt idx="33166" formatCode="General">
                  <c:v>22.320900000000002</c:v>
                </c:pt>
                <c:pt idx="33167" formatCode="General">
                  <c:v>22.3216</c:v>
                </c:pt>
                <c:pt idx="33168" formatCode="General">
                  <c:v>22.322199999999999</c:v>
                </c:pt>
                <c:pt idx="33169" formatCode="General">
                  <c:v>22.322900000000001</c:v>
                </c:pt>
                <c:pt idx="33170" formatCode="General">
                  <c:v>22.323599999999999</c:v>
                </c:pt>
                <c:pt idx="33171" formatCode="General">
                  <c:v>22.324300000000001</c:v>
                </c:pt>
                <c:pt idx="33172" formatCode="General">
                  <c:v>22.3249</c:v>
                </c:pt>
                <c:pt idx="33173" formatCode="General">
                  <c:v>22.325600000000001</c:v>
                </c:pt>
                <c:pt idx="33174" formatCode="General">
                  <c:v>22.3263</c:v>
                </c:pt>
                <c:pt idx="33175" formatCode="General">
                  <c:v>22.326899999999998</c:v>
                </c:pt>
                <c:pt idx="33176" formatCode="General">
                  <c:v>22.3276</c:v>
                </c:pt>
                <c:pt idx="33177" formatCode="General">
                  <c:v>22.328299999999999</c:v>
                </c:pt>
                <c:pt idx="33178" formatCode="General">
                  <c:v>22.329000000000001</c:v>
                </c:pt>
                <c:pt idx="33179" formatCode="General">
                  <c:v>22.329599999999999</c:v>
                </c:pt>
                <c:pt idx="33180" formatCode="General">
                  <c:v>22.330300000000001</c:v>
                </c:pt>
                <c:pt idx="33181" formatCode="General">
                  <c:v>22.331</c:v>
                </c:pt>
                <c:pt idx="33182" formatCode="General">
                  <c:v>22.331700000000001</c:v>
                </c:pt>
                <c:pt idx="33183" formatCode="General">
                  <c:v>22.3323</c:v>
                </c:pt>
                <c:pt idx="33184" formatCode="General">
                  <c:v>22.332999999999998</c:v>
                </c:pt>
                <c:pt idx="33185" formatCode="General">
                  <c:v>22.3337</c:v>
                </c:pt>
                <c:pt idx="33186" formatCode="General">
                  <c:v>22.334299999999999</c:v>
                </c:pt>
                <c:pt idx="33187" formatCode="General">
                  <c:v>22.335000000000001</c:v>
                </c:pt>
                <c:pt idx="33188" formatCode="General">
                  <c:v>22.335699999999999</c:v>
                </c:pt>
                <c:pt idx="33189" formatCode="General">
                  <c:v>22.336400000000001</c:v>
                </c:pt>
                <c:pt idx="33190" formatCode="General">
                  <c:v>22.337</c:v>
                </c:pt>
                <c:pt idx="33191" formatCode="General">
                  <c:v>22.337700000000002</c:v>
                </c:pt>
                <c:pt idx="33192" formatCode="General">
                  <c:v>22.3384</c:v>
                </c:pt>
                <c:pt idx="33193" formatCode="General">
                  <c:v>22.339099999999998</c:v>
                </c:pt>
                <c:pt idx="33194" formatCode="General">
                  <c:v>22.339700000000001</c:v>
                </c:pt>
                <c:pt idx="33195" formatCode="General">
                  <c:v>22.340399999999999</c:v>
                </c:pt>
                <c:pt idx="33196" formatCode="General">
                  <c:v>22.341100000000001</c:v>
                </c:pt>
                <c:pt idx="33197" formatCode="General">
                  <c:v>22.341799999999999</c:v>
                </c:pt>
                <c:pt idx="33198" formatCode="General">
                  <c:v>22.342400000000001</c:v>
                </c:pt>
                <c:pt idx="33199" formatCode="General">
                  <c:v>22.3431</c:v>
                </c:pt>
                <c:pt idx="33200" formatCode="General">
                  <c:v>22.343800000000002</c:v>
                </c:pt>
                <c:pt idx="33201" formatCode="General">
                  <c:v>22.3444</c:v>
                </c:pt>
                <c:pt idx="33202" formatCode="General">
                  <c:v>22.345099999999999</c:v>
                </c:pt>
                <c:pt idx="33203" formatCode="General">
                  <c:v>22.345800000000001</c:v>
                </c:pt>
                <c:pt idx="33204" formatCode="General">
                  <c:v>22.346499999999999</c:v>
                </c:pt>
                <c:pt idx="33205" formatCode="General">
                  <c:v>22.347100000000001</c:v>
                </c:pt>
                <c:pt idx="33206" formatCode="General">
                  <c:v>22.347799999999999</c:v>
                </c:pt>
                <c:pt idx="33207" formatCode="General">
                  <c:v>22.348500000000001</c:v>
                </c:pt>
                <c:pt idx="33208" formatCode="General">
                  <c:v>22.3492</c:v>
                </c:pt>
                <c:pt idx="33209" formatCode="General">
                  <c:v>22.349799999999998</c:v>
                </c:pt>
                <c:pt idx="33210" formatCode="General">
                  <c:v>22.3505</c:v>
                </c:pt>
                <c:pt idx="33211" formatCode="General">
                  <c:v>22.351199999999999</c:v>
                </c:pt>
                <c:pt idx="33212" formatCode="General">
                  <c:v>22.351800000000001</c:v>
                </c:pt>
                <c:pt idx="33213" formatCode="General">
                  <c:v>22.352499999999999</c:v>
                </c:pt>
                <c:pt idx="33214" formatCode="General">
                  <c:v>22.353200000000001</c:v>
                </c:pt>
                <c:pt idx="33215" formatCode="General">
                  <c:v>22.353899999999999</c:v>
                </c:pt>
                <c:pt idx="33216" formatCode="General">
                  <c:v>22.354500000000002</c:v>
                </c:pt>
                <c:pt idx="33217" formatCode="General">
                  <c:v>22.3552</c:v>
                </c:pt>
                <c:pt idx="33218" formatCode="General">
                  <c:v>22.355899999999998</c:v>
                </c:pt>
                <c:pt idx="33219" formatCode="General">
                  <c:v>22.3566</c:v>
                </c:pt>
                <c:pt idx="33220" formatCode="General">
                  <c:v>22.357199999999999</c:v>
                </c:pt>
                <c:pt idx="33221" formatCode="General">
                  <c:v>22.357900000000001</c:v>
                </c:pt>
                <c:pt idx="33222" formatCode="General">
                  <c:v>22.358599999999999</c:v>
                </c:pt>
                <c:pt idx="33223" formatCode="General">
                  <c:v>22.359200000000001</c:v>
                </c:pt>
                <c:pt idx="33224" formatCode="General">
                  <c:v>22.3599</c:v>
                </c:pt>
                <c:pt idx="33225" formatCode="General">
                  <c:v>22.360600000000002</c:v>
                </c:pt>
                <c:pt idx="33226" formatCode="General">
                  <c:v>22.3613</c:v>
                </c:pt>
                <c:pt idx="33227" formatCode="General">
                  <c:v>22.361899999999999</c:v>
                </c:pt>
                <c:pt idx="33228" formatCode="General">
                  <c:v>22.3626</c:v>
                </c:pt>
                <c:pt idx="33229" formatCode="General">
                  <c:v>22.363299999999999</c:v>
                </c:pt>
                <c:pt idx="33230" formatCode="General">
                  <c:v>22.364000000000001</c:v>
                </c:pt>
                <c:pt idx="33231" formatCode="General">
                  <c:v>22.364599999999999</c:v>
                </c:pt>
                <c:pt idx="33232" formatCode="General">
                  <c:v>22.365300000000001</c:v>
                </c:pt>
                <c:pt idx="33233" formatCode="General">
                  <c:v>22.366</c:v>
                </c:pt>
                <c:pt idx="33234" formatCode="General">
                  <c:v>22.366700000000002</c:v>
                </c:pt>
                <c:pt idx="33235" formatCode="General">
                  <c:v>22.3673</c:v>
                </c:pt>
                <c:pt idx="33236" formatCode="General">
                  <c:v>22.367999999999999</c:v>
                </c:pt>
                <c:pt idx="33237" formatCode="General">
                  <c:v>22.3687</c:v>
                </c:pt>
                <c:pt idx="33238" formatCode="General">
                  <c:v>22.369299999999999</c:v>
                </c:pt>
                <c:pt idx="33239" formatCode="General">
                  <c:v>22.37</c:v>
                </c:pt>
                <c:pt idx="33240" formatCode="General">
                  <c:v>22.370699999999999</c:v>
                </c:pt>
                <c:pt idx="33241" formatCode="General">
                  <c:v>22.371400000000001</c:v>
                </c:pt>
                <c:pt idx="33242" formatCode="General">
                  <c:v>22.372</c:v>
                </c:pt>
                <c:pt idx="33243" formatCode="General">
                  <c:v>22.372699999999998</c:v>
                </c:pt>
                <c:pt idx="33244" formatCode="General">
                  <c:v>22.3734</c:v>
                </c:pt>
                <c:pt idx="33245" formatCode="General">
                  <c:v>22.374099999999999</c:v>
                </c:pt>
                <c:pt idx="33246" formatCode="General">
                  <c:v>22.374700000000001</c:v>
                </c:pt>
                <c:pt idx="33247" formatCode="General">
                  <c:v>22.375399999999999</c:v>
                </c:pt>
                <c:pt idx="33248" formatCode="General">
                  <c:v>22.376100000000001</c:v>
                </c:pt>
                <c:pt idx="33249" formatCode="General">
                  <c:v>22.3767</c:v>
                </c:pt>
                <c:pt idx="33250" formatCode="General">
                  <c:v>22.377400000000002</c:v>
                </c:pt>
                <c:pt idx="33251" formatCode="General">
                  <c:v>22.3781</c:v>
                </c:pt>
                <c:pt idx="33252" formatCode="General">
                  <c:v>22.378799999999998</c:v>
                </c:pt>
                <c:pt idx="33253" formatCode="General">
                  <c:v>22.3794</c:v>
                </c:pt>
                <c:pt idx="33254" formatCode="General">
                  <c:v>22.380099999999999</c:v>
                </c:pt>
                <c:pt idx="33255" formatCode="General">
                  <c:v>22.380800000000001</c:v>
                </c:pt>
                <c:pt idx="33256" formatCode="General">
                  <c:v>22.381499999999999</c:v>
                </c:pt>
                <c:pt idx="33257" formatCode="General">
                  <c:v>22.382100000000001</c:v>
                </c:pt>
                <c:pt idx="33258" formatCode="General">
                  <c:v>22.3828</c:v>
                </c:pt>
                <c:pt idx="33259" formatCode="General">
                  <c:v>22.383500000000002</c:v>
                </c:pt>
                <c:pt idx="33260" formatCode="General">
                  <c:v>22.3842</c:v>
                </c:pt>
                <c:pt idx="33261" formatCode="General">
                  <c:v>22.384799999999998</c:v>
                </c:pt>
                <c:pt idx="33262" formatCode="General">
                  <c:v>22.3855</c:v>
                </c:pt>
                <c:pt idx="33263" formatCode="General">
                  <c:v>22.386199999999999</c:v>
                </c:pt>
                <c:pt idx="33264" formatCode="General">
                  <c:v>22.386800000000001</c:v>
                </c:pt>
                <c:pt idx="33265" formatCode="General">
                  <c:v>22.387499999999999</c:v>
                </c:pt>
                <c:pt idx="33266" formatCode="General">
                  <c:v>22.388200000000001</c:v>
                </c:pt>
                <c:pt idx="33267" formatCode="General">
                  <c:v>22.3889</c:v>
                </c:pt>
                <c:pt idx="33268" formatCode="General">
                  <c:v>22.389500000000002</c:v>
                </c:pt>
                <c:pt idx="33269" formatCode="General">
                  <c:v>22.3902</c:v>
                </c:pt>
                <c:pt idx="33270" formatCode="General">
                  <c:v>22.390899999999998</c:v>
                </c:pt>
                <c:pt idx="33271" formatCode="General">
                  <c:v>22.3916</c:v>
                </c:pt>
                <c:pt idx="33272" formatCode="General">
                  <c:v>22.392199999999999</c:v>
                </c:pt>
                <c:pt idx="33273" formatCode="General">
                  <c:v>22.392900000000001</c:v>
                </c:pt>
                <c:pt idx="33274" formatCode="General">
                  <c:v>22.393599999999999</c:v>
                </c:pt>
                <c:pt idx="33275" formatCode="General">
                  <c:v>22.394200000000001</c:v>
                </c:pt>
                <c:pt idx="33276" formatCode="General">
                  <c:v>22.3949</c:v>
                </c:pt>
                <c:pt idx="33277" formatCode="General">
                  <c:v>22.395600000000002</c:v>
                </c:pt>
                <c:pt idx="33278" formatCode="General">
                  <c:v>22.3963</c:v>
                </c:pt>
                <c:pt idx="33279" formatCode="General">
                  <c:v>22.396899999999999</c:v>
                </c:pt>
                <c:pt idx="33280" formatCode="General">
                  <c:v>22.397600000000001</c:v>
                </c:pt>
                <c:pt idx="33281" formatCode="General">
                  <c:v>22.398299999999999</c:v>
                </c:pt>
                <c:pt idx="33282" formatCode="General">
                  <c:v>22.399000000000001</c:v>
                </c:pt>
                <c:pt idx="33283" formatCode="General">
                  <c:v>22.3996</c:v>
                </c:pt>
                <c:pt idx="33284" formatCode="General">
                  <c:v>22.400300000000001</c:v>
                </c:pt>
                <c:pt idx="33285" formatCode="General">
                  <c:v>22.401</c:v>
                </c:pt>
                <c:pt idx="33286" formatCode="General">
                  <c:v>22.401599999999998</c:v>
                </c:pt>
                <c:pt idx="33287" formatCode="General">
                  <c:v>22.4023</c:v>
                </c:pt>
                <c:pt idx="33288" formatCode="General">
                  <c:v>22.402999999999999</c:v>
                </c:pt>
                <c:pt idx="33289" formatCode="General">
                  <c:v>22.403700000000001</c:v>
                </c:pt>
                <c:pt idx="33290" formatCode="General">
                  <c:v>22.404299999999999</c:v>
                </c:pt>
                <c:pt idx="33291" formatCode="General">
                  <c:v>22.405000000000001</c:v>
                </c:pt>
                <c:pt idx="33292" formatCode="General">
                  <c:v>22.4057</c:v>
                </c:pt>
                <c:pt idx="33293" formatCode="General">
                  <c:v>22.406400000000001</c:v>
                </c:pt>
                <c:pt idx="33294" formatCode="General">
                  <c:v>22.407</c:v>
                </c:pt>
                <c:pt idx="33295" formatCode="General">
                  <c:v>22.407699999999998</c:v>
                </c:pt>
                <c:pt idx="33296" formatCode="General">
                  <c:v>22.4084</c:v>
                </c:pt>
                <c:pt idx="33297" formatCode="General">
                  <c:v>22.409099999999999</c:v>
                </c:pt>
                <c:pt idx="33298" formatCode="General">
                  <c:v>22.409700000000001</c:v>
                </c:pt>
                <c:pt idx="33299" formatCode="General">
                  <c:v>22.410399999999999</c:v>
                </c:pt>
                <c:pt idx="33300" formatCode="General">
                  <c:v>22.411100000000001</c:v>
                </c:pt>
                <c:pt idx="33301" formatCode="General">
                  <c:v>22.4117</c:v>
                </c:pt>
                <c:pt idx="33302" formatCode="General">
                  <c:v>22.412400000000002</c:v>
                </c:pt>
                <c:pt idx="33303" formatCode="General">
                  <c:v>22.4131</c:v>
                </c:pt>
                <c:pt idx="33304" formatCode="General">
                  <c:v>22.413799999999998</c:v>
                </c:pt>
                <c:pt idx="33305" formatCode="General">
                  <c:v>22.414400000000001</c:v>
                </c:pt>
                <c:pt idx="33306" formatCode="General">
                  <c:v>22.415099999999999</c:v>
                </c:pt>
                <c:pt idx="33307" formatCode="General">
                  <c:v>22.415800000000001</c:v>
                </c:pt>
                <c:pt idx="33308" formatCode="General">
                  <c:v>22.416499999999999</c:v>
                </c:pt>
                <c:pt idx="33309" formatCode="General">
                  <c:v>22.417100000000001</c:v>
                </c:pt>
                <c:pt idx="33310" formatCode="General">
                  <c:v>22.4178</c:v>
                </c:pt>
                <c:pt idx="33311" formatCode="General">
                  <c:v>22.418500000000002</c:v>
                </c:pt>
                <c:pt idx="33312" formatCode="General">
                  <c:v>22.4191</c:v>
                </c:pt>
                <c:pt idx="33313" formatCode="General">
                  <c:v>22.419799999999999</c:v>
                </c:pt>
                <c:pt idx="33314" formatCode="General">
                  <c:v>22.420500000000001</c:v>
                </c:pt>
                <c:pt idx="33315" formatCode="General">
                  <c:v>22.421199999999999</c:v>
                </c:pt>
                <c:pt idx="33316" formatCode="General">
                  <c:v>22.421800000000001</c:v>
                </c:pt>
                <c:pt idx="33317" formatCode="General">
                  <c:v>22.422499999999999</c:v>
                </c:pt>
                <c:pt idx="33318" formatCode="General">
                  <c:v>22.423200000000001</c:v>
                </c:pt>
                <c:pt idx="33319" formatCode="General">
                  <c:v>22.4239</c:v>
                </c:pt>
                <c:pt idx="33320" formatCode="General">
                  <c:v>22.424499999999998</c:v>
                </c:pt>
                <c:pt idx="33321" formatCode="General">
                  <c:v>22.4252</c:v>
                </c:pt>
                <c:pt idx="33322" formatCode="General">
                  <c:v>22.425899999999999</c:v>
                </c:pt>
                <c:pt idx="33323" formatCode="General">
                  <c:v>22.426600000000001</c:v>
                </c:pt>
                <c:pt idx="33324" formatCode="General">
                  <c:v>22.427199999999999</c:v>
                </c:pt>
                <c:pt idx="33325" formatCode="General">
                  <c:v>22.427900000000001</c:v>
                </c:pt>
                <c:pt idx="33326" formatCode="General">
                  <c:v>22.428599999999999</c:v>
                </c:pt>
                <c:pt idx="33327" formatCode="General">
                  <c:v>22.429200000000002</c:v>
                </c:pt>
                <c:pt idx="33328" formatCode="General">
                  <c:v>22.4299</c:v>
                </c:pt>
                <c:pt idx="33329" formatCode="General">
                  <c:v>22.430599999999998</c:v>
                </c:pt>
                <c:pt idx="33330" formatCode="General">
                  <c:v>22.4313</c:v>
                </c:pt>
                <c:pt idx="33331" formatCode="General">
                  <c:v>22.431899999999999</c:v>
                </c:pt>
                <c:pt idx="33332" formatCode="General">
                  <c:v>22.432600000000001</c:v>
                </c:pt>
                <c:pt idx="33333" formatCode="General">
                  <c:v>22.433299999999999</c:v>
                </c:pt>
                <c:pt idx="33334" formatCode="General">
                  <c:v>22.434000000000001</c:v>
                </c:pt>
                <c:pt idx="33335" formatCode="General">
                  <c:v>22.4346</c:v>
                </c:pt>
                <c:pt idx="33336" formatCode="General">
                  <c:v>22.435300000000002</c:v>
                </c:pt>
                <c:pt idx="33337" formatCode="General">
                  <c:v>22.436</c:v>
                </c:pt>
                <c:pt idx="33338" formatCode="General">
                  <c:v>22.436599999999999</c:v>
                </c:pt>
                <c:pt idx="33339" formatCode="General">
                  <c:v>22.4373</c:v>
                </c:pt>
                <c:pt idx="33340" formatCode="General">
                  <c:v>22.437999999999999</c:v>
                </c:pt>
                <c:pt idx="33341" formatCode="General">
                  <c:v>22.438700000000001</c:v>
                </c:pt>
                <c:pt idx="33342" formatCode="General">
                  <c:v>22.439299999999999</c:v>
                </c:pt>
                <c:pt idx="33343" formatCode="General">
                  <c:v>22.44</c:v>
                </c:pt>
                <c:pt idx="33344" formatCode="General">
                  <c:v>22.4407</c:v>
                </c:pt>
                <c:pt idx="33345" formatCode="General">
                  <c:v>22.441400000000002</c:v>
                </c:pt>
                <c:pt idx="33346" formatCode="General">
                  <c:v>22.442</c:v>
                </c:pt>
                <c:pt idx="33347" formatCode="General">
                  <c:v>22.442699999999999</c:v>
                </c:pt>
                <c:pt idx="33348" formatCode="General">
                  <c:v>22.4434</c:v>
                </c:pt>
                <c:pt idx="33349" formatCode="General">
                  <c:v>22.443999999999999</c:v>
                </c:pt>
                <c:pt idx="33350" formatCode="General">
                  <c:v>22.444700000000001</c:v>
                </c:pt>
                <c:pt idx="33351" formatCode="General">
                  <c:v>22.445399999999999</c:v>
                </c:pt>
                <c:pt idx="33352" formatCode="General">
                  <c:v>22.446100000000001</c:v>
                </c:pt>
                <c:pt idx="33353" formatCode="General">
                  <c:v>22.4467</c:v>
                </c:pt>
                <c:pt idx="33354" formatCode="General">
                  <c:v>22.447399999999998</c:v>
                </c:pt>
                <c:pt idx="33355" formatCode="General">
                  <c:v>22.4481</c:v>
                </c:pt>
                <c:pt idx="33356" formatCode="General">
                  <c:v>22.448799999999999</c:v>
                </c:pt>
                <c:pt idx="33357" formatCode="General">
                  <c:v>22.449400000000001</c:v>
                </c:pt>
                <c:pt idx="33358" formatCode="General">
                  <c:v>22.450099999999999</c:v>
                </c:pt>
                <c:pt idx="33359" formatCode="General">
                  <c:v>22.450800000000001</c:v>
                </c:pt>
                <c:pt idx="33360" formatCode="General">
                  <c:v>22.451499999999999</c:v>
                </c:pt>
                <c:pt idx="33361" formatCode="General">
                  <c:v>22.452100000000002</c:v>
                </c:pt>
                <c:pt idx="33362" formatCode="General">
                  <c:v>22.4528</c:v>
                </c:pt>
                <c:pt idx="33363" formatCode="General">
                  <c:v>22.453499999999998</c:v>
                </c:pt>
                <c:pt idx="33364" formatCode="General">
                  <c:v>22.4541</c:v>
                </c:pt>
                <c:pt idx="33365" formatCode="General">
                  <c:v>22.454799999999999</c:v>
                </c:pt>
                <c:pt idx="33366" formatCode="General">
                  <c:v>22.455500000000001</c:v>
                </c:pt>
                <c:pt idx="33367" formatCode="General">
                  <c:v>22.456199999999999</c:v>
                </c:pt>
                <c:pt idx="33368" formatCode="General">
                  <c:v>22.456800000000001</c:v>
                </c:pt>
                <c:pt idx="33369" formatCode="General">
                  <c:v>22.4575</c:v>
                </c:pt>
                <c:pt idx="33370" formatCode="General">
                  <c:v>22.458200000000001</c:v>
                </c:pt>
                <c:pt idx="33371" formatCode="General">
                  <c:v>22.4589</c:v>
                </c:pt>
                <c:pt idx="33372" formatCode="General">
                  <c:v>22.459499999999998</c:v>
                </c:pt>
                <c:pt idx="33373" formatCode="General">
                  <c:v>22.4602</c:v>
                </c:pt>
                <c:pt idx="33374" formatCode="General">
                  <c:v>22.460899999999999</c:v>
                </c:pt>
                <c:pt idx="33375" formatCode="General">
                  <c:v>22.461500000000001</c:v>
                </c:pt>
                <c:pt idx="33376" formatCode="General">
                  <c:v>22.462199999999999</c:v>
                </c:pt>
                <c:pt idx="33377" formatCode="General">
                  <c:v>22.462900000000001</c:v>
                </c:pt>
                <c:pt idx="33378" formatCode="General">
                  <c:v>22.4636</c:v>
                </c:pt>
                <c:pt idx="33379" formatCode="General">
                  <c:v>22.464200000000002</c:v>
                </c:pt>
                <c:pt idx="33380" formatCode="General">
                  <c:v>22.4649</c:v>
                </c:pt>
                <c:pt idx="33381" formatCode="General">
                  <c:v>22.465599999999998</c:v>
                </c:pt>
                <c:pt idx="33382" formatCode="General">
                  <c:v>22.4663</c:v>
                </c:pt>
                <c:pt idx="33383" formatCode="General">
                  <c:v>22.466899999999999</c:v>
                </c:pt>
                <c:pt idx="33384" formatCode="General">
                  <c:v>22.467600000000001</c:v>
                </c:pt>
                <c:pt idx="33385" formatCode="General">
                  <c:v>22.468299999999999</c:v>
                </c:pt>
                <c:pt idx="33386" formatCode="General">
                  <c:v>22.468900000000001</c:v>
                </c:pt>
                <c:pt idx="33387" formatCode="General">
                  <c:v>22.4696</c:v>
                </c:pt>
                <c:pt idx="33388" formatCode="General">
                  <c:v>22.470300000000002</c:v>
                </c:pt>
                <c:pt idx="33389" formatCode="General">
                  <c:v>22.471</c:v>
                </c:pt>
                <c:pt idx="33390" formatCode="General">
                  <c:v>22.471599999999999</c:v>
                </c:pt>
                <c:pt idx="33391" formatCode="General">
                  <c:v>22.472300000000001</c:v>
                </c:pt>
                <c:pt idx="33392" formatCode="General">
                  <c:v>22.472999999999999</c:v>
                </c:pt>
                <c:pt idx="33393" formatCode="General">
                  <c:v>22.473700000000001</c:v>
                </c:pt>
                <c:pt idx="33394" formatCode="General">
                  <c:v>22.474299999999999</c:v>
                </c:pt>
                <c:pt idx="33395" formatCode="General">
                  <c:v>22.475000000000001</c:v>
                </c:pt>
                <c:pt idx="33396" formatCode="General">
                  <c:v>22.4757</c:v>
                </c:pt>
                <c:pt idx="33397" formatCode="General">
                  <c:v>22.476400000000002</c:v>
                </c:pt>
                <c:pt idx="33398" formatCode="General">
                  <c:v>22.477</c:v>
                </c:pt>
                <c:pt idx="33399" formatCode="General">
                  <c:v>22.477699999999999</c:v>
                </c:pt>
                <c:pt idx="33400" formatCode="General">
                  <c:v>22.478400000000001</c:v>
                </c:pt>
                <c:pt idx="33401" formatCode="General">
                  <c:v>22.478999999999999</c:v>
                </c:pt>
                <c:pt idx="33402" formatCode="General">
                  <c:v>22.479700000000001</c:v>
                </c:pt>
                <c:pt idx="33403" formatCode="General">
                  <c:v>22.480399999999999</c:v>
                </c:pt>
                <c:pt idx="33404" formatCode="General">
                  <c:v>22.481100000000001</c:v>
                </c:pt>
                <c:pt idx="33405" formatCode="General">
                  <c:v>22.4817</c:v>
                </c:pt>
                <c:pt idx="33406" formatCode="General">
                  <c:v>22.482399999999998</c:v>
                </c:pt>
                <c:pt idx="33407" formatCode="General">
                  <c:v>22.4831</c:v>
                </c:pt>
                <c:pt idx="33408" formatCode="General">
                  <c:v>22.483799999999999</c:v>
                </c:pt>
                <c:pt idx="33409" formatCode="General">
                  <c:v>22.484400000000001</c:v>
                </c:pt>
                <c:pt idx="33410" formatCode="General">
                  <c:v>22.485099999999999</c:v>
                </c:pt>
                <c:pt idx="33411" formatCode="General">
                  <c:v>22.485800000000001</c:v>
                </c:pt>
                <c:pt idx="33412" formatCode="General">
                  <c:v>22.4864</c:v>
                </c:pt>
                <c:pt idx="33413" formatCode="General">
                  <c:v>22.487100000000002</c:v>
                </c:pt>
                <c:pt idx="33414" formatCode="General">
                  <c:v>22.4878</c:v>
                </c:pt>
                <c:pt idx="33415" formatCode="General">
                  <c:v>22.488499999999998</c:v>
                </c:pt>
                <c:pt idx="33416" formatCode="General">
                  <c:v>22.489100000000001</c:v>
                </c:pt>
                <c:pt idx="33417" formatCode="General">
                  <c:v>22.489799999999999</c:v>
                </c:pt>
                <c:pt idx="33418" formatCode="General">
                  <c:v>22.490500000000001</c:v>
                </c:pt>
                <c:pt idx="33419" formatCode="General">
                  <c:v>22.491199999999999</c:v>
                </c:pt>
                <c:pt idx="33420" formatCode="General">
                  <c:v>22.491800000000001</c:v>
                </c:pt>
                <c:pt idx="33421" formatCode="General">
                  <c:v>22.4925</c:v>
                </c:pt>
                <c:pt idx="33422" formatCode="General">
                  <c:v>22.493200000000002</c:v>
                </c:pt>
                <c:pt idx="33423" formatCode="General">
                  <c:v>22.4939</c:v>
                </c:pt>
                <c:pt idx="33424" formatCode="General">
                  <c:v>22.494499999999999</c:v>
                </c:pt>
                <c:pt idx="33425" formatCode="General">
                  <c:v>22.495200000000001</c:v>
                </c:pt>
                <c:pt idx="33426" formatCode="General">
                  <c:v>22.495899999999999</c:v>
                </c:pt>
                <c:pt idx="33427" formatCode="General">
                  <c:v>22.496500000000001</c:v>
                </c:pt>
                <c:pt idx="33428" formatCode="General">
                  <c:v>22.497199999999999</c:v>
                </c:pt>
                <c:pt idx="33429" formatCode="General">
                  <c:v>22.497900000000001</c:v>
                </c:pt>
                <c:pt idx="33430" formatCode="General">
                  <c:v>22.4986</c:v>
                </c:pt>
                <c:pt idx="33431" formatCode="General">
                  <c:v>22.499199999999998</c:v>
                </c:pt>
                <c:pt idx="33432" formatCode="General">
                  <c:v>22.4999</c:v>
                </c:pt>
                <c:pt idx="33433" formatCode="General">
                  <c:v>22.500599999999999</c:v>
                </c:pt>
                <c:pt idx="33434" formatCode="General">
                  <c:v>22.501300000000001</c:v>
                </c:pt>
                <c:pt idx="33435" formatCode="General">
                  <c:v>22.501899999999999</c:v>
                </c:pt>
                <c:pt idx="33436" formatCode="General">
                  <c:v>22.502600000000001</c:v>
                </c:pt>
                <c:pt idx="33437" formatCode="General">
                  <c:v>22.503299999999999</c:v>
                </c:pt>
                <c:pt idx="33438" formatCode="General">
                  <c:v>22.503900000000002</c:v>
                </c:pt>
                <c:pt idx="33439" formatCode="General">
                  <c:v>22.5046</c:v>
                </c:pt>
                <c:pt idx="33440" formatCode="General">
                  <c:v>22.505299999999998</c:v>
                </c:pt>
                <c:pt idx="33441" formatCode="General">
                  <c:v>22.506</c:v>
                </c:pt>
                <c:pt idx="33442" formatCode="General">
                  <c:v>22.506599999999999</c:v>
                </c:pt>
                <c:pt idx="33443" formatCode="General">
                  <c:v>22.507300000000001</c:v>
                </c:pt>
                <c:pt idx="33444" formatCode="General">
                  <c:v>22.507999999999999</c:v>
                </c:pt>
                <c:pt idx="33445" formatCode="General">
                  <c:v>22.508700000000001</c:v>
                </c:pt>
                <c:pt idx="33446" formatCode="General">
                  <c:v>22.5093</c:v>
                </c:pt>
                <c:pt idx="33447" formatCode="General">
                  <c:v>22.51</c:v>
                </c:pt>
                <c:pt idx="33448" formatCode="General">
                  <c:v>22.5107</c:v>
                </c:pt>
                <c:pt idx="33449" formatCode="General">
                  <c:v>22.511299999999999</c:v>
                </c:pt>
                <c:pt idx="33450" formatCode="General">
                  <c:v>22.512</c:v>
                </c:pt>
                <c:pt idx="33451" formatCode="General">
                  <c:v>22.512699999999999</c:v>
                </c:pt>
                <c:pt idx="33452" formatCode="General">
                  <c:v>22.513400000000001</c:v>
                </c:pt>
                <c:pt idx="33453" formatCode="General">
                  <c:v>22.513999999999999</c:v>
                </c:pt>
                <c:pt idx="33454" formatCode="General">
                  <c:v>22.514700000000001</c:v>
                </c:pt>
                <c:pt idx="33455" formatCode="General">
                  <c:v>22.5154</c:v>
                </c:pt>
                <c:pt idx="33456" formatCode="General">
                  <c:v>22.516100000000002</c:v>
                </c:pt>
                <c:pt idx="33457" formatCode="General">
                  <c:v>22.5167</c:v>
                </c:pt>
                <c:pt idx="33458" formatCode="General">
                  <c:v>22.517399999999999</c:v>
                </c:pt>
                <c:pt idx="33459" formatCode="General">
                  <c:v>22.5181</c:v>
                </c:pt>
                <c:pt idx="33460" formatCode="General">
                  <c:v>22.518799999999999</c:v>
                </c:pt>
                <c:pt idx="33461" formatCode="General">
                  <c:v>22.519400000000001</c:v>
                </c:pt>
                <c:pt idx="33462" formatCode="General">
                  <c:v>22.520099999999999</c:v>
                </c:pt>
                <c:pt idx="33463" formatCode="General">
                  <c:v>22.520800000000001</c:v>
                </c:pt>
                <c:pt idx="33464" formatCode="General">
                  <c:v>22.5214</c:v>
                </c:pt>
                <c:pt idx="33465" formatCode="General">
                  <c:v>22.522099999999998</c:v>
                </c:pt>
                <c:pt idx="33466" formatCode="General">
                  <c:v>22.5228</c:v>
                </c:pt>
                <c:pt idx="33467" formatCode="General">
                  <c:v>22.523499999999999</c:v>
                </c:pt>
                <c:pt idx="33468" formatCode="General">
                  <c:v>22.524100000000001</c:v>
                </c:pt>
                <c:pt idx="33469" formatCode="General">
                  <c:v>22.524799999999999</c:v>
                </c:pt>
                <c:pt idx="33470" formatCode="General">
                  <c:v>22.525500000000001</c:v>
                </c:pt>
                <c:pt idx="33471" formatCode="General">
                  <c:v>22.526199999999999</c:v>
                </c:pt>
                <c:pt idx="33472" formatCode="General">
                  <c:v>22.526800000000001</c:v>
                </c:pt>
                <c:pt idx="33473" formatCode="General">
                  <c:v>22.5275</c:v>
                </c:pt>
                <c:pt idx="33474" formatCode="General">
                  <c:v>22.528199999999998</c:v>
                </c:pt>
                <c:pt idx="33475" formatCode="General">
                  <c:v>22.5288</c:v>
                </c:pt>
                <c:pt idx="33476" formatCode="General">
                  <c:v>22.529499999999999</c:v>
                </c:pt>
                <c:pt idx="33477" formatCode="General">
                  <c:v>22.530200000000001</c:v>
                </c:pt>
                <c:pt idx="33478" formatCode="General">
                  <c:v>22.530899999999999</c:v>
                </c:pt>
                <c:pt idx="33479" formatCode="General">
                  <c:v>22.531500000000001</c:v>
                </c:pt>
                <c:pt idx="33480" formatCode="General">
                  <c:v>22.5322</c:v>
                </c:pt>
                <c:pt idx="33481" formatCode="General">
                  <c:v>22.532900000000001</c:v>
                </c:pt>
                <c:pt idx="33482" formatCode="General">
                  <c:v>22.5336</c:v>
                </c:pt>
                <c:pt idx="33483" formatCode="General">
                  <c:v>22.534199999999998</c:v>
                </c:pt>
                <c:pt idx="33484" formatCode="General">
                  <c:v>22.5349</c:v>
                </c:pt>
                <c:pt idx="33485" formatCode="General">
                  <c:v>22.535599999999999</c:v>
                </c:pt>
                <c:pt idx="33486" formatCode="General">
                  <c:v>22.536300000000001</c:v>
                </c:pt>
                <c:pt idx="33487" formatCode="General">
                  <c:v>22.536899999999999</c:v>
                </c:pt>
                <c:pt idx="33488" formatCode="General">
                  <c:v>22.537600000000001</c:v>
                </c:pt>
                <c:pt idx="33489" formatCode="General">
                  <c:v>22.5383</c:v>
                </c:pt>
                <c:pt idx="33490" formatCode="General">
                  <c:v>22.538900000000002</c:v>
                </c:pt>
                <c:pt idx="33491" formatCode="General">
                  <c:v>22.5396</c:v>
                </c:pt>
                <c:pt idx="33492" formatCode="General">
                  <c:v>22.540299999999998</c:v>
                </c:pt>
                <c:pt idx="33493" formatCode="General">
                  <c:v>22.541</c:v>
                </c:pt>
                <c:pt idx="33494" formatCode="General">
                  <c:v>22.541599999999999</c:v>
                </c:pt>
                <c:pt idx="33495" formatCode="General">
                  <c:v>22.542300000000001</c:v>
                </c:pt>
                <c:pt idx="33496" formatCode="General">
                  <c:v>22.542999999999999</c:v>
                </c:pt>
                <c:pt idx="33497" formatCode="General">
                  <c:v>22.543700000000001</c:v>
                </c:pt>
                <c:pt idx="33498" formatCode="General">
                  <c:v>22.5443</c:v>
                </c:pt>
                <c:pt idx="33499" formatCode="General">
                  <c:v>22.545000000000002</c:v>
                </c:pt>
                <c:pt idx="33500" formatCode="General">
                  <c:v>22.5457</c:v>
                </c:pt>
                <c:pt idx="33501" formatCode="General">
                  <c:v>22.546299999999999</c:v>
                </c:pt>
                <c:pt idx="33502" formatCode="General">
                  <c:v>22.547000000000001</c:v>
                </c:pt>
                <c:pt idx="33503" formatCode="General">
                  <c:v>22.547699999999999</c:v>
                </c:pt>
                <c:pt idx="33504" formatCode="General">
                  <c:v>22.548400000000001</c:v>
                </c:pt>
                <c:pt idx="33505" formatCode="General">
                  <c:v>22.548999999999999</c:v>
                </c:pt>
                <c:pt idx="33506" formatCode="General">
                  <c:v>22.549700000000001</c:v>
                </c:pt>
                <c:pt idx="33507" formatCode="General">
                  <c:v>22.5504</c:v>
                </c:pt>
                <c:pt idx="33508" formatCode="General">
                  <c:v>22.551100000000002</c:v>
                </c:pt>
                <c:pt idx="33509" formatCode="General">
                  <c:v>22.5517</c:v>
                </c:pt>
                <c:pt idx="33510" formatCode="General">
                  <c:v>22.552399999999999</c:v>
                </c:pt>
                <c:pt idx="33511" formatCode="General">
                  <c:v>22.553100000000001</c:v>
                </c:pt>
                <c:pt idx="33512" formatCode="General">
                  <c:v>22.553699999999999</c:v>
                </c:pt>
                <c:pt idx="33513" formatCode="General">
                  <c:v>22.554400000000001</c:v>
                </c:pt>
                <c:pt idx="33514" formatCode="General">
                  <c:v>22.555099999999999</c:v>
                </c:pt>
                <c:pt idx="33515" formatCode="General">
                  <c:v>22.555800000000001</c:v>
                </c:pt>
                <c:pt idx="33516" formatCode="General">
                  <c:v>22.5564</c:v>
                </c:pt>
                <c:pt idx="33517" formatCode="General">
                  <c:v>22.557099999999998</c:v>
                </c:pt>
                <c:pt idx="33518" formatCode="General">
                  <c:v>22.5578</c:v>
                </c:pt>
                <c:pt idx="33519" formatCode="General">
                  <c:v>22.558499999999999</c:v>
                </c:pt>
                <c:pt idx="33520" formatCode="General">
                  <c:v>22.559100000000001</c:v>
                </c:pt>
                <c:pt idx="33521" formatCode="General">
                  <c:v>22.559799999999999</c:v>
                </c:pt>
                <c:pt idx="33522" formatCode="General">
                  <c:v>22.560500000000001</c:v>
                </c:pt>
                <c:pt idx="33523" formatCode="General">
                  <c:v>22.561199999999999</c:v>
                </c:pt>
                <c:pt idx="33524" formatCode="General">
                  <c:v>22.561800000000002</c:v>
                </c:pt>
                <c:pt idx="33525" formatCode="General">
                  <c:v>22.5625</c:v>
                </c:pt>
                <c:pt idx="33526" formatCode="General">
                  <c:v>22.563199999999998</c:v>
                </c:pt>
                <c:pt idx="33527" formatCode="General">
                  <c:v>22.563800000000001</c:v>
                </c:pt>
                <c:pt idx="33528" formatCode="General">
                  <c:v>22.564499999999999</c:v>
                </c:pt>
                <c:pt idx="33529" formatCode="General">
                  <c:v>22.565200000000001</c:v>
                </c:pt>
                <c:pt idx="33530" formatCode="General">
                  <c:v>22.565899999999999</c:v>
                </c:pt>
                <c:pt idx="33531" formatCode="General">
                  <c:v>22.566500000000001</c:v>
                </c:pt>
                <c:pt idx="33532" formatCode="General">
                  <c:v>22.5672</c:v>
                </c:pt>
                <c:pt idx="33533" formatCode="General">
                  <c:v>22.567900000000002</c:v>
                </c:pt>
                <c:pt idx="33534" formatCode="General">
                  <c:v>22.5686</c:v>
                </c:pt>
                <c:pt idx="33535" formatCode="General">
                  <c:v>22.569199999999999</c:v>
                </c:pt>
                <c:pt idx="33536" formatCode="General">
                  <c:v>22.569900000000001</c:v>
                </c:pt>
                <c:pt idx="33537" formatCode="General">
                  <c:v>22.570599999999999</c:v>
                </c:pt>
                <c:pt idx="33538" formatCode="General">
                  <c:v>22.571200000000001</c:v>
                </c:pt>
                <c:pt idx="33539" formatCode="General">
                  <c:v>22.571899999999999</c:v>
                </c:pt>
                <c:pt idx="33540" formatCode="General">
                  <c:v>22.572600000000001</c:v>
                </c:pt>
                <c:pt idx="33541" formatCode="General">
                  <c:v>22.5733</c:v>
                </c:pt>
                <c:pt idx="33542" formatCode="General">
                  <c:v>22.573899999999998</c:v>
                </c:pt>
                <c:pt idx="33543" formatCode="General">
                  <c:v>22.5746</c:v>
                </c:pt>
                <c:pt idx="33544" formatCode="General">
                  <c:v>22.575299999999999</c:v>
                </c:pt>
                <c:pt idx="33545" formatCode="General">
                  <c:v>22.576000000000001</c:v>
                </c:pt>
                <c:pt idx="33546" formatCode="General">
                  <c:v>22.576599999999999</c:v>
                </c:pt>
                <c:pt idx="33547" formatCode="General">
                  <c:v>22.577300000000001</c:v>
                </c:pt>
                <c:pt idx="33548" formatCode="General">
                  <c:v>22.577999999999999</c:v>
                </c:pt>
                <c:pt idx="33549" formatCode="General">
                  <c:v>22.578600000000002</c:v>
                </c:pt>
                <c:pt idx="33550" formatCode="General">
                  <c:v>22.5793</c:v>
                </c:pt>
                <c:pt idx="33551" formatCode="General">
                  <c:v>22.58</c:v>
                </c:pt>
                <c:pt idx="33552" formatCode="General">
                  <c:v>22.5807</c:v>
                </c:pt>
                <c:pt idx="33553" formatCode="General">
                  <c:v>22.581299999999999</c:v>
                </c:pt>
                <c:pt idx="33554" formatCode="General">
                  <c:v>22.582000000000001</c:v>
                </c:pt>
                <c:pt idx="33555" formatCode="General">
                  <c:v>22.582699999999999</c:v>
                </c:pt>
                <c:pt idx="33556" formatCode="General">
                  <c:v>22.583400000000001</c:v>
                </c:pt>
                <c:pt idx="33557" formatCode="General">
                  <c:v>22.584</c:v>
                </c:pt>
                <c:pt idx="33558" formatCode="General">
                  <c:v>22.584700000000002</c:v>
                </c:pt>
                <c:pt idx="33559" formatCode="General">
                  <c:v>22.5854</c:v>
                </c:pt>
                <c:pt idx="33560" formatCode="General">
                  <c:v>22.586099999999998</c:v>
                </c:pt>
                <c:pt idx="33561" formatCode="General">
                  <c:v>22.5867</c:v>
                </c:pt>
                <c:pt idx="33562" formatCode="General">
                  <c:v>22.587399999999999</c:v>
                </c:pt>
                <c:pt idx="33563" formatCode="General">
                  <c:v>22.588100000000001</c:v>
                </c:pt>
                <c:pt idx="33564" formatCode="General">
                  <c:v>22.588699999999999</c:v>
                </c:pt>
                <c:pt idx="33565" formatCode="General">
                  <c:v>22.589400000000001</c:v>
                </c:pt>
                <c:pt idx="33566" formatCode="General">
                  <c:v>22.5901</c:v>
                </c:pt>
                <c:pt idx="33567" formatCode="General">
                  <c:v>22.590800000000002</c:v>
                </c:pt>
                <c:pt idx="33568" formatCode="General">
                  <c:v>22.5914</c:v>
                </c:pt>
                <c:pt idx="33569" formatCode="General">
                  <c:v>22.592099999999999</c:v>
                </c:pt>
                <c:pt idx="33570" formatCode="General">
                  <c:v>22.5928</c:v>
                </c:pt>
                <c:pt idx="33571" formatCode="General">
                  <c:v>22.593499999999999</c:v>
                </c:pt>
                <c:pt idx="33572" formatCode="General">
                  <c:v>22.594100000000001</c:v>
                </c:pt>
                <c:pt idx="33573" formatCode="General">
                  <c:v>22.594799999999999</c:v>
                </c:pt>
                <c:pt idx="33574" formatCode="General">
                  <c:v>22.595500000000001</c:v>
                </c:pt>
                <c:pt idx="33575" formatCode="General">
                  <c:v>22.5961</c:v>
                </c:pt>
                <c:pt idx="33576" formatCode="General">
                  <c:v>22.596800000000002</c:v>
                </c:pt>
                <c:pt idx="33577" formatCode="General">
                  <c:v>22.5975</c:v>
                </c:pt>
                <c:pt idx="33578" formatCode="General">
                  <c:v>22.598199999999999</c:v>
                </c:pt>
                <c:pt idx="33579" formatCode="General">
                  <c:v>22.598800000000001</c:v>
                </c:pt>
                <c:pt idx="33580" formatCode="General">
                  <c:v>22.599499999999999</c:v>
                </c:pt>
                <c:pt idx="33581" formatCode="General">
                  <c:v>22.600200000000001</c:v>
                </c:pt>
                <c:pt idx="33582" formatCode="General">
                  <c:v>22.600899999999999</c:v>
                </c:pt>
                <c:pt idx="33583" formatCode="General">
                  <c:v>22.601500000000001</c:v>
                </c:pt>
                <c:pt idx="33584" formatCode="General">
                  <c:v>22.6022</c:v>
                </c:pt>
                <c:pt idx="33585" formatCode="General">
                  <c:v>22.602900000000002</c:v>
                </c:pt>
                <c:pt idx="33586" formatCode="General">
                  <c:v>22.6036</c:v>
                </c:pt>
                <c:pt idx="33587" formatCode="General">
                  <c:v>22.604199999999999</c:v>
                </c:pt>
                <c:pt idx="33588" formatCode="General">
                  <c:v>22.604900000000001</c:v>
                </c:pt>
                <c:pt idx="33589" formatCode="General">
                  <c:v>22.605599999999999</c:v>
                </c:pt>
                <c:pt idx="33590" formatCode="General">
                  <c:v>22.606200000000001</c:v>
                </c:pt>
                <c:pt idx="33591" formatCode="General">
                  <c:v>22.6069</c:v>
                </c:pt>
                <c:pt idx="33592" formatCode="General">
                  <c:v>22.607600000000001</c:v>
                </c:pt>
                <c:pt idx="33593" formatCode="General">
                  <c:v>22.6083</c:v>
                </c:pt>
                <c:pt idx="33594" formatCode="General">
                  <c:v>22.608899999999998</c:v>
                </c:pt>
                <c:pt idx="33595" formatCode="General">
                  <c:v>22.6096</c:v>
                </c:pt>
                <c:pt idx="33596" formatCode="General">
                  <c:v>22.610299999999999</c:v>
                </c:pt>
                <c:pt idx="33597" formatCode="General">
                  <c:v>22.611000000000001</c:v>
                </c:pt>
                <c:pt idx="33598" formatCode="General">
                  <c:v>22.611599999999999</c:v>
                </c:pt>
                <c:pt idx="33599" formatCode="General">
                  <c:v>22.612300000000001</c:v>
                </c:pt>
                <c:pt idx="33600" formatCode="General">
                  <c:v>22.613</c:v>
                </c:pt>
                <c:pt idx="33601" formatCode="General">
                  <c:v>22.613600000000002</c:v>
                </c:pt>
                <c:pt idx="33602" formatCode="General">
                  <c:v>22.6143</c:v>
                </c:pt>
                <c:pt idx="33603" formatCode="General">
                  <c:v>22.614999999999998</c:v>
                </c:pt>
                <c:pt idx="33604" formatCode="General">
                  <c:v>22.6157</c:v>
                </c:pt>
                <c:pt idx="33605" formatCode="General">
                  <c:v>22.616299999999999</c:v>
                </c:pt>
                <c:pt idx="33606" formatCode="General">
                  <c:v>22.617000000000001</c:v>
                </c:pt>
                <c:pt idx="33607" formatCode="General">
                  <c:v>22.617699999999999</c:v>
                </c:pt>
                <c:pt idx="33608" formatCode="General">
                  <c:v>22.618400000000001</c:v>
                </c:pt>
                <c:pt idx="33609" formatCode="General">
                  <c:v>22.619</c:v>
                </c:pt>
                <c:pt idx="33610" formatCode="General">
                  <c:v>22.619700000000002</c:v>
                </c:pt>
                <c:pt idx="33611" formatCode="General">
                  <c:v>22.6204</c:v>
                </c:pt>
                <c:pt idx="33612" formatCode="General">
                  <c:v>22.620999999999999</c:v>
                </c:pt>
                <c:pt idx="33613" formatCode="General">
                  <c:v>22.621700000000001</c:v>
                </c:pt>
                <c:pt idx="33614" formatCode="General">
                  <c:v>22.622399999999999</c:v>
                </c:pt>
                <c:pt idx="33615" formatCode="General">
                  <c:v>22.623100000000001</c:v>
                </c:pt>
                <c:pt idx="33616" formatCode="General">
                  <c:v>22.623699999999999</c:v>
                </c:pt>
                <c:pt idx="33617" formatCode="General">
                  <c:v>22.624400000000001</c:v>
                </c:pt>
                <c:pt idx="33618" formatCode="General">
                  <c:v>22.6251</c:v>
                </c:pt>
                <c:pt idx="33619" formatCode="General">
                  <c:v>22.625800000000002</c:v>
                </c:pt>
                <c:pt idx="33620" formatCode="General">
                  <c:v>22.6264</c:v>
                </c:pt>
                <c:pt idx="33621" formatCode="General">
                  <c:v>22.627099999999999</c:v>
                </c:pt>
                <c:pt idx="33622" formatCode="General">
                  <c:v>22.627800000000001</c:v>
                </c:pt>
                <c:pt idx="33623" formatCode="General">
                  <c:v>22.628499999999999</c:v>
                </c:pt>
                <c:pt idx="33624" formatCode="General">
                  <c:v>22.629100000000001</c:v>
                </c:pt>
                <c:pt idx="33625" formatCode="General">
                  <c:v>22.629799999999999</c:v>
                </c:pt>
                <c:pt idx="33626" formatCode="General">
                  <c:v>22.630500000000001</c:v>
                </c:pt>
                <c:pt idx="33627" formatCode="General">
                  <c:v>22.6311</c:v>
                </c:pt>
                <c:pt idx="33628" formatCode="General">
                  <c:v>22.631799999999998</c:v>
                </c:pt>
                <c:pt idx="33629" formatCode="General">
                  <c:v>22.6325</c:v>
                </c:pt>
                <c:pt idx="33630" formatCode="General">
                  <c:v>22.633199999999999</c:v>
                </c:pt>
                <c:pt idx="33631" formatCode="General">
                  <c:v>22.633800000000001</c:v>
                </c:pt>
                <c:pt idx="33632" formatCode="General">
                  <c:v>22.634499999999999</c:v>
                </c:pt>
                <c:pt idx="33633" formatCode="General">
                  <c:v>22.635200000000001</c:v>
                </c:pt>
                <c:pt idx="33634" formatCode="General">
                  <c:v>22.635899999999999</c:v>
                </c:pt>
                <c:pt idx="33635" formatCode="General">
                  <c:v>22.636500000000002</c:v>
                </c:pt>
                <c:pt idx="33636" formatCode="General">
                  <c:v>22.6372</c:v>
                </c:pt>
                <c:pt idx="33637" formatCode="General">
                  <c:v>22.637899999999998</c:v>
                </c:pt>
                <c:pt idx="33638" formatCode="General">
                  <c:v>22.638500000000001</c:v>
                </c:pt>
                <c:pt idx="33639" formatCode="General">
                  <c:v>22.639199999999999</c:v>
                </c:pt>
                <c:pt idx="33640" formatCode="General">
                  <c:v>22.639900000000001</c:v>
                </c:pt>
                <c:pt idx="33641" formatCode="General">
                  <c:v>22.640599999999999</c:v>
                </c:pt>
                <c:pt idx="33642" formatCode="General">
                  <c:v>22.641200000000001</c:v>
                </c:pt>
                <c:pt idx="33643" formatCode="General">
                  <c:v>22.6419</c:v>
                </c:pt>
                <c:pt idx="33644" formatCode="General">
                  <c:v>22.642600000000002</c:v>
                </c:pt>
                <c:pt idx="33645" formatCode="General">
                  <c:v>22.6433</c:v>
                </c:pt>
                <c:pt idx="33646" formatCode="General">
                  <c:v>22.643899999999999</c:v>
                </c:pt>
                <c:pt idx="33647" formatCode="General">
                  <c:v>22.644600000000001</c:v>
                </c:pt>
                <c:pt idx="33648" formatCode="General">
                  <c:v>22.645299999999999</c:v>
                </c:pt>
                <c:pt idx="33649" formatCode="General">
                  <c:v>22.646000000000001</c:v>
                </c:pt>
                <c:pt idx="33650" formatCode="General">
                  <c:v>22.646599999999999</c:v>
                </c:pt>
                <c:pt idx="33651" formatCode="General">
                  <c:v>22.647300000000001</c:v>
                </c:pt>
                <c:pt idx="33652" formatCode="General">
                  <c:v>22.648</c:v>
                </c:pt>
                <c:pt idx="33653" formatCode="General">
                  <c:v>22.648599999999998</c:v>
                </c:pt>
                <c:pt idx="33654" formatCode="General">
                  <c:v>22.6493</c:v>
                </c:pt>
                <c:pt idx="33655" formatCode="General">
                  <c:v>22.65</c:v>
                </c:pt>
                <c:pt idx="33656" formatCode="General">
                  <c:v>22.650700000000001</c:v>
                </c:pt>
                <c:pt idx="33657" formatCode="General">
                  <c:v>22.651299999999999</c:v>
                </c:pt>
                <c:pt idx="33658" formatCode="General">
                  <c:v>22.652000000000001</c:v>
                </c:pt>
                <c:pt idx="33659" formatCode="General">
                  <c:v>22.652699999999999</c:v>
                </c:pt>
                <c:pt idx="33660" formatCode="General">
                  <c:v>22.653400000000001</c:v>
                </c:pt>
                <c:pt idx="33661" formatCode="General">
                  <c:v>22.654</c:v>
                </c:pt>
                <c:pt idx="33662" formatCode="General">
                  <c:v>22.654699999999998</c:v>
                </c:pt>
                <c:pt idx="33663" formatCode="General">
                  <c:v>22.6554</c:v>
                </c:pt>
                <c:pt idx="33664" formatCode="General">
                  <c:v>22.655999999999999</c:v>
                </c:pt>
                <c:pt idx="33665" formatCode="General">
                  <c:v>22.656700000000001</c:v>
                </c:pt>
                <c:pt idx="33666" formatCode="General">
                  <c:v>22.657399999999999</c:v>
                </c:pt>
                <c:pt idx="33667" formatCode="General">
                  <c:v>22.658100000000001</c:v>
                </c:pt>
                <c:pt idx="33668" formatCode="General">
                  <c:v>22.6587</c:v>
                </c:pt>
                <c:pt idx="33669" formatCode="General">
                  <c:v>22.659400000000002</c:v>
                </c:pt>
                <c:pt idx="33670" formatCode="General">
                  <c:v>22.6601</c:v>
                </c:pt>
                <c:pt idx="33671" formatCode="General">
                  <c:v>22.660799999999998</c:v>
                </c:pt>
                <c:pt idx="33672" formatCode="General">
                  <c:v>22.6614</c:v>
                </c:pt>
                <c:pt idx="33673" formatCode="General">
                  <c:v>22.662099999999999</c:v>
                </c:pt>
                <c:pt idx="33674" formatCode="General">
                  <c:v>22.662800000000001</c:v>
                </c:pt>
                <c:pt idx="33675" formatCode="General">
                  <c:v>22.663399999999999</c:v>
                </c:pt>
                <c:pt idx="33676" formatCode="General">
                  <c:v>22.664100000000001</c:v>
                </c:pt>
                <c:pt idx="33677" formatCode="General">
                  <c:v>22.6648</c:v>
                </c:pt>
                <c:pt idx="33678" formatCode="General">
                  <c:v>22.665500000000002</c:v>
                </c:pt>
                <c:pt idx="33679" formatCode="General">
                  <c:v>22.6661</c:v>
                </c:pt>
                <c:pt idx="33680" formatCode="General">
                  <c:v>22.666799999999999</c:v>
                </c:pt>
                <c:pt idx="33681" formatCode="General">
                  <c:v>22.6675</c:v>
                </c:pt>
                <c:pt idx="33682" formatCode="General">
                  <c:v>22.668199999999999</c:v>
                </c:pt>
                <c:pt idx="33683" formatCode="General">
                  <c:v>22.668800000000001</c:v>
                </c:pt>
                <c:pt idx="33684" formatCode="General">
                  <c:v>22.669499999999999</c:v>
                </c:pt>
                <c:pt idx="33685" formatCode="General">
                  <c:v>22.670200000000001</c:v>
                </c:pt>
                <c:pt idx="33686" formatCode="General">
                  <c:v>22.6709</c:v>
                </c:pt>
                <c:pt idx="33687" formatCode="General">
                  <c:v>22.671500000000002</c:v>
                </c:pt>
                <c:pt idx="33688" formatCode="General">
                  <c:v>22.6722</c:v>
                </c:pt>
                <c:pt idx="33689" formatCode="General">
                  <c:v>22.672899999999998</c:v>
                </c:pt>
                <c:pt idx="33690" formatCode="General">
                  <c:v>22.673500000000001</c:v>
                </c:pt>
                <c:pt idx="33691" formatCode="General">
                  <c:v>22.674199999999999</c:v>
                </c:pt>
                <c:pt idx="33692" formatCode="General">
                  <c:v>22.674900000000001</c:v>
                </c:pt>
                <c:pt idx="33693" formatCode="General">
                  <c:v>22.675599999999999</c:v>
                </c:pt>
                <c:pt idx="33694" formatCode="General">
                  <c:v>22.676200000000001</c:v>
                </c:pt>
                <c:pt idx="33695" formatCode="General">
                  <c:v>22.6769</c:v>
                </c:pt>
                <c:pt idx="33696" formatCode="General">
                  <c:v>22.677600000000002</c:v>
                </c:pt>
                <c:pt idx="33697" formatCode="General">
                  <c:v>22.6783</c:v>
                </c:pt>
                <c:pt idx="33698" formatCode="General">
                  <c:v>22.678899999999999</c:v>
                </c:pt>
                <c:pt idx="33699" formatCode="General">
                  <c:v>22.679600000000001</c:v>
                </c:pt>
                <c:pt idx="33700" formatCode="General">
                  <c:v>22.680299999999999</c:v>
                </c:pt>
                <c:pt idx="33701" formatCode="General">
                  <c:v>22.680900000000001</c:v>
                </c:pt>
                <c:pt idx="33702" formatCode="General">
                  <c:v>22.6816</c:v>
                </c:pt>
                <c:pt idx="33703" formatCode="General">
                  <c:v>22.682300000000001</c:v>
                </c:pt>
                <c:pt idx="33704" formatCode="General">
                  <c:v>22.683</c:v>
                </c:pt>
                <c:pt idx="33705" formatCode="General">
                  <c:v>22.683599999999998</c:v>
                </c:pt>
                <c:pt idx="33706" formatCode="General">
                  <c:v>22.6843</c:v>
                </c:pt>
                <c:pt idx="33707" formatCode="General">
                  <c:v>22.684999999999999</c:v>
                </c:pt>
                <c:pt idx="33708" formatCode="General">
                  <c:v>22.685700000000001</c:v>
                </c:pt>
                <c:pt idx="33709" formatCode="General">
                  <c:v>22.686299999999999</c:v>
                </c:pt>
                <c:pt idx="33710" formatCode="General">
                  <c:v>22.687000000000001</c:v>
                </c:pt>
                <c:pt idx="33711" formatCode="General">
                  <c:v>22.6877</c:v>
                </c:pt>
                <c:pt idx="33712" formatCode="General">
                  <c:v>22.688300000000002</c:v>
                </c:pt>
                <c:pt idx="33713" formatCode="General">
                  <c:v>22.689</c:v>
                </c:pt>
                <c:pt idx="33714" formatCode="General">
                  <c:v>22.689699999999998</c:v>
                </c:pt>
                <c:pt idx="33715" formatCode="General">
                  <c:v>22.6904</c:v>
                </c:pt>
                <c:pt idx="33716" formatCode="General">
                  <c:v>22.690999999999999</c:v>
                </c:pt>
                <c:pt idx="33717" formatCode="General">
                  <c:v>22.691700000000001</c:v>
                </c:pt>
                <c:pt idx="33718" formatCode="General">
                  <c:v>22.692399999999999</c:v>
                </c:pt>
                <c:pt idx="33719" formatCode="General">
                  <c:v>22.693100000000001</c:v>
                </c:pt>
                <c:pt idx="33720" formatCode="General">
                  <c:v>22.6937</c:v>
                </c:pt>
                <c:pt idx="33721" formatCode="General">
                  <c:v>22.694400000000002</c:v>
                </c:pt>
                <c:pt idx="33722" formatCode="General">
                  <c:v>22.6951</c:v>
                </c:pt>
                <c:pt idx="33723" formatCode="General">
                  <c:v>22.695799999999998</c:v>
                </c:pt>
                <c:pt idx="33724" formatCode="General">
                  <c:v>22.696400000000001</c:v>
                </c:pt>
                <c:pt idx="33725" formatCode="General">
                  <c:v>22.697099999999999</c:v>
                </c:pt>
                <c:pt idx="33726" formatCode="General">
                  <c:v>22.697800000000001</c:v>
                </c:pt>
                <c:pt idx="33727" formatCode="General">
                  <c:v>22.698399999999999</c:v>
                </c:pt>
                <c:pt idx="33728" formatCode="General">
                  <c:v>22.699100000000001</c:v>
                </c:pt>
                <c:pt idx="33729" formatCode="General">
                  <c:v>22.6998</c:v>
                </c:pt>
                <c:pt idx="33730" formatCode="General">
                  <c:v>22.700500000000002</c:v>
                </c:pt>
                <c:pt idx="33731" formatCode="General">
                  <c:v>22.7011</c:v>
                </c:pt>
                <c:pt idx="33732" formatCode="General">
                  <c:v>22.701799999999999</c:v>
                </c:pt>
                <c:pt idx="33733" formatCode="General">
                  <c:v>22.702500000000001</c:v>
                </c:pt>
                <c:pt idx="33734" formatCode="General">
                  <c:v>22.703199999999999</c:v>
                </c:pt>
                <c:pt idx="33735" formatCode="General">
                  <c:v>22.703800000000001</c:v>
                </c:pt>
                <c:pt idx="33736" formatCode="General">
                  <c:v>22.704499999999999</c:v>
                </c:pt>
                <c:pt idx="33737" formatCode="General">
                  <c:v>22.705200000000001</c:v>
                </c:pt>
                <c:pt idx="33738" formatCode="General">
                  <c:v>22.7058</c:v>
                </c:pt>
                <c:pt idx="33739" formatCode="General">
                  <c:v>22.706499999999998</c:v>
                </c:pt>
                <c:pt idx="33740" formatCode="General">
                  <c:v>22.7072</c:v>
                </c:pt>
                <c:pt idx="33741" formatCode="General">
                  <c:v>22.707899999999999</c:v>
                </c:pt>
                <c:pt idx="33742" formatCode="General">
                  <c:v>22.708500000000001</c:v>
                </c:pt>
                <c:pt idx="33743" formatCode="General">
                  <c:v>22.709199999999999</c:v>
                </c:pt>
                <c:pt idx="33744" formatCode="General">
                  <c:v>22.709900000000001</c:v>
                </c:pt>
                <c:pt idx="33745" formatCode="General">
                  <c:v>22.710599999999999</c:v>
                </c:pt>
                <c:pt idx="33746" formatCode="General">
                  <c:v>22.711200000000002</c:v>
                </c:pt>
                <c:pt idx="33747" formatCode="General">
                  <c:v>22.7119</c:v>
                </c:pt>
                <c:pt idx="33748" formatCode="General">
                  <c:v>22.712599999999998</c:v>
                </c:pt>
                <c:pt idx="33749" formatCode="General">
                  <c:v>22.7133</c:v>
                </c:pt>
                <c:pt idx="33750" formatCode="General">
                  <c:v>22.713899999999999</c:v>
                </c:pt>
                <c:pt idx="33751" formatCode="General">
                  <c:v>22.714600000000001</c:v>
                </c:pt>
                <c:pt idx="33752" formatCode="General">
                  <c:v>22.715299999999999</c:v>
                </c:pt>
                <c:pt idx="33753" formatCode="General">
                  <c:v>22.715900000000001</c:v>
                </c:pt>
                <c:pt idx="33754" formatCode="General">
                  <c:v>22.7166</c:v>
                </c:pt>
                <c:pt idx="33755" formatCode="General">
                  <c:v>22.717300000000002</c:v>
                </c:pt>
                <c:pt idx="33756" formatCode="General">
                  <c:v>22.718</c:v>
                </c:pt>
                <c:pt idx="33757" formatCode="General">
                  <c:v>22.718599999999999</c:v>
                </c:pt>
                <c:pt idx="33758" formatCode="General">
                  <c:v>22.7193</c:v>
                </c:pt>
                <c:pt idx="33759" formatCode="General">
                  <c:v>22.72</c:v>
                </c:pt>
                <c:pt idx="33760" formatCode="General">
                  <c:v>22.720700000000001</c:v>
                </c:pt>
                <c:pt idx="33761" formatCode="General">
                  <c:v>22.721299999999999</c:v>
                </c:pt>
                <c:pt idx="33762" formatCode="General">
                  <c:v>22.722000000000001</c:v>
                </c:pt>
                <c:pt idx="33763" formatCode="General">
                  <c:v>22.7227</c:v>
                </c:pt>
                <c:pt idx="33764" formatCode="General">
                  <c:v>22.723299999999998</c:v>
                </c:pt>
                <c:pt idx="33765" formatCode="General">
                  <c:v>22.724</c:v>
                </c:pt>
                <c:pt idx="33766" formatCode="General">
                  <c:v>22.724699999999999</c:v>
                </c:pt>
                <c:pt idx="33767" formatCode="General">
                  <c:v>22.7254</c:v>
                </c:pt>
                <c:pt idx="33768" formatCode="General">
                  <c:v>22.725999999999999</c:v>
                </c:pt>
                <c:pt idx="33769" formatCode="General">
                  <c:v>22.726700000000001</c:v>
                </c:pt>
                <c:pt idx="33770" formatCode="General">
                  <c:v>22.727399999999999</c:v>
                </c:pt>
                <c:pt idx="33771" formatCode="General">
                  <c:v>22.728100000000001</c:v>
                </c:pt>
                <c:pt idx="33772" formatCode="General">
                  <c:v>22.7287</c:v>
                </c:pt>
                <c:pt idx="33773" formatCode="General">
                  <c:v>22.729399999999998</c:v>
                </c:pt>
                <c:pt idx="33774" formatCode="General">
                  <c:v>22.7301</c:v>
                </c:pt>
                <c:pt idx="33775" formatCode="General">
                  <c:v>22.730699999999999</c:v>
                </c:pt>
                <c:pt idx="33776" formatCode="General">
                  <c:v>22.731400000000001</c:v>
                </c:pt>
                <c:pt idx="33777" formatCode="General">
                  <c:v>22.732099999999999</c:v>
                </c:pt>
                <c:pt idx="33778" formatCode="General">
                  <c:v>22.732800000000001</c:v>
                </c:pt>
                <c:pt idx="33779" formatCode="General">
                  <c:v>22.7334</c:v>
                </c:pt>
                <c:pt idx="33780" formatCode="General">
                  <c:v>22.734100000000002</c:v>
                </c:pt>
                <c:pt idx="33781" formatCode="General">
                  <c:v>22.7348</c:v>
                </c:pt>
                <c:pt idx="33782" formatCode="General">
                  <c:v>22.735499999999998</c:v>
                </c:pt>
                <c:pt idx="33783" formatCode="General">
                  <c:v>22.7361</c:v>
                </c:pt>
                <c:pt idx="33784" formatCode="General">
                  <c:v>22.736799999999999</c:v>
                </c:pt>
                <c:pt idx="33785" formatCode="General">
                  <c:v>22.737500000000001</c:v>
                </c:pt>
                <c:pt idx="33786" formatCode="General">
                  <c:v>22.738199999999999</c:v>
                </c:pt>
                <c:pt idx="33787" formatCode="General">
                  <c:v>22.738800000000001</c:v>
                </c:pt>
                <c:pt idx="33788" formatCode="General">
                  <c:v>22.7395</c:v>
                </c:pt>
                <c:pt idx="33789" formatCode="General">
                  <c:v>22.740200000000002</c:v>
                </c:pt>
                <c:pt idx="33790" formatCode="General">
                  <c:v>22.7408</c:v>
                </c:pt>
                <c:pt idx="33791" formatCode="General">
                  <c:v>22.741499999999998</c:v>
                </c:pt>
                <c:pt idx="33792" formatCode="General">
                  <c:v>22.7422</c:v>
                </c:pt>
                <c:pt idx="33793" formatCode="General">
                  <c:v>22.742899999999999</c:v>
                </c:pt>
                <c:pt idx="33794" formatCode="General">
                  <c:v>22.743500000000001</c:v>
                </c:pt>
                <c:pt idx="33795" formatCode="General">
                  <c:v>22.744199999999999</c:v>
                </c:pt>
                <c:pt idx="33796" formatCode="General">
                  <c:v>22.744900000000001</c:v>
                </c:pt>
                <c:pt idx="33797" formatCode="General">
                  <c:v>22.7456</c:v>
                </c:pt>
                <c:pt idx="33798" formatCode="General">
                  <c:v>22.746200000000002</c:v>
                </c:pt>
                <c:pt idx="33799" formatCode="General">
                  <c:v>22.7469</c:v>
                </c:pt>
                <c:pt idx="33800" formatCode="General">
                  <c:v>22.747599999999998</c:v>
                </c:pt>
                <c:pt idx="33801" formatCode="General">
                  <c:v>22.748200000000001</c:v>
                </c:pt>
                <c:pt idx="33802" formatCode="General">
                  <c:v>22.748899999999999</c:v>
                </c:pt>
                <c:pt idx="33803" formatCode="General">
                  <c:v>22.749600000000001</c:v>
                </c:pt>
                <c:pt idx="33804" formatCode="General">
                  <c:v>22.750299999999999</c:v>
                </c:pt>
                <c:pt idx="33805" formatCode="General">
                  <c:v>22.750900000000001</c:v>
                </c:pt>
                <c:pt idx="33806" formatCode="General">
                  <c:v>22.7516</c:v>
                </c:pt>
                <c:pt idx="33807" formatCode="General">
                  <c:v>22.752300000000002</c:v>
                </c:pt>
                <c:pt idx="33808" formatCode="General">
                  <c:v>22.753</c:v>
                </c:pt>
                <c:pt idx="33809" formatCode="General">
                  <c:v>22.753599999999999</c:v>
                </c:pt>
                <c:pt idx="33810" formatCode="General">
                  <c:v>22.754300000000001</c:v>
                </c:pt>
                <c:pt idx="33811" formatCode="General">
                  <c:v>22.754999999999999</c:v>
                </c:pt>
                <c:pt idx="33812" formatCode="General">
                  <c:v>22.755600000000001</c:v>
                </c:pt>
                <c:pt idx="33813" formatCode="General">
                  <c:v>22.7563</c:v>
                </c:pt>
                <c:pt idx="33814" formatCode="General">
                  <c:v>22.757000000000001</c:v>
                </c:pt>
                <c:pt idx="33815" formatCode="General">
                  <c:v>22.7577</c:v>
                </c:pt>
                <c:pt idx="33816" formatCode="General">
                  <c:v>22.758299999999998</c:v>
                </c:pt>
                <c:pt idx="33817" formatCode="General">
                  <c:v>22.759</c:v>
                </c:pt>
                <c:pt idx="33818" formatCode="General">
                  <c:v>22.759699999999999</c:v>
                </c:pt>
                <c:pt idx="33819" formatCode="General">
                  <c:v>22.760400000000001</c:v>
                </c:pt>
                <c:pt idx="33820" formatCode="General">
                  <c:v>22.760999999999999</c:v>
                </c:pt>
                <c:pt idx="33821" formatCode="General">
                  <c:v>22.761700000000001</c:v>
                </c:pt>
                <c:pt idx="33822" formatCode="General">
                  <c:v>22.7624</c:v>
                </c:pt>
                <c:pt idx="33823" formatCode="General">
                  <c:v>22.763100000000001</c:v>
                </c:pt>
                <c:pt idx="33824" formatCode="General">
                  <c:v>22.7637</c:v>
                </c:pt>
                <c:pt idx="33825" formatCode="General">
                  <c:v>22.764399999999998</c:v>
                </c:pt>
                <c:pt idx="33826" formatCode="General">
                  <c:v>22.7651</c:v>
                </c:pt>
                <c:pt idx="33827" formatCode="General">
                  <c:v>22.765699999999999</c:v>
                </c:pt>
                <c:pt idx="33828" formatCode="General">
                  <c:v>22.766400000000001</c:v>
                </c:pt>
                <c:pt idx="33829" formatCode="General">
                  <c:v>22.767099999999999</c:v>
                </c:pt>
                <c:pt idx="33830" formatCode="General">
                  <c:v>22.767800000000001</c:v>
                </c:pt>
                <c:pt idx="33831" formatCode="General">
                  <c:v>22.7684</c:v>
                </c:pt>
                <c:pt idx="33832" formatCode="General">
                  <c:v>22.769100000000002</c:v>
                </c:pt>
                <c:pt idx="33833" formatCode="General">
                  <c:v>22.7698</c:v>
                </c:pt>
                <c:pt idx="33834" formatCode="General">
                  <c:v>22.770499999999998</c:v>
                </c:pt>
                <c:pt idx="33835" formatCode="General">
                  <c:v>22.771100000000001</c:v>
                </c:pt>
                <c:pt idx="33836" formatCode="General">
                  <c:v>22.771799999999999</c:v>
                </c:pt>
                <c:pt idx="33837" formatCode="General">
                  <c:v>22.772500000000001</c:v>
                </c:pt>
                <c:pt idx="33838" formatCode="General">
                  <c:v>22.773099999999999</c:v>
                </c:pt>
                <c:pt idx="33839" formatCode="General">
                  <c:v>22.773800000000001</c:v>
                </c:pt>
                <c:pt idx="33840" formatCode="General">
                  <c:v>22.7745</c:v>
                </c:pt>
                <c:pt idx="33841" formatCode="General">
                  <c:v>22.775200000000002</c:v>
                </c:pt>
                <c:pt idx="33842" formatCode="General">
                  <c:v>22.7758</c:v>
                </c:pt>
                <c:pt idx="33843" formatCode="General">
                  <c:v>22.776499999999999</c:v>
                </c:pt>
                <c:pt idx="33844" formatCode="General">
                  <c:v>22.777200000000001</c:v>
                </c:pt>
                <c:pt idx="33845" formatCode="General">
                  <c:v>22.777899999999999</c:v>
                </c:pt>
                <c:pt idx="33846" formatCode="General">
                  <c:v>22.778500000000001</c:v>
                </c:pt>
                <c:pt idx="33847" formatCode="General">
                  <c:v>22.779199999999999</c:v>
                </c:pt>
                <c:pt idx="33848" formatCode="General">
                  <c:v>22.779900000000001</c:v>
                </c:pt>
                <c:pt idx="33849" formatCode="General">
                  <c:v>22.7806</c:v>
                </c:pt>
                <c:pt idx="33850" formatCode="General">
                  <c:v>22.781199999999998</c:v>
                </c:pt>
                <c:pt idx="33851" formatCode="General">
                  <c:v>22.7819</c:v>
                </c:pt>
                <c:pt idx="33852" formatCode="General">
                  <c:v>22.782599999999999</c:v>
                </c:pt>
                <c:pt idx="33853" formatCode="General">
                  <c:v>22.783200000000001</c:v>
                </c:pt>
                <c:pt idx="33854" formatCode="General">
                  <c:v>22.783899999999999</c:v>
                </c:pt>
                <c:pt idx="33855" formatCode="General">
                  <c:v>22.784600000000001</c:v>
                </c:pt>
                <c:pt idx="33856" formatCode="General">
                  <c:v>22.785299999999999</c:v>
                </c:pt>
                <c:pt idx="33857" formatCode="General">
                  <c:v>22.785900000000002</c:v>
                </c:pt>
                <c:pt idx="33858" formatCode="General">
                  <c:v>22.7866</c:v>
                </c:pt>
                <c:pt idx="33859" formatCode="General">
                  <c:v>22.787299999999998</c:v>
                </c:pt>
                <c:pt idx="33860" formatCode="General">
                  <c:v>22.788</c:v>
                </c:pt>
                <c:pt idx="33861" formatCode="General">
                  <c:v>22.788599999999999</c:v>
                </c:pt>
                <c:pt idx="33862" formatCode="General">
                  <c:v>22.789300000000001</c:v>
                </c:pt>
                <c:pt idx="33863" formatCode="General">
                  <c:v>22.79</c:v>
                </c:pt>
                <c:pt idx="33864" formatCode="General">
                  <c:v>22.790600000000001</c:v>
                </c:pt>
                <c:pt idx="33865" formatCode="General">
                  <c:v>22.7913</c:v>
                </c:pt>
                <c:pt idx="33866" formatCode="General">
                  <c:v>22.792000000000002</c:v>
                </c:pt>
                <c:pt idx="33867" formatCode="General">
                  <c:v>22.7927</c:v>
                </c:pt>
                <c:pt idx="33868" formatCode="General">
                  <c:v>22.793299999999999</c:v>
                </c:pt>
                <c:pt idx="33869" formatCode="General">
                  <c:v>22.794</c:v>
                </c:pt>
                <c:pt idx="33870" formatCode="General">
                  <c:v>22.794699999999999</c:v>
                </c:pt>
                <c:pt idx="33871" formatCode="General">
                  <c:v>22.795400000000001</c:v>
                </c:pt>
                <c:pt idx="33872" formatCode="General">
                  <c:v>22.795999999999999</c:v>
                </c:pt>
                <c:pt idx="33873" formatCode="General">
                  <c:v>22.796700000000001</c:v>
                </c:pt>
                <c:pt idx="33874" formatCode="General">
                  <c:v>22.7974</c:v>
                </c:pt>
                <c:pt idx="33875" formatCode="General">
                  <c:v>22.797999999999998</c:v>
                </c:pt>
                <c:pt idx="33876" formatCode="General">
                  <c:v>22.7987</c:v>
                </c:pt>
                <c:pt idx="33877" formatCode="General">
                  <c:v>22.799399999999999</c:v>
                </c:pt>
                <c:pt idx="33878" formatCode="General">
                  <c:v>22.8001</c:v>
                </c:pt>
                <c:pt idx="33879" formatCode="General">
                  <c:v>22.800699999999999</c:v>
                </c:pt>
                <c:pt idx="33880" formatCode="General">
                  <c:v>22.801400000000001</c:v>
                </c:pt>
                <c:pt idx="33881" formatCode="General">
                  <c:v>22.802099999999999</c:v>
                </c:pt>
                <c:pt idx="33882" formatCode="General">
                  <c:v>22.802800000000001</c:v>
                </c:pt>
                <c:pt idx="33883" formatCode="General">
                  <c:v>22.8034</c:v>
                </c:pt>
                <c:pt idx="33884" formatCode="General">
                  <c:v>22.804099999999998</c:v>
                </c:pt>
                <c:pt idx="33885" formatCode="General">
                  <c:v>22.8048</c:v>
                </c:pt>
                <c:pt idx="33886" formatCode="General">
                  <c:v>22.805499999999999</c:v>
                </c:pt>
                <c:pt idx="33887" formatCode="General">
                  <c:v>22.806100000000001</c:v>
                </c:pt>
                <c:pt idx="33888" formatCode="General">
                  <c:v>22.806799999999999</c:v>
                </c:pt>
                <c:pt idx="33889" formatCode="General">
                  <c:v>22.807500000000001</c:v>
                </c:pt>
                <c:pt idx="33890" formatCode="General">
                  <c:v>22.8081</c:v>
                </c:pt>
                <c:pt idx="33891" formatCode="General">
                  <c:v>22.808800000000002</c:v>
                </c:pt>
                <c:pt idx="33892" formatCode="General">
                  <c:v>22.8095</c:v>
                </c:pt>
                <c:pt idx="33893" formatCode="General">
                  <c:v>22.810199999999998</c:v>
                </c:pt>
                <c:pt idx="33894" formatCode="General">
                  <c:v>22.8108</c:v>
                </c:pt>
                <c:pt idx="33895" formatCode="General">
                  <c:v>22.811499999999999</c:v>
                </c:pt>
                <c:pt idx="33896" formatCode="General">
                  <c:v>22.812200000000001</c:v>
                </c:pt>
                <c:pt idx="33897" formatCode="General">
                  <c:v>22.812899999999999</c:v>
                </c:pt>
                <c:pt idx="33898" formatCode="General">
                  <c:v>22.813500000000001</c:v>
                </c:pt>
                <c:pt idx="33899" formatCode="General">
                  <c:v>22.8142</c:v>
                </c:pt>
                <c:pt idx="33900" formatCode="General">
                  <c:v>22.814900000000002</c:v>
                </c:pt>
                <c:pt idx="33901" formatCode="General">
                  <c:v>22.8155</c:v>
                </c:pt>
                <c:pt idx="33902" formatCode="General">
                  <c:v>22.816199999999998</c:v>
                </c:pt>
                <c:pt idx="33903" formatCode="General">
                  <c:v>22.8169</c:v>
                </c:pt>
                <c:pt idx="33904" formatCode="General">
                  <c:v>22.817599999999999</c:v>
                </c:pt>
                <c:pt idx="33905" formatCode="General">
                  <c:v>22.818200000000001</c:v>
                </c:pt>
                <c:pt idx="33906" formatCode="General">
                  <c:v>22.818899999999999</c:v>
                </c:pt>
                <c:pt idx="33907" formatCode="General">
                  <c:v>22.819600000000001</c:v>
                </c:pt>
                <c:pt idx="33908" formatCode="General">
                  <c:v>22.8203</c:v>
                </c:pt>
                <c:pt idx="33909" formatCode="General">
                  <c:v>22.820900000000002</c:v>
                </c:pt>
                <c:pt idx="33910" formatCode="General">
                  <c:v>22.8216</c:v>
                </c:pt>
                <c:pt idx="33911" formatCode="General">
                  <c:v>22.822299999999998</c:v>
                </c:pt>
                <c:pt idx="33912" formatCode="General">
                  <c:v>22.823</c:v>
                </c:pt>
                <c:pt idx="33913" formatCode="General">
                  <c:v>22.823599999999999</c:v>
                </c:pt>
                <c:pt idx="33914" formatCode="General">
                  <c:v>22.824300000000001</c:v>
                </c:pt>
                <c:pt idx="33915" formatCode="General">
                  <c:v>22.824999999999999</c:v>
                </c:pt>
                <c:pt idx="33916" formatCode="General">
                  <c:v>22.825600000000001</c:v>
                </c:pt>
                <c:pt idx="33917" formatCode="General">
                  <c:v>22.8263</c:v>
                </c:pt>
                <c:pt idx="33918" formatCode="General">
                  <c:v>22.827000000000002</c:v>
                </c:pt>
                <c:pt idx="33919" formatCode="General">
                  <c:v>22.8277</c:v>
                </c:pt>
                <c:pt idx="33920" formatCode="General">
                  <c:v>22.828299999999999</c:v>
                </c:pt>
                <c:pt idx="33921" formatCode="General">
                  <c:v>22.829000000000001</c:v>
                </c:pt>
                <c:pt idx="33922" formatCode="General">
                  <c:v>22.829699999999999</c:v>
                </c:pt>
                <c:pt idx="33923" formatCode="General">
                  <c:v>22.830400000000001</c:v>
                </c:pt>
                <c:pt idx="33924" formatCode="General">
                  <c:v>22.831</c:v>
                </c:pt>
                <c:pt idx="33925" formatCode="General">
                  <c:v>22.831700000000001</c:v>
                </c:pt>
                <c:pt idx="33926" formatCode="General">
                  <c:v>22.8324</c:v>
                </c:pt>
                <c:pt idx="33927" formatCode="General">
                  <c:v>22.832999999999998</c:v>
                </c:pt>
                <c:pt idx="33928" formatCode="General">
                  <c:v>22.8337</c:v>
                </c:pt>
                <c:pt idx="33929" formatCode="General">
                  <c:v>22.834399999999999</c:v>
                </c:pt>
                <c:pt idx="33930" formatCode="General">
                  <c:v>22.835100000000001</c:v>
                </c:pt>
                <c:pt idx="33931" formatCode="General">
                  <c:v>22.835699999999999</c:v>
                </c:pt>
                <c:pt idx="33932" formatCode="General">
                  <c:v>22.836400000000001</c:v>
                </c:pt>
                <c:pt idx="33933" formatCode="General">
                  <c:v>22.8371</c:v>
                </c:pt>
                <c:pt idx="33934" formatCode="General">
                  <c:v>22.837800000000001</c:v>
                </c:pt>
                <c:pt idx="33935" formatCode="General">
                  <c:v>22.8384</c:v>
                </c:pt>
                <c:pt idx="33936" formatCode="General">
                  <c:v>22.839099999999998</c:v>
                </c:pt>
                <c:pt idx="33937" formatCode="General">
                  <c:v>22.8398</c:v>
                </c:pt>
                <c:pt idx="33938" formatCode="General">
                  <c:v>22.840399999999999</c:v>
                </c:pt>
                <c:pt idx="33939" formatCode="General">
                  <c:v>22.841100000000001</c:v>
                </c:pt>
                <c:pt idx="33940" formatCode="General">
                  <c:v>22.841799999999999</c:v>
                </c:pt>
                <c:pt idx="33941" formatCode="General">
                  <c:v>22.842500000000001</c:v>
                </c:pt>
                <c:pt idx="33942" formatCode="General">
                  <c:v>22.8431</c:v>
                </c:pt>
                <c:pt idx="33943" formatCode="General">
                  <c:v>22.843800000000002</c:v>
                </c:pt>
                <c:pt idx="33944" formatCode="General">
                  <c:v>22.8445</c:v>
                </c:pt>
                <c:pt idx="33945" formatCode="General">
                  <c:v>22.845199999999998</c:v>
                </c:pt>
                <c:pt idx="33946" formatCode="General">
                  <c:v>22.845800000000001</c:v>
                </c:pt>
                <c:pt idx="33947" formatCode="General">
                  <c:v>22.846499999999999</c:v>
                </c:pt>
                <c:pt idx="33948" formatCode="General">
                  <c:v>22.847200000000001</c:v>
                </c:pt>
                <c:pt idx="33949" formatCode="General">
                  <c:v>22.847899999999999</c:v>
                </c:pt>
                <c:pt idx="33950" formatCode="General">
                  <c:v>22.848500000000001</c:v>
                </c:pt>
                <c:pt idx="33951" formatCode="General">
                  <c:v>22.8492</c:v>
                </c:pt>
                <c:pt idx="33952" formatCode="General">
                  <c:v>22.849900000000002</c:v>
                </c:pt>
                <c:pt idx="33953" formatCode="General">
                  <c:v>22.8505</c:v>
                </c:pt>
                <c:pt idx="33954" formatCode="General">
                  <c:v>22.851199999999999</c:v>
                </c:pt>
                <c:pt idx="33955" formatCode="General">
                  <c:v>22.851900000000001</c:v>
                </c:pt>
                <c:pt idx="33956" formatCode="General">
                  <c:v>22.852599999999999</c:v>
                </c:pt>
                <c:pt idx="33957" formatCode="General">
                  <c:v>22.853200000000001</c:v>
                </c:pt>
                <c:pt idx="33958" formatCode="General">
                  <c:v>22.853899999999999</c:v>
                </c:pt>
                <c:pt idx="33959" formatCode="General">
                  <c:v>22.854600000000001</c:v>
                </c:pt>
                <c:pt idx="33960" formatCode="General">
                  <c:v>22.8553</c:v>
                </c:pt>
                <c:pt idx="33961" formatCode="General">
                  <c:v>22.855899999999998</c:v>
                </c:pt>
                <c:pt idx="33962" formatCode="General">
                  <c:v>22.8566</c:v>
                </c:pt>
                <c:pt idx="33963" formatCode="General">
                  <c:v>22.857299999999999</c:v>
                </c:pt>
                <c:pt idx="33964" formatCode="General">
                  <c:v>22.857900000000001</c:v>
                </c:pt>
                <c:pt idx="33965" formatCode="General">
                  <c:v>22.858599999999999</c:v>
                </c:pt>
                <c:pt idx="33966" formatCode="General">
                  <c:v>22.859300000000001</c:v>
                </c:pt>
                <c:pt idx="33967" formatCode="General">
                  <c:v>22.86</c:v>
                </c:pt>
                <c:pt idx="33968" formatCode="General">
                  <c:v>22.860600000000002</c:v>
                </c:pt>
                <c:pt idx="33969" formatCode="General">
                  <c:v>22.8613</c:v>
                </c:pt>
                <c:pt idx="33970" formatCode="General">
                  <c:v>22.861999999999998</c:v>
                </c:pt>
                <c:pt idx="33971" formatCode="General">
                  <c:v>22.8627</c:v>
                </c:pt>
                <c:pt idx="33972" formatCode="General">
                  <c:v>22.863299999999999</c:v>
                </c:pt>
                <c:pt idx="33973" formatCode="General">
                  <c:v>22.864000000000001</c:v>
                </c:pt>
                <c:pt idx="33974" formatCode="General">
                  <c:v>22.864699999999999</c:v>
                </c:pt>
                <c:pt idx="33975" formatCode="General">
                  <c:v>22.865300000000001</c:v>
                </c:pt>
                <c:pt idx="33976" formatCode="General">
                  <c:v>22.866</c:v>
                </c:pt>
                <c:pt idx="33977" formatCode="General">
                  <c:v>22.866700000000002</c:v>
                </c:pt>
                <c:pt idx="33978" formatCode="General">
                  <c:v>22.8674</c:v>
                </c:pt>
                <c:pt idx="33979" formatCode="General">
                  <c:v>22.867999999999999</c:v>
                </c:pt>
                <c:pt idx="33980" formatCode="General">
                  <c:v>22.8687</c:v>
                </c:pt>
                <c:pt idx="33981" formatCode="General">
                  <c:v>22.869399999999999</c:v>
                </c:pt>
                <c:pt idx="33982" formatCode="General">
                  <c:v>22.870100000000001</c:v>
                </c:pt>
                <c:pt idx="33983" formatCode="General">
                  <c:v>22.870699999999999</c:v>
                </c:pt>
                <c:pt idx="33984" formatCode="General">
                  <c:v>22.871400000000001</c:v>
                </c:pt>
                <c:pt idx="33985" formatCode="General">
                  <c:v>22.8721</c:v>
                </c:pt>
                <c:pt idx="33986" formatCode="General">
                  <c:v>22.872800000000002</c:v>
                </c:pt>
                <c:pt idx="33987" formatCode="General">
                  <c:v>22.8734</c:v>
                </c:pt>
                <c:pt idx="33988" formatCode="General">
                  <c:v>22.874099999999999</c:v>
                </c:pt>
                <c:pt idx="33989" formatCode="General">
                  <c:v>22.8748</c:v>
                </c:pt>
                <c:pt idx="33990" formatCode="General">
                  <c:v>22.875399999999999</c:v>
                </c:pt>
                <c:pt idx="33991" formatCode="General">
                  <c:v>22.876100000000001</c:v>
                </c:pt>
                <c:pt idx="33992" formatCode="General">
                  <c:v>22.876799999999999</c:v>
                </c:pt>
                <c:pt idx="33993" formatCode="General">
                  <c:v>22.877500000000001</c:v>
                </c:pt>
                <c:pt idx="33994" formatCode="General">
                  <c:v>22.8781</c:v>
                </c:pt>
                <c:pt idx="33995" formatCode="General">
                  <c:v>22.878799999999998</c:v>
                </c:pt>
                <c:pt idx="33996" formatCode="General">
                  <c:v>22.8795</c:v>
                </c:pt>
                <c:pt idx="33997" formatCode="General">
                  <c:v>22.880199999999999</c:v>
                </c:pt>
                <c:pt idx="33998" formatCode="General">
                  <c:v>22.880800000000001</c:v>
                </c:pt>
                <c:pt idx="33999" formatCode="General">
                  <c:v>22.881499999999999</c:v>
                </c:pt>
                <c:pt idx="34000" formatCode="General">
                  <c:v>22.882200000000001</c:v>
                </c:pt>
                <c:pt idx="34001" formatCode="General">
                  <c:v>22.8828</c:v>
                </c:pt>
                <c:pt idx="34002" formatCode="General">
                  <c:v>22.883500000000002</c:v>
                </c:pt>
                <c:pt idx="34003" formatCode="General">
                  <c:v>22.8842</c:v>
                </c:pt>
                <c:pt idx="34004" formatCode="General">
                  <c:v>22.884899999999998</c:v>
                </c:pt>
                <c:pt idx="34005" formatCode="General">
                  <c:v>22.8855</c:v>
                </c:pt>
                <c:pt idx="34006" formatCode="General">
                  <c:v>22.886199999999999</c:v>
                </c:pt>
                <c:pt idx="34007" formatCode="General">
                  <c:v>22.886900000000001</c:v>
                </c:pt>
                <c:pt idx="34008" formatCode="General">
                  <c:v>22.887599999999999</c:v>
                </c:pt>
                <c:pt idx="34009" formatCode="General">
                  <c:v>22.888200000000001</c:v>
                </c:pt>
                <c:pt idx="34010" formatCode="General">
                  <c:v>22.8889</c:v>
                </c:pt>
                <c:pt idx="34011" formatCode="General">
                  <c:v>22.889600000000002</c:v>
                </c:pt>
                <c:pt idx="34012" formatCode="General">
                  <c:v>22.8903</c:v>
                </c:pt>
                <c:pt idx="34013" formatCode="General">
                  <c:v>22.890899999999998</c:v>
                </c:pt>
                <c:pt idx="34014" formatCode="General">
                  <c:v>22.8916</c:v>
                </c:pt>
                <c:pt idx="34015" formatCode="General">
                  <c:v>22.892299999999999</c:v>
                </c:pt>
                <c:pt idx="34016" formatCode="General">
                  <c:v>22.892900000000001</c:v>
                </c:pt>
                <c:pt idx="34017" formatCode="General">
                  <c:v>22.893599999999999</c:v>
                </c:pt>
                <c:pt idx="34018" formatCode="General">
                  <c:v>22.894300000000001</c:v>
                </c:pt>
                <c:pt idx="34019" formatCode="General">
                  <c:v>22.895</c:v>
                </c:pt>
                <c:pt idx="34020" formatCode="General">
                  <c:v>22.895600000000002</c:v>
                </c:pt>
                <c:pt idx="34021" formatCode="General">
                  <c:v>22.8963</c:v>
                </c:pt>
                <c:pt idx="34022" formatCode="General">
                  <c:v>22.896999999999998</c:v>
                </c:pt>
                <c:pt idx="34023" formatCode="General">
                  <c:v>22.8977</c:v>
                </c:pt>
                <c:pt idx="34024" formatCode="General">
                  <c:v>22.898299999999999</c:v>
                </c:pt>
                <c:pt idx="34025" formatCode="General">
                  <c:v>22.899000000000001</c:v>
                </c:pt>
                <c:pt idx="34026" formatCode="General">
                  <c:v>22.899699999999999</c:v>
                </c:pt>
                <c:pt idx="34027" formatCode="General">
                  <c:v>22.900300000000001</c:v>
                </c:pt>
                <c:pt idx="34028" formatCode="General">
                  <c:v>22.901</c:v>
                </c:pt>
                <c:pt idx="34029" formatCode="General">
                  <c:v>22.901700000000002</c:v>
                </c:pt>
                <c:pt idx="34030" formatCode="General">
                  <c:v>22.9024</c:v>
                </c:pt>
                <c:pt idx="34031" formatCode="General">
                  <c:v>22.902999999999999</c:v>
                </c:pt>
                <c:pt idx="34032" formatCode="General">
                  <c:v>22.903700000000001</c:v>
                </c:pt>
                <c:pt idx="34033" formatCode="General">
                  <c:v>22.904399999999999</c:v>
                </c:pt>
                <c:pt idx="34034" formatCode="General">
                  <c:v>22.905100000000001</c:v>
                </c:pt>
                <c:pt idx="34035" formatCode="General">
                  <c:v>22.9057</c:v>
                </c:pt>
                <c:pt idx="34036" formatCode="General">
                  <c:v>22.906400000000001</c:v>
                </c:pt>
                <c:pt idx="34037" formatCode="General">
                  <c:v>22.9071</c:v>
                </c:pt>
                <c:pt idx="34038" formatCode="General">
                  <c:v>22.907699999999998</c:v>
                </c:pt>
                <c:pt idx="34039" formatCode="General">
                  <c:v>22.9084</c:v>
                </c:pt>
                <c:pt idx="34040" formatCode="General">
                  <c:v>22.909099999999999</c:v>
                </c:pt>
                <c:pt idx="34041" formatCode="General">
                  <c:v>22.909800000000001</c:v>
                </c:pt>
                <c:pt idx="34042" formatCode="General">
                  <c:v>22.910399999999999</c:v>
                </c:pt>
                <c:pt idx="34043" formatCode="General">
                  <c:v>22.911100000000001</c:v>
                </c:pt>
                <c:pt idx="34044" formatCode="General">
                  <c:v>22.911799999999999</c:v>
                </c:pt>
                <c:pt idx="34045" formatCode="General">
                  <c:v>22.912500000000001</c:v>
                </c:pt>
                <c:pt idx="34046" formatCode="General">
                  <c:v>22.9131</c:v>
                </c:pt>
                <c:pt idx="34047" formatCode="General">
                  <c:v>22.913799999999998</c:v>
                </c:pt>
                <c:pt idx="34048" formatCode="General">
                  <c:v>22.9145</c:v>
                </c:pt>
                <c:pt idx="34049" formatCode="General">
                  <c:v>22.915199999999999</c:v>
                </c:pt>
                <c:pt idx="34050" formatCode="General">
                  <c:v>22.915800000000001</c:v>
                </c:pt>
                <c:pt idx="34051" formatCode="General">
                  <c:v>22.916499999999999</c:v>
                </c:pt>
                <c:pt idx="34052" formatCode="General">
                  <c:v>22.917200000000001</c:v>
                </c:pt>
                <c:pt idx="34053" formatCode="General">
                  <c:v>22.9178</c:v>
                </c:pt>
                <c:pt idx="34054" formatCode="General">
                  <c:v>22.918500000000002</c:v>
                </c:pt>
                <c:pt idx="34055" formatCode="General">
                  <c:v>22.9192</c:v>
                </c:pt>
                <c:pt idx="34056" formatCode="General">
                  <c:v>22.919899999999998</c:v>
                </c:pt>
                <c:pt idx="34057" formatCode="General">
                  <c:v>22.920500000000001</c:v>
                </c:pt>
                <c:pt idx="34058" formatCode="General">
                  <c:v>22.921199999999999</c:v>
                </c:pt>
                <c:pt idx="34059" formatCode="General">
                  <c:v>22.921900000000001</c:v>
                </c:pt>
                <c:pt idx="34060" formatCode="General">
                  <c:v>22.922599999999999</c:v>
                </c:pt>
                <c:pt idx="34061" formatCode="General">
                  <c:v>22.923200000000001</c:v>
                </c:pt>
                <c:pt idx="34062" formatCode="General">
                  <c:v>22.9239</c:v>
                </c:pt>
                <c:pt idx="34063" formatCode="General">
                  <c:v>22.924600000000002</c:v>
                </c:pt>
                <c:pt idx="34064" formatCode="General">
                  <c:v>22.9252</c:v>
                </c:pt>
                <c:pt idx="34065" formatCode="General">
                  <c:v>22.925899999999999</c:v>
                </c:pt>
                <c:pt idx="34066" formatCode="General">
                  <c:v>22.926600000000001</c:v>
                </c:pt>
                <c:pt idx="34067" formatCode="General">
                  <c:v>22.927299999999999</c:v>
                </c:pt>
                <c:pt idx="34068" formatCode="General">
                  <c:v>22.927900000000001</c:v>
                </c:pt>
                <c:pt idx="34069" formatCode="General">
                  <c:v>22.928599999999999</c:v>
                </c:pt>
                <c:pt idx="34070" formatCode="General">
                  <c:v>22.929300000000001</c:v>
                </c:pt>
                <c:pt idx="34071" formatCode="General">
                  <c:v>22.93</c:v>
                </c:pt>
                <c:pt idx="34072" formatCode="General">
                  <c:v>22.930599999999998</c:v>
                </c:pt>
                <c:pt idx="34073" formatCode="General">
                  <c:v>22.9313</c:v>
                </c:pt>
                <c:pt idx="34074" formatCode="General">
                  <c:v>22.931999999999999</c:v>
                </c:pt>
                <c:pt idx="34075" formatCode="General">
                  <c:v>22.932700000000001</c:v>
                </c:pt>
                <c:pt idx="34076" formatCode="General">
                  <c:v>22.933299999999999</c:v>
                </c:pt>
                <c:pt idx="34077" formatCode="General">
                  <c:v>22.934000000000001</c:v>
                </c:pt>
                <c:pt idx="34078" formatCode="General">
                  <c:v>22.934699999999999</c:v>
                </c:pt>
                <c:pt idx="34079" formatCode="General">
                  <c:v>22.935300000000002</c:v>
                </c:pt>
                <c:pt idx="34080" formatCode="General">
                  <c:v>22.936</c:v>
                </c:pt>
                <c:pt idx="34081" formatCode="General">
                  <c:v>22.936699999999998</c:v>
                </c:pt>
                <c:pt idx="34082" formatCode="General">
                  <c:v>22.9374</c:v>
                </c:pt>
                <c:pt idx="34083" formatCode="General">
                  <c:v>22.937999999999999</c:v>
                </c:pt>
                <c:pt idx="34084" formatCode="General">
                  <c:v>22.938700000000001</c:v>
                </c:pt>
                <c:pt idx="34085" formatCode="General">
                  <c:v>22.939399999999999</c:v>
                </c:pt>
                <c:pt idx="34086" formatCode="General">
                  <c:v>22.940100000000001</c:v>
                </c:pt>
                <c:pt idx="34087" formatCode="General">
                  <c:v>22.9407</c:v>
                </c:pt>
                <c:pt idx="34088" formatCode="General">
                  <c:v>22.941400000000002</c:v>
                </c:pt>
                <c:pt idx="34089" formatCode="General">
                  <c:v>22.9421</c:v>
                </c:pt>
                <c:pt idx="34090" formatCode="General">
                  <c:v>22.942699999999999</c:v>
                </c:pt>
                <c:pt idx="34091" formatCode="General">
                  <c:v>22.9434</c:v>
                </c:pt>
                <c:pt idx="34092" formatCode="General">
                  <c:v>22.944099999999999</c:v>
                </c:pt>
                <c:pt idx="34093" formatCode="General">
                  <c:v>22.944800000000001</c:v>
                </c:pt>
                <c:pt idx="34094" formatCode="General">
                  <c:v>22.945399999999999</c:v>
                </c:pt>
                <c:pt idx="34095" formatCode="General">
                  <c:v>22.946100000000001</c:v>
                </c:pt>
                <c:pt idx="34096" formatCode="General">
                  <c:v>22.9468</c:v>
                </c:pt>
                <c:pt idx="34097" formatCode="General">
                  <c:v>22.947500000000002</c:v>
                </c:pt>
                <c:pt idx="34098" formatCode="General">
                  <c:v>22.9481</c:v>
                </c:pt>
                <c:pt idx="34099" formatCode="General">
                  <c:v>22.948799999999999</c:v>
                </c:pt>
                <c:pt idx="34100" formatCode="General">
                  <c:v>22.9495</c:v>
                </c:pt>
                <c:pt idx="34101" formatCode="General">
                  <c:v>22.950099999999999</c:v>
                </c:pt>
                <c:pt idx="34102" formatCode="General">
                  <c:v>22.950800000000001</c:v>
                </c:pt>
                <c:pt idx="34103" formatCode="General">
                  <c:v>22.951499999999999</c:v>
                </c:pt>
                <c:pt idx="34104" formatCode="General">
                  <c:v>22.952200000000001</c:v>
                </c:pt>
                <c:pt idx="34105" formatCode="General">
                  <c:v>22.9528</c:v>
                </c:pt>
                <c:pt idx="34106" formatCode="General">
                  <c:v>22.953499999999998</c:v>
                </c:pt>
                <c:pt idx="34107" formatCode="General">
                  <c:v>22.9542</c:v>
                </c:pt>
                <c:pt idx="34108" formatCode="General">
                  <c:v>22.954899999999999</c:v>
                </c:pt>
                <c:pt idx="34109" formatCode="General">
                  <c:v>22.955500000000001</c:v>
                </c:pt>
                <c:pt idx="34110" formatCode="General">
                  <c:v>22.956199999999999</c:v>
                </c:pt>
                <c:pt idx="34111" formatCode="General">
                  <c:v>22.956900000000001</c:v>
                </c:pt>
                <c:pt idx="34112" formatCode="General">
                  <c:v>22.957599999999999</c:v>
                </c:pt>
                <c:pt idx="34113" formatCode="General">
                  <c:v>22.958200000000001</c:v>
                </c:pt>
                <c:pt idx="34114" formatCode="General">
                  <c:v>22.9589</c:v>
                </c:pt>
                <c:pt idx="34115" formatCode="General">
                  <c:v>22.959599999999998</c:v>
                </c:pt>
                <c:pt idx="34116" formatCode="General">
                  <c:v>22.9602</c:v>
                </c:pt>
                <c:pt idx="34117" formatCode="General">
                  <c:v>22.960899999999999</c:v>
                </c:pt>
                <c:pt idx="34118" formatCode="General">
                  <c:v>22.961600000000001</c:v>
                </c:pt>
                <c:pt idx="34119" formatCode="General">
                  <c:v>22.962299999999999</c:v>
                </c:pt>
                <c:pt idx="34120" formatCode="General">
                  <c:v>22.962900000000001</c:v>
                </c:pt>
                <c:pt idx="34121" formatCode="General">
                  <c:v>22.9636</c:v>
                </c:pt>
                <c:pt idx="34122" formatCode="General">
                  <c:v>22.964300000000001</c:v>
                </c:pt>
                <c:pt idx="34123" formatCode="General">
                  <c:v>22.965</c:v>
                </c:pt>
                <c:pt idx="34124" formatCode="General">
                  <c:v>22.965599999999998</c:v>
                </c:pt>
                <c:pt idx="34125" formatCode="General">
                  <c:v>22.9663</c:v>
                </c:pt>
                <c:pt idx="34126" formatCode="General">
                  <c:v>22.966999999999999</c:v>
                </c:pt>
                <c:pt idx="34127" formatCode="General">
                  <c:v>22.967600000000001</c:v>
                </c:pt>
                <c:pt idx="34128" formatCode="General">
                  <c:v>22.968299999999999</c:v>
                </c:pt>
                <c:pt idx="34129" formatCode="General">
                  <c:v>22.969000000000001</c:v>
                </c:pt>
                <c:pt idx="34130" formatCode="General">
                  <c:v>22.9697</c:v>
                </c:pt>
                <c:pt idx="34131" formatCode="General">
                  <c:v>22.970300000000002</c:v>
                </c:pt>
                <c:pt idx="34132" formatCode="General">
                  <c:v>22.971</c:v>
                </c:pt>
                <c:pt idx="34133" formatCode="General">
                  <c:v>22.971699999999998</c:v>
                </c:pt>
                <c:pt idx="34134" formatCode="General">
                  <c:v>22.9724</c:v>
                </c:pt>
                <c:pt idx="34135" formatCode="General">
                  <c:v>22.972999999999999</c:v>
                </c:pt>
                <c:pt idx="34136" formatCode="General">
                  <c:v>22.973700000000001</c:v>
                </c:pt>
                <c:pt idx="34137" formatCode="General">
                  <c:v>22.974399999999999</c:v>
                </c:pt>
                <c:pt idx="34138" formatCode="General">
                  <c:v>22.975000000000001</c:v>
                </c:pt>
                <c:pt idx="34139" formatCode="General">
                  <c:v>22.9757</c:v>
                </c:pt>
                <c:pt idx="34140" formatCode="General">
                  <c:v>22.976400000000002</c:v>
                </c:pt>
                <c:pt idx="34141" formatCode="General">
                  <c:v>22.9771</c:v>
                </c:pt>
                <c:pt idx="34142" formatCode="General">
                  <c:v>22.977699999999999</c:v>
                </c:pt>
                <c:pt idx="34143" formatCode="General">
                  <c:v>22.978400000000001</c:v>
                </c:pt>
                <c:pt idx="34144" formatCode="General">
                  <c:v>22.979099999999999</c:v>
                </c:pt>
                <c:pt idx="34145" formatCode="General">
                  <c:v>22.979800000000001</c:v>
                </c:pt>
                <c:pt idx="34146" formatCode="General">
                  <c:v>22.980399999999999</c:v>
                </c:pt>
                <c:pt idx="34147" formatCode="General">
                  <c:v>22.981100000000001</c:v>
                </c:pt>
                <c:pt idx="34148" formatCode="General">
                  <c:v>22.9818</c:v>
                </c:pt>
                <c:pt idx="34149" formatCode="General">
                  <c:v>22.982500000000002</c:v>
                </c:pt>
                <c:pt idx="34150" formatCode="General">
                  <c:v>22.9831</c:v>
                </c:pt>
                <c:pt idx="34151" formatCode="General">
                  <c:v>22.983799999999999</c:v>
                </c:pt>
                <c:pt idx="34152" formatCode="General">
                  <c:v>22.984500000000001</c:v>
                </c:pt>
                <c:pt idx="34153" formatCode="General">
                  <c:v>22.985099999999999</c:v>
                </c:pt>
                <c:pt idx="34154" formatCode="General">
                  <c:v>22.985800000000001</c:v>
                </c:pt>
                <c:pt idx="34155" formatCode="General">
                  <c:v>22.986499999999999</c:v>
                </c:pt>
                <c:pt idx="34156" formatCode="General">
                  <c:v>22.987200000000001</c:v>
                </c:pt>
                <c:pt idx="34157" formatCode="General">
                  <c:v>22.9878</c:v>
                </c:pt>
                <c:pt idx="34158" formatCode="General">
                  <c:v>22.988499999999998</c:v>
                </c:pt>
                <c:pt idx="34159" formatCode="General">
                  <c:v>22.9892</c:v>
                </c:pt>
                <c:pt idx="34160" formatCode="General">
                  <c:v>22.989899999999999</c:v>
                </c:pt>
                <c:pt idx="34161" formatCode="General">
                  <c:v>22.990500000000001</c:v>
                </c:pt>
                <c:pt idx="34162" formatCode="General">
                  <c:v>22.991199999999999</c:v>
                </c:pt>
                <c:pt idx="34163" formatCode="General">
                  <c:v>22.991900000000001</c:v>
                </c:pt>
                <c:pt idx="34164" formatCode="General">
                  <c:v>22.9925</c:v>
                </c:pt>
                <c:pt idx="34165" formatCode="General">
                  <c:v>22.993200000000002</c:v>
                </c:pt>
                <c:pt idx="34166" formatCode="General">
                  <c:v>22.9939</c:v>
                </c:pt>
                <c:pt idx="34167" formatCode="General">
                  <c:v>22.994599999999998</c:v>
                </c:pt>
                <c:pt idx="34168" formatCode="General">
                  <c:v>22.995200000000001</c:v>
                </c:pt>
                <c:pt idx="34169" formatCode="General">
                  <c:v>22.995899999999999</c:v>
                </c:pt>
                <c:pt idx="34170" formatCode="General">
                  <c:v>22.996600000000001</c:v>
                </c:pt>
                <c:pt idx="34171" formatCode="General">
                  <c:v>22.997299999999999</c:v>
                </c:pt>
                <c:pt idx="34172" formatCode="General">
                  <c:v>22.997900000000001</c:v>
                </c:pt>
                <c:pt idx="34173" formatCode="General">
                  <c:v>22.9986</c:v>
                </c:pt>
                <c:pt idx="34174" formatCode="General">
                  <c:v>22.999300000000002</c:v>
                </c:pt>
                <c:pt idx="34175" formatCode="General">
                  <c:v>23</c:v>
                </c:pt>
                <c:pt idx="34176" formatCode="General">
                  <c:v>23.000599999999999</c:v>
                </c:pt>
                <c:pt idx="34177" formatCode="General">
                  <c:v>23.001300000000001</c:v>
                </c:pt>
                <c:pt idx="34178" formatCode="General">
                  <c:v>23.001999999999999</c:v>
                </c:pt>
                <c:pt idx="34179" formatCode="General">
                  <c:v>23.002600000000001</c:v>
                </c:pt>
                <c:pt idx="34180" formatCode="General">
                  <c:v>23.003299999999999</c:v>
                </c:pt>
                <c:pt idx="34181" formatCode="General">
                  <c:v>23.004000000000001</c:v>
                </c:pt>
                <c:pt idx="34182" formatCode="General">
                  <c:v>23.0047</c:v>
                </c:pt>
                <c:pt idx="34183" formatCode="General">
                  <c:v>23.005299999999998</c:v>
                </c:pt>
                <c:pt idx="34184" formatCode="General">
                  <c:v>23.006</c:v>
                </c:pt>
                <c:pt idx="34185" formatCode="General">
                  <c:v>23.006699999999999</c:v>
                </c:pt>
                <c:pt idx="34186" formatCode="General">
                  <c:v>23.007400000000001</c:v>
                </c:pt>
                <c:pt idx="34187" formatCode="General">
                  <c:v>23.007999999999999</c:v>
                </c:pt>
                <c:pt idx="34188" formatCode="General">
                  <c:v>23.008700000000001</c:v>
                </c:pt>
                <c:pt idx="34189" formatCode="General">
                  <c:v>23.009399999999999</c:v>
                </c:pt>
                <c:pt idx="34190" formatCode="General">
                  <c:v>23.01</c:v>
                </c:pt>
                <c:pt idx="34191" formatCode="General">
                  <c:v>23.0107</c:v>
                </c:pt>
                <c:pt idx="34192" formatCode="General">
                  <c:v>23.011399999999998</c:v>
                </c:pt>
                <c:pt idx="34193" formatCode="General">
                  <c:v>23.0121</c:v>
                </c:pt>
                <c:pt idx="34194" formatCode="General">
                  <c:v>23.012699999999999</c:v>
                </c:pt>
                <c:pt idx="34195" formatCode="General">
                  <c:v>23.013400000000001</c:v>
                </c:pt>
                <c:pt idx="34196" formatCode="General">
                  <c:v>23.014099999999999</c:v>
                </c:pt>
                <c:pt idx="34197" formatCode="General">
                  <c:v>23.014800000000001</c:v>
                </c:pt>
                <c:pt idx="34198" formatCode="General">
                  <c:v>23.0154</c:v>
                </c:pt>
                <c:pt idx="34199" formatCode="General">
                  <c:v>23.016100000000002</c:v>
                </c:pt>
                <c:pt idx="34200" formatCode="General">
                  <c:v>23.0168</c:v>
                </c:pt>
                <c:pt idx="34201" formatCode="General">
                  <c:v>23.017399999999999</c:v>
                </c:pt>
                <c:pt idx="34202" formatCode="General">
                  <c:v>23.0181</c:v>
                </c:pt>
                <c:pt idx="34203" formatCode="General">
                  <c:v>23.018799999999999</c:v>
                </c:pt>
                <c:pt idx="34204" formatCode="General">
                  <c:v>23.019500000000001</c:v>
                </c:pt>
                <c:pt idx="34205" formatCode="General">
                  <c:v>23.020099999999999</c:v>
                </c:pt>
                <c:pt idx="34206" formatCode="General">
                  <c:v>23.020800000000001</c:v>
                </c:pt>
                <c:pt idx="34207" formatCode="General">
                  <c:v>23.0215</c:v>
                </c:pt>
                <c:pt idx="34208" formatCode="General">
                  <c:v>23.022200000000002</c:v>
                </c:pt>
                <c:pt idx="34209" formatCode="General">
                  <c:v>23.0228</c:v>
                </c:pt>
                <c:pt idx="34210" formatCode="General">
                  <c:v>23.023499999999999</c:v>
                </c:pt>
                <c:pt idx="34211" formatCode="General">
                  <c:v>23.0242</c:v>
                </c:pt>
                <c:pt idx="34212" formatCode="General">
                  <c:v>23.024899999999999</c:v>
                </c:pt>
                <c:pt idx="34213" formatCode="General">
                  <c:v>23.025500000000001</c:v>
                </c:pt>
                <c:pt idx="34214" formatCode="General">
                  <c:v>23.026199999999999</c:v>
                </c:pt>
                <c:pt idx="34215" formatCode="General">
                  <c:v>23.026900000000001</c:v>
                </c:pt>
                <c:pt idx="34216" formatCode="General">
                  <c:v>23.0275</c:v>
                </c:pt>
                <c:pt idx="34217" formatCode="General">
                  <c:v>23.028199999999998</c:v>
                </c:pt>
                <c:pt idx="34218" formatCode="General">
                  <c:v>23.0289</c:v>
                </c:pt>
                <c:pt idx="34219" formatCode="General">
                  <c:v>23.029599999999999</c:v>
                </c:pt>
                <c:pt idx="34220" formatCode="General">
                  <c:v>23.030200000000001</c:v>
                </c:pt>
                <c:pt idx="34221" formatCode="General">
                  <c:v>23.030899999999999</c:v>
                </c:pt>
                <c:pt idx="34222" formatCode="General">
                  <c:v>23.031600000000001</c:v>
                </c:pt>
                <c:pt idx="34223" formatCode="General">
                  <c:v>23.032299999999999</c:v>
                </c:pt>
                <c:pt idx="34224" formatCode="General">
                  <c:v>23.032900000000001</c:v>
                </c:pt>
                <c:pt idx="34225" formatCode="General">
                  <c:v>23.0336</c:v>
                </c:pt>
                <c:pt idx="34226" formatCode="General">
                  <c:v>23.034300000000002</c:v>
                </c:pt>
                <c:pt idx="34227" formatCode="General">
                  <c:v>23.0349</c:v>
                </c:pt>
                <c:pt idx="34228" formatCode="General">
                  <c:v>23.035599999999999</c:v>
                </c:pt>
                <c:pt idx="34229" formatCode="General">
                  <c:v>23.036300000000001</c:v>
                </c:pt>
                <c:pt idx="34230" formatCode="General">
                  <c:v>23.036999999999999</c:v>
                </c:pt>
                <c:pt idx="34231" formatCode="General">
                  <c:v>23.037600000000001</c:v>
                </c:pt>
                <c:pt idx="34232" formatCode="General">
                  <c:v>23.0383</c:v>
                </c:pt>
                <c:pt idx="34233" formatCode="General">
                  <c:v>23.039000000000001</c:v>
                </c:pt>
                <c:pt idx="34234" formatCode="General">
                  <c:v>23.0397</c:v>
                </c:pt>
                <c:pt idx="34235" formatCode="General">
                  <c:v>23.040299999999998</c:v>
                </c:pt>
                <c:pt idx="34236" formatCode="General">
                  <c:v>23.041</c:v>
                </c:pt>
                <c:pt idx="34237" formatCode="General">
                  <c:v>23.041699999999999</c:v>
                </c:pt>
                <c:pt idx="34238" formatCode="General">
                  <c:v>23.042400000000001</c:v>
                </c:pt>
                <c:pt idx="34239" formatCode="General">
                  <c:v>23.042999999999999</c:v>
                </c:pt>
                <c:pt idx="34240" formatCode="General">
                  <c:v>23.043700000000001</c:v>
                </c:pt>
                <c:pt idx="34241" formatCode="General">
                  <c:v>23.0444</c:v>
                </c:pt>
                <c:pt idx="34242" formatCode="General">
                  <c:v>23.045000000000002</c:v>
                </c:pt>
                <c:pt idx="34243" formatCode="General">
                  <c:v>23.0457</c:v>
                </c:pt>
                <c:pt idx="34244" formatCode="General">
                  <c:v>23.046399999999998</c:v>
                </c:pt>
                <c:pt idx="34245" formatCode="General">
                  <c:v>23.0471</c:v>
                </c:pt>
                <c:pt idx="34246" formatCode="General">
                  <c:v>23.047699999999999</c:v>
                </c:pt>
                <c:pt idx="34247" formatCode="General">
                  <c:v>23.048400000000001</c:v>
                </c:pt>
                <c:pt idx="34248" formatCode="General">
                  <c:v>23.049099999999999</c:v>
                </c:pt>
                <c:pt idx="34249" formatCode="General">
                  <c:v>23.049800000000001</c:v>
                </c:pt>
                <c:pt idx="34250" formatCode="General">
                  <c:v>23.0504</c:v>
                </c:pt>
                <c:pt idx="34251" formatCode="General">
                  <c:v>23.051100000000002</c:v>
                </c:pt>
                <c:pt idx="34252" formatCode="General">
                  <c:v>23.0518</c:v>
                </c:pt>
                <c:pt idx="34253" formatCode="General">
                  <c:v>23.052399999999999</c:v>
                </c:pt>
                <c:pt idx="34254" formatCode="General">
                  <c:v>23.053100000000001</c:v>
                </c:pt>
                <c:pt idx="34255" formatCode="General">
                  <c:v>23.053799999999999</c:v>
                </c:pt>
                <c:pt idx="34256" formatCode="General">
                  <c:v>23.054500000000001</c:v>
                </c:pt>
                <c:pt idx="34257" formatCode="General">
                  <c:v>23.055099999999999</c:v>
                </c:pt>
                <c:pt idx="34258" formatCode="General">
                  <c:v>23.055800000000001</c:v>
                </c:pt>
                <c:pt idx="34259" formatCode="General">
                  <c:v>23.0565</c:v>
                </c:pt>
                <c:pt idx="34260" formatCode="General">
                  <c:v>23.057200000000002</c:v>
                </c:pt>
                <c:pt idx="34261" formatCode="General">
                  <c:v>23.0578</c:v>
                </c:pt>
                <c:pt idx="34262" formatCode="General">
                  <c:v>23.058499999999999</c:v>
                </c:pt>
                <c:pt idx="34263" formatCode="General">
                  <c:v>23.059200000000001</c:v>
                </c:pt>
                <c:pt idx="34264" formatCode="General">
                  <c:v>23.059799999999999</c:v>
                </c:pt>
                <c:pt idx="34265" formatCode="General">
                  <c:v>23.060500000000001</c:v>
                </c:pt>
                <c:pt idx="34266" formatCode="General">
                  <c:v>23.061199999999999</c:v>
                </c:pt>
                <c:pt idx="34267" formatCode="General">
                  <c:v>23.061900000000001</c:v>
                </c:pt>
                <c:pt idx="34268" formatCode="General">
                  <c:v>23.0625</c:v>
                </c:pt>
                <c:pt idx="34269" formatCode="General">
                  <c:v>23.063199999999998</c:v>
                </c:pt>
                <c:pt idx="34270" formatCode="General">
                  <c:v>23.0639</c:v>
                </c:pt>
                <c:pt idx="34271" formatCode="General">
                  <c:v>23.064599999999999</c:v>
                </c:pt>
                <c:pt idx="34272" formatCode="General">
                  <c:v>23.065200000000001</c:v>
                </c:pt>
                <c:pt idx="34273" formatCode="General">
                  <c:v>23.065899999999999</c:v>
                </c:pt>
                <c:pt idx="34274" formatCode="General">
                  <c:v>23.066600000000001</c:v>
                </c:pt>
                <c:pt idx="34275" formatCode="General">
                  <c:v>23.067299999999999</c:v>
                </c:pt>
                <c:pt idx="34276" formatCode="General">
                  <c:v>23.067900000000002</c:v>
                </c:pt>
                <c:pt idx="34277" formatCode="General">
                  <c:v>23.0686</c:v>
                </c:pt>
                <c:pt idx="34278" formatCode="General">
                  <c:v>23.069299999999998</c:v>
                </c:pt>
                <c:pt idx="34279" formatCode="General">
                  <c:v>23.069900000000001</c:v>
                </c:pt>
                <c:pt idx="34280" formatCode="General">
                  <c:v>23.070599999999999</c:v>
                </c:pt>
                <c:pt idx="34281" formatCode="General">
                  <c:v>23.071300000000001</c:v>
                </c:pt>
                <c:pt idx="34282" formatCode="General">
                  <c:v>23.071999999999999</c:v>
                </c:pt>
                <c:pt idx="34283" formatCode="General">
                  <c:v>23.072600000000001</c:v>
                </c:pt>
                <c:pt idx="34284" formatCode="General">
                  <c:v>23.0733</c:v>
                </c:pt>
                <c:pt idx="34285" formatCode="General">
                  <c:v>23.074000000000002</c:v>
                </c:pt>
                <c:pt idx="34286" formatCode="General">
                  <c:v>23.0747</c:v>
                </c:pt>
                <c:pt idx="34287" formatCode="General">
                  <c:v>23.075299999999999</c:v>
                </c:pt>
                <c:pt idx="34288" formatCode="General">
                  <c:v>23.076000000000001</c:v>
                </c:pt>
                <c:pt idx="34289" formatCode="General">
                  <c:v>23.076699999999999</c:v>
                </c:pt>
                <c:pt idx="34290" formatCode="General">
                  <c:v>23.077300000000001</c:v>
                </c:pt>
                <c:pt idx="34291" formatCode="General">
                  <c:v>23.077999999999999</c:v>
                </c:pt>
                <c:pt idx="34292" formatCode="General">
                  <c:v>23.078700000000001</c:v>
                </c:pt>
                <c:pt idx="34293" formatCode="General">
                  <c:v>23.0794</c:v>
                </c:pt>
                <c:pt idx="34294" formatCode="General">
                  <c:v>23.08</c:v>
                </c:pt>
                <c:pt idx="34295" formatCode="General">
                  <c:v>23.0807</c:v>
                </c:pt>
                <c:pt idx="34296" formatCode="General">
                  <c:v>23.081399999999999</c:v>
                </c:pt>
                <c:pt idx="34297" formatCode="General">
                  <c:v>23.082100000000001</c:v>
                </c:pt>
                <c:pt idx="34298" formatCode="General">
                  <c:v>23.082699999999999</c:v>
                </c:pt>
                <c:pt idx="34299" formatCode="General">
                  <c:v>23.083400000000001</c:v>
                </c:pt>
                <c:pt idx="34300" formatCode="General">
                  <c:v>23.084099999999999</c:v>
                </c:pt>
                <c:pt idx="34301" formatCode="General">
                  <c:v>23.084700000000002</c:v>
                </c:pt>
                <c:pt idx="34302" formatCode="General">
                  <c:v>23.0854</c:v>
                </c:pt>
                <c:pt idx="34303" formatCode="General">
                  <c:v>23.086099999999998</c:v>
                </c:pt>
                <c:pt idx="34304" formatCode="General">
                  <c:v>23.0868</c:v>
                </c:pt>
                <c:pt idx="34305" formatCode="General">
                  <c:v>23.087399999999999</c:v>
                </c:pt>
                <c:pt idx="34306" formatCode="General">
                  <c:v>23.088100000000001</c:v>
                </c:pt>
                <c:pt idx="34307" formatCode="General">
                  <c:v>23.088799999999999</c:v>
                </c:pt>
                <c:pt idx="34308" formatCode="General">
                  <c:v>23.089500000000001</c:v>
                </c:pt>
                <c:pt idx="34309" formatCode="General">
                  <c:v>23.0901</c:v>
                </c:pt>
                <c:pt idx="34310" formatCode="General">
                  <c:v>23.090800000000002</c:v>
                </c:pt>
                <c:pt idx="34311" formatCode="General">
                  <c:v>23.0915</c:v>
                </c:pt>
                <c:pt idx="34312" formatCode="General">
                  <c:v>23.092199999999998</c:v>
                </c:pt>
                <c:pt idx="34313" formatCode="General">
                  <c:v>23.0928</c:v>
                </c:pt>
                <c:pt idx="34314" formatCode="General">
                  <c:v>23.093499999999999</c:v>
                </c:pt>
                <c:pt idx="34315" formatCode="General">
                  <c:v>23.094200000000001</c:v>
                </c:pt>
                <c:pt idx="34316" formatCode="General">
                  <c:v>23.094799999999999</c:v>
                </c:pt>
                <c:pt idx="34317" formatCode="General">
                  <c:v>23.095500000000001</c:v>
                </c:pt>
                <c:pt idx="34318" formatCode="General">
                  <c:v>23.0962</c:v>
                </c:pt>
                <c:pt idx="34319" formatCode="General">
                  <c:v>23.096900000000002</c:v>
                </c:pt>
                <c:pt idx="34320" formatCode="General">
                  <c:v>23.0975</c:v>
                </c:pt>
                <c:pt idx="34321" formatCode="General">
                  <c:v>23.098199999999999</c:v>
                </c:pt>
                <c:pt idx="34322" formatCode="General">
                  <c:v>23.0989</c:v>
                </c:pt>
                <c:pt idx="34323" formatCode="General">
                  <c:v>23.099599999999999</c:v>
                </c:pt>
                <c:pt idx="34324" formatCode="General">
                  <c:v>23.100200000000001</c:v>
                </c:pt>
                <c:pt idx="34325" formatCode="General">
                  <c:v>23.100899999999999</c:v>
                </c:pt>
                <c:pt idx="34326" formatCode="General">
                  <c:v>23.101600000000001</c:v>
                </c:pt>
                <c:pt idx="34327" formatCode="General">
                  <c:v>23.1022</c:v>
                </c:pt>
                <c:pt idx="34328" formatCode="General">
                  <c:v>23.102900000000002</c:v>
                </c:pt>
                <c:pt idx="34329" formatCode="General">
                  <c:v>23.1036</c:v>
                </c:pt>
                <c:pt idx="34330" formatCode="General">
                  <c:v>23.104299999999999</c:v>
                </c:pt>
                <c:pt idx="34331" formatCode="General">
                  <c:v>23.104900000000001</c:v>
                </c:pt>
                <c:pt idx="34332" formatCode="General">
                  <c:v>23.105599999999999</c:v>
                </c:pt>
                <c:pt idx="34333" formatCode="General">
                  <c:v>23.106300000000001</c:v>
                </c:pt>
                <c:pt idx="34334" formatCode="General">
                  <c:v>23.106999999999999</c:v>
                </c:pt>
                <c:pt idx="34335" formatCode="General">
                  <c:v>23.107600000000001</c:v>
                </c:pt>
                <c:pt idx="34336" formatCode="General">
                  <c:v>23.1083</c:v>
                </c:pt>
                <c:pt idx="34337" formatCode="General">
                  <c:v>23.109000000000002</c:v>
                </c:pt>
                <c:pt idx="34338" formatCode="General">
                  <c:v>23.1097</c:v>
                </c:pt>
                <c:pt idx="34339" formatCode="General">
                  <c:v>23.110299999999999</c:v>
                </c:pt>
                <c:pt idx="34340" formatCode="General">
                  <c:v>23.111000000000001</c:v>
                </c:pt>
                <c:pt idx="34341" formatCode="General">
                  <c:v>23.111699999999999</c:v>
                </c:pt>
                <c:pt idx="34342" formatCode="General">
                  <c:v>23.112300000000001</c:v>
                </c:pt>
                <c:pt idx="34343" formatCode="General">
                  <c:v>23.113</c:v>
                </c:pt>
                <c:pt idx="34344" formatCode="General">
                  <c:v>23.113700000000001</c:v>
                </c:pt>
                <c:pt idx="34345" formatCode="General">
                  <c:v>23.1144</c:v>
                </c:pt>
                <c:pt idx="34346" formatCode="General">
                  <c:v>23.114999999999998</c:v>
                </c:pt>
                <c:pt idx="34347" formatCode="General">
                  <c:v>23.1157</c:v>
                </c:pt>
                <c:pt idx="34348" formatCode="General">
                  <c:v>23.116399999999999</c:v>
                </c:pt>
                <c:pt idx="34349" formatCode="General">
                  <c:v>23.117100000000001</c:v>
                </c:pt>
                <c:pt idx="34350" formatCode="General">
                  <c:v>23.117699999999999</c:v>
                </c:pt>
                <c:pt idx="34351" formatCode="General">
                  <c:v>23.118400000000001</c:v>
                </c:pt>
                <c:pt idx="34352" formatCode="General">
                  <c:v>23.1191</c:v>
                </c:pt>
                <c:pt idx="34353" formatCode="General">
                  <c:v>23.119700000000002</c:v>
                </c:pt>
                <c:pt idx="34354" formatCode="General">
                  <c:v>23.1204</c:v>
                </c:pt>
                <c:pt idx="34355" formatCode="General">
                  <c:v>23.121099999999998</c:v>
                </c:pt>
                <c:pt idx="34356" formatCode="General">
                  <c:v>23.1218</c:v>
                </c:pt>
                <c:pt idx="34357" formatCode="General">
                  <c:v>23.122399999999999</c:v>
                </c:pt>
                <c:pt idx="34358" formatCode="General">
                  <c:v>23.123100000000001</c:v>
                </c:pt>
                <c:pt idx="34359" formatCode="General">
                  <c:v>23.123799999999999</c:v>
                </c:pt>
                <c:pt idx="34360" formatCode="General">
                  <c:v>23.124500000000001</c:v>
                </c:pt>
                <c:pt idx="34361" formatCode="General">
                  <c:v>23.1251</c:v>
                </c:pt>
                <c:pt idx="34362" formatCode="General">
                  <c:v>23.125800000000002</c:v>
                </c:pt>
                <c:pt idx="34363" formatCode="General">
                  <c:v>23.1265</c:v>
                </c:pt>
                <c:pt idx="34364" formatCode="General">
                  <c:v>23.127099999999999</c:v>
                </c:pt>
                <c:pt idx="34365" formatCode="General">
                  <c:v>23.127800000000001</c:v>
                </c:pt>
                <c:pt idx="34366" formatCode="General">
                  <c:v>23.128499999999999</c:v>
                </c:pt>
                <c:pt idx="34367" formatCode="General">
                  <c:v>23.129200000000001</c:v>
                </c:pt>
                <c:pt idx="34368" formatCode="General">
                  <c:v>23.129799999999999</c:v>
                </c:pt>
                <c:pt idx="34369" formatCode="General">
                  <c:v>23.130500000000001</c:v>
                </c:pt>
                <c:pt idx="34370" formatCode="General">
                  <c:v>23.1312</c:v>
                </c:pt>
                <c:pt idx="34371" formatCode="General">
                  <c:v>23.131900000000002</c:v>
                </c:pt>
                <c:pt idx="34372" formatCode="General">
                  <c:v>23.1325</c:v>
                </c:pt>
                <c:pt idx="34373" formatCode="General">
                  <c:v>23.133199999999999</c:v>
                </c:pt>
                <c:pt idx="34374" formatCode="General">
                  <c:v>23.133900000000001</c:v>
                </c:pt>
                <c:pt idx="34375" formatCode="General">
                  <c:v>23.134599999999999</c:v>
                </c:pt>
                <c:pt idx="34376" formatCode="General">
                  <c:v>23.135200000000001</c:v>
                </c:pt>
                <c:pt idx="34377" formatCode="General">
                  <c:v>23.135899999999999</c:v>
                </c:pt>
                <c:pt idx="34378" formatCode="General">
                  <c:v>23.136600000000001</c:v>
                </c:pt>
                <c:pt idx="34379" formatCode="General">
                  <c:v>23.1372</c:v>
                </c:pt>
                <c:pt idx="34380" formatCode="General">
                  <c:v>23.137899999999998</c:v>
                </c:pt>
                <c:pt idx="34381" formatCode="General">
                  <c:v>23.1386</c:v>
                </c:pt>
                <c:pt idx="34382" formatCode="General">
                  <c:v>23.139299999999999</c:v>
                </c:pt>
                <c:pt idx="34383" formatCode="General">
                  <c:v>23.139900000000001</c:v>
                </c:pt>
                <c:pt idx="34384" formatCode="General">
                  <c:v>23.140599999999999</c:v>
                </c:pt>
                <c:pt idx="34385" formatCode="General">
                  <c:v>23.141300000000001</c:v>
                </c:pt>
                <c:pt idx="34386" formatCode="General">
                  <c:v>23.141999999999999</c:v>
                </c:pt>
                <c:pt idx="34387" formatCode="General">
                  <c:v>23.142600000000002</c:v>
                </c:pt>
                <c:pt idx="34388" formatCode="General">
                  <c:v>23.1433</c:v>
                </c:pt>
                <c:pt idx="34389" formatCode="General">
                  <c:v>23.143999999999998</c:v>
                </c:pt>
                <c:pt idx="34390" formatCode="General">
                  <c:v>23.144600000000001</c:v>
                </c:pt>
                <c:pt idx="34391" formatCode="General">
                  <c:v>23.145299999999999</c:v>
                </c:pt>
                <c:pt idx="34392" formatCode="General">
                  <c:v>23.146000000000001</c:v>
                </c:pt>
                <c:pt idx="34393" formatCode="General">
                  <c:v>23.146699999999999</c:v>
                </c:pt>
                <c:pt idx="34394" formatCode="General">
                  <c:v>23.147300000000001</c:v>
                </c:pt>
                <c:pt idx="34395" formatCode="General">
                  <c:v>23.148</c:v>
                </c:pt>
                <c:pt idx="34396" formatCode="General">
                  <c:v>23.148700000000002</c:v>
                </c:pt>
                <c:pt idx="34397" formatCode="General">
                  <c:v>23.1494</c:v>
                </c:pt>
                <c:pt idx="34398" formatCode="General">
                  <c:v>23.15</c:v>
                </c:pt>
                <c:pt idx="34399" formatCode="General">
                  <c:v>23.150700000000001</c:v>
                </c:pt>
                <c:pt idx="34400" formatCode="General">
                  <c:v>23.151399999999999</c:v>
                </c:pt>
                <c:pt idx="34401" formatCode="General">
                  <c:v>23.152000000000001</c:v>
                </c:pt>
                <c:pt idx="34402" formatCode="General">
                  <c:v>23.152699999999999</c:v>
                </c:pt>
                <c:pt idx="34403" formatCode="General">
                  <c:v>23.153400000000001</c:v>
                </c:pt>
                <c:pt idx="34404" formatCode="General">
                  <c:v>23.1541</c:v>
                </c:pt>
                <c:pt idx="34405" formatCode="General">
                  <c:v>23.154699999999998</c:v>
                </c:pt>
                <c:pt idx="34406" formatCode="General">
                  <c:v>23.1554</c:v>
                </c:pt>
                <c:pt idx="34407" formatCode="General">
                  <c:v>23.156099999999999</c:v>
                </c:pt>
                <c:pt idx="34408" formatCode="General">
                  <c:v>23.1568</c:v>
                </c:pt>
                <c:pt idx="34409" formatCode="General">
                  <c:v>23.157399999999999</c:v>
                </c:pt>
                <c:pt idx="34410" formatCode="General">
                  <c:v>23.158100000000001</c:v>
                </c:pt>
                <c:pt idx="34411" formatCode="General">
                  <c:v>23.158799999999999</c:v>
                </c:pt>
                <c:pt idx="34412" formatCode="General">
                  <c:v>23.159500000000001</c:v>
                </c:pt>
                <c:pt idx="34413" formatCode="General">
                  <c:v>23.1601</c:v>
                </c:pt>
                <c:pt idx="34414" formatCode="General">
                  <c:v>23.160799999999998</c:v>
                </c:pt>
                <c:pt idx="34415" formatCode="General">
                  <c:v>23.1615</c:v>
                </c:pt>
                <c:pt idx="34416" formatCode="General">
                  <c:v>23.162099999999999</c:v>
                </c:pt>
                <c:pt idx="34417" formatCode="General">
                  <c:v>23.162800000000001</c:v>
                </c:pt>
                <c:pt idx="34418" formatCode="General">
                  <c:v>23.163499999999999</c:v>
                </c:pt>
                <c:pt idx="34419" formatCode="General">
                  <c:v>23.164200000000001</c:v>
                </c:pt>
                <c:pt idx="34420" formatCode="General">
                  <c:v>23.1648</c:v>
                </c:pt>
                <c:pt idx="34421" formatCode="General">
                  <c:v>23.165500000000002</c:v>
                </c:pt>
                <c:pt idx="34422" formatCode="General">
                  <c:v>23.1662</c:v>
                </c:pt>
                <c:pt idx="34423" formatCode="General">
                  <c:v>23.166899999999998</c:v>
                </c:pt>
                <c:pt idx="34424" formatCode="General">
                  <c:v>23.1675</c:v>
                </c:pt>
                <c:pt idx="34425" formatCode="General">
                  <c:v>23.168199999999999</c:v>
                </c:pt>
                <c:pt idx="34426" formatCode="General">
                  <c:v>23.168900000000001</c:v>
                </c:pt>
                <c:pt idx="34427" formatCode="General">
                  <c:v>23.169499999999999</c:v>
                </c:pt>
                <c:pt idx="34428" formatCode="General">
                  <c:v>23.170200000000001</c:v>
                </c:pt>
                <c:pt idx="34429" formatCode="General">
                  <c:v>23.1709</c:v>
                </c:pt>
                <c:pt idx="34430" formatCode="General">
                  <c:v>23.171600000000002</c:v>
                </c:pt>
                <c:pt idx="34431" formatCode="General">
                  <c:v>23.1722</c:v>
                </c:pt>
                <c:pt idx="34432" formatCode="General">
                  <c:v>23.172899999999998</c:v>
                </c:pt>
                <c:pt idx="34433" formatCode="General">
                  <c:v>23.1736</c:v>
                </c:pt>
                <c:pt idx="34434" formatCode="General">
                  <c:v>23.174299999999999</c:v>
                </c:pt>
                <c:pt idx="34435" formatCode="General">
                  <c:v>23.174900000000001</c:v>
                </c:pt>
                <c:pt idx="34436" formatCode="General">
                  <c:v>23.175599999999999</c:v>
                </c:pt>
                <c:pt idx="34437" formatCode="General">
                  <c:v>23.176300000000001</c:v>
                </c:pt>
                <c:pt idx="34438" formatCode="General">
                  <c:v>23.177</c:v>
                </c:pt>
                <c:pt idx="34439" formatCode="General">
                  <c:v>23.177600000000002</c:v>
                </c:pt>
                <c:pt idx="34440" formatCode="General">
                  <c:v>23.1783</c:v>
                </c:pt>
                <c:pt idx="34441" formatCode="General">
                  <c:v>23.178999999999998</c:v>
                </c:pt>
                <c:pt idx="34442" formatCode="General">
                  <c:v>23.179600000000001</c:v>
                </c:pt>
                <c:pt idx="34443" formatCode="General">
                  <c:v>23.180299999999999</c:v>
                </c:pt>
                <c:pt idx="34444" formatCode="General">
                  <c:v>23.181000000000001</c:v>
                </c:pt>
                <c:pt idx="34445" formatCode="General">
                  <c:v>23.181699999999999</c:v>
                </c:pt>
                <c:pt idx="34446" formatCode="General">
                  <c:v>23.182300000000001</c:v>
                </c:pt>
                <c:pt idx="34447" formatCode="General">
                  <c:v>23.183</c:v>
                </c:pt>
                <c:pt idx="34448" formatCode="General">
                  <c:v>23.183700000000002</c:v>
                </c:pt>
                <c:pt idx="34449" formatCode="General">
                  <c:v>23.1844</c:v>
                </c:pt>
                <c:pt idx="34450" formatCode="General">
                  <c:v>23.184999999999999</c:v>
                </c:pt>
                <c:pt idx="34451" formatCode="General">
                  <c:v>23.185700000000001</c:v>
                </c:pt>
                <c:pt idx="34452" formatCode="General">
                  <c:v>23.186399999999999</c:v>
                </c:pt>
                <c:pt idx="34453" formatCode="General">
                  <c:v>23.187000000000001</c:v>
                </c:pt>
                <c:pt idx="34454" formatCode="General">
                  <c:v>23.1877</c:v>
                </c:pt>
                <c:pt idx="34455" formatCode="General">
                  <c:v>23.188400000000001</c:v>
                </c:pt>
                <c:pt idx="34456" formatCode="General">
                  <c:v>23.1891</c:v>
                </c:pt>
                <c:pt idx="34457" formatCode="General">
                  <c:v>23.189699999999998</c:v>
                </c:pt>
                <c:pt idx="34458" formatCode="General">
                  <c:v>23.1904</c:v>
                </c:pt>
                <c:pt idx="34459" formatCode="General">
                  <c:v>23.191099999999999</c:v>
                </c:pt>
                <c:pt idx="34460" formatCode="General">
                  <c:v>23.191800000000001</c:v>
                </c:pt>
                <c:pt idx="34461" formatCode="General">
                  <c:v>23.192399999999999</c:v>
                </c:pt>
                <c:pt idx="34462" formatCode="General">
                  <c:v>23.193100000000001</c:v>
                </c:pt>
                <c:pt idx="34463" formatCode="General">
                  <c:v>23.1938</c:v>
                </c:pt>
                <c:pt idx="34464" formatCode="General">
                  <c:v>23.194400000000002</c:v>
                </c:pt>
                <c:pt idx="34465" formatCode="General">
                  <c:v>23.1951</c:v>
                </c:pt>
                <c:pt idx="34466" formatCode="General">
                  <c:v>23.195799999999998</c:v>
                </c:pt>
                <c:pt idx="34467" formatCode="General">
                  <c:v>23.1965</c:v>
                </c:pt>
                <c:pt idx="34468" formatCode="General">
                  <c:v>23.197099999999999</c:v>
                </c:pt>
                <c:pt idx="34469" formatCode="General">
                  <c:v>23.197800000000001</c:v>
                </c:pt>
                <c:pt idx="34470" formatCode="General">
                  <c:v>23.198499999999999</c:v>
                </c:pt>
                <c:pt idx="34471" formatCode="General">
                  <c:v>23.199200000000001</c:v>
                </c:pt>
                <c:pt idx="34472" formatCode="General">
                  <c:v>23.1998</c:v>
                </c:pt>
                <c:pt idx="34473" formatCode="General">
                  <c:v>23.200500000000002</c:v>
                </c:pt>
                <c:pt idx="34474" formatCode="General">
                  <c:v>23.2012</c:v>
                </c:pt>
                <c:pt idx="34475" formatCode="General">
                  <c:v>23.201899999999998</c:v>
                </c:pt>
                <c:pt idx="34476" formatCode="General">
                  <c:v>23.202500000000001</c:v>
                </c:pt>
                <c:pt idx="34477" formatCode="General">
                  <c:v>23.203199999999999</c:v>
                </c:pt>
                <c:pt idx="34478" formatCode="General">
                  <c:v>23.203900000000001</c:v>
                </c:pt>
                <c:pt idx="34479" formatCode="General">
                  <c:v>23.204499999999999</c:v>
                </c:pt>
                <c:pt idx="34480" formatCode="General">
                  <c:v>23.205200000000001</c:v>
                </c:pt>
                <c:pt idx="34481" formatCode="General">
                  <c:v>23.2059</c:v>
                </c:pt>
                <c:pt idx="34482" formatCode="General">
                  <c:v>23.206600000000002</c:v>
                </c:pt>
                <c:pt idx="34483" formatCode="General">
                  <c:v>23.2072</c:v>
                </c:pt>
                <c:pt idx="34484" formatCode="General">
                  <c:v>23.207899999999999</c:v>
                </c:pt>
                <c:pt idx="34485" formatCode="General">
                  <c:v>23.208600000000001</c:v>
                </c:pt>
                <c:pt idx="34486" formatCode="General">
                  <c:v>23.209299999999999</c:v>
                </c:pt>
                <c:pt idx="34487" formatCode="General">
                  <c:v>23.209900000000001</c:v>
                </c:pt>
                <c:pt idx="34488" formatCode="General">
                  <c:v>23.210599999999999</c:v>
                </c:pt>
                <c:pt idx="34489" formatCode="General">
                  <c:v>23.211300000000001</c:v>
                </c:pt>
                <c:pt idx="34490" formatCode="General">
                  <c:v>23.2119</c:v>
                </c:pt>
                <c:pt idx="34491" formatCode="General">
                  <c:v>23.212599999999998</c:v>
                </c:pt>
                <c:pt idx="34492" formatCode="General">
                  <c:v>23.2133</c:v>
                </c:pt>
                <c:pt idx="34493" formatCode="General">
                  <c:v>23.213999999999999</c:v>
                </c:pt>
                <c:pt idx="34494" formatCode="General">
                  <c:v>23.214600000000001</c:v>
                </c:pt>
                <c:pt idx="34495" formatCode="General">
                  <c:v>23.215299999999999</c:v>
                </c:pt>
                <c:pt idx="34496" formatCode="General">
                  <c:v>23.216000000000001</c:v>
                </c:pt>
                <c:pt idx="34497" formatCode="General">
                  <c:v>23.216699999999999</c:v>
                </c:pt>
                <c:pt idx="34498" formatCode="General">
                  <c:v>23.217300000000002</c:v>
                </c:pt>
                <c:pt idx="34499" formatCode="General">
                  <c:v>23.218</c:v>
                </c:pt>
                <c:pt idx="34500" formatCode="General">
                  <c:v>23.218699999999998</c:v>
                </c:pt>
                <c:pt idx="34501" formatCode="General">
                  <c:v>23.2194</c:v>
                </c:pt>
                <c:pt idx="34502" formatCode="General">
                  <c:v>23.22</c:v>
                </c:pt>
                <c:pt idx="34503" formatCode="General">
                  <c:v>23.220700000000001</c:v>
                </c:pt>
                <c:pt idx="34504" formatCode="General">
                  <c:v>23.221399999999999</c:v>
                </c:pt>
                <c:pt idx="34505" formatCode="General">
                  <c:v>23.222000000000001</c:v>
                </c:pt>
                <c:pt idx="34506" formatCode="General">
                  <c:v>23.2227</c:v>
                </c:pt>
                <c:pt idx="34507" formatCode="General">
                  <c:v>23.223400000000002</c:v>
                </c:pt>
                <c:pt idx="34508" formatCode="General">
                  <c:v>23.2241</c:v>
                </c:pt>
                <c:pt idx="34509" formatCode="General">
                  <c:v>23.224699999999999</c:v>
                </c:pt>
                <c:pt idx="34510" formatCode="General">
                  <c:v>23.2254</c:v>
                </c:pt>
                <c:pt idx="34511" formatCode="General">
                  <c:v>23.226099999999999</c:v>
                </c:pt>
                <c:pt idx="34512" formatCode="General">
                  <c:v>23.226800000000001</c:v>
                </c:pt>
                <c:pt idx="34513" formatCode="General">
                  <c:v>23.227399999999999</c:v>
                </c:pt>
                <c:pt idx="34514" formatCode="General">
                  <c:v>23.228100000000001</c:v>
                </c:pt>
                <c:pt idx="34515" formatCode="General">
                  <c:v>23.2288</c:v>
                </c:pt>
                <c:pt idx="34516" formatCode="General">
                  <c:v>23.229399999999998</c:v>
                </c:pt>
                <c:pt idx="34517" formatCode="General">
                  <c:v>23.2301</c:v>
                </c:pt>
                <c:pt idx="34518" formatCode="General">
                  <c:v>23.230799999999999</c:v>
                </c:pt>
                <c:pt idx="34519" formatCode="General">
                  <c:v>23.2315</c:v>
                </c:pt>
                <c:pt idx="34520" formatCode="General">
                  <c:v>23.232099999999999</c:v>
                </c:pt>
                <c:pt idx="34521" formatCode="General">
                  <c:v>23.232800000000001</c:v>
                </c:pt>
                <c:pt idx="34522" formatCode="General">
                  <c:v>23.233499999999999</c:v>
                </c:pt>
                <c:pt idx="34523" formatCode="General">
                  <c:v>23.234200000000001</c:v>
                </c:pt>
                <c:pt idx="34524" formatCode="General">
                  <c:v>23.2348</c:v>
                </c:pt>
                <c:pt idx="34525" formatCode="General">
                  <c:v>23.235499999999998</c:v>
                </c:pt>
                <c:pt idx="34526" formatCode="General">
                  <c:v>23.2362</c:v>
                </c:pt>
                <c:pt idx="34527" formatCode="General">
                  <c:v>23.236799999999999</c:v>
                </c:pt>
                <c:pt idx="34528" formatCode="General">
                  <c:v>23.237500000000001</c:v>
                </c:pt>
                <c:pt idx="34529" formatCode="General">
                  <c:v>23.238199999999999</c:v>
                </c:pt>
                <c:pt idx="34530" formatCode="General">
                  <c:v>23.238900000000001</c:v>
                </c:pt>
                <c:pt idx="34531" formatCode="General">
                  <c:v>23.2395</c:v>
                </c:pt>
                <c:pt idx="34532" formatCode="General">
                  <c:v>23.240200000000002</c:v>
                </c:pt>
                <c:pt idx="34533" formatCode="General">
                  <c:v>23.2409</c:v>
                </c:pt>
                <c:pt idx="34534" formatCode="General">
                  <c:v>23.241599999999998</c:v>
                </c:pt>
                <c:pt idx="34535" formatCode="General">
                  <c:v>23.2422</c:v>
                </c:pt>
                <c:pt idx="34536" formatCode="General">
                  <c:v>23.242899999999999</c:v>
                </c:pt>
                <c:pt idx="34537" formatCode="General">
                  <c:v>23.243600000000001</c:v>
                </c:pt>
                <c:pt idx="34538" formatCode="General">
                  <c:v>23.244299999999999</c:v>
                </c:pt>
                <c:pt idx="34539" formatCode="General">
                  <c:v>23.244900000000001</c:v>
                </c:pt>
                <c:pt idx="34540" formatCode="General">
                  <c:v>23.2456</c:v>
                </c:pt>
                <c:pt idx="34541" formatCode="General">
                  <c:v>23.246300000000002</c:v>
                </c:pt>
                <c:pt idx="34542" formatCode="General">
                  <c:v>23.2469</c:v>
                </c:pt>
                <c:pt idx="34543" formatCode="General">
                  <c:v>23.247599999999998</c:v>
                </c:pt>
                <c:pt idx="34544" formatCode="General">
                  <c:v>23.2483</c:v>
                </c:pt>
                <c:pt idx="34545" formatCode="General">
                  <c:v>23.248999999999999</c:v>
                </c:pt>
                <c:pt idx="34546" formatCode="General">
                  <c:v>23.249600000000001</c:v>
                </c:pt>
                <c:pt idx="34547" formatCode="General">
                  <c:v>23.250299999999999</c:v>
                </c:pt>
                <c:pt idx="34548" formatCode="General">
                  <c:v>23.251000000000001</c:v>
                </c:pt>
                <c:pt idx="34549" formatCode="General">
                  <c:v>23.2517</c:v>
                </c:pt>
                <c:pt idx="34550" formatCode="General">
                  <c:v>23.252300000000002</c:v>
                </c:pt>
                <c:pt idx="34551" formatCode="General">
                  <c:v>23.253</c:v>
                </c:pt>
                <c:pt idx="34552" formatCode="General">
                  <c:v>23.253699999999998</c:v>
                </c:pt>
                <c:pt idx="34553" formatCode="General">
                  <c:v>23.254300000000001</c:v>
                </c:pt>
                <c:pt idx="34554" formatCode="General">
                  <c:v>23.254999999999999</c:v>
                </c:pt>
                <c:pt idx="34555" formatCode="General">
                  <c:v>23.255700000000001</c:v>
                </c:pt>
                <c:pt idx="34556" formatCode="General">
                  <c:v>23.256399999999999</c:v>
                </c:pt>
                <c:pt idx="34557" formatCode="General">
                  <c:v>23.257000000000001</c:v>
                </c:pt>
                <c:pt idx="34558" formatCode="General">
                  <c:v>23.2577</c:v>
                </c:pt>
                <c:pt idx="34559" formatCode="General">
                  <c:v>23.258400000000002</c:v>
                </c:pt>
                <c:pt idx="34560" formatCode="General">
                  <c:v>23.2591</c:v>
                </c:pt>
                <c:pt idx="34561" formatCode="General">
                  <c:v>23.259699999999999</c:v>
                </c:pt>
                <c:pt idx="34562" formatCode="General">
                  <c:v>23.260400000000001</c:v>
                </c:pt>
                <c:pt idx="34563" formatCode="General">
                  <c:v>23.261099999999999</c:v>
                </c:pt>
                <c:pt idx="34564" formatCode="General">
                  <c:v>23.261700000000001</c:v>
                </c:pt>
                <c:pt idx="34565" formatCode="General">
                  <c:v>23.2624</c:v>
                </c:pt>
                <c:pt idx="34566" formatCode="General">
                  <c:v>23.263100000000001</c:v>
                </c:pt>
                <c:pt idx="34567" formatCode="General">
                  <c:v>23.2638</c:v>
                </c:pt>
                <c:pt idx="34568" formatCode="General">
                  <c:v>23.264399999999998</c:v>
                </c:pt>
                <c:pt idx="34569" formatCode="General">
                  <c:v>23.2651</c:v>
                </c:pt>
                <c:pt idx="34570" formatCode="General">
                  <c:v>23.265799999999999</c:v>
                </c:pt>
                <c:pt idx="34571" formatCode="General">
                  <c:v>23.266500000000001</c:v>
                </c:pt>
                <c:pt idx="34572" formatCode="General">
                  <c:v>23.267099999999999</c:v>
                </c:pt>
                <c:pt idx="34573" formatCode="General">
                  <c:v>23.267800000000001</c:v>
                </c:pt>
                <c:pt idx="34574" formatCode="General">
                  <c:v>23.2685</c:v>
                </c:pt>
                <c:pt idx="34575" formatCode="General">
                  <c:v>23.269200000000001</c:v>
                </c:pt>
                <c:pt idx="34576" formatCode="General">
                  <c:v>23.2698</c:v>
                </c:pt>
                <c:pt idx="34577" formatCode="General">
                  <c:v>23.270499999999998</c:v>
                </c:pt>
                <c:pt idx="34578" formatCode="General">
                  <c:v>23.2712</c:v>
                </c:pt>
                <c:pt idx="34579" formatCode="General">
                  <c:v>23.271799999999999</c:v>
                </c:pt>
                <c:pt idx="34580" formatCode="General">
                  <c:v>23.272500000000001</c:v>
                </c:pt>
                <c:pt idx="34581" formatCode="General">
                  <c:v>23.273199999999999</c:v>
                </c:pt>
                <c:pt idx="34582" formatCode="General">
                  <c:v>23.273900000000001</c:v>
                </c:pt>
                <c:pt idx="34583" formatCode="General">
                  <c:v>23.2745</c:v>
                </c:pt>
                <c:pt idx="34584" formatCode="General">
                  <c:v>23.275200000000002</c:v>
                </c:pt>
                <c:pt idx="34585" formatCode="General">
                  <c:v>23.2759</c:v>
                </c:pt>
                <c:pt idx="34586" formatCode="General">
                  <c:v>23.276599999999998</c:v>
                </c:pt>
                <c:pt idx="34587" formatCode="General">
                  <c:v>23.277200000000001</c:v>
                </c:pt>
                <c:pt idx="34588" formatCode="General">
                  <c:v>23.277899999999999</c:v>
                </c:pt>
                <c:pt idx="34589" formatCode="General">
                  <c:v>23.278600000000001</c:v>
                </c:pt>
                <c:pt idx="34590" formatCode="General">
                  <c:v>23.279199999999999</c:v>
                </c:pt>
                <c:pt idx="34591" formatCode="General">
                  <c:v>23.279900000000001</c:v>
                </c:pt>
                <c:pt idx="34592" formatCode="General">
                  <c:v>23.2806</c:v>
                </c:pt>
                <c:pt idx="34593" formatCode="General">
                  <c:v>23.281300000000002</c:v>
                </c:pt>
                <c:pt idx="34594" formatCode="General">
                  <c:v>23.2819</c:v>
                </c:pt>
                <c:pt idx="34595" formatCode="General">
                  <c:v>23.282599999999999</c:v>
                </c:pt>
                <c:pt idx="34596" formatCode="General">
                  <c:v>23.283300000000001</c:v>
                </c:pt>
                <c:pt idx="34597" formatCode="General">
                  <c:v>23.283999999999999</c:v>
                </c:pt>
                <c:pt idx="34598" formatCode="General">
                  <c:v>23.284600000000001</c:v>
                </c:pt>
                <c:pt idx="34599" formatCode="General">
                  <c:v>23.285299999999999</c:v>
                </c:pt>
                <c:pt idx="34600" formatCode="General">
                  <c:v>23.286000000000001</c:v>
                </c:pt>
                <c:pt idx="34601" formatCode="General">
                  <c:v>23.2867</c:v>
                </c:pt>
                <c:pt idx="34602" formatCode="General">
                  <c:v>23.287299999999998</c:v>
                </c:pt>
                <c:pt idx="34603" formatCode="General">
                  <c:v>23.288</c:v>
                </c:pt>
                <c:pt idx="34604" formatCode="General">
                  <c:v>23.288699999999999</c:v>
                </c:pt>
                <c:pt idx="34605" formatCode="General">
                  <c:v>23.289300000000001</c:v>
                </c:pt>
                <c:pt idx="34606" formatCode="General">
                  <c:v>23.29</c:v>
                </c:pt>
                <c:pt idx="34607" formatCode="General">
                  <c:v>23.290700000000001</c:v>
                </c:pt>
                <c:pt idx="34608" formatCode="General">
                  <c:v>23.291399999999999</c:v>
                </c:pt>
                <c:pt idx="34609" formatCode="General">
                  <c:v>23.292000000000002</c:v>
                </c:pt>
                <c:pt idx="34610" formatCode="General">
                  <c:v>23.2927</c:v>
                </c:pt>
                <c:pt idx="34611" formatCode="General">
                  <c:v>23.293399999999998</c:v>
                </c:pt>
                <c:pt idx="34612" formatCode="General">
                  <c:v>23.2941</c:v>
                </c:pt>
                <c:pt idx="34613" formatCode="General">
                  <c:v>23.294699999999999</c:v>
                </c:pt>
                <c:pt idx="34614" formatCode="General">
                  <c:v>23.295400000000001</c:v>
                </c:pt>
                <c:pt idx="34615" formatCode="General">
                  <c:v>23.296099999999999</c:v>
                </c:pt>
                <c:pt idx="34616" formatCode="General">
                  <c:v>23.296700000000001</c:v>
                </c:pt>
                <c:pt idx="34617" formatCode="General">
                  <c:v>23.2974</c:v>
                </c:pt>
                <c:pt idx="34618" formatCode="General">
                  <c:v>23.298100000000002</c:v>
                </c:pt>
                <c:pt idx="34619" formatCode="General">
                  <c:v>23.2988</c:v>
                </c:pt>
                <c:pt idx="34620" formatCode="General">
                  <c:v>23.299399999999999</c:v>
                </c:pt>
                <c:pt idx="34621" formatCode="General">
                  <c:v>23.3001</c:v>
                </c:pt>
                <c:pt idx="34622" formatCode="General">
                  <c:v>23.300799999999999</c:v>
                </c:pt>
                <c:pt idx="34623" formatCode="General">
                  <c:v>23.301500000000001</c:v>
                </c:pt>
                <c:pt idx="34624" formatCode="General">
                  <c:v>23.302099999999999</c:v>
                </c:pt>
                <c:pt idx="34625" formatCode="General">
                  <c:v>23.302800000000001</c:v>
                </c:pt>
                <c:pt idx="34626" formatCode="General">
                  <c:v>23.3035</c:v>
                </c:pt>
                <c:pt idx="34627" formatCode="General">
                  <c:v>23.304099999999998</c:v>
                </c:pt>
                <c:pt idx="34628" formatCode="General">
                  <c:v>23.3048</c:v>
                </c:pt>
                <c:pt idx="34629" formatCode="General">
                  <c:v>23.305499999999999</c:v>
                </c:pt>
                <c:pt idx="34630" formatCode="General">
                  <c:v>23.3062</c:v>
                </c:pt>
                <c:pt idx="34631" formatCode="General">
                  <c:v>23.306799999999999</c:v>
                </c:pt>
                <c:pt idx="34632" formatCode="General">
                  <c:v>23.307500000000001</c:v>
                </c:pt>
                <c:pt idx="34633" formatCode="General">
                  <c:v>23.308199999999999</c:v>
                </c:pt>
                <c:pt idx="34634" formatCode="General">
                  <c:v>23.308900000000001</c:v>
                </c:pt>
                <c:pt idx="34635" formatCode="General">
                  <c:v>23.3095</c:v>
                </c:pt>
                <c:pt idx="34636" formatCode="General">
                  <c:v>23.310199999999998</c:v>
                </c:pt>
                <c:pt idx="34637" formatCode="General">
                  <c:v>23.3109</c:v>
                </c:pt>
                <c:pt idx="34638" formatCode="General">
                  <c:v>23.311599999999999</c:v>
                </c:pt>
                <c:pt idx="34639" formatCode="General">
                  <c:v>23.312200000000001</c:v>
                </c:pt>
                <c:pt idx="34640" formatCode="General">
                  <c:v>23.312899999999999</c:v>
                </c:pt>
                <c:pt idx="34641" formatCode="General">
                  <c:v>23.313600000000001</c:v>
                </c:pt>
                <c:pt idx="34642" formatCode="General">
                  <c:v>23.3142</c:v>
                </c:pt>
                <c:pt idx="34643" formatCode="General">
                  <c:v>23.314900000000002</c:v>
                </c:pt>
                <c:pt idx="34644" formatCode="General">
                  <c:v>23.3156</c:v>
                </c:pt>
                <c:pt idx="34645" formatCode="General">
                  <c:v>23.316299999999998</c:v>
                </c:pt>
                <c:pt idx="34646" formatCode="General">
                  <c:v>23.3169</c:v>
                </c:pt>
                <c:pt idx="34647" formatCode="General">
                  <c:v>23.317599999999999</c:v>
                </c:pt>
                <c:pt idx="34648" formatCode="General">
                  <c:v>23.318300000000001</c:v>
                </c:pt>
                <c:pt idx="34649" formatCode="General">
                  <c:v>23.318999999999999</c:v>
                </c:pt>
                <c:pt idx="34650" formatCode="General">
                  <c:v>23.319600000000001</c:v>
                </c:pt>
                <c:pt idx="34651" formatCode="General">
                  <c:v>23.3203</c:v>
                </c:pt>
                <c:pt idx="34652" formatCode="General">
                  <c:v>23.321000000000002</c:v>
                </c:pt>
                <c:pt idx="34653" formatCode="General">
                  <c:v>23.3216</c:v>
                </c:pt>
                <c:pt idx="34654" formatCode="General">
                  <c:v>23.322299999999998</c:v>
                </c:pt>
                <c:pt idx="34655" formatCode="General">
                  <c:v>23.323</c:v>
                </c:pt>
                <c:pt idx="34656" formatCode="General">
                  <c:v>23.323699999999999</c:v>
                </c:pt>
                <c:pt idx="34657" formatCode="General">
                  <c:v>23.324300000000001</c:v>
                </c:pt>
                <c:pt idx="34658" formatCode="General">
                  <c:v>23.324999999999999</c:v>
                </c:pt>
                <c:pt idx="34659" formatCode="General">
                  <c:v>23.325700000000001</c:v>
                </c:pt>
                <c:pt idx="34660" formatCode="General">
                  <c:v>23.3264</c:v>
                </c:pt>
                <c:pt idx="34661" formatCode="General">
                  <c:v>23.327000000000002</c:v>
                </c:pt>
                <c:pt idx="34662" formatCode="General">
                  <c:v>23.3277</c:v>
                </c:pt>
                <c:pt idx="34663" formatCode="General">
                  <c:v>23.328399999999998</c:v>
                </c:pt>
                <c:pt idx="34664" formatCode="General">
                  <c:v>23.3291</c:v>
                </c:pt>
                <c:pt idx="34665" formatCode="General">
                  <c:v>23.329699999999999</c:v>
                </c:pt>
                <c:pt idx="34666" formatCode="General">
                  <c:v>23.330400000000001</c:v>
                </c:pt>
                <c:pt idx="34667" formatCode="General">
                  <c:v>23.331099999999999</c:v>
                </c:pt>
                <c:pt idx="34668" formatCode="General">
                  <c:v>23.331700000000001</c:v>
                </c:pt>
                <c:pt idx="34669" formatCode="General">
                  <c:v>23.3324</c:v>
                </c:pt>
                <c:pt idx="34670" formatCode="General">
                  <c:v>23.333100000000002</c:v>
                </c:pt>
                <c:pt idx="34671" formatCode="General">
                  <c:v>23.3338</c:v>
                </c:pt>
                <c:pt idx="34672" formatCode="General">
                  <c:v>23.334399999999999</c:v>
                </c:pt>
                <c:pt idx="34673" formatCode="General">
                  <c:v>23.335100000000001</c:v>
                </c:pt>
                <c:pt idx="34674" formatCode="General">
                  <c:v>23.335799999999999</c:v>
                </c:pt>
                <c:pt idx="34675" formatCode="General">
                  <c:v>23.336500000000001</c:v>
                </c:pt>
                <c:pt idx="34676" formatCode="General">
                  <c:v>23.3371</c:v>
                </c:pt>
                <c:pt idx="34677" formatCode="General">
                  <c:v>23.337800000000001</c:v>
                </c:pt>
                <c:pt idx="34678" formatCode="General">
                  <c:v>23.3385</c:v>
                </c:pt>
                <c:pt idx="34679" formatCode="General">
                  <c:v>23.339099999999998</c:v>
                </c:pt>
                <c:pt idx="34680" formatCode="General">
                  <c:v>23.3398</c:v>
                </c:pt>
                <c:pt idx="34681" formatCode="General">
                  <c:v>23.340499999999999</c:v>
                </c:pt>
                <c:pt idx="34682" formatCode="General">
                  <c:v>23.341200000000001</c:v>
                </c:pt>
                <c:pt idx="34683" formatCode="General">
                  <c:v>23.341799999999999</c:v>
                </c:pt>
                <c:pt idx="34684" formatCode="General">
                  <c:v>23.342500000000001</c:v>
                </c:pt>
                <c:pt idx="34685" formatCode="General">
                  <c:v>23.3432</c:v>
                </c:pt>
                <c:pt idx="34686" formatCode="General">
                  <c:v>23.343900000000001</c:v>
                </c:pt>
                <c:pt idx="34687" formatCode="General">
                  <c:v>23.3445</c:v>
                </c:pt>
                <c:pt idx="34688" formatCode="General">
                  <c:v>23.345199999999998</c:v>
                </c:pt>
                <c:pt idx="34689" formatCode="General">
                  <c:v>23.3459</c:v>
                </c:pt>
                <c:pt idx="34690" formatCode="General">
                  <c:v>23.346499999999999</c:v>
                </c:pt>
                <c:pt idx="34691" formatCode="General">
                  <c:v>23.347200000000001</c:v>
                </c:pt>
                <c:pt idx="34692" formatCode="General">
                  <c:v>23.347899999999999</c:v>
                </c:pt>
                <c:pt idx="34693" formatCode="General">
                  <c:v>23.348600000000001</c:v>
                </c:pt>
                <c:pt idx="34694" formatCode="General">
                  <c:v>23.3492</c:v>
                </c:pt>
                <c:pt idx="34695" formatCode="General">
                  <c:v>23.349900000000002</c:v>
                </c:pt>
                <c:pt idx="34696" formatCode="General">
                  <c:v>23.3506</c:v>
                </c:pt>
                <c:pt idx="34697" formatCode="General">
                  <c:v>23.351299999999998</c:v>
                </c:pt>
                <c:pt idx="34698" formatCode="General">
                  <c:v>23.351900000000001</c:v>
                </c:pt>
                <c:pt idx="34699" formatCode="General">
                  <c:v>23.352599999999999</c:v>
                </c:pt>
                <c:pt idx="34700" formatCode="General">
                  <c:v>23.353300000000001</c:v>
                </c:pt>
                <c:pt idx="34701" formatCode="General">
                  <c:v>23.353999999999999</c:v>
                </c:pt>
                <c:pt idx="34702" formatCode="General">
                  <c:v>23.354600000000001</c:v>
                </c:pt>
                <c:pt idx="34703" formatCode="General">
                  <c:v>23.3553</c:v>
                </c:pt>
                <c:pt idx="34704" formatCode="General">
                  <c:v>23.356000000000002</c:v>
                </c:pt>
                <c:pt idx="34705" formatCode="General">
                  <c:v>23.3566</c:v>
                </c:pt>
                <c:pt idx="34706" formatCode="General">
                  <c:v>23.357299999999999</c:v>
                </c:pt>
                <c:pt idx="34707" formatCode="General">
                  <c:v>23.358000000000001</c:v>
                </c:pt>
                <c:pt idx="34708" formatCode="General">
                  <c:v>23.358699999999999</c:v>
                </c:pt>
                <c:pt idx="34709" formatCode="General">
                  <c:v>23.359300000000001</c:v>
                </c:pt>
                <c:pt idx="34710" formatCode="General">
                  <c:v>23.36</c:v>
                </c:pt>
                <c:pt idx="34711" formatCode="General">
                  <c:v>23.360700000000001</c:v>
                </c:pt>
                <c:pt idx="34712" formatCode="General">
                  <c:v>23.3614</c:v>
                </c:pt>
                <c:pt idx="34713" formatCode="General">
                  <c:v>23.361999999999998</c:v>
                </c:pt>
                <c:pt idx="34714" formatCode="General">
                  <c:v>23.3627</c:v>
                </c:pt>
                <c:pt idx="34715" formatCode="General">
                  <c:v>23.363399999999999</c:v>
                </c:pt>
                <c:pt idx="34716" formatCode="General">
                  <c:v>23.364000000000001</c:v>
                </c:pt>
                <c:pt idx="34717" formatCode="General">
                  <c:v>23.364699999999999</c:v>
                </c:pt>
                <c:pt idx="34718" formatCode="General">
                  <c:v>23.365400000000001</c:v>
                </c:pt>
                <c:pt idx="34719" formatCode="General">
                  <c:v>23.366099999999999</c:v>
                </c:pt>
                <c:pt idx="34720" formatCode="General">
                  <c:v>23.366700000000002</c:v>
                </c:pt>
                <c:pt idx="34721" formatCode="General">
                  <c:v>23.3674</c:v>
                </c:pt>
                <c:pt idx="34722" formatCode="General">
                  <c:v>23.368099999999998</c:v>
                </c:pt>
                <c:pt idx="34723" formatCode="General">
                  <c:v>23.3688</c:v>
                </c:pt>
                <c:pt idx="34724" formatCode="General">
                  <c:v>23.369399999999999</c:v>
                </c:pt>
                <c:pt idx="34725" formatCode="General">
                  <c:v>23.370100000000001</c:v>
                </c:pt>
                <c:pt idx="34726" formatCode="General">
                  <c:v>23.370799999999999</c:v>
                </c:pt>
                <c:pt idx="34727" formatCode="General">
                  <c:v>23.371400000000001</c:v>
                </c:pt>
                <c:pt idx="34728" formatCode="General">
                  <c:v>23.3721</c:v>
                </c:pt>
                <c:pt idx="34729" formatCode="General">
                  <c:v>23.372800000000002</c:v>
                </c:pt>
                <c:pt idx="34730" formatCode="General">
                  <c:v>23.3735</c:v>
                </c:pt>
                <c:pt idx="34731" formatCode="General">
                  <c:v>23.374099999999999</c:v>
                </c:pt>
                <c:pt idx="34732" formatCode="General">
                  <c:v>23.3748</c:v>
                </c:pt>
                <c:pt idx="34733" formatCode="General">
                  <c:v>23.375499999999999</c:v>
                </c:pt>
                <c:pt idx="34734" formatCode="General">
                  <c:v>23.376200000000001</c:v>
                </c:pt>
                <c:pt idx="34735" formatCode="General">
                  <c:v>23.376799999999999</c:v>
                </c:pt>
                <c:pt idx="34736" formatCode="General">
                  <c:v>23.377500000000001</c:v>
                </c:pt>
                <c:pt idx="34737" formatCode="General">
                  <c:v>23.3782</c:v>
                </c:pt>
                <c:pt idx="34738" formatCode="General">
                  <c:v>23.378900000000002</c:v>
                </c:pt>
                <c:pt idx="34739" formatCode="General">
                  <c:v>23.3795</c:v>
                </c:pt>
                <c:pt idx="34740" formatCode="General">
                  <c:v>23.380199999999999</c:v>
                </c:pt>
                <c:pt idx="34741" formatCode="General">
                  <c:v>23.3809</c:v>
                </c:pt>
                <c:pt idx="34742" formatCode="General">
                  <c:v>23.381499999999999</c:v>
                </c:pt>
                <c:pt idx="34743" formatCode="General">
                  <c:v>23.382200000000001</c:v>
                </c:pt>
                <c:pt idx="34744" formatCode="General">
                  <c:v>23.382899999999999</c:v>
                </c:pt>
                <c:pt idx="34745" formatCode="General">
                  <c:v>23.383600000000001</c:v>
                </c:pt>
                <c:pt idx="34746" formatCode="General">
                  <c:v>23.3842</c:v>
                </c:pt>
                <c:pt idx="34747" formatCode="General">
                  <c:v>23.384899999999998</c:v>
                </c:pt>
                <c:pt idx="34748" formatCode="General">
                  <c:v>23.3856</c:v>
                </c:pt>
                <c:pt idx="34749" formatCode="General">
                  <c:v>23.386299999999999</c:v>
                </c:pt>
                <c:pt idx="34750" formatCode="General">
                  <c:v>23.386900000000001</c:v>
                </c:pt>
                <c:pt idx="34751" formatCode="General">
                  <c:v>23.387599999999999</c:v>
                </c:pt>
                <c:pt idx="34752" formatCode="General">
                  <c:v>23.388300000000001</c:v>
                </c:pt>
                <c:pt idx="34753" formatCode="General">
                  <c:v>23.3889</c:v>
                </c:pt>
                <c:pt idx="34754" formatCode="General">
                  <c:v>23.389600000000002</c:v>
                </c:pt>
                <c:pt idx="34755" formatCode="General">
                  <c:v>23.3903</c:v>
                </c:pt>
                <c:pt idx="34756" formatCode="General">
                  <c:v>23.390999999999998</c:v>
                </c:pt>
                <c:pt idx="34757" formatCode="General">
                  <c:v>23.3916</c:v>
                </c:pt>
                <c:pt idx="34758" formatCode="General">
                  <c:v>23.392299999999999</c:v>
                </c:pt>
                <c:pt idx="34759" formatCode="General">
                  <c:v>23.393000000000001</c:v>
                </c:pt>
                <c:pt idx="34760" formatCode="General">
                  <c:v>23.393699999999999</c:v>
                </c:pt>
                <c:pt idx="34761" formatCode="General">
                  <c:v>23.394300000000001</c:v>
                </c:pt>
                <c:pt idx="34762" formatCode="General">
                  <c:v>23.395</c:v>
                </c:pt>
                <c:pt idx="34763" formatCode="General">
                  <c:v>23.395700000000001</c:v>
                </c:pt>
                <c:pt idx="34764" formatCode="General">
                  <c:v>23.3964</c:v>
                </c:pt>
                <c:pt idx="34765" formatCode="General">
                  <c:v>23.396999999999998</c:v>
                </c:pt>
                <c:pt idx="34766" formatCode="General">
                  <c:v>23.3977</c:v>
                </c:pt>
                <c:pt idx="34767" formatCode="General">
                  <c:v>23.398399999999999</c:v>
                </c:pt>
                <c:pt idx="34768" formatCode="General">
                  <c:v>23.399000000000001</c:v>
                </c:pt>
                <c:pt idx="34769" formatCode="General">
                  <c:v>23.399699999999999</c:v>
                </c:pt>
                <c:pt idx="34770" formatCode="General">
                  <c:v>23.400400000000001</c:v>
                </c:pt>
                <c:pt idx="34771" formatCode="General">
                  <c:v>23.4011</c:v>
                </c:pt>
                <c:pt idx="34772" formatCode="General">
                  <c:v>23.401700000000002</c:v>
                </c:pt>
                <c:pt idx="34773" formatCode="General">
                  <c:v>23.4024</c:v>
                </c:pt>
                <c:pt idx="34774" formatCode="General">
                  <c:v>23.403099999999998</c:v>
                </c:pt>
                <c:pt idx="34775" formatCode="General">
                  <c:v>23.4038</c:v>
                </c:pt>
                <c:pt idx="34776" formatCode="General">
                  <c:v>23.404399999999999</c:v>
                </c:pt>
                <c:pt idx="34777" formatCode="General">
                  <c:v>23.405100000000001</c:v>
                </c:pt>
                <c:pt idx="34778" formatCode="General">
                  <c:v>23.405799999999999</c:v>
                </c:pt>
                <c:pt idx="34779" formatCode="General">
                  <c:v>23.406400000000001</c:v>
                </c:pt>
                <c:pt idx="34780" formatCode="General">
                  <c:v>23.4071</c:v>
                </c:pt>
                <c:pt idx="34781" formatCode="General">
                  <c:v>23.407800000000002</c:v>
                </c:pt>
                <c:pt idx="34782" formatCode="General">
                  <c:v>23.4085</c:v>
                </c:pt>
                <c:pt idx="34783" formatCode="General">
                  <c:v>23.409099999999999</c:v>
                </c:pt>
                <c:pt idx="34784" formatCode="General">
                  <c:v>23.409800000000001</c:v>
                </c:pt>
                <c:pt idx="34785" formatCode="General">
                  <c:v>23.410499999999999</c:v>
                </c:pt>
                <c:pt idx="34786" formatCode="General">
                  <c:v>23.411200000000001</c:v>
                </c:pt>
                <c:pt idx="34787" formatCode="General">
                  <c:v>23.411799999999999</c:v>
                </c:pt>
                <c:pt idx="34788" formatCode="General">
                  <c:v>23.412500000000001</c:v>
                </c:pt>
                <c:pt idx="34789" formatCode="General">
                  <c:v>23.4132</c:v>
                </c:pt>
                <c:pt idx="34790" formatCode="General">
                  <c:v>23.413799999999998</c:v>
                </c:pt>
                <c:pt idx="34791" formatCode="General">
                  <c:v>23.4145</c:v>
                </c:pt>
                <c:pt idx="34792" formatCode="General">
                  <c:v>23.415199999999999</c:v>
                </c:pt>
                <c:pt idx="34793" formatCode="General">
                  <c:v>23.415900000000001</c:v>
                </c:pt>
                <c:pt idx="34794" formatCode="General">
                  <c:v>23.416499999999999</c:v>
                </c:pt>
                <c:pt idx="34795" formatCode="General">
                  <c:v>23.417200000000001</c:v>
                </c:pt>
                <c:pt idx="34796" formatCode="General">
                  <c:v>23.417899999999999</c:v>
                </c:pt>
                <c:pt idx="34797" formatCode="General">
                  <c:v>23.418600000000001</c:v>
                </c:pt>
                <c:pt idx="34798" formatCode="General">
                  <c:v>23.4192</c:v>
                </c:pt>
                <c:pt idx="34799" formatCode="General">
                  <c:v>23.419899999999998</c:v>
                </c:pt>
                <c:pt idx="34800" formatCode="General">
                  <c:v>23.4206</c:v>
                </c:pt>
                <c:pt idx="34801" formatCode="General">
                  <c:v>23.421299999999999</c:v>
                </c:pt>
                <c:pt idx="34802" formatCode="General">
                  <c:v>23.421900000000001</c:v>
                </c:pt>
                <c:pt idx="34803" formatCode="General">
                  <c:v>23.422599999999999</c:v>
                </c:pt>
                <c:pt idx="34804" formatCode="General">
                  <c:v>23.423300000000001</c:v>
                </c:pt>
                <c:pt idx="34805" formatCode="General">
                  <c:v>23.4239</c:v>
                </c:pt>
                <c:pt idx="34806" formatCode="General">
                  <c:v>23.424600000000002</c:v>
                </c:pt>
                <c:pt idx="34807" formatCode="General">
                  <c:v>23.4253</c:v>
                </c:pt>
                <c:pt idx="34808" formatCode="General">
                  <c:v>23.425999999999998</c:v>
                </c:pt>
                <c:pt idx="34809" formatCode="General">
                  <c:v>23.426600000000001</c:v>
                </c:pt>
                <c:pt idx="34810" formatCode="General">
                  <c:v>23.427299999999999</c:v>
                </c:pt>
                <c:pt idx="34811" formatCode="General">
                  <c:v>23.428000000000001</c:v>
                </c:pt>
                <c:pt idx="34812" formatCode="General">
                  <c:v>23.428699999999999</c:v>
                </c:pt>
                <c:pt idx="34813" formatCode="General">
                  <c:v>23.429300000000001</c:v>
                </c:pt>
                <c:pt idx="34814" formatCode="General">
                  <c:v>23.43</c:v>
                </c:pt>
                <c:pt idx="34815" formatCode="General">
                  <c:v>23.430700000000002</c:v>
                </c:pt>
                <c:pt idx="34816" formatCode="General">
                  <c:v>23.4313</c:v>
                </c:pt>
                <c:pt idx="34817" formatCode="General">
                  <c:v>23.431999999999999</c:v>
                </c:pt>
                <c:pt idx="34818" formatCode="General">
                  <c:v>23.432700000000001</c:v>
                </c:pt>
                <c:pt idx="34819" formatCode="General">
                  <c:v>23.433399999999999</c:v>
                </c:pt>
                <c:pt idx="34820" formatCode="General">
                  <c:v>23.434000000000001</c:v>
                </c:pt>
                <c:pt idx="34821" formatCode="General">
                  <c:v>23.434699999999999</c:v>
                </c:pt>
                <c:pt idx="34822" formatCode="General">
                  <c:v>23.435400000000001</c:v>
                </c:pt>
                <c:pt idx="34823" formatCode="General">
                  <c:v>23.4361</c:v>
                </c:pt>
                <c:pt idx="34824" formatCode="General">
                  <c:v>23.436699999999998</c:v>
                </c:pt>
                <c:pt idx="34825" formatCode="General">
                  <c:v>23.4374</c:v>
                </c:pt>
                <c:pt idx="34826" formatCode="General">
                  <c:v>23.438099999999999</c:v>
                </c:pt>
                <c:pt idx="34827" formatCode="General">
                  <c:v>23.438800000000001</c:v>
                </c:pt>
                <c:pt idx="34828" formatCode="General">
                  <c:v>23.439399999999999</c:v>
                </c:pt>
                <c:pt idx="34829" formatCode="General">
                  <c:v>23.440100000000001</c:v>
                </c:pt>
                <c:pt idx="34830" formatCode="General">
                  <c:v>23.440799999999999</c:v>
                </c:pt>
                <c:pt idx="34831" formatCode="General">
                  <c:v>23.441400000000002</c:v>
                </c:pt>
                <c:pt idx="34832" formatCode="General">
                  <c:v>23.4421</c:v>
                </c:pt>
                <c:pt idx="34833" formatCode="General">
                  <c:v>23.442799999999998</c:v>
                </c:pt>
                <c:pt idx="34834" formatCode="General">
                  <c:v>23.4435</c:v>
                </c:pt>
                <c:pt idx="34835" formatCode="General">
                  <c:v>23.444099999999999</c:v>
                </c:pt>
                <c:pt idx="34836" formatCode="General">
                  <c:v>23.444800000000001</c:v>
                </c:pt>
                <c:pt idx="34837" formatCode="General">
                  <c:v>23.445499999999999</c:v>
                </c:pt>
                <c:pt idx="34838" formatCode="General">
                  <c:v>23.446200000000001</c:v>
                </c:pt>
                <c:pt idx="34839" formatCode="General">
                  <c:v>23.4468</c:v>
                </c:pt>
                <c:pt idx="34840" formatCode="General">
                  <c:v>23.447500000000002</c:v>
                </c:pt>
                <c:pt idx="34841" formatCode="General">
                  <c:v>23.4482</c:v>
                </c:pt>
                <c:pt idx="34842" formatCode="General">
                  <c:v>23.448799999999999</c:v>
                </c:pt>
                <c:pt idx="34843" formatCode="General">
                  <c:v>23.4495</c:v>
                </c:pt>
                <c:pt idx="34844" formatCode="General">
                  <c:v>23.450199999999999</c:v>
                </c:pt>
                <c:pt idx="34845" formatCode="General">
                  <c:v>23.450900000000001</c:v>
                </c:pt>
                <c:pt idx="34846" formatCode="General">
                  <c:v>23.451499999999999</c:v>
                </c:pt>
                <c:pt idx="34847" formatCode="General">
                  <c:v>23.452200000000001</c:v>
                </c:pt>
                <c:pt idx="34848" formatCode="General">
                  <c:v>23.4529</c:v>
                </c:pt>
                <c:pt idx="34849" formatCode="General">
                  <c:v>23.453600000000002</c:v>
                </c:pt>
                <c:pt idx="34850" formatCode="General">
                  <c:v>23.4542</c:v>
                </c:pt>
                <c:pt idx="34851" formatCode="General">
                  <c:v>23.454899999999999</c:v>
                </c:pt>
                <c:pt idx="34852" formatCode="General">
                  <c:v>23.4556</c:v>
                </c:pt>
                <c:pt idx="34853" formatCode="General">
                  <c:v>23.456199999999999</c:v>
                </c:pt>
                <c:pt idx="34854" formatCode="General">
                  <c:v>23.456900000000001</c:v>
                </c:pt>
                <c:pt idx="34855" formatCode="General">
                  <c:v>23.457599999999999</c:v>
                </c:pt>
                <c:pt idx="34856" formatCode="General">
                  <c:v>23.458300000000001</c:v>
                </c:pt>
                <c:pt idx="34857" formatCode="General">
                  <c:v>23.4589</c:v>
                </c:pt>
                <c:pt idx="34858" formatCode="General">
                  <c:v>23.459599999999998</c:v>
                </c:pt>
                <c:pt idx="34859" formatCode="General">
                  <c:v>23.4603</c:v>
                </c:pt>
                <c:pt idx="34860" formatCode="General">
                  <c:v>23.460999999999999</c:v>
                </c:pt>
                <c:pt idx="34861" formatCode="General">
                  <c:v>23.461600000000001</c:v>
                </c:pt>
                <c:pt idx="34862" formatCode="General">
                  <c:v>23.462299999999999</c:v>
                </c:pt>
                <c:pt idx="34863" formatCode="General">
                  <c:v>23.463000000000001</c:v>
                </c:pt>
                <c:pt idx="34864" formatCode="General">
                  <c:v>23.463699999999999</c:v>
                </c:pt>
                <c:pt idx="34865" formatCode="General">
                  <c:v>23.464300000000001</c:v>
                </c:pt>
                <c:pt idx="34866" formatCode="General">
                  <c:v>23.465</c:v>
                </c:pt>
                <c:pt idx="34867" formatCode="General">
                  <c:v>23.465699999999998</c:v>
                </c:pt>
                <c:pt idx="34868" formatCode="General">
                  <c:v>23.4663</c:v>
                </c:pt>
                <c:pt idx="34869" formatCode="General">
                  <c:v>23.466999999999999</c:v>
                </c:pt>
                <c:pt idx="34870" formatCode="General">
                  <c:v>23.467700000000001</c:v>
                </c:pt>
                <c:pt idx="34871" formatCode="General">
                  <c:v>23.468399999999999</c:v>
                </c:pt>
                <c:pt idx="34872" formatCode="General">
                  <c:v>23.469000000000001</c:v>
                </c:pt>
                <c:pt idx="34873" formatCode="General">
                  <c:v>23.4697</c:v>
                </c:pt>
                <c:pt idx="34874" formatCode="General">
                  <c:v>23.470400000000001</c:v>
                </c:pt>
                <c:pt idx="34875" formatCode="General">
                  <c:v>23.4711</c:v>
                </c:pt>
                <c:pt idx="34876" formatCode="General">
                  <c:v>23.471699999999998</c:v>
                </c:pt>
                <c:pt idx="34877" formatCode="General">
                  <c:v>23.4724</c:v>
                </c:pt>
                <c:pt idx="34878" formatCode="General">
                  <c:v>23.473099999999999</c:v>
                </c:pt>
                <c:pt idx="34879" formatCode="General">
                  <c:v>23.473700000000001</c:v>
                </c:pt>
                <c:pt idx="34880" formatCode="General">
                  <c:v>23.474399999999999</c:v>
                </c:pt>
                <c:pt idx="34881" formatCode="General">
                  <c:v>23.475100000000001</c:v>
                </c:pt>
                <c:pt idx="34882" formatCode="General">
                  <c:v>23.4758</c:v>
                </c:pt>
                <c:pt idx="34883" formatCode="General">
                  <c:v>23.476400000000002</c:v>
                </c:pt>
                <c:pt idx="34884" formatCode="General">
                  <c:v>23.4771</c:v>
                </c:pt>
                <c:pt idx="34885" formatCode="General">
                  <c:v>23.477799999999998</c:v>
                </c:pt>
                <c:pt idx="34886" formatCode="General">
                  <c:v>23.4785</c:v>
                </c:pt>
                <c:pt idx="34887" formatCode="General">
                  <c:v>23.479099999999999</c:v>
                </c:pt>
                <c:pt idx="34888" formatCode="General">
                  <c:v>23.479800000000001</c:v>
                </c:pt>
                <c:pt idx="34889" formatCode="General">
                  <c:v>23.480499999999999</c:v>
                </c:pt>
                <c:pt idx="34890" formatCode="General">
                  <c:v>23.481100000000001</c:v>
                </c:pt>
                <c:pt idx="34891" formatCode="General">
                  <c:v>23.4818</c:v>
                </c:pt>
                <c:pt idx="34892" formatCode="General">
                  <c:v>23.482500000000002</c:v>
                </c:pt>
                <c:pt idx="34893" formatCode="General">
                  <c:v>23.4832</c:v>
                </c:pt>
                <c:pt idx="34894" formatCode="General">
                  <c:v>23.483799999999999</c:v>
                </c:pt>
                <c:pt idx="34895" formatCode="General">
                  <c:v>23.484500000000001</c:v>
                </c:pt>
                <c:pt idx="34896" formatCode="General">
                  <c:v>23.485199999999999</c:v>
                </c:pt>
                <c:pt idx="34897" formatCode="General">
                  <c:v>23.485900000000001</c:v>
                </c:pt>
                <c:pt idx="34898" formatCode="General">
                  <c:v>23.486499999999999</c:v>
                </c:pt>
                <c:pt idx="34899" formatCode="General">
                  <c:v>23.487200000000001</c:v>
                </c:pt>
                <c:pt idx="34900" formatCode="General">
                  <c:v>23.4879</c:v>
                </c:pt>
                <c:pt idx="34901" formatCode="General">
                  <c:v>23.488600000000002</c:v>
                </c:pt>
                <c:pt idx="34902" formatCode="General">
                  <c:v>23.4892</c:v>
                </c:pt>
                <c:pt idx="34903" formatCode="General">
                  <c:v>23.489899999999999</c:v>
                </c:pt>
                <c:pt idx="34904" formatCode="General">
                  <c:v>23.490600000000001</c:v>
                </c:pt>
                <c:pt idx="34905" formatCode="General">
                  <c:v>23.491199999999999</c:v>
                </c:pt>
                <c:pt idx="34906" formatCode="General">
                  <c:v>23.491900000000001</c:v>
                </c:pt>
                <c:pt idx="34907" formatCode="General">
                  <c:v>23.492599999999999</c:v>
                </c:pt>
                <c:pt idx="34908" formatCode="General">
                  <c:v>23.493300000000001</c:v>
                </c:pt>
                <c:pt idx="34909" formatCode="General">
                  <c:v>23.4939</c:v>
                </c:pt>
                <c:pt idx="34910" formatCode="General">
                  <c:v>23.494599999999998</c:v>
                </c:pt>
                <c:pt idx="34911" formatCode="General">
                  <c:v>23.4953</c:v>
                </c:pt>
                <c:pt idx="34912" formatCode="General">
                  <c:v>23.495999999999999</c:v>
                </c:pt>
                <c:pt idx="34913" formatCode="General">
                  <c:v>23.496600000000001</c:v>
                </c:pt>
                <c:pt idx="34914" formatCode="General">
                  <c:v>23.497299999999999</c:v>
                </c:pt>
                <c:pt idx="34915" formatCode="General">
                  <c:v>23.498000000000001</c:v>
                </c:pt>
                <c:pt idx="34916" formatCode="General">
                  <c:v>23.4986</c:v>
                </c:pt>
                <c:pt idx="34917" formatCode="General">
                  <c:v>23.499300000000002</c:v>
                </c:pt>
                <c:pt idx="34918" formatCode="General">
                  <c:v>23.5</c:v>
                </c:pt>
                <c:pt idx="34919" formatCode="General">
                  <c:v>23.500699999999998</c:v>
                </c:pt>
                <c:pt idx="34920" formatCode="General">
                  <c:v>23.501300000000001</c:v>
                </c:pt>
                <c:pt idx="34921" formatCode="General">
                  <c:v>23.501999999999999</c:v>
                </c:pt>
                <c:pt idx="34922" formatCode="General">
                  <c:v>23.502700000000001</c:v>
                </c:pt>
                <c:pt idx="34923" formatCode="General">
                  <c:v>23.503399999999999</c:v>
                </c:pt>
                <c:pt idx="34924" formatCode="General">
                  <c:v>23.504000000000001</c:v>
                </c:pt>
                <c:pt idx="34925" formatCode="General">
                  <c:v>23.5047</c:v>
                </c:pt>
                <c:pt idx="34926" formatCode="General">
                  <c:v>23.505400000000002</c:v>
                </c:pt>
                <c:pt idx="34927" formatCode="General">
                  <c:v>23.5061</c:v>
                </c:pt>
                <c:pt idx="34928" formatCode="General">
                  <c:v>23.506699999999999</c:v>
                </c:pt>
                <c:pt idx="34929" formatCode="General">
                  <c:v>23.507400000000001</c:v>
                </c:pt>
                <c:pt idx="34930" formatCode="General">
                  <c:v>23.508099999999999</c:v>
                </c:pt>
                <c:pt idx="34931" formatCode="General">
                  <c:v>23.508700000000001</c:v>
                </c:pt>
                <c:pt idx="34932" formatCode="General">
                  <c:v>23.509399999999999</c:v>
                </c:pt>
                <c:pt idx="34933" formatCode="General">
                  <c:v>23.510100000000001</c:v>
                </c:pt>
                <c:pt idx="34934" formatCode="General">
                  <c:v>23.5108</c:v>
                </c:pt>
                <c:pt idx="34935" formatCode="General">
                  <c:v>23.511399999999998</c:v>
                </c:pt>
                <c:pt idx="34936" formatCode="General">
                  <c:v>23.5121</c:v>
                </c:pt>
                <c:pt idx="34937" formatCode="General">
                  <c:v>23.512799999999999</c:v>
                </c:pt>
                <c:pt idx="34938" formatCode="General">
                  <c:v>23.513500000000001</c:v>
                </c:pt>
                <c:pt idx="34939" formatCode="General">
                  <c:v>23.514099999999999</c:v>
                </c:pt>
                <c:pt idx="34940" formatCode="General">
                  <c:v>23.514800000000001</c:v>
                </c:pt>
                <c:pt idx="34941" formatCode="General">
                  <c:v>23.515499999999999</c:v>
                </c:pt>
                <c:pt idx="34942" formatCode="General">
                  <c:v>23.516100000000002</c:v>
                </c:pt>
                <c:pt idx="34943" formatCode="General">
                  <c:v>23.5168</c:v>
                </c:pt>
                <c:pt idx="34944" formatCode="General">
                  <c:v>23.517499999999998</c:v>
                </c:pt>
                <c:pt idx="34945" formatCode="General">
                  <c:v>23.5182</c:v>
                </c:pt>
                <c:pt idx="34946" formatCode="General">
                  <c:v>23.518799999999999</c:v>
                </c:pt>
                <c:pt idx="34947" formatCode="General">
                  <c:v>23.519500000000001</c:v>
                </c:pt>
                <c:pt idx="34948" formatCode="General">
                  <c:v>23.520199999999999</c:v>
                </c:pt>
                <c:pt idx="34949" formatCode="General">
                  <c:v>23.520900000000001</c:v>
                </c:pt>
                <c:pt idx="34950" formatCode="General">
                  <c:v>23.5215</c:v>
                </c:pt>
                <c:pt idx="34951" formatCode="General">
                  <c:v>23.522200000000002</c:v>
                </c:pt>
                <c:pt idx="34952" formatCode="General">
                  <c:v>23.5229</c:v>
                </c:pt>
                <c:pt idx="34953" formatCode="General">
                  <c:v>23.523499999999999</c:v>
                </c:pt>
                <c:pt idx="34954" formatCode="General">
                  <c:v>23.5242</c:v>
                </c:pt>
                <c:pt idx="34955" formatCode="General">
                  <c:v>23.524899999999999</c:v>
                </c:pt>
                <c:pt idx="34956" formatCode="General">
                  <c:v>23.525600000000001</c:v>
                </c:pt>
                <c:pt idx="34957" formatCode="General">
                  <c:v>23.526199999999999</c:v>
                </c:pt>
                <c:pt idx="34958" formatCode="General">
                  <c:v>23.526900000000001</c:v>
                </c:pt>
                <c:pt idx="34959" formatCode="General">
                  <c:v>23.5276</c:v>
                </c:pt>
                <c:pt idx="34960" formatCode="General">
                  <c:v>23.528300000000002</c:v>
                </c:pt>
                <c:pt idx="34961" formatCode="General">
                  <c:v>23.5289</c:v>
                </c:pt>
                <c:pt idx="34962" formatCode="General">
                  <c:v>23.529599999999999</c:v>
                </c:pt>
                <c:pt idx="34963" formatCode="General">
                  <c:v>23.5303</c:v>
                </c:pt>
                <c:pt idx="34964" formatCode="General">
                  <c:v>23.530999999999999</c:v>
                </c:pt>
                <c:pt idx="34965" formatCode="General">
                  <c:v>23.531600000000001</c:v>
                </c:pt>
                <c:pt idx="34966" formatCode="General">
                  <c:v>23.532299999999999</c:v>
                </c:pt>
                <c:pt idx="34967" formatCode="General">
                  <c:v>23.533000000000001</c:v>
                </c:pt>
                <c:pt idx="34968" formatCode="General">
                  <c:v>23.5336</c:v>
                </c:pt>
                <c:pt idx="34969" formatCode="General">
                  <c:v>23.534300000000002</c:v>
                </c:pt>
                <c:pt idx="34970" formatCode="General">
                  <c:v>23.535</c:v>
                </c:pt>
                <c:pt idx="34971" formatCode="General">
                  <c:v>23.535699999999999</c:v>
                </c:pt>
                <c:pt idx="34972" formatCode="General">
                  <c:v>23.536300000000001</c:v>
                </c:pt>
                <c:pt idx="34973" formatCode="General">
                  <c:v>23.536999999999999</c:v>
                </c:pt>
                <c:pt idx="34974" formatCode="General">
                  <c:v>23.537700000000001</c:v>
                </c:pt>
                <c:pt idx="34975" formatCode="General">
                  <c:v>23.538399999999999</c:v>
                </c:pt>
                <c:pt idx="34976" formatCode="General">
                  <c:v>23.539000000000001</c:v>
                </c:pt>
                <c:pt idx="34977" formatCode="General">
                  <c:v>23.5397</c:v>
                </c:pt>
                <c:pt idx="34978" formatCode="General">
                  <c:v>23.540400000000002</c:v>
                </c:pt>
                <c:pt idx="34979" formatCode="General">
                  <c:v>23.541</c:v>
                </c:pt>
                <c:pt idx="34980" formatCode="General">
                  <c:v>23.541699999999999</c:v>
                </c:pt>
                <c:pt idx="34981" formatCode="General">
                  <c:v>23.542400000000001</c:v>
                </c:pt>
                <c:pt idx="34982" formatCode="General">
                  <c:v>23.543099999999999</c:v>
                </c:pt>
                <c:pt idx="34983" formatCode="General">
                  <c:v>23.543700000000001</c:v>
                </c:pt>
                <c:pt idx="34984" formatCode="General">
                  <c:v>23.5444</c:v>
                </c:pt>
                <c:pt idx="34985" formatCode="General">
                  <c:v>23.545100000000001</c:v>
                </c:pt>
                <c:pt idx="34986" formatCode="General">
                  <c:v>23.5458</c:v>
                </c:pt>
                <c:pt idx="34987" formatCode="General">
                  <c:v>23.546399999999998</c:v>
                </c:pt>
                <c:pt idx="34988" formatCode="General">
                  <c:v>23.5471</c:v>
                </c:pt>
                <c:pt idx="34989" formatCode="General">
                  <c:v>23.547799999999999</c:v>
                </c:pt>
                <c:pt idx="34990" formatCode="General">
                  <c:v>23.548400000000001</c:v>
                </c:pt>
                <c:pt idx="34991" formatCode="General">
                  <c:v>23.549099999999999</c:v>
                </c:pt>
                <c:pt idx="34992" formatCode="General">
                  <c:v>23.549800000000001</c:v>
                </c:pt>
                <c:pt idx="34993" formatCode="General">
                  <c:v>23.5505</c:v>
                </c:pt>
                <c:pt idx="34994" formatCode="General">
                  <c:v>23.551100000000002</c:v>
                </c:pt>
                <c:pt idx="34995" formatCode="General">
                  <c:v>23.5518</c:v>
                </c:pt>
                <c:pt idx="34996" formatCode="General">
                  <c:v>23.552499999999998</c:v>
                </c:pt>
                <c:pt idx="34997" formatCode="General">
                  <c:v>23.5532</c:v>
                </c:pt>
                <c:pt idx="34998" formatCode="General">
                  <c:v>23.553799999999999</c:v>
                </c:pt>
                <c:pt idx="34999" formatCode="General">
                  <c:v>23.554500000000001</c:v>
                </c:pt>
                <c:pt idx="35000" formatCode="General">
                  <c:v>23.555199999999999</c:v>
                </c:pt>
                <c:pt idx="35001" formatCode="General">
                  <c:v>23.555900000000001</c:v>
                </c:pt>
                <c:pt idx="35002" formatCode="General">
                  <c:v>23.5565</c:v>
                </c:pt>
                <c:pt idx="35003" formatCode="General">
                  <c:v>23.557200000000002</c:v>
                </c:pt>
                <c:pt idx="35004" formatCode="General">
                  <c:v>23.5579</c:v>
                </c:pt>
                <c:pt idx="35005" formatCode="General">
                  <c:v>23.558499999999999</c:v>
                </c:pt>
                <c:pt idx="35006" formatCode="General">
                  <c:v>23.559200000000001</c:v>
                </c:pt>
                <c:pt idx="35007" formatCode="General">
                  <c:v>23.559899999999999</c:v>
                </c:pt>
                <c:pt idx="35008" formatCode="General">
                  <c:v>23.560600000000001</c:v>
                </c:pt>
                <c:pt idx="35009" formatCode="General">
                  <c:v>23.561199999999999</c:v>
                </c:pt>
                <c:pt idx="35010" formatCode="General">
                  <c:v>23.561900000000001</c:v>
                </c:pt>
                <c:pt idx="35011" formatCode="General">
                  <c:v>23.5626</c:v>
                </c:pt>
                <c:pt idx="35012" formatCode="General">
                  <c:v>23.563300000000002</c:v>
                </c:pt>
                <c:pt idx="35013" formatCode="General">
                  <c:v>23.5639</c:v>
                </c:pt>
                <c:pt idx="35014" formatCode="General">
                  <c:v>23.564599999999999</c:v>
                </c:pt>
                <c:pt idx="35015" formatCode="General">
                  <c:v>23.565300000000001</c:v>
                </c:pt>
                <c:pt idx="35016" formatCode="General">
                  <c:v>23.565899999999999</c:v>
                </c:pt>
                <c:pt idx="35017" formatCode="General">
                  <c:v>23.566600000000001</c:v>
                </c:pt>
                <c:pt idx="35018" formatCode="General">
                  <c:v>23.567299999999999</c:v>
                </c:pt>
                <c:pt idx="35019" formatCode="General">
                  <c:v>23.568000000000001</c:v>
                </c:pt>
                <c:pt idx="35020" formatCode="General">
                  <c:v>23.5686</c:v>
                </c:pt>
                <c:pt idx="35021" formatCode="General">
                  <c:v>23.569299999999998</c:v>
                </c:pt>
                <c:pt idx="35022" formatCode="General">
                  <c:v>23.57</c:v>
                </c:pt>
                <c:pt idx="35023" formatCode="General">
                  <c:v>23.570699999999999</c:v>
                </c:pt>
                <c:pt idx="35024" formatCode="General">
                  <c:v>23.571300000000001</c:v>
                </c:pt>
                <c:pt idx="35025" formatCode="General">
                  <c:v>23.571999999999999</c:v>
                </c:pt>
                <c:pt idx="35026" formatCode="General">
                  <c:v>23.572700000000001</c:v>
                </c:pt>
                <c:pt idx="35027" formatCode="General">
                  <c:v>23.573399999999999</c:v>
                </c:pt>
                <c:pt idx="35028" formatCode="General">
                  <c:v>23.574000000000002</c:v>
                </c:pt>
                <c:pt idx="35029" formatCode="General">
                  <c:v>23.5747</c:v>
                </c:pt>
                <c:pt idx="35030" formatCode="General">
                  <c:v>23.575399999999998</c:v>
                </c:pt>
                <c:pt idx="35031" formatCode="General">
                  <c:v>23.576000000000001</c:v>
                </c:pt>
                <c:pt idx="35032" formatCode="General">
                  <c:v>23.576699999999999</c:v>
                </c:pt>
                <c:pt idx="35033" formatCode="General">
                  <c:v>23.577400000000001</c:v>
                </c:pt>
                <c:pt idx="35034" formatCode="General">
                  <c:v>23.578099999999999</c:v>
                </c:pt>
                <c:pt idx="35035" formatCode="General">
                  <c:v>23.578700000000001</c:v>
                </c:pt>
                <c:pt idx="35036" formatCode="General">
                  <c:v>23.5794</c:v>
                </c:pt>
                <c:pt idx="35037" formatCode="General">
                  <c:v>23.580100000000002</c:v>
                </c:pt>
                <c:pt idx="35038" formatCode="General">
                  <c:v>23.5808</c:v>
                </c:pt>
                <c:pt idx="35039" formatCode="General">
                  <c:v>23.581399999999999</c:v>
                </c:pt>
                <c:pt idx="35040" formatCode="General">
                  <c:v>23.582100000000001</c:v>
                </c:pt>
                <c:pt idx="35041" formatCode="General">
                  <c:v>23.582799999999999</c:v>
                </c:pt>
                <c:pt idx="35042" formatCode="General">
                  <c:v>23.583400000000001</c:v>
                </c:pt>
                <c:pt idx="35043" formatCode="General">
                  <c:v>23.584099999999999</c:v>
                </c:pt>
                <c:pt idx="35044" formatCode="General">
                  <c:v>23.584800000000001</c:v>
                </c:pt>
                <c:pt idx="35045" formatCode="General">
                  <c:v>23.5855</c:v>
                </c:pt>
                <c:pt idx="35046" formatCode="General">
                  <c:v>23.586099999999998</c:v>
                </c:pt>
                <c:pt idx="35047" formatCode="General">
                  <c:v>23.5868</c:v>
                </c:pt>
                <c:pt idx="35048" formatCode="General">
                  <c:v>23.587499999999999</c:v>
                </c:pt>
                <c:pt idx="35049" formatCode="General">
                  <c:v>23.588200000000001</c:v>
                </c:pt>
                <c:pt idx="35050" formatCode="General">
                  <c:v>23.588799999999999</c:v>
                </c:pt>
                <c:pt idx="35051" formatCode="General">
                  <c:v>23.589500000000001</c:v>
                </c:pt>
                <c:pt idx="35052" formatCode="General">
                  <c:v>23.590199999999999</c:v>
                </c:pt>
                <c:pt idx="35053" formatCode="General">
                  <c:v>23.590800000000002</c:v>
                </c:pt>
                <c:pt idx="35054" formatCode="General">
                  <c:v>23.5915</c:v>
                </c:pt>
                <c:pt idx="35055" formatCode="General">
                  <c:v>23.592199999999998</c:v>
                </c:pt>
                <c:pt idx="35056" formatCode="General">
                  <c:v>23.5929</c:v>
                </c:pt>
                <c:pt idx="35057" formatCode="General">
                  <c:v>23.593499999999999</c:v>
                </c:pt>
                <c:pt idx="35058" formatCode="General">
                  <c:v>23.594200000000001</c:v>
                </c:pt>
                <c:pt idx="35059" formatCode="General">
                  <c:v>23.594899999999999</c:v>
                </c:pt>
                <c:pt idx="35060" formatCode="General">
                  <c:v>23.595600000000001</c:v>
                </c:pt>
                <c:pt idx="35061" formatCode="General">
                  <c:v>23.5962</c:v>
                </c:pt>
                <c:pt idx="35062" formatCode="General">
                  <c:v>23.596900000000002</c:v>
                </c:pt>
                <c:pt idx="35063" formatCode="General">
                  <c:v>23.5976</c:v>
                </c:pt>
                <c:pt idx="35064" formatCode="General">
                  <c:v>23.598299999999998</c:v>
                </c:pt>
                <c:pt idx="35065" formatCode="General">
                  <c:v>23.5989</c:v>
                </c:pt>
                <c:pt idx="35066" formatCode="General">
                  <c:v>23.599599999999999</c:v>
                </c:pt>
                <c:pt idx="35067" formatCode="General">
                  <c:v>23.600300000000001</c:v>
                </c:pt>
                <c:pt idx="35068" formatCode="General">
                  <c:v>23.600899999999999</c:v>
                </c:pt>
                <c:pt idx="35069" formatCode="General">
                  <c:v>23.601600000000001</c:v>
                </c:pt>
                <c:pt idx="35070" formatCode="General">
                  <c:v>23.6023</c:v>
                </c:pt>
                <c:pt idx="35071" formatCode="General">
                  <c:v>23.603000000000002</c:v>
                </c:pt>
                <c:pt idx="35072" formatCode="General">
                  <c:v>23.6036</c:v>
                </c:pt>
                <c:pt idx="35073" formatCode="General">
                  <c:v>23.604299999999999</c:v>
                </c:pt>
                <c:pt idx="35074" formatCode="General">
                  <c:v>23.605</c:v>
                </c:pt>
                <c:pt idx="35075" formatCode="General">
                  <c:v>23.605699999999999</c:v>
                </c:pt>
                <c:pt idx="35076" formatCode="General">
                  <c:v>23.606300000000001</c:v>
                </c:pt>
                <c:pt idx="35077" formatCode="General">
                  <c:v>23.606999999999999</c:v>
                </c:pt>
                <c:pt idx="35078" formatCode="General">
                  <c:v>23.607700000000001</c:v>
                </c:pt>
                <c:pt idx="35079" formatCode="General">
                  <c:v>23.6083</c:v>
                </c:pt>
                <c:pt idx="35080" formatCode="General">
                  <c:v>23.609000000000002</c:v>
                </c:pt>
                <c:pt idx="35081" formatCode="General">
                  <c:v>23.6097</c:v>
                </c:pt>
                <c:pt idx="35082" formatCode="General">
                  <c:v>23.610399999999998</c:v>
                </c:pt>
                <c:pt idx="35083" formatCode="General">
                  <c:v>23.611000000000001</c:v>
                </c:pt>
                <c:pt idx="35084" formatCode="General">
                  <c:v>23.611699999999999</c:v>
                </c:pt>
                <c:pt idx="35085" formatCode="General">
                  <c:v>23.612400000000001</c:v>
                </c:pt>
                <c:pt idx="35086" formatCode="General">
                  <c:v>23.613099999999999</c:v>
                </c:pt>
                <c:pt idx="35087" formatCode="General">
                  <c:v>23.613700000000001</c:v>
                </c:pt>
                <c:pt idx="35088" formatCode="General">
                  <c:v>23.6144</c:v>
                </c:pt>
                <c:pt idx="35089" formatCode="General">
                  <c:v>23.615100000000002</c:v>
                </c:pt>
                <c:pt idx="35090" formatCode="General">
                  <c:v>23.6158</c:v>
                </c:pt>
                <c:pt idx="35091" formatCode="General">
                  <c:v>23.616399999999999</c:v>
                </c:pt>
                <c:pt idx="35092" formatCode="General">
                  <c:v>23.617100000000001</c:v>
                </c:pt>
                <c:pt idx="35093" formatCode="General">
                  <c:v>23.617799999999999</c:v>
                </c:pt>
                <c:pt idx="35094" formatCode="General">
                  <c:v>23.618400000000001</c:v>
                </c:pt>
                <c:pt idx="35095" formatCode="General">
                  <c:v>23.6191</c:v>
                </c:pt>
                <c:pt idx="35096" formatCode="General">
                  <c:v>23.619800000000001</c:v>
                </c:pt>
                <c:pt idx="35097" formatCode="General">
                  <c:v>23.6205</c:v>
                </c:pt>
                <c:pt idx="35098" formatCode="General">
                  <c:v>23.621099999999998</c:v>
                </c:pt>
                <c:pt idx="35099" formatCode="General">
                  <c:v>23.6218</c:v>
                </c:pt>
                <c:pt idx="35100" formatCode="General">
                  <c:v>23.622499999999999</c:v>
                </c:pt>
                <c:pt idx="35101" formatCode="General">
                  <c:v>23.623200000000001</c:v>
                </c:pt>
                <c:pt idx="35102" formatCode="General">
                  <c:v>23.623799999999999</c:v>
                </c:pt>
                <c:pt idx="35103" formatCode="General">
                  <c:v>23.624500000000001</c:v>
                </c:pt>
                <c:pt idx="35104" formatCode="General">
                  <c:v>23.6252</c:v>
                </c:pt>
                <c:pt idx="35105" formatCode="General">
                  <c:v>23.625800000000002</c:v>
                </c:pt>
                <c:pt idx="35106" formatCode="General">
                  <c:v>23.6265</c:v>
                </c:pt>
                <c:pt idx="35107" formatCode="General">
                  <c:v>23.627199999999998</c:v>
                </c:pt>
                <c:pt idx="35108" formatCode="General">
                  <c:v>23.6279</c:v>
                </c:pt>
                <c:pt idx="35109" formatCode="General">
                  <c:v>23.628499999999999</c:v>
                </c:pt>
                <c:pt idx="35110" formatCode="General">
                  <c:v>23.629200000000001</c:v>
                </c:pt>
                <c:pt idx="35111" formatCode="General">
                  <c:v>23.629899999999999</c:v>
                </c:pt>
                <c:pt idx="35112" formatCode="General">
                  <c:v>23.630600000000001</c:v>
                </c:pt>
                <c:pt idx="35113" formatCode="General">
                  <c:v>23.6312</c:v>
                </c:pt>
                <c:pt idx="35114" formatCode="General">
                  <c:v>23.631900000000002</c:v>
                </c:pt>
                <c:pt idx="35115" formatCode="General">
                  <c:v>23.6326</c:v>
                </c:pt>
                <c:pt idx="35116" formatCode="General">
                  <c:v>23.633199999999999</c:v>
                </c:pt>
                <c:pt idx="35117" formatCode="General">
                  <c:v>23.633900000000001</c:v>
                </c:pt>
                <c:pt idx="35118" formatCode="General">
                  <c:v>23.634599999999999</c:v>
                </c:pt>
                <c:pt idx="35119" formatCode="General">
                  <c:v>23.635300000000001</c:v>
                </c:pt>
                <c:pt idx="35120" formatCode="General">
                  <c:v>23.635899999999999</c:v>
                </c:pt>
                <c:pt idx="35121" formatCode="General">
                  <c:v>23.636600000000001</c:v>
                </c:pt>
                <c:pt idx="35122" formatCode="General">
                  <c:v>23.6373</c:v>
                </c:pt>
                <c:pt idx="35123" formatCode="General">
                  <c:v>23.638000000000002</c:v>
                </c:pt>
                <c:pt idx="35124" formatCode="General">
                  <c:v>23.6386</c:v>
                </c:pt>
                <c:pt idx="35125" formatCode="General">
                  <c:v>23.639299999999999</c:v>
                </c:pt>
                <c:pt idx="35126" formatCode="General">
                  <c:v>23.64</c:v>
                </c:pt>
                <c:pt idx="35127" formatCode="General">
                  <c:v>23.640699999999999</c:v>
                </c:pt>
                <c:pt idx="35128" formatCode="General">
                  <c:v>23.641300000000001</c:v>
                </c:pt>
                <c:pt idx="35129" formatCode="General">
                  <c:v>23.641999999999999</c:v>
                </c:pt>
                <c:pt idx="35130" formatCode="General">
                  <c:v>23.642700000000001</c:v>
                </c:pt>
                <c:pt idx="35131" formatCode="General">
                  <c:v>23.6433</c:v>
                </c:pt>
                <c:pt idx="35132" formatCode="General">
                  <c:v>23.643999999999998</c:v>
                </c:pt>
                <c:pt idx="35133" formatCode="General">
                  <c:v>23.6447</c:v>
                </c:pt>
                <c:pt idx="35134" formatCode="General">
                  <c:v>23.645399999999999</c:v>
                </c:pt>
                <c:pt idx="35135" formatCode="General">
                  <c:v>23.646000000000001</c:v>
                </c:pt>
                <c:pt idx="35136" formatCode="General">
                  <c:v>23.646699999999999</c:v>
                </c:pt>
                <c:pt idx="35137" formatCode="General">
                  <c:v>23.647400000000001</c:v>
                </c:pt>
                <c:pt idx="35138" formatCode="General">
                  <c:v>23.648099999999999</c:v>
                </c:pt>
                <c:pt idx="35139" formatCode="General">
                  <c:v>23.648700000000002</c:v>
                </c:pt>
                <c:pt idx="35140" formatCode="General">
                  <c:v>23.6494</c:v>
                </c:pt>
                <c:pt idx="35141" formatCode="General">
                  <c:v>23.650099999999998</c:v>
                </c:pt>
                <c:pt idx="35142" formatCode="General">
                  <c:v>23.650700000000001</c:v>
                </c:pt>
                <c:pt idx="35143" formatCode="General">
                  <c:v>23.651399999999999</c:v>
                </c:pt>
                <c:pt idx="35144" formatCode="General">
                  <c:v>23.652100000000001</c:v>
                </c:pt>
                <c:pt idx="35145" formatCode="General">
                  <c:v>23.652799999999999</c:v>
                </c:pt>
                <c:pt idx="35146" formatCode="General">
                  <c:v>23.653400000000001</c:v>
                </c:pt>
                <c:pt idx="35147" formatCode="General">
                  <c:v>23.6541</c:v>
                </c:pt>
                <c:pt idx="35148" formatCode="General">
                  <c:v>23.654800000000002</c:v>
                </c:pt>
                <c:pt idx="35149" formatCode="General">
                  <c:v>23.6555</c:v>
                </c:pt>
                <c:pt idx="35150" formatCode="General">
                  <c:v>23.656099999999999</c:v>
                </c:pt>
                <c:pt idx="35151" formatCode="General">
                  <c:v>23.6568</c:v>
                </c:pt>
                <c:pt idx="35152" formatCode="General">
                  <c:v>23.657499999999999</c:v>
                </c:pt>
                <c:pt idx="35153" formatCode="General">
                  <c:v>23.658100000000001</c:v>
                </c:pt>
                <c:pt idx="35154" formatCode="General">
                  <c:v>23.658799999999999</c:v>
                </c:pt>
                <c:pt idx="35155" formatCode="General">
                  <c:v>23.659500000000001</c:v>
                </c:pt>
                <c:pt idx="35156" formatCode="General">
                  <c:v>23.6602</c:v>
                </c:pt>
                <c:pt idx="35157" formatCode="General">
                  <c:v>23.660799999999998</c:v>
                </c:pt>
                <c:pt idx="35158" formatCode="General">
                  <c:v>23.6615</c:v>
                </c:pt>
                <c:pt idx="35159" formatCode="General">
                  <c:v>23.662199999999999</c:v>
                </c:pt>
                <c:pt idx="35160" formatCode="General">
                  <c:v>23.6629</c:v>
                </c:pt>
                <c:pt idx="35161" formatCode="General">
                  <c:v>23.663499999999999</c:v>
                </c:pt>
                <c:pt idx="35162" formatCode="General">
                  <c:v>23.664200000000001</c:v>
                </c:pt>
                <c:pt idx="35163" formatCode="General">
                  <c:v>23.664899999999999</c:v>
                </c:pt>
                <c:pt idx="35164" formatCode="General">
                  <c:v>23.665600000000001</c:v>
                </c:pt>
                <c:pt idx="35165" formatCode="General">
                  <c:v>23.6662</c:v>
                </c:pt>
                <c:pt idx="35166" formatCode="General">
                  <c:v>23.666899999999998</c:v>
                </c:pt>
                <c:pt idx="35167" formatCode="General">
                  <c:v>23.6676</c:v>
                </c:pt>
                <c:pt idx="35168" formatCode="General">
                  <c:v>23.668199999999999</c:v>
                </c:pt>
                <c:pt idx="35169" formatCode="General">
                  <c:v>23.668900000000001</c:v>
                </c:pt>
                <c:pt idx="35170" formatCode="General">
                  <c:v>23.669599999999999</c:v>
                </c:pt>
                <c:pt idx="35171" formatCode="General">
                  <c:v>23.670300000000001</c:v>
                </c:pt>
                <c:pt idx="35172" formatCode="General">
                  <c:v>23.6709</c:v>
                </c:pt>
                <c:pt idx="35173" formatCode="General">
                  <c:v>23.671600000000002</c:v>
                </c:pt>
                <c:pt idx="35174" formatCode="General">
                  <c:v>23.6723</c:v>
                </c:pt>
                <c:pt idx="35175" formatCode="General">
                  <c:v>23.672999999999998</c:v>
                </c:pt>
                <c:pt idx="35176" formatCode="General">
                  <c:v>23.6736</c:v>
                </c:pt>
                <c:pt idx="35177" formatCode="General">
                  <c:v>23.674299999999999</c:v>
                </c:pt>
                <c:pt idx="35178" formatCode="General">
                  <c:v>23.675000000000001</c:v>
                </c:pt>
                <c:pt idx="35179" formatCode="General">
                  <c:v>23.675599999999999</c:v>
                </c:pt>
                <c:pt idx="35180" formatCode="General">
                  <c:v>23.676300000000001</c:v>
                </c:pt>
                <c:pt idx="35181" formatCode="General">
                  <c:v>23.677</c:v>
                </c:pt>
                <c:pt idx="35182" formatCode="General">
                  <c:v>23.677700000000002</c:v>
                </c:pt>
                <c:pt idx="35183" formatCode="General">
                  <c:v>23.6783</c:v>
                </c:pt>
                <c:pt idx="35184" formatCode="General">
                  <c:v>23.678999999999998</c:v>
                </c:pt>
                <c:pt idx="35185" formatCode="General">
                  <c:v>23.6797</c:v>
                </c:pt>
                <c:pt idx="35186" formatCode="General">
                  <c:v>23.680399999999999</c:v>
                </c:pt>
                <c:pt idx="35187" formatCode="General">
                  <c:v>23.681000000000001</c:v>
                </c:pt>
                <c:pt idx="35188" formatCode="General">
                  <c:v>23.681699999999999</c:v>
                </c:pt>
                <c:pt idx="35189" formatCode="General">
                  <c:v>23.682400000000001</c:v>
                </c:pt>
                <c:pt idx="35190" formatCode="General">
                  <c:v>23.6831</c:v>
                </c:pt>
                <c:pt idx="35191" formatCode="General">
                  <c:v>23.683700000000002</c:v>
                </c:pt>
                <c:pt idx="35192" formatCode="General">
                  <c:v>23.6844</c:v>
                </c:pt>
                <c:pt idx="35193" formatCode="General">
                  <c:v>23.685099999999998</c:v>
                </c:pt>
                <c:pt idx="35194" formatCode="General">
                  <c:v>23.685700000000001</c:v>
                </c:pt>
                <c:pt idx="35195" formatCode="General">
                  <c:v>23.686399999999999</c:v>
                </c:pt>
                <c:pt idx="35196" formatCode="General">
                  <c:v>23.687100000000001</c:v>
                </c:pt>
                <c:pt idx="35197" formatCode="General">
                  <c:v>23.687799999999999</c:v>
                </c:pt>
                <c:pt idx="35198" formatCode="General">
                  <c:v>23.688400000000001</c:v>
                </c:pt>
                <c:pt idx="35199" formatCode="General">
                  <c:v>23.6891</c:v>
                </c:pt>
                <c:pt idx="35200" formatCode="General">
                  <c:v>23.689800000000002</c:v>
                </c:pt>
                <c:pt idx="35201" formatCode="General">
                  <c:v>23.6905</c:v>
                </c:pt>
                <c:pt idx="35202" formatCode="General">
                  <c:v>23.691099999999999</c:v>
                </c:pt>
                <c:pt idx="35203" formatCode="General">
                  <c:v>23.691800000000001</c:v>
                </c:pt>
                <c:pt idx="35204" formatCode="General">
                  <c:v>23.692499999999999</c:v>
                </c:pt>
                <c:pt idx="35205" formatCode="General">
                  <c:v>23.693100000000001</c:v>
                </c:pt>
                <c:pt idx="35206" formatCode="General">
                  <c:v>23.6938</c:v>
                </c:pt>
                <c:pt idx="35207" formatCode="General">
                  <c:v>23.694500000000001</c:v>
                </c:pt>
                <c:pt idx="35208" formatCode="General">
                  <c:v>23.6952</c:v>
                </c:pt>
                <c:pt idx="35209" formatCode="General">
                  <c:v>23.695799999999998</c:v>
                </c:pt>
                <c:pt idx="35210" formatCode="General">
                  <c:v>23.6965</c:v>
                </c:pt>
                <c:pt idx="35211" formatCode="General">
                  <c:v>23.697199999999999</c:v>
                </c:pt>
                <c:pt idx="35212" formatCode="General">
                  <c:v>23.697900000000001</c:v>
                </c:pt>
                <c:pt idx="35213" formatCode="General">
                  <c:v>23.698499999999999</c:v>
                </c:pt>
                <c:pt idx="35214" formatCode="General">
                  <c:v>23.699200000000001</c:v>
                </c:pt>
                <c:pt idx="35215" formatCode="General">
                  <c:v>23.6999</c:v>
                </c:pt>
                <c:pt idx="35216" formatCode="General">
                  <c:v>23.700500000000002</c:v>
                </c:pt>
                <c:pt idx="35217" formatCode="General">
                  <c:v>23.7012</c:v>
                </c:pt>
                <c:pt idx="35218" formatCode="General">
                  <c:v>23.701899999999998</c:v>
                </c:pt>
                <c:pt idx="35219" formatCode="General">
                  <c:v>23.7026</c:v>
                </c:pt>
                <c:pt idx="35220" formatCode="General">
                  <c:v>23.703199999999999</c:v>
                </c:pt>
                <c:pt idx="35221" formatCode="General">
                  <c:v>23.703900000000001</c:v>
                </c:pt>
                <c:pt idx="35222" formatCode="General">
                  <c:v>23.704599999999999</c:v>
                </c:pt>
                <c:pt idx="35223" formatCode="General">
                  <c:v>23.705300000000001</c:v>
                </c:pt>
                <c:pt idx="35224" formatCode="General">
                  <c:v>23.7059</c:v>
                </c:pt>
                <c:pt idx="35225" formatCode="General">
                  <c:v>23.706600000000002</c:v>
                </c:pt>
                <c:pt idx="35226" formatCode="General">
                  <c:v>23.7073</c:v>
                </c:pt>
                <c:pt idx="35227" formatCode="General">
                  <c:v>23.707999999999998</c:v>
                </c:pt>
                <c:pt idx="35228" formatCode="General">
                  <c:v>23.708600000000001</c:v>
                </c:pt>
                <c:pt idx="35229" formatCode="General">
                  <c:v>23.709299999999999</c:v>
                </c:pt>
                <c:pt idx="35230" formatCode="General">
                  <c:v>23.71</c:v>
                </c:pt>
                <c:pt idx="35231" formatCode="General">
                  <c:v>23.710599999999999</c:v>
                </c:pt>
                <c:pt idx="35232" formatCode="General">
                  <c:v>23.711300000000001</c:v>
                </c:pt>
                <c:pt idx="35233" formatCode="General">
                  <c:v>23.712</c:v>
                </c:pt>
                <c:pt idx="35234" formatCode="General">
                  <c:v>23.712700000000002</c:v>
                </c:pt>
                <c:pt idx="35235" formatCode="General">
                  <c:v>23.7133</c:v>
                </c:pt>
                <c:pt idx="35236" formatCode="General">
                  <c:v>23.713999999999999</c:v>
                </c:pt>
                <c:pt idx="35237" formatCode="General">
                  <c:v>23.714700000000001</c:v>
                </c:pt>
                <c:pt idx="35238" formatCode="General">
                  <c:v>23.715399999999999</c:v>
                </c:pt>
                <c:pt idx="35239" formatCode="General">
                  <c:v>23.716000000000001</c:v>
                </c:pt>
                <c:pt idx="35240" formatCode="General">
                  <c:v>23.716699999999999</c:v>
                </c:pt>
                <c:pt idx="35241" formatCode="General">
                  <c:v>23.717400000000001</c:v>
                </c:pt>
                <c:pt idx="35242" formatCode="General">
                  <c:v>23.718</c:v>
                </c:pt>
                <c:pt idx="35243" formatCode="General">
                  <c:v>23.718699999999998</c:v>
                </c:pt>
                <c:pt idx="35244" formatCode="General">
                  <c:v>23.7194</c:v>
                </c:pt>
                <c:pt idx="35245" formatCode="General">
                  <c:v>23.720099999999999</c:v>
                </c:pt>
                <c:pt idx="35246" formatCode="General">
                  <c:v>23.720700000000001</c:v>
                </c:pt>
                <c:pt idx="35247" formatCode="General">
                  <c:v>23.721399999999999</c:v>
                </c:pt>
                <c:pt idx="35248" formatCode="General">
                  <c:v>23.722100000000001</c:v>
                </c:pt>
                <c:pt idx="35249" formatCode="General">
                  <c:v>23.722799999999999</c:v>
                </c:pt>
                <c:pt idx="35250" formatCode="General">
                  <c:v>23.723400000000002</c:v>
                </c:pt>
                <c:pt idx="35251" formatCode="General">
                  <c:v>23.7241</c:v>
                </c:pt>
                <c:pt idx="35252" formatCode="General">
                  <c:v>23.724799999999998</c:v>
                </c:pt>
                <c:pt idx="35253" formatCode="General">
                  <c:v>23.7255</c:v>
                </c:pt>
                <c:pt idx="35254" formatCode="General">
                  <c:v>23.726099999999999</c:v>
                </c:pt>
                <c:pt idx="35255" formatCode="General">
                  <c:v>23.726800000000001</c:v>
                </c:pt>
                <c:pt idx="35256" formatCode="General">
                  <c:v>23.727499999999999</c:v>
                </c:pt>
                <c:pt idx="35257" formatCode="General">
                  <c:v>23.728100000000001</c:v>
                </c:pt>
                <c:pt idx="35258" formatCode="General">
                  <c:v>23.7288</c:v>
                </c:pt>
                <c:pt idx="35259" formatCode="General">
                  <c:v>23.729500000000002</c:v>
                </c:pt>
                <c:pt idx="35260" formatCode="General">
                  <c:v>23.7302</c:v>
                </c:pt>
                <c:pt idx="35261" formatCode="General">
                  <c:v>23.730799999999999</c:v>
                </c:pt>
                <c:pt idx="35262" formatCode="General">
                  <c:v>23.7315</c:v>
                </c:pt>
                <c:pt idx="35263" formatCode="General">
                  <c:v>23.732199999999999</c:v>
                </c:pt>
                <c:pt idx="35264" formatCode="General">
                  <c:v>23.732900000000001</c:v>
                </c:pt>
                <c:pt idx="35265" formatCode="General">
                  <c:v>23.733499999999999</c:v>
                </c:pt>
                <c:pt idx="35266" formatCode="General">
                  <c:v>23.734200000000001</c:v>
                </c:pt>
                <c:pt idx="35267" formatCode="General">
                  <c:v>23.7349</c:v>
                </c:pt>
                <c:pt idx="35268" formatCode="General">
                  <c:v>23.735499999999998</c:v>
                </c:pt>
                <c:pt idx="35269" formatCode="General">
                  <c:v>23.7362</c:v>
                </c:pt>
                <c:pt idx="35270" formatCode="General">
                  <c:v>23.736899999999999</c:v>
                </c:pt>
                <c:pt idx="35271" formatCode="General">
                  <c:v>23.7376</c:v>
                </c:pt>
                <c:pt idx="35272" formatCode="General">
                  <c:v>23.738199999999999</c:v>
                </c:pt>
                <c:pt idx="35273" formatCode="General">
                  <c:v>23.738900000000001</c:v>
                </c:pt>
                <c:pt idx="35274" formatCode="General">
                  <c:v>23.739599999999999</c:v>
                </c:pt>
                <c:pt idx="35275" formatCode="General">
                  <c:v>23.740300000000001</c:v>
                </c:pt>
                <c:pt idx="35276" formatCode="General">
                  <c:v>23.7409</c:v>
                </c:pt>
                <c:pt idx="35277" formatCode="General">
                  <c:v>23.741599999999998</c:v>
                </c:pt>
                <c:pt idx="35278" formatCode="General">
                  <c:v>23.7423</c:v>
                </c:pt>
                <c:pt idx="35279" formatCode="General">
                  <c:v>23.742899999999999</c:v>
                </c:pt>
                <c:pt idx="35280" formatCode="General">
                  <c:v>23.743600000000001</c:v>
                </c:pt>
                <c:pt idx="35281" formatCode="General">
                  <c:v>23.744299999999999</c:v>
                </c:pt>
                <c:pt idx="35282" formatCode="General">
                  <c:v>23.745000000000001</c:v>
                </c:pt>
                <c:pt idx="35283" formatCode="General">
                  <c:v>23.7456</c:v>
                </c:pt>
                <c:pt idx="35284" formatCode="General">
                  <c:v>23.746300000000002</c:v>
                </c:pt>
                <c:pt idx="35285" formatCode="General">
                  <c:v>23.747</c:v>
                </c:pt>
                <c:pt idx="35286" formatCode="General">
                  <c:v>23.747699999999998</c:v>
                </c:pt>
                <c:pt idx="35287" formatCode="General">
                  <c:v>23.7483</c:v>
                </c:pt>
                <c:pt idx="35288" formatCode="General">
                  <c:v>23.748999999999999</c:v>
                </c:pt>
                <c:pt idx="35289" formatCode="General">
                  <c:v>23.749700000000001</c:v>
                </c:pt>
                <c:pt idx="35290" formatCode="General">
                  <c:v>23.750399999999999</c:v>
                </c:pt>
                <c:pt idx="35291" formatCode="General">
                  <c:v>23.751000000000001</c:v>
                </c:pt>
                <c:pt idx="35292" formatCode="General">
                  <c:v>23.7517</c:v>
                </c:pt>
                <c:pt idx="35293" formatCode="General">
                  <c:v>23.752400000000002</c:v>
                </c:pt>
                <c:pt idx="35294" formatCode="General">
                  <c:v>23.753</c:v>
                </c:pt>
                <c:pt idx="35295" formatCode="General">
                  <c:v>23.753699999999998</c:v>
                </c:pt>
                <c:pt idx="35296" formatCode="General">
                  <c:v>23.7544</c:v>
                </c:pt>
                <c:pt idx="35297" formatCode="General">
                  <c:v>23.755099999999999</c:v>
                </c:pt>
                <c:pt idx="35298" formatCode="General">
                  <c:v>23.755700000000001</c:v>
                </c:pt>
                <c:pt idx="35299" formatCode="General">
                  <c:v>23.756399999999999</c:v>
                </c:pt>
                <c:pt idx="35300" formatCode="General">
                  <c:v>23.757100000000001</c:v>
                </c:pt>
                <c:pt idx="35301" formatCode="General">
                  <c:v>23.7578</c:v>
                </c:pt>
                <c:pt idx="35302" formatCode="General">
                  <c:v>23.758400000000002</c:v>
                </c:pt>
                <c:pt idx="35303" formatCode="General">
                  <c:v>23.7591</c:v>
                </c:pt>
                <c:pt idx="35304" formatCode="General">
                  <c:v>23.759799999999998</c:v>
                </c:pt>
                <c:pt idx="35305" formatCode="General">
                  <c:v>23.760400000000001</c:v>
                </c:pt>
                <c:pt idx="35306" formatCode="General">
                  <c:v>23.761099999999999</c:v>
                </c:pt>
                <c:pt idx="35307" formatCode="General">
                  <c:v>23.761800000000001</c:v>
                </c:pt>
                <c:pt idx="35308" formatCode="General">
                  <c:v>23.762499999999999</c:v>
                </c:pt>
                <c:pt idx="35309" formatCode="General">
                  <c:v>23.763100000000001</c:v>
                </c:pt>
                <c:pt idx="35310" formatCode="General">
                  <c:v>23.7638</c:v>
                </c:pt>
                <c:pt idx="35311" formatCode="General">
                  <c:v>23.764500000000002</c:v>
                </c:pt>
                <c:pt idx="35312" formatCode="General">
                  <c:v>23.7652</c:v>
                </c:pt>
                <c:pt idx="35313" formatCode="General">
                  <c:v>23.765799999999999</c:v>
                </c:pt>
                <c:pt idx="35314" formatCode="General">
                  <c:v>23.766500000000001</c:v>
                </c:pt>
                <c:pt idx="35315" formatCode="General">
                  <c:v>23.767199999999999</c:v>
                </c:pt>
                <c:pt idx="35316" formatCode="General">
                  <c:v>23.767800000000001</c:v>
                </c:pt>
                <c:pt idx="35317" formatCode="General">
                  <c:v>23.7685</c:v>
                </c:pt>
                <c:pt idx="35318" formatCode="General">
                  <c:v>23.769200000000001</c:v>
                </c:pt>
                <c:pt idx="35319" formatCode="General">
                  <c:v>23.7699</c:v>
                </c:pt>
                <c:pt idx="35320" formatCode="General">
                  <c:v>23.770499999999998</c:v>
                </c:pt>
                <c:pt idx="35321" formatCode="General">
                  <c:v>23.7712</c:v>
                </c:pt>
                <c:pt idx="35322" formatCode="General">
                  <c:v>23.771899999999999</c:v>
                </c:pt>
                <c:pt idx="35323" formatCode="General">
                  <c:v>23.772600000000001</c:v>
                </c:pt>
                <c:pt idx="35324" formatCode="General">
                  <c:v>23.773199999999999</c:v>
                </c:pt>
                <c:pt idx="35325" formatCode="General">
                  <c:v>23.773900000000001</c:v>
                </c:pt>
                <c:pt idx="35326" formatCode="General">
                  <c:v>23.7746</c:v>
                </c:pt>
                <c:pt idx="35327" formatCode="General">
                  <c:v>23.775300000000001</c:v>
                </c:pt>
                <c:pt idx="35328" formatCode="General">
                  <c:v>23.7759</c:v>
                </c:pt>
                <c:pt idx="35329" formatCode="General">
                  <c:v>23.776599999999998</c:v>
                </c:pt>
                <c:pt idx="35330" formatCode="General">
                  <c:v>23.7773</c:v>
                </c:pt>
                <c:pt idx="35331" formatCode="General">
                  <c:v>23.777899999999999</c:v>
                </c:pt>
                <c:pt idx="35332" formatCode="General">
                  <c:v>23.778600000000001</c:v>
                </c:pt>
                <c:pt idx="35333" formatCode="General">
                  <c:v>23.779299999999999</c:v>
                </c:pt>
                <c:pt idx="35334" formatCode="General">
                  <c:v>23.78</c:v>
                </c:pt>
                <c:pt idx="35335" formatCode="General">
                  <c:v>23.7806</c:v>
                </c:pt>
                <c:pt idx="35336" formatCode="General">
                  <c:v>23.781300000000002</c:v>
                </c:pt>
                <c:pt idx="35337" formatCode="General">
                  <c:v>23.782</c:v>
                </c:pt>
                <c:pt idx="35338" formatCode="General">
                  <c:v>23.782699999999998</c:v>
                </c:pt>
                <c:pt idx="35339" formatCode="General">
                  <c:v>23.783300000000001</c:v>
                </c:pt>
                <c:pt idx="35340" formatCode="General">
                  <c:v>23.783999999999999</c:v>
                </c:pt>
                <c:pt idx="35341" formatCode="General">
                  <c:v>23.784700000000001</c:v>
                </c:pt>
                <c:pt idx="35342" formatCode="General">
                  <c:v>23.785299999999999</c:v>
                </c:pt>
                <c:pt idx="35343" formatCode="General">
                  <c:v>23.786000000000001</c:v>
                </c:pt>
                <c:pt idx="35344" formatCode="General">
                  <c:v>23.7867</c:v>
                </c:pt>
                <c:pt idx="35345" formatCode="General">
                  <c:v>23.787400000000002</c:v>
                </c:pt>
                <c:pt idx="35346" formatCode="General">
                  <c:v>23.788</c:v>
                </c:pt>
                <c:pt idx="35347" formatCode="General">
                  <c:v>23.788699999999999</c:v>
                </c:pt>
                <c:pt idx="35348" formatCode="General">
                  <c:v>23.789400000000001</c:v>
                </c:pt>
                <c:pt idx="35349" formatCode="General">
                  <c:v>23.790099999999999</c:v>
                </c:pt>
                <c:pt idx="35350" formatCode="General">
                  <c:v>23.790700000000001</c:v>
                </c:pt>
                <c:pt idx="35351" formatCode="General">
                  <c:v>23.791399999999999</c:v>
                </c:pt>
                <c:pt idx="35352" formatCode="General">
                  <c:v>23.792100000000001</c:v>
                </c:pt>
                <c:pt idx="35353" formatCode="General">
                  <c:v>23.7928</c:v>
                </c:pt>
                <c:pt idx="35354" formatCode="General">
                  <c:v>23.793399999999998</c:v>
                </c:pt>
                <c:pt idx="35355" formatCode="General">
                  <c:v>23.7941</c:v>
                </c:pt>
                <c:pt idx="35356" formatCode="General">
                  <c:v>23.794799999999999</c:v>
                </c:pt>
                <c:pt idx="35357" formatCode="General">
                  <c:v>23.795400000000001</c:v>
                </c:pt>
                <c:pt idx="35358" formatCode="General">
                  <c:v>23.796099999999999</c:v>
                </c:pt>
                <c:pt idx="35359" formatCode="General">
                  <c:v>23.796800000000001</c:v>
                </c:pt>
                <c:pt idx="35360" formatCode="General">
                  <c:v>23.797499999999999</c:v>
                </c:pt>
                <c:pt idx="35361" formatCode="General">
                  <c:v>23.798100000000002</c:v>
                </c:pt>
                <c:pt idx="35362" formatCode="General">
                  <c:v>23.7988</c:v>
                </c:pt>
                <c:pt idx="35363" formatCode="General">
                  <c:v>23.799499999999998</c:v>
                </c:pt>
                <c:pt idx="35364" formatCode="General">
                  <c:v>23.8002</c:v>
                </c:pt>
                <c:pt idx="35365" formatCode="General">
                  <c:v>23.800799999999999</c:v>
                </c:pt>
                <c:pt idx="35366" formatCode="General">
                  <c:v>23.801500000000001</c:v>
                </c:pt>
                <c:pt idx="35367" formatCode="General">
                  <c:v>23.802199999999999</c:v>
                </c:pt>
                <c:pt idx="35368" formatCode="General">
                  <c:v>23.802800000000001</c:v>
                </c:pt>
                <c:pt idx="35369" formatCode="General">
                  <c:v>23.8035</c:v>
                </c:pt>
                <c:pt idx="35370" formatCode="General">
                  <c:v>23.804200000000002</c:v>
                </c:pt>
                <c:pt idx="35371" formatCode="General">
                  <c:v>23.8049</c:v>
                </c:pt>
                <c:pt idx="35372" formatCode="General">
                  <c:v>23.805499999999999</c:v>
                </c:pt>
                <c:pt idx="35373" formatCode="General">
                  <c:v>23.8062</c:v>
                </c:pt>
                <c:pt idx="35374" formatCode="General">
                  <c:v>23.806899999999999</c:v>
                </c:pt>
                <c:pt idx="35375" formatCode="General">
                  <c:v>23.807600000000001</c:v>
                </c:pt>
                <c:pt idx="35376" formatCode="General">
                  <c:v>23.808199999999999</c:v>
                </c:pt>
                <c:pt idx="35377" formatCode="General">
                  <c:v>23.808900000000001</c:v>
                </c:pt>
                <c:pt idx="35378" formatCode="General">
                  <c:v>23.8096</c:v>
                </c:pt>
                <c:pt idx="35379" formatCode="General">
                  <c:v>23.810199999999998</c:v>
                </c:pt>
                <c:pt idx="35380" formatCode="General">
                  <c:v>23.8109</c:v>
                </c:pt>
                <c:pt idx="35381" formatCode="General">
                  <c:v>23.811599999999999</c:v>
                </c:pt>
                <c:pt idx="35382" formatCode="General">
                  <c:v>23.8123</c:v>
                </c:pt>
                <c:pt idx="35383" formatCode="General">
                  <c:v>23.812899999999999</c:v>
                </c:pt>
                <c:pt idx="35384" formatCode="General">
                  <c:v>23.813600000000001</c:v>
                </c:pt>
                <c:pt idx="35385" formatCode="General">
                  <c:v>23.814299999999999</c:v>
                </c:pt>
                <c:pt idx="35386" formatCode="General">
                  <c:v>23.815000000000001</c:v>
                </c:pt>
                <c:pt idx="35387" formatCode="General">
                  <c:v>23.8156</c:v>
                </c:pt>
                <c:pt idx="35388" formatCode="General">
                  <c:v>23.816299999999998</c:v>
                </c:pt>
                <c:pt idx="35389" formatCode="General">
                  <c:v>23.817</c:v>
                </c:pt>
                <c:pt idx="35390" formatCode="General">
                  <c:v>23.817699999999999</c:v>
                </c:pt>
                <c:pt idx="35391" formatCode="General">
                  <c:v>23.818300000000001</c:v>
                </c:pt>
                <c:pt idx="35392" formatCode="General">
                  <c:v>23.818999999999999</c:v>
                </c:pt>
                <c:pt idx="35393" formatCode="General">
                  <c:v>23.819700000000001</c:v>
                </c:pt>
                <c:pt idx="35394" formatCode="General">
                  <c:v>23.8203</c:v>
                </c:pt>
                <c:pt idx="35395" formatCode="General">
                  <c:v>23.821000000000002</c:v>
                </c:pt>
                <c:pt idx="35396" formatCode="General">
                  <c:v>23.8217</c:v>
                </c:pt>
                <c:pt idx="35397" formatCode="General">
                  <c:v>23.822399999999998</c:v>
                </c:pt>
                <c:pt idx="35398" formatCode="General">
                  <c:v>23.823</c:v>
                </c:pt>
                <c:pt idx="35399" formatCode="General">
                  <c:v>23.823699999999999</c:v>
                </c:pt>
                <c:pt idx="35400" formatCode="General">
                  <c:v>23.824400000000001</c:v>
                </c:pt>
                <c:pt idx="35401" formatCode="General">
                  <c:v>23.825099999999999</c:v>
                </c:pt>
                <c:pt idx="35402" formatCode="General">
                  <c:v>23.825700000000001</c:v>
                </c:pt>
                <c:pt idx="35403" formatCode="General">
                  <c:v>23.8264</c:v>
                </c:pt>
                <c:pt idx="35404" formatCode="General">
                  <c:v>23.827100000000002</c:v>
                </c:pt>
                <c:pt idx="35405" formatCode="General">
                  <c:v>23.8277</c:v>
                </c:pt>
                <c:pt idx="35406" formatCode="General">
                  <c:v>23.828399999999998</c:v>
                </c:pt>
                <c:pt idx="35407" formatCode="General">
                  <c:v>23.8291</c:v>
                </c:pt>
                <c:pt idx="35408" formatCode="General">
                  <c:v>23.829799999999999</c:v>
                </c:pt>
                <c:pt idx="35409" formatCode="General">
                  <c:v>23.830400000000001</c:v>
                </c:pt>
                <c:pt idx="35410" formatCode="General">
                  <c:v>23.831099999999999</c:v>
                </c:pt>
                <c:pt idx="35411" formatCode="General">
                  <c:v>23.831800000000001</c:v>
                </c:pt>
                <c:pt idx="35412" formatCode="General">
                  <c:v>23.8325</c:v>
                </c:pt>
                <c:pt idx="35413" formatCode="General">
                  <c:v>23.833100000000002</c:v>
                </c:pt>
                <c:pt idx="35414" formatCode="General">
                  <c:v>23.8338</c:v>
                </c:pt>
                <c:pt idx="35415" formatCode="General">
                  <c:v>23.834499999999998</c:v>
                </c:pt>
                <c:pt idx="35416" formatCode="General">
                  <c:v>23.8352</c:v>
                </c:pt>
                <c:pt idx="35417" formatCode="General">
                  <c:v>23.835799999999999</c:v>
                </c:pt>
                <c:pt idx="35418" formatCode="General">
                  <c:v>23.836500000000001</c:v>
                </c:pt>
                <c:pt idx="35419" formatCode="General">
                  <c:v>23.837199999999999</c:v>
                </c:pt>
                <c:pt idx="35420" formatCode="General">
                  <c:v>23.837800000000001</c:v>
                </c:pt>
                <c:pt idx="35421" formatCode="General">
                  <c:v>23.8385</c:v>
                </c:pt>
                <c:pt idx="35422" formatCode="General">
                  <c:v>23.839200000000002</c:v>
                </c:pt>
                <c:pt idx="35423" formatCode="General">
                  <c:v>23.8399</c:v>
                </c:pt>
                <c:pt idx="35424" formatCode="General">
                  <c:v>23.840499999999999</c:v>
                </c:pt>
                <c:pt idx="35425" formatCode="General">
                  <c:v>23.841200000000001</c:v>
                </c:pt>
                <c:pt idx="35426" formatCode="General">
                  <c:v>23.841899999999999</c:v>
                </c:pt>
                <c:pt idx="35427" formatCode="General">
                  <c:v>23.842600000000001</c:v>
                </c:pt>
                <c:pt idx="35428" formatCode="General">
                  <c:v>23.8432</c:v>
                </c:pt>
                <c:pt idx="35429" formatCode="General">
                  <c:v>23.843900000000001</c:v>
                </c:pt>
                <c:pt idx="35430" formatCode="General">
                  <c:v>23.8446</c:v>
                </c:pt>
                <c:pt idx="35431" formatCode="General">
                  <c:v>23.845199999999998</c:v>
                </c:pt>
                <c:pt idx="35432" formatCode="General">
                  <c:v>23.8459</c:v>
                </c:pt>
                <c:pt idx="35433" formatCode="General">
                  <c:v>23.846599999999999</c:v>
                </c:pt>
                <c:pt idx="35434" formatCode="General">
                  <c:v>23.847300000000001</c:v>
                </c:pt>
                <c:pt idx="35435" formatCode="General">
                  <c:v>23.847899999999999</c:v>
                </c:pt>
                <c:pt idx="35436" formatCode="General">
                  <c:v>23.848600000000001</c:v>
                </c:pt>
                <c:pt idx="35437" formatCode="General">
                  <c:v>23.849299999999999</c:v>
                </c:pt>
                <c:pt idx="35438" formatCode="General">
                  <c:v>23.85</c:v>
                </c:pt>
                <c:pt idx="35439" formatCode="General">
                  <c:v>23.8506</c:v>
                </c:pt>
                <c:pt idx="35440" formatCode="General">
                  <c:v>23.851299999999998</c:v>
                </c:pt>
                <c:pt idx="35441" formatCode="General">
                  <c:v>23.852</c:v>
                </c:pt>
                <c:pt idx="35442" formatCode="General">
                  <c:v>23.852599999999999</c:v>
                </c:pt>
                <c:pt idx="35443" formatCode="General">
                  <c:v>23.853300000000001</c:v>
                </c:pt>
                <c:pt idx="35444" formatCode="General">
                  <c:v>23.853999999999999</c:v>
                </c:pt>
                <c:pt idx="35445" formatCode="General">
                  <c:v>23.854700000000001</c:v>
                </c:pt>
                <c:pt idx="35446" formatCode="General">
                  <c:v>23.8553</c:v>
                </c:pt>
                <c:pt idx="35447" formatCode="General">
                  <c:v>23.856000000000002</c:v>
                </c:pt>
                <c:pt idx="35448" formatCode="General">
                  <c:v>23.8567</c:v>
                </c:pt>
                <c:pt idx="35449" formatCode="General">
                  <c:v>23.857399999999998</c:v>
                </c:pt>
                <c:pt idx="35450" formatCode="General">
                  <c:v>23.858000000000001</c:v>
                </c:pt>
                <c:pt idx="35451" formatCode="General">
                  <c:v>23.858699999999999</c:v>
                </c:pt>
                <c:pt idx="35452" formatCode="General">
                  <c:v>23.859400000000001</c:v>
                </c:pt>
                <c:pt idx="35453" formatCode="General">
                  <c:v>23.860099999999999</c:v>
                </c:pt>
                <c:pt idx="35454" formatCode="General">
                  <c:v>23.860700000000001</c:v>
                </c:pt>
                <c:pt idx="35455" formatCode="General">
                  <c:v>23.8614</c:v>
                </c:pt>
                <c:pt idx="35456" formatCode="General">
                  <c:v>23.862100000000002</c:v>
                </c:pt>
                <c:pt idx="35457" formatCode="General">
                  <c:v>23.8627</c:v>
                </c:pt>
                <c:pt idx="35458" formatCode="General">
                  <c:v>23.863399999999999</c:v>
                </c:pt>
                <c:pt idx="35459" formatCode="General">
                  <c:v>23.864100000000001</c:v>
                </c:pt>
                <c:pt idx="35460" formatCode="General">
                  <c:v>23.864799999999999</c:v>
                </c:pt>
                <c:pt idx="35461" formatCode="General">
                  <c:v>23.865400000000001</c:v>
                </c:pt>
                <c:pt idx="35462" formatCode="General">
                  <c:v>23.866099999999999</c:v>
                </c:pt>
                <c:pt idx="35463" formatCode="General">
                  <c:v>23.866800000000001</c:v>
                </c:pt>
                <c:pt idx="35464" formatCode="General">
                  <c:v>23.8675</c:v>
                </c:pt>
                <c:pt idx="35465" formatCode="General">
                  <c:v>23.868099999999998</c:v>
                </c:pt>
                <c:pt idx="35466" formatCode="General">
                  <c:v>23.8688</c:v>
                </c:pt>
                <c:pt idx="35467" formatCode="General">
                  <c:v>23.869499999999999</c:v>
                </c:pt>
                <c:pt idx="35468" formatCode="General">
                  <c:v>23.870100000000001</c:v>
                </c:pt>
                <c:pt idx="35469" formatCode="General">
                  <c:v>23.870799999999999</c:v>
                </c:pt>
                <c:pt idx="35470" formatCode="General">
                  <c:v>23.871500000000001</c:v>
                </c:pt>
                <c:pt idx="35471" formatCode="General">
                  <c:v>23.872199999999999</c:v>
                </c:pt>
                <c:pt idx="35472" formatCode="General">
                  <c:v>23.872800000000002</c:v>
                </c:pt>
                <c:pt idx="35473" formatCode="General">
                  <c:v>23.8735</c:v>
                </c:pt>
                <c:pt idx="35474" formatCode="General">
                  <c:v>23.874199999999998</c:v>
                </c:pt>
                <c:pt idx="35475" formatCode="General">
                  <c:v>23.8749</c:v>
                </c:pt>
                <c:pt idx="35476" formatCode="General">
                  <c:v>23.875499999999999</c:v>
                </c:pt>
                <c:pt idx="35477" formatCode="General">
                  <c:v>23.876200000000001</c:v>
                </c:pt>
                <c:pt idx="35478" formatCode="General">
                  <c:v>23.876899999999999</c:v>
                </c:pt>
                <c:pt idx="35479" formatCode="General">
                  <c:v>23.877500000000001</c:v>
                </c:pt>
                <c:pt idx="35480" formatCode="General">
                  <c:v>23.8782</c:v>
                </c:pt>
                <c:pt idx="35481" formatCode="General">
                  <c:v>23.878900000000002</c:v>
                </c:pt>
                <c:pt idx="35482" formatCode="General">
                  <c:v>23.8796</c:v>
                </c:pt>
                <c:pt idx="35483" formatCode="General">
                  <c:v>23.880199999999999</c:v>
                </c:pt>
                <c:pt idx="35484" formatCode="General">
                  <c:v>23.8809</c:v>
                </c:pt>
                <c:pt idx="35485" formatCode="General">
                  <c:v>23.881599999999999</c:v>
                </c:pt>
                <c:pt idx="35486" formatCode="General">
                  <c:v>23.882300000000001</c:v>
                </c:pt>
                <c:pt idx="35487" formatCode="General">
                  <c:v>23.882899999999999</c:v>
                </c:pt>
                <c:pt idx="35488" formatCode="General">
                  <c:v>23.883600000000001</c:v>
                </c:pt>
                <c:pt idx="35489" formatCode="General">
                  <c:v>23.8843</c:v>
                </c:pt>
                <c:pt idx="35490" formatCode="General">
                  <c:v>23.885000000000002</c:v>
                </c:pt>
                <c:pt idx="35491" formatCode="General">
                  <c:v>23.8856</c:v>
                </c:pt>
                <c:pt idx="35492" formatCode="General">
                  <c:v>23.886299999999999</c:v>
                </c:pt>
                <c:pt idx="35493" formatCode="General">
                  <c:v>23.887</c:v>
                </c:pt>
                <c:pt idx="35494" formatCode="General">
                  <c:v>23.887599999999999</c:v>
                </c:pt>
                <c:pt idx="35495" formatCode="General">
                  <c:v>23.888300000000001</c:v>
                </c:pt>
                <c:pt idx="35496" formatCode="General">
                  <c:v>23.888999999999999</c:v>
                </c:pt>
                <c:pt idx="35497" formatCode="General">
                  <c:v>23.889700000000001</c:v>
                </c:pt>
                <c:pt idx="35498" formatCode="General">
                  <c:v>23.8903</c:v>
                </c:pt>
                <c:pt idx="35499" formatCode="General">
                  <c:v>23.890999999999998</c:v>
                </c:pt>
                <c:pt idx="35500" formatCode="General">
                  <c:v>23.8917</c:v>
                </c:pt>
                <c:pt idx="35501" formatCode="General">
                  <c:v>23.892399999999999</c:v>
                </c:pt>
                <c:pt idx="35502" formatCode="General">
                  <c:v>23.893000000000001</c:v>
                </c:pt>
                <c:pt idx="35503" formatCode="General">
                  <c:v>23.893699999999999</c:v>
                </c:pt>
                <c:pt idx="35504" formatCode="General">
                  <c:v>23.894400000000001</c:v>
                </c:pt>
                <c:pt idx="35505" formatCode="General">
                  <c:v>23.895</c:v>
                </c:pt>
                <c:pt idx="35506" formatCode="General">
                  <c:v>23.895700000000001</c:v>
                </c:pt>
                <c:pt idx="35507" formatCode="General">
                  <c:v>23.8964</c:v>
                </c:pt>
                <c:pt idx="35508" formatCode="General">
                  <c:v>23.897099999999998</c:v>
                </c:pt>
                <c:pt idx="35509" formatCode="General">
                  <c:v>23.8977</c:v>
                </c:pt>
                <c:pt idx="35510" formatCode="General">
                  <c:v>23.898399999999999</c:v>
                </c:pt>
                <c:pt idx="35511" formatCode="General">
                  <c:v>23.899100000000001</c:v>
                </c:pt>
                <c:pt idx="35512" formatCode="General">
                  <c:v>23.899799999999999</c:v>
                </c:pt>
                <c:pt idx="35513" formatCode="General">
                  <c:v>23.900400000000001</c:v>
                </c:pt>
                <c:pt idx="35514" formatCode="General">
                  <c:v>23.9011</c:v>
                </c:pt>
                <c:pt idx="35515" formatCode="General">
                  <c:v>23.901800000000001</c:v>
                </c:pt>
                <c:pt idx="35516" formatCode="General">
                  <c:v>23.9025</c:v>
                </c:pt>
                <c:pt idx="35517" formatCode="General">
                  <c:v>23.903099999999998</c:v>
                </c:pt>
                <c:pt idx="35518" formatCode="General">
                  <c:v>23.9038</c:v>
                </c:pt>
                <c:pt idx="35519" formatCode="General">
                  <c:v>23.904499999999999</c:v>
                </c:pt>
                <c:pt idx="35520" formatCode="General">
                  <c:v>23.905100000000001</c:v>
                </c:pt>
                <c:pt idx="35521" formatCode="General">
                  <c:v>23.905799999999999</c:v>
                </c:pt>
                <c:pt idx="35522" formatCode="General">
                  <c:v>23.906500000000001</c:v>
                </c:pt>
                <c:pt idx="35523" formatCode="General">
                  <c:v>23.9072</c:v>
                </c:pt>
                <c:pt idx="35524" formatCode="General">
                  <c:v>23.907800000000002</c:v>
                </c:pt>
                <c:pt idx="35525" formatCode="General">
                  <c:v>23.9085</c:v>
                </c:pt>
                <c:pt idx="35526" formatCode="General">
                  <c:v>23.909199999999998</c:v>
                </c:pt>
                <c:pt idx="35527" formatCode="General">
                  <c:v>23.9099</c:v>
                </c:pt>
                <c:pt idx="35528" formatCode="General">
                  <c:v>23.910499999999999</c:v>
                </c:pt>
                <c:pt idx="35529" formatCode="General">
                  <c:v>23.911200000000001</c:v>
                </c:pt>
                <c:pt idx="35530" formatCode="General">
                  <c:v>23.911899999999999</c:v>
                </c:pt>
                <c:pt idx="35531" formatCode="General">
                  <c:v>23.912500000000001</c:v>
                </c:pt>
                <c:pt idx="35532" formatCode="General">
                  <c:v>23.9132</c:v>
                </c:pt>
                <c:pt idx="35533" formatCode="General">
                  <c:v>23.913900000000002</c:v>
                </c:pt>
                <c:pt idx="35534" formatCode="General">
                  <c:v>23.9146</c:v>
                </c:pt>
                <c:pt idx="35535" formatCode="General">
                  <c:v>23.915199999999999</c:v>
                </c:pt>
                <c:pt idx="35536" formatCode="General">
                  <c:v>23.915900000000001</c:v>
                </c:pt>
                <c:pt idx="35537" formatCode="General">
                  <c:v>23.916599999999999</c:v>
                </c:pt>
                <c:pt idx="35538" formatCode="General">
                  <c:v>23.917300000000001</c:v>
                </c:pt>
                <c:pt idx="35539" formatCode="General">
                  <c:v>23.917899999999999</c:v>
                </c:pt>
                <c:pt idx="35540" formatCode="General">
                  <c:v>23.918600000000001</c:v>
                </c:pt>
                <c:pt idx="35541" formatCode="General">
                  <c:v>23.9193</c:v>
                </c:pt>
                <c:pt idx="35542" formatCode="General">
                  <c:v>23.919899999999998</c:v>
                </c:pt>
                <c:pt idx="35543" formatCode="General">
                  <c:v>23.9206</c:v>
                </c:pt>
                <c:pt idx="35544" formatCode="General">
                  <c:v>23.921299999999999</c:v>
                </c:pt>
                <c:pt idx="35545" formatCode="General">
                  <c:v>23.922000000000001</c:v>
                </c:pt>
                <c:pt idx="35546" formatCode="General">
                  <c:v>23.922599999999999</c:v>
                </c:pt>
                <c:pt idx="35547" formatCode="General">
                  <c:v>23.923300000000001</c:v>
                </c:pt>
                <c:pt idx="35548" formatCode="General">
                  <c:v>23.923999999999999</c:v>
                </c:pt>
                <c:pt idx="35549" formatCode="General">
                  <c:v>23.924700000000001</c:v>
                </c:pt>
                <c:pt idx="35550" formatCode="General">
                  <c:v>23.9253</c:v>
                </c:pt>
                <c:pt idx="35551" formatCode="General">
                  <c:v>23.925999999999998</c:v>
                </c:pt>
                <c:pt idx="35552" formatCode="General">
                  <c:v>23.9267</c:v>
                </c:pt>
                <c:pt idx="35553" formatCode="General">
                  <c:v>23.927399999999999</c:v>
                </c:pt>
                <c:pt idx="35554" formatCode="General">
                  <c:v>23.928000000000001</c:v>
                </c:pt>
                <c:pt idx="35555" formatCode="General">
                  <c:v>23.928699999999999</c:v>
                </c:pt>
                <c:pt idx="35556" formatCode="General">
                  <c:v>23.929400000000001</c:v>
                </c:pt>
                <c:pt idx="35557" formatCode="General">
                  <c:v>23.93</c:v>
                </c:pt>
                <c:pt idx="35558" formatCode="General">
                  <c:v>23.930700000000002</c:v>
                </c:pt>
                <c:pt idx="35559" formatCode="General">
                  <c:v>23.9314</c:v>
                </c:pt>
                <c:pt idx="35560" formatCode="General">
                  <c:v>23.932099999999998</c:v>
                </c:pt>
                <c:pt idx="35561" formatCode="General">
                  <c:v>23.932700000000001</c:v>
                </c:pt>
                <c:pt idx="35562" formatCode="General">
                  <c:v>23.933399999999999</c:v>
                </c:pt>
                <c:pt idx="35563" formatCode="General">
                  <c:v>23.934100000000001</c:v>
                </c:pt>
                <c:pt idx="35564" formatCode="General">
                  <c:v>23.934799999999999</c:v>
                </c:pt>
                <c:pt idx="35565" formatCode="General">
                  <c:v>23.935400000000001</c:v>
                </c:pt>
                <c:pt idx="35566" formatCode="General">
                  <c:v>23.9361</c:v>
                </c:pt>
                <c:pt idx="35567" formatCode="General">
                  <c:v>23.936800000000002</c:v>
                </c:pt>
                <c:pt idx="35568" formatCode="General">
                  <c:v>23.9374</c:v>
                </c:pt>
                <c:pt idx="35569" formatCode="General">
                  <c:v>23.938099999999999</c:v>
                </c:pt>
                <c:pt idx="35570" formatCode="General">
                  <c:v>23.938800000000001</c:v>
                </c:pt>
                <c:pt idx="35571" formatCode="General">
                  <c:v>23.939499999999999</c:v>
                </c:pt>
                <c:pt idx="35572" formatCode="General">
                  <c:v>23.940100000000001</c:v>
                </c:pt>
                <c:pt idx="35573" formatCode="General">
                  <c:v>23.940799999999999</c:v>
                </c:pt>
                <c:pt idx="35574" formatCode="General">
                  <c:v>23.941500000000001</c:v>
                </c:pt>
                <c:pt idx="35575" formatCode="General">
                  <c:v>23.9422</c:v>
                </c:pt>
                <c:pt idx="35576" formatCode="General">
                  <c:v>23.942799999999998</c:v>
                </c:pt>
                <c:pt idx="35577" formatCode="General">
                  <c:v>23.9435</c:v>
                </c:pt>
                <c:pt idx="35578" formatCode="General">
                  <c:v>23.944199999999999</c:v>
                </c:pt>
                <c:pt idx="35579" formatCode="General">
                  <c:v>23.944800000000001</c:v>
                </c:pt>
                <c:pt idx="35580" formatCode="General">
                  <c:v>23.945499999999999</c:v>
                </c:pt>
                <c:pt idx="35581" formatCode="General">
                  <c:v>23.946200000000001</c:v>
                </c:pt>
                <c:pt idx="35582" formatCode="General">
                  <c:v>23.946899999999999</c:v>
                </c:pt>
                <c:pt idx="35583" formatCode="General">
                  <c:v>23.947500000000002</c:v>
                </c:pt>
                <c:pt idx="35584" formatCode="General">
                  <c:v>23.9482</c:v>
                </c:pt>
                <c:pt idx="35585" formatCode="General">
                  <c:v>23.948899999999998</c:v>
                </c:pt>
                <c:pt idx="35586" formatCode="General">
                  <c:v>23.9496</c:v>
                </c:pt>
                <c:pt idx="35587" formatCode="General">
                  <c:v>23.950199999999999</c:v>
                </c:pt>
                <c:pt idx="35588" formatCode="General">
                  <c:v>23.950900000000001</c:v>
                </c:pt>
                <c:pt idx="35589" formatCode="General">
                  <c:v>23.951599999999999</c:v>
                </c:pt>
                <c:pt idx="35590" formatCode="General">
                  <c:v>23.952300000000001</c:v>
                </c:pt>
                <c:pt idx="35591" formatCode="General">
                  <c:v>23.9529</c:v>
                </c:pt>
                <c:pt idx="35592" formatCode="General">
                  <c:v>23.953600000000002</c:v>
                </c:pt>
                <c:pt idx="35593" formatCode="General">
                  <c:v>23.9543</c:v>
                </c:pt>
                <c:pt idx="35594" formatCode="General">
                  <c:v>23.954899999999999</c:v>
                </c:pt>
                <c:pt idx="35595" formatCode="General">
                  <c:v>23.9556</c:v>
                </c:pt>
                <c:pt idx="35596" formatCode="General">
                  <c:v>23.956299999999999</c:v>
                </c:pt>
                <c:pt idx="35597" formatCode="General">
                  <c:v>23.957000000000001</c:v>
                </c:pt>
                <c:pt idx="35598" formatCode="General">
                  <c:v>23.957599999999999</c:v>
                </c:pt>
                <c:pt idx="35599" formatCode="General">
                  <c:v>23.958300000000001</c:v>
                </c:pt>
                <c:pt idx="35600" formatCode="General">
                  <c:v>23.959</c:v>
                </c:pt>
                <c:pt idx="35601" formatCode="General">
                  <c:v>23.959700000000002</c:v>
                </c:pt>
                <c:pt idx="35602" formatCode="General">
                  <c:v>23.9603</c:v>
                </c:pt>
                <c:pt idx="35603" formatCode="General">
                  <c:v>23.960999999999999</c:v>
                </c:pt>
                <c:pt idx="35604" formatCode="General">
                  <c:v>23.9617</c:v>
                </c:pt>
                <c:pt idx="35605" formatCode="General">
                  <c:v>23.962299999999999</c:v>
                </c:pt>
                <c:pt idx="35606" formatCode="General">
                  <c:v>23.963000000000001</c:v>
                </c:pt>
                <c:pt idx="35607" formatCode="General">
                  <c:v>23.963699999999999</c:v>
                </c:pt>
                <c:pt idx="35608" formatCode="General">
                  <c:v>23.964400000000001</c:v>
                </c:pt>
                <c:pt idx="35609" formatCode="General">
                  <c:v>23.965</c:v>
                </c:pt>
                <c:pt idx="35610" formatCode="General">
                  <c:v>23.965699999999998</c:v>
                </c:pt>
                <c:pt idx="35611" formatCode="General">
                  <c:v>23.9664</c:v>
                </c:pt>
                <c:pt idx="35612" formatCode="General">
                  <c:v>23.967099999999999</c:v>
                </c:pt>
                <c:pt idx="35613" formatCode="General">
                  <c:v>23.967700000000001</c:v>
                </c:pt>
                <c:pt idx="35614" formatCode="General">
                  <c:v>23.968399999999999</c:v>
                </c:pt>
                <c:pt idx="35615" formatCode="General">
                  <c:v>23.969100000000001</c:v>
                </c:pt>
                <c:pt idx="35616" formatCode="General">
                  <c:v>23.969799999999999</c:v>
                </c:pt>
                <c:pt idx="35617" formatCode="General">
                  <c:v>23.970400000000001</c:v>
                </c:pt>
                <c:pt idx="35618" formatCode="General">
                  <c:v>23.9711</c:v>
                </c:pt>
                <c:pt idx="35619" formatCode="General">
                  <c:v>23.971800000000002</c:v>
                </c:pt>
                <c:pt idx="35620" formatCode="General">
                  <c:v>23.9724</c:v>
                </c:pt>
                <c:pt idx="35621" formatCode="General">
                  <c:v>23.973099999999999</c:v>
                </c:pt>
                <c:pt idx="35622" formatCode="General">
                  <c:v>23.973800000000001</c:v>
                </c:pt>
                <c:pt idx="35623" formatCode="General">
                  <c:v>23.974499999999999</c:v>
                </c:pt>
                <c:pt idx="35624" formatCode="General">
                  <c:v>23.975100000000001</c:v>
                </c:pt>
                <c:pt idx="35625" formatCode="General">
                  <c:v>23.9758</c:v>
                </c:pt>
                <c:pt idx="35626" formatCode="General">
                  <c:v>23.976500000000001</c:v>
                </c:pt>
                <c:pt idx="35627" formatCode="General">
                  <c:v>23.9772</c:v>
                </c:pt>
                <c:pt idx="35628" formatCode="General">
                  <c:v>23.977799999999998</c:v>
                </c:pt>
                <c:pt idx="35629" formatCode="General">
                  <c:v>23.9785</c:v>
                </c:pt>
                <c:pt idx="35630" formatCode="General">
                  <c:v>23.979199999999999</c:v>
                </c:pt>
                <c:pt idx="35631" formatCode="General">
                  <c:v>23.979800000000001</c:v>
                </c:pt>
                <c:pt idx="35632" formatCode="General">
                  <c:v>23.980499999999999</c:v>
                </c:pt>
                <c:pt idx="35633" formatCode="General">
                  <c:v>23.981200000000001</c:v>
                </c:pt>
                <c:pt idx="35634" formatCode="General">
                  <c:v>23.9819</c:v>
                </c:pt>
                <c:pt idx="35635" formatCode="General">
                  <c:v>23.982500000000002</c:v>
                </c:pt>
                <c:pt idx="35636" formatCode="General">
                  <c:v>23.9832</c:v>
                </c:pt>
                <c:pt idx="35637" formatCode="General">
                  <c:v>23.983899999999998</c:v>
                </c:pt>
                <c:pt idx="35638" formatCode="General">
                  <c:v>23.9846</c:v>
                </c:pt>
                <c:pt idx="35639" formatCode="General">
                  <c:v>23.985199999999999</c:v>
                </c:pt>
                <c:pt idx="35640" formatCode="General">
                  <c:v>23.985900000000001</c:v>
                </c:pt>
                <c:pt idx="35641" formatCode="General">
                  <c:v>23.986599999999999</c:v>
                </c:pt>
                <c:pt idx="35642" formatCode="General">
                  <c:v>23.987200000000001</c:v>
                </c:pt>
                <c:pt idx="35643" formatCode="General">
                  <c:v>23.9879</c:v>
                </c:pt>
                <c:pt idx="35644" formatCode="General">
                  <c:v>23.988600000000002</c:v>
                </c:pt>
                <c:pt idx="35645" formatCode="General">
                  <c:v>23.9893</c:v>
                </c:pt>
                <c:pt idx="35646" formatCode="General">
                  <c:v>23.989899999999999</c:v>
                </c:pt>
                <c:pt idx="35647" formatCode="General">
                  <c:v>23.990600000000001</c:v>
                </c:pt>
                <c:pt idx="35648" formatCode="General">
                  <c:v>23.991299999999999</c:v>
                </c:pt>
                <c:pt idx="35649" formatCode="General">
                  <c:v>23.992000000000001</c:v>
                </c:pt>
                <c:pt idx="35650" formatCode="General">
                  <c:v>23.992599999999999</c:v>
                </c:pt>
                <c:pt idx="35651" formatCode="General">
                  <c:v>23.993300000000001</c:v>
                </c:pt>
                <c:pt idx="35652" formatCode="General">
                  <c:v>23.994</c:v>
                </c:pt>
                <c:pt idx="35653" formatCode="General">
                  <c:v>23.994700000000002</c:v>
                </c:pt>
                <c:pt idx="35654" formatCode="General">
                  <c:v>23.9953</c:v>
                </c:pt>
                <c:pt idx="35655" formatCode="General">
                  <c:v>23.995999999999999</c:v>
                </c:pt>
                <c:pt idx="35656" formatCode="General">
                  <c:v>23.996700000000001</c:v>
                </c:pt>
                <c:pt idx="35657" formatCode="General">
                  <c:v>23.997299999999999</c:v>
                </c:pt>
                <c:pt idx="35658" formatCode="General">
                  <c:v>23.998000000000001</c:v>
                </c:pt>
                <c:pt idx="35659" formatCode="General">
                  <c:v>23.998699999999999</c:v>
                </c:pt>
                <c:pt idx="35660" formatCode="General">
                  <c:v>23.999400000000001</c:v>
                </c:pt>
                <c:pt idx="35661" formatCode="General">
                  <c:v>24</c:v>
                </c:pt>
                <c:pt idx="35662" formatCode="General">
                  <c:v>24.000699999999998</c:v>
                </c:pt>
                <c:pt idx="35663" formatCode="General">
                  <c:v>24.0014</c:v>
                </c:pt>
                <c:pt idx="35664" formatCode="General">
                  <c:v>24.002099999999999</c:v>
                </c:pt>
                <c:pt idx="35665" formatCode="General">
                  <c:v>24.002700000000001</c:v>
                </c:pt>
                <c:pt idx="35666" formatCode="General">
                  <c:v>24.003399999999999</c:v>
                </c:pt>
                <c:pt idx="35667" formatCode="General">
                  <c:v>24.004100000000001</c:v>
                </c:pt>
                <c:pt idx="35668" formatCode="General">
                  <c:v>24.0047</c:v>
                </c:pt>
                <c:pt idx="35669" formatCode="General">
                  <c:v>24.005400000000002</c:v>
                </c:pt>
                <c:pt idx="35670" formatCode="General">
                  <c:v>24.0061</c:v>
                </c:pt>
                <c:pt idx="35671" formatCode="General">
                  <c:v>24.006799999999998</c:v>
                </c:pt>
                <c:pt idx="35672" formatCode="General">
                  <c:v>24.007400000000001</c:v>
                </c:pt>
                <c:pt idx="35673" formatCode="General">
                  <c:v>24.008099999999999</c:v>
                </c:pt>
                <c:pt idx="35674" formatCode="General">
                  <c:v>24.008800000000001</c:v>
                </c:pt>
                <c:pt idx="35675" formatCode="General">
                  <c:v>24.009499999999999</c:v>
                </c:pt>
                <c:pt idx="35676" formatCode="General">
                  <c:v>24.010100000000001</c:v>
                </c:pt>
                <c:pt idx="35677" formatCode="General">
                  <c:v>24.0108</c:v>
                </c:pt>
                <c:pt idx="35678" formatCode="General">
                  <c:v>24.011500000000002</c:v>
                </c:pt>
                <c:pt idx="35679" formatCode="General">
                  <c:v>24.0122</c:v>
                </c:pt>
                <c:pt idx="35680" formatCode="General">
                  <c:v>24.012799999999999</c:v>
                </c:pt>
                <c:pt idx="35681" formatCode="General">
                  <c:v>24.013500000000001</c:v>
                </c:pt>
                <c:pt idx="35682" formatCode="General">
                  <c:v>24.014199999999999</c:v>
                </c:pt>
                <c:pt idx="35683" formatCode="General">
                  <c:v>24.014800000000001</c:v>
                </c:pt>
                <c:pt idx="35684" formatCode="General">
                  <c:v>24.015499999999999</c:v>
                </c:pt>
                <c:pt idx="35685" formatCode="General">
                  <c:v>24.016200000000001</c:v>
                </c:pt>
                <c:pt idx="35686" formatCode="General">
                  <c:v>24.0169</c:v>
                </c:pt>
                <c:pt idx="35687" formatCode="General">
                  <c:v>24.017499999999998</c:v>
                </c:pt>
                <c:pt idx="35688" formatCode="General">
                  <c:v>24.0182</c:v>
                </c:pt>
                <c:pt idx="35689" formatCode="General">
                  <c:v>24.018899999999999</c:v>
                </c:pt>
                <c:pt idx="35690" formatCode="General">
                  <c:v>24.019600000000001</c:v>
                </c:pt>
                <c:pt idx="35691" formatCode="General">
                  <c:v>24.020199999999999</c:v>
                </c:pt>
                <c:pt idx="35692" formatCode="General">
                  <c:v>24.020900000000001</c:v>
                </c:pt>
                <c:pt idx="35693" formatCode="General">
                  <c:v>24.021599999999999</c:v>
                </c:pt>
                <c:pt idx="35694" formatCode="General">
                  <c:v>24.022200000000002</c:v>
                </c:pt>
                <c:pt idx="35695" formatCode="General">
                  <c:v>24.0229</c:v>
                </c:pt>
                <c:pt idx="35696" formatCode="General">
                  <c:v>24.023599999999998</c:v>
                </c:pt>
                <c:pt idx="35697" formatCode="General">
                  <c:v>24.0243</c:v>
                </c:pt>
                <c:pt idx="35698" formatCode="General">
                  <c:v>24.024899999999999</c:v>
                </c:pt>
                <c:pt idx="35699" formatCode="General">
                  <c:v>24.025600000000001</c:v>
                </c:pt>
                <c:pt idx="35700" formatCode="General">
                  <c:v>24.026299999999999</c:v>
                </c:pt>
                <c:pt idx="35701" formatCode="General">
                  <c:v>24.027000000000001</c:v>
                </c:pt>
                <c:pt idx="35702" formatCode="General">
                  <c:v>24.0276</c:v>
                </c:pt>
                <c:pt idx="35703" formatCode="General">
                  <c:v>24.028300000000002</c:v>
                </c:pt>
                <c:pt idx="35704" formatCode="General">
                  <c:v>24.029</c:v>
                </c:pt>
                <c:pt idx="35705" formatCode="General">
                  <c:v>24.029599999999999</c:v>
                </c:pt>
                <c:pt idx="35706" formatCode="General">
                  <c:v>24.0303</c:v>
                </c:pt>
                <c:pt idx="35707" formatCode="General">
                  <c:v>24.030999999999999</c:v>
                </c:pt>
                <c:pt idx="35708" formatCode="General">
                  <c:v>24.031700000000001</c:v>
                </c:pt>
                <c:pt idx="35709" formatCode="General">
                  <c:v>24.032299999999999</c:v>
                </c:pt>
                <c:pt idx="35710" formatCode="General">
                  <c:v>24.033000000000001</c:v>
                </c:pt>
                <c:pt idx="35711" formatCode="General">
                  <c:v>24.0337</c:v>
                </c:pt>
                <c:pt idx="35712" formatCode="General">
                  <c:v>24.034400000000002</c:v>
                </c:pt>
                <c:pt idx="35713" formatCode="General">
                  <c:v>24.035</c:v>
                </c:pt>
                <c:pt idx="35714" formatCode="General">
                  <c:v>24.035699999999999</c:v>
                </c:pt>
                <c:pt idx="35715" formatCode="General">
                  <c:v>24.0364</c:v>
                </c:pt>
                <c:pt idx="35716" formatCode="General">
                  <c:v>24.037099999999999</c:v>
                </c:pt>
                <c:pt idx="35717" formatCode="General">
                  <c:v>24.037700000000001</c:v>
                </c:pt>
                <c:pt idx="35718" formatCode="General">
                  <c:v>24.038399999999999</c:v>
                </c:pt>
                <c:pt idx="35719" formatCode="General">
                  <c:v>24.039100000000001</c:v>
                </c:pt>
                <c:pt idx="35720" formatCode="General">
                  <c:v>24.0397</c:v>
                </c:pt>
                <c:pt idx="35721" formatCode="General">
                  <c:v>24.040400000000002</c:v>
                </c:pt>
                <c:pt idx="35722" formatCode="General">
                  <c:v>24.0411</c:v>
                </c:pt>
                <c:pt idx="35723" formatCode="General">
                  <c:v>24.041799999999999</c:v>
                </c:pt>
                <c:pt idx="35724" formatCode="General">
                  <c:v>24.042400000000001</c:v>
                </c:pt>
                <c:pt idx="35725" formatCode="General">
                  <c:v>24.043099999999999</c:v>
                </c:pt>
                <c:pt idx="35726" formatCode="General">
                  <c:v>24.043800000000001</c:v>
                </c:pt>
                <c:pt idx="35727" formatCode="General">
                  <c:v>24.044499999999999</c:v>
                </c:pt>
                <c:pt idx="35728" formatCode="General">
                  <c:v>24.045100000000001</c:v>
                </c:pt>
                <c:pt idx="35729" formatCode="General">
                  <c:v>24.0458</c:v>
                </c:pt>
                <c:pt idx="35730" formatCode="General">
                  <c:v>24.046500000000002</c:v>
                </c:pt>
                <c:pt idx="35731" formatCode="General">
                  <c:v>24.0471</c:v>
                </c:pt>
                <c:pt idx="35732" formatCode="General">
                  <c:v>24.047799999999999</c:v>
                </c:pt>
                <c:pt idx="35733" formatCode="General">
                  <c:v>24.048500000000001</c:v>
                </c:pt>
                <c:pt idx="35734" formatCode="General">
                  <c:v>24.049199999999999</c:v>
                </c:pt>
                <c:pt idx="35735" formatCode="General">
                  <c:v>24.049800000000001</c:v>
                </c:pt>
                <c:pt idx="35736" formatCode="General">
                  <c:v>24.0505</c:v>
                </c:pt>
                <c:pt idx="35737" formatCode="General">
                  <c:v>24.051200000000001</c:v>
                </c:pt>
                <c:pt idx="35738" formatCode="General">
                  <c:v>24.0519</c:v>
                </c:pt>
                <c:pt idx="35739" formatCode="General">
                  <c:v>24.052499999999998</c:v>
                </c:pt>
                <c:pt idx="35740" formatCode="General">
                  <c:v>24.0532</c:v>
                </c:pt>
                <c:pt idx="35741" formatCode="General">
                  <c:v>24.053899999999999</c:v>
                </c:pt>
                <c:pt idx="35742" formatCode="General">
                  <c:v>24.054500000000001</c:v>
                </c:pt>
                <c:pt idx="35743" formatCode="General">
                  <c:v>24.055199999999999</c:v>
                </c:pt>
                <c:pt idx="35744" formatCode="General">
                  <c:v>24.055900000000001</c:v>
                </c:pt>
                <c:pt idx="35745" formatCode="General">
                  <c:v>24.0566</c:v>
                </c:pt>
                <c:pt idx="35746" formatCode="General">
                  <c:v>24.057200000000002</c:v>
                </c:pt>
                <c:pt idx="35747" formatCode="General">
                  <c:v>24.0579</c:v>
                </c:pt>
                <c:pt idx="35748" formatCode="General">
                  <c:v>24.058599999999998</c:v>
                </c:pt>
                <c:pt idx="35749" formatCode="General">
                  <c:v>24.0593</c:v>
                </c:pt>
                <c:pt idx="35750" formatCode="General">
                  <c:v>24.059899999999999</c:v>
                </c:pt>
                <c:pt idx="35751" formatCode="General">
                  <c:v>24.060600000000001</c:v>
                </c:pt>
                <c:pt idx="35752" formatCode="General">
                  <c:v>24.061299999999999</c:v>
                </c:pt>
                <c:pt idx="35753" formatCode="General">
                  <c:v>24.062000000000001</c:v>
                </c:pt>
                <c:pt idx="35754" formatCode="General">
                  <c:v>24.0626</c:v>
                </c:pt>
                <c:pt idx="35755" formatCode="General">
                  <c:v>24.063300000000002</c:v>
                </c:pt>
                <c:pt idx="35756" formatCode="General">
                  <c:v>24.064</c:v>
                </c:pt>
                <c:pt idx="35757" formatCode="General">
                  <c:v>24.064599999999999</c:v>
                </c:pt>
                <c:pt idx="35758" formatCode="General">
                  <c:v>24.065300000000001</c:v>
                </c:pt>
                <c:pt idx="35759" formatCode="General">
                  <c:v>24.065999999999999</c:v>
                </c:pt>
                <c:pt idx="35760" formatCode="General">
                  <c:v>24.066700000000001</c:v>
                </c:pt>
                <c:pt idx="35761" formatCode="General">
                  <c:v>24.067299999999999</c:v>
                </c:pt>
                <c:pt idx="35762" formatCode="General">
                  <c:v>24.068000000000001</c:v>
                </c:pt>
                <c:pt idx="35763" formatCode="General">
                  <c:v>24.0687</c:v>
                </c:pt>
                <c:pt idx="35764" formatCode="General">
                  <c:v>24.069400000000002</c:v>
                </c:pt>
                <c:pt idx="35765" formatCode="General">
                  <c:v>24.07</c:v>
                </c:pt>
                <c:pt idx="35766" formatCode="General">
                  <c:v>24.070699999999999</c:v>
                </c:pt>
                <c:pt idx="35767" formatCode="General">
                  <c:v>24.071400000000001</c:v>
                </c:pt>
                <c:pt idx="35768" formatCode="General">
                  <c:v>24.071999999999999</c:v>
                </c:pt>
                <c:pt idx="35769" formatCode="General">
                  <c:v>24.072700000000001</c:v>
                </c:pt>
                <c:pt idx="35770" formatCode="General">
                  <c:v>24.073399999999999</c:v>
                </c:pt>
                <c:pt idx="35771" formatCode="General">
                  <c:v>24.074100000000001</c:v>
                </c:pt>
                <c:pt idx="35772" formatCode="General">
                  <c:v>24.0747</c:v>
                </c:pt>
                <c:pt idx="35773" formatCode="General">
                  <c:v>24.075399999999998</c:v>
                </c:pt>
                <c:pt idx="35774" formatCode="General">
                  <c:v>24.0761</c:v>
                </c:pt>
                <c:pt idx="35775" formatCode="General">
                  <c:v>24.076799999999999</c:v>
                </c:pt>
                <c:pt idx="35776" formatCode="General">
                  <c:v>24.077400000000001</c:v>
                </c:pt>
                <c:pt idx="35777" formatCode="General">
                  <c:v>24.078099999999999</c:v>
                </c:pt>
                <c:pt idx="35778" formatCode="General">
                  <c:v>24.078800000000001</c:v>
                </c:pt>
                <c:pt idx="35779" formatCode="General">
                  <c:v>24.079499999999999</c:v>
                </c:pt>
                <c:pt idx="35780" formatCode="General">
                  <c:v>24.080100000000002</c:v>
                </c:pt>
                <c:pt idx="35781" formatCode="General">
                  <c:v>24.0808</c:v>
                </c:pt>
                <c:pt idx="35782" formatCode="General">
                  <c:v>24.081499999999998</c:v>
                </c:pt>
                <c:pt idx="35783" formatCode="General">
                  <c:v>24.082100000000001</c:v>
                </c:pt>
                <c:pt idx="35784" formatCode="General">
                  <c:v>24.082799999999999</c:v>
                </c:pt>
                <c:pt idx="35785" formatCode="General">
                  <c:v>24.083500000000001</c:v>
                </c:pt>
                <c:pt idx="35786" formatCode="General">
                  <c:v>24.084199999999999</c:v>
                </c:pt>
                <c:pt idx="35787" formatCode="General">
                  <c:v>24.084800000000001</c:v>
                </c:pt>
                <c:pt idx="35788" formatCode="General">
                  <c:v>24.0855</c:v>
                </c:pt>
                <c:pt idx="35789" formatCode="General">
                  <c:v>24.086200000000002</c:v>
                </c:pt>
                <c:pt idx="35790" formatCode="General">
                  <c:v>24.0869</c:v>
                </c:pt>
                <c:pt idx="35791" formatCode="General">
                  <c:v>24.087499999999999</c:v>
                </c:pt>
                <c:pt idx="35792" formatCode="General">
                  <c:v>24.088200000000001</c:v>
                </c:pt>
                <c:pt idx="35793" formatCode="General">
                  <c:v>24.088899999999999</c:v>
                </c:pt>
                <c:pt idx="35794" formatCode="General">
                  <c:v>24.089500000000001</c:v>
                </c:pt>
                <c:pt idx="35795" formatCode="General">
                  <c:v>24.090199999999999</c:v>
                </c:pt>
                <c:pt idx="35796" formatCode="General">
                  <c:v>24.090900000000001</c:v>
                </c:pt>
                <c:pt idx="35797" formatCode="General">
                  <c:v>24.0916</c:v>
                </c:pt>
                <c:pt idx="35798" formatCode="General">
                  <c:v>24.092199999999998</c:v>
                </c:pt>
                <c:pt idx="35799" formatCode="General">
                  <c:v>24.0929</c:v>
                </c:pt>
                <c:pt idx="35800" formatCode="General">
                  <c:v>24.093599999999999</c:v>
                </c:pt>
                <c:pt idx="35801" formatCode="General">
                  <c:v>24.0943</c:v>
                </c:pt>
                <c:pt idx="35802" formatCode="General">
                  <c:v>24.094899999999999</c:v>
                </c:pt>
                <c:pt idx="35803" formatCode="General">
                  <c:v>24.095600000000001</c:v>
                </c:pt>
                <c:pt idx="35804" formatCode="General">
                  <c:v>24.096299999999999</c:v>
                </c:pt>
                <c:pt idx="35805" formatCode="General">
                  <c:v>24.096900000000002</c:v>
                </c:pt>
                <c:pt idx="35806" formatCode="General">
                  <c:v>24.0976</c:v>
                </c:pt>
                <c:pt idx="35807" formatCode="General">
                  <c:v>24.098299999999998</c:v>
                </c:pt>
                <c:pt idx="35808" formatCode="General">
                  <c:v>24.099</c:v>
                </c:pt>
                <c:pt idx="35809" formatCode="General">
                  <c:v>24.099599999999999</c:v>
                </c:pt>
                <c:pt idx="35810" formatCode="General">
                  <c:v>24.100300000000001</c:v>
                </c:pt>
                <c:pt idx="35811" formatCode="General">
                  <c:v>24.100999999999999</c:v>
                </c:pt>
                <c:pt idx="35812" formatCode="General">
                  <c:v>24.101700000000001</c:v>
                </c:pt>
                <c:pt idx="35813" formatCode="General">
                  <c:v>24.1023</c:v>
                </c:pt>
                <c:pt idx="35814" formatCode="General">
                  <c:v>24.103000000000002</c:v>
                </c:pt>
                <c:pt idx="35815" formatCode="General">
                  <c:v>24.1037</c:v>
                </c:pt>
                <c:pt idx="35816" formatCode="General">
                  <c:v>24.104399999999998</c:v>
                </c:pt>
                <c:pt idx="35817" formatCode="General">
                  <c:v>24.105</c:v>
                </c:pt>
                <c:pt idx="35818" formatCode="General">
                  <c:v>24.105699999999999</c:v>
                </c:pt>
                <c:pt idx="35819" formatCode="General">
                  <c:v>24.106400000000001</c:v>
                </c:pt>
                <c:pt idx="35820" formatCode="General">
                  <c:v>24.106999999999999</c:v>
                </c:pt>
                <c:pt idx="35821" formatCode="General">
                  <c:v>24.107700000000001</c:v>
                </c:pt>
                <c:pt idx="35822" formatCode="General">
                  <c:v>24.1084</c:v>
                </c:pt>
                <c:pt idx="35823" formatCode="General">
                  <c:v>24.109100000000002</c:v>
                </c:pt>
                <c:pt idx="35824" formatCode="General">
                  <c:v>24.1097</c:v>
                </c:pt>
                <c:pt idx="35825" formatCode="General">
                  <c:v>24.110399999999998</c:v>
                </c:pt>
                <c:pt idx="35826" formatCode="General">
                  <c:v>24.1111</c:v>
                </c:pt>
                <c:pt idx="35827" formatCode="General">
                  <c:v>24.111799999999999</c:v>
                </c:pt>
                <c:pt idx="35828" formatCode="General">
                  <c:v>24.112400000000001</c:v>
                </c:pt>
                <c:pt idx="35829" formatCode="General">
                  <c:v>24.113099999999999</c:v>
                </c:pt>
                <c:pt idx="35830" formatCode="General">
                  <c:v>24.113800000000001</c:v>
                </c:pt>
                <c:pt idx="35831" formatCode="General">
                  <c:v>24.1144</c:v>
                </c:pt>
                <c:pt idx="35832" formatCode="General">
                  <c:v>24.115100000000002</c:v>
                </c:pt>
                <c:pt idx="35833" formatCode="General">
                  <c:v>24.1158</c:v>
                </c:pt>
                <c:pt idx="35834" formatCode="General">
                  <c:v>24.116499999999998</c:v>
                </c:pt>
                <c:pt idx="35835" formatCode="General">
                  <c:v>24.117100000000001</c:v>
                </c:pt>
                <c:pt idx="35836" formatCode="General">
                  <c:v>24.117799999999999</c:v>
                </c:pt>
                <c:pt idx="35837" formatCode="General">
                  <c:v>24.118500000000001</c:v>
                </c:pt>
                <c:pt idx="35838" formatCode="General">
                  <c:v>24.119199999999999</c:v>
                </c:pt>
                <c:pt idx="35839" formatCode="General">
                  <c:v>24.119800000000001</c:v>
                </c:pt>
                <c:pt idx="35840" formatCode="General">
                  <c:v>24.1205</c:v>
                </c:pt>
                <c:pt idx="35841" formatCode="General">
                  <c:v>24.121200000000002</c:v>
                </c:pt>
                <c:pt idx="35842" formatCode="General">
                  <c:v>24.1219</c:v>
                </c:pt>
                <c:pt idx="35843" formatCode="General">
                  <c:v>24.122499999999999</c:v>
                </c:pt>
                <c:pt idx="35844" formatCode="General">
                  <c:v>24.123200000000001</c:v>
                </c:pt>
                <c:pt idx="35845" formatCode="General">
                  <c:v>24.123899999999999</c:v>
                </c:pt>
                <c:pt idx="35846" formatCode="General">
                  <c:v>24.124500000000001</c:v>
                </c:pt>
                <c:pt idx="35847" formatCode="General">
                  <c:v>24.1252</c:v>
                </c:pt>
                <c:pt idx="35848" formatCode="General">
                  <c:v>24.125900000000001</c:v>
                </c:pt>
                <c:pt idx="35849" formatCode="General">
                  <c:v>24.1266</c:v>
                </c:pt>
                <c:pt idx="35850" formatCode="General">
                  <c:v>24.127199999999998</c:v>
                </c:pt>
                <c:pt idx="35851" formatCode="General">
                  <c:v>24.1279</c:v>
                </c:pt>
                <c:pt idx="35852" formatCode="General">
                  <c:v>24.128599999999999</c:v>
                </c:pt>
                <c:pt idx="35853" formatCode="General">
                  <c:v>24.129300000000001</c:v>
                </c:pt>
                <c:pt idx="35854" formatCode="General">
                  <c:v>24.129899999999999</c:v>
                </c:pt>
                <c:pt idx="35855" formatCode="General">
                  <c:v>24.130600000000001</c:v>
                </c:pt>
                <c:pt idx="35856" formatCode="General">
                  <c:v>24.1313</c:v>
                </c:pt>
                <c:pt idx="35857" formatCode="General">
                  <c:v>24.131900000000002</c:v>
                </c:pt>
                <c:pt idx="35858" formatCode="General">
                  <c:v>24.1326</c:v>
                </c:pt>
                <c:pt idx="35859" formatCode="General">
                  <c:v>24.133299999999998</c:v>
                </c:pt>
                <c:pt idx="35860" formatCode="General">
                  <c:v>24.134</c:v>
                </c:pt>
                <c:pt idx="35861" formatCode="General">
                  <c:v>24.134599999999999</c:v>
                </c:pt>
                <c:pt idx="35862" formatCode="General">
                  <c:v>24.135300000000001</c:v>
                </c:pt>
                <c:pt idx="35863" formatCode="General">
                  <c:v>24.135999999999999</c:v>
                </c:pt>
                <c:pt idx="35864" formatCode="General">
                  <c:v>24.136700000000001</c:v>
                </c:pt>
                <c:pt idx="35865" formatCode="General">
                  <c:v>24.1373</c:v>
                </c:pt>
                <c:pt idx="35866" formatCode="General">
                  <c:v>24.138000000000002</c:v>
                </c:pt>
                <c:pt idx="35867" formatCode="General">
                  <c:v>24.1387</c:v>
                </c:pt>
                <c:pt idx="35868" formatCode="General">
                  <c:v>24.139299999999999</c:v>
                </c:pt>
                <c:pt idx="35869" formatCode="General">
                  <c:v>24.14</c:v>
                </c:pt>
                <c:pt idx="35870" formatCode="General">
                  <c:v>24.140699999999999</c:v>
                </c:pt>
                <c:pt idx="35871" formatCode="General">
                  <c:v>24.141400000000001</c:v>
                </c:pt>
                <c:pt idx="35872" formatCode="General">
                  <c:v>24.141999999999999</c:v>
                </c:pt>
                <c:pt idx="35873" formatCode="General">
                  <c:v>24.142700000000001</c:v>
                </c:pt>
                <c:pt idx="35874" formatCode="General">
                  <c:v>24.1434</c:v>
                </c:pt>
                <c:pt idx="35875" formatCode="General">
                  <c:v>24.144100000000002</c:v>
                </c:pt>
                <c:pt idx="35876" formatCode="General">
                  <c:v>24.1447</c:v>
                </c:pt>
                <c:pt idx="35877" formatCode="General">
                  <c:v>24.145399999999999</c:v>
                </c:pt>
                <c:pt idx="35878" formatCode="General">
                  <c:v>24.146100000000001</c:v>
                </c:pt>
                <c:pt idx="35879" formatCode="General">
                  <c:v>24.146799999999999</c:v>
                </c:pt>
                <c:pt idx="35880" formatCode="General">
                  <c:v>24.147400000000001</c:v>
                </c:pt>
                <c:pt idx="35881" formatCode="General">
                  <c:v>24.148099999999999</c:v>
                </c:pt>
                <c:pt idx="35882" formatCode="General">
                  <c:v>24.148800000000001</c:v>
                </c:pt>
                <c:pt idx="35883" formatCode="General">
                  <c:v>24.1494</c:v>
                </c:pt>
                <c:pt idx="35884" formatCode="General">
                  <c:v>24.150099999999998</c:v>
                </c:pt>
                <c:pt idx="35885" formatCode="General">
                  <c:v>24.1508</c:v>
                </c:pt>
                <c:pt idx="35886" formatCode="General">
                  <c:v>24.151499999999999</c:v>
                </c:pt>
                <c:pt idx="35887" formatCode="General">
                  <c:v>24.152100000000001</c:v>
                </c:pt>
                <c:pt idx="35888" formatCode="General">
                  <c:v>24.152799999999999</c:v>
                </c:pt>
                <c:pt idx="35889" formatCode="General">
                  <c:v>24.153500000000001</c:v>
                </c:pt>
                <c:pt idx="35890" formatCode="General">
                  <c:v>24.154199999999999</c:v>
                </c:pt>
                <c:pt idx="35891" formatCode="General">
                  <c:v>24.154800000000002</c:v>
                </c:pt>
                <c:pt idx="35892" formatCode="General">
                  <c:v>24.1555</c:v>
                </c:pt>
                <c:pt idx="35893" formatCode="General">
                  <c:v>24.156199999999998</c:v>
                </c:pt>
                <c:pt idx="35894" formatCode="General">
                  <c:v>24.1568</c:v>
                </c:pt>
                <c:pt idx="35895" formatCode="General">
                  <c:v>24.157499999999999</c:v>
                </c:pt>
                <c:pt idx="35896" formatCode="General">
                  <c:v>24.158200000000001</c:v>
                </c:pt>
                <c:pt idx="35897" formatCode="General">
                  <c:v>24.158899999999999</c:v>
                </c:pt>
                <c:pt idx="35898" formatCode="General">
                  <c:v>24.159500000000001</c:v>
                </c:pt>
                <c:pt idx="35899" formatCode="General">
                  <c:v>24.1602</c:v>
                </c:pt>
                <c:pt idx="35900" formatCode="General">
                  <c:v>24.160900000000002</c:v>
                </c:pt>
                <c:pt idx="35901" formatCode="General">
                  <c:v>24.1616</c:v>
                </c:pt>
                <c:pt idx="35902" formatCode="General">
                  <c:v>24.162199999999999</c:v>
                </c:pt>
                <c:pt idx="35903" formatCode="General">
                  <c:v>24.1629</c:v>
                </c:pt>
                <c:pt idx="35904" formatCode="General">
                  <c:v>24.163599999999999</c:v>
                </c:pt>
                <c:pt idx="35905" formatCode="General">
                  <c:v>24.164200000000001</c:v>
                </c:pt>
                <c:pt idx="35906" formatCode="General">
                  <c:v>24.164899999999999</c:v>
                </c:pt>
                <c:pt idx="35907" formatCode="General">
                  <c:v>24.165600000000001</c:v>
                </c:pt>
                <c:pt idx="35908" formatCode="General">
                  <c:v>24.1663</c:v>
                </c:pt>
                <c:pt idx="35909" formatCode="General">
                  <c:v>24.166899999999998</c:v>
                </c:pt>
                <c:pt idx="35910" formatCode="General">
                  <c:v>24.1676</c:v>
                </c:pt>
                <c:pt idx="35911" formatCode="General">
                  <c:v>24.168299999999999</c:v>
                </c:pt>
                <c:pt idx="35912" formatCode="General">
                  <c:v>24.169</c:v>
                </c:pt>
                <c:pt idx="35913" formatCode="General">
                  <c:v>24.169599999999999</c:v>
                </c:pt>
                <c:pt idx="35914" formatCode="General">
                  <c:v>24.170300000000001</c:v>
                </c:pt>
                <c:pt idx="35915" formatCode="General">
                  <c:v>24.170999999999999</c:v>
                </c:pt>
                <c:pt idx="35916" formatCode="General">
                  <c:v>24.171700000000001</c:v>
                </c:pt>
                <c:pt idx="35917" formatCode="General">
                  <c:v>24.1723</c:v>
                </c:pt>
                <c:pt idx="35918" formatCode="General">
                  <c:v>24.172999999999998</c:v>
                </c:pt>
                <c:pt idx="35919" formatCode="General">
                  <c:v>24.1737</c:v>
                </c:pt>
                <c:pt idx="35920" formatCode="General">
                  <c:v>24.174299999999999</c:v>
                </c:pt>
                <c:pt idx="35921" formatCode="General">
                  <c:v>24.175000000000001</c:v>
                </c:pt>
                <c:pt idx="35922" formatCode="General">
                  <c:v>24.175699999999999</c:v>
                </c:pt>
                <c:pt idx="35923" formatCode="General">
                  <c:v>24.176400000000001</c:v>
                </c:pt>
                <c:pt idx="35924" formatCode="General">
                  <c:v>24.177</c:v>
                </c:pt>
                <c:pt idx="35925" formatCode="General">
                  <c:v>24.177700000000002</c:v>
                </c:pt>
                <c:pt idx="35926" formatCode="General">
                  <c:v>24.1784</c:v>
                </c:pt>
                <c:pt idx="35927" formatCode="General">
                  <c:v>24.179099999999998</c:v>
                </c:pt>
                <c:pt idx="35928" formatCode="General">
                  <c:v>24.1797</c:v>
                </c:pt>
                <c:pt idx="35929" formatCode="General">
                  <c:v>24.180399999999999</c:v>
                </c:pt>
                <c:pt idx="35930" formatCode="General">
                  <c:v>24.181100000000001</c:v>
                </c:pt>
                <c:pt idx="35931" formatCode="General">
                  <c:v>24.181699999999999</c:v>
                </c:pt>
                <c:pt idx="35932" formatCode="General">
                  <c:v>24.182400000000001</c:v>
                </c:pt>
                <c:pt idx="35933" formatCode="General">
                  <c:v>24.1831</c:v>
                </c:pt>
                <c:pt idx="35934" formatCode="General">
                  <c:v>24.183800000000002</c:v>
                </c:pt>
                <c:pt idx="35935" formatCode="General">
                  <c:v>24.1844</c:v>
                </c:pt>
                <c:pt idx="35936" formatCode="General">
                  <c:v>24.185099999999998</c:v>
                </c:pt>
                <c:pt idx="35937" formatCode="General">
                  <c:v>24.1858</c:v>
                </c:pt>
                <c:pt idx="35938" formatCode="General">
                  <c:v>24.186499999999999</c:v>
                </c:pt>
                <c:pt idx="35939" formatCode="General">
                  <c:v>24.187100000000001</c:v>
                </c:pt>
                <c:pt idx="35940" formatCode="General">
                  <c:v>24.187799999999999</c:v>
                </c:pt>
                <c:pt idx="35941" formatCode="General">
                  <c:v>24.188500000000001</c:v>
                </c:pt>
                <c:pt idx="35942" formatCode="General">
                  <c:v>24.1892</c:v>
                </c:pt>
                <c:pt idx="35943" formatCode="General">
                  <c:v>24.189800000000002</c:v>
                </c:pt>
                <c:pt idx="35944" formatCode="General">
                  <c:v>24.1905</c:v>
                </c:pt>
                <c:pt idx="35945" formatCode="General">
                  <c:v>24.191199999999998</c:v>
                </c:pt>
                <c:pt idx="35946" formatCode="General">
                  <c:v>24.191800000000001</c:v>
                </c:pt>
                <c:pt idx="35947" formatCode="General">
                  <c:v>24.192499999999999</c:v>
                </c:pt>
                <c:pt idx="35948" formatCode="General">
                  <c:v>24.193200000000001</c:v>
                </c:pt>
                <c:pt idx="35949" formatCode="General">
                  <c:v>24.193899999999999</c:v>
                </c:pt>
                <c:pt idx="35950" formatCode="General">
                  <c:v>24.194500000000001</c:v>
                </c:pt>
                <c:pt idx="35951" formatCode="General">
                  <c:v>24.1952</c:v>
                </c:pt>
                <c:pt idx="35952" formatCode="General">
                  <c:v>24.195900000000002</c:v>
                </c:pt>
                <c:pt idx="35953" formatCode="General">
                  <c:v>24.1966</c:v>
                </c:pt>
                <c:pt idx="35954" formatCode="General">
                  <c:v>24.197199999999999</c:v>
                </c:pt>
                <c:pt idx="35955" formatCode="General">
                  <c:v>24.197900000000001</c:v>
                </c:pt>
                <c:pt idx="35956" formatCode="General">
                  <c:v>24.198599999999999</c:v>
                </c:pt>
                <c:pt idx="35957" formatCode="General">
                  <c:v>24.199200000000001</c:v>
                </c:pt>
                <c:pt idx="35958" formatCode="General">
                  <c:v>24.1999</c:v>
                </c:pt>
                <c:pt idx="35959" formatCode="General">
                  <c:v>24.200600000000001</c:v>
                </c:pt>
                <c:pt idx="35960" formatCode="General">
                  <c:v>24.2013</c:v>
                </c:pt>
                <c:pt idx="35961" formatCode="General">
                  <c:v>24.201899999999998</c:v>
                </c:pt>
                <c:pt idx="35962" formatCode="General">
                  <c:v>24.2026</c:v>
                </c:pt>
                <c:pt idx="35963" formatCode="General">
                  <c:v>24.203299999999999</c:v>
                </c:pt>
                <c:pt idx="35964" formatCode="General">
                  <c:v>24.204000000000001</c:v>
                </c:pt>
                <c:pt idx="35965" formatCode="General">
                  <c:v>24.204599999999999</c:v>
                </c:pt>
                <c:pt idx="35966" formatCode="General">
                  <c:v>24.205300000000001</c:v>
                </c:pt>
                <c:pt idx="35967" formatCode="General">
                  <c:v>24.206</c:v>
                </c:pt>
                <c:pt idx="35968" formatCode="General">
                  <c:v>24.206600000000002</c:v>
                </c:pt>
                <c:pt idx="35969" formatCode="General">
                  <c:v>24.2073</c:v>
                </c:pt>
                <c:pt idx="35970" formatCode="General">
                  <c:v>24.207999999999998</c:v>
                </c:pt>
                <c:pt idx="35971" formatCode="General">
                  <c:v>24.2087</c:v>
                </c:pt>
                <c:pt idx="35972" formatCode="General">
                  <c:v>24.209299999999999</c:v>
                </c:pt>
                <c:pt idx="35973" formatCode="General">
                  <c:v>24.21</c:v>
                </c:pt>
                <c:pt idx="35974" formatCode="General">
                  <c:v>24.210699999999999</c:v>
                </c:pt>
                <c:pt idx="35975" formatCode="General">
                  <c:v>24.211400000000001</c:v>
                </c:pt>
                <c:pt idx="35976" formatCode="General">
                  <c:v>24.212</c:v>
                </c:pt>
                <c:pt idx="35977" formatCode="General">
                  <c:v>24.212700000000002</c:v>
                </c:pt>
                <c:pt idx="35978" formatCode="General">
                  <c:v>24.2134</c:v>
                </c:pt>
                <c:pt idx="35979" formatCode="General">
                  <c:v>24.214099999999998</c:v>
                </c:pt>
                <c:pt idx="35980" formatCode="General">
                  <c:v>24.214700000000001</c:v>
                </c:pt>
                <c:pt idx="35981" formatCode="General">
                  <c:v>24.215399999999999</c:v>
                </c:pt>
                <c:pt idx="35982" formatCode="General">
                  <c:v>24.216100000000001</c:v>
                </c:pt>
                <c:pt idx="35983" formatCode="General">
                  <c:v>24.216699999999999</c:v>
                </c:pt>
                <c:pt idx="35984" formatCode="General">
                  <c:v>24.217400000000001</c:v>
                </c:pt>
                <c:pt idx="35985" formatCode="General">
                  <c:v>24.2181</c:v>
                </c:pt>
                <c:pt idx="35986" formatCode="General">
                  <c:v>24.218800000000002</c:v>
                </c:pt>
                <c:pt idx="35987" formatCode="General">
                  <c:v>24.2194</c:v>
                </c:pt>
                <c:pt idx="35988" formatCode="General">
                  <c:v>24.220099999999999</c:v>
                </c:pt>
                <c:pt idx="35989" formatCode="General">
                  <c:v>24.220800000000001</c:v>
                </c:pt>
                <c:pt idx="35990" formatCode="General">
                  <c:v>24.221499999999999</c:v>
                </c:pt>
                <c:pt idx="35991" formatCode="General">
                  <c:v>24.222100000000001</c:v>
                </c:pt>
                <c:pt idx="35992" formatCode="General">
                  <c:v>24.222799999999999</c:v>
                </c:pt>
                <c:pt idx="35993" formatCode="General">
                  <c:v>24.223500000000001</c:v>
                </c:pt>
                <c:pt idx="35994" formatCode="General">
                  <c:v>24.2241</c:v>
                </c:pt>
                <c:pt idx="35995" formatCode="General">
                  <c:v>24.224799999999998</c:v>
                </c:pt>
                <c:pt idx="35996" formatCode="General">
                  <c:v>24.2255</c:v>
                </c:pt>
                <c:pt idx="35997" formatCode="General">
                  <c:v>24.226199999999999</c:v>
                </c:pt>
                <c:pt idx="35998" formatCode="General">
                  <c:v>24.226800000000001</c:v>
                </c:pt>
                <c:pt idx="35999" formatCode="General">
                  <c:v>24.227499999999999</c:v>
                </c:pt>
                <c:pt idx="36000" formatCode="General">
                  <c:v>24.228200000000001</c:v>
                </c:pt>
                <c:pt idx="36001" formatCode="General">
                  <c:v>24.228899999999999</c:v>
                </c:pt>
                <c:pt idx="36002" formatCode="General">
                  <c:v>24.229500000000002</c:v>
                </c:pt>
                <c:pt idx="36003" formatCode="General">
                  <c:v>24.2302</c:v>
                </c:pt>
                <c:pt idx="36004" formatCode="General">
                  <c:v>24.230899999999998</c:v>
                </c:pt>
                <c:pt idx="36005" formatCode="General">
                  <c:v>24.2316</c:v>
                </c:pt>
                <c:pt idx="36006" formatCode="General">
                  <c:v>24.232199999999999</c:v>
                </c:pt>
                <c:pt idx="36007" formatCode="General">
                  <c:v>24.232900000000001</c:v>
                </c:pt>
                <c:pt idx="36008" formatCode="General">
                  <c:v>24.233599999999999</c:v>
                </c:pt>
                <c:pt idx="36009" formatCode="General">
                  <c:v>24.234200000000001</c:v>
                </c:pt>
                <c:pt idx="36010" formatCode="General">
                  <c:v>24.2349</c:v>
                </c:pt>
                <c:pt idx="36011" formatCode="General">
                  <c:v>24.235600000000002</c:v>
                </c:pt>
                <c:pt idx="36012" formatCode="General">
                  <c:v>24.2363</c:v>
                </c:pt>
                <c:pt idx="36013" formatCode="General">
                  <c:v>24.236899999999999</c:v>
                </c:pt>
                <c:pt idx="36014" formatCode="General">
                  <c:v>24.2376</c:v>
                </c:pt>
                <c:pt idx="36015" formatCode="General">
                  <c:v>24.238299999999999</c:v>
                </c:pt>
                <c:pt idx="36016" formatCode="General">
                  <c:v>24.239000000000001</c:v>
                </c:pt>
                <c:pt idx="36017" formatCode="General">
                  <c:v>24.239599999999999</c:v>
                </c:pt>
                <c:pt idx="36018" formatCode="General">
                  <c:v>24.240300000000001</c:v>
                </c:pt>
                <c:pt idx="36019" formatCode="General">
                  <c:v>24.241</c:v>
                </c:pt>
                <c:pt idx="36020" formatCode="General">
                  <c:v>24.241599999999998</c:v>
                </c:pt>
                <c:pt idx="36021" formatCode="General">
                  <c:v>24.2423</c:v>
                </c:pt>
                <c:pt idx="36022" formatCode="General">
                  <c:v>24.242999999999999</c:v>
                </c:pt>
                <c:pt idx="36023" formatCode="General">
                  <c:v>24.2437</c:v>
                </c:pt>
                <c:pt idx="36024" formatCode="General">
                  <c:v>24.244299999999999</c:v>
                </c:pt>
                <c:pt idx="36025" formatCode="General">
                  <c:v>24.245000000000001</c:v>
                </c:pt>
                <c:pt idx="36026" formatCode="General">
                  <c:v>24.245699999999999</c:v>
                </c:pt>
                <c:pt idx="36027" formatCode="General">
                  <c:v>24.246400000000001</c:v>
                </c:pt>
                <c:pt idx="36028" formatCode="General">
                  <c:v>24.247</c:v>
                </c:pt>
                <c:pt idx="36029" formatCode="General">
                  <c:v>24.247699999999998</c:v>
                </c:pt>
                <c:pt idx="36030" formatCode="General">
                  <c:v>24.2484</c:v>
                </c:pt>
                <c:pt idx="36031" formatCode="General">
                  <c:v>24.248999999999999</c:v>
                </c:pt>
                <c:pt idx="36032" formatCode="General">
                  <c:v>24.249700000000001</c:v>
                </c:pt>
                <c:pt idx="36033" formatCode="General">
                  <c:v>24.250399999999999</c:v>
                </c:pt>
                <c:pt idx="36034" formatCode="General">
                  <c:v>24.251100000000001</c:v>
                </c:pt>
                <c:pt idx="36035" formatCode="General">
                  <c:v>24.2517</c:v>
                </c:pt>
                <c:pt idx="36036" formatCode="General">
                  <c:v>24.252400000000002</c:v>
                </c:pt>
                <c:pt idx="36037" formatCode="General">
                  <c:v>24.2531</c:v>
                </c:pt>
                <c:pt idx="36038" formatCode="General">
                  <c:v>24.253799999999998</c:v>
                </c:pt>
                <c:pt idx="36039" formatCode="General">
                  <c:v>24.2544</c:v>
                </c:pt>
                <c:pt idx="36040" formatCode="General">
                  <c:v>24.255099999999999</c:v>
                </c:pt>
                <c:pt idx="36041" formatCode="General">
                  <c:v>24.255800000000001</c:v>
                </c:pt>
                <c:pt idx="36042" formatCode="General">
                  <c:v>24.256499999999999</c:v>
                </c:pt>
                <c:pt idx="36043" formatCode="General">
                  <c:v>24.257100000000001</c:v>
                </c:pt>
                <c:pt idx="36044" formatCode="General">
                  <c:v>24.2578</c:v>
                </c:pt>
                <c:pt idx="36045" formatCode="General">
                  <c:v>24.258500000000002</c:v>
                </c:pt>
                <c:pt idx="36046" formatCode="General">
                  <c:v>24.2591</c:v>
                </c:pt>
                <c:pt idx="36047" formatCode="General">
                  <c:v>24.259799999999998</c:v>
                </c:pt>
                <c:pt idx="36048" formatCode="General">
                  <c:v>24.2605</c:v>
                </c:pt>
                <c:pt idx="36049" formatCode="General">
                  <c:v>24.261199999999999</c:v>
                </c:pt>
                <c:pt idx="36050" formatCode="General">
                  <c:v>24.261800000000001</c:v>
                </c:pt>
                <c:pt idx="36051" formatCode="General">
                  <c:v>24.262499999999999</c:v>
                </c:pt>
                <c:pt idx="36052" formatCode="General">
                  <c:v>24.263200000000001</c:v>
                </c:pt>
                <c:pt idx="36053" formatCode="General">
                  <c:v>24.2639</c:v>
                </c:pt>
                <c:pt idx="36054" formatCode="General">
                  <c:v>24.264500000000002</c:v>
                </c:pt>
                <c:pt idx="36055" formatCode="General">
                  <c:v>24.2652</c:v>
                </c:pt>
                <c:pt idx="36056" formatCode="General">
                  <c:v>24.265899999999998</c:v>
                </c:pt>
                <c:pt idx="36057" formatCode="General">
                  <c:v>24.266500000000001</c:v>
                </c:pt>
                <c:pt idx="36058" formatCode="General">
                  <c:v>24.267199999999999</c:v>
                </c:pt>
                <c:pt idx="36059" formatCode="General">
                  <c:v>24.267900000000001</c:v>
                </c:pt>
                <c:pt idx="36060" formatCode="General">
                  <c:v>24.268599999999999</c:v>
                </c:pt>
                <c:pt idx="36061" formatCode="General">
                  <c:v>24.269200000000001</c:v>
                </c:pt>
                <c:pt idx="36062" formatCode="General">
                  <c:v>24.2699</c:v>
                </c:pt>
                <c:pt idx="36063" formatCode="General">
                  <c:v>24.270600000000002</c:v>
                </c:pt>
                <c:pt idx="36064" formatCode="General">
                  <c:v>24.2713</c:v>
                </c:pt>
                <c:pt idx="36065" formatCode="General">
                  <c:v>24.271899999999999</c:v>
                </c:pt>
                <c:pt idx="36066" formatCode="General">
                  <c:v>24.272600000000001</c:v>
                </c:pt>
                <c:pt idx="36067" formatCode="General">
                  <c:v>24.273299999999999</c:v>
                </c:pt>
                <c:pt idx="36068" formatCode="General">
                  <c:v>24.273900000000001</c:v>
                </c:pt>
                <c:pt idx="36069" formatCode="General">
                  <c:v>24.2746</c:v>
                </c:pt>
                <c:pt idx="36070" formatCode="General">
                  <c:v>24.275300000000001</c:v>
                </c:pt>
                <c:pt idx="36071" formatCode="General">
                  <c:v>24.276</c:v>
                </c:pt>
                <c:pt idx="36072" formatCode="General">
                  <c:v>24.276599999999998</c:v>
                </c:pt>
                <c:pt idx="36073" formatCode="General">
                  <c:v>24.2773</c:v>
                </c:pt>
                <c:pt idx="36074" formatCode="General">
                  <c:v>24.277999999999999</c:v>
                </c:pt>
                <c:pt idx="36075" formatCode="General">
                  <c:v>24.278700000000001</c:v>
                </c:pt>
                <c:pt idx="36076" formatCode="General">
                  <c:v>24.279299999999999</c:v>
                </c:pt>
                <c:pt idx="36077" formatCode="General">
                  <c:v>24.28</c:v>
                </c:pt>
                <c:pt idx="36078" formatCode="General">
                  <c:v>24.2807</c:v>
                </c:pt>
                <c:pt idx="36079" formatCode="General">
                  <c:v>24.281400000000001</c:v>
                </c:pt>
                <c:pt idx="36080" formatCode="General">
                  <c:v>24.282</c:v>
                </c:pt>
                <c:pt idx="36081" formatCode="General">
                  <c:v>24.282699999999998</c:v>
                </c:pt>
                <c:pt idx="36082" formatCode="General">
                  <c:v>24.2834</c:v>
                </c:pt>
                <c:pt idx="36083" formatCode="General">
                  <c:v>24.283999999999999</c:v>
                </c:pt>
                <c:pt idx="36084" formatCode="General">
                  <c:v>24.284700000000001</c:v>
                </c:pt>
                <c:pt idx="36085" formatCode="General">
                  <c:v>24.285399999999999</c:v>
                </c:pt>
                <c:pt idx="36086" formatCode="General">
                  <c:v>24.286100000000001</c:v>
                </c:pt>
                <c:pt idx="36087" formatCode="General">
                  <c:v>24.2867</c:v>
                </c:pt>
                <c:pt idx="36088" formatCode="General">
                  <c:v>24.287400000000002</c:v>
                </c:pt>
                <c:pt idx="36089" formatCode="General">
                  <c:v>24.2881</c:v>
                </c:pt>
                <c:pt idx="36090" formatCode="General">
                  <c:v>24.288799999999998</c:v>
                </c:pt>
                <c:pt idx="36091" formatCode="General">
                  <c:v>24.289400000000001</c:v>
                </c:pt>
                <c:pt idx="36092" formatCode="General">
                  <c:v>24.290099999999999</c:v>
                </c:pt>
                <c:pt idx="36093" formatCode="General">
                  <c:v>24.290800000000001</c:v>
                </c:pt>
                <c:pt idx="36094" formatCode="General">
                  <c:v>24.291399999999999</c:v>
                </c:pt>
                <c:pt idx="36095" formatCode="General">
                  <c:v>24.292100000000001</c:v>
                </c:pt>
                <c:pt idx="36096" formatCode="General">
                  <c:v>24.2928</c:v>
                </c:pt>
                <c:pt idx="36097" formatCode="General">
                  <c:v>24.293500000000002</c:v>
                </c:pt>
                <c:pt idx="36098" formatCode="General">
                  <c:v>24.2941</c:v>
                </c:pt>
                <c:pt idx="36099" formatCode="General">
                  <c:v>24.294799999999999</c:v>
                </c:pt>
                <c:pt idx="36100" formatCode="General">
                  <c:v>24.295500000000001</c:v>
                </c:pt>
                <c:pt idx="36101" formatCode="General">
                  <c:v>24.296199999999999</c:v>
                </c:pt>
                <c:pt idx="36102" formatCode="General">
                  <c:v>24.296800000000001</c:v>
                </c:pt>
                <c:pt idx="36103" formatCode="General">
                  <c:v>24.297499999999999</c:v>
                </c:pt>
                <c:pt idx="36104" formatCode="General">
                  <c:v>24.298200000000001</c:v>
                </c:pt>
                <c:pt idx="36105" formatCode="General">
                  <c:v>24.2989</c:v>
                </c:pt>
                <c:pt idx="36106" formatCode="General">
                  <c:v>24.299499999999998</c:v>
                </c:pt>
                <c:pt idx="36107" formatCode="General">
                  <c:v>24.3002</c:v>
                </c:pt>
                <c:pt idx="36108" formatCode="General">
                  <c:v>24.300899999999999</c:v>
                </c:pt>
                <c:pt idx="36109" formatCode="General">
                  <c:v>24.301500000000001</c:v>
                </c:pt>
                <c:pt idx="36110" formatCode="General">
                  <c:v>24.302199999999999</c:v>
                </c:pt>
                <c:pt idx="36111" formatCode="General">
                  <c:v>24.302900000000001</c:v>
                </c:pt>
                <c:pt idx="36112" formatCode="General">
                  <c:v>24.303599999999999</c:v>
                </c:pt>
                <c:pt idx="36113" formatCode="General">
                  <c:v>24.304200000000002</c:v>
                </c:pt>
                <c:pt idx="36114" formatCode="General">
                  <c:v>24.3049</c:v>
                </c:pt>
                <c:pt idx="36115" formatCode="General">
                  <c:v>24.305599999999998</c:v>
                </c:pt>
                <c:pt idx="36116" formatCode="General">
                  <c:v>24.3063</c:v>
                </c:pt>
                <c:pt idx="36117" formatCode="General">
                  <c:v>24.306899999999999</c:v>
                </c:pt>
                <c:pt idx="36118" formatCode="General">
                  <c:v>24.307600000000001</c:v>
                </c:pt>
                <c:pt idx="36119" formatCode="General">
                  <c:v>24.308299999999999</c:v>
                </c:pt>
                <c:pt idx="36120" formatCode="General">
                  <c:v>24.308900000000001</c:v>
                </c:pt>
                <c:pt idx="36121" formatCode="General">
                  <c:v>24.3096</c:v>
                </c:pt>
                <c:pt idx="36122" formatCode="General">
                  <c:v>24.310300000000002</c:v>
                </c:pt>
                <c:pt idx="36123" formatCode="General">
                  <c:v>24.311</c:v>
                </c:pt>
                <c:pt idx="36124" formatCode="General">
                  <c:v>24.311599999999999</c:v>
                </c:pt>
                <c:pt idx="36125" formatCode="General">
                  <c:v>24.3123</c:v>
                </c:pt>
                <c:pt idx="36126" formatCode="General">
                  <c:v>24.312999999999999</c:v>
                </c:pt>
                <c:pt idx="36127" formatCode="General">
                  <c:v>24.313700000000001</c:v>
                </c:pt>
                <c:pt idx="36128" formatCode="General">
                  <c:v>24.314299999999999</c:v>
                </c:pt>
                <c:pt idx="36129" formatCode="General">
                  <c:v>24.315000000000001</c:v>
                </c:pt>
                <c:pt idx="36130" formatCode="General">
                  <c:v>24.3157</c:v>
                </c:pt>
                <c:pt idx="36131" formatCode="General">
                  <c:v>24.316299999999998</c:v>
                </c:pt>
                <c:pt idx="36132" formatCode="General">
                  <c:v>24.317</c:v>
                </c:pt>
                <c:pt idx="36133" formatCode="General">
                  <c:v>24.317699999999999</c:v>
                </c:pt>
                <c:pt idx="36134" formatCode="General">
                  <c:v>24.3184</c:v>
                </c:pt>
                <c:pt idx="36135" formatCode="General">
                  <c:v>24.318999999999999</c:v>
                </c:pt>
                <c:pt idx="36136" formatCode="General">
                  <c:v>24.319700000000001</c:v>
                </c:pt>
                <c:pt idx="36137" formatCode="General">
                  <c:v>24.320399999999999</c:v>
                </c:pt>
                <c:pt idx="36138" formatCode="General">
                  <c:v>24.321100000000001</c:v>
                </c:pt>
                <c:pt idx="36139" formatCode="General">
                  <c:v>24.3217</c:v>
                </c:pt>
                <c:pt idx="36140" formatCode="General">
                  <c:v>24.322399999999998</c:v>
                </c:pt>
                <c:pt idx="36141" formatCode="General">
                  <c:v>24.3231</c:v>
                </c:pt>
                <c:pt idx="36142" formatCode="General">
                  <c:v>24.323799999999999</c:v>
                </c:pt>
                <c:pt idx="36143" formatCode="General">
                  <c:v>24.324400000000001</c:v>
                </c:pt>
                <c:pt idx="36144" formatCode="General">
                  <c:v>24.325099999999999</c:v>
                </c:pt>
                <c:pt idx="36145" formatCode="General">
                  <c:v>24.325800000000001</c:v>
                </c:pt>
                <c:pt idx="36146" formatCode="General">
                  <c:v>24.3264</c:v>
                </c:pt>
                <c:pt idx="36147" formatCode="General">
                  <c:v>24.327100000000002</c:v>
                </c:pt>
                <c:pt idx="36148" formatCode="General">
                  <c:v>24.3278</c:v>
                </c:pt>
                <c:pt idx="36149" formatCode="General">
                  <c:v>24.328499999999998</c:v>
                </c:pt>
                <c:pt idx="36150" formatCode="General">
                  <c:v>24.3291</c:v>
                </c:pt>
                <c:pt idx="36151" formatCode="General">
                  <c:v>24.329799999999999</c:v>
                </c:pt>
                <c:pt idx="36152" formatCode="General">
                  <c:v>24.330500000000001</c:v>
                </c:pt>
                <c:pt idx="36153" formatCode="General">
                  <c:v>24.331199999999999</c:v>
                </c:pt>
                <c:pt idx="36154" formatCode="General">
                  <c:v>24.331800000000001</c:v>
                </c:pt>
                <c:pt idx="36155" formatCode="General">
                  <c:v>24.3325</c:v>
                </c:pt>
                <c:pt idx="36156" formatCode="General">
                  <c:v>24.333200000000001</c:v>
                </c:pt>
                <c:pt idx="36157" formatCode="General">
                  <c:v>24.3338</c:v>
                </c:pt>
                <c:pt idx="36158" formatCode="General">
                  <c:v>24.334499999999998</c:v>
                </c:pt>
                <c:pt idx="36159" formatCode="General">
                  <c:v>24.3352</c:v>
                </c:pt>
                <c:pt idx="36160" formatCode="General">
                  <c:v>24.335899999999999</c:v>
                </c:pt>
                <c:pt idx="36161" formatCode="General">
                  <c:v>24.336500000000001</c:v>
                </c:pt>
                <c:pt idx="36162" formatCode="General">
                  <c:v>24.337199999999999</c:v>
                </c:pt>
                <c:pt idx="36163" formatCode="General">
                  <c:v>24.337900000000001</c:v>
                </c:pt>
                <c:pt idx="36164" formatCode="General">
                  <c:v>24.3386</c:v>
                </c:pt>
                <c:pt idx="36165" formatCode="General">
                  <c:v>24.339200000000002</c:v>
                </c:pt>
                <c:pt idx="36166" formatCode="General">
                  <c:v>24.3399</c:v>
                </c:pt>
                <c:pt idx="36167" formatCode="General">
                  <c:v>24.340599999999998</c:v>
                </c:pt>
                <c:pt idx="36168" formatCode="General">
                  <c:v>24.3413</c:v>
                </c:pt>
                <c:pt idx="36169" formatCode="General">
                  <c:v>24.341899999999999</c:v>
                </c:pt>
                <c:pt idx="36170" formatCode="General">
                  <c:v>24.342600000000001</c:v>
                </c:pt>
                <c:pt idx="36171" formatCode="General">
                  <c:v>24.343299999999999</c:v>
                </c:pt>
                <c:pt idx="36172" formatCode="General">
                  <c:v>24.343900000000001</c:v>
                </c:pt>
                <c:pt idx="36173" formatCode="General">
                  <c:v>24.3446</c:v>
                </c:pt>
                <c:pt idx="36174" formatCode="General">
                  <c:v>24.345300000000002</c:v>
                </c:pt>
                <c:pt idx="36175" formatCode="General">
                  <c:v>24.346</c:v>
                </c:pt>
                <c:pt idx="36176" formatCode="General">
                  <c:v>24.346599999999999</c:v>
                </c:pt>
                <c:pt idx="36177" formatCode="General">
                  <c:v>24.347300000000001</c:v>
                </c:pt>
                <c:pt idx="36178" formatCode="General">
                  <c:v>24.347999999999999</c:v>
                </c:pt>
                <c:pt idx="36179" formatCode="General">
                  <c:v>24.348700000000001</c:v>
                </c:pt>
                <c:pt idx="36180" formatCode="General">
                  <c:v>24.349299999999999</c:v>
                </c:pt>
                <c:pt idx="36181" formatCode="General">
                  <c:v>24.35</c:v>
                </c:pt>
                <c:pt idx="36182" formatCode="General">
                  <c:v>24.3507</c:v>
                </c:pt>
                <c:pt idx="36183" formatCode="General">
                  <c:v>24.351299999999998</c:v>
                </c:pt>
                <c:pt idx="36184" formatCode="General">
                  <c:v>24.352</c:v>
                </c:pt>
                <c:pt idx="36185" formatCode="General">
                  <c:v>24.352699999999999</c:v>
                </c:pt>
                <c:pt idx="36186" formatCode="General">
                  <c:v>24.353400000000001</c:v>
                </c:pt>
                <c:pt idx="36187" formatCode="General">
                  <c:v>24.353999999999999</c:v>
                </c:pt>
                <c:pt idx="36188" formatCode="General">
                  <c:v>24.354700000000001</c:v>
                </c:pt>
                <c:pt idx="36189" formatCode="General">
                  <c:v>24.355399999999999</c:v>
                </c:pt>
                <c:pt idx="36190" formatCode="General">
                  <c:v>24.356100000000001</c:v>
                </c:pt>
                <c:pt idx="36191" formatCode="General">
                  <c:v>24.3567</c:v>
                </c:pt>
                <c:pt idx="36192" formatCode="General">
                  <c:v>24.357399999999998</c:v>
                </c:pt>
                <c:pt idx="36193" formatCode="General">
                  <c:v>24.3581</c:v>
                </c:pt>
                <c:pt idx="36194" formatCode="General">
                  <c:v>24.358699999999999</c:v>
                </c:pt>
                <c:pt idx="36195" formatCode="General">
                  <c:v>24.359400000000001</c:v>
                </c:pt>
                <c:pt idx="36196" formatCode="General">
                  <c:v>24.360099999999999</c:v>
                </c:pt>
                <c:pt idx="36197" formatCode="General">
                  <c:v>24.360800000000001</c:v>
                </c:pt>
                <c:pt idx="36198" formatCode="General">
                  <c:v>24.3614</c:v>
                </c:pt>
                <c:pt idx="36199" formatCode="General">
                  <c:v>24.362100000000002</c:v>
                </c:pt>
                <c:pt idx="36200" formatCode="General">
                  <c:v>24.3628</c:v>
                </c:pt>
                <c:pt idx="36201" formatCode="General">
                  <c:v>24.363499999999998</c:v>
                </c:pt>
                <c:pt idx="36202" formatCode="General">
                  <c:v>24.364100000000001</c:v>
                </c:pt>
                <c:pt idx="36203" formatCode="General">
                  <c:v>24.364799999999999</c:v>
                </c:pt>
                <c:pt idx="36204" formatCode="General">
                  <c:v>24.365500000000001</c:v>
                </c:pt>
                <c:pt idx="36205" formatCode="General">
                  <c:v>24.366199999999999</c:v>
                </c:pt>
                <c:pt idx="36206" formatCode="General">
                  <c:v>24.366800000000001</c:v>
                </c:pt>
                <c:pt idx="36207" formatCode="General">
                  <c:v>24.3675</c:v>
                </c:pt>
                <c:pt idx="36208" formatCode="General">
                  <c:v>24.368200000000002</c:v>
                </c:pt>
                <c:pt idx="36209" formatCode="General">
                  <c:v>24.3688</c:v>
                </c:pt>
                <c:pt idx="36210" formatCode="General">
                  <c:v>24.369499999999999</c:v>
                </c:pt>
                <c:pt idx="36211" formatCode="General">
                  <c:v>24.370200000000001</c:v>
                </c:pt>
                <c:pt idx="36212" formatCode="General">
                  <c:v>24.370899999999999</c:v>
                </c:pt>
                <c:pt idx="36213" formatCode="General">
                  <c:v>24.371500000000001</c:v>
                </c:pt>
                <c:pt idx="36214" formatCode="General">
                  <c:v>24.372199999999999</c:v>
                </c:pt>
                <c:pt idx="36215" formatCode="General">
                  <c:v>24.372900000000001</c:v>
                </c:pt>
                <c:pt idx="36216" formatCode="General">
                  <c:v>24.3736</c:v>
                </c:pt>
                <c:pt idx="36217" formatCode="General">
                  <c:v>24.374199999999998</c:v>
                </c:pt>
                <c:pt idx="36218" formatCode="General">
                  <c:v>24.3749</c:v>
                </c:pt>
                <c:pt idx="36219" formatCode="General">
                  <c:v>24.375599999999999</c:v>
                </c:pt>
                <c:pt idx="36220" formatCode="General">
                  <c:v>24.376200000000001</c:v>
                </c:pt>
                <c:pt idx="36221" formatCode="General">
                  <c:v>24.376899999999999</c:v>
                </c:pt>
                <c:pt idx="36222" formatCode="General">
                  <c:v>24.377600000000001</c:v>
                </c:pt>
                <c:pt idx="36223" formatCode="General">
                  <c:v>24.378299999999999</c:v>
                </c:pt>
                <c:pt idx="36224" formatCode="General">
                  <c:v>24.378900000000002</c:v>
                </c:pt>
                <c:pt idx="36225" formatCode="General">
                  <c:v>24.3796</c:v>
                </c:pt>
                <c:pt idx="36226" formatCode="General">
                  <c:v>24.380299999999998</c:v>
                </c:pt>
                <c:pt idx="36227" formatCode="General">
                  <c:v>24.381</c:v>
                </c:pt>
                <c:pt idx="36228" formatCode="General">
                  <c:v>24.381599999999999</c:v>
                </c:pt>
                <c:pt idx="36229" formatCode="General">
                  <c:v>24.382300000000001</c:v>
                </c:pt>
                <c:pt idx="36230" formatCode="General">
                  <c:v>24.382999999999999</c:v>
                </c:pt>
                <c:pt idx="36231" formatCode="General">
                  <c:v>24.383600000000001</c:v>
                </c:pt>
                <c:pt idx="36232" formatCode="General">
                  <c:v>24.3843</c:v>
                </c:pt>
                <c:pt idx="36233" formatCode="General">
                  <c:v>24.385000000000002</c:v>
                </c:pt>
                <c:pt idx="36234" formatCode="General">
                  <c:v>24.3857</c:v>
                </c:pt>
                <c:pt idx="36235" formatCode="General">
                  <c:v>24.386299999999999</c:v>
                </c:pt>
                <c:pt idx="36236" formatCode="General">
                  <c:v>24.387</c:v>
                </c:pt>
                <c:pt idx="36237" formatCode="General">
                  <c:v>24.387699999999999</c:v>
                </c:pt>
                <c:pt idx="36238" formatCode="General">
                  <c:v>24.388400000000001</c:v>
                </c:pt>
                <c:pt idx="36239" formatCode="General">
                  <c:v>24.388999999999999</c:v>
                </c:pt>
                <c:pt idx="36240" formatCode="General">
                  <c:v>24.389700000000001</c:v>
                </c:pt>
                <c:pt idx="36241" formatCode="General">
                  <c:v>24.3904</c:v>
                </c:pt>
                <c:pt idx="36242" formatCode="General">
                  <c:v>24.391100000000002</c:v>
                </c:pt>
                <c:pt idx="36243" formatCode="General">
                  <c:v>24.3917</c:v>
                </c:pt>
                <c:pt idx="36244" formatCode="General">
                  <c:v>24.392399999999999</c:v>
                </c:pt>
                <c:pt idx="36245" formatCode="General">
                  <c:v>24.3931</c:v>
                </c:pt>
                <c:pt idx="36246" formatCode="General">
                  <c:v>24.393699999999999</c:v>
                </c:pt>
                <c:pt idx="36247" formatCode="General">
                  <c:v>24.394400000000001</c:v>
                </c:pt>
                <c:pt idx="36248" formatCode="General">
                  <c:v>24.395099999999999</c:v>
                </c:pt>
                <c:pt idx="36249" formatCode="General">
                  <c:v>24.395800000000001</c:v>
                </c:pt>
                <c:pt idx="36250" formatCode="General">
                  <c:v>24.3964</c:v>
                </c:pt>
                <c:pt idx="36251" formatCode="General">
                  <c:v>24.397099999999998</c:v>
                </c:pt>
                <c:pt idx="36252" formatCode="General">
                  <c:v>24.3978</c:v>
                </c:pt>
                <c:pt idx="36253" formatCode="General">
                  <c:v>24.398499999999999</c:v>
                </c:pt>
                <c:pt idx="36254" formatCode="General">
                  <c:v>24.399100000000001</c:v>
                </c:pt>
                <c:pt idx="36255" formatCode="General">
                  <c:v>24.399799999999999</c:v>
                </c:pt>
                <c:pt idx="36256" formatCode="General">
                  <c:v>24.400500000000001</c:v>
                </c:pt>
                <c:pt idx="36257" formatCode="General">
                  <c:v>24.4011</c:v>
                </c:pt>
                <c:pt idx="36258" formatCode="General">
                  <c:v>24.401800000000001</c:v>
                </c:pt>
                <c:pt idx="36259" formatCode="General">
                  <c:v>24.4025</c:v>
                </c:pt>
                <c:pt idx="36260" formatCode="General">
                  <c:v>24.403199999999998</c:v>
                </c:pt>
                <c:pt idx="36261" formatCode="General">
                  <c:v>24.4038</c:v>
                </c:pt>
                <c:pt idx="36262" formatCode="General">
                  <c:v>24.404499999999999</c:v>
                </c:pt>
                <c:pt idx="36263" formatCode="General">
                  <c:v>24.405200000000001</c:v>
                </c:pt>
                <c:pt idx="36264" formatCode="General">
                  <c:v>24.405899999999999</c:v>
                </c:pt>
                <c:pt idx="36265" formatCode="General">
                  <c:v>24.406500000000001</c:v>
                </c:pt>
                <c:pt idx="36266" formatCode="General">
                  <c:v>24.4072</c:v>
                </c:pt>
                <c:pt idx="36267" formatCode="General">
                  <c:v>24.407900000000001</c:v>
                </c:pt>
                <c:pt idx="36268" formatCode="General">
                  <c:v>24.4086</c:v>
                </c:pt>
                <c:pt idx="36269" formatCode="General">
                  <c:v>24.409199999999998</c:v>
                </c:pt>
                <c:pt idx="36270" formatCode="General">
                  <c:v>24.4099</c:v>
                </c:pt>
                <c:pt idx="36271" formatCode="General">
                  <c:v>24.410599999999999</c:v>
                </c:pt>
                <c:pt idx="36272" formatCode="General">
                  <c:v>24.411200000000001</c:v>
                </c:pt>
                <c:pt idx="36273" formatCode="General">
                  <c:v>24.411899999999999</c:v>
                </c:pt>
                <c:pt idx="36274" formatCode="General">
                  <c:v>24.412600000000001</c:v>
                </c:pt>
                <c:pt idx="36275" formatCode="General">
                  <c:v>24.4133</c:v>
                </c:pt>
                <c:pt idx="36276" formatCode="General">
                  <c:v>24.413900000000002</c:v>
                </c:pt>
                <c:pt idx="36277" formatCode="General">
                  <c:v>24.4146</c:v>
                </c:pt>
                <c:pt idx="36278" formatCode="General">
                  <c:v>24.415299999999998</c:v>
                </c:pt>
                <c:pt idx="36279" formatCode="General">
                  <c:v>24.416</c:v>
                </c:pt>
                <c:pt idx="36280" formatCode="General">
                  <c:v>24.416599999999999</c:v>
                </c:pt>
                <c:pt idx="36281" formatCode="General">
                  <c:v>24.417300000000001</c:v>
                </c:pt>
                <c:pt idx="36282" formatCode="General">
                  <c:v>24.417999999999999</c:v>
                </c:pt>
                <c:pt idx="36283" formatCode="General">
                  <c:v>24.418600000000001</c:v>
                </c:pt>
                <c:pt idx="36284" formatCode="General">
                  <c:v>24.4193</c:v>
                </c:pt>
                <c:pt idx="36285" formatCode="General">
                  <c:v>24.42</c:v>
                </c:pt>
                <c:pt idx="36286" formatCode="General">
                  <c:v>24.4207</c:v>
                </c:pt>
                <c:pt idx="36287" formatCode="General">
                  <c:v>24.421299999999999</c:v>
                </c:pt>
                <c:pt idx="36288" formatCode="General">
                  <c:v>24.422000000000001</c:v>
                </c:pt>
                <c:pt idx="36289" formatCode="General">
                  <c:v>24.422699999999999</c:v>
                </c:pt>
                <c:pt idx="36290" formatCode="General">
                  <c:v>24.423400000000001</c:v>
                </c:pt>
                <c:pt idx="36291" formatCode="General">
                  <c:v>24.423999999999999</c:v>
                </c:pt>
                <c:pt idx="36292" formatCode="General">
                  <c:v>24.424700000000001</c:v>
                </c:pt>
                <c:pt idx="36293" formatCode="General">
                  <c:v>24.4254</c:v>
                </c:pt>
                <c:pt idx="36294" formatCode="General">
                  <c:v>24.425999999999998</c:v>
                </c:pt>
                <c:pt idx="36295" formatCode="General">
                  <c:v>24.4267</c:v>
                </c:pt>
                <c:pt idx="36296" formatCode="General">
                  <c:v>24.427399999999999</c:v>
                </c:pt>
                <c:pt idx="36297" formatCode="General">
                  <c:v>24.428100000000001</c:v>
                </c:pt>
                <c:pt idx="36298" formatCode="General">
                  <c:v>24.428699999999999</c:v>
                </c:pt>
                <c:pt idx="36299" formatCode="General">
                  <c:v>24.429400000000001</c:v>
                </c:pt>
                <c:pt idx="36300" formatCode="General">
                  <c:v>24.430099999999999</c:v>
                </c:pt>
                <c:pt idx="36301" formatCode="General">
                  <c:v>24.430800000000001</c:v>
                </c:pt>
                <c:pt idx="36302" formatCode="General">
                  <c:v>24.4314</c:v>
                </c:pt>
                <c:pt idx="36303" formatCode="General">
                  <c:v>24.432099999999998</c:v>
                </c:pt>
                <c:pt idx="36304" formatCode="General">
                  <c:v>24.4328</c:v>
                </c:pt>
                <c:pt idx="36305" formatCode="General">
                  <c:v>24.433499999999999</c:v>
                </c:pt>
                <c:pt idx="36306" formatCode="General">
                  <c:v>24.434100000000001</c:v>
                </c:pt>
                <c:pt idx="36307" formatCode="General">
                  <c:v>24.434799999999999</c:v>
                </c:pt>
                <c:pt idx="36308" formatCode="General">
                  <c:v>24.435500000000001</c:v>
                </c:pt>
                <c:pt idx="36309" formatCode="General">
                  <c:v>24.4361</c:v>
                </c:pt>
                <c:pt idx="36310" formatCode="General">
                  <c:v>24.436800000000002</c:v>
                </c:pt>
                <c:pt idx="36311" formatCode="General">
                  <c:v>24.4375</c:v>
                </c:pt>
                <c:pt idx="36312" formatCode="General">
                  <c:v>24.438199999999998</c:v>
                </c:pt>
                <c:pt idx="36313" formatCode="General">
                  <c:v>24.438800000000001</c:v>
                </c:pt>
                <c:pt idx="36314" formatCode="General">
                  <c:v>24.439499999999999</c:v>
                </c:pt>
                <c:pt idx="36315" formatCode="General">
                  <c:v>24.440200000000001</c:v>
                </c:pt>
                <c:pt idx="36316" formatCode="General">
                  <c:v>24.440899999999999</c:v>
                </c:pt>
                <c:pt idx="36317" formatCode="General">
                  <c:v>24.441500000000001</c:v>
                </c:pt>
                <c:pt idx="36318" formatCode="General">
                  <c:v>24.4422</c:v>
                </c:pt>
                <c:pt idx="36319" formatCode="General">
                  <c:v>24.442900000000002</c:v>
                </c:pt>
                <c:pt idx="36320" formatCode="General">
                  <c:v>24.4435</c:v>
                </c:pt>
                <c:pt idx="36321" formatCode="General">
                  <c:v>24.444199999999999</c:v>
                </c:pt>
                <c:pt idx="36322" formatCode="General">
                  <c:v>24.444900000000001</c:v>
                </c:pt>
                <c:pt idx="36323" formatCode="General">
                  <c:v>24.445599999999999</c:v>
                </c:pt>
                <c:pt idx="36324" formatCode="General">
                  <c:v>24.446200000000001</c:v>
                </c:pt>
                <c:pt idx="36325" formatCode="General">
                  <c:v>24.446899999999999</c:v>
                </c:pt>
                <c:pt idx="36326" formatCode="General">
                  <c:v>24.447600000000001</c:v>
                </c:pt>
                <c:pt idx="36327" formatCode="General">
                  <c:v>24.4483</c:v>
                </c:pt>
                <c:pt idx="36328" formatCode="General">
                  <c:v>24.448899999999998</c:v>
                </c:pt>
                <c:pt idx="36329" formatCode="General">
                  <c:v>24.4496</c:v>
                </c:pt>
                <c:pt idx="36330" formatCode="General">
                  <c:v>24.450299999999999</c:v>
                </c:pt>
                <c:pt idx="36331" formatCode="General">
                  <c:v>24.450900000000001</c:v>
                </c:pt>
                <c:pt idx="36332" formatCode="General">
                  <c:v>24.451599999999999</c:v>
                </c:pt>
                <c:pt idx="36333" formatCode="General">
                  <c:v>24.452300000000001</c:v>
                </c:pt>
                <c:pt idx="36334" formatCode="General">
                  <c:v>24.452999999999999</c:v>
                </c:pt>
                <c:pt idx="36335" formatCode="General">
                  <c:v>24.453600000000002</c:v>
                </c:pt>
                <c:pt idx="36336" formatCode="General">
                  <c:v>24.4543</c:v>
                </c:pt>
                <c:pt idx="36337" formatCode="General">
                  <c:v>24.454999999999998</c:v>
                </c:pt>
                <c:pt idx="36338" formatCode="General">
                  <c:v>24.4557</c:v>
                </c:pt>
                <c:pt idx="36339" formatCode="General">
                  <c:v>24.456299999999999</c:v>
                </c:pt>
                <c:pt idx="36340" formatCode="General">
                  <c:v>24.457000000000001</c:v>
                </c:pt>
                <c:pt idx="36341" formatCode="General">
                  <c:v>24.457699999999999</c:v>
                </c:pt>
                <c:pt idx="36342" formatCode="General">
                  <c:v>24.458400000000001</c:v>
                </c:pt>
                <c:pt idx="36343" formatCode="General">
                  <c:v>24.459</c:v>
                </c:pt>
                <c:pt idx="36344" formatCode="General">
                  <c:v>24.459700000000002</c:v>
                </c:pt>
                <c:pt idx="36345" formatCode="General">
                  <c:v>24.4604</c:v>
                </c:pt>
                <c:pt idx="36346" formatCode="General">
                  <c:v>24.460999999999999</c:v>
                </c:pt>
                <c:pt idx="36347" formatCode="General">
                  <c:v>24.4617</c:v>
                </c:pt>
                <c:pt idx="36348" formatCode="General">
                  <c:v>24.462399999999999</c:v>
                </c:pt>
                <c:pt idx="36349" formatCode="General">
                  <c:v>24.463100000000001</c:v>
                </c:pt>
                <c:pt idx="36350" formatCode="General">
                  <c:v>24.463699999999999</c:v>
                </c:pt>
                <c:pt idx="36351" formatCode="General">
                  <c:v>24.464400000000001</c:v>
                </c:pt>
                <c:pt idx="36352" formatCode="General">
                  <c:v>24.4651</c:v>
                </c:pt>
                <c:pt idx="36353" formatCode="General">
                  <c:v>24.465800000000002</c:v>
                </c:pt>
                <c:pt idx="36354" formatCode="General">
                  <c:v>24.4664</c:v>
                </c:pt>
                <c:pt idx="36355" formatCode="General">
                  <c:v>24.467099999999999</c:v>
                </c:pt>
                <c:pt idx="36356" formatCode="General">
                  <c:v>24.4678</c:v>
                </c:pt>
                <c:pt idx="36357" formatCode="General">
                  <c:v>24.468399999999999</c:v>
                </c:pt>
                <c:pt idx="36358" formatCode="General">
                  <c:v>24.469100000000001</c:v>
                </c:pt>
                <c:pt idx="36359" formatCode="General">
                  <c:v>24.469799999999999</c:v>
                </c:pt>
                <c:pt idx="36360" formatCode="General">
                  <c:v>24.470500000000001</c:v>
                </c:pt>
                <c:pt idx="36361" formatCode="General">
                  <c:v>24.4711</c:v>
                </c:pt>
                <c:pt idx="36362" formatCode="General">
                  <c:v>24.471800000000002</c:v>
                </c:pt>
                <c:pt idx="36363" formatCode="General">
                  <c:v>24.4725</c:v>
                </c:pt>
                <c:pt idx="36364" formatCode="General">
                  <c:v>24.473199999999999</c:v>
                </c:pt>
                <c:pt idx="36365" formatCode="General">
                  <c:v>24.473800000000001</c:v>
                </c:pt>
                <c:pt idx="36366" formatCode="General">
                  <c:v>24.474499999999999</c:v>
                </c:pt>
                <c:pt idx="36367" formatCode="General">
                  <c:v>24.475200000000001</c:v>
                </c:pt>
                <c:pt idx="36368" formatCode="General">
                  <c:v>24.475899999999999</c:v>
                </c:pt>
                <c:pt idx="36369" formatCode="General">
                  <c:v>24.476500000000001</c:v>
                </c:pt>
                <c:pt idx="36370" formatCode="General">
                  <c:v>24.4772</c:v>
                </c:pt>
                <c:pt idx="36371" formatCode="General">
                  <c:v>24.477900000000002</c:v>
                </c:pt>
                <c:pt idx="36372" formatCode="General">
                  <c:v>24.4785</c:v>
                </c:pt>
                <c:pt idx="36373" formatCode="General">
                  <c:v>24.479199999999999</c:v>
                </c:pt>
                <c:pt idx="36374" formatCode="General">
                  <c:v>24.479900000000001</c:v>
                </c:pt>
                <c:pt idx="36375" formatCode="General">
                  <c:v>24.480599999999999</c:v>
                </c:pt>
                <c:pt idx="36376" formatCode="General">
                  <c:v>24.481200000000001</c:v>
                </c:pt>
                <c:pt idx="36377" formatCode="General">
                  <c:v>24.4819</c:v>
                </c:pt>
                <c:pt idx="36378" formatCode="General">
                  <c:v>24.482600000000001</c:v>
                </c:pt>
                <c:pt idx="36379" formatCode="General">
                  <c:v>24.4833</c:v>
                </c:pt>
                <c:pt idx="36380" formatCode="General">
                  <c:v>24.483899999999998</c:v>
                </c:pt>
                <c:pt idx="36381" formatCode="General">
                  <c:v>24.4846</c:v>
                </c:pt>
                <c:pt idx="36382" formatCode="General">
                  <c:v>24.485299999999999</c:v>
                </c:pt>
                <c:pt idx="36383" formatCode="General">
                  <c:v>24.485900000000001</c:v>
                </c:pt>
                <c:pt idx="36384" formatCode="General">
                  <c:v>24.486599999999999</c:v>
                </c:pt>
                <c:pt idx="36385" formatCode="General">
                  <c:v>24.487300000000001</c:v>
                </c:pt>
                <c:pt idx="36386" formatCode="General">
                  <c:v>24.488</c:v>
                </c:pt>
                <c:pt idx="36387" formatCode="General">
                  <c:v>24.488600000000002</c:v>
                </c:pt>
                <c:pt idx="36388" formatCode="General">
                  <c:v>24.4893</c:v>
                </c:pt>
                <c:pt idx="36389" formatCode="General">
                  <c:v>24.49</c:v>
                </c:pt>
                <c:pt idx="36390" formatCode="General">
                  <c:v>24.4907</c:v>
                </c:pt>
                <c:pt idx="36391" formatCode="General">
                  <c:v>24.491299999999999</c:v>
                </c:pt>
                <c:pt idx="36392" formatCode="General">
                  <c:v>24.492000000000001</c:v>
                </c:pt>
                <c:pt idx="36393" formatCode="General">
                  <c:v>24.492699999999999</c:v>
                </c:pt>
                <c:pt idx="36394" formatCode="General">
                  <c:v>24.493300000000001</c:v>
                </c:pt>
                <c:pt idx="36395" formatCode="General">
                  <c:v>24.494</c:v>
                </c:pt>
                <c:pt idx="36396" formatCode="General">
                  <c:v>24.494700000000002</c:v>
                </c:pt>
                <c:pt idx="36397" formatCode="General">
                  <c:v>24.4954</c:v>
                </c:pt>
                <c:pt idx="36398" formatCode="General">
                  <c:v>24.495999999999999</c:v>
                </c:pt>
                <c:pt idx="36399" formatCode="General">
                  <c:v>24.496700000000001</c:v>
                </c:pt>
                <c:pt idx="36400" formatCode="General">
                  <c:v>24.497399999999999</c:v>
                </c:pt>
                <c:pt idx="36401" formatCode="General">
                  <c:v>24.498100000000001</c:v>
                </c:pt>
                <c:pt idx="36402" formatCode="General">
                  <c:v>24.498699999999999</c:v>
                </c:pt>
                <c:pt idx="36403" formatCode="General">
                  <c:v>24.499400000000001</c:v>
                </c:pt>
                <c:pt idx="36404" formatCode="General">
                  <c:v>24.5001</c:v>
                </c:pt>
                <c:pt idx="36405" formatCode="General">
                  <c:v>24.500800000000002</c:v>
                </c:pt>
                <c:pt idx="36406" formatCode="General">
                  <c:v>24.5014</c:v>
                </c:pt>
                <c:pt idx="36407" formatCode="General">
                  <c:v>24.502099999999999</c:v>
                </c:pt>
                <c:pt idx="36408" formatCode="General">
                  <c:v>24.502800000000001</c:v>
                </c:pt>
                <c:pt idx="36409" formatCode="General">
                  <c:v>24.503399999999999</c:v>
                </c:pt>
                <c:pt idx="36410" formatCode="General">
                  <c:v>24.504100000000001</c:v>
                </c:pt>
                <c:pt idx="36411" formatCode="General">
                  <c:v>24.504799999999999</c:v>
                </c:pt>
                <c:pt idx="36412" formatCode="General">
                  <c:v>24.505500000000001</c:v>
                </c:pt>
                <c:pt idx="36413" formatCode="General">
                  <c:v>24.5061</c:v>
                </c:pt>
                <c:pt idx="36414" formatCode="General">
                  <c:v>24.506799999999998</c:v>
                </c:pt>
                <c:pt idx="36415" formatCode="General">
                  <c:v>24.5075</c:v>
                </c:pt>
                <c:pt idx="36416" formatCode="General">
                  <c:v>24.508199999999999</c:v>
                </c:pt>
                <c:pt idx="36417" formatCode="General">
                  <c:v>24.508800000000001</c:v>
                </c:pt>
                <c:pt idx="36418" formatCode="General">
                  <c:v>24.509499999999999</c:v>
                </c:pt>
                <c:pt idx="36419" formatCode="General">
                  <c:v>24.510200000000001</c:v>
                </c:pt>
                <c:pt idx="36420" formatCode="General">
                  <c:v>24.5108</c:v>
                </c:pt>
                <c:pt idx="36421" formatCode="General">
                  <c:v>24.511500000000002</c:v>
                </c:pt>
                <c:pt idx="36422" formatCode="General">
                  <c:v>24.5122</c:v>
                </c:pt>
                <c:pt idx="36423" formatCode="General">
                  <c:v>24.512899999999998</c:v>
                </c:pt>
                <c:pt idx="36424" formatCode="General">
                  <c:v>24.513500000000001</c:v>
                </c:pt>
                <c:pt idx="36425" formatCode="General">
                  <c:v>24.514199999999999</c:v>
                </c:pt>
                <c:pt idx="36426" formatCode="General">
                  <c:v>24.514900000000001</c:v>
                </c:pt>
                <c:pt idx="36427" formatCode="General">
                  <c:v>24.515599999999999</c:v>
                </c:pt>
                <c:pt idx="36428" formatCode="General">
                  <c:v>24.516200000000001</c:v>
                </c:pt>
                <c:pt idx="36429" formatCode="General">
                  <c:v>24.5169</c:v>
                </c:pt>
                <c:pt idx="36430" formatCode="General">
                  <c:v>24.517600000000002</c:v>
                </c:pt>
                <c:pt idx="36431" formatCode="General">
                  <c:v>24.5183</c:v>
                </c:pt>
                <c:pt idx="36432" formatCode="General">
                  <c:v>24.518899999999999</c:v>
                </c:pt>
                <c:pt idx="36433" formatCode="General">
                  <c:v>24.519600000000001</c:v>
                </c:pt>
                <c:pt idx="36434" formatCode="General">
                  <c:v>24.520299999999999</c:v>
                </c:pt>
                <c:pt idx="36435" formatCode="General">
                  <c:v>24.520900000000001</c:v>
                </c:pt>
                <c:pt idx="36436" formatCode="General">
                  <c:v>24.521599999999999</c:v>
                </c:pt>
                <c:pt idx="36437" formatCode="General">
                  <c:v>24.522300000000001</c:v>
                </c:pt>
                <c:pt idx="36438" formatCode="General">
                  <c:v>24.523</c:v>
                </c:pt>
                <c:pt idx="36439" formatCode="General">
                  <c:v>24.523599999999998</c:v>
                </c:pt>
                <c:pt idx="36440" formatCode="General">
                  <c:v>24.5243</c:v>
                </c:pt>
                <c:pt idx="36441" formatCode="General">
                  <c:v>24.524999999999999</c:v>
                </c:pt>
                <c:pt idx="36442" formatCode="General">
                  <c:v>24.525700000000001</c:v>
                </c:pt>
                <c:pt idx="36443" formatCode="General">
                  <c:v>24.526299999999999</c:v>
                </c:pt>
                <c:pt idx="36444" formatCode="General">
                  <c:v>24.527000000000001</c:v>
                </c:pt>
                <c:pt idx="36445" formatCode="General">
                  <c:v>24.527699999999999</c:v>
                </c:pt>
                <c:pt idx="36446" formatCode="General">
                  <c:v>24.528300000000002</c:v>
                </c:pt>
                <c:pt idx="36447" formatCode="General">
                  <c:v>24.529</c:v>
                </c:pt>
                <c:pt idx="36448" formatCode="General">
                  <c:v>24.529699999999998</c:v>
                </c:pt>
                <c:pt idx="36449" formatCode="General">
                  <c:v>24.5304</c:v>
                </c:pt>
                <c:pt idx="36450" formatCode="General">
                  <c:v>24.530999999999999</c:v>
                </c:pt>
                <c:pt idx="36451" formatCode="General">
                  <c:v>24.531700000000001</c:v>
                </c:pt>
                <c:pt idx="36452" formatCode="General">
                  <c:v>24.532399999999999</c:v>
                </c:pt>
                <c:pt idx="36453" formatCode="General">
                  <c:v>24.533100000000001</c:v>
                </c:pt>
                <c:pt idx="36454" formatCode="General">
                  <c:v>24.5337</c:v>
                </c:pt>
                <c:pt idx="36455" formatCode="General">
                  <c:v>24.534400000000002</c:v>
                </c:pt>
                <c:pt idx="36456" formatCode="General">
                  <c:v>24.5351</c:v>
                </c:pt>
                <c:pt idx="36457" formatCode="General">
                  <c:v>24.535699999999999</c:v>
                </c:pt>
                <c:pt idx="36458" formatCode="General">
                  <c:v>24.5364</c:v>
                </c:pt>
                <c:pt idx="36459" formatCode="General">
                  <c:v>24.537099999999999</c:v>
                </c:pt>
                <c:pt idx="36460" formatCode="General">
                  <c:v>24.537800000000001</c:v>
                </c:pt>
                <c:pt idx="36461" formatCode="General">
                  <c:v>24.538399999999999</c:v>
                </c:pt>
                <c:pt idx="36462" formatCode="General">
                  <c:v>24.539100000000001</c:v>
                </c:pt>
                <c:pt idx="36463" formatCode="General">
                  <c:v>24.5398</c:v>
                </c:pt>
                <c:pt idx="36464" formatCode="General">
                  <c:v>24.540500000000002</c:v>
                </c:pt>
                <c:pt idx="36465" formatCode="General">
                  <c:v>24.5411</c:v>
                </c:pt>
                <c:pt idx="36466" formatCode="General">
                  <c:v>24.541799999999999</c:v>
                </c:pt>
                <c:pt idx="36467" formatCode="General">
                  <c:v>24.5425</c:v>
                </c:pt>
                <c:pt idx="36468" formatCode="General">
                  <c:v>24.543199999999999</c:v>
                </c:pt>
                <c:pt idx="36469" formatCode="General">
                  <c:v>24.543800000000001</c:v>
                </c:pt>
                <c:pt idx="36470" formatCode="General">
                  <c:v>24.544499999999999</c:v>
                </c:pt>
                <c:pt idx="36471" formatCode="General">
                  <c:v>24.545200000000001</c:v>
                </c:pt>
                <c:pt idx="36472" formatCode="General">
                  <c:v>24.5458</c:v>
                </c:pt>
                <c:pt idx="36473" formatCode="General">
                  <c:v>24.546500000000002</c:v>
                </c:pt>
                <c:pt idx="36474" formatCode="General">
                  <c:v>24.5472</c:v>
                </c:pt>
                <c:pt idx="36475" formatCode="General">
                  <c:v>24.547899999999998</c:v>
                </c:pt>
                <c:pt idx="36476" formatCode="General">
                  <c:v>24.548500000000001</c:v>
                </c:pt>
                <c:pt idx="36477" formatCode="General">
                  <c:v>24.549199999999999</c:v>
                </c:pt>
                <c:pt idx="36478" formatCode="General">
                  <c:v>24.549900000000001</c:v>
                </c:pt>
                <c:pt idx="36479" formatCode="General">
                  <c:v>24.550599999999999</c:v>
                </c:pt>
                <c:pt idx="36480" formatCode="General">
                  <c:v>24.551200000000001</c:v>
                </c:pt>
                <c:pt idx="36481" formatCode="General">
                  <c:v>24.5519</c:v>
                </c:pt>
                <c:pt idx="36482" formatCode="General">
                  <c:v>24.552600000000002</c:v>
                </c:pt>
                <c:pt idx="36483" formatCode="General">
                  <c:v>24.5532</c:v>
                </c:pt>
                <c:pt idx="36484" formatCode="General">
                  <c:v>24.553899999999999</c:v>
                </c:pt>
                <c:pt idx="36485" formatCode="General">
                  <c:v>24.554600000000001</c:v>
                </c:pt>
                <c:pt idx="36486" formatCode="General">
                  <c:v>24.555299999999999</c:v>
                </c:pt>
                <c:pt idx="36487" formatCode="General">
                  <c:v>24.555900000000001</c:v>
                </c:pt>
                <c:pt idx="36488" formatCode="General">
                  <c:v>24.5566</c:v>
                </c:pt>
                <c:pt idx="36489" formatCode="General">
                  <c:v>24.557300000000001</c:v>
                </c:pt>
                <c:pt idx="36490" formatCode="General">
                  <c:v>24.558</c:v>
                </c:pt>
                <c:pt idx="36491" formatCode="General">
                  <c:v>24.558599999999998</c:v>
                </c:pt>
                <c:pt idx="36492" formatCode="General">
                  <c:v>24.5593</c:v>
                </c:pt>
                <c:pt idx="36493" formatCode="General">
                  <c:v>24.56</c:v>
                </c:pt>
                <c:pt idx="36494" formatCode="General">
                  <c:v>24.560600000000001</c:v>
                </c:pt>
                <c:pt idx="36495" formatCode="General">
                  <c:v>24.561299999999999</c:v>
                </c:pt>
                <c:pt idx="36496" formatCode="General">
                  <c:v>24.562000000000001</c:v>
                </c:pt>
                <c:pt idx="36497" formatCode="General">
                  <c:v>24.5627</c:v>
                </c:pt>
                <c:pt idx="36498" formatCode="General">
                  <c:v>24.563300000000002</c:v>
                </c:pt>
                <c:pt idx="36499" formatCode="General">
                  <c:v>24.564</c:v>
                </c:pt>
                <c:pt idx="36500" formatCode="General">
                  <c:v>24.564699999999998</c:v>
                </c:pt>
                <c:pt idx="36501" formatCode="General">
                  <c:v>24.5654</c:v>
                </c:pt>
                <c:pt idx="36502" formatCode="General">
                  <c:v>24.565999999999999</c:v>
                </c:pt>
                <c:pt idx="36503" formatCode="General">
                  <c:v>24.566700000000001</c:v>
                </c:pt>
                <c:pt idx="36504" formatCode="General">
                  <c:v>24.567399999999999</c:v>
                </c:pt>
                <c:pt idx="36505" formatCode="General">
                  <c:v>24.568100000000001</c:v>
                </c:pt>
                <c:pt idx="36506" formatCode="General">
                  <c:v>24.5687</c:v>
                </c:pt>
                <c:pt idx="36507" formatCode="General">
                  <c:v>24.569400000000002</c:v>
                </c:pt>
                <c:pt idx="36508" formatCode="General">
                  <c:v>24.5701</c:v>
                </c:pt>
                <c:pt idx="36509" formatCode="General">
                  <c:v>24.570699999999999</c:v>
                </c:pt>
                <c:pt idx="36510" formatCode="General">
                  <c:v>24.571400000000001</c:v>
                </c:pt>
                <c:pt idx="36511" formatCode="General">
                  <c:v>24.572099999999999</c:v>
                </c:pt>
                <c:pt idx="36512" formatCode="General">
                  <c:v>24.572800000000001</c:v>
                </c:pt>
                <c:pt idx="36513" formatCode="General">
                  <c:v>24.573399999999999</c:v>
                </c:pt>
                <c:pt idx="36514" formatCode="General">
                  <c:v>24.574100000000001</c:v>
                </c:pt>
                <c:pt idx="36515" formatCode="General">
                  <c:v>24.5748</c:v>
                </c:pt>
                <c:pt idx="36516" formatCode="General">
                  <c:v>24.575500000000002</c:v>
                </c:pt>
                <c:pt idx="36517" formatCode="General">
                  <c:v>24.5761</c:v>
                </c:pt>
                <c:pt idx="36518" formatCode="General">
                  <c:v>24.576799999999999</c:v>
                </c:pt>
                <c:pt idx="36519" formatCode="General">
                  <c:v>24.577500000000001</c:v>
                </c:pt>
                <c:pt idx="36520" formatCode="General">
                  <c:v>24.578099999999999</c:v>
                </c:pt>
                <c:pt idx="36521" formatCode="General">
                  <c:v>24.578800000000001</c:v>
                </c:pt>
                <c:pt idx="36522" formatCode="General">
                  <c:v>24.579499999999999</c:v>
                </c:pt>
                <c:pt idx="36523" formatCode="General">
                  <c:v>24.580200000000001</c:v>
                </c:pt>
                <c:pt idx="36524" formatCode="General">
                  <c:v>24.5808</c:v>
                </c:pt>
                <c:pt idx="36525" formatCode="General">
                  <c:v>24.581499999999998</c:v>
                </c:pt>
                <c:pt idx="36526" formatCode="General">
                  <c:v>24.5822</c:v>
                </c:pt>
                <c:pt idx="36527" formatCode="General">
                  <c:v>24.582899999999999</c:v>
                </c:pt>
                <c:pt idx="36528" formatCode="General">
                  <c:v>24.583500000000001</c:v>
                </c:pt>
                <c:pt idx="36529" formatCode="General">
                  <c:v>24.584199999999999</c:v>
                </c:pt>
                <c:pt idx="36530" formatCode="General">
                  <c:v>24.584900000000001</c:v>
                </c:pt>
                <c:pt idx="36531" formatCode="General">
                  <c:v>24.585599999999999</c:v>
                </c:pt>
                <c:pt idx="36532" formatCode="General">
                  <c:v>24.586200000000002</c:v>
                </c:pt>
                <c:pt idx="36533" formatCode="General">
                  <c:v>24.5869</c:v>
                </c:pt>
                <c:pt idx="36534" formatCode="General">
                  <c:v>24.587599999999998</c:v>
                </c:pt>
                <c:pt idx="36535" formatCode="General">
                  <c:v>24.588200000000001</c:v>
                </c:pt>
                <c:pt idx="36536" formatCode="General">
                  <c:v>24.588899999999999</c:v>
                </c:pt>
                <c:pt idx="36537" formatCode="General">
                  <c:v>24.589600000000001</c:v>
                </c:pt>
                <c:pt idx="36538" formatCode="General">
                  <c:v>24.590299999999999</c:v>
                </c:pt>
                <c:pt idx="36539" formatCode="General">
                  <c:v>24.590900000000001</c:v>
                </c:pt>
                <c:pt idx="36540" formatCode="General">
                  <c:v>24.5916</c:v>
                </c:pt>
                <c:pt idx="36541" formatCode="General">
                  <c:v>24.592300000000002</c:v>
                </c:pt>
                <c:pt idx="36542" formatCode="General">
                  <c:v>24.593</c:v>
                </c:pt>
                <c:pt idx="36543" formatCode="General">
                  <c:v>24.593599999999999</c:v>
                </c:pt>
                <c:pt idx="36544" formatCode="General">
                  <c:v>24.5943</c:v>
                </c:pt>
                <c:pt idx="36545" formatCode="General">
                  <c:v>24.594999999999999</c:v>
                </c:pt>
                <c:pt idx="36546" formatCode="General">
                  <c:v>24.595600000000001</c:v>
                </c:pt>
                <c:pt idx="36547" formatCode="General">
                  <c:v>24.596299999999999</c:v>
                </c:pt>
                <c:pt idx="36548" formatCode="General">
                  <c:v>24.597000000000001</c:v>
                </c:pt>
                <c:pt idx="36549" formatCode="General">
                  <c:v>24.5977</c:v>
                </c:pt>
                <c:pt idx="36550" formatCode="General">
                  <c:v>24.598299999999998</c:v>
                </c:pt>
                <c:pt idx="36551" formatCode="General">
                  <c:v>24.599</c:v>
                </c:pt>
                <c:pt idx="36552" formatCode="General">
                  <c:v>24.599699999999999</c:v>
                </c:pt>
                <c:pt idx="36553" formatCode="General">
                  <c:v>24.6004</c:v>
                </c:pt>
                <c:pt idx="36554" formatCode="General">
                  <c:v>24.600999999999999</c:v>
                </c:pt>
                <c:pt idx="36555" formatCode="General">
                  <c:v>24.601700000000001</c:v>
                </c:pt>
                <c:pt idx="36556" formatCode="General">
                  <c:v>24.602399999999999</c:v>
                </c:pt>
                <c:pt idx="36557" formatCode="General">
                  <c:v>24.603000000000002</c:v>
                </c:pt>
                <c:pt idx="36558" formatCode="General">
                  <c:v>24.6037</c:v>
                </c:pt>
                <c:pt idx="36559" formatCode="General">
                  <c:v>24.604399999999998</c:v>
                </c:pt>
                <c:pt idx="36560" formatCode="General">
                  <c:v>24.6051</c:v>
                </c:pt>
                <c:pt idx="36561" formatCode="General">
                  <c:v>24.605699999999999</c:v>
                </c:pt>
                <c:pt idx="36562" formatCode="General">
                  <c:v>24.606400000000001</c:v>
                </c:pt>
                <c:pt idx="36563" formatCode="General">
                  <c:v>24.607099999999999</c:v>
                </c:pt>
                <c:pt idx="36564" formatCode="General">
                  <c:v>24.607800000000001</c:v>
                </c:pt>
                <c:pt idx="36565" formatCode="General">
                  <c:v>24.6084</c:v>
                </c:pt>
                <c:pt idx="36566" formatCode="General">
                  <c:v>24.609100000000002</c:v>
                </c:pt>
                <c:pt idx="36567" formatCode="General">
                  <c:v>24.6098</c:v>
                </c:pt>
                <c:pt idx="36568" formatCode="General">
                  <c:v>24.610499999999998</c:v>
                </c:pt>
                <c:pt idx="36569" formatCode="General">
                  <c:v>24.6111</c:v>
                </c:pt>
                <c:pt idx="36570" formatCode="General">
                  <c:v>24.611799999999999</c:v>
                </c:pt>
                <c:pt idx="36571" formatCode="General">
                  <c:v>24.612500000000001</c:v>
                </c:pt>
                <c:pt idx="36572" formatCode="General">
                  <c:v>24.613099999999999</c:v>
                </c:pt>
                <c:pt idx="36573" formatCode="General">
                  <c:v>24.613800000000001</c:v>
                </c:pt>
                <c:pt idx="36574" formatCode="General">
                  <c:v>24.6145</c:v>
                </c:pt>
                <c:pt idx="36575" formatCode="General">
                  <c:v>24.615200000000002</c:v>
                </c:pt>
                <c:pt idx="36576" formatCode="General">
                  <c:v>24.6158</c:v>
                </c:pt>
                <c:pt idx="36577" formatCode="General">
                  <c:v>24.616499999999998</c:v>
                </c:pt>
                <c:pt idx="36578" formatCode="General">
                  <c:v>24.6172</c:v>
                </c:pt>
                <c:pt idx="36579" formatCode="General">
                  <c:v>24.617899999999999</c:v>
                </c:pt>
                <c:pt idx="36580" formatCode="General">
                  <c:v>24.618500000000001</c:v>
                </c:pt>
                <c:pt idx="36581" formatCode="General">
                  <c:v>24.619199999999999</c:v>
                </c:pt>
                <c:pt idx="36582" formatCode="General">
                  <c:v>24.619900000000001</c:v>
                </c:pt>
                <c:pt idx="36583" formatCode="General">
                  <c:v>24.6205</c:v>
                </c:pt>
                <c:pt idx="36584" formatCode="General">
                  <c:v>24.621200000000002</c:v>
                </c:pt>
                <c:pt idx="36585" formatCode="General">
                  <c:v>24.6219</c:v>
                </c:pt>
                <c:pt idx="36586" formatCode="General">
                  <c:v>24.622599999999998</c:v>
                </c:pt>
                <c:pt idx="36587" formatCode="General">
                  <c:v>24.623200000000001</c:v>
                </c:pt>
                <c:pt idx="36588" formatCode="General">
                  <c:v>24.623899999999999</c:v>
                </c:pt>
                <c:pt idx="36589" formatCode="General">
                  <c:v>24.624600000000001</c:v>
                </c:pt>
                <c:pt idx="36590" formatCode="General">
                  <c:v>24.625299999999999</c:v>
                </c:pt>
                <c:pt idx="36591" formatCode="General">
                  <c:v>24.625900000000001</c:v>
                </c:pt>
                <c:pt idx="36592" formatCode="General">
                  <c:v>24.6266</c:v>
                </c:pt>
                <c:pt idx="36593" formatCode="General">
                  <c:v>24.627300000000002</c:v>
                </c:pt>
                <c:pt idx="36594" formatCode="General">
                  <c:v>24.628</c:v>
                </c:pt>
                <c:pt idx="36595" formatCode="General">
                  <c:v>24.628599999999999</c:v>
                </c:pt>
                <c:pt idx="36596" formatCode="General">
                  <c:v>24.629300000000001</c:v>
                </c:pt>
                <c:pt idx="36597" formatCode="General">
                  <c:v>24.63</c:v>
                </c:pt>
                <c:pt idx="36598" formatCode="General">
                  <c:v>24.630600000000001</c:v>
                </c:pt>
                <c:pt idx="36599" formatCode="General">
                  <c:v>24.6313</c:v>
                </c:pt>
                <c:pt idx="36600" formatCode="General">
                  <c:v>24.632000000000001</c:v>
                </c:pt>
                <c:pt idx="36601" formatCode="General">
                  <c:v>24.6327</c:v>
                </c:pt>
                <c:pt idx="36602" formatCode="General">
                  <c:v>24.633299999999998</c:v>
                </c:pt>
                <c:pt idx="36603" formatCode="General">
                  <c:v>24.634</c:v>
                </c:pt>
                <c:pt idx="36604" formatCode="General">
                  <c:v>24.634699999999999</c:v>
                </c:pt>
                <c:pt idx="36605" formatCode="General">
                  <c:v>24.635400000000001</c:v>
                </c:pt>
                <c:pt idx="36606" formatCode="General">
                  <c:v>24.635999999999999</c:v>
                </c:pt>
                <c:pt idx="36607" formatCode="General">
                  <c:v>24.636700000000001</c:v>
                </c:pt>
                <c:pt idx="36608" formatCode="General">
                  <c:v>24.6374</c:v>
                </c:pt>
                <c:pt idx="36609" formatCode="General">
                  <c:v>24.638000000000002</c:v>
                </c:pt>
                <c:pt idx="36610" formatCode="General">
                  <c:v>24.6387</c:v>
                </c:pt>
                <c:pt idx="36611" formatCode="General">
                  <c:v>24.639399999999998</c:v>
                </c:pt>
                <c:pt idx="36612" formatCode="General">
                  <c:v>24.6401</c:v>
                </c:pt>
                <c:pt idx="36613" formatCode="General">
                  <c:v>24.640699999999999</c:v>
                </c:pt>
                <c:pt idx="36614" formatCode="General">
                  <c:v>24.641400000000001</c:v>
                </c:pt>
                <c:pt idx="36615" formatCode="General">
                  <c:v>24.642099999999999</c:v>
                </c:pt>
                <c:pt idx="36616" formatCode="General">
                  <c:v>24.642800000000001</c:v>
                </c:pt>
                <c:pt idx="36617" formatCode="General">
                  <c:v>24.6434</c:v>
                </c:pt>
                <c:pt idx="36618" formatCode="General">
                  <c:v>24.644100000000002</c:v>
                </c:pt>
                <c:pt idx="36619" formatCode="General">
                  <c:v>24.6448</c:v>
                </c:pt>
                <c:pt idx="36620" formatCode="General">
                  <c:v>24.645399999999999</c:v>
                </c:pt>
                <c:pt idx="36621" formatCode="General">
                  <c:v>24.646100000000001</c:v>
                </c:pt>
                <c:pt idx="36622" formatCode="General">
                  <c:v>24.646799999999999</c:v>
                </c:pt>
                <c:pt idx="36623" formatCode="General">
                  <c:v>24.647500000000001</c:v>
                </c:pt>
                <c:pt idx="36624" formatCode="General">
                  <c:v>24.648099999999999</c:v>
                </c:pt>
                <c:pt idx="36625" formatCode="General">
                  <c:v>24.648800000000001</c:v>
                </c:pt>
                <c:pt idx="36626" formatCode="General">
                  <c:v>24.6495</c:v>
                </c:pt>
                <c:pt idx="36627" formatCode="General">
                  <c:v>24.650200000000002</c:v>
                </c:pt>
                <c:pt idx="36628" formatCode="General">
                  <c:v>24.6508</c:v>
                </c:pt>
                <c:pt idx="36629" formatCode="General">
                  <c:v>24.651499999999999</c:v>
                </c:pt>
                <c:pt idx="36630" formatCode="General">
                  <c:v>24.652200000000001</c:v>
                </c:pt>
                <c:pt idx="36631" formatCode="General">
                  <c:v>24.652899999999999</c:v>
                </c:pt>
                <c:pt idx="36632" formatCode="General">
                  <c:v>24.653500000000001</c:v>
                </c:pt>
                <c:pt idx="36633" formatCode="General">
                  <c:v>24.654199999999999</c:v>
                </c:pt>
                <c:pt idx="36634" formatCode="General">
                  <c:v>24.654900000000001</c:v>
                </c:pt>
                <c:pt idx="36635" formatCode="General">
                  <c:v>24.6555</c:v>
                </c:pt>
                <c:pt idx="36636" formatCode="General">
                  <c:v>24.656199999999998</c:v>
                </c:pt>
                <c:pt idx="36637" formatCode="General">
                  <c:v>24.6569</c:v>
                </c:pt>
                <c:pt idx="36638" formatCode="General">
                  <c:v>24.657599999999999</c:v>
                </c:pt>
                <c:pt idx="36639" formatCode="General">
                  <c:v>24.658200000000001</c:v>
                </c:pt>
                <c:pt idx="36640" formatCode="General">
                  <c:v>24.658899999999999</c:v>
                </c:pt>
                <c:pt idx="36641" formatCode="General">
                  <c:v>24.659600000000001</c:v>
                </c:pt>
                <c:pt idx="36642" formatCode="General">
                  <c:v>24.660299999999999</c:v>
                </c:pt>
                <c:pt idx="36643" formatCode="General">
                  <c:v>24.660900000000002</c:v>
                </c:pt>
                <c:pt idx="36644" formatCode="General">
                  <c:v>24.6616</c:v>
                </c:pt>
                <c:pt idx="36645" formatCode="General">
                  <c:v>24.662299999999998</c:v>
                </c:pt>
                <c:pt idx="36646" formatCode="General">
                  <c:v>24.6629</c:v>
                </c:pt>
                <c:pt idx="36647" formatCode="General">
                  <c:v>24.663599999999999</c:v>
                </c:pt>
                <c:pt idx="36648" formatCode="General">
                  <c:v>24.664300000000001</c:v>
                </c:pt>
                <c:pt idx="36649" formatCode="General">
                  <c:v>24.664999999999999</c:v>
                </c:pt>
                <c:pt idx="36650" formatCode="General">
                  <c:v>24.665600000000001</c:v>
                </c:pt>
                <c:pt idx="36651" formatCode="General">
                  <c:v>24.6663</c:v>
                </c:pt>
                <c:pt idx="36652" formatCode="General">
                  <c:v>24.667000000000002</c:v>
                </c:pt>
                <c:pt idx="36653" formatCode="General">
                  <c:v>24.6677</c:v>
                </c:pt>
                <c:pt idx="36654" formatCode="General">
                  <c:v>24.668299999999999</c:v>
                </c:pt>
                <c:pt idx="36655" formatCode="General">
                  <c:v>24.669</c:v>
                </c:pt>
                <c:pt idx="36656" formatCode="General">
                  <c:v>24.669699999999999</c:v>
                </c:pt>
                <c:pt idx="36657" formatCode="General">
                  <c:v>24.670300000000001</c:v>
                </c:pt>
                <c:pt idx="36658" formatCode="General">
                  <c:v>24.670999999999999</c:v>
                </c:pt>
                <c:pt idx="36659" formatCode="General">
                  <c:v>24.671700000000001</c:v>
                </c:pt>
                <c:pt idx="36660" formatCode="General">
                  <c:v>24.6724</c:v>
                </c:pt>
                <c:pt idx="36661" formatCode="General">
                  <c:v>24.672999999999998</c:v>
                </c:pt>
                <c:pt idx="36662" formatCode="General">
                  <c:v>24.6737</c:v>
                </c:pt>
                <c:pt idx="36663" formatCode="General">
                  <c:v>24.674399999999999</c:v>
                </c:pt>
                <c:pt idx="36664" formatCode="General">
                  <c:v>24.6751</c:v>
                </c:pt>
                <c:pt idx="36665" formatCode="General">
                  <c:v>24.675699999999999</c:v>
                </c:pt>
                <c:pt idx="36666" formatCode="General">
                  <c:v>24.676400000000001</c:v>
                </c:pt>
                <c:pt idx="36667" formatCode="General">
                  <c:v>24.677099999999999</c:v>
                </c:pt>
                <c:pt idx="36668" formatCode="General">
                  <c:v>24.677800000000001</c:v>
                </c:pt>
                <c:pt idx="36669" formatCode="General">
                  <c:v>24.6784</c:v>
                </c:pt>
                <c:pt idx="36670" formatCode="General">
                  <c:v>24.679099999999998</c:v>
                </c:pt>
                <c:pt idx="36671" formatCode="General">
                  <c:v>24.6798</c:v>
                </c:pt>
                <c:pt idx="36672" formatCode="General">
                  <c:v>24.680399999999999</c:v>
                </c:pt>
                <c:pt idx="36673" formatCode="General">
                  <c:v>24.681100000000001</c:v>
                </c:pt>
                <c:pt idx="36674" formatCode="General">
                  <c:v>24.681799999999999</c:v>
                </c:pt>
                <c:pt idx="36675" formatCode="General">
                  <c:v>24.682500000000001</c:v>
                </c:pt>
                <c:pt idx="36676" formatCode="General">
                  <c:v>24.6831</c:v>
                </c:pt>
                <c:pt idx="36677" formatCode="General">
                  <c:v>24.683800000000002</c:v>
                </c:pt>
                <c:pt idx="36678" formatCode="General">
                  <c:v>24.6845</c:v>
                </c:pt>
                <c:pt idx="36679" formatCode="General">
                  <c:v>24.685199999999998</c:v>
                </c:pt>
                <c:pt idx="36680" formatCode="General">
                  <c:v>24.6858</c:v>
                </c:pt>
                <c:pt idx="36681" formatCode="General">
                  <c:v>24.686499999999999</c:v>
                </c:pt>
                <c:pt idx="36682" formatCode="General">
                  <c:v>24.687200000000001</c:v>
                </c:pt>
                <c:pt idx="36683" formatCode="General">
                  <c:v>24.687799999999999</c:v>
                </c:pt>
                <c:pt idx="36684" formatCode="General">
                  <c:v>24.688500000000001</c:v>
                </c:pt>
                <c:pt idx="36685" formatCode="General">
                  <c:v>24.6892</c:v>
                </c:pt>
                <c:pt idx="36686" formatCode="General">
                  <c:v>24.689900000000002</c:v>
                </c:pt>
                <c:pt idx="36687" formatCode="General">
                  <c:v>24.6905</c:v>
                </c:pt>
                <c:pt idx="36688" formatCode="General">
                  <c:v>24.691199999999998</c:v>
                </c:pt>
                <c:pt idx="36689" formatCode="General">
                  <c:v>24.6919</c:v>
                </c:pt>
                <c:pt idx="36690" formatCode="General">
                  <c:v>24.692599999999999</c:v>
                </c:pt>
                <c:pt idx="36691" formatCode="General">
                  <c:v>24.693200000000001</c:v>
                </c:pt>
                <c:pt idx="36692" formatCode="General">
                  <c:v>24.693899999999999</c:v>
                </c:pt>
                <c:pt idx="36693" formatCode="General">
                  <c:v>24.694600000000001</c:v>
                </c:pt>
                <c:pt idx="36694" formatCode="General">
                  <c:v>24.6953</c:v>
                </c:pt>
                <c:pt idx="36695" formatCode="General">
                  <c:v>24.695900000000002</c:v>
                </c:pt>
                <c:pt idx="36696" formatCode="General">
                  <c:v>24.6966</c:v>
                </c:pt>
                <c:pt idx="36697" formatCode="General">
                  <c:v>24.697299999999998</c:v>
                </c:pt>
                <c:pt idx="36698" formatCode="General">
                  <c:v>24.697900000000001</c:v>
                </c:pt>
                <c:pt idx="36699" formatCode="General">
                  <c:v>24.698599999999999</c:v>
                </c:pt>
                <c:pt idx="36700" formatCode="General">
                  <c:v>24.699300000000001</c:v>
                </c:pt>
                <c:pt idx="36701" formatCode="General">
                  <c:v>24.7</c:v>
                </c:pt>
                <c:pt idx="36702" formatCode="General">
                  <c:v>24.700600000000001</c:v>
                </c:pt>
                <c:pt idx="36703" formatCode="General">
                  <c:v>24.7013</c:v>
                </c:pt>
                <c:pt idx="36704" formatCode="General">
                  <c:v>24.702000000000002</c:v>
                </c:pt>
                <c:pt idx="36705" formatCode="General">
                  <c:v>24.7027</c:v>
                </c:pt>
                <c:pt idx="36706" formatCode="General">
                  <c:v>24.703299999999999</c:v>
                </c:pt>
                <c:pt idx="36707" formatCode="General">
                  <c:v>24.704000000000001</c:v>
                </c:pt>
                <c:pt idx="36708" formatCode="General">
                  <c:v>24.704699999999999</c:v>
                </c:pt>
                <c:pt idx="36709" formatCode="General">
                  <c:v>24.705300000000001</c:v>
                </c:pt>
                <c:pt idx="36710" formatCode="General">
                  <c:v>24.706</c:v>
                </c:pt>
                <c:pt idx="36711" formatCode="General">
                  <c:v>24.706700000000001</c:v>
                </c:pt>
                <c:pt idx="36712" formatCode="General">
                  <c:v>24.7074</c:v>
                </c:pt>
                <c:pt idx="36713" formatCode="General">
                  <c:v>24.707999999999998</c:v>
                </c:pt>
                <c:pt idx="36714" formatCode="General">
                  <c:v>24.7087</c:v>
                </c:pt>
                <c:pt idx="36715" formatCode="General">
                  <c:v>24.709399999999999</c:v>
                </c:pt>
                <c:pt idx="36716" formatCode="General">
                  <c:v>24.710100000000001</c:v>
                </c:pt>
                <c:pt idx="36717" formatCode="General">
                  <c:v>24.710699999999999</c:v>
                </c:pt>
                <c:pt idx="36718" formatCode="General">
                  <c:v>24.711400000000001</c:v>
                </c:pt>
                <c:pt idx="36719" formatCode="General">
                  <c:v>24.7121</c:v>
                </c:pt>
                <c:pt idx="36720" formatCode="General">
                  <c:v>24.712700000000002</c:v>
                </c:pt>
                <c:pt idx="36721" formatCode="General">
                  <c:v>24.7134</c:v>
                </c:pt>
                <c:pt idx="36722" formatCode="General">
                  <c:v>24.714099999999998</c:v>
                </c:pt>
                <c:pt idx="36723" formatCode="General">
                  <c:v>24.7148</c:v>
                </c:pt>
                <c:pt idx="36724" formatCode="General">
                  <c:v>24.715399999999999</c:v>
                </c:pt>
                <c:pt idx="36725" formatCode="General">
                  <c:v>24.716100000000001</c:v>
                </c:pt>
                <c:pt idx="36726" formatCode="General">
                  <c:v>24.716799999999999</c:v>
                </c:pt>
                <c:pt idx="36727" formatCode="General">
                  <c:v>24.717500000000001</c:v>
                </c:pt>
                <c:pt idx="36728" formatCode="General">
                  <c:v>24.7181</c:v>
                </c:pt>
                <c:pt idx="36729" formatCode="General">
                  <c:v>24.718800000000002</c:v>
                </c:pt>
                <c:pt idx="36730" formatCode="General">
                  <c:v>24.7195</c:v>
                </c:pt>
                <c:pt idx="36731" formatCode="General">
                  <c:v>24.720199999999998</c:v>
                </c:pt>
                <c:pt idx="36732" formatCode="General">
                  <c:v>24.720800000000001</c:v>
                </c:pt>
                <c:pt idx="36733" formatCode="General">
                  <c:v>24.721499999999999</c:v>
                </c:pt>
                <c:pt idx="36734" formatCode="General">
                  <c:v>24.722200000000001</c:v>
                </c:pt>
                <c:pt idx="36735" formatCode="General">
                  <c:v>24.722799999999999</c:v>
                </c:pt>
                <c:pt idx="36736" formatCode="General">
                  <c:v>24.723500000000001</c:v>
                </c:pt>
                <c:pt idx="36737" formatCode="General">
                  <c:v>24.7242</c:v>
                </c:pt>
                <c:pt idx="36738" formatCode="General">
                  <c:v>24.724900000000002</c:v>
                </c:pt>
                <c:pt idx="36739" formatCode="General">
                  <c:v>24.7255</c:v>
                </c:pt>
                <c:pt idx="36740" formatCode="General">
                  <c:v>24.726199999999999</c:v>
                </c:pt>
                <c:pt idx="36741" formatCode="General">
                  <c:v>24.726900000000001</c:v>
                </c:pt>
                <c:pt idx="36742" formatCode="General">
                  <c:v>24.727599999999999</c:v>
                </c:pt>
                <c:pt idx="36743" formatCode="General">
                  <c:v>24.728200000000001</c:v>
                </c:pt>
                <c:pt idx="36744" formatCode="General">
                  <c:v>24.728899999999999</c:v>
                </c:pt>
                <c:pt idx="36745" formatCode="General">
                  <c:v>24.729600000000001</c:v>
                </c:pt>
                <c:pt idx="36746" formatCode="General">
                  <c:v>24.7302</c:v>
                </c:pt>
                <c:pt idx="36747" formatCode="General">
                  <c:v>24.730899999999998</c:v>
                </c:pt>
                <c:pt idx="36748" formatCode="General">
                  <c:v>24.7316</c:v>
                </c:pt>
                <c:pt idx="36749" formatCode="General">
                  <c:v>24.732299999999999</c:v>
                </c:pt>
                <c:pt idx="36750" formatCode="General">
                  <c:v>24.732900000000001</c:v>
                </c:pt>
                <c:pt idx="36751" formatCode="General">
                  <c:v>24.733599999999999</c:v>
                </c:pt>
                <c:pt idx="36752" formatCode="General">
                  <c:v>24.734300000000001</c:v>
                </c:pt>
                <c:pt idx="36753" formatCode="General">
                  <c:v>24.734999999999999</c:v>
                </c:pt>
                <c:pt idx="36754" formatCode="General">
                  <c:v>24.735600000000002</c:v>
                </c:pt>
                <c:pt idx="36755" formatCode="General">
                  <c:v>24.7363</c:v>
                </c:pt>
                <c:pt idx="36756" formatCode="General">
                  <c:v>24.736999999999998</c:v>
                </c:pt>
                <c:pt idx="36757" formatCode="General">
                  <c:v>24.7377</c:v>
                </c:pt>
                <c:pt idx="36758" formatCode="General">
                  <c:v>24.738299999999999</c:v>
                </c:pt>
                <c:pt idx="36759" formatCode="General">
                  <c:v>24.739000000000001</c:v>
                </c:pt>
                <c:pt idx="36760" formatCode="General">
                  <c:v>24.739699999999999</c:v>
                </c:pt>
                <c:pt idx="36761" formatCode="General">
                  <c:v>24.740300000000001</c:v>
                </c:pt>
                <c:pt idx="36762" formatCode="General">
                  <c:v>24.741</c:v>
                </c:pt>
                <c:pt idx="36763" formatCode="General">
                  <c:v>24.741700000000002</c:v>
                </c:pt>
                <c:pt idx="36764" formatCode="General">
                  <c:v>24.7424</c:v>
                </c:pt>
                <c:pt idx="36765" formatCode="General">
                  <c:v>24.742999999999999</c:v>
                </c:pt>
                <c:pt idx="36766" formatCode="General">
                  <c:v>24.7437</c:v>
                </c:pt>
                <c:pt idx="36767" formatCode="General">
                  <c:v>24.744399999999999</c:v>
                </c:pt>
                <c:pt idx="36768" formatCode="General">
                  <c:v>24.745100000000001</c:v>
                </c:pt>
                <c:pt idx="36769" formatCode="General">
                  <c:v>24.745699999999999</c:v>
                </c:pt>
                <c:pt idx="36770" formatCode="General">
                  <c:v>24.746400000000001</c:v>
                </c:pt>
                <c:pt idx="36771" formatCode="General">
                  <c:v>24.7471</c:v>
                </c:pt>
                <c:pt idx="36772" formatCode="General">
                  <c:v>24.747699999999998</c:v>
                </c:pt>
                <c:pt idx="36773" formatCode="General">
                  <c:v>24.7484</c:v>
                </c:pt>
                <c:pt idx="36774" formatCode="General">
                  <c:v>24.749099999999999</c:v>
                </c:pt>
                <c:pt idx="36775" formatCode="General">
                  <c:v>24.7498</c:v>
                </c:pt>
                <c:pt idx="36776" formatCode="General">
                  <c:v>24.750399999999999</c:v>
                </c:pt>
                <c:pt idx="36777" formatCode="General">
                  <c:v>24.751100000000001</c:v>
                </c:pt>
                <c:pt idx="36778" formatCode="General">
                  <c:v>24.751799999999999</c:v>
                </c:pt>
                <c:pt idx="36779" formatCode="General">
                  <c:v>24.752500000000001</c:v>
                </c:pt>
                <c:pt idx="36780" formatCode="General">
                  <c:v>24.7531</c:v>
                </c:pt>
                <c:pt idx="36781" formatCode="General">
                  <c:v>24.753799999999998</c:v>
                </c:pt>
                <c:pt idx="36782" formatCode="General">
                  <c:v>24.7545</c:v>
                </c:pt>
                <c:pt idx="36783" formatCode="General">
                  <c:v>24.755099999999999</c:v>
                </c:pt>
                <c:pt idx="36784" formatCode="General">
                  <c:v>24.755800000000001</c:v>
                </c:pt>
                <c:pt idx="36785" formatCode="General">
                  <c:v>24.756499999999999</c:v>
                </c:pt>
                <c:pt idx="36786" formatCode="General">
                  <c:v>24.757200000000001</c:v>
                </c:pt>
                <c:pt idx="36787" formatCode="General">
                  <c:v>24.7578</c:v>
                </c:pt>
                <c:pt idx="36788" formatCode="General">
                  <c:v>24.758500000000002</c:v>
                </c:pt>
                <c:pt idx="36789" formatCode="General">
                  <c:v>24.7592</c:v>
                </c:pt>
                <c:pt idx="36790" formatCode="General">
                  <c:v>24.759899999999998</c:v>
                </c:pt>
                <c:pt idx="36791" formatCode="General">
                  <c:v>24.7605</c:v>
                </c:pt>
                <c:pt idx="36792" formatCode="General">
                  <c:v>24.761199999999999</c:v>
                </c:pt>
                <c:pt idx="36793" formatCode="General">
                  <c:v>24.761900000000001</c:v>
                </c:pt>
                <c:pt idx="36794" formatCode="General">
                  <c:v>24.762599999999999</c:v>
                </c:pt>
                <c:pt idx="36795" formatCode="General">
                  <c:v>24.763200000000001</c:v>
                </c:pt>
                <c:pt idx="36796" formatCode="General">
                  <c:v>24.7639</c:v>
                </c:pt>
                <c:pt idx="36797" formatCode="General">
                  <c:v>24.764600000000002</c:v>
                </c:pt>
                <c:pt idx="36798" formatCode="General">
                  <c:v>24.7652</c:v>
                </c:pt>
                <c:pt idx="36799" formatCode="General">
                  <c:v>24.765899999999998</c:v>
                </c:pt>
                <c:pt idx="36800" formatCode="General">
                  <c:v>24.7666</c:v>
                </c:pt>
                <c:pt idx="36801" formatCode="General">
                  <c:v>24.767299999999999</c:v>
                </c:pt>
                <c:pt idx="36802" formatCode="General">
                  <c:v>24.767900000000001</c:v>
                </c:pt>
                <c:pt idx="36803" formatCode="General">
                  <c:v>24.768599999999999</c:v>
                </c:pt>
                <c:pt idx="36804" formatCode="General">
                  <c:v>24.769300000000001</c:v>
                </c:pt>
                <c:pt idx="36805" formatCode="General">
                  <c:v>24.77</c:v>
                </c:pt>
                <c:pt idx="36806" formatCode="General">
                  <c:v>24.770600000000002</c:v>
                </c:pt>
                <c:pt idx="36807" formatCode="General">
                  <c:v>24.7713</c:v>
                </c:pt>
                <c:pt idx="36808" formatCode="General">
                  <c:v>24.771999999999998</c:v>
                </c:pt>
                <c:pt idx="36809" formatCode="General">
                  <c:v>24.772600000000001</c:v>
                </c:pt>
                <c:pt idx="36810" formatCode="General">
                  <c:v>24.773299999999999</c:v>
                </c:pt>
                <c:pt idx="36811" formatCode="General">
                  <c:v>24.774000000000001</c:v>
                </c:pt>
                <c:pt idx="36812" formatCode="General">
                  <c:v>24.774699999999999</c:v>
                </c:pt>
                <c:pt idx="36813" formatCode="General">
                  <c:v>24.775300000000001</c:v>
                </c:pt>
                <c:pt idx="36814" formatCode="General">
                  <c:v>24.776</c:v>
                </c:pt>
                <c:pt idx="36815" formatCode="General">
                  <c:v>24.776700000000002</c:v>
                </c:pt>
                <c:pt idx="36816" formatCode="General">
                  <c:v>24.7774</c:v>
                </c:pt>
                <c:pt idx="36817" formatCode="General">
                  <c:v>24.777999999999999</c:v>
                </c:pt>
                <c:pt idx="36818" formatCode="General">
                  <c:v>24.778700000000001</c:v>
                </c:pt>
                <c:pt idx="36819" formatCode="General">
                  <c:v>24.779399999999999</c:v>
                </c:pt>
                <c:pt idx="36820" formatCode="General">
                  <c:v>24.78</c:v>
                </c:pt>
                <c:pt idx="36821" formatCode="General">
                  <c:v>24.7807</c:v>
                </c:pt>
                <c:pt idx="36822" formatCode="General">
                  <c:v>24.781400000000001</c:v>
                </c:pt>
                <c:pt idx="36823" formatCode="General">
                  <c:v>24.7821</c:v>
                </c:pt>
                <c:pt idx="36824" formatCode="General">
                  <c:v>24.782699999999998</c:v>
                </c:pt>
                <c:pt idx="36825" formatCode="General">
                  <c:v>24.7834</c:v>
                </c:pt>
                <c:pt idx="36826" formatCode="General">
                  <c:v>24.784099999999999</c:v>
                </c:pt>
                <c:pt idx="36827" formatCode="General">
                  <c:v>24.784800000000001</c:v>
                </c:pt>
                <c:pt idx="36828" formatCode="General">
                  <c:v>24.785399999999999</c:v>
                </c:pt>
                <c:pt idx="36829" formatCode="General">
                  <c:v>24.786100000000001</c:v>
                </c:pt>
                <c:pt idx="36830" formatCode="General">
                  <c:v>24.786799999999999</c:v>
                </c:pt>
                <c:pt idx="36831" formatCode="General">
                  <c:v>24.787500000000001</c:v>
                </c:pt>
                <c:pt idx="36832" formatCode="General">
                  <c:v>24.7881</c:v>
                </c:pt>
                <c:pt idx="36833" formatCode="General">
                  <c:v>24.788799999999998</c:v>
                </c:pt>
                <c:pt idx="36834" formatCode="General">
                  <c:v>24.7895</c:v>
                </c:pt>
                <c:pt idx="36835" formatCode="General">
                  <c:v>24.790099999999999</c:v>
                </c:pt>
                <c:pt idx="36836" formatCode="General">
                  <c:v>24.790800000000001</c:v>
                </c:pt>
                <c:pt idx="36837" formatCode="General">
                  <c:v>24.791499999999999</c:v>
                </c:pt>
                <c:pt idx="36838" formatCode="General">
                  <c:v>24.792200000000001</c:v>
                </c:pt>
                <c:pt idx="36839" formatCode="General">
                  <c:v>24.7928</c:v>
                </c:pt>
                <c:pt idx="36840" formatCode="General">
                  <c:v>24.793500000000002</c:v>
                </c:pt>
                <c:pt idx="36841" formatCode="General">
                  <c:v>24.7942</c:v>
                </c:pt>
                <c:pt idx="36842" formatCode="General">
                  <c:v>24.794899999999998</c:v>
                </c:pt>
                <c:pt idx="36843" formatCode="General">
                  <c:v>24.795500000000001</c:v>
                </c:pt>
                <c:pt idx="36844" formatCode="General">
                  <c:v>24.796199999999999</c:v>
                </c:pt>
                <c:pt idx="36845" formatCode="General">
                  <c:v>24.796900000000001</c:v>
                </c:pt>
                <c:pt idx="36846" formatCode="General">
                  <c:v>24.797499999999999</c:v>
                </c:pt>
                <c:pt idx="36847" formatCode="General">
                  <c:v>24.798200000000001</c:v>
                </c:pt>
                <c:pt idx="36848" formatCode="General">
                  <c:v>24.7989</c:v>
                </c:pt>
                <c:pt idx="36849" formatCode="General">
                  <c:v>24.799600000000002</c:v>
                </c:pt>
                <c:pt idx="36850" formatCode="General">
                  <c:v>24.8002</c:v>
                </c:pt>
                <c:pt idx="36851" formatCode="General">
                  <c:v>24.800899999999999</c:v>
                </c:pt>
                <c:pt idx="36852" formatCode="General">
                  <c:v>24.801600000000001</c:v>
                </c:pt>
                <c:pt idx="36853" formatCode="General">
                  <c:v>24.802299999999999</c:v>
                </c:pt>
                <c:pt idx="36854" formatCode="General">
                  <c:v>24.802900000000001</c:v>
                </c:pt>
                <c:pt idx="36855" formatCode="General">
                  <c:v>24.803599999999999</c:v>
                </c:pt>
                <c:pt idx="36856" formatCode="General">
                  <c:v>24.804300000000001</c:v>
                </c:pt>
                <c:pt idx="36857" formatCode="General">
                  <c:v>24.805</c:v>
                </c:pt>
                <c:pt idx="36858" formatCode="General">
                  <c:v>24.805599999999998</c:v>
                </c:pt>
                <c:pt idx="36859" formatCode="General">
                  <c:v>24.8063</c:v>
                </c:pt>
                <c:pt idx="36860" formatCode="General">
                  <c:v>24.806999999999999</c:v>
                </c:pt>
                <c:pt idx="36861" formatCode="General">
                  <c:v>24.807600000000001</c:v>
                </c:pt>
                <c:pt idx="36862" formatCode="General">
                  <c:v>24.808299999999999</c:v>
                </c:pt>
                <c:pt idx="36863" formatCode="General">
                  <c:v>24.809000000000001</c:v>
                </c:pt>
                <c:pt idx="36864" formatCode="General">
                  <c:v>24.809699999999999</c:v>
                </c:pt>
                <c:pt idx="36865" formatCode="General">
                  <c:v>24.810300000000002</c:v>
                </c:pt>
                <c:pt idx="36866" formatCode="General">
                  <c:v>24.811</c:v>
                </c:pt>
                <c:pt idx="36867" formatCode="General">
                  <c:v>24.811699999999998</c:v>
                </c:pt>
                <c:pt idx="36868" formatCode="General">
                  <c:v>24.8124</c:v>
                </c:pt>
                <c:pt idx="36869" formatCode="General">
                  <c:v>24.812999999999999</c:v>
                </c:pt>
                <c:pt idx="36870" formatCode="General">
                  <c:v>24.813700000000001</c:v>
                </c:pt>
                <c:pt idx="36871" formatCode="General">
                  <c:v>24.814399999999999</c:v>
                </c:pt>
                <c:pt idx="36872" formatCode="General">
                  <c:v>24.815000000000001</c:v>
                </c:pt>
                <c:pt idx="36873" formatCode="General">
                  <c:v>24.8157</c:v>
                </c:pt>
                <c:pt idx="36874" formatCode="General">
                  <c:v>24.816400000000002</c:v>
                </c:pt>
                <c:pt idx="36875" formatCode="General">
                  <c:v>24.8171</c:v>
                </c:pt>
                <c:pt idx="36876" formatCode="General">
                  <c:v>24.817699999999999</c:v>
                </c:pt>
                <c:pt idx="36877" formatCode="General">
                  <c:v>24.8184</c:v>
                </c:pt>
                <c:pt idx="36878" formatCode="General">
                  <c:v>24.819099999999999</c:v>
                </c:pt>
                <c:pt idx="36879" formatCode="General">
                  <c:v>24.819800000000001</c:v>
                </c:pt>
                <c:pt idx="36880" formatCode="General">
                  <c:v>24.820399999999999</c:v>
                </c:pt>
                <c:pt idx="36881" formatCode="General">
                  <c:v>24.821100000000001</c:v>
                </c:pt>
                <c:pt idx="36882" formatCode="General">
                  <c:v>24.8218</c:v>
                </c:pt>
                <c:pt idx="36883" formatCode="General">
                  <c:v>24.822399999999998</c:v>
                </c:pt>
                <c:pt idx="36884" formatCode="General">
                  <c:v>24.8231</c:v>
                </c:pt>
                <c:pt idx="36885" formatCode="General">
                  <c:v>24.823799999999999</c:v>
                </c:pt>
                <c:pt idx="36886" formatCode="General">
                  <c:v>24.8245</c:v>
                </c:pt>
                <c:pt idx="36887" formatCode="General">
                  <c:v>24.825099999999999</c:v>
                </c:pt>
                <c:pt idx="36888" formatCode="General">
                  <c:v>24.825800000000001</c:v>
                </c:pt>
                <c:pt idx="36889" formatCode="General">
                  <c:v>24.826499999999999</c:v>
                </c:pt>
                <c:pt idx="36890" formatCode="General">
                  <c:v>24.827200000000001</c:v>
                </c:pt>
                <c:pt idx="36891" formatCode="General">
                  <c:v>24.8278</c:v>
                </c:pt>
                <c:pt idx="36892" formatCode="General">
                  <c:v>24.828499999999998</c:v>
                </c:pt>
                <c:pt idx="36893" formatCode="General">
                  <c:v>24.8292</c:v>
                </c:pt>
                <c:pt idx="36894" formatCode="General">
                  <c:v>24.829899999999999</c:v>
                </c:pt>
                <c:pt idx="36895" formatCode="General">
                  <c:v>24.830500000000001</c:v>
                </c:pt>
                <c:pt idx="36896" formatCode="General">
                  <c:v>24.831199999999999</c:v>
                </c:pt>
                <c:pt idx="36897" formatCode="General">
                  <c:v>24.831900000000001</c:v>
                </c:pt>
                <c:pt idx="36898" formatCode="General">
                  <c:v>24.8325</c:v>
                </c:pt>
                <c:pt idx="36899" formatCode="General">
                  <c:v>24.833200000000001</c:v>
                </c:pt>
                <c:pt idx="36900" formatCode="General">
                  <c:v>24.8339</c:v>
                </c:pt>
                <c:pt idx="36901" formatCode="General">
                  <c:v>24.834599999999998</c:v>
                </c:pt>
                <c:pt idx="36902" formatCode="General">
                  <c:v>24.8352</c:v>
                </c:pt>
                <c:pt idx="36903" formatCode="General">
                  <c:v>24.835899999999999</c:v>
                </c:pt>
                <c:pt idx="36904" formatCode="General">
                  <c:v>24.836600000000001</c:v>
                </c:pt>
                <c:pt idx="36905" formatCode="General">
                  <c:v>24.837299999999999</c:v>
                </c:pt>
                <c:pt idx="36906" formatCode="General">
                  <c:v>24.837900000000001</c:v>
                </c:pt>
                <c:pt idx="36907" formatCode="General">
                  <c:v>24.8386</c:v>
                </c:pt>
                <c:pt idx="36908" formatCode="General">
                  <c:v>24.839300000000001</c:v>
                </c:pt>
                <c:pt idx="36909" formatCode="General">
                  <c:v>24.8399</c:v>
                </c:pt>
                <c:pt idx="36910" formatCode="General">
                  <c:v>24.840599999999998</c:v>
                </c:pt>
                <c:pt idx="36911" formatCode="General">
                  <c:v>24.8413</c:v>
                </c:pt>
                <c:pt idx="36912" formatCode="General">
                  <c:v>24.841999999999999</c:v>
                </c:pt>
                <c:pt idx="36913" formatCode="General">
                  <c:v>24.842600000000001</c:v>
                </c:pt>
                <c:pt idx="36914" formatCode="General">
                  <c:v>24.843299999999999</c:v>
                </c:pt>
                <c:pt idx="36915" formatCode="General">
                  <c:v>24.844000000000001</c:v>
                </c:pt>
                <c:pt idx="36916" formatCode="General">
                  <c:v>24.8447</c:v>
                </c:pt>
                <c:pt idx="36917" formatCode="General">
                  <c:v>24.845300000000002</c:v>
                </c:pt>
                <c:pt idx="36918" formatCode="General">
                  <c:v>24.846</c:v>
                </c:pt>
                <c:pt idx="36919" formatCode="General">
                  <c:v>24.846699999999998</c:v>
                </c:pt>
                <c:pt idx="36920" formatCode="General">
                  <c:v>24.847300000000001</c:v>
                </c:pt>
                <c:pt idx="36921" formatCode="General">
                  <c:v>24.847999999999999</c:v>
                </c:pt>
                <c:pt idx="36922" formatCode="General">
                  <c:v>24.848700000000001</c:v>
                </c:pt>
                <c:pt idx="36923" formatCode="General">
                  <c:v>24.849399999999999</c:v>
                </c:pt>
                <c:pt idx="36924" formatCode="General">
                  <c:v>24.85</c:v>
                </c:pt>
                <c:pt idx="36925" formatCode="General">
                  <c:v>24.8507</c:v>
                </c:pt>
                <c:pt idx="36926" formatCode="General">
                  <c:v>24.851400000000002</c:v>
                </c:pt>
                <c:pt idx="36927" formatCode="General">
                  <c:v>24.8521</c:v>
                </c:pt>
                <c:pt idx="36928" formatCode="General">
                  <c:v>24.852699999999999</c:v>
                </c:pt>
                <c:pt idx="36929" formatCode="General">
                  <c:v>24.853400000000001</c:v>
                </c:pt>
                <c:pt idx="36930" formatCode="General">
                  <c:v>24.854099999999999</c:v>
                </c:pt>
                <c:pt idx="36931" formatCode="General">
                  <c:v>24.854800000000001</c:v>
                </c:pt>
                <c:pt idx="36932" formatCode="General">
                  <c:v>24.855399999999999</c:v>
                </c:pt>
                <c:pt idx="36933" formatCode="General">
                  <c:v>24.856100000000001</c:v>
                </c:pt>
                <c:pt idx="36934" formatCode="General">
                  <c:v>24.8568</c:v>
                </c:pt>
                <c:pt idx="36935" formatCode="General">
                  <c:v>24.857399999999998</c:v>
                </c:pt>
                <c:pt idx="36936" formatCode="General">
                  <c:v>24.8581</c:v>
                </c:pt>
                <c:pt idx="36937" formatCode="General">
                  <c:v>24.858799999999999</c:v>
                </c:pt>
                <c:pt idx="36938" formatCode="General">
                  <c:v>24.859500000000001</c:v>
                </c:pt>
                <c:pt idx="36939" formatCode="General">
                  <c:v>24.860099999999999</c:v>
                </c:pt>
                <c:pt idx="36940" formatCode="General">
                  <c:v>24.860800000000001</c:v>
                </c:pt>
                <c:pt idx="36941" formatCode="General">
                  <c:v>24.861499999999999</c:v>
                </c:pt>
                <c:pt idx="36942" formatCode="General">
                  <c:v>24.862200000000001</c:v>
                </c:pt>
                <c:pt idx="36943" formatCode="General">
                  <c:v>24.8628</c:v>
                </c:pt>
                <c:pt idx="36944" formatCode="General">
                  <c:v>24.863499999999998</c:v>
                </c:pt>
                <c:pt idx="36945" formatCode="General">
                  <c:v>24.8642</c:v>
                </c:pt>
                <c:pt idx="36946" formatCode="General">
                  <c:v>24.864799999999999</c:v>
                </c:pt>
                <c:pt idx="36947" formatCode="General">
                  <c:v>24.865500000000001</c:v>
                </c:pt>
                <c:pt idx="36948" formatCode="General">
                  <c:v>24.866199999999999</c:v>
                </c:pt>
                <c:pt idx="36949" formatCode="General">
                  <c:v>24.866900000000001</c:v>
                </c:pt>
                <c:pt idx="36950" formatCode="General">
                  <c:v>24.8675</c:v>
                </c:pt>
                <c:pt idx="36951" formatCode="General">
                  <c:v>24.868200000000002</c:v>
                </c:pt>
                <c:pt idx="36952" formatCode="General">
                  <c:v>24.8689</c:v>
                </c:pt>
                <c:pt idx="36953" formatCode="General">
                  <c:v>24.869599999999998</c:v>
                </c:pt>
                <c:pt idx="36954" formatCode="General">
                  <c:v>24.870200000000001</c:v>
                </c:pt>
                <c:pt idx="36955" formatCode="General">
                  <c:v>24.870899999999999</c:v>
                </c:pt>
                <c:pt idx="36956" formatCode="General">
                  <c:v>24.871600000000001</c:v>
                </c:pt>
                <c:pt idx="36957" formatCode="General">
                  <c:v>24.872299999999999</c:v>
                </c:pt>
                <c:pt idx="36958" formatCode="General">
                  <c:v>24.872900000000001</c:v>
                </c:pt>
                <c:pt idx="36959" formatCode="General">
                  <c:v>24.8736</c:v>
                </c:pt>
                <c:pt idx="36960" formatCode="General">
                  <c:v>24.874300000000002</c:v>
                </c:pt>
                <c:pt idx="36961" formatCode="General">
                  <c:v>24.8749</c:v>
                </c:pt>
                <c:pt idx="36962" formatCode="General">
                  <c:v>24.875599999999999</c:v>
                </c:pt>
                <c:pt idx="36963" formatCode="General">
                  <c:v>24.876300000000001</c:v>
                </c:pt>
                <c:pt idx="36964" formatCode="General">
                  <c:v>24.876999999999999</c:v>
                </c:pt>
                <c:pt idx="36965" formatCode="General">
                  <c:v>24.877600000000001</c:v>
                </c:pt>
                <c:pt idx="36966" formatCode="General">
                  <c:v>24.878299999999999</c:v>
                </c:pt>
                <c:pt idx="36967" formatCode="General">
                  <c:v>24.879000000000001</c:v>
                </c:pt>
                <c:pt idx="36968" formatCode="General">
                  <c:v>24.8797</c:v>
                </c:pt>
                <c:pt idx="36969" formatCode="General">
                  <c:v>24.880299999999998</c:v>
                </c:pt>
                <c:pt idx="36970" formatCode="General">
                  <c:v>24.881</c:v>
                </c:pt>
                <c:pt idx="36971" formatCode="General">
                  <c:v>24.881699999999999</c:v>
                </c:pt>
                <c:pt idx="36972" formatCode="General">
                  <c:v>24.882300000000001</c:v>
                </c:pt>
                <c:pt idx="36973" formatCode="General">
                  <c:v>24.882999999999999</c:v>
                </c:pt>
                <c:pt idx="36974" formatCode="General">
                  <c:v>24.883700000000001</c:v>
                </c:pt>
                <c:pt idx="36975" formatCode="General">
                  <c:v>24.884399999999999</c:v>
                </c:pt>
                <c:pt idx="36976" formatCode="General">
                  <c:v>24.885000000000002</c:v>
                </c:pt>
                <c:pt idx="36977" formatCode="General">
                  <c:v>24.8857</c:v>
                </c:pt>
                <c:pt idx="36978" formatCode="General">
                  <c:v>24.886399999999998</c:v>
                </c:pt>
                <c:pt idx="36979" formatCode="General">
                  <c:v>24.8871</c:v>
                </c:pt>
                <c:pt idx="36980" formatCode="General">
                  <c:v>24.887699999999999</c:v>
                </c:pt>
                <c:pt idx="36981" formatCode="General">
                  <c:v>24.888400000000001</c:v>
                </c:pt>
                <c:pt idx="36982" formatCode="General">
                  <c:v>24.889099999999999</c:v>
                </c:pt>
                <c:pt idx="36983" formatCode="General">
                  <c:v>24.889700000000001</c:v>
                </c:pt>
                <c:pt idx="36984" formatCode="General">
                  <c:v>24.8904</c:v>
                </c:pt>
                <c:pt idx="36985" formatCode="General">
                  <c:v>24.891100000000002</c:v>
                </c:pt>
                <c:pt idx="36986" formatCode="General">
                  <c:v>24.8918</c:v>
                </c:pt>
                <c:pt idx="36987" formatCode="General">
                  <c:v>24.892399999999999</c:v>
                </c:pt>
                <c:pt idx="36988" formatCode="General">
                  <c:v>24.8931</c:v>
                </c:pt>
                <c:pt idx="36989" formatCode="General">
                  <c:v>24.893799999999999</c:v>
                </c:pt>
                <c:pt idx="36990" formatCode="General">
                  <c:v>24.894500000000001</c:v>
                </c:pt>
                <c:pt idx="36991" formatCode="General">
                  <c:v>24.895099999999999</c:v>
                </c:pt>
                <c:pt idx="36992" formatCode="General">
                  <c:v>24.895800000000001</c:v>
                </c:pt>
                <c:pt idx="36993" formatCode="General">
                  <c:v>24.8965</c:v>
                </c:pt>
                <c:pt idx="36994" formatCode="General">
                  <c:v>24.897200000000002</c:v>
                </c:pt>
                <c:pt idx="36995" formatCode="General">
                  <c:v>24.8978</c:v>
                </c:pt>
                <c:pt idx="36996" formatCode="General">
                  <c:v>24.898499999999999</c:v>
                </c:pt>
                <c:pt idx="36997" formatCode="General">
                  <c:v>24.8992</c:v>
                </c:pt>
                <c:pt idx="36998" formatCode="General">
                  <c:v>24.899799999999999</c:v>
                </c:pt>
                <c:pt idx="36999" formatCode="General">
                  <c:v>24.900500000000001</c:v>
                </c:pt>
                <c:pt idx="37000" formatCode="General">
                  <c:v>24.901199999999999</c:v>
                </c:pt>
                <c:pt idx="37001" formatCode="General">
                  <c:v>24.901900000000001</c:v>
                </c:pt>
                <c:pt idx="37002" formatCode="General">
                  <c:v>24.9025</c:v>
                </c:pt>
                <c:pt idx="37003" formatCode="General">
                  <c:v>24.903199999999998</c:v>
                </c:pt>
                <c:pt idx="37004" formatCode="General">
                  <c:v>24.9039</c:v>
                </c:pt>
                <c:pt idx="37005" formatCode="General">
                  <c:v>24.904599999999999</c:v>
                </c:pt>
                <c:pt idx="37006" formatCode="General">
                  <c:v>24.905200000000001</c:v>
                </c:pt>
                <c:pt idx="37007" formatCode="General">
                  <c:v>24.905899999999999</c:v>
                </c:pt>
                <c:pt idx="37008" formatCode="General">
                  <c:v>24.906600000000001</c:v>
                </c:pt>
                <c:pt idx="37009" formatCode="General">
                  <c:v>24.9072</c:v>
                </c:pt>
                <c:pt idx="37010" formatCode="General">
                  <c:v>24.907900000000001</c:v>
                </c:pt>
                <c:pt idx="37011" formatCode="General">
                  <c:v>24.9086</c:v>
                </c:pt>
                <c:pt idx="37012" formatCode="General">
                  <c:v>24.909300000000002</c:v>
                </c:pt>
                <c:pt idx="37013" formatCode="General">
                  <c:v>24.9099</c:v>
                </c:pt>
                <c:pt idx="37014" formatCode="General">
                  <c:v>24.910599999999999</c:v>
                </c:pt>
                <c:pt idx="37015" formatCode="General">
                  <c:v>24.911300000000001</c:v>
                </c:pt>
                <c:pt idx="37016" formatCode="General">
                  <c:v>24.911999999999999</c:v>
                </c:pt>
                <c:pt idx="37017" formatCode="General">
                  <c:v>24.912600000000001</c:v>
                </c:pt>
                <c:pt idx="37018" formatCode="General">
                  <c:v>24.9133</c:v>
                </c:pt>
                <c:pt idx="37019" formatCode="General">
                  <c:v>24.914000000000001</c:v>
                </c:pt>
                <c:pt idx="37020" formatCode="General">
                  <c:v>24.9147</c:v>
                </c:pt>
                <c:pt idx="37021" formatCode="General">
                  <c:v>24.915299999999998</c:v>
                </c:pt>
                <c:pt idx="37022" formatCode="General">
                  <c:v>24.916</c:v>
                </c:pt>
                <c:pt idx="37023" formatCode="General">
                  <c:v>24.916699999999999</c:v>
                </c:pt>
                <c:pt idx="37024" formatCode="General">
                  <c:v>24.917300000000001</c:v>
                </c:pt>
                <c:pt idx="37025" formatCode="General">
                  <c:v>24.917999999999999</c:v>
                </c:pt>
                <c:pt idx="37026" formatCode="General">
                  <c:v>24.918700000000001</c:v>
                </c:pt>
                <c:pt idx="37027" formatCode="General">
                  <c:v>24.9194</c:v>
                </c:pt>
                <c:pt idx="37028" formatCode="General">
                  <c:v>24.92</c:v>
                </c:pt>
                <c:pt idx="37029" formatCode="General">
                  <c:v>24.9207</c:v>
                </c:pt>
                <c:pt idx="37030" formatCode="General">
                  <c:v>24.921399999999998</c:v>
                </c:pt>
                <c:pt idx="37031" formatCode="General">
                  <c:v>24.9221</c:v>
                </c:pt>
                <c:pt idx="37032" formatCode="General">
                  <c:v>24.922699999999999</c:v>
                </c:pt>
                <c:pt idx="37033" formatCode="General">
                  <c:v>24.923400000000001</c:v>
                </c:pt>
                <c:pt idx="37034" formatCode="General">
                  <c:v>24.924099999999999</c:v>
                </c:pt>
                <c:pt idx="37035" formatCode="General">
                  <c:v>24.924700000000001</c:v>
                </c:pt>
                <c:pt idx="37036" formatCode="General">
                  <c:v>24.9254</c:v>
                </c:pt>
                <c:pt idx="37037" formatCode="General">
                  <c:v>24.926100000000002</c:v>
                </c:pt>
                <c:pt idx="37038" formatCode="General">
                  <c:v>24.9268</c:v>
                </c:pt>
                <c:pt idx="37039" formatCode="General">
                  <c:v>24.927399999999999</c:v>
                </c:pt>
                <c:pt idx="37040" formatCode="General">
                  <c:v>24.928100000000001</c:v>
                </c:pt>
                <c:pt idx="37041" formatCode="General">
                  <c:v>24.928799999999999</c:v>
                </c:pt>
                <c:pt idx="37042" formatCode="General">
                  <c:v>24.929500000000001</c:v>
                </c:pt>
                <c:pt idx="37043" formatCode="General">
                  <c:v>24.930099999999999</c:v>
                </c:pt>
                <c:pt idx="37044" formatCode="General">
                  <c:v>24.930800000000001</c:v>
                </c:pt>
                <c:pt idx="37045" formatCode="General">
                  <c:v>24.9315</c:v>
                </c:pt>
                <c:pt idx="37046" formatCode="General">
                  <c:v>24.932099999999998</c:v>
                </c:pt>
                <c:pt idx="37047" formatCode="General">
                  <c:v>24.9328</c:v>
                </c:pt>
                <c:pt idx="37048" formatCode="General">
                  <c:v>24.933499999999999</c:v>
                </c:pt>
                <c:pt idx="37049" formatCode="General">
                  <c:v>24.934200000000001</c:v>
                </c:pt>
                <c:pt idx="37050" formatCode="General">
                  <c:v>24.934799999999999</c:v>
                </c:pt>
                <c:pt idx="37051" formatCode="General">
                  <c:v>24.935500000000001</c:v>
                </c:pt>
                <c:pt idx="37052" formatCode="General">
                  <c:v>24.936199999999999</c:v>
                </c:pt>
                <c:pt idx="37053" formatCode="General">
                  <c:v>24.936900000000001</c:v>
                </c:pt>
                <c:pt idx="37054" formatCode="General">
                  <c:v>24.9375</c:v>
                </c:pt>
                <c:pt idx="37055" formatCode="General">
                  <c:v>24.938199999999998</c:v>
                </c:pt>
                <c:pt idx="37056" formatCode="General">
                  <c:v>24.9389</c:v>
                </c:pt>
                <c:pt idx="37057" formatCode="General">
                  <c:v>24.939599999999999</c:v>
                </c:pt>
                <c:pt idx="37058" formatCode="General">
                  <c:v>24.940200000000001</c:v>
                </c:pt>
                <c:pt idx="37059" formatCode="General">
                  <c:v>24.940899999999999</c:v>
                </c:pt>
                <c:pt idx="37060" formatCode="General">
                  <c:v>24.941600000000001</c:v>
                </c:pt>
                <c:pt idx="37061" formatCode="General">
                  <c:v>24.9422</c:v>
                </c:pt>
                <c:pt idx="37062" formatCode="General">
                  <c:v>24.942900000000002</c:v>
                </c:pt>
                <c:pt idx="37063" formatCode="General">
                  <c:v>24.9436</c:v>
                </c:pt>
                <c:pt idx="37064" formatCode="General">
                  <c:v>24.944299999999998</c:v>
                </c:pt>
                <c:pt idx="37065" formatCode="General">
                  <c:v>24.944900000000001</c:v>
                </c:pt>
                <c:pt idx="37066" formatCode="General">
                  <c:v>24.945599999999999</c:v>
                </c:pt>
                <c:pt idx="37067" formatCode="General">
                  <c:v>24.946300000000001</c:v>
                </c:pt>
                <c:pt idx="37068" formatCode="General">
                  <c:v>24.946999999999999</c:v>
                </c:pt>
                <c:pt idx="37069" formatCode="General">
                  <c:v>24.947600000000001</c:v>
                </c:pt>
                <c:pt idx="37070" formatCode="General">
                  <c:v>24.9483</c:v>
                </c:pt>
                <c:pt idx="37071" formatCode="General">
                  <c:v>24.949000000000002</c:v>
                </c:pt>
                <c:pt idx="37072" formatCode="General">
                  <c:v>24.9496</c:v>
                </c:pt>
                <c:pt idx="37073" formatCode="General">
                  <c:v>24.950299999999999</c:v>
                </c:pt>
                <c:pt idx="37074" formatCode="General">
                  <c:v>24.951000000000001</c:v>
                </c:pt>
                <c:pt idx="37075" formatCode="General">
                  <c:v>24.951699999999999</c:v>
                </c:pt>
                <c:pt idx="37076" formatCode="General">
                  <c:v>24.952300000000001</c:v>
                </c:pt>
                <c:pt idx="37077" formatCode="General">
                  <c:v>24.952999999999999</c:v>
                </c:pt>
                <c:pt idx="37078" formatCode="General">
                  <c:v>24.953700000000001</c:v>
                </c:pt>
                <c:pt idx="37079" formatCode="General">
                  <c:v>24.9544</c:v>
                </c:pt>
                <c:pt idx="37080" formatCode="General">
                  <c:v>24.954999999999998</c:v>
                </c:pt>
                <c:pt idx="37081" formatCode="General">
                  <c:v>24.9557</c:v>
                </c:pt>
                <c:pt idx="37082" formatCode="General">
                  <c:v>24.956399999999999</c:v>
                </c:pt>
                <c:pt idx="37083" formatCode="General">
                  <c:v>24.957000000000001</c:v>
                </c:pt>
                <c:pt idx="37084" formatCode="General">
                  <c:v>24.957699999999999</c:v>
                </c:pt>
                <c:pt idx="37085" formatCode="General">
                  <c:v>24.958400000000001</c:v>
                </c:pt>
                <c:pt idx="37086" formatCode="General">
                  <c:v>24.959099999999999</c:v>
                </c:pt>
                <c:pt idx="37087" formatCode="General">
                  <c:v>24.959700000000002</c:v>
                </c:pt>
                <c:pt idx="37088" formatCode="General">
                  <c:v>24.9604</c:v>
                </c:pt>
                <c:pt idx="37089" formatCode="General">
                  <c:v>24.961099999999998</c:v>
                </c:pt>
                <c:pt idx="37090" formatCode="General">
                  <c:v>24.9618</c:v>
                </c:pt>
                <c:pt idx="37091" formatCode="General">
                  <c:v>24.962399999999999</c:v>
                </c:pt>
                <c:pt idx="37092" formatCode="General">
                  <c:v>24.963100000000001</c:v>
                </c:pt>
                <c:pt idx="37093" formatCode="General">
                  <c:v>24.963799999999999</c:v>
                </c:pt>
                <c:pt idx="37094" formatCode="General">
                  <c:v>24.964500000000001</c:v>
                </c:pt>
                <c:pt idx="37095" formatCode="General">
                  <c:v>24.9651</c:v>
                </c:pt>
                <c:pt idx="37096" formatCode="General">
                  <c:v>24.965800000000002</c:v>
                </c:pt>
                <c:pt idx="37097" formatCode="General">
                  <c:v>24.9665</c:v>
                </c:pt>
                <c:pt idx="37098" formatCode="General">
                  <c:v>24.967099999999999</c:v>
                </c:pt>
                <c:pt idx="37099" formatCode="General">
                  <c:v>24.9678</c:v>
                </c:pt>
                <c:pt idx="37100" formatCode="General">
                  <c:v>24.968499999999999</c:v>
                </c:pt>
                <c:pt idx="37101" formatCode="General">
                  <c:v>24.969200000000001</c:v>
                </c:pt>
                <c:pt idx="37102" formatCode="General">
                  <c:v>24.969799999999999</c:v>
                </c:pt>
                <c:pt idx="37103" formatCode="General">
                  <c:v>24.970500000000001</c:v>
                </c:pt>
                <c:pt idx="37104" formatCode="General">
                  <c:v>24.9712</c:v>
                </c:pt>
                <c:pt idx="37105" formatCode="General">
                  <c:v>24.971900000000002</c:v>
                </c:pt>
                <c:pt idx="37106" formatCode="General">
                  <c:v>24.9725</c:v>
                </c:pt>
                <c:pt idx="37107" formatCode="General">
                  <c:v>24.973199999999999</c:v>
                </c:pt>
                <c:pt idx="37108" formatCode="General">
                  <c:v>24.9739</c:v>
                </c:pt>
                <c:pt idx="37109" formatCode="General">
                  <c:v>24.974499999999999</c:v>
                </c:pt>
                <c:pt idx="37110" formatCode="General">
                  <c:v>24.975200000000001</c:v>
                </c:pt>
                <c:pt idx="37111" formatCode="General">
                  <c:v>24.975899999999999</c:v>
                </c:pt>
                <c:pt idx="37112" formatCode="General">
                  <c:v>24.976600000000001</c:v>
                </c:pt>
                <c:pt idx="37113" formatCode="General">
                  <c:v>24.9772</c:v>
                </c:pt>
                <c:pt idx="37114" formatCode="General">
                  <c:v>24.977900000000002</c:v>
                </c:pt>
                <c:pt idx="37115" formatCode="General">
                  <c:v>24.9786</c:v>
                </c:pt>
                <c:pt idx="37116" formatCode="General">
                  <c:v>24.979299999999999</c:v>
                </c:pt>
                <c:pt idx="37117" formatCode="General">
                  <c:v>24.979900000000001</c:v>
                </c:pt>
                <c:pt idx="37118" formatCode="General">
                  <c:v>24.980599999999999</c:v>
                </c:pt>
                <c:pt idx="37119" formatCode="General">
                  <c:v>24.981300000000001</c:v>
                </c:pt>
                <c:pt idx="37120" formatCode="General">
                  <c:v>24.981999999999999</c:v>
                </c:pt>
                <c:pt idx="37121" formatCode="General">
                  <c:v>24.982600000000001</c:v>
                </c:pt>
                <c:pt idx="37122" formatCode="General">
                  <c:v>24.9833</c:v>
                </c:pt>
                <c:pt idx="37123" formatCode="General">
                  <c:v>24.984000000000002</c:v>
                </c:pt>
                <c:pt idx="37124" formatCode="General">
                  <c:v>24.9846</c:v>
                </c:pt>
                <c:pt idx="37125" formatCode="General">
                  <c:v>24.985299999999999</c:v>
                </c:pt>
                <c:pt idx="37126" formatCode="General">
                  <c:v>24.986000000000001</c:v>
                </c:pt>
                <c:pt idx="37127" formatCode="General">
                  <c:v>24.986699999999999</c:v>
                </c:pt>
                <c:pt idx="37128" formatCode="General">
                  <c:v>24.987300000000001</c:v>
                </c:pt>
                <c:pt idx="37129" formatCode="General">
                  <c:v>24.988</c:v>
                </c:pt>
                <c:pt idx="37130" formatCode="General">
                  <c:v>24.988700000000001</c:v>
                </c:pt>
                <c:pt idx="37131" formatCode="General">
                  <c:v>24.9894</c:v>
                </c:pt>
                <c:pt idx="37132" formatCode="General">
                  <c:v>24.99</c:v>
                </c:pt>
                <c:pt idx="37133" formatCode="General">
                  <c:v>24.9907</c:v>
                </c:pt>
                <c:pt idx="37134" formatCode="General">
                  <c:v>24.991399999999999</c:v>
                </c:pt>
                <c:pt idx="37135" formatCode="General">
                  <c:v>24.992000000000001</c:v>
                </c:pt>
                <c:pt idx="37136" formatCode="General">
                  <c:v>24.992699999999999</c:v>
                </c:pt>
                <c:pt idx="37137" formatCode="General">
                  <c:v>24.993400000000001</c:v>
                </c:pt>
                <c:pt idx="37138" formatCode="General">
                  <c:v>24.9941</c:v>
                </c:pt>
                <c:pt idx="37139" formatCode="General">
                  <c:v>24.994700000000002</c:v>
                </c:pt>
                <c:pt idx="37140" formatCode="General">
                  <c:v>24.9954</c:v>
                </c:pt>
                <c:pt idx="37141" formatCode="General">
                  <c:v>24.996099999999998</c:v>
                </c:pt>
                <c:pt idx="37142" formatCode="General">
                  <c:v>24.9968</c:v>
                </c:pt>
                <c:pt idx="37143" formatCode="General">
                  <c:v>24.997399999999999</c:v>
                </c:pt>
                <c:pt idx="37144" formatCode="General">
                  <c:v>24.998100000000001</c:v>
                </c:pt>
                <c:pt idx="37145" formatCode="General">
                  <c:v>24.998799999999999</c:v>
                </c:pt>
                <c:pt idx="37146" formatCode="General">
                  <c:v>24.999400000000001</c:v>
                </c:pt>
                <c:pt idx="37147" formatCode="General">
                  <c:v>25.0001</c:v>
                </c:pt>
                <c:pt idx="37148" formatCode="General">
                  <c:v>25.000800000000002</c:v>
                </c:pt>
                <c:pt idx="37149" formatCode="General">
                  <c:v>25.0015</c:v>
                </c:pt>
                <c:pt idx="37150" formatCode="General">
                  <c:v>25.002099999999999</c:v>
                </c:pt>
                <c:pt idx="37151" formatCode="General">
                  <c:v>25.002800000000001</c:v>
                </c:pt>
                <c:pt idx="37152" formatCode="General">
                  <c:v>25.003499999999999</c:v>
                </c:pt>
                <c:pt idx="37153" formatCode="General">
                  <c:v>25.004200000000001</c:v>
                </c:pt>
                <c:pt idx="37154" formatCode="General">
                  <c:v>25.004799999999999</c:v>
                </c:pt>
                <c:pt idx="37155" formatCode="General">
                  <c:v>25.005500000000001</c:v>
                </c:pt>
                <c:pt idx="37156" formatCode="General">
                  <c:v>25.0062</c:v>
                </c:pt>
                <c:pt idx="37157" formatCode="General">
                  <c:v>25.006900000000002</c:v>
                </c:pt>
                <c:pt idx="37158" formatCode="General">
                  <c:v>25.0075</c:v>
                </c:pt>
                <c:pt idx="37159" formatCode="General">
                  <c:v>25.008199999999999</c:v>
                </c:pt>
                <c:pt idx="37160" formatCode="General">
                  <c:v>25.008900000000001</c:v>
                </c:pt>
                <c:pt idx="37161" formatCode="General">
                  <c:v>25.009499999999999</c:v>
                </c:pt>
                <c:pt idx="37162" formatCode="General">
                  <c:v>25.010200000000001</c:v>
                </c:pt>
                <c:pt idx="37163" formatCode="General">
                  <c:v>25.010899999999999</c:v>
                </c:pt>
                <c:pt idx="37164" formatCode="General">
                  <c:v>25.011600000000001</c:v>
                </c:pt>
                <c:pt idx="37165" formatCode="General">
                  <c:v>25.0122</c:v>
                </c:pt>
                <c:pt idx="37166" formatCode="General">
                  <c:v>25.012899999999998</c:v>
                </c:pt>
                <c:pt idx="37167" formatCode="General">
                  <c:v>25.0136</c:v>
                </c:pt>
                <c:pt idx="37168" formatCode="General">
                  <c:v>25.014299999999999</c:v>
                </c:pt>
                <c:pt idx="37169" formatCode="General">
                  <c:v>25.014900000000001</c:v>
                </c:pt>
                <c:pt idx="37170" formatCode="General">
                  <c:v>25.015599999999999</c:v>
                </c:pt>
                <c:pt idx="37171" formatCode="General">
                  <c:v>25.016300000000001</c:v>
                </c:pt>
                <c:pt idx="37172" formatCode="General">
                  <c:v>25.0169</c:v>
                </c:pt>
                <c:pt idx="37173" formatCode="General">
                  <c:v>25.017600000000002</c:v>
                </c:pt>
                <c:pt idx="37174" formatCode="General">
                  <c:v>25.0183</c:v>
                </c:pt>
                <c:pt idx="37175" formatCode="General">
                  <c:v>25.018999999999998</c:v>
                </c:pt>
                <c:pt idx="37176" formatCode="General">
                  <c:v>25.019600000000001</c:v>
                </c:pt>
                <c:pt idx="37177" formatCode="General">
                  <c:v>25.020299999999999</c:v>
                </c:pt>
                <c:pt idx="37178" formatCode="General">
                  <c:v>25.021000000000001</c:v>
                </c:pt>
                <c:pt idx="37179" formatCode="General">
                  <c:v>25.021699999999999</c:v>
                </c:pt>
                <c:pt idx="37180" formatCode="General">
                  <c:v>25.022300000000001</c:v>
                </c:pt>
                <c:pt idx="37181" formatCode="General">
                  <c:v>25.023</c:v>
                </c:pt>
                <c:pt idx="37182" formatCode="General">
                  <c:v>25.023700000000002</c:v>
                </c:pt>
                <c:pt idx="37183" formatCode="General">
                  <c:v>25.0244</c:v>
                </c:pt>
                <c:pt idx="37184" formatCode="General">
                  <c:v>25.024999999999999</c:v>
                </c:pt>
                <c:pt idx="37185" formatCode="General">
                  <c:v>25.025700000000001</c:v>
                </c:pt>
                <c:pt idx="37186" formatCode="General">
                  <c:v>25.026399999999999</c:v>
                </c:pt>
                <c:pt idx="37187" formatCode="General">
                  <c:v>25.027000000000001</c:v>
                </c:pt>
                <c:pt idx="37188" formatCode="General">
                  <c:v>25.027699999999999</c:v>
                </c:pt>
                <c:pt idx="37189" formatCode="General">
                  <c:v>25.028400000000001</c:v>
                </c:pt>
                <c:pt idx="37190" formatCode="General">
                  <c:v>25.0291</c:v>
                </c:pt>
                <c:pt idx="37191" formatCode="General">
                  <c:v>25.029699999999998</c:v>
                </c:pt>
                <c:pt idx="37192" formatCode="General">
                  <c:v>25.0304</c:v>
                </c:pt>
                <c:pt idx="37193" formatCode="General">
                  <c:v>25.031099999999999</c:v>
                </c:pt>
                <c:pt idx="37194" formatCode="General">
                  <c:v>25.0318</c:v>
                </c:pt>
                <c:pt idx="37195" formatCode="General">
                  <c:v>25.032399999999999</c:v>
                </c:pt>
                <c:pt idx="37196" formatCode="General">
                  <c:v>25.033100000000001</c:v>
                </c:pt>
                <c:pt idx="37197" formatCode="General">
                  <c:v>25.033799999999999</c:v>
                </c:pt>
                <c:pt idx="37198" formatCode="General">
                  <c:v>25.034400000000002</c:v>
                </c:pt>
                <c:pt idx="37199" formatCode="General">
                  <c:v>25.0351</c:v>
                </c:pt>
                <c:pt idx="37200" formatCode="General">
                  <c:v>25.035799999999998</c:v>
                </c:pt>
                <c:pt idx="37201" formatCode="General">
                  <c:v>25.0365</c:v>
                </c:pt>
                <c:pt idx="37202" formatCode="General">
                  <c:v>25.037099999999999</c:v>
                </c:pt>
                <c:pt idx="37203" formatCode="General">
                  <c:v>25.037800000000001</c:v>
                </c:pt>
                <c:pt idx="37204" formatCode="General">
                  <c:v>25.038499999999999</c:v>
                </c:pt>
                <c:pt idx="37205" formatCode="General">
                  <c:v>25.039200000000001</c:v>
                </c:pt>
                <c:pt idx="37206" formatCode="General">
                  <c:v>25.0398</c:v>
                </c:pt>
                <c:pt idx="37207" formatCode="General">
                  <c:v>25.040500000000002</c:v>
                </c:pt>
                <c:pt idx="37208" formatCode="General">
                  <c:v>25.0412</c:v>
                </c:pt>
                <c:pt idx="37209" formatCode="General">
                  <c:v>25.041799999999999</c:v>
                </c:pt>
                <c:pt idx="37210" formatCode="General">
                  <c:v>25.0425</c:v>
                </c:pt>
                <c:pt idx="37211" formatCode="General">
                  <c:v>25.043199999999999</c:v>
                </c:pt>
                <c:pt idx="37212" formatCode="General">
                  <c:v>25.043900000000001</c:v>
                </c:pt>
                <c:pt idx="37213" formatCode="General">
                  <c:v>25.044499999999999</c:v>
                </c:pt>
                <c:pt idx="37214" formatCode="General">
                  <c:v>25.045200000000001</c:v>
                </c:pt>
                <c:pt idx="37215" formatCode="General">
                  <c:v>25.0459</c:v>
                </c:pt>
                <c:pt idx="37216" formatCode="General">
                  <c:v>25.046600000000002</c:v>
                </c:pt>
                <c:pt idx="37217" formatCode="General">
                  <c:v>25.0472</c:v>
                </c:pt>
                <c:pt idx="37218" formatCode="General">
                  <c:v>25.047899999999998</c:v>
                </c:pt>
                <c:pt idx="37219" formatCode="General">
                  <c:v>25.0486</c:v>
                </c:pt>
                <c:pt idx="37220" formatCode="General">
                  <c:v>25.049299999999999</c:v>
                </c:pt>
                <c:pt idx="37221" formatCode="General">
                  <c:v>25.049900000000001</c:v>
                </c:pt>
                <c:pt idx="37222" formatCode="General">
                  <c:v>25.050599999999999</c:v>
                </c:pt>
                <c:pt idx="37223" formatCode="General">
                  <c:v>25.051300000000001</c:v>
                </c:pt>
                <c:pt idx="37224" formatCode="General">
                  <c:v>25.0519</c:v>
                </c:pt>
                <c:pt idx="37225" formatCode="General">
                  <c:v>25.052600000000002</c:v>
                </c:pt>
                <c:pt idx="37226" formatCode="General">
                  <c:v>25.0533</c:v>
                </c:pt>
                <c:pt idx="37227" formatCode="General">
                  <c:v>25.053999999999998</c:v>
                </c:pt>
                <c:pt idx="37228" formatCode="General">
                  <c:v>25.054600000000001</c:v>
                </c:pt>
                <c:pt idx="37229" formatCode="General">
                  <c:v>25.055299999999999</c:v>
                </c:pt>
                <c:pt idx="37230" formatCode="General">
                  <c:v>25.056000000000001</c:v>
                </c:pt>
                <c:pt idx="37231" formatCode="General">
                  <c:v>25.056699999999999</c:v>
                </c:pt>
                <c:pt idx="37232" formatCode="General">
                  <c:v>25.057300000000001</c:v>
                </c:pt>
                <c:pt idx="37233" formatCode="General">
                  <c:v>25.058</c:v>
                </c:pt>
                <c:pt idx="37234" formatCode="General">
                  <c:v>25.058700000000002</c:v>
                </c:pt>
                <c:pt idx="37235" formatCode="General">
                  <c:v>25.0593</c:v>
                </c:pt>
                <c:pt idx="37236" formatCode="General">
                  <c:v>25.06</c:v>
                </c:pt>
                <c:pt idx="37237" formatCode="General">
                  <c:v>25.060700000000001</c:v>
                </c:pt>
                <c:pt idx="37238" formatCode="General">
                  <c:v>25.061399999999999</c:v>
                </c:pt>
                <c:pt idx="37239" formatCode="General">
                  <c:v>25.062000000000001</c:v>
                </c:pt>
                <c:pt idx="37240" formatCode="General">
                  <c:v>25.0627</c:v>
                </c:pt>
                <c:pt idx="37241" formatCode="General">
                  <c:v>25.063400000000001</c:v>
                </c:pt>
                <c:pt idx="37242" formatCode="General">
                  <c:v>25.0641</c:v>
                </c:pt>
                <c:pt idx="37243" formatCode="General">
                  <c:v>25.064699999999998</c:v>
                </c:pt>
                <c:pt idx="37244" formatCode="General">
                  <c:v>25.0654</c:v>
                </c:pt>
                <c:pt idx="37245" formatCode="General">
                  <c:v>25.066099999999999</c:v>
                </c:pt>
                <c:pt idx="37246" formatCode="General">
                  <c:v>25.066700000000001</c:v>
                </c:pt>
                <c:pt idx="37247" formatCode="General">
                  <c:v>25.067399999999999</c:v>
                </c:pt>
                <c:pt idx="37248" formatCode="General">
                  <c:v>25.068100000000001</c:v>
                </c:pt>
                <c:pt idx="37249" formatCode="General">
                  <c:v>25.0688</c:v>
                </c:pt>
                <c:pt idx="37250" formatCode="General">
                  <c:v>25.069400000000002</c:v>
                </c:pt>
                <c:pt idx="37251" formatCode="General">
                  <c:v>25.0701</c:v>
                </c:pt>
                <c:pt idx="37252" formatCode="General">
                  <c:v>25.070799999999998</c:v>
                </c:pt>
                <c:pt idx="37253" formatCode="General">
                  <c:v>25.0715</c:v>
                </c:pt>
                <c:pt idx="37254" formatCode="General">
                  <c:v>25.072099999999999</c:v>
                </c:pt>
                <c:pt idx="37255" formatCode="General">
                  <c:v>25.072800000000001</c:v>
                </c:pt>
                <c:pt idx="37256" formatCode="General">
                  <c:v>25.073499999999999</c:v>
                </c:pt>
                <c:pt idx="37257" formatCode="General">
                  <c:v>25.074200000000001</c:v>
                </c:pt>
                <c:pt idx="37258" formatCode="General">
                  <c:v>25.0748</c:v>
                </c:pt>
                <c:pt idx="37259" formatCode="General">
                  <c:v>25.075500000000002</c:v>
                </c:pt>
                <c:pt idx="37260" formatCode="General">
                  <c:v>25.0762</c:v>
                </c:pt>
                <c:pt idx="37261" formatCode="General">
                  <c:v>25.076799999999999</c:v>
                </c:pt>
                <c:pt idx="37262" formatCode="General">
                  <c:v>25.077500000000001</c:v>
                </c:pt>
                <c:pt idx="37263" formatCode="General">
                  <c:v>25.078199999999999</c:v>
                </c:pt>
                <c:pt idx="37264" formatCode="General">
                  <c:v>25.078900000000001</c:v>
                </c:pt>
                <c:pt idx="37265" formatCode="General">
                  <c:v>25.079499999999999</c:v>
                </c:pt>
                <c:pt idx="37266" formatCode="General">
                  <c:v>25.080200000000001</c:v>
                </c:pt>
                <c:pt idx="37267" formatCode="General">
                  <c:v>25.0809</c:v>
                </c:pt>
                <c:pt idx="37268" formatCode="General">
                  <c:v>25.081600000000002</c:v>
                </c:pt>
                <c:pt idx="37269" formatCode="General">
                  <c:v>25.0822</c:v>
                </c:pt>
                <c:pt idx="37270" formatCode="General">
                  <c:v>25.082899999999999</c:v>
                </c:pt>
                <c:pt idx="37271" formatCode="General">
                  <c:v>25.083600000000001</c:v>
                </c:pt>
                <c:pt idx="37272" formatCode="General">
                  <c:v>25.084199999999999</c:v>
                </c:pt>
                <c:pt idx="37273" formatCode="General">
                  <c:v>25.084900000000001</c:v>
                </c:pt>
                <c:pt idx="37274" formatCode="General">
                  <c:v>25.085599999999999</c:v>
                </c:pt>
                <c:pt idx="37275" formatCode="General">
                  <c:v>25.086300000000001</c:v>
                </c:pt>
                <c:pt idx="37276" formatCode="General">
                  <c:v>25.0869</c:v>
                </c:pt>
                <c:pt idx="37277" formatCode="General">
                  <c:v>25.087599999999998</c:v>
                </c:pt>
                <c:pt idx="37278" formatCode="General">
                  <c:v>25.0883</c:v>
                </c:pt>
                <c:pt idx="37279" formatCode="General">
                  <c:v>25.088999999999999</c:v>
                </c:pt>
                <c:pt idx="37280" formatCode="General">
                  <c:v>25.089600000000001</c:v>
                </c:pt>
                <c:pt idx="37281" formatCode="General">
                  <c:v>25.090299999999999</c:v>
                </c:pt>
                <c:pt idx="37282" formatCode="General">
                  <c:v>25.091000000000001</c:v>
                </c:pt>
                <c:pt idx="37283" formatCode="General">
                  <c:v>25.091699999999999</c:v>
                </c:pt>
                <c:pt idx="37284" formatCode="General">
                  <c:v>25.092300000000002</c:v>
                </c:pt>
                <c:pt idx="37285" formatCode="General">
                  <c:v>25.093</c:v>
                </c:pt>
                <c:pt idx="37286" formatCode="General">
                  <c:v>25.093699999999998</c:v>
                </c:pt>
                <c:pt idx="37287" formatCode="General">
                  <c:v>25.0943</c:v>
                </c:pt>
                <c:pt idx="37288" formatCode="General">
                  <c:v>25.094999999999999</c:v>
                </c:pt>
                <c:pt idx="37289" formatCode="General">
                  <c:v>25.095700000000001</c:v>
                </c:pt>
                <c:pt idx="37290" formatCode="General">
                  <c:v>25.096399999999999</c:v>
                </c:pt>
                <c:pt idx="37291" formatCode="General">
                  <c:v>25.097000000000001</c:v>
                </c:pt>
                <c:pt idx="37292" formatCode="General">
                  <c:v>25.0977</c:v>
                </c:pt>
                <c:pt idx="37293" formatCode="General">
                  <c:v>25.098400000000002</c:v>
                </c:pt>
                <c:pt idx="37294" formatCode="General">
                  <c:v>25.0991</c:v>
                </c:pt>
                <c:pt idx="37295" formatCode="General">
                  <c:v>25.099699999999999</c:v>
                </c:pt>
                <c:pt idx="37296" formatCode="General">
                  <c:v>25.1004</c:v>
                </c:pt>
                <c:pt idx="37297" formatCode="General">
                  <c:v>25.101099999999999</c:v>
                </c:pt>
                <c:pt idx="37298" formatCode="General">
                  <c:v>25.101700000000001</c:v>
                </c:pt>
                <c:pt idx="37299" formatCode="General">
                  <c:v>25.102399999999999</c:v>
                </c:pt>
                <c:pt idx="37300" formatCode="General">
                  <c:v>25.103100000000001</c:v>
                </c:pt>
                <c:pt idx="37301" formatCode="General">
                  <c:v>25.1038</c:v>
                </c:pt>
                <c:pt idx="37302" formatCode="General">
                  <c:v>25.104399999999998</c:v>
                </c:pt>
                <c:pt idx="37303" formatCode="General">
                  <c:v>25.1051</c:v>
                </c:pt>
                <c:pt idx="37304" formatCode="General">
                  <c:v>25.105799999999999</c:v>
                </c:pt>
                <c:pt idx="37305" formatCode="General">
                  <c:v>25.1065</c:v>
                </c:pt>
                <c:pt idx="37306" formatCode="General">
                  <c:v>25.107099999999999</c:v>
                </c:pt>
                <c:pt idx="37307" formatCode="General">
                  <c:v>25.107800000000001</c:v>
                </c:pt>
                <c:pt idx="37308" formatCode="General">
                  <c:v>25.108499999999999</c:v>
                </c:pt>
                <c:pt idx="37309" formatCode="General">
                  <c:v>25.109100000000002</c:v>
                </c:pt>
                <c:pt idx="37310" formatCode="General">
                  <c:v>25.1098</c:v>
                </c:pt>
                <c:pt idx="37311" formatCode="General">
                  <c:v>25.110499999999998</c:v>
                </c:pt>
                <c:pt idx="37312" formatCode="General">
                  <c:v>25.1112</c:v>
                </c:pt>
                <c:pt idx="37313" formatCode="General">
                  <c:v>25.111799999999999</c:v>
                </c:pt>
                <c:pt idx="37314" formatCode="General">
                  <c:v>25.112500000000001</c:v>
                </c:pt>
                <c:pt idx="37315" formatCode="General">
                  <c:v>25.113199999999999</c:v>
                </c:pt>
                <c:pt idx="37316" formatCode="General">
                  <c:v>25.113900000000001</c:v>
                </c:pt>
                <c:pt idx="37317" formatCode="General">
                  <c:v>25.1145</c:v>
                </c:pt>
                <c:pt idx="37318" formatCode="General">
                  <c:v>25.115200000000002</c:v>
                </c:pt>
                <c:pt idx="37319" formatCode="General">
                  <c:v>25.1159</c:v>
                </c:pt>
                <c:pt idx="37320" formatCode="General">
                  <c:v>25.116599999999998</c:v>
                </c:pt>
                <c:pt idx="37321" formatCode="General">
                  <c:v>25.1172</c:v>
                </c:pt>
                <c:pt idx="37322" formatCode="General">
                  <c:v>25.117899999999999</c:v>
                </c:pt>
                <c:pt idx="37323" formatCode="General">
                  <c:v>25.118600000000001</c:v>
                </c:pt>
                <c:pt idx="37324" formatCode="General">
                  <c:v>25.119199999999999</c:v>
                </c:pt>
                <c:pt idx="37325" formatCode="General">
                  <c:v>25.119900000000001</c:v>
                </c:pt>
                <c:pt idx="37326" formatCode="General">
                  <c:v>25.1206</c:v>
                </c:pt>
                <c:pt idx="37327" formatCode="General">
                  <c:v>25.121300000000002</c:v>
                </c:pt>
                <c:pt idx="37328" formatCode="General">
                  <c:v>25.1219</c:v>
                </c:pt>
                <c:pt idx="37329" formatCode="General">
                  <c:v>25.122599999999998</c:v>
                </c:pt>
                <c:pt idx="37330" formatCode="General">
                  <c:v>25.1233</c:v>
                </c:pt>
                <c:pt idx="37331" formatCode="General">
                  <c:v>25.123999999999999</c:v>
                </c:pt>
                <c:pt idx="37332" formatCode="General">
                  <c:v>25.124600000000001</c:v>
                </c:pt>
                <c:pt idx="37333" formatCode="General">
                  <c:v>25.125299999999999</c:v>
                </c:pt>
                <c:pt idx="37334" formatCode="General">
                  <c:v>25.126000000000001</c:v>
                </c:pt>
                <c:pt idx="37335" formatCode="General">
                  <c:v>25.1266</c:v>
                </c:pt>
                <c:pt idx="37336" formatCode="General">
                  <c:v>25.127300000000002</c:v>
                </c:pt>
                <c:pt idx="37337" formatCode="General">
                  <c:v>25.128</c:v>
                </c:pt>
                <c:pt idx="37338" formatCode="General">
                  <c:v>25.128699999999998</c:v>
                </c:pt>
                <c:pt idx="37339" formatCode="General">
                  <c:v>25.129300000000001</c:v>
                </c:pt>
                <c:pt idx="37340" formatCode="General">
                  <c:v>25.13</c:v>
                </c:pt>
                <c:pt idx="37341" formatCode="General">
                  <c:v>25.130700000000001</c:v>
                </c:pt>
                <c:pt idx="37342" formatCode="General">
                  <c:v>25.131399999999999</c:v>
                </c:pt>
                <c:pt idx="37343" formatCode="General">
                  <c:v>25.132000000000001</c:v>
                </c:pt>
                <c:pt idx="37344" formatCode="General">
                  <c:v>25.1327</c:v>
                </c:pt>
                <c:pt idx="37345" formatCode="General">
                  <c:v>25.133400000000002</c:v>
                </c:pt>
                <c:pt idx="37346" formatCode="General">
                  <c:v>25.1341</c:v>
                </c:pt>
                <c:pt idx="37347" formatCode="General">
                  <c:v>25.134699999999999</c:v>
                </c:pt>
                <c:pt idx="37348" formatCode="General">
                  <c:v>25.135400000000001</c:v>
                </c:pt>
                <c:pt idx="37349" formatCode="General">
                  <c:v>25.136099999999999</c:v>
                </c:pt>
                <c:pt idx="37350" formatCode="General">
                  <c:v>25.136700000000001</c:v>
                </c:pt>
                <c:pt idx="37351" formatCode="General">
                  <c:v>25.1374</c:v>
                </c:pt>
                <c:pt idx="37352" formatCode="General">
                  <c:v>25.138100000000001</c:v>
                </c:pt>
                <c:pt idx="37353" formatCode="General">
                  <c:v>25.1388</c:v>
                </c:pt>
                <c:pt idx="37354" formatCode="General">
                  <c:v>25.139399999999998</c:v>
                </c:pt>
                <c:pt idx="37355" formatCode="General">
                  <c:v>25.1401</c:v>
                </c:pt>
                <c:pt idx="37356" formatCode="General">
                  <c:v>25.140799999999999</c:v>
                </c:pt>
                <c:pt idx="37357" formatCode="General">
                  <c:v>25.141500000000001</c:v>
                </c:pt>
                <c:pt idx="37358" formatCode="General">
                  <c:v>25.142099999999999</c:v>
                </c:pt>
                <c:pt idx="37359" formatCode="General">
                  <c:v>25.142800000000001</c:v>
                </c:pt>
                <c:pt idx="37360" formatCode="General">
                  <c:v>25.1435</c:v>
                </c:pt>
                <c:pt idx="37361" formatCode="General">
                  <c:v>25.144100000000002</c:v>
                </c:pt>
                <c:pt idx="37362" formatCode="General">
                  <c:v>25.1448</c:v>
                </c:pt>
                <c:pt idx="37363" formatCode="General">
                  <c:v>25.145499999999998</c:v>
                </c:pt>
                <c:pt idx="37364" formatCode="General">
                  <c:v>25.1462</c:v>
                </c:pt>
                <c:pt idx="37365" formatCode="General">
                  <c:v>25.146799999999999</c:v>
                </c:pt>
                <c:pt idx="37366" formatCode="General">
                  <c:v>25.147500000000001</c:v>
                </c:pt>
                <c:pt idx="37367" formatCode="General">
                  <c:v>25.148199999999999</c:v>
                </c:pt>
                <c:pt idx="37368" formatCode="General">
                  <c:v>25.148900000000001</c:v>
                </c:pt>
                <c:pt idx="37369" formatCode="General">
                  <c:v>25.1495</c:v>
                </c:pt>
                <c:pt idx="37370" formatCode="General">
                  <c:v>25.150200000000002</c:v>
                </c:pt>
                <c:pt idx="37371" formatCode="General">
                  <c:v>25.1509</c:v>
                </c:pt>
                <c:pt idx="37372" formatCode="General">
                  <c:v>25.151499999999999</c:v>
                </c:pt>
                <c:pt idx="37373" formatCode="General">
                  <c:v>25.152200000000001</c:v>
                </c:pt>
                <c:pt idx="37374" formatCode="General">
                  <c:v>25.152899999999999</c:v>
                </c:pt>
                <c:pt idx="37375" formatCode="General">
                  <c:v>25.153600000000001</c:v>
                </c:pt>
                <c:pt idx="37376" formatCode="General">
                  <c:v>25.154199999999999</c:v>
                </c:pt>
                <c:pt idx="37377" formatCode="General">
                  <c:v>25.154900000000001</c:v>
                </c:pt>
                <c:pt idx="37378" formatCode="General">
                  <c:v>25.1556</c:v>
                </c:pt>
                <c:pt idx="37379" formatCode="General">
                  <c:v>25.156300000000002</c:v>
                </c:pt>
                <c:pt idx="37380" formatCode="General">
                  <c:v>25.1569</c:v>
                </c:pt>
                <c:pt idx="37381" formatCode="General">
                  <c:v>25.157599999999999</c:v>
                </c:pt>
                <c:pt idx="37382" formatCode="General">
                  <c:v>25.158300000000001</c:v>
                </c:pt>
                <c:pt idx="37383" formatCode="General">
                  <c:v>25.158999999999999</c:v>
                </c:pt>
                <c:pt idx="37384" formatCode="General">
                  <c:v>25.159600000000001</c:v>
                </c:pt>
                <c:pt idx="37385" formatCode="General">
                  <c:v>25.160299999999999</c:v>
                </c:pt>
                <c:pt idx="37386" formatCode="General">
                  <c:v>25.161000000000001</c:v>
                </c:pt>
                <c:pt idx="37387" formatCode="General">
                  <c:v>25.1616</c:v>
                </c:pt>
                <c:pt idx="37388" formatCode="General">
                  <c:v>25.162299999999998</c:v>
                </c:pt>
                <c:pt idx="37389" formatCode="General">
                  <c:v>25.163</c:v>
                </c:pt>
                <c:pt idx="37390" formatCode="General">
                  <c:v>25.163699999999999</c:v>
                </c:pt>
                <c:pt idx="37391" formatCode="General">
                  <c:v>25.164300000000001</c:v>
                </c:pt>
                <c:pt idx="37392" formatCode="General">
                  <c:v>25.164999999999999</c:v>
                </c:pt>
                <c:pt idx="37393" formatCode="General">
                  <c:v>25.165700000000001</c:v>
                </c:pt>
                <c:pt idx="37394" formatCode="General">
                  <c:v>25.166399999999999</c:v>
                </c:pt>
                <c:pt idx="37395" formatCode="General">
                  <c:v>25.167000000000002</c:v>
                </c:pt>
                <c:pt idx="37396" formatCode="General">
                  <c:v>25.1677</c:v>
                </c:pt>
                <c:pt idx="37397" formatCode="General">
                  <c:v>25.168399999999998</c:v>
                </c:pt>
                <c:pt idx="37398" formatCode="General">
                  <c:v>25.169</c:v>
                </c:pt>
                <c:pt idx="37399" formatCode="General">
                  <c:v>25.169699999999999</c:v>
                </c:pt>
                <c:pt idx="37400" formatCode="General">
                  <c:v>25.170400000000001</c:v>
                </c:pt>
                <c:pt idx="37401" formatCode="General">
                  <c:v>25.171099999999999</c:v>
                </c:pt>
                <c:pt idx="37402" formatCode="General">
                  <c:v>25.171700000000001</c:v>
                </c:pt>
                <c:pt idx="37403" formatCode="General">
                  <c:v>25.1724</c:v>
                </c:pt>
                <c:pt idx="37404" formatCode="General">
                  <c:v>25.173100000000002</c:v>
                </c:pt>
                <c:pt idx="37405" formatCode="General">
                  <c:v>25.1738</c:v>
                </c:pt>
                <c:pt idx="37406" formatCode="General">
                  <c:v>25.174399999999999</c:v>
                </c:pt>
                <c:pt idx="37407" formatCode="General">
                  <c:v>25.1751</c:v>
                </c:pt>
                <c:pt idx="37408" formatCode="General">
                  <c:v>25.175799999999999</c:v>
                </c:pt>
                <c:pt idx="37409" formatCode="General">
                  <c:v>25.176400000000001</c:v>
                </c:pt>
                <c:pt idx="37410" formatCode="General">
                  <c:v>25.177099999999999</c:v>
                </c:pt>
                <c:pt idx="37411" formatCode="General">
                  <c:v>25.177800000000001</c:v>
                </c:pt>
                <c:pt idx="37412" formatCode="General">
                  <c:v>25.1785</c:v>
                </c:pt>
                <c:pt idx="37413" formatCode="General">
                  <c:v>25.179099999999998</c:v>
                </c:pt>
                <c:pt idx="37414" formatCode="General">
                  <c:v>25.1798</c:v>
                </c:pt>
                <c:pt idx="37415" formatCode="General">
                  <c:v>25.180499999999999</c:v>
                </c:pt>
                <c:pt idx="37416" formatCode="General">
                  <c:v>25.1812</c:v>
                </c:pt>
                <c:pt idx="37417" formatCode="General">
                  <c:v>25.181799999999999</c:v>
                </c:pt>
                <c:pt idx="37418" formatCode="General">
                  <c:v>25.182500000000001</c:v>
                </c:pt>
                <c:pt idx="37419" formatCode="General">
                  <c:v>25.183199999999999</c:v>
                </c:pt>
                <c:pt idx="37420" formatCode="General">
                  <c:v>25.183900000000001</c:v>
                </c:pt>
                <c:pt idx="37421" formatCode="General">
                  <c:v>25.1845</c:v>
                </c:pt>
                <c:pt idx="37422" formatCode="General">
                  <c:v>25.185199999999998</c:v>
                </c:pt>
                <c:pt idx="37423" formatCode="General">
                  <c:v>25.1859</c:v>
                </c:pt>
                <c:pt idx="37424" formatCode="General">
                  <c:v>25.186499999999999</c:v>
                </c:pt>
                <c:pt idx="37425" formatCode="General">
                  <c:v>25.187200000000001</c:v>
                </c:pt>
                <c:pt idx="37426" formatCode="General">
                  <c:v>25.187899999999999</c:v>
                </c:pt>
                <c:pt idx="37427" formatCode="General">
                  <c:v>25.188600000000001</c:v>
                </c:pt>
                <c:pt idx="37428" formatCode="General">
                  <c:v>25.1892</c:v>
                </c:pt>
                <c:pt idx="37429" formatCode="General">
                  <c:v>25.189900000000002</c:v>
                </c:pt>
                <c:pt idx="37430" formatCode="General">
                  <c:v>25.1906</c:v>
                </c:pt>
                <c:pt idx="37431" formatCode="General">
                  <c:v>25.191299999999998</c:v>
                </c:pt>
                <c:pt idx="37432" formatCode="General">
                  <c:v>25.1919</c:v>
                </c:pt>
                <c:pt idx="37433" formatCode="General">
                  <c:v>25.192599999999999</c:v>
                </c:pt>
                <c:pt idx="37434" formatCode="General">
                  <c:v>25.193300000000001</c:v>
                </c:pt>
                <c:pt idx="37435" formatCode="General">
                  <c:v>25.193899999999999</c:v>
                </c:pt>
                <c:pt idx="37436" formatCode="General">
                  <c:v>25.194600000000001</c:v>
                </c:pt>
                <c:pt idx="37437" formatCode="General">
                  <c:v>25.1953</c:v>
                </c:pt>
                <c:pt idx="37438" formatCode="General">
                  <c:v>25.196000000000002</c:v>
                </c:pt>
                <c:pt idx="37439" formatCode="General">
                  <c:v>25.1966</c:v>
                </c:pt>
                <c:pt idx="37440" formatCode="General">
                  <c:v>25.197299999999998</c:v>
                </c:pt>
                <c:pt idx="37441" formatCode="General">
                  <c:v>25.198</c:v>
                </c:pt>
                <c:pt idx="37442" formatCode="General">
                  <c:v>25.198699999999999</c:v>
                </c:pt>
                <c:pt idx="37443" formatCode="General">
                  <c:v>25.199300000000001</c:v>
                </c:pt>
                <c:pt idx="37444" formatCode="General">
                  <c:v>25.2</c:v>
                </c:pt>
                <c:pt idx="37445" formatCode="General">
                  <c:v>25.200700000000001</c:v>
                </c:pt>
                <c:pt idx="37446" formatCode="General">
                  <c:v>25.2014</c:v>
                </c:pt>
                <c:pt idx="37447" formatCode="General">
                  <c:v>25.202000000000002</c:v>
                </c:pt>
                <c:pt idx="37448" formatCode="General">
                  <c:v>25.2027</c:v>
                </c:pt>
                <c:pt idx="37449" formatCode="General">
                  <c:v>25.203399999999998</c:v>
                </c:pt>
                <c:pt idx="37450" formatCode="General">
                  <c:v>25.204000000000001</c:v>
                </c:pt>
                <c:pt idx="37451" formatCode="General">
                  <c:v>25.204699999999999</c:v>
                </c:pt>
                <c:pt idx="37452" formatCode="General">
                  <c:v>25.205400000000001</c:v>
                </c:pt>
                <c:pt idx="37453" formatCode="General">
                  <c:v>25.206099999999999</c:v>
                </c:pt>
                <c:pt idx="37454" formatCode="General">
                  <c:v>25.206700000000001</c:v>
                </c:pt>
                <c:pt idx="37455" formatCode="General">
                  <c:v>25.2074</c:v>
                </c:pt>
                <c:pt idx="37456" formatCode="General">
                  <c:v>25.208100000000002</c:v>
                </c:pt>
                <c:pt idx="37457" formatCode="General">
                  <c:v>25.2088</c:v>
                </c:pt>
                <c:pt idx="37458" formatCode="General">
                  <c:v>25.209399999999999</c:v>
                </c:pt>
                <c:pt idx="37459" formatCode="General">
                  <c:v>25.210100000000001</c:v>
                </c:pt>
                <c:pt idx="37460" formatCode="General">
                  <c:v>25.210799999999999</c:v>
                </c:pt>
                <c:pt idx="37461" formatCode="General">
                  <c:v>25.211400000000001</c:v>
                </c:pt>
                <c:pt idx="37462" formatCode="General">
                  <c:v>25.2121</c:v>
                </c:pt>
                <c:pt idx="37463" formatCode="General">
                  <c:v>25.212800000000001</c:v>
                </c:pt>
                <c:pt idx="37464" formatCode="General">
                  <c:v>25.2135</c:v>
                </c:pt>
                <c:pt idx="37465" formatCode="General">
                  <c:v>25.214099999999998</c:v>
                </c:pt>
                <c:pt idx="37466" formatCode="General">
                  <c:v>25.2148</c:v>
                </c:pt>
                <c:pt idx="37467" formatCode="General">
                  <c:v>25.215499999999999</c:v>
                </c:pt>
                <c:pt idx="37468" formatCode="General">
                  <c:v>25.216200000000001</c:v>
                </c:pt>
                <c:pt idx="37469" formatCode="General">
                  <c:v>25.216799999999999</c:v>
                </c:pt>
                <c:pt idx="37470" formatCode="General">
                  <c:v>25.217500000000001</c:v>
                </c:pt>
                <c:pt idx="37471" formatCode="General">
                  <c:v>25.2182</c:v>
                </c:pt>
                <c:pt idx="37472" formatCode="General">
                  <c:v>25.218800000000002</c:v>
                </c:pt>
                <c:pt idx="37473" formatCode="General">
                  <c:v>25.2195</c:v>
                </c:pt>
                <c:pt idx="37474" formatCode="General">
                  <c:v>25.220199999999998</c:v>
                </c:pt>
                <c:pt idx="37475" formatCode="General">
                  <c:v>25.2209</c:v>
                </c:pt>
                <c:pt idx="37476" formatCode="General">
                  <c:v>25.221499999999999</c:v>
                </c:pt>
                <c:pt idx="37477" formatCode="General">
                  <c:v>25.222200000000001</c:v>
                </c:pt>
                <c:pt idx="37478" formatCode="General">
                  <c:v>25.222899999999999</c:v>
                </c:pt>
                <c:pt idx="37479" formatCode="General">
                  <c:v>25.223600000000001</c:v>
                </c:pt>
                <c:pt idx="37480" formatCode="General">
                  <c:v>25.2242</c:v>
                </c:pt>
                <c:pt idx="37481" formatCode="General">
                  <c:v>25.224900000000002</c:v>
                </c:pt>
                <c:pt idx="37482" formatCode="General">
                  <c:v>25.2256</c:v>
                </c:pt>
                <c:pt idx="37483" formatCode="General">
                  <c:v>25.226299999999998</c:v>
                </c:pt>
                <c:pt idx="37484" formatCode="General">
                  <c:v>25.226900000000001</c:v>
                </c:pt>
                <c:pt idx="37485" formatCode="General">
                  <c:v>25.227599999999999</c:v>
                </c:pt>
                <c:pt idx="37486" formatCode="General">
                  <c:v>25.228300000000001</c:v>
                </c:pt>
                <c:pt idx="37487" formatCode="General">
                  <c:v>25.228899999999999</c:v>
                </c:pt>
                <c:pt idx="37488" formatCode="General">
                  <c:v>25.229600000000001</c:v>
                </c:pt>
                <c:pt idx="37489" formatCode="General">
                  <c:v>25.2303</c:v>
                </c:pt>
                <c:pt idx="37490" formatCode="General">
                  <c:v>25.231000000000002</c:v>
                </c:pt>
                <c:pt idx="37491" formatCode="General">
                  <c:v>25.2316</c:v>
                </c:pt>
                <c:pt idx="37492" formatCode="General">
                  <c:v>25.232299999999999</c:v>
                </c:pt>
                <c:pt idx="37493" formatCode="General">
                  <c:v>25.233000000000001</c:v>
                </c:pt>
                <c:pt idx="37494" formatCode="General">
                  <c:v>25.233699999999999</c:v>
                </c:pt>
                <c:pt idx="37495" formatCode="General">
                  <c:v>25.234300000000001</c:v>
                </c:pt>
                <c:pt idx="37496" formatCode="General">
                  <c:v>25.234999999999999</c:v>
                </c:pt>
                <c:pt idx="37497" formatCode="General">
                  <c:v>25.235700000000001</c:v>
                </c:pt>
                <c:pt idx="37498" formatCode="General">
                  <c:v>25.2363</c:v>
                </c:pt>
                <c:pt idx="37499" formatCode="General">
                  <c:v>25.236999999999998</c:v>
                </c:pt>
                <c:pt idx="37500" formatCode="General">
                  <c:v>25.2377</c:v>
                </c:pt>
                <c:pt idx="37501" formatCode="General">
                  <c:v>25.238399999999999</c:v>
                </c:pt>
                <c:pt idx="37502" formatCode="General">
                  <c:v>25.239000000000001</c:v>
                </c:pt>
                <c:pt idx="37503" formatCode="General">
                  <c:v>25.239699999999999</c:v>
                </c:pt>
                <c:pt idx="37504" formatCode="General">
                  <c:v>25.240400000000001</c:v>
                </c:pt>
                <c:pt idx="37505" formatCode="General">
                  <c:v>25.241099999999999</c:v>
                </c:pt>
                <c:pt idx="37506" formatCode="General">
                  <c:v>25.241700000000002</c:v>
                </c:pt>
                <c:pt idx="37507" formatCode="General">
                  <c:v>25.2424</c:v>
                </c:pt>
                <c:pt idx="37508" formatCode="General">
                  <c:v>25.243099999999998</c:v>
                </c:pt>
                <c:pt idx="37509" formatCode="General">
                  <c:v>25.2437</c:v>
                </c:pt>
                <c:pt idx="37510" formatCode="General">
                  <c:v>25.244399999999999</c:v>
                </c:pt>
                <c:pt idx="37511" formatCode="General">
                  <c:v>25.245100000000001</c:v>
                </c:pt>
                <c:pt idx="37512" formatCode="General">
                  <c:v>25.245799999999999</c:v>
                </c:pt>
                <c:pt idx="37513" formatCode="General">
                  <c:v>25.246400000000001</c:v>
                </c:pt>
                <c:pt idx="37514" formatCode="General">
                  <c:v>25.2471</c:v>
                </c:pt>
                <c:pt idx="37515" formatCode="General">
                  <c:v>25.247800000000002</c:v>
                </c:pt>
                <c:pt idx="37516" formatCode="General">
                  <c:v>25.2485</c:v>
                </c:pt>
                <c:pt idx="37517" formatCode="General">
                  <c:v>25.249099999999999</c:v>
                </c:pt>
                <c:pt idx="37518" formatCode="General">
                  <c:v>25.2498</c:v>
                </c:pt>
                <c:pt idx="37519" formatCode="General">
                  <c:v>25.250499999999999</c:v>
                </c:pt>
                <c:pt idx="37520" formatCode="General">
                  <c:v>25.251200000000001</c:v>
                </c:pt>
                <c:pt idx="37521" formatCode="General">
                  <c:v>25.251799999999999</c:v>
                </c:pt>
                <c:pt idx="37522" formatCode="General">
                  <c:v>25.252500000000001</c:v>
                </c:pt>
                <c:pt idx="37523" formatCode="General">
                  <c:v>25.2532</c:v>
                </c:pt>
                <c:pt idx="37524" formatCode="General">
                  <c:v>25.253799999999998</c:v>
                </c:pt>
                <c:pt idx="37525" formatCode="General">
                  <c:v>25.2545</c:v>
                </c:pt>
                <c:pt idx="37526" formatCode="General">
                  <c:v>25.255199999999999</c:v>
                </c:pt>
                <c:pt idx="37527" formatCode="General">
                  <c:v>25.2559</c:v>
                </c:pt>
                <c:pt idx="37528" formatCode="General">
                  <c:v>25.256499999999999</c:v>
                </c:pt>
                <c:pt idx="37529" formatCode="General">
                  <c:v>25.257200000000001</c:v>
                </c:pt>
                <c:pt idx="37530" formatCode="General">
                  <c:v>25.257899999999999</c:v>
                </c:pt>
                <c:pt idx="37531" formatCode="General">
                  <c:v>25.258600000000001</c:v>
                </c:pt>
                <c:pt idx="37532" formatCode="General">
                  <c:v>25.2592</c:v>
                </c:pt>
                <c:pt idx="37533" formatCode="General">
                  <c:v>25.259899999999998</c:v>
                </c:pt>
                <c:pt idx="37534" formatCode="General">
                  <c:v>25.2606</c:v>
                </c:pt>
                <c:pt idx="37535" formatCode="General">
                  <c:v>25.261199999999999</c:v>
                </c:pt>
                <c:pt idx="37536" formatCode="General">
                  <c:v>25.261900000000001</c:v>
                </c:pt>
                <c:pt idx="37537" formatCode="General">
                  <c:v>25.262599999999999</c:v>
                </c:pt>
                <c:pt idx="37538" formatCode="General">
                  <c:v>25.263300000000001</c:v>
                </c:pt>
                <c:pt idx="37539" formatCode="General">
                  <c:v>25.2639</c:v>
                </c:pt>
                <c:pt idx="37540" formatCode="General">
                  <c:v>25.264600000000002</c:v>
                </c:pt>
                <c:pt idx="37541" formatCode="General">
                  <c:v>25.2653</c:v>
                </c:pt>
                <c:pt idx="37542" formatCode="General">
                  <c:v>25.265999999999998</c:v>
                </c:pt>
                <c:pt idx="37543" formatCode="General">
                  <c:v>25.2666</c:v>
                </c:pt>
                <c:pt idx="37544" formatCode="General">
                  <c:v>25.267299999999999</c:v>
                </c:pt>
                <c:pt idx="37545" formatCode="General">
                  <c:v>25.268000000000001</c:v>
                </c:pt>
                <c:pt idx="37546" formatCode="General">
                  <c:v>25.268699999999999</c:v>
                </c:pt>
                <c:pt idx="37547" formatCode="General">
                  <c:v>25.269300000000001</c:v>
                </c:pt>
                <c:pt idx="37548" formatCode="General">
                  <c:v>25.27</c:v>
                </c:pt>
                <c:pt idx="37549" formatCode="General">
                  <c:v>25.270700000000001</c:v>
                </c:pt>
                <c:pt idx="37550" formatCode="General">
                  <c:v>25.2713</c:v>
                </c:pt>
                <c:pt idx="37551" formatCode="General">
                  <c:v>25.271999999999998</c:v>
                </c:pt>
                <c:pt idx="37552" formatCode="General">
                  <c:v>25.2727</c:v>
                </c:pt>
                <c:pt idx="37553" formatCode="General">
                  <c:v>25.273399999999999</c:v>
                </c:pt>
                <c:pt idx="37554" formatCode="General">
                  <c:v>25.274000000000001</c:v>
                </c:pt>
                <c:pt idx="37555" formatCode="General">
                  <c:v>25.274699999999999</c:v>
                </c:pt>
                <c:pt idx="37556" formatCode="General">
                  <c:v>25.275400000000001</c:v>
                </c:pt>
                <c:pt idx="37557" formatCode="General">
                  <c:v>25.2761</c:v>
                </c:pt>
                <c:pt idx="37558" formatCode="General">
                  <c:v>25.276700000000002</c:v>
                </c:pt>
                <c:pt idx="37559" formatCode="General">
                  <c:v>25.2774</c:v>
                </c:pt>
                <c:pt idx="37560" formatCode="General">
                  <c:v>25.278099999999998</c:v>
                </c:pt>
                <c:pt idx="37561" formatCode="General">
                  <c:v>25.278700000000001</c:v>
                </c:pt>
                <c:pt idx="37562" formatCode="General">
                  <c:v>25.279399999999999</c:v>
                </c:pt>
                <c:pt idx="37563" formatCode="General">
                  <c:v>25.280100000000001</c:v>
                </c:pt>
                <c:pt idx="37564" formatCode="General">
                  <c:v>25.280799999999999</c:v>
                </c:pt>
                <c:pt idx="37565" formatCode="General">
                  <c:v>25.281400000000001</c:v>
                </c:pt>
                <c:pt idx="37566" formatCode="General">
                  <c:v>25.2821</c:v>
                </c:pt>
                <c:pt idx="37567" formatCode="General">
                  <c:v>25.282800000000002</c:v>
                </c:pt>
                <c:pt idx="37568" formatCode="General">
                  <c:v>25.2835</c:v>
                </c:pt>
                <c:pt idx="37569" formatCode="General">
                  <c:v>25.284099999999999</c:v>
                </c:pt>
                <c:pt idx="37570" formatCode="General">
                  <c:v>25.284800000000001</c:v>
                </c:pt>
                <c:pt idx="37571" formatCode="General">
                  <c:v>25.285499999999999</c:v>
                </c:pt>
                <c:pt idx="37572" formatCode="General">
                  <c:v>25.286100000000001</c:v>
                </c:pt>
                <c:pt idx="37573" formatCode="General">
                  <c:v>25.286799999999999</c:v>
                </c:pt>
                <c:pt idx="37574" formatCode="General">
                  <c:v>25.287500000000001</c:v>
                </c:pt>
                <c:pt idx="37575" formatCode="General">
                  <c:v>25.2882</c:v>
                </c:pt>
                <c:pt idx="37576" formatCode="General">
                  <c:v>25.288799999999998</c:v>
                </c:pt>
                <c:pt idx="37577" formatCode="General">
                  <c:v>25.2895</c:v>
                </c:pt>
                <c:pt idx="37578" formatCode="General">
                  <c:v>25.290199999999999</c:v>
                </c:pt>
                <c:pt idx="37579" formatCode="General">
                  <c:v>25.290900000000001</c:v>
                </c:pt>
                <c:pt idx="37580" formatCode="General">
                  <c:v>25.291499999999999</c:v>
                </c:pt>
                <c:pt idx="37581" formatCode="General">
                  <c:v>25.292200000000001</c:v>
                </c:pt>
                <c:pt idx="37582" formatCode="General">
                  <c:v>25.292899999999999</c:v>
                </c:pt>
                <c:pt idx="37583" formatCode="General">
                  <c:v>25.293600000000001</c:v>
                </c:pt>
                <c:pt idx="37584" formatCode="General">
                  <c:v>25.2942</c:v>
                </c:pt>
                <c:pt idx="37585" formatCode="General">
                  <c:v>25.294899999999998</c:v>
                </c:pt>
                <c:pt idx="37586" formatCode="General">
                  <c:v>25.2956</c:v>
                </c:pt>
                <c:pt idx="37587" formatCode="General">
                  <c:v>25.296199999999999</c:v>
                </c:pt>
                <c:pt idx="37588" formatCode="General">
                  <c:v>25.296900000000001</c:v>
                </c:pt>
                <c:pt idx="37589" formatCode="General">
                  <c:v>25.297599999999999</c:v>
                </c:pt>
                <c:pt idx="37590" formatCode="General">
                  <c:v>25.298300000000001</c:v>
                </c:pt>
                <c:pt idx="37591" formatCode="General">
                  <c:v>25.2989</c:v>
                </c:pt>
                <c:pt idx="37592" formatCode="General">
                  <c:v>25.299600000000002</c:v>
                </c:pt>
                <c:pt idx="37593" formatCode="General">
                  <c:v>25.3003</c:v>
                </c:pt>
                <c:pt idx="37594" formatCode="General">
                  <c:v>25.300999999999998</c:v>
                </c:pt>
                <c:pt idx="37595" formatCode="General">
                  <c:v>25.301600000000001</c:v>
                </c:pt>
                <c:pt idx="37596" formatCode="General">
                  <c:v>25.302299999999999</c:v>
                </c:pt>
                <c:pt idx="37597" formatCode="General">
                  <c:v>25.303000000000001</c:v>
                </c:pt>
                <c:pt idx="37598" formatCode="General">
                  <c:v>25.303599999999999</c:v>
                </c:pt>
                <c:pt idx="37599" formatCode="General">
                  <c:v>25.304300000000001</c:v>
                </c:pt>
                <c:pt idx="37600" formatCode="General">
                  <c:v>25.305</c:v>
                </c:pt>
                <c:pt idx="37601" formatCode="General">
                  <c:v>25.305700000000002</c:v>
                </c:pt>
                <c:pt idx="37602" formatCode="General">
                  <c:v>25.3063</c:v>
                </c:pt>
                <c:pt idx="37603" formatCode="General">
                  <c:v>25.306999999999999</c:v>
                </c:pt>
                <c:pt idx="37604" formatCode="General">
                  <c:v>25.307700000000001</c:v>
                </c:pt>
                <c:pt idx="37605" formatCode="General">
                  <c:v>25.308399999999999</c:v>
                </c:pt>
                <c:pt idx="37606" formatCode="General">
                  <c:v>25.309000000000001</c:v>
                </c:pt>
                <c:pt idx="37607" formatCode="General">
                  <c:v>25.309699999999999</c:v>
                </c:pt>
                <c:pt idx="37608" formatCode="General">
                  <c:v>25.310400000000001</c:v>
                </c:pt>
                <c:pt idx="37609" formatCode="General">
                  <c:v>25.3111</c:v>
                </c:pt>
                <c:pt idx="37610" formatCode="General">
                  <c:v>25.311699999999998</c:v>
                </c:pt>
                <c:pt idx="37611" formatCode="General">
                  <c:v>25.3124</c:v>
                </c:pt>
                <c:pt idx="37612" formatCode="General">
                  <c:v>25.313099999999999</c:v>
                </c:pt>
                <c:pt idx="37613" formatCode="General">
                  <c:v>25.313700000000001</c:v>
                </c:pt>
                <c:pt idx="37614" formatCode="General">
                  <c:v>25.314399999999999</c:v>
                </c:pt>
                <c:pt idx="37615" formatCode="General">
                  <c:v>25.315100000000001</c:v>
                </c:pt>
                <c:pt idx="37616" formatCode="General">
                  <c:v>25.315799999999999</c:v>
                </c:pt>
                <c:pt idx="37617" formatCode="General">
                  <c:v>25.316400000000002</c:v>
                </c:pt>
                <c:pt idx="37618" formatCode="General">
                  <c:v>25.3171</c:v>
                </c:pt>
                <c:pt idx="37619" formatCode="General">
                  <c:v>25.317799999999998</c:v>
                </c:pt>
                <c:pt idx="37620" formatCode="General">
                  <c:v>25.3185</c:v>
                </c:pt>
                <c:pt idx="37621" formatCode="General">
                  <c:v>25.319099999999999</c:v>
                </c:pt>
                <c:pt idx="37622" formatCode="General">
                  <c:v>25.319800000000001</c:v>
                </c:pt>
                <c:pt idx="37623" formatCode="General">
                  <c:v>25.320499999999999</c:v>
                </c:pt>
                <c:pt idx="37624" formatCode="General">
                  <c:v>25.321100000000001</c:v>
                </c:pt>
                <c:pt idx="37625" formatCode="General">
                  <c:v>25.3218</c:v>
                </c:pt>
                <c:pt idx="37626" formatCode="General">
                  <c:v>25.322500000000002</c:v>
                </c:pt>
                <c:pt idx="37627" formatCode="General">
                  <c:v>25.3232</c:v>
                </c:pt>
                <c:pt idx="37628" formatCode="General">
                  <c:v>25.323799999999999</c:v>
                </c:pt>
                <c:pt idx="37629" formatCode="General">
                  <c:v>25.3245</c:v>
                </c:pt>
                <c:pt idx="37630" formatCode="General">
                  <c:v>25.325199999999999</c:v>
                </c:pt>
                <c:pt idx="37631" formatCode="General">
                  <c:v>25.325900000000001</c:v>
                </c:pt>
                <c:pt idx="37632" formatCode="General">
                  <c:v>25.326499999999999</c:v>
                </c:pt>
                <c:pt idx="37633" formatCode="General">
                  <c:v>25.327200000000001</c:v>
                </c:pt>
                <c:pt idx="37634" formatCode="General">
                  <c:v>25.3279</c:v>
                </c:pt>
                <c:pt idx="37635" formatCode="General">
                  <c:v>25.328499999999998</c:v>
                </c:pt>
                <c:pt idx="37636" formatCode="General">
                  <c:v>25.3292</c:v>
                </c:pt>
                <c:pt idx="37637" formatCode="General">
                  <c:v>25.329899999999999</c:v>
                </c:pt>
                <c:pt idx="37638" formatCode="General">
                  <c:v>25.3306</c:v>
                </c:pt>
                <c:pt idx="37639" formatCode="General">
                  <c:v>25.331199999999999</c:v>
                </c:pt>
                <c:pt idx="37640" formatCode="General">
                  <c:v>25.331900000000001</c:v>
                </c:pt>
                <c:pt idx="37641" formatCode="General">
                  <c:v>25.332599999999999</c:v>
                </c:pt>
                <c:pt idx="37642" formatCode="General">
                  <c:v>25.333300000000001</c:v>
                </c:pt>
                <c:pt idx="37643" formatCode="General">
                  <c:v>25.3339</c:v>
                </c:pt>
                <c:pt idx="37644" formatCode="General">
                  <c:v>25.334599999999998</c:v>
                </c:pt>
                <c:pt idx="37645" formatCode="General">
                  <c:v>25.3353</c:v>
                </c:pt>
                <c:pt idx="37646" formatCode="General">
                  <c:v>25.335999999999999</c:v>
                </c:pt>
                <c:pt idx="37647" formatCode="General">
                  <c:v>25.336600000000001</c:v>
                </c:pt>
                <c:pt idx="37648" formatCode="General">
                  <c:v>25.337299999999999</c:v>
                </c:pt>
                <c:pt idx="37649" formatCode="General">
                  <c:v>25.338000000000001</c:v>
                </c:pt>
                <c:pt idx="37650" formatCode="General">
                  <c:v>25.3386</c:v>
                </c:pt>
                <c:pt idx="37651" formatCode="General">
                  <c:v>25.339300000000001</c:v>
                </c:pt>
                <c:pt idx="37652" formatCode="General">
                  <c:v>25.34</c:v>
                </c:pt>
                <c:pt idx="37653" formatCode="General">
                  <c:v>25.340699999999998</c:v>
                </c:pt>
                <c:pt idx="37654" formatCode="General">
                  <c:v>25.3413</c:v>
                </c:pt>
                <c:pt idx="37655" formatCode="General">
                  <c:v>25.341999999999999</c:v>
                </c:pt>
                <c:pt idx="37656" formatCode="General">
                  <c:v>25.342700000000001</c:v>
                </c:pt>
                <c:pt idx="37657" formatCode="General">
                  <c:v>25.343399999999999</c:v>
                </c:pt>
                <c:pt idx="37658" formatCode="General">
                  <c:v>25.344000000000001</c:v>
                </c:pt>
                <c:pt idx="37659" formatCode="General">
                  <c:v>25.3447</c:v>
                </c:pt>
                <c:pt idx="37660" formatCode="General">
                  <c:v>25.345400000000001</c:v>
                </c:pt>
                <c:pt idx="37661" formatCode="General">
                  <c:v>25.346</c:v>
                </c:pt>
                <c:pt idx="37662" formatCode="General">
                  <c:v>25.346699999999998</c:v>
                </c:pt>
                <c:pt idx="37663" formatCode="General">
                  <c:v>25.3474</c:v>
                </c:pt>
                <c:pt idx="37664" formatCode="General">
                  <c:v>25.348099999999999</c:v>
                </c:pt>
                <c:pt idx="37665" formatCode="General">
                  <c:v>25.348700000000001</c:v>
                </c:pt>
                <c:pt idx="37666" formatCode="General">
                  <c:v>25.349399999999999</c:v>
                </c:pt>
                <c:pt idx="37667" formatCode="General">
                  <c:v>25.350100000000001</c:v>
                </c:pt>
                <c:pt idx="37668" formatCode="General">
                  <c:v>25.3508</c:v>
                </c:pt>
                <c:pt idx="37669" formatCode="General">
                  <c:v>25.351400000000002</c:v>
                </c:pt>
                <c:pt idx="37670" formatCode="General">
                  <c:v>25.3521</c:v>
                </c:pt>
                <c:pt idx="37671" formatCode="General">
                  <c:v>25.352799999999998</c:v>
                </c:pt>
                <c:pt idx="37672" formatCode="General">
                  <c:v>25.353400000000001</c:v>
                </c:pt>
                <c:pt idx="37673" formatCode="General">
                  <c:v>25.354099999999999</c:v>
                </c:pt>
                <c:pt idx="37674" formatCode="General">
                  <c:v>25.354800000000001</c:v>
                </c:pt>
                <c:pt idx="37675" formatCode="General">
                  <c:v>25.355499999999999</c:v>
                </c:pt>
                <c:pt idx="37676" formatCode="General">
                  <c:v>25.356100000000001</c:v>
                </c:pt>
                <c:pt idx="37677" formatCode="General">
                  <c:v>25.3568</c:v>
                </c:pt>
                <c:pt idx="37678" formatCode="General">
                  <c:v>25.357500000000002</c:v>
                </c:pt>
                <c:pt idx="37679" formatCode="General">
                  <c:v>25.3582</c:v>
                </c:pt>
                <c:pt idx="37680" formatCode="General">
                  <c:v>25.358799999999999</c:v>
                </c:pt>
                <c:pt idx="37681" formatCode="General">
                  <c:v>25.359500000000001</c:v>
                </c:pt>
                <c:pt idx="37682" formatCode="General">
                  <c:v>25.360199999999999</c:v>
                </c:pt>
                <c:pt idx="37683" formatCode="General">
                  <c:v>25.360900000000001</c:v>
                </c:pt>
                <c:pt idx="37684" formatCode="General">
                  <c:v>25.361499999999999</c:v>
                </c:pt>
                <c:pt idx="37685" formatCode="General">
                  <c:v>25.362200000000001</c:v>
                </c:pt>
                <c:pt idx="37686" formatCode="General">
                  <c:v>25.3629</c:v>
                </c:pt>
                <c:pt idx="37687" formatCode="General">
                  <c:v>25.363499999999998</c:v>
                </c:pt>
                <c:pt idx="37688" formatCode="General">
                  <c:v>25.3642</c:v>
                </c:pt>
                <c:pt idx="37689" formatCode="General">
                  <c:v>25.364899999999999</c:v>
                </c:pt>
                <c:pt idx="37690" formatCode="General">
                  <c:v>25.365600000000001</c:v>
                </c:pt>
                <c:pt idx="37691" formatCode="General">
                  <c:v>25.366199999999999</c:v>
                </c:pt>
                <c:pt idx="37692" formatCode="General">
                  <c:v>25.366900000000001</c:v>
                </c:pt>
                <c:pt idx="37693" formatCode="General">
                  <c:v>25.367599999999999</c:v>
                </c:pt>
                <c:pt idx="37694" formatCode="General">
                  <c:v>25.368300000000001</c:v>
                </c:pt>
                <c:pt idx="37695" formatCode="General">
                  <c:v>25.3689</c:v>
                </c:pt>
                <c:pt idx="37696" formatCode="General">
                  <c:v>25.369599999999998</c:v>
                </c:pt>
                <c:pt idx="37697" formatCode="General">
                  <c:v>25.3703</c:v>
                </c:pt>
                <c:pt idx="37698" formatCode="General">
                  <c:v>25.370899999999999</c:v>
                </c:pt>
                <c:pt idx="37699" formatCode="General">
                  <c:v>25.371600000000001</c:v>
                </c:pt>
                <c:pt idx="37700" formatCode="General">
                  <c:v>25.372299999999999</c:v>
                </c:pt>
                <c:pt idx="37701" formatCode="General">
                  <c:v>25.373000000000001</c:v>
                </c:pt>
                <c:pt idx="37702" formatCode="General">
                  <c:v>25.3736</c:v>
                </c:pt>
                <c:pt idx="37703" formatCode="General">
                  <c:v>25.374300000000002</c:v>
                </c:pt>
                <c:pt idx="37704" formatCode="General">
                  <c:v>25.375</c:v>
                </c:pt>
                <c:pt idx="37705" formatCode="General">
                  <c:v>25.375699999999998</c:v>
                </c:pt>
                <c:pt idx="37706" formatCode="General">
                  <c:v>25.376300000000001</c:v>
                </c:pt>
                <c:pt idx="37707" formatCode="General">
                  <c:v>25.376999999999999</c:v>
                </c:pt>
                <c:pt idx="37708" formatCode="General">
                  <c:v>25.377700000000001</c:v>
                </c:pt>
                <c:pt idx="37709" formatCode="General">
                  <c:v>25.378399999999999</c:v>
                </c:pt>
                <c:pt idx="37710" formatCode="General">
                  <c:v>25.379000000000001</c:v>
                </c:pt>
                <c:pt idx="37711" formatCode="General">
                  <c:v>25.3797</c:v>
                </c:pt>
                <c:pt idx="37712" formatCode="General">
                  <c:v>25.380400000000002</c:v>
                </c:pt>
                <c:pt idx="37713" formatCode="General">
                  <c:v>25.381</c:v>
                </c:pt>
                <c:pt idx="37714" formatCode="General">
                  <c:v>25.381699999999999</c:v>
                </c:pt>
                <c:pt idx="37715" formatCode="General">
                  <c:v>25.382400000000001</c:v>
                </c:pt>
                <c:pt idx="37716" formatCode="General">
                  <c:v>25.383099999999999</c:v>
                </c:pt>
                <c:pt idx="37717" formatCode="General">
                  <c:v>25.383700000000001</c:v>
                </c:pt>
                <c:pt idx="37718" formatCode="General">
                  <c:v>25.384399999999999</c:v>
                </c:pt>
                <c:pt idx="37719" formatCode="General">
                  <c:v>25.385100000000001</c:v>
                </c:pt>
                <c:pt idx="37720" formatCode="General">
                  <c:v>25.3858</c:v>
                </c:pt>
                <c:pt idx="37721" formatCode="General">
                  <c:v>25.386399999999998</c:v>
                </c:pt>
                <c:pt idx="37722" formatCode="General">
                  <c:v>25.3871</c:v>
                </c:pt>
                <c:pt idx="37723" formatCode="General">
                  <c:v>25.387799999999999</c:v>
                </c:pt>
                <c:pt idx="37724" formatCode="General">
                  <c:v>25.388400000000001</c:v>
                </c:pt>
                <c:pt idx="37725" formatCode="General">
                  <c:v>25.389099999999999</c:v>
                </c:pt>
                <c:pt idx="37726" formatCode="General">
                  <c:v>25.389800000000001</c:v>
                </c:pt>
                <c:pt idx="37727" formatCode="General">
                  <c:v>25.390499999999999</c:v>
                </c:pt>
                <c:pt idx="37728" formatCode="General">
                  <c:v>25.391100000000002</c:v>
                </c:pt>
                <c:pt idx="37729" formatCode="General">
                  <c:v>25.3918</c:v>
                </c:pt>
                <c:pt idx="37730" formatCode="General">
                  <c:v>25.392499999999998</c:v>
                </c:pt>
                <c:pt idx="37731" formatCode="General">
                  <c:v>25.3932</c:v>
                </c:pt>
                <c:pt idx="37732" formatCode="General">
                  <c:v>25.393799999999999</c:v>
                </c:pt>
                <c:pt idx="37733" formatCode="General">
                  <c:v>25.394500000000001</c:v>
                </c:pt>
                <c:pt idx="37734" formatCode="General">
                  <c:v>25.395199999999999</c:v>
                </c:pt>
                <c:pt idx="37735" formatCode="General">
                  <c:v>25.395800000000001</c:v>
                </c:pt>
                <c:pt idx="37736" formatCode="General">
                  <c:v>25.3965</c:v>
                </c:pt>
                <c:pt idx="37737" formatCode="General">
                  <c:v>25.397200000000002</c:v>
                </c:pt>
                <c:pt idx="37738" formatCode="General">
                  <c:v>25.3979</c:v>
                </c:pt>
                <c:pt idx="37739" formatCode="General">
                  <c:v>25.398499999999999</c:v>
                </c:pt>
                <c:pt idx="37740" formatCode="General">
                  <c:v>25.3992</c:v>
                </c:pt>
                <c:pt idx="37741" formatCode="General">
                  <c:v>25.399899999999999</c:v>
                </c:pt>
                <c:pt idx="37742" formatCode="General">
                  <c:v>25.400600000000001</c:v>
                </c:pt>
                <c:pt idx="37743" formatCode="General">
                  <c:v>25.401199999999999</c:v>
                </c:pt>
                <c:pt idx="37744" formatCode="General">
                  <c:v>25.401900000000001</c:v>
                </c:pt>
                <c:pt idx="37745" formatCode="General">
                  <c:v>25.4026</c:v>
                </c:pt>
                <c:pt idx="37746" formatCode="General">
                  <c:v>25.403300000000002</c:v>
                </c:pt>
                <c:pt idx="37747" formatCode="General">
                  <c:v>25.4039</c:v>
                </c:pt>
                <c:pt idx="37748" formatCode="General">
                  <c:v>25.404599999999999</c:v>
                </c:pt>
                <c:pt idx="37749" formatCode="General">
                  <c:v>25.4053</c:v>
                </c:pt>
                <c:pt idx="37750" formatCode="General">
                  <c:v>25.405899999999999</c:v>
                </c:pt>
                <c:pt idx="37751" formatCode="General">
                  <c:v>25.406600000000001</c:v>
                </c:pt>
                <c:pt idx="37752" formatCode="General">
                  <c:v>25.407299999999999</c:v>
                </c:pt>
                <c:pt idx="37753" formatCode="General">
                  <c:v>25.408000000000001</c:v>
                </c:pt>
                <c:pt idx="37754" formatCode="General">
                  <c:v>25.4086</c:v>
                </c:pt>
                <c:pt idx="37755" formatCode="General">
                  <c:v>25.409300000000002</c:v>
                </c:pt>
                <c:pt idx="37756" formatCode="General">
                  <c:v>25.41</c:v>
                </c:pt>
                <c:pt idx="37757" formatCode="General">
                  <c:v>25.410699999999999</c:v>
                </c:pt>
                <c:pt idx="37758" formatCode="General">
                  <c:v>25.411300000000001</c:v>
                </c:pt>
                <c:pt idx="37759" formatCode="General">
                  <c:v>25.411999999999999</c:v>
                </c:pt>
                <c:pt idx="37760" formatCode="General">
                  <c:v>25.412700000000001</c:v>
                </c:pt>
                <c:pt idx="37761" formatCode="General">
                  <c:v>25.4133</c:v>
                </c:pt>
                <c:pt idx="37762" formatCode="General">
                  <c:v>25.414000000000001</c:v>
                </c:pt>
                <c:pt idx="37763" formatCode="General">
                  <c:v>25.4147</c:v>
                </c:pt>
                <c:pt idx="37764" formatCode="General">
                  <c:v>25.415400000000002</c:v>
                </c:pt>
                <c:pt idx="37765" formatCode="General">
                  <c:v>25.416</c:v>
                </c:pt>
                <c:pt idx="37766" formatCode="General">
                  <c:v>25.416699999999999</c:v>
                </c:pt>
                <c:pt idx="37767" formatCode="General">
                  <c:v>25.417400000000001</c:v>
                </c:pt>
                <c:pt idx="37768" formatCode="General">
                  <c:v>25.418099999999999</c:v>
                </c:pt>
                <c:pt idx="37769" formatCode="General">
                  <c:v>25.418700000000001</c:v>
                </c:pt>
                <c:pt idx="37770" formatCode="General">
                  <c:v>25.4194</c:v>
                </c:pt>
                <c:pt idx="37771" formatCode="General">
                  <c:v>25.420100000000001</c:v>
                </c:pt>
                <c:pt idx="37772" formatCode="General">
                  <c:v>25.4208</c:v>
                </c:pt>
                <c:pt idx="37773" formatCode="General">
                  <c:v>25.421399999999998</c:v>
                </c:pt>
                <c:pt idx="37774" formatCode="General">
                  <c:v>25.4221</c:v>
                </c:pt>
                <c:pt idx="37775" formatCode="General">
                  <c:v>25.422799999999999</c:v>
                </c:pt>
                <c:pt idx="37776" formatCode="General">
                  <c:v>25.423400000000001</c:v>
                </c:pt>
                <c:pt idx="37777" formatCode="General">
                  <c:v>25.424099999999999</c:v>
                </c:pt>
                <c:pt idx="37778" formatCode="General">
                  <c:v>25.424800000000001</c:v>
                </c:pt>
                <c:pt idx="37779" formatCode="General">
                  <c:v>25.4255</c:v>
                </c:pt>
                <c:pt idx="37780" formatCode="General">
                  <c:v>25.426100000000002</c:v>
                </c:pt>
                <c:pt idx="37781" formatCode="General">
                  <c:v>25.4268</c:v>
                </c:pt>
                <c:pt idx="37782" formatCode="General">
                  <c:v>25.427499999999998</c:v>
                </c:pt>
                <c:pt idx="37783" formatCode="General">
                  <c:v>25.4282</c:v>
                </c:pt>
                <c:pt idx="37784" formatCode="General">
                  <c:v>25.428799999999999</c:v>
                </c:pt>
                <c:pt idx="37785" formatCode="General">
                  <c:v>25.429500000000001</c:v>
                </c:pt>
                <c:pt idx="37786" formatCode="General">
                  <c:v>25.430199999999999</c:v>
                </c:pt>
                <c:pt idx="37787" formatCode="General">
                  <c:v>25.430800000000001</c:v>
                </c:pt>
                <c:pt idx="37788" formatCode="General">
                  <c:v>25.4315</c:v>
                </c:pt>
                <c:pt idx="37789" formatCode="General">
                  <c:v>25.432200000000002</c:v>
                </c:pt>
                <c:pt idx="37790" formatCode="General">
                  <c:v>25.4329</c:v>
                </c:pt>
                <c:pt idx="37791" formatCode="General">
                  <c:v>25.433499999999999</c:v>
                </c:pt>
                <c:pt idx="37792" formatCode="General">
                  <c:v>25.434200000000001</c:v>
                </c:pt>
                <c:pt idx="37793" formatCode="General">
                  <c:v>25.434899999999999</c:v>
                </c:pt>
                <c:pt idx="37794" formatCode="General">
                  <c:v>25.435600000000001</c:v>
                </c:pt>
                <c:pt idx="37795" formatCode="General">
                  <c:v>25.436199999999999</c:v>
                </c:pt>
                <c:pt idx="37796" formatCode="General">
                  <c:v>25.436900000000001</c:v>
                </c:pt>
                <c:pt idx="37797" formatCode="General">
                  <c:v>25.4376</c:v>
                </c:pt>
                <c:pt idx="37798" formatCode="General">
                  <c:v>25.438199999999998</c:v>
                </c:pt>
                <c:pt idx="37799" formatCode="General">
                  <c:v>25.4389</c:v>
                </c:pt>
                <c:pt idx="37800" formatCode="General">
                  <c:v>25.439599999999999</c:v>
                </c:pt>
                <c:pt idx="37801" formatCode="General">
                  <c:v>25.440300000000001</c:v>
                </c:pt>
                <c:pt idx="37802" formatCode="General">
                  <c:v>25.440899999999999</c:v>
                </c:pt>
                <c:pt idx="37803" formatCode="General">
                  <c:v>25.441600000000001</c:v>
                </c:pt>
                <c:pt idx="37804" formatCode="General">
                  <c:v>25.442299999999999</c:v>
                </c:pt>
                <c:pt idx="37805" formatCode="General">
                  <c:v>25.443000000000001</c:v>
                </c:pt>
                <c:pt idx="37806" formatCode="General">
                  <c:v>25.4436</c:v>
                </c:pt>
                <c:pt idx="37807" formatCode="General">
                  <c:v>25.444299999999998</c:v>
                </c:pt>
                <c:pt idx="37808" formatCode="General">
                  <c:v>25.445</c:v>
                </c:pt>
                <c:pt idx="37809" formatCode="General">
                  <c:v>25.445699999999999</c:v>
                </c:pt>
                <c:pt idx="37810" formatCode="General">
                  <c:v>25.446300000000001</c:v>
                </c:pt>
                <c:pt idx="37811" formatCode="General">
                  <c:v>25.446999999999999</c:v>
                </c:pt>
                <c:pt idx="37812" formatCode="General">
                  <c:v>25.447700000000001</c:v>
                </c:pt>
                <c:pt idx="37813" formatCode="General">
                  <c:v>25.4483</c:v>
                </c:pt>
                <c:pt idx="37814" formatCode="General">
                  <c:v>25.449000000000002</c:v>
                </c:pt>
                <c:pt idx="37815" formatCode="General">
                  <c:v>25.4497</c:v>
                </c:pt>
                <c:pt idx="37816" formatCode="General">
                  <c:v>25.450399999999998</c:v>
                </c:pt>
                <c:pt idx="37817" formatCode="General">
                  <c:v>25.451000000000001</c:v>
                </c:pt>
                <c:pt idx="37818" formatCode="General">
                  <c:v>25.451699999999999</c:v>
                </c:pt>
                <c:pt idx="37819" formatCode="General">
                  <c:v>25.452400000000001</c:v>
                </c:pt>
                <c:pt idx="37820" formatCode="General">
                  <c:v>25.453099999999999</c:v>
                </c:pt>
                <c:pt idx="37821" formatCode="General">
                  <c:v>25.453700000000001</c:v>
                </c:pt>
                <c:pt idx="37822" formatCode="General">
                  <c:v>25.4544</c:v>
                </c:pt>
                <c:pt idx="37823" formatCode="General">
                  <c:v>25.455100000000002</c:v>
                </c:pt>
                <c:pt idx="37824" formatCode="General">
                  <c:v>25.4557</c:v>
                </c:pt>
                <c:pt idx="37825" formatCode="General">
                  <c:v>25.456399999999999</c:v>
                </c:pt>
                <c:pt idx="37826" formatCode="General">
                  <c:v>25.457100000000001</c:v>
                </c:pt>
                <c:pt idx="37827" formatCode="General">
                  <c:v>25.457799999999999</c:v>
                </c:pt>
                <c:pt idx="37828" formatCode="General">
                  <c:v>25.458400000000001</c:v>
                </c:pt>
                <c:pt idx="37829" formatCode="General">
                  <c:v>25.459099999999999</c:v>
                </c:pt>
                <c:pt idx="37830" formatCode="General">
                  <c:v>25.459800000000001</c:v>
                </c:pt>
                <c:pt idx="37831" formatCode="General">
                  <c:v>25.4605</c:v>
                </c:pt>
                <c:pt idx="37832" formatCode="General">
                  <c:v>25.461099999999998</c:v>
                </c:pt>
                <c:pt idx="37833" formatCode="General">
                  <c:v>25.4618</c:v>
                </c:pt>
                <c:pt idx="37834" formatCode="General">
                  <c:v>25.462499999999999</c:v>
                </c:pt>
                <c:pt idx="37835" formatCode="General">
                  <c:v>25.463100000000001</c:v>
                </c:pt>
                <c:pt idx="37836" formatCode="General">
                  <c:v>25.463799999999999</c:v>
                </c:pt>
                <c:pt idx="37837" formatCode="General">
                  <c:v>25.464500000000001</c:v>
                </c:pt>
                <c:pt idx="37838" formatCode="General">
                  <c:v>25.465199999999999</c:v>
                </c:pt>
                <c:pt idx="37839" formatCode="General">
                  <c:v>25.465800000000002</c:v>
                </c:pt>
                <c:pt idx="37840" formatCode="General">
                  <c:v>25.4665</c:v>
                </c:pt>
                <c:pt idx="37841" formatCode="General">
                  <c:v>25.467199999999998</c:v>
                </c:pt>
                <c:pt idx="37842" formatCode="General">
                  <c:v>25.4679</c:v>
                </c:pt>
                <c:pt idx="37843" formatCode="General">
                  <c:v>25.468499999999999</c:v>
                </c:pt>
                <c:pt idx="37844" formatCode="General">
                  <c:v>25.469200000000001</c:v>
                </c:pt>
                <c:pt idx="37845" formatCode="General">
                  <c:v>25.469899999999999</c:v>
                </c:pt>
                <c:pt idx="37846" formatCode="General">
                  <c:v>25.470600000000001</c:v>
                </c:pt>
                <c:pt idx="37847" formatCode="General">
                  <c:v>25.4712</c:v>
                </c:pt>
                <c:pt idx="37848" formatCode="General">
                  <c:v>25.471900000000002</c:v>
                </c:pt>
                <c:pt idx="37849" formatCode="General">
                  <c:v>25.4726</c:v>
                </c:pt>
                <c:pt idx="37850" formatCode="General">
                  <c:v>25.473199999999999</c:v>
                </c:pt>
                <c:pt idx="37851" formatCode="General">
                  <c:v>25.4739</c:v>
                </c:pt>
                <c:pt idx="37852" formatCode="General">
                  <c:v>25.474599999999999</c:v>
                </c:pt>
                <c:pt idx="37853" formatCode="General">
                  <c:v>25.475300000000001</c:v>
                </c:pt>
                <c:pt idx="37854" formatCode="General">
                  <c:v>25.475899999999999</c:v>
                </c:pt>
                <c:pt idx="37855" formatCode="General">
                  <c:v>25.476600000000001</c:v>
                </c:pt>
                <c:pt idx="37856" formatCode="General">
                  <c:v>25.4773</c:v>
                </c:pt>
                <c:pt idx="37857" formatCode="General">
                  <c:v>25.478000000000002</c:v>
                </c:pt>
                <c:pt idx="37858" formatCode="General">
                  <c:v>25.4786</c:v>
                </c:pt>
                <c:pt idx="37859" formatCode="General">
                  <c:v>25.479299999999999</c:v>
                </c:pt>
                <c:pt idx="37860" formatCode="General">
                  <c:v>25.48</c:v>
                </c:pt>
                <c:pt idx="37861" formatCode="General">
                  <c:v>25.480599999999999</c:v>
                </c:pt>
                <c:pt idx="37862" formatCode="General">
                  <c:v>25.481300000000001</c:v>
                </c:pt>
                <c:pt idx="37863" formatCode="General">
                  <c:v>25.481999999999999</c:v>
                </c:pt>
                <c:pt idx="37864" formatCode="General">
                  <c:v>25.482700000000001</c:v>
                </c:pt>
                <c:pt idx="37865" formatCode="General">
                  <c:v>25.4833</c:v>
                </c:pt>
                <c:pt idx="37866" formatCode="General">
                  <c:v>25.484000000000002</c:v>
                </c:pt>
                <c:pt idx="37867" formatCode="General">
                  <c:v>25.4847</c:v>
                </c:pt>
                <c:pt idx="37868" formatCode="General">
                  <c:v>25.485399999999998</c:v>
                </c:pt>
                <c:pt idx="37869" formatCode="General">
                  <c:v>25.486000000000001</c:v>
                </c:pt>
                <c:pt idx="37870" formatCode="General">
                  <c:v>25.486699999999999</c:v>
                </c:pt>
                <c:pt idx="37871" formatCode="General">
                  <c:v>25.487400000000001</c:v>
                </c:pt>
                <c:pt idx="37872" formatCode="General">
                  <c:v>25.488099999999999</c:v>
                </c:pt>
                <c:pt idx="37873" formatCode="General">
                  <c:v>25.488700000000001</c:v>
                </c:pt>
                <c:pt idx="37874" formatCode="General">
                  <c:v>25.4894</c:v>
                </c:pt>
                <c:pt idx="37875" formatCode="General">
                  <c:v>25.490100000000002</c:v>
                </c:pt>
                <c:pt idx="37876" formatCode="General">
                  <c:v>25.4907</c:v>
                </c:pt>
                <c:pt idx="37877" formatCode="General">
                  <c:v>25.491399999999999</c:v>
                </c:pt>
                <c:pt idx="37878" formatCode="General">
                  <c:v>25.492100000000001</c:v>
                </c:pt>
                <c:pt idx="37879" formatCode="General">
                  <c:v>25.492799999999999</c:v>
                </c:pt>
                <c:pt idx="37880" formatCode="General">
                  <c:v>25.493400000000001</c:v>
                </c:pt>
                <c:pt idx="37881" formatCode="General">
                  <c:v>25.4941</c:v>
                </c:pt>
                <c:pt idx="37882" formatCode="General">
                  <c:v>25.494800000000001</c:v>
                </c:pt>
                <c:pt idx="37883" formatCode="General">
                  <c:v>25.4955</c:v>
                </c:pt>
                <c:pt idx="37884" formatCode="General">
                  <c:v>25.496099999999998</c:v>
                </c:pt>
                <c:pt idx="37885" formatCode="General">
                  <c:v>25.4968</c:v>
                </c:pt>
                <c:pt idx="37886" formatCode="General">
                  <c:v>25.497499999999999</c:v>
                </c:pt>
                <c:pt idx="37887" formatCode="General">
                  <c:v>25.498100000000001</c:v>
                </c:pt>
                <c:pt idx="37888" formatCode="General">
                  <c:v>25.498799999999999</c:v>
                </c:pt>
                <c:pt idx="37889" formatCode="General">
                  <c:v>25.499500000000001</c:v>
                </c:pt>
                <c:pt idx="37890" formatCode="General">
                  <c:v>25.5002</c:v>
                </c:pt>
                <c:pt idx="37891" formatCode="General">
                  <c:v>25.500800000000002</c:v>
                </c:pt>
                <c:pt idx="37892" formatCode="General">
                  <c:v>25.5015</c:v>
                </c:pt>
                <c:pt idx="37893" formatCode="General">
                  <c:v>25.502199999999998</c:v>
                </c:pt>
                <c:pt idx="37894" formatCode="General">
                  <c:v>25.5029</c:v>
                </c:pt>
                <c:pt idx="37895" formatCode="General">
                  <c:v>25.503499999999999</c:v>
                </c:pt>
                <c:pt idx="37896" formatCode="General">
                  <c:v>25.504200000000001</c:v>
                </c:pt>
                <c:pt idx="37897" formatCode="General">
                  <c:v>25.504899999999999</c:v>
                </c:pt>
                <c:pt idx="37898" formatCode="General">
                  <c:v>25.505500000000001</c:v>
                </c:pt>
                <c:pt idx="37899" formatCode="General">
                  <c:v>25.5062</c:v>
                </c:pt>
                <c:pt idx="37900" formatCode="General">
                  <c:v>25.506900000000002</c:v>
                </c:pt>
                <c:pt idx="37901" formatCode="General">
                  <c:v>25.5076</c:v>
                </c:pt>
                <c:pt idx="37902" formatCode="General">
                  <c:v>25.508199999999999</c:v>
                </c:pt>
                <c:pt idx="37903" formatCode="General">
                  <c:v>25.508900000000001</c:v>
                </c:pt>
                <c:pt idx="37904" formatCode="General">
                  <c:v>25.509599999999999</c:v>
                </c:pt>
                <c:pt idx="37905" formatCode="General">
                  <c:v>25.510300000000001</c:v>
                </c:pt>
                <c:pt idx="37906" formatCode="General">
                  <c:v>25.510899999999999</c:v>
                </c:pt>
                <c:pt idx="37907" formatCode="General">
                  <c:v>25.511600000000001</c:v>
                </c:pt>
                <c:pt idx="37908" formatCode="General">
                  <c:v>25.5123</c:v>
                </c:pt>
                <c:pt idx="37909" formatCode="General">
                  <c:v>25.513000000000002</c:v>
                </c:pt>
                <c:pt idx="37910" formatCode="General">
                  <c:v>25.5136</c:v>
                </c:pt>
                <c:pt idx="37911" formatCode="General">
                  <c:v>25.514299999999999</c:v>
                </c:pt>
                <c:pt idx="37912" formatCode="General">
                  <c:v>25.515000000000001</c:v>
                </c:pt>
                <c:pt idx="37913" formatCode="General">
                  <c:v>25.515599999999999</c:v>
                </c:pt>
                <c:pt idx="37914" formatCode="General">
                  <c:v>25.516300000000001</c:v>
                </c:pt>
                <c:pt idx="37915" formatCode="General">
                  <c:v>25.516999999999999</c:v>
                </c:pt>
                <c:pt idx="37916" formatCode="General">
                  <c:v>25.517700000000001</c:v>
                </c:pt>
                <c:pt idx="37917" formatCode="General">
                  <c:v>25.5183</c:v>
                </c:pt>
                <c:pt idx="37918" formatCode="General">
                  <c:v>25.518999999999998</c:v>
                </c:pt>
                <c:pt idx="37919" formatCode="General">
                  <c:v>25.5197</c:v>
                </c:pt>
                <c:pt idx="37920" formatCode="General">
                  <c:v>25.520399999999999</c:v>
                </c:pt>
                <c:pt idx="37921" formatCode="General">
                  <c:v>25.521000000000001</c:v>
                </c:pt>
                <c:pt idx="37922" formatCode="General">
                  <c:v>25.521699999999999</c:v>
                </c:pt>
                <c:pt idx="37923" formatCode="General">
                  <c:v>25.522400000000001</c:v>
                </c:pt>
                <c:pt idx="37924" formatCode="General">
                  <c:v>25.523</c:v>
                </c:pt>
                <c:pt idx="37925" formatCode="General">
                  <c:v>25.523700000000002</c:v>
                </c:pt>
                <c:pt idx="37926" formatCode="General">
                  <c:v>25.5244</c:v>
                </c:pt>
                <c:pt idx="37927" formatCode="General">
                  <c:v>25.525099999999998</c:v>
                </c:pt>
                <c:pt idx="37928" formatCode="General">
                  <c:v>25.525700000000001</c:v>
                </c:pt>
                <c:pt idx="37929" formatCode="General">
                  <c:v>25.526399999999999</c:v>
                </c:pt>
                <c:pt idx="37930" formatCode="General">
                  <c:v>25.527100000000001</c:v>
                </c:pt>
                <c:pt idx="37931" formatCode="General">
                  <c:v>25.527799999999999</c:v>
                </c:pt>
                <c:pt idx="37932" formatCode="General">
                  <c:v>25.528400000000001</c:v>
                </c:pt>
                <c:pt idx="37933" formatCode="General">
                  <c:v>25.5291</c:v>
                </c:pt>
                <c:pt idx="37934" formatCode="General">
                  <c:v>25.529800000000002</c:v>
                </c:pt>
                <c:pt idx="37935" formatCode="General">
                  <c:v>25.5305</c:v>
                </c:pt>
                <c:pt idx="37936" formatCode="General">
                  <c:v>25.531099999999999</c:v>
                </c:pt>
                <c:pt idx="37937" formatCode="General">
                  <c:v>25.5318</c:v>
                </c:pt>
                <c:pt idx="37938" formatCode="General">
                  <c:v>25.532499999999999</c:v>
                </c:pt>
                <c:pt idx="37939" formatCode="General">
                  <c:v>25.533100000000001</c:v>
                </c:pt>
                <c:pt idx="37940" formatCode="General">
                  <c:v>25.533799999999999</c:v>
                </c:pt>
                <c:pt idx="37941" formatCode="General">
                  <c:v>25.534500000000001</c:v>
                </c:pt>
                <c:pt idx="37942" formatCode="General">
                  <c:v>25.5352</c:v>
                </c:pt>
                <c:pt idx="37943" formatCode="General">
                  <c:v>25.535799999999998</c:v>
                </c:pt>
                <c:pt idx="37944" formatCode="General">
                  <c:v>25.5365</c:v>
                </c:pt>
                <c:pt idx="37945" formatCode="General">
                  <c:v>25.537199999999999</c:v>
                </c:pt>
                <c:pt idx="37946" formatCode="General">
                  <c:v>25.5379</c:v>
                </c:pt>
                <c:pt idx="37947" formatCode="General">
                  <c:v>25.538499999999999</c:v>
                </c:pt>
                <c:pt idx="37948" formatCode="General">
                  <c:v>25.539200000000001</c:v>
                </c:pt>
                <c:pt idx="37949" formatCode="General">
                  <c:v>25.539899999999999</c:v>
                </c:pt>
                <c:pt idx="37950" formatCode="General">
                  <c:v>25.540500000000002</c:v>
                </c:pt>
                <c:pt idx="37951" formatCode="General">
                  <c:v>25.5412</c:v>
                </c:pt>
                <c:pt idx="37952" formatCode="General">
                  <c:v>25.541899999999998</c:v>
                </c:pt>
                <c:pt idx="37953" formatCode="General">
                  <c:v>25.5426</c:v>
                </c:pt>
                <c:pt idx="37954" formatCode="General">
                  <c:v>25.543199999999999</c:v>
                </c:pt>
                <c:pt idx="37955" formatCode="General">
                  <c:v>25.543900000000001</c:v>
                </c:pt>
                <c:pt idx="37956" formatCode="General">
                  <c:v>25.544599999999999</c:v>
                </c:pt>
                <c:pt idx="37957" formatCode="General">
                  <c:v>25.545300000000001</c:v>
                </c:pt>
                <c:pt idx="37958" formatCode="General">
                  <c:v>25.5459</c:v>
                </c:pt>
                <c:pt idx="37959" formatCode="General">
                  <c:v>25.546600000000002</c:v>
                </c:pt>
                <c:pt idx="37960" formatCode="General">
                  <c:v>25.5473</c:v>
                </c:pt>
                <c:pt idx="37961" formatCode="General">
                  <c:v>25.547899999999998</c:v>
                </c:pt>
                <c:pt idx="37962" formatCode="General">
                  <c:v>25.5486</c:v>
                </c:pt>
                <c:pt idx="37963" formatCode="General">
                  <c:v>25.549299999999999</c:v>
                </c:pt>
                <c:pt idx="37964" formatCode="General">
                  <c:v>25.55</c:v>
                </c:pt>
                <c:pt idx="37965" formatCode="General">
                  <c:v>25.550599999999999</c:v>
                </c:pt>
                <c:pt idx="37966" formatCode="General">
                  <c:v>25.551300000000001</c:v>
                </c:pt>
                <c:pt idx="37967" formatCode="General">
                  <c:v>25.552</c:v>
                </c:pt>
                <c:pt idx="37968" formatCode="General">
                  <c:v>25.552700000000002</c:v>
                </c:pt>
                <c:pt idx="37969" formatCode="General">
                  <c:v>25.5533</c:v>
                </c:pt>
                <c:pt idx="37970" formatCode="General">
                  <c:v>25.553999999999998</c:v>
                </c:pt>
                <c:pt idx="37971" formatCode="General">
                  <c:v>25.5547</c:v>
                </c:pt>
                <c:pt idx="37972" formatCode="General">
                  <c:v>25.555399999999999</c:v>
                </c:pt>
                <c:pt idx="37973" formatCode="General">
                  <c:v>25.556000000000001</c:v>
                </c:pt>
                <c:pt idx="37974" formatCode="General">
                  <c:v>25.556699999999999</c:v>
                </c:pt>
                <c:pt idx="37975" formatCode="General">
                  <c:v>25.557400000000001</c:v>
                </c:pt>
                <c:pt idx="37976" formatCode="General">
                  <c:v>25.558</c:v>
                </c:pt>
                <c:pt idx="37977" formatCode="General">
                  <c:v>25.558700000000002</c:v>
                </c:pt>
                <c:pt idx="37978" formatCode="General">
                  <c:v>25.5594</c:v>
                </c:pt>
                <c:pt idx="37979" formatCode="General">
                  <c:v>25.560099999999998</c:v>
                </c:pt>
                <c:pt idx="37980" formatCode="General">
                  <c:v>25.560700000000001</c:v>
                </c:pt>
                <c:pt idx="37981" formatCode="General">
                  <c:v>25.561399999999999</c:v>
                </c:pt>
                <c:pt idx="37982" formatCode="General">
                  <c:v>25.562100000000001</c:v>
                </c:pt>
                <c:pt idx="37983" formatCode="General">
                  <c:v>25.562799999999999</c:v>
                </c:pt>
                <c:pt idx="37984" formatCode="General">
                  <c:v>25.563400000000001</c:v>
                </c:pt>
                <c:pt idx="37985" formatCode="General">
                  <c:v>25.5641</c:v>
                </c:pt>
                <c:pt idx="37986" formatCode="General">
                  <c:v>25.564800000000002</c:v>
                </c:pt>
                <c:pt idx="37987" formatCode="General">
                  <c:v>25.5654</c:v>
                </c:pt>
                <c:pt idx="37988" formatCode="General">
                  <c:v>25.566099999999999</c:v>
                </c:pt>
                <c:pt idx="37989" formatCode="General">
                  <c:v>25.566800000000001</c:v>
                </c:pt>
                <c:pt idx="37990" formatCode="General">
                  <c:v>25.567499999999999</c:v>
                </c:pt>
                <c:pt idx="37991" formatCode="General">
                  <c:v>25.568100000000001</c:v>
                </c:pt>
                <c:pt idx="37992" formatCode="General">
                  <c:v>25.5688</c:v>
                </c:pt>
                <c:pt idx="37993" formatCode="General">
                  <c:v>25.569500000000001</c:v>
                </c:pt>
                <c:pt idx="37994" formatCode="General">
                  <c:v>25.5702</c:v>
                </c:pt>
                <c:pt idx="37995" formatCode="General">
                  <c:v>25.570799999999998</c:v>
                </c:pt>
                <c:pt idx="37996" formatCode="General">
                  <c:v>25.5715</c:v>
                </c:pt>
                <c:pt idx="37997" formatCode="General">
                  <c:v>25.572199999999999</c:v>
                </c:pt>
                <c:pt idx="37998" formatCode="General">
                  <c:v>25.572800000000001</c:v>
                </c:pt>
                <c:pt idx="37999" formatCode="General">
                  <c:v>25.573499999999999</c:v>
                </c:pt>
                <c:pt idx="38000" formatCode="General">
                  <c:v>25.574200000000001</c:v>
                </c:pt>
                <c:pt idx="38001" formatCode="General">
                  <c:v>25.5749</c:v>
                </c:pt>
                <c:pt idx="38002" formatCode="General">
                  <c:v>25.575500000000002</c:v>
                </c:pt>
                <c:pt idx="38003" formatCode="General">
                  <c:v>25.5762</c:v>
                </c:pt>
                <c:pt idx="38004" formatCode="General">
                  <c:v>25.576899999999998</c:v>
                </c:pt>
                <c:pt idx="38005" formatCode="General">
                  <c:v>25.5776</c:v>
                </c:pt>
                <c:pt idx="38006" formatCode="General">
                  <c:v>25.578199999999999</c:v>
                </c:pt>
                <c:pt idx="38007" formatCode="General">
                  <c:v>25.578900000000001</c:v>
                </c:pt>
                <c:pt idx="38008" formatCode="General">
                  <c:v>25.579599999999999</c:v>
                </c:pt>
                <c:pt idx="38009" formatCode="General">
                  <c:v>25.580300000000001</c:v>
                </c:pt>
                <c:pt idx="38010" formatCode="General">
                  <c:v>25.5809</c:v>
                </c:pt>
                <c:pt idx="38011" formatCode="General">
                  <c:v>25.581600000000002</c:v>
                </c:pt>
                <c:pt idx="38012" formatCode="General">
                  <c:v>25.5823</c:v>
                </c:pt>
                <c:pt idx="38013" formatCode="General">
                  <c:v>25.582899999999999</c:v>
                </c:pt>
                <c:pt idx="38014" formatCode="General">
                  <c:v>25.583600000000001</c:v>
                </c:pt>
                <c:pt idx="38015" formatCode="General">
                  <c:v>25.584299999999999</c:v>
                </c:pt>
                <c:pt idx="38016" formatCode="General">
                  <c:v>25.585000000000001</c:v>
                </c:pt>
                <c:pt idx="38017" formatCode="General">
                  <c:v>25.585599999999999</c:v>
                </c:pt>
                <c:pt idx="38018" formatCode="General">
                  <c:v>25.586300000000001</c:v>
                </c:pt>
                <c:pt idx="38019" formatCode="General">
                  <c:v>25.587</c:v>
                </c:pt>
                <c:pt idx="38020" formatCode="General">
                  <c:v>25.587700000000002</c:v>
                </c:pt>
                <c:pt idx="38021" formatCode="General">
                  <c:v>25.5883</c:v>
                </c:pt>
                <c:pt idx="38022" formatCode="General">
                  <c:v>25.588999999999999</c:v>
                </c:pt>
                <c:pt idx="38023" formatCode="General">
                  <c:v>25.589700000000001</c:v>
                </c:pt>
                <c:pt idx="38024" formatCode="General">
                  <c:v>25.590299999999999</c:v>
                </c:pt>
                <c:pt idx="38025" formatCode="General">
                  <c:v>25.591000000000001</c:v>
                </c:pt>
                <c:pt idx="38026" formatCode="General">
                  <c:v>25.591699999999999</c:v>
                </c:pt>
                <c:pt idx="38027" formatCode="General">
                  <c:v>25.592400000000001</c:v>
                </c:pt>
                <c:pt idx="38028" formatCode="General">
                  <c:v>25.593</c:v>
                </c:pt>
                <c:pt idx="38029" formatCode="General">
                  <c:v>25.593699999999998</c:v>
                </c:pt>
                <c:pt idx="38030" formatCode="General">
                  <c:v>25.5944</c:v>
                </c:pt>
                <c:pt idx="38031" formatCode="General">
                  <c:v>25.595099999999999</c:v>
                </c:pt>
                <c:pt idx="38032" formatCode="General">
                  <c:v>25.595700000000001</c:v>
                </c:pt>
                <c:pt idx="38033" formatCode="General">
                  <c:v>25.596399999999999</c:v>
                </c:pt>
                <c:pt idx="38034" formatCode="General">
                  <c:v>25.597100000000001</c:v>
                </c:pt>
                <c:pt idx="38035" formatCode="General">
                  <c:v>25.597799999999999</c:v>
                </c:pt>
                <c:pt idx="38036" formatCode="General">
                  <c:v>25.598400000000002</c:v>
                </c:pt>
                <c:pt idx="38037" formatCode="General">
                  <c:v>25.5991</c:v>
                </c:pt>
                <c:pt idx="38038" formatCode="General">
                  <c:v>25.599799999999998</c:v>
                </c:pt>
                <c:pt idx="38039" formatCode="General">
                  <c:v>25.6004</c:v>
                </c:pt>
                <c:pt idx="38040" formatCode="General">
                  <c:v>25.601099999999999</c:v>
                </c:pt>
                <c:pt idx="38041" formatCode="General">
                  <c:v>25.601800000000001</c:v>
                </c:pt>
                <c:pt idx="38042" formatCode="General">
                  <c:v>25.602499999999999</c:v>
                </c:pt>
                <c:pt idx="38043" formatCode="General">
                  <c:v>25.603100000000001</c:v>
                </c:pt>
                <c:pt idx="38044" formatCode="General">
                  <c:v>25.6038</c:v>
                </c:pt>
                <c:pt idx="38045" formatCode="General">
                  <c:v>25.604500000000002</c:v>
                </c:pt>
                <c:pt idx="38046" formatCode="General">
                  <c:v>25.6052</c:v>
                </c:pt>
                <c:pt idx="38047" formatCode="General">
                  <c:v>25.605799999999999</c:v>
                </c:pt>
                <c:pt idx="38048" formatCode="General">
                  <c:v>25.6065</c:v>
                </c:pt>
                <c:pt idx="38049" formatCode="General">
                  <c:v>25.607199999999999</c:v>
                </c:pt>
                <c:pt idx="38050" formatCode="General">
                  <c:v>25.607800000000001</c:v>
                </c:pt>
                <c:pt idx="38051" formatCode="General">
                  <c:v>25.608499999999999</c:v>
                </c:pt>
                <c:pt idx="38052" formatCode="General">
                  <c:v>25.609200000000001</c:v>
                </c:pt>
                <c:pt idx="38053" formatCode="General">
                  <c:v>25.6099</c:v>
                </c:pt>
                <c:pt idx="38054" formatCode="General">
                  <c:v>25.610499999999998</c:v>
                </c:pt>
                <c:pt idx="38055" formatCode="General">
                  <c:v>25.6112</c:v>
                </c:pt>
                <c:pt idx="38056" formatCode="General">
                  <c:v>25.611899999999999</c:v>
                </c:pt>
                <c:pt idx="38057" formatCode="General">
                  <c:v>25.6126</c:v>
                </c:pt>
                <c:pt idx="38058" formatCode="General">
                  <c:v>25.613199999999999</c:v>
                </c:pt>
                <c:pt idx="38059" formatCode="General">
                  <c:v>25.613900000000001</c:v>
                </c:pt>
                <c:pt idx="38060" formatCode="General">
                  <c:v>25.614599999999999</c:v>
                </c:pt>
                <c:pt idx="38061" formatCode="General">
                  <c:v>25.615200000000002</c:v>
                </c:pt>
                <c:pt idx="38062" formatCode="General">
                  <c:v>25.6159</c:v>
                </c:pt>
                <c:pt idx="38063" formatCode="General">
                  <c:v>25.616599999999998</c:v>
                </c:pt>
                <c:pt idx="38064" formatCode="General">
                  <c:v>25.6173</c:v>
                </c:pt>
                <c:pt idx="38065" formatCode="General">
                  <c:v>25.617899999999999</c:v>
                </c:pt>
                <c:pt idx="38066" formatCode="General">
                  <c:v>25.618600000000001</c:v>
                </c:pt>
                <c:pt idx="38067" formatCode="General">
                  <c:v>25.619299999999999</c:v>
                </c:pt>
                <c:pt idx="38068" formatCode="General">
                  <c:v>25.62</c:v>
                </c:pt>
                <c:pt idx="38069" formatCode="General">
                  <c:v>25.6206</c:v>
                </c:pt>
                <c:pt idx="38070" formatCode="General">
                  <c:v>25.621300000000002</c:v>
                </c:pt>
                <c:pt idx="38071" formatCode="General">
                  <c:v>25.622</c:v>
                </c:pt>
                <c:pt idx="38072" formatCode="General">
                  <c:v>25.622699999999998</c:v>
                </c:pt>
                <c:pt idx="38073" formatCode="General">
                  <c:v>25.6233</c:v>
                </c:pt>
                <c:pt idx="38074" formatCode="General">
                  <c:v>25.623999999999999</c:v>
                </c:pt>
                <c:pt idx="38075" formatCode="General">
                  <c:v>25.624700000000001</c:v>
                </c:pt>
                <c:pt idx="38076" formatCode="General">
                  <c:v>25.625299999999999</c:v>
                </c:pt>
                <c:pt idx="38077" formatCode="General">
                  <c:v>25.626000000000001</c:v>
                </c:pt>
                <c:pt idx="38078" formatCode="General">
                  <c:v>25.6267</c:v>
                </c:pt>
                <c:pt idx="38079" formatCode="General">
                  <c:v>25.627400000000002</c:v>
                </c:pt>
                <c:pt idx="38080" formatCode="General">
                  <c:v>25.628</c:v>
                </c:pt>
                <c:pt idx="38081" formatCode="General">
                  <c:v>25.628699999999998</c:v>
                </c:pt>
                <c:pt idx="38082" formatCode="General">
                  <c:v>25.6294</c:v>
                </c:pt>
                <c:pt idx="38083" formatCode="General">
                  <c:v>25.630099999999999</c:v>
                </c:pt>
                <c:pt idx="38084" formatCode="General">
                  <c:v>25.630700000000001</c:v>
                </c:pt>
                <c:pt idx="38085" formatCode="General">
                  <c:v>25.631399999999999</c:v>
                </c:pt>
                <c:pt idx="38086" formatCode="General">
                  <c:v>25.632100000000001</c:v>
                </c:pt>
                <c:pt idx="38087" formatCode="General">
                  <c:v>25.6327</c:v>
                </c:pt>
                <c:pt idx="38088" formatCode="General">
                  <c:v>25.633400000000002</c:v>
                </c:pt>
                <c:pt idx="38089" formatCode="General">
                  <c:v>25.6341</c:v>
                </c:pt>
                <c:pt idx="38090" formatCode="General">
                  <c:v>25.634799999999998</c:v>
                </c:pt>
                <c:pt idx="38091" formatCode="General">
                  <c:v>25.635400000000001</c:v>
                </c:pt>
                <c:pt idx="38092" formatCode="General">
                  <c:v>25.636099999999999</c:v>
                </c:pt>
                <c:pt idx="38093" formatCode="General">
                  <c:v>25.636800000000001</c:v>
                </c:pt>
                <c:pt idx="38094" formatCode="General">
                  <c:v>25.637499999999999</c:v>
                </c:pt>
                <c:pt idx="38095" formatCode="General">
                  <c:v>25.638100000000001</c:v>
                </c:pt>
                <c:pt idx="38096" formatCode="General">
                  <c:v>25.6388</c:v>
                </c:pt>
                <c:pt idx="38097" formatCode="General">
                  <c:v>25.639500000000002</c:v>
                </c:pt>
                <c:pt idx="38098" formatCode="General">
                  <c:v>25.6401</c:v>
                </c:pt>
                <c:pt idx="38099" formatCode="General">
                  <c:v>25.640799999999999</c:v>
                </c:pt>
                <c:pt idx="38100" formatCode="General">
                  <c:v>25.641500000000001</c:v>
                </c:pt>
                <c:pt idx="38101" formatCode="General">
                  <c:v>25.642199999999999</c:v>
                </c:pt>
                <c:pt idx="38102" formatCode="General">
                  <c:v>25.642800000000001</c:v>
                </c:pt>
                <c:pt idx="38103" formatCode="General">
                  <c:v>25.6435</c:v>
                </c:pt>
                <c:pt idx="38104" formatCode="General">
                  <c:v>25.644200000000001</c:v>
                </c:pt>
                <c:pt idx="38105" formatCode="General">
                  <c:v>25.6449</c:v>
                </c:pt>
                <c:pt idx="38106" formatCode="General">
                  <c:v>25.645499999999998</c:v>
                </c:pt>
                <c:pt idx="38107" formatCode="General">
                  <c:v>25.6462</c:v>
                </c:pt>
                <c:pt idx="38108" formatCode="General">
                  <c:v>25.646899999999999</c:v>
                </c:pt>
                <c:pt idx="38109" formatCode="General">
                  <c:v>25.647600000000001</c:v>
                </c:pt>
                <c:pt idx="38110" formatCode="General">
                  <c:v>25.648199999999999</c:v>
                </c:pt>
                <c:pt idx="38111" formatCode="General">
                  <c:v>25.648900000000001</c:v>
                </c:pt>
                <c:pt idx="38112" formatCode="General">
                  <c:v>25.6496</c:v>
                </c:pt>
                <c:pt idx="38113" formatCode="General">
                  <c:v>25.650200000000002</c:v>
                </c:pt>
                <c:pt idx="38114" formatCode="General">
                  <c:v>25.6509</c:v>
                </c:pt>
                <c:pt idx="38115" formatCode="General">
                  <c:v>25.651599999999998</c:v>
                </c:pt>
                <c:pt idx="38116" formatCode="General">
                  <c:v>25.6523</c:v>
                </c:pt>
                <c:pt idx="38117" formatCode="General">
                  <c:v>25.652899999999999</c:v>
                </c:pt>
                <c:pt idx="38118" formatCode="General">
                  <c:v>25.653600000000001</c:v>
                </c:pt>
                <c:pt idx="38119" formatCode="General">
                  <c:v>25.654299999999999</c:v>
                </c:pt>
                <c:pt idx="38120" formatCode="General">
                  <c:v>25.655000000000001</c:v>
                </c:pt>
                <c:pt idx="38121" formatCode="General">
                  <c:v>25.6556</c:v>
                </c:pt>
                <c:pt idx="38122" formatCode="General">
                  <c:v>25.656300000000002</c:v>
                </c:pt>
                <c:pt idx="38123" formatCode="General">
                  <c:v>25.657</c:v>
                </c:pt>
                <c:pt idx="38124" formatCode="General">
                  <c:v>25.657599999999999</c:v>
                </c:pt>
                <c:pt idx="38125" formatCode="General">
                  <c:v>25.658300000000001</c:v>
                </c:pt>
                <c:pt idx="38126" formatCode="General">
                  <c:v>25.658999999999999</c:v>
                </c:pt>
                <c:pt idx="38127" formatCode="General">
                  <c:v>25.659700000000001</c:v>
                </c:pt>
                <c:pt idx="38128" formatCode="General">
                  <c:v>25.660299999999999</c:v>
                </c:pt>
                <c:pt idx="38129" formatCode="General">
                  <c:v>25.661000000000001</c:v>
                </c:pt>
                <c:pt idx="38130" formatCode="General">
                  <c:v>25.6617</c:v>
                </c:pt>
                <c:pt idx="38131" formatCode="General">
                  <c:v>25.662400000000002</c:v>
                </c:pt>
                <c:pt idx="38132" formatCode="General">
                  <c:v>25.663</c:v>
                </c:pt>
                <c:pt idx="38133" formatCode="General">
                  <c:v>25.663699999999999</c:v>
                </c:pt>
                <c:pt idx="38134" formatCode="General">
                  <c:v>25.664400000000001</c:v>
                </c:pt>
                <c:pt idx="38135" formatCode="General">
                  <c:v>25.665099999999999</c:v>
                </c:pt>
                <c:pt idx="38136" formatCode="General">
                  <c:v>25.665700000000001</c:v>
                </c:pt>
                <c:pt idx="38137" formatCode="General">
                  <c:v>25.666399999999999</c:v>
                </c:pt>
                <c:pt idx="38138" formatCode="General">
                  <c:v>25.667100000000001</c:v>
                </c:pt>
                <c:pt idx="38139" formatCode="General">
                  <c:v>25.6677</c:v>
                </c:pt>
                <c:pt idx="38140" formatCode="General">
                  <c:v>25.668399999999998</c:v>
                </c:pt>
                <c:pt idx="38141" formatCode="General">
                  <c:v>25.6691</c:v>
                </c:pt>
                <c:pt idx="38142" formatCode="General">
                  <c:v>25.669799999999999</c:v>
                </c:pt>
                <c:pt idx="38143" formatCode="General">
                  <c:v>25.670400000000001</c:v>
                </c:pt>
                <c:pt idx="38144" formatCode="General">
                  <c:v>25.671099999999999</c:v>
                </c:pt>
                <c:pt idx="38145" formatCode="General">
                  <c:v>25.671800000000001</c:v>
                </c:pt>
                <c:pt idx="38146" formatCode="General">
                  <c:v>25.672499999999999</c:v>
                </c:pt>
                <c:pt idx="38147" formatCode="General">
                  <c:v>25.673100000000002</c:v>
                </c:pt>
                <c:pt idx="38148" formatCode="General">
                  <c:v>25.6738</c:v>
                </c:pt>
                <c:pt idx="38149" formatCode="General">
                  <c:v>25.674499999999998</c:v>
                </c:pt>
                <c:pt idx="38150" formatCode="General">
                  <c:v>25.6751</c:v>
                </c:pt>
                <c:pt idx="38151" formatCode="General">
                  <c:v>25.675799999999999</c:v>
                </c:pt>
                <c:pt idx="38152" formatCode="General">
                  <c:v>25.676500000000001</c:v>
                </c:pt>
                <c:pt idx="38153" formatCode="General">
                  <c:v>25.677199999999999</c:v>
                </c:pt>
                <c:pt idx="38154" formatCode="General">
                  <c:v>25.677800000000001</c:v>
                </c:pt>
                <c:pt idx="38155" formatCode="General">
                  <c:v>25.6785</c:v>
                </c:pt>
                <c:pt idx="38156" formatCode="General">
                  <c:v>25.679200000000002</c:v>
                </c:pt>
                <c:pt idx="38157" formatCode="General">
                  <c:v>25.6799</c:v>
                </c:pt>
                <c:pt idx="38158" formatCode="General">
                  <c:v>25.680499999999999</c:v>
                </c:pt>
                <c:pt idx="38159" formatCode="General">
                  <c:v>25.6812</c:v>
                </c:pt>
                <c:pt idx="38160" formatCode="General">
                  <c:v>25.681899999999999</c:v>
                </c:pt>
                <c:pt idx="38161" formatCode="General">
                  <c:v>25.682500000000001</c:v>
                </c:pt>
                <c:pt idx="38162" formatCode="General">
                  <c:v>25.683199999999999</c:v>
                </c:pt>
                <c:pt idx="38163" formatCode="General">
                  <c:v>25.683900000000001</c:v>
                </c:pt>
                <c:pt idx="38164" formatCode="General">
                  <c:v>25.6846</c:v>
                </c:pt>
                <c:pt idx="38165" formatCode="General">
                  <c:v>25.685199999999998</c:v>
                </c:pt>
                <c:pt idx="38166" formatCode="General">
                  <c:v>25.6859</c:v>
                </c:pt>
                <c:pt idx="38167" formatCode="General">
                  <c:v>25.686599999999999</c:v>
                </c:pt>
                <c:pt idx="38168" formatCode="General">
                  <c:v>25.6873</c:v>
                </c:pt>
                <c:pt idx="38169" formatCode="General">
                  <c:v>25.687899999999999</c:v>
                </c:pt>
                <c:pt idx="38170" formatCode="General">
                  <c:v>25.688600000000001</c:v>
                </c:pt>
                <c:pt idx="38171" formatCode="General">
                  <c:v>25.689299999999999</c:v>
                </c:pt>
                <c:pt idx="38172" formatCode="General">
                  <c:v>25.69</c:v>
                </c:pt>
                <c:pt idx="38173" formatCode="General">
                  <c:v>25.6906</c:v>
                </c:pt>
                <c:pt idx="38174" formatCode="General">
                  <c:v>25.691299999999998</c:v>
                </c:pt>
                <c:pt idx="38175" formatCode="General">
                  <c:v>25.692</c:v>
                </c:pt>
                <c:pt idx="38176" formatCode="General">
                  <c:v>25.692599999999999</c:v>
                </c:pt>
                <c:pt idx="38177" formatCode="General">
                  <c:v>25.693300000000001</c:v>
                </c:pt>
                <c:pt idx="38178" formatCode="General">
                  <c:v>25.693999999999999</c:v>
                </c:pt>
                <c:pt idx="38179" formatCode="General">
                  <c:v>25.694700000000001</c:v>
                </c:pt>
                <c:pt idx="38180" formatCode="General">
                  <c:v>25.6953</c:v>
                </c:pt>
                <c:pt idx="38181" formatCode="General">
                  <c:v>25.696000000000002</c:v>
                </c:pt>
                <c:pt idx="38182" formatCode="General">
                  <c:v>25.6967</c:v>
                </c:pt>
                <c:pt idx="38183" formatCode="General">
                  <c:v>25.697399999999998</c:v>
                </c:pt>
                <c:pt idx="38184" formatCode="General">
                  <c:v>25.698</c:v>
                </c:pt>
                <c:pt idx="38185" formatCode="General">
                  <c:v>25.698699999999999</c:v>
                </c:pt>
                <c:pt idx="38186" formatCode="General">
                  <c:v>25.699400000000001</c:v>
                </c:pt>
                <c:pt idx="38187" formatCode="General">
                  <c:v>25.7</c:v>
                </c:pt>
                <c:pt idx="38188" formatCode="General">
                  <c:v>25.700700000000001</c:v>
                </c:pt>
                <c:pt idx="38189" formatCode="General">
                  <c:v>25.7014</c:v>
                </c:pt>
                <c:pt idx="38190" formatCode="General">
                  <c:v>25.702100000000002</c:v>
                </c:pt>
                <c:pt idx="38191" formatCode="General">
                  <c:v>25.7027</c:v>
                </c:pt>
                <c:pt idx="38192" formatCode="General">
                  <c:v>25.703399999999998</c:v>
                </c:pt>
                <c:pt idx="38193" formatCode="General">
                  <c:v>25.7041</c:v>
                </c:pt>
                <c:pt idx="38194" formatCode="General">
                  <c:v>25.704799999999999</c:v>
                </c:pt>
                <c:pt idx="38195" formatCode="General">
                  <c:v>25.705400000000001</c:v>
                </c:pt>
                <c:pt idx="38196" formatCode="General">
                  <c:v>25.706099999999999</c:v>
                </c:pt>
                <c:pt idx="38197" formatCode="General">
                  <c:v>25.706800000000001</c:v>
                </c:pt>
                <c:pt idx="38198" formatCode="General">
                  <c:v>25.7075</c:v>
                </c:pt>
                <c:pt idx="38199" formatCode="General">
                  <c:v>25.708100000000002</c:v>
                </c:pt>
                <c:pt idx="38200" formatCode="General">
                  <c:v>25.7088</c:v>
                </c:pt>
                <c:pt idx="38201" formatCode="General">
                  <c:v>25.709499999999998</c:v>
                </c:pt>
                <c:pt idx="38202" formatCode="General">
                  <c:v>25.710100000000001</c:v>
                </c:pt>
                <c:pt idx="38203" formatCode="General">
                  <c:v>25.710799999999999</c:v>
                </c:pt>
                <c:pt idx="38204" formatCode="General">
                  <c:v>25.711500000000001</c:v>
                </c:pt>
                <c:pt idx="38205" formatCode="General">
                  <c:v>25.712199999999999</c:v>
                </c:pt>
                <c:pt idx="38206" formatCode="General">
                  <c:v>25.712800000000001</c:v>
                </c:pt>
                <c:pt idx="38207" formatCode="General">
                  <c:v>25.7135</c:v>
                </c:pt>
                <c:pt idx="38208" formatCode="General">
                  <c:v>25.714200000000002</c:v>
                </c:pt>
                <c:pt idx="38209" formatCode="General">
                  <c:v>25.7149</c:v>
                </c:pt>
                <c:pt idx="38210" formatCode="General">
                  <c:v>25.715499999999999</c:v>
                </c:pt>
                <c:pt idx="38211" formatCode="General">
                  <c:v>25.716200000000001</c:v>
                </c:pt>
                <c:pt idx="38212" formatCode="General">
                  <c:v>25.716899999999999</c:v>
                </c:pt>
                <c:pt idx="38213" formatCode="General">
                  <c:v>25.717500000000001</c:v>
                </c:pt>
                <c:pt idx="38214" formatCode="General">
                  <c:v>25.7182</c:v>
                </c:pt>
                <c:pt idx="38215" formatCode="General">
                  <c:v>25.718900000000001</c:v>
                </c:pt>
                <c:pt idx="38216" formatCode="General">
                  <c:v>25.7196</c:v>
                </c:pt>
                <c:pt idx="38217" formatCode="General">
                  <c:v>25.720199999999998</c:v>
                </c:pt>
                <c:pt idx="38218" formatCode="General">
                  <c:v>25.7209</c:v>
                </c:pt>
                <c:pt idx="38219" formatCode="General">
                  <c:v>25.721599999999999</c:v>
                </c:pt>
                <c:pt idx="38220" formatCode="General">
                  <c:v>25.722300000000001</c:v>
                </c:pt>
                <c:pt idx="38221" formatCode="General">
                  <c:v>25.722899999999999</c:v>
                </c:pt>
                <c:pt idx="38222" formatCode="General">
                  <c:v>25.723600000000001</c:v>
                </c:pt>
                <c:pt idx="38223" formatCode="General">
                  <c:v>25.724299999999999</c:v>
                </c:pt>
                <c:pt idx="38224" formatCode="General">
                  <c:v>25.724900000000002</c:v>
                </c:pt>
                <c:pt idx="38225" formatCode="General">
                  <c:v>25.7256</c:v>
                </c:pt>
                <c:pt idx="38226" formatCode="General">
                  <c:v>25.726299999999998</c:v>
                </c:pt>
                <c:pt idx="38227" formatCode="General">
                  <c:v>25.727</c:v>
                </c:pt>
                <c:pt idx="38228" formatCode="General">
                  <c:v>25.727599999999999</c:v>
                </c:pt>
                <c:pt idx="38229" formatCode="General">
                  <c:v>25.728300000000001</c:v>
                </c:pt>
                <c:pt idx="38230" formatCode="General">
                  <c:v>25.728999999999999</c:v>
                </c:pt>
                <c:pt idx="38231" formatCode="General">
                  <c:v>25.729700000000001</c:v>
                </c:pt>
                <c:pt idx="38232" formatCode="General">
                  <c:v>25.7303</c:v>
                </c:pt>
                <c:pt idx="38233" formatCode="General">
                  <c:v>25.731000000000002</c:v>
                </c:pt>
                <c:pt idx="38234" formatCode="General">
                  <c:v>25.7317</c:v>
                </c:pt>
                <c:pt idx="38235" formatCode="General">
                  <c:v>25.732399999999998</c:v>
                </c:pt>
                <c:pt idx="38236" formatCode="General">
                  <c:v>25.733000000000001</c:v>
                </c:pt>
                <c:pt idx="38237" formatCode="General">
                  <c:v>25.733699999999999</c:v>
                </c:pt>
                <c:pt idx="38238" formatCode="General">
                  <c:v>25.734400000000001</c:v>
                </c:pt>
                <c:pt idx="38239" formatCode="General">
                  <c:v>25.734999999999999</c:v>
                </c:pt>
                <c:pt idx="38240" formatCode="General">
                  <c:v>25.735700000000001</c:v>
                </c:pt>
                <c:pt idx="38241" formatCode="General">
                  <c:v>25.7364</c:v>
                </c:pt>
                <c:pt idx="38242" formatCode="General">
                  <c:v>25.737100000000002</c:v>
                </c:pt>
                <c:pt idx="38243" formatCode="General">
                  <c:v>25.7377</c:v>
                </c:pt>
                <c:pt idx="38244" formatCode="General">
                  <c:v>25.738399999999999</c:v>
                </c:pt>
                <c:pt idx="38245" formatCode="General">
                  <c:v>25.739100000000001</c:v>
                </c:pt>
                <c:pt idx="38246" formatCode="General">
                  <c:v>25.739799999999999</c:v>
                </c:pt>
                <c:pt idx="38247" formatCode="General">
                  <c:v>25.740400000000001</c:v>
                </c:pt>
                <c:pt idx="38248" formatCode="General">
                  <c:v>25.741099999999999</c:v>
                </c:pt>
                <c:pt idx="38249" formatCode="General">
                  <c:v>25.741800000000001</c:v>
                </c:pt>
                <c:pt idx="38250" formatCode="General">
                  <c:v>25.7424</c:v>
                </c:pt>
                <c:pt idx="38251" formatCode="General">
                  <c:v>25.743099999999998</c:v>
                </c:pt>
                <c:pt idx="38252" formatCode="General">
                  <c:v>25.7438</c:v>
                </c:pt>
                <c:pt idx="38253" formatCode="General">
                  <c:v>25.744499999999999</c:v>
                </c:pt>
                <c:pt idx="38254" formatCode="General">
                  <c:v>25.745100000000001</c:v>
                </c:pt>
                <c:pt idx="38255" formatCode="General">
                  <c:v>25.745799999999999</c:v>
                </c:pt>
                <c:pt idx="38256" formatCode="General">
                  <c:v>25.746500000000001</c:v>
                </c:pt>
                <c:pt idx="38257" formatCode="General">
                  <c:v>25.747199999999999</c:v>
                </c:pt>
                <c:pt idx="38258" formatCode="General">
                  <c:v>25.747800000000002</c:v>
                </c:pt>
                <c:pt idx="38259" formatCode="General">
                  <c:v>25.7485</c:v>
                </c:pt>
                <c:pt idx="38260" formatCode="General">
                  <c:v>25.749199999999998</c:v>
                </c:pt>
                <c:pt idx="38261" formatCode="General">
                  <c:v>25.7498</c:v>
                </c:pt>
                <c:pt idx="38262" formatCode="General">
                  <c:v>25.750499999999999</c:v>
                </c:pt>
                <c:pt idx="38263" formatCode="General">
                  <c:v>25.751200000000001</c:v>
                </c:pt>
                <c:pt idx="38264" formatCode="General">
                  <c:v>25.751899999999999</c:v>
                </c:pt>
                <c:pt idx="38265" formatCode="General">
                  <c:v>25.752500000000001</c:v>
                </c:pt>
                <c:pt idx="38266" formatCode="General">
                  <c:v>25.7532</c:v>
                </c:pt>
                <c:pt idx="38267" formatCode="General">
                  <c:v>25.753900000000002</c:v>
                </c:pt>
                <c:pt idx="38268" formatCode="General">
                  <c:v>25.7546</c:v>
                </c:pt>
                <c:pt idx="38269" formatCode="General">
                  <c:v>25.755199999999999</c:v>
                </c:pt>
                <c:pt idx="38270" formatCode="General">
                  <c:v>25.7559</c:v>
                </c:pt>
                <c:pt idx="38271" formatCode="General">
                  <c:v>25.756599999999999</c:v>
                </c:pt>
                <c:pt idx="38272" formatCode="General">
                  <c:v>25.757300000000001</c:v>
                </c:pt>
                <c:pt idx="38273" formatCode="General">
                  <c:v>25.757899999999999</c:v>
                </c:pt>
                <c:pt idx="38274" formatCode="General">
                  <c:v>25.758600000000001</c:v>
                </c:pt>
                <c:pt idx="38275" formatCode="General">
                  <c:v>25.7593</c:v>
                </c:pt>
                <c:pt idx="38276" formatCode="General">
                  <c:v>25.759899999999998</c:v>
                </c:pt>
                <c:pt idx="38277" formatCode="General">
                  <c:v>25.7606</c:v>
                </c:pt>
                <c:pt idx="38278" formatCode="General">
                  <c:v>25.761299999999999</c:v>
                </c:pt>
                <c:pt idx="38279" formatCode="General">
                  <c:v>25.762</c:v>
                </c:pt>
                <c:pt idx="38280" formatCode="General">
                  <c:v>25.762599999999999</c:v>
                </c:pt>
                <c:pt idx="38281" formatCode="General">
                  <c:v>25.763300000000001</c:v>
                </c:pt>
                <c:pt idx="38282" formatCode="General">
                  <c:v>25.763999999999999</c:v>
                </c:pt>
                <c:pt idx="38283" formatCode="General">
                  <c:v>25.764700000000001</c:v>
                </c:pt>
                <c:pt idx="38284" formatCode="General">
                  <c:v>25.7653</c:v>
                </c:pt>
                <c:pt idx="38285" formatCode="General">
                  <c:v>25.765999999999998</c:v>
                </c:pt>
                <c:pt idx="38286" formatCode="General">
                  <c:v>25.7667</c:v>
                </c:pt>
                <c:pt idx="38287" formatCode="General">
                  <c:v>25.767299999999999</c:v>
                </c:pt>
                <c:pt idx="38288" formatCode="General">
                  <c:v>25.768000000000001</c:v>
                </c:pt>
                <c:pt idx="38289" formatCode="General">
                  <c:v>25.768699999999999</c:v>
                </c:pt>
                <c:pt idx="38290" formatCode="General">
                  <c:v>25.769400000000001</c:v>
                </c:pt>
                <c:pt idx="38291" formatCode="General">
                  <c:v>25.77</c:v>
                </c:pt>
                <c:pt idx="38292" formatCode="General">
                  <c:v>25.770700000000001</c:v>
                </c:pt>
                <c:pt idx="38293" formatCode="General">
                  <c:v>25.7714</c:v>
                </c:pt>
                <c:pt idx="38294" formatCode="General">
                  <c:v>25.772099999999998</c:v>
                </c:pt>
                <c:pt idx="38295" formatCode="General">
                  <c:v>25.7727</c:v>
                </c:pt>
                <c:pt idx="38296" formatCode="General">
                  <c:v>25.773399999999999</c:v>
                </c:pt>
                <c:pt idx="38297" formatCode="General">
                  <c:v>25.774100000000001</c:v>
                </c:pt>
                <c:pt idx="38298" formatCode="General">
                  <c:v>25.774799999999999</c:v>
                </c:pt>
                <c:pt idx="38299" formatCode="General">
                  <c:v>25.775400000000001</c:v>
                </c:pt>
                <c:pt idx="38300" formatCode="General">
                  <c:v>25.7761</c:v>
                </c:pt>
                <c:pt idx="38301" formatCode="General">
                  <c:v>25.776800000000001</c:v>
                </c:pt>
                <c:pt idx="38302" formatCode="General">
                  <c:v>25.7774</c:v>
                </c:pt>
                <c:pt idx="38303" formatCode="General">
                  <c:v>25.778099999999998</c:v>
                </c:pt>
                <c:pt idx="38304" formatCode="General">
                  <c:v>25.7788</c:v>
                </c:pt>
                <c:pt idx="38305" formatCode="General">
                  <c:v>25.779499999999999</c:v>
                </c:pt>
                <c:pt idx="38306" formatCode="General">
                  <c:v>25.780100000000001</c:v>
                </c:pt>
                <c:pt idx="38307" formatCode="General">
                  <c:v>25.780799999999999</c:v>
                </c:pt>
                <c:pt idx="38308" formatCode="General">
                  <c:v>25.781500000000001</c:v>
                </c:pt>
                <c:pt idx="38309" formatCode="General">
                  <c:v>25.7822</c:v>
                </c:pt>
                <c:pt idx="38310" formatCode="General">
                  <c:v>25.782800000000002</c:v>
                </c:pt>
                <c:pt idx="38311" formatCode="General">
                  <c:v>25.7835</c:v>
                </c:pt>
                <c:pt idx="38312" formatCode="General">
                  <c:v>25.784199999999998</c:v>
                </c:pt>
                <c:pt idx="38313" formatCode="General">
                  <c:v>25.784800000000001</c:v>
                </c:pt>
                <c:pt idx="38314" formatCode="General">
                  <c:v>25.785499999999999</c:v>
                </c:pt>
                <c:pt idx="38315" formatCode="General">
                  <c:v>25.786200000000001</c:v>
                </c:pt>
                <c:pt idx="38316" formatCode="General">
                  <c:v>25.786899999999999</c:v>
                </c:pt>
                <c:pt idx="38317" formatCode="General">
                  <c:v>25.787500000000001</c:v>
                </c:pt>
                <c:pt idx="38318" formatCode="General">
                  <c:v>25.7882</c:v>
                </c:pt>
                <c:pt idx="38319" formatCode="General">
                  <c:v>25.788900000000002</c:v>
                </c:pt>
                <c:pt idx="38320" formatCode="General">
                  <c:v>25.7896</c:v>
                </c:pt>
                <c:pt idx="38321" formatCode="General">
                  <c:v>25.790199999999999</c:v>
                </c:pt>
                <c:pt idx="38322" formatCode="General">
                  <c:v>25.790900000000001</c:v>
                </c:pt>
                <c:pt idx="38323" formatCode="General">
                  <c:v>25.791599999999999</c:v>
                </c:pt>
                <c:pt idx="38324" formatCode="General">
                  <c:v>25.792200000000001</c:v>
                </c:pt>
                <c:pt idx="38325" formatCode="General">
                  <c:v>25.792899999999999</c:v>
                </c:pt>
                <c:pt idx="38326" formatCode="General">
                  <c:v>25.793600000000001</c:v>
                </c:pt>
                <c:pt idx="38327" formatCode="General">
                  <c:v>25.7943</c:v>
                </c:pt>
                <c:pt idx="38328" formatCode="General">
                  <c:v>25.794899999999998</c:v>
                </c:pt>
                <c:pt idx="38329" formatCode="General">
                  <c:v>25.7956</c:v>
                </c:pt>
                <c:pt idx="38330" formatCode="General">
                  <c:v>25.796299999999999</c:v>
                </c:pt>
                <c:pt idx="38331" formatCode="General">
                  <c:v>25.797000000000001</c:v>
                </c:pt>
                <c:pt idx="38332" formatCode="General">
                  <c:v>25.797599999999999</c:v>
                </c:pt>
                <c:pt idx="38333" formatCode="General">
                  <c:v>25.798300000000001</c:v>
                </c:pt>
                <c:pt idx="38334" formatCode="General">
                  <c:v>25.798999999999999</c:v>
                </c:pt>
                <c:pt idx="38335" formatCode="General">
                  <c:v>25.799700000000001</c:v>
                </c:pt>
                <c:pt idx="38336" formatCode="General">
                  <c:v>25.8003</c:v>
                </c:pt>
                <c:pt idx="38337" formatCode="General">
                  <c:v>25.800999999999998</c:v>
                </c:pt>
                <c:pt idx="38338" formatCode="General">
                  <c:v>25.8017</c:v>
                </c:pt>
                <c:pt idx="38339" formatCode="General">
                  <c:v>25.802299999999999</c:v>
                </c:pt>
                <c:pt idx="38340" formatCode="General">
                  <c:v>25.803000000000001</c:v>
                </c:pt>
                <c:pt idx="38341" formatCode="General">
                  <c:v>25.803699999999999</c:v>
                </c:pt>
                <c:pt idx="38342" formatCode="General">
                  <c:v>25.804400000000001</c:v>
                </c:pt>
                <c:pt idx="38343" formatCode="General">
                  <c:v>25.805</c:v>
                </c:pt>
                <c:pt idx="38344" formatCode="General">
                  <c:v>25.805700000000002</c:v>
                </c:pt>
                <c:pt idx="38345" formatCode="General">
                  <c:v>25.8064</c:v>
                </c:pt>
                <c:pt idx="38346" formatCode="General">
                  <c:v>25.807099999999998</c:v>
                </c:pt>
                <c:pt idx="38347" formatCode="General">
                  <c:v>25.807700000000001</c:v>
                </c:pt>
                <c:pt idx="38348" formatCode="General">
                  <c:v>25.808399999999999</c:v>
                </c:pt>
                <c:pt idx="38349" formatCode="General">
                  <c:v>25.809100000000001</c:v>
                </c:pt>
                <c:pt idx="38350" formatCode="General">
                  <c:v>25.809699999999999</c:v>
                </c:pt>
                <c:pt idx="38351" formatCode="General">
                  <c:v>25.810400000000001</c:v>
                </c:pt>
                <c:pt idx="38352" formatCode="General">
                  <c:v>25.8111</c:v>
                </c:pt>
                <c:pt idx="38353" formatCode="General">
                  <c:v>25.811800000000002</c:v>
                </c:pt>
                <c:pt idx="38354" formatCode="General">
                  <c:v>25.8124</c:v>
                </c:pt>
                <c:pt idx="38355" formatCode="General">
                  <c:v>25.813099999999999</c:v>
                </c:pt>
                <c:pt idx="38356" formatCode="General">
                  <c:v>25.813800000000001</c:v>
                </c:pt>
                <c:pt idx="38357" formatCode="General">
                  <c:v>25.814499999999999</c:v>
                </c:pt>
                <c:pt idx="38358" formatCode="General">
                  <c:v>25.815100000000001</c:v>
                </c:pt>
                <c:pt idx="38359" formatCode="General">
                  <c:v>25.815799999999999</c:v>
                </c:pt>
                <c:pt idx="38360" formatCode="General">
                  <c:v>25.816500000000001</c:v>
                </c:pt>
                <c:pt idx="38361" formatCode="General">
                  <c:v>25.8172</c:v>
                </c:pt>
                <c:pt idx="38362" formatCode="General">
                  <c:v>25.817799999999998</c:v>
                </c:pt>
                <c:pt idx="38363" formatCode="General">
                  <c:v>25.8185</c:v>
                </c:pt>
                <c:pt idx="38364" formatCode="General">
                  <c:v>25.819199999999999</c:v>
                </c:pt>
                <c:pt idx="38365" formatCode="General">
                  <c:v>25.819800000000001</c:v>
                </c:pt>
                <c:pt idx="38366" formatCode="General">
                  <c:v>25.820499999999999</c:v>
                </c:pt>
                <c:pt idx="38367" formatCode="General">
                  <c:v>25.821200000000001</c:v>
                </c:pt>
                <c:pt idx="38368" formatCode="General">
                  <c:v>25.821899999999999</c:v>
                </c:pt>
                <c:pt idx="38369" formatCode="General">
                  <c:v>25.822500000000002</c:v>
                </c:pt>
                <c:pt idx="38370" formatCode="General">
                  <c:v>25.8232</c:v>
                </c:pt>
                <c:pt idx="38371" formatCode="General">
                  <c:v>25.823899999999998</c:v>
                </c:pt>
                <c:pt idx="38372" formatCode="General">
                  <c:v>25.8246</c:v>
                </c:pt>
                <c:pt idx="38373" formatCode="General">
                  <c:v>25.825199999999999</c:v>
                </c:pt>
                <c:pt idx="38374" formatCode="General">
                  <c:v>25.825900000000001</c:v>
                </c:pt>
                <c:pt idx="38375" formatCode="General">
                  <c:v>25.826599999999999</c:v>
                </c:pt>
                <c:pt idx="38376" formatCode="General">
                  <c:v>25.827200000000001</c:v>
                </c:pt>
                <c:pt idx="38377" formatCode="General">
                  <c:v>25.8279</c:v>
                </c:pt>
                <c:pt idx="38378" formatCode="General">
                  <c:v>25.828600000000002</c:v>
                </c:pt>
                <c:pt idx="38379" formatCode="General">
                  <c:v>25.8293</c:v>
                </c:pt>
                <c:pt idx="38380" formatCode="General">
                  <c:v>25.829899999999999</c:v>
                </c:pt>
                <c:pt idx="38381" formatCode="General">
                  <c:v>25.8306</c:v>
                </c:pt>
                <c:pt idx="38382" formatCode="General">
                  <c:v>25.831299999999999</c:v>
                </c:pt>
                <c:pt idx="38383" formatCode="General">
                  <c:v>25.832000000000001</c:v>
                </c:pt>
                <c:pt idx="38384" formatCode="General">
                  <c:v>25.832599999999999</c:v>
                </c:pt>
                <c:pt idx="38385" formatCode="General">
                  <c:v>25.833300000000001</c:v>
                </c:pt>
                <c:pt idx="38386" formatCode="General">
                  <c:v>25.834</c:v>
                </c:pt>
                <c:pt idx="38387" formatCode="General">
                  <c:v>25.834599999999998</c:v>
                </c:pt>
                <c:pt idx="38388" formatCode="General">
                  <c:v>25.8353</c:v>
                </c:pt>
                <c:pt idx="38389" formatCode="General">
                  <c:v>25.835999999999999</c:v>
                </c:pt>
                <c:pt idx="38390" formatCode="General">
                  <c:v>25.8367</c:v>
                </c:pt>
                <c:pt idx="38391" formatCode="General">
                  <c:v>25.837299999999999</c:v>
                </c:pt>
                <c:pt idx="38392" formatCode="General">
                  <c:v>25.838000000000001</c:v>
                </c:pt>
                <c:pt idx="38393" formatCode="General">
                  <c:v>25.838699999999999</c:v>
                </c:pt>
                <c:pt idx="38394" formatCode="General">
                  <c:v>25.839400000000001</c:v>
                </c:pt>
                <c:pt idx="38395" formatCode="General">
                  <c:v>25.84</c:v>
                </c:pt>
                <c:pt idx="38396" formatCode="General">
                  <c:v>25.840699999999998</c:v>
                </c:pt>
                <c:pt idx="38397" formatCode="General">
                  <c:v>25.8414</c:v>
                </c:pt>
                <c:pt idx="38398" formatCode="General">
                  <c:v>25.842099999999999</c:v>
                </c:pt>
                <c:pt idx="38399" formatCode="General">
                  <c:v>25.842700000000001</c:v>
                </c:pt>
                <c:pt idx="38400" formatCode="General">
                  <c:v>25.843399999999999</c:v>
                </c:pt>
                <c:pt idx="38401" formatCode="General">
                  <c:v>25.844100000000001</c:v>
                </c:pt>
                <c:pt idx="38402" formatCode="General">
                  <c:v>25.8447</c:v>
                </c:pt>
                <c:pt idx="38403" formatCode="General">
                  <c:v>25.845400000000001</c:v>
                </c:pt>
                <c:pt idx="38404" formatCode="General">
                  <c:v>25.8461</c:v>
                </c:pt>
                <c:pt idx="38405" formatCode="General">
                  <c:v>25.846800000000002</c:v>
                </c:pt>
                <c:pt idx="38406" formatCode="General">
                  <c:v>25.8474</c:v>
                </c:pt>
                <c:pt idx="38407" formatCode="General">
                  <c:v>25.848099999999999</c:v>
                </c:pt>
                <c:pt idx="38408" formatCode="General">
                  <c:v>25.848800000000001</c:v>
                </c:pt>
                <c:pt idx="38409" formatCode="General">
                  <c:v>25.849499999999999</c:v>
                </c:pt>
                <c:pt idx="38410" formatCode="General">
                  <c:v>25.850100000000001</c:v>
                </c:pt>
                <c:pt idx="38411" formatCode="General">
                  <c:v>25.8508</c:v>
                </c:pt>
                <c:pt idx="38412" formatCode="General">
                  <c:v>25.851500000000001</c:v>
                </c:pt>
                <c:pt idx="38413" formatCode="General">
                  <c:v>25.8521</c:v>
                </c:pt>
                <c:pt idx="38414" formatCode="General">
                  <c:v>25.852799999999998</c:v>
                </c:pt>
                <c:pt idx="38415" formatCode="General">
                  <c:v>25.8535</c:v>
                </c:pt>
                <c:pt idx="38416" formatCode="General">
                  <c:v>25.854199999999999</c:v>
                </c:pt>
                <c:pt idx="38417" formatCode="General">
                  <c:v>25.854800000000001</c:v>
                </c:pt>
                <c:pt idx="38418" formatCode="General">
                  <c:v>25.855499999999999</c:v>
                </c:pt>
                <c:pt idx="38419" formatCode="General">
                  <c:v>25.856200000000001</c:v>
                </c:pt>
                <c:pt idx="38420" formatCode="General">
                  <c:v>25.8569</c:v>
                </c:pt>
                <c:pt idx="38421" formatCode="General">
                  <c:v>25.857500000000002</c:v>
                </c:pt>
                <c:pt idx="38422" formatCode="General">
                  <c:v>25.8582</c:v>
                </c:pt>
                <c:pt idx="38423" formatCode="General">
                  <c:v>25.858899999999998</c:v>
                </c:pt>
                <c:pt idx="38424" formatCode="General">
                  <c:v>25.859500000000001</c:v>
                </c:pt>
                <c:pt idx="38425" formatCode="General">
                  <c:v>25.860199999999999</c:v>
                </c:pt>
                <c:pt idx="38426" formatCode="General">
                  <c:v>25.860900000000001</c:v>
                </c:pt>
                <c:pt idx="38427" formatCode="General">
                  <c:v>25.861599999999999</c:v>
                </c:pt>
                <c:pt idx="38428" formatCode="General">
                  <c:v>25.862200000000001</c:v>
                </c:pt>
                <c:pt idx="38429" formatCode="General">
                  <c:v>25.8629</c:v>
                </c:pt>
                <c:pt idx="38430" formatCode="General">
                  <c:v>25.863600000000002</c:v>
                </c:pt>
                <c:pt idx="38431" formatCode="General">
                  <c:v>25.8643</c:v>
                </c:pt>
                <c:pt idx="38432" formatCode="General">
                  <c:v>25.864899999999999</c:v>
                </c:pt>
                <c:pt idx="38433" formatCode="General">
                  <c:v>25.865600000000001</c:v>
                </c:pt>
                <c:pt idx="38434" formatCode="General">
                  <c:v>25.866299999999999</c:v>
                </c:pt>
                <c:pt idx="38435" formatCode="General">
                  <c:v>25.867000000000001</c:v>
                </c:pt>
                <c:pt idx="38436" formatCode="General">
                  <c:v>25.867599999999999</c:v>
                </c:pt>
                <c:pt idx="38437" formatCode="General">
                  <c:v>25.868300000000001</c:v>
                </c:pt>
                <c:pt idx="38438" formatCode="General">
                  <c:v>25.869</c:v>
                </c:pt>
                <c:pt idx="38439" formatCode="General">
                  <c:v>25.869599999999998</c:v>
                </c:pt>
                <c:pt idx="38440" formatCode="General">
                  <c:v>25.8703</c:v>
                </c:pt>
                <c:pt idx="38441" formatCode="General">
                  <c:v>25.870999999999999</c:v>
                </c:pt>
                <c:pt idx="38442" formatCode="General">
                  <c:v>25.871700000000001</c:v>
                </c:pt>
                <c:pt idx="38443" formatCode="General">
                  <c:v>25.872299999999999</c:v>
                </c:pt>
                <c:pt idx="38444" formatCode="General">
                  <c:v>25.873000000000001</c:v>
                </c:pt>
                <c:pt idx="38445" formatCode="General">
                  <c:v>25.873699999999999</c:v>
                </c:pt>
                <c:pt idx="38446" formatCode="General">
                  <c:v>25.874400000000001</c:v>
                </c:pt>
                <c:pt idx="38447" formatCode="General">
                  <c:v>25.875</c:v>
                </c:pt>
                <c:pt idx="38448" formatCode="General">
                  <c:v>25.875699999999998</c:v>
                </c:pt>
                <c:pt idx="38449" formatCode="General">
                  <c:v>25.8764</c:v>
                </c:pt>
                <c:pt idx="38450" formatCode="General">
                  <c:v>25.876999999999999</c:v>
                </c:pt>
                <c:pt idx="38451" formatCode="General">
                  <c:v>25.877700000000001</c:v>
                </c:pt>
                <c:pt idx="38452" formatCode="General">
                  <c:v>25.878399999999999</c:v>
                </c:pt>
                <c:pt idx="38453" formatCode="General">
                  <c:v>25.879100000000001</c:v>
                </c:pt>
                <c:pt idx="38454" formatCode="General">
                  <c:v>25.8797</c:v>
                </c:pt>
                <c:pt idx="38455" formatCode="General">
                  <c:v>25.880400000000002</c:v>
                </c:pt>
                <c:pt idx="38456" formatCode="General">
                  <c:v>25.8811</c:v>
                </c:pt>
                <c:pt idx="38457" formatCode="General">
                  <c:v>25.881799999999998</c:v>
                </c:pt>
                <c:pt idx="38458" formatCode="General">
                  <c:v>25.882400000000001</c:v>
                </c:pt>
                <c:pt idx="38459" formatCode="General">
                  <c:v>25.883099999999999</c:v>
                </c:pt>
                <c:pt idx="38460" formatCode="General">
                  <c:v>25.883800000000001</c:v>
                </c:pt>
                <c:pt idx="38461" formatCode="General">
                  <c:v>25.884499999999999</c:v>
                </c:pt>
                <c:pt idx="38462" formatCode="General">
                  <c:v>25.885100000000001</c:v>
                </c:pt>
                <c:pt idx="38463" formatCode="General">
                  <c:v>25.8858</c:v>
                </c:pt>
                <c:pt idx="38464" formatCode="General">
                  <c:v>25.886500000000002</c:v>
                </c:pt>
                <c:pt idx="38465" formatCode="General">
                  <c:v>25.8871</c:v>
                </c:pt>
                <c:pt idx="38466" formatCode="General">
                  <c:v>25.887799999999999</c:v>
                </c:pt>
                <c:pt idx="38467" formatCode="General">
                  <c:v>25.888500000000001</c:v>
                </c:pt>
                <c:pt idx="38468" formatCode="General">
                  <c:v>25.889199999999999</c:v>
                </c:pt>
                <c:pt idx="38469" formatCode="General">
                  <c:v>25.889800000000001</c:v>
                </c:pt>
                <c:pt idx="38470" formatCode="General">
                  <c:v>25.890499999999999</c:v>
                </c:pt>
                <c:pt idx="38471" formatCode="General">
                  <c:v>25.891200000000001</c:v>
                </c:pt>
                <c:pt idx="38472" formatCode="General">
                  <c:v>25.8919</c:v>
                </c:pt>
                <c:pt idx="38473" formatCode="General">
                  <c:v>25.892499999999998</c:v>
                </c:pt>
                <c:pt idx="38474" formatCode="General">
                  <c:v>25.8932</c:v>
                </c:pt>
                <c:pt idx="38475" formatCode="General">
                  <c:v>25.893899999999999</c:v>
                </c:pt>
                <c:pt idx="38476" formatCode="General">
                  <c:v>25.894500000000001</c:v>
                </c:pt>
                <c:pt idx="38477" formatCode="General">
                  <c:v>25.895199999999999</c:v>
                </c:pt>
                <c:pt idx="38478" formatCode="General">
                  <c:v>25.895900000000001</c:v>
                </c:pt>
                <c:pt idx="38479" formatCode="General">
                  <c:v>25.896599999999999</c:v>
                </c:pt>
                <c:pt idx="38480" formatCode="General">
                  <c:v>25.897200000000002</c:v>
                </c:pt>
                <c:pt idx="38481" formatCode="General">
                  <c:v>25.8979</c:v>
                </c:pt>
                <c:pt idx="38482" formatCode="General">
                  <c:v>25.898599999999998</c:v>
                </c:pt>
                <c:pt idx="38483" formatCode="General">
                  <c:v>25.8993</c:v>
                </c:pt>
                <c:pt idx="38484" formatCode="General">
                  <c:v>25.899899999999999</c:v>
                </c:pt>
                <c:pt idx="38485" formatCode="General">
                  <c:v>25.900600000000001</c:v>
                </c:pt>
                <c:pt idx="38486" formatCode="General">
                  <c:v>25.901299999999999</c:v>
                </c:pt>
                <c:pt idx="38487" formatCode="General">
                  <c:v>25.901900000000001</c:v>
                </c:pt>
                <c:pt idx="38488" formatCode="General">
                  <c:v>25.9026</c:v>
                </c:pt>
                <c:pt idx="38489" formatCode="General">
                  <c:v>25.903300000000002</c:v>
                </c:pt>
                <c:pt idx="38490" formatCode="General">
                  <c:v>25.904</c:v>
                </c:pt>
                <c:pt idx="38491" formatCode="General">
                  <c:v>25.904599999999999</c:v>
                </c:pt>
                <c:pt idx="38492" formatCode="General">
                  <c:v>25.9053</c:v>
                </c:pt>
                <c:pt idx="38493" formatCode="General">
                  <c:v>25.905999999999999</c:v>
                </c:pt>
                <c:pt idx="38494" formatCode="General">
                  <c:v>25.906700000000001</c:v>
                </c:pt>
                <c:pt idx="38495" formatCode="General">
                  <c:v>25.907299999999999</c:v>
                </c:pt>
                <c:pt idx="38496" formatCode="General">
                  <c:v>25.908000000000001</c:v>
                </c:pt>
                <c:pt idx="38497" formatCode="General">
                  <c:v>25.9087</c:v>
                </c:pt>
                <c:pt idx="38498" formatCode="General">
                  <c:v>25.909400000000002</c:v>
                </c:pt>
                <c:pt idx="38499" formatCode="General">
                  <c:v>25.91</c:v>
                </c:pt>
                <c:pt idx="38500" formatCode="General">
                  <c:v>25.910699999999999</c:v>
                </c:pt>
                <c:pt idx="38501" formatCode="General">
                  <c:v>25.9114</c:v>
                </c:pt>
                <c:pt idx="38502" formatCode="General">
                  <c:v>25.911999999999999</c:v>
                </c:pt>
                <c:pt idx="38503" formatCode="General">
                  <c:v>25.912700000000001</c:v>
                </c:pt>
                <c:pt idx="38504" formatCode="General">
                  <c:v>25.913399999999999</c:v>
                </c:pt>
                <c:pt idx="38505" formatCode="General">
                  <c:v>25.914100000000001</c:v>
                </c:pt>
                <c:pt idx="38506" formatCode="General">
                  <c:v>25.9147</c:v>
                </c:pt>
                <c:pt idx="38507" formatCode="General">
                  <c:v>25.915400000000002</c:v>
                </c:pt>
                <c:pt idx="38508" formatCode="General">
                  <c:v>25.9161</c:v>
                </c:pt>
                <c:pt idx="38509" formatCode="General">
                  <c:v>25.916799999999999</c:v>
                </c:pt>
                <c:pt idx="38510" formatCode="General">
                  <c:v>25.917400000000001</c:v>
                </c:pt>
                <c:pt idx="38511" formatCode="General">
                  <c:v>25.918099999999999</c:v>
                </c:pt>
                <c:pt idx="38512" formatCode="General">
                  <c:v>25.918800000000001</c:v>
                </c:pt>
                <c:pt idx="38513" formatCode="General">
                  <c:v>25.9194</c:v>
                </c:pt>
                <c:pt idx="38514" formatCode="General">
                  <c:v>25.920100000000001</c:v>
                </c:pt>
                <c:pt idx="38515" formatCode="General">
                  <c:v>25.9208</c:v>
                </c:pt>
                <c:pt idx="38516" formatCode="General">
                  <c:v>25.921500000000002</c:v>
                </c:pt>
                <c:pt idx="38517" formatCode="General">
                  <c:v>25.9221</c:v>
                </c:pt>
                <c:pt idx="38518" formatCode="General">
                  <c:v>25.922799999999999</c:v>
                </c:pt>
                <c:pt idx="38519" formatCode="General">
                  <c:v>25.923500000000001</c:v>
                </c:pt>
                <c:pt idx="38520" formatCode="General">
                  <c:v>25.924199999999999</c:v>
                </c:pt>
                <c:pt idx="38521" formatCode="General">
                  <c:v>25.924800000000001</c:v>
                </c:pt>
                <c:pt idx="38522" formatCode="General">
                  <c:v>25.9255</c:v>
                </c:pt>
                <c:pt idx="38523" formatCode="General">
                  <c:v>25.926200000000001</c:v>
                </c:pt>
                <c:pt idx="38524" formatCode="General">
                  <c:v>25.9269</c:v>
                </c:pt>
                <c:pt idx="38525" formatCode="General">
                  <c:v>25.927499999999998</c:v>
                </c:pt>
                <c:pt idx="38526" formatCode="General">
                  <c:v>25.9282</c:v>
                </c:pt>
                <c:pt idx="38527" formatCode="General">
                  <c:v>25.928899999999999</c:v>
                </c:pt>
                <c:pt idx="38528" formatCode="General">
                  <c:v>25.929500000000001</c:v>
                </c:pt>
                <c:pt idx="38529" formatCode="General">
                  <c:v>25.930199999999999</c:v>
                </c:pt>
                <c:pt idx="38530" formatCode="General">
                  <c:v>25.930900000000001</c:v>
                </c:pt>
                <c:pt idx="38531" formatCode="General">
                  <c:v>25.9316</c:v>
                </c:pt>
                <c:pt idx="38532" formatCode="General">
                  <c:v>25.932200000000002</c:v>
                </c:pt>
                <c:pt idx="38533" formatCode="General">
                  <c:v>25.9329</c:v>
                </c:pt>
                <c:pt idx="38534" formatCode="General">
                  <c:v>25.933599999999998</c:v>
                </c:pt>
                <c:pt idx="38535" formatCode="General">
                  <c:v>25.9343</c:v>
                </c:pt>
                <c:pt idx="38536" formatCode="General">
                  <c:v>25.934899999999999</c:v>
                </c:pt>
                <c:pt idx="38537" formatCode="General">
                  <c:v>25.935600000000001</c:v>
                </c:pt>
                <c:pt idx="38538" formatCode="General">
                  <c:v>25.936299999999999</c:v>
                </c:pt>
                <c:pt idx="38539" formatCode="General">
                  <c:v>25.936900000000001</c:v>
                </c:pt>
                <c:pt idx="38540" formatCode="General">
                  <c:v>25.9376</c:v>
                </c:pt>
                <c:pt idx="38541" formatCode="General">
                  <c:v>25.938300000000002</c:v>
                </c:pt>
                <c:pt idx="38542" formatCode="General">
                  <c:v>25.939</c:v>
                </c:pt>
                <c:pt idx="38543" formatCode="General">
                  <c:v>25.939599999999999</c:v>
                </c:pt>
                <c:pt idx="38544" formatCode="General">
                  <c:v>25.940300000000001</c:v>
                </c:pt>
                <c:pt idx="38545" formatCode="General">
                  <c:v>25.940999999999999</c:v>
                </c:pt>
                <c:pt idx="38546" formatCode="General">
                  <c:v>25.941700000000001</c:v>
                </c:pt>
                <c:pt idx="38547" formatCode="General">
                  <c:v>25.942299999999999</c:v>
                </c:pt>
                <c:pt idx="38548" formatCode="General">
                  <c:v>25.943000000000001</c:v>
                </c:pt>
                <c:pt idx="38549" formatCode="General">
                  <c:v>25.9437</c:v>
                </c:pt>
                <c:pt idx="38550" formatCode="General">
                  <c:v>25.944299999999998</c:v>
                </c:pt>
                <c:pt idx="38551" formatCode="General">
                  <c:v>25.945</c:v>
                </c:pt>
                <c:pt idx="38552" formatCode="General">
                  <c:v>25.945699999999999</c:v>
                </c:pt>
                <c:pt idx="38553" formatCode="General">
                  <c:v>25.946400000000001</c:v>
                </c:pt>
                <c:pt idx="38554" formatCode="General">
                  <c:v>25.946999999999999</c:v>
                </c:pt>
                <c:pt idx="38555" formatCode="General">
                  <c:v>25.947700000000001</c:v>
                </c:pt>
                <c:pt idx="38556" formatCode="General">
                  <c:v>25.948399999999999</c:v>
                </c:pt>
                <c:pt idx="38557" formatCode="General">
                  <c:v>25.949100000000001</c:v>
                </c:pt>
                <c:pt idx="38558" formatCode="General">
                  <c:v>25.9497</c:v>
                </c:pt>
                <c:pt idx="38559" formatCode="General">
                  <c:v>25.950399999999998</c:v>
                </c:pt>
                <c:pt idx="38560" formatCode="General">
                  <c:v>25.9511</c:v>
                </c:pt>
                <c:pt idx="38561" formatCode="General">
                  <c:v>25.951799999999999</c:v>
                </c:pt>
                <c:pt idx="38562" formatCode="General">
                  <c:v>25.952400000000001</c:v>
                </c:pt>
                <c:pt idx="38563" formatCode="General">
                  <c:v>25.953099999999999</c:v>
                </c:pt>
                <c:pt idx="38564" formatCode="General">
                  <c:v>25.953800000000001</c:v>
                </c:pt>
                <c:pt idx="38565" formatCode="General">
                  <c:v>25.9544</c:v>
                </c:pt>
                <c:pt idx="38566" formatCode="General">
                  <c:v>25.955100000000002</c:v>
                </c:pt>
                <c:pt idx="38567" formatCode="General">
                  <c:v>25.9558</c:v>
                </c:pt>
                <c:pt idx="38568" formatCode="General">
                  <c:v>25.956499999999998</c:v>
                </c:pt>
                <c:pt idx="38569" formatCode="General">
                  <c:v>25.957100000000001</c:v>
                </c:pt>
                <c:pt idx="38570" formatCode="General">
                  <c:v>25.957799999999999</c:v>
                </c:pt>
                <c:pt idx="38571" formatCode="General">
                  <c:v>25.958500000000001</c:v>
                </c:pt>
                <c:pt idx="38572" formatCode="General">
                  <c:v>25.959199999999999</c:v>
                </c:pt>
                <c:pt idx="38573" formatCode="General">
                  <c:v>25.959800000000001</c:v>
                </c:pt>
                <c:pt idx="38574" formatCode="General">
                  <c:v>25.9605</c:v>
                </c:pt>
                <c:pt idx="38575" formatCode="General">
                  <c:v>25.961200000000002</c:v>
                </c:pt>
                <c:pt idx="38576" formatCode="General">
                  <c:v>25.9618</c:v>
                </c:pt>
                <c:pt idx="38577" formatCode="General">
                  <c:v>25.962499999999999</c:v>
                </c:pt>
                <c:pt idx="38578" formatCode="General">
                  <c:v>25.963200000000001</c:v>
                </c:pt>
                <c:pt idx="38579" formatCode="General">
                  <c:v>25.963899999999999</c:v>
                </c:pt>
                <c:pt idx="38580" formatCode="General">
                  <c:v>25.964500000000001</c:v>
                </c:pt>
                <c:pt idx="38581" formatCode="General">
                  <c:v>25.965199999999999</c:v>
                </c:pt>
                <c:pt idx="38582" formatCode="General">
                  <c:v>25.965900000000001</c:v>
                </c:pt>
                <c:pt idx="38583" formatCode="General">
                  <c:v>25.9666</c:v>
                </c:pt>
                <c:pt idx="38584" formatCode="General">
                  <c:v>25.967199999999998</c:v>
                </c:pt>
                <c:pt idx="38585" formatCode="General">
                  <c:v>25.9679</c:v>
                </c:pt>
                <c:pt idx="38586" formatCode="General">
                  <c:v>25.968599999999999</c:v>
                </c:pt>
                <c:pt idx="38587" formatCode="General">
                  <c:v>25.969200000000001</c:v>
                </c:pt>
                <c:pt idx="38588" formatCode="General">
                  <c:v>25.969899999999999</c:v>
                </c:pt>
                <c:pt idx="38589" formatCode="General">
                  <c:v>25.970600000000001</c:v>
                </c:pt>
                <c:pt idx="38590" formatCode="General">
                  <c:v>25.971299999999999</c:v>
                </c:pt>
                <c:pt idx="38591" formatCode="General">
                  <c:v>25.971900000000002</c:v>
                </c:pt>
                <c:pt idx="38592" formatCode="General">
                  <c:v>25.9726</c:v>
                </c:pt>
                <c:pt idx="38593" formatCode="General">
                  <c:v>25.973299999999998</c:v>
                </c:pt>
                <c:pt idx="38594" formatCode="General">
                  <c:v>25.974</c:v>
                </c:pt>
                <c:pt idx="38595" formatCode="General">
                  <c:v>25.974599999999999</c:v>
                </c:pt>
                <c:pt idx="38596" formatCode="General">
                  <c:v>25.975300000000001</c:v>
                </c:pt>
                <c:pt idx="38597" formatCode="General">
                  <c:v>25.975999999999999</c:v>
                </c:pt>
                <c:pt idx="38598" formatCode="General">
                  <c:v>25.976700000000001</c:v>
                </c:pt>
                <c:pt idx="38599" formatCode="General">
                  <c:v>25.9773</c:v>
                </c:pt>
                <c:pt idx="38600" formatCode="General">
                  <c:v>25.978000000000002</c:v>
                </c:pt>
                <c:pt idx="38601" formatCode="General">
                  <c:v>25.9787</c:v>
                </c:pt>
                <c:pt idx="38602" formatCode="General">
                  <c:v>25.979299999999999</c:v>
                </c:pt>
                <c:pt idx="38603" formatCode="General">
                  <c:v>25.98</c:v>
                </c:pt>
                <c:pt idx="38604" formatCode="General">
                  <c:v>25.980699999999999</c:v>
                </c:pt>
                <c:pt idx="38605" formatCode="General">
                  <c:v>25.981400000000001</c:v>
                </c:pt>
                <c:pt idx="38606" formatCode="General">
                  <c:v>25.981999999999999</c:v>
                </c:pt>
                <c:pt idx="38607" formatCode="General">
                  <c:v>25.982700000000001</c:v>
                </c:pt>
                <c:pt idx="38608" formatCode="General">
                  <c:v>25.9834</c:v>
                </c:pt>
                <c:pt idx="38609" formatCode="General">
                  <c:v>25.984100000000002</c:v>
                </c:pt>
                <c:pt idx="38610" formatCode="General">
                  <c:v>25.9847</c:v>
                </c:pt>
                <c:pt idx="38611" formatCode="General">
                  <c:v>25.985399999999998</c:v>
                </c:pt>
                <c:pt idx="38612" formatCode="General">
                  <c:v>25.9861</c:v>
                </c:pt>
                <c:pt idx="38613" formatCode="General">
                  <c:v>25.986699999999999</c:v>
                </c:pt>
                <c:pt idx="38614" formatCode="General">
                  <c:v>25.987400000000001</c:v>
                </c:pt>
                <c:pt idx="38615" formatCode="General">
                  <c:v>25.988099999999999</c:v>
                </c:pt>
                <c:pt idx="38616" formatCode="General">
                  <c:v>25.988800000000001</c:v>
                </c:pt>
                <c:pt idx="38617" formatCode="General">
                  <c:v>25.9894</c:v>
                </c:pt>
                <c:pt idx="38618" formatCode="General">
                  <c:v>25.990100000000002</c:v>
                </c:pt>
                <c:pt idx="38619" formatCode="General">
                  <c:v>25.9908</c:v>
                </c:pt>
                <c:pt idx="38620" formatCode="General">
                  <c:v>25.991499999999998</c:v>
                </c:pt>
                <c:pt idx="38621" formatCode="General">
                  <c:v>25.992100000000001</c:v>
                </c:pt>
                <c:pt idx="38622" formatCode="General">
                  <c:v>25.992799999999999</c:v>
                </c:pt>
                <c:pt idx="38623" formatCode="General">
                  <c:v>25.993500000000001</c:v>
                </c:pt>
                <c:pt idx="38624" formatCode="General">
                  <c:v>25.994199999999999</c:v>
                </c:pt>
                <c:pt idx="38625" formatCode="General">
                  <c:v>25.994800000000001</c:v>
                </c:pt>
                <c:pt idx="38626" formatCode="General">
                  <c:v>25.9955</c:v>
                </c:pt>
                <c:pt idx="38627" formatCode="General">
                  <c:v>25.996200000000002</c:v>
                </c:pt>
                <c:pt idx="38628" formatCode="General">
                  <c:v>25.9968</c:v>
                </c:pt>
                <c:pt idx="38629" formatCode="General">
                  <c:v>25.997499999999999</c:v>
                </c:pt>
                <c:pt idx="38630" formatCode="General">
                  <c:v>25.998200000000001</c:v>
                </c:pt>
                <c:pt idx="38631" formatCode="General">
                  <c:v>25.998899999999999</c:v>
                </c:pt>
                <c:pt idx="38632" formatCode="General">
                  <c:v>25.999500000000001</c:v>
                </c:pt>
                <c:pt idx="38633" formatCode="General">
                  <c:v>26.0002</c:v>
                </c:pt>
                <c:pt idx="38634" formatCode="General">
                  <c:v>26.000900000000001</c:v>
                </c:pt>
                <c:pt idx="38635" formatCode="General">
                  <c:v>26.0016</c:v>
                </c:pt>
                <c:pt idx="38636" formatCode="General">
                  <c:v>26.002199999999998</c:v>
                </c:pt>
                <c:pt idx="38637" formatCode="General">
                  <c:v>26.0029</c:v>
                </c:pt>
                <c:pt idx="38638" formatCode="General">
                  <c:v>26.003599999999999</c:v>
                </c:pt>
                <c:pt idx="38639" formatCode="General">
                  <c:v>26.004200000000001</c:v>
                </c:pt>
                <c:pt idx="38640" formatCode="General">
                  <c:v>26.004899999999999</c:v>
                </c:pt>
                <c:pt idx="38641" formatCode="General">
                  <c:v>26.005600000000001</c:v>
                </c:pt>
                <c:pt idx="38642" formatCode="General">
                  <c:v>26.0063</c:v>
                </c:pt>
                <c:pt idx="38643" formatCode="General">
                  <c:v>26.006900000000002</c:v>
                </c:pt>
                <c:pt idx="38644" formatCode="General">
                  <c:v>26.0076</c:v>
                </c:pt>
                <c:pt idx="38645" formatCode="General">
                  <c:v>26.008299999999998</c:v>
                </c:pt>
                <c:pt idx="38646" formatCode="General">
                  <c:v>26.009</c:v>
                </c:pt>
                <c:pt idx="38647" formatCode="General">
                  <c:v>26.009599999999999</c:v>
                </c:pt>
                <c:pt idx="38648" formatCode="General">
                  <c:v>26.010300000000001</c:v>
                </c:pt>
                <c:pt idx="38649" formatCode="General">
                  <c:v>26.010999999999999</c:v>
                </c:pt>
                <c:pt idx="38650" formatCode="General">
                  <c:v>26.011600000000001</c:v>
                </c:pt>
                <c:pt idx="38651" formatCode="General">
                  <c:v>26.0123</c:v>
                </c:pt>
                <c:pt idx="38652" formatCode="General">
                  <c:v>26.013000000000002</c:v>
                </c:pt>
                <c:pt idx="38653" formatCode="General">
                  <c:v>26.0137</c:v>
                </c:pt>
                <c:pt idx="38654" formatCode="General">
                  <c:v>26.014299999999999</c:v>
                </c:pt>
                <c:pt idx="38655" formatCode="General">
                  <c:v>26.015000000000001</c:v>
                </c:pt>
                <c:pt idx="38656" formatCode="General">
                  <c:v>26.015699999999999</c:v>
                </c:pt>
                <c:pt idx="38657" formatCode="General">
                  <c:v>26.016400000000001</c:v>
                </c:pt>
                <c:pt idx="38658" formatCode="General">
                  <c:v>26.016999999999999</c:v>
                </c:pt>
                <c:pt idx="38659" formatCode="General">
                  <c:v>26.017700000000001</c:v>
                </c:pt>
                <c:pt idx="38660" formatCode="General">
                  <c:v>26.0184</c:v>
                </c:pt>
                <c:pt idx="38661" formatCode="General">
                  <c:v>26.019100000000002</c:v>
                </c:pt>
                <c:pt idx="38662" formatCode="General">
                  <c:v>26.0197</c:v>
                </c:pt>
                <c:pt idx="38663" formatCode="General">
                  <c:v>26.020399999999999</c:v>
                </c:pt>
                <c:pt idx="38664" formatCode="General">
                  <c:v>26.021100000000001</c:v>
                </c:pt>
                <c:pt idx="38665" formatCode="General">
                  <c:v>26.021699999999999</c:v>
                </c:pt>
                <c:pt idx="38666" formatCode="General">
                  <c:v>26.022400000000001</c:v>
                </c:pt>
                <c:pt idx="38667" formatCode="General">
                  <c:v>26.023099999999999</c:v>
                </c:pt>
                <c:pt idx="38668" formatCode="General">
                  <c:v>26.023800000000001</c:v>
                </c:pt>
                <c:pt idx="38669" formatCode="General">
                  <c:v>26.0244</c:v>
                </c:pt>
                <c:pt idx="38670" formatCode="General">
                  <c:v>26.025099999999998</c:v>
                </c:pt>
                <c:pt idx="38671" formatCode="General">
                  <c:v>26.0258</c:v>
                </c:pt>
                <c:pt idx="38672" formatCode="General">
                  <c:v>26.026499999999999</c:v>
                </c:pt>
                <c:pt idx="38673" formatCode="General">
                  <c:v>26.027100000000001</c:v>
                </c:pt>
                <c:pt idx="38674" formatCode="General">
                  <c:v>26.027799999999999</c:v>
                </c:pt>
                <c:pt idx="38675" formatCode="General">
                  <c:v>26.028500000000001</c:v>
                </c:pt>
                <c:pt idx="38676" formatCode="General">
                  <c:v>26.0291</c:v>
                </c:pt>
                <c:pt idx="38677" formatCode="General">
                  <c:v>26.029800000000002</c:v>
                </c:pt>
                <c:pt idx="38678" formatCode="General">
                  <c:v>26.0305</c:v>
                </c:pt>
                <c:pt idx="38679" formatCode="General">
                  <c:v>26.031199999999998</c:v>
                </c:pt>
                <c:pt idx="38680" formatCode="General">
                  <c:v>26.0318</c:v>
                </c:pt>
                <c:pt idx="38681" formatCode="General">
                  <c:v>26.032499999999999</c:v>
                </c:pt>
                <c:pt idx="38682" formatCode="General">
                  <c:v>26.033200000000001</c:v>
                </c:pt>
                <c:pt idx="38683" formatCode="General">
                  <c:v>26.033899999999999</c:v>
                </c:pt>
                <c:pt idx="38684" formatCode="General">
                  <c:v>26.034500000000001</c:v>
                </c:pt>
                <c:pt idx="38685" formatCode="General">
                  <c:v>26.0352</c:v>
                </c:pt>
                <c:pt idx="38686" formatCode="General">
                  <c:v>26.035900000000002</c:v>
                </c:pt>
                <c:pt idx="38687" formatCode="General">
                  <c:v>26.0365</c:v>
                </c:pt>
                <c:pt idx="38688" formatCode="General">
                  <c:v>26.037199999999999</c:v>
                </c:pt>
                <c:pt idx="38689" formatCode="General">
                  <c:v>26.0379</c:v>
                </c:pt>
                <c:pt idx="38690" formatCode="General">
                  <c:v>26.038599999999999</c:v>
                </c:pt>
                <c:pt idx="38691" formatCode="General">
                  <c:v>26.039200000000001</c:v>
                </c:pt>
                <c:pt idx="38692" formatCode="General">
                  <c:v>26.039899999999999</c:v>
                </c:pt>
                <c:pt idx="38693" formatCode="General">
                  <c:v>26.040600000000001</c:v>
                </c:pt>
                <c:pt idx="38694" formatCode="General">
                  <c:v>26.0413</c:v>
                </c:pt>
                <c:pt idx="38695" formatCode="General">
                  <c:v>26.041899999999998</c:v>
                </c:pt>
                <c:pt idx="38696" formatCode="General">
                  <c:v>26.0426</c:v>
                </c:pt>
                <c:pt idx="38697" formatCode="General">
                  <c:v>26.043299999999999</c:v>
                </c:pt>
                <c:pt idx="38698" formatCode="General">
                  <c:v>26.044</c:v>
                </c:pt>
                <c:pt idx="38699" formatCode="General">
                  <c:v>26.044599999999999</c:v>
                </c:pt>
                <c:pt idx="38700" formatCode="General">
                  <c:v>26.045300000000001</c:v>
                </c:pt>
                <c:pt idx="38701" formatCode="General">
                  <c:v>26.045999999999999</c:v>
                </c:pt>
                <c:pt idx="38702" formatCode="General">
                  <c:v>26.046600000000002</c:v>
                </c:pt>
                <c:pt idx="38703" formatCode="General">
                  <c:v>26.0473</c:v>
                </c:pt>
                <c:pt idx="38704" formatCode="General">
                  <c:v>26.047999999999998</c:v>
                </c:pt>
                <c:pt idx="38705" formatCode="General">
                  <c:v>26.0487</c:v>
                </c:pt>
                <c:pt idx="38706" formatCode="General">
                  <c:v>26.049299999999999</c:v>
                </c:pt>
                <c:pt idx="38707" formatCode="General">
                  <c:v>26.05</c:v>
                </c:pt>
                <c:pt idx="38708" formatCode="General">
                  <c:v>26.050699999999999</c:v>
                </c:pt>
                <c:pt idx="38709" formatCode="General">
                  <c:v>26.051400000000001</c:v>
                </c:pt>
                <c:pt idx="38710" formatCode="General">
                  <c:v>26.052</c:v>
                </c:pt>
                <c:pt idx="38711" formatCode="General">
                  <c:v>26.052700000000002</c:v>
                </c:pt>
                <c:pt idx="38712" formatCode="General">
                  <c:v>26.0534</c:v>
                </c:pt>
                <c:pt idx="38713" formatCode="General">
                  <c:v>26.053999999999998</c:v>
                </c:pt>
                <c:pt idx="38714" formatCode="General">
                  <c:v>26.0547</c:v>
                </c:pt>
                <c:pt idx="38715" formatCode="General">
                  <c:v>26.055399999999999</c:v>
                </c:pt>
                <c:pt idx="38716" formatCode="General">
                  <c:v>26.056100000000001</c:v>
                </c:pt>
                <c:pt idx="38717" formatCode="General">
                  <c:v>26.056699999999999</c:v>
                </c:pt>
                <c:pt idx="38718" formatCode="General">
                  <c:v>26.057400000000001</c:v>
                </c:pt>
                <c:pt idx="38719" formatCode="General">
                  <c:v>26.0581</c:v>
                </c:pt>
                <c:pt idx="38720" formatCode="General">
                  <c:v>26.058800000000002</c:v>
                </c:pt>
                <c:pt idx="38721" formatCode="General">
                  <c:v>26.0594</c:v>
                </c:pt>
                <c:pt idx="38722" formatCode="General">
                  <c:v>26.060099999999998</c:v>
                </c:pt>
                <c:pt idx="38723" formatCode="General">
                  <c:v>26.0608</c:v>
                </c:pt>
                <c:pt idx="38724" formatCode="General">
                  <c:v>26.061499999999999</c:v>
                </c:pt>
                <c:pt idx="38725" formatCode="General">
                  <c:v>26.062100000000001</c:v>
                </c:pt>
                <c:pt idx="38726" formatCode="General">
                  <c:v>26.062799999999999</c:v>
                </c:pt>
                <c:pt idx="38727" formatCode="General">
                  <c:v>26.063500000000001</c:v>
                </c:pt>
                <c:pt idx="38728" formatCode="General">
                  <c:v>26.0641</c:v>
                </c:pt>
                <c:pt idx="38729" formatCode="General">
                  <c:v>26.064800000000002</c:v>
                </c:pt>
                <c:pt idx="38730" formatCode="General">
                  <c:v>26.0655</c:v>
                </c:pt>
                <c:pt idx="38731" formatCode="General">
                  <c:v>26.066199999999998</c:v>
                </c:pt>
                <c:pt idx="38732" formatCode="General">
                  <c:v>26.066800000000001</c:v>
                </c:pt>
                <c:pt idx="38733" formatCode="General">
                  <c:v>26.067499999999999</c:v>
                </c:pt>
                <c:pt idx="38734" formatCode="General">
                  <c:v>26.068200000000001</c:v>
                </c:pt>
                <c:pt idx="38735" formatCode="General">
                  <c:v>26.068899999999999</c:v>
                </c:pt>
                <c:pt idx="38736" formatCode="General">
                  <c:v>26.069500000000001</c:v>
                </c:pt>
                <c:pt idx="38737" formatCode="General">
                  <c:v>26.0702</c:v>
                </c:pt>
                <c:pt idx="38738" formatCode="General">
                  <c:v>26.070900000000002</c:v>
                </c:pt>
                <c:pt idx="38739" formatCode="General">
                  <c:v>26.0715</c:v>
                </c:pt>
                <c:pt idx="38740" formatCode="General">
                  <c:v>26.072199999999999</c:v>
                </c:pt>
                <c:pt idx="38741" formatCode="General">
                  <c:v>26.072900000000001</c:v>
                </c:pt>
                <c:pt idx="38742" formatCode="General">
                  <c:v>26.073599999999999</c:v>
                </c:pt>
                <c:pt idx="38743" formatCode="General">
                  <c:v>26.074200000000001</c:v>
                </c:pt>
                <c:pt idx="38744" formatCode="General">
                  <c:v>26.0749</c:v>
                </c:pt>
                <c:pt idx="38745" formatCode="General">
                  <c:v>26.075600000000001</c:v>
                </c:pt>
                <c:pt idx="38746" formatCode="General">
                  <c:v>26.0763</c:v>
                </c:pt>
                <c:pt idx="38747" formatCode="General">
                  <c:v>26.076899999999998</c:v>
                </c:pt>
                <c:pt idx="38748" formatCode="General">
                  <c:v>26.0776</c:v>
                </c:pt>
                <c:pt idx="38749" formatCode="General">
                  <c:v>26.078299999999999</c:v>
                </c:pt>
                <c:pt idx="38750" formatCode="General">
                  <c:v>26.078900000000001</c:v>
                </c:pt>
                <c:pt idx="38751" formatCode="General">
                  <c:v>26.079599999999999</c:v>
                </c:pt>
                <c:pt idx="38752" formatCode="General">
                  <c:v>26.080300000000001</c:v>
                </c:pt>
                <c:pt idx="38753" formatCode="General">
                  <c:v>26.081</c:v>
                </c:pt>
                <c:pt idx="38754" formatCode="General">
                  <c:v>26.081600000000002</c:v>
                </c:pt>
                <c:pt idx="38755" formatCode="General">
                  <c:v>26.0823</c:v>
                </c:pt>
                <c:pt idx="38756" formatCode="General">
                  <c:v>26.082999999999998</c:v>
                </c:pt>
                <c:pt idx="38757" formatCode="General">
                  <c:v>26.0837</c:v>
                </c:pt>
                <c:pt idx="38758" formatCode="General">
                  <c:v>26.084299999999999</c:v>
                </c:pt>
                <c:pt idx="38759" formatCode="General">
                  <c:v>26.085000000000001</c:v>
                </c:pt>
                <c:pt idx="38760" formatCode="General">
                  <c:v>26.085699999999999</c:v>
                </c:pt>
                <c:pt idx="38761" formatCode="General">
                  <c:v>26.086400000000001</c:v>
                </c:pt>
                <c:pt idx="38762" formatCode="General">
                  <c:v>26.087</c:v>
                </c:pt>
                <c:pt idx="38763" formatCode="General">
                  <c:v>26.087700000000002</c:v>
                </c:pt>
                <c:pt idx="38764" formatCode="General">
                  <c:v>26.0884</c:v>
                </c:pt>
                <c:pt idx="38765" formatCode="General">
                  <c:v>26.088999999999999</c:v>
                </c:pt>
                <c:pt idx="38766" formatCode="General">
                  <c:v>26.089700000000001</c:v>
                </c:pt>
                <c:pt idx="38767" formatCode="General">
                  <c:v>26.090399999999999</c:v>
                </c:pt>
                <c:pt idx="38768" formatCode="General">
                  <c:v>26.091100000000001</c:v>
                </c:pt>
                <c:pt idx="38769" formatCode="General">
                  <c:v>26.091699999999999</c:v>
                </c:pt>
                <c:pt idx="38770" formatCode="General">
                  <c:v>26.092400000000001</c:v>
                </c:pt>
                <c:pt idx="38771" formatCode="General">
                  <c:v>26.0931</c:v>
                </c:pt>
                <c:pt idx="38772" formatCode="General">
                  <c:v>26.093800000000002</c:v>
                </c:pt>
                <c:pt idx="38773" formatCode="General">
                  <c:v>26.0944</c:v>
                </c:pt>
                <c:pt idx="38774" formatCode="General">
                  <c:v>26.095099999999999</c:v>
                </c:pt>
                <c:pt idx="38775" formatCode="General">
                  <c:v>26.095800000000001</c:v>
                </c:pt>
                <c:pt idx="38776" formatCode="General">
                  <c:v>26.096399999999999</c:v>
                </c:pt>
                <c:pt idx="38777" formatCode="General">
                  <c:v>26.097100000000001</c:v>
                </c:pt>
                <c:pt idx="38778" formatCode="General">
                  <c:v>26.097799999999999</c:v>
                </c:pt>
                <c:pt idx="38779" formatCode="General">
                  <c:v>26.098500000000001</c:v>
                </c:pt>
                <c:pt idx="38780" formatCode="General">
                  <c:v>26.0991</c:v>
                </c:pt>
                <c:pt idx="38781" formatCode="General">
                  <c:v>26.099799999999998</c:v>
                </c:pt>
                <c:pt idx="38782" formatCode="General">
                  <c:v>26.1005</c:v>
                </c:pt>
                <c:pt idx="38783" formatCode="General">
                  <c:v>26.101199999999999</c:v>
                </c:pt>
                <c:pt idx="38784" formatCode="General">
                  <c:v>26.101800000000001</c:v>
                </c:pt>
                <c:pt idx="38785" formatCode="General">
                  <c:v>26.102499999999999</c:v>
                </c:pt>
                <c:pt idx="38786" formatCode="General">
                  <c:v>26.103200000000001</c:v>
                </c:pt>
                <c:pt idx="38787" formatCode="General">
                  <c:v>26.103899999999999</c:v>
                </c:pt>
                <c:pt idx="38788" formatCode="General">
                  <c:v>26.104500000000002</c:v>
                </c:pt>
                <c:pt idx="38789" formatCode="General">
                  <c:v>26.1052</c:v>
                </c:pt>
                <c:pt idx="38790" formatCode="General">
                  <c:v>26.105899999999998</c:v>
                </c:pt>
                <c:pt idx="38791" formatCode="General">
                  <c:v>26.1065</c:v>
                </c:pt>
                <c:pt idx="38792" formatCode="General">
                  <c:v>26.107199999999999</c:v>
                </c:pt>
                <c:pt idx="38793" formatCode="General">
                  <c:v>26.107900000000001</c:v>
                </c:pt>
                <c:pt idx="38794" formatCode="General">
                  <c:v>26.108599999999999</c:v>
                </c:pt>
                <c:pt idx="38795" formatCode="General">
                  <c:v>26.109200000000001</c:v>
                </c:pt>
                <c:pt idx="38796" formatCode="General">
                  <c:v>26.1099</c:v>
                </c:pt>
                <c:pt idx="38797" formatCode="General">
                  <c:v>26.110600000000002</c:v>
                </c:pt>
                <c:pt idx="38798" formatCode="General">
                  <c:v>26.1113</c:v>
                </c:pt>
                <c:pt idx="38799" formatCode="General">
                  <c:v>26.111899999999999</c:v>
                </c:pt>
                <c:pt idx="38800" formatCode="General">
                  <c:v>26.1126</c:v>
                </c:pt>
                <c:pt idx="38801" formatCode="General">
                  <c:v>26.113299999999999</c:v>
                </c:pt>
                <c:pt idx="38802" formatCode="General">
                  <c:v>26.113900000000001</c:v>
                </c:pt>
                <c:pt idx="38803" formatCode="General">
                  <c:v>26.114599999999999</c:v>
                </c:pt>
                <c:pt idx="38804" formatCode="General">
                  <c:v>26.115300000000001</c:v>
                </c:pt>
                <c:pt idx="38805" formatCode="General">
                  <c:v>26.116</c:v>
                </c:pt>
                <c:pt idx="38806" formatCode="General">
                  <c:v>26.116599999999998</c:v>
                </c:pt>
                <c:pt idx="38807" formatCode="General">
                  <c:v>26.1173</c:v>
                </c:pt>
                <c:pt idx="38808" formatCode="General">
                  <c:v>26.117999999999999</c:v>
                </c:pt>
                <c:pt idx="38809" formatCode="General">
                  <c:v>26.1187</c:v>
                </c:pt>
                <c:pt idx="38810" formatCode="General">
                  <c:v>26.119299999999999</c:v>
                </c:pt>
                <c:pt idx="38811" formatCode="General">
                  <c:v>26.12</c:v>
                </c:pt>
                <c:pt idx="38812" formatCode="General">
                  <c:v>26.120699999999999</c:v>
                </c:pt>
                <c:pt idx="38813" formatCode="General">
                  <c:v>26.121300000000002</c:v>
                </c:pt>
                <c:pt idx="38814" formatCode="General">
                  <c:v>26.122</c:v>
                </c:pt>
                <c:pt idx="38815" formatCode="General">
                  <c:v>26.122699999999998</c:v>
                </c:pt>
                <c:pt idx="38816" formatCode="General">
                  <c:v>26.1234</c:v>
                </c:pt>
                <c:pt idx="38817" formatCode="General">
                  <c:v>26.123999999999999</c:v>
                </c:pt>
                <c:pt idx="38818" formatCode="General">
                  <c:v>26.124700000000001</c:v>
                </c:pt>
                <c:pt idx="38819" formatCode="General">
                  <c:v>26.125399999999999</c:v>
                </c:pt>
                <c:pt idx="38820" formatCode="General">
                  <c:v>26.126100000000001</c:v>
                </c:pt>
                <c:pt idx="38821" formatCode="General">
                  <c:v>26.1267</c:v>
                </c:pt>
                <c:pt idx="38822" formatCode="General">
                  <c:v>26.127400000000002</c:v>
                </c:pt>
                <c:pt idx="38823" formatCode="General">
                  <c:v>26.1281</c:v>
                </c:pt>
                <c:pt idx="38824" formatCode="General">
                  <c:v>26.128799999999998</c:v>
                </c:pt>
                <c:pt idx="38825" formatCode="General">
                  <c:v>26.1294</c:v>
                </c:pt>
                <c:pt idx="38826" formatCode="General">
                  <c:v>26.130099999999999</c:v>
                </c:pt>
                <c:pt idx="38827" formatCode="General">
                  <c:v>26.130800000000001</c:v>
                </c:pt>
                <c:pt idx="38828" formatCode="General">
                  <c:v>26.131399999999999</c:v>
                </c:pt>
                <c:pt idx="38829" formatCode="General">
                  <c:v>26.132100000000001</c:v>
                </c:pt>
                <c:pt idx="38830" formatCode="General">
                  <c:v>26.1328</c:v>
                </c:pt>
                <c:pt idx="38831" formatCode="General">
                  <c:v>26.133500000000002</c:v>
                </c:pt>
                <c:pt idx="38832" formatCode="General">
                  <c:v>26.1341</c:v>
                </c:pt>
                <c:pt idx="38833" formatCode="General">
                  <c:v>26.134799999999998</c:v>
                </c:pt>
                <c:pt idx="38834" formatCode="General">
                  <c:v>26.1355</c:v>
                </c:pt>
                <c:pt idx="38835" formatCode="General">
                  <c:v>26.136199999999999</c:v>
                </c:pt>
                <c:pt idx="38836" formatCode="General">
                  <c:v>26.136800000000001</c:v>
                </c:pt>
                <c:pt idx="38837" formatCode="General">
                  <c:v>26.137499999999999</c:v>
                </c:pt>
                <c:pt idx="38838" formatCode="General">
                  <c:v>26.138200000000001</c:v>
                </c:pt>
                <c:pt idx="38839" formatCode="General">
                  <c:v>26.1388</c:v>
                </c:pt>
                <c:pt idx="38840" formatCode="General">
                  <c:v>26.139500000000002</c:v>
                </c:pt>
                <c:pt idx="38841" formatCode="General">
                  <c:v>26.1402</c:v>
                </c:pt>
                <c:pt idx="38842" formatCode="General">
                  <c:v>26.140899999999998</c:v>
                </c:pt>
                <c:pt idx="38843" formatCode="General">
                  <c:v>26.141500000000001</c:v>
                </c:pt>
                <c:pt idx="38844" formatCode="General">
                  <c:v>26.142199999999999</c:v>
                </c:pt>
                <c:pt idx="38845" formatCode="General">
                  <c:v>26.142900000000001</c:v>
                </c:pt>
                <c:pt idx="38846" formatCode="General">
                  <c:v>26.143599999999999</c:v>
                </c:pt>
                <c:pt idx="38847" formatCode="General">
                  <c:v>26.144200000000001</c:v>
                </c:pt>
                <c:pt idx="38848" formatCode="General">
                  <c:v>26.1449</c:v>
                </c:pt>
                <c:pt idx="38849" formatCode="General">
                  <c:v>26.145600000000002</c:v>
                </c:pt>
                <c:pt idx="38850" formatCode="General">
                  <c:v>26.1462</c:v>
                </c:pt>
                <c:pt idx="38851" formatCode="General">
                  <c:v>26.146899999999999</c:v>
                </c:pt>
                <c:pt idx="38852" formatCode="General">
                  <c:v>26.147600000000001</c:v>
                </c:pt>
                <c:pt idx="38853" formatCode="General">
                  <c:v>26.148299999999999</c:v>
                </c:pt>
                <c:pt idx="38854" formatCode="General">
                  <c:v>26.148900000000001</c:v>
                </c:pt>
                <c:pt idx="38855" formatCode="General">
                  <c:v>26.1496</c:v>
                </c:pt>
                <c:pt idx="38856" formatCode="General">
                  <c:v>26.150300000000001</c:v>
                </c:pt>
                <c:pt idx="38857" formatCode="General">
                  <c:v>26.151</c:v>
                </c:pt>
                <c:pt idx="38858" formatCode="General">
                  <c:v>26.151599999999998</c:v>
                </c:pt>
                <c:pt idx="38859" formatCode="General">
                  <c:v>26.1523</c:v>
                </c:pt>
                <c:pt idx="38860" formatCode="General">
                  <c:v>26.152999999999999</c:v>
                </c:pt>
                <c:pt idx="38861" formatCode="General">
                  <c:v>26.153700000000001</c:v>
                </c:pt>
                <c:pt idx="38862" formatCode="General">
                  <c:v>26.154299999999999</c:v>
                </c:pt>
                <c:pt idx="38863" formatCode="General">
                  <c:v>26.155000000000001</c:v>
                </c:pt>
                <c:pt idx="38864" formatCode="General">
                  <c:v>26.1557</c:v>
                </c:pt>
                <c:pt idx="38865" formatCode="General">
                  <c:v>26.156300000000002</c:v>
                </c:pt>
                <c:pt idx="38866" formatCode="General">
                  <c:v>26.157</c:v>
                </c:pt>
                <c:pt idx="38867" formatCode="General">
                  <c:v>26.157699999999998</c:v>
                </c:pt>
                <c:pt idx="38868" formatCode="General">
                  <c:v>26.1584</c:v>
                </c:pt>
                <c:pt idx="38869" formatCode="General">
                  <c:v>26.158999999999999</c:v>
                </c:pt>
                <c:pt idx="38870" formatCode="General">
                  <c:v>26.159700000000001</c:v>
                </c:pt>
                <c:pt idx="38871" formatCode="General">
                  <c:v>26.160399999999999</c:v>
                </c:pt>
                <c:pt idx="38872" formatCode="General">
                  <c:v>26.161100000000001</c:v>
                </c:pt>
                <c:pt idx="38873" formatCode="General">
                  <c:v>26.1617</c:v>
                </c:pt>
                <c:pt idx="38874" formatCode="General">
                  <c:v>26.162400000000002</c:v>
                </c:pt>
                <c:pt idx="38875" formatCode="General">
                  <c:v>26.1631</c:v>
                </c:pt>
                <c:pt idx="38876" formatCode="General">
                  <c:v>26.163699999999999</c:v>
                </c:pt>
                <c:pt idx="38877" formatCode="General">
                  <c:v>26.164400000000001</c:v>
                </c:pt>
                <c:pt idx="38878" formatCode="General">
                  <c:v>26.165099999999999</c:v>
                </c:pt>
                <c:pt idx="38879" formatCode="General">
                  <c:v>26.165800000000001</c:v>
                </c:pt>
                <c:pt idx="38880" formatCode="General">
                  <c:v>26.166399999999999</c:v>
                </c:pt>
                <c:pt idx="38881" formatCode="General">
                  <c:v>26.167100000000001</c:v>
                </c:pt>
                <c:pt idx="38882" formatCode="General">
                  <c:v>26.1678</c:v>
                </c:pt>
                <c:pt idx="38883" formatCode="General">
                  <c:v>26.168500000000002</c:v>
                </c:pt>
                <c:pt idx="38884" formatCode="General">
                  <c:v>26.1691</c:v>
                </c:pt>
                <c:pt idx="38885" formatCode="General">
                  <c:v>26.169799999999999</c:v>
                </c:pt>
                <c:pt idx="38886" formatCode="General">
                  <c:v>26.170500000000001</c:v>
                </c:pt>
                <c:pt idx="38887" formatCode="General">
                  <c:v>26.171199999999999</c:v>
                </c:pt>
                <c:pt idx="38888" formatCode="General">
                  <c:v>26.171800000000001</c:v>
                </c:pt>
                <c:pt idx="38889" formatCode="General">
                  <c:v>26.172499999999999</c:v>
                </c:pt>
                <c:pt idx="38890" formatCode="General">
                  <c:v>26.173200000000001</c:v>
                </c:pt>
                <c:pt idx="38891" formatCode="General">
                  <c:v>26.1738</c:v>
                </c:pt>
                <c:pt idx="38892" formatCode="General">
                  <c:v>26.174499999999998</c:v>
                </c:pt>
                <c:pt idx="38893" formatCode="General">
                  <c:v>26.1752</c:v>
                </c:pt>
                <c:pt idx="38894" formatCode="General">
                  <c:v>26.175899999999999</c:v>
                </c:pt>
                <c:pt idx="38895" formatCode="General">
                  <c:v>26.176500000000001</c:v>
                </c:pt>
                <c:pt idx="38896" formatCode="General">
                  <c:v>26.177199999999999</c:v>
                </c:pt>
                <c:pt idx="38897" formatCode="General">
                  <c:v>26.177900000000001</c:v>
                </c:pt>
                <c:pt idx="38898" formatCode="General">
                  <c:v>26.178599999999999</c:v>
                </c:pt>
                <c:pt idx="38899" formatCode="General">
                  <c:v>26.179200000000002</c:v>
                </c:pt>
                <c:pt idx="38900" formatCode="General">
                  <c:v>26.1799</c:v>
                </c:pt>
                <c:pt idx="38901" formatCode="General">
                  <c:v>26.180599999999998</c:v>
                </c:pt>
                <c:pt idx="38902" formatCode="General">
                  <c:v>26.1812</c:v>
                </c:pt>
                <c:pt idx="38903" formatCode="General">
                  <c:v>26.181899999999999</c:v>
                </c:pt>
                <c:pt idx="38904" formatCode="General">
                  <c:v>26.182600000000001</c:v>
                </c:pt>
                <c:pt idx="38905" formatCode="General">
                  <c:v>26.183299999999999</c:v>
                </c:pt>
                <c:pt idx="38906" formatCode="General">
                  <c:v>26.183900000000001</c:v>
                </c:pt>
                <c:pt idx="38907" formatCode="General">
                  <c:v>26.1846</c:v>
                </c:pt>
                <c:pt idx="38908" formatCode="General">
                  <c:v>26.185300000000002</c:v>
                </c:pt>
                <c:pt idx="38909" formatCode="General">
                  <c:v>26.186</c:v>
                </c:pt>
                <c:pt idx="38910" formatCode="General">
                  <c:v>26.186599999999999</c:v>
                </c:pt>
                <c:pt idx="38911" formatCode="General">
                  <c:v>26.1873</c:v>
                </c:pt>
                <c:pt idx="38912" formatCode="General">
                  <c:v>26.187999999999999</c:v>
                </c:pt>
                <c:pt idx="38913" formatCode="General">
                  <c:v>26.188600000000001</c:v>
                </c:pt>
                <c:pt idx="38914" formatCode="General">
                  <c:v>26.189299999999999</c:v>
                </c:pt>
                <c:pt idx="38915" formatCode="General">
                  <c:v>26.19</c:v>
                </c:pt>
                <c:pt idx="38916" formatCode="General">
                  <c:v>26.1907</c:v>
                </c:pt>
                <c:pt idx="38917" formatCode="General">
                  <c:v>26.191299999999998</c:v>
                </c:pt>
                <c:pt idx="38918" formatCode="General">
                  <c:v>26.192</c:v>
                </c:pt>
                <c:pt idx="38919" formatCode="General">
                  <c:v>26.192699999999999</c:v>
                </c:pt>
                <c:pt idx="38920" formatCode="General">
                  <c:v>26.1934</c:v>
                </c:pt>
                <c:pt idx="38921" formatCode="General">
                  <c:v>26.193999999999999</c:v>
                </c:pt>
                <c:pt idx="38922" formatCode="General">
                  <c:v>26.194700000000001</c:v>
                </c:pt>
                <c:pt idx="38923" formatCode="General">
                  <c:v>26.195399999999999</c:v>
                </c:pt>
                <c:pt idx="38924" formatCode="General">
                  <c:v>26.196100000000001</c:v>
                </c:pt>
                <c:pt idx="38925" formatCode="General">
                  <c:v>26.1967</c:v>
                </c:pt>
                <c:pt idx="38926" formatCode="General">
                  <c:v>26.197399999999998</c:v>
                </c:pt>
                <c:pt idx="38927" formatCode="General">
                  <c:v>26.1981</c:v>
                </c:pt>
                <c:pt idx="38928" formatCode="General">
                  <c:v>26.198699999999999</c:v>
                </c:pt>
                <c:pt idx="38929" formatCode="General">
                  <c:v>26.199400000000001</c:v>
                </c:pt>
                <c:pt idx="38930" formatCode="General">
                  <c:v>26.200099999999999</c:v>
                </c:pt>
                <c:pt idx="38931" formatCode="General">
                  <c:v>26.200800000000001</c:v>
                </c:pt>
                <c:pt idx="38932" formatCode="General">
                  <c:v>26.2014</c:v>
                </c:pt>
                <c:pt idx="38933" formatCode="General">
                  <c:v>26.202100000000002</c:v>
                </c:pt>
                <c:pt idx="38934" formatCode="General">
                  <c:v>26.2028</c:v>
                </c:pt>
                <c:pt idx="38935" formatCode="General">
                  <c:v>26.203499999999998</c:v>
                </c:pt>
                <c:pt idx="38936" formatCode="General">
                  <c:v>26.2041</c:v>
                </c:pt>
                <c:pt idx="38937" formatCode="General">
                  <c:v>26.204799999999999</c:v>
                </c:pt>
                <c:pt idx="38938" formatCode="General">
                  <c:v>26.205500000000001</c:v>
                </c:pt>
                <c:pt idx="38939" formatCode="General">
                  <c:v>26.206099999999999</c:v>
                </c:pt>
                <c:pt idx="38940" formatCode="General">
                  <c:v>26.206800000000001</c:v>
                </c:pt>
                <c:pt idx="38941" formatCode="General">
                  <c:v>26.2075</c:v>
                </c:pt>
                <c:pt idx="38942" formatCode="General">
                  <c:v>26.208200000000001</c:v>
                </c:pt>
                <c:pt idx="38943" formatCode="General">
                  <c:v>26.2088</c:v>
                </c:pt>
                <c:pt idx="38944" formatCode="General">
                  <c:v>26.209499999999998</c:v>
                </c:pt>
                <c:pt idx="38945" formatCode="General">
                  <c:v>26.2102</c:v>
                </c:pt>
                <c:pt idx="38946" formatCode="General">
                  <c:v>26.210899999999999</c:v>
                </c:pt>
                <c:pt idx="38947" formatCode="General">
                  <c:v>26.211500000000001</c:v>
                </c:pt>
                <c:pt idx="38948" formatCode="General">
                  <c:v>26.212199999999999</c:v>
                </c:pt>
                <c:pt idx="38949" formatCode="General">
                  <c:v>26.212900000000001</c:v>
                </c:pt>
                <c:pt idx="38950" formatCode="General">
                  <c:v>26.2136</c:v>
                </c:pt>
                <c:pt idx="38951" formatCode="General">
                  <c:v>26.214200000000002</c:v>
                </c:pt>
                <c:pt idx="38952" formatCode="General">
                  <c:v>26.2149</c:v>
                </c:pt>
                <c:pt idx="38953" formatCode="General">
                  <c:v>26.215599999999998</c:v>
                </c:pt>
                <c:pt idx="38954" formatCode="General">
                  <c:v>26.216200000000001</c:v>
                </c:pt>
                <c:pt idx="38955" formatCode="General">
                  <c:v>26.216899999999999</c:v>
                </c:pt>
                <c:pt idx="38956" formatCode="General">
                  <c:v>26.217600000000001</c:v>
                </c:pt>
                <c:pt idx="38957" formatCode="General">
                  <c:v>26.218299999999999</c:v>
                </c:pt>
                <c:pt idx="38958" formatCode="General">
                  <c:v>26.218900000000001</c:v>
                </c:pt>
                <c:pt idx="38959" formatCode="General">
                  <c:v>26.2196</c:v>
                </c:pt>
                <c:pt idx="38960" formatCode="General">
                  <c:v>26.220300000000002</c:v>
                </c:pt>
                <c:pt idx="38961" formatCode="General">
                  <c:v>26.221</c:v>
                </c:pt>
                <c:pt idx="38962" formatCode="General">
                  <c:v>26.221599999999999</c:v>
                </c:pt>
                <c:pt idx="38963" formatCode="General">
                  <c:v>26.222300000000001</c:v>
                </c:pt>
                <c:pt idx="38964" formatCode="General">
                  <c:v>26.222999999999999</c:v>
                </c:pt>
                <c:pt idx="38965" formatCode="General">
                  <c:v>26.223600000000001</c:v>
                </c:pt>
                <c:pt idx="38966" formatCode="General">
                  <c:v>26.224299999999999</c:v>
                </c:pt>
                <c:pt idx="38967" formatCode="General">
                  <c:v>26.225000000000001</c:v>
                </c:pt>
                <c:pt idx="38968" formatCode="General">
                  <c:v>26.2257</c:v>
                </c:pt>
                <c:pt idx="38969" formatCode="General">
                  <c:v>26.226299999999998</c:v>
                </c:pt>
                <c:pt idx="38970" formatCode="General">
                  <c:v>26.227</c:v>
                </c:pt>
                <c:pt idx="38971" formatCode="General">
                  <c:v>26.227699999999999</c:v>
                </c:pt>
                <c:pt idx="38972" formatCode="General">
                  <c:v>26.228400000000001</c:v>
                </c:pt>
                <c:pt idx="38973" formatCode="General">
                  <c:v>26.228999999999999</c:v>
                </c:pt>
                <c:pt idx="38974" formatCode="General">
                  <c:v>26.229700000000001</c:v>
                </c:pt>
                <c:pt idx="38975" formatCode="General">
                  <c:v>26.230399999999999</c:v>
                </c:pt>
                <c:pt idx="38976" formatCode="General">
                  <c:v>26.231000000000002</c:v>
                </c:pt>
                <c:pt idx="38977" formatCode="General">
                  <c:v>26.2317</c:v>
                </c:pt>
                <c:pt idx="38978" formatCode="General">
                  <c:v>26.232399999999998</c:v>
                </c:pt>
                <c:pt idx="38979" formatCode="General">
                  <c:v>26.2331</c:v>
                </c:pt>
                <c:pt idx="38980" formatCode="General">
                  <c:v>26.233699999999999</c:v>
                </c:pt>
                <c:pt idx="38981" formatCode="General">
                  <c:v>26.234400000000001</c:v>
                </c:pt>
                <c:pt idx="38982" formatCode="General">
                  <c:v>26.235099999999999</c:v>
                </c:pt>
                <c:pt idx="38983" formatCode="General">
                  <c:v>26.235800000000001</c:v>
                </c:pt>
                <c:pt idx="38984" formatCode="General">
                  <c:v>26.2364</c:v>
                </c:pt>
                <c:pt idx="38985" formatCode="General">
                  <c:v>26.237100000000002</c:v>
                </c:pt>
                <c:pt idx="38986" formatCode="General">
                  <c:v>26.2378</c:v>
                </c:pt>
                <c:pt idx="38987" formatCode="General">
                  <c:v>26.238499999999998</c:v>
                </c:pt>
                <c:pt idx="38988" formatCode="General">
                  <c:v>26.239100000000001</c:v>
                </c:pt>
                <c:pt idx="38989" formatCode="General">
                  <c:v>26.239799999999999</c:v>
                </c:pt>
                <c:pt idx="38990" formatCode="General">
                  <c:v>26.240500000000001</c:v>
                </c:pt>
                <c:pt idx="38991" formatCode="General">
                  <c:v>26.241099999999999</c:v>
                </c:pt>
                <c:pt idx="38992" formatCode="General">
                  <c:v>26.241800000000001</c:v>
                </c:pt>
                <c:pt idx="38993" formatCode="General">
                  <c:v>26.2425</c:v>
                </c:pt>
                <c:pt idx="38994" formatCode="General">
                  <c:v>26.243200000000002</c:v>
                </c:pt>
                <c:pt idx="38995" formatCode="General">
                  <c:v>26.2438</c:v>
                </c:pt>
                <c:pt idx="38996" formatCode="General">
                  <c:v>26.244499999999999</c:v>
                </c:pt>
                <c:pt idx="38997" formatCode="General">
                  <c:v>26.245200000000001</c:v>
                </c:pt>
                <c:pt idx="38998" formatCode="General">
                  <c:v>26.245899999999999</c:v>
                </c:pt>
                <c:pt idx="38999" formatCode="General">
                  <c:v>26.246500000000001</c:v>
                </c:pt>
                <c:pt idx="39000" formatCode="General">
                  <c:v>26.247199999999999</c:v>
                </c:pt>
                <c:pt idx="39001" formatCode="General">
                  <c:v>26.247900000000001</c:v>
                </c:pt>
                <c:pt idx="39002" formatCode="General">
                  <c:v>26.2485</c:v>
                </c:pt>
                <c:pt idx="39003" formatCode="General">
                  <c:v>26.249199999999998</c:v>
                </c:pt>
                <c:pt idx="39004" formatCode="General">
                  <c:v>26.2499</c:v>
                </c:pt>
                <c:pt idx="39005" formatCode="General">
                  <c:v>26.250599999999999</c:v>
                </c:pt>
                <c:pt idx="39006" formatCode="General">
                  <c:v>26.251200000000001</c:v>
                </c:pt>
                <c:pt idx="39007" formatCode="General">
                  <c:v>26.251899999999999</c:v>
                </c:pt>
                <c:pt idx="39008" formatCode="General">
                  <c:v>26.252600000000001</c:v>
                </c:pt>
                <c:pt idx="39009" formatCode="General">
                  <c:v>26.253299999999999</c:v>
                </c:pt>
                <c:pt idx="39010" formatCode="General">
                  <c:v>26.253900000000002</c:v>
                </c:pt>
                <c:pt idx="39011" formatCode="General">
                  <c:v>26.2546</c:v>
                </c:pt>
                <c:pt idx="39012" formatCode="General">
                  <c:v>26.255299999999998</c:v>
                </c:pt>
                <c:pt idx="39013" formatCode="General">
                  <c:v>26.2559</c:v>
                </c:pt>
                <c:pt idx="39014" formatCode="General">
                  <c:v>26.256599999999999</c:v>
                </c:pt>
                <c:pt idx="39015" formatCode="General">
                  <c:v>26.257300000000001</c:v>
                </c:pt>
                <c:pt idx="39016" formatCode="General">
                  <c:v>26.257999999999999</c:v>
                </c:pt>
                <c:pt idx="39017" formatCode="General">
                  <c:v>26.258600000000001</c:v>
                </c:pt>
                <c:pt idx="39018" formatCode="General">
                  <c:v>26.2593</c:v>
                </c:pt>
                <c:pt idx="39019" formatCode="General">
                  <c:v>26.26</c:v>
                </c:pt>
                <c:pt idx="39020" formatCode="General">
                  <c:v>26.2607</c:v>
                </c:pt>
                <c:pt idx="39021" formatCode="General">
                  <c:v>26.261299999999999</c:v>
                </c:pt>
                <c:pt idx="39022" formatCode="General">
                  <c:v>26.262</c:v>
                </c:pt>
                <c:pt idx="39023" formatCode="General">
                  <c:v>26.262699999999999</c:v>
                </c:pt>
                <c:pt idx="39024" formatCode="General">
                  <c:v>26.263400000000001</c:v>
                </c:pt>
                <c:pt idx="39025" formatCode="General">
                  <c:v>26.263999999999999</c:v>
                </c:pt>
                <c:pt idx="39026" formatCode="General">
                  <c:v>26.264700000000001</c:v>
                </c:pt>
                <c:pt idx="39027" formatCode="General">
                  <c:v>26.2654</c:v>
                </c:pt>
                <c:pt idx="39028" formatCode="General">
                  <c:v>26.265999999999998</c:v>
                </c:pt>
                <c:pt idx="39029" formatCode="General">
                  <c:v>26.2667</c:v>
                </c:pt>
                <c:pt idx="39030" formatCode="General">
                  <c:v>26.267399999999999</c:v>
                </c:pt>
                <c:pt idx="39031" formatCode="General">
                  <c:v>26.2681</c:v>
                </c:pt>
                <c:pt idx="39032" formatCode="General">
                  <c:v>26.268699999999999</c:v>
                </c:pt>
                <c:pt idx="39033" formatCode="General">
                  <c:v>26.269400000000001</c:v>
                </c:pt>
                <c:pt idx="39034" formatCode="General">
                  <c:v>26.270099999999999</c:v>
                </c:pt>
                <c:pt idx="39035" formatCode="General">
                  <c:v>26.270800000000001</c:v>
                </c:pt>
                <c:pt idx="39036" formatCode="General">
                  <c:v>26.2714</c:v>
                </c:pt>
                <c:pt idx="39037" formatCode="General">
                  <c:v>26.272099999999998</c:v>
                </c:pt>
                <c:pt idx="39038" formatCode="General">
                  <c:v>26.2728</c:v>
                </c:pt>
                <c:pt idx="39039" formatCode="General">
                  <c:v>26.273399999999999</c:v>
                </c:pt>
                <c:pt idx="39040" formatCode="General">
                  <c:v>26.274100000000001</c:v>
                </c:pt>
                <c:pt idx="39041" formatCode="General">
                  <c:v>26.274799999999999</c:v>
                </c:pt>
                <c:pt idx="39042" formatCode="General">
                  <c:v>26.275500000000001</c:v>
                </c:pt>
                <c:pt idx="39043" formatCode="General">
                  <c:v>26.2761</c:v>
                </c:pt>
                <c:pt idx="39044" formatCode="General">
                  <c:v>26.276800000000001</c:v>
                </c:pt>
                <c:pt idx="39045" formatCode="General">
                  <c:v>26.2775</c:v>
                </c:pt>
                <c:pt idx="39046" formatCode="General">
                  <c:v>26.278199999999998</c:v>
                </c:pt>
                <c:pt idx="39047" formatCode="General">
                  <c:v>26.2788</c:v>
                </c:pt>
                <c:pt idx="39048" formatCode="General">
                  <c:v>26.279499999999999</c:v>
                </c:pt>
                <c:pt idx="39049" formatCode="General">
                  <c:v>26.280200000000001</c:v>
                </c:pt>
                <c:pt idx="39050" formatCode="General">
                  <c:v>26.280899999999999</c:v>
                </c:pt>
                <c:pt idx="39051" formatCode="General">
                  <c:v>26.281500000000001</c:v>
                </c:pt>
                <c:pt idx="39052" formatCode="General">
                  <c:v>26.2822</c:v>
                </c:pt>
                <c:pt idx="39053" formatCode="General">
                  <c:v>26.282900000000001</c:v>
                </c:pt>
                <c:pt idx="39054" formatCode="General">
                  <c:v>26.2835</c:v>
                </c:pt>
                <c:pt idx="39055" formatCode="General">
                  <c:v>26.284199999999998</c:v>
                </c:pt>
                <c:pt idx="39056" formatCode="General">
                  <c:v>26.2849</c:v>
                </c:pt>
                <c:pt idx="39057" formatCode="General">
                  <c:v>26.285599999999999</c:v>
                </c:pt>
                <c:pt idx="39058" formatCode="General">
                  <c:v>26.286200000000001</c:v>
                </c:pt>
                <c:pt idx="39059" formatCode="General">
                  <c:v>26.286899999999999</c:v>
                </c:pt>
                <c:pt idx="39060" formatCode="General">
                  <c:v>26.287600000000001</c:v>
                </c:pt>
                <c:pt idx="39061" formatCode="General">
                  <c:v>26.2883</c:v>
                </c:pt>
                <c:pt idx="39062" formatCode="General">
                  <c:v>26.288900000000002</c:v>
                </c:pt>
                <c:pt idx="39063" formatCode="General">
                  <c:v>26.2896</c:v>
                </c:pt>
                <c:pt idx="39064" formatCode="General">
                  <c:v>26.290299999999998</c:v>
                </c:pt>
                <c:pt idx="39065" formatCode="General">
                  <c:v>26.290900000000001</c:v>
                </c:pt>
                <c:pt idx="39066" formatCode="General">
                  <c:v>26.291599999999999</c:v>
                </c:pt>
                <c:pt idx="39067" formatCode="General">
                  <c:v>26.292300000000001</c:v>
                </c:pt>
                <c:pt idx="39068" formatCode="General">
                  <c:v>26.292999999999999</c:v>
                </c:pt>
                <c:pt idx="39069" formatCode="General">
                  <c:v>26.293600000000001</c:v>
                </c:pt>
                <c:pt idx="39070" formatCode="General">
                  <c:v>26.2943</c:v>
                </c:pt>
                <c:pt idx="39071" formatCode="General">
                  <c:v>26.295000000000002</c:v>
                </c:pt>
                <c:pt idx="39072" formatCode="General">
                  <c:v>26.2957</c:v>
                </c:pt>
                <c:pt idx="39073" formatCode="General">
                  <c:v>26.296299999999999</c:v>
                </c:pt>
                <c:pt idx="39074" formatCode="General">
                  <c:v>26.297000000000001</c:v>
                </c:pt>
                <c:pt idx="39075" formatCode="General">
                  <c:v>26.297699999999999</c:v>
                </c:pt>
                <c:pt idx="39076" formatCode="General">
                  <c:v>26.298300000000001</c:v>
                </c:pt>
                <c:pt idx="39077" formatCode="General">
                  <c:v>26.298999999999999</c:v>
                </c:pt>
                <c:pt idx="39078" formatCode="General">
                  <c:v>26.299700000000001</c:v>
                </c:pt>
                <c:pt idx="39079" formatCode="General">
                  <c:v>26.3004</c:v>
                </c:pt>
                <c:pt idx="39080" formatCode="General">
                  <c:v>26.300999999999998</c:v>
                </c:pt>
                <c:pt idx="39081" formatCode="General">
                  <c:v>26.3017</c:v>
                </c:pt>
                <c:pt idx="39082" formatCode="General">
                  <c:v>26.302399999999999</c:v>
                </c:pt>
                <c:pt idx="39083" formatCode="General">
                  <c:v>26.303100000000001</c:v>
                </c:pt>
                <c:pt idx="39084" formatCode="General">
                  <c:v>26.303699999999999</c:v>
                </c:pt>
                <c:pt idx="39085" formatCode="General">
                  <c:v>26.304400000000001</c:v>
                </c:pt>
                <c:pt idx="39086" formatCode="General">
                  <c:v>26.305099999999999</c:v>
                </c:pt>
                <c:pt idx="39087" formatCode="General">
                  <c:v>26.305800000000001</c:v>
                </c:pt>
                <c:pt idx="39088" formatCode="General">
                  <c:v>26.3064</c:v>
                </c:pt>
                <c:pt idx="39089" formatCode="General">
                  <c:v>26.307099999999998</c:v>
                </c:pt>
                <c:pt idx="39090" formatCode="General">
                  <c:v>26.3078</c:v>
                </c:pt>
                <c:pt idx="39091" formatCode="General">
                  <c:v>26.308399999999999</c:v>
                </c:pt>
                <c:pt idx="39092" formatCode="General">
                  <c:v>26.309100000000001</c:v>
                </c:pt>
                <c:pt idx="39093" formatCode="General">
                  <c:v>26.309799999999999</c:v>
                </c:pt>
                <c:pt idx="39094" formatCode="General">
                  <c:v>26.310500000000001</c:v>
                </c:pt>
                <c:pt idx="39095" formatCode="General">
                  <c:v>26.3111</c:v>
                </c:pt>
                <c:pt idx="39096" formatCode="General">
                  <c:v>26.311800000000002</c:v>
                </c:pt>
                <c:pt idx="39097" formatCode="General">
                  <c:v>26.3125</c:v>
                </c:pt>
                <c:pt idx="39098" formatCode="General">
                  <c:v>26.313199999999998</c:v>
                </c:pt>
                <c:pt idx="39099" formatCode="General">
                  <c:v>26.313800000000001</c:v>
                </c:pt>
                <c:pt idx="39100" formatCode="General">
                  <c:v>26.314499999999999</c:v>
                </c:pt>
                <c:pt idx="39101" formatCode="General">
                  <c:v>26.315200000000001</c:v>
                </c:pt>
                <c:pt idx="39102" formatCode="General">
                  <c:v>26.315799999999999</c:v>
                </c:pt>
                <c:pt idx="39103" formatCode="General">
                  <c:v>26.316500000000001</c:v>
                </c:pt>
                <c:pt idx="39104" formatCode="General">
                  <c:v>26.3172</c:v>
                </c:pt>
                <c:pt idx="39105" formatCode="General">
                  <c:v>26.317900000000002</c:v>
                </c:pt>
                <c:pt idx="39106" formatCode="General">
                  <c:v>26.3185</c:v>
                </c:pt>
                <c:pt idx="39107" formatCode="General">
                  <c:v>26.319199999999999</c:v>
                </c:pt>
                <c:pt idx="39108" formatCode="General">
                  <c:v>26.319900000000001</c:v>
                </c:pt>
                <c:pt idx="39109" formatCode="General">
                  <c:v>26.320599999999999</c:v>
                </c:pt>
                <c:pt idx="39110" formatCode="General">
                  <c:v>26.321200000000001</c:v>
                </c:pt>
                <c:pt idx="39111" formatCode="General">
                  <c:v>26.321899999999999</c:v>
                </c:pt>
                <c:pt idx="39112" formatCode="General">
                  <c:v>26.322600000000001</c:v>
                </c:pt>
                <c:pt idx="39113" formatCode="General">
                  <c:v>26.3233</c:v>
                </c:pt>
                <c:pt idx="39114" formatCode="General">
                  <c:v>26.323899999999998</c:v>
                </c:pt>
                <c:pt idx="39115" formatCode="General">
                  <c:v>26.3246</c:v>
                </c:pt>
                <c:pt idx="39116" formatCode="General">
                  <c:v>26.325299999999999</c:v>
                </c:pt>
                <c:pt idx="39117" formatCode="General">
                  <c:v>26.325900000000001</c:v>
                </c:pt>
                <c:pt idx="39118" formatCode="General">
                  <c:v>26.326599999999999</c:v>
                </c:pt>
                <c:pt idx="39119" formatCode="General">
                  <c:v>26.327300000000001</c:v>
                </c:pt>
                <c:pt idx="39120" formatCode="General">
                  <c:v>26.327999999999999</c:v>
                </c:pt>
                <c:pt idx="39121" formatCode="General">
                  <c:v>26.328600000000002</c:v>
                </c:pt>
                <c:pt idx="39122" formatCode="General">
                  <c:v>26.3293</c:v>
                </c:pt>
                <c:pt idx="39123" formatCode="General">
                  <c:v>26.33</c:v>
                </c:pt>
                <c:pt idx="39124" formatCode="General">
                  <c:v>26.3307</c:v>
                </c:pt>
                <c:pt idx="39125" formatCode="General">
                  <c:v>26.331299999999999</c:v>
                </c:pt>
                <c:pt idx="39126" formatCode="General">
                  <c:v>26.332000000000001</c:v>
                </c:pt>
                <c:pt idx="39127" formatCode="General">
                  <c:v>26.332699999999999</c:v>
                </c:pt>
                <c:pt idx="39128" formatCode="General">
                  <c:v>26.333300000000001</c:v>
                </c:pt>
                <c:pt idx="39129" formatCode="General">
                  <c:v>26.334</c:v>
                </c:pt>
                <c:pt idx="39130" formatCode="General">
                  <c:v>26.334700000000002</c:v>
                </c:pt>
                <c:pt idx="39131" formatCode="General">
                  <c:v>26.3354</c:v>
                </c:pt>
                <c:pt idx="39132" formatCode="General">
                  <c:v>26.335999999999999</c:v>
                </c:pt>
                <c:pt idx="39133" formatCode="General">
                  <c:v>26.3367</c:v>
                </c:pt>
                <c:pt idx="39134" formatCode="General">
                  <c:v>26.337399999999999</c:v>
                </c:pt>
                <c:pt idx="39135" formatCode="General">
                  <c:v>26.338100000000001</c:v>
                </c:pt>
                <c:pt idx="39136" formatCode="General">
                  <c:v>26.338699999999999</c:v>
                </c:pt>
                <c:pt idx="39137" formatCode="General">
                  <c:v>26.339400000000001</c:v>
                </c:pt>
                <c:pt idx="39138" formatCode="General">
                  <c:v>26.3401</c:v>
                </c:pt>
                <c:pt idx="39139" formatCode="General">
                  <c:v>26.340699999999998</c:v>
                </c:pt>
                <c:pt idx="39140" formatCode="General">
                  <c:v>26.3414</c:v>
                </c:pt>
                <c:pt idx="39141" formatCode="General">
                  <c:v>26.342099999999999</c:v>
                </c:pt>
                <c:pt idx="39142" formatCode="General">
                  <c:v>26.3428</c:v>
                </c:pt>
                <c:pt idx="39143" formatCode="General">
                  <c:v>26.343399999999999</c:v>
                </c:pt>
                <c:pt idx="39144" formatCode="General">
                  <c:v>26.344100000000001</c:v>
                </c:pt>
                <c:pt idx="39145" formatCode="General">
                  <c:v>26.344799999999999</c:v>
                </c:pt>
                <c:pt idx="39146" formatCode="General">
                  <c:v>26.345500000000001</c:v>
                </c:pt>
                <c:pt idx="39147" formatCode="General">
                  <c:v>26.3461</c:v>
                </c:pt>
                <c:pt idx="39148" formatCode="General">
                  <c:v>26.346800000000002</c:v>
                </c:pt>
                <c:pt idx="39149" formatCode="General">
                  <c:v>26.3475</c:v>
                </c:pt>
                <c:pt idx="39150" formatCode="General">
                  <c:v>26.348199999999999</c:v>
                </c:pt>
                <c:pt idx="39151" formatCode="General">
                  <c:v>26.348800000000001</c:v>
                </c:pt>
                <c:pt idx="39152" formatCode="General">
                  <c:v>26.349499999999999</c:v>
                </c:pt>
                <c:pt idx="39153" formatCode="General">
                  <c:v>26.350200000000001</c:v>
                </c:pt>
                <c:pt idx="39154" formatCode="General">
                  <c:v>26.3508</c:v>
                </c:pt>
                <c:pt idx="39155" formatCode="General">
                  <c:v>26.351500000000001</c:v>
                </c:pt>
                <c:pt idx="39156" formatCode="General">
                  <c:v>26.3522</c:v>
                </c:pt>
                <c:pt idx="39157" formatCode="General">
                  <c:v>26.352900000000002</c:v>
                </c:pt>
                <c:pt idx="39158" formatCode="General">
                  <c:v>26.3535</c:v>
                </c:pt>
                <c:pt idx="39159" formatCode="General">
                  <c:v>26.354199999999999</c:v>
                </c:pt>
                <c:pt idx="39160" formatCode="General">
                  <c:v>26.354900000000001</c:v>
                </c:pt>
                <c:pt idx="39161" formatCode="General">
                  <c:v>26.355599999999999</c:v>
                </c:pt>
                <c:pt idx="39162" formatCode="General">
                  <c:v>26.356200000000001</c:v>
                </c:pt>
                <c:pt idx="39163" formatCode="General">
                  <c:v>26.3569</c:v>
                </c:pt>
                <c:pt idx="39164" formatCode="General">
                  <c:v>26.357600000000001</c:v>
                </c:pt>
                <c:pt idx="39165" formatCode="General">
                  <c:v>26.3582</c:v>
                </c:pt>
                <c:pt idx="39166" formatCode="General">
                  <c:v>26.358899999999998</c:v>
                </c:pt>
                <c:pt idx="39167" formatCode="General">
                  <c:v>26.3596</c:v>
                </c:pt>
                <c:pt idx="39168" formatCode="General">
                  <c:v>26.360299999999999</c:v>
                </c:pt>
                <c:pt idx="39169" formatCode="General">
                  <c:v>26.360900000000001</c:v>
                </c:pt>
                <c:pt idx="39170" formatCode="General">
                  <c:v>26.361599999999999</c:v>
                </c:pt>
                <c:pt idx="39171" formatCode="General">
                  <c:v>26.362300000000001</c:v>
                </c:pt>
                <c:pt idx="39172" formatCode="General">
                  <c:v>26.363</c:v>
                </c:pt>
                <c:pt idx="39173" formatCode="General">
                  <c:v>26.363600000000002</c:v>
                </c:pt>
                <c:pt idx="39174" formatCode="General">
                  <c:v>26.3643</c:v>
                </c:pt>
                <c:pt idx="39175" formatCode="General">
                  <c:v>26.364999999999998</c:v>
                </c:pt>
                <c:pt idx="39176" formatCode="General">
                  <c:v>26.365600000000001</c:v>
                </c:pt>
                <c:pt idx="39177" formatCode="General">
                  <c:v>26.366299999999999</c:v>
                </c:pt>
                <c:pt idx="39178" formatCode="General">
                  <c:v>26.367000000000001</c:v>
                </c:pt>
                <c:pt idx="39179" formatCode="General">
                  <c:v>26.367699999999999</c:v>
                </c:pt>
                <c:pt idx="39180" formatCode="General">
                  <c:v>26.368300000000001</c:v>
                </c:pt>
                <c:pt idx="39181" formatCode="General">
                  <c:v>26.369</c:v>
                </c:pt>
                <c:pt idx="39182" formatCode="General">
                  <c:v>26.369700000000002</c:v>
                </c:pt>
                <c:pt idx="39183" formatCode="General">
                  <c:v>26.3704</c:v>
                </c:pt>
                <c:pt idx="39184" formatCode="General">
                  <c:v>26.370999999999999</c:v>
                </c:pt>
                <c:pt idx="39185" formatCode="General">
                  <c:v>26.371700000000001</c:v>
                </c:pt>
                <c:pt idx="39186" formatCode="General">
                  <c:v>26.372399999999999</c:v>
                </c:pt>
                <c:pt idx="39187" formatCode="General">
                  <c:v>26.373100000000001</c:v>
                </c:pt>
                <c:pt idx="39188" formatCode="General">
                  <c:v>26.373699999999999</c:v>
                </c:pt>
                <c:pt idx="39189" formatCode="General">
                  <c:v>26.374400000000001</c:v>
                </c:pt>
                <c:pt idx="39190" formatCode="General">
                  <c:v>26.3751</c:v>
                </c:pt>
                <c:pt idx="39191" formatCode="General">
                  <c:v>26.375699999999998</c:v>
                </c:pt>
                <c:pt idx="39192" formatCode="General">
                  <c:v>26.3764</c:v>
                </c:pt>
                <c:pt idx="39193" formatCode="General">
                  <c:v>26.377099999999999</c:v>
                </c:pt>
                <c:pt idx="39194" formatCode="General">
                  <c:v>26.377800000000001</c:v>
                </c:pt>
                <c:pt idx="39195" formatCode="General">
                  <c:v>26.378399999999999</c:v>
                </c:pt>
                <c:pt idx="39196" formatCode="General">
                  <c:v>26.379100000000001</c:v>
                </c:pt>
                <c:pt idx="39197" formatCode="General">
                  <c:v>26.379799999999999</c:v>
                </c:pt>
                <c:pt idx="39198" formatCode="General">
                  <c:v>26.380500000000001</c:v>
                </c:pt>
                <c:pt idx="39199" formatCode="General">
                  <c:v>26.3811</c:v>
                </c:pt>
                <c:pt idx="39200" formatCode="General">
                  <c:v>26.381799999999998</c:v>
                </c:pt>
                <c:pt idx="39201" formatCode="General">
                  <c:v>26.3825</c:v>
                </c:pt>
                <c:pt idx="39202" formatCode="General">
                  <c:v>26.383099999999999</c:v>
                </c:pt>
                <c:pt idx="39203" formatCode="General">
                  <c:v>26.383800000000001</c:v>
                </c:pt>
                <c:pt idx="39204" formatCode="General">
                  <c:v>26.384499999999999</c:v>
                </c:pt>
                <c:pt idx="39205" formatCode="General">
                  <c:v>26.385200000000001</c:v>
                </c:pt>
                <c:pt idx="39206" formatCode="General">
                  <c:v>26.3858</c:v>
                </c:pt>
                <c:pt idx="39207" formatCode="General">
                  <c:v>26.386500000000002</c:v>
                </c:pt>
                <c:pt idx="39208" formatCode="General">
                  <c:v>26.3872</c:v>
                </c:pt>
                <c:pt idx="39209" formatCode="General">
                  <c:v>26.387899999999998</c:v>
                </c:pt>
                <c:pt idx="39210" formatCode="General">
                  <c:v>26.388500000000001</c:v>
                </c:pt>
                <c:pt idx="39211" formatCode="General">
                  <c:v>26.389199999999999</c:v>
                </c:pt>
                <c:pt idx="39212" formatCode="General">
                  <c:v>26.389900000000001</c:v>
                </c:pt>
                <c:pt idx="39213" formatCode="General">
                  <c:v>26.390599999999999</c:v>
                </c:pt>
                <c:pt idx="39214" formatCode="General">
                  <c:v>26.391200000000001</c:v>
                </c:pt>
                <c:pt idx="39215" formatCode="General">
                  <c:v>26.3919</c:v>
                </c:pt>
                <c:pt idx="39216" formatCode="General">
                  <c:v>26.392600000000002</c:v>
                </c:pt>
                <c:pt idx="39217" formatCode="General">
                  <c:v>26.3932</c:v>
                </c:pt>
                <c:pt idx="39218" formatCode="General">
                  <c:v>26.393899999999999</c:v>
                </c:pt>
                <c:pt idx="39219" formatCode="General">
                  <c:v>26.394600000000001</c:v>
                </c:pt>
                <c:pt idx="39220" formatCode="General">
                  <c:v>26.395299999999999</c:v>
                </c:pt>
                <c:pt idx="39221" formatCode="General">
                  <c:v>26.395900000000001</c:v>
                </c:pt>
                <c:pt idx="39222" formatCode="General">
                  <c:v>26.396599999999999</c:v>
                </c:pt>
                <c:pt idx="39223" formatCode="General">
                  <c:v>26.397300000000001</c:v>
                </c:pt>
                <c:pt idx="39224" formatCode="General">
                  <c:v>26.398</c:v>
                </c:pt>
                <c:pt idx="39225" formatCode="General">
                  <c:v>26.398599999999998</c:v>
                </c:pt>
                <c:pt idx="39226" formatCode="General">
                  <c:v>26.3993</c:v>
                </c:pt>
                <c:pt idx="39227" formatCode="General">
                  <c:v>26.4</c:v>
                </c:pt>
                <c:pt idx="39228" formatCode="General">
                  <c:v>26.400600000000001</c:v>
                </c:pt>
                <c:pt idx="39229" formatCode="General">
                  <c:v>26.401299999999999</c:v>
                </c:pt>
                <c:pt idx="39230" formatCode="General">
                  <c:v>26.402000000000001</c:v>
                </c:pt>
                <c:pt idx="39231" formatCode="General">
                  <c:v>26.402699999999999</c:v>
                </c:pt>
                <c:pt idx="39232" formatCode="General">
                  <c:v>26.403300000000002</c:v>
                </c:pt>
                <c:pt idx="39233" formatCode="General">
                  <c:v>26.404</c:v>
                </c:pt>
                <c:pt idx="39234" formatCode="General">
                  <c:v>26.404699999999998</c:v>
                </c:pt>
                <c:pt idx="39235" formatCode="General">
                  <c:v>26.4054</c:v>
                </c:pt>
                <c:pt idx="39236" formatCode="General">
                  <c:v>26.405999999999999</c:v>
                </c:pt>
                <c:pt idx="39237" formatCode="General">
                  <c:v>26.406700000000001</c:v>
                </c:pt>
                <c:pt idx="39238" formatCode="General">
                  <c:v>26.407399999999999</c:v>
                </c:pt>
                <c:pt idx="39239" formatCode="General">
                  <c:v>26.408000000000001</c:v>
                </c:pt>
                <c:pt idx="39240" formatCode="General">
                  <c:v>26.4087</c:v>
                </c:pt>
                <c:pt idx="39241" formatCode="General">
                  <c:v>26.409400000000002</c:v>
                </c:pt>
                <c:pt idx="39242" formatCode="General">
                  <c:v>26.4101</c:v>
                </c:pt>
                <c:pt idx="39243" formatCode="General">
                  <c:v>26.410699999999999</c:v>
                </c:pt>
                <c:pt idx="39244" formatCode="General">
                  <c:v>26.4114</c:v>
                </c:pt>
                <c:pt idx="39245" formatCode="General">
                  <c:v>26.412099999999999</c:v>
                </c:pt>
                <c:pt idx="39246" formatCode="General">
                  <c:v>26.412800000000001</c:v>
                </c:pt>
                <c:pt idx="39247" formatCode="General">
                  <c:v>26.413399999999999</c:v>
                </c:pt>
                <c:pt idx="39248" formatCode="General">
                  <c:v>26.414100000000001</c:v>
                </c:pt>
                <c:pt idx="39249" formatCode="General">
                  <c:v>26.4148</c:v>
                </c:pt>
                <c:pt idx="39250" formatCode="General">
                  <c:v>26.415500000000002</c:v>
                </c:pt>
                <c:pt idx="39251" formatCode="General">
                  <c:v>26.4161</c:v>
                </c:pt>
                <c:pt idx="39252" formatCode="General">
                  <c:v>26.416799999999999</c:v>
                </c:pt>
                <c:pt idx="39253" formatCode="General">
                  <c:v>26.4175</c:v>
                </c:pt>
                <c:pt idx="39254" formatCode="General">
                  <c:v>26.418099999999999</c:v>
                </c:pt>
                <c:pt idx="39255" formatCode="General">
                  <c:v>26.418800000000001</c:v>
                </c:pt>
                <c:pt idx="39256" formatCode="General">
                  <c:v>26.419499999999999</c:v>
                </c:pt>
                <c:pt idx="39257" formatCode="General">
                  <c:v>26.420200000000001</c:v>
                </c:pt>
                <c:pt idx="39258" formatCode="General">
                  <c:v>26.4208</c:v>
                </c:pt>
                <c:pt idx="39259" formatCode="General">
                  <c:v>26.421500000000002</c:v>
                </c:pt>
                <c:pt idx="39260" formatCode="General">
                  <c:v>26.4222</c:v>
                </c:pt>
                <c:pt idx="39261" formatCode="General">
                  <c:v>26.422899999999998</c:v>
                </c:pt>
                <c:pt idx="39262" formatCode="General">
                  <c:v>26.423500000000001</c:v>
                </c:pt>
                <c:pt idx="39263" formatCode="General">
                  <c:v>26.424199999999999</c:v>
                </c:pt>
                <c:pt idx="39264" formatCode="General">
                  <c:v>26.424900000000001</c:v>
                </c:pt>
                <c:pt idx="39265" formatCode="General">
                  <c:v>26.4255</c:v>
                </c:pt>
                <c:pt idx="39266" formatCode="General">
                  <c:v>26.426200000000001</c:v>
                </c:pt>
                <c:pt idx="39267" formatCode="General">
                  <c:v>26.4269</c:v>
                </c:pt>
                <c:pt idx="39268" formatCode="General">
                  <c:v>26.427600000000002</c:v>
                </c:pt>
                <c:pt idx="39269" formatCode="General">
                  <c:v>26.4282</c:v>
                </c:pt>
                <c:pt idx="39270" formatCode="General">
                  <c:v>26.428899999999999</c:v>
                </c:pt>
                <c:pt idx="39271" formatCode="General">
                  <c:v>26.429600000000001</c:v>
                </c:pt>
                <c:pt idx="39272" formatCode="General">
                  <c:v>26.430299999999999</c:v>
                </c:pt>
                <c:pt idx="39273" formatCode="General">
                  <c:v>26.430900000000001</c:v>
                </c:pt>
                <c:pt idx="39274" formatCode="General">
                  <c:v>26.4316</c:v>
                </c:pt>
                <c:pt idx="39275" formatCode="General">
                  <c:v>26.432300000000001</c:v>
                </c:pt>
                <c:pt idx="39276" formatCode="General">
                  <c:v>26.4329</c:v>
                </c:pt>
                <c:pt idx="39277" formatCode="General">
                  <c:v>26.433599999999998</c:v>
                </c:pt>
                <c:pt idx="39278" formatCode="General">
                  <c:v>26.4343</c:v>
                </c:pt>
                <c:pt idx="39279" formatCode="General">
                  <c:v>26.434999999999999</c:v>
                </c:pt>
                <c:pt idx="39280" formatCode="General">
                  <c:v>26.435600000000001</c:v>
                </c:pt>
                <c:pt idx="39281" formatCode="General">
                  <c:v>26.436299999999999</c:v>
                </c:pt>
                <c:pt idx="39282" formatCode="General">
                  <c:v>26.437000000000001</c:v>
                </c:pt>
                <c:pt idx="39283" formatCode="General">
                  <c:v>26.4377</c:v>
                </c:pt>
                <c:pt idx="39284" formatCode="General">
                  <c:v>26.438300000000002</c:v>
                </c:pt>
                <c:pt idx="39285" formatCode="General">
                  <c:v>26.439</c:v>
                </c:pt>
                <c:pt idx="39286" formatCode="General">
                  <c:v>26.439699999999998</c:v>
                </c:pt>
                <c:pt idx="39287" formatCode="General">
                  <c:v>26.4404</c:v>
                </c:pt>
                <c:pt idx="39288" formatCode="General">
                  <c:v>26.440999999999999</c:v>
                </c:pt>
                <c:pt idx="39289" formatCode="General">
                  <c:v>26.441700000000001</c:v>
                </c:pt>
                <c:pt idx="39290" formatCode="General">
                  <c:v>26.442399999999999</c:v>
                </c:pt>
                <c:pt idx="39291" formatCode="General">
                  <c:v>26.443000000000001</c:v>
                </c:pt>
                <c:pt idx="39292" formatCode="General">
                  <c:v>26.4437</c:v>
                </c:pt>
                <c:pt idx="39293" formatCode="General">
                  <c:v>26.444400000000002</c:v>
                </c:pt>
                <c:pt idx="39294" formatCode="General">
                  <c:v>26.4451</c:v>
                </c:pt>
                <c:pt idx="39295" formatCode="General">
                  <c:v>26.445699999999999</c:v>
                </c:pt>
                <c:pt idx="39296" formatCode="General">
                  <c:v>26.446400000000001</c:v>
                </c:pt>
                <c:pt idx="39297" formatCode="General">
                  <c:v>26.447099999999999</c:v>
                </c:pt>
                <c:pt idx="39298" formatCode="General">
                  <c:v>26.447800000000001</c:v>
                </c:pt>
                <c:pt idx="39299" formatCode="General">
                  <c:v>26.448399999999999</c:v>
                </c:pt>
                <c:pt idx="39300" formatCode="General">
                  <c:v>26.449100000000001</c:v>
                </c:pt>
                <c:pt idx="39301" formatCode="General">
                  <c:v>26.4498</c:v>
                </c:pt>
                <c:pt idx="39302" formatCode="General">
                  <c:v>26.450399999999998</c:v>
                </c:pt>
                <c:pt idx="39303" formatCode="General">
                  <c:v>26.4511</c:v>
                </c:pt>
                <c:pt idx="39304" formatCode="General">
                  <c:v>26.451799999999999</c:v>
                </c:pt>
                <c:pt idx="39305" formatCode="General">
                  <c:v>26.452500000000001</c:v>
                </c:pt>
                <c:pt idx="39306" formatCode="General">
                  <c:v>26.453099999999999</c:v>
                </c:pt>
                <c:pt idx="39307" formatCode="General">
                  <c:v>26.453800000000001</c:v>
                </c:pt>
                <c:pt idx="39308" formatCode="General">
                  <c:v>26.454499999999999</c:v>
                </c:pt>
                <c:pt idx="39309" formatCode="General">
                  <c:v>26.455200000000001</c:v>
                </c:pt>
                <c:pt idx="39310" formatCode="General">
                  <c:v>26.4558</c:v>
                </c:pt>
                <c:pt idx="39311" formatCode="General">
                  <c:v>26.456499999999998</c:v>
                </c:pt>
                <c:pt idx="39312" formatCode="General">
                  <c:v>26.4572</c:v>
                </c:pt>
                <c:pt idx="39313" formatCode="General">
                  <c:v>26.457899999999999</c:v>
                </c:pt>
                <c:pt idx="39314" formatCode="General">
                  <c:v>26.458500000000001</c:v>
                </c:pt>
                <c:pt idx="39315" formatCode="General">
                  <c:v>26.459199999999999</c:v>
                </c:pt>
                <c:pt idx="39316" formatCode="General">
                  <c:v>26.459900000000001</c:v>
                </c:pt>
                <c:pt idx="39317" formatCode="General">
                  <c:v>26.4605</c:v>
                </c:pt>
                <c:pt idx="39318" formatCode="General">
                  <c:v>26.461200000000002</c:v>
                </c:pt>
                <c:pt idx="39319" formatCode="General">
                  <c:v>26.4619</c:v>
                </c:pt>
                <c:pt idx="39320" formatCode="General">
                  <c:v>26.462599999999998</c:v>
                </c:pt>
                <c:pt idx="39321" formatCode="General">
                  <c:v>26.463200000000001</c:v>
                </c:pt>
                <c:pt idx="39322" formatCode="General">
                  <c:v>26.463899999999999</c:v>
                </c:pt>
                <c:pt idx="39323" formatCode="General">
                  <c:v>26.464600000000001</c:v>
                </c:pt>
                <c:pt idx="39324" formatCode="General">
                  <c:v>26.465299999999999</c:v>
                </c:pt>
                <c:pt idx="39325" formatCode="General">
                  <c:v>26.465900000000001</c:v>
                </c:pt>
                <c:pt idx="39326" formatCode="General">
                  <c:v>26.4666</c:v>
                </c:pt>
                <c:pt idx="39327" formatCode="General">
                  <c:v>26.467300000000002</c:v>
                </c:pt>
                <c:pt idx="39328" formatCode="General">
                  <c:v>26.4679</c:v>
                </c:pt>
                <c:pt idx="39329" formatCode="General">
                  <c:v>26.468599999999999</c:v>
                </c:pt>
                <c:pt idx="39330" formatCode="General">
                  <c:v>26.4693</c:v>
                </c:pt>
                <c:pt idx="39331" formatCode="General">
                  <c:v>26.47</c:v>
                </c:pt>
                <c:pt idx="39332" formatCode="General">
                  <c:v>26.470600000000001</c:v>
                </c:pt>
                <c:pt idx="39333" formatCode="General">
                  <c:v>26.471299999999999</c:v>
                </c:pt>
                <c:pt idx="39334" formatCode="General">
                  <c:v>26.472000000000001</c:v>
                </c:pt>
                <c:pt idx="39335" formatCode="General">
                  <c:v>26.4727</c:v>
                </c:pt>
                <c:pt idx="39336" formatCode="General">
                  <c:v>26.473299999999998</c:v>
                </c:pt>
                <c:pt idx="39337" formatCode="General">
                  <c:v>26.474</c:v>
                </c:pt>
                <c:pt idx="39338" formatCode="General">
                  <c:v>26.474699999999999</c:v>
                </c:pt>
                <c:pt idx="39339" formatCode="General">
                  <c:v>26.475300000000001</c:v>
                </c:pt>
                <c:pt idx="39340" formatCode="General">
                  <c:v>26.475999999999999</c:v>
                </c:pt>
                <c:pt idx="39341" formatCode="General">
                  <c:v>26.476700000000001</c:v>
                </c:pt>
                <c:pt idx="39342" formatCode="General">
                  <c:v>26.477399999999999</c:v>
                </c:pt>
                <c:pt idx="39343" formatCode="General">
                  <c:v>26.478000000000002</c:v>
                </c:pt>
                <c:pt idx="39344" formatCode="General">
                  <c:v>26.4787</c:v>
                </c:pt>
                <c:pt idx="39345" formatCode="General">
                  <c:v>26.479399999999998</c:v>
                </c:pt>
                <c:pt idx="39346" formatCode="General">
                  <c:v>26.4801</c:v>
                </c:pt>
                <c:pt idx="39347" formatCode="General">
                  <c:v>26.480699999999999</c:v>
                </c:pt>
                <c:pt idx="39348" formatCode="General">
                  <c:v>26.481400000000001</c:v>
                </c:pt>
                <c:pt idx="39349" formatCode="General">
                  <c:v>26.482099999999999</c:v>
                </c:pt>
                <c:pt idx="39350" formatCode="General">
                  <c:v>26.482800000000001</c:v>
                </c:pt>
                <c:pt idx="39351" formatCode="General">
                  <c:v>26.4834</c:v>
                </c:pt>
                <c:pt idx="39352" formatCode="General">
                  <c:v>26.484100000000002</c:v>
                </c:pt>
                <c:pt idx="39353" formatCode="General">
                  <c:v>26.4848</c:v>
                </c:pt>
                <c:pt idx="39354" formatCode="General">
                  <c:v>26.485399999999998</c:v>
                </c:pt>
                <c:pt idx="39355" formatCode="General">
                  <c:v>26.4861</c:v>
                </c:pt>
                <c:pt idx="39356" formatCode="General">
                  <c:v>26.486799999999999</c:v>
                </c:pt>
                <c:pt idx="39357" formatCode="General">
                  <c:v>26.487500000000001</c:v>
                </c:pt>
                <c:pt idx="39358" formatCode="General">
                  <c:v>26.488099999999999</c:v>
                </c:pt>
                <c:pt idx="39359" formatCode="General">
                  <c:v>26.488800000000001</c:v>
                </c:pt>
                <c:pt idx="39360" formatCode="General">
                  <c:v>26.4895</c:v>
                </c:pt>
                <c:pt idx="39361" formatCode="General">
                  <c:v>26.490200000000002</c:v>
                </c:pt>
                <c:pt idx="39362" formatCode="General">
                  <c:v>26.4908</c:v>
                </c:pt>
                <c:pt idx="39363" formatCode="General">
                  <c:v>26.491499999999998</c:v>
                </c:pt>
                <c:pt idx="39364" formatCode="General">
                  <c:v>26.4922</c:v>
                </c:pt>
                <c:pt idx="39365" formatCode="General">
                  <c:v>26.492799999999999</c:v>
                </c:pt>
                <c:pt idx="39366" formatCode="General">
                  <c:v>26.493500000000001</c:v>
                </c:pt>
                <c:pt idx="39367" formatCode="General">
                  <c:v>26.494199999999999</c:v>
                </c:pt>
                <c:pt idx="39368" formatCode="General">
                  <c:v>26.494900000000001</c:v>
                </c:pt>
                <c:pt idx="39369" formatCode="General">
                  <c:v>26.4955</c:v>
                </c:pt>
                <c:pt idx="39370" formatCode="General">
                  <c:v>26.496200000000002</c:v>
                </c:pt>
                <c:pt idx="39371" formatCode="General">
                  <c:v>26.4969</c:v>
                </c:pt>
                <c:pt idx="39372" formatCode="General">
                  <c:v>26.497599999999998</c:v>
                </c:pt>
                <c:pt idx="39373" formatCode="General">
                  <c:v>26.498200000000001</c:v>
                </c:pt>
                <c:pt idx="39374" formatCode="General">
                  <c:v>26.498899999999999</c:v>
                </c:pt>
                <c:pt idx="39375" formatCode="General">
                  <c:v>26.499600000000001</c:v>
                </c:pt>
                <c:pt idx="39376" formatCode="General">
                  <c:v>26.500299999999999</c:v>
                </c:pt>
                <c:pt idx="39377" formatCode="General">
                  <c:v>26.500900000000001</c:v>
                </c:pt>
                <c:pt idx="39378" formatCode="General">
                  <c:v>26.5016</c:v>
                </c:pt>
                <c:pt idx="39379" formatCode="General">
                  <c:v>26.502300000000002</c:v>
                </c:pt>
                <c:pt idx="39380" formatCode="General">
                  <c:v>26.5029</c:v>
                </c:pt>
                <c:pt idx="39381" formatCode="General">
                  <c:v>26.503599999999999</c:v>
                </c:pt>
                <c:pt idx="39382" formatCode="General">
                  <c:v>26.504300000000001</c:v>
                </c:pt>
                <c:pt idx="39383" formatCode="General">
                  <c:v>26.504999999999999</c:v>
                </c:pt>
                <c:pt idx="39384" formatCode="General">
                  <c:v>26.505600000000001</c:v>
                </c:pt>
                <c:pt idx="39385" formatCode="General">
                  <c:v>26.5063</c:v>
                </c:pt>
                <c:pt idx="39386" formatCode="General">
                  <c:v>26.507000000000001</c:v>
                </c:pt>
                <c:pt idx="39387" formatCode="General">
                  <c:v>26.5077</c:v>
                </c:pt>
                <c:pt idx="39388" formatCode="General">
                  <c:v>26.508299999999998</c:v>
                </c:pt>
                <c:pt idx="39389" formatCode="General">
                  <c:v>26.509</c:v>
                </c:pt>
                <c:pt idx="39390" formatCode="General">
                  <c:v>26.509699999999999</c:v>
                </c:pt>
                <c:pt idx="39391" formatCode="General">
                  <c:v>26.510300000000001</c:v>
                </c:pt>
                <c:pt idx="39392" formatCode="General">
                  <c:v>26.510999999999999</c:v>
                </c:pt>
                <c:pt idx="39393" formatCode="General">
                  <c:v>26.511700000000001</c:v>
                </c:pt>
                <c:pt idx="39394" formatCode="General">
                  <c:v>26.5124</c:v>
                </c:pt>
                <c:pt idx="39395" formatCode="General">
                  <c:v>26.513000000000002</c:v>
                </c:pt>
                <c:pt idx="39396" formatCode="General">
                  <c:v>26.5137</c:v>
                </c:pt>
                <c:pt idx="39397" formatCode="General">
                  <c:v>26.514399999999998</c:v>
                </c:pt>
                <c:pt idx="39398" formatCode="General">
                  <c:v>26.5151</c:v>
                </c:pt>
                <c:pt idx="39399" formatCode="General">
                  <c:v>26.515699999999999</c:v>
                </c:pt>
                <c:pt idx="39400" formatCode="General">
                  <c:v>26.516400000000001</c:v>
                </c:pt>
                <c:pt idx="39401" formatCode="General">
                  <c:v>26.517099999999999</c:v>
                </c:pt>
                <c:pt idx="39402" formatCode="General">
                  <c:v>26.517700000000001</c:v>
                </c:pt>
                <c:pt idx="39403" formatCode="General">
                  <c:v>26.5184</c:v>
                </c:pt>
                <c:pt idx="39404" formatCode="General">
                  <c:v>26.519100000000002</c:v>
                </c:pt>
                <c:pt idx="39405" formatCode="General">
                  <c:v>26.5198</c:v>
                </c:pt>
                <c:pt idx="39406" formatCode="General">
                  <c:v>26.520399999999999</c:v>
                </c:pt>
                <c:pt idx="39407" formatCode="General">
                  <c:v>26.521100000000001</c:v>
                </c:pt>
                <c:pt idx="39408" formatCode="General">
                  <c:v>26.521799999999999</c:v>
                </c:pt>
                <c:pt idx="39409" formatCode="General">
                  <c:v>26.522500000000001</c:v>
                </c:pt>
                <c:pt idx="39410" formatCode="General">
                  <c:v>26.523099999999999</c:v>
                </c:pt>
                <c:pt idx="39411" formatCode="General">
                  <c:v>26.523800000000001</c:v>
                </c:pt>
                <c:pt idx="39412" formatCode="General">
                  <c:v>26.5245</c:v>
                </c:pt>
                <c:pt idx="39413" formatCode="General">
                  <c:v>26.525200000000002</c:v>
                </c:pt>
                <c:pt idx="39414" formatCode="General">
                  <c:v>26.5258</c:v>
                </c:pt>
                <c:pt idx="39415" formatCode="General">
                  <c:v>26.526499999999999</c:v>
                </c:pt>
                <c:pt idx="39416" formatCode="General">
                  <c:v>26.527200000000001</c:v>
                </c:pt>
                <c:pt idx="39417" formatCode="General">
                  <c:v>26.527799999999999</c:v>
                </c:pt>
                <c:pt idx="39418" formatCode="General">
                  <c:v>26.528500000000001</c:v>
                </c:pt>
                <c:pt idx="39419" formatCode="General">
                  <c:v>26.529199999999999</c:v>
                </c:pt>
                <c:pt idx="39420" formatCode="General">
                  <c:v>26.529900000000001</c:v>
                </c:pt>
                <c:pt idx="39421" formatCode="General">
                  <c:v>26.5305</c:v>
                </c:pt>
                <c:pt idx="39422" formatCode="General">
                  <c:v>26.531199999999998</c:v>
                </c:pt>
                <c:pt idx="39423" formatCode="General">
                  <c:v>26.5319</c:v>
                </c:pt>
                <c:pt idx="39424" formatCode="General">
                  <c:v>26.532599999999999</c:v>
                </c:pt>
                <c:pt idx="39425" formatCode="General">
                  <c:v>26.533200000000001</c:v>
                </c:pt>
                <c:pt idx="39426" formatCode="General">
                  <c:v>26.533899999999999</c:v>
                </c:pt>
                <c:pt idx="39427" formatCode="General">
                  <c:v>26.534600000000001</c:v>
                </c:pt>
                <c:pt idx="39428" formatCode="General">
                  <c:v>26.5352</c:v>
                </c:pt>
                <c:pt idx="39429" formatCode="General">
                  <c:v>26.535900000000002</c:v>
                </c:pt>
                <c:pt idx="39430" formatCode="General">
                  <c:v>26.5366</c:v>
                </c:pt>
                <c:pt idx="39431" formatCode="General">
                  <c:v>26.537299999999998</c:v>
                </c:pt>
                <c:pt idx="39432" formatCode="General">
                  <c:v>26.5379</c:v>
                </c:pt>
                <c:pt idx="39433" formatCode="General">
                  <c:v>26.538599999999999</c:v>
                </c:pt>
                <c:pt idx="39434" formatCode="General">
                  <c:v>26.539300000000001</c:v>
                </c:pt>
                <c:pt idx="39435" formatCode="General">
                  <c:v>26.54</c:v>
                </c:pt>
                <c:pt idx="39436" formatCode="General">
                  <c:v>26.540600000000001</c:v>
                </c:pt>
                <c:pt idx="39437" formatCode="General">
                  <c:v>26.5413</c:v>
                </c:pt>
                <c:pt idx="39438" formatCode="General">
                  <c:v>26.542000000000002</c:v>
                </c:pt>
                <c:pt idx="39439" formatCode="General">
                  <c:v>26.5426</c:v>
                </c:pt>
                <c:pt idx="39440" formatCode="General">
                  <c:v>26.543299999999999</c:v>
                </c:pt>
                <c:pt idx="39441" formatCode="General">
                  <c:v>26.544</c:v>
                </c:pt>
                <c:pt idx="39442" formatCode="General">
                  <c:v>26.544699999999999</c:v>
                </c:pt>
                <c:pt idx="39443" formatCode="General">
                  <c:v>26.545300000000001</c:v>
                </c:pt>
                <c:pt idx="39444" formatCode="General">
                  <c:v>26.545999999999999</c:v>
                </c:pt>
                <c:pt idx="39445" formatCode="General">
                  <c:v>26.546700000000001</c:v>
                </c:pt>
                <c:pt idx="39446" formatCode="General">
                  <c:v>26.5474</c:v>
                </c:pt>
                <c:pt idx="39447" formatCode="General">
                  <c:v>26.547999999999998</c:v>
                </c:pt>
                <c:pt idx="39448" formatCode="General">
                  <c:v>26.5487</c:v>
                </c:pt>
                <c:pt idx="39449" formatCode="General">
                  <c:v>26.549399999999999</c:v>
                </c:pt>
                <c:pt idx="39450" formatCode="General">
                  <c:v>26.5501</c:v>
                </c:pt>
                <c:pt idx="39451" formatCode="General">
                  <c:v>26.550699999999999</c:v>
                </c:pt>
                <c:pt idx="39452" formatCode="General">
                  <c:v>26.551400000000001</c:v>
                </c:pt>
                <c:pt idx="39453" formatCode="General">
                  <c:v>26.552099999999999</c:v>
                </c:pt>
                <c:pt idx="39454" formatCode="General">
                  <c:v>26.552700000000002</c:v>
                </c:pt>
                <c:pt idx="39455" formatCode="General">
                  <c:v>26.5534</c:v>
                </c:pt>
                <c:pt idx="39456" formatCode="General">
                  <c:v>26.554099999999998</c:v>
                </c:pt>
                <c:pt idx="39457" formatCode="General">
                  <c:v>26.5548</c:v>
                </c:pt>
                <c:pt idx="39458" formatCode="General">
                  <c:v>26.555399999999999</c:v>
                </c:pt>
                <c:pt idx="39459" formatCode="General">
                  <c:v>26.556100000000001</c:v>
                </c:pt>
                <c:pt idx="39460" formatCode="General">
                  <c:v>26.556799999999999</c:v>
                </c:pt>
                <c:pt idx="39461" formatCode="General">
                  <c:v>26.557500000000001</c:v>
                </c:pt>
                <c:pt idx="39462" formatCode="General">
                  <c:v>26.5581</c:v>
                </c:pt>
                <c:pt idx="39463" formatCode="General">
                  <c:v>26.558800000000002</c:v>
                </c:pt>
                <c:pt idx="39464" formatCode="General">
                  <c:v>26.5595</c:v>
                </c:pt>
                <c:pt idx="39465" formatCode="General">
                  <c:v>26.560099999999998</c:v>
                </c:pt>
                <c:pt idx="39466" formatCode="General">
                  <c:v>26.5608</c:v>
                </c:pt>
                <c:pt idx="39467" formatCode="General">
                  <c:v>26.561499999999999</c:v>
                </c:pt>
                <c:pt idx="39468" formatCode="General">
                  <c:v>26.562200000000001</c:v>
                </c:pt>
                <c:pt idx="39469" formatCode="General">
                  <c:v>26.562799999999999</c:v>
                </c:pt>
                <c:pt idx="39470" formatCode="General">
                  <c:v>26.563500000000001</c:v>
                </c:pt>
                <c:pt idx="39471" formatCode="General">
                  <c:v>26.5642</c:v>
                </c:pt>
                <c:pt idx="39472" formatCode="General">
                  <c:v>26.564900000000002</c:v>
                </c:pt>
                <c:pt idx="39473" formatCode="General">
                  <c:v>26.5655</c:v>
                </c:pt>
                <c:pt idx="39474" formatCode="General">
                  <c:v>26.566199999999998</c:v>
                </c:pt>
                <c:pt idx="39475" formatCode="General">
                  <c:v>26.5669</c:v>
                </c:pt>
                <c:pt idx="39476" formatCode="General">
                  <c:v>26.567599999999999</c:v>
                </c:pt>
                <c:pt idx="39477" formatCode="General">
                  <c:v>26.568200000000001</c:v>
                </c:pt>
                <c:pt idx="39478" formatCode="General">
                  <c:v>26.568899999999999</c:v>
                </c:pt>
                <c:pt idx="39479" formatCode="General">
                  <c:v>26.569600000000001</c:v>
                </c:pt>
                <c:pt idx="39480" formatCode="General">
                  <c:v>26.5702</c:v>
                </c:pt>
                <c:pt idx="39481" formatCode="General">
                  <c:v>26.570900000000002</c:v>
                </c:pt>
                <c:pt idx="39482" formatCode="General">
                  <c:v>26.5716</c:v>
                </c:pt>
                <c:pt idx="39483" formatCode="General">
                  <c:v>26.572299999999998</c:v>
                </c:pt>
                <c:pt idx="39484" formatCode="General">
                  <c:v>26.572900000000001</c:v>
                </c:pt>
                <c:pt idx="39485" formatCode="General">
                  <c:v>26.573599999999999</c:v>
                </c:pt>
                <c:pt idx="39486" formatCode="General">
                  <c:v>26.574300000000001</c:v>
                </c:pt>
                <c:pt idx="39487" formatCode="General">
                  <c:v>26.574999999999999</c:v>
                </c:pt>
                <c:pt idx="39488" formatCode="General">
                  <c:v>26.575600000000001</c:v>
                </c:pt>
                <c:pt idx="39489" formatCode="General">
                  <c:v>26.5763</c:v>
                </c:pt>
                <c:pt idx="39490" formatCode="General">
                  <c:v>26.577000000000002</c:v>
                </c:pt>
                <c:pt idx="39491" formatCode="General">
                  <c:v>26.5776</c:v>
                </c:pt>
                <c:pt idx="39492" formatCode="General">
                  <c:v>26.578299999999999</c:v>
                </c:pt>
                <c:pt idx="39493" formatCode="General">
                  <c:v>26.579000000000001</c:v>
                </c:pt>
                <c:pt idx="39494" formatCode="General">
                  <c:v>26.579699999999999</c:v>
                </c:pt>
                <c:pt idx="39495" formatCode="General">
                  <c:v>26.580300000000001</c:v>
                </c:pt>
                <c:pt idx="39496" formatCode="General">
                  <c:v>26.581</c:v>
                </c:pt>
                <c:pt idx="39497" formatCode="General">
                  <c:v>26.581700000000001</c:v>
                </c:pt>
                <c:pt idx="39498" formatCode="General">
                  <c:v>26.5824</c:v>
                </c:pt>
                <c:pt idx="39499" formatCode="General">
                  <c:v>26.582999999999998</c:v>
                </c:pt>
                <c:pt idx="39500" formatCode="General">
                  <c:v>26.5837</c:v>
                </c:pt>
                <c:pt idx="39501" formatCode="General">
                  <c:v>26.584399999999999</c:v>
                </c:pt>
                <c:pt idx="39502" formatCode="General">
                  <c:v>26.585000000000001</c:v>
                </c:pt>
                <c:pt idx="39503" formatCode="General">
                  <c:v>26.585699999999999</c:v>
                </c:pt>
                <c:pt idx="39504" formatCode="General">
                  <c:v>26.586400000000001</c:v>
                </c:pt>
                <c:pt idx="39505" formatCode="General">
                  <c:v>26.5871</c:v>
                </c:pt>
                <c:pt idx="39506" formatCode="General">
                  <c:v>26.587700000000002</c:v>
                </c:pt>
                <c:pt idx="39507" formatCode="General">
                  <c:v>26.5884</c:v>
                </c:pt>
                <c:pt idx="39508" formatCode="General">
                  <c:v>26.589099999999998</c:v>
                </c:pt>
                <c:pt idx="39509" formatCode="General">
                  <c:v>26.5898</c:v>
                </c:pt>
                <c:pt idx="39510" formatCode="General">
                  <c:v>26.590399999999999</c:v>
                </c:pt>
                <c:pt idx="39511" formatCode="General">
                  <c:v>26.591100000000001</c:v>
                </c:pt>
                <c:pt idx="39512" formatCode="General">
                  <c:v>26.591799999999999</c:v>
                </c:pt>
                <c:pt idx="39513" formatCode="General">
                  <c:v>26.592500000000001</c:v>
                </c:pt>
                <c:pt idx="39514" formatCode="General">
                  <c:v>26.5931</c:v>
                </c:pt>
                <c:pt idx="39515" formatCode="General">
                  <c:v>26.593800000000002</c:v>
                </c:pt>
                <c:pt idx="39516" formatCode="General">
                  <c:v>26.5945</c:v>
                </c:pt>
                <c:pt idx="39517" formatCode="General">
                  <c:v>26.595099999999999</c:v>
                </c:pt>
                <c:pt idx="39518" formatCode="General">
                  <c:v>26.595800000000001</c:v>
                </c:pt>
                <c:pt idx="39519" formatCode="General">
                  <c:v>26.596499999999999</c:v>
                </c:pt>
                <c:pt idx="39520" formatCode="General">
                  <c:v>26.597200000000001</c:v>
                </c:pt>
                <c:pt idx="39521" formatCode="General">
                  <c:v>26.597799999999999</c:v>
                </c:pt>
                <c:pt idx="39522" formatCode="General">
                  <c:v>26.598500000000001</c:v>
                </c:pt>
                <c:pt idx="39523" formatCode="General">
                  <c:v>26.5992</c:v>
                </c:pt>
                <c:pt idx="39524" formatCode="General">
                  <c:v>26.599900000000002</c:v>
                </c:pt>
                <c:pt idx="39525" formatCode="General">
                  <c:v>26.6005</c:v>
                </c:pt>
                <c:pt idx="39526" formatCode="General">
                  <c:v>26.601199999999999</c:v>
                </c:pt>
                <c:pt idx="39527" formatCode="General">
                  <c:v>26.601900000000001</c:v>
                </c:pt>
                <c:pt idx="39528" formatCode="General">
                  <c:v>26.602499999999999</c:v>
                </c:pt>
                <c:pt idx="39529" formatCode="General">
                  <c:v>26.603200000000001</c:v>
                </c:pt>
                <c:pt idx="39530" formatCode="General">
                  <c:v>26.603899999999999</c:v>
                </c:pt>
                <c:pt idx="39531" formatCode="General">
                  <c:v>26.604600000000001</c:v>
                </c:pt>
                <c:pt idx="39532" formatCode="General">
                  <c:v>26.6052</c:v>
                </c:pt>
                <c:pt idx="39533" formatCode="General">
                  <c:v>26.605899999999998</c:v>
                </c:pt>
                <c:pt idx="39534" formatCode="General">
                  <c:v>26.6066</c:v>
                </c:pt>
                <c:pt idx="39535" formatCode="General">
                  <c:v>26.607299999999999</c:v>
                </c:pt>
                <c:pt idx="39536" formatCode="General">
                  <c:v>26.607900000000001</c:v>
                </c:pt>
                <c:pt idx="39537" formatCode="General">
                  <c:v>26.608599999999999</c:v>
                </c:pt>
                <c:pt idx="39538" formatCode="General">
                  <c:v>26.609300000000001</c:v>
                </c:pt>
                <c:pt idx="39539" formatCode="General">
                  <c:v>26.61</c:v>
                </c:pt>
                <c:pt idx="39540" formatCode="General">
                  <c:v>26.610600000000002</c:v>
                </c:pt>
                <c:pt idx="39541" formatCode="General">
                  <c:v>26.6113</c:v>
                </c:pt>
                <c:pt idx="39542" formatCode="General">
                  <c:v>26.611999999999998</c:v>
                </c:pt>
                <c:pt idx="39543" formatCode="General">
                  <c:v>26.6126</c:v>
                </c:pt>
                <c:pt idx="39544" formatCode="General">
                  <c:v>26.613299999999999</c:v>
                </c:pt>
                <c:pt idx="39545" formatCode="General">
                  <c:v>26.614000000000001</c:v>
                </c:pt>
                <c:pt idx="39546" formatCode="General">
                  <c:v>26.614699999999999</c:v>
                </c:pt>
                <c:pt idx="39547" formatCode="General">
                  <c:v>26.615300000000001</c:v>
                </c:pt>
                <c:pt idx="39548" formatCode="General">
                  <c:v>26.616</c:v>
                </c:pt>
                <c:pt idx="39549" formatCode="General">
                  <c:v>26.616700000000002</c:v>
                </c:pt>
                <c:pt idx="39550" formatCode="General">
                  <c:v>26.6174</c:v>
                </c:pt>
                <c:pt idx="39551" formatCode="General">
                  <c:v>26.617999999999999</c:v>
                </c:pt>
                <c:pt idx="39552" formatCode="General">
                  <c:v>26.6187</c:v>
                </c:pt>
                <c:pt idx="39553" formatCode="General">
                  <c:v>26.619399999999999</c:v>
                </c:pt>
                <c:pt idx="39554" formatCode="General">
                  <c:v>26.62</c:v>
                </c:pt>
                <c:pt idx="39555" formatCode="General">
                  <c:v>26.620699999999999</c:v>
                </c:pt>
                <c:pt idx="39556" formatCode="General">
                  <c:v>26.621400000000001</c:v>
                </c:pt>
                <c:pt idx="39557" formatCode="General">
                  <c:v>26.6221</c:v>
                </c:pt>
                <c:pt idx="39558" formatCode="General">
                  <c:v>26.622699999999998</c:v>
                </c:pt>
                <c:pt idx="39559" formatCode="General">
                  <c:v>26.6234</c:v>
                </c:pt>
                <c:pt idx="39560" formatCode="General">
                  <c:v>26.624099999999999</c:v>
                </c:pt>
                <c:pt idx="39561" formatCode="General">
                  <c:v>26.6248</c:v>
                </c:pt>
                <c:pt idx="39562" formatCode="General">
                  <c:v>26.625399999999999</c:v>
                </c:pt>
                <c:pt idx="39563" formatCode="General">
                  <c:v>26.626100000000001</c:v>
                </c:pt>
                <c:pt idx="39564" formatCode="General">
                  <c:v>26.626799999999999</c:v>
                </c:pt>
                <c:pt idx="39565" formatCode="General">
                  <c:v>26.627400000000002</c:v>
                </c:pt>
                <c:pt idx="39566" formatCode="General">
                  <c:v>26.6281</c:v>
                </c:pt>
                <c:pt idx="39567" formatCode="General">
                  <c:v>26.628799999999998</c:v>
                </c:pt>
                <c:pt idx="39568" formatCode="General">
                  <c:v>26.6295</c:v>
                </c:pt>
                <c:pt idx="39569" formatCode="General">
                  <c:v>26.630099999999999</c:v>
                </c:pt>
                <c:pt idx="39570" formatCode="General">
                  <c:v>26.630800000000001</c:v>
                </c:pt>
                <c:pt idx="39571" formatCode="General">
                  <c:v>26.631499999999999</c:v>
                </c:pt>
                <c:pt idx="39572" formatCode="General">
                  <c:v>26.632200000000001</c:v>
                </c:pt>
                <c:pt idx="39573" formatCode="General">
                  <c:v>26.6328</c:v>
                </c:pt>
                <c:pt idx="39574" formatCode="General">
                  <c:v>26.633500000000002</c:v>
                </c:pt>
                <c:pt idx="39575" formatCode="General">
                  <c:v>26.6342</c:v>
                </c:pt>
                <c:pt idx="39576" formatCode="General">
                  <c:v>26.634899999999998</c:v>
                </c:pt>
                <c:pt idx="39577" formatCode="General">
                  <c:v>26.6355</c:v>
                </c:pt>
                <c:pt idx="39578" formatCode="General">
                  <c:v>26.636199999999999</c:v>
                </c:pt>
                <c:pt idx="39579" formatCode="General">
                  <c:v>26.636900000000001</c:v>
                </c:pt>
                <c:pt idx="39580" formatCode="General">
                  <c:v>26.637499999999999</c:v>
                </c:pt>
                <c:pt idx="39581" formatCode="General">
                  <c:v>26.638200000000001</c:v>
                </c:pt>
                <c:pt idx="39582" formatCode="General">
                  <c:v>26.6389</c:v>
                </c:pt>
                <c:pt idx="39583" formatCode="General">
                  <c:v>26.639600000000002</c:v>
                </c:pt>
                <c:pt idx="39584" formatCode="General">
                  <c:v>26.6402</c:v>
                </c:pt>
                <c:pt idx="39585" formatCode="General">
                  <c:v>26.640899999999998</c:v>
                </c:pt>
                <c:pt idx="39586" formatCode="General">
                  <c:v>26.6416</c:v>
                </c:pt>
                <c:pt idx="39587" formatCode="General">
                  <c:v>26.642299999999999</c:v>
                </c:pt>
                <c:pt idx="39588" formatCode="General">
                  <c:v>26.642900000000001</c:v>
                </c:pt>
                <c:pt idx="39589" formatCode="General">
                  <c:v>26.643599999999999</c:v>
                </c:pt>
                <c:pt idx="39590" formatCode="General">
                  <c:v>26.644300000000001</c:v>
                </c:pt>
                <c:pt idx="39591" formatCode="General">
                  <c:v>26.6449</c:v>
                </c:pt>
                <c:pt idx="39592" formatCode="General">
                  <c:v>26.645600000000002</c:v>
                </c:pt>
                <c:pt idx="39593" formatCode="General">
                  <c:v>26.6463</c:v>
                </c:pt>
                <c:pt idx="39594" formatCode="General">
                  <c:v>26.646999999999998</c:v>
                </c:pt>
                <c:pt idx="39595" formatCode="General">
                  <c:v>26.647600000000001</c:v>
                </c:pt>
                <c:pt idx="39596" formatCode="General">
                  <c:v>26.648299999999999</c:v>
                </c:pt>
                <c:pt idx="39597" formatCode="General">
                  <c:v>26.649000000000001</c:v>
                </c:pt>
                <c:pt idx="39598" formatCode="General">
                  <c:v>26.649699999999999</c:v>
                </c:pt>
                <c:pt idx="39599" formatCode="General">
                  <c:v>26.650300000000001</c:v>
                </c:pt>
                <c:pt idx="39600" formatCode="General">
                  <c:v>26.651</c:v>
                </c:pt>
                <c:pt idx="39601" formatCode="General">
                  <c:v>26.651700000000002</c:v>
                </c:pt>
                <c:pt idx="39602" formatCode="General">
                  <c:v>26.6523</c:v>
                </c:pt>
                <c:pt idx="39603" formatCode="General">
                  <c:v>26.652999999999999</c:v>
                </c:pt>
                <c:pt idx="39604" formatCode="General">
                  <c:v>26.653700000000001</c:v>
                </c:pt>
                <c:pt idx="39605" formatCode="General">
                  <c:v>26.654399999999999</c:v>
                </c:pt>
                <c:pt idx="39606" formatCode="General">
                  <c:v>26.655000000000001</c:v>
                </c:pt>
                <c:pt idx="39607" formatCode="General">
                  <c:v>26.6557</c:v>
                </c:pt>
                <c:pt idx="39608" formatCode="General">
                  <c:v>26.656400000000001</c:v>
                </c:pt>
                <c:pt idx="39609" formatCode="General">
                  <c:v>26.6571</c:v>
                </c:pt>
                <c:pt idx="39610" formatCode="General">
                  <c:v>26.657699999999998</c:v>
                </c:pt>
                <c:pt idx="39611" formatCode="General">
                  <c:v>26.6584</c:v>
                </c:pt>
                <c:pt idx="39612" formatCode="General">
                  <c:v>26.659099999999999</c:v>
                </c:pt>
                <c:pt idx="39613" formatCode="General">
                  <c:v>26.659800000000001</c:v>
                </c:pt>
                <c:pt idx="39614" formatCode="General">
                  <c:v>26.660399999999999</c:v>
                </c:pt>
                <c:pt idx="39615" formatCode="General">
                  <c:v>26.661100000000001</c:v>
                </c:pt>
                <c:pt idx="39616" formatCode="General">
                  <c:v>26.661799999999999</c:v>
                </c:pt>
                <c:pt idx="39617" formatCode="General">
                  <c:v>26.662400000000002</c:v>
                </c:pt>
                <c:pt idx="39618" formatCode="General">
                  <c:v>26.6631</c:v>
                </c:pt>
                <c:pt idx="39619" formatCode="General">
                  <c:v>26.663799999999998</c:v>
                </c:pt>
                <c:pt idx="39620" formatCode="General">
                  <c:v>26.6645</c:v>
                </c:pt>
                <c:pt idx="39621" formatCode="General">
                  <c:v>26.665099999999999</c:v>
                </c:pt>
                <c:pt idx="39622" formatCode="General">
                  <c:v>26.665800000000001</c:v>
                </c:pt>
                <c:pt idx="39623" formatCode="General">
                  <c:v>26.666499999999999</c:v>
                </c:pt>
                <c:pt idx="39624" formatCode="General">
                  <c:v>26.667200000000001</c:v>
                </c:pt>
                <c:pt idx="39625" formatCode="General">
                  <c:v>26.6678</c:v>
                </c:pt>
                <c:pt idx="39626" formatCode="General">
                  <c:v>26.668500000000002</c:v>
                </c:pt>
                <c:pt idx="39627" formatCode="General">
                  <c:v>26.6692</c:v>
                </c:pt>
                <c:pt idx="39628" formatCode="General">
                  <c:v>26.669799999999999</c:v>
                </c:pt>
                <c:pt idx="39629" formatCode="General">
                  <c:v>26.670500000000001</c:v>
                </c:pt>
                <c:pt idx="39630" formatCode="General">
                  <c:v>26.671199999999999</c:v>
                </c:pt>
                <c:pt idx="39631" formatCode="General">
                  <c:v>26.671900000000001</c:v>
                </c:pt>
                <c:pt idx="39632" formatCode="General">
                  <c:v>26.672499999999999</c:v>
                </c:pt>
                <c:pt idx="39633" formatCode="General">
                  <c:v>26.673200000000001</c:v>
                </c:pt>
                <c:pt idx="39634" formatCode="General">
                  <c:v>26.6739</c:v>
                </c:pt>
                <c:pt idx="39635" formatCode="General">
                  <c:v>26.674600000000002</c:v>
                </c:pt>
                <c:pt idx="39636" formatCode="General">
                  <c:v>26.6752</c:v>
                </c:pt>
                <c:pt idx="39637" formatCode="General">
                  <c:v>26.675899999999999</c:v>
                </c:pt>
                <c:pt idx="39638" formatCode="General">
                  <c:v>26.676600000000001</c:v>
                </c:pt>
                <c:pt idx="39639" formatCode="General">
                  <c:v>26.677299999999999</c:v>
                </c:pt>
                <c:pt idx="39640" formatCode="General">
                  <c:v>26.677900000000001</c:v>
                </c:pt>
                <c:pt idx="39641" formatCode="General">
                  <c:v>26.678599999999999</c:v>
                </c:pt>
                <c:pt idx="39642" formatCode="General">
                  <c:v>26.679300000000001</c:v>
                </c:pt>
                <c:pt idx="39643" formatCode="General">
                  <c:v>26.6799</c:v>
                </c:pt>
                <c:pt idx="39644" formatCode="General">
                  <c:v>26.680599999999998</c:v>
                </c:pt>
                <c:pt idx="39645" formatCode="General">
                  <c:v>26.6813</c:v>
                </c:pt>
                <c:pt idx="39646" formatCode="General">
                  <c:v>26.681999999999999</c:v>
                </c:pt>
                <c:pt idx="39647" formatCode="General">
                  <c:v>26.682600000000001</c:v>
                </c:pt>
                <c:pt idx="39648" formatCode="General">
                  <c:v>26.683299999999999</c:v>
                </c:pt>
                <c:pt idx="39649" formatCode="General">
                  <c:v>26.684000000000001</c:v>
                </c:pt>
                <c:pt idx="39650" formatCode="General">
                  <c:v>26.684699999999999</c:v>
                </c:pt>
                <c:pt idx="39651" formatCode="General">
                  <c:v>26.685300000000002</c:v>
                </c:pt>
                <c:pt idx="39652" formatCode="General">
                  <c:v>26.686</c:v>
                </c:pt>
                <c:pt idx="39653" formatCode="General">
                  <c:v>26.686699999999998</c:v>
                </c:pt>
                <c:pt idx="39654" formatCode="General">
                  <c:v>26.6873</c:v>
                </c:pt>
                <c:pt idx="39655" formatCode="General">
                  <c:v>26.687999999999999</c:v>
                </c:pt>
                <c:pt idx="39656" formatCode="General">
                  <c:v>26.688700000000001</c:v>
                </c:pt>
                <c:pt idx="39657" formatCode="General">
                  <c:v>26.689399999999999</c:v>
                </c:pt>
                <c:pt idx="39658" formatCode="General">
                  <c:v>26.69</c:v>
                </c:pt>
                <c:pt idx="39659" formatCode="General">
                  <c:v>26.6907</c:v>
                </c:pt>
                <c:pt idx="39660" formatCode="General">
                  <c:v>26.691400000000002</c:v>
                </c:pt>
                <c:pt idx="39661" formatCode="General">
                  <c:v>26.6921</c:v>
                </c:pt>
                <c:pt idx="39662" formatCode="General">
                  <c:v>26.692699999999999</c:v>
                </c:pt>
                <c:pt idx="39663" formatCode="General">
                  <c:v>26.6934</c:v>
                </c:pt>
                <c:pt idx="39664" formatCode="General">
                  <c:v>26.694099999999999</c:v>
                </c:pt>
                <c:pt idx="39665" formatCode="General">
                  <c:v>26.694700000000001</c:v>
                </c:pt>
                <c:pt idx="39666" formatCode="General">
                  <c:v>26.695399999999999</c:v>
                </c:pt>
                <c:pt idx="39667" formatCode="General">
                  <c:v>26.696100000000001</c:v>
                </c:pt>
                <c:pt idx="39668" formatCode="General">
                  <c:v>26.6968</c:v>
                </c:pt>
                <c:pt idx="39669" formatCode="General">
                  <c:v>26.697399999999998</c:v>
                </c:pt>
                <c:pt idx="39670" formatCode="General">
                  <c:v>26.6981</c:v>
                </c:pt>
                <c:pt idx="39671" formatCode="General">
                  <c:v>26.698799999999999</c:v>
                </c:pt>
                <c:pt idx="39672" formatCode="General">
                  <c:v>26.6995</c:v>
                </c:pt>
                <c:pt idx="39673" formatCode="General">
                  <c:v>26.700099999999999</c:v>
                </c:pt>
                <c:pt idx="39674" formatCode="General">
                  <c:v>26.700800000000001</c:v>
                </c:pt>
                <c:pt idx="39675" formatCode="General">
                  <c:v>26.701499999999999</c:v>
                </c:pt>
                <c:pt idx="39676" formatCode="General">
                  <c:v>26.702200000000001</c:v>
                </c:pt>
                <c:pt idx="39677" formatCode="General">
                  <c:v>26.7028</c:v>
                </c:pt>
                <c:pt idx="39678" formatCode="General">
                  <c:v>26.703499999999998</c:v>
                </c:pt>
                <c:pt idx="39679" formatCode="General">
                  <c:v>26.7042</c:v>
                </c:pt>
                <c:pt idx="39680" formatCode="General">
                  <c:v>26.704799999999999</c:v>
                </c:pt>
                <c:pt idx="39681" formatCode="General">
                  <c:v>26.705500000000001</c:v>
                </c:pt>
                <c:pt idx="39682" formatCode="General">
                  <c:v>26.706199999999999</c:v>
                </c:pt>
                <c:pt idx="39683" formatCode="General">
                  <c:v>26.706900000000001</c:v>
                </c:pt>
                <c:pt idx="39684" formatCode="General">
                  <c:v>26.7075</c:v>
                </c:pt>
                <c:pt idx="39685" formatCode="General">
                  <c:v>26.708200000000001</c:v>
                </c:pt>
                <c:pt idx="39686" formatCode="General">
                  <c:v>26.7089</c:v>
                </c:pt>
                <c:pt idx="39687" formatCode="General">
                  <c:v>26.709599999999998</c:v>
                </c:pt>
                <c:pt idx="39688" formatCode="General">
                  <c:v>26.7102</c:v>
                </c:pt>
                <c:pt idx="39689" formatCode="General">
                  <c:v>26.710899999999999</c:v>
                </c:pt>
                <c:pt idx="39690" formatCode="General">
                  <c:v>26.711600000000001</c:v>
                </c:pt>
                <c:pt idx="39691" formatCode="General">
                  <c:v>26.712199999999999</c:v>
                </c:pt>
                <c:pt idx="39692" formatCode="General">
                  <c:v>26.712900000000001</c:v>
                </c:pt>
                <c:pt idx="39693" formatCode="General">
                  <c:v>26.7136</c:v>
                </c:pt>
                <c:pt idx="39694" formatCode="General">
                  <c:v>26.714300000000001</c:v>
                </c:pt>
                <c:pt idx="39695" formatCode="General">
                  <c:v>26.7149</c:v>
                </c:pt>
                <c:pt idx="39696" formatCode="General">
                  <c:v>26.715599999999998</c:v>
                </c:pt>
                <c:pt idx="39697" formatCode="General">
                  <c:v>26.7163</c:v>
                </c:pt>
                <c:pt idx="39698" formatCode="General">
                  <c:v>26.716999999999999</c:v>
                </c:pt>
                <c:pt idx="39699" formatCode="General">
                  <c:v>26.717600000000001</c:v>
                </c:pt>
                <c:pt idx="39700" formatCode="General">
                  <c:v>26.718299999999999</c:v>
                </c:pt>
                <c:pt idx="39701" formatCode="General">
                  <c:v>26.719000000000001</c:v>
                </c:pt>
                <c:pt idx="39702" formatCode="General">
                  <c:v>26.7197</c:v>
                </c:pt>
                <c:pt idx="39703" formatCode="General">
                  <c:v>26.720300000000002</c:v>
                </c:pt>
                <c:pt idx="39704" formatCode="General">
                  <c:v>26.721</c:v>
                </c:pt>
                <c:pt idx="39705" formatCode="General">
                  <c:v>26.721699999999998</c:v>
                </c:pt>
                <c:pt idx="39706" formatCode="General">
                  <c:v>26.722300000000001</c:v>
                </c:pt>
                <c:pt idx="39707" formatCode="General">
                  <c:v>26.722999999999999</c:v>
                </c:pt>
                <c:pt idx="39708" formatCode="General">
                  <c:v>26.723700000000001</c:v>
                </c:pt>
                <c:pt idx="39709" formatCode="General">
                  <c:v>26.724399999999999</c:v>
                </c:pt>
                <c:pt idx="39710" formatCode="General">
                  <c:v>26.725000000000001</c:v>
                </c:pt>
                <c:pt idx="39711" formatCode="General">
                  <c:v>26.7257</c:v>
                </c:pt>
                <c:pt idx="39712" formatCode="General">
                  <c:v>26.726400000000002</c:v>
                </c:pt>
                <c:pt idx="39713" formatCode="General">
                  <c:v>26.7271</c:v>
                </c:pt>
                <c:pt idx="39714" formatCode="General">
                  <c:v>26.727699999999999</c:v>
                </c:pt>
                <c:pt idx="39715" formatCode="General">
                  <c:v>26.728400000000001</c:v>
                </c:pt>
                <c:pt idx="39716" formatCode="General">
                  <c:v>26.729099999999999</c:v>
                </c:pt>
                <c:pt idx="39717" formatCode="General">
                  <c:v>26.729700000000001</c:v>
                </c:pt>
                <c:pt idx="39718" formatCode="General">
                  <c:v>26.730399999999999</c:v>
                </c:pt>
                <c:pt idx="39719" formatCode="General">
                  <c:v>26.731100000000001</c:v>
                </c:pt>
                <c:pt idx="39720" formatCode="General">
                  <c:v>26.7318</c:v>
                </c:pt>
                <c:pt idx="39721" formatCode="General">
                  <c:v>26.732399999999998</c:v>
                </c:pt>
                <c:pt idx="39722" formatCode="General">
                  <c:v>26.7331</c:v>
                </c:pt>
                <c:pt idx="39723" formatCode="General">
                  <c:v>26.733799999999999</c:v>
                </c:pt>
                <c:pt idx="39724" formatCode="General">
                  <c:v>26.734500000000001</c:v>
                </c:pt>
                <c:pt idx="39725" formatCode="General">
                  <c:v>26.735099999999999</c:v>
                </c:pt>
                <c:pt idx="39726" formatCode="General">
                  <c:v>26.735800000000001</c:v>
                </c:pt>
                <c:pt idx="39727" formatCode="General">
                  <c:v>26.736499999999999</c:v>
                </c:pt>
                <c:pt idx="39728" formatCode="General">
                  <c:v>26.737100000000002</c:v>
                </c:pt>
                <c:pt idx="39729" formatCode="General">
                  <c:v>26.7378</c:v>
                </c:pt>
                <c:pt idx="39730" formatCode="General">
                  <c:v>26.738499999999998</c:v>
                </c:pt>
                <c:pt idx="39731" formatCode="General">
                  <c:v>26.7392</c:v>
                </c:pt>
                <c:pt idx="39732" formatCode="General">
                  <c:v>26.739799999999999</c:v>
                </c:pt>
                <c:pt idx="39733" formatCode="General">
                  <c:v>26.740500000000001</c:v>
                </c:pt>
                <c:pt idx="39734" formatCode="General">
                  <c:v>26.741199999999999</c:v>
                </c:pt>
                <c:pt idx="39735" formatCode="General">
                  <c:v>26.741900000000001</c:v>
                </c:pt>
                <c:pt idx="39736" formatCode="General">
                  <c:v>26.7425</c:v>
                </c:pt>
                <c:pt idx="39737" formatCode="General">
                  <c:v>26.743200000000002</c:v>
                </c:pt>
                <c:pt idx="39738" formatCode="General">
                  <c:v>26.7439</c:v>
                </c:pt>
                <c:pt idx="39739" formatCode="General">
                  <c:v>26.744599999999998</c:v>
                </c:pt>
                <c:pt idx="39740" formatCode="General">
                  <c:v>26.745200000000001</c:v>
                </c:pt>
                <c:pt idx="39741" formatCode="General">
                  <c:v>26.745899999999999</c:v>
                </c:pt>
                <c:pt idx="39742" formatCode="General">
                  <c:v>26.746600000000001</c:v>
                </c:pt>
                <c:pt idx="39743" formatCode="General">
                  <c:v>26.747199999999999</c:v>
                </c:pt>
                <c:pt idx="39744" formatCode="General">
                  <c:v>26.747900000000001</c:v>
                </c:pt>
                <c:pt idx="39745" formatCode="General">
                  <c:v>26.7486</c:v>
                </c:pt>
                <c:pt idx="39746" formatCode="General">
                  <c:v>26.749300000000002</c:v>
                </c:pt>
                <c:pt idx="39747" formatCode="General">
                  <c:v>26.7499</c:v>
                </c:pt>
                <c:pt idx="39748" formatCode="General">
                  <c:v>26.750599999999999</c:v>
                </c:pt>
                <c:pt idx="39749" formatCode="General">
                  <c:v>26.751300000000001</c:v>
                </c:pt>
                <c:pt idx="39750" formatCode="General">
                  <c:v>26.751999999999999</c:v>
                </c:pt>
                <c:pt idx="39751" formatCode="General">
                  <c:v>26.752600000000001</c:v>
                </c:pt>
                <c:pt idx="39752" formatCode="General">
                  <c:v>26.753299999999999</c:v>
                </c:pt>
                <c:pt idx="39753" formatCode="General">
                  <c:v>26.754000000000001</c:v>
                </c:pt>
                <c:pt idx="39754" formatCode="General">
                  <c:v>26.7546</c:v>
                </c:pt>
                <c:pt idx="39755" formatCode="General">
                  <c:v>26.755299999999998</c:v>
                </c:pt>
                <c:pt idx="39756" formatCode="General">
                  <c:v>26.756</c:v>
                </c:pt>
                <c:pt idx="39757" formatCode="General">
                  <c:v>26.756699999999999</c:v>
                </c:pt>
                <c:pt idx="39758" formatCode="General">
                  <c:v>26.757300000000001</c:v>
                </c:pt>
                <c:pt idx="39759" formatCode="General">
                  <c:v>26.757999999999999</c:v>
                </c:pt>
                <c:pt idx="39760" formatCode="General">
                  <c:v>26.758700000000001</c:v>
                </c:pt>
                <c:pt idx="39761" formatCode="General">
                  <c:v>26.759399999999999</c:v>
                </c:pt>
                <c:pt idx="39762" formatCode="General">
                  <c:v>26.76</c:v>
                </c:pt>
                <c:pt idx="39763" formatCode="General">
                  <c:v>26.7607</c:v>
                </c:pt>
                <c:pt idx="39764" formatCode="General">
                  <c:v>26.761399999999998</c:v>
                </c:pt>
                <c:pt idx="39765" formatCode="General">
                  <c:v>26.762</c:v>
                </c:pt>
                <c:pt idx="39766" formatCode="General">
                  <c:v>26.762699999999999</c:v>
                </c:pt>
                <c:pt idx="39767" formatCode="General">
                  <c:v>26.763400000000001</c:v>
                </c:pt>
                <c:pt idx="39768" formatCode="General">
                  <c:v>26.764099999999999</c:v>
                </c:pt>
                <c:pt idx="39769" formatCode="General">
                  <c:v>26.764700000000001</c:v>
                </c:pt>
                <c:pt idx="39770" formatCode="General">
                  <c:v>26.7654</c:v>
                </c:pt>
                <c:pt idx="39771" formatCode="General">
                  <c:v>26.766100000000002</c:v>
                </c:pt>
                <c:pt idx="39772" formatCode="General">
                  <c:v>26.7668</c:v>
                </c:pt>
                <c:pt idx="39773" formatCode="General">
                  <c:v>26.767399999999999</c:v>
                </c:pt>
                <c:pt idx="39774" formatCode="General">
                  <c:v>26.7681</c:v>
                </c:pt>
                <c:pt idx="39775" formatCode="General">
                  <c:v>26.768799999999999</c:v>
                </c:pt>
                <c:pt idx="39776" formatCode="General">
                  <c:v>26.769500000000001</c:v>
                </c:pt>
                <c:pt idx="39777" formatCode="General">
                  <c:v>26.770099999999999</c:v>
                </c:pt>
                <c:pt idx="39778" formatCode="General">
                  <c:v>26.770800000000001</c:v>
                </c:pt>
                <c:pt idx="39779" formatCode="General">
                  <c:v>26.7715</c:v>
                </c:pt>
                <c:pt idx="39780" formatCode="General">
                  <c:v>26.772099999999998</c:v>
                </c:pt>
                <c:pt idx="39781" formatCode="General">
                  <c:v>26.7728</c:v>
                </c:pt>
                <c:pt idx="39782" formatCode="General">
                  <c:v>26.773499999999999</c:v>
                </c:pt>
                <c:pt idx="39783" formatCode="General">
                  <c:v>26.7742</c:v>
                </c:pt>
                <c:pt idx="39784" formatCode="General">
                  <c:v>26.774799999999999</c:v>
                </c:pt>
                <c:pt idx="39785" formatCode="General">
                  <c:v>26.775500000000001</c:v>
                </c:pt>
                <c:pt idx="39786" formatCode="General">
                  <c:v>26.776199999999999</c:v>
                </c:pt>
                <c:pt idx="39787" formatCode="General">
                  <c:v>26.776900000000001</c:v>
                </c:pt>
                <c:pt idx="39788" formatCode="General">
                  <c:v>26.7775</c:v>
                </c:pt>
                <c:pt idx="39789" formatCode="General">
                  <c:v>26.778199999999998</c:v>
                </c:pt>
                <c:pt idx="39790" formatCode="General">
                  <c:v>26.7789</c:v>
                </c:pt>
                <c:pt idx="39791" formatCode="General">
                  <c:v>26.779499999999999</c:v>
                </c:pt>
                <c:pt idx="39792" formatCode="General">
                  <c:v>26.780200000000001</c:v>
                </c:pt>
                <c:pt idx="39793" formatCode="General">
                  <c:v>26.780899999999999</c:v>
                </c:pt>
                <c:pt idx="39794" formatCode="General">
                  <c:v>26.781600000000001</c:v>
                </c:pt>
                <c:pt idx="39795" formatCode="General">
                  <c:v>26.7822</c:v>
                </c:pt>
                <c:pt idx="39796" formatCode="General">
                  <c:v>26.782900000000001</c:v>
                </c:pt>
                <c:pt idx="39797" formatCode="General">
                  <c:v>26.7836</c:v>
                </c:pt>
                <c:pt idx="39798" formatCode="General">
                  <c:v>26.784300000000002</c:v>
                </c:pt>
                <c:pt idx="39799" formatCode="General">
                  <c:v>26.7849</c:v>
                </c:pt>
                <c:pt idx="39800" formatCode="General">
                  <c:v>26.785599999999999</c:v>
                </c:pt>
                <c:pt idx="39801" formatCode="General">
                  <c:v>26.786300000000001</c:v>
                </c:pt>
                <c:pt idx="39802" formatCode="General">
                  <c:v>26.786999999999999</c:v>
                </c:pt>
                <c:pt idx="39803" formatCode="General">
                  <c:v>26.787600000000001</c:v>
                </c:pt>
                <c:pt idx="39804" formatCode="General">
                  <c:v>26.7883</c:v>
                </c:pt>
                <c:pt idx="39805" formatCode="General">
                  <c:v>26.789000000000001</c:v>
                </c:pt>
                <c:pt idx="39806" formatCode="General">
                  <c:v>26.7896</c:v>
                </c:pt>
                <c:pt idx="39807" formatCode="General">
                  <c:v>26.790299999999998</c:v>
                </c:pt>
                <c:pt idx="39808" formatCode="General">
                  <c:v>26.791</c:v>
                </c:pt>
                <c:pt idx="39809" formatCode="General">
                  <c:v>26.791699999999999</c:v>
                </c:pt>
                <c:pt idx="39810" formatCode="General">
                  <c:v>26.792300000000001</c:v>
                </c:pt>
                <c:pt idx="39811" formatCode="General">
                  <c:v>26.792999999999999</c:v>
                </c:pt>
                <c:pt idx="39812" formatCode="General">
                  <c:v>26.793700000000001</c:v>
                </c:pt>
                <c:pt idx="39813" formatCode="General">
                  <c:v>26.7944</c:v>
                </c:pt>
                <c:pt idx="39814" formatCode="General">
                  <c:v>26.795000000000002</c:v>
                </c:pt>
                <c:pt idx="39815" formatCode="General">
                  <c:v>26.7957</c:v>
                </c:pt>
                <c:pt idx="39816" formatCode="General">
                  <c:v>26.796399999999998</c:v>
                </c:pt>
                <c:pt idx="39817" formatCode="General">
                  <c:v>26.797000000000001</c:v>
                </c:pt>
                <c:pt idx="39818" formatCode="General">
                  <c:v>26.797699999999999</c:v>
                </c:pt>
                <c:pt idx="39819" formatCode="General">
                  <c:v>26.798400000000001</c:v>
                </c:pt>
                <c:pt idx="39820" formatCode="General">
                  <c:v>26.799099999999999</c:v>
                </c:pt>
                <c:pt idx="39821" formatCode="General">
                  <c:v>26.799700000000001</c:v>
                </c:pt>
                <c:pt idx="39822" formatCode="General">
                  <c:v>26.8004</c:v>
                </c:pt>
                <c:pt idx="39823" formatCode="General">
                  <c:v>26.801100000000002</c:v>
                </c:pt>
                <c:pt idx="39824" formatCode="General">
                  <c:v>26.8018</c:v>
                </c:pt>
                <c:pt idx="39825" formatCode="General">
                  <c:v>26.802399999999999</c:v>
                </c:pt>
                <c:pt idx="39826" formatCode="General">
                  <c:v>26.803100000000001</c:v>
                </c:pt>
                <c:pt idx="39827" formatCode="General">
                  <c:v>26.803799999999999</c:v>
                </c:pt>
                <c:pt idx="39828" formatCode="General">
                  <c:v>26.804400000000001</c:v>
                </c:pt>
                <c:pt idx="39829" formatCode="General">
                  <c:v>26.805099999999999</c:v>
                </c:pt>
                <c:pt idx="39830" formatCode="General">
                  <c:v>26.805800000000001</c:v>
                </c:pt>
                <c:pt idx="39831" formatCode="General">
                  <c:v>26.8065</c:v>
                </c:pt>
                <c:pt idx="39832" formatCode="General">
                  <c:v>26.807099999999998</c:v>
                </c:pt>
                <c:pt idx="39833" formatCode="General">
                  <c:v>26.8078</c:v>
                </c:pt>
                <c:pt idx="39834" formatCode="General">
                  <c:v>26.808499999999999</c:v>
                </c:pt>
                <c:pt idx="39835" formatCode="General">
                  <c:v>26.809200000000001</c:v>
                </c:pt>
                <c:pt idx="39836" formatCode="General">
                  <c:v>26.809799999999999</c:v>
                </c:pt>
                <c:pt idx="39837" formatCode="General">
                  <c:v>26.810500000000001</c:v>
                </c:pt>
                <c:pt idx="39838" formatCode="General">
                  <c:v>26.811199999999999</c:v>
                </c:pt>
                <c:pt idx="39839" formatCode="General">
                  <c:v>26.811900000000001</c:v>
                </c:pt>
                <c:pt idx="39840" formatCode="General">
                  <c:v>26.8125</c:v>
                </c:pt>
                <c:pt idx="39841" formatCode="General">
                  <c:v>26.813199999999998</c:v>
                </c:pt>
                <c:pt idx="39842" formatCode="General">
                  <c:v>26.8139</c:v>
                </c:pt>
                <c:pt idx="39843" formatCode="General">
                  <c:v>26.814499999999999</c:v>
                </c:pt>
                <c:pt idx="39844" formatCode="General">
                  <c:v>26.815200000000001</c:v>
                </c:pt>
                <c:pt idx="39845" formatCode="General">
                  <c:v>26.815899999999999</c:v>
                </c:pt>
                <c:pt idx="39846" formatCode="General">
                  <c:v>26.816600000000001</c:v>
                </c:pt>
                <c:pt idx="39847" formatCode="General">
                  <c:v>26.8172</c:v>
                </c:pt>
                <c:pt idx="39848" formatCode="General">
                  <c:v>26.817900000000002</c:v>
                </c:pt>
                <c:pt idx="39849" formatCode="General">
                  <c:v>26.8186</c:v>
                </c:pt>
                <c:pt idx="39850" formatCode="General">
                  <c:v>26.819299999999998</c:v>
                </c:pt>
                <c:pt idx="39851" formatCode="General">
                  <c:v>26.819900000000001</c:v>
                </c:pt>
                <c:pt idx="39852" formatCode="General">
                  <c:v>26.820599999999999</c:v>
                </c:pt>
                <c:pt idx="39853" formatCode="General">
                  <c:v>26.821300000000001</c:v>
                </c:pt>
                <c:pt idx="39854" formatCode="General">
                  <c:v>26.821899999999999</c:v>
                </c:pt>
                <c:pt idx="39855" formatCode="General">
                  <c:v>26.822600000000001</c:v>
                </c:pt>
                <c:pt idx="39856" formatCode="General">
                  <c:v>26.8233</c:v>
                </c:pt>
                <c:pt idx="39857" formatCode="General">
                  <c:v>26.824000000000002</c:v>
                </c:pt>
                <c:pt idx="39858" formatCode="General">
                  <c:v>26.8246</c:v>
                </c:pt>
                <c:pt idx="39859" formatCode="General">
                  <c:v>26.825299999999999</c:v>
                </c:pt>
                <c:pt idx="39860" formatCode="General">
                  <c:v>26.826000000000001</c:v>
                </c:pt>
                <c:pt idx="39861" formatCode="General">
                  <c:v>26.826699999999999</c:v>
                </c:pt>
                <c:pt idx="39862" formatCode="General">
                  <c:v>26.827300000000001</c:v>
                </c:pt>
                <c:pt idx="39863" formatCode="General">
                  <c:v>26.827999999999999</c:v>
                </c:pt>
                <c:pt idx="39864" formatCode="General">
                  <c:v>26.828700000000001</c:v>
                </c:pt>
                <c:pt idx="39865" formatCode="General">
                  <c:v>26.8294</c:v>
                </c:pt>
                <c:pt idx="39866" formatCode="General">
                  <c:v>26.83</c:v>
                </c:pt>
                <c:pt idx="39867" formatCode="General">
                  <c:v>26.8307</c:v>
                </c:pt>
                <c:pt idx="39868" formatCode="General">
                  <c:v>26.831399999999999</c:v>
                </c:pt>
                <c:pt idx="39869" formatCode="General">
                  <c:v>26.832000000000001</c:v>
                </c:pt>
                <c:pt idx="39870" formatCode="General">
                  <c:v>26.832699999999999</c:v>
                </c:pt>
                <c:pt idx="39871" formatCode="General">
                  <c:v>26.833400000000001</c:v>
                </c:pt>
                <c:pt idx="39872" formatCode="General">
                  <c:v>26.834099999999999</c:v>
                </c:pt>
                <c:pt idx="39873" formatCode="General">
                  <c:v>26.834700000000002</c:v>
                </c:pt>
                <c:pt idx="39874" formatCode="General">
                  <c:v>26.8354</c:v>
                </c:pt>
                <c:pt idx="39875" formatCode="General">
                  <c:v>26.836099999999998</c:v>
                </c:pt>
                <c:pt idx="39876" formatCode="General">
                  <c:v>26.8368</c:v>
                </c:pt>
                <c:pt idx="39877" formatCode="General">
                  <c:v>26.837399999999999</c:v>
                </c:pt>
                <c:pt idx="39878" formatCode="General">
                  <c:v>26.838100000000001</c:v>
                </c:pt>
                <c:pt idx="39879" formatCode="General">
                  <c:v>26.838799999999999</c:v>
                </c:pt>
                <c:pt idx="39880" formatCode="General">
                  <c:v>26.839400000000001</c:v>
                </c:pt>
                <c:pt idx="39881" formatCode="General">
                  <c:v>26.8401</c:v>
                </c:pt>
                <c:pt idx="39882" formatCode="General">
                  <c:v>26.840800000000002</c:v>
                </c:pt>
                <c:pt idx="39883" formatCode="General">
                  <c:v>26.8415</c:v>
                </c:pt>
                <c:pt idx="39884" formatCode="General">
                  <c:v>26.842099999999999</c:v>
                </c:pt>
                <c:pt idx="39885" formatCode="General">
                  <c:v>26.8428</c:v>
                </c:pt>
                <c:pt idx="39886" formatCode="General">
                  <c:v>26.843499999999999</c:v>
                </c:pt>
                <c:pt idx="39887" formatCode="General">
                  <c:v>26.844200000000001</c:v>
                </c:pt>
                <c:pt idx="39888" formatCode="General">
                  <c:v>26.844799999999999</c:v>
                </c:pt>
                <c:pt idx="39889" formatCode="General">
                  <c:v>26.845500000000001</c:v>
                </c:pt>
                <c:pt idx="39890" formatCode="General">
                  <c:v>26.8462</c:v>
                </c:pt>
                <c:pt idx="39891" formatCode="General">
                  <c:v>26.846800000000002</c:v>
                </c:pt>
                <c:pt idx="39892" formatCode="General">
                  <c:v>26.8475</c:v>
                </c:pt>
                <c:pt idx="39893" formatCode="General">
                  <c:v>26.848199999999999</c:v>
                </c:pt>
                <c:pt idx="39894" formatCode="General">
                  <c:v>26.8489</c:v>
                </c:pt>
                <c:pt idx="39895" formatCode="General">
                  <c:v>26.849499999999999</c:v>
                </c:pt>
                <c:pt idx="39896" formatCode="General">
                  <c:v>26.850200000000001</c:v>
                </c:pt>
                <c:pt idx="39897" formatCode="General">
                  <c:v>26.850899999999999</c:v>
                </c:pt>
                <c:pt idx="39898" formatCode="General">
                  <c:v>26.851600000000001</c:v>
                </c:pt>
                <c:pt idx="39899" formatCode="General">
                  <c:v>26.8522</c:v>
                </c:pt>
                <c:pt idx="39900" formatCode="General">
                  <c:v>26.852900000000002</c:v>
                </c:pt>
                <c:pt idx="39901" formatCode="General">
                  <c:v>26.8536</c:v>
                </c:pt>
                <c:pt idx="39902" formatCode="General">
                  <c:v>26.854299999999999</c:v>
                </c:pt>
                <c:pt idx="39903" formatCode="General">
                  <c:v>26.854900000000001</c:v>
                </c:pt>
                <c:pt idx="39904" formatCode="General">
                  <c:v>26.855599999999999</c:v>
                </c:pt>
                <c:pt idx="39905" formatCode="General">
                  <c:v>26.856300000000001</c:v>
                </c:pt>
                <c:pt idx="39906" formatCode="General">
                  <c:v>26.8569</c:v>
                </c:pt>
                <c:pt idx="39907" formatCode="General">
                  <c:v>26.857600000000001</c:v>
                </c:pt>
                <c:pt idx="39908" formatCode="General">
                  <c:v>26.8583</c:v>
                </c:pt>
                <c:pt idx="39909" formatCode="General">
                  <c:v>26.859000000000002</c:v>
                </c:pt>
                <c:pt idx="39910" formatCode="General">
                  <c:v>26.8596</c:v>
                </c:pt>
                <c:pt idx="39911" formatCode="General">
                  <c:v>26.860299999999999</c:v>
                </c:pt>
                <c:pt idx="39912" formatCode="General">
                  <c:v>26.861000000000001</c:v>
                </c:pt>
                <c:pt idx="39913" formatCode="General">
                  <c:v>26.861699999999999</c:v>
                </c:pt>
                <c:pt idx="39914" formatCode="General">
                  <c:v>26.862300000000001</c:v>
                </c:pt>
                <c:pt idx="39915" formatCode="General">
                  <c:v>26.863</c:v>
                </c:pt>
                <c:pt idx="39916" formatCode="General">
                  <c:v>26.863700000000001</c:v>
                </c:pt>
                <c:pt idx="39917" formatCode="General">
                  <c:v>26.8643</c:v>
                </c:pt>
                <c:pt idx="39918" formatCode="General">
                  <c:v>26.864999999999998</c:v>
                </c:pt>
                <c:pt idx="39919" formatCode="General">
                  <c:v>26.8657</c:v>
                </c:pt>
                <c:pt idx="39920" formatCode="General">
                  <c:v>26.866399999999999</c:v>
                </c:pt>
                <c:pt idx="39921" formatCode="General">
                  <c:v>26.867000000000001</c:v>
                </c:pt>
                <c:pt idx="39922" formatCode="General">
                  <c:v>26.867699999999999</c:v>
                </c:pt>
                <c:pt idx="39923" formatCode="General">
                  <c:v>26.868400000000001</c:v>
                </c:pt>
                <c:pt idx="39924" formatCode="General">
                  <c:v>26.8691</c:v>
                </c:pt>
                <c:pt idx="39925" formatCode="General">
                  <c:v>26.869700000000002</c:v>
                </c:pt>
                <c:pt idx="39926" formatCode="General">
                  <c:v>26.8704</c:v>
                </c:pt>
                <c:pt idx="39927" formatCode="General">
                  <c:v>26.871099999999998</c:v>
                </c:pt>
                <c:pt idx="39928" formatCode="General">
                  <c:v>26.871700000000001</c:v>
                </c:pt>
                <c:pt idx="39929" formatCode="General">
                  <c:v>26.872399999999999</c:v>
                </c:pt>
                <c:pt idx="39930" formatCode="General">
                  <c:v>26.873100000000001</c:v>
                </c:pt>
                <c:pt idx="39931" formatCode="General">
                  <c:v>26.873799999999999</c:v>
                </c:pt>
                <c:pt idx="39932" formatCode="General">
                  <c:v>26.874400000000001</c:v>
                </c:pt>
                <c:pt idx="39933" formatCode="General">
                  <c:v>26.8751</c:v>
                </c:pt>
                <c:pt idx="39934" formatCode="General">
                  <c:v>26.875800000000002</c:v>
                </c:pt>
                <c:pt idx="39935" formatCode="General">
                  <c:v>26.8765</c:v>
                </c:pt>
                <c:pt idx="39936" formatCode="General">
                  <c:v>26.877099999999999</c:v>
                </c:pt>
                <c:pt idx="39937" formatCode="General">
                  <c:v>26.877800000000001</c:v>
                </c:pt>
                <c:pt idx="39938" formatCode="General">
                  <c:v>26.878499999999999</c:v>
                </c:pt>
                <c:pt idx="39939" formatCode="General">
                  <c:v>26.879200000000001</c:v>
                </c:pt>
                <c:pt idx="39940" formatCode="General">
                  <c:v>26.879799999999999</c:v>
                </c:pt>
                <c:pt idx="39941" formatCode="General">
                  <c:v>26.880500000000001</c:v>
                </c:pt>
                <c:pt idx="39942" formatCode="General">
                  <c:v>26.8812</c:v>
                </c:pt>
                <c:pt idx="39943" formatCode="General">
                  <c:v>26.881799999999998</c:v>
                </c:pt>
                <c:pt idx="39944" formatCode="General">
                  <c:v>26.8825</c:v>
                </c:pt>
                <c:pt idx="39945" formatCode="General">
                  <c:v>26.883199999999999</c:v>
                </c:pt>
                <c:pt idx="39946" formatCode="General">
                  <c:v>26.883900000000001</c:v>
                </c:pt>
                <c:pt idx="39947" formatCode="General">
                  <c:v>26.884499999999999</c:v>
                </c:pt>
                <c:pt idx="39948" formatCode="General">
                  <c:v>26.885200000000001</c:v>
                </c:pt>
                <c:pt idx="39949" formatCode="General">
                  <c:v>26.885899999999999</c:v>
                </c:pt>
                <c:pt idx="39950" formatCode="General">
                  <c:v>26.886600000000001</c:v>
                </c:pt>
                <c:pt idx="39951" formatCode="General">
                  <c:v>26.8872</c:v>
                </c:pt>
                <c:pt idx="39952" formatCode="General">
                  <c:v>26.887899999999998</c:v>
                </c:pt>
                <c:pt idx="39953" formatCode="General">
                  <c:v>26.8886</c:v>
                </c:pt>
                <c:pt idx="39954" formatCode="General">
                  <c:v>26.889199999999999</c:v>
                </c:pt>
                <c:pt idx="39955" formatCode="General">
                  <c:v>26.889900000000001</c:v>
                </c:pt>
                <c:pt idx="39956" formatCode="General">
                  <c:v>26.890599999999999</c:v>
                </c:pt>
                <c:pt idx="39957" formatCode="General">
                  <c:v>26.891300000000001</c:v>
                </c:pt>
                <c:pt idx="39958" formatCode="General">
                  <c:v>26.8919</c:v>
                </c:pt>
                <c:pt idx="39959" formatCode="General">
                  <c:v>26.892600000000002</c:v>
                </c:pt>
                <c:pt idx="39960" formatCode="General">
                  <c:v>26.8933</c:v>
                </c:pt>
                <c:pt idx="39961" formatCode="General">
                  <c:v>26.893999999999998</c:v>
                </c:pt>
                <c:pt idx="39962" formatCode="General">
                  <c:v>26.894600000000001</c:v>
                </c:pt>
                <c:pt idx="39963" formatCode="General">
                  <c:v>26.895299999999999</c:v>
                </c:pt>
                <c:pt idx="39964" formatCode="General">
                  <c:v>26.896000000000001</c:v>
                </c:pt>
                <c:pt idx="39965" formatCode="General">
                  <c:v>26.896699999999999</c:v>
                </c:pt>
                <c:pt idx="39966" formatCode="General">
                  <c:v>26.897300000000001</c:v>
                </c:pt>
                <c:pt idx="39967" formatCode="General">
                  <c:v>26.898</c:v>
                </c:pt>
                <c:pt idx="39968" formatCode="General">
                  <c:v>26.898700000000002</c:v>
                </c:pt>
                <c:pt idx="39969" formatCode="General">
                  <c:v>26.8993</c:v>
                </c:pt>
                <c:pt idx="39970" formatCode="General">
                  <c:v>26.9</c:v>
                </c:pt>
                <c:pt idx="39971" formatCode="General">
                  <c:v>26.900700000000001</c:v>
                </c:pt>
                <c:pt idx="39972" formatCode="General">
                  <c:v>26.901399999999999</c:v>
                </c:pt>
                <c:pt idx="39973" formatCode="General">
                  <c:v>26.902000000000001</c:v>
                </c:pt>
                <c:pt idx="39974" formatCode="General">
                  <c:v>26.902699999999999</c:v>
                </c:pt>
                <c:pt idx="39975" formatCode="General">
                  <c:v>26.903400000000001</c:v>
                </c:pt>
                <c:pt idx="39976" formatCode="General">
                  <c:v>26.9041</c:v>
                </c:pt>
                <c:pt idx="39977" formatCode="General">
                  <c:v>26.904699999999998</c:v>
                </c:pt>
                <c:pt idx="39978" formatCode="General">
                  <c:v>26.9054</c:v>
                </c:pt>
                <c:pt idx="39979" formatCode="General">
                  <c:v>26.906099999999999</c:v>
                </c:pt>
                <c:pt idx="39980" formatCode="General">
                  <c:v>26.906700000000001</c:v>
                </c:pt>
                <c:pt idx="39981" formatCode="General">
                  <c:v>26.907399999999999</c:v>
                </c:pt>
                <c:pt idx="39982" formatCode="General">
                  <c:v>26.908100000000001</c:v>
                </c:pt>
                <c:pt idx="39983" formatCode="General">
                  <c:v>26.908799999999999</c:v>
                </c:pt>
                <c:pt idx="39984" formatCode="General">
                  <c:v>26.909400000000002</c:v>
                </c:pt>
                <c:pt idx="39985" formatCode="General">
                  <c:v>26.9101</c:v>
                </c:pt>
                <c:pt idx="39986" formatCode="General">
                  <c:v>26.910799999999998</c:v>
                </c:pt>
                <c:pt idx="39987" formatCode="General">
                  <c:v>26.9115</c:v>
                </c:pt>
                <c:pt idx="39988" formatCode="General">
                  <c:v>26.912099999999999</c:v>
                </c:pt>
                <c:pt idx="39989" formatCode="General">
                  <c:v>26.912800000000001</c:v>
                </c:pt>
                <c:pt idx="39990" formatCode="General">
                  <c:v>26.913499999999999</c:v>
                </c:pt>
                <c:pt idx="39991" formatCode="General">
                  <c:v>26.914100000000001</c:v>
                </c:pt>
                <c:pt idx="39992" formatCode="General">
                  <c:v>26.9148</c:v>
                </c:pt>
                <c:pt idx="39993" formatCode="General">
                  <c:v>26.915500000000002</c:v>
                </c:pt>
                <c:pt idx="39994" formatCode="General">
                  <c:v>26.9162</c:v>
                </c:pt>
                <c:pt idx="39995" formatCode="General">
                  <c:v>26.916799999999999</c:v>
                </c:pt>
                <c:pt idx="39996" formatCode="General">
                  <c:v>26.9175</c:v>
                </c:pt>
                <c:pt idx="39997" formatCode="General">
                  <c:v>26.918199999999999</c:v>
                </c:pt>
                <c:pt idx="39998" formatCode="General">
                  <c:v>26.918900000000001</c:v>
                </c:pt>
                <c:pt idx="39999" formatCode="General">
                  <c:v>26.919499999999999</c:v>
                </c:pt>
                <c:pt idx="40000" formatCode="General">
                  <c:v>26.920200000000001</c:v>
                </c:pt>
                <c:pt idx="40001" formatCode="General">
                  <c:v>26.9209</c:v>
                </c:pt>
                <c:pt idx="40002" formatCode="General">
                  <c:v>26.921600000000002</c:v>
                </c:pt>
                <c:pt idx="40003" formatCode="General">
                  <c:v>26.9222</c:v>
                </c:pt>
                <c:pt idx="40004" formatCode="General">
                  <c:v>26.922899999999998</c:v>
                </c:pt>
                <c:pt idx="40005" formatCode="General">
                  <c:v>26.9236</c:v>
                </c:pt>
                <c:pt idx="40006" formatCode="General">
                  <c:v>26.924199999999999</c:v>
                </c:pt>
                <c:pt idx="40007" formatCode="General">
                  <c:v>26.924900000000001</c:v>
                </c:pt>
                <c:pt idx="40008" formatCode="General">
                  <c:v>26.925599999999999</c:v>
                </c:pt>
                <c:pt idx="40009" formatCode="General">
                  <c:v>26.926300000000001</c:v>
                </c:pt>
                <c:pt idx="40010" formatCode="General">
                  <c:v>26.9269</c:v>
                </c:pt>
                <c:pt idx="40011" formatCode="General">
                  <c:v>26.927600000000002</c:v>
                </c:pt>
                <c:pt idx="40012" formatCode="General">
                  <c:v>26.9283</c:v>
                </c:pt>
                <c:pt idx="40013" formatCode="General">
                  <c:v>26.928999999999998</c:v>
                </c:pt>
                <c:pt idx="40014" formatCode="General">
                  <c:v>26.929600000000001</c:v>
                </c:pt>
                <c:pt idx="40015" formatCode="General">
                  <c:v>26.930299999999999</c:v>
                </c:pt>
                <c:pt idx="40016" formatCode="General">
                  <c:v>26.931000000000001</c:v>
                </c:pt>
                <c:pt idx="40017" formatCode="General">
                  <c:v>26.9316</c:v>
                </c:pt>
                <c:pt idx="40018" formatCode="General">
                  <c:v>26.932300000000001</c:v>
                </c:pt>
                <c:pt idx="40019" formatCode="General">
                  <c:v>26.933</c:v>
                </c:pt>
                <c:pt idx="40020" formatCode="General">
                  <c:v>26.933700000000002</c:v>
                </c:pt>
                <c:pt idx="40021" formatCode="General">
                  <c:v>26.9343</c:v>
                </c:pt>
                <c:pt idx="40022" formatCode="General">
                  <c:v>26.934999999999999</c:v>
                </c:pt>
                <c:pt idx="40023" formatCode="General">
                  <c:v>26.935700000000001</c:v>
                </c:pt>
                <c:pt idx="40024" formatCode="General">
                  <c:v>26.936399999999999</c:v>
                </c:pt>
                <c:pt idx="40025" formatCode="General">
                  <c:v>26.937000000000001</c:v>
                </c:pt>
                <c:pt idx="40026" formatCode="General">
                  <c:v>26.9377</c:v>
                </c:pt>
                <c:pt idx="40027" formatCode="General">
                  <c:v>26.938400000000001</c:v>
                </c:pt>
                <c:pt idx="40028" formatCode="General">
                  <c:v>26.939</c:v>
                </c:pt>
                <c:pt idx="40029" formatCode="General">
                  <c:v>26.939699999999998</c:v>
                </c:pt>
                <c:pt idx="40030" formatCode="General">
                  <c:v>26.9404</c:v>
                </c:pt>
                <c:pt idx="40031" formatCode="General">
                  <c:v>26.941099999999999</c:v>
                </c:pt>
                <c:pt idx="40032" formatCode="General">
                  <c:v>26.941700000000001</c:v>
                </c:pt>
                <c:pt idx="40033" formatCode="General">
                  <c:v>26.942399999999999</c:v>
                </c:pt>
                <c:pt idx="40034" formatCode="General">
                  <c:v>26.943100000000001</c:v>
                </c:pt>
                <c:pt idx="40035" formatCode="General">
                  <c:v>26.9438</c:v>
                </c:pt>
                <c:pt idx="40036" formatCode="General">
                  <c:v>26.944400000000002</c:v>
                </c:pt>
                <c:pt idx="40037" formatCode="General">
                  <c:v>26.9451</c:v>
                </c:pt>
                <c:pt idx="40038" formatCode="General">
                  <c:v>26.945799999999998</c:v>
                </c:pt>
                <c:pt idx="40039" formatCode="General">
                  <c:v>26.9465</c:v>
                </c:pt>
                <c:pt idx="40040" formatCode="General">
                  <c:v>26.947099999999999</c:v>
                </c:pt>
                <c:pt idx="40041" formatCode="General">
                  <c:v>26.947800000000001</c:v>
                </c:pt>
                <c:pt idx="40042" formatCode="General">
                  <c:v>26.948499999999999</c:v>
                </c:pt>
                <c:pt idx="40043" formatCode="General">
                  <c:v>26.949100000000001</c:v>
                </c:pt>
                <c:pt idx="40044" formatCode="General">
                  <c:v>26.9498</c:v>
                </c:pt>
                <c:pt idx="40045" formatCode="General">
                  <c:v>26.950500000000002</c:v>
                </c:pt>
                <c:pt idx="40046" formatCode="General">
                  <c:v>26.9512</c:v>
                </c:pt>
                <c:pt idx="40047" formatCode="General">
                  <c:v>26.951799999999999</c:v>
                </c:pt>
                <c:pt idx="40048" formatCode="General">
                  <c:v>26.952500000000001</c:v>
                </c:pt>
                <c:pt idx="40049" formatCode="General">
                  <c:v>26.953199999999999</c:v>
                </c:pt>
                <c:pt idx="40050" formatCode="General">
                  <c:v>26.953900000000001</c:v>
                </c:pt>
                <c:pt idx="40051" formatCode="General">
                  <c:v>26.954499999999999</c:v>
                </c:pt>
                <c:pt idx="40052" formatCode="General">
                  <c:v>26.955200000000001</c:v>
                </c:pt>
                <c:pt idx="40053" formatCode="General">
                  <c:v>26.9559</c:v>
                </c:pt>
                <c:pt idx="40054" formatCode="General">
                  <c:v>26.956499999999998</c:v>
                </c:pt>
                <c:pt idx="40055" formatCode="General">
                  <c:v>26.9572</c:v>
                </c:pt>
                <c:pt idx="40056" formatCode="General">
                  <c:v>26.957899999999999</c:v>
                </c:pt>
                <c:pt idx="40057" formatCode="General">
                  <c:v>26.958600000000001</c:v>
                </c:pt>
                <c:pt idx="40058" formatCode="General">
                  <c:v>26.959199999999999</c:v>
                </c:pt>
                <c:pt idx="40059" formatCode="General">
                  <c:v>26.959900000000001</c:v>
                </c:pt>
                <c:pt idx="40060" formatCode="General">
                  <c:v>26.960599999999999</c:v>
                </c:pt>
                <c:pt idx="40061" formatCode="General">
                  <c:v>26.961300000000001</c:v>
                </c:pt>
                <c:pt idx="40062" formatCode="General">
                  <c:v>26.9619</c:v>
                </c:pt>
                <c:pt idx="40063" formatCode="General">
                  <c:v>26.962599999999998</c:v>
                </c:pt>
                <c:pt idx="40064" formatCode="General">
                  <c:v>26.9633</c:v>
                </c:pt>
                <c:pt idx="40065" formatCode="General">
                  <c:v>26.963999999999999</c:v>
                </c:pt>
                <c:pt idx="40066" formatCode="General">
                  <c:v>26.964600000000001</c:v>
                </c:pt>
                <c:pt idx="40067" formatCode="General">
                  <c:v>26.965299999999999</c:v>
                </c:pt>
                <c:pt idx="40068" formatCode="General">
                  <c:v>26.966000000000001</c:v>
                </c:pt>
                <c:pt idx="40069" formatCode="General">
                  <c:v>26.9666</c:v>
                </c:pt>
                <c:pt idx="40070" formatCode="General">
                  <c:v>26.967300000000002</c:v>
                </c:pt>
                <c:pt idx="40071" formatCode="General">
                  <c:v>26.968</c:v>
                </c:pt>
                <c:pt idx="40072" formatCode="General">
                  <c:v>26.968699999999998</c:v>
                </c:pt>
                <c:pt idx="40073" formatCode="General">
                  <c:v>26.9693</c:v>
                </c:pt>
                <c:pt idx="40074" formatCode="General">
                  <c:v>26.97</c:v>
                </c:pt>
                <c:pt idx="40075" formatCode="General">
                  <c:v>26.970700000000001</c:v>
                </c:pt>
                <c:pt idx="40076" formatCode="General">
                  <c:v>26.971399999999999</c:v>
                </c:pt>
                <c:pt idx="40077" formatCode="General">
                  <c:v>26.972000000000001</c:v>
                </c:pt>
                <c:pt idx="40078" formatCode="General">
                  <c:v>26.9727</c:v>
                </c:pt>
                <c:pt idx="40079" formatCode="General">
                  <c:v>26.973400000000002</c:v>
                </c:pt>
                <c:pt idx="40080" formatCode="General">
                  <c:v>26.974</c:v>
                </c:pt>
                <c:pt idx="40081" formatCode="General">
                  <c:v>26.974699999999999</c:v>
                </c:pt>
                <c:pt idx="40082" formatCode="General">
                  <c:v>26.9754</c:v>
                </c:pt>
                <c:pt idx="40083" formatCode="General">
                  <c:v>26.976099999999999</c:v>
                </c:pt>
                <c:pt idx="40084" formatCode="General">
                  <c:v>26.976700000000001</c:v>
                </c:pt>
                <c:pt idx="40085" formatCode="General">
                  <c:v>26.977399999999999</c:v>
                </c:pt>
                <c:pt idx="40086" formatCode="General">
                  <c:v>26.978100000000001</c:v>
                </c:pt>
                <c:pt idx="40087" formatCode="General">
                  <c:v>26.9788</c:v>
                </c:pt>
                <c:pt idx="40088" formatCode="General">
                  <c:v>26.979399999999998</c:v>
                </c:pt>
                <c:pt idx="40089" formatCode="General">
                  <c:v>26.9801</c:v>
                </c:pt>
                <c:pt idx="40090" formatCode="General">
                  <c:v>26.980799999999999</c:v>
                </c:pt>
                <c:pt idx="40091" formatCode="General">
                  <c:v>26.981400000000001</c:v>
                </c:pt>
                <c:pt idx="40092" formatCode="General">
                  <c:v>26.982099999999999</c:v>
                </c:pt>
                <c:pt idx="40093" formatCode="General">
                  <c:v>26.982800000000001</c:v>
                </c:pt>
                <c:pt idx="40094" formatCode="General">
                  <c:v>26.983499999999999</c:v>
                </c:pt>
                <c:pt idx="40095" formatCode="General">
                  <c:v>26.984100000000002</c:v>
                </c:pt>
                <c:pt idx="40096" formatCode="General">
                  <c:v>26.9848</c:v>
                </c:pt>
                <c:pt idx="40097" formatCode="General">
                  <c:v>26.985499999999998</c:v>
                </c:pt>
                <c:pt idx="40098" formatCode="General">
                  <c:v>26.9862</c:v>
                </c:pt>
                <c:pt idx="40099" formatCode="General">
                  <c:v>26.986799999999999</c:v>
                </c:pt>
                <c:pt idx="40100" formatCode="General">
                  <c:v>26.987500000000001</c:v>
                </c:pt>
                <c:pt idx="40101" formatCode="General">
                  <c:v>26.988199999999999</c:v>
                </c:pt>
                <c:pt idx="40102" formatCode="General">
                  <c:v>26.988900000000001</c:v>
                </c:pt>
                <c:pt idx="40103" formatCode="General">
                  <c:v>26.9895</c:v>
                </c:pt>
                <c:pt idx="40104" formatCode="General">
                  <c:v>26.990200000000002</c:v>
                </c:pt>
                <c:pt idx="40105" formatCode="General">
                  <c:v>26.9909</c:v>
                </c:pt>
                <c:pt idx="40106" formatCode="General">
                  <c:v>26.991499999999998</c:v>
                </c:pt>
                <c:pt idx="40107" formatCode="General">
                  <c:v>26.9922</c:v>
                </c:pt>
                <c:pt idx="40108" formatCode="General">
                  <c:v>26.992899999999999</c:v>
                </c:pt>
                <c:pt idx="40109" formatCode="General">
                  <c:v>26.993600000000001</c:v>
                </c:pt>
                <c:pt idx="40110" formatCode="General">
                  <c:v>26.994199999999999</c:v>
                </c:pt>
                <c:pt idx="40111" formatCode="General">
                  <c:v>26.994900000000001</c:v>
                </c:pt>
                <c:pt idx="40112" formatCode="General">
                  <c:v>26.9956</c:v>
                </c:pt>
                <c:pt idx="40113" formatCode="General">
                  <c:v>26.996300000000002</c:v>
                </c:pt>
                <c:pt idx="40114" formatCode="General">
                  <c:v>26.9969</c:v>
                </c:pt>
                <c:pt idx="40115" formatCode="General">
                  <c:v>26.997599999999998</c:v>
                </c:pt>
                <c:pt idx="40116" formatCode="General">
                  <c:v>26.9983</c:v>
                </c:pt>
                <c:pt idx="40117" formatCode="General">
                  <c:v>26.998899999999999</c:v>
                </c:pt>
                <c:pt idx="40118" formatCode="General">
                  <c:v>26.999600000000001</c:v>
                </c:pt>
                <c:pt idx="40119" formatCode="General">
                  <c:v>27.000299999999999</c:v>
                </c:pt>
                <c:pt idx="40120" formatCode="General">
                  <c:v>27.001000000000001</c:v>
                </c:pt>
                <c:pt idx="40121" formatCode="General">
                  <c:v>27.0016</c:v>
                </c:pt>
                <c:pt idx="40122" formatCode="General">
                  <c:v>27.002300000000002</c:v>
                </c:pt>
                <c:pt idx="40123" formatCode="General">
                  <c:v>27.003</c:v>
                </c:pt>
                <c:pt idx="40124" formatCode="General">
                  <c:v>27.003699999999998</c:v>
                </c:pt>
                <c:pt idx="40125" formatCode="General">
                  <c:v>27.004300000000001</c:v>
                </c:pt>
                <c:pt idx="40126" formatCode="General">
                  <c:v>27.004999999999999</c:v>
                </c:pt>
                <c:pt idx="40127" formatCode="General">
                  <c:v>27.005700000000001</c:v>
                </c:pt>
                <c:pt idx="40128" formatCode="General">
                  <c:v>27.006399999999999</c:v>
                </c:pt>
                <c:pt idx="40129" formatCode="General">
                  <c:v>27.007000000000001</c:v>
                </c:pt>
                <c:pt idx="40130" formatCode="General">
                  <c:v>27.0077</c:v>
                </c:pt>
                <c:pt idx="40131" formatCode="General">
                  <c:v>27.008400000000002</c:v>
                </c:pt>
                <c:pt idx="40132" formatCode="General">
                  <c:v>27.009</c:v>
                </c:pt>
                <c:pt idx="40133" formatCode="General">
                  <c:v>27.009699999999999</c:v>
                </c:pt>
                <c:pt idx="40134" formatCode="General">
                  <c:v>27.010400000000001</c:v>
                </c:pt>
                <c:pt idx="40135" formatCode="General">
                  <c:v>27.011099999999999</c:v>
                </c:pt>
                <c:pt idx="40136" formatCode="General">
                  <c:v>27.011700000000001</c:v>
                </c:pt>
                <c:pt idx="40137" formatCode="General">
                  <c:v>27.0124</c:v>
                </c:pt>
                <c:pt idx="40138" formatCode="General">
                  <c:v>27.013100000000001</c:v>
                </c:pt>
                <c:pt idx="40139" formatCode="General">
                  <c:v>27.0138</c:v>
                </c:pt>
                <c:pt idx="40140" formatCode="General">
                  <c:v>27.014399999999998</c:v>
                </c:pt>
                <c:pt idx="40141" formatCode="General">
                  <c:v>27.0151</c:v>
                </c:pt>
                <c:pt idx="40142" formatCode="General">
                  <c:v>27.015799999999999</c:v>
                </c:pt>
                <c:pt idx="40143" formatCode="General">
                  <c:v>27.016400000000001</c:v>
                </c:pt>
                <c:pt idx="40144" formatCode="General">
                  <c:v>27.017099999999999</c:v>
                </c:pt>
                <c:pt idx="40145" formatCode="General">
                  <c:v>27.017800000000001</c:v>
                </c:pt>
                <c:pt idx="40146" formatCode="General">
                  <c:v>27.0185</c:v>
                </c:pt>
                <c:pt idx="40147" formatCode="General">
                  <c:v>27.019100000000002</c:v>
                </c:pt>
                <c:pt idx="40148" formatCode="General">
                  <c:v>27.0198</c:v>
                </c:pt>
                <c:pt idx="40149" formatCode="General">
                  <c:v>27.020499999999998</c:v>
                </c:pt>
                <c:pt idx="40150" formatCode="General">
                  <c:v>27.0212</c:v>
                </c:pt>
                <c:pt idx="40151" formatCode="General">
                  <c:v>27.021799999999999</c:v>
                </c:pt>
                <c:pt idx="40152" formatCode="General">
                  <c:v>27.022500000000001</c:v>
                </c:pt>
                <c:pt idx="40153" formatCode="General">
                  <c:v>27.023199999999999</c:v>
                </c:pt>
                <c:pt idx="40154" formatCode="General">
                  <c:v>27.023800000000001</c:v>
                </c:pt>
                <c:pt idx="40155" formatCode="General">
                  <c:v>27.0245</c:v>
                </c:pt>
                <c:pt idx="40156" formatCode="General">
                  <c:v>27.025200000000002</c:v>
                </c:pt>
                <c:pt idx="40157" formatCode="General">
                  <c:v>27.0259</c:v>
                </c:pt>
                <c:pt idx="40158" formatCode="General">
                  <c:v>27.026499999999999</c:v>
                </c:pt>
                <c:pt idx="40159" formatCode="General">
                  <c:v>27.027200000000001</c:v>
                </c:pt>
                <c:pt idx="40160" formatCode="General">
                  <c:v>27.027899999999999</c:v>
                </c:pt>
                <c:pt idx="40161" formatCode="General">
                  <c:v>27.028600000000001</c:v>
                </c:pt>
                <c:pt idx="40162" formatCode="General">
                  <c:v>27.029199999999999</c:v>
                </c:pt>
                <c:pt idx="40163" formatCode="General">
                  <c:v>27.029900000000001</c:v>
                </c:pt>
                <c:pt idx="40164" formatCode="General">
                  <c:v>27.0306</c:v>
                </c:pt>
                <c:pt idx="40165" formatCode="General">
                  <c:v>27.031300000000002</c:v>
                </c:pt>
                <c:pt idx="40166" formatCode="General">
                  <c:v>27.0319</c:v>
                </c:pt>
                <c:pt idx="40167" formatCode="General">
                  <c:v>27.032599999999999</c:v>
                </c:pt>
                <c:pt idx="40168" formatCode="General">
                  <c:v>27.033300000000001</c:v>
                </c:pt>
                <c:pt idx="40169" formatCode="General">
                  <c:v>27.033899999999999</c:v>
                </c:pt>
                <c:pt idx="40170" formatCode="General">
                  <c:v>27.034600000000001</c:v>
                </c:pt>
                <c:pt idx="40171" formatCode="General">
                  <c:v>27.035299999999999</c:v>
                </c:pt>
                <c:pt idx="40172" formatCode="General">
                  <c:v>27.036000000000001</c:v>
                </c:pt>
                <c:pt idx="40173" formatCode="General">
                  <c:v>27.0366</c:v>
                </c:pt>
                <c:pt idx="40174" formatCode="General">
                  <c:v>27.037299999999998</c:v>
                </c:pt>
                <c:pt idx="40175" formatCode="General">
                  <c:v>27.038</c:v>
                </c:pt>
                <c:pt idx="40176" formatCode="General">
                  <c:v>27.038699999999999</c:v>
                </c:pt>
                <c:pt idx="40177" formatCode="General">
                  <c:v>27.039300000000001</c:v>
                </c:pt>
                <c:pt idx="40178" formatCode="General">
                  <c:v>27.04</c:v>
                </c:pt>
                <c:pt idx="40179" formatCode="General">
                  <c:v>27.040700000000001</c:v>
                </c:pt>
                <c:pt idx="40180" formatCode="General">
                  <c:v>27.0413</c:v>
                </c:pt>
                <c:pt idx="40181" formatCode="General">
                  <c:v>27.042000000000002</c:v>
                </c:pt>
                <c:pt idx="40182" formatCode="General">
                  <c:v>27.0427</c:v>
                </c:pt>
                <c:pt idx="40183" formatCode="General">
                  <c:v>27.043399999999998</c:v>
                </c:pt>
                <c:pt idx="40184" formatCode="General">
                  <c:v>27.044</c:v>
                </c:pt>
                <c:pt idx="40185" formatCode="General">
                  <c:v>27.044699999999999</c:v>
                </c:pt>
                <c:pt idx="40186" formatCode="General">
                  <c:v>27.045400000000001</c:v>
                </c:pt>
                <c:pt idx="40187" formatCode="General">
                  <c:v>27.046099999999999</c:v>
                </c:pt>
                <c:pt idx="40188" formatCode="General">
                  <c:v>27.046700000000001</c:v>
                </c:pt>
                <c:pt idx="40189" formatCode="General">
                  <c:v>27.0474</c:v>
                </c:pt>
                <c:pt idx="40190" formatCode="General">
                  <c:v>27.048100000000002</c:v>
                </c:pt>
                <c:pt idx="40191" formatCode="General">
                  <c:v>27.0487</c:v>
                </c:pt>
                <c:pt idx="40192" formatCode="General">
                  <c:v>27.049399999999999</c:v>
                </c:pt>
                <c:pt idx="40193" formatCode="General">
                  <c:v>27.0501</c:v>
                </c:pt>
                <c:pt idx="40194" formatCode="General">
                  <c:v>27.050799999999999</c:v>
                </c:pt>
                <c:pt idx="40195" formatCode="General">
                  <c:v>27.051400000000001</c:v>
                </c:pt>
                <c:pt idx="40196" formatCode="General">
                  <c:v>27.052099999999999</c:v>
                </c:pt>
                <c:pt idx="40197" formatCode="General">
                  <c:v>27.052800000000001</c:v>
                </c:pt>
                <c:pt idx="40198" formatCode="General">
                  <c:v>27.0535</c:v>
                </c:pt>
                <c:pt idx="40199" formatCode="General">
                  <c:v>27.054099999999998</c:v>
                </c:pt>
                <c:pt idx="40200" formatCode="General">
                  <c:v>27.0548</c:v>
                </c:pt>
                <c:pt idx="40201" formatCode="General">
                  <c:v>27.055499999999999</c:v>
                </c:pt>
                <c:pt idx="40202" formatCode="General">
                  <c:v>27.0562</c:v>
                </c:pt>
                <c:pt idx="40203" formatCode="General">
                  <c:v>27.056799999999999</c:v>
                </c:pt>
                <c:pt idx="40204" formatCode="General">
                  <c:v>27.057500000000001</c:v>
                </c:pt>
                <c:pt idx="40205" formatCode="General">
                  <c:v>27.058199999999999</c:v>
                </c:pt>
                <c:pt idx="40206" formatCode="General">
                  <c:v>27.058800000000002</c:v>
                </c:pt>
                <c:pt idx="40207" formatCode="General">
                  <c:v>27.0595</c:v>
                </c:pt>
                <c:pt idx="40208" formatCode="General">
                  <c:v>27.060199999999998</c:v>
                </c:pt>
                <c:pt idx="40209" formatCode="General">
                  <c:v>27.0609</c:v>
                </c:pt>
                <c:pt idx="40210" formatCode="General">
                  <c:v>27.061499999999999</c:v>
                </c:pt>
                <c:pt idx="40211" formatCode="General">
                  <c:v>27.062200000000001</c:v>
                </c:pt>
                <c:pt idx="40212" formatCode="General">
                  <c:v>27.062899999999999</c:v>
                </c:pt>
                <c:pt idx="40213" formatCode="General">
                  <c:v>27.063600000000001</c:v>
                </c:pt>
                <c:pt idx="40214" formatCode="General">
                  <c:v>27.0642</c:v>
                </c:pt>
                <c:pt idx="40215" formatCode="General">
                  <c:v>27.064900000000002</c:v>
                </c:pt>
                <c:pt idx="40216" formatCode="General">
                  <c:v>27.0656</c:v>
                </c:pt>
                <c:pt idx="40217" formatCode="General">
                  <c:v>27.066199999999998</c:v>
                </c:pt>
                <c:pt idx="40218" formatCode="General">
                  <c:v>27.0669</c:v>
                </c:pt>
                <c:pt idx="40219" formatCode="General">
                  <c:v>27.067599999999999</c:v>
                </c:pt>
                <c:pt idx="40220" formatCode="General">
                  <c:v>27.068300000000001</c:v>
                </c:pt>
                <c:pt idx="40221" formatCode="General">
                  <c:v>27.068899999999999</c:v>
                </c:pt>
                <c:pt idx="40222" formatCode="General">
                  <c:v>27.069600000000001</c:v>
                </c:pt>
                <c:pt idx="40223" formatCode="General">
                  <c:v>27.0703</c:v>
                </c:pt>
                <c:pt idx="40224" formatCode="General">
                  <c:v>27.071000000000002</c:v>
                </c:pt>
                <c:pt idx="40225" formatCode="General">
                  <c:v>27.0716</c:v>
                </c:pt>
                <c:pt idx="40226" formatCode="General">
                  <c:v>27.072299999999998</c:v>
                </c:pt>
                <c:pt idx="40227" formatCode="General">
                  <c:v>27.073</c:v>
                </c:pt>
                <c:pt idx="40228" formatCode="General">
                  <c:v>27.073699999999999</c:v>
                </c:pt>
                <c:pt idx="40229" formatCode="General">
                  <c:v>27.074300000000001</c:v>
                </c:pt>
                <c:pt idx="40230" formatCode="General">
                  <c:v>27.074999999999999</c:v>
                </c:pt>
                <c:pt idx="40231" formatCode="General">
                  <c:v>27.075700000000001</c:v>
                </c:pt>
                <c:pt idx="40232" formatCode="General">
                  <c:v>27.0763</c:v>
                </c:pt>
                <c:pt idx="40233" formatCode="General">
                  <c:v>27.077000000000002</c:v>
                </c:pt>
                <c:pt idx="40234" formatCode="General">
                  <c:v>27.0777</c:v>
                </c:pt>
                <c:pt idx="40235" formatCode="General">
                  <c:v>27.078399999999998</c:v>
                </c:pt>
                <c:pt idx="40236" formatCode="General">
                  <c:v>27.079000000000001</c:v>
                </c:pt>
                <c:pt idx="40237" formatCode="General">
                  <c:v>27.079699999999999</c:v>
                </c:pt>
                <c:pt idx="40238" formatCode="General">
                  <c:v>27.080400000000001</c:v>
                </c:pt>
                <c:pt idx="40239" formatCode="General">
                  <c:v>27.081099999999999</c:v>
                </c:pt>
                <c:pt idx="40240" formatCode="General">
                  <c:v>27.081700000000001</c:v>
                </c:pt>
                <c:pt idx="40241" formatCode="General">
                  <c:v>27.0824</c:v>
                </c:pt>
                <c:pt idx="40242" formatCode="General">
                  <c:v>27.083100000000002</c:v>
                </c:pt>
                <c:pt idx="40243" formatCode="General">
                  <c:v>27.0837</c:v>
                </c:pt>
                <c:pt idx="40244" formatCode="General">
                  <c:v>27.084399999999999</c:v>
                </c:pt>
                <c:pt idx="40245" formatCode="General">
                  <c:v>27.085100000000001</c:v>
                </c:pt>
                <c:pt idx="40246" formatCode="General">
                  <c:v>27.085799999999999</c:v>
                </c:pt>
                <c:pt idx="40247" formatCode="General">
                  <c:v>27.086400000000001</c:v>
                </c:pt>
                <c:pt idx="40248" formatCode="General">
                  <c:v>27.0871</c:v>
                </c:pt>
                <c:pt idx="40249" formatCode="General">
                  <c:v>27.087800000000001</c:v>
                </c:pt>
                <c:pt idx="40250" formatCode="General">
                  <c:v>27.0885</c:v>
                </c:pt>
                <c:pt idx="40251" formatCode="General">
                  <c:v>27.089099999999998</c:v>
                </c:pt>
                <c:pt idx="40252" formatCode="General">
                  <c:v>27.0898</c:v>
                </c:pt>
                <c:pt idx="40253" formatCode="General">
                  <c:v>27.090499999999999</c:v>
                </c:pt>
                <c:pt idx="40254" formatCode="General">
                  <c:v>27.091100000000001</c:v>
                </c:pt>
                <c:pt idx="40255" formatCode="General">
                  <c:v>27.091799999999999</c:v>
                </c:pt>
                <c:pt idx="40256" formatCode="General">
                  <c:v>27.092500000000001</c:v>
                </c:pt>
                <c:pt idx="40257" formatCode="General">
                  <c:v>27.0932</c:v>
                </c:pt>
                <c:pt idx="40258" formatCode="General">
                  <c:v>27.093800000000002</c:v>
                </c:pt>
                <c:pt idx="40259" formatCode="General">
                  <c:v>27.0945</c:v>
                </c:pt>
                <c:pt idx="40260" formatCode="General">
                  <c:v>27.095199999999998</c:v>
                </c:pt>
                <c:pt idx="40261" formatCode="General">
                  <c:v>27.0959</c:v>
                </c:pt>
                <c:pt idx="40262" formatCode="General">
                  <c:v>27.096499999999999</c:v>
                </c:pt>
                <c:pt idx="40263" formatCode="General">
                  <c:v>27.097200000000001</c:v>
                </c:pt>
                <c:pt idx="40264" formatCode="General">
                  <c:v>27.097899999999999</c:v>
                </c:pt>
                <c:pt idx="40265" formatCode="General">
                  <c:v>27.098600000000001</c:v>
                </c:pt>
                <c:pt idx="40266" formatCode="General">
                  <c:v>27.0992</c:v>
                </c:pt>
                <c:pt idx="40267" formatCode="General">
                  <c:v>27.099900000000002</c:v>
                </c:pt>
                <c:pt idx="40268" formatCode="General">
                  <c:v>27.1006</c:v>
                </c:pt>
                <c:pt idx="40269" formatCode="General">
                  <c:v>27.101199999999999</c:v>
                </c:pt>
                <c:pt idx="40270" formatCode="General">
                  <c:v>27.101900000000001</c:v>
                </c:pt>
                <c:pt idx="40271" formatCode="General">
                  <c:v>27.102599999999999</c:v>
                </c:pt>
                <c:pt idx="40272" formatCode="General">
                  <c:v>27.103300000000001</c:v>
                </c:pt>
                <c:pt idx="40273" formatCode="General">
                  <c:v>27.103899999999999</c:v>
                </c:pt>
                <c:pt idx="40274" formatCode="General">
                  <c:v>27.104600000000001</c:v>
                </c:pt>
                <c:pt idx="40275" formatCode="General">
                  <c:v>27.1053</c:v>
                </c:pt>
                <c:pt idx="40276" formatCode="General">
                  <c:v>27.106000000000002</c:v>
                </c:pt>
                <c:pt idx="40277" formatCode="General">
                  <c:v>27.1066</c:v>
                </c:pt>
                <c:pt idx="40278" formatCode="General">
                  <c:v>27.107299999999999</c:v>
                </c:pt>
                <c:pt idx="40279" formatCode="General">
                  <c:v>27.108000000000001</c:v>
                </c:pt>
                <c:pt idx="40280" formatCode="General">
                  <c:v>27.108599999999999</c:v>
                </c:pt>
                <c:pt idx="40281" formatCode="General">
                  <c:v>27.109300000000001</c:v>
                </c:pt>
                <c:pt idx="40282" formatCode="General">
                  <c:v>27.11</c:v>
                </c:pt>
                <c:pt idx="40283" formatCode="General">
                  <c:v>27.110700000000001</c:v>
                </c:pt>
                <c:pt idx="40284" formatCode="General">
                  <c:v>27.1113</c:v>
                </c:pt>
                <c:pt idx="40285" formatCode="General">
                  <c:v>27.111999999999998</c:v>
                </c:pt>
                <c:pt idx="40286" formatCode="General">
                  <c:v>27.1127</c:v>
                </c:pt>
                <c:pt idx="40287" formatCode="General">
                  <c:v>27.113399999999999</c:v>
                </c:pt>
                <c:pt idx="40288" formatCode="General">
                  <c:v>27.114000000000001</c:v>
                </c:pt>
                <c:pt idx="40289" formatCode="General">
                  <c:v>27.114699999999999</c:v>
                </c:pt>
                <c:pt idx="40290" formatCode="General">
                  <c:v>27.115400000000001</c:v>
                </c:pt>
                <c:pt idx="40291" formatCode="General">
                  <c:v>27.116099999999999</c:v>
                </c:pt>
                <c:pt idx="40292" formatCode="General">
                  <c:v>27.116700000000002</c:v>
                </c:pt>
                <c:pt idx="40293" formatCode="General">
                  <c:v>27.1174</c:v>
                </c:pt>
                <c:pt idx="40294" formatCode="General">
                  <c:v>27.118099999999998</c:v>
                </c:pt>
                <c:pt idx="40295" formatCode="General">
                  <c:v>27.1187</c:v>
                </c:pt>
                <c:pt idx="40296" formatCode="General">
                  <c:v>27.119399999999999</c:v>
                </c:pt>
                <c:pt idx="40297" formatCode="General">
                  <c:v>27.120100000000001</c:v>
                </c:pt>
                <c:pt idx="40298" formatCode="General">
                  <c:v>27.120799999999999</c:v>
                </c:pt>
                <c:pt idx="40299" formatCode="General">
                  <c:v>27.121400000000001</c:v>
                </c:pt>
                <c:pt idx="40300" formatCode="General">
                  <c:v>27.1221</c:v>
                </c:pt>
                <c:pt idx="40301" formatCode="General">
                  <c:v>27.122800000000002</c:v>
                </c:pt>
                <c:pt idx="40302" formatCode="General">
                  <c:v>27.1235</c:v>
                </c:pt>
                <c:pt idx="40303" formatCode="General">
                  <c:v>27.124099999999999</c:v>
                </c:pt>
                <c:pt idx="40304" formatCode="General">
                  <c:v>27.1248</c:v>
                </c:pt>
                <c:pt idx="40305" formatCode="General">
                  <c:v>27.125499999999999</c:v>
                </c:pt>
                <c:pt idx="40306" formatCode="General">
                  <c:v>27.126100000000001</c:v>
                </c:pt>
                <c:pt idx="40307" formatCode="General">
                  <c:v>27.126799999999999</c:v>
                </c:pt>
                <c:pt idx="40308" formatCode="General">
                  <c:v>27.127500000000001</c:v>
                </c:pt>
                <c:pt idx="40309" formatCode="General">
                  <c:v>27.1282</c:v>
                </c:pt>
                <c:pt idx="40310" formatCode="General">
                  <c:v>27.128799999999998</c:v>
                </c:pt>
                <c:pt idx="40311" formatCode="General">
                  <c:v>27.1295</c:v>
                </c:pt>
                <c:pt idx="40312" formatCode="General">
                  <c:v>27.130199999999999</c:v>
                </c:pt>
                <c:pt idx="40313" formatCode="General">
                  <c:v>27.1309</c:v>
                </c:pt>
                <c:pt idx="40314" formatCode="General">
                  <c:v>27.131499999999999</c:v>
                </c:pt>
                <c:pt idx="40315" formatCode="General">
                  <c:v>27.132200000000001</c:v>
                </c:pt>
                <c:pt idx="40316" formatCode="General">
                  <c:v>27.132899999999999</c:v>
                </c:pt>
                <c:pt idx="40317" formatCode="General">
                  <c:v>27.133500000000002</c:v>
                </c:pt>
                <c:pt idx="40318" formatCode="General">
                  <c:v>27.1342</c:v>
                </c:pt>
                <c:pt idx="40319" formatCode="General">
                  <c:v>27.134899999999998</c:v>
                </c:pt>
                <c:pt idx="40320" formatCode="General">
                  <c:v>27.1356</c:v>
                </c:pt>
                <c:pt idx="40321" formatCode="General">
                  <c:v>27.136199999999999</c:v>
                </c:pt>
                <c:pt idx="40322" formatCode="General">
                  <c:v>27.136900000000001</c:v>
                </c:pt>
                <c:pt idx="40323" formatCode="General">
                  <c:v>27.137599999999999</c:v>
                </c:pt>
                <c:pt idx="40324" formatCode="General">
                  <c:v>27.138300000000001</c:v>
                </c:pt>
                <c:pt idx="40325" formatCode="General">
                  <c:v>27.1389</c:v>
                </c:pt>
                <c:pt idx="40326" formatCode="General">
                  <c:v>27.139600000000002</c:v>
                </c:pt>
                <c:pt idx="40327" formatCode="General">
                  <c:v>27.1403</c:v>
                </c:pt>
                <c:pt idx="40328" formatCode="General">
                  <c:v>27.140999999999998</c:v>
                </c:pt>
                <c:pt idx="40329" formatCode="General">
                  <c:v>27.1416</c:v>
                </c:pt>
                <c:pt idx="40330" formatCode="General">
                  <c:v>27.142299999999999</c:v>
                </c:pt>
                <c:pt idx="40331" formatCode="General">
                  <c:v>27.143000000000001</c:v>
                </c:pt>
                <c:pt idx="40332" formatCode="General">
                  <c:v>27.143599999999999</c:v>
                </c:pt>
                <c:pt idx="40333" formatCode="General">
                  <c:v>27.144300000000001</c:v>
                </c:pt>
                <c:pt idx="40334" formatCode="General">
                  <c:v>27.145</c:v>
                </c:pt>
                <c:pt idx="40335" formatCode="General">
                  <c:v>27.145700000000001</c:v>
                </c:pt>
                <c:pt idx="40336" formatCode="General">
                  <c:v>27.1463</c:v>
                </c:pt>
                <c:pt idx="40337" formatCode="General">
                  <c:v>27.146999999999998</c:v>
                </c:pt>
                <c:pt idx="40338" formatCode="General">
                  <c:v>27.1477</c:v>
                </c:pt>
                <c:pt idx="40339" formatCode="General">
                  <c:v>27.148399999999999</c:v>
                </c:pt>
                <c:pt idx="40340" formatCode="General">
                  <c:v>27.149000000000001</c:v>
                </c:pt>
                <c:pt idx="40341" formatCode="General">
                  <c:v>27.149699999999999</c:v>
                </c:pt>
                <c:pt idx="40342" formatCode="General">
                  <c:v>27.150400000000001</c:v>
                </c:pt>
                <c:pt idx="40343" formatCode="General">
                  <c:v>27.151</c:v>
                </c:pt>
                <c:pt idx="40344" formatCode="General">
                  <c:v>27.151700000000002</c:v>
                </c:pt>
                <c:pt idx="40345" formatCode="General">
                  <c:v>27.1524</c:v>
                </c:pt>
                <c:pt idx="40346" formatCode="General">
                  <c:v>27.153099999999998</c:v>
                </c:pt>
                <c:pt idx="40347" formatCode="General">
                  <c:v>27.153700000000001</c:v>
                </c:pt>
                <c:pt idx="40348" formatCode="General">
                  <c:v>27.154399999999999</c:v>
                </c:pt>
                <c:pt idx="40349" formatCode="General">
                  <c:v>27.155100000000001</c:v>
                </c:pt>
                <c:pt idx="40350" formatCode="General">
                  <c:v>27.155799999999999</c:v>
                </c:pt>
                <c:pt idx="40351" formatCode="General">
                  <c:v>27.156400000000001</c:v>
                </c:pt>
                <c:pt idx="40352" formatCode="General">
                  <c:v>27.1571</c:v>
                </c:pt>
                <c:pt idx="40353" formatCode="General">
                  <c:v>27.157800000000002</c:v>
                </c:pt>
                <c:pt idx="40354" formatCode="General">
                  <c:v>27.1584</c:v>
                </c:pt>
                <c:pt idx="40355" formatCode="General">
                  <c:v>27.159099999999999</c:v>
                </c:pt>
                <c:pt idx="40356" formatCode="General">
                  <c:v>27.159800000000001</c:v>
                </c:pt>
                <c:pt idx="40357" formatCode="General">
                  <c:v>27.160499999999999</c:v>
                </c:pt>
                <c:pt idx="40358" formatCode="General">
                  <c:v>27.161100000000001</c:v>
                </c:pt>
                <c:pt idx="40359" formatCode="General">
                  <c:v>27.161799999999999</c:v>
                </c:pt>
                <c:pt idx="40360" formatCode="General">
                  <c:v>27.162500000000001</c:v>
                </c:pt>
                <c:pt idx="40361" formatCode="General">
                  <c:v>27.1632</c:v>
                </c:pt>
                <c:pt idx="40362" formatCode="General">
                  <c:v>27.163799999999998</c:v>
                </c:pt>
                <c:pt idx="40363" formatCode="General">
                  <c:v>27.1645</c:v>
                </c:pt>
                <c:pt idx="40364" formatCode="General">
                  <c:v>27.165199999999999</c:v>
                </c:pt>
                <c:pt idx="40365" formatCode="General">
                  <c:v>27.165900000000001</c:v>
                </c:pt>
                <c:pt idx="40366" formatCode="General">
                  <c:v>27.166499999999999</c:v>
                </c:pt>
                <c:pt idx="40367" formatCode="General">
                  <c:v>27.167200000000001</c:v>
                </c:pt>
                <c:pt idx="40368" formatCode="General">
                  <c:v>27.167899999999999</c:v>
                </c:pt>
                <c:pt idx="40369" formatCode="General">
                  <c:v>27.168500000000002</c:v>
                </c:pt>
                <c:pt idx="40370" formatCode="General">
                  <c:v>27.1692</c:v>
                </c:pt>
                <c:pt idx="40371" formatCode="General">
                  <c:v>27.169899999999998</c:v>
                </c:pt>
                <c:pt idx="40372" formatCode="General">
                  <c:v>27.1706</c:v>
                </c:pt>
                <c:pt idx="40373" formatCode="General">
                  <c:v>27.171199999999999</c:v>
                </c:pt>
                <c:pt idx="40374" formatCode="General">
                  <c:v>27.171900000000001</c:v>
                </c:pt>
                <c:pt idx="40375" formatCode="General">
                  <c:v>27.172599999999999</c:v>
                </c:pt>
                <c:pt idx="40376" formatCode="General">
                  <c:v>27.173300000000001</c:v>
                </c:pt>
                <c:pt idx="40377" formatCode="General">
                  <c:v>27.1739</c:v>
                </c:pt>
                <c:pt idx="40378" formatCode="General">
                  <c:v>27.174600000000002</c:v>
                </c:pt>
                <c:pt idx="40379" formatCode="General">
                  <c:v>27.1753</c:v>
                </c:pt>
                <c:pt idx="40380" formatCode="General">
                  <c:v>27.175899999999999</c:v>
                </c:pt>
                <c:pt idx="40381" formatCode="General">
                  <c:v>27.176600000000001</c:v>
                </c:pt>
                <c:pt idx="40382" formatCode="General">
                  <c:v>27.177299999999999</c:v>
                </c:pt>
                <c:pt idx="40383" formatCode="General">
                  <c:v>27.178000000000001</c:v>
                </c:pt>
                <c:pt idx="40384" formatCode="General">
                  <c:v>27.178599999999999</c:v>
                </c:pt>
                <c:pt idx="40385" formatCode="General">
                  <c:v>27.179300000000001</c:v>
                </c:pt>
                <c:pt idx="40386" formatCode="General">
                  <c:v>27.18</c:v>
                </c:pt>
                <c:pt idx="40387" formatCode="General">
                  <c:v>27.180700000000002</c:v>
                </c:pt>
                <c:pt idx="40388" formatCode="General">
                  <c:v>27.1813</c:v>
                </c:pt>
                <c:pt idx="40389" formatCode="General">
                  <c:v>27.181999999999999</c:v>
                </c:pt>
                <c:pt idx="40390" formatCode="General">
                  <c:v>27.182700000000001</c:v>
                </c:pt>
                <c:pt idx="40391" formatCode="General">
                  <c:v>27.183399999999999</c:v>
                </c:pt>
                <c:pt idx="40392" formatCode="General">
                  <c:v>27.184000000000001</c:v>
                </c:pt>
                <c:pt idx="40393" formatCode="General">
                  <c:v>27.184699999999999</c:v>
                </c:pt>
                <c:pt idx="40394" formatCode="General">
                  <c:v>27.185400000000001</c:v>
                </c:pt>
                <c:pt idx="40395" formatCode="General">
                  <c:v>27.186</c:v>
                </c:pt>
                <c:pt idx="40396" formatCode="General">
                  <c:v>27.186699999999998</c:v>
                </c:pt>
                <c:pt idx="40397" formatCode="General">
                  <c:v>27.1874</c:v>
                </c:pt>
                <c:pt idx="40398" formatCode="General">
                  <c:v>27.188099999999999</c:v>
                </c:pt>
                <c:pt idx="40399" formatCode="General">
                  <c:v>27.188700000000001</c:v>
                </c:pt>
                <c:pt idx="40400" formatCode="General">
                  <c:v>27.189399999999999</c:v>
                </c:pt>
                <c:pt idx="40401" formatCode="General">
                  <c:v>27.190100000000001</c:v>
                </c:pt>
                <c:pt idx="40402" formatCode="General">
                  <c:v>27.190799999999999</c:v>
                </c:pt>
                <c:pt idx="40403" formatCode="General">
                  <c:v>27.191400000000002</c:v>
                </c:pt>
                <c:pt idx="40404" formatCode="General">
                  <c:v>27.1921</c:v>
                </c:pt>
                <c:pt idx="40405" formatCode="General">
                  <c:v>27.192799999999998</c:v>
                </c:pt>
                <c:pt idx="40406" formatCode="General">
                  <c:v>27.1934</c:v>
                </c:pt>
                <c:pt idx="40407" formatCode="General">
                  <c:v>27.194099999999999</c:v>
                </c:pt>
                <c:pt idx="40408" formatCode="General">
                  <c:v>27.194800000000001</c:v>
                </c:pt>
                <c:pt idx="40409" formatCode="General">
                  <c:v>27.195499999999999</c:v>
                </c:pt>
                <c:pt idx="40410" formatCode="General">
                  <c:v>27.196100000000001</c:v>
                </c:pt>
                <c:pt idx="40411" formatCode="General">
                  <c:v>27.1968</c:v>
                </c:pt>
                <c:pt idx="40412" formatCode="General">
                  <c:v>27.197500000000002</c:v>
                </c:pt>
                <c:pt idx="40413" formatCode="General">
                  <c:v>27.1982</c:v>
                </c:pt>
                <c:pt idx="40414" formatCode="General">
                  <c:v>27.198799999999999</c:v>
                </c:pt>
                <c:pt idx="40415" formatCode="General">
                  <c:v>27.1995</c:v>
                </c:pt>
                <c:pt idx="40416" formatCode="General">
                  <c:v>27.200199999999999</c:v>
                </c:pt>
                <c:pt idx="40417" formatCode="General">
                  <c:v>27.200800000000001</c:v>
                </c:pt>
                <c:pt idx="40418" formatCode="General">
                  <c:v>27.201499999999999</c:v>
                </c:pt>
                <c:pt idx="40419" formatCode="General">
                  <c:v>27.202200000000001</c:v>
                </c:pt>
                <c:pt idx="40420" formatCode="General">
                  <c:v>27.2029</c:v>
                </c:pt>
                <c:pt idx="40421" formatCode="General">
                  <c:v>27.203499999999998</c:v>
                </c:pt>
                <c:pt idx="40422" formatCode="General">
                  <c:v>27.2042</c:v>
                </c:pt>
                <c:pt idx="40423" formatCode="General">
                  <c:v>27.204899999999999</c:v>
                </c:pt>
                <c:pt idx="40424" formatCode="General">
                  <c:v>27.2056</c:v>
                </c:pt>
                <c:pt idx="40425" formatCode="General">
                  <c:v>27.206199999999999</c:v>
                </c:pt>
                <c:pt idx="40426" formatCode="General">
                  <c:v>27.206900000000001</c:v>
                </c:pt>
                <c:pt idx="40427" formatCode="General">
                  <c:v>27.207599999999999</c:v>
                </c:pt>
                <c:pt idx="40428" formatCode="General">
                  <c:v>27.208300000000001</c:v>
                </c:pt>
                <c:pt idx="40429" formatCode="General">
                  <c:v>27.2089</c:v>
                </c:pt>
                <c:pt idx="40430" formatCode="General">
                  <c:v>27.209599999999998</c:v>
                </c:pt>
                <c:pt idx="40431" formatCode="General">
                  <c:v>27.2103</c:v>
                </c:pt>
                <c:pt idx="40432" formatCode="General">
                  <c:v>27.210899999999999</c:v>
                </c:pt>
                <c:pt idx="40433" formatCode="General">
                  <c:v>27.211600000000001</c:v>
                </c:pt>
                <c:pt idx="40434" formatCode="General">
                  <c:v>27.212299999999999</c:v>
                </c:pt>
                <c:pt idx="40435" formatCode="General">
                  <c:v>27.213000000000001</c:v>
                </c:pt>
                <c:pt idx="40436" formatCode="General">
                  <c:v>27.2136</c:v>
                </c:pt>
                <c:pt idx="40437" formatCode="General">
                  <c:v>27.214300000000001</c:v>
                </c:pt>
                <c:pt idx="40438" formatCode="General">
                  <c:v>27.215</c:v>
                </c:pt>
                <c:pt idx="40439" formatCode="General">
                  <c:v>27.215699999999998</c:v>
                </c:pt>
                <c:pt idx="40440" formatCode="General">
                  <c:v>27.2163</c:v>
                </c:pt>
                <c:pt idx="40441" formatCode="General">
                  <c:v>27.216999999999999</c:v>
                </c:pt>
                <c:pt idx="40442" formatCode="General">
                  <c:v>27.217700000000001</c:v>
                </c:pt>
                <c:pt idx="40443" formatCode="General">
                  <c:v>27.218299999999999</c:v>
                </c:pt>
                <c:pt idx="40444" formatCode="General">
                  <c:v>27.219000000000001</c:v>
                </c:pt>
                <c:pt idx="40445" formatCode="General">
                  <c:v>27.2197</c:v>
                </c:pt>
                <c:pt idx="40446" formatCode="General">
                  <c:v>27.220400000000001</c:v>
                </c:pt>
                <c:pt idx="40447" formatCode="General">
                  <c:v>27.221</c:v>
                </c:pt>
                <c:pt idx="40448" formatCode="General">
                  <c:v>27.221699999999998</c:v>
                </c:pt>
                <c:pt idx="40449" formatCode="General">
                  <c:v>27.2224</c:v>
                </c:pt>
                <c:pt idx="40450" formatCode="General">
                  <c:v>27.223099999999999</c:v>
                </c:pt>
                <c:pt idx="40451" formatCode="General">
                  <c:v>27.223700000000001</c:v>
                </c:pt>
                <c:pt idx="40452" formatCode="General">
                  <c:v>27.224399999999999</c:v>
                </c:pt>
                <c:pt idx="40453" formatCode="General">
                  <c:v>27.225100000000001</c:v>
                </c:pt>
                <c:pt idx="40454" formatCode="General">
                  <c:v>27.2258</c:v>
                </c:pt>
                <c:pt idx="40455" formatCode="General">
                  <c:v>27.226400000000002</c:v>
                </c:pt>
                <c:pt idx="40456" formatCode="General">
                  <c:v>27.2271</c:v>
                </c:pt>
                <c:pt idx="40457" formatCode="General">
                  <c:v>27.227799999999998</c:v>
                </c:pt>
                <c:pt idx="40458" formatCode="General">
                  <c:v>27.228400000000001</c:v>
                </c:pt>
                <c:pt idx="40459" formatCode="General">
                  <c:v>27.229099999999999</c:v>
                </c:pt>
                <c:pt idx="40460" formatCode="General">
                  <c:v>27.229800000000001</c:v>
                </c:pt>
                <c:pt idx="40461" formatCode="General">
                  <c:v>27.230499999999999</c:v>
                </c:pt>
                <c:pt idx="40462" formatCode="General">
                  <c:v>27.231100000000001</c:v>
                </c:pt>
                <c:pt idx="40463" formatCode="General">
                  <c:v>27.2318</c:v>
                </c:pt>
                <c:pt idx="40464" formatCode="General">
                  <c:v>27.232500000000002</c:v>
                </c:pt>
                <c:pt idx="40465" formatCode="General">
                  <c:v>27.2332</c:v>
                </c:pt>
                <c:pt idx="40466" formatCode="General">
                  <c:v>27.233799999999999</c:v>
                </c:pt>
                <c:pt idx="40467" formatCode="General">
                  <c:v>27.234500000000001</c:v>
                </c:pt>
                <c:pt idx="40468" formatCode="General">
                  <c:v>27.235199999999999</c:v>
                </c:pt>
                <c:pt idx="40469" formatCode="General">
                  <c:v>27.235800000000001</c:v>
                </c:pt>
                <c:pt idx="40470" formatCode="General">
                  <c:v>27.236499999999999</c:v>
                </c:pt>
                <c:pt idx="40471" formatCode="General">
                  <c:v>27.237200000000001</c:v>
                </c:pt>
                <c:pt idx="40472" formatCode="General">
                  <c:v>27.2379</c:v>
                </c:pt>
                <c:pt idx="40473" formatCode="General">
                  <c:v>27.238499999999998</c:v>
                </c:pt>
                <c:pt idx="40474" formatCode="General">
                  <c:v>27.2392</c:v>
                </c:pt>
                <c:pt idx="40475" formatCode="General">
                  <c:v>27.239899999999999</c:v>
                </c:pt>
                <c:pt idx="40476" formatCode="General">
                  <c:v>27.240600000000001</c:v>
                </c:pt>
                <c:pt idx="40477" formatCode="General">
                  <c:v>27.241199999999999</c:v>
                </c:pt>
                <c:pt idx="40478" formatCode="General">
                  <c:v>27.241900000000001</c:v>
                </c:pt>
                <c:pt idx="40479" formatCode="General">
                  <c:v>27.242599999999999</c:v>
                </c:pt>
                <c:pt idx="40480" formatCode="General">
                  <c:v>27.243200000000002</c:v>
                </c:pt>
                <c:pt idx="40481" formatCode="General">
                  <c:v>27.2439</c:v>
                </c:pt>
                <c:pt idx="40482" formatCode="General">
                  <c:v>27.244599999999998</c:v>
                </c:pt>
                <c:pt idx="40483" formatCode="General">
                  <c:v>27.2453</c:v>
                </c:pt>
                <c:pt idx="40484" formatCode="General">
                  <c:v>27.245899999999999</c:v>
                </c:pt>
                <c:pt idx="40485" formatCode="General">
                  <c:v>27.246600000000001</c:v>
                </c:pt>
                <c:pt idx="40486" formatCode="General">
                  <c:v>27.247299999999999</c:v>
                </c:pt>
                <c:pt idx="40487" formatCode="General">
                  <c:v>27.248000000000001</c:v>
                </c:pt>
                <c:pt idx="40488" formatCode="General">
                  <c:v>27.2486</c:v>
                </c:pt>
                <c:pt idx="40489" formatCode="General">
                  <c:v>27.249300000000002</c:v>
                </c:pt>
                <c:pt idx="40490" formatCode="General">
                  <c:v>27.25</c:v>
                </c:pt>
                <c:pt idx="40491" formatCode="General">
                  <c:v>27.250699999999998</c:v>
                </c:pt>
                <c:pt idx="40492" formatCode="General">
                  <c:v>27.251300000000001</c:v>
                </c:pt>
                <c:pt idx="40493" formatCode="General">
                  <c:v>27.251999999999999</c:v>
                </c:pt>
                <c:pt idx="40494" formatCode="General">
                  <c:v>27.252700000000001</c:v>
                </c:pt>
                <c:pt idx="40495" formatCode="General">
                  <c:v>27.253299999999999</c:v>
                </c:pt>
                <c:pt idx="40496" formatCode="General">
                  <c:v>27.254000000000001</c:v>
                </c:pt>
                <c:pt idx="40497" formatCode="General">
                  <c:v>27.2547</c:v>
                </c:pt>
                <c:pt idx="40498" formatCode="General">
                  <c:v>27.255400000000002</c:v>
                </c:pt>
                <c:pt idx="40499" formatCode="General">
                  <c:v>27.256</c:v>
                </c:pt>
                <c:pt idx="40500" formatCode="General">
                  <c:v>27.256699999999999</c:v>
                </c:pt>
                <c:pt idx="40501" formatCode="General">
                  <c:v>27.257400000000001</c:v>
                </c:pt>
                <c:pt idx="40502" formatCode="General">
                  <c:v>27.258099999999999</c:v>
                </c:pt>
                <c:pt idx="40503" formatCode="General">
                  <c:v>27.258700000000001</c:v>
                </c:pt>
                <c:pt idx="40504" formatCode="General">
                  <c:v>27.259399999999999</c:v>
                </c:pt>
                <c:pt idx="40505" formatCode="General">
                  <c:v>27.260100000000001</c:v>
                </c:pt>
                <c:pt idx="40506" formatCode="General">
                  <c:v>27.2607</c:v>
                </c:pt>
                <c:pt idx="40507" formatCode="General">
                  <c:v>27.261399999999998</c:v>
                </c:pt>
                <c:pt idx="40508" formatCode="General">
                  <c:v>27.2621</c:v>
                </c:pt>
                <c:pt idx="40509" formatCode="General">
                  <c:v>27.262799999999999</c:v>
                </c:pt>
                <c:pt idx="40510" formatCode="General">
                  <c:v>27.263400000000001</c:v>
                </c:pt>
                <c:pt idx="40511" formatCode="General">
                  <c:v>27.264099999999999</c:v>
                </c:pt>
                <c:pt idx="40512" formatCode="General">
                  <c:v>27.264800000000001</c:v>
                </c:pt>
                <c:pt idx="40513" formatCode="General">
                  <c:v>27.265499999999999</c:v>
                </c:pt>
                <c:pt idx="40514" formatCode="General">
                  <c:v>27.266100000000002</c:v>
                </c:pt>
                <c:pt idx="40515" formatCode="General">
                  <c:v>27.2668</c:v>
                </c:pt>
                <c:pt idx="40516" formatCode="General">
                  <c:v>27.267499999999998</c:v>
                </c:pt>
                <c:pt idx="40517" formatCode="General">
                  <c:v>27.2681</c:v>
                </c:pt>
                <c:pt idx="40518" formatCode="General">
                  <c:v>27.268799999999999</c:v>
                </c:pt>
                <c:pt idx="40519" formatCode="General">
                  <c:v>27.269500000000001</c:v>
                </c:pt>
                <c:pt idx="40520" formatCode="General">
                  <c:v>27.270199999999999</c:v>
                </c:pt>
                <c:pt idx="40521" formatCode="General">
                  <c:v>27.270800000000001</c:v>
                </c:pt>
                <c:pt idx="40522" formatCode="General">
                  <c:v>27.2715</c:v>
                </c:pt>
                <c:pt idx="40523" formatCode="General">
                  <c:v>27.272200000000002</c:v>
                </c:pt>
                <c:pt idx="40524" formatCode="General">
                  <c:v>27.2729</c:v>
                </c:pt>
                <c:pt idx="40525" formatCode="General">
                  <c:v>27.273499999999999</c:v>
                </c:pt>
                <c:pt idx="40526" formatCode="General">
                  <c:v>27.2742</c:v>
                </c:pt>
                <c:pt idx="40527" formatCode="General">
                  <c:v>27.274899999999999</c:v>
                </c:pt>
                <c:pt idx="40528" formatCode="General">
                  <c:v>27.275600000000001</c:v>
                </c:pt>
                <c:pt idx="40529" formatCode="General">
                  <c:v>27.276199999999999</c:v>
                </c:pt>
                <c:pt idx="40530" formatCode="General">
                  <c:v>27.276900000000001</c:v>
                </c:pt>
                <c:pt idx="40531" formatCode="General">
                  <c:v>27.2776</c:v>
                </c:pt>
                <c:pt idx="40532" formatCode="General">
                  <c:v>27.278199999999998</c:v>
                </c:pt>
                <c:pt idx="40533" formatCode="General">
                  <c:v>27.2789</c:v>
                </c:pt>
                <c:pt idx="40534" formatCode="General">
                  <c:v>27.279599999999999</c:v>
                </c:pt>
                <c:pt idx="40535" formatCode="General">
                  <c:v>27.2803</c:v>
                </c:pt>
                <c:pt idx="40536" formatCode="General">
                  <c:v>27.280899999999999</c:v>
                </c:pt>
                <c:pt idx="40537" formatCode="General">
                  <c:v>27.281600000000001</c:v>
                </c:pt>
                <c:pt idx="40538" formatCode="General">
                  <c:v>27.282299999999999</c:v>
                </c:pt>
                <c:pt idx="40539" formatCode="General">
                  <c:v>27.283000000000001</c:v>
                </c:pt>
                <c:pt idx="40540" formatCode="General">
                  <c:v>27.2836</c:v>
                </c:pt>
                <c:pt idx="40541" formatCode="General">
                  <c:v>27.284300000000002</c:v>
                </c:pt>
                <c:pt idx="40542" formatCode="General">
                  <c:v>27.285</c:v>
                </c:pt>
                <c:pt idx="40543" formatCode="General">
                  <c:v>27.285599999999999</c:v>
                </c:pt>
                <c:pt idx="40544" formatCode="General">
                  <c:v>27.286300000000001</c:v>
                </c:pt>
                <c:pt idx="40545" formatCode="General">
                  <c:v>27.286999999999999</c:v>
                </c:pt>
                <c:pt idx="40546" formatCode="General">
                  <c:v>27.287700000000001</c:v>
                </c:pt>
                <c:pt idx="40547" formatCode="General">
                  <c:v>27.2883</c:v>
                </c:pt>
                <c:pt idx="40548" formatCode="General">
                  <c:v>27.289000000000001</c:v>
                </c:pt>
                <c:pt idx="40549" formatCode="General">
                  <c:v>27.2897</c:v>
                </c:pt>
                <c:pt idx="40550" formatCode="General">
                  <c:v>27.290400000000002</c:v>
                </c:pt>
                <c:pt idx="40551" formatCode="General">
                  <c:v>27.291</c:v>
                </c:pt>
                <c:pt idx="40552" formatCode="General">
                  <c:v>27.291699999999999</c:v>
                </c:pt>
                <c:pt idx="40553" formatCode="General">
                  <c:v>27.292400000000001</c:v>
                </c:pt>
                <c:pt idx="40554" formatCode="General">
                  <c:v>27.293099999999999</c:v>
                </c:pt>
                <c:pt idx="40555" formatCode="General">
                  <c:v>27.293700000000001</c:v>
                </c:pt>
                <c:pt idx="40556" formatCode="General">
                  <c:v>27.2944</c:v>
                </c:pt>
                <c:pt idx="40557" formatCode="General">
                  <c:v>27.295100000000001</c:v>
                </c:pt>
                <c:pt idx="40558" formatCode="General">
                  <c:v>27.2957</c:v>
                </c:pt>
                <c:pt idx="40559" formatCode="General">
                  <c:v>27.296399999999998</c:v>
                </c:pt>
                <c:pt idx="40560" formatCode="General">
                  <c:v>27.2971</c:v>
                </c:pt>
                <c:pt idx="40561" formatCode="General">
                  <c:v>27.297799999999999</c:v>
                </c:pt>
                <c:pt idx="40562" formatCode="General">
                  <c:v>27.298400000000001</c:v>
                </c:pt>
                <c:pt idx="40563" formatCode="General">
                  <c:v>27.299099999999999</c:v>
                </c:pt>
                <c:pt idx="40564" formatCode="General">
                  <c:v>27.299800000000001</c:v>
                </c:pt>
                <c:pt idx="40565" formatCode="General">
                  <c:v>27.3005</c:v>
                </c:pt>
                <c:pt idx="40566" formatCode="General">
                  <c:v>27.301100000000002</c:v>
                </c:pt>
                <c:pt idx="40567" formatCode="General">
                  <c:v>27.3018</c:v>
                </c:pt>
                <c:pt idx="40568" formatCode="General">
                  <c:v>27.302499999999998</c:v>
                </c:pt>
                <c:pt idx="40569" formatCode="General">
                  <c:v>27.303100000000001</c:v>
                </c:pt>
                <c:pt idx="40570" formatCode="General">
                  <c:v>27.303799999999999</c:v>
                </c:pt>
                <c:pt idx="40571" formatCode="General">
                  <c:v>27.304500000000001</c:v>
                </c:pt>
                <c:pt idx="40572" formatCode="General">
                  <c:v>27.305199999999999</c:v>
                </c:pt>
                <c:pt idx="40573" formatCode="General">
                  <c:v>27.305800000000001</c:v>
                </c:pt>
                <c:pt idx="40574" formatCode="General">
                  <c:v>27.3065</c:v>
                </c:pt>
                <c:pt idx="40575" formatCode="General">
                  <c:v>27.307200000000002</c:v>
                </c:pt>
                <c:pt idx="40576" formatCode="General">
                  <c:v>27.3079</c:v>
                </c:pt>
                <c:pt idx="40577" formatCode="General">
                  <c:v>27.308499999999999</c:v>
                </c:pt>
                <c:pt idx="40578" formatCode="General">
                  <c:v>27.309200000000001</c:v>
                </c:pt>
                <c:pt idx="40579" formatCode="General">
                  <c:v>27.309899999999999</c:v>
                </c:pt>
                <c:pt idx="40580" formatCode="General">
                  <c:v>27.310500000000001</c:v>
                </c:pt>
                <c:pt idx="40581" formatCode="General">
                  <c:v>27.311199999999999</c:v>
                </c:pt>
                <c:pt idx="40582" formatCode="General">
                  <c:v>27.311900000000001</c:v>
                </c:pt>
                <c:pt idx="40583" formatCode="General">
                  <c:v>27.3126</c:v>
                </c:pt>
                <c:pt idx="40584" formatCode="General">
                  <c:v>27.313199999999998</c:v>
                </c:pt>
                <c:pt idx="40585" formatCode="General">
                  <c:v>27.3139</c:v>
                </c:pt>
                <c:pt idx="40586" formatCode="General">
                  <c:v>27.314599999999999</c:v>
                </c:pt>
                <c:pt idx="40587" formatCode="General">
                  <c:v>27.315300000000001</c:v>
                </c:pt>
                <c:pt idx="40588" formatCode="General">
                  <c:v>27.315899999999999</c:v>
                </c:pt>
                <c:pt idx="40589" formatCode="General">
                  <c:v>27.316600000000001</c:v>
                </c:pt>
                <c:pt idx="40590" formatCode="General">
                  <c:v>27.317299999999999</c:v>
                </c:pt>
                <c:pt idx="40591" formatCode="General">
                  <c:v>27.318000000000001</c:v>
                </c:pt>
                <c:pt idx="40592" formatCode="General">
                  <c:v>27.3186</c:v>
                </c:pt>
                <c:pt idx="40593" formatCode="General">
                  <c:v>27.319299999999998</c:v>
                </c:pt>
                <c:pt idx="40594" formatCode="General">
                  <c:v>27.32</c:v>
                </c:pt>
                <c:pt idx="40595" formatCode="General">
                  <c:v>27.320599999999999</c:v>
                </c:pt>
                <c:pt idx="40596" formatCode="General">
                  <c:v>27.321300000000001</c:v>
                </c:pt>
                <c:pt idx="40597" formatCode="General">
                  <c:v>27.321999999999999</c:v>
                </c:pt>
                <c:pt idx="40598" formatCode="General">
                  <c:v>27.322700000000001</c:v>
                </c:pt>
                <c:pt idx="40599" formatCode="General">
                  <c:v>27.3233</c:v>
                </c:pt>
                <c:pt idx="40600" formatCode="General">
                  <c:v>27.324000000000002</c:v>
                </c:pt>
                <c:pt idx="40601" formatCode="General">
                  <c:v>27.3247</c:v>
                </c:pt>
                <c:pt idx="40602" formatCode="General">
                  <c:v>27.325399999999998</c:v>
                </c:pt>
                <c:pt idx="40603" formatCode="General">
                  <c:v>27.326000000000001</c:v>
                </c:pt>
                <c:pt idx="40604" formatCode="General">
                  <c:v>27.326699999999999</c:v>
                </c:pt>
                <c:pt idx="40605" formatCode="General">
                  <c:v>27.327400000000001</c:v>
                </c:pt>
                <c:pt idx="40606" formatCode="General">
                  <c:v>27.327999999999999</c:v>
                </c:pt>
                <c:pt idx="40607" formatCode="General">
                  <c:v>27.328700000000001</c:v>
                </c:pt>
                <c:pt idx="40608" formatCode="General">
                  <c:v>27.3294</c:v>
                </c:pt>
                <c:pt idx="40609" formatCode="General">
                  <c:v>27.330100000000002</c:v>
                </c:pt>
                <c:pt idx="40610" formatCode="General">
                  <c:v>27.3307</c:v>
                </c:pt>
                <c:pt idx="40611" formatCode="General">
                  <c:v>27.331399999999999</c:v>
                </c:pt>
                <c:pt idx="40612" formatCode="General">
                  <c:v>27.332100000000001</c:v>
                </c:pt>
                <c:pt idx="40613" formatCode="General">
                  <c:v>27.332799999999999</c:v>
                </c:pt>
                <c:pt idx="40614" formatCode="General">
                  <c:v>27.333400000000001</c:v>
                </c:pt>
                <c:pt idx="40615" formatCode="General">
                  <c:v>27.334099999999999</c:v>
                </c:pt>
                <c:pt idx="40616" formatCode="General">
                  <c:v>27.334800000000001</c:v>
                </c:pt>
                <c:pt idx="40617" formatCode="General">
                  <c:v>27.3354</c:v>
                </c:pt>
                <c:pt idx="40618" formatCode="General">
                  <c:v>27.336099999999998</c:v>
                </c:pt>
                <c:pt idx="40619" formatCode="General">
                  <c:v>27.3368</c:v>
                </c:pt>
                <c:pt idx="40620" formatCode="General">
                  <c:v>27.337499999999999</c:v>
                </c:pt>
                <c:pt idx="40621" formatCode="General">
                  <c:v>27.338100000000001</c:v>
                </c:pt>
                <c:pt idx="40622" formatCode="General">
                  <c:v>27.338799999999999</c:v>
                </c:pt>
                <c:pt idx="40623" formatCode="General">
                  <c:v>27.339500000000001</c:v>
                </c:pt>
                <c:pt idx="40624" formatCode="General">
                  <c:v>27.340199999999999</c:v>
                </c:pt>
                <c:pt idx="40625" formatCode="General">
                  <c:v>27.340800000000002</c:v>
                </c:pt>
                <c:pt idx="40626" formatCode="General">
                  <c:v>27.3415</c:v>
                </c:pt>
                <c:pt idx="40627" formatCode="General">
                  <c:v>27.342199999999998</c:v>
                </c:pt>
                <c:pt idx="40628" formatCode="General">
                  <c:v>27.3429</c:v>
                </c:pt>
                <c:pt idx="40629" formatCode="General">
                  <c:v>27.343499999999999</c:v>
                </c:pt>
                <c:pt idx="40630" formatCode="General">
                  <c:v>27.344200000000001</c:v>
                </c:pt>
                <c:pt idx="40631" formatCode="General">
                  <c:v>27.344899999999999</c:v>
                </c:pt>
                <c:pt idx="40632" formatCode="General">
                  <c:v>27.345500000000001</c:v>
                </c:pt>
                <c:pt idx="40633" formatCode="General">
                  <c:v>27.3462</c:v>
                </c:pt>
                <c:pt idx="40634" formatCode="General">
                  <c:v>27.346900000000002</c:v>
                </c:pt>
                <c:pt idx="40635" formatCode="General">
                  <c:v>27.3476</c:v>
                </c:pt>
                <c:pt idx="40636" formatCode="General">
                  <c:v>27.348199999999999</c:v>
                </c:pt>
                <c:pt idx="40637" formatCode="General">
                  <c:v>27.3489</c:v>
                </c:pt>
                <c:pt idx="40638" formatCode="General">
                  <c:v>27.349599999999999</c:v>
                </c:pt>
                <c:pt idx="40639" formatCode="General">
                  <c:v>27.350300000000001</c:v>
                </c:pt>
                <c:pt idx="40640" formatCode="General">
                  <c:v>27.350899999999999</c:v>
                </c:pt>
                <c:pt idx="40641" formatCode="General">
                  <c:v>27.351600000000001</c:v>
                </c:pt>
                <c:pt idx="40642" formatCode="General">
                  <c:v>27.3523</c:v>
                </c:pt>
                <c:pt idx="40643" formatCode="General">
                  <c:v>27.352900000000002</c:v>
                </c:pt>
                <c:pt idx="40644" formatCode="General">
                  <c:v>27.3536</c:v>
                </c:pt>
                <c:pt idx="40645" formatCode="General">
                  <c:v>27.354299999999999</c:v>
                </c:pt>
                <c:pt idx="40646" formatCode="General">
                  <c:v>27.355</c:v>
                </c:pt>
                <c:pt idx="40647" formatCode="General">
                  <c:v>27.355599999999999</c:v>
                </c:pt>
                <c:pt idx="40648" formatCode="General">
                  <c:v>27.356300000000001</c:v>
                </c:pt>
                <c:pt idx="40649" formatCode="General">
                  <c:v>27.356999999999999</c:v>
                </c:pt>
                <c:pt idx="40650" formatCode="General">
                  <c:v>27.357700000000001</c:v>
                </c:pt>
                <c:pt idx="40651" formatCode="General">
                  <c:v>27.3583</c:v>
                </c:pt>
                <c:pt idx="40652" formatCode="General">
                  <c:v>27.359000000000002</c:v>
                </c:pt>
                <c:pt idx="40653" formatCode="General">
                  <c:v>27.3597</c:v>
                </c:pt>
                <c:pt idx="40654" formatCode="General">
                  <c:v>27.360399999999998</c:v>
                </c:pt>
                <c:pt idx="40655" formatCode="General">
                  <c:v>27.361000000000001</c:v>
                </c:pt>
                <c:pt idx="40656" formatCode="General">
                  <c:v>27.361699999999999</c:v>
                </c:pt>
                <c:pt idx="40657" formatCode="General">
                  <c:v>27.362400000000001</c:v>
                </c:pt>
                <c:pt idx="40658" formatCode="General">
                  <c:v>27.363</c:v>
                </c:pt>
                <c:pt idx="40659" formatCode="General">
                  <c:v>27.363700000000001</c:v>
                </c:pt>
                <c:pt idx="40660" formatCode="General">
                  <c:v>27.3644</c:v>
                </c:pt>
                <c:pt idx="40661" formatCode="General">
                  <c:v>27.365100000000002</c:v>
                </c:pt>
                <c:pt idx="40662" formatCode="General">
                  <c:v>27.3657</c:v>
                </c:pt>
                <c:pt idx="40663" formatCode="General">
                  <c:v>27.366399999999999</c:v>
                </c:pt>
                <c:pt idx="40664" formatCode="General">
                  <c:v>27.367100000000001</c:v>
                </c:pt>
                <c:pt idx="40665" formatCode="General">
                  <c:v>27.367799999999999</c:v>
                </c:pt>
                <c:pt idx="40666" formatCode="General">
                  <c:v>27.368400000000001</c:v>
                </c:pt>
                <c:pt idx="40667" formatCode="General">
                  <c:v>27.3691</c:v>
                </c:pt>
                <c:pt idx="40668" formatCode="General">
                  <c:v>27.369800000000001</c:v>
                </c:pt>
                <c:pt idx="40669" formatCode="General">
                  <c:v>27.3704</c:v>
                </c:pt>
                <c:pt idx="40670" formatCode="General">
                  <c:v>27.371099999999998</c:v>
                </c:pt>
                <c:pt idx="40671" formatCode="General">
                  <c:v>27.3718</c:v>
                </c:pt>
                <c:pt idx="40672" formatCode="General">
                  <c:v>27.372499999999999</c:v>
                </c:pt>
                <c:pt idx="40673" formatCode="General">
                  <c:v>27.373100000000001</c:v>
                </c:pt>
                <c:pt idx="40674" formatCode="General">
                  <c:v>27.373799999999999</c:v>
                </c:pt>
                <c:pt idx="40675" formatCode="General">
                  <c:v>27.374500000000001</c:v>
                </c:pt>
                <c:pt idx="40676" formatCode="General">
                  <c:v>27.3752</c:v>
                </c:pt>
                <c:pt idx="40677" formatCode="General">
                  <c:v>27.375800000000002</c:v>
                </c:pt>
                <c:pt idx="40678" formatCode="General">
                  <c:v>27.3765</c:v>
                </c:pt>
                <c:pt idx="40679" formatCode="General">
                  <c:v>27.377199999999998</c:v>
                </c:pt>
                <c:pt idx="40680" formatCode="General">
                  <c:v>27.377800000000001</c:v>
                </c:pt>
                <c:pt idx="40681" formatCode="General">
                  <c:v>27.378499999999999</c:v>
                </c:pt>
                <c:pt idx="40682" formatCode="General">
                  <c:v>27.379200000000001</c:v>
                </c:pt>
                <c:pt idx="40683" formatCode="General">
                  <c:v>27.379899999999999</c:v>
                </c:pt>
                <c:pt idx="40684" formatCode="General">
                  <c:v>27.380500000000001</c:v>
                </c:pt>
                <c:pt idx="40685" formatCode="General">
                  <c:v>27.3812</c:v>
                </c:pt>
                <c:pt idx="40686" formatCode="General">
                  <c:v>27.381900000000002</c:v>
                </c:pt>
                <c:pt idx="40687" formatCode="General">
                  <c:v>27.3826</c:v>
                </c:pt>
                <c:pt idx="40688" formatCode="General">
                  <c:v>27.383199999999999</c:v>
                </c:pt>
                <c:pt idx="40689" formatCode="General">
                  <c:v>27.383900000000001</c:v>
                </c:pt>
                <c:pt idx="40690" formatCode="General">
                  <c:v>27.384599999999999</c:v>
                </c:pt>
                <c:pt idx="40691" formatCode="General">
                  <c:v>27.385300000000001</c:v>
                </c:pt>
                <c:pt idx="40692" formatCode="General">
                  <c:v>27.385899999999999</c:v>
                </c:pt>
                <c:pt idx="40693" formatCode="General">
                  <c:v>27.386600000000001</c:v>
                </c:pt>
                <c:pt idx="40694" formatCode="General">
                  <c:v>27.3873</c:v>
                </c:pt>
                <c:pt idx="40695" formatCode="General">
                  <c:v>27.387899999999998</c:v>
                </c:pt>
                <c:pt idx="40696" formatCode="General">
                  <c:v>27.3886</c:v>
                </c:pt>
                <c:pt idx="40697" formatCode="General">
                  <c:v>27.389299999999999</c:v>
                </c:pt>
                <c:pt idx="40698" formatCode="General">
                  <c:v>27.39</c:v>
                </c:pt>
                <c:pt idx="40699" formatCode="General">
                  <c:v>27.390599999999999</c:v>
                </c:pt>
                <c:pt idx="40700" formatCode="General">
                  <c:v>27.391300000000001</c:v>
                </c:pt>
                <c:pt idx="40701" formatCode="General">
                  <c:v>27.391999999999999</c:v>
                </c:pt>
                <c:pt idx="40702" formatCode="General">
                  <c:v>27.392700000000001</c:v>
                </c:pt>
                <c:pt idx="40703" formatCode="General">
                  <c:v>27.3933</c:v>
                </c:pt>
                <c:pt idx="40704" formatCode="General">
                  <c:v>27.393999999999998</c:v>
                </c:pt>
                <c:pt idx="40705" formatCode="General">
                  <c:v>27.3947</c:v>
                </c:pt>
                <c:pt idx="40706" formatCode="General">
                  <c:v>27.395299999999999</c:v>
                </c:pt>
                <c:pt idx="40707" formatCode="General">
                  <c:v>27.396000000000001</c:v>
                </c:pt>
                <c:pt idx="40708" formatCode="General">
                  <c:v>27.396699999999999</c:v>
                </c:pt>
                <c:pt idx="40709" formatCode="General">
                  <c:v>27.397400000000001</c:v>
                </c:pt>
                <c:pt idx="40710" formatCode="General">
                  <c:v>27.398</c:v>
                </c:pt>
                <c:pt idx="40711" formatCode="General">
                  <c:v>27.398700000000002</c:v>
                </c:pt>
                <c:pt idx="40712" formatCode="General">
                  <c:v>27.3994</c:v>
                </c:pt>
                <c:pt idx="40713" formatCode="General">
                  <c:v>27.400099999999998</c:v>
                </c:pt>
                <c:pt idx="40714" formatCode="General">
                  <c:v>27.400700000000001</c:v>
                </c:pt>
                <c:pt idx="40715" formatCode="General">
                  <c:v>27.401399999999999</c:v>
                </c:pt>
                <c:pt idx="40716" formatCode="General">
                  <c:v>27.402100000000001</c:v>
                </c:pt>
                <c:pt idx="40717" formatCode="General">
                  <c:v>27.402799999999999</c:v>
                </c:pt>
                <c:pt idx="40718" formatCode="General">
                  <c:v>27.403400000000001</c:v>
                </c:pt>
                <c:pt idx="40719" formatCode="General">
                  <c:v>27.4041</c:v>
                </c:pt>
                <c:pt idx="40720" formatCode="General">
                  <c:v>27.404800000000002</c:v>
                </c:pt>
                <c:pt idx="40721" formatCode="General">
                  <c:v>27.4054</c:v>
                </c:pt>
                <c:pt idx="40722" formatCode="General">
                  <c:v>27.406099999999999</c:v>
                </c:pt>
                <c:pt idx="40723" formatCode="General">
                  <c:v>27.4068</c:v>
                </c:pt>
                <c:pt idx="40724" formatCode="General">
                  <c:v>27.407499999999999</c:v>
                </c:pt>
                <c:pt idx="40725" formatCode="General">
                  <c:v>27.408100000000001</c:v>
                </c:pt>
                <c:pt idx="40726" formatCode="General">
                  <c:v>27.408799999999999</c:v>
                </c:pt>
                <c:pt idx="40727" formatCode="General">
                  <c:v>27.409500000000001</c:v>
                </c:pt>
                <c:pt idx="40728" formatCode="General">
                  <c:v>27.4102</c:v>
                </c:pt>
                <c:pt idx="40729" formatCode="General">
                  <c:v>27.410799999999998</c:v>
                </c:pt>
                <c:pt idx="40730" formatCode="General">
                  <c:v>27.4115</c:v>
                </c:pt>
                <c:pt idx="40731" formatCode="General">
                  <c:v>27.412199999999999</c:v>
                </c:pt>
                <c:pt idx="40732" formatCode="General">
                  <c:v>27.412800000000001</c:v>
                </c:pt>
                <c:pt idx="40733" formatCode="General">
                  <c:v>27.413499999999999</c:v>
                </c:pt>
                <c:pt idx="40734" formatCode="General">
                  <c:v>27.414200000000001</c:v>
                </c:pt>
                <c:pt idx="40735" formatCode="General">
                  <c:v>27.414899999999999</c:v>
                </c:pt>
                <c:pt idx="40736" formatCode="General">
                  <c:v>27.415500000000002</c:v>
                </c:pt>
                <c:pt idx="40737" formatCode="General">
                  <c:v>27.4162</c:v>
                </c:pt>
                <c:pt idx="40738" formatCode="General">
                  <c:v>27.416899999999998</c:v>
                </c:pt>
                <c:pt idx="40739" formatCode="General">
                  <c:v>27.4176</c:v>
                </c:pt>
                <c:pt idx="40740" formatCode="General">
                  <c:v>27.418199999999999</c:v>
                </c:pt>
                <c:pt idx="40741" formatCode="General">
                  <c:v>27.418900000000001</c:v>
                </c:pt>
                <c:pt idx="40742" formatCode="General">
                  <c:v>27.419599999999999</c:v>
                </c:pt>
                <c:pt idx="40743" formatCode="General">
                  <c:v>27.420200000000001</c:v>
                </c:pt>
                <c:pt idx="40744" formatCode="General">
                  <c:v>27.4209</c:v>
                </c:pt>
                <c:pt idx="40745" formatCode="General">
                  <c:v>27.421600000000002</c:v>
                </c:pt>
                <c:pt idx="40746" formatCode="General">
                  <c:v>27.4223</c:v>
                </c:pt>
                <c:pt idx="40747" formatCode="General">
                  <c:v>27.422899999999998</c:v>
                </c:pt>
                <c:pt idx="40748" formatCode="General">
                  <c:v>27.4236</c:v>
                </c:pt>
                <c:pt idx="40749" formatCode="General">
                  <c:v>27.424299999999999</c:v>
                </c:pt>
                <c:pt idx="40750" formatCode="General">
                  <c:v>27.425000000000001</c:v>
                </c:pt>
                <c:pt idx="40751" formatCode="General">
                  <c:v>27.425599999999999</c:v>
                </c:pt>
                <c:pt idx="40752" formatCode="General">
                  <c:v>27.426300000000001</c:v>
                </c:pt>
                <c:pt idx="40753" formatCode="General">
                  <c:v>27.427</c:v>
                </c:pt>
                <c:pt idx="40754" formatCode="General">
                  <c:v>27.427700000000002</c:v>
                </c:pt>
                <c:pt idx="40755" formatCode="General">
                  <c:v>27.4283</c:v>
                </c:pt>
                <c:pt idx="40756" formatCode="General">
                  <c:v>27.428999999999998</c:v>
                </c:pt>
                <c:pt idx="40757" formatCode="General">
                  <c:v>27.4297</c:v>
                </c:pt>
                <c:pt idx="40758" formatCode="General">
                  <c:v>27.430299999999999</c:v>
                </c:pt>
                <c:pt idx="40759" formatCode="General">
                  <c:v>27.431000000000001</c:v>
                </c:pt>
                <c:pt idx="40760" formatCode="General">
                  <c:v>27.431699999999999</c:v>
                </c:pt>
                <c:pt idx="40761" formatCode="General">
                  <c:v>27.432400000000001</c:v>
                </c:pt>
                <c:pt idx="40762" formatCode="General">
                  <c:v>27.433</c:v>
                </c:pt>
                <c:pt idx="40763" formatCode="General">
                  <c:v>27.433700000000002</c:v>
                </c:pt>
                <c:pt idx="40764" formatCode="General">
                  <c:v>27.4344</c:v>
                </c:pt>
                <c:pt idx="40765" formatCode="General">
                  <c:v>27.435099999999998</c:v>
                </c:pt>
                <c:pt idx="40766" formatCode="General">
                  <c:v>27.435700000000001</c:v>
                </c:pt>
                <c:pt idx="40767" formatCode="General">
                  <c:v>27.436399999999999</c:v>
                </c:pt>
                <c:pt idx="40768" formatCode="General">
                  <c:v>27.437100000000001</c:v>
                </c:pt>
                <c:pt idx="40769" formatCode="General">
                  <c:v>27.4377</c:v>
                </c:pt>
                <c:pt idx="40770" formatCode="General">
                  <c:v>27.438400000000001</c:v>
                </c:pt>
                <c:pt idx="40771" formatCode="General">
                  <c:v>27.4391</c:v>
                </c:pt>
                <c:pt idx="40772" formatCode="General">
                  <c:v>27.439800000000002</c:v>
                </c:pt>
                <c:pt idx="40773" formatCode="General">
                  <c:v>27.4404</c:v>
                </c:pt>
                <c:pt idx="40774" formatCode="General">
                  <c:v>27.441099999999999</c:v>
                </c:pt>
                <c:pt idx="40775" formatCode="General">
                  <c:v>27.441800000000001</c:v>
                </c:pt>
                <c:pt idx="40776" formatCode="General">
                  <c:v>27.442499999999999</c:v>
                </c:pt>
                <c:pt idx="40777" formatCode="General">
                  <c:v>27.443100000000001</c:v>
                </c:pt>
                <c:pt idx="40778" formatCode="General">
                  <c:v>27.4438</c:v>
                </c:pt>
                <c:pt idx="40779" formatCode="General">
                  <c:v>27.444500000000001</c:v>
                </c:pt>
                <c:pt idx="40780" formatCode="General">
                  <c:v>27.4451</c:v>
                </c:pt>
                <c:pt idx="40781" formatCode="General">
                  <c:v>27.445799999999998</c:v>
                </c:pt>
                <c:pt idx="40782" formatCode="General">
                  <c:v>27.4465</c:v>
                </c:pt>
                <c:pt idx="40783" formatCode="General">
                  <c:v>27.447199999999999</c:v>
                </c:pt>
                <c:pt idx="40784" formatCode="General">
                  <c:v>27.447800000000001</c:v>
                </c:pt>
                <c:pt idx="40785" formatCode="General">
                  <c:v>27.448499999999999</c:v>
                </c:pt>
                <c:pt idx="40786" formatCode="General">
                  <c:v>27.449200000000001</c:v>
                </c:pt>
                <c:pt idx="40787" formatCode="General">
                  <c:v>27.4499</c:v>
                </c:pt>
                <c:pt idx="40788" formatCode="General">
                  <c:v>27.450500000000002</c:v>
                </c:pt>
                <c:pt idx="40789" formatCode="General">
                  <c:v>27.4512</c:v>
                </c:pt>
                <c:pt idx="40790" formatCode="General">
                  <c:v>27.451899999999998</c:v>
                </c:pt>
                <c:pt idx="40791" formatCode="General">
                  <c:v>27.4526</c:v>
                </c:pt>
                <c:pt idx="40792" formatCode="General">
                  <c:v>27.453199999999999</c:v>
                </c:pt>
                <c:pt idx="40793" formatCode="General">
                  <c:v>27.453900000000001</c:v>
                </c:pt>
                <c:pt idx="40794" formatCode="General">
                  <c:v>27.454599999999999</c:v>
                </c:pt>
                <c:pt idx="40795" formatCode="General">
                  <c:v>27.455200000000001</c:v>
                </c:pt>
                <c:pt idx="40796" formatCode="General">
                  <c:v>27.4559</c:v>
                </c:pt>
                <c:pt idx="40797" formatCode="General">
                  <c:v>27.456600000000002</c:v>
                </c:pt>
                <c:pt idx="40798" formatCode="General">
                  <c:v>27.4573</c:v>
                </c:pt>
                <c:pt idx="40799" formatCode="General">
                  <c:v>27.457899999999999</c:v>
                </c:pt>
                <c:pt idx="40800" formatCode="General">
                  <c:v>27.458600000000001</c:v>
                </c:pt>
                <c:pt idx="40801" formatCode="General">
                  <c:v>27.459299999999999</c:v>
                </c:pt>
                <c:pt idx="40802" formatCode="General">
                  <c:v>27.46</c:v>
                </c:pt>
                <c:pt idx="40803" formatCode="General">
                  <c:v>27.460599999999999</c:v>
                </c:pt>
                <c:pt idx="40804" formatCode="General">
                  <c:v>27.461300000000001</c:v>
                </c:pt>
                <c:pt idx="40805" formatCode="General">
                  <c:v>27.462</c:v>
                </c:pt>
                <c:pt idx="40806" formatCode="General">
                  <c:v>27.462599999999998</c:v>
                </c:pt>
                <c:pt idx="40807" formatCode="General">
                  <c:v>27.4633</c:v>
                </c:pt>
                <c:pt idx="40808" formatCode="General">
                  <c:v>27.463999999999999</c:v>
                </c:pt>
                <c:pt idx="40809" formatCode="General">
                  <c:v>27.464700000000001</c:v>
                </c:pt>
                <c:pt idx="40810" formatCode="General">
                  <c:v>27.465299999999999</c:v>
                </c:pt>
                <c:pt idx="40811" formatCode="General">
                  <c:v>27.466000000000001</c:v>
                </c:pt>
                <c:pt idx="40812" formatCode="General">
                  <c:v>27.466699999999999</c:v>
                </c:pt>
                <c:pt idx="40813" formatCode="General">
                  <c:v>27.467400000000001</c:v>
                </c:pt>
                <c:pt idx="40814" formatCode="General">
                  <c:v>27.468</c:v>
                </c:pt>
                <c:pt idx="40815" formatCode="General">
                  <c:v>27.468699999999998</c:v>
                </c:pt>
                <c:pt idx="40816" formatCode="General">
                  <c:v>27.4694</c:v>
                </c:pt>
                <c:pt idx="40817" formatCode="General">
                  <c:v>27.470099999999999</c:v>
                </c:pt>
                <c:pt idx="40818" formatCode="General">
                  <c:v>27.470700000000001</c:v>
                </c:pt>
                <c:pt idx="40819" formatCode="General">
                  <c:v>27.471399999999999</c:v>
                </c:pt>
                <c:pt idx="40820" formatCode="General">
                  <c:v>27.472100000000001</c:v>
                </c:pt>
                <c:pt idx="40821" formatCode="General">
                  <c:v>27.4727</c:v>
                </c:pt>
                <c:pt idx="40822" formatCode="General">
                  <c:v>27.473400000000002</c:v>
                </c:pt>
                <c:pt idx="40823" formatCode="General">
                  <c:v>27.4741</c:v>
                </c:pt>
                <c:pt idx="40824" formatCode="General">
                  <c:v>27.474799999999998</c:v>
                </c:pt>
                <c:pt idx="40825" formatCode="General">
                  <c:v>27.4754</c:v>
                </c:pt>
                <c:pt idx="40826" formatCode="General">
                  <c:v>27.476099999999999</c:v>
                </c:pt>
                <c:pt idx="40827" formatCode="General">
                  <c:v>27.476800000000001</c:v>
                </c:pt>
                <c:pt idx="40828" formatCode="General">
                  <c:v>27.477499999999999</c:v>
                </c:pt>
                <c:pt idx="40829" formatCode="General">
                  <c:v>27.478100000000001</c:v>
                </c:pt>
                <c:pt idx="40830" formatCode="General">
                  <c:v>27.4788</c:v>
                </c:pt>
                <c:pt idx="40831" formatCode="General">
                  <c:v>27.479500000000002</c:v>
                </c:pt>
                <c:pt idx="40832" formatCode="General">
                  <c:v>27.4801</c:v>
                </c:pt>
                <c:pt idx="40833" formatCode="General">
                  <c:v>27.480799999999999</c:v>
                </c:pt>
                <c:pt idx="40834" formatCode="General">
                  <c:v>27.4815</c:v>
                </c:pt>
                <c:pt idx="40835" formatCode="General">
                  <c:v>27.482199999999999</c:v>
                </c:pt>
                <c:pt idx="40836" formatCode="General">
                  <c:v>27.482800000000001</c:v>
                </c:pt>
                <c:pt idx="40837" formatCode="General">
                  <c:v>27.483499999999999</c:v>
                </c:pt>
                <c:pt idx="40838" formatCode="General">
                  <c:v>27.484200000000001</c:v>
                </c:pt>
                <c:pt idx="40839" formatCode="General">
                  <c:v>27.4849</c:v>
                </c:pt>
                <c:pt idx="40840" formatCode="General">
                  <c:v>27.485499999999998</c:v>
                </c:pt>
                <c:pt idx="40841" formatCode="General">
                  <c:v>27.4862</c:v>
                </c:pt>
                <c:pt idx="40842" formatCode="General">
                  <c:v>27.486899999999999</c:v>
                </c:pt>
                <c:pt idx="40843" formatCode="General">
                  <c:v>27.487500000000001</c:v>
                </c:pt>
                <c:pt idx="40844" formatCode="General">
                  <c:v>27.488199999999999</c:v>
                </c:pt>
                <c:pt idx="40845" formatCode="General">
                  <c:v>27.488900000000001</c:v>
                </c:pt>
                <c:pt idx="40846" formatCode="General">
                  <c:v>27.489599999999999</c:v>
                </c:pt>
                <c:pt idx="40847" formatCode="General">
                  <c:v>27.490200000000002</c:v>
                </c:pt>
                <c:pt idx="40848" formatCode="General">
                  <c:v>27.4909</c:v>
                </c:pt>
                <c:pt idx="40849" formatCode="General">
                  <c:v>27.491599999999998</c:v>
                </c:pt>
                <c:pt idx="40850" formatCode="General">
                  <c:v>27.4923</c:v>
                </c:pt>
                <c:pt idx="40851" formatCode="General">
                  <c:v>27.492899999999999</c:v>
                </c:pt>
                <c:pt idx="40852" formatCode="General">
                  <c:v>27.493600000000001</c:v>
                </c:pt>
                <c:pt idx="40853" formatCode="General">
                  <c:v>27.494299999999999</c:v>
                </c:pt>
                <c:pt idx="40854" formatCode="General">
                  <c:v>27.495000000000001</c:v>
                </c:pt>
                <c:pt idx="40855" formatCode="General">
                  <c:v>27.4956</c:v>
                </c:pt>
                <c:pt idx="40856" formatCode="General">
                  <c:v>27.496300000000002</c:v>
                </c:pt>
                <c:pt idx="40857" formatCode="General">
                  <c:v>27.497</c:v>
                </c:pt>
                <c:pt idx="40858" formatCode="General">
                  <c:v>27.497599999999998</c:v>
                </c:pt>
                <c:pt idx="40859" formatCode="General">
                  <c:v>27.4983</c:v>
                </c:pt>
                <c:pt idx="40860" formatCode="General">
                  <c:v>27.498999999999999</c:v>
                </c:pt>
                <c:pt idx="40861" formatCode="General">
                  <c:v>27.499700000000001</c:v>
                </c:pt>
                <c:pt idx="40862" formatCode="General">
                  <c:v>27.500299999999999</c:v>
                </c:pt>
                <c:pt idx="40863" formatCode="General">
                  <c:v>27.501000000000001</c:v>
                </c:pt>
                <c:pt idx="40864" formatCode="General">
                  <c:v>27.5017</c:v>
                </c:pt>
                <c:pt idx="40865" formatCode="General">
                  <c:v>27.502400000000002</c:v>
                </c:pt>
                <c:pt idx="40866" formatCode="General">
                  <c:v>27.503</c:v>
                </c:pt>
                <c:pt idx="40867" formatCode="General">
                  <c:v>27.503699999999998</c:v>
                </c:pt>
                <c:pt idx="40868" formatCode="General">
                  <c:v>27.5044</c:v>
                </c:pt>
                <c:pt idx="40869" formatCode="General">
                  <c:v>27.504999999999999</c:v>
                </c:pt>
                <c:pt idx="40870" formatCode="General">
                  <c:v>27.505700000000001</c:v>
                </c:pt>
                <c:pt idx="40871" formatCode="General">
                  <c:v>27.506399999999999</c:v>
                </c:pt>
                <c:pt idx="40872" formatCode="General">
                  <c:v>27.507100000000001</c:v>
                </c:pt>
                <c:pt idx="40873" formatCode="General">
                  <c:v>27.5077</c:v>
                </c:pt>
                <c:pt idx="40874" formatCode="General">
                  <c:v>27.508400000000002</c:v>
                </c:pt>
                <c:pt idx="40875" formatCode="General">
                  <c:v>27.5091</c:v>
                </c:pt>
                <c:pt idx="40876" formatCode="General">
                  <c:v>27.509799999999998</c:v>
                </c:pt>
                <c:pt idx="40877" formatCode="General">
                  <c:v>27.510400000000001</c:v>
                </c:pt>
                <c:pt idx="40878" formatCode="General">
                  <c:v>27.511099999999999</c:v>
                </c:pt>
                <c:pt idx="40879" formatCode="General">
                  <c:v>27.511800000000001</c:v>
                </c:pt>
                <c:pt idx="40880" formatCode="General">
                  <c:v>27.512499999999999</c:v>
                </c:pt>
                <c:pt idx="40881" formatCode="General">
                  <c:v>27.513100000000001</c:v>
                </c:pt>
                <c:pt idx="40882" formatCode="General">
                  <c:v>27.5138</c:v>
                </c:pt>
                <c:pt idx="40883" formatCode="General">
                  <c:v>27.514500000000002</c:v>
                </c:pt>
                <c:pt idx="40884" formatCode="General">
                  <c:v>27.5151</c:v>
                </c:pt>
                <c:pt idx="40885" formatCode="General">
                  <c:v>27.515799999999999</c:v>
                </c:pt>
                <c:pt idx="40886" formatCode="General">
                  <c:v>27.516500000000001</c:v>
                </c:pt>
                <c:pt idx="40887" formatCode="General">
                  <c:v>27.517199999999999</c:v>
                </c:pt>
                <c:pt idx="40888" formatCode="General">
                  <c:v>27.517800000000001</c:v>
                </c:pt>
                <c:pt idx="40889" formatCode="General">
                  <c:v>27.5185</c:v>
                </c:pt>
                <c:pt idx="40890" formatCode="General">
                  <c:v>27.519200000000001</c:v>
                </c:pt>
                <c:pt idx="40891" formatCode="General">
                  <c:v>27.5199</c:v>
                </c:pt>
                <c:pt idx="40892" formatCode="General">
                  <c:v>27.520499999999998</c:v>
                </c:pt>
                <c:pt idx="40893" formatCode="General">
                  <c:v>27.5212</c:v>
                </c:pt>
                <c:pt idx="40894" formatCode="General">
                  <c:v>27.521899999999999</c:v>
                </c:pt>
                <c:pt idx="40895" formatCode="General">
                  <c:v>27.522500000000001</c:v>
                </c:pt>
                <c:pt idx="40896" formatCode="General">
                  <c:v>27.523199999999999</c:v>
                </c:pt>
                <c:pt idx="40897" formatCode="General">
                  <c:v>27.523900000000001</c:v>
                </c:pt>
                <c:pt idx="40898" formatCode="General">
                  <c:v>27.5246</c:v>
                </c:pt>
                <c:pt idx="40899" formatCode="General">
                  <c:v>27.525200000000002</c:v>
                </c:pt>
                <c:pt idx="40900" formatCode="General">
                  <c:v>27.5259</c:v>
                </c:pt>
                <c:pt idx="40901" formatCode="General">
                  <c:v>27.526599999999998</c:v>
                </c:pt>
                <c:pt idx="40902" formatCode="General">
                  <c:v>27.5273</c:v>
                </c:pt>
                <c:pt idx="40903" formatCode="General">
                  <c:v>27.527899999999999</c:v>
                </c:pt>
                <c:pt idx="40904" formatCode="General">
                  <c:v>27.528600000000001</c:v>
                </c:pt>
                <c:pt idx="40905" formatCode="General">
                  <c:v>27.529299999999999</c:v>
                </c:pt>
                <c:pt idx="40906" formatCode="General">
                  <c:v>27.529900000000001</c:v>
                </c:pt>
                <c:pt idx="40907" formatCode="General">
                  <c:v>27.5306</c:v>
                </c:pt>
                <c:pt idx="40908" formatCode="General">
                  <c:v>27.531300000000002</c:v>
                </c:pt>
                <c:pt idx="40909" formatCode="General">
                  <c:v>27.532</c:v>
                </c:pt>
                <c:pt idx="40910" formatCode="General">
                  <c:v>27.532599999999999</c:v>
                </c:pt>
                <c:pt idx="40911" formatCode="General">
                  <c:v>27.533300000000001</c:v>
                </c:pt>
                <c:pt idx="40912" formatCode="General">
                  <c:v>27.533999999999999</c:v>
                </c:pt>
                <c:pt idx="40913" formatCode="General">
                  <c:v>27.534700000000001</c:v>
                </c:pt>
                <c:pt idx="40914" formatCode="General">
                  <c:v>27.535299999999999</c:v>
                </c:pt>
                <c:pt idx="40915" formatCode="General">
                  <c:v>27.536000000000001</c:v>
                </c:pt>
                <c:pt idx="40916" formatCode="General">
                  <c:v>27.5367</c:v>
                </c:pt>
                <c:pt idx="40917" formatCode="General">
                  <c:v>27.537400000000002</c:v>
                </c:pt>
                <c:pt idx="40918" formatCode="General">
                  <c:v>27.538</c:v>
                </c:pt>
                <c:pt idx="40919" formatCode="General">
                  <c:v>27.538699999999999</c:v>
                </c:pt>
                <c:pt idx="40920" formatCode="General">
                  <c:v>27.539400000000001</c:v>
                </c:pt>
                <c:pt idx="40921" formatCode="General">
                  <c:v>27.54</c:v>
                </c:pt>
                <c:pt idx="40922" formatCode="General">
                  <c:v>27.540700000000001</c:v>
                </c:pt>
                <c:pt idx="40923" formatCode="General">
                  <c:v>27.541399999999999</c:v>
                </c:pt>
                <c:pt idx="40924" formatCode="General">
                  <c:v>27.542100000000001</c:v>
                </c:pt>
                <c:pt idx="40925" formatCode="General">
                  <c:v>27.5427</c:v>
                </c:pt>
                <c:pt idx="40926" formatCode="General">
                  <c:v>27.543399999999998</c:v>
                </c:pt>
                <c:pt idx="40927" formatCode="General">
                  <c:v>27.5441</c:v>
                </c:pt>
                <c:pt idx="40928" formatCode="General">
                  <c:v>27.544799999999999</c:v>
                </c:pt>
                <c:pt idx="40929" formatCode="General">
                  <c:v>27.545400000000001</c:v>
                </c:pt>
                <c:pt idx="40930" formatCode="General">
                  <c:v>27.546099999999999</c:v>
                </c:pt>
                <c:pt idx="40931" formatCode="General">
                  <c:v>27.546800000000001</c:v>
                </c:pt>
                <c:pt idx="40932" formatCode="General">
                  <c:v>27.5474</c:v>
                </c:pt>
                <c:pt idx="40933" formatCode="General">
                  <c:v>27.548100000000002</c:v>
                </c:pt>
                <c:pt idx="40934" formatCode="General">
                  <c:v>27.5488</c:v>
                </c:pt>
                <c:pt idx="40935" formatCode="General">
                  <c:v>27.549499999999998</c:v>
                </c:pt>
                <c:pt idx="40936" formatCode="General">
                  <c:v>27.5501</c:v>
                </c:pt>
                <c:pt idx="40937" formatCode="General">
                  <c:v>27.550799999999999</c:v>
                </c:pt>
                <c:pt idx="40938" formatCode="General">
                  <c:v>27.551500000000001</c:v>
                </c:pt>
                <c:pt idx="40939" formatCode="General">
                  <c:v>27.552199999999999</c:v>
                </c:pt>
                <c:pt idx="40940" formatCode="General">
                  <c:v>27.552800000000001</c:v>
                </c:pt>
                <c:pt idx="40941" formatCode="General">
                  <c:v>27.5535</c:v>
                </c:pt>
                <c:pt idx="40942" formatCode="General">
                  <c:v>27.554200000000002</c:v>
                </c:pt>
                <c:pt idx="40943" formatCode="General">
                  <c:v>27.5548</c:v>
                </c:pt>
                <c:pt idx="40944" formatCode="General">
                  <c:v>27.555499999999999</c:v>
                </c:pt>
                <c:pt idx="40945" formatCode="General">
                  <c:v>27.5562</c:v>
                </c:pt>
                <c:pt idx="40946" formatCode="General">
                  <c:v>27.556899999999999</c:v>
                </c:pt>
                <c:pt idx="40947" formatCode="General">
                  <c:v>27.557500000000001</c:v>
                </c:pt>
                <c:pt idx="40948" formatCode="General">
                  <c:v>27.558199999999999</c:v>
                </c:pt>
                <c:pt idx="40949" formatCode="General">
                  <c:v>27.558900000000001</c:v>
                </c:pt>
                <c:pt idx="40950" formatCode="General">
                  <c:v>27.5596</c:v>
                </c:pt>
                <c:pt idx="40951" formatCode="General">
                  <c:v>27.560199999999998</c:v>
                </c:pt>
                <c:pt idx="40952" formatCode="General">
                  <c:v>27.5609</c:v>
                </c:pt>
                <c:pt idx="40953" formatCode="General">
                  <c:v>27.561599999999999</c:v>
                </c:pt>
                <c:pt idx="40954" formatCode="General">
                  <c:v>27.5623</c:v>
                </c:pt>
                <c:pt idx="40955" formatCode="General">
                  <c:v>27.562899999999999</c:v>
                </c:pt>
                <c:pt idx="40956" formatCode="General">
                  <c:v>27.563600000000001</c:v>
                </c:pt>
                <c:pt idx="40957" formatCode="General">
                  <c:v>27.564299999999999</c:v>
                </c:pt>
                <c:pt idx="40958" formatCode="General">
                  <c:v>27.564900000000002</c:v>
                </c:pt>
                <c:pt idx="40959" formatCode="General">
                  <c:v>27.5656</c:v>
                </c:pt>
                <c:pt idx="40960" formatCode="General">
                  <c:v>27.566299999999998</c:v>
                </c:pt>
                <c:pt idx="40961" formatCode="General">
                  <c:v>27.567</c:v>
                </c:pt>
                <c:pt idx="40962" formatCode="General">
                  <c:v>27.567599999999999</c:v>
                </c:pt>
                <c:pt idx="40963" formatCode="General">
                  <c:v>27.568300000000001</c:v>
                </c:pt>
                <c:pt idx="40964" formatCode="General">
                  <c:v>27.568999999999999</c:v>
                </c:pt>
                <c:pt idx="40965" formatCode="General">
                  <c:v>27.569700000000001</c:v>
                </c:pt>
                <c:pt idx="40966" formatCode="General">
                  <c:v>27.5703</c:v>
                </c:pt>
                <c:pt idx="40967" formatCode="General">
                  <c:v>27.571000000000002</c:v>
                </c:pt>
                <c:pt idx="40968" formatCode="General">
                  <c:v>27.5717</c:v>
                </c:pt>
                <c:pt idx="40969" formatCode="General">
                  <c:v>27.572299999999998</c:v>
                </c:pt>
                <c:pt idx="40970" formatCode="General">
                  <c:v>27.573</c:v>
                </c:pt>
                <c:pt idx="40971" formatCode="General">
                  <c:v>27.573699999999999</c:v>
                </c:pt>
                <c:pt idx="40972" formatCode="General">
                  <c:v>27.574400000000001</c:v>
                </c:pt>
                <c:pt idx="40973" formatCode="General">
                  <c:v>27.574999999999999</c:v>
                </c:pt>
                <c:pt idx="40974" formatCode="General">
                  <c:v>27.575700000000001</c:v>
                </c:pt>
                <c:pt idx="40975" formatCode="General">
                  <c:v>27.5764</c:v>
                </c:pt>
                <c:pt idx="40976" formatCode="General">
                  <c:v>27.577100000000002</c:v>
                </c:pt>
                <c:pt idx="40977" formatCode="General">
                  <c:v>27.5777</c:v>
                </c:pt>
                <c:pt idx="40978" formatCode="General">
                  <c:v>27.578399999999998</c:v>
                </c:pt>
                <c:pt idx="40979" formatCode="General">
                  <c:v>27.5791</c:v>
                </c:pt>
                <c:pt idx="40980" formatCode="General">
                  <c:v>27.579799999999999</c:v>
                </c:pt>
                <c:pt idx="40981" formatCode="General">
                  <c:v>27.580400000000001</c:v>
                </c:pt>
                <c:pt idx="40982" formatCode="General">
                  <c:v>27.581099999999999</c:v>
                </c:pt>
                <c:pt idx="40983" formatCode="General">
                  <c:v>27.581800000000001</c:v>
                </c:pt>
                <c:pt idx="40984" formatCode="General">
                  <c:v>27.5824</c:v>
                </c:pt>
                <c:pt idx="40985" formatCode="General">
                  <c:v>27.583100000000002</c:v>
                </c:pt>
                <c:pt idx="40986" formatCode="General">
                  <c:v>27.5838</c:v>
                </c:pt>
                <c:pt idx="40987" formatCode="General">
                  <c:v>27.584499999999998</c:v>
                </c:pt>
                <c:pt idx="40988" formatCode="General">
                  <c:v>27.585100000000001</c:v>
                </c:pt>
                <c:pt idx="40989" formatCode="General">
                  <c:v>27.585799999999999</c:v>
                </c:pt>
                <c:pt idx="40990" formatCode="General">
                  <c:v>27.586500000000001</c:v>
                </c:pt>
                <c:pt idx="40991" formatCode="General">
                  <c:v>27.587199999999999</c:v>
                </c:pt>
                <c:pt idx="40992" formatCode="General">
                  <c:v>27.587800000000001</c:v>
                </c:pt>
                <c:pt idx="40993" formatCode="General">
                  <c:v>27.5885</c:v>
                </c:pt>
                <c:pt idx="40994" formatCode="General">
                  <c:v>27.589200000000002</c:v>
                </c:pt>
                <c:pt idx="40995" formatCode="General">
                  <c:v>27.5898</c:v>
                </c:pt>
                <c:pt idx="40996" formatCode="General">
                  <c:v>27.590499999999999</c:v>
                </c:pt>
                <c:pt idx="40997" formatCode="General">
                  <c:v>27.591200000000001</c:v>
                </c:pt>
                <c:pt idx="40998" formatCode="General">
                  <c:v>27.591899999999999</c:v>
                </c:pt>
                <c:pt idx="40999" formatCode="General">
                  <c:v>27.592500000000001</c:v>
                </c:pt>
                <c:pt idx="41000" formatCode="General">
                  <c:v>27.5932</c:v>
                </c:pt>
                <c:pt idx="41001" formatCode="General">
                  <c:v>27.593900000000001</c:v>
                </c:pt>
                <c:pt idx="41002" formatCode="General">
                  <c:v>27.5946</c:v>
                </c:pt>
                <c:pt idx="41003" formatCode="General">
                  <c:v>27.595199999999998</c:v>
                </c:pt>
                <c:pt idx="41004" formatCode="General">
                  <c:v>27.5959</c:v>
                </c:pt>
                <c:pt idx="41005" formatCode="General">
                  <c:v>27.596599999999999</c:v>
                </c:pt>
                <c:pt idx="41006" formatCode="General">
                  <c:v>27.597200000000001</c:v>
                </c:pt>
                <c:pt idx="41007" formatCode="General">
                  <c:v>27.597899999999999</c:v>
                </c:pt>
                <c:pt idx="41008" formatCode="General">
                  <c:v>27.598600000000001</c:v>
                </c:pt>
                <c:pt idx="41009" formatCode="General">
                  <c:v>27.599299999999999</c:v>
                </c:pt>
                <c:pt idx="41010" formatCode="General">
                  <c:v>27.599900000000002</c:v>
                </c:pt>
                <c:pt idx="41011" formatCode="General">
                  <c:v>27.6006</c:v>
                </c:pt>
                <c:pt idx="41012" formatCode="General">
                  <c:v>27.601299999999998</c:v>
                </c:pt>
                <c:pt idx="41013" formatCode="General">
                  <c:v>27.602</c:v>
                </c:pt>
                <c:pt idx="41014" formatCode="General">
                  <c:v>27.602599999999999</c:v>
                </c:pt>
                <c:pt idx="41015" formatCode="General">
                  <c:v>27.603300000000001</c:v>
                </c:pt>
                <c:pt idx="41016" formatCode="General">
                  <c:v>27.603999999999999</c:v>
                </c:pt>
                <c:pt idx="41017" formatCode="General">
                  <c:v>27.604700000000001</c:v>
                </c:pt>
                <c:pt idx="41018" formatCode="General">
                  <c:v>27.6053</c:v>
                </c:pt>
                <c:pt idx="41019" formatCode="General">
                  <c:v>27.606000000000002</c:v>
                </c:pt>
                <c:pt idx="41020" formatCode="General">
                  <c:v>27.6067</c:v>
                </c:pt>
                <c:pt idx="41021" formatCode="General">
                  <c:v>27.607299999999999</c:v>
                </c:pt>
                <c:pt idx="41022" formatCode="General">
                  <c:v>27.608000000000001</c:v>
                </c:pt>
                <c:pt idx="41023" formatCode="General">
                  <c:v>27.608699999999999</c:v>
                </c:pt>
                <c:pt idx="41024" formatCode="General">
                  <c:v>27.609400000000001</c:v>
                </c:pt>
                <c:pt idx="41025" formatCode="General">
                  <c:v>27.61</c:v>
                </c:pt>
                <c:pt idx="41026" formatCode="General">
                  <c:v>27.610700000000001</c:v>
                </c:pt>
                <c:pt idx="41027" formatCode="General">
                  <c:v>27.6114</c:v>
                </c:pt>
                <c:pt idx="41028" formatCode="General">
                  <c:v>27.612100000000002</c:v>
                </c:pt>
                <c:pt idx="41029" formatCode="General">
                  <c:v>27.6127</c:v>
                </c:pt>
                <c:pt idx="41030" formatCode="General">
                  <c:v>27.613399999999999</c:v>
                </c:pt>
                <c:pt idx="41031" formatCode="General">
                  <c:v>27.614100000000001</c:v>
                </c:pt>
                <c:pt idx="41032" formatCode="General">
                  <c:v>27.614699999999999</c:v>
                </c:pt>
                <c:pt idx="41033" formatCode="General">
                  <c:v>27.615400000000001</c:v>
                </c:pt>
                <c:pt idx="41034" formatCode="General">
                  <c:v>27.616099999999999</c:v>
                </c:pt>
                <c:pt idx="41035" formatCode="General">
                  <c:v>27.616800000000001</c:v>
                </c:pt>
                <c:pt idx="41036" formatCode="General">
                  <c:v>27.6174</c:v>
                </c:pt>
                <c:pt idx="41037" formatCode="General">
                  <c:v>27.618099999999998</c:v>
                </c:pt>
                <c:pt idx="41038" formatCode="General">
                  <c:v>27.6188</c:v>
                </c:pt>
                <c:pt idx="41039" formatCode="General">
                  <c:v>27.619499999999999</c:v>
                </c:pt>
                <c:pt idx="41040" formatCode="General">
                  <c:v>27.620100000000001</c:v>
                </c:pt>
                <c:pt idx="41041" formatCode="General">
                  <c:v>27.620799999999999</c:v>
                </c:pt>
                <c:pt idx="41042" formatCode="General">
                  <c:v>27.621500000000001</c:v>
                </c:pt>
                <c:pt idx="41043" formatCode="General">
                  <c:v>27.622199999999999</c:v>
                </c:pt>
                <c:pt idx="41044" formatCode="General">
                  <c:v>27.622800000000002</c:v>
                </c:pt>
                <c:pt idx="41045" formatCode="General">
                  <c:v>27.6235</c:v>
                </c:pt>
                <c:pt idx="41046" formatCode="General">
                  <c:v>27.624199999999998</c:v>
                </c:pt>
                <c:pt idx="41047" formatCode="General">
                  <c:v>27.6248</c:v>
                </c:pt>
                <c:pt idx="41048" formatCode="General">
                  <c:v>27.625499999999999</c:v>
                </c:pt>
                <c:pt idx="41049" formatCode="General">
                  <c:v>27.626200000000001</c:v>
                </c:pt>
                <c:pt idx="41050" formatCode="General">
                  <c:v>27.626899999999999</c:v>
                </c:pt>
                <c:pt idx="41051" formatCode="General">
                  <c:v>27.627500000000001</c:v>
                </c:pt>
                <c:pt idx="41052" formatCode="General">
                  <c:v>27.6282</c:v>
                </c:pt>
                <c:pt idx="41053" formatCode="General">
                  <c:v>27.628900000000002</c:v>
                </c:pt>
                <c:pt idx="41054" formatCode="General">
                  <c:v>27.6296</c:v>
                </c:pt>
                <c:pt idx="41055" formatCode="General">
                  <c:v>27.630199999999999</c:v>
                </c:pt>
                <c:pt idx="41056" formatCode="General">
                  <c:v>27.6309</c:v>
                </c:pt>
                <c:pt idx="41057" formatCode="General">
                  <c:v>27.631599999999999</c:v>
                </c:pt>
                <c:pt idx="41058" formatCode="General">
                  <c:v>27.632200000000001</c:v>
                </c:pt>
                <c:pt idx="41059" formatCode="General">
                  <c:v>27.632899999999999</c:v>
                </c:pt>
                <c:pt idx="41060" formatCode="General">
                  <c:v>27.633600000000001</c:v>
                </c:pt>
                <c:pt idx="41061" formatCode="General">
                  <c:v>27.6343</c:v>
                </c:pt>
                <c:pt idx="41062" formatCode="General">
                  <c:v>27.634899999999998</c:v>
                </c:pt>
                <c:pt idx="41063" formatCode="General">
                  <c:v>27.6356</c:v>
                </c:pt>
                <c:pt idx="41064" formatCode="General">
                  <c:v>27.636299999999999</c:v>
                </c:pt>
                <c:pt idx="41065" formatCode="General">
                  <c:v>27.637</c:v>
                </c:pt>
                <c:pt idx="41066" formatCode="General">
                  <c:v>27.637599999999999</c:v>
                </c:pt>
                <c:pt idx="41067" formatCode="General">
                  <c:v>27.638300000000001</c:v>
                </c:pt>
                <c:pt idx="41068" formatCode="General">
                  <c:v>27.638999999999999</c:v>
                </c:pt>
                <c:pt idx="41069" formatCode="General">
                  <c:v>27.639600000000002</c:v>
                </c:pt>
                <c:pt idx="41070" formatCode="General">
                  <c:v>27.6403</c:v>
                </c:pt>
                <c:pt idx="41071" formatCode="General">
                  <c:v>27.640999999999998</c:v>
                </c:pt>
                <c:pt idx="41072" formatCode="General">
                  <c:v>27.6417</c:v>
                </c:pt>
                <c:pt idx="41073" formatCode="General">
                  <c:v>27.642299999999999</c:v>
                </c:pt>
                <c:pt idx="41074" formatCode="General">
                  <c:v>27.643000000000001</c:v>
                </c:pt>
                <c:pt idx="41075" formatCode="General">
                  <c:v>27.643699999999999</c:v>
                </c:pt>
                <c:pt idx="41076" formatCode="General">
                  <c:v>27.644400000000001</c:v>
                </c:pt>
                <c:pt idx="41077" formatCode="General">
                  <c:v>27.645</c:v>
                </c:pt>
                <c:pt idx="41078" formatCode="General">
                  <c:v>27.645700000000001</c:v>
                </c:pt>
                <c:pt idx="41079" formatCode="General">
                  <c:v>27.6464</c:v>
                </c:pt>
                <c:pt idx="41080" formatCode="General">
                  <c:v>27.647099999999998</c:v>
                </c:pt>
                <c:pt idx="41081" formatCode="General">
                  <c:v>27.6477</c:v>
                </c:pt>
                <c:pt idx="41082" formatCode="General">
                  <c:v>27.648399999999999</c:v>
                </c:pt>
                <c:pt idx="41083" formatCode="General">
                  <c:v>27.649100000000001</c:v>
                </c:pt>
                <c:pt idx="41084" formatCode="General">
                  <c:v>27.649699999999999</c:v>
                </c:pt>
                <c:pt idx="41085" formatCode="General">
                  <c:v>27.650400000000001</c:v>
                </c:pt>
                <c:pt idx="41086" formatCode="General">
                  <c:v>27.6511</c:v>
                </c:pt>
                <c:pt idx="41087" formatCode="General">
                  <c:v>27.651800000000001</c:v>
                </c:pt>
                <c:pt idx="41088" formatCode="General">
                  <c:v>27.6524</c:v>
                </c:pt>
                <c:pt idx="41089" formatCode="General">
                  <c:v>27.653099999999998</c:v>
                </c:pt>
                <c:pt idx="41090" formatCode="General">
                  <c:v>27.6538</c:v>
                </c:pt>
                <c:pt idx="41091" formatCode="General">
                  <c:v>27.654499999999999</c:v>
                </c:pt>
                <c:pt idx="41092" formatCode="General">
                  <c:v>27.655100000000001</c:v>
                </c:pt>
                <c:pt idx="41093" formatCode="General">
                  <c:v>27.655799999999999</c:v>
                </c:pt>
                <c:pt idx="41094" formatCode="General">
                  <c:v>27.656500000000001</c:v>
                </c:pt>
                <c:pt idx="41095" formatCode="General">
                  <c:v>27.6571</c:v>
                </c:pt>
                <c:pt idx="41096" formatCode="General">
                  <c:v>27.657800000000002</c:v>
                </c:pt>
                <c:pt idx="41097" formatCode="General">
                  <c:v>27.6585</c:v>
                </c:pt>
                <c:pt idx="41098" formatCode="General">
                  <c:v>27.659199999999998</c:v>
                </c:pt>
                <c:pt idx="41099" formatCode="General">
                  <c:v>27.659800000000001</c:v>
                </c:pt>
                <c:pt idx="41100" formatCode="General">
                  <c:v>27.660499999999999</c:v>
                </c:pt>
                <c:pt idx="41101" formatCode="General">
                  <c:v>27.661200000000001</c:v>
                </c:pt>
                <c:pt idx="41102" formatCode="General">
                  <c:v>27.661899999999999</c:v>
                </c:pt>
                <c:pt idx="41103" formatCode="General">
                  <c:v>27.662500000000001</c:v>
                </c:pt>
                <c:pt idx="41104" formatCode="General">
                  <c:v>27.6632</c:v>
                </c:pt>
                <c:pt idx="41105" formatCode="General">
                  <c:v>27.663900000000002</c:v>
                </c:pt>
                <c:pt idx="41106" formatCode="General">
                  <c:v>27.6645</c:v>
                </c:pt>
                <c:pt idx="41107" formatCode="General">
                  <c:v>27.665199999999999</c:v>
                </c:pt>
                <c:pt idx="41108" formatCode="General">
                  <c:v>27.665900000000001</c:v>
                </c:pt>
                <c:pt idx="41109" formatCode="General">
                  <c:v>27.666599999999999</c:v>
                </c:pt>
                <c:pt idx="41110" formatCode="General">
                  <c:v>27.667200000000001</c:v>
                </c:pt>
                <c:pt idx="41111" formatCode="General">
                  <c:v>27.667899999999999</c:v>
                </c:pt>
                <c:pt idx="41112" formatCode="General">
                  <c:v>27.668600000000001</c:v>
                </c:pt>
                <c:pt idx="41113" formatCode="General">
                  <c:v>27.6693</c:v>
                </c:pt>
                <c:pt idx="41114" formatCode="General">
                  <c:v>27.669899999999998</c:v>
                </c:pt>
                <c:pt idx="41115" formatCode="General">
                  <c:v>27.6706</c:v>
                </c:pt>
                <c:pt idx="41116" formatCode="General">
                  <c:v>27.671299999999999</c:v>
                </c:pt>
                <c:pt idx="41117" formatCode="General">
                  <c:v>27.672000000000001</c:v>
                </c:pt>
                <c:pt idx="41118" formatCode="General">
                  <c:v>27.672599999999999</c:v>
                </c:pt>
                <c:pt idx="41119" formatCode="General">
                  <c:v>27.673300000000001</c:v>
                </c:pt>
                <c:pt idx="41120" formatCode="General">
                  <c:v>27.673999999999999</c:v>
                </c:pt>
                <c:pt idx="41121" formatCode="General">
                  <c:v>27.674600000000002</c:v>
                </c:pt>
                <c:pt idx="41122" formatCode="General">
                  <c:v>27.6753</c:v>
                </c:pt>
                <c:pt idx="41123" formatCode="General">
                  <c:v>27.675999999999998</c:v>
                </c:pt>
                <c:pt idx="41124" formatCode="General">
                  <c:v>27.6767</c:v>
                </c:pt>
                <c:pt idx="41125" formatCode="General">
                  <c:v>27.677299999999999</c:v>
                </c:pt>
                <c:pt idx="41126" formatCode="General">
                  <c:v>27.678000000000001</c:v>
                </c:pt>
                <c:pt idx="41127" formatCode="General">
                  <c:v>27.678699999999999</c:v>
                </c:pt>
                <c:pt idx="41128" formatCode="General">
                  <c:v>27.679400000000001</c:v>
                </c:pt>
                <c:pt idx="41129" formatCode="General">
                  <c:v>27.68</c:v>
                </c:pt>
                <c:pt idx="41130" formatCode="General">
                  <c:v>27.680700000000002</c:v>
                </c:pt>
                <c:pt idx="41131" formatCode="General">
                  <c:v>27.6814</c:v>
                </c:pt>
                <c:pt idx="41132" formatCode="General">
                  <c:v>27.681999999999999</c:v>
                </c:pt>
                <c:pt idx="41133" formatCode="General">
                  <c:v>27.682700000000001</c:v>
                </c:pt>
                <c:pt idx="41134" formatCode="General">
                  <c:v>27.683399999999999</c:v>
                </c:pt>
                <c:pt idx="41135" formatCode="General">
                  <c:v>27.684100000000001</c:v>
                </c:pt>
                <c:pt idx="41136" formatCode="General">
                  <c:v>27.684699999999999</c:v>
                </c:pt>
                <c:pt idx="41137" formatCode="General">
                  <c:v>27.685400000000001</c:v>
                </c:pt>
                <c:pt idx="41138" formatCode="General">
                  <c:v>27.6861</c:v>
                </c:pt>
                <c:pt idx="41139" formatCode="General">
                  <c:v>27.686800000000002</c:v>
                </c:pt>
                <c:pt idx="41140" formatCode="General">
                  <c:v>27.6874</c:v>
                </c:pt>
                <c:pt idx="41141" formatCode="General">
                  <c:v>27.688099999999999</c:v>
                </c:pt>
                <c:pt idx="41142" formatCode="General">
                  <c:v>27.688800000000001</c:v>
                </c:pt>
                <c:pt idx="41143" formatCode="General">
                  <c:v>27.689499999999999</c:v>
                </c:pt>
                <c:pt idx="41144" formatCode="General">
                  <c:v>27.690100000000001</c:v>
                </c:pt>
                <c:pt idx="41145" formatCode="General">
                  <c:v>27.690799999999999</c:v>
                </c:pt>
                <c:pt idx="41146" formatCode="General">
                  <c:v>27.691500000000001</c:v>
                </c:pt>
                <c:pt idx="41147" formatCode="General">
                  <c:v>27.6921</c:v>
                </c:pt>
                <c:pt idx="41148" formatCode="General">
                  <c:v>27.692799999999998</c:v>
                </c:pt>
                <c:pt idx="41149" formatCode="General">
                  <c:v>27.6935</c:v>
                </c:pt>
                <c:pt idx="41150" formatCode="General">
                  <c:v>27.694199999999999</c:v>
                </c:pt>
                <c:pt idx="41151" formatCode="General">
                  <c:v>27.694800000000001</c:v>
                </c:pt>
                <c:pt idx="41152" formatCode="General">
                  <c:v>27.695499999999999</c:v>
                </c:pt>
                <c:pt idx="41153" formatCode="General">
                  <c:v>27.696200000000001</c:v>
                </c:pt>
                <c:pt idx="41154" formatCode="General">
                  <c:v>27.696899999999999</c:v>
                </c:pt>
                <c:pt idx="41155" formatCode="General">
                  <c:v>27.697500000000002</c:v>
                </c:pt>
                <c:pt idx="41156" formatCode="General">
                  <c:v>27.6982</c:v>
                </c:pt>
                <c:pt idx="41157" formatCode="General">
                  <c:v>27.698899999999998</c:v>
                </c:pt>
                <c:pt idx="41158" formatCode="General">
                  <c:v>27.6995</c:v>
                </c:pt>
                <c:pt idx="41159" formatCode="General">
                  <c:v>27.700199999999999</c:v>
                </c:pt>
                <c:pt idx="41160" formatCode="General">
                  <c:v>27.700900000000001</c:v>
                </c:pt>
                <c:pt idx="41161" formatCode="General">
                  <c:v>27.701599999999999</c:v>
                </c:pt>
                <c:pt idx="41162" formatCode="General">
                  <c:v>27.702200000000001</c:v>
                </c:pt>
                <c:pt idx="41163" formatCode="General">
                  <c:v>27.7029</c:v>
                </c:pt>
                <c:pt idx="41164" formatCode="General">
                  <c:v>27.703600000000002</c:v>
                </c:pt>
                <c:pt idx="41165" formatCode="General">
                  <c:v>27.7043</c:v>
                </c:pt>
                <c:pt idx="41166" formatCode="General">
                  <c:v>27.704899999999999</c:v>
                </c:pt>
                <c:pt idx="41167" formatCode="General">
                  <c:v>27.7056</c:v>
                </c:pt>
                <c:pt idx="41168" formatCode="General">
                  <c:v>27.706299999999999</c:v>
                </c:pt>
                <c:pt idx="41169" formatCode="General">
                  <c:v>27.706900000000001</c:v>
                </c:pt>
                <c:pt idx="41170" formatCode="General">
                  <c:v>27.707599999999999</c:v>
                </c:pt>
                <c:pt idx="41171" formatCode="General">
                  <c:v>27.708300000000001</c:v>
                </c:pt>
                <c:pt idx="41172" formatCode="General">
                  <c:v>27.709</c:v>
                </c:pt>
                <c:pt idx="41173" formatCode="General">
                  <c:v>27.709599999999998</c:v>
                </c:pt>
                <c:pt idx="41174" formatCode="General">
                  <c:v>27.7103</c:v>
                </c:pt>
                <c:pt idx="41175" formatCode="General">
                  <c:v>27.710999999999999</c:v>
                </c:pt>
                <c:pt idx="41176" formatCode="General">
                  <c:v>27.7117</c:v>
                </c:pt>
                <c:pt idx="41177" formatCode="General">
                  <c:v>27.712299999999999</c:v>
                </c:pt>
                <c:pt idx="41178" formatCode="General">
                  <c:v>27.713000000000001</c:v>
                </c:pt>
                <c:pt idx="41179" formatCode="General">
                  <c:v>27.713699999999999</c:v>
                </c:pt>
                <c:pt idx="41180" formatCode="General">
                  <c:v>27.714400000000001</c:v>
                </c:pt>
                <c:pt idx="41181" formatCode="General">
                  <c:v>27.715</c:v>
                </c:pt>
                <c:pt idx="41182" formatCode="General">
                  <c:v>27.715699999999998</c:v>
                </c:pt>
                <c:pt idx="41183" formatCode="General">
                  <c:v>27.7164</c:v>
                </c:pt>
                <c:pt idx="41184" formatCode="General">
                  <c:v>27.716999999999999</c:v>
                </c:pt>
                <c:pt idx="41185" formatCode="General">
                  <c:v>27.717700000000001</c:v>
                </c:pt>
                <c:pt idx="41186" formatCode="General">
                  <c:v>27.718399999999999</c:v>
                </c:pt>
                <c:pt idx="41187" formatCode="General">
                  <c:v>27.719100000000001</c:v>
                </c:pt>
                <c:pt idx="41188" formatCode="General">
                  <c:v>27.7197</c:v>
                </c:pt>
                <c:pt idx="41189" formatCode="General">
                  <c:v>27.720400000000001</c:v>
                </c:pt>
                <c:pt idx="41190" formatCode="General">
                  <c:v>27.7211</c:v>
                </c:pt>
                <c:pt idx="41191" formatCode="General">
                  <c:v>27.721800000000002</c:v>
                </c:pt>
                <c:pt idx="41192" formatCode="General">
                  <c:v>27.7224</c:v>
                </c:pt>
                <c:pt idx="41193" formatCode="General">
                  <c:v>27.723099999999999</c:v>
                </c:pt>
                <c:pt idx="41194" formatCode="General">
                  <c:v>27.723800000000001</c:v>
                </c:pt>
                <c:pt idx="41195" formatCode="General">
                  <c:v>27.724399999999999</c:v>
                </c:pt>
                <c:pt idx="41196" formatCode="General">
                  <c:v>27.725100000000001</c:v>
                </c:pt>
                <c:pt idx="41197" formatCode="General">
                  <c:v>27.7258</c:v>
                </c:pt>
                <c:pt idx="41198" formatCode="General">
                  <c:v>27.726500000000001</c:v>
                </c:pt>
                <c:pt idx="41199" formatCode="General">
                  <c:v>27.7271</c:v>
                </c:pt>
                <c:pt idx="41200" formatCode="General">
                  <c:v>27.727799999999998</c:v>
                </c:pt>
                <c:pt idx="41201" formatCode="General">
                  <c:v>27.7285</c:v>
                </c:pt>
                <c:pt idx="41202" formatCode="General">
                  <c:v>27.729199999999999</c:v>
                </c:pt>
                <c:pt idx="41203" formatCode="General">
                  <c:v>27.729800000000001</c:v>
                </c:pt>
                <c:pt idx="41204" formatCode="General">
                  <c:v>27.730499999999999</c:v>
                </c:pt>
                <c:pt idx="41205" formatCode="General">
                  <c:v>27.731200000000001</c:v>
                </c:pt>
                <c:pt idx="41206" formatCode="General">
                  <c:v>27.7318</c:v>
                </c:pt>
                <c:pt idx="41207" formatCode="General">
                  <c:v>27.732500000000002</c:v>
                </c:pt>
                <c:pt idx="41208" formatCode="General">
                  <c:v>27.7332</c:v>
                </c:pt>
                <c:pt idx="41209" formatCode="General">
                  <c:v>27.733899999999998</c:v>
                </c:pt>
                <c:pt idx="41210" formatCode="General">
                  <c:v>27.734500000000001</c:v>
                </c:pt>
                <c:pt idx="41211" formatCode="General">
                  <c:v>27.735199999999999</c:v>
                </c:pt>
                <c:pt idx="41212" formatCode="General">
                  <c:v>27.735900000000001</c:v>
                </c:pt>
                <c:pt idx="41213" formatCode="General">
                  <c:v>27.736599999999999</c:v>
                </c:pt>
                <c:pt idx="41214" formatCode="General">
                  <c:v>27.737200000000001</c:v>
                </c:pt>
                <c:pt idx="41215" formatCode="General">
                  <c:v>27.7379</c:v>
                </c:pt>
                <c:pt idx="41216" formatCode="General">
                  <c:v>27.738600000000002</c:v>
                </c:pt>
                <c:pt idx="41217" formatCode="General">
                  <c:v>27.7393</c:v>
                </c:pt>
                <c:pt idx="41218" formatCode="General">
                  <c:v>27.739899999999999</c:v>
                </c:pt>
                <c:pt idx="41219" formatCode="General">
                  <c:v>27.740600000000001</c:v>
                </c:pt>
                <c:pt idx="41220" formatCode="General">
                  <c:v>27.741299999999999</c:v>
                </c:pt>
                <c:pt idx="41221" formatCode="General">
                  <c:v>27.741900000000001</c:v>
                </c:pt>
                <c:pt idx="41222" formatCode="General">
                  <c:v>27.742599999999999</c:v>
                </c:pt>
                <c:pt idx="41223" formatCode="General">
                  <c:v>27.743300000000001</c:v>
                </c:pt>
                <c:pt idx="41224" formatCode="General">
                  <c:v>27.744</c:v>
                </c:pt>
                <c:pt idx="41225" formatCode="General">
                  <c:v>27.744599999999998</c:v>
                </c:pt>
                <c:pt idx="41226" formatCode="General">
                  <c:v>27.7453</c:v>
                </c:pt>
                <c:pt idx="41227" formatCode="General">
                  <c:v>27.745999999999999</c:v>
                </c:pt>
                <c:pt idx="41228" formatCode="General">
                  <c:v>27.746700000000001</c:v>
                </c:pt>
                <c:pt idx="41229" formatCode="General">
                  <c:v>27.747299999999999</c:v>
                </c:pt>
                <c:pt idx="41230" formatCode="General">
                  <c:v>27.748000000000001</c:v>
                </c:pt>
                <c:pt idx="41231" formatCode="General">
                  <c:v>27.748699999999999</c:v>
                </c:pt>
                <c:pt idx="41232" formatCode="General">
                  <c:v>27.749300000000002</c:v>
                </c:pt>
                <c:pt idx="41233" formatCode="General">
                  <c:v>27.75</c:v>
                </c:pt>
                <c:pt idx="41234" formatCode="General">
                  <c:v>27.750699999999998</c:v>
                </c:pt>
                <c:pt idx="41235" formatCode="General">
                  <c:v>27.7514</c:v>
                </c:pt>
                <c:pt idx="41236" formatCode="General">
                  <c:v>27.751999999999999</c:v>
                </c:pt>
                <c:pt idx="41237" formatCode="General">
                  <c:v>27.752700000000001</c:v>
                </c:pt>
                <c:pt idx="41238" formatCode="General">
                  <c:v>27.753399999999999</c:v>
                </c:pt>
                <c:pt idx="41239" formatCode="General">
                  <c:v>27.754100000000001</c:v>
                </c:pt>
                <c:pt idx="41240" formatCode="General">
                  <c:v>27.7547</c:v>
                </c:pt>
                <c:pt idx="41241" formatCode="General">
                  <c:v>27.755400000000002</c:v>
                </c:pt>
                <c:pt idx="41242" formatCode="General">
                  <c:v>27.7561</c:v>
                </c:pt>
                <c:pt idx="41243" formatCode="General">
                  <c:v>27.756799999999998</c:v>
                </c:pt>
                <c:pt idx="41244" formatCode="General">
                  <c:v>27.757400000000001</c:v>
                </c:pt>
                <c:pt idx="41245" formatCode="General">
                  <c:v>27.758099999999999</c:v>
                </c:pt>
                <c:pt idx="41246" formatCode="General">
                  <c:v>27.758800000000001</c:v>
                </c:pt>
                <c:pt idx="41247" formatCode="General">
                  <c:v>27.759399999999999</c:v>
                </c:pt>
                <c:pt idx="41248" formatCode="General">
                  <c:v>27.760100000000001</c:v>
                </c:pt>
                <c:pt idx="41249" formatCode="General">
                  <c:v>27.7608</c:v>
                </c:pt>
                <c:pt idx="41250" formatCode="General">
                  <c:v>27.761500000000002</c:v>
                </c:pt>
                <c:pt idx="41251" formatCode="General">
                  <c:v>27.7621</c:v>
                </c:pt>
                <c:pt idx="41252" formatCode="General">
                  <c:v>27.762799999999999</c:v>
                </c:pt>
                <c:pt idx="41253" formatCode="General">
                  <c:v>27.763500000000001</c:v>
                </c:pt>
                <c:pt idx="41254" formatCode="General">
                  <c:v>27.764199999999999</c:v>
                </c:pt>
                <c:pt idx="41255" formatCode="General">
                  <c:v>27.764800000000001</c:v>
                </c:pt>
                <c:pt idx="41256" formatCode="General">
                  <c:v>27.765499999999999</c:v>
                </c:pt>
                <c:pt idx="41257" formatCode="General">
                  <c:v>27.766200000000001</c:v>
                </c:pt>
                <c:pt idx="41258" formatCode="General">
                  <c:v>27.7668</c:v>
                </c:pt>
                <c:pt idx="41259" formatCode="General">
                  <c:v>27.767499999999998</c:v>
                </c:pt>
                <c:pt idx="41260" formatCode="General">
                  <c:v>27.7682</c:v>
                </c:pt>
                <c:pt idx="41261" formatCode="General">
                  <c:v>27.768899999999999</c:v>
                </c:pt>
                <c:pt idx="41262" formatCode="General">
                  <c:v>27.769500000000001</c:v>
                </c:pt>
                <c:pt idx="41263" formatCode="General">
                  <c:v>27.770199999999999</c:v>
                </c:pt>
                <c:pt idx="41264" formatCode="General">
                  <c:v>27.770900000000001</c:v>
                </c:pt>
                <c:pt idx="41265" formatCode="General">
                  <c:v>27.771599999999999</c:v>
                </c:pt>
                <c:pt idx="41266" formatCode="General">
                  <c:v>27.772200000000002</c:v>
                </c:pt>
                <c:pt idx="41267" formatCode="General">
                  <c:v>27.7729</c:v>
                </c:pt>
                <c:pt idx="41268" formatCode="General">
                  <c:v>27.773599999999998</c:v>
                </c:pt>
                <c:pt idx="41269" formatCode="General">
                  <c:v>27.7742</c:v>
                </c:pt>
                <c:pt idx="41270" formatCode="General">
                  <c:v>27.774899999999999</c:v>
                </c:pt>
                <c:pt idx="41271" formatCode="General">
                  <c:v>27.775600000000001</c:v>
                </c:pt>
                <c:pt idx="41272" formatCode="General">
                  <c:v>27.776299999999999</c:v>
                </c:pt>
                <c:pt idx="41273" formatCode="General">
                  <c:v>27.776900000000001</c:v>
                </c:pt>
                <c:pt idx="41274" formatCode="General">
                  <c:v>27.7776</c:v>
                </c:pt>
                <c:pt idx="41275" formatCode="General">
                  <c:v>27.778300000000002</c:v>
                </c:pt>
                <c:pt idx="41276" formatCode="General">
                  <c:v>27.779</c:v>
                </c:pt>
                <c:pt idx="41277" formatCode="General">
                  <c:v>27.779599999999999</c:v>
                </c:pt>
                <c:pt idx="41278" formatCode="General">
                  <c:v>27.7803</c:v>
                </c:pt>
                <c:pt idx="41279" formatCode="General">
                  <c:v>27.780999999999999</c:v>
                </c:pt>
                <c:pt idx="41280" formatCode="General">
                  <c:v>27.781700000000001</c:v>
                </c:pt>
                <c:pt idx="41281" formatCode="General">
                  <c:v>27.782299999999999</c:v>
                </c:pt>
                <c:pt idx="41282" formatCode="General">
                  <c:v>27.783000000000001</c:v>
                </c:pt>
                <c:pt idx="41283" formatCode="General">
                  <c:v>27.7837</c:v>
                </c:pt>
                <c:pt idx="41284" formatCode="General">
                  <c:v>27.784300000000002</c:v>
                </c:pt>
                <c:pt idx="41285" formatCode="General">
                  <c:v>27.785</c:v>
                </c:pt>
                <c:pt idx="41286" formatCode="General">
                  <c:v>27.785699999999999</c:v>
                </c:pt>
                <c:pt idx="41287" formatCode="General">
                  <c:v>27.7864</c:v>
                </c:pt>
                <c:pt idx="41288" formatCode="General">
                  <c:v>27.786999999999999</c:v>
                </c:pt>
                <c:pt idx="41289" formatCode="General">
                  <c:v>27.787700000000001</c:v>
                </c:pt>
                <c:pt idx="41290" formatCode="General">
                  <c:v>27.788399999999999</c:v>
                </c:pt>
                <c:pt idx="41291" formatCode="General">
                  <c:v>27.789100000000001</c:v>
                </c:pt>
                <c:pt idx="41292" formatCode="General">
                  <c:v>27.7897</c:v>
                </c:pt>
                <c:pt idx="41293" formatCode="General">
                  <c:v>27.790400000000002</c:v>
                </c:pt>
                <c:pt idx="41294" formatCode="General">
                  <c:v>27.7911</c:v>
                </c:pt>
                <c:pt idx="41295" formatCode="General">
                  <c:v>27.791699999999999</c:v>
                </c:pt>
                <c:pt idx="41296" formatCode="General">
                  <c:v>27.792400000000001</c:v>
                </c:pt>
                <c:pt idx="41297" formatCode="General">
                  <c:v>27.793099999999999</c:v>
                </c:pt>
                <c:pt idx="41298" formatCode="General">
                  <c:v>27.793800000000001</c:v>
                </c:pt>
                <c:pt idx="41299" formatCode="General">
                  <c:v>27.7944</c:v>
                </c:pt>
                <c:pt idx="41300" formatCode="General">
                  <c:v>27.795100000000001</c:v>
                </c:pt>
                <c:pt idx="41301" formatCode="General">
                  <c:v>27.7958</c:v>
                </c:pt>
                <c:pt idx="41302" formatCode="General">
                  <c:v>27.796500000000002</c:v>
                </c:pt>
                <c:pt idx="41303" formatCode="General">
                  <c:v>27.7971</c:v>
                </c:pt>
                <c:pt idx="41304" formatCode="General">
                  <c:v>27.797799999999999</c:v>
                </c:pt>
                <c:pt idx="41305" formatCode="General">
                  <c:v>27.798500000000001</c:v>
                </c:pt>
                <c:pt idx="41306" formatCode="General">
                  <c:v>27.799199999999999</c:v>
                </c:pt>
                <c:pt idx="41307" formatCode="General">
                  <c:v>27.799800000000001</c:v>
                </c:pt>
                <c:pt idx="41308" formatCode="General">
                  <c:v>27.8005</c:v>
                </c:pt>
                <c:pt idx="41309" formatCode="General">
                  <c:v>27.801200000000001</c:v>
                </c:pt>
                <c:pt idx="41310" formatCode="General">
                  <c:v>27.8018</c:v>
                </c:pt>
                <c:pt idx="41311" formatCode="General">
                  <c:v>27.802499999999998</c:v>
                </c:pt>
                <c:pt idx="41312" formatCode="General">
                  <c:v>27.8032</c:v>
                </c:pt>
                <c:pt idx="41313" formatCode="General">
                  <c:v>27.803899999999999</c:v>
                </c:pt>
                <c:pt idx="41314" formatCode="General">
                  <c:v>27.804500000000001</c:v>
                </c:pt>
                <c:pt idx="41315" formatCode="General">
                  <c:v>27.805199999999999</c:v>
                </c:pt>
                <c:pt idx="41316" formatCode="General">
                  <c:v>27.805900000000001</c:v>
                </c:pt>
                <c:pt idx="41317" formatCode="General">
                  <c:v>27.8066</c:v>
                </c:pt>
                <c:pt idx="41318" formatCode="General">
                  <c:v>27.807200000000002</c:v>
                </c:pt>
                <c:pt idx="41319" formatCode="General">
                  <c:v>27.8079</c:v>
                </c:pt>
                <c:pt idx="41320" formatCode="General">
                  <c:v>27.808599999999998</c:v>
                </c:pt>
                <c:pt idx="41321" formatCode="General">
                  <c:v>27.809200000000001</c:v>
                </c:pt>
                <c:pt idx="41322" formatCode="General">
                  <c:v>27.809899999999999</c:v>
                </c:pt>
                <c:pt idx="41323" formatCode="General">
                  <c:v>27.810600000000001</c:v>
                </c:pt>
                <c:pt idx="41324" formatCode="General">
                  <c:v>27.811299999999999</c:v>
                </c:pt>
                <c:pt idx="41325" formatCode="General">
                  <c:v>27.811900000000001</c:v>
                </c:pt>
                <c:pt idx="41326" formatCode="General">
                  <c:v>27.8126</c:v>
                </c:pt>
                <c:pt idx="41327" formatCode="General">
                  <c:v>27.813300000000002</c:v>
                </c:pt>
                <c:pt idx="41328" formatCode="General">
                  <c:v>27.814</c:v>
                </c:pt>
                <c:pt idx="41329" formatCode="General">
                  <c:v>27.814599999999999</c:v>
                </c:pt>
                <c:pt idx="41330" formatCode="General">
                  <c:v>27.815300000000001</c:v>
                </c:pt>
                <c:pt idx="41331" formatCode="General">
                  <c:v>27.815999999999999</c:v>
                </c:pt>
                <c:pt idx="41332" formatCode="General">
                  <c:v>27.816600000000001</c:v>
                </c:pt>
                <c:pt idx="41333" formatCode="General">
                  <c:v>27.817299999999999</c:v>
                </c:pt>
                <c:pt idx="41334" formatCode="General">
                  <c:v>27.818000000000001</c:v>
                </c:pt>
                <c:pt idx="41335" formatCode="General">
                  <c:v>27.8187</c:v>
                </c:pt>
                <c:pt idx="41336" formatCode="General">
                  <c:v>27.819299999999998</c:v>
                </c:pt>
                <c:pt idx="41337" formatCode="General">
                  <c:v>27.82</c:v>
                </c:pt>
                <c:pt idx="41338" formatCode="General">
                  <c:v>27.820699999999999</c:v>
                </c:pt>
                <c:pt idx="41339" formatCode="General">
                  <c:v>27.821400000000001</c:v>
                </c:pt>
                <c:pt idx="41340" formatCode="General">
                  <c:v>27.821999999999999</c:v>
                </c:pt>
                <c:pt idx="41341" formatCode="General">
                  <c:v>27.822700000000001</c:v>
                </c:pt>
                <c:pt idx="41342" formatCode="General">
                  <c:v>27.823399999999999</c:v>
                </c:pt>
                <c:pt idx="41343" formatCode="General">
                  <c:v>27.824100000000001</c:v>
                </c:pt>
                <c:pt idx="41344" formatCode="General">
                  <c:v>27.8247</c:v>
                </c:pt>
                <c:pt idx="41345" formatCode="General">
                  <c:v>27.825399999999998</c:v>
                </c:pt>
                <c:pt idx="41346" formatCode="General">
                  <c:v>27.8261</c:v>
                </c:pt>
                <c:pt idx="41347" formatCode="General">
                  <c:v>27.826699999999999</c:v>
                </c:pt>
                <c:pt idx="41348" formatCode="General">
                  <c:v>27.827400000000001</c:v>
                </c:pt>
                <c:pt idx="41349" formatCode="General">
                  <c:v>27.828099999999999</c:v>
                </c:pt>
                <c:pt idx="41350" formatCode="General">
                  <c:v>27.828800000000001</c:v>
                </c:pt>
                <c:pt idx="41351" formatCode="General">
                  <c:v>27.8294</c:v>
                </c:pt>
                <c:pt idx="41352" formatCode="General">
                  <c:v>27.830100000000002</c:v>
                </c:pt>
                <c:pt idx="41353" formatCode="General">
                  <c:v>27.8308</c:v>
                </c:pt>
                <c:pt idx="41354" formatCode="General">
                  <c:v>27.831499999999998</c:v>
                </c:pt>
                <c:pt idx="41355" formatCode="General">
                  <c:v>27.832100000000001</c:v>
                </c:pt>
                <c:pt idx="41356" formatCode="General">
                  <c:v>27.832799999999999</c:v>
                </c:pt>
                <c:pt idx="41357" formatCode="General">
                  <c:v>27.833500000000001</c:v>
                </c:pt>
                <c:pt idx="41358" formatCode="General">
                  <c:v>27.834099999999999</c:v>
                </c:pt>
                <c:pt idx="41359" formatCode="General">
                  <c:v>27.834800000000001</c:v>
                </c:pt>
                <c:pt idx="41360" formatCode="General">
                  <c:v>27.8355</c:v>
                </c:pt>
                <c:pt idx="41361" formatCode="General">
                  <c:v>27.836200000000002</c:v>
                </c:pt>
                <c:pt idx="41362" formatCode="General">
                  <c:v>27.8368</c:v>
                </c:pt>
                <c:pt idx="41363" formatCode="General">
                  <c:v>27.837499999999999</c:v>
                </c:pt>
                <c:pt idx="41364" formatCode="General">
                  <c:v>27.838200000000001</c:v>
                </c:pt>
                <c:pt idx="41365" formatCode="General">
                  <c:v>27.838899999999999</c:v>
                </c:pt>
                <c:pt idx="41366" formatCode="General">
                  <c:v>27.839500000000001</c:v>
                </c:pt>
                <c:pt idx="41367" formatCode="General">
                  <c:v>27.840199999999999</c:v>
                </c:pt>
                <c:pt idx="41368" formatCode="General">
                  <c:v>27.840900000000001</c:v>
                </c:pt>
                <c:pt idx="41369" formatCode="General">
                  <c:v>27.8415</c:v>
                </c:pt>
                <c:pt idx="41370" formatCode="General">
                  <c:v>27.842199999999998</c:v>
                </c:pt>
                <c:pt idx="41371" formatCode="General">
                  <c:v>27.8429</c:v>
                </c:pt>
                <c:pt idx="41372" formatCode="General">
                  <c:v>27.843599999999999</c:v>
                </c:pt>
                <c:pt idx="41373" formatCode="General">
                  <c:v>27.844200000000001</c:v>
                </c:pt>
                <c:pt idx="41374" formatCode="General">
                  <c:v>27.844899999999999</c:v>
                </c:pt>
                <c:pt idx="41375" formatCode="General">
                  <c:v>27.845600000000001</c:v>
                </c:pt>
                <c:pt idx="41376" formatCode="General">
                  <c:v>27.846299999999999</c:v>
                </c:pt>
                <c:pt idx="41377" formatCode="General">
                  <c:v>27.846900000000002</c:v>
                </c:pt>
                <c:pt idx="41378" formatCode="General">
                  <c:v>27.8476</c:v>
                </c:pt>
                <c:pt idx="41379" formatCode="General">
                  <c:v>27.848299999999998</c:v>
                </c:pt>
                <c:pt idx="41380" formatCode="General">
                  <c:v>27.849</c:v>
                </c:pt>
                <c:pt idx="41381" formatCode="General">
                  <c:v>27.849599999999999</c:v>
                </c:pt>
                <c:pt idx="41382" formatCode="General">
                  <c:v>27.850300000000001</c:v>
                </c:pt>
                <c:pt idx="41383" formatCode="General">
                  <c:v>27.850999999999999</c:v>
                </c:pt>
                <c:pt idx="41384" formatCode="General">
                  <c:v>27.851600000000001</c:v>
                </c:pt>
                <c:pt idx="41385" formatCode="General">
                  <c:v>27.8523</c:v>
                </c:pt>
                <c:pt idx="41386" formatCode="General">
                  <c:v>27.853000000000002</c:v>
                </c:pt>
                <c:pt idx="41387" formatCode="General">
                  <c:v>27.8537</c:v>
                </c:pt>
                <c:pt idx="41388" formatCode="General">
                  <c:v>27.854299999999999</c:v>
                </c:pt>
                <c:pt idx="41389" formatCode="General">
                  <c:v>27.855</c:v>
                </c:pt>
                <c:pt idx="41390" formatCode="General">
                  <c:v>27.855699999999999</c:v>
                </c:pt>
                <c:pt idx="41391" formatCode="General">
                  <c:v>27.856400000000001</c:v>
                </c:pt>
                <c:pt idx="41392" formatCode="General">
                  <c:v>27.856999999999999</c:v>
                </c:pt>
                <c:pt idx="41393" formatCode="General">
                  <c:v>27.857700000000001</c:v>
                </c:pt>
                <c:pt idx="41394" formatCode="General">
                  <c:v>27.8584</c:v>
                </c:pt>
                <c:pt idx="41395" formatCode="General">
                  <c:v>27.859000000000002</c:v>
                </c:pt>
                <c:pt idx="41396" formatCode="General">
                  <c:v>27.8597</c:v>
                </c:pt>
                <c:pt idx="41397" formatCode="General">
                  <c:v>27.860399999999998</c:v>
                </c:pt>
                <c:pt idx="41398" formatCode="General">
                  <c:v>27.8611</c:v>
                </c:pt>
                <c:pt idx="41399" formatCode="General">
                  <c:v>27.861699999999999</c:v>
                </c:pt>
                <c:pt idx="41400" formatCode="General">
                  <c:v>27.862400000000001</c:v>
                </c:pt>
                <c:pt idx="41401" formatCode="General">
                  <c:v>27.863099999999999</c:v>
                </c:pt>
                <c:pt idx="41402" formatCode="General">
                  <c:v>27.863800000000001</c:v>
                </c:pt>
                <c:pt idx="41403" formatCode="General">
                  <c:v>27.8644</c:v>
                </c:pt>
                <c:pt idx="41404" formatCode="General">
                  <c:v>27.865100000000002</c:v>
                </c:pt>
                <c:pt idx="41405" formatCode="General">
                  <c:v>27.8658</c:v>
                </c:pt>
                <c:pt idx="41406" formatCode="General">
                  <c:v>27.866499999999998</c:v>
                </c:pt>
                <c:pt idx="41407" formatCode="General">
                  <c:v>27.867100000000001</c:v>
                </c:pt>
                <c:pt idx="41408" formatCode="General">
                  <c:v>27.867799999999999</c:v>
                </c:pt>
                <c:pt idx="41409" formatCode="General">
                  <c:v>27.868500000000001</c:v>
                </c:pt>
                <c:pt idx="41410" formatCode="General">
                  <c:v>27.8691</c:v>
                </c:pt>
                <c:pt idx="41411" formatCode="General">
                  <c:v>27.869800000000001</c:v>
                </c:pt>
                <c:pt idx="41412" formatCode="General">
                  <c:v>27.8705</c:v>
                </c:pt>
                <c:pt idx="41413" formatCode="General">
                  <c:v>27.871200000000002</c:v>
                </c:pt>
                <c:pt idx="41414" formatCode="General">
                  <c:v>27.8718</c:v>
                </c:pt>
                <c:pt idx="41415" formatCode="General">
                  <c:v>27.872499999999999</c:v>
                </c:pt>
                <c:pt idx="41416" formatCode="General">
                  <c:v>27.873200000000001</c:v>
                </c:pt>
                <c:pt idx="41417" formatCode="General">
                  <c:v>27.873899999999999</c:v>
                </c:pt>
                <c:pt idx="41418" formatCode="General">
                  <c:v>27.874500000000001</c:v>
                </c:pt>
                <c:pt idx="41419" formatCode="General">
                  <c:v>27.8752</c:v>
                </c:pt>
                <c:pt idx="41420" formatCode="General">
                  <c:v>27.875900000000001</c:v>
                </c:pt>
                <c:pt idx="41421" formatCode="General">
                  <c:v>27.8765</c:v>
                </c:pt>
                <c:pt idx="41422" formatCode="General">
                  <c:v>27.877199999999998</c:v>
                </c:pt>
                <c:pt idx="41423" formatCode="General">
                  <c:v>27.8779</c:v>
                </c:pt>
                <c:pt idx="41424" formatCode="General">
                  <c:v>27.878599999999999</c:v>
                </c:pt>
                <c:pt idx="41425" formatCode="General">
                  <c:v>27.879200000000001</c:v>
                </c:pt>
                <c:pt idx="41426" formatCode="General">
                  <c:v>27.879899999999999</c:v>
                </c:pt>
                <c:pt idx="41427" formatCode="General">
                  <c:v>27.880600000000001</c:v>
                </c:pt>
                <c:pt idx="41428" formatCode="General">
                  <c:v>27.8813</c:v>
                </c:pt>
                <c:pt idx="41429" formatCode="General">
                  <c:v>27.881900000000002</c:v>
                </c:pt>
                <c:pt idx="41430" formatCode="General">
                  <c:v>27.8826</c:v>
                </c:pt>
                <c:pt idx="41431" formatCode="General">
                  <c:v>27.883299999999998</c:v>
                </c:pt>
                <c:pt idx="41432" formatCode="General">
                  <c:v>27.883900000000001</c:v>
                </c:pt>
                <c:pt idx="41433" formatCode="General">
                  <c:v>27.884599999999999</c:v>
                </c:pt>
                <c:pt idx="41434" formatCode="General">
                  <c:v>27.885300000000001</c:v>
                </c:pt>
                <c:pt idx="41435" formatCode="General">
                  <c:v>27.885999999999999</c:v>
                </c:pt>
                <c:pt idx="41436" formatCode="General">
                  <c:v>27.886600000000001</c:v>
                </c:pt>
                <c:pt idx="41437" formatCode="General">
                  <c:v>27.8873</c:v>
                </c:pt>
                <c:pt idx="41438" formatCode="General">
                  <c:v>27.888000000000002</c:v>
                </c:pt>
                <c:pt idx="41439" formatCode="General">
                  <c:v>27.8887</c:v>
                </c:pt>
                <c:pt idx="41440" formatCode="General">
                  <c:v>27.889299999999999</c:v>
                </c:pt>
                <c:pt idx="41441" formatCode="General">
                  <c:v>27.89</c:v>
                </c:pt>
                <c:pt idx="41442" formatCode="General">
                  <c:v>27.890699999999999</c:v>
                </c:pt>
                <c:pt idx="41443" formatCode="General">
                  <c:v>27.891400000000001</c:v>
                </c:pt>
                <c:pt idx="41444" formatCode="General">
                  <c:v>27.891999999999999</c:v>
                </c:pt>
                <c:pt idx="41445" formatCode="General">
                  <c:v>27.892700000000001</c:v>
                </c:pt>
                <c:pt idx="41446" formatCode="General">
                  <c:v>27.8934</c:v>
                </c:pt>
                <c:pt idx="41447" formatCode="General">
                  <c:v>27.893999999999998</c:v>
                </c:pt>
                <c:pt idx="41448" formatCode="General">
                  <c:v>27.8947</c:v>
                </c:pt>
                <c:pt idx="41449" formatCode="General">
                  <c:v>27.895399999999999</c:v>
                </c:pt>
                <c:pt idx="41450" formatCode="General">
                  <c:v>27.896100000000001</c:v>
                </c:pt>
                <c:pt idx="41451" formatCode="General">
                  <c:v>27.896699999999999</c:v>
                </c:pt>
                <c:pt idx="41452" formatCode="General">
                  <c:v>27.897400000000001</c:v>
                </c:pt>
                <c:pt idx="41453" formatCode="General">
                  <c:v>27.898099999999999</c:v>
                </c:pt>
                <c:pt idx="41454" formatCode="General">
                  <c:v>27.898800000000001</c:v>
                </c:pt>
                <c:pt idx="41455" formatCode="General">
                  <c:v>27.8994</c:v>
                </c:pt>
                <c:pt idx="41456" formatCode="General">
                  <c:v>27.900099999999998</c:v>
                </c:pt>
                <c:pt idx="41457" formatCode="General">
                  <c:v>27.9008</c:v>
                </c:pt>
                <c:pt idx="41458" formatCode="General">
                  <c:v>27.901399999999999</c:v>
                </c:pt>
                <c:pt idx="41459" formatCode="General">
                  <c:v>27.902100000000001</c:v>
                </c:pt>
                <c:pt idx="41460" formatCode="General">
                  <c:v>27.902799999999999</c:v>
                </c:pt>
                <c:pt idx="41461" formatCode="General">
                  <c:v>27.903500000000001</c:v>
                </c:pt>
                <c:pt idx="41462" formatCode="General">
                  <c:v>27.9041</c:v>
                </c:pt>
                <c:pt idx="41463" formatCode="General">
                  <c:v>27.904800000000002</c:v>
                </c:pt>
                <c:pt idx="41464" formatCode="General">
                  <c:v>27.9055</c:v>
                </c:pt>
                <c:pt idx="41465" formatCode="General">
                  <c:v>27.906199999999998</c:v>
                </c:pt>
                <c:pt idx="41466" formatCode="General">
                  <c:v>27.9068</c:v>
                </c:pt>
                <c:pt idx="41467" formatCode="General">
                  <c:v>27.907499999999999</c:v>
                </c:pt>
                <c:pt idx="41468" formatCode="General">
                  <c:v>27.908200000000001</c:v>
                </c:pt>
                <c:pt idx="41469" formatCode="General">
                  <c:v>27.908899999999999</c:v>
                </c:pt>
                <c:pt idx="41470" formatCode="General">
                  <c:v>27.909500000000001</c:v>
                </c:pt>
                <c:pt idx="41471" formatCode="General">
                  <c:v>27.9102</c:v>
                </c:pt>
                <c:pt idx="41472" formatCode="General">
                  <c:v>27.910900000000002</c:v>
                </c:pt>
                <c:pt idx="41473" formatCode="General">
                  <c:v>27.9115</c:v>
                </c:pt>
                <c:pt idx="41474" formatCode="General">
                  <c:v>27.912199999999999</c:v>
                </c:pt>
                <c:pt idx="41475" formatCode="General">
                  <c:v>27.9129</c:v>
                </c:pt>
                <c:pt idx="41476" formatCode="General">
                  <c:v>27.913599999999999</c:v>
                </c:pt>
                <c:pt idx="41477" formatCode="General">
                  <c:v>27.914200000000001</c:v>
                </c:pt>
                <c:pt idx="41478" formatCode="General">
                  <c:v>27.914899999999999</c:v>
                </c:pt>
                <c:pt idx="41479" formatCode="General">
                  <c:v>27.915600000000001</c:v>
                </c:pt>
                <c:pt idx="41480" formatCode="General">
                  <c:v>27.9163</c:v>
                </c:pt>
                <c:pt idx="41481" formatCode="General">
                  <c:v>27.916899999999998</c:v>
                </c:pt>
                <c:pt idx="41482" formatCode="General">
                  <c:v>27.9176</c:v>
                </c:pt>
                <c:pt idx="41483" formatCode="General">
                  <c:v>27.918299999999999</c:v>
                </c:pt>
                <c:pt idx="41484" formatCode="General">
                  <c:v>27.918900000000001</c:v>
                </c:pt>
                <c:pt idx="41485" formatCode="General">
                  <c:v>27.919599999999999</c:v>
                </c:pt>
                <c:pt idx="41486" formatCode="General">
                  <c:v>27.920300000000001</c:v>
                </c:pt>
                <c:pt idx="41487" formatCode="General">
                  <c:v>27.920999999999999</c:v>
                </c:pt>
                <c:pt idx="41488" formatCode="General">
                  <c:v>27.921600000000002</c:v>
                </c:pt>
                <c:pt idx="41489" formatCode="General">
                  <c:v>27.9223</c:v>
                </c:pt>
                <c:pt idx="41490" formatCode="General">
                  <c:v>27.922999999999998</c:v>
                </c:pt>
                <c:pt idx="41491" formatCode="General">
                  <c:v>27.9237</c:v>
                </c:pt>
                <c:pt idx="41492" formatCode="General">
                  <c:v>27.924299999999999</c:v>
                </c:pt>
                <c:pt idx="41493" formatCode="General">
                  <c:v>27.925000000000001</c:v>
                </c:pt>
                <c:pt idx="41494" formatCode="General">
                  <c:v>27.925699999999999</c:v>
                </c:pt>
                <c:pt idx="41495" formatCode="General">
                  <c:v>27.926300000000001</c:v>
                </c:pt>
                <c:pt idx="41496" formatCode="General">
                  <c:v>27.927</c:v>
                </c:pt>
                <c:pt idx="41497" formatCode="General">
                  <c:v>27.927700000000002</c:v>
                </c:pt>
                <c:pt idx="41498" formatCode="General">
                  <c:v>27.9284</c:v>
                </c:pt>
                <c:pt idx="41499" formatCode="General">
                  <c:v>27.928999999999998</c:v>
                </c:pt>
                <c:pt idx="41500" formatCode="General">
                  <c:v>27.9297</c:v>
                </c:pt>
                <c:pt idx="41501" formatCode="General">
                  <c:v>27.930399999999999</c:v>
                </c:pt>
                <c:pt idx="41502" formatCode="General">
                  <c:v>27.931100000000001</c:v>
                </c:pt>
                <c:pt idx="41503" formatCode="General">
                  <c:v>27.931699999999999</c:v>
                </c:pt>
                <c:pt idx="41504" formatCode="General">
                  <c:v>27.932400000000001</c:v>
                </c:pt>
                <c:pt idx="41505" formatCode="General">
                  <c:v>27.9331</c:v>
                </c:pt>
                <c:pt idx="41506" formatCode="General">
                  <c:v>27.933800000000002</c:v>
                </c:pt>
                <c:pt idx="41507" formatCode="General">
                  <c:v>27.9344</c:v>
                </c:pt>
                <c:pt idx="41508" formatCode="General">
                  <c:v>27.935099999999998</c:v>
                </c:pt>
                <c:pt idx="41509" formatCode="General">
                  <c:v>27.9358</c:v>
                </c:pt>
                <c:pt idx="41510" formatCode="General">
                  <c:v>27.936399999999999</c:v>
                </c:pt>
                <c:pt idx="41511" formatCode="General">
                  <c:v>27.937100000000001</c:v>
                </c:pt>
                <c:pt idx="41512" formatCode="General">
                  <c:v>27.937799999999999</c:v>
                </c:pt>
                <c:pt idx="41513" formatCode="General">
                  <c:v>27.938500000000001</c:v>
                </c:pt>
                <c:pt idx="41514" formatCode="General">
                  <c:v>27.9391</c:v>
                </c:pt>
                <c:pt idx="41515" formatCode="General">
                  <c:v>27.939800000000002</c:v>
                </c:pt>
                <c:pt idx="41516" formatCode="General">
                  <c:v>27.9405</c:v>
                </c:pt>
                <c:pt idx="41517" formatCode="General">
                  <c:v>27.941199999999998</c:v>
                </c:pt>
                <c:pt idx="41518" formatCode="General">
                  <c:v>27.941800000000001</c:v>
                </c:pt>
                <c:pt idx="41519" formatCode="General">
                  <c:v>27.942499999999999</c:v>
                </c:pt>
                <c:pt idx="41520" formatCode="General">
                  <c:v>27.943200000000001</c:v>
                </c:pt>
                <c:pt idx="41521" formatCode="General">
                  <c:v>27.9438</c:v>
                </c:pt>
                <c:pt idx="41522" formatCode="General">
                  <c:v>27.944500000000001</c:v>
                </c:pt>
                <c:pt idx="41523" formatCode="General">
                  <c:v>27.9452</c:v>
                </c:pt>
                <c:pt idx="41524" formatCode="General">
                  <c:v>27.945900000000002</c:v>
                </c:pt>
                <c:pt idx="41525" formatCode="General">
                  <c:v>27.9465</c:v>
                </c:pt>
                <c:pt idx="41526" formatCode="General">
                  <c:v>27.947199999999999</c:v>
                </c:pt>
                <c:pt idx="41527" formatCode="General">
                  <c:v>27.947900000000001</c:v>
                </c:pt>
                <c:pt idx="41528" formatCode="General">
                  <c:v>27.948599999999999</c:v>
                </c:pt>
                <c:pt idx="41529" formatCode="General">
                  <c:v>27.949200000000001</c:v>
                </c:pt>
                <c:pt idx="41530" formatCode="General">
                  <c:v>27.9499</c:v>
                </c:pt>
                <c:pt idx="41531" formatCode="General">
                  <c:v>27.950600000000001</c:v>
                </c:pt>
                <c:pt idx="41532" formatCode="General">
                  <c:v>27.9512</c:v>
                </c:pt>
                <c:pt idx="41533" formatCode="General">
                  <c:v>27.951899999999998</c:v>
                </c:pt>
                <c:pt idx="41534" formatCode="General">
                  <c:v>27.9526</c:v>
                </c:pt>
                <c:pt idx="41535" formatCode="General">
                  <c:v>27.953299999999999</c:v>
                </c:pt>
                <c:pt idx="41536" formatCode="General">
                  <c:v>27.953900000000001</c:v>
                </c:pt>
                <c:pt idx="41537" formatCode="General">
                  <c:v>27.954599999999999</c:v>
                </c:pt>
                <c:pt idx="41538" formatCode="General">
                  <c:v>27.955300000000001</c:v>
                </c:pt>
                <c:pt idx="41539" formatCode="General">
                  <c:v>27.956</c:v>
                </c:pt>
                <c:pt idx="41540" formatCode="General">
                  <c:v>27.956600000000002</c:v>
                </c:pt>
                <c:pt idx="41541" formatCode="General">
                  <c:v>27.9573</c:v>
                </c:pt>
                <c:pt idx="41542" formatCode="General">
                  <c:v>27.957999999999998</c:v>
                </c:pt>
                <c:pt idx="41543" formatCode="General">
                  <c:v>27.9587</c:v>
                </c:pt>
                <c:pt idx="41544" formatCode="General">
                  <c:v>27.959299999999999</c:v>
                </c:pt>
                <c:pt idx="41545" formatCode="General">
                  <c:v>27.96</c:v>
                </c:pt>
                <c:pt idx="41546" formatCode="General">
                  <c:v>27.960699999999999</c:v>
                </c:pt>
                <c:pt idx="41547" formatCode="General">
                  <c:v>27.961300000000001</c:v>
                </c:pt>
                <c:pt idx="41548" formatCode="General">
                  <c:v>27.962</c:v>
                </c:pt>
                <c:pt idx="41549" formatCode="General">
                  <c:v>27.962700000000002</c:v>
                </c:pt>
                <c:pt idx="41550" formatCode="General">
                  <c:v>27.9634</c:v>
                </c:pt>
                <c:pt idx="41551" formatCode="General">
                  <c:v>27.963999999999999</c:v>
                </c:pt>
                <c:pt idx="41552" formatCode="General">
                  <c:v>27.964700000000001</c:v>
                </c:pt>
                <c:pt idx="41553" formatCode="General">
                  <c:v>27.965399999999999</c:v>
                </c:pt>
                <c:pt idx="41554" formatCode="General">
                  <c:v>27.966100000000001</c:v>
                </c:pt>
                <c:pt idx="41555" formatCode="General">
                  <c:v>27.966699999999999</c:v>
                </c:pt>
                <c:pt idx="41556" formatCode="General">
                  <c:v>27.967400000000001</c:v>
                </c:pt>
                <c:pt idx="41557" formatCode="General">
                  <c:v>27.9681</c:v>
                </c:pt>
                <c:pt idx="41558" formatCode="General">
                  <c:v>27.968699999999998</c:v>
                </c:pt>
                <c:pt idx="41559" formatCode="General">
                  <c:v>27.9694</c:v>
                </c:pt>
                <c:pt idx="41560" formatCode="General">
                  <c:v>27.970099999999999</c:v>
                </c:pt>
                <c:pt idx="41561" formatCode="General">
                  <c:v>27.970800000000001</c:v>
                </c:pt>
                <c:pt idx="41562" formatCode="General">
                  <c:v>27.971399999999999</c:v>
                </c:pt>
                <c:pt idx="41563" formatCode="General">
                  <c:v>27.972100000000001</c:v>
                </c:pt>
                <c:pt idx="41564" formatCode="General">
                  <c:v>27.972799999999999</c:v>
                </c:pt>
                <c:pt idx="41565" formatCode="General">
                  <c:v>27.973500000000001</c:v>
                </c:pt>
                <c:pt idx="41566" formatCode="General">
                  <c:v>27.9741</c:v>
                </c:pt>
                <c:pt idx="41567" formatCode="General">
                  <c:v>27.974799999999998</c:v>
                </c:pt>
                <c:pt idx="41568" formatCode="General">
                  <c:v>27.9755</c:v>
                </c:pt>
                <c:pt idx="41569" formatCode="General">
                  <c:v>27.976199999999999</c:v>
                </c:pt>
                <c:pt idx="41570" formatCode="General">
                  <c:v>27.976800000000001</c:v>
                </c:pt>
                <c:pt idx="41571" formatCode="General">
                  <c:v>27.977499999999999</c:v>
                </c:pt>
                <c:pt idx="41572" formatCode="General">
                  <c:v>27.978200000000001</c:v>
                </c:pt>
                <c:pt idx="41573" formatCode="General">
                  <c:v>27.9788</c:v>
                </c:pt>
                <c:pt idx="41574" formatCode="General">
                  <c:v>27.979500000000002</c:v>
                </c:pt>
                <c:pt idx="41575" formatCode="General">
                  <c:v>27.9802</c:v>
                </c:pt>
                <c:pt idx="41576" formatCode="General">
                  <c:v>27.980899999999998</c:v>
                </c:pt>
                <c:pt idx="41577" formatCode="General">
                  <c:v>27.9815</c:v>
                </c:pt>
                <c:pt idx="41578" formatCode="General">
                  <c:v>27.982199999999999</c:v>
                </c:pt>
                <c:pt idx="41579" formatCode="General">
                  <c:v>27.982900000000001</c:v>
                </c:pt>
                <c:pt idx="41580" formatCode="General">
                  <c:v>27.983599999999999</c:v>
                </c:pt>
                <c:pt idx="41581" formatCode="General">
                  <c:v>27.984200000000001</c:v>
                </c:pt>
                <c:pt idx="41582" formatCode="General">
                  <c:v>27.9849</c:v>
                </c:pt>
                <c:pt idx="41583" formatCode="General">
                  <c:v>27.985600000000002</c:v>
                </c:pt>
                <c:pt idx="41584" formatCode="General">
                  <c:v>27.9862</c:v>
                </c:pt>
                <c:pt idx="41585" formatCode="General">
                  <c:v>27.986899999999999</c:v>
                </c:pt>
                <c:pt idx="41586" formatCode="General">
                  <c:v>27.9876</c:v>
                </c:pt>
                <c:pt idx="41587" formatCode="General">
                  <c:v>27.988299999999999</c:v>
                </c:pt>
                <c:pt idx="41588" formatCode="General">
                  <c:v>27.988900000000001</c:v>
                </c:pt>
                <c:pt idx="41589" formatCode="General">
                  <c:v>27.989599999999999</c:v>
                </c:pt>
                <c:pt idx="41590" formatCode="General">
                  <c:v>27.990300000000001</c:v>
                </c:pt>
                <c:pt idx="41591" formatCode="General">
                  <c:v>27.991</c:v>
                </c:pt>
                <c:pt idx="41592" formatCode="General">
                  <c:v>27.991599999999998</c:v>
                </c:pt>
                <c:pt idx="41593" formatCode="General">
                  <c:v>27.9923</c:v>
                </c:pt>
                <c:pt idx="41594" formatCode="General">
                  <c:v>27.992999999999999</c:v>
                </c:pt>
                <c:pt idx="41595" formatCode="General">
                  <c:v>27.993600000000001</c:v>
                </c:pt>
                <c:pt idx="41596" formatCode="General">
                  <c:v>27.994299999999999</c:v>
                </c:pt>
                <c:pt idx="41597" formatCode="General">
                  <c:v>27.995000000000001</c:v>
                </c:pt>
                <c:pt idx="41598" formatCode="General">
                  <c:v>27.995699999999999</c:v>
                </c:pt>
                <c:pt idx="41599" formatCode="General">
                  <c:v>27.996300000000002</c:v>
                </c:pt>
                <c:pt idx="41600" formatCode="General">
                  <c:v>27.997</c:v>
                </c:pt>
                <c:pt idx="41601" formatCode="General">
                  <c:v>27.997699999999998</c:v>
                </c:pt>
                <c:pt idx="41602" formatCode="General">
                  <c:v>27.9984</c:v>
                </c:pt>
                <c:pt idx="41603" formatCode="General">
                  <c:v>27.998999999999999</c:v>
                </c:pt>
                <c:pt idx="41604" formatCode="General">
                  <c:v>27.999700000000001</c:v>
                </c:pt>
                <c:pt idx="41605" formatCode="General">
                  <c:v>28.000399999999999</c:v>
                </c:pt>
                <c:pt idx="41606" formatCode="General">
                  <c:v>28.001100000000001</c:v>
                </c:pt>
                <c:pt idx="41607" formatCode="General">
                  <c:v>28.0017</c:v>
                </c:pt>
                <c:pt idx="41608" formatCode="General">
                  <c:v>28.002400000000002</c:v>
                </c:pt>
                <c:pt idx="41609" formatCode="General">
                  <c:v>28.0031</c:v>
                </c:pt>
                <c:pt idx="41610" formatCode="General">
                  <c:v>28.003699999999998</c:v>
                </c:pt>
                <c:pt idx="41611" formatCode="General">
                  <c:v>28.0044</c:v>
                </c:pt>
                <c:pt idx="41612" formatCode="General">
                  <c:v>28.005099999999999</c:v>
                </c:pt>
                <c:pt idx="41613" formatCode="General">
                  <c:v>28.005800000000001</c:v>
                </c:pt>
                <c:pt idx="41614" formatCode="General">
                  <c:v>28.006399999999999</c:v>
                </c:pt>
                <c:pt idx="41615" formatCode="General">
                  <c:v>28.007100000000001</c:v>
                </c:pt>
                <c:pt idx="41616" formatCode="General">
                  <c:v>28.0078</c:v>
                </c:pt>
                <c:pt idx="41617" formatCode="General">
                  <c:v>28.008500000000002</c:v>
                </c:pt>
                <c:pt idx="41618" formatCode="General">
                  <c:v>28.0091</c:v>
                </c:pt>
                <c:pt idx="41619" formatCode="General">
                  <c:v>28.009799999999998</c:v>
                </c:pt>
                <c:pt idx="41620" formatCode="General">
                  <c:v>28.0105</c:v>
                </c:pt>
                <c:pt idx="41621" formatCode="General">
                  <c:v>28.011099999999999</c:v>
                </c:pt>
                <c:pt idx="41622" formatCode="General">
                  <c:v>28.011800000000001</c:v>
                </c:pt>
                <c:pt idx="41623" formatCode="General">
                  <c:v>28.012499999999999</c:v>
                </c:pt>
                <c:pt idx="41624" formatCode="General">
                  <c:v>28.013200000000001</c:v>
                </c:pt>
                <c:pt idx="41625" formatCode="General">
                  <c:v>28.0138</c:v>
                </c:pt>
                <c:pt idx="41626" formatCode="General">
                  <c:v>28.014500000000002</c:v>
                </c:pt>
                <c:pt idx="41627" formatCode="General">
                  <c:v>28.0152</c:v>
                </c:pt>
                <c:pt idx="41628" formatCode="General">
                  <c:v>28.015899999999998</c:v>
                </c:pt>
                <c:pt idx="41629" formatCode="General">
                  <c:v>28.016500000000001</c:v>
                </c:pt>
                <c:pt idx="41630" formatCode="General">
                  <c:v>28.017199999999999</c:v>
                </c:pt>
                <c:pt idx="41631" formatCode="General">
                  <c:v>28.017900000000001</c:v>
                </c:pt>
                <c:pt idx="41632" formatCode="General">
                  <c:v>28.018599999999999</c:v>
                </c:pt>
                <c:pt idx="41633" formatCode="General">
                  <c:v>28.019200000000001</c:v>
                </c:pt>
                <c:pt idx="41634" formatCode="General">
                  <c:v>28.0199</c:v>
                </c:pt>
                <c:pt idx="41635" formatCode="General">
                  <c:v>28.020600000000002</c:v>
                </c:pt>
                <c:pt idx="41636" formatCode="General">
                  <c:v>28.0212</c:v>
                </c:pt>
                <c:pt idx="41637" formatCode="General">
                  <c:v>28.021899999999999</c:v>
                </c:pt>
                <c:pt idx="41638" formatCode="General">
                  <c:v>28.022600000000001</c:v>
                </c:pt>
                <c:pt idx="41639" formatCode="General">
                  <c:v>28.023299999999999</c:v>
                </c:pt>
                <c:pt idx="41640" formatCode="General">
                  <c:v>28.023900000000001</c:v>
                </c:pt>
                <c:pt idx="41641" formatCode="General">
                  <c:v>28.0246</c:v>
                </c:pt>
                <c:pt idx="41642" formatCode="General">
                  <c:v>28.025300000000001</c:v>
                </c:pt>
                <c:pt idx="41643" formatCode="General">
                  <c:v>28.026</c:v>
                </c:pt>
                <c:pt idx="41644" formatCode="General">
                  <c:v>28.026599999999998</c:v>
                </c:pt>
                <c:pt idx="41645" formatCode="General">
                  <c:v>28.0273</c:v>
                </c:pt>
                <c:pt idx="41646" formatCode="General">
                  <c:v>28.027999999999999</c:v>
                </c:pt>
                <c:pt idx="41647" formatCode="General">
                  <c:v>28.028600000000001</c:v>
                </c:pt>
                <c:pt idx="41648" formatCode="General">
                  <c:v>28.029299999999999</c:v>
                </c:pt>
                <c:pt idx="41649" formatCode="General">
                  <c:v>28.03</c:v>
                </c:pt>
                <c:pt idx="41650" formatCode="General">
                  <c:v>28.0307</c:v>
                </c:pt>
                <c:pt idx="41651" formatCode="General">
                  <c:v>28.031300000000002</c:v>
                </c:pt>
                <c:pt idx="41652" formatCode="General">
                  <c:v>28.032</c:v>
                </c:pt>
                <c:pt idx="41653" formatCode="General">
                  <c:v>28.032699999999998</c:v>
                </c:pt>
                <c:pt idx="41654" formatCode="General">
                  <c:v>28.0334</c:v>
                </c:pt>
                <c:pt idx="41655" formatCode="General">
                  <c:v>28.033999999999999</c:v>
                </c:pt>
                <c:pt idx="41656" formatCode="General">
                  <c:v>28.034700000000001</c:v>
                </c:pt>
                <c:pt idx="41657" formatCode="General">
                  <c:v>28.035399999999999</c:v>
                </c:pt>
                <c:pt idx="41658" formatCode="General">
                  <c:v>28.036000000000001</c:v>
                </c:pt>
                <c:pt idx="41659" formatCode="General">
                  <c:v>28.0367</c:v>
                </c:pt>
                <c:pt idx="41660" formatCode="General">
                  <c:v>28.037400000000002</c:v>
                </c:pt>
                <c:pt idx="41661" formatCode="General">
                  <c:v>28.0381</c:v>
                </c:pt>
                <c:pt idx="41662" formatCode="General">
                  <c:v>28.038699999999999</c:v>
                </c:pt>
                <c:pt idx="41663" formatCode="General">
                  <c:v>28.039400000000001</c:v>
                </c:pt>
                <c:pt idx="41664" formatCode="General">
                  <c:v>28.040099999999999</c:v>
                </c:pt>
                <c:pt idx="41665" formatCode="General">
                  <c:v>28.040800000000001</c:v>
                </c:pt>
                <c:pt idx="41666" formatCode="General">
                  <c:v>28.041399999999999</c:v>
                </c:pt>
                <c:pt idx="41667" formatCode="General">
                  <c:v>28.042100000000001</c:v>
                </c:pt>
                <c:pt idx="41668" formatCode="General">
                  <c:v>28.0428</c:v>
                </c:pt>
                <c:pt idx="41669" formatCode="General">
                  <c:v>28.043500000000002</c:v>
                </c:pt>
                <c:pt idx="41670" formatCode="General">
                  <c:v>28.0441</c:v>
                </c:pt>
                <c:pt idx="41671" formatCode="General">
                  <c:v>28.044799999999999</c:v>
                </c:pt>
                <c:pt idx="41672" formatCode="General">
                  <c:v>28.045500000000001</c:v>
                </c:pt>
                <c:pt idx="41673" formatCode="General">
                  <c:v>28.046099999999999</c:v>
                </c:pt>
                <c:pt idx="41674" formatCode="General">
                  <c:v>28.046800000000001</c:v>
                </c:pt>
                <c:pt idx="41675" formatCode="General">
                  <c:v>28.047499999999999</c:v>
                </c:pt>
                <c:pt idx="41676" formatCode="General">
                  <c:v>28.048200000000001</c:v>
                </c:pt>
                <c:pt idx="41677" formatCode="General">
                  <c:v>28.0488</c:v>
                </c:pt>
                <c:pt idx="41678" formatCode="General">
                  <c:v>28.049499999999998</c:v>
                </c:pt>
                <c:pt idx="41679" formatCode="General">
                  <c:v>28.0502</c:v>
                </c:pt>
                <c:pt idx="41680" formatCode="General">
                  <c:v>28.050899999999999</c:v>
                </c:pt>
                <c:pt idx="41681" formatCode="General">
                  <c:v>28.051500000000001</c:v>
                </c:pt>
                <c:pt idx="41682" formatCode="General">
                  <c:v>28.052199999999999</c:v>
                </c:pt>
                <c:pt idx="41683" formatCode="General">
                  <c:v>28.052900000000001</c:v>
                </c:pt>
                <c:pt idx="41684" formatCode="General">
                  <c:v>28.0535</c:v>
                </c:pt>
                <c:pt idx="41685" formatCode="General">
                  <c:v>28.054200000000002</c:v>
                </c:pt>
                <c:pt idx="41686" formatCode="General">
                  <c:v>28.0549</c:v>
                </c:pt>
                <c:pt idx="41687" formatCode="General">
                  <c:v>28.055599999999998</c:v>
                </c:pt>
                <c:pt idx="41688" formatCode="General">
                  <c:v>28.0562</c:v>
                </c:pt>
                <c:pt idx="41689" formatCode="General">
                  <c:v>28.056899999999999</c:v>
                </c:pt>
                <c:pt idx="41690" formatCode="General">
                  <c:v>28.057600000000001</c:v>
                </c:pt>
                <c:pt idx="41691" formatCode="General">
                  <c:v>28.058299999999999</c:v>
                </c:pt>
                <c:pt idx="41692" formatCode="General">
                  <c:v>28.058900000000001</c:v>
                </c:pt>
                <c:pt idx="41693" formatCode="General">
                  <c:v>28.0596</c:v>
                </c:pt>
                <c:pt idx="41694" formatCode="General">
                  <c:v>28.060300000000002</c:v>
                </c:pt>
                <c:pt idx="41695" formatCode="General">
                  <c:v>28.0609</c:v>
                </c:pt>
                <c:pt idx="41696" formatCode="General">
                  <c:v>28.061599999999999</c:v>
                </c:pt>
                <c:pt idx="41697" formatCode="General">
                  <c:v>28.0623</c:v>
                </c:pt>
                <c:pt idx="41698" formatCode="General">
                  <c:v>28.062999999999999</c:v>
                </c:pt>
                <c:pt idx="41699" formatCode="General">
                  <c:v>28.063600000000001</c:v>
                </c:pt>
                <c:pt idx="41700" formatCode="General">
                  <c:v>28.064299999999999</c:v>
                </c:pt>
                <c:pt idx="41701" formatCode="General">
                  <c:v>28.065000000000001</c:v>
                </c:pt>
                <c:pt idx="41702" formatCode="General">
                  <c:v>28.0657</c:v>
                </c:pt>
                <c:pt idx="41703" formatCode="General">
                  <c:v>28.066299999999998</c:v>
                </c:pt>
                <c:pt idx="41704" formatCode="General">
                  <c:v>28.067</c:v>
                </c:pt>
                <c:pt idx="41705" formatCode="General">
                  <c:v>28.067699999999999</c:v>
                </c:pt>
                <c:pt idx="41706" formatCode="General">
                  <c:v>28.0684</c:v>
                </c:pt>
                <c:pt idx="41707" formatCode="General">
                  <c:v>28.068999999999999</c:v>
                </c:pt>
                <c:pt idx="41708" formatCode="General">
                  <c:v>28.069700000000001</c:v>
                </c:pt>
                <c:pt idx="41709" formatCode="General">
                  <c:v>28.070399999999999</c:v>
                </c:pt>
                <c:pt idx="41710" formatCode="General">
                  <c:v>28.071000000000002</c:v>
                </c:pt>
                <c:pt idx="41711" formatCode="General">
                  <c:v>28.0717</c:v>
                </c:pt>
                <c:pt idx="41712" formatCode="General">
                  <c:v>28.072399999999998</c:v>
                </c:pt>
                <c:pt idx="41713" formatCode="General">
                  <c:v>28.0731</c:v>
                </c:pt>
                <c:pt idx="41714" formatCode="General">
                  <c:v>28.073699999999999</c:v>
                </c:pt>
                <c:pt idx="41715" formatCode="General">
                  <c:v>28.074400000000001</c:v>
                </c:pt>
                <c:pt idx="41716" formatCode="General">
                  <c:v>28.075099999999999</c:v>
                </c:pt>
                <c:pt idx="41717" formatCode="General">
                  <c:v>28.075800000000001</c:v>
                </c:pt>
                <c:pt idx="41718" formatCode="General">
                  <c:v>28.0764</c:v>
                </c:pt>
                <c:pt idx="41719" formatCode="General">
                  <c:v>28.077100000000002</c:v>
                </c:pt>
                <c:pt idx="41720" formatCode="General">
                  <c:v>28.0778</c:v>
                </c:pt>
                <c:pt idx="41721" formatCode="General">
                  <c:v>28.078399999999998</c:v>
                </c:pt>
                <c:pt idx="41722" formatCode="General">
                  <c:v>28.0791</c:v>
                </c:pt>
                <c:pt idx="41723" formatCode="General">
                  <c:v>28.079799999999999</c:v>
                </c:pt>
                <c:pt idx="41724" formatCode="General">
                  <c:v>28.080500000000001</c:v>
                </c:pt>
                <c:pt idx="41725" formatCode="General">
                  <c:v>28.081099999999999</c:v>
                </c:pt>
                <c:pt idx="41726" formatCode="General">
                  <c:v>28.081800000000001</c:v>
                </c:pt>
                <c:pt idx="41727" formatCode="General">
                  <c:v>28.0825</c:v>
                </c:pt>
                <c:pt idx="41728" formatCode="General">
                  <c:v>28.083200000000001</c:v>
                </c:pt>
                <c:pt idx="41729" formatCode="General">
                  <c:v>28.0838</c:v>
                </c:pt>
                <c:pt idx="41730" formatCode="General">
                  <c:v>28.084499999999998</c:v>
                </c:pt>
                <c:pt idx="41731" formatCode="General">
                  <c:v>28.0852</c:v>
                </c:pt>
                <c:pt idx="41732" formatCode="General">
                  <c:v>28.085899999999999</c:v>
                </c:pt>
                <c:pt idx="41733" formatCode="General">
                  <c:v>28.086500000000001</c:v>
                </c:pt>
                <c:pt idx="41734" formatCode="General">
                  <c:v>28.087199999999999</c:v>
                </c:pt>
                <c:pt idx="41735" formatCode="General">
                  <c:v>28.087900000000001</c:v>
                </c:pt>
                <c:pt idx="41736" formatCode="General">
                  <c:v>28.0885</c:v>
                </c:pt>
                <c:pt idx="41737" formatCode="General">
                  <c:v>28.089200000000002</c:v>
                </c:pt>
                <c:pt idx="41738" formatCode="General">
                  <c:v>28.0899</c:v>
                </c:pt>
                <c:pt idx="41739" formatCode="General">
                  <c:v>28.090599999999998</c:v>
                </c:pt>
                <c:pt idx="41740" formatCode="General">
                  <c:v>28.091200000000001</c:v>
                </c:pt>
                <c:pt idx="41741" formatCode="General">
                  <c:v>28.091899999999999</c:v>
                </c:pt>
                <c:pt idx="41742" formatCode="General">
                  <c:v>28.092600000000001</c:v>
                </c:pt>
                <c:pt idx="41743" formatCode="General">
                  <c:v>28.093299999999999</c:v>
                </c:pt>
                <c:pt idx="41744" formatCode="General">
                  <c:v>28.093900000000001</c:v>
                </c:pt>
                <c:pt idx="41745" formatCode="General">
                  <c:v>28.0946</c:v>
                </c:pt>
                <c:pt idx="41746" formatCode="General">
                  <c:v>28.095300000000002</c:v>
                </c:pt>
                <c:pt idx="41747" formatCode="General">
                  <c:v>28.0959</c:v>
                </c:pt>
                <c:pt idx="41748" formatCode="General">
                  <c:v>28.096599999999999</c:v>
                </c:pt>
                <c:pt idx="41749" formatCode="General">
                  <c:v>28.097300000000001</c:v>
                </c:pt>
                <c:pt idx="41750" formatCode="General">
                  <c:v>28.097999999999999</c:v>
                </c:pt>
                <c:pt idx="41751" formatCode="General">
                  <c:v>28.098600000000001</c:v>
                </c:pt>
                <c:pt idx="41752" formatCode="General">
                  <c:v>28.099299999999999</c:v>
                </c:pt>
                <c:pt idx="41753" formatCode="General">
                  <c:v>28.1</c:v>
                </c:pt>
                <c:pt idx="41754" formatCode="General">
                  <c:v>28.1007</c:v>
                </c:pt>
                <c:pt idx="41755" formatCode="General">
                  <c:v>28.101299999999998</c:v>
                </c:pt>
                <c:pt idx="41756" formatCode="General">
                  <c:v>28.102</c:v>
                </c:pt>
                <c:pt idx="41757" formatCode="General">
                  <c:v>28.102699999999999</c:v>
                </c:pt>
                <c:pt idx="41758" formatCode="General">
                  <c:v>28.103300000000001</c:v>
                </c:pt>
                <c:pt idx="41759" formatCode="General">
                  <c:v>28.103999999999999</c:v>
                </c:pt>
                <c:pt idx="41760" formatCode="General">
                  <c:v>28.104700000000001</c:v>
                </c:pt>
                <c:pt idx="41761" formatCode="General">
                  <c:v>28.105399999999999</c:v>
                </c:pt>
                <c:pt idx="41762" formatCode="General">
                  <c:v>28.106000000000002</c:v>
                </c:pt>
                <c:pt idx="41763" formatCode="General">
                  <c:v>28.1067</c:v>
                </c:pt>
                <c:pt idx="41764" formatCode="General">
                  <c:v>28.107399999999998</c:v>
                </c:pt>
                <c:pt idx="41765" formatCode="General">
                  <c:v>28.1081</c:v>
                </c:pt>
                <c:pt idx="41766" formatCode="General">
                  <c:v>28.108699999999999</c:v>
                </c:pt>
                <c:pt idx="41767" formatCode="General">
                  <c:v>28.109400000000001</c:v>
                </c:pt>
                <c:pt idx="41768" formatCode="General">
                  <c:v>28.110099999999999</c:v>
                </c:pt>
                <c:pt idx="41769" formatCode="General">
                  <c:v>28.110800000000001</c:v>
                </c:pt>
                <c:pt idx="41770" formatCode="General">
                  <c:v>28.1114</c:v>
                </c:pt>
                <c:pt idx="41771" formatCode="General">
                  <c:v>28.112100000000002</c:v>
                </c:pt>
                <c:pt idx="41772" formatCode="General">
                  <c:v>28.1128</c:v>
                </c:pt>
                <c:pt idx="41773" formatCode="General">
                  <c:v>28.113399999999999</c:v>
                </c:pt>
                <c:pt idx="41774" formatCode="General">
                  <c:v>28.114100000000001</c:v>
                </c:pt>
                <c:pt idx="41775" formatCode="General">
                  <c:v>28.114799999999999</c:v>
                </c:pt>
                <c:pt idx="41776" formatCode="General">
                  <c:v>28.115500000000001</c:v>
                </c:pt>
                <c:pt idx="41777" formatCode="General">
                  <c:v>28.116099999999999</c:v>
                </c:pt>
                <c:pt idx="41778" formatCode="General">
                  <c:v>28.116800000000001</c:v>
                </c:pt>
                <c:pt idx="41779" formatCode="General">
                  <c:v>28.1175</c:v>
                </c:pt>
                <c:pt idx="41780" formatCode="General">
                  <c:v>28.118200000000002</c:v>
                </c:pt>
                <c:pt idx="41781" formatCode="General">
                  <c:v>28.1188</c:v>
                </c:pt>
                <c:pt idx="41782" formatCode="General">
                  <c:v>28.119499999999999</c:v>
                </c:pt>
                <c:pt idx="41783" formatCode="General">
                  <c:v>28.120200000000001</c:v>
                </c:pt>
                <c:pt idx="41784" formatCode="General">
                  <c:v>28.120799999999999</c:v>
                </c:pt>
                <c:pt idx="41785" formatCode="General">
                  <c:v>28.121500000000001</c:v>
                </c:pt>
                <c:pt idx="41786" formatCode="General">
                  <c:v>28.122199999999999</c:v>
                </c:pt>
                <c:pt idx="41787" formatCode="General">
                  <c:v>28.122900000000001</c:v>
                </c:pt>
                <c:pt idx="41788" formatCode="General">
                  <c:v>28.1235</c:v>
                </c:pt>
                <c:pt idx="41789" formatCode="General">
                  <c:v>28.124199999999998</c:v>
                </c:pt>
                <c:pt idx="41790" formatCode="General">
                  <c:v>28.1249</c:v>
                </c:pt>
                <c:pt idx="41791" formatCode="General">
                  <c:v>28.125599999999999</c:v>
                </c:pt>
                <c:pt idx="41792" formatCode="General">
                  <c:v>28.126200000000001</c:v>
                </c:pt>
                <c:pt idx="41793" formatCode="General">
                  <c:v>28.126899999999999</c:v>
                </c:pt>
                <c:pt idx="41794" formatCode="General">
                  <c:v>28.127600000000001</c:v>
                </c:pt>
                <c:pt idx="41795" formatCode="General">
                  <c:v>28.1282</c:v>
                </c:pt>
                <c:pt idx="41796" formatCode="General">
                  <c:v>28.128900000000002</c:v>
                </c:pt>
                <c:pt idx="41797" formatCode="General">
                  <c:v>28.1296</c:v>
                </c:pt>
                <c:pt idx="41798" formatCode="General">
                  <c:v>28.130299999999998</c:v>
                </c:pt>
                <c:pt idx="41799" formatCode="General">
                  <c:v>28.1309</c:v>
                </c:pt>
                <c:pt idx="41800" formatCode="General">
                  <c:v>28.131599999999999</c:v>
                </c:pt>
                <c:pt idx="41801" formatCode="General">
                  <c:v>28.132300000000001</c:v>
                </c:pt>
                <c:pt idx="41802" formatCode="General">
                  <c:v>28.132999999999999</c:v>
                </c:pt>
                <c:pt idx="41803" formatCode="General">
                  <c:v>28.133600000000001</c:v>
                </c:pt>
                <c:pt idx="41804" formatCode="General">
                  <c:v>28.1343</c:v>
                </c:pt>
                <c:pt idx="41805" formatCode="General">
                  <c:v>28.135000000000002</c:v>
                </c:pt>
                <c:pt idx="41806" formatCode="General">
                  <c:v>28.1357</c:v>
                </c:pt>
                <c:pt idx="41807" formatCode="General">
                  <c:v>28.136299999999999</c:v>
                </c:pt>
                <c:pt idx="41808" formatCode="General">
                  <c:v>28.137</c:v>
                </c:pt>
                <c:pt idx="41809" formatCode="General">
                  <c:v>28.137699999999999</c:v>
                </c:pt>
                <c:pt idx="41810" formatCode="General">
                  <c:v>28.138300000000001</c:v>
                </c:pt>
                <c:pt idx="41811" formatCode="General">
                  <c:v>28.138999999999999</c:v>
                </c:pt>
                <c:pt idx="41812" formatCode="General">
                  <c:v>28.139700000000001</c:v>
                </c:pt>
                <c:pt idx="41813" formatCode="General">
                  <c:v>28.1404</c:v>
                </c:pt>
                <c:pt idx="41814" formatCode="General">
                  <c:v>28.140999999999998</c:v>
                </c:pt>
                <c:pt idx="41815" formatCode="General">
                  <c:v>28.1417</c:v>
                </c:pt>
                <c:pt idx="41816" formatCode="General">
                  <c:v>28.142399999999999</c:v>
                </c:pt>
                <c:pt idx="41817" formatCode="General">
                  <c:v>28.1431</c:v>
                </c:pt>
                <c:pt idx="41818" formatCode="General">
                  <c:v>28.143699999999999</c:v>
                </c:pt>
                <c:pt idx="41819" formatCode="General">
                  <c:v>28.144400000000001</c:v>
                </c:pt>
                <c:pt idx="41820" formatCode="General">
                  <c:v>28.145099999999999</c:v>
                </c:pt>
                <c:pt idx="41821" formatCode="General">
                  <c:v>28.145700000000001</c:v>
                </c:pt>
                <c:pt idx="41822" formatCode="General">
                  <c:v>28.1464</c:v>
                </c:pt>
                <c:pt idx="41823" formatCode="General">
                  <c:v>28.147099999999998</c:v>
                </c:pt>
                <c:pt idx="41824" formatCode="General">
                  <c:v>28.1478</c:v>
                </c:pt>
                <c:pt idx="41825" formatCode="General">
                  <c:v>28.148399999999999</c:v>
                </c:pt>
                <c:pt idx="41826" formatCode="General">
                  <c:v>28.149100000000001</c:v>
                </c:pt>
                <c:pt idx="41827" formatCode="General">
                  <c:v>28.149799999999999</c:v>
                </c:pt>
                <c:pt idx="41828" formatCode="General">
                  <c:v>28.150500000000001</c:v>
                </c:pt>
                <c:pt idx="41829" formatCode="General">
                  <c:v>28.1511</c:v>
                </c:pt>
                <c:pt idx="41830" formatCode="General">
                  <c:v>28.151800000000001</c:v>
                </c:pt>
                <c:pt idx="41831" formatCode="General">
                  <c:v>28.1525</c:v>
                </c:pt>
                <c:pt idx="41832" formatCode="General">
                  <c:v>28.153199999999998</c:v>
                </c:pt>
                <c:pt idx="41833" formatCode="General">
                  <c:v>28.1538</c:v>
                </c:pt>
                <c:pt idx="41834" formatCode="General">
                  <c:v>28.154499999999999</c:v>
                </c:pt>
                <c:pt idx="41835" formatCode="General">
                  <c:v>28.155200000000001</c:v>
                </c:pt>
                <c:pt idx="41836" formatCode="General">
                  <c:v>28.155799999999999</c:v>
                </c:pt>
                <c:pt idx="41837" formatCode="General">
                  <c:v>28.156500000000001</c:v>
                </c:pt>
                <c:pt idx="41838" formatCode="General">
                  <c:v>28.1572</c:v>
                </c:pt>
                <c:pt idx="41839" formatCode="General">
                  <c:v>28.157900000000001</c:v>
                </c:pt>
                <c:pt idx="41840" formatCode="General">
                  <c:v>28.1585</c:v>
                </c:pt>
                <c:pt idx="41841" formatCode="General">
                  <c:v>28.159199999999998</c:v>
                </c:pt>
                <c:pt idx="41842" formatCode="General">
                  <c:v>28.1599</c:v>
                </c:pt>
                <c:pt idx="41843" formatCode="General">
                  <c:v>28.160599999999999</c:v>
                </c:pt>
                <c:pt idx="41844" formatCode="General">
                  <c:v>28.161200000000001</c:v>
                </c:pt>
                <c:pt idx="41845" formatCode="General">
                  <c:v>28.161899999999999</c:v>
                </c:pt>
                <c:pt idx="41846" formatCode="General">
                  <c:v>28.162600000000001</c:v>
                </c:pt>
                <c:pt idx="41847" formatCode="General">
                  <c:v>28.1632</c:v>
                </c:pt>
                <c:pt idx="41848" formatCode="General">
                  <c:v>28.163900000000002</c:v>
                </c:pt>
                <c:pt idx="41849" formatCode="General">
                  <c:v>28.1646</c:v>
                </c:pt>
                <c:pt idx="41850" formatCode="General">
                  <c:v>28.165299999999998</c:v>
                </c:pt>
                <c:pt idx="41851" formatCode="General">
                  <c:v>28.165900000000001</c:v>
                </c:pt>
                <c:pt idx="41852" formatCode="General">
                  <c:v>28.166599999999999</c:v>
                </c:pt>
                <c:pt idx="41853" formatCode="General">
                  <c:v>28.167300000000001</c:v>
                </c:pt>
                <c:pt idx="41854" formatCode="General">
                  <c:v>28.167999999999999</c:v>
                </c:pt>
                <c:pt idx="41855" formatCode="General">
                  <c:v>28.168600000000001</c:v>
                </c:pt>
                <c:pt idx="41856" formatCode="General">
                  <c:v>28.1693</c:v>
                </c:pt>
                <c:pt idx="41857" formatCode="General">
                  <c:v>28.17</c:v>
                </c:pt>
                <c:pt idx="41858" formatCode="General">
                  <c:v>28.1706</c:v>
                </c:pt>
                <c:pt idx="41859" formatCode="General">
                  <c:v>28.171299999999999</c:v>
                </c:pt>
                <c:pt idx="41860" formatCode="General">
                  <c:v>28.172000000000001</c:v>
                </c:pt>
                <c:pt idx="41861" formatCode="General">
                  <c:v>28.172699999999999</c:v>
                </c:pt>
                <c:pt idx="41862" formatCode="General">
                  <c:v>28.173300000000001</c:v>
                </c:pt>
                <c:pt idx="41863" formatCode="General">
                  <c:v>28.173999999999999</c:v>
                </c:pt>
                <c:pt idx="41864" formatCode="General">
                  <c:v>28.174700000000001</c:v>
                </c:pt>
                <c:pt idx="41865" formatCode="General">
                  <c:v>28.1754</c:v>
                </c:pt>
                <c:pt idx="41866" formatCode="General">
                  <c:v>28.175999999999998</c:v>
                </c:pt>
                <c:pt idx="41867" formatCode="General">
                  <c:v>28.1767</c:v>
                </c:pt>
                <c:pt idx="41868" formatCode="General">
                  <c:v>28.177399999999999</c:v>
                </c:pt>
                <c:pt idx="41869" formatCode="General">
                  <c:v>28.178100000000001</c:v>
                </c:pt>
                <c:pt idx="41870" formatCode="General">
                  <c:v>28.178699999999999</c:v>
                </c:pt>
                <c:pt idx="41871" formatCode="General">
                  <c:v>28.179400000000001</c:v>
                </c:pt>
                <c:pt idx="41872" formatCode="General">
                  <c:v>28.180099999999999</c:v>
                </c:pt>
                <c:pt idx="41873" formatCode="General">
                  <c:v>28.180700000000002</c:v>
                </c:pt>
                <c:pt idx="41874" formatCode="General">
                  <c:v>28.1814</c:v>
                </c:pt>
                <c:pt idx="41875" formatCode="General">
                  <c:v>28.182099999999998</c:v>
                </c:pt>
                <c:pt idx="41876" formatCode="General">
                  <c:v>28.1828</c:v>
                </c:pt>
                <c:pt idx="41877" formatCode="General">
                  <c:v>28.183399999999999</c:v>
                </c:pt>
                <c:pt idx="41878" formatCode="General">
                  <c:v>28.184100000000001</c:v>
                </c:pt>
                <c:pt idx="41879" formatCode="General">
                  <c:v>28.184799999999999</c:v>
                </c:pt>
                <c:pt idx="41880" formatCode="General">
                  <c:v>28.185500000000001</c:v>
                </c:pt>
                <c:pt idx="41881" formatCode="General">
                  <c:v>28.1861</c:v>
                </c:pt>
                <c:pt idx="41882" formatCode="General">
                  <c:v>28.186800000000002</c:v>
                </c:pt>
                <c:pt idx="41883" formatCode="General">
                  <c:v>28.1875</c:v>
                </c:pt>
                <c:pt idx="41884" formatCode="General">
                  <c:v>28.188099999999999</c:v>
                </c:pt>
                <c:pt idx="41885" formatCode="General">
                  <c:v>28.188800000000001</c:v>
                </c:pt>
                <c:pt idx="41886" formatCode="General">
                  <c:v>28.189499999999999</c:v>
                </c:pt>
                <c:pt idx="41887" formatCode="General">
                  <c:v>28.190200000000001</c:v>
                </c:pt>
                <c:pt idx="41888" formatCode="General">
                  <c:v>28.190799999999999</c:v>
                </c:pt>
                <c:pt idx="41889" formatCode="General">
                  <c:v>28.191500000000001</c:v>
                </c:pt>
                <c:pt idx="41890" formatCode="General">
                  <c:v>28.1922</c:v>
                </c:pt>
                <c:pt idx="41891" formatCode="General">
                  <c:v>28.192900000000002</c:v>
                </c:pt>
                <c:pt idx="41892" formatCode="General">
                  <c:v>28.1935</c:v>
                </c:pt>
                <c:pt idx="41893" formatCode="General">
                  <c:v>28.194199999999999</c:v>
                </c:pt>
                <c:pt idx="41894" formatCode="General">
                  <c:v>28.194900000000001</c:v>
                </c:pt>
                <c:pt idx="41895" formatCode="General">
                  <c:v>28.195599999999999</c:v>
                </c:pt>
                <c:pt idx="41896" formatCode="General">
                  <c:v>28.196200000000001</c:v>
                </c:pt>
                <c:pt idx="41897" formatCode="General">
                  <c:v>28.196899999999999</c:v>
                </c:pt>
                <c:pt idx="41898" formatCode="General">
                  <c:v>28.197600000000001</c:v>
                </c:pt>
                <c:pt idx="41899" formatCode="General">
                  <c:v>28.1982</c:v>
                </c:pt>
                <c:pt idx="41900" formatCode="General">
                  <c:v>28.198899999999998</c:v>
                </c:pt>
                <c:pt idx="41901" formatCode="General">
                  <c:v>28.1996</c:v>
                </c:pt>
                <c:pt idx="41902" formatCode="General">
                  <c:v>28.200299999999999</c:v>
                </c:pt>
                <c:pt idx="41903" formatCode="General">
                  <c:v>28.200900000000001</c:v>
                </c:pt>
                <c:pt idx="41904" formatCode="General">
                  <c:v>28.201599999999999</c:v>
                </c:pt>
                <c:pt idx="41905" formatCode="General">
                  <c:v>28.202300000000001</c:v>
                </c:pt>
                <c:pt idx="41906" formatCode="General">
                  <c:v>28.202999999999999</c:v>
                </c:pt>
                <c:pt idx="41907" formatCode="General">
                  <c:v>28.203600000000002</c:v>
                </c:pt>
                <c:pt idx="41908" formatCode="General">
                  <c:v>28.2043</c:v>
                </c:pt>
                <c:pt idx="41909" formatCode="General">
                  <c:v>28.204999999999998</c:v>
                </c:pt>
                <c:pt idx="41910" formatCode="General">
                  <c:v>28.2056</c:v>
                </c:pt>
                <c:pt idx="41911" formatCode="General">
                  <c:v>28.206299999999999</c:v>
                </c:pt>
                <c:pt idx="41912" formatCode="General">
                  <c:v>28.207000000000001</c:v>
                </c:pt>
                <c:pt idx="41913" formatCode="General">
                  <c:v>28.207699999999999</c:v>
                </c:pt>
                <c:pt idx="41914" formatCode="General">
                  <c:v>28.208300000000001</c:v>
                </c:pt>
                <c:pt idx="41915" formatCode="General">
                  <c:v>28.209</c:v>
                </c:pt>
                <c:pt idx="41916" formatCode="General">
                  <c:v>28.209700000000002</c:v>
                </c:pt>
                <c:pt idx="41917" formatCode="General">
                  <c:v>28.2104</c:v>
                </c:pt>
                <c:pt idx="41918" formatCode="General">
                  <c:v>28.210999999999999</c:v>
                </c:pt>
                <c:pt idx="41919" formatCode="General">
                  <c:v>28.2117</c:v>
                </c:pt>
                <c:pt idx="41920" formatCode="General">
                  <c:v>28.212399999999999</c:v>
                </c:pt>
                <c:pt idx="41921" formatCode="General">
                  <c:v>28.213000000000001</c:v>
                </c:pt>
                <c:pt idx="41922" formatCode="General">
                  <c:v>28.213699999999999</c:v>
                </c:pt>
                <c:pt idx="41923" formatCode="General">
                  <c:v>28.214400000000001</c:v>
                </c:pt>
                <c:pt idx="41924" formatCode="General">
                  <c:v>28.2151</c:v>
                </c:pt>
                <c:pt idx="41925" formatCode="General">
                  <c:v>28.215699999999998</c:v>
                </c:pt>
                <c:pt idx="41926" formatCode="General">
                  <c:v>28.2164</c:v>
                </c:pt>
                <c:pt idx="41927" formatCode="General">
                  <c:v>28.217099999999999</c:v>
                </c:pt>
                <c:pt idx="41928" formatCode="General">
                  <c:v>28.2178</c:v>
                </c:pt>
                <c:pt idx="41929" formatCode="General">
                  <c:v>28.218399999999999</c:v>
                </c:pt>
                <c:pt idx="41930" formatCode="General">
                  <c:v>28.219100000000001</c:v>
                </c:pt>
                <c:pt idx="41931" formatCode="General">
                  <c:v>28.219799999999999</c:v>
                </c:pt>
                <c:pt idx="41932" formatCode="General">
                  <c:v>28.220500000000001</c:v>
                </c:pt>
                <c:pt idx="41933" formatCode="General">
                  <c:v>28.2211</c:v>
                </c:pt>
                <c:pt idx="41934" formatCode="General">
                  <c:v>28.221800000000002</c:v>
                </c:pt>
                <c:pt idx="41935" formatCode="General">
                  <c:v>28.2225</c:v>
                </c:pt>
                <c:pt idx="41936" formatCode="General">
                  <c:v>28.223099999999999</c:v>
                </c:pt>
                <c:pt idx="41937" formatCode="General">
                  <c:v>28.223800000000001</c:v>
                </c:pt>
                <c:pt idx="41938" formatCode="General">
                  <c:v>28.224499999999999</c:v>
                </c:pt>
                <c:pt idx="41939" formatCode="General">
                  <c:v>28.225200000000001</c:v>
                </c:pt>
                <c:pt idx="41940" formatCode="General">
                  <c:v>28.2258</c:v>
                </c:pt>
                <c:pt idx="41941" formatCode="General">
                  <c:v>28.226500000000001</c:v>
                </c:pt>
                <c:pt idx="41942" formatCode="General">
                  <c:v>28.2272</c:v>
                </c:pt>
                <c:pt idx="41943" formatCode="General">
                  <c:v>28.227900000000002</c:v>
                </c:pt>
                <c:pt idx="41944" formatCode="General">
                  <c:v>28.2285</c:v>
                </c:pt>
                <c:pt idx="41945" formatCode="General">
                  <c:v>28.229199999999999</c:v>
                </c:pt>
                <c:pt idx="41946" formatCode="General">
                  <c:v>28.229900000000001</c:v>
                </c:pt>
                <c:pt idx="41947" formatCode="General">
                  <c:v>28.230499999999999</c:v>
                </c:pt>
                <c:pt idx="41948" formatCode="General">
                  <c:v>28.231200000000001</c:v>
                </c:pt>
                <c:pt idx="41949" formatCode="General">
                  <c:v>28.2319</c:v>
                </c:pt>
                <c:pt idx="41950" formatCode="General">
                  <c:v>28.232600000000001</c:v>
                </c:pt>
                <c:pt idx="41951" formatCode="General">
                  <c:v>28.2332</c:v>
                </c:pt>
                <c:pt idx="41952" formatCode="General">
                  <c:v>28.233899999999998</c:v>
                </c:pt>
                <c:pt idx="41953" formatCode="General">
                  <c:v>28.2346</c:v>
                </c:pt>
                <c:pt idx="41954" formatCode="General">
                  <c:v>28.235299999999999</c:v>
                </c:pt>
                <c:pt idx="41955" formatCode="General">
                  <c:v>28.235900000000001</c:v>
                </c:pt>
                <c:pt idx="41956" formatCode="General">
                  <c:v>28.236599999999999</c:v>
                </c:pt>
                <c:pt idx="41957" formatCode="General">
                  <c:v>28.237300000000001</c:v>
                </c:pt>
                <c:pt idx="41958" formatCode="General">
                  <c:v>28.2379</c:v>
                </c:pt>
                <c:pt idx="41959" formatCode="General">
                  <c:v>28.238600000000002</c:v>
                </c:pt>
                <c:pt idx="41960" formatCode="General">
                  <c:v>28.2393</c:v>
                </c:pt>
                <c:pt idx="41961" formatCode="General">
                  <c:v>28.24</c:v>
                </c:pt>
                <c:pt idx="41962" formatCode="General">
                  <c:v>28.240600000000001</c:v>
                </c:pt>
                <c:pt idx="41963" formatCode="General">
                  <c:v>28.241299999999999</c:v>
                </c:pt>
                <c:pt idx="41964" formatCode="General">
                  <c:v>28.242000000000001</c:v>
                </c:pt>
                <c:pt idx="41965" formatCode="General">
                  <c:v>28.242699999999999</c:v>
                </c:pt>
                <c:pt idx="41966" formatCode="General">
                  <c:v>28.243300000000001</c:v>
                </c:pt>
                <c:pt idx="41967" formatCode="General">
                  <c:v>28.244</c:v>
                </c:pt>
                <c:pt idx="41968" formatCode="General">
                  <c:v>28.244700000000002</c:v>
                </c:pt>
                <c:pt idx="41969" formatCode="General">
                  <c:v>28.2454</c:v>
                </c:pt>
                <c:pt idx="41970" formatCode="General">
                  <c:v>28.245999999999999</c:v>
                </c:pt>
                <c:pt idx="41971" formatCode="General">
                  <c:v>28.246700000000001</c:v>
                </c:pt>
                <c:pt idx="41972" formatCode="General">
                  <c:v>28.247399999999999</c:v>
                </c:pt>
                <c:pt idx="41973" formatCode="General">
                  <c:v>28.248000000000001</c:v>
                </c:pt>
                <c:pt idx="41974" formatCode="General">
                  <c:v>28.248699999999999</c:v>
                </c:pt>
                <c:pt idx="41975" formatCode="General">
                  <c:v>28.249400000000001</c:v>
                </c:pt>
                <c:pt idx="41976" formatCode="General">
                  <c:v>28.2501</c:v>
                </c:pt>
                <c:pt idx="41977" formatCode="General">
                  <c:v>28.250699999999998</c:v>
                </c:pt>
                <c:pt idx="41978" formatCode="General">
                  <c:v>28.2514</c:v>
                </c:pt>
                <c:pt idx="41979" formatCode="General">
                  <c:v>28.252099999999999</c:v>
                </c:pt>
                <c:pt idx="41980" formatCode="General">
                  <c:v>28.252800000000001</c:v>
                </c:pt>
                <c:pt idx="41981" formatCode="General">
                  <c:v>28.253399999999999</c:v>
                </c:pt>
                <c:pt idx="41982" formatCode="General">
                  <c:v>28.254100000000001</c:v>
                </c:pt>
                <c:pt idx="41983" formatCode="General">
                  <c:v>28.254799999999999</c:v>
                </c:pt>
                <c:pt idx="41984" formatCode="General">
                  <c:v>28.255400000000002</c:v>
                </c:pt>
                <c:pt idx="41985" formatCode="General">
                  <c:v>28.2561</c:v>
                </c:pt>
                <c:pt idx="41986" formatCode="General">
                  <c:v>28.256799999999998</c:v>
                </c:pt>
                <c:pt idx="41987" formatCode="General">
                  <c:v>28.2575</c:v>
                </c:pt>
                <c:pt idx="41988" formatCode="General">
                  <c:v>28.258099999999999</c:v>
                </c:pt>
                <c:pt idx="41989" formatCode="General">
                  <c:v>28.258800000000001</c:v>
                </c:pt>
                <c:pt idx="41990" formatCode="General">
                  <c:v>28.259499999999999</c:v>
                </c:pt>
                <c:pt idx="41991" formatCode="General">
                  <c:v>28.260200000000001</c:v>
                </c:pt>
                <c:pt idx="41992" formatCode="General">
                  <c:v>28.2608</c:v>
                </c:pt>
                <c:pt idx="41993" formatCode="General">
                  <c:v>28.261500000000002</c:v>
                </c:pt>
                <c:pt idx="41994" formatCode="General">
                  <c:v>28.2622</c:v>
                </c:pt>
                <c:pt idx="41995" formatCode="General">
                  <c:v>28.262899999999998</c:v>
                </c:pt>
                <c:pt idx="41996" formatCode="General">
                  <c:v>28.263500000000001</c:v>
                </c:pt>
                <c:pt idx="41997" formatCode="General">
                  <c:v>28.264199999999999</c:v>
                </c:pt>
                <c:pt idx="41998" formatCode="General">
                  <c:v>28.264900000000001</c:v>
                </c:pt>
                <c:pt idx="41999" formatCode="General">
                  <c:v>28.265499999999999</c:v>
                </c:pt>
                <c:pt idx="42000" formatCode="General">
                  <c:v>28.266200000000001</c:v>
                </c:pt>
                <c:pt idx="42001" formatCode="General">
                  <c:v>28.2669</c:v>
                </c:pt>
                <c:pt idx="42002" formatCode="General">
                  <c:v>28.267600000000002</c:v>
                </c:pt>
                <c:pt idx="42003" formatCode="General">
                  <c:v>28.2682</c:v>
                </c:pt>
                <c:pt idx="42004" formatCode="General">
                  <c:v>28.268899999999999</c:v>
                </c:pt>
                <c:pt idx="42005" formatCode="General">
                  <c:v>28.269600000000001</c:v>
                </c:pt>
                <c:pt idx="42006" formatCode="General">
                  <c:v>28.270299999999999</c:v>
                </c:pt>
                <c:pt idx="42007" formatCode="General">
                  <c:v>28.270900000000001</c:v>
                </c:pt>
                <c:pt idx="42008" formatCode="General">
                  <c:v>28.271599999999999</c:v>
                </c:pt>
                <c:pt idx="42009" formatCode="General">
                  <c:v>28.272300000000001</c:v>
                </c:pt>
                <c:pt idx="42010" formatCode="General">
                  <c:v>28.2729</c:v>
                </c:pt>
                <c:pt idx="42011" formatCode="General">
                  <c:v>28.273599999999998</c:v>
                </c:pt>
                <c:pt idx="42012" formatCode="General">
                  <c:v>28.2743</c:v>
                </c:pt>
                <c:pt idx="42013" formatCode="General">
                  <c:v>28.274999999999999</c:v>
                </c:pt>
                <c:pt idx="42014" formatCode="General">
                  <c:v>28.275600000000001</c:v>
                </c:pt>
                <c:pt idx="42015" formatCode="General">
                  <c:v>28.276299999999999</c:v>
                </c:pt>
                <c:pt idx="42016" formatCode="General">
                  <c:v>28.277000000000001</c:v>
                </c:pt>
                <c:pt idx="42017" formatCode="General">
                  <c:v>28.277699999999999</c:v>
                </c:pt>
                <c:pt idx="42018" formatCode="General">
                  <c:v>28.278300000000002</c:v>
                </c:pt>
                <c:pt idx="42019" formatCode="General">
                  <c:v>28.279</c:v>
                </c:pt>
                <c:pt idx="42020" formatCode="General">
                  <c:v>28.279699999999998</c:v>
                </c:pt>
                <c:pt idx="42021" formatCode="General">
                  <c:v>28.2803</c:v>
                </c:pt>
                <c:pt idx="42022" formatCode="General">
                  <c:v>28.280999999999999</c:v>
                </c:pt>
                <c:pt idx="42023" formatCode="General">
                  <c:v>28.281700000000001</c:v>
                </c:pt>
                <c:pt idx="42024" formatCode="General">
                  <c:v>28.282399999999999</c:v>
                </c:pt>
                <c:pt idx="42025" formatCode="General">
                  <c:v>28.283000000000001</c:v>
                </c:pt>
                <c:pt idx="42026" formatCode="General">
                  <c:v>28.2837</c:v>
                </c:pt>
                <c:pt idx="42027" formatCode="General">
                  <c:v>28.284400000000002</c:v>
                </c:pt>
                <c:pt idx="42028" formatCode="General">
                  <c:v>28.2851</c:v>
                </c:pt>
                <c:pt idx="42029" formatCode="General">
                  <c:v>28.285699999999999</c:v>
                </c:pt>
                <c:pt idx="42030" formatCode="General">
                  <c:v>28.2864</c:v>
                </c:pt>
                <c:pt idx="42031" formatCode="General">
                  <c:v>28.287099999999999</c:v>
                </c:pt>
                <c:pt idx="42032" formatCode="General">
                  <c:v>28.287800000000001</c:v>
                </c:pt>
                <c:pt idx="42033" formatCode="General">
                  <c:v>28.288399999999999</c:v>
                </c:pt>
                <c:pt idx="42034" formatCode="General">
                  <c:v>28.289100000000001</c:v>
                </c:pt>
                <c:pt idx="42035" formatCode="General">
                  <c:v>28.2898</c:v>
                </c:pt>
                <c:pt idx="42036" formatCode="General">
                  <c:v>28.290400000000002</c:v>
                </c:pt>
                <c:pt idx="42037" formatCode="General">
                  <c:v>28.2911</c:v>
                </c:pt>
                <c:pt idx="42038" formatCode="General">
                  <c:v>28.291799999999999</c:v>
                </c:pt>
                <c:pt idx="42039" formatCode="General">
                  <c:v>28.2925</c:v>
                </c:pt>
                <c:pt idx="42040" formatCode="General">
                  <c:v>28.293099999999999</c:v>
                </c:pt>
                <c:pt idx="42041" formatCode="General">
                  <c:v>28.293800000000001</c:v>
                </c:pt>
                <c:pt idx="42042" formatCode="General">
                  <c:v>28.294499999999999</c:v>
                </c:pt>
                <c:pt idx="42043" formatCode="General">
                  <c:v>28.295200000000001</c:v>
                </c:pt>
                <c:pt idx="42044" formatCode="General">
                  <c:v>28.2958</c:v>
                </c:pt>
                <c:pt idx="42045" formatCode="General">
                  <c:v>28.296500000000002</c:v>
                </c:pt>
                <c:pt idx="42046" formatCode="General">
                  <c:v>28.2972</c:v>
                </c:pt>
                <c:pt idx="42047" formatCode="General">
                  <c:v>28.297799999999999</c:v>
                </c:pt>
                <c:pt idx="42048" formatCode="General">
                  <c:v>28.298500000000001</c:v>
                </c:pt>
                <c:pt idx="42049" formatCode="General">
                  <c:v>28.299199999999999</c:v>
                </c:pt>
                <c:pt idx="42050" formatCode="General">
                  <c:v>28.299900000000001</c:v>
                </c:pt>
                <c:pt idx="42051" formatCode="General">
                  <c:v>28.3005</c:v>
                </c:pt>
                <c:pt idx="42052" formatCode="General">
                  <c:v>28.301200000000001</c:v>
                </c:pt>
                <c:pt idx="42053" formatCode="General">
                  <c:v>28.3019</c:v>
                </c:pt>
                <c:pt idx="42054" formatCode="General">
                  <c:v>28.302600000000002</c:v>
                </c:pt>
                <c:pt idx="42055" formatCode="General">
                  <c:v>28.3032</c:v>
                </c:pt>
                <c:pt idx="42056" formatCode="General">
                  <c:v>28.303899999999999</c:v>
                </c:pt>
                <c:pt idx="42057" formatCode="General">
                  <c:v>28.304600000000001</c:v>
                </c:pt>
                <c:pt idx="42058" formatCode="General">
                  <c:v>28.305299999999999</c:v>
                </c:pt>
                <c:pt idx="42059" formatCode="General">
                  <c:v>28.305900000000001</c:v>
                </c:pt>
                <c:pt idx="42060" formatCode="General">
                  <c:v>28.3066</c:v>
                </c:pt>
                <c:pt idx="42061" formatCode="General">
                  <c:v>28.307300000000001</c:v>
                </c:pt>
                <c:pt idx="42062" formatCode="General">
                  <c:v>28.3079</c:v>
                </c:pt>
                <c:pt idx="42063" formatCode="General">
                  <c:v>28.308599999999998</c:v>
                </c:pt>
                <c:pt idx="42064" formatCode="General">
                  <c:v>28.3093</c:v>
                </c:pt>
                <c:pt idx="42065" formatCode="General">
                  <c:v>28.31</c:v>
                </c:pt>
                <c:pt idx="42066" formatCode="General">
                  <c:v>28.310600000000001</c:v>
                </c:pt>
                <c:pt idx="42067" formatCode="General">
                  <c:v>28.311299999999999</c:v>
                </c:pt>
                <c:pt idx="42068" formatCode="General">
                  <c:v>28.312000000000001</c:v>
                </c:pt>
                <c:pt idx="42069" formatCode="General">
                  <c:v>28.3127</c:v>
                </c:pt>
                <c:pt idx="42070" formatCode="General">
                  <c:v>28.313300000000002</c:v>
                </c:pt>
                <c:pt idx="42071" formatCode="General">
                  <c:v>28.314</c:v>
                </c:pt>
                <c:pt idx="42072" formatCode="General">
                  <c:v>28.314699999999998</c:v>
                </c:pt>
                <c:pt idx="42073" formatCode="General">
                  <c:v>28.315300000000001</c:v>
                </c:pt>
                <c:pt idx="42074" formatCode="General">
                  <c:v>28.315999999999999</c:v>
                </c:pt>
                <c:pt idx="42075" formatCode="General">
                  <c:v>28.316700000000001</c:v>
                </c:pt>
                <c:pt idx="42076" formatCode="General">
                  <c:v>28.317399999999999</c:v>
                </c:pt>
                <c:pt idx="42077" formatCode="General">
                  <c:v>28.318000000000001</c:v>
                </c:pt>
                <c:pt idx="42078" formatCode="General">
                  <c:v>28.3187</c:v>
                </c:pt>
                <c:pt idx="42079" formatCode="General">
                  <c:v>28.319400000000002</c:v>
                </c:pt>
                <c:pt idx="42080" formatCode="General">
                  <c:v>28.3201</c:v>
                </c:pt>
                <c:pt idx="42081" formatCode="General">
                  <c:v>28.320699999999999</c:v>
                </c:pt>
                <c:pt idx="42082" formatCode="General">
                  <c:v>28.321400000000001</c:v>
                </c:pt>
                <c:pt idx="42083" formatCode="General">
                  <c:v>28.322099999999999</c:v>
                </c:pt>
                <c:pt idx="42084" formatCode="General">
                  <c:v>28.322700000000001</c:v>
                </c:pt>
                <c:pt idx="42085" formatCode="General">
                  <c:v>28.323399999999999</c:v>
                </c:pt>
                <c:pt idx="42086" formatCode="General">
                  <c:v>28.324100000000001</c:v>
                </c:pt>
                <c:pt idx="42087" formatCode="General">
                  <c:v>28.3248</c:v>
                </c:pt>
                <c:pt idx="42088" formatCode="General">
                  <c:v>28.325399999999998</c:v>
                </c:pt>
                <c:pt idx="42089" formatCode="General">
                  <c:v>28.3261</c:v>
                </c:pt>
                <c:pt idx="42090" formatCode="General">
                  <c:v>28.326799999999999</c:v>
                </c:pt>
                <c:pt idx="42091" formatCode="General">
                  <c:v>28.327500000000001</c:v>
                </c:pt>
                <c:pt idx="42092" formatCode="General">
                  <c:v>28.328099999999999</c:v>
                </c:pt>
                <c:pt idx="42093" formatCode="General">
                  <c:v>28.328800000000001</c:v>
                </c:pt>
                <c:pt idx="42094" formatCode="General">
                  <c:v>28.329499999999999</c:v>
                </c:pt>
                <c:pt idx="42095" formatCode="General">
                  <c:v>28.330200000000001</c:v>
                </c:pt>
                <c:pt idx="42096" formatCode="General">
                  <c:v>28.3308</c:v>
                </c:pt>
                <c:pt idx="42097" formatCode="General">
                  <c:v>28.331499999999998</c:v>
                </c:pt>
                <c:pt idx="42098" formatCode="General">
                  <c:v>28.3322</c:v>
                </c:pt>
                <c:pt idx="42099" formatCode="General">
                  <c:v>28.332799999999999</c:v>
                </c:pt>
                <c:pt idx="42100" formatCode="General">
                  <c:v>28.333500000000001</c:v>
                </c:pt>
                <c:pt idx="42101" formatCode="General">
                  <c:v>28.334199999999999</c:v>
                </c:pt>
                <c:pt idx="42102" formatCode="General">
                  <c:v>28.334900000000001</c:v>
                </c:pt>
                <c:pt idx="42103" formatCode="General">
                  <c:v>28.3355</c:v>
                </c:pt>
                <c:pt idx="42104" formatCode="General">
                  <c:v>28.336200000000002</c:v>
                </c:pt>
                <c:pt idx="42105" formatCode="General">
                  <c:v>28.3369</c:v>
                </c:pt>
                <c:pt idx="42106" formatCode="General">
                  <c:v>28.337599999999998</c:v>
                </c:pt>
                <c:pt idx="42107" formatCode="General">
                  <c:v>28.338200000000001</c:v>
                </c:pt>
                <c:pt idx="42108" formatCode="General">
                  <c:v>28.338899999999999</c:v>
                </c:pt>
                <c:pt idx="42109" formatCode="General">
                  <c:v>28.339600000000001</c:v>
                </c:pt>
                <c:pt idx="42110" formatCode="General">
                  <c:v>28.340199999999999</c:v>
                </c:pt>
                <c:pt idx="42111" formatCode="General">
                  <c:v>28.340900000000001</c:v>
                </c:pt>
                <c:pt idx="42112" formatCode="General">
                  <c:v>28.3416</c:v>
                </c:pt>
                <c:pt idx="42113" formatCode="General">
                  <c:v>28.342300000000002</c:v>
                </c:pt>
                <c:pt idx="42114" formatCode="General">
                  <c:v>28.3429</c:v>
                </c:pt>
                <c:pt idx="42115" formatCode="General">
                  <c:v>28.343599999999999</c:v>
                </c:pt>
                <c:pt idx="42116" formatCode="General">
                  <c:v>28.3443</c:v>
                </c:pt>
                <c:pt idx="42117" formatCode="General">
                  <c:v>28.344999999999999</c:v>
                </c:pt>
                <c:pt idx="42118" formatCode="General">
                  <c:v>28.345600000000001</c:v>
                </c:pt>
                <c:pt idx="42119" formatCode="General">
                  <c:v>28.346299999999999</c:v>
                </c:pt>
                <c:pt idx="42120" formatCode="General">
                  <c:v>28.347000000000001</c:v>
                </c:pt>
                <c:pt idx="42121" formatCode="General">
                  <c:v>28.3476</c:v>
                </c:pt>
                <c:pt idx="42122" formatCode="General">
                  <c:v>28.348299999999998</c:v>
                </c:pt>
                <c:pt idx="42123" formatCode="General">
                  <c:v>28.349</c:v>
                </c:pt>
                <c:pt idx="42124" formatCode="General">
                  <c:v>28.349699999999999</c:v>
                </c:pt>
                <c:pt idx="42125" formatCode="General">
                  <c:v>28.350300000000001</c:v>
                </c:pt>
                <c:pt idx="42126" formatCode="General">
                  <c:v>28.350999999999999</c:v>
                </c:pt>
                <c:pt idx="42127" formatCode="General">
                  <c:v>28.351700000000001</c:v>
                </c:pt>
                <c:pt idx="42128" formatCode="General">
                  <c:v>28.352399999999999</c:v>
                </c:pt>
                <c:pt idx="42129" formatCode="General">
                  <c:v>28.353000000000002</c:v>
                </c:pt>
                <c:pt idx="42130" formatCode="General">
                  <c:v>28.3537</c:v>
                </c:pt>
                <c:pt idx="42131" formatCode="General">
                  <c:v>28.354399999999998</c:v>
                </c:pt>
                <c:pt idx="42132" formatCode="General">
                  <c:v>28.3551</c:v>
                </c:pt>
                <c:pt idx="42133" formatCode="General">
                  <c:v>28.355699999999999</c:v>
                </c:pt>
                <c:pt idx="42134" formatCode="General">
                  <c:v>28.356400000000001</c:v>
                </c:pt>
                <c:pt idx="42135" formatCode="General">
                  <c:v>28.357099999999999</c:v>
                </c:pt>
                <c:pt idx="42136" formatCode="General">
                  <c:v>28.357700000000001</c:v>
                </c:pt>
                <c:pt idx="42137" formatCode="General">
                  <c:v>28.3584</c:v>
                </c:pt>
                <c:pt idx="42138" formatCode="General">
                  <c:v>28.359100000000002</c:v>
                </c:pt>
                <c:pt idx="42139" formatCode="General">
                  <c:v>28.3598</c:v>
                </c:pt>
                <c:pt idx="42140" formatCode="General">
                  <c:v>28.360399999999998</c:v>
                </c:pt>
                <c:pt idx="42141" formatCode="General">
                  <c:v>28.3611</c:v>
                </c:pt>
                <c:pt idx="42142" formatCode="General">
                  <c:v>28.361799999999999</c:v>
                </c:pt>
                <c:pt idx="42143" formatCode="General">
                  <c:v>28.362500000000001</c:v>
                </c:pt>
                <c:pt idx="42144" formatCode="General">
                  <c:v>28.363099999999999</c:v>
                </c:pt>
                <c:pt idx="42145" formatCode="General">
                  <c:v>28.363800000000001</c:v>
                </c:pt>
                <c:pt idx="42146" formatCode="General">
                  <c:v>28.3645</c:v>
                </c:pt>
                <c:pt idx="42147" formatCode="General">
                  <c:v>28.365100000000002</c:v>
                </c:pt>
                <c:pt idx="42148" formatCode="General">
                  <c:v>28.3658</c:v>
                </c:pt>
                <c:pt idx="42149" formatCode="General">
                  <c:v>28.366499999999998</c:v>
                </c:pt>
                <c:pt idx="42150" formatCode="General">
                  <c:v>28.3672</c:v>
                </c:pt>
                <c:pt idx="42151" formatCode="General">
                  <c:v>28.367799999999999</c:v>
                </c:pt>
                <c:pt idx="42152" formatCode="General">
                  <c:v>28.368500000000001</c:v>
                </c:pt>
                <c:pt idx="42153" formatCode="General">
                  <c:v>28.369199999999999</c:v>
                </c:pt>
                <c:pt idx="42154" formatCode="General">
                  <c:v>28.369900000000001</c:v>
                </c:pt>
                <c:pt idx="42155" formatCode="General">
                  <c:v>28.3705</c:v>
                </c:pt>
                <c:pt idx="42156" formatCode="General">
                  <c:v>28.371200000000002</c:v>
                </c:pt>
                <c:pt idx="42157" formatCode="General">
                  <c:v>28.3719</c:v>
                </c:pt>
                <c:pt idx="42158" formatCode="General">
                  <c:v>28.372599999999998</c:v>
                </c:pt>
                <c:pt idx="42159" formatCode="General">
                  <c:v>28.373200000000001</c:v>
                </c:pt>
                <c:pt idx="42160" formatCode="General">
                  <c:v>28.373899999999999</c:v>
                </c:pt>
                <c:pt idx="42161" formatCode="General">
                  <c:v>28.374600000000001</c:v>
                </c:pt>
                <c:pt idx="42162" formatCode="General">
                  <c:v>28.3752</c:v>
                </c:pt>
                <c:pt idx="42163" formatCode="General">
                  <c:v>28.375900000000001</c:v>
                </c:pt>
                <c:pt idx="42164" formatCode="General">
                  <c:v>28.3766</c:v>
                </c:pt>
                <c:pt idx="42165" formatCode="General">
                  <c:v>28.377300000000002</c:v>
                </c:pt>
                <c:pt idx="42166" formatCode="General">
                  <c:v>28.3779</c:v>
                </c:pt>
                <c:pt idx="42167" formatCode="General">
                  <c:v>28.378599999999999</c:v>
                </c:pt>
                <c:pt idx="42168" formatCode="General">
                  <c:v>28.379300000000001</c:v>
                </c:pt>
                <c:pt idx="42169" formatCode="General">
                  <c:v>28.38</c:v>
                </c:pt>
                <c:pt idx="42170" formatCode="General">
                  <c:v>28.380600000000001</c:v>
                </c:pt>
                <c:pt idx="42171" formatCode="General">
                  <c:v>28.3813</c:v>
                </c:pt>
                <c:pt idx="42172" formatCode="General">
                  <c:v>28.382000000000001</c:v>
                </c:pt>
                <c:pt idx="42173" formatCode="General">
                  <c:v>28.3826</c:v>
                </c:pt>
                <c:pt idx="42174" formatCode="General">
                  <c:v>28.383299999999998</c:v>
                </c:pt>
                <c:pt idx="42175" formatCode="General">
                  <c:v>28.384</c:v>
                </c:pt>
                <c:pt idx="42176" formatCode="General">
                  <c:v>28.384699999999999</c:v>
                </c:pt>
                <c:pt idx="42177" formatCode="General">
                  <c:v>28.385300000000001</c:v>
                </c:pt>
                <c:pt idx="42178" formatCode="General">
                  <c:v>28.385999999999999</c:v>
                </c:pt>
                <c:pt idx="42179" formatCode="General">
                  <c:v>28.386700000000001</c:v>
                </c:pt>
                <c:pt idx="42180" formatCode="General">
                  <c:v>28.3874</c:v>
                </c:pt>
                <c:pt idx="42181" formatCode="General">
                  <c:v>28.388000000000002</c:v>
                </c:pt>
                <c:pt idx="42182" formatCode="General">
                  <c:v>28.3887</c:v>
                </c:pt>
                <c:pt idx="42183" formatCode="General">
                  <c:v>28.389399999999998</c:v>
                </c:pt>
                <c:pt idx="42184" formatCode="General">
                  <c:v>28.39</c:v>
                </c:pt>
                <c:pt idx="42185" formatCode="General">
                  <c:v>28.390699999999999</c:v>
                </c:pt>
                <c:pt idx="42186" formatCode="General">
                  <c:v>28.391400000000001</c:v>
                </c:pt>
                <c:pt idx="42187" formatCode="General">
                  <c:v>28.392099999999999</c:v>
                </c:pt>
                <c:pt idx="42188" formatCode="General">
                  <c:v>28.392700000000001</c:v>
                </c:pt>
                <c:pt idx="42189" formatCode="General">
                  <c:v>28.3934</c:v>
                </c:pt>
                <c:pt idx="42190" formatCode="General">
                  <c:v>28.394100000000002</c:v>
                </c:pt>
                <c:pt idx="42191" formatCode="General">
                  <c:v>28.3948</c:v>
                </c:pt>
                <c:pt idx="42192" formatCode="General">
                  <c:v>28.395399999999999</c:v>
                </c:pt>
                <c:pt idx="42193" formatCode="General">
                  <c:v>28.396100000000001</c:v>
                </c:pt>
                <c:pt idx="42194" formatCode="General">
                  <c:v>28.396799999999999</c:v>
                </c:pt>
                <c:pt idx="42195" formatCode="General">
                  <c:v>28.397500000000001</c:v>
                </c:pt>
                <c:pt idx="42196" formatCode="General">
                  <c:v>28.398099999999999</c:v>
                </c:pt>
                <c:pt idx="42197" formatCode="General">
                  <c:v>28.398800000000001</c:v>
                </c:pt>
                <c:pt idx="42198" formatCode="General">
                  <c:v>28.3995</c:v>
                </c:pt>
                <c:pt idx="42199" formatCode="General">
                  <c:v>28.400099999999998</c:v>
                </c:pt>
                <c:pt idx="42200" formatCode="General">
                  <c:v>28.4008</c:v>
                </c:pt>
                <c:pt idx="42201" formatCode="General">
                  <c:v>28.401499999999999</c:v>
                </c:pt>
                <c:pt idx="42202" formatCode="General">
                  <c:v>28.402200000000001</c:v>
                </c:pt>
                <c:pt idx="42203" formatCode="General">
                  <c:v>28.402799999999999</c:v>
                </c:pt>
                <c:pt idx="42204" formatCode="General">
                  <c:v>28.403500000000001</c:v>
                </c:pt>
                <c:pt idx="42205" formatCode="General">
                  <c:v>28.404199999999999</c:v>
                </c:pt>
                <c:pt idx="42206" formatCode="General">
                  <c:v>28.404900000000001</c:v>
                </c:pt>
                <c:pt idx="42207" formatCode="General">
                  <c:v>28.4055</c:v>
                </c:pt>
                <c:pt idx="42208" formatCode="General">
                  <c:v>28.406199999999998</c:v>
                </c:pt>
                <c:pt idx="42209" formatCode="General">
                  <c:v>28.4069</c:v>
                </c:pt>
                <c:pt idx="42210" formatCode="General">
                  <c:v>28.407499999999999</c:v>
                </c:pt>
                <c:pt idx="42211" formatCode="General">
                  <c:v>28.408200000000001</c:v>
                </c:pt>
                <c:pt idx="42212" formatCode="General">
                  <c:v>28.408899999999999</c:v>
                </c:pt>
                <c:pt idx="42213" formatCode="General">
                  <c:v>28.409600000000001</c:v>
                </c:pt>
                <c:pt idx="42214" formatCode="General">
                  <c:v>28.4102</c:v>
                </c:pt>
                <c:pt idx="42215" formatCode="General">
                  <c:v>28.410900000000002</c:v>
                </c:pt>
                <c:pt idx="42216" formatCode="General">
                  <c:v>28.4116</c:v>
                </c:pt>
                <c:pt idx="42217" formatCode="General">
                  <c:v>28.412299999999998</c:v>
                </c:pt>
                <c:pt idx="42218" formatCode="General">
                  <c:v>28.4129</c:v>
                </c:pt>
                <c:pt idx="42219" formatCode="General">
                  <c:v>28.413599999999999</c:v>
                </c:pt>
                <c:pt idx="42220" formatCode="General">
                  <c:v>28.414300000000001</c:v>
                </c:pt>
                <c:pt idx="42221" formatCode="General">
                  <c:v>28.414999999999999</c:v>
                </c:pt>
                <c:pt idx="42222" formatCode="General">
                  <c:v>28.415600000000001</c:v>
                </c:pt>
                <c:pt idx="42223" formatCode="General">
                  <c:v>28.4163</c:v>
                </c:pt>
                <c:pt idx="42224" formatCode="General">
                  <c:v>28.417000000000002</c:v>
                </c:pt>
                <c:pt idx="42225" formatCode="General">
                  <c:v>28.4176</c:v>
                </c:pt>
                <c:pt idx="42226" formatCode="General">
                  <c:v>28.418299999999999</c:v>
                </c:pt>
                <c:pt idx="42227" formatCode="General">
                  <c:v>28.419</c:v>
                </c:pt>
                <c:pt idx="42228" formatCode="General">
                  <c:v>28.419699999999999</c:v>
                </c:pt>
                <c:pt idx="42229" formatCode="General">
                  <c:v>28.420300000000001</c:v>
                </c:pt>
                <c:pt idx="42230" formatCode="General">
                  <c:v>28.420999999999999</c:v>
                </c:pt>
                <c:pt idx="42231" formatCode="General">
                  <c:v>28.421700000000001</c:v>
                </c:pt>
                <c:pt idx="42232" formatCode="General">
                  <c:v>28.4224</c:v>
                </c:pt>
                <c:pt idx="42233" formatCode="General">
                  <c:v>28.422999999999998</c:v>
                </c:pt>
                <c:pt idx="42234" formatCode="General">
                  <c:v>28.4237</c:v>
                </c:pt>
                <c:pt idx="42235" formatCode="General">
                  <c:v>28.424399999999999</c:v>
                </c:pt>
                <c:pt idx="42236" formatCode="General">
                  <c:v>28.425000000000001</c:v>
                </c:pt>
                <c:pt idx="42237" formatCode="General">
                  <c:v>28.425699999999999</c:v>
                </c:pt>
                <c:pt idx="42238" formatCode="General">
                  <c:v>28.426400000000001</c:v>
                </c:pt>
                <c:pt idx="42239" formatCode="General">
                  <c:v>28.427099999999999</c:v>
                </c:pt>
                <c:pt idx="42240" formatCode="General">
                  <c:v>28.427700000000002</c:v>
                </c:pt>
                <c:pt idx="42241" formatCode="General">
                  <c:v>28.4284</c:v>
                </c:pt>
                <c:pt idx="42242" formatCode="General">
                  <c:v>28.429099999999998</c:v>
                </c:pt>
                <c:pt idx="42243" formatCode="General">
                  <c:v>28.4298</c:v>
                </c:pt>
                <c:pt idx="42244" formatCode="General">
                  <c:v>28.430399999999999</c:v>
                </c:pt>
                <c:pt idx="42245" formatCode="General">
                  <c:v>28.431100000000001</c:v>
                </c:pt>
                <c:pt idx="42246" formatCode="General">
                  <c:v>28.431799999999999</c:v>
                </c:pt>
                <c:pt idx="42247" formatCode="General">
                  <c:v>28.432400000000001</c:v>
                </c:pt>
                <c:pt idx="42248" formatCode="General">
                  <c:v>28.4331</c:v>
                </c:pt>
                <c:pt idx="42249" formatCode="General">
                  <c:v>28.433800000000002</c:v>
                </c:pt>
                <c:pt idx="42250" formatCode="General">
                  <c:v>28.4345</c:v>
                </c:pt>
                <c:pt idx="42251" formatCode="General">
                  <c:v>28.435099999999998</c:v>
                </c:pt>
                <c:pt idx="42252" formatCode="General">
                  <c:v>28.4358</c:v>
                </c:pt>
                <c:pt idx="42253" formatCode="General">
                  <c:v>28.436499999999999</c:v>
                </c:pt>
                <c:pt idx="42254" formatCode="General">
                  <c:v>28.437200000000001</c:v>
                </c:pt>
                <c:pt idx="42255" formatCode="General">
                  <c:v>28.437799999999999</c:v>
                </c:pt>
                <c:pt idx="42256" formatCode="General">
                  <c:v>28.438500000000001</c:v>
                </c:pt>
                <c:pt idx="42257" formatCode="General">
                  <c:v>28.4392</c:v>
                </c:pt>
                <c:pt idx="42258" formatCode="General">
                  <c:v>28.439900000000002</c:v>
                </c:pt>
                <c:pt idx="42259" formatCode="General">
                  <c:v>28.4405</c:v>
                </c:pt>
                <c:pt idx="42260" formatCode="General">
                  <c:v>28.441199999999998</c:v>
                </c:pt>
                <c:pt idx="42261" formatCode="General">
                  <c:v>28.4419</c:v>
                </c:pt>
                <c:pt idx="42262" formatCode="General">
                  <c:v>28.442499999999999</c:v>
                </c:pt>
                <c:pt idx="42263" formatCode="General">
                  <c:v>28.443200000000001</c:v>
                </c:pt>
                <c:pt idx="42264" formatCode="General">
                  <c:v>28.443899999999999</c:v>
                </c:pt>
                <c:pt idx="42265" formatCode="General">
                  <c:v>28.444600000000001</c:v>
                </c:pt>
                <c:pt idx="42266" formatCode="General">
                  <c:v>28.4452</c:v>
                </c:pt>
                <c:pt idx="42267" formatCode="General">
                  <c:v>28.445900000000002</c:v>
                </c:pt>
                <c:pt idx="42268" formatCode="General">
                  <c:v>28.4466</c:v>
                </c:pt>
                <c:pt idx="42269" formatCode="General">
                  <c:v>28.447299999999998</c:v>
                </c:pt>
                <c:pt idx="42270" formatCode="General">
                  <c:v>28.447900000000001</c:v>
                </c:pt>
                <c:pt idx="42271" formatCode="General">
                  <c:v>28.448599999999999</c:v>
                </c:pt>
                <c:pt idx="42272" formatCode="General">
                  <c:v>28.449300000000001</c:v>
                </c:pt>
                <c:pt idx="42273" formatCode="General">
                  <c:v>28.4499</c:v>
                </c:pt>
                <c:pt idx="42274" formatCode="General">
                  <c:v>28.450600000000001</c:v>
                </c:pt>
                <c:pt idx="42275" formatCode="General">
                  <c:v>28.4513</c:v>
                </c:pt>
                <c:pt idx="42276" formatCode="General">
                  <c:v>28.452000000000002</c:v>
                </c:pt>
                <c:pt idx="42277" formatCode="General">
                  <c:v>28.4526</c:v>
                </c:pt>
                <c:pt idx="42278" formatCode="General">
                  <c:v>28.453299999999999</c:v>
                </c:pt>
                <c:pt idx="42279" formatCode="General">
                  <c:v>28.454000000000001</c:v>
                </c:pt>
                <c:pt idx="42280" formatCode="General">
                  <c:v>28.454699999999999</c:v>
                </c:pt>
                <c:pt idx="42281" formatCode="General">
                  <c:v>28.455300000000001</c:v>
                </c:pt>
                <c:pt idx="42282" formatCode="General">
                  <c:v>28.456</c:v>
                </c:pt>
                <c:pt idx="42283" formatCode="General">
                  <c:v>28.456700000000001</c:v>
                </c:pt>
                <c:pt idx="42284" formatCode="General">
                  <c:v>28.4573</c:v>
                </c:pt>
                <c:pt idx="42285" formatCode="General">
                  <c:v>28.457999999999998</c:v>
                </c:pt>
                <c:pt idx="42286" formatCode="General">
                  <c:v>28.4587</c:v>
                </c:pt>
                <c:pt idx="42287" formatCode="General">
                  <c:v>28.459399999999999</c:v>
                </c:pt>
                <c:pt idx="42288" formatCode="General">
                  <c:v>28.46</c:v>
                </c:pt>
                <c:pt idx="42289" formatCode="General">
                  <c:v>28.460699999999999</c:v>
                </c:pt>
                <c:pt idx="42290" formatCode="General">
                  <c:v>28.461400000000001</c:v>
                </c:pt>
                <c:pt idx="42291" formatCode="General">
                  <c:v>28.4621</c:v>
                </c:pt>
                <c:pt idx="42292" formatCode="General">
                  <c:v>28.462700000000002</c:v>
                </c:pt>
                <c:pt idx="42293" formatCode="General">
                  <c:v>28.4634</c:v>
                </c:pt>
                <c:pt idx="42294" formatCode="General">
                  <c:v>28.464099999999998</c:v>
                </c:pt>
                <c:pt idx="42295" formatCode="General">
                  <c:v>28.4648</c:v>
                </c:pt>
                <c:pt idx="42296" formatCode="General">
                  <c:v>28.465399999999999</c:v>
                </c:pt>
                <c:pt idx="42297" formatCode="General">
                  <c:v>28.466100000000001</c:v>
                </c:pt>
                <c:pt idx="42298" formatCode="General">
                  <c:v>28.466799999999999</c:v>
                </c:pt>
                <c:pt idx="42299" formatCode="General">
                  <c:v>28.467400000000001</c:v>
                </c:pt>
                <c:pt idx="42300" formatCode="General">
                  <c:v>28.4681</c:v>
                </c:pt>
                <c:pt idx="42301" formatCode="General">
                  <c:v>28.468800000000002</c:v>
                </c:pt>
                <c:pt idx="42302" formatCode="General">
                  <c:v>28.4695</c:v>
                </c:pt>
                <c:pt idx="42303" formatCode="General">
                  <c:v>28.470099999999999</c:v>
                </c:pt>
                <c:pt idx="42304" formatCode="General">
                  <c:v>28.470800000000001</c:v>
                </c:pt>
                <c:pt idx="42305" formatCode="General">
                  <c:v>28.471499999999999</c:v>
                </c:pt>
                <c:pt idx="42306" formatCode="General">
                  <c:v>28.472200000000001</c:v>
                </c:pt>
                <c:pt idx="42307" formatCode="General">
                  <c:v>28.472799999999999</c:v>
                </c:pt>
                <c:pt idx="42308" formatCode="General">
                  <c:v>28.473500000000001</c:v>
                </c:pt>
                <c:pt idx="42309" formatCode="General">
                  <c:v>28.4742</c:v>
                </c:pt>
                <c:pt idx="42310" formatCode="General">
                  <c:v>28.474799999999998</c:v>
                </c:pt>
                <c:pt idx="42311" formatCode="General">
                  <c:v>28.4755</c:v>
                </c:pt>
                <c:pt idx="42312" formatCode="General">
                  <c:v>28.476199999999999</c:v>
                </c:pt>
                <c:pt idx="42313" formatCode="General">
                  <c:v>28.476900000000001</c:v>
                </c:pt>
                <c:pt idx="42314" formatCode="General">
                  <c:v>28.477499999999999</c:v>
                </c:pt>
                <c:pt idx="42315" formatCode="General">
                  <c:v>28.478200000000001</c:v>
                </c:pt>
                <c:pt idx="42316" formatCode="General">
                  <c:v>28.478899999999999</c:v>
                </c:pt>
                <c:pt idx="42317" formatCode="General">
                  <c:v>28.479600000000001</c:v>
                </c:pt>
                <c:pt idx="42318" formatCode="General">
                  <c:v>28.4802</c:v>
                </c:pt>
                <c:pt idx="42319" formatCode="General">
                  <c:v>28.480899999999998</c:v>
                </c:pt>
                <c:pt idx="42320" formatCode="General">
                  <c:v>28.4816</c:v>
                </c:pt>
                <c:pt idx="42321" formatCode="General">
                  <c:v>28.482299999999999</c:v>
                </c:pt>
                <c:pt idx="42322" formatCode="General">
                  <c:v>28.482900000000001</c:v>
                </c:pt>
                <c:pt idx="42323" formatCode="General">
                  <c:v>28.483599999999999</c:v>
                </c:pt>
                <c:pt idx="42324" formatCode="General">
                  <c:v>28.484300000000001</c:v>
                </c:pt>
                <c:pt idx="42325" formatCode="General">
                  <c:v>28.4849</c:v>
                </c:pt>
                <c:pt idx="42326" formatCode="General">
                  <c:v>28.485600000000002</c:v>
                </c:pt>
                <c:pt idx="42327" formatCode="General">
                  <c:v>28.4863</c:v>
                </c:pt>
                <c:pt idx="42328" formatCode="General">
                  <c:v>28.486999999999998</c:v>
                </c:pt>
                <c:pt idx="42329" formatCode="General">
                  <c:v>28.4876</c:v>
                </c:pt>
                <c:pt idx="42330" formatCode="General">
                  <c:v>28.488299999999999</c:v>
                </c:pt>
                <c:pt idx="42331" formatCode="General">
                  <c:v>28.489000000000001</c:v>
                </c:pt>
                <c:pt idx="42332" formatCode="General">
                  <c:v>28.489699999999999</c:v>
                </c:pt>
                <c:pt idx="42333" formatCode="General">
                  <c:v>28.490300000000001</c:v>
                </c:pt>
                <c:pt idx="42334" formatCode="General">
                  <c:v>28.491</c:v>
                </c:pt>
                <c:pt idx="42335" formatCode="General">
                  <c:v>28.491700000000002</c:v>
                </c:pt>
                <c:pt idx="42336" formatCode="General">
                  <c:v>28.4923</c:v>
                </c:pt>
                <c:pt idx="42337" formatCode="General">
                  <c:v>28.492999999999999</c:v>
                </c:pt>
                <c:pt idx="42338" formatCode="General">
                  <c:v>28.4937</c:v>
                </c:pt>
                <c:pt idx="42339" formatCode="General">
                  <c:v>28.494399999999999</c:v>
                </c:pt>
                <c:pt idx="42340" formatCode="General">
                  <c:v>28.495000000000001</c:v>
                </c:pt>
                <c:pt idx="42341" formatCode="General">
                  <c:v>28.495699999999999</c:v>
                </c:pt>
                <c:pt idx="42342" formatCode="General">
                  <c:v>28.496400000000001</c:v>
                </c:pt>
                <c:pt idx="42343" formatCode="General">
                  <c:v>28.4971</c:v>
                </c:pt>
                <c:pt idx="42344" formatCode="General">
                  <c:v>28.497699999999998</c:v>
                </c:pt>
                <c:pt idx="42345" formatCode="General">
                  <c:v>28.4984</c:v>
                </c:pt>
                <c:pt idx="42346" formatCode="General">
                  <c:v>28.499099999999999</c:v>
                </c:pt>
                <c:pt idx="42347" formatCode="General">
                  <c:v>28.499700000000001</c:v>
                </c:pt>
                <c:pt idx="42348" formatCode="General">
                  <c:v>28.500399999999999</c:v>
                </c:pt>
                <c:pt idx="42349" formatCode="General">
                  <c:v>28.501100000000001</c:v>
                </c:pt>
                <c:pt idx="42350" formatCode="General">
                  <c:v>28.501799999999999</c:v>
                </c:pt>
                <c:pt idx="42351" formatCode="General">
                  <c:v>28.502400000000002</c:v>
                </c:pt>
                <c:pt idx="42352" formatCode="General">
                  <c:v>28.5031</c:v>
                </c:pt>
                <c:pt idx="42353" formatCode="General">
                  <c:v>28.503799999999998</c:v>
                </c:pt>
                <c:pt idx="42354" formatCode="General">
                  <c:v>28.5045</c:v>
                </c:pt>
                <c:pt idx="42355" formatCode="General">
                  <c:v>28.505099999999999</c:v>
                </c:pt>
                <c:pt idx="42356" formatCode="General">
                  <c:v>28.505800000000001</c:v>
                </c:pt>
                <c:pt idx="42357" formatCode="General">
                  <c:v>28.506499999999999</c:v>
                </c:pt>
                <c:pt idx="42358" formatCode="General">
                  <c:v>28.507200000000001</c:v>
                </c:pt>
                <c:pt idx="42359" formatCode="General">
                  <c:v>28.5078</c:v>
                </c:pt>
                <c:pt idx="42360" formatCode="General">
                  <c:v>28.508500000000002</c:v>
                </c:pt>
                <c:pt idx="42361" formatCode="General">
                  <c:v>28.5092</c:v>
                </c:pt>
                <c:pt idx="42362" formatCode="General">
                  <c:v>28.509799999999998</c:v>
                </c:pt>
                <c:pt idx="42363" formatCode="General">
                  <c:v>28.5105</c:v>
                </c:pt>
                <c:pt idx="42364" formatCode="General">
                  <c:v>28.511199999999999</c:v>
                </c:pt>
                <c:pt idx="42365" formatCode="General">
                  <c:v>28.511900000000001</c:v>
                </c:pt>
                <c:pt idx="42366" formatCode="General">
                  <c:v>28.512499999999999</c:v>
                </c:pt>
                <c:pt idx="42367" formatCode="General">
                  <c:v>28.513200000000001</c:v>
                </c:pt>
                <c:pt idx="42368" formatCode="General">
                  <c:v>28.5139</c:v>
                </c:pt>
                <c:pt idx="42369" formatCode="General">
                  <c:v>28.514600000000002</c:v>
                </c:pt>
                <c:pt idx="42370" formatCode="General">
                  <c:v>28.5152</c:v>
                </c:pt>
                <c:pt idx="42371" formatCode="General">
                  <c:v>28.515899999999998</c:v>
                </c:pt>
                <c:pt idx="42372" formatCode="General">
                  <c:v>28.5166</c:v>
                </c:pt>
                <c:pt idx="42373" formatCode="General">
                  <c:v>28.517199999999999</c:v>
                </c:pt>
                <c:pt idx="42374" formatCode="General">
                  <c:v>28.517900000000001</c:v>
                </c:pt>
                <c:pt idx="42375" formatCode="General">
                  <c:v>28.518599999999999</c:v>
                </c:pt>
                <c:pt idx="42376" formatCode="General">
                  <c:v>28.519300000000001</c:v>
                </c:pt>
                <c:pt idx="42377" formatCode="General">
                  <c:v>28.5199</c:v>
                </c:pt>
                <c:pt idx="42378" formatCode="General">
                  <c:v>28.520600000000002</c:v>
                </c:pt>
                <c:pt idx="42379" formatCode="General">
                  <c:v>28.5213</c:v>
                </c:pt>
                <c:pt idx="42380" formatCode="General">
                  <c:v>28.521999999999998</c:v>
                </c:pt>
                <c:pt idx="42381" formatCode="General">
                  <c:v>28.522600000000001</c:v>
                </c:pt>
                <c:pt idx="42382" formatCode="General">
                  <c:v>28.523299999999999</c:v>
                </c:pt>
                <c:pt idx="42383" formatCode="General">
                  <c:v>28.524000000000001</c:v>
                </c:pt>
                <c:pt idx="42384" formatCode="General">
                  <c:v>28.5246</c:v>
                </c:pt>
                <c:pt idx="42385" formatCode="General">
                  <c:v>28.525300000000001</c:v>
                </c:pt>
                <c:pt idx="42386" formatCode="General">
                  <c:v>28.526</c:v>
                </c:pt>
                <c:pt idx="42387" formatCode="General">
                  <c:v>28.526700000000002</c:v>
                </c:pt>
                <c:pt idx="42388" formatCode="General">
                  <c:v>28.5273</c:v>
                </c:pt>
                <c:pt idx="42389" formatCode="General">
                  <c:v>28.527999999999999</c:v>
                </c:pt>
                <c:pt idx="42390" formatCode="General">
                  <c:v>28.528700000000001</c:v>
                </c:pt>
                <c:pt idx="42391" formatCode="General">
                  <c:v>28.529399999999999</c:v>
                </c:pt>
                <c:pt idx="42392" formatCode="General">
                  <c:v>28.53</c:v>
                </c:pt>
                <c:pt idx="42393" formatCode="General">
                  <c:v>28.5307</c:v>
                </c:pt>
                <c:pt idx="42394" formatCode="General">
                  <c:v>28.531400000000001</c:v>
                </c:pt>
                <c:pt idx="42395" formatCode="General">
                  <c:v>28.5321</c:v>
                </c:pt>
                <c:pt idx="42396" formatCode="General">
                  <c:v>28.532699999999998</c:v>
                </c:pt>
                <c:pt idx="42397" formatCode="General">
                  <c:v>28.5334</c:v>
                </c:pt>
                <c:pt idx="42398" formatCode="General">
                  <c:v>28.534099999999999</c:v>
                </c:pt>
                <c:pt idx="42399" formatCode="General">
                  <c:v>28.534700000000001</c:v>
                </c:pt>
                <c:pt idx="42400" formatCode="General">
                  <c:v>28.535399999999999</c:v>
                </c:pt>
                <c:pt idx="42401" formatCode="General">
                  <c:v>28.536100000000001</c:v>
                </c:pt>
                <c:pt idx="42402" formatCode="General">
                  <c:v>28.536799999999999</c:v>
                </c:pt>
                <c:pt idx="42403" formatCode="General">
                  <c:v>28.537400000000002</c:v>
                </c:pt>
                <c:pt idx="42404" formatCode="General">
                  <c:v>28.5381</c:v>
                </c:pt>
                <c:pt idx="42405" formatCode="General">
                  <c:v>28.538799999999998</c:v>
                </c:pt>
                <c:pt idx="42406" formatCode="General">
                  <c:v>28.5395</c:v>
                </c:pt>
                <c:pt idx="42407" formatCode="General">
                  <c:v>28.540099999999999</c:v>
                </c:pt>
                <c:pt idx="42408" formatCode="General">
                  <c:v>28.540800000000001</c:v>
                </c:pt>
                <c:pt idx="42409" formatCode="General">
                  <c:v>28.541499999999999</c:v>
                </c:pt>
                <c:pt idx="42410" formatCode="General">
                  <c:v>28.542100000000001</c:v>
                </c:pt>
                <c:pt idx="42411" formatCode="General">
                  <c:v>28.5428</c:v>
                </c:pt>
                <c:pt idx="42412" formatCode="General">
                  <c:v>28.543500000000002</c:v>
                </c:pt>
                <c:pt idx="42413" formatCode="General">
                  <c:v>28.5442</c:v>
                </c:pt>
                <c:pt idx="42414" formatCode="General">
                  <c:v>28.544799999999999</c:v>
                </c:pt>
                <c:pt idx="42415" formatCode="General">
                  <c:v>28.545500000000001</c:v>
                </c:pt>
                <c:pt idx="42416" formatCode="General">
                  <c:v>28.546199999999999</c:v>
                </c:pt>
                <c:pt idx="42417" formatCode="General">
                  <c:v>28.546900000000001</c:v>
                </c:pt>
                <c:pt idx="42418" formatCode="General">
                  <c:v>28.547499999999999</c:v>
                </c:pt>
                <c:pt idx="42419" formatCode="General">
                  <c:v>28.548200000000001</c:v>
                </c:pt>
                <c:pt idx="42420" formatCode="General">
                  <c:v>28.5489</c:v>
                </c:pt>
                <c:pt idx="42421" formatCode="General">
                  <c:v>28.549600000000002</c:v>
                </c:pt>
                <c:pt idx="42422" formatCode="General">
                  <c:v>28.5502</c:v>
                </c:pt>
                <c:pt idx="42423" formatCode="General">
                  <c:v>28.550899999999999</c:v>
                </c:pt>
                <c:pt idx="42424" formatCode="General">
                  <c:v>28.551600000000001</c:v>
                </c:pt>
                <c:pt idx="42425" formatCode="General">
                  <c:v>28.552199999999999</c:v>
                </c:pt>
                <c:pt idx="42426" formatCode="General">
                  <c:v>28.552900000000001</c:v>
                </c:pt>
                <c:pt idx="42427" formatCode="General">
                  <c:v>28.553599999999999</c:v>
                </c:pt>
                <c:pt idx="42428" formatCode="General">
                  <c:v>28.554300000000001</c:v>
                </c:pt>
                <c:pt idx="42429" formatCode="General">
                  <c:v>28.5549</c:v>
                </c:pt>
                <c:pt idx="42430" formatCode="General">
                  <c:v>28.555599999999998</c:v>
                </c:pt>
                <c:pt idx="42431" formatCode="General">
                  <c:v>28.5563</c:v>
                </c:pt>
                <c:pt idx="42432" formatCode="General">
                  <c:v>28.556999999999999</c:v>
                </c:pt>
                <c:pt idx="42433" formatCode="General">
                  <c:v>28.557600000000001</c:v>
                </c:pt>
                <c:pt idx="42434" formatCode="General">
                  <c:v>28.558299999999999</c:v>
                </c:pt>
                <c:pt idx="42435" formatCode="General">
                  <c:v>28.559000000000001</c:v>
                </c:pt>
                <c:pt idx="42436" formatCode="General">
                  <c:v>28.5596</c:v>
                </c:pt>
                <c:pt idx="42437" formatCode="General">
                  <c:v>28.560300000000002</c:v>
                </c:pt>
                <c:pt idx="42438" formatCode="General">
                  <c:v>28.561</c:v>
                </c:pt>
                <c:pt idx="42439" formatCode="General">
                  <c:v>28.561699999999998</c:v>
                </c:pt>
                <c:pt idx="42440" formatCode="General">
                  <c:v>28.5623</c:v>
                </c:pt>
                <c:pt idx="42441" formatCode="General">
                  <c:v>28.562999999999999</c:v>
                </c:pt>
                <c:pt idx="42442" formatCode="General">
                  <c:v>28.563700000000001</c:v>
                </c:pt>
                <c:pt idx="42443" formatCode="General">
                  <c:v>28.564399999999999</c:v>
                </c:pt>
                <c:pt idx="42444" formatCode="General">
                  <c:v>28.565000000000001</c:v>
                </c:pt>
                <c:pt idx="42445" formatCode="General">
                  <c:v>28.5657</c:v>
                </c:pt>
                <c:pt idx="42446" formatCode="General">
                  <c:v>28.566400000000002</c:v>
                </c:pt>
                <c:pt idx="42447" formatCode="General">
                  <c:v>28.567</c:v>
                </c:pt>
                <c:pt idx="42448" formatCode="General">
                  <c:v>28.567699999999999</c:v>
                </c:pt>
                <c:pt idx="42449" formatCode="General">
                  <c:v>28.5684</c:v>
                </c:pt>
                <c:pt idx="42450" formatCode="General">
                  <c:v>28.569099999999999</c:v>
                </c:pt>
                <c:pt idx="42451" formatCode="General">
                  <c:v>28.569700000000001</c:v>
                </c:pt>
                <c:pt idx="42452" formatCode="General">
                  <c:v>28.570399999999999</c:v>
                </c:pt>
                <c:pt idx="42453" formatCode="General">
                  <c:v>28.571100000000001</c:v>
                </c:pt>
                <c:pt idx="42454" formatCode="General">
                  <c:v>28.5718</c:v>
                </c:pt>
                <c:pt idx="42455" formatCode="General">
                  <c:v>28.572399999999998</c:v>
                </c:pt>
                <c:pt idx="42456" formatCode="General">
                  <c:v>28.5731</c:v>
                </c:pt>
                <c:pt idx="42457" formatCode="General">
                  <c:v>28.573799999999999</c:v>
                </c:pt>
                <c:pt idx="42458" formatCode="General">
                  <c:v>28.5745</c:v>
                </c:pt>
                <c:pt idx="42459" formatCode="General">
                  <c:v>28.575099999999999</c:v>
                </c:pt>
                <c:pt idx="42460" formatCode="General">
                  <c:v>28.575800000000001</c:v>
                </c:pt>
                <c:pt idx="42461" formatCode="General">
                  <c:v>28.576499999999999</c:v>
                </c:pt>
                <c:pt idx="42462" formatCode="General">
                  <c:v>28.577100000000002</c:v>
                </c:pt>
                <c:pt idx="42463" formatCode="General">
                  <c:v>28.5778</c:v>
                </c:pt>
                <c:pt idx="42464" formatCode="General">
                  <c:v>28.578499999999998</c:v>
                </c:pt>
                <c:pt idx="42465" formatCode="General">
                  <c:v>28.5792</c:v>
                </c:pt>
                <c:pt idx="42466" formatCode="General">
                  <c:v>28.579799999999999</c:v>
                </c:pt>
                <c:pt idx="42467" formatCode="General">
                  <c:v>28.580500000000001</c:v>
                </c:pt>
                <c:pt idx="42468" formatCode="General">
                  <c:v>28.581199999999999</c:v>
                </c:pt>
                <c:pt idx="42469" formatCode="General">
                  <c:v>28.581900000000001</c:v>
                </c:pt>
                <c:pt idx="42470" formatCode="General">
                  <c:v>28.5825</c:v>
                </c:pt>
                <c:pt idx="42471" formatCode="General">
                  <c:v>28.583200000000001</c:v>
                </c:pt>
                <c:pt idx="42472" formatCode="General">
                  <c:v>28.5839</c:v>
                </c:pt>
                <c:pt idx="42473" formatCode="General">
                  <c:v>28.584499999999998</c:v>
                </c:pt>
                <c:pt idx="42474" formatCode="General">
                  <c:v>28.5852</c:v>
                </c:pt>
                <c:pt idx="42475" formatCode="General">
                  <c:v>28.585899999999999</c:v>
                </c:pt>
                <c:pt idx="42476" formatCode="General">
                  <c:v>28.586600000000001</c:v>
                </c:pt>
                <c:pt idx="42477" formatCode="General">
                  <c:v>28.587199999999999</c:v>
                </c:pt>
                <c:pt idx="42478" formatCode="General">
                  <c:v>28.587900000000001</c:v>
                </c:pt>
                <c:pt idx="42479" formatCode="General">
                  <c:v>28.5886</c:v>
                </c:pt>
                <c:pt idx="42480" formatCode="General">
                  <c:v>28.589300000000001</c:v>
                </c:pt>
                <c:pt idx="42481" formatCode="General">
                  <c:v>28.5899</c:v>
                </c:pt>
                <c:pt idx="42482" formatCode="General">
                  <c:v>28.590599999999998</c:v>
                </c:pt>
                <c:pt idx="42483" formatCode="General">
                  <c:v>28.5913</c:v>
                </c:pt>
                <c:pt idx="42484" formatCode="General">
                  <c:v>28.591999999999999</c:v>
                </c:pt>
                <c:pt idx="42485" formatCode="General">
                  <c:v>28.592600000000001</c:v>
                </c:pt>
                <c:pt idx="42486" formatCode="General">
                  <c:v>28.593299999999999</c:v>
                </c:pt>
                <c:pt idx="42487" formatCode="General">
                  <c:v>28.594000000000001</c:v>
                </c:pt>
                <c:pt idx="42488" formatCode="General">
                  <c:v>28.5946</c:v>
                </c:pt>
                <c:pt idx="42489" formatCode="General">
                  <c:v>28.595300000000002</c:v>
                </c:pt>
                <c:pt idx="42490" formatCode="General">
                  <c:v>28.596</c:v>
                </c:pt>
                <c:pt idx="42491" formatCode="General">
                  <c:v>28.596699999999998</c:v>
                </c:pt>
                <c:pt idx="42492" formatCode="General">
                  <c:v>28.597300000000001</c:v>
                </c:pt>
                <c:pt idx="42493" formatCode="General">
                  <c:v>28.597999999999999</c:v>
                </c:pt>
                <c:pt idx="42494" formatCode="General">
                  <c:v>28.598700000000001</c:v>
                </c:pt>
                <c:pt idx="42495" formatCode="General">
                  <c:v>28.599399999999999</c:v>
                </c:pt>
                <c:pt idx="42496" formatCode="General">
                  <c:v>28.6</c:v>
                </c:pt>
                <c:pt idx="42497" formatCode="General">
                  <c:v>28.6007</c:v>
                </c:pt>
                <c:pt idx="42498" formatCode="General">
                  <c:v>28.601400000000002</c:v>
                </c:pt>
                <c:pt idx="42499" formatCode="General">
                  <c:v>28.602</c:v>
                </c:pt>
                <c:pt idx="42500" formatCode="General">
                  <c:v>28.602699999999999</c:v>
                </c:pt>
                <c:pt idx="42501" formatCode="General">
                  <c:v>28.603400000000001</c:v>
                </c:pt>
                <c:pt idx="42502" formatCode="General">
                  <c:v>28.604099999999999</c:v>
                </c:pt>
                <c:pt idx="42503" formatCode="General">
                  <c:v>28.604700000000001</c:v>
                </c:pt>
                <c:pt idx="42504" formatCode="General">
                  <c:v>28.605399999999999</c:v>
                </c:pt>
                <c:pt idx="42505" formatCode="General">
                  <c:v>28.606100000000001</c:v>
                </c:pt>
                <c:pt idx="42506" formatCode="General">
                  <c:v>28.6068</c:v>
                </c:pt>
                <c:pt idx="42507" formatCode="General">
                  <c:v>28.607399999999998</c:v>
                </c:pt>
                <c:pt idx="42508" formatCode="General">
                  <c:v>28.6081</c:v>
                </c:pt>
                <c:pt idx="42509" formatCode="General">
                  <c:v>28.608799999999999</c:v>
                </c:pt>
                <c:pt idx="42510" formatCode="General">
                  <c:v>28.609400000000001</c:v>
                </c:pt>
                <c:pt idx="42511" formatCode="General">
                  <c:v>28.610099999999999</c:v>
                </c:pt>
                <c:pt idx="42512" formatCode="General">
                  <c:v>28.610800000000001</c:v>
                </c:pt>
                <c:pt idx="42513" formatCode="General">
                  <c:v>28.611499999999999</c:v>
                </c:pt>
                <c:pt idx="42514" formatCode="General">
                  <c:v>28.612100000000002</c:v>
                </c:pt>
                <c:pt idx="42515" formatCode="General">
                  <c:v>28.6128</c:v>
                </c:pt>
                <c:pt idx="42516" formatCode="General">
                  <c:v>28.613499999999998</c:v>
                </c:pt>
                <c:pt idx="42517" formatCode="General">
                  <c:v>28.6142</c:v>
                </c:pt>
                <c:pt idx="42518" formatCode="General">
                  <c:v>28.614799999999999</c:v>
                </c:pt>
                <c:pt idx="42519" formatCode="General">
                  <c:v>28.615500000000001</c:v>
                </c:pt>
                <c:pt idx="42520" formatCode="General">
                  <c:v>28.616199999999999</c:v>
                </c:pt>
                <c:pt idx="42521" formatCode="General">
                  <c:v>28.616900000000001</c:v>
                </c:pt>
                <c:pt idx="42522" formatCode="General">
                  <c:v>28.6175</c:v>
                </c:pt>
                <c:pt idx="42523" formatCode="General">
                  <c:v>28.618200000000002</c:v>
                </c:pt>
                <c:pt idx="42524" formatCode="General">
                  <c:v>28.6189</c:v>
                </c:pt>
                <c:pt idx="42525" formatCode="General">
                  <c:v>28.619499999999999</c:v>
                </c:pt>
                <c:pt idx="42526" formatCode="General">
                  <c:v>28.620200000000001</c:v>
                </c:pt>
                <c:pt idx="42527" formatCode="General">
                  <c:v>28.620899999999999</c:v>
                </c:pt>
                <c:pt idx="42528" formatCode="General">
                  <c:v>28.621600000000001</c:v>
                </c:pt>
                <c:pt idx="42529" formatCode="General">
                  <c:v>28.622199999999999</c:v>
                </c:pt>
                <c:pt idx="42530" formatCode="General">
                  <c:v>28.622900000000001</c:v>
                </c:pt>
                <c:pt idx="42531" formatCode="General">
                  <c:v>28.6236</c:v>
                </c:pt>
                <c:pt idx="42532" formatCode="General">
                  <c:v>28.624300000000002</c:v>
                </c:pt>
                <c:pt idx="42533" formatCode="General">
                  <c:v>28.6249</c:v>
                </c:pt>
                <c:pt idx="42534" formatCode="General">
                  <c:v>28.625599999999999</c:v>
                </c:pt>
                <c:pt idx="42535" formatCode="General">
                  <c:v>28.626300000000001</c:v>
                </c:pt>
                <c:pt idx="42536" formatCode="General">
                  <c:v>28.626899999999999</c:v>
                </c:pt>
                <c:pt idx="42537" formatCode="General">
                  <c:v>28.627600000000001</c:v>
                </c:pt>
                <c:pt idx="42538" formatCode="General">
                  <c:v>28.628299999999999</c:v>
                </c:pt>
                <c:pt idx="42539" formatCode="General">
                  <c:v>28.629000000000001</c:v>
                </c:pt>
                <c:pt idx="42540" formatCode="General">
                  <c:v>28.6296</c:v>
                </c:pt>
                <c:pt idx="42541" formatCode="General">
                  <c:v>28.630299999999998</c:v>
                </c:pt>
                <c:pt idx="42542" formatCode="General">
                  <c:v>28.631</c:v>
                </c:pt>
                <c:pt idx="42543" formatCode="General">
                  <c:v>28.631699999999999</c:v>
                </c:pt>
                <c:pt idx="42544" formatCode="General">
                  <c:v>28.632300000000001</c:v>
                </c:pt>
                <c:pt idx="42545" formatCode="General">
                  <c:v>28.632999999999999</c:v>
                </c:pt>
                <c:pt idx="42546" formatCode="General">
                  <c:v>28.633700000000001</c:v>
                </c:pt>
                <c:pt idx="42547" formatCode="General">
                  <c:v>28.6343</c:v>
                </c:pt>
                <c:pt idx="42548" formatCode="General">
                  <c:v>28.635000000000002</c:v>
                </c:pt>
                <c:pt idx="42549" formatCode="General">
                  <c:v>28.6357</c:v>
                </c:pt>
                <c:pt idx="42550" formatCode="General">
                  <c:v>28.636399999999998</c:v>
                </c:pt>
                <c:pt idx="42551" formatCode="General">
                  <c:v>28.637</c:v>
                </c:pt>
                <c:pt idx="42552" formatCode="General">
                  <c:v>28.637699999999999</c:v>
                </c:pt>
                <c:pt idx="42553" formatCode="General">
                  <c:v>28.638400000000001</c:v>
                </c:pt>
                <c:pt idx="42554" formatCode="General">
                  <c:v>28.639099999999999</c:v>
                </c:pt>
                <c:pt idx="42555" formatCode="General">
                  <c:v>28.639700000000001</c:v>
                </c:pt>
                <c:pt idx="42556" formatCode="General">
                  <c:v>28.6404</c:v>
                </c:pt>
                <c:pt idx="42557" formatCode="General">
                  <c:v>28.641100000000002</c:v>
                </c:pt>
                <c:pt idx="42558" formatCode="General">
                  <c:v>28.6418</c:v>
                </c:pt>
                <c:pt idx="42559" formatCode="General">
                  <c:v>28.642399999999999</c:v>
                </c:pt>
                <c:pt idx="42560" formatCode="General">
                  <c:v>28.6431</c:v>
                </c:pt>
                <c:pt idx="42561" formatCode="General">
                  <c:v>28.643799999999999</c:v>
                </c:pt>
                <c:pt idx="42562" formatCode="General">
                  <c:v>28.644400000000001</c:v>
                </c:pt>
                <c:pt idx="42563" formatCode="General">
                  <c:v>28.645099999999999</c:v>
                </c:pt>
                <c:pt idx="42564" formatCode="General">
                  <c:v>28.645800000000001</c:v>
                </c:pt>
                <c:pt idx="42565" formatCode="General">
                  <c:v>28.6465</c:v>
                </c:pt>
                <c:pt idx="42566" formatCode="General">
                  <c:v>28.647099999999998</c:v>
                </c:pt>
                <c:pt idx="42567" formatCode="General">
                  <c:v>28.6478</c:v>
                </c:pt>
                <c:pt idx="42568" formatCode="General">
                  <c:v>28.648499999999999</c:v>
                </c:pt>
                <c:pt idx="42569" formatCode="General">
                  <c:v>28.6492</c:v>
                </c:pt>
                <c:pt idx="42570" formatCode="General">
                  <c:v>28.649799999999999</c:v>
                </c:pt>
                <c:pt idx="42571" formatCode="General">
                  <c:v>28.650500000000001</c:v>
                </c:pt>
                <c:pt idx="42572" formatCode="General">
                  <c:v>28.651199999999999</c:v>
                </c:pt>
                <c:pt idx="42573" formatCode="General">
                  <c:v>28.651800000000001</c:v>
                </c:pt>
                <c:pt idx="42574" formatCode="General">
                  <c:v>28.6525</c:v>
                </c:pt>
                <c:pt idx="42575" formatCode="General">
                  <c:v>28.653199999999998</c:v>
                </c:pt>
                <c:pt idx="42576" formatCode="General">
                  <c:v>28.6539</c:v>
                </c:pt>
                <c:pt idx="42577" formatCode="General">
                  <c:v>28.654499999999999</c:v>
                </c:pt>
                <c:pt idx="42578" formatCode="General">
                  <c:v>28.655200000000001</c:v>
                </c:pt>
                <c:pt idx="42579" formatCode="General">
                  <c:v>28.655899999999999</c:v>
                </c:pt>
                <c:pt idx="42580" formatCode="General">
                  <c:v>28.656600000000001</c:v>
                </c:pt>
                <c:pt idx="42581" formatCode="General">
                  <c:v>28.6572</c:v>
                </c:pt>
                <c:pt idx="42582" formatCode="General">
                  <c:v>28.657900000000001</c:v>
                </c:pt>
                <c:pt idx="42583" formatCode="General">
                  <c:v>28.6586</c:v>
                </c:pt>
                <c:pt idx="42584" formatCode="General">
                  <c:v>28.659300000000002</c:v>
                </c:pt>
                <c:pt idx="42585" formatCode="General">
                  <c:v>28.6599</c:v>
                </c:pt>
                <c:pt idx="42586" formatCode="General">
                  <c:v>28.660599999999999</c:v>
                </c:pt>
                <c:pt idx="42587" formatCode="General">
                  <c:v>28.661300000000001</c:v>
                </c:pt>
                <c:pt idx="42588" formatCode="General">
                  <c:v>28.661899999999999</c:v>
                </c:pt>
                <c:pt idx="42589" formatCode="General">
                  <c:v>28.662600000000001</c:v>
                </c:pt>
                <c:pt idx="42590" formatCode="General">
                  <c:v>28.6633</c:v>
                </c:pt>
                <c:pt idx="42591" formatCode="General">
                  <c:v>28.664000000000001</c:v>
                </c:pt>
                <c:pt idx="42592" formatCode="General">
                  <c:v>28.6646</c:v>
                </c:pt>
                <c:pt idx="42593" formatCode="General">
                  <c:v>28.665299999999998</c:v>
                </c:pt>
                <c:pt idx="42594" formatCode="General">
                  <c:v>28.666</c:v>
                </c:pt>
                <c:pt idx="42595" formatCode="General">
                  <c:v>28.666699999999999</c:v>
                </c:pt>
                <c:pt idx="42596" formatCode="General">
                  <c:v>28.667300000000001</c:v>
                </c:pt>
                <c:pt idx="42597" formatCode="General">
                  <c:v>28.667999999999999</c:v>
                </c:pt>
                <c:pt idx="42598" formatCode="General">
                  <c:v>28.668700000000001</c:v>
                </c:pt>
                <c:pt idx="42599" formatCode="General">
                  <c:v>28.6693</c:v>
                </c:pt>
                <c:pt idx="42600" formatCode="General">
                  <c:v>28.67</c:v>
                </c:pt>
                <c:pt idx="42601" formatCode="General">
                  <c:v>28.6707</c:v>
                </c:pt>
                <c:pt idx="42602" formatCode="General">
                  <c:v>28.671399999999998</c:v>
                </c:pt>
                <c:pt idx="42603" formatCode="General">
                  <c:v>28.672000000000001</c:v>
                </c:pt>
                <c:pt idx="42604" formatCode="General">
                  <c:v>28.672699999999999</c:v>
                </c:pt>
                <c:pt idx="42605" formatCode="General">
                  <c:v>28.673400000000001</c:v>
                </c:pt>
                <c:pt idx="42606" formatCode="General">
                  <c:v>28.674099999999999</c:v>
                </c:pt>
                <c:pt idx="42607" formatCode="General">
                  <c:v>28.674700000000001</c:v>
                </c:pt>
                <c:pt idx="42608" formatCode="General">
                  <c:v>28.6754</c:v>
                </c:pt>
                <c:pt idx="42609" formatCode="General">
                  <c:v>28.676100000000002</c:v>
                </c:pt>
                <c:pt idx="42610" formatCode="General">
                  <c:v>28.6767</c:v>
                </c:pt>
                <c:pt idx="42611" formatCode="General">
                  <c:v>28.677399999999999</c:v>
                </c:pt>
                <c:pt idx="42612" formatCode="General">
                  <c:v>28.678100000000001</c:v>
                </c:pt>
                <c:pt idx="42613" formatCode="General">
                  <c:v>28.678799999999999</c:v>
                </c:pt>
                <c:pt idx="42614" formatCode="General">
                  <c:v>28.679400000000001</c:v>
                </c:pt>
                <c:pt idx="42615" formatCode="General">
                  <c:v>28.680099999999999</c:v>
                </c:pt>
                <c:pt idx="42616" formatCode="General">
                  <c:v>28.680800000000001</c:v>
                </c:pt>
                <c:pt idx="42617" formatCode="General">
                  <c:v>28.6815</c:v>
                </c:pt>
                <c:pt idx="42618" formatCode="General">
                  <c:v>28.682099999999998</c:v>
                </c:pt>
                <c:pt idx="42619" formatCode="General">
                  <c:v>28.6828</c:v>
                </c:pt>
                <c:pt idx="42620" formatCode="General">
                  <c:v>28.683499999999999</c:v>
                </c:pt>
                <c:pt idx="42621" formatCode="General">
                  <c:v>28.684200000000001</c:v>
                </c:pt>
                <c:pt idx="42622" formatCode="General">
                  <c:v>28.684799999999999</c:v>
                </c:pt>
                <c:pt idx="42623" formatCode="General">
                  <c:v>28.685500000000001</c:v>
                </c:pt>
                <c:pt idx="42624" formatCode="General">
                  <c:v>28.686199999999999</c:v>
                </c:pt>
                <c:pt idx="42625" formatCode="General">
                  <c:v>28.686800000000002</c:v>
                </c:pt>
                <c:pt idx="42626" formatCode="General">
                  <c:v>28.6875</c:v>
                </c:pt>
                <c:pt idx="42627" formatCode="General">
                  <c:v>28.688199999999998</c:v>
                </c:pt>
                <c:pt idx="42628" formatCode="General">
                  <c:v>28.6889</c:v>
                </c:pt>
                <c:pt idx="42629" formatCode="General">
                  <c:v>28.689499999999999</c:v>
                </c:pt>
                <c:pt idx="42630" formatCode="General">
                  <c:v>28.690200000000001</c:v>
                </c:pt>
                <c:pt idx="42631" formatCode="General">
                  <c:v>28.690899999999999</c:v>
                </c:pt>
                <c:pt idx="42632" formatCode="General">
                  <c:v>28.691600000000001</c:v>
                </c:pt>
                <c:pt idx="42633" formatCode="General">
                  <c:v>28.6922</c:v>
                </c:pt>
                <c:pt idx="42634" formatCode="General">
                  <c:v>28.692900000000002</c:v>
                </c:pt>
                <c:pt idx="42635" formatCode="General">
                  <c:v>28.6936</c:v>
                </c:pt>
                <c:pt idx="42636" formatCode="General">
                  <c:v>28.694199999999999</c:v>
                </c:pt>
                <c:pt idx="42637" formatCode="General">
                  <c:v>28.694900000000001</c:v>
                </c:pt>
                <c:pt idx="42638" formatCode="General">
                  <c:v>28.695599999999999</c:v>
                </c:pt>
                <c:pt idx="42639" formatCode="General">
                  <c:v>28.696300000000001</c:v>
                </c:pt>
                <c:pt idx="42640" formatCode="General">
                  <c:v>28.696899999999999</c:v>
                </c:pt>
                <c:pt idx="42641" formatCode="General">
                  <c:v>28.697600000000001</c:v>
                </c:pt>
                <c:pt idx="42642" formatCode="General">
                  <c:v>28.6983</c:v>
                </c:pt>
                <c:pt idx="42643" formatCode="General">
                  <c:v>28.699000000000002</c:v>
                </c:pt>
                <c:pt idx="42644" formatCode="General">
                  <c:v>28.6996</c:v>
                </c:pt>
                <c:pt idx="42645" formatCode="General">
                  <c:v>28.700299999999999</c:v>
                </c:pt>
                <c:pt idx="42646" formatCode="General">
                  <c:v>28.701000000000001</c:v>
                </c:pt>
                <c:pt idx="42647" formatCode="General">
                  <c:v>28.701699999999999</c:v>
                </c:pt>
                <c:pt idx="42648" formatCode="General">
                  <c:v>28.702300000000001</c:v>
                </c:pt>
                <c:pt idx="42649" formatCode="General">
                  <c:v>28.702999999999999</c:v>
                </c:pt>
                <c:pt idx="42650" formatCode="General">
                  <c:v>28.703700000000001</c:v>
                </c:pt>
                <c:pt idx="42651" formatCode="General">
                  <c:v>28.7043</c:v>
                </c:pt>
                <c:pt idx="42652" formatCode="General">
                  <c:v>28.704999999999998</c:v>
                </c:pt>
                <c:pt idx="42653" formatCode="General">
                  <c:v>28.7057</c:v>
                </c:pt>
                <c:pt idx="42654" formatCode="General">
                  <c:v>28.706399999999999</c:v>
                </c:pt>
                <c:pt idx="42655" formatCode="General">
                  <c:v>28.707000000000001</c:v>
                </c:pt>
                <c:pt idx="42656" formatCode="General">
                  <c:v>28.707699999999999</c:v>
                </c:pt>
                <c:pt idx="42657" formatCode="General">
                  <c:v>28.708400000000001</c:v>
                </c:pt>
                <c:pt idx="42658" formatCode="General">
                  <c:v>28.709099999999999</c:v>
                </c:pt>
                <c:pt idx="42659" formatCode="General">
                  <c:v>28.709700000000002</c:v>
                </c:pt>
                <c:pt idx="42660" formatCode="General">
                  <c:v>28.7104</c:v>
                </c:pt>
                <c:pt idx="42661" formatCode="General">
                  <c:v>28.711099999999998</c:v>
                </c:pt>
                <c:pt idx="42662" formatCode="General">
                  <c:v>28.7117</c:v>
                </c:pt>
                <c:pt idx="42663" formatCode="General">
                  <c:v>28.712399999999999</c:v>
                </c:pt>
                <c:pt idx="42664" formatCode="General">
                  <c:v>28.713100000000001</c:v>
                </c:pt>
                <c:pt idx="42665" formatCode="General">
                  <c:v>28.713799999999999</c:v>
                </c:pt>
                <c:pt idx="42666" formatCode="General">
                  <c:v>28.714400000000001</c:v>
                </c:pt>
                <c:pt idx="42667" formatCode="General">
                  <c:v>28.7151</c:v>
                </c:pt>
                <c:pt idx="42668" formatCode="General">
                  <c:v>28.715800000000002</c:v>
                </c:pt>
                <c:pt idx="42669" formatCode="General">
                  <c:v>28.7165</c:v>
                </c:pt>
                <c:pt idx="42670" formatCode="General">
                  <c:v>28.717099999999999</c:v>
                </c:pt>
                <c:pt idx="42671" formatCode="General">
                  <c:v>28.7178</c:v>
                </c:pt>
                <c:pt idx="42672" formatCode="General">
                  <c:v>28.718499999999999</c:v>
                </c:pt>
                <c:pt idx="42673" formatCode="General">
                  <c:v>28.719100000000001</c:v>
                </c:pt>
                <c:pt idx="42674" formatCode="General">
                  <c:v>28.719799999999999</c:v>
                </c:pt>
                <c:pt idx="42675" formatCode="General">
                  <c:v>28.720500000000001</c:v>
                </c:pt>
                <c:pt idx="42676" formatCode="General">
                  <c:v>28.7212</c:v>
                </c:pt>
                <c:pt idx="42677" formatCode="General">
                  <c:v>28.721800000000002</c:v>
                </c:pt>
                <c:pt idx="42678" formatCode="General">
                  <c:v>28.7225</c:v>
                </c:pt>
                <c:pt idx="42679" formatCode="General">
                  <c:v>28.723199999999999</c:v>
                </c:pt>
                <c:pt idx="42680" formatCode="General">
                  <c:v>28.7239</c:v>
                </c:pt>
                <c:pt idx="42681" formatCode="General">
                  <c:v>28.724499999999999</c:v>
                </c:pt>
                <c:pt idx="42682" formatCode="General">
                  <c:v>28.725200000000001</c:v>
                </c:pt>
                <c:pt idx="42683" formatCode="General">
                  <c:v>28.725899999999999</c:v>
                </c:pt>
                <c:pt idx="42684" formatCode="General">
                  <c:v>28.726600000000001</c:v>
                </c:pt>
                <c:pt idx="42685" formatCode="General">
                  <c:v>28.7272</c:v>
                </c:pt>
                <c:pt idx="42686" formatCode="General">
                  <c:v>28.727900000000002</c:v>
                </c:pt>
                <c:pt idx="42687" formatCode="General">
                  <c:v>28.7286</c:v>
                </c:pt>
                <c:pt idx="42688" formatCode="General">
                  <c:v>28.729199999999999</c:v>
                </c:pt>
                <c:pt idx="42689" formatCode="General">
                  <c:v>28.729900000000001</c:v>
                </c:pt>
                <c:pt idx="42690" formatCode="General">
                  <c:v>28.730599999999999</c:v>
                </c:pt>
                <c:pt idx="42691" formatCode="General">
                  <c:v>28.731300000000001</c:v>
                </c:pt>
                <c:pt idx="42692" formatCode="General">
                  <c:v>28.7319</c:v>
                </c:pt>
                <c:pt idx="42693" formatCode="General">
                  <c:v>28.732600000000001</c:v>
                </c:pt>
                <c:pt idx="42694" formatCode="General">
                  <c:v>28.7333</c:v>
                </c:pt>
                <c:pt idx="42695" formatCode="General">
                  <c:v>28.734000000000002</c:v>
                </c:pt>
                <c:pt idx="42696" formatCode="General">
                  <c:v>28.7346</c:v>
                </c:pt>
                <c:pt idx="42697" formatCode="General">
                  <c:v>28.735299999999999</c:v>
                </c:pt>
                <c:pt idx="42698" formatCode="General">
                  <c:v>28.736000000000001</c:v>
                </c:pt>
                <c:pt idx="42699" formatCode="General">
                  <c:v>28.736599999999999</c:v>
                </c:pt>
                <c:pt idx="42700" formatCode="General">
                  <c:v>28.737300000000001</c:v>
                </c:pt>
                <c:pt idx="42701" formatCode="General">
                  <c:v>28.738</c:v>
                </c:pt>
                <c:pt idx="42702" formatCode="General">
                  <c:v>28.738700000000001</c:v>
                </c:pt>
                <c:pt idx="42703" formatCode="General">
                  <c:v>28.7393</c:v>
                </c:pt>
                <c:pt idx="42704" formatCode="General">
                  <c:v>28.74</c:v>
                </c:pt>
                <c:pt idx="42705" formatCode="General">
                  <c:v>28.7407</c:v>
                </c:pt>
                <c:pt idx="42706" formatCode="General">
                  <c:v>28.741399999999999</c:v>
                </c:pt>
                <c:pt idx="42707" formatCode="General">
                  <c:v>28.742000000000001</c:v>
                </c:pt>
                <c:pt idx="42708" formatCode="General">
                  <c:v>28.742699999999999</c:v>
                </c:pt>
                <c:pt idx="42709" formatCode="General">
                  <c:v>28.743400000000001</c:v>
                </c:pt>
                <c:pt idx="42710" formatCode="General">
                  <c:v>28.744</c:v>
                </c:pt>
                <c:pt idx="42711" formatCode="General">
                  <c:v>28.744700000000002</c:v>
                </c:pt>
                <c:pt idx="42712" formatCode="General">
                  <c:v>28.7454</c:v>
                </c:pt>
                <c:pt idx="42713" formatCode="General">
                  <c:v>28.746099999999998</c:v>
                </c:pt>
                <c:pt idx="42714" formatCode="General">
                  <c:v>28.746700000000001</c:v>
                </c:pt>
                <c:pt idx="42715" formatCode="General">
                  <c:v>28.747399999999999</c:v>
                </c:pt>
                <c:pt idx="42716" formatCode="General">
                  <c:v>28.748100000000001</c:v>
                </c:pt>
                <c:pt idx="42717" formatCode="General">
                  <c:v>28.748799999999999</c:v>
                </c:pt>
                <c:pt idx="42718" formatCode="General">
                  <c:v>28.749400000000001</c:v>
                </c:pt>
                <c:pt idx="42719" formatCode="General">
                  <c:v>28.7501</c:v>
                </c:pt>
                <c:pt idx="42720" formatCode="General">
                  <c:v>28.750800000000002</c:v>
                </c:pt>
                <c:pt idx="42721" formatCode="General">
                  <c:v>28.7515</c:v>
                </c:pt>
                <c:pt idx="42722" formatCode="General">
                  <c:v>28.752099999999999</c:v>
                </c:pt>
                <c:pt idx="42723" formatCode="General">
                  <c:v>28.752800000000001</c:v>
                </c:pt>
                <c:pt idx="42724" formatCode="General">
                  <c:v>28.753499999999999</c:v>
                </c:pt>
                <c:pt idx="42725" formatCode="General">
                  <c:v>28.754100000000001</c:v>
                </c:pt>
                <c:pt idx="42726" formatCode="General">
                  <c:v>28.754799999999999</c:v>
                </c:pt>
                <c:pt idx="42727" formatCode="General">
                  <c:v>28.755500000000001</c:v>
                </c:pt>
                <c:pt idx="42728" formatCode="General">
                  <c:v>28.7562</c:v>
                </c:pt>
                <c:pt idx="42729" formatCode="General">
                  <c:v>28.756799999999998</c:v>
                </c:pt>
                <c:pt idx="42730" formatCode="General">
                  <c:v>28.7575</c:v>
                </c:pt>
                <c:pt idx="42731" formatCode="General">
                  <c:v>28.758199999999999</c:v>
                </c:pt>
                <c:pt idx="42732" formatCode="General">
                  <c:v>28.758900000000001</c:v>
                </c:pt>
                <c:pt idx="42733" formatCode="General">
                  <c:v>28.759499999999999</c:v>
                </c:pt>
                <c:pt idx="42734" formatCode="General">
                  <c:v>28.760200000000001</c:v>
                </c:pt>
                <c:pt idx="42735" formatCode="General">
                  <c:v>28.760899999999999</c:v>
                </c:pt>
                <c:pt idx="42736" formatCode="General">
                  <c:v>28.761500000000002</c:v>
                </c:pt>
                <c:pt idx="42737" formatCode="General">
                  <c:v>28.7622</c:v>
                </c:pt>
                <c:pt idx="42738" formatCode="General">
                  <c:v>28.762899999999998</c:v>
                </c:pt>
                <c:pt idx="42739" formatCode="General">
                  <c:v>28.7636</c:v>
                </c:pt>
                <c:pt idx="42740" formatCode="General">
                  <c:v>28.764199999999999</c:v>
                </c:pt>
                <c:pt idx="42741" formatCode="General">
                  <c:v>28.764900000000001</c:v>
                </c:pt>
                <c:pt idx="42742" formatCode="General">
                  <c:v>28.765599999999999</c:v>
                </c:pt>
                <c:pt idx="42743" formatCode="General">
                  <c:v>28.766300000000001</c:v>
                </c:pt>
                <c:pt idx="42744" formatCode="General">
                  <c:v>28.7669</c:v>
                </c:pt>
                <c:pt idx="42745" formatCode="General">
                  <c:v>28.767600000000002</c:v>
                </c:pt>
                <c:pt idx="42746" formatCode="General">
                  <c:v>28.7683</c:v>
                </c:pt>
                <c:pt idx="42747" formatCode="General">
                  <c:v>28.768999999999998</c:v>
                </c:pt>
                <c:pt idx="42748" formatCode="General">
                  <c:v>28.769600000000001</c:v>
                </c:pt>
                <c:pt idx="42749" formatCode="General">
                  <c:v>28.770299999999999</c:v>
                </c:pt>
                <c:pt idx="42750" formatCode="General">
                  <c:v>28.771000000000001</c:v>
                </c:pt>
                <c:pt idx="42751" formatCode="General">
                  <c:v>28.771599999999999</c:v>
                </c:pt>
                <c:pt idx="42752" formatCode="General">
                  <c:v>28.772300000000001</c:v>
                </c:pt>
                <c:pt idx="42753" formatCode="General">
                  <c:v>28.773</c:v>
                </c:pt>
                <c:pt idx="42754" formatCode="General">
                  <c:v>28.773700000000002</c:v>
                </c:pt>
                <c:pt idx="42755" formatCode="General">
                  <c:v>28.7743</c:v>
                </c:pt>
                <c:pt idx="42756" formatCode="General">
                  <c:v>28.774999999999999</c:v>
                </c:pt>
                <c:pt idx="42757" formatCode="General">
                  <c:v>28.775700000000001</c:v>
                </c:pt>
                <c:pt idx="42758" formatCode="General">
                  <c:v>28.776399999999999</c:v>
                </c:pt>
                <c:pt idx="42759" formatCode="General">
                  <c:v>28.777000000000001</c:v>
                </c:pt>
                <c:pt idx="42760" formatCode="General">
                  <c:v>28.777699999999999</c:v>
                </c:pt>
                <c:pt idx="42761" formatCode="General">
                  <c:v>28.778400000000001</c:v>
                </c:pt>
                <c:pt idx="42762" formatCode="General">
                  <c:v>28.779</c:v>
                </c:pt>
                <c:pt idx="42763" formatCode="General">
                  <c:v>28.779699999999998</c:v>
                </c:pt>
                <c:pt idx="42764" formatCode="General">
                  <c:v>28.7804</c:v>
                </c:pt>
                <c:pt idx="42765" formatCode="General">
                  <c:v>28.781099999999999</c:v>
                </c:pt>
                <c:pt idx="42766" formatCode="General">
                  <c:v>28.781700000000001</c:v>
                </c:pt>
                <c:pt idx="42767" formatCode="General">
                  <c:v>28.782399999999999</c:v>
                </c:pt>
                <c:pt idx="42768" formatCode="General">
                  <c:v>28.783100000000001</c:v>
                </c:pt>
                <c:pt idx="42769" formatCode="General">
                  <c:v>28.783799999999999</c:v>
                </c:pt>
                <c:pt idx="42770" formatCode="General">
                  <c:v>28.784400000000002</c:v>
                </c:pt>
                <c:pt idx="42771" formatCode="General">
                  <c:v>28.7851</c:v>
                </c:pt>
                <c:pt idx="42772" formatCode="General">
                  <c:v>28.785799999999998</c:v>
                </c:pt>
                <c:pt idx="42773" formatCode="General">
                  <c:v>28.7864</c:v>
                </c:pt>
                <c:pt idx="42774" formatCode="General">
                  <c:v>28.787099999999999</c:v>
                </c:pt>
                <c:pt idx="42775" formatCode="General">
                  <c:v>28.787800000000001</c:v>
                </c:pt>
                <c:pt idx="42776" formatCode="General">
                  <c:v>28.788499999999999</c:v>
                </c:pt>
                <c:pt idx="42777" formatCode="General">
                  <c:v>28.789100000000001</c:v>
                </c:pt>
                <c:pt idx="42778" formatCode="General">
                  <c:v>28.7898</c:v>
                </c:pt>
                <c:pt idx="42779" formatCode="General">
                  <c:v>28.790500000000002</c:v>
                </c:pt>
                <c:pt idx="42780" formatCode="General">
                  <c:v>28.7912</c:v>
                </c:pt>
                <c:pt idx="42781" formatCode="General">
                  <c:v>28.791799999999999</c:v>
                </c:pt>
                <c:pt idx="42782" formatCode="General">
                  <c:v>28.7925</c:v>
                </c:pt>
                <c:pt idx="42783" formatCode="General">
                  <c:v>28.793199999999999</c:v>
                </c:pt>
                <c:pt idx="42784" formatCode="General">
                  <c:v>28.793900000000001</c:v>
                </c:pt>
                <c:pt idx="42785" formatCode="General">
                  <c:v>28.794499999999999</c:v>
                </c:pt>
                <c:pt idx="42786" formatCode="General">
                  <c:v>28.795200000000001</c:v>
                </c:pt>
                <c:pt idx="42787" formatCode="General">
                  <c:v>28.7959</c:v>
                </c:pt>
                <c:pt idx="42788" formatCode="General">
                  <c:v>28.796500000000002</c:v>
                </c:pt>
                <c:pt idx="42789" formatCode="General">
                  <c:v>28.7972</c:v>
                </c:pt>
                <c:pt idx="42790" formatCode="General">
                  <c:v>28.797899999999998</c:v>
                </c:pt>
                <c:pt idx="42791" formatCode="General">
                  <c:v>28.7986</c:v>
                </c:pt>
                <c:pt idx="42792" formatCode="General">
                  <c:v>28.799199999999999</c:v>
                </c:pt>
                <c:pt idx="42793" formatCode="General">
                  <c:v>28.799900000000001</c:v>
                </c:pt>
                <c:pt idx="42794" formatCode="General">
                  <c:v>28.800599999999999</c:v>
                </c:pt>
                <c:pt idx="42795" formatCode="General">
                  <c:v>28.801300000000001</c:v>
                </c:pt>
                <c:pt idx="42796" formatCode="General">
                  <c:v>28.8019</c:v>
                </c:pt>
                <c:pt idx="42797" formatCode="General">
                  <c:v>28.802600000000002</c:v>
                </c:pt>
                <c:pt idx="42798" formatCode="General">
                  <c:v>28.8033</c:v>
                </c:pt>
                <c:pt idx="42799" formatCode="General">
                  <c:v>28.803899999999999</c:v>
                </c:pt>
                <c:pt idx="42800" formatCode="General">
                  <c:v>28.804600000000001</c:v>
                </c:pt>
                <c:pt idx="42801" formatCode="General">
                  <c:v>28.805299999999999</c:v>
                </c:pt>
                <c:pt idx="42802" formatCode="General">
                  <c:v>28.806000000000001</c:v>
                </c:pt>
                <c:pt idx="42803" formatCode="General">
                  <c:v>28.8066</c:v>
                </c:pt>
                <c:pt idx="42804" formatCode="General">
                  <c:v>28.807300000000001</c:v>
                </c:pt>
                <c:pt idx="42805" formatCode="General">
                  <c:v>28.808</c:v>
                </c:pt>
                <c:pt idx="42806" formatCode="General">
                  <c:v>28.808700000000002</c:v>
                </c:pt>
                <c:pt idx="42807" formatCode="General">
                  <c:v>28.8093</c:v>
                </c:pt>
                <c:pt idx="42808" formatCode="General">
                  <c:v>28.81</c:v>
                </c:pt>
                <c:pt idx="42809" formatCode="General">
                  <c:v>28.810700000000001</c:v>
                </c:pt>
                <c:pt idx="42810" formatCode="General">
                  <c:v>28.811399999999999</c:v>
                </c:pt>
                <c:pt idx="42811" formatCode="General">
                  <c:v>28.812000000000001</c:v>
                </c:pt>
                <c:pt idx="42812" formatCode="General">
                  <c:v>28.8127</c:v>
                </c:pt>
                <c:pt idx="42813" formatCode="General">
                  <c:v>28.813400000000001</c:v>
                </c:pt>
                <c:pt idx="42814" formatCode="General">
                  <c:v>28.814</c:v>
                </c:pt>
                <c:pt idx="42815" formatCode="General">
                  <c:v>28.814699999999998</c:v>
                </c:pt>
                <c:pt idx="42816" formatCode="General">
                  <c:v>28.8154</c:v>
                </c:pt>
                <c:pt idx="42817" formatCode="General">
                  <c:v>28.816099999999999</c:v>
                </c:pt>
                <c:pt idx="42818" formatCode="General">
                  <c:v>28.816700000000001</c:v>
                </c:pt>
                <c:pt idx="42819" formatCode="General">
                  <c:v>28.817399999999999</c:v>
                </c:pt>
                <c:pt idx="42820" formatCode="General">
                  <c:v>28.818100000000001</c:v>
                </c:pt>
                <c:pt idx="42821" formatCode="General">
                  <c:v>28.8188</c:v>
                </c:pt>
                <c:pt idx="42822" formatCode="General">
                  <c:v>28.819400000000002</c:v>
                </c:pt>
                <c:pt idx="42823" formatCode="General">
                  <c:v>28.8201</c:v>
                </c:pt>
                <c:pt idx="42824" formatCode="General">
                  <c:v>28.820799999999998</c:v>
                </c:pt>
                <c:pt idx="42825" formatCode="General">
                  <c:v>28.821400000000001</c:v>
                </c:pt>
                <c:pt idx="42826" formatCode="General">
                  <c:v>28.822099999999999</c:v>
                </c:pt>
                <c:pt idx="42827" formatCode="General">
                  <c:v>28.822800000000001</c:v>
                </c:pt>
                <c:pt idx="42828" formatCode="General">
                  <c:v>28.823499999999999</c:v>
                </c:pt>
                <c:pt idx="42829" formatCode="General">
                  <c:v>28.824100000000001</c:v>
                </c:pt>
                <c:pt idx="42830" formatCode="General">
                  <c:v>28.8248</c:v>
                </c:pt>
                <c:pt idx="42831" formatCode="General">
                  <c:v>28.825500000000002</c:v>
                </c:pt>
                <c:pt idx="42832" formatCode="General">
                  <c:v>28.8262</c:v>
                </c:pt>
                <c:pt idx="42833" formatCode="General">
                  <c:v>28.826799999999999</c:v>
                </c:pt>
                <c:pt idx="42834" formatCode="General">
                  <c:v>28.827500000000001</c:v>
                </c:pt>
                <c:pt idx="42835" formatCode="General">
                  <c:v>28.828199999999999</c:v>
                </c:pt>
                <c:pt idx="42836" formatCode="General">
                  <c:v>28.828800000000001</c:v>
                </c:pt>
                <c:pt idx="42837" formatCode="General">
                  <c:v>28.829499999999999</c:v>
                </c:pt>
                <c:pt idx="42838" formatCode="General">
                  <c:v>28.830200000000001</c:v>
                </c:pt>
                <c:pt idx="42839" formatCode="General">
                  <c:v>28.8309</c:v>
                </c:pt>
                <c:pt idx="42840" formatCode="General">
                  <c:v>28.831499999999998</c:v>
                </c:pt>
                <c:pt idx="42841" formatCode="General">
                  <c:v>28.8322</c:v>
                </c:pt>
                <c:pt idx="42842" formatCode="General">
                  <c:v>28.832899999999999</c:v>
                </c:pt>
                <c:pt idx="42843" formatCode="General">
                  <c:v>28.833600000000001</c:v>
                </c:pt>
                <c:pt idx="42844" formatCode="General">
                  <c:v>28.834199999999999</c:v>
                </c:pt>
                <c:pt idx="42845" formatCode="General">
                  <c:v>28.834900000000001</c:v>
                </c:pt>
                <c:pt idx="42846" formatCode="General">
                  <c:v>28.835599999999999</c:v>
                </c:pt>
                <c:pt idx="42847" formatCode="General">
                  <c:v>28.836300000000001</c:v>
                </c:pt>
                <c:pt idx="42848" formatCode="General">
                  <c:v>28.8369</c:v>
                </c:pt>
                <c:pt idx="42849" formatCode="General">
                  <c:v>28.837599999999998</c:v>
                </c:pt>
                <c:pt idx="42850" formatCode="General">
                  <c:v>28.8383</c:v>
                </c:pt>
                <c:pt idx="42851" formatCode="General">
                  <c:v>28.838899999999999</c:v>
                </c:pt>
                <c:pt idx="42852" formatCode="General">
                  <c:v>28.839600000000001</c:v>
                </c:pt>
                <c:pt idx="42853" formatCode="General">
                  <c:v>28.840299999999999</c:v>
                </c:pt>
                <c:pt idx="42854" formatCode="General">
                  <c:v>28.841000000000001</c:v>
                </c:pt>
                <c:pt idx="42855" formatCode="General">
                  <c:v>28.8416</c:v>
                </c:pt>
                <c:pt idx="42856" formatCode="General">
                  <c:v>28.842300000000002</c:v>
                </c:pt>
                <c:pt idx="42857" formatCode="General">
                  <c:v>28.843</c:v>
                </c:pt>
                <c:pt idx="42858" formatCode="General">
                  <c:v>28.843699999999998</c:v>
                </c:pt>
                <c:pt idx="42859" formatCode="General">
                  <c:v>28.8443</c:v>
                </c:pt>
                <c:pt idx="42860" formatCode="General">
                  <c:v>28.844999999999999</c:v>
                </c:pt>
                <c:pt idx="42861" formatCode="General">
                  <c:v>28.845700000000001</c:v>
                </c:pt>
                <c:pt idx="42862" formatCode="General">
                  <c:v>28.846299999999999</c:v>
                </c:pt>
                <c:pt idx="42863" formatCode="General">
                  <c:v>28.847000000000001</c:v>
                </c:pt>
                <c:pt idx="42864" formatCode="General">
                  <c:v>28.8477</c:v>
                </c:pt>
                <c:pt idx="42865" formatCode="General">
                  <c:v>28.848400000000002</c:v>
                </c:pt>
                <c:pt idx="42866" formatCode="General">
                  <c:v>28.849</c:v>
                </c:pt>
                <c:pt idx="42867" formatCode="General">
                  <c:v>28.849699999999999</c:v>
                </c:pt>
                <c:pt idx="42868" formatCode="General">
                  <c:v>28.8504</c:v>
                </c:pt>
                <c:pt idx="42869" formatCode="General">
                  <c:v>28.851099999999999</c:v>
                </c:pt>
                <c:pt idx="42870" formatCode="General">
                  <c:v>28.851700000000001</c:v>
                </c:pt>
                <c:pt idx="42871" formatCode="General">
                  <c:v>28.852399999999999</c:v>
                </c:pt>
                <c:pt idx="42872" formatCode="General">
                  <c:v>28.853100000000001</c:v>
                </c:pt>
                <c:pt idx="42873" formatCode="General">
                  <c:v>28.8537</c:v>
                </c:pt>
                <c:pt idx="42874" formatCode="General">
                  <c:v>28.854399999999998</c:v>
                </c:pt>
                <c:pt idx="42875" formatCode="General">
                  <c:v>28.8551</c:v>
                </c:pt>
                <c:pt idx="42876" formatCode="General">
                  <c:v>28.855799999999999</c:v>
                </c:pt>
                <c:pt idx="42877" formatCode="General">
                  <c:v>28.856400000000001</c:v>
                </c:pt>
                <c:pt idx="42878" formatCode="General">
                  <c:v>28.857099999999999</c:v>
                </c:pt>
                <c:pt idx="42879" formatCode="General">
                  <c:v>28.857800000000001</c:v>
                </c:pt>
                <c:pt idx="42880" formatCode="General">
                  <c:v>28.858499999999999</c:v>
                </c:pt>
                <c:pt idx="42881" formatCode="General">
                  <c:v>28.859100000000002</c:v>
                </c:pt>
                <c:pt idx="42882" formatCode="General">
                  <c:v>28.8598</c:v>
                </c:pt>
                <c:pt idx="42883" formatCode="General">
                  <c:v>28.860499999999998</c:v>
                </c:pt>
                <c:pt idx="42884" formatCode="General">
                  <c:v>28.8612</c:v>
                </c:pt>
                <c:pt idx="42885" formatCode="General">
                  <c:v>28.861799999999999</c:v>
                </c:pt>
                <c:pt idx="42886" formatCode="General">
                  <c:v>28.862500000000001</c:v>
                </c:pt>
                <c:pt idx="42887" formatCode="General">
                  <c:v>28.863199999999999</c:v>
                </c:pt>
                <c:pt idx="42888" formatCode="General">
                  <c:v>28.863800000000001</c:v>
                </c:pt>
                <c:pt idx="42889" formatCode="General">
                  <c:v>28.8645</c:v>
                </c:pt>
                <c:pt idx="42890" formatCode="General">
                  <c:v>28.865200000000002</c:v>
                </c:pt>
                <c:pt idx="42891" formatCode="General">
                  <c:v>28.8659</c:v>
                </c:pt>
                <c:pt idx="42892" formatCode="General">
                  <c:v>28.866499999999998</c:v>
                </c:pt>
                <c:pt idx="42893" formatCode="General">
                  <c:v>28.8672</c:v>
                </c:pt>
                <c:pt idx="42894" formatCode="General">
                  <c:v>28.867899999999999</c:v>
                </c:pt>
                <c:pt idx="42895" formatCode="General">
                  <c:v>28.868600000000001</c:v>
                </c:pt>
                <c:pt idx="42896" formatCode="General">
                  <c:v>28.869199999999999</c:v>
                </c:pt>
                <c:pt idx="42897" formatCode="General">
                  <c:v>28.869900000000001</c:v>
                </c:pt>
                <c:pt idx="42898" formatCode="General">
                  <c:v>28.8706</c:v>
                </c:pt>
                <c:pt idx="42899" formatCode="General">
                  <c:v>28.871200000000002</c:v>
                </c:pt>
                <c:pt idx="42900" formatCode="General">
                  <c:v>28.8719</c:v>
                </c:pt>
                <c:pt idx="42901" formatCode="General">
                  <c:v>28.872599999999998</c:v>
                </c:pt>
                <c:pt idx="42902" formatCode="General">
                  <c:v>28.8733</c:v>
                </c:pt>
                <c:pt idx="42903" formatCode="General">
                  <c:v>28.873899999999999</c:v>
                </c:pt>
                <c:pt idx="42904" formatCode="General">
                  <c:v>28.874600000000001</c:v>
                </c:pt>
                <c:pt idx="42905" formatCode="General">
                  <c:v>28.875299999999999</c:v>
                </c:pt>
                <c:pt idx="42906" formatCode="General">
                  <c:v>28.876000000000001</c:v>
                </c:pt>
                <c:pt idx="42907" formatCode="General">
                  <c:v>28.8766</c:v>
                </c:pt>
                <c:pt idx="42908" formatCode="General">
                  <c:v>28.877300000000002</c:v>
                </c:pt>
                <c:pt idx="42909" formatCode="General">
                  <c:v>28.878</c:v>
                </c:pt>
                <c:pt idx="42910" formatCode="General">
                  <c:v>28.878699999999998</c:v>
                </c:pt>
                <c:pt idx="42911" formatCode="General">
                  <c:v>28.879300000000001</c:v>
                </c:pt>
                <c:pt idx="42912" formatCode="General">
                  <c:v>28.88</c:v>
                </c:pt>
                <c:pt idx="42913" formatCode="General">
                  <c:v>28.880700000000001</c:v>
                </c:pt>
                <c:pt idx="42914" formatCode="General">
                  <c:v>28.8813</c:v>
                </c:pt>
                <c:pt idx="42915" formatCode="General">
                  <c:v>28.882000000000001</c:v>
                </c:pt>
                <c:pt idx="42916" formatCode="General">
                  <c:v>28.8827</c:v>
                </c:pt>
                <c:pt idx="42917" formatCode="General">
                  <c:v>28.883400000000002</c:v>
                </c:pt>
                <c:pt idx="42918" formatCode="General">
                  <c:v>28.884</c:v>
                </c:pt>
                <c:pt idx="42919" formatCode="General">
                  <c:v>28.884699999999999</c:v>
                </c:pt>
                <c:pt idx="42920" formatCode="General">
                  <c:v>28.885400000000001</c:v>
                </c:pt>
                <c:pt idx="42921" formatCode="General">
                  <c:v>28.886099999999999</c:v>
                </c:pt>
                <c:pt idx="42922" formatCode="General">
                  <c:v>28.886700000000001</c:v>
                </c:pt>
                <c:pt idx="42923" formatCode="General">
                  <c:v>28.8874</c:v>
                </c:pt>
                <c:pt idx="42924" formatCode="General">
                  <c:v>28.888100000000001</c:v>
                </c:pt>
                <c:pt idx="42925" formatCode="General">
                  <c:v>28.8887</c:v>
                </c:pt>
                <c:pt idx="42926" formatCode="General">
                  <c:v>28.889399999999998</c:v>
                </c:pt>
                <c:pt idx="42927" formatCode="General">
                  <c:v>28.8901</c:v>
                </c:pt>
                <c:pt idx="42928" formatCode="General">
                  <c:v>28.890799999999999</c:v>
                </c:pt>
                <c:pt idx="42929" formatCode="General">
                  <c:v>28.891400000000001</c:v>
                </c:pt>
                <c:pt idx="42930" formatCode="General">
                  <c:v>28.892099999999999</c:v>
                </c:pt>
                <c:pt idx="42931" formatCode="General">
                  <c:v>28.892800000000001</c:v>
                </c:pt>
                <c:pt idx="42932" formatCode="General">
                  <c:v>28.8935</c:v>
                </c:pt>
                <c:pt idx="42933" formatCode="General">
                  <c:v>28.894100000000002</c:v>
                </c:pt>
                <c:pt idx="42934" formatCode="General">
                  <c:v>28.8948</c:v>
                </c:pt>
                <c:pt idx="42935" formatCode="General">
                  <c:v>28.895499999999998</c:v>
                </c:pt>
                <c:pt idx="42936" formatCode="General">
                  <c:v>28.896100000000001</c:v>
                </c:pt>
                <c:pt idx="42937" formatCode="General">
                  <c:v>28.896799999999999</c:v>
                </c:pt>
                <c:pt idx="42938" formatCode="General">
                  <c:v>28.897500000000001</c:v>
                </c:pt>
                <c:pt idx="42939" formatCode="General">
                  <c:v>28.898199999999999</c:v>
                </c:pt>
                <c:pt idx="42940" formatCode="General">
                  <c:v>28.898800000000001</c:v>
                </c:pt>
                <c:pt idx="42941" formatCode="General">
                  <c:v>28.8995</c:v>
                </c:pt>
                <c:pt idx="42942" formatCode="General">
                  <c:v>28.900200000000002</c:v>
                </c:pt>
                <c:pt idx="42943" formatCode="General">
                  <c:v>28.9009</c:v>
                </c:pt>
                <c:pt idx="42944" formatCode="General">
                  <c:v>28.901499999999999</c:v>
                </c:pt>
                <c:pt idx="42945" formatCode="General">
                  <c:v>28.902200000000001</c:v>
                </c:pt>
                <c:pt idx="42946" formatCode="General">
                  <c:v>28.902899999999999</c:v>
                </c:pt>
                <c:pt idx="42947" formatCode="General">
                  <c:v>28.903600000000001</c:v>
                </c:pt>
                <c:pt idx="42948" formatCode="General">
                  <c:v>28.904199999999999</c:v>
                </c:pt>
                <c:pt idx="42949" formatCode="General">
                  <c:v>28.904900000000001</c:v>
                </c:pt>
                <c:pt idx="42950" formatCode="General">
                  <c:v>28.9056</c:v>
                </c:pt>
                <c:pt idx="42951" formatCode="General">
                  <c:v>28.906199999999998</c:v>
                </c:pt>
                <c:pt idx="42952" formatCode="General">
                  <c:v>28.9069</c:v>
                </c:pt>
                <c:pt idx="42953" formatCode="General">
                  <c:v>28.907599999999999</c:v>
                </c:pt>
                <c:pt idx="42954" formatCode="General">
                  <c:v>28.908300000000001</c:v>
                </c:pt>
                <c:pt idx="42955" formatCode="General">
                  <c:v>28.908899999999999</c:v>
                </c:pt>
                <c:pt idx="42956" formatCode="General">
                  <c:v>28.909600000000001</c:v>
                </c:pt>
                <c:pt idx="42957" formatCode="General">
                  <c:v>28.910299999999999</c:v>
                </c:pt>
                <c:pt idx="42958" formatCode="General">
                  <c:v>28.911000000000001</c:v>
                </c:pt>
                <c:pt idx="42959" formatCode="General">
                  <c:v>28.9116</c:v>
                </c:pt>
                <c:pt idx="42960" formatCode="General">
                  <c:v>28.912299999999998</c:v>
                </c:pt>
                <c:pt idx="42961" formatCode="General">
                  <c:v>28.913</c:v>
                </c:pt>
                <c:pt idx="42962" formatCode="General">
                  <c:v>28.913599999999999</c:v>
                </c:pt>
                <c:pt idx="42963" formatCode="General">
                  <c:v>28.914300000000001</c:v>
                </c:pt>
                <c:pt idx="42964" formatCode="General">
                  <c:v>28.914999999999999</c:v>
                </c:pt>
                <c:pt idx="42965" formatCode="General">
                  <c:v>28.915700000000001</c:v>
                </c:pt>
                <c:pt idx="42966" formatCode="General">
                  <c:v>28.9163</c:v>
                </c:pt>
                <c:pt idx="42967" formatCode="General">
                  <c:v>28.917000000000002</c:v>
                </c:pt>
                <c:pt idx="42968" formatCode="General">
                  <c:v>28.9177</c:v>
                </c:pt>
                <c:pt idx="42969" formatCode="General">
                  <c:v>28.918399999999998</c:v>
                </c:pt>
                <c:pt idx="42970" formatCode="General">
                  <c:v>28.919</c:v>
                </c:pt>
                <c:pt idx="42971" formatCode="General">
                  <c:v>28.919699999999999</c:v>
                </c:pt>
                <c:pt idx="42972" formatCode="General">
                  <c:v>28.920400000000001</c:v>
                </c:pt>
                <c:pt idx="42973" formatCode="General">
                  <c:v>28.921099999999999</c:v>
                </c:pt>
                <c:pt idx="42974" formatCode="General">
                  <c:v>28.921700000000001</c:v>
                </c:pt>
                <c:pt idx="42975" formatCode="General">
                  <c:v>28.9224</c:v>
                </c:pt>
                <c:pt idx="42976" formatCode="General">
                  <c:v>28.923100000000002</c:v>
                </c:pt>
                <c:pt idx="42977" formatCode="General">
                  <c:v>28.9237</c:v>
                </c:pt>
                <c:pt idx="42978" formatCode="General">
                  <c:v>28.924399999999999</c:v>
                </c:pt>
                <c:pt idx="42979" formatCode="General">
                  <c:v>28.9251</c:v>
                </c:pt>
                <c:pt idx="42980" formatCode="General">
                  <c:v>28.925799999999999</c:v>
                </c:pt>
                <c:pt idx="42981" formatCode="General">
                  <c:v>28.926400000000001</c:v>
                </c:pt>
                <c:pt idx="42982" formatCode="General">
                  <c:v>28.927099999999999</c:v>
                </c:pt>
                <c:pt idx="42983" formatCode="General">
                  <c:v>28.927800000000001</c:v>
                </c:pt>
                <c:pt idx="42984" formatCode="General">
                  <c:v>28.9285</c:v>
                </c:pt>
                <c:pt idx="42985" formatCode="General">
                  <c:v>28.929099999999998</c:v>
                </c:pt>
                <c:pt idx="42986" formatCode="General">
                  <c:v>28.9298</c:v>
                </c:pt>
                <c:pt idx="42987" formatCode="General">
                  <c:v>28.930499999999999</c:v>
                </c:pt>
                <c:pt idx="42988" formatCode="General">
                  <c:v>28.931100000000001</c:v>
                </c:pt>
                <c:pt idx="42989" formatCode="General">
                  <c:v>28.931799999999999</c:v>
                </c:pt>
                <c:pt idx="42990" formatCode="General">
                  <c:v>28.932500000000001</c:v>
                </c:pt>
                <c:pt idx="42991" formatCode="General">
                  <c:v>28.933199999999999</c:v>
                </c:pt>
                <c:pt idx="42992" formatCode="General">
                  <c:v>28.933800000000002</c:v>
                </c:pt>
                <c:pt idx="42993" formatCode="General">
                  <c:v>28.9345</c:v>
                </c:pt>
                <c:pt idx="42994" formatCode="General">
                  <c:v>28.935199999999998</c:v>
                </c:pt>
                <c:pt idx="42995" formatCode="General">
                  <c:v>28.9359</c:v>
                </c:pt>
                <c:pt idx="42996" formatCode="General">
                  <c:v>28.936499999999999</c:v>
                </c:pt>
                <c:pt idx="42997" formatCode="General">
                  <c:v>28.937200000000001</c:v>
                </c:pt>
                <c:pt idx="42998" formatCode="General">
                  <c:v>28.937899999999999</c:v>
                </c:pt>
                <c:pt idx="42999" formatCode="General">
                  <c:v>28.938500000000001</c:v>
                </c:pt>
                <c:pt idx="43000" formatCode="General">
                  <c:v>28.9392</c:v>
                </c:pt>
                <c:pt idx="43001" formatCode="General">
                  <c:v>28.939900000000002</c:v>
                </c:pt>
                <c:pt idx="43002" formatCode="General">
                  <c:v>28.9406</c:v>
                </c:pt>
                <c:pt idx="43003" formatCode="General">
                  <c:v>28.941199999999998</c:v>
                </c:pt>
                <c:pt idx="43004" formatCode="General">
                  <c:v>28.9419</c:v>
                </c:pt>
                <c:pt idx="43005" formatCode="General">
                  <c:v>28.942599999999999</c:v>
                </c:pt>
                <c:pt idx="43006" formatCode="General">
                  <c:v>28.943300000000001</c:v>
                </c:pt>
                <c:pt idx="43007" formatCode="General">
                  <c:v>28.943899999999999</c:v>
                </c:pt>
                <c:pt idx="43008" formatCode="General">
                  <c:v>28.944600000000001</c:v>
                </c:pt>
                <c:pt idx="43009" formatCode="General">
                  <c:v>28.9453</c:v>
                </c:pt>
                <c:pt idx="43010" formatCode="General">
                  <c:v>28.946000000000002</c:v>
                </c:pt>
                <c:pt idx="43011" formatCode="General">
                  <c:v>28.9466</c:v>
                </c:pt>
                <c:pt idx="43012" formatCode="General">
                  <c:v>28.947299999999998</c:v>
                </c:pt>
                <c:pt idx="43013" formatCode="General">
                  <c:v>28.948</c:v>
                </c:pt>
                <c:pt idx="43014" formatCode="General">
                  <c:v>28.948599999999999</c:v>
                </c:pt>
                <c:pt idx="43015" formatCode="General">
                  <c:v>28.949300000000001</c:v>
                </c:pt>
                <c:pt idx="43016" formatCode="General">
                  <c:v>28.95</c:v>
                </c:pt>
                <c:pt idx="43017" formatCode="General">
                  <c:v>28.950700000000001</c:v>
                </c:pt>
                <c:pt idx="43018" formatCode="General">
                  <c:v>28.9513</c:v>
                </c:pt>
                <c:pt idx="43019" formatCode="General">
                  <c:v>28.952000000000002</c:v>
                </c:pt>
                <c:pt idx="43020" formatCode="General">
                  <c:v>28.9527</c:v>
                </c:pt>
                <c:pt idx="43021" formatCode="General">
                  <c:v>28.953399999999998</c:v>
                </c:pt>
                <c:pt idx="43022" formatCode="General">
                  <c:v>28.954000000000001</c:v>
                </c:pt>
                <c:pt idx="43023" formatCode="General">
                  <c:v>28.954699999999999</c:v>
                </c:pt>
                <c:pt idx="43024" formatCode="General">
                  <c:v>28.955400000000001</c:v>
                </c:pt>
                <c:pt idx="43025" formatCode="General">
                  <c:v>28.956</c:v>
                </c:pt>
                <c:pt idx="43026" formatCode="General">
                  <c:v>28.956700000000001</c:v>
                </c:pt>
                <c:pt idx="43027" formatCode="General">
                  <c:v>28.9574</c:v>
                </c:pt>
                <c:pt idx="43028" formatCode="General">
                  <c:v>28.958100000000002</c:v>
                </c:pt>
                <c:pt idx="43029" formatCode="General">
                  <c:v>28.9587</c:v>
                </c:pt>
                <c:pt idx="43030" formatCode="General">
                  <c:v>28.959399999999999</c:v>
                </c:pt>
                <c:pt idx="43031" formatCode="General">
                  <c:v>28.960100000000001</c:v>
                </c:pt>
                <c:pt idx="43032" formatCode="General">
                  <c:v>28.960799999999999</c:v>
                </c:pt>
                <c:pt idx="43033" formatCode="General">
                  <c:v>28.961400000000001</c:v>
                </c:pt>
                <c:pt idx="43034" formatCode="General">
                  <c:v>28.9621</c:v>
                </c:pt>
                <c:pt idx="43035" formatCode="General">
                  <c:v>28.962800000000001</c:v>
                </c:pt>
                <c:pt idx="43036" formatCode="General">
                  <c:v>28.9634</c:v>
                </c:pt>
                <c:pt idx="43037" formatCode="General">
                  <c:v>28.964099999999998</c:v>
                </c:pt>
                <c:pt idx="43038" formatCode="General">
                  <c:v>28.9648</c:v>
                </c:pt>
                <c:pt idx="43039" formatCode="General">
                  <c:v>28.965499999999999</c:v>
                </c:pt>
                <c:pt idx="43040" formatCode="General">
                  <c:v>28.966100000000001</c:v>
                </c:pt>
                <c:pt idx="43041" formatCode="General">
                  <c:v>28.966799999999999</c:v>
                </c:pt>
                <c:pt idx="43042" formatCode="General">
                  <c:v>28.967500000000001</c:v>
                </c:pt>
                <c:pt idx="43043" formatCode="General">
                  <c:v>28.9682</c:v>
                </c:pt>
                <c:pt idx="43044" formatCode="General">
                  <c:v>28.968800000000002</c:v>
                </c:pt>
                <c:pt idx="43045" formatCode="General">
                  <c:v>28.9695</c:v>
                </c:pt>
                <c:pt idx="43046" formatCode="General">
                  <c:v>28.970199999999998</c:v>
                </c:pt>
                <c:pt idx="43047" formatCode="General">
                  <c:v>28.9709</c:v>
                </c:pt>
                <c:pt idx="43048" formatCode="General">
                  <c:v>28.971499999999999</c:v>
                </c:pt>
                <c:pt idx="43049" formatCode="General">
                  <c:v>28.972200000000001</c:v>
                </c:pt>
                <c:pt idx="43050" formatCode="General">
                  <c:v>28.972899999999999</c:v>
                </c:pt>
                <c:pt idx="43051" formatCode="General">
                  <c:v>28.973500000000001</c:v>
                </c:pt>
                <c:pt idx="43052" formatCode="General">
                  <c:v>28.9742</c:v>
                </c:pt>
                <c:pt idx="43053" formatCode="General">
                  <c:v>28.974900000000002</c:v>
                </c:pt>
                <c:pt idx="43054" formatCode="General">
                  <c:v>28.9756</c:v>
                </c:pt>
                <c:pt idx="43055" formatCode="General">
                  <c:v>28.976199999999999</c:v>
                </c:pt>
                <c:pt idx="43056" formatCode="General">
                  <c:v>28.976900000000001</c:v>
                </c:pt>
                <c:pt idx="43057" formatCode="General">
                  <c:v>28.977599999999999</c:v>
                </c:pt>
                <c:pt idx="43058" formatCode="General">
                  <c:v>28.978300000000001</c:v>
                </c:pt>
                <c:pt idx="43059" formatCode="General">
                  <c:v>28.978899999999999</c:v>
                </c:pt>
                <c:pt idx="43060" formatCode="General">
                  <c:v>28.979600000000001</c:v>
                </c:pt>
                <c:pt idx="43061" formatCode="General">
                  <c:v>28.9803</c:v>
                </c:pt>
                <c:pt idx="43062" formatCode="General">
                  <c:v>28.980899999999998</c:v>
                </c:pt>
                <c:pt idx="43063" formatCode="General">
                  <c:v>28.9816</c:v>
                </c:pt>
                <c:pt idx="43064" formatCode="General">
                  <c:v>28.982299999999999</c:v>
                </c:pt>
                <c:pt idx="43065" formatCode="General">
                  <c:v>28.983000000000001</c:v>
                </c:pt>
                <c:pt idx="43066" formatCode="General">
                  <c:v>28.983599999999999</c:v>
                </c:pt>
                <c:pt idx="43067" formatCode="General">
                  <c:v>28.984300000000001</c:v>
                </c:pt>
                <c:pt idx="43068" formatCode="General">
                  <c:v>28.984999999999999</c:v>
                </c:pt>
                <c:pt idx="43069" formatCode="General">
                  <c:v>28.985700000000001</c:v>
                </c:pt>
                <c:pt idx="43070" formatCode="General">
                  <c:v>28.9863</c:v>
                </c:pt>
                <c:pt idx="43071" formatCode="General">
                  <c:v>28.986999999999998</c:v>
                </c:pt>
                <c:pt idx="43072" formatCode="General">
                  <c:v>28.9877</c:v>
                </c:pt>
                <c:pt idx="43073" formatCode="General">
                  <c:v>28.988399999999999</c:v>
                </c:pt>
                <c:pt idx="43074" formatCode="General">
                  <c:v>28.989000000000001</c:v>
                </c:pt>
                <c:pt idx="43075" formatCode="General">
                  <c:v>28.989699999999999</c:v>
                </c:pt>
                <c:pt idx="43076" formatCode="General">
                  <c:v>28.990400000000001</c:v>
                </c:pt>
                <c:pt idx="43077" formatCode="General">
                  <c:v>28.991</c:v>
                </c:pt>
                <c:pt idx="43078" formatCode="General">
                  <c:v>28.991700000000002</c:v>
                </c:pt>
                <c:pt idx="43079" formatCode="General">
                  <c:v>28.9924</c:v>
                </c:pt>
                <c:pt idx="43080" formatCode="General">
                  <c:v>28.993099999999998</c:v>
                </c:pt>
                <c:pt idx="43081" formatCode="General">
                  <c:v>28.9937</c:v>
                </c:pt>
                <c:pt idx="43082" formatCode="General">
                  <c:v>28.994399999999999</c:v>
                </c:pt>
                <c:pt idx="43083" formatCode="General">
                  <c:v>28.995100000000001</c:v>
                </c:pt>
                <c:pt idx="43084" formatCode="General">
                  <c:v>28.995799999999999</c:v>
                </c:pt>
                <c:pt idx="43085" formatCode="General">
                  <c:v>28.996400000000001</c:v>
                </c:pt>
                <c:pt idx="43086" formatCode="General">
                  <c:v>28.9971</c:v>
                </c:pt>
                <c:pt idx="43087" formatCode="General">
                  <c:v>28.997800000000002</c:v>
                </c:pt>
                <c:pt idx="43088" formatCode="General">
                  <c:v>28.9984</c:v>
                </c:pt>
                <c:pt idx="43089" formatCode="General">
                  <c:v>28.999099999999999</c:v>
                </c:pt>
                <c:pt idx="43090" formatCode="General">
                  <c:v>28.9998</c:v>
                </c:pt>
                <c:pt idx="43091" formatCode="General">
                  <c:v>29.000499999999999</c:v>
                </c:pt>
                <c:pt idx="43092" formatCode="General">
                  <c:v>29.001100000000001</c:v>
                </c:pt>
                <c:pt idx="43093" formatCode="General">
                  <c:v>29.001799999999999</c:v>
                </c:pt>
                <c:pt idx="43094" formatCode="General">
                  <c:v>29.002500000000001</c:v>
                </c:pt>
                <c:pt idx="43095" formatCode="General">
                  <c:v>29.0032</c:v>
                </c:pt>
                <c:pt idx="43096" formatCode="General">
                  <c:v>29.003799999999998</c:v>
                </c:pt>
                <c:pt idx="43097" formatCode="General">
                  <c:v>29.0045</c:v>
                </c:pt>
                <c:pt idx="43098" formatCode="General">
                  <c:v>29.005199999999999</c:v>
                </c:pt>
                <c:pt idx="43099" formatCode="General">
                  <c:v>29.005800000000001</c:v>
                </c:pt>
                <c:pt idx="43100" formatCode="General">
                  <c:v>29.006499999999999</c:v>
                </c:pt>
                <c:pt idx="43101" formatCode="General">
                  <c:v>29.007200000000001</c:v>
                </c:pt>
                <c:pt idx="43102" formatCode="General">
                  <c:v>29.007899999999999</c:v>
                </c:pt>
                <c:pt idx="43103" formatCode="General">
                  <c:v>29.008500000000002</c:v>
                </c:pt>
                <c:pt idx="43104" formatCode="General">
                  <c:v>29.0092</c:v>
                </c:pt>
                <c:pt idx="43105" formatCode="General">
                  <c:v>29.009899999999998</c:v>
                </c:pt>
                <c:pt idx="43106" formatCode="General">
                  <c:v>29.0106</c:v>
                </c:pt>
                <c:pt idx="43107" formatCode="General">
                  <c:v>29.011199999999999</c:v>
                </c:pt>
                <c:pt idx="43108" formatCode="General">
                  <c:v>29.011900000000001</c:v>
                </c:pt>
                <c:pt idx="43109" formatCode="General">
                  <c:v>29.012599999999999</c:v>
                </c:pt>
                <c:pt idx="43110" formatCode="General">
                  <c:v>29.013300000000001</c:v>
                </c:pt>
                <c:pt idx="43111" formatCode="General">
                  <c:v>29.0139</c:v>
                </c:pt>
                <c:pt idx="43112" formatCode="General">
                  <c:v>29.014600000000002</c:v>
                </c:pt>
                <c:pt idx="43113" formatCode="General">
                  <c:v>29.0153</c:v>
                </c:pt>
                <c:pt idx="43114" formatCode="General">
                  <c:v>29.015899999999998</c:v>
                </c:pt>
                <c:pt idx="43115" formatCode="General">
                  <c:v>29.0166</c:v>
                </c:pt>
                <c:pt idx="43116" formatCode="General">
                  <c:v>29.017299999999999</c:v>
                </c:pt>
                <c:pt idx="43117" formatCode="General">
                  <c:v>29.018000000000001</c:v>
                </c:pt>
                <c:pt idx="43118" formatCode="General">
                  <c:v>29.018599999999999</c:v>
                </c:pt>
                <c:pt idx="43119" formatCode="General">
                  <c:v>29.019300000000001</c:v>
                </c:pt>
                <c:pt idx="43120" formatCode="General">
                  <c:v>29.02</c:v>
                </c:pt>
                <c:pt idx="43121" formatCode="General">
                  <c:v>29.020700000000001</c:v>
                </c:pt>
                <c:pt idx="43122" formatCode="General">
                  <c:v>29.0213</c:v>
                </c:pt>
                <c:pt idx="43123" formatCode="General">
                  <c:v>29.021999999999998</c:v>
                </c:pt>
                <c:pt idx="43124" formatCode="General">
                  <c:v>29.0227</c:v>
                </c:pt>
                <c:pt idx="43125" formatCode="General">
                  <c:v>29.023299999999999</c:v>
                </c:pt>
                <c:pt idx="43126" formatCode="General">
                  <c:v>29.024000000000001</c:v>
                </c:pt>
                <c:pt idx="43127" formatCode="General">
                  <c:v>29.024699999999999</c:v>
                </c:pt>
                <c:pt idx="43128" formatCode="General">
                  <c:v>29.025400000000001</c:v>
                </c:pt>
                <c:pt idx="43129" formatCode="General">
                  <c:v>29.026</c:v>
                </c:pt>
                <c:pt idx="43130" formatCode="General">
                  <c:v>29.026700000000002</c:v>
                </c:pt>
                <c:pt idx="43131" formatCode="General">
                  <c:v>29.0274</c:v>
                </c:pt>
                <c:pt idx="43132" formatCode="General">
                  <c:v>29.028099999999998</c:v>
                </c:pt>
                <c:pt idx="43133" formatCode="General">
                  <c:v>29.028700000000001</c:v>
                </c:pt>
                <c:pt idx="43134" formatCode="General">
                  <c:v>29.029399999999999</c:v>
                </c:pt>
                <c:pt idx="43135" formatCode="General">
                  <c:v>29.030100000000001</c:v>
                </c:pt>
                <c:pt idx="43136" formatCode="General">
                  <c:v>29.0307</c:v>
                </c:pt>
                <c:pt idx="43137" formatCode="General">
                  <c:v>29.031400000000001</c:v>
                </c:pt>
                <c:pt idx="43138" formatCode="General">
                  <c:v>29.0321</c:v>
                </c:pt>
                <c:pt idx="43139" formatCode="General">
                  <c:v>29.032800000000002</c:v>
                </c:pt>
                <c:pt idx="43140" formatCode="General">
                  <c:v>29.0334</c:v>
                </c:pt>
                <c:pt idx="43141" formatCode="General">
                  <c:v>29.034099999999999</c:v>
                </c:pt>
                <c:pt idx="43142" formatCode="General">
                  <c:v>29.034800000000001</c:v>
                </c:pt>
                <c:pt idx="43143" formatCode="General">
                  <c:v>29.035499999999999</c:v>
                </c:pt>
                <c:pt idx="43144" formatCode="General">
                  <c:v>29.036100000000001</c:v>
                </c:pt>
                <c:pt idx="43145" formatCode="General">
                  <c:v>29.036799999999999</c:v>
                </c:pt>
                <c:pt idx="43146" formatCode="General">
                  <c:v>29.037500000000001</c:v>
                </c:pt>
                <c:pt idx="43147" formatCode="General">
                  <c:v>29.0382</c:v>
                </c:pt>
                <c:pt idx="43148" formatCode="General">
                  <c:v>29.038799999999998</c:v>
                </c:pt>
                <c:pt idx="43149" formatCode="General">
                  <c:v>29.0395</c:v>
                </c:pt>
                <c:pt idx="43150" formatCode="General">
                  <c:v>29.040199999999999</c:v>
                </c:pt>
                <c:pt idx="43151" formatCode="General">
                  <c:v>29.040800000000001</c:v>
                </c:pt>
                <c:pt idx="43152" formatCode="General">
                  <c:v>29.041499999999999</c:v>
                </c:pt>
                <c:pt idx="43153" formatCode="General">
                  <c:v>29.042200000000001</c:v>
                </c:pt>
                <c:pt idx="43154" formatCode="General">
                  <c:v>29.042899999999999</c:v>
                </c:pt>
                <c:pt idx="43155" formatCode="General">
                  <c:v>29.043500000000002</c:v>
                </c:pt>
                <c:pt idx="43156" formatCode="General">
                  <c:v>29.0442</c:v>
                </c:pt>
                <c:pt idx="43157" formatCode="General">
                  <c:v>29.044899999999998</c:v>
                </c:pt>
                <c:pt idx="43158" formatCode="General">
                  <c:v>29.0456</c:v>
                </c:pt>
                <c:pt idx="43159" formatCode="General">
                  <c:v>29.046199999999999</c:v>
                </c:pt>
                <c:pt idx="43160" formatCode="General">
                  <c:v>29.046900000000001</c:v>
                </c:pt>
                <c:pt idx="43161" formatCode="General">
                  <c:v>29.047599999999999</c:v>
                </c:pt>
                <c:pt idx="43162" formatCode="General">
                  <c:v>29.048200000000001</c:v>
                </c:pt>
                <c:pt idx="43163" formatCode="General">
                  <c:v>29.0489</c:v>
                </c:pt>
                <c:pt idx="43164" formatCode="General">
                  <c:v>29.049600000000002</c:v>
                </c:pt>
                <c:pt idx="43165" formatCode="General">
                  <c:v>29.0503</c:v>
                </c:pt>
                <c:pt idx="43166" formatCode="General">
                  <c:v>29.050899999999999</c:v>
                </c:pt>
                <c:pt idx="43167" formatCode="General">
                  <c:v>29.051600000000001</c:v>
                </c:pt>
                <c:pt idx="43168" formatCode="General">
                  <c:v>29.052299999999999</c:v>
                </c:pt>
                <c:pt idx="43169" formatCode="General">
                  <c:v>29.053000000000001</c:v>
                </c:pt>
                <c:pt idx="43170" formatCode="General">
                  <c:v>29.053599999999999</c:v>
                </c:pt>
                <c:pt idx="43171" formatCode="General">
                  <c:v>29.054300000000001</c:v>
                </c:pt>
                <c:pt idx="43172" formatCode="General">
                  <c:v>29.055</c:v>
                </c:pt>
                <c:pt idx="43173" formatCode="General">
                  <c:v>29.055700000000002</c:v>
                </c:pt>
                <c:pt idx="43174" formatCode="General">
                  <c:v>29.0563</c:v>
                </c:pt>
                <c:pt idx="43175" formatCode="General">
                  <c:v>29.056999999999999</c:v>
                </c:pt>
                <c:pt idx="43176" formatCode="General">
                  <c:v>29.057700000000001</c:v>
                </c:pt>
                <c:pt idx="43177" formatCode="General">
                  <c:v>29.058299999999999</c:v>
                </c:pt>
                <c:pt idx="43178" formatCode="General">
                  <c:v>29.059000000000001</c:v>
                </c:pt>
                <c:pt idx="43179" formatCode="General">
                  <c:v>29.059699999999999</c:v>
                </c:pt>
                <c:pt idx="43180" formatCode="General">
                  <c:v>29.060400000000001</c:v>
                </c:pt>
                <c:pt idx="43181" formatCode="General">
                  <c:v>29.061</c:v>
                </c:pt>
                <c:pt idx="43182" formatCode="General">
                  <c:v>29.061699999999998</c:v>
                </c:pt>
                <c:pt idx="43183" formatCode="General">
                  <c:v>29.0624</c:v>
                </c:pt>
                <c:pt idx="43184" formatCode="General">
                  <c:v>29.063099999999999</c:v>
                </c:pt>
                <c:pt idx="43185" formatCode="General">
                  <c:v>29.063700000000001</c:v>
                </c:pt>
                <c:pt idx="43186" formatCode="General">
                  <c:v>29.064399999999999</c:v>
                </c:pt>
                <c:pt idx="43187" formatCode="General">
                  <c:v>29.065100000000001</c:v>
                </c:pt>
                <c:pt idx="43188" formatCode="General">
                  <c:v>29.0657</c:v>
                </c:pt>
                <c:pt idx="43189" formatCode="General">
                  <c:v>29.066400000000002</c:v>
                </c:pt>
                <c:pt idx="43190" formatCode="General">
                  <c:v>29.0671</c:v>
                </c:pt>
                <c:pt idx="43191" formatCode="General">
                  <c:v>29.067799999999998</c:v>
                </c:pt>
                <c:pt idx="43192" formatCode="General">
                  <c:v>29.0684</c:v>
                </c:pt>
                <c:pt idx="43193" formatCode="General">
                  <c:v>29.069099999999999</c:v>
                </c:pt>
                <c:pt idx="43194" formatCode="General">
                  <c:v>29.069800000000001</c:v>
                </c:pt>
                <c:pt idx="43195" formatCode="General">
                  <c:v>29.070499999999999</c:v>
                </c:pt>
                <c:pt idx="43196" formatCode="General">
                  <c:v>29.071100000000001</c:v>
                </c:pt>
                <c:pt idx="43197" formatCode="General">
                  <c:v>29.0718</c:v>
                </c:pt>
                <c:pt idx="43198" formatCode="General">
                  <c:v>29.072500000000002</c:v>
                </c:pt>
                <c:pt idx="43199" formatCode="General">
                  <c:v>29.0731</c:v>
                </c:pt>
                <c:pt idx="43200" formatCode="General">
                  <c:v>29.073799999999999</c:v>
                </c:pt>
                <c:pt idx="43201" formatCode="General">
                  <c:v>29.0745</c:v>
                </c:pt>
                <c:pt idx="43202" formatCode="General">
                  <c:v>29.075199999999999</c:v>
                </c:pt>
                <c:pt idx="43203" formatCode="General">
                  <c:v>29.075800000000001</c:v>
                </c:pt>
                <c:pt idx="43204" formatCode="General">
                  <c:v>29.076499999999999</c:v>
                </c:pt>
                <c:pt idx="43205" formatCode="General">
                  <c:v>29.077200000000001</c:v>
                </c:pt>
                <c:pt idx="43206" formatCode="General">
                  <c:v>29.0779</c:v>
                </c:pt>
                <c:pt idx="43207" formatCode="General">
                  <c:v>29.078499999999998</c:v>
                </c:pt>
                <c:pt idx="43208" formatCode="General">
                  <c:v>29.0792</c:v>
                </c:pt>
                <c:pt idx="43209" formatCode="General">
                  <c:v>29.079899999999999</c:v>
                </c:pt>
                <c:pt idx="43210" formatCode="General">
                  <c:v>29.0806</c:v>
                </c:pt>
                <c:pt idx="43211" formatCode="General">
                  <c:v>29.081199999999999</c:v>
                </c:pt>
                <c:pt idx="43212" formatCode="General">
                  <c:v>29.081900000000001</c:v>
                </c:pt>
                <c:pt idx="43213" formatCode="General">
                  <c:v>29.082599999999999</c:v>
                </c:pt>
                <c:pt idx="43214" formatCode="General">
                  <c:v>29.083200000000001</c:v>
                </c:pt>
                <c:pt idx="43215" formatCode="General">
                  <c:v>29.0839</c:v>
                </c:pt>
                <c:pt idx="43216" formatCode="General">
                  <c:v>29.084599999999998</c:v>
                </c:pt>
                <c:pt idx="43217" formatCode="General">
                  <c:v>29.0853</c:v>
                </c:pt>
                <c:pt idx="43218" formatCode="General">
                  <c:v>29.085899999999999</c:v>
                </c:pt>
                <c:pt idx="43219" formatCode="General">
                  <c:v>29.086600000000001</c:v>
                </c:pt>
                <c:pt idx="43220" formatCode="General">
                  <c:v>29.087299999999999</c:v>
                </c:pt>
                <c:pt idx="43221" formatCode="General">
                  <c:v>29.088000000000001</c:v>
                </c:pt>
                <c:pt idx="43222" formatCode="General">
                  <c:v>29.0886</c:v>
                </c:pt>
                <c:pt idx="43223" formatCode="General">
                  <c:v>29.089300000000001</c:v>
                </c:pt>
                <c:pt idx="43224" formatCode="General">
                  <c:v>29.09</c:v>
                </c:pt>
                <c:pt idx="43225" formatCode="General">
                  <c:v>29.090599999999998</c:v>
                </c:pt>
                <c:pt idx="43226" formatCode="General">
                  <c:v>29.0913</c:v>
                </c:pt>
                <c:pt idx="43227" formatCode="General">
                  <c:v>29.091999999999999</c:v>
                </c:pt>
                <c:pt idx="43228" formatCode="General">
                  <c:v>29.092700000000001</c:v>
                </c:pt>
                <c:pt idx="43229" formatCode="General">
                  <c:v>29.093299999999999</c:v>
                </c:pt>
                <c:pt idx="43230" formatCode="General">
                  <c:v>29.094000000000001</c:v>
                </c:pt>
                <c:pt idx="43231" formatCode="General">
                  <c:v>29.0947</c:v>
                </c:pt>
                <c:pt idx="43232" formatCode="General">
                  <c:v>29.095400000000001</c:v>
                </c:pt>
                <c:pt idx="43233" formatCode="General">
                  <c:v>29.096</c:v>
                </c:pt>
                <c:pt idx="43234" formatCode="General">
                  <c:v>29.096699999999998</c:v>
                </c:pt>
                <c:pt idx="43235" formatCode="General">
                  <c:v>29.0974</c:v>
                </c:pt>
                <c:pt idx="43236" formatCode="General">
                  <c:v>29.098099999999999</c:v>
                </c:pt>
                <c:pt idx="43237" formatCode="General">
                  <c:v>29.098700000000001</c:v>
                </c:pt>
                <c:pt idx="43238" formatCode="General">
                  <c:v>29.099399999999999</c:v>
                </c:pt>
                <c:pt idx="43239" formatCode="General">
                  <c:v>29.100100000000001</c:v>
                </c:pt>
                <c:pt idx="43240" formatCode="General">
                  <c:v>29.1007</c:v>
                </c:pt>
                <c:pt idx="43241" formatCode="General">
                  <c:v>29.101400000000002</c:v>
                </c:pt>
                <c:pt idx="43242" formatCode="General">
                  <c:v>29.1021</c:v>
                </c:pt>
                <c:pt idx="43243" formatCode="General">
                  <c:v>29.102799999999998</c:v>
                </c:pt>
                <c:pt idx="43244" formatCode="General">
                  <c:v>29.103400000000001</c:v>
                </c:pt>
                <c:pt idx="43245" formatCode="General">
                  <c:v>29.104099999999999</c:v>
                </c:pt>
                <c:pt idx="43246" formatCode="General">
                  <c:v>29.104800000000001</c:v>
                </c:pt>
                <c:pt idx="43247" formatCode="General">
                  <c:v>29.105499999999999</c:v>
                </c:pt>
                <c:pt idx="43248" formatCode="General">
                  <c:v>29.106100000000001</c:v>
                </c:pt>
                <c:pt idx="43249" formatCode="General">
                  <c:v>29.1068</c:v>
                </c:pt>
                <c:pt idx="43250" formatCode="General">
                  <c:v>29.107500000000002</c:v>
                </c:pt>
                <c:pt idx="43251" formatCode="General">
                  <c:v>29.1081</c:v>
                </c:pt>
                <c:pt idx="43252" formatCode="General">
                  <c:v>29.108799999999999</c:v>
                </c:pt>
                <c:pt idx="43253" formatCode="General">
                  <c:v>29.109500000000001</c:v>
                </c:pt>
                <c:pt idx="43254" formatCode="General">
                  <c:v>29.110199999999999</c:v>
                </c:pt>
                <c:pt idx="43255" formatCode="General">
                  <c:v>29.110800000000001</c:v>
                </c:pt>
                <c:pt idx="43256" formatCode="General">
                  <c:v>29.111499999999999</c:v>
                </c:pt>
                <c:pt idx="43257" formatCode="General">
                  <c:v>29.112200000000001</c:v>
                </c:pt>
                <c:pt idx="43258" formatCode="General">
                  <c:v>29.1129</c:v>
                </c:pt>
                <c:pt idx="43259" formatCode="General">
                  <c:v>29.113499999999998</c:v>
                </c:pt>
                <c:pt idx="43260" formatCode="General">
                  <c:v>29.1142</c:v>
                </c:pt>
                <c:pt idx="43261" formatCode="General">
                  <c:v>29.114899999999999</c:v>
                </c:pt>
                <c:pt idx="43262" formatCode="General">
                  <c:v>29.115500000000001</c:v>
                </c:pt>
                <c:pt idx="43263" formatCode="General">
                  <c:v>29.116199999999999</c:v>
                </c:pt>
                <c:pt idx="43264" formatCode="General">
                  <c:v>29.116900000000001</c:v>
                </c:pt>
                <c:pt idx="43265" formatCode="General">
                  <c:v>29.117599999999999</c:v>
                </c:pt>
                <c:pt idx="43266" formatCode="General">
                  <c:v>29.118200000000002</c:v>
                </c:pt>
                <c:pt idx="43267" formatCode="General">
                  <c:v>29.1189</c:v>
                </c:pt>
                <c:pt idx="43268" formatCode="General">
                  <c:v>29.119599999999998</c:v>
                </c:pt>
                <c:pt idx="43269" formatCode="General">
                  <c:v>29.1203</c:v>
                </c:pt>
                <c:pt idx="43270" formatCode="General">
                  <c:v>29.120899999999999</c:v>
                </c:pt>
                <c:pt idx="43271" formatCode="General">
                  <c:v>29.121600000000001</c:v>
                </c:pt>
                <c:pt idx="43272" formatCode="General">
                  <c:v>29.122299999999999</c:v>
                </c:pt>
                <c:pt idx="43273" formatCode="General">
                  <c:v>29.123000000000001</c:v>
                </c:pt>
                <c:pt idx="43274" formatCode="General">
                  <c:v>29.1236</c:v>
                </c:pt>
                <c:pt idx="43275" formatCode="General">
                  <c:v>29.124300000000002</c:v>
                </c:pt>
                <c:pt idx="43276" formatCode="General">
                  <c:v>29.125</c:v>
                </c:pt>
                <c:pt idx="43277" formatCode="General">
                  <c:v>29.125599999999999</c:v>
                </c:pt>
                <c:pt idx="43278" formatCode="General">
                  <c:v>29.126300000000001</c:v>
                </c:pt>
                <c:pt idx="43279" formatCode="General">
                  <c:v>29.126999999999999</c:v>
                </c:pt>
                <c:pt idx="43280" formatCode="General">
                  <c:v>29.127700000000001</c:v>
                </c:pt>
                <c:pt idx="43281" formatCode="General">
                  <c:v>29.128299999999999</c:v>
                </c:pt>
                <c:pt idx="43282" formatCode="General">
                  <c:v>29.129000000000001</c:v>
                </c:pt>
                <c:pt idx="43283" formatCode="General">
                  <c:v>29.1297</c:v>
                </c:pt>
                <c:pt idx="43284" formatCode="General">
                  <c:v>29.130400000000002</c:v>
                </c:pt>
                <c:pt idx="43285" formatCode="General">
                  <c:v>29.131</c:v>
                </c:pt>
                <c:pt idx="43286" formatCode="General">
                  <c:v>29.131699999999999</c:v>
                </c:pt>
                <c:pt idx="43287" formatCode="General">
                  <c:v>29.132400000000001</c:v>
                </c:pt>
                <c:pt idx="43288" formatCode="General">
                  <c:v>29.132999999999999</c:v>
                </c:pt>
                <c:pt idx="43289" formatCode="General">
                  <c:v>29.133700000000001</c:v>
                </c:pt>
                <c:pt idx="43290" formatCode="General">
                  <c:v>29.134399999999999</c:v>
                </c:pt>
                <c:pt idx="43291" formatCode="General">
                  <c:v>29.135100000000001</c:v>
                </c:pt>
                <c:pt idx="43292" formatCode="General">
                  <c:v>29.1357</c:v>
                </c:pt>
                <c:pt idx="43293" formatCode="General">
                  <c:v>29.136399999999998</c:v>
                </c:pt>
                <c:pt idx="43294" formatCode="General">
                  <c:v>29.1371</c:v>
                </c:pt>
                <c:pt idx="43295" formatCode="General">
                  <c:v>29.137799999999999</c:v>
                </c:pt>
                <c:pt idx="43296" formatCode="General">
                  <c:v>29.138400000000001</c:v>
                </c:pt>
                <c:pt idx="43297" formatCode="General">
                  <c:v>29.139099999999999</c:v>
                </c:pt>
                <c:pt idx="43298" formatCode="General">
                  <c:v>29.139800000000001</c:v>
                </c:pt>
                <c:pt idx="43299" formatCode="General">
                  <c:v>29.1404</c:v>
                </c:pt>
                <c:pt idx="43300" formatCode="General">
                  <c:v>29.141100000000002</c:v>
                </c:pt>
                <c:pt idx="43301" formatCode="General">
                  <c:v>29.1418</c:v>
                </c:pt>
                <c:pt idx="43302" formatCode="General">
                  <c:v>29.142499999999998</c:v>
                </c:pt>
                <c:pt idx="43303" formatCode="General">
                  <c:v>29.1431</c:v>
                </c:pt>
                <c:pt idx="43304" formatCode="General">
                  <c:v>29.143799999999999</c:v>
                </c:pt>
                <c:pt idx="43305" formatCode="General">
                  <c:v>29.144500000000001</c:v>
                </c:pt>
                <c:pt idx="43306" formatCode="General">
                  <c:v>29.145199999999999</c:v>
                </c:pt>
                <c:pt idx="43307" formatCode="General">
                  <c:v>29.145800000000001</c:v>
                </c:pt>
                <c:pt idx="43308" formatCode="General">
                  <c:v>29.1465</c:v>
                </c:pt>
                <c:pt idx="43309" formatCode="General">
                  <c:v>29.147200000000002</c:v>
                </c:pt>
                <c:pt idx="43310" formatCode="General">
                  <c:v>29.1479</c:v>
                </c:pt>
                <c:pt idx="43311" formatCode="General">
                  <c:v>29.148499999999999</c:v>
                </c:pt>
                <c:pt idx="43312" formatCode="General">
                  <c:v>29.1492</c:v>
                </c:pt>
                <c:pt idx="43313" formatCode="General">
                  <c:v>29.149899999999999</c:v>
                </c:pt>
                <c:pt idx="43314" formatCode="General">
                  <c:v>29.150500000000001</c:v>
                </c:pt>
                <c:pt idx="43315" formatCode="General">
                  <c:v>29.151199999999999</c:v>
                </c:pt>
                <c:pt idx="43316" formatCode="General">
                  <c:v>29.151900000000001</c:v>
                </c:pt>
                <c:pt idx="43317" formatCode="General">
                  <c:v>29.1526</c:v>
                </c:pt>
                <c:pt idx="43318" formatCode="General">
                  <c:v>29.153199999999998</c:v>
                </c:pt>
                <c:pt idx="43319" formatCode="General">
                  <c:v>29.1539</c:v>
                </c:pt>
                <c:pt idx="43320" formatCode="General">
                  <c:v>29.154599999999999</c:v>
                </c:pt>
                <c:pt idx="43321" formatCode="General">
                  <c:v>29.1553</c:v>
                </c:pt>
                <c:pt idx="43322" formatCode="General">
                  <c:v>29.155899999999999</c:v>
                </c:pt>
                <c:pt idx="43323" formatCode="General">
                  <c:v>29.156600000000001</c:v>
                </c:pt>
                <c:pt idx="43324" formatCode="General">
                  <c:v>29.157299999999999</c:v>
                </c:pt>
                <c:pt idx="43325" formatCode="General">
                  <c:v>29.157900000000001</c:v>
                </c:pt>
                <c:pt idx="43326" formatCode="General">
                  <c:v>29.1586</c:v>
                </c:pt>
                <c:pt idx="43327" formatCode="General">
                  <c:v>29.159300000000002</c:v>
                </c:pt>
                <c:pt idx="43328" formatCode="General">
                  <c:v>29.16</c:v>
                </c:pt>
                <c:pt idx="43329" formatCode="General">
                  <c:v>29.160599999999999</c:v>
                </c:pt>
                <c:pt idx="43330" formatCode="General">
                  <c:v>29.161300000000001</c:v>
                </c:pt>
                <c:pt idx="43331" formatCode="General">
                  <c:v>29.161999999999999</c:v>
                </c:pt>
                <c:pt idx="43332" formatCode="General">
                  <c:v>29.162700000000001</c:v>
                </c:pt>
                <c:pt idx="43333" formatCode="General">
                  <c:v>29.1633</c:v>
                </c:pt>
                <c:pt idx="43334" formatCode="General">
                  <c:v>29.164000000000001</c:v>
                </c:pt>
                <c:pt idx="43335" formatCode="General">
                  <c:v>29.1647</c:v>
                </c:pt>
                <c:pt idx="43336" formatCode="General">
                  <c:v>29.165400000000002</c:v>
                </c:pt>
                <c:pt idx="43337" formatCode="General">
                  <c:v>29.166</c:v>
                </c:pt>
                <c:pt idx="43338" formatCode="General">
                  <c:v>29.166699999999999</c:v>
                </c:pt>
                <c:pt idx="43339" formatCode="General">
                  <c:v>29.167400000000001</c:v>
                </c:pt>
                <c:pt idx="43340" formatCode="General">
                  <c:v>29.167999999999999</c:v>
                </c:pt>
                <c:pt idx="43341" formatCode="General">
                  <c:v>29.168700000000001</c:v>
                </c:pt>
                <c:pt idx="43342" formatCode="General">
                  <c:v>29.1694</c:v>
                </c:pt>
                <c:pt idx="43343" formatCode="General">
                  <c:v>29.170100000000001</c:v>
                </c:pt>
                <c:pt idx="43344" formatCode="General">
                  <c:v>29.1707</c:v>
                </c:pt>
                <c:pt idx="43345" formatCode="General">
                  <c:v>29.171399999999998</c:v>
                </c:pt>
                <c:pt idx="43346" formatCode="General">
                  <c:v>29.1721</c:v>
                </c:pt>
                <c:pt idx="43347" formatCode="General">
                  <c:v>29.172799999999999</c:v>
                </c:pt>
                <c:pt idx="43348" formatCode="General">
                  <c:v>29.173400000000001</c:v>
                </c:pt>
                <c:pt idx="43349" formatCode="General">
                  <c:v>29.174099999999999</c:v>
                </c:pt>
                <c:pt idx="43350" formatCode="General">
                  <c:v>29.174800000000001</c:v>
                </c:pt>
                <c:pt idx="43351" formatCode="General">
                  <c:v>29.1754</c:v>
                </c:pt>
                <c:pt idx="43352" formatCode="General">
                  <c:v>29.176100000000002</c:v>
                </c:pt>
                <c:pt idx="43353" formatCode="General">
                  <c:v>29.1768</c:v>
                </c:pt>
                <c:pt idx="43354" formatCode="General">
                  <c:v>29.177499999999998</c:v>
                </c:pt>
                <c:pt idx="43355" formatCode="General">
                  <c:v>29.178100000000001</c:v>
                </c:pt>
                <c:pt idx="43356" formatCode="General">
                  <c:v>29.178799999999999</c:v>
                </c:pt>
                <c:pt idx="43357" formatCode="General">
                  <c:v>29.179500000000001</c:v>
                </c:pt>
                <c:pt idx="43358" formatCode="General">
                  <c:v>29.180199999999999</c:v>
                </c:pt>
                <c:pt idx="43359" formatCode="General">
                  <c:v>29.180800000000001</c:v>
                </c:pt>
                <c:pt idx="43360" formatCode="General">
                  <c:v>29.1815</c:v>
                </c:pt>
                <c:pt idx="43361" formatCode="General">
                  <c:v>29.182200000000002</c:v>
                </c:pt>
                <c:pt idx="43362" formatCode="General">
                  <c:v>29.1828</c:v>
                </c:pt>
                <c:pt idx="43363" formatCode="General">
                  <c:v>29.183499999999999</c:v>
                </c:pt>
                <c:pt idx="43364" formatCode="General">
                  <c:v>29.184200000000001</c:v>
                </c:pt>
                <c:pt idx="43365" formatCode="General">
                  <c:v>29.184899999999999</c:v>
                </c:pt>
                <c:pt idx="43366" formatCode="General">
                  <c:v>29.185500000000001</c:v>
                </c:pt>
                <c:pt idx="43367" formatCode="General">
                  <c:v>29.186199999999999</c:v>
                </c:pt>
                <c:pt idx="43368" formatCode="General">
                  <c:v>29.186900000000001</c:v>
                </c:pt>
                <c:pt idx="43369" formatCode="General">
                  <c:v>29.1876</c:v>
                </c:pt>
                <c:pt idx="43370" formatCode="General">
                  <c:v>29.188199999999998</c:v>
                </c:pt>
                <c:pt idx="43371" formatCode="General">
                  <c:v>29.1889</c:v>
                </c:pt>
                <c:pt idx="43372" formatCode="General">
                  <c:v>29.189599999999999</c:v>
                </c:pt>
                <c:pt idx="43373" formatCode="General">
                  <c:v>29.190300000000001</c:v>
                </c:pt>
                <c:pt idx="43374" formatCode="General">
                  <c:v>29.190899999999999</c:v>
                </c:pt>
                <c:pt idx="43375" formatCode="General">
                  <c:v>29.191600000000001</c:v>
                </c:pt>
                <c:pt idx="43376" formatCode="General">
                  <c:v>29.192299999999999</c:v>
                </c:pt>
                <c:pt idx="43377" formatCode="General">
                  <c:v>29.192900000000002</c:v>
                </c:pt>
                <c:pt idx="43378" formatCode="General">
                  <c:v>29.1936</c:v>
                </c:pt>
                <c:pt idx="43379" formatCode="General">
                  <c:v>29.194299999999998</c:v>
                </c:pt>
                <c:pt idx="43380" formatCode="General">
                  <c:v>29.195</c:v>
                </c:pt>
                <c:pt idx="43381" formatCode="General">
                  <c:v>29.195599999999999</c:v>
                </c:pt>
                <c:pt idx="43382" formatCode="General">
                  <c:v>29.196300000000001</c:v>
                </c:pt>
                <c:pt idx="43383" formatCode="General">
                  <c:v>29.196999999999999</c:v>
                </c:pt>
                <c:pt idx="43384" formatCode="General">
                  <c:v>29.197700000000001</c:v>
                </c:pt>
                <c:pt idx="43385" formatCode="General">
                  <c:v>29.1983</c:v>
                </c:pt>
                <c:pt idx="43386" formatCode="General">
                  <c:v>29.199000000000002</c:v>
                </c:pt>
                <c:pt idx="43387" formatCode="General">
                  <c:v>29.1997</c:v>
                </c:pt>
                <c:pt idx="43388" formatCode="General">
                  <c:v>29.200299999999999</c:v>
                </c:pt>
                <c:pt idx="43389" formatCode="General">
                  <c:v>29.201000000000001</c:v>
                </c:pt>
                <c:pt idx="43390" formatCode="General">
                  <c:v>29.201699999999999</c:v>
                </c:pt>
                <c:pt idx="43391" formatCode="General">
                  <c:v>29.202400000000001</c:v>
                </c:pt>
                <c:pt idx="43392" formatCode="General">
                  <c:v>29.202999999999999</c:v>
                </c:pt>
                <c:pt idx="43393" formatCode="General">
                  <c:v>29.203700000000001</c:v>
                </c:pt>
                <c:pt idx="43394" formatCode="General">
                  <c:v>29.2044</c:v>
                </c:pt>
                <c:pt idx="43395" formatCode="General">
                  <c:v>29.205100000000002</c:v>
                </c:pt>
                <c:pt idx="43396" formatCode="General">
                  <c:v>29.2057</c:v>
                </c:pt>
                <c:pt idx="43397" formatCode="General">
                  <c:v>29.206399999999999</c:v>
                </c:pt>
                <c:pt idx="43398" formatCode="General">
                  <c:v>29.207100000000001</c:v>
                </c:pt>
                <c:pt idx="43399" formatCode="General">
                  <c:v>29.207799999999999</c:v>
                </c:pt>
                <c:pt idx="43400" formatCode="General">
                  <c:v>29.208400000000001</c:v>
                </c:pt>
                <c:pt idx="43401" formatCode="General">
                  <c:v>29.209099999999999</c:v>
                </c:pt>
                <c:pt idx="43402" formatCode="General">
                  <c:v>29.209800000000001</c:v>
                </c:pt>
                <c:pt idx="43403" formatCode="General">
                  <c:v>29.2104</c:v>
                </c:pt>
                <c:pt idx="43404" formatCode="General">
                  <c:v>29.211099999999998</c:v>
                </c:pt>
                <c:pt idx="43405" formatCode="General">
                  <c:v>29.2118</c:v>
                </c:pt>
                <c:pt idx="43406" formatCode="General">
                  <c:v>29.212499999999999</c:v>
                </c:pt>
                <c:pt idx="43407" formatCode="General">
                  <c:v>29.213100000000001</c:v>
                </c:pt>
                <c:pt idx="43408" formatCode="General">
                  <c:v>29.213799999999999</c:v>
                </c:pt>
                <c:pt idx="43409" formatCode="General">
                  <c:v>29.214500000000001</c:v>
                </c:pt>
                <c:pt idx="43410" formatCode="General">
                  <c:v>29.215199999999999</c:v>
                </c:pt>
                <c:pt idx="43411" formatCode="General">
                  <c:v>29.215800000000002</c:v>
                </c:pt>
                <c:pt idx="43412" formatCode="General">
                  <c:v>29.2165</c:v>
                </c:pt>
                <c:pt idx="43413" formatCode="General">
                  <c:v>29.217199999999998</c:v>
                </c:pt>
                <c:pt idx="43414" formatCode="General">
                  <c:v>29.2178</c:v>
                </c:pt>
                <c:pt idx="43415" formatCode="General">
                  <c:v>29.218499999999999</c:v>
                </c:pt>
                <c:pt idx="43416" formatCode="General">
                  <c:v>29.219200000000001</c:v>
                </c:pt>
                <c:pt idx="43417" formatCode="General">
                  <c:v>29.219899999999999</c:v>
                </c:pt>
                <c:pt idx="43418" formatCode="General">
                  <c:v>29.220500000000001</c:v>
                </c:pt>
                <c:pt idx="43419" formatCode="General">
                  <c:v>29.2212</c:v>
                </c:pt>
                <c:pt idx="43420" formatCode="General">
                  <c:v>29.221900000000002</c:v>
                </c:pt>
                <c:pt idx="43421" formatCode="General">
                  <c:v>29.2226</c:v>
                </c:pt>
                <c:pt idx="43422" formatCode="General">
                  <c:v>29.223199999999999</c:v>
                </c:pt>
                <c:pt idx="43423" formatCode="General">
                  <c:v>29.2239</c:v>
                </c:pt>
                <c:pt idx="43424" formatCode="General">
                  <c:v>29.224599999999999</c:v>
                </c:pt>
                <c:pt idx="43425" formatCode="General">
                  <c:v>29.225200000000001</c:v>
                </c:pt>
                <c:pt idx="43426" formatCode="General">
                  <c:v>29.225899999999999</c:v>
                </c:pt>
                <c:pt idx="43427" formatCode="General">
                  <c:v>29.226600000000001</c:v>
                </c:pt>
                <c:pt idx="43428" formatCode="General">
                  <c:v>29.2273</c:v>
                </c:pt>
                <c:pt idx="43429" formatCode="General">
                  <c:v>29.227900000000002</c:v>
                </c:pt>
                <c:pt idx="43430" formatCode="General">
                  <c:v>29.2286</c:v>
                </c:pt>
                <c:pt idx="43431" formatCode="General">
                  <c:v>29.229299999999999</c:v>
                </c:pt>
                <c:pt idx="43432" formatCode="General">
                  <c:v>29.23</c:v>
                </c:pt>
                <c:pt idx="43433" formatCode="General">
                  <c:v>29.230599999999999</c:v>
                </c:pt>
                <c:pt idx="43434" formatCode="General">
                  <c:v>29.231300000000001</c:v>
                </c:pt>
                <c:pt idx="43435" formatCode="General">
                  <c:v>29.231999999999999</c:v>
                </c:pt>
                <c:pt idx="43436" formatCode="General">
                  <c:v>29.232700000000001</c:v>
                </c:pt>
                <c:pt idx="43437" formatCode="General">
                  <c:v>29.2333</c:v>
                </c:pt>
                <c:pt idx="43438" formatCode="General">
                  <c:v>29.234000000000002</c:v>
                </c:pt>
                <c:pt idx="43439" formatCode="General">
                  <c:v>29.2347</c:v>
                </c:pt>
                <c:pt idx="43440" formatCode="General">
                  <c:v>29.235299999999999</c:v>
                </c:pt>
                <c:pt idx="43441" formatCode="General">
                  <c:v>29.236000000000001</c:v>
                </c:pt>
                <c:pt idx="43442" formatCode="General">
                  <c:v>29.236699999999999</c:v>
                </c:pt>
                <c:pt idx="43443" formatCode="General">
                  <c:v>29.237400000000001</c:v>
                </c:pt>
                <c:pt idx="43444" formatCode="General">
                  <c:v>29.238</c:v>
                </c:pt>
                <c:pt idx="43445" formatCode="General">
                  <c:v>29.238700000000001</c:v>
                </c:pt>
                <c:pt idx="43446" formatCode="General">
                  <c:v>29.2394</c:v>
                </c:pt>
                <c:pt idx="43447" formatCode="General">
                  <c:v>29.240100000000002</c:v>
                </c:pt>
                <c:pt idx="43448" formatCode="General">
                  <c:v>29.2407</c:v>
                </c:pt>
                <c:pt idx="43449" formatCode="General">
                  <c:v>29.241399999999999</c:v>
                </c:pt>
                <c:pt idx="43450" formatCode="General">
                  <c:v>29.242100000000001</c:v>
                </c:pt>
                <c:pt idx="43451" formatCode="General">
                  <c:v>29.242699999999999</c:v>
                </c:pt>
                <c:pt idx="43452" formatCode="General">
                  <c:v>29.243400000000001</c:v>
                </c:pt>
                <c:pt idx="43453" formatCode="General">
                  <c:v>29.2441</c:v>
                </c:pt>
                <c:pt idx="43454" formatCode="General">
                  <c:v>29.244800000000001</c:v>
                </c:pt>
                <c:pt idx="43455" formatCode="General">
                  <c:v>29.2454</c:v>
                </c:pt>
                <c:pt idx="43456" formatCode="General">
                  <c:v>29.246099999999998</c:v>
                </c:pt>
                <c:pt idx="43457" formatCode="General">
                  <c:v>29.2468</c:v>
                </c:pt>
                <c:pt idx="43458" formatCode="General">
                  <c:v>29.247499999999999</c:v>
                </c:pt>
                <c:pt idx="43459" formatCode="General">
                  <c:v>29.248100000000001</c:v>
                </c:pt>
                <c:pt idx="43460" formatCode="General">
                  <c:v>29.248799999999999</c:v>
                </c:pt>
                <c:pt idx="43461" formatCode="General">
                  <c:v>29.249500000000001</c:v>
                </c:pt>
                <c:pt idx="43462" formatCode="General">
                  <c:v>29.2501</c:v>
                </c:pt>
                <c:pt idx="43463" formatCode="General">
                  <c:v>29.250800000000002</c:v>
                </c:pt>
                <c:pt idx="43464" formatCode="General">
                  <c:v>29.2515</c:v>
                </c:pt>
                <c:pt idx="43465" formatCode="General">
                  <c:v>29.252199999999998</c:v>
                </c:pt>
                <c:pt idx="43466" formatCode="General">
                  <c:v>29.252800000000001</c:v>
                </c:pt>
                <c:pt idx="43467" formatCode="General">
                  <c:v>29.253499999999999</c:v>
                </c:pt>
                <c:pt idx="43468" formatCode="General">
                  <c:v>29.254200000000001</c:v>
                </c:pt>
                <c:pt idx="43469" formatCode="General">
                  <c:v>29.254899999999999</c:v>
                </c:pt>
                <c:pt idx="43470" formatCode="General">
                  <c:v>29.255500000000001</c:v>
                </c:pt>
                <c:pt idx="43471" formatCode="General">
                  <c:v>29.2562</c:v>
                </c:pt>
                <c:pt idx="43472" formatCode="General">
                  <c:v>29.256900000000002</c:v>
                </c:pt>
                <c:pt idx="43473" formatCode="General">
                  <c:v>29.2576</c:v>
                </c:pt>
                <c:pt idx="43474" formatCode="General">
                  <c:v>29.258199999999999</c:v>
                </c:pt>
                <c:pt idx="43475" formatCode="General">
                  <c:v>29.258900000000001</c:v>
                </c:pt>
                <c:pt idx="43476" formatCode="General">
                  <c:v>29.259599999999999</c:v>
                </c:pt>
                <c:pt idx="43477" formatCode="General">
                  <c:v>29.260200000000001</c:v>
                </c:pt>
                <c:pt idx="43478" formatCode="General">
                  <c:v>29.260899999999999</c:v>
                </c:pt>
                <c:pt idx="43479" formatCode="General">
                  <c:v>29.261600000000001</c:v>
                </c:pt>
                <c:pt idx="43480" formatCode="General">
                  <c:v>29.2623</c:v>
                </c:pt>
                <c:pt idx="43481" formatCode="General">
                  <c:v>29.262899999999998</c:v>
                </c:pt>
                <c:pt idx="43482" formatCode="General">
                  <c:v>29.2636</c:v>
                </c:pt>
                <c:pt idx="43483" formatCode="General">
                  <c:v>29.264299999999999</c:v>
                </c:pt>
                <c:pt idx="43484" formatCode="General">
                  <c:v>29.265000000000001</c:v>
                </c:pt>
                <c:pt idx="43485" formatCode="General">
                  <c:v>29.265599999999999</c:v>
                </c:pt>
                <c:pt idx="43486" formatCode="General">
                  <c:v>29.266300000000001</c:v>
                </c:pt>
                <c:pt idx="43487" formatCode="General">
                  <c:v>29.266999999999999</c:v>
                </c:pt>
                <c:pt idx="43488" formatCode="General">
                  <c:v>29.267600000000002</c:v>
                </c:pt>
                <c:pt idx="43489" formatCode="General">
                  <c:v>29.2683</c:v>
                </c:pt>
                <c:pt idx="43490" formatCode="General">
                  <c:v>29.268999999999998</c:v>
                </c:pt>
                <c:pt idx="43491" formatCode="General">
                  <c:v>29.2697</c:v>
                </c:pt>
                <c:pt idx="43492" formatCode="General">
                  <c:v>29.270299999999999</c:v>
                </c:pt>
                <c:pt idx="43493" formatCode="General">
                  <c:v>29.271000000000001</c:v>
                </c:pt>
                <c:pt idx="43494" formatCode="General">
                  <c:v>29.271699999999999</c:v>
                </c:pt>
                <c:pt idx="43495" formatCode="General">
                  <c:v>29.272400000000001</c:v>
                </c:pt>
                <c:pt idx="43496" formatCode="General">
                  <c:v>29.273</c:v>
                </c:pt>
                <c:pt idx="43497" formatCode="General">
                  <c:v>29.273700000000002</c:v>
                </c:pt>
                <c:pt idx="43498" formatCode="General">
                  <c:v>29.2744</c:v>
                </c:pt>
                <c:pt idx="43499" formatCode="General">
                  <c:v>29.275099999999998</c:v>
                </c:pt>
                <c:pt idx="43500" formatCode="General">
                  <c:v>29.275700000000001</c:v>
                </c:pt>
                <c:pt idx="43501" formatCode="General">
                  <c:v>29.276399999999999</c:v>
                </c:pt>
                <c:pt idx="43502" formatCode="General">
                  <c:v>29.277100000000001</c:v>
                </c:pt>
                <c:pt idx="43503" formatCode="General">
                  <c:v>29.277699999999999</c:v>
                </c:pt>
                <c:pt idx="43504" formatCode="General">
                  <c:v>29.278400000000001</c:v>
                </c:pt>
                <c:pt idx="43505" formatCode="General">
                  <c:v>29.2791</c:v>
                </c:pt>
                <c:pt idx="43506" formatCode="General">
                  <c:v>29.279800000000002</c:v>
                </c:pt>
                <c:pt idx="43507" formatCode="General">
                  <c:v>29.2804</c:v>
                </c:pt>
                <c:pt idx="43508" formatCode="General">
                  <c:v>29.281099999999999</c:v>
                </c:pt>
                <c:pt idx="43509" formatCode="General">
                  <c:v>29.2818</c:v>
                </c:pt>
                <c:pt idx="43510" formatCode="General">
                  <c:v>29.282499999999999</c:v>
                </c:pt>
                <c:pt idx="43511" formatCode="General">
                  <c:v>29.283100000000001</c:v>
                </c:pt>
                <c:pt idx="43512" formatCode="General">
                  <c:v>29.283799999999999</c:v>
                </c:pt>
                <c:pt idx="43513" formatCode="General">
                  <c:v>29.284500000000001</c:v>
                </c:pt>
                <c:pt idx="43514" formatCode="General">
                  <c:v>29.2851</c:v>
                </c:pt>
                <c:pt idx="43515" formatCode="General">
                  <c:v>29.285799999999998</c:v>
                </c:pt>
                <c:pt idx="43516" formatCode="General">
                  <c:v>29.2865</c:v>
                </c:pt>
                <c:pt idx="43517" formatCode="General">
                  <c:v>29.287199999999999</c:v>
                </c:pt>
                <c:pt idx="43518" formatCode="General">
                  <c:v>29.287800000000001</c:v>
                </c:pt>
                <c:pt idx="43519" formatCode="General">
                  <c:v>29.288499999999999</c:v>
                </c:pt>
                <c:pt idx="43520" formatCode="General">
                  <c:v>29.289200000000001</c:v>
                </c:pt>
                <c:pt idx="43521" formatCode="General">
                  <c:v>29.289899999999999</c:v>
                </c:pt>
                <c:pt idx="43522" formatCode="General">
                  <c:v>29.290500000000002</c:v>
                </c:pt>
                <c:pt idx="43523" formatCode="General">
                  <c:v>29.2912</c:v>
                </c:pt>
                <c:pt idx="43524" formatCode="General">
                  <c:v>29.291899999999998</c:v>
                </c:pt>
                <c:pt idx="43525" formatCode="General">
                  <c:v>29.2925</c:v>
                </c:pt>
                <c:pt idx="43526" formatCode="General">
                  <c:v>29.293199999999999</c:v>
                </c:pt>
                <c:pt idx="43527" formatCode="General">
                  <c:v>29.293900000000001</c:v>
                </c:pt>
                <c:pt idx="43528" formatCode="General">
                  <c:v>29.294599999999999</c:v>
                </c:pt>
                <c:pt idx="43529" formatCode="General">
                  <c:v>29.295200000000001</c:v>
                </c:pt>
                <c:pt idx="43530" formatCode="General">
                  <c:v>29.2959</c:v>
                </c:pt>
                <c:pt idx="43531" formatCode="General">
                  <c:v>29.296600000000002</c:v>
                </c:pt>
                <c:pt idx="43532" formatCode="General">
                  <c:v>29.2973</c:v>
                </c:pt>
                <c:pt idx="43533" formatCode="General">
                  <c:v>29.297899999999998</c:v>
                </c:pt>
                <c:pt idx="43534" formatCode="General">
                  <c:v>29.2986</c:v>
                </c:pt>
                <c:pt idx="43535" formatCode="General">
                  <c:v>29.299299999999999</c:v>
                </c:pt>
                <c:pt idx="43536" formatCode="General">
                  <c:v>29.3</c:v>
                </c:pt>
                <c:pt idx="43537" formatCode="General">
                  <c:v>29.300599999999999</c:v>
                </c:pt>
                <c:pt idx="43538" formatCode="General">
                  <c:v>29.301300000000001</c:v>
                </c:pt>
                <c:pt idx="43539" formatCode="General">
                  <c:v>29.302</c:v>
                </c:pt>
                <c:pt idx="43540" formatCode="General">
                  <c:v>29.302600000000002</c:v>
                </c:pt>
                <c:pt idx="43541" formatCode="General">
                  <c:v>29.3033</c:v>
                </c:pt>
                <c:pt idx="43542" formatCode="General">
                  <c:v>29.303999999999998</c:v>
                </c:pt>
                <c:pt idx="43543" formatCode="General">
                  <c:v>29.3047</c:v>
                </c:pt>
                <c:pt idx="43544" formatCode="General">
                  <c:v>29.305299999999999</c:v>
                </c:pt>
                <c:pt idx="43545" formatCode="General">
                  <c:v>29.306000000000001</c:v>
                </c:pt>
                <c:pt idx="43546" formatCode="General">
                  <c:v>29.306699999999999</c:v>
                </c:pt>
                <c:pt idx="43547" formatCode="General">
                  <c:v>29.307400000000001</c:v>
                </c:pt>
                <c:pt idx="43548" formatCode="General">
                  <c:v>29.308</c:v>
                </c:pt>
                <c:pt idx="43549" formatCode="General">
                  <c:v>29.308700000000002</c:v>
                </c:pt>
                <c:pt idx="43550" formatCode="General">
                  <c:v>29.3094</c:v>
                </c:pt>
                <c:pt idx="43551" formatCode="General">
                  <c:v>29.31</c:v>
                </c:pt>
                <c:pt idx="43552" formatCode="General">
                  <c:v>29.310700000000001</c:v>
                </c:pt>
                <c:pt idx="43553" formatCode="General">
                  <c:v>29.311399999999999</c:v>
                </c:pt>
                <c:pt idx="43554" formatCode="General">
                  <c:v>29.312100000000001</c:v>
                </c:pt>
                <c:pt idx="43555" formatCode="General">
                  <c:v>29.3127</c:v>
                </c:pt>
                <c:pt idx="43556" formatCode="General">
                  <c:v>29.313400000000001</c:v>
                </c:pt>
                <c:pt idx="43557" formatCode="General">
                  <c:v>29.3141</c:v>
                </c:pt>
                <c:pt idx="43558" formatCode="General">
                  <c:v>29.314800000000002</c:v>
                </c:pt>
                <c:pt idx="43559" formatCode="General">
                  <c:v>29.3154</c:v>
                </c:pt>
                <c:pt idx="43560" formatCode="General">
                  <c:v>29.316099999999999</c:v>
                </c:pt>
                <c:pt idx="43561" formatCode="General">
                  <c:v>29.316800000000001</c:v>
                </c:pt>
                <c:pt idx="43562" formatCode="General">
                  <c:v>29.317499999999999</c:v>
                </c:pt>
                <c:pt idx="43563" formatCode="General">
                  <c:v>29.318100000000001</c:v>
                </c:pt>
                <c:pt idx="43564" formatCode="General">
                  <c:v>29.3188</c:v>
                </c:pt>
                <c:pt idx="43565" formatCode="General">
                  <c:v>29.319500000000001</c:v>
                </c:pt>
                <c:pt idx="43566" formatCode="General">
                  <c:v>29.3201</c:v>
                </c:pt>
                <c:pt idx="43567" formatCode="General">
                  <c:v>29.320799999999998</c:v>
                </c:pt>
                <c:pt idx="43568" formatCode="General">
                  <c:v>29.3215</c:v>
                </c:pt>
                <c:pt idx="43569" formatCode="General">
                  <c:v>29.322199999999999</c:v>
                </c:pt>
                <c:pt idx="43570" formatCode="General">
                  <c:v>29.322800000000001</c:v>
                </c:pt>
                <c:pt idx="43571" formatCode="General">
                  <c:v>29.323499999999999</c:v>
                </c:pt>
                <c:pt idx="43572" formatCode="General">
                  <c:v>29.324200000000001</c:v>
                </c:pt>
                <c:pt idx="43573" formatCode="General">
                  <c:v>29.3249</c:v>
                </c:pt>
                <c:pt idx="43574" formatCode="General">
                  <c:v>29.325500000000002</c:v>
                </c:pt>
                <c:pt idx="43575" formatCode="General">
                  <c:v>29.3262</c:v>
                </c:pt>
                <c:pt idx="43576" formatCode="General">
                  <c:v>29.326899999999998</c:v>
                </c:pt>
                <c:pt idx="43577" formatCode="General">
                  <c:v>29.327500000000001</c:v>
                </c:pt>
                <c:pt idx="43578" formatCode="General">
                  <c:v>29.328199999999999</c:v>
                </c:pt>
                <c:pt idx="43579" formatCode="General">
                  <c:v>29.328900000000001</c:v>
                </c:pt>
                <c:pt idx="43580" formatCode="General">
                  <c:v>29.329599999999999</c:v>
                </c:pt>
                <c:pt idx="43581" formatCode="General">
                  <c:v>29.330200000000001</c:v>
                </c:pt>
                <c:pt idx="43582" formatCode="General">
                  <c:v>29.3309</c:v>
                </c:pt>
                <c:pt idx="43583" formatCode="General">
                  <c:v>29.331600000000002</c:v>
                </c:pt>
                <c:pt idx="43584" formatCode="General">
                  <c:v>29.3323</c:v>
                </c:pt>
                <c:pt idx="43585" formatCode="General">
                  <c:v>29.332899999999999</c:v>
                </c:pt>
                <c:pt idx="43586" formatCode="General">
                  <c:v>29.333600000000001</c:v>
                </c:pt>
                <c:pt idx="43587" formatCode="General">
                  <c:v>29.334299999999999</c:v>
                </c:pt>
                <c:pt idx="43588" formatCode="General">
                  <c:v>29.334900000000001</c:v>
                </c:pt>
                <c:pt idx="43589" formatCode="General">
                  <c:v>29.335599999999999</c:v>
                </c:pt>
                <c:pt idx="43590" formatCode="General">
                  <c:v>29.336300000000001</c:v>
                </c:pt>
                <c:pt idx="43591" formatCode="General">
                  <c:v>29.337</c:v>
                </c:pt>
                <c:pt idx="43592" formatCode="General">
                  <c:v>29.337599999999998</c:v>
                </c:pt>
                <c:pt idx="43593" formatCode="General">
                  <c:v>29.3383</c:v>
                </c:pt>
                <c:pt idx="43594" formatCode="General">
                  <c:v>29.338999999999999</c:v>
                </c:pt>
                <c:pt idx="43595" formatCode="General">
                  <c:v>29.339700000000001</c:v>
                </c:pt>
                <c:pt idx="43596" formatCode="General">
                  <c:v>29.340299999999999</c:v>
                </c:pt>
                <c:pt idx="43597" formatCode="General">
                  <c:v>29.341000000000001</c:v>
                </c:pt>
                <c:pt idx="43598" formatCode="General">
                  <c:v>29.341699999999999</c:v>
                </c:pt>
                <c:pt idx="43599" formatCode="General">
                  <c:v>29.342400000000001</c:v>
                </c:pt>
                <c:pt idx="43600" formatCode="General">
                  <c:v>29.343</c:v>
                </c:pt>
                <c:pt idx="43601" formatCode="General">
                  <c:v>29.343699999999998</c:v>
                </c:pt>
                <c:pt idx="43602" formatCode="General">
                  <c:v>29.3444</c:v>
                </c:pt>
                <c:pt idx="43603" formatCode="General">
                  <c:v>29.344999999999999</c:v>
                </c:pt>
                <c:pt idx="43604" formatCode="General">
                  <c:v>29.345700000000001</c:v>
                </c:pt>
                <c:pt idx="43605" formatCode="General">
                  <c:v>29.346399999999999</c:v>
                </c:pt>
                <c:pt idx="43606" formatCode="General">
                  <c:v>29.347100000000001</c:v>
                </c:pt>
                <c:pt idx="43607" formatCode="General">
                  <c:v>29.3477</c:v>
                </c:pt>
                <c:pt idx="43608" formatCode="General">
                  <c:v>29.348400000000002</c:v>
                </c:pt>
                <c:pt idx="43609" formatCode="General">
                  <c:v>29.3491</c:v>
                </c:pt>
                <c:pt idx="43610" formatCode="General">
                  <c:v>29.349799999999998</c:v>
                </c:pt>
                <c:pt idx="43611" formatCode="General">
                  <c:v>29.3504</c:v>
                </c:pt>
                <c:pt idx="43612" formatCode="General">
                  <c:v>29.351099999999999</c:v>
                </c:pt>
                <c:pt idx="43613" formatCode="General">
                  <c:v>29.351800000000001</c:v>
                </c:pt>
                <c:pt idx="43614" formatCode="General">
                  <c:v>29.352399999999999</c:v>
                </c:pt>
                <c:pt idx="43615" formatCode="General">
                  <c:v>29.353100000000001</c:v>
                </c:pt>
                <c:pt idx="43616" formatCode="General">
                  <c:v>29.3538</c:v>
                </c:pt>
                <c:pt idx="43617" formatCode="General">
                  <c:v>29.354500000000002</c:v>
                </c:pt>
                <c:pt idx="43618" formatCode="General">
                  <c:v>29.3551</c:v>
                </c:pt>
                <c:pt idx="43619" formatCode="General">
                  <c:v>29.355799999999999</c:v>
                </c:pt>
                <c:pt idx="43620" formatCode="General">
                  <c:v>29.3565</c:v>
                </c:pt>
                <c:pt idx="43621" formatCode="General">
                  <c:v>29.357199999999999</c:v>
                </c:pt>
                <c:pt idx="43622" formatCode="General">
                  <c:v>29.357800000000001</c:v>
                </c:pt>
                <c:pt idx="43623" formatCode="General">
                  <c:v>29.358499999999999</c:v>
                </c:pt>
                <c:pt idx="43624" formatCode="General">
                  <c:v>29.359200000000001</c:v>
                </c:pt>
                <c:pt idx="43625" formatCode="General">
                  <c:v>29.3598</c:v>
                </c:pt>
                <c:pt idx="43626" formatCode="General">
                  <c:v>29.360499999999998</c:v>
                </c:pt>
                <c:pt idx="43627" formatCode="General">
                  <c:v>29.3612</c:v>
                </c:pt>
                <c:pt idx="43628" formatCode="General">
                  <c:v>29.361899999999999</c:v>
                </c:pt>
                <c:pt idx="43629" formatCode="General">
                  <c:v>29.362500000000001</c:v>
                </c:pt>
                <c:pt idx="43630" formatCode="General">
                  <c:v>29.363199999999999</c:v>
                </c:pt>
                <c:pt idx="43631" formatCode="General">
                  <c:v>29.363900000000001</c:v>
                </c:pt>
                <c:pt idx="43632" formatCode="General">
                  <c:v>29.364599999999999</c:v>
                </c:pt>
                <c:pt idx="43633" formatCode="General">
                  <c:v>29.365200000000002</c:v>
                </c:pt>
                <c:pt idx="43634" formatCode="General">
                  <c:v>29.3659</c:v>
                </c:pt>
                <c:pt idx="43635" formatCode="General">
                  <c:v>29.366599999999998</c:v>
                </c:pt>
                <c:pt idx="43636" formatCode="General">
                  <c:v>29.3673</c:v>
                </c:pt>
                <c:pt idx="43637" formatCode="General">
                  <c:v>29.367899999999999</c:v>
                </c:pt>
                <c:pt idx="43638" formatCode="General">
                  <c:v>29.368600000000001</c:v>
                </c:pt>
                <c:pt idx="43639" formatCode="General">
                  <c:v>29.369299999999999</c:v>
                </c:pt>
                <c:pt idx="43640" formatCode="General">
                  <c:v>29.369900000000001</c:v>
                </c:pt>
                <c:pt idx="43641" formatCode="General">
                  <c:v>29.3706</c:v>
                </c:pt>
                <c:pt idx="43642" formatCode="General">
                  <c:v>29.371300000000002</c:v>
                </c:pt>
                <c:pt idx="43643" formatCode="General">
                  <c:v>29.372</c:v>
                </c:pt>
                <c:pt idx="43644" formatCode="General">
                  <c:v>29.372599999999998</c:v>
                </c:pt>
                <c:pt idx="43645" formatCode="General">
                  <c:v>29.3733</c:v>
                </c:pt>
                <c:pt idx="43646" formatCode="General">
                  <c:v>29.373999999999999</c:v>
                </c:pt>
                <c:pt idx="43647" formatCode="General">
                  <c:v>29.374700000000001</c:v>
                </c:pt>
                <c:pt idx="43648" formatCode="General">
                  <c:v>29.375299999999999</c:v>
                </c:pt>
                <c:pt idx="43649" formatCode="General">
                  <c:v>29.376000000000001</c:v>
                </c:pt>
                <c:pt idx="43650" formatCode="General">
                  <c:v>29.3767</c:v>
                </c:pt>
                <c:pt idx="43651" formatCode="General">
                  <c:v>29.377300000000002</c:v>
                </c:pt>
                <c:pt idx="43652" formatCode="General">
                  <c:v>29.378</c:v>
                </c:pt>
                <c:pt idx="43653" formatCode="General">
                  <c:v>29.378699999999998</c:v>
                </c:pt>
                <c:pt idx="43654" formatCode="General">
                  <c:v>29.3794</c:v>
                </c:pt>
                <c:pt idx="43655" formatCode="General">
                  <c:v>29.38</c:v>
                </c:pt>
                <c:pt idx="43656" formatCode="General">
                  <c:v>29.380700000000001</c:v>
                </c:pt>
                <c:pt idx="43657" formatCode="General">
                  <c:v>29.381399999999999</c:v>
                </c:pt>
                <c:pt idx="43658" formatCode="General">
                  <c:v>29.382100000000001</c:v>
                </c:pt>
                <c:pt idx="43659" formatCode="General">
                  <c:v>29.3827</c:v>
                </c:pt>
                <c:pt idx="43660" formatCode="General">
                  <c:v>29.383400000000002</c:v>
                </c:pt>
                <c:pt idx="43661" formatCode="General">
                  <c:v>29.3841</c:v>
                </c:pt>
                <c:pt idx="43662" formatCode="General">
                  <c:v>29.384799999999998</c:v>
                </c:pt>
                <c:pt idx="43663" formatCode="General">
                  <c:v>29.385400000000001</c:v>
                </c:pt>
                <c:pt idx="43664" formatCode="General">
                  <c:v>29.386099999999999</c:v>
                </c:pt>
                <c:pt idx="43665" formatCode="General">
                  <c:v>29.386800000000001</c:v>
                </c:pt>
                <c:pt idx="43666" formatCode="General">
                  <c:v>29.3874</c:v>
                </c:pt>
                <c:pt idx="43667" formatCode="General">
                  <c:v>29.388100000000001</c:v>
                </c:pt>
                <c:pt idx="43668" formatCode="General">
                  <c:v>29.3888</c:v>
                </c:pt>
                <c:pt idx="43669" formatCode="General">
                  <c:v>29.389500000000002</c:v>
                </c:pt>
                <c:pt idx="43670" formatCode="General">
                  <c:v>29.3901</c:v>
                </c:pt>
                <c:pt idx="43671" formatCode="General">
                  <c:v>29.390799999999999</c:v>
                </c:pt>
                <c:pt idx="43672" formatCode="General">
                  <c:v>29.391500000000001</c:v>
                </c:pt>
                <c:pt idx="43673" formatCode="General">
                  <c:v>29.392199999999999</c:v>
                </c:pt>
                <c:pt idx="43674" formatCode="General">
                  <c:v>29.392800000000001</c:v>
                </c:pt>
                <c:pt idx="43675" formatCode="General">
                  <c:v>29.3935</c:v>
                </c:pt>
                <c:pt idx="43676" formatCode="General">
                  <c:v>29.394200000000001</c:v>
                </c:pt>
                <c:pt idx="43677" formatCode="General">
                  <c:v>29.3948</c:v>
                </c:pt>
                <c:pt idx="43678" formatCode="General">
                  <c:v>29.395499999999998</c:v>
                </c:pt>
                <c:pt idx="43679" formatCode="General">
                  <c:v>29.3962</c:v>
                </c:pt>
                <c:pt idx="43680" formatCode="General">
                  <c:v>29.396899999999999</c:v>
                </c:pt>
                <c:pt idx="43681" formatCode="General">
                  <c:v>29.397500000000001</c:v>
                </c:pt>
                <c:pt idx="43682" formatCode="General">
                  <c:v>29.398199999999999</c:v>
                </c:pt>
                <c:pt idx="43683" formatCode="General">
                  <c:v>29.398900000000001</c:v>
                </c:pt>
                <c:pt idx="43684" formatCode="General">
                  <c:v>29.3996</c:v>
                </c:pt>
                <c:pt idx="43685" formatCode="General">
                  <c:v>29.400200000000002</c:v>
                </c:pt>
                <c:pt idx="43686" formatCode="General">
                  <c:v>29.4009</c:v>
                </c:pt>
                <c:pt idx="43687" formatCode="General">
                  <c:v>29.401599999999998</c:v>
                </c:pt>
                <c:pt idx="43688" formatCode="General">
                  <c:v>29.402200000000001</c:v>
                </c:pt>
                <c:pt idx="43689" formatCode="General">
                  <c:v>29.402899999999999</c:v>
                </c:pt>
                <c:pt idx="43690" formatCode="General">
                  <c:v>29.403600000000001</c:v>
                </c:pt>
                <c:pt idx="43691" formatCode="General">
                  <c:v>29.404299999999999</c:v>
                </c:pt>
                <c:pt idx="43692" formatCode="General">
                  <c:v>29.404900000000001</c:v>
                </c:pt>
                <c:pt idx="43693" formatCode="General">
                  <c:v>29.4056</c:v>
                </c:pt>
                <c:pt idx="43694" formatCode="General">
                  <c:v>29.406300000000002</c:v>
                </c:pt>
                <c:pt idx="43695" formatCode="General">
                  <c:v>29.407</c:v>
                </c:pt>
                <c:pt idx="43696" formatCode="General">
                  <c:v>29.407599999999999</c:v>
                </c:pt>
                <c:pt idx="43697" formatCode="General">
                  <c:v>29.408300000000001</c:v>
                </c:pt>
                <c:pt idx="43698" formatCode="General">
                  <c:v>29.408999999999999</c:v>
                </c:pt>
                <c:pt idx="43699" formatCode="General">
                  <c:v>29.409700000000001</c:v>
                </c:pt>
                <c:pt idx="43700" formatCode="General">
                  <c:v>29.410299999999999</c:v>
                </c:pt>
                <c:pt idx="43701" formatCode="General">
                  <c:v>29.411000000000001</c:v>
                </c:pt>
                <c:pt idx="43702" formatCode="General">
                  <c:v>29.4117</c:v>
                </c:pt>
                <c:pt idx="43703" formatCode="General">
                  <c:v>29.412299999999998</c:v>
                </c:pt>
                <c:pt idx="43704" formatCode="General">
                  <c:v>29.413</c:v>
                </c:pt>
                <c:pt idx="43705" formatCode="General">
                  <c:v>29.413699999999999</c:v>
                </c:pt>
                <c:pt idx="43706" formatCode="General">
                  <c:v>29.414400000000001</c:v>
                </c:pt>
                <c:pt idx="43707" formatCode="General">
                  <c:v>29.414999999999999</c:v>
                </c:pt>
                <c:pt idx="43708" formatCode="General">
                  <c:v>29.415700000000001</c:v>
                </c:pt>
                <c:pt idx="43709" formatCode="General">
                  <c:v>29.416399999999999</c:v>
                </c:pt>
                <c:pt idx="43710" formatCode="General">
                  <c:v>29.417100000000001</c:v>
                </c:pt>
                <c:pt idx="43711" formatCode="General">
                  <c:v>29.4177</c:v>
                </c:pt>
                <c:pt idx="43712" formatCode="General">
                  <c:v>29.418399999999998</c:v>
                </c:pt>
                <c:pt idx="43713" formatCode="General">
                  <c:v>29.4191</c:v>
                </c:pt>
                <c:pt idx="43714" formatCode="General">
                  <c:v>29.419699999999999</c:v>
                </c:pt>
                <c:pt idx="43715" formatCode="General">
                  <c:v>29.420400000000001</c:v>
                </c:pt>
                <c:pt idx="43716" formatCode="General">
                  <c:v>29.421099999999999</c:v>
                </c:pt>
                <c:pt idx="43717" formatCode="General">
                  <c:v>29.421800000000001</c:v>
                </c:pt>
                <c:pt idx="43718" formatCode="General">
                  <c:v>29.4224</c:v>
                </c:pt>
                <c:pt idx="43719" formatCode="General">
                  <c:v>29.423100000000002</c:v>
                </c:pt>
                <c:pt idx="43720" formatCode="General">
                  <c:v>29.4238</c:v>
                </c:pt>
                <c:pt idx="43721" formatCode="General">
                  <c:v>29.424499999999998</c:v>
                </c:pt>
                <c:pt idx="43722" formatCode="General">
                  <c:v>29.4251</c:v>
                </c:pt>
                <c:pt idx="43723" formatCode="General">
                  <c:v>29.425799999999999</c:v>
                </c:pt>
                <c:pt idx="43724" formatCode="General">
                  <c:v>29.426500000000001</c:v>
                </c:pt>
                <c:pt idx="43725" formatCode="General">
                  <c:v>29.427099999999999</c:v>
                </c:pt>
                <c:pt idx="43726" formatCode="General">
                  <c:v>29.427800000000001</c:v>
                </c:pt>
                <c:pt idx="43727" formatCode="General">
                  <c:v>29.4285</c:v>
                </c:pt>
                <c:pt idx="43728" formatCode="General">
                  <c:v>29.429200000000002</c:v>
                </c:pt>
                <c:pt idx="43729" formatCode="General">
                  <c:v>29.4298</c:v>
                </c:pt>
                <c:pt idx="43730" formatCode="General">
                  <c:v>29.430499999999999</c:v>
                </c:pt>
                <c:pt idx="43731" formatCode="General">
                  <c:v>29.4312</c:v>
                </c:pt>
                <c:pt idx="43732" formatCode="General">
                  <c:v>29.431899999999999</c:v>
                </c:pt>
                <c:pt idx="43733" formatCode="General">
                  <c:v>29.432500000000001</c:v>
                </c:pt>
                <c:pt idx="43734" formatCode="General">
                  <c:v>29.433199999999999</c:v>
                </c:pt>
                <c:pt idx="43735" formatCode="General">
                  <c:v>29.433900000000001</c:v>
                </c:pt>
                <c:pt idx="43736" formatCode="General">
                  <c:v>29.4346</c:v>
                </c:pt>
                <c:pt idx="43737" formatCode="General">
                  <c:v>29.435199999999998</c:v>
                </c:pt>
                <c:pt idx="43738" formatCode="General">
                  <c:v>29.4359</c:v>
                </c:pt>
                <c:pt idx="43739" formatCode="General">
                  <c:v>29.436599999999999</c:v>
                </c:pt>
                <c:pt idx="43740" formatCode="General">
                  <c:v>29.437200000000001</c:v>
                </c:pt>
                <c:pt idx="43741" formatCode="General">
                  <c:v>29.437899999999999</c:v>
                </c:pt>
                <c:pt idx="43742" formatCode="General">
                  <c:v>29.438600000000001</c:v>
                </c:pt>
                <c:pt idx="43743" formatCode="General">
                  <c:v>29.439299999999999</c:v>
                </c:pt>
                <c:pt idx="43744" formatCode="General">
                  <c:v>29.439900000000002</c:v>
                </c:pt>
                <c:pt idx="43745" formatCode="General">
                  <c:v>29.4406</c:v>
                </c:pt>
                <c:pt idx="43746" formatCode="General">
                  <c:v>29.441299999999998</c:v>
                </c:pt>
                <c:pt idx="43747" formatCode="General">
                  <c:v>29.442</c:v>
                </c:pt>
                <c:pt idx="43748" formatCode="General">
                  <c:v>29.442599999999999</c:v>
                </c:pt>
                <c:pt idx="43749" formatCode="General">
                  <c:v>29.443300000000001</c:v>
                </c:pt>
                <c:pt idx="43750" formatCode="General">
                  <c:v>29.443999999999999</c:v>
                </c:pt>
                <c:pt idx="43751" formatCode="General">
                  <c:v>29.444600000000001</c:v>
                </c:pt>
                <c:pt idx="43752" formatCode="General">
                  <c:v>29.4453</c:v>
                </c:pt>
                <c:pt idx="43753" formatCode="General">
                  <c:v>29.446000000000002</c:v>
                </c:pt>
                <c:pt idx="43754" formatCode="General">
                  <c:v>29.4467</c:v>
                </c:pt>
                <c:pt idx="43755" formatCode="General">
                  <c:v>29.447299999999998</c:v>
                </c:pt>
                <c:pt idx="43756" formatCode="General">
                  <c:v>29.448</c:v>
                </c:pt>
                <c:pt idx="43757" formatCode="General">
                  <c:v>29.448699999999999</c:v>
                </c:pt>
                <c:pt idx="43758" formatCode="General">
                  <c:v>29.449400000000001</c:v>
                </c:pt>
                <c:pt idx="43759" formatCode="General">
                  <c:v>29.45</c:v>
                </c:pt>
                <c:pt idx="43760" formatCode="General">
                  <c:v>29.450700000000001</c:v>
                </c:pt>
                <c:pt idx="43761" formatCode="General">
                  <c:v>29.4514</c:v>
                </c:pt>
                <c:pt idx="43762" formatCode="General">
                  <c:v>29.452100000000002</c:v>
                </c:pt>
                <c:pt idx="43763" formatCode="General">
                  <c:v>29.4527</c:v>
                </c:pt>
                <c:pt idx="43764" formatCode="General">
                  <c:v>29.453399999999998</c:v>
                </c:pt>
                <c:pt idx="43765" formatCode="General">
                  <c:v>29.4541</c:v>
                </c:pt>
                <c:pt idx="43766" formatCode="General">
                  <c:v>29.454699999999999</c:v>
                </c:pt>
                <c:pt idx="43767" formatCode="General">
                  <c:v>29.455400000000001</c:v>
                </c:pt>
                <c:pt idx="43768" formatCode="General">
                  <c:v>29.456099999999999</c:v>
                </c:pt>
                <c:pt idx="43769" formatCode="General">
                  <c:v>29.456800000000001</c:v>
                </c:pt>
                <c:pt idx="43770" formatCode="General">
                  <c:v>29.4574</c:v>
                </c:pt>
                <c:pt idx="43771" formatCode="General">
                  <c:v>29.458100000000002</c:v>
                </c:pt>
                <c:pt idx="43772" formatCode="General">
                  <c:v>29.4588</c:v>
                </c:pt>
                <c:pt idx="43773" formatCode="General">
                  <c:v>29.459499999999998</c:v>
                </c:pt>
                <c:pt idx="43774" formatCode="General">
                  <c:v>29.460100000000001</c:v>
                </c:pt>
                <c:pt idx="43775" formatCode="General">
                  <c:v>29.460799999999999</c:v>
                </c:pt>
                <c:pt idx="43776" formatCode="General">
                  <c:v>29.461500000000001</c:v>
                </c:pt>
                <c:pt idx="43777" formatCode="General">
                  <c:v>29.4621</c:v>
                </c:pt>
                <c:pt idx="43778" formatCode="General">
                  <c:v>29.462800000000001</c:v>
                </c:pt>
                <c:pt idx="43779" formatCode="General">
                  <c:v>29.4635</c:v>
                </c:pt>
                <c:pt idx="43780" formatCode="General">
                  <c:v>29.464200000000002</c:v>
                </c:pt>
                <c:pt idx="43781" formatCode="General">
                  <c:v>29.4648</c:v>
                </c:pt>
                <c:pt idx="43782" formatCode="General">
                  <c:v>29.465499999999999</c:v>
                </c:pt>
                <c:pt idx="43783" formatCode="General">
                  <c:v>29.466200000000001</c:v>
                </c:pt>
                <c:pt idx="43784" formatCode="General">
                  <c:v>29.466899999999999</c:v>
                </c:pt>
                <c:pt idx="43785" formatCode="General">
                  <c:v>29.467500000000001</c:v>
                </c:pt>
                <c:pt idx="43786" formatCode="General">
                  <c:v>29.4682</c:v>
                </c:pt>
                <c:pt idx="43787" formatCode="General">
                  <c:v>29.468900000000001</c:v>
                </c:pt>
                <c:pt idx="43788" formatCode="General">
                  <c:v>29.4695</c:v>
                </c:pt>
                <c:pt idx="43789" formatCode="General">
                  <c:v>29.470199999999998</c:v>
                </c:pt>
                <c:pt idx="43790" formatCode="General">
                  <c:v>29.4709</c:v>
                </c:pt>
                <c:pt idx="43791" formatCode="General">
                  <c:v>29.471599999999999</c:v>
                </c:pt>
                <c:pt idx="43792" formatCode="General">
                  <c:v>29.472200000000001</c:v>
                </c:pt>
                <c:pt idx="43793" formatCode="General">
                  <c:v>29.472899999999999</c:v>
                </c:pt>
                <c:pt idx="43794" formatCode="General">
                  <c:v>29.473600000000001</c:v>
                </c:pt>
                <c:pt idx="43795" formatCode="General">
                  <c:v>29.474299999999999</c:v>
                </c:pt>
                <c:pt idx="43796" formatCode="General">
                  <c:v>29.474900000000002</c:v>
                </c:pt>
                <c:pt idx="43797" formatCode="General">
                  <c:v>29.4756</c:v>
                </c:pt>
                <c:pt idx="43798" formatCode="General">
                  <c:v>29.476299999999998</c:v>
                </c:pt>
                <c:pt idx="43799" formatCode="General">
                  <c:v>29.477</c:v>
                </c:pt>
                <c:pt idx="43800" formatCode="General">
                  <c:v>29.477599999999999</c:v>
                </c:pt>
                <c:pt idx="43801" formatCode="General">
                  <c:v>29.478300000000001</c:v>
                </c:pt>
                <c:pt idx="43802" formatCode="General">
                  <c:v>29.478999999999999</c:v>
                </c:pt>
                <c:pt idx="43803" formatCode="General">
                  <c:v>29.479600000000001</c:v>
                </c:pt>
                <c:pt idx="43804" formatCode="General">
                  <c:v>29.4803</c:v>
                </c:pt>
                <c:pt idx="43805" formatCode="General">
                  <c:v>29.481000000000002</c:v>
                </c:pt>
                <c:pt idx="43806" formatCode="General">
                  <c:v>29.4817</c:v>
                </c:pt>
                <c:pt idx="43807" formatCode="General">
                  <c:v>29.482299999999999</c:v>
                </c:pt>
                <c:pt idx="43808" formatCode="General">
                  <c:v>29.483000000000001</c:v>
                </c:pt>
                <c:pt idx="43809" formatCode="General">
                  <c:v>29.483699999999999</c:v>
                </c:pt>
                <c:pt idx="43810" formatCode="General">
                  <c:v>29.484400000000001</c:v>
                </c:pt>
                <c:pt idx="43811" formatCode="General">
                  <c:v>29.484999999999999</c:v>
                </c:pt>
                <c:pt idx="43812" formatCode="General">
                  <c:v>29.485700000000001</c:v>
                </c:pt>
                <c:pt idx="43813" formatCode="General">
                  <c:v>29.4864</c:v>
                </c:pt>
                <c:pt idx="43814" formatCode="General">
                  <c:v>29.486999999999998</c:v>
                </c:pt>
                <c:pt idx="43815" formatCode="General">
                  <c:v>29.4877</c:v>
                </c:pt>
                <c:pt idx="43816" formatCode="General">
                  <c:v>29.488399999999999</c:v>
                </c:pt>
                <c:pt idx="43817" formatCode="General">
                  <c:v>29.489100000000001</c:v>
                </c:pt>
                <c:pt idx="43818" formatCode="General">
                  <c:v>29.489699999999999</c:v>
                </c:pt>
                <c:pt idx="43819" formatCode="General">
                  <c:v>29.490400000000001</c:v>
                </c:pt>
                <c:pt idx="43820" formatCode="General">
                  <c:v>29.491099999999999</c:v>
                </c:pt>
                <c:pt idx="43821" formatCode="General">
                  <c:v>29.491800000000001</c:v>
                </c:pt>
                <c:pt idx="43822" formatCode="General">
                  <c:v>29.4924</c:v>
                </c:pt>
                <c:pt idx="43823" formatCode="General">
                  <c:v>29.493099999999998</c:v>
                </c:pt>
                <c:pt idx="43824" formatCode="General">
                  <c:v>29.4938</c:v>
                </c:pt>
                <c:pt idx="43825" formatCode="General">
                  <c:v>29.494499999999999</c:v>
                </c:pt>
                <c:pt idx="43826" formatCode="General">
                  <c:v>29.495100000000001</c:v>
                </c:pt>
                <c:pt idx="43827" formatCode="General">
                  <c:v>29.495799999999999</c:v>
                </c:pt>
                <c:pt idx="43828" formatCode="General">
                  <c:v>29.496500000000001</c:v>
                </c:pt>
                <c:pt idx="43829" formatCode="General">
                  <c:v>29.4971</c:v>
                </c:pt>
                <c:pt idx="43830" formatCode="General">
                  <c:v>29.497800000000002</c:v>
                </c:pt>
                <c:pt idx="43831" formatCode="General">
                  <c:v>29.4985</c:v>
                </c:pt>
                <c:pt idx="43832" formatCode="General">
                  <c:v>29.499199999999998</c:v>
                </c:pt>
                <c:pt idx="43833" formatCode="General">
                  <c:v>29.4998</c:v>
                </c:pt>
                <c:pt idx="43834" formatCode="General">
                  <c:v>29.500499999999999</c:v>
                </c:pt>
                <c:pt idx="43835" formatCode="General">
                  <c:v>29.501200000000001</c:v>
                </c:pt>
                <c:pt idx="43836" formatCode="General">
                  <c:v>29.501899999999999</c:v>
                </c:pt>
                <c:pt idx="43837" formatCode="General">
                  <c:v>29.502500000000001</c:v>
                </c:pt>
                <c:pt idx="43838" formatCode="General">
                  <c:v>29.5032</c:v>
                </c:pt>
                <c:pt idx="43839" formatCode="General">
                  <c:v>29.503900000000002</c:v>
                </c:pt>
                <c:pt idx="43840" formatCode="General">
                  <c:v>29.5045</c:v>
                </c:pt>
                <c:pt idx="43841" formatCode="General">
                  <c:v>29.505199999999999</c:v>
                </c:pt>
                <c:pt idx="43842" formatCode="General">
                  <c:v>29.5059</c:v>
                </c:pt>
                <c:pt idx="43843" formatCode="General">
                  <c:v>29.506599999999999</c:v>
                </c:pt>
                <c:pt idx="43844" formatCode="General">
                  <c:v>29.507200000000001</c:v>
                </c:pt>
                <c:pt idx="43845" formatCode="General">
                  <c:v>29.507899999999999</c:v>
                </c:pt>
                <c:pt idx="43846" formatCode="General">
                  <c:v>29.508600000000001</c:v>
                </c:pt>
                <c:pt idx="43847" formatCode="General">
                  <c:v>29.5093</c:v>
                </c:pt>
                <c:pt idx="43848" formatCode="General">
                  <c:v>29.509899999999998</c:v>
                </c:pt>
                <c:pt idx="43849" formatCode="General">
                  <c:v>29.5106</c:v>
                </c:pt>
                <c:pt idx="43850" formatCode="General">
                  <c:v>29.511299999999999</c:v>
                </c:pt>
                <c:pt idx="43851" formatCode="General">
                  <c:v>29.511900000000001</c:v>
                </c:pt>
                <c:pt idx="43852" formatCode="General">
                  <c:v>29.512599999999999</c:v>
                </c:pt>
                <c:pt idx="43853" formatCode="General">
                  <c:v>29.513300000000001</c:v>
                </c:pt>
                <c:pt idx="43854" formatCode="General">
                  <c:v>29.513999999999999</c:v>
                </c:pt>
                <c:pt idx="43855" formatCode="General">
                  <c:v>29.514600000000002</c:v>
                </c:pt>
                <c:pt idx="43856" formatCode="General">
                  <c:v>29.5153</c:v>
                </c:pt>
                <c:pt idx="43857" formatCode="General">
                  <c:v>29.515999999999998</c:v>
                </c:pt>
                <c:pt idx="43858" formatCode="General">
                  <c:v>29.5167</c:v>
                </c:pt>
                <c:pt idx="43859" formatCode="General">
                  <c:v>29.517299999999999</c:v>
                </c:pt>
                <c:pt idx="43860" formatCode="General">
                  <c:v>29.518000000000001</c:v>
                </c:pt>
                <c:pt idx="43861" formatCode="General">
                  <c:v>29.518699999999999</c:v>
                </c:pt>
                <c:pt idx="43862" formatCode="General">
                  <c:v>29.519400000000001</c:v>
                </c:pt>
                <c:pt idx="43863" formatCode="General">
                  <c:v>29.52</c:v>
                </c:pt>
                <c:pt idx="43864" formatCode="General">
                  <c:v>29.520700000000001</c:v>
                </c:pt>
                <c:pt idx="43865" formatCode="General">
                  <c:v>29.5214</c:v>
                </c:pt>
                <c:pt idx="43866" formatCode="General">
                  <c:v>29.521999999999998</c:v>
                </c:pt>
                <c:pt idx="43867" formatCode="General">
                  <c:v>29.5227</c:v>
                </c:pt>
                <c:pt idx="43868" formatCode="General">
                  <c:v>29.523399999999999</c:v>
                </c:pt>
                <c:pt idx="43869" formatCode="General">
                  <c:v>29.524100000000001</c:v>
                </c:pt>
                <c:pt idx="43870" formatCode="General">
                  <c:v>29.524699999999999</c:v>
                </c:pt>
                <c:pt idx="43871" formatCode="General">
                  <c:v>29.525400000000001</c:v>
                </c:pt>
                <c:pt idx="43872" formatCode="General">
                  <c:v>29.5261</c:v>
                </c:pt>
                <c:pt idx="43873" formatCode="General">
                  <c:v>29.526800000000001</c:v>
                </c:pt>
                <c:pt idx="43874" formatCode="General">
                  <c:v>29.5274</c:v>
                </c:pt>
                <c:pt idx="43875" formatCode="General">
                  <c:v>29.528099999999998</c:v>
                </c:pt>
                <c:pt idx="43876" formatCode="General">
                  <c:v>29.5288</c:v>
                </c:pt>
                <c:pt idx="43877" formatCode="General">
                  <c:v>29.529399999999999</c:v>
                </c:pt>
                <c:pt idx="43878" formatCode="General">
                  <c:v>29.530100000000001</c:v>
                </c:pt>
                <c:pt idx="43879" formatCode="General">
                  <c:v>29.530799999999999</c:v>
                </c:pt>
                <c:pt idx="43880" formatCode="General">
                  <c:v>29.531500000000001</c:v>
                </c:pt>
                <c:pt idx="43881" formatCode="General">
                  <c:v>29.5321</c:v>
                </c:pt>
                <c:pt idx="43882" formatCode="General">
                  <c:v>29.532800000000002</c:v>
                </c:pt>
                <c:pt idx="43883" formatCode="General">
                  <c:v>29.5335</c:v>
                </c:pt>
                <c:pt idx="43884" formatCode="General">
                  <c:v>29.534199999999998</c:v>
                </c:pt>
                <c:pt idx="43885" formatCode="General">
                  <c:v>29.534800000000001</c:v>
                </c:pt>
                <c:pt idx="43886" formatCode="General">
                  <c:v>29.535499999999999</c:v>
                </c:pt>
                <c:pt idx="43887" formatCode="General">
                  <c:v>29.536200000000001</c:v>
                </c:pt>
                <c:pt idx="43888" formatCode="General">
                  <c:v>29.536799999999999</c:v>
                </c:pt>
                <c:pt idx="43889" formatCode="General">
                  <c:v>29.537500000000001</c:v>
                </c:pt>
                <c:pt idx="43890" formatCode="General">
                  <c:v>29.5382</c:v>
                </c:pt>
                <c:pt idx="43891" formatCode="General">
                  <c:v>29.538900000000002</c:v>
                </c:pt>
                <c:pt idx="43892" formatCode="General">
                  <c:v>29.5395</c:v>
                </c:pt>
                <c:pt idx="43893" formatCode="General">
                  <c:v>29.540199999999999</c:v>
                </c:pt>
                <c:pt idx="43894" formatCode="General">
                  <c:v>29.540900000000001</c:v>
                </c:pt>
                <c:pt idx="43895" formatCode="General">
                  <c:v>29.541599999999999</c:v>
                </c:pt>
                <c:pt idx="43896" formatCode="General">
                  <c:v>29.542200000000001</c:v>
                </c:pt>
                <c:pt idx="43897" formatCode="General">
                  <c:v>29.542899999999999</c:v>
                </c:pt>
                <c:pt idx="43898" formatCode="General">
                  <c:v>29.543600000000001</c:v>
                </c:pt>
                <c:pt idx="43899" formatCode="General">
                  <c:v>29.5443</c:v>
                </c:pt>
                <c:pt idx="43900" formatCode="General">
                  <c:v>29.544899999999998</c:v>
                </c:pt>
                <c:pt idx="43901" formatCode="General">
                  <c:v>29.5456</c:v>
                </c:pt>
                <c:pt idx="43902" formatCode="General">
                  <c:v>29.546299999999999</c:v>
                </c:pt>
                <c:pt idx="43903" formatCode="General">
                  <c:v>29.546900000000001</c:v>
                </c:pt>
                <c:pt idx="43904" formatCode="General">
                  <c:v>29.547599999999999</c:v>
                </c:pt>
                <c:pt idx="43905" formatCode="General">
                  <c:v>29.548300000000001</c:v>
                </c:pt>
                <c:pt idx="43906" formatCode="General">
                  <c:v>29.548999999999999</c:v>
                </c:pt>
                <c:pt idx="43907" formatCode="General">
                  <c:v>29.549600000000002</c:v>
                </c:pt>
                <c:pt idx="43908" formatCode="General">
                  <c:v>29.5503</c:v>
                </c:pt>
                <c:pt idx="43909" formatCode="General">
                  <c:v>29.550999999999998</c:v>
                </c:pt>
                <c:pt idx="43910" formatCode="General">
                  <c:v>29.5517</c:v>
                </c:pt>
                <c:pt idx="43911" formatCode="General">
                  <c:v>29.552299999999999</c:v>
                </c:pt>
                <c:pt idx="43912" formatCode="General">
                  <c:v>29.553000000000001</c:v>
                </c:pt>
                <c:pt idx="43913" formatCode="General">
                  <c:v>29.553699999999999</c:v>
                </c:pt>
                <c:pt idx="43914" formatCode="General">
                  <c:v>29.554300000000001</c:v>
                </c:pt>
                <c:pt idx="43915" formatCode="General">
                  <c:v>29.555</c:v>
                </c:pt>
                <c:pt idx="43916" formatCode="General">
                  <c:v>29.555700000000002</c:v>
                </c:pt>
                <c:pt idx="43917" formatCode="General">
                  <c:v>29.5564</c:v>
                </c:pt>
                <c:pt idx="43918" formatCode="General">
                  <c:v>29.556999999999999</c:v>
                </c:pt>
                <c:pt idx="43919" formatCode="General">
                  <c:v>29.557700000000001</c:v>
                </c:pt>
                <c:pt idx="43920" formatCode="General">
                  <c:v>29.558399999999999</c:v>
                </c:pt>
                <c:pt idx="43921" formatCode="General">
                  <c:v>29.559100000000001</c:v>
                </c:pt>
                <c:pt idx="43922" formatCode="General">
                  <c:v>29.559699999999999</c:v>
                </c:pt>
                <c:pt idx="43923" formatCode="General">
                  <c:v>29.560400000000001</c:v>
                </c:pt>
                <c:pt idx="43924" formatCode="General">
                  <c:v>29.5611</c:v>
                </c:pt>
                <c:pt idx="43925" formatCode="General">
                  <c:v>29.561800000000002</c:v>
                </c:pt>
                <c:pt idx="43926" formatCode="General">
                  <c:v>29.5624</c:v>
                </c:pt>
                <c:pt idx="43927" formatCode="General">
                  <c:v>29.563099999999999</c:v>
                </c:pt>
                <c:pt idx="43928" formatCode="General">
                  <c:v>29.563800000000001</c:v>
                </c:pt>
                <c:pt idx="43929" formatCode="General">
                  <c:v>29.564399999999999</c:v>
                </c:pt>
                <c:pt idx="43930" formatCode="General">
                  <c:v>29.565100000000001</c:v>
                </c:pt>
                <c:pt idx="43931" formatCode="General">
                  <c:v>29.565799999999999</c:v>
                </c:pt>
                <c:pt idx="43932" formatCode="General">
                  <c:v>29.566500000000001</c:v>
                </c:pt>
                <c:pt idx="43933" formatCode="General">
                  <c:v>29.5671</c:v>
                </c:pt>
                <c:pt idx="43934" formatCode="General">
                  <c:v>29.567799999999998</c:v>
                </c:pt>
                <c:pt idx="43935" formatCode="General">
                  <c:v>29.5685</c:v>
                </c:pt>
                <c:pt idx="43936" formatCode="General">
                  <c:v>29.569199999999999</c:v>
                </c:pt>
                <c:pt idx="43937" formatCode="General">
                  <c:v>29.569800000000001</c:v>
                </c:pt>
                <c:pt idx="43938" formatCode="General">
                  <c:v>29.570499999999999</c:v>
                </c:pt>
                <c:pt idx="43939" formatCode="General">
                  <c:v>29.571200000000001</c:v>
                </c:pt>
                <c:pt idx="43940" formatCode="General">
                  <c:v>29.5718</c:v>
                </c:pt>
                <c:pt idx="43941" formatCode="General">
                  <c:v>29.572500000000002</c:v>
                </c:pt>
                <c:pt idx="43942" formatCode="General">
                  <c:v>29.5732</c:v>
                </c:pt>
                <c:pt idx="43943" formatCode="General">
                  <c:v>29.573899999999998</c:v>
                </c:pt>
                <c:pt idx="43944" formatCode="General">
                  <c:v>29.5745</c:v>
                </c:pt>
                <c:pt idx="43945" formatCode="General">
                  <c:v>29.575199999999999</c:v>
                </c:pt>
                <c:pt idx="43946" formatCode="General">
                  <c:v>29.575900000000001</c:v>
                </c:pt>
                <c:pt idx="43947" formatCode="General">
                  <c:v>29.576599999999999</c:v>
                </c:pt>
                <c:pt idx="43948" formatCode="General">
                  <c:v>29.577200000000001</c:v>
                </c:pt>
                <c:pt idx="43949" formatCode="General">
                  <c:v>29.5779</c:v>
                </c:pt>
                <c:pt idx="43950" formatCode="General">
                  <c:v>29.578600000000002</c:v>
                </c:pt>
                <c:pt idx="43951" formatCode="General">
                  <c:v>29.5792</c:v>
                </c:pt>
                <c:pt idx="43952" formatCode="General">
                  <c:v>29.579899999999999</c:v>
                </c:pt>
                <c:pt idx="43953" formatCode="General">
                  <c:v>29.5806</c:v>
                </c:pt>
                <c:pt idx="43954" formatCode="General">
                  <c:v>29.581299999999999</c:v>
                </c:pt>
                <c:pt idx="43955" formatCode="General">
                  <c:v>29.581900000000001</c:v>
                </c:pt>
                <c:pt idx="43956" formatCode="General">
                  <c:v>29.582599999999999</c:v>
                </c:pt>
                <c:pt idx="43957" formatCode="General">
                  <c:v>29.583300000000001</c:v>
                </c:pt>
                <c:pt idx="43958" formatCode="General">
                  <c:v>29.584</c:v>
                </c:pt>
                <c:pt idx="43959" formatCode="General">
                  <c:v>29.584599999999998</c:v>
                </c:pt>
                <c:pt idx="43960" formatCode="General">
                  <c:v>29.5853</c:v>
                </c:pt>
                <c:pt idx="43961" formatCode="General">
                  <c:v>29.585999999999999</c:v>
                </c:pt>
                <c:pt idx="43962" formatCode="General">
                  <c:v>29.5867</c:v>
                </c:pt>
                <c:pt idx="43963" formatCode="General">
                  <c:v>29.587299999999999</c:v>
                </c:pt>
                <c:pt idx="43964" formatCode="General">
                  <c:v>29.588000000000001</c:v>
                </c:pt>
                <c:pt idx="43965" formatCode="General">
                  <c:v>29.588699999999999</c:v>
                </c:pt>
                <c:pt idx="43966" formatCode="General">
                  <c:v>29.589300000000001</c:v>
                </c:pt>
                <c:pt idx="43967" formatCode="General">
                  <c:v>29.59</c:v>
                </c:pt>
                <c:pt idx="43968" formatCode="General">
                  <c:v>29.590699999999998</c:v>
                </c:pt>
                <c:pt idx="43969" formatCode="General">
                  <c:v>29.5914</c:v>
                </c:pt>
                <c:pt idx="43970" formatCode="General">
                  <c:v>29.591999999999999</c:v>
                </c:pt>
                <c:pt idx="43971" formatCode="General">
                  <c:v>29.592700000000001</c:v>
                </c:pt>
                <c:pt idx="43972" formatCode="General">
                  <c:v>29.593399999999999</c:v>
                </c:pt>
                <c:pt idx="43973" formatCode="General">
                  <c:v>29.594100000000001</c:v>
                </c:pt>
                <c:pt idx="43974" formatCode="General">
                  <c:v>29.5947</c:v>
                </c:pt>
                <c:pt idx="43975" formatCode="General">
                  <c:v>29.595400000000001</c:v>
                </c:pt>
                <c:pt idx="43976" formatCode="General">
                  <c:v>29.5961</c:v>
                </c:pt>
                <c:pt idx="43977" formatCode="General">
                  <c:v>29.596699999999998</c:v>
                </c:pt>
                <c:pt idx="43978" formatCode="General">
                  <c:v>29.5974</c:v>
                </c:pt>
                <c:pt idx="43979" formatCode="General">
                  <c:v>29.598099999999999</c:v>
                </c:pt>
                <c:pt idx="43980" formatCode="General">
                  <c:v>29.598800000000001</c:v>
                </c:pt>
                <c:pt idx="43981" formatCode="General">
                  <c:v>29.599399999999999</c:v>
                </c:pt>
                <c:pt idx="43982" formatCode="General">
                  <c:v>29.600100000000001</c:v>
                </c:pt>
                <c:pt idx="43983" formatCode="General">
                  <c:v>29.6008</c:v>
                </c:pt>
                <c:pt idx="43984" formatCode="General">
                  <c:v>29.601500000000001</c:v>
                </c:pt>
                <c:pt idx="43985" formatCode="General">
                  <c:v>29.6021</c:v>
                </c:pt>
                <c:pt idx="43986" formatCode="General">
                  <c:v>29.602799999999998</c:v>
                </c:pt>
                <c:pt idx="43987" formatCode="General">
                  <c:v>29.6035</c:v>
                </c:pt>
                <c:pt idx="43988" formatCode="General">
                  <c:v>29.604199999999999</c:v>
                </c:pt>
                <c:pt idx="43989" formatCode="General">
                  <c:v>29.604800000000001</c:v>
                </c:pt>
                <c:pt idx="43990" formatCode="General">
                  <c:v>29.605499999999999</c:v>
                </c:pt>
                <c:pt idx="43991" formatCode="General">
                  <c:v>29.606200000000001</c:v>
                </c:pt>
                <c:pt idx="43992" formatCode="General">
                  <c:v>29.6068</c:v>
                </c:pt>
                <c:pt idx="43993" formatCode="General">
                  <c:v>29.607500000000002</c:v>
                </c:pt>
                <c:pt idx="43994" formatCode="General">
                  <c:v>29.6082</c:v>
                </c:pt>
                <c:pt idx="43995" formatCode="General">
                  <c:v>29.608899999999998</c:v>
                </c:pt>
                <c:pt idx="43996" formatCode="General">
                  <c:v>29.609500000000001</c:v>
                </c:pt>
                <c:pt idx="43997" formatCode="General">
                  <c:v>29.610199999999999</c:v>
                </c:pt>
                <c:pt idx="43998" formatCode="General">
                  <c:v>29.610900000000001</c:v>
                </c:pt>
                <c:pt idx="43999" formatCode="General">
                  <c:v>29.611599999999999</c:v>
                </c:pt>
                <c:pt idx="44000" formatCode="General">
                  <c:v>29.612200000000001</c:v>
                </c:pt>
                <c:pt idx="44001" formatCode="General">
                  <c:v>29.6129</c:v>
                </c:pt>
                <c:pt idx="44002" formatCode="General">
                  <c:v>29.613600000000002</c:v>
                </c:pt>
                <c:pt idx="44003" formatCode="General">
                  <c:v>29.6142</c:v>
                </c:pt>
                <c:pt idx="44004" formatCode="General">
                  <c:v>29.614899999999999</c:v>
                </c:pt>
                <c:pt idx="44005" formatCode="General">
                  <c:v>29.615600000000001</c:v>
                </c:pt>
                <c:pt idx="44006" formatCode="General">
                  <c:v>29.616299999999999</c:v>
                </c:pt>
                <c:pt idx="44007" formatCode="General">
                  <c:v>29.616900000000001</c:v>
                </c:pt>
                <c:pt idx="44008" formatCode="General">
                  <c:v>29.617599999999999</c:v>
                </c:pt>
                <c:pt idx="44009" formatCode="General">
                  <c:v>29.618300000000001</c:v>
                </c:pt>
                <c:pt idx="44010" formatCode="General">
                  <c:v>29.619</c:v>
                </c:pt>
                <c:pt idx="44011" formatCode="General">
                  <c:v>29.619599999999998</c:v>
                </c:pt>
                <c:pt idx="44012" formatCode="General">
                  <c:v>29.6203</c:v>
                </c:pt>
                <c:pt idx="44013" formatCode="General">
                  <c:v>29.620999999999999</c:v>
                </c:pt>
                <c:pt idx="44014" formatCode="General">
                  <c:v>29.621600000000001</c:v>
                </c:pt>
                <c:pt idx="44015" formatCode="General">
                  <c:v>29.622299999999999</c:v>
                </c:pt>
                <c:pt idx="44016" formatCode="General">
                  <c:v>29.623000000000001</c:v>
                </c:pt>
                <c:pt idx="44017" formatCode="General">
                  <c:v>29.623699999999999</c:v>
                </c:pt>
                <c:pt idx="44018" formatCode="General">
                  <c:v>29.624300000000002</c:v>
                </c:pt>
                <c:pt idx="44019" formatCode="General">
                  <c:v>29.625</c:v>
                </c:pt>
                <c:pt idx="44020" formatCode="General">
                  <c:v>29.625699999999998</c:v>
                </c:pt>
                <c:pt idx="44021" formatCode="General">
                  <c:v>29.6264</c:v>
                </c:pt>
                <c:pt idx="44022" formatCode="General">
                  <c:v>29.626999999999999</c:v>
                </c:pt>
                <c:pt idx="44023" formatCode="General">
                  <c:v>29.627700000000001</c:v>
                </c:pt>
                <c:pt idx="44024" formatCode="General">
                  <c:v>29.628399999999999</c:v>
                </c:pt>
                <c:pt idx="44025" formatCode="General">
                  <c:v>29.629100000000001</c:v>
                </c:pt>
                <c:pt idx="44026" formatCode="General">
                  <c:v>29.6297</c:v>
                </c:pt>
                <c:pt idx="44027" formatCode="General">
                  <c:v>29.630400000000002</c:v>
                </c:pt>
                <c:pt idx="44028" formatCode="General">
                  <c:v>29.6311</c:v>
                </c:pt>
                <c:pt idx="44029" formatCode="General">
                  <c:v>29.631699999999999</c:v>
                </c:pt>
                <c:pt idx="44030" formatCode="General">
                  <c:v>29.632400000000001</c:v>
                </c:pt>
                <c:pt idx="44031" formatCode="General">
                  <c:v>29.633099999999999</c:v>
                </c:pt>
                <c:pt idx="44032" formatCode="General">
                  <c:v>29.633800000000001</c:v>
                </c:pt>
                <c:pt idx="44033" formatCode="General">
                  <c:v>29.634399999999999</c:v>
                </c:pt>
                <c:pt idx="44034" formatCode="General">
                  <c:v>29.635100000000001</c:v>
                </c:pt>
                <c:pt idx="44035" formatCode="General">
                  <c:v>29.6358</c:v>
                </c:pt>
                <c:pt idx="44036" formatCode="General">
                  <c:v>29.636500000000002</c:v>
                </c:pt>
                <c:pt idx="44037" formatCode="General">
                  <c:v>29.6371</c:v>
                </c:pt>
                <c:pt idx="44038" formatCode="General">
                  <c:v>29.637799999999999</c:v>
                </c:pt>
                <c:pt idx="44039" formatCode="General">
                  <c:v>29.638500000000001</c:v>
                </c:pt>
                <c:pt idx="44040" formatCode="General">
                  <c:v>29.639099999999999</c:v>
                </c:pt>
                <c:pt idx="44041" formatCode="General">
                  <c:v>29.639800000000001</c:v>
                </c:pt>
                <c:pt idx="44042" formatCode="General">
                  <c:v>29.640499999999999</c:v>
                </c:pt>
                <c:pt idx="44043" formatCode="General">
                  <c:v>29.641200000000001</c:v>
                </c:pt>
                <c:pt idx="44044" formatCode="General">
                  <c:v>29.6418</c:v>
                </c:pt>
                <c:pt idx="44045" formatCode="General">
                  <c:v>29.642499999999998</c:v>
                </c:pt>
                <c:pt idx="44046" formatCode="General">
                  <c:v>29.6432</c:v>
                </c:pt>
                <c:pt idx="44047" formatCode="General">
                  <c:v>29.643899999999999</c:v>
                </c:pt>
                <c:pt idx="44048" formatCode="General">
                  <c:v>29.644500000000001</c:v>
                </c:pt>
                <c:pt idx="44049" formatCode="General">
                  <c:v>29.645199999999999</c:v>
                </c:pt>
                <c:pt idx="44050" formatCode="General">
                  <c:v>29.645900000000001</c:v>
                </c:pt>
                <c:pt idx="44051" formatCode="General">
                  <c:v>29.6465</c:v>
                </c:pt>
                <c:pt idx="44052" formatCode="General">
                  <c:v>29.647200000000002</c:v>
                </c:pt>
                <c:pt idx="44053" formatCode="General">
                  <c:v>29.6479</c:v>
                </c:pt>
                <c:pt idx="44054" formatCode="General">
                  <c:v>29.648599999999998</c:v>
                </c:pt>
                <c:pt idx="44055" formatCode="General">
                  <c:v>29.6492</c:v>
                </c:pt>
                <c:pt idx="44056" formatCode="General">
                  <c:v>29.649899999999999</c:v>
                </c:pt>
                <c:pt idx="44057" formatCode="General">
                  <c:v>29.650600000000001</c:v>
                </c:pt>
                <c:pt idx="44058" formatCode="General">
                  <c:v>29.651299999999999</c:v>
                </c:pt>
                <c:pt idx="44059" formatCode="General">
                  <c:v>29.651900000000001</c:v>
                </c:pt>
                <c:pt idx="44060" formatCode="General">
                  <c:v>29.6526</c:v>
                </c:pt>
                <c:pt idx="44061" formatCode="General">
                  <c:v>29.653300000000002</c:v>
                </c:pt>
                <c:pt idx="44062" formatCode="General">
                  <c:v>29.654</c:v>
                </c:pt>
                <c:pt idx="44063" formatCode="General">
                  <c:v>29.654599999999999</c:v>
                </c:pt>
                <c:pt idx="44064" formatCode="General">
                  <c:v>29.6553</c:v>
                </c:pt>
                <c:pt idx="44065" formatCode="General">
                  <c:v>29.655999999999999</c:v>
                </c:pt>
                <c:pt idx="44066" formatCode="General">
                  <c:v>29.656600000000001</c:v>
                </c:pt>
                <c:pt idx="44067" formatCode="General">
                  <c:v>29.657299999999999</c:v>
                </c:pt>
                <c:pt idx="44068" formatCode="General">
                  <c:v>29.658000000000001</c:v>
                </c:pt>
                <c:pt idx="44069" formatCode="General">
                  <c:v>29.6587</c:v>
                </c:pt>
                <c:pt idx="44070" formatCode="General">
                  <c:v>29.659300000000002</c:v>
                </c:pt>
                <c:pt idx="44071" formatCode="General">
                  <c:v>29.66</c:v>
                </c:pt>
                <c:pt idx="44072" formatCode="General">
                  <c:v>29.660699999999999</c:v>
                </c:pt>
                <c:pt idx="44073" formatCode="General">
                  <c:v>29.6614</c:v>
                </c:pt>
                <c:pt idx="44074" formatCode="General">
                  <c:v>29.661999999999999</c:v>
                </c:pt>
                <c:pt idx="44075" formatCode="General">
                  <c:v>29.662700000000001</c:v>
                </c:pt>
                <c:pt idx="44076" formatCode="General">
                  <c:v>29.663399999999999</c:v>
                </c:pt>
                <c:pt idx="44077" formatCode="General">
                  <c:v>29.664000000000001</c:v>
                </c:pt>
                <c:pt idx="44078" formatCode="General">
                  <c:v>29.6647</c:v>
                </c:pt>
                <c:pt idx="44079" formatCode="General">
                  <c:v>29.665400000000002</c:v>
                </c:pt>
                <c:pt idx="44080" formatCode="General">
                  <c:v>29.6661</c:v>
                </c:pt>
                <c:pt idx="44081" formatCode="General">
                  <c:v>29.666699999999999</c:v>
                </c:pt>
                <c:pt idx="44082" formatCode="General">
                  <c:v>29.667400000000001</c:v>
                </c:pt>
                <c:pt idx="44083" formatCode="General">
                  <c:v>29.668099999999999</c:v>
                </c:pt>
                <c:pt idx="44084" formatCode="General">
                  <c:v>29.668800000000001</c:v>
                </c:pt>
                <c:pt idx="44085" formatCode="General">
                  <c:v>29.6694</c:v>
                </c:pt>
                <c:pt idx="44086" formatCode="General">
                  <c:v>29.670100000000001</c:v>
                </c:pt>
                <c:pt idx="44087" formatCode="General">
                  <c:v>29.6708</c:v>
                </c:pt>
                <c:pt idx="44088" formatCode="General">
                  <c:v>29.671500000000002</c:v>
                </c:pt>
                <c:pt idx="44089" formatCode="General">
                  <c:v>29.6721</c:v>
                </c:pt>
                <c:pt idx="44090" formatCode="General">
                  <c:v>29.672799999999999</c:v>
                </c:pt>
                <c:pt idx="44091" formatCode="General">
                  <c:v>29.673500000000001</c:v>
                </c:pt>
                <c:pt idx="44092" formatCode="General">
                  <c:v>29.674099999999999</c:v>
                </c:pt>
                <c:pt idx="44093" formatCode="General">
                  <c:v>29.674800000000001</c:v>
                </c:pt>
                <c:pt idx="44094" formatCode="General">
                  <c:v>29.6755</c:v>
                </c:pt>
                <c:pt idx="44095" formatCode="General">
                  <c:v>29.676200000000001</c:v>
                </c:pt>
                <c:pt idx="44096" formatCode="General">
                  <c:v>29.6768</c:v>
                </c:pt>
                <c:pt idx="44097" formatCode="General">
                  <c:v>29.677499999999998</c:v>
                </c:pt>
                <c:pt idx="44098" formatCode="General">
                  <c:v>29.6782</c:v>
                </c:pt>
                <c:pt idx="44099" formatCode="General">
                  <c:v>29.678899999999999</c:v>
                </c:pt>
                <c:pt idx="44100" formatCode="General">
                  <c:v>29.679500000000001</c:v>
                </c:pt>
                <c:pt idx="44101" formatCode="General">
                  <c:v>29.680199999999999</c:v>
                </c:pt>
                <c:pt idx="44102" formatCode="General">
                  <c:v>29.680900000000001</c:v>
                </c:pt>
                <c:pt idx="44103" formatCode="General">
                  <c:v>29.6815</c:v>
                </c:pt>
                <c:pt idx="44104" formatCode="General">
                  <c:v>29.682200000000002</c:v>
                </c:pt>
                <c:pt idx="44105" formatCode="General">
                  <c:v>29.6829</c:v>
                </c:pt>
                <c:pt idx="44106" formatCode="General">
                  <c:v>29.683599999999998</c:v>
                </c:pt>
                <c:pt idx="44107" formatCode="General">
                  <c:v>29.684200000000001</c:v>
                </c:pt>
                <c:pt idx="44108" formatCode="General">
                  <c:v>29.684899999999999</c:v>
                </c:pt>
                <c:pt idx="44109" formatCode="General">
                  <c:v>29.685600000000001</c:v>
                </c:pt>
                <c:pt idx="44110" formatCode="General">
                  <c:v>29.686299999999999</c:v>
                </c:pt>
                <c:pt idx="44111" formatCode="General">
                  <c:v>29.686900000000001</c:v>
                </c:pt>
                <c:pt idx="44112" formatCode="General">
                  <c:v>29.6876</c:v>
                </c:pt>
                <c:pt idx="44113" formatCode="General">
                  <c:v>29.688300000000002</c:v>
                </c:pt>
                <c:pt idx="44114" formatCode="General">
                  <c:v>29.6889</c:v>
                </c:pt>
                <c:pt idx="44115" formatCode="General">
                  <c:v>29.689599999999999</c:v>
                </c:pt>
                <c:pt idx="44116" formatCode="General">
                  <c:v>29.690300000000001</c:v>
                </c:pt>
                <c:pt idx="44117" formatCode="General">
                  <c:v>29.690999999999999</c:v>
                </c:pt>
                <c:pt idx="44118" formatCode="General">
                  <c:v>29.691600000000001</c:v>
                </c:pt>
                <c:pt idx="44119" formatCode="General">
                  <c:v>29.692299999999999</c:v>
                </c:pt>
                <c:pt idx="44120" formatCode="General">
                  <c:v>29.693000000000001</c:v>
                </c:pt>
                <c:pt idx="44121" formatCode="General">
                  <c:v>29.6937</c:v>
                </c:pt>
                <c:pt idx="44122" formatCode="General">
                  <c:v>29.694299999999998</c:v>
                </c:pt>
                <c:pt idx="44123" formatCode="General">
                  <c:v>29.695</c:v>
                </c:pt>
                <c:pt idx="44124" formatCode="General">
                  <c:v>29.695699999999999</c:v>
                </c:pt>
                <c:pt idx="44125" formatCode="General">
                  <c:v>29.696400000000001</c:v>
                </c:pt>
                <c:pt idx="44126" formatCode="General">
                  <c:v>29.696999999999999</c:v>
                </c:pt>
                <c:pt idx="44127" formatCode="General">
                  <c:v>29.697700000000001</c:v>
                </c:pt>
                <c:pt idx="44128" formatCode="General">
                  <c:v>29.698399999999999</c:v>
                </c:pt>
                <c:pt idx="44129" formatCode="General">
                  <c:v>29.699000000000002</c:v>
                </c:pt>
                <c:pt idx="44130" formatCode="General">
                  <c:v>29.6997</c:v>
                </c:pt>
                <c:pt idx="44131" formatCode="General">
                  <c:v>29.700399999999998</c:v>
                </c:pt>
                <c:pt idx="44132" formatCode="General">
                  <c:v>29.7011</c:v>
                </c:pt>
                <c:pt idx="44133" formatCode="General">
                  <c:v>29.701699999999999</c:v>
                </c:pt>
                <c:pt idx="44134" formatCode="General">
                  <c:v>29.702400000000001</c:v>
                </c:pt>
                <c:pt idx="44135" formatCode="General">
                  <c:v>29.703099999999999</c:v>
                </c:pt>
                <c:pt idx="44136" formatCode="General">
                  <c:v>29.703800000000001</c:v>
                </c:pt>
                <c:pt idx="44137" formatCode="General">
                  <c:v>29.7044</c:v>
                </c:pt>
                <c:pt idx="44138" formatCode="General">
                  <c:v>29.705100000000002</c:v>
                </c:pt>
                <c:pt idx="44139" formatCode="General">
                  <c:v>29.7058</c:v>
                </c:pt>
                <c:pt idx="44140" formatCode="General">
                  <c:v>29.706399999999999</c:v>
                </c:pt>
                <c:pt idx="44141" formatCode="General">
                  <c:v>29.707100000000001</c:v>
                </c:pt>
                <c:pt idx="44142" formatCode="General">
                  <c:v>29.707799999999999</c:v>
                </c:pt>
                <c:pt idx="44143" formatCode="General">
                  <c:v>29.708500000000001</c:v>
                </c:pt>
                <c:pt idx="44144" formatCode="General">
                  <c:v>29.709099999999999</c:v>
                </c:pt>
                <c:pt idx="44145" formatCode="General">
                  <c:v>29.709800000000001</c:v>
                </c:pt>
                <c:pt idx="44146" formatCode="General">
                  <c:v>29.7105</c:v>
                </c:pt>
                <c:pt idx="44147" formatCode="General">
                  <c:v>29.711200000000002</c:v>
                </c:pt>
                <c:pt idx="44148" formatCode="General">
                  <c:v>29.7118</c:v>
                </c:pt>
                <c:pt idx="44149" formatCode="General">
                  <c:v>29.712499999999999</c:v>
                </c:pt>
                <c:pt idx="44150" formatCode="General">
                  <c:v>29.713200000000001</c:v>
                </c:pt>
                <c:pt idx="44151" formatCode="General">
                  <c:v>29.713899999999999</c:v>
                </c:pt>
                <c:pt idx="44152" formatCode="General">
                  <c:v>29.714500000000001</c:v>
                </c:pt>
                <c:pt idx="44153" formatCode="General">
                  <c:v>29.715199999999999</c:v>
                </c:pt>
                <c:pt idx="44154" formatCode="General">
                  <c:v>29.715900000000001</c:v>
                </c:pt>
                <c:pt idx="44155" formatCode="General">
                  <c:v>29.7165</c:v>
                </c:pt>
                <c:pt idx="44156" formatCode="General">
                  <c:v>29.717199999999998</c:v>
                </c:pt>
                <c:pt idx="44157" formatCode="General">
                  <c:v>29.7179</c:v>
                </c:pt>
                <c:pt idx="44158" formatCode="General">
                  <c:v>29.718599999999999</c:v>
                </c:pt>
                <c:pt idx="44159" formatCode="General">
                  <c:v>29.719200000000001</c:v>
                </c:pt>
                <c:pt idx="44160" formatCode="General">
                  <c:v>29.719899999999999</c:v>
                </c:pt>
                <c:pt idx="44161" formatCode="General">
                  <c:v>29.720600000000001</c:v>
                </c:pt>
                <c:pt idx="44162" formatCode="General">
                  <c:v>29.721299999999999</c:v>
                </c:pt>
                <c:pt idx="44163" formatCode="General">
                  <c:v>29.721900000000002</c:v>
                </c:pt>
                <c:pt idx="44164" formatCode="General">
                  <c:v>29.7226</c:v>
                </c:pt>
                <c:pt idx="44165" formatCode="General">
                  <c:v>29.723299999999998</c:v>
                </c:pt>
                <c:pt idx="44166" formatCode="General">
                  <c:v>29.7239</c:v>
                </c:pt>
                <c:pt idx="44167" formatCode="General">
                  <c:v>29.724599999999999</c:v>
                </c:pt>
                <c:pt idx="44168" formatCode="General">
                  <c:v>29.725300000000001</c:v>
                </c:pt>
                <c:pt idx="44169" formatCode="General">
                  <c:v>29.725999999999999</c:v>
                </c:pt>
                <c:pt idx="44170" formatCode="General">
                  <c:v>29.726600000000001</c:v>
                </c:pt>
                <c:pt idx="44171" formatCode="General">
                  <c:v>29.7273</c:v>
                </c:pt>
                <c:pt idx="44172" formatCode="General">
                  <c:v>29.728000000000002</c:v>
                </c:pt>
                <c:pt idx="44173" formatCode="General">
                  <c:v>29.7287</c:v>
                </c:pt>
                <c:pt idx="44174" formatCode="General">
                  <c:v>29.729299999999999</c:v>
                </c:pt>
                <c:pt idx="44175" formatCode="General">
                  <c:v>29.73</c:v>
                </c:pt>
                <c:pt idx="44176" formatCode="General">
                  <c:v>29.730699999999999</c:v>
                </c:pt>
                <c:pt idx="44177" formatCode="General">
                  <c:v>29.731300000000001</c:v>
                </c:pt>
                <c:pt idx="44178" formatCode="General">
                  <c:v>29.731999999999999</c:v>
                </c:pt>
                <c:pt idx="44179" formatCode="General">
                  <c:v>29.732700000000001</c:v>
                </c:pt>
                <c:pt idx="44180" formatCode="General">
                  <c:v>29.7334</c:v>
                </c:pt>
                <c:pt idx="44181" formatCode="General">
                  <c:v>29.734000000000002</c:v>
                </c:pt>
                <c:pt idx="44182" formatCode="General">
                  <c:v>29.7347</c:v>
                </c:pt>
                <c:pt idx="44183" formatCode="General">
                  <c:v>29.735399999999998</c:v>
                </c:pt>
                <c:pt idx="44184" formatCode="General">
                  <c:v>29.7361</c:v>
                </c:pt>
                <c:pt idx="44185" formatCode="General">
                  <c:v>29.736699999999999</c:v>
                </c:pt>
                <c:pt idx="44186" formatCode="General">
                  <c:v>29.737400000000001</c:v>
                </c:pt>
                <c:pt idx="44187" formatCode="General">
                  <c:v>29.738099999999999</c:v>
                </c:pt>
                <c:pt idx="44188" formatCode="General">
                  <c:v>29.738800000000001</c:v>
                </c:pt>
                <c:pt idx="44189" formatCode="General">
                  <c:v>29.7394</c:v>
                </c:pt>
                <c:pt idx="44190" formatCode="General">
                  <c:v>29.740100000000002</c:v>
                </c:pt>
                <c:pt idx="44191" formatCode="General">
                  <c:v>29.7408</c:v>
                </c:pt>
                <c:pt idx="44192" formatCode="General">
                  <c:v>29.741399999999999</c:v>
                </c:pt>
                <c:pt idx="44193" formatCode="General">
                  <c:v>29.742100000000001</c:v>
                </c:pt>
                <c:pt idx="44194" formatCode="General">
                  <c:v>29.742799999999999</c:v>
                </c:pt>
                <c:pt idx="44195" formatCode="General">
                  <c:v>29.743500000000001</c:v>
                </c:pt>
                <c:pt idx="44196" formatCode="General">
                  <c:v>29.7441</c:v>
                </c:pt>
                <c:pt idx="44197" formatCode="General">
                  <c:v>29.744800000000001</c:v>
                </c:pt>
                <c:pt idx="44198" formatCode="General">
                  <c:v>29.7455</c:v>
                </c:pt>
                <c:pt idx="44199" formatCode="General">
                  <c:v>29.746200000000002</c:v>
                </c:pt>
                <c:pt idx="44200" formatCode="General">
                  <c:v>29.7468</c:v>
                </c:pt>
                <c:pt idx="44201" formatCode="General">
                  <c:v>29.747499999999999</c:v>
                </c:pt>
                <c:pt idx="44202" formatCode="General">
                  <c:v>29.748200000000001</c:v>
                </c:pt>
                <c:pt idx="44203" formatCode="General">
                  <c:v>29.748799999999999</c:v>
                </c:pt>
                <c:pt idx="44204" formatCode="General">
                  <c:v>29.749500000000001</c:v>
                </c:pt>
                <c:pt idx="44205" formatCode="General">
                  <c:v>29.7502</c:v>
                </c:pt>
                <c:pt idx="44206" formatCode="General">
                  <c:v>29.750900000000001</c:v>
                </c:pt>
                <c:pt idx="44207" formatCode="General">
                  <c:v>29.7515</c:v>
                </c:pt>
                <c:pt idx="44208" formatCode="General">
                  <c:v>29.752199999999998</c:v>
                </c:pt>
                <c:pt idx="44209" formatCode="General">
                  <c:v>29.7529</c:v>
                </c:pt>
                <c:pt idx="44210" formatCode="General">
                  <c:v>29.753599999999999</c:v>
                </c:pt>
                <c:pt idx="44211" formatCode="General">
                  <c:v>29.754200000000001</c:v>
                </c:pt>
                <c:pt idx="44212" formatCode="General">
                  <c:v>29.754899999999999</c:v>
                </c:pt>
                <c:pt idx="44213" formatCode="General">
                  <c:v>29.755600000000001</c:v>
                </c:pt>
                <c:pt idx="44214" formatCode="General">
                  <c:v>29.7562</c:v>
                </c:pt>
                <c:pt idx="44215" formatCode="General">
                  <c:v>29.756900000000002</c:v>
                </c:pt>
                <c:pt idx="44216" formatCode="General">
                  <c:v>29.7576</c:v>
                </c:pt>
                <c:pt idx="44217" formatCode="General">
                  <c:v>29.758299999999998</c:v>
                </c:pt>
                <c:pt idx="44218" formatCode="General">
                  <c:v>29.758900000000001</c:v>
                </c:pt>
                <c:pt idx="44219" formatCode="General">
                  <c:v>29.759599999999999</c:v>
                </c:pt>
                <c:pt idx="44220" formatCode="General">
                  <c:v>29.760300000000001</c:v>
                </c:pt>
                <c:pt idx="44221" formatCode="General">
                  <c:v>29.760999999999999</c:v>
                </c:pt>
                <c:pt idx="44222" formatCode="General">
                  <c:v>29.761600000000001</c:v>
                </c:pt>
                <c:pt idx="44223" formatCode="General">
                  <c:v>29.7623</c:v>
                </c:pt>
                <c:pt idx="44224" formatCode="General">
                  <c:v>29.763000000000002</c:v>
                </c:pt>
                <c:pt idx="44225" formatCode="General">
                  <c:v>29.7637</c:v>
                </c:pt>
                <c:pt idx="44226" formatCode="General">
                  <c:v>29.764299999999999</c:v>
                </c:pt>
                <c:pt idx="44227" formatCode="General">
                  <c:v>29.765000000000001</c:v>
                </c:pt>
                <c:pt idx="44228" formatCode="General">
                  <c:v>29.765699999999999</c:v>
                </c:pt>
                <c:pt idx="44229" formatCode="General">
                  <c:v>29.766300000000001</c:v>
                </c:pt>
                <c:pt idx="44230" formatCode="General">
                  <c:v>29.766999999999999</c:v>
                </c:pt>
                <c:pt idx="44231" formatCode="General">
                  <c:v>29.767700000000001</c:v>
                </c:pt>
                <c:pt idx="44232" formatCode="General">
                  <c:v>29.7684</c:v>
                </c:pt>
                <c:pt idx="44233" formatCode="General">
                  <c:v>29.768999999999998</c:v>
                </c:pt>
                <c:pt idx="44234" formatCode="General">
                  <c:v>29.7697</c:v>
                </c:pt>
                <c:pt idx="44235" formatCode="General">
                  <c:v>29.770399999999999</c:v>
                </c:pt>
                <c:pt idx="44236" formatCode="General">
                  <c:v>29.771100000000001</c:v>
                </c:pt>
                <c:pt idx="44237" formatCode="General">
                  <c:v>29.771699999999999</c:v>
                </c:pt>
                <c:pt idx="44238" formatCode="General">
                  <c:v>29.772400000000001</c:v>
                </c:pt>
                <c:pt idx="44239" formatCode="General">
                  <c:v>29.773099999999999</c:v>
                </c:pt>
                <c:pt idx="44240" formatCode="General">
                  <c:v>29.773700000000002</c:v>
                </c:pt>
                <c:pt idx="44241" formatCode="General">
                  <c:v>29.7744</c:v>
                </c:pt>
                <c:pt idx="44242" formatCode="General">
                  <c:v>29.775099999999998</c:v>
                </c:pt>
                <c:pt idx="44243" formatCode="General">
                  <c:v>29.7758</c:v>
                </c:pt>
                <c:pt idx="44244" formatCode="General">
                  <c:v>29.776399999999999</c:v>
                </c:pt>
                <c:pt idx="44245" formatCode="General">
                  <c:v>29.777100000000001</c:v>
                </c:pt>
                <c:pt idx="44246" formatCode="General">
                  <c:v>29.777799999999999</c:v>
                </c:pt>
                <c:pt idx="44247" formatCode="General">
                  <c:v>29.778500000000001</c:v>
                </c:pt>
                <c:pt idx="44248" formatCode="General">
                  <c:v>29.7791</c:v>
                </c:pt>
                <c:pt idx="44249" formatCode="General">
                  <c:v>29.779800000000002</c:v>
                </c:pt>
                <c:pt idx="44250" formatCode="General">
                  <c:v>29.7805</c:v>
                </c:pt>
                <c:pt idx="44251" formatCode="General">
                  <c:v>29.781199999999998</c:v>
                </c:pt>
                <c:pt idx="44252" formatCode="General">
                  <c:v>29.7818</c:v>
                </c:pt>
                <c:pt idx="44253" formatCode="General">
                  <c:v>29.782499999999999</c:v>
                </c:pt>
                <c:pt idx="44254" formatCode="General">
                  <c:v>29.783200000000001</c:v>
                </c:pt>
                <c:pt idx="44255" formatCode="General">
                  <c:v>29.783799999999999</c:v>
                </c:pt>
                <c:pt idx="44256" formatCode="General">
                  <c:v>29.784500000000001</c:v>
                </c:pt>
                <c:pt idx="44257" formatCode="General">
                  <c:v>29.7852</c:v>
                </c:pt>
                <c:pt idx="44258" formatCode="General">
                  <c:v>29.785900000000002</c:v>
                </c:pt>
                <c:pt idx="44259" formatCode="General">
                  <c:v>29.7865</c:v>
                </c:pt>
                <c:pt idx="44260" formatCode="General">
                  <c:v>29.787199999999999</c:v>
                </c:pt>
                <c:pt idx="44261" formatCode="General">
                  <c:v>29.7879</c:v>
                </c:pt>
                <c:pt idx="44262" formatCode="General">
                  <c:v>29.788599999999999</c:v>
                </c:pt>
                <c:pt idx="44263" formatCode="General">
                  <c:v>29.789200000000001</c:v>
                </c:pt>
                <c:pt idx="44264" formatCode="General">
                  <c:v>29.789899999999999</c:v>
                </c:pt>
                <c:pt idx="44265" formatCode="General">
                  <c:v>29.790600000000001</c:v>
                </c:pt>
                <c:pt idx="44266" formatCode="General">
                  <c:v>29.7912</c:v>
                </c:pt>
                <c:pt idx="44267" formatCode="General">
                  <c:v>29.791899999999998</c:v>
                </c:pt>
                <c:pt idx="44268" formatCode="General">
                  <c:v>29.7926</c:v>
                </c:pt>
                <c:pt idx="44269" formatCode="General">
                  <c:v>29.793299999999999</c:v>
                </c:pt>
                <c:pt idx="44270" formatCode="General">
                  <c:v>29.793900000000001</c:v>
                </c:pt>
                <c:pt idx="44271" formatCode="General">
                  <c:v>29.794599999999999</c:v>
                </c:pt>
                <c:pt idx="44272" formatCode="General">
                  <c:v>29.795300000000001</c:v>
                </c:pt>
                <c:pt idx="44273" formatCode="General">
                  <c:v>29.795999999999999</c:v>
                </c:pt>
                <c:pt idx="44274" formatCode="General">
                  <c:v>29.796600000000002</c:v>
                </c:pt>
                <c:pt idx="44275" formatCode="General">
                  <c:v>29.7973</c:v>
                </c:pt>
                <c:pt idx="44276" formatCode="General">
                  <c:v>29.797999999999998</c:v>
                </c:pt>
                <c:pt idx="44277" formatCode="General">
                  <c:v>29.7986</c:v>
                </c:pt>
                <c:pt idx="44278" formatCode="General">
                  <c:v>29.799299999999999</c:v>
                </c:pt>
                <c:pt idx="44279" formatCode="General">
                  <c:v>29.8</c:v>
                </c:pt>
                <c:pt idx="44280" formatCode="General">
                  <c:v>29.800699999999999</c:v>
                </c:pt>
                <c:pt idx="44281" formatCode="General">
                  <c:v>29.801300000000001</c:v>
                </c:pt>
                <c:pt idx="44282" formatCode="General">
                  <c:v>29.802</c:v>
                </c:pt>
                <c:pt idx="44283" formatCode="General">
                  <c:v>29.802700000000002</c:v>
                </c:pt>
                <c:pt idx="44284" formatCode="General">
                  <c:v>29.8034</c:v>
                </c:pt>
                <c:pt idx="44285" formatCode="General">
                  <c:v>29.803999999999998</c:v>
                </c:pt>
                <c:pt idx="44286" formatCode="General">
                  <c:v>29.8047</c:v>
                </c:pt>
                <c:pt idx="44287" formatCode="General">
                  <c:v>29.805399999999999</c:v>
                </c:pt>
                <c:pt idx="44288" formatCode="General">
                  <c:v>29.806100000000001</c:v>
                </c:pt>
                <c:pt idx="44289" formatCode="General">
                  <c:v>29.806699999999999</c:v>
                </c:pt>
                <c:pt idx="44290" formatCode="General">
                  <c:v>29.807400000000001</c:v>
                </c:pt>
                <c:pt idx="44291" formatCode="General">
                  <c:v>29.8081</c:v>
                </c:pt>
                <c:pt idx="44292" formatCode="General">
                  <c:v>29.808700000000002</c:v>
                </c:pt>
                <c:pt idx="44293" formatCode="General">
                  <c:v>29.8094</c:v>
                </c:pt>
                <c:pt idx="44294" formatCode="General">
                  <c:v>29.810099999999998</c:v>
                </c:pt>
                <c:pt idx="44295" formatCode="General">
                  <c:v>29.8108</c:v>
                </c:pt>
                <c:pt idx="44296" formatCode="General">
                  <c:v>29.811399999999999</c:v>
                </c:pt>
                <c:pt idx="44297" formatCode="General">
                  <c:v>29.812100000000001</c:v>
                </c:pt>
                <c:pt idx="44298" formatCode="General">
                  <c:v>29.812799999999999</c:v>
                </c:pt>
                <c:pt idx="44299" formatCode="General">
                  <c:v>29.813500000000001</c:v>
                </c:pt>
                <c:pt idx="44300" formatCode="General">
                  <c:v>29.8141</c:v>
                </c:pt>
                <c:pt idx="44301" formatCode="General">
                  <c:v>29.814800000000002</c:v>
                </c:pt>
                <c:pt idx="44302" formatCode="General">
                  <c:v>29.8155</c:v>
                </c:pt>
                <c:pt idx="44303" formatCode="General">
                  <c:v>29.816099999999999</c:v>
                </c:pt>
                <c:pt idx="44304" formatCode="General">
                  <c:v>29.816800000000001</c:v>
                </c:pt>
                <c:pt idx="44305" formatCode="General">
                  <c:v>29.817499999999999</c:v>
                </c:pt>
                <c:pt idx="44306" formatCode="General">
                  <c:v>29.818200000000001</c:v>
                </c:pt>
                <c:pt idx="44307" formatCode="General">
                  <c:v>29.8188</c:v>
                </c:pt>
                <c:pt idx="44308" formatCode="General">
                  <c:v>29.819500000000001</c:v>
                </c:pt>
                <c:pt idx="44309" formatCode="General">
                  <c:v>29.8202</c:v>
                </c:pt>
                <c:pt idx="44310" formatCode="General">
                  <c:v>29.820900000000002</c:v>
                </c:pt>
                <c:pt idx="44311" formatCode="General">
                  <c:v>29.8215</c:v>
                </c:pt>
                <c:pt idx="44312" formatCode="General">
                  <c:v>29.822199999999999</c:v>
                </c:pt>
                <c:pt idx="44313" formatCode="General">
                  <c:v>29.822900000000001</c:v>
                </c:pt>
                <c:pt idx="44314" formatCode="General">
                  <c:v>29.823499999999999</c:v>
                </c:pt>
                <c:pt idx="44315" formatCode="General">
                  <c:v>29.824200000000001</c:v>
                </c:pt>
                <c:pt idx="44316" formatCode="General">
                  <c:v>29.8249</c:v>
                </c:pt>
                <c:pt idx="44317" formatCode="General">
                  <c:v>29.825600000000001</c:v>
                </c:pt>
                <c:pt idx="44318" formatCode="General">
                  <c:v>29.8262</c:v>
                </c:pt>
                <c:pt idx="44319" formatCode="General">
                  <c:v>29.826899999999998</c:v>
                </c:pt>
                <c:pt idx="44320" formatCode="General">
                  <c:v>29.8276</c:v>
                </c:pt>
                <c:pt idx="44321" formatCode="General">
                  <c:v>29.828299999999999</c:v>
                </c:pt>
                <c:pt idx="44322" formatCode="General">
                  <c:v>29.828900000000001</c:v>
                </c:pt>
                <c:pt idx="44323" formatCode="General">
                  <c:v>29.829599999999999</c:v>
                </c:pt>
                <c:pt idx="44324" formatCode="General">
                  <c:v>29.830300000000001</c:v>
                </c:pt>
                <c:pt idx="44325" formatCode="General">
                  <c:v>29.831</c:v>
                </c:pt>
                <c:pt idx="44326" formatCode="General">
                  <c:v>29.831600000000002</c:v>
                </c:pt>
                <c:pt idx="44327" formatCode="General">
                  <c:v>29.8323</c:v>
                </c:pt>
                <c:pt idx="44328" formatCode="General">
                  <c:v>29.832999999999998</c:v>
                </c:pt>
                <c:pt idx="44329" formatCode="General">
                  <c:v>29.833600000000001</c:v>
                </c:pt>
                <c:pt idx="44330" formatCode="General">
                  <c:v>29.834299999999999</c:v>
                </c:pt>
                <c:pt idx="44331" formatCode="General">
                  <c:v>29.835000000000001</c:v>
                </c:pt>
                <c:pt idx="44332" formatCode="General">
                  <c:v>29.835699999999999</c:v>
                </c:pt>
                <c:pt idx="44333" formatCode="General">
                  <c:v>29.836300000000001</c:v>
                </c:pt>
                <c:pt idx="44334" formatCode="General">
                  <c:v>29.837</c:v>
                </c:pt>
                <c:pt idx="44335" formatCode="General">
                  <c:v>29.837700000000002</c:v>
                </c:pt>
                <c:pt idx="44336" formatCode="General">
                  <c:v>29.8384</c:v>
                </c:pt>
                <c:pt idx="44337" formatCode="General">
                  <c:v>29.838999999999999</c:v>
                </c:pt>
                <c:pt idx="44338" formatCode="General">
                  <c:v>29.839700000000001</c:v>
                </c:pt>
                <c:pt idx="44339" formatCode="General">
                  <c:v>29.840399999999999</c:v>
                </c:pt>
                <c:pt idx="44340" formatCode="General">
                  <c:v>29.841000000000001</c:v>
                </c:pt>
                <c:pt idx="44341" formatCode="General">
                  <c:v>29.841699999999999</c:v>
                </c:pt>
                <c:pt idx="44342" formatCode="General">
                  <c:v>29.842400000000001</c:v>
                </c:pt>
                <c:pt idx="44343" formatCode="General">
                  <c:v>29.8431</c:v>
                </c:pt>
                <c:pt idx="44344" formatCode="General">
                  <c:v>29.843699999999998</c:v>
                </c:pt>
                <c:pt idx="44345" formatCode="General">
                  <c:v>29.8444</c:v>
                </c:pt>
                <c:pt idx="44346" formatCode="General">
                  <c:v>29.845099999999999</c:v>
                </c:pt>
                <c:pt idx="44347" formatCode="General">
                  <c:v>29.845800000000001</c:v>
                </c:pt>
                <c:pt idx="44348" formatCode="General">
                  <c:v>29.846399999999999</c:v>
                </c:pt>
                <c:pt idx="44349" formatCode="General">
                  <c:v>29.847100000000001</c:v>
                </c:pt>
                <c:pt idx="44350" formatCode="General">
                  <c:v>29.847799999999999</c:v>
                </c:pt>
                <c:pt idx="44351" formatCode="General">
                  <c:v>29.848500000000001</c:v>
                </c:pt>
                <c:pt idx="44352" formatCode="General">
                  <c:v>29.8491</c:v>
                </c:pt>
                <c:pt idx="44353" formatCode="General">
                  <c:v>29.849799999999998</c:v>
                </c:pt>
                <c:pt idx="44354" formatCode="General">
                  <c:v>29.8505</c:v>
                </c:pt>
                <c:pt idx="44355" formatCode="General">
                  <c:v>29.851099999999999</c:v>
                </c:pt>
                <c:pt idx="44356" formatCode="General">
                  <c:v>29.851800000000001</c:v>
                </c:pt>
                <c:pt idx="44357" formatCode="General">
                  <c:v>29.852499999999999</c:v>
                </c:pt>
                <c:pt idx="44358" formatCode="General">
                  <c:v>29.853200000000001</c:v>
                </c:pt>
                <c:pt idx="44359" formatCode="General">
                  <c:v>29.8538</c:v>
                </c:pt>
                <c:pt idx="44360" formatCode="General">
                  <c:v>29.854500000000002</c:v>
                </c:pt>
                <c:pt idx="44361" formatCode="General">
                  <c:v>29.8552</c:v>
                </c:pt>
                <c:pt idx="44362" formatCode="General">
                  <c:v>29.855899999999998</c:v>
                </c:pt>
                <c:pt idx="44363" formatCode="General">
                  <c:v>29.8565</c:v>
                </c:pt>
                <c:pt idx="44364" formatCode="General">
                  <c:v>29.857199999999999</c:v>
                </c:pt>
                <c:pt idx="44365" formatCode="General">
                  <c:v>29.857900000000001</c:v>
                </c:pt>
                <c:pt idx="44366" formatCode="General">
                  <c:v>29.858499999999999</c:v>
                </c:pt>
                <c:pt idx="44367" formatCode="General">
                  <c:v>29.859200000000001</c:v>
                </c:pt>
                <c:pt idx="44368" formatCode="General">
                  <c:v>29.8599</c:v>
                </c:pt>
                <c:pt idx="44369" formatCode="General">
                  <c:v>29.860600000000002</c:v>
                </c:pt>
                <c:pt idx="44370" formatCode="General">
                  <c:v>29.8612</c:v>
                </c:pt>
                <c:pt idx="44371" formatCode="General">
                  <c:v>29.861899999999999</c:v>
                </c:pt>
                <c:pt idx="44372" formatCode="General">
                  <c:v>29.8626</c:v>
                </c:pt>
                <c:pt idx="44373" formatCode="General">
                  <c:v>29.863299999999999</c:v>
                </c:pt>
                <c:pt idx="44374" formatCode="General">
                  <c:v>29.863900000000001</c:v>
                </c:pt>
                <c:pt idx="44375" formatCode="General">
                  <c:v>29.864599999999999</c:v>
                </c:pt>
                <c:pt idx="44376" formatCode="General">
                  <c:v>29.865300000000001</c:v>
                </c:pt>
                <c:pt idx="44377" formatCode="General">
                  <c:v>29.8659</c:v>
                </c:pt>
                <c:pt idx="44378" formatCode="General">
                  <c:v>29.866599999999998</c:v>
                </c:pt>
                <c:pt idx="44379" formatCode="General">
                  <c:v>29.8673</c:v>
                </c:pt>
                <c:pt idx="44380" formatCode="General">
                  <c:v>29.867999999999999</c:v>
                </c:pt>
                <c:pt idx="44381" formatCode="General">
                  <c:v>29.868600000000001</c:v>
                </c:pt>
                <c:pt idx="44382" formatCode="General">
                  <c:v>29.869299999999999</c:v>
                </c:pt>
                <c:pt idx="44383" formatCode="General">
                  <c:v>29.87</c:v>
                </c:pt>
                <c:pt idx="44384" formatCode="General">
                  <c:v>29.870699999999999</c:v>
                </c:pt>
                <c:pt idx="44385" formatCode="General">
                  <c:v>29.871300000000002</c:v>
                </c:pt>
                <c:pt idx="44386" formatCode="General">
                  <c:v>29.872</c:v>
                </c:pt>
                <c:pt idx="44387" formatCode="General">
                  <c:v>29.872699999999998</c:v>
                </c:pt>
                <c:pt idx="44388" formatCode="General">
                  <c:v>29.8734</c:v>
                </c:pt>
                <c:pt idx="44389" formatCode="General">
                  <c:v>29.873999999999999</c:v>
                </c:pt>
                <c:pt idx="44390" formatCode="General">
                  <c:v>29.874700000000001</c:v>
                </c:pt>
                <c:pt idx="44391" formatCode="General">
                  <c:v>29.875399999999999</c:v>
                </c:pt>
                <c:pt idx="44392" formatCode="General">
                  <c:v>29.876000000000001</c:v>
                </c:pt>
                <c:pt idx="44393" formatCode="General">
                  <c:v>29.8767</c:v>
                </c:pt>
                <c:pt idx="44394" formatCode="General">
                  <c:v>29.877400000000002</c:v>
                </c:pt>
                <c:pt idx="44395" formatCode="General">
                  <c:v>29.8781</c:v>
                </c:pt>
                <c:pt idx="44396" formatCode="General">
                  <c:v>29.878699999999998</c:v>
                </c:pt>
                <c:pt idx="44397" formatCode="General">
                  <c:v>29.8794</c:v>
                </c:pt>
                <c:pt idx="44398" formatCode="General">
                  <c:v>29.880099999999999</c:v>
                </c:pt>
                <c:pt idx="44399" formatCode="General">
                  <c:v>29.880800000000001</c:v>
                </c:pt>
                <c:pt idx="44400" formatCode="General">
                  <c:v>29.881399999999999</c:v>
                </c:pt>
                <c:pt idx="44401" formatCode="General">
                  <c:v>29.882100000000001</c:v>
                </c:pt>
                <c:pt idx="44402" formatCode="General">
                  <c:v>29.8828</c:v>
                </c:pt>
                <c:pt idx="44403" formatCode="General">
                  <c:v>29.883400000000002</c:v>
                </c:pt>
                <c:pt idx="44404" formatCode="General">
                  <c:v>29.8841</c:v>
                </c:pt>
                <c:pt idx="44405" formatCode="General">
                  <c:v>29.884799999999998</c:v>
                </c:pt>
                <c:pt idx="44406" formatCode="General">
                  <c:v>29.8855</c:v>
                </c:pt>
                <c:pt idx="44407" formatCode="General">
                  <c:v>29.886099999999999</c:v>
                </c:pt>
                <c:pt idx="44408" formatCode="General">
                  <c:v>29.886800000000001</c:v>
                </c:pt>
                <c:pt idx="44409" formatCode="General">
                  <c:v>29.887499999999999</c:v>
                </c:pt>
                <c:pt idx="44410" formatCode="General">
                  <c:v>29.888200000000001</c:v>
                </c:pt>
                <c:pt idx="44411" formatCode="General">
                  <c:v>29.8888</c:v>
                </c:pt>
                <c:pt idx="44412" formatCode="General">
                  <c:v>29.889500000000002</c:v>
                </c:pt>
                <c:pt idx="44413" formatCode="General">
                  <c:v>29.8902</c:v>
                </c:pt>
                <c:pt idx="44414" formatCode="General">
                  <c:v>29.890899999999998</c:v>
                </c:pt>
                <c:pt idx="44415" formatCode="General">
                  <c:v>29.891500000000001</c:v>
                </c:pt>
                <c:pt idx="44416" formatCode="General">
                  <c:v>29.892199999999999</c:v>
                </c:pt>
                <c:pt idx="44417" formatCode="General">
                  <c:v>29.892900000000001</c:v>
                </c:pt>
                <c:pt idx="44418" formatCode="General">
                  <c:v>29.8935</c:v>
                </c:pt>
                <c:pt idx="44419" formatCode="General">
                  <c:v>29.894200000000001</c:v>
                </c:pt>
                <c:pt idx="44420" formatCode="General">
                  <c:v>29.8949</c:v>
                </c:pt>
                <c:pt idx="44421" formatCode="General">
                  <c:v>29.895600000000002</c:v>
                </c:pt>
                <c:pt idx="44422" formatCode="General">
                  <c:v>29.8962</c:v>
                </c:pt>
                <c:pt idx="44423" formatCode="General">
                  <c:v>29.896899999999999</c:v>
                </c:pt>
                <c:pt idx="44424" formatCode="General">
                  <c:v>29.897600000000001</c:v>
                </c:pt>
                <c:pt idx="44425" formatCode="General">
                  <c:v>29.898299999999999</c:v>
                </c:pt>
                <c:pt idx="44426" formatCode="General">
                  <c:v>29.898900000000001</c:v>
                </c:pt>
                <c:pt idx="44427" formatCode="General">
                  <c:v>29.8996</c:v>
                </c:pt>
                <c:pt idx="44428" formatCode="General">
                  <c:v>29.900300000000001</c:v>
                </c:pt>
                <c:pt idx="44429" formatCode="General">
                  <c:v>29.9009</c:v>
                </c:pt>
                <c:pt idx="44430" formatCode="General">
                  <c:v>29.901599999999998</c:v>
                </c:pt>
                <c:pt idx="44431" formatCode="General">
                  <c:v>29.9023</c:v>
                </c:pt>
                <c:pt idx="44432" formatCode="General">
                  <c:v>29.902999999999999</c:v>
                </c:pt>
                <c:pt idx="44433" formatCode="General">
                  <c:v>29.903600000000001</c:v>
                </c:pt>
                <c:pt idx="44434" formatCode="General">
                  <c:v>29.904299999999999</c:v>
                </c:pt>
                <c:pt idx="44435" formatCode="General">
                  <c:v>29.905000000000001</c:v>
                </c:pt>
                <c:pt idx="44436" formatCode="General">
                  <c:v>29.9057</c:v>
                </c:pt>
                <c:pt idx="44437" formatCode="General">
                  <c:v>29.906300000000002</c:v>
                </c:pt>
                <c:pt idx="44438" formatCode="General">
                  <c:v>29.907</c:v>
                </c:pt>
                <c:pt idx="44439" formatCode="General">
                  <c:v>29.907699999999998</c:v>
                </c:pt>
                <c:pt idx="44440" formatCode="General">
                  <c:v>29.908300000000001</c:v>
                </c:pt>
                <c:pt idx="44441" formatCode="General">
                  <c:v>29.908999999999999</c:v>
                </c:pt>
                <c:pt idx="44442" formatCode="General">
                  <c:v>29.909700000000001</c:v>
                </c:pt>
                <c:pt idx="44443" formatCode="General">
                  <c:v>29.910399999999999</c:v>
                </c:pt>
                <c:pt idx="44444" formatCode="General">
                  <c:v>29.911000000000001</c:v>
                </c:pt>
                <c:pt idx="44445" formatCode="General">
                  <c:v>29.9117</c:v>
                </c:pt>
                <c:pt idx="44446" formatCode="General">
                  <c:v>29.912400000000002</c:v>
                </c:pt>
                <c:pt idx="44447" formatCode="General">
                  <c:v>29.9131</c:v>
                </c:pt>
                <c:pt idx="44448" formatCode="General">
                  <c:v>29.913699999999999</c:v>
                </c:pt>
                <c:pt idx="44449" formatCode="General">
                  <c:v>29.914400000000001</c:v>
                </c:pt>
                <c:pt idx="44450" formatCode="General">
                  <c:v>29.915099999999999</c:v>
                </c:pt>
                <c:pt idx="44451" formatCode="General">
                  <c:v>29.915800000000001</c:v>
                </c:pt>
                <c:pt idx="44452" formatCode="General">
                  <c:v>29.916399999999999</c:v>
                </c:pt>
                <c:pt idx="44453" formatCode="General">
                  <c:v>29.917100000000001</c:v>
                </c:pt>
                <c:pt idx="44454" formatCode="General">
                  <c:v>29.9178</c:v>
                </c:pt>
                <c:pt idx="44455" formatCode="General">
                  <c:v>29.918399999999998</c:v>
                </c:pt>
                <c:pt idx="44456" formatCode="General">
                  <c:v>29.9191</c:v>
                </c:pt>
                <c:pt idx="44457" formatCode="General">
                  <c:v>29.919799999999999</c:v>
                </c:pt>
                <c:pt idx="44458" formatCode="General">
                  <c:v>29.920500000000001</c:v>
                </c:pt>
                <c:pt idx="44459" formatCode="General">
                  <c:v>29.921099999999999</c:v>
                </c:pt>
                <c:pt idx="44460" formatCode="General">
                  <c:v>29.921800000000001</c:v>
                </c:pt>
                <c:pt idx="44461" formatCode="General">
                  <c:v>29.922499999999999</c:v>
                </c:pt>
                <c:pt idx="44462" formatCode="General">
                  <c:v>29.923200000000001</c:v>
                </c:pt>
                <c:pt idx="44463" formatCode="General">
                  <c:v>29.9238</c:v>
                </c:pt>
                <c:pt idx="44464" formatCode="General">
                  <c:v>29.924499999999998</c:v>
                </c:pt>
                <c:pt idx="44465" formatCode="General">
                  <c:v>29.9252</c:v>
                </c:pt>
                <c:pt idx="44466" formatCode="General">
                  <c:v>29.925799999999999</c:v>
                </c:pt>
                <c:pt idx="44467" formatCode="General">
                  <c:v>29.926500000000001</c:v>
                </c:pt>
                <c:pt idx="44468" formatCode="General">
                  <c:v>29.927199999999999</c:v>
                </c:pt>
                <c:pt idx="44469" formatCode="General">
                  <c:v>29.927900000000001</c:v>
                </c:pt>
                <c:pt idx="44470" formatCode="General">
                  <c:v>29.9285</c:v>
                </c:pt>
                <c:pt idx="44471" formatCode="General">
                  <c:v>29.929200000000002</c:v>
                </c:pt>
                <c:pt idx="44472" formatCode="General">
                  <c:v>29.9299</c:v>
                </c:pt>
                <c:pt idx="44473" formatCode="General">
                  <c:v>29.930599999999998</c:v>
                </c:pt>
                <c:pt idx="44474" formatCode="General">
                  <c:v>29.9312</c:v>
                </c:pt>
                <c:pt idx="44475" formatCode="General">
                  <c:v>29.931899999999999</c:v>
                </c:pt>
                <c:pt idx="44476" formatCode="General">
                  <c:v>29.932600000000001</c:v>
                </c:pt>
                <c:pt idx="44477" formatCode="General">
                  <c:v>29.933199999999999</c:v>
                </c:pt>
                <c:pt idx="44478" formatCode="General">
                  <c:v>29.933900000000001</c:v>
                </c:pt>
                <c:pt idx="44479" formatCode="General">
                  <c:v>29.9346</c:v>
                </c:pt>
                <c:pt idx="44480" formatCode="General">
                  <c:v>29.935300000000002</c:v>
                </c:pt>
                <c:pt idx="44481" formatCode="General">
                  <c:v>29.9359</c:v>
                </c:pt>
                <c:pt idx="44482" formatCode="General">
                  <c:v>29.936599999999999</c:v>
                </c:pt>
                <c:pt idx="44483" formatCode="General">
                  <c:v>29.9373</c:v>
                </c:pt>
                <c:pt idx="44484" formatCode="General">
                  <c:v>29.937999999999999</c:v>
                </c:pt>
                <c:pt idx="44485" formatCode="General">
                  <c:v>29.938600000000001</c:v>
                </c:pt>
                <c:pt idx="44486" formatCode="General">
                  <c:v>29.939299999999999</c:v>
                </c:pt>
                <c:pt idx="44487" formatCode="General">
                  <c:v>29.94</c:v>
                </c:pt>
                <c:pt idx="44488" formatCode="General">
                  <c:v>29.9407</c:v>
                </c:pt>
                <c:pt idx="44489" formatCode="General">
                  <c:v>29.941299999999998</c:v>
                </c:pt>
                <c:pt idx="44490" formatCode="General">
                  <c:v>29.942</c:v>
                </c:pt>
                <c:pt idx="44491" formatCode="General">
                  <c:v>29.942699999999999</c:v>
                </c:pt>
                <c:pt idx="44492" formatCode="General">
                  <c:v>29.943300000000001</c:v>
                </c:pt>
                <c:pt idx="44493" formatCode="General">
                  <c:v>29.943999999999999</c:v>
                </c:pt>
                <c:pt idx="44494" formatCode="General">
                  <c:v>29.944700000000001</c:v>
                </c:pt>
                <c:pt idx="44495" formatCode="General">
                  <c:v>29.945399999999999</c:v>
                </c:pt>
                <c:pt idx="44496" formatCode="General">
                  <c:v>29.946000000000002</c:v>
                </c:pt>
                <c:pt idx="44497" formatCode="General">
                  <c:v>29.9467</c:v>
                </c:pt>
                <c:pt idx="44498" formatCode="General">
                  <c:v>29.947399999999998</c:v>
                </c:pt>
                <c:pt idx="44499" formatCode="General">
                  <c:v>29.9481</c:v>
                </c:pt>
                <c:pt idx="44500" formatCode="General">
                  <c:v>29.948699999999999</c:v>
                </c:pt>
                <c:pt idx="44501" formatCode="General">
                  <c:v>29.949400000000001</c:v>
                </c:pt>
                <c:pt idx="44502" formatCode="General">
                  <c:v>29.950099999999999</c:v>
                </c:pt>
                <c:pt idx="44503" formatCode="General">
                  <c:v>29.950700000000001</c:v>
                </c:pt>
                <c:pt idx="44504" formatCode="General">
                  <c:v>29.9514</c:v>
                </c:pt>
                <c:pt idx="44505" formatCode="General">
                  <c:v>29.952100000000002</c:v>
                </c:pt>
                <c:pt idx="44506" formatCode="General">
                  <c:v>29.9528</c:v>
                </c:pt>
                <c:pt idx="44507" formatCode="General">
                  <c:v>29.953399999999998</c:v>
                </c:pt>
                <c:pt idx="44508" formatCode="General">
                  <c:v>29.9541</c:v>
                </c:pt>
                <c:pt idx="44509" formatCode="General">
                  <c:v>29.954799999999999</c:v>
                </c:pt>
                <c:pt idx="44510" formatCode="General">
                  <c:v>29.955500000000001</c:v>
                </c:pt>
                <c:pt idx="44511" formatCode="General">
                  <c:v>29.956099999999999</c:v>
                </c:pt>
                <c:pt idx="44512" formatCode="General">
                  <c:v>29.956800000000001</c:v>
                </c:pt>
                <c:pt idx="44513" formatCode="General">
                  <c:v>29.9575</c:v>
                </c:pt>
                <c:pt idx="44514" formatCode="General">
                  <c:v>29.958200000000001</c:v>
                </c:pt>
                <c:pt idx="44515" formatCode="General">
                  <c:v>29.9588</c:v>
                </c:pt>
                <c:pt idx="44516" formatCode="General">
                  <c:v>29.959499999999998</c:v>
                </c:pt>
                <c:pt idx="44517" formatCode="General">
                  <c:v>29.9602</c:v>
                </c:pt>
                <c:pt idx="44518" formatCode="General">
                  <c:v>29.960799999999999</c:v>
                </c:pt>
                <c:pt idx="44519" formatCode="General">
                  <c:v>29.961500000000001</c:v>
                </c:pt>
                <c:pt idx="44520" formatCode="General">
                  <c:v>29.962199999999999</c:v>
                </c:pt>
                <c:pt idx="44521" formatCode="General">
                  <c:v>29.962900000000001</c:v>
                </c:pt>
                <c:pt idx="44522" formatCode="General">
                  <c:v>29.9635</c:v>
                </c:pt>
                <c:pt idx="44523" formatCode="General">
                  <c:v>29.964200000000002</c:v>
                </c:pt>
                <c:pt idx="44524" formatCode="General">
                  <c:v>29.9649</c:v>
                </c:pt>
                <c:pt idx="44525" formatCode="General">
                  <c:v>29.965599999999998</c:v>
                </c:pt>
                <c:pt idx="44526" formatCode="General">
                  <c:v>29.966200000000001</c:v>
                </c:pt>
                <c:pt idx="44527" formatCode="General">
                  <c:v>29.966899999999999</c:v>
                </c:pt>
                <c:pt idx="44528" formatCode="General">
                  <c:v>29.967600000000001</c:v>
                </c:pt>
                <c:pt idx="44529" formatCode="General">
                  <c:v>29.9682</c:v>
                </c:pt>
                <c:pt idx="44530" formatCode="General">
                  <c:v>29.968900000000001</c:v>
                </c:pt>
                <c:pt idx="44531" formatCode="General">
                  <c:v>29.9696</c:v>
                </c:pt>
                <c:pt idx="44532" formatCode="General">
                  <c:v>29.970300000000002</c:v>
                </c:pt>
                <c:pt idx="44533" formatCode="General">
                  <c:v>29.9709</c:v>
                </c:pt>
                <c:pt idx="44534" formatCode="General">
                  <c:v>29.971599999999999</c:v>
                </c:pt>
                <c:pt idx="44535" formatCode="General">
                  <c:v>29.972300000000001</c:v>
                </c:pt>
                <c:pt idx="44536" formatCode="General">
                  <c:v>29.972999999999999</c:v>
                </c:pt>
                <c:pt idx="44537" formatCode="General">
                  <c:v>29.973600000000001</c:v>
                </c:pt>
                <c:pt idx="44538" formatCode="General">
                  <c:v>29.974299999999999</c:v>
                </c:pt>
                <c:pt idx="44539" formatCode="General">
                  <c:v>29.975000000000001</c:v>
                </c:pt>
                <c:pt idx="44540" formatCode="General">
                  <c:v>29.9756</c:v>
                </c:pt>
                <c:pt idx="44541" formatCode="General">
                  <c:v>29.976299999999998</c:v>
                </c:pt>
                <c:pt idx="44542" formatCode="General">
                  <c:v>29.977</c:v>
                </c:pt>
                <c:pt idx="44543" formatCode="General">
                  <c:v>29.977699999999999</c:v>
                </c:pt>
                <c:pt idx="44544" formatCode="General">
                  <c:v>29.978300000000001</c:v>
                </c:pt>
                <c:pt idx="44545" formatCode="General">
                  <c:v>29.978999999999999</c:v>
                </c:pt>
                <c:pt idx="44546" formatCode="General">
                  <c:v>29.979700000000001</c:v>
                </c:pt>
                <c:pt idx="44547" formatCode="General">
                  <c:v>29.980399999999999</c:v>
                </c:pt>
                <c:pt idx="44548" formatCode="General">
                  <c:v>29.981000000000002</c:v>
                </c:pt>
                <c:pt idx="44549" formatCode="General">
                  <c:v>29.9817</c:v>
                </c:pt>
                <c:pt idx="44550" formatCode="General">
                  <c:v>29.982399999999998</c:v>
                </c:pt>
                <c:pt idx="44551" formatCode="General">
                  <c:v>29.9831</c:v>
                </c:pt>
                <c:pt idx="44552" formatCode="General">
                  <c:v>29.983699999999999</c:v>
                </c:pt>
                <c:pt idx="44553" formatCode="General">
                  <c:v>29.984400000000001</c:v>
                </c:pt>
                <c:pt idx="44554" formatCode="General">
                  <c:v>29.985099999999999</c:v>
                </c:pt>
                <c:pt idx="44555" formatCode="General">
                  <c:v>29.985700000000001</c:v>
                </c:pt>
                <c:pt idx="44556" formatCode="General">
                  <c:v>29.9864</c:v>
                </c:pt>
                <c:pt idx="44557" formatCode="General">
                  <c:v>29.987100000000002</c:v>
                </c:pt>
                <c:pt idx="44558" formatCode="General">
                  <c:v>29.9878</c:v>
                </c:pt>
                <c:pt idx="44559" formatCode="General">
                  <c:v>29.988399999999999</c:v>
                </c:pt>
                <c:pt idx="44560" formatCode="General">
                  <c:v>29.989100000000001</c:v>
                </c:pt>
                <c:pt idx="44561" formatCode="General">
                  <c:v>29.989799999999999</c:v>
                </c:pt>
                <c:pt idx="44562" formatCode="General">
                  <c:v>29.990500000000001</c:v>
                </c:pt>
                <c:pt idx="44563" formatCode="General">
                  <c:v>29.991099999999999</c:v>
                </c:pt>
                <c:pt idx="44564" formatCode="General">
                  <c:v>29.991800000000001</c:v>
                </c:pt>
                <c:pt idx="44565" formatCode="General">
                  <c:v>29.9925</c:v>
                </c:pt>
                <c:pt idx="44566" formatCode="General">
                  <c:v>29.993099999999998</c:v>
                </c:pt>
                <c:pt idx="44567" formatCode="General">
                  <c:v>29.9938</c:v>
                </c:pt>
                <c:pt idx="44568" formatCode="General">
                  <c:v>29.994499999999999</c:v>
                </c:pt>
                <c:pt idx="44569" formatCode="General">
                  <c:v>29.995200000000001</c:v>
                </c:pt>
                <c:pt idx="44570" formatCode="General">
                  <c:v>29.995799999999999</c:v>
                </c:pt>
                <c:pt idx="44571" formatCode="General">
                  <c:v>29.996500000000001</c:v>
                </c:pt>
                <c:pt idx="44572" formatCode="General">
                  <c:v>29.997199999999999</c:v>
                </c:pt>
                <c:pt idx="44573" formatCode="General">
                  <c:v>29.997900000000001</c:v>
                </c:pt>
                <c:pt idx="44574" formatCode="General">
                  <c:v>29.9985</c:v>
                </c:pt>
                <c:pt idx="44575" formatCode="General">
                  <c:v>29.999199999999998</c:v>
                </c:pt>
                <c:pt idx="44576" formatCode="General">
                  <c:v>29.9999</c:v>
                </c:pt>
                <c:pt idx="44577" formatCode="General">
                  <c:v>30.000599999999999</c:v>
                </c:pt>
                <c:pt idx="44578" formatCode="General">
                  <c:v>30.001200000000001</c:v>
                </c:pt>
                <c:pt idx="44579" formatCode="General">
                  <c:v>30.001899999999999</c:v>
                </c:pt>
                <c:pt idx="44580" formatCode="General">
                  <c:v>30.002600000000001</c:v>
                </c:pt>
                <c:pt idx="44581" formatCode="General">
                  <c:v>30.0032</c:v>
                </c:pt>
                <c:pt idx="44582" formatCode="General">
                  <c:v>30.003900000000002</c:v>
                </c:pt>
                <c:pt idx="44583" formatCode="General">
                  <c:v>30.0046</c:v>
                </c:pt>
                <c:pt idx="44584" formatCode="General">
                  <c:v>30.005299999999998</c:v>
                </c:pt>
                <c:pt idx="44585" formatCode="General">
                  <c:v>30.0059</c:v>
                </c:pt>
                <c:pt idx="44586" formatCode="General">
                  <c:v>30.006599999999999</c:v>
                </c:pt>
                <c:pt idx="44587" formatCode="General">
                  <c:v>30.007300000000001</c:v>
                </c:pt>
                <c:pt idx="44588" formatCode="General">
                  <c:v>30.007999999999999</c:v>
                </c:pt>
                <c:pt idx="44589" formatCode="General">
                  <c:v>30.008600000000001</c:v>
                </c:pt>
                <c:pt idx="44590" formatCode="General">
                  <c:v>30.0093</c:v>
                </c:pt>
                <c:pt idx="44591" formatCode="General">
                  <c:v>30.01</c:v>
                </c:pt>
                <c:pt idx="44592" formatCode="General">
                  <c:v>30.0106</c:v>
                </c:pt>
                <c:pt idx="44593" formatCode="General">
                  <c:v>30.011299999999999</c:v>
                </c:pt>
                <c:pt idx="44594" formatCode="General">
                  <c:v>30.012</c:v>
                </c:pt>
                <c:pt idx="44595" formatCode="General">
                  <c:v>30.012699999999999</c:v>
                </c:pt>
                <c:pt idx="44596" formatCode="General">
                  <c:v>30.013300000000001</c:v>
                </c:pt>
                <c:pt idx="44597" formatCode="General">
                  <c:v>30.013999999999999</c:v>
                </c:pt>
                <c:pt idx="44598" formatCode="General">
                  <c:v>30.014700000000001</c:v>
                </c:pt>
                <c:pt idx="44599" formatCode="General">
                  <c:v>30.0154</c:v>
                </c:pt>
                <c:pt idx="44600" formatCode="General">
                  <c:v>30.015999999999998</c:v>
                </c:pt>
                <c:pt idx="44601" formatCode="General">
                  <c:v>30.0167</c:v>
                </c:pt>
                <c:pt idx="44602" formatCode="General">
                  <c:v>30.017399999999999</c:v>
                </c:pt>
                <c:pt idx="44603" formatCode="General">
                  <c:v>30.018000000000001</c:v>
                </c:pt>
                <c:pt idx="44604" formatCode="General">
                  <c:v>30.018699999999999</c:v>
                </c:pt>
                <c:pt idx="44605" formatCode="General">
                  <c:v>30.019400000000001</c:v>
                </c:pt>
                <c:pt idx="44606" formatCode="General">
                  <c:v>30.020099999999999</c:v>
                </c:pt>
                <c:pt idx="44607" formatCode="General">
                  <c:v>30.020700000000001</c:v>
                </c:pt>
                <c:pt idx="44608" formatCode="General">
                  <c:v>30.0214</c:v>
                </c:pt>
                <c:pt idx="44609" formatCode="General">
                  <c:v>30.022099999999998</c:v>
                </c:pt>
                <c:pt idx="44610" formatCode="General">
                  <c:v>30.0228</c:v>
                </c:pt>
                <c:pt idx="44611" formatCode="General">
                  <c:v>30.023399999999999</c:v>
                </c:pt>
                <c:pt idx="44612" formatCode="General">
                  <c:v>30.024100000000001</c:v>
                </c:pt>
                <c:pt idx="44613" formatCode="General">
                  <c:v>30.024799999999999</c:v>
                </c:pt>
                <c:pt idx="44614" formatCode="General">
                  <c:v>30.025500000000001</c:v>
                </c:pt>
                <c:pt idx="44615" formatCode="General">
                  <c:v>30.0261</c:v>
                </c:pt>
                <c:pt idx="44616" formatCode="General">
                  <c:v>30.026800000000001</c:v>
                </c:pt>
                <c:pt idx="44617" formatCode="General">
                  <c:v>30.0275</c:v>
                </c:pt>
                <c:pt idx="44618" formatCode="General">
                  <c:v>30.028099999999998</c:v>
                </c:pt>
                <c:pt idx="44619" formatCode="General">
                  <c:v>30.0288</c:v>
                </c:pt>
                <c:pt idx="44620" formatCode="General">
                  <c:v>30.029499999999999</c:v>
                </c:pt>
                <c:pt idx="44621" formatCode="General">
                  <c:v>30.030200000000001</c:v>
                </c:pt>
                <c:pt idx="44622" formatCode="General">
                  <c:v>30.030799999999999</c:v>
                </c:pt>
                <c:pt idx="44623" formatCode="General">
                  <c:v>30.031500000000001</c:v>
                </c:pt>
                <c:pt idx="44624" formatCode="General">
                  <c:v>30.0322</c:v>
                </c:pt>
                <c:pt idx="44625" formatCode="General">
                  <c:v>30.032900000000001</c:v>
                </c:pt>
                <c:pt idx="44626" formatCode="General">
                  <c:v>30.0335</c:v>
                </c:pt>
                <c:pt idx="44627" formatCode="General">
                  <c:v>30.034199999999998</c:v>
                </c:pt>
                <c:pt idx="44628" formatCode="General">
                  <c:v>30.0349</c:v>
                </c:pt>
                <c:pt idx="44629" formatCode="General">
                  <c:v>30.035499999999999</c:v>
                </c:pt>
                <c:pt idx="44630" formatCode="General">
                  <c:v>30.036200000000001</c:v>
                </c:pt>
                <c:pt idx="44631" formatCode="General">
                  <c:v>30.036899999999999</c:v>
                </c:pt>
                <c:pt idx="44632" formatCode="General">
                  <c:v>30.037600000000001</c:v>
                </c:pt>
                <c:pt idx="44633" formatCode="General">
                  <c:v>30.0382</c:v>
                </c:pt>
                <c:pt idx="44634" formatCode="General">
                  <c:v>30.038900000000002</c:v>
                </c:pt>
                <c:pt idx="44635" formatCode="General">
                  <c:v>30.0396</c:v>
                </c:pt>
                <c:pt idx="44636" formatCode="General">
                  <c:v>30.040299999999998</c:v>
                </c:pt>
                <c:pt idx="44637" formatCode="General">
                  <c:v>30.040900000000001</c:v>
                </c:pt>
                <c:pt idx="44638" formatCode="General">
                  <c:v>30.041599999999999</c:v>
                </c:pt>
                <c:pt idx="44639" formatCode="General">
                  <c:v>30.042300000000001</c:v>
                </c:pt>
                <c:pt idx="44640" formatCode="General">
                  <c:v>30.042899999999999</c:v>
                </c:pt>
                <c:pt idx="44641" formatCode="General">
                  <c:v>30.043600000000001</c:v>
                </c:pt>
                <c:pt idx="44642" formatCode="General">
                  <c:v>30.0443</c:v>
                </c:pt>
                <c:pt idx="44643" formatCode="General">
                  <c:v>30.045000000000002</c:v>
                </c:pt>
                <c:pt idx="44644" formatCode="General">
                  <c:v>30.0456</c:v>
                </c:pt>
                <c:pt idx="44645" formatCode="General">
                  <c:v>30.046299999999999</c:v>
                </c:pt>
                <c:pt idx="44646" formatCode="General">
                  <c:v>30.047000000000001</c:v>
                </c:pt>
                <c:pt idx="44647" formatCode="General">
                  <c:v>30.047699999999999</c:v>
                </c:pt>
                <c:pt idx="44648" formatCode="General">
                  <c:v>30.048300000000001</c:v>
                </c:pt>
                <c:pt idx="44649" formatCode="General">
                  <c:v>30.048999999999999</c:v>
                </c:pt>
                <c:pt idx="44650" formatCode="General">
                  <c:v>30.049700000000001</c:v>
                </c:pt>
                <c:pt idx="44651" formatCode="General">
                  <c:v>30.0504</c:v>
                </c:pt>
                <c:pt idx="44652" formatCode="General">
                  <c:v>30.050999999999998</c:v>
                </c:pt>
                <c:pt idx="44653" formatCode="General">
                  <c:v>30.0517</c:v>
                </c:pt>
                <c:pt idx="44654" formatCode="General">
                  <c:v>30.052399999999999</c:v>
                </c:pt>
                <c:pt idx="44655" formatCode="General">
                  <c:v>30.053000000000001</c:v>
                </c:pt>
                <c:pt idx="44656" formatCode="General">
                  <c:v>30.053699999999999</c:v>
                </c:pt>
                <c:pt idx="44657" formatCode="General">
                  <c:v>30.054400000000001</c:v>
                </c:pt>
                <c:pt idx="44658" formatCode="General">
                  <c:v>30.055099999999999</c:v>
                </c:pt>
                <c:pt idx="44659" formatCode="General">
                  <c:v>30.055700000000002</c:v>
                </c:pt>
                <c:pt idx="44660" formatCode="General">
                  <c:v>30.0564</c:v>
                </c:pt>
                <c:pt idx="44661" formatCode="General">
                  <c:v>30.057099999999998</c:v>
                </c:pt>
                <c:pt idx="44662" formatCode="General">
                  <c:v>30.0578</c:v>
                </c:pt>
                <c:pt idx="44663" formatCode="General">
                  <c:v>30.058399999999999</c:v>
                </c:pt>
                <c:pt idx="44664" formatCode="General">
                  <c:v>30.059100000000001</c:v>
                </c:pt>
                <c:pt idx="44665" formatCode="General">
                  <c:v>30.059799999999999</c:v>
                </c:pt>
                <c:pt idx="44666" formatCode="General">
                  <c:v>30.060400000000001</c:v>
                </c:pt>
                <c:pt idx="44667" formatCode="General">
                  <c:v>30.0611</c:v>
                </c:pt>
                <c:pt idx="44668" formatCode="General">
                  <c:v>30.061800000000002</c:v>
                </c:pt>
                <c:pt idx="44669" formatCode="General">
                  <c:v>30.0625</c:v>
                </c:pt>
                <c:pt idx="44670" formatCode="General">
                  <c:v>30.063099999999999</c:v>
                </c:pt>
                <c:pt idx="44671" formatCode="General">
                  <c:v>30.063800000000001</c:v>
                </c:pt>
                <c:pt idx="44672" formatCode="General">
                  <c:v>30.064499999999999</c:v>
                </c:pt>
                <c:pt idx="44673" formatCode="General">
                  <c:v>30.065200000000001</c:v>
                </c:pt>
                <c:pt idx="44674" formatCode="General">
                  <c:v>30.065799999999999</c:v>
                </c:pt>
                <c:pt idx="44675" formatCode="General">
                  <c:v>30.066500000000001</c:v>
                </c:pt>
                <c:pt idx="44676" formatCode="General">
                  <c:v>30.0672</c:v>
                </c:pt>
                <c:pt idx="44677" formatCode="General">
                  <c:v>30.067900000000002</c:v>
                </c:pt>
                <c:pt idx="44678" formatCode="General">
                  <c:v>30.0685</c:v>
                </c:pt>
                <c:pt idx="44679" formatCode="General">
                  <c:v>30.069199999999999</c:v>
                </c:pt>
                <c:pt idx="44680" formatCode="General">
                  <c:v>30.069900000000001</c:v>
                </c:pt>
                <c:pt idx="44681" formatCode="General">
                  <c:v>30.070499999999999</c:v>
                </c:pt>
                <c:pt idx="44682" formatCode="General">
                  <c:v>30.071200000000001</c:v>
                </c:pt>
                <c:pt idx="44683" formatCode="General">
                  <c:v>30.071899999999999</c:v>
                </c:pt>
                <c:pt idx="44684" formatCode="General">
                  <c:v>30.072600000000001</c:v>
                </c:pt>
                <c:pt idx="44685" formatCode="General">
                  <c:v>30.0732</c:v>
                </c:pt>
                <c:pt idx="44686" formatCode="General">
                  <c:v>30.073899999999998</c:v>
                </c:pt>
                <c:pt idx="44687" formatCode="General">
                  <c:v>30.0746</c:v>
                </c:pt>
                <c:pt idx="44688" formatCode="General">
                  <c:v>30.075299999999999</c:v>
                </c:pt>
                <c:pt idx="44689" formatCode="General">
                  <c:v>30.075900000000001</c:v>
                </c:pt>
                <c:pt idx="44690" formatCode="General">
                  <c:v>30.076599999999999</c:v>
                </c:pt>
                <c:pt idx="44691" formatCode="General">
                  <c:v>30.077300000000001</c:v>
                </c:pt>
                <c:pt idx="44692" formatCode="General">
                  <c:v>30.0779</c:v>
                </c:pt>
                <c:pt idx="44693" formatCode="General">
                  <c:v>30.078600000000002</c:v>
                </c:pt>
                <c:pt idx="44694" formatCode="General">
                  <c:v>30.0793</c:v>
                </c:pt>
                <c:pt idx="44695" formatCode="General">
                  <c:v>30.08</c:v>
                </c:pt>
                <c:pt idx="44696" formatCode="General">
                  <c:v>30.0806</c:v>
                </c:pt>
                <c:pt idx="44697" formatCode="General">
                  <c:v>30.081299999999999</c:v>
                </c:pt>
                <c:pt idx="44698" formatCode="General">
                  <c:v>30.082000000000001</c:v>
                </c:pt>
                <c:pt idx="44699" formatCode="General">
                  <c:v>30.082699999999999</c:v>
                </c:pt>
                <c:pt idx="44700" formatCode="General">
                  <c:v>30.083300000000001</c:v>
                </c:pt>
                <c:pt idx="44701" formatCode="General">
                  <c:v>30.084</c:v>
                </c:pt>
                <c:pt idx="44702" formatCode="General">
                  <c:v>30.084700000000002</c:v>
                </c:pt>
                <c:pt idx="44703" formatCode="General">
                  <c:v>30.0853</c:v>
                </c:pt>
                <c:pt idx="44704" formatCode="General">
                  <c:v>30.085999999999999</c:v>
                </c:pt>
                <c:pt idx="44705" formatCode="General">
                  <c:v>30.0867</c:v>
                </c:pt>
                <c:pt idx="44706" formatCode="General">
                  <c:v>30.087399999999999</c:v>
                </c:pt>
                <c:pt idx="44707" formatCode="General">
                  <c:v>30.088000000000001</c:v>
                </c:pt>
                <c:pt idx="44708" formatCode="General">
                  <c:v>30.088699999999999</c:v>
                </c:pt>
                <c:pt idx="44709" formatCode="General">
                  <c:v>30.089400000000001</c:v>
                </c:pt>
                <c:pt idx="44710" formatCode="General">
                  <c:v>30.0901</c:v>
                </c:pt>
                <c:pt idx="44711" formatCode="General">
                  <c:v>30.090699999999998</c:v>
                </c:pt>
                <c:pt idx="44712" formatCode="General">
                  <c:v>30.0914</c:v>
                </c:pt>
                <c:pt idx="44713" formatCode="General">
                  <c:v>30.092099999999999</c:v>
                </c:pt>
                <c:pt idx="44714" formatCode="General">
                  <c:v>30.0928</c:v>
                </c:pt>
                <c:pt idx="44715" formatCode="General">
                  <c:v>30.093399999999999</c:v>
                </c:pt>
                <c:pt idx="44716" formatCode="General">
                  <c:v>30.094100000000001</c:v>
                </c:pt>
                <c:pt idx="44717" formatCode="General">
                  <c:v>30.094799999999999</c:v>
                </c:pt>
                <c:pt idx="44718" formatCode="General">
                  <c:v>30.095400000000001</c:v>
                </c:pt>
                <c:pt idx="44719" formatCode="General">
                  <c:v>30.0961</c:v>
                </c:pt>
                <c:pt idx="44720" formatCode="General">
                  <c:v>30.096800000000002</c:v>
                </c:pt>
                <c:pt idx="44721" formatCode="General">
                  <c:v>30.0975</c:v>
                </c:pt>
                <c:pt idx="44722" formatCode="General">
                  <c:v>30.098099999999999</c:v>
                </c:pt>
                <c:pt idx="44723" formatCode="General">
                  <c:v>30.098800000000001</c:v>
                </c:pt>
                <c:pt idx="44724" formatCode="General">
                  <c:v>30.099499999999999</c:v>
                </c:pt>
                <c:pt idx="44725" formatCode="General">
                  <c:v>30.100200000000001</c:v>
                </c:pt>
                <c:pt idx="44726" formatCode="General">
                  <c:v>30.1008</c:v>
                </c:pt>
                <c:pt idx="44727" formatCode="General">
                  <c:v>30.101500000000001</c:v>
                </c:pt>
                <c:pt idx="44728" formatCode="General">
                  <c:v>30.1022</c:v>
                </c:pt>
                <c:pt idx="44729" formatCode="General">
                  <c:v>30.102799999999998</c:v>
                </c:pt>
                <c:pt idx="44730" formatCode="General">
                  <c:v>30.1035</c:v>
                </c:pt>
                <c:pt idx="44731" formatCode="General">
                  <c:v>30.104199999999999</c:v>
                </c:pt>
                <c:pt idx="44732" formatCode="General">
                  <c:v>30.104900000000001</c:v>
                </c:pt>
                <c:pt idx="44733" formatCode="General">
                  <c:v>30.105499999999999</c:v>
                </c:pt>
                <c:pt idx="44734" formatCode="General">
                  <c:v>30.106200000000001</c:v>
                </c:pt>
                <c:pt idx="44735" formatCode="General">
                  <c:v>30.1069</c:v>
                </c:pt>
                <c:pt idx="44736" formatCode="General">
                  <c:v>30.107600000000001</c:v>
                </c:pt>
                <c:pt idx="44737" formatCode="General">
                  <c:v>30.1082</c:v>
                </c:pt>
                <c:pt idx="44738" formatCode="General">
                  <c:v>30.108899999999998</c:v>
                </c:pt>
                <c:pt idx="44739" formatCode="General">
                  <c:v>30.1096</c:v>
                </c:pt>
                <c:pt idx="44740" formatCode="General">
                  <c:v>30.110299999999999</c:v>
                </c:pt>
                <c:pt idx="44741" formatCode="General">
                  <c:v>30.110900000000001</c:v>
                </c:pt>
                <c:pt idx="44742" formatCode="General">
                  <c:v>30.111599999999999</c:v>
                </c:pt>
                <c:pt idx="44743" formatCode="General">
                  <c:v>30.112300000000001</c:v>
                </c:pt>
                <c:pt idx="44744" formatCode="General">
                  <c:v>30.1129</c:v>
                </c:pt>
                <c:pt idx="44745" formatCode="General">
                  <c:v>30.113600000000002</c:v>
                </c:pt>
                <c:pt idx="44746" formatCode="General">
                  <c:v>30.1143</c:v>
                </c:pt>
                <c:pt idx="44747" formatCode="General">
                  <c:v>30.114999999999998</c:v>
                </c:pt>
                <c:pt idx="44748" formatCode="General">
                  <c:v>30.115600000000001</c:v>
                </c:pt>
                <c:pt idx="44749" formatCode="General">
                  <c:v>30.116299999999999</c:v>
                </c:pt>
                <c:pt idx="44750" formatCode="General">
                  <c:v>30.117000000000001</c:v>
                </c:pt>
                <c:pt idx="44751" formatCode="General">
                  <c:v>30.117699999999999</c:v>
                </c:pt>
                <c:pt idx="44752" formatCode="General">
                  <c:v>30.118300000000001</c:v>
                </c:pt>
                <c:pt idx="44753" formatCode="General">
                  <c:v>30.119</c:v>
                </c:pt>
                <c:pt idx="44754" formatCode="General">
                  <c:v>30.119700000000002</c:v>
                </c:pt>
                <c:pt idx="44755" formatCode="General">
                  <c:v>30.1203</c:v>
                </c:pt>
                <c:pt idx="44756" formatCode="General">
                  <c:v>30.120999999999999</c:v>
                </c:pt>
                <c:pt idx="44757" formatCode="General">
                  <c:v>30.121700000000001</c:v>
                </c:pt>
                <c:pt idx="44758" formatCode="General">
                  <c:v>30.122399999999999</c:v>
                </c:pt>
                <c:pt idx="44759" formatCode="General">
                  <c:v>30.123000000000001</c:v>
                </c:pt>
                <c:pt idx="44760" formatCode="General">
                  <c:v>30.123699999999999</c:v>
                </c:pt>
                <c:pt idx="44761" formatCode="General">
                  <c:v>30.124400000000001</c:v>
                </c:pt>
                <c:pt idx="44762" formatCode="General">
                  <c:v>30.1251</c:v>
                </c:pt>
                <c:pt idx="44763" formatCode="General">
                  <c:v>30.125699999999998</c:v>
                </c:pt>
                <c:pt idx="44764" formatCode="General">
                  <c:v>30.1264</c:v>
                </c:pt>
                <c:pt idx="44765" formatCode="General">
                  <c:v>30.127099999999999</c:v>
                </c:pt>
                <c:pt idx="44766" formatCode="General">
                  <c:v>30.127700000000001</c:v>
                </c:pt>
                <c:pt idx="44767" formatCode="General">
                  <c:v>30.128399999999999</c:v>
                </c:pt>
                <c:pt idx="44768" formatCode="General">
                  <c:v>30.129100000000001</c:v>
                </c:pt>
                <c:pt idx="44769" formatCode="General">
                  <c:v>30.129799999999999</c:v>
                </c:pt>
                <c:pt idx="44770" formatCode="General">
                  <c:v>30.130400000000002</c:v>
                </c:pt>
                <c:pt idx="44771" formatCode="General">
                  <c:v>30.1311</c:v>
                </c:pt>
                <c:pt idx="44772" formatCode="General">
                  <c:v>30.131799999999998</c:v>
                </c:pt>
                <c:pt idx="44773" formatCode="General">
                  <c:v>30.1325</c:v>
                </c:pt>
                <c:pt idx="44774" formatCode="General">
                  <c:v>30.133099999999999</c:v>
                </c:pt>
                <c:pt idx="44775" formatCode="General">
                  <c:v>30.133800000000001</c:v>
                </c:pt>
                <c:pt idx="44776" formatCode="General">
                  <c:v>30.134499999999999</c:v>
                </c:pt>
                <c:pt idx="44777" formatCode="General">
                  <c:v>30.135200000000001</c:v>
                </c:pt>
                <c:pt idx="44778" formatCode="General">
                  <c:v>30.1358</c:v>
                </c:pt>
                <c:pt idx="44779" formatCode="General">
                  <c:v>30.136500000000002</c:v>
                </c:pt>
                <c:pt idx="44780" formatCode="General">
                  <c:v>30.1372</c:v>
                </c:pt>
                <c:pt idx="44781" formatCode="General">
                  <c:v>30.137799999999999</c:v>
                </c:pt>
                <c:pt idx="44782" formatCode="General">
                  <c:v>30.138500000000001</c:v>
                </c:pt>
                <c:pt idx="44783" formatCode="General">
                  <c:v>30.139199999999999</c:v>
                </c:pt>
                <c:pt idx="44784" formatCode="General">
                  <c:v>30.139900000000001</c:v>
                </c:pt>
                <c:pt idx="44785" formatCode="General">
                  <c:v>30.140499999999999</c:v>
                </c:pt>
                <c:pt idx="44786" formatCode="General">
                  <c:v>30.141200000000001</c:v>
                </c:pt>
                <c:pt idx="44787" formatCode="General">
                  <c:v>30.1419</c:v>
                </c:pt>
                <c:pt idx="44788" formatCode="General">
                  <c:v>30.142600000000002</c:v>
                </c:pt>
                <c:pt idx="44789" formatCode="General">
                  <c:v>30.1432</c:v>
                </c:pt>
                <c:pt idx="44790" formatCode="General">
                  <c:v>30.143899999999999</c:v>
                </c:pt>
                <c:pt idx="44791" formatCode="General">
                  <c:v>30.144600000000001</c:v>
                </c:pt>
                <c:pt idx="44792" formatCode="General">
                  <c:v>30.145199999999999</c:v>
                </c:pt>
                <c:pt idx="44793" formatCode="General">
                  <c:v>30.145900000000001</c:v>
                </c:pt>
                <c:pt idx="44794" formatCode="General">
                  <c:v>30.146599999999999</c:v>
                </c:pt>
                <c:pt idx="44795" formatCode="General">
                  <c:v>30.147300000000001</c:v>
                </c:pt>
                <c:pt idx="44796" formatCode="General">
                  <c:v>30.1479</c:v>
                </c:pt>
                <c:pt idx="44797" formatCode="General">
                  <c:v>30.148599999999998</c:v>
                </c:pt>
                <c:pt idx="44798" formatCode="General">
                  <c:v>30.1493</c:v>
                </c:pt>
                <c:pt idx="44799" formatCode="General">
                  <c:v>30.15</c:v>
                </c:pt>
                <c:pt idx="44800" formatCode="General">
                  <c:v>30.150600000000001</c:v>
                </c:pt>
                <c:pt idx="44801" formatCode="General">
                  <c:v>30.151299999999999</c:v>
                </c:pt>
                <c:pt idx="44802" formatCode="General">
                  <c:v>30.152000000000001</c:v>
                </c:pt>
                <c:pt idx="44803" formatCode="General">
                  <c:v>30.1526</c:v>
                </c:pt>
                <c:pt idx="44804" formatCode="General">
                  <c:v>30.153300000000002</c:v>
                </c:pt>
                <c:pt idx="44805" formatCode="General">
                  <c:v>30.154</c:v>
                </c:pt>
                <c:pt idx="44806" formatCode="General">
                  <c:v>30.154699999999998</c:v>
                </c:pt>
                <c:pt idx="44807" formatCode="General">
                  <c:v>30.1553</c:v>
                </c:pt>
                <c:pt idx="44808" formatCode="General">
                  <c:v>30.155999999999999</c:v>
                </c:pt>
                <c:pt idx="44809" formatCode="General">
                  <c:v>30.156700000000001</c:v>
                </c:pt>
                <c:pt idx="44810" formatCode="General">
                  <c:v>30.157399999999999</c:v>
                </c:pt>
                <c:pt idx="44811" formatCode="General">
                  <c:v>30.158000000000001</c:v>
                </c:pt>
                <c:pt idx="44812" formatCode="General">
                  <c:v>30.1587</c:v>
                </c:pt>
                <c:pt idx="44813" formatCode="General">
                  <c:v>30.159400000000002</c:v>
                </c:pt>
                <c:pt idx="44814" formatCode="General">
                  <c:v>30.1601</c:v>
                </c:pt>
                <c:pt idx="44815" formatCode="General">
                  <c:v>30.160699999999999</c:v>
                </c:pt>
                <c:pt idx="44816" formatCode="General">
                  <c:v>30.1614</c:v>
                </c:pt>
                <c:pt idx="44817" formatCode="General">
                  <c:v>30.162099999999999</c:v>
                </c:pt>
                <c:pt idx="44818" formatCode="General">
                  <c:v>30.162700000000001</c:v>
                </c:pt>
                <c:pt idx="44819" formatCode="General">
                  <c:v>30.163399999999999</c:v>
                </c:pt>
                <c:pt idx="44820" formatCode="General">
                  <c:v>30.164100000000001</c:v>
                </c:pt>
                <c:pt idx="44821" formatCode="General">
                  <c:v>30.1648</c:v>
                </c:pt>
                <c:pt idx="44822" formatCode="General">
                  <c:v>30.165400000000002</c:v>
                </c:pt>
                <c:pt idx="44823" formatCode="General">
                  <c:v>30.1661</c:v>
                </c:pt>
                <c:pt idx="44824" formatCode="General">
                  <c:v>30.166799999999999</c:v>
                </c:pt>
                <c:pt idx="44825" formatCode="General">
                  <c:v>30.1675</c:v>
                </c:pt>
                <c:pt idx="44826" formatCode="General">
                  <c:v>30.168099999999999</c:v>
                </c:pt>
                <c:pt idx="44827" formatCode="General">
                  <c:v>30.168800000000001</c:v>
                </c:pt>
                <c:pt idx="44828" formatCode="General">
                  <c:v>30.169499999999999</c:v>
                </c:pt>
                <c:pt idx="44829" formatCode="General">
                  <c:v>30.170100000000001</c:v>
                </c:pt>
                <c:pt idx="44830" formatCode="General">
                  <c:v>30.1708</c:v>
                </c:pt>
                <c:pt idx="44831" formatCode="General">
                  <c:v>30.171500000000002</c:v>
                </c:pt>
                <c:pt idx="44832" formatCode="General">
                  <c:v>30.1722</c:v>
                </c:pt>
                <c:pt idx="44833" formatCode="General">
                  <c:v>30.172799999999999</c:v>
                </c:pt>
                <c:pt idx="44834" formatCode="General">
                  <c:v>30.173500000000001</c:v>
                </c:pt>
                <c:pt idx="44835" formatCode="General">
                  <c:v>30.174199999999999</c:v>
                </c:pt>
                <c:pt idx="44836" formatCode="General">
                  <c:v>30.174900000000001</c:v>
                </c:pt>
                <c:pt idx="44837" formatCode="General">
                  <c:v>30.1755</c:v>
                </c:pt>
                <c:pt idx="44838" formatCode="General">
                  <c:v>30.176200000000001</c:v>
                </c:pt>
                <c:pt idx="44839" formatCode="General">
                  <c:v>30.1769</c:v>
                </c:pt>
                <c:pt idx="44840" formatCode="General">
                  <c:v>30.177600000000002</c:v>
                </c:pt>
                <c:pt idx="44841" formatCode="General">
                  <c:v>30.1782</c:v>
                </c:pt>
                <c:pt idx="44842" formatCode="General">
                  <c:v>30.178899999999999</c:v>
                </c:pt>
                <c:pt idx="44843" formatCode="General">
                  <c:v>30.179600000000001</c:v>
                </c:pt>
                <c:pt idx="44844" formatCode="General">
                  <c:v>30.180199999999999</c:v>
                </c:pt>
                <c:pt idx="44845" formatCode="General">
                  <c:v>30.180900000000001</c:v>
                </c:pt>
                <c:pt idx="44846" formatCode="General">
                  <c:v>30.1816</c:v>
                </c:pt>
                <c:pt idx="44847" formatCode="General">
                  <c:v>30.182300000000001</c:v>
                </c:pt>
                <c:pt idx="44848" formatCode="General">
                  <c:v>30.1829</c:v>
                </c:pt>
                <c:pt idx="44849" formatCode="General">
                  <c:v>30.183599999999998</c:v>
                </c:pt>
                <c:pt idx="44850" formatCode="General">
                  <c:v>30.1843</c:v>
                </c:pt>
                <c:pt idx="44851" formatCode="General">
                  <c:v>30.184999999999999</c:v>
                </c:pt>
                <c:pt idx="44852" formatCode="General">
                  <c:v>30.185600000000001</c:v>
                </c:pt>
                <c:pt idx="44853" formatCode="General">
                  <c:v>30.186299999999999</c:v>
                </c:pt>
                <c:pt idx="44854" formatCode="General">
                  <c:v>30.187000000000001</c:v>
                </c:pt>
                <c:pt idx="44855" formatCode="General">
                  <c:v>30.1876</c:v>
                </c:pt>
                <c:pt idx="44856" formatCode="General">
                  <c:v>30.188300000000002</c:v>
                </c:pt>
                <c:pt idx="44857" formatCode="General">
                  <c:v>30.189</c:v>
                </c:pt>
                <c:pt idx="44858" formatCode="General">
                  <c:v>30.189699999999998</c:v>
                </c:pt>
                <c:pt idx="44859" formatCode="General">
                  <c:v>30.190300000000001</c:v>
                </c:pt>
                <c:pt idx="44860" formatCode="General">
                  <c:v>30.190999999999999</c:v>
                </c:pt>
                <c:pt idx="44861" formatCode="General">
                  <c:v>30.191700000000001</c:v>
                </c:pt>
                <c:pt idx="44862" formatCode="General">
                  <c:v>30.192399999999999</c:v>
                </c:pt>
                <c:pt idx="44863" formatCode="General">
                  <c:v>30.193000000000001</c:v>
                </c:pt>
                <c:pt idx="44864" formatCode="General">
                  <c:v>30.1937</c:v>
                </c:pt>
                <c:pt idx="44865" formatCode="General">
                  <c:v>30.194400000000002</c:v>
                </c:pt>
                <c:pt idx="44866" formatCode="General">
                  <c:v>30.195</c:v>
                </c:pt>
                <c:pt idx="44867" formatCode="General">
                  <c:v>30.195699999999999</c:v>
                </c:pt>
                <c:pt idx="44868" formatCode="General">
                  <c:v>30.196400000000001</c:v>
                </c:pt>
                <c:pt idx="44869" formatCode="General">
                  <c:v>30.197099999999999</c:v>
                </c:pt>
                <c:pt idx="44870" formatCode="General">
                  <c:v>30.197700000000001</c:v>
                </c:pt>
                <c:pt idx="44871" formatCode="General">
                  <c:v>30.198399999999999</c:v>
                </c:pt>
                <c:pt idx="44872" formatCode="General">
                  <c:v>30.199100000000001</c:v>
                </c:pt>
                <c:pt idx="44873" formatCode="General">
                  <c:v>30.1998</c:v>
                </c:pt>
                <c:pt idx="44874" formatCode="General">
                  <c:v>30.200399999999998</c:v>
                </c:pt>
                <c:pt idx="44875" formatCode="General">
                  <c:v>30.2011</c:v>
                </c:pt>
                <c:pt idx="44876" formatCode="General">
                  <c:v>30.201799999999999</c:v>
                </c:pt>
                <c:pt idx="44877" formatCode="General">
                  <c:v>30.202500000000001</c:v>
                </c:pt>
                <c:pt idx="44878" formatCode="General">
                  <c:v>30.203099999999999</c:v>
                </c:pt>
                <c:pt idx="44879" formatCode="General">
                  <c:v>30.203800000000001</c:v>
                </c:pt>
                <c:pt idx="44880" formatCode="General">
                  <c:v>30.204499999999999</c:v>
                </c:pt>
                <c:pt idx="44881" formatCode="General">
                  <c:v>30.205100000000002</c:v>
                </c:pt>
                <c:pt idx="44882" formatCode="General">
                  <c:v>30.2058</c:v>
                </c:pt>
                <c:pt idx="44883" formatCode="General">
                  <c:v>30.206499999999998</c:v>
                </c:pt>
                <c:pt idx="44884" formatCode="General">
                  <c:v>30.2072</c:v>
                </c:pt>
                <c:pt idx="44885" formatCode="General">
                  <c:v>30.207799999999999</c:v>
                </c:pt>
                <c:pt idx="44886" formatCode="General">
                  <c:v>30.208500000000001</c:v>
                </c:pt>
                <c:pt idx="44887" formatCode="General">
                  <c:v>30.209199999999999</c:v>
                </c:pt>
                <c:pt idx="44888" formatCode="General">
                  <c:v>30.209900000000001</c:v>
                </c:pt>
                <c:pt idx="44889" formatCode="General">
                  <c:v>30.2105</c:v>
                </c:pt>
                <c:pt idx="44890" formatCode="General">
                  <c:v>30.211200000000002</c:v>
                </c:pt>
                <c:pt idx="44891" formatCode="General">
                  <c:v>30.2119</c:v>
                </c:pt>
                <c:pt idx="44892" formatCode="General">
                  <c:v>30.212499999999999</c:v>
                </c:pt>
                <c:pt idx="44893" formatCode="General">
                  <c:v>30.213200000000001</c:v>
                </c:pt>
                <c:pt idx="44894" formatCode="General">
                  <c:v>30.213899999999999</c:v>
                </c:pt>
                <c:pt idx="44895" formatCode="General">
                  <c:v>30.214600000000001</c:v>
                </c:pt>
                <c:pt idx="44896" formatCode="General">
                  <c:v>30.215199999999999</c:v>
                </c:pt>
                <c:pt idx="44897" formatCode="General">
                  <c:v>30.215900000000001</c:v>
                </c:pt>
                <c:pt idx="44898" formatCode="General">
                  <c:v>30.2166</c:v>
                </c:pt>
                <c:pt idx="44899" formatCode="General">
                  <c:v>30.217300000000002</c:v>
                </c:pt>
                <c:pt idx="44900" formatCode="General">
                  <c:v>30.2179</c:v>
                </c:pt>
                <c:pt idx="44901" formatCode="General">
                  <c:v>30.218599999999999</c:v>
                </c:pt>
                <c:pt idx="44902" formatCode="General">
                  <c:v>30.2193</c:v>
                </c:pt>
                <c:pt idx="44903" formatCode="General">
                  <c:v>30.219899999999999</c:v>
                </c:pt>
                <c:pt idx="44904" formatCode="General">
                  <c:v>30.220600000000001</c:v>
                </c:pt>
                <c:pt idx="44905" formatCode="General">
                  <c:v>30.221299999999999</c:v>
                </c:pt>
                <c:pt idx="44906" formatCode="General">
                  <c:v>30.222000000000001</c:v>
                </c:pt>
                <c:pt idx="44907" formatCode="General">
                  <c:v>30.2226</c:v>
                </c:pt>
                <c:pt idx="44908" formatCode="General">
                  <c:v>30.223299999999998</c:v>
                </c:pt>
                <c:pt idx="44909" formatCode="General">
                  <c:v>30.224</c:v>
                </c:pt>
                <c:pt idx="44910" formatCode="General">
                  <c:v>30.224699999999999</c:v>
                </c:pt>
                <c:pt idx="44911" formatCode="General">
                  <c:v>30.225300000000001</c:v>
                </c:pt>
                <c:pt idx="44912" formatCode="General">
                  <c:v>30.225999999999999</c:v>
                </c:pt>
                <c:pt idx="44913" formatCode="General">
                  <c:v>30.226700000000001</c:v>
                </c:pt>
                <c:pt idx="44914" formatCode="General">
                  <c:v>30.227399999999999</c:v>
                </c:pt>
                <c:pt idx="44915" formatCode="General">
                  <c:v>30.228000000000002</c:v>
                </c:pt>
                <c:pt idx="44916" formatCode="General">
                  <c:v>30.2287</c:v>
                </c:pt>
                <c:pt idx="44917" formatCode="General">
                  <c:v>30.229399999999998</c:v>
                </c:pt>
                <c:pt idx="44918" formatCode="General">
                  <c:v>30.23</c:v>
                </c:pt>
                <c:pt idx="44919" formatCode="General">
                  <c:v>30.230699999999999</c:v>
                </c:pt>
                <c:pt idx="44920" formatCode="General">
                  <c:v>30.231400000000001</c:v>
                </c:pt>
                <c:pt idx="44921" formatCode="General">
                  <c:v>30.232099999999999</c:v>
                </c:pt>
                <c:pt idx="44922" formatCode="General">
                  <c:v>30.232700000000001</c:v>
                </c:pt>
                <c:pt idx="44923" formatCode="General">
                  <c:v>30.2334</c:v>
                </c:pt>
                <c:pt idx="44924" formatCode="General">
                  <c:v>30.234100000000002</c:v>
                </c:pt>
                <c:pt idx="44925" formatCode="General">
                  <c:v>30.2348</c:v>
                </c:pt>
                <c:pt idx="44926" formatCode="General">
                  <c:v>30.235399999999998</c:v>
                </c:pt>
                <c:pt idx="44927" formatCode="General">
                  <c:v>30.2361</c:v>
                </c:pt>
                <c:pt idx="44928" formatCode="General">
                  <c:v>30.236799999999999</c:v>
                </c:pt>
                <c:pt idx="44929" formatCode="General">
                  <c:v>30.237400000000001</c:v>
                </c:pt>
                <c:pt idx="44930" formatCode="General">
                  <c:v>30.238099999999999</c:v>
                </c:pt>
                <c:pt idx="44931" formatCode="General">
                  <c:v>30.238800000000001</c:v>
                </c:pt>
                <c:pt idx="44932" formatCode="General">
                  <c:v>30.2395</c:v>
                </c:pt>
                <c:pt idx="44933" formatCode="General">
                  <c:v>30.240100000000002</c:v>
                </c:pt>
                <c:pt idx="44934" formatCode="General">
                  <c:v>30.2408</c:v>
                </c:pt>
                <c:pt idx="44935" formatCode="General">
                  <c:v>30.241499999999998</c:v>
                </c:pt>
                <c:pt idx="44936" formatCode="General">
                  <c:v>30.2422</c:v>
                </c:pt>
                <c:pt idx="44937" formatCode="General">
                  <c:v>30.242799999999999</c:v>
                </c:pt>
                <c:pt idx="44938" formatCode="General">
                  <c:v>30.243500000000001</c:v>
                </c:pt>
                <c:pt idx="44939" formatCode="General">
                  <c:v>30.244199999999999</c:v>
                </c:pt>
                <c:pt idx="44940" formatCode="General">
                  <c:v>30.244900000000001</c:v>
                </c:pt>
                <c:pt idx="44941" formatCode="General">
                  <c:v>30.2455</c:v>
                </c:pt>
                <c:pt idx="44942" formatCode="General">
                  <c:v>30.246200000000002</c:v>
                </c:pt>
                <c:pt idx="44943" formatCode="General">
                  <c:v>30.2469</c:v>
                </c:pt>
                <c:pt idx="44944" formatCode="General">
                  <c:v>30.247499999999999</c:v>
                </c:pt>
                <c:pt idx="44945" formatCode="General">
                  <c:v>30.248200000000001</c:v>
                </c:pt>
                <c:pt idx="44946" formatCode="General">
                  <c:v>30.248899999999999</c:v>
                </c:pt>
                <c:pt idx="44947" formatCode="General">
                  <c:v>30.249600000000001</c:v>
                </c:pt>
                <c:pt idx="44948" formatCode="General">
                  <c:v>30.2502</c:v>
                </c:pt>
                <c:pt idx="44949" formatCode="General">
                  <c:v>30.250900000000001</c:v>
                </c:pt>
                <c:pt idx="44950" formatCode="General">
                  <c:v>30.2516</c:v>
                </c:pt>
                <c:pt idx="44951" formatCode="General">
                  <c:v>30.252300000000002</c:v>
                </c:pt>
                <c:pt idx="44952" formatCode="General">
                  <c:v>30.2529</c:v>
                </c:pt>
                <c:pt idx="44953" formatCode="General">
                  <c:v>30.253599999999999</c:v>
                </c:pt>
                <c:pt idx="44954" formatCode="General">
                  <c:v>30.254300000000001</c:v>
                </c:pt>
                <c:pt idx="44955" formatCode="General">
                  <c:v>30.254899999999999</c:v>
                </c:pt>
                <c:pt idx="44956" formatCode="General">
                  <c:v>30.255600000000001</c:v>
                </c:pt>
                <c:pt idx="44957" formatCode="General">
                  <c:v>30.2563</c:v>
                </c:pt>
                <c:pt idx="44958" formatCode="General">
                  <c:v>30.257000000000001</c:v>
                </c:pt>
                <c:pt idx="44959" formatCode="General">
                  <c:v>30.2576</c:v>
                </c:pt>
                <c:pt idx="44960" formatCode="General">
                  <c:v>30.258299999999998</c:v>
                </c:pt>
                <c:pt idx="44961" formatCode="General">
                  <c:v>30.259</c:v>
                </c:pt>
                <c:pt idx="44962" formatCode="General">
                  <c:v>30.259699999999999</c:v>
                </c:pt>
                <c:pt idx="44963" formatCode="General">
                  <c:v>30.260300000000001</c:v>
                </c:pt>
                <c:pt idx="44964" formatCode="General">
                  <c:v>30.260999999999999</c:v>
                </c:pt>
                <c:pt idx="44965" formatCode="General">
                  <c:v>30.261700000000001</c:v>
                </c:pt>
                <c:pt idx="44966" formatCode="General">
                  <c:v>30.2623</c:v>
                </c:pt>
                <c:pt idx="44967" formatCode="General">
                  <c:v>30.263000000000002</c:v>
                </c:pt>
                <c:pt idx="44968" formatCode="General">
                  <c:v>30.2637</c:v>
                </c:pt>
                <c:pt idx="44969" formatCode="General">
                  <c:v>30.264399999999998</c:v>
                </c:pt>
                <c:pt idx="44970" formatCode="General">
                  <c:v>30.265000000000001</c:v>
                </c:pt>
                <c:pt idx="44971" formatCode="General">
                  <c:v>30.265699999999999</c:v>
                </c:pt>
                <c:pt idx="44972" formatCode="General">
                  <c:v>30.266400000000001</c:v>
                </c:pt>
                <c:pt idx="44973" formatCode="General">
                  <c:v>30.267099999999999</c:v>
                </c:pt>
                <c:pt idx="44974" formatCode="General">
                  <c:v>30.267700000000001</c:v>
                </c:pt>
                <c:pt idx="44975" formatCode="General">
                  <c:v>30.2684</c:v>
                </c:pt>
                <c:pt idx="44976" formatCode="General">
                  <c:v>30.269100000000002</c:v>
                </c:pt>
                <c:pt idx="44977" formatCode="General">
                  <c:v>30.2698</c:v>
                </c:pt>
                <c:pt idx="44978" formatCode="General">
                  <c:v>30.270399999999999</c:v>
                </c:pt>
                <c:pt idx="44979" formatCode="General">
                  <c:v>30.271100000000001</c:v>
                </c:pt>
                <c:pt idx="44980" formatCode="General">
                  <c:v>30.271799999999999</c:v>
                </c:pt>
                <c:pt idx="44981" formatCode="General">
                  <c:v>30.272400000000001</c:v>
                </c:pt>
                <c:pt idx="44982" formatCode="General">
                  <c:v>30.273099999999999</c:v>
                </c:pt>
                <c:pt idx="44983" formatCode="General">
                  <c:v>30.273800000000001</c:v>
                </c:pt>
                <c:pt idx="44984" formatCode="General">
                  <c:v>30.2745</c:v>
                </c:pt>
                <c:pt idx="44985" formatCode="General">
                  <c:v>30.275099999999998</c:v>
                </c:pt>
                <c:pt idx="44986" formatCode="General">
                  <c:v>30.2758</c:v>
                </c:pt>
                <c:pt idx="44987" formatCode="General">
                  <c:v>30.276499999999999</c:v>
                </c:pt>
                <c:pt idx="44988" formatCode="General">
                  <c:v>30.277200000000001</c:v>
                </c:pt>
                <c:pt idx="44989" formatCode="General">
                  <c:v>30.277799999999999</c:v>
                </c:pt>
                <c:pt idx="44990" formatCode="General">
                  <c:v>30.278500000000001</c:v>
                </c:pt>
                <c:pt idx="44991" formatCode="General">
                  <c:v>30.279199999999999</c:v>
                </c:pt>
                <c:pt idx="44992" formatCode="General">
                  <c:v>30.279800000000002</c:v>
                </c:pt>
                <c:pt idx="44993" formatCode="General">
                  <c:v>30.2805</c:v>
                </c:pt>
                <c:pt idx="44994" formatCode="General">
                  <c:v>30.281199999999998</c:v>
                </c:pt>
                <c:pt idx="44995" formatCode="General">
                  <c:v>30.2819</c:v>
                </c:pt>
                <c:pt idx="44996" formatCode="General">
                  <c:v>30.282499999999999</c:v>
                </c:pt>
                <c:pt idx="44997" formatCode="General">
                  <c:v>30.283200000000001</c:v>
                </c:pt>
                <c:pt idx="44998" formatCode="General">
                  <c:v>30.283899999999999</c:v>
                </c:pt>
                <c:pt idx="44999" formatCode="General">
                  <c:v>30.284600000000001</c:v>
                </c:pt>
                <c:pt idx="45000" formatCode="General">
                  <c:v>30.2852</c:v>
                </c:pt>
                <c:pt idx="45001" formatCode="General">
                  <c:v>30.285900000000002</c:v>
                </c:pt>
                <c:pt idx="45002" formatCode="General">
                  <c:v>30.2866</c:v>
                </c:pt>
                <c:pt idx="45003" formatCode="General">
                  <c:v>30.287299999999998</c:v>
                </c:pt>
                <c:pt idx="45004" formatCode="General">
                  <c:v>30.2879</c:v>
                </c:pt>
                <c:pt idx="45005" formatCode="General">
                  <c:v>30.288599999999999</c:v>
                </c:pt>
                <c:pt idx="45006" formatCode="General">
                  <c:v>30.289300000000001</c:v>
                </c:pt>
                <c:pt idx="45007" formatCode="General">
                  <c:v>30.289899999999999</c:v>
                </c:pt>
                <c:pt idx="45008" formatCode="General">
                  <c:v>30.290600000000001</c:v>
                </c:pt>
                <c:pt idx="45009" formatCode="General">
                  <c:v>30.2913</c:v>
                </c:pt>
                <c:pt idx="45010" formatCode="General">
                  <c:v>30.292000000000002</c:v>
                </c:pt>
                <c:pt idx="45011" formatCode="General">
                  <c:v>30.2926</c:v>
                </c:pt>
                <c:pt idx="45012" formatCode="General">
                  <c:v>30.293299999999999</c:v>
                </c:pt>
                <c:pt idx="45013" formatCode="General">
                  <c:v>30.294</c:v>
                </c:pt>
                <c:pt idx="45014" formatCode="General">
                  <c:v>30.294699999999999</c:v>
                </c:pt>
                <c:pt idx="45015" formatCode="General">
                  <c:v>30.295300000000001</c:v>
                </c:pt>
                <c:pt idx="45016" formatCode="General">
                  <c:v>30.295999999999999</c:v>
                </c:pt>
                <c:pt idx="45017" formatCode="General">
                  <c:v>30.296700000000001</c:v>
                </c:pt>
                <c:pt idx="45018" formatCode="General">
                  <c:v>30.2973</c:v>
                </c:pt>
                <c:pt idx="45019" formatCode="General">
                  <c:v>30.297999999999998</c:v>
                </c:pt>
                <c:pt idx="45020" formatCode="General">
                  <c:v>30.2987</c:v>
                </c:pt>
                <c:pt idx="45021" formatCode="General">
                  <c:v>30.299399999999999</c:v>
                </c:pt>
                <c:pt idx="45022" formatCode="General">
                  <c:v>30.3</c:v>
                </c:pt>
                <c:pt idx="45023" formatCode="General">
                  <c:v>30.300699999999999</c:v>
                </c:pt>
                <c:pt idx="45024" formatCode="General">
                  <c:v>30.301400000000001</c:v>
                </c:pt>
                <c:pt idx="45025" formatCode="General">
                  <c:v>30.302099999999999</c:v>
                </c:pt>
                <c:pt idx="45026" formatCode="General">
                  <c:v>30.302700000000002</c:v>
                </c:pt>
                <c:pt idx="45027" formatCode="General">
                  <c:v>30.3034</c:v>
                </c:pt>
                <c:pt idx="45028" formatCode="General">
                  <c:v>30.304099999999998</c:v>
                </c:pt>
                <c:pt idx="45029" formatCode="General">
                  <c:v>30.3047</c:v>
                </c:pt>
                <c:pt idx="45030" formatCode="General">
                  <c:v>30.305399999999999</c:v>
                </c:pt>
                <c:pt idx="45031" formatCode="General">
                  <c:v>30.306100000000001</c:v>
                </c:pt>
                <c:pt idx="45032" formatCode="General">
                  <c:v>30.306799999999999</c:v>
                </c:pt>
                <c:pt idx="45033" formatCode="General">
                  <c:v>30.307400000000001</c:v>
                </c:pt>
                <c:pt idx="45034" formatCode="General">
                  <c:v>30.3081</c:v>
                </c:pt>
                <c:pt idx="45035" formatCode="General">
                  <c:v>30.308800000000002</c:v>
                </c:pt>
                <c:pt idx="45036" formatCode="General">
                  <c:v>30.3095</c:v>
                </c:pt>
                <c:pt idx="45037" formatCode="General">
                  <c:v>30.310099999999998</c:v>
                </c:pt>
                <c:pt idx="45038" formatCode="General">
                  <c:v>30.3108</c:v>
                </c:pt>
                <c:pt idx="45039" formatCode="General">
                  <c:v>30.311499999999999</c:v>
                </c:pt>
                <c:pt idx="45040" formatCode="General">
                  <c:v>30.312200000000001</c:v>
                </c:pt>
                <c:pt idx="45041" formatCode="General">
                  <c:v>30.312799999999999</c:v>
                </c:pt>
                <c:pt idx="45042" formatCode="General">
                  <c:v>30.313500000000001</c:v>
                </c:pt>
                <c:pt idx="45043" formatCode="General">
                  <c:v>30.3142</c:v>
                </c:pt>
                <c:pt idx="45044" formatCode="General">
                  <c:v>30.314800000000002</c:v>
                </c:pt>
                <c:pt idx="45045" formatCode="General">
                  <c:v>30.3155</c:v>
                </c:pt>
                <c:pt idx="45046" formatCode="General">
                  <c:v>30.316199999999998</c:v>
                </c:pt>
                <c:pt idx="45047" formatCode="General">
                  <c:v>30.3169</c:v>
                </c:pt>
                <c:pt idx="45048" formatCode="General">
                  <c:v>30.317499999999999</c:v>
                </c:pt>
                <c:pt idx="45049" formatCode="General">
                  <c:v>30.318200000000001</c:v>
                </c:pt>
                <c:pt idx="45050" formatCode="General">
                  <c:v>30.318899999999999</c:v>
                </c:pt>
                <c:pt idx="45051" formatCode="General">
                  <c:v>30.319600000000001</c:v>
                </c:pt>
                <c:pt idx="45052" formatCode="General">
                  <c:v>30.3202</c:v>
                </c:pt>
                <c:pt idx="45053" formatCode="General">
                  <c:v>30.320900000000002</c:v>
                </c:pt>
                <c:pt idx="45054" formatCode="General">
                  <c:v>30.3216</c:v>
                </c:pt>
                <c:pt idx="45055" formatCode="General">
                  <c:v>30.322199999999999</c:v>
                </c:pt>
                <c:pt idx="45056" formatCode="General">
                  <c:v>30.322900000000001</c:v>
                </c:pt>
                <c:pt idx="45057" formatCode="General">
                  <c:v>30.323599999999999</c:v>
                </c:pt>
                <c:pt idx="45058" formatCode="General">
                  <c:v>30.324300000000001</c:v>
                </c:pt>
                <c:pt idx="45059" formatCode="General">
                  <c:v>30.3249</c:v>
                </c:pt>
                <c:pt idx="45060" formatCode="General">
                  <c:v>30.325600000000001</c:v>
                </c:pt>
                <c:pt idx="45061" formatCode="General">
                  <c:v>30.3263</c:v>
                </c:pt>
                <c:pt idx="45062" formatCode="General">
                  <c:v>30.327000000000002</c:v>
                </c:pt>
                <c:pt idx="45063" formatCode="General">
                  <c:v>30.3276</c:v>
                </c:pt>
                <c:pt idx="45064" formatCode="General">
                  <c:v>30.328299999999999</c:v>
                </c:pt>
                <c:pt idx="45065" formatCode="General">
                  <c:v>30.329000000000001</c:v>
                </c:pt>
                <c:pt idx="45066" formatCode="General">
                  <c:v>30.329599999999999</c:v>
                </c:pt>
                <c:pt idx="45067" formatCode="General">
                  <c:v>30.330300000000001</c:v>
                </c:pt>
                <c:pt idx="45068" formatCode="General">
                  <c:v>30.331</c:v>
                </c:pt>
                <c:pt idx="45069" formatCode="General">
                  <c:v>30.331700000000001</c:v>
                </c:pt>
                <c:pt idx="45070" formatCode="General">
                  <c:v>30.3323</c:v>
                </c:pt>
                <c:pt idx="45071" formatCode="General">
                  <c:v>30.332999999999998</c:v>
                </c:pt>
                <c:pt idx="45072" formatCode="General">
                  <c:v>30.3337</c:v>
                </c:pt>
                <c:pt idx="45073" formatCode="General">
                  <c:v>30.334399999999999</c:v>
                </c:pt>
                <c:pt idx="45074" formatCode="General">
                  <c:v>30.335000000000001</c:v>
                </c:pt>
                <c:pt idx="45075" formatCode="General">
                  <c:v>30.335699999999999</c:v>
                </c:pt>
                <c:pt idx="45076" formatCode="General">
                  <c:v>30.336400000000001</c:v>
                </c:pt>
                <c:pt idx="45077" formatCode="General">
                  <c:v>30.3371</c:v>
                </c:pt>
                <c:pt idx="45078" formatCode="General">
                  <c:v>30.337700000000002</c:v>
                </c:pt>
                <c:pt idx="45079" formatCode="General">
                  <c:v>30.3384</c:v>
                </c:pt>
                <c:pt idx="45080" formatCode="General">
                  <c:v>30.339099999999998</c:v>
                </c:pt>
                <c:pt idx="45081" formatCode="General">
                  <c:v>30.339700000000001</c:v>
                </c:pt>
                <c:pt idx="45082" formatCode="General">
                  <c:v>30.340399999999999</c:v>
                </c:pt>
                <c:pt idx="45083" formatCode="General">
                  <c:v>30.341100000000001</c:v>
                </c:pt>
                <c:pt idx="45084" formatCode="General">
                  <c:v>30.341799999999999</c:v>
                </c:pt>
                <c:pt idx="45085" formatCode="General">
                  <c:v>30.342400000000001</c:v>
                </c:pt>
                <c:pt idx="45086" formatCode="General">
                  <c:v>30.3431</c:v>
                </c:pt>
                <c:pt idx="45087" formatCode="General">
                  <c:v>30.343800000000002</c:v>
                </c:pt>
                <c:pt idx="45088" formatCode="General">
                  <c:v>30.3445</c:v>
                </c:pt>
                <c:pt idx="45089" formatCode="General">
                  <c:v>30.345099999999999</c:v>
                </c:pt>
                <c:pt idx="45090" formatCode="General">
                  <c:v>30.345800000000001</c:v>
                </c:pt>
                <c:pt idx="45091" formatCode="General">
                  <c:v>30.346499999999999</c:v>
                </c:pt>
                <c:pt idx="45092" formatCode="General">
                  <c:v>30.347100000000001</c:v>
                </c:pt>
                <c:pt idx="45093" formatCode="General">
                  <c:v>30.347799999999999</c:v>
                </c:pt>
                <c:pt idx="45094" formatCode="General">
                  <c:v>30.348500000000001</c:v>
                </c:pt>
                <c:pt idx="45095" formatCode="General">
                  <c:v>30.3492</c:v>
                </c:pt>
                <c:pt idx="45096" formatCode="General">
                  <c:v>30.349799999999998</c:v>
                </c:pt>
                <c:pt idx="45097" formatCode="General">
                  <c:v>30.3505</c:v>
                </c:pt>
                <c:pt idx="45098" formatCode="General">
                  <c:v>30.351199999999999</c:v>
                </c:pt>
                <c:pt idx="45099" formatCode="General">
                  <c:v>30.351900000000001</c:v>
                </c:pt>
                <c:pt idx="45100" formatCode="General">
                  <c:v>30.352499999999999</c:v>
                </c:pt>
                <c:pt idx="45101" formatCode="General">
                  <c:v>30.353200000000001</c:v>
                </c:pt>
                <c:pt idx="45102" formatCode="General">
                  <c:v>30.353899999999999</c:v>
                </c:pt>
                <c:pt idx="45103" formatCode="General">
                  <c:v>30.354600000000001</c:v>
                </c:pt>
                <c:pt idx="45104" formatCode="General">
                  <c:v>30.3552</c:v>
                </c:pt>
                <c:pt idx="45105" formatCode="General">
                  <c:v>30.355899999999998</c:v>
                </c:pt>
                <c:pt idx="45106" formatCode="General">
                  <c:v>30.3566</c:v>
                </c:pt>
                <c:pt idx="45107" formatCode="General">
                  <c:v>30.357199999999999</c:v>
                </c:pt>
                <c:pt idx="45108" formatCode="General">
                  <c:v>30.357900000000001</c:v>
                </c:pt>
                <c:pt idx="45109" formatCode="General">
                  <c:v>30.358599999999999</c:v>
                </c:pt>
                <c:pt idx="45110" formatCode="General">
                  <c:v>30.359300000000001</c:v>
                </c:pt>
                <c:pt idx="45111" formatCode="General">
                  <c:v>30.3599</c:v>
                </c:pt>
                <c:pt idx="45112" formatCode="General">
                  <c:v>30.360600000000002</c:v>
                </c:pt>
                <c:pt idx="45113" formatCode="General">
                  <c:v>30.3613</c:v>
                </c:pt>
                <c:pt idx="45114" formatCode="General">
                  <c:v>30.361999999999998</c:v>
                </c:pt>
                <c:pt idx="45115" formatCode="General">
                  <c:v>30.3626</c:v>
                </c:pt>
                <c:pt idx="45116" formatCode="General">
                  <c:v>30.363299999999999</c:v>
                </c:pt>
                <c:pt idx="45117" formatCode="General">
                  <c:v>30.364000000000001</c:v>
                </c:pt>
                <c:pt idx="45118" formatCode="General">
                  <c:v>30.364599999999999</c:v>
                </c:pt>
                <c:pt idx="45119" formatCode="General">
                  <c:v>30.365300000000001</c:v>
                </c:pt>
                <c:pt idx="45120" formatCode="General">
                  <c:v>30.366</c:v>
                </c:pt>
                <c:pt idx="45121" formatCode="General">
                  <c:v>30.366700000000002</c:v>
                </c:pt>
                <c:pt idx="45122" formatCode="General">
                  <c:v>30.3673</c:v>
                </c:pt>
                <c:pt idx="45123" formatCode="General">
                  <c:v>30.367999999999999</c:v>
                </c:pt>
                <c:pt idx="45124" formatCode="General">
                  <c:v>30.3687</c:v>
                </c:pt>
                <c:pt idx="45125" formatCode="General">
                  <c:v>30.369399999999999</c:v>
                </c:pt>
                <c:pt idx="45126" formatCode="General">
                  <c:v>30.37</c:v>
                </c:pt>
                <c:pt idx="45127" formatCode="General">
                  <c:v>30.370699999999999</c:v>
                </c:pt>
                <c:pt idx="45128" formatCode="General">
                  <c:v>30.371400000000001</c:v>
                </c:pt>
                <c:pt idx="45129" formatCode="General">
                  <c:v>30.372</c:v>
                </c:pt>
                <c:pt idx="45130" formatCode="General">
                  <c:v>30.372699999999998</c:v>
                </c:pt>
                <c:pt idx="45131" formatCode="General">
                  <c:v>30.3734</c:v>
                </c:pt>
                <c:pt idx="45132" formatCode="General">
                  <c:v>30.374099999999999</c:v>
                </c:pt>
                <c:pt idx="45133" formatCode="General">
                  <c:v>30.374700000000001</c:v>
                </c:pt>
                <c:pt idx="45134" formatCode="General">
                  <c:v>30.375399999999999</c:v>
                </c:pt>
                <c:pt idx="45135" formatCode="General">
                  <c:v>30.376100000000001</c:v>
                </c:pt>
                <c:pt idx="45136" formatCode="General">
                  <c:v>30.376799999999999</c:v>
                </c:pt>
                <c:pt idx="45137" formatCode="General">
                  <c:v>30.377400000000002</c:v>
                </c:pt>
                <c:pt idx="45138" formatCode="General">
                  <c:v>30.3781</c:v>
                </c:pt>
                <c:pt idx="45139" formatCode="General">
                  <c:v>30.378799999999998</c:v>
                </c:pt>
                <c:pt idx="45140" formatCode="General">
                  <c:v>30.3795</c:v>
                </c:pt>
                <c:pt idx="45141" formatCode="General">
                  <c:v>30.380099999999999</c:v>
                </c:pt>
                <c:pt idx="45142" formatCode="General">
                  <c:v>30.380800000000001</c:v>
                </c:pt>
                <c:pt idx="45143" formatCode="General">
                  <c:v>30.381499999999999</c:v>
                </c:pt>
                <c:pt idx="45144" formatCode="General">
                  <c:v>30.382100000000001</c:v>
                </c:pt>
                <c:pt idx="45145" formatCode="General">
                  <c:v>30.3828</c:v>
                </c:pt>
                <c:pt idx="45146" formatCode="General">
                  <c:v>30.383500000000002</c:v>
                </c:pt>
                <c:pt idx="45147" formatCode="General">
                  <c:v>30.3842</c:v>
                </c:pt>
                <c:pt idx="45148" formatCode="General">
                  <c:v>30.384799999999998</c:v>
                </c:pt>
                <c:pt idx="45149" formatCode="General">
                  <c:v>30.3855</c:v>
                </c:pt>
                <c:pt idx="45150" formatCode="General">
                  <c:v>30.386199999999999</c:v>
                </c:pt>
                <c:pt idx="45151" formatCode="General">
                  <c:v>30.386900000000001</c:v>
                </c:pt>
                <c:pt idx="45152" formatCode="General">
                  <c:v>30.387499999999999</c:v>
                </c:pt>
                <c:pt idx="45153" formatCode="General">
                  <c:v>30.388200000000001</c:v>
                </c:pt>
                <c:pt idx="45154" formatCode="General">
                  <c:v>30.3889</c:v>
                </c:pt>
                <c:pt idx="45155" formatCode="General">
                  <c:v>30.389500000000002</c:v>
                </c:pt>
                <c:pt idx="45156" formatCode="General">
                  <c:v>30.3902</c:v>
                </c:pt>
                <c:pt idx="45157" formatCode="General">
                  <c:v>30.390899999999998</c:v>
                </c:pt>
                <c:pt idx="45158" formatCode="General">
                  <c:v>30.3916</c:v>
                </c:pt>
                <c:pt idx="45159" formatCode="General">
                  <c:v>30.392199999999999</c:v>
                </c:pt>
                <c:pt idx="45160" formatCode="General">
                  <c:v>30.392900000000001</c:v>
                </c:pt>
                <c:pt idx="45161" formatCode="General">
                  <c:v>30.393599999999999</c:v>
                </c:pt>
                <c:pt idx="45162" formatCode="General">
                  <c:v>30.394300000000001</c:v>
                </c:pt>
                <c:pt idx="45163" formatCode="General">
                  <c:v>30.3949</c:v>
                </c:pt>
                <c:pt idx="45164" formatCode="General">
                  <c:v>30.395600000000002</c:v>
                </c:pt>
                <c:pt idx="45165" formatCode="General">
                  <c:v>30.3963</c:v>
                </c:pt>
                <c:pt idx="45166" formatCode="General">
                  <c:v>30.396999999999998</c:v>
                </c:pt>
                <c:pt idx="45167" formatCode="General">
                  <c:v>30.397600000000001</c:v>
                </c:pt>
                <c:pt idx="45168" formatCode="General">
                  <c:v>30.398299999999999</c:v>
                </c:pt>
                <c:pt idx="45169" formatCode="General">
                  <c:v>30.399000000000001</c:v>
                </c:pt>
                <c:pt idx="45170" formatCode="General">
                  <c:v>30.3996</c:v>
                </c:pt>
                <c:pt idx="45171" formatCode="General">
                  <c:v>30.400300000000001</c:v>
                </c:pt>
                <c:pt idx="45172" formatCode="General">
                  <c:v>30.401</c:v>
                </c:pt>
                <c:pt idx="45173" formatCode="General">
                  <c:v>30.401700000000002</c:v>
                </c:pt>
                <c:pt idx="45174" formatCode="General">
                  <c:v>30.4023</c:v>
                </c:pt>
                <c:pt idx="45175" formatCode="General">
                  <c:v>30.402999999999999</c:v>
                </c:pt>
                <c:pt idx="45176" formatCode="General">
                  <c:v>30.403700000000001</c:v>
                </c:pt>
                <c:pt idx="45177" formatCode="General">
                  <c:v>30.404399999999999</c:v>
                </c:pt>
                <c:pt idx="45178" formatCode="General">
                  <c:v>30.405000000000001</c:v>
                </c:pt>
                <c:pt idx="45179" formatCode="General">
                  <c:v>30.4057</c:v>
                </c:pt>
                <c:pt idx="45180" formatCode="General">
                  <c:v>30.406400000000001</c:v>
                </c:pt>
                <c:pt idx="45181" formatCode="General">
                  <c:v>30.407</c:v>
                </c:pt>
                <c:pt idx="45182" formatCode="General">
                  <c:v>30.407699999999998</c:v>
                </c:pt>
                <c:pt idx="45183" formatCode="General">
                  <c:v>30.4084</c:v>
                </c:pt>
                <c:pt idx="45184" formatCode="General">
                  <c:v>30.409099999999999</c:v>
                </c:pt>
                <c:pt idx="45185" formatCode="General">
                  <c:v>30.409700000000001</c:v>
                </c:pt>
                <c:pt idx="45186" formatCode="General">
                  <c:v>30.410399999999999</c:v>
                </c:pt>
                <c:pt idx="45187" formatCode="General">
                  <c:v>30.411100000000001</c:v>
                </c:pt>
                <c:pt idx="45188" formatCode="General">
                  <c:v>30.411799999999999</c:v>
                </c:pt>
                <c:pt idx="45189" formatCode="General">
                  <c:v>30.412400000000002</c:v>
                </c:pt>
                <c:pt idx="45190" formatCode="General">
                  <c:v>30.4131</c:v>
                </c:pt>
                <c:pt idx="45191" formatCode="General">
                  <c:v>30.413799999999998</c:v>
                </c:pt>
                <c:pt idx="45192" formatCode="General">
                  <c:v>30.414400000000001</c:v>
                </c:pt>
                <c:pt idx="45193" formatCode="General">
                  <c:v>30.415099999999999</c:v>
                </c:pt>
                <c:pt idx="45194" formatCode="General">
                  <c:v>30.415800000000001</c:v>
                </c:pt>
                <c:pt idx="45195" formatCode="General">
                  <c:v>30.416499999999999</c:v>
                </c:pt>
                <c:pt idx="45196" formatCode="General">
                  <c:v>30.417100000000001</c:v>
                </c:pt>
                <c:pt idx="45197" formatCode="General">
                  <c:v>30.4178</c:v>
                </c:pt>
                <c:pt idx="45198" formatCode="General">
                  <c:v>30.418500000000002</c:v>
                </c:pt>
                <c:pt idx="45199" formatCode="General">
                  <c:v>30.4192</c:v>
                </c:pt>
                <c:pt idx="45200" formatCode="General">
                  <c:v>30.419799999999999</c:v>
                </c:pt>
                <c:pt idx="45201" formatCode="General">
                  <c:v>30.420500000000001</c:v>
                </c:pt>
                <c:pt idx="45202" formatCode="General">
                  <c:v>30.421199999999999</c:v>
                </c:pt>
                <c:pt idx="45203" formatCode="General">
                  <c:v>30.421900000000001</c:v>
                </c:pt>
                <c:pt idx="45204" formatCode="General">
                  <c:v>30.422499999999999</c:v>
                </c:pt>
                <c:pt idx="45205" formatCode="General">
                  <c:v>30.423200000000001</c:v>
                </c:pt>
                <c:pt idx="45206" formatCode="General">
                  <c:v>30.4239</c:v>
                </c:pt>
                <c:pt idx="45207" formatCode="General">
                  <c:v>30.424499999999998</c:v>
                </c:pt>
                <c:pt idx="45208" formatCode="General">
                  <c:v>30.4252</c:v>
                </c:pt>
                <c:pt idx="45209" formatCode="General">
                  <c:v>30.425899999999999</c:v>
                </c:pt>
                <c:pt idx="45210" formatCode="General">
                  <c:v>30.426600000000001</c:v>
                </c:pt>
                <c:pt idx="45211" formatCode="General">
                  <c:v>30.427199999999999</c:v>
                </c:pt>
                <c:pt idx="45212" formatCode="General">
                  <c:v>30.427900000000001</c:v>
                </c:pt>
                <c:pt idx="45213" formatCode="General">
                  <c:v>30.428599999999999</c:v>
                </c:pt>
                <c:pt idx="45214" formatCode="General">
                  <c:v>30.429300000000001</c:v>
                </c:pt>
                <c:pt idx="45215" formatCode="General">
                  <c:v>30.4299</c:v>
                </c:pt>
                <c:pt idx="45216" formatCode="General">
                  <c:v>30.430599999999998</c:v>
                </c:pt>
                <c:pt idx="45217" formatCode="General">
                  <c:v>30.4313</c:v>
                </c:pt>
                <c:pt idx="45218" formatCode="General">
                  <c:v>30.431899999999999</c:v>
                </c:pt>
                <c:pt idx="45219" formatCode="General">
                  <c:v>30.432600000000001</c:v>
                </c:pt>
                <c:pt idx="45220" formatCode="General">
                  <c:v>30.433299999999999</c:v>
                </c:pt>
                <c:pt idx="45221" formatCode="General">
                  <c:v>30.434000000000001</c:v>
                </c:pt>
                <c:pt idx="45222" formatCode="General">
                  <c:v>30.4346</c:v>
                </c:pt>
                <c:pt idx="45223" formatCode="General">
                  <c:v>30.435300000000002</c:v>
                </c:pt>
                <c:pt idx="45224" formatCode="General">
                  <c:v>30.436</c:v>
                </c:pt>
                <c:pt idx="45225" formatCode="General">
                  <c:v>30.436699999999998</c:v>
                </c:pt>
                <c:pt idx="45226" formatCode="General">
                  <c:v>30.4373</c:v>
                </c:pt>
                <c:pt idx="45227" formatCode="General">
                  <c:v>30.437999999999999</c:v>
                </c:pt>
                <c:pt idx="45228" formatCode="General">
                  <c:v>30.438700000000001</c:v>
                </c:pt>
                <c:pt idx="45229" formatCode="General">
                  <c:v>30.439299999999999</c:v>
                </c:pt>
                <c:pt idx="45230" formatCode="General">
                  <c:v>30.44</c:v>
                </c:pt>
                <c:pt idx="45231" formatCode="General">
                  <c:v>30.4407</c:v>
                </c:pt>
                <c:pt idx="45232" formatCode="General">
                  <c:v>30.441400000000002</c:v>
                </c:pt>
                <c:pt idx="45233" formatCode="General">
                  <c:v>30.442</c:v>
                </c:pt>
                <c:pt idx="45234" formatCode="General">
                  <c:v>30.442699999999999</c:v>
                </c:pt>
                <c:pt idx="45235" formatCode="General">
                  <c:v>30.4434</c:v>
                </c:pt>
                <c:pt idx="45236" formatCode="General">
                  <c:v>30.444099999999999</c:v>
                </c:pt>
                <c:pt idx="45237" formatCode="General">
                  <c:v>30.444700000000001</c:v>
                </c:pt>
                <c:pt idx="45238" formatCode="General">
                  <c:v>30.445399999999999</c:v>
                </c:pt>
                <c:pt idx="45239" formatCode="General">
                  <c:v>30.446100000000001</c:v>
                </c:pt>
                <c:pt idx="45240" formatCode="General">
                  <c:v>30.4468</c:v>
                </c:pt>
                <c:pt idx="45241" formatCode="General">
                  <c:v>30.447399999999998</c:v>
                </c:pt>
                <c:pt idx="45242" formatCode="General">
                  <c:v>30.4481</c:v>
                </c:pt>
                <c:pt idx="45243" formatCode="General">
                  <c:v>30.448799999999999</c:v>
                </c:pt>
                <c:pt idx="45244" formatCode="General">
                  <c:v>30.449400000000001</c:v>
                </c:pt>
                <c:pt idx="45245" formatCode="General">
                  <c:v>30.450099999999999</c:v>
                </c:pt>
                <c:pt idx="45246" formatCode="General">
                  <c:v>30.450800000000001</c:v>
                </c:pt>
                <c:pt idx="45247" formatCode="General">
                  <c:v>30.451499999999999</c:v>
                </c:pt>
                <c:pt idx="45248" formatCode="General">
                  <c:v>30.452100000000002</c:v>
                </c:pt>
                <c:pt idx="45249" formatCode="General">
                  <c:v>30.4528</c:v>
                </c:pt>
                <c:pt idx="45250" formatCode="General">
                  <c:v>30.453499999999998</c:v>
                </c:pt>
                <c:pt idx="45251" formatCode="General">
                  <c:v>30.4542</c:v>
                </c:pt>
                <c:pt idx="45252" formatCode="General">
                  <c:v>30.454799999999999</c:v>
                </c:pt>
                <c:pt idx="45253" formatCode="General">
                  <c:v>30.455500000000001</c:v>
                </c:pt>
                <c:pt idx="45254" formatCode="General">
                  <c:v>30.456199999999999</c:v>
                </c:pt>
                <c:pt idx="45255" formatCode="General">
                  <c:v>30.456800000000001</c:v>
                </c:pt>
                <c:pt idx="45256" formatCode="General">
                  <c:v>30.4575</c:v>
                </c:pt>
                <c:pt idx="45257" formatCode="General">
                  <c:v>30.458200000000001</c:v>
                </c:pt>
                <c:pt idx="45258" formatCode="General">
                  <c:v>30.4589</c:v>
                </c:pt>
                <c:pt idx="45259" formatCode="General">
                  <c:v>30.459499999999998</c:v>
                </c:pt>
                <c:pt idx="45260" formatCode="General">
                  <c:v>30.4602</c:v>
                </c:pt>
                <c:pt idx="45261" formatCode="General">
                  <c:v>30.460899999999999</c:v>
                </c:pt>
                <c:pt idx="45262" formatCode="General">
                  <c:v>30.461600000000001</c:v>
                </c:pt>
                <c:pt idx="45263" formatCode="General">
                  <c:v>30.462199999999999</c:v>
                </c:pt>
                <c:pt idx="45264" formatCode="General">
                  <c:v>30.462900000000001</c:v>
                </c:pt>
                <c:pt idx="45265" formatCode="General">
                  <c:v>30.4636</c:v>
                </c:pt>
                <c:pt idx="45266" formatCode="General">
                  <c:v>30.464300000000001</c:v>
                </c:pt>
                <c:pt idx="45267" formatCode="General">
                  <c:v>30.4649</c:v>
                </c:pt>
                <c:pt idx="45268" formatCode="General">
                  <c:v>30.465599999999998</c:v>
                </c:pt>
                <c:pt idx="45269" formatCode="General">
                  <c:v>30.4663</c:v>
                </c:pt>
                <c:pt idx="45270" formatCode="General">
                  <c:v>30.466899999999999</c:v>
                </c:pt>
                <c:pt idx="45271" formatCode="General">
                  <c:v>30.467600000000001</c:v>
                </c:pt>
                <c:pt idx="45272" formatCode="General">
                  <c:v>30.468299999999999</c:v>
                </c:pt>
                <c:pt idx="45273" formatCode="General">
                  <c:v>30.469000000000001</c:v>
                </c:pt>
                <c:pt idx="45274" formatCode="General">
                  <c:v>30.4696</c:v>
                </c:pt>
                <c:pt idx="45275" formatCode="General">
                  <c:v>30.470300000000002</c:v>
                </c:pt>
                <c:pt idx="45276" formatCode="General">
                  <c:v>30.471</c:v>
                </c:pt>
                <c:pt idx="45277" formatCode="General">
                  <c:v>30.471699999999998</c:v>
                </c:pt>
                <c:pt idx="45278" formatCode="General">
                  <c:v>30.472300000000001</c:v>
                </c:pt>
                <c:pt idx="45279" formatCode="General">
                  <c:v>30.472999999999999</c:v>
                </c:pt>
                <c:pt idx="45280" formatCode="General">
                  <c:v>30.473700000000001</c:v>
                </c:pt>
                <c:pt idx="45281" formatCode="General">
                  <c:v>30.474299999999999</c:v>
                </c:pt>
                <c:pt idx="45282" formatCode="General">
                  <c:v>30.475000000000001</c:v>
                </c:pt>
                <c:pt idx="45283" formatCode="General">
                  <c:v>30.4757</c:v>
                </c:pt>
                <c:pt idx="45284" formatCode="General">
                  <c:v>30.476400000000002</c:v>
                </c:pt>
                <c:pt idx="45285" formatCode="General">
                  <c:v>30.477</c:v>
                </c:pt>
                <c:pt idx="45286" formatCode="General">
                  <c:v>30.477699999999999</c:v>
                </c:pt>
                <c:pt idx="45287" formatCode="General">
                  <c:v>30.478400000000001</c:v>
                </c:pt>
                <c:pt idx="45288" formatCode="General">
                  <c:v>30.479099999999999</c:v>
                </c:pt>
                <c:pt idx="45289" formatCode="General">
                  <c:v>30.479700000000001</c:v>
                </c:pt>
                <c:pt idx="45290" formatCode="General">
                  <c:v>30.480399999999999</c:v>
                </c:pt>
                <c:pt idx="45291" formatCode="General">
                  <c:v>30.481100000000001</c:v>
                </c:pt>
                <c:pt idx="45292" formatCode="General">
                  <c:v>30.4817</c:v>
                </c:pt>
                <c:pt idx="45293" formatCode="General">
                  <c:v>30.482399999999998</c:v>
                </c:pt>
                <c:pt idx="45294" formatCode="General">
                  <c:v>30.4831</c:v>
                </c:pt>
                <c:pt idx="45295" formatCode="General">
                  <c:v>30.483799999999999</c:v>
                </c:pt>
                <c:pt idx="45296" formatCode="General">
                  <c:v>30.484400000000001</c:v>
                </c:pt>
                <c:pt idx="45297" formatCode="General">
                  <c:v>30.485099999999999</c:v>
                </c:pt>
                <c:pt idx="45298" formatCode="General">
                  <c:v>30.485800000000001</c:v>
                </c:pt>
                <c:pt idx="45299" formatCode="General">
                  <c:v>30.486499999999999</c:v>
                </c:pt>
                <c:pt idx="45300" formatCode="General">
                  <c:v>30.487100000000002</c:v>
                </c:pt>
                <c:pt idx="45301" formatCode="General">
                  <c:v>30.4878</c:v>
                </c:pt>
                <c:pt idx="45302" formatCode="General">
                  <c:v>30.488499999999998</c:v>
                </c:pt>
                <c:pt idx="45303" formatCode="General">
                  <c:v>30.4892</c:v>
                </c:pt>
                <c:pt idx="45304" formatCode="General">
                  <c:v>30.489799999999999</c:v>
                </c:pt>
                <c:pt idx="45305" formatCode="General">
                  <c:v>30.490500000000001</c:v>
                </c:pt>
                <c:pt idx="45306" formatCode="General">
                  <c:v>30.491199999999999</c:v>
                </c:pt>
                <c:pt idx="45307" formatCode="General">
                  <c:v>30.491800000000001</c:v>
                </c:pt>
                <c:pt idx="45308" formatCode="General">
                  <c:v>30.4925</c:v>
                </c:pt>
                <c:pt idx="45309" formatCode="General">
                  <c:v>30.493200000000002</c:v>
                </c:pt>
                <c:pt idx="45310" formatCode="General">
                  <c:v>30.4939</c:v>
                </c:pt>
                <c:pt idx="45311" formatCode="General">
                  <c:v>30.494499999999999</c:v>
                </c:pt>
                <c:pt idx="45312" formatCode="General">
                  <c:v>30.495200000000001</c:v>
                </c:pt>
                <c:pt idx="45313" formatCode="General">
                  <c:v>30.495899999999999</c:v>
                </c:pt>
                <c:pt idx="45314" formatCode="General">
                  <c:v>30.496600000000001</c:v>
                </c:pt>
                <c:pt idx="45315" formatCode="General">
                  <c:v>30.497199999999999</c:v>
                </c:pt>
                <c:pt idx="45316" formatCode="General">
                  <c:v>30.497900000000001</c:v>
                </c:pt>
                <c:pt idx="45317" formatCode="General">
                  <c:v>30.4986</c:v>
                </c:pt>
                <c:pt idx="45318" formatCode="General">
                  <c:v>30.499199999999998</c:v>
                </c:pt>
                <c:pt idx="45319" formatCode="General">
                  <c:v>30.4999</c:v>
                </c:pt>
                <c:pt idx="45320" formatCode="General">
                  <c:v>30.500599999999999</c:v>
                </c:pt>
                <c:pt idx="45321" formatCode="General">
                  <c:v>30.501300000000001</c:v>
                </c:pt>
                <c:pt idx="45322" formatCode="General">
                  <c:v>30.501899999999999</c:v>
                </c:pt>
                <c:pt idx="45323" formatCode="General">
                  <c:v>30.502600000000001</c:v>
                </c:pt>
                <c:pt idx="45324" formatCode="General">
                  <c:v>30.503299999999999</c:v>
                </c:pt>
                <c:pt idx="45325" formatCode="General">
                  <c:v>30.504000000000001</c:v>
                </c:pt>
                <c:pt idx="45326" formatCode="General">
                  <c:v>30.5046</c:v>
                </c:pt>
                <c:pt idx="45327" formatCode="General">
                  <c:v>30.505299999999998</c:v>
                </c:pt>
                <c:pt idx="45328" formatCode="General">
                  <c:v>30.506</c:v>
                </c:pt>
                <c:pt idx="45329" formatCode="General">
                  <c:v>30.506699999999999</c:v>
                </c:pt>
                <c:pt idx="45330" formatCode="General">
                  <c:v>30.507300000000001</c:v>
                </c:pt>
                <c:pt idx="45331" formatCode="General">
                  <c:v>30.507999999999999</c:v>
                </c:pt>
                <c:pt idx="45332" formatCode="General">
                  <c:v>30.508700000000001</c:v>
                </c:pt>
                <c:pt idx="45333" formatCode="General">
                  <c:v>30.5093</c:v>
                </c:pt>
                <c:pt idx="45334" formatCode="General">
                  <c:v>30.51</c:v>
                </c:pt>
                <c:pt idx="45335" formatCode="General">
                  <c:v>30.5107</c:v>
                </c:pt>
                <c:pt idx="45336" formatCode="General">
                  <c:v>30.511399999999998</c:v>
                </c:pt>
                <c:pt idx="45337" formatCode="General">
                  <c:v>30.512</c:v>
                </c:pt>
                <c:pt idx="45338" formatCode="General">
                  <c:v>30.512699999999999</c:v>
                </c:pt>
                <c:pt idx="45339" formatCode="General">
                  <c:v>30.513400000000001</c:v>
                </c:pt>
                <c:pt idx="45340" formatCode="General">
                  <c:v>30.514099999999999</c:v>
                </c:pt>
                <c:pt idx="45341" formatCode="General">
                  <c:v>30.514700000000001</c:v>
                </c:pt>
                <c:pt idx="45342" formatCode="General">
                  <c:v>30.5154</c:v>
                </c:pt>
                <c:pt idx="45343" formatCode="General">
                  <c:v>30.516100000000002</c:v>
                </c:pt>
                <c:pt idx="45344" formatCode="General">
                  <c:v>30.5167</c:v>
                </c:pt>
                <c:pt idx="45345" formatCode="General">
                  <c:v>30.517399999999999</c:v>
                </c:pt>
                <c:pt idx="45346" formatCode="General">
                  <c:v>30.5181</c:v>
                </c:pt>
                <c:pt idx="45347" formatCode="General">
                  <c:v>30.518799999999999</c:v>
                </c:pt>
                <c:pt idx="45348" formatCode="General">
                  <c:v>30.519400000000001</c:v>
                </c:pt>
                <c:pt idx="45349" formatCode="General">
                  <c:v>30.520099999999999</c:v>
                </c:pt>
                <c:pt idx="45350" formatCode="General">
                  <c:v>30.520800000000001</c:v>
                </c:pt>
                <c:pt idx="45351" formatCode="General">
                  <c:v>30.5215</c:v>
                </c:pt>
                <c:pt idx="45352" formatCode="General">
                  <c:v>30.522099999999998</c:v>
                </c:pt>
                <c:pt idx="45353" formatCode="General">
                  <c:v>30.5228</c:v>
                </c:pt>
                <c:pt idx="45354" formatCode="General">
                  <c:v>30.523499999999999</c:v>
                </c:pt>
                <c:pt idx="45355" formatCode="General">
                  <c:v>30.524100000000001</c:v>
                </c:pt>
                <c:pt idx="45356" formatCode="General">
                  <c:v>30.524799999999999</c:v>
                </c:pt>
                <c:pt idx="45357" formatCode="General">
                  <c:v>30.525500000000001</c:v>
                </c:pt>
                <c:pt idx="45358" formatCode="General">
                  <c:v>30.526199999999999</c:v>
                </c:pt>
                <c:pt idx="45359" formatCode="General">
                  <c:v>30.526800000000001</c:v>
                </c:pt>
                <c:pt idx="45360" formatCode="General">
                  <c:v>30.5275</c:v>
                </c:pt>
                <c:pt idx="45361" formatCode="General">
                  <c:v>30.528199999999998</c:v>
                </c:pt>
                <c:pt idx="45362" formatCode="General">
                  <c:v>30.5289</c:v>
                </c:pt>
                <c:pt idx="45363" formatCode="General">
                  <c:v>30.529499999999999</c:v>
                </c:pt>
                <c:pt idx="45364" formatCode="General">
                  <c:v>30.530200000000001</c:v>
                </c:pt>
                <c:pt idx="45365" formatCode="General">
                  <c:v>30.530899999999999</c:v>
                </c:pt>
                <c:pt idx="45366" formatCode="General">
                  <c:v>30.531600000000001</c:v>
                </c:pt>
                <c:pt idx="45367" formatCode="General">
                  <c:v>30.5322</c:v>
                </c:pt>
                <c:pt idx="45368" formatCode="General">
                  <c:v>30.532900000000001</c:v>
                </c:pt>
                <c:pt idx="45369" formatCode="General">
                  <c:v>30.5336</c:v>
                </c:pt>
                <c:pt idx="45370" formatCode="General">
                  <c:v>30.534199999999998</c:v>
                </c:pt>
                <c:pt idx="45371" formatCode="General">
                  <c:v>30.5349</c:v>
                </c:pt>
                <c:pt idx="45372" formatCode="General">
                  <c:v>30.535599999999999</c:v>
                </c:pt>
                <c:pt idx="45373" formatCode="General">
                  <c:v>30.536300000000001</c:v>
                </c:pt>
                <c:pt idx="45374" formatCode="General">
                  <c:v>30.536899999999999</c:v>
                </c:pt>
                <c:pt idx="45375" formatCode="General">
                  <c:v>30.537600000000001</c:v>
                </c:pt>
                <c:pt idx="45376" formatCode="General">
                  <c:v>30.5383</c:v>
                </c:pt>
                <c:pt idx="45377" formatCode="General">
                  <c:v>30.539000000000001</c:v>
                </c:pt>
                <c:pt idx="45378" formatCode="General">
                  <c:v>30.5396</c:v>
                </c:pt>
                <c:pt idx="45379" formatCode="General">
                  <c:v>30.540299999999998</c:v>
                </c:pt>
                <c:pt idx="45380" formatCode="General">
                  <c:v>30.541</c:v>
                </c:pt>
                <c:pt idx="45381" formatCode="General">
                  <c:v>30.541599999999999</c:v>
                </c:pt>
                <c:pt idx="45382" formatCode="General">
                  <c:v>30.542300000000001</c:v>
                </c:pt>
                <c:pt idx="45383" formatCode="General">
                  <c:v>30.542999999999999</c:v>
                </c:pt>
                <c:pt idx="45384" formatCode="General">
                  <c:v>30.543700000000001</c:v>
                </c:pt>
                <c:pt idx="45385" formatCode="General">
                  <c:v>30.5443</c:v>
                </c:pt>
                <c:pt idx="45386" formatCode="General">
                  <c:v>30.545000000000002</c:v>
                </c:pt>
                <c:pt idx="45387" formatCode="General">
                  <c:v>30.5457</c:v>
                </c:pt>
                <c:pt idx="45388" formatCode="General">
                  <c:v>30.546399999999998</c:v>
                </c:pt>
                <c:pt idx="45389" formatCode="General">
                  <c:v>30.547000000000001</c:v>
                </c:pt>
                <c:pt idx="45390" formatCode="General">
                  <c:v>30.547699999999999</c:v>
                </c:pt>
                <c:pt idx="45391" formatCode="General">
                  <c:v>30.548400000000001</c:v>
                </c:pt>
                <c:pt idx="45392" formatCode="General">
                  <c:v>30.548999999999999</c:v>
                </c:pt>
                <c:pt idx="45393" formatCode="General">
                  <c:v>30.549700000000001</c:v>
                </c:pt>
                <c:pt idx="45394" formatCode="General">
                  <c:v>30.5504</c:v>
                </c:pt>
                <c:pt idx="45395" formatCode="General">
                  <c:v>30.551100000000002</c:v>
                </c:pt>
                <c:pt idx="45396" formatCode="General">
                  <c:v>30.5517</c:v>
                </c:pt>
                <c:pt idx="45397" formatCode="General">
                  <c:v>30.552399999999999</c:v>
                </c:pt>
                <c:pt idx="45398" formatCode="General">
                  <c:v>30.553100000000001</c:v>
                </c:pt>
                <c:pt idx="45399" formatCode="General">
                  <c:v>30.553799999999999</c:v>
                </c:pt>
                <c:pt idx="45400" formatCode="General">
                  <c:v>30.554400000000001</c:v>
                </c:pt>
                <c:pt idx="45401" formatCode="General">
                  <c:v>30.555099999999999</c:v>
                </c:pt>
                <c:pt idx="45402" formatCode="General">
                  <c:v>30.555800000000001</c:v>
                </c:pt>
                <c:pt idx="45403" formatCode="General">
                  <c:v>30.5565</c:v>
                </c:pt>
                <c:pt idx="45404" formatCode="General">
                  <c:v>30.557099999999998</c:v>
                </c:pt>
                <c:pt idx="45405" formatCode="General">
                  <c:v>30.5578</c:v>
                </c:pt>
                <c:pt idx="45406" formatCode="General">
                  <c:v>30.558499999999999</c:v>
                </c:pt>
                <c:pt idx="45407" formatCode="General">
                  <c:v>30.559100000000001</c:v>
                </c:pt>
                <c:pt idx="45408" formatCode="General">
                  <c:v>30.559799999999999</c:v>
                </c:pt>
                <c:pt idx="45409" formatCode="General">
                  <c:v>30.560500000000001</c:v>
                </c:pt>
                <c:pt idx="45410" formatCode="General">
                  <c:v>30.561199999999999</c:v>
                </c:pt>
                <c:pt idx="45411" formatCode="General">
                  <c:v>30.561800000000002</c:v>
                </c:pt>
                <c:pt idx="45412" formatCode="General">
                  <c:v>30.5625</c:v>
                </c:pt>
                <c:pt idx="45413" formatCode="General">
                  <c:v>30.563199999999998</c:v>
                </c:pt>
                <c:pt idx="45414" formatCode="General">
                  <c:v>30.5639</c:v>
                </c:pt>
                <c:pt idx="45415" formatCode="General">
                  <c:v>30.564499999999999</c:v>
                </c:pt>
                <c:pt idx="45416" formatCode="General">
                  <c:v>30.565200000000001</c:v>
                </c:pt>
                <c:pt idx="45417" formatCode="General">
                  <c:v>30.565899999999999</c:v>
                </c:pt>
                <c:pt idx="45418" formatCode="General">
                  <c:v>30.566500000000001</c:v>
                </c:pt>
                <c:pt idx="45419" formatCode="General">
                  <c:v>30.5672</c:v>
                </c:pt>
                <c:pt idx="45420" formatCode="General">
                  <c:v>30.567900000000002</c:v>
                </c:pt>
                <c:pt idx="45421" formatCode="General">
                  <c:v>30.5686</c:v>
                </c:pt>
                <c:pt idx="45422" formatCode="General">
                  <c:v>30.569199999999999</c:v>
                </c:pt>
                <c:pt idx="45423" formatCode="General">
                  <c:v>30.569900000000001</c:v>
                </c:pt>
                <c:pt idx="45424" formatCode="General">
                  <c:v>30.570599999999999</c:v>
                </c:pt>
                <c:pt idx="45425" formatCode="General">
                  <c:v>30.571300000000001</c:v>
                </c:pt>
                <c:pt idx="45426" formatCode="General">
                  <c:v>30.571899999999999</c:v>
                </c:pt>
                <c:pt idx="45427" formatCode="General">
                  <c:v>30.572600000000001</c:v>
                </c:pt>
                <c:pt idx="45428" formatCode="General">
                  <c:v>30.5733</c:v>
                </c:pt>
                <c:pt idx="45429" formatCode="General">
                  <c:v>30.574000000000002</c:v>
                </c:pt>
                <c:pt idx="45430" formatCode="General">
                  <c:v>30.5746</c:v>
                </c:pt>
                <c:pt idx="45431" formatCode="General">
                  <c:v>30.575299999999999</c:v>
                </c:pt>
                <c:pt idx="45432" formatCode="General">
                  <c:v>30.576000000000001</c:v>
                </c:pt>
                <c:pt idx="45433" formatCode="General">
                  <c:v>30.576599999999999</c:v>
                </c:pt>
                <c:pt idx="45434" formatCode="General">
                  <c:v>30.577300000000001</c:v>
                </c:pt>
                <c:pt idx="45435" formatCode="General">
                  <c:v>30.577999999999999</c:v>
                </c:pt>
                <c:pt idx="45436" formatCode="General">
                  <c:v>30.578700000000001</c:v>
                </c:pt>
                <c:pt idx="45437" formatCode="General">
                  <c:v>30.5793</c:v>
                </c:pt>
                <c:pt idx="45438" formatCode="General">
                  <c:v>30.58</c:v>
                </c:pt>
                <c:pt idx="45439" formatCode="General">
                  <c:v>30.5807</c:v>
                </c:pt>
                <c:pt idx="45440" formatCode="General">
                  <c:v>30.581399999999999</c:v>
                </c:pt>
                <c:pt idx="45441" formatCode="General">
                  <c:v>30.582000000000001</c:v>
                </c:pt>
                <c:pt idx="45442" formatCode="General">
                  <c:v>30.582699999999999</c:v>
                </c:pt>
                <c:pt idx="45443" formatCode="General">
                  <c:v>30.583400000000001</c:v>
                </c:pt>
                <c:pt idx="45444" formatCode="General">
                  <c:v>30.584</c:v>
                </c:pt>
                <c:pt idx="45445" formatCode="General">
                  <c:v>30.584700000000002</c:v>
                </c:pt>
                <c:pt idx="45446" formatCode="General">
                  <c:v>30.5854</c:v>
                </c:pt>
                <c:pt idx="45447" formatCode="General">
                  <c:v>30.586099999999998</c:v>
                </c:pt>
                <c:pt idx="45448" formatCode="General">
                  <c:v>30.5867</c:v>
                </c:pt>
                <c:pt idx="45449" formatCode="General">
                  <c:v>30.587399999999999</c:v>
                </c:pt>
                <c:pt idx="45450" formatCode="General">
                  <c:v>30.588100000000001</c:v>
                </c:pt>
                <c:pt idx="45451" formatCode="General">
                  <c:v>30.588799999999999</c:v>
                </c:pt>
                <c:pt idx="45452" formatCode="General">
                  <c:v>30.589400000000001</c:v>
                </c:pt>
                <c:pt idx="45453" formatCode="General">
                  <c:v>30.5901</c:v>
                </c:pt>
                <c:pt idx="45454" formatCode="General">
                  <c:v>30.590800000000002</c:v>
                </c:pt>
                <c:pt idx="45455" formatCode="General">
                  <c:v>30.5914</c:v>
                </c:pt>
                <c:pt idx="45456" formatCode="General">
                  <c:v>30.592099999999999</c:v>
                </c:pt>
                <c:pt idx="45457" formatCode="General">
                  <c:v>30.5928</c:v>
                </c:pt>
                <c:pt idx="45458" formatCode="General">
                  <c:v>30.593499999999999</c:v>
                </c:pt>
                <c:pt idx="45459" formatCode="General">
                  <c:v>30.594100000000001</c:v>
                </c:pt>
                <c:pt idx="45460" formatCode="General">
                  <c:v>30.594799999999999</c:v>
                </c:pt>
                <c:pt idx="45461" formatCode="General">
                  <c:v>30.595500000000001</c:v>
                </c:pt>
                <c:pt idx="45462" formatCode="General">
                  <c:v>30.5962</c:v>
                </c:pt>
                <c:pt idx="45463" formatCode="General">
                  <c:v>30.596800000000002</c:v>
                </c:pt>
                <c:pt idx="45464" formatCode="General">
                  <c:v>30.5975</c:v>
                </c:pt>
                <c:pt idx="45465" formatCode="General">
                  <c:v>30.598199999999999</c:v>
                </c:pt>
                <c:pt idx="45466" formatCode="General">
                  <c:v>30.5989</c:v>
                </c:pt>
                <c:pt idx="45467" formatCode="General">
                  <c:v>30.599499999999999</c:v>
                </c:pt>
                <c:pt idx="45468" formatCode="General">
                  <c:v>30.600200000000001</c:v>
                </c:pt>
                <c:pt idx="45469" formatCode="General">
                  <c:v>30.600899999999999</c:v>
                </c:pt>
                <c:pt idx="45470" formatCode="General">
                  <c:v>30.601500000000001</c:v>
                </c:pt>
                <c:pt idx="45471" formatCode="General">
                  <c:v>30.6022</c:v>
                </c:pt>
                <c:pt idx="45472" formatCode="General">
                  <c:v>30.602900000000002</c:v>
                </c:pt>
                <c:pt idx="45473" formatCode="General">
                  <c:v>30.6036</c:v>
                </c:pt>
                <c:pt idx="45474" formatCode="General">
                  <c:v>30.604199999999999</c:v>
                </c:pt>
                <c:pt idx="45475" formatCode="General">
                  <c:v>30.604900000000001</c:v>
                </c:pt>
                <c:pt idx="45476" formatCode="General">
                  <c:v>30.605599999999999</c:v>
                </c:pt>
                <c:pt idx="45477" formatCode="General">
                  <c:v>30.606300000000001</c:v>
                </c:pt>
                <c:pt idx="45478" formatCode="General">
                  <c:v>30.6069</c:v>
                </c:pt>
                <c:pt idx="45479" formatCode="General">
                  <c:v>30.607600000000001</c:v>
                </c:pt>
                <c:pt idx="45480" formatCode="General">
                  <c:v>30.6083</c:v>
                </c:pt>
                <c:pt idx="45481" formatCode="General">
                  <c:v>30.608899999999998</c:v>
                </c:pt>
                <c:pt idx="45482" formatCode="General">
                  <c:v>30.6096</c:v>
                </c:pt>
                <c:pt idx="45483" formatCode="General">
                  <c:v>30.610299999999999</c:v>
                </c:pt>
                <c:pt idx="45484" formatCode="General">
                  <c:v>30.611000000000001</c:v>
                </c:pt>
                <c:pt idx="45485" formatCode="General">
                  <c:v>30.611599999999999</c:v>
                </c:pt>
                <c:pt idx="45486" formatCode="General">
                  <c:v>30.612300000000001</c:v>
                </c:pt>
                <c:pt idx="45487" formatCode="General">
                  <c:v>30.613</c:v>
                </c:pt>
                <c:pt idx="45488" formatCode="General">
                  <c:v>30.613700000000001</c:v>
                </c:pt>
                <c:pt idx="45489" formatCode="General">
                  <c:v>30.6143</c:v>
                </c:pt>
                <c:pt idx="45490" formatCode="General">
                  <c:v>30.614999999999998</c:v>
                </c:pt>
                <c:pt idx="45491" formatCode="General">
                  <c:v>30.6157</c:v>
                </c:pt>
                <c:pt idx="45492" formatCode="General">
                  <c:v>30.616299999999999</c:v>
                </c:pt>
                <c:pt idx="45493" formatCode="General">
                  <c:v>30.617000000000001</c:v>
                </c:pt>
                <c:pt idx="45494" formatCode="General">
                  <c:v>30.617699999999999</c:v>
                </c:pt>
                <c:pt idx="45495" formatCode="General">
                  <c:v>30.618400000000001</c:v>
                </c:pt>
                <c:pt idx="45496" formatCode="General">
                  <c:v>30.619</c:v>
                </c:pt>
                <c:pt idx="45497" formatCode="General">
                  <c:v>30.619700000000002</c:v>
                </c:pt>
                <c:pt idx="45498" formatCode="General">
                  <c:v>30.6204</c:v>
                </c:pt>
                <c:pt idx="45499" formatCode="General">
                  <c:v>30.621099999999998</c:v>
                </c:pt>
                <c:pt idx="45500" formatCode="General">
                  <c:v>30.621700000000001</c:v>
                </c:pt>
                <c:pt idx="45501" formatCode="General">
                  <c:v>30.622399999999999</c:v>
                </c:pt>
                <c:pt idx="45502" formatCode="General">
                  <c:v>30.623100000000001</c:v>
                </c:pt>
                <c:pt idx="45503" formatCode="General">
                  <c:v>30.623799999999999</c:v>
                </c:pt>
                <c:pt idx="45504" formatCode="General">
                  <c:v>30.624400000000001</c:v>
                </c:pt>
                <c:pt idx="45505" formatCode="General">
                  <c:v>30.6251</c:v>
                </c:pt>
                <c:pt idx="45506" formatCode="General">
                  <c:v>30.625800000000002</c:v>
                </c:pt>
                <c:pt idx="45507" formatCode="General">
                  <c:v>30.6264</c:v>
                </c:pt>
                <c:pt idx="45508" formatCode="General">
                  <c:v>30.627099999999999</c:v>
                </c:pt>
                <c:pt idx="45509" formatCode="General">
                  <c:v>30.627800000000001</c:v>
                </c:pt>
                <c:pt idx="45510" formatCode="General">
                  <c:v>30.628499999999999</c:v>
                </c:pt>
                <c:pt idx="45511" formatCode="General">
                  <c:v>30.629100000000001</c:v>
                </c:pt>
                <c:pt idx="45512" formatCode="General">
                  <c:v>30.629799999999999</c:v>
                </c:pt>
                <c:pt idx="45513" formatCode="General">
                  <c:v>30.630500000000001</c:v>
                </c:pt>
                <c:pt idx="45514" formatCode="General">
                  <c:v>30.6312</c:v>
                </c:pt>
                <c:pt idx="45515" formatCode="General">
                  <c:v>30.631799999999998</c:v>
                </c:pt>
                <c:pt idx="45516" formatCode="General">
                  <c:v>30.6325</c:v>
                </c:pt>
                <c:pt idx="45517" formatCode="General">
                  <c:v>30.633199999999999</c:v>
                </c:pt>
                <c:pt idx="45518" formatCode="General">
                  <c:v>30.633800000000001</c:v>
                </c:pt>
                <c:pt idx="45519" formatCode="General">
                  <c:v>30.634499999999999</c:v>
                </c:pt>
                <c:pt idx="45520" formatCode="General">
                  <c:v>30.635200000000001</c:v>
                </c:pt>
                <c:pt idx="45521" formatCode="General">
                  <c:v>30.635899999999999</c:v>
                </c:pt>
                <c:pt idx="45522" formatCode="General">
                  <c:v>30.636500000000002</c:v>
                </c:pt>
                <c:pt idx="45523" formatCode="General">
                  <c:v>30.6372</c:v>
                </c:pt>
                <c:pt idx="45524" formatCode="General">
                  <c:v>30.637899999999998</c:v>
                </c:pt>
                <c:pt idx="45525" formatCode="General">
                  <c:v>30.6386</c:v>
                </c:pt>
                <c:pt idx="45526" formatCode="General">
                  <c:v>30.639199999999999</c:v>
                </c:pt>
                <c:pt idx="45527" formatCode="General">
                  <c:v>30.639900000000001</c:v>
                </c:pt>
                <c:pt idx="45528" formatCode="General">
                  <c:v>30.640599999999999</c:v>
                </c:pt>
                <c:pt idx="45529" formatCode="General">
                  <c:v>30.641300000000001</c:v>
                </c:pt>
                <c:pt idx="45530" formatCode="General">
                  <c:v>30.6419</c:v>
                </c:pt>
                <c:pt idx="45531" formatCode="General">
                  <c:v>30.642600000000002</c:v>
                </c:pt>
                <c:pt idx="45532" formatCode="General">
                  <c:v>30.6433</c:v>
                </c:pt>
                <c:pt idx="45533" formatCode="General">
                  <c:v>30.643899999999999</c:v>
                </c:pt>
                <c:pt idx="45534" formatCode="General">
                  <c:v>30.644600000000001</c:v>
                </c:pt>
                <c:pt idx="45535" formatCode="General">
                  <c:v>30.645299999999999</c:v>
                </c:pt>
                <c:pt idx="45536" formatCode="General">
                  <c:v>30.646000000000001</c:v>
                </c:pt>
                <c:pt idx="45537" formatCode="General">
                  <c:v>30.646599999999999</c:v>
                </c:pt>
                <c:pt idx="45538" formatCode="General">
                  <c:v>30.647300000000001</c:v>
                </c:pt>
                <c:pt idx="45539" formatCode="General">
                  <c:v>30.648</c:v>
                </c:pt>
                <c:pt idx="45540" formatCode="General">
                  <c:v>30.648700000000002</c:v>
                </c:pt>
                <c:pt idx="45541" formatCode="General">
                  <c:v>30.6493</c:v>
                </c:pt>
                <c:pt idx="45542" formatCode="General">
                  <c:v>30.65</c:v>
                </c:pt>
                <c:pt idx="45543" formatCode="General">
                  <c:v>30.650700000000001</c:v>
                </c:pt>
                <c:pt idx="45544" formatCode="General">
                  <c:v>30.651299999999999</c:v>
                </c:pt>
                <c:pt idx="45545" formatCode="General">
                  <c:v>30.652000000000001</c:v>
                </c:pt>
                <c:pt idx="45546" formatCode="General">
                  <c:v>30.652699999999999</c:v>
                </c:pt>
                <c:pt idx="45547" formatCode="General">
                  <c:v>30.653400000000001</c:v>
                </c:pt>
                <c:pt idx="45548" formatCode="General">
                  <c:v>30.654</c:v>
                </c:pt>
                <c:pt idx="45549" formatCode="General">
                  <c:v>30.654699999999998</c:v>
                </c:pt>
                <c:pt idx="45550" formatCode="General">
                  <c:v>30.6554</c:v>
                </c:pt>
                <c:pt idx="45551" formatCode="General">
                  <c:v>30.656099999999999</c:v>
                </c:pt>
                <c:pt idx="45552" formatCode="General">
                  <c:v>30.656700000000001</c:v>
                </c:pt>
                <c:pt idx="45553" formatCode="General">
                  <c:v>30.657399999999999</c:v>
                </c:pt>
                <c:pt idx="45554" formatCode="General">
                  <c:v>30.658100000000001</c:v>
                </c:pt>
                <c:pt idx="45555" formatCode="General">
                  <c:v>30.6587</c:v>
                </c:pt>
                <c:pt idx="45556" formatCode="General">
                  <c:v>30.659400000000002</c:v>
                </c:pt>
                <c:pt idx="45557" formatCode="General">
                  <c:v>30.6601</c:v>
                </c:pt>
                <c:pt idx="45558" formatCode="General">
                  <c:v>30.660799999999998</c:v>
                </c:pt>
                <c:pt idx="45559" formatCode="General">
                  <c:v>30.6614</c:v>
                </c:pt>
                <c:pt idx="45560" formatCode="General">
                  <c:v>30.662099999999999</c:v>
                </c:pt>
                <c:pt idx="45561" formatCode="General">
                  <c:v>30.662800000000001</c:v>
                </c:pt>
                <c:pt idx="45562" formatCode="General">
                  <c:v>30.663499999999999</c:v>
                </c:pt>
                <c:pt idx="45563" formatCode="General">
                  <c:v>30.664100000000001</c:v>
                </c:pt>
                <c:pt idx="45564" formatCode="General">
                  <c:v>30.6648</c:v>
                </c:pt>
                <c:pt idx="45565" formatCode="General">
                  <c:v>30.665500000000002</c:v>
                </c:pt>
                <c:pt idx="45566" formatCode="General">
                  <c:v>30.6662</c:v>
                </c:pt>
                <c:pt idx="45567" formatCode="General">
                  <c:v>30.666799999999999</c:v>
                </c:pt>
                <c:pt idx="45568" formatCode="General">
                  <c:v>30.6675</c:v>
                </c:pt>
                <c:pt idx="45569" formatCode="General">
                  <c:v>30.668199999999999</c:v>
                </c:pt>
                <c:pt idx="45570" formatCode="General">
                  <c:v>30.668800000000001</c:v>
                </c:pt>
                <c:pt idx="45571" formatCode="General">
                  <c:v>30.669499999999999</c:v>
                </c:pt>
                <c:pt idx="45572" formatCode="General">
                  <c:v>30.670200000000001</c:v>
                </c:pt>
                <c:pt idx="45573" formatCode="General">
                  <c:v>30.6709</c:v>
                </c:pt>
                <c:pt idx="45574" formatCode="General">
                  <c:v>30.671500000000002</c:v>
                </c:pt>
                <c:pt idx="45575" formatCode="General">
                  <c:v>30.6722</c:v>
                </c:pt>
                <c:pt idx="45576" formatCode="General">
                  <c:v>30.672899999999998</c:v>
                </c:pt>
                <c:pt idx="45577" formatCode="General">
                  <c:v>30.6736</c:v>
                </c:pt>
                <c:pt idx="45578" formatCode="General">
                  <c:v>30.674199999999999</c:v>
                </c:pt>
                <c:pt idx="45579" formatCode="General">
                  <c:v>30.674900000000001</c:v>
                </c:pt>
                <c:pt idx="45580" formatCode="General">
                  <c:v>30.675599999999999</c:v>
                </c:pt>
                <c:pt idx="45581" formatCode="General">
                  <c:v>30.676200000000001</c:v>
                </c:pt>
                <c:pt idx="45582" formatCode="General">
                  <c:v>30.6769</c:v>
                </c:pt>
                <c:pt idx="45583" formatCode="General">
                  <c:v>30.677600000000002</c:v>
                </c:pt>
                <c:pt idx="45584" formatCode="General">
                  <c:v>30.6783</c:v>
                </c:pt>
                <c:pt idx="45585" formatCode="General">
                  <c:v>30.678899999999999</c:v>
                </c:pt>
                <c:pt idx="45586" formatCode="General">
                  <c:v>30.679600000000001</c:v>
                </c:pt>
                <c:pt idx="45587" formatCode="General">
                  <c:v>30.680299999999999</c:v>
                </c:pt>
                <c:pt idx="45588" formatCode="General">
                  <c:v>30.681000000000001</c:v>
                </c:pt>
                <c:pt idx="45589" formatCode="General">
                  <c:v>30.6816</c:v>
                </c:pt>
                <c:pt idx="45590" formatCode="General">
                  <c:v>30.682300000000001</c:v>
                </c:pt>
                <c:pt idx="45591" formatCode="General">
                  <c:v>30.683</c:v>
                </c:pt>
                <c:pt idx="45592" formatCode="General">
                  <c:v>30.683700000000002</c:v>
                </c:pt>
                <c:pt idx="45593" formatCode="General">
                  <c:v>30.6843</c:v>
                </c:pt>
                <c:pt idx="45594" formatCode="General">
                  <c:v>30.684999999999999</c:v>
                </c:pt>
                <c:pt idx="45595" formatCode="General">
                  <c:v>30.685700000000001</c:v>
                </c:pt>
                <c:pt idx="45596" formatCode="General">
                  <c:v>30.686299999999999</c:v>
                </c:pt>
                <c:pt idx="45597" formatCode="General">
                  <c:v>30.687000000000001</c:v>
                </c:pt>
                <c:pt idx="45598" formatCode="General">
                  <c:v>30.6877</c:v>
                </c:pt>
                <c:pt idx="45599" formatCode="General">
                  <c:v>30.688400000000001</c:v>
                </c:pt>
                <c:pt idx="45600" formatCode="General">
                  <c:v>30.689</c:v>
                </c:pt>
                <c:pt idx="45601" formatCode="General">
                  <c:v>30.689699999999998</c:v>
                </c:pt>
                <c:pt idx="45602" formatCode="General">
                  <c:v>30.6904</c:v>
                </c:pt>
                <c:pt idx="45603" formatCode="General">
                  <c:v>30.691099999999999</c:v>
                </c:pt>
                <c:pt idx="45604" formatCode="General">
                  <c:v>30.691700000000001</c:v>
                </c:pt>
                <c:pt idx="45605" formatCode="General">
                  <c:v>30.692399999999999</c:v>
                </c:pt>
                <c:pt idx="45606" formatCode="General">
                  <c:v>30.693100000000001</c:v>
                </c:pt>
                <c:pt idx="45607" formatCode="General">
                  <c:v>30.6937</c:v>
                </c:pt>
                <c:pt idx="45608" formatCode="General">
                  <c:v>30.694400000000002</c:v>
                </c:pt>
                <c:pt idx="45609" formatCode="General">
                  <c:v>30.6951</c:v>
                </c:pt>
                <c:pt idx="45610" formatCode="General">
                  <c:v>30.695799999999998</c:v>
                </c:pt>
                <c:pt idx="45611" formatCode="General">
                  <c:v>30.696400000000001</c:v>
                </c:pt>
                <c:pt idx="45612" formatCode="General">
                  <c:v>30.697099999999999</c:v>
                </c:pt>
                <c:pt idx="45613" formatCode="General">
                  <c:v>30.697800000000001</c:v>
                </c:pt>
                <c:pt idx="45614" formatCode="General">
                  <c:v>30.698499999999999</c:v>
                </c:pt>
                <c:pt idx="45615" formatCode="General">
                  <c:v>30.699100000000001</c:v>
                </c:pt>
                <c:pt idx="45616" formatCode="General">
                  <c:v>30.6998</c:v>
                </c:pt>
                <c:pt idx="45617" formatCode="General">
                  <c:v>30.700500000000002</c:v>
                </c:pt>
                <c:pt idx="45618" formatCode="General">
                  <c:v>30.7011</c:v>
                </c:pt>
                <c:pt idx="45619" formatCode="General">
                  <c:v>30.701799999999999</c:v>
                </c:pt>
                <c:pt idx="45620" formatCode="General">
                  <c:v>30.702500000000001</c:v>
                </c:pt>
                <c:pt idx="45621" formatCode="General">
                  <c:v>30.703199999999999</c:v>
                </c:pt>
                <c:pt idx="45622" formatCode="General">
                  <c:v>30.703800000000001</c:v>
                </c:pt>
                <c:pt idx="45623" formatCode="General">
                  <c:v>30.704499999999999</c:v>
                </c:pt>
                <c:pt idx="45624" formatCode="General">
                  <c:v>30.705200000000001</c:v>
                </c:pt>
                <c:pt idx="45625" formatCode="General">
                  <c:v>30.7059</c:v>
                </c:pt>
                <c:pt idx="45626" formatCode="General">
                  <c:v>30.706499999999998</c:v>
                </c:pt>
                <c:pt idx="45627" formatCode="General">
                  <c:v>30.7072</c:v>
                </c:pt>
                <c:pt idx="45628" formatCode="General">
                  <c:v>30.707899999999999</c:v>
                </c:pt>
                <c:pt idx="45629" formatCode="General">
                  <c:v>30.708600000000001</c:v>
                </c:pt>
                <c:pt idx="45630" formatCode="General">
                  <c:v>30.709199999999999</c:v>
                </c:pt>
                <c:pt idx="45631" formatCode="General">
                  <c:v>30.709900000000001</c:v>
                </c:pt>
                <c:pt idx="45632" formatCode="General">
                  <c:v>30.710599999999999</c:v>
                </c:pt>
                <c:pt idx="45633" formatCode="General">
                  <c:v>30.711200000000002</c:v>
                </c:pt>
                <c:pt idx="45634" formatCode="General">
                  <c:v>30.7119</c:v>
                </c:pt>
                <c:pt idx="45635" formatCode="General">
                  <c:v>30.712599999999998</c:v>
                </c:pt>
                <c:pt idx="45636" formatCode="General">
                  <c:v>30.7133</c:v>
                </c:pt>
                <c:pt idx="45637" formatCode="General">
                  <c:v>30.713899999999999</c:v>
                </c:pt>
                <c:pt idx="45638" formatCode="General">
                  <c:v>30.714600000000001</c:v>
                </c:pt>
                <c:pt idx="45639" formatCode="General">
                  <c:v>30.715299999999999</c:v>
                </c:pt>
                <c:pt idx="45640" formatCode="General">
                  <c:v>30.716000000000001</c:v>
                </c:pt>
                <c:pt idx="45641" formatCode="General">
                  <c:v>30.7166</c:v>
                </c:pt>
                <c:pt idx="45642" formatCode="General">
                  <c:v>30.717300000000002</c:v>
                </c:pt>
                <c:pt idx="45643" formatCode="General">
                  <c:v>30.718</c:v>
                </c:pt>
                <c:pt idx="45644" formatCode="General">
                  <c:v>30.718599999999999</c:v>
                </c:pt>
                <c:pt idx="45645" formatCode="General">
                  <c:v>30.7193</c:v>
                </c:pt>
                <c:pt idx="45646" formatCode="General">
                  <c:v>30.72</c:v>
                </c:pt>
                <c:pt idx="45647" formatCode="General">
                  <c:v>30.720700000000001</c:v>
                </c:pt>
                <c:pt idx="45648" formatCode="General">
                  <c:v>30.721299999999999</c:v>
                </c:pt>
                <c:pt idx="45649" formatCode="General">
                  <c:v>30.722000000000001</c:v>
                </c:pt>
                <c:pt idx="45650" formatCode="General">
                  <c:v>30.7227</c:v>
                </c:pt>
                <c:pt idx="45651" formatCode="General">
                  <c:v>30.723400000000002</c:v>
                </c:pt>
                <c:pt idx="45652" formatCode="General">
                  <c:v>30.724</c:v>
                </c:pt>
                <c:pt idx="45653" formatCode="General">
                  <c:v>30.724699999999999</c:v>
                </c:pt>
                <c:pt idx="45654" formatCode="General">
                  <c:v>30.7254</c:v>
                </c:pt>
                <c:pt idx="45655" formatCode="General">
                  <c:v>30.725999999999999</c:v>
                </c:pt>
                <c:pt idx="45656" formatCode="General">
                  <c:v>30.726700000000001</c:v>
                </c:pt>
                <c:pt idx="45657" formatCode="General">
                  <c:v>30.727399999999999</c:v>
                </c:pt>
                <c:pt idx="45658" formatCode="General">
                  <c:v>30.728100000000001</c:v>
                </c:pt>
                <c:pt idx="45659" formatCode="General">
                  <c:v>30.7287</c:v>
                </c:pt>
                <c:pt idx="45660" formatCode="General">
                  <c:v>30.729399999999998</c:v>
                </c:pt>
                <c:pt idx="45661" formatCode="General">
                  <c:v>30.7301</c:v>
                </c:pt>
                <c:pt idx="45662" formatCode="General">
                  <c:v>30.730799999999999</c:v>
                </c:pt>
                <c:pt idx="45663" formatCode="General">
                  <c:v>30.731400000000001</c:v>
                </c:pt>
                <c:pt idx="45664" formatCode="General">
                  <c:v>30.732099999999999</c:v>
                </c:pt>
                <c:pt idx="45665" formatCode="General">
                  <c:v>30.732800000000001</c:v>
                </c:pt>
                <c:pt idx="45666" formatCode="General">
                  <c:v>30.733499999999999</c:v>
                </c:pt>
                <c:pt idx="45667" formatCode="General">
                  <c:v>30.734100000000002</c:v>
                </c:pt>
                <c:pt idx="45668" formatCode="General">
                  <c:v>30.7348</c:v>
                </c:pt>
                <c:pt idx="45669" formatCode="General">
                  <c:v>30.735499999999998</c:v>
                </c:pt>
                <c:pt idx="45670" formatCode="General">
                  <c:v>30.7361</c:v>
                </c:pt>
                <c:pt idx="45671" formatCode="General">
                  <c:v>30.736799999999999</c:v>
                </c:pt>
                <c:pt idx="45672" formatCode="General">
                  <c:v>30.737500000000001</c:v>
                </c:pt>
                <c:pt idx="45673" formatCode="General">
                  <c:v>30.738199999999999</c:v>
                </c:pt>
                <c:pt idx="45674" formatCode="General">
                  <c:v>30.738800000000001</c:v>
                </c:pt>
                <c:pt idx="45675" formatCode="General">
                  <c:v>30.7395</c:v>
                </c:pt>
                <c:pt idx="45676" formatCode="General">
                  <c:v>30.740200000000002</c:v>
                </c:pt>
                <c:pt idx="45677" formatCode="General">
                  <c:v>30.7409</c:v>
                </c:pt>
                <c:pt idx="45678" formatCode="General">
                  <c:v>30.741499999999998</c:v>
                </c:pt>
                <c:pt idx="45679" formatCode="General">
                  <c:v>30.7422</c:v>
                </c:pt>
                <c:pt idx="45680" formatCode="General">
                  <c:v>30.742899999999999</c:v>
                </c:pt>
                <c:pt idx="45681" formatCode="General">
                  <c:v>30.743500000000001</c:v>
                </c:pt>
                <c:pt idx="45682" formatCode="General">
                  <c:v>30.744199999999999</c:v>
                </c:pt>
                <c:pt idx="45683" formatCode="General">
                  <c:v>30.744900000000001</c:v>
                </c:pt>
                <c:pt idx="45684" formatCode="General">
                  <c:v>30.7456</c:v>
                </c:pt>
                <c:pt idx="45685" formatCode="General">
                  <c:v>30.746200000000002</c:v>
                </c:pt>
                <c:pt idx="45686" formatCode="General">
                  <c:v>30.7469</c:v>
                </c:pt>
                <c:pt idx="45687" formatCode="General">
                  <c:v>30.747599999999998</c:v>
                </c:pt>
                <c:pt idx="45688" formatCode="General">
                  <c:v>30.7483</c:v>
                </c:pt>
                <c:pt idx="45689" formatCode="General">
                  <c:v>30.748899999999999</c:v>
                </c:pt>
                <c:pt idx="45690" formatCode="General">
                  <c:v>30.749600000000001</c:v>
                </c:pt>
                <c:pt idx="45691" formatCode="General">
                  <c:v>30.750299999999999</c:v>
                </c:pt>
                <c:pt idx="45692" formatCode="General">
                  <c:v>30.751000000000001</c:v>
                </c:pt>
                <c:pt idx="45693" formatCode="General">
                  <c:v>30.7516</c:v>
                </c:pt>
                <c:pt idx="45694" formatCode="General">
                  <c:v>30.752300000000002</c:v>
                </c:pt>
                <c:pt idx="45695" formatCode="General">
                  <c:v>30.753</c:v>
                </c:pt>
                <c:pt idx="45696" formatCode="General">
                  <c:v>30.753599999999999</c:v>
                </c:pt>
                <c:pt idx="45697" formatCode="General">
                  <c:v>30.754300000000001</c:v>
                </c:pt>
                <c:pt idx="45698" formatCode="General">
                  <c:v>30.754999999999999</c:v>
                </c:pt>
                <c:pt idx="45699" formatCode="General">
                  <c:v>30.755700000000001</c:v>
                </c:pt>
                <c:pt idx="45700" formatCode="General">
                  <c:v>30.7563</c:v>
                </c:pt>
                <c:pt idx="45701" formatCode="General">
                  <c:v>30.757000000000001</c:v>
                </c:pt>
                <c:pt idx="45702" formatCode="General">
                  <c:v>30.7577</c:v>
                </c:pt>
                <c:pt idx="45703" formatCode="General">
                  <c:v>30.758400000000002</c:v>
                </c:pt>
                <c:pt idx="45704" formatCode="General">
                  <c:v>30.759</c:v>
                </c:pt>
                <c:pt idx="45705" formatCode="General">
                  <c:v>30.759699999999999</c:v>
                </c:pt>
                <c:pt idx="45706" formatCode="General">
                  <c:v>30.760400000000001</c:v>
                </c:pt>
                <c:pt idx="45707" formatCode="General">
                  <c:v>30.760999999999999</c:v>
                </c:pt>
                <c:pt idx="45708" formatCode="General">
                  <c:v>30.761700000000001</c:v>
                </c:pt>
                <c:pt idx="45709" formatCode="General">
                  <c:v>30.7624</c:v>
                </c:pt>
                <c:pt idx="45710" formatCode="General">
                  <c:v>30.763100000000001</c:v>
                </c:pt>
                <c:pt idx="45711" formatCode="General">
                  <c:v>30.7637</c:v>
                </c:pt>
                <c:pt idx="45712" formatCode="General">
                  <c:v>30.764399999999998</c:v>
                </c:pt>
                <c:pt idx="45713" formatCode="General">
                  <c:v>30.7651</c:v>
                </c:pt>
                <c:pt idx="45714" formatCode="General">
                  <c:v>30.765799999999999</c:v>
                </c:pt>
                <c:pt idx="45715" formatCode="General">
                  <c:v>30.766400000000001</c:v>
                </c:pt>
                <c:pt idx="45716" formatCode="General">
                  <c:v>30.767099999999999</c:v>
                </c:pt>
                <c:pt idx="45717" formatCode="General">
                  <c:v>30.767800000000001</c:v>
                </c:pt>
                <c:pt idx="45718" formatCode="General">
                  <c:v>30.7684</c:v>
                </c:pt>
                <c:pt idx="45719" formatCode="General">
                  <c:v>30.769100000000002</c:v>
                </c:pt>
                <c:pt idx="45720" formatCode="General">
                  <c:v>30.7698</c:v>
                </c:pt>
                <c:pt idx="45721" formatCode="General">
                  <c:v>30.770499999999998</c:v>
                </c:pt>
                <c:pt idx="45722" formatCode="General">
                  <c:v>30.771100000000001</c:v>
                </c:pt>
                <c:pt idx="45723" formatCode="General">
                  <c:v>30.771799999999999</c:v>
                </c:pt>
                <c:pt idx="45724" formatCode="General">
                  <c:v>30.772500000000001</c:v>
                </c:pt>
                <c:pt idx="45725" formatCode="General">
                  <c:v>30.773199999999999</c:v>
                </c:pt>
                <c:pt idx="45726" formatCode="General">
                  <c:v>30.773800000000001</c:v>
                </c:pt>
                <c:pt idx="45727" formatCode="General">
                  <c:v>30.7745</c:v>
                </c:pt>
                <c:pt idx="45728" formatCode="General">
                  <c:v>30.775200000000002</c:v>
                </c:pt>
                <c:pt idx="45729" formatCode="General">
                  <c:v>30.7759</c:v>
                </c:pt>
                <c:pt idx="45730" formatCode="General">
                  <c:v>30.776499999999999</c:v>
                </c:pt>
                <c:pt idx="45731" formatCode="General">
                  <c:v>30.777200000000001</c:v>
                </c:pt>
                <c:pt idx="45732" formatCode="General">
                  <c:v>30.777899999999999</c:v>
                </c:pt>
                <c:pt idx="45733" formatCode="General">
                  <c:v>30.778500000000001</c:v>
                </c:pt>
                <c:pt idx="45734" formatCode="General">
                  <c:v>30.779199999999999</c:v>
                </c:pt>
                <c:pt idx="45735" formatCode="General">
                  <c:v>30.779900000000001</c:v>
                </c:pt>
                <c:pt idx="45736" formatCode="General">
                  <c:v>30.7806</c:v>
                </c:pt>
                <c:pt idx="45737" formatCode="General">
                  <c:v>30.781199999999998</c:v>
                </c:pt>
                <c:pt idx="45738" formatCode="General">
                  <c:v>30.7819</c:v>
                </c:pt>
                <c:pt idx="45739" formatCode="General">
                  <c:v>30.782599999999999</c:v>
                </c:pt>
                <c:pt idx="45740" formatCode="General">
                  <c:v>30.783300000000001</c:v>
                </c:pt>
                <c:pt idx="45741" formatCode="General">
                  <c:v>30.783899999999999</c:v>
                </c:pt>
                <c:pt idx="45742" formatCode="General">
                  <c:v>30.784600000000001</c:v>
                </c:pt>
                <c:pt idx="45743" formatCode="General">
                  <c:v>30.785299999999999</c:v>
                </c:pt>
                <c:pt idx="45744" formatCode="General">
                  <c:v>30.785900000000002</c:v>
                </c:pt>
                <c:pt idx="45745" formatCode="General">
                  <c:v>30.7866</c:v>
                </c:pt>
                <c:pt idx="45746" formatCode="General">
                  <c:v>30.787299999999998</c:v>
                </c:pt>
                <c:pt idx="45747" formatCode="General">
                  <c:v>30.788</c:v>
                </c:pt>
                <c:pt idx="45748" formatCode="General">
                  <c:v>30.788599999999999</c:v>
                </c:pt>
                <c:pt idx="45749" formatCode="General">
                  <c:v>30.789300000000001</c:v>
                </c:pt>
                <c:pt idx="45750" formatCode="General">
                  <c:v>30.79</c:v>
                </c:pt>
                <c:pt idx="45751" formatCode="General">
                  <c:v>30.790700000000001</c:v>
                </c:pt>
                <c:pt idx="45752" formatCode="General">
                  <c:v>30.7913</c:v>
                </c:pt>
                <c:pt idx="45753" formatCode="General">
                  <c:v>30.792000000000002</c:v>
                </c:pt>
                <c:pt idx="45754" formatCode="General">
                  <c:v>30.7927</c:v>
                </c:pt>
                <c:pt idx="45755" formatCode="General">
                  <c:v>30.793399999999998</c:v>
                </c:pt>
                <c:pt idx="45756" formatCode="General">
                  <c:v>30.794</c:v>
                </c:pt>
                <c:pt idx="45757" formatCode="General">
                  <c:v>30.794699999999999</c:v>
                </c:pt>
                <c:pt idx="45758" formatCode="General">
                  <c:v>30.795400000000001</c:v>
                </c:pt>
                <c:pt idx="45759" formatCode="General">
                  <c:v>30.795999999999999</c:v>
                </c:pt>
                <c:pt idx="45760" formatCode="General">
                  <c:v>30.796700000000001</c:v>
                </c:pt>
                <c:pt idx="45761" formatCode="General">
                  <c:v>30.7974</c:v>
                </c:pt>
                <c:pt idx="45762" formatCode="General">
                  <c:v>30.798100000000002</c:v>
                </c:pt>
                <c:pt idx="45763" formatCode="General">
                  <c:v>30.7987</c:v>
                </c:pt>
                <c:pt idx="45764" formatCode="General">
                  <c:v>30.799399999999999</c:v>
                </c:pt>
                <c:pt idx="45765" formatCode="General">
                  <c:v>30.8001</c:v>
                </c:pt>
                <c:pt idx="45766" formatCode="General">
                  <c:v>30.800799999999999</c:v>
                </c:pt>
                <c:pt idx="45767" formatCode="General">
                  <c:v>30.801400000000001</c:v>
                </c:pt>
                <c:pt idx="45768" formatCode="General">
                  <c:v>30.802099999999999</c:v>
                </c:pt>
                <c:pt idx="45769" formatCode="General">
                  <c:v>30.802800000000001</c:v>
                </c:pt>
                <c:pt idx="45770" formatCode="General">
                  <c:v>30.8034</c:v>
                </c:pt>
                <c:pt idx="45771" formatCode="General">
                  <c:v>30.804099999999998</c:v>
                </c:pt>
                <c:pt idx="45772" formatCode="General">
                  <c:v>30.8048</c:v>
                </c:pt>
                <c:pt idx="45773" formatCode="General">
                  <c:v>30.805499999999999</c:v>
                </c:pt>
                <c:pt idx="45774" formatCode="General">
                  <c:v>30.806100000000001</c:v>
                </c:pt>
                <c:pt idx="45775" formatCode="General">
                  <c:v>30.806799999999999</c:v>
                </c:pt>
                <c:pt idx="45776" formatCode="General">
                  <c:v>30.807500000000001</c:v>
                </c:pt>
                <c:pt idx="45777" formatCode="General">
                  <c:v>30.808199999999999</c:v>
                </c:pt>
                <c:pt idx="45778" formatCode="General">
                  <c:v>30.808800000000002</c:v>
                </c:pt>
                <c:pt idx="45779" formatCode="General">
                  <c:v>30.8095</c:v>
                </c:pt>
                <c:pt idx="45780" formatCode="General">
                  <c:v>30.810199999999998</c:v>
                </c:pt>
                <c:pt idx="45781" formatCode="General">
                  <c:v>30.8108</c:v>
                </c:pt>
                <c:pt idx="45782" formatCode="General">
                  <c:v>30.811499999999999</c:v>
                </c:pt>
                <c:pt idx="45783" formatCode="General">
                  <c:v>30.812200000000001</c:v>
                </c:pt>
                <c:pt idx="45784" formatCode="General">
                  <c:v>30.812899999999999</c:v>
                </c:pt>
                <c:pt idx="45785" formatCode="General">
                  <c:v>30.813500000000001</c:v>
                </c:pt>
                <c:pt idx="45786" formatCode="General">
                  <c:v>30.8142</c:v>
                </c:pt>
                <c:pt idx="45787" formatCode="General">
                  <c:v>30.814900000000002</c:v>
                </c:pt>
                <c:pt idx="45788" formatCode="General">
                  <c:v>30.8156</c:v>
                </c:pt>
                <c:pt idx="45789" formatCode="General">
                  <c:v>30.816199999999998</c:v>
                </c:pt>
                <c:pt idx="45790" formatCode="General">
                  <c:v>30.8169</c:v>
                </c:pt>
                <c:pt idx="45791" formatCode="General">
                  <c:v>30.817599999999999</c:v>
                </c:pt>
                <c:pt idx="45792" formatCode="General">
                  <c:v>30.818300000000001</c:v>
                </c:pt>
                <c:pt idx="45793" formatCode="General">
                  <c:v>30.818899999999999</c:v>
                </c:pt>
                <c:pt idx="45794" formatCode="General">
                  <c:v>30.819600000000001</c:v>
                </c:pt>
                <c:pt idx="45795" formatCode="General">
                  <c:v>30.8203</c:v>
                </c:pt>
                <c:pt idx="45796" formatCode="General">
                  <c:v>30.820900000000002</c:v>
                </c:pt>
                <c:pt idx="45797" formatCode="General">
                  <c:v>30.8216</c:v>
                </c:pt>
                <c:pt idx="45798" formatCode="General">
                  <c:v>30.822299999999998</c:v>
                </c:pt>
                <c:pt idx="45799" formatCode="General">
                  <c:v>30.823</c:v>
                </c:pt>
                <c:pt idx="45800" formatCode="General">
                  <c:v>30.823599999999999</c:v>
                </c:pt>
                <c:pt idx="45801" formatCode="General">
                  <c:v>30.824300000000001</c:v>
                </c:pt>
                <c:pt idx="45802" formatCode="General">
                  <c:v>30.824999999999999</c:v>
                </c:pt>
                <c:pt idx="45803" formatCode="General">
                  <c:v>30.825700000000001</c:v>
                </c:pt>
                <c:pt idx="45804" formatCode="General">
                  <c:v>30.8263</c:v>
                </c:pt>
                <c:pt idx="45805" formatCode="General">
                  <c:v>30.827000000000002</c:v>
                </c:pt>
                <c:pt idx="45806" formatCode="General">
                  <c:v>30.8277</c:v>
                </c:pt>
                <c:pt idx="45807" formatCode="General">
                  <c:v>30.828299999999999</c:v>
                </c:pt>
                <c:pt idx="45808" formatCode="General">
                  <c:v>30.829000000000001</c:v>
                </c:pt>
                <c:pt idx="45809" formatCode="General">
                  <c:v>30.829699999999999</c:v>
                </c:pt>
                <c:pt idx="45810" formatCode="General">
                  <c:v>30.830400000000001</c:v>
                </c:pt>
                <c:pt idx="45811" formatCode="General">
                  <c:v>30.831</c:v>
                </c:pt>
                <c:pt idx="45812" formatCode="General">
                  <c:v>30.831700000000001</c:v>
                </c:pt>
                <c:pt idx="45813" formatCode="General">
                  <c:v>30.8324</c:v>
                </c:pt>
                <c:pt idx="45814" formatCode="General">
                  <c:v>30.833100000000002</c:v>
                </c:pt>
                <c:pt idx="45815" formatCode="General">
                  <c:v>30.8337</c:v>
                </c:pt>
                <c:pt idx="45816" formatCode="General">
                  <c:v>30.834399999999999</c:v>
                </c:pt>
                <c:pt idx="45817" formatCode="General">
                  <c:v>30.835100000000001</c:v>
                </c:pt>
                <c:pt idx="45818" formatCode="General">
                  <c:v>30.835699999999999</c:v>
                </c:pt>
                <c:pt idx="45819" formatCode="General">
                  <c:v>30.836400000000001</c:v>
                </c:pt>
                <c:pt idx="45820" formatCode="General">
                  <c:v>30.8371</c:v>
                </c:pt>
                <c:pt idx="45821" formatCode="General">
                  <c:v>30.837800000000001</c:v>
                </c:pt>
                <c:pt idx="45822" formatCode="General">
                  <c:v>30.8384</c:v>
                </c:pt>
                <c:pt idx="45823" formatCode="General">
                  <c:v>30.839099999999998</c:v>
                </c:pt>
                <c:pt idx="45824" formatCode="General">
                  <c:v>30.8398</c:v>
                </c:pt>
                <c:pt idx="45825" formatCode="General">
                  <c:v>30.840499999999999</c:v>
                </c:pt>
                <c:pt idx="45826" formatCode="General">
                  <c:v>30.841100000000001</c:v>
                </c:pt>
                <c:pt idx="45827" formatCode="General">
                  <c:v>30.841799999999999</c:v>
                </c:pt>
                <c:pt idx="45828" formatCode="General">
                  <c:v>30.842500000000001</c:v>
                </c:pt>
                <c:pt idx="45829" formatCode="General">
                  <c:v>30.8432</c:v>
                </c:pt>
                <c:pt idx="45830" formatCode="General">
                  <c:v>30.843800000000002</c:v>
                </c:pt>
                <c:pt idx="45831" formatCode="General">
                  <c:v>30.8445</c:v>
                </c:pt>
                <c:pt idx="45832" formatCode="General">
                  <c:v>30.845199999999998</c:v>
                </c:pt>
                <c:pt idx="45833" formatCode="General">
                  <c:v>30.845800000000001</c:v>
                </c:pt>
                <c:pt idx="45834" formatCode="General">
                  <c:v>30.846499999999999</c:v>
                </c:pt>
                <c:pt idx="45835" formatCode="General">
                  <c:v>30.847200000000001</c:v>
                </c:pt>
                <c:pt idx="45836" formatCode="General">
                  <c:v>30.847899999999999</c:v>
                </c:pt>
                <c:pt idx="45837" formatCode="General">
                  <c:v>30.848500000000001</c:v>
                </c:pt>
                <c:pt idx="45838" formatCode="General">
                  <c:v>30.8492</c:v>
                </c:pt>
                <c:pt idx="45839" formatCode="General">
                  <c:v>30.849900000000002</c:v>
                </c:pt>
                <c:pt idx="45840" formatCode="General">
                  <c:v>30.8506</c:v>
                </c:pt>
                <c:pt idx="45841" formatCode="General">
                  <c:v>30.851199999999999</c:v>
                </c:pt>
                <c:pt idx="45842" formatCode="General">
                  <c:v>30.851900000000001</c:v>
                </c:pt>
                <c:pt idx="45843" formatCode="General">
                  <c:v>30.852599999999999</c:v>
                </c:pt>
                <c:pt idx="45844" formatCode="General">
                  <c:v>30.853200000000001</c:v>
                </c:pt>
                <c:pt idx="45845" formatCode="General">
                  <c:v>30.853899999999999</c:v>
                </c:pt>
                <c:pt idx="45846" formatCode="General">
                  <c:v>30.854600000000001</c:v>
                </c:pt>
                <c:pt idx="45847" formatCode="General">
                  <c:v>30.8553</c:v>
                </c:pt>
                <c:pt idx="45848" formatCode="General">
                  <c:v>30.855899999999998</c:v>
                </c:pt>
                <c:pt idx="45849" formatCode="General">
                  <c:v>30.8566</c:v>
                </c:pt>
                <c:pt idx="45850" formatCode="General">
                  <c:v>30.857299999999999</c:v>
                </c:pt>
                <c:pt idx="45851" formatCode="General">
                  <c:v>30.858000000000001</c:v>
                </c:pt>
                <c:pt idx="45852" formatCode="General">
                  <c:v>30.858599999999999</c:v>
                </c:pt>
                <c:pt idx="45853" formatCode="General">
                  <c:v>30.859300000000001</c:v>
                </c:pt>
                <c:pt idx="45854" formatCode="General">
                  <c:v>30.86</c:v>
                </c:pt>
                <c:pt idx="45855" formatCode="General">
                  <c:v>30.860700000000001</c:v>
                </c:pt>
                <c:pt idx="45856" formatCode="General">
                  <c:v>30.8613</c:v>
                </c:pt>
                <c:pt idx="45857" formatCode="General">
                  <c:v>30.861999999999998</c:v>
                </c:pt>
                <c:pt idx="45858" formatCode="General">
                  <c:v>30.8627</c:v>
                </c:pt>
                <c:pt idx="45859" formatCode="General">
                  <c:v>30.863299999999999</c:v>
                </c:pt>
                <c:pt idx="45860" formatCode="General">
                  <c:v>30.864000000000001</c:v>
                </c:pt>
                <c:pt idx="45861" formatCode="General">
                  <c:v>30.864699999999999</c:v>
                </c:pt>
                <c:pt idx="45862" formatCode="General">
                  <c:v>30.865400000000001</c:v>
                </c:pt>
                <c:pt idx="45863" formatCode="General">
                  <c:v>30.866</c:v>
                </c:pt>
                <c:pt idx="45864" formatCode="General">
                  <c:v>30.866700000000002</c:v>
                </c:pt>
                <c:pt idx="45865" formatCode="General">
                  <c:v>30.8674</c:v>
                </c:pt>
                <c:pt idx="45866" formatCode="General">
                  <c:v>30.868099999999998</c:v>
                </c:pt>
                <c:pt idx="45867" formatCode="General">
                  <c:v>30.8687</c:v>
                </c:pt>
                <c:pt idx="45868" formatCode="General">
                  <c:v>30.869399999999999</c:v>
                </c:pt>
                <c:pt idx="45869" formatCode="General">
                  <c:v>30.870100000000001</c:v>
                </c:pt>
                <c:pt idx="45870" formatCode="General">
                  <c:v>30.870699999999999</c:v>
                </c:pt>
                <c:pt idx="45871" formatCode="General">
                  <c:v>30.871400000000001</c:v>
                </c:pt>
                <c:pt idx="45872" formatCode="General">
                  <c:v>30.8721</c:v>
                </c:pt>
                <c:pt idx="45873" formatCode="General">
                  <c:v>30.872800000000002</c:v>
                </c:pt>
                <c:pt idx="45874" formatCode="General">
                  <c:v>30.8734</c:v>
                </c:pt>
                <c:pt idx="45875" formatCode="General">
                  <c:v>30.874099999999999</c:v>
                </c:pt>
                <c:pt idx="45876" formatCode="General">
                  <c:v>30.8748</c:v>
                </c:pt>
                <c:pt idx="45877" formatCode="General">
                  <c:v>30.875499999999999</c:v>
                </c:pt>
                <c:pt idx="45878" formatCode="General">
                  <c:v>30.876100000000001</c:v>
                </c:pt>
                <c:pt idx="45879" formatCode="General">
                  <c:v>30.876799999999999</c:v>
                </c:pt>
                <c:pt idx="45880" formatCode="General">
                  <c:v>30.877500000000001</c:v>
                </c:pt>
                <c:pt idx="45881" formatCode="General">
                  <c:v>30.8781</c:v>
                </c:pt>
                <c:pt idx="45882" formatCode="General">
                  <c:v>30.878799999999998</c:v>
                </c:pt>
                <c:pt idx="45883" formatCode="General">
                  <c:v>30.8795</c:v>
                </c:pt>
                <c:pt idx="45884" formatCode="General">
                  <c:v>30.880199999999999</c:v>
                </c:pt>
                <c:pt idx="45885" formatCode="General">
                  <c:v>30.880800000000001</c:v>
                </c:pt>
                <c:pt idx="45886" formatCode="General">
                  <c:v>30.881499999999999</c:v>
                </c:pt>
                <c:pt idx="45887" formatCode="General">
                  <c:v>30.882200000000001</c:v>
                </c:pt>
                <c:pt idx="45888" formatCode="General">
                  <c:v>30.882899999999999</c:v>
                </c:pt>
                <c:pt idx="45889" formatCode="General">
                  <c:v>30.883500000000002</c:v>
                </c:pt>
                <c:pt idx="45890" formatCode="General">
                  <c:v>30.8842</c:v>
                </c:pt>
                <c:pt idx="45891" formatCode="General">
                  <c:v>30.884899999999998</c:v>
                </c:pt>
                <c:pt idx="45892" formatCode="General">
                  <c:v>30.8856</c:v>
                </c:pt>
                <c:pt idx="45893" formatCode="General">
                  <c:v>30.886199999999999</c:v>
                </c:pt>
                <c:pt idx="45894" formatCode="General">
                  <c:v>30.886900000000001</c:v>
                </c:pt>
                <c:pt idx="45895" formatCode="General">
                  <c:v>30.887599999999999</c:v>
                </c:pt>
                <c:pt idx="45896" formatCode="General">
                  <c:v>30.888200000000001</c:v>
                </c:pt>
                <c:pt idx="45897" formatCode="General">
                  <c:v>30.8889</c:v>
                </c:pt>
                <c:pt idx="45898" formatCode="General">
                  <c:v>30.889600000000002</c:v>
                </c:pt>
                <c:pt idx="45899" formatCode="General">
                  <c:v>30.8903</c:v>
                </c:pt>
                <c:pt idx="45900" formatCode="General">
                  <c:v>30.890899999999998</c:v>
                </c:pt>
                <c:pt idx="45901" formatCode="General">
                  <c:v>30.8916</c:v>
                </c:pt>
                <c:pt idx="45902" formatCode="General">
                  <c:v>30.892299999999999</c:v>
                </c:pt>
                <c:pt idx="45903" formatCode="General">
                  <c:v>30.893000000000001</c:v>
                </c:pt>
                <c:pt idx="45904" formatCode="General">
                  <c:v>30.893599999999999</c:v>
                </c:pt>
                <c:pt idx="45905" formatCode="General">
                  <c:v>30.894300000000001</c:v>
                </c:pt>
                <c:pt idx="45906" formatCode="General">
                  <c:v>30.895</c:v>
                </c:pt>
                <c:pt idx="45907" formatCode="General">
                  <c:v>30.895600000000002</c:v>
                </c:pt>
                <c:pt idx="45908" formatCode="General">
                  <c:v>30.8963</c:v>
                </c:pt>
                <c:pt idx="45909" formatCode="General">
                  <c:v>30.896999999999998</c:v>
                </c:pt>
                <c:pt idx="45910" formatCode="General">
                  <c:v>30.8977</c:v>
                </c:pt>
                <c:pt idx="45911" formatCode="General">
                  <c:v>30.898299999999999</c:v>
                </c:pt>
                <c:pt idx="45912" formatCode="General">
                  <c:v>30.899000000000001</c:v>
                </c:pt>
                <c:pt idx="45913" formatCode="General">
                  <c:v>30.899699999999999</c:v>
                </c:pt>
                <c:pt idx="45914" formatCode="General">
                  <c:v>30.900400000000001</c:v>
                </c:pt>
                <c:pt idx="45915" formatCode="General">
                  <c:v>30.901</c:v>
                </c:pt>
                <c:pt idx="45916" formatCode="General">
                  <c:v>30.901700000000002</c:v>
                </c:pt>
                <c:pt idx="45917" formatCode="General">
                  <c:v>30.9024</c:v>
                </c:pt>
                <c:pt idx="45918" formatCode="General">
                  <c:v>30.903099999999998</c:v>
                </c:pt>
                <c:pt idx="45919" formatCode="General">
                  <c:v>30.903700000000001</c:v>
                </c:pt>
                <c:pt idx="45920" formatCode="General">
                  <c:v>30.904399999999999</c:v>
                </c:pt>
                <c:pt idx="45921" formatCode="General">
                  <c:v>30.905100000000001</c:v>
                </c:pt>
                <c:pt idx="45922" formatCode="General">
                  <c:v>30.9057</c:v>
                </c:pt>
                <c:pt idx="45923" formatCode="General">
                  <c:v>30.906400000000001</c:v>
                </c:pt>
                <c:pt idx="45924" formatCode="General">
                  <c:v>30.9071</c:v>
                </c:pt>
                <c:pt idx="45925" formatCode="General">
                  <c:v>30.907800000000002</c:v>
                </c:pt>
                <c:pt idx="45926" formatCode="General">
                  <c:v>30.9084</c:v>
                </c:pt>
                <c:pt idx="45927" formatCode="General">
                  <c:v>30.909099999999999</c:v>
                </c:pt>
                <c:pt idx="45928" formatCode="General">
                  <c:v>30.909800000000001</c:v>
                </c:pt>
                <c:pt idx="45929" formatCode="General">
                  <c:v>30.910499999999999</c:v>
                </c:pt>
                <c:pt idx="45930" formatCode="General">
                  <c:v>30.911100000000001</c:v>
                </c:pt>
                <c:pt idx="45931" formatCode="General">
                  <c:v>30.911799999999999</c:v>
                </c:pt>
                <c:pt idx="45932" formatCode="General">
                  <c:v>30.912500000000001</c:v>
                </c:pt>
                <c:pt idx="45933" formatCode="General">
                  <c:v>30.9131</c:v>
                </c:pt>
                <c:pt idx="45934" formatCode="General">
                  <c:v>30.913799999999998</c:v>
                </c:pt>
                <c:pt idx="45935" formatCode="General">
                  <c:v>30.9145</c:v>
                </c:pt>
                <c:pt idx="45936" formatCode="General">
                  <c:v>30.915199999999999</c:v>
                </c:pt>
                <c:pt idx="45937" formatCode="General">
                  <c:v>30.915800000000001</c:v>
                </c:pt>
                <c:pt idx="45938" formatCode="General">
                  <c:v>30.916499999999999</c:v>
                </c:pt>
                <c:pt idx="45939" formatCode="General">
                  <c:v>30.917200000000001</c:v>
                </c:pt>
                <c:pt idx="45940" formatCode="General">
                  <c:v>30.917899999999999</c:v>
                </c:pt>
                <c:pt idx="45941" formatCode="General">
                  <c:v>30.918500000000002</c:v>
                </c:pt>
                <c:pt idx="45942" formatCode="General">
                  <c:v>30.9192</c:v>
                </c:pt>
                <c:pt idx="45943" formatCode="General">
                  <c:v>30.919899999999998</c:v>
                </c:pt>
                <c:pt idx="45944" formatCode="General">
                  <c:v>30.920500000000001</c:v>
                </c:pt>
                <c:pt idx="45945" formatCode="General">
                  <c:v>30.921199999999999</c:v>
                </c:pt>
                <c:pt idx="45946" formatCode="General">
                  <c:v>30.921900000000001</c:v>
                </c:pt>
                <c:pt idx="45947" formatCode="General">
                  <c:v>30.922599999999999</c:v>
                </c:pt>
                <c:pt idx="45948" formatCode="General">
                  <c:v>30.923200000000001</c:v>
                </c:pt>
                <c:pt idx="45949" formatCode="General">
                  <c:v>30.9239</c:v>
                </c:pt>
                <c:pt idx="45950" formatCode="General">
                  <c:v>30.924600000000002</c:v>
                </c:pt>
                <c:pt idx="45951" formatCode="General">
                  <c:v>30.9253</c:v>
                </c:pt>
                <c:pt idx="45952" formatCode="General">
                  <c:v>30.925899999999999</c:v>
                </c:pt>
                <c:pt idx="45953" formatCode="General">
                  <c:v>30.926600000000001</c:v>
                </c:pt>
                <c:pt idx="45954" formatCode="General">
                  <c:v>30.927299999999999</c:v>
                </c:pt>
                <c:pt idx="45955" formatCode="General">
                  <c:v>30.928000000000001</c:v>
                </c:pt>
                <c:pt idx="45956" formatCode="General">
                  <c:v>30.928599999999999</c:v>
                </c:pt>
                <c:pt idx="45957" formatCode="General">
                  <c:v>30.929300000000001</c:v>
                </c:pt>
                <c:pt idx="45958" formatCode="General">
                  <c:v>30.93</c:v>
                </c:pt>
                <c:pt idx="45959" formatCode="General">
                  <c:v>30.930599999999998</c:v>
                </c:pt>
                <c:pt idx="45960" formatCode="General">
                  <c:v>30.9313</c:v>
                </c:pt>
                <c:pt idx="45961" formatCode="General">
                  <c:v>30.931999999999999</c:v>
                </c:pt>
                <c:pt idx="45962" formatCode="General">
                  <c:v>30.932700000000001</c:v>
                </c:pt>
                <c:pt idx="45963" formatCode="General">
                  <c:v>30.933299999999999</c:v>
                </c:pt>
                <c:pt idx="45964" formatCode="General">
                  <c:v>30.934000000000001</c:v>
                </c:pt>
                <c:pt idx="45965" formatCode="General">
                  <c:v>30.934699999999999</c:v>
                </c:pt>
                <c:pt idx="45966" formatCode="General">
                  <c:v>30.935400000000001</c:v>
                </c:pt>
                <c:pt idx="45967" formatCode="General">
                  <c:v>30.936</c:v>
                </c:pt>
                <c:pt idx="45968" formatCode="General">
                  <c:v>30.936699999999998</c:v>
                </c:pt>
                <c:pt idx="45969" formatCode="General">
                  <c:v>30.9374</c:v>
                </c:pt>
                <c:pt idx="45970" formatCode="General">
                  <c:v>30.937999999999999</c:v>
                </c:pt>
                <c:pt idx="45971" formatCode="General">
                  <c:v>30.938700000000001</c:v>
                </c:pt>
                <c:pt idx="45972" formatCode="General">
                  <c:v>30.939399999999999</c:v>
                </c:pt>
                <c:pt idx="45973" formatCode="General">
                  <c:v>30.940100000000001</c:v>
                </c:pt>
                <c:pt idx="45974" formatCode="General">
                  <c:v>30.9407</c:v>
                </c:pt>
                <c:pt idx="45975" formatCode="General">
                  <c:v>30.941400000000002</c:v>
                </c:pt>
                <c:pt idx="45976" formatCode="General">
                  <c:v>30.9421</c:v>
                </c:pt>
                <c:pt idx="45977" formatCode="General">
                  <c:v>30.942799999999998</c:v>
                </c:pt>
                <c:pt idx="45978" formatCode="General">
                  <c:v>30.9434</c:v>
                </c:pt>
                <c:pt idx="45979" formatCode="General">
                  <c:v>30.944099999999999</c:v>
                </c:pt>
                <c:pt idx="45980" formatCode="General">
                  <c:v>30.944800000000001</c:v>
                </c:pt>
                <c:pt idx="45981" formatCode="General">
                  <c:v>30.945399999999999</c:v>
                </c:pt>
                <c:pt idx="45982" formatCode="General">
                  <c:v>30.946100000000001</c:v>
                </c:pt>
                <c:pt idx="45983" formatCode="General">
                  <c:v>30.9468</c:v>
                </c:pt>
                <c:pt idx="45984" formatCode="General">
                  <c:v>30.947500000000002</c:v>
                </c:pt>
                <c:pt idx="45985" formatCode="General">
                  <c:v>30.9481</c:v>
                </c:pt>
                <c:pt idx="45986" formatCode="General">
                  <c:v>30.948799999999999</c:v>
                </c:pt>
                <c:pt idx="45987" formatCode="General">
                  <c:v>30.9495</c:v>
                </c:pt>
                <c:pt idx="45988" formatCode="General">
                  <c:v>30.950199999999999</c:v>
                </c:pt>
                <c:pt idx="45989" formatCode="General">
                  <c:v>30.950800000000001</c:v>
                </c:pt>
                <c:pt idx="45990" formatCode="General">
                  <c:v>30.951499999999999</c:v>
                </c:pt>
                <c:pt idx="45991" formatCode="General">
                  <c:v>30.952200000000001</c:v>
                </c:pt>
                <c:pt idx="45992" formatCode="General">
                  <c:v>30.9529</c:v>
                </c:pt>
                <c:pt idx="45993" formatCode="General">
                  <c:v>30.953499999999998</c:v>
                </c:pt>
                <c:pt idx="45994" formatCode="General">
                  <c:v>30.9542</c:v>
                </c:pt>
                <c:pt idx="45995" formatCode="General">
                  <c:v>30.954899999999999</c:v>
                </c:pt>
                <c:pt idx="45996" formatCode="General">
                  <c:v>30.955500000000001</c:v>
                </c:pt>
                <c:pt idx="45997" formatCode="General">
                  <c:v>30.956199999999999</c:v>
                </c:pt>
                <c:pt idx="45998" formatCode="General">
                  <c:v>30.956900000000001</c:v>
                </c:pt>
                <c:pt idx="45999" formatCode="General">
                  <c:v>30.957599999999999</c:v>
                </c:pt>
                <c:pt idx="46000" formatCode="General">
                  <c:v>30.958200000000001</c:v>
                </c:pt>
                <c:pt idx="46001" formatCode="General">
                  <c:v>30.9589</c:v>
                </c:pt>
                <c:pt idx="46002" formatCode="General">
                  <c:v>30.959599999999998</c:v>
                </c:pt>
                <c:pt idx="46003" formatCode="General">
                  <c:v>30.9603</c:v>
                </c:pt>
                <c:pt idx="46004" formatCode="General">
                  <c:v>30.960899999999999</c:v>
                </c:pt>
                <c:pt idx="46005" formatCode="General">
                  <c:v>30.961600000000001</c:v>
                </c:pt>
                <c:pt idx="46006" formatCode="General">
                  <c:v>30.962299999999999</c:v>
                </c:pt>
                <c:pt idx="46007" formatCode="General">
                  <c:v>30.962900000000001</c:v>
                </c:pt>
                <c:pt idx="46008" formatCode="General">
                  <c:v>30.9636</c:v>
                </c:pt>
                <c:pt idx="46009" formatCode="General">
                  <c:v>30.964300000000001</c:v>
                </c:pt>
                <c:pt idx="46010" formatCode="General">
                  <c:v>30.965</c:v>
                </c:pt>
                <c:pt idx="46011" formatCode="General">
                  <c:v>30.965599999999998</c:v>
                </c:pt>
                <c:pt idx="46012" formatCode="General">
                  <c:v>30.9663</c:v>
                </c:pt>
                <c:pt idx="46013" formatCode="General">
                  <c:v>30.966999999999999</c:v>
                </c:pt>
                <c:pt idx="46014" formatCode="General">
                  <c:v>30.967700000000001</c:v>
                </c:pt>
                <c:pt idx="46015" formatCode="General">
                  <c:v>30.968299999999999</c:v>
                </c:pt>
                <c:pt idx="46016" formatCode="General">
                  <c:v>30.969000000000001</c:v>
                </c:pt>
                <c:pt idx="46017" formatCode="General">
                  <c:v>30.9697</c:v>
                </c:pt>
                <c:pt idx="46018" formatCode="General">
                  <c:v>30.970400000000001</c:v>
                </c:pt>
                <c:pt idx="46019" formatCode="General">
                  <c:v>30.971</c:v>
                </c:pt>
                <c:pt idx="46020" formatCode="General">
                  <c:v>30.971699999999998</c:v>
                </c:pt>
                <c:pt idx="46021" formatCode="General">
                  <c:v>30.9724</c:v>
                </c:pt>
                <c:pt idx="46022" formatCode="General">
                  <c:v>30.972999999999999</c:v>
                </c:pt>
                <c:pt idx="46023" formatCode="General">
                  <c:v>30.973700000000001</c:v>
                </c:pt>
                <c:pt idx="46024" formatCode="General">
                  <c:v>30.974399999999999</c:v>
                </c:pt>
                <c:pt idx="46025" formatCode="General">
                  <c:v>30.975100000000001</c:v>
                </c:pt>
                <c:pt idx="46026" formatCode="General">
                  <c:v>30.9757</c:v>
                </c:pt>
                <c:pt idx="46027" formatCode="General">
                  <c:v>30.976400000000002</c:v>
                </c:pt>
                <c:pt idx="46028" formatCode="General">
                  <c:v>30.9771</c:v>
                </c:pt>
                <c:pt idx="46029" formatCode="General">
                  <c:v>30.977799999999998</c:v>
                </c:pt>
                <c:pt idx="46030" formatCode="General">
                  <c:v>30.978400000000001</c:v>
                </c:pt>
                <c:pt idx="46031" formatCode="General">
                  <c:v>30.979099999999999</c:v>
                </c:pt>
                <c:pt idx="46032" formatCode="General">
                  <c:v>30.979800000000001</c:v>
                </c:pt>
                <c:pt idx="46033" formatCode="General">
                  <c:v>30.980399999999999</c:v>
                </c:pt>
                <c:pt idx="46034" formatCode="General">
                  <c:v>30.981100000000001</c:v>
                </c:pt>
                <c:pt idx="46035" formatCode="General">
                  <c:v>30.9818</c:v>
                </c:pt>
                <c:pt idx="46036" formatCode="General">
                  <c:v>30.982500000000002</c:v>
                </c:pt>
                <c:pt idx="46037" formatCode="General">
                  <c:v>30.9831</c:v>
                </c:pt>
                <c:pt idx="46038" formatCode="General">
                  <c:v>30.983799999999999</c:v>
                </c:pt>
                <c:pt idx="46039" formatCode="General">
                  <c:v>30.984500000000001</c:v>
                </c:pt>
                <c:pt idx="46040" formatCode="General">
                  <c:v>30.985199999999999</c:v>
                </c:pt>
                <c:pt idx="46041" formatCode="General">
                  <c:v>30.985800000000001</c:v>
                </c:pt>
                <c:pt idx="46042" formatCode="General">
                  <c:v>30.986499999999999</c:v>
                </c:pt>
                <c:pt idx="46043" formatCode="General">
                  <c:v>30.987200000000001</c:v>
                </c:pt>
                <c:pt idx="46044" formatCode="General">
                  <c:v>30.9878</c:v>
                </c:pt>
                <c:pt idx="46045" formatCode="General">
                  <c:v>30.988499999999998</c:v>
                </c:pt>
                <c:pt idx="46046" formatCode="General">
                  <c:v>30.9892</c:v>
                </c:pt>
                <c:pt idx="46047" formatCode="General">
                  <c:v>30.989899999999999</c:v>
                </c:pt>
                <c:pt idx="46048" formatCode="General">
                  <c:v>30.990500000000001</c:v>
                </c:pt>
                <c:pt idx="46049" formatCode="General">
                  <c:v>30.991199999999999</c:v>
                </c:pt>
                <c:pt idx="46050" formatCode="General">
                  <c:v>30.991900000000001</c:v>
                </c:pt>
                <c:pt idx="46051" formatCode="General">
                  <c:v>30.992599999999999</c:v>
                </c:pt>
                <c:pt idx="46052" formatCode="General">
                  <c:v>30.993200000000002</c:v>
                </c:pt>
                <c:pt idx="46053" formatCode="General">
                  <c:v>30.9939</c:v>
                </c:pt>
                <c:pt idx="46054" formatCode="General">
                  <c:v>30.994599999999998</c:v>
                </c:pt>
                <c:pt idx="46055" formatCode="General">
                  <c:v>30.9953</c:v>
                </c:pt>
                <c:pt idx="46056" formatCode="General">
                  <c:v>30.995899999999999</c:v>
                </c:pt>
                <c:pt idx="46057" formatCode="General">
                  <c:v>30.996600000000001</c:v>
                </c:pt>
                <c:pt idx="46058" formatCode="General">
                  <c:v>30.997299999999999</c:v>
                </c:pt>
                <c:pt idx="46059" formatCode="General">
                  <c:v>30.997900000000001</c:v>
                </c:pt>
                <c:pt idx="46060" formatCode="General">
                  <c:v>30.9986</c:v>
                </c:pt>
                <c:pt idx="46061" formatCode="General">
                  <c:v>30.999300000000002</c:v>
                </c:pt>
                <c:pt idx="46062" formatCode="General">
                  <c:v>31</c:v>
                </c:pt>
                <c:pt idx="46063" formatCode="General">
                  <c:v>31.000599999999999</c:v>
                </c:pt>
                <c:pt idx="46064" formatCode="General">
                  <c:v>31.001300000000001</c:v>
                </c:pt>
                <c:pt idx="46065" formatCode="General">
                  <c:v>31.001999999999999</c:v>
                </c:pt>
                <c:pt idx="46066" formatCode="General">
                  <c:v>31.002700000000001</c:v>
                </c:pt>
                <c:pt idx="46067" formatCode="General">
                  <c:v>31.003299999999999</c:v>
                </c:pt>
                <c:pt idx="46068" formatCode="General">
                  <c:v>31.004000000000001</c:v>
                </c:pt>
                <c:pt idx="46069" formatCode="General">
                  <c:v>31.0047</c:v>
                </c:pt>
                <c:pt idx="46070" formatCode="General">
                  <c:v>31.005299999999998</c:v>
                </c:pt>
                <c:pt idx="46071" formatCode="General">
                  <c:v>31.006</c:v>
                </c:pt>
                <c:pt idx="46072" formatCode="General">
                  <c:v>31.006699999999999</c:v>
                </c:pt>
                <c:pt idx="46073" formatCode="General">
                  <c:v>31.007400000000001</c:v>
                </c:pt>
                <c:pt idx="46074" formatCode="General">
                  <c:v>31.007999999999999</c:v>
                </c:pt>
                <c:pt idx="46075" formatCode="General">
                  <c:v>31.008700000000001</c:v>
                </c:pt>
                <c:pt idx="46076" formatCode="General">
                  <c:v>31.009399999999999</c:v>
                </c:pt>
                <c:pt idx="46077" formatCode="General">
                  <c:v>31.010100000000001</c:v>
                </c:pt>
                <c:pt idx="46078" formatCode="General">
                  <c:v>31.0107</c:v>
                </c:pt>
                <c:pt idx="46079" formatCode="General">
                  <c:v>31.011399999999998</c:v>
                </c:pt>
                <c:pt idx="46080" formatCode="General">
                  <c:v>31.0121</c:v>
                </c:pt>
                <c:pt idx="46081" formatCode="General">
                  <c:v>31.012699999999999</c:v>
                </c:pt>
                <c:pt idx="46082" formatCode="General">
                  <c:v>31.013400000000001</c:v>
                </c:pt>
                <c:pt idx="46083" formatCode="General">
                  <c:v>31.014099999999999</c:v>
                </c:pt>
                <c:pt idx="46084" formatCode="General">
                  <c:v>31.014800000000001</c:v>
                </c:pt>
                <c:pt idx="46085" formatCode="General">
                  <c:v>31.0154</c:v>
                </c:pt>
                <c:pt idx="46086" formatCode="General">
                  <c:v>31.016100000000002</c:v>
                </c:pt>
                <c:pt idx="46087" formatCode="General">
                  <c:v>31.0168</c:v>
                </c:pt>
                <c:pt idx="46088" formatCode="General">
                  <c:v>31.017499999999998</c:v>
                </c:pt>
                <c:pt idx="46089" formatCode="General">
                  <c:v>31.0181</c:v>
                </c:pt>
                <c:pt idx="46090" formatCode="General">
                  <c:v>31.018799999999999</c:v>
                </c:pt>
                <c:pt idx="46091" formatCode="General">
                  <c:v>31.019500000000001</c:v>
                </c:pt>
                <c:pt idx="46092" formatCode="General">
                  <c:v>31.020199999999999</c:v>
                </c:pt>
                <c:pt idx="46093" formatCode="General">
                  <c:v>31.020800000000001</c:v>
                </c:pt>
                <c:pt idx="46094" formatCode="General">
                  <c:v>31.0215</c:v>
                </c:pt>
                <c:pt idx="46095" formatCode="General">
                  <c:v>31.022200000000002</c:v>
                </c:pt>
                <c:pt idx="46096" formatCode="General">
                  <c:v>31.0228</c:v>
                </c:pt>
                <c:pt idx="46097" formatCode="General">
                  <c:v>31.023499999999999</c:v>
                </c:pt>
                <c:pt idx="46098" formatCode="General">
                  <c:v>31.0242</c:v>
                </c:pt>
                <c:pt idx="46099" formatCode="General">
                  <c:v>31.024899999999999</c:v>
                </c:pt>
                <c:pt idx="46100" formatCode="General">
                  <c:v>31.025500000000001</c:v>
                </c:pt>
                <c:pt idx="46101" formatCode="General">
                  <c:v>31.026199999999999</c:v>
                </c:pt>
                <c:pt idx="46102" formatCode="General">
                  <c:v>31.026900000000001</c:v>
                </c:pt>
                <c:pt idx="46103" formatCode="General">
                  <c:v>31.0276</c:v>
                </c:pt>
                <c:pt idx="46104" formatCode="General">
                  <c:v>31.028199999999998</c:v>
                </c:pt>
                <c:pt idx="46105" formatCode="General">
                  <c:v>31.0289</c:v>
                </c:pt>
                <c:pt idx="46106" formatCode="General">
                  <c:v>31.029599999999999</c:v>
                </c:pt>
                <c:pt idx="46107" formatCode="General">
                  <c:v>31.030200000000001</c:v>
                </c:pt>
                <c:pt idx="46108" formatCode="General">
                  <c:v>31.030899999999999</c:v>
                </c:pt>
                <c:pt idx="46109" formatCode="General">
                  <c:v>31.031600000000001</c:v>
                </c:pt>
                <c:pt idx="46110" formatCode="General">
                  <c:v>31.032299999999999</c:v>
                </c:pt>
                <c:pt idx="46111" formatCode="General">
                  <c:v>31.032900000000001</c:v>
                </c:pt>
                <c:pt idx="46112" formatCode="General">
                  <c:v>31.0336</c:v>
                </c:pt>
                <c:pt idx="46113" formatCode="General">
                  <c:v>31.034300000000002</c:v>
                </c:pt>
                <c:pt idx="46114" formatCode="General">
                  <c:v>31.035</c:v>
                </c:pt>
                <c:pt idx="46115" formatCode="General">
                  <c:v>31.035599999999999</c:v>
                </c:pt>
                <c:pt idx="46116" formatCode="General">
                  <c:v>31.036300000000001</c:v>
                </c:pt>
                <c:pt idx="46117" formatCode="General">
                  <c:v>31.036999999999999</c:v>
                </c:pt>
                <c:pt idx="46118" formatCode="General">
                  <c:v>31.037700000000001</c:v>
                </c:pt>
                <c:pt idx="46119" formatCode="General">
                  <c:v>31.0383</c:v>
                </c:pt>
                <c:pt idx="46120" formatCode="General">
                  <c:v>31.039000000000001</c:v>
                </c:pt>
                <c:pt idx="46121" formatCode="General">
                  <c:v>31.0397</c:v>
                </c:pt>
                <c:pt idx="46122" formatCode="General">
                  <c:v>31.040299999999998</c:v>
                </c:pt>
                <c:pt idx="46123" formatCode="General">
                  <c:v>31.041</c:v>
                </c:pt>
                <c:pt idx="46124" formatCode="General">
                  <c:v>31.041699999999999</c:v>
                </c:pt>
                <c:pt idx="46125" formatCode="General">
                  <c:v>31.042400000000001</c:v>
                </c:pt>
                <c:pt idx="46126" formatCode="General">
                  <c:v>31.042999999999999</c:v>
                </c:pt>
                <c:pt idx="46127" formatCode="General">
                  <c:v>31.043700000000001</c:v>
                </c:pt>
                <c:pt idx="46128" formatCode="General">
                  <c:v>31.0444</c:v>
                </c:pt>
                <c:pt idx="46129" formatCode="General">
                  <c:v>31.045100000000001</c:v>
                </c:pt>
                <c:pt idx="46130" formatCode="General">
                  <c:v>31.0457</c:v>
                </c:pt>
                <c:pt idx="46131" formatCode="General">
                  <c:v>31.046399999999998</c:v>
                </c:pt>
                <c:pt idx="46132" formatCode="General">
                  <c:v>31.0471</c:v>
                </c:pt>
                <c:pt idx="46133" formatCode="General">
                  <c:v>31.047699999999999</c:v>
                </c:pt>
                <c:pt idx="46134" formatCode="General">
                  <c:v>31.048400000000001</c:v>
                </c:pt>
                <c:pt idx="46135" formatCode="General">
                  <c:v>31.049099999999999</c:v>
                </c:pt>
                <c:pt idx="46136" formatCode="General">
                  <c:v>31.049800000000001</c:v>
                </c:pt>
                <c:pt idx="46137" formatCode="General">
                  <c:v>31.0504</c:v>
                </c:pt>
                <c:pt idx="46138" formatCode="General">
                  <c:v>31.051100000000002</c:v>
                </c:pt>
                <c:pt idx="46139" formatCode="General">
                  <c:v>31.0518</c:v>
                </c:pt>
                <c:pt idx="46140" formatCode="General">
                  <c:v>31.052499999999998</c:v>
                </c:pt>
                <c:pt idx="46141" formatCode="General">
                  <c:v>31.053100000000001</c:v>
                </c:pt>
                <c:pt idx="46142" formatCode="General">
                  <c:v>31.053799999999999</c:v>
                </c:pt>
                <c:pt idx="46143" formatCode="General">
                  <c:v>31.054500000000001</c:v>
                </c:pt>
                <c:pt idx="46144" formatCode="General">
                  <c:v>31.055099999999999</c:v>
                </c:pt>
                <c:pt idx="46145" formatCode="General">
                  <c:v>31.055800000000001</c:v>
                </c:pt>
                <c:pt idx="46146" formatCode="General">
                  <c:v>31.0565</c:v>
                </c:pt>
                <c:pt idx="46147" formatCode="General">
                  <c:v>31.057200000000002</c:v>
                </c:pt>
                <c:pt idx="46148" formatCode="General">
                  <c:v>31.0578</c:v>
                </c:pt>
                <c:pt idx="46149" formatCode="General">
                  <c:v>31.058499999999999</c:v>
                </c:pt>
                <c:pt idx="46150" formatCode="General">
                  <c:v>31.059200000000001</c:v>
                </c:pt>
                <c:pt idx="46151" formatCode="General">
                  <c:v>31.059899999999999</c:v>
                </c:pt>
                <c:pt idx="46152" formatCode="General">
                  <c:v>31.060500000000001</c:v>
                </c:pt>
                <c:pt idx="46153" formatCode="General">
                  <c:v>31.061199999999999</c:v>
                </c:pt>
                <c:pt idx="46154" formatCode="General">
                  <c:v>31.061900000000001</c:v>
                </c:pt>
                <c:pt idx="46155" formatCode="General">
                  <c:v>31.0626</c:v>
                </c:pt>
                <c:pt idx="46156" formatCode="General">
                  <c:v>31.063199999999998</c:v>
                </c:pt>
                <c:pt idx="46157" formatCode="General">
                  <c:v>31.0639</c:v>
                </c:pt>
                <c:pt idx="46158" formatCode="General">
                  <c:v>31.064599999999999</c:v>
                </c:pt>
                <c:pt idx="46159" formatCode="General">
                  <c:v>31.065200000000001</c:v>
                </c:pt>
                <c:pt idx="46160" formatCode="General">
                  <c:v>31.065899999999999</c:v>
                </c:pt>
                <c:pt idx="46161" formatCode="General">
                  <c:v>31.066600000000001</c:v>
                </c:pt>
                <c:pt idx="46162" formatCode="General">
                  <c:v>31.067299999999999</c:v>
                </c:pt>
                <c:pt idx="46163" formatCode="General">
                  <c:v>31.067900000000002</c:v>
                </c:pt>
                <c:pt idx="46164" formatCode="General">
                  <c:v>31.0686</c:v>
                </c:pt>
                <c:pt idx="46165" formatCode="General">
                  <c:v>31.069299999999998</c:v>
                </c:pt>
                <c:pt idx="46166" formatCode="General">
                  <c:v>31.07</c:v>
                </c:pt>
                <c:pt idx="46167" formatCode="General">
                  <c:v>31.070599999999999</c:v>
                </c:pt>
                <c:pt idx="46168" formatCode="General">
                  <c:v>31.071300000000001</c:v>
                </c:pt>
                <c:pt idx="46169" formatCode="General">
                  <c:v>31.071999999999999</c:v>
                </c:pt>
                <c:pt idx="46170" formatCode="General">
                  <c:v>31.072600000000001</c:v>
                </c:pt>
                <c:pt idx="46171" formatCode="General">
                  <c:v>31.0733</c:v>
                </c:pt>
                <c:pt idx="46172" formatCode="General">
                  <c:v>31.074000000000002</c:v>
                </c:pt>
                <c:pt idx="46173" formatCode="General">
                  <c:v>31.0747</c:v>
                </c:pt>
                <c:pt idx="46174" formatCode="General">
                  <c:v>31.075299999999999</c:v>
                </c:pt>
                <c:pt idx="46175" formatCode="General">
                  <c:v>31.076000000000001</c:v>
                </c:pt>
                <c:pt idx="46176" formatCode="General">
                  <c:v>31.076699999999999</c:v>
                </c:pt>
                <c:pt idx="46177" formatCode="General">
                  <c:v>31.077400000000001</c:v>
                </c:pt>
                <c:pt idx="46178" formatCode="General">
                  <c:v>31.077999999999999</c:v>
                </c:pt>
                <c:pt idx="46179" formatCode="General">
                  <c:v>31.078700000000001</c:v>
                </c:pt>
                <c:pt idx="46180" formatCode="General">
                  <c:v>31.0794</c:v>
                </c:pt>
                <c:pt idx="46181" formatCode="General">
                  <c:v>31.080100000000002</c:v>
                </c:pt>
                <c:pt idx="46182" formatCode="General">
                  <c:v>31.0807</c:v>
                </c:pt>
                <c:pt idx="46183" formatCode="General">
                  <c:v>31.081399999999999</c:v>
                </c:pt>
                <c:pt idx="46184" formatCode="General">
                  <c:v>31.082100000000001</c:v>
                </c:pt>
                <c:pt idx="46185" formatCode="General">
                  <c:v>31.082699999999999</c:v>
                </c:pt>
                <c:pt idx="46186" formatCode="General">
                  <c:v>31.083400000000001</c:v>
                </c:pt>
                <c:pt idx="46187" formatCode="General">
                  <c:v>31.084099999999999</c:v>
                </c:pt>
                <c:pt idx="46188" formatCode="General">
                  <c:v>31.084800000000001</c:v>
                </c:pt>
                <c:pt idx="46189" formatCode="General">
                  <c:v>31.0854</c:v>
                </c:pt>
                <c:pt idx="46190" formatCode="General">
                  <c:v>31.086099999999998</c:v>
                </c:pt>
                <c:pt idx="46191" formatCode="General">
                  <c:v>31.0868</c:v>
                </c:pt>
                <c:pt idx="46192" formatCode="General">
                  <c:v>31.087499999999999</c:v>
                </c:pt>
                <c:pt idx="46193" formatCode="General">
                  <c:v>31.088100000000001</c:v>
                </c:pt>
                <c:pt idx="46194" formatCode="General">
                  <c:v>31.088799999999999</c:v>
                </c:pt>
                <c:pt idx="46195" formatCode="General">
                  <c:v>31.089500000000001</c:v>
                </c:pt>
                <c:pt idx="46196" formatCode="General">
                  <c:v>31.0901</c:v>
                </c:pt>
                <c:pt idx="46197" formatCode="General">
                  <c:v>31.090800000000002</c:v>
                </c:pt>
                <c:pt idx="46198" formatCode="General">
                  <c:v>31.0915</c:v>
                </c:pt>
                <c:pt idx="46199" formatCode="General">
                  <c:v>31.092199999999998</c:v>
                </c:pt>
                <c:pt idx="46200" formatCode="General">
                  <c:v>31.0928</c:v>
                </c:pt>
                <c:pt idx="46201" formatCode="General">
                  <c:v>31.093499999999999</c:v>
                </c:pt>
                <c:pt idx="46202" formatCode="General">
                  <c:v>31.094200000000001</c:v>
                </c:pt>
                <c:pt idx="46203" formatCode="General">
                  <c:v>31.094899999999999</c:v>
                </c:pt>
                <c:pt idx="46204" formatCode="General">
                  <c:v>31.095500000000001</c:v>
                </c:pt>
                <c:pt idx="46205" formatCode="General">
                  <c:v>31.0962</c:v>
                </c:pt>
                <c:pt idx="46206" formatCode="General">
                  <c:v>31.096900000000002</c:v>
                </c:pt>
                <c:pt idx="46207" formatCode="General">
                  <c:v>31.0975</c:v>
                </c:pt>
                <c:pt idx="46208" formatCode="General">
                  <c:v>31.098199999999999</c:v>
                </c:pt>
                <c:pt idx="46209" formatCode="General">
                  <c:v>31.0989</c:v>
                </c:pt>
                <c:pt idx="46210" formatCode="General">
                  <c:v>31.099599999999999</c:v>
                </c:pt>
                <c:pt idx="46211" formatCode="General">
                  <c:v>31.100200000000001</c:v>
                </c:pt>
                <c:pt idx="46212" formatCode="General">
                  <c:v>31.100899999999999</c:v>
                </c:pt>
                <c:pt idx="46213" formatCode="General">
                  <c:v>31.101600000000001</c:v>
                </c:pt>
                <c:pt idx="46214" formatCode="General">
                  <c:v>31.1023</c:v>
                </c:pt>
                <c:pt idx="46215" formatCode="General">
                  <c:v>31.102900000000002</c:v>
                </c:pt>
                <c:pt idx="46216" formatCode="General">
                  <c:v>31.1036</c:v>
                </c:pt>
                <c:pt idx="46217" formatCode="General">
                  <c:v>31.104299999999999</c:v>
                </c:pt>
                <c:pt idx="46218" formatCode="General">
                  <c:v>31.105</c:v>
                </c:pt>
                <c:pt idx="46219" formatCode="General">
                  <c:v>31.105599999999999</c:v>
                </c:pt>
                <c:pt idx="46220" formatCode="General">
                  <c:v>31.106300000000001</c:v>
                </c:pt>
                <c:pt idx="46221" formatCode="General">
                  <c:v>31.106999999999999</c:v>
                </c:pt>
                <c:pt idx="46222" formatCode="General">
                  <c:v>31.107600000000001</c:v>
                </c:pt>
                <c:pt idx="46223" formatCode="General">
                  <c:v>31.1083</c:v>
                </c:pt>
                <c:pt idx="46224" formatCode="General">
                  <c:v>31.109000000000002</c:v>
                </c:pt>
                <c:pt idx="46225" formatCode="General">
                  <c:v>31.1097</c:v>
                </c:pt>
                <c:pt idx="46226" formatCode="General">
                  <c:v>31.110299999999999</c:v>
                </c:pt>
                <c:pt idx="46227" formatCode="General">
                  <c:v>31.111000000000001</c:v>
                </c:pt>
                <c:pt idx="46228" formatCode="General">
                  <c:v>31.111699999999999</c:v>
                </c:pt>
                <c:pt idx="46229" formatCode="General">
                  <c:v>31.112400000000001</c:v>
                </c:pt>
                <c:pt idx="46230" formatCode="General">
                  <c:v>31.113</c:v>
                </c:pt>
                <c:pt idx="46231" formatCode="General">
                  <c:v>31.113700000000001</c:v>
                </c:pt>
                <c:pt idx="46232" formatCode="General">
                  <c:v>31.1144</c:v>
                </c:pt>
                <c:pt idx="46233" formatCode="General">
                  <c:v>31.114999999999998</c:v>
                </c:pt>
                <c:pt idx="46234" formatCode="General">
                  <c:v>31.1157</c:v>
                </c:pt>
                <c:pt idx="46235" formatCode="General">
                  <c:v>31.116399999999999</c:v>
                </c:pt>
                <c:pt idx="46236" formatCode="General">
                  <c:v>31.117100000000001</c:v>
                </c:pt>
                <c:pt idx="46237" formatCode="General">
                  <c:v>31.117699999999999</c:v>
                </c:pt>
                <c:pt idx="46238" formatCode="General">
                  <c:v>31.118400000000001</c:v>
                </c:pt>
                <c:pt idx="46239" formatCode="General">
                  <c:v>31.1191</c:v>
                </c:pt>
                <c:pt idx="46240" formatCode="General">
                  <c:v>31.119800000000001</c:v>
                </c:pt>
                <c:pt idx="46241" formatCode="General">
                  <c:v>31.1204</c:v>
                </c:pt>
                <c:pt idx="46242" formatCode="General">
                  <c:v>31.121099999999998</c:v>
                </c:pt>
                <c:pt idx="46243" formatCode="General">
                  <c:v>31.1218</c:v>
                </c:pt>
                <c:pt idx="46244" formatCode="General">
                  <c:v>31.122399999999999</c:v>
                </c:pt>
                <c:pt idx="46245" formatCode="General">
                  <c:v>31.123100000000001</c:v>
                </c:pt>
                <c:pt idx="46246" formatCode="General">
                  <c:v>31.123799999999999</c:v>
                </c:pt>
                <c:pt idx="46247" formatCode="General">
                  <c:v>31.124500000000001</c:v>
                </c:pt>
                <c:pt idx="46248" formatCode="General">
                  <c:v>31.1251</c:v>
                </c:pt>
                <c:pt idx="46249" formatCode="General">
                  <c:v>31.125800000000002</c:v>
                </c:pt>
                <c:pt idx="46250" formatCode="General">
                  <c:v>31.1265</c:v>
                </c:pt>
                <c:pt idx="46251" formatCode="General">
                  <c:v>31.127199999999998</c:v>
                </c:pt>
                <c:pt idx="46252" formatCode="General">
                  <c:v>31.127800000000001</c:v>
                </c:pt>
                <c:pt idx="46253" formatCode="General">
                  <c:v>31.128499999999999</c:v>
                </c:pt>
                <c:pt idx="46254" formatCode="General">
                  <c:v>31.129200000000001</c:v>
                </c:pt>
                <c:pt idx="46255" formatCode="General">
                  <c:v>31.129899999999999</c:v>
                </c:pt>
                <c:pt idx="46256" formatCode="General">
                  <c:v>31.130500000000001</c:v>
                </c:pt>
                <c:pt idx="46257" formatCode="General">
                  <c:v>31.1312</c:v>
                </c:pt>
                <c:pt idx="46258" formatCode="General">
                  <c:v>31.131900000000002</c:v>
                </c:pt>
                <c:pt idx="46259" formatCode="General">
                  <c:v>31.1325</c:v>
                </c:pt>
                <c:pt idx="46260" formatCode="General">
                  <c:v>31.133199999999999</c:v>
                </c:pt>
                <c:pt idx="46261" formatCode="General">
                  <c:v>31.133900000000001</c:v>
                </c:pt>
                <c:pt idx="46262" formatCode="General">
                  <c:v>31.134599999999999</c:v>
                </c:pt>
                <c:pt idx="46263" formatCode="General">
                  <c:v>31.135200000000001</c:v>
                </c:pt>
                <c:pt idx="46264" formatCode="General">
                  <c:v>31.135899999999999</c:v>
                </c:pt>
                <c:pt idx="46265" formatCode="General">
                  <c:v>31.136600000000001</c:v>
                </c:pt>
                <c:pt idx="46266" formatCode="General">
                  <c:v>31.1373</c:v>
                </c:pt>
                <c:pt idx="46267" formatCode="General">
                  <c:v>31.137899999999998</c:v>
                </c:pt>
                <c:pt idx="46268" formatCode="General">
                  <c:v>31.1386</c:v>
                </c:pt>
                <c:pt idx="46269" formatCode="General">
                  <c:v>31.139299999999999</c:v>
                </c:pt>
                <c:pt idx="46270" formatCode="General">
                  <c:v>31.139900000000001</c:v>
                </c:pt>
                <c:pt idx="46271" formatCode="General">
                  <c:v>31.140599999999999</c:v>
                </c:pt>
                <c:pt idx="46272" formatCode="General">
                  <c:v>31.141300000000001</c:v>
                </c:pt>
                <c:pt idx="46273" formatCode="General">
                  <c:v>31.141999999999999</c:v>
                </c:pt>
                <c:pt idx="46274" formatCode="General">
                  <c:v>31.142600000000002</c:v>
                </c:pt>
                <c:pt idx="46275" formatCode="General">
                  <c:v>31.1433</c:v>
                </c:pt>
                <c:pt idx="46276" formatCode="General">
                  <c:v>31.143999999999998</c:v>
                </c:pt>
                <c:pt idx="46277" formatCode="General">
                  <c:v>31.1447</c:v>
                </c:pt>
                <c:pt idx="46278" formatCode="General">
                  <c:v>31.145299999999999</c:v>
                </c:pt>
                <c:pt idx="46279" formatCode="General">
                  <c:v>31.146000000000001</c:v>
                </c:pt>
                <c:pt idx="46280" formatCode="General">
                  <c:v>31.146699999999999</c:v>
                </c:pt>
                <c:pt idx="46281" formatCode="General">
                  <c:v>31.147400000000001</c:v>
                </c:pt>
                <c:pt idx="46282" formatCode="General">
                  <c:v>31.148</c:v>
                </c:pt>
                <c:pt idx="46283" formatCode="General">
                  <c:v>31.148700000000002</c:v>
                </c:pt>
                <c:pt idx="46284" formatCode="General">
                  <c:v>31.1494</c:v>
                </c:pt>
                <c:pt idx="46285" formatCode="General">
                  <c:v>31.15</c:v>
                </c:pt>
                <c:pt idx="46286" formatCode="General">
                  <c:v>31.150700000000001</c:v>
                </c:pt>
                <c:pt idx="46287" formatCode="General">
                  <c:v>31.151399999999999</c:v>
                </c:pt>
                <c:pt idx="46288" formatCode="General">
                  <c:v>31.152100000000001</c:v>
                </c:pt>
                <c:pt idx="46289" formatCode="General">
                  <c:v>31.152699999999999</c:v>
                </c:pt>
                <c:pt idx="46290" formatCode="General">
                  <c:v>31.153400000000001</c:v>
                </c:pt>
                <c:pt idx="46291" formatCode="General">
                  <c:v>31.1541</c:v>
                </c:pt>
                <c:pt idx="46292" formatCode="General">
                  <c:v>31.154800000000002</c:v>
                </c:pt>
                <c:pt idx="46293" formatCode="General">
                  <c:v>31.1554</c:v>
                </c:pt>
                <c:pt idx="46294" formatCode="General">
                  <c:v>31.156099999999999</c:v>
                </c:pt>
                <c:pt idx="46295" formatCode="General">
                  <c:v>31.1568</c:v>
                </c:pt>
                <c:pt idx="46296" formatCode="General">
                  <c:v>31.157399999999999</c:v>
                </c:pt>
                <c:pt idx="46297" formatCode="General">
                  <c:v>31.158100000000001</c:v>
                </c:pt>
                <c:pt idx="46298" formatCode="General">
                  <c:v>31.158799999999999</c:v>
                </c:pt>
                <c:pt idx="46299" formatCode="General">
                  <c:v>31.159500000000001</c:v>
                </c:pt>
                <c:pt idx="46300" formatCode="General">
                  <c:v>31.1601</c:v>
                </c:pt>
                <c:pt idx="46301" formatCode="General">
                  <c:v>31.160799999999998</c:v>
                </c:pt>
                <c:pt idx="46302" formatCode="General">
                  <c:v>31.1615</c:v>
                </c:pt>
                <c:pt idx="46303" formatCode="General">
                  <c:v>31.162199999999999</c:v>
                </c:pt>
                <c:pt idx="46304" formatCode="General">
                  <c:v>31.162800000000001</c:v>
                </c:pt>
                <c:pt idx="46305" formatCode="General">
                  <c:v>31.163499999999999</c:v>
                </c:pt>
                <c:pt idx="46306" formatCode="General">
                  <c:v>31.164200000000001</c:v>
                </c:pt>
                <c:pt idx="46307" formatCode="General">
                  <c:v>31.1648</c:v>
                </c:pt>
                <c:pt idx="46308" formatCode="General">
                  <c:v>31.165500000000002</c:v>
                </c:pt>
                <c:pt idx="46309" formatCode="General">
                  <c:v>31.1662</c:v>
                </c:pt>
                <c:pt idx="46310" formatCode="General">
                  <c:v>31.166899999999998</c:v>
                </c:pt>
                <c:pt idx="46311" formatCode="General">
                  <c:v>31.1675</c:v>
                </c:pt>
                <c:pt idx="46312" formatCode="General">
                  <c:v>31.168199999999999</c:v>
                </c:pt>
                <c:pt idx="46313" formatCode="General">
                  <c:v>31.168900000000001</c:v>
                </c:pt>
                <c:pt idx="46314" formatCode="General">
                  <c:v>31.169599999999999</c:v>
                </c:pt>
                <c:pt idx="46315" formatCode="General">
                  <c:v>31.170200000000001</c:v>
                </c:pt>
                <c:pt idx="46316" formatCode="General">
                  <c:v>31.1709</c:v>
                </c:pt>
                <c:pt idx="46317" formatCode="General">
                  <c:v>31.171600000000002</c:v>
                </c:pt>
                <c:pt idx="46318" formatCode="General">
                  <c:v>31.1723</c:v>
                </c:pt>
                <c:pt idx="46319" formatCode="General">
                  <c:v>31.172899999999998</c:v>
                </c:pt>
                <c:pt idx="46320" formatCode="General">
                  <c:v>31.1736</c:v>
                </c:pt>
                <c:pt idx="46321" formatCode="General">
                  <c:v>31.174299999999999</c:v>
                </c:pt>
                <c:pt idx="46322" formatCode="General">
                  <c:v>31.174900000000001</c:v>
                </c:pt>
                <c:pt idx="46323" formatCode="General">
                  <c:v>31.175599999999999</c:v>
                </c:pt>
                <c:pt idx="46324" formatCode="General">
                  <c:v>31.176300000000001</c:v>
                </c:pt>
                <c:pt idx="46325" formatCode="General">
                  <c:v>31.177</c:v>
                </c:pt>
                <c:pt idx="46326" formatCode="General">
                  <c:v>31.177600000000002</c:v>
                </c:pt>
                <c:pt idx="46327" formatCode="General">
                  <c:v>31.1783</c:v>
                </c:pt>
                <c:pt idx="46328" formatCode="General">
                  <c:v>31.178999999999998</c:v>
                </c:pt>
                <c:pt idx="46329" formatCode="General">
                  <c:v>31.1797</c:v>
                </c:pt>
                <c:pt idx="46330" formatCode="General">
                  <c:v>31.180299999999999</c:v>
                </c:pt>
                <c:pt idx="46331" formatCode="General">
                  <c:v>31.181000000000001</c:v>
                </c:pt>
                <c:pt idx="46332" formatCode="General">
                  <c:v>31.181699999999999</c:v>
                </c:pt>
                <c:pt idx="46333" formatCode="General">
                  <c:v>31.182300000000001</c:v>
                </c:pt>
                <c:pt idx="46334" formatCode="General">
                  <c:v>31.183</c:v>
                </c:pt>
                <c:pt idx="46335" formatCode="General">
                  <c:v>31.183700000000002</c:v>
                </c:pt>
                <c:pt idx="46336" formatCode="General">
                  <c:v>31.1844</c:v>
                </c:pt>
                <c:pt idx="46337" formatCode="General">
                  <c:v>31.184999999999999</c:v>
                </c:pt>
                <c:pt idx="46338" formatCode="General">
                  <c:v>31.185700000000001</c:v>
                </c:pt>
                <c:pt idx="46339" formatCode="General">
                  <c:v>31.186399999999999</c:v>
                </c:pt>
                <c:pt idx="46340" formatCode="General">
                  <c:v>31.187100000000001</c:v>
                </c:pt>
                <c:pt idx="46341" formatCode="General">
                  <c:v>31.1877</c:v>
                </c:pt>
                <c:pt idx="46342" formatCode="General">
                  <c:v>31.188400000000001</c:v>
                </c:pt>
                <c:pt idx="46343" formatCode="General">
                  <c:v>31.1891</c:v>
                </c:pt>
                <c:pt idx="46344" formatCode="General">
                  <c:v>31.189800000000002</c:v>
                </c:pt>
                <c:pt idx="46345" formatCode="General">
                  <c:v>31.1904</c:v>
                </c:pt>
                <c:pt idx="46346" formatCode="General">
                  <c:v>31.191099999999999</c:v>
                </c:pt>
                <c:pt idx="46347" formatCode="General">
                  <c:v>31.191800000000001</c:v>
                </c:pt>
                <c:pt idx="46348" formatCode="General">
                  <c:v>31.192399999999999</c:v>
                </c:pt>
                <c:pt idx="46349" formatCode="General">
                  <c:v>31.193100000000001</c:v>
                </c:pt>
                <c:pt idx="46350" formatCode="General">
                  <c:v>31.1938</c:v>
                </c:pt>
                <c:pt idx="46351" formatCode="General">
                  <c:v>31.194500000000001</c:v>
                </c:pt>
                <c:pt idx="46352" formatCode="General">
                  <c:v>31.1951</c:v>
                </c:pt>
                <c:pt idx="46353" formatCode="General">
                  <c:v>31.195799999999998</c:v>
                </c:pt>
                <c:pt idx="46354" formatCode="General">
                  <c:v>31.1965</c:v>
                </c:pt>
                <c:pt idx="46355" formatCode="General">
                  <c:v>31.197199999999999</c:v>
                </c:pt>
                <c:pt idx="46356" formatCode="General">
                  <c:v>31.197800000000001</c:v>
                </c:pt>
                <c:pt idx="46357" formatCode="General">
                  <c:v>31.198499999999999</c:v>
                </c:pt>
                <c:pt idx="46358" formatCode="General">
                  <c:v>31.199200000000001</c:v>
                </c:pt>
                <c:pt idx="46359" formatCode="General">
                  <c:v>31.1998</c:v>
                </c:pt>
                <c:pt idx="46360" formatCode="General">
                  <c:v>31.200500000000002</c:v>
                </c:pt>
                <c:pt idx="46361" formatCode="General">
                  <c:v>31.2012</c:v>
                </c:pt>
                <c:pt idx="46362" formatCode="General">
                  <c:v>31.201899999999998</c:v>
                </c:pt>
                <c:pt idx="46363" formatCode="General">
                  <c:v>31.202500000000001</c:v>
                </c:pt>
                <c:pt idx="46364" formatCode="General">
                  <c:v>31.203199999999999</c:v>
                </c:pt>
                <c:pt idx="46365" formatCode="General">
                  <c:v>31.203900000000001</c:v>
                </c:pt>
                <c:pt idx="46366" formatCode="General">
                  <c:v>31.204599999999999</c:v>
                </c:pt>
                <c:pt idx="46367" formatCode="General">
                  <c:v>31.205200000000001</c:v>
                </c:pt>
                <c:pt idx="46368" formatCode="General">
                  <c:v>31.2059</c:v>
                </c:pt>
                <c:pt idx="46369" formatCode="General">
                  <c:v>31.206600000000002</c:v>
                </c:pt>
                <c:pt idx="46370" formatCode="General">
                  <c:v>31.2072</c:v>
                </c:pt>
                <c:pt idx="46371" formatCode="General">
                  <c:v>31.207899999999999</c:v>
                </c:pt>
                <c:pt idx="46372" formatCode="General">
                  <c:v>31.208600000000001</c:v>
                </c:pt>
                <c:pt idx="46373" formatCode="General">
                  <c:v>31.209299999999999</c:v>
                </c:pt>
                <c:pt idx="46374" formatCode="General">
                  <c:v>31.209900000000001</c:v>
                </c:pt>
                <c:pt idx="46375" formatCode="General">
                  <c:v>31.210599999999999</c:v>
                </c:pt>
                <c:pt idx="46376" formatCode="General">
                  <c:v>31.211300000000001</c:v>
                </c:pt>
                <c:pt idx="46377" formatCode="General">
                  <c:v>31.212</c:v>
                </c:pt>
                <c:pt idx="46378" formatCode="General">
                  <c:v>31.212599999999998</c:v>
                </c:pt>
                <c:pt idx="46379" formatCode="General">
                  <c:v>31.2133</c:v>
                </c:pt>
                <c:pt idx="46380" formatCode="General">
                  <c:v>31.213999999999999</c:v>
                </c:pt>
                <c:pt idx="46381" formatCode="General">
                  <c:v>31.214700000000001</c:v>
                </c:pt>
                <c:pt idx="46382" formatCode="General">
                  <c:v>31.215299999999999</c:v>
                </c:pt>
                <c:pt idx="46383" formatCode="General">
                  <c:v>31.216000000000001</c:v>
                </c:pt>
                <c:pt idx="46384" formatCode="General">
                  <c:v>31.216699999999999</c:v>
                </c:pt>
                <c:pt idx="46385" formatCode="General">
                  <c:v>31.217300000000002</c:v>
                </c:pt>
                <c:pt idx="46386" formatCode="General">
                  <c:v>31.218</c:v>
                </c:pt>
                <c:pt idx="46387" formatCode="General">
                  <c:v>31.218699999999998</c:v>
                </c:pt>
                <c:pt idx="46388" formatCode="General">
                  <c:v>31.2194</c:v>
                </c:pt>
                <c:pt idx="46389" formatCode="General">
                  <c:v>31.22</c:v>
                </c:pt>
                <c:pt idx="46390" formatCode="General">
                  <c:v>31.220700000000001</c:v>
                </c:pt>
                <c:pt idx="46391" formatCode="General">
                  <c:v>31.221399999999999</c:v>
                </c:pt>
                <c:pt idx="46392" formatCode="General">
                  <c:v>31.222100000000001</c:v>
                </c:pt>
                <c:pt idx="46393" formatCode="General">
                  <c:v>31.2227</c:v>
                </c:pt>
                <c:pt idx="46394" formatCode="General">
                  <c:v>31.223400000000002</c:v>
                </c:pt>
                <c:pt idx="46395" formatCode="General">
                  <c:v>31.2241</c:v>
                </c:pt>
                <c:pt idx="46396" formatCode="General">
                  <c:v>31.224699999999999</c:v>
                </c:pt>
                <c:pt idx="46397" formatCode="General">
                  <c:v>31.2254</c:v>
                </c:pt>
                <c:pt idx="46398" formatCode="General">
                  <c:v>31.226099999999999</c:v>
                </c:pt>
                <c:pt idx="46399" formatCode="General">
                  <c:v>31.226800000000001</c:v>
                </c:pt>
                <c:pt idx="46400" formatCode="General">
                  <c:v>31.227399999999999</c:v>
                </c:pt>
                <c:pt idx="46401" formatCode="General">
                  <c:v>31.228100000000001</c:v>
                </c:pt>
                <c:pt idx="46402" formatCode="General">
                  <c:v>31.2288</c:v>
                </c:pt>
                <c:pt idx="46403" formatCode="General">
                  <c:v>31.229500000000002</c:v>
                </c:pt>
                <c:pt idx="46404" formatCode="General">
                  <c:v>31.2301</c:v>
                </c:pt>
                <c:pt idx="46405" formatCode="General">
                  <c:v>31.230799999999999</c:v>
                </c:pt>
                <c:pt idx="46406" formatCode="General">
                  <c:v>31.2315</c:v>
                </c:pt>
                <c:pt idx="46407" formatCode="General">
                  <c:v>31.232099999999999</c:v>
                </c:pt>
                <c:pt idx="46408" formatCode="General">
                  <c:v>31.232800000000001</c:v>
                </c:pt>
                <c:pt idx="46409" formatCode="General">
                  <c:v>31.233499999999999</c:v>
                </c:pt>
                <c:pt idx="46410" formatCode="General">
                  <c:v>31.234200000000001</c:v>
                </c:pt>
                <c:pt idx="46411" formatCode="General">
                  <c:v>31.2348</c:v>
                </c:pt>
                <c:pt idx="46412" formatCode="General">
                  <c:v>31.235499999999998</c:v>
                </c:pt>
                <c:pt idx="46413" formatCode="General">
                  <c:v>31.2362</c:v>
                </c:pt>
                <c:pt idx="46414" formatCode="General">
                  <c:v>31.236899999999999</c:v>
                </c:pt>
                <c:pt idx="46415" formatCode="General">
                  <c:v>31.237500000000001</c:v>
                </c:pt>
                <c:pt idx="46416" formatCode="General">
                  <c:v>31.238199999999999</c:v>
                </c:pt>
                <c:pt idx="46417" formatCode="General">
                  <c:v>31.238900000000001</c:v>
                </c:pt>
                <c:pt idx="46418" formatCode="General">
                  <c:v>31.239599999999999</c:v>
                </c:pt>
                <c:pt idx="46419" formatCode="General">
                  <c:v>31.240200000000002</c:v>
                </c:pt>
                <c:pt idx="46420" formatCode="General">
                  <c:v>31.2409</c:v>
                </c:pt>
                <c:pt idx="46421" formatCode="General">
                  <c:v>31.241599999999998</c:v>
                </c:pt>
                <c:pt idx="46422" formatCode="General">
                  <c:v>31.2422</c:v>
                </c:pt>
                <c:pt idx="46423" formatCode="General">
                  <c:v>31.242899999999999</c:v>
                </c:pt>
                <c:pt idx="46424" formatCode="General">
                  <c:v>31.243600000000001</c:v>
                </c:pt>
                <c:pt idx="46425" formatCode="General">
                  <c:v>31.244299999999999</c:v>
                </c:pt>
                <c:pt idx="46426" formatCode="General">
                  <c:v>31.244900000000001</c:v>
                </c:pt>
                <c:pt idx="46427" formatCode="General">
                  <c:v>31.2456</c:v>
                </c:pt>
                <c:pt idx="46428" formatCode="General">
                  <c:v>31.246300000000002</c:v>
                </c:pt>
                <c:pt idx="46429" formatCode="General">
                  <c:v>31.247</c:v>
                </c:pt>
                <c:pt idx="46430" formatCode="General">
                  <c:v>31.247599999999998</c:v>
                </c:pt>
                <c:pt idx="46431" formatCode="General">
                  <c:v>31.2483</c:v>
                </c:pt>
                <c:pt idx="46432" formatCode="General">
                  <c:v>31.248999999999999</c:v>
                </c:pt>
                <c:pt idx="46433" formatCode="General">
                  <c:v>31.249600000000001</c:v>
                </c:pt>
                <c:pt idx="46434" formatCode="General">
                  <c:v>31.250299999999999</c:v>
                </c:pt>
                <c:pt idx="46435" formatCode="General">
                  <c:v>31.251000000000001</c:v>
                </c:pt>
                <c:pt idx="46436" formatCode="General">
                  <c:v>31.2517</c:v>
                </c:pt>
                <c:pt idx="46437" formatCode="General">
                  <c:v>31.252300000000002</c:v>
                </c:pt>
                <c:pt idx="46438" formatCode="General">
                  <c:v>31.253</c:v>
                </c:pt>
                <c:pt idx="46439" formatCode="General">
                  <c:v>31.253699999999998</c:v>
                </c:pt>
                <c:pt idx="46440" formatCode="General">
                  <c:v>31.2544</c:v>
                </c:pt>
                <c:pt idx="46441" formatCode="General">
                  <c:v>31.254999999999999</c:v>
                </c:pt>
                <c:pt idx="46442" formatCode="General">
                  <c:v>31.255700000000001</c:v>
                </c:pt>
                <c:pt idx="46443" formatCode="General">
                  <c:v>31.256399999999999</c:v>
                </c:pt>
                <c:pt idx="46444" formatCode="General">
                  <c:v>31.257100000000001</c:v>
                </c:pt>
                <c:pt idx="46445" formatCode="General">
                  <c:v>31.2577</c:v>
                </c:pt>
                <c:pt idx="46446" formatCode="General">
                  <c:v>31.258400000000002</c:v>
                </c:pt>
                <c:pt idx="46447" formatCode="General">
                  <c:v>31.2591</c:v>
                </c:pt>
                <c:pt idx="46448" formatCode="General">
                  <c:v>31.259699999999999</c:v>
                </c:pt>
                <c:pt idx="46449" formatCode="General">
                  <c:v>31.260400000000001</c:v>
                </c:pt>
                <c:pt idx="46450" formatCode="General">
                  <c:v>31.261099999999999</c:v>
                </c:pt>
                <c:pt idx="46451" formatCode="General">
                  <c:v>31.261800000000001</c:v>
                </c:pt>
                <c:pt idx="46452" formatCode="General">
                  <c:v>31.2624</c:v>
                </c:pt>
                <c:pt idx="46453" formatCode="General">
                  <c:v>31.263100000000001</c:v>
                </c:pt>
                <c:pt idx="46454" formatCode="General">
                  <c:v>31.2638</c:v>
                </c:pt>
                <c:pt idx="46455" formatCode="General">
                  <c:v>31.264500000000002</c:v>
                </c:pt>
                <c:pt idx="46456" formatCode="General">
                  <c:v>31.2651</c:v>
                </c:pt>
                <c:pt idx="46457" formatCode="General">
                  <c:v>31.265799999999999</c:v>
                </c:pt>
                <c:pt idx="46458" formatCode="General">
                  <c:v>31.266500000000001</c:v>
                </c:pt>
                <c:pt idx="46459" formatCode="General">
                  <c:v>31.267099999999999</c:v>
                </c:pt>
                <c:pt idx="46460" formatCode="General">
                  <c:v>31.267800000000001</c:v>
                </c:pt>
                <c:pt idx="46461" formatCode="General">
                  <c:v>31.2685</c:v>
                </c:pt>
                <c:pt idx="46462" formatCode="General">
                  <c:v>31.269200000000001</c:v>
                </c:pt>
                <c:pt idx="46463" formatCode="General">
                  <c:v>31.2698</c:v>
                </c:pt>
                <c:pt idx="46464" formatCode="General">
                  <c:v>31.270499999999998</c:v>
                </c:pt>
                <c:pt idx="46465" formatCode="General">
                  <c:v>31.2712</c:v>
                </c:pt>
                <c:pt idx="46466" formatCode="General">
                  <c:v>31.271899999999999</c:v>
                </c:pt>
                <c:pt idx="46467" formatCode="General">
                  <c:v>31.272500000000001</c:v>
                </c:pt>
                <c:pt idx="46468" formatCode="General">
                  <c:v>31.273199999999999</c:v>
                </c:pt>
                <c:pt idx="46469" formatCode="General">
                  <c:v>31.273900000000001</c:v>
                </c:pt>
                <c:pt idx="46470" formatCode="General">
                  <c:v>31.2745</c:v>
                </c:pt>
                <c:pt idx="46471" formatCode="General">
                  <c:v>31.275200000000002</c:v>
                </c:pt>
                <c:pt idx="46472" formatCode="General">
                  <c:v>31.2759</c:v>
                </c:pt>
                <c:pt idx="46473" formatCode="General">
                  <c:v>31.276599999999998</c:v>
                </c:pt>
                <c:pt idx="46474" formatCode="General">
                  <c:v>31.277200000000001</c:v>
                </c:pt>
                <c:pt idx="46475" formatCode="General">
                  <c:v>31.277899999999999</c:v>
                </c:pt>
                <c:pt idx="46476" formatCode="General">
                  <c:v>31.278600000000001</c:v>
                </c:pt>
                <c:pt idx="46477" formatCode="General">
                  <c:v>31.279299999999999</c:v>
                </c:pt>
                <c:pt idx="46478" formatCode="General">
                  <c:v>31.279900000000001</c:v>
                </c:pt>
                <c:pt idx="46479" formatCode="General">
                  <c:v>31.2806</c:v>
                </c:pt>
                <c:pt idx="46480" formatCode="General">
                  <c:v>31.281300000000002</c:v>
                </c:pt>
                <c:pt idx="46481" formatCode="General">
                  <c:v>31.282</c:v>
                </c:pt>
                <c:pt idx="46482" formatCode="General">
                  <c:v>31.282599999999999</c:v>
                </c:pt>
                <c:pt idx="46483" formatCode="General">
                  <c:v>31.283300000000001</c:v>
                </c:pt>
                <c:pt idx="46484" formatCode="General">
                  <c:v>31.283999999999999</c:v>
                </c:pt>
                <c:pt idx="46485" formatCode="General">
                  <c:v>31.284600000000001</c:v>
                </c:pt>
                <c:pt idx="46486" formatCode="General">
                  <c:v>31.285299999999999</c:v>
                </c:pt>
                <c:pt idx="46487" formatCode="General">
                  <c:v>31.286000000000001</c:v>
                </c:pt>
                <c:pt idx="46488" formatCode="General">
                  <c:v>31.2867</c:v>
                </c:pt>
                <c:pt idx="46489" formatCode="General">
                  <c:v>31.287299999999998</c:v>
                </c:pt>
                <c:pt idx="46490" formatCode="General">
                  <c:v>31.288</c:v>
                </c:pt>
                <c:pt idx="46491" formatCode="General">
                  <c:v>31.288699999999999</c:v>
                </c:pt>
                <c:pt idx="46492" formatCode="General">
                  <c:v>31.289400000000001</c:v>
                </c:pt>
                <c:pt idx="46493" formatCode="General">
                  <c:v>31.29</c:v>
                </c:pt>
                <c:pt idx="46494" formatCode="General">
                  <c:v>31.290700000000001</c:v>
                </c:pt>
                <c:pt idx="46495" formatCode="General">
                  <c:v>31.291399999999999</c:v>
                </c:pt>
                <c:pt idx="46496" formatCode="General">
                  <c:v>31.292000000000002</c:v>
                </c:pt>
                <c:pt idx="46497" formatCode="General">
                  <c:v>31.2927</c:v>
                </c:pt>
                <c:pt idx="46498" formatCode="General">
                  <c:v>31.293399999999998</c:v>
                </c:pt>
                <c:pt idx="46499" formatCode="General">
                  <c:v>31.2941</c:v>
                </c:pt>
                <c:pt idx="46500" formatCode="General">
                  <c:v>31.294699999999999</c:v>
                </c:pt>
                <c:pt idx="46501" formatCode="General">
                  <c:v>31.295400000000001</c:v>
                </c:pt>
                <c:pt idx="46502" formatCode="General">
                  <c:v>31.296099999999999</c:v>
                </c:pt>
                <c:pt idx="46503" formatCode="General">
                  <c:v>31.296800000000001</c:v>
                </c:pt>
                <c:pt idx="46504" formatCode="General">
                  <c:v>31.2974</c:v>
                </c:pt>
                <c:pt idx="46505" formatCode="General">
                  <c:v>31.298100000000002</c:v>
                </c:pt>
                <c:pt idx="46506" formatCode="General">
                  <c:v>31.2988</c:v>
                </c:pt>
                <c:pt idx="46507" formatCode="General">
                  <c:v>31.299499999999998</c:v>
                </c:pt>
                <c:pt idx="46508" formatCode="General">
                  <c:v>31.3001</c:v>
                </c:pt>
                <c:pt idx="46509" formatCode="General">
                  <c:v>31.300799999999999</c:v>
                </c:pt>
                <c:pt idx="46510" formatCode="General">
                  <c:v>31.301500000000001</c:v>
                </c:pt>
                <c:pt idx="46511" formatCode="General">
                  <c:v>31.302099999999999</c:v>
                </c:pt>
                <c:pt idx="46512" formatCode="General">
                  <c:v>31.302800000000001</c:v>
                </c:pt>
                <c:pt idx="46513" formatCode="General">
                  <c:v>31.3035</c:v>
                </c:pt>
                <c:pt idx="46514" formatCode="General">
                  <c:v>31.304200000000002</c:v>
                </c:pt>
                <c:pt idx="46515" formatCode="General">
                  <c:v>31.3048</c:v>
                </c:pt>
                <c:pt idx="46516" formatCode="General">
                  <c:v>31.305499999999999</c:v>
                </c:pt>
                <c:pt idx="46517" formatCode="General">
                  <c:v>31.3062</c:v>
                </c:pt>
                <c:pt idx="46518" formatCode="General">
                  <c:v>31.306899999999999</c:v>
                </c:pt>
                <c:pt idx="46519" formatCode="General">
                  <c:v>31.307500000000001</c:v>
                </c:pt>
                <c:pt idx="46520" formatCode="General">
                  <c:v>31.308199999999999</c:v>
                </c:pt>
                <c:pt idx="46521" formatCode="General">
                  <c:v>31.308900000000001</c:v>
                </c:pt>
                <c:pt idx="46522" formatCode="General">
                  <c:v>31.3095</c:v>
                </c:pt>
                <c:pt idx="46523" formatCode="General">
                  <c:v>31.310199999999998</c:v>
                </c:pt>
                <c:pt idx="46524" formatCode="General">
                  <c:v>31.3109</c:v>
                </c:pt>
                <c:pt idx="46525" formatCode="General">
                  <c:v>31.311599999999999</c:v>
                </c:pt>
                <c:pt idx="46526" formatCode="General">
                  <c:v>31.312200000000001</c:v>
                </c:pt>
                <c:pt idx="46527" formatCode="General">
                  <c:v>31.312899999999999</c:v>
                </c:pt>
                <c:pt idx="46528" formatCode="General">
                  <c:v>31.313600000000001</c:v>
                </c:pt>
                <c:pt idx="46529" formatCode="General">
                  <c:v>31.314299999999999</c:v>
                </c:pt>
                <c:pt idx="46530" formatCode="General">
                  <c:v>31.314900000000002</c:v>
                </c:pt>
                <c:pt idx="46531" formatCode="General">
                  <c:v>31.3156</c:v>
                </c:pt>
                <c:pt idx="46532" formatCode="General">
                  <c:v>31.316299999999998</c:v>
                </c:pt>
                <c:pt idx="46533" formatCode="General">
                  <c:v>31.3169</c:v>
                </c:pt>
                <c:pt idx="46534" formatCode="General">
                  <c:v>31.317599999999999</c:v>
                </c:pt>
                <c:pt idx="46535" formatCode="General">
                  <c:v>31.318300000000001</c:v>
                </c:pt>
                <c:pt idx="46536" formatCode="General">
                  <c:v>31.318999999999999</c:v>
                </c:pt>
                <c:pt idx="46537" formatCode="General">
                  <c:v>31.319600000000001</c:v>
                </c:pt>
                <c:pt idx="46538" formatCode="General">
                  <c:v>31.3203</c:v>
                </c:pt>
                <c:pt idx="46539" formatCode="General">
                  <c:v>31.321000000000002</c:v>
                </c:pt>
                <c:pt idx="46540" formatCode="General">
                  <c:v>31.3217</c:v>
                </c:pt>
                <c:pt idx="46541" formatCode="General">
                  <c:v>31.322299999999998</c:v>
                </c:pt>
                <c:pt idx="46542" formatCode="General">
                  <c:v>31.323</c:v>
                </c:pt>
                <c:pt idx="46543" formatCode="General">
                  <c:v>31.323699999999999</c:v>
                </c:pt>
                <c:pt idx="46544" formatCode="General">
                  <c:v>31.324400000000001</c:v>
                </c:pt>
                <c:pt idx="46545" formatCode="General">
                  <c:v>31.324999999999999</c:v>
                </c:pt>
                <c:pt idx="46546" formatCode="General">
                  <c:v>31.325700000000001</c:v>
                </c:pt>
                <c:pt idx="46547" formatCode="General">
                  <c:v>31.3264</c:v>
                </c:pt>
                <c:pt idx="46548" formatCode="General">
                  <c:v>31.327000000000002</c:v>
                </c:pt>
                <c:pt idx="46549" formatCode="General">
                  <c:v>31.3277</c:v>
                </c:pt>
                <c:pt idx="46550" formatCode="General">
                  <c:v>31.328399999999998</c:v>
                </c:pt>
                <c:pt idx="46551" formatCode="General">
                  <c:v>31.3291</c:v>
                </c:pt>
                <c:pt idx="46552" formatCode="General">
                  <c:v>31.329699999999999</c:v>
                </c:pt>
                <c:pt idx="46553" formatCode="General">
                  <c:v>31.330400000000001</c:v>
                </c:pt>
                <c:pt idx="46554" formatCode="General">
                  <c:v>31.331099999999999</c:v>
                </c:pt>
                <c:pt idx="46555" formatCode="General">
                  <c:v>31.331800000000001</c:v>
                </c:pt>
                <c:pt idx="46556" formatCode="General">
                  <c:v>31.3324</c:v>
                </c:pt>
                <c:pt idx="46557" formatCode="General">
                  <c:v>31.333100000000002</c:v>
                </c:pt>
                <c:pt idx="46558" formatCode="General">
                  <c:v>31.3338</c:v>
                </c:pt>
                <c:pt idx="46559" formatCode="General">
                  <c:v>31.334399999999999</c:v>
                </c:pt>
                <c:pt idx="46560" formatCode="General">
                  <c:v>31.335100000000001</c:v>
                </c:pt>
                <c:pt idx="46561" formatCode="General">
                  <c:v>31.335799999999999</c:v>
                </c:pt>
                <c:pt idx="46562" formatCode="General">
                  <c:v>31.336500000000001</c:v>
                </c:pt>
                <c:pt idx="46563" formatCode="General">
                  <c:v>31.3371</c:v>
                </c:pt>
                <c:pt idx="46564" formatCode="General">
                  <c:v>31.337800000000001</c:v>
                </c:pt>
                <c:pt idx="46565" formatCode="General">
                  <c:v>31.3385</c:v>
                </c:pt>
                <c:pt idx="46566" formatCode="General">
                  <c:v>31.339200000000002</c:v>
                </c:pt>
                <c:pt idx="46567" formatCode="General">
                  <c:v>31.3398</c:v>
                </c:pt>
                <c:pt idx="46568" formatCode="General">
                  <c:v>31.340499999999999</c:v>
                </c:pt>
                <c:pt idx="46569" formatCode="General">
                  <c:v>31.341200000000001</c:v>
                </c:pt>
                <c:pt idx="46570" formatCode="General">
                  <c:v>31.341799999999999</c:v>
                </c:pt>
                <c:pt idx="46571" formatCode="General">
                  <c:v>31.342500000000001</c:v>
                </c:pt>
                <c:pt idx="46572" formatCode="General">
                  <c:v>31.3432</c:v>
                </c:pt>
                <c:pt idx="46573" formatCode="General">
                  <c:v>31.343900000000001</c:v>
                </c:pt>
                <c:pt idx="46574" formatCode="General">
                  <c:v>31.3445</c:v>
                </c:pt>
                <c:pt idx="46575" formatCode="General">
                  <c:v>31.345199999999998</c:v>
                </c:pt>
                <c:pt idx="46576" formatCode="General">
                  <c:v>31.3459</c:v>
                </c:pt>
                <c:pt idx="46577" formatCode="General">
                  <c:v>31.346599999999999</c:v>
                </c:pt>
                <c:pt idx="46578" formatCode="General">
                  <c:v>31.347200000000001</c:v>
                </c:pt>
                <c:pt idx="46579" formatCode="General">
                  <c:v>31.347899999999999</c:v>
                </c:pt>
                <c:pt idx="46580" formatCode="General">
                  <c:v>31.348600000000001</c:v>
                </c:pt>
                <c:pt idx="46581" formatCode="General">
                  <c:v>31.349299999999999</c:v>
                </c:pt>
                <c:pt idx="46582" formatCode="General">
                  <c:v>31.349900000000002</c:v>
                </c:pt>
                <c:pt idx="46583" formatCode="General">
                  <c:v>31.3506</c:v>
                </c:pt>
                <c:pt idx="46584" formatCode="General">
                  <c:v>31.351299999999998</c:v>
                </c:pt>
                <c:pt idx="46585" formatCode="General">
                  <c:v>31.351900000000001</c:v>
                </c:pt>
                <c:pt idx="46586" formatCode="General">
                  <c:v>31.352599999999999</c:v>
                </c:pt>
                <c:pt idx="46587" formatCode="General">
                  <c:v>31.353300000000001</c:v>
                </c:pt>
                <c:pt idx="46588" formatCode="General">
                  <c:v>31.353999999999999</c:v>
                </c:pt>
                <c:pt idx="46589" formatCode="General">
                  <c:v>31.354600000000001</c:v>
                </c:pt>
                <c:pt idx="46590" formatCode="General">
                  <c:v>31.3553</c:v>
                </c:pt>
                <c:pt idx="46591" formatCode="General">
                  <c:v>31.356000000000002</c:v>
                </c:pt>
                <c:pt idx="46592" formatCode="General">
                  <c:v>31.3567</c:v>
                </c:pt>
                <c:pt idx="46593" formatCode="General">
                  <c:v>31.357299999999999</c:v>
                </c:pt>
                <c:pt idx="46594" formatCode="General">
                  <c:v>31.358000000000001</c:v>
                </c:pt>
                <c:pt idx="46595" formatCode="General">
                  <c:v>31.358699999999999</c:v>
                </c:pt>
                <c:pt idx="46596" formatCode="General">
                  <c:v>31.359300000000001</c:v>
                </c:pt>
                <c:pt idx="46597" formatCode="General">
                  <c:v>31.36</c:v>
                </c:pt>
                <c:pt idx="46598" formatCode="General">
                  <c:v>31.360700000000001</c:v>
                </c:pt>
                <c:pt idx="46599" formatCode="General">
                  <c:v>31.3614</c:v>
                </c:pt>
                <c:pt idx="46600" formatCode="General">
                  <c:v>31.361999999999998</c:v>
                </c:pt>
                <c:pt idx="46601" formatCode="General">
                  <c:v>31.3627</c:v>
                </c:pt>
                <c:pt idx="46602" formatCode="General">
                  <c:v>31.363399999999999</c:v>
                </c:pt>
                <c:pt idx="46603" formatCode="General">
                  <c:v>31.364100000000001</c:v>
                </c:pt>
                <c:pt idx="46604" formatCode="General">
                  <c:v>31.364699999999999</c:v>
                </c:pt>
                <c:pt idx="46605" formatCode="General">
                  <c:v>31.365400000000001</c:v>
                </c:pt>
                <c:pt idx="46606" formatCode="General">
                  <c:v>31.366099999999999</c:v>
                </c:pt>
                <c:pt idx="46607" formatCode="General">
                  <c:v>31.366800000000001</c:v>
                </c:pt>
                <c:pt idx="46608" formatCode="General">
                  <c:v>31.3674</c:v>
                </c:pt>
                <c:pt idx="46609" formatCode="General">
                  <c:v>31.368099999999998</c:v>
                </c:pt>
                <c:pt idx="46610" formatCode="General">
                  <c:v>31.3688</c:v>
                </c:pt>
                <c:pt idx="46611" formatCode="General">
                  <c:v>31.369399999999999</c:v>
                </c:pt>
                <c:pt idx="46612" formatCode="General">
                  <c:v>31.370100000000001</c:v>
                </c:pt>
                <c:pt idx="46613" formatCode="General">
                  <c:v>31.370799999999999</c:v>
                </c:pt>
                <c:pt idx="46614" formatCode="General">
                  <c:v>31.371500000000001</c:v>
                </c:pt>
                <c:pt idx="46615" formatCode="General">
                  <c:v>31.3721</c:v>
                </c:pt>
                <c:pt idx="46616" formatCode="General">
                  <c:v>31.372800000000002</c:v>
                </c:pt>
                <c:pt idx="46617" formatCode="General">
                  <c:v>31.3735</c:v>
                </c:pt>
                <c:pt idx="46618" formatCode="General">
                  <c:v>31.374199999999998</c:v>
                </c:pt>
                <c:pt idx="46619" formatCode="General">
                  <c:v>31.3748</c:v>
                </c:pt>
                <c:pt idx="46620" formatCode="General">
                  <c:v>31.375499999999999</c:v>
                </c:pt>
                <c:pt idx="46621" formatCode="General">
                  <c:v>31.376200000000001</c:v>
                </c:pt>
                <c:pt idx="46622" formatCode="General">
                  <c:v>31.376799999999999</c:v>
                </c:pt>
                <c:pt idx="46623" formatCode="General">
                  <c:v>31.377500000000001</c:v>
                </c:pt>
                <c:pt idx="46624" formatCode="General">
                  <c:v>31.3782</c:v>
                </c:pt>
                <c:pt idx="46625" formatCode="General">
                  <c:v>31.378900000000002</c:v>
                </c:pt>
                <c:pt idx="46626" formatCode="General">
                  <c:v>31.3795</c:v>
                </c:pt>
                <c:pt idx="46627" formatCode="General">
                  <c:v>31.380199999999999</c:v>
                </c:pt>
                <c:pt idx="46628" formatCode="General">
                  <c:v>31.3809</c:v>
                </c:pt>
                <c:pt idx="46629" formatCode="General">
                  <c:v>31.381599999999999</c:v>
                </c:pt>
                <c:pt idx="46630" formatCode="General">
                  <c:v>31.382200000000001</c:v>
                </c:pt>
                <c:pt idx="46631" formatCode="General">
                  <c:v>31.382899999999999</c:v>
                </c:pt>
                <c:pt idx="46632" formatCode="General">
                  <c:v>31.383600000000001</c:v>
                </c:pt>
                <c:pt idx="46633" formatCode="General">
                  <c:v>31.3842</c:v>
                </c:pt>
                <c:pt idx="46634" formatCode="General">
                  <c:v>31.384899999999998</c:v>
                </c:pt>
                <c:pt idx="46635" formatCode="General">
                  <c:v>31.3856</c:v>
                </c:pt>
                <c:pt idx="46636" formatCode="General">
                  <c:v>31.386299999999999</c:v>
                </c:pt>
                <c:pt idx="46637" formatCode="General">
                  <c:v>31.386900000000001</c:v>
                </c:pt>
                <c:pt idx="46638" formatCode="General">
                  <c:v>31.387599999999999</c:v>
                </c:pt>
                <c:pt idx="46639" formatCode="General">
                  <c:v>31.388300000000001</c:v>
                </c:pt>
                <c:pt idx="46640" formatCode="General">
                  <c:v>31.388999999999999</c:v>
                </c:pt>
                <c:pt idx="46641" formatCode="General">
                  <c:v>31.389600000000002</c:v>
                </c:pt>
                <c:pt idx="46642" formatCode="General">
                  <c:v>31.3903</c:v>
                </c:pt>
                <c:pt idx="46643" formatCode="General">
                  <c:v>31.390999999999998</c:v>
                </c:pt>
                <c:pt idx="46644" formatCode="General">
                  <c:v>31.3917</c:v>
                </c:pt>
                <c:pt idx="46645" formatCode="General">
                  <c:v>31.392299999999999</c:v>
                </c:pt>
                <c:pt idx="46646" formatCode="General">
                  <c:v>31.393000000000001</c:v>
                </c:pt>
                <c:pt idx="46647" formatCode="General">
                  <c:v>31.393699999999999</c:v>
                </c:pt>
                <c:pt idx="46648" formatCode="General">
                  <c:v>31.394300000000001</c:v>
                </c:pt>
                <c:pt idx="46649" formatCode="General">
                  <c:v>31.395</c:v>
                </c:pt>
                <c:pt idx="46650" formatCode="General">
                  <c:v>31.395700000000001</c:v>
                </c:pt>
                <c:pt idx="46651" formatCode="General">
                  <c:v>31.3964</c:v>
                </c:pt>
                <c:pt idx="46652" formatCode="General">
                  <c:v>31.396999999999998</c:v>
                </c:pt>
                <c:pt idx="46653" formatCode="General">
                  <c:v>31.3977</c:v>
                </c:pt>
                <c:pt idx="46654" formatCode="General">
                  <c:v>31.398399999999999</c:v>
                </c:pt>
                <c:pt idx="46655" formatCode="General">
                  <c:v>31.399100000000001</c:v>
                </c:pt>
                <c:pt idx="46656" formatCode="General">
                  <c:v>31.399699999999999</c:v>
                </c:pt>
                <c:pt idx="46657" formatCode="General">
                  <c:v>31.400400000000001</c:v>
                </c:pt>
                <c:pt idx="46658" formatCode="General">
                  <c:v>31.4011</c:v>
                </c:pt>
                <c:pt idx="46659" formatCode="General">
                  <c:v>31.401700000000002</c:v>
                </c:pt>
                <c:pt idx="46660" formatCode="General">
                  <c:v>31.4024</c:v>
                </c:pt>
                <c:pt idx="46661" formatCode="General">
                  <c:v>31.403099999999998</c:v>
                </c:pt>
                <c:pt idx="46662" formatCode="General">
                  <c:v>31.4038</c:v>
                </c:pt>
                <c:pt idx="46663" formatCode="General">
                  <c:v>31.404399999999999</c:v>
                </c:pt>
                <c:pt idx="46664" formatCode="General">
                  <c:v>31.405100000000001</c:v>
                </c:pt>
                <c:pt idx="46665" formatCode="General">
                  <c:v>31.405799999999999</c:v>
                </c:pt>
                <c:pt idx="46666" formatCode="General">
                  <c:v>31.406500000000001</c:v>
                </c:pt>
                <c:pt idx="46667" formatCode="General">
                  <c:v>31.4071</c:v>
                </c:pt>
                <c:pt idx="46668" formatCode="General">
                  <c:v>31.407800000000002</c:v>
                </c:pt>
                <c:pt idx="46669" formatCode="General">
                  <c:v>31.4085</c:v>
                </c:pt>
                <c:pt idx="46670" formatCode="General">
                  <c:v>31.409199999999998</c:v>
                </c:pt>
                <c:pt idx="46671" formatCode="General">
                  <c:v>31.409800000000001</c:v>
                </c:pt>
                <c:pt idx="46672" formatCode="General">
                  <c:v>31.410499999999999</c:v>
                </c:pt>
                <c:pt idx="46673" formatCode="General">
                  <c:v>31.411200000000001</c:v>
                </c:pt>
                <c:pt idx="46674" formatCode="General">
                  <c:v>31.411799999999999</c:v>
                </c:pt>
                <c:pt idx="46675" formatCode="General">
                  <c:v>31.412500000000001</c:v>
                </c:pt>
                <c:pt idx="46676" formatCode="General">
                  <c:v>31.4132</c:v>
                </c:pt>
                <c:pt idx="46677" formatCode="General">
                  <c:v>31.413900000000002</c:v>
                </c:pt>
                <c:pt idx="46678" formatCode="General">
                  <c:v>31.4145</c:v>
                </c:pt>
                <c:pt idx="46679" formatCode="General">
                  <c:v>31.415199999999999</c:v>
                </c:pt>
                <c:pt idx="46680" formatCode="General">
                  <c:v>31.415900000000001</c:v>
                </c:pt>
                <c:pt idx="46681" formatCode="General">
                  <c:v>31.416599999999999</c:v>
                </c:pt>
                <c:pt idx="46682" formatCode="General">
                  <c:v>31.417200000000001</c:v>
                </c:pt>
                <c:pt idx="46683" formatCode="General">
                  <c:v>31.417899999999999</c:v>
                </c:pt>
                <c:pt idx="46684" formatCode="General">
                  <c:v>31.418600000000001</c:v>
                </c:pt>
                <c:pt idx="46685" formatCode="General">
                  <c:v>31.4192</c:v>
                </c:pt>
                <c:pt idx="46686" formatCode="General">
                  <c:v>31.419899999999998</c:v>
                </c:pt>
                <c:pt idx="46687" formatCode="General">
                  <c:v>31.4206</c:v>
                </c:pt>
                <c:pt idx="46688" formatCode="General">
                  <c:v>31.421299999999999</c:v>
                </c:pt>
                <c:pt idx="46689" formatCode="General">
                  <c:v>31.421900000000001</c:v>
                </c:pt>
                <c:pt idx="46690" formatCode="General">
                  <c:v>31.422599999999999</c:v>
                </c:pt>
                <c:pt idx="46691" formatCode="General">
                  <c:v>31.423300000000001</c:v>
                </c:pt>
                <c:pt idx="46692" formatCode="General">
                  <c:v>31.423999999999999</c:v>
                </c:pt>
                <c:pt idx="46693" formatCode="General">
                  <c:v>31.424600000000002</c:v>
                </c:pt>
                <c:pt idx="46694" formatCode="General">
                  <c:v>31.4253</c:v>
                </c:pt>
                <c:pt idx="46695" formatCode="General">
                  <c:v>31.425999999999998</c:v>
                </c:pt>
                <c:pt idx="46696" formatCode="General">
                  <c:v>31.426600000000001</c:v>
                </c:pt>
                <c:pt idx="46697" formatCode="General">
                  <c:v>31.427299999999999</c:v>
                </c:pt>
                <c:pt idx="46698" formatCode="General">
                  <c:v>31.428000000000001</c:v>
                </c:pt>
                <c:pt idx="46699" formatCode="General">
                  <c:v>31.428699999999999</c:v>
                </c:pt>
                <c:pt idx="46700" formatCode="General">
                  <c:v>31.429300000000001</c:v>
                </c:pt>
                <c:pt idx="46701" formatCode="General">
                  <c:v>31.43</c:v>
                </c:pt>
                <c:pt idx="46702" formatCode="General">
                  <c:v>31.430700000000002</c:v>
                </c:pt>
                <c:pt idx="46703" formatCode="General">
                  <c:v>31.4314</c:v>
                </c:pt>
                <c:pt idx="46704" formatCode="General">
                  <c:v>31.431999999999999</c:v>
                </c:pt>
                <c:pt idx="46705" formatCode="General">
                  <c:v>31.432700000000001</c:v>
                </c:pt>
                <c:pt idx="46706" formatCode="General">
                  <c:v>31.433399999999999</c:v>
                </c:pt>
                <c:pt idx="46707" formatCode="General">
                  <c:v>31.434100000000001</c:v>
                </c:pt>
                <c:pt idx="46708" formatCode="General">
                  <c:v>31.434699999999999</c:v>
                </c:pt>
                <c:pt idx="46709" formatCode="General">
                  <c:v>31.435400000000001</c:v>
                </c:pt>
                <c:pt idx="46710" formatCode="General">
                  <c:v>31.4361</c:v>
                </c:pt>
                <c:pt idx="46711" formatCode="General">
                  <c:v>31.436699999999998</c:v>
                </c:pt>
                <c:pt idx="46712" formatCode="General">
                  <c:v>31.4374</c:v>
                </c:pt>
                <c:pt idx="46713" formatCode="General">
                  <c:v>31.438099999999999</c:v>
                </c:pt>
                <c:pt idx="46714" formatCode="General">
                  <c:v>31.438800000000001</c:v>
                </c:pt>
                <c:pt idx="46715" formatCode="General">
                  <c:v>31.439399999999999</c:v>
                </c:pt>
                <c:pt idx="46716" formatCode="General">
                  <c:v>31.440100000000001</c:v>
                </c:pt>
                <c:pt idx="46717" formatCode="General">
                  <c:v>31.440799999999999</c:v>
                </c:pt>
                <c:pt idx="46718" formatCode="General">
                  <c:v>31.441500000000001</c:v>
                </c:pt>
                <c:pt idx="46719" formatCode="General">
                  <c:v>31.4421</c:v>
                </c:pt>
                <c:pt idx="46720" formatCode="General">
                  <c:v>31.442799999999998</c:v>
                </c:pt>
                <c:pt idx="46721" formatCode="General">
                  <c:v>31.4435</c:v>
                </c:pt>
                <c:pt idx="46722" formatCode="General">
                  <c:v>31.444099999999999</c:v>
                </c:pt>
                <c:pt idx="46723" formatCode="General">
                  <c:v>31.444800000000001</c:v>
                </c:pt>
                <c:pt idx="46724" formatCode="General">
                  <c:v>31.445499999999999</c:v>
                </c:pt>
                <c:pt idx="46725" formatCode="General">
                  <c:v>31.446200000000001</c:v>
                </c:pt>
                <c:pt idx="46726" formatCode="General">
                  <c:v>31.4468</c:v>
                </c:pt>
                <c:pt idx="46727" formatCode="General">
                  <c:v>31.447500000000002</c:v>
                </c:pt>
                <c:pt idx="46728" formatCode="General">
                  <c:v>31.4482</c:v>
                </c:pt>
                <c:pt idx="46729" formatCode="General">
                  <c:v>31.448899999999998</c:v>
                </c:pt>
                <c:pt idx="46730" formatCode="General">
                  <c:v>31.4495</c:v>
                </c:pt>
                <c:pt idx="46731" formatCode="General">
                  <c:v>31.450199999999999</c:v>
                </c:pt>
                <c:pt idx="46732" formatCode="General">
                  <c:v>31.450900000000001</c:v>
                </c:pt>
                <c:pt idx="46733" formatCode="General">
                  <c:v>31.451499999999999</c:v>
                </c:pt>
                <c:pt idx="46734" formatCode="General">
                  <c:v>31.452200000000001</c:v>
                </c:pt>
                <c:pt idx="46735" formatCode="General">
                  <c:v>31.4529</c:v>
                </c:pt>
                <c:pt idx="46736" formatCode="General">
                  <c:v>31.453600000000002</c:v>
                </c:pt>
                <c:pt idx="46737" formatCode="General">
                  <c:v>31.4542</c:v>
                </c:pt>
                <c:pt idx="46738" formatCode="General">
                  <c:v>31.454899999999999</c:v>
                </c:pt>
                <c:pt idx="46739" formatCode="General">
                  <c:v>31.4556</c:v>
                </c:pt>
                <c:pt idx="46740" formatCode="General">
                  <c:v>31.456299999999999</c:v>
                </c:pt>
                <c:pt idx="46741" formatCode="General">
                  <c:v>31.456900000000001</c:v>
                </c:pt>
                <c:pt idx="46742" formatCode="General">
                  <c:v>31.457599999999999</c:v>
                </c:pt>
                <c:pt idx="46743" formatCode="General">
                  <c:v>31.458300000000001</c:v>
                </c:pt>
                <c:pt idx="46744" formatCode="General">
                  <c:v>31.459</c:v>
                </c:pt>
                <c:pt idx="46745" formatCode="General">
                  <c:v>31.459599999999998</c:v>
                </c:pt>
                <c:pt idx="46746" formatCode="General">
                  <c:v>31.4603</c:v>
                </c:pt>
                <c:pt idx="46747" formatCode="General">
                  <c:v>31.460999999999999</c:v>
                </c:pt>
                <c:pt idx="46748" formatCode="General">
                  <c:v>31.461600000000001</c:v>
                </c:pt>
                <c:pt idx="46749" formatCode="General">
                  <c:v>31.462299999999999</c:v>
                </c:pt>
                <c:pt idx="46750" formatCode="General">
                  <c:v>31.463000000000001</c:v>
                </c:pt>
                <c:pt idx="46751" formatCode="General">
                  <c:v>31.463699999999999</c:v>
                </c:pt>
                <c:pt idx="46752" formatCode="General">
                  <c:v>31.464300000000001</c:v>
                </c:pt>
                <c:pt idx="46753" formatCode="General">
                  <c:v>31.465</c:v>
                </c:pt>
                <c:pt idx="46754" formatCode="General">
                  <c:v>31.465699999999998</c:v>
                </c:pt>
                <c:pt idx="46755" formatCode="General">
                  <c:v>31.4664</c:v>
                </c:pt>
                <c:pt idx="46756" formatCode="General">
                  <c:v>31.466999999999999</c:v>
                </c:pt>
                <c:pt idx="46757" formatCode="General">
                  <c:v>31.467700000000001</c:v>
                </c:pt>
                <c:pt idx="46758" formatCode="General">
                  <c:v>31.468399999999999</c:v>
                </c:pt>
                <c:pt idx="46759" formatCode="General">
                  <c:v>31.469000000000001</c:v>
                </c:pt>
                <c:pt idx="46760" formatCode="General">
                  <c:v>31.4697</c:v>
                </c:pt>
                <c:pt idx="46761" formatCode="General">
                  <c:v>31.470400000000001</c:v>
                </c:pt>
                <c:pt idx="46762" formatCode="General">
                  <c:v>31.4711</c:v>
                </c:pt>
                <c:pt idx="46763" formatCode="General">
                  <c:v>31.471699999999998</c:v>
                </c:pt>
                <c:pt idx="46764" formatCode="General">
                  <c:v>31.4724</c:v>
                </c:pt>
                <c:pt idx="46765" formatCode="General">
                  <c:v>31.473099999999999</c:v>
                </c:pt>
                <c:pt idx="46766" formatCode="General">
                  <c:v>31.473800000000001</c:v>
                </c:pt>
                <c:pt idx="46767" formatCode="General">
                  <c:v>31.474399999999999</c:v>
                </c:pt>
                <c:pt idx="46768" formatCode="General">
                  <c:v>31.475100000000001</c:v>
                </c:pt>
                <c:pt idx="46769" formatCode="General">
                  <c:v>31.4758</c:v>
                </c:pt>
                <c:pt idx="46770" formatCode="General">
                  <c:v>31.476500000000001</c:v>
                </c:pt>
                <c:pt idx="46771" formatCode="General">
                  <c:v>31.4771</c:v>
                </c:pt>
                <c:pt idx="46772" formatCode="General">
                  <c:v>31.477799999999998</c:v>
                </c:pt>
                <c:pt idx="46773" formatCode="General">
                  <c:v>31.4785</c:v>
                </c:pt>
                <c:pt idx="46774" formatCode="General">
                  <c:v>31.479099999999999</c:v>
                </c:pt>
                <c:pt idx="46775" formatCode="General">
                  <c:v>31.479800000000001</c:v>
                </c:pt>
                <c:pt idx="46776" formatCode="General">
                  <c:v>31.480499999999999</c:v>
                </c:pt>
                <c:pt idx="46777" formatCode="General">
                  <c:v>31.481200000000001</c:v>
                </c:pt>
                <c:pt idx="46778" formatCode="General">
                  <c:v>31.4818</c:v>
                </c:pt>
                <c:pt idx="46779" formatCode="General">
                  <c:v>31.482500000000002</c:v>
                </c:pt>
                <c:pt idx="46780" formatCode="General">
                  <c:v>31.4832</c:v>
                </c:pt>
                <c:pt idx="46781" formatCode="General">
                  <c:v>31.483899999999998</c:v>
                </c:pt>
                <c:pt idx="46782" formatCode="General">
                  <c:v>31.484500000000001</c:v>
                </c:pt>
                <c:pt idx="46783" formatCode="General">
                  <c:v>31.485199999999999</c:v>
                </c:pt>
                <c:pt idx="46784" formatCode="General">
                  <c:v>31.485900000000001</c:v>
                </c:pt>
                <c:pt idx="46785" formatCode="General">
                  <c:v>31.486499999999999</c:v>
                </c:pt>
                <c:pt idx="46786" formatCode="General">
                  <c:v>31.487200000000001</c:v>
                </c:pt>
                <c:pt idx="46787" formatCode="General">
                  <c:v>31.4879</c:v>
                </c:pt>
                <c:pt idx="46788" formatCode="General">
                  <c:v>31.488600000000002</c:v>
                </c:pt>
                <c:pt idx="46789" formatCode="General">
                  <c:v>31.4892</c:v>
                </c:pt>
                <c:pt idx="46790" formatCode="General">
                  <c:v>31.489899999999999</c:v>
                </c:pt>
                <c:pt idx="46791" formatCode="General">
                  <c:v>31.490600000000001</c:v>
                </c:pt>
                <c:pt idx="46792" formatCode="General">
                  <c:v>31.491299999999999</c:v>
                </c:pt>
                <c:pt idx="46793" formatCode="General">
                  <c:v>31.491900000000001</c:v>
                </c:pt>
                <c:pt idx="46794" formatCode="General">
                  <c:v>31.492599999999999</c:v>
                </c:pt>
                <c:pt idx="46795" formatCode="General">
                  <c:v>31.493300000000001</c:v>
                </c:pt>
                <c:pt idx="46796" formatCode="General">
                  <c:v>31.4939</c:v>
                </c:pt>
                <c:pt idx="46797" formatCode="General">
                  <c:v>31.494599999999998</c:v>
                </c:pt>
                <c:pt idx="46798" formatCode="General">
                  <c:v>31.4953</c:v>
                </c:pt>
                <c:pt idx="46799" formatCode="General">
                  <c:v>31.495999999999999</c:v>
                </c:pt>
                <c:pt idx="46800" formatCode="General">
                  <c:v>31.496600000000001</c:v>
                </c:pt>
                <c:pt idx="46801" formatCode="General">
                  <c:v>31.497299999999999</c:v>
                </c:pt>
                <c:pt idx="46802" formatCode="General">
                  <c:v>31.498000000000001</c:v>
                </c:pt>
                <c:pt idx="46803" formatCode="General">
                  <c:v>31.498699999999999</c:v>
                </c:pt>
                <c:pt idx="46804" formatCode="General">
                  <c:v>31.499300000000002</c:v>
                </c:pt>
                <c:pt idx="46805" formatCode="General">
                  <c:v>31.5</c:v>
                </c:pt>
                <c:pt idx="46806" formatCode="General">
                  <c:v>31.500699999999998</c:v>
                </c:pt>
                <c:pt idx="46807" formatCode="General">
                  <c:v>31.5014</c:v>
                </c:pt>
                <c:pt idx="46808" formatCode="General">
                  <c:v>31.501999999999999</c:v>
                </c:pt>
                <c:pt idx="46809" formatCode="General">
                  <c:v>31.502700000000001</c:v>
                </c:pt>
                <c:pt idx="46810" formatCode="General">
                  <c:v>31.503399999999999</c:v>
                </c:pt>
                <c:pt idx="46811" formatCode="General">
                  <c:v>31.504000000000001</c:v>
                </c:pt>
                <c:pt idx="46812" formatCode="General">
                  <c:v>31.5047</c:v>
                </c:pt>
                <c:pt idx="46813" formatCode="General">
                  <c:v>31.505400000000002</c:v>
                </c:pt>
                <c:pt idx="46814" formatCode="General">
                  <c:v>31.5061</c:v>
                </c:pt>
                <c:pt idx="46815" formatCode="General">
                  <c:v>31.506699999999999</c:v>
                </c:pt>
                <c:pt idx="46816" formatCode="General">
                  <c:v>31.507400000000001</c:v>
                </c:pt>
                <c:pt idx="46817" formatCode="General">
                  <c:v>31.508099999999999</c:v>
                </c:pt>
                <c:pt idx="46818" formatCode="General">
                  <c:v>31.508800000000001</c:v>
                </c:pt>
                <c:pt idx="46819" formatCode="General">
                  <c:v>31.509399999999999</c:v>
                </c:pt>
                <c:pt idx="46820" formatCode="General">
                  <c:v>31.510100000000001</c:v>
                </c:pt>
                <c:pt idx="46821" formatCode="General">
                  <c:v>31.5108</c:v>
                </c:pt>
                <c:pt idx="46822" formatCode="General">
                  <c:v>31.511399999999998</c:v>
                </c:pt>
                <c:pt idx="46823" formatCode="General">
                  <c:v>31.5121</c:v>
                </c:pt>
                <c:pt idx="46824" formatCode="General">
                  <c:v>31.512799999999999</c:v>
                </c:pt>
                <c:pt idx="46825" formatCode="General">
                  <c:v>31.513500000000001</c:v>
                </c:pt>
                <c:pt idx="46826" formatCode="General">
                  <c:v>31.514099999999999</c:v>
                </c:pt>
                <c:pt idx="46827" formatCode="General">
                  <c:v>31.514800000000001</c:v>
                </c:pt>
                <c:pt idx="46828" formatCode="General">
                  <c:v>31.515499999999999</c:v>
                </c:pt>
                <c:pt idx="46829" formatCode="General">
                  <c:v>31.516200000000001</c:v>
                </c:pt>
                <c:pt idx="46830" formatCode="General">
                  <c:v>31.5168</c:v>
                </c:pt>
                <c:pt idx="46831" formatCode="General">
                  <c:v>31.517499999999998</c:v>
                </c:pt>
                <c:pt idx="46832" formatCode="General">
                  <c:v>31.5182</c:v>
                </c:pt>
                <c:pt idx="46833" formatCode="General">
                  <c:v>31.518799999999999</c:v>
                </c:pt>
                <c:pt idx="46834" formatCode="General">
                  <c:v>31.519500000000001</c:v>
                </c:pt>
                <c:pt idx="46835" formatCode="General">
                  <c:v>31.520199999999999</c:v>
                </c:pt>
                <c:pt idx="46836" formatCode="General">
                  <c:v>31.520900000000001</c:v>
                </c:pt>
                <c:pt idx="46837" formatCode="General">
                  <c:v>31.5215</c:v>
                </c:pt>
                <c:pt idx="46838" formatCode="General">
                  <c:v>31.522200000000002</c:v>
                </c:pt>
                <c:pt idx="46839" formatCode="General">
                  <c:v>31.5229</c:v>
                </c:pt>
                <c:pt idx="46840" formatCode="General">
                  <c:v>31.523599999999998</c:v>
                </c:pt>
                <c:pt idx="46841" formatCode="General">
                  <c:v>31.5242</c:v>
                </c:pt>
                <c:pt idx="46842" formatCode="General">
                  <c:v>31.524899999999999</c:v>
                </c:pt>
                <c:pt idx="46843" formatCode="General">
                  <c:v>31.525600000000001</c:v>
                </c:pt>
                <c:pt idx="46844" formatCode="General">
                  <c:v>31.526299999999999</c:v>
                </c:pt>
                <c:pt idx="46845" formatCode="General">
                  <c:v>31.526900000000001</c:v>
                </c:pt>
                <c:pt idx="46846" formatCode="General">
                  <c:v>31.5276</c:v>
                </c:pt>
                <c:pt idx="46847" formatCode="General">
                  <c:v>31.528300000000002</c:v>
                </c:pt>
                <c:pt idx="46848" formatCode="General">
                  <c:v>31.5289</c:v>
                </c:pt>
                <c:pt idx="46849" formatCode="General">
                  <c:v>31.529599999999999</c:v>
                </c:pt>
                <c:pt idx="46850" formatCode="General">
                  <c:v>31.5303</c:v>
                </c:pt>
                <c:pt idx="46851" formatCode="General">
                  <c:v>31.530999999999999</c:v>
                </c:pt>
                <c:pt idx="46852" formatCode="General">
                  <c:v>31.531600000000001</c:v>
                </c:pt>
                <c:pt idx="46853" formatCode="General">
                  <c:v>31.532299999999999</c:v>
                </c:pt>
                <c:pt idx="46854" formatCode="General">
                  <c:v>31.533000000000001</c:v>
                </c:pt>
                <c:pt idx="46855" formatCode="General">
                  <c:v>31.5337</c:v>
                </c:pt>
                <c:pt idx="46856" formatCode="General">
                  <c:v>31.534300000000002</c:v>
                </c:pt>
                <c:pt idx="46857" formatCode="General">
                  <c:v>31.535</c:v>
                </c:pt>
                <c:pt idx="46858" formatCode="General">
                  <c:v>31.535699999999999</c:v>
                </c:pt>
                <c:pt idx="46859" formatCode="General">
                  <c:v>31.536300000000001</c:v>
                </c:pt>
                <c:pt idx="46860" formatCode="General">
                  <c:v>31.536999999999999</c:v>
                </c:pt>
                <c:pt idx="46861" formatCode="General">
                  <c:v>31.537700000000001</c:v>
                </c:pt>
                <c:pt idx="46862" formatCode="General">
                  <c:v>31.538399999999999</c:v>
                </c:pt>
                <c:pt idx="46863" formatCode="General">
                  <c:v>31.539000000000001</c:v>
                </c:pt>
                <c:pt idx="46864" formatCode="General">
                  <c:v>31.5397</c:v>
                </c:pt>
                <c:pt idx="46865" formatCode="General">
                  <c:v>31.540400000000002</c:v>
                </c:pt>
                <c:pt idx="46866" formatCode="General">
                  <c:v>31.5411</c:v>
                </c:pt>
                <c:pt idx="46867" formatCode="General">
                  <c:v>31.541699999999999</c:v>
                </c:pt>
                <c:pt idx="46868" formatCode="General">
                  <c:v>31.542400000000001</c:v>
                </c:pt>
                <c:pt idx="46869" formatCode="General">
                  <c:v>31.543099999999999</c:v>
                </c:pt>
                <c:pt idx="46870" formatCode="General">
                  <c:v>31.543800000000001</c:v>
                </c:pt>
                <c:pt idx="46871" formatCode="General">
                  <c:v>31.5444</c:v>
                </c:pt>
                <c:pt idx="46872" formatCode="General">
                  <c:v>31.545100000000001</c:v>
                </c:pt>
                <c:pt idx="46873" formatCode="General">
                  <c:v>31.5458</c:v>
                </c:pt>
                <c:pt idx="46874" formatCode="General">
                  <c:v>31.546399999999998</c:v>
                </c:pt>
                <c:pt idx="46875" formatCode="General">
                  <c:v>31.5471</c:v>
                </c:pt>
                <c:pt idx="46876" formatCode="General">
                  <c:v>31.547799999999999</c:v>
                </c:pt>
                <c:pt idx="46877" formatCode="General">
                  <c:v>31.548500000000001</c:v>
                </c:pt>
                <c:pt idx="46878" formatCode="General">
                  <c:v>31.549099999999999</c:v>
                </c:pt>
                <c:pt idx="46879" formatCode="General">
                  <c:v>31.549800000000001</c:v>
                </c:pt>
                <c:pt idx="46880" formatCode="General">
                  <c:v>31.5505</c:v>
                </c:pt>
                <c:pt idx="46881" formatCode="General">
                  <c:v>31.551200000000001</c:v>
                </c:pt>
                <c:pt idx="46882" formatCode="General">
                  <c:v>31.5518</c:v>
                </c:pt>
                <c:pt idx="46883" formatCode="General">
                  <c:v>31.552499999999998</c:v>
                </c:pt>
                <c:pt idx="46884" formatCode="General">
                  <c:v>31.5532</c:v>
                </c:pt>
                <c:pt idx="46885" formatCode="General">
                  <c:v>31.553799999999999</c:v>
                </c:pt>
                <c:pt idx="46886" formatCode="General">
                  <c:v>31.554500000000001</c:v>
                </c:pt>
                <c:pt idx="46887" formatCode="General">
                  <c:v>31.555199999999999</c:v>
                </c:pt>
                <c:pt idx="46888" formatCode="General">
                  <c:v>31.555900000000001</c:v>
                </c:pt>
                <c:pt idx="46889" formatCode="General">
                  <c:v>31.5565</c:v>
                </c:pt>
                <c:pt idx="46890" formatCode="General">
                  <c:v>31.557200000000002</c:v>
                </c:pt>
                <c:pt idx="46891" formatCode="General">
                  <c:v>31.5579</c:v>
                </c:pt>
                <c:pt idx="46892" formatCode="General">
                  <c:v>31.558599999999998</c:v>
                </c:pt>
                <c:pt idx="46893" formatCode="General">
                  <c:v>31.559200000000001</c:v>
                </c:pt>
                <c:pt idx="46894" formatCode="General">
                  <c:v>31.559899999999999</c:v>
                </c:pt>
                <c:pt idx="46895" formatCode="General">
                  <c:v>31.560600000000001</c:v>
                </c:pt>
                <c:pt idx="46896" formatCode="General">
                  <c:v>31.561199999999999</c:v>
                </c:pt>
                <c:pt idx="46897" formatCode="General">
                  <c:v>31.561900000000001</c:v>
                </c:pt>
                <c:pt idx="46898" formatCode="General">
                  <c:v>31.5626</c:v>
                </c:pt>
                <c:pt idx="46899" formatCode="General">
                  <c:v>31.563300000000002</c:v>
                </c:pt>
                <c:pt idx="46900" formatCode="General">
                  <c:v>31.5639</c:v>
                </c:pt>
                <c:pt idx="46901" formatCode="General">
                  <c:v>31.564599999999999</c:v>
                </c:pt>
                <c:pt idx="46902" formatCode="General">
                  <c:v>31.565300000000001</c:v>
                </c:pt>
                <c:pt idx="46903" formatCode="General">
                  <c:v>31.565999999999999</c:v>
                </c:pt>
                <c:pt idx="46904" formatCode="General">
                  <c:v>31.566600000000001</c:v>
                </c:pt>
                <c:pt idx="46905" formatCode="General">
                  <c:v>31.567299999999999</c:v>
                </c:pt>
                <c:pt idx="46906" formatCode="General">
                  <c:v>31.568000000000001</c:v>
                </c:pt>
                <c:pt idx="46907" formatCode="General">
                  <c:v>31.5687</c:v>
                </c:pt>
                <c:pt idx="46908" formatCode="General">
                  <c:v>31.569299999999998</c:v>
                </c:pt>
                <c:pt idx="46909" formatCode="General">
                  <c:v>31.57</c:v>
                </c:pt>
                <c:pt idx="46910" formatCode="General">
                  <c:v>31.570699999999999</c:v>
                </c:pt>
                <c:pt idx="46911" formatCode="General">
                  <c:v>31.571300000000001</c:v>
                </c:pt>
                <c:pt idx="46912" formatCode="General">
                  <c:v>31.571999999999999</c:v>
                </c:pt>
                <c:pt idx="46913" formatCode="General">
                  <c:v>31.572700000000001</c:v>
                </c:pt>
                <c:pt idx="46914" formatCode="General">
                  <c:v>31.573399999999999</c:v>
                </c:pt>
                <c:pt idx="46915" formatCode="General">
                  <c:v>31.574000000000002</c:v>
                </c:pt>
                <c:pt idx="46916" formatCode="General">
                  <c:v>31.5747</c:v>
                </c:pt>
                <c:pt idx="46917" formatCode="General">
                  <c:v>31.575399999999998</c:v>
                </c:pt>
                <c:pt idx="46918" formatCode="General">
                  <c:v>31.5761</c:v>
                </c:pt>
                <c:pt idx="46919" formatCode="General">
                  <c:v>31.576699999999999</c:v>
                </c:pt>
                <c:pt idx="46920" formatCode="General">
                  <c:v>31.577400000000001</c:v>
                </c:pt>
                <c:pt idx="46921" formatCode="General">
                  <c:v>31.578099999999999</c:v>
                </c:pt>
                <c:pt idx="46922" formatCode="General">
                  <c:v>31.578700000000001</c:v>
                </c:pt>
                <c:pt idx="46923" formatCode="General">
                  <c:v>31.5794</c:v>
                </c:pt>
                <c:pt idx="46924" formatCode="General">
                  <c:v>31.580100000000002</c:v>
                </c:pt>
                <c:pt idx="46925" formatCode="General">
                  <c:v>31.5808</c:v>
                </c:pt>
                <c:pt idx="46926" formatCode="General">
                  <c:v>31.581399999999999</c:v>
                </c:pt>
                <c:pt idx="46927" formatCode="General">
                  <c:v>31.582100000000001</c:v>
                </c:pt>
                <c:pt idx="46928" formatCode="General">
                  <c:v>31.582799999999999</c:v>
                </c:pt>
                <c:pt idx="46929" formatCode="General">
                  <c:v>31.583500000000001</c:v>
                </c:pt>
                <c:pt idx="46930" formatCode="General">
                  <c:v>31.584099999999999</c:v>
                </c:pt>
                <c:pt idx="46931" formatCode="General">
                  <c:v>31.584800000000001</c:v>
                </c:pt>
                <c:pt idx="46932" formatCode="General">
                  <c:v>31.5855</c:v>
                </c:pt>
                <c:pt idx="46933" formatCode="General">
                  <c:v>31.586200000000002</c:v>
                </c:pt>
                <c:pt idx="46934" formatCode="General">
                  <c:v>31.5868</c:v>
                </c:pt>
                <c:pt idx="46935" formatCode="General">
                  <c:v>31.587499999999999</c:v>
                </c:pt>
                <c:pt idx="46936" formatCode="General">
                  <c:v>31.588200000000001</c:v>
                </c:pt>
                <c:pt idx="46937" formatCode="General">
                  <c:v>31.588799999999999</c:v>
                </c:pt>
                <c:pt idx="46938" formatCode="General">
                  <c:v>31.589500000000001</c:v>
                </c:pt>
                <c:pt idx="46939" formatCode="General">
                  <c:v>31.590199999999999</c:v>
                </c:pt>
                <c:pt idx="46940" formatCode="General">
                  <c:v>31.590900000000001</c:v>
                </c:pt>
                <c:pt idx="46941" formatCode="General">
                  <c:v>31.5915</c:v>
                </c:pt>
                <c:pt idx="46942" formatCode="General">
                  <c:v>31.592199999999998</c:v>
                </c:pt>
                <c:pt idx="46943" formatCode="General">
                  <c:v>31.5929</c:v>
                </c:pt>
                <c:pt idx="46944" formatCode="General">
                  <c:v>31.593599999999999</c:v>
                </c:pt>
                <c:pt idx="46945" formatCode="General">
                  <c:v>31.594200000000001</c:v>
                </c:pt>
                <c:pt idx="46946" formatCode="General">
                  <c:v>31.594899999999999</c:v>
                </c:pt>
                <c:pt idx="46947" formatCode="General">
                  <c:v>31.595600000000001</c:v>
                </c:pt>
                <c:pt idx="46948" formatCode="General">
                  <c:v>31.5962</c:v>
                </c:pt>
                <c:pt idx="46949" formatCode="General">
                  <c:v>31.596900000000002</c:v>
                </c:pt>
                <c:pt idx="46950" formatCode="General">
                  <c:v>31.5976</c:v>
                </c:pt>
                <c:pt idx="46951" formatCode="General">
                  <c:v>31.598299999999998</c:v>
                </c:pt>
                <c:pt idx="46952" formatCode="General">
                  <c:v>31.5989</c:v>
                </c:pt>
                <c:pt idx="46953" formatCode="General">
                  <c:v>31.599599999999999</c:v>
                </c:pt>
                <c:pt idx="46954" formatCode="General">
                  <c:v>31.600300000000001</c:v>
                </c:pt>
                <c:pt idx="46955" formatCode="General">
                  <c:v>31.600999999999999</c:v>
                </c:pt>
                <c:pt idx="46956" formatCode="General">
                  <c:v>31.601600000000001</c:v>
                </c:pt>
                <c:pt idx="46957" formatCode="General">
                  <c:v>31.6023</c:v>
                </c:pt>
                <c:pt idx="46958" formatCode="General">
                  <c:v>31.603000000000002</c:v>
                </c:pt>
                <c:pt idx="46959" formatCode="General">
                  <c:v>31.6036</c:v>
                </c:pt>
                <c:pt idx="46960" formatCode="General">
                  <c:v>31.604299999999999</c:v>
                </c:pt>
                <c:pt idx="46961" formatCode="General">
                  <c:v>31.605</c:v>
                </c:pt>
                <c:pt idx="46962" formatCode="General">
                  <c:v>31.605699999999999</c:v>
                </c:pt>
                <c:pt idx="46963" formatCode="General">
                  <c:v>31.606300000000001</c:v>
                </c:pt>
                <c:pt idx="46964" formatCode="General">
                  <c:v>31.606999999999999</c:v>
                </c:pt>
                <c:pt idx="46965" formatCode="General">
                  <c:v>31.607700000000001</c:v>
                </c:pt>
                <c:pt idx="46966" formatCode="General">
                  <c:v>31.6084</c:v>
                </c:pt>
                <c:pt idx="46967" formatCode="General">
                  <c:v>31.609000000000002</c:v>
                </c:pt>
                <c:pt idx="46968" formatCode="General">
                  <c:v>31.6097</c:v>
                </c:pt>
                <c:pt idx="46969" formatCode="General">
                  <c:v>31.610399999999998</c:v>
                </c:pt>
                <c:pt idx="46970" formatCode="General">
                  <c:v>31.6111</c:v>
                </c:pt>
                <c:pt idx="46971" formatCode="General">
                  <c:v>31.611699999999999</c:v>
                </c:pt>
                <c:pt idx="46972" formatCode="General">
                  <c:v>31.612400000000001</c:v>
                </c:pt>
                <c:pt idx="46973" formatCode="General">
                  <c:v>31.613099999999999</c:v>
                </c:pt>
                <c:pt idx="46974" formatCode="General">
                  <c:v>31.613700000000001</c:v>
                </c:pt>
                <c:pt idx="46975" formatCode="General">
                  <c:v>31.6144</c:v>
                </c:pt>
                <c:pt idx="46976" formatCode="General">
                  <c:v>31.615100000000002</c:v>
                </c:pt>
                <c:pt idx="46977" formatCode="General">
                  <c:v>31.6158</c:v>
                </c:pt>
                <c:pt idx="46978" formatCode="General">
                  <c:v>31.616399999999999</c:v>
                </c:pt>
                <c:pt idx="46979" formatCode="General">
                  <c:v>31.617100000000001</c:v>
                </c:pt>
                <c:pt idx="46980" formatCode="General">
                  <c:v>31.617799999999999</c:v>
                </c:pt>
                <c:pt idx="46981" formatCode="General">
                  <c:v>31.618500000000001</c:v>
                </c:pt>
                <c:pt idx="46982" formatCode="General">
                  <c:v>31.6191</c:v>
                </c:pt>
                <c:pt idx="46983" formatCode="General">
                  <c:v>31.619800000000001</c:v>
                </c:pt>
                <c:pt idx="46984" formatCode="General">
                  <c:v>31.6205</c:v>
                </c:pt>
                <c:pt idx="46985" formatCode="General">
                  <c:v>31.621099999999998</c:v>
                </c:pt>
                <c:pt idx="46986" formatCode="General">
                  <c:v>31.6218</c:v>
                </c:pt>
                <c:pt idx="46987" formatCode="General">
                  <c:v>31.622499999999999</c:v>
                </c:pt>
                <c:pt idx="46988" formatCode="General">
                  <c:v>31.623200000000001</c:v>
                </c:pt>
                <c:pt idx="46989" formatCode="General">
                  <c:v>31.623799999999999</c:v>
                </c:pt>
                <c:pt idx="46990" formatCode="General">
                  <c:v>31.624500000000001</c:v>
                </c:pt>
                <c:pt idx="46991" formatCode="General">
                  <c:v>31.6252</c:v>
                </c:pt>
                <c:pt idx="46992" formatCode="General">
                  <c:v>31.625900000000001</c:v>
                </c:pt>
                <c:pt idx="46993" formatCode="General">
                  <c:v>31.6265</c:v>
                </c:pt>
                <c:pt idx="46994" formatCode="General">
                  <c:v>31.627199999999998</c:v>
                </c:pt>
                <c:pt idx="46995" formatCode="General">
                  <c:v>31.6279</c:v>
                </c:pt>
                <c:pt idx="46996" formatCode="General">
                  <c:v>31.628499999999999</c:v>
                </c:pt>
                <c:pt idx="46997" formatCode="General">
                  <c:v>31.629200000000001</c:v>
                </c:pt>
                <c:pt idx="46998" formatCode="General">
                  <c:v>31.629899999999999</c:v>
                </c:pt>
                <c:pt idx="46999" formatCode="General">
                  <c:v>31.630600000000001</c:v>
                </c:pt>
                <c:pt idx="47000" formatCode="General">
                  <c:v>31.6312</c:v>
                </c:pt>
                <c:pt idx="47001" formatCode="General">
                  <c:v>31.631900000000002</c:v>
                </c:pt>
                <c:pt idx="47002" formatCode="General">
                  <c:v>31.6326</c:v>
                </c:pt>
                <c:pt idx="47003" formatCode="General">
                  <c:v>31.633299999999998</c:v>
                </c:pt>
                <c:pt idx="47004" formatCode="General">
                  <c:v>31.633900000000001</c:v>
                </c:pt>
                <c:pt idx="47005" formatCode="General">
                  <c:v>31.634599999999999</c:v>
                </c:pt>
                <c:pt idx="47006" formatCode="General">
                  <c:v>31.635300000000001</c:v>
                </c:pt>
                <c:pt idx="47007" formatCode="General">
                  <c:v>31.635999999999999</c:v>
                </c:pt>
                <c:pt idx="47008" formatCode="General">
                  <c:v>31.636600000000001</c:v>
                </c:pt>
                <c:pt idx="47009" formatCode="General">
                  <c:v>31.6373</c:v>
                </c:pt>
                <c:pt idx="47010" formatCode="General">
                  <c:v>31.638000000000002</c:v>
                </c:pt>
                <c:pt idx="47011" formatCode="General">
                  <c:v>31.6386</c:v>
                </c:pt>
                <c:pt idx="47012" formatCode="General">
                  <c:v>31.639299999999999</c:v>
                </c:pt>
                <c:pt idx="47013" formatCode="General">
                  <c:v>31.64</c:v>
                </c:pt>
                <c:pt idx="47014" formatCode="General">
                  <c:v>31.640699999999999</c:v>
                </c:pt>
                <c:pt idx="47015" formatCode="General">
                  <c:v>31.641300000000001</c:v>
                </c:pt>
                <c:pt idx="47016" formatCode="General">
                  <c:v>31.641999999999999</c:v>
                </c:pt>
                <c:pt idx="47017" formatCode="General">
                  <c:v>31.642700000000001</c:v>
                </c:pt>
                <c:pt idx="47018" formatCode="General">
                  <c:v>31.6434</c:v>
                </c:pt>
                <c:pt idx="47019" formatCode="General">
                  <c:v>31.643999999999998</c:v>
                </c:pt>
                <c:pt idx="47020" formatCode="General">
                  <c:v>31.6447</c:v>
                </c:pt>
                <c:pt idx="47021" formatCode="General">
                  <c:v>31.645399999999999</c:v>
                </c:pt>
                <c:pt idx="47022" formatCode="General">
                  <c:v>31.646000000000001</c:v>
                </c:pt>
                <c:pt idx="47023" formatCode="General">
                  <c:v>31.646699999999999</c:v>
                </c:pt>
                <c:pt idx="47024" formatCode="General">
                  <c:v>31.647400000000001</c:v>
                </c:pt>
                <c:pt idx="47025" formatCode="General">
                  <c:v>31.648099999999999</c:v>
                </c:pt>
                <c:pt idx="47026" formatCode="General">
                  <c:v>31.648700000000002</c:v>
                </c:pt>
                <c:pt idx="47027" formatCode="General">
                  <c:v>31.6494</c:v>
                </c:pt>
                <c:pt idx="47028" formatCode="General">
                  <c:v>31.650099999999998</c:v>
                </c:pt>
                <c:pt idx="47029" formatCode="General">
                  <c:v>31.6508</c:v>
                </c:pt>
                <c:pt idx="47030" formatCode="General">
                  <c:v>31.651399999999999</c:v>
                </c:pt>
                <c:pt idx="47031" formatCode="General">
                  <c:v>31.652100000000001</c:v>
                </c:pt>
                <c:pt idx="47032" formatCode="General">
                  <c:v>31.652799999999999</c:v>
                </c:pt>
                <c:pt idx="47033" formatCode="General">
                  <c:v>31.653500000000001</c:v>
                </c:pt>
                <c:pt idx="47034" formatCode="General">
                  <c:v>31.6541</c:v>
                </c:pt>
                <c:pt idx="47035" formatCode="General">
                  <c:v>31.654800000000002</c:v>
                </c:pt>
                <c:pt idx="47036" formatCode="General">
                  <c:v>31.6555</c:v>
                </c:pt>
                <c:pt idx="47037" formatCode="General">
                  <c:v>31.656099999999999</c:v>
                </c:pt>
                <c:pt idx="47038" formatCode="General">
                  <c:v>31.6568</c:v>
                </c:pt>
                <c:pt idx="47039" formatCode="General">
                  <c:v>31.657499999999999</c:v>
                </c:pt>
                <c:pt idx="47040" formatCode="General">
                  <c:v>31.658200000000001</c:v>
                </c:pt>
                <c:pt idx="47041" formatCode="General">
                  <c:v>31.658799999999999</c:v>
                </c:pt>
                <c:pt idx="47042" formatCode="General">
                  <c:v>31.659500000000001</c:v>
                </c:pt>
                <c:pt idx="47043" formatCode="General">
                  <c:v>31.6602</c:v>
                </c:pt>
                <c:pt idx="47044" formatCode="General">
                  <c:v>31.660900000000002</c:v>
                </c:pt>
                <c:pt idx="47045" formatCode="General">
                  <c:v>31.6615</c:v>
                </c:pt>
                <c:pt idx="47046" formatCode="General">
                  <c:v>31.662199999999999</c:v>
                </c:pt>
                <c:pt idx="47047" formatCode="General">
                  <c:v>31.6629</c:v>
                </c:pt>
                <c:pt idx="47048" formatCode="General">
                  <c:v>31.663499999999999</c:v>
                </c:pt>
                <c:pt idx="47049" formatCode="General">
                  <c:v>31.664200000000001</c:v>
                </c:pt>
                <c:pt idx="47050" formatCode="General">
                  <c:v>31.664899999999999</c:v>
                </c:pt>
                <c:pt idx="47051" formatCode="General">
                  <c:v>31.665600000000001</c:v>
                </c:pt>
                <c:pt idx="47052" formatCode="General">
                  <c:v>31.6662</c:v>
                </c:pt>
                <c:pt idx="47053" formatCode="General">
                  <c:v>31.666899999999998</c:v>
                </c:pt>
                <c:pt idx="47054" formatCode="General">
                  <c:v>31.6676</c:v>
                </c:pt>
                <c:pt idx="47055" formatCode="General">
                  <c:v>31.668299999999999</c:v>
                </c:pt>
                <c:pt idx="47056" formatCode="General">
                  <c:v>31.668900000000001</c:v>
                </c:pt>
                <c:pt idx="47057" formatCode="General">
                  <c:v>31.669599999999999</c:v>
                </c:pt>
                <c:pt idx="47058" formatCode="General">
                  <c:v>31.670300000000001</c:v>
                </c:pt>
                <c:pt idx="47059" formatCode="General">
                  <c:v>31.6709</c:v>
                </c:pt>
                <c:pt idx="47060" formatCode="General">
                  <c:v>31.671600000000002</c:v>
                </c:pt>
                <c:pt idx="47061" formatCode="General">
                  <c:v>31.6723</c:v>
                </c:pt>
                <c:pt idx="47062" formatCode="General">
                  <c:v>31.672999999999998</c:v>
                </c:pt>
                <c:pt idx="47063" formatCode="General">
                  <c:v>31.6736</c:v>
                </c:pt>
                <c:pt idx="47064" formatCode="General">
                  <c:v>31.674299999999999</c:v>
                </c:pt>
                <c:pt idx="47065" formatCode="General">
                  <c:v>31.675000000000001</c:v>
                </c:pt>
                <c:pt idx="47066" formatCode="General">
                  <c:v>31.675699999999999</c:v>
                </c:pt>
                <c:pt idx="47067" formatCode="General">
                  <c:v>31.676300000000001</c:v>
                </c:pt>
                <c:pt idx="47068" formatCode="General">
                  <c:v>31.677</c:v>
                </c:pt>
                <c:pt idx="47069" formatCode="General">
                  <c:v>31.677700000000002</c:v>
                </c:pt>
                <c:pt idx="47070" formatCode="General">
                  <c:v>31.6784</c:v>
                </c:pt>
                <c:pt idx="47071" formatCode="General">
                  <c:v>31.678999999999998</c:v>
                </c:pt>
                <c:pt idx="47072" formatCode="General">
                  <c:v>31.6797</c:v>
                </c:pt>
                <c:pt idx="47073" formatCode="General">
                  <c:v>31.680399999999999</c:v>
                </c:pt>
                <c:pt idx="47074" formatCode="General">
                  <c:v>31.681000000000001</c:v>
                </c:pt>
                <c:pt idx="47075" formatCode="General">
                  <c:v>31.681699999999999</c:v>
                </c:pt>
                <c:pt idx="47076" formatCode="General">
                  <c:v>31.682400000000001</c:v>
                </c:pt>
                <c:pt idx="47077" formatCode="General">
                  <c:v>31.6831</c:v>
                </c:pt>
                <c:pt idx="47078" formatCode="General">
                  <c:v>31.683700000000002</c:v>
                </c:pt>
                <c:pt idx="47079" formatCode="General">
                  <c:v>31.6844</c:v>
                </c:pt>
                <c:pt idx="47080" formatCode="General">
                  <c:v>31.685099999999998</c:v>
                </c:pt>
                <c:pt idx="47081" formatCode="General">
                  <c:v>31.6858</c:v>
                </c:pt>
                <c:pt idx="47082" formatCode="General">
                  <c:v>31.686399999999999</c:v>
                </c:pt>
                <c:pt idx="47083" formatCode="General">
                  <c:v>31.687100000000001</c:v>
                </c:pt>
                <c:pt idx="47084" formatCode="General">
                  <c:v>31.687799999999999</c:v>
                </c:pt>
                <c:pt idx="47085" formatCode="General">
                  <c:v>31.688400000000001</c:v>
                </c:pt>
                <c:pt idx="47086" formatCode="General">
                  <c:v>31.6891</c:v>
                </c:pt>
                <c:pt idx="47087" formatCode="General">
                  <c:v>31.689800000000002</c:v>
                </c:pt>
                <c:pt idx="47088" formatCode="General">
                  <c:v>31.6905</c:v>
                </c:pt>
                <c:pt idx="47089" formatCode="General">
                  <c:v>31.691099999999999</c:v>
                </c:pt>
                <c:pt idx="47090" formatCode="General">
                  <c:v>31.691800000000001</c:v>
                </c:pt>
                <c:pt idx="47091" formatCode="General">
                  <c:v>31.692499999999999</c:v>
                </c:pt>
                <c:pt idx="47092" formatCode="General">
                  <c:v>31.693200000000001</c:v>
                </c:pt>
                <c:pt idx="47093" formatCode="General">
                  <c:v>31.6938</c:v>
                </c:pt>
                <c:pt idx="47094" formatCode="General">
                  <c:v>31.694500000000001</c:v>
                </c:pt>
                <c:pt idx="47095" formatCode="General">
                  <c:v>31.6952</c:v>
                </c:pt>
                <c:pt idx="47096" formatCode="General">
                  <c:v>31.695900000000002</c:v>
                </c:pt>
                <c:pt idx="47097" formatCode="General">
                  <c:v>31.6965</c:v>
                </c:pt>
                <c:pt idx="47098" formatCode="General">
                  <c:v>31.697199999999999</c:v>
                </c:pt>
                <c:pt idx="47099" formatCode="General">
                  <c:v>31.697900000000001</c:v>
                </c:pt>
                <c:pt idx="47100" formatCode="General">
                  <c:v>31.698499999999999</c:v>
                </c:pt>
                <c:pt idx="47101" formatCode="General">
                  <c:v>31.699200000000001</c:v>
                </c:pt>
                <c:pt idx="47102" formatCode="General">
                  <c:v>31.6999</c:v>
                </c:pt>
                <c:pt idx="47103" formatCode="General">
                  <c:v>31.700600000000001</c:v>
                </c:pt>
                <c:pt idx="47104" formatCode="General">
                  <c:v>31.7012</c:v>
                </c:pt>
                <c:pt idx="47105" formatCode="General">
                  <c:v>31.701899999999998</c:v>
                </c:pt>
                <c:pt idx="47106" formatCode="General">
                  <c:v>31.7026</c:v>
                </c:pt>
                <c:pt idx="47107" formatCode="General">
                  <c:v>31.703299999999999</c:v>
                </c:pt>
                <c:pt idx="47108" formatCode="General">
                  <c:v>31.703900000000001</c:v>
                </c:pt>
                <c:pt idx="47109" formatCode="General">
                  <c:v>31.704599999999999</c:v>
                </c:pt>
                <c:pt idx="47110" formatCode="General">
                  <c:v>31.705300000000001</c:v>
                </c:pt>
                <c:pt idx="47111" formatCode="General">
                  <c:v>31.7059</c:v>
                </c:pt>
                <c:pt idx="47112" formatCode="General">
                  <c:v>31.706600000000002</c:v>
                </c:pt>
                <c:pt idx="47113" formatCode="General">
                  <c:v>31.7073</c:v>
                </c:pt>
                <c:pt idx="47114" formatCode="General">
                  <c:v>31.707999999999998</c:v>
                </c:pt>
                <c:pt idx="47115" formatCode="General">
                  <c:v>31.708600000000001</c:v>
                </c:pt>
                <c:pt idx="47116" formatCode="General">
                  <c:v>31.709299999999999</c:v>
                </c:pt>
                <c:pt idx="47117" formatCode="General">
                  <c:v>31.71</c:v>
                </c:pt>
                <c:pt idx="47118" formatCode="General">
                  <c:v>31.710699999999999</c:v>
                </c:pt>
                <c:pt idx="47119" formatCode="General">
                  <c:v>31.711300000000001</c:v>
                </c:pt>
                <c:pt idx="47120" formatCode="General">
                  <c:v>31.712</c:v>
                </c:pt>
                <c:pt idx="47121" formatCode="General">
                  <c:v>31.712700000000002</c:v>
                </c:pt>
                <c:pt idx="47122" formatCode="General">
                  <c:v>31.7133</c:v>
                </c:pt>
                <c:pt idx="47123" formatCode="General">
                  <c:v>31.713999999999999</c:v>
                </c:pt>
                <c:pt idx="47124" formatCode="General">
                  <c:v>31.714700000000001</c:v>
                </c:pt>
                <c:pt idx="47125" formatCode="General">
                  <c:v>31.715399999999999</c:v>
                </c:pt>
                <c:pt idx="47126" formatCode="General">
                  <c:v>31.716000000000001</c:v>
                </c:pt>
                <c:pt idx="47127" formatCode="General">
                  <c:v>31.716699999999999</c:v>
                </c:pt>
                <c:pt idx="47128" formatCode="General">
                  <c:v>31.717400000000001</c:v>
                </c:pt>
                <c:pt idx="47129" formatCode="General">
                  <c:v>31.7181</c:v>
                </c:pt>
                <c:pt idx="47130" formatCode="General">
                  <c:v>31.718699999999998</c:v>
                </c:pt>
                <c:pt idx="47131" formatCode="General">
                  <c:v>31.7194</c:v>
                </c:pt>
                <c:pt idx="47132" formatCode="General">
                  <c:v>31.720099999999999</c:v>
                </c:pt>
                <c:pt idx="47133" formatCode="General">
                  <c:v>31.720800000000001</c:v>
                </c:pt>
                <c:pt idx="47134" formatCode="General">
                  <c:v>31.721399999999999</c:v>
                </c:pt>
                <c:pt idx="47135" formatCode="General">
                  <c:v>31.722100000000001</c:v>
                </c:pt>
                <c:pt idx="47136" formatCode="General">
                  <c:v>31.722799999999999</c:v>
                </c:pt>
                <c:pt idx="47137" formatCode="General">
                  <c:v>31.723400000000002</c:v>
                </c:pt>
                <c:pt idx="47138" formatCode="General">
                  <c:v>31.7241</c:v>
                </c:pt>
                <c:pt idx="47139" formatCode="General">
                  <c:v>31.724799999999998</c:v>
                </c:pt>
                <c:pt idx="47140" formatCode="General">
                  <c:v>31.7255</c:v>
                </c:pt>
                <c:pt idx="47141" formatCode="General">
                  <c:v>31.726099999999999</c:v>
                </c:pt>
                <c:pt idx="47142" formatCode="General">
                  <c:v>31.726800000000001</c:v>
                </c:pt>
                <c:pt idx="47143" formatCode="General">
                  <c:v>31.727499999999999</c:v>
                </c:pt>
                <c:pt idx="47144" formatCode="General">
                  <c:v>31.728200000000001</c:v>
                </c:pt>
                <c:pt idx="47145" formatCode="General">
                  <c:v>31.7288</c:v>
                </c:pt>
                <c:pt idx="47146" formatCode="General">
                  <c:v>31.729500000000002</c:v>
                </c:pt>
                <c:pt idx="47147" formatCode="General">
                  <c:v>31.7302</c:v>
                </c:pt>
                <c:pt idx="47148" formatCode="General">
                  <c:v>31.730799999999999</c:v>
                </c:pt>
                <c:pt idx="47149" formatCode="General">
                  <c:v>31.7315</c:v>
                </c:pt>
                <c:pt idx="47150" formatCode="General">
                  <c:v>31.732199999999999</c:v>
                </c:pt>
                <c:pt idx="47151" formatCode="General">
                  <c:v>31.732900000000001</c:v>
                </c:pt>
                <c:pt idx="47152" formatCode="General">
                  <c:v>31.733499999999999</c:v>
                </c:pt>
                <c:pt idx="47153" formatCode="General">
                  <c:v>31.734200000000001</c:v>
                </c:pt>
                <c:pt idx="47154" formatCode="General">
                  <c:v>31.7349</c:v>
                </c:pt>
                <c:pt idx="47155" formatCode="General">
                  <c:v>31.735600000000002</c:v>
                </c:pt>
                <c:pt idx="47156" formatCode="General">
                  <c:v>31.7362</c:v>
                </c:pt>
                <c:pt idx="47157" formatCode="General">
                  <c:v>31.736899999999999</c:v>
                </c:pt>
                <c:pt idx="47158" formatCode="General">
                  <c:v>31.7376</c:v>
                </c:pt>
                <c:pt idx="47159" formatCode="General">
                  <c:v>31.738199999999999</c:v>
                </c:pt>
                <c:pt idx="47160" formatCode="General">
                  <c:v>31.738900000000001</c:v>
                </c:pt>
                <c:pt idx="47161" formatCode="General">
                  <c:v>31.739599999999999</c:v>
                </c:pt>
                <c:pt idx="47162" formatCode="General">
                  <c:v>31.740300000000001</c:v>
                </c:pt>
                <c:pt idx="47163" formatCode="General">
                  <c:v>31.7409</c:v>
                </c:pt>
                <c:pt idx="47164" formatCode="General">
                  <c:v>31.741599999999998</c:v>
                </c:pt>
                <c:pt idx="47165" formatCode="General">
                  <c:v>31.7423</c:v>
                </c:pt>
                <c:pt idx="47166" formatCode="General">
                  <c:v>31.742999999999999</c:v>
                </c:pt>
                <c:pt idx="47167" formatCode="General">
                  <c:v>31.743600000000001</c:v>
                </c:pt>
                <c:pt idx="47168" formatCode="General">
                  <c:v>31.744299999999999</c:v>
                </c:pt>
                <c:pt idx="47169" formatCode="General">
                  <c:v>31.745000000000001</c:v>
                </c:pt>
                <c:pt idx="47170" formatCode="General">
                  <c:v>31.745699999999999</c:v>
                </c:pt>
                <c:pt idx="47171" formatCode="General">
                  <c:v>31.746300000000002</c:v>
                </c:pt>
                <c:pt idx="47172" formatCode="General">
                  <c:v>31.747</c:v>
                </c:pt>
                <c:pt idx="47173" formatCode="General">
                  <c:v>31.747699999999998</c:v>
                </c:pt>
                <c:pt idx="47174" formatCode="General">
                  <c:v>31.7483</c:v>
                </c:pt>
                <c:pt idx="47175" formatCode="General">
                  <c:v>31.748999999999999</c:v>
                </c:pt>
                <c:pt idx="47176" formatCode="General">
                  <c:v>31.749700000000001</c:v>
                </c:pt>
                <c:pt idx="47177" formatCode="General">
                  <c:v>31.750399999999999</c:v>
                </c:pt>
                <c:pt idx="47178" formatCode="General">
                  <c:v>31.751000000000001</c:v>
                </c:pt>
                <c:pt idx="47179" formatCode="General">
                  <c:v>31.7517</c:v>
                </c:pt>
                <c:pt idx="47180" formatCode="General">
                  <c:v>31.752400000000002</c:v>
                </c:pt>
                <c:pt idx="47181" formatCode="General">
                  <c:v>31.7531</c:v>
                </c:pt>
                <c:pt idx="47182" formatCode="General">
                  <c:v>31.753699999999998</c:v>
                </c:pt>
                <c:pt idx="47183" formatCode="General">
                  <c:v>31.7544</c:v>
                </c:pt>
                <c:pt idx="47184" formatCode="General">
                  <c:v>31.755099999999999</c:v>
                </c:pt>
                <c:pt idx="47185" formatCode="General">
                  <c:v>31.755700000000001</c:v>
                </c:pt>
                <c:pt idx="47186" formatCode="General">
                  <c:v>31.756399999999999</c:v>
                </c:pt>
                <c:pt idx="47187" formatCode="General">
                  <c:v>31.757100000000001</c:v>
                </c:pt>
                <c:pt idx="47188" formatCode="General">
                  <c:v>31.7578</c:v>
                </c:pt>
                <c:pt idx="47189" formatCode="General">
                  <c:v>31.758400000000002</c:v>
                </c:pt>
                <c:pt idx="47190" formatCode="General">
                  <c:v>31.7591</c:v>
                </c:pt>
                <c:pt idx="47191" formatCode="General">
                  <c:v>31.759799999999998</c:v>
                </c:pt>
                <c:pt idx="47192" formatCode="General">
                  <c:v>31.7605</c:v>
                </c:pt>
                <c:pt idx="47193" formatCode="General">
                  <c:v>31.761099999999999</c:v>
                </c:pt>
                <c:pt idx="47194" formatCode="General">
                  <c:v>31.761800000000001</c:v>
                </c:pt>
                <c:pt idx="47195" formatCode="General">
                  <c:v>31.762499999999999</c:v>
                </c:pt>
                <c:pt idx="47196" formatCode="General">
                  <c:v>31.763200000000001</c:v>
                </c:pt>
                <c:pt idx="47197" formatCode="General">
                  <c:v>31.7638</c:v>
                </c:pt>
                <c:pt idx="47198" formatCode="General">
                  <c:v>31.764500000000002</c:v>
                </c:pt>
                <c:pt idx="47199" formatCode="General">
                  <c:v>31.7652</c:v>
                </c:pt>
                <c:pt idx="47200" formatCode="General">
                  <c:v>31.765799999999999</c:v>
                </c:pt>
                <c:pt idx="47201" formatCode="General">
                  <c:v>31.766500000000001</c:v>
                </c:pt>
                <c:pt idx="47202" formatCode="General">
                  <c:v>31.767199999999999</c:v>
                </c:pt>
                <c:pt idx="47203" formatCode="General">
                  <c:v>31.767900000000001</c:v>
                </c:pt>
                <c:pt idx="47204" formatCode="General">
                  <c:v>31.7685</c:v>
                </c:pt>
                <c:pt idx="47205" formatCode="General">
                  <c:v>31.769200000000001</c:v>
                </c:pt>
                <c:pt idx="47206" formatCode="General">
                  <c:v>31.7699</c:v>
                </c:pt>
                <c:pt idx="47207" formatCode="General">
                  <c:v>31.770600000000002</c:v>
                </c:pt>
                <c:pt idx="47208" formatCode="General">
                  <c:v>31.7712</c:v>
                </c:pt>
                <c:pt idx="47209" formatCode="General">
                  <c:v>31.771899999999999</c:v>
                </c:pt>
                <c:pt idx="47210" formatCode="General">
                  <c:v>31.772600000000001</c:v>
                </c:pt>
                <c:pt idx="47211" formatCode="General">
                  <c:v>31.773199999999999</c:v>
                </c:pt>
                <c:pt idx="47212" formatCode="General">
                  <c:v>31.773900000000001</c:v>
                </c:pt>
                <c:pt idx="47213" formatCode="General">
                  <c:v>31.7746</c:v>
                </c:pt>
                <c:pt idx="47214" formatCode="General">
                  <c:v>31.775300000000001</c:v>
                </c:pt>
                <c:pt idx="47215" formatCode="General">
                  <c:v>31.7759</c:v>
                </c:pt>
                <c:pt idx="47216" formatCode="General">
                  <c:v>31.776599999999998</c:v>
                </c:pt>
                <c:pt idx="47217" formatCode="General">
                  <c:v>31.7773</c:v>
                </c:pt>
                <c:pt idx="47218" formatCode="General">
                  <c:v>31.777999999999999</c:v>
                </c:pt>
                <c:pt idx="47219" formatCode="General">
                  <c:v>31.778600000000001</c:v>
                </c:pt>
                <c:pt idx="47220" formatCode="General">
                  <c:v>31.779299999999999</c:v>
                </c:pt>
                <c:pt idx="47221" formatCode="General">
                  <c:v>31.78</c:v>
                </c:pt>
                <c:pt idx="47222" formatCode="General">
                  <c:v>31.7806</c:v>
                </c:pt>
                <c:pt idx="47223" formatCode="General">
                  <c:v>31.781300000000002</c:v>
                </c:pt>
                <c:pt idx="47224" formatCode="General">
                  <c:v>31.782</c:v>
                </c:pt>
                <c:pt idx="47225" formatCode="General">
                  <c:v>31.782699999999998</c:v>
                </c:pt>
                <c:pt idx="47226" formatCode="General">
                  <c:v>31.783300000000001</c:v>
                </c:pt>
                <c:pt idx="47227" formatCode="General">
                  <c:v>31.783999999999999</c:v>
                </c:pt>
                <c:pt idx="47228" formatCode="General">
                  <c:v>31.784700000000001</c:v>
                </c:pt>
                <c:pt idx="47229" formatCode="General">
                  <c:v>31.785399999999999</c:v>
                </c:pt>
                <c:pt idx="47230" formatCode="General">
                  <c:v>31.786000000000001</c:v>
                </c:pt>
                <c:pt idx="47231" formatCode="General">
                  <c:v>31.7867</c:v>
                </c:pt>
                <c:pt idx="47232" formatCode="General">
                  <c:v>31.787400000000002</c:v>
                </c:pt>
                <c:pt idx="47233" formatCode="General">
                  <c:v>31.7881</c:v>
                </c:pt>
                <c:pt idx="47234" formatCode="General">
                  <c:v>31.788699999999999</c:v>
                </c:pt>
                <c:pt idx="47235" formatCode="General">
                  <c:v>31.789400000000001</c:v>
                </c:pt>
                <c:pt idx="47236" formatCode="General">
                  <c:v>31.790099999999999</c:v>
                </c:pt>
                <c:pt idx="47237" formatCode="General">
                  <c:v>31.790700000000001</c:v>
                </c:pt>
                <c:pt idx="47238" formatCode="General">
                  <c:v>31.791399999999999</c:v>
                </c:pt>
                <c:pt idx="47239" formatCode="General">
                  <c:v>31.792100000000001</c:v>
                </c:pt>
                <c:pt idx="47240" formatCode="General">
                  <c:v>31.7928</c:v>
                </c:pt>
                <c:pt idx="47241" formatCode="General">
                  <c:v>31.793399999999998</c:v>
                </c:pt>
                <c:pt idx="47242" formatCode="General">
                  <c:v>31.7941</c:v>
                </c:pt>
                <c:pt idx="47243" formatCode="General">
                  <c:v>31.794799999999999</c:v>
                </c:pt>
                <c:pt idx="47244" formatCode="General">
                  <c:v>31.795500000000001</c:v>
                </c:pt>
                <c:pt idx="47245" formatCode="General">
                  <c:v>31.796099999999999</c:v>
                </c:pt>
                <c:pt idx="47246" formatCode="General">
                  <c:v>31.796800000000001</c:v>
                </c:pt>
                <c:pt idx="47247" formatCode="General">
                  <c:v>31.797499999999999</c:v>
                </c:pt>
                <c:pt idx="47248" formatCode="General">
                  <c:v>31.798100000000002</c:v>
                </c:pt>
                <c:pt idx="47249" formatCode="General">
                  <c:v>31.7988</c:v>
                </c:pt>
                <c:pt idx="47250" formatCode="General">
                  <c:v>31.799499999999998</c:v>
                </c:pt>
                <c:pt idx="47251" formatCode="General">
                  <c:v>31.8002</c:v>
                </c:pt>
                <c:pt idx="47252" formatCode="General">
                  <c:v>31.800799999999999</c:v>
                </c:pt>
                <c:pt idx="47253" formatCode="General">
                  <c:v>31.801500000000001</c:v>
                </c:pt>
                <c:pt idx="47254" formatCode="General">
                  <c:v>31.802199999999999</c:v>
                </c:pt>
                <c:pt idx="47255" formatCode="General">
                  <c:v>31.802900000000001</c:v>
                </c:pt>
                <c:pt idx="47256" formatCode="General">
                  <c:v>31.8035</c:v>
                </c:pt>
                <c:pt idx="47257" formatCode="General">
                  <c:v>31.804200000000002</c:v>
                </c:pt>
                <c:pt idx="47258" formatCode="General">
                  <c:v>31.8049</c:v>
                </c:pt>
                <c:pt idx="47259" formatCode="General">
                  <c:v>31.805599999999998</c:v>
                </c:pt>
                <c:pt idx="47260" formatCode="General">
                  <c:v>31.8062</c:v>
                </c:pt>
                <c:pt idx="47261" formatCode="General">
                  <c:v>31.806899999999999</c:v>
                </c:pt>
                <c:pt idx="47262" formatCode="General">
                  <c:v>31.807600000000001</c:v>
                </c:pt>
                <c:pt idx="47263" formatCode="General">
                  <c:v>31.808199999999999</c:v>
                </c:pt>
                <c:pt idx="47264" formatCode="General">
                  <c:v>31.808900000000001</c:v>
                </c:pt>
                <c:pt idx="47265" formatCode="General">
                  <c:v>31.8096</c:v>
                </c:pt>
                <c:pt idx="47266" formatCode="General">
                  <c:v>31.810300000000002</c:v>
                </c:pt>
                <c:pt idx="47267" formatCode="General">
                  <c:v>31.8109</c:v>
                </c:pt>
                <c:pt idx="47268" formatCode="General">
                  <c:v>31.811599999999999</c:v>
                </c:pt>
                <c:pt idx="47269" formatCode="General">
                  <c:v>31.8123</c:v>
                </c:pt>
                <c:pt idx="47270" formatCode="General">
                  <c:v>31.812999999999999</c:v>
                </c:pt>
                <c:pt idx="47271" formatCode="General">
                  <c:v>31.813600000000001</c:v>
                </c:pt>
                <c:pt idx="47272" formatCode="General">
                  <c:v>31.814299999999999</c:v>
                </c:pt>
                <c:pt idx="47273" formatCode="General">
                  <c:v>31.815000000000001</c:v>
                </c:pt>
                <c:pt idx="47274" formatCode="General">
                  <c:v>31.8156</c:v>
                </c:pt>
                <c:pt idx="47275" formatCode="General">
                  <c:v>31.816299999999998</c:v>
                </c:pt>
                <c:pt idx="47276" formatCode="General">
                  <c:v>31.817</c:v>
                </c:pt>
                <c:pt idx="47277" formatCode="General">
                  <c:v>31.817699999999999</c:v>
                </c:pt>
                <c:pt idx="47278" formatCode="General">
                  <c:v>31.818300000000001</c:v>
                </c:pt>
                <c:pt idx="47279" formatCode="General">
                  <c:v>31.818999999999999</c:v>
                </c:pt>
                <c:pt idx="47280" formatCode="General">
                  <c:v>31.819700000000001</c:v>
                </c:pt>
                <c:pt idx="47281" formatCode="General">
                  <c:v>31.820399999999999</c:v>
                </c:pt>
                <c:pt idx="47282" formatCode="General">
                  <c:v>31.821000000000002</c:v>
                </c:pt>
                <c:pt idx="47283" formatCode="General">
                  <c:v>31.8217</c:v>
                </c:pt>
                <c:pt idx="47284" formatCode="General">
                  <c:v>31.822399999999998</c:v>
                </c:pt>
                <c:pt idx="47285" formatCode="General">
                  <c:v>31.823</c:v>
                </c:pt>
                <c:pt idx="47286" formatCode="General">
                  <c:v>31.823699999999999</c:v>
                </c:pt>
                <c:pt idx="47287" formatCode="General">
                  <c:v>31.824400000000001</c:v>
                </c:pt>
                <c:pt idx="47288" formatCode="General">
                  <c:v>31.825099999999999</c:v>
                </c:pt>
                <c:pt idx="47289" formatCode="General">
                  <c:v>31.825700000000001</c:v>
                </c:pt>
                <c:pt idx="47290" formatCode="General">
                  <c:v>31.8264</c:v>
                </c:pt>
                <c:pt idx="47291" formatCode="General">
                  <c:v>31.827100000000002</c:v>
                </c:pt>
                <c:pt idx="47292" formatCode="General">
                  <c:v>31.8278</c:v>
                </c:pt>
                <c:pt idx="47293" formatCode="General">
                  <c:v>31.828399999999998</c:v>
                </c:pt>
                <c:pt idx="47294" formatCode="General">
                  <c:v>31.8291</c:v>
                </c:pt>
                <c:pt idx="47295" formatCode="General">
                  <c:v>31.829799999999999</c:v>
                </c:pt>
                <c:pt idx="47296" formatCode="General">
                  <c:v>31.830500000000001</c:v>
                </c:pt>
                <c:pt idx="47297" formatCode="General">
                  <c:v>31.831099999999999</c:v>
                </c:pt>
                <c:pt idx="47298" formatCode="General">
                  <c:v>31.831800000000001</c:v>
                </c:pt>
                <c:pt idx="47299" formatCode="General">
                  <c:v>31.8325</c:v>
                </c:pt>
                <c:pt idx="47300" formatCode="General">
                  <c:v>31.833100000000002</c:v>
                </c:pt>
                <c:pt idx="47301" formatCode="General">
                  <c:v>31.8338</c:v>
                </c:pt>
                <c:pt idx="47302" formatCode="General">
                  <c:v>31.834499999999998</c:v>
                </c:pt>
                <c:pt idx="47303" formatCode="General">
                  <c:v>31.8352</c:v>
                </c:pt>
                <c:pt idx="47304" formatCode="General">
                  <c:v>31.835799999999999</c:v>
                </c:pt>
                <c:pt idx="47305" formatCode="General">
                  <c:v>31.836500000000001</c:v>
                </c:pt>
                <c:pt idx="47306" formatCode="General">
                  <c:v>31.837199999999999</c:v>
                </c:pt>
                <c:pt idx="47307" formatCode="General">
                  <c:v>31.837900000000001</c:v>
                </c:pt>
                <c:pt idx="47308" formatCode="General">
                  <c:v>31.8385</c:v>
                </c:pt>
                <c:pt idx="47309" formatCode="General">
                  <c:v>31.839200000000002</c:v>
                </c:pt>
                <c:pt idx="47310" formatCode="General">
                  <c:v>31.8399</c:v>
                </c:pt>
                <c:pt idx="47311" formatCode="General">
                  <c:v>31.840499999999999</c:v>
                </c:pt>
                <c:pt idx="47312" formatCode="General">
                  <c:v>31.841200000000001</c:v>
                </c:pt>
                <c:pt idx="47313" formatCode="General">
                  <c:v>31.841899999999999</c:v>
                </c:pt>
                <c:pt idx="47314" formatCode="General">
                  <c:v>31.842600000000001</c:v>
                </c:pt>
                <c:pt idx="47315" formatCode="General">
                  <c:v>31.8432</c:v>
                </c:pt>
                <c:pt idx="47316" formatCode="General">
                  <c:v>31.843900000000001</c:v>
                </c:pt>
                <c:pt idx="47317" formatCode="General">
                  <c:v>31.8446</c:v>
                </c:pt>
                <c:pt idx="47318" formatCode="General">
                  <c:v>31.845300000000002</c:v>
                </c:pt>
                <c:pt idx="47319" formatCode="General">
                  <c:v>31.8459</c:v>
                </c:pt>
                <c:pt idx="47320" formatCode="General">
                  <c:v>31.846599999999999</c:v>
                </c:pt>
                <c:pt idx="47321" formatCode="General">
                  <c:v>31.847300000000001</c:v>
                </c:pt>
                <c:pt idx="47322" formatCode="General">
                  <c:v>31.847899999999999</c:v>
                </c:pt>
                <c:pt idx="47323" formatCode="General">
                  <c:v>31.848600000000001</c:v>
                </c:pt>
                <c:pt idx="47324" formatCode="General">
                  <c:v>31.849299999999999</c:v>
                </c:pt>
                <c:pt idx="47325" formatCode="General">
                  <c:v>31.85</c:v>
                </c:pt>
                <c:pt idx="47326" formatCode="General">
                  <c:v>31.8506</c:v>
                </c:pt>
                <c:pt idx="47327" formatCode="General">
                  <c:v>31.851299999999998</c:v>
                </c:pt>
                <c:pt idx="47328" formatCode="General">
                  <c:v>31.852</c:v>
                </c:pt>
                <c:pt idx="47329" formatCode="General">
                  <c:v>31.852699999999999</c:v>
                </c:pt>
                <c:pt idx="47330" formatCode="General">
                  <c:v>31.853300000000001</c:v>
                </c:pt>
                <c:pt idx="47331" formatCode="General">
                  <c:v>31.853999999999999</c:v>
                </c:pt>
                <c:pt idx="47332" formatCode="General">
                  <c:v>31.854700000000001</c:v>
                </c:pt>
                <c:pt idx="47333" formatCode="General">
                  <c:v>31.855399999999999</c:v>
                </c:pt>
                <c:pt idx="47334" formatCode="General">
                  <c:v>31.856000000000002</c:v>
                </c:pt>
                <c:pt idx="47335" formatCode="General">
                  <c:v>31.8567</c:v>
                </c:pt>
                <c:pt idx="47336" formatCode="General">
                  <c:v>31.857399999999998</c:v>
                </c:pt>
                <c:pt idx="47337" formatCode="General">
                  <c:v>31.858000000000001</c:v>
                </c:pt>
                <c:pt idx="47338" formatCode="General">
                  <c:v>31.858699999999999</c:v>
                </c:pt>
                <c:pt idx="47339" formatCode="General">
                  <c:v>31.859400000000001</c:v>
                </c:pt>
                <c:pt idx="47340" formatCode="General">
                  <c:v>31.860099999999999</c:v>
                </c:pt>
                <c:pt idx="47341" formatCode="General">
                  <c:v>31.860700000000001</c:v>
                </c:pt>
                <c:pt idx="47342" formatCode="General">
                  <c:v>31.8614</c:v>
                </c:pt>
                <c:pt idx="47343" formatCode="General">
                  <c:v>31.862100000000002</c:v>
                </c:pt>
                <c:pt idx="47344" formatCode="General">
                  <c:v>31.8628</c:v>
                </c:pt>
                <c:pt idx="47345" formatCode="General">
                  <c:v>31.863399999999999</c:v>
                </c:pt>
                <c:pt idx="47346" formatCode="General">
                  <c:v>31.864100000000001</c:v>
                </c:pt>
                <c:pt idx="47347" formatCode="General">
                  <c:v>31.864799999999999</c:v>
                </c:pt>
                <c:pt idx="47348" formatCode="General">
                  <c:v>31.865400000000001</c:v>
                </c:pt>
                <c:pt idx="47349" formatCode="General">
                  <c:v>31.866099999999999</c:v>
                </c:pt>
                <c:pt idx="47350" formatCode="General">
                  <c:v>31.866800000000001</c:v>
                </c:pt>
                <c:pt idx="47351" formatCode="General">
                  <c:v>31.8675</c:v>
                </c:pt>
                <c:pt idx="47352" formatCode="General">
                  <c:v>31.868099999999998</c:v>
                </c:pt>
                <c:pt idx="47353" formatCode="General">
                  <c:v>31.8688</c:v>
                </c:pt>
                <c:pt idx="47354" formatCode="General">
                  <c:v>31.869499999999999</c:v>
                </c:pt>
                <c:pt idx="47355" formatCode="General">
                  <c:v>31.870200000000001</c:v>
                </c:pt>
                <c:pt idx="47356" formatCode="General">
                  <c:v>31.870799999999999</c:v>
                </c:pt>
                <c:pt idx="47357" formatCode="General">
                  <c:v>31.871500000000001</c:v>
                </c:pt>
                <c:pt idx="47358" formatCode="General">
                  <c:v>31.872199999999999</c:v>
                </c:pt>
                <c:pt idx="47359" formatCode="General">
                  <c:v>31.872900000000001</c:v>
                </c:pt>
                <c:pt idx="47360" formatCode="General">
                  <c:v>31.8735</c:v>
                </c:pt>
                <c:pt idx="47361" formatCode="General">
                  <c:v>31.874199999999998</c:v>
                </c:pt>
                <c:pt idx="47362" formatCode="General">
                  <c:v>31.8749</c:v>
                </c:pt>
                <c:pt idx="47363" formatCode="General">
                  <c:v>31.875499999999999</c:v>
                </c:pt>
                <c:pt idx="47364" formatCode="General">
                  <c:v>31.876200000000001</c:v>
                </c:pt>
                <c:pt idx="47365" formatCode="General">
                  <c:v>31.876899999999999</c:v>
                </c:pt>
                <c:pt idx="47366" formatCode="General">
                  <c:v>31.877600000000001</c:v>
                </c:pt>
                <c:pt idx="47367" formatCode="General">
                  <c:v>31.8782</c:v>
                </c:pt>
                <c:pt idx="47368" formatCode="General">
                  <c:v>31.878900000000002</c:v>
                </c:pt>
                <c:pt idx="47369" formatCode="General">
                  <c:v>31.8796</c:v>
                </c:pt>
                <c:pt idx="47370" formatCode="General">
                  <c:v>31.880299999999998</c:v>
                </c:pt>
                <c:pt idx="47371" formatCode="General">
                  <c:v>31.8809</c:v>
                </c:pt>
                <c:pt idx="47372" formatCode="General">
                  <c:v>31.881599999999999</c:v>
                </c:pt>
                <c:pt idx="47373" formatCode="General">
                  <c:v>31.882300000000001</c:v>
                </c:pt>
                <c:pt idx="47374" formatCode="General">
                  <c:v>31.882899999999999</c:v>
                </c:pt>
                <c:pt idx="47375" formatCode="General">
                  <c:v>31.883600000000001</c:v>
                </c:pt>
                <c:pt idx="47376" formatCode="General">
                  <c:v>31.8843</c:v>
                </c:pt>
                <c:pt idx="47377" formatCode="General">
                  <c:v>31.885000000000002</c:v>
                </c:pt>
                <c:pt idx="47378" formatCode="General">
                  <c:v>31.8856</c:v>
                </c:pt>
                <c:pt idx="47379" formatCode="General">
                  <c:v>31.886299999999999</c:v>
                </c:pt>
                <c:pt idx="47380" formatCode="General">
                  <c:v>31.887</c:v>
                </c:pt>
                <c:pt idx="47381" formatCode="General">
                  <c:v>31.887699999999999</c:v>
                </c:pt>
                <c:pt idx="47382" formatCode="General">
                  <c:v>31.888300000000001</c:v>
                </c:pt>
                <c:pt idx="47383" formatCode="General">
                  <c:v>31.888999999999999</c:v>
                </c:pt>
                <c:pt idx="47384" formatCode="General">
                  <c:v>31.889700000000001</c:v>
                </c:pt>
                <c:pt idx="47385" formatCode="General">
                  <c:v>31.8903</c:v>
                </c:pt>
                <c:pt idx="47386" formatCode="General">
                  <c:v>31.890999999999998</c:v>
                </c:pt>
                <c:pt idx="47387" formatCode="General">
                  <c:v>31.8917</c:v>
                </c:pt>
                <c:pt idx="47388" formatCode="General">
                  <c:v>31.892399999999999</c:v>
                </c:pt>
                <c:pt idx="47389" formatCode="General">
                  <c:v>31.893000000000001</c:v>
                </c:pt>
                <c:pt idx="47390" formatCode="General">
                  <c:v>31.893699999999999</c:v>
                </c:pt>
                <c:pt idx="47391" formatCode="General">
                  <c:v>31.894400000000001</c:v>
                </c:pt>
                <c:pt idx="47392" formatCode="General">
                  <c:v>31.895099999999999</c:v>
                </c:pt>
                <c:pt idx="47393" formatCode="General">
                  <c:v>31.895700000000001</c:v>
                </c:pt>
                <c:pt idx="47394" formatCode="General">
                  <c:v>31.8964</c:v>
                </c:pt>
                <c:pt idx="47395" formatCode="General">
                  <c:v>31.897099999999998</c:v>
                </c:pt>
                <c:pt idx="47396" formatCode="General">
                  <c:v>31.8978</c:v>
                </c:pt>
                <c:pt idx="47397" formatCode="General">
                  <c:v>31.898399999999999</c:v>
                </c:pt>
                <c:pt idx="47398" formatCode="General">
                  <c:v>31.899100000000001</c:v>
                </c:pt>
                <c:pt idx="47399" formatCode="General">
                  <c:v>31.899799999999999</c:v>
                </c:pt>
                <c:pt idx="47400" formatCode="General">
                  <c:v>31.900400000000001</c:v>
                </c:pt>
                <c:pt idx="47401" formatCode="General">
                  <c:v>31.9011</c:v>
                </c:pt>
                <c:pt idx="47402" formatCode="General">
                  <c:v>31.901800000000001</c:v>
                </c:pt>
                <c:pt idx="47403" formatCode="General">
                  <c:v>31.9025</c:v>
                </c:pt>
                <c:pt idx="47404" formatCode="General">
                  <c:v>31.903099999999998</c:v>
                </c:pt>
                <c:pt idx="47405" formatCode="General">
                  <c:v>31.9038</c:v>
                </c:pt>
                <c:pt idx="47406" formatCode="General">
                  <c:v>31.904499999999999</c:v>
                </c:pt>
                <c:pt idx="47407" formatCode="General">
                  <c:v>31.905200000000001</c:v>
                </c:pt>
                <c:pt idx="47408" formatCode="General">
                  <c:v>31.905799999999999</c:v>
                </c:pt>
                <c:pt idx="47409" formatCode="General">
                  <c:v>31.906500000000001</c:v>
                </c:pt>
                <c:pt idx="47410" formatCode="General">
                  <c:v>31.9072</c:v>
                </c:pt>
                <c:pt idx="47411" formatCode="General">
                  <c:v>31.907800000000002</c:v>
                </c:pt>
                <c:pt idx="47412" formatCode="General">
                  <c:v>31.9085</c:v>
                </c:pt>
                <c:pt idx="47413" formatCode="General">
                  <c:v>31.909199999999998</c:v>
                </c:pt>
                <c:pt idx="47414" formatCode="General">
                  <c:v>31.9099</c:v>
                </c:pt>
                <c:pt idx="47415" formatCode="General">
                  <c:v>31.910499999999999</c:v>
                </c:pt>
                <c:pt idx="47416" formatCode="General">
                  <c:v>31.911200000000001</c:v>
                </c:pt>
                <c:pt idx="47417" formatCode="General">
                  <c:v>31.911899999999999</c:v>
                </c:pt>
                <c:pt idx="47418" formatCode="General">
                  <c:v>31.912600000000001</c:v>
                </c:pt>
                <c:pt idx="47419" formatCode="General">
                  <c:v>31.9132</c:v>
                </c:pt>
                <c:pt idx="47420" formatCode="General">
                  <c:v>31.913900000000002</c:v>
                </c:pt>
                <c:pt idx="47421" formatCode="General">
                  <c:v>31.9146</c:v>
                </c:pt>
                <c:pt idx="47422" formatCode="General">
                  <c:v>31.915199999999999</c:v>
                </c:pt>
                <c:pt idx="47423" formatCode="General">
                  <c:v>31.915900000000001</c:v>
                </c:pt>
                <c:pt idx="47424" formatCode="General">
                  <c:v>31.916599999999999</c:v>
                </c:pt>
                <c:pt idx="47425" formatCode="General">
                  <c:v>31.917300000000001</c:v>
                </c:pt>
                <c:pt idx="47426" formatCode="General">
                  <c:v>31.917899999999999</c:v>
                </c:pt>
                <c:pt idx="47427" formatCode="General">
                  <c:v>31.918600000000001</c:v>
                </c:pt>
                <c:pt idx="47428" formatCode="General">
                  <c:v>31.9193</c:v>
                </c:pt>
                <c:pt idx="47429" formatCode="General">
                  <c:v>31.92</c:v>
                </c:pt>
                <c:pt idx="47430" formatCode="General">
                  <c:v>31.9206</c:v>
                </c:pt>
                <c:pt idx="47431" formatCode="General">
                  <c:v>31.921299999999999</c:v>
                </c:pt>
                <c:pt idx="47432" formatCode="General">
                  <c:v>31.922000000000001</c:v>
                </c:pt>
                <c:pt idx="47433" formatCode="General">
                  <c:v>31.922699999999999</c:v>
                </c:pt>
                <c:pt idx="47434" formatCode="General">
                  <c:v>31.923300000000001</c:v>
                </c:pt>
                <c:pt idx="47435" formatCode="General">
                  <c:v>31.923999999999999</c:v>
                </c:pt>
                <c:pt idx="47436" formatCode="General">
                  <c:v>31.924700000000001</c:v>
                </c:pt>
                <c:pt idx="47437" formatCode="General">
                  <c:v>31.9253</c:v>
                </c:pt>
                <c:pt idx="47438" formatCode="General">
                  <c:v>31.925999999999998</c:v>
                </c:pt>
                <c:pt idx="47439" formatCode="General">
                  <c:v>31.9267</c:v>
                </c:pt>
                <c:pt idx="47440" formatCode="General">
                  <c:v>31.927399999999999</c:v>
                </c:pt>
                <c:pt idx="47441" formatCode="General">
                  <c:v>31.928000000000001</c:v>
                </c:pt>
                <c:pt idx="47442" formatCode="General">
                  <c:v>31.928699999999999</c:v>
                </c:pt>
                <c:pt idx="47443" formatCode="General">
                  <c:v>31.929400000000001</c:v>
                </c:pt>
                <c:pt idx="47444" formatCode="General">
                  <c:v>31.930099999999999</c:v>
                </c:pt>
                <c:pt idx="47445" formatCode="General">
                  <c:v>31.930700000000002</c:v>
                </c:pt>
                <c:pt idx="47446" formatCode="General">
                  <c:v>31.9314</c:v>
                </c:pt>
                <c:pt idx="47447" formatCode="General">
                  <c:v>31.932099999999998</c:v>
                </c:pt>
                <c:pt idx="47448" formatCode="General">
                  <c:v>31.932700000000001</c:v>
                </c:pt>
                <c:pt idx="47449" formatCode="General">
                  <c:v>31.933399999999999</c:v>
                </c:pt>
                <c:pt idx="47450" formatCode="General">
                  <c:v>31.934100000000001</c:v>
                </c:pt>
                <c:pt idx="47451" formatCode="General">
                  <c:v>31.934799999999999</c:v>
                </c:pt>
                <c:pt idx="47452" formatCode="General">
                  <c:v>31.935400000000001</c:v>
                </c:pt>
                <c:pt idx="47453" formatCode="General">
                  <c:v>31.9361</c:v>
                </c:pt>
                <c:pt idx="47454" formatCode="General">
                  <c:v>31.936800000000002</c:v>
                </c:pt>
                <c:pt idx="47455" formatCode="General">
                  <c:v>31.9375</c:v>
                </c:pt>
                <c:pt idx="47456" formatCode="General">
                  <c:v>31.938099999999999</c:v>
                </c:pt>
                <c:pt idx="47457" formatCode="General">
                  <c:v>31.938800000000001</c:v>
                </c:pt>
                <c:pt idx="47458" formatCode="General">
                  <c:v>31.939499999999999</c:v>
                </c:pt>
                <c:pt idx="47459" formatCode="General">
                  <c:v>31.940200000000001</c:v>
                </c:pt>
                <c:pt idx="47460" formatCode="General">
                  <c:v>31.940799999999999</c:v>
                </c:pt>
                <c:pt idx="47461" formatCode="General">
                  <c:v>31.941500000000001</c:v>
                </c:pt>
                <c:pt idx="47462" formatCode="General">
                  <c:v>31.9422</c:v>
                </c:pt>
                <c:pt idx="47463" formatCode="General">
                  <c:v>31.942799999999998</c:v>
                </c:pt>
                <c:pt idx="47464" formatCode="General">
                  <c:v>31.9435</c:v>
                </c:pt>
                <c:pt idx="47465" formatCode="General">
                  <c:v>31.944199999999999</c:v>
                </c:pt>
                <c:pt idx="47466" formatCode="General">
                  <c:v>31.944900000000001</c:v>
                </c:pt>
                <c:pt idx="47467" formatCode="General">
                  <c:v>31.945499999999999</c:v>
                </c:pt>
                <c:pt idx="47468" formatCode="General">
                  <c:v>31.946200000000001</c:v>
                </c:pt>
                <c:pt idx="47469" formatCode="General">
                  <c:v>31.946899999999999</c:v>
                </c:pt>
                <c:pt idx="47470" formatCode="General">
                  <c:v>31.947600000000001</c:v>
                </c:pt>
                <c:pt idx="47471" formatCode="General">
                  <c:v>31.9482</c:v>
                </c:pt>
                <c:pt idx="47472" formatCode="General">
                  <c:v>31.948899999999998</c:v>
                </c:pt>
                <c:pt idx="47473" formatCode="General">
                  <c:v>31.9496</c:v>
                </c:pt>
                <c:pt idx="47474" formatCode="General">
                  <c:v>31.950199999999999</c:v>
                </c:pt>
                <c:pt idx="47475" formatCode="General">
                  <c:v>31.950900000000001</c:v>
                </c:pt>
                <c:pt idx="47476" formatCode="General">
                  <c:v>31.951599999999999</c:v>
                </c:pt>
                <c:pt idx="47477" formatCode="General">
                  <c:v>31.952300000000001</c:v>
                </c:pt>
                <c:pt idx="47478" formatCode="General">
                  <c:v>31.9529</c:v>
                </c:pt>
                <c:pt idx="47479" formatCode="General">
                  <c:v>31.953600000000002</c:v>
                </c:pt>
                <c:pt idx="47480" formatCode="General">
                  <c:v>31.9543</c:v>
                </c:pt>
                <c:pt idx="47481" formatCode="General">
                  <c:v>31.954999999999998</c:v>
                </c:pt>
                <c:pt idx="47482" formatCode="General">
                  <c:v>31.9556</c:v>
                </c:pt>
                <c:pt idx="47483" formatCode="General">
                  <c:v>31.956299999999999</c:v>
                </c:pt>
                <c:pt idx="47484" formatCode="General">
                  <c:v>31.957000000000001</c:v>
                </c:pt>
                <c:pt idx="47485" formatCode="General">
                  <c:v>31.957599999999999</c:v>
                </c:pt>
                <c:pt idx="47486" formatCode="General">
                  <c:v>31.958300000000001</c:v>
                </c:pt>
                <c:pt idx="47487" formatCode="General">
                  <c:v>31.959</c:v>
                </c:pt>
                <c:pt idx="47488" formatCode="General">
                  <c:v>31.959700000000002</c:v>
                </c:pt>
                <c:pt idx="47489" formatCode="General">
                  <c:v>31.9603</c:v>
                </c:pt>
                <c:pt idx="47490" formatCode="General">
                  <c:v>31.960999999999999</c:v>
                </c:pt>
                <c:pt idx="47491" formatCode="General">
                  <c:v>31.9617</c:v>
                </c:pt>
                <c:pt idx="47492" formatCode="General">
                  <c:v>31.962399999999999</c:v>
                </c:pt>
                <c:pt idx="47493" formatCode="General">
                  <c:v>31.963000000000001</c:v>
                </c:pt>
                <c:pt idx="47494" formatCode="General">
                  <c:v>31.963699999999999</c:v>
                </c:pt>
                <c:pt idx="47495" formatCode="General">
                  <c:v>31.964400000000001</c:v>
                </c:pt>
                <c:pt idx="47496" formatCode="General">
                  <c:v>31.9651</c:v>
                </c:pt>
                <c:pt idx="47497" formatCode="General">
                  <c:v>31.965699999999998</c:v>
                </c:pt>
                <c:pt idx="47498" formatCode="General">
                  <c:v>31.9664</c:v>
                </c:pt>
                <c:pt idx="47499" formatCode="General">
                  <c:v>31.967099999999999</c:v>
                </c:pt>
                <c:pt idx="47500" formatCode="General">
                  <c:v>31.967700000000001</c:v>
                </c:pt>
                <c:pt idx="47501" formatCode="General">
                  <c:v>31.968399999999999</c:v>
                </c:pt>
                <c:pt idx="47502" formatCode="General">
                  <c:v>31.969100000000001</c:v>
                </c:pt>
                <c:pt idx="47503" formatCode="General">
                  <c:v>31.969799999999999</c:v>
                </c:pt>
                <c:pt idx="47504" formatCode="General">
                  <c:v>31.970400000000001</c:v>
                </c:pt>
                <c:pt idx="47505" formatCode="General">
                  <c:v>31.9711</c:v>
                </c:pt>
                <c:pt idx="47506" formatCode="General">
                  <c:v>31.971800000000002</c:v>
                </c:pt>
                <c:pt idx="47507" formatCode="General">
                  <c:v>31.9725</c:v>
                </c:pt>
                <c:pt idx="47508" formatCode="General">
                  <c:v>31.973099999999999</c:v>
                </c:pt>
                <c:pt idx="47509" formatCode="General">
                  <c:v>31.973800000000001</c:v>
                </c:pt>
                <c:pt idx="47510" formatCode="General">
                  <c:v>31.974499999999999</c:v>
                </c:pt>
                <c:pt idx="47511" formatCode="General">
                  <c:v>31.975100000000001</c:v>
                </c:pt>
                <c:pt idx="47512" formatCode="General">
                  <c:v>31.9758</c:v>
                </c:pt>
                <c:pt idx="47513" formatCode="General">
                  <c:v>31.976500000000001</c:v>
                </c:pt>
                <c:pt idx="47514" formatCode="General">
                  <c:v>31.9772</c:v>
                </c:pt>
                <c:pt idx="47515" formatCode="General">
                  <c:v>31.977799999999998</c:v>
                </c:pt>
                <c:pt idx="47516" formatCode="General">
                  <c:v>31.9785</c:v>
                </c:pt>
                <c:pt idx="47517" formatCode="General">
                  <c:v>31.979199999999999</c:v>
                </c:pt>
                <c:pt idx="47518" formatCode="General">
                  <c:v>31.979900000000001</c:v>
                </c:pt>
                <c:pt idx="47519" formatCode="General">
                  <c:v>31.980499999999999</c:v>
                </c:pt>
                <c:pt idx="47520" formatCode="General">
                  <c:v>31.981200000000001</c:v>
                </c:pt>
                <c:pt idx="47521" formatCode="General">
                  <c:v>31.9819</c:v>
                </c:pt>
                <c:pt idx="47522" formatCode="General">
                  <c:v>31.982600000000001</c:v>
                </c:pt>
                <c:pt idx="47523" formatCode="General">
                  <c:v>31.9832</c:v>
                </c:pt>
                <c:pt idx="47524" formatCode="General">
                  <c:v>31.983899999999998</c:v>
                </c:pt>
                <c:pt idx="47525" formatCode="General">
                  <c:v>31.9846</c:v>
                </c:pt>
                <c:pt idx="47526" formatCode="General">
                  <c:v>31.985199999999999</c:v>
                </c:pt>
                <c:pt idx="47527" formatCode="General">
                  <c:v>31.985900000000001</c:v>
                </c:pt>
                <c:pt idx="47528" formatCode="General">
                  <c:v>31.986599999999999</c:v>
                </c:pt>
                <c:pt idx="47529" formatCode="General">
                  <c:v>31.987300000000001</c:v>
                </c:pt>
                <c:pt idx="47530" formatCode="General">
                  <c:v>31.9879</c:v>
                </c:pt>
                <c:pt idx="47531" formatCode="General">
                  <c:v>31.988600000000002</c:v>
                </c:pt>
                <c:pt idx="47532" formatCode="General">
                  <c:v>31.9893</c:v>
                </c:pt>
                <c:pt idx="47533" formatCode="General">
                  <c:v>31.99</c:v>
                </c:pt>
                <c:pt idx="47534" formatCode="General">
                  <c:v>31.990600000000001</c:v>
                </c:pt>
                <c:pt idx="47535" formatCode="General">
                  <c:v>31.991299999999999</c:v>
                </c:pt>
                <c:pt idx="47536" formatCode="General">
                  <c:v>31.992000000000001</c:v>
                </c:pt>
                <c:pt idx="47537" formatCode="General">
                  <c:v>31.992599999999999</c:v>
                </c:pt>
                <c:pt idx="47538" formatCode="General">
                  <c:v>31.993300000000001</c:v>
                </c:pt>
                <c:pt idx="47539" formatCode="General">
                  <c:v>31.994</c:v>
                </c:pt>
                <c:pt idx="47540" formatCode="General">
                  <c:v>31.994700000000002</c:v>
                </c:pt>
                <c:pt idx="47541" formatCode="General">
                  <c:v>31.9953</c:v>
                </c:pt>
                <c:pt idx="47542" formatCode="General">
                  <c:v>31.995999999999999</c:v>
                </c:pt>
                <c:pt idx="47543" formatCode="General">
                  <c:v>31.996700000000001</c:v>
                </c:pt>
                <c:pt idx="47544" formatCode="General">
                  <c:v>31.997399999999999</c:v>
                </c:pt>
                <c:pt idx="47545" formatCode="General">
                  <c:v>31.998000000000001</c:v>
                </c:pt>
                <c:pt idx="47546" formatCode="General">
                  <c:v>31.998699999999999</c:v>
                </c:pt>
                <c:pt idx="47547" formatCode="General">
                  <c:v>31.999400000000001</c:v>
                </c:pt>
                <c:pt idx="47548" formatCode="General">
                  <c:v>32</c:v>
                </c:pt>
                <c:pt idx="47549" formatCode="General">
                  <c:v>32.000700000000002</c:v>
                </c:pt>
                <c:pt idx="47550" formatCode="General">
                  <c:v>32.001399999999997</c:v>
                </c:pt>
                <c:pt idx="47551" formatCode="General">
                  <c:v>32.002099999999999</c:v>
                </c:pt>
                <c:pt idx="47552" formatCode="General">
                  <c:v>32.002699999999997</c:v>
                </c:pt>
                <c:pt idx="47553" formatCode="General">
                  <c:v>32.003399999999999</c:v>
                </c:pt>
                <c:pt idx="47554" formatCode="General">
                  <c:v>32.004100000000001</c:v>
                </c:pt>
                <c:pt idx="47555" formatCode="General">
                  <c:v>32.004800000000003</c:v>
                </c:pt>
                <c:pt idx="47556" formatCode="General">
                  <c:v>32.005400000000002</c:v>
                </c:pt>
                <c:pt idx="47557" formatCode="General">
                  <c:v>32.006100000000004</c:v>
                </c:pt>
                <c:pt idx="47558" formatCode="General">
                  <c:v>32.006799999999998</c:v>
                </c:pt>
                <c:pt idx="47559" formatCode="General">
                  <c:v>32.0075</c:v>
                </c:pt>
                <c:pt idx="47560" formatCode="General">
                  <c:v>32.008099999999999</c:v>
                </c:pt>
                <c:pt idx="47561" formatCode="General">
                  <c:v>32.008800000000001</c:v>
                </c:pt>
                <c:pt idx="47562" formatCode="General">
                  <c:v>32.009500000000003</c:v>
                </c:pt>
                <c:pt idx="47563" formatCode="General">
                  <c:v>32.010100000000001</c:v>
                </c:pt>
                <c:pt idx="47564" formatCode="General">
                  <c:v>32.010800000000003</c:v>
                </c:pt>
                <c:pt idx="47565" formatCode="General">
                  <c:v>32.011499999999998</c:v>
                </c:pt>
                <c:pt idx="47566" formatCode="General">
                  <c:v>32.0122</c:v>
                </c:pt>
                <c:pt idx="47567" formatCode="General">
                  <c:v>32.012799999999999</c:v>
                </c:pt>
                <c:pt idx="47568" formatCode="General">
                  <c:v>32.013500000000001</c:v>
                </c:pt>
                <c:pt idx="47569" formatCode="General">
                  <c:v>32.014200000000002</c:v>
                </c:pt>
                <c:pt idx="47570" formatCode="General">
                  <c:v>32.014899999999997</c:v>
                </c:pt>
                <c:pt idx="47571" formatCode="General">
                  <c:v>32.015500000000003</c:v>
                </c:pt>
                <c:pt idx="47572" formatCode="General">
                  <c:v>32.016199999999998</c:v>
                </c:pt>
                <c:pt idx="47573" formatCode="General">
                  <c:v>32.0169</c:v>
                </c:pt>
                <c:pt idx="47574" formatCode="General">
                  <c:v>32.017499999999998</c:v>
                </c:pt>
                <c:pt idx="47575" formatCode="General">
                  <c:v>32.0182</c:v>
                </c:pt>
                <c:pt idx="47576" formatCode="General">
                  <c:v>32.018900000000002</c:v>
                </c:pt>
                <c:pt idx="47577" formatCode="General">
                  <c:v>32.019599999999997</c:v>
                </c:pt>
                <c:pt idx="47578" formatCode="General">
                  <c:v>32.020200000000003</c:v>
                </c:pt>
                <c:pt idx="47579" formatCode="General">
                  <c:v>32.020899999999997</c:v>
                </c:pt>
                <c:pt idx="47580" formatCode="General">
                  <c:v>32.021599999999999</c:v>
                </c:pt>
                <c:pt idx="47581" formatCode="General">
                  <c:v>32.022300000000001</c:v>
                </c:pt>
                <c:pt idx="47582" formatCode="General">
                  <c:v>32.0229</c:v>
                </c:pt>
                <c:pt idx="47583" formatCode="General">
                  <c:v>32.023600000000002</c:v>
                </c:pt>
                <c:pt idx="47584" formatCode="General">
                  <c:v>32.024299999999997</c:v>
                </c:pt>
                <c:pt idx="47585" formatCode="General">
                  <c:v>32.024900000000002</c:v>
                </c:pt>
                <c:pt idx="47586" formatCode="General">
                  <c:v>32.025599999999997</c:v>
                </c:pt>
                <c:pt idx="47587" formatCode="General">
                  <c:v>32.026299999999999</c:v>
                </c:pt>
                <c:pt idx="47588" formatCode="General">
                  <c:v>32.027000000000001</c:v>
                </c:pt>
                <c:pt idx="47589" formatCode="General">
                  <c:v>32.0276</c:v>
                </c:pt>
                <c:pt idx="47590" formatCode="General">
                  <c:v>32.028300000000002</c:v>
                </c:pt>
                <c:pt idx="47591" formatCode="General">
                  <c:v>32.029000000000003</c:v>
                </c:pt>
                <c:pt idx="47592" formatCode="General">
                  <c:v>32.029699999999998</c:v>
                </c:pt>
                <c:pt idx="47593" formatCode="General">
                  <c:v>32.030299999999997</c:v>
                </c:pt>
                <c:pt idx="47594" formatCode="General">
                  <c:v>32.030999999999999</c:v>
                </c:pt>
                <c:pt idx="47595" formatCode="General">
                  <c:v>32.031700000000001</c:v>
                </c:pt>
                <c:pt idx="47596" formatCode="General">
                  <c:v>32.032400000000003</c:v>
                </c:pt>
                <c:pt idx="47597" formatCode="General">
                  <c:v>32.033000000000001</c:v>
                </c:pt>
                <c:pt idx="47598" formatCode="General">
                  <c:v>32.033700000000003</c:v>
                </c:pt>
                <c:pt idx="47599" formatCode="General">
                  <c:v>32.034399999999998</c:v>
                </c:pt>
                <c:pt idx="47600" formatCode="General">
                  <c:v>32.034999999999997</c:v>
                </c:pt>
                <c:pt idx="47601" formatCode="General">
                  <c:v>32.035699999999999</c:v>
                </c:pt>
                <c:pt idx="47602" formatCode="General">
                  <c:v>32.0364</c:v>
                </c:pt>
                <c:pt idx="47603" formatCode="General">
                  <c:v>32.037100000000002</c:v>
                </c:pt>
                <c:pt idx="47604" formatCode="General">
                  <c:v>32.037700000000001</c:v>
                </c:pt>
                <c:pt idx="47605" formatCode="General">
                  <c:v>32.038400000000003</c:v>
                </c:pt>
                <c:pt idx="47606" formatCode="General">
                  <c:v>32.039099999999998</c:v>
                </c:pt>
                <c:pt idx="47607" formatCode="General">
                  <c:v>32.0398</c:v>
                </c:pt>
                <c:pt idx="47608" formatCode="General">
                  <c:v>32.040399999999998</c:v>
                </c:pt>
                <c:pt idx="47609" formatCode="General">
                  <c:v>32.0411</c:v>
                </c:pt>
                <c:pt idx="47610" formatCode="General">
                  <c:v>32.041800000000002</c:v>
                </c:pt>
                <c:pt idx="47611" formatCode="General">
                  <c:v>32.042400000000001</c:v>
                </c:pt>
                <c:pt idx="47612" formatCode="General">
                  <c:v>32.043100000000003</c:v>
                </c:pt>
                <c:pt idx="47613" formatCode="General">
                  <c:v>32.043799999999997</c:v>
                </c:pt>
                <c:pt idx="47614" formatCode="General">
                  <c:v>32.044499999999999</c:v>
                </c:pt>
                <c:pt idx="47615" formatCode="General">
                  <c:v>32.045099999999998</c:v>
                </c:pt>
                <c:pt idx="47616" formatCode="General">
                  <c:v>32.0458</c:v>
                </c:pt>
                <c:pt idx="47617" formatCode="General">
                  <c:v>32.046500000000002</c:v>
                </c:pt>
                <c:pt idx="47618" formatCode="General">
                  <c:v>32.047199999999997</c:v>
                </c:pt>
                <c:pt idx="47619" formatCode="General">
                  <c:v>32.047800000000002</c:v>
                </c:pt>
                <c:pt idx="47620" formatCode="General">
                  <c:v>32.048499999999997</c:v>
                </c:pt>
                <c:pt idx="47621" formatCode="General">
                  <c:v>32.049199999999999</c:v>
                </c:pt>
                <c:pt idx="47622" formatCode="General">
                  <c:v>32.049900000000001</c:v>
                </c:pt>
                <c:pt idx="47623" formatCode="General">
                  <c:v>32.0505</c:v>
                </c:pt>
                <c:pt idx="47624" formatCode="General">
                  <c:v>32.051200000000001</c:v>
                </c:pt>
                <c:pt idx="47625" formatCode="General">
                  <c:v>32.051900000000003</c:v>
                </c:pt>
                <c:pt idx="47626" formatCode="General">
                  <c:v>32.052500000000002</c:v>
                </c:pt>
                <c:pt idx="47627" formatCode="General">
                  <c:v>32.053199999999997</c:v>
                </c:pt>
                <c:pt idx="47628" formatCode="General">
                  <c:v>32.053899999999999</c:v>
                </c:pt>
                <c:pt idx="47629" formatCode="General">
                  <c:v>32.054600000000001</c:v>
                </c:pt>
                <c:pt idx="47630" formatCode="General">
                  <c:v>32.055199999999999</c:v>
                </c:pt>
                <c:pt idx="47631" formatCode="General">
                  <c:v>32.055900000000001</c:v>
                </c:pt>
                <c:pt idx="47632" formatCode="General">
                  <c:v>32.056600000000003</c:v>
                </c:pt>
                <c:pt idx="47633" formatCode="General">
                  <c:v>32.057299999999998</c:v>
                </c:pt>
                <c:pt idx="47634" formatCode="General">
                  <c:v>32.057899999999997</c:v>
                </c:pt>
                <c:pt idx="47635" formatCode="General">
                  <c:v>32.058599999999998</c:v>
                </c:pt>
                <c:pt idx="47636" formatCode="General">
                  <c:v>32.0593</c:v>
                </c:pt>
                <c:pt idx="47637" formatCode="General">
                  <c:v>32.059899999999999</c:v>
                </c:pt>
                <c:pt idx="47638" formatCode="General">
                  <c:v>32.060600000000001</c:v>
                </c:pt>
                <c:pt idx="47639" formatCode="General">
                  <c:v>32.061300000000003</c:v>
                </c:pt>
                <c:pt idx="47640" formatCode="General">
                  <c:v>32.061999999999998</c:v>
                </c:pt>
                <c:pt idx="47641" formatCode="General">
                  <c:v>32.062600000000003</c:v>
                </c:pt>
                <c:pt idx="47642" formatCode="General">
                  <c:v>32.063299999999998</c:v>
                </c:pt>
                <c:pt idx="47643" formatCode="General">
                  <c:v>32.064</c:v>
                </c:pt>
                <c:pt idx="47644" formatCode="General">
                  <c:v>32.064700000000002</c:v>
                </c:pt>
                <c:pt idx="47645" formatCode="General">
                  <c:v>32.065300000000001</c:v>
                </c:pt>
                <c:pt idx="47646" formatCode="General">
                  <c:v>32.066000000000003</c:v>
                </c:pt>
                <c:pt idx="47647" formatCode="General">
                  <c:v>32.066699999999997</c:v>
                </c:pt>
                <c:pt idx="47648" formatCode="General">
                  <c:v>32.067300000000003</c:v>
                </c:pt>
                <c:pt idx="47649" formatCode="General">
                  <c:v>32.067999999999998</c:v>
                </c:pt>
                <c:pt idx="47650" formatCode="General">
                  <c:v>32.0687</c:v>
                </c:pt>
                <c:pt idx="47651" formatCode="General">
                  <c:v>32.069400000000002</c:v>
                </c:pt>
                <c:pt idx="47652" formatCode="General">
                  <c:v>32.07</c:v>
                </c:pt>
                <c:pt idx="47653" formatCode="General">
                  <c:v>32.070700000000002</c:v>
                </c:pt>
                <c:pt idx="47654" formatCode="General">
                  <c:v>32.071399999999997</c:v>
                </c:pt>
                <c:pt idx="47655" formatCode="General">
                  <c:v>32.072099999999999</c:v>
                </c:pt>
                <c:pt idx="47656" formatCode="General">
                  <c:v>32.072699999999998</c:v>
                </c:pt>
                <c:pt idx="47657" formatCode="General">
                  <c:v>32.073399999999999</c:v>
                </c:pt>
                <c:pt idx="47658" formatCode="General">
                  <c:v>32.074100000000001</c:v>
                </c:pt>
                <c:pt idx="47659" formatCode="General">
                  <c:v>32.074800000000003</c:v>
                </c:pt>
                <c:pt idx="47660" formatCode="General">
                  <c:v>32.075400000000002</c:v>
                </c:pt>
                <c:pt idx="47661" formatCode="General">
                  <c:v>32.076099999999997</c:v>
                </c:pt>
                <c:pt idx="47662" formatCode="General">
                  <c:v>32.076799999999999</c:v>
                </c:pt>
                <c:pt idx="47663" formatCode="General">
                  <c:v>32.077399999999997</c:v>
                </c:pt>
                <c:pt idx="47664" formatCode="General">
                  <c:v>32.078099999999999</c:v>
                </c:pt>
                <c:pt idx="47665" formatCode="General">
                  <c:v>32.078800000000001</c:v>
                </c:pt>
                <c:pt idx="47666" formatCode="General">
                  <c:v>32.079500000000003</c:v>
                </c:pt>
                <c:pt idx="47667" formatCode="General">
                  <c:v>32.080100000000002</c:v>
                </c:pt>
                <c:pt idx="47668" formatCode="General">
                  <c:v>32.080800000000004</c:v>
                </c:pt>
                <c:pt idx="47669" formatCode="General">
                  <c:v>32.081499999999998</c:v>
                </c:pt>
                <c:pt idx="47670" formatCode="General">
                  <c:v>32.0822</c:v>
                </c:pt>
                <c:pt idx="47671" formatCode="General">
                  <c:v>32.082799999999999</c:v>
                </c:pt>
                <c:pt idx="47672" formatCode="General">
                  <c:v>32.083500000000001</c:v>
                </c:pt>
                <c:pt idx="47673" formatCode="General">
                  <c:v>32.084200000000003</c:v>
                </c:pt>
                <c:pt idx="47674" formatCode="General">
                  <c:v>32.084800000000001</c:v>
                </c:pt>
                <c:pt idx="47675" formatCode="General">
                  <c:v>32.085500000000003</c:v>
                </c:pt>
                <c:pt idx="47676" formatCode="General">
                  <c:v>32.086199999999998</c:v>
                </c:pt>
                <c:pt idx="47677" formatCode="General">
                  <c:v>32.0869</c:v>
                </c:pt>
                <c:pt idx="47678" formatCode="General">
                  <c:v>32.087499999999999</c:v>
                </c:pt>
                <c:pt idx="47679" formatCode="General">
                  <c:v>32.088200000000001</c:v>
                </c:pt>
                <c:pt idx="47680" formatCode="General">
                  <c:v>32.088900000000002</c:v>
                </c:pt>
                <c:pt idx="47681" formatCode="General">
                  <c:v>32.089599999999997</c:v>
                </c:pt>
                <c:pt idx="47682" formatCode="General">
                  <c:v>32.090200000000003</c:v>
                </c:pt>
                <c:pt idx="47683" formatCode="General">
                  <c:v>32.090899999999998</c:v>
                </c:pt>
                <c:pt idx="47684" formatCode="General">
                  <c:v>32.0916</c:v>
                </c:pt>
                <c:pt idx="47685" formatCode="General">
                  <c:v>32.092300000000002</c:v>
                </c:pt>
                <c:pt idx="47686" formatCode="General">
                  <c:v>32.0929</c:v>
                </c:pt>
                <c:pt idx="47687" formatCode="General">
                  <c:v>32.093600000000002</c:v>
                </c:pt>
                <c:pt idx="47688" formatCode="General">
                  <c:v>32.094299999999997</c:v>
                </c:pt>
                <c:pt idx="47689" formatCode="General">
                  <c:v>32.094900000000003</c:v>
                </c:pt>
                <c:pt idx="47690" formatCode="General">
                  <c:v>32.095599999999997</c:v>
                </c:pt>
                <c:pt idx="47691" formatCode="General">
                  <c:v>32.096299999999999</c:v>
                </c:pt>
                <c:pt idx="47692" formatCode="General">
                  <c:v>32.097000000000001</c:v>
                </c:pt>
                <c:pt idx="47693" formatCode="General">
                  <c:v>32.0976</c:v>
                </c:pt>
                <c:pt idx="47694" formatCode="General">
                  <c:v>32.098300000000002</c:v>
                </c:pt>
                <c:pt idx="47695" formatCode="General">
                  <c:v>32.098999999999997</c:v>
                </c:pt>
                <c:pt idx="47696" formatCode="General">
                  <c:v>32.099699999999999</c:v>
                </c:pt>
                <c:pt idx="47697" formatCode="General">
                  <c:v>32.100299999999997</c:v>
                </c:pt>
                <c:pt idx="47698" formatCode="General">
                  <c:v>32.100999999999999</c:v>
                </c:pt>
                <c:pt idx="47699" formatCode="General">
                  <c:v>32.101700000000001</c:v>
                </c:pt>
                <c:pt idx="47700" formatCode="General">
                  <c:v>32.1023</c:v>
                </c:pt>
                <c:pt idx="47701" formatCode="General">
                  <c:v>32.103000000000002</c:v>
                </c:pt>
                <c:pt idx="47702" formatCode="General">
                  <c:v>32.103700000000003</c:v>
                </c:pt>
                <c:pt idx="47703" formatCode="General">
                  <c:v>32.104399999999998</c:v>
                </c:pt>
                <c:pt idx="47704" formatCode="General">
                  <c:v>32.104999999999997</c:v>
                </c:pt>
                <c:pt idx="47705" formatCode="General">
                  <c:v>32.105699999999999</c:v>
                </c:pt>
                <c:pt idx="47706" formatCode="General">
                  <c:v>32.106400000000001</c:v>
                </c:pt>
                <c:pt idx="47707" formatCode="General">
                  <c:v>32.107100000000003</c:v>
                </c:pt>
                <c:pt idx="47708" formatCode="General">
                  <c:v>32.107700000000001</c:v>
                </c:pt>
                <c:pt idx="47709" formatCode="General">
                  <c:v>32.108400000000003</c:v>
                </c:pt>
                <c:pt idx="47710" formatCode="General">
                  <c:v>32.109099999999998</c:v>
                </c:pt>
                <c:pt idx="47711" formatCode="General">
                  <c:v>32.109699999999997</c:v>
                </c:pt>
                <c:pt idx="47712" formatCode="General">
                  <c:v>32.110399999999998</c:v>
                </c:pt>
                <c:pt idx="47713" formatCode="General">
                  <c:v>32.1111</c:v>
                </c:pt>
                <c:pt idx="47714" formatCode="General">
                  <c:v>32.111800000000002</c:v>
                </c:pt>
                <c:pt idx="47715" formatCode="General">
                  <c:v>32.112400000000001</c:v>
                </c:pt>
                <c:pt idx="47716" formatCode="General">
                  <c:v>32.113100000000003</c:v>
                </c:pt>
                <c:pt idx="47717" formatCode="General">
                  <c:v>32.113799999999998</c:v>
                </c:pt>
                <c:pt idx="47718" formatCode="General">
                  <c:v>32.1145</c:v>
                </c:pt>
                <c:pt idx="47719" formatCode="General">
                  <c:v>32.115099999999998</c:v>
                </c:pt>
                <c:pt idx="47720" formatCode="General">
                  <c:v>32.1158</c:v>
                </c:pt>
                <c:pt idx="47721" formatCode="General">
                  <c:v>32.116500000000002</c:v>
                </c:pt>
                <c:pt idx="47722" formatCode="General">
                  <c:v>32.117199999999997</c:v>
                </c:pt>
                <c:pt idx="47723" formatCode="General">
                  <c:v>32.117800000000003</c:v>
                </c:pt>
                <c:pt idx="47724" formatCode="General">
                  <c:v>32.118499999999997</c:v>
                </c:pt>
                <c:pt idx="47725" formatCode="General">
                  <c:v>32.119199999999999</c:v>
                </c:pt>
                <c:pt idx="47726" formatCode="General">
                  <c:v>32.119799999999998</c:v>
                </c:pt>
                <c:pt idx="47727" formatCode="General">
                  <c:v>32.1205</c:v>
                </c:pt>
                <c:pt idx="47728" formatCode="General">
                  <c:v>32.121200000000002</c:v>
                </c:pt>
                <c:pt idx="47729" formatCode="General">
                  <c:v>32.121899999999997</c:v>
                </c:pt>
                <c:pt idx="47730" formatCode="General">
                  <c:v>32.122500000000002</c:v>
                </c:pt>
                <c:pt idx="47731" formatCode="General">
                  <c:v>32.123199999999997</c:v>
                </c:pt>
                <c:pt idx="47732" formatCode="General">
                  <c:v>32.123899999999999</c:v>
                </c:pt>
                <c:pt idx="47733" formatCode="General">
                  <c:v>32.124600000000001</c:v>
                </c:pt>
                <c:pt idx="47734" formatCode="General">
                  <c:v>32.1252</c:v>
                </c:pt>
                <c:pt idx="47735" formatCode="General">
                  <c:v>32.125900000000001</c:v>
                </c:pt>
                <c:pt idx="47736" formatCode="General">
                  <c:v>32.126600000000003</c:v>
                </c:pt>
                <c:pt idx="47737" formatCode="General">
                  <c:v>32.127200000000002</c:v>
                </c:pt>
                <c:pt idx="47738" formatCode="General">
                  <c:v>32.127899999999997</c:v>
                </c:pt>
                <c:pt idx="47739" formatCode="General">
                  <c:v>32.128599999999999</c:v>
                </c:pt>
                <c:pt idx="47740" formatCode="General">
                  <c:v>32.129300000000001</c:v>
                </c:pt>
                <c:pt idx="47741" formatCode="General">
                  <c:v>32.129899999999999</c:v>
                </c:pt>
                <c:pt idx="47742" formatCode="General">
                  <c:v>32.130600000000001</c:v>
                </c:pt>
                <c:pt idx="47743" formatCode="General">
                  <c:v>32.131300000000003</c:v>
                </c:pt>
                <c:pt idx="47744" formatCode="General">
                  <c:v>32.131999999999998</c:v>
                </c:pt>
                <c:pt idx="47745" formatCode="General">
                  <c:v>32.132599999999996</c:v>
                </c:pt>
                <c:pt idx="47746" formatCode="General">
                  <c:v>32.133299999999998</c:v>
                </c:pt>
                <c:pt idx="47747" formatCode="General">
                  <c:v>32.134</c:v>
                </c:pt>
                <c:pt idx="47748" formatCode="General">
                  <c:v>32.134599999999999</c:v>
                </c:pt>
                <c:pt idx="47749" formatCode="General">
                  <c:v>32.135300000000001</c:v>
                </c:pt>
                <c:pt idx="47750" formatCode="General">
                  <c:v>32.136000000000003</c:v>
                </c:pt>
                <c:pt idx="47751" formatCode="General">
                  <c:v>32.136699999999998</c:v>
                </c:pt>
                <c:pt idx="47752" formatCode="General">
                  <c:v>32.137300000000003</c:v>
                </c:pt>
                <c:pt idx="47753" formatCode="General">
                  <c:v>32.137999999999998</c:v>
                </c:pt>
                <c:pt idx="47754" formatCode="General">
                  <c:v>32.1387</c:v>
                </c:pt>
                <c:pt idx="47755" formatCode="General">
                  <c:v>32.139400000000002</c:v>
                </c:pt>
                <c:pt idx="47756" formatCode="General">
                  <c:v>32.14</c:v>
                </c:pt>
                <c:pt idx="47757" formatCode="General">
                  <c:v>32.140700000000002</c:v>
                </c:pt>
                <c:pt idx="47758" formatCode="General">
                  <c:v>32.141399999999997</c:v>
                </c:pt>
                <c:pt idx="47759" formatCode="General">
                  <c:v>32.142099999999999</c:v>
                </c:pt>
                <c:pt idx="47760" formatCode="General">
                  <c:v>32.142699999999998</c:v>
                </c:pt>
                <c:pt idx="47761" formatCode="General">
                  <c:v>32.1434</c:v>
                </c:pt>
                <c:pt idx="47762" formatCode="General">
                  <c:v>32.144100000000002</c:v>
                </c:pt>
                <c:pt idx="47763" formatCode="General">
                  <c:v>32.1447</c:v>
                </c:pt>
                <c:pt idx="47764" formatCode="General">
                  <c:v>32.145400000000002</c:v>
                </c:pt>
                <c:pt idx="47765" formatCode="General">
                  <c:v>32.146099999999997</c:v>
                </c:pt>
                <c:pt idx="47766" formatCode="General">
                  <c:v>32.146799999999999</c:v>
                </c:pt>
                <c:pt idx="47767" formatCode="General">
                  <c:v>32.147399999999998</c:v>
                </c:pt>
                <c:pt idx="47768" formatCode="General">
                  <c:v>32.148099999999999</c:v>
                </c:pt>
                <c:pt idx="47769" formatCode="General">
                  <c:v>32.148800000000001</c:v>
                </c:pt>
                <c:pt idx="47770" formatCode="General">
                  <c:v>32.149500000000003</c:v>
                </c:pt>
                <c:pt idx="47771" formatCode="General">
                  <c:v>32.150100000000002</c:v>
                </c:pt>
                <c:pt idx="47772" formatCode="General">
                  <c:v>32.150799999999997</c:v>
                </c:pt>
                <c:pt idx="47773" formatCode="General">
                  <c:v>32.151499999999999</c:v>
                </c:pt>
                <c:pt idx="47774" formatCode="General">
                  <c:v>32.152099999999997</c:v>
                </c:pt>
                <c:pt idx="47775" formatCode="General">
                  <c:v>32.152799999999999</c:v>
                </c:pt>
                <c:pt idx="47776" formatCode="General">
                  <c:v>32.153500000000001</c:v>
                </c:pt>
                <c:pt idx="47777" formatCode="General">
                  <c:v>32.154200000000003</c:v>
                </c:pt>
                <c:pt idx="47778" formatCode="General">
                  <c:v>32.154800000000002</c:v>
                </c:pt>
                <c:pt idx="47779" formatCode="General">
                  <c:v>32.155500000000004</c:v>
                </c:pt>
                <c:pt idx="47780" formatCode="General">
                  <c:v>32.156199999999998</c:v>
                </c:pt>
                <c:pt idx="47781" formatCode="General">
                  <c:v>32.1569</c:v>
                </c:pt>
                <c:pt idx="47782" formatCode="General">
                  <c:v>32.157499999999999</c:v>
                </c:pt>
                <c:pt idx="47783" formatCode="General">
                  <c:v>32.158200000000001</c:v>
                </c:pt>
                <c:pt idx="47784" formatCode="General">
                  <c:v>32.158900000000003</c:v>
                </c:pt>
                <c:pt idx="47785" formatCode="General">
                  <c:v>32.159599999999998</c:v>
                </c:pt>
                <c:pt idx="47786" formatCode="General">
                  <c:v>32.160200000000003</c:v>
                </c:pt>
                <c:pt idx="47787" formatCode="General">
                  <c:v>32.160899999999998</c:v>
                </c:pt>
                <c:pt idx="47788" formatCode="General">
                  <c:v>32.1616</c:v>
                </c:pt>
                <c:pt idx="47789" formatCode="General">
                  <c:v>32.162199999999999</c:v>
                </c:pt>
                <c:pt idx="47790" formatCode="General">
                  <c:v>32.1629</c:v>
                </c:pt>
                <c:pt idx="47791" formatCode="General">
                  <c:v>32.163600000000002</c:v>
                </c:pt>
                <c:pt idx="47792" formatCode="General">
                  <c:v>32.164299999999997</c:v>
                </c:pt>
                <c:pt idx="47793" formatCode="General">
                  <c:v>32.164900000000003</c:v>
                </c:pt>
                <c:pt idx="47794" formatCode="General">
                  <c:v>32.165599999999998</c:v>
                </c:pt>
                <c:pt idx="47795" formatCode="General">
                  <c:v>32.1663</c:v>
                </c:pt>
                <c:pt idx="47796" formatCode="General">
                  <c:v>32.167000000000002</c:v>
                </c:pt>
                <c:pt idx="47797" formatCode="General">
                  <c:v>32.1676</c:v>
                </c:pt>
                <c:pt idx="47798" formatCode="General">
                  <c:v>32.168300000000002</c:v>
                </c:pt>
                <c:pt idx="47799" formatCode="General">
                  <c:v>32.168999999999997</c:v>
                </c:pt>
                <c:pt idx="47800" formatCode="General">
                  <c:v>32.169600000000003</c:v>
                </c:pt>
                <c:pt idx="47801" formatCode="General">
                  <c:v>32.170299999999997</c:v>
                </c:pt>
                <c:pt idx="47802" formatCode="General">
                  <c:v>32.170999999999999</c:v>
                </c:pt>
                <c:pt idx="47803" formatCode="General">
                  <c:v>32.171700000000001</c:v>
                </c:pt>
                <c:pt idx="47804" formatCode="General">
                  <c:v>32.1723</c:v>
                </c:pt>
                <c:pt idx="47805" formatCode="General">
                  <c:v>32.173000000000002</c:v>
                </c:pt>
                <c:pt idx="47806" formatCode="General">
                  <c:v>32.173699999999997</c:v>
                </c:pt>
                <c:pt idx="47807" formatCode="General">
                  <c:v>32.174399999999999</c:v>
                </c:pt>
                <c:pt idx="47808" formatCode="General">
                  <c:v>32.174999999999997</c:v>
                </c:pt>
                <c:pt idx="47809" formatCode="General">
                  <c:v>32.175699999999999</c:v>
                </c:pt>
                <c:pt idx="47810" formatCode="General">
                  <c:v>32.176400000000001</c:v>
                </c:pt>
                <c:pt idx="47811" formatCode="General">
                  <c:v>32.177</c:v>
                </c:pt>
                <c:pt idx="47812" formatCode="General">
                  <c:v>32.177700000000002</c:v>
                </c:pt>
                <c:pt idx="47813" formatCode="General">
                  <c:v>32.178400000000003</c:v>
                </c:pt>
                <c:pt idx="47814" formatCode="General">
                  <c:v>32.179099999999998</c:v>
                </c:pt>
                <c:pt idx="47815" formatCode="General">
                  <c:v>32.179699999999997</c:v>
                </c:pt>
                <c:pt idx="47816" formatCode="General">
                  <c:v>32.180399999999999</c:v>
                </c:pt>
                <c:pt idx="47817" formatCode="General">
                  <c:v>32.181100000000001</c:v>
                </c:pt>
                <c:pt idx="47818" formatCode="General">
                  <c:v>32.181800000000003</c:v>
                </c:pt>
                <c:pt idx="47819" formatCode="General">
                  <c:v>32.182400000000001</c:v>
                </c:pt>
                <c:pt idx="47820" formatCode="General">
                  <c:v>32.183100000000003</c:v>
                </c:pt>
                <c:pt idx="47821" formatCode="General">
                  <c:v>32.183799999999998</c:v>
                </c:pt>
                <c:pt idx="47822" formatCode="General">
                  <c:v>32.1845</c:v>
                </c:pt>
                <c:pt idx="47823" formatCode="General">
                  <c:v>32.185099999999998</c:v>
                </c:pt>
                <c:pt idx="47824" formatCode="General">
                  <c:v>32.1858</c:v>
                </c:pt>
                <c:pt idx="47825" formatCode="General">
                  <c:v>32.186500000000002</c:v>
                </c:pt>
                <c:pt idx="47826" formatCode="General">
                  <c:v>32.187100000000001</c:v>
                </c:pt>
                <c:pt idx="47827" formatCode="General">
                  <c:v>32.187800000000003</c:v>
                </c:pt>
                <c:pt idx="47828" formatCode="General">
                  <c:v>32.188499999999998</c:v>
                </c:pt>
                <c:pt idx="47829" formatCode="General">
                  <c:v>32.1892</c:v>
                </c:pt>
                <c:pt idx="47830" formatCode="General">
                  <c:v>32.189799999999998</c:v>
                </c:pt>
                <c:pt idx="47831" formatCode="General">
                  <c:v>32.1905</c:v>
                </c:pt>
                <c:pt idx="47832" formatCode="General">
                  <c:v>32.191200000000002</c:v>
                </c:pt>
                <c:pt idx="47833" formatCode="General">
                  <c:v>32.191899999999997</c:v>
                </c:pt>
                <c:pt idx="47834" formatCode="General">
                  <c:v>32.192500000000003</c:v>
                </c:pt>
                <c:pt idx="47835" formatCode="General">
                  <c:v>32.193199999999997</c:v>
                </c:pt>
                <c:pt idx="47836" formatCode="General">
                  <c:v>32.193899999999999</c:v>
                </c:pt>
                <c:pt idx="47837" formatCode="General">
                  <c:v>32.194499999999998</c:v>
                </c:pt>
                <c:pt idx="47838" formatCode="General">
                  <c:v>32.1952</c:v>
                </c:pt>
                <c:pt idx="47839" formatCode="General">
                  <c:v>32.195900000000002</c:v>
                </c:pt>
                <c:pt idx="47840" formatCode="General">
                  <c:v>32.196599999999997</c:v>
                </c:pt>
                <c:pt idx="47841" formatCode="General">
                  <c:v>32.197200000000002</c:v>
                </c:pt>
                <c:pt idx="47842" formatCode="General">
                  <c:v>32.197899999999997</c:v>
                </c:pt>
                <c:pt idx="47843" formatCode="General">
                  <c:v>32.198599999999999</c:v>
                </c:pt>
                <c:pt idx="47844" formatCode="General">
                  <c:v>32.199300000000001</c:v>
                </c:pt>
                <c:pt idx="47845" formatCode="General">
                  <c:v>32.1999</c:v>
                </c:pt>
                <c:pt idx="47846" formatCode="General">
                  <c:v>32.200600000000001</c:v>
                </c:pt>
                <c:pt idx="47847" formatCode="General">
                  <c:v>32.201300000000003</c:v>
                </c:pt>
                <c:pt idx="47848" formatCode="General">
                  <c:v>32.201999999999998</c:v>
                </c:pt>
                <c:pt idx="47849" formatCode="General">
                  <c:v>32.202599999999997</c:v>
                </c:pt>
                <c:pt idx="47850" formatCode="General">
                  <c:v>32.203299999999999</c:v>
                </c:pt>
                <c:pt idx="47851" formatCode="General">
                  <c:v>32.204000000000001</c:v>
                </c:pt>
                <c:pt idx="47852" formatCode="General">
                  <c:v>32.204599999999999</c:v>
                </c:pt>
                <c:pt idx="47853" formatCode="General">
                  <c:v>32.205300000000001</c:v>
                </c:pt>
                <c:pt idx="47854" formatCode="General">
                  <c:v>32.206000000000003</c:v>
                </c:pt>
                <c:pt idx="47855" formatCode="General">
                  <c:v>32.206699999999998</c:v>
                </c:pt>
                <c:pt idx="47856" formatCode="General">
                  <c:v>32.207299999999996</c:v>
                </c:pt>
                <c:pt idx="47857" formatCode="General">
                  <c:v>32.207999999999998</c:v>
                </c:pt>
                <c:pt idx="47858" formatCode="General">
                  <c:v>32.2087</c:v>
                </c:pt>
                <c:pt idx="47859" formatCode="General">
                  <c:v>32.209400000000002</c:v>
                </c:pt>
                <c:pt idx="47860" formatCode="General">
                  <c:v>32.21</c:v>
                </c:pt>
                <c:pt idx="47861" formatCode="General">
                  <c:v>32.210700000000003</c:v>
                </c:pt>
                <c:pt idx="47862" formatCode="General">
                  <c:v>32.211399999999998</c:v>
                </c:pt>
                <c:pt idx="47863" formatCode="General">
                  <c:v>32.212000000000003</c:v>
                </c:pt>
                <c:pt idx="47864" formatCode="General">
                  <c:v>32.212699999999998</c:v>
                </c:pt>
                <c:pt idx="47865" formatCode="General">
                  <c:v>32.2134</c:v>
                </c:pt>
                <c:pt idx="47866" formatCode="General">
                  <c:v>32.214100000000002</c:v>
                </c:pt>
                <c:pt idx="47867" formatCode="General">
                  <c:v>32.214700000000001</c:v>
                </c:pt>
                <c:pt idx="47868" formatCode="General">
                  <c:v>32.215400000000002</c:v>
                </c:pt>
                <c:pt idx="47869" formatCode="General">
                  <c:v>32.216099999999997</c:v>
                </c:pt>
                <c:pt idx="47870" formatCode="General">
                  <c:v>32.216799999999999</c:v>
                </c:pt>
                <c:pt idx="47871" formatCode="General">
                  <c:v>32.217399999999998</c:v>
                </c:pt>
                <c:pt idx="47872" formatCode="General">
                  <c:v>32.2181</c:v>
                </c:pt>
                <c:pt idx="47873" formatCode="General">
                  <c:v>32.218800000000002</c:v>
                </c:pt>
                <c:pt idx="47874" formatCode="General">
                  <c:v>32.2194</c:v>
                </c:pt>
                <c:pt idx="47875" formatCode="General">
                  <c:v>32.220100000000002</c:v>
                </c:pt>
                <c:pt idx="47876" formatCode="General">
                  <c:v>32.220799999999997</c:v>
                </c:pt>
                <c:pt idx="47877" formatCode="General">
                  <c:v>32.221499999999999</c:v>
                </c:pt>
                <c:pt idx="47878" formatCode="General">
                  <c:v>32.222099999999998</c:v>
                </c:pt>
                <c:pt idx="47879" formatCode="General">
                  <c:v>32.222799999999999</c:v>
                </c:pt>
                <c:pt idx="47880" formatCode="General">
                  <c:v>32.223500000000001</c:v>
                </c:pt>
                <c:pt idx="47881" formatCode="General">
                  <c:v>32.224200000000003</c:v>
                </c:pt>
                <c:pt idx="47882" formatCode="General">
                  <c:v>32.224800000000002</c:v>
                </c:pt>
                <c:pt idx="47883" formatCode="General">
                  <c:v>32.225499999999997</c:v>
                </c:pt>
                <c:pt idx="47884" formatCode="General">
                  <c:v>32.226199999999999</c:v>
                </c:pt>
                <c:pt idx="47885" formatCode="General">
                  <c:v>32.226900000000001</c:v>
                </c:pt>
                <c:pt idx="47886" formatCode="General">
                  <c:v>32.227499999999999</c:v>
                </c:pt>
                <c:pt idx="47887" formatCode="General">
                  <c:v>32.228200000000001</c:v>
                </c:pt>
                <c:pt idx="47888" formatCode="General">
                  <c:v>32.228900000000003</c:v>
                </c:pt>
                <c:pt idx="47889" formatCode="General">
                  <c:v>32.229500000000002</c:v>
                </c:pt>
                <c:pt idx="47890" formatCode="General">
                  <c:v>32.230200000000004</c:v>
                </c:pt>
                <c:pt idx="47891" formatCode="General">
                  <c:v>32.230899999999998</c:v>
                </c:pt>
                <c:pt idx="47892" formatCode="General">
                  <c:v>32.2316</c:v>
                </c:pt>
                <c:pt idx="47893" formatCode="General">
                  <c:v>32.232199999999999</c:v>
                </c:pt>
                <c:pt idx="47894" formatCode="General">
                  <c:v>32.232900000000001</c:v>
                </c:pt>
                <c:pt idx="47895" formatCode="General">
                  <c:v>32.233600000000003</c:v>
                </c:pt>
                <c:pt idx="47896" formatCode="General">
                  <c:v>32.234299999999998</c:v>
                </c:pt>
                <c:pt idx="47897" formatCode="General">
                  <c:v>32.234900000000003</c:v>
                </c:pt>
                <c:pt idx="47898" formatCode="General">
                  <c:v>32.235599999999998</c:v>
                </c:pt>
                <c:pt idx="47899" formatCode="General">
                  <c:v>32.2363</c:v>
                </c:pt>
                <c:pt idx="47900" formatCode="General">
                  <c:v>32.236899999999999</c:v>
                </c:pt>
                <c:pt idx="47901" formatCode="General">
                  <c:v>32.2376</c:v>
                </c:pt>
                <c:pt idx="47902" formatCode="General">
                  <c:v>32.238300000000002</c:v>
                </c:pt>
                <c:pt idx="47903" formatCode="General">
                  <c:v>32.238999999999997</c:v>
                </c:pt>
                <c:pt idx="47904" formatCode="General">
                  <c:v>32.239600000000003</c:v>
                </c:pt>
                <c:pt idx="47905" formatCode="General">
                  <c:v>32.240299999999998</c:v>
                </c:pt>
                <c:pt idx="47906" formatCode="General">
                  <c:v>32.241</c:v>
                </c:pt>
                <c:pt idx="47907" formatCode="General">
                  <c:v>32.241700000000002</c:v>
                </c:pt>
                <c:pt idx="47908" formatCode="General">
                  <c:v>32.2423</c:v>
                </c:pt>
                <c:pt idx="47909" formatCode="General">
                  <c:v>32.243000000000002</c:v>
                </c:pt>
                <c:pt idx="47910" formatCode="General">
                  <c:v>32.243699999999997</c:v>
                </c:pt>
                <c:pt idx="47911" formatCode="General">
                  <c:v>32.244300000000003</c:v>
                </c:pt>
                <c:pt idx="47912" formatCode="General">
                  <c:v>32.244999999999997</c:v>
                </c:pt>
                <c:pt idx="47913" formatCode="General">
                  <c:v>32.245699999999999</c:v>
                </c:pt>
                <c:pt idx="47914" formatCode="General">
                  <c:v>32.246400000000001</c:v>
                </c:pt>
                <c:pt idx="47915" formatCode="General">
                  <c:v>32.247</c:v>
                </c:pt>
                <c:pt idx="47916" formatCode="General">
                  <c:v>32.247700000000002</c:v>
                </c:pt>
                <c:pt idx="47917" formatCode="General">
                  <c:v>32.248399999999997</c:v>
                </c:pt>
                <c:pt idx="47918" formatCode="General">
                  <c:v>32.249099999999999</c:v>
                </c:pt>
                <c:pt idx="47919" formatCode="General">
                  <c:v>32.249699999999997</c:v>
                </c:pt>
                <c:pt idx="47920" formatCode="General">
                  <c:v>32.250399999999999</c:v>
                </c:pt>
                <c:pt idx="47921" formatCode="General">
                  <c:v>32.251100000000001</c:v>
                </c:pt>
                <c:pt idx="47922" formatCode="General">
                  <c:v>32.251800000000003</c:v>
                </c:pt>
                <c:pt idx="47923" formatCode="General">
                  <c:v>32.252400000000002</c:v>
                </c:pt>
                <c:pt idx="47924" formatCode="General">
                  <c:v>32.253100000000003</c:v>
                </c:pt>
                <c:pt idx="47925" formatCode="General">
                  <c:v>32.253799999999998</c:v>
                </c:pt>
                <c:pt idx="47926" formatCode="General">
                  <c:v>32.254399999999997</c:v>
                </c:pt>
                <c:pt idx="47927" formatCode="General">
                  <c:v>32.255099999999999</c:v>
                </c:pt>
                <c:pt idx="47928" formatCode="General">
                  <c:v>32.255800000000001</c:v>
                </c:pt>
                <c:pt idx="47929" formatCode="General">
                  <c:v>32.256500000000003</c:v>
                </c:pt>
                <c:pt idx="47930" formatCode="General">
                  <c:v>32.257100000000001</c:v>
                </c:pt>
                <c:pt idx="47931" formatCode="General">
                  <c:v>32.257800000000003</c:v>
                </c:pt>
                <c:pt idx="47932" formatCode="General">
                  <c:v>32.258499999999998</c:v>
                </c:pt>
                <c:pt idx="47933" formatCode="General">
                  <c:v>32.2592</c:v>
                </c:pt>
                <c:pt idx="47934" formatCode="General">
                  <c:v>32.259799999999998</c:v>
                </c:pt>
                <c:pt idx="47935" formatCode="General">
                  <c:v>32.2605</c:v>
                </c:pt>
                <c:pt idx="47936" formatCode="General">
                  <c:v>32.261200000000002</c:v>
                </c:pt>
                <c:pt idx="47937" formatCode="General">
                  <c:v>32.261800000000001</c:v>
                </c:pt>
                <c:pt idx="47938" formatCode="General">
                  <c:v>32.262500000000003</c:v>
                </c:pt>
                <c:pt idx="47939" formatCode="General">
                  <c:v>32.263199999999998</c:v>
                </c:pt>
                <c:pt idx="47940" formatCode="General">
                  <c:v>32.2639</c:v>
                </c:pt>
                <c:pt idx="47941" formatCode="General">
                  <c:v>32.264499999999998</c:v>
                </c:pt>
                <c:pt idx="47942" formatCode="General">
                  <c:v>32.2652</c:v>
                </c:pt>
                <c:pt idx="47943" formatCode="General">
                  <c:v>32.265900000000002</c:v>
                </c:pt>
                <c:pt idx="47944" formatCode="General">
                  <c:v>32.266599999999997</c:v>
                </c:pt>
                <c:pt idx="47945" formatCode="General">
                  <c:v>32.267200000000003</c:v>
                </c:pt>
                <c:pt idx="47946" formatCode="General">
                  <c:v>32.267899999999997</c:v>
                </c:pt>
                <c:pt idx="47947" formatCode="General">
                  <c:v>32.268599999999999</c:v>
                </c:pt>
                <c:pt idx="47948" formatCode="General">
                  <c:v>32.269300000000001</c:v>
                </c:pt>
                <c:pt idx="47949" formatCode="General">
                  <c:v>32.2699</c:v>
                </c:pt>
                <c:pt idx="47950" formatCode="General">
                  <c:v>32.270600000000002</c:v>
                </c:pt>
                <c:pt idx="47951" formatCode="General">
                  <c:v>32.271299999999997</c:v>
                </c:pt>
                <c:pt idx="47952" formatCode="General">
                  <c:v>32.271900000000002</c:v>
                </c:pt>
                <c:pt idx="47953" formatCode="General">
                  <c:v>32.272599999999997</c:v>
                </c:pt>
                <c:pt idx="47954" formatCode="General">
                  <c:v>32.273299999999999</c:v>
                </c:pt>
                <c:pt idx="47955" formatCode="General">
                  <c:v>32.274000000000001</c:v>
                </c:pt>
                <c:pt idx="47956" formatCode="General">
                  <c:v>32.2746</c:v>
                </c:pt>
                <c:pt idx="47957" formatCode="General">
                  <c:v>32.275300000000001</c:v>
                </c:pt>
                <c:pt idx="47958" formatCode="General">
                  <c:v>32.276000000000003</c:v>
                </c:pt>
                <c:pt idx="47959" formatCode="General">
                  <c:v>32.276699999999998</c:v>
                </c:pt>
                <c:pt idx="47960" formatCode="General">
                  <c:v>32.277299999999997</c:v>
                </c:pt>
                <c:pt idx="47961" formatCode="General">
                  <c:v>32.277999999999999</c:v>
                </c:pt>
                <c:pt idx="47962" formatCode="General">
                  <c:v>32.278700000000001</c:v>
                </c:pt>
                <c:pt idx="47963" formatCode="General">
                  <c:v>32.279299999999999</c:v>
                </c:pt>
                <c:pt idx="47964" formatCode="General">
                  <c:v>32.28</c:v>
                </c:pt>
                <c:pt idx="47965" formatCode="General">
                  <c:v>32.280700000000003</c:v>
                </c:pt>
                <c:pt idx="47966" formatCode="General">
                  <c:v>32.281399999999998</c:v>
                </c:pt>
                <c:pt idx="47967" formatCode="General">
                  <c:v>32.281999999999996</c:v>
                </c:pt>
                <c:pt idx="47968" formatCode="General">
                  <c:v>32.282699999999998</c:v>
                </c:pt>
                <c:pt idx="47969" formatCode="General">
                  <c:v>32.2834</c:v>
                </c:pt>
                <c:pt idx="47970" formatCode="General">
                  <c:v>32.284100000000002</c:v>
                </c:pt>
                <c:pt idx="47971" formatCode="General">
                  <c:v>32.284700000000001</c:v>
                </c:pt>
                <c:pt idx="47972" formatCode="General">
                  <c:v>32.285400000000003</c:v>
                </c:pt>
                <c:pt idx="47973" formatCode="General">
                  <c:v>32.286099999999998</c:v>
                </c:pt>
                <c:pt idx="47974" formatCode="General">
                  <c:v>32.286700000000003</c:v>
                </c:pt>
                <c:pt idx="47975" formatCode="General">
                  <c:v>32.287399999999998</c:v>
                </c:pt>
                <c:pt idx="47976" formatCode="General">
                  <c:v>32.2881</c:v>
                </c:pt>
                <c:pt idx="47977" formatCode="General">
                  <c:v>32.288800000000002</c:v>
                </c:pt>
                <c:pt idx="47978" formatCode="General">
                  <c:v>32.289400000000001</c:v>
                </c:pt>
                <c:pt idx="47979" formatCode="General">
                  <c:v>32.290100000000002</c:v>
                </c:pt>
                <c:pt idx="47980" formatCode="General">
                  <c:v>32.290799999999997</c:v>
                </c:pt>
                <c:pt idx="47981" formatCode="General">
                  <c:v>32.291499999999999</c:v>
                </c:pt>
                <c:pt idx="47982" formatCode="General">
                  <c:v>32.292099999999998</c:v>
                </c:pt>
                <c:pt idx="47983" formatCode="General">
                  <c:v>32.2928</c:v>
                </c:pt>
                <c:pt idx="47984" formatCode="General">
                  <c:v>32.293500000000002</c:v>
                </c:pt>
                <c:pt idx="47985" formatCode="General">
                  <c:v>32.294199999999996</c:v>
                </c:pt>
                <c:pt idx="47986" formatCode="General">
                  <c:v>32.294800000000002</c:v>
                </c:pt>
                <c:pt idx="47987" formatCode="General">
                  <c:v>32.295499999999997</c:v>
                </c:pt>
                <c:pt idx="47988" formatCode="General">
                  <c:v>32.296199999999999</c:v>
                </c:pt>
                <c:pt idx="47989" formatCode="General">
                  <c:v>32.296799999999998</c:v>
                </c:pt>
                <c:pt idx="47990" formatCode="General">
                  <c:v>32.297499999999999</c:v>
                </c:pt>
                <c:pt idx="47991" formatCode="General">
                  <c:v>32.298200000000001</c:v>
                </c:pt>
                <c:pt idx="47992" formatCode="General">
                  <c:v>32.298900000000003</c:v>
                </c:pt>
                <c:pt idx="47993" formatCode="General">
                  <c:v>32.299500000000002</c:v>
                </c:pt>
                <c:pt idx="47994" formatCode="General">
                  <c:v>32.300199999999997</c:v>
                </c:pt>
                <c:pt idx="47995" formatCode="General">
                  <c:v>32.300899999999999</c:v>
                </c:pt>
                <c:pt idx="47996" formatCode="General">
                  <c:v>32.301600000000001</c:v>
                </c:pt>
                <c:pt idx="47997" formatCode="General">
                  <c:v>32.302199999999999</c:v>
                </c:pt>
                <c:pt idx="47998" formatCode="General">
                  <c:v>32.302900000000001</c:v>
                </c:pt>
                <c:pt idx="47999" formatCode="General">
                  <c:v>32.303600000000003</c:v>
                </c:pt>
                <c:pt idx="48000" formatCode="General">
                  <c:v>32.304200000000002</c:v>
                </c:pt>
                <c:pt idx="48001" formatCode="General">
                  <c:v>32.304900000000004</c:v>
                </c:pt>
                <c:pt idx="48002" formatCode="General">
                  <c:v>32.305599999999998</c:v>
                </c:pt>
                <c:pt idx="48003" formatCode="General">
                  <c:v>32.3063</c:v>
                </c:pt>
                <c:pt idx="48004" formatCode="General">
                  <c:v>32.306899999999999</c:v>
                </c:pt>
                <c:pt idx="48005" formatCode="General">
                  <c:v>32.307600000000001</c:v>
                </c:pt>
                <c:pt idx="48006" formatCode="General">
                  <c:v>32.308300000000003</c:v>
                </c:pt>
                <c:pt idx="48007" formatCode="General">
                  <c:v>32.308999999999997</c:v>
                </c:pt>
                <c:pt idx="48008" formatCode="General">
                  <c:v>32.309600000000003</c:v>
                </c:pt>
                <c:pt idx="48009" formatCode="General">
                  <c:v>32.310299999999998</c:v>
                </c:pt>
                <c:pt idx="48010" formatCode="General">
                  <c:v>32.311</c:v>
                </c:pt>
                <c:pt idx="48011" formatCode="General">
                  <c:v>32.311599999999999</c:v>
                </c:pt>
                <c:pt idx="48012" formatCode="General">
                  <c:v>32.3123</c:v>
                </c:pt>
                <c:pt idx="48013" formatCode="General">
                  <c:v>32.313000000000002</c:v>
                </c:pt>
                <c:pt idx="48014" formatCode="General">
                  <c:v>32.313699999999997</c:v>
                </c:pt>
                <c:pt idx="48015" formatCode="General">
                  <c:v>32.314300000000003</c:v>
                </c:pt>
                <c:pt idx="48016" formatCode="General">
                  <c:v>32.314999999999998</c:v>
                </c:pt>
                <c:pt idx="48017" formatCode="General">
                  <c:v>32.3157</c:v>
                </c:pt>
                <c:pt idx="48018" formatCode="General">
                  <c:v>32.316400000000002</c:v>
                </c:pt>
                <c:pt idx="48019" formatCode="General">
                  <c:v>32.317</c:v>
                </c:pt>
                <c:pt idx="48020" formatCode="General">
                  <c:v>32.317700000000002</c:v>
                </c:pt>
                <c:pt idx="48021" formatCode="General">
                  <c:v>32.318399999999997</c:v>
                </c:pt>
                <c:pt idx="48022" formatCode="General">
                  <c:v>32.319099999999999</c:v>
                </c:pt>
                <c:pt idx="48023" formatCode="General">
                  <c:v>32.319699999999997</c:v>
                </c:pt>
                <c:pt idx="48024" formatCode="General">
                  <c:v>32.320399999999999</c:v>
                </c:pt>
                <c:pt idx="48025" formatCode="General">
                  <c:v>32.321100000000001</c:v>
                </c:pt>
                <c:pt idx="48026" formatCode="General">
                  <c:v>32.3217</c:v>
                </c:pt>
                <c:pt idx="48027" formatCode="General">
                  <c:v>32.322400000000002</c:v>
                </c:pt>
                <c:pt idx="48028" formatCode="General">
                  <c:v>32.323099999999997</c:v>
                </c:pt>
                <c:pt idx="48029" formatCode="General">
                  <c:v>32.323799999999999</c:v>
                </c:pt>
                <c:pt idx="48030" formatCode="General">
                  <c:v>32.324399999999997</c:v>
                </c:pt>
                <c:pt idx="48031" formatCode="General">
                  <c:v>32.325099999999999</c:v>
                </c:pt>
                <c:pt idx="48032" formatCode="General">
                  <c:v>32.325800000000001</c:v>
                </c:pt>
                <c:pt idx="48033" formatCode="General">
                  <c:v>32.326500000000003</c:v>
                </c:pt>
                <c:pt idx="48034" formatCode="General">
                  <c:v>32.327100000000002</c:v>
                </c:pt>
                <c:pt idx="48035" formatCode="General">
                  <c:v>32.327800000000003</c:v>
                </c:pt>
                <c:pt idx="48036" formatCode="General">
                  <c:v>32.328499999999998</c:v>
                </c:pt>
                <c:pt idx="48037" formatCode="General">
                  <c:v>32.329099999999997</c:v>
                </c:pt>
                <c:pt idx="48038" formatCode="General">
                  <c:v>32.329799999999999</c:v>
                </c:pt>
                <c:pt idx="48039" formatCode="General">
                  <c:v>32.330500000000001</c:v>
                </c:pt>
                <c:pt idx="48040" formatCode="General">
                  <c:v>32.331200000000003</c:v>
                </c:pt>
                <c:pt idx="48041" formatCode="General">
                  <c:v>32.331800000000001</c:v>
                </c:pt>
                <c:pt idx="48042" formatCode="General">
                  <c:v>32.332500000000003</c:v>
                </c:pt>
                <c:pt idx="48043" formatCode="General">
                  <c:v>32.333199999999998</c:v>
                </c:pt>
                <c:pt idx="48044" formatCode="General">
                  <c:v>32.3339</c:v>
                </c:pt>
                <c:pt idx="48045" formatCode="General">
                  <c:v>32.334499999999998</c:v>
                </c:pt>
                <c:pt idx="48046" formatCode="General">
                  <c:v>32.3352</c:v>
                </c:pt>
                <c:pt idx="48047" formatCode="General">
                  <c:v>32.335900000000002</c:v>
                </c:pt>
                <c:pt idx="48048" formatCode="General">
                  <c:v>32.336599999999997</c:v>
                </c:pt>
                <c:pt idx="48049" formatCode="General">
                  <c:v>32.337200000000003</c:v>
                </c:pt>
                <c:pt idx="48050" formatCode="General">
                  <c:v>32.337899999999998</c:v>
                </c:pt>
                <c:pt idx="48051" formatCode="General">
                  <c:v>32.3386</c:v>
                </c:pt>
                <c:pt idx="48052" formatCode="General">
                  <c:v>32.339199999999998</c:v>
                </c:pt>
                <c:pt idx="48053" formatCode="General">
                  <c:v>32.3399</c:v>
                </c:pt>
                <c:pt idx="48054" formatCode="General">
                  <c:v>32.340600000000002</c:v>
                </c:pt>
                <c:pt idx="48055" formatCode="General">
                  <c:v>32.341299999999997</c:v>
                </c:pt>
                <c:pt idx="48056" formatCode="General">
                  <c:v>32.341900000000003</c:v>
                </c:pt>
                <c:pt idx="48057" formatCode="General">
                  <c:v>32.342599999999997</c:v>
                </c:pt>
                <c:pt idx="48058" formatCode="General">
                  <c:v>32.343299999999999</c:v>
                </c:pt>
                <c:pt idx="48059" formatCode="General">
                  <c:v>32.344000000000001</c:v>
                </c:pt>
                <c:pt idx="48060" formatCode="General">
                  <c:v>32.3446</c:v>
                </c:pt>
                <c:pt idx="48061" formatCode="General">
                  <c:v>32.345300000000002</c:v>
                </c:pt>
                <c:pt idx="48062" formatCode="General">
                  <c:v>32.345999999999997</c:v>
                </c:pt>
                <c:pt idx="48063" formatCode="General">
                  <c:v>32.346600000000002</c:v>
                </c:pt>
                <c:pt idx="48064" formatCode="General">
                  <c:v>32.347299999999997</c:v>
                </c:pt>
                <c:pt idx="48065" formatCode="General">
                  <c:v>32.347999999999999</c:v>
                </c:pt>
                <c:pt idx="48066" formatCode="General">
                  <c:v>32.348700000000001</c:v>
                </c:pt>
                <c:pt idx="48067" formatCode="General">
                  <c:v>32.349299999999999</c:v>
                </c:pt>
                <c:pt idx="48068" formatCode="General">
                  <c:v>32.35</c:v>
                </c:pt>
                <c:pt idx="48069" formatCode="General">
                  <c:v>32.350700000000003</c:v>
                </c:pt>
                <c:pt idx="48070" formatCode="General">
                  <c:v>32.351399999999998</c:v>
                </c:pt>
                <c:pt idx="48071" formatCode="General">
                  <c:v>32.351999999999997</c:v>
                </c:pt>
                <c:pt idx="48072" formatCode="General">
                  <c:v>32.352699999999999</c:v>
                </c:pt>
                <c:pt idx="48073" formatCode="General">
                  <c:v>32.353400000000001</c:v>
                </c:pt>
                <c:pt idx="48074" formatCode="General">
                  <c:v>32.353999999999999</c:v>
                </c:pt>
                <c:pt idx="48075" formatCode="General">
                  <c:v>32.354700000000001</c:v>
                </c:pt>
                <c:pt idx="48076" formatCode="General">
                  <c:v>32.355400000000003</c:v>
                </c:pt>
                <c:pt idx="48077" formatCode="General">
                  <c:v>32.356099999999998</c:v>
                </c:pt>
                <c:pt idx="48078" formatCode="General">
                  <c:v>32.356699999999996</c:v>
                </c:pt>
                <c:pt idx="48079" formatCode="General">
                  <c:v>32.357399999999998</c:v>
                </c:pt>
                <c:pt idx="48080" formatCode="General">
                  <c:v>32.3581</c:v>
                </c:pt>
                <c:pt idx="48081" formatCode="General">
                  <c:v>32.358800000000002</c:v>
                </c:pt>
                <c:pt idx="48082" formatCode="General">
                  <c:v>32.359400000000001</c:v>
                </c:pt>
                <c:pt idx="48083" formatCode="General">
                  <c:v>32.360100000000003</c:v>
                </c:pt>
                <c:pt idx="48084" formatCode="General">
                  <c:v>32.360799999999998</c:v>
                </c:pt>
                <c:pt idx="48085" formatCode="General">
                  <c:v>32.361499999999999</c:v>
                </c:pt>
                <c:pt idx="48086" formatCode="General">
                  <c:v>32.362099999999998</c:v>
                </c:pt>
                <c:pt idx="48087" formatCode="General">
                  <c:v>32.3628</c:v>
                </c:pt>
                <c:pt idx="48088" formatCode="General">
                  <c:v>32.363500000000002</c:v>
                </c:pt>
                <c:pt idx="48089" formatCode="General">
                  <c:v>32.364100000000001</c:v>
                </c:pt>
                <c:pt idx="48090" formatCode="General">
                  <c:v>32.364800000000002</c:v>
                </c:pt>
                <c:pt idx="48091" formatCode="General">
                  <c:v>32.365499999999997</c:v>
                </c:pt>
                <c:pt idx="48092" formatCode="General">
                  <c:v>32.366199999999999</c:v>
                </c:pt>
                <c:pt idx="48093" formatCode="General">
                  <c:v>32.366799999999998</c:v>
                </c:pt>
                <c:pt idx="48094" formatCode="General">
                  <c:v>32.3675</c:v>
                </c:pt>
                <c:pt idx="48095" formatCode="General">
                  <c:v>32.368200000000002</c:v>
                </c:pt>
                <c:pt idx="48096" formatCode="General">
                  <c:v>32.368899999999996</c:v>
                </c:pt>
                <c:pt idx="48097" formatCode="General">
                  <c:v>32.369500000000002</c:v>
                </c:pt>
                <c:pt idx="48098" formatCode="General">
                  <c:v>32.370199999999997</c:v>
                </c:pt>
                <c:pt idx="48099" formatCode="General">
                  <c:v>32.370899999999999</c:v>
                </c:pt>
                <c:pt idx="48100" formatCode="General">
                  <c:v>32.371499999999997</c:v>
                </c:pt>
                <c:pt idx="48101" formatCode="General">
                  <c:v>32.372199999999999</c:v>
                </c:pt>
                <c:pt idx="48102" formatCode="General">
                  <c:v>32.372900000000001</c:v>
                </c:pt>
                <c:pt idx="48103" formatCode="General">
                  <c:v>32.373600000000003</c:v>
                </c:pt>
                <c:pt idx="48104" formatCode="General">
                  <c:v>32.374200000000002</c:v>
                </c:pt>
                <c:pt idx="48105" formatCode="General">
                  <c:v>32.374899999999997</c:v>
                </c:pt>
                <c:pt idx="48106" formatCode="General">
                  <c:v>32.375599999999999</c:v>
                </c:pt>
                <c:pt idx="48107" formatCode="General">
                  <c:v>32.376300000000001</c:v>
                </c:pt>
                <c:pt idx="48108" formatCode="General">
                  <c:v>32.376899999999999</c:v>
                </c:pt>
                <c:pt idx="48109" formatCode="General">
                  <c:v>32.377600000000001</c:v>
                </c:pt>
                <c:pt idx="48110" formatCode="General">
                  <c:v>32.378300000000003</c:v>
                </c:pt>
                <c:pt idx="48111" formatCode="General">
                  <c:v>32.378999999999998</c:v>
                </c:pt>
                <c:pt idx="48112" formatCode="General">
                  <c:v>32.379600000000003</c:v>
                </c:pt>
                <c:pt idx="48113" formatCode="General">
                  <c:v>32.380299999999998</c:v>
                </c:pt>
                <c:pt idx="48114" formatCode="General">
                  <c:v>32.381</c:v>
                </c:pt>
                <c:pt idx="48115" formatCode="General">
                  <c:v>32.381599999999999</c:v>
                </c:pt>
                <c:pt idx="48116" formatCode="General">
                  <c:v>32.382300000000001</c:v>
                </c:pt>
                <c:pt idx="48117" formatCode="General">
                  <c:v>32.383000000000003</c:v>
                </c:pt>
                <c:pt idx="48118" formatCode="General">
                  <c:v>32.383699999999997</c:v>
                </c:pt>
                <c:pt idx="48119" formatCode="General">
                  <c:v>32.384300000000003</c:v>
                </c:pt>
                <c:pt idx="48120" formatCode="General">
                  <c:v>32.384999999999998</c:v>
                </c:pt>
                <c:pt idx="48121" formatCode="General">
                  <c:v>32.3857</c:v>
                </c:pt>
                <c:pt idx="48122" formatCode="General">
                  <c:v>32.386400000000002</c:v>
                </c:pt>
                <c:pt idx="48123" formatCode="General">
                  <c:v>32.387</c:v>
                </c:pt>
                <c:pt idx="48124" formatCode="General">
                  <c:v>32.387700000000002</c:v>
                </c:pt>
                <c:pt idx="48125" formatCode="General">
                  <c:v>32.388399999999997</c:v>
                </c:pt>
                <c:pt idx="48126" formatCode="General">
                  <c:v>32.389000000000003</c:v>
                </c:pt>
                <c:pt idx="48127" formatCode="General">
                  <c:v>32.389699999999998</c:v>
                </c:pt>
                <c:pt idx="48128" formatCode="General">
                  <c:v>32.3904</c:v>
                </c:pt>
                <c:pt idx="48129" formatCode="General">
                  <c:v>32.391100000000002</c:v>
                </c:pt>
                <c:pt idx="48130" formatCode="General">
                  <c:v>32.3917</c:v>
                </c:pt>
                <c:pt idx="48131" formatCode="General">
                  <c:v>32.392400000000002</c:v>
                </c:pt>
                <c:pt idx="48132" formatCode="General">
                  <c:v>32.393099999999997</c:v>
                </c:pt>
                <c:pt idx="48133" formatCode="General">
                  <c:v>32.393799999999999</c:v>
                </c:pt>
                <c:pt idx="48134" formatCode="General">
                  <c:v>32.394399999999997</c:v>
                </c:pt>
                <c:pt idx="48135" formatCode="General">
                  <c:v>32.395099999999999</c:v>
                </c:pt>
                <c:pt idx="48136" formatCode="General">
                  <c:v>32.395800000000001</c:v>
                </c:pt>
                <c:pt idx="48137" formatCode="General">
                  <c:v>32.3964</c:v>
                </c:pt>
                <c:pt idx="48138" formatCode="General">
                  <c:v>32.397100000000002</c:v>
                </c:pt>
                <c:pt idx="48139" formatCode="General">
                  <c:v>32.397799999999997</c:v>
                </c:pt>
                <c:pt idx="48140" formatCode="General">
                  <c:v>32.398499999999999</c:v>
                </c:pt>
                <c:pt idx="48141" formatCode="General">
                  <c:v>32.399099999999997</c:v>
                </c:pt>
                <c:pt idx="48142" formatCode="General">
                  <c:v>32.399799999999999</c:v>
                </c:pt>
                <c:pt idx="48143" formatCode="General">
                  <c:v>32.400500000000001</c:v>
                </c:pt>
                <c:pt idx="48144" formatCode="General">
                  <c:v>32.401200000000003</c:v>
                </c:pt>
                <c:pt idx="48145" formatCode="General">
                  <c:v>32.401800000000001</c:v>
                </c:pt>
                <c:pt idx="48146" formatCode="General">
                  <c:v>32.402500000000003</c:v>
                </c:pt>
                <c:pt idx="48147" formatCode="General">
                  <c:v>32.403199999999998</c:v>
                </c:pt>
                <c:pt idx="48148" formatCode="General">
                  <c:v>32.4039</c:v>
                </c:pt>
                <c:pt idx="48149" formatCode="General">
                  <c:v>32.404499999999999</c:v>
                </c:pt>
                <c:pt idx="48150" formatCode="General">
                  <c:v>32.405200000000001</c:v>
                </c:pt>
                <c:pt idx="48151" formatCode="General">
                  <c:v>32.405900000000003</c:v>
                </c:pt>
                <c:pt idx="48152" formatCode="General">
                  <c:v>32.406500000000001</c:v>
                </c:pt>
                <c:pt idx="48153" formatCode="General">
                  <c:v>32.407200000000003</c:v>
                </c:pt>
                <c:pt idx="48154" formatCode="General">
                  <c:v>32.407899999999998</c:v>
                </c:pt>
                <c:pt idx="48155" formatCode="General">
                  <c:v>32.4086</c:v>
                </c:pt>
                <c:pt idx="48156" formatCode="General">
                  <c:v>32.409199999999998</c:v>
                </c:pt>
                <c:pt idx="48157" formatCode="General">
                  <c:v>32.4099</c:v>
                </c:pt>
                <c:pt idx="48158" formatCode="General">
                  <c:v>32.410600000000002</c:v>
                </c:pt>
                <c:pt idx="48159" formatCode="General">
                  <c:v>32.411299999999997</c:v>
                </c:pt>
                <c:pt idx="48160" formatCode="General">
                  <c:v>32.411900000000003</c:v>
                </c:pt>
                <c:pt idx="48161" formatCode="General">
                  <c:v>32.412599999999998</c:v>
                </c:pt>
                <c:pt idx="48162" formatCode="General">
                  <c:v>32.4133</c:v>
                </c:pt>
                <c:pt idx="48163" formatCode="General">
                  <c:v>32.413899999999998</c:v>
                </c:pt>
                <c:pt idx="48164" formatCode="General">
                  <c:v>32.4146</c:v>
                </c:pt>
                <c:pt idx="48165" formatCode="General">
                  <c:v>32.415300000000002</c:v>
                </c:pt>
                <c:pt idx="48166" formatCode="General">
                  <c:v>32.415999999999997</c:v>
                </c:pt>
                <c:pt idx="48167" formatCode="General">
                  <c:v>32.416600000000003</c:v>
                </c:pt>
                <c:pt idx="48168" formatCode="General">
                  <c:v>32.417299999999997</c:v>
                </c:pt>
                <c:pt idx="48169" formatCode="General">
                  <c:v>32.417999999999999</c:v>
                </c:pt>
                <c:pt idx="48170" formatCode="General">
                  <c:v>32.418700000000001</c:v>
                </c:pt>
                <c:pt idx="48171" formatCode="General">
                  <c:v>32.4193</c:v>
                </c:pt>
                <c:pt idx="48172" formatCode="General">
                  <c:v>32.42</c:v>
                </c:pt>
                <c:pt idx="48173" formatCode="General">
                  <c:v>32.420699999999997</c:v>
                </c:pt>
                <c:pt idx="48174" formatCode="General">
                  <c:v>32.421300000000002</c:v>
                </c:pt>
                <c:pt idx="48175" formatCode="General">
                  <c:v>32.421999999999997</c:v>
                </c:pt>
                <c:pt idx="48176" formatCode="General">
                  <c:v>32.422699999999999</c:v>
                </c:pt>
                <c:pt idx="48177" formatCode="General">
                  <c:v>32.423400000000001</c:v>
                </c:pt>
                <c:pt idx="48178" formatCode="General">
                  <c:v>32.423999999999999</c:v>
                </c:pt>
                <c:pt idx="48179" formatCode="General">
                  <c:v>32.424700000000001</c:v>
                </c:pt>
                <c:pt idx="48180" formatCode="General">
                  <c:v>32.425400000000003</c:v>
                </c:pt>
                <c:pt idx="48181" formatCode="General">
                  <c:v>32.426099999999998</c:v>
                </c:pt>
                <c:pt idx="48182" formatCode="General">
                  <c:v>32.426699999999997</c:v>
                </c:pt>
                <c:pt idx="48183" formatCode="General">
                  <c:v>32.427399999999999</c:v>
                </c:pt>
                <c:pt idx="48184" formatCode="General">
                  <c:v>32.428100000000001</c:v>
                </c:pt>
                <c:pt idx="48185" formatCode="General">
                  <c:v>32.428800000000003</c:v>
                </c:pt>
                <c:pt idx="48186" formatCode="General">
                  <c:v>32.429400000000001</c:v>
                </c:pt>
                <c:pt idx="48187" formatCode="General">
                  <c:v>32.430100000000003</c:v>
                </c:pt>
                <c:pt idx="48188" formatCode="General">
                  <c:v>32.430799999999998</c:v>
                </c:pt>
                <c:pt idx="48189" formatCode="General">
                  <c:v>32.431399999999996</c:v>
                </c:pt>
                <c:pt idx="48190" formatCode="General">
                  <c:v>32.432099999999998</c:v>
                </c:pt>
                <c:pt idx="48191" formatCode="General">
                  <c:v>32.4328</c:v>
                </c:pt>
                <c:pt idx="48192" formatCode="General">
                  <c:v>32.433500000000002</c:v>
                </c:pt>
                <c:pt idx="48193" formatCode="General">
                  <c:v>32.434100000000001</c:v>
                </c:pt>
                <c:pt idx="48194" formatCode="General">
                  <c:v>32.434800000000003</c:v>
                </c:pt>
                <c:pt idx="48195" formatCode="General">
                  <c:v>32.435499999999998</c:v>
                </c:pt>
                <c:pt idx="48196" formatCode="General">
                  <c:v>32.436199999999999</c:v>
                </c:pt>
                <c:pt idx="48197" formatCode="General">
                  <c:v>32.436799999999998</c:v>
                </c:pt>
                <c:pt idx="48198" formatCode="General">
                  <c:v>32.4375</c:v>
                </c:pt>
                <c:pt idx="48199" formatCode="General">
                  <c:v>32.438200000000002</c:v>
                </c:pt>
                <c:pt idx="48200" formatCode="General">
                  <c:v>32.438800000000001</c:v>
                </c:pt>
                <c:pt idx="48201" formatCode="General">
                  <c:v>32.439500000000002</c:v>
                </c:pt>
                <c:pt idx="48202" formatCode="General">
                  <c:v>32.440199999999997</c:v>
                </c:pt>
                <c:pt idx="48203" formatCode="General">
                  <c:v>32.440899999999999</c:v>
                </c:pt>
                <c:pt idx="48204" formatCode="General">
                  <c:v>32.441499999999998</c:v>
                </c:pt>
                <c:pt idx="48205" formatCode="General">
                  <c:v>32.4422</c:v>
                </c:pt>
                <c:pt idx="48206" formatCode="General">
                  <c:v>32.442900000000002</c:v>
                </c:pt>
                <c:pt idx="48207" formatCode="General">
                  <c:v>32.443600000000004</c:v>
                </c:pt>
                <c:pt idx="48208" formatCode="General">
                  <c:v>32.444200000000002</c:v>
                </c:pt>
                <c:pt idx="48209" formatCode="General">
                  <c:v>32.444899999999997</c:v>
                </c:pt>
                <c:pt idx="48210" formatCode="General">
                  <c:v>32.445599999999999</c:v>
                </c:pt>
                <c:pt idx="48211" formatCode="General">
                  <c:v>32.446300000000001</c:v>
                </c:pt>
                <c:pt idx="48212" formatCode="General">
                  <c:v>32.446899999999999</c:v>
                </c:pt>
                <c:pt idx="48213" formatCode="General">
                  <c:v>32.447600000000001</c:v>
                </c:pt>
                <c:pt idx="48214" formatCode="General">
                  <c:v>32.448300000000003</c:v>
                </c:pt>
                <c:pt idx="48215" formatCode="General">
                  <c:v>32.448900000000002</c:v>
                </c:pt>
                <c:pt idx="48216" formatCode="General">
                  <c:v>32.449599999999997</c:v>
                </c:pt>
                <c:pt idx="48217" formatCode="General">
                  <c:v>32.450299999999999</c:v>
                </c:pt>
                <c:pt idx="48218" formatCode="General">
                  <c:v>32.451000000000001</c:v>
                </c:pt>
                <c:pt idx="48219" formatCode="General">
                  <c:v>32.451599999999999</c:v>
                </c:pt>
                <c:pt idx="48220" formatCode="General">
                  <c:v>32.452300000000001</c:v>
                </c:pt>
                <c:pt idx="48221" formatCode="General">
                  <c:v>32.453000000000003</c:v>
                </c:pt>
                <c:pt idx="48222" formatCode="General">
                  <c:v>32.453699999999998</c:v>
                </c:pt>
                <c:pt idx="48223" formatCode="General">
                  <c:v>32.454300000000003</c:v>
                </c:pt>
                <c:pt idx="48224" formatCode="General">
                  <c:v>32.454999999999998</c:v>
                </c:pt>
                <c:pt idx="48225" formatCode="General">
                  <c:v>32.4557</c:v>
                </c:pt>
                <c:pt idx="48226" formatCode="General">
                  <c:v>32.456299999999999</c:v>
                </c:pt>
                <c:pt idx="48227" formatCode="General">
                  <c:v>32.457000000000001</c:v>
                </c:pt>
                <c:pt idx="48228" formatCode="General">
                  <c:v>32.457700000000003</c:v>
                </c:pt>
                <c:pt idx="48229" formatCode="General">
                  <c:v>32.458399999999997</c:v>
                </c:pt>
                <c:pt idx="48230" formatCode="General">
                  <c:v>32.459000000000003</c:v>
                </c:pt>
                <c:pt idx="48231" formatCode="General">
                  <c:v>32.459699999999998</c:v>
                </c:pt>
                <c:pt idx="48232" formatCode="General">
                  <c:v>32.4604</c:v>
                </c:pt>
                <c:pt idx="48233" formatCode="General">
                  <c:v>32.461100000000002</c:v>
                </c:pt>
                <c:pt idx="48234" formatCode="General">
                  <c:v>32.4617</c:v>
                </c:pt>
                <c:pt idx="48235" formatCode="General">
                  <c:v>32.462400000000002</c:v>
                </c:pt>
                <c:pt idx="48236" formatCode="General">
                  <c:v>32.463099999999997</c:v>
                </c:pt>
                <c:pt idx="48237" formatCode="General">
                  <c:v>32.463700000000003</c:v>
                </c:pt>
                <c:pt idx="48238" formatCode="General">
                  <c:v>32.464399999999998</c:v>
                </c:pt>
                <c:pt idx="48239" formatCode="General">
                  <c:v>32.4651</c:v>
                </c:pt>
                <c:pt idx="48240" formatCode="General">
                  <c:v>32.465800000000002</c:v>
                </c:pt>
                <c:pt idx="48241" formatCode="General">
                  <c:v>32.4664</c:v>
                </c:pt>
                <c:pt idx="48242" formatCode="General">
                  <c:v>32.467100000000002</c:v>
                </c:pt>
                <c:pt idx="48243" formatCode="General">
                  <c:v>32.467799999999997</c:v>
                </c:pt>
                <c:pt idx="48244" formatCode="General">
                  <c:v>32.468499999999999</c:v>
                </c:pt>
                <c:pt idx="48245" formatCode="General">
                  <c:v>32.469099999999997</c:v>
                </c:pt>
                <c:pt idx="48246" formatCode="General">
                  <c:v>32.469799999999999</c:v>
                </c:pt>
                <c:pt idx="48247" formatCode="General">
                  <c:v>32.470500000000001</c:v>
                </c:pt>
                <c:pt idx="48248" formatCode="General">
                  <c:v>32.471200000000003</c:v>
                </c:pt>
                <c:pt idx="48249" formatCode="General">
                  <c:v>32.471800000000002</c:v>
                </c:pt>
                <c:pt idx="48250" formatCode="General">
                  <c:v>32.472499999999997</c:v>
                </c:pt>
                <c:pt idx="48251" formatCode="General">
                  <c:v>32.473199999999999</c:v>
                </c:pt>
                <c:pt idx="48252" formatCode="General">
                  <c:v>32.473799999999997</c:v>
                </c:pt>
                <c:pt idx="48253" formatCode="General">
                  <c:v>32.474499999999999</c:v>
                </c:pt>
                <c:pt idx="48254" formatCode="General">
                  <c:v>32.475200000000001</c:v>
                </c:pt>
                <c:pt idx="48255" formatCode="General">
                  <c:v>32.475900000000003</c:v>
                </c:pt>
                <c:pt idx="48256" formatCode="General">
                  <c:v>32.476500000000001</c:v>
                </c:pt>
                <c:pt idx="48257" formatCode="General">
                  <c:v>32.477200000000003</c:v>
                </c:pt>
                <c:pt idx="48258" formatCode="General">
                  <c:v>32.477899999999998</c:v>
                </c:pt>
                <c:pt idx="48259" formatCode="General">
                  <c:v>32.4786</c:v>
                </c:pt>
                <c:pt idx="48260" formatCode="General">
                  <c:v>32.479199999999999</c:v>
                </c:pt>
                <c:pt idx="48261" formatCode="General">
                  <c:v>32.479900000000001</c:v>
                </c:pt>
                <c:pt idx="48262" formatCode="General">
                  <c:v>32.480600000000003</c:v>
                </c:pt>
                <c:pt idx="48263" formatCode="General">
                  <c:v>32.481200000000001</c:v>
                </c:pt>
                <c:pt idx="48264" formatCode="General">
                  <c:v>32.481900000000003</c:v>
                </c:pt>
                <c:pt idx="48265" formatCode="General">
                  <c:v>32.482599999999998</c:v>
                </c:pt>
                <c:pt idx="48266" formatCode="General">
                  <c:v>32.4833</c:v>
                </c:pt>
                <c:pt idx="48267" formatCode="General">
                  <c:v>32.483899999999998</c:v>
                </c:pt>
                <c:pt idx="48268" formatCode="General">
                  <c:v>32.4846</c:v>
                </c:pt>
                <c:pt idx="48269" formatCode="General">
                  <c:v>32.485300000000002</c:v>
                </c:pt>
                <c:pt idx="48270" formatCode="General">
                  <c:v>32.485999999999997</c:v>
                </c:pt>
                <c:pt idx="48271" formatCode="General">
                  <c:v>32.486600000000003</c:v>
                </c:pt>
                <c:pt idx="48272" formatCode="General">
                  <c:v>32.487299999999998</c:v>
                </c:pt>
                <c:pt idx="48273" formatCode="General">
                  <c:v>32.488</c:v>
                </c:pt>
                <c:pt idx="48274" formatCode="General">
                  <c:v>32.488700000000001</c:v>
                </c:pt>
                <c:pt idx="48275" formatCode="General">
                  <c:v>32.4893</c:v>
                </c:pt>
                <c:pt idx="48276" formatCode="General">
                  <c:v>32.49</c:v>
                </c:pt>
                <c:pt idx="48277" formatCode="General">
                  <c:v>32.490699999999997</c:v>
                </c:pt>
                <c:pt idx="48278" formatCode="General">
                  <c:v>32.491300000000003</c:v>
                </c:pt>
                <c:pt idx="48279" formatCode="General">
                  <c:v>32.491999999999997</c:v>
                </c:pt>
                <c:pt idx="48280" formatCode="General">
                  <c:v>32.492699999999999</c:v>
                </c:pt>
                <c:pt idx="48281" formatCode="General">
                  <c:v>32.493400000000001</c:v>
                </c:pt>
                <c:pt idx="48282" formatCode="General">
                  <c:v>32.494</c:v>
                </c:pt>
                <c:pt idx="48283" formatCode="General">
                  <c:v>32.494700000000002</c:v>
                </c:pt>
                <c:pt idx="48284" formatCode="General">
                  <c:v>32.495399999999997</c:v>
                </c:pt>
                <c:pt idx="48285" formatCode="General">
                  <c:v>32.496099999999998</c:v>
                </c:pt>
                <c:pt idx="48286" formatCode="General">
                  <c:v>32.496699999999997</c:v>
                </c:pt>
                <c:pt idx="48287" formatCode="General">
                  <c:v>32.497399999999999</c:v>
                </c:pt>
                <c:pt idx="48288" formatCode="General">
                  <c:v>32.498100000000001</c:v>
                </c:pt>
                <c:pt idx="48289" formatCode="General">
                  <c:v>32.498699999999999</c:v>
                </c:pt>
                <c:pt idx="48290" formatCode="General">
                  <c:v>32.499400000000001</c:v>
                </c:pt>
                <c:pt idx="48291" formatCode="General">
                  <c:v>32.500100000000003</c:v>
                </c:pt>
                <c:pt idx="48292" formatCode="General">
                  <c:v>32.500799999999998</c:v>
                </c:pt>
                <c:pt idx="48293" formatCode="General">
                  <c:v>32.501399999999997</c:v>
                </c:pt>
                <c:pt idx="48294" formatCode="General">
                  <c:v>32.502099999999999</c:v>
                </c:pt>
                <c:pt idx="48295" formatCode="General">
                  <c:v>32.502800000000001</c:v>
                </c:pt>
                <c:pt idx="48296" formatCode="General">
                  <c:v>32.503500000000003</c:v>
                </c:pt>
                <c:pt idx="48297" formatCode="General">
                  <c:v>32.504100000000001</c:v>
                </c:pt>
                <c:pt idx="48298" formatCode="General">
                  <c:v>32.504800000000003</c:v>
                </c:pt>
                <c:pt idx="48299" formatCode="General">
                  <c:v>32.505499999999998</c:v>
                </c:pt>
                <c:pt idx="48300" formatCode="General">
                  <c:v>32.506100000000004</c:v>
                </c:pt>
                <c:pt idx="48301" formatCode="General">
                  <c:v>32.506799999999998</c:v>
                </c:pt>
                <c:pt idx="48302" formatCode="General">
                  <c:v>32.5075</c:v>
                </c:pt>
                <c:pt idx="48303" formatCode="General">
                  <c:v>32.508200000000002</c:v>
                </c:pt>
                <c:pt idx="48304" formatCode="General">
                  <c:v>32.508800000000001</c:v>
                </c:pt>
                <c:pt idx="48305" formatCode="General">
                  <c:v>32.509500000000003</c:v>
                </c:pt>
                <c:pt idx="48306" formatCode="General">
                  <c:v>32.510199999999998</c:v>
                </c:pt>
                <c:pt idx="48307" formatCode="General">
                  <c:v>32.510899999999999</c:v>
                </c:pt>
                <c:pt idx="48308" formatCode="General">
                  <c:v>32.511499999999998</c:v>
                </c:pt>
                <c:pt idx="48309" formatCode="General">
                  <c:v>32.5122</c:v>
                </c:pt>
                <c:pt idx="48310" formatCode="General">
                  <c:v>32.512900000000002</c:v>
                </c:pt>
                <c:pt idx="48311" formatCode="General">
                  <c:v>32.513599999999997</c:v>
                </c:pt>
                <c:pt idx="48312" formatCode="General">
                  <c:v>32.514200000000002</c:v>
                </c:pt>
                <c:pt idx="48313" formatCode="General">
                  <c:v>32.514899999999997</c:v>
                </c:pt>
                <c:pt idx="48314" formatCode="General">
                  <c:v>32.515599999999999</c:v>
                </c:pt>
                <c:pt idx="48315" formatCode="General">
                  <c:v>32.516199999999998</c:v>
                </c:pt>
                <c:pt idx="48316" formatCode="General">
                  <c:v>32.5169</c:v>
                </c:pt>
                <c:pt idx="48317" formatCode="General">
                  <c:v>32.517600000000002</c:v>
                </c:pt>
                <c:pt idx="48318" formatCode="General">
                  <c:v>32.518300000000004</c:v>
                </c:pt>
                <c:pt idx="48319" formatCode="General">
                  <c:v>32.518900000000002</c:v>
                </c:pt>
                <c:pt idx="48320" formatCode="General">
                  <c:v>32.519599999999997</c:v>
                </c:pt>
                <c:pt idx="48321" formatCode="General">
                  <c:v>32.520299999999999</c:v>
                </c:pt>
                <c:pt idx="48322" formatCode="General">
                  <c:v>32.521000000000001</c:v>
                </c:pt>
                <c:pt idx="48323" formatCode="General">
                  <c:v>32.521599999999999</c:v>
                </c:pt>
                <c:pt idx="48324" formatCode="General">
                  <c:v>32.522300000000001</c:v>
                </c:pt>
                <c:pt idx="48325" formatCode="General">
                  <c:v>32.523000000000003</c:v>
                </c:pt>
                <c:pt idx="48326" formatCode="General">
                  <c:v>32.523600000000002</c:v>
                </c:pt>
                <c:pt idx="48327" formatCode="General">
                  <c:v>32.524299999999997</c:v>
                </c:pt>
                <c:pt idx="48328" formatCode="General">
                  <c:v>32.524999999999999</c:v>
                </c:pt>
                <c:pt idx="48329" formatCode="General">
                  <c:v>32.525700000000001</c:v>
                </c:pt>
                <c:pt idx="48330" formatCode="General">
                  <c:v>32.526299999999999</c:v>
                </c:pt>
                <c:pt idx="48331" formatCode="General">
                  <c:v>32.527000000000001</c:v>
                </c:pt>
                <c:pt idx="48332" formatCode="General">
                  <c:v>32.527700000000003</c:v>
                </c:pt>
                <c:pt idx="48333" formatCode="General">
                  <c:v>32.528399999999998</c:v>
                </c:pt>
                <c:pt idx="48334" formatCode="General">
                  <c:v>32.529000000000003</c:v>
                </c:pt>
                <c:pt idx="48335" formatCode="General">
                  <c:v>32.529699999999998</c:v>
                </c:pt>
                <c:pt idx="48336" formatCode="General">
                  <c:v>32.5304</c:v>
                </c:pt>
                <c:pt idx="48337" formatCode="General">
                  <c:v>32.530999999999999</c:v>
                </c:pt>
                <c:pt idx="48338" formatCode="General">
                  <c:v>32.531700000000001</c:v>
                </c:pt>
                <c:pt idx="48339" formatCode="General">
                  <c:v>32.532400000000003</c:v>
                </c:pt>
                <c:pt idx="48340" formatCode="General">
                  <c:v>32.533099999999997</c:v>
                </c:pt>
                <c:pt idx="48341" formatCode="General">
                  <c:v>32.533700000000003</c:v>
                </c:pt>
                <c:pt idx="48342" formatCode="General">
                  <c:v>32.534399999999998</c:v>
                </c:pt>
                <c:pt idx="48343" formatCode="General">
                  <c:v>32.5351</c:v>
                </c:pt>
                <c:pt idx="48344" formatCode="General">
                  <c:v>32.535800000000002</c:v>
                </c:pt>
                <c:pt idx="48345" formatCode="General">
                  <c:v>32.5364</c:v>
                </c:pt>
                <c:pt idx="48346" formatCode="General">
                  <c:v>32.537100000000002</c:v>
                </c:pt>
                <c:pt idx="48347" formatCode="General">
                  <c:v>32.537799999999997</c:v>
                </c:pt>
                <c:pt idx="48348" formatCode="General">
                  <c:v>32.538499999999999</c:v>
                </c:pt>
                <c:pt idx="48349" formatCode="General">
                  <c:v>32.539099999999998</c:v>
                </c:pt>
                <c:pt idx="48350" formatCode="General">
                  <c:v>32.5398</c:v>
                </c:pt>
                <c:pt idx="48351" formatCode="General">
                  <c:v>32.540500000000002</c:v>
                </c:pt>
                <c:pt idx="48352" formatCode="General">
                  <c:v>32.5411</c:v>
                </c:pt>
                <c:pt idx="48353" formatCode="General">
                  <c:v>32.541800000000002</c:v>
                </c:pt>
                <c:pt idx="48354" formatCode="General">
                  <c:v>32.542499999999997</c:v>
                </c:pt>
                <c:pt idx="48355" formatCode="General">
                  <c:v>32.543199999999999</c:v>
                </c:pt>
                <c:pt idx="48356" formatCode="General">
                  <c:v>32.543799999999997</c:v>
                </c:pt>
                <c:pt idx="48357" formatCode="General">
                  <c:v>32.544499999999999</c:v>
                </c:pt>
                <c:pt idx="48358" formatCode="General">
                  <c:v>32.545200000000001</c:v>
                </c:pt>
                <c:pt idx="48359" formatCode="General">
                  <c:v>32.545900000000003</c:v>
                </c:pt>
                <c:pt idx="48360" formatCode="General">
                  <c:v>32.546500000000002</c:v>
                </c:pt>
                <c:pt idx="48361" formatCode="General">
                  <c:v>32.547199999999997</c:v>
                </c:pt>
                <c:pt idx="48362" formatCode="General">
                  <c:v>32.547899999999998</c:v>
                </c:pt>
                <c:pt idx="48363" formatCode="General">
                  <c:v>32.548499999999997</c:v>
                </c:pt>
                <c:pt idx="48364" formatCode="General">
                  <c:v>32.549199999999999</c:v>
                </c:pt>
                <c:pt idx="48365" formatCode="General">
                  <c:v>32.549900000000001</c:v>
                </c:pt>
                <c:pt idx="48366" formatCode="General">
                  <c:v>32.550600000000003</c:v>
                </c:pt>
                <c:pt idx="48367" formatCode="General">
                  <c:v>32.551200000000001</c:v>
                </c:pt>
                <c:pt idx="48368" formatCode="General">
                  <c:v>32.551900000000003</c:v>
                </c:pt>
                <c:pt idx="48369" formatCode="General">
                  <c:v>32.552599999999998</c:v>
                </c:pt>
                <c:pt idx="48370" formatCode="General">
                  <c:v>32.5533</c:v>
                </c:pt>
                <c:pt idx="48371" formatCode="General">
                  <c:v>32.553899999999999</c:v>
                </c:pt>
                <c:pt idx="48372" formatCode="General">
                  <c:v>32.554600000000001</c:v>
                </c:pt>
                <c:pt idx="48373" formatCode="General">
                  <c:v>32.555300000000003</c:v>
                </c:pt>
                <c:pt idx="48374" formatCode="General">
                  <c:v>32.555999999999997</c:v>
                </c:pt>
                <c:pt idx="48375" formatCode="General">
                  <c:v>32.556600000000003</c:v>
                </c:pt>
                <c:pt idx="48376" formatCode="General">
                  <c:v>32.557299999999998</c:v>
                </c:pt>
                <c:pt idx="48377" formatCode="General">
                  <c:v>32.558</c:v>
                </c:pt>
                <c:pt idx="48378" formatCode="General">
                  <c:v>32.558599999999998</c:v>
                </c:pt>
                <c:pt idx="48379" formatCode="General">
                  <c:v>32.5593</c:v>
                </c:pt>
                <c:pt idx="48380" formatCode="General">
                  <c:v>32.56</c:v>
                </c:pt>
                <c:pt idx="48381" formatCode="General">
                  <c:v>32.560699999999997</c:v>
                </c:pt>
                <c:pt idx="48382" formatCode="General">
                  <c:v>32.561300000000003</c:v>
                </c:pt>
                <c:pt idx="48383" formatCode="General">
                  <c:v>32.561999999999998</c:v>
                </c:pt>
                <c:pt idx="48384" formatCode="General">
                  <c:v>32.5627</c:v>
                </c:pt>
                <c:pt idx="48385" formatCode="General">
                  <c:v>32.563400000000001</c:v>
                </c:pt>
                <c:pt idx="48386" formatCode="General">
                  <c:v>32.564</c:v>
                </c:pt>
                <c:pt idx="48387" formatCode="General">
                  <c:v>32.564700000000002</c:v>
                </c:pt>
                <c:pt idx="48388" formatCode="General">
                  <c:v>32.565399999999997</c:v>
                </c:pt>
                <c:pt idx="48389" formatCode="General">
                  <c:v>32.566000000000003</c:v>
                </c:pt>
                <c:pt idx="48390" formatCode="General">
                  <c:v>32.566699999999997</c:v>
                </c:pt>
                <c:pt idx="48391" formatCode="General">
                  <c:v>32.567399999999999</c:v>
                </c:pt>
                <c:pt idx="48392" formatCode="General">
                  <c:v>32.568100000000001</c:v>
                </c:pt>
                <c:pt idx="48393" formatCode="General">
                  <c:v>32.5687</c:v>
                </c:pt>
                <c:pt idx="48394" formatCode="General">
                  <c:v>32.569400000000002</c:v>
                </c:pt>
                <c:pt idx="48395" formatCode="General">
                  <c:v>32.570099999999996</c:v>
                </c:pt>
                <c:pt idx="48396" formatCode="General">
                  <c:v>32.570799999999998</c:v>
                </c:pt>
                <c:pt idx="48397" formatCode="General">
                  <c:v>32.571399999999997</c:v>
                </c:pt>
                <c:pt idx="48398" formatCode="General">
                  <c:v>32.572099999999999</c:v>
                </c:pt>
                <c:pt idx="48399" formatCode="General">
                  <c:v>32.572800000000001</c:v>
                </c:pt>
                <c:pt idx="48400" formatCode="General">
                  <c:v>32.573399999999999</c:v>
                </c:pt>
                <c:pt idx="48401" formatCode="General">
                  <c:v>32.574100000000001</c:v>
                </c:pt>
                <c:pt idx="48402" formatCode="General">
                  <c:v>32.574800000000003</c:v>
                </c:pt>
                <c:pt idx="48403" formatCode="General">
                  <c:v>32.575499999999998</c:v>
                </c:pt>
                <c:pt idx="48404" formatCode="General">
                  <c:v>32.576099999999997</c:v>
                </c:pt>
                <c:pt idx="48405" formatCode="General">
                  <c:v>32.576799999999999</c:v>
                </c:pt>
                <c:pt idx="48406" formatCode="General">
                  <c:v>32.577500000000001</c:v>
                </c:pt>
                <c:pt idx="48407" formatCode="General">
                  <c:v>32.578200000000002</c:v>
                </c:pt>
                <c:pt idx="48408" formatCode="General">
                  <c:v>32.578800000000001</c:v>
                </c:pt>
                <c:pt idx="48409" formatCode="General">
                  <c:v>32.579500000000003</c:v>
                </c:pt>
                <c:pt idx="48410" formatCode="General">
                  <c:v>32.580199999999998</c:v>
                </c:pt>
                <c:pt idx="48411" formatCode="General">
                  <c:v>32.5809</c:v>
                </c:pt>
                <c:pt idx="48412" formatCode="General">
                  <c:v>32.581499999999998</c:v>
                </c:pt>
                <c:pt idx="48413" formatCode="General">
                  <c:v>32.5822</c:v>
                </c:pt>
                <c:pt idx="48414" formatCode="General">
                  <c:v>32.582900000000002</c:v>
                </c:pt>
                <c:pt idx="48415" formatCode="General">
                  <c:v>32.583500000000001</c:v>
                </c:pt>
                <c:pt idx="48416" formatCode="General">
                  <c:v>32.584200000000003</c:v>
                </c:pt>
                <c:pt idx="48417" formatCode="General">
                  <c:v>32.584899999999998</c:v>
                </c:pt>
                <c:pt idx="48418" formatCode="General">
                  <c:v>32.585599999999999</c:v>
                </c:pt>
                <c:pt idx="48419" formatCode="General">
                  <c:v>32.586199999999998</c:v>
                </c:pt>
                <c:pt idx="48420" formatCode="General">
                  <c:v>32.5869</c:v>
                </c:pt>
                <c:pt idx="48421" formatCode="General">
                  <c:v>32.587600000000002</c:v>
                </c:pt>
                <c:pt idx="48422" formatCode="General">
                  <c:v>32.588299999999997</c:v>
                </c:pt>
                <c:pt idx="48423" formatCode="General">
                  <c:v>32.588900000000002</c:v>
                </c:pt>
                <c:pt idx="48424" formatCode="General">
                  <c:v>32.589599999999997</c:v>
                </c:pt>
                <c:pt idx="48425" formatCode="General">
                  <c:v>32.590299999999999</c:v>
                </c:pt>
                <c:pt idx="48426" formatCode="General">
                  <c:v>32.590899999999998</c:v>
                </c:pt>
                <c:pt idx="48427" formatCode="General">
                  <c:v>32.5916</c:v>
                </c:pt>
                <c:pt idx="48428" formatCode="General">
                  <c:v>32.592300000000002</c:v>
                </c:pt>
                <c:pt idx="48429" formatCode="General">
                  <c:v>32.593000000000004</c:v>
                </c:pt>
                <c:pt idx="48430" formatCode="General">
                  <c:v>32.593600000000002</c:v>
                </c:pt>
                <c:pt idx="48431" formatCode="General">
                  <c:v>32.594299999999997</c:v>
                </c:pt>
                <c:pt idx="48432" formatCode="General">
                  <c:v>32.594999999999999</c:v>
                </c:pt>
                <c:pt idx="48433" formatCode="General">
                  <c:v>32.595700000000001</c:v>
                </c:pt>
                <c:pt idx="48434" formatCode="General">
                  <c:v>32.596299999999999</c:v>
                </c:pt>
                <c:pt idx="48435" formatCode="General">
                  <c:v>32.597000000000001</c:v>
                </c:pt>
                <c:pt idx="48436" formatCode="General">
                  <c:v>32.597700000000003</c:v>
                </c:pt>
                <c:pt idx="48437" formatCode="General">
                  <c:v>32.598399999999998</c:v>
                </c:pt>
                <c:pt idx="48438" formatCode="General">
                  <c:v>32.598999999999997</c:v>
                </c:pt>
                <c:pt idx="48439" formatCode="General">
                  <c:v>32.599699999999999</c:v>
                </c:pt>
                <c:pt idx="48440" formatCode="General">
                  <c:v>32.6004</c:v>
                </c:pt>
                <c:pt idx="48441" formatCode="General">
                  <c:v>32.600999999999999</c:v>
                </c:pt>
                <c:pt idx="48442" formatCode="General">
                  <c:v>32.601700000000001</c:v>
                </c:pt>
                <c:pt idx="48443" formatCode="General">
                  <c:v>32.602400000000003</c:v>
                </c:pt>
                <c:pt idx="48444" formatCode="General">
                  <c:v>32.603099999999998</c:v>
                </c:pt>
                <c:pt idx="48445" formatCode="General">
                  <c:v>32.603700000000003</c:v>
                </c:pt>
                <c:pt idx="48446" formatCode="General">
                  <c:v>32.604399999999998</c:v>
                </c:pt>
                <c:pt idx="48447" formatCode="General">
                  <c:v>32.6051</c:v>
                </c:pt>
                <c:pt idx="48448" formatCode="General">
                  <c:v>32.605800000000002</c:v>
                </c:pt>
                <c:pt idx="48449" formatCode="General">
                  <c:v>32.606400000000001</c:v>
                </c:pt>
                <c:pt idx="48450" formatCode="General">
                  <c:v>32.607100000000003</c:v>
                </c:pt>
                <c:pt idx="48451" formatCode="General">
                  <c:v>32.607799999999997</c:v>
                </c:pt>
                <c:pt idx="48452" formatCode="General">
                  <c:v>32.608400000000003</c:v>
                </c:pt>
                <c:pt idx="48453" formatCode="General">
                  <c:v>32.609099999999998</c:v>
                </c:pt>
                <c:pt idx="48454" formatCode="General">
                  <c:v>32.6098</c:v>
                </c:pt>
                <c:pt idx="48455" formatCode="General">
                  <c:v>32.610500000000002</c:v>
                </c:pt>
                <c:pt idx="48456" formatCode="General">
                  <c:v>32.6111</c:v>
                </c:pt>
                <c:pt idx="48457" formatCode="General">
                  <c:v>32.611800000000002</c:v>
                </c:pt>
                <c:pt idx="48458" formatCode="General">
                  <c:v>32.612499999999997</c:v>
                </c:pt>
                <c:pt idx="48459" formatCode="General">
                  <c:v>32.613199999999999</c:v>
                </c:pt>
                <c:pt idx="48460" formatCode="General">
                  <c:v>32.613799999999998</c:v>
                </c:pt>
                <c:pt idx="48461" formatCode="General">
                  <c:v>32.6145</c:v>
                </c:pt>
                <c:pt idx="48462" formatCode="General">
                  <c:v>32.615200000000002</c:v>
                </c:pt>
                <c:pt idx="48463" formatCode="General">
                  <c:v>32.6158</c:v>
                </c:pt>
                <c:pt idx="48464" formatCode="General">
                  <c:v>32.616500000000002</c:v>
                </c:pt>
                <c:pt idx="48465" formatCode="General">
                  <c:v>32.617199999999997</c:v>
                </c:pt>
                <c:pt idx="48466" formatCode="General">
                  <c:v>32.617899999999999</c:v>
                </c:pt>
                <c:pt idx="48467" formatCode="General">
                  <c:v>32.618499999999997</c:v>
                </c:pt>
                <c:pt idx="48468" formatCode="General">
                  <c:v>32.619199999999999</c:v>
                </c:pt>
                <c:pt idx="48469" formatCode="General">
                  <c:v>32.619900000000001</c:v>
                </c:pt>
                <c:pt idx="48470" formatCode="General">
                  <c:v>32.620600000000003</c:v>
                </c:pt>
                <c:pt idx="48471" formatCode="General">
                  <c:v>32.621200000000002</c:v>
                </c:pt>
                <c:pt idx="48472" formatCode="General">
                  <c:v>32.621899999999997</c:v>
                </c:pt>
                <c:pt idx="48473" formatCode="General">
                  <c:v>32.622599999999998</c:v>
                </c:pt>
                <c:pt idx="48474" formatCode="General">
                  <c:v>32.6233</c:v>
                </c:pt>
                <c:pt idx="48475" formatCode="General">
                  <c:v>32.623899999999999</c:v>
                </c:pt>
                <c:pt idx="48476" formatCode="General">
                  <c:v>32.624600000000001</c:v>
                </c:pt>
                <c:pt idx="48477" formatCode="General">
                  <c:v>32.625300000000003</c:v>
                </c:pt>
                <c:pt idx="48478" formatCode="General">
                  <c:v>32.625900000000001</c:v>
                </c:pt>
                <c:pt idx="48479" formatCode="General">
                  <c:v>32.626600000000003</c:v>
                </c:pt>
                <c:pt idx="48480" formatCode="General">
                  <c:v>32.627299999999998</c:v>
                </c:pt>
                <c:pt idx="48481" formatCode="General">
                  <c:v>32.628</c:v>
                </c:pt>
                <c:pt idx="48482" formatCode="General">
                  <c:v>32.628599999999999</c:v>
                </c:pt>
                <c:pt idx="48483" formatCode="General">
                  <c:v>32.629300000000001</c:v>
                </c:pt>
                <c:pt idx="48484" formatCode="General">
                  <c:v>32.630000000000003</c:v>
                </c:pt>
                <c:pt idx="48485" formatCode="General">
                  <c:v>32.630699999999997</c:v>
                </c:pt>
                <c:pt idx="48486" formatCode="General">
                  <c:v>32.631300000000003</c:v>
                </c:pt>
                <c:pt idx="48487" formatCode="General">
                  <c:v>32.631999999999998</c:v>
                </c:pt>
                <c:pt idx="48488" formatCode="General">
                  <c:v>32.6327</c:v>
                </c:pt>
                <c:pt idx="48489" formatCode="General">
                  <c:v>32.633299999999998</c:v>
                </c:pt>
                <c:pt idx="48490" formatCode="General">
                  <c:v>32.634</c:v>
                </c:pt>
                <c:pt idx="48491" formatCode="General">
                  <c:v>32.634700000000002</c:v>
                </c:pt>
                <c:pt idx="48492" formatCode="General">
                  <c:v>32.635399999999997</c:v>
                </c:pt>
                <c:pt idx="48493" formatCode="General">
                  <c:v>32.636000000000003</c:v>
                </c:pt>
                <c:pt idx="48494" formatCode="General">
                  <c:v>32.636699999999998</c:v>
                </c:pt>
                <c:pt idx="48495" formatCode="General">
                  <c:v>32.6374</c:v>
                </c:pt>
                <c:pt idx="48496" formatCode="General">
                  <c:v>32.638100000000001</c:v>
                </c:pt>
                <c:pt idx="48497" formatCode="General">
                  <c:v>32.6387</c:v>
                </c:pt>
                <c:pt idx="48498" formatCode="General">
                  <c:v>32.639400000000002</c:v>
                </c:pt>
                <c:pt idx="48499" formatCode="General">
                  <c:v>32.640099999999997</c:v>
                </c:pt>
                <c:pt idx="48500" formatCode="General">
                  <c:v>32.640700000000002</c:v>
                </c:pt>
                <c:pt idx="48501" formatCode="General">
                  <c:v>32.641399999999997</c:v>
                </c:pt>
                <c:pt idx="48502" formatCode="General">
                  <c:v>32.642099999999999</c:v>
                </c:pt>
                <c:pt idx="48503" formatCode="General">
                  <c:v>32.642800000000001</c:v>
                </c:pt>
                <c:pt idx="48504" formatCode="General">
                  <c:v>32.6434</c:v>
                </c:pt>
                <c:pt idx="48505" formatCode="General">
                  <c:v>32.644100000000002</c:v>
                </c:pt>
                <c:pt idx="48506" formatCode="General">
                  <c:v>32.644799999999996</c:v>
                </c:pt>
                <c:pt idx="48507" formatCode="General">
                  <c:v>32.645499999999998</c:v>
                </c:pt>
                <c:pt idx="48508" formatCode="General">
                  <c:v>32.646099999999997</c:v>
                </c:pt>
                <c:pt idx="48509" formatCode="General">
                  <c:v>32.646799999999999</c:v>
                </c:pt>
                <c:pt idx="48510" formatCode="General">
                  <c:v>32.647500000000001</c:v>
                </c:pt>
                <c:pt idx="48511" formatCode="General">
                  <c:v>32.648200000000003</c:v>
                </c:pt>
                <c:pt idx="48512" formatCode="General">
                  <c:v>32.648800000000001</c:v>
                </c:pt>
                <c:pt idx="48513" formatCode="General">
                  <c:v>32.649500000000003</c:v>
                </c:pt>
                <c:pt idx="48514" formatCode="General">
                  <c:v>32.650199999999998</c:v>
                </c:pt>
                <c:pt idx="48515" formatCode="General">
                  <c:v>32.650799999999997</c:v>
                </c:pt>
                <c:pt idx="48516" formatCode="General">
                  <c:v>32.651499999999999</c:v>
                </c:pt>
                <c:pt idx="48517" formatCode="General">
                  <c:v>32.652200000000001</c:v>
                </c:pt>
                <c:pt idx="48518" formatCode="General">
                  <c:v>32.652900000000002</c:v>
                </c:pt>
                <c:pt idx="48519" formatCode="General">
                  <c:v>32.653500000000001</c:v>
                </c:pt>
                <c:pt idx="48520" formatCode="General">
                  <c:v>32.654200000000003</c:v>
                </c:pt>
                <c:pt idx="48521" formatCode="General">
                  <c:v>32.654899999999998</c:v>
                </c:pt>
                <c:pt idx="48522" formatCode="General">
                  <c:v>32.6556</c:v>
                </c:pt>
                <c:pt idx="48523" formatCode="General">
                  <c:v>32.656199999999998</c:v>
                </c:pt>
                <c:pt idx="48524" formatCode="General">
                  <c:v>32.6569</c:v>
                </c:pt>
                <c:pt idx="48525" formatCode="General">
                  <c:v>32.657600000000002</c:v>
                </c:pt>
                <c:pt idx="48526" formatCode="General">
                  <c:v>32.658200000000001</c:v>
                </c:pt>
                <c:pt idx="48527" formatCode="General">
                  <c:v>32.658900000000003</c:v>
                </c:pt>
                <c:pt idx="48528" formatCode="General">
                  <c:v>32.659599999999998</c:v>
                </c:pt>
                <c:pt idx="48529" formatCode="General">
                  <c:v>32.660299999999999</c:v>
                </c:pt>
                <c:pt idx="48530" formatCode="General">
                  <c:v>32.660899999999998</c:v>
                </c:pt>
                <c:pt idx="48531" formatCode="General">
                  <c:v>32.6616</c:v>
                </c:pt>
                <c:pt idx="48532" formatCode="General">
                  <c:v>32.662300000000002</c:v>
                </c:pt>
                <c:pt idx="48533" formatCode="General">
                  <c:v>32.662999999999997</c:v>
                </c:pt>
                <c:pt idx="48534" formatCode="General">
                  <c:v>32.663600000000002</c:v>
                </c:pt>
                <c:pt idx="48535" formatCode="General">
                  <c:v>32.664299999999997</c:v>
                </c:pt>
                <c:pt idx="48536" formatCode="General">
                  <c:v>32.664999999999999</c:v>
                </c:pt>
                <c:pt idx="48537" formatCode="General">
                  <c:v>32.665700000000001</c:v>
                </c:pt>
                <c:pt idx="48538" formatCode="General">
                  <c:v>32.6663</c:v>
                </c:pt>
                <c:pt idx="48539" formatCode="General">
                  <c:v>32.667000000000002</c:v>
                </c:pt>
                <c:pt idx="48540" formatCode="General">
                  <c:v>32.667700000000004</c:v>
                </c:pt>
                <c:pt idx="48541" formatCode="General">
                  <c:v>32.668300000000002</c:v>
                </c:pt>
                <c:pt idx="48542" formatCode="General">
                  <c:v>32.668999999999997</c:v>
                </c:pt>
                <c:pt idx="48543" formatCode="General">
                  <c:v>32.669699999999999</c:v>
                </c:pt>
                <c:pt idx="48544" formatCode="General">
                  <c:v>32.670400000000001</c:v>
                </c:pt>
                <c:pt idx="48545" formatCode="General">
                  <c:v>32.670999999999999</c:v>
                </c:pt>
                <c:pt idx="48546" formatCode="General">
                  <c:v>32.671700000000001</c:v>
                </c:pt>
                <c:pt idx="48547" formatCode="General">
                  <c:v>32.672400000000003</c:v>
                </c:pt>
                <c:pt idx="48548" formatCode="General">
                  <c:v>32.673099999999998</c:v>
                </c:pt>
                <c:pt idx="48549" formatCode="General">
                  <c:v>32.673699999999997</c:v>
                </c:pt>
                <c:pt idx="48550" formatCode="General">
                  <c:v>32.674399999999999</c:v>
                </c:pt>
                <c:pt idx="48551" formatCode="General">
                  <c:v>32.6751</c:v>
                </c:pt>
                <c:pt idx="48552" formatCode="General">
                  <c:v>32.675699999999999</c:v>
                </c:pt>
                <c:pt idx="48553" formatCode="General">
                  <c:v>32.676400000000001</c:v>
                </c:pt>
                <c:pt idx="48554" formatCode="General">
                  <c:v>32.677100000000003</c:v>
                </c:pt>
                <c:pt idx="48555" formatCode="General">
                  <c:v>32.677799999999998</c:v>
                </c:pt>
                <c:pt idx="48556" formatCode="General">
                  <c:v>32.678400000000003</c:v>
                </c:pt>
                <c:pt idx="48557" formatCode="General">
                  <c:v>32.679099999999998</c:v>
                </c:pt>
                <c:pt idx="48558" formatCode="General">
                  <c:v>32.6798</c:v>
                </c:pt>
                <c:pt idx="48559" formatCode="General">
                  <c:v>32.680500000000002</c:v>
                </c:pt>
                <c:pt idx="48560" formatCode="General">
                  <c:v>32.681100000000001</c:v>
                </c:pt>
                <c:pt idx="48561" formatCode="General">
                  <c:v>32.681800000000003</c:v>
                </c:pt>
                <c:pt idx="48562" formatCode="General">
                  <c:v>32.682499999999997</c:v>
                </c:pt>
                <c:pt idx="48563" formatCode="General">
                  <c:v>32.683100000000003</c:v>
                </c:pt>
                <c:pt idx="48564" formatCode="General">
                  <c:v>32.683799999999998</c:v>
                </c:pt>
                <c:pt idx="48565" formatCode="General">
                  <c:v>32.6845</c:v>
                </c:pt>
                <c:pt idx="48566" formatCode="General">
                  <c:v>32.685200000000002</c:v>
                </c:pt>
                <c:pt idx="48567" formatCode="General">
                  <c:v>32.6858</c:v>
                </c:pt>
                <c:pt idx="48568" formatCode="General">
                  <c:v>32.686500000000002</c:v>
                </c:pt>
                <c:pt idx="48569" formatCode="General">
                  <c:v>32.687199999999997</c:v>
                </c:pt>
                <c:pt idx="48570" formatCode="General">
                  <c:v>32.687899999999999</c:v>
                </c:pt>
                <c:pt idx="48571" formatCode="General">
                  <c:v>32.688499999999998</c:v>
                </c:pt>
                <c:pt idx="48572" formatCode="General">
                  <c:v>32.6892</c:v>
                </c:pt>
                <c:pt idx="48573" formatCode="General">
                  <c:v>32.689900000000002</c:v>
                </c:pt>
                <c:pt idx="48574" formatCode="General">
                  <c:v>32.690600000000003</c:v>
                </c:pt>
                <c:pt idx="48575" formatCode="General">
                  <c:v>32.691200000000002</c:v>
                </c:pt>
                <c:pt idx="48576" formatCode="General">
                  <c:v>32.691899999999997</c:v>
                </c:pt>
                <c:pt idx="48577" formatCode="General">
                  <c:v>32.692599999999999</c:v>
                </c:pt>
                <c:pt idx="48578" formatCode="General">
                  <c:v>32.693199999999997</c:v>
                </c:pt>
                <c:pt idx="48579" formatCode="General">
                  <c:v>32.693899999999999</c:v>
                </c:pt>
                <c:pt idx="48580" formatCode="General">
                  <c:v>32.694600000000001</c:v>
                </c:pt>
                <c:pt idx="48581" formatCode="General">
                  <c:v>32.695300000000003</c:v>
                </c:pt>
                <c:pt idx="48582" formatCode="General">
                  <c:v>32.695900000000002</c:v>
                </c:pt>
                <c:pt idx="48583" formatCode="General">
                  <c:v>32.696599999999997</c:v>
                </c:pt>
                <c:pt idx="48584" formatCode="General">
                  <c:v>32.697299999999998</c:v>
                </c:pt>
                <c:pt idx="48585" formatCode="General">
                  <c:v>32.698</c:v>
                </c:pt>
                <c:pt idx="48586" formatCode="General">
                  <c:v>32.698599999999999</c:v>
                </c:pt>
                <c:pt idx="48587" formatCode="General">
                  <c:v>32.699300000000001</c:v>
                </c:pt>
                <c:pt idx="48588" formatCode="General">
                  <c:v>32.700000000000003</c:v>
                </c:pt>
                <c:pt idx="48589" formatCode="General">
                  <c:v>32.700600000000001</c:v>
                </c:pt>
                <c:pt idx="48590" formatCode="General">
                  <c:v>32.701300000000003</c:v>
                </c:pt>
                <c:pt idx="48591" formatCode="General">
                  <c:v>32.701999999999998</c:v>
                </c:pt>
                <c:pt idx="48592" formatCode="General">
                  <c:v>32.7027</c:v>
                </c:pt>
                <c:pt idx="48593" formatCode="General">
                  <c:v>32.703299999999999</c:v>
                </c:pt>
                <c:pt idx="48594" formatCode="General">
                  <c:v>32.704000000000001</c:v>
                </c:pt>
                <c:pt idx="48595" formatCode="General">
                  <c:v>32.704700000000003</c:v>
                </c:pt>
                <c:pt idx="48596" formatCode="General">
                  <c:v>32.705399999999997</c:v>
                </c:pt>
                <c:pt idx="48597" formatCode="General">
                  <c:v>32.706000000000003</c:v>
                </c:pt>
                <c:pt idx="48598" formatCode="General">
                  <c:v>32.706699999999998</c:v>
                </c:pt>
                <c:pt idx="48599" formatCode="General">
                  <c:v>32.7074</c:v>
                </c:pt>
                <c:pt idx="48600" formatCode="General">
                  <c:v>32.707999999999998</c:v>
                </c:pt>
                <c:pt idx="48601" formatCode="General">
                  <c:v>32.7087</c:v>
                </c:pt>
                <c:pt idx="48602" formatCode="General">
                  <c:v>32.709400000000002</c:v>
                </c:pt>
                <c:pt idx="48603" formatCode="General">
                  <c:v>32.710099999999997</c:v>
                </c:pt>
                <c:pt idx="48604" formatCode="General">
                  <c:v>32.710700000000003</c:v>
                </c:pt>
                <c:pt idx="48605" formatCode="General">
                  <c:v>32.711399999999998</c:v>
                </c:pt>
                <c:pt idx="48606" formatCode="General">
                  <c:v>32.7121</c:v>
                </c:pt>
                <c:pt idx="48607" formatCode="General">
                  <c:v>32.712800000000001</c:v>
                </c:pt>
                <c:pt idx="48608" formatCode="General">
                  <c:v>32.7134</c:v>
                </c:pt>
                <c:pt idx="48609" formatCode="General">
                  <c:v>32.714100000000002</c:v>
                </c:pt>
                <c:pt idx="48610" formatCode="General">
                  <c:v>32.714799999999997</c:v>
                </c:pt>
                <c:pt idx="48611" formatCode="General">
                  <c:v>32.715499999999999</c:v>
                </c:pt>
                <c:pt idx="48612" formatCode="General">
                  <c:v>32.716099999999997</c:v>
                </c:pt>
                <c:pt idx="48613" formatCode="General">
                  <c:v>32.716799999999999</c:v>
                </c:pt>
                <c:pt idx="48614" formatCode="General">
                  <c:v>32.717500000000001</c:v>
                </c:pt>
                <c:pt idx="48615" formatCode="General">
                  <c:v>32.7181</c:v>
                </c:pt>
                <c:pt idx="48616" formatCode="General">
                  <c:v>32.718800000000002</c:v>
                </c:pt>
                <c:pt idx="48617" formatCode="General">
                  <c:v>32.719499999999996</c:v>
                </c:pt>
                <c:pt idx="48618" formatCode="General">
                  <c:v>32.720199999999998</c:v>
                </c:pt>
                <c:pt idx="48619" formatCode="General">
                  <c:v>32.720799999999997</c:v>
                </c:pt>
                <c:pt idx="48620" formatCode="General">
                  <c:v>32.721499999999999</c:v>
                </c:pt>
                <c:pt idx="48621" formatCode="General">
                  <c:v>32.722200000000001</c:v>
                </c:pt>
                <c:pt idx="48622" formatCode="General">
                  <c:v>32.722900000000003</c:v>
                </c:pt>
                <c:pt idx="48623" formatCode="General">
                  <c:v>32.723500000000001</c:v>
                </c:pt>
                <c:pt idx="48624" formatCode="General">
                  <c:v>32.724200000000003</c:v>
                </c:pt>
                <c:pt idx="48625" formatCode="General">
                  <c:v>32.724899999999998</c:v>
                </c:pt>
                <c:pt idx="48626" formatCode="General">
                  <c:v>32.725499999999997</c:v>
                </c:pt>
                <c:pt idx="48627" formatCode="General">
                  <c:v>32.726199999999999</c:v>
                </c:pt>
                <c:pt idx="48628" formatCode="General">
                  <c:v>32.726900000000001</c:v>
                </c:pt>
                <c:pt idx="48629" formatCode="General">
                  <c:v>32.727600000000002</c:v>
                </c:pt>
                <c:pt idx="48630" formatCode="General">
                  <c:v>32.728200000000001</c:v>
                </c:pt>
                <c:pt idx="48631" formatCode="General">
                  <c:v>32.728900000000003</c:v>
                </c:pt>
                <c:pt idx="48632" formatCode="General">
                  <c:v>32.729599999999998</c:v>
                </c:pt>
                <c:pt idx="48633" formatCode="General">
                  <c:v>32.7303</c:v>
                </c:pt>
                <c:pt idx="48634" formatCode="General">
                  <c:v>32.730899999999998</c:v>
                </c:pt>
                <c:pt idx="48635" formatCode="General">
                  <c:v>32.7316</c:v>
                </c:pt>
                <c:pt idx="48636" formatCode="General">
                  <c:v>32.732300000000002</c:v>
                </c:pt>
                <c:pt idx="48637" formatCode="General">
                  <c:v>32.732999999999997</c:v>
                </c:pt>
                <c:pt idx="48638" formatCode="General">
                  <c:v>32.733600000000003</c:v>
                </c:pt>
                <c:pt idx="48639" formatCode="General">
                  <c:v>32.734299999999998</c:v>
                </c:pt>
                <c:pt idx="48640" formatCode="General">
                  <c:v>32.734999999999999</c:v>
                </c:pt>
                <c:pt idx="48641" formatCode="General">
                  <c:v>32.735599999999998</c:v>
                </c:pt>
                <c:pt idx="48642" formatCode="General">
                  <c:v>32.7363</c:v>
                </c:pt>
                <c:pt idx="48643" formatCode="General">
                  <c:v>32.737000000000002</c:v>
                </c:pt>
                <c:pt idx="48644" formatCode="General">
                  <c:v>32.737699999999997</c:v>
                </c:pt>
                <c:pt idx="48645" formatCode="General">
                  <c:v>32.738300000000002</c:v>
                </c:pt>
                <c:pt idx="48646" formatCode="General">
                  <c:v>32.738999999999997</c:v>
                </c:pt>
                <c:pt idx="48647" formatCode="General">
                  <c:v>32.739699999999999</c:v>
                </c:pt>
                <c:pt idx="48648" formatCode="General">
                  <c:v>32.740400000000001</c:v>
                </c:pt>
                <c:pt idx="48649" formatCode="General">
                  <c:v>32.741</c:v>
                </c:pt>
                <c:pt idx="48650" formatCode="General">
                  <c:v>32.741700000000002</c:v>
                </c:pt>
                <c:pt idx="48651" formatCode="General">
                  <c:v>32.742400000000004</c:v>
                </c:pt>
                <c:pt idx="48652" formatCode="General">
                  <c:v>32.743000000000002</c:v>
                </c:pt>
                <c:pt idx="48653" formatCode="General">
                  <c:v>32.743699999999997</c:v>
                </c:pt>
                <c:pt idx="48654" formatCode="General">
                  <c:v>32.744399999999999</c:v>
                </c:pt>
                <c:pt idx="48655" formatCode="General">
                  <c:v>32.745100000000001</c:v>
                </c:pt>
                <c:pt idx="48656" formatCode="General">
                  <c:v>32.745699999999999</c:v>
                </c:pt>
                <c:pt idx="48657" formatCode="General">
                  <c:v>32.746400000000001</c:v>
                </c:pt>
                <c:pt idx="48658" formatCode="General">
                  <c:v>32.747100000000003</c:v>
                </c:pt>
                <c:pt idx="48659" formatCode="General">
                  <c:v>32.747799999999998</c:v>
                </c:pt>
                <c:pt idx="48660" formatCode="General">
                  <c:v>32.748399999999997</c:v>
                </c:pt>
                <c:pt idx="48661" formatCode="General">
                  <c:v>32.749099999999999</c:v>
                </c:pt>
                <c:pt idx="48662" formatCode="General">
                  <c:v>32.7498</c:v>
                </c:pt>
                <c:pt idx="48663" formatCode="General">
                  <c:v>32.750399999999999</c:v>
                </c:pt>
                <c:pt idx="48664" formatCode="General">
                  <c:v>32.751100000000001</c:v>
                </c:pt>
                <c:pt idx="48665" formatCode="General">
                  <c:v>32.751800000000003</c:v>
                </c:pt>
                <c:pt idx="48666" formatCode="General">
                  <c:v>32.752499999999998</c:v>
                </c:pt>
                <c:pt idx="48667" formatCode="General">
                  <c:v>32.753100000000003</c:v>
                </c:pt>
                <c:pt idx="48668" formatCode="General">
                  <c:v>32.753799999999998</c:v>
                </c:pt>
                <c:pt idx="48669" formatCode="General">
                  <c:v>32.7545</c:v>
                </c:pt>
                <c:pt idx="48670" formatCode="General">
                  <c:v>32.755200000000002</c:v>
                </c:pt>
                <c:pt idx="48671" formatCode="General">
                  <c:v>32.755800000000001</c:v>
                </c:pt>
                <c:pt idx="48672" formatCode="General">
                  <c:v>32.756500000000003</c:v>
                </c:pt>
                <c:pt idx="48673" formatCode="General">
                  <c:v>32.757199999999997</c:v>
                </c:pt>
                <c:pt idx="48674" formatCode="General">
                  <c:v>32.757899999999999</c:v>
                </c:pt>
                <c:pt idx="48675" formatCode="General">
                  <c:v>32.758499999999998</c:v>
                </c:pt>
                <c:pt idx="48676" formatCode="General">
                  <c:v>32.7592</c:v>
                </c:pt>
                <c:pt idx="48677" formatCode="General">
                  <c:v>32.759900000000002</c:v>
                </c:pt>
                <c:pt idx="48678" formatCode="General">
                  <c:v>32.7605</c:v>
                </c:pt>
                <c:pt idx="48679" formatCode="General">
                  <c:v>32.761200000000002</c:v>
                </c:pt>
                <c:pt idx="48680" formatCode="General">
                  <c:v>32.761899999999997</c:v>
                </c:pt>
                <c:pt idx="48681" formatCode="General">
                  <c:v>32.762599999999999</c:v>
                </c:pt>
                <c:pt idx="48682" formatCode="General">
                  <c:v>32.763199999999998</c:v>
                </c:pt>
                <c:pt idx="48683" formatCode="General">
                  <c:v>32.7639</c:v>
                </c:pt>
                <c:pt idx="48684" formatCode="General">
                  <c:v>32.764600000000002</c:v>
                </c:pt>
                <c:pt idx="48685" formatCode="General">
                  <c:v>32.765300000000003</c:v>
                </c:pt>
                <c:pt idx="48686" formatCode="General">
                  <c:v>32.765900000000002</c:v>
                </c:pt>
                <c:pt idx="48687" formatCode="General">
                  <c:v>32.766599999999997</c:v>
                </c:pt>
                <c:pt idx="48688" formatCode="General">
                  <c:v>32.767299999999999</c:v>
                </c:pt>
                <c:pt idx="48689" formatCode="General">
                  <c:v>32.767899999999997</c:v>
                </c:pt>
                <c:pt idx="48690" formatCode="General">
                  <c:v>32.768599999999999</c:v>
                </c:pt>
                <c:pt idx="48691" formatCode="General">
                  <c:v>32.769300000000001</c:v>
                </c:pt>
                <c:pt idx="48692" formatCode="General">
                  <c:v>32.770000000000003</c:v>
                </c:pt>
                <c:pt idx="48693" formatCode="General">
                  <c:v>32.770600000000002</c:v>
                </c:pt>
                <c:pt idx="48694" formatCode="General">
                  <c:v>32.771299999999997</c:v>
                </c:pt>
                <c:pt idx="48695" formatCode="General">
                  <c:v>32.771999999999998</c:v>
                </c:pt>
                <c:pt idx="48696" formatCode="General">
                  <c:v>32.7727</c:v>
                </c:pt>
                <c:pt idx="48697" formatCode="General">
                  <c:v>32.773299999999999</c:v>
                </c:pt>
                <c:pt idx="48698" formatCode="General">
                  <c:v>32.774000000000001</c:v>
                </c:pt>
                <c:pt idx="48699" formatCode="General">
                  <c:v>32.774700000000003</c:v>
                </c:pt>
                <c:pt idx="48700" formatCode="General">
                  <c:v>32.775399999999998</c:v>
                </c:pt>
                <c:pt idx="48701" formatCode="General">
                  <c:v>32.776000000000003</c:v>
                </c:pt>
                <c:pt idx="48702" formatCode="General">
                  <c:v>32.776699999999998</c:v>
                </c:pt>
                <c:pt idx="48703" formatCode="General">
                  <c:v>32.7774</c:v>
                </c:pt>
                <c:pt idx="48704" formatCode="General">
                  <c:v>32.777999999999999</c:v>
                </c:pt>
                <c:pt idx="48705" formatCode="General">
                  <c:v>32.778700000000001</c:v>
                </c:pt>
                <c:pt idx="48706" formatCode="General">
                  <c:v>32.779400000000003</c:v>
                </c:pt>
                <c:pt idx="48707" formatCode="General">
                  <c:v>32.780099999999997</c:v>
                </c:pt>
                <c:pt idx="48708" formatCode="General">
                  <c:v>32.780700000000003</c:v>
                </c:pt>
                <c:pt idx="48709" formatCode="General">
                  <c:v>32.781399999999998</c:v>
                </c:pt>
                <c:pt idx="48710" formatCode="General">
                  <c:v>32.7821</c:v>
                </c:pt>
                <c:pt idx="48711" formatCode="General">
                  <c:v>32.782800000000002</c:v>
                </c:pt>
                <c:pt idx="48712" formatCode="General">
                  <c:v>32.7834</c:v>
                </c:pt>
                <c:pt idx="48713" formatCode="General">
                  <c:v>32.784100000000002</c:v>
                </c:pt>
                <c:pt idx="48714" formatCode="General">
                  <c:v>32.784799999999997</c:v>
                </c:pt>
                <c:pt idx="48715" formatCode="General">
                  <c:v>32.785400000000003</c:v>
                </c:pt>
                <c:pt idx="48716" formatCode="General">
                  <c:v>32.786099999999998</c:v>
                </c:pt>
                <c:pt idx="48717" formatCode="General">
                  <c:v>32.786799999999999</c:v>
                </c:pt>
                <c:pt idx="48718" formatCode="General">
                  <c:v>32.787500000000001</c:v>
                </c:pt>
                <c:pt idx="48719" formatCode="General">
                  <c:v>32.7881</c:v>
                </c:pt>
                <c:pt idx="48720" formatCode="General">
                  <c:v>32.788800000000002</c:v>
                </c:pt>
                <c:pt idx="48721" formatCode="General">
                  <c:v>32.789499999999997</c:v>
                </c:pt>
                <c:pt idx="48722" formatCode="General">
                  <c:v>32.790199999999999</c:v>
                </c:pt>
                <c:pt idx="48723" formatCode="General">
                  <c:v>32.790799999999997</c:v>
                </c:pt>
                <c:pt idx="48724" formatCode="General">
                  <c:v>32.791499999999999</c:v>
                </c:pt>
                <c:pt idx="48725" formatCode="General">
                  <c:v>32.792200000000001</c:v>
                </c:pt>
                <c:pt idx="48726" formatCode="General">
                  <c:v>32.7928</c:v>
                </c:pt>
                <c:pt idx="48727" formatCode="General">
                  <c:v>32.793500000000002</c:v>
                </c:pt>
                <c:pt idx="48728" formatCode="General">
                  <c:v>32.794199999999996</c:v>
                </c:pt>
                <c:pt idx="48729" formatCode="General">
                  <c:v>32.794899999999998</c:v>
                </c:pt>
                <c:pt idx="48730" formatCode="General">
                  <c:v>32.795499999999997</c:v>
                </c:pt>
                <c:pt idx="48731" formatCode="General">
                  <c:v>32.796199999999999</c:v>
                </c:pt>
                <c:pt idx="48732" formatCode="General">
                  <c:v>32.796900000000001</c:v>
                </c:pt>
                <c:pt idx="48733" formatCode="General">
                  <c:v>32.797600000000003</c:v>
                </c:pt>
                <c:pt idx="48734" formatCode="General">
                  <c:v>32.798200000000001</c:v>
                </c:pt>
                <c:pt idx="48735" formatCode="General">
                  <c:v>32.798900000000003</c:v>
                </c:pt>
                <c:pt idx="48736" formatCode="General">
                  <c:v>32.799599999999998</c:v>
                </c:pt>
                <c:pt idx="48737" formatCode="General">
                  <c:v>32.8003</c:v>
                </c:pt>
                <c:pt idx="48738" formatCode="General">
                  <c:v>32.800899999999999</c:v>
                </c:pt>
                <c:pt idx="48739" formatCode="General">
                  <c:v>32.801600000000001</c:v>
                </c:pt>
                <c:pt idx="48740" formatCode="General">
                  <c:v>32.802300000000002</c:v>
                </c:pt>
                <c:pt idx="48741" formatCode="General">
                  <c:v>32.802900000000001</c:v>
                </c:pt>
                <c:pt idx="48742" formatCode="General">
                  <c:v>32.803600000000003</c:v>
                </c:pt>
                <c:pt idx="48743" formatCode="General">
                  <c:v>32.804299999999998</c:v>
                </c:pt>
                <c:pt idx="48744" formatCode="General">
                  <c:v>32.805</c:v>
                </c:pt>
                <c:pt idx="48745" formatCode="General">
                  <c:v>32.805599999999998</c:v>
                </c:pt>
                <c:pt idx="48746" formatCode="General">
                  <c:v>32.8063</c:v>
                </c:pt>
                <c:pt idx="48747" formatCode="General">
                  <c:v>32.807000000000002</c:v>
                </c:pt>
                <c:pt idx="48748" formatCode="General">
                  <c:v>32.807699999999997</c:v>
                </c:pt>
                <c:pt idx="48749" formatCode="General">
                  <c:v>32.808300000000003</c:v>
                </c:pt>
                <c:pt idx="48750" formatCode="General">
                  <c:v>32.808999999999997</c:v>
                </c:pt>
                <c:pt idx="48751" formatCode="General">
                  <c:v>32.809699999999999</c:v>
                </c:pt>
                <c:pt idx="48752" formatCode="General">
                  <c:v>32.810299999999998</c:v>
                </c:pt>
                <c:pt idx="48753" formatCode="General">
                  <c:v>32.811</c:v>
                </c:pt>
                <c:pt idx="48754" formatCode="General">
                  <c:v>32.811700000000002</c:v>
                </c:pt>
                <c:pt idx="48755" formatCode="General">
                  <c:v>32.812399999999997</c:v>
                </c:pt>
                <c:pt idx="48756" formatCode="General">
                  <c:v>32.813000000000002</c:v>
                </c:pt>
                <c:pt idx="48757" formatCode="General">
                  <c:v>32.813699999999997</c:v>
                </c:pt>
                <c:pt idx="48758" formatCode="General">
                  <c:v>32.814399999999999</c:v>
                </c:pt>
                <c:pt idx="48759" formatCode="General">
                  <c:v>32.815100000000001</c:v>
                </c:pt>
                <c:pt idx="48760" formatCode="General">
                  <c:v>32.8157</c:v>
                </c:pt>
                <c:pt idx="48761" formatCode="General">
                  <c:v>32.816400000000002</c:v>
                </c:pt>
                <c:pt idx="48762" formatCode="General">
                  <c:v>32.817100000000003</c:v>
                </c:pt>
                <c:pt idx="48763" formatCode="General">
                  <c:v>32.817700000000002</c:v>
                </c:pt>
                <c:pt idx="48764" formatCode="General">
                  <c:v>32.818399999999997</c:v>
                </c:pt>
                <c:pt idx="48765" formatCode="General">
                  <c:v>32.819099999999999</c:v>
                </c:pt>
                <c:pt idx="48766" formatCode="General">
                  <c:v>32.819800000000001</c:v>
                </c:pt>
                <c:pt idx="48767" formatCode="General">
                  <c:v>32.820399999999999</c:v>
                </c:pt>
                <c:pt idx="48768" formatCode="General">
                  <c:v>32.821100000000001</c:v>
                </c:pt>
                <c:pt idx="48769" formatCode="General">
                  <c:v>32.821800000000003</c:v>
                </c:pt>
                <c:pt idx="48770" formatCode="General">
                  <c:v>32.822499999999998</c:v>
                </c:pt>
                <c:pt idx="48771" formatCode="General">
                  <c:v>32.823099999999997</c:v>
                </c:pt>
                <c:pt idx="48772" formatCode="General">
                  <c:v>32.823799999999999</c:v>
                </c:pt>
                <c:pt idx="48773" formatCode="General">
                  <c:v>32.8245</c:v>
                </c:pt>
                <c:pt idx="48774" formatCode="General">
                  <c:v>32.825200000000002</c:v>
                </c:pt>
                <c:pt idx="48775" formatCode="General">
                  <c:v>32.825800000000001</c:v>
                </c:pt>
                <c:pt idx="48776" formatCode="General">
                  <c:v>32.826500000000003</c:v>
                </c:pt>
                <c:pt idx="48777" formatCode="General">
                  <c:v>32.827199999999998</c:v>
                </c:pt>
                <c:pt idx="48778" formatCode="General">
                  <c:v>32.827800000000003</c:v>
                </c:pt>
                <c:pt idx="48779" formatCode="General">
                  <c:v>32.828499999999998</c:v>
                </c:pt>
                <c:pt idx="48780" formatCode="General">
                  <c:v>32.8292</c:v>
                </c:pt>
                <c:pt idx="48781" formatCode="General">
                  <c:v>32.829900000000002</c:v>
                </c:pt>
                <c:pt idx="48782" formatCode="General">
                  <c:v>32.830500000000001</c:v>
                </c:pt>
                <c:pt idx="48783" formatCode="General">
                  <c:v>32.831200000000003</c:v>
                </c:pt>
                <c:pt idx="48784" formatCode="General">
                  <c:v>32.831899999999997</c:v>
                </c:pt>
                <c:pt idx="48785" formatCode="General">
                  <c:v>32.832599999999999</c:v>
                </c:pt>
                <c:pt idx="48786" formatCode="General">
                  <c:v>32.833199999999998</c:v>
                </c:pt>
                <c:pt idx="48787" formatCode="General">
                  <c:v>32.8339</c:v>
                </c:pt>
                <c:pt idx="48788" formatCode="General">
                  <c:v>32.834600000000002</c:v>
                </c:pt>
                <c:pt idx="48789" formatCode="General">
                  <c:v>32.8352</c:v>
                </c:pt>
                <c:pt idx="48790" formatCode="General">
                  <c:v>32.835900000000002</c:v>
                </c:pt>
                <c:pt idx="48791" formatCode="General">
                  <c:v>32.836599999999997</c:v>
                </c:pt>
                <c:pt idx="48792" formatCode="General">
                  <c:v>32.837299999999999</c:v>
                </c:pt>
                <c:pt idx="48793" formatCode="General">
                  <c:v>32.837899999999998</c:v>
                </c:pt>
                <c:pt idx="48794" formatCode="General">
                  <c:v>32.8386</c:v>
                </c:pt>
                <c:pt idx="48795" formatCode="General">
                  <c:v>32.839300000000001</c:v>
                </c:pt>
                <c:pt idx="48796" formatCode="General">
                  <c:v>32.840000000000003</c:v>
                </c:pt>
                <c:pt idx="48797" formatCode="General">
                  <c:v>32.840600000000002</c:v>
                </c:pt>
                <c:pt idx="48798" formatCode="General">
                  <c:v>32.841299999999997</c:v>
                </c:pt>
                <c:pt idx="48799" formatCode="General">
                  <c:v>32.841999999999999</c:v>
                </c:pt>
                <c:pt idx="48800" formatCode="General">
                  <c:v>32.842700000000001</c:v>
                </c:pt>
                <c:pt idx="48801" formatCode="General">
                  <c:v>32.843299999999999</c:v>
                </c:pt>
                <c:pt idx="48802" formatCode="General">
                  <c:v>32.844000000000001</c:v>
                </c:pt>
                <c:pt idx="48803" formatCode="General">
                  <c:v>32.844700000000003</c:v>
                </c:pt>
                <c:pt idx="48804" formatCode="General">
                  <c:v>32.845300000000002</c:v>
                </c:pt>
                <c:pt idx="48805" formatCode="General">
                  <c:v>32.845999999999997</c:v>
                </c:pt>
                <c:pt idx="48806" formatCode="General">
                  <c:v>32.846699999999998</c:v>
                </c:pt>
                <c:pt idx="48807" formatCode="General">
                  <c:v>32.8474</c:v>
                </c:pt>
                <c:pt idx="48808" formatCode="General">
                  <c:v>32.847999999999999</c:v>
                </c:pt>
                <c:pt idx="48809" formatCode="General">
                  <c:v>32.848700000000001</c:v>
                </c:pt>
                <c:pt idx="48810" formatCode="General">
                  <c:v>32.849400000000003</c:v>
                </c:pt>
                <c:pt idx="48811" formatCode="General">
                  <c:v>32.850099999999998</c:v>
                </c:pt>
                <c:pt idx="48812" formatCode="General">
                  <c:v>32.850700000000003</c:v>
                </c:pt>
                <c:pt idx="48813" formatCode="General">
                  <c:v>32.851399999999998</c:v>
                </c:pt>
                <c:pt idx="48814" formatCode="General">
                  <c:v>32.8521</c:v>
                </c:pt>
                <c:pt idx="48815" formatCode="General">
                  <c:v>32.852699999999999</c:v>
                </c:pt>
                <c:pt idx="48816" formatCode="General">
                  <c:v>32.853400000000001</c:v>
                </c:pt>
                <c:pt idx="48817" formatCode="General">
                  <c:v>32.854100000000003</c:v>
                </c:pt>
                <c:pt idx="48818" formatCode="General">
                  <c:v>32.854799999999997</c:v>
                </c:pt>
                <c:pt idx="48819" formatCode="General">
                  <c:v>32.855400000000003</c:v>
                </c:pt>
                <c:pt idx="48820" formatCode="General">
                  <c:v>32.856099999999998</c:v>
                </c:pt>
                <c:pt idx="48821" formatCode="General">
                  <c:v>32.8568</c:v>
                </c:pt>
                <c:pt idx="48822" formatCode="General">
                  <c:v>32.857500000000002</c:v>
                </c:pt>
                <c:pt idx="48823" formatCode="General">
                  <c:v>32.8581</c:v>
                </c:pt>
                <c:pt idx="48824" formatCode="General">
                  <c:v>32.858800000000002</c:v>
                </c:pt>
                <c:pt idx="48825" formatCode="General">
                  <c:v>32.859499999999997</c:v>
                </c:pt>
                <c:pt idx="48826" formatCode="General">
                  <c:v>32.860100000000003</c:v>
                </c:pt>
                <c:pt idx="48827" formatCode="General">
                  <c:v>32.860799999999998</c:v>
                </c:pt>
                <c:pt idx="48828" formatCode="General">
                  <c:v>32.861499999999999</c:v>
                </c:pt>
                <c:pt idx="48829" formatCode="General">
                  <c:v>32.862200000000001</c:v>
                </c:pt>
                <c:pt idx="48830" formatCode="General">
                  <c:v>32.8628</c:v>
                </c:pt>
                <c:pt idx="48831" formatCode="General">
                  <c:v>32.863500000000002</c:v>
                </c:pt>
                <c:pt idx="48832" formatCode="General">
                  <c:v>32.864199999999997</c:v>
                </c:pt>
                <c:pt idx="48833" formatCode="General">
                  <c:v>32.864899999999999</c:v>
                </c:pt>
                <c:pt idx="48834" formatCode="General">
                  <c:v>32.865499999999997</c:v>
                </c:pt>
                <c:pt idx="48835" formatCode="General">
                  <c:v>32.866199999999999</c:v>
                </c:pt>
                <c:pt idx="48836" formatCode="General">
                  <c:v>32.866900000000001</c:v>
                </c:pt>
                <c:pt idx="48837" formatCode="General">
                  <c:v>32.867600000000003</c:v>
                </c:pt>
                <c:pt idx="48838" formatCode="General">
                  <c:v>32.868200000000002</c:v>
                </c:pt>
                <c:pt idx="48839" formatCode="General">
                  <c:v>32.868899999999996</c:v>
                </c:pt>
                <c:pt idx="48840" formatCode="General">
                  <c:v>32.869599999999998</c:v>
                </c:pt>
                <c:pt idx="48841" formatCode="General">
                  <c:v>32.870199999999997</c:v>
                </c:pt>
                <c:pt idx="48842" formatCode="General">
                  <c:v>32.870899999999999</c:v>
                </c:pt>
                <c:pt idx="48843" formatCode="General">
                  <c:v>32.871600000000001</c:v>
                </c:pt>
                <c:pt idx="48844" formatCode="General">
                  <c:v>32.872300000000003</c:v>
                </c:pt>
                <c:pt idx="48845" formatCode="General">
                  <c:v>32.872900000000001</c:v>
                </c:pt>
                <c:pt idx="48846" formatCode="General">
                  <c:v>32.873600000000003</c:v>
                </c:pt>
                <c:pt idx="48847" formatCode="General">
                  <c:v>32.874299999999998</c:v>
                </c:pt>
                <c:pt idx="48848" formatCode="General">
                  <c:v>32.875</c:v>
                </c:pt>
                <c:pt idx="48849" formatCode="General">
                  <c:v>32.875599999999999</c:v>
                </c:pt>
                <c:pt idx="48850" formatCode="General">
                  <c:v>32.876300000000001</c:v>
                </c:pt>
                <c:pt idx="48851" formatCode="General">
                  <c:v>32.877000000000002</c:v>
                </c:pt>
                <c:pt idx="48852" formatCode="General">
                  <c:v>32.877600000000001</c:v>
                </c:pt>
                <c:pt idx="48853" formatCode="General">
                  <c:v>32.878300000000003</c:v>
                </c:pt>
                <c:pt idx="48854" formatCode="General">
                  <c:v>32.878999999999998</c:v>
                </c:pt>
                <c:pt idx="48855" formatCode="General">
                  <c:v>32.8797</c:v>
                </c:pt>
                <c:pt idx="48856" formatCode="General">
                  <c:v>32.880299999999998</c:v>
                </c:pt>
                <c:pt idx="48857" formatCode="General">
                  <c:v>32.881</c:v>
                </c:pt>
                <c:pt idx="48858" formatCode="General">
                  <c:v>32.881700000000002</c:v>
                </c:pt>
                <c:pt idx="48859" formatCode="General">
                  <c:v>32.882399999999997</c:v>
                </c:pt>
                <c:pt idx="48860" formatCode="General">
                  <c:v>32.883000000000003</c:v>
                </c:pt>
                <c:pt idx="48861" formatCode="General">
                  <c:v>32.883699999999997</c:v>
                </c:pt>
                <c:pt idx="48862" formatCode="General">
                  <c:v>32.884399999999999</c:v>
                </c:pt>
                <c:pt idx="48863" formatCode="General">
                  <c:v>32.885100000000001</c:v>
                </c:pt>
                <c:pt idx="48864" formatCode="General">
                  <c:v>32.8857</c:v>
                </c:pt>
                <c:pt idx="48865" formatCode="General">
                  <c:v>32.886400000000002</c:v>
                </c:pt>
                <c:pt idx="48866" formatCode="General">
                  <c:v>32.887099999999997</c:v>
                </c:pt>
                <c:pt idx="48867" formatCode="General">
                  <c:v>32.887700000000002</c:v>
                </c:pt>
                <c:pt idx="48868" formatCode="General">
                  <c:v>32.888399999999997</c:v>
                </c:pt>
                <c:pt idx="48869" formatCode="General">
                  <c:v>32.889099999999999</c:v>
                </c:pt>
                <c:pt idx="48870" formatCode="General">
                  <c:v>32.889800000000001</c:v>
                </c:pt>
                <c:pt idx="48871" formatCode="General">
                  <c:v>32.8904</c:v>
                </c:pt>
                <c:pt idx="48872" formatCode="General">
                  <c:v>32.891100000000002</c:v>
                </c:pt>
                <c:pt idx="48873" formatCode="General">
                  <c:v>32.891800000000003</c:v>
                </c:pt>
                <c:pt idx="48874" formatCode="General">
                  <c:v>32.892499999999998</c:v>
                </c:pt>
                <c:pt idx="48875" formatCode="General">
                  <c:v>32.893099999999997</c:v>
                </c:pt>
                <c:pt idx="48876" formatCode="General">
                  <c:v>32.893799999999999</c:v>
                </c:pt>
                <c:pt idx="48877" formatCode="General">
                  <c:v>32.894500000000001</c:v>
                </c:pt>
                <c:pt idx="48878" formatCode="General">
                  <c:v>32.895099999999999</c:v>
                </c:pt>
                <c:pt idx="48879" formatCode="General">
                  <c:v>32.895800000000001</c:v>
                </c:pt>
                <c:pt idx="48880" formatCode="General">
                  <c:v>32.896500000000003</c:v>
                </c:pt>
                <c:pt idx="48881" formatCode="General">
                  <c:v>32.897199999999998</c:v>
                </c:pt>
                <c:pt idx="48882" formatCode="General">
                  <c:v>32.897799999999997</c:v>
                </c:pt>
                <c:pt idx="48883" formatCode="General">
                  <c:v>32.898499999999999</c:v>
                </c:pt>
                <c:pt idx="48884" formatCode="General">
                  <c:v>32.8992</c:v>
                </c:pt>
                <c:pt idx="48885" formatCode="General">
                  <c:v>32.899900000000002</c:v>
                </c:pt>
                <c:pt idx="48886" formatCode="General">
                  <c:v>32.900500000000001</c:v>
                </c:pt>
                <c:pt idx="48887" formatCode="General">
                  <c:v>32.901200000000003</c:v>
                </c:pt>
                <c:pt idx="48888" formatCode="General">
                  <c:v>32.901899999999998</c:v>
                </c:pt>
                <c:pt idx="48889" formatCode="General">
                  <c:v>32.902500000000003</c:v>
                </c:pt>
                <c:pt idx="48890" formatCode="General">
                  <c:v>32.903199999999998</c:v>
                </c:pt>
                <c:pt idx="48891" formatCode="General">
                  <c:v>32.9039</c:v>
                </c:pt>
                <c:pt idx="48892" formatCode="General">
                  <c:v>32.904600000000002</c:v>
                </c:pt>
                <c:pt idx="48893" formatCode="General">
                  <c:v>32.905200000000001</c:v>
                </c:pt>
                <c:pt idx="48894" formatCode="General">
                  <c:v>32.905900000000003</c:v>
                </c:pt>
                <c:pt idx="48895" formatCode="General">
                  <c:v>32.906599999999997</c:v>
                </c:pt>
                <c:pt idx="48896" formatCode="General">
                  <c:v>32.907299999999999</c:v>
                </c:pt>
                <c:pt idx="48897" formatCode="General">
                  <c:v>32.907899999999998</c:v>
                </c:pt>
                <c:pt idx="48898" formatCode="General">
                  <c:v>32.9086</c:v>
                </c:pt>
                <c:pt idx="48899" formatCode="General">
                  <c:v>32.909300000000002</c:v>
                </c:pt>
                <c:pt idx="48900" formatCode="General">
                  <c:v>32.909999999999997</c:v>
                </c:pt>
                <c:pt idx="48901" formatCode="General">
                  <c:v>32.910600000000002</c:v>
                </c:pt>
                <c:pt idx="48902" formatCode="General">
                  <c:v>32.911299999999997</c:v>
                </c:pt>
                <c:pt idx="48903" formatCode="General">
                  <c:v>32.911999999999999</c:v>
                </c:pt>
                <c:pt idx="48904" formatCode="General">
                  <c:v>32.912599999999998</c:v>
                </c:pt>
                <c:pt idx="48905" formatCode="General">
                  <c:v>32.9133</c:v>
                </c:pt>
                <c:pt idx="48906" formatCode="General">
                  <c:v>32.914000000000001</c:v>
                </c:pt>
                <c:pt idx="48907" formatCode="General">
                  <c:v>32.914700000000003</c:v>
                </c:pt>
                <c:pt idx="48908" formatCode="General">
                  <c:v>32.915300000000002</c:v>
                </c:pt>
                <c:pt idx="48909" formatCode="General">
                  <c:v>32.915999999999997</c:v>
                </c:pt>
                <c:pt idx="48910" formatCode="General">
                  <c:v>32.916699999999999</c:v>
                </c:pt>
                <c:pt idx="48911" formatCode="General">
                  <c:v>32.917400000000001</c:v>
                </c:pt>
                <c:pt idx="48912" formatCode="General">
                  <c:v>32.917999999999999</c:v>
                </c:pt>
                <c:pt idx="48913" formatCode="General">
                  <c:v>32.918700000000001</c:v>
                </c:pt>
                <c:pt idx="48914" formatCode="General">
                  <c:v>32.919400000000003</c:v>
                </c:pt>
                <c:pt idx="48915" formatCode="General">
                  <c:v>32.92</c:v>
                </c:pt>
                <c:pt idx="48916" formatCode="General">
                  <c:v>32.920699999999997</c:v>
                </c:pt>
                <c:pt idx="48917" formatCode="General">
                  <c:v>32.921399999999998</c:v>
                </c:pt>
                <c:pt idx="48918" formatCode="General">
                  <c:v>32.9221</c:v>
                </c:pt>
                <c:pt idx="48919" formatCode="General">
                  <c:v>32.922699999999999</c:v>
                </c:pt>
                <c:pt idx="48920" formatCode="General">
                  <c:v>32.923400000000001</c:v>
                </c:pt>
                <c:pt idx="48921" formatCode="General">
                  <c:v>32.924100000000003</c:v>
                </c:pt>
                <c:pt idx="48922" formatCode="General">
                  <c:v>32.924799999999998</c:v>
                </c:pt>
                <c:pt idx="48923" formatCode="General">
                  <c:v>32.925400000000003</c:v>
                </c:pt>
                <c:pt idx="48924" formatCode="General">
                  <c:v>32.926099999999998</c:v>
                </c:pt>
                <c:pt idx="48925" formatCode="General">
                  <c:v>32.9268</c:v>
                </c:pt>
                <c:pt idx="48926" formatCode="General">
                  <c:v>32.927399999999999</c:v>
                </c:pt>
                <c:pt idx="48927" formatCode="General">
                  <c:v>32.928100000000001</c:v>
                </c:pt>
                <c:pt idx="48928" formatCode="General">
                  <c:v>32.928800000000003</c:v>
                </c:pt>
                <c:pt idx="48929" formatCode="General">
                  <c:v>32.929499999999997</c:v>
                </c:pt>
                <c:pt idx="48930" formatCode="General">
                  <c:v>32.930100000000003</c:v>
                </c:pt>
                <c:pt idx="48931" formatCode="General">
                  <c:v>32.930799999999998</c:v>
                </c:pt>
                <c:pt idx="48932" formatCode="General">
                  <c:v>32.9315</c:v>
                </c:pt>
                <c:pt idx="48933" formatCode="General">
                  <c:v>32.932200000000002</c:v>
                </c:pt>
                <c:pt idx="48934" formatCode="General">
                  <c:v>32.9328</c:v>
                </c:pt>
                <c:pt idx="48935" formatCode="General">
                  <c:v>32.933500000000002</c:v>
                </c:pt>
                <c:pt idx="48936" formatCode="General">
                  <c:v>32.934199999999997</c:v>
                </c:pt>
                <c:pt idx="48937" formatCode="General">
                  <c:v>32.934899999999999</c:v>
                </c:pt>
                <c:pt idx="48938" formatCode="General">
                  <c:v>32.935499999999998</c:v>
                </c:pt>
                <c:pt idx="48939" formatCode="General">
                  <c:v>32.936199999999999</c:v>
                </c:pt>
                <c:pt idx="48940" formatCode="General">
                  <c:v>32.936900000000001</c:v>
                </c:pt>
                <c:pt idx="48941" formatCode="General">
                  <c:v>32.9375</c:v>
                </c:pt>
                <c:pt idx="48942" formatCode="General">
                  <c:v>32.938200000000002</c:v>
                </c:pt>
                <c:pt idx="48943" formatCode="General">
                  <c:v>32.938899999999997</c:v>
                </c:pt>
                <c:pt idx="48944" formatCode="General">
                  <c:v>32.939599999999999</c:v>
                </c:pt>
                <c:pt idx="48945" formatCode="General">
                  <c:v>32.940199999999997</c:v>
                </c:pt>
                <c:pt idx="48946" formatCode="General">
                  <c:v>32.940899999999999</c:v>
                </c:pt>
                <c:pt idx="48947" formatCode="General">
                  <c:v>32.941600000000001</c:v>
                </c:pt>
                <c:pt idx="48948" formatCode="General">
                  <c:v>32.942300000000003</c:v>
                </c:pt>
                <c:pt idx="48949" formatCode="General">
                  <c:v>32.942900000000002</c:v>
                </c:pt>
                <c:pt idx="48950" formatCode="General">
                  <c:v>32.943600000000004</c:v>
                </c:pt>
                <c:pt idx="48951" formatCode="General">
                  <c:v>32.944299999999998</c:v>
                </c:pt>
                <c:pt idx="48952" formatCode="General">
                  <c:v>32.944899999999997</c:v>
                </c:pt>
                <c:pt idx="48953" formatCode="General">
                  <c:v>32.945599999999999</c:v>
                </c:pt>
                <c:pt idx="48954" formatCode="General">
                  <c:v>32.946300000000001</c:v>
                </c:pt>
                <c:pt idx="48955" formatCode="General">
                  <c:v>32.947000000000003</c:v>
                </c:pt>
                <c:pt idx="48956" formatCode="General">
                  <c:v>32.947600000000001</c:v>
                </c:pt>
                <c:pt idx="48957" formatCode="General">
                  <c:v>32.948300000000003</c:v>
                </c:pt>
                <c:pt idx="48958" formatCode="General">
                  <c:v>32.948999999999998</c:v>
                </c:pt>
                <c:pt idx="48959" formatCode="General">
                  <c:v>32.9497</c:v>
                </c:pt>
                <c:pt idx="48960" formatCode="General">
                  <c:v>32.950299999999999</c:v>
                </c:pt>
                <c:pt idx="48961" formatCode="General">
                  <c:v>32.951000000000001</c:v>
                </c:pt>
                <c:pt idx="48962" formatCode="General">
                  <c:v>32.951700000000002</c:v>
                </c:pt>
                <c:pt idx="48963" formatCode="General">
                  <c:v>32.952399999999997</c:v>
                </c:pt>
                <c:pt idx="48964" formatCode="General">
                  <c:v>32.953000000000003</c:v>
                </c:pt>
                <c:pt idx="48965" formatCode="General">
                  <c:v>32.953699999999998</c:v>
                </c:pt>
                <c:pt idx="48966" formatCode="General">
                  <c:v>32.9544</c:v>
                </c:pt>
                <c:pt idx="48967" formatCode="General">
                  <c:v>32.954999999999998</c:v>
                </c:pt>
                <c:pt idx="48968" formatCode="General">
                  <c:v>32.9557</c:v>
                </c:pt>
                <c:pt idx="48969" formatCode="General">
                  <c:v>32.956400000000002</c:v>
                </c:pt>
                <c:pt idx="48970" formatCode="General">
                  <c:v>32.957099999999997</c:v>
                </c:pt>
                <c:pt idx="48971" formatCode="General">
                  <c:v>32.957700000000003</c:v>
                </c:pt>
                <c:pt idx="48972" formatCode="General">
                  <c:v>32.958399999999997</c:v>
                </c:pt>
                <c:pt idx="48973" formatCode="General">
                  <c:v>32.959099999999999</c:v>
                </c:pt>
                <c:pt idx="48974" formatCode="General">
                  <c:v>32.959800000000001</c:v>
                </c:pt>
                <c:pt idx="48975" formatCode="General">
                  <c:v>32.9604</c:v>
                </c:pt>
                <c:pt idx="48976" formatCode="General">
                  <c:v>32.961100000000002</c:v>
                </c:pt>
                <c:pt idx="48977" formatCode="General">
                  <c:v>32.961799999999997</c:v>
                </c:pt>
                <c:pt idx="48978" formatCode="General">
                  <c:v>32.962400000000002</c:v>
                </c:pt>
                <c:pt idx="48979" formatCode="General">
                  <c:v>32.963099999999997</c:v>
                </c:pt>
                <c:pt idx="48980" formatCode="General">
                  <c:v>32.963799999999999</c:v>
                </c:pt>
                <c:pt idx="48981" formatCode="General">
                  <c:v>32.964500000000001</c:v>
                </c:pt>
                <c:pt idx="48982" formatCode="General">
                  <c:v>32.9651</c:v>
                </c:pt>
                <c:pt idx="48983" formatCode="General">
                  <c:v>32.965800000000002</c:v>
                </c:pt>
                <c:pt idx="48984" formatCode="General">
                  <c:v>32.966500000000003</c:v>
                </c:pt>
                <c:pt idx="48985" formatCode="General">
                  <c:v>32.967199999999998</c:v>
                </c:pt>
                <c:pt idx="48986" formatCode="General">
                  <c:v>32.967799999999997</c:v>
                </c:pt>
                <c:pt idx="48987" formatCode="General">
                  <c:v>32.968499999999999</c:v>
                </c:pt>
                <c:pt idx="48988" formatCode="General">
                  <c:v>32.969200000000001</c:v>
                </c:pt>
                <c:pt idx="48989" formatCode="General">
                  <c:v>32.969799999999999</c:v>
                </c:pt>
                <c:pt idx="48990" formatCode="General">
                  <c:v>32.970500000000001</c:v>
                </c:pt>
                <c:pt idx="48991" formatCode="General">
                  <c:v>32.971200000000003</c:v>
                </c:pt>
                <c:pt idx="48992" formatCode="General">
                  <c:v>32.971899999999998</c:v>
                </c:pt>
                <c:pt idx="48993" formatCode="General">
                  <c:v>32.972499999999997</c:v>
                </c:pt>
                <c:pt idx="48994" formatCode="General">
                  <c:v>32.973199999999999</c:v>
                </c:pt>
                <c:pt idx="48995" formatCode="General">
                  <c:v>32.9739</c:v>
                </c:pt>
                <c:pt idx="48996" formatCode="General">
                  <c:v>32.974600000000002</c:v>
                </c:pt>
                <c:pt idx="48997" formatCode="General">
                  <c:v>32.975200000000001</c:v>
                </c:pt>
                <c:pt idx="48998" formatCode="General">
                  <c:v>32.975900000000003</c:v>
                </c:pt>
                <c:pt idx="48999" formatCode="General">
                  <c:v>32.976599999999998</c:v>
                </c:pt>
                <c:pt idx="49000" formatCode="General">
                  <c:v>32.9773</c:v>
                </c:pt>
                <c:pt idx="49001" formatCode="General">
                  <c:v>32.977899999999998</c:v>
                </c:pt>
                <c:pt idx="49002" formatCode="General">
                  <c:v>32.9786</c:v>
                </c:pt>
                <c:pt idx="49003" formatCode="General">
                  <c:v>32.979300000000002</c:v>
                </c:pt>
                <c:pt idx="49004" formatCode="General">
                  <c:v>32.979900000000001</c:v>
                </c:pt>
                <c:pt idx="49005" formatCode="General">
                  <c:v>32.980600000000003</c:v>
                </c:pt>
                <c:pt idx="49006" formatCode="General">
                  <c:v>32.981299999999997</c:v>
                </c:pt>
                <c:pt idx="49007" formatCode="General">
                  <c:v>32.981999999999999</c:v>
                </c:pt>
                <c:pt idx="49008" formatCode="General">
                  <c:v>32.982599999999998</c:v>
                </c:pt>
                <c:pt idx="49009" formatCode="General">
                  <c:v>32.9833</c:v>
                </c:pt>
                <c:pt idx="49010" formatCode="General">
                  <c:v>32.984000000000002</c:v>
                </c:pt>
                <c:pt idx="49011" formatCode="General">
                  <c:v>32.984699999999997</c:v>
                </c:pt>
                <c:pt idx="49012" formatCode="General">
                  <c:v>32.985300000000002</c:v>
                </c:pt>
                <c:pt idx="49013" formatCode="General">
                  <c:v>32.985999999999997</c:v>
                </c:pt>
                <c:pt idx="49014" formatCode="General">
                  <c:v>32.986699999999999</c:v>
                </c:pt>
                <c:pt idx="49015" formatCode="General">
                  <c:v>32.987299999999998</c:v>
                </c:pt>
                <c:pt idx="49016" formatCode="General">
                  <c:v>32.988</c:v>
                </c:pt>
                <c:pt idx="49017" formatCode="General">
                  <c:v>32.988700000000001</c:v>
                </c:pt>
                <c:pt idx="49018" formatCode="General">
                  <c:v>32.989400000000003</c:v>
                </c:pt>
                <c:pt idx="49019" formatCode="General">
                  <c:v>32.99</c:v>
                </c:pt>
                <c:pt idx="49020" formatCode="General">
                  <c:v>32.990699999999997</c:v>
                </c:pt>
                <c:pt idx="49021" formatCode="General">
                  <c:v>32.991399999999999</c:v>
                </c:pt>
                <c:pt idx="49022" formatCode="General">
                  <c:v>32.992100000000001</c:v>
                </c:pt>
                <c:pt idx="49023" formatCode="General">
                  <c:v>32.992699999999999</c:v>
                </c:pt>
                <c:pt idx="49024" formatCode="General">
                  <c:v>32.993400000000001</c:v>
                </c:pt>
                <c:pt idx="49025" formatCode="General">
                  <c:v>32.994100000000003</c:v>
                </c:pt>
                <c:pt idx="49026" formatCode="General">
                  <c:v>32.994799999999998</c:v>
                </c:pt>
                <c:pt idx="49027" formatCode="General">
                  <c:v>32.995399999999997</c:v>
                </c:pt>
                <c:pt idx="49028" formatCode="General">
                  <c:v>32.996099999999998</c:v>
                </c:pt>
                <c:pt idx="49029" formatCode="General">
                  <c:v>32.9968</c:v>
                </c:pt>
                <c:pt idx="49030" formatCode="General">
                  <c:v>32.997399999999999</c:v>
                </c:pt>
                <c:pt idx="49031" formatCode="General">
                  <c:v>32.998100000000001</c:v>
                </c:pt>
                <c:pt idx="49032" formatCode="General">
                  <c:v>32.998800000000003</c:v>
                </c:pt>
                <c:pt idx="49033" formatCode="General">
                  <c:v>32.999499999999998</c:v>
                </c:pt>
                <c:pt idx="49034" formatCode="General">
                  <c:v>33.000100000000003</c:v>
                </c:pt>
                <c:pt idx="49035" formatCode="General">
                  <c:v>33.000799999999998</c:v>
                </c:pt>
                <c:pt idx="49036" formatCode="General">
                  <c:v>33.0015</c:v>
                </c:pt>
                <c:pt idx="49037" formatCode="General">
                  <c:v>33.002200000000002</c:v>
                </c:pt>
                <c:pt idx="49038" formatCode="General">
                  <c:v>33.002800000000001</c:v>
                </c:pt>
                <c:pt idx="49039" formatCode="General">
                  <c:v>33.003500000000003</c:v>
                </c:pt>
                <c:pt idx="49040" formatCode="General">
                  <c:v>33.004199999999997</c:v>
                </c:pt>
                <c:pt idx="49041" formatCode="General">
                  <c:v>33.004800000000003</c:v>
                </c:pt>
                <c:pt idx="49042" formatCode="General">
                  <c:v>33.005499999999998</c:v>
                </c:pt>
                <c:pt idx="49043" formatCode="General">
                  <c:v>33.0062</c:v>
                </c:pt>
                <c:pt idx="49044" formatCode="General">
                  <c:v>33.006900000000002</c:v>
                </c:pt>
                <c:pt idx="49045" formatCode="General">
                  <c:v>33.0075</c:v>
                </c:pt>
                <c:pt idx="49046" formatCode="General">
                  <c:v>33.008200000000002</c:v>
                </c:pt>
                <c:pt idx="49047" formatCode="General">
                  <c:v>33.008899999999997</c:v>
                </c:pt>
                <c:pt idx="49048" formatCode="General">
                  <c:v>33.009599999999999</c:v>
                </c:pt>
                <c:pt idx="49049" formatCode="General">
                  <c:v>33.010199999999998</c:v>
                </c:pt>
                <c:pt idx="49050" formatCode="General">
                  <c:v>33.010899999999999</c:v>
                </c:pt>
                <c:pt idx="49051" formatCode="General">
                  <c:v>33.011600000000001</c:v>
                </c:pt>
                <c:pt idx="49052" formatCode="General">
                  <c:v>33.0122</c:v>
                </c:pt>
                <c:pt idx="49053" formatCode="General">
                  <c:v>33.012900000000002</c:v>
                </c:pt>
                <c:pt idx="49054" formatCode="General">
                  <c:v>33.013599999999997</c:v>
                </c:pt>
                <c:pt idx="49055" formatCode="General">
                  <c:v>33.014299999999999</c:v>
                </c:pt>
                <c:pt idx="49056" formatCode="General">
                  <c:v>33.014899999999997</c:v>
                </c:pt>
                <c:pt idx="49057" formatCode="General">
                  <c:v>33.015599999999999</c:v>
                </c:pt>
                <c:pt idx="49058" formatCode="General">
                  <c:v>33.016300000000001</c:v>
                </c:pt>
                <c:pt idx="49059" formatCode="General">
                  <c:v>33.017000000000003</c:v>
                </c:pt>
                <c:pt idx="49060" formatCode="General">
                  <c:v>33.017600000000002</c:v>
                </c:pt>
                <c:pt idx="49061" formatCode="General">
                  <c:v>33.018300000000004</c:v>
                </c:pt>
                <c:pt idx="49062" formatCode="General">
                  <c:v>33.018999999999998</c:v>
                </c:pt>
                <c:pt idx="49063" formatCode="General">
                  <c:v>33.0197</c:v>
                </c:pt>
                <c:pt idx="49064" formatCode="General">
                  <c:v>33.020299999999999</c:v>
                </c:pt>
                <c:pt idx="49065" formatCode="General">
                  <c:v>33.021000000000001</c:v>
                </c:pt>
                <c:pt idx="49066" formatCode="General">
                  <c:v>33.021700000000003</c:v>
                </c:pt>
                <c:pt idx="49067" formatCode="General">
                  <c:v>33.022300000000001</c:v>
                </c:pt>
                <c:pt idx="49068" formatCode="General">
                  <c:v>33.023000000000003</c:v>
                </c:pt>
                <c:pt idx="49069" formatCode="General">
                  <c:v>33.023699999999998</c:v>
                </c:pt>
                <c:pt idx="49070" formatCode="General">
                  <c:v>33.0244</c:v>
                </c:pt>
                <c:pt idx="49071" formatCode="General">
                  <c:v>33.024999999999999</c:v>
                </c:pt>
                <c:pt idx="49072" formatCode="General">
                  <c:v>33.025700000000001</c:v>
                </c:pt>
                <c:pt idx="49073" formatCode="General">
                  <c:v>33.026400000000002</c:v>
                </c:pt>
                <c:pt idx="49074" formatCode="General">
                  <c:v>33.027099999999997</c:v>
                </c:pt>
                <c:pt idx="49075" formatCode="General">
                  <c:v>33.027700000000003</c:v>
                </c:pt>
                <c:pt idx="49076" formatCode="General">
                  <c:v>33.028399999999998</c:v>
                </c:pt>
                <c:pt idx="49077" formatCode="General">
                  <c:v>33.0291</c:v>
                </c:pt>
                <c:pt idx="49078" formatCode="General">
                  <c:v>33.029699999999998</c:v>
                </c:pt>
                <c:pt idx="49079" formatCode="General">
                  <c:v>33.0304</c:v>
                </c:pt>
                <c:pt idx="49080" formatCode="General">
                  <c:v>33.031100000000002</c:v>
                </c:pt>
                <c:pt idx="49081" formatCode="General">
                  <c:v>33.031799999999997</c:v>
                </c:pt>
                <c:pt idx="49082" formatCode="General">
                  <c:v>33.032400000000003</c:v>
                </c:pt>
                <c:pt idx="49083" formatCode="General">
                  <c:v>33.033099999999997</c:v>
                </c:pt>
                <c:pt idx="49084" formatCode="General">
                  <c:v>33.033799999999999</c:v>
                </c:pt>
                <c:pt idx="49085" formatCode="General">
                  <c:v>33.034500000000001</c:v>
                </c:pt>
                <c:pt idx="49086" formatCode="General">
                  <c:v>33.0351</c:v>
                </c:pt>
                <c:pt idx="49087" formatCode="General">
                  <c:v>33.035800000000002</c:v>
                </c:pt>
                <c:pt idx="49088" formatCode="General">
                  <c:v>33.036499999999997</c:v>
                </c:pt>
                <c:pt idx="49089" formatCode="General">
                  <c:v>33.037100000000002</c:v>
                </c:pt>
                <c:pt idx="49090" formatCode="General">
                  <c:v>33.037799999999997</c:v>
                </c:pt>
                <c:pt idx="49091" formatCode="General">
                  <c:v>33.038499999999999</c:v>
                </c:pt>
                <c:pt idx="49092" formatCode="General">
                  <c:v>33.039200000000001</c:v>
                </c:pt>
                <c:pt idx="49093" formatCode="General">
                  <c:v>33.0398</c:v>
                </c:pt>
                <c:pt idx="49094" formatCode="General">
                  <c:v>33.040500000000002</c:v>
                </c:pt>
                <c:pt idx="49095" formatCode="General">
                  <c:v>33.041200000000003</c:v>
                </c:pt>
                <c:pt idx="49096" formatCode="General">
                  <c:v>33.041899999999998</c:v>
                </c:pt>
                <c:pt idx="49097" formatCode="General">
                  <c:v>33.042499999999997</c:v>
                </c:pt>
                <c:pt idx="49098" formatCode="General">
                  <c:v>33.043199999999999</c:v>
                </c:pt>
                <c:pt idx="49099" formatCode="General">
                  <c:v>33.043900000000001</c:v>
                </c:pt>
                <c:pt idx="49100" formatCode="General">
                  <c:v>33.044600000000003</c:v>
                </c:pt>
                <c:pt idx="49101" formatCode="General">
                  <c:v>33.045200000000001</c:v>
                </c:pt>
                <c:pt idx="49102" formatCode="General">
                  <c:v>33.045900000000003</c:v>
                </c:pt>
                <c:pt idx="49103" formatCode="General">
                  <c:v>33.046599999999998</c:v>
                </c:pt>
                <c:pt idx="49104" formatCode="General">
                  <c:v>33.047199999999997</c:v>
                </c:pt>
                <c:pt idx="49105" formatCode="General">
                  <c:v>33.047899999999998</c:v>
                </c:pt>
                <c:pt idx="49106" formatCode="General">
                  <c:v>33.0486</c:v>
                </c:pt>
                <c:pt idx="49107" formatCode="General">
                  <c:v>33.049300000000002</c:v>
                </c:pt>
                <c:pt idx="49108" formatCode="General">
                  <c:v>33.049900000000001</c:v>
                </c:pt>
                <c:pt idx="49109" formatCode="General">
                  <c:v>33.050600000000003</c:v>
                </c:pt>
                <c:pt idx="49110" formatCode="General">
                  <c:v>33.051299999999998</c:v>
                </c:pt>
                <c:pt idx="49111" formatCode="General">
                  <c:v>33.052</c:v>
                </c:pt>
                <c:pt idx="49112" formatCode="General">
                  <c:v>33.052599999999998</c:v>
                </c:pt>
                <c:pt idx="49113" formatCode="General">
                  <c:v>33.0533</c:v>
                </c:pt>
                <c:pt idx="49114" formatCode="General">
                  <c:v>33.054000000000002</c:v>
                </c:pt>
                <c:pt idx="49115" formatCode="General">
                  <c:v>33.054600000000001</c:v>
                </c:pt>
                <c:pt idx="49116" formatCode="General">
                  <c:v>33.055300000000003</c:v>
                </c:pt>
                <c:pt idx="49117" formatCode="General">
                  <c:v>33.055999999999997</c:v>
                </c:pt>
                <c:pt idx="49118" formatCode="General">
                  <c:v>33.056699999999999</c:v>
                </c:pt>
                <c:pt idx="49119" formatCode="General">
                  <c:v>33.057299999999998</c:v>
                </c:pt>
                <c:pt idx="49120" formatCode="General">
                  <c:v>33.058</c:v>
                </c:pt>
                <c:pt idx="49121" formatCode="General">
                  <c:v>33.058700000000002</c:v>
                </c:pt>
                <c:pt idx="49122" formatCode="General">
                  <c:v>33.059399999999997</c:v>
                </c:pt>
                <c:pt idx="49123" formatCode="General">
                  <c:v>33.06</c:v>
                </c:pt>
                <c:pt idx="49124" formatCode="General">
                  <c:v>33.060699999999997</c:v>
                </c:pt>
                <c:pt idx="49125" formatCode="General">
                  <c:v>33.061399999999999</c:v>
                </c:pt>
                <c:pt idx="49126" formatCode="General">
                  <c:v>33.062100000000001</c:v>
                </c:pt>
                <c:pt idx="49127" formatCode="General">
                  <c:v>33.0627</c:v>
                </c:pt>
                <c:pt idx="49128" formatCode="General">
                  <c:v>33.063400000000001</c:v>
                </c:pt>
                <c:pt idx="49129" formatCode="General">
                  <c:v>33.064100000000003</c:v>
                </c:pt>
                <c:pt idx="49130" formatCode="General">
                  <c:v>33.064700000000002</c:v>
                </c:pt>
                <c:pt idx="49131" formatCode="General">
                  <c:v>33.065399999999997</c:v>
                </c:pt>
                <c:pt idx="49132" formatCode="General">
                  <c:v>33.066099999999999</c:v>
                </c:pt>
                <c:pt idx="49133" formatCode="General">
                  <c:v>33.066800000000001</c:v>
                </c:pt>
                <c:pt idx="49134" formatCode="General">
                  <c:v>33.067399999999999</c:v>
                </c:pt>
                <c:pt idx="49135" formatCode="General">
                  <c:v>33.068100000000001</c:v>
                </c:pt>
                <c:pt idx="49136" formatCode="General">
                  <c:v>33.068800000000003</c:v>
                </c:pt>
                <c:pt idx="49137" formatCode="General">
                  <c:v>33.069499999999998</c:v>
                </c:pt>
                <c:pt idx="49138" formatCode="General">
                  <c:v>33.070099999999996</c:v>
                </c:pt>
                <c:pt idx="49139" formatCode="General">
                  <c:v>33.070799999999998</c:v>
                </c:pt>
                <c:pt idx="49140" formatCode="General">
                  <c:v>33.0715</c:v>
                </c:pt>
                <c:pt idx="49141" formatCode="General">
                  <c:v>33.072099999999999</c:v>
                </c:pt>
                <c:pt idx="49142" formatCode="General">
                  <c:v>33.072800000000001</c:v>
                </c:pt>
                <c:pt idx="49143" formatCode="General">
                  <c:v>33.073500000000003</c:v>
                </c:pt>
                <c:pt idx="49144" formatCode="General">
                  <c:v>33.074199999999998</c:v>
                </c:pt>
                <c:pt idx="49145" formatCode="General">
                  <c:v>33.074800000000003</c:v>
                </c:pt>
                <c:pt idx="49146" formatCode="General">
                  <c:v>33.075499999999998</c:v>
                </c:pt>
                <c:pt idx="49147" formatCode="General">
                  <c:v>33.0762</c:v>
                </c:pt>
                <c:pt idx="49148" formatCode="General">
                  <c:v>33.076900000000002</c:v>
                </c:pt>
                <c:pt idx="49149" formatCode="General">
                  <c:v>33.077500000000001</c:v>
                </c:pt>
                <c:pt idx="49150" formatCode="General">
                  <c:v>33.078200000000002</c:v>
                </c:pt>
                <c:pt idx="49151" formatCode="General">
                  <c:v>33.078899999999997</c:v>
                </c:pt>
                <c:pt idx="49152" formatCode="General">
                  <c:v>33.079500000000003</c:v>
                </c:pt>
                <c:pt idx="49153" formatCode="General">
                  <c:v>33.080199999999998</c:v>
                </c:pt>
                <c:pt idx="49154" formatCode="General">
                  <c:v>33.0809</c:v>
                </c:pt>
                <c:pt idx="49155" formatCode="General">
                  <c:v>33.081600000000002</c:v>
                </c:pt>
                <c:pt idx="49156" formatCode="General">
                  <c:v>33.0822</c:v>
                </c:pt>
                <c:pt idx="49157" formatCode="General">
                  <c:v>33.082900000000002</c:v>
                </c:pt>
                <c:pt idx="49158" formatCode="General">
                  <c:v>33.083599999999997</c:v>
                </c:pt>
                <c:pt idx="49159" formatCode="General">
                  <c:v>33.084299999999999</c:v>
                </c:pt>
                <c:pt idx="49160" formatCode="General">
                  <c:v>33.084899999999998</c:v>
                </c:pt>
                <c:pt idx="49161" formatCode="General">
                  <c:v>33.085599999999999</c:v>
                </c:pt>
                <c:pt idx="49162" formatCode="General">
                  <c:v>33.086300000000001</c:v>
                </c:pt>
                <c:pt idx="49163" formatCode="General">
                  <c:v>33.087000000000003</c:v>
                </c:pt>
                <c:pt idx="49164" formatCode="General">
                  <c:v>33.087600000000002</c:v>
                </c:pt>
                <c:pt idx="49165" formatCode="General">
                  <c:v>33.088299999999997</c:v>
                </c:pt>
                <c:pt idx="49166" formatCode="General">
                  <c:v>33.088999999999999</c:v>
                </c:pt>
                <c:pt idx="49167" formatCode="General">
                  <c:v>33.089599999999997</c:v>
                </c:pt>
                <c:pt idx="49168" formatCode="General">
                  <c:v>33.090299999999999</c:v>
                </c:pt>
                <c:pt idx="49169" formatCode="General">
                  <c:v>33.091000000000001</c:v>
                </c:pt>
                <c:pt idx="49170" formatCode="General">
                  <c:v>33.091700000000003</c:v>
                </c:pt>
                <c:pt idx="49171" formatCode="General">
                  <c:v>33.092300000000002</c:v>
                </c:pt>
                <c:pt idx="49172" formatCode="General">
                  <c:v>33.093000000000004</c:v>
                </c:pt>
                <c:pt idx="49173" formatCode="General">
                  <c:v>33.093699999999998</c:v>
                </c:pt>
                <c:pt idx="49174" formatCode="General">
                  <c:v>33.0944</c:v>
                </c:pt>
                <c:pt idx="49175" formatCode="General">
                  <c:v>33.094999999999999</c:v>
                </c:pt>
                <c:pt idx="49176" formatCode="General">
                  <c:v>33.095700000000001</c:v>
                </c:pt>
                <c:pt idx="49177" formatCode="General">
                  <c:v>33.096400000000003</c:v>
                </c:pt>
                <c:pt idx="49178" formatCode="General">
                  <c:v>33.097000000000001</c:v>
                </c:pt>
                <c:pt idx="49179" formatCode="General">
                  <c:v>33.097700000000003</c:v>
                </c:pt>
                <c:pt idx="49180" formatCode="General">
                  <c:v>33.098399999999998</c:v>
                </c:pt>
                <c:pt idx="49181" formatCode="General">
                  <c:v>33.0991</c:v>
                </c:pt>
                <c:pt idx="49182" formatCode="General">
                  <c:v>33.099699999999999</c:v>
                </c:pt>
                <c:pt idx="49183" formatCode="General">
                  <c:v>33.1004</c:v>
                </c:pt>
                <c:pt idx="49184" formatCode="General">
                  <c:v>33.101100000000002</c:v>
                </c:pt>
                <c:pt idx="49185" formatCode="General">
                  <c:v>33.101799999999997</c:v>
                </c:pt>
                <c:pt idx="49186" formatCode="General">
                  <c:v>33.102400000000003</c:v>
                </c:pt>
                <c:pt idx="49187" formatCode="General">
                  <c:v>33.103099999999998</c:v>
                </c:pt>
                <c:pt idx="49188" formatCode="General">
                  <c:v>33.1038</c:v>
                </c:pt>
                <c:pt idx="49189" formatCode="General">
                  <c:v>33.104399999999998</c:v>
                </c:pt>
                <c:pt idx="49190" formatCode="General">
                  <c:v>33.1051</c:v>
                </c:pt>
                <c:pt idx="49191" formatCode="General">
                  <c:v>33.105800000000002</c:v>
                </c:pt>
                <c:pt idx="49192" formatCode="General">
                  <c:v>33.106499999999997</c:v>
                </c:pt>
                <c:pt idx="49193" formatCode="General">
                  <c:v>33.107100000000003</c:v>
                </c:pt>
                <c:pt idx="49194" formatCode="General">
                  <c:v>33.107799999999997</c:v>
                </c:pt>
                <c:pt idx="49195" formatCode="General">
                  <c:v>33.108499999999999</c:v>
                </c:pt>
                <c:pt idx="49196" formatCode="General">
                  <c:v>33.109200000000001</c:v>
                </c:pt>
                <c:pt idx="49197" formatCode="General">
                  <c:v>33.1098</c:v>
                </c:pt>
                <c:pt idx="49198" formatCode="General">
                  <c:v>33.110500000000002</c:v>
                </c:pt>
                <c:pt idx="49199" formatCode="General">
                  <c:v>33.111199999999997</c:v>
                </c:pt>
                <c:pt idx="49200" formatCode="General">
                  <c:v>33.111899999999999</c:v>
                </c:pt>
                <c:pt idx="49201" formatCode="General">
                  <c:v>33.112499999999997</c:v>
                </c:pt>
                <c:pt idx="49202" formatCode="General">
                  <c:v>33.113199999999999</c:v>
                </c:pt>
                <c:pt idx="49203" formatCode="General">
                  <c:v>33.113900000000001</c:v>
                </c:pt>
                <c:pt idx="49204" formatCode="General">
                  <c:v>33.1145</c:v>
                </c:pt>
                <c:pt idx="49205" formatCode="General">
                  <c:v>33.115200000000002</c:v>
                </c:pt>
                <c:pt idx="49206" formatCode="General">
                  <c:v>33.115900000000003</c:v>
                </c:pt>
                <c:pt idx="49207" formatCode="General">
                  <c:v>33.116599999999998</c:v>
                </c:pt>
                <c:pt idx="49208" formatCode="General">
                  <c:v>33.117199999999997</c:v>
                </c:pt>
                <c:pt idx="49209" formatCode="General">
                  <c:v>33.117899999999999</c:v>
                </c:pt>
                <c:pt idx="49210" formatCode="General">
                  <c:v>33.118600000000001</c:v>
                </c:pt>
                <c:pt idx="49211" formatCode="General">
                  <c:v>33.119300000000003</c:v>
                </c:pt>
                <c:pt idx="49212" formatCode="General">
                  <c:v>33.119900000000001</c:v>
                </c:pt>
                <c:pt idx="49213" formatCode="General">
                  <c:v>33.120600000000003</c:v>
                </c:pt>
                <c:pt idx="49214" formatCode="General">
                  <c:v>33.121299999999998</c:v>
                </c:pt>
                <c:pt idx="49215" formatCode="General">
                  <c:v>33.121899999999997</c:v>
                </c:pt>
                <c:pt idx="49216" formatCode="General">
                  <c:v>33.122599999999998</c:v>
                </c:pt>
                <c:pt idx="49217" formatCode="General">
                  <c:v>33.1233</c:v>
                </c:pt>
                <c:pt idx="49218" formatCode="General">
                  <c:v>33.124000000000002</c:v>
                </c:pt>
                <c:pt idx="49219" formatCode="General">
                  <c:v>33.124600000000001</c:v>
                </c:pt>
                <c:pt idx="49220" formatCode="General">
                  <c:v>33.125300000000003</c:v>
                </c:pt>
                <c:pt idx="49221" formatCode="General">
                  <c:v>33.125999999999998</c:v>
                </c:pt>
                <c:pt idx="49222" formatCode="General">
                  <c:v>33.1267</c:v>
                </c:pt>
                <c:pt idx="49223" formatCode="General">
                  <c:v>33.127299999999998</c:v>
                </c:pt>
                <c:pt idx="49224" formatCode="General">
                  <c:v>33.128</c:v>
                </c:pt>
                <c:pt idx="49225" formatCode="General">
                  <c:v>33.128700000000002</c:v>
                </c:pt>
                <c:pt idx="49226" formatCode="General">
                  <c:v>33.129399999999997</c:v>
                </c:pt>
                <c:pt idx="49227" formatCode="General">
                  <c:v>33.130000000000003</c:v>
                </c:pt>
                <c:pt idx="49228" formatCode="General">
                  <c:v>33.130699999999997</c:v>
                </c:pt>
                <c:pt idx="49229" formatCode="General">
                  <c:v>33.131399999999999</c:v>
                </c:pt>
                <c:pt idx="49230" formatCode="General">
                  <c:v>33.131999999999998</c:v>
                </c:pt>
                <c:pt idx="49231" formatCode="General">
                  <c:v>33.1327</c:v>
                </c:pt>
                <c:pt idx="49232" formatCode="General">
                  <c:v>33.133400000000002</c:v>
                </c:pt>
                <c:pt idx="49233" formatCode="General">
                  <c:v>33.134099999999997</c:v>
                </c:pt>
                <c:pt idx="49234" formatCode="General">
                  <c:v>33.134700000000002</c:v>
                </c:pt>
                <c:pt idx="49235" formatCode="General">
                  <c:v>33.135399999999997</c:v>
                </c:pt>
                <c:pt idx="49236" formatCode="General">
                  <c:v>33.136099999999999</c:v>
                </c:pt>
                <c:pt idx="49237" formatCode="General">
                  <c:v>33.136800000000001</c:v>
                </c:pt>
                <c:pt idx="49238" formatCode="General">
                  <c:v>33.1374</c:v>
                </c:pt>
                <c:pt idx="49239" formatCode="General">
                  <c:v>33.138100000000001</c:v>
                </c:pt>
                <c:pt idx="49240" formatCode="General">
                  <c:v>33.138800000000003</c:v>
                </c:pt>
                <c:pt idx="49241" formatCode="General">
                  <c:v>33.139400000000002</c:v>
                </c:pt>
                <c:pt idx="49242" formatCode="General">
                  <c:v>33.140099999999997</c:v>
                </c:pt>
                <c:pt idx="49243" formatCode="General">
                  <c:v>33.140799999999999</c:v>
                </c:pt>
                <c:pt idx="49244" formatCode="General">
                  <c:v>33.141500000000001</c:v>
                </c:pt>
                <c:pt idx="49245" formatCode="General">
                  <c:v>33.142099999999999</c:v>
                </c:pt>
                <c:pt idx="49246" formatCode="General">
                  <c:v>33.142800000000001</c:v>
                </c:pt>
                <c:pt idx="49247" formatCode="General">
                  <c:v>33.143500000000003</c:v>
                </c:pt>
                <c:pt idx="49248" formatCode="General">
                  <c:v>33.144199999999998</c:v>
                </c:pt>
                <c:pt idx="49249" formatCode="General">
                  <c:v>33.144799999999996</c:v>
                </c:pt>
                <c:pt idx="49250" formatCode="General">
                  <c:v>33.145499999999998</c:v>
                </c:pt>
                <c:pt idx="49251" formatCode="General">
                  <c:v>33.1462</c:v>
                </c:pt>
                <c:pt idx="49252" formatCode="General">
                  <c:v>33.146799999999999</c:v>
                </c:pt>
                <c:pt idx="49253" formatCode="General">
                  <c:v>33.147500000000001</c:v>
                </c:pt>
                <c:pt idx="49254" formatCode="General">
                  <c:v>33.148200000000003</c:v>
                </c:pt>
                <c:pt idx="49255" formatCode="General">
                  <c:v>33.148899999999998</c:v>
                </c:pt>
                <c:pt idx="49256" formatCode="General">
                  <c:v>33.149500000000003</c:v>
                </c:pt>
                <c:pt idx="49257" formatCode="General">
                  <c:v>33.150199999999998</c:v>
                </c:pt>
                <c:pt idx="49258" formatCode="General">
                  <c:v>33.1509</c:v>
                </c:pt>
                <c:pt idx="49259" formatCode="General">
                  <c:v>33.151600000000002</c:v>
                </c:pt>
                <c:pt idx="49260" formatCode="General">
                  <c:v>33.152200000000001</c:v>
                </c:pt>
                <c:pt idx="49261" formatCode="General">
                  <c:v>33.152900000000002</c:v>
                </c:pt>
                <c:pt idx="49262" formatCode="General">
                  <c:v>33.153599999999997</c:v>
                </c:pt>
                <c:pt idx="49263" formatCode="General">
                  <c:v>33.154299999999999</c:v>
                </c:pt>
                <c:pt idx="49264" formatCode="General">
                  <c:v>33.154899999999998</c:v>
                </c:pt>
                <c:pt idx="49265" formatCode="General">
                  <c:v>33.1556</c:v>
                </c:pt>
                <c:pt idx="49266" formatCode="General">
                  <c:v>33.156300000000002</c:v>
                </c:pt>
                <c:pt idx="49267" formatCode="General">
                  <c:v>33.1569</c:v>
                </c:pt>
                <c:pt idx="49268" formatCode="General">
                  <c:v>33.157600000000002</c:v>
                </c:pt>
                <c:pt idx="49269" formatCode="General">
                  <c:v>33.158299999999997</c:v>
                </c:pt>
                <c:pt idx="49270" formatCode="General">
                  <c:v>33.158999999999999</c:v>
                </c:pt>
                <c:pt idx="49271" formatCode="General">
                  <c:v>33.159599999999998</c:v>
                </c:pt>
                <c:pt idx="49272" formatCode="General">
                  <c:v>33.160299999999999</c:v>
                </c:pt>
                <c:pt idx="49273" formatCode="General">
                  <c:v>33.161000000000001</c:v>
                </c:pt>
                <c:pt idx="49274" formatCode="General">
                  <c:v>33.161700000000003</c:v>
                </c:pt>
                <c:pt idx="49275" formatCode="General">
                  <c:v>33.162300000000002</c:v>
                </c:pt>
                <c:pt idx="49276" formatCode="General">
                  <c:v>33.162999999999997</c:v>
                </c:pt>
                <c:pt idx="49277" formatCode="General">
                  <c:v>33.163699999999999</c:v>
                </c:pt>
                <c:pt idx="49278" formatCode="General">
                  <c:v>33.164299999999997</c:v>
                </c:pt>
                <c:pt idx="49279" formatCode="General">
                  <c:v>33.164999999999999</c:v>
                </c:pt>
                <c:pt idx="49280" formatCode="General">
                  <c:v>33.165700000000001</c:v>
                </c:pt>
                <c:pt idx="49281" formatCode="General">
                  <c:v>33.166400000000003</c:v>
                </c:pt>
                <c:pt idx="49282" formatCode="General">
                  <c:v>33.167000000000002</c:v>
                </c:pt>
                <c:pt idx="49283" formatCode="General">
                  <c:v>33.167700000000004</c:v>
                </c:pt>
                <c:pt idx="49284" formatCode="General">
                  <c:v>33.168399999999998</c:v>
                </c:pt>
                <c:pt idx="49285" formatCode="General">
                  <c:v>33.1691</c:v>
                </c:pt>
                <c:pt idx="49286" formatCode="General">
                  <c:v>33.169699999999999</c:v>
                </c:pt>
                <c:pt idx="49287" formatCode="General">
                  <c:v>33.170400000000001</c:v>
                </c:pt>
                <c:pt idx="49288" formatCode="General">
                  <c:v>33.171100000000003</c:v>
                </c:pt>
                <c:pt idx="49289" formatCode="General">
                  <c:v>33.171799999999998</c:v>
                </c:pt>
                <c:pt idx="49290" formatCode="General">
                  <c:v>33.172400000000003</c:v>
                </c:pt>
                <c:pt idx="49291" formatCode="General">
                  <c:v>33.173099999999998</c:v>
                </c:pt>
                <c:pt idx="49292" formatCode="General">
                  <c:v>33.1738</c:v>
                </c:pt>
                <c:pt idx="49293" formatCode="General">
                  <c:v>33.174399999999999</c:v>
                </c:pt>
                <c:pt idx="49294" formatCode="General">
                  <c:v>33.1751</c:v>
                </c:pt>
                <c:pt idx="49295" formatCode="General">
                  <c:v>33.175800000000002</c:v>
                </c:pt>
                <c:pt idx="49296" formatCode="General">
                  <c:v>33.176499999999997</c:v>
                </c:pt>
                <c:pt idx="49297" formatCode="General">
                  <c:v>33.177100000000003</c:v>
                </c:pt>
                <c:pt idx="49298" formatCode="General">
                  <c:v>33.177799999999998</c:v>
                </c:pt>
                <c:pt idx="49299" formatCode="General">
                  <c:v>33.1785</c:v>
                </c:pt>
                <c:pt idx="49300" formatCode="General">
                  <c:v>33.179200000000002</c:v>
                </c:pt>
                <c:pt idx="49301" formatCode="General">
                  <c:v>33.1798</c:v>
                </c:pt>
                <c:pt idx="49302" formatCode="General">
                  <c:v>33.180500000000002</c:v>
                </c:pt>
                <c:pt idx="49303" formatCode="General">
                  <c:v>33.181199999999997</c:v>
                </c:pt>
                <c:pt idx="49304" formatCode="General">
                  <c:v>33.181800000000003</c:v>
                </c:pt>
                <c:pt idx="49305" formatCode="General">
                  <c:v>33.182499999999997</c:v>
                </c:pt>
                <c:pt idx="49306" formatCode="General">
                  <c:v>33.183199999999999</c:v>
                </c:pt>
                <c:pt idx="49307" formatCode="General">
                  <c:v>33.183900000000001</c:v>
                </c:pt>
                <c:pt idx="49308" formatCode="General">
                  <c:v>33.1845</c:v>
                </c:pt>
                <c:pt idx="49309" formatCode="General">
                  <c:v>33.185200000000002</c:v>
                </c:pt>
                <c:pt idx="49310" formatCode="General">
                  <c:v>33.185899999999997</c:v>
                </c:pt>
                <c:pt idx="49311" formatCode="General">
                  <c:v>33.186599999999999</c:v>
                </c:pt>
                <c:pt idx="49312" formatCode="General">
                  <c:v>33.187199999999997</c:v>
                </c:pt>
                <c:pt idx="49313" formatCode="General">
                  <c:v>33.187899999999999</c:v>
                </c:pt>
                <c:pt idx="49314" formatCode="General">
                  <c:v>33.188600000000001</c:v>
                </c:pt>
                <c:pt idx="49315" formatCode="General">
                  <c:v>33.1892</c:v>
                </c:pt>
                <c:pt idx="49316" formatCode="General">
                  <c:v>33.189900000000002</c:v>
                </c:pt>
                <c:pt idx="49317" formatCode="General">
                  <c:v>33.190600000000003</c:v>
                </c:pt>
                <c:pt idx="49318" formatCode="General">
                  <c:v>33.191299999999998</c:v>
                </c:pt>
                <c:pt idx="49319" formatCode="General">
                  <c:v>33.191899999999997</c:v>
                </c:pt>
                <c:pt idx="49320" formatCode="General">
                  <c:v>33.192599999999999</c:v>
                </c:pt>
                <c:pt idx="49321" formatCode="General">
                  <c:v>33.193300000000001</c:v>
                </c:pt>
                <c:pt idx="49322" formatCode="General">
                  <c:v>33.194000000000003</c:v>
                </c:pt>
                <c:pt idx="49323" formatCode="General">
                  <c:v>33.194600000000001</c:v>
                </c:pt>
                <c:pt idx="49324" formatCode="General">
                  <c:v>33.195300000000003</c:v>
                </c:pt>
                <c:pt idx="49325" formatCode="General">
                  <c:v>33.195999999999998</c:v>
                </c:pt>
                <c:pt idx="49326" formatCode="General">
                  <c:v>33.1967</c:v>
                </c:pt>
                <c:pt idx="49327" formatCode="General">
                  <c:v>33.197299999999998</c:v>
                </c:pt>
                <c:pt idx="49328" formatCode="General">
                  <c:v>33.198</c:v>
                </c:pt>
                <c:pt idx="49329" formatCode="General">
                  <c:v>33.198700000000002</c:v>
                </c:pt>
                <c:pt idx="49330" formatCode="General">
                  <c:v>33.199300000000001</c:v>
                </c:pt>
                <c:pt idx="49331" formatCode="General">
                  <c:v>33.200000000000003</c:v>
                </c:pt>
                <c:pt idx="49332" formatCode="General">
                  <c:v>33.200699999999998</c:v>
                </c:pt>
                <c:pt idx="49333" formatCode="General">
                  <c:v>33.2014</c:v>
                </c:pt>
                <c:pt idx="49334" formatCode="General">
                  <c:v>33.201999999999998</c:v>
                </c:pt>
                <c:pt idx="49335" formatCode="General">
                  <c:v>33.2027</c:v>
                </c:pt>
                <c:pt idx="49336" formatCode="General">
                  <c:v>33.203400000000002</c:v>
                </c:pt>
                <c:pt idx="49337" formatCode="General">
                  <c:v>33.204099999999997</c:v>
                </c:pt>
                <c:pt idx="49338" formatCode="General">
                  <c:v>33.204700000000003</c:v>
                </c:pt>
                <c:pt idx="49339" formatCode="General">
                  <c:v>33.205399999999997</c:v>
                </c:pt>
                <c:pt idx="49340" formatCode="General">
                  <c:v>33.206099999999999</c:v>
                </c:pt>
                <c:pt idx="49341" formatCode="General">
                  <c:v>33.206699999999998</c:v>
                </c:pt>
                <c:pt idx="49342" formatCode="General">
                  <c:v>33.2074</c:v>
                </c:pt>
                <c:pt idx="49343" formatCode="General">
                  <c:v>33.208100000000002</c:v>
                </c:pt>
                <c:pt idx="49344" formatCode="General">
                  <c:v>33.208799999999997</c:v>
                </c:pt>
                <c:pt idx="49345" formatCode="General">
                  <c:v>33.209400000000002</c:v>
                </c:pt>
                <c:pt idx="49346" formatCode="General">
                  <c:v>33.210099999999997</c:v>
                </c:pt>
                <c:pt idx="49347" formatCode="General">
                  <c:v>33.210799999999999</c:v>
                </c:pt>
                <c:pt idx="49348" formatCode="General">
                  <c:v>33.211500000000001</c:v>
                </c:pt>
                <c:pt idx="49349" formatCode="General">
                  <c:v>33.2121</c:v>
                </c:pt>
                <c:pt idx="49350" formatCode="General">
                  <c:v>33.212800000000001</c:v>
                </c:pt>
                <c:pt idx="49351" formatCode="General">
                  <c:v>33.213500000000003</c:v>
                </c:pt>
                <c:pt idx="49352" formatCode="General">
                  <c:v>33.214100000000002</c:v>
                </c:pt>
                <c:pt idx="49353" formatCode="General">
                  <c:v>33.214799999999997</c:v>
                </c:pt>
                <c:pt idx="49354" formatCode="General">
                  <c:v>33.215499999999999</c:v>
                </c:pt>
                <c:pt idx="49355" formatCode="General">
                  <c:v>33.216200000000001</c:v>
                </c:pt>
                <c:pt idx="49356" formatCode="General">
                  <c:v>33.216799999999999</c:v>
                </c:pt>
                <c:pt idx="49357" formatCode="General">
                  <c:v>33.217500000000001</c:v>
                </c:pt>
                <c:pt idx="49358" formatCode="General">
                  <c:v>33.218200000000003</c:v>
                </c:pt>
                <c:pt idx="49359" formatCode="General">
                  <c:v>33.218899999999998</c:v>
                </c:pt>
                <c:pt idx="49360" formatCode="General">
                  <c:v>33.219499999999996</c:v>
                </c:pt>
                <c:pt idx="49361" formatCode="General">
                  <c:v>33.220199999999998</c:v>
                </c:pt>
                <c:pt idx="49362" formatCode="General">
                  <c:v>33.2209</c:v>
                </c:pt>
                <c:pt idx="49363" formatCode="General">
                  <c:v>33.221600000000002</c:v>
                </c:pt>
                <c:pt idx="49364" formatCode="General">
                  <c:v>33.222200000000001</c:v>
                </c:pt>
                <c:pt idx="49365" formatCode="General">
                  <c:v>33.222900000000003</c:v>
                </c:pt>
                <c:pt idx="49366" formatCode="General">
                  <c:v>33.223599999999998</c:v>
                </c:pt>
                <c:pt idx="49367" formatCode="General">
                  <c:v>33.224200000000003</c:v>
                </c:pt>
                <c:pt idx="49368" formatCode="General">
                  <c:v>33.224899999999998</c:v>
                </c:pt>
                <c:pt idx="49369" formatCode="General">
                  <c:v>33.2256</c:v>
                </c:pt>
                <c:pt idx="49370" formatCode="General">
                  <c:v>33.226300000000002</c:v>
                </c:pt>
                <c:pt idx="49371" formatCode="General">
                  <c:v>33.226900000000001</c:v>
                </c:pt>
                <c:pt idx="49372" formatCode="General">
                  <c:v>33.227600000000002</c:v>
                </c:pt>
                <c:pt idx="49373" formatCode="General">
                  <c:v>33.228299999999997</c:v>
                </c:pt>
                <c:pt idx="49374" formatCode="General">
                  <c:v>33.228999999999999</c:v>
                </c:pt>
                <c:pt idx="49375" formatCode="General">
                  <c:v>33.229599999999998</c:v>
                </c:pt>
                <c:pt idx="49376" formatCode="General">
                  <c:v>33.2303</c:v>
                </c:pt>
                <c:pt idx="49377" formatCode="General">
                  <c:v>33.231000000000002</c:v>
                </c:pt>
                <c:pt idx="49378" formatCode="General">
                  <c:v>33.2316</c:v>
                </c:pt>
                <c:pt idx="49379" formatCode="General">
                  <c:v>33.232300000000002</c:v>
                </c:pt>
                <c:pt idx="49380" formatCode="General">
                  <c:v>33.232999999999997</c:v>
                </c:pt>
                <c:pt idx="49381" formatCode="General">
                  <c:v>33.233699999999999</c:v>
                </c:pt>
                <c:pt idx="49382" formatCode="General">
                  <c:v>33.234299999999998</c:v>
                </c:pt>
                <c:pt idx="49383" formatCode="General">
                  <c:v>33.234999999999999</c:v>
                </c:pt>
                <c:pt idx="49384" formatCode="General">
                  <c:v>33.235700000000001</c:v>
                </c:pt>
                <c:pt idx="49385" formatCode="General">
                  <c:v>33.236400000000003</c:v>
                </c:pt>
                <c:pt idx="49386" formatCode="General">
                  <c:v>33.237000000000002</c:v>
                </c:pt>
                <c:pt idx="49387" formatCode="General">
                  <c:v>33.237699999999997</c:v>
                </c:pt>
                <c:pt idx="49388" formatCode="General">
                  <c:v>33.238399999999999</c:v>
                </c:pt>
                <c:pt idx="49389" formatCode="General">
                  <c:v>33.239100000000001</c:v>
                </c:pt>
                <c:pt idx="49390" formatCode="General">
                  <c:v>33.239699999999999</c:v>
                </c:pt>
                <c:pt idx="49391" formatCode="General">
                  <c:v>33.240400000000001</c:v>
                </c:pt>
                <c:pt idx="49392" formatCode="General">
                  <c:v>33.241100000000003</c:v>
                </c:pt>
                <c:pt idx="49393" formatCode="General">
                  <c:v>33.241700000000002</c:v>
                </c:pt>
                <c:pt idx="49394" formatCode="General">
                  <c:v>33.242400000000004</c:v>
                </c:pt>
                <c:pt idx="49395" formatCode="General">
                  <c:v>33.243099999999998</c:v>
                </c:pt>
                <c:pt idx="49396" formatCode="General">
                  <c:v>33.2438</c:v>
                </c:pt>
                <c:pt idx="49397" formatCode="General">
                  <c:v>33.244399999999999</c:v>
                </c:pt>
                <c:pt idx="49398" formatCode="General">
                  <c:v>33.245100000000001</c:v>
                </c:pt>
                <c:pt idx="49399" formatCode="General">
                  <c:v>33.245800000000003</c:v>
                </c:pt>
                <c:pt idx="49400" formatCode="General">
                  <c:v>33.246499999999997</c:v>
                </c:pt>
                <c:pt idx="49401" formatCode="General">
                  <c:v>33.247100000000003</c:v>
                </c:pt>
                <c:pt idx="49402" formatCode="General">
                  <c:v>33.247799999999998</c:v>
                </c:pt>
                <c:pt idx="49403" formatCode="General">
                  <c:v>33.2485</c:v>
                </c:pt>
                <c:pt idx="49404" formatCode="General">
                  <c:v>33.249099999999999</c:v>
                </c:pt>
                <c:pt idx="49405" formatCode="General">
                  <c:v>33.2498</c:v>
                </c:pt>
                <c:pt idx="49406" formatCode="General">
                  <c:v>33.250500000000002</c:v>
                </c:pt>
                <c:pt idx="49407" formatCode="General">
                  <c:v>33.251199999999997</c:v>
                </c:pt>
                <c:pt idx="49408" formatCode="General">
                  <c:v>33.251800000000003</c:v>
                </c:pt>
                <c:pt idx="49409" formatCode="General">
                  <c:v>33.252499999999998</c:v>
                </c:pt>
                <c:pt idx="49410" formatCode="General">
                  <c:v>33.2532</c:v>
                </c:pt>
                <c:pt idx="49411" formatCode="General">
                  <c:v>33.253900000000002</c:v>
                </c:pt>
                <c:pt idx="49412" formatCode="General">
                  <c:v>33.2545</c:v>
                </c:pt>
                <c:pt idx="49413" formatCode="General">
                  <c:v>33.255200000000002</c:v>
                </c:pt>
                <c:pt idx="49414" formatCode="General">
                  <c:v>33.255899999999997</c:v>
                </c:pt>
                <c:pt idx="49415" formatCode="General">
                  <c:v>33.256500000000003</c:v>
                </c:pt>
                <c:pt idx="49416" formatCode="General">
                  <c:v>33.257199999999997</c:v>
                </c:pt>
                <c:pt idx="49417" formatCode="General">
                  <c:v>33.257899999999999</c:v>
                </c:pt>
                <c:pt idx="49418" formatCode="General">
                  <c:v>33.258600000000001</c:v>
                </c:pt>
                <c:pt idx="49419" formatCode="General">
                  <c:v>33.2592</c:v>
                </c:pt>
                <c:pt idx="49420" formatCode="General">
                  <c:v>33.259900000000002</c:v>
                </c:pt>
                <c:pt idx="49421" formatCode="General">
                  <c:v>33.260599999999997</c:v>
                </c:pt>
                <c:pt idx="49422" formatCode="General">
                  <c:v>33.261299999999999</c:v>
                </c:pt>
                <c:pt idx="49423" formatCode="General">
                  <c:v>33.261899999999997</c:v>
                </c:pt>
                <c:pt idx="49424" formatCode="General">
                  <c:v>33.262599999999999</c:v>
                </c:pt>
                <c:pt idx="49425" formatCode="General">
                  <c:v>33.263300000000001</c:v>
                </c:pt>
                <c:pt idx="49426" formatCode="General">
                  <c:v>33.264000000000003</c:v>
                </c:pt>
                <c:pt idx="49427" formatCode="General">
                  <c:v>33.264600000000002</c:v>
                </c:pt>
                <c:pt idx="49428" formatCode="General">
                  <c:v>33.265300000000003</c:v>
                </c:pt>
                <c:pt idx="49429" formatCode="General">
                  <c:v>33.265999999999998</c:v>
                </c:pt>
                <c:pt idx="49430" formatCode="General">
                  <c:v>33.266599999999997</c:v>
                </c:pt>
                <c:pt idx="49431" formatCode="General">
                  <c:v>33.267299999999999</c:v>
                </c:pt>
                <c:pt idx="49432" formatCode="General">
                  <c:v>33.268000000000001</c:v>
                </c:pt>
                <c:pt idx="49433" formatCode="General">
                  <c:v>33.268700000000003</c:v>
                </c:pt>
                <c:pt idx="49434" formatCode="General">
                  <c:v>33.269300000000001</c:v>
                </c:pt>
                <c:pt idx="49435" formatCode="General">
                  <c:v>33.270000000000003</c:v>
                </c:pt>
                <c:pt idx="49436" formatCode="General">
                  <c:v>33.270699999999998</c:v>
                </c:pt>
                <c:pt idx="49437" formatCode="General">
                  <c:v>33.2714</c:v>
                </c:pt>
                <c:pt idx="49438" formatCode="General">
                  <c:v>33.271999999999998</c:v>
                </c:pt>
                <c:pt idx="49439" formatCode="General">
                  <c:v>33.2727</c:v>
                </c:pt>
                <c:pt idx="49440" formatCode="General">
                  <c:v>33.273400000000002</c:v>
                </c:pt>
                <c:pt idx="49441" formatCode="General">
                  <c:v>33.274000000000001</c:v>
                </c:pt>
                <c:pt idx="49442" formatCode="General">
                  <c:v>33.274700000000003</c:v>
                </c:pt>
                <c:pt idx="49443" formatCode="General">
                  <c:v>33.275399999999998</c:v>
                </c:pt>
                <c:pt idx="49444" formatCode="General">
                  <c:v>33.2761</c:v>
                </c:pt>
                <c:pt idx="49445" formatCode="General">
                  <c:v>33.276699999999998</c:v>
                </c:pt>
                <c:pt idx="49446" formatCode="General">
                  <c:v>33.2774</c:v>
                </c:pt>
                <c:pt idx="49447" formatCode="General">
                  <c:v>33.278100000000002</c:v>
                </c:pt>
                <c:pt idx="49448" formatCode="General">
                  <c:v>33.278799999999997</c:v>
                </c:pt>
                <c:pt idx="49449" formatCode="General">
                  <c:v>33.279400000000003</c:v>
                </c:pt>
                <c:pt idx="49450" formatCode="General">
                  <c:v>33.280099999999997</c:v>
                </c:pt>
                <c:pt idx="49451" formatCode="General">
                  <c:v>33.280799999999999</c:v>
                </c:pt>
                <c:pt idx="49452" formatCode="General">
                  <c:v>33.281500000000001</c:v>
                </c:pt>
                <c:pt idx="49453" formatCode="General">
                  <c:v>33.2821</c:v>
                </c:pt>
                <c:pt idx="49454" formatCode="General">
                  <c:v>33.282800000000002</c:v>
                </c:pt>
                <c:pt idx="49455" formatCode="General">
                  <c:v>33.283499999999997</c:v>
                </c:pt>
                <c:pt idx="49456" formatCode="General">
                  <c:v>33.284100000000002</c:v>
                </c:pt>
                <c:pt idx="49457" formatCode="General">
                  <c:v>33.284799999999997</c:v>
                </c:pt>
                <c:pt idx="49458" formatCode="General">
                  <c:v>33.285499999999999</c:v>
                </c:pt>
                <c:pt idx="49459" formatCode="General">
                  <c:v>33.286200000000001</c:v>
                </c:pt>
                <c:pt idx="49460" formatCode="General">
                  <c:v>33.286799999999999</c:v>
                </c:pt>
                <c:pt idx="49461" formatCode="General">
                  <c:v>33.287500000000001</c:v>
                </c:pt>
                <c:pt idx="49462" formatCode="General">
                  <c:v>33.288200000000003</c:v>
                </c:pt>
                <c:pt idx="49463" formatCode="General">
                  <c:v>33.288899999999998</c:v>
                </c:pt>
                <c:pt idx="49464" formatCode="General">
                  <c:v>33.289499999999997</c:v>
                </c:pt>
                <c:pt idx="49465" formatCode="General">
                  <c:v>33.290199999999999</c:v>
                </c:pt>
                <c:pt idx="49466" formatCode="General">
                  <c:v>33.290900000000001</c:v>
                </c:pt>
                <c:pt idx="49467" formatCode="General">
                  <c:v>33.291499999999999</c:v>
                </c:pt>
                <c:pt idx="49468" formatCode="General">
                  <c:v>33.292200000000001</c:v>
                </c:pt>
                <c:pt idx="49469" formatCode="General">
                  <c:v>33.292900000000003</c:v>
                </c:pt>
                <c:pt idx="49470" formatCode="General">
                  <c:v>33.293599999999998</c:v>
                </c:pt>
                <c:pt idx="49471" formatCode="General">
                  <c:v>33.294199999999996</c:v>
                </c:pt>
                <c:pt idx="49472" formatCode="General">
                  <c:v>33.294899999999998</c:v>
                </c:pt>
                <c:pt idx="49473" formatCode="General">
                  <c:v>33.2956</c:v>
                </c:pt>
                <c:pt idx="49474" formatCode="General">
                  <c:v>33.296300000000002</c:v>
                </c:pt>
                <c:pt idx="49475" formatCode="General">
                  <c:v>33.296900000000001</c:v>
                </c:pt>
                <c:pt idx="49476" formatCode="General">
                  <c:v>33.297600000000003</c:v>
                </c:pt>
                <c:pt idx="49477" formatCode="General">
                  <c:v>33.298299999999998</c:v>
                </c:pt>
                <c:pt idx="49478" formatCode="General">
                  <c:v>33.298900000000003</c:v>
                </c:pt>
                <c:pt idx="49479" formatCode="General">
                  <c:v>33.299599999999998</c:v>
                </c:pt>
                <c:pt idx="49480" formatCode="General">
                  <c:v>33.3003</c:v>
                </c:pt>
                <c:pt idx="49481" formatCode="General">
                  <c:v>33.301000000000002</c:v>
                </c:pt>
                <c:pt idx="49482" formatCode="General">
                  <c:v>33.301600000000001</c:v>
                </c:pt>
                <c:pt idx="49483" formatCode="General">
                  <c:v>33.302300000000002</c:v>
                </c:pt>
                <c:pt idx="49484" formatCode="General">
                  <c:v>33.302999999999997</c:v>
                </c:pt>
                <c:pt idx="49485" formatCode="General">
                  <c:v>33.303699999999999</c:v>
                </c:pt>
                <c:pt idx="49486" formatCode="General">
                  <c:v>33.304299999999998</c:v>
                </c:pt>
                <c:pt idx="49487" formatCode="General">
                  <c:v>33.305</c:v>
                </c:pt>
                <c:pt idx="49488" formatCode="General">
                  <c:v>33.305700000000002</c:v>
                </c:pt>
                <c:pt idx="49489" formatCode="General">
                  <c:v>33.306399999999996</c:v>
                </c:pt>
                <c:pt idx="49490" formatCode="General">
                  <c:v>33.307000000000002</c:v>
                </c:pt>
                <c:pt idx="49491" formatCode="General">
                  <c:v>33.307699999999997</c:v>
                </c:pt>
                <c:pt idx="49492" formatCode="General">
                  <c:v>33.308399999999999</c:v>
                </c:pt>
                <c:pt idx="49493" formatCode="General">
                  <c:v>33.308999999999997</c:v>
                </c:pt>
                <c:pt idx="49494" formatCode="General">
                  <c:v>33.309699999999999</c:v>
                </c:pt>
                <c:pt idx="49495" formatCode="General">
                  <c:v>33.310400000000001</c:v>
                </c:pt>
                <c:pt idx="49496" formatCode="General">
                  <c:v>33.311100000000003</c:v>
                </c:pt>
                <c:pt idx="49497" formatCode="General">
                  <c:v>33.311700000000002</c:v>
                </c:pt>
                <c:pt idx="49498" formatCode="General">
                  <c:v>33.312399999999997</c:v>
                </c:pt>
                <c:pt idx="49499" formatCode="General">
                  <c:v>33.313099999999999</c:v>
                </c:pt>
                <c:pt idx="49500" formatCode="General">
                  <c:v>33.313800000000001</c:v>
                </c:pt>
                <c:pt idx="49501" formatCode="General">
                  <c:v>33.314399999999999</c:v>
                </c:pt>
                <c:pt idx="49502" formatCode="General">
                  <c:v>33.315100000000001</c:v>
                </c:pt>
                <c:pt idx="49503" formatCode="General">
                  <c:v>33.315800000000003</c:v>
                </c:pt>
                <c:pt idx="49504" formatCode="General">
                  <c:v>33.316400000000002</c:v>
                </c:pt>
                <c:pt idx="49505" formatCode="General">
                  <c:v>33.317100000000003</c:v>
                </c:pt>
                <c:pt idx="49506" formatCode="General">
                  <c:v>33.317799999999998</c:v>
                </c:pt>
                <c:pt idx="49507" formatCode="General">
                  <c:v>33.3185</c:v>
                </c:pt>
                <c:pt idx="49508" formatCode="General">
                  <c:v>33.319099999999999</c:v>
                </c:pt>
                <c:pt idx="49509" formatCode="General">
                  <c:v>33.319800000000001</c:v>
                </c:pt>
                <c:pt idx="49510" formatCode="General">
                  <c:v>33.320500000000003</c:v>
                </c:pt>
                <c:pt idx="49511" formatCode="General">
                  <c:v>33.321199999999997</c:v>
                </c:pt>
                <c:pt idx="49512" formatCode="General">
                  <c:v>33.321800000000003</c:v>
                </c:pt>
                <c:pt idx="49513" formatCode="General">
                  <c:v>33.322499999999998</c:v>
                </c:pt>
                <c:pt idx="49514" formatCode="General">
                  <c:v>33.3232</c:v>
                </c:pt>
                <c:pt idx="49515" formatCode="General">
                  <c:v>33.323799999999999</c:v>
                </c:pt>
                <c:pt idx="49516" formatCode="General">
                  <c:v>33.3245</c:v>
                </c:pt>
                <c:pt idx="49517" formatCode="General">
                  <c:v>33.325200000000002</c:v>
                </c:pt>
                <c:pt idx="49518" formatCode="General">
                  <c:v>33.325899999999997</c:v>
                </c:pt>
                <c:pt idx="49519" formatCode="General">
                  <c:v>33.326500000000003</c:v>
                </c:pt>
                <c:pt idx="49520" formatCode="General">
                  <c:v>33.327199999999998</c:v>
                </c:pt>
                <c:pt idx="49521" formatCode="General">
                  <c:v>33.3279</c:v>
                </c:pt>
                <c:pt idx="49522" formatCode="General">
                  <c:v>33.328600000000002</c:v>
                </c:pt>
                <c:pt idx="49523" formatCode="General">
                  <c:v>33.3292</c:v>
                </c:pt>
                <c:pt idx="49524" formatCode="General">
                  <c:v>33.329900000000002</c:v>
                </c:pt>
                <c:pt idx="49525" formatCode="General">
                  <c:v>33.330599999999997</c:v>
                </c:pt>
                <c:pt idx="49526" formatCode="General">
                  <c:v>33.331299999999999</c:v>
                </c:pt>
                <c:pt idx="49527" formatCode="General">
                  <c:v>33.331899999999997</c:v>
                </c:pt>
                <c:pt idx="49528" formatCode="General">
                  <c:v>33.332599999999999</c:v>
                </c:pt>
                <c:pt idx="49529" formatCode="General">
                  <c:v>33.333300000000001</c:v>
                </c:pt>
                <c:pt idx="49530" formatCode="General">
                  <c:v>33.3339</c:v>
                </c:pt>
                <c:pt idx="49531" formatCode="General">
                  <c:v>33.334600000000002</c:v>
                </c:pt>
                <c:pt idx="49532" formatCode="General">
                  <c:v>33.335299999999997</c:v>
                </c:pt>
                <c:pt idx="49533" formatCode="General">
                  <c:v>33.335999999999999</c:v>
                </c:pt>
                <c:pt idx="49534" formatCode="General">
                  <c:v>33.336599999999997</c:v>
                </c:pt>
                <c:pt idx="49535" formatCode="General">
                  <c:v>33.337299999999999</c:v>
                </c:pt>
                <c:pt idx="49536" formatCode="General">
                  <c:v>33.338000000000001</c:v>
                </c:pt>
                <c:pt idx="49537" formatCode="General">
                  <c:v>33.338700000000003</c:v>
                </c:pt>
                <c:pt idx="49538" formatCode="General">
                  <c:v>33.339300000000001</c:v>
                </c:pt>
                <c:pt idx="49539" formatCode="General">
                  <c:v>33.340000000000003</c:v>
                </c:pt>
                <c:pt idx="49540" formatCode="General">
                  <c:v>33.340699999999998</c:v>
                </c:pt>
                <c:pt idx="49541" formatCode="General">
                  <c:v>33.341299999999997</c:v>
                </c:pt>
                <c:pt idx="49542" formatCode="General">
                  <c:v>33.341999999999999</c:v>
                </c:pt>
                <c:pt idx="49543" formatCode="General">
                  <c:v>33.342700000000001</c:v>
                </c:pt>
                <c:pt idx="49544" formatCode="General">
                  <c:v>33.343400000000003</c:v>
                </c:pt>
                <c:pt idx="49545" formatCode="General">
                  <c:v>33.344000000000001</c:v>
                </c:pt>
                <c:pt idx="49546" formatCode="General">
                  <c:v>33.344700000000003</c:v>
                </c:pt>
                <c:pt idx="49547" formatCode="General">
                  <c:v>33.345399999999998</c:v>
                </c:pt>
                <c:pt idx="49548" formatCode="General">
                  <c:v>33.3461</c:v>
                </c:pt>
                <c:pt idx="49549" formatCode="General">
                  <c:v>33.346699999999998</c:v>
                </c:pt>
                <c:pt idx="49550" formatCode="General">
                  <c:v>33.3474</c:v>
                </c:pt>
                <c:pt idx="49551" formatCode="General">
                  <c:v>33.348100000000002</c:v>
                </c:pt>
                <c:pt idx="49552" formatCode="General">
                  <c:v>33.348799999999997</c:v>
                </c:pt>
                <c:pt idx="49553" formatCode="General">
                  <c:v>33.349400000000003</c:v>
                </c:pt>
                <c:pt idx="49554" formatCode="General">
                  <c:v>33.350099999999998</c:v>
                </c:pt>
                <c:pt idx="49555" formatCode="General">
                  <c:v>33.3508</c:v>
                </c:pt>
                <c:pt idx="49556" formatCode="General">
                  <c:v>33.351399999999998</c:v>
                </c:pt>
                <c:pt idx="49557" formatCode="General">
                  <c:v>33.3521</c:v>
                </c:pt>
                <c:pt idx="49558" formatCode="General">
                  <c:v>33.352800000000002</c:v>
                </c:pt>
                <c:pt idx="49559" formatCode="General">
                  <c:v>33.353499999999997</c:v>
                </c:pt>
                <c:pt idx="49560" formatCode="General">
                  <c:v>33.354100000000003</c:v>
                </c:pt>
                <c:pt idx="49561" formatCode="General">
                  <c:v>33.354799999999997</c:v>
                </c:pt>
                <c:pt idx="49562" formatCode="General">
                  <c:v>33.355499999999999</c:v>
                </c:pt>
                <c:pt idx="49563" formatCode="General">
                  <c:v>33.356200000000001</c:v>
                </c:pt>
                <c:pt idx="49564" formatCode="General">
                  <c:v>33.3568</c:v>
                </c:pt>
                <c:pt idx="49565" formatCode="General">
                  <c:v>33.357500000000002</c:v>
                </c:pt>
                <c:pt idx="49566" formatCode="General">
                  <c:v>33.358199999999997</c:v>
                </c:pt>
                <c:pt idx="49567" formatCode="General">
                  <c:v>33.358800000000002</c:v>
                </c:pt>
                <c:pt idx="49568" formatCode="General">
                  <c:v>33.359499999999997</c:v>
                </c:pt>
                <c:pt idx="49569" formatCode="General">
                  <c:v>33.360199999999999</c:v>
                </c:pt>
                <c:pt idx="49570" formatCode="General">
                  <c:v>33.360900000000001</c:v>
                </c:pt>
                <c:pt idx="49571" formatCode="General">
                  <c:v>33.361499999999999</c:v>
                </c:pt>
                <c:pt idx="49572" formatCode="General">
                  <c:v>33.362200000000001</c:v>
                </c:pt>
                <c:pt idx="49573" formatCode="General">
                  <c:v>33.362900000000003</c:v>
                </c:pt>
                <c:pt idx="49574" formatCode="General">
                  <c:v>33.363599999999998</c:v>
                </c:pt>
                <c:pt idx="49575" formatCode="General">
                  <c:v>33.364199999999997</c:v>
                </c:pt>
                <c:pt idx="49576" formatCode="General">
                  <c:v>33.364899999999999</c:v>
                </c:pt>
                <c:pt idx="49577" formatCode="General">
                  <c:v>33.365600000000001</c:v>
                </c:pt>
                <c:pt idx="49578" formatCode="General">
                  <c:v>33.366199999999999</c:v>
                </c:pt>
                <c:pt idx="49579" formatCode="General">
                  <c:v>33.366900000000001</c:v>
                </c:pt>
                <c:pt idx="49580" formatCode="General">
                  <c:v>33.367600000000003</c:v>
                </c:pt>
                <c:pt idx="49581" formatCode="General">
                  <c:v>33.368299999999998</c:v>
                </c:pt>
                <c:pt idx="49582" formatCode="General">
                  <c:v>33.368899999999996</c:v>
                </c:pt>
                <c:pt idx="49583" formatCode="General">
                  <c:v>33.369599999999998</c:v>
                </c:pt>
                <c:pt idx="49584" formatCode="General">
                  <c:v>33.3703</c:v>
                </c:pt>
                <c:pt idx="49585" formatCode="General">
                  <c:v>33.371000000000002</c:v>
                </c:pt>
                <c:pt idx="49586" formatCode="General">
                  <c:v>33.371600000000001</c:v>
                </c:pt>
                <c:pt idx="49587" formatCode="General">
                  <c:v>33.372300000000003</c:v>
                </c:pt>
                <c:pt idx="49588" formatCode="General">
                  <c:v>33.372999999999998</c:v>
                </c:pt>
                <c:pt idx="49589" formatCode="General">
                  <c:v>33.373699999999999</c:v>
                </c:pt>
                <c:pt idx="49590" formatCode="General">
                  <c:v>33.374299999999998</c:v>
                </c:pt>
                <c:pt idx="49591" formatCode="General">
                  <c:v>33.375</c:v>
                </c:pt>
                <c:pt idx="49592" formatCode="General">
                  <c:v>33.375700000000002</c:v>
                </c:pt>
                <c:pt idx="49593" formatCode="General">
                  <c:v>33.376300000000001</c:v>
                </c:pt>
                <c:pt idx="49594" formatCode="General">
                  <c:v>33.377000000000002</c:v>
                </c:pt>
                <c:pt idx="49595" formatCode="General">
                  <c:v>33.377699999999997</c:v>
                </c:pt>
                <c:pt idx="49596" formatCode="General">
                  <c:v>33.378399999999999</c:v>
                </c:pt>
                <c:pt idx="49597" formatCode="General">
                  <c:v>33.378999999999998</c:v>
                </c:pt>
                <c:pt idx="49598" formatCode="General">
                  <c:v>33.3797</c:v>
                </c:pt>
                <c:pt idx="49599" formatCode="General">
                  <c:v>33.380400000000002</c:v>
                </c:pt>
                <c:pt idx="49600" formatCode="General">
                  <c:v>33.381100000000004</c:v>
                </c:pt>
                <c:pt idx="49601" formatCode="General">
                  <c:v>33.381700000000002</c:v>
                </c:pt>
                <c:pt idx="49602" formatCode="General">
                  <c:v>33.382399999999997</c:v>
                </c:pt>
                <c:pt idx="49603" formatCode="General">
                  <c:v>33.383099999999999</c:v>
                </c:pt>
                <c:pt idx="49604" formatCode="General">
                  <c:v>33.383699999999997</c:v>
                </c:pt>
                <c:pt idx="49605" formatCode="General">
                  <c:v>33.384399999999999</c:v>
                </c:pt>
                <c:pt idx="49606" formatCode="General">
                  <c:v>33.385100000000001</c:v>
                </c:pt>
                <c:pt idx="49607" formatCode="General">
                  <c:v>33.385800000000003</c:v>
                </c:pt>
                <c:pt idx="49608" formatCode="General">
                  <c:v>33.386400000000002</c:v>
                </c:pt>
                <c:pt idx="49609" formatCode="General">
                  <c:v>33.387099999999997</c:v>
                </c:pt>
                <c:pt idx="49610" formatCode="General">
                  <c:v>33.387799999999999</c:v>
                </c:pt>
                <c:pt idx="49611" formatCode="General">
                  <c:v>33.388500000000001</c:v>
                </c:pt>
                <c:pt idx="49612" formatCode="General">
                  <c:v>33.389099999999999</c:v>
                </c:pt>
                <c:pt idx="49613" formatCode="General">
                  <c:v>33.389800000000001</c:v>
                </c:pt>
                <c:pt idx="49614" formatCode="General">
                  <c:v>33.390500000000003</c:v>
                </c:pt>
                <c:pt idx="49615" formatCode="General">
                  <c:v>33.391199999999998</c:v>
                </c:pt>
                <c:pt idx="49616" formatCode="General">
                  <c:v>33.391800000000003</c:v>
                </c:pt>
                <c:pt idx="49617" formatCode="General">
                  <c:v>33.392499999999998</c:v>
                </c:pt>
                <c:pt idx="49618" formatCode="General">
                  <c:v>33.3932</c:v>
                </c:pt>
                <c:pt idx="49619" formatCode="General">
                  <c:v>33.393799999999999</c:v>
                </c:pt>
                <c:pt idx="49620" formatCode="General">
                  <c:v>33.394500000000001</c:v>
                </c:pt>
                <c:pt idx="49621" formatCode="General">
                  <c:v>33.395200000000003</c:v>
                </c:pt>
                <c:pt idx="49622" formatCode="General">
                  <c:v>33.395899999999997</c:v>
                </c:pt>
                <c:pt idx="49623" formatCode="General">
                  <c:v>33.396500000000003</c:v>
                </c:pt>
                <c:pt idx="49624" formatCode="General">
                  <c:v>33.397199999999998</c:v>
                </c:pt>
                <c:pt idx="49625" formatCode="General">
                  <c:v>33.3979</c:v>
                </c:pt>
                <c:pt idx="49626" formatCode="General">
                  <c:v>33.398600000000002</c:v>
                </c:pt>
                <c:pt idx="49627" formatCode="General">
                  <c:v>33.3992</c:v>
                </c:pt>
                <c:pt idx="49628" formatCode="General">
                  <c:v>33.399900000000002</c:v>
                </c:pt>
                <c:pt idx="49629" formatCode="General">
                  <c:v>33.400599999999997</c:v>
                </c:pt>
                <c:pt idx="49630" formatCode="General">
                  <c:v>33.401200000000003</c:v>
                </c:pt>
                <c:pt idx="49631" formatCode="General">
                  <c:v>33.401899999999998</c:v>
                </c:pt>
                <c:pt idx="49632" formatCode="General">
                  <c:v>33.4026</c:v>
                </c:pt>
                <c:pt idx="49633" formatCode="General">
                  <c:v>33.403300000000002</c:v>
                </c:pt>
                <c:pt idx="49634" formatCode="General">
                  <c:v>33.4039</c:v>
                </c:pt>
                <c:pt idx="49635" formatCode="General">
                  <c:v>33.404600000000002</c:v>
                </c:pt>
                <c:pt idx="49636" formatCode="General">
                  <c:v>33.405299999999997</c:v>
                </c:pt>
                <c:pt idx="49637" formatCode="General">
                  <c:v>33.405999999999999</c:v>
                </c:pt>
                <c:pt idx="49638" formatCode="General">
                  <c:v>33.406599999999997</c:v>
                </c:pt>
                <c:pt idx="49639" formatCode="General">
                  <c:v>33.407299999999999</c:v>
                </c:pt>
                <c:pt idx="49640" formatCode="General">
                  <c:v>33.408000000000001</c:v>
                </c:pt>
                <c:pt idx="49641" formatCode="General">
                  <c:v>33.4086</c:v>
                </c:pt>
                <c:pt idx="49642" formatCode="General">
                  <c:v>33.409300000000002</c:v>
                </c:pt>
                <c:pt idx="49643" formatCode="General">
                  <c:v>33.409999999999997</c:v>
                </c:pt>
                <c:pt idx="49644" formatCode="General">
                  <c:v>33.410699999999999</c:v>
                </c:pt>
                <c:pt idx="49645" formatCode="General">
                  <c:v>33.411299999999997</c:v>
                </c:pt>
                <c:pt idx="49646" formatCode="General">
                  <c:v>33.411999999999999</c:v>
                </c:pt>
                <c:pt idx="49647" formatCode="General">
                  <c:v>33.412700000000001</c:v>
                </c:pt>
                <c:pt idx="49648" formatCode="General">
                  <c:v>33.413400000000003</c:v>
                </c:pt>
                <c:pt idx="49649" formatCode="General">
                  <c:v>33.414000000000001</c:v>
                </c:pt>
                <c:pt idx="49650" formatCode="General">
                  <c:v>33.414700000000003</c:v>
                </c:pt>
                <c:pt idx="49651" formatCode="General">
                  <c:v>33.415399999999998</c:v>
                </c:pt>
                <c:pt idx="49652" formatCode="General">
                  <c:v>33.4161</c:v>
                </c:pt>
                <c:pt idx="49653" formatCode="General">
                  <c:v>33.416699999999999</c:v>
                </c:pt>
                <c:pt idx="49654" formatCode="General">
                  <c:v>33.417400000000001</c:v>
                </c:pt>
                <c:pt idx="49655" formatCode="General">
                  <c:v>33.418100000000003</c:v>
                </c:pt>
                <c:pt idx="49656" formatCode="General">
                  <c:v>33.418700000000001</c:v>
                </c:pt>
                <c:pt idx="49657" formatCode="General">
                  <c:v>33.419400000000003</c:v>
                </c:pt>
                <c:pt idx="49658" formatCode="General">
                  <c:v>33.420099999999998</c:v>
                </c:pt>
                <c:pt idx="49659" formatCode="General">
                  <c:v>33.4208</c:v>
                </c:pt>
                <c:pt idx="49660" formatCode="General">
                  <c:v>33.421399999999998</c:v>
                </c:pt>
                <c:pt idx="49661" formatCode="General">
                  <c:v>33.4221</c:v>
                </c:pt>
                <c:pt idx="49662" formatCode="General">
                  <c:v>33.422800000000002</c:v>
                </c:pt>
                <c:pt idx="49663" formatCode="General">
                  <c:v>33.423499999999997</c:v>
                </c:pt>
                <c:pt idx="49664" formatCode="General">
                  <c:v>33.424100000000003</c:v>
                </c:pt>
                <c:pt idx="49665" formatCode="General">
                  <c:v>33.424799999999998</c:v>
                </c:pt>
                <c:pt idx="49666" formatCode="General">
                  <c:v>33.4255</c:v>
                </c:pt>
                <c:pt idx="49667" formatCode="General">
                  <c:v>33.426099999999998</c:v>
                </c:pt>
                <c:pt idx="49668" formatCode="General">
                  <c:v>33.4268</c:v>
                </c:pt>
                <c:pt idx="49669" formatCode="General">
                  <c:v>33.427500000000002</c:v>
                </c:pt>
                <c:pt idx="49670" formatCode="General">
                  <c:v>33.428199999999997</c:v>
                </c:pt>
                <c:pt idx="49671" formatCode="General">
                  <c:v>33.428800000000003</c:v>
                </c:pt>
                <c:pt idx="49672" formatCode="General">
                  <c:v>33.429499999999997</c:v>
                </c:pt>
                <c:pt idx="49673" formatCode="General">
                  <c:v>33.430199999999999</c:v>
                </c:pt>
                <c:pt idx="49674" formatCode="General">
                  <c:v>33.430900000000001</c:v>
                </c:pt>
                <c:pt idx="49675" formatCode="General">
                  <c:v>33.4315</c:v>
                </c:pt>
                <c:pt idx="49676" formatCode="General">
                  <c:v>33.432200000000002</c:v>
                </c:pt>
                <c:pt idx="49677" formatCode="General">
                  <c:v>33.432899999999997</c:v>
                </c:pt>
                <c:pt idx="49678" formatCode="General">
                  <c:v>33.433500000000002</c:v>
                </c:pt>
                <c:pt idx="49679" formatCode="General">
                  <c:v>33.434199999999997</c:v>
                </c:pt>
                <c:pt idx="49680" formatCode="General">
                  <c:v>33.434899999999999</c:v>
                </c:pt>
                <c:pt idx="49681" formatCode="General">
                  <c:v>33.435600000000001</c:v>
                </c:pt>
                <c:pt idx="49682" formatCode="General">
                  <c:v>33.436199999999999</c:v>
                </c:pt>
                <c:pt idx="49683" formatCode="General">
                  <c:v>33.436900000000001</c:v>
                </c:pt>
                <c:pt idx="49684" formatCode="General">
                  <c:v>33.437600000000003</c:v>
                </c:pt>
                <c:pt idx="49685" formatCode="General">
                  <c:v>33.438299999999998</c:v>
                </c:pt>
                <c:pt idx="49686" formatCode="General">
                  <c:v>33.438899999999997</c:v>
                </c:pt>
                <c:pt idx="49687" formatCode="General">
                  <c:v>33.439599999999999</c:v>
                </c:pt>
                <c:pt idx="49688" formatCode="General">
                  <c:v>33.440300000000001</c:v>
                </c:pt>
                <c:pt idx="49689" formatCode="General">
                  <c:v>33.441000000000003</c:v>
                </c:pt>
                <c:pt idx="49690" formatCode="General">
                  <c:v>33.441600000000001</c:v>
                </c:pt>
                <c:pt idx="49691" formatCode="General">
                  <c:v>33.442300000000003</c:v>
                </c:pt>
                <c:pt idx="49692" formatCode="General">
                  <c:v>33.442999999999998</c:v>
                </c:pt>
                <c:pt idx="49693" formatCode="General">
                  <c:v>33.443600000000004</c:v>
                </c:pt>
                <c:pt idx="49694" formatCode="General">
                  <c:v>33.444299999999998</c:v>
                </c:pt>
                <c:pt idx="49695" formatCode="General">
                  <c:v>33.445</c:v>
                </c:pt>
                <c:pt idx="49696" formatCode="General">
                  <c:v>33.445700000000002</c:v>
                </c:pt>
                <c:pt idx="49697" formatCode="General">
                  <c:v>33.446300000000001</c:v>
                </c:pt>
                <c:pt idx="49698" formatCode="General">
                  <c:v>33.447000000000003</c:v>
                </c:pt>
                <c:pt idx="49699" formatCode="General">
                  <c:v>33.447699999999998</c:v>
                </c:pt>
                <c:pt idx="49700" formatCode="General">
                  <c:v>33.448399999999999</c:v>
                </c:pt>
                <c:pt idx="49701" formatCode="General">
                  <c:v>33.448999999999998</c:v>
                </c:pt>
                <c:pt idx="49702" formatCode="General">
                  <c:v>33.4497</c:v>
                </c:pt>
                <c:pt idx="49703" formatCode="General">
                  <c:v>33.450400000000002</c:v>
                </c:pt>
                <c:pt idx="49704" formatCode="General">
                  <c:v>33.451000000000001</c:v>
                </c:pt>
                <c:pt idx="49705" formatCode="General">
                  <c:v>33.451700000000002</c:v>
                </c:pt>
                <c:pt idx="49706" formatCode="General">
                  <c:v>33.452399999999997</c:v>
                </c:pt>
                <c:pt idx="49707" formatCode="General">
                  <c:v>33.453099999999999</c:v>
                </c:pt>
                <c:pt idx="49708" formatCode="General">
                  <c:v>33.453699999999998</c:v>
                </c:pt>
                <c:pt idx="49709" formatCode="General">
                  <c:v>33.4544</c:v>
                </c:pt>
                <c:pt idx="49710" formatCode="General">
                  <c:v>33.455100000000002</c:v>
                </c:pt>
                <c:pt idx="49711" formatCode="General">
                  <c:v>33.455800000000004</c:v>
                </c:pt>
                <c:pt idx="49712" formatCode="General">
                  <c:v>33.456400000000002</c:v>
                </c:pt>
                <c:pt idx="49713" formatCode="General">
                  <c:v>33.457099999999997</c:v>
                </c:pt>
                <c:pt idx="49714" formatCode="General">
                  <c:v>33.457799999999999</c:v>
                </c:pt>
                <c:pt idx="49715" formatCode="General">
                  <c:v>33.458500000000001</c:v>
                </c:pt>
                <c:pt idx="49716" formatCode="General">
                  <c:v>33.459099999999999</c:v>
                </c:pt>
                <c:pt idx="49717" formatCode="General">
                  <c:v>33.459800000000001</c:v>
                </c:pt>
                <c:pt idx="49718" formatCode="General">
                  <c:v>33.460500000000003</c:v>
                </c:pt>
                <c:pt idx="49719" formatCode="General">
                  <c:v>33.461100000000002</c:v>
                </c:pt>
                <c:pt idx="49720" formatCode="General">
                  <c:v>33.461799999999997</c:v>
                </c:pt>
                <c:pt idx="49721" formatCode="General">
                  <c:v>33.462499999999999</c:v>
                </c:pt>
                <c:pt idx="49722" formatCode="General">
                  <c:v>33.463200000000001</c:v>
                </c:pt>
                <c:pt idx="49723" formatCode="General">
                  <c:v>33.463799999999999</c:v>
                </c:pt>
                <c:pt idx="49724" formatCode="General">
                  <c:v>33.464500000000001</c:v>
                </c:pt>
                <c:pt idx="49725" formatCode="General">
                  <c:v>33.465200000000003</c:v>
                </c:pt>
                <c:pt idx="49726" formatCode="General">
                  <c:v>33.465899999999998</c:v>
                </c:pt>
                <c:pt idx="49727" formatCode="General">
                  <c:v>33.466500000000003</c:v>
                </c:pt>
                <c:pt idx="49728" formatCode="General">
                  <c:v>33.467199999999998</c:v>
                </c:pt>
                <c:pt idx="49729" formatCode="General">
                  <c:v>33.4679</c:v>
                </c:pt>
                <c:pt idx="49730" formatCode="General">
                  <c:v>33.468499999999999</c:v>
                </c:pt>
                <c:pt idx="49731" formatCode="General">
                  <c:v>33.469200000000001</c:v>
                </c:pt>
                <c:pt idx="49732" formatCode="General">
                  <c:v>33.469900000000003</c:v>
                </c:pt>
                <c:pt idx="49733" formatCode="General">
                  <c:v>33.470599999999997</c:v>
                </c:pt>
                <c:pt idx="49734" formatCode="General">
                  <c:v>33.471200000000003</c:v>
                </c:pt>
                <c:pt idx="49735" formatCode="General">
                  <c:v>33.471899999999998</c:v>
                </c:pt>
                <c:pt idx="49736" formatCode="General">
                  <c:v>33.4726</c:v>
                </c:pt>
                <c:pt idx="49737" formatCode="General">
                  <c:v>33.473300000000002</c:v>
                </c:pt>
                <c:pt idx="49738" formatCode="General">
                  <c:v>33.4739</c:v>
                </c:pt>
                <c:pt idx="49739" formatCode="General">
                  <c:v>33.474600000000002</c:v>
                </c:pt>
                <c:pt idx="49740" formatCode="General">
                  <c:v>33.475299999999997</c:v>
                </c:pt>
                <c:pt idx="49741" formatCode="General">
                  <c:v>33.475900000000003</c:v>
                </c:pt>
                <c:pt idx="49742" formatCode="General">
                  <c:v>33.476599999999998</c:v>
                </c:pt>
                <c:pt idx="49743" formatCode="General">
                  <c:v>33.4773</c:v>
                </c:pt>
                <c:pt idx="49744" formatCode="General">
                  <c:v>33.478000000000002</c:v>
                </c:pt>
                <c:pt idx="49745" formatCode="General">
                  <c:v>33.4786</c:v>
                </c:pt>
                <c:pt idx="49746" formatCode="General">
                  <c:v>33.479300000000002</c:v>
                </c:pt>
                <c:pt idx="49747" formatCode="General">
                  <c:v>33.479999999999997</c:v>
                </c:pt>
                <c:pt idx="49748" formatCode="General">
                  <c:v>33.480699999999999</c:v>
                </c:pt>
                <c:pt idx="49749" formatCode="General">
                  <c:v>33.481299999999997</c:v>
                </c:pt>
                <c:pt idx="49750" formatCode="General">
                  <c:v>33.481999999999999</c:v>
                </c:pt>
                <c:pt idx="49751" formatCode="General">
                  <c:v>33.482700000000001</c:v>
                </c:pt>
                <c:pt idx="49752" formatCode="General">
                  <c:v>33.483400000000003</c:v>
                </c:pt>
                <c:pt idx="49753" formatCode="General">
                  <c:v>33.484000000000002</c:v>
                </c:pt>
                <c:pt idx="49754" formatCode="General">
                  <c:v>33.484699999999997</c:v>
                </c:pt>
                <c:pt idx="49755" formatCode="General">
                  <c:v>33.485399999999998</c:v>
                </c:pt>
                <c:pt idx="49756" formatCode="General">
                  <c:v>33.485999999999997</c:v>
                </c:pt>
                <c:pt idx="49757" formatCode="General">
                  <c:v>33.486699999999999</c:v>
                </c:pt>
                <c:pt idx="49758" formatCode="General">
                  <c:v>33.487400000000001</c:v>
                </c:pt>
                <c:pt idx="49759" formatCode="General">
                  <c:v>33.488100000000003</c:v>
                </c:pt>
                <c:pt idx="49760" formatCode="General">
                  <c:v>33.488700000000001</c:v>
                </c:pt>
                <c:pt idx="49761" formatCode="General">
                  <c:v>33.489400000000003</c:v>
                </c:pt>
                <c:pt idx="49762" formatCode="General">
                  <c:v>33.490099999999998</c:v>
                </c:pt>
                <c:pt idx="49763" formatCode="General">
                  <c:v>33.4908</c:v>
                </c:pt>
                <c:pt idx="49764" formatCode="General">
                  <c:v>33.491399999999999</c:v>
                </c:pt>
                <c:pt idx="49765" formatCode="General">
                  <c:v>33.492100000000001</c:v>
                </c:pt>
                <c:pt idx="49766" formatCode="General">
                  <c:v>33.492800000000003</c:v>
                </c:pt>
                <c:pt idx="49767" formatCode="General">
                  <c:v>33.493400000000001</c:v>
                </c:pt>
                <c:pt idx="49768" formatCode="General">
                  <c:v>33.494100000000003</c:v>
                </c:pt>
                <c:pt idx="49769" formatCode="General">
                  <c:v>33.494799999999998</c:v>
                </c:pt>
                <c:pt idx="49770" formatCode="General">
                  <c:v>33.4955</c:v>
                </c:pt>
                <c:pt idx="49771" formatCode="General">
                  <c:v>33.496099999999998</c:v>
                </c:pt>
                <c:pt idx="49772" formatCode="General">
                  <c:v>33.4968</c:v>
                </c:pt>
                <c:pt idx="49773" formatCode="General">
                  <c:v>33.497500000000002</c:v>
                </c:pt>
                <c:pt idx="49774" formatCode="General">
                  <c:v>33.498199999999997</c:v>
                </c:pt>
                <c:pt idx="49775" formatCode="General">
                  <c:v>33.498800000000003</c:v>
                </c:pt>
                <c:pt idx="49776" formatCode="General">
                  <c:v>33.499499999999998</c:v>
                </c:pt>
                <c:pt idx="49777" formatCode="General">
                  <c:v>33.5002</c:v>
                </c:pt>
                <c:pt idx="49778" formatCode="General">
                  <c:v>33.500799999999998</c:v>
                </c:pt>
                <c:pt idx="49779" formatCode="General">
                  <c:v>33.5015</c:v>
                </c:pt>
                <c:pt idx="49780" formatCode="General">
                  <c:v>33.502200000000002</c:v>
                </c:pt>
                <c:pt idx="49781" formatCode="General">
                  <c:v>33.502899999999997</c:v>
                </c:pt>
                <c:pt idx="49782" formatCode="General">
                  <c:v>33.503500000000003</c:v>
                </c:pt>
                <c:pt idx="49783" formatCode="General">
                  <c:v>33.504199999999997</c:v>
                </c:pt>
                <c:pt idx="49784" formatCode="General">
                  <c:v>33.504899999999999</c:v>
                </c:pt>
                <c:pt idx="49785" formatCode="General">
                  <c:v>33.505600000000001</c:v>
                </c:pt>
                <c:pt idx="49786" formatCode="General">
                  <c:v>33.5062</c:v>
                </c:pt>
                <c:pt idx="49787" formatCode="General">
                  <c:v>33.506900000000002</c:v>
                </c:pt>
                <c:pt idx="49788" formatCode="General">
                  <c:v>33.507599999999996</c:v>
                </c:pt>
                <c:pt idx="49789" formatCode="General">
                  <c:v>33.508299999999998</c:v>
                </c:pt>
                <c:pt idx="49790" formatCode="General">
                  <c:v>33.508899999999997</c:v>
                </c:pt>
                <c:pt idx="49791" formatCode="General">
                  <c:v>33.509599999999999</c:v>
                </c:pt>
                <c:pt idx="49792" formatCode="General">
                  <c:v>33.510300000000001</c:v>
                </c:pt>
                <c:pt idx="49793" formatCode="General">
                  <c:v>33.510899999999999</c:v>
                </c:pt>
                <c:pt idx="49794" formatCode="General">
                  <c:v>33.511600000000001</c:v>
                </c:pt>
                <c:pt idx="49795" formatCode="General">
                  <c:v>33.512300000000003</c:v>
                </c:pt>
                <c:pt idx="49796" formatCode="General">
                  <c:v>33.512999999999998</c:v>
                </c:pt>
                <c:pt idx="49797" formatCode="General">
                  <c:v>33.513599999999997</c:v>
                </c:pt>
                <c:pt idx="49798" formatCode="General">
                  <c:v>33.514299999999999</c:v>
                </c:pt>
                <c:pt idx="49799" formatCode="General">
                  <c:v>33.515000000000001</c:v>
                </c:pt>
                <c:pt idx="49800" formatCode="General">
                  <c:v>33.515700000000002</c:v>
                </c:pt>
                <c:pt idx="49801" formatCode="General">
                  <c:v>33.516300000000001</c:v>
                </c:pt>
                <c:pt idx="49802" formatCode="General">
                  <c:v>33.517000000000003</c:v>
                </c:pt>
                <c:pt idx="49803" formatCode="General">
                  <c:v>33.517699999999998</c:v>
                </c:pt>
                <c:pt idx="49804" formatCode="General">
                  <c:v>33.518300000000004</c:v>
                </c:pt>
                <c:pt idx="49805" formatCode="General">
                  <c:v>33.518999999999998</c:v>
                </c:pt>
                <c:pt idx="49806" formatCode="General">
                  <c:v>33.5197</c:v>
                </c:pt>
                <c:pt idx="49807" formatCode="General">
                  <c:v>33.520400000000002</c:v>
                </c:pt>
                <c:pt idx="49808" formatCode="General">
                  <c:v>33.521000000000001</c:v>
                </c:pt>
                <c:pt idx="49809" formatCode="General">
                  <c:v>33.521700000000003</c:v>
                </c:pt>
                <c:pt idx="49810" formatCode="General">
                  <c:v>33.522399999999998</c:v>
                </c:pt>
                <c:pt idx="49811" formatCode="General">
                  <c:v>33.523099999999999</c:v>
                </c:pt>
                <c:pt idx="49812" formatCode="General">
                  <c:v>33.523699999999998</c:v>
                </c:pt>
                <c:pt idx="49813" formatCode="General">
                  <c:v>33.5244</c:v>
                </c:pt>
                <c:pt idx="49814" formatCode="General">
                  <c:v>33.525100000000002</c:v>
                </c:pt>
                <c:pt idx="49815" formatCode="General">
                  <c:v>33.525799999999997</c:v>
                </c:pt>
                <c:pt idx="49816" formatCode="General">
                  <c:v>33.526400000000002</c:v>
                </c:pt>
                <c:pt idx="49817" formatCode="General">
                  <c:v>33.527099999999997</c:v>
                </c:pt>
                <c:pt idx="49818" formatCode="General">
                  <c:v>33.527799999999999</c:v>
                </c:pt>
                <c:pt idx="49819" formatCode="General">
                  <c:v>33.528399999999998</c:v>
                </c:pt>
                <c:pt idx="49820" formatCode="General">
                  <c:v>33.5291</c:v>
                </c:pt>
                <c:pt idx="49821" formatCode="General">
                  <c:v>33.529800000000002</c:v>
                </c:pt>
                <c:pt idx="49822" formatCode="General">
                  <c:v>33.530500000000004</c:v>
                </c:pt>
                <c:pt idx="49823" formatCode="General">
                  <c:v>33.531100000000002</c:v>
                </c:pt>
                <c:pt idx="49824" formatCode="General">
                  <c:v>33.531799999999997</c:v>
                </c:pt>
                <c:pt idx="49825" formatCode="General">
                  <c:v>33.532499999999999</c:v>
                </c:pt>
                <c:pt idx="49826" formatCode="General">
                  <c:v>33.533200000000001</c:v>
                </c:pt>
                <c:pt idx="49827" formatCode="General">
                  <c:v>33.533799999999999</c:v>
                </c:pt>
                <c:pt idx="49828" formatCode="General">
                  <c:v>33.534500000000001</c:v>
                </c:pt>
                <c:pt idx="49829" formatCode="General">
                  <c:v>33.535200000000003</c:v>
                </c:pt>
                <c:pt idx="49830" formatCode="General">
                  <c:v>33.535800000000002</c:v>
                </c:pt>
                <c:pt idx="49831" formatCode="General">
                  <c:v>33.536499999999997</c:v>
                </c:pt>
                <c:pt idx="49832" formatCode="General">
                  <c:v>33.537199999999999</c:v>
                </c:pt>
                <c:pt idx="49833" formatCode="General">
                  <c:v>33.5379</c:v>
                </c:pt>
                <c:pt idx="49834" formatCode="General">
                  <c:v>33.538499999999999</c:v>
                </c:pt>
                <c:pt idx="49835" formatCode="General">
                  <c:v>33.539200000000001</c:v>
                </c:pt>
                <c:pt idx="49836" formatCode="General">
                  <c:v>33.539900000000003</c:v>
                </c:pt>
                <c:pt idx="49837" formatCode="General">
                  <c:v>33.540599999999998</c:v>
                </c:pt>
                <c:pt idx="49838" formatCode="General">
                  <c:v>33.541200000000003</c:v>
                </c:pt>
                <c:pt idx="49839" formatCode="General">
                  <c:v>33.541899999999998</c:v>
                </c:pt>
                <c:pt idx="49840" formatCode="General">
                  <c:v>33.5426</c:v>
                </c:pt>
                <c:pt idx="49841" formatCode="General">
                  <c:v>33.543199999999999</c:v>
                </c:pt>
                <c:pt idx="49842" formatCode="General">
                  <c:v>33.543900000000001</c:v>
                </c:pt>
                <c:pt idx="49843" formatCode="General">
                  <c:v>33.544600000000003</c:v>
                </c:pt>
                <c:pt idx="49844" formatCode="General">
                  <c:v>33.545299999999997</c:v>
                </c:pt>
                <c:pt idx="49845" formatCode="General">
                  <c:v>33.545900000000003</c:v>
                </c:pt>
                <c:pt idx="49846" formatCode="General">
                  <c:v>33.546599999999998</c:v>
                </c:pt>
                <c:pt idx="49847" formatCode="General">
                  <c:v>33.5473</c:v>
                </c:pt>
                <c:pt idx="49848" formatCode="General">
                  <c:v>33.548000000000002</c:v>
                </c:pt>
                <c:pt idx="49849" formatCode="General">
                  <c:v>33.5486</c:v>
                </c:pt>
                <c:pt idx="49850" formatCode="General">
                  <c:v>33.549300000000002</c:v>
                </c:pt>
                <c:pt idx="49851" formatCode="General">
                  <c:v>33.549999999999997</c:v>
                </c:pt>
                <c:pt idx="49852" formatCode="General">
                  <c:v>33.550699999999999</c:v>
                </c:pt>
                <c:pt idx="49853" formatCode="General">
                  <c:v>33.551299999999998</c:v>
                </c:pt>
                <c:pt idx="49854" formatCode="General">
                  <c:v>33.552</c:v>
                </c:pt>
                <c:pt idx="49855" formatCode="General">
                  <c:v>33.552700000000002</c:v>
                </c:pt>
                <c:pt idx="49856" formatCode="General">
                  <c:v>33.5533</c:v>
                </c:pt>
                <c:pt idx="49857" formatCode="General">
                  <c:v>33.554000000000002</c:v>
                </c:pt>
                <c:pt idx="49858" formatCode="General">
                  <c:v>33.554699999999997</c:v>
                </c:pt>
                <c:pt idx="49859" formatCode="General">
                  <c:v>33.555399999999999</c:v>
                </c:pt>
                <c:pt idx="49860" formatCode="General">
                  <c:v>33.555999999999997</c:v>
                </c:pt>
                <c:pt idx="49861" formatCode="General">
                  <c:v>33.556699999999999</c:v>
                </c:pt>
                <c:pt idx="49862" formatCode="General">
                  <c:v>33.557400000000001</c:v>
                </c:pt>
                <c:pt idx="49863" formatCode="General">
                  <c:v>33.558100000000003</c:v>
                </c:pt>
                <c:pt idx="49864" formatCode="General">
                  <c:v>33.558700000000002</c:v>
                </c:pt>
                <c:pt idx="49865" formatCode="General">
                  <c:v>33.559399999999997</c:v>
                </c:pt>
                <c:pt idx="49866" formatCode="General">
                  <c:v>33.560099999999998</c:v>
                </c:pt>
                <c:pt idx="49867" formatCode="General">
                  <c:v>33.560699999999997</c:v>
                </c:pt>
                <c:pt idx="49868" formatCode="General">
                  <c:v>33.561399999999999</c:v>
                </c:pt>
                <c:pt idx="49869" formatCode="General">
                  <c:v>33.562100000000001</c:v>
                </c:pt>
                <c:pt idx="49870" formatCode="General">
                  <c:v>33.562800000000003</c:v>
                </c:pt>
                <c:pt idx="49871" formatCode="General">
                  <c:v>33.563400000000001</c:v>
                </c:pt>
                <c:pt idx="49872" formatCode="General">
                  <c:v>33.564100000000003</c:v>
                </c:pt>
                <c:pt idx="49873" formatCode="General">
                  <c:v>33.564799999999998</c:v>
                </c:pt>
                <c:pt idx="49874" formatCode="General">
                  <c:v>33.5655</c:v>
                </c:pt>
                <c:pt idx="49875" formatCode="General">
                  <c:v>33.566099999999999</c:v>
                </c:pt>
                <c:pt idx="49876" formatCode="General">
                  <c:v>33.566800000000001</c:v>
                </c:pt>
                <c:pt idx="49877" formatCode="General">
                  <c:v>33.567500000000003</c:v>
                </c:pt>
                <c:pt idx="49878" formatCode="General">
                  <c:v>33.568199999999997</c:v>
                </c:pt>
                <c:pt idx="49879" formatCode="General">
                  <c:v>33.568800000000003</c:v>
                </c:pt>
                <c:pt idx="49880" formatCode="General">
                  <c:v>33.569499999999998</c:v>
                </c:pt>
                <c:pt idx="49881" formatCode="General">
                  <c:v>33.5702</c:v>
                </c:pt>
                <c:pt idx="49882" formatCode="General">
                  <c:v>33.570799999999998</c:v>
                </c:pt>
                <c:pt idx="49883" formatCode="General">
                  <c:v>33.5715</c:v>
                </c:pt>
                <c:pt idx="49884" formatCode="General">
                  <c:v>33.572200000000002</c:v>
                </c:pt>
                <c:pt idx="49885" formatCode="General">
                  <c:v>33.572899999999997</c:v>
                </c:pt>
                <c:pt idx="49886" formatCode="General">
                  <c:v>33.573500000000003</c:v>
                </c:pt>
                <c:pt idx="49887" formatCode="General">
                  <c:v>33.574199999999998</c:v>
                </c:pt>
                <c:pt idx="49888" formatCode="General">
                  <c:v>33.5749</c:v>
                </c:pt>
                <c:pt idx="49889" formatCode="General">
                  <c:v>33.575600000000001</c:v>
                </c:pt>
                <c:pt idx="49890" formatCode="General">
                  <c:v>33.5762</c:v>
                </c:pt>
                <c:pt idx="49891" formatCode="General">
                  <c:v>33.576900000000002</c:v>
                </c:pt>
                <c:pt idx="49892" formatCode="General">
                  <c:v>33.577599999999997</c:v>
                </c:pt>
                <c:pt idx="49893" formatCode="General">
                  <c:v>33.578200000000002</c:v>
                </c:pt>
                <c:pt idx="49894" formatCode="General">
                  <c:v>33.578899999999997</c:v>
                </c:pt>
                <c:pt idx="49895" formatCode="General">
                  <c:v>33.579599999999999</c:v>
                </c:pt>
                <c:pt idx="49896" formatCode="General">
                  <c:v>33.580300000000001</c:v>
                </c:pt>
                <c:pt idx="49897" formatCode="General">
                  <c:v>33.5809</c:v>
                </c:pt>
                <c:pt idx="49898" formatCode="General">
                  <c:v>33.581600000000002</c:v>
                </c:pt>
                <c:pt idx="49899" formatCode="General">
                  <c:v>33.582299999999996</c:v>
                </c:pt>
                <c:pt idx="49900" formatCode="General">
                  <c:v>33.582999999999998</c:v>
                </c:pt>
                <c:pt idx="49901" formatCode="General">
                  <c:v>33.583599999999997</c:v>
                </c:pt>
                <c:pt idx="49902" formatCode="General">
                  <c:v>33.584299999999999</c:v>
                </c:pt>
                <c:pt idx="49903" formatCode="General">
                  <c:v>33.585000000000001</c:v>
                </c:pt>
                <c:pt idx="49904" formatCode="General">
                  <c:v>33.585599999999999</c:v>
                </c:pt>
                <c:pt idx="49905" formatCode="General">
                  <c:v>33.586300000000001</c:v>
                </c:pt>
                <c:pt idx="49906" formatCode="General">
                  <c:v>33.587000000000003</c:v>
                </c:pt>
                <c:pt idx="49907" formatCode="General">
                  <c:v>33.587699999999998</c:v>
                </c:pt>
                <c:pt idx="49908" formatCode="General">
                  <c:v>33.588299999999997</c:v>
                </c:pt>
                <c:pt idx="49909" formatCode="General">
                  <c:v>33.588999999999999</c:v>
                </c:pt>
                <c:pt idx="49910" formatCode="General">
                  <c:v>33.589700000000001</c:v>
                </c:pt>
                <c:pt idx="49911" formatCode="General">
                  <c:v>33.590400000000002</c:v>
                </c:pt>
                <c:pt idx="49912" formatCode="General">
                  <c:v>33.591000000000001</c:v>
                </c:pt>
                <c:pt idx="49913" formatCode="General">
                  <c:v>33.591700000000003</c:v>
                </c:pt>
                <c:pt idx="49914" formatCode="General">
                  <c:v>33.592399999999998</c:v>
                </c:pt>
                <c:pt idx="49915" formatCode="General">
                  <c:v>33.5931</c:v>
                </c:pt>
                <c:pt idx="49916" formatCode="General">
                  <c:v>33.593699999999998</c:v>
                </c:pt>
                <c:pt idx="49917" formatCode="General">
                  <c:v>33.5944</c:v>
                </c:pt>
                <c:pt idx="49918" formatCode="General">
                  <c:v>33.595100000000002</c:v>
                </c:pt>
                <c:pt idx="49919" formatCode="General">
                  <c:v>33.595700000000001</c:v>
                </c:pt>
                <c:pt idx="49920" formatCode="General">
                  <c:v>33.596400000000003</c:v>
                </c:pt>
                <c:pt idx="49921" formatCode="General">
                  <c:v>33.597099999999998</c:v>
                </c:pt>
                <c:pt idx="49922" formatCode="General">
                  <c:v>33.597799999999999</c:v>
                </c:pt>
                <c:pt idx="49923" formatCode="General">
                  <c:v>33.598399999999998</c:v>
                </c:pt>
                <c:pt idx="49924" formatCode="General">
                  <c:v>33.5991</c:v>
                </c:pt>
                <c:pt idx="49925" formatCode="General">
                  <c:v>33.599800000000002</c:v>
                </c:pt>
                <c:pt idx="49926" formatCode="General">
                  <c:v>33.600499999999997</c:v>
                </c:pt>
                <c:pt idx="49927" formatCode="General">
                  <c:v>33.601100000000002</c:v>
                </c:pt>
                <c:pt idx="49928" formatCode="General">
                  <c:v>33.601799999999997</c:v>
                </c:pt>
                <c:pt idx="49929" formatCode="General">
                  <c:v>33.602499999999999</c:v>
                </c:pt>
                <c:pt idx="49930" formatCode="General">
                  <c:v>33.603099999999998</c:v>
                </c:pt>
                <c:pt idx="49931" formatCode="General">
                  <c:v>33.6038</c:v>
                </c:pt>
                <c:pt idx="49932" formatCode="General">
                  <c:v>33.604500000000002</c:v>
                </c:pt>
                <c:pt idx="49933" formatCode="General">
                  <c:v>33.605200000000004</c:v>
                </c:pt>
                <c:pt idx="49934" formatCode="General">
                  <c:v>33.605800000000002</c:v>
                </c:pt>
                <c:pt idx="49935" formatCode="General">
                  <c:v>33.606499999999997</c:v>
                </c:pt>
                <c:pt idx="49936" formatCode="General">
                  <c:v>33.607199999999999</c:v>
                </c:pt>
                <c:pt idx="49937" formatCode="General">
                  <c:v>33.607900000000001</c:v>
                </c:pt>
                <c:pt idx="49938" formatCode="General">
                  <c:v>33.608499999999999</c:v>
                </c:pt>
                <c:pt idx="49939" formatCode="General">
                  <c:v>33.609200000000001</c:v>
                </c:pt>
                <c:pt idx="49940" formatCode="General">
                  <c:v>33.609900000000003</c:v>
                </c:pt>
                <c:pt idx="49941" formatCode="General">
                  <c:v>33.610500000000002</c:v>
                </c:pt>
                <c:pt idx="49942" formatCode="General">
                  <c:v>33.611199999999997</c:v>
                </c:pt>
                <c:pt idx="49943" formatCode="General">
                  <c:v>33.611899999999999</c:v>
                </c:pt>
                <c:pt idx="49944" formatCode="General">
                  <c:v>33.6126</c:v>
                </c:pt>
                <c:pt idx="49945" formatCode="General">
                  <c:v>33.613199999999999</c:v>
                </c:pt>
                <c:pt idx="49946" formatCode="General">
                  <c:v>33.613900000000001</c:v>
                </c:pt>
                <c:pt idx="49947" formatCode="General">
                  <c:v>33.614600000000003</c:v>
                </c:pt>
                <c:pt idx="49948" formatCode="General">
                  <c:v>33.615299999999998</c:v>
                </c:pt>
                <c:pt idx="49949" formatCode="General">
                  <c:v>33.615900000000003</c:v>
                </c:pt>
                <c:pt idx="49950" formatCode="General">
                  <c:v>33.616599999999998</c:v>
                </c:pt>
                <c:pt idx="49951" formatCode="General">
                  <c:v>33.6173</c:v>
                </c:pt>
                <c:pt idx="49952" formatCode="General">
                  <c:v>33.618000000000002</c:v>
                </c:pt>
                <c:pt idx="49953" formatCode="General">
                  <c:v>33.618600000000001</c:v>
                </c:pt>
                <c:pt idx="49954" formatCode="General">
                  <c:v>33.619300000000003</c:v>
                </c:pt>
                <c:pt idx="49955" formatCode="General">
                  <c:v>33.619999999999997</c:v>
                </c:pt>
                <c:pt idx="49956" formatCode="General">
                  <c:v>33.620600000000003</c:v>
                </c:pt>
                <c:pt idx="49957" formatCode="General">
                  <c:v>33.621299999999998</c:v>
                </c:pt>
                <c:pt idx="49958" formatCode="General">
                  <c:v>33.622</c:v>
                </c:pt>
                <c:pt idx="49959" formatCode="General">
                  <c:v>33.622700000000002</c:v>
                </c:pt>
                <c:pt idx="49960" formatCode="General">
                  <c:v>33.6233</c:v>
                </c:pt>
                <c:pt idx="49961" formatCode="General">
                  <c:v>33.624000000000002</c:v>
                </c:pt>
                <c:pt idx="49962" formatCode="General">
                  <c:v>33.624699999999997</c:v>
                </c:pt>
                <c:pt idx="49963" formatCode="General">
                  <c:v>33.625399999999999</c:v>
                </c:pt>
                <c:pt idx="49964" formatCode="General">
                  <c:v>33.625999999999998</c:v>
                </c:pt>
                <c:pt idx="49965" formatCode="General">
                  <c:v>33.6267</c:v>
                </c:pt>
                <c:pt idx="49966" formatCode="General">
                  <c:v>33.627400000000002</c:v>
                </c:pt>
                <c:pt idx="49967" formatCode="General">
                  <c:v>33.628</c:v>
                </c:pt>
                <c:pt idx="49968" formatCode="General">
                  <c:v>33.628700000000002</c:v>
                </c:pt>
                <c:pt idx="49969" formatCode="General">
                  <c:v>33.629399999999997</c:v>
                </c:pt>
                <c:pt idx="49970" formatCode="General">
                  <c:v>33.630099999999999</c:v>
                </c:pt>
                <c:pt idx="49971" formatCode="General">
                  <c:v>33.630699999999997</c:v>
                </c:pt>
                <c:pt idx="49972" formatCode="General">
                  <c:v>33.631399999999999</c:v>
                </c:pt>
                <c:pt idx="49973" formatCode="General">
                  <c:v>33.632100000000001</c:v>
                </c:pt>
                <c:pt idx="49974" formatCode="General">
                  <c:v>33.632800000000003</c:v>
                </c:pt>
                <c:pt idx="49975" formatCode="General">
                  <c:v>33.633400000000002</c:v>
                </c:pt>
                <c:pt idx="49976" formatCode="General">
                  <c:v>33.634099999999997</c:v>
                </c:pt>
                <c:pt idx="49977" formatCode="General">
                  <c:v>33.634799999999998</c:v>
                </c:pt>
                <c:pt idx="49978" formatCode="General">
                  <c:v>33.6355</c:v>
                </c:pt>
                <c:pt idx="49979" formatCode="General">
                  <c:v>33.636099999999999</c:v>
                </c:pt>
                <c:pt idx="49980" formatCode="General">
                  <c:v>33.636800000000001</c:v>
                </c:pt>
                <c:pt idx="49981" formatCode="General">
                  <c:v>33.637500000000003</c:v>
                </c:pt>
                <c:pt idx="49982" formatCode="General">
                  <c:v>33.638100000000001</c:v>
                </c:pt>
                <c:pt idx="49983" formatCode="General">
                  <c:v>33.638800000000003</c:v>
                </c:pt>
                <c:pt idx="49984" formatCode="General">
                  <c:v>33.639499999999998</c:v>
                </c:pt>
                <c:pt idx="49985" formatCode="General">
                  <c:v>33.6402</c:v>
                </c:pt>
                <c:pt idx="49986" formatCode="General">
                  <c:v>33.640799999999999</c:v>
                </c:pt>
                <c:pt idx="49987" formatCode="General">
                  <c:v>33.641500000000001</c:v>
                </c:pt>
                <c:pt idx="49988" formatCode="General">
                  <c:v>33.642200000000003</c:v>
                </c:pt>
                <c:pt idx="49989" formatCode="General">
                  <c:v>33.642899999999997</c:v>
                </c:pt>
                <c:pt idx="49990" formatCode="General">
                  <c:v>33.643500000000003</c:v>
                </c:pt>
                <c:pt idx="49991" formatCode="General">
                  <c:v>33.644199999999998</c:v>
                </c:pt>
                <c:pt idx="49992" formatCode="General">
                  <c:v>33.6449</c:v>
                </c:pt>
                <c:pt idx="49993" formatCode="General">
                  <c:v>33.645499999999998</c:v>
                </c:pt>
                <c:pt idx="49994" formatCode="General">
                  <c:v>33.6462</c:v>
                </c:pt>
                <c:pt idx="49995" formatCode="General">
                  <c:v>33.646900000000002</c:v>
                </c:pt>
                <c:pt idx="49996" formatCode="General">
                  <c:v>33.647599999999997</c:v>
                </c:pt>
                <c:pt idx="49997" formatCode="General">
                  <c:v>33.648200000000003</c:v>
                </c:pt>
                <c:pt idx="49998" formatCode="General">
                  <c:v>33.648899999999998</c:v>
                </c:pt>
                <c:pt idx="49999" formatCode="General">
                  <c:v>33.6496</c:v>
                </c:pt>
                <c:pt idx="50000" formatCode="General">
                  <c:v>33.650300000000001</c:v>
                </c:pt>
                <c:pt idx="50001" formatCode="General">
                  <c:v>33.6509</c:v>
                </c:pt>
                <c:pt idx="50002" formatCode="General">
                  <c:v>33.651600000000002</c:v>
                </c:pt>
                <c:pt idx="50003" formatCode="General">
                  <c:v>33.652299999999997</c:v>
                </c:pt>
                <c:pt idx="50004" formatCode="General">
                  <c:v>33.652900000000002</c:v>
                </c:pt>
                <c:pt idx="50005" formatCode="General">
                  <c:v>33.653599999999997</c:v>
                </c:pt>
                <c:pt idx="50006" formatCode="General">
                  <c:v>33.654299999999999</c:v>
                </c:pt>
                <c:pt idx="50007" formatCode="General">
                  <c:v>33.655000000000001</c:v>
                </c:pt>
                <c:pt idx="50008" formatCode="General">
                  <c:v>33.6556</c:v>
                </c:pt>
                <c:pt idx="50009" formatCode="General">
                  <c:v>33.656300000000002</c:v>
                </c:pt>
                <c:pt idx="50010" formatCode="General">
                  <c:v>33.656999999999996</c:v>
                </c:pt>
                <c:pt idx="50011" formatCode="General">
                  <c:v>33.657699999999998</c:v>
                </c:pt>
                <c:pt idx="50012" formatCode="General">
                  <c:v>33.658299999999997</c:v>
                </c:pt>
                <c:pt idx="50013" formatCode="General">
                  <c:v>33.658999999999999</c:v>
                </c:pt>
                <c:pt idx="50014" formatCode="General">
                  <c:v>33.659700000000001</c:v>
                </c:pt>
                <c:pt idx="50015" formatCode="General">
                  <c:v>33.660400000000003</c:v>
                </c:pt>
                <c:pt idx="50016" formatCode="General">
                  <c:v>33.661000000000001</c:v>
                </c:pt>
                <c:pt idx="50017" formatCode="General">
                  <c:v>33.661700000000003</c:v>
                </c:pt>
                <c:pt idx="50018" formatCode="General">
                  <c:v>33.662399999999998</c:v>
                </c:pt>
                <c:pt idx="50019" formatCode="General">
                  <c:v>33.662999999999997</c:v>
                </c:pt>
                <c:pt idx="50020" formatCode="General">
                  <c:v>33.663699999999999</c:v>
                </c:pt>
                <c:pt idx="50021" formatCode="General">
                  <c:v>33.664400000000001</c:v>
                </c:pt>
                <c:pt idx="50022" formatCode="General">
                  <c:v>33.665100000000002</c:v>
                </c:pt>
                <c:pt idx="50023" formatCode="General">
                  <c:v>33.665700000000001</c:v>
                </c:pt>
                <c:pt idx="50024" formatCode="General">
                  <c:v>33.666400000000003</c:v>
                </c:pt>
                <c:pt idx="50025" formatCode="General">
                  <c:v>33.667099999999998</c:v>
                </c:pt>
                <c:pt idx="50026" formatCode="General">
                  <c:v>33.6678</c:v>
                </c:pt>
                <c:pt idx="50027" formatCode="General">
                  <c:v>33.668399999999998</c:v>
                </c:pt>
                <c:pt idx="50028" formatCode="General">
                  <c:v>33.6691</c:v>
                </c:pt>
                <c:pt idx="50029" formatCode="General">
                  <c:v>33.669800000000002</c:v>
                </c:pt>
                <c:pt idx="50030" formatCode="General">
                  <c:v>33.670400000000001</c:v>
                </c:pt>
                <c:pt idx="50031" formatCode="General">
                  <c:v>33.671100000000003</c:v>
                </c:pt>
                <c:pt idx="50032" formatCode="General">
                  <c:v>33.671799999999998</c:v>
                </c:pt>
                <c:pt idx="50033" formatCode="General">
                  <c:v>33.672499999999999</c:v>
                </c:pt>
                <c:pt idx="50034" formatCode="General">
                  <c:v>33.673099999999998</c:v>
                </c:pt>
                <c:pt idx="50035" formatCode="General">
                  <c:v>33.6738</c:v>
                </c:pt>
                <c:pt idx="50036" formatCode="General">
                  <c:v>33.674500000000002</c:v>
                </c:pt>
                <c:pt idx="50037" formatCode="General">
                  <c:v>33.675199999999997</c:v>
                </c:pt>
                <c:pt idx="50038" formatCode="General">
                  <c:v>33.675800000000002</c:v>
                </c:pt>
                <c:pt idx="50039" formatCode="General">
                  <c:v>33.676499999999997</c:v>
                </c:pt>
                <c:pt idx="50040" formatCode="General">
                  <c:v>33.677199999999999</c:v>
                </c:pt>
                <c:pt idx="50041" formatCode="General">
                  <c:v>33.677900000000001</c:v>
                </c:pt>
                <c:pt idx="50042" formatCode="General">
                  <c:v>33.6785</c:v>
                </c:pt>
                <c:pt idx="50043" formatCode="General">
                  <c:v>33.679200000000002</c:v>
                </c:pt>
                <c:pt idx="50044" formatCode="General">
                  <c:v>33.679900000000004</c:v>
                </c:pt>
                <c:pt idx="50045" formatCode="General">
                  <c:v>33.680500000000002</c:v>
                </c:pt>
                <c:pt idx="50046" formatCode="General">
                  <c:v>33.681199999999997</c:v>
                </c:pt>
                <c:pt idx="50047" formatCode="General">
                  <c:v>33.681899999999999</c:v>
                </c:pt>
                <c:pt idx="50048" formatCode="General">
                  <c:v>33.682600000000001</c:v>
                </c:pt>
                <c:pt idx="50049" formatCode="General">
                  <c:v>33.683199999999999</c:v>
                </c:pt>
                <c:pt idx="50050" formatCode="General">
                  <c:v>33.683900000000001</c:v>
                </c:pt>
                <c:pt idx="50051" formatCode="General">
                  <c:v>33.684600000000003</c:v>
                </c:pt>
                <c:pt idx="50052" formatCode="General">
                  <c:v>33.685299999999998</c:v>
                </c:pt>
                <c:pt idx="50053" formatCode="General">
                  <c:v>33.685899999999997</c:v>
                </c:pt>
                <c:pt idx="50054" formatCode="General">
                  <c:v>33.686599999999999</c:v>
                </c:pt>
                <c:pt idx="50055" formatCode="General">
                  <c:v>33.6873</c:v>
                </c:pt>
                <c:pt idx="50056" formatCode="General">
                  <c:v>33.687899999999999</c:v>
                </c:pt>
                <c:pt idx="50057" formatCode="General">
                  <c:v>33.688600000000001</c:v>
                </c:pt>
                <c:pt idx="50058" formatCode="General">
                  <c:v>33.689300000000003</c:v>
                </c:pt>
                <c:pt idx="50059" formatCode="General">
                  <c:v>33.69</c:v>
                </c:pt>
                <c:pt idx="50060" formatCode="General">
                  <c:v>33.690600000000003</c:v>
                </c:pt>
                <c:pt idx="50061" formatCode="General">
                  <c:v>33.691299999999998</c:v>
                </c:pt>
                <c:pt idx="50062" formatCode="General">
                  <c:v>33.692</c:v>
                </c:pt>
                <c:pt idx="50063" formatCode="General">
                  <c:v>33.692700000000002</c:v>
                </c:pt>
                <c:pt idx="50064" formatCode="General">
                  <c:v>33.693300000000001</c:v>
                </c:pt>
                <c:pt idx="50065" formatCode="General">
                  <c:v>33.694000000000003</c:v>
                </c:pt>
                <c:pt idx="50066" formatCode="General">
                  <c:v>33.694699999999997</c:v>
                </c:pt>
                <c:pt idx="50067" formatCode="General">
                  <c:v>33.695300000000003</c:v>
                </c:pt>
                <c:pt idx="50068" formatCode="General">
                  <c:v>33.695999999999998</c:v>
                </c:pt>
                <c:pt idx="50069" formatCode="General">
                  <c:v>33.6967</c:v>
                </c:pt>
                <c:pt idx="50070" formatCode="General">
                  <c:v>33.697400000000002</c:v>
                </c:pt>
                <c:pt idx="50071" formatCode="General">
                  <c:v>33.698</c:v>
                </c:pt>
                <c:pt idx="50072" formatCode="General">
                  <c:v>33.698700000000002</c:v>
                </c:pt>
                <c:pt idx="50073" formatCode="General">
                  <c:v>33.699399999999997</c:v>
                </c:pt>
                <c:pt idx="50074" formatCode="General">
                  <c:v>33.700099999999999</c:v>
                </c:pt>
                <c:pt idx="50075" formatCode="General">
                  <c:v>33.700699999999998</c:v>
                </c:pt>
                <c:pt idx="50076" formatCode="General">
                  <c:v>33.7014</c:v>
                </c:pt>
                <c:pt idx="50077" formatCode="General">
                  <c:v>33.702100000000002</c:v>
                </c:pt>
                <c:pt idx="50078" formatCode="General">
                  <c:v>33.702800000000003</c:v>
                </c:pt>
                <c:pt idx="50079" formatCode="General">
                  <c:v>33.703400000000002</c:v>
                </c:pt>
                <c:pt idx="50080" formatCode="General">
                  <c:v>33.704099999999997</c:v>
                </c:pt>
                <c:pt idx="50081" formatCode="General">
                  <c:v>33.704799999999999</c:v>
                </c:pt>
                <c:pt idx="50082" formatCode="General">
                  <c:v>33.705399999999997</c:v>
                </c:pt>
                <c:pt idx="50083" formatCode="General">
                  <c:v>33.706099999999999</c:v>
                </c:pt>
                <c:pt idx="50084" formatCode="General">
                  <c:v>33.706800000000001</c:v>
                </c:pt>
                <c:pt idx="50085" formatCode="General">
                  <c:v>33.707500000000003</c:v>
                </c:pt>
                <c:pt idx="50086" formatCode="General">
                  <c:v>33.708100000000002</c:v>
                </c:pt>
                <c:pt idx="50087" formatCode="General">
                  <c:v>33.708799999999997</c:v>
                </c:pt>
                <c:pt idx="50088" formatCode="General">
                  <c:v>33.709499999999998</c:v>
                </c:pt>
                <c:pt idx="50089" formatCode="General">
                  <c:v>33.7102</c:v>
                </c:pt>
                <c:pt idx="50090" formatCode="General">
                  <c:v>33.710799999999999</c:v>
                </c:pt>
                <c:pt idx="50091" formatCode="General">
                  <c:v>33.711500000000001</c:v>
                </c:pt>
                <c:pt idx="50092" formatCode="General">
                  <c:v>33.712200000000003</c:v>
                </c:pt>
                <c:pt idx="50093" formatCode="General">
                  <c:v>33.712800000000001</c:v>
                </c:pt>
                <c:pt idx="50094" formatCode="General">
                  <c:v>33.713500000000003</c:v>
                </c:pt>
                <c:pt idx="50095" formatCode="General">
                  <c:v>33.714199999999998</c:v>
                </c:pt>
                <c:pt idx="50096" formatCode="General">
                  <c:v>33.7149</c:v>
                </c:pt>
                <c:pt idx="50097" formatCode="General">
                  <c:v>33.715499999999999</c:v>
                </c:pt>
                <c:pt idx="50098" formatCode="General">
                  <c:v>33.716200000000001</c:v>
                </c:pt>
                <c:pt idx="50099" formatCode="General">
                  <c:v>33.716900000000003</c:v>
                </c:pt>
                <c:pt idx="50100" formatCode="General">
                  <c:v>33.717599999999997</c:v>
                </c:pt>
                <c:pt idx="50101" formatCode="General">
                  <c:v>33.718200000000003</c:v>
                </c:pt>
                <c:pt idx="50102" formatCode="General">
                  <c:v>33.718899999999998</c:v>
                </c:pt>
                <c:pt idx="50103" formatCode="General">
                  <c:v>33.7196</c:v>
                </c:pt>
                <c:pt idx="50104" formatCode="General">
                  <c:v>33.720199999999998</c:v>
                </c:pt>
                <c:pt idx="50105" formatCode="General">
                  <c:v>33.7209</c:v>
                </c:pt>
                <c:pt idx="50106" formatCode="General">
                  <c:v>33.721600000000002</c:v>
                </c:pt>
                <c:pt idx="50107" formatCode="General">
                  <c:v>33.722299999999997</c:v>
                </c:pt>
                <c:pt idx="50108" formatCode="General">
                  <c:v>33.722900000000003</c:v>
                </c:pt>
                <c:pt idx="50109" formatCode="General">
                  <c:v>33.723599999999998</c:v>
                </c:pt>
                <c:pt idx="50110" formatCode="General">
                  <c:v>33.724299999999999</c:v>
                </c:pt>
                <c:pt idx="50111" formatCode="General">
                  <c:v>33.725000000000001</c:v>
                </c:pt>
                <c:pt idx="50112" formatCode="General">
                  <c:v>33.7256</c:v>
                </c:pt>
                <c:pt idx="50113" formatCode="General">
                  <c:v>33.726300000000002</c:v>
                </c:pt>
                <c:pt idx="50114" formatCode="General">
                  <c:v>33.726999999999997</c:v>
                </c:pt>
                <c:pt idx="50115" formatCode="General">
                  <c:v>33.727699999999999</c:v>
                </c:pt>
                <c:pt idx="50116" formatCode="General">
                  <c:v>33.728299999999997</c:v>
                </c:pt>
                <c:pt idx="50117" formatCode="General">
                  <c:v>33.728999999999999</c:v>
                </c:pt>
                <c:pt idx="50118" formatCode="General">
                  <c:v>33.729700000000001</c:v>
                </c:pt>
                <c:pt idx="50119" formatCode="General">
                  <c:v>33.7303</c:v>
                </c:pt>
                <c:pt idx="50120" formatCode="General">
                  <c:v>33.731000000000002</c:v>
                </c:pt>
                <c:pt idx="50121" formatCode="General">
                  <c:v>33.731699999999996</c:v>
                </c:pt>
                <c:pt idx="50122" formatCode="General">
                  <c:v>33.732399999999998</c:v>
                </c:pt>
                <c:pt idx="50123" formatCode="General">
                  <c:v>33.732999999999997</c:v>
                </c:pt>
                <c:pt idx="50124" formatCode="General">
                  <c:v>33.733699999999999</c:v>
                </c:pt>
                <c:pt idx="50125" formatCode="General">
                  <c:v>33.734400000000001</c:v>
                </c:pt>
                <c:pt idx="50126" formatCode="General">
                  <c:v>33.735100000000003</c:v>
                </c:pt>
                <c:pt idx="50127" formatCode="General">
                  <c:v>33.735700000000001</c:v>
                </c:pt>
                <c:pt idx="50128" formatCode="General">
                  <c:v>33.736400000000003</c:v>
                </c:pt>
                <c:pt idx="50129" formatCode="General">
                  <c:v>33.737099999999998</c:v>
                </c:pt>
                <c:pt idx="50130" formatCode="General">
                  <c:v>33.737699999999997</c:v>
                </c:pt>
                <c:pt idx="50131" formatCode="General">
                  <c:v>33.738399999999999</c:v>
                </c:pt>
                <c:pt idx="50132" formatCode="General">
                  <c:v>33.739100000000001</c:v>
                </c:pt>
                <c:pt idx="50133" formatCode="General">
                  <c:v>33.739800000000002</c:v>
                </c:pt>
                <c:pt idx="50134" formatCode="General">
                  <c:v>33.740400000000001</c:v>
                </c:pt>
                <c:pt idx="50135" formatCode="General">
                  <c:v>33.741100000000003</c:v>
                </c:pt>
                <c:pt idx="50136" formatCode="General">
                  <c:v>33.741799999999998</c:v>
                </c:pt>
                <c:pt idx="50137" formatCode="General">
                  <c:v>33.7425</c:v>
                </c:pt>
                <c:pt idx="50138" formatCode="General">
                  <c:v>33.743099999999998</c:v>
                </c:pt>
                <c:pt idx="50139" formatCode="General">
                  <c:v>33.7438</c:v>
                </c:pt>
                <c:pt idx="50140" formatCode="General">
                  <c:v>33.744500000000002</c:v>
                </c:pt>
                <c:pt idx="50141" formatCode="General">
                  <c:v>33.745199999999997</c:v>
                </c:pt>
                <c:pt idx="50142" formatCode="General">
                  <c:v>33.745800000000003</c:v>
                </c:pt>
                <c:pt idx="50143" formatCode="General">
                  <c:v>33.746499999999997</c:v>
                </c:pt>
                <c:pt idx="50144" formatCode="General">
                  <c:v>33.747199999999999</c:v>
                </c:pt>
                <c:pt idx="50145" formatCode="General">
                  <c:v>33.747799999999998</c:v>
                </c:pt>
                <c:pt idx="50146" formatCode="General">
                  <c:v>33.7485</c:v>
                </c:pt>
                <c:pt idx="50147" formatCode="General">
                  <c:v>33.749200000000002</c:v>
                </c:pt>
                <c:pt idx="50148" formatCode="General">
                  <c:v>33.749899999999997</c:v>
                </c:pt>
                <c:pt idx="50149" formatCode="General">
                  <c:v>33.750500000000002</c:v>
                </c:pt>
                <c:pt idx="50150" formatCode="General">
                  <c:v>33.751199999999997</c:v>
                </c:pt>
                <c:pt idx="50151" formatCode="General">
                  <c:v>33.751899999999999</c:v>
                </c:pt>
                <c:pt idx="50152" formatCode="General">
                  <c:v>33.752600000000001</c:v>
                </c:pt>
                <c:pt idx="50153" formatCode="General">
                  <c:v>33.7532</c:v>
                </c:pt>
                <c:pt idx="50154" formatCode="General">
                  <c:v>33.753900000000002</c:v>
                </c:pt>
                <c:pt idx="50155" formatCode="General">
                  <c:v>33.754600000000003</c:v>
                </c:pt>
                <c:pt idx="50156" formatCode="General">
                  <c:v>33.755200000000002</c:v>
                </c:pt>
                <c:pt idx="50157" formatCode="General">
                  <c:v>33.755899999999997</c:v>
                </c:pt>
                <c:pt idx="50158" formatCode="General">
                  <c:v>33.756599999999999</c:v>
                </c:pt>
                <c:pt idx="50159" formatCode="General">
                  <c:v>33.757300000000001</c:v>
                </c:pt>
                <c:pt idx="50160" formatCode="General">
                  <c:v>33.757899999999999</c:v>
                </c:pt>
                <c:pt idx="50161" formatCode="General">
                  <c:v>33.758600000000001</c:v>
                </c:pt>
                <c:pt idx="50162" formatCode="General">
                  <c:v>33.759300000000003</c:v>
                </c:pt>
                <c:pt idx="50163" formatCode="General">
                  <c:v>33.76</c:v>
                </c:pt>
                <c:pt idx="50164" formatCode="General">
                  <c:v>33.760599999999997</c:v>
                </c:pt>
                <c:pt idx="50165" formatCode="General">
                  <c:v>33.761299999999999</c:v>
                </c:pt>
                <c:pt idx="50166" formatCode="General">
                  <c:v>33.762</c:v>
                </c:pt>
                <c:pt idx="50167" formatCode="General">
                  <c:v>33.762599999999999</c:v>
                </c:pt>
                <c:pt idx="50168" formatCode="General">
                  <c:v>33.763300000000001</c:v>
                </c:pt>
                <c:pt idx="50169" formatCode="General">
                  <c:v>33.764000000000003</c:v>
                </c:pt>
                <c:pt idx="50170" formatCode="General">
                  <c:v>33.764699999999998</c:v>
                </c:pt>
                <c:pt idx="50171" formatCode="General">
                  <c:v>33.765300000000003</c:v>
                </c:pt>
                <c:pt idx="50172" formatCode="General">
                  <c:v>33.765999999999998</c:v>
                </c:pt>
                <c:pt idx="50173" formatCode="General">
                  <c:v>33.7667</c:v>
                </c:pt>
                <c:pt idx="50174" formatCode="General">
                  <c:v>33.767400000000002</c:v>
                </c:pt>
                <c:pt idx="50175" formatCode="General">
                  <c:v>33.768000000000001</c:v>
                </c:pt>
                <c:pt idx="50176" formatCode="General">
                  <c:v>33.768700000000003</c:v>
                </c:pt>
                <c:pt idx="50177" formatCode="General">
                  <c:v>33.769399999999997</c:v>
                </c:pt>
                <c:pt idx="50178" formatCode="General">
                  <c:v>33.770099999999999</c:v>
                </c:pt>
                <c:pt idx="50179" formatCode="General">
                  <c:v>33.770699999999998</c:v>
                </c:pt>
                <c:pt idx="50180" formatCode="General">
                  <c:v>33.7714</c:v>
                </c:pt>
                <c:pt idx="50181" formatCode="General">
                  <c:v>33.772100000000002</c:v>
                </c:pt>
                <c:pt idx="50182" formatCode="General">
                  <c:v>33.7727</c:v>
                </c:pt>
                <c:pt idx="50183" formatCode="General">
                  <c:v>33.773400000000002</c:v>
                </c:pt>
                <c:pt idx="50184" formatCode="General">
                  <c:v>33.774099999999997</c:v>
                </c:pt>
                <c:pt idx="50185" formatCode="General">
                  <c:v>33.774799999999999</c:v>
                </c:pt>
                <c:pt idx="50186" formatCode="General">
                  <c:v>33.775399999999998</c:v>
                </c:pt>
                <c:pt idx="50187" formatCode="General">
                  <c:v>33.7761</c:v>
                </c:pt>
                <c:pt idx="50188" formatCode="General">
                  <c:v>33.776800000000001</c:v>
                </c:pt>
                <c:pt idx="50189" formatCode="General">
                  <c:v>33.777500000000003</c:v>
                </c:pt>
                <c:pt idx="50190" formatCode="General">
                  <c:v>33.778100000000002</c:v>
                </c:pt>
                <c:pt idx="50191" formatCode="General">
                  <c:v>33.778799999999997</c:v>
                </c:pt>
                <c:pt idx="50192" formatCode="General">
                  <c:v>33.779499999999999</c:v>
                </c:pt>
                <c:pt idx="50193" formatCode="General">
                  <c:v>33.780099999999997</c:v>
                </c:pt>
                <c:pt idx="50194" formatCode="General">
                  <c:v>33.780799999999999</c:v>
                </c:pt>
                <c:pt idx="50195" formatCode="General">
                  <c:v>33.781500000000001</c:v>
                </c:pt>
                <c:pt idx="50196" formatCode="General">
                  <c:v>33.782200000000003</c:v>
                </c:pt>
                <c:pt idx="50197" formatCode="General">
                  <c:v>33.782800000000002</c:v>
                </c:pt>
                <c:pt idx="50198" formatCode="General">
                  <c:v>33.783499999999997</c:v>
                </c:pt>
                <c:pt idx="50199" formatCode="General">
                  <c:v>33.784199999999998</c:v>
                </c:pt>
                <c:pt idx="50200" formatCode="General">
                  <c:v>33.7849</c:v>
                </c:pt>
                <c:pt idx="50201" formatCode="General">
                  <c:v>33.785499999999999</c:v>
                </c:pt>
                <c:pt idx="50202" formatCode="General">
                  <c:v>33.786200000000001</c:v>
                </c:pt>
                <c:pt idx="50203" formatCode="General">
                  <c:v>33.786900000000003</c:v>
                </c:pt>
                <c:pt idx="50204" formatCode="General">
                  <c:v>33.787599999999998</c:v>
                </c:pt>
                <c:pt idx="50205" formatCode="General">
                  <c:v>33.788200000000003</c:v>
                </c:pt>
                <c:pt idx="50206" formatCode="General">
                  <c:v>33.788899999999998</c:v>
                </c:pt>
                <c:pt idx="50207" formatCode="General">
                  <c:v>33.7896</c:v>
                </c:pt>
                <c:pt idx="50208" formatCode="General">
                  <c:v>33.790199999999999</c:v>
                </c:pt>
                <c:pt idx="50209" formatCode="General">
                  <c:v>33.790900000000001</c:v>
                </c:pt>
                <c:pt idx="50210" formatCode="General">
                  <c:v>33.791600000000003</c:v>
                </c:pt>
                <c:pt idx="50211" formatCode="General">
                  <c:v>33.792299999999997</c:v>
                </c:pt>
                <c:pt idx="50212" formatCode="General">
                  <c:v>33.792900000000003</c:v>
                </c:pt>
                <c:pt idx="50213" formatCode="General">
                  <c:v>33.793599999999998</c:v>
                </c:pt>
                <c:pt idx="50214" formatCode="General">
                  <c:v>33.7943</c:v>
                </c:pt>
                <c:pt idx="50215" formatCode="General">
                  <c:v>33.795000000000002</c:v>
                </c:pt>
                <c:pt idx="50216" formatCode="General">
                  <c:v>33.7956</c:v>
                </c:pt>
                <c:pt idx="50217" formatCode="General">
                  <c:v>33.796300000000002</c:v>
                </c:pt>
                <c:pt idx="50218" formatCode="General">
                  <c:v>33.796999999999997</c:v>
                </c:pt>
                <c:pt idx="50219" formatCode="General">
                  <c:v>33.797600000000003</c:v>
                </c:pt>
                <c:pt idx="50220" formatCode="General">
                  <c:v>33.798299999999998</c:v>
                </c:pt>
                <c:pt idx="50221" formatCode="General">
                  <c:v>33.798999999999999</c:v>
                </c:pt>
                <c:pt idx="50222" formatCode="General">
                  <c:v>33.799700000000001</c:v>
                </c:pt>
                <c:pt idx="50223" formatCode="General">
                  <c:v>33.8003</c:v>
                </c:pt>
                <c:pt idx="50224" formatCode="General">
                  <c:v>33.801000000000002</c:v>
                </c:pt>
                <c:pt idx="50225" formatCode="General">
                  <c:v>33.801699999999997</c:v>
                </c:pt>
                <c:pt idx="50226" formatCode="General">
                  <c:v>33.802399999999999</c:v>
                </c:pt>
                <c:pt idx="50227" formatCode="General">
                  <c:v>33.802999999999997</c:v>
                </c:pt>
                <c:pt idx="50228" formatCode="General">
                  <c:v>33.803699999999999</c:v>
                </c:pt>
                <c:pt idx="50229" formatCode="General">
                  <c:v>33.804400000000001</c:v>
                </c:pt>
                <c:pt idx="50230" formatCode="General">
                  <c:v>33.805</c:v>
                </c:pt>
                <c:pt idx="50231" formatCode="General">
                  <c:v>33.805700000000002</c:v>
                </c:pt>
                <c:pt idx="50232" formatCode="General">
                  <c:v>33.806399999999996</c:v>
                </c:pt>
                <c:pt idx="50233" formatCode="General">
                  <c:v>33.807099999999998</c:v>
                </c:pt>
                <c:pt idx="50234" formatCode="General">
                  <c:v>33.807699999999997</c:v>
                </c:pt>
                <c:pt idx="50235" formatCode="General">
                  <c:v>33.808399999999999</c:v>
                </c:pt>
                <c:pt idx="50236" formatCode="General">
                  <c:v>33.809100000000001</c:v>
                </c:pt>
                <c:pt idx="50237" formatCode="General">
                  <c:v>33.809800000000003</c:v>
                </c:pt>
                <c:pt idx="50238" formatCode="General">
                  <c:v>33.810400000000001</c:v>
                </c:pt>
                <c:pt idx="50239" formatCode="General">
                  <c:v>33.811100000000003</c:v>
                </c:pt>
                <c:pt idx="50240" formatCode="General">
                  <c:v>33.811799999999998</c:v>
                </c:pt>
                <c:pt idx="50241" formatCode="General">
                  <c:v>33.8125</c:v>
                </c:pt>
                <c:pt idx="50242" formatCode="General">
                  <c:v>33.813099999999999</c:v>
                </c:pt>
                <c:pt idx="50243" formatCode="General">
                  <c:v>33.813800000000001</c:v>
                </c:pt>
                <c:pt idx="50244" formatCode="General">
                  <c:v>33.814500000000002</c:v>
                </c:pt>
                <c:pt idx="50245" formatCode="General">
                  <c:v>33.815100000000001</c:v>
                </c:pt>
                <c:pt idx="50246" formatCode="General">
                  <c:v>33.815800000000003</c:v>
                </c:pt>
                <c:pt idx="50247" formatCode="General">
                  <c:v>33.816499999999998</c:v>
                </c:pt>
                <c:pt idx="50248" formatCode="General">
                  <c:v>33.8172</c:v>
                </c:pt>
                <c:pt idx="50249" formatCode="General">
                  <c:v>33.817799999999998</c:v>
                </c:pt>
                <c:pt idx="50250" formatCode="General">
                  <c:v>33.8185</c:v>
                </c:pt>
                <c:pt idx="50251" formatCode="General">
                  <c:v>33.819200000000002</c:v>
                </c:pt>
                <c:pt idx="50252" formatCode="General">
                  <c:v>33.819899999999997</c:v>
                </c:pt>
                <c:pt idx="50253" formatCode="General">
                  <c:v>33.820500000000003</c:v>
                </c:pt>
                <c:pt idx="50254" formatCode="General">
                  <c:v>33.821199999999997</c:v>
                </c:pt>
                <c:pt idx="50255" formatCode="General">
                  <c:v>33.821899999999999</c:v>
                </c:pt>
                <c:pt idx="50256" formatCode="General">
                  <c:v>33.822499999999998</c:v>
                </c:pt>
                <c:pt idx="50257" formatCode="General">
                  <c:v>33.8232</c:v>
                </c:pt>
                <c:pt idx="50258" formatCode="General">
                  <c:v>33.823900000000002</c:v>
                </c:pt>
                <c:pt idx="50259" formatCode="General">
                  <c:v>33.824599999999997</c:v>
                </c:pt>
                <c:pt idx="50260" formatCode="General">
                  <c:v>33.825200000000002</c:v>
                </c:pt>
                <c:pt idx="50261" formatCode="General">
                  <c:v>33.825899999999997</c:v>
                </c:pt>
                <c:pt idx="50262" formatCode="General">
                  <c:v>33.826599999999999</c:v>
                </c:pt>
                <c:pt idx="50263" formatCode="General">
                  <c:v>33.827300000000001</c:v>
                </c:pt>
                <c:pt idx="50264" formatCode="General">
                  <c:v>33.8279</c:v>
                </c:pt>
                <c:pt idx="50265" formatCode="General">
                  <c:v>33.828600000000002</c:v>
                </c:pt>
                <c:pt idx="50266" formatCode="General">
                  <c:v>33.829300000000003</c:v>
                </c:pt>
                <c:pt idx="50267" formatCode="General">
                  <c:v>33.829900000000002</c:v>
                </c:pt>
                <c:pt idx="50268" formatCode="General">
                  <c:v>33.830599999999997</c:v>
                </c:pt>
                <c:pt idx="50269" formatCode="General">
                  <c:v>33.831299999999999</c:v>
                </c:pt>
                <c:pt idx="50270" formatCode="General">
                  <c:v>33.832000000000001</c:v>
                </c:pt>
                <c:pt idx="50271" formatCode="General">
                  <c:v>33.832599999999999</c:v>
                </c:pt>
                <c:pt idx="50272" formatCode="General">
                  <c:v>33.833300000000001</c:v>
                </c:pt>
                <c:pt idx="50273" formatCode="General">
                  <c:v>33.834000000000003</c:v>
                </c:pt>
                <c:pt idx="50274" formatCode="General">
                  <c:v>33.834699999999998</c:v>
                </c:pt>
                <c:pt idx="50275" formatCode="General">
                  <c:v>33.835299999999997</c:v>
                </c:pt>
                <c:pt idx="50276" formatCode="General">
                  <c:v>33.835999999999999</c:v>
                </c:pt>
                <c:pt idx="50277" formatCode="General">
                  <c:v>33.8367</c:v>
                </c:pt>
                <c:pt idx="50278" formatCode="General">
                  <c:v>33.837400000000002</c:v>
                </c:pt>
                <c:pt idx="50279" formatCode="General">
                  <c:v>33.838000000000001</c:v>
                </c:pt>
                <c:pt idx="50280" formatCode="General">
                  <c:v>33.838700000000003</c:v>
                </c:pt>
                <c:pt idx="50281" formatCode="General">
                  <c:v>33.839399999999998</c:v>
                </c:pt>
                <c:pt idx="50282" formatCode="General">
                  <c:v>33.840000000000003</c:v>
                </c:pt>
                <c:pt idx="50283" formatCode="General">
                  <c:v>33.840699999999998</c:v>
                </c:pt>
                <c:pt idx="50284" formatCode="General">
                  <c:v>33.8414</c:v>
                </c:pt>
                <c:pt idx="50285" formatCode="General">
                  <c:v>33.842100000000002</c:v>
                </c:pt>
                <c:pt idx="50286" formatCode="General">
                  <c:v>33.842700000000001</c:v>
                </c:pt>
                <c:pt idx="50287" formatCode="General">
                  <c:v>33.843400000000003</c:v>
                </c:pt>
                <c:pt idx="50288" formatCode="General">
                  <c:v>33.844099999999997</c:v>
                </c:pt>
                <c:pt idx="50289" formatCode="General">
                  <c:v>33.844799999999999</c:v>
                </c:pt>
                <c:pt idx="50290" formatCode="General">
                  <c:v>33.845399999999998</c:v>
                </c:pt>
                <c:pt idx="50291" formatCode="General">
                  <c:v>33.8461</c:v>
                </c:pt>
                <c:pt idx="50292" formatCode="General">
                  <c:v>33.846800000000002</c:v>
                </c:pt>
                <c:pt idx="50293" formatCode="General">
                  <c:v>33.8474</c:v>
                </c:pt>
                <c:pt idx="50294" formatCode="General">
                  <c:v>33.848100000000002</c:v>
                </c:pt>
                <c:pt idx="50295" formatCode="General">
                  <c:v>33.848799999999997</c:v>
                </c:pt>
                <c:pt idx="50296" formatCode="General">
                  <c:v>33.849499999999999</c:v>
                </c:pt>
                <c:pt idx="50297" formatCode="General">
                  <c:v>33.850099999999998</c:v>
                </c:pt>
                <c:pt idx="50298" formatCode="General">
                  <c:v>33.8508</c:v>
                </c:pt>
                <c:pt idx="50299" formatCode="General">
                  <c:v>33.851500000000001</c:v>
                </c:pt>
                <c:pt idx="50300" formatCode="General">
                  <c:v>33.852200000000003</c:v>
                </c:pt>
                <c:pt idx="50301" formatCode="General">
                  <c:v>33.852800000000002</c:v>
                </c:pt>
                <c:pt idx="50302" formatCode="General">
                  <c:v>33.853499999999997</c:v>
                </c:pt>
                <c:pt idx="50303" formatCode="General">
                  <c:v>33.854199999999999</c:v>
                </c:pt>
                <c:pt idx="50304" formatCode="General">
                  <c:v>33.854900000000001</c:v>
                </c:pt>
                <c:pt idx="50305" formatCode="General">
                  <c:v>33.855499999999999</c:v>
                </c:pt>
                <c:pt idx="50306" formatCode="General">
                  <c:v>33.856200000000001</c:v>
                </c:pt>
                <c:pt idx="50307" formatCode="General">
                  <c:v>33.856900000000003</c:v>
                </c:pt>
                <c:pt idx="50308" formatCode="General">
                  <c:v>33.857500000000002</c:v>
                </c:pt>
                <c:pt idx="50309" formatCode="General">
                  <c:v>33.858199999999997</c:v>
                </c:pt>
                <c:pt idx="50310" formatCode="General">
                  <c:v>33.858899999999998</c:v>
                </c:pt>
                <c:pt idx="50311" formatCode="General">
                  <c:v>33.8596</c:v>
                </c:pt>
                <c:pt idx="50312" formatCode="General">
                  <c:v>33.860199999999999</c:v>
                </c:pt>
                <c:pt idx="50313" formatCode="General">
                  <c:v>33.860900000000001</c:v>
                </c:pt>
                <c:pt idx="50314" formatCode="General">
                  <c:v>33.861600000000003</c:v>
                </c:pt>
                <c:pt idx="50315" formatCode="General">
                  <c:v>33.862299999999998</c:v>
                </c:pt>
                <c:pt idx="50316" formatCode="General">
                  <c:v>33.862900000000003</c:v>
                </c:pt>
                <c:pt idx="50317" formatCode="General">
                  <c:v>33.863599999999998</c:v>
                </c:pt>
                <c:pt idx="50318" formatCode="General">
                  <c:v>33.8643</c:v>
                </c:pt>
                <c:pt idx="50319" formatCode="General">
                  <c:v>33.864899999999999</c:v>
                </c:pt>
                <c:pt idx="50320" formatCode="General">
                  <c:v>33.865600000000001</c:v>
                </c:pt>
                <c:pt idx="50321" formatCode="General">
                  <c:v>33.866300000000003</c:v>
                </c:pt>
                <c:pt idx="50322" formatCode="General">
                  <c:v>33.866999999999997</c:v>
                </c:pt>
                <c:pt idx="50323" formatCode="General">
                  <c:v>33.867600000000003</c:v>
                </c:pt>
                <c:pt idx="50324" formatCode="General">
                  <c:v>33.868299999999998</c:v>
                </c:pt>
                <c:pt idx="50325" formatCode="General">
                  <c:v>33.869</c:v>
                </c:pt>
                <c:pt idx="50326" formatCode="General">
                  <c:v>33.869700000000002</c:v>
                </c:pt>
                <c:pt idx="50327" formatCode="General">
                  <c:v>33.8703</c:v>
                </c:pt>
                <c:pt idx="50328" formatCode="General">
                  <c:v>33.871000000000002</c:v>
                </c:pt>
                <c:pt idx="50329" formatCode="General">
                  <c:v>33.871699999999997</c:v>
                </c:pt>
                <c:pt idx="50330" formatCode="General">
                  <c:v>33.872300000000003</c:v>
                </c:pt>
                <c:pt idx="50331" formatCode="General">
                  <c:v>33.872999999999998</c:v>
                </c:pt>
                <c:pt idx="50332" formatCode="General">
                  <c:v>33.873699999999999</c:v>
                </c:pt>
                <c:pt idx="50333" formatCode="General">
                  <c:v>33.874400000000001</c:v>
                </c:pt>
                <c:pt idx="50334" formatCode="General">
                  <c:v>33.875</c:v>
                </c:pt>
                <c:pt idx="50335" formatCode="General">
                  <c:v>33.875700000000002</c:v>
                </c:pt>
                <c:pt idx="50336" formatCode="General">
                  <c:v>33.876399999999997</c:v>
                </c:pt>
                <c:pt idx="50337" formatCode="General">
                  <c:v>33.877099999999999</c:v>
                </c:pt>
                <c:pt idx="50338" formatCode="General">
                  <c:v>33.877699999999997</c:v>
                </c:pt>
                <c:pt idx="50339" formatCode="General">
                  <c:v>33.878399999999999</c:v>
                </c:pt>
                <c:pt idx="50340" formatCode="General">
                  <c:v>33.879100000000001</c:v>
                </c:pt>
                <c:pt idx="50341" formatCode="General">
                  <c:v>33.879800000000003</c:v>
                </c:pt>
                <c:pt idx="50342" formatCode="General">
                  <c:v>33.880400000000002</c:v>
                </c:pt>
                <c:pt idx="50343" formatCode="General">
                  <c:v>33.881100000000004</c:v>
                </c:pt>
                <c:pt idx="50344" formatCode="General">
                  <c:v>33.881799999999998</c:v>
                </c:pt>
                <c:pt idx="50345" formatCode="General">
                  <c:v>33.882399999999997</c:v>
                </c:pt>
                <c:pt idx="50346" formatCode="General">
                  <c:v>33.883099999999999</c:v>
                </c:pt>
                <c:pt idx="50347" formatCode="General">
                  <c:v>33.883800000000001</c:v>
                </c:pt>
                <c:pt idx="50348" formatCode="General">
                  <c:v>33.884500000000003</c:v>
                </c:pt>
                <c:pt idx="50349" formatCode="General">
                  <c:v>33.885100000000001</c:v>
                </c:pt>
                <c:pt idx="50350" formatCode="General">
                  <c:v>33.885800000000003</c:v>
                </c:pt>
                <c:pt idx="50351" formatCode="General">
                  <c:v>33.886499999999998</c:v>
                </c:pt>
                <c:pt idx="50352" formatCode="General">
                  <c:v>33.8872</c:v>
                </c:pt>
                <c:pt idx="50353" formatCode="General">
                  <c:v>33.887799999999999</c:v>
                </c:pt>
                <c:pt idx="50354" formatCode="General">
                  <c:v>33.888500000000001</c:v>
                </c:pt>
                <c:pt idx="50355" formatCode="General">
                  <c:v>33.889200000000002</c:v>
                </c:pt>
                <c:pt idx="50356" formatCode="General">
                  <c:v>33.889800000000001</c:v>
                </c:pt>
                <c:pt idx="50357" formatCode="General">
                  <c:v>33.890500000000003</c:v>
                </c:pt>
                <c:pt idx="50358" formatCode="General">
                  <c:v>33.891199999999998</c:v>
                </c:pt>
                <c:pt idx="50359" formatCode="General">
                  <c:v>33.8919</c:v>
                </c:pt>
                <c:pt idx="50360" formatCode="General">
                  <c:v>33.892499999999998</c:v>
                </c:pt>
                <c:pt idx="50361" formatCode="General">
                  <c:v>33.8932</c:v>
                </c:pt>
                <c:pt idx="50362" formatCode="General">
                  <c:v>33.893900000000002</c:v>
                </c:pt>
                <c:pt idx="50363" formatCode="General">
                  <c:v>33.894599999999997</c:v>
                </c:pt>
                <c:pt idx="50364" formatCode="General">
                  <c:v>33.895200000000003</c:v>
                </c:pt>
                <c:pt idx="50365" formatCode="General">
                  <c:v>33.895899999999997</c:v>
                </c:pt>
                <c:pt idx="50366" formatCode="General">
                  <c:v>33.896599999999999</c:v>
                </c:pt>
                <c:pt idx="50367" formatCode="General">
                  <c:v>33.897300000000001</c:v>
                </c:pt>
                <c:pt idx="50368" formatCode="General">
                  <c:v>33.8979</c:v>
                </c:pt>
                <c:pt idx="50369" formatCode="General">
                  <c:v>33.898600000000002</c:v>
                </c:pt>
                <c:pt idx="50370" formatCode="General">
                  <c:v>33.899299999999997</c:v>
                </c:pt>
                <c:pt idx="50371" formatCode="General">
                  <c:v>33.899900000000002</c:v>
                </c:pt>
                <c:pt idx="50372" formatCode="General">
                  <c:v>33.900599999999997</c:v>
                </c:pt>
                <c:pt idx="50373" formatCode="General">
                  <c:v>33.901299999999999</c:v>
                </c:pt>
                <c:pt idx="50374" formatCode="General">
                  <c:v>33.902000000000001</c:v>
                </c:pt>
                <c:pt idx="50375" formatCode="General">
                  <c:v>33.9026</c:v>
                </c:pt>
                <c:pt idx="50376" formatCode="General">
                  <c:v>33.903300000000002</c:v>
                </c:pt>
                <c:pt idx="50377" formatCode="General">
                  <c:v>33.904000000000003</c:v>
                </c:pt>
                <c:pt idx="50378" formatCode="General">
                  <c:v>33.904699999999998</c:v>
                </c:pt>
                <c:pt idx="50379" formatCode="General">
                  <c:v>33.905299999999997</c:v>
                </c:pt>
                <c:pt idx="50380" formatCode="General">
                  <c:v>33.905999999999999</c:v>
                </c:pt>
                <c:pt idx="50381" formatCode="General">
                  <c:v>33.906700000000001</c:v>
                </c:pt>
                <c:pt idx="50382" formatCode="General">
                  <c:v>33.907299999999999</c:v>
                </c:pt>
                <c:pt idx="50383" formatCode="General">
                  <c:v>33.908000000000001</c:v>
                </c:pt>
                <c:pt idx="50384" formatCode="General">
                  <c:v>33.908700000000003</c:v>
                </c:pt>
                <c:pt idx="50385" formatCode="General">
                  <c:v>33.909399999999998</c:v>
                </c:pt>
                <c:pt idx="50386" formatCode="General">
                  <c:v>33.909999999999997</c:v>
                </c:pt>
                <c:pt idx="50387" formatCode="General">
                  <c:v>33.910699999999999</c:v>
                </c:pt>
                <c:pt idx="50388" formatCode="General">
                  <c:v>33.9114</c:v>
                </c:pt>
                <c:pt idx="50389" formatCode="General">
                  <c:v>33.912100000000002</c:v>
                </c:pt>
                <c:pt idx="50390" formatCode="General">
                  <c:v>33.912700000000001</c:v>
                </c:pt>
                <c:pt idx="50391" formatCode="General">
                  <c:v>33.913400000000003</c:v>
                </c:pt>
                <c:pt idx="50392" formatCode="General">
                  <c:v>33.914099999999998</c:v>
                </c:pt>
                <c:pt idx="50393" formatCode="General">
                  <c:v>33.914700000000003</c:v>
                </c:pt>
                <c:pt idx="50394" formatCode="General">
                  <c:v>33.915399999999998</c:v>
                </c:pt>
                <c:pt idx="50395" formatCode="General">
                  <c:v>33.9161</c:v>
                </c:pt>
                <c:pt idx="50396" formatCode="General">
                  <c:v>33.916800000000002</c:v>
                </c:pt>
                <c:pt idx="50397" formatCode="General">
                  <c:v>33.917400000000001</c:v>
                </c:pt>
                <c:pt idx="50398" formatCode="General">
                  <c:v>33.918100000000003</c:v>
                </c:pt>
                <c:pt idx="50399" formatCode="General">
                  <c:v>33.918799999999997</c:v>
                </c:pt>
                <c:pt idx="50400" formatCode="General">
                  <c:v>33.919499999999999</c:v>
                </c:pt>
                <c:pt idx="50401" formatCode="General">
                  <c:v>33.920099999999998</c:v>
                </c:pt>
                <c:pt idx="50402" formatCode="General">
                  <c:v>33.9208</c:v>
                </c:pt>
                <c:pt idx="50403" formatCode="General">
                  <c:v>33.921500000000002</c:v>
                </c:pt>
                <c:pt idx="50404" formatCode="General">
                  <c:v>33.922199999999997</c:v>
                </c:pt>
                <c:pt idx="50405" formatCode="General">
                  <c:v>33.922800000000002</c:v>
                </c:pt>
                <c:pt idx="50406" formatCode="General">
                  <c:v>33.923499999999997</c:v>
                </c:pt>
                <c:pt idx="50407" formatCode="General">
                  <c:v>33.924199999999999</c:v>
                </c:pt>
                <c:pt idx="50408" formatCode="General">
                  <c:v>33.924799999999998</c:v>
                </c:pt>
                <c:pt idx="50409" formatCode="General">
                  <c:v>33.9255</c:v>
                </c:pt>
                <c:pt idx="50410" formatCode="General">
                  <c:v>33.926200000000001</c:v>
                </c:pt>
                <c:pt idx="50411" formatCode="General">
                  <c:v>33.926900000000003</c:v>
                </c:pt>
                <c:pt idx="50412" formatCode="General">
                  <c:v>33.927500000000002</c:v>
                </c:pt>
                <c:pt idx="50413" formatCode="General">
                  <c:v>33.928199999999997</c:v>
                </c:pt>
                <c:pt idx="50414" formatCode="General">
                  <c:v>33.928899999999999</c:v>
                </c:pt>
                <c:pt idx="50415" formatCode="General">
                  <c:v>33.929600000000001</c:v>
                </c:pt>
                <c:pt idx="50416" formatCode="General">
                  <c:v>33.930199999999999</c:v>
                </c:pt>
                <c:pt idx="50417" formatCode="General">
                  <c:v>33.930900000000001</c:v>
                </c:pt>
                <c:pt idx="50418" formatCode="General">
                  <c:v>33.931600000000003</c:v>
                </c:pt>
                <c:pt idx="50419" formatCode="General">
                  <c:v>33.932200000000002</c:v>
                </c:pt>
                <c:pt idx="50420" formatCode="General">
                  <c:v>33.932899999999997</c:v>
                </c:pt>
                <c:pt idx="50421" formatCode="General">
                  <c:v>33.933599999999998</c:v>
                </c:pt>
                <c:pt idx="50422" formatCode="General">
                  <c:v>33.9343</c:v>
                </c:pt>
                <c:pt idx="50423" formatCode="General">
                  <c:v>33.934899999999999</c:v>
                </c:pt>
                <c:pt idx="50424" formatCode="General">
                  <c:v>33.935600000000001</c:v>
                </c:pt>
                <c:pt idx="50425" formatCode="General">
                  <c:v>33.936300000000003</c:v>
                </c:pt>
                <c:pt idx="50426" formatCode="General">
                  <c:v>33.936999999999998</c:v>
                </c:pt>
                <c:pt idx="50427" formatCode="General">
                  <c:v>33.937600000000003</c:v>
                </c:pt>
                <c:pt idx="50428" formatCode="General">
                  <c:v>33.938299999999998</c:v>
                </c:pt>
                <c:pt idx="50429" formatCode="General">
                  <c:v>33.939</c:v>
                </c:pt>
                <c:pt idx="50430" formatCode="General">
                  <c:v>33.939599999999999</c:v>
                </c:pt>
                <c:pt idx="50431" formatCode="General">
                  <c:v>33.940300000000001</c:v>
                </c:pt>
                <c:pt idx="50432" formatCode="General">
                  <c:v>33.941000000000003</c:v>
                </c:pt>
                <c:pt idx="50433" formatCode="General">
                  <c:v>33.941699999999997</c:v>
                </c:pt>
                <c:pt idx="50434" formatCode="General">
                  <c:v>33.942300000000003</c:v>
                </c:pt>
                <c:pt idx="50435" formatCode="General">
                  <c:v>33.942999999999998</c:v>
                </c:pt>
                <c:pt idx="50436" formatCode="General">
                  <c:v>33.9437</c:v>
                </c:pt>
                <c:pt idx="50437" formatCode="General">
                  <c:v>33.944400000000002</c:v>
                </c:pt>
                <c:pt idx="50438" formatCode="General">
                  <c:v>33.945</c:v>
                </c:pt>
                <c:pt idx="50439" formatCode="General">
                  <c:v>33.945700000000002</c:v>
                </c:pt>
                <c:pt idx="50440" formatCode="General">
                  <c:v>33.946399999999997</c:v>
                </c:pt>
                <c:pt idx="50441" formatCode="General">
                  <c:v>33.947099999999999</c:v>
                </c:pt>
                <c:pt idx="50442" formatCode="General">
                  <c:v>33.947699999999998</c:v>
                </c:pt>
                <c:pt idx="50443" formatCode="General">
                  <c:v>33.948399999999999</c:v>
                </c:pt>
                <c:pt idx="50444" formatCode="General">
                  <c:v>33.949100000000001</c:v>
                </c:pt>
                <c:pt idx="50445" formatCode="General">
                  <c:v>33.9497</c:v>
                </c:pt>
                <c:pt idx="50446" formatCode="General">
                  <c:v>33.950400000000002</c:v>
                </c:pt>
                <c:pt idx="50447" formatCode="General">
                  <c:v>33.951099999999997</c:v>
                </c:pt>
                <c:pt idx="50448" formatCode="General">
                  <c:v>33.951799999999999</c:v>
                </c:pt>
                <c:pt idx="50449" formatCode="General">
                  <c:v>33.952399999999997</c:v>
                </c:pt>
                <c:pt idx="50450" formatCode="General">
                  <c:v>33.953099999999999</c:v>
                </c:pt>
                <c:pt idx="50451" formatCode="General">
                  <c:v>33.953800000000001</c:v>
                </c:pt>
                <c:pt idx="50452" formatCode="General">
                  <c:v>33.954500000000003</c:v>
                </c:pt>
                <c:pt idx="50453" formatCode="General">
                  <c:v>33.955100000000002</c:v>
                </c:pt>
                <c:pt idx="50454" formatCode="General">
                  <c:v>33.955800000000004</c:v>
                </c:pt>
                <c:pt idx="50455" formatCode="General">
                  <c:v>33.956499999999998</c:v>
                </c:pt>
                <c:pt idx="50456" formatCode="General">
                  <c:v>33.957099999999997</c:v>
                </c:pt>
                <c:pt idx="50457" formatCode="General">
                  <c:v>33.957799999999999</c:v>
                </c:pt>
                <c:pt idx="50458" formatCode="General">
                  <c:v>33.958500000000001</c:v>
                </c:pt>
                <c:pt idx="50459" formatCode="General">
                  <c:v>33.959200000000003</c:v>
                </c:pt>
                <c:pt idx="50460" formatCode="General">
                  <c:v>33.959800000000001</c:v>
                </c:pt>
                <c:pt idx="50461" formatCode="General">
                  <c:v>33.960500000000003</c:v>
                </c:pt>
                <c:pt idx="50462" formatCode="General">
                  <c:v>33.961199999999998</c:v>
                </c:pt>
                <c:pt idx="50463" formatCode="General">
                  <c:v>33.9619</c:v>
                </c:pt>
                <c:pt idx="50464" formatCode="General">
                  <c:v>33.962499999999999</c:v>
                </c:pt>
                <c:pt idx="50465" formatCode="General">
                  <c:v>33.963200000000001</c:v>
                </c:pt>
                <c:pt idx="50466" formatCode="General">
                  <c:v>33.963900000000002</c:v>
                </c:pt>
                <c:pt idx="50467" formatCode="General">
                  <c:v>33.964599999999997</c:v>
                </c:pt>
                <c:pt idx="50468" formatCode="General">
                  <c:v>33.965200000000003</c:v>
                </c:pt>
                <c:pt idx="50469" formatCode="General">
                  <c:v>33.965899999999998</c:v>
                </c:pt>
                <c:pt idx="50470" formatCode="General">
                  <c:v>33.9666</c:v>
                </c:pt>
                <c:pt idx="50471" formatCode="General">
                  <c:v>33.967199999999998</c:v>
                </c:pt>
                <c:pt idx="50472" formatCode="General">
                  <c:v>33.9679</c:v>
                </c:pt>
                <c:pt idx="50473" formatCode="General">
                  <c:v>33.968600000000002</c:v>
                </c:pt>
                <c:pt idx="50474" formatCode="General">
                  <c:v>33.969299999999997</c:v>
                </c:pt>
                <c:pt idx="50475" formatCode="General">
                  <c:v>33.969900000000003</c:v>
                </c:pt>
                <c:pt idx="50476" formatCode="General">
                  <c:v>33.970599999999997</c:v>
                </c:pt>
                <c:pt idx="50477" formatCode="General">
                  <c:v>33.971299999999999</c:v>
                </c:pt>
                <c:pt idx="50478" formatCode="General">
                  <c:v>33.972000000000001</c:v>
                </c:pt>
                <c:pt idx="50479" formatCode="General">
                  <c:v>33.9726</c:v>
                </c:pt>
                <c:pt idx="50480" formatCode="General">
                  <c:v>33.973300000000002</c:v>
                </c:pt>
                <c:pt idx="50481" formatCode="General">
                  <c:v>33.973999999999997</c:v>
                </c:pt>
                <c:pt idx="50482" formatCode="General">
                  <c:v>33.974600000000002</c:v>
                </c:pt>
                <c:pt idx="50483" formatCode="General">
                  <c:v>33.975299999999997</c:v>
                </c:pt>
                <c:pt idx="50484" formatCode="General">
                  <c:v>33.975999999999999</c:v>
                </c:pt>
                <c:pt idx="50485" formatCode="General">
                  <c:v>33.976700000000001</c:v>
                </c:pt>
                <c:pt idx="50486" formatCode="General">
                  <c:v>33.9773</c:v>
                </c:pt>
                <c:pt idx="50487" formatCode="General">
                  <c:v>33.978000000000002</c:v>
                </c:pt>
                <c:pt idx="50488" formatCode="General">
                  <c:v>33.978700000000003</c:v>
                </c:pt>
                <c:pt idx="50489" formatCode="General">
                  <c:v>33.979399999999998</c:v>
                </c:pt>
                <c:pt idx="50490" formatCode="General">
                  <c:v>33.979999999999997</c:v>
                </c:pt>
                <c:pt idx="50491" formatCode="General">
                  <c:v>33.980699999999999</c:v>
                </c:pt>
                <c:pt idx="50492" formatCode="General">
                  <c:v>33.981400000000001</c:v>
                </c:pt>
                <c:pt idx="50493" formatCode="General">
                  <c:v>33.981999999999999</c:v>
                </c:pt>
                <c:pt idx="50494" formatCode="General">
                  <c:v>33.982700000000001</c:v>
                </c:pt>
                <c:pt idx="50495" formatCode="General">
                  <c:v>33.983400000000003</c:v>
                </c:pt>
                <c:pt idx="50496" formatCode="General">
                  <c:v>33.984099999999998</c:v>
                </c:pt>
                <c:pt idx="50497" formatCode="General">
                  <c:v>33.984699999999997</c:v>
                </c:pt>
                <c:pt idx="50498" formatCode="General">
                  <c:v>33.985399999999998</c:v>
                </c:pt>
                <c:pt idx="50499" formatCode="General">
                  <c:v>33.9861</c:v>
                </c:pt>
                <c:pt idx="50500" formatCode="General">
                  <c:v>33.986800000000002</c:v>
                </c:pt>
                <c:pt idx="50501" formatCode="General">
                  <c:v>33.987400000000001</c:v>
                </c:pt>
                <c:pt idx="50502" formatCode="General">
                  <c:v>33.988100000000003</c:v>
                </c:pt>
                <c:pt idx="50503" formatCode="General">
                  <c:v>33.988799999999998</c:v>
                </c:pt>
                <c:pt idx="50504" formatCode="General">
                  <c:v>33.9895</c:v>
                </c:pt>
                <c:pt idx="50505" formatCode="General">
                  <c:v>33.990099999999998</c:v>
                </c:pt>
                <c:pt idx="50506" formatCode="General">
                  <c:v>33.9908</c:v>
                </c:pt>
                <c:pt idx="50507" formatCode="General">
                  <c:v>33.991500000000002</c:v>
                </c:pt>
                <c:pt idx="50508" formatCode="General">
                  <c:v>33.992100000000001</c:v>
                </c:pt>
                <c:pt idx="50509" formatCode="General">
                  <c:v>33.992800000000003</c:v>
                </c:pt>
                <c:pt idx="50510" formatCode="General">
                  <c:v>33.993499999999997</c:v>
                </c:pt>
                <c:pt idx="50511" formatCode="General">
                  <c:v>33.994199999999999</c:v>
                </c:pt>
                <c:pt idx="50512" formatCode="General">
                  <c:v>33.994799999999998</c:v>
                </c:pt>
                <c:pt idx="50513" formatCode="General">
                  <c:v>33.9955</c:v>
                </c:pt>
                <c:pt idx="50514" formatCode="General">
                  <c:v>33.996200000000002</c:v>
                </c:pt>
                <c:pt idx="50515" formatCode="General">
                  <c:v>33.996899999999997</c:v>
                </c:pt>
                <c:pt idx="50516" formatCode="General">
                  <c:v>33.997500000000002</c:v>
                </c:pt>
                <c:pt idx="50517" formatCode="General">
                  <c:v>33.998199999999997</c:v>
                </c:pt>
                <c:pt idx="50518" formatCode="General">
                  <c:v>33.998899999999999</c:v>
                </c:pt>
                <c:pt idx="50519" formatCode="General">
                  <c:v>33.999499999999998</c:v>
                </c:pt>
                <c:pt idx="50520" formatCode="General">
                  <c:v>34.0002</c:v>
                </c:pt>
                <c:pt idx="50521" formatCode="General">
                  <c:v>34.000900000000001</c:v>
                </c:pt>
                <c:pt idx="50522" formatCode="General">
                  <c:v>34.001600000000003</c:v>
                </c:pt>
                <c:pt idx="50523" formatCode="General">
                  <c:v>34.002200000000002</c:v>
                </c:pt>
                <c:pt idx="50524" formatCode="General">
                  <c:v>34.002899999999997</c:v>
                </c:pt>
                <c:pt idx="50525" formatCode="General">
                  <c:v>34.003599999999999</c:v>
                </c:pt>
                <c:pt idx="50526" formatCode="General">
                  <c:v>34.004300000000001</c:v>
                </c:pt>
                <c:pt idx="50527" formatCode="General">
                  <c:v>34.004899999999999</c:v>
                </c:pt>
                <c:pt idx="50528" formatCode="General">
                  <c:v>34.005600000000001</c:v>
                </c:pt>
                <c:pt idx="50529" formatCode="General">
                  <c:v>34.006300000000003</c:v>
                </c:pt>
                <c:pt idx="50530" formatCode="General">
                  <c:v>34.006900000000002</c:v>
                </c:pt>
                <c:pt idx="50531" formatCode="General">
                  <c:v>34.007599999999996</c:v>
                </c:pt>
                <c:pt idx="50532" formatCode="General">
                  <c:v>34.008299999999998</c:v>
                </c:pt>
                <c:pt idx="50533" formatCode="General">
                  <c:v>34.009</c:v>
                </c:pt>
                <c:pt idx="50534" formatCode="General">
                  <c:v>34.009599999999999</c:v>
                </c:pt>
                <c:pt idx="50535" formatCode="General">
                  <c:v>34.010300000000001</c:v>
                </c:pt>
                <c:pt idx="50536" formatCode="General">
                  <c:v>34.011000000000003</c:v>
                </c:pt>
                <c:pt idx="50537" formatCode="General">
                  <c:v>34.011699999999998</c:v>
                </c:pt>
                <c:pt idx="50538" formatCode="General">
                  <c:v>34.012300000000003</c:v>
                </c:pt>
                <c:pt idx="50539" formatCode="General">
                  <c:v>34.012999999999998</c:v>
                </c:pt>
                <c:pt idx="50540" formatCode="General">
                  <c:v>34.0137</c:v>
                </c:pt>
                <c:pt idx="50541" formatCode="General">
                  <c:v>34.014400000000002</c:v>
                </c:pt>
                <c:pt idx="50542" formatCode="General">
                  <c:v>34.015000000000001</c:v>
                </c:pt>
                <c:pt idx="50543" formatCode="General">
                  <c:v>34.015700000000002</c:v>
                </c:pt>
                <c:pt idx="50544" formatCode="General">
                  <c:v>34.016399999999997</c:v>
                </c:pt>
                <c:pt idx="50545" formatCode="General">
                  <c:v>34.017000000000003</c:v>
                </c:pt>
                <c:pt idx="50546" formatCode="General">
                  <c:v>34.017699999999998</c:v>
                </c:pt>
                <c:pt idx="50547" formatCode="General">
                  <c:v>34.0184</c:v>
                </c:pt>
                <c:pt idx="50548" formatCode="General">
                  <c:v>34.019100000000002</c:v>
                </c:pt>
                <c:pt idx="50549" formatCode="General">
                  <c:v>34.0197</c:v>
                </c:pt>
                <c:pt idx="50550" formatCode="General">
                  <c:v>34.020400000000002</c:v>
                </c:pt>
                <c:pt idx="50551" formatCode="General">
                  <c:v>34.021099999999997</c:v>
                </c:pt>
                <c:pt idx="50552" formatCode="General">
                  <c:v>34.021799999999999</c:v>
                </c:pt>
                <c:pt idx="50553" formatCode="General">
                  <c:v>34.022399999999998</c:v>
                </c:pt>
                <c:pt idx="50554" formatCode="General">
                  <c:v>34.023099999999999</c:v>
                </c:pt>
                <c:pt idx="50555" formatCode="General">
                  <c:v>34.023800000000001</c:v>
                </c:pt>
                <c:pt idx="50556" formatCode="General">
                  <c:v>34.0244</c:v>
                </c:pt>
                <c:pt idx="50557" formatCode="General">
                  <c:v>34.025100000000002</c:v>
                </c:pt>
                <c:pt idx="50558" formatCode="General">
                  <c:v>34.025799999999997</c:v>
                </c:pt>
                <c:pt idx="50559" formatCode="General">
                  <c:v>34.026499999999999</c:v>
                </c:pt>
                <c:pt idx="50560" formatCode="General">
                  <c:v>34.027099999999997</c:v>
                </c:pt>
                <c:pt idx="50561" formatCode="General">
                  <c:v>34.027799999999999</c:v>
                </c:pt>
                <c:pt idx="50562" formatCode="General">
                  <c:v>34.028500000000001</c:v>
                </c:pt>
                <c:pt idx="50563" formatCode="General">
                  <c:v>34.029200000000003</c:v>
                </c:pt>
                <c:pt idx="50564" formatCode="General">
                  <c:v>34.029800000000002</c:v>
                </c:pt>
                <c:pt idx="50565" formatCode="General">
                  <c:v>34.030500000000004</c:v>
                </c:pt>
                <c:pt idx="50566" formatCode="General">
                  <c:v>34.031199999999998</c:v>
                </c:pt>
                <c:pt idx="50567" formatCode="General">
                  <c:v>34.0319</c:v>
                </c:pt>
                <c:pt idx="50568" formatCode="General">
                  <c:v>34.032499999999999</c:v>
                </c:pt>
                <c:pt idx="50569" formatCode="General">
                  <c:v>34.033200000000001</c:v>
                </c:pt>
                <c:pt idx="50570" formatCode="General">
                  <c:v>34.033900000000003</c:v>
                </c:pt>
                <c:pt idx="50571" formatCode="General">
                  <c:v>34.034500000000001</c:v>
                </c:pt>
                <c:pt idx="50572" formatCode="General">
                  <c:v>34.035200000000003</c:v>
                </c:pt>
                <c:pt idx="50573" formatCode="General">
                  <c:v>34.035899999999998</c:v>
                </c:pt>
                <c:pt idx="50574" formatCode="General">
                  <c:v>34.0366</c:v>
                </c:pt>
                <c:pt idx="50575" formatCode="General">
                  <c:v>34.037199999999999</c:v>
                </c:pt>
                <c:pt idx="50576" formatCode="General">
                  <c:v>34.0379</c:v>
                </c:pt>
                <c:pt idx="50577" formatCode="General">
                  <c:v>34.038600000000002</c:v>
                </c:pt>
                <c:pt idx="50578" formatCode="General">
                  <c:v>34.039299999999997</c:v>
                </c:pt>
                <c:pt idx="50579" formatCode="General">
                  <c:v>34.039900000000003</c:v>
                </c:pt>
                <c:pt idx="50580" formatCode="General">
                  <c:v>34.040599999999998</c:v>
                </c:pt>
                <c:pt idx="50581" formatCode="General">
                  <c:v>34.0413</c:v>
                </c:pt>
                <c:pt idx="50582" formatCode="General">
                  <c:v>34.041899999999998</c:v>
                </c:pt>
                <c:pt idx="50583" formatCode="General">
                  <c:v>34.0426</c:v>
                </c:pt>
                <c:pt idx="50584" formatCode="General">
                  <c:v>34.043300000000002</c:v>
                </c:pt>
                <c:pt idx="50585" formatCode="General">
                  <c:v>34.043999999999997</c:v>
                </c:pt>
                <c:pt idx="50586" formatCode="General">
                  <c:v>34.044600000000003</c:v>
                </c:pt>
                <c:pt idx="50587" formatCode="General">
                  <c:v>34.045299999999997</c:v>
                </c:pt>
                <c:pt idx="50588" formatCode="General">
                  <c:v>34.045999999999999</c:v>
                </c:pt>
                <c:pt idx="50589" formatCode="General">
                  <c:v>34.046700000000001</c:v>
                </c:pt>
                <c:pt idx="50590" formatCode="General">
                  <c:v>34.0473</c:v>
                </c:pt>
                <c:pt idx="50591" formatCode="General">
                  <c:v>34.048000000000002</c:v>
                </c:pt>
                <c:pt idx="50592" formatCode="General">
                  <c:v>34.048699999999997</c:v>
                </c:pt>
                <c:pt idx="50593" formatCode="General">
                  <c:v>34.049300000000002</c:v>
                </c:pt>
                <c:pt idx="50594" formatCode="General">
                  <c:v>34.049999999999997</c:v>
                </c:pt>
                <c:pt idx="50595" formatCode="General">
                  <c:v>34.050699999999999</c:v>
                </c:pt>
                <c:pt idx="50596" formatCode="General">
                  <c:v>34.051400000000001</c:v>
                </c:pt>
                <c:pt idx="50597" formatCode="General">
                  <c:v>34.052</c:v>
                </c:pt>
                <c:pt idx="50598" formatCode="General">
                  <c:v>34.052700000000002</c:v>
                </c:pt>
                <c:pt idx="50599" formatCode="General">
                  <c:v>34.053400000000003</c:v>
                </c:pt>
                <c:pt idx="50600" formatCode="General">
                  <c:v>34.054099999999998</c:v>
                </c:pt>
                <c:pt idx="50601" formatCode="General">
                  <c:v>34.054699999999997</c:v>
                </c:pt>
                <c:pt idx="50602" formatCode="General">
                  <c:v>34.055399999999999</c:v>
                </c:pt>
                <c:pt idx="50603" formatCode="General">
                  <c:v>34.056100000000001</c:v>
                </c:pt>
                <c:pt idx="50604" formatCode="General">
                  <c:v>34.056800000000003</c:v>
                </c:pt>
                <c:pt idx="50605" formatCode="General">
                  <c:v>34.057400000000001</c:v>
                </c:pt>
                <c:pt idx="50606" formatCode="General">
                  <c:v>34.058100000000003</c:v>
                </c:pt>
                <c:pt idx="50607" formatCode="General">
                  <c:v>34.058799999999998</c:v>
                </c:pt>
                <c:pt idx="50608" formatCode="General">
                  <c:v>34.059399999999997</c:v>
                </c:pt>
                <c:pt idx="50609" formatCode="General">
                  <c:v>34.060099999999998</c:v>
                </c:pt>
                <c:pt idx="50610" formatCode="General">
                  <c:v>34.0608</c:v>
                </c:pt>
                <c:pt idx="50611" formatCode="General">
                  <c:v>34.061500000000002</c:v>
                </c:pt>
                <c:pt idx="50612" formatCode="General">
                  <c:v>34.062100000000001</c:v>
                </c:pt>
                <c:pt idx="50613" formatCode="General">
                  <c:v>34.062800000000003</c:v>
                </c:pt>
                <c:pt idx="50614" formatCode="General">
                  <c:v>34.063499999999998</c:v>
                </c:pt>
                <c:pt idx="50615" formatCode="General">
                  <c:v>34.0642</c:v>
                </c:pt>
                <c:pt idx="50616" formatCode="General">
                  <c:v>34.064799999999998</c:v>
                </c:pt>
                <c:pt idx="50617" formatCode="General">
                  <c:v>34.0655</c:v>
                </c:pt>
                <c:pt idx="50618" formatCode="General">
                  <c:v>34.066200000000002</c:v>
                </c:pt>
                <c:pt idx="50619" formatCode="General">
                  <c:v>34.066800000000001</c:v>
                </c:pt>
                <c:pt idx="50620" formatCode="General">
                  <c:v>34.067500000000003</c:v>
                </c:pt>
                <c:pt idx="50621" formatCode="General">
                  <c:v>34.068199999999997</c:v>
                </c:pt>
                <c:pt idx="50622" formatCode="General">
                  <c:v>34.068899999999999</c:v>
                </c:pt>
                <c:pt idx="50623" formatCode="General">
                  <c:v>34.069499999999998</c:v>
                </c:pt>
                <c:pt idx="50624" formatCode="General">
                  <c:v>34.0702</c:v>
                </c:pt>
                <c:pt idx="50625" formatCode="General">
                  <c:v>34.070900000000002</c:v>
                </c:pt>
                <c:pt idx="50626" formatCode="General">
                  <c:v>34.071599999999997</c:v>
                </c:pt>
                <c:pt idx="50627" formatCode="General">
                  <c:v>34.072200000000002</c:v>
                </c:pt>
                <c:pt idx="50628" formatCode="General">
                  <c:v>34.072899999999997</c:v>
                </c:pt>
                <c:pt idx="50629" formatCode="General">
                  <c:v>34.073599999999999</c:v>
                </c:pt>
                <c:pt idx="50630" formatCode="General">
                  <c:v>34.074300000000001</c:v>
                </c:pt>
                <c:pt idx="50631" formatCode="General">
                  <c:v>34.0749</c:v>
                </c:pt>
                <c:pt idx="50632" formatCode="General">
                  <c:v>34.075600000000001</c:v>
                </c:pt>
                <c:pt idx="50633" formatCode="General">
                  <c:v>34.076300000000003</c:v>
                </c:pt>
                <c:pt idx="50634" formatCode="General">
                  <c:v>34.076900000000002</c:v>
                </c:pt>
                <c:pt idx="50635" formatCode="General">
                  <c:v>34.077599999999997</c:v>
                </c:pt>
                <c:pt idx="50636" formatCode="General">
                  <c:v>34.078299999999999</c:v>
                </c:pt>
                <c:pt idx="50637" formatCode="General">
                  <c:v>34.079000000000001</c:v>
                </c:pt>
                <c:pt idx="50638" formatCode="General">
                  <c:v>34.079599999999999</c:v>
                </c:pt>
                <c:pt idx="50639" formatCode="General">
                  <c:v>34.080300000000001</c:v>
                </c:pt>
                <c:pt idx="50640" formatCode="General">
                  <c:v>34.081000000000003</c:v>
                </c:pt>
                <c:pt idx="50641" formatCode="General">
                  <c:v>34.081699999999998</c:v>
                </c:pt>
                <c:pt idx="50642" formatCode="General">
                  <c:v>34.082299999999996</c:v>
                </c:pt>
                <c:pt idx="50643" formatCode="General">
                  <c:v>34.082999999999998</c:v>
                </c:pt>
                <c:pt idx="50644" formatCode="General">
                  <c:v>34.0837</c:v>
                </c:pt>
                <c:pt idx="50645" formatCode="General">
                  <c:v>34.084299999999999</c:v>
                </c:pt>
                <c:pt idx="50646" formatCode="General">
                  <c:v>34.085000000000001</c:v>
                </c:pt>
                <c:pt idx="50647" formatCode="General">
                  <c:v>34.085700000000003</c:v>
                </c:pt>
                <c:pt idx="50648" formatCode="General">
                  <c:v>34.086399999999998</c:v>
                </c:pt>
                <c:pt idx="50649" formatCode="General">
                  <c:v>34.087000000000003</c:v>
                </c:pt>
                <c:pt idx="50650" formatCode="General">
                  <c:v>34.087699999999998</c:v>
                </c:pt>
                <c:pt idx="50651" formatCode="General">
                  <c:v>34.0884</c:v>
                </c:pt>
                <c:pt idx="50652" formatCode="General">
                  <c:v>34.089100000000002</c:v>
                </c:pt>
                <c:pt idx="50653" formatCode="General">
                  <c:v>34.089700000000001</c:v>
                </c:pt>
                <c:pt idx="50654" formatCode="General">
                  <c:v>34.090400000000002</c:v>
                </c:pt>
                <c:pt idx="50655" formatCode="General">
                  <c:v>34.091099999999997</c:v>
                </c:pt>
                <c:pt idx="50656" formatCode="General">
                  <c:v>34.091700000000003</c:v>
                </c:pt>
                <c:pt idx="50657" formatCode="General">
                  <c:v>34.092399999999998</c:v>
                </c:pt>
                <c:pt idx="50658" formatCode="General">
                  <c:v>34.0931</c:v>
                </c:pt>
                <c:pt idx="50659" formatCode="General">
                  <c:v>34.093800000000002</c:v>
                </c:pt>
                <c:pt idx="50660" formatCode="General">
                  <c:v>34.0944</c:v>
                </c:pt>
                <c:pt idx="50661" formatCode="General">
                  <c:v>34.095100000000002</c:v>
                </c:pt>
                <c:pt idx="50662" formatCode="General">
                  <c:v>34.095799999999997</c:v>
                </c:pt>
                <c:pt idx="50663" formatCode="General">
                  <c:v>34.096499999999999</c:v>
                </c:pt>
                <c:pt idx="50664" formatCode="General">
                  <c:v>34.097099999999998</c:v>
                </c:pt>
                <c:pt idx="50665" formatCode="General">
                  <c:v>34.097799999999999</c:v>
                </c:pt>
                <c:pt idx="50666" formatCode="General">
                  <c:v>34.098500000000001</c:v>
                </c:pt>
                <c:pt idx="50667" formatCode="General">
                  <c:v>34.099200000000003</c:v>
                </c:pt>
                <c:pt idx="50668" formatCode="General">
                  <c:v>34.099800000000002</c:v>
                </c:pt>
                <c:pt idx="50669" formatCode="General">
                  <c:v>34.100499999999997</c:v>
                </c:pt>
                <c:pt idx="50670" formatCode="General">
                  <c:v>34.101199999999999</c:v>
                </c:pt>
                <c:pt idx="50671" formatCode="General">
                  <c:v>34.101799999999997</c:v>
                </c:pt>
                <c:pt idx="50672" formatCode="General">
                  <c:v>34.102499999999999</c:v>
                </c:pt>
                <c:pt idx="50673" formatCode="General">
                  <c:v>34.103200000000001</c:v>
                </c:pt>
                <c:pt idx="50674" formatCode="General">
                  <c:v>34.103900000000003</c:v>
                </c:pt>
                <c:pt idx="50675" formatCode="General">
                  <c:v>34.104500000000002</c:v>
                </c:pt>
                <c:pt idx="50676" formatCode="General">
                  <c:v>34.105200000000004</c:v>
                </c:pt>
                <c:pt idx="50677" formatCode="General">
                  <c:v>34.105899999999998</c:v>
                </c:pt>
                <c:pt idx="50678" formatCode="General">
                  <c:v>34.1066</c:v>
                </c:pt>
                <c:pt idx="50679" formatCode="General">
                  <c:v>34.107199999999999</c:v>
                </c:pt>
                <c:pt idx="50680" formatCode="General">
                  <c:v>34.107900000000001</c:v>
                </c:pt>
                <c:pt idx="50681" formatCode="General">
                  <c:v>34.108600000000003</c:v>
                </c:pt>
                <c:pt idx="50682" formatCode="General">
                  <c:v>34.109200000000001</c:v>
                </c:pt>
                <c:pt idx="50683" formatCode="General">
                  <c:v>34.109900000000003</c:v>
                </c:pt>
                <c:pt idx="50684" formatCode="General">
                  <c:v>34.110599999999998</c:v>
                </c:pt>
                <c:pt idx="50685" formatCode="General">
                  <c:v>34.1113</c:v>
                </c:pt>
                <c:pt idx="50686" formatCode="General">
                  <c:v>34.111899999999999</c:v>
                </c:pt>
                <c:pt idx="50687" formatCode="General">
                  <c:v>34.1126</c:v>
                </c:pt>
                <c:pt idx="50688" formatCode="General">
                  <c:v>34.113300000000002</c:v>
                </c:pt>
                <c:pt idx="50689" formatCode="General">
                  <c:v>34.113999999999997</c:v>
                </c:pt>
                <c:pt idx="50690" formatCode="General">
                  <c:v>34.114600000000003</c:v>
                </c:pt>
                <c:pt idx="50691" formatCode="General">
                  <c:v>34.115299999999998</c:v>
                </c:pt>
                <c:pt idx="50692" formatCode="General">
                  <c:v>34.116</c:v>
                </c:pt>
                <c:pt idx="50693" formatCode="General">
                  <c:v>34.116599999999998</c:v>
                </c:pt>
                <c:pt idx="50694" formatCode="General">
                  <c:v>34.1173</c:v>
                </c:pt>
                <c:pt idx="50695" formatCode="General">
                  <c:v>34.118000000000002</c:v>
                </c:pt>
                <c:pt idx="50696" formatCode="General">
                  <c:v>34.118699999999997</c:v>
                </c:pt>
                <c:pt idx="50697" formatCode="General">
                  <c:v>34.119300000000003</c:v>
                </c:pt>
                <c:pt idx="50698" formatCode="General">
                  <c:v>34.119999999999997</c:v>
                </c:pt>
                <c:pt idx="50699" formatCode="General">
                  <c:v>34.120699999999999</c:v>
                </c:pt>
                <c:pt idx="50700" formatCode="General">
                  <c:v>34.121400000000001</c:v>
                </c:pt>
                <c:pt idx="50701" formatCode="General">
                  <c:v>34.122</c:v>
                </c:pt>
                <c:pt idx="50702" formatCode="General">
                  <c:v>34.122700000000002</c:v>
                </c:pt>
                <c:pt idx="50703" formatCode="General">
                  <c:v>34.123399999999997</c:v>
                </c:pt>
                <c:pt idx="50704" formatCode="General">
                  <c:v>34.124099999999999</c:v>
                </c:pt>
                <c:pt idx="50705" formatCode="General">
                  <c:v>34.124699999999997</c:v>
                </c:pt>
                <c:pt idx="50706" formatCode="General">
                  <c:v>34.125399999999999</c:v>
                </c:pt>
                <c:pt idx="50707" formatCode="General">
                  <c:v>34.126100000000001</c:v>
                </c:pt>
                <c:pt idx="50708" formatCode="General">
                  <c:v>34.1267</c:v>
                </c:pt>
                <c:pt idx="50709" formatCode="General">
                  <c:v>34.127400000000002</c:v>
                </c:pt>
                <c:pt idx="50710" formatCode="General">
                  <c:v>34.128100000000003</c:v>
                </c:pt>
                <c:pt idx="50711" formatCode="General">
                  <c:v>34.128799999999998</c:v>
                </c:pt>
                <c:pt idx="50712" formatCode="General">
                  <c:v>34.129399999999997</c:v>
                </c:pt>
                <c:pt idx="50713" formatCode="General">
                  <c:v>34.130099999999999</c:v>
                </c:pt>
                <c:pt idx="50714" formatCode="General">
                  <c:v>34.130800000000001</c:v>
                </c:pt>
                <c:pt idx="50715" formatCode="General">
                  <c:v>34.131500000000003</c:v>
                </c:pt>
                <c:pt idx="50716" formatCode="General">
                  <c:v>34.132100000000001</c:v>
                </c:pt>
                <c:pt idx="50717" formatCode="General">
                  <c:v>34.132800000000003</c:v>
                </c:pt>
                <c:pt idx="50718" formatCode="General">
                  <c:v>34.133499999999998</c:v>
                </c:pt>
                <c:pt idx="50719" formatCode="General">
                  <c:v>34.134099999999997</c:v>
                </c:pt>
                <c:pt idx="50720" formatCode="General">
                  <c:v>34.134799999999998</c:v>
                </c:pt>
                <c:pt idx="50721" formatCode="General">
                  <c:v>34.1355</c:v>
                </c:pt>
                <c:pt idx="50722" formatCode="General">
                  <c:v>34.136200000000002</c:v>
                </c:pt>
                <c:pt idx="50723" formatCode="General">
                  <c:v>34.136800000000001</c:v>
                </c:pt>
                <c:pt idx="50724" formatCode="General">
                  <c:v>34.137500000000003</c:v>
                </c:pt>
                <c:pt idx="50725" formatCode="General">
                  <c:v>34.138199999999998</c:v>
                </c:pt>
                <c:pt idx="50726" formatCode="General">
                  <c:v>34.1389</c:v>
                </c:pt>
                <c:pt idx="50727" formatCode="General">
                  <c:v>34.139499999999998</c:v>
                </c:pt>
                <c:pt idx="50728" formatCode="General">
                  <c:v>34.1402</c:v>
                </c:pt>
                <c:pt idx="50729" formatCode="General">
                  <c:v>34.140900000000002</c:v>
                </c:pt>
                <c:pt idx="50730" formatCode="General">
                  <c:v>34.141599999999997</c:v>
                </c:pt>
                <c:pt idx="50731" formatCode="General">
                  <c:v>34.142200000000003</c:v>
                </c:pt>
                <c:pt idx="50732" formatCode="General">
                  <c:v>34.142899999999997</c:v>
                </c:pt>
                <c:pt idx="50733" formatCode="General">
                  <c:v>34.143599999999999</c:v>
                </c:pt>
                <c:pt idx="50734" formatCode="General">
                  <c:v>34.144199999999998</c:v>
                </c:pt>
                <c:pt idx="50735" formatCode="General">
                  <c:v>34.1449</c:v>
                </c:pt>
                <c:pt idx="50736" formatCode="General">
                  <c:v>34.145600000000002</c:v>
                </c:pt>
                <c:pt idx="50737" formatCode="General">
                  <c:v>34.146299999999997</c:v>
                </c:pt>
                <c:pt idx="50738" formatCode="General">
                  <c:v>34.146900000000002</c:v>
                </c:pt>
                <c:pt idx="50739" formatCode="General">
                  <c:v>34.147599999999997</c:v>
                </c:pt>
                <c:pt idx="50740" formatCode="General">
                  <c:v>34.148299999999999</c:v>
                </c:pt>
                <c:pt idx="50741" formatCode="General">
                  <c:v>34.149000000000001</c:v>
                </c:pt>
                <c:pt idx="50742" formatCode="General">
                  <c:v>34.1496</c:v>
                </c:pt>
                <c:pt idx="50743" formatCode="General">
                  <c:v>34.150300000000001</c:v>
                </c:pt>
                <c:pt idx="50744" formatCode="General">
                  <c:v>34.151000000000003</c:v>
                </c:pt>
                <c:pt idx="50745" formatCode="General">
                  <c:v>34.151600000000002</c:v>
                </c:pt>
                <c:pt idx="50746" formatCode="General">
                  <c:v>34.152299999999997</c:v>
                </c:pt>
                <c:pt idx="50747" formatCode="General">
                  <c:v>34.152999999999999</c:v>
                </c:pt>
                <c:pt idx="50748" formatCode="General">
                  <c:v>34.153700000000001</c:v>
                </c:pt>
                <c:pt idx="50749" formatCode="General">
                  <c:v>34.154299999999999</c:v>
                </c:pt>
                <c:pt idx="50750" formatCode="General">
                  <c:v>34.155000000000001</c:v>
                </c:pt>
                <c:pt idx="50751" formatCode="General">
                  <c:v>34.155700000000003</c:v>
                </c:pt>
                <c:pt idx="50752" formatCode="General">
                  <c:v>34.156399999999998</c:v>
                </c:pt>
                <c:pt idx="50753" formatCode="General">
                  <c:v>34.156999999999996</c:v>
                </c:pt>
                <c:pt idx="50754" formatCode="General">
                  <c:v>34.157699999999998</c:v>
                </c:pt>
                <c:pt idx="50755" formatCode="General">
                  <c:v>34.1584</c:v>
                </c:pt>
                <c:pt idx="50756" formatCode="General">
                  <c:v>34.158999999999999</c:v>
                </c:pt>
                <c:pt idx="50757" formatCode="General">
                  <c:v>34.159700000000001</c:v>
                </c:pt>
                <c:pt idx="50758" formatCode="General">
                  <c:v>34.160400000000003</c:v>
                </c:pt>
                <c:pt idx="50759" formatCode="General">
                  <c:v>34.161099999999998</c:v>
                </c:pt>
                <c:pt idx="50760" formatCode="General">
                  <c:v>34.161700000000003</c:v>
                </c:pt>
                <c:pt idx="50761" formatCode="General">
                  <c:v>34.162399999999998</c:v>
                </c:pt>
                <c:pt idx="50762" formatCode="General">
                  <c:v>34.1631</c:v>
                </c:pt>
                <c:pt idx="50763" formatCode="General">
                  <c:v>34.163800000000002</c:v>
                </c:pt>
                <c:pt idx="50764" formatCode="General">
                  <c:v>34.164400000000001</c:v>
                </c:pt>
                <c:pt idx="50765" formatCode="General">
                  <c:v>34.165100000000002</c:v>
                </c:pt>
                <c:pt idx="50766" formatCode="General">
                  <c:v>34.165799999999997</c:v>
                </c:pt>
                <c:pt idx="50767" formatCode="General">
                  <c:v>34.166499999999999</c:v>
                </c:pt>
                <c:pt idx="50768" formatCode="General">
                  <c:v>34.167099999999998</c:v>
                </c:pt>
                <c:pt idx="50769" formatCode="General">
                  <c:v>34.1678</c:v>
                </c:pt>
                <c:pt idx="50770" formatCode="General">
                  <c:v>34.168500000000002</c:v>
                </c:pt>
                <c:pt idx="50771" formatCode="General">
                  <c:v>34.1691</c:v>
                </c:pt>
                <c:pt idx="50772" formatCode="General">
                  <c:v>34.169800000000002</c:v>
                </c:pt>
                <c:pt idx="50773" formatCode="General">
                  <c:v>34.170499999999997</c:v>
                </c:pt>
                <c:pt idx="50774" formatCode="General">
                  <c:v>34.171199999999999</c:v>
                </c:pt>
                <c:pt idx="50775" formatCode="General">
                  <c:v>34.171799999999998</c:v>
                </c:pt>
                <c:pt idx="50776" formatCode="General">
                  <c:v>34.172499999999999</c:v>
                </c:pt>
                <c:pt idx="50777" formatCode="General">
                  <c:v>34.173200000000001</c:v>
                </c:pt>
                <c:pt idx="50778" formatCode="General">
                  <c:v>34.173900000000003</c:v>
                </c:pt>
                <c:pt idx="50779" formatCode="General">
                  <c:v>34.174500000000002</c:v>
                </c:pt>
                <c:pt idx="50780" formatCode="General">
                  <c:v>34.175199999999997</c:v>
                </c:pt>
                <c:pt idx="50781" formatCode="General">
                  <c:v>34.175899999999999</c:v>
                </c:pt>
                <c:pt idx="50782" formatCode="General">
                  <c:v>34.176499999999997</c:v>
                </c:pt>
                <c:pt idx="50783" formatCode="General">
                  <c:v>34.177199999999999</c:v>
                </c:pt>
                <c:pt idx="50784" formatCode="General">
                  <c:v>34.177900000000001</c:v>
                </c:pt>
                <c:pt idx="50785" formatCode="General">
                  <c:v>34.178600000000003</c:v>
                </c:pt>
                <c:pt idx="50786" formatCode="General">
                  <c:v>34.179200000000002</c:v>
                </c:pt>
                <c:pt idx="50787" formatCode="General">
                  <c:v>34.179900000000004</c:v>
                </c:pt>
                <c:pt idx="50788" formatCode="General">
                  <c:v>34.180599999999998</c:v>
                </c:pt>
                <c:pt idx="50789" formatCode="General">
                  <c:v>34.1813</c:v>
                </c:pt>
                <c:pt idx="50790" formatCode="General">
                  <c:v>34.181899999999999</c:v>
                </c:pt>
                <c:pt idx="50791" formatCode="General">
                  <c:v>34.182600000000001</c:v>
                </c:pt>
                <c:pt idx="50792" formatCode="General">
                  <c:v>34.183300000000003</c:v>
                </c:pt>
                <c:pt idx="50793" formatCode="General">
                  <c:v>34.183999999999997</c:v>
                </c:pt>
                <c:pt idx="50794" formatCode="General">
                  <c:v>34.184600000000003</c:v>
                </c:pt>
                <c:pt idx="50795" formatCode="General">
                  <c:v>34.185299999999998</c:v>
                </c:pt>
                <c:pt idx="50796" formatCode="General">
                  <c:v>34.186</c:v>
                </c:pt>
                <c:pt idx="50797" formatCode="General">
                  <c:v>34.186599999999999</c:v>
                </c:pt>
                <c:pt idx="50798" formatCode="General">
                  <c:v>34.1873</c:v>
                </c:pt>
                <c:pt idx="50799" formatCode="General">
                  <c:v>34.188000000000002</c:v>
                </c:pt>
                <c:pt idx="50800" formatCode="General">
                  <c:v>34.188699999999997</c:v>
                </c:pt>
                <c:pt idx="50801" formatCode="General">
                  <c:v>34.189300000000003</c:v>
                </c:pt>
                <c:pt idx="50802" formatCode="General">
                  <c:v>34.19</c:v>
                </c:pt>
                <c:pt idx="50803" formatCode="General">
                  <c:v>34.1907</c:v>
                </c:pt>
                <c:pt idx="50804" formatCode="General">
                  <c:v>34.191400000000002</c:v>
                </c:pt>
                <c:pt idx="50805" formatCode="General">
                  <c:v>34.192</c:v>
                </c:pt>
                <c:pt idx="50806" formatCode="General">
                  <c:v>34.192700000000002</c:v>
                </c:pt>
                <c:pt idx="50807" formatCode="General">
                  <c:v>34.193399999999997</c:v>
                </c:pt>
                <c:pt idx="50808" formatCode="General">
                  <c:v>34.194000000000003</c:v>
                </c:pt>
                <c:pt idx="50809" formatCode="General">
                  <c:v>34.194699999999997</c:v>
                </c:pt>
                <c:pt idx="50810" formatCode="General">
                  <c:v>34.195399999999999</c:v>
                </c:pt>
                <c:pt idx="50811" formatCode="General">
                  <c:v>34.196100000000001</c:v>
                </c:pt>
                <c:pt idx="50812" formatCode="General">
                  <c:v>34.1967</c:v>
                </c:pt>
                <c:pt idx="50813" formatCode="General">
                  <c:v>34.197400000000002</c:v>
                </c:pt>
                <c:pt idx="50814" formatCode="General">
                  <c:v>34.198099999999997</c:v>
                </c:pt>
                <c:pt idx="50815" formatCode="General">
                  <c:v>34.198799999999999</c:v>
                </c:pt>
                <c:pt idx="50816" formatCode="General">
                  <c:v>34.199399999999997</c:v>
                </c:pt>
                <c:pt idx="50817" formatCode="General">
                  <c:v>34.200099999999999</c:v>
                </c:pt>
                <c:pt idx="50818" formatCode="General">
                  <c:v>34.200800000000001</c:v>
                </c:pt>
                <c:pt idx="50819" formatCode="General">
                  <c:v>34.2014</c:v>
                </c:pt>
                <c:pt idx="50820" formatCode="General">
                  <c:v>34.202100000000002</c:v>
                </c:pt>
                <c:pt idx="50821" formatCode="General">
                  <c:v>34.202800000000003</c:v>
                </c:pt>
                <c:pt idx="50822" formatCode="General">
                  <c:v>34.203499999999998</c:v>
                </c:pt>
                <c:pt idx="50823" formatCode="General">
                  <c:v>34.204099999999997</c:v>
                </c:pt>
                <c:pt idx="50824" formatCode="General">
                  <c:v>34.204799999999999</c:v>
                </c:pt>
                <c:pt idx="50825" formatCode="General">
                  <c:v>34.205500000000001</c:v>
                </c:pt>
                <c:pt idx="50826" formatCode="General">
                  <c:v>34.206200000000003</c:v>
                </c:pt>
                <c:pt idx="50827" formatCode="General">
                  <c:v>34.206800000000001</c:v>
                </c:pt>
                <c:pt idx="50828" formatCode="General">
                  <c:v>34.207500000000003</c:v>
                </c:pt>
                <c:pt idx="50829" formatCode="General">
                  <c:v>34.208199999999998</c:v>
                </c:pt>
                <c:pt idx="50830" formatCode="General">
                  <c:v>34.2089</c:v>
                </c:pt>
                <c:pt idx="50831" formatCode="General">
                  <c:v>34.209499999999998</c:v>
                </c:pt>
                <c:pt idx="50832" formatCode="General">
                  <c:v>34.2102</c:v>
                </c:pt>
                <c:pt idx="50833" formatCode="General">
                  <c:v>34.210900000000002</c:v>
                </c:pt>
                <c:pt idx="50834" formatCode="General">
                  <c:v>34.211500000000001</c:v>
                </c:pt>
                <c:pt idx="50835" formatCode="General">
                  <c:v>34.212200000000003</c:v>
                </c:pt>
                <c:pt idx="50836" formatCode="General">
                  <c:v>34.212899999999998</c:v>
                </c:pt>
                <c:pt idx="50837" formatCode="General">
                  <c:v>34.2136</c:v>
                </c:pt>
                <c:pt idx="50838" formatCode="General">
                  <c:v>34.214199999999998</c:v>
                </c:pt>
                <c:pt idx="50839" formatCode="General">
                  <c:v>34.2149</c:v>
                </c:pt>
                <c:pt idx="50840" formatCode="General">
                  <c:v>34.215600000000002</c:v>
                </c:pt>
                <c:pt idx="50841" formatCode="General">
                  <c:v>34.216299999999997</c:v>
                </c:pt>
                <c:pt idx="50842" formatCode="General">
                  <c:v>34.216900000000003</c:v>
                </c:pt>
                <c:pt idx="50843" formatCode="General">
                  <c:v>34.217599999999997</c:v>
                </c:pt>
                <c:pt idx="50844" formatCode="General">
                  <c:v>34.218299999999999</c:v>
                </c:pt>
                <c:pt idx="50845" formatCode="General">
                  <c:v>34.218899999999998</c:v>
                </c:pt>
                <c:pt idx="50846" formatCode="General">
                  <c:v>34.2196</c:v>
                </c:pt>
                <c:pt idx="50847" formatCode="General">
                  <c:v>34.220300000000002</c:v>
                </c:pt>
                <c:pt idx="50848" formatCode="General">
                  <c:v>34.220999999999997</c:v>
                </c:pt>
                <c:pt idx="50849" formatCode="General">
                  <c:v>34.221600000000002</c:v>
                </c:pt>
                <c:pt idx="50850" formatCode="General">
                  <c:v>34.222299999999997</c:v>
                </c:pt>
                <c:pt idx="50851" formatCode="General">
                  <c:v>34.222999999999999</c:v>
                </c:pt>
                <c:pt idx="50852" formatCode="General">
                  <c:v>34.223700000000001</c:v>
                </c:pt>
                <c:pt idx="50853" formatCode="General">
                  <c:v>34.224299999999999</c:v>
                </c:pt>
                <c:pt idx="50854" formatCode="General">
                  <c:v>34.225000000000001</c:v>
                </c:pt>
                <c:pt idx="50855" formatCode="General">
                  <c:v>34.225700000000003</c:v>
                </c:pt>
                <c:pt idx="50856" formatCode="General">
                  <c:v>34.226300000000002</c:v>
                </c:pt>
                <c:pt idx="50857" formatCode="General">
                  <c:v>34.226999999999997</c:v>
                </c:pt>
                <c:pt idx="50858" formatCode="General">
                  <c:v>34.227699999999999</c:v>
                </c:pt>
                <c:pt idx="50859" formatCode="General">
                  <c:v>34.228400000000001</c:v>
                </c:pt>
                <c:pt idx="50860" formatCode="General">
                  <c:v>34.228999999999999</c:v>
                </c:pt>
                <c:pt idx="50861" formatCode="General">
                  <c:v>34.229700000000001</c:v>
                </c:pt>
                <c:pt idx="50862" formatCode="General">
                  <c:v>34.230400000000003</c:v>
                </c:pt>
                <c:pt idx="50863" formatCode="General">
                  <c:v>34.231099999999998</c:v>
                </c:pt>
                <c:pt idx="50864" formatCode="General">
                  <c:v>34.231699999999996</c:v>
                </c:pt>
                <c:pt idx="50865" formatCode="General">
                  <c:v>34.232399999999998</c:v>
                </c:pt>
                <c:pt idx="50866" formatCode="General">
                  <c:v>34.2331</c:v>
                </c:pt>
                <c:pt idx="50867" formatCode="General">
                  <c:v>34.233800000000002</c:v>
                </c:pt>
                <c:pt idx="50868" formatCode="General">
                  <c:v>34.234400000000001</c:v>
                </c:pt>
                <c:pt idx="50869" formatCode="General">
                  <c:v>34.235100000000003</c:v>
                </c:pt>
                <c:pt idx="50870" formatCode="General">
                  <c:v>34.235799999999998</c:v>
                </c:pt>
                <c:pt idx="50871" formatCode="General">
                  <c:v>34.236400000000003</c:v>
                </c:pt>
                <c:pt idx="50872" formatCode="General">
                  <c:v>34.237099999999998</c:v>
                </c:pt>
                <c:pt idx="50873" formatCode="General">
                  <c:v>34.2378</c:v>
                </c:pt>
                <c:pt idx="50874" formatCode="General">
                  <c:v>34.238500000000002</c:v>
                </c:pt>
                <c:pt idx="50875" formatCode="General">
                  <c:v>34.239100000000001</c:v>
                </c:pt>
                <c:pt idx="50876" formatCode="General">
                  <c:v>34.239800000000002</c:v>
                </c:pt>
                <c:pt idx="50877" formatCode="General">
                  <c:v>34.240499999999997</c:v>
                </c:pt>
                <c:pt idx="50878" formatCode="General">
                  <c:v>34.241199999999999</c:v>
                </c:pt>
                <c:pt idx="50879" formatCode="General">
                  <c:v>34.241799999999998</c:v>
                </c:pt>
                <c:pt idx="50880" formatCode="General">
                  <c:v>34.2425</c:v>
                </c:pt>
                <c:pt idx="50881" formatCode="General">
                  <c:v>34.243200000000002</c:v>
                </c:pt>
                <c:pt idx="50882" formatCode="General">
                  <c:v>34.2438</c:v>
                </c:pt>
                <c:pt idx="50883" formatCode="General">
                  <c:v>34.244500000000002</c:v>
                </c:pt>
                <c:pt idx="50884" formatCode="General">
                  <c:v>34.245199999999997</c:v>
                </c:pt>
                <c:pt idx="50885" formatCode="General">
                  <c:v>34.245899999999999</c:v>
                </c:pt>
                <c:pt idx="50886" formatCode="General">
                  <c:v>34.246499999999997</c:v>
                </c:pt>
                <c:pt idx="50887" formatCode="General">
                  <c:v>34.247199999999999</c:v>
                </c:pt>
                <c:pt idx="50888" formatCode="General">
                  <c:v>34.247900000000001</c:v>
                </c:pt>
                <c:pt idx="50889" formatCode="General">
                  <c:v>34.248600000000003</c:v>
                </c:pt>
                <c:pt idx="50890" formatCode="General">
                  <c:v>34.249200000000002</c:v>
                </c:pt>
                <c:pt idx="50891" formatCode="General">
                  <c:v>34.249899999999997</c:v>
                </c:pt>
                <c:pt idx="50892" formatCode="General">
                  <c:v>34.250599999999999</c:v>
                </c:pt>
                <c:pt idx="50893" formatCode="General">
                  <c:v>34.251300000000001</c:v>
                </c:pt>
                <c:pt idx="50894" formatCode="General">
                  <c:v>34.251899999999999</c:v>
                </c:pt>
                <c:pt idx="50895" formatCode="General">
                  <c:v>34.252600000000001</c:v>
                </c:pt>
                <c:pt idx="50896" formatCode="General">
                  <c:v>34.253300000000003</c:v>
                </c:pt>
                <c:pt idx="50897" formatCode="General">
                  <c:v>34.253900000000002</c:v>
                </c:pt>
                <c:pt idx="50898" formatCode="General">
                  <c:v>34.254600000000003</c:v>
                </c:pt>
                <c:pt idx="50899" formatCode="General">
                  <c:v>34.255299999999998</c:v>
                </c:pt>
                <c:pt idx="50900" formatCode="General">
                  <c:v>34.256</c:v>
                </c:pt>
                <c:pt idx="50901" formatCode="General">
                  <c:v>34.256599999999999</c:v>
                </c:pt>
                <c:pt idx="50902" formatCode="General">
                  <c:v>34.257300000000001</c:v>
                </c:pt>
                <c:pt idx="50903" formatCode="General">
                  <c:v>34.258000000000003</c:v>
                </c:pt>
                <c:pt idx="50904" formatCode="General">
                  <c:v>34.258699999999997</c:v>
                </c:pt>
                <c:pt idx="50905" formatCode="General">
                  <c:v>34.259300000000003</c:v>
                </c:pt>
                <c:pt idx="50906" formatCode="General">
                  <c:v>34.26</c:v>
                </c:pt>
                <c:pt idx="50907" formatCode="General">
                  <c:v>34.2607</c:v>
                </c:pt>
                <c:pt idx="50908" formatCode="General">
                  <c:v>34.261299999999999</c:v>
                </c:pt>
                <c:pt idx="50909" formatCode="General">
                  <c:v>34.262</c:v>
                </c:pt>
                <c:pt idx="50910" formatCode="General">
                  <c:v>34.262700000000002</c:v>
                </c:pt>
                <c:pt idx="50911" formatCode="General">
                  <c:v>34.263399999999997</c:v>
                </c:pt>
                <c:pt idx="50912" formatCode="General">
                  <c:v>34.264000000000003</c:v>
                </c:pt>
                <c:pt idx="50913" formatCode="General">
                  <c:v>34.264699999999998</c:v>
                </c:pt>
                <c:pt idx="50914" formatCode="General">
                  <c:v>34.2654</c:v>
                </c:pt>
                <c:pt idx="50915" formatCode="General">
                  <c:v>34.266100000000002</c:v>
                </c:pt>
                <c:pt idx="50916" formatCode="General">
                  <c:v>34.2667</c:v>
                </c:pt>
                <c:pt idx="50917" formatCode="General">
                  <c:v>34.267400000000002</c:v>
                </c:pt>
                <c:pt idx="50918" formatCode="General">
                  <c:v>34.268099999999997</c:v>
                </c:pt>
                <c:pt idx="50919" formatCode="General">
                  <c:v>34.268700000000003</c:v>
                </c:pt>
                <c:pt idx="50920" formatCode="General">
                  <c:v>34.269399999999997</c:v>
                </c:pt>
                <c:pt idx="50921" formatCode="General">
                  <c:v>34.270099999999999</c:v>
                </c:pt>
                <c:pt idx="50922" formatCode="General">
                  <c:v>34.270800000000001</c:v>
                </c:pt>
                <c:pt idx="50923" formatCode="General">
                  <c:v>34.2714</c:v>
                </c:pt>
                <c:pt idx="50924" formatCode="General">
                  <c:v>34.272100000000002</c:v>
                </c:pt>
                <c:pt idx="50925" formatCode="General">
                  <c:v>34.272799999999997</c:v>
                </c:pt>
                <c:pt idx="50926" formatCode="General">
                  <c:v>34.273499999999999</c:v>
                </c:pt>
                <c:pt idx="50927" formatCode="General">
                  <c:v>34.274099999999997</c:v>
                </c:pt>
                <c:pt idx="50928" formatCode="General">
                  <c:v>34.274799999999999</c:v>
                </c:pt>
                <c:pt idx="50929" formatCode="General">
                  <c:v>34.275500000000001</c:v>
                </c:pt>
                <c:pt idx="50930" formatCode="General">
                  <c:v>34.276200000000003</c:v>
                </c:pt>
                <c:pt idx="50931" formatCode="General">
                  <c:v>34.276800000000001</c:v>
                </c:pt>
                <c:pt idx="50932" formatCode="General">
                  <c:v>34.277500000000003</c:v>
                </c:pt>
                <c:pt idx="50933" formatCode="General">
                  <c:v>34.278199999999998</c:v>
                </c:pt>
                <c:pt idx="50934" formatCode="General">
                  <c:v>34.278799999999997</c:v>
                </c:pt>
                <c:pt idx="50935" formatCode="General">
                  <c:v>34.279499999999999</c:v>
                </c:pt>
                <c:pt idx="50936" formatCode="General">
                  <c:v>34.280200000000001</c:v>
                </c:pt>
                <c:pt idx="50937" formatCode="General">
                  <c:v>34.280900000000003</c:v>
                </c:pt>
                <c:pt idx="50938" formatCode="General">
                  <c:v>34.281500000000001</c:v>
                </c:pt>
                <c:pt idx="50939" formatCode="General">
                  <c:v>34.282200000000003</c:v>
                </c:pt>
                <c:pt idx="50940" formatCode="General">
                  <c:v>34.282899999999998</c:v>
                </c:pt>
                <c:pt idx="50941" formatCode="General">
                  <c:v>34.2836</c:v>
                </c:pt>
                <c:pt idx="50942" formatCode="General">
                  <c:v>34.284199999999998</c:v>
                </c:pt>
                <c:pt idx="50943" formatCode="General">
                  <c:v>34.2849</c:v>
                </c:pt>
                <c:pt idx="50944" formatCode="General">
                  <c:v>34.285600000000002</c:v>
                </c:pt>
                <c:pt idx="50945" formatCode="General">
                  <c:v>34.286200000000001</c:v>
                </c:pt>
                <c:pt idx="50946" formatCode="General">
                  <c:v>34.286900000000003</c:v>
                </c:pt>
                <c:pt idx="50947" formatCode="General">
                  <c:v>34.287599999999998</c:v>
                </c:pt>
                <c:pt idx="50948" formatCode="General">
                  <c:v>34.2883</c:v>
                </c:pt>
                <c:pt idx="50949" formatCode="General">
                  <c:v>34.288899999999998</c:v>
                </c:pt>
                <c:pt idx="50950" formatCode="General">
                  <c:v>34.2896</c:v>
                </c:pt>
                <c:pt idx="50951" formatCode="General">
                  <c:v>34.290300000000002</c:v>
                </c:pt>
                <c:pt idx="50952" formatCode="General">
                  <c:v>34.290999999999997</c:v>
                </c:pt>
                <c:pt idx="50953" formatCode="General">
                  <c:v>34.291600000000003</c:v>
                </c:pt>
                <c:pt idx="50954" formatCode="General">
                  <c:v>34.292299999999997</c:v>
                </c:pt>
                <c:pt idx="50955" formatCode="General">
                  <c:v>34.292999999999999</c:v>
                </c:pt>
                <c:pt idx="50956" formatCode="General">
                  <c:v>34.293700000000001</c:v>
                </c:pt>
                <c:pt idx="50957" formatCode="General">
                  <c:v>34.2943</c:v>
                </c:pt>
                <c:pt idx="50958" formatCode="General">
                  <c:v>34.295000000000002</c:v>
                </c:pt>
                <c:pt idx="50959" formatCode="General">
                  <c:v>34.295699999999997</c:v>
                </c:pt>
                <c:pt idx="50960" formatCode="General">
                  <c:v>34.296300000000002</c:v>
                </c:pt>
                <c:pt idx="50961" formatCode="General">
                  <c:v>34.296999999999997</c:v>
                </c:pt>
                <c:pt idx="50962" formatCode="General">
                  <c:v>34.297699999999999</c:v>
                </c:pt>
                <c:pt idx="50963" formatCode="General">
                  <c:v>34.298400000000001</c:v>
                </c:pt>
                <c:pt idx="50964" formatCode="General">
                  <c:v>34.298999999999999</c:v>
                </c:pt>
                <c:pt idx="50965" formatCode="General">
                  <c:v>34.299700000000001</c:v>
                </c:pt>
                <c:pt idx="50966" formatCode="General">
                  <c:v>34.300400000000003</c:v>
                </c:pt>
                <c:pt idx="50967" formatCode="General">
                  <c:v>34.301099999999998</c:v>
                </c:pt>
                <c:pt idx="50968" formatCode="General">
                  <c:v>34.301699999999997</c:v>
                </c:pt>
                <c:pt idx="50969" formatCode="General">
                  <c:v>34.302399999999999</c:v>
                </c:pt>
                <c:pt idx="50970" formatCode="General">
                  <c:v>34.303100000000001</c:v>
                </c:pt>
                <c:pt idx="50971" formatCode="General">
                  <c:v>34.303699999999999</c:v>
                </c:pt>
                <c:pt idx="50972" formatCode="General">
                  <c:v>34.304400000000001</c:v>
                </c:pt>
                <c:pt idx="50973" formatCode="General">
                  <c:v>34.305100000000003</c:v>
                </c:pt>
                <c:pt idx="50974" formatCode="General">
                  <c:v>34.305799999999998</c:v>
                </c:pt>
                <c:pt idx="50975" formatCode="General">
                  <c:v>34.306399999999996</c:v>
                </c:pt>
                <c:pt idx="50976" formatCode="General">
                  <c:v>34.307099999999998</c:v>
                </c:pt>
                <c:pt idx="50977" formatCode="General">
                  <c:v>34.3078</c:v>
                </c:pt>
                <c:pt idx="50978" formatCode="General">
                  <c:v>34.308500000000002</c:v>
                </c:pt>
                <c:pt idx="50979" formatCode="General">
                  <c:v>34.309100000000001</c:v>
                </c:pt>
                <c:pt idx="50980" formatCode="General">
                  <c:v>34.309800000000003</c:v>
                </c:pt>
                <c:pt idx="50981" formatCode="General">
                  <c:v>34.310499999999998</c:v>
                </c:pt>
                <c:pt idx="50982" formatCode="General">
                  <c:v>34.311100000000003</c:v>
                </c:pt>
                <c:pt idx="50983" formatCode="General">
                  <c:v>34.311799999999998</c:v>
                </c:pt>
                <c:pt idx="50984" formatCode="General">
                  <c:v>34.3125</c:v>
                </c:pt>
                <c:pt idx="50985" formatCode="General">
                  <c:v>34.313200000000002</c:v>
                </c:pt>
                <c:pt idx="50986" formatCode="General">
                  <c:v>34.313800000000001</c:v>
                </c:pt>
                <c:pt idx="50987" formatCode="General">
                  <c:v>34.314500000000002</c:v>
                </c:pt>
                <c:pt idx="50988" formatCode="General">
                  <c:v>34.315199999999997</c:v>
                </c:pt>
                <c:pt idx="50989" formatCode="General">
                  <c:v>34.315899999999999</c:v>
                </c:pt>
                <c:pt idx="50990" formatCode="General">
                  <c:v>34.316499999999998</c:v>
                </c:pt>
                <c:pt idx="50991" formatCode="General">
                  <c:v>34.3172</c:v>
                </c:pt>
                <c:pt idx="50992" formatCode="General">
                  <c:v>34.317900000000002</c:v>
                </c:pt>
                <c:pt idx="50993" formatCode="General">
                  <c:v>34.318600000000004</c:v>
                </c:pt>
                <c:pt idx="50994" formatCode="General">
                  <c:v>34.319200000000002</c:v>
                </c:pt>
                <c:pt idx="50995" formatCode="General">
                  <c:v>34.319899999999997</c:v>
                </c:pt>
                <c:pt idx="50996" formatCode="General">
                  <c:v>34.320599999999999</c:v>
                </c:pt>
                <c:pt idx="50997" formatCode="General">
                  <c:v>34.321199999999997</c:v>
                </c:pt>
                <c:pt idx="50998" formatCode="General">
                  <c:v>34.321899999999999</c:v>
                </c:pt>
                <c:pt idx="50999" formatCode="General">
                  <c:v>34.322600000000001</c:v>
                </c:pt>
                <c:pt idx="51000" formatCode="General">
                  <c:v>34.323300000000003</c:v>
                </c:pt>
                <c:pt idx="51001" formatCode="General">
                  <c:v>34.323900000000002</c:v>
                </c:pt>
                <c:pt idx="51002" formatCode="General">
                  <c:v>34.324599999999997</c:v>
                </c:pt>
                <c:pt idx="51003" formatCode="General">
                  <c:v>34.325299999999999</c:v>
                </c:pt>
                <c:pt idx="51004" formatCode="General">
                  <c:v>34.326000000000001</c:v>
                </c:pt>
                <c:pt idx="51005" formatCode="General">
                  <c:v>34.326599999999999</c:v>
                </c:pt>
                <c:pt idx="51006" formatCode="General">
                  <c:v>34.327300000000001</c:v>
                </c:pt>
                <c:pt idx="51007" formatCode="General">
                  <c:v>34.328000000000003</c:v>
                </c:pt>
                <c:pt idx="51008" formatCode="General">
                  <c:v>34.328600000000002</c:v>
                </c:pt>
                <c:pt idx="51009" formatCode="General">
                  <c:v>34.329300000000003</c:v>
                </c:pt>
                <c:pt idx="51010" formatCode="General">
                  <c:v>34.33</c:v>
                </c:pt>
                <c:pt idx="51011" formatCode="General">
                  <c:v>34.3307</c:v>
                </c:pt>
                <c:pt idx="51012" formatCode="General">
                  <c:v>34.331299999999999</c:v>
                </c:pt>
                <c:pt idx="51013" formatCode="General">
                  <c:v>34.332000000000001</c:v>
                </c:pt>
                <c:pt idx="51014" formatCode="General">
                  <c:v>34.332700000000003</c:v>
                </c:pt>
                <c:pt idx="51015" formatCode="General">
                  <c:v>34.333399999999997</c:v>
                </c:pt>
                <c:pt idx="51016" formatCode="General">
                  <c:v>34.334000000000003</c:v>
                </c:pt>
                <c:pt idx="51017" formatCode="General">
                  <c:v>34.334699999999998</c:v>
                </c:pt>
                <c:pt idx="51018" formatCode="General">
                  <c:v>34.3354</c:v>
                </c:pt>
                <c:pt idx="51019" formatCode="General">
                  <c:v>34.335999999999999</c:v>
                </c:pt>
                <c:pt idx="51020" formatCode="General">
                  <c:v>34.3367</c:v>
                </c:pt>
                <c:pt idx="51021" formatCode="General">
                  <c:v>34.337400000000002</c:v>
                </c:pt>
                <c:pt idx="51022" formatCode="General">
                  <c:v>34.338099999999997</c:v>
                </c:pt>
                <c:pt idx="51023" formatCode="General">
                  <c:v>34.338700000000003</c:v>
                </c:pt>
                <c:pt idx="51024" formatCode="General">
                  <c:v>34.339399999999998</c:v>
                </c:pt>
                <c:pt idx="51025" formatCode="General">
                  <c:v>34.3401</c:v>
                </c:pt>
                <c:pt idx="51026" formatCode="General">
                  <c:v>34.340800000000002</c:v>
                </c:pt>
                <c:pt idx="51027" formatCode="General">
                  <c:v>34.3414</c:v>
                </c:pt>
                <c:pt idx="51028" formatCode="General">
                  <c:v>34.342100000000002</c:v>
                </c:pt>
                <c:pt idx="51029" formatCode="General">
                  <c:v>34.342799999999997</c:v>
                </c:pt>
                <c:pt idx="51030" formatCode="General">
                  <c:v>34.343499999999999</c:v>
                </c:pt>
                <c:pt idx="51031" formatCode="General">
                  <c:v>34.344099999999997</c:v>
                </c:pt>
                <c:pt idx="51032" formatCode="General">
                  <c:v>34.344799999999999</c:v>
                </c:pt>
                <c:pt idx="51033" formatCode="General">
                  <c:v>34.345500000000001</c:v>
                </c:pt>
                <c:pt idx="51034" formatCode="General">
                  <c:v>34.3461</c:v>
                </c:pt>
                <c:pt idx="51035" formatCode="General">
                  <c:v>34.346800000000002</c:v>
                </c:pt>
                <c:pt idx="51036" formatCode="General">
                  <c:v>34.347499999999997</c:v>
                </c:pt>
                <c:pt idx="51037" formatCode="General">
                  <c:v>34.348199999999999</c:v>
                </c:pt>
                <c:pt idx="51038" formatCode="General">
                  <c:v>34.348799999999997</c:v>
                </c:pt>
                <c:pt idx="51039" formatCode="General">
                  <c:v>34.349499999999999</c:v>
                </c:pt>
                <c:pt idx="51040" formatCode="General">
                  <c:v>34.350200000000001</c:v>
                </c:pt>
                <c:pt idx="51041" formatCode="General">
                  <c:v>34.350900000000003</c:v>
                </c:pt>
                <c:pt idx="51042" formatCode="General">
                  <c:v>34.351500000000001</c:v>
                </c:pt>
                <c:pt idx="51043" formatCode="General">
                  <c:v>34.352200000000003</c:v>
                </c:pt>
                <c:pt idx="51044" formatCode="General">
                  <c:v>34.352899999999998</c:v>
                </c:pt>
                <c:pt idx="51045" formatCode="General">
                  <c:v>34.353499999999997</c:v>
                </c:pt>
                <c:pt idx="51046" formatCode="General">
                  <c:v>34.354199999999999</c:v>
                </c:pt>
                <c:pt idx="51047" formatCode="General">
                  <c:v>34.354900000000001</c:v>
                </c:pt>
                <c:pt idx="51048" formatCode="General">
                  <c:v>34.355600000000003</c:v>
                </c:pt>
                <c:pt idx="51049" formatCode="General">
                  <c:v>34.356200000000001</c:v>
                </c:pt>
                <c:pt idx="51050" formatCode="General">
                  <c:v>34.356900000000003</c:v>
                </c:pt>
                <c:pt idx="51051" formatCode="General">
                  <c:v>34.357599999999998</c:v>
                </c:pt>
                <c:pt idx="51052" formatCode="General">
                  <c:v>34.3583</c:v>
                </c:pt>
                <c:pt idx="51053" formatCode="General">
                  <c:v>34.358899999999998</c:v>
                </c:pt>
                <c:pt idx="51054" formatCode="General">
                  <c:v>34.3596</c:v>
                </c:pt>
                <c:pt idx="51055" formatCode="General">
                  <c:v>34.360300000000002</c:v>
                </c:pt>
                <c:pt idx="51056" formatCode="General">
                  <c:v>34.360999999999997</c:v>
                </c:pt>
                <c:pt idx="51057" formatCode="General">
                  <c:v>34.361600000000003</c:v>
                </c:pt>
                <c:pt idx="51058" formatCode="General">
                  <c:v>34.362299999999998</c:v>
                </c:pt>
                <c:pt idx="51059" formatCode="General">
                  <c:v>34.363</c:v>
                </c:pt>
                <c:pt idx="51060" formatCode="General">
                  <c:v>34.363599999999998</c:v>
                </c:pt>
                <c:pt idx="51061" formatCode="General">
                  <c:v>34.3643</c:v>
                </c:pt>
                <c:pt idx="51062" formatCode="General">
                  <c:v>34.365000000000002</c:v>
                </c:pt>
                <c:pt idx="51063" formatCode="General">
                  <c:v>34.365699999999997</c:v>
                </c:pt>
                <c:pt idx="51064" formatCode="General">
                  <c:v>34.366300000000003</c:v>
                </c:pt>
                <c:pt idx="51065" formatCode="General">
                  <c:v>34.366999999999997</c:v>
                </c:pt>
                <c:pt idx="51066" formatCode="General">
                  <c:v>34.367699999999999</c:v>
                </c:pt>
                <c:pt idx="51067" formatCode="General">
                  <c:v>34.368400000000001</c:v>
                </c:pt>
                <c:pt idx="51068" formatCode="General">
                  <c:v>34.369</c:v>
                </c:pt>
                <c:pt idx="51069" formatCode="General">
                  <c:v>34.369700000000002</c:v>
                </c:pt>
                <c:pt idx="51070" formatCode="General">
                  <c:v>34.370399999999997</c:v>
                </c:pt>
                <c:pt idx="51071" formatCode="General">
                  <c:v>34.371000000000002</c:v>
                </c:pt>
                <c:pt idx="51072" formatCode="General">
                  <c:v>34.371699999999997</c:v>
                </c:pt>
                <c:pt idx="51073" formatCode="General">
                  <c:v>34.372399999999999</c:v>
                </c:pt>
                <c:pt idx="51074" formatCode="General">
                  <c:v>34.373100000000001</c:v>
                </c:pt>
                <c:pt idx="51075" formatCode="General">
                  <c:v>34.373699999999999</c:v>
                </c:pt>
                <c:pt idx="51076" formatCode="General">
                  <c:v>34.374400000000001</c:v>
                </c:pt>
                <c:pt idx="51077" formatCode="General">
                  <c:v>34.375100000000003</c:v>
                </c:pt>
                <c:pt idx="51078" formatCode="General">
                  <c:v>34.375799999999998</c:v>
                </c:pt>
                <c:pt idx="51079" formatCode="General">
                  <c:v>34.376399999999997</c:v>
                </c:pt>
                <c:pt idx="51080" formatCode="General">
                  <c:v>34.377099999999999</c:v>
                </c:pt>
                <c:pt idx="51081" formatCode="General">
                  <c:v>34.377800000000001</c:v>
                </c:pt>
                <c:pt idx="51082" formatCode="General">
                  <c:v>34.378399999999999</c:v>
                </c:pt>
                <c:pt idx="51083" formatCode="General">
                  <c:v>34.379100000000001</c:v>
                </c:pt>
                <c:pt idx="51084" formatCode="General">
                  <c:v>34.379800000000003</c:v>
                </c:pt>
                <c:pt idx="51085" formatCode="General">
                  <c:v>34.380499999999998</c:v>
                </c:pt>
                <c:pt idx="51086" formatCode="General">
                  <c:v>34.381100000000004</c:v>
                </c:pt>
                <c:pt idx="51087" formatCode="General">
                  <c:v>34.381799999999998</c:v>
                </c:pt>
                <c:pt idx="51088" formatCode="General">
                  <c:v>34.3825</c:v>
                </c:pt>
                <c:pt idx="51089" formatCode="General">
                  <c:v>34.383200000000002</c:v>
                </c:pt>
                <c:pt idx="51090" formatCode="General">
                  <c:v>34.383800000000001</c:v>
                </c:pt>
                <c:pt idx="51091" formatCode="General">
                  <c:v>34.384500000000003</c:v>
                </c:pt>
                <c:pt idx="51092" formatCode="General">
                  <c:v>34.385199999999998</c:v>
                </c:pt>
                <c:pt idx="51093" formatCode="General">
                  <c:v>34.385899999999999</c:v>
                </c:pt>
                <c:pt idx="51094" formatCode="General">
                  <c:v>34.386499999999998</c:v>
                </c:pt>
                <c:pt idx="51095" formatCode="General">
                  <c:v>34.3872</c:v>
                </c:pt>
                <c:pt idx="51096" formatCode="General">
                  <c:v>34.387900000000002</c:v>
                </c:pt>
                <c:pt idx="51097" formatCode="General">
                  <c:v>34.388500000000001</c:v>
                </c:pt>
                <c:pt idx="51098" formatCode="General">
                  <c:v>34.389200000000002</c:v>
                </c:pt>
                <c:pt idx="51099" formatCode="General">
                  <c:v>34.389899999999997</c:v>
                </c:pt>
                <c:pt idx="51100" formatCode="General">
                  <c:v>34.390599999999999</c:v>
                </c:pt>
                <c:pt idx="51101" formatCode="General">
                  <c:v>34.391199999999998</c:v>
                </c:pt>
                <c:pt idx="51102" formatCode="General">
                  <c:v>34.3919</c:v>
                </c:pt>
                <c:pt idx="51103" formatCode="General">
                  <c:v>34.392600000000002</c:v>
                </c:pt>
                <c:pt idx="51104" formatCode="General">
                  <c:v>34.393300000000004</c:v>
                </c:pt>
                <c:pt idx="51105" formatCode="General">
                  <c:v>34.393900000000002</c:v>
                </c:pt>
                <c:pt idx="51106" formatCode="General">
                  <c:v>34.394599999999997</c:v>
                </c:pt>
                <c:pt idx="51107" formatCode="General">
                  <c:v>34.395299999999999</c:v>
                </c:pt>
                <c:pt idx="51108" formatCode="General">
                  <c:v>34.395899999999997</c:v>
                </c:pt>
                <c:pt idx="51109" formatCode="General">
                  <c:v>34.396599999999999</c:v>
                </c:pt>
                <c:pt idx="51110" formatCode="General">
                  <c:v>34.397300000000001</c:v>
                </c:pt>
                <c:pt idx="51111" formatCode="General">
                  <c:v>34.398000000000003</c:v>
                </c:pt>
                <c:pt idx="51112" formatCode="General">
                  <c:v>34.398600000000002</c:v>
                </c:pt>
                <c:pt idx="51113" formatCode="General">
                  <c:v>34.399299999999997</c:v>
                </c:pt>
                <c:pt idx="51114" formatCode="General">
                  <c:v>34.4</c:v>
                </c:pt>
                <c:pt idx="51115" formatCode="General">
                  <c:v>34.400700000000001</c:v>
                </c:pt>
                <c:pt idx="51116" formatCode="General">
                  <c:v>34.401299999999999</c:v>
                </c:pt>
                <c:pt idx="51117" formatCode="General">
                  <c:v>34.402000000000001</c:v>
                </c:pt>
                <c:pt idx="51118" formatCode="General">
                  <c:v>34.402700000000003</c:v>
                </c:pt>
                <c:pt idx="51119" formatCode="General">
                  <c:v>34.403300000000002</c:v>
                </c:pt>
                <c:pt idx="51120" formatCode="General">
                  <c:v>34.404000000000003</c:v>
                </c:pt>
                <c:pt idx="51121" formatCode="General">
                  <c:v>34.404699999999998</c:v>
                </c:pt>
                <c:pt idx="51122" formatCode="General">
                  <c:v>34.4054</c:v>
                </c:pt>
                <c:pt idx="51123" formatCode="General">
                  <c:v>34.405999999999999</c:v>
                </c:pt>
                <c:pt idx="51124" formatCode="General">
                  <c:v>34.406700000000001</c:v>
                </c:pt>
                <c:pt idx="51125" formatCode="General">
                  <c:v>34.407400000000003</c:v>
                </c:pt>
                <c:pt idx="51126" formatCode="General">
                  <c:v>34.408099999999997</c:v>
                </c:pt>
                <c:pt idx="51127" formatCode="General">
                  <c:v>34.408700000000003</c:v>
                </c:pt>
                <c:pt idx="51128" formatCode="General">
                  <c:v>34.409399999999998</c:v>
                </c:pt>
                <c:pt idx="51129" formatCode="General">
                  <c:v>34.4101</c:v>
                </c:pt>
                <c:pt idx="51130" formatCode="General">
                  <c:v>34.410800000000002</c:v>
                </c:pt>
                <c:pt idx="51131" formatCode="General">
                  <c:v>34.4114</c:v>
                </c:pt>
                <c:pt idx="51132" formatCode="General">
                  <c:v>34.412100000000002</c:v>
                </c:pt>
                <c:pt idx="51133" formatCode="General">
                  <c:v>34.412799999999997</c:v>
                </c:pt>
                <c:pt idx="51134" formatCode="General">
                  <c:v>34.413400000000003</c:v>
                </c:pt>
                <c:pt idx="51135" formatCode="General">
                  <c:v>34.414099999999998</c:v>
                </c:pt>
                <c:pt idx="51136" formatCode="General">
                  <c:v>34.4148</c:v>
                </c:pt>
                <c:pt idx="51137" formatCode="General">
                  <c:v>34.415500000000002</c:v>
                </c:pt>
                <c:pt idx="51138" formatCode="General">
                  <c:v>34.4161</c:v>
                </c:pt>
                <c:pt idx="51139" formatCode="General">
                  <c:v>34.416800000000002</c:v>
                </c:pt>
                <c:pt idx="51140" formatCode="General">
                  <c:v>34.417499999999997</c:v>
                </c:pt>
                <c:pt idx="51141" formatCode="General">
                  <c:v>34.418199999999999</c:v>
                </c:pt>
                <c:pt idx="51142" formatCode="General">
                  <c:v>34.418799999999997</c:v>
                </c:pt>
                <c:pt idx="51143" formatCode="General">
                  <c:v>34.419499999999999</c:v>
                </c:pt>
                <c:pt idx="51144" formatCode="General">
                  <c:v>34.420200000000001</c:v>
                </c:pt>
                <c:pt idx="51145" formatCode="General">
                  <c:v>34.4208</c:v>
                </c:pt>
                <c:pt idx="51146" formatCode="General">
                  <c:v>34.421500000000002</c:v>
                </c:pt>
                <c:pt idx="51147" formatCode="General">
                  <c:v>34.422199999999997</c:v>
                </c:pt>
                <c:pt idx="51148" formatCode="General">
                  <c:v>34.422899999999998</c:v>
                </c:pt>
                <c:pt idx="51149" formatCode="General">
                  <c:v>34.423499999999997</c:v>
                </c:pt>
                <c:pt idx="51150" formatCode="General">
                  <c:v>34.424199999999999</c:v>
                </c:pt>
                <c:pt idx="51151" formatCode="General">
                  <c:v>34.424900000000001</c:v>
                </c:pt>
                <c:pt idx="51152" formatCode="General">
                  <c:v>34.425600000000003</c:v>
                </c:pt>
                <c:pt idx="51153" formatCode="General">
                  <c:v>34.426200000000001</c:v>
                </c:pt>
                <c:pt idx="51154" formatCode="General">
                  <c:v>34.426900000000003</c:v>
                </c:pt>
                <c:pt idx="51155" formatCode="General">
                  <c:v>34.427599999999998</c:v>
                </c:pt>
                <c:pt idx="51156" formatCode="General">
                  <c:v>34.4283</c:v>
                </c:pt>
                <c:pt idx="51157" formatCode="General">
                  <c:v>34.428899999999999</c:v>
                </c:pt>
                <c:pt idx="51158" formatCode="General">
                  <c:v>34.429600000000001</c:v>
                </c:pt>
                <c:pt idx="51159" formatCode="General">
                  <c:v>34.430300000000003</c:v>
                </c:pt>
                <c:pt idx="51160" formatCode="General">
                  <c:v>34.430900000000001</c:v>
                </c:pt>
                <c:pt idx="51161" formatCode="General">
                  <c:v>34.431600000000003</c:v>
                </c:pt>
                <c:pt idx="51162" formatCode="General">
                  <c:v>34.432299999999998</c:v>
                </c:pt>
                <c:pt idx="51163" formatCode="General">
                  <c:v>34.433</c:v>
                </c:pt>
                <c:pt idx="51164" formatCode="General">
                  <c:v>34.433599999999998</c:v>
                </c:pt>
                <c:pt idx="51165" formatCode="General">
                  <c:v>34.4343</c:v>
                </c:pt>
                <c:pt idx="51166" formatCode="General">
                  <c:v>34.435000000000002</c:v>
                </c:pt>
                <c:pt idx="51167" formatCode="General">
                  <c:v>34.435699999999997</c:v>
                </c:pt>
                <c:pt idx="51168" formatCode="General">
                  <c:v>34.436300000000003</c:v>
                </c:pt>
                <c:pt idx="51169" formatCode="General">
                  <c:v>34.436999999999998</c:v>
                </c:pt>
                <c:pt idx="51170" formatCode="General">
                  <c:v>34.4377</c:v>
                </c:pt>
                <c:pt idx="51171" formatCode="General">
                  <c:v>34.438299999999998</c:v>
                </c:pt>
                <c:pt idx="51172" formatCode="General">
                  <c:v>34.439</c:v>
                </c:pt>
                <c:pt idx="51173" formatCode="General">
                  <c:v>34.439700000000002</c:v>
                </c:pt>
                <c:pt idx="51174" formatCode="General">
                  <c:v>34.440399999999997</c:v>
                </c:pt>
                <c:pt idx="51175" formatCode="General">
                  <c:v>34.441000000000003</c:v>
                </c:pt>
                <c:pt idx="51176" formatCode="General">
                  <c:v>34.441699999999997</c:v>
                </c:pt>
                <c:pt idx="51177" formatCode="General">
                  <c:v>34.442399999999999</c:v>
                </c:pt>
                <c:pt idx="51178" formatCode="General">
                  <c:v>34.443100000000001</c:v>
                </c:pt>
                <c:pt idx="51179" formatCode="General">
                  <c:v>34.4437</c:v>
                </c:pt>
                <c:pt idx="51180" formatCode="General">
                  <c:v>34.444400000000002</c:v>
                </c:pt>
                <c:pt idx="51181" formatCode="General">
                  <c:v>34.445099999999996</c:v>
                </c:pt>
                <c:pt idx="51182" formatCode="General">
                  <c:v>34.445700000000002</c:v>
                </c:pt>
                <c:pt idx="51183" formatCode="General">
                  <c:v>34.446399999999997</c:v>
                </c:pt>
                <c:pt idx="51184" formatCode="General">
                  <c:v>34.447099999999999</c:v>
                </c:pt>
                <c:pt idx="51185" formatCode="General">
                  <c:v>34.447800000000001</c:v>
                </c:pt>
                <c:pt idx="51186" formatCode="General">
                  <c:v>34.448399999999999</c:v>
                </c:pt>
                <c:pt idx="51187" formatCode="General">
                  <c:v>34.449100000000001</c:v>
                </c:pt>
                <c:pt idx="51188" formatCode="General">
                  <c:v>34.449800000000003</c:v>
                </c:pt>
                <c:pt idx="51189" formatCode="General">
                  <c:v>34.450499999999998</c:v>
                </c:pt>
                <c:pt idx="51190" formatCode="General">
                  <c:v>34.451099999999997</c:v>
                </c:pt>
                <c:pt idx="51191" formatCode="General">
                  <c:v>34.451799999999999</c:v>
                </c:pt>
                <c:pt idx="51192" formatCode="General">
                  <c:v>34.452500000000001</c:v>
                </c:pt>
                <c:pt idx="51193" formatCode="General">
                  <c:v>34.453200000000002</c:v>
                </c:pt>
                <c:pt idx="51194" formatCode="General">
                  <c:v>34.453800000000001</c:v>
                </c:pt>
                <c:pt idx="51195" formatCode="General">
                  <c:v>34.454500000000003</c:v>
                </c:pt>
                <c:pt idx="51196" formatCode="General">
                  <c:v>34.455199999999998</c:v>
                </c:pt>
                <c:pt idx="51197" formatCode="General">
                  <c:v>34.455800000000004</c:v>
                </c:pt>
                <c:pt idx="51198" formatCode="General">
                  <c:v>34.456499999999998</c:v>
                </c:pt>
                <c:pt idx="51199" formatCode="General">
                  <c:v>34.4572</c:v>
                </c:pt>
                <c:pt idx="51200" formatCode="General">
                  <c:v>34.457900000000002</c:v>
                </c:pt>
                <c:pt idx="51201" formatCode="General">
                  <c:v>34.458500000000001</c:v>
                </c:pt>
                <c:pt idx="51202" formatCode="General">
                  <c:v>34.459200000000003</c:v>
                </c:pt>
                <c:pt idx="51203" formatCode="General">
                  <c:v>34.459899999999998</c:v>
                </c:pt>
                <c:pt idx="51204" formatCode="General">
                  <c:v>34.460599999999999</c:v>
                </c:pt>
                <c:pt idx="51205" formatCode="General">
                  <c:v>34.461199999999998</c:v>
                </c:pt>
                <c:pt idx="51206" formatCode="General">
                  <c:v>34.4619</c:v>
                </c:pt>
                <c:pt idx="51207" formatCode="General">
                  <c:v>34.462600000000002</c:v>
                </c:pt>
                <c:pt idx="51208" formatCode="General">
                  <c:v>34.463200000000001</c:v>
                </c:pt>
                <c:pt idx="51209" formatCode="General">
                  <c:v>34.463900000000002</c:v>
                </c:pt>
                <c:pt idx="51210" formatCode="General">
                  <c:v>34.464599999999997</c:v>
                </c:pt>
                <c:pt idx="51211" formatCode="General">
                  <c:v>34.465299999999999</c:v>
                </c:pt>
                <c:pt idx="51212" formatCode="General">
                  <c:v>34.465899999999998</c:v>
                </c:pt>
                <c:pt idx="51213" formatCode="General">
                  <c:v>34.4666</c:v>
                </c:pt>
                <c:pt idx="51214" formatCode="General">
                  <c:v>34.467300000000002</c:v>
                </c:pt>
                <c:pt idx="51215" formatCode="General">
                  <c:v>34.468000000000004</c:v>
                </c:pt>
                <c:pt idx="51216" formatCode="General">
                  <c:v>34.468600000000002</c:v>
                </c:pt>
                <c:pt idx="51217" formatCode="General">
                  <c:v>34.469299999999997</c:v>
                </c:pt>
                <c:pt idx="51218" formatCode="General">
                  <c:v>34.47</c:v>
                </c:pt>
                <c:pt idx="51219" formatCode="General">
                  <c:v>34.470700000000001</c:v>
                </c:pt>
                <c:pt idx="51220" formatCode="General">
                  <c:v>34.471299999999999</c:v>
                </c:pt>
                <c:pt idx="51221" formatCode="General">
                  <c:v>34.472000000000001</c:v>
                </c:pt>
                <c:pt idx="51222" formatCode="General">
                  <c:v>34.472700000000003</c:v>
                </c:pt>
                <c:pt idx="51223" formatCode="General">
                  <c:v>34.473300000000002</c:v>
                </c:pt>
                <c:pt idx="51224" formatCode="General">
                  <c:v>34.473999999999997</c:v>
                </c:pt>
                <c:pt idx="51225" formatCode="General">
                  <c:v>34.474699999999999</c:v>
                </c:pt>
                <c:pt idx="51226" formatCode="General">
                  <c:v>34.4754</c:v>
                </c:pt>
                <c:pt idx="51227" formatCode="General">
                  <c:v>34.475999999999999</c:v>
                </c:pt>
                <c:pt idx="51228" formatCode="General">
                  <c:v>34.476700000000001</c:v>
                </c:pt>
                <c:pt idx="51229" formatCode="General">
                  <c:v>34.477400000000003</c:v>
                </c:pt>
                <c:pt idx="51230" formatCode="General">
                  <c:v>34.478099999999998</c:v>
                </c:pt>
                <c:pt idx="51231" formatCode="General">
                  <c:v>34.478700000000003</c:v>
                </c:pt>
                <c:pt idx="51232" formatCode="General">
                  <c:v>34.479399999999998</c:v>
                </c:pt>
                <c:pt idx="51233" formatCode="General">
                  <c:v>34.4801</c:v>
                </c:pt>
                <c:pt idx="51234" formatCode="General">
                  <c:v>34.480699999999999</c:v>
                </c:pt>
                <c:pt idx="51235" formatCode="General">
                  <c:v>34.481400000000001</c:v>
                </c:pt>
                <c:pt idx="51236" formatCode="General">
                  <c:v>34.482100000000003</c:v>
                </c:pt>
                <c:pt idx="51237" formatCode="General">
                  <c:v>34.482799999999997</c:v>
                </c:pt>
                <c:pt idx="51238" formatCode="General">
                  <c:v>34.483400000000003</c:v>
                </c:pt>
                <c:pt idx="51239" formatCode="General">
                  <c:v>34.484099999999998</c:v>
                </c:pt>
                <c:pt idx="51240" formatCode="General">
                  <c:v>34.4848</c:v>
                </c:pt>
                <c:pt idx="51241" formatCode="General">
                  <c:v>34.485500000000002</c:v>
                </c:pt>
                <c:pt idx="51242" formatCode="General">
                  <c:v>34.4861</c:v>
                </c:pt>
                <c:pt idx="51243" formatCode="General">
                  <c:v>34.486800000000002</c:v>
                </c:pt>
                <c:pt idx="51244" formatCode="General">
                  <c:v>34.487499999999997</c:v>
                </c:pt>
                <c:pt idx="51245" formatCode="General">
                  <c:v>34.488100000000003</c:v>
                </c:pt>
                <c:pt idx="51246" formatCode="General">
                  <c:v>34.488799999999998</c:v>
                </c:pt>
                <c:pt idx="51247" formatCode="General">
                  <c:v>34.4895</c:v>
                </c:pt>
                <c:pt idx="51248" formatCode="General">
                  <c:v>34.490200000000002</c:v>
                </c:pt>
                <c:pt idx="51249" formatCode="General">
                  <c:v>34.4908</c:v>
                </c:pt>
                <c:pt idx="51250" formatCode="General">
                  <c:v>34.491500000000002</c:v>
                </c:pt>
                <c:pt idx="51251" formatCode="General">
                  <c:v>34.492199999999997</c:v>
                </c:pt>
                <c:pt idx="51252" formatCode="General">
                  <c:v>34.492899999999999</c:v>
                </c:pt>
                <c:pt idx="51253" formatCode="General">
                  <c:v>34.493499999999997</c:v>
                </c:pt>
                <c:pt idx="51254" formatCode="General">
                  <c:v>34.494199999999999</c:v>
                </c:pt>
                <c:pt idx="51255" formatCode="General">
                  <c:v>34.494900000000001</c:v>
                </c:pt>
                <c:pt idx="51256" formatCode="General">
                  <c:v>34.495600000000003</c:v>
                </c:pt>
                <c:pt idx="51257" formatCode="General">
                  <c:v>34.496200000000002</c:v>
                </c:pt>
                <c:pt idx="51258" formatCode="General">
                  <c:v>34.496899999999997</c:v>
                </c:pt>
                <c:pt idx="51259" formatCode="General">
                  <c:v>34.497599999999998</c:v>
                </c:pt>
                <c:pt idx="51260" formatCode="General">
                  <c:v>34.498199999999997</c:v>
                </c:pt>
                <c:pt idx="51261" formatCode="General">
                  <c:v>34.498899999999999</c:v>
                </c:pt>
                <c:pt idx="51262" formatCode="General">
                  <c:v>34.499600000000001</c:v>
                </c:pt>
                <c:pt idx="51263" formatCode="General">
                  <c:v>34.500300000000003</c:v>
                </c:pt>
                <c:pt idx="51264" formatCode="General">
                  <c:v>34.500900000000001</c:v>
                </c:pt>
                <c:pt idx="51265" formatCode="General">
                  <c:v>34.501600000000003</c:v>
                </c:pt>
                <c:pt idx="51266" formatCode="General">
                  <c:v>34.502299999999998</c:v>
                </c:pt>
                <c:pt idx="51267" formatCode="General">
                  <c:v>34.503</c:v>
                </c:pt>
                <c:pt idx="51268" formatCode="General">
                  <c:v>34.503599999999999</c:v>
                </c:pt>
                <c:pt idx="51269" formatCode="General">
                  <c:v>34.504300000000001</c:v>
                </c:pt>
                <c:pt idx="51270" formatCode="General">
                  <c:v>34.505000000000003</c:v>
                </c:pt>
                <c:pt idx="51271" formatCode="General">
                  <c:v>34.505600000000001</c:v>
                </c:pt>
                <c:pt idx="51272" formatCode="General">
                  <c:v>34.506300000000003</c:v>
                </c:pt>
                <c:pt idx="51273" formatCode="General">
                  <c:v>34.506999999999998</c:v>
                </c:pt>
                <c:pt idx="51274" formatCode="General">
                  <c:v>34.5077</c:v>
                </c:pt>
                <c:pt idx="51275" formatCode="General">
                  <c:v>34.508299999999998</c:v>
                </c:pt>
                <c:pt idx="51276" formatCode="General">
                  <c:v>34.509</c:v>
                </c:pt>
                <c:pt idx="51277" formatCode="General">
                  <c:v>34.509700000000002</c:v>
                </c:pt>
                <c:pt idx="51278" formatCode="General">
                  <c:v>34.510399999999997</c:v>
                </c:pt>
                <c:pt idx="51279" formatCode="General">
                  <c:v>34.511000000000003</c:v>
                </c:pt>
                <c:pt idx="51280" formatCode="General">
                  <c:v>34.511699999999998</c:v>
                </c:pt>
                <c:pt idx="51281" formatCode="General">
                  <c:v>34.5124</c:v>
                </c:pt>
                <c:pt idx="51282" formatCode="General">
                  <c:v>34.512999999999998</c:v>
                </c:pt>
                <c:pt idx="51283" formatCode="General">
                  <c:v>34.5137</c:v>
                </c:pt>
                <c:pt idx="51284" formatCode="General">
                  <c:v>34.514400000000002</c:v>
                </c:pt>
                <c:pt idx="51285" formatCode="General">
                  <c:v>34.515099999999997</c:v>
                </c:pt>
                <c:pt idx="51286" formatCode="General">
                  <c:v>34.515700000000002</c:v>
                </c:pt>
                <c:pt idx="51287" formatCode="General">
                  <c:v>34.516399999999997</c:v>
                </c:pt>
                <c:pt idx="51288" formatCode="General">
                  <c:v>34.517099999999999</c:v>
                </c:pt>
                <c:pt idx="51289" formatCode="General">
                  <c:v>34.517800000000001</c:v>
                </c:pt>
                <c:pt idx="51290" formatCode="General">
                  <c:v>34.5184</c:v>
                </c:pt>
                <c:pt idx="51291" formatCode="General">
                  <c:v>34.519100000000002</c:v>
                </c:pt>
                <c:pt idx="51292" formatCode="General">
                  <c:v>34.519799999999996</c:v>
                </c:pt>
                <c:pt idx="51293" formatCode="General">
                  <c:v>34.520499999999998</c:v>
                </c:pt>
                <c:pt idx="51294" formatCode="General">
                  <c:v>34.521099999999997</c:v>
                </c:pt>
                <c:pt idx="51295" formatCode="General">
                  <c:v>34.521799999999999</c:v>
                </c:pt>
                <c:pt idx="51296" formatCode="General">
                  <c:v>34.522500000000001</c:v>
                </c:pt>
                <c:pt idx="51297" formatCode="General">
                  <c:v>34.523099999999999</c:v>
                </c:pt>
                <c:pt idx="51298" formatCode="General">
                  <c:v>34.523800000000001</c:v>
                </c:pt>
                <c:pt idx="51299" formatCode="General">
                  <c:v>34.524500000000003</c:v>
                </c:pt>
                <c:pt idx="51300" formatCode="General">
                  <c:v>34.525199999999998</c:v>
                </c:pt>
                <c:pt idx="51301" formatCode="General">
                  <c:v>34.525799999999997</c:v>
                </c:pt>
                <c:pt idx="51302" formatCode="General">
                  <c:v>34.526499999999999</c:v>
                </c:pt>
                <c:pt idx="51303" formatCode="General">
                  <c:v>34.527200000000001</c:v>
                </c:pt>
                <c:pt idx="51304" formatCode="General">
                  <c:v>34.527900000000002</c:v>
                </c:pt>
                <c:pt idx="51305" formatCode="General">
                  <c:v>34.528500000000001</c:v>
                </c:pt>
                <c:pt idx="51306" formatCode="General">
                  <c:v>34.529200000000003</c:v>
                </c:pt>
                <c:pt idx="51307" formatCode="General">
                  <c:v>34.529899999999998</c:v>
                </c:pt>
                <c:pt idx="51308" formatCode="General">
                  <c:v>34.530500000000004</c:v>
                </c:pt>
                <c:pt idx="51309" formatCode="General">
                  <c:v>34.531199999999998</c:v>
                </c:pt>
                <c:pt idx="51310" formatCode="General">
                  <c:v>34.5319</c:v>
                </c:pt>
                <c:pt idx="51311" formatCode="General">
                  <c:v>34.532600000000002</c:v>
                </c:pt>
                <c:pt idx="51312" formatCode="General">
                  <c:v>34.533200000000001</c:v>
                </c:pt>
                <c:pt idx="51313" formatCode="General">
                  <c:v>34.533900000000003</c:v>
                </c:pt>
                <c:pt idx="51314" formatCode="General">
                  <c:v>34.534599999999998</c:v>
                </c:pt>
                <c:pt idx="51315" formatCode="General">
                  <c:v>34.535299999999999</c:v>
                </c:pt>
                <c:pt idx="51316" formatCode="General">
                  <c:v>34.535899999999998</c:v>
                </c:pt>
                <c:pt idx="51317" formatCode="General">
                  <c:v>34.5366</c:v>
                </c:pt>
                <c:pt idx="51318" formatCode="General">
                  <c:v>34.537300000000002</c:v>
                </c:pt>
                <c:pt idx="51319" formatCode="General">
                  <c:v>34.537999999999997</c:v>
                </c:pt>
                <c:pt idx="51320" formatCode="General">
                  <c:v>34.538600000000002</c:v>
                </c:pt>
                <c:pt idx="51321" formatCode="General">
                  <c:v>34.539299999999997</c:v>
                </c:pt>
                <c:pt idx="51322" formatCode="General">
                  <c:v>34.54</c:v>
                </c:pt>
                <c:pt idx="51323" formatCode="General">
                  <c:v>34.540599999999998</c:v>
                </c:pt>
                <c:pt idx="51324" formatCode="General">
                  <c:v>34.5413</c:v>
                </c:pt>
                <c:pt idx="51325" formatCode="General">
                  <c:v>34.542000000000002</c:v>
                </c:pt>
                <c:pt idx="51326" formatCode="General">
                  <c:v>34.542700000000004</c:v>
                </c:pt>
                <c:pt idx="51327" formatCode="General">
                  <c:v>34.543300000000002</c:v>
                </c:pt>
                <c:pt idx="51328" formatCode="General">
                  <c:v>34.543999999999997</c:v>
                </c:pt>
                <c:pt idx="51329" formatCode="General">
                  <c:v>34.544699999999999</c:v>
                </c:pt>
                <c:pt idx="51330" formatCode="General">
                  <c:v>34.545400000000001</c:v>
                </c:pt>
                <c:pt idx="51331" formatCode="General">
                  <c:v>34.545999999999999</c:v>
                </c:pt>
                <c:pt idx="51332" formatCode="General">
                  <c:v>34.546700000000001</c:v>
                </c:pt>
                <c:pt idx="51333" formatCode="General">
                  <c:v>34.547400000000003</c:v>
                </c:pt>
                <c:pt idx="51334" formatCode="General">
                  <c:v>34.548000000000002</c:v>
                </c:pt>
                <c:pt idx="51335" formatCode="General">
                  <c:v>34.548699999999997</c:v>
                </c:pt>
                <c:pt idx="51336" formatCode="General">
                  <c:v>34.549399999999999</c:v>
                </c:pt>
                <c:pt idx="51337" formatCode="General">
                  <c:v>34.5501</c:v>
                </c:pt>
                <c:pt idx="51338" formatCode="General">
                  <c:v>34.550699999999999</c:v>
                </c:pt>
                <c:pt idx="51339" formatCode="General">
                  <c:v>34.551400000000001</c:v>
                </c:pt>
                <c:pt idx="51340" formatCode="General">
                  <c:v>34.552100000000003</c:v>
                </c:pt>
                <c:pt idx="51341" formatCode="General">
                  <c:v>34.552799999999998</c:v>
                </c:pt>
                <c:pt idx="51342" formatCode="General">
                  <c:v>34.553400000000003</c:v>
                </c:pt>
                <c:pt idx="51343" formatCode="General">
                  <c:v>34.554099999999998</c:v>
                </c:pt>
                <c:pt idx="51344" formatCode="General">
                  <c:v>34.5548</c:v>
                </c:pt>
                <c:pt idx="51345" formatCode="General">
                  <c:v>34.555399999999999</c:v>
                </c:pt>
                <c:pt idx="51346" formatCode="General">
                  <c:v>34.556100000000001</c:v>
                </c:pt>
                <c:pt idx="51347" formatCode="General">
                  <c:v>34.556800000000003</c:v>
                </c:pt>
                <c:pt idx="51348" formatCode="General">
                  <c:v>34.557499999999997</c:v>
                </c:pt>
                <c:pt idx="51349" formatCode="General">
                  <c:v>34.558100000000003</c:v>
                </c:pt>
                <c:pt idx="51350" formatCode="General">
                  <c:v>34.558799999999998</c:v>
                </c:pt>
                <c:pt idx="51351" formatCode="General">
                  <c:v>34.5595</c:v>
                </c:pt>
                <c:pt idx="51352" formatCode="General">
                  <c:v>34.560200000000002</c:v>
                </c:pt>
                <c:pt idx="51353" formatCode="General">
                  <c:v>34.5608</c:v>
                </c:pt>
                <c:pt idx="51354" formatCode="General">
                  <c:v>34.561500000000002</c:v>
                </c:pt>
                <c:pt idx="51355" formatCode="General">
                  <c:v>34.562199999999997</c:v>
                </c:pt>
                <c:pt idx="51356" formatCode="General">
                  <c:v>34.562899999999999</c:v>
                </c:pt>
                <c:pt idx="51357" formatCode="General">
                  <c:v>34.563499999999998</c:v>
                </c:pt>
                <c:pt idx="51358" formatCode="General">
                  <c:v>34.5642</c:v>
                </c:pt>
                <c:pt idx="51359" formatCode="General">
                  <c:v>34.564900000000002</c:v>
                </c:pt>
                <c:pt idx="51360" formatCode="General">
                  <c:v>34.5655</c:v>
                </c:pt>
                <c:pt idx="51361" formatCode="General">
                  <c:v>34.566200000000002</c:v>
                </c:pt>
                <c:pt idx="51362" formatCode="General">
                  <c:v>34.566899999999997</c:v>
                </c:pt>
                <c:pt idx="51363" formatCode="General">
                  <c:v>34.567599999999999</c:v>
                </c:pt>
                <c:pt idx="51364" formatCode="General">
                  <c:v>34.568199999999997</c:v>
                </c:pt>
                <c:pt idx="51365" formatCode="General">
                  <c:v>34.568899999999999</c:v>
                </c:pt>
                <c:pt idx="51366" formatCode="General">
                  <c:v>34.569600000000001</c:v>
                </c:pt>
                <c:pt idx="51367" formatCode="General">
                  <c:v>34.570300000000003</c:v>
                </c:pt>
                <c:pt idx="51368" formatCode="General">
                  <c:v>34.570900000000002</c:v>
                </c:pt>
                <c:pt idx="51369" formatCode="General">
                  <c:v>34.571599999999997</c:v>
                </c:pt>
                <c:pt idx="51370" formatCode="General">
                  <c:v>34.572299999999998</c:v>
                </c:pt>
                <c:pt idx="51371" formatCode="General">
                  <c:v>34.572899999999997</c:v>
                </c:pt>
                <c:pt idx="51372" formatCode="General">
                  <c:v>34.573599999999999</c:v>
                </c:pt>
                <c:pt idx="51373" formatCode="General">
                  <c:v>34.574300000000001</c:v>
                </c:pt>
                <c:pt idx="51374" formatCode="General">
                  <c:v>34.575000000000003</c:v>
                </c:pt>
                <c:pt idx="51375" formatCode="General">
                  <c:v>34.575600000000001</c:v>
                </c:pt>
                <c:pt idx="51376" formatCode="General">
                  <c:v>34.576300000000003</c:v>
                </c:pt>
                <c:pt idx="51377" formatCode="General">
                  <c:v>34.576999999999998</c:v>
                </c:pt>
                <c:pt idx="51378" formatCode="General">
                  <c:v>34.5777</c:v>
                </c:pt>
                <c:pt idx="51379" formatCode="General">
                  <c:v>34.578299999999999</c:v>
                </c:pt>
                <c:pt idx="51380" formatCode="General">
                  <c:v>34.579000000000001</c:v>
                </c:pt>
                <c:pt idx="51381" formatCode="General">
                  <c:v>34.579700000000003</c:v>
                </c:pt>
                <c:pt idx="51382" formatCode="General">
                  <c:v>34.580399999999997</c:v>
                </c:pt>
                <c:pt idx="51383" formatCode="General">
                  <c:v>34.581000000000003</c:v>
                </c:pt>
                <c:pt idx="51384" formatCode="General">
                  <c:v>34.581699999999998</c:v>
                </c:pt>
                <c:pt idx="51385" formatCode="General">
                  <c:v>34.5824</c:v>
                </c:pt>
                <c:pt idx="51386" formatCode="General">
                  <c:v>34.582999999999998</c:v>
                </c:pt>
                <c:pt idx="51387" formatCode="General">
                  <c:v>34.5837</c:v>
                </c:pt>
                <c:pt idx="51388" formatCode="General">
                  <c:v>34.584400000000002</c:v>
                </c:pt>
                <c:pt idx="51389" formatCode="General">
                  <c:v>34.585099999999997</c:v>
                </c:pt>
                <c:pt idx="51390" formatCode="General">
                  <c:v>34.585700000000003</c:v>
                </c:pt>
                <c:pt idx="51391" formatCode="General">
                  <c:v>34.586399999999998</c:v>
                </c:pt>
                <c:pt idx="51392" formatCode="General">
                  <c:v>34.5871</c:v>
                </c:pt>
                <c:pt idx="51393" formatCode="General">
                  <c:v>34.587800000000001</c:v>
                </c:pt>
                <c:pt idx="51394" formatCode="General">
                  <c:v>34.5884</c:v>
                </c:pt>
                <c:pt idx="51395" formatCode="General">
                  <c:v>34.589100000000002</c:v>
                </c:pt>
                <c:pt idx="51396" formatCode="General">
                  <c:v>34.589799999999997</c:v>
                </c:pt>
                <c:pt idx="51397" formatCode="General">
                  <c:v>34.590400000000002</c:v>
                </c:pt>
                <c:pt idx="51398" formatCode="General">
                  <c:v>34.591099999999997</c:v>
                </c:pt>
                <c:pt idx="51399" formatCode="General">
                  <c:v>34.591799999999999</c:v>
                </c:pt>
                <c:pt idx="51400" formatCode="General">
                  <c:v>34.592500000000001</c:v>
                </c:pt>
                <c:pt idx="51401" formatCode="General">
                  <c:v>34.5931</c:v>
                </c:pt>
                <c:pt idx="51402" formatCode="General">
                  <c:v>34.593800000000002</c:v>
                </c:pt>
                <c:pt idx="51403" formatCode="General">
                  <c:v>34.594499999999996</c:v>
                </c:pt>
                <c:pt idx="51404" formatCode="General">
                  <c:v>34.595199999999998</c:v>
                </c:pt>
                <c:pt idx="51405" formatCode="General">
                  <c:v>34.595799999999997</c:v>
                </c:pt>
                <c:pt idx="51406" formatCode="General">
                  <c:v>34.596499999999999</c:v>
                </c:pt>
                <c:pt idx="51407" formatCode="General">
                  <c:v>34.597200000000001</c:v>
                </c:pt>
                <c:pt idx="51408" formatCode="General">
                  <c:v>34.597799999999999</c:v>
                </c:pt>
                <c:pt idx="51409" formatCode="General">
                  <c:v>34.598500000000001</c:v>
                </c:pt>
                <c:pt idx="51410" formatCode="General">
                  <c:v>34.599200000000003</c:v>
                </c:pt>
                <c:pt idx="51411" formatCode="General">
                  <c:v>34.599899999999998</c:v>
                </c:pt>
                <c:pt idx="51412" formatCode="General">
                  <c:v>34.600499999999997</c:v>
                </c:pt>
                <c:pt idx="51413" formatCode="General">
                  <c:v>34.601199999999999</c:v>
                </c:pt>
                <c:pt idx="51414" formatCode="General">
                  <c:v>34.601900000000001</c:v>
                </c:pt>
                <c:pt idx="51415" formatCode="General">
                  <c:v>34.602600000000002</c:v>
                </c:pt>
                <c:pt idx="51416" formatCode="General">
                  <c:v>34.603200000000001</c:v>
                </c:pt>
                <c:pt idx="51417" formatCode="General">
                  <c:v>34.603900000000003</c:v>
                </c:pt>
                <c:pt idx="51418" formatCode="General">
                  <c:v>34.604599999999998</c:v>
                </c:pt>
                <c:pt idx="51419" formatCode="General">
                  <c:v>34.6053</c:v>
                </c:pt>
                <c:pt idx="51420" formatCode="General">
                  <c:v>34.605899999999998</c:v>
                </c:pt>
                <c:pt idx="51421" formatCode="General">
                  <c:v>34.6066</c:v>
                </c:pt>
                <c:pt idx="51422" formatCode="General">
                  <c:v>34.607300000000002</c:v>
                </c:pt>
                <c:pt idx="51423" formatCode="General">
                  <c:v>34.607900000000001</c:v>
                </c:pt>
                <c:pt idx="51424" formatCode="General">
                  <c:v>34.608600000000003</c:v>
                </c:pt>
                <c:pt idx="51425" formatCode="General">
                  <c:v>34.609299999999998</c:v>
                </c:pt>
                <c:pt idx="51426" formatCode="General">
                  <c:v>34.61</c:v>
                </c:pt>
                <c:pt idx="51427" formatCode="General">
                  <c:v>34.610599999999998</c:v>
                </c:pt>
                <c:pt idx="51428" formatCode="General">
                  <c:v>34.6113</c:v>
                </c:pt>
                <c:pt idx="51429" formatCode="General">
                  <c:v>34.612000000000002</c:v>
                </c:pt>
                <c:pt idx="51430" formatCode="General">
                  <c:v>34.612699999999997</c:v>
                </c:pt>
                <c:pt idx="51431" formatCode="General">
                  <c:v>34.613300000000002</c:v>
                </c:pt>
                <c:pt idx="51432" formatCode="General">
                  <c:v>34.613999999999997</c:v>
                </c:pt>
                <c:pt idx="51433" formatCode="General">
                  <c:v>34.614699999999999</c:v>
                </c:pt>
                <c:pt idx="51434" formatCode="General">
                  <c:v>34.615299999999998</c:v>
                </c:pt>
                <c:pt idx="51435" formatCode="General">
                  <c:v>34.616</c:v>
                </c:pt>
                <c:pt idx="51436" formatCode="General">
                  <c:v>34.616700000000002</c:v>
                </c:pt>
                <c:pt idx="51437" formatCode="General">
                  <c:v>34.617400000000004</c:v>
                </c:pt>
                <c:pt idx="51438" formatCode="General">
                  <c:v>34.618000000000002</c:v>
                </c:pt>
                <c:pt idx="51439" formatCode="General">
                  <c:v>34.618699999999997</c:v>
                </c:pt>
                <c:pt idx="51440" formatCode="General">
                  <c:v>34.619399999999999</c:v>
                </c:pt>
                <c:pt idx="51441" formatCode="General">
                  <c:v>34.620100000000001</c:v>
                </c:pt>
                <c:pt idx="51442" formatCode="General">
                  <c:v>34.620699999999999</c:v>
                </c:pt>
                <c:pt idx="51443" formatCode="General">
                  <c:v>34.621400000000001</c:v>
                </c:pt>
                <c:pt idx="51444" formatCode="General">
                  <c:v>34.622100000000003</c:v>
                </c:pt>
                <c:pt idx="51445" formatCode="General">
                  <c:v>34.622700000000002</c:v>
                </c:pt>
                <c:pt idx="51446" formatCode="General">
                  <c:v>34.623399999999997</c:v>
                </c:pt>
                <c:pt idx="51447" formatCode="General">
                  <c:v>34.624099999999999</c:v>
                </c:pt>
                <c:pt idx="51448" formatCode="General">
                  <c:v>34.6248</c:v>
                </c:pt>
                <c:pt idx="51449" formatCode="General">
                  <c:v>34.625399999999999</c:v>
                </c:pt>
                <c:pt idx="51450" formatCode="General">
                  <c:v>34.626100000000001</c:v>
                </c:pt>
                <c:pt idx="51451" formatCode="General">
                  <c:v>34.626800000000003</c:v>
                </c:pt>
                <c:pt idx="51452" formatCode="General">
                  <c:v>34.627499999999998</c:v>
                </c:pt>
                <c:pt idx="51453" formatCode="General">
                  <c:v>34.628100000000003</c:v>
                </c:pt>
                <c:pt idx="51454" formatCode="General">
                  <c:v>34.628799999999998</c:v>
                </c:pt>
                <c:pt idx="51455" formatCode="General">
                  <c:v>34.6295</c:v>
                </c:pt>
                <c:pt idx="51456" formatCode="General">
                  <c:v>34.630200000000002</c:v>
                </c:pt>
                <c:pt idx="51457" formatCode="General">
                  <c:v>34.630800000000001</c:v>
                </c:pt>
                <c:pt idx="51458" formatCode="General">
                  <c:v>34.631500000000003</c:v>
                </c:pt>
                <c:pt idx="51459" formatCode="General">
                  <c:v>34.632199999999997</c:v>
                </c:pt>
                <c:pt idx="51460" formatCode="General">
                  <c:v>34.632800000000003</c:v>
                </c:pt>
                <c:pt idx="51461" formatCode="General">
                  <c:v>34.633499999999998</c:v>
                </c:pt>
                <c:pt idx="51462" formatCode="General">
                  <c:v>34.6342</c:v>
                </c:pt>
                <c:pt idx="51463" formatCode="General">
                  <c:v>34.634900000000002</c:v>
                </c:pt>
                <c:pt idx="51464" formatCode="General">
                  <c:v>34.6355</c:v>
                </c:pt>
                <c:pt idx="51465" formatCode="General">
                  <c:v>34.636200000000002</c:v>
                </c:pt>
                <c:pt idx="51466" formatCode="General">
                  <c:v>34.636899999999997</c:v>
                </c:pt>
                <c:pt idx="51467" formatCode="General">
                  <c:v>34.637599999999999</c:v>
                </c:pt>
                <c:pt idx="51468" formatCode="General">
                  <c:v>34.638199999999998</c:v>
                </c:pt>
                <c:pt idx="51469" formatCode="General">
                  <c:v>34.6389</c:v>
                </c:pt>
                <c:pt idx="51470" formatCode="General">
                  <c:v>34.639600000000002</c:v>
                </c:pt>
                <c:pt idx="51471" formatCode="General">
                  <c:v>34.6402</c:v>
                </c:pt>
                <c:pt idx="51472" formatCode="General">
                  <c:v>34.640900000000002</c:v>
                </c:pt>
                <c:pt idx="51473" formatCode="General">
                  <c:v>34.641599999999997</c:v>
                </c:pt>
                <c:pt idx="51474" formatCode="General">
                  <c:v>34.642299999999999</c:v>
                </c:pt>
                <c:pt idx="51475" formatCode="General">
                  <c:v>34.642899999999997</c:v>
                </c:pt>
                <c:pt idx="51476" formatCode="General">
                  <c:v>34.643599999999999</c:v>
                </c:pt>
                <c:pt idx="51477" formatCode="General">
                  <c:v>34.644300000000001</c:v>
                </c:pt>
                <c:pt idx="51478" formatCode="General">
                  <c:v>34.645000000000003</c:v>
                </c:pt>
                <c:pt idx="51479" formatCode="General">
                  <c:v>34.645600000000002</c:v>
                </c:pt>
                <c:pt idx="51480" formatCode="General">
                  <c:v>34.646299999999997</c:v>
                </c:pt>
                <c:pt idx="51481" formatCode="General">
                  <c:v>34.646999999999998</c:v>
                </c:pt>
                <c:pt idx="51482" formatCode="General">
                  <c:v>34.6477</c:v>
                </c:pt>
                <c:pt idx="51483" formatCode="General">
                  <c:v>34.648299999999999</c:v>
                </c:pt>
                <c:pt idx="51484" formatCode="General">
                  <c:v>34.649000000000001</c:v>
                </c:pt>
                <c:pt idx="51485" formatCode="General">
                  <c:v>34.649700000000003</c:v>
                </c:pt>
                <c:pt idx="51486" formatCode="General">
                  <c:v>34.650300000000001</c:v>
                </c:pt>
                <c:pt idx="51487" formatCode="General">
                  <c:v>34.651000000000003</c:v>
                </c:pt>
                <c:pt idx="51488" formatCode="General">
                  <c:v>34.651699999999998</c:v>
                </c:pt>
                <c:pt idx="51489" formatCode="General">
                  <c:v>34.6524</c:v>
                </c:pt>
                <c:pt idx="51490" formatCode="General">
                  <c:v>34.652999999999999</c:v>
                </c:pt>
                <c:pt idx="51491" formatCode="General">
                  <c:v>34.653700000000001</c:v>
                </c:pt>
                <c:pt idx="51492" formatCode="General">
                  <c:v>34.654400000000003</c:v>
                </c:pt>
                <c:pt idx="51493" formatCode="General">
                  <c:v>34.655099999999997</c:v>
                </c:pt>
                <c:pt idx="51494" formatCode="General">
                  <c:v>34.655700000000003</c:v>
                </c:pt>
                <c:pt idx="51495" formatCode="General">
                  <c:v>34.656399999999998</c:v>
                </c:pt>
                <c:pt idx="51496" formatCode="General">
                  <c:v>34.6571</c:v>
                </c:pt>
                <c:pt idx="51497" formatCode="General">
                  <c:v>34.657699999999998</c:v>
                </c:pt>
                <c:pt idx="51498" formatCode="General">
                  <c:v>34.6584</c:v>
                </c:pt>
                <c:pt idx="51499" formatCode="General">
                  <c:v>34.659100000000002</c:v>
                </c:pt>
                <c:pt idx="51500" formatCode="General">
                  <c:v>34.659799999999997</c:v>
                </c:pt>
                <c:pt idx="51501" formatCode="General">
                  <c:v>34.660400000000003</c:v>
                </c:pt>
                <c:pt idx="51502" formatCode="General">
                  <c:v>34.661099999999998</c:v>
                </c:pt>
                <c:pt idx="51503" formatCode="General">
                  <c:v>34.661799999999999</c:v>
                </c:pt>
                <c:pt idx="51504" formatCode="General">
                  <c:v>34.662500000000001</c:v>
                </c:pt>
                <c:pt idx="51505" formatCode="General">
                  <c:v>34.6631</c:v>
                </c:pt>
                <c:pt idx="51506" formatCode="General">
                  <c:v>34.663800000000002</c:v>
                </c:pt>
                <c:pt idx="51507" formatCode="General">
                  <c:v>34.664499999999997</c:v>
                </c:pt>
                <c:pt idx="51508" formatCode="General">
                  <c:v>34.665100000000002</c:v>
                </c:pt>
                <c:pt idx="51509" formatCode="General">
                  <c:v>34.665799999999997</c:v>
                </c:pt>
                <c:pt idx="51510" formatCode="General">
                  <c:v>34.666499999999999</c:v>
                </c:pt>
                <c:pt idx="51511" formatCode="General">
                  <c:v>34.667200000000001</c:v>
                </c:pt>
                <c:pt idx="51512" formatCode="General">
                  <c:v>34.6678</c:v>
                </c:pt>
                <c:pt idx="51513" formatCode="General">
                  <c:v>34.668500000000002</c:v>
                </c:pt>
                <c:pt idx="51514" formatCode="General">
                  <c:v>34.669199999999996</c:v>
                </c:pt>
                <c:pt idx="51515" formatCode="General">
                  <c:v>34.669899999999998</c:v>
                </c:pt>
                <c:pt idx="51516" formatCode="General">
                  <c:v>34.670499999999997</c:v>
                </c:pt>
                <c:pt idx="51517" formatCode="General">
                  <c:v>34.671199999999999</c:v>
                </c:pt>
                <c:pt idx="51518" formatCode="General">
                  <c:v>34.671900000000001</c:v>
                </c:pt>
                <c:pt idx="51519" formatCode="General">
                  <c:v>34.672600000000003</c:v>
                </c:pt>
                <c:pt idx="51520" formatCode="General">
                  <c:v>34.673200000000001</c:v>
                </c:pt>
                <c:pt idx="51521" formatCode="General">
                  <c:v>34.673900000000003</c:v>
                </c:pt>
                <c:pt idx="51522" formatCode="General">
                  <c:v>34.674599999999998</c:v>
                </c:pt>
                <c:pt idx="51523" formatCode="General">
                  <c:v>34.675199999999997</c:v>
                </c:pt>
                <c:pt idx="51524" formatCode="General">
                  <c:v>34.675899999999999</c:v>
                </c:pt>
                <c:pt idx="51525" formatCode="General">
                  <c:v>34.676600000000001</c:v>
                </c:pt>
                <c:pt idx="51526" formatCode="General">
                  <c:v>34.677300000000002</c:v>
                </c:pt>
                <c:pt idx="51527" formatCode="General">
                  <c:v>34.677900000000001</c:v>
                </c:pt>
                <c:pt idx="51528" formatCode="General">
                  <c:v>34.678600000000003</c:v>
                </c:pt>
                <c:pt idx="51529" formatCode="General">
                  <c:v>34.679299999999998</c:v>
                </c:pt>
                <c:pt idx="51530" formatCode="General">
                  <c:v>34.68</c:v>
                </c:pt>
                <c:pt idx="51531" formatCode="General">
                  <c:v>34.680599999999998</c:v>
                </c:pt>
                <c:pt idx="51532" formatCode="General">
                  <c:v>34.6813</c:v>
                </c:pt>
                <c:pt idx="51533" formatCode="General">
                  <c:v>34.682000000000002</c:v>
                </c:pt>
                <c:pt idx="51534" formatCode="General">
                  <c:v>34.682600000000001</c:v>
                </c:pt>
                <c:pt idx="51535" formatCode="General">
                  <c:v>34.683300000000003</c:v>
                </c:pt>
                <c:pt idx="51536" formatCode="General">
                  <c:v>34.683999999999997</c:v>
                </c:pt>
                <c:pt idx="51537" formatCode="General">
                  <c:v>34.684699999999999</c:v>
                </c:pt>
                <c:pt idx="51538" formatCode="General">
                  <c:v>34.685299999999998</c:v>
                </c:pt>
                <c:pt idx="51539" formatCode="General">
                  <c:v>34.686</c:v>
                </c:pt>
                <c:pt idx="51540" formatCode="General">
                  <c:v>34.686700000000002</c:v>
                </c:pt>
                <c:pt idx="51541" formatCode="General">
                  <c:v>34.687399999999997</c:v>
                </c:pt>
                <c:pt idx="51542" formatCode="General">
                  <c:v>34.688000000000002</c:v>
                </c:pt>
                <c:pt idx="51543" formatCode="General">
                  <c:v>34.688699999999997</c:v>
                </c:pt>
                <c:pt idx="51544" formatCode="General">
                  <c:v>34.689399999999999</c:v>
                </c:pt>
                <c:pt idx="51545" formatCode="General">
                  <c:v>34.690100000000001</c:v>
                </c:pt>
                <c:pt idx="51546" formatCode="General">
                  <c:v>34.6907</c:v>
                </c:pt>
                <c:pt idx="51547" formatCode="General">
                  <c:v>34.691400000000002</c:v>
                </c:pt>
                <c:pt idx="51548" formatCode="General">
                  <c:v>34.692100000000003</c:v>
                </c:pt>
                <c:pt idx="51549" formatCode="General">
                  <c:v>34.692700000000002</c:v>
                </c:pt>
                <c:pt idx="51550" formatCode="General">
                  <c:v>34.693399999999997</c:v>
                </c:pt>
                <c:pt idx="51551" formatCode="General">
                  <c:v>34.694099999999999</c:v>
                </c:pt>
                <c:pt idx="51552" formatCode="General">
                  <c:v>34.694800000000001</c:v>
                </c:pt>
                <c:pt idx="51553" formatCode="General">
                  <c:v>34.695399999999999</c:v>
                </c:pt>
                <c:pt idx="51554" formatCode="General">
                  <c:v>34.696100000000001</c:v>
                </c:pt>
                <c:pt idx="51555" formatCode="General">
                  <c:v>34.696800000000003</c:v>
                </c:pt>
                <c:pt idx="51556" formatCode="General">
                  <c:v>34.697499999999998</c:v>
                </c:pt>
                <c:pt idx="51557" formatCode="General">
                  <c:v>34.698099999999997</c:v>
                </c:pt>
                <c:pt idx="51558" formatCode="General">
                  <c:v>34.698799999999999</c:v>
                </c:pt>
                <c:pt idx="51559" formatCode="General">
                  <c:v>34.6995</c:v>
                </c:pt>
                <c:pt idx="51560" formatCode="General">
                  <c:v>34.700099999999999</c:v>
                </c:pt>
                <c:pt idx="51561" formatCode="General">
                  <c:v>34.700800000000001</c:v>
                </c:pt>
                <c:pt idx="51562" formatCode="General">
                  <c:v>34.701500000000003</c:v>
                </c:pt>
                <c:pt idx="51563" formatCode="General">
                  <c:v>34.702199999999998</c:v>
                </c:pt>
                <c:pt idx="51564" formatCode="General">
                  <c:v>34.702800000000003</c:v>
                </c:pt>
                <c:pt idx="51565" formatCode="General">
                  <c:v>34.703499999999998</c:v>
                </c:pt>
                <c:pt idx="51566" formatCode="General">
                  <c:v>34.7042</c:v>
                </c:pt>
                <c:pt idx="51567" formatCode="General">
                  <c:v>34.704900000000002</c:v>
                </c:pt>
                <c:pt idx="51568" formatCode="General">
                  <c:v>34.705500000000001</c:v>
                </c:pt>
                <c:pt idx="51569" formatCode="General">
                  <c:v>34.706200000000003</c:v>
                </c:pt>
                <c:pt idx="51570" formatCode="General">
                  <c:v>34.706899999999997</c:v>
                </c:pt>
                <c:pt idx="51571" formatCode="General">
                  <c:v>34.707500000000003</c:v>
                </c:pt>
                <c:pt idx="51572" formatCode="General">
                  <c:v>34.708199999999998</c:v>
                </c:pt>
                <c:pt idx="51573" formatCode="General">
                  <c:v>34.7089</c:v>
                </c:pt>
                <c:pt idx="51574" formatCode="General">
                  <c:v>34.709600000000002</c:v>
                </c:pt>
                <c:pt idx="51575" formatCode="General">
                  <c:v>34.7102</c:v>
                </c:pt>
                <c:pt idx="51576" formatCode="General">
                  <c:v>34.710900000000002</c:v>
                </c:pt>
                <c:pt idx="51577" formatCode="General">
                  <c:v>34.711599999999997</c:v>
                </c:pt>
                <c:pt idx="51578" formatCode="General">
                  <c:v>34.712299999999999</c:v>
                </c:pt>
                <c:pt idx="51579" formatCode="General">
                  <c:v>34.712899999999998</c:v>
                </c:pt>
                <c:pt idx="51580" formatCode="General">
                  <c:v>34.7136</c:v>
                </c:pt>
                <c:pt idx="51581" formatCode="General">
                  <c:v>34.714300000000001</c:v>
                </c:pt>
                <c:pt idx="51582" formatCode="General">
                  <c:v>34.715000000000003</c:v>
                </c:pt>
                <c:pt idx="51583" formatCode="General">
                  <c:v>34.715600000000002</c:v>
                </c:pt>
                <c:pt idx="51584" formatCode="General">
                  <c:v>34.716299999999997</c:v>
                </c:pt>
                <c:pt idx="51585" formatCode="General">
                  <c:v>34.716999999999999</c:v>
                </c:pt>
                <c:pt idx="51586" formatCode="General">
                  <c:v>34.717599999999997</c:v>
                </c:pt>
                <c:pt idx="51587" formatCode="General">
                  <c:v>34.718299999999999</c:v>
                </c:pt>
                <c:pt idx="51588" formatCode="General">
                  <c:v>34.719000000000001</c:v>
                </c:pt>
                <c:pt idx="51589" formatCode="General">
                  <c:v>34.719700000000003</c:v>
                </c:pt>
                <c:pt idx="51590" formatCode="General">
                  <c:v>34.720300000000002</c:v>
                </c:pt>
                <c:pt idx="51591" formatCode="General">
                  <c:v>34.720999999999997</c:v>
                </c:pt>
                <c:pt idx="51592" formatCode="General">
                  <c:v>34.721699999999998</c:v>
                </c:pt>
                <c:pt idx="51593" formatCode="General">
                  <c:v>34.7224</c:v>
                </c:pt>
                <c:pt idx="51594" formatCode="General">
                  <c:v>34.722999999999999</c:v>
                </c:pt>
                <c:pt idx="51595" formatCode="General">
                  <c:v>34.723700000000001</c:v>
                </c:pt>
                <c:pt idx="51596" formatCode="General">
                  <c:v>34.724400000000003</c:v>
                </c:pt>
                <c:pt idx="51597" formatCode="General">
                  <c:v>34.725000000000001</c:v>
                </c:pt>
                <c:pt idx="51598" formatCode="General">
                  <c:v>34.725700000000003</c:v>
                </c:pt>
                <c:pt idx="51599" formatCode="General">
                  <c:v>34.726399999999998</c:v>
                </c:pt>
                <c:pt idx="51600" formatCode="General">
                  <c:v>34.7271</c:v>
                </c:pt>
                <c:pt idx="51601" formatCode="General">
                  <c:v>34.727699999999999</c:v>
                </c:pt>
                <c:pt idx="51602" formatCode="General">
                  <c:v>34.728400000000001</c:v>
                </c:pt>
                <c:pt idx="51603" formatCode="General">
                  <c:v>34.729100000000003</c:v>
                </c:pt>
                <c:pt idx="51604" formatCode="General">
                  <c:v>34.729799999999997</c:v>
                </c:pt>
                <c:pt idx="51605" formatCode="General">
                  <c:v>34.730400000000003</c:v>
                </c:pt>
                <c:pt idx="51606" formatCode="General">
                  <c:v>34.731099999999998</c:v>
                </c:pt>
                <c:pt idx="51607" formatCode="General">
                  <c:v>34.7318</c:v>
                </c:pt>
                <c:pt idx="51608" formatCode="General">
                  <c:v>34.732399999999998</c:v>
                </c:pt>
                <c:pt idx="51609" formatCode="General">
                  <c:v>34.7331</c:v>
                </c:pt>
                <c:pt idx="51610" formatCode="General">
                  <c:v>34.733800000000002</c:v>
                </c:pt>
                <c:pt idx="51611" formatCode="General">
                  <c:v>34.734499999999997</c:v>
                </c:pt>
                <c:pt idx="51612" formatCode="General">
                  <c:v>34.735100000000003</c:v>
                </c:pt>
                <c:pt idx="51613" formatCode="General">
                  <c:v>34.735799999999998</c:v>
                </c:pt>
                <c:pt idx="51614" formatCode="General">
                  <c:v>34.736499999999999</c:v>
                </c:pt>
                <c:pt idx="51615" formatCode="General">
                  <c:v>34.737200000000001</c:v>
                </c:pt>
                <c:pt idx="51616" formatCode="General">
                  <c:v>34.7378</c:v>
                </c:pt>
                <c:pt idx="51617" formatCode="General">
                  <c:v>34.738500000000002</c:v>
                </c:pt>
                <c:pt idx="51618" formatCode="General">
                  <c:v>34.739199999999997</c:v>
                </c:pt>
                <c:pt idx="51619" formatCode="General">
                  <c:v>34.739899999999999</c:v>
                </c:pt>
                <c:pt idx="51620" formatCode="General">
                  <c:v>34.740499999999997</c:v>
                </c:pt>
                <c:pt idx="51621" formatCode="General">
                  <c:v>34.741199999999999</c:v>
                </c:pt>
                <c:pt idx="51622" formatCode="General">
                  <c:v>34.741900000000001</c:v>
                </c:pt>
                <c:pt idx="51623" formatCode="General">
                  <c:v>34.7425</c:v>
                </c:pt>
                <c:pt idx="51624" formatCode="General">
                  <c:v>34.743200000000002</c:v>
                </c:pt>
                <c:pt idx="51625" formatCode="General">
                  <c:v>34.743899999999996</c:v>
                </c:pt>
                <c:pt idx="51626" formatCode="General">
                  <c:v>34.744599999999998</c:v>
                </c:pt>
                <c:pt idx="51627" formatCode="General">
                  <c:v>34.745199999999997</c:v>
                </c:pt>
                <c:pt idx="51628" formatCode="General">
                  <c:v>34.745899999999999</c:v>
                </c:pt>
                <c:pt idx="51629" formatCode="General">
                  <c:v>34.746600000000001</c:v>
                </c:pt>
                <c:pt idx="51630" formatCode="General">
                  <c:v>34.747300000000003</c:v>
                </c:pt>
                <c:pt idx="51631" formatCode="General">
                  <c:v>34.747900000000001</c:v>
                </c:pt>
                <c:pt idx="51632" formatCode="General">
                  <c:v>34.748600000000003</c:v>
                </c:pt>
                <c:pt idx="51633" formatCode="General">
                  <c:v>34.749299999999998</c:v>
                </c:pt>
                <c:pt idx="51634" formatCode="General">
                  <c:v>34.749899999999997</c:v>
                </c:pt>
                <c:pt idx="51635" formatCode="General">
                  <c:v>34.750599999999999</c:v>
                </c:pt>
                <c:pt idx="51636" formatCode="General">
                  <c:v>34.751300000000001</c:v>
                </c:pt>
                <c:pt idx="51637" formatCode="General">
                  <c:v>34.752000000000002</c:v>
                </c:pt>
                <c:pt idx="51638" formatCode="General">
                  <c:v>34.752600000000001</c:v>
                </c:pt>
                <c:pt idx="51639" formatCode="General">
                  <c:v>34.753300000000003</c:v>
                </c:pt>
                <c:pt idx="51640" formatCode="General">
                  <c:v>34.753999999999998</c:v>
                </c:pt>
                <c:pt idx="51641" formatCode="General">
                  <c:v>34.7547</c:v>
                </c:pt>
                <c:pt idx="51642" formatCode="General">
                  <c:v>34.755299999999998</c:v>
                </c:pt>
                <c:pt idx="51643" formatCode="General">
                  <c:v>34.756</c:v>
                </c:pt>
                <c:pt idx="51644" formatCode="General">
                  <c:v>34.756700000000002</c:v>
                </c:pt>
                <c:pt idx="51645" formatCode="General">
                  <c:v>34.757399999999997</c:v>
                </c:pt>
                <c:pt idx="51646" formatCode="General">
                  <c:v>34.758000000000003</c:v>
                </c:pt>
                <c:pt idx="51647" formatCode="General">
                  <c:v>34.758699999999997</c:v>
                </c:pt>
                <c:pt idx="51648" formatCode="General">
                  <c:v>34.759399999999999</c:v>
                </c:pt>
                <c:pt idx="51649" formatCode="General">
                  <c:v>34.76</c:v>
                </c:pt>
                <c:pt idx="51650" formatCode="General">
                  <c:v>34.7607</c:v>
                </c:pt>
                <c:pt idx="51651" formatCode="General">
                  <c:v>34.761400000000002</c:v>
                </c:pt>
                <c:pt idx="51652" formatCode="General">
                  <c:v>34.762099999999997</c:v>
                </c:pt>
                <c:pt idx="51653" formatCode="General">
                  <c:v>34.762700000000002</c:v>
                </c:pt>
                <c:pt idx="51654" formatCode="General">
                  <c:v>34.763399999999997</c:v>
                </c:pt>
                <c:pt idx="51655" formatCode="General">
                  <c:v>34.764099999999999</c:v>
                </c:pt>
                <c:pt idx="51656" formatCode="General">
                  <c:v>34.764800000000001</c:v>
                </c:pt>
                <c:pt idx="51657" formatCode="General">
                  <c:v>34.7654</c:v>
                </c:pt>
                <c:pt idx="51658" formatCode="General">
                  <c:v>34.766100000000002</c:v>
                </c:pt>
                <c:pt idx="51659" formatCode="General">
                  <c:v>34.766800000000003</c:v>
                </c:pt>
                <c:pt idx="51660" formatCode="General">
                  <c:v>34.767400000000002</c:v>
                </c:pt>
                <c:pt idx="51661" formatCode="General">
                  <c:v>34.768099999999997</c:v>
                </c:pt>
                <c:pt idx="51662" formatCode="General">
                  <c:v>34.768799999999999</c:v>
                </c:pt>
                <c:pt idx="51663" formatCode="General">
                  <c:v>34.769500000000001</c:v>
                </c:pt>
                <c:pt idx="51664" formatCode="General">
                  <c:v>34.770099999999999</c:v>
                </c:pt>
                <c:pt idx="51665" formatCode="General">
                  <c:v>34.770800000000001</c:v>
                </c:pt>
                <c:pt idx="51666" formatCode="General">
                  <c:v>34.771500000000003</c:v>
                </c:pt>
                <c:pt idx="51667" formatCode="General">
                  <c:v>34.772199999999998</c:v>
                </c:pt>
                <c:pt idx="51668" formatCode="General">
                  <c:v>34.772799999999997</c:v>
                </c:pt>
                <c:pt idx="51669" formatCode="General">
                  <c:v>34.773499999999999</c:v>
                </c:pt>
                <c:pt idx="51670" formatCode="General">
                  <c:v>34.7742</c:v>
                </c:pt>
                <c:pt idx="51671" formatCode="General">
                  <c:v>34.774799999999999</c:v>
                </c:pt>
                <c:pt idx="51672" formatCode="General">
                  <c:v>34.775500000000001</c:v>
                </c:pt>
                <c:pt idx="51673" formatCode="General">
                  <c:v>34.776200000000003</c:v>
                </c:pt>
                <c:pt idx="51674" formatCode="General">
                  <c:v>34.776899999999998</c:v>
                </c:pt>
                <c:pt idx="51675" formatCode="General">
                  <c:v>34.777500000000003</c:v>
                </c:pt>
                <c:pt idx="51676" formatCode="General">
                  <c:v>34.778199999999998</c:v>
                </c:pt>
                <c:pt idx="51677" formatCode="General">
                  <c:v>34.7789</c:v>
                </c:pt>
                <c:pt idx="51678" formatCode="General">
                  <c:v>34.779600000000002</c:v>
                </c:pt>
                <c:pt idx="51679" formatCode="General">
                  <c:v>34.780200000000001</c:v>
                </c:pt>
                <c:pt idx="51680" formatCode="General">
                  <c:v>34.780900000000003</c:v>
                </c:pt>
                <c:pt idx="51681" formatCode="General">
                  <c:v>34.781599999999997</c:v>
                </c:pt>
                <c:pt idx="51682" formatCode="General">
                  <c:v>34.782299999999999</c:v>
                </c:pt>
                <c:pt idx="51683" formatCode="General">
                  <c:v>34.782899999999998</c:v>
                </c:pt>
                <c:pt idx="51684" formatCode="General">
                  <c:v>34.7836</c:v>
                </c:pt>
                <c:pt idx="51685" formatCode="General">
                  <c:v>34.784300000000002</c:v>
                </c:pt>
                <c:pt idx="51686" formatCode="General">
                  <c:v>34.7849</c:v>
                </c:pt>
                <c:pt idx="51687" formatCode="General">
                  <c:v>34.785600000000002</c:v>
                </c:pt>
                <c:pt idx="51688" formatCode="General">
                  <c:v>34.786299999999997</c:v>
                </c:pt>
                <c:pt idx="51689" formatCode="General">
                  <c:v>34.786999999999999</c:v>
                </c:pt>
                <c:pt idx="51690" formatCode="General">
                  <c:v>34.787599999999998</c:v>
                </c:pt>
                <c:pt idx="51691" formatCode="General">
                  <c:v>34.7883</c:v>
                </c:pt>
                <c:pt idx="51692" formatCode="General">
                  <c:v>34.789000000000001</c:v>
                </c:pt>
                <c:pt idx="51693" formatCode="General">
                  <c:v>34.789700000000003</c:v>
                </c:pt>
                <c:pt idx="51694" formatCode="General">
                  <c:v>34.790300000000002</c:v>
                </c:pt>
                <c:pt idx="51695" formatCode="General">
                  <c:v>34.790999999999997</c:v>
                </c:pt>
                <c:pt idx="51696" formatCode="General">
                  <c:v>34.791699999999999</c:v>
                </c:pt>
                <c:pt idx="51697" formatCode="General">
                  <c:v>34.792299999999997</c:v>
                </c:pt>
                <c:pt idx="51698" formatCode="General">
                  <c:v>34.792999999999999</c:v>
                </c:pt>
                <c:pt idx="51699" formatCode="General">
                  <c:v>34.793700000000001</c:v>
                </c:pt>
                <c:pt idx="51700" formatCode="General">
                  <c:v>34.794400000000003</c:v>
                </c:pt>
                <c:pt idx="51701" formatCode="General">
                  <c:v>34.795000000000002</c:v>
                </c:pt>
                <c:pt idx="51702" formatCode="General">
                  <c:v>34.795699999999997</c:v>
                </c:pt>
                <c:pt idx="51703" formatCode="General">
                  <c:v>34.796399999999998</c:v>
                </c:pt>
                <c:pt idx="51704" formatCode="General">
                  <c:v>34.7971</c:v>
                </c:pt>
                <c:pt idx="51705" formatCode="General">
                  <c:v>34.797699999999999</c:v>
                </c:pt>
                <c:pt idx="51706" formatCode="General">
                  <c:v>34.798400000000001</c:v>
                </c:pt>
                <c:pt idx="51707" formatCode="General">
                  <c:v>34.799100000000003</c:v>
                </c:pt>
                <c:pt idx="51708" formatCode="General">
                  <c:v>34.799700000000001</c:v>
                </c:pt>
                <c:pt idx="51709" formatCode="General">
                  <c:v>34.800400000000003</c:v>
                </c:pt>
                <c:pt idx="51710" formatCode="General">
                  <c:v>34.801099999999998</c:v>
                </c:pt>
                <c:pt idx="51711" formatCode="General">
                  <c:v>34.8018</c:v>
                </c:pt>
                <c:pt idx="51712" formatCode="General">
                  <c:v>34.802399999999999</c:v>
                </c:pt>
                <c:pt idx="51713" formatCode="General">
                  <c:v>34.803100000000001</c:v>
                </c:pt>
                <c:pt idx="51714" formatCode="General">
                  <c:v>34.803800000000003</c:v>
                </c:pt>
                <c:pt idx="51715" formatCode="General">
                  <c:v>34.804499999999997</c:v>
                </c:pt>
                <c:pt idx="51716" formatCode="General">
                  <c:v>34.805100000000003</c:v>
                </c:pt>
                <c:pt idx="51717" formatCode="General">
                  <c:v>34.805799999999998</c:v>
                </c:pt>
                <c:pt idx="51718" formatCode="General">
                  <c:v>34.8065</c:v>
                </c:pt>
                <c:pt idx="51719" formatCode="General">
                  <c:v>34.807200000000002</c:v>
                </c:pt>
                <c:pt idx="51720" formatCode="General">
                  <c:v>34.8078</c:v>
                </c:pt>
                <c:pt idx="51721" formatCode="General">
                  <c:v>34.808500000000002</c:v>
                </c:pt>
                <c:pt idx="51722" formatCode="General">
                  <c:v>34.809199999999997</c:v>
                </c:pt>
                <c:pt idx="51723" formatCode="General">
                  <c:v>34.809800000000003</c:v>
                </c:pt>
                <c:pt idx="51724" formatCode="General">
                  <c:v>34.810499999999998</c:v>
                </c:pt>
                <c:pt idx="51725" formatCode="General">
                  <c:v>34.811199999999999</c:v>
                </c:pt>
                <c:pt idx="51726" formatCode="General">
                  <c:v>34.811900000000001</c:v>
                </c:pt>
                <c:pt idx="51727" formatCode="General">
                  <c:v>34.8125</c:v>
                </c:pt>
                <c:pt idx="51728" formatCode="General">
                  <c:v>34.813200000000002</c:v>
                </c:pt>
                <c:pt idx="51729" formatCode="General">
                  <c:v>34.813899999999997</c:v>
                </c:pt>
                <c:pt idx="51730" formatCode="General">
                  <c:v>34.814599999999999</c:v>
                </c:pt>
                <c:pt idx="51731" formatCode="General">
                  <c:v>34.815199999999997</c:v>
                </c:pt>
                <c:pt idx="51732" formatCode="General">
                  <c:v>34.815899999999999</c:v>
                </c:pt>
                <c:pt idx="51733" formatCode="General">
                  <c:v>34.816600000000001</c:v>
                </c:pt>
                <c:pt idx="51734" formatCode="General">
                  <c:v>34.8172</c:v>
                </c:pt>
                <c:pt idx="51735" formatCode="General">
                  <c:v>34.817900000000002</c:v>
                </c:pt>
                <c:pt idx="51736" formatCode="General">
                  <c:v>34.818600000000004</c:v>
                </c:pt>
                <c:pt idx="51737" formatCode="General">
                  <c:v>34.819299999999998</c:v>
                </c:pt>
                <c:pt idx="51738" formatCode="General">
                  <c:v>34.819899999999997</c:v>
                </c:pt>
                <c:pt idx="51739" formatCode="General">
                  <c:v>34.820599999999999</c:v>
                </c:pt>
                <c:pt idx="51740" formatCode="General">
                  <c:v>34.821300000000001</c:v>
                </c:pt>
                <c:pt idx="51741" formatCode="General">
                  <c:v>34.822000000000003</c:v>
                </c:pt>
                <c:pt idx="51742" formatCode="General">
                  <c:v>34.822600000000001</c:v>
                </c:pt>
                <c:pt idx="51743" formatCode="General">
                  <c:v>34.823300000000003</c:v>
                </c:pt>
                <c:pt idx="51744" formatCode="General">
                  <c:v>34.823999999999998</c:v>
                </c:pt>
                <c:pt idx="51745" formatCode="General">
                  <c:v>34.8247</c:v>
                </c:pt>
                <c:pt idx="51746" formatCode="General">
                  <c:v>34.825299999999999</c:v>
                </c:pt>
                <c:pt idx="51747" formatCode="General">
                  <c:v>34.826000000000001</c:v>
                </c:pt>
                <c:pt idx="51748" formatCode="General">
                  <c:v>34.826700000000002</c:v>
                </c:pt>
                <c:pt idx="51749" formatCode="General">
                  <c:v>34.827300000000001</c:v>
                </c:pt>
                <c:pt idx="51750" formatCode="General">
                  <c:v>34.828000000000003</c:v>
                </c:pt>
                <c:pt idx="51751" formatCode="General">
                  <c:v>34.828699999999998</c:v>
                </c:pt>
                <c:pt idx="51752" formatCode="General">
                  <c:v>34.8294</c:v>
                </c:pt>
                <c:pt idx="51753" formatCode="General">
                  <c:v>34.83</c:v>
                </c:pt>
                <c:pt idx="51754" formatCode="General">
                  <c:v>34.8307</c:v>
                </c:pt>
                <c:pt idx="51755" formatCode="General">
                  <c:v>34.831400000000002</c:v>
                </c:pt>
                <c:pt idx="51756" formatCode="General">
                  <c:v>34.832099999999997</c:v>
                </c:pt>
                <c:pt idx="51757" formatCode="General">
                  <c:v>34.832700000000003</c:v>
                </c:pt>
                <c:pt idx="51758" formatCode="General">
                  <c:v>34.833399999999997</c:v>
                </c:pt>
                <c:pt idx="51759" formatCode="General">
                  <c:v>34.834099999999999</c:v>
                </c:pt>
                <c:pt idx="51760" formatCode="General">
                  <c:v>34.834699999999998</c:v>
                </c:pt>
                <c:pt idx="51761" formatCode="General">
                  <c:v>34.8354</c:v>
                </c:pt>
                <c:pt idx="51762" formatCode="General">
                  <c:v>34.836100000000002</c:v>
                </c:pt>
                <c:pt idx="51763" formatCode="General">
                  <c:v>34.836799999999997</c:v>
                </c:pt>
                <c:pt idx="51764" formatCode="General">
                  <c:v>34.837400000000002</c:v>
                </c:pt>
                <c:pt idx="51765" formatCode="General">
                  <c:v>34.838099999999997</c:v>
                </c:pt>
                <c:pt idx="51766" formatCode="General">
                  <c:v>34.838799999999999</c:v>
                </c:pt>
                <c:pt idx="51767" formatCode="General">
                  <c:v>34.839500000000001</c:v>
                </c:pt>
                <c:pt idx="51768" formatCode="General">
                  <c:v>34.8401</c:v>
                </c:pt>
                <c:pt idx="51769" formatCode="General">
                  <c:v>34.840800000000002</c:v>
                </c:pt>
                <c:pt idx="51770" formatCode="General">
                  <c:v>34.841500000000003</c:v>
                </c:pt>
                <c:pt idx="51771" formatCode="General">
                  <c:v>34.842100000000002</c:v>
                </c:pt>
                <c:pt idx="51772" formatCode="General">
                  <c:v>34.842799999999997</c:v>
                </c:pt>
                <c:pt idx="51773" formatCode="General">
                  <c:v>34.843499999999999</c:v>
                </c:pt>
                <c:pt idx="51774" formatCode="General">
                  <c:v>34.844200000000001</c:v>
                </c:pt>
                <c:pt idx="51775" formatCode="General">
                  <c:v>34.844799999999999</c:v>
                </c:pt>
                <c:pt idx="51776" formatCode="General">
                  <c:v>34.845500000000001</c:v>
                </c:pt>
                <c:pt idx="51777" formatCode="General">
                  <c:v>34.846200000000003</c:v>
                </c:pt>
                <c:pt idx="51778" formatCode="General">
                  <c:v>34.846899999999998</c:v>
                </c:pt>
                <c:pt idx="51779" formatCode="General">
                  <c:v>34.847499999999997</c:v>
                </c:pt>
                <c:pt idx="51780" formatCode="General">
                  <c:v>34.848199999999999</c:v>
                </c:pt>
                <c:pt idx="51781" formatCode="General">
                  <c:v>34.8489</c:v>
                </c:pt>
                <c:pt idx="51782" formatCode="General">
                  <c:v>34.849600000000002</c:v>
                </c:pt>
                <c:pt idx="51783" formatCode="General">
                  <c:v>34.850200000000001</c:v>
                </c:pt>
                <c:pt idx="51784" formatCode="General">
                  <c:v>34.850900000000003</c:v>
                </c:pt>
                <c:pt idx="51785" formatCode="General">
                  <c:v>34.851599999999998</c:v>
                </c:pt>
                <c:pt idx="51786" formatCode="General">
                  <c:v>34.852200000000003</c:v>
                </c:pt>
                <c:pt idx="51787" formatCode="General">
                  <c:v>34.852899999999998</c:v>
                </c:pt>
                <c:pt idx="51788" formatCode="General">
                  <c:v>34.8536</c:v>
                </c:pt>
                <c:pt idx="51789" formatCode="General">
                  <c:v>34.854300000000002</c:v>
                </c:pt>
                <c:pt idx="51790" formatCode="General">
                  <c:v>34.854900000000001</c:v>
                </c:pt>
                <c:pt idx="51791" formatCode="General">
                  <c:v>34.855600000000003</c:v>
                </c:pt>
                <c:pt idx="51792" formatCode="General">
                  <c:v>34.856299999999997</c:v>
                </c:pt>
                <c:pt idx="51793" formatCode="General">
                  <c:v>34.856999999999999</c:v>
                </c:pt>
                <c:pt idx="51794" formatCode="General">
                  <c:v>34.857599999999998</c:v>
                </c:pt>
                <c:pt idx="51795" formatCode="General">
                  <c:v>34.8583</c:v>
                </c:pt>
                <c:pt idx="51796" formatCode="General">
                  <c:v>34.859000000000002</c:v>
                </c:pt>
                <c:pt idx="51797" formatCode="General">
                  <c:v>34.8596</c:v>
                </c:pt>
                <c:pt idx="51798" formatCode="General">
                  <c:v>34.860300000000002</c:v>
                </c:pt>
                <c:pt idx="51799" formatCode="General">
                  <c:v>34.860999999999997</c:v>
                </c:pt>
                <c:pt idx="51800" formatCode="General">
                  <c:v>34.861699999999999</c:v>
                </c:pt>
                <c:pt idx="51801" formatCode="General">
                  <c:v>34.862299999999998</c:v>
                </c:pt>
                <c:pt idx="51802" formatCode="General">
                  <c:v>34.863</c:v>
                </c:pt>
                <c:pt idx="51803" formatCode="General">
                  <c:v>34.863700000000001</c:v>
                </c:pt>
                <c:pt idx="51804" formatCode="General">
                  <c:v>34.864400000000003</c:v>
                </c:pt>
                <c:pt idx="51805" formatCode="General">
                  <c:v>34.865000000000002</c:v>
                </c:pt>
                <c:pt idx="51806" formatCode="General">
                  <c:v>34.865699999999997</c:v>
                </c:pt>
                <c:pt idx="51807" formatCode="General">
                  <c:v>34.866399999999999</c:v>
                </c:pt>
                <c:pt idx="51808" formatCode="General">
                  <c:v>34.867100000000001</c:v>
                </c:pt>
                <c:pt idx="51809" formatCode="General">
                  <c:v>34.867699999999999</c:v>
                </c:pt>
                <c:pt idx="51810" formatCode="General">
                  <c:v>34.868400000000001</c:v>
                </c:pt>
                <c:pt idx="51811" formatCode="General">
                  <c:v>34.869100000000003</c:v>
                </c:pt>
                <c:pt idx="51812" formatCode="General">
                  <c:v>34.869700000000002</c:v>
                </c:pt>
                <c:pt idx="51813" formatCode="General">
                  <c:v>34.870399999999997</c:v>
                </c:pt>
                <c:pt idx="51814" formatCode="General">
                  <c:v>34.871099999999998</c:v>
                </c:pt>
                <c:pt idx="51815" formatCode="General">
                  <c:v>34.8718</c:v>
                </c:pt>
                <c:pt idx="51816" formatCode="General">
                  <c:v>34.872399999999999</c:v>
                </c:pt>
                <c:pt idx="51817" formatCode="General">
                  <c:v>34.873100000000001</c:v>
                </c:pt>
                <c:pt idx="51818" formatCode="General">
                  <c:v>34.873800000000003</c:v>
                </c:pt>
                <c:pt idx="51819" formatCode="General">
                  <c:v>34.874499999999998</c:v>
                </c:pt>
                <c:pt idx="51820" formatCode="General">
                  <c:v>34.875100000000003</c:v>
                </c:pt>
                <c:pt idx="51821" formatCode="General">
                  <c:v>34.875799999999998</c:v>
                </c:pt>
                <c:pt idx="51822" formatCode="General">
                  <c:v>34.8765</c:v>
                </c:pt>
                <c:pt idx="51823" formatCode="General">
                  <c:v>34.877099999999999</c:v>
                </c:pt>
                <c:pt idx="51824" formatCode="General">
                  <c:v>34.877800000000001</c:v>
                </c:pt>
                <c:pt idx="51825" formatCode="General">
                  <c:v>34.878500000000003</c:v>
                </c:pt>
                <c:pt idx="51826" formatCode="General">
                  <c:v>34.879199999999997</c:v>
                </c:pt>
                <c:pt idx="51827" formatCode="General">
                  <c:v>34.879800000000003</c:v>
                </c:pt>
                <c:pt idx="51828" formatCode="General">
                  <c:v>34.880499999999998</c:v>
                </c:pt>
                <c:pt idx="51829" formatCode="General">
                  <c:v>34.8812</c:v>
                </c:pt>
                <c:pt idx="51830" formatCode="General">
                  <c:v>34.881900000000002</c:v>
                </c:pt>
                <c:pt idx="51831" formatCode="General">
                  <c:v>34.8825</c:v>
                </c:pt>
                <c:pt idx="51832" formatCode="General">
                  <c:v>34.883200000000002</c:v>
                </c:pt>
                <c:pt idx="51833" formatCode="General">
                  <c:v>34.883899999999997</c:v>
                </c:pt>
                <c:pt idx="51834" formatCode="General">
                  <c:v>34.884500000000003</c:v>
                </c:pt>
                <c:pt idx="51835" formatCode="General">
                  <c:v>34.885199999999998</c:v>
                </c:pt>
                <c:pt idx="51836" formatCode="General">
                  <c:v>34.885899999999999</c:v>
                </c:pt>
                <c:pt idx="51837" formatCode="General">
                  <c:v>34.886600000000001</c:v>
                </c:pt>
                <c:pt idx="51838" formatCode="General">
                  <c:v>34.8872</c:v>
                </c:pt>
                <c:pt idx="51839" formatCode="General">
                  <c:v>34.887900000000002</c:v>
                </c:pt>
                <c:pt idx="51840" formatCode="General">
                  <c:v>34.888599999999997</c:v>
                </c:pt>
                <c:pt idx="51841" formatCode="General">
                  <c:v>34.889299999999999</c:v>
                </c:pt>
                <c:pt idx="51842" formatCode="General">
                  <c:v>34.889899999999997</c:v>
                </c:pt>
                <c:pt idx="51843" formatCode="General">
                  <c:v>34.890599999999999</c:v>
                </c:pt>
                <c:pt idx="51844" formatCode="General">
                  <c:v>34.891300000000001</c:v>
                </c:pt>
                <c:pt idx="51845" formatCode="General">
                  <c:v>34.892000000000003</c:v>
                </c:pt>
                <c:pt idx="51846" formatCode="General">
                  <c:v>34.892600000000002</c:v>
                </c:pt>
                <c:pt idx="51847" formatCode="General">
                  <c:v>34.893300000000004</c:v>
                </c:pt>
                <c:pt idx="51848" formatCode="General">
                  <c:v>34.893999999999998</c:v>
                </c:pt>
                <c:pt idx="51849" formatCode="General">
                  <c:v>34.894599999999997</c:v>
                </c:pt>
                <c:pt idx="51850" formatCode="General">
                  <c:v>34.895299999999999</c:v>
                </c:pt>
                <c:pt idx="51851" formatCode="General">
                  <c:v>34.896000000000001</c:v>
                </c:pt>
                <c:pt idx="51852" formatCode="General">
                  <c:v>34.896700000000003</c:v>
                </c:pt>
                <c:pt idx="51853" formatCode="General">
                  <c:v>34.897300000000001</c:v>
                </c:pt>
                <c:pt idx="51854" formatCode="General">
                  <c:v>34.898000000000003</c:v>
                </c:pt>
                <c:pt idx="51855" formatCode="General">
                  <c:v>34.898699999999998</c:v>
                </c:pt>
                <c:pt idx="51856" formatCode="General">
                  <c:v>34.8994</c:v>
                </c:pt>
                <c:pt idx="51857" formatCode="General">
                  <c:v>34.9</c:v>
                </c:pt>
                <c:pt idx="51858" formatCode="General">
                  <c:v>34.900700000000001</c:v>
                </c:pt>
                <c:pt idx="51859" formatCode="General">
                  <c:v>34.901400000000002</c:v>
                </c:pt>
                <c:pt idx="51860" formatCode="General">
                  <c:v>34.902000000000001</c:v>
                </c:pt>
                <c:pt idx="51861" formatCode="General">
                  <c:v>34.902700000000003</c:v>
                </c:pt>
                <c:pt idx="51862" formatCode="General">
                  <c:v>34.903399999999998</c:v>
                </c:pt>
                <c:pt idx="51863" formatCode="General">
                  <c:v>34.9041</c:v>
                </c:pt>
                <c:pt idx="51864" formatCode="General">
                  <c:v>34.904699999999998</c:v>
                </c:pt>
                <c:pt idx="51865" formatCode="General">
                  <c:v>34.9054</c:v>
                </c:pt>
                <c:pt idx="51866" formatCode="General">
                  <c:v>34.906100000000002</c:v>
                </c:pt>
                <c:pt idx="51867" formatCode="General">
                  <c:v>34.906799999999997</c:v>
                </c:pt>
                <c:pt idx="51868" formatCode="General">
                  <c:v>34.907400000000003</c:v>
                </c:pt>
                <c:pt idx="51869" formatCode="General">
                  <c:v>34.908099999999997</c:v>
                </c:pt>
                <c:pt idx="51870" formatCode="General">
                  <c:v>34.908799999999999</c:v>
                </c:pt>
                <c:pt idx="51871" formatCode="General">
                  <c:v>34.909399999999998</c:v>
                </c:pt>
                <c:pt idx="51872" formatCode="General">
                  <c:v>34.9101</c:v>
                </c:pt>
                <c:pt idx="51873" formatCode="General">
                  <c:v>34.910800000000002</c:v>
                </c:pt>
                <c:pt idx="51874" formatCode="General">
                  <c:v>34.911499999999997</c:v>
                </c:pt>
                <c:pt idx="51875" formatCode="General">
                  <c:v>34.912100000000002</c:v>
                </c:pt>
                <c:pt idx="51876" formatCode="General">
                  <c:v>34.912799999999997</c:v>
                </c:pt>
                <c:pt idx="51877" formatCode="General">
                  <c:v>34.913499999999999</c:v>
                </c:pt>
                <c:pt idx="51878" formatCode="General">
                  <c:v>34.914200000000001</c:v>
                </c:pt>
                <c:pt idx="51879" formatCode="General">
                  <c:v>34.9148</c:v>
                </c:pt>
                <c:pt idx="51880" formatCode="General">
                  <c:v>34.915500000000002</c:v>
                </c:pt>
                <c:pt idx="51881" formatCode="General">
                  <c:v>34.916200000000003</c:v>
                </c:pt>
                <c:pt idx="51882" formatCode="General">
                  <c:v>34.916899999999998</c:v>
                </c:pt>
                <c:pt idx="51883" formatCode="General">
                  <c:v>34.917499999999997</c:v>
                </c:pt>
                <c:pt idx="51884" formatCode="General">
                  <c:v>34.918199999999999</c:v>
                </c:pt>
                <c:pt idx="51885" formatCode="General">
                  <c:v>34.918900000000001</c:v>
                </c:pt>
                <c:pt idx="51886" formatCode="General">
                  <c:v>34.919499999999999</c:v>
                </c:pt>
                <c:pt idx="51887" formatCode="General">
                  <c:v>34.920200000000001</c:v>
                </c:pt>
                <c:pt idx="51888" formatCode="General">
                  <c:v>34.920900000000003</c:v>
                </c:pt>
                <c:pt idx="51889" formatCode="General">
                  <c:v>34.921599999999998</c:v>
                </c:pt>
                <c:pt idx="51890" formatCode="General">
                  <c:v>34.922199999999997</c:v>
                </c:pt>
                <c:pt idx="51891" formatCode="General">
                  <c:v>34.922899999999998</c:v>
                </c:pt>
                <c:pt idx="51892" formatCode="General">
                  <c:v>34.9236</c:v>
                </c:pt>
                <c:pt idx="51893" formatCode="General">
                  <c:v>34.924300000000002</c:v>
                </c:pt>
                <c:pt idx="51894" formatCode="General">
                  <c:v>34.924900000000001</c:v>
                </c:pt>
                <c:pt idx="51895" formatCode="General">
                  <c:v>34.925600000000003</c:v>
                </c:pt>
                <c:pt idx="51896" formatCode="General">
                  <c:v>34.926299999999998</c:v>
                </c:pt>
                <c:pt idx="51897" formatCode="General">
                  <c:v>34.926900000000003</c:v>
                </c:pt>
                <c:pt idx="51898" formatCode="General">
                  <c:v>34.927599999999998</c:v>
                </c:pt>
                <c:pt idx="51899" formatCode="General">
                  <c:v>34.9283</c:v>
                </c:pt>
                <c:pt idx="51900" formatCode="General">
                  <c:v>34.929000000000002</c:v>
                </c:pt>
                <c:pt idx="51901" formatCode="General">
                  <c:v>34.929600000000001</c:v>
                </c:pt>
                <c:pt idx="51902" formatCode="General">
                  <c:v>34.930300000000003</c:v>
                </c:pt>
                <c:pt idx="51903" formatCode="General">
                  <c:v>34.930999999999997</c:v>
                </c:pt>
                <c:pt idx="51904" formatCode="General">
                  <c:v>34.931699999999999</c:v>
                </c:pt>
                <c:pt idx="51905" formatCode="General">
                  <c:v>34.932299999999998</c:v>
                </c:pt>
                <c:pt idx="51906" formatCode="General">
                  <c:v>34.933</c:v>
                </c:pt>
                <c:pt idx="51907" formatCode="General">
                  <c:v>34.933700000000002</c:v>
                </c:pt>
                <c:pt idx="51908" formatCode="General">
                  <c:v>34.934399999999997</c:v>
                </c:pt>
                <c:pt idx="51909" formatCode="General">
                  <c:v>34.935000000000002</c:v>
                </c:pt>
                <c:pt idx="51910" formatCode="General">
                  <c:v>34.935699999999997</c:v>
                </c:pt>
                <c:pt idx="51911" formatCode="General">
                  <c:v>34.936399999999999</c:v>
                </c:pt>
                <c:pt idx="51912" formatCode="General">
                  <c:v>34.936999999999998</c:v>
                </c:pt>
                <c:pt idx="51913" formatCode="General">
                  <c:v>34.9377</c:v>
                </c:pt>
                <c:pt idx="51914" formatCode="General">
                  <c:v>34.938400000000001</c:v>
                </c:pt>
                <c:pt idx="51915" formatCode="General">
                  <c:v>34.939100000000003</c:v>
                </c:pt>
                <c:pt idx="51916" formatCode="General">
                  <c:v>34.939700000000002</c:v>
                </c:pt>
                <c:pt idx="51917" formatCode="General">
                  <c:v>34.940399999999997</c:v>
                </c:pt>
                <c:pt idx="51918" formatCode="General">
                  <c:v>34.941099999999999</c:v>
                </c:pt>
                <c:pt idx="51919" formatCode="General">
                  <c:v>34.941800000000001</c:v>
                </c:pt>
                <c:pt idx="51920" formatCode="General">
                  <c:v>34.942399999999999</c:v>
                </c:pt>
                <c:pt idx="51921" formatCode="General">
                  <c:v>34.943100000000001</c:v>
                </c:pt>
                <c:pt idx="51922" formatCode="General">
                  <c:v>34.943800000000003</c:v>
                </c:pt>
                <c:pt idx="51923" formatCode="General">
                  <c:v>34.944400000000002</c:v>
                </c:pt>
                <c:pt idx="51924" formatCode="General">
                  <c:v>34.945099999999996</c:v>
                </c:pt>
                <c:pt idx="51925" formatCode="General">
                  <c:v>34.945799999999998</c:v>
                </c:pt>
                <c:pt idx="51926" formatCode="General">
                  <c:v>34.9465</c:v>
                </c:pt>
                <c:pt idx="51927" formatCode="General">
                  <c:v>34.947099999999999</c:v>
                </c:pt>
                <c:pt idx="51928" formatCode="General">
                  <c:v>34.947800000000001</c:v>
                </c:pt>
                <c:pt idx="51929" formatCode="General">
                  <c:v>34.948500000000003</c:v>
                </c:pt>
                <c:pt idx="51930" formatCode="General">
                  <c:v>34.949199999999998</c:v>
                </c:pt>
                <c:pt idx="51931" formatCode="General">
                  <c:v>34.949800000000003</c:v>
                </c:pt>
                <c:pt idx="51932" formatCode="General">
                  <c:v>34.950499999999998</c:v>
                </c:pt>
                <c:pt idx="51933" formatCode="General">
                  <c:v>34.9512</c:v>
                </c:pt>
                <c:pt idx="51934" formatCode="General">
                  <c:v>34.951799999999999</c:v>
                </c:pt>
                <c:pt idx="51935" formatCode="General">
                  <c:v>34.952500000000001</c:v>
                </c:pt>
                <c:pt idx="51936" formatCode="General">
                  <c:v>34.953200000000002</c:v>
                </c:pt>
                <c:pt idx="51937" formatCode="General">
                  <c:v>34.953899999999997</c:v>
                </c:pt>
                <c:pt idx="51938" formatCode="General">
                  <c:v>34.954500000000003</c:v>
                </c:pt>
                <c:pt idx="51939" formatCode="General">
                  <c:v>34.955199999999998</c:v>
                </c:pt>
                <c:pt idx="51940" formatCode="General">
                  <c:v>34.9559</c:v>
                </c:pt>
                <c:pt idx="51941" formatCode="General">
                  <c:v>34.956600000000002</c:v>
                </c:pt>
                <c:pt idx="51942" formatCode="General">
                  <c:v>34.9572</c:v>
                </c:pt>
                <c:pt idx="51943" formatCode="General">
                  <c:v>34.957900000000002</c:v>
                </c:pt>
                <c:pt idx="51944" formatCode="General">
                  <c:v>34.958599999999997</c:v>
                </c:pt>
                <c:pt idx="51945" formatCode="General">
                  <c:v>34.959299999999999</c:v>
                </c:pt>
                <c:pt idx="51946" formatCode="General">
                  <c:v>34.959899999999998</c:v>
                </c:pt>
                <c:pt idx="51947" formatCode="General">
                  <c:v>34.960599999999999</c:v>
                </c:pt>
                <c:pt idx="51948" formatCode="General">
                  <c:v>34.961300000000001</c:v>
                </c:pt>
                <c:pt idx="51949" formatCode="General">
                  <c:v>34.9619</c:v>
                </c:pt>
                <c:pt idx="51950" formatCode="General">
                  <c:v>34.962600000000002</c:v>
                </c:pt>
                <c:pt idx="51951" formatCode="General">
                  <c:v>34.963299999999997</c:v>
                </c:pt>
                <c:pt idx="51952" formatCode="General">
                  <c:v>34.963999999999999</c:v>
                </c:pt>
                <c:pt idx="51953" formatCode="General">
                  <c:v>34.964599999999997</c:v>
                </c:pt>
                <c:pt idx="51954" formatCode="General">
                  <c:v>34.965299999999999</c:v>
                </c:pt>
                <c:pt idx="51955" formatCode="General">
                  <c:v>34.966000000000001</c:v>
                </c:pt>
                <c:pt idx="51956" formatCode="General">
                  <c:v>34.966700000000003</c:v>
                </c:pt>
                <c:pt idx="51957" formatCode="General">
                  <c:v>34.967300000000002</c:v>
                </c:pt>
                <c:pt idx="51958" formatCode="General">
                  <c:v>34.968000000000004</c:v>
                </c:pt>
                <c:pt idx="51959" formatCode="General">
                  <c:v>34.968699999999998</c:v>
                </c:pt>
                <c:pt idx="51960" formatCode="General">
                  <c:v>34.969299999999997</c:v>
                </c:pt>
                <c:pt idx="51961" formatCode="General">
                  <c:v>34.97</c:v>
                </c:pt>
                <c:pt idx="51962" formatCode="General">
                  <c:v>34.970700000000001</c:v>
                </c:pt>
                <c:pt idx="51963" formatCode="General">
                  <c:v>34.971400000000003</c:v>
                </c:pt>
                <c:pt idx="51964" formatCode="General">
                  <c:v>34.972000000000001</c:v>
                </c:pt>
                <c:pt idx="51965" formatCode="General">
                  <c:v>34.972700000000003</c:v>
                </c:pt>
                <c:pt idx="51966" formatCode="General">
                  <c:v>34.973399999999998</c:v>
                </c:pt>
                <c:pt idx="51967" formatCode="General">
                  <c:v>34.9741</c:v>
                </c:pt>
                <c:pt idx="51968" formatCode="General">
                  <c:v>34.974699999999999</c:v>
                </c:pt>
                <c:pt idx="51969" formatCode="General">
                  <c:v>34.9754</c:v>
                </c:pt>
                <c:pt idx="51970" formatCode="General">
                  <c:v>34.976100000000002</c:v>
                </c:pt>
                <c:pt idx="51971" formatCode="General">
                  <c:v>34.976799999999997</c:v>
                </c:pt>
                <c:pt idx="51972" formatCode="General">
                  <c:v>34.977400000000003</c:v>
                </c:pt>
                <c:pt idx="51973" formatCode="General">
                  <c:v>34.978099999999998</c:v>
                </c:pt>
                <c:pt idx="51974" formatCode="General">
                  <c:v>34.9788</c:v>
                </c:pt>
                <c:pt idx="51975" formatCode="General">
                  <c:v>34.979399999999998</c:v>
                </c:pt>
                <c:pt idx="51976" formatCode="General">
                  <c:v>34.9801</c:v>
                </c:pt>
                <c:pt idx="51977" formatCode="General">
                  <c:v>34.980800000000002</c:v>
                </c:pt>
                <c:pt idx="51978" formatCode="General">
                  <c:v>34.981499999999997</c:v>
                </c:pt>
                <c:pt idx="51979" formatCode="General">
                  <c:v>34.982100000000003</c:v>
                </c:pt>
                <c:pt idx="51980" formatCode="General">
                  <c:v>34.982799999999997</c:v>
                </c:pt>
                <c:pt idx="51981" formatCode="General">
                  <c:v>34.983499999999999</c:v>
                </c:pt>
                <c:pt idx="51982" formatCode="General">
                  <c:v>34.984200000000001</c:v>
                </c:pt>
                <c:pt idx="51983" formatCode="General">
                  <c:v>34.9848</c:v>
                </c:pt>
                <c:pt idx="51984" formatCode="General">
                  <c:v>34.985500000000002</c:v>
                </c:pt>
                <c:pt idx="51985" formatCode="General">
                  <c:v>34.986199999999997</c:v>
                </c:pt>
                <c:pt idx="51986" formatCode="General">
                  <c:v>34.986800000000002</c:v>
                </c:pt>
                <c:pt idx="51987" formatCode="General">
                  <c:v>34.987499999999997</c:v>
                </c:pt>
                <c:pt idx="51988" formatCode="General">
                  <c:v>34.988199999999999</c:v>
                </c:pt>
                <c:pt idx="51989" formatCode="General">
                  <c:v>34.988900000000001</c:v>
                </c:pt>
                <c:pt idx="51990" formatCode="General">
                  <c:v>34.9895</c:v>
                </c:pt>
                <c:pt idx="51991" formatCode="General">
                  <c:v>34.990200000000002</c:v>
                </c:pt>
                <c:pt idx="51992" formatCode="General">
                  <c:v>34.990900000000003</c:v>
                </c:pt>
                <c:pt idx="51993" formatCode="General">
                  <c:v>34.991599999999998</c:v>
                </c:pt>
                <c:pt idx="51994" formatCode="General">
                  <c:v>34.992199999999997</c:v>
                </c:pt>
                <c:pt idx="51995" formatCode="General">
                  <c:v>34.992899999999999</c:v>
                </c:pt>
                <c:pt idx="51996" formatCode="General">
                  <c:v>34.993600000000001</c:v>
                </c:pt>
                <c:pt idx="51997" formatCode="General">
                  <c:v>34.994199999999999</c:v>
                </c:pt>
                <c:pt idx="51998" formatCode="General">
                  <c:v>34.994900000000001</c:v>
                </c:pt>
                <c:pt idx="51999" formatCode="General">
                  <c:v>34.995600000000003</c:v>
                </c:pt>
                <c:pt idx="52000" formatCode="General">
                  <c:v>34.996299999999998</c:v>
                </c:pt>
                <c:pt idx="52001" formatCode="General">
                  <c:v>34.996899999999997</c:v>
                </c:pt>
                <c:pt idx="52002" formatCode="General">
                  <c:v>34.997599999999998</c:v>
                </c:pt>
                <c:pt idx="52003" formatCode="General">
                  <c:v>34.9983</c:v>
                </c:pt>
                <c:pt idx="52004" formatCode="General">
                  <c:v>34.999000000000002</c:v>
                </c:pt>
                <c:pt idx="52005" formatCode="General">
                  <c:v>34.999600000000001</c:v>
                </c:pt>
                <c:pt idx="52006" formatCode="General">
                  <c:v>35.000300000000003</c:v>
                </c:pt>
                <c:pt idx="52007" formatCode="General">
                  <c:v>35.000999999999998</c:v>
                </c:pt>
                <c:pt idx="52008" formatCode="General">
                  <c:v>35.0017</c:v>
                </c:pt>
                <c:pt idx="52009" formatCode="General">
                  <c:v>35.002299999999998</c:v>
                </c:pt>
                <c:pt idx="52010" formatCode="General">
                  <c:v>35.003</c:v>
                </c:pt>
                <c:pt idx="52011" formatCode="General">
                  <c:v>35.003700000000002</c:v>
                </c:pt>
                <c:pt idx="52012" formatCode="General">
                  <c:v>35.004300000000001</c:v>
                </c:pt>
                <c:pt idx="52013" formatCode="General">
                  <c:v>35.005000000000003</c:v>
                </c:pt>
                <c:pt idx="52014" formatCode="General">
                  <c:v>35.005699999999997</c:v>
                </c:pt>
                <c:pt idx="52015" formatCode="General">
                  <c:v>35.006399999999999</c:v>
                </c:pt>
                <c:pt idx="52016" formatCode="General">
                  <c:v>35.006999999999998</c:v>
                </c:pt>
                <c:pt idx="52017" formatCode="General">
                  <c:v>35.0077</c:v>
                </c:pt>
                <c:pt idx="52018" formatCode="General">
                  <c:v>35.008400000000002</c:v>
                </c:pt>
                <c:pt idx="52019" formatCode="General">
                  <c:v>35.009099999999997</c:v>
                </c:pt>
                <c:pt idx="52020" formatCode="General">
                  <c:v>35.009700000000002</c:v>
                </c:pt>
                <c:pt idx="52021" formatCode="General">
                  <c:v>35.010399999999997</c:v>
                </c:pt>
                <c:pt idx="52022" formatCode="General">
                  <c:v>35.011099999999999</c:v>
                </c:pt>
                <c:pt idx="52023" formatCode="General">
                  <c:v>35.011699999999998</c:v>
                </c:pt>
                <c:pt idx="52024" formatCode="General">
                  <c:v>35.0124</c:v>
                </c:pt>
                <c:pt idx="52025" formatCode="General">
                  <c:v>35.013100000000001</c:v>
                </c:pt>
                <c:pt idx="52026" formatCode="General">
                  <c:v>35.013800000000003</c:v>
                </c:pt>
                <c:pt idx="52027" formatCode="General">
                  <c:v>35.014400000000002</c:v>
                </c:pt>
                <c:pt idx="52028" formatCode="General">
                  <c:v>35.015099999999997</c:v>
                </c:pt>
                <c:pt idx="52029" formatCode="General">
                  <c:v>35.015799999999999</c:v>
                </c:pt>
                <c:pt idx="52030" formatCode="General">
                  <c:v>35.016500000000001</c:v>
                </c:pt>
                <c:pt idx="52031" formatCode="General">
                  <c:v>35.017099999999999</c:v>
                </c:pt>
                <c:pt idx="52032" formatCode="General">
                  <c:v>35.017800000000001</c:v>
                </c:pt>
                <c:pt idx="52033" formatCode="General">
                  <c:v>35.018500000000003</c:v>
                </c:pt>
                <c:pt idx="52034" formatCode="General">
                  <c:v>35.019100000000002</c:v>
                </c:pt>
                <c:pt idx="52035" formatCode="General">
                  <c:v>35.019799999999996</c:v>
                </c:pt>
                <c:pt idx="52036" formatCode="General">
                  <c:v>35.020499999999998</c:v>
                </c:pt>
                <c:pt idx="52037" formatCode="General">
                  <c:v>35.0212</c:v>
                </c:pt>
                <c:pt idx="52038" formatCode="General">
                  <c:v>35.021799999999999</c:v>
                </c:pt>
                <c:pt idx="52039" formatCode="General">
                  <c:v>35.022500000000001</c:v>
                </c:pt>
                <c:pt idx="52040" formatCode="General">
                  <c:v>35.023200000000003</c:v>
                </c:pt>
                <c:pt idx="52041" formatCode="General">
                  <c:v>35.023899999999998</c:v>
                </c:pt>
                <c:pt idx="52042" formatCode="General">
                  <c:v>35.024500000000003</c:v>
                </c:pt>
                <c:pt idx="52043" formatCode="General">
                  <c:v>35.025199999999998</c:v>
                </c:pt>
                <c:pt idx="52044" formatCode="General">
                  <c:v>35.0259</c:v>
                </c:pt>
                <c:pt idx="52045" formatCode="General">
                  <c:v>35.026600000000002</c:v>
                </c:pt>
                <c:pt idx="52046" formatCode="General">
                  <c:v>35.027200000000001</c:v>
                </c:pt>
                <c:pt idx="52047" formatCode="General">
                  <c:v>35.027900000000002</c:v>
                </c:pt>
                <c:pt idx="52048" formatCode="General">
                  <c:v>35.028599999999997</c:v>
                </c:pt>
                <c:pt idx="52049" formatCode="General">
                  <c:v>35.029200000000003</c:v>
                </c:pt>
                <c:pt idx="52050" formatCode="General">
                  <c:v>35.029899999999998</c:v>
                </c:pt>
                <c:pt idx="52051" formatCode="General">
                  <c:v>35.0306</c:v>
                </c:pt>
                <c:pt idx="52052" formatCode="General">
                  <c:v>35.031300000000002</c:v>
                </c:pt>
                <c:pt idx="52053" formatCode="General">
                  <c:v>35.0319</c:v>
                </c:pt>
                <c:pt idx="52054" formatCode="General">
                  <c:v>35.032600000000002</c:v>
                </c:pt>
                <c:pt idx="52055" formatCode="General">
                  <c:v>35.033299999999997</c:v>
                </c:pt>
                <c:pt idx="52056" formatCode="General">
                  <c:v>35.033999999999999</c:v>
                </c:pt>
                <c:pt idx="52057" formatCode="General">
                  <c:v>35.034599999999998</c:v>
                </c:pt>
                <c:pt idx="52058" formatCode="General">
                  <c:v>35.035299999999999</c:v>
                </c:pt>
                <c:pt idx="52059" formatCode="General">
                  <c:v>35.036000000000001</c:v>
                </c:pt>
                <c:pt idx="52060" formatCode="General">
                  <c:v>35.0366</c:v>
                </c:pt>
                <c:pt idx="52061" formatCode="General">
                  <c:v>35.037300000000002</c:v>
                </c:pt>
                <c:pt idx="52062" formatCode="General">
                  <c:v>35.037999999999997</c:v>
                </c:pt>
                <c:pt idx="52063" formatCode="General">
                  <c:v>35.038699999999999</c:v>
                </c:pt>
                <c:pt idx="52064" formatCode="General">
                  <c:v>35.039299999999997</c:v>
                </c:pt>
                <c:pt idx="52065" formatCode="General">
                  <c:v>35.04</c:v>
                </c:pt>
                <c:pt idx="52066" formatCode="General">
                  <c:v>35.040700000000001</c:v>
                </c:pt>
                <c:pt idx="52067" formatCode="General">
                  <c:v>35.041400000000003</c:v>
                </c:pt>
                <c:pt idx="52068" formatCode="General">
                  <c:v>35.042000000000002</c:v>
                </c:pt>
                <c:pt idx="52069" formatCode="General">
                  <c:v>35.042700000000004</c:v>
                </c:pt>
                <c:pt idx="52070" formatCode="General">
                  <c:v>35.043399999999998</c:v>
                </c:pt>
                <c:pt idx="52071" formatCode="General">
                  <c:v>35.0441</c:v>
                </c:pt>
                <c:pt idx="52072" formatCode="General">
                  <c:v>35.044699999999999</c:v>
                </c:pt>
                <c:pt idx="52073" formatCode="General">
                  <c:v>35.045400000000001</c:v>
                </c:pt>
                <c:pt idx="52074" formatCode="General">
                  <c:v>35.046100000000003</c:v>
                </c:pt>
                <c:pt idx="52075" formatCode="General">
                  <c:v>35.046700000000001</c:v>
                </c:pt>
                <c:pt idx="52076" formatCode="General">
                  <c:v>35.047400000000003</c:v>
                </c:pt>
                <c:pt idx="52077" formatCode="General">
                  <c:v>35.048099999999998</c:v>
                </c:pt>
                <c:pt idx="52078" formatCode="General">
                  <c:v>35.0488</c:v>
                </c:pt>
                <c:pt idx="52079" formatCode="General">
                  <c:v>35.049399999999999</c:v>
                </c:pt>
                <c:pt idx="52080" formatCode="General">
                  <c:v>35.0501</c:v>
                </c:pt>
                <c:pt idx="52081" formatCode="General">
                  <c:v>35.050800000000002</c:v>
                </c:pt>
                <c:pt idx="52082" formatCode="General">
                  <c:v>35.051499999999997</c:v>
                </c:pt>
                <c:pt idx="52083" formatCode="General">
                  <c:v>35.052100000000003</c:v>
                </c:pt>
                <c:pt idx="52084" formatCode="General">
                  <c:v>35.052799999999998</c:v>
                </c:pt>
                <c:pt idx="52085" formatCode="General">
                  <c:v>35.0535</c:v>
                </c:pt>
                <c:pt idx="52086" formatCode="General">
                  <c:v>35.054099999999998</c:v>
                </c:pt>
                <c:pt idx="52087" formatCode="General">
                  <c:v>35.0548</c:v>
                </c:pt>
                <c:pt idx="52088" formatCode="General">
                  <c:v>35.055500000000002</c:v>
                </c:pt>
                <c:pt idx="52089" formatCode="General">
                  <c:v>35.056199999999997</c:v>
                </c:pt>
                <c:pt idx="52090" formatCode="General">
                  <c:v>35.056800000000003</c:v>
                </c:pt>
                <c:pt idx="52091" formatCode="General">
                  <c:v>35.057499999999997</c:v>
                </c:pt>
                <c:pt idx="52092" formatCode="General">
                  <c:v>35.058199999999999</c:v>
                </c:pt>
                <c:pt idx="52093" formatCode="General">
                  <c:v>35.058900000000001</c:v>
                </c:pt>
                <c:pt idx="52094" formatCode="General">
                  <c:v>35.0595</c:v>
                </c:pt>
                <c:pt idx="52095" formatCode="General">
                  <c:v>35.060200000000002</c:v>
                </c:pt>
                <c:pt idx="52096" formatCode="General">
                  <c:v>35.060899999999997</c:v>
                </c:pt>
                <c:pt idx="52097" formatCode="General">
                  <c:v>35.061500000000002</c:v>
                </c:pt>
                <c:pt idx="52098" formatCode="General">
                  <c:v>35.062199999999997</c:v>
                </c:pt>
                <c:pt idx="52099" formatCode="General">
                  <c:v>35.062899999999999</c:v>
                </c:pt>
                <c:pt idx="52100" formatCode="General">
                  <c:v>35.063600000000001</c:v>
                </c:pt>
                <c:pt idx="52101" formatCode="General">
                  <c:v>35.0642</c:v>
                </c:pt>
                <c:pt idx="52102" formatCode="General">
                  <c:v>35.064900000000002</c:v>
                </c:pt>
                <c:pt idx="52103" formatCode="General">
                  <c:v>35.065600000000003</c:v>
                </c:pt>
                <c:pt idx="52104" formatCode="General">
                  <c:v>35.066299999999998</c:v>
                </c:pt>
                <c:pt idx="52105" formatCode="General">
                  <c:v>35.066899999999997</c:v>
                </c:pt>
                <c:pt idx="52106" formatCode="General">
                  <c:v>35.067599999999999</c:v>
                </c:pt>
                <c:pt idx="52107" formatCode="General">
                  <c:v>35.068300000000001</c:v>
                </c:pt>
                <c:pt idx="52108" formatCode="General">
                  <c:v>35.069000000000003</c:v>
                </c:pt>
                <c:pt idx="52109" formatCode="General">
                  <c:v>35.069600000000001</c:v>
                </c:pt>
                <c:pt idx="52110" formatCode="General">
                  <c:v>35.070300000000003</c:v>
                </c:pt>
                <c:pt idx="52111" formatCode="General">
                  <c:v>35.070999999999998</c:v>
                </c:pt>
                <c:pt idx="52112" formatCode="General">
                  <c:v>35.071599999999997</c:v>
                </c:pt>
                <c:pt idx="52113" formatCode="General">
                  <c:v>35.072299999999998</c:v>
                </c:pt>
                <c:pt idx="52114" formatCode="General">
                  <c:v>35.073</c:v>
                </c:pt>
                <c:pt idx="52115" formatCode="General">
                  <c:v>35.073700000000002</c:v>
                </c:pt>
                <c:pt idx="52116" formatCode="General">
                  <c:v>35.074300000000001</c:v>
                </c:pt>
                <c:pt idx="52117" formatCode="General">
                  <c:v>35.075000000000003</c:v>
                </c:pt>
                <c:pt idx="52118" formatCode="General">
                  <c:v>35.075699999999998</c:v>
                </c:pt>
                <c:pt idx="52119" formatCode="General">
                  <c:v>35.0764</c:v>
                </c:pt>
                <c:pt idx="52120" formatCode="General">
                  <c:v>35.076999999999998</c:v>
                </c:pt>
                <c:pt idx="52121" formatCode="General">
                  <c:v>35.0777</c:v>
                </c:pt>
                <c:pt idx="52122" formatCode="General">
                  <c:v>35.078400000000002</c:v>
                </c:pt>
                <c:pt idx="52123" formatCode="General">
                  <c:v>35.079000000000001</c:v>
                </c:pt>
                <c:pt idx="52124" formatCode="General">
                  <c:v>35.079700000000003</c:v>
                </c:pt>
                <c:pt idx="52125" formatCode="General">
                  <c:v>35.080399999999997</c:v>
                </c:pt>
                <c:pt idx="52126" formatCode="General">
                  <c:v>35.081099999999999</c:v>
                </c:pt>
                <c:pt idx="52127" formatCode="General">
                  <c:v>35.081699999999998</c:v>
                </c:pt>
                <c:pt idx="52128" formatCode="General">
                  <c:v>35.0824</c:v>
                </c:pt>
                <c:pt idx="52129" formatCode="General">
                  <c:v>35.083100000000002</c:v>
                </c:pt>
                <c:pt idx="52130" formatCode="General">
                  <c:v>35.083799999999997</c:v>
                </c:pt>
                <c:pt idx="52131" formatCode="General">
                  <c:v>35.084400000000002</c:v>
                </c:pt>
                <c:pt idx="52132" formatCode="General">
                  <c:v>35.085099999999997</c:v>
                </c:pt>
                <c:pt idx="52133" formatCode="General">
                  <c:v>35.085799999999999</c:v>
                </c:pt>
                <c:pt idx="52134" formatCode="General">
                  <c:v>35.086500000000001</c:v>
                </c:pt>
                <c:pt idx="52135" formatCode="General">
                  <c:v>35.0871</c:v>
                </c:pt>
                <c:pt idx="52136" formatCode="General">
                  <c:v>35.087800000000001</c:v>
                </c:pt>
                <c:pt idx="52137" formatCode="General">
                  <c:v>35.088500000000003</c:v>
                </c:pt>
                <c:pt idx="52138" formatCode="General">
                  <c:v>35.089100000000002</c:v>
                </c:pt>
                <c:pt idx="52139" formatCode="General">
                  <c:v>35.089799999999997</c:v>
                </c:pt>
                <c:pt idx="52140" formatCode="General">
                  <c:v>35.090499999999999</c:v>
                </c:pt>
                <c:pt idx="52141" formatCode="General">
                  <c:v>35.091200000000001</c:v>
                </c:pt>
                <c:pt idx="52142" formatCode="General">
                  <c:v>35.091799999999999</c:v>
                </c:pt>
                <c:pt idx="52143" formatCode="General">
                  <c:v>35.092500000000001</c:v>
                </c:pt>
                <c:pt idx="52144" formatCode="General">
                  <c:v>35.093200000000003</c:v>
                </c:pt>
                <c:pt idx="52145" formatCode="General">
                  <c:v>35.093899999999998</c:v>
                </c:pt>
                <c:pt idx="52146" formatCode="General">
                  <c:v>35.094499999999996</c:v>
                </c:pt>
                <c:pt idx="52147" formatCode="General">
                  <c:v>35.095199999999998</c:v>
                </c:pt>
                <c:pt idx="52148" formatCode="General">
                  <c:v>35.0959</c:v>
                </c:pt>
                <c:pt idx="52149" formatCode="General">
                  <c:v>35.096499999999999</c:v>
                </c:pt>
                <c:pt idx="52150" formatCode="General">
                  <c:v>35.097200000000001</c:v>
                </c:pt>
                <c:pt idx="52151" formatCode="General">
                  <c:v>35.097900000000003</c:v>
                </c:pt>
                <c:pt idx="52152" formatCode="General">
                  <c:v>35.098599999999998</c:v>
                </c:pt>
                <c:pt idx="52153" formatCode="General">
                  <c:v>35.099200000000003</c:v>
                </c:pt>
                <c:pt idx="52154" formatCode="General">
                  <c:v>35.099899999999998</c:v>
                </c:pt>
                <c:pt idx="52155" formatCode="General">
                  <c:v>35.1006</c:v>
                </c:pt>
                <c:pt idx="52156" formatCode="General">
                  <c:v>35.101300000000002</c:v>
                </c:pt>
                <c:pt idx="52157" formatCode="General">
                  <c:v>35.101900000000001</c:v>
                </c:pt>
                <c:pt idx="52158" formatCode="General">
                  <c:v>35.102600000000002</c:v>
                </c:pt>
                <c:pt idx="52159" formatCode="General">
                  <c:v>35.103299999999997</c:v>
                </c:pt>
                <c:pt idx="52160" formatCode="General">
                  <c:v>35.103900000000003</c:v>
                </c:pt>
                <c:pt idx="52161" formatCode="General">
                  <c:v>35.104599999999998</c:v>
                </c:pt>
                <c:pt idx="52162" formatCode="General">
                  <c:v>35.1053</c:v>
                </c:pt>
                <c:pt idx="52163" formatCode="General">
                  <c:v>35.106000000000002</c:v>
                </c:pt>
                <c:pt idx="52164" formatCode="General">
                  <c:v>35.1066</c:v>
                </c:pt>
                <c:pt idx="52165" formatCode="General">
                  <c:v>35.107300000000002</c:v>
                </c:pt>
                <c:pt idx="52166" formatCode="General">
                  <c:v>35.107999999999997</c:v>
                </c:pt>
                <c:pt idx="52167" formatCode="General">
                  <c:v>35.108699999999999</c:v>
                </c:pt>
                <c:pt idx="52168" formatCode="General">
                  <c:v>35.109299999999998</c:v>
                </c:pt>
                <c:pt idx="52169" formatCode="General">
                  <c:v>35.11</c:v>
                </c:pt>
                <c:pt idx="52170" formatCode="General">
                  <c:v>35.110700000000001</c:v>
                </c:pt>
                <c:pt idx="52171" formatCode="General">
                  <c:v>35.111400000000003</c:v>
                </c:pt>
                <c:pt idx="52172" formatCode="General">
                  <c:v>35.112000000000002</c:v>
                </c:pt>
                <c:pt idx="52173" formatCode="General">
                  <c:v>35.112699999999997</c:v>
                </c:pt>
                <c:pt idx="52174" formatCode="General">
                  <c:v>35.113399999999999</c:v>
                </c:pt>
                <c:pt idx="52175" formatCode="General">
                  <c:v>35.113999999999997</c:v>
                </c:pt>
                <c:pt idx="52176" formatCode="General">
                  <c:v>35.114699999999999</c:v>
                </c:pt>
                <c:pt idx="52177" formatCode="General">
                  <c:v>35.115400000000001</c:v>
                </c:pt>
                <c:pt idx="52178" formatCode="General">
                  <c:v>35.116100000000003</c:v>
                </c:pt>
                <c:pt idx="52179" formatCode="General">
                  <c:v>35.116700000000002</c:v>
                </c:pt>
                <c:pt idx="52180" formatCode="General">
                  <c:v>35.117400000000004</c:v>
                </c:pt>
                <c:pt idx="52181" formatCode="General">
                  <c:v>35.118099999999998</c:v>
                </c:pt>
                <c:pt idx="52182" formatCode="General">
                  <c:v>35.1188</c:v>
                </c:pt>
                <c:pt idx="52183" formatCode="General">
                  <c:v>35.119399999999999</c:v>
                </c:pt>
                <c:pt idx="52184" formatCode="General">
                  <c:v>35.120100000000001</c:v>
                </c:pt>
                <c:pt idx="52185" formatCode="General">
                  <c:v>35.120800000000003</c:v>
                </c:pt>
                <c:pt idx="52186" formatCode="General">
                  <c:v>35.121400000000001</c:v>
                </c:pt>
                <c:pt idx="52187" formatCode="General">
                  <c:v>35.122100000000003</c:v>
                </c:pt>
                <c:pt idx="52188" formatCode="General">
                  <c:v>35.122799999999998</c:v>
                </c:pt>
                <c:pt idx="52189" formatCode="General">
                  <c:v>35.1235</c:v>
                </c:pt>
                <c:pt idx="52190" formatCode="General">
                  <c:v>35.124099999999999</c:v>
                </c:pt>
                <c:pt idx="52191" formatCode="General">
                  <c:v>35.1248</c:v>
                </c:pt>
                <c:pt idx="52192" formatCode="General">
                  <c:v>35.125500000000002</c:v>
                </c:pt>
                <c:pt idx="52193" formatCode="General">
                  <c:v>35.126199999999997</c:v>
                </c:pt>
                <c:pt idx="52194" formatCode="General">
                  <c:v>35.126800000000003</c:v>
                </c:pt>
                <c:pt idx="52195" formatCode="General">
                  <c:v>35.127499999999998</c:v>
                </c:pt>
                <c:pt idx="52196" formatCode="General">
                  <c:v>35.1282</c:v>
                </c:pt>
                <c:pt idx="52197" formatCode="General">
                  <c:v>35.128799999999998</c:v>
                </c:pt>
                <c:pt idx="52198" formatCode="General">
                  <c:v>35.1295</c:v>
                </c:pt>
                <c:pt idx="52199" formatCode="General">
                  <c:v>35.130200000000002</c:v>
                </c:pt>
                <c:pt idx="52200" formatCode="General">
                  <c:v>35.130899999999997</c:v>
                </c:pt>
                <c:pt idx="52201" formatCode="General">
                  <c:v>35.131500000000003</c:v>
                </c:pt>
                <c:pt idx="52202" formatCode="General">
                  <c:v>35.132199999999997</c:v>
                </c:pt>
                <c:pt idx="52203" formatCode="General">
                  <c:v>35.132899999999999</c:v>
                </c:pt>
                <c:pt idx="52204" formatCode="General">
                  <c:v>35.133600000000001</c:v>
                </c:pt>
                <c:pt idx="52205" formatCode="General">
                  <c:v>35.1342</c:v>
                </c:pt>
                <c:pt idx="52206" formatCode="General">
                  <c:v>35.134900000000002</c:v>
                </c:pt>
                <c:pt idx="52207" formatCode="General">
                  <c:v>35.135599999999997</c:v>
                </c:pt>
                <c:pt idx="52208" formatCode="General">
                  <c:v>35.136299999999999</c:v>
                </c:pt>
                <c:pt idx="52209" formatCode="General">
                  <c:v>35.136899999999997</c:v>
                </c:pt>
                <c:pt idx="52210" formatCode="General">
                  <c:v>35.137599999999999</c:v>
                </c:pt>
                <c:pt idx="52211" formatCode="General">
                  <c:v>35.138300000000001</c:v>
                </c:pt>
                <c:pt idx="52212" formatCode="General">
                  <c:v>35.1389</c:v>
                </c:pt>
                <c:pt idx="52213" formatCode="General">
                  <c:v>35.139600000000002</c:v>
                </c:pt>
                <c:pt idx="52214" formatCode="General">
                  <c:v>35.140300000000003</c:v>
                </c:pt>
                <c:pt idx="52215" formatCode="General">
                  <c:v>35.140999999999998</c:v>
                </c:pt>
                <c:pt idx="52216" formatCode="General">
                  <c:v>35.141599999999997</c:v>
                </c:pt>
                <c:pt idx="52217" formatCode="General">
                  <c:v>35.142299999999999</c:v>
                </c:pt>
                <c:pt idx="52218" formatCode="General">
                  <c:v>35.143000000000001</c:v>
                </c:pt>
                <c:pt idx="52219" formatCode="General">
                  <c:v>35.143700000000003</c:v>
                </c:pt>
                <c:pt idx="52220" formatCode="General">
                  <c:v>35.144300000000001</c:v>
                </c:pt>
                <c:pt idx="52221" formatCode="General">
                  <c:v>35.145000000000003</c:v>
                </c:pt>
                <c:pt idx="52222" formatCode="General">
                  <c:v>35.145699999999998</c:v>
                </c:pt>
                <c:pt idx="52223" formatCode="General">
                  <c:v>35.146299999999997</c:v>
                </c:pt>
                <c:pt idx="52224" formatCode="General">
                  <c:v>35.146999999999998</c:v>
                </c:pt>
                <c:pt idx="52225" formatCode="General">
                  <c:v>35.1477</c:v>
                </c:pt>
                <c:pt idx="52226" formatCode="General">
                  <c:v>35.148400000000002</c:v>
                </c:pt>
                <c:pt idx="52227" formatCode="General">
                  <c:v>35.149000000000001</c:v>
                </c:pt>
                <c:pt idx="52228" formatCode="General">
                  <c:v>35.149700000000003</c:v>
                </c:pt>
                <c:pt idx="52229" formatCode="General">
                  <c:v>35.150399999999998</c:v>
                </c:pt>
                <c:pt idx="52230" formatCode="General">
                  <c:v>35.1511</c:v>
                </c:pt>
                <c:pt idx="52231" formatCode="General">
                  <c:v>35.151699999999998</c:v>
                </c:pt>
                <c:pt idx="52232" formatCode="General">
                  <c:v>35.1524</c:v>
                </c:pt>
                <c:pt idx="52233" formatCode="General">
                  <c:v>35.153100000000002</c:v>
                </c:pt>
                <c:pt idx="52234" formatCode="General">
                  <c:v>35.153799999999997</c:v>
                </c:pt>
                <c:pt idx="52235" formatCode="General">
                  <c:v>35.154400000000003</c:v>
                </c:pt>
                <c:pt idx="52236" formatCode="General">
                  <c:v>35.155099999999997</c:v>
                </c:pt>
                <c:pt idx="52237" formatCode="General">
                  <c:v>35.155799999999999</c:v>
                </c:pt>
                <c:pt idx="52238" formatCode="General">
                  <c:v>35.156399999999998</c:v>
                </c:pt>
                <c:pt idx="52239" formatCode="General">
                  <c:v>35.1571</c:v>
                </c:pt>
                <c:pt idx="52240" formatCode="General">
                  <c:v>35.157800000000002</c:v>
                </c:pt>
                <c:pt idx="52241" formatCode="General">
                  <c:v>35.158499999999997</c:v>
                </c:pt>
                <c:pt idx="52242" formatCode="General">
                  <c:v>35.159100000000002</c:v>
                </c:pt>
                <c:pt idx="52243" formatCode="General">
                  <c:v>35.159799999999997</c:v>
                </c:pt>
                <c:pt idx="52244" formatCode="General">
                  <c:v>35.160499999999999</c:v>
                </c:pt>
                <c:pt idx="52245" formatCode="General">
                  <c:v>35.161200000000001</c:v>
                </c:pt>
                <c:pt idx="52246" formatCode="General">
                  <c:v>35.161799999999999</c:v>
                </c:pt>
                <c:pt idx="52247" formatCode="General">
                  <c:v>35.162500000000001</c:v>
                </c:pt>
                <c:pt idx="52248" formatCode="General">
                  <c:v>35.163200000000003</c:v>
                </c:pt>
                <c:pt idx="52249" formatCode="General">
                  <c:v>35.163800000000002</c:v>
                </c:pt>
                <c:pt idx="52250" formatCode="General">
                  <c:v>35.164499999999997</c:v>
                </c:pt>
                <c:pt idx="52251" formatCode="General">
                  <c:v>35.165199999999999</c:v>
                </c:pt>
                <c:pt idx="52252" formatCode="General">
                  <c:v>35.165900000000001</c:v>
                </c:pt>
                <c:pt idx="52253" formatCode="General">
                  <c:v>35.166499999999999</c:v>
                </c:pt>
                <c:pt idx="52254" formatCode="General">
                  <c:v>35.167200000000001</c:v>
                </c:pt>
                <c:pt idx="52255" formatCode="General">
                  <c:v>35.167900000000003</c:v>
                </c:pt>
                <c:pt idx="52256" formatCode="General">
                  <c:v>35.168599999999998</c:v>
                </c:pt>
                <c:pt idx="52257" formatCode="General">
                  <c:v>35.169199999999996</c:v>
                </c:pt>
                <c:pt idx="52258" formatCode="General">
                  <c:v>35.169899999999998</c:v>
                </c:pt>
                <c:pt idx="52259" formatCode="General">
                  <c:v>35.1706</c:v>
                </c:pt>
                <c:pt idx="52260" formatCode="General">
                  <c:v>35.171199999999999</c:v>
                </c:pt>
                <c:pt idx="52261" formatCode="General">
                  <c:v>35.171900000000001</c:v>
                </c:pt>
                <c:pt idx="52262" formatCode="General">
                  <c:v>35.172600000000003</c:v>
                </c:pt>
                <c:pt idx="52263" formatCode="General">
                  <c:v>35.173299999999998</c:v>
                </c:pt>
                <c:pt idx="52264" formatCode="General">
                  <c:v>35.173900000000003</c:v>
                </c:pt>
                <c:pt idx="52265" formatCode="General">
                  <c:v>35.174599999999998</c:v>
                </c:pt>
                <c:pt idx="52266" formatCode="General">
                  <c:v>35.1753</c:v>
                </c:pt>
                <c:pt idx="52267" formatCode="General">
                  <c:v>35.176000000000002</c:v>
                </c:pt>
                <c:pt idx="52268" formatCode="General">
                  <c:v>35.176600000000001</c:v>
                </c:pt>
                <c:pt idx="52269" formatCode="General">
                  <c:v>35.177300000000002</c:v>
                </c:pt>
                <c:pt idx="52270" formatCode="General">
                  <c:v>35.177999999999997</c:v>
                </c:pt>
                <c:pt idx="52271" formatCode="General">
                  <c:v>35.178699999999999</c:v>
                </c:pt>
                <c:pt idx="52272" formatCode="General">
                  <c:v>35.179299999999998</c:v>
                </c:pt>
                <c:pt idx="52273" formatCode="General">
                  <c:v>35.18</c:v>
                </c:pt>
                <c:pt idx="52274" formatCode="General">
                  <c:v>35.180700000000002</c:v>
                </c:pt>
                <c:pt idx="52275" formatCode="General">
                  <c:v>35.1813</c:v>
                </c:pt>
                <c:pt idx="52276" formatCode="General">
                  <c:v>35.182000000000002</c:v>
                </c:pt>
                <c:pt idx="52277" formatCode="General">
                  <c:v>35.182699999999997</c:v>
                </c:pt>
                <c:pt idx="52278" formatCode="General">
                  <c:v>35.183399999999999</c:v>
                </c:pt>
                <c:pt idx="52279" formatCode="General">
                  <c:v>35.183999999999997</c:v>
                </c:pt>
                <c:pt idx="52280" formatCode="General">
                  <c:v>35.184699999999999</c:v>
                </c:pt>
                <c:pt idx="52281" formatCode="General">
                  <c:v>35.185400000000001</c:v>
                </c:pt>
                <c:pt idx="52282" formatCode="General">
                  <c:v>35.186100000000003</c:v>
                </c:pt>
                <c:pt idx="52283" formatCode="General">
                  <c:v>35.186700000000002</c:v>
                </c:pt>
                <c:pt idx="52284" formatCode="General">
                  <c:v>35.187399999999997</c:v>
                </c:pt>
                <c:pt idx="52285" formatCode="General">
                  <c:v>35.188099999999999</c:v>
                </c:pt>
                <c:pt idx="52286" formatCode="General">
                  <c:v>35.188699999999997</c:v>
                </c:pt>
                <c:pt idx="52287" formatCode="General">
                  <c:v>35.189399999999999</c:v>
                </c:pt>
                <c:pt idx="52288" formatCode="General">
                  <c:v>35.190100000000001</c:v>
                </c:pt>
                <c:pt idx="52289" formatCode="General">
                  <c:v>35.190800000000003</c:v>
                </c:pt>
                <c:pt idx="52290" formatCode="General">
                  <c:v>35.191400000000002</c:v>
                </c:pt>
                <c:pt idx="52291" formatCode="General">
                  <c:v>35.192100000000003</c:v>
                </c:pt>
                <c:pt idx="52292" formatCode="General">
                  <c:v>35.192799999999998</c:v>
                </c:pt>
                <c:pt idx="52293" formatCode="General">
                  <c:v>35.1935</c:v>
                </c:pt>
                <c:pt idx="52294" formatCode="General">
                  <c:v>35.194099999999999</c:v>
                </c:pt>
                <c:pt idx="52295" formatCode="General">
                  <c:v>35.194800000000001</c:v>
                </c:pt>
                <c:pt idx="52296" formatCode="General">
                  <c:v>35.195500000000003</c:v>
                </c:pt>
                <c:pt idx="52297" formatCode="General">
                  <c:v>35.196100000000001</c:v>
                </c:pt>
                <c:pt idx="52298" formatCode="General">
                  <c:v>35.196800000000003</c:v>
                </c:pt>
                <c:pt idx="52299" formatCode="General">
                  <c:v>35.197499999999998</c:v>
                </c:pt>
                <c:pt idx="52300" formatCode="General">
                  <c:v>35.1982</c:v>
                </c:pt>
                <c:pt idx="52301" formatCode="General">
                  <c:v>35.198799999999999</c:v>
                </c:pt>
                <c:pt idx="52302" formatCode="General">
                  <c:v>35.1995</c:v>
                </c:pt>
                <c:pt idx="52303" formatCode="General">
                  <c:v>35.200200000000002</c:v>
                </c:pt>
                <c:pt idx="52304" formatCode="General">
                  <c:v>35.200899999999997</c:v>
                </c:pt>
                <c:pt idx="52305" formatCode="General">
                  <c:v>35.201500000000003</c:v>
                </c:pt>
                <c:pt idx="52306" formatCode="General">
                  <c:v>35.202199999999998</c:v>
                </c:pt>
                <c:pt idx="52307" formatCode="General">
                  <c:v>35.2029</c:v>
                </c:pt>
                <c:pt idx="52308" formatCode="General">
                  <c:v>35.203600000000002</c:v>
                </c:pt>
                <c:pt idx="52309" formatCode="General">
                  <c:v>35.2042</c:v>
                </c:pt>
                <c:pt idx="52310" formatCode="General">
                  <c:v>35.204900000000002</c:v>
                </c:pt>
                <c:pt idx="52311" formatCode="General">
                  <c:v>35.205599999999997</c:v>
                </c:pt>
                <c:pt idx="52312" formatCode="General">
                  <c:v>35.206200000000003</c:v>
                </c:pt>
                <c:pt idx="52313" formatCode="General">
                  <c:v>35.206899999999997</c:v>
                </c:pt>
                <c:pt idx="52314" formatCode="General">
                  <c:v>35.207599999999999</c:v>
                </c:pt>
                <c:pt idx="52315" formatCode="General">
                  <c:v>35.208300000000001</c:v>
                </c:pt>
                <c:pt idx="52316" formatCode="General">
                  <c:v>35.2089</c:v>
                </c:pt>
                <c:pt idx="52317" formatCode="General">
                  <c:v>35.209600000000002</c:v>
                </c:pt>
                <c:pt idx="52318" formatCode="General">
                  <c:v>35.210299999999997</c:v>
                </c:pt>
                <c:pt idx="52319" formatCode="General">
                  <c:v>35.210999999999999</c:v>
                </c:pt>
                <c:pt idx="52320" formatCode="General">
                  <c:v>35.211599999999997</c:v>
                </c:pt>
                <c:pt idx="52321" formatCode="General">
                  <c:v>35.212299999999999</c:v>
                </c:pt>
                <c:pt idx="52322" formatCode="General">
                  <c:v>35.213000000000001</c:v>
                </c:pt>
                <c:pt idx="52323" formatCode="General">
                  <c:v>35.2136</c:v>
                </c:pt>
                <c:pt idx="52324" formatCode="General">
                  <c:v>35.214300000000001</c:v>
                </c:pt>
                <c:pt idx="52325" formatCode="General">
                  <c:v>35.215000000000003</c:v>
                </c:pt>
                <c:pt idx="52326" formatCode="General">
                  <c:v>35.215699999999998</c:v>
                </c:pt>
                <c:pt idx="52327" formatCode="General">
                  <c:v>35.216299999999997</c:v>
                </c:pt>
                <c:pt idx="52328" formatCode="General">
                  <c:v>35.216999999999999</c:v>
                </c:pt>
                <c:pt idx="52329" formatCode="General">
                  <c:v>35.217700000000001</c:v>
                </c:pt>
                <c:pt idx="52330" formatCode="General">
                  <c:v>35.218400000000003</c:v>
                </c:pt>
                <c:pt idx="52331" formatCode="General">
                  <c:v>35.219000000000001</c:v>
                </c:pt>
                <c:pt idx="52332" formatCode="General">
                  <c:v>35.219700000000003</c:v>
                </c:pt>
                <c:pt idx="52333" formatCode="General">
                  <c:v>35.220399999999998</c:v>
                </c:pt>
                <c:pt idx="52334" formatCode="General">
                  <c:v>35.2211</c:v>
                </c:pt>
                <c:pt idx="52335" formatCode="General">
                  <c:v>35.221699999999998</c:v>
                </c:pt>
                <c:pt idx="52336" formatCode="General">
                  <c:v>35.2224</c:v>
                </c:pt>
                <c:pt idx="52337" formatCode="General">
                  <c:v>35.223100000000002</c:v>
                </c:pt>
                <c:pt idx="52338" formatCode="General">
                  <c:v>35.223700000000001</c:v>
                </c:pt>
                <c:pt idx="52339" formatCode="General">
                  <c:v>35.224400000000003</c:v>
                </c:pt>
                <c:pt idx="52340" formatCode="General">
                  <c:v>35.225099999999998</c:v>
                </c:pt>
                <c:pt idx="52341" formatCode="General">
                  <c:v>35.2258</c:v>
                </c:pt>
                <c:pt idx="52342" formatCode="General">
                  <c:v>35.226399999999998</c:v>
                </c:pt>
                <c:pt idx="52343" formatCode="General">
                  <c:v>35.2271</c:v>
                </c:pt>
                <c:pt idx="52344" formatCode="General">
                  <c:v>35.227800000000002</c:v>
                </c:pt>
                <c:pt idx="52345" formatCode="General">
                  <c:v>35.228499999999997</c:v>
                </c:pt>
                <c:pt idx="52346" formatCode="General">
                  <c:v>35.229100000000003</c:v>
                </c:pt>
                <c:pt idx="52347" formatCode="General">
                  <c:v>35.229799999999997</c:v>
                </c:pt>
                <c:pt idx="52348" formatCode="General">
                  <c:v>35.230499999999999</c:v>
                </c:pt>
                <c:pt idx="52349" formatCode="General">
                  <c:v>35.231099999999998</c:v>
                </c:pt>
                <c:pt idx="52350" formatCode="General">
                  <c:v>35.2318</c:v>
                </c:pt>
                <c:pt idx="52351" formatCode="General">
                  <c:v>35.232500000000002</c:v>
                </c:pt>
                <c:pt idx="52352" formatCode="General">
                  <c:v>35.233199999999997</c:v>
                </c:pt>
                <c:pt idx="52353" formatCode="General">
                  <c:v>35.233800000000002</c:v>
                </c:pt>
                <c:pt idx="52354" formatCode="General">
                  <c:v>35.234499999999997</c:v>
                </c:pt>
                <c:pt idx="52355" formatCode="General">
                  <c:v>35.235199999999999</c:v>
                </c:pt>
                <c:pt idx="52356" formatCode="General">
                  <c:v>35.235900000000001</c:v>
                </c:pt>
                <c:pt idx="52357" formatCode="General">
                  <c:v>35.236499999999999</c:v>
                </c:pt>
                <c:pt idx="52358" formatCode="General">
                  <c:v>35.237200000000001</c:v>
                </c:pt>
                <c:pt idx="52359" formatCode="General">
                  <c:v>35.237900000000003</c:v>
                </c:pt>
                <c:pt idx="52360" formatCode="General">
                  <c:v>35.238500000000002</c:v>
                </c:pt>
                <c:pt idx="52361" formatCode="General">
                  <c:v>35.239199999999997</c:v>
                </c:pt>
                <c:pt idx="52362" formatCode="General">
                  <c:v>35.239899999999999</c:v>
                </c:pt>
                <c:pt idx="52363" formatCode="General">
                  <c:v>35.240600000000001</c:v>
                </c:pt>
                <c:pt idx="52364" formatCode="General">
                  <c:v>35.241199999999999</c:v>
                </c:pt>
                <c:pt idx="52365" formatCode="General">
                  <c:v>35.241900000000001</c:v>
                </c:pt>
                <c:pt idx="52366" formatCode="General">
                  <c:v>35.242600000000003</c:v>
                </c:pt>
                <c:pt idx="52367" formatCode="General">
                  <c:v>35.243299999999998</c:v>
                </c:pt>
                <c:pt idx="52368" formatCode="General">
                  <c:v>35.243899999999996</c:v>
                </c:pt>
                <c:pt idx="52369" formatCode="General">
                  <c:v>35.244599999999998</c:v>
                </c:pt>
                <c:pt idx="52370" formatCode="General">
                  <c:v>35.2453</c:v>
                </c:pt>
                <c:pt idx="52371" formatCode="General">
                  <c:v>35.246000000000002</c:v>
                </c:pt>
                <c:pt idx="52372" formatCode="General">
                  <c:v>35.246600000000001</c:v>
                </c:pt>
                <c:pt idx="52373" formatCode="General">
                  <c:v>35.247300000000003</c:v>
                </c:pt>
                <c:pt idx="52374" formatCode="General">
                  <c:v>35.247999999999998</c:v>
                </c:pt>
                <c:pt idx="52375" formatCode="General">
                  <c:v>35.248600000000003</c:v>
                </c:pt>
                <c:pt idx="52376" formatCode="General">
                  <c:v>35.249299999999998</c:v>
                </c:pt>
                <c:pt idx="52377" formatCode="General">
                  <c:v>35.25</c:v>
                </c:pt>
                <c:pt idx="52378" formatCode="General">
                  <c:v>35.250700000000002</c:v>
                </c:pt>
                <c:pt idx="52379" formatCode="General">
                  <c:v>35.251300000000001</c:v>
                </c:pt>
                <c:pt idx="52380" formatCode="General">
                  <c:v>35.252000000000002</c:v>
                </c:pt>
                <c:pt idx="52381" formatCode="General">
                  <c:v>35.252699999999997</c:v>
                </c:pt>
                <c:pt idx="52382" formatCode="General">
                  <c:v>35.253399999999999</c:v>
                </c:pt>
                <c:pt idx="52383" formatCode="General">
                  <c:v>35.253999999999998</c:v>
                </c:pt>
                <c:pt idx="52384" formatCode="General">
                  <c:v>35.2547</c:v>
                </c:pt>
                <c:pt idx="52385" formatCode="General">
                  <c:v>35.255400000000002</c:v>
                </c:pt>
                <c:pt idx="52386" formatCode="General">
                  <c:v>35.256</c:v>
                </c:pt>
                <c:pt idx="52387" formatCode="General">
                  <c:v>35.256700000000002</c:v>
                </c:pt>
                <c:pt idx="52388" formatCode="General">
                  <c:v>35.257399999999997</c:v>
                </c:pt>
                <c:pt idx="52389" formatCode="General">
                  <c:v>35.258099999999999</c:v>
                </c:pt>
                <c:pt idx="52390" formatCode="General">
                  <c:v>35.258699999999997</c:v>
                </c:pt>
                <c:pt idx="52391" formatCode="General">
                  <c:v>35.259399999999999</c:v>
                </c:pt>
                <c:pt idx="52392" formatCode="General">
                  <c:v>35.260100000000001</c:v>
                </c:pt>
                <c:pt idx="52393" formatCode="General">
                  <c:v>35.260800000000003</c:v>
                </c:pt>
                <c:pt idx="52394" formatCode="General">
                  <c:v>35.261400000000002</c:v>
                </c:pt>
                <c:pt idx="52395" formatCode="General">
                  <c:v>35.262099999999997</c:v>
                </c:pt>
                <c:pt idx="52396" formatCode="General">
                  <c:v>35.262799999999999</c:v>
                </c:pt>
                <c:pt idx="52397" formatCode="General">
                  <c:v>35.263500000000001</c:v>
                </c:pt>
                <c:pt idx="52398" formatCode="General">
                  <c:v>35.264099999999999</c:v>
                </c:pt>
                <c:pt idx="52399" formatCode="General">
                  <c:v>35.264800000000001</c:v>
                </c:pt>
                <c:pt idx="52400" formatCode="General">
                  <c:v>35.265500000000003</c:v>
                </c:pt>
                <c:pt idx="52401" formatCode="General">
                  <c:v>35.266100000000002</c:v>
                </c:pt>
                <c:pt idx="52402" formatCode="General">
                  <c:v>35.266800000000003</c:v>
                </c:pt>
                <c:pt idx="52403" formatCode="General">
                  <c:v>35.267499999999998</c:v>
                </c:pt>
                <c:pt idx="52404" formatCode="General">
                  <c:v>35.2682</c:v>
                </c:pt>
                <c:pt idx="52405" formatCode="General">
                  <c:v>35.268799999999999</c:v>
                </c:pt>
                <c:pt idx="52406" formatCode="General">
                  <c:v>35.269500000000001</c:v>
                </c:pt>
                <c:pt idx="52407" formatCode="General">
                  <c:v>35.270200000000003</c:v>
                </c:pt>
                <c:pt idx="52408" formatCode="General">
                  <c:v>35.270899999999997</c:v>
                </c:pt>
                <c:pt idx="52409" formatCode="General">
                  <c:v>35.271500000000003</c:v>
                </c:pt>
                <c:pt idx="52410" formatCode="General">
                  <c:v>35.272199999999998</c:v>
                </c:pt>
                <c:pt idx="52411" formatCode="General">
                  <c:v>35.2729</c:v>
                </c:pt>
                <c:pt idx="52412" formatCode="General">
                  <c:v>35.273499999999999</c:v>
                </c:pt>
                <c:pt idx="52413" formatCode="General">
                  <c:v>35.2742</c:v>
                </c:pt>
                <c:pt idx="52414" formatCode="General">
                  <c:v>35.274900000000002</c:v>
                </c:pt>
                <c:pt idx="52415" formatCode="General">
                  <c:v>35.275599999999997</c:v>
                </c:pt>
                <c:pt idx="52416" formatCode="General">
                  <c:v>35.276200000000003</c:v>
                </c:pt>
                <c:pt idx="52417" formatCode="General">
                  <c:v>35.276899999999998</c:v>
                </c:pt>
                <c:pt idx="52418" formatCode="General">
                  <c:v>35.2776</c:v>
                </c:pt>
                <c:pt idx="52419" formatCode="General">
                  <c:v>35.278300000000002</c:v>
                </c:pt>
                <c:pt idx="52420" formatCode="General">
                  <c:v>35.2789</c:v>
                </c:pt>
                <c:pt idx="52421" formatCode="General">
                  <c:v>35.279600000000002</c:v>
                </c:pt>
                <c:pt idx="52422" formatCode="General">
                  <c:v>35.280299999999997</c:v>
                </c:pt>
                <c:pt idx="52423" formatCode="General">
                  <c:v>35.280900000000003</c:v>
                </c:pt>
                <c:pt idx="52424" formatCode="General">
                  <c:v>35.281599999999997</c:v>
                </c:pt>
                <c:pt idx="52425" formatCode="General">
                  <c:v>35.282299999999999</c:v>
                </c:pt>
                <c:pt idx="52426" formatCode="General">
                  <c:v>35.283000000000001</c:v>
                </c:pt>
                <c:pt idx="52427" formatCode="General">
                  <c:v>35.2836</c:v>
                </c:pt>
                <c:pt idx="52428" formatCode="General">
                  <c:v>35.284300000000002</c:v>
                </c:pt>
                <c:pt idx="52429" formatCode="General">
                  <c:v>35.284999999999997</c:v>
                </c:pt>
                <c:pt idx="52430" formatCode="General">
                  <c:v>35.285699999999999</c:v>
                </c:pt>
                <c:pt idx="52431" formatCode="General">
                  <c:v>35.286299999999997</c:v>
                </c:pt>
                <c:pt idx="52432" formatCode="General">
                  <c:v>35.286999999999999</c:v>
                </c:pt>
                <c:pt idx="52433" formatCode="General">
                  <c:v>35.287700000000001</c:v>
                </c:pt>
                <c:pt idx="52434" formatCode="General">
                  <c:v>35.288400000000003</c:v>
                </c:pt>
                <c:pt idx="52435" formatCode="General">
                  <c:v>35.289000000000001</c:v>
                </c:pt>
                <c:pt idx="52436" formatCode="General">
                  <c:v>35.289700000000003</c:v>
                </c:pt>
                <c:pt idx="52437" formatCode="General">
                  <c:v>35.290399999999998</c:v>
                </c:pt>
                <c:pt idx="52438" formatCode="General">
                  <c:v>35.290999999999997</c:v>
                </c:pt>
                <c:pt idx="52439" formatCode="General">
                  <c:v>35.291699999999999</c:v>
                </c:pt>
                <c:pt idx="52440" formatCode="General">
                  <c:v>35.292400000000001</c:v>
                </c:pt>
                <c:pt idx="52441" formatCode="General">
                  <c:v>35.293100000000003</c:v>
                </c:pt>
                <c:pt idx="52442" formatCode="General">
                  <c:v>35.293700000000001</c:v>
                </c:pt>
                <c:pt idx="52443" formatCode="General">
                  <c:v>35.294400000000003</c:v>
                </c:pt>
                <c:pt idx="52444" formatCode="General">
                  <c:v>35.295099999999998</c:v>
                </c:pt>
                <c:pt idx="52445" formatCode="General">
                  <c:v>35.2958</c:v>
                </c:pt>
                <c:pt idx="52446" formatCode="General">
                  <c:v>35.296399999999998</c:v>
                </c:pt>
                <c:pt idx="52447" formatCode="General">
                  <c:v>35.2971</c:v>
                </c:pt>
                <c:pt idx="52448" formatCode="General">
                  <c:v>35.297800000000002</c:v>
                </c:pt>
                <c:pt idx="52449" formatCode="General">
                  <c:v>35.298400000000001</c:v>
                </c:pt>
                <c:pt idx="52450" formatCode="General">
                  <c:v>35.299100000000003</c:v>
                </c:pt>
                <c:pt idx="52451" formatCode="General">
                  <c:v>35.299799999999998</c:v>
                </c:pt>
                <c:pt idx="52452" formatCode="General">
                  <c:v>35.3005</c:v>
                </c:pt>
                <c:pt idx="52453" formatCode="General">
                  <c:v>35.301099999999998</c:v>
                </c:pt>
                <c:pt idx="52454" formatCode="General">
                  <c:v>35.3018</c:v>
                </c:pt>
                <c:pt idx="52455" formatCode="General">
                  <c:v>35.302500000000002</c:v>
                </c:pt>
                <c:pt idx="52456" formatCode="General">
                  <c:v>35.303199999999997</c:v>
                </c:pt>
                <c:pt idx="52457" formatCode="General">
                  <c:v>35.303800000000003</c:v>
                </c:pt>
                <c:pt idx="52458" formatCode="General">
                  <c:v>35.304499999999997</c:v>
                </c:pt>
                <c:pt idx="52459" formatCode="General">
                  <c:v>35.305199999999999</c:v>
                </c:pt>
                <c:pt idx="52460" formatCode="General">
                  <c:v>35.305799999999998</c:v>
                </c:pt>
                <c:pt idx="52461" formatCode="General">
                  <c:v>35.3065</c:v>
                </c:pt>
                <c:pt idx="52462" formatCode="General">
                  <c:v>35.307200000000002</c:v>
                </c:pt>
                <c:pt idx="52463" formatCode="General">
                  <c:v>35.307899999999997</c:v>
                </c:pt>
                <c:pt idx="52464" formatCode="General">
                  <c:v>35.308500000000002</c:v>
                </c:pt>
                <c:pt idx="52465" formatCode="General">
                  <c:v>35.309199999999997</c:v>
                </c:pt>
                <c:pt idx="52466" formatCode="General">
                  <c:v>35.309899999999999</c:v>
                </c:pt>
                <c:pt idx="52467" formatCode="General">
                  <c:v>35.310600000000001</c:v>
                </c:pt>
                <c:pt idx="52468" formatCode="General">
                  <c:v>35.311199999999999</c:v>
                </c:pt>
                <c:pt idx="52469" formatCode="General">
                  <c:v>35.311900000000001</c:v>
                </c:pt>
                <c:pt idx="52470" formatCode="General">
                  <c:v>35.312600000000003</c:v>
                </c:pt>
                <c:pt idx="52471" formatCode="General">
                  <c:v>35.313299999999998</c:v>
                </c:pt>
                <c:pt idx="52472" formatCode="General">
                  <c:v>35.313899999999997</c:v>
                </c:pt>
                <c:pt idx="52473" formatCode="General">
                  <c:v>35.314599999999999</c:v>
                </c:pt>
                <c:pt idx="52474" formatCode="General">
                  <c:v>35.315300000000001</c:v>
                </c:pt>
                <c:pt idx="52475" formatCode="General">
                  <c:v>35.315899999999999</c:v>
                </c:pt>
                <c:pt idx="52476" formatCode="General">
                  <c:v>35.316600000000001</c:v>
                </c:pt>
                <c:pt idx="52477" formatCode="General">
                  <c:v>35.317300000000003</c:v>
                </c:pt>
                <c:pt idx="52478" formatCode="General">
                  <c:v>35.317999999999998</c:v>
                </c:pt>
                <c:pt idx="52479" formatCode="General">
                  <c:v>35.318600000000004</c:v>
                </c:pt>
                <c:pt idx="52480" formatCode="General">
                  <c:v>35.319299999999998</c:v>
                </c:pt>
                <c:pt idx="52481" formatCode="General">
                  <c:v>35.32</c:v>
                </c:pt>
                <c:pt idx="52482" formatCode="General">
                  <c:v>35.320700000000002</c:v>
                </c:pt>
                <c:pt idx="52483" formatCode="General">
                  <c:v>35.321300000000001</c:v>
                </c:pt>
                <c:pt idx="52484" formatCode="General">
                  <c:v>35.322000000000003</c:v>
                </c:pt>
                <c:pt idx="52485" formatCode="General">
                  <c:v>35.322699999999998</c:v>
                </c:pt>
                <c:pt idx="52486" formatCode="General">
                  <c:v>35.323300000000003</c:v>
                </c:pt>
                <c:pt idx="52487" formatCode="General">
                  <c:v>35.323999999999998</c:v>
                </c:pt>
                <c:pt idx="52488" formatCode="General">
                  <c:v>35.3247</c:v>
                </c:pt>
                <c:pt idx="52489" formatCode="General">
                  <c:v>35.325400000000002</c:v>
                </c:pt>
                <c:pt idx="52490" formatCode="General">
                  <c:v>35.326000000000001</c:v>
                </c:pt>
                <c:pt idx="52491" formatCode="General">
                  <c:v>35.326700000000002</c:v>
                </c:pt>
                <c:pt idx="52492" formatCode="General">
                  <c:v>35.327399999999997</c:v>
                </c:pt>
                <c:pt idx="52493" formatCode="General">
                  <c:v>35.328099999999999</c:v>
                </c:pt>
                <c:pt idx="52494" formatCode="General">
                  <c:v>35.328699999999998</c:v>
                </c:pt>
                <c:pt idx="52495" formatCode="General">
                  <c:v>35.3294</c:v>
                </c:pt>
                <c:pt idx="52496" formatCode="General">
                  <c:v>35.330100000000002</c:v>
                </c:pt>
                <c:pt idx="52497" formatCode="General">
                  <c:v>35.330800000000004</c:v>
                </c:pt>
                <c:pt idx="52498" formatCode="General">
                  <c:v>35.331400000000002</c:v>
                </c:pt>
                <c:pt idx="52499" formatCode="General">
                  <c:v>35.332099999999997</c:v>
                </c:pt>
                <c:pt idx="52500" formatCode="General">
                  <c:v>35.332799999999999</c:v>
                </c:pt>
                <c:pt idx="52501" formatCode="General">
                  <c:v>35.333399999999997</c:v>
                </c:pt>
                <c:pt idx="52502" formatCode="General">
                  <c:v>35.334099999999999</c:v>
                </c:pt>
                <c:pt idx="52503" formatCode="General">
                  <c:v>35.334800000000001</c:v>
                </c:pt>
                <c:pt idx="52504" formatCode="General">
                  <c:v>35.335500000000003</c:v>
                </c:pt>
                <c:pt idx="52505" formatCode="General">
                  <c:v>35.336100000000002</c:v>
                </c:pt>
                <c:pt idx="52506" formatCode="General">
                  <c:v>35.336799999999997</c:v>
                </c:pt>
                <c:pt idx="52507" formatCode="General">
                  <c:v>35.337499999999999</c:v>
                </c:pt>
                <c:pt idx="52508" formatCode="General">
                  <c:v>35.338200000000001</c:v>
                </c:pt>
                <c:pt idx="52509" formatCode="General">
                  <c:v>35.338799999999999</c:v>
                </c:pt>
                <c:pt idx="52510" formatCode="General">
                  <c:v>35.339500000000001</c:v>
                </c:pt>
                <c:pt idx="52511" formatCode="General">
                  <c:v>35.340200000000003</c:v>
                </c:pt>
                <c:pt idx="52512" formatCode="General">
                  <c:v>35.340800000000002</c:v>
                </c:pt>
                <c:pt idx="52513" formatCode="General">
                  <c:v>35.341500000000003</c:v>
                </c:pt>
                <c:pt idx="52514" formatCode="General">
                  <c:v>35.342199999999998</c:v>
                </c:pt>
                <c:pt idx="52515" formatCode="General">
                  <c:v>35.3429</c:v>
                </c:pt>
                <c:pt idx="52516" formatCode="General">
                  <c:v>35.343499999999999</c:v>
                </c:pt>
                <c:pt idx="52517" formatCode="General">
                  <c:v>35.344200000000001</c:v>
                </c:pt>
                <c:pt idx="52518" formatCode="General">
                  <c:v>35.344900000000003</c:v>
                </c:pt>
                <c:pt idx="52519" formatCode="General">
                  <c:v>35.345599999999997</c:v>
                </c:pt>
                <c:pt idx="52520" formatCode="General">
                  <c:v>35.346200000000003</c:v>
                </c:pt>
                <c:pt idx="52521" formatCode="General">
                  <c:v>35.346899999999998</c:v>
                </c:pt>
                <c:pt idx="52522" formatCode="General">
                  <c:v>35.3476</c:v>
                </c:pt>
                <c:pt idx="52523" formatCode="General">
                  <c:v>35.348199999999999</c:v>
                </c:pt>
                <c:pt idx="52524" formatCode="General">
                  <c:v>35.3489</c:v>
                </c:pt>
                <c:pt idx="52525" formatCode="General">
                  <c:v>35.349600000000002</c:v>
                </c:pt>
                <c:pt idx="52526" formatCode="General">
                  <c:v>35.350299999999997</c:v>
                </c:pt>
                <c:pt idx="52527" formatCode="General">
                  <c:v>35.350900000000003</c:v>
                </c:pt>
                <c:pt idx="52528" formatCode="General">
                  <c:v>35.351599999999998</c:v>
                </c:pt>
                <c:pt idx="52529" formatCode="General">
                  <c:v>35.3523</c:v>
                </c:pt>
                <c:pt idx="52530" formatCode="General">
                  <c:v>35.353000000000002</c:v>
                </c:pt>
                <c:pt idx="52531" formatCode="General">
                  <c:v>35.3536</c:v>
                </c:pt>
                <c:pt idx="52532" formatCode="General">
                  <c:v>35.354300000000002</c:v>
                </c:pt>
                <c:pt idx="52533" formatCode="General">
                  <c:v>35.354999999999997</c:v>
                </c:pt>
                <c:pt idx="52534" formatCode="General">
                  <c:v>35.355699999999999</c:v>
                </c:pt>
                <c:pt idx="52535" formatCode="General">
                  <c:v>35.356299999999997</c:v>
                </c:pt>
                <c:pt idx="52536" formatCode="General">
                  <c:v>35.356999999999999</c:v>
                </c:pt>
                <c:pt idx="52537" formatCode="General">
                  <c:v>35.357700000000001</c:v>
                </c:pt>
                <c:pt idx="52538" formatCode="General">
                  <c:v>35.3583</c:v>
                </c:pt>
                <c:pt idx="52539" formatCode="General">
                  <c:v>35.359000000000002</c:v>
                </c:pt>
                <c:pt idx="52540" formatCode="General">
                  <c:v>35.359699999999997</c:v>
                </c:pt>
                <c:pt idx="52541" formatCode="General">
                  <c:v>35.360399999999998</c:v>
                </c:pt>
                <c:pt idx="52542" formatCode="General">
                  <c:v>35.360999999999997</c:v>
                </c:pt>
                <c:pt idx="52543" formatCode="General">
                  <c:v>35.361699999999999</c:v>
                </c:pt>
                <c:pt idx="52544" formatCode="General">
                  <c:v>35.362400000000001</c:v>
                </c:pt>
                <c:pt idx="52545" formatCode="General">
                  <c:v>35.363100000000003</c:v>
                </c:pt>
                <c:pt idx="52546" formatCode="General">
                  <c:v>35.363700000000001</c:v>
                </c:pt>
                <c:pt idx="52547" formatCode="General">
                  <c:v>35.364400000000003</c:v>
                </c:pt>
                <c:pt idx="52548" formatCode="General">
                  <c:v>35.365099999999998</c:v>
                </c:pt>
                <c:pt idx="52549" formatCode="General">
                  <c:v>35.365699999999997</c:v>
                </c:pt>
                <c:pt idx="52550" formatCode="General">
                  <c:v>35.366399999999999</c:v>
                </c:pt>
                <c:pt idx="52551" formatCode="General">
                  <c:v>35.367100000000001</c:v>
                </c:pt>
                <c:pt idx="52552" formatCode="General">
                  <c:v>35.367800000000003</c:v>
                </c:pt>
                <c:pt idx="52553" formatCode="General">
                  <c:v>35.368400000000001</c:v>
                </c:pt>
                <c:pt idx="52554" formatCode="General">
                  <c:v>35.369100000000003</c:v>
                </c:pt>
                <c:pt idx="52555" formatCode="General">
                  <c:v>35.369799999999998</c:v>
                </c:pt>
                <c:pt idx="52556" formatCode="General">
                  <c:v>35.3705</c:v>
                </c:pt>
                <c:pt idx="52557" formatCode="General">
                  <c:v>35.371099999999998</c:v>
                </c:pt>
                <c:pt idx="52558" formatCode="General">
                  <c:v>35.3718</c:v>
                </c:pt>
                <c:pt idx="52559" formatCode="General">
                  <c:v>35.372500000000002</c:v>
                </c:pt>
                <c:pt idx="52560" formatCode="General">
                  <c:v>35.373199999999997</c:v>
                </c:pt>
                <c:pt idx="52561" formatCode="General">
                  <c:v>35.373800000000003</c:v>
                </c:pt>
                <c:pt idx="52562" formatCode="General">
                  <c:v>35.374499999999998</c:v>
                </c:pt>
                <c:pt idx="52563" formatCode="General">
                  <c:v>35.3752</c:v>
                </c:pt>
                <c:pt idx="52564" formatCode="General">
                  <c:v>35.375799999999998</c:v>
                </c:pt>
                <c:pt idx="52565" formatCode="General">
                  <c:v>35.3765</c:v>
                </c:pt>
                <c:pt idx="52566" formatCode="General">
                  <c:v>35.377200000000002</c:v>
                </c:pt>
                <c:pt idx="52567" formatCode="General">
                  <c:v>35.377899999999997</c:v>
                </c:pt>
                <c:pt idx="52568" formatCode="General">
                  <c:v>35.378500000000003</c:v>
                </c:pt>
                <c:pt idx="52569" formatCode="General">
                  <c:v>35.379199999999997</c:v>
                </c:pt>
                <c:pt idx="52570" formatCode="General">
                  <c:v>35.379899999999999</c:v>
                </c:pt>
                <c:pt idx="52571" formatCode="General">
                  <c:v>35.380600000000001</c:v>
                </c:pt>
                <c:pt idx="52572" formatCode="General">
                  <c:v>35.3812</c:v>
                </c:pt>
                <c:pt idx="52573" formatCode="General">
                  <c:v>35.381900000000002</c:v>
                </c:pt>
                <c:pt idx="52574" formatCode="General">
                  <c:v>35.382599999999996</c:v>
                </c:pt>
                <c:pt idx="52575" formatCode="General">
                  <c:v>35.383200000000002</c:v>
                </c:pt>
                <c:pt idx="52576" formatCode="General">
                  <c:v>35.383899999999997</c:v>
                </c:pt>
                <c:pt idx="52577" formatCode="General">
                  <c:v>35.384599999999999</c:v>
                </c:pt>
                <c:pt idx="52578" formatCode="General">
                  <c:v>35.385300000000001</c:v>
                </c:pt>
                <c:pt idx="52579" formatCode="General">
                  <c:v>35.385899999999999</c:v>
                </c:pt>
                <c:pt idx="52580" formatCode="General">
                  <c:v>35.386600000000001</c:v>
                </c:pt>
                <c:pt idx="52581" formatCode="General">
                  <c:v>35.387300000000003</c:v>
                </c:pt>
                <c:pt idx="52582" formatCode="General">
                  <c:v>35.387999999999998</c:v>
                </c:pt>
                <c:pt idx="52583" formatCode="General">
                  <c:v>35.388599999999997</c:v>
                </c:pt>
                <c:pt idx="52584" formatCode="General">
                  <c:v>35.389299999999999</c:v>
                </c:pt>
                <c:pt idx="52585" formatCode="General">
                  <c:v>35.39</c:v>
                </c:pt>
                <c:pt idx="52586" formatCode="General">
                  <c:v>35.390599999999999</c:v>
                </c:pt>
                <c:pt idx="52587" formatCode="General">
                  <c:v>35.391300000000001</c:v>
                </c:pt>
                <c:pt idx="52588" formatCode="General">
                  <c:v>35.392000000000003</c:v>
                </c:pt>
                <c:pt idx="52589" formatCode="General">
                  <c:v>35.392699999999998</c:v>
                </c:pt>
                <c:pt idx="52590" formatCode="General">
                  <c:v>35.393300000000004</c:v>
                </c:pt>
                <c:pt idx="52591" formatCode="General">
                  <c:v>35.393999999999998</c:v>
                </c:pt>
                <c:pt idx="52592" formatCode="General">
                  <c:v>35.3947</c:v>
                </c:pt>
                <c:pt idx="52593" formatCode="General">
                  <c:v>35.395400000000002</c:v>
                </c:pt>
                <c:pt idx="52594" formatCode="General">
                  <c:v>35.396000000000001</c:v>
                </c:pt>
                <c:pt idx="52595" formatCode="General">
                  <c:v>35.396700000000003</c:v>
                </c:pt>
                <c:pt idx="52596" formatCode="General">
                  <c:v>35.397399999999998</c:v>
                </c:pt>
                <c:pt idx="52597" formatCode="General">
                  <c:v>35.398099999999999</c:v>
                </c:pt>
                <c:pt idx="52598" formatCode="General">
                  <c:v>35.398699999999998</c:v>
                </c:pt>
                <c:pt idx="52599" formatCode="General">
                  <c:v>35.3994</c:v>
                </c:pt>
                <c:pt idx="52600" formatCode="General">
                  <c:v>35.400100000000002</c:v>
                </c:pt>
                <c:pt idx="52601" formatCode="General">
                  <c:v>35.400700000000001</c:v>
                </c:pt>
                <c:pt idx="52602" formatCode="General">
                  <c:v>35.401400000000002</c:v>
                </c:pt>
                <c:pt idx="52603" formatCode="General">
                  <c:v>35.402099999999997</c:v>
                </c:pt>
                <c:pt idx="52604" formatCode="General">
                  <c:v>35.402799999999999</c:v>
                </c:pt>
                <c:pt idx="52605" formatCode="General">
                  <c:v>35.403399999999998</c:v>
                </c:pt>
                <c:pt idx="52606" formatCode="General">
                  <c:v>35.4041</c:v>
                </c:pt>
                <c:pt idx="52607" formatCode="General">
                  <c:v>35.404800000000002</c:v>
                </c:pt>
                <c:pt idx="52608" formatCode="General">
                  <c:v>35.405500000000004</c:v>
                </c:pt>
                <c:pt idx="52609" formatCode="General">
                  <c:v>35.406100000000002</c:v>
                </c:pt>
                <c:pt idx="52610" formatCode="General">
                  <c:v>35.406799999999997</c:v>
                </c:pt>
                <c:pt idx="52611" formatCode="General">
                  <c:v>35.407499999999999</c:v>
                </c:pt>
                <c:pt idx="52612" formatCode="General">
                  <c:v>35.408099999999997</c:v>
                </c:pt>
                <c:pt idx="52613" formatCode="General">
                  <c:v>35.408799999999999</c:v>
                </c:pt>
                <c:pt idx="52614" formatCode="General">
                  <c:v>35.409500000000001</c:v>
                </c:pt>
                <c:pt idx="52615" formatCode="General">
                  <c:v>35.410200000000003</c:v>
                </c:pt>
                <c:pt idx="52616" formatCode="General">
                  <c:v>35.410800000000002</c:v>
                </c:pt>
                <c:pt idx="52617" formatCode="General">
                  <c:v>35.411499999999997</c:v>
                </c:pt>
                <c:pt idx="52618" formatCode="General">
                  <c:v>35.412199999999999</c:v>
                </c:pt>
                <c:pt idx="52619" formatCode="General">
                  <c:v>35.4129</c:v>
                </c:pt>
                <c:pt idx="52620" formatCode="General">
                  <c:v>35.413499999999999</c:v>
                </c:pt>
                <c:pt idx="52621" formatCode="General">
                  <c:v>35.414200000000001</c:v>
                </c:pt>
                <c:pt idx="52622" formatCode="General">
                  <c:v>35.414900000000003</c:v>
                </c:pt>
                <c:pt idx="52623" formatCode="General">
                  <c:v>35.415500000000002</c:v>
                </c:pt>
                <c:pt idx="52624" formatCode="General">
                  <c:v>35.416200000000003</c:v>
                </c:pt>
                <c:pt idx="52625" formatCode="General">
                  <c:v>35.416899999999998</c:v>
                </c:pt>
                <c:pt idx="52626" formatCode="General">
                  <c:v>35.4176</c:v>
                </c:pt>
                <c:pt idx="52627" formatCode="General">
                  <c:v>35.418199999999999</c:v>
                </c:pt>
                <c:pt idx="52628" formatCode="General">
                  <c:v>35.418900000000001</c:v>
                </c:pt>
                <c:pt idx="52629" formatCode="General">
                  <c:v>35.419600000000003</c:v>
                </c:pt>
                <c:pt idx="52630" formatCode="General">
                  <c:v>35.420299999999997</c:v>
                </c:pt>
                <c:pt idx="52631" formatCode="General">
                  <c:v>35.420900000000003</c:v>
                </c:pt>
                <c:pt idx="52632" formatCode="General">
                  <c:v>35.421599999999998</c:v>
                </c:pt>
                <c:pt idx="52633" formatCode="General">
                  <c:v>35.4223</c:v>
                </c:pt>
                <c:pt idx="52634" formatCode="General">
                  <c:v>35.423000000000002</c:v>
                </c:pt>
                <c:pt idx="52635" formatCode="General">
                  <c:v>35.4236</c:v>
                </c:pt>
                <c:pt idx="52636" formatCode="General">
                  <c:v>35.424300000000002</c:v>
                </c:pt>
                <c:pt idx="52637" formatCode="General">
                  <c:v>35.424999999999997</c:v>
                </c:pt>
                <c:pt idx="52638" formatCode="General">
                  <c:v>35.425600000000003</c:v>
                </c:pt>
                <c:pt idx="52639" formatCode="General">
                  <c:v>35.426299999999998</c:v>
                </c:pt>
                <c:pt idx="52640" formatCode="General">
                  <c:v>35.427</c:v>
                </c:pt>
                <c:pt idx="52641" formatCode="General">
                  <c:v>35.427700000000002</c:v>
                </c:pt>
                <c:pt idx="52642" formatCode="General">
                  <c:v>35.4283</c:v>
                </c:pt>
                <c:pt idx="52643" formatCode="General">
                  <c:v>35.429000000000002</c:v>
                </c:pt>
                <c:pt idx="52644" formatCode="General">
                  <c:v>35.429699999999997</c:v>
                </c:pt>
                <c:pt idx="52645" formatCode="General">
                  <c:v>35.430399999999999</c:v>
                </c:pt>
                <c:pt idx="52646" formatCode="General">
                  <c:v>35.430999999999997</c:v>
                </c:pt>
                <c:pt idx="52647" formatCode="General">
                  <c:v>35.431699999999999</c:v>
                </c:pt>
                <c:pt idx="52648" formatCode="General">
                  <c:v>35.432400000000001</c:v>
                </c:pt>
                <c:pt idx="52649" formatCode="General">
                  <c:v>35.433</c:v>
                </c:pt>
                <c:pt idx="52650" formatCode="General">
                  <c:v>35.433700000000002</c:v>
                </c:pt>
                <c:pt idx="52651" formatCode="General">
                  <c:v>35.434399999999997</c:v>
                </c:pt>
                <c:pt idx="52652" formatCode="General">
                  <c:v>35.435099999999998</c:v>
                </c:pt>
                <c:pt idx="52653" formatCode="General">
                  <c:v>35.435699999999997</c:v>
                </c:pt>
                <c:pt idx="52654" formatCode="General">
                  <c:v>35.436399999999999</c:v>
                </c:pt>
                <c:pt idx="52655" formatCode="General">
                  <c:v>35.437100000000001</c:v>
                </c:pt>
                <c:pt idx="52656" formatCode="General">
                  <c:v>35.437800000000003</c:v>
                </c:pt>
                <c:pt idx="52657" formatCode="General">
                  <c:v>35.438400000000001</c:v>
                </c:pt>
                <c:pt idx="52658" formatCode="General">
                  <c:v>35.439100000000003</c:v>
                </c:pt>
                <c:pt idx="52659" formatCode="General">
                  <c:v>35.439799999999998</c:v>
                </c:pt>
                <c:pt idx="52660" formatCode="General">
                  <c:v>35.4405</c:v>
                </c:pt>
                <c:pt idx="52661" formatCode="General">
                  <c:v>35.441099999999999</c:v>
                </c:pt>
                <c:pt idx="52662" formatCode="General">
                  <c:v>35.441800000000001</c:v>
                </c:pt>
                <c:pt idx="52663" formatCode="General">
                  <c:v>35.442500000000003</c:v>
                </c:pt>
                <c:pt idx="52664" formatCode="General">
                  <c:v>35.443100000000001</c:v>
                </c:pt>
                <c:pt idx="52665" formatCode="General">
                  <c:v>35.443800000000003</c:v>
                </c:pt>
                <c:pt idx="52666" formatCode="General">
                  <c:v>35.444499999999998</c:v>
                </c:pt>
                <c:pt idx="52667" formatCode="General">
                  <c:v>35.4452</c:v>
                </c:pt>
                <c:pt idx="52668" formatCode="General">
                  <c:v>35.445799999999998</c:v>
                </c:pt>
                <c:pt idx="52669" formatCode="General">
                  <c:v>35.4465</c:v>
                </c:pt>
                <c:pt idx="52670" formatCode="General">
                  <c:v>35.447200000000002</c:v>
                </c:pt>
                <c:pt idx="52671" formatCode="General">
                  <c:v>35.447899999999997</c:v>
                </c:pt>
                <c:pt idx="52672" formatCode="General">
                  <c:v>35.448500000000003</c:v>
                </c:pt>
                <c:pt idx="52673" formatCode="General">
                  <c:v>35.449199999999998</c:v>
                </c:pt>
                <c:pt idx="52674" formatCode="General">
                  <c:v>35.4499</c:v>
                </c:pt>
                <c:pt idx="52675" formatCode="General">
                  <c:v>35.450499999999998</c:v>
                </c:pt>
                <c:pt idx="52676" formatCode="General">
                  <c:v>35.4512</c:v>
                </c:pt>
                <c:pt idx="52677" formatCode="General">
                  <c:v>35.451900000000002</c:v>
                </c:pt>
                <c:pt idx="52678" formatCode="General">
                  <c:v>35.452599999999997</c:v>
                </c:pt>
                <c:pt idx="52679" formatCode="General">
                  <c:v>35.453200000000002</c:v>
                </c:pt>
                <c:pt idx="52680" formatCode="General">
                  <c:v>35.453899999999997</c:v>
                </c:pt>
                <c:pt idx="52681" formatCode="General">
                  <c:v>35.454599999999999</c:v>
                </c:pt>
                <c:pt idx="52682" formatCode="General">
                  <c:v>35.455300000000001</c:v>
                </c:pt>
                <c:pt idx="52683" formatCode="General">
                  <c:v>35.4559</c:v>
                </c:pt>
                <c:pt idx="52684" formatCode="General">
                  <c:v>35.456600000000002</c:v>
                </c:pt>
                <c:pt idx="52685" formatCode="General">
                  <c:v>35.457299999999996</c:v>
                </c:pt>
                <c:pt idx="52686" formatCode="General">
                  <c:v>35.457900000000002</c:v>
                </c:pt>
                <c:pt idx="52687" formatCode="General">
                  <c:v>35.458599999999997</c:v>
                </c:pt>
                <c:pt idx="52688" formatCode="General">
                  <c:v>35.459299999999999</c:v>
                </c:pt>
                <c:pt idx="52689" formatCode="General">
                  <c:v>35.46</c:v>
                </c:pt>
                <c:pt idx="52690" formatCode="General">
                  <c:v>35.460599999999999</c:v>
                </c:pt>
                <c:pt idx="52691" formatCode="General">
                  <c:v>35.461300000000001</c:v>
                </c:pt>
                <c:pt idx="52692" formatCode="General">
                  <c:v>35.462000000000003</c:v>
                </c:pt>
                <c:pt idx="52693" formatCode="General">
                  <c:v>35.462699999999998</c:v>
                </c:pt>
                <c:pt idx="52694" formatCode="General">
                  <c:v>35.463299999999997</c:v>
                </c:pt>
                <c:pt idx="52695" formatCode="General">
                  <c:v>35.463999999999999</c:v>
                </c:pt>
                <c:pt idx="52696" formatCode="General">
                  <c:v>35.464700000000001</c:v>
                </c:pt>
                <c:pt idx="52697" formatCode="General">
                  <c:v>35.465400000000002</c:v>
                </c:pt>
                <c:pt idx="52698" formatCode="General">
                  <c:v>35.466000000000001</c:v>
                </c:pt>
                <c:pt idx="52699" formatCode="General">
                  <c:v>35.466700000000003</c:v>
                </c:pt>
                <c:pt idx="52700" formatCode="General">
                  <c:v>35.467399999999998</c:v>
                </c:pt>
                <c:pt idx="52701" formatCode="General">
                  <c:v>35.468000000000004</c:v>
                </c:pt>
                <c:pt idx="52702" formatCode="General">
                  <c:v>35.468699999999998</c:v>
                </c:pt>
                <c:pt idx="52703" formatCode="General">
                  <c:v>35.4694</c:v>
                </c:pt>
                <c:pt idx="52704" formatCode="General">
                  <c:v>35.470100000000002</c:v>
                </c:pt>
                <c:pt idx="52705" formatCode="General">
                  <c:v>35.470700000000001</c:v>
                </c:pt>
                <c:pt idx="52706" formatCode="General">
                  <c:v>35.471400000000003</c:v>
                </c:pt>
                <c:pt idx="52707" formatCode="General">
                  <c:v>35.472099999999998</c:v>
                </c:pt>
                <c:pt idx="52708" formatCode="General">
                  <c:v>35.472799999999999</c:v>
                </c:pt>
                <c:pt idx="52709" formatCode="General">
                  <c:v>35.473399999999998</c:v>
                </c:pt>
                <c:pt idx="52710" formatCode="General">
                  <c:v>35.4741</c:v>
                </c:pt>
                <c:pt idx="52711" formatCode="General">
                  <c:v>35.474800000000002</c:v>
                </c:pt>
                <c:pt idx="52712" formatCode="General">
                  <c:v>35.4754</c:v>
                </c:pt>
                <c:pt idx="52713" formatCode="General">
                  <c:v>35.476100000000002</c:v>
                </c:pt>
              </c:numCache>
            </c:numRef>
          </c:xVal>
          <c:yVal>
            <c:numRef>
              <c:f>mode_inclusion!$Z$10:$Z$52723</c:f>
              <c:numCache>
                <c:formatCode>General</c:formatCode>
                <c:ptCount val="52714"/>
                <c:pt idx="0">
                  <c:v>0</c:v>
                </c:pt>
                <c:pt idx="1">
                  <c:v>0.21123400000000001</c:v>
                </c:pt>
                <c:pt idx="2">
                  <c:v>0.85819100000000004</c:v>
                </c:pt>
                <c:pt idx="3">
                  <c:v>1.96149</c:v>
                </c:pt>
                <c:pt idx="4">
                  <c:v>3.5301399999999998</c:v>
                </c:pt>
                <c:pt idx="5">
                  <c:v>5.5626899999999999</c:v>
                </c:pt>
                <c:pt idx="6">
                  <c:v>8.0476600000000005</c:v>
                </c:pt>
                <c:pt idx="7">
                  <c:v>10.9641</c:v>
                </c:pt>
                <c:pt idx="8">
                  <c:v>14.2834</c:v>
                </c:pt>
                <c:pt idx="9">
                  <c:v>17.970400000000001</c:v>
                </c:pt>
                <c:pt idx="10">
                  <c:v>21.984500000000001</c:v>
                </c:pt>
                <c:pt idx="11">
                  <c:v>26.280999999999999</c:v>
                </c:pt>
                <c:pt idx="12">
                  <c:v>30.8123</c:v>
                </c:pt>
                <c:pt idx="13">
                  <c:v>35.529499999999999</c:v>
                </c:pt>
                <c:pt idx="14">
                  <c:v>40.383200000000002</c:v>
                </c:pt>
                <c:pt idx="15">
                  <c:v>45.324399999999997</c:v>
                </c:pt>
                <c:pt idx="16">
                  <c:v>50.305100000000003</c:v>
                </c:pt>
                <c:pt idx="17">
                  <c:v>55.2804</c:v>
                </c:pt>
                <c:pt idx="18">
                  <c:v>60.208100000000002</c:v>
                </c:pt>
                <c:pt idx="19">
                  <c:v>65.050200000000004</c:v>
                </c:pt>
                <c:pt idx="20">
                  <c:v>69.772400000000005</c:v>
                </c:pt>
                <c:pt idx="21">
                  <c:v>74.345600000000005</c:v>
                </c:pt>
                <c:pt idx="22">
                  <c:v>78.745000000000005</c:v>
                </c:pt>
                <c:pt idx="23">
                  <c:v>82.950999999999993</c:v>
                </c:pt>
                <c:pt idx="24">
                  <c:v>86.948300000000003</c:v>
                </c:pt>
                <c:pt idx="25">
                  <c:v>90.726799999999997</c:v>
                </c:pt>
                <c:pt idx="26">
                  <c:v>94.281300000000002</c:v>
                </c:pt>
                <c:pt idx="27">
                  <c:v>97.610399999999998</c:v>
                </c:pt>
                <c:pt idx="28">
                  <c:v>100.717</c:v>
                </c:pt>
                <c:pt idx="29">
                  <c:v>103.608</c:v>
                </c:pt>
                <c:pt idx="30">
                  <c:v>106.29300000000001</c:v>
                </c:pt>
                <c:pt idx="31">
                  <c:v>108.783</c:v>
                </c:pt>
                <c:pt idx="32">
                  <c:v>111.093</c:v>
                </c:pt>
                <c:pt idx="33">
                  <c:v>113.239</c:v>
                </c:pt>
                <c:pt idx="34">
                  <c:v>115.23699999999999</c:v>
                </c:pt>
                <c:pt idx="35">
                  <c:v>117.105</c:v>
                </c:pt>
                <c:pt idx="36">
                  <c:v>118.86199999999999</c:v>
                </c:pt>
                <c:pt idx="37">
                  <c:v>120.52500000000001</c:v>
                </c:pt>
                <c:pt idx="38">
                  <c:v>122.111</c:v>
                </c:pt>
                <c:pt idx="39">
                  <c:v>123.637</c:v>
                </c:pt>
                <c:pt idx="40">
                  <c:v>125.117</c:v>
                </c:pt>
                <c:pt idx="41">
                  <c:v>126.565</c:v>
                </c:pt>
                <c:pt idx="42">
                  <c:v>127.992</c:v>
                </c:pt>
                <c:pt idx="43">
                  <c:v>129.41</c:v>
                </c:pt>
                <c:pt idx="44">
                  <c:v>130.82599999999999</c:v>
                </c:pt>
                <c:pt idx="45">
                  <c:v>132.24700000000001</c:v>
                </c:pt>
                <c:pt idx="46">
                  <c:v>133.67699999999999</c:v>
                </c:pt>
                <c:pt idx="47">
                  <c:v>135.119</c:v>
                </c:pt>
                <c:pt idx="48">
                  <c:v>136.57300000000001</c:v>
                </c:pt>
                <c:pt idx="49">
                  <c:v>138.03800000000001</c:v>
                </c:pt>
                <c:pt idx="50">
                  <c:v>139.51300000000001</c:v>
                </c:pt>
                <c:pt idx="51">
                  <c:v>140.99299999999999</c:v>
                </c:pt>
                <c:pt idx="52">
                  <c:v>142.47399999999999</c:v>
                </c:pt>
                <c:pt idx="53">
                  <c:v>143.94900000000001</c:v>
                </c:pt>
                <c:pt idx="54">
                  <c:v>145.411</c:v>
                </c:pt>
                <c:pt idx="55">
                  <c:v>146.85400000000001</c:v>
                </c:pt>
                <c:pt idx="56">
                  <c:v>148.26900000000001</c:v>
                </c:pt>
                <c:pt idx="57">
                  <c:v>149.64699999999999</c:v>
                </c:pt>
                <c:pt idx="58">
                  <c:v>150.98099999999999</c:v>
                </c:pt>
                <c:pt idx="59">
                  <c:v>152.26300000000001</c:v>
                </c:pt>
                <c:pt idx="60">
                  <c:v>153.48500000000001</c:v>
                </c:pt>
                <c:pt idx="61">
                  <c:v>154.63999999999999</c:v>
                </c:pt>
                <c:pt idx="62">
                  <c:v>155.72</c:v>
                </c:pt>
                <c:pt idx="63">
                  <c:v>156.72</c:v>
                </c:pt>
                <c:pt idx="64">
                  <c:v>157.63200000000001</c:v>
                </c:pt>
                <c:pt idx="65">
                  <c:v>158.45400000000001</c:v>
                </c:pt>
                <c:pt idx="66">
                  <c:v>159.179</c:v>
                </c:pt>
                <c:pt idx="67">
                  <c:v>159.80600000000001</c:v>
                </c:pt>
                <c:pt idx="68">
                  <c:v>160.33199999999999</c:v>
                </c:pt>
                <c:pt idx="69">
                  <c:v>160.75399999999999</c:v>
                </c:pt>
                <c:pt idx="70">
                  <c:v>161.072</c:v>
                </c:pt>
                <c:pt idx="71">
                  <c:v>161.28399999999999</c:v>
                </c:pt>
                <c:pt idx="72">
                  <c:v>161.393</c:v>
                </c:pt>
                <c:pt idx="73">
                  <c:v>161.39699999999999</c:v>
                </c:pt>
                <c:pt idx="74">
                  <c:v>161.29900000000001</c:v>
                </c:pt>
                <c:pt idx="75">
                  <c:v>161.1</c:v>
                </c:pt>
                <c:pt idx="76">
                  <c:v>160.803</c:v>
                </c:pt>
                <c:pt idx="77">
                  <c:v>160.40899999999999</c:v>
                </c:pt>
                <c:pt idx="78">
                  <c:v>159.923</c:v>
                </c:pt>
                <c:pt idx="79">
                  <c:v>159.345</c:v>
                </c:pt>
                <c:pt idx="80">
                  <c:v>158.68</c:v>
                </c:pt>
                <c:pt idx="81">
                  <c:v>157.929</c:v>
                </c:pt>
                <c:pt idx="82">
                  <c:v>157.09700000000001</c:v>
                </c:pt>
                <c:pt idx="83">
                  <c:v>156.184</c:v>
                </c:pt>
                <c:pt idx="84">
                  <c:v>155.19499999999999</c:v>
                </c:pt>
                <c:pt idx="85">
                  <c:v>154.13</c:v>
                </c:pt>
                <c:pt idx="86">
                  <c:v>152.99299999999999</c:v>
                </c:pt>
                <c:pt idx="87">
                  <c:v>151.78399999999999</c:v>
                </c:pt>
                <c:pt idx="88">
                  <c:v>150.505</c:v>
                </c:pt>
                <c:pt idx="89">
                  <c:v>149.15799999999999</c:v>
                </c:pt>
                <c:pt idx="90">
                  <c:v>147.74299999999999</c:v>
                </c:pt>
                <c:pt idx="91">
                  <c:v>146.262</c:v>
                </c:pt>
                <c:pt idx="92">
                  <c:v>144.714</c:v>
                </c:pt>
                <c:pt idx="93">
                  <c:v>143.101</c:v>
                </c:pt>
                <c:pt idx="94">
                  <c:v>141.42099999999999</c:v>
                </c:pt>
                <c:pt idx="95">
                  <c:v>139.67400000000001</c:v>
                </c:pt>
                <c:pt idx="96">
                  <c:v>137.86099999999999</c:v>
                </c:pt>
                <c:pt idx="97">
                  <c:v>135.97999999999999</c:v>
                </c:pt>
                <c:pt idx="98">
                  <c:v>134.03200000000001</c:v>
                </c:pt>
                <c:pt idx="99">
                  <c:v>132.01499999999999</c:v>
                </c:pt>
                <c:pt idx="100">
                  <c:v>129.929</c:v>
                </c:pt>
                <c:pt idx="101">
                  <c:v>127.773</c:v>
                </c:pt>
                <c:pt idx="102">
                  <c:v>125.54600000000001</c:v>
                </c:pt>
                <c:pt idx="103">
                  <c:v>123.247</c:v>
                </c:pt>
                <c:pt idx="104">
                  <c:v>120.876</c:v>
                </c:pt>
                <c:pt idx="105">
                  <c:v>118.432</c:v>
                </c:pt>
                <c:pt idx="106">
                  <c:v>115.91500000000001</c:v>
                </c:pt>
                <c:pt idx="107">
                  <c:v>113.325</c:v>
                </c:pt>
                <c:pt idx="108">
                  <c:v>110.661</c:v>
                </c:pt>
                <c:pt idx="109">
                  <c:v>107.92400000000001</c:v>
                </c:pt>
                <c:pt idx="110">
                  <c:v>105.11199999999999</c:v>
                </c:pt>
                <c:pt idx="111">
                  <c:v>102.226</c:v>
                </c:pt>
                <c:pt idx="112">
                  <c:v>99.267600000000002</c:v>
                </c:pt>
                <c:pt idx="113">
                  <c:v>96.236400000000003</c:v>
                </c:pt>
                <c:pt idx="114">
                  <c:v>93.132900000000006</c:v>
                </c:pt>
                <c:pt idx="115">
                  <c:v>89.958299999999994</c:v>
                </c:pt>
                <c:pt idx="116">
                  <c:v>86.713300000000004</c:v>
                </c:pt>
                <c:pt idx="117">
                  <c:v>83.398099999999999</c:v>
                </c:pt>
                <c:pt idx="118">
                  <c:v>80.014799999999994</c:v>
                </c:pt>
                <c:pt idx="119">
                  <c:v>76.563900000000004</c:v>
                </c:pt>
                <c:pt idx="120">
                  <c:v>73.047200000000004</c:v>
                </c:pt>
                <c:pt idx="121">
                  <c:v>69.465500000000006</c:v>
                </c:pt>
                <c:pt idx="122">
                  <c:v>65.820700000000002</c:v>
                </c:pt>
                <c:pt idx="123">
                  <c:v>62.113900000000001</c:v>
                </c:pt>
                <c:pt idx="124">
                  <c:v>58.346400000000003</c:v>
                </c:pt>
                <c:pt idx="125">
                  <c:v>54.5199</c:v>
                </c:pt>
                <c:pt idx="126">
                  <c:v>50.6355</c:v>
                </c:pt>
                <c:pt idx="127">
                  <c:v>46.6952</c:v>
                </c:pt>
                <c:pt idx="128">
                  <c:v>42.6999</c:v>
                </c:pt>
                <c:pt idx="129">
                  <c:v>38.651600000000002</c:v>
                </c:pt>
                <c:pt idx="130">
                  <c:v>34.551200000000001</c:v>
                </c:pt>
                <c:pt idx="131">
                  <c:v>30.400300000000001</c:v>
                </c:pt>
                <c:pt idx="132">
                  <c:v>26.200199999999999</c:v>
                </c:pt>
                <c:pt idx="133">
                  <c:v>21.951899999999998</c:v>
                </c:pt>
                <c:pt idx="134">
                  <c:v>17.6572</c:v>
                </c:pt>
                <c:pt idx="135">
                  <c:v>13.316800000000001</c:v>
                </c:pt>
                <c:pt idx="136">
                  <c:v>8.9327299999999994</c:v>
                </c:pt>
                <c:pt idx="137">
                  <c:v>4.5056000000000003</c:v>
                </c:pt>
                <c:pt idx="138">
                  <c:v>3.7203199999999999E-2</c:v>
                </c:pt>
                <c:pt idx="139">
                  <c:v>-4.4715100000000003</c:v>
                </c:pt>
                <c:pt idx="140">
                  <c:v>-9.0197699999999994</c:v>
                </c:pt>
                <c:pt idx="141">
                  <c:v>-13.6059</c:v>
                </c:pt>
                <c:pt idx="142">
                  <c:v>-18.229399999999998</c:v>
                </c:pt>
                <c:pt idx="143">
                  <c:v>-22.888100000000001</c:v>
                </c:pt>
                <c:pt idx="144">
                  <c:v>-27.581499999999998</c:v>
                </c:pt>
                <c:pt idx="145">
                  <c:v>-32.3078</c:v>
                </c:pt>
                <c:pt idx="146">
                  <c:v>-37.066200000000002</c:v>
                </c:pt>
                <c:pt idx="147">
                  <c:v>-41.856099999999998</c:v>
                </c:pt>
                <c:pt idx="148">
                  <c:v>-46.6755</c:v>
                </c:pt>
                <c:pt idx="149">
                  <c:v>-51.523600000000002</c:v>
                </c:pt>
                <c:pt idx="150">
                  <c:v>-56.398499999999999</c:v>
                </c:pt>
                <c:pt idx="151">
                  <c:v>-61.299500000000002</c:v>
                </c:pt>
                <c:pt idx="152">
                  <c:v>-66.224800000000002</c:v>
                </c:pt>
                <c:pt idx="153">
                  <c:v>-71.173599999999993</c:v>
                </c:pt>
                <c:pt idx="154">
                  <c:v>-76.144099999999995</c:v>
                </c:pt>
                <c:pt idx="155">
                  <c:v>-81.134799999999998</c:v>
                </c:pt>
                <c:pt idx="156">
                  <c:v>-86.1447</c:v>
                </c:pt>
                <c:pt idx="157">
                  <c:v>-91.171599999999998</c:v>
                </c:pt>
                <c:pt idx="158">
                  <c:v>-96.214399999999998</c:v>
                </c:pt>
                <c:pt idx="159">
                  <c:v>-101.271</c:v>
                </c:pt>
                <c:pt idx="160">
                  <c:v>-106.34099999999999</c:v>
                </c:pt>
                <c:pt idx="161">
                  <c:v>-111.422</c:v>
                </c:pt>
                <c:pt idx="162">
                  <c:v>-116.512</c:v>
                </c:pt>
                <c:pt idx="163">
                  <c:v>-121.61</c:v>
                </c:pt>
                <c:pt idx="164">
                  <c:v>-126.714</c:v>
                </c:pt>
                <c:pt idx="165">
                  <c:v>-131.82400000000001</c:v>
                </c:pt>
                <c:pt idx="166">
                  <c:v>-136.935</c:v>
                </c:pt>
                <c:pt idx="167">
                  <c:v>-142.04900000000001</c:v>
                </c:pt>
                <c:pt idx="168">
                  <c:v>-147.161</c:v>
                </c:pt>
                <c:pt idx="169">
                  <c:v>-152.27199999999999</c:v>
                </c:pt>
                <c:pt idx="170">
                  <c:v>-157.37899999999999</c:v>
                </c:pt>
                <c:pt idx="171">
                  <c:v>-162.47999999999999</c:v>
                </c:pt>
                <c:pt idx="172">
                  <c:v>-167.57400000000001</c:v>
                </c:pt>
                <c:pt idx="173">
                  <c:v>-172.65899999999999</c:v>
                </c:pt>
                <c:pt idx="174">
                  <c:v>-177.733</c:v>
                </c:pt>
                <c:pt idx="175">
                  <c:v>-182.79400000000001</c:v>
                </c:pt>
                <c:pt idx="176">
                  <c:v>-187.84200000000001</c:v>
                </c:pt>
                <c:pt idx="177">
                  <c:v>-192.874</c:v>
                </c:pt>
                <c:pt idx="178">
                  <c:v>-197.88800000000001</c:v>
                </c:pt>
                <c:pt idx="179">
                  <c:v>-202.88399999999999</c:v>
                </c:pt>
                <c:pt idx="180">
                  <c:v>-207.858</c:v>
                </c:pt>
                <c:pt idx="181">
                  <c:v>-212.81</c:v>
                </c:pt>
                <c:pt idx="182">
                  <c:v>-217.738</c:v>
                </c:pt>
                <c:pt idx="183">
                  <c:v>-222.64</c:v>
                </c:pt>
                <c:pt idx="184">
                  <c:v>-227.51499999999999</c:v>
                </c:pt>
                <c:pt idx="185">
                  <c:v>-232.36099999999999</c:v>
                </c:pt>
                <c:pt idx="186">
                  <c:v>-237.17699999999999</c:v>
                </c:pt>
                <c:pt idx="187">
                  <c:v>-241.96</c:v>
                </c:pt>
                <c:pt idx="188">
                  <c:v>-246.71</c:v>
                </c:pt>
                <c:pt idx="189">
                  <c:v>-251.42400000000001</c:v>
                </c:pt>
                <c:pt idx="190">
                  <c:v>-256.101</c:v>
                </c:pt>
                <c:pt idx="191">
                  <c:v>-260.73899999999998</c:v>
                </c:pt>
                <c:pt idx="192">
                  <c:v>-265.33699999999999</c:v>
                </c:pt>
                <c:pt idx="193">
                  <c:v>-269.89299999999997</c:v>
                </c:pt>
                <c:pt idx="194">
                  <c:v>-274.40600000000001</c:v>
                </c:pt>
                <c:pt idx="195">
                  <c:v>-278.87299999999999</c:v>
                </c:pt>
                <c:pt idx="196">
                  <c:v>-283.29399999999998</c:v>
                </c:pt>
                <c:pt idx="197">
                  <c:v>-287.66699999999997</c:v>
                </c:pt>
                <c:pt idx="198">
                  <c:v>-291.99</c:v>
                </c:pt>
                <c:pt idx="199">
                  <c:v>-296.26100000000002</c:v>
                </c:pt>
                <c:pt idx="200">
                  <c:v>-300.48</c:v>
                </c:pt>
                <c:pt idx="201">
                  <c:v>-304.64400000000001</c:v>
                </c:pt>
                <c:pt idx="202">
                  <c:v>-308.75200000000001</c:v>
                </c:pt>
                <c:pt idx="203">
                  <c:v>-312.803</c:v>
                </c:pt>
                <c:pt idx="204">
                  <c:v>-316.79399999999998</c:v>
                </c:pt>
                <c:pt idx="205">
                  <c:v>-320.72500000000002</c:v>
                </c:pt>
                <c:pt idx="206">
                  <c:v>-324.59300000000002</c:v>
                </c:pt>
                <c:pt idx="207">
                  <c:v>-328.39800000000002</c:v>
                </c:pt>
                <c:pt idx="208">
                  <c:v>-332.13799999999998</c:v>
                </c:pt>
                <c:pt idx="209">
                  <c:v>-335.81099999999998</c:v>
                </c:pt>
                <c:pt idx="210">
                  <c:v>-339.41699999999997</c:v>
                </c:pt>
                <c:pt idx="211">
                  <c:v>-342.952</c:v>
                </c:pt>
                <c:pt idx="212">
                  <c:v>-346.41699999999997</c:v>
                </c:pt>
                <c:pt idx="213">
                  <c:v>-349.80900000000003</c:v>
                </c:pt>
                <c:pt idx="214">
                  <c:v>-353.12799999999999</c:v>
                </c:pt>
                <c:pt idx="215">
                  <c:v>-356.37099999999998</c:v>
                </c:pt>
                <c:pt idx="216">
                  <c:v>-359.53800000000001</c:v>
                </c:pt>
                <c:pt idx="217">
                  <c:v>-362.62599999999998</c:v>
                </c:pt>
                <c:pt idx="218">
                  <c:v>-365.63499999999999</c:v>
                </c:pt>
                <c:pt idx="219">
                  <c:v>-368.56400000000002</c:v>
                </c:pt>
                <c:pt idx="220">
                  <c:v>-371.411</c:v>
                </c:pt>
                <c:pt idx="221">
                  <c:v>-374.17500000000001</c:v>
                </c:pt>
                <c:pt idx="222">
                  <c:v>-376.85399999999998</c:v>
                </c:pt>
                <c:pt idx="223">
                  <c:v>-379.44799999999998</c:v>
                </c:pt>
                <c:pt idx="224">
                  <c:v>-381.95499999999998</c:v>
                </c:pt>
                <c:pt idx="225">
                  <c:v>-384.37400000000002</c:v>
                </c:pt>
                <c:pt idx="226">
                  <c:v>-386.70299999999997</c:v>
                </c:pt>
                <c:pt idx="227">
                  <c:v>-388.94200000000001</c:v>
                </c:pt>
                <c:pt idx="228">
                  <c:v>-391.09</c:v>
                </c:pt>
                <c:pt idx="229">
                  <c:v>-393.14499999999998</c:v>
                </c:pt>
                <c:pt idx="230">
                  <c:v>-395.10599999999999</c:v>
                </c:pt>
                <c:pt idx="231">
                  <c:v>-396.97300000000001</c:v>
                </c:pt>
                <c:pt idx="232">
                  <c:v>-398.74400000000003</c:v>
                </c:pt>
                <c:pt idx="233">
                  <c:v>-400.41699999999997</c:v>
                </c:pt>
                <c:pt idx="234">
                  <c:v>-401.99299999999999</c:v>
                </c:pt>
                <c:pt idx="235">
                  <c:v>-403.46899999999999</c:v>
                </c:pt>
                <c:pt idx="236">
                  <c:v>-404.846</c:v>
                </c:pt>
                <c:pt idx="237">
                  <c:v>-406.12200000000001</c:v>
                </c:pt>
                <c:pt idx="238">
                  <c:v>-407.29700000000003</c:v>
                </c:pt>
                <c:pt idx="239">
                  <c:v>-408.36900000000003</c:v>
                </c:pt>
                <c:pt idx="240">
                  <c:v>-409.33800000000002</c:v>
                </c:pt>
                <c:pt idx="241">
                  <c:v>-410.20299999999997</c:v>
                </c:pt>
                <c:pt idx="242">
                  <c:v>-410.96300000000002</c:v>
                </c:pt>
                <c:pt idx="243">
                  <c:v>-411.61700000000002</c:v>
                </c:pt>
                <c:pt idx="244">
                  <c:v>-412.16500000000002</c:v>
                </c:pt>
                <c:pt idx="245">
                  <c:v>-412.60500000000002</c:v>
                </c:pt>
                <c:pt idx="246">
                  <c:v>-412.93799999999999</c:v>
                </c:pt>
                <c:pt idx="247">
                  <c:v>-413.16199999999998</c:v>
                </c:pt>
                <c:pt idx="248">
                  <c:v>-413.27699999999999</c:v>
                </c:pt>
                <c:pt idx="249">
                  <c:v>-413.28100000000001</c:v>
                </c:pt>
                <c:pt idx="250">
                  <c:v>-413.17500000000001</c:v>
                </c:pt>
                <c:pt idx="251">
                  <c:v>-412.95800000000003</c:v>
                </c:pt>
                <c:pt idx="252">
                  <c:v>-412.63</c:v>
                </c:pt>
                <c:pt idx="253">
                  <c:v>-412.19</c:v>
                </c:pt>
                <c:pt idx="254">
                  <c:v>-411.637</c:v>
                </c:pt>
                <c:pt idx="255">
                  <c:v>-410.971</c:v>
                </c:pt>
                <c:pt idx="256">
                  <c:v>-410.19200000000001</c:v>
                </c:pt>
                <c:pt idx="257">
                  <c:v>-409.29899999999998</c:v>
                </c:pt>
                <c:pt idx="258">
                  <c:v>-408.29199999999997</c:v>
                </c:pt>
                <c:pt idx="259">
                  <c:v>-407.17</c:v>
                </c:pt>
                <c:pt idx="260">
                  <c:v>-405.935</c:v>
                </c:pt>
                <c:pt idx="261">
                  <c:v>-404.584</c:v>
                </c:pt>
                <c:pt idx="262">
                  <c:v>-403.11900000000003</c:v>
                </c:pt>
                <c:pt idx="263">
                  <c:v>-401.53800000000001</c:v>
                </c:pt>
                <c:pt idx="264">
                  <c:v>-399.84100000000001</c:v>
                </c:pt>
                <c:pt idx="265">
                  <c:v>-398.02800000000002</c:v>
                </c:pt>
                <c:pt idx="266">
                  <c:v>-396.09899999999999</c:v>
                </c:pt>
                <c:pt idx="267">
                  <c:v>-394.05599999999998</c:v>
                </c:pt>
                <c:pt idx="268">
                  <c:v>-391.89600000000002</c:v>
                </c:pt>
                <c:pt idx="269">
                  <c:v>-389.62</c:v>
                </c:pt>
                <c:pt idx="270">
                  <c:v>-387.22800000000001</c:v>
                </c:pt>
                <c:pt idx="271">
                  <c:v>-384.72</c:v>
                </c:pt>
                <c:pt idx="272">
                  <c:v>-382.096</c:v>
                </c:pt>
                <c:pt idx="273">
                  <c:v>-379.35599999999999</c:v>
                </c:pt>
                <c:pt idx="274">
                  <c:v>-376.50200000000001</c:v>
                </c:pt>
                <c:pt idx="275">
                  <c:v>-373.53199999999998</c:v>
                </c:pt>
                <c:pt idx="276">
                  <c:v>-370.447</c:v>
                </c:pt>
                <c:pt idx="277">
                  <c:v>-367.24700000000001</c:v>
                </c:pt>
                <c:pt idx="278">
                  <c:v>-363.93299999999999</c:v>
                </c:pt>
                <c:pt idx="279">
                  <c:v>-360.50400000000002</c:v>
                </c:pt>
                <c:pt idx="280">
                  <c:v>-356.96100000000001</c:v>
                </c:pt>
                <c:pt idx="281">
                  <c:v>-353.30399999999997</c:v>
                </c:pt>
                <c:pt idx="282">
                  <c:v>-349.53500000000003</c:v>
                </c:pt>
                <c:pt idx="283">
                  <c:v>-345.65300000000002</c:v>
                </c:pt>
                <c:pt idx="284">
                  <c:v>-341.65899999999999</c:v>
                </c:pt>
                <c:pt idx="285">
                  <c:v>-337.553</c:v>
                </c:pt>
                <c:pt idx="286">
                  <c:v>-333.33499999999998</c:v>
                </c:pt>
                <c:pt idx="287">
                  <c:v>-329.00700000000001</c:v>
                </c:pt>
                <c:pt idx="288">
                  <c:v>-324.56799999999998</c:v>
                </c:pt>
                <c:pt idx="289">
                  <c:v>-320.02</c:v>
                </c:pt>
                <c:pt idx="290">
                  <c:v>-315.36399999999998</c:v>
                </c:pt>
                <c:pt idx="291">
                  <c:v>-310.60000000000002</c:v>
                </c:pt>
                <c:pt idx="292">
                  <c:v>-305.72800000000001</c:v>
                </c:pt>
                <c:pt idx="293">
                  <c:v>-300.75</c:v>
                </c:pt>
                <c:pt idx="294">
                  <c:v>-295.666</c:v>
                </c:pt>
                <c:pt idx="295">
                  <c:v>-290.476</c:v>
                </c:pt>
                <c:pt idx="296">
                  <c:v>-285.18299999999999</c:v>
                </c:pt>
                <c:pt idx="297">
                  <c:v>-279.78699999999998</c:v>
                </c:pt>
                <c:pt idx="298">
                  <c:v>-274.28800000000001</c:v>
                </c:pt>
                <c:pt idx="299">
                  <c:v>-268.68799999999999</c:v>
                </c:pt>
                <c:pt idx="300">
                  <c:v>-262.988</c:v>
                </c:pt>
                <c:pt idx="301">
                  <c:v>-257.18799999999999</c:v>
                </c:pt>
                <c:pt idx="302">
                  <c:v>-251.29</c:v>
                </c:pt>
                <c:pt idx="303">
                  <c:v>-245.29300000000001</c:v>
                </c:pt>
                <c:pt idx="304">
                  <c:v>-239.20099999999999</c:v>
                </c:pt>
                <c:pt idx="305">
                  <c:v>-233.01400000000001</c:v>
                </c:pt>
                <c:pt idx="306">
                  <c:v>-226.73400000000001</c:v>
                </c:pt>
                <c:pt idx="307">
                  <c:v>-220.36099999999999</c:v>
                </c:pt>
                <c:pt idx="308">
                  <c:v>-213.89599999999999</c:v>
                </c:pt>
                <c:pt idx="309">
                  <c:v>-207.34</c:v>
                </c:pt>
                <c:pt idx="310">
                  <c:v>-200.69499999999999</c:v>
                </c:pt>
                <c:pt idx="311">
                  <c:v>-193.96299999999999</c:v>
                </c:pt>
                <c:pt idx="312">
                  <c:v>-187.14400000000001</c:v>
                </c:pt>
                <c:pt idx="313">
                  <c:v>-180.24100000000001</c:v>
                </c:pt>
                <c:pt idx="314">
                  <c:v>-173.25399999999999</c:v>
                </c:pt>
                <c:pt idx="315">
                  <c:v>-166.184</c:v>
                </c:pt>
                <c:pt idx="316">
                  <c:v>-159.03399999999999</c:v>
                </c:pt>
                <c:pt idx="317">
                  <c:v>-151.804</c:v>
                </c:pt>
                <c:pt idx="318">
                  <c:v>-144.49700000000001</c:v>
                </c:pt>
                <c:pt idx="319">
                  <c:v>-137.113</c:v>
                </c:pt>
                <c:pt idx="320">
                  <c:v>-129.654</c:v>
                </c:pt>
                <c:pt idx="321">
                  <c:v>-122.122</c:v>
                </c:pt>
                <c:pt idx="322">
                  <c:v>-114.51900000000001</c:v>
                </c:pt>
                <c:pt idx="323">
                  <c:v>-106.845</c:v>
                </c:pt>
                <c:pt idx="324">
                  <c:v>-99.103200000000001</c:v>
                </c:pt>
                <c:pt idx="325">
                  <c:v>-91.294499999999999</c:v>
                </c:pt>
                <c:pt idx="326">
                  <c:v>-83.420400000000001</c:v>
                </c:pt>
                <c:pt idx="327">
                  <c:v>-75.4833</c:v>
                </c:pt>
                <c:pt idx="328">
                  <c:v>-67.484399999999994</c:v>
                </c:pt>
                <c:pt idx="329">
                  <c:v>-59.426000000000002</c:v>
                </c:pt>
                <c:pt idx="330">
                  <c:v>-51.309699999999999</c:v>
                </c:pt>
                <c:pt idx="331">
                  <c:v>-43.136899999999997</c:v>
                </c:pt>
                <c:pt idx="332">
                  <c:v>-34.909700000000001</c:v>
                </c:pt>
                <c:pt idx="333">
                  <c:v>-26.6295</c:v>
                </c:pt>
                <c:pt idx="334">
                  <c:v>-18.2987</c:v>
                </c:pt>
                <c:pt idx="335">
                  <c:v>-9.9188899999999993</c:v>
                </c:pt>
                <c:pt idx="336">
                  <c:v>-1.4926600000000001</c:v>
                </c:pt>
                <c:pt idx="337">
                  <c:v>6.9785300000000001</c:v>
                </c:pt>
                <c:pt idx="338">
                  <c:v>15.492800000000001</c:v>
                </c:pt>
                <c:pt idx="339">
                  <c:v>24.047899999999998</c:v>
                </c:pt>
                <c:pt idx="340">
                  <c:v>32.642499999999998</c:v>
                </c:pt>
                <c:pt idx="341">
                  <c:v>41.273899999999998</c:v>
                </c:pt>
                <c:pt idx="342">
                  <c:v>49.9407</c:v>
                </c:pt>
                <c:pt idx="343">
                  <c:v>58.6402</c:v>
                </c:pt>
                <c:pt idx="344">
                  <c:v>67.370800000000003</c:v>
                </c:pt>
                <c:pt idx="345">
                  <c:v>76.130200000000002</c:v>
                </c:pt>
                <c:pt idx="346">
                  <c:v>84.916399999999996</c:v>
                </c:pt>
                <c:pt idx="347">
                  <c:v>93.727999999999994</c:v>
                </c:pt>
                <c:pt idx="348">
                  <c:v>102.562</c:v>
                </c:pt>
                <c:pt idx="349">
                  <c:v>111.417</c:v>
                </c:pt>
                <c:pt idx="350">
                  <c:v>120.29</c:v>
                </c:pt>
                <c:pt idx="351">
                  <c:v>129.179</c:v>
                </c:pt>
                <c:pt idx="352">
                  <c:v>138.08199999999999</c:v>
                </c:pt>
                <c:pt idx="353">
                  <c:v>146.99700000000001</c:v>
                </c:pt>
                <c:pt idx="354">
                  <c:v>155.922</c:v>
                </c:pt>
                <c:pt idx="355">
                  <c:v>164.85499999999999</c:v>
                </c:pt>
                <c:pt idx="356">
                  <c:v>173.79300000000001</c:v>
                </c:pt>
                <c:pt idx="357">
                  <c:v>182.733</c:v>
                </c:pt>
                <c:pt idx="358">
                  <c:v>191.67500000000001</c:v>
                </c:pt>
                <c:pt idx="359">
                  <c:v>200.61600000000001</c:v>
                </c:pt>
                <c:pt idx="360">
                  <c:v>209.553</c:v>
                </c:pt>
                <c:pt idx="361">
                  <c:v>218.48400000000001</c:v>
                </c:pt>
                <c:pt idx="362">
                  <c:v>227.40700000000001</c:v>
                </c:pt>
                <c:pt idx="363">
                  <c:v>236.32</c:v>
                </c:pt>
                <c:pt idx="364">
                  <c:v>245.221</c:v>
                </c:pt>
                <c:pt idx="365">
                  <c:v>254.107</c:v>
                </c:pt>
                <c:pt idx="366">
                  <c:v>262.97500000000002</c:v>
                </c:pt>
                <c:pt idx="367">
                  <c:v>271.82499999999999</c:v>
                </c:pt>
                <c:pt idx="368">
                  <c:v>280.65300000000002</c:v>
                </c:pt>
                <c:pt idx="369">
                  <c:v>289.45600000000002</c:v>
                </c:pt>
                <c:pt idx="370">
                  <c:v>298.23399999999998</c:v>
                </c:pt>
                <c:pt idx="371">
                  <c:v>306.983</c:v>
                </c:pt>
                <c:pt idx="372">
                  <c:v>315.70100000000002</c:v>
                </c:pt>
                <c:pt idx="373">
                  <c:v>324.38600000000002</c:v>
                </c:pt>
                <c:pt idx="374">
                  <c:v>333.036</c:v>
                </c:pt>
                <c:pt idx="375">
                  <c:v>341.64800000000002</c:v>
                </c:pt>
                <c:pt idx="376">
                  <c:v>350.22</c:v>
                </c:pt>
                <c:pt idx="377">
                  <c:v>358.75</c:v>
                </c:pt>
                <c:pt idx="378">
                  <c:v>367.23500000000001</c:v>
                </c:pt>
                <c:pt idx="379">
                  <c:v>375.67399999999998</c:v>
                </c:pt>
                <c:pt idx="380">
                  <c:v>384.06299999999999</c:v>
                </c:pt>
                <c:pt idx="381">
                  <c:v>392.40199999999999</c:v>
                </c:pt>
                <c:pt idx="382">
                  <c:v>400.68700000000001</c:v>
                </c:pt>
                <c:pt idx="383">
                  <c:v>408.91500000000002</c:v>
                </c:pt>
                <c:pt idx="384">
                  <c:v>417.08600000000001</c:v>
                </c:pt>
                <c:pt idx="385">
                  <c:v>425.197</c:v>
                </c:pt>
                <c:pt idx="386">
                  <c:v>433.245</c:v>
                </c:pt>
                <c:pt idx="387">
                  <c:v>441.22800000000001</c:v>
                </c:pt>
                <c:pt idx="388">
                  <c:v>449.14299999999997</c:v>
                </c:pt>
                <c:pt idx="389">
                  <c:v>456.99</c:v>
                </c:pt>
                <c:pt idx="390">
                  <c:v>464.76499999999999</c:v>
                </c:pt>
                <c:pt idx="391">
                  <c:v>472.46600000000001</c:v>
                </c:pt>
                <c:pt idx="392">
                  <c:v>480.09100000000001</c:v>
                </c:pt>
                <c:pt idx="393">
                  <c:v>487.63900000000001</c:v>
                </c:pt>
                <c:pt idx="394">
                  <c:v>495.10599999999999</c:v>
                </c:pt>
                <c:pt idx="395">
                  <c:v>502.49</c:v>
                </c:pt>
                <c:pt idx="396">
                  <c:v>509.79</c:v>
                </c:pt>
                <c:pt idx="397">
                  <c:v>517.00400000000002</c:v>
                </c:pt>
                <c:pt idx="398">
                  <c:v>524.12900000000002</c:v>
                </c:pt>
                <c:pt idx="399">
                  <c:v>531.16300000000001</c:v>
                </c:pt>
                <c:pt idx="400">
                  <c:v>538.10500000000002</c:v>
                </c:pt>
                <c:pt idx="401">
                  <c:v>544.952</c:v>
                </c:pt>
                <c:pt idx="402">
                  <c:v>551.70100000000002</c:v>
                </c:pt>
                <c:pt idx="403">
                  <c:v>558.351</c:v>
                </c:pt>
                <c:pt idx="404">
                  <c:v>564.9</c:v>
                </c:pt>
                <c:pt idx="405">
                  <c:v>571.346</c:v>
                </c:pt>
                <c:pt idx="406">
                  <c:v>577.68700000000001</c:v>
                </c:pt>
                <c:pt idx="407">
                  <c:v>583.92100000000005</c:v>
                </c:pt>
                <c:pt idx="408">
                  <c:v>590.04600000000005</c:v>
                </c:pt>
                <c:pt idx="409">
                  <c:v>596.06100000000004</c:v>
                </c:pt>
                <c:pt idx="410">
                  <c:v>601.96199999999999</c:v>
                </c:pt>
                <c:pt idx="411">
                  <c:v>607.74900000000002</c:v>
                </c:pt>
                <c:pt idx="412">
                  <c:v>613.41899999999998</c:v>
                </c:pt>
                <c:pt idx="413">
                  <c:v>618.971</c:v>
                </c:pt>
                <c:pt idx="414">
                  <c:v>624.40300000000002</c:v>
                </c:pt>
                <c:pt idx="415">
                  <c:v>629.71299999999997</c:v>
                </c:pt>
                <c:pt idx="416">
                  <c:v>634.9</c:v>
                </c:pt>
                <c:pt idx="417">
                  <c:v>639.96</c:v>
                </c:pt>
                <c:pt idx="418">
                  <c:v>644.89400000000001</c:v>
                </c:pt>
                <c:pt idx="419">
                  <c:v>649.69899999999996</c:v>
                </c:pt>
                <c:pt idx="420">
                  <c:v>654.37300000000005</c:v>
                </c:pt>
                <c:pt idx="421">
                  <c:v>658.91600000000005</c:v>
                </c:pt>
                <c:pt idx="422">
                  <c:v>663.32399999999996</c:v>
                </c:pt>
                <c:pt idx="423">
                  <c:v>667.59799999999996</c:v>
                </c:pt>
                <c:pt idx="424">
                  <c:v>671.73400000000004</c:v>
                </c:pt>
                <c:pt idx="425">
                  <c:v>675.73199999999997</c:v>
                </c:pt>
                <c:pt idx="426">
                  <c:v>679.59100000000001</c:v>
                </c:pt>
                <c:pt idx="427">
                  <c:v>683.30700000000002</c:v>
                </c:pt>
                <c:pt idx="428">
                  <c:v>686.88199999999995</c:v>
                </c:pt>
                <c:pt idx="429">
                  <c:v>690.31100000000004</c:v>
                </c:pt>
                <c:pt idx="430">
                  <c:v>693.596</c:v>
                </c:pt>
                <c:pt idx="431">
                  <c:v>696.73299999999995</c:v>
                </c:pt>
                <c:pt idx="432">
                  <c:v>699.72199999999998</c:v>
                </c:pt>
                <c:pt idx="433">
                  <c:v>702.56100000000004</c:v>
                </c:pt>
                <c:pt idx="434">
                  <c:v>705.24900000000002</c:v>
                </c:pt>
                <c:pt idx="435">
                  <c:v>707.78499999999997</c:v>
                </c:pt>
                <c:pt idx="436">
                  <c:v>710.16899999999998</c:v>
                </c:pt>
                <c:pt idx="437">
                  <c:v>712.39800000000002</c:v>
                </c:pt>
                <c:pt idx="438">
                  <c:v>714.47199999999998</c:v>
                </c:pt>
                <c:pt idx="439">
                  <c:v>716.38900000000001</c:v>
                </c:pt>
                <c:pt idx="440">
                  <c:v>718.14800000000002</c:v>
                </c:pt>
                <c:pt idx="441">
                  <c:v>719.74900000000002</c:v>
                </c:pt>
                <c:pt idx="442">
                  <c:v>721.19</c:v>
                </c:pt>
                <c:pt idx="443">
                  <c:v>722.471</c:v>
                </c:pt>
                <c:pt idx="444">
                  <c:v>723.59100000000001</c:v>
                </c:pt>
                <c:pt idx="445">
                  <c:v>724.548</c:v>
                </c:pt>
                <c:pt idx="446">
                  <c:v>725.34199999999998</c:v>
                </c:pt>
                <c:pt idx="447">
                  <c:v>725.97299999999996</c:v>
                </c:pt>
                <c:pt idx="448">
                  <c:v>726.43799999999999</c:v>
                </c:pt>
                <c:pt idx="449">
                  <c:v>726.73699999999997</c:v>
                </c:pt>
                <c:pt idx="450">
                  <c:v>726.87099999999998</c:v>
                </c:pt>
                <c:pt idx="451">
                  <c:v>726.83799999999997</c:v>
                </c:pt>
                <c:pt idx="452">
                  <c:v>726.63800000000003</c:v>
                </c:pt>
                <c:pt idx="453">
                  <c:v>726.27099999999996</c:v>
                </c:pt>
                <c:pt idx="454">
                  <c:v>725.73400000000004</c:v>
                </c:pt>
                <c:pt idx="455">
                  <c:v>725.029</c:v>
                </c:pt>
                <c:pt idx="456">
                  <c:v>724.15499999999997</c:v>
                </c:pt>
                <c:pt idx="457">
                  <c:v>723.11</c:v>
                </c:pt>
                <c:pt idx="458">
                  <c:v>721.89599999999996</c:v>
                </c:pt>
                <c:pt idx="459">
                  <c:v>720.51099999999997</c:v>
                </c:pt>
                <c:pt idx="460">
                  <c:v>718.95500000000004</c:v>
                </c:pt>
                <c:pt idx="461">
                  <c:v>717.22799999999995</c:v>
                </c:pt>
                <c:pt idx="462">
                  <c:v>715.32899999999995</c:v>
                </c:pt>
                <c:pt idx="463">
                  <c:v>713.25900000000001</c:v>
                </c:pt>
                <c:pt idx="464">
                  <c:v>711.01700000000005</c:v>
                </c:pt>
                <c:pt idx="465">
                  <c:v>708.60400000000004</c:v>
                </c:pt>
                <c:pt idx="466">
                  <c:v>706.01900000000001</c:v>
                </c:pt>
                <c:pt idx="467">
                  <c:v>703.26199999999994</c:v>
                </c:pt>
                <c:pt idx="468">
                  <c:v>700.33399999999995</c:v>
                </c:pt>
                <c:pt idx="469">
                  <c:v>697.23400000000004</c:v>
                </c:pt>
                <c:pt idx="470">
                  <c:v>693.96199999999999</c:v>
                </c:pt>
                <c:pt idx="471">
                  <c:v>690.51900000000001</c:v>
                </c:pt>
                <c:pt idx="472">
                  <c:v>686.904</c:v>
                </c:pt>
                <c:pt idx="473">
                  <c:v>683.11800000000005</c:v>
                </c:pt>
                <c:pt idx="474">
                  <c:v>679.16300000000001</c:v>
                </c:pt>
                <c:pt idx="475">
                  <c:v>675.03700000000003</c:v>
                </c:pt>
                <c:pt idx="476">
                  <c:v>670.74199999999996</c:v>
                </c:pt>
                <c:pt idx="477">
                  <c:v>666.27599999999995</c:v>
                </c:pt>
                <c:pt idx="478">
                  <c:v>661.64200000000005</c:v>
                </c:pt>
                <c:pt idx="479">
                  <c:v>656.83799999999997</c:v>
                </c:pt>
                <c:pt idx="480">
                  <c:v>651.86699999999996</c:v>
                </c:pt>
                <c:pt idx="481">
                  <c:v>646.72799999999995</c:v>
                </c:pt>
                <c:pt idx="482">
                  <c:v>641.42200000000003</c:v>
                </c:pt>
                <c:pt idx="483">
                  <c:v>635.95000000000005</c:v>
                </c:pt>
                <c:pt idx="484">
                  <c:v>630.31299999999999</c:v>
                </c:pt>
                <c:pt idx="485">
                  <c:v>624.51</c:v>
                </c:pt>
                <c:pt idx="486">
                  <c:v>618.54399999999998</c:v>
                </c:pt>
                <c:pt idx="487">
                  <c:v>612.41399999999999</c:v>
                </c:pt>
                <c:pt idx="488">
                  <c:v>606.12199999999996</c:v>
                </c:pt>
                <c:pt idx="489">
                  <c:v>599.66899999999998</c:v>
                </c:pt>
                <c:pt idx="490">
                  <c:v>593.05499999999995</c:v>
                </c:pt>
                <c:pt idx="491">
                  <c:v>586.28200000000004</c:v>
                </c:pt>
                <c:pt idx="492">
                  <c:v>579.351</c:v>
                </c:pt>
                <c:pt idx="493">
                  <c:v>572.26199999999994</c:v>
                </c:pt>
                <c:pt idx="494">
                  <c:v>565.01700000000005</c:v>
                </c:pt>
                <c:pt idx="495">
                  <c:v>557.61599999999999</c:v>
                </c:pt>
                <c:pt idx="496">
                  <c:v>550.06100000000004</c:v>
                </c:pt>
                <c:pt idx="497">
                  <c:v>542.35500000000002</c:v>
                </c:pt>
                <c:pt idx="498">
                  <c:v>534.49699999999996</c:v>
                </c:pt>
                <c:pt idx="499">
                  <c:v>526.48800000000006</c:v>
                </c:pt>
                <c:pt idx="500">
                  <c:v>518.33100000000002</c:v>
                </c:pt>
                <c:pt idx="501">
                  <c:v>510.02600000000001</c:v>
                </c:pt>
                <c:pt idx="502">
                  <c:v>501.57499999999999</c:v>
                </c:pt>
                <c:pt idx="503">
                  <c:v>492.98</c:v>
                </c:pt>
                <c:pt idx="504">
                  <c:v>484.24200000000002</c:v>
                </c:pt>
                <c:pt idx="505">
                  <c:v>475.363</c:v>
                </c:pt>
                <c:pt idx="506">
                  <c:v>466.34399999999999</c:v>
                </c:pt>
                <c:pt idx="507">
                  <c:v>457.18700000000001</c:v>
                </c:pt>
                <c:pt idx="508">
                  <c:v>447.89400000000001</c:v>
                </c:pt>
                <c:pt idx="509">
                  <c:v>438.46499999999997</c:v>
                </c:pt>
                <c:pt idx="510">
                  <c:v>428.904</c:v>
                </c:pt>
                <c:pt idx="511">
                  <c:v>419.21100000000001</c:v>
                </c:pt>
                <c:pt idx="512">
                  <c:v>409.38900000000001</c:v>
                </c:pt>
                <c:pt idx="513">
                  <c:v>399.44</c:v>
                </c:pt>
                <c:pt idx="514">
                  <c:v>389.36500000000001</c:v>
                </c:pt>
                <c:pt idx="515">
                  <c:v>379.16500000000002</c:v>
                </c:pt>
                <c:pt idx="516">
                  <c:v>368.84399999999999</c:v>
                </c:pt>
                <c:pt idx="517">
                  <c:v>358.40199999999999</c:v>
                </c:pt>
                <c:pt idx="518">
                  <c:v>347.84300000000002</c:v>
                </c:pt>
                <c:pt idx="519">
                  <c:v>337.16899999999998</c:v>
                </c:pt>
                <c:pt idx="520">
                  <c:v>326.38099999999997</c:v>
                </c:pt>
                <c:pt idx="521">
                  <c:v>315.48099999999999</c:v>
                </c:pt>
                <c:pt idx="522">
                  <c:v>304.471</c:v>
                </c:pt>
                <c:pt idx="523">
                  <c:v>293.35500000000002</c:v>
                </c:pt>
                <c:pt idx="524">
                  <c:v>282.13299999999998</c:v>
                </c:pt>
                <c:pt idx="525">
                  <c:v>270.80900000000003</c:v>
                </c:pt>
                <c:pt idx="526">
                  <c:v>259.38299999999998</c:v>
                </c:pt>
                <c:pt idx="527">
                  <c:v>247.86</c:v>
                </c:pt>
                <c:pt idx="528">
                  <c:v>236.24199999999999</c:v>
                </c:pt>
                <c:pt idx="529">
                  <c:v>224.529</c:v>
                </c:pt>
                <c:pt idx="530">
                  <c:v>212.726</c:v>
                </c:pt>
                <c:pt idx="531">
                  <c:v>200.834</c:v>
                </c:pt>
                <c:pt idx="532">
                  <c:v>188.85599999999999</c:v>
                </c:pt>
                <c:pt idx="533">
                  <c:v>176.79400000000001</c:v>
                </c:pt>
                <c:pt idx="534">
                  <c:v>164.65100000000001</c:v>
                </c:pt>
                <c:pt idx="535">
                  <c:v>152.429</c:v>
                </c:pt>
                <c:pt idx="536">
                  <c:v>140.131</c:v>
                </c:pt>
                <c:pt idx="537">
                  <c:v>127.761</c:v>
                </c:pt>
                <c:pt idx="538">
                  <c:v>115.318</c:v>
                </c:pt>
                <c:pt idx="539">
                  <c:v>102.80800000000001</c:v>
                </c:pt>
                <c:pt idx="540">
                  <c:v>90.231200000000001</c:v>
                </c:pt>
                <c:pt idx="541">
                  <c:v>77.592100000000002</c:v>
                </c:pt>
                <c:pt idx="542">
                  <c:v>64.892600000000002</c:v>
                </c:pt>
                <c:pt idx="543">
                  <c:v>52.136299999999999</c:v>
                </c:pt>
                <c:pt idx="544">
                  <c:v>39.325299999999999</c:v>
                </c:pt>
                <c:pt idx="545">
                  <c:v>26.4619</c:v>
                </c:pt>
                <c:pt idx="546">
                  <c:v>13.5494</c:v>
                </c:pt>
                <c:pt idx="547">
                  <c:v>0.59008099999999997</c:v>
                </c:pt>
                <c:pt idx="548">
                  <c:v>-12.4124</c:v>
                </c:pt>
                <c:pt idx="549">
                  <c:v>-25.4556</c:v>
                </c:pt>
                <c:pt idx="550">
                  <c:v>-38.536200000000001</c:v>
                </c:pt>
                <c:pt idx="551">
                  <c:v>-51.651699999999998</c:v>
                </c:pt>
                <c:pt idx="552">
                  <c:v>-64.799000000000007</c:v>
                </c:pt>
                <c:pt idx="553">
                  <c:v>-77.975399999999993</c:v>
                </c:pt>
                <c:pt idx="554">
                  <c:v>-91.178299999999993</c:v>
                </c:pt>
                <c:pt idx="555">
                  <c:v>-104.404</c:v>
                </c:pt>
                <c:pt idx="556">
                  <c:v>-117.651</c:v>
                </c:pt>
                <c:pt idx="557">
                  <c:v>-130.91399999999999</c:v>
                </c:pt>
                <c:pt idx="558">
                  <c:v>-144.19200000000001</c:v>
                </c:pt>
                <c:pt idx="559">
                  <c:v>-157.48099999999999</c:v>
                </c:pt>
                <c:pt idx="560">
                  <c:v>-170.77799999999999</c:v>
                </c:pt>
                <c:pt idx="561">
                  <c:v>-184.08099999999999</c:v>
                </c:pt>
                <c:pt idx="562">
                  <c:v>-197.386</c:v>
                </c:pt>
                <c:pt idx="563">
                  <c:v>-210.69</c:v>
                </c:pt>
                <c:pt idx="564">
                  <c:v>-223.99</c:v>
                </c:pt>
                <c:pt idx="565">
                  <c:v>-237.28399999999999</c:v>
                </c:pt>
                <c:pt idx="566">
                  <c:v>-250.56700000000001</c:v>
                </c:pt>
                <c:pt idx="567">
                  <c:v>-263.83699999999999</c:v>
                </c:pt>
                <c:pt idx="568">
                  <c:v>-277.09199999999998</c:v>
                </c:pt>
                <c:pt idx="569">
                  <c:v>-290.327</c:v>
                </c:pt>
                <c:pt idx="570">
                  <c:v>-303.54000000000002</c:v>
                </c:pt>
                <c:pt idx="571">
                  <c:v>-316.72699999999998</c:v>
                </c:pt>
                <c:pt idx="572">
                  <c:v>-329.88600000000002</c:v>
                </c:pt>
                <c:pt idx="573">
                  <c:v>-343.01400000000001</c:v>
                </c:pt>
                <c:pt idx="574">
                  <c:v>-356.10700000000003</c:v>
                </c:pt>
                <c:pt idx="575">
                  <c:v>-369.16199999999998</c:v>
                </c:pt>
                <c:pt idx="576">
                  <c:v>-382.17700000000002</c:v>
                </c:pt>
                <c:pt idx="577">
                  <c:v>-395.14800000000002</c:v>
                </c:pt>
                <c:pt idx="578">
                  <c:v>-408.072</c:v>
                </c:pt>
                <c:pt idx="579">
                  <c:v>-420.94600000000003</c:v>
                </c:pt>
                <c:pt idx="580">
                  <c:v>-433.767</c:v>
                </c:pt>
                <c:pt idx="581">
                  <c:v>-446.53199999999998</c:v>
                </c:pt>
                <c:pt idx="582">
                  <c:v>-459.23700000000002</c:v>
                </c:pt>
                <c:pt idx="583">
                  <c:v>-471.88</c:v>
                </c:pt>
                <c:pt idx="584">
                  <c:v>-484.45800000000003</c:v>
                </c:pt>
                <c:pt idx="585">
                  <c:v>-496.96699999999998</c:v>
                </c:pt>
                <c:pt idx="586">
                  <c:v>-509.404</c:v>
                </c:pt>
                <c:pt idx="587">
                  <c:v>-521.76700000000005</c:v>
                </c:pt>
                <c:pt idx="588">
                  <c:v>-534.05200000000002</c:v>
                </c:pt>
                <c:pt idx="589">
                  <c:v>-546.25699999999995</c:v>
                </c:pt>
                <c:pt idx="590">
                  <c:v>-558.37800000000004</c:v>
                </c:pt>
                <c:pt idx="591">
                  <c:v>-570.41300000000001</c:v>
                </c:pt>
                <c:pt idx="592">
                  <c:v>-582.35799999999995</c:v>
                </c:pt>
                <c:pt idx="593">
                  <c:v>-594.21</c:v>
                </c:pt>
                <c:pt idx="594">
                  <c:v>-605.96699999999998</c:v>
                </c:pt>
                <c:pt idx="595">
                  <c:v>-617.625</c:v>
                </c:pt>
                <c:pt idx="596">
                  <c:v>-629.18200000000002</c:v>
                </c:pt>
                <c:pt idx="597">
                  <c:v>-640.63499999999999</c:v>
                </c:pt>
                <c:pt idx="598">
                  <c:v>-651.98</c:v>
                </c:pt>
                <c:pt idx="599">
                  <c:v>-663.21500000000003</c:v>
                </c:pt>
                <c:pt idx="600">
                  <c:v>-674.33799999999997</c:v>
                </c:pt>
                <c:pt idx="601">
                  <c:v>-685.34400000000005</c:v>
                </c:pt>
                <c:pt idx="602">
                  <c:v>-696.23099999999999</c:v>
                </c:pt>
                <c:pt idx="603">
                  <c:v>-706.99699999999996</c:v>
                </c:pt>
                <c:pt idx="604">
                  <c:v>-717.63900000000001</c:v>
                </c:pt>
                <c:pt idx="605">
                  <c:v>-728.154</c:v>
                </c:pt>
                <c:pt idx="606">
                  <c:v>-738.53899999999999</c:v>
                </c:pt>
                <c:pt idx="607">
                  <c:v>-748.79100000000005</c:v>
                </c:pt>
                <c:pt idx="608">
                  <c:v>-758.90800000000002</c:v>
                </c:pt>
                <c:pt idx="609">
                  <c:v>-768.88699999999994</c:v>
                </c:pt>
                <c:pt idx="610">
                  <c:v>-778.72500000000002</c:v>
                </c:pt>
                <c:pt idx="611">
                  <c:v>-788.42</c:v>
                </c:pt>
                <c:pt idx="612">
                  <c:v>-797.97</c:v>
                </c:pt>
                <c:pt idx="613">
                  <c:v>-807.37199999999996</c:v>
                </c:pt>
                <c:pt idx="614">
                  <c:v>-816.62300000000005</c:v>
                </c:pt>
                <c:pt idx="615">
                  <c:v>-825.72</c:v>
                </c:pt>
                <c:pt idx="616">
                  <c:v>-834.66099999999994</c:v>
                </c:pt>
                <c:pt idx="617">
                  <c:v>-843.44299999999998</c:v>
                </c:pt>
                <c:pt idx="618">
                  <c:v>-852.06500000000005</c:v>
                </c:pt>
                <c:pt idx="619">
                  <c:v>-860.524</c:v>
                </c:pt>
                <c:pt idx="620">
                  <c:v>-868.81700000000001</c:v>
                </c:pt>
                <c:pt idx="621">
                  <c:v>-876.94200000000001</c:v>
                </c:pt>
                <c:pt idx="622">
                  <c:v>-884.89800000000002</c:v>
                </c:pt>
                <c:pt idx="623">
                  <c:v>-892.68</c:v>
                </c:pt>
                <c:pt idx="624">
                  <c:v>-900.28800000000001</c:v>
                </c:pt>
                <c:pt idx="625">
                  <c:v>-907.71900000000005</c:v>
                </c:pt>
                <c:pt idx="626">
                  <c:v>-914.971</c:v>
                </c:pt>
                <c:pt idx="627">
                  <c:v>-922.04200000000003</c:v>
                </c:pt>
                <c:pt idx="628">
                  <c:v>-928.92899999999997</c:v>
                </c:pt>
                <c:pt idx="629">
                  <c:v>-935.63099999999997</c:v>
                </c:pt>
                <c:pt idx="630">
                  <c:v>-942.14599999999996</c:v>
                </c:pt>
                <c:pt idx="631">
                  <c:v>-948.47</c:v>
                </c:pt>
                <c:pt idx="632">
                  <c:v>-954.60299999999995</c:v>
                </c:pt>
                <c:pt idx="633">
                  <c:v>-960.54300000000001</c:v>
                </c:pt>
                <c:pt idx="634">
                  <c:v>-966.28800000000001</c:v>
                </c:pt>
                <c:pt idx="635">
                  <c:v>-971.83600000000001</c:v>
                </c:pt>
                <c:pt idx="636">
                  <c:v>-977.18499999999995</c:v>
                </c:pt>
                <c:pt idx="637">
                  <c:v>-982.33399999999995</c:v>
                </c:pt>
                <c:pt idx="638">
                  <c:v>-987.28099999999995</c:v>
                </c:pt>
                <c:pt idx="639">
                  <c:v>-992.024</c:v>
                </c:pt>
                <c:pt idx="640">
                  <c:v>-996.56100000000004</c:v>
                </c:pt>
                <c:pt idx="641" formatCode="0.00E+00">
                  <c:v>-1000.89</c:v>
                </c:pt>
                <c:pt idx="642" formatCode="0.00E+00">
                  <c:v>-1005.01</c:v>
                </c:pt>
                <c:pt idx="643" formatCode="0.00E+00">
                  <c:v>-1008.92</c:v>
                </c:pt>
                <c:pt idx="644" formatCode="0.00E+00">
                  <c:v>-1012.62</c:v>
                </c:pt>
                <c:pt idx="645" formatCode="0.00E+00">
                  <c:v>-1016.11</c:v>
                </c:pt>
                <c:pt idx="646" formatCode="0.00E+00">
                  <c:v>-1019.38</c:v>
                </c:pt>
                <c:pt idx="647" formatCode="0.00E+00">
                  <c:v>-1022.44</c:v>
                </c:pt>
                <c:pt idx="648" formatCode="0.00E+00">
                  <c:v>-1025.28</c:v>
                </c:pt>
                <c:pt idx="649" formatCode="0.00E+00">
                  <c:v>-1027.9000000000001</c:v>
                </c:pt>
                <c:pt idx="650" formatCode="0.00E+00">
                  <c:v>-1030.3</c:v>
                </c:pt>
                <c:pt idx="651" formatCode="0.00E+00">
                  <c:v>-1032.48</c:v>
                </c:pt>
                <c:pt idx="652" formatCode="0.00E+00">
                  <c:v>-1034.44</c:v>
                </c:pt>
                <c:pt idx="653" formatCode="0.00E+00">
                  <c:v>-1036.18</c:v>
                </c:pt>
                <c:pt idx="654" formatCode="0.00E+00">
                  <c:v>-1037.7</c:v>
                </c:pt>
                <c:pt idx="655" formatCode="0.00E+00">
                  <c:v>-1038.98</c:v>
                </c:pt>
                <c:pt idx="656" formatCode="0.00E+00">
                  <c:v>-1040.05</c:v>
                </c:pt>
                <c:pt idx="657" formatCode="0.00E+00">
                  <c:v>-1040.8900000000001</c:v>
                </c:pt>
                <c:pt idx="658" formatCode="0.00E+00">
                  <c:v>-1041.5</c:v>
                </c:pt>
                <c:pt idx="659" formatCode="0.00E+00">
                  <c:v>-1041.8800000000001</c:v>
                </c:pt>
                <c:pt idx="660" formatCode="0.00E+00">
                  <c:v>-1042.03</c:v>
                </c:pt>
                <c:pt idx="661" formatCode="0.00E+00">
                  <c:v>-1041.96</c:v>
                </c:pt>
                <c:pt idx="662" formatCode="0.00E+00">
                  <c:v>-1041.6600000000001</c:v>
                </c:pt>
                <c:pt idx="663" formatCode="0.00E+00">
                  <c:v>-1041.1199999999999</c:v>
                </c:pt>
                <c:pt idx="664" formatCode="0.00E+00">
                  <c:v>-1040.3599999999999</c:v>
                </c:pt>
                <c:pt idx="665" formatCode="0.00E+00">
                  <c:v>-1039.3599999999999</c:v>
                </c:pt>
                <c:pt idx="666" formatCode="0.00E+00">
                  <c:v>-1038.1300000000001</c:v>
                </c:pt>
                <c:pt idx="667" formatCode="0.00E+00">
                  <c:v>-1036.67</c:v>
                </c:pt>
                <c:pt idx="668" formatCode="0.00E+00">
                  <c:v>-1034.98</c:v>
                </c:pt>
                <c:pt idx="669" formatCode="0.00E+00">
                  <c:v>-1033.06</c:v>
                </c:pt>
                <c:pt idx="670" formatCode="0.00E+00">
                  <c:v>-1030.9000000000001</c:v>
                </c:pt>
                <c:pt idx="671" formatCode="0.00E+00">
                  <c:v>-1028.51</c:v>
                </c:pt>
                <c:pt idx="672" formatCode="0.00E+00">
                  <c:v>-1025.8900000000001</c:v>
                </c:pt>
                <c:pt idx="673" formatCode="0.00E+00">
                  <c:v>-1023.04</c:v>
                </c:pt>
                <c:pt idx="674" formatCode="0.00E+00">
                  <c:v>-1019.95</c:v>
                </c:pt>
                <c:pt idx="675" formatCode="0.00E+00">
                  <c:v>-1016.63</c:v>
                </c:pt>
                <c:pt idx="676" formatCode="0.00E+00">
                  <c:v>-1013.08</c:v>
                </c:pt>
                <c:pt idx="677" formatCode="0.00E+00">
                  <c:v>-1009.29</c:v>
                </c:pt>
                <c:pt idx="678" formatCode="0.00E+00">
                  <c:v>-1005.28</c:v>
                </c:pt>
                <c:pt idx="679" formatCode="0.00E+00">
                  <c:v>-1001.03</c:v>
                </c:pt>
                <c:pt idx="680">
                  <c:v>-996.54600000000005</c:v>
                </c:pt>
                <c:pt idx="681">
                  <c:v>-991.83500000000004</c:v>
                </c:pt>
                <c:pt idx="682">
                  <c:v>-986.89400000000001</c:v>
                </c:pt>
                <c:pt idx="683">
                  <c:v>-981.72299999999996</c:v>
                </c:pt>
                <c:pt idx="684">
                  <c:v>-976.322</c:v>
                </c:pt>
                <c:pt idx="685">
                  <c:v>-970.69200000000001</c:v>
                </c:pt>
                <c:pt idx="686">
                  <c:v>-964.83299999999997</c:v>
                </c:pt>
                <c:pt idx="687">
                  <c:v>-958.74800000000005</c:v>
                </c:pt>
                <c:pt idx="688">
                  <c:v>-952.43600000000004</c:v>
                </c:pt>
                <c:pt idx="689">
                  <c:v>-945.899</c:v>
                </c:pt>
                <c:pt idx="690">
                  <c:v>-939.13599999999997</c:v>
                </c:pt>
                <c:pt idx="691">
                  <c:v>-932.149</c:v>
                </c:pt>
                <c:pt idx="692">
                  <c:v>-924.93899999999996</c:v>
                </c:pt>
                <c:pt idx="693">
                  <c:v>-917.50699999999995</c:v>
                </c:pt>
                <c:pt idx="694">
                  <c:v>-909.85400000000004</c:v>
                </c:pt>
                <c:pt idx="695">
                  <c:v>-901.98099999999999</c:v>
                </c:pt>
                <c:pt idx="696">
                  <c:v>-893.89</c:v>
                </c:pt>
                <c:pt idx="697">
                  <c:v>-885.58199999999999</c:v>
                </c:pt>
                <c:pt idx="698">
                  <c:v>-877.05899999999997</c:v>
                </c:pt>
                <c:pt idx="699">
                  <c:v>-868.32</c:v>
                </c:pt>
                <c:pt idx="700">
                  <c:v>-859.36800000000005</c:v>
                </c:pt>
                <c:pt idx="701">
                  <c:v>-850.20399999999995</c:v>
                </c:pt>
                <c:pt idx="702">
                  <c:v>-840.83</c:v>
                </c:pt>
                <c:pt idx="703">
                  <c:v>-831.24699999999996</c:v>
                </c:pt>
                <c:pt idx="704">
                  <c:v>-821.45799999999997</c:v>
                </c:pt>
                <c:pt idx="705">
                  <c:v>-811.46400000000006</c:v>
                </c:pt>
                <c:pt idx="706">
                  <c:v>-801.26599999999996</c:v>
                </c:pt>
                <c:pt idx="707">
                  <c:v>-790.86599999999999</c:v>
                </c:pt>
                <c:pt idx="708">
                  <c:v>-780.26499999999999</c:v>
                </c:pt>
                <c:pt idx="709">
                  <c:v>-769.46699999999998</c:v>
                </c:pt>
                <c:pt idx="710">
                  <c:v>-758.47199999999998</c:v>
                </c:pt>
                <c:pt idx="711">
                  <c:v>-747.28300000000002</c:v>
                </c:pt>
                <c:pt idx="712">
                  <c:v>-735.90099999999995</c:v>
                </c:pt>
                <c:pt idx="713">
                  <c:v>-724.33</c:v>
                </c:pt>
                <c:pt idx="714">
                  <c:v>-712.57</c:v>
                </c:pt>
                <c:pt idx="715">
                  <c:v>-700.62400000000002</c:v>
                </c:pt>
                <c:pt idx="716">
                  <c:v>-688.49400000000003</c:v>
                </c:pt>
                <c:pt idx="717">
                  <c:v>-676.18299999999999</c:v>
                </c:pt>
                <c:pt idx="718">
                  <c:v>-663.69200000000001</c:v>
                </c:pt>
                <c:pt idx="719">
                  <c:v>-651.02499999999998</c:v>
                </c:pt>
                <c:pt idx="720">
                  <c:v>-638.18399999999997</c:v>
                </c:pt>
                <c:pt idx="721">
                  <c:v>-625.17100000000005</c:v>
                </c:pt>
                <c:pt idx="722">
                  <c:v>-611.98699999999997</c:v>
                </c:pt>
                <c:pt idx="723">
                  <c:v>-598.63699999999994</c:v>
                </c:pt>
                <c:pt idx="724">
                  <c:v>-585.12099999999998</c:v>
                </c:pt>
                <c:pt idx="725">
                  <c:v>-571.44399999999996</c:v>
                </c:pt>
                <c:pt idx="726">
                  <c:v>-557.60799999999995</c:v>
                </c:pt>
                <c:pt idx="727">
                  <c:v>-543.61500000000001</c:v>
                </c:pt>
                <c:pt idx="728">
                  <c:v>-529.46900000000005</c:v>
                </c:pt>
                <c:pt idx="729">
                  <c:v>-515.17100000000005</c:v>
                </c:pt>
                <c:pt idx="730">
                  <c:v>-500.72500000000002</c:v>
                </c:pt>
                <c:pt idx="731">
                  <c:v>-486.13299999999998</c:v>
                </c:pt>
                <c:pt idx="732">
                  <c:v>-471.399</c:v>
                </c:pt>
                <c:pt idx="733">
                  <c:v>-456.52499999999998</c:v>
                </c:pt>
                <c:pt idx="734">
                  <c:v>-441.51499999999999</c:v>
                </c:pt>
                <c:pt idx="735">
                  <c:v>-426.37099999999998</c:v>
                </c:pt>
                <c:pt idx="736">
                  <c:v>-411.09699999999998</c:v>
                </c:pt>
                <c:pt idx="737">
                  <c:v>-395.69499999999999</c:v>
                </c:pt>
                <c:pt idx="738">
                  <c:v>-380.16899999999998</c:v>
                </c:pt>
                <c:pt idx="739">
                  <c:v>-364.52199999999999</c:v>
                </c:pt>
                <c:pt idx="740">
                  <c:v>-348.75599999999997</c:v>
                </c:pt>
                <c:pt idx="741">
                  <c:v>-332.875</c:v>
                </c:pt>
                <c:pt idx="742">
                  <c:v>-316.88400000000001</c:v>
                </c:pt>
                <c:pt idx="743">
                  <c:v>-300.78399999999999</c:v>
                </c:pt>
                <c:pt idx="744">
                  <c:v>-284.57900000000001</c:v>
                </c:pt>
                <c:pt idx="745">
                  <c:v>-268.27199999999999</c:v>
                </c:pt>
                <c:pt idx="746">
                  <c:v>-251.86699999999999</c:v>
                </c:pt>
                <c:pt idx="747">
                  <c:v>-235.36600000000001</c:v>
                </c:pt>
                <c:pt idx="748">
                  <c:v>-218.77500000000001</c:v>
                </c:pt>
                <c:pt idx="749">
                  <c:v>-202.095</c:v>
                </c:pt>
                <c:pt idx="750">
                  <c:v>-185.33199999999999</c:v>
                </c:pt>
                <c:pt idx="751">
                  <c:v>-168.48699999999999</c:v>
                </c:pt>
                <c:pt idx="752">
                  <c:v>-151.56399999999999</c:v>
                </c:pt>
                <c:pt idx="753">
                  <c:v>-134.56800000000001</c:v>
                </c:pt>
                <c:pt idx="754">
                  <c:v>-117.501</c:v>
                </c:pt>
                <c:pt idx="755">
                  <c:v>-100.36799999999999</c:v>
                </c:pt>
                <c:pt idx="756">
                  <c:v>-83.171300000000002</c:v>
                </c:pt>
                <c:pt idx="757">
                  <c:v>-65.915800000000004</c:v>
                </c:pt>
                <c:pt idx="758">
                  <c:v>-48.604399999999998</c:v>
                </c:pt>
                <c:pt idx="759">
                  <c:v>-31.2409</c:v>
                </c:pt>
                <c:pt idx="760">
                  <c:v>-13.8293</c:v>
                </c:pt>
                <c:pt idx="761">
                  <c:v>3.6271499999999999</c:v>
                </c:pt>
                <c:pt idx="762">
                  <c:v>21.123999999999999</c:v>
                </c:pt>
                <c:pt idx="763">
                  <c:v>38.657899999999998</c:v>
                </c:pt>
                <c:pt idx="764">
                  <c:v>56.224600000000002</c:v>
                </c:pt>
                <c:pt idx="765">
                  <c:v>73.820800000000006</c:v>
                </c:pt>
                <c:pt idx="766">
                  <c:v>91.442300000000003</c:v>
                </c:pt>
                <c:pt idx="767">
                  <c:v>109.086</c:v>
                </c:pt>
                <c:pt idx="768">
                  <c:v>126.747</c:v>
                </c:pt>
                <c:pt idx="769">
                  <c:v>144.422</c:v>
                </c:pt>
                <c:pt idx="770">
                  <c:v>162.108</c:v>
                </c:pt>
                <c:pt idx="771">
                  <c:v>179.8</c:v>
                </c:pt>
                <c:pt idx="772">
                  <c:v>197.494</c:v>
                </c:pt>
                <c:pt idx="773">
                  <c:v>215.18600000000001</c:v>
                </c:pt>
                <c:pt idx="774">
                  <c:v>232.87299999999999</c:v>
                </c:pt>
                <c:pt idx="775">
                  <c:v>250.55099999999999</c:v>
                </c:pt>
                <c:pt idx="776">
                  <c:v>268.21499999999997</c:v>
                </c:pt>
                <c:pt idx="777">
                  <c:v>285.86200000000002</c:v>
                </c:pt>
                <c:pt idx="778">
                  <c:v>303.488</c:v>
                </c:pt>
                <c:pt idx="779">
                  <c:v>321.089</c:v>
                </c:pt>
                <c:pt idx="780">
                  <c:v>338.66</c:v>
                </c:pt>
                <c:pt idx="781">
                  <c:v>356.19900000000001</c:v>
                </c:pt>
                <c:pt idx="782">
                  <c:v>373.7</c:v>
                </c:pt>
                <c:pt idx="783">
                  <c:v>391.161</c:v>
                </c:pt>
                <c:pt idx="784">
                  <c:v>408.577</c:v>
                </c:pt>
                <c:pt idx="785">
                  <c:v>425.94400000000002</c:v>
                </c:pt>
                <c:pt idx="786">
                  <c:v>443.25799999999998</c:v>
                </c:pt>
                <c:pt idx="787">
                  <c:v>460.51499999999999</c:v>
                </c:pt>
                <c:pt idx="788">
                  <c:v>477.71199999999999</c:v>
                </c:pt>
                <c:pt idx="789">
                  <c:v>494.84500000000003</c:v>
                </c:pt>
                <c:pt idx="790">
                  <c:v>511.90899999999999</c:v>
                </c:pt>
                <c:pt idx="791">
                  <c:v>528.90099999999995</c:v>
                </c:pt>
                <c:pt idx="792">
                  <c:v>545.81700000000001</c:v>
                </c:pt>
                <c:pt idx="793">
                  <c:v>562.65200000000004</c:v>
                </c:pt>
                <c:pt idx="794">
                  <c:v>579.40300000000002</c:v>
                </c:pt>
                <c:pt idx="795">
                  <c:v>596.06700000000001</c:v>
                </c:pt>
                <c:pt idx="796">
                  <c:v>612.63800000000003</c:v>
                </c:pt>
                <c:pt idx="797">
                  <c:v>629.11400000000003</c:v>
                </c:pt>
                <c:pt idx="798">
                  <c:v>645.49</c:v>
                </c:pt>
                <c:pt idx="799">
                  <c:v>661.76300000000003</c:v>
                </c:pt>
                <c:pt idx="800">
                  <c:v>677.92899999999997</c:v>
                </c:pt>
                <c:pt idx="801">
                  <c:v>693.98299999999995</c:v>
                </c:pt>
                <c:pt idx="802">
                  <c:v>709.923</c:v>
                </c:pt>
                <c:pt idx="803">
                  <c:v>725.74400000000003</c:v>
                </c:pt>
                <c:pt idx="804">
                  <c:v>741.44299999999998</c:v>
                </c:pt>
                <c:pt idx="805">
                  <c:v>757.01700000000005</c:v>
                </c:pt>
                <c:pt idx="806">
                  <c:v>772.46100000000001</c:v>
                </c:pt>
                <c:pt idx="807">
                  <c:v>787.77200000000005</c:v>
                </c:pt>
                <c:pt idx="808">
                  <c:v>802.94500000000005</c:v>
                </c:pt>
                <c:pt idx="809">
                  <c:v>817.97699999999998</c:v>
                </c:pt>
                <c:pt idx="810">
                  <c:v>832.86599999999999</c:v>
                </c:pt>
                <c:pt idx="811">
                  <c:v>847.60599999999999</c:v>
                </c:pt>
                <c:pt idx="812">
                  <c:v>862.19500000000005</c:v>
                </c:pt>
                <c:pt idx="813">
                  <c:v>876.63</c:v>
                </c:pt>
                <c:pt idx="814">
                  <c:v>890.90599999999995</c:v>
                </c:pt>
                <c:pt idx="815">
                  <c:v>905.01900000000001</c:v>
                </c:pt>
                <c:pt idx="816">
                  <c:v>918.96699999999998</c:v>
                </c:pt>
                <c:pt idx="817">
                  <c:v>932.74599999999998</c:v>
                </c:pt>
                <c:pt idx="818">
                  <c:v>946.35400000000004</c:v>
                </c:pt>
                <c:pt idx="819">
                  <c:v>959.78499999999997</c:v>
                </c:pt>
                <c:pt idx="820">
                  <c:v>973.03800000000001</c:v>
                </c:pt>
                <c:pt idx="821">
                  <c:v>986.10799999999995</c:v>
                </c:pt>
                <c:pt idx="822">
                  <c:v>998.99400000000003</c:v>
                </c:pt>
                <c:pt idx="823" formatCode="0.00E+00">
                  <c:v>1011.69</c:v>
                </c:pt>
                <c:pt idx="824" formatCode="0.00E+00">
                  <c:v>1024.19</c:v>
                </c:pt>
                <c:pt idx="825" formatCode="0.00E+00">
                  <c:v>1036.5</c:v>
                </c:pt>
                <c:pt idx="826" formatCode="0.00E+00">
                  <c:v>1048.6199999999999</c:v>
                </c:pt>
                <c:pt idx="827" formatCode="0.00E+00">
                  <c:v>1060.53</c:v>
                </c:pt>
                <c:pt idx="828" formatCode="0.00E+00">
                  <c:v>1072.23</c:v>
                </c:pt>
                <c:pt idx="829" formatCode="0.00E+00">
                  <c:v>1083.73</c:v>
                </c:pt>
                <c:pt idx="830" formatCode="0.00E+00">
                  <c:v>1095.02</c:v>
                </c:pt>
                <c:pt idx="831" formatCode="0.00E+00">
                  <c:v>1106.0899999999999</c:v>
                </c:pt>
                <c:pt idx="832" formatCode="0.00E+00">
                  <c:v>1116.95</c:v>
                </c:pt>
                <c:pt idx="833" formatCode="0.00E+00">
                  <c:v>1127.5899999999999</c:v>
                </c:pt>
                <c:pt idx="834" formatCode="0.00E+00">
                  <c:v>1138.01</c:v>
                </c:pt>
                <c:pt idx="835" formatCode="0.00E+00">
                  <c:v>1148.21</c:v>
                </c:pt>
                <c:pt idx="836" formatCode="0.00E+00">
                  <c:v>1158.17</c:v>
                </c:pt>
                <c:pt idx="837" formatCode="0.00E+00">
                  <c:v>1167.9100000000001</c:v>
                </c:pt>
                <c:pt idx="838" formatCode="0.00E+00">
                  <c:v>1177.4100000000001</c:v>
                </c:pt>
                <c:pt idx="839" formatCode="0.00E+00">
                  <c:v>1186.68</c:v>
                </c:pt>
                <c:pt idx="840" formatCode="0.00E+00">
                  <c:v>1195.71</c:v>
                </c:pt>
                <c:pt idx="841" formatCode="0.00E+00">
                  <c:v>1204.51</c:v>
                </c:pt>
                <c:pt idx="842" formatCode="0.00E+00">
                  <c:v>1213.06</c:v>
                </c:pt>
                <c:pt idx="843" formatCode="0.00E+00">
                  <c:v>1221.3599999999999</c:v>
                </c:pt>
                <c:pt idx="844" formatCode="0.00E+00">
                  <c:v>1229.42</c:v>
                </c:pt>
                <c:pt idx="845" formatCode="0.00E+00">
                  <c:v>1237.23</c:v>
                </c:pt>
                <c:pt idx="846" formatCode="0.00E+00">
                  <c:v>1244.78</c:v>
                </c:pt>
                <c:pt idx="847" formatCode="0.00E+00">
                  <c:v>1252.0899999999999</c:v>
                </c:pt>
                <c:pt idx="848" formatCode="0.00E+00">
                  <c:v>1259.1300000000001</c:v>
                </c:pt>
                <c:pt idx="849" formatCode="0.00E+00">
                  <c:v>1265.92</c:v>
                </c:pt>
                <c:pt idx="850" formatCode="0.00E+00">
                  <c:v>1272.45</c:v>
                </c:pt>
                <c:pt idx="851" formatCode="0.00E+00">
                  <c:v>1278.72</c:v>
                </c:pt>
                <c:pt idx="852" formatCode="0.00E+00">
                  <c:v>1284.72</c:v>
                </c:pt>
                <c:pt idx="853" formatCode="0.00E+00">
                  <c:v>1290.45</c:v>
                </c:pt>
                <c:pt idx="854" formatCode="0.00E+00">
                  <c:v>1295.92</c:v>
                </c:pt>
                <c:pt idx="855" formatCode="0.00E+00">
                  <c:v>1301.1199999999999</c:v>
                </c:pt>
                <c:pt idx="856" formatCode="0.00E+00">
                  <c:v>1306.05</c:v>
                </c:pt>
                <c:pt idx="857" formatCode="0.00E+00">
                  <c:v>1310.71</c:v>
                </c:pt>
                <c:pt idx="858" formatCode="0.00E+00">
                  <c:v>1315.09</c:v>
                </c:pt>
                <c:pt idx="859" formatCode="0.00E+00">
                  <c:v>1319.19</c:v>
                </c:pt>
                <c:pt idx="860" formatCode="0.00E+00">
                  <c:v>1323.02</c:v>
                </c:pt>
                <c:pt idx="861" formatCode="0.00E+00">
                  <c:v>1326.57</c:v>
                </c:pt>
                <c:pt idx="862" formatCode="0.00E+00">
                  <c:v>1329.84</c:v>
                </c:pt>
                <c:pt idx="863" formatCode="0.00E+00">
                  <c:v>1332.83</c:v>
                </c:pt>
                <c:pt idx="864" formatCode="0.00E+00">
                  <c:v>1335.54</c:v>
                </c:pt>
                <c:pt idx="865" formatCode="0.00E+00">
                  <c:v>1337.96</c:v>
                </c:pt>
                <c:pt idx="866" formatCode="0.00E+00">
                  <c:v>1340.1</c:v>
                </c:pt>
                <c:pt idx="867" formatCode="0.00E+00">
                  <c:v>1341.95</c:v>
                </c:pt>
                <c:pt idx="868" formatCode="0.00E+00">
                  <c:v>1343.51</c:v>
                </c:pt>
                <c:pt idx="869" formatCode="0.00E+00">
                  <c:v>1344.79</c:v>
                </c:pt>
                <c:pt idx="870" formatCode="0.00E+00">
                  <c:v>1345.78</c:v>
                </c:pt>
                <c:pt idx="871" formatCode="0.00E+00">
                  <c:v>1346.48</c:v>
                </c:pt>
                <c:pt idx="872" formatCode="0.00E+00">
                  <c:v>1346.89</c:v>
                </c:pt>
                <c:pt idx="873" formatCode="0.00E+00">
                  <c:v>1347</c:v>
                </c:pt>
                <c:pt idx="874" formatCode="0.00E+00">
                  <c:v>1346.83</c:v>
                </c:pt>
                <c:pt idx="875" formatCode="0.00E+00">
                  <c:v>1346.37</c:v>
                </c:pt>
                <c:pt idx="876" formatCode="0.00E+00">
                  <c:v>1345.61</c:v>
                </c:pt>
                <c:pt idx="877" formatCode="0.00E+00">
                  <c:v>1344.56</c:v>
                </c:pt>
                <c:pt idx="878" formatCode="0.00E+00">
                  <c:v>1343.22</c:v>
                </c:pt>
                <c:pt idx="879" formatCode="0.00E+00">
                  <c:v>1341.58</c:v>
                </c:pt>
                <c:pt idx="880" formatCode="0.00E+00">
                  <c:v>1339.65</c:v>
                </c:pt>
                <c:pt idx="881" formatCode="0.00E+00">
                  <c:v>1337.43</c:v>
                </c:pt>
                <c:pt idx="882" formatCode="0.00E+00">
                  <c:v>1334.91</c:v>
                </c:pt>
                <c:pt idx="883" formatCode="0.00E+00">
                  <c:v>1332.1</c:v>
                </c:pt>
                <c:pt idx="884" formatCode="0.00E+00">
                  <c:v>1328.99</c:v>
                </c:pt>
                <c:pt idx="885" formatCode="0.00E+00">
                  <c:v>1325.59</c:v>
                </c:pt>
                <c:pt idx="886" formatCode="0.00E+00">
                  <c:v>1321.9</c:v>
                </c:pt>
                <c:pt idx="887" formatCode="0.00E+00">
                  <c:v>1317.91</c:v>
                </c:pt>
                <c:pt idx="888" formatCode="0.00E+00">
                  <c:v>1313.63</c:v>
                </c:pt>
                <c:pt idx="889" formatCode="0.00E+00">
                  <c:v>1309.06</c:v>
                </c:pt>
                <c:pt idx="890" formatCode="0.00E+00">
                  <c:v>1304.19</c:v>
                </c:pt>
                <c:pt idx="891" formatCode="0.00E+00">
                  <c:v>1299.03</c:v>
                </c:pt>
                <c:pt idx="892" formatCode="0.00E+00">
                  <c:v>1293.58</c:v>
                </c:pt>
                <c:pt idx="893" formatCode="0.00E+00">
                  <c:v>1287.8399999999999</c:v>
                </c:pt>
                <c:pt idx="894" formatCode="0.00E+00">
                  <c:v>1281.81</c:v>
                </c:pt>
                <c:pt idx="895" formatCode="0.00E+00">
                  <c:v>1275.49</c:v>
                </c:pt>
                <c:pt idx="896" formatCode="0.00E+00">
                  <c:v>1268.8900000000001</c:v>
                </c:pt>
                <c:pt idx="897" formatCode="0.00E+00">
                  <c:v>1261.99</c:v>
                </c:pt>
                <c:pt idx="898" formatCode="0.00E+00">
                  <c:v>1254.81</c:v>
                </c:pt>
                <c:pt idx="899" formatCode="0.00E+00">
                  <c:v>1247.3399999999999</c:v>
                </c:pt>
                <c:pt idx="900" formatCode="0.00E+00">
                  <c:v>1239.5899999999999</c:v>
                </c:pt>
                <c:pt idx="901" formatCode="0.00E+00">
                  <c:v>1231.56</c:v>
                </c:pt>
                <c:pt idx="902" formatCode="0.00E+00">
                  <c:v>1223.24</c:v>
                </c:pt>
                <c:pt idx="903" formatCode="0.00E+00">
                  <c:v>1214.6400000000001</c:v>
                </c:pt>
                <c:pt idx="904" formatCode="0.00E+00">
                  <c:v>1205.76</c:v>
                </c:pt>
                <c:pt idx="905" formatCode="0.00E+00">
                  <c:v>1196.6099999999999</c:v>
                </c:pt>
                <c:pt idx="906" formatCode="0.00E+00">
                  <c:v>1187.17</c:v>
                </c:pt>
                <c:pt idx="907" formatCode="0.00E+00">
                  <c:v>1177.47</c:v>
                </c:pt>
                <c:pt idx="908" formatCode="0.00E+00">
                  <c:v>1167.48</c:v>
                </c:pt>
                <c:pt idx="909" formatCode="0.00E+00">
                  <c:v>1157.23</c:v>
                </c:pt>
                <c:pt idx="910" formatCode="0.00E+00">
                  <c:v>1146.71</c:v>
                </c:pt>
                <c:pt idx="911" formatCode="0.00E+00">
                  <c:v>1135.92</c:v>
                </c:pt>
                <c:pt idx="912" formatCode="0.00E+00">
                  <c:v>1124.8599999999999</c:v>
                </c:pt>
                <c:pt idx="913" formatCode="0.00E+00">
                  <c:v>1113.54</c:v>
                </c:pt>
                <c:pt idx="914" formatCode="0.00E+00">
                  <c:v>1101.95</c:v>
                </c:pt>
                <c:pt idx="915" formatCode="0.00E+00">
                  <c:v>1090.0999999999999</c:v>
                </c:pt>
                <c:pt idx="916" formatCode="0.00E+00">
                  <c:v>1078</c:v>
                </c:pt>
                <c:pt idx="917" formatCode="0.00E+00">
                  <c:v>1065.6400000000001</c:v>
                </c:pt>
                <c:pt idx="918" formatCode="0.00E+00">
                  <c:v>1053.02</c:v>
                </c:pt>
                <c:pt idx="919" formatCode="0.00E+00">
                  <c:v>1040.1500000000001</c:v>
                </c:pt>
                <c:pt idx="920" formatCode="0.00E+00">
                  <c:v>1027.03</c:v>
                </c:pt>
                <c:pt idx="921" formatCode="0.00E+00">
                  <c:v>1013.67</c:v>
                </c:pt>
                <c:pt idx="922" formatCode="0.00E+00">
                  <c:v>1000.06</c:v>
                </c:pt>
                <c:pt idx="923">
                  <c:v>986.20799999999997</c:v>
                </c:pt>
                <c:pt idx="924">
                  <c:v>972.11500000000001</c:v>
                </c:pt>
                <c:pt idx="925">
                  <c:v>957.78599999999994</c:v>
                </c:pt>
                <c:pt idx="926">
                  <c:v>943.22299999999996</c:v>
                </c:pt>
                <c:pt idx="927">
                  <c:v>928.428</c:v>
                </c:pt>
                <c:pt idx="928">
                  <c:v>913.404</c:v>
                </c:pt>
                <c:pt idx="929">
                  <c:v>898.15499999999997</c:v>
                </c:pt>
                <c:pt idx="930">
                  <c:v>882.68200000000002</c:v>
                </c:pt>
                <c:pt idx="931">
                  <c:v>866.98800000000006</c:v>
                </c:pt>
                <c:pt idx="932">
                  <c:v>851.07799999999997</c:v>
                </c:pt>
                <c:pt idx="933">
                  <c:v>834.95299999999997</c:v>
                </c:pt>
                <c:pt idx="934">
                  <c:v>818.61900000000003</c:v>
                </c:pt>
                <c:pt idx="935">
                  <c:v>802.07600000000002</c:v>
                </c:pt>
                <c:pt idx="936">
                  <c:v>785.32799999999997</c:v>
                </c:pt>
                <c:pt idx="937">
                  <c:v>768.37900000000002</c:v>
                </c:pt>
                <c:pt idx="938">
                  <c:v>751.23099999999999</c:v>
                </c:pt>
                <c:pt idx="939">
                  <c:v>733.88900000000001</c:v>
                </c:pt>
                <c:pt idx="940">
                  <c:v>716.35599999999999</c:v>
                </c:pt>
                <c:pt idx="941">
                  <c:v>698.63499999999999</c:v>
                </c:pt>
                <c:pt idx="942">
                  <c:v>680.73</c:v>
                </c:pt>
                <c:pt idx="943">
                  <c:v>662.64400000000001</c:v>
                </c:pt>
                <c:pt idx="944">
                  <c:v>644.38199999999995</c:v>
                </c:pt>
                <c:pt idx="945">
                  <c:v>625.94500000000005</c:v>
                </c:pt>
                <c:pt idx="946">
                  <c:v>607.33900000000006</c:v>
                </c:pt>
                <c:pt idx="947">
                  <c:v>588.56700000000001</c:v>
                </c:pt>
                <c:pt idx="948">
                  <c:v>569.63300000000004</c:v>
                </c:pt>
                <c:pt idx="949">
                  <c:v>550.54</c:v>
                </c:pt>
                <c:pt idx="950">
                  <c:v>531.29399999999998</c:v>
                </c:pt>
                <c:pt idx="951">
                  <c:v>511.89600000000002</c:v>
                </c:pt>
                <c:pt idx="952">
                  <c:v>492.35199999999998</c:v>
                </c:pt>
                <c:pt idx="953">
                  <c:v>472.66500000000002</c:v>
                </c:pt>
                <c:pt idx="954">
                  <c:v>452.839</c:v>
                </c:pt>
                <c:pt idx="955">
                  <c:v>432.88</c:v>
                </c:pt>
                <c:pt idx="956">
                  <c:v>412.78899999999999</c:v>
                </c:pt>
                <c:pt idx="957">
                  <c:v>392.57299999999998</c:v>
                </c:pt>
                <c:pt idx="958">
                  <c:v>372.23399999999998</c:v>
                </c:pt>
                <c:pt idx="959">
                  <c:v>351.77699999999999</c:v>
                </c:pt>
                <c:pt idx="960">
                  <c:v>331.20699999999999</c:v>
                </c:pt>
                <c:pt idx="961">
                  <c:v>310.52699999999999</c:v>
                </c:pt>
                <c:pt idx="962">
                  <c:v>289.74200000000002</c:v>
                </c:pt>
                <c:pt idx="963">
                  <c:v>268.85500000000002</c:v>
                </c:pt>
                <c:pt idx="964">
                  <c:v>247.87299999999999</c:v>
                </c:pt>
                <c:pt idx="965">
                  <c:v>226.79900000000001</c:v>
                </c:pt>
                <c:pt idx="966">
                  <c:v>205.637</c:v>
                </c:pt>
                <c:pt idx="967">
                  <c:v>184.392</c:v>
                </c:pt>
                <c:pt idx="968">
                  <c:v>163.06800000000001</c:v>
                </c:pt>
                <c:pt idx="969">
                  <c:v>141.66999999999999</c:v>
                </c:pt>
                <c:pt idx="970">
                  <c:v>120.202</c:v>
                </c:pt>
                <c:pt idx="971">
                  <c:v>98.668800000000005</c:v>
                </c:pt>
                <c:pt idx="972">
                  <c:v>77.075299999999999</c:v>
                </c:pt>
                <c:pt idx="973">
                  <c:v>55.426000000000002</c:v>
                </c:pt>
                <c:pt idx="974">
                  <c:v>33.725499999999997</c:v>
                </c:pt>
                <c:pt idx="975">
                  <c:v>11.9781</c:v>
                </c:pt>
                <c:pt idx="976">
                  <c:v>-9.8110800000000005</c:v>
                </c:pt>
                <c:pt idx="977">
                  <c:v>-31.637899999999998</c:v>
                </c:pt>
                <c:pt idx="978">
                  <c:v>-53.497100000000003</c:v>
                </c:pt>
                <c:pt idx="979">
                  <c:v>-75.384500000000003</c:v>
                </c:pt>
                <c:pt idx="980">
                  <c:v>-97.294799999999995</c:v>
                </c:pt>
                <c:pt idx="981">
                  <c:v>-119.224</c:v>
                </c:pt>
                <c:pt idx="982">
                  <c:v>-141.167</c:v>
                </c:pt>
                <c:pt idx="983">
                  <c:v>-163.119</c:v>
                </c:pt>
                <c:pt idx="984">
                  <c:v>-185.07499999999999</c:v>
                </c:pt>
                <c:pt idx="985">
                  <c:v>-207.03100000000001</c:v>
                </c:pt>
                <c:pt idx="986">
                  <c:v>-228.982</c:v>
                </c:pt>
                <c:pt idx="987">
                  <c:v>-250.923</c:v>
                </c:pt>
                <c:pt idx="988">
                  <c:v>-272.84899999999999</c:v>
                </c:pt>
                <c:pt idx="989">
                  <c:v>-294.75599999999997</c:v>
                </c:pt>
                <c:pt idx="990">
                  <c:v>-316.63799999999998</c:v>
                </c:pt>
                <c:pt idx="991">
                  <c:v>-338.49099999999999</c:v>
                </c:pt>
                <c:pt idx="992">
                  <c:v>-360.31</c:v>
                </c:pt>
                <c:pt idx="993">
                  <c:v>-382.09</c:v>
                </c:pt>
                <c:pt idx="994">
                  <c:v>-403.827</c:v>
                </c:pt>
                <c:pt idx="995">
                  <c:v>-425.51499999999999</c:v>
                </c:pt>
                <c:pt idx="996">
                  <c:v>-447.15</c:v>
                </c:pt>
                <c:pt idx="997">
                  <c:v>-468.72800000000001</c:v>
                </c:pt>
                <c:pt idx="998">
                  <c:v>-490.24200000000002</c:v>
                </c:pt>
                <c:pt idx="999">
                  <c:v>-511.68900000000002</c:v>
                </c:pt>
                <c:pt idx="1000">
                  <c:v>-533.06399999999996</c:v>
                </c:pt>
                <c:pt idx="1001">
                  <c:v>-554.36199999999997</c:v>
                </c:pt>
                <c:pt idx="1002">
                  <c:v>-575.57799999999997</c:v>
                </c:pt>
                <c:pt idx="1003">
                  <c:v>-596.70699999999999</c:v>
                </c:pt>
                <c:pt idx="1004">
                  <c:v>-617.745</c:v>
                </c:pt>
                <c:pt idx="1005">
                  <c:v>-638.68799999999999</c:v>
                </c:pt>
                <c:pt idx="1006">
                  <c:v>-659.529</c:v>
                </c:pt>
                <c:pt idx="1007">
                  <c:v>-680.26400000000001</c:v>
                </c:pt>
                <c:pt idx="1008">
                  <c:v>-700.88900000000001</c:v>
                </c:pt>
                <c:pt idx="1009">
                  <c:v>-721.4</c:v>
                </c:pt>
                <c:pt idx="1010">
                  <c:v>-741.79200000000003</c:v>
                </c:pt>
                <c:pt idx="1011">
                  <c:v>-762.05799999999999</c:v>
                </c:pt>
                <c:pt idx="1012">
                  <c:v>-782.197</c:v>
                </c:pt>
                <c:pt idx="1013">
                  <c:v>-802.202</c:v>
                </c:pt>
                <c:pt idx="1014">
                  <c:v>-822.07</c:v>
                </c:pt>
                <c:pt idx="1015">
                  <c:v>-841.79399999999998</c:v>
                </c:pt>
                <c:pt idx="1016">
                  <c:v>-861.37300000000005</c:v>
                </c:pt>
                <c:pt idx="1017">
                  <c:v>-880.79899999999998</c:v>
                </c:pt>
                <c:pt idx="1018">
                  <c:v>-900.07</c:v>
                </c:pt>
                <c:pt idx="1019">
                  <c:v>-919.18</c:v>
                </c:pt>
                <c:pt idx="1020">
                  <c:v>-938.12599999999998</c:v>
                </c:pt>
                <c:pt idx="1021">
                  <c:v>-956.90300000000002</c:v>
                </c:pt>
                <c:pt idx="1022">
                  <c:v>-975.505</c:v>
                </c:pt>
                <c:pt idx="1023">
                  <c:v>-993.92899999999997</c:v>
                </c:pt>
                <c:pt idx="1024" formatCode="0.00E+00">
                  <c:v>-1012.17</c:v>
                </c:pt>
                <c:pt idx="1025" formatCode="0.00E+00">
                  <c:v>-1030.23</c:v>
                </c:pt>
                <c:pt idx="1026" formatCode="0.00E+00">
                  <c:v>-1048.0899999999999</c:v>
                </c:pt>
                <c:pt idx="1027" formatCode="0.00E+00">
                  <c:v>-1065.76</c:v>
                </c:pt>
                <c:pt idx="1028" formatCode="0.00E+00">
                  <c:v>-1083.24</c:v>
                </c:pt>
                <c:pt idx="1029" formatCode="0.00E+00">
                  <c:v>-1100.5</c:v>
                </c:pt>
                <c:pt idx="1030" formatCode="0.00E+00">
                  <c:v>-1117.57</c:v>
                </c:pt>
                <c:pt idx="1031" formatCode="0.00E+00">
                  <c:v>-1134.4100000000001</c:v>
                </c:pt>
                <c:pt idx="1032" formatCode="0.00E+00">
                  <c:v>-1151.05</c:v>
                </c:pt>
                <c:pt idx="1033" formatCode="0.00E+00">
                  <c:v>-1167.46</c:v>
                </c:pt>
                <c:pt idx="1034" formatCode="0.00E+00">
                  <c:v>-1183.6600000000001</c:v>
                </c:pt>
                <c:pt idx="1035" formatCode="0.00E+00">
                  <c:v>-1199.6199999999999</c:v>
                </c:pt>
                <c:pt idx="1036" formatCode="0.00E+00">
                  <c:v>-1215.3599999999999</c:v>
                </c:pt>
                <c:pt idx="1037" formatCode="0.00E+00">
                  <c:v>-1230.8599999999999</c:v>
                </c:pt>
                <c:pt idx="1038" formatCode="0.00E+00">
                  <c:v>-1246.1199999999999</c:v>
                </c:pt>
                <c:pt idx="1039" formatCode="0.00E+00">
                  <c:v>-1261.1300000000001</c:v>
                </c:pt>
                <c:pt idx="1040" formatCode="0.00E+00">
                  <c:v>-1275.9100000000001</c:v>
                </c:pt>
                <c:pt idx="1041" formatCode="0.00E+00">
                  <c:v>-1290.43</c:v>
                </c:pt>
                <c:pt idx="1042" formatCode="0.00E+00">
                  <c:v>-1304.7</c:v>
                </c:pt>
                <c:pt idx="1043" formatCode="0.00E+00">
                  <c:v>-1318.72</c:v>
                </c:pt>
                <c:pt idx="1044" formatCode="0.00E+00">
                  <c:v>-1332.47</c:v>
                </c:pt>
                <c:pt idx="1045" formatCode="0.00E+00">
                  <c:v>-1345.96</c:v>
                </c:pt>
                <c:pt idx="1046" formatCode="0.00E+00">
                  <c:v>-1359.19</c:v>
                </c:pt>
                <c:pt idx="1047" formatCode="0.00E+00">
                  <c:v>-1372.14</c:v>
                </c:pt>
                <c:pt idx="1048" formatCode="0.00E+00">
                  <c:v>-1384.82</c:v>
                </c:pt>
                <c:pt idx="1049" formatCode="0.00E+00">
                  <c:v>-1397.22</c:v>
                </c:pt>
                <c:pt idx="1050" formatCode="0.00E+00">
                  <c:v>-1409.35</c:v>
                </c:pt>
                <c:pt idx="1051" formatCode="0.00E+00">
                  <c:v>-1421.19</c:v>
                </c:pt>
                <c:pt idx="1052" formatCode="0.00E+00">
                  <c:v>-1432.75</c:v>
                </c:pt>
                <c:pt idx="1053" formatCode="0.00E+00">
                  <c:v>-1444.01</c:v>
                </c:pt>
                <c:pt idx="1054" formatCode="0.00E+00">
                  <c:v>-1454.99</c:v>
                </c:pt>
                <c:pt idx="1055" formatCode="0.00E+00">
                  <c:v>-1465.67</c:v>
                </c:pt>
                <c:pt idx="1056" formatCode="0.00E+00">
                  <c:v>-1476.05</c:v>
                </c:pt>
                <c:pt idx="1057" formatCode="0.00E+00">
                  <c:v>-1486.14</c:v>
                </c:pt>
                <c:pt idx="1058" formatCode="0.00E+00">
                  <c:v>-1495.92</c:v>
                </c:pt>
                <c:pt idx="1059" formatCode="0.00E+00">
                  <c:v>-1505.39</c:v>
                </c:pt>
                <c:pt idx="1060" formatCode="0.00E+00">
                  <c:v>-1514.56</c:v>
                </c:pt>
                <c:pt idx="1061" formatCode="0.00E+00">
                  <c:v>-1523.42</c:v>
                </c:pt>
                <c:pt idx="1062" formatCode="0.00E+00">
                  <c:v>-1531.96</c:v>
                </c:pt>
                <c:pt idx="1063" formatCode="0.00E+00">
                  <c:v>-1540.19</c:v>
                </c:pt>
                <c:pt idx="1064" formatCode="0.00E+00">
                  <c:v>-1548.11</c:v>
                </c:pt>
                <c:pt idx="1065" formatCode="0.00E+00">
                  <c:v>-1555.7</c:v>
                </c:pt>
                <c:pt idx="1066" formatCode="0.00E+00">
                  <c:v>-1562.97</c:v>
                </c:pt>
                <c:pt idx="1067" formatCode="0.00E+00">
                  <c:v>-1569.92</c:v>
                </c:pt>
                <c:pt idx="1068" formatCode="0.00E+00">
                  <c:v>-1576.54</c:v>
                </c:pt>
                <c:pt idx="1069" formatCode="0.00E+00">
                  <c:v>-1582.83</c:v>
                </c:pt>
                <c:pt idx="1070" formatCode="0.00E+00">
                  <c:v>-1588.79</c:v>
                </c:pt>
                <c:pt idx="1071" formatCode="0.00E+00">
                  <c:v>-1594.42</c:v>
                </c:pt>
                <c:pt idx="1072" formatCode="0.00E+00">
                  <c:v>-1599.72</c:v>
                </c:pt>
                <c:pt idx="1073" formatCode="0.00E+00">
                  <c:v>-1604.68</c:v>
                </c:pt>
                <c:pt idx="1074" formatCode="0.00E+00">
                  <c:v>-1609.31</c:v>
                </c:pt>
                <c:pt idx="1075" formatCode="0.00E+00">
                  <c:v>-1613.6</c:v>
                </c:pt>
                <c:pt idx="1076" formatCode="0.00E+00">
                  <c:v>-1617.54</c:v>
                </c:pt>
                <c:pt idx="1077" formatCode="0.00E+00">
                  <c:v>-1621.15</c:v>
                </c:pt>
                <c:pt idx="1078" formatCode="0.00E+00">
                  <c:v>-1624.41</c:v>
                </c:pt>
                <c:pt idx="1079" formatCode="0.00E+00">
                  <c:v>-1627.33</c:v>
                </c:pt>
                <c:pt idx="1080" formatCode="0.00E+00">
                  <c:v>-1629.91</c:v>
                </c:pt>
                <c:pt idx="1081" formatCode="0.00E+00">
                  <c:v>-1632.14</c:v>
                </c:pt>
                <c:pt idx="1082" formatCode="0.00E+00">
                  <c:v>-1634.03</c:v>
                </c:pt>
                <c:pt idx="1083" formatCode="0.00E+00">
                  <c:v>-1635.56</c:v>
                </c:pt>
                <c:pt idx="1084" formatCode="0.00E+00">
                  <c:v>-1636.75</c:v>
                </c:pt>
                <c:pt idx="1085" formatCode="0.00E+00">
                  <c:v>-1637.58</c:v>
                </c:pt>
                <c:pt idx="1086" formatCode="0.00E+00">
                  <c:v>-1638.07</c:v>
                </c:pt>
                <c:pt idx="1087" formatCode="0.00E+00">
                  <c:v>-1638.21</c:v>
                </c:pt>
                <c:pt idx="1088" formatCode="0.00E+00">
                  <c:v>-1637.99</c:v>
                </c:pt>
                <c:pt idx="1089" formatCode="0.00E+00">
                  <c:v>-1637.42</c:v>
                </c:pt>
                <c:pt idx="1090" formatCode="0.00E+00">
                  <c:v>-1636.51</c:v>
                </c:pt>
                <c:pt idx="1091" formatCode="0.00E+00">
                  <c:v>-1635.23</c:v>
                </c:pt>
                <c:pt idx="1092" formatCode="0.00E+00">
                  <c:v>-1633.6</c:v>
                </c:pt>
                <c:pt idx="1093" formatCode="0.00E+00">
                  <c:v>-1631.62</c:v>
                </c:pt>
                <c:pt idx="1094" formatCode="0.00E+00">
                  <c:v>-1629.29</c:v>
                </c:pt>
                <c:pt idx="1095" formatCode="0.00E+00">
                  <c:v>-1626.61</c:v>
                </c:pt>
                <c:pt idx="1096" formatCode="0.00E+00">
                  <c:v>-1623.57</c:v>
                </c:pt>
                <c:pt idx="1097" formatCode="0.00E+00">
                  <c:v>-1620.17</c:v>
                </c:pt>
                <c:pt idx="1098" formatCode="0.00E+00">
                  <c:v>-1616.43</c:v>
                </c:pt>
                <c:pt idx="1099" formatCode="0.00E+00">
                  <c:v>-1612.33</c:v>
                </c:pt>
                <c:pt idx="1100" formatCode="0.00E+00">
                  <c:v>-1607.87</c:v>
                </c:pt>
                <c:pt idx="1101" formatCode="0.00E+00">
                  <c:v>-1603.07</c:v>
                </c:pt>
                <c:pt idx="1102" formatCode="0.00E+00">
                  <c:v>-1597.91</c:v>
                </c:pt>
                <c:pt idx="1103" formatCode="0.00E+00">
                  <c:v>-1592.4</c:v>
                </c:pt>
                <c:pt idx="1104" formatCode="0.00E+00">
                  <c:v>-1586.55</c:v>
                </c:pt>
                <c:pt idx="1105" formatCode="0.00E+00">
                  <c:v>-1580.34</c:v>
                </c:pt>
                <c:pt idx="1106" formatCode="0.00E+00">
                  <c:v>-1573.78</c:v>
                </c:pt>
                <c:pt idx="1107" formatCode="0.00E+00">
                  <c:v>-1566.88</c:v>
                </c:pt>
                <c:pt idx="1108" formatCode="0.00E+00">
                  <c:v>-1559.62</c:v>
                </c:pt>
                <c:pt idx="1109" formatCode="0.00E+00">
                  <c:v>-1552.02</c:v>
                </c:pt>
                <c:pt idx="1110" formatCode="0.00E+00">
                  <c:v>-1544.08</c:v>
                </c:pt>
                <c:pt idx="1111" formatCode="0.00E+00">
                  <c:v>-1535.79</c:v>
                </c:pt>
                <c:pt idx="1112" formatCode="0.00E+00">
                  <c:v>-1527.16</c:v>
                </c:pt>
                <c:pt idx="1113" formatCode="0.00E+00">
                  <c:v>-1518.19</c:v>
                </c:pt>
                <c:pt idx="1114" formatCode="0.00E+00">
                  <c:v>-1508.88</c:v>
                </c:pt>
                <c:pt idx="1115" formatCode="0.00E+00">
                  <c:v>-1499.23</c:v>
                </c:pt>
                <c:pt idx="1116" formatCode="0.00E+00">
                  <c:v>-1489.25</c:v>
                </c:pt>
                <c:pt idx="1117" formatCode="0.00E+00">
                  <c:v>-1478.92</c:v>
                </c:pt>
                <c:pt idx="1118" formatCode="0.00E+00">
                  <c:v>-1468.27</c:v>
                </c:pt>
                <c:pt idx="1119" formatCode="0.00E+00">
                  <c:v>-1457.28</c:v>
                </c:pt>
                <c:pt idx="1120" formatCode="0.00E+00">
                  <c:v>-1445.97</c:v>
                </c:pt>
                <c:pt idx="1121" formatCode="0.00E+00">
                  <c:v>-1434.32</c:v>
                </c:pt>
                <c:pt idx="1122" formatCode="0.00E+00">
                  <c:v>-1422.35</c:v>
                </c:pt>
                <c:pt idx="1123" formatCode="0.00E+00">
                  <c:v>-1410.06</c:v>
                </c:pt>
                <c:pt idx="1124" formatCode="0.00E+00">
                  <c:v>-1397.45</c:v>
                </c:pt>
                <c:pt idx="1125" formatCode="0.00E+00">
                  <c:v>-1384.51</c:v>
                </c:pt>
                <c:pt idx="1126" formatCode="0.00E+00">
                  <c:v>-1371.26</c:v>
                </c:pt>
                <c:pt idx="1127" formatCode="0.00E+00">
                  <c:v>-1357.7</c:v>
                </c:pt>
                <c:pt idx="1128" formatCode="0.00E+00">
                  <c:v>-1343.82</c:v>
                </c:pt>
                <c:pt idx="1129" formatCode="0.00E+00">
                  <c:v>-1329.63</c:v>
                </c:pt>
                <c:pt idx="1130" formatCode="0.00E+00">
                  <c:v>-1315.14</c:v>
                </c:pt>
                <c:pt idx="1131" formatCode="0.00E+00">
                  <c:v>-1300.3399999999999</c:v>
                </c:pt>
                <c:pt idx="1132" formatCode="0.00E+00">
                  <c:v>-1285.24</c:v>
                </c:pt>
                <c:pt idx="1133" formatCode="0.00E+00">
                  <c:v>-1269.8399999999999</c:v>
                </c:pt>
                <c:pt idx="1134" formatCode="0.00E+00">
                  <c:v>-1254.1400000000001</c:v>
                </c:pt>
                <c:pt idx="1135" formatCode="0.00E+00">
                  <c:v>-1238.1500000000001</c:v>
                </c:pt>
                <c:pt idx="1136" formatCode="0.00E+00">
                  <c:v>-1221.8800000000001</c:v>
                </c:pt>
                <c:pt idx="1137" formatCode="0.00E+00">
                  <c:v>-1205.31</c:v>
                </c:pt>
                <c:pt idx="1138" formatCode="0.00E+00">
                  <c:v>-1188.46</c:v>
                </c:pt>
                <c:pt idx="1139" formatCode="0.00E+00">
                  <c:v>-1171.33</c:v>
                </c:pt>
                <c:pt idx="1140" formatCode="0.00E+00">
                  <c:v>-1153.93</c:v>
                </c:pt>
                <c:pt idx="1141" formatCode="0.00E+00">
                  <c:v>-1136.24</c:v>
                </c:pt>
                <c:pt idx="1142" formatCode="0.00E+00">
                  <c:v>-1118.29</c:v>
                </c:pt>
                <c:pt idx="1143" formatCode="0.00E+00">
                  <c:v>-1100.08</c:v>
                </c:pt>
                <c:pt idx="1144" formatCode="0.00E+00">
                  <c:v>-1081.5999999999999</c:v>
                </c:pt>
                <c:pt idx="1145" formatCode="0.00E+00">
                  <c:v>-1062.8499999999999</c:v>
                </c:pt>
                <c:pt idx="1146" formatCode="0.00E+00">
                  <c:v>-1043.8599999999999</c:v>
                </c:pt>
                <c:pt idx="1147" formatCode="0.00E+00">
                  <c:v>-1024.6099999999999</c:v>
                </c:pt>
                <c:pt idx="1148" formatCode="0.00E+00">
                  <c:v>-1005.11</c:v>
                </c:pt>
                <c:pt idx="1149">
                  <c:v>-985.36500000000001</c:v>
                </c:pt>
                <c:pt idx="1150">
                  <c:v>-965.38</c:v>
                </c:pt>
                <c:pt idx="1151">
                  <c:v>-945.15800000000002</c:v>
                </c:pt>
                <c:pt idx="1152">
                  <c:v>-924.70299999999997</c:v>
                </c:pt>
                <c:pt idx="1153">
                  <c:v>-904.01900000000001</c:v>
                </c:pt>
                <c:pt idx="1154">
                  <c:v>-883.11</c:v>
                </c:pt>
                <c:pt idx="1155">
                  <c:v>-861.98099999999999</c:v>
                </c:pt>
                <c:pt idx="1156">
                  <c:v>-840.63599999999997</c:v>
                </c:pt>
                <c:pt idx="1157">
                  <c:v>-819.07799999999997</c:v>
                </c:pt>
                <c:pt idx="1158">
                  <c:v>-797.31299999999999</c:v>
                </c:pt>
                <c:pt idx="1159">
                  <c:v>-775.34400000000005</c:v>
                </c:pt>
                <c:pt idx="1160">
                  <c:v>-753.17600000000004</c:v>
                </c:pt>
                <c:pt idx="1161">
                  <c:v>-730.81399999999996</c:v>
                </c:pt>
                <c:pt idx="1162">
                  <c:v>-708.26199999999994</c:v>
                </c:pt>
                <c:pt idx="1163">
                  <c:v>-685.52499999999998</c:v>
                </c:pt>
                <c:pt idx="1164">
                  <c:v>-662.60699999999997</c:v>
                </c:pt>
                <c:pt idx="1165">
                  <c:v>-639.51300000000003</c:v>
                </c:pt>
                <c:pt idx="1166">
                  <c:v>-616.24800000000005</c:v>
                </c:pt>
                <c:pt idx="1167">
                  <c:v>-592.81600000000003</c:v>
                </c:pt>
                <c:pt idx="1168">
                  <c:v>-569.22199999999998</c:v>
                </c:pt>
                <c:pt idx="1169">
                  <c:v>-545.47199999999998</c:v>
                </c:pt>
                <c:pt idx="1170">
                  <c:v>-521.57000000000005</c:v>
                </c:pt>
                <c:pt idx="1171">
                  <c:v>-497.52100000000002</c:v>
                </c:pt>
                <c:pt idx="1172">
                  <c:v>-473.33</c:v>
                </c:pt>
                <c:pt idx="1173">
                  <c:v>-449.00200000000001</c:v>
                </c:pt>
                <c:pt idx="1174">
                  <c:v>-424.54199999999997</c:v>
                </c:pt>
                <c:pt idx="1175">
                  <c:v>-399.95499999999998</c:v>
                </c:pt>
                <c:pt idx="1176">
                  <c:v>-375.24599999999998</c:v>
                </c:pt>
                <c:pt idx="1177">
                  <c:v>-350.42</c:v>
                </c:pt>
                <c:pt idx="1178">
                  <c:v>-325.483</c:v>
                </c:pt>
                <c:pt idx="1179">
                  <c:v>-300.44099999999997</c:v>
                </c:pt>
                <c:pt idx="1180">
                  <c:v>-275.29700000000003</c:v>
                </c:pt>
                <c:pt idx="1181">
                  <c:v>-250.05699999999999</c:v>
                </c:pt>
                <c:pt idx="1182">
                  <c:v>-224.727</c:v>
                </c:pt>
                <c:pt idx="1183">
                  <c:v>-199.31200000000001</c:v>
                </c:pt>
                <c:pt idx="1184">
                  <c:v>-173.81700000000001</c:v>
                </c:pt>
                <c:pt idx="1185">
                  <c:v>-148.24799999999999</c:v>
                </c:pt>
                <c:pt idx="1186">
                  <c:v>-122.61</c:v>
                </c:pt>
                <c:pt idx="1187">
                  <c:v>-96.908900000000003</c:v>
                </c:pt>
                <c:pt idx="1188">
                  <c:v>-71.150099999999995</c:v>
                </c:pt>
                <c:pt idx="1189">
                  <c:v>-45.338500000000003</c:v>
                </c:pt>
                <c:pt idx="1190">
                  <c:v>-19.48</c:v>
                </c:pt>
                <c:pt idx="1191">
                  <c:v>6.42021</c:v>
                </c:pt>
                <c:pt idx="1192">
                  <c:v>32.356099999999998</c:v>
                </c:pt>
                <c:pt idx="1193">
                  <c:v>58.322600000000001</c:v>
                </c:pt>
                <c:pt idx="1194">
                  <c:v>84.313500000000005</c:v>
                </c:pt>
                <c:pt idx="1195">
                  <c:v>110.324</c:v>
                </c:pt>
                <c:pt idx="1196">
                  <c:v>136.34800000000001</c:v>
                </c:pt>
                <c:pt idx="1197">
                  <c:v>162.381</c:v>
                </c:pt>
                <c:pt idx="1198">
                  <c:v>188.416</c:v>
                </c:pt>
                <c:pt idx="1199">
                  <c:v>214.44800000000001</c:v>
                </c:pt>
                <c:pt idx="1200">
                  <c:v>240.471</c:v>
                </c:pt>
                <c:pt idx="1201">
                  <c:v>266.48</c:v>
                </c:pt>
                <c:pt idx="1202">
                  <c:v>292.46899999999999</c:v>
                </c:pt>
                <c:pt idx="1203">
                  <c:v>318.43200000000002</c:v>
                </c:pt>
                <c:pt idx="1204">
                  <c:v>344.36500000000001</c:v>
                </c:pt>
                <c:pt idx="1205">
                  <c:v>370.26</c:v>
                </c:pt>
                <c:pt idx="1206">
                  <c:v>396.113</c:v>
                </c:pt>
                <c:pt idx="1207">
                  <c:v>421.91699999999997</c:v>
                </c:pt>
                <c:pt idx="1208">
                  <c:v>447.66800000000001</c:v>
                </c:pt>
                <c:pt idx="1209">
                  <c:v>473.36</c:v>
                </c:pt>
                <c:pt idx="1210">
                  <c:v>498.98700000000002</c:v>
                </c:pt>
                <c:pt idx="1211">
                  <c:v>524.54300000000001</c:v>
                </c:pt>
                <c:pt idx="1212">
                  <c:v>550.02300000000002</c:v>
                </c:pt>
                <c:pt idx="1213">
                  <c:v>575.42100000000005</c:v>
                </c:pt>
                <c:pt idx="1214">
                  <c:v>600.73199999999997</c:v>
                </c:pt>
                <c:pt idx="1215">
                  <c:v>625.95000000000005</c:v>
                </c:pt>
                <c:pt idx="1216">
                  <c:v>651.07000000000005</c:v>
                </c:pt>
                <c:pt idx="1217">
                  <c:v>676.08500000000004</c:v>
                </c:pt>
                <c:pt idx="1218">
                  <c:v>700.99099999999999</c:v>
                </c:pt>
                <c:pt idx="1219">
                  <c:v>725.78200000000004</c:v>
                </c:pt>
                <c:pt idx="1220">
                  <c:v>750.452</c:v>
                </c:pt>
                <c:pt idx="1221">
                  <c:v>774.99599999999998</c:v>
                </c:pt>
                <c:pt idx="1222">
                  <c:v>799.40800000000002</c:v>
                </c:pt>
                <c:pt idx="1223">
                  <c:v>823.68299999999999</c:v>
                </c:pt>
                <c:pt idx="1224">
                  <c:v>847.81600000000003</c:v>
                </c:pt>
                <c:pt idx="1225">
                  <c:v>871.8</c:v>
                </c:pt>
                <c:pt idx="1226">
                  <c:v>895.63199999999995</c:v>
                </c:pt>
                <c:pt idx="1227">
                  <c:v>919.30600000000004</c:v>
                </c:pt>
                <c:pt idx="1228">
                  <c:v>942.81500000000005</c:v>
                </c:pt>
                <c:pt idx="1229">
                  <c:v>966.15499999999997</c:v>
                </c:pt>
                <c:pt idx="1230">
                  <c:v>989.32100000000003</c:v>
                </c:pt>
                <c:pt idx="1231" formatCode="0.00E+00">
                  <c:v>1012.31</c:v>
                </c:pt>
                <c:pt idx="1232" formatCode="0.00E+00">
                  <c:v>1035.1099999999999</c:v>
                </c:pt>
                <c:pt idx="1233" formatCode="0.00E+00">
                  <c:v>1057.72</c:v>
                </c:pt>
                <c:pt idx="1234" formatCode="0.00E+00">
                  <c:v>1080.1400000000001</c:v>
                </c:pt>
                <c:pt idx="1235" formatCode="0.00E+00">
                  <c:v>1102.3499999999999</c:v>
                </c:pt>
                <c:pt idx="1236" formatCode="0.00E+00">
                  <c:v>1124.3599999999999</c:v>
                </c:pt>
                <c:pt idx="1237" formatCode="0.00E+00">
                  <c:v>1146.1600000000001</c:v>
                </c:pt>
                <c:pt idx="1238" formatCode="0.00E+00">
                  <c:v>1167.75</c:v>
                </c:pt>
                <c:pt idx="1239" formatCode="0.00E+00">
                  <c:v>1189.1099999999999</c:v>
                </c:pt>
                <c:pt idx="1240" formatCode="0.00E+00">
                  <c:v>1210.25</c:v>
                </c:pt>
                <c:pt idx="1241" formatCode="0.00E+00">
                  <c:v>1231.1600000000001</c:v>
                </c:pt>
                <c:pt idx="1242" formatCode="0.00E+00">
                  <c:v>1251.8399999999999</c:v>
                </c:pt>
                <c:pt idx="1243" formatCode="0.00E+00">
                  <c:v>1272.27</c:v>
                </c:pt>
                <c:pt idx="1244" formatCode="0.00E+00">
                  <c:v>1292.46</c:v>
                </c:pt>
                <c:pt idx="1245" formatCode="0.00E+00">
                  <c:v>1312.4</c:v>
                </c:pt>
                <c:pt idx="1246" formatCode="0.00E+00">
                  <c:v>1332.09</c:v>
                </c:pt>
                <c:pt idx="1247" formatCode="0.00E+00">
                  <c:v>1351.52</c:v>
                </c:pt>
                <c:pt idx="1248" formatCode="0.00E+00">
                  <c:v>1370.69</c:v>
                </c:pt>
                <c:pt idx="1249" formatCode="0.00E+00">
                  <c:v>1389.59</c:v>
                </c:pt>
                <c:pt idx="1250" formatCode="0.00E+00">
                  <c:v>1408.22</c:v>
                </c:pt>
                <c:pt idx="1251" formatCode="0.00E+00">
                  <c:v>1426.58</c:v>
                </c:pt>
                <c:pt idx="1252" formatCode="0.00E+00">
                  <c:v>1444.65</c:v>
                </c:pt>
                <c:pt idx="1253" formatCode="0.00E+00">
                  <c:v>1462.43</c:v>
                </c:pt>
                <c:pt idx="1254" formatCode="0.00E+00">
                  <c:v>1479.93</c:v>
                </c:pt>
                <c:pt idx="1255" formatCode="0.00E+00">
                  <c:v>1497.14</c:v>
                </c:pt>
                <c:pt idx="1256" formatCode="0.00E+00">
                  <c:v>1514.05</c:v>
                </c:pt>
                <c:pt idx="1257" formatCode="0.00E+00">
                  <c:v>1530.66</c:v>
                </c:pt>
                <c:pt idx="1258" formatCode="0.00E+00">
                  <c:v>1546.96</c:v>
                </c:pt>
                <c:pt idx="1259" formatCode="0.00E+00">
                  <c:v>1562.95</c:v>
                </c:pt>
                <c:pt idx="1260" formatCode="0.00E+00">
                  <c:v>1578.63</c:v>
                </c:pt>
                <c:pt idx="1261" formatCode="0.00E+00">
                  <c:v>1594</c:v>
                </c:pt>
                <c:pt idx="1262" formatCode="0.00E+00">
                  <c:v>1609.04</c:v>
                </c:pt>
                <c:pt idx="1263" formatCode="0.00E+00">
                  <c:v>1623.76</c:v>
                </c:pt>
                <c:pt idx="1264" formatCode="0.00E+00">
                  <c:v>1638.16</c:v>
                </c:pt>
                <c:pt idx="1265" formatCode="0.00E+00">
                  <c:v>1652.22</c:v>
                </c:pt>
                <c:pt idx="1266" formatCode="0.00E+00">
                  <c:v>1665.95</c:v>
                </c:pt>
                <c:pt idx="1267" formatCode="0.00E+00">
                  <c:v>1679.33</c:v>
                </c:pt>
                <c:pt idx="1268" formatCode="0.00E+00">
                  <c:v>1692.38</c:v>
                </c:pt>
                <c:pt idx="1269" formatCode="0.00E+00">
                  <c:v>1705.08</c:v>
                </c:pt>
                <c:pt idx="1270" formatCode="0.00E+00">
                  <c:v>1717.44</c:v>
                </c:pt>
                <c:pt idx="1271" formatCode="0.00E+00">
                  <c:v>1729.44</c:v>
                </c:pt>
                <c:pt idx="1272" formatCode="0.00E+00">
                  <c:v>1741.09</c:v>
                </c:pt>
                <c:pt idx="1273" formatCode="0.00E+00">
                  <c:v>1752.39</c:v>
                </c:pt>
                <c:pt idx="1274" formatCode="0.00E+00">
                  <c:v>1763.32</c:v>
                </c:pt>
                <c:pt idx="1275" formatCode="0.00E+00">
                  <c:v>1773.89</c:v>
                </c:pt>
                <c:pt idx="1276" formatCode="0.00E+00">
                  <c:v>1784.1</c:v>
                </c:pt>
                <c:pt idx="1277" formatCode="0.00E+00">
                  <c:v>1793.94</c:v>
                </c:pt>
                <c:pt idx="1278" formatCode="0.00E+00">
                  <c:v>1803.4</c:v>
                </c:pt>
                <c:pt idx="1279" formatCode="0.00E+00">
                  <c:v>1812.5</c:v>
                </c:pt>
                <c:pt idx="1280" formatCode="0.00E+00">
                  <c:v>1821.21</c:v>
                </c:pt>
                <c:pt idx="1281" formatCode="0.00E+00">
                  <c:v>1829.55</c:v>
                </c:pt>
                <c:pt idx="1282" formatCode="0.00E+00">
                  <c:v>1837.51</c:v>
                </c:pt>
                <c:pt idx="1283" formatCode="0.00E+00">
                  <c:v>1845.09</c:v>
                </c:pt>
                <c:pt idx="1284" formatCode="0.00E+00">
                  <c:v>1852.28</c:v>
                </c:pt>
                <c:pt idx="1285" formatCode="0.00E+00">
                  <c:v>1859.08</c:v>
                </c:pt>
                <c:pt idx="1286" formatCode="0.00E+00">
                  <c:v>1865.5</c:v>
                </c:pt>
                <c:pt idx="1287" formatCode="0.00E+00">
                  <c:v>1871.53</c:v>
                </c:pt>
                <c:pt idx="1288" formatCode="0.00E+00">
                  <c:v>1877.16</c:v>
                </c:pt>
                <c:pt idx="1289" formatCode="0.00E+00">
                  <c:v>1882.4</c:v>
                </c:pt>
                <c:pt idx="1290" formatCode="0.00E+00">
                  <c:v>1887.24</c:v>
                </c:pt>
                <c:pt idx="1291" formatCode="0.00E+00">
                  <c:v>1891.69</c:v>
                </c:pt>
                <c:pt idx="1292" formatCode="0.00E+00">
                  <c:v>1895.74</c:v>
                </c:pt>
                <c:pt idx="1293" formatCode="0.00E+00">
                  <c:v>1899.38</c:v>
                </c:pt>
                <c:pt idx="1294" formatCode="0.00E+00">
                  <c:v>1902.63</c:v>
                </c:pt>
                <c:pt idx="1295" formatCode="0.00E+00">
                  <c:v>1905.48</c:v>
                </c:pt>
                <c:pt idx="1296" formatCode="0.00E+00">
                  <c:v>1907.92</c:v>
                </c:pt>
                <c:pt idx="1297" formatCode="0.00E+00">
                  <c:v>1909.95</c:v>
                </c:pt>
                <c:pt idx="1298" formatCode="0.00E+00">
                  <c:v>1911.58</c:v>
                </c:pt>
                <c:pt idx="1299" formatCode="0.00E+00">
                  <c:v>1912.8</c:v>
                </c:pt>
                <c:pt idx="1300" formatCode="0.00E+00">
                  <c:v>1913.62</c:v>
                </c:pt>
                <c:pt idx="1301" formatCode="0.00E+00">
                  <c:v>1914.02</c:v>
                </c:pt>
                <c:pt idx="1302" formatCode="0.00E+00">
                  <c:v>1914.02</c:v>
                </c:pt>
                <c:pt idx="1303" formatCode="0.00E+00">
                  <c:v>1913.61</c:v>
                </c:pt>
                <c:pt idx="1304" formatCode="0.00E+00">
                  <c:v>1912.79</c:v>
                </c:pt>
                <c:pt idx="1305" formatCode="0.00E+00">
                  <c:v>1911.56</c:v>
                </c:pt>
                <c:pt idx="1306" formatCode="0.00E+00">
                  <c:v>1909.92</c:v>
                </c:pt>
                <c:pt idx="1307" formatCode="0.00E+00">
                  <c:v>1907.87</c:v>
                </c:pt>
                <c:pt idx="1308" formatCode="0.00E+00">
                  <c:v>1905.41</c:v>
                </c:pt>
                <c:pt idx="1309" formatCode="0.00E+00">
                  <c:v>1902.54</c:v>
                </c:pt>
                <c:pt idx="1310" formatCode="0.00E+00">
                  <c:v>1899.25</c:v>
                </c:pt>
                <c:pt idx="1311" formatCode="0.00E+00">
                  <c:v>1895.56</c:v>
                </c:pt>
                <c:pt idx="1312" formatCode="0.00E+00">
                  <c:v>1891.46</c:v>
                </c:pt>
                <c:pt idx="1313" formatCode="0.00E+00">
                  <c:v>1886.94</c:v>
                </c:pt>
                <c:pt idx="1314" formatCode="0.00E+00">
                  <c:v>1882.02</c:v>
                </c:pt>
                <c:pt idx="1315" formatCode="0.00E+00">
                  <c:v>1876.69</c:v>
                </c:pt>
                <c:pt idx="1316" formatCode="0.00E+00">
                  <c:v>1870.95</c:v>
                </c:pt>
                <c:pt idx="1317" formatCode="0.00E+00">
                  <c:v>1864.81</c:v>
                </c:pt>
                <c:pt idx="1318" formatCode="0.00E+00">
                  <c:v>1858.25</c:v>
                </c:pt>
                <c:pt idx="1319" formatCode="0.00E+00">
                  <c:v>1851.29</c:v>
                </c:pt>
                <c:pt idx="1320" formatCode="0.00E+00">
                  <c:v>1843.93</c:v>
                </c:pt>
                <c:pt idx="1321" formatCode="0.00E+00">
                  <c:v>1836.16</c:v>
                </c:pt>
                <c:pt idx="1322" formatCode="0.00E+00">
                  <c:v>1827.99</c:v>
                </c:pt>
                <c:pt idx="1323" formatCode="0.00E+00">
                  <c:v>1819.42</c:v>
                </c:pt>
                <c:pt idx="1324" formatCode="0.00E+00">
                  <c:v>1810.45</c:v>
                </c:pt>
                <c:pt idx="1325" formatCode="0.00E+00">
                  <c:v>1801.08</c:v>
                </c:pt>
                <c:pt idx="1326" formatCode="0.00E+00">
                  <c:v>1791.32</c:v>
                </c:pt>
                <c:pt idx="1327" formatCode="0.00E+00">
                  <c:v>1781.16</c:v>
                </c:pt>
                <c:pt idx="1328" formatCode="0.00E+00">
                  <c:v>1770.6</c:v>
                </c:pt>
                <c:pt idx="1329" formatCode="0.00E+00">
                  <c:v>1759.66</c:v>
                </c:pt>
                <c:pt idx="1330" formatCode="0.00E+00">
                  <c:v>1748.32</c:v>
                </c:pt>
                <c:pt idx="1331" formatCode="0.00E+00">
                  <c:v>1736.6</c:v>
                </c:pt>
                <c:pt idx="1332" formatCode="0.00E+00">
                  <c:v>1724.49</c:v>
                </c:pt>
                <c:pt idx="1333" formatCode="0.00E+00">
                  <c:v>1712</c:v>
                </c:pt>
                <c:pt idx="1334" formatCode="0.00E+00">
                  <c:v>1699.12</c:v>
                </c:pt>
                <c:pt idx="1335" formatCode="0.00E+00">
                  <c:v>1685.86</c:v>
                </c:pt>
                <c:pt idx="1336" formatCode="0.00E+00">
                  <c:v>1672.23</c:v>
                </c:pt>
                <c:pt idx="1337" formatCode="0.00E+00">
                  <c:v>1658.23</c:v>
                </c:pt>
                <c:pt idx="1338" formatCode="0.00E+00">
                  <c:v>1643.85</c:v>
                </c:pt>
                <c:pt idx="1339" formatCode="0.00E+00">
                  <c:v>1629.1</c:v>
                </c:pt>
                <c:pt idx="1340" formatCode="0.00E+00">
                  <c:v>1613.99</c:v>
                </c:pt>
                <c:pt idx="1341" formatCode="0.00E+00">
                  <c:v>1598.51</c:v>
                </c:pt>
                <c:pt idx="1342" formatCode="0.00E+00">
                  <c:v>1582.67</c:v>
                </c:pt>
                <c:pt idx="1343" formatCode="0.00E+00">
                  <c:v>1566.47</c:v>
                </c:pt>
                <c:pt idx="1344" formatCode="0.00E+00">
                  <c:v>1549.92</c:v>
                </c:pt>
                <c:pt idx="1345" formatCode="0.00E+00">
                  <c:v>1533.02</c:v>
                </c:pt>
                <c:pt idx="1346" formatCode="0.00E+00">
                  <c:v>1515.76</c:v>
                </c:pt>
                <c:pt idx="1347" formatCode="0.00E+00">
                  <c:v>1498.17</c:v>
                </c:pt>
                <c:pt idx="1348" formatCode="0.00E+00">
                  <c:v>1480.23</c:v>
                </c:pt>
                <c:pt idx="1349" formatCode="0.00E+00">
                  <c:v>1461.95</c:v>
                </c:pt>
                <c:pt idx="1350" formatCode="0.00E+00">
                  <c:v>1443.33</c:v>
                </c:pt>
                <c:pt idx="1351" formatCode="0.00E+00">
                  <c:v>1424.39</c:v>
                </c:pt>
                <c:pt idx="1352" formatCode="0.00E+00">
                  <c:v>1405.11</c:v>
                </c:pt>
                <c:pt idx="1353" formatCode="0.00E+00">
                  <c:v>1385.52</c:v>
                </c:pt>
                <c:pt idx="1354" formatCode="0.00E+00">
                  <c:v>1365.6</c:v>
                </c:pt>
                <c:pt idx="1355" formatCode="0.00E+00">
                  <c:v>1345.37</c:v>
                </c:pt>
                <c:pt idx="1356" formatCode="0.00E+00">
                  <c:v>1324.82</c:v>
                </c:pt>
                <c:pt idx="1357" formatCode="0.00E+00">
                  <c:v>1303.96</c:v>
                </c:pt>
                <c:pt idx="1358" formatCode="0.00E+00">
                  <c:v>1282.81</c:v>
                </c:pt>
                <c:pt idx="1359" formatCode="0.00E+00">
                  <c:v>1261.3499999999999</c:v>
                </c:pt>
                <c:pt idx="1360" formatCode="0.00E+00">
                  <c:v>1239.5899999999999</c:v>
                </c:pt>
                <c:pt idx="1361" formatCode="0.00E+00">
                  <c:v>1217.54</c:v>
                </c:pt>
                <c:pt idx="1362" formatCode="0.00E+00">
                  <c:v>1195.21</c:v>
                </c:pt>
                <c:pt idx="1363" formatCode="0.00E+00">
                  <c:v>1172.5899999999999</c:v>
                </c:pt>
                <c:pt idx="1364" formatCode="0.00E+00">
                  <c:v>1149.7</c:v>
                </c:pt>
                <c:pt idx="1365" formatCode="0.00E+00">
                  <c:v>1126.53</c:v>
                </c:pt>
                <c:pt idx="1366" formatCode="0.00E+00">
                  <c:v>1103.0899999999999</c:v>
                </c:pt>
                <c:pt idx="1367" formatCode="0.00E+00">
                  <c:v>1079.3900000000001</c:v>
                </c:pt>
                <c:pt idx="1368" formatCode="0.00E+00">
                  <c:v>1055.43</c:v>
                </c:pt>
                <c:pt idx="1369" formatCode="0.00E+00">
                  <c:v>1031.21</c:v>
                </c:pt>
                <c:pt idx="1370" formatCode="0.00E+00">
                  <c:v>1006.74</c:v>
                </c:pt>
                <c:pt idx="1371">
                  <c:v>982.03300000000002</c:v>
                </c:pt>
                <c:pt idx="1372">
                  <c:v>957.08199999999999</c:v>
                </c:pt>
                <c:pt idx="1373">
                  <c:v>931.89700000000005</c:v>
                </c:pt>
                <c:pt idx="1374">
                  <c:v>906.48099999999999</c:v>
                </c:pt>
                <c:pt idx="1375">
                  <c:v>880.84100000000001</c:v>
                </c:pt>
                <c:pt idx="1376">
                  <c:v>854.98199999999997</c:v>
                </c:pt>
                <c:pt idx="1377">
                  <c:v>828.90899999999999</c:v>
                </c:pt>
                <c:pt idx="1378">
                  <c:v>802.62800000000004</c:v>
                </c:pt>
                <c:pt idx="1379">
                  <c:v>776.14400000000001</c:v>
                </c:pt>
                <c:pt idx="1380">
                  <c:v>749.46100000000001</c:v>
                </c:pt>
                <c:pt idx="1381">
                  <c:v>722.58600000000001</c:v>
                </c:pt>
                <c:pt idx="1382">
                  <c:v>695.524</c:v>
                </c:pt>
                <c:pt idx="1383">
                  <c:v>668.28200000000004</c:v>
                </c:pt>
                <c:pt idx="1384">
                  <c:v>640.86300000000006</c:v>
                </c:pt>
                <c:pt idx="1385">
                  <c:v>613.27499999999998</c:v>
                </c:pt>
                <c:pt idx="1386">
                  <c:v>585.52300000000002</c:v>
                </c:pt>
                <c:pt idx="1387">
                  <c:v>557.61199999999997</c:v>
                </c:pt>
                <c:pt idx="1388">
                  <c:v>529.54899999999998</c:v>
                </c:pt>
                <c:pt idx="1389">
                  <c:v>501.33800000000002</c:v>
                </c:pt>
                <c:pt idx="1390">
                  <c:v>472.98700000000002</c:v>
                </c:pt>
                <c:pt idx="1391">
                  <c:v>444.50099999999998</c:v>
                </c:pt>
                <c:pt idx="1392">
                  <c:v>415.88600000000002</c:v>
                </c:pt>
                <c:pt idx="1393">
                  <c:v>387.14800000000002</c:v>
                </c:pt>
                <c:pt idx="1394">
                  <c:v>358.29300000000001</c:v>
                </c:pt>
                <c:pt idx="1395">
                  <c:v>329.327</c:v>
                </c:pt>
                <c:pt idx="1396">
                  <c:v>300.25599999999997</c:v>
                </c:pt>
                <c:pt idx="1397">
                  <c:v>271.08699999999999</c:v>
                </c:pt>
                <c:pt idx="1398">
                  <c:v>241.82400000000001</c:v>
                </c:pt>
                <c:pt idx="1399">
                  <c:v>212.476</c:v>
                </c:pt>
                <c:pt idx="1400">
                  <c:v>183.047</c:v>
                </c:pt>
                <c:pt idx="1401">
                  <c:v>153.54499999999999</c:v>
                </c:pt>
                <c:pt idx="1402">
                  <c:v>123.97499999999999</c:v>
                </c:pt>
                <c:pt idx="1403">
                  <c:v>94.342699999999994</c:v>
                </c:pt>
                <c:pt idx="1404">
                  <c:v>64.655699999999996</c:v>
                </c:pt>
                <c:pt idx="1405">
                  <c:v>34.919699999999999</c:v>
                </c:pt>
                <c:pt idx="1406">
                  <c:v>5.1413900000000003</c:v>
                </c:pt>
                <c:pt idx="1407">
                  <c:v>-24.673400000000001</c:v>
                </c:pt>
                <c:pt idx="1408">
                  <c:v>-54.517600000000002</c:v>
                </c:pt>
                <c:pt idx="1409">
                  <c:v>-84.385400000000004</c:v>
                </c:pt>
                <c:pt idx="1410">
                  <c:v>-114.271</c:v>
                </c:pt>
                <c:pt idx="1411">
                  <c:v>-144.167</c:v>
                </c:pt>
                <c:pt idx="1412">
                  <c:v>-174.06700000000001</c:v>
                </c:pt>
                <c:pt idx="1413">
                  <c:v>-203.965</c:v>
                </c:pt>
                <c:pt idx="1414">
                  <c:v>-233.85400000000001</c:v>
                </c:pt>
                <c:pt idx="1415">
                  <c:v>-263.72899999999998</c:v>
                </c:pt>
                <c:pt idx="1416">
                  <c:v>-293.58199999999999</c:v>
                </c:pt>
                <c:pt idx="1417">
                  <c:v>-323.40800000000002</c:v>
                </c:pt>
                <c:pt idx="1418">
                  <c:v>-353.19799999999998</c:v>
                </c:pt>
                <c:pt idx="1419">
                  <c:v>-382.94900000000001</c:v>
                </c:pt>
                <c:pt idx="1420">
                  <c:v>-412.65199999999999</c:v>
                </c:pt>
                <c:pt idx="1421">
                  <c:v>-442.30200000000002</c:v>
                </c:pt>
                <c:pt idx="1422">
                  <c:v>-471.892</c:v>
                </c:pt>
                <c:pt idx="1423">
                  <c:v>-501.416</c:v>
                </c:pt>
                <c:pt idx="1424">
                  <c:v>-530.86699999999996</c:v>
                </c:pt>
                <c:pt idx="1425">
                  <c:v>-560.23800000000006</c:v>
                </c:pt>
                <c:pt idx="1426">
                  <c:v>-589.52499999999998</c:v>
                </c:pt>
                <c:pt idx="1427">
                  <c:v>-618.71900000000005</c:v>
                </c:pt>
                <c:pt idx="1428">
                  <c:v>-647.81500000000005</c:v>
                </c:pt>
                <c:pt idx="1429">
                  <c:v>-676.80700000000002</c:v>
                </c:pt>
                <c:pt idx="1430">
                  <c:v>-705.68700000000001</c:v>
                </c:pt>
                <c:pt idx="1431">
                  <c:v>-734.45</c:v>
                </c:pt>
                <c:pt idx="1432">
                  <c:v>-763.08900000000006</c:v>
                </c:pt>
                <c:pt idx="1433">
                  <c:v>-791.59900000000005</c:v>
                </c:pt>
                <c:pt idx="1434">
                  <c:v>-819.97299999999996</c:v>
                </c:pt>
                <c:pt idx="1435">
                  <c:v>-848.20399999999995</c:v>
                </c:pt>
                <c:pt idx="1436">
                  <c:v>-876.28599999999994</c:v>
                </c:pt>
                <c:pt idx="1437">
                  <c:v>-904.21299999999997</c:v>
                </c:pt>
                <c:pt idx="1438">
                  <c:v>-931.98</c:v>
                </c:pt>
                <c:pt idx="1439">
                  <c:v>-959.58</c:v>
                </c:pt>
                <c:pt idx="1440">
                  <c:v>-987.00599999999997</c:v>
                </c:pt>
                <c:pt idx="1441" formatCode="0.00E+00">
                  <c:v>-1014.25</c:v>
                </c:pt>
                <c:pt idx="1442" formatCode="0.00E+00">
                  <c:v>-1041.32</c:v>
                </c:pt>
                <c:pt idx="1443" formatCode="0.00E+00">
                  <c:v>-1068.19</c:v>
                </c:pt>
                <c:pt idx="1444" formatCode="0.00E+00">
                  <c:v>-1094.8599999999999</c:v>
                </c:pt>
                <c:pt idx="1445" formatCode="0.00E+00">
                  <c:v>-1121.33</c:v>
                </c:pt>
                <c:pt idx="1446" formatCode="0.00E+00">
                  <c:v>-1147.5899999999999</c:v>
                </c:pt>
                <c:pt idx="1447" formatCode="0.00E+00">
                  <c:v>-1173.6400000000001</c:v>
                </c:pt>
                <c:pt idx="1448" formatCode="0.00E+00">
                  <c:v>-1199.46</c:v>
                </c:pt>
                <c:pt idx="1449" formatCode="0.00E+00">
                  <c:v>-1225.06</c:v>
                </c:pt>
                <c:pt idx="1450" formatCode="0.00E+00">
                  <c:v>-1250.43</c:v>
                </c:pt>
                <c:pt idx="1451" formatCode="0.00E+00">
                  <c:v>-1275.55</c:v>
                </c:pt>
                <c:pt idx="1452" formatCode="0.00E+00">
                  <c:v>-1300.43</c:v>
                </c:pt>
                <c:pt idx="1453" formatCode="0.00E+00">
                  <c:v>-1325.07</c:v>
                </c:pt>
                <c:pt idx="1454" formatCode="0.00E+00">
                  <c:v>-1349.45</c:v>
                </c:pt>
                <c:pt idx="1455" formatCode="0.00E+00">
                  <c:v>-1373.57</c:v>
                </c:pt>
                <c:pt idx="1456" formatCode="0.00E+00">
                  <c:v>-1397.42</c:v>
                </c:pt>
                <c:pt idx="1457" formatCode="0.00E+00">
                  <c:v>-1421</c:v>
                </c:pt>
                <c:pt idx="1458" formatCode="0.00E+00">
                  <c:v>-1444.31</c:v>
                </c:pt>
                <c:pt idx="1459" formatCode="0.00E+00">
                  <c:v>-1467.33</c:v>
                </c:pt>
                <c:pt idx="1460" formatCode="0.00E+00">
                  <c:v>-1490.06</c:v>
                </c:pt>
                <c:pt idx="1461" formatCode="0.00E+00">
                  <c:v>-1512.51</c:v>
                </c:pt>
                <c:pt idx="1462" formatCode="0.00E+00">
                  <c:v>-1534.65</c:v>
                </c:pt>
                <c:pt idx="1463" formatCode="0.00E+00">
                  <c:v>-1556.5</c:v>
                </c:pt>
                <c:pt idx="1464" formatCode="0.00E+00">
                  <c:v>-1578.03</c:v>
                </c:pt>
                <c:pt idx="1465" formatCode="0.00E+00">
                  <c:v>-1599.26</c:v>
                </c:pt>
                <c:pt idx="1466" formatCode="0.00E+00">
                  <c:v>-1620.16</c:v>
                </c:pt>
                <c:pt idx="1467" formatCode="0.00E+00">
                  <c:v>-1640.75</c:v>
                </c:pt>
                <c:pt idx="1468" formatCode="0.00E+00">
                  <c:v>-1661</c:v>
                </c:pt>
                <c:pt idx="1469" formatCode="0.00E+00">
                  <c:v>-1680.93</c:v>
                </c:pt>
                <c:pt idx="1470" formatCode="0.00E+00">
                  <c:v>-1700.51</c:v>
                </c:pt>
                <c:pt idx="1471" formatCode="0.00E+00">
                  <c:v>-1719.76</c:v>
                </c:pt>
                <c:pt idx="1472" formatCode="0.00E+00">
                  <c:v>-1738.66</c:v>
                </c:pt>
                <c:pt idx="1473" formatCode="0.00E+00">
                  <c:v>-1757.21</c:v>
                </c:pt>
                <c:pt idx="1474" formatCode="0.00E+00">
                  <c:v>-1775.41</c:v>
                </c:pt>
                <c:pt idx="1475" formatCode="0.00E+00">
                  <c:v>-1793.24</c:v>
                </c:pt>
                <c:pt idx="1476" formatCode="0.00E+00">
                  <c:v>-1810.72</c:v>
                </c:pt>
                <c:pt idx="1477" formatCode="0.00E+00">
                  <c:v>-1827.83</c:v>
                </c:pt>
                <c:pt idx="1478" formatCode="0.00E+00">
                  <c:v>-1844.57</c:v>
                </c:pt>
                <c:pt idx="1479" formatCode="0.00E+00">
                  <c:v>-1860.93</c:v>
                </c:pt>
                <c:pt idx="1480" formatCode="0.00E+00">
                  <c:v>-1876.91</c:v>
                </c:pt>
                <c:pt idx="1481" formatCode="0.00E+00">
                  <c:v>-1892.51</c:v>
                </c:pt>
                <c:pt idx="1482" formatCode="0.00E+00">
                  <c:v>-1907.72</c:v>
                </c:pt>
                <c:pt idx="1483" formatCode="0.00E+00">
                  <c:v>-1922.55</c:v>
                </c:pt>
                <c:pt idx="1484" formatCode="0.00E+00">
                  <c:v>-1936.98</c:v>
                </c:pt>
                <c:pt idx="1485" formatCode="0.00E+00">
                  <c:v>-1951.01</c:v>
                </c:pt>
                <c:pt idx="1486" formatCode="0.00E+00">
                  <c:v>-1964.64</c:v>
                </c:pt>
                <c:pt idx="1487" formatCode="0.00E+00">
                  <c:v>-1977.87</c:v>
                </c:pt>
                <c:pt idx="1488" formatCode="0.00E+00">
                  <c:v>-1990.69</c:v>
                </c:pt>
                <c:pt idx="1489" formatCode="0.00E+00">
                  <c:v>-2003.1</c:v>
                </c:pt>
                <c:pt idx="1490" formatCode="0.00E+00">
                  <c:v>-2015.09</c:v>
                </c:pt>
                <c:pt idx="1491" formatCode="0.00E+00">
                  <c:v>-2026.67</c:v>
                </c:pt>
                <c:pt idx="1492" formatCode="0.00E+00">
                  <c:v>-2037.83</c:v>
                </c:pt>
                <c:pt idx="1493" formatCode="0.00E+00">
                  <c:v>-2048.5700000000002</c:v>
                </c:pt>
                <c:pt idx="1494" formatCode="0.00E+00">
                  <c:v>-2058.88</c:v>
                </c:pt>
                <c:pt idx="1495" formatCode="0.00E+00">
                  <c:v>-2068.7600000000002</c:v>
                </c:pt>
                <c:pt idx="1496" formatCode="0.00E+00">
                  <c:v>-2078.21</c:v>
                </c:pt>
                <c:pt idx="1497" formatCode="0.00E+00">
                  <c:v>-2087.23</c:v>
                </c:pt>
                <c:pt idx="1498" formatCode="0.00E+00">
                  <c:v>-2095.81</c:v>
                </c:pt>
                <c:pt idx="1499" formatCode="0.00E+00">
                  <c:v>-2103.96</c:v>
                </c:pt>
                <c:pt idx="1500" formatCode="0.00E+00">
                  <c:v>-2111.67</c:v>
                </c:pt>
                <c:pt idx="1501" formatCode="0.00E+00">
                  <c:v>-2118.9299999999998</c:v>
                </c:pt>
                <c:pt idx="1502" formatCode="0.00E+00">
                  <c:v>-2125.75</c:v>
                </c:pt>
                <c:pt idx="1503" formatCode="0.00E+00">
                  <c:v>-2132.12</c:v>
                </c:pt>
                <c:pt idx="1504" formatCode="0.00E+00">
                  <c:v>-2138.0500000000002</c:v>
                </c:pt>
                <c:pt idx="1505" formatCode="0.00E+00">
                  <c:v>-2143.52</c:v>
                </c:pt>
                <c:pt idx="1506" formatCode="0.00E+00">
                  <c:v>-2148.5500000000002</c:v>
                </c:pt>
                <c:pt idx="1507" formatCode="0.00E+00">
                  <c:v>-2153.12</c:v>
                </c:pt>
                <c:pt idx="1508" formatCode="0.00E+00">
                  <c:v>-2157.2399999999998</c:v>
                </c:pt>
                <c:pt idx="1509" formatCode="0.00E+00">
                  <c:v>-2160.9</c:v>
                </c:pt>
                <c:pt idx="1510" formatCode="0.00E+00">
                  <c:v>-2164.1</c:v>
                </c:pt>
                <c:pt idx="1511" formatCode="0.00E+00">
                  <c:v>-2166.85</c:v>
                </c:pt>
                <c:pt idx="1512" formatCode="0.00E+00">
                  <c:v>-2169.13</c:v>
                </c:pt>
                <c:pt idx="1513" formatCode="0.00E+00">
                  <c:v>-2170.96</c:v>
                </c:pt>
                <c:pt idx="1514" formatCode="0.00E+00">
                  <c:v>-2172.3200000000002</c:v>
                </c:pt>
                <c:pt idx="1515" formatCode="0.00E+00">
                  <c:v>-2173.23</c:v>
                </c:pt>
                <c:pt idx="1516" formatCode="0.00E+00">
                  <c:v>-2173.67</c:v>
                </c:pt>
                <c:pt idx="1517" formatCode="0.00E+00">
                  <c:v>-2173.65</c:v>
                </c:pt>
                <c:pt idx="1518" formatCode="0.00E+00">
                  <c:v>-2173.16</c:v>
                </c:pt>
                <c:pt idx="1519" formatCode="0.00E+00">
                  <c:v>-2172.21</c:v>
                </c:pt>
                <c:pt idx="1520" formatCode="0.00E+00">
                  <c:v>-2170.8000000000002</c:v>
                </c:pt>
                <c:pt idx="1521" formatCode="0.00E+00">
                  <c:v>-2168.92</c:v>
                </c:pt>
                <c:pt idx="1522" formatCode="0.00E+00">
                  <c:v>-2166.5700000000002</c:v>
                </c:pt>
                <c:pt idx="1523" formatCode="0.00E+00">
                  <c:v>-2163.77</c:v>
                </c:pt>
                <c:pt idx="1524" formatCode="0.00E+00">
                  <c:v>-2160.4899999999998</c:v>
                </c:pt>
                <c:pt idx="1525" formatCode="0.00E+00">
                  <c:v>-2156.7600000000002</c:v>
                </c:pt>
                <c:pt idx="1526" formatCode="0.00E+00">
                  <c:v>-2152.56</c:v>
                </c:pt>
                <c:pt idx="1527" formatCode="0.00E+00">
                  <c:v>-2147.89</c:v>
                </c:pt>
                <c:pt idx="1528" formatCode="0.00E+00">
                  <c:v>-2142.7600000000002</c:v>
                </c:pt>
                <c:pt idx="1529" formatCode="0.00E+00">
                  <c:v>-2137.17</c:v>
                </c:pt>
                <c:pt idx="1530" formatCode="0.00E+00">
                  <c:v>-2131.12</c:v>
                </c:pt>
                <c:pt idx="1531" formatCode="0.00E+00">
                  <c:v>-2124.61</c:v>
                </c:pt>
                <c:pt idx="1532" formatCode="0.00E+00">
                  <c:v>-2117.64</c:v>
                </c:pt>
                <c:pt idx="1533" formatCode="0.00E+00">
                  <c:v>-2110.1999999999998</c:v>
                </c:pt>
                <c:pt idx="1534" formatCode="0.00E+00">
                  <c:v>-2102.31</c:v>
                </c:pt>
                <c:pt idx="1535" formatCode="0.00E+00">
                  <c:v>-2093.9699999999998</c:v>
                </c:pt>
                <c:pt idx="1536" formatCode="0.00E+00">
                  <c:v>-2085.17</c:v>
                </c:pt>
                <c:pt idx="1537" formatCode="0.00E+00">
                  <c:v>-2075.91</c:v>
                </c:pt>
                <c:pt idx="1538" formatCode="0.00E+00">
                  <c:v>-2066.1999999999998</c:v>
                </c:pt>
                <c:pt idx="1539" formatCode="0.00E+00">
                  <c:v>-2056.04</c:v>
                </c:pt>
                <c:pt idx="1540" formatCode="0.00E+00">
                  <c:v>-2045.43</c:v>
                </c:pt>
                <c:pt idx="1541" formatCode="0.00E+00">
                  <c:v>-2034.38</c:v>
                </c:pt>
                <c:pt idx="1542" formatCode="0.00E+00">
                  <c:v>-2022.88</c:v>
                </c:pt>
                <c:pt idx="1543" formatCode="0.00E+00">
                  <c:v>-2010.93</c:v>
                </c:pt>
                <c:pt idx="1544" formatCode="0.00E+00">
                  <c:v>-1998.54</c:v>
                </c:pt>
                <c:pt idx="1545" formatCode="0.00E+00">
                  <c:v>-1985.72</c:v>
                </c:pt>
                <c:pt idx="1546" formatCode="0.00E+00">
                  <c:v>-1972.45</c:v>
                </c:pt>
                <c:pt idx="1547" formatCode="0.00E+00">
                  <c:v>-1958.76</c:v>
                </c:pt>
                <c:pt idx="1548" formatCode="0.00E+00">
                  <c:v>-1944.63</c:v>
                </c:pt>
                <c:pt idx="1549" formatCode="0.00E+00">
                  <c:v>-1930.07</c:v>
                </c:pt>
                <c:pt idx="1550" formatCode="0.00E+00">
                  <c:v>-1915.09</c:v>
                </c:pt>
                <c:pt idx="1551" formatCode="0.00E+00">
                  <c:v>-1899.68</c:v>
                </c:pt>
                <c:pt idx="1552" formatCode="0.00E+00">
                  <c:v>-1883.85</c:v>
                </c:pt>
                <c:pt idx="1553" formatCode="0.00E+00">
                  <c:v>-1867.6</c:v>
                </c:pt>
                <c:pt idx="1554" formatCode="0.00E+00">
                  <c:v>-1850.93</c:v>
                </c:pt>
                <c:pt idx="1555" formatCode="0.00E+00">
                  <c:v>-1833.86</c:v>
                </c:pt>
                <c:pt idx="1556" formatCode="0.00E+00">
                  <c:v>-1816.37</c:v>
                </c:pt>
                <c:pt idx="1557" formatCode="0.00E+00">
                  <c:v>-1798.48</c:v>
                </c:pt>
                <c:pt idx="1558" formatCode="0.00E+00">
                  <c:v>-1780.19</c:v>
                </c:pt>
                <c:pt idx="1559" formatCode="0.00E+00">
                  <c:v>-1761.5</c:v>
                </c:pt>
                <c:pt idx="1560" formatCode="0.00E+00">
                  <c:v>-1742.41</c:v>
                </c:pt>
                <c:pt idx="1561" formatCode="0.00E+00">
                  <c:v>-1722.94</c:v>
                </c:pt>
                <c:pt idx="1562" formatCode="0.00E+00">
                  <c:v>-1703.07</c:v>
                </c:pt>
                <c:pt idx="1563" formatCode="0.00E+00">
                  <c:v>-1682.83</c:v>
                </c:pt>
                <c:pt idx="1564" formatCode="0.00E+00">
                  <c:v>-1662.2</c:v>
                </c:pt>
                <c:pt idx="1565" formatCode="0.00E+00">
                  <c:v>-1641.2</c:v>
                </c:pt>
                <c:pt idx="1566" formatCode="0.00E+00">
                  <c:v>-1619.82</c:v>
                </c:pt>
                <c:pt idx="1567" formatCode="0.00E+00">
                  <c:v>-1598.08</c:v>
                </c:pt>
                <c:pt idx="1568" formatCode="0.00E+00">
                  <c:v>-1575.97</c:v>
                </c:pt>
                <c:pt idx="1569" formatCode="0.00E+00">
                  <c:v>-1553.51</c:v>
                </c:pt>
                <c:pt idx="1570" formatCode="0.00E+00">
                  <c:v>-1530.69</c:v>
                </c:pt>
                <c:pt idx="1571" formatCode="0.00E+00">
                  <c:v>-1507.52</c:v>
                </c:pt>
                <c:pt idx="1572" formatCode="0.00E+00">
                  <c:v>-1484.01</c:v>
                </c:pt>
                <c:pt idx="1573" formatCode="0.00E+00">
                  <c:v>-1460.16</c:v>
                </c:pt>
                <c:pt idx="1574" formatCode="0.00E+00">
                  <c:v>-1435.97</c:v>
                </c:pt>
                <c:pt idx="1575" formatCode="0.00E+00">
                  <c:v>-1411.45</c:v>
                </c:pt>
                <c:pt idx="1576" formatCode="0.00E+00">
                  <c:v>-1386.6</c:v>
                </c:pt>
                <c:pt idx="1577" formatCode="0.00E+00">
                  <c:v>-1361.43</c:v>
                </c:pt>
                <c:pt idx="1578" formatCode="0.00E+00">
                  <c:v>-1335.95</c:v>
                </c:pt>
                <c:pt idx="1579" formatCode="0.00E+00">
                  <c:v>-1310.1600000000001</c:v>
                </c:pt>
                <c:pt idx="1580" formatCode="0.00E+00">
                  <c:v>-1284.06</c:v>
                </c:pt>
                <c:pt idx="1581" formatCode="0.00E+00">
                  <c:v>-1257.6600000000001</c:v>
                </c:pt>
                <c:pt idx="1582" formatCode="0.00E+00">
                  <c:v>-1230.96</c:v>
                </c:pt>
                <c:pt idx="1583" formatCode="0.00E+00">
                  <c:v>-1203.98</c:v>
                </c:pt>
                <c:pt idx="1584" formatCode="0.00E+00">
                  <c:v>-1176.71</c:v>
                </c:pt>
                <c:pt idx="1585" formatCode="0.00E+00">
                  <c:v>-1149.1600000000001</c:v>
                </c:pt>
                <c:pt idx="1586" formatCode="0.00E+00">
                  <c:v>-1121.3399999999999</c:v>
                </c:pt>
                <c:pt idx="1587" formatCode="0.00E+00">
                  <c:v>-1093.26</c:v>
                </c:pt>
                <c:pt idx="1588" formatCode="0.00E+00">
                  <c:v>-1064.9100000000001</c:v>
                </c:pt>
                <c:pt idx="1589" formatCode="0.00E+00">
                  <c:v>-1036.3</c:v>
                </c:pt>
                <c:pt idx="1590" formatCode="0.00E+00">
                  <c:v>-1007.45</c:v>
                </c:pt>
                <c:pt idx="1591">
                  <c:v>-978.35299999999995</c:v>
                </c:pt>
                <c:pt idx="1592">
                  <c:v>-949.01800000000003</c:v>
                </c:pt>
                <c:pt idx="1593">
                  <c:v>-919.452</c:v>
                </c:pt>
                <c:pt idx="1594">
                  <c:v>-889.65899999999999</c:v>
                </c:pt>
                <c:pt idx="1595">
                  <c:v>-859.64599999999996</c:v>
                </c:pt>
                <c:pt idx="1596">
                  <c:v>-829.42</c:v>
                </c:pt>
                <c:pt idx="1597">
                  <c:v>-798.98699999999997</c:v>
                </c:pt>
                <c:pt idx="1598">
                  <c:v>-768.35199999999998</c:v>
                </c:pt>
                <c:pt idx="1599">
                  <c:v>-737.524</c:v>
                </c:pt>
                <c:pt idx="1600">
                  <c:v>-706.50800000000004</c:v>
                </c:pt>
                <c:pt idx="1601">
                  <c:v>-675.31</c:v>
                </c:pt>
                <c:pt idx="1602">
                  <c:v>-643.93600000000004</c:v>
                </c:pt>
                <c:pt idx="1603">
                  <c:v>-612.39400000000001</c:v>
                </c:pt>
                <c:pt idx="1604">
                  <c:v>-580.69000000000005</c:v>
                </c:pt>
                <c:pt idx="1605">
                  <c:v>-548.83100000000002</c:v>
                </c:pt>
                <c:pt idx="1606">
                  <c:v>-516.82299999999998</c:v>
                </c:pt>
                <c:pt idx="1607">
                  <c:v>-484.673</c:v>
                </c:pt>
                <c:pt idx="1608">
                  <c:v>-452.387</c:v>
                </c:pt>
                <c:pt idx="1609">
                  <c:v>-419.97399999999999</c:v>
                </c:pt>
                <c:pt idx="1610">
                  <c:v>-387.43799999999999</c:v>
                </c:pt>
                <c:pt idx="1611">
                  <c:v>-354.78699999999998</c:v>
                </c:pt>
                <c:pt idx="1612">
                  <c:v>-322.029</c:v>
                </c:pt>
                <c:pt idx="1613">
                  <c:v>-289.16899999999998</c:v>
                </c:pt>
                <c:pt idx="1614">
                  <c:v>-256.21600000000001</c:v>
                </c:pt>
                <c:pt idx="1615">
                  <c:v>-223.17500000000001</c:v>
                </c:pt>
                <c:pt idx="1616">
                  <c:v>-190.05500000000001</c:v>
                </c:pt>
                <c:pt idx="1617">
                  <c:v>-156.86099999999999</c:v>
                </c:pt>
                <c:pt idx="1618">
                  <c:v>-123.6</c:v>
                </c:pt>
                <c:pt idx="1619">
                  <c:v>-90.280699999999996</c:v>
                </c:pt>
                <c:pt idx="1620">
                  <c:v>-56.909199999999998</c:v>
                </c:pt>
                <c:pt idx="1621">
                  <c:v>-23.4925</c:v>
                </c:pt>
                <c:pt idx="1622">
                  <c:v>9.9616399999999992</c:v>
                </c:pt>
                <c:pt idx="1623">
                  <c:v>43.446599999999997</c:v>
                </c:pt>
                <c:pt idx="1624">
                  <c:v>76.955299999999994</c:v>
                </c:pt>
                <c:pt idx="1625">
                  <c:v>110.48</c:v>
                </c:pt>
                <c:pt idx="1626">
                  <c:v>144.01499999999999</c:v>
                </c:pt>
                <c:pt idx="1627">
                  <c:v>177.55099999999999</c:v>
                </c:pt>
                <c:pt idx="1628">
                  <c:v>211.08199999999999</c:v>
                </c:pt>
                <c:pt idx="1629">
                  <c:v>244.601</c:v>
                </c:pt>
                <c:pt idx="1630">
                  <c:v>278.101</c:v>
                </c:pt>
                <c:pt idx="1631">
                  <c:v>311.57400000000001</c:v>
                </c:pt>
                <c:pt idx="1632">
                  <c:v>345.01299999999998</c:v>
                </c:pt>
                <c:pt idx="1633">
                  <c:v>378.411</c:v>
                </c:pt>
                <c:pt idx="1634">
                  <c:v>411.76100000000002</c:v>
                </c:pt>
                <c:pt idx="1635">
                  <c:v>445.05599999999998</c:v>
                </c:pt>
                <c:pt idx="1636">
                  <c:v>478.28800000000001</c:v>
                </c:pt>
                <c:pt idx="1637">
                  <c:v>511.45</c:v>
                </c:pt>
                <c:pt idx="1638">
                  <c:v>544.53599999999994</c:v>
                </c:pt>
                <c:pt idx="1639">
                  <c:v>577.53800000000001</c:v>
                </c:pt>
                <c:pt idx="1640">
                  <c:v>610.44899999999996</c:v>
                </c:pt>
                <c:pt idx="1641">
                  <c:v>643.26199999999994</c:v>
                </c:pt>
                <c:pt idx="1642">
                  <c:v>675.96900000000005</c:v>
                </c:pt>
                <c:pt idx="1643">
                  <c:v>708.56299999999999</c:v>
                </c:pt>
                <c:pt idx="1644">
                  <c:v>741.03899999999999</c:v>
                </c:pt>
                <c:pt idx="1645">
                  <c:v>773.38699999999994</c:v>
                </c:pt>
                <c:pt idx="1646">
                  <c:v>805.60199999999998</c:v>
                </c:pt>
                <c:pt idx="1647">
                  <c:v>837.67700000000002</c:v>
                </c:pt>
                <c:pt idx="1648">
                  <c:v>869.60299999999995</c:v>
                </c:pt>
                <c:pt idx="1649">
                  <c:v>901.375</c:v>
                </c:pt>
                <c:pt idx="1650">
                  <c:v>932.98500000000001</c:v>
                </c:pt>
                <c:pt idx="1651">
                  <c:v>964.42700000000002</c:v>
                </c:pt>
                <c:pt idx="1652">
                  <c:v>995.69299999999998</c:v>
                </c:pt>
                <c:pt idx="1653" formatCode="0.00E+00">
                  <c:v>1026.78</c:v>
                </c:pt>
                <c:pt idx="1654" formatCode="0.00E+00">
                  <c:v>1057.67</c:v>
                </c:pt>
                <c:pt idx="1655" formatCode="0.00E+00">
                  <c:v>1088.3699999999999</c:v>
                </c:pt>
                <c:pt idx="1656" formatCode="0.00E+00">
                  <c:v>1118.8699999999999</c:v>
                </c:pt>
                <c:pt idx="1657" formatCode="0.00E+00">
                  <c:v>1149.1600000000001</c:v>
                </c:pt>
                <c:pt idx="1658" formatCode="0.00E+00">
                  <c:v>1179.23</c:v>
                </c:pt>
                <c:pt idx="1659" formatCode="0.00E+00">
                  <c:v>1209.08</c:v>
                </c:pt>
                <c:pt idx="1660" formatCode="0.00E+00">
                  <c:v>1238.7</c:v>
                </c:pt>
                <c:pt idx="1661" formatCode="0.00E+00">
                  <c:v>1268.08</c:v>
                </c:pt>
                <c:pt idx="1662" formatCode="0.00E+00">
                  <c:v>1297.23</c:v>
                </c:pt>
                <c:pt idx="1663" formatCode="0.00E+00">
                  <c:v>1326.12</c:v>
                </c:pt>
                <c:pt idx="1664" formatCode="0.00E+00">
                  <c:v>1354.76</c:v>
                </c:pt>
                <c:pt idx="1665" formatCode="0.00E+00">
                  <c:v>1383.13</c:v>
                </c:pt>
                <c:pt idx="1666" formatCode="0.00E+00">
                  <c:v>1411.24</c:v>
                </c:pt>
                <c:pt idx="1667" formatCode="0.00E+00">
                  <c:v>1439.07</c:v>
                </c:pt>
                <c:pt idx="1668" formatCode="0.00E+00">
                  <c:v>1466.63</c:v>
                </c:pt>
                <c:pt idx="1669" formatCode="0.00E+00">
                  <c:v>1493.9</c:v>
                </c:pt>
                <c:pt idx="1670" formatCode="0.00E+00">
                  <c:v>1520.87</c:v>
                </c:pt>
                <c:pt idx="1671" formatCode="0.00E+00">
                  <c:v>1547.55</c:v>
                </c:pt>
                <c:pt idx="1672" formatCode="0.00E+00">
                  <c:v>1573.92</c:v>
                </c:pt>
                <c:pt idx="1673" formatCode="0.00E+00">
                  <c:v>1599.98</c:v>
                </c:pt>
                <c:pt idx="1674" formatCode="0.00E+00">
                  <c:v>1625.73</c:v>
                </c:pt>
                <c:pt idx="1675" formatCode="0.00E+00">
                  <c:v>1651.15</c:v>
                </c:pt>
                <c:pt idx="1676" formatCode="0.00E+00">
                  <c:v>1676.25</c:v>
                </c:pt>
                <c:pt idx="1677" formatCode="0.00E+00">
                  <c:v>1701.01</c:v>
                </c:pt>
                <c:pt idx="1678" formatCode="0.00E+00">
                  <c:v>1725.43</c:v>
                </c:pt>
                <c:pt idx="1679" formatCode="0.00E+00">
                  <c:v>1749.51</c:v>
                </c:pt>
                <c:pt idx="1680" formatCode="0.00E+00">
                  <c:v>1773.24</c:v>
                </c:pt>
                <c:pt idx="1681" formatCode="0.00E+00">
                  <c:v>1796.61</c:v>
                </c:pt>
                <c:pt idx="1682" formatCode="0.00E+00">
                  <c:v>1819.62</c:v>
                </c:pt>
                <c:pt idx="1683" formatCode="0.00E+00">
                  <c:v>1842.26</c:v>
                </c:pt>
                <c:pt idx="1684" formatCode="0.00E+00">
                  <c:v>1864.54</c:v>
                </c:pt>
                <c:pt idx="1685" formatCode="0.00E+00">
                  <c:v>1886.43</c:v>
                </c:pt>
                <c:pt idx="1686" formatCode="0.00E+00">
                  <c:v>1907.95</c:v>
                </c:pt>
                <c:pt idx="1687" formatCode="0.00E+00">
                  <c:v>1929.08</c:v>
                </c:pt>
                <c:pt idx="1688" formatCode="0.00E+00">
                  <c:v>1949.82</c:v>
                </c:pt>
                <c:pt idx="1689" formatCode="0.00E+00">
                  <c:v>1970.16</c:v>
                </c:pt>
                <c:pt idx="1690" formatCode="0.00E+00">
                  <c:v>1990.1</c:v>
                </c:pt>
                <c:pt idx="1691" formatCode="0.00E+00">
                  <c:v>2009.63</c:v>
                </c:pt>
                <c:pt idx="1692" formatCode="0.00E+00">
                  <c:v>2028.76</c:v>
                </c:pt>
                <c:pt idx="1693" formatCode="0.00E+00">
                  <c:v>2047.47</c:v>
                </c:pt>
                <c:pt idx="1694" formatCode="0.00E+00">
                  <c:v>2065.7600000000002</c:v>
                </c:pt>
                <c:pt idx="1695" formatCode="0.00E+00">
                  <c:v>2083.63</c:v>
                </c:pt>
                <c:pt idx="1696" formatCode="0.00E+00">
                  <c:v>2101.0700000000002</c:v>
                </c:pt>
                <c:pt idx="1697" formatCode="0.00E+00">
                  <c:v>2118.08</c:v>
                </c:pt>
                <c:pt idx="1698" formatCode="0.00E+00">
                  <c:v>2134.66</c:v>
                </c:pt>
                <c:pt idx="1699" formatCode="0.00E+00">
                  <c:v>2150.79</c:v>
                </c:pt>
                <c:pt idx="1700" formatCode="0.00E+00">
                  <c:v>2166.4899999999998</c:v>
                </c:pt>
                <c:pt idx="1701" formatCode="0.00E+00">
                  <c:v>2181.73</c:v>
                </c:pt>
                <c:pt idx="1702" formatCode="0.00E+00">
                  <c:v>2196.52</c:v>
                </c:pt>
                <c:pt idx="1703" formatCode="0.00E+00">
                  <c:v>2210.86</c:v>
                </c:pt>
                <c:pt idx="1704" formatCode="0.00E+00">
                  <c:v>2224.75</c:v>
                </c:pt>
                <c:pt idx="1705" formatCode="0.00E+00">
                  <c:v>2238.17</c:v>
                </c:pt>
                <c:pt idx="1706" formatCode="0.00E+00">
                  <c:v>2251.12</c:v>
                </c:pt>
                <c:pt idx="1707" formatCode="0.00E+00">
                  <c:v>2263.61</c:v>
                </c:pt>
                <c:pt idx="1708" formatCode="0.00E+00">
                  <c:v>2275.63</c:v>
                </c:pt>
                <c:pt idx="1709" formatCode="0.00E+00">
                  <c:v>2287.17</c:v>
                </c:pt>
                <c:pt idx="1710" formatCode="0.00E+00">
                  <c:v>2298.2399999999998</c:v>
                </c:pt>
                <c:pt idx="1711" formatCode="0.00E+00">
                  <c:v>2308.83</c:v>
                </c:pt>
                <c:pt idx="1712" formatCode="0.00E+00">
                  <c:v>2318.9299999999998</c:v>
                </c:pt>
                <c:pt idx="1713" formatCode="0.00E+00">
                  <c:v>2328.5500000000002</c:v>
                </c:pt>
                <c:pt idx="1714" formatCode="0.00E+00">
                  <c:v>2337.6799999999998</c:v>
                </c:pt>
                <c:pt idx="1715" formatCode="0.00E+00">
                  <c:v>2346.33</c:v>
                </c:pt>
                <c:pt idx="1716" formatCode="0.00E+00">
                  <c:v>2354.48</c:v>
                </c:pt>
                <c:pt idx="1717" formatCode="0.00E+00">
                  <c:v>2362.14</c:v>
                </c:pt>
                <c:pt idx="1718" formatCode="0.00E+00">
                  <c:v>2369.3000000000002</c:v>
                </c:pt>
                <c:pt idx="1719" formatCode="0.00E+00">
                  <c:v>2375.96</c:v>
                </c:pt>
                <c:pt idx="1720" formatCode="0.00E+00">
                  <c:v>2382.12</c:v>
                </c:pt>
                <c:pt idx="1721" formatCode="0.00E+00">
                  <c:v>2387.79</c:v>
                </c:pt>
                <c:pt idx="1722" formatCode="0.00E+00">
                  <c:v>2392.94</c:v>
                </c:pt>
                <c:pt idx="1723" formatCode="0.00E+00">
                  <c:v>2397.6</c:v>
                </c:pt>
                <c:pt idx="1724" formatCode="0.00E+00">
                  <c:v>2401.7399999999998</c:v>
                </c:pt>
                <c:pt idx="1725" formatCode="0.00E+00">
                  <c:v>2405.38</c:v>
                </c:pt>
                <c:pt idx="1726" formatCode="0.00E+00">
                  <c:v>2408.5100000000002</c:v>
                </c:pt>
                <c:pt idx="1727" formatCode="0.00E+00">
                  <c:v>2411.13</c:v>
                </c:pt>
                <c:pt idx="1728" formatCode="0.00E+00">
                  <c:v>2413.2399999999998</c:v>
                </c:pt>
                <c:pt idx="1729" formatCode="0.00E+00">
                  <c:v>2414.83</c:v>
                </c:pt>
                <c:pt idx="1730" formatCode="0.00E+00">
                  <c:v>2415.91</c:v>
                </c:pt>
                <c:pt idx="1731" formatCode="0.00E+00">
                  <c:v>2416.48</c:v>
                </c:pt>
                <c:pt idx="1732" formatCode="0.00E+00">
                  <c:v>2416.54</c:v>
                </c:pt>
                <c:pt idx="1733" formatCode="0.00E+00">
                  <c:v>2416.08</c:v>
                </c:pt>
                <c:pt idx="1734" formatCode="0.00E+00">
                  <c:v>2415.1</c:v>
                </c:pt>
                <c:pt idx="1735" formatCode="0.00E+00">
                  <c:v>2413.61</c:v>
                </c:pt>
                <c:pt idx="1736" formatCode="0.00E+00">
                  <c:v>2411.61</c:v>
                </c:pt>
                <c:pt idx="1737" formatCode="0.00E+00">
                  <c:v>2409.09</c:v>
                </c:pt>
                <c:pt idx="1738" formatCode="0.00E+00">
                  <c:v>2406.0500000000002</c:v>
                </c:pt>
                <c:pt idx="1739" formatCode="0.00E+00">
                  <c:v>2402.5</c:v>
                </c:pt>
                <c:pt idx="1740" formatCode="0.00E+00">
                  <c:v>2398.4299999999998</c:v>
                </c:pt>
                <c:pt idx="1741" formatCode="0.00E+00">
                  <c:v>2393.85</c:v>
                </c:pt>
                <c:pt idx="1742" formatCode="0.00E+00">
                  <c:v>2388.75</c:v>
                </c:pt>
                <c:pt idx="1743" formatCode="0.00E+00">
                  <c:v>2383.15</c:v>
                </c:pt>
                <c:pt idx="1744" formatCode="0.00E+00">
                  <c:v>2377.02</c:v>
                </c:pt>
                <c:pt idx="1745" formatCode="0.00E+00">
                  <c:v>2370.39</c:v>
                </c:pt>
                <c:pt idx="1746" formatCode="0.00E+00">
                  <c:v>2363.25</c:v>
                </c:pt>
                <c:pt idx="1747" formatCode="0.00E+00">
                  <c:v>2355.59</c:v>
                </c:pt>
                <c:pt idx="1748" formatCode="0.00E+00">
                  <c:v>2347.4299999999998</c:v>
                </c:pt>
                <c:pt idx="1749" formatCode="0.00E+00">
                  <c:v>2338.7600000000002</c:v>
                </c:pt>
                <c:pt idx="1750" formatCode="0.00E+00">
                  <c:v>2329.59</c:v>
                </c:pt>
                <c:pt idx="1751" formatCode="0.00E+00">
                  <c:v>2319.91</c:v>
                </c:pt>
                <c:pt idx="1752" formatCode="0.00E+00">
                  <c:v>2309.73</c:v>
                </c:pt>
                <c:pt idx="1753" formatCode="0.00E+00">
                  <c:v>2299.04</c:v>
                </c:pt>
                <c:pt idx="1754" formatCode="0.00E+00">
                  <c:v>2287.86</c:v>
                </c:pt>
                <c:pt idx="1755" formatCode="0.00E+00">
                  <c:v>2276.1799999999998</c:v>
                </c:pt>
                <c:pt idx="1756" formatCode="0.00E+00">
                  <c:v>2264.0100000000002</c:v>
                </c:pt>
                <c:pt idx="1757" formatCode="0.00E+00">
                  <c:v>2251.34</c:v>
                </c:pt>
                <c:pt idx="1758" formatCode="0.00E+00">
                  <c:v>2238.1799999999998</c:v>
                </c:pt>
                <c:pt idx="1759" formatCode="0.00E+00">
                  <c:v>2224.5300000000002</c:v>
                </c:pt>
                <c:pt idx="1760" formatCode="0.00E+00">
                  <c:v>2210.4</c:v>
                </c:pt>
                <c:pt idx="1761" formatCode="0.00E+00">
                  <c:v>2195.79</c:v>
                </c:pt>
                <c:pt idx="1762" formatCode="0.00E+00">
                  <c:v>2180.69</c:v>
                </c:pt>
                <c:pt idx="1763" formatCode="0.00E+00">
                  <c:v>2165.12</c:v>
                </c:pt>
                <c:pt idx="1764" formatCode="0.00E+00">
                  <c:v>2149.0700000000002</c:v>
                </c:pt>
                <c:pt idx="1765" formatCode="0.00E+00">
                  <c:v>2132.5500000000002</c:v>
                </c:pt>
                <c:pt idx="1766" formatCode="0.00E+00">
                  <c:v>2115.56</c:v>
                </c:pt>
                <c:pt idx="1767" formatCode="0.00E+00">
                  <c:v>2098.11</c:v>
                </c:pt>
                <c:pt idx="1768" formatCode="0.00E+00">
                  <c:v>2080.19</c:v>
                </c:pt>
                <c:pt idx="1769" formatCode="0.00E+00">
                  <c:v>2061.8200000000002</c:v>
                </c:pt>
                <c:pt idx="1770" formatCode="0.00E+00">
                  <c:v>2042.99</c:v>
                </c:pt>
                <c:pt idx="1771" formatCode="0.00E+00">
                  <c:v>2023.71</c:v>
                </c:pt>
                <c:pt idx="1772" formatCode="0.00E+00">
                  <c:v>2003.98</c:v>
                </c:pt>
                <c:pt idx="1773" formatCode="0.00E+00">
                  <c:v>1983.8</c:v>
                </c:pt>
                <c:pt idx="1774" formatCode="0.00E+00">
                  <c:v>1963.19</c:v>
                </c:pt>
                <c:pt idx="1775" formatCode="0.00E+00">
                  <c:v>1942.14</c:v>
                </c:pt>
                <c:pt idx="1776" formatCode="0.00E+00">
                  <c:v>1920.66</c:v>
                </c:pt>
                <c:pt idx="1777" formatCode="0.00E+00">
                  <c:v>1898.75</c:v>
                </c:pt>
                <c:pt idx="1778" formatCode="0.00E+00">
                  <c:v>1876.42</c:v>
                </c:pt>
                <c:pt idx="1779" formatCode="0.00E+00">
                  <c:v>1853.66</c:v>
                </c:pt>
                <c:pt idx="1780" formatCode="0.00E+00">
                  <c:v>1830.5</c:v>
                </c:pt>
                <c:pt idx="1781" formatCode="0.00E+00">
                  <c:v>1806.92</c:v>
                </c:pt>
                <c:pt idx="1782" formatCode="0.00E+00">
                  <c:v>1782.94</c:v>
                </c:pt>
                <c:pt idx="1783" formatCode="0.00E+00">
                  <c:v>1758.56</c:v>
                </c:pt>
                <c:pt idx="1784" formatCode="0.00E+00">
                  <c:v>1733.78</c:v>
                </c:pt>
                <c:pt idx="1785" formatCode="0.00E+00">
                  <c:v>1708.62</c:v>
                </c:pt>
                <c:pt idx="1786" formatCode="0.00E+00">
                  <c:v>1683.06</c:v>
                </c:pt>
                <c:pt idx="1787" formatCode="0.00E+00">
                  <c:v>1657.13</c:v>
                </c:pt>
                <c:pt idx="1788" formatCode="0.00E+00">
                  <c:v>1630.82</c:v>
                </c:pt>
                <c:pt idx="1789" formatCode="0.00E+00">
                  <c:v>1604.14</c:v>
                </c:pt>
                <c:pt idx="1790" formatCode="0.00E+00">
                  <c:v>1577.1</c:v>
                </c:pt>
                <c:pt idx="1791" formatCode="0.00E+00">
                  <c:v>1549.69</c:v>
                </c:pt>
                <c:pt idx="1792" formatCode="0.00E+00">
                  <c:v>1521.94</c:v>
                </c:pt>
                <c:pt idx="1793" formatCode="0.00E+00">
                  <c:v>1493.83</c:v>
                </c:pt>
                <c:pt idx="1794" formatCode="0.00E+00">
                  <c:v>1465.39</c:v>
                </c:pt>
                <c:pt idx="1795" formatCode="0.00E+00">
                  <c:v>1436.61</c:v>
                </c:pt>
                <c:pt idx="1796" formatCode="0.00E+00">
                  <c:v>1407.49</c:v>
                </c:pt>
                <c:pt idx="1797" formatCode="0.00E+00">
                  <c:v>1378.05</c:v>
                </c:pt>
                <c:pt idx="1798" formatCode="0.00E+00">
                  <c:v>1348.3</c:v>
                </c:pt>
                <c:pt idx="1799" formatCode="0.00E+00">
                  <c:v>1318.23</c:v>
                </c:pt>
                <c:pt idx="1800" formatCode="0.00E+00">
                  <c:v>1287.8499999999999</c:v>
                </c:pt>
                <c:pt idx="1801" formatCode="0.00E+00">
                  <c:v>1257.18</c:v>
                </c:pt>
                <c:pt idx="1802" formatCode="0.00E+00">
                  <c:v>1226.21</c:v>
                </c:pt>
                <c:pt idx="1803" formatCode="0.00E+00">
                  <c:v>1194.95</c:v>
                </c:pt>
                <c:pt idx="1804" formatCode="0.00E+00">
                  <c:v>1163.42</c:v>
                </c:pt>
                <c:pt idx="1805" formatCode="0.00E+00">
                  <c:v>1131.5999999999999</c:v>
                </c:pt>
                <c:pt idx="1806" formatCode="0.00E+00">
                  <c:v>1099.52</c:v>
                </c:pt>
                <c:pt idx="1807" formatCode="0.00E+00">
                  <c:v>1067.18</c:v>
                </c:pt>
                <c:pt idx="1808" formatCode="0.00E+00">
                  <c:v>1034.5899999999999</c:v>
                </c:pt>
                <c:pt idx="1809" formatCode="0.00E+00">
                  <c:v>1001.74</c:v>
                </c:pt>
                <c:pt idx="1810">
                  <c:v>968.65700000000004</c:v>
                </c:pt>
                <c:pt idx="1811">
                  <c:v>935.33799999999997</c:v>
                </c:pt>
                <c:pt idx="1812">
                  <c:v>901.79100000000005</c:v>
                </c:pt>
                <c:pt idx="1813">
                  <c:v>868.02300000000002</c:v>
                </c:pt>
                <c:pt idx="1814">
                  <c:v>834.04300000000001</c:v>
                </c:pt>
                <c:pt idx="1815">
                  <c:v>799.85599999999999</c:v>
                </c:pt>
                <c:pt idx="1816">
                  <c:v>765.47</c:v>
                </c:pt>
                <c:pt idx="1817">
                  <c:v>730.89200000000005</c:v>
                </c:pt>
                <c:pt idx="1818">
                  <c:v>696.12900000000002</c:v>
                </c:pt>
                <c:pt idx="1819">
                  <c:v>661.18899999999996</c:v>
                </c:pt>
                <c:pt idx="1820">
                  <c:v>626.07799999999997</c:v>
                </c:pt>
                <c:pt idx="1821">
                  <c:v>590.80499999999995</c:v>
                </c:pt>
                <c:pt idx="1822">
                  <c:v>555.37599999999998</c:v>
                </c:pt>
                <c:pt idx="1823">
                  <c:v>519.79999999999995</c:v>
                </c:pt>
                <c:pt idx="1824">
                  <c:v>484.08300000000003</c:v>
                </c:pt>
                <c:pt idx="1825">
                  <c:v>448.233</c:v>
                </c:pt>
                <c:pt idx="1826">
                  <c:v>412.25799999999998</c:v>
                </c:pt>
                <c:pt idx="1827">
                  <c:v>376.16500000000002</c:v>
                </c:pt>
                <c:pt idx="1828">
                  <c:v>339.96199999999999</c:v>
                </c:pt>
                <c:pt idx="1829">
                  <c:v>303.65600000000001</c:v>
                </c:pt>
                <c:pt idx="1830">
                  <c:v>267.25599999999997</c:v>
                </c:pt>
                <c:pt idx="1831">
                  <c:v>230.768</c:v>
                </c:pt>
                <c:pt idx="1832">
                  <c:v>194.2</c:v>
                </c:pt>
                <c:pt idx="1833">
                  <c:v>157.56100000000001</c:v>
                </c:pt>
                <c:pt idx="1834">
                  <c:v>120.857</c:v>
                </c:pt>
                <c:pt idx="1835">
                  <c:v>84.096999999999994</c:v>
                </c:pt>
                <c:pt idx="1836">
                  <c:v>47.289099999999998</c:v>
                </c:pt>
                <c:pt idx="1837">
                  <c:v>10.4405</c:v>
                </c:pt>
                <c:pt idx="1838">
                  <c:v>-26.440799999999999</c:v>
                </c:pt>
                <c:pt idx="1839">
                  <c:v>-63.346800000000002</c:v>
                </c:pt>
                <c:pt idx="1840">
                  <c:v>-100.27</c:v>
                </c:pt>
                <c:pt idx="1841">
                  <c:v>-137.203</c:v>
                </c:pt>
                <c:pt idx="1842">
                  <c:v>-174.136</c:v>
                </c:pt>
                <c:pt idx="1843">
                  <c:v>-211.06299999999999</c:v>
                </c:pt>
                <c:pt idx="1844">
                  <c:v>-247.97499999999999</c:v>
                </c:pt>
                <c:pt idx="1845">
                  <c:v>-284.86500000000001</c:v>
                </c:pt>
                <c:pt idx="1846">
                  <c:v>-321.72500000000002</c:v>
                </c:pt>
                <c:pt idx="1847">
                  <c:v>-358.54700000000003</c:v>
                </c:pt>
                <c:pt idx="1848">
                  <c:v>-395.322</c:v>
                </c:pt>
                <c:pt idx="1849">
                  <c:v>-432.04399999999998</c:v>
                </c:pt>
                <c:pt idx="1850">
                  <c:v>-468.70299999999997</c:v>
                </c:pt>
                <c:pt idx="1851">
                  <c:v>-505.29300000000001</c:v>
                </c:pt>
                <c:pt idx="1852">
                  <c:v>-541.80600000000004</c:v>
                </c:pt>
                <c:pt idx="1853">
                  <c:v>-578.23299999999995</c:v>
                </c:pt>
                <c:pt idx="1854">
                  <c:v>-614.56700000000001</c:v>
                </c:pt>
                <c:pt idx="1855">
                  <c:v>-650.79999999999995</c:v>
                </c:pt>
                <c:pt idx="1856">
                  <c:v>-686.92399999999998</c:v>
                </c:pt>
                <c:pt idx="1857">
                  <c:v>-722.93</c:v>
                </c:pt>
                <c:pt idx="1858">
                  <c:v>-758.81299999999999</c:v>
                </c:pt>
                <c:pt idx="1859">
                  <c:v>-794.56299999999999</c:v>
                </c:pt>
                <c:pt idx="1860">
                  <c:v>-830.173</c:v>
                </c:pt>
                <c:pt idx="1861">
                  <c:v>-865.63599999999997</c:v>
                </c:pt>
                <c:pt idx="1862">
                  <c:v>-900.94299999999998</c:v>
                </c:pt>
                <c:pt idx="1863">
                  <c:v>-936.08699999999999</c:v>
                </c:pt>
                <c:pt idx="1864">
                  <c:v>-971.06</c:v>
                </c:pt>
                <c:pt idx="1865" formatCode="0.00E+00">
                  <c:v>-1005.85</c:v>
                </c:pt>
                <c:pt idx="1866" formatCode="0.00E+00">
                  <c:v>-1040.46</c:v>
                </c:pt>
                <c:pt idx="1867" formatCode="0.00E+00">
                  <c:v>-1074.8800000000001</c:v>
                </c:pt>
                <c:pt idx="1868" formatCode="0.00E+00">
                  <c:v>-1109.0899999999999</c:v>
                </c:pt>
                <c:pt idx="1869" formatCode="0.00E+00">
                  <c:v>-1143.0999999999999</c:v>
                </c:pt>
                <c:pt idx="1870" formatCode="0.00E+00">
                  <c:v>-1176.8900000000001</c:v>
                </c:pt>
                <c:pt idx="1871" formatCode="0.00E+00">
                  <c:v>-1210.46</c:v>
                </c:pt>
                <c:pt idx="1872" formatCode="0.00E+00">
                  <c:v>-1243.8</c:v>
                </c:pt>
                <c:pt idx="1873" formatCode="0.00E+00">
                  <c:v>-1276.8900000000001</c:v>
                </c:pt>
                <c:pt idx="1874" formatCode="0.00E+00">
                  <c:v>-1309.75</c:v>
                </c:pt>
                <c:pt idx="1875" formatCode="0.00E+00">
                  <c:v>-1342.35</c:v>
                </c:pt>
                <c:pt idx="1876" formatCode="0.00E+00">
                  <c:v>-1374.69</c:v>
                </c:pt>
                <c:pt idx="1877" formatCode="0.00E+00">
                  <c:v>-1406.76</c:v>
                </c:pt>
                <c:pt idx="1878" formatCode="0.00E+00">
                  <c:v>-1438.57</c:v>
                </c:pt>
                <c:pt idx="1879" formatCode="0.00E+00">
                  <c:v>-1470.09</c:v>
                </c:pt>
                <c:pt idx="1880" formatCode="0.00E+00">
                  <c:v>-1501.32</c:v>
                </c:pt>
                <c:pt idx="1881" formatCode="0.00E+00">
                  <c:v>-1532.26</c:v>
                </c:pt>
                <c:pt idx="1882" formatCode="0.00E+00">
                  <c:v>-1562.89</c:v>
                </c:pt>
                <c:pt idx="1883" formatCode="0.00E+00">
                  <c:v>-1593.22</c:v>
                </c:pt>
                <c:pt idx="1884" formatCode="0.00E+00">
                  <c:v>-1623.23</c:v>
                </c:pt>
                <c:pt idx="1885" formatCode="0.00E+00">
                  <c:v>-1652.93</c:v>
                </c:pt>
                <c:pt idx="1886" formatCode="0.00E+00">
                  <c:v>-1682.29</c:v>
                </c:pt>
                <c:pt idx="1887" formatCode="0.00E+00">
                  <c:v>-1711.32</c:v>
                </c:pt>
                <c:pt idx="1888" formatCode="0.00E+00">
                  <c:v>-1740.01</c:v>
                </c:pt>
                <c:pt idx="1889" formatCode="0.00E+00">
                  <c:v>-1768.35</c:v>
                </c:pt>
                <c:pt idx="1890" formatCode="0.00E+00">
                  <c:v>-1796.34</c:v>
                </c:pt>
                <c:pt idx="1891" formatCode="0.00E+00">
                  <c:v>-1823.96</c:v>
                </c:pt>
                <c:pt idx="1892" formatCode="0.00E+00">
                  <c:v>-1851.22</c:v>
                </c:pt>
                <c:pt idx="1893" formatCode="0.00E+00">
                  <c:v>-1878.11</c:v>
                </c:pt>
                <c:pt idx="1894" formatCode="0.00E+00">
                  <c:v>-1904.62</c:v>
                </c:pt>
                <c:pt idx="1895" formatCode="0.00E+00">
                  <c:v>-1930.75</c:v>
                </c:pt>
                <c:pt idx="1896" formatCode="0.00E+00">
                  <c:v>-1956.48</c:v>
                </c:pt>
                <c:pt idx="1897" formatCode="0.00E+00">
                  <c:v>-1981.82</c:v>
                </c:pt>
                <c:pt idx="1898" formatCode="0.00E+00">
                  <c:v>-2006.76</c:v>
                </c:pt>
                <c:pt idx="1899" formatCode="0.00E+00">
                  <c:v>-2031.29</c:v>
                </c:pt>
                <c:pt idx="1900" formatCode="0.00E+00">
                  <c:v>-2055.4</c:v>
                </c:pt>
                <c:pt idx="1901" formatCode="0.00E+00">
                  <c:v>-2079.1</c:v>
                </c:pt>
                <c:pt idx="1902" formatCode="0.00E+00">
                  <c:v>-2102.37</c:v>
                </c:pt>
                <c:pt idx="1903" formatCode="0.00E+00">
                  <c:v>-2125.2199999999998</c:v>
                </c:pt>
                <c:pt idx="1904" formatCode="0.00E+00">
                  <c:v>-2147.63</c:v>
                </c:pt>
                <c:pt idx="1905" formatCode="0.00E+00">
                  <c:v>-2169.6</c:v>
                </c:pt>
                <c:pt idx="1906" formatCode="0.00E+00">
                  <c:v>-2191.13</c:v>
                </c:pt>
                <c:pt idx="1907" formatCode="0.00E+00">
                  <c:v>-2212.1999999999998</c:v>
                </c:pt>
                <c:pt idx="1908" formatCode="0.00E+00">
                  <c:v>-2232.83</c:v>
                </c:pt>
                <c:pt idx="1909" formatCode="0.00E+00">
                  <c:v>-2252.9899999999998</c:v>
                </c:pt>
                <c:pt idx="1910" formatCode="0.00E+00">
                  <c:v>-2272.69</c:v>
                </c:pt>
                <c:pt idx="1911" formatCode="0.00E+00">
                  <c:v>-2291.92</c:v>
                </c:pt>
                <c:pt idx="1912" formatCode="0.00E+00">
                  <c:v>-2310.6799999999998</c:v>
                </c:pt>
                <c:pt idx="1913" formatCode="0.00E+00">
                  <c:v>-2328.96</c:v>
                </c:pt>
                <c:pt idx="1914" formatCode="0.00E+00">
                  <c:v>-2346.7600000000002</c:v>
                </c:pt>
                <c:pt idx="1915" formatCode="0.00E+00">
                  <c:v>-2364.08</c:v>
                </c:pt>
                <c:pt idx="1916" formatCode="0.00E+00">
                  <c:v>-2380.9</c:v>
                </c:pt>
                <c:pt idx="1917" formatCode="0.00E+00">
                  <c:v>-2397.23</c:v>
                </c:pt>
                <c:pt idx="1918" formatCode="0.00E+00">
                  <c:v>-2413.06</c:v>
                </c:pt>
                <c:pt idx="1919" formatCode="0.00E+00">
                  <c:v>-2428.4</c:v>
                </c:pt>
                <c:pt idx="1920" formatCode="0.00E+00">
                  <c:v>-2443.2199999999998</c:v>
                </c:pt>
                <c:pt idx="1921" formatCode="0.00E+00">
                  <c:v>-2457.54</c:v>
                </c:pt>
                <c:pt idx="1922" formatCode="0.00E+00">
                  <c:v>-2471.35</c:v>
                </c:pt>
                <c:pt idx="1923" formatCode="0.00E+00">
                  <c:v>-2484.64</c:v>
                </c:pt>
                <c:pt idx="1924" formatCode="0.00E+00">
                  <c:v>-2497.41</c:v>
                </c:pt>
                <c:pt idx="1925" formatCode="0.00E+00">
                  <c:v>-2509.66</c:v>
                </c:pt>
                <c:pt idx="1926" formatCode="0.00E+00">
                  <c:v>-2521.39</c:v>
                </c:pt>
                <c:pt idx="1927" formatCode="0.00E+00">
                  <c:v>-2532.59</c:v>
                </c:pt>
                <c:pt idx="1928" formatCode="0.00E+00">
                  <c:v>-2543.25</c:v>
                </c:pt>
                <c:pt idx="1929" formatCode="0.00E+00">
                  <c:v>-2553.39</c:v>
                </c:pt>
                <c:pt idx="1930" formatCode="0.00E+00">
                  <c:v>-2562.9899999999998</c:v>
                </c:pt>
                <c:pt idx="1931" formatCode="0.00E+00">
                  <c:v>-2572.0500000000002</c:v>
                </c:pt>
                <c:pt idx="1932" formatCode="0.00E+00">
                  <c:v>-2580.5700000000002</c:v>
                </c:pt>
                <c:pt idx="1933" formatCode="0.00E+00">
                  <c:v>-2588.5500000000002</c:v>
                </c:pt>
                <c:pt idx="1934" formatCode="0.00E+00">
                  <c:v>-2595.98</c:v>
                </c:pt>
                <c:pt idx="1935" formatCode="0.00E+00">
                  <c:v>-2602.87</c:v>
                </c:pt>
                <c:pt idx="1936" formatCode="0.00E+00">
                  <c:v>-2609.21</c:v>
                </c:pt>
                <c:pt idx="1937" formatCode="0.00E+00">
                  <c:v>-2615</c:v>
                </c:pt>
                <c:pt idx="1938" formatCode="0.00E+00">
                  <c:v>-2620.23</c:v>
                </c:pt>
                <c:pt idx="1939" formatCode="0.00E+00">
                  <c:v>-2624.91</c:v>
                </c:pt>
                <c:pt idx="1940" formatCode="0.00E+00">
                  <c:v>-2629.04</c:v>
                </c:pt>
                <c:pt idx="1941" formatCode="0.00E+00">
                  <c:v>-2632.61</c:v>
                </c:pt>
                <c:pt idx="1942" formatCode="0.00E+00">
                  <c:v>-2635.62</c:v>
                </c:pt>
                <c:pt idx="1943" formatCode="0.00E+00">
                  <c:v>-2638.08</c:v>
                </c:pt>
                <c:pt idx="1944" formatCode="0.00E+00">
                  <c:v>-2639.97</c:v>
                </c:pt>
                <c:pt idx="1945" formatCode="0.00E+00">
                  <c:v>-2641.31</c:v>
                </c:pt>
                <c:pt idx="1946" formatCode="0.00E+00">
                  <c:v>-2642.08</c:v>
                </c:pt>
                <c:pt idx="1947" formatCode="0.00E+00">
                  <c:v>-2642.29</c:v>
                </c:pt>
                <c:pt idx="1948" formatCode="0.00E+00">
                  <c:v>-2641.94</c:v>
                </c:pt>
                <c:pt idx="1949" formatCode="0.00E+00">
                  <c:v>-2641.03</c:v>
                </c:pt>
                <c:pt idx="1950" formatCode="0.00E+00">
                  <c:v>-2639.55</c:v>
                </c:pt>
                <c:pt idx="1951" formatCode="0.00E+00">
                  <c:v>-2637.51</c:v>
                </c:pt>
                <c:pt idx="1952" formatCode="0.00E+00">
                  <c:v>-2634.91</c:v>
                </c:pt>
                <c:pt idx="1953" formatCode="0.00E+00">
                  <c:v>-2631.75</c:v>
                </c:pt>
                <c:pt idx="1954" formatCode="0.00E+00">
                  <c:v>-2628.02</c:v>
                </c:pt>
                <c:pt idx="1955" formatCode="0.00E+00">
                  <c:v>-2623.73</c:v>
                </c:pt>
                <c:pt idx="1956" formatCode="0.00E+00">
                  <c:v>-2618.87</c:v>
                </c:pt>
                <c:pt idx="1957" formatCode="0.00E+00">
                  <c:v>-2613.46</c:v>
                </c:pt>
                <c:pt idx="1958" formatCode="0.00E+00">
                  <c:v>-2607.4899999999998</c:v>
                </c:pt>
                <c:pt idx="1959" formatCode="0.00E+00">
                  <c:v>-2600.9499999999998</c:v>
                </c:pt>
                <c:pt idx="1960" formatCode="0.00E+00">
                  <c:v>-2593.86</c:v>
                </c:pt>
                <c:pt idx="1961" formatCode="0.00E+00">
                  <c:v>-2586.21</c:v>
                </c:pt>
                <c:pt idx="1962" formatCode="0.00E+00">
                  <c:v>-2578.0100000000002</c:v>
                </c:pt>
                <c:pt idx="1963" formatCode="0.00E+00">
                  <c:v>-2569.25</c:v>
                </c:pt>
                <c:pt idx="1964" formatCode="0.00E+00">
                  <c:v>-2559.94</c:v>
                </c:pt>
                <c:pt idx="1965" formatCode="0.00E+00">
                  <c:v>-2550.0700000000002</c:v>
                </c:pt>
                <c:pt idx="1966" formatCode="0.00E+00">
                  <c:v>-2539.66</c:v>
                </c:pt>
                <c:pt idx="1967" formatCode="0.00E+00">
                  <c:v>-2528.6999999999998</c:v>
                </c:pt>
                <c:pt idx="1968" formatCode="0.00E+00">
                  <c:v>-2517.19</c:v>
                </c:pt>
                <c:pt idx="1969" formatCode="0.00E+00">
                  <c:v>-2505.13</c:v>
                </c:pt>
                <c:pt idx="1970" formatCode="0.00E+00">
                  <c:v>-2492.54</c:v>
                </c:pt>
                <c:pt idx="1971" formatCode="0.00E+00">
                  <c:v>-2479.4</c:v>
                </c:pt>
                <c:pt idx="1972" formatCode="0.00E+00">
                  <c:v>-2465.73</c:v>
                </c:pt>
                <c:pt idx="1973" formatCode="0.00E+00">
                  <c:v>-2451.52</c:v>
                </c:pt>
                <c:pt idx="1974" formatCode="0.00E+00">
                  <c:v>-2436.7800000000002</c:v>
                </c:pt>
                <c:pt idx="1975" formatCode="0.00E+00">
                  <c:v>-2421.5100000000002</c:v>
                </c:pt>
                <c:pt idx="1976" formatCode="0.00E+00">
                  <c:v>-2405.71</c:v>
                </c:pt>
                <c:pt idx="1977" formatCode="0.00E+00">
                  <c:v>-2389.39</c:v>
                </c:pt>
                <c:pt idx="1978" formatCode="0.00E+00">
                  <c:v>-2372.5500000000002</c:v>
                </c:pt>
                <c:pt idx="1979" formatCode="0.00E+00">
                  <c:v>-2355.19</c:v>
                </c:pt>
                <c:pt idx="1980" formatCode="0.00E+00">
                  <c:v>-2337.3200000000002</c:v>
                </c:pt>
                <c:pt idx="1981" formatCode="0.00E+00">
                  <c:v>-2318.9299999999998</c:v>
                </c:pt>
                <c:pt idx="1982" formatCode="0.00E+00">
                  <c:v>-2300.04</c:v>
                </c:pt>
                <c:pt idx="1983" formatCode="0.00E+00">
                  <c:v>-2280.65</c:v>
                </c:pt>
                <c:pt idx="1984" formatCode="0.00E+00">
                  <c:v>-2260.75</c:v>
                </c:pt>
                <c:pt idx="1985" formatCode="0.00E+00">
                  <c:v>-2240.36</c:v>
                </c:pt>
                <c:pt idx="1986" formatCode="0.00E+00">
                  <c:v>-2219.48</c:v>
                </c:pt>
                <c:pt idx="1987" formatCode="0.00E+00">
                  <c:v>-2198.11</c:v>
                </c:pt>
                <c:pt idx="1988" formatCode="0.00E+00">
                  <c:v>-2176.2600000000002</c:v>
                </c:pt>
                <c:pt idx="1989" formatCode="0.00E+00">
                  <c:v>-2153.92</c:v>
                </c:pt>
                <c:pt idx="1990" formatCode="0.00E+00">
                  <c:v>-2131.12</c:v>
                </c:pt>
                <c:pt idx="1991" formatCode="0.00E+00">
                  <c:v>-2107.84</c:v>
                </c:pt>
                <c:pt idx="1992" formatCode="0.00E+00">
                  <c:v>-2084.09</c:v>
                </c:pt>
                <c:pt idx="1993" formatCode="0.00E+00">
                  <c:v>-2059.89</c:v>
                </c:pt>
                <c:pt idx="1994" formatCode="0.00E+00">
                  <c:v>-2035.23</c:v>
                </c:pt>
                <c:pt idx="1995" formatCode="0.00E+00">
                  <c:v>-2010.11</c:v>
                </c:pt>
                <c:pt idx="1996" formatCode="0.00E+00">
                  <c:v>-1984.56</c:v>
                </c:pt>
                <c:pt idx="1997" formatCode="0.00E+00">
                  <c:v>-1958.56</c:v>
                </c:pt>
                <c:pt idx="1998" formatCode="0.00E+00">
                  <c:v>-1932.12</c:v>
                </c:pt>
                <c:pt idx="1999" formatCode="0.00E+00">
                  <c:v>-1905.25</c:v>
                </c:pt>
                <c:pt idx="2000" formatCode="0.00E+00">
                  <c:v>-1877.96</c:v>
                </c:pt>
                <c:pt idx="2001" formatCode="0.00E+00">
                  <c:v>-1850.25</c:v>
                </c:pt>
                <c:pt idx="2002" formatCode="0.00E+00">
                  <c:v>-1822.13</c:v>
                </c:pt>
                <c:pt idx="2003" formatCode="0.00E+00">
                  <c:v>-1793.59</c:v>
                </c:pt>
                <c:pt idx="2004" formatCode="0.00E+00">
                  <c:v>-1764.66</c:v>
                </c:pt>
                <c:pt idx="2005" formatCode="0.00E+00">
                  <c:v>-1735.32</c:v>
                </c:pt>
                <c:pt idx="2006" formatCode="0.00E+00">
                  <c:v>-1705.6</c:v>
                </c:pt>
                <c:pt idx="2007" formatCode="0.00E+00">
                  <c:v>-1675.49</c:v>
                </c:pt>
                <c:pt idx="2008" formatCode="0.00E+00">
                  <c:v>-1645.01</c:v>
                </c:pt>
                <c:pt idx="2009" formatCode="0.00E+00">
                  <c:v>-1614.15</c:v>
                </c:pt>
                <c:pt idx="2010" formatCode="0.00E+00">
                  <c:v>-1582.92</c:v>
                </c:pt>
                <c:pt idx="2011" formatCode="0.00E+00">
                  <c:v>-1551.34</c:v>
                </c:pt>
                <c:pt idx="2012" formatCode="0.00E+00">
                  <c:v>-1519.4</c:v>
                </c:pt>
                <c:pt idx="2013" formatCode="0.00E+00">
                  <c:v>-1487.12</c:v>
                </c:pt>
                <c:pt idx="2014" formatCode="0.00E+00">
                  <c:v>-1454.49</c:v>
                </c:pt>
                <c:pt idx="2015" formatCode="0.00E+00">
                  <c:v>-1421.54</c:v>
                </c:pt>
                <c:pt idx="2016" formatCode="0.00E+00">
                  <c:v>-1388.25</c:v>
                </c:pt>
                <c:pt idx="2017" formatCode="0.00E+00">
                  <c:v>-1354.65</c:v>
                </c:pt>
                <c:pt idx="2018" formatCode="0.00E+00">
                  <c:v>-1320.74</c:v>
                </c:pt>
                <c:pt idx="2019" formatCode="0.00E+00">
                  <c:v>-1286.51</c:v>
                </c:pt>
                <c:pt idx="2020" formatCode="0.00E+00">
                  <c:v>-1252</c:v>
                </c:pt>
                <c:pt idx="2021" formatCode="0.00E+00">
                  <c:v>-1217.18</c:v>
                </c:pt>
                <c:pt idx="2022" formatCode="0.00E+00">
                  <c:v>-1182.0899999999999</c:v>
                </c:pt>
                <c:pt idx="2023" formatCode="0.00E+00">
                  <c:v>-1146.72</c:v>
                </c:pt>
                <c:pt idx="2024" formatCode="0.00E+00">
                  <c:v>-1111.08</c:v>
                </c:pt>
                <c:pt idx="2025" formatCode="0.00E+00">
                  <c:v>-1075.17</c:v>
                </c:pt>
                <c:pt idx="2026" formatCode="0.00E+00">
                  <c:v>-1039.01</c:v>
                </c:pt>
                <c:pt idx="2027" formatCode="0.00E+00">
                  <c:v>-1002.61</c:v>
                </c:pt>
                <c:pt idx="2028">
                  <c:v>-965.96500000000003</c:v>
                </c:pt>
                <c:pt idx="2029">
                  <c:v>-929.08900000000006</c:v>
                </c:pt>
                <c:pt idx="2030">
                  <c:v>-891.98800000000006</c:v>
                </c:pt>
                <c:pt idx="2031">
                  <c:v>-854.67100000000005</c:v>
                </c:pt>
                <c:pt idx="2032">
                  <c:v>-817.14499999999998</c:v>
                </c:pt>
                <c:pt idx="2033">
                  <c:v>-779.41800000000001</c:v>
                </c:pt>
                <c:pt idx="2034">
                  <c:v>-741.49900000000002</c:v>
                </c:pt>
                <c:pt idx="2035">
                  <c:v>-703.39499999999998</c:v>
                </c:pt>
                <c:pt idx="2036">
                  <c:v>-665.11400000000003</c:v>
                </c:pt>
                <c:pt idx="2037">
                  <c:v>-626.66499999999996</c:v>
                </c:pt>
                <c:pt idx="2038">
                  <c:v>-588.05399999999997</c:v>
                </c:pt>
                <c:pt idx="2039">
                  <c:v>-549.29100000000005</c:v>
                </c:pt>
                <c:pt idx="2040">
                  <c:v>-510.38299999999998</c:v>
                </c:pt>
                <c:pt idx="2041">
                  <c:v>-471.339</c:v>
                </c:pt>
                <c:pt idx="2042">
                  <c:v>-432.16699999999997</c:v>
                </c:pt>
                <c:pt idx="2043">
                  <c:v>-392.87599999999998</c:v>
                </c:pt>
                <c:pt idx="2044">
                  <c:v>-353.47300000000001</c:v>
                </c:pt>
                <c:pt idx="2045">
                  <c:v>-313.96600000000001</c:v>
                </c:pt>
                <c:pt idx="2046">
                  <c:v>-274.36500000000001</c:v>
                </c:pt>
                <c:pt idx="2047">
                  <c:v>-234.67699999999999</c:v>
                </c:pt>
                <c:pt idx="2048">
                  <c:v>-194.911</c:v>
                </c:pt>
                <c:pt idx="2049">
                  <c:v>-155.07499999999999</c:v>
                </c:pt>
                <c:pt idx="2050">
                  <c:v>-115.179</c:v>
                </c:pt>
                <c:pt idx="2051">
                  <c:v>-75.23</c:v>
                </c:pt>
                <c:pt idx="2052">
                  <c:v>-35.236800000000002</c:v>
                </c:pt>
                <c:pt idx="2053">
                  <c:v>4.7919999999999998</c:v>
                </c:pt>
                <c:pt idx="2054">
                  <c:v>44.848199999999999</c:v>
                </c:pt>
                <c:pt idx="2055">
                  <c:v>84.922700000000006</c:v>
                </c:pt>
                <c:pt idx="2056">
                  <c:v>125.00700000000001</c:v>
                </c:pt>
                <c:pt idx="2057">
                  <c:v>165.09299999999999</c:v>
                </c:pt>
                <c:pt idx="2058">
                  <c:v>205.173</c:v>
                </c:pt>
                <c:pt idx="2059">
                  <c:v>245.23599999999999</c:v>
                </c:pt>
                <c:pt idx="2060">
                  <c:v>285.27600000000001</c:v>
                </c:pt>
                <c:pt idx="2061">
                  <c:v>325.28199999999998</c:v>
                </c:pt>
                <c:pt idx="2062">
                  <c:v>365.24799999999999</c:v>
                </c:pt>
                <c:pt idx="2063">
                  <c:v>405.16399999999999</c:v>
                </c:pt>
                <c:pt idx="2064">
                  <c:v>445.02199999999999</c:v>
                </c:pt>
                <c:pt idx="2065">
                  <c:v>484.81299999999999</c:v>
                </c:pt>
                <c:pt idx="2066">
                  <c:v>524.529</c:v>
                </c:pt>
                <c:pt idx="2067">
                  <c:v>564.16</c:v>
                </c:pt>
                <c:pt idx="2068">
                  <c:v>603.70000000000005</c:v>
                </c:pt>
                <c:pt idx="2069">
                  <c:v>643.13800000000003</c:v>
                </c:pt>
                <c:pt idx="2070">
                  <c:v>682.46699999999998</c:v>
                </c:pt>
                <c:pt idx="2071">
                  <c:v>721.678</c:v>
                </c:pt>
                <c:pt idx="2072">
                  <c:v>760.76199999999994</c:v>
                </c:pt>
                <c:pt idx="2073">
                  <c:v>799.71199999999999</c:v>
                </c:pt>
                <c:pt idx="2074">
                  <c:v>838.51900000000001</c:v>
                </c:pt>
                <c:pt idx="2075">
                  <c:v>877.17499999999995</c:v>
                </c:pt>
                <c:pt idx="2076">
                  <c:v>915.67</c:v>
                </c:pt>
                <c:pt idx="2077">
                  <c:v>953.99800000000005</c:v>
                </c:pt>
                <c:pt idx="2078">
                  <c:v>992.149</c:v>
                </c:pt>
                <c:pt idx="2079" formatCode="0.00E+00">
                  <c:v>1030.1199999999999</c:v>
                </c:pt>
                <c:pt idx="2080" formatCode="0.00E+00">
                  <c:v>1067.8900000000001</c:v>
                </c:pt>
                <c:pt idx="2081" formatCode="0.00E+00">
                  <c:v>1105.46</c:v>
                </c:pt>
                <c:pt idx="2082" formatCode="0.00E+00">
                  <c:v>1142.82</c:v>
                </c:pt>
                <c:pt idx="2083" formatCode="0.00E+00">
                  <c:v>1179.97</c:v>
                </c:pt>
                <c:pt idx="2084" formatCode="0.00E+00">
                  <c:v>1216.8900000000001</c:v>
                </c:pt>
                <c:pt idx="2085" formatCode="0.00E+00">
                  <c:v>1253.58</c:v>
                </c:pt>
                <c:pt idx="2086" formatCode="0.00E+00">
                  <c:v>1290.02</c:v>
                </c:pt>
                <c:pt idx="2087" formatCode="0.00E+00">
                  <c:v>1326.22</c:v>
                </c:pt>
                <c:pt idx="2088" formatCode="0.00E+00">
                  <c:v>1362.16</c:v>
                </c:pt>
                <c:pt idx="2089" formatCode="0.00E+00">
                  <c:v>1397.83</c:v>
                </c:pt>
                <c:pt idx="2090" formatCode="0.00E+00">
                  <c:v>1433.23</c:v>
                </c:pt>
                <c:pt idx="2091" formatCode="0.00E+00">
                  <c:v>1468.35</c:v>
                </c:pt>
                <c:pt idx="2092" formatCode="0.00E+00">
                  <c:v>1503.18</c:v>
                </c:pt>
                <c:pt idx="2093" formatCode="0.00E+00">
                  <c:v>1537.71</c:v>
                </c:pt>
                <c:pt idx="2094" formatCode="0.00E+00">
                  <c:v>1571.94</c:v>
                </c:pt>
                <c:pt idx="2095" formatCode="0.00E+00">
                  <c:v>1605.86</c:v>
                </c:pt>
                <c:pt idx="2096" formatCode="0.00E+00">
                  <c:v>1639.46</c:v>
                </c:pt>
                <c:pt idx="2097" formatCode="0.00E+00">
                  <c:v>1672.74</c:v>
                </c:pt>
                <c:pt idx="2098" formatCode="0.00E+00">
                  <c:v>1705.68</c:v>
                </c:pt>
                <c:pt idx="2099" formatCode="0.00E+00">
                  <c:v>1738.29</c:v>
                </c:pt>
                <c:pt idx="2100" formatCode="0.00E+00">
                  <c:v>1770.54</c:v>
                </c:pt>
                <c:pt idx="2101" formatCode="0.00E+00">
                  <c:v>1802.44</c:v>
                </c:pt>
                <c:pt idx="2102" formatCode="0.00E+00">
                  <c:v>1833.98</c:v>
                </c:pt>
                <c:pt idx="2103" formatCode="0.00E+00">
                  <c:v>1865.15</c:v>
                </c:pt>
                <c:pt idx="2104" formatCode="0.00E+00">
                  <c:v>1895.94</c:v>
                </c:pt>
                <c:pt idx="2105" formatCode="0.00E+00">
                  <c:v>1926.36</c:v>
                </c:pt>
                <c:pt idx="2106" formatCode="0.00E+00">
                  <c:v>1956.38</c:v>
                </c:pt>
                <c:pt idx="2107" formatCode="0.00E+00">
                  <c:v>1986</c:v>
                </c:pt>
                <c:pt idx="2108" formatCode="0.00E+00">
                  <c:v>2015.23</c:v>
                </c:pt>
                <c:pt idx="2109" formatCode="0.00E+00">
                  <c:v>2044.04</c:v>
                </c:pt>
                <c:pt idx="2110" formatCode="0.00E+00">
                  <c:v>2072.44</c:v>
                </c:pt>
                <c:pt idx="2111" formatCode="0.00E+00">
                  <c:v>2100.41</c:v>
                </c:pt>
                <c:pt idx="2112" formatCode="0.00E+00">
                  <c:v>2127.96</c:v>
                </c:pt>
                <c:pt idx="2113" formatCode="0.00E+00">
                  <c:v>2155.08</c:v>
                </c:pt>
                <c:pt idx="2114" formatCode="0.00E+00">
                  <c:v>2181.75</c:v>
                </c:pt>
                <c:pt idx="2115" formatCode="0.00E+00">
                  <c:v>2207.98</c:v>
                </c:pt>
                <c:pt idx="2116" formatCode="0.00E+00">
                  <c:v>2233.7600000000002</c:v>
                </c:pt>
                <c:pt idx="2117" formatCode="0.00E+00">
                  <c:v>2259.08</c:v>
                </c:pt>
                <c:pt idx="2118" formatCode="0.00E+00">
                  <c:v>2283.9299999999998</c:v>
                </c:pt>
                <c:pt idx="2119" formatCode="0.00E+00">
                  <c:v>2308.3200000000002</c:v>
                </c:pt>
                <c:pt idx="2120" formatCode="0.00E+00">
                  <c:v>2332.23</c:v>
                </c:pt>
                <c:pt idx="2121" formatCode="0.00E+00">
                  <c:v>2355.66</c:v>
                </c:pt>
                <c:pt idx="2122" formatCode="0.00E+00">
                  <c:v>2378.61</c:v>
                </c:pt>
                <c:pt idx="2123" formatCode="0.00E+00">
                  <c:v>2401.06</c:v>
                </c:pt>
                <c:pt idx="2124" formatCode="0.00E+00">
                  <c:v>2423.02</c:v>
                </c:pt>
                <c:pt idx="2125" formatCode="0.00E+00">
                  <c:v>2444.48</c:v>
                </c:pt>
                <c:pt idx="2126" formatCode="0.00E+00">
                  <c:v>2465.4299999999998</c:v>
                </c:pt>
                <c:pt idx="2127" formatCode="0.00E+00">
                  <c:v>2485.87</c:v>
                </c:pt>
                <c:pt idx="2128" formatCode="0.00E+00">
                  <c:v>2505.8000000000002</c:v>
                </c:pt>
                <c:pt idx="2129" formatCode="0.00E+00">
                  <c:v>2525.21</c:v>
                </c:pt>
                <c:pt idx="2130" formatCode="0.00E+00">
                  <c:v>2544.09</c:v>
                </c:pt>
                <c:pt idx="2131" formatCode="0.00E+00">
                  <c:v>2562.44</c:v>
                </c:pt>
                <c:pt idx="2132" formatCode="0.00E+00">
                  <c:v>2580.2600000000002</c:v>
                </c:pt>
                <c:pt idx="2133" formatCode="0.00E+00">
                  <c:v>2597.5500000000002</c:v>
                </c:pt>
                <c:pt idx="2134" formatCode="0.00E+00">
                  <c:v>2614.29</c:v>
                </c:pt>
                <c:pt idx="2135" formatCode="0.00E+00">
                  <c:v>2630.48</c:v>
                </c:pt>
                <c:pt idx="2136" formatCode="0.00E+00">
                  <c:v>2646.13</c:v>
                </c:pt>
                <c:pt idx="2137" formatCode="0.00E+00">
                  <c:v>2661.23</c:v>
                </c:pt>
                <c:pt idx="2138" formatCode="0.00E+00">
                  <c:v>2675.77</c:v>
                </c:pt>
                <c:pt idx="2139" formatCode="0.00E+00">
                  <c:v>2689.75</c:v>
                </c:pt>
                <c:pt idx="2140" formatCode="0.00E+00">
                  <c:v>2703.16</c:v>
                </c:pt>
                <c:pt idx="2141" formatCode="0.00E+00">
                  <c:v>2716.01</c:v>
                </c:pt>
                <c:pt idx="2142" formatCode="0.00E+00">
                  <c:v>2728.29</c:v>
                </c:pt>
                <c:pt idx="2143" formatCode="0.00E+00">
                  <c:v>2740</c:v>
                </c:pt>
                <c:pt idx="2144" formatCode="0.00E+00">
                  <c:v>2751.14</c:v>
                </c:pt>
                <c:pt idx="2145" formatCode="0.00E+00">
                  <c:v>2761.69</c:v>
                </c:pt>
                <c:pt idx="2146" formatCode="0.00E+00">
                  <c:v>2771.67</c:v>
                </c:pt>
                <c:pt idx="2147" formatCode="0.00E+00">
                  <c:v>2781.06</c:v>
                </c:pt>
                <c:pt idx="2148" formatCode="0.00E+00">
                  <c:v>2789.86</c:v>
                </c:pt>
                <c:pt idx="2149" formatCode="0.00E+00">
                  <c:v>2798.08</c:v>
                </c:pt>
                <c:pt idx="2150" formatCode="0.00E+00">
                  <c:v>2805.71</c:v>
                </c:pt>
                <c:pt idx="2151" formatCode="0.00E+00">
                  <c:v>2812.75</c:v>
                </c:pt>
                <c:pt idx="2152" formatCode="0.00E+00">
                  <c:v>2819.19</c:v>
                </c:pt>
                <c:pt idx="2153" formatCode="0.00E+00">
                  <c:v>2825.04</c:v>
                </c:pt>
                <c:pt idx="2154" formatCode="0.00E+00">
                  <c:v>2830.29</c:v>
                </c:pt>
                <c:pt idx="2155" formatCode="0.00E+00">
                  <c:v>2834.94</c:v>
                </c:pt>
                <c:pt idx="2156" formatCode="0.00E+00">
                  <c:v>2838.99</c:v>
                </c:pt>
                <c:pt idx="2157" formatCode="0.00E+00">
                  <c:v>2842.44</c:v>
                </c:pt>
                <c:pt idx="2158" formatCode="0.00E+00">
                  <c:v>2845.29</c:v>
                </c:pt>
                <c:pt idx="2159" formatCode="0.00E+00">
                  <c:v>2847.53</c:v>
                </c:pt>
                <c:pt idx="2160" formatCode="0.00E+00">
                  <c:v>2849.17</c:v>
                </c:pt>
                <c:pt idx="2161" formatCode="0.00E+00">
                  <c:v>2850.21</c:v>
                </c:pt>
                <c:pt idx="2162" formatCode="0.00E+00">
                  <c:v>2850.63</c:v>
                </c:pt>
                <c:pt idx="2163" formatCode="0.00E+00">
                  <c:v>2850.45</c:v>
                </c:pt>
                <c:pt idx="2164" formatCode="0.00E+00">
                  <c:v>2849.67</c:v>
                </c:pt>
                <c:pt idx="2165" formatCode="0.00E+00">
                  <c:v>2848.28</c:v>
                </c:pt>
                <c:pt idx="2166" formatCode="0.00E+00">
                  <c:v>2846.28</c:v>
                </c:pt>
                <c:pt idx="2167" formatCode="0.00E+00">
                  <c:v>2843.68</c:v>
                </c:pt>
                <c:pt idx="2168" formatCode="0.00E+00">
                  <c:v>2840.46</c:v>
                </c:pt>
                <c:pt idx="2169" formatCode="0.00E+00">
                  <c:v>2836.65</c:v>
                </c:pt>
                <c:pt idx="2170" formatCode="0.00E+00">
                  <c:v>2832.22</c:v>
                </c:pt>
                <c:pt idx="2171" formatCode="0.00E+00">
                  <c:v>2827.19</c:v>
                </c:pt>
                <c:pt idx="2172" formatCode="0.00E+00">
                  <c:v>2821.56</c:v>
                </c:pt>
                <c:pt idx="2173" formatCode="0.00E+00">
                  <c:v>2815.32</c:v>
                </c:pt>
                <c:pt idx="2174" formatCode="0.00E+00">
                  <c:v>2808.48</c:v>
                </c:pt>
                <c:pt idx="2175" formatCode="0.00E+00">
                  <c:v>2801.04</c:v>
                </c:pt>
                <c:pt idx="2176" formatCode="0.00E+00">
                  <c:v>2793</c:v>
                </c:pt>
                <c:pt idx="2177" formatCode="0.00E+00">
                  <c:v>2784.36</c:v>
                </c:pt>
                <c:pt idx="2178" formatCode="0.00E+00">
                  <c:v>2775.11</c:v>
                </c:pt>
                <c:pt idx="2179" formatCode="0.00E+00">
                  <c:v>2765.28</c:v>
                </c:pt>
                <c:pt idx="2180" formatCode="0.00E+00">
                  <c:v>2754.84</c:v>
                </c:pt>
                <c:pt idx="2181" formatCode="0.00E+00">
                  <c:v>2743.82</c:v>
                </c:pt>
                <c:pt idx="2182" formatCode="0.00E+00">
                  <c:v>2732.21</c:v>
                </c:pt>
                <c:pt idx="2183" formatCode="0.00E+00">
                  <c:v>2720</c:v>
                </c:pt>
                <c:pt idx="2184" formatCode="0.00E+00">
                  <c:v>2707.21</c:v>
                </c:pt>
                <c:pt idx="2185" formatCode="0.00E+00">
                  <c:v>2693.84</c:v>
                </c:pt>
                <c:pt idx="2186" formatCode="0.00E+00">
                  <c:v>2679.88</c:v>
                </c:pt>
                <c:pt idx="2187" formatCode="0.00E+00">
                  <c:v>2665.34</c:v>
                </c:pt>
                <c:pt idx="2188" formatCode="0.00E+00">
                  <c:v>2650.23</c:v>
                </c:pt>
                <c:pt idx="2189" formatCode="0.00E+00">
                  <c:v>2634.55</c:v>
                </c:pt>
                <c:pt idx="2190" formatCode="0.00E+00">
                  <c:v>2618.29</c:v>
                </c:pt>
                <c:pt idx="2191" formatCode="0.00E+00">
                  <c:v>2601.4699999999998</c:v>
                </c:pt>
                <c:pt idx="2192" formatCode="0.00E+00">
                  <c:v>2584.08</c:v>
                </c:pt>
                <c:pt idx="2193" formatCode="0.00E+00">
                  <c:v>2566.14</c:v>
                </c:pt>
                <c:pt idx="2194" formatCode="0.00E+00">
                  <c:v>2547.63</c:v>
                </c:pt>
                <c:pt idx="2195" formatCode="0.00E+00">
                  <c:v>2528.5700000000002</c:v>
                </c:pt>
                <c:pt idx="2196" formatCode="0.00E+00">
                  <c:v>2508.96</c:v>
                </c:pt>
                <c:pt idx="2197" formatCode="0.00E+00">
                  <c:v>2488.81</c:v>
                </c:pt>
                <c:pt idx="2198" formatCode="0.00E+00">
                  <c:v>2468.11</c:v>
                </c:pt>
                <c:pt idx="2199" formatCode="0.00E+00">
                  <c:v>2446.88</c:v>
                </c:pt>
                <c:pt idx="2200" formatCode="0.00E+00">
                  <c:v>2425.11</c:v>
                </c:pt>
                <c:pt idx="2201" formatCode="0.00E+00">
                  <c:v>2402.81</c:v>
                </c:pt>
                <c:pt idx="2202" formatCode="0.00E+00">
                  <c:v>2379.98</c:v>
                </c:pt>
                <c:pt idx="2203" formatCode="0.00E+00">
                  <c:v>2356.64</c:v>
                </c:pt>
                <c:pt idx="2204" formatCode="0.00E+00">
                  <c:v>2332.7800000000002</c:v>
                </c:pt>
                <c:pt idx="2205" formatCode="0.00E+00">
                  <c:v>2308.4</c:v>
                </c:pt>
                <c:pt idx="2206" formatCode="0.00E+00">
                  <c:v>2283.52</c:v>
                </c:pt>
                <c:pt idx="2207" formatCode="0.00E+00">
                  <c:v>2258.14</c:v>
                </c:pt>
                <c:pt idx="2208" formatCode="0.00E+00">
                  <c:v>2232.27</c:v>
                </c:pt>
                <c:pt idx="2209" formatCode="0.00E+00">
                  <c:v>2205.9</c:v>
                </c:pt>
                <c:pt idx="2210" formatCode="0.00E+00">
                  <c:v>2179.04</c:v>
                </c:pt>
                <c:pt idx="2211" formatCode="0.00E+00">
                  <c:v>2151.71</c:v>
                </c:pt>
                <c:pt idx="2212" formatCode="0.00E+00">
                  <c:v>2123.9</c:v>
                </c:pt>
                <c:pt idx="2213" formatCode="0.00E+00">
                  <c:v>2095.62</c:v>
                </c:pt>
                <c:pt idx="2214" formatCode="0.00E+00">
                  <c:v>2066.88</c:v>
                </c:pt>
                <c:pt idx="2215" formatCode="0.00E+00">
                  <c:v>2037.68</c:v>
                </c:pt>
                <c:pt idx="2216" formatCode="0.00E+00">
                  <c:v>2008.03</c:v>
                </c:pt>
                <c:pt idx="2217" formatCode="0.00E+00">
                  <c:v>1977.93</c:v>
                </c:pt>
                <c:pt idx="2218" formatCode="0.00E+00">
                  <c:v>1947.4</c:v>
                </c:pt>
                <c:pt idx="2219" formatCode="0.00E+00">
                  <c:v>1916.43</c:v>
                </c:pt>
                <c:pt idx="2220" formatCode="0.00E+00">
                  <c:v>1885.03</c:v>
                </c:pt>
                <c:pt idx="2221" formatCode="0.00E+00">
                  <c:v>1853.21</c:v>
                </c:pt>
                <c:pt idx="2222" formatCode="0.00E+00">
                  <c:v>1820.98</c:v>
                </c:pt>
                <c:pt idx="2223" formatCode="0.00E+00">
                  <c:v>1788.34</c:v>
                </c:pt>
                <c:pt idx="2224" formatCode="0.00E+00">
                  <c:v>1755.3</c:v>
                </c:pt>
                <c:pt idx="2225" formatCode="0.00E+00">
                  <c:v>1721.87</c:v>
                </c:pt>
                <c:pt idx="2226" formatCode="0.00E+00">
                  <c:v>1688.05</c:v>
                </c:pt>
                <c:pt idx="2227" formatCode="0.00E+00">
                  <c:v>1653.84</c:v>
                </c:pt>
                <c:pt idx="2228" formatCode="0.00E+00">
                  <c:v>1619.27</c:v>
                </c:pt>
                <c:pt idx="2229" formatCode="0.00E+00">
                  <c:v>1584.33</c:v>
                </c:pt>
                <c:pt idx="2230" formatCode="0.00E+00">
                  <c:v>1549.03</c:v>
                </c:pt>
                <c:pt idx="2231" formatCode="0.00E+00">
                  <c:v>1513.38</c:v>
                </c:pt>
                <c:pt idx="2232" formatCode="0.00E+00">
                  <c:v>1477.39</c:v>
                </c:pt>
                <c:pt idx="2233" formatCode="0.00E+00">
                  <c:v>1441.06</c:v>
                </c:pt>
                <c:pt idx="2234" formatCode="0.00E+00">
                  <c:v>1404.4</c:v>
                </c:pt>
                <c:pt idx="2235" formatCode="0.00E+00">
                  <c:v>1367.42</c:v>
                </c:pt>
                <c:pt idx="2236" formatCode="0.00E+00">
                  <c:v>1330.12</c:v>
                </c:pt>
                <c:pt idx="2237" formatCode="0.00E+00">
                  <c:v>1292.52</c:v>
                </c:pt>
                <c:pt idx="2238" formatCode="0.00E+00">
                  <c:v>1254.6199999999999</c:v>
                </c:pt>
                <c:pt idx="2239" formatCode="0.00E+00">
                  <c:v>1216.43</c:v>
                </c:pt>
                <c:pt idx="2240" formatCode="0.00E+00">
                  <c:v>1177.96</c:v>
                </c:pt>
                <c:pt idx="2241" formatCode="0.00E+00">
                  <c:v>1139.22</c:v>
                </c:pt>
                <c:pt idx="2242" formatCode="0.00E+00">
                  <c:v>1100.21</c:v>
                </c:pt>
                <c:pt idx="2243" formatCode="0.00E+00">
                  <c:v>1060.94</c:v>
                </c:pt>
                <c:pt idx="2244" formatCode="0.00E+00">
                  <c:v>1021.42</c:v>
                </c:pt>
                <c:pt idx="2245">
                  <c:v>981.65499999999997</c:v>
                </c:pt>
                <c:pt idx="2246">
                  <c:v>941.66099999999994</c:v>
                </c:pt>
                <c:pt idx="2247">
                  <c:v>901.44200000000001</c:v>
                </c:pt>
                <c:pt idx="2248">
                  <c:v>861.00699999999995</c:v>
                </c:pt>
                <c:pt idx="2249">
                  <c:v>820.36400000000003</c:v>
                </c:pt>
                <c:pt idx="2250">
                  <c:v>779.52200000000005</c:v>
                </c:pt>
                <c:pt idx="2251">
                  <c:v>738.48900000000003</c:v>
                </c:pt>
                <c:pt idx="2252">
                  <c:v>697.274</c:v>
                </c:pt>
                <c:pt idx="2253">
                  <c:v>655.88499999999999</c:v>
                </c:pt>
                <c:pt idx="2254">
                  <c:v>614.33100000000002</c:v>
                </c:pt>
                <c:pt idx="2255">
                  <c:v>572.62199999999996</c:v>
                </c:pt>
                <c:pt idx="2256">
                  <c:v>530.76599999999996</c:v>
                </c:pt>
                <c:pt idx="2257">
                  <c:v>488.77100000000002</c:v>
                </c:pt>
                <c:pt idx="2258">
                  <c:v>446.64600000000002</c:v>
                </c:pt>
                <c:pt idx="2259">
                  <c:v>404.40100000000001</c:v>
                </c:pt>
                <c:pt idx="2260">
                  <c:v>362.04500000000002</c:v>
                </c:pt>
                <c:pt idx="2261">
                  <c:v>319.58499999999998</c:v>
                </c:pt>
                <c:pt idx="2262">
                  <c:v>277.03199999999998</c:v>
                </c:pt>
                <c:pt idx="2263">
                  <c:v>234.39400000000001</c:v>
                </c:pt>
                <c:pt idx="2264">
                  <c:v>191.68100000000001</c:v>
                </c:pt>
                <c:pt idx="2265">
                  <c:v>148.90100000000001</c:v>
                </c:pt>
                <c:pt idx="2266">
                  <c:v>106.06399999999999</c:v>
                </c:pt>
                <c:pt idx="2267">
                  <c:v>63.178800000000003</c:v>
                </c:pt>
                <c:pt idx="2268">
                  <c:v>20.254000000000001</c:v>
                </c:pt>
                <c:pt idx="2269">
                  <c:v>-22.700900000000001</c:v>
                </c:pt>
                <c:pt idx="2270">
                  <c:v>-65.677099999999996</c:v>
                </c:pt>
                <c:pt idx="2271">
                  <c:v>-108.66500000000001</c:v>
                </c:pt>
                <c:pt idx="2272">
                  <c:v>-151.655</c:v>
                </c:pt>
                <c:pt idx="2273">
                  <c:v>-194.63900000000001</c:v>
                </c:pt>
                <c:pt idx="2274">
                  <c:v>-237.607</c:v>
                </c:pt>
                <c:pt idx="2275">
                  <c:v>-280.55099999999999</c:v>
                </c:pt>
                <c:pt idx="2276">
                  <c:v>-323.45999999999998</c:v>
                </c:pt>
                <c:pt idx="2277">
                  <c:v>-366.327</c:v>
                </c:pt>
                <c:pt idx="2278">
                  <c:v>-409.14100000000002</c:v>
                </c:pt>
                <c:pt idx="2279">
                  <c:v>-451.89400000000001</c:v>
                </c:pt>
                <c:pt idx="2280">
                  <c:v>-494.57600000000002</c:v>
                </c:pt>
                <c:pt idx="2281">
                  <c:v>-537.17899999999997</c:v>
                </c:pt>
                <c:pt idx="2282">
                  <c:v>-579.69299999999998</c:v>
                </c:pt>
                <c:pt idx="2283">
                  <c:v>-622.10799999999995</c:v>
                </c:pt>
                <c:pt idx="2284">
                  <c:v>-664.41700000000003</c:v>
                </c:pt>
                <c:pt idx="2285">
                  <c:v>-706.60900000000004</c:v>
                </c:pt>
                <c:pt idx="2286">
                  <c:v>-748.67499999999995</c:v>
                </c:pt>
                <c:pt idx="2287">
                  <c:v>-790.60799999999995</c:v>
                </c:pt>
                <c:pt idx="2288">
                  <c:v>-832.39800000000002</c:v>
                </c:pt>
                <c:pt idx="2289">
                  <c:v>-874.03599999999994</c:v>
                </c:pt>
                <c:pt idx="2290">
                  <c:v>-915.51199999999994</c:v>
                </c:pt>
                <c:pt idx="2291">
                  <c:v>-956.81799999999998</c:v>
                </c:pt>
                <c:pt idx="2292">
                  <c:v>-997.94500000000005</c:v>
                </c:pt>
                <c:pt idx="2293" formatCode="0.00E+00">
                  <c:v>-1038.8800000000001</c:v>
                </c:pt>
                <c:pt idx="2294" formatCode="0.00E+00">
                  <c:v>-1079.6300000000001</c:v>
                </c:pt>
                <c:pt idx="2295" formatCode="0.00E+00">
                  <c:v>-1120.1600000000001</c:v>
                </c:pt>
                <c:pt idx="2296" formatCode="0.00E+00">
                  <c:v>-1160.48</c:v>
                </c:pt>
                <c:pt idx="2297" formatCode="0.00E+00">
                  <c:v>-1200.58</c:v>
                </c:pt>
                <c:pt idx="2298" formatCode="0.00E+00">
                  <c:v>-1240.45</c:v>
                </c:pt>
                <c:pt idx="2299" formatCode="0.00E+00">
                  <c:v>-1280.08</c:v>
                </c:pt>
                <c:pt idx="2300" formatCode="0.00E+00">
                  <c:v>-1319.46</c:v>
                </c:pt>
                <c:pt idx="2301" formatCode="0.00E+00">
                  <c:v>-1358.58</c:v>
                </c:pt>
                <c:pt idx="2302" formatCode="0.00E+00">
                  <c:v>-1397.43</c:v>
                </c:pt>
                <c:pt idx="2303" formatCode="0.00E+00">
                  <c:v>-1436.01</c:v>
                </c:pt>
                <c:pt idx="2304" formatCode="0.00E+00">
                  <c:v>-1474.31</c:v>
                </c:pt>
                <c:pt idx="2305" formatCode="0.00E+00">
                  <c:v>-1512.31</c:v>
                </c:pt>
                <c:pt idx="2306" formatCode="0.00E+00">
                  <c:v>-1550.02</c:v>
                </c:pt>
                <c:pt idx="2307" formatCode="0.00E+00">
                  <c:v>-1587.42</c:v>
                </c:pt>
                <c:pt idx="2308" formatCode="0.00E+00">
                  <c:v>-1624.5</c:v>
                </c:pt>
                <c:pt idx="2309" formatCode="0.00E+00">
                  <c:v>-1661.26</c:v>
                </c:pt>
                <c:pt idx="2310" formatCode="0.00E+00">
                  <c:v>-1697.69</c:v>
                </c:pt>
                <c:pt idx="2311" formatCode="0.00E+00">
                  <c:v>-1733.78</c:v>
                </c:pt>
                <c:pt idx="2312" formatCode="0.00E+00">
                  <c:v>-1769.52</c:v>
                </c:pt>
                <c:pt idx="2313" formatCode="0.00E+00">
                  <c:v>-1804.9</c:v>
                </c:pt>
                <c:pt idx="2314" formatCode="0.00E+00">
                  <c:v>-1839.92</c:v>
                </c:pt>
                <c:pt idx="2315" formatCode="0.00E+00">
                  <c:v>-1874.57</c:v>
                </c:pt>
                <c:pt idx="2316" formatCode="0.00E+00">
                  <c:v>-1908.85</c:v>
                </c:pt>
                <c:pt idx="2317" formatCode="0.00E+00">
                  <c:v>-1942.73</c:v>
                </c:pt>
                <c:pt idx="2318" formatCode="0.00E+00">
                  <c:v>-1976.22</c:v>
                </c:pt>
                <c:pt idx="2319" formatCode="0.00E+00">
                  <c:v>-2009.31</c:v>
                </c:pt>
                <c:pt idx="2320" formatCode="0.00E+00">
                  <c:v>-2041.99</c:v>
                </c:pt>
                <c:pt idx="2321" formatCode="0.00E+00">
                  <c:v>-2074.2600000000002</c:v>
                </c:pt>
                <c:pt idx="2322" formatCode="0.00E+00">
                  <c:v>-2106.11</c:v>
                </c:pt>
                <c:pt idx="2323" formatCode="0.00E+00">
                  <c:v>-2137.52</c:v>
                </c:pt>
                <c:pt idx="2324" formatCode="0.00E+00">
                  <c:v>-2168.5</c:v>
                </c:pt>
                <c:pt idx="2325" formatCode="0.00E+00">
                  <c:v>-2199.0300000000002</c:v>
                </c:pt>
                <c:pt idx="2326" formatCode="0.00E+00">
                  <c:v>-2229.12</c:v>
                </c:pt>
                <c:pt idx="2327" formatCode="0.00E+00">
                  <c:v>-2258.75</c:v>
                </c:pt>
                <c:pt idx="2328" formatCode="0.00E+00">
                  <c:v>-2287.91</c:v>
                </c:pt>
                <c:pt idx="2329" formatCode="0.00E+00">
                  <c:v>-2316.61</c:v>
                </c:pt>
                <c:pt idx="2330" formatCode="0.00E+00">
                  <c:v>-2344.83</c:v>
                </c:pt>
                <c:pt idx="2331" formatCode="0.00E+00">
                  <c:v>-2372.56</c:v>
                </c:pt>
                <c:pt idx="2332" formatCode="0.00E+00">
                  <c:v>-2399.81</c:v>
                </c:pt>
                <c:pt idx="2333" formatCode="0.00E+00">
                  <c:v>-2426.56</c:v>
                </c:pt>
                <c:pt idx="2334" formatCode="0.00E+00">
                  <c:v>-2452.81</c:v>
                </c:pt>
                <c:pt idx="2335" formatCode="0.00E+00">
                  <c:v>-2478.56</c:v>
                </c:pt>
                <c:pt idx="2336" formatCode="0.00E+00">
                  <c:v>-2503.79</c:v>
                </c:pt>
                <c:pt idx="2337" formatCode="0.00E+00">
                  <c:v>-2528.5100000000002</c:v>
                </c:pt>
                <c:pt idx="2338" formatCode="0.00E+00">
                  <c:v>-2552.6999999999998</c:v>
                </c:pt>
                <c:pt idx="2339" formatCode="0.00E+00">
                  <c:v>-2576.36</c:v>
                </c:pt>
                <c:pt idx="2340" formatCode="0.00E+00">
                  <c:v>-2599.48</c:v>
                </c:pt>
                <c:pt idx="2341" formatCode="0.00E+00">
                  <c:v>-2622.07</c:v>
                </c:pt>
                <c:pt idx="2342" formatCode="0.00E+00">
                  <c:v>-2644.11</c:v>
                </c:pt>
                <c:pt idx="2343" formatCode="0.00E+00">
                  <c:v>-2665.61</c:v>
                </c:pt>
                <c:pt idx="2344" formatCode="0.00E+00">
                  <c:v>-2686.54</c:v>
                </c:pt>
                <c:pt idx="2345" formatCode="0.00E+00">
                  <c:v>-2706.92</c:v>
                </c:pt>
                <c:pt idx="2346" formatCode="0.00E+00">
                  <c:v>-2726.74</c:v>
                </c:pt>
                <c:pt idx="2347" formatCode="0.00E+00">
                  <c:v>-2745.98</c:v>
                </c:pt>
                <c:pt idx="2348" formatCode="0.00E+00">
                  <c:v>-2764.65</c:v>
                </c:pt>
                <c:pt idx="2349" formatCode="0.00E+00">
                  <c:v>-2782.75</c:v>
                </c:pt>
                <c:pt idx="2350" formatCode="0.00E+00">
                  <c:v>-2800.26</c:v>
                </c:pt>
                <c:pt idx="2351" formatCode="0.00E+00">
                  <c:v>-2817.19</c:v>
                </c:pt>
                <c:pt idx="2352" formatCode="0.00E+00">
                  <c:v>-2833.52</c:v>
                </c:pt>
                <c:pt idx="2353" formatCode="0.00E+00">
                  <c:v>-2849.27</c:v>
                </c:pt>
                <c:pt idx="2354" formatCode="0.00E+00">
                  <c:v>-2864.41</c:v>
                </c:pt>
                <c:pt idx="2355" formatCode="0.00E+00">
                  <c:v>-2878.96</c:v>
                </c:pt>
                <c:pt idx="2356" formatCode="0.00E+00">
                  <c:v>-2892.9</c:v>
                </c:pt>
                <c:pt idx="2357" formatCode="0.00E+00">
                  <c:v>-2906.23</c:v>
                </c:pt>
                <c:pt idx="2358" formatCode="0.00E+00">
                  <c:v>-2918.96</c:v>
                </c:pt>
                <c:pt idx="2359" formatCode="0.00E+00">
                  <c:v>-2931.07</c:v>
                </c:pt>
                <c:pt idx="2360" formatCode="0.00E+00">
                  <c:v>-2942.56</c:v>
                </c:pt>
                <c:pt idx="2361" formatCode="0.00E+00">
                  <c:v>-2953.43</c:v>
                </c:pt>
                <c:pt idx="2362" formatCode="0.00E+00">
                  <c:v>-2963.69</c:v>
                </c:pt>
                <c:pt idx="2363" formatCode="0.00E+00">
                  <c:v>-2973.31</c:v>
                </c:pt>
                <c:pt idx="2364" formatCode="0.00E+00">
                  <c:v>-2982.31</c:v>
                </c:pt>
                <c:pt idx="2365" formatCode="0.00E+00">
                  <c:v>-2990.68</c:v>
                </c:pt>
                <c:pt idx="2366" formatCode="0.00E+00">
                  <c:v>-2998.42</c:v>
                </c:pt>
                <c:pt idx="2367" formatCode="0.00E+00">
                  <c:v>-3005.53</c:v>
                </c:pt>
                <c:pt idx="2368" formatCode="0.00E+00">
                  <c:v>-3012</c:v>
                </c:pt>
                <c:pt idx="2369" formatCode="0.00E+00">
                  <c:v>-3017.83</c:v>
                </c:pt>
                <c:pt idx="2370" formatCode="0.00E+00">
                  <c:v>-3023.03</c:v>
                </c:pt>
                <c:pt idx="2371" formatCode="0.00E+00">
                  <c:v>-3027.58</c:v>
                </c:pt>
                <c:pt idx="2372" formatCode="0.00E+00">
                  <c:v>-3031.5</c:v>
                </c:pt>
                <c:pt idx="2373" formatCode="0.00E+00">
                  <c:v>-3034.77</c:v>
                </c:pt>
                <c:pt idx="2374" formatCode="0.00E+00">
                  <c:v>-3037.39</c:v>
                </c:pt>
                <c:pt idx="2375" formatCode="0.00E+00">
                  <c:v>-3039.38</c:v>
                </c:pt>
                <c:pt idx="2376" formatCode="0.00E+00">
                  <c:v>-3040.71</c:v>
                </c:pt>
                <c:pt idx="2377" formatCode="0.00E+00">
                  <c:v>-3041.4</c:v>
                </c:pt>
                <c:pt idx="2378" formatCode="0.00E+00">
                  <c:v>-3041.44</c:v>
                </c:pt>
                <c:pt idx="2379" formatCode="0.00E+00">
                  <c:v>-3040.84</c:v>
                </c:pt>
                <c:pt idx="2380" formatCode="0.00E+00">
                  <c:v>-3039.59</c:v>
                </c:pt>
                <c:pt idx="2381" formatCode="0.00E+00">
                  <c:v>-3037.69</c:v>
                </c:pt>
                <c:pt idx="2382" formatCode="0.00E+00">
                  <c:v>-3035.15</c:v>
                </c:pt>
                <c:pt idx="2383" formatCode="0.00E+00">
                  <c:v>-3031.95</c:v>
                </c:pt>
                <c:pt idx="2384" formatCode="0.00E+00">
                  <c:v>-3028.11</c:v>
                </c:pt>
                <c:pt idx="2385" formatCode="0.00E+00">
                  <c:v>-3023.63</c:v>
                </c:pt>
                <c:pt idx="2386" formatCode="0.00E+00">
                  <c:v>-3018.5</c:v>
                </c:pt>
                <c:pt idx="2387" formatCode="0.00E+00">
                  <c:v>-3012.72</c:v>
                </c:pt>
                <c:pt idx="2388" formatCode="0.00E+00">
                  <c:v>-3006.3</c:v>
                </c:pt>
                <c:pt idx="2389" formatCode="0.00E+00">
                  <c:v>-2999.24</c:v>
                </c:pt>
                <c:pt idx="2390" formatCode="0.00E+00">
                  <c:v>-2991.54</c:v>
                </c:pt>
                <c:pt idx="2391" formatCode="0.00E+00">
                  <c:v>-2983.19</c:v>
                </c:pt>
                <c:pt idx="2392" formatCode="0.00E+00">
                  <c:v>-2974.21</c:v>
                </c:pt>
                <c:pt idx="2393" formatCode="0.00E+00">
                  <c:v>-2964.59</c:v>
                </c:pt>
                <c:pt idx="2394" formatCode="0.00E+00">
                  <c:v>-2954.33</c:v>
                </c:pt>
                <c:pt idx="2395" formatCode="0.00E+00">
                  <c:v>-2943.44</c:v>
                </c:pt>
                <c:pt idx="2396" formatCode="0.00E+00">
                  <c:v>-2931.92</c:v>
                </c:pt>
                <c:pt idx="2397" formatCode="0.00E+00">
                  <c:v>-2919.76</c:v>
                </c:pt>
                <c:pt idx="2398" formatCode="0.00E+00">
                  <c:v>-2906.98</c:v>
                </c:pt>
                <c:pt idx="2399" formatCode="0.00E+00">
                  <c:v>-2893.58</c:v>
                </c:pt>
                <c:pt idx="2400" formatCode="0.00E+00">
                  <c:v>-2879.54</c:v>
                </c:pt>
                <c:pt idx="2401" formatCode="0.00E+00">
                  <c:v>-2864.89</c:v>
                </c:pt>
                <c:pt idx="2402" formatCode="0.00E+00">
                  <c:v>-2849.63</c:v>
                </c:pt>
                <c:pt idx="2403" formatCode="0.00E+00">
                  <c:v>-2833.74</c:v>
                </c:pt>
                <c:pt idx="2404" formatCode="0.00E+00">
                  <c:v>-2817.25</c:v>
                </c:pt>
                <c:pt idx="2405" formatCode="0.00E+00">
                  <c:v>-2800.15</c:v>
                </c:pt>
                <c:pt idx="2406" formatCode="0.00E+00">
                  <c:v>-2782.44</c:v>
                </c:pt>
                <c:pt idx="2407" formatCode="0.00E+00">
                  <c:v>-2764.14</c:v>
                </c:pt>
                <c:pt idx="2408" formatCode="0.00E+00">
                  <c:v>-2745.23</c:v>
                </c:pt>
                <c:pt idx="2409" formatCode="0.00E+00">
                  <c:v>-2725.73</c:v>
                </c:pt>
                <c:pt idx="2410" formatCode="0.00E+00">
                  <c:v>-2705.64</c:v>
                </c:pt>
                <c:pt idx="2411" formatCode="0.00E+00">
                  <c:v>-2684.96</c:v>
                </c:pt>
                <c:pt idx="2412" formatCode="0.00E+00">
                  <c:v>-2663.7</c:v>
                </c:pt>
                <c:pt idx="2413" formatCode="0.00E+00">
                  <c:v>-2641.86</c:v>
                </c:pt>
                <c:pt idx="2414" formatCode="0.00E+00">
                  <c:v>-2619.4499999999998</c:v>
                </c:pt>
                <c:pt idx="2415" formatCode="0.00E+00">
                  <c:v>-2596.4699999999998</c:v>
                </c:pt>
                <c:pt idx="2416" formatCode="0.00E+00">
                  <c:v>-2572.92</c:v>
                </c:pt>
                <c:pt idx="2417" formatCode="0.00E+00">
                  <c:v>-2548.8200000000002</c:v>
                </c:pt>
                <c:pt idx="2418" formatCode="0.00E+00">
                  <c:v>-2524.16</c:v>
                </c:pt>
                <c:pt idx="2419" formatCode="0.00E+00">
                  <c:v>-2498.9499999999998</c:v>
                </c:pt>
                <c:pt idx="2420" formatCode="0.00E+00">
                  <c:v>-2473.19</c:v>
                </c:pt>
                <c:pt idx="2421" formatCode="0.00E+00">
                  <c:v>-2446.89</c:v>
                </c:pt>
                <c:pt idx="2422" formatCode="0.00E+00">
                  <c:v>-2420.06</c:v>
                </c:pt>
                <c:pt idx="2423" formatCode="0.00E+00">
                  <c:v>-2392.6999999999998</c:v>
                </c:pt>
                <c:pt idx="2424" formatCode="0.00E+00">
                  <c:v>-2364.8200000000002</c:v>
                </c:pt>
                <c:pt idx="2425" formatCode="0.00E+00">
                  <c:v>-2336.41</c:v>
                </c:pt>
                <c:pt idx="2426" formatCode="0.00E+00">
                  <c:v>-2307.5</c:v>
                </c:pt>
                <c:pt idx="2427" formatCode="0.00E+00">
                  <c:v>-2278.08</c:v>
                </c:pt>
                <c:pt idx="2428" formatCode="0.00E+00">
                  <c:v>-2248.16</c:v>
                </c:pt>
                <c:pt idx="2429" formatCode="0.00E+00">
                  <c:v>-2217.7399999999998</c:v>
                </c:pt>
                <c:pt idx="2430" formatCode="0.00E+00">
                  <c:v>-2186.84</c:v>
                </c:pt>
                <c:pt idx="2431" formatCode="0.00E+00">
                  <c:v>-2155.4499999999998</c:v>
                </c:pt>
                <c:pt idx="2432" formatCode="0.00E+00">
                  <c:v>-2123.59</c:v>
                </c:pt>
                <c:pt idx="2433" formatCode="0.00E+00">
                  <c:v>-2091.27</c:v>
                </c:pt>
                <c:pt idx="2434" formatCode="0.00E+00">
                  <c:v>-2058.48</c:v>
                </c:pt>
                <c:pt idx="2435" formatCode="0.00E+00">
                  <c:v>-2025.23</c:v>
                </c:pt>
                <c:pt idx="2436" formatCode="0.00E+00">
                  <c:v>-1991.53</c:v>
                </c:pt>
                <c:pt idx="2437" formatCode="0.00E+00">
                  <c:v>-1957.4</c:v>
                </c:pt>
                <c:pt idx="2438" formatCode="0.00E+00">
                  <c:v>-1922.83</c:v>
                </c:pt>
                <c:pt idx="2439" formatCode="0.00E+00">
                  <c:v>-1887.83</c:v>
                </c:pt>
                <c:pt idx="2440" formatCode="0.00E+00">
                  <c:v>-1852.41</c:v>
                </c:pt>
                <c:pt idx="2441" formatCode="0.00E+00">
                  <c:v>-1816.58</c:v>
                </c:pt>
                <c:pt idx="2442" formatCode="0.00E+00">
                  <c:v>-1780.34</c:v>
                </c:pt>
                <c:pt idx="2443" formatCode="0.00E+00">
                  <c:v>-1743.71</c:v>
                </c:pt>
                <c:pt idx="2444" formatCode="0.00E+00">
                  <c:v>-1706.68</c:v>
                </c:pt>
                <c:pt idx="2445" formatCode="0.00E+00">
                  <c:v>-1669.27</c:v>
                </c:pt>
                <c:pt idx="2446" formatCode="0.00E+00">
                  <c:v>-1631.49</c:v>
                </c:pt>
                <c:pt idx="2447" formatCode="0.00E+00">
                  <c:v>-1593.34</c:v>
                </c:pt>
                <c:pt idx="2448" formatCode="0.00E+00">
                  <c:v>-1554.83</c:v>
                </c:pt>
                <c:pt idx="2449" formatCode="0.00E+00">
                  <c:v>-1515.97</c:v>
                </c:pt>
                <c:pt idx="2450" formatCode="0.00E+00">
                  <c:v>-1476.77</c:v>
                </c:pt>
                <c:pt idx="2451" formatCode="0.00E+00">
                  <c:v>-1437.23</c:v>
                </c:pt>
                <c:pt idx="2452" formatCode="0.00E+00">
                  <c:v>-1397.36</c:v>
                </c:pt>
                <c:pt idx="2453" formatCode="0.00E+00">
                  <c:v>-1357.18</c:v>
                </c:pt>
                <c:pt idx="2454" formatCode="0.00E+00">
                  <c:v>-1316.69</c:v>
                </c:pt>
                <c:pt idx="2455" formatCode="0.00E+00">
                  <c:v>-1275.8900000000001</c:v>
                </c:pt>
                <c:pt idx="2456" formatCode="0.00E+00">
                  <c:v>-1234.81</c:v>
                </c:pt>
                <c:pt idx="2457" formatCode="0.00E+00">
                  <c:v>-1193.43</c:v>
                </c:pt>
                <c:pt idx="2458" formatCode="0.00E+00">
                  <c:v>-1151.79</c:v>
                </c:pt>
                <c:pt idx="2459" formatCode="0.00E+00">
                  <c:v>-1109.8699999999999</c:v>
                </c:pt>
                <c:pt idx="2460" formatCode="0.00E+00">
                  <c:v>-1067.7</c:v>
                </c:pt>
                <c:pt idx="2461" formatCode="0.00E+00">
                  <c:v>-1025.28</c:v>
                </c:pt>
                <c:pt idx="2462">
                  <c:v>-982.61900000000003</c:v>
                </c:pt>
                <c:pt idx="2463">
                  <c:v>-939.726</c:v>
                </c:pt>
                <c:pt idx="2464">
                  <c:v>-896.61099999999999</c:v>
                </c:pt>
                <c:pt idx="2465">
                  <c:v>-853.28200000000004</c:v>
                </c:pt>
                <c:pt idx="2466">
                  <c:v>-809.75</c:v>
                </c:pt>
                <c:pt idx="2467">
                  <c:v>-766.02300000000002</c:v>
                </c:pt>
                <c:pt idx="2468">
                  <c:v>-722.10900000000004</c:v>
                </c:pt>
                <c:pt idx="2469">
                  <c:v>-678.02</c:v>
                </c:pt>
                <c:pt idx="2470">
                  <c:v>-633.76300000000003</c:v>
                </c:pt>
                <c:pt idx="2471">
                  <c:v>-589.34799999999996</c:v>
                </c:pt>
                <c:pt idx="2472">
                  <c:v>-544.78499999999997</c:v>
                </c:pt>
                <c:pt idx="2473">
                  <c:v>-500.08199999999999</c:v>
                </c:pt>
                <c:pt idx="2474">
                  <c:v>-455.25099999999998</c:v>
                </c:pt>
                <c:pt idx="2475">
                  <c:v>-410.298</c:v>
                </c:pt>
                <c:pt idx="2476">
                  <c:v>-365.23599999999999</c:v>
                </c:pt>
                <c:pt idx="2477">
                  <c:v>-320.072</c:v>
                </c:pt>
                <c:pt idx="2478">
                  <c:v>-274.81700000000001</c:v>
                </c:pt>
                <c:pt idx="2479">
                  <c:v>-229.48</c:v>
                </c:pt>
                <c:pt idx="2480">
                  <c:v>-184.071</c:v>
                </c:pt>
                <c:pt idx="2481">
                  <c:v>-138.6</c:v>
                </c:pt>
                <c:pt idx="2482">
                  <c:v>-93.075000000000003</c:v>
                </c:pt>
                <c:pt idx="2483">
                  <c:v>-47.506999999999998</c:v>
                </c:pt>
                <c:pt idx="2484">
                  <c:v>-1.9052800000000001</c:v>
                </c:pt>
                <c:pt idx="2485">
                  <c:v>43.72</c:v>
                </c:pt>
                <c:pt idx="2486">
                  <c:v>89.3596</c:v>
                </c:pt>
                <c:pt idx="2487">
                  <c:v>135.00399999999999</c:v>
                </c:pt>
                <c:pt idx="2488">
                  <c:v>180.642</c:v>
                </c:pt>
                <c:pt idx="2489">
                  <c:v>226.26599999999999</c:v>
                </c:pt>
                <c:pt idx="2490">
                  <c:v>271.86599999999999</c:v>
                </c:pt>
                <c:pt idx="2491">
                  <c:v>317.43099999999998</c:v>
                </c:pt>
                <c:pt idx="2492">
                  <c:v>362.95100000000002</c:v>
                </c:pt>
                <c:pt idx="2493">
                  <c:v>408.41699999999997</c:v>
                </c:pt>
                <c:pt idx="2494">
                  <c:v>453.82</c:v>
                </c:pt>
                <c:pt idx="2495">
                  <c:v>499.15</c:v>
                </c:pt>
                <c:pt idx="2496">
                  <c:v>544.39700000000005</c:v>
                </c:pt>
                <c:pt idx="2497">
                  <c:v>589.54999999999995</c:v>
                </c:pt>
                <c:pt idx="2498">
                  <c:v>634.60199999999998</c:v>
                </c:pt>
                <c:pt idx="2499">
                  <c:v>679.54100000000005</c:v>
                </c:pt>
                <c:pt idx="2500">
                  <c:v>724.35900000000004</c:v>
                </c:pt>
                <c:pt idx="2501">
                  <c:v>769.04600000000005</c:v>
                </c:pt>
                <c:pt idx="2502">
                  <c:v>813.59199999999998</c:v>
                </c:pt>
                <c:pt idx="2503">
                  <c:v>857.98699999999997</c:v>
                </c:pt>
                <c:pt idx="2504">
                  <c:v>902.22199999999998</c:v>
                </c:pt>
                <c:pt idx="2505">
                  <c:v>946.28899999999999</c:v>
                </c:pt>
                <c:pt idx="2506">
                  <c:v>990.17600000000004</c:v>
                </c:pt>
                <c:pt idx="2507" formatCode="0.00E+00">
                  <c:v>1033.8699999999999</c:v>
                </c:pt>
                <c:pt idx="2508" formatCode="0.00E+00">
                  <c:v>1077.3699999999999</c:v>
                </c:pt>
                <c:pt idx="2509" formatCode="0.00E+00">
                  <c:v>1120.67</c:v>
                </c:pt>
                <c:pt idx="2510" formatCode="0.00E+00">
                  <c:v>1163.75</c:v>
                </c:pt>
                <c:pt idx="2511" formatCode="0.00E+00">
                  <c:v>1206.5999999999999</c:v>
                </c:pt>
                <c:pt idx="2512" formatCode="0.00E+00">
                  <c:v>1249.21</c:v>
                </c:pt>
                <c:pt idx="2513" formatCode="0.00E+00">
                  <c:v>1291.5899999999999</c:v>
                </c:pt>
                <c:pt idx="2514" formatCode="0.00E+00">
                  <c:v>1333.7</c:v>
                </c:pt>
                <c:pt idx="2515" formatCode="0.00E+00">
                  <c:v>1375.56</c:v>
                </c:pt>
                <c:pt idx="2516" formatCode="0.00E+00">
                  <c:v>1417.14</c:v>
                </c:pt>
                <c:pt idx="2517" formatCode="0.00E+00">
                  <c:v>1458.45</c:v>
                </c:pt>
                <c:pt idx="2518" formatCode="0.00E+00">
                  <c:v>1499.46</c:v>
                </c:pt>
                <c:pt idx="2519" formatCode="0.00E+00">
                  <c:v>1540.18</c:v>
                </c:pt>
                <c:pt idx="2520" formatCode="0.00E+00">
                  <c:v>1580.59</c:v>
                </c:pt>
                <c:pt idx="2521" formatCode="0.00E+00">
                  <c:v>1620.68</c:v>
                </c:pt>
                <c:pt idx="2522" formatCode="0.00E+00">
                  <c:v>1660.45</c:v>
                </c:pt>
                <c:pt idx="2523" formatCode="0.00E+00">
                  <c:v>1699.89</c:v>
                </c:pt>
                <c:pt idx="2524" formatCode="0.00E+00">
                  <c:v>1738.98</c:v>
                </c:pt>
                <c:pt idx="2525" formatCode="0.00E+00">
                  <c:v>1777.73</c:v>
                </c:pt>
                <c:pt idx="2526" formatCode="0.00E+00">
                  <c:v>1816.11</c:v>
                </c:pt>
                <c:pt idx="2527" formatCode="0.00E+00">
                  <c:v>1854.13</c:v>
                </c:pt>
                <c:pt idx="2528" formatCode="0.00E+00">
                  <c:v>1891.77</c:v>
                </c:pt>
                <c:pt idx="2529" formatCode="0.00E+00">
                  <c:v>1929.03</c:v>
                </c:pt>
                <c:pt idx="2530" formatCode="0.00E+00">
                  <c:v>1965.9</c:v>
                </c:pt>
                <c:pt idx="2531" formatCode="0.00E+00">
                  <c:v>2002.36</c:v>
                </c:pt>
                <c:pt idx="2532" formatCode="0.00E+00">
                  <c:v>2038.42</c:v>
                </c:pt>
                <c:pt idx="2533" formatCode="0.00E+00">
                  <c:v>2074.06</c:v>
                </c:pt>
                <c:pt idx="2534" formatCode="0.00E+00">
                  <c:v>2109.2800000000002</c:v>
                </c:pt>
                <c:pt idx="2535" formatCode="0.00E+00">
                  <c:v>2144.0700000000002</c:v>
                </c:pt>
                <c:pt idx="2536" formatCode="0.00E+00">
                  <c:v>2178.42</c:v>
                </c:pt>
                <c:pt idx="2537" formatCode="0.00E+00">
                  <c:v>2212.33</c:v>
                </c:pt>
                <c:pt idx="2538" formatCode="0.00E+00">
                  <c:v>2245.77</c:v>
                </c:pt>
                <c:pt idx="2539" formatCode="0.00E+00">
                  <c:v>2278.7600000000002</c:v>
                </c:pt>
                <c:pt idx="2540" formatCode="0.00E+00">
                  <c:v>2311.2800000000002</c:v>
                </c:pt>
                <c:pt idx="2541" formatCode="0.00E+00">
                  <c:v>2343.33</c:v>
                </c:pt>
                <c:pt idx="2542" formatCode="0.00E+00">
                  <c:v>2374.89</c:v>
                </c:pt>
                <c:pt idx="2543" formatCode="0.00E+00">
                  <c:v>2405.96</c:v>
                </c:pt>
                <c:pt idx="2544" formatCode="0.00E+00">
                  <c:v>2436.54</c:v>
                </c:pt>
                <c:pt idx="2545" formatCode="0.00E+00">
                  <c:v>2466.61</c:v>
                </c:pt>
                <c:pt idx="2546" formatCode="0.00E+00">
                  <c:v>2496.1799999999998</c:v>
                </c:pt>
                <c:pt idx="2547" formatCode="0.00E+00">
                  <c:v>2525.2199999999998</c:v>
                </c:pt>
                <c:pt idx="2548" formatCode="0.00E+00">
                  <c:v>2553.75</c:v>
                </c:pt>
                <c:pt idx="2549" formatCode="0.00E+00">
                  <c:v>2581.7399999999998</c:v>
                </c:pt>
                <c:pt idx="2550" formatCode="0.00E+00">
                  <c:v>2609.1999999999998</c:v>
                </c:pt>
                <c:pt idx="2551" formatCode="0.00E+00">
                  <c:v>2636.12</c:v>
                </c:pt>
                <c:pt idx="2552" formatCode="0.00E+00">
                  <c:v>2662.49</c:v>
                </c:pt>
                <c:pt idx="2553" formatCode="0.00E+00">
                  <c:v>2688.3</c:v>
                </c:pt>
                <c:pt idx="2554" formatCode="0.00E+00">
                  <c:v>2713.56</c:v>
                </c:pt>
                <c:pt idx="2555" formatCode="0.00E+00">
                  <c:v>2738.25</c:v>
                </c:pt>
                <c:pt idx="2556" formatCode="0.00E+00">
                  <c:v>2762.37</c:v>
                </c:pt>
                <c:pt idx="2557" formatCode="0.00E+00">
                  <c:v>2785.92</c:v>
                </c:pt>
                <c:pt idx="2558" formatCode="0.00E+00">
                  <c:v>2808.88</c:v>
                </c:pt>
                <c:pt idx="2559" formatCode="0.00E+00">
                  <c:v>2831.26</c:v>
                </c:pt>
                <c:pt idx="2560" formatCode="0.00E+00">
                  <c:v>2853.05</c:v>
                </c:pt>
                <c:pt idx="2561" formatCode="0.00E+00">
                  <c:v>2874.24</c:v>
                </c:pt>
                <c:pt idx="2562" formatCode="0.00E+00">
                  <c:v>2894.83</c:v>
                </c:pt>
                <c:pt idx="2563" formatCode="0.00E+00">
                  <c:v>2914.81</c:v>
                </c:pt>
                <c:pt idx="2564" formatCode="0.00E+00">
                  <c:v>2934.19</c:v>
                </c:pt>
                <c:pt idx="2565" formatCode="0.00E+00">
                  <c:v>2952.95</c:v>
                </c:pt>
                <c:pt idx="2566" formatCode="0.00E+00">
                  <c:v>2971.09</c:v>
                </c:pt>
                <c:pt idx="2567" formatCode="0.00E+00">
                  <c:v>2988.6</c:v>
                </c:pt>
                <c:pt idx="2568" formatCode="0.00E+00">
                  <c:v>3005.49</c:v>
                </c:pt>
                <c:pt idx="2569" formatCode="0.00E+00">
                  <c:v>3021.75</c:v>
                </c:pt>
                <c:pt idx="2570" formatCode="0.00E+00">
                  <c:v>3037.37</c:v>
                </c:pt>
                <c:pt idx="2571" formatCode="0.00E+00">
                  <c:v>3052.36</c:v>
                </c:pt>
                <c:pt idx="2572" formatCode="0.00E+00">
                  <c:v>3066.7</c:v>
                </c:pt>
                <c:pt idx="2573" formatCode="0.00E+00">
                  <c:v>3080.4</c:v>
                </c:pt>
                <c:pt idx="2574" formatCode="0.00E+00">
                  <c:v>3093.45</c:v>
                </c:pt>
                <c:pt idx="2575" formatCode="0.00E+00">
                  <c:v>3105.85</c:v>
                </c:pt>
                <c:pt idx="2576" formatCode="0.00E+00">
                  <c:v>3117.59</c:v>
                </c:pt>
                <c:pt idx="2577" formatCode="0.00E+00">
                  <c:v>3128.67</c:v>
                </c:pt>
                <c:pt idx="2578" formatCode="0.00E+00">
                  <c:v>3139.09</c:v>
                </c:pt>
                <c:pt idx="2579" formatCode="0.00E+00">
                  <c:v>3148.86</c:v>
                </c:pt>
                <c:pt idx="2580" formatCode="0.00E+00">
                  <c:v>3157.95</c:v>
                </c:pt>
                <c:pt idx="2581" formatCode="0.00E+00">
                  <c:v>3166.38</c:v>
                </c:pt>
                <c:pt idx="2582" formatCode="0.00E+00">
                  <c:v>3174.14</c:v>
                </c:pt>
                <c:pt idx="2583" formatCode="0.00E+00">
                  <c:v>3181.23</c:v>
                </c:pt>
                <c:pt idx="2584" formatCode="0.00E+00">
                  <c:v>3187.65</c:v>
                </c:pt>
                <c:pt idx="2585" formatCode="0.00E+00">
                  <c:v>3193.39</c:v>
                </c:pt>
                <c:pt idx="2586" formatCode="0.00E+00">
                  <c:v>3198.45</c:v>
                </c:pt>
                <c:pt idx="2587" formatCode="0.00E+00">
                  <c:v>3202.84</c:v>
                </c:pt>
                <c:pt idx="2588" formatCode="0.00E+00">
                  <c:v>3206.54</c:v>
                </c:pt>
                <c:pt idx="2589" formatCode="0.00E+00">
                  <c:v>3209.57</c:v>
                </c:pt>
                <c:pt idx="2590" formatCode="0.00E+00">
                  <c:v>3211.92</c:v>
                </c:pt>
                <c:pt idx="2591" formatCode="0.00E+00">
                  <c:v>3213.58</c:v>
                </c:pt>
                <c:pt idx="2592" formatCode="0.00E+00">
                  <c:v>3214.56</c:v>
                </c:pt>
                <c:pt idx="2593" formatCode="0.00E+00">
                  <c:v>3214.85</c:v>
                </c:pt>
                <c:pt idx="2594" formatCode="0.00E+00">
                  <c:v>3214.47</c:v>
                </c:pt>
                <c:pt idx="2595" formatCode="0.00E+00">
                  <c:v>3213.39</c:v>
                </c:pt>
                <c:pt idx="2596" formatCode="0.00E+00">
                  <c:v>3211.64</c:v>
                </c:pt>
                <c:pt idx="2597" formatCode="0.00E+00">
                  <c:v>3209.2</c:v>
                </c:pt>
                <c:pt idx="2598" formatCode="0.00E+00">
                  <c:v>3206.08</c:v>
                </c:pt>
                <c:pt idx="2599" formatCode="0.00E+00">
                  <c:v>3202.27</c:v>
                </c:pt>
                <c:pt idx="2600" formatCode="0.00E+00">
                  <c:v>3197.78</c:v>
                </c:pt>
                <c:pt idx="2601" formatCode="0.00E+00">
                  <c:v>3192.61</c:v>
                </c:pt>
                <c:pt idx="2602" formatCode="0.00E+00">
                  <c:v>3186.75</c:v>
                </c:pt>
                <c:pt idx="2603" formatCode="0.00E+00">
                  <c:v>3180.22</c:v>
                </c:pt>
                <c:pt idx="2604" formatCode="0.00E+00">
                  <c:v>3173.01</c:v>
                </c:pt>
                <c:pt idx="2605" formatCode="0.00E+00">
                  <c:v>3165.11</c:v>
                </c:pt>
                <c:pt idx="2606" formatCode="0.00E+00">
                  <c:v>3156.54</c:v>
                </c:pt>
                <c:pt idx="2607" formatCode="0.00E+00">
                  <c:v>3147.3</c:v>
                </c:pt>
                <c:pt idx="2608" formatCode="0.00E+00">
                  <c:v>3137.38</c:v>
                </c:pt>
                <c:pt idx="2609" formatCode="0.00E+00">
                  <c:v>3126.79</c:v>
                </c:pt>
                <c:pt idx="2610" formatCode="0.00E+00">
                  <c:v>3115.53</c:v>
                </c:pt>
                <c:pt idx="2611" formatCode="0.00E+00">
                  <c:v>3103.6</c:v>
                </c:pt>
                <c:pt idx="2612" formatCode="0.00E+00">
                  <c:v>3091</c:v>
                </c:pt>
                <c:pt idx="2613" formatCode="0.00E+00">
                  <c:v>3077.75</c:v>
                </c:pt>
                <c:pt idx="2614" formatCode="0.00E+00">
                  <c:v>3063.83</c:v>
                </c:pt>
                <c:pt idx="2615" formatCode="0.00E+00">
                  <c:v>3049.25</c:v>
                </c:pt>
                <c:pt idx="2616" formatCode="0.00E+00">
                  <c:v>3034.01</c:v>
                </c:pt>
                <c:pt idx="2617" formatCode="0.00E+00">
                  <c:v>3018.13</c:v>
                </c:pt>
                <c:pt idx="2618" formatCode="0.00E+00">
                  <c:v>3001.59</c:v>
                </c:pt>
                <c:pt idx="2619" formatCode="0.00E+00">
                  <c:v>2984.41</c:v>
                </c:pt>
                <c:pt idx="2620" formatCode="0.00E+00">
                  <c:v>2966.59</c:v>
                </c:pt>
                <c:pt idx="2621" formatCode="0.00E+00">
                  <c:v>2948.13</c:v>
                </c:pt>
                <c:pt idx="2622" formatCode="0.00E+00">
                  <c:v>2929.02</c:v>
                </c:pt>
                <c:pt idx="2623" formatCode="0.00E+00">
                  <c:v>2909.29</c:v>
                </c:pt>
                <c:pt idx="2624" formatCode="0.00E+00">
                  <c:v>2888.93</c:v>
                </c:pt>
                <c:pt idx="2625" formatCode="0.00E+00">
                  <c:v>2867.95</c:v>
                </c:pt>
                <c:pt idx="2626" formatCode="0.00E+00">
                  <c:v>2846.35</c:v>
                </c:pt>
                <c:pt idx="2627" formatCode="0.00E+00">
                  <c:v>2824.13</c:v>
                </c:pt>
                <c:pt idx="2628" formatCode="0.00E+00">
                  <c:v>2801.3</c:v>
                </c:pt>
                <c:pt idx="2629" formatCode="0.00E+00">
                  <c:v>2777.86</c:v>
                </c:pt>
                <c:pt idx="2630" formatCode="0.00E+00">
                  <c:v>2753.82</c:v>
                </c:pt>
                <c:pt idx="2631" formatCode="0.00E+00">
                  <c:v>2729.19</c:v>
                </c:pt>
                <c:pt idx="2632" formatCode="0.00E+00">
                  <c:v>2703.96</c:v>
                </c:pt>
                <c:pt idx="2633" formatCode="0.00E+00">
                  <c:v>2678.15</c:v>
                </c:pt>
                <c:pt idx="2634" formatCode="0.00E+00">
                  <c:v>2651.75</c:v>
                </c:pt>
                <c:pt idx="2635" formatCode="0.00E+00">
                  <c:v>2624.78</c:v>
                </c:pt>
                <c:pt idx="2636" formatCode="0.00E+00">
                  <c:v>2597.2399999999998</c:v>
                </c:pt>
                <c:pt idx="2637" formatCode="0.00E+00">
                  <c:v>2569.13</c:v>
                </c:pt>
                <c:pt idx="2638" formatCode="0.00E+00">
                  <c:v>2540.46</c:v>
                </c:pt>
                <c:pt idx="2639" formatCode="0.00E+00">
                  <c:v>2511.2399999999998</c:v>
                </c:pt>
                <c:pt idx="2640" formatCode="0.00E+00">
                  <c:v>2481.4699999999998</c:v>
                </c:pt>
                <c:pt idx="2641" formatCode="0.00E+00">
                  <c:v>2451.16</c:v>
                </c:pt>
                <c:pt idx="2642" formatCode="0.00E+00">
                  <c:v>2420.3200000000002</c:v>
                </c:pt>
                <c:pt idx="2643" formatCode="0.00E+00">
                  <c:v>2388.94</c:v>
                </c:pt>
                <c:pt idx="2644" formatCode="0.00E+00">
                  <c:v>2357.04</c:v>
                </c:pt>
                <c:pt idx="2645" formatCode="0.00E+00">
                  <c:v>2324.63</c:v>
                </c:pt>
                <c:pt idx="2646" formatCode="0.00E+00">
                  <c:v>2291.71</c:v>
                </c:pt>
                <c:pt idx="2647" formatCode="0.00E+00">
                  <c:v>2258.2800000000002</c:v>
                </c:pt>
                <c:pt idx="2648" formatCode="0.00E+00">
                  <c:v>2224.36</c:v>
                </c:pt>
                <c:pt idx="2649" formatCode="0.00E+00">
                  <c:v>2189.9499999999998</c:v>
                </c:pt>
                <c:pt idx="2650" formatCode="0.00E+00">
                  <c:v>2155.06</c:v>
                </c:pt>
                <c:pt idx="2651" formatCode="0.00E+00">
                  <c:v>2119.69</c:v>
                </c:pt>
                <c:pt idx="2652" formatCode="0.00E+00">
                  <c:v>2083.86</c:v>
                </c:pt>
                <c:pt idx="2653" formatCode="0.00E+00">
                  <c:v>2047.57</c:v>
                </c:pt>
                <c:pt idx="2654" formatCode="0.00E+00">
                  <c:v>2010.82</c:v>
                </c:pt>
                <c:pt idx="2655" formatCode="0.00E+00">
                  <c:v>1973.64</c:v>
                </c:pt>
                <c:pt idx="2656" formatCode="0.00E+00">
                  <c:v>1936.01</c:v>
                </c:pt>
                <c:pt idx="2657" formatCode="0.00E+00">
                  <c:v>1897.95</c:v>
                </c:pt>
                <c:pt idx="2658" formatCode="0.00E+00">
                  <c:v>1859.48</c:v>
                </c:pt>
                <c:pt idx="2659" formatCode="0.00E+00">
                  <c:v>1820.59</c:v>
                </c:pt>
                <c:pt idx="2660" formatCode="0.00E+00">
                  <c:v>1781.3</c:v>
                </c:pt>
                <c:pt idx="2661" formatCode="0.00E+00">
                  <c:v>1741.61</c:v>
                </c:pt>
                <c:pt idx="2662" formatCode="0.00E+00">
                  <c:v>1701.53</c:v>
                </c:pt>
                <c:pt idx="2663" formatCode="0.00E+00">
                  <c:v>1661.07</c:v>
                </c:pt>
                <c:pt idx="2664" formatCode="0.00E+00">
                  <c:v>1620.24</c:v>
                </c:pt>
                <c:pt idx="2665" formatCode="0.00E+00">
                  <c:v>1579.04</c:v>
                </c:pt>
                <c:pt idx="2666" formatCode="0.00E+00">
                  <c:v>1537.49</c:v>
                </c:pt>
                <c:pt idx="2667" formatCode="0.00E+00">
                  <c:v>1495.6</c:v>
                </c:pt>
                <c:pt idx="2668" formatCode="0.00E+00">
                  <c:v>1453.37</c:v>
                </c:pt>
                <c:pt idx="2669" formatCode="0.00E+00">
                  <c:v>1410.81</c:v>
                </c:pt>
                <c:pt idx="2670" formatCode="0.00E+00">
                  <c:v>1367.93</c:v>
                </c:pt>
                <c:pt idx="2671" formatCode="0.00E+00">
                  <c:v>1324.74</c:v>
                </c:pt>
                <c:pt idx="2672" formatCode="0.00E+00">
                  <c:v>1281.25</c:v>
                </c:pt>
                <c:pt idx="2673" formatCode="0.00E+00">
                  <c:v>1237.47</c:v>
                </c:pt>
                <c:pt idx="2674" formatCode="0.00E+00">
                  <c:v>1193.4000000000001</c:v>
                </c:pt>
                <c:pt idx="2675" formatCode="0.00E+00">
                  <c:v>1149.06</c:v>
                </c:pt>
                <c:pt idx="2676" formatCode="0.00E+00">
                  <c:v>1104.46</c:v>
                </c:pt>
                <c:pt idx="2677" formatCode="0.00E+00">
                  <c:v>1059.5999999999999</c:v>
                </c:pt>
                <c:pt idx="2678" formatCode="0.00E+00">
                  <c:v>1014.5</c:v>
                </c:pt>
                <c:pt idx="2679">
                  <c:v>969.15700000000004</c:v>
                </c:pt>
                <c:pt idx="2680">
                  <c:v>923.59</c:v>
                </c:pt>
                <c:pt idx="2681">
                  <c:v>877.80700000000002</c:v>
                </c:pt>
                <c:pt idx="2682">
                  <c:v>831.81600000000003</c:v>
                </c:pt>
                <c:pt idx="2683">
                  <c:v>785.62800000000004</c:v>
                </c:pt>
                <c:pt idx="2684">
                  <c:v>739.25300000000004</c:v>
                </c:pt>
                <c:pt idx="2685">
                  <c:v>692.69899999999996</c:v>
                </c:pt>
                <c:pt idx="2686">
                  <c:v>645.97699999999998</c:v>
                </c:pt>
                <c:pt idx="2687">
                  <c:v>599.09699999999998</c:v>
                </c:pt>
                <c:pt idx="2688">
                  <c:v>552.06899999999996</c:v>
                </c:pt>
                <c:pt idx="2689">
                  <c:v>504.90300000000002</c:v>
                </c:pt>
                <c:pt idx="2690">
                  <c:v>457.608</c:v>
                </c:pt>
                <c:pt idx="2691">
                  <c:v>410.19400000000002</c:v>
                </c:pt>
                <c:pt idx="2692">
                  <c:v>362.673</c:v>
                </c:pt>
                <c:pt idx="2693">
                  <c:v>315.05399999999997</c:v>
                </c:pt>
                <c:pt idx="2694">
                  <c:v>267.346</c:v>
                </c:pt>
                <c:pt idx="2695">
                  <c:v>219.56100000000001</c:v>
                </c:pt>
                <c:pt idx="2696">
                  <c:v>171.70699999999999</c:v>
                </c:pt>
                <c:pt idx="2697">
                  <c:v>123.79600000000001</c:v>
                </c:pt>
                <c:pt idx="2698">
                  <c:v>75.837100000000007</c:v>
                </c:pt>
                <c:pt idx="2699">
                  <c:v>27.841200000000001</c:v>
                </c:pt>
                <c:pt idx="2700">
                  <c:v>-20.182099999999998</c:v>
                </c:pt>
                <c:pt idx="2701">
                  <c:v>-68.221999999999994</c:v>
                </c:pt>
                <c:pt idx="2702">
                  <c:v>-116.26900000000001</c:v>
                </c:pt>
                <c:pt idx="2703">
                  <c:v>-164.31200000000001</c:v>
                </c:pt>
                <c:pt idx="2704">
                  <c:v>-212.34</c:v>
                </c:pt>
                <c:pt idx="2705">
                  <c:v>-260.34500000000003</c:v>
                </c:pt>
                <c:pt idx="2706">
                  <c:v>-308.31599999999997</c:v>
                </c:pt>
                <c:pt idx="2707">
                  <c:v>-356.24200000000002</c:v>
                </c:pt>
                <c:pt idx="2708">
                  <c:v>-404.113</c:v>
                </c:pt>
                <c:pt idx="2709">
                  <c:v>-451.91800000000001</c:v>
                </c:pt>
                <c:pt idx="2710">
                  <c:v>-499.649</c:v>
                </c:pt>
                <c:pt idx="2711">
                  <c:v>-547.29399999999998</c:v>
                </c:pt>
                <c:pt idx="2712">
                  <c:v>-594.84400000000005</c:v>
                </c:pt>
                <c:pt idx="2713">
                  <c:v>-642.28800000000001</c:v>
                </c:pt>
                <c:pt idx="2714">
                  <c:v>-689.61500000000001</c:v>
                </c:pt>
                <c:pt idx="2715">
                  <c:v>-736.81600000000003</c:v>
                </c:pt>
                <c:pt idx="2716">
                  <c:v>-783.88199999999995</c:v>
                </c:pt>
                <c:pt idx="2717">
                  <c:v>-830.80100000000004</c:v>
                </c:pt>
                <c:pt idx="2718">
                  <c:v>-877.56500000000005</c:v>
                </c:pt>
                <c:pt idx="2719">
                  <c:v>-924.16200000000003</c:v>
                </c:pt>
                <c:pt idx="2720">
                  <c:v>-970.58199999999999</c:v>
                </c:pt>
                <c:pt idx="2721" formatCode="0.00E+00">
                  <c:v>-1016.82</c:v>
                </c:pt>
                <c:pt idx="2722" formatCode="0.00E+00">
                  <c:v>-1062.8499999999999</c:v>
                </c:pt>
                <c:pt idx="2723" formatCode="0.00E+00">
                  <c:v>-1108.68</c:v>
                </c:pt>
                <c:pt idx="2724" formatCode="0.00E+00">
                  <c:v>-1154.3</c:v>
                </c:pt>
                <c:pt idx="2725" formatCode="0.00E+00">
                  <c:v>-1199.69</c:v>
                </c:pt>
                <c:pt idx="2726" formatCode="0.00E+00">
                  <c:v>-1244.8399999999999</c:v>
                </c:pt>
                <c:pt idx="2727" formatCode="0.00E+00">
                  <c:v>-1289.75</c:v>
                </c:pt>
                <c:pt idx="2728" formatCode="0.00E+00">
                  <c:v>-1334.41</c:v>
                </c:pt>
                <c:pt idx="2729" formatCode="0.00E+00">
                  <c:v>-1378.8</c:v>
                </c:pt>
                <c:pt idx="2730" formatCode="0.00E+00">
                  <c:v>-1422.91</c:v>
                </c:pt>
                <c:pt idx="2731" formatCode="0.00E+00">
                  <c:v>-1466.74</c:v>
                </c:pt>
                <c:pt idx="2732" formatCode="0.00E+00">
                  <c:v>-1510.28</c:v>
                </c:pt>
                <c:pt idx="2733" formatCode="0.00E+00">
                  <c:v>-1553.52</c:v>
                </c:pt>
                <c:pt idx="2734" formatCode="0.00E+00">
                  <c:v>-1596.44</c:v>
                </c:pt>
                <c:pt idx="2735" formatCode="0.00E+00">
                  <c:v>-1639.04</c:v>
                </c:pt>
                <c:pt idx="2736" formatCode="0.00E+00">
                  <c:v>-1681.32</c:v>
                </c:pt>
                <c:pt idx="2737" formatCode="0.00E+00">
                  <c:v>-1723.25</c:v>
                </c:pt>
                <c:pt idx="2738" formatCode="0.00E+00">
                  <c:v>-1764.83</c:v>
                </c:pt>
                <c:pt idx="2739" formatCode="0.00E+00">
                  <c:v>-1806.06</c:v>
                </c:pt>
                <c:pt idx="2740" formatCode="0.00E+00">
                  <c:v>-1846.92</c:v>
                </c:pt>
                <c:pt idx="2741" formatCode="0.00E+00">
                  <c:v>-1887.4</c:v>
                </c:pt>
                <c:pt idx="2742" formatCode="0.00E+00">
                  <c:v>-1927.5</c:v>
                </c:pt>
                <c:pt idx="2743" formatCode="0.00E+00">
                  <c:v>-1967.21</c:v>
                </c:pt>
                <c:pt idx="2744" formatCode="0.00E+00">
                  <c:v>-2006.51</c:v>
                </c:pt>
                <c:pt idx="2745" formatCode="0.00E+00">
                  <c:v>-2045.41</c:v>
                </c:pt>
                <c:pt idx="2746" formatCode="0.00E+00">
                  <c:v>-2083.88</c:v>
                </c:pt>
                <c:pt idx="2747" formatCode="0.00E+00">
                  <c:v>-2121.9299999999998</c:v>
                </c:pt>
                <c:pt idx="2748" formatCode="0.00E+00">
                  <c:v>-2159.5500000000002</c:v>
                </c:pt>
                <c:pt idx="2749" formatCode="0.00E+00">
                  <c:v>-2196.7199999999998</c:v>
                </c:pt>
                <c:pt idx="2750" formatCode="0.00E+00">
                  <c:v>-2233.44</c:v>
                </c:pt>
                <c:pt idx="2751" formatCode="0.00E+00">
                  <c:v>-2269.6999999999998</c:v>
                </c:pt>
                <c:pt idx="2752" formatCode="0.00E+00">
                  <c:v>-2305.4899999999998</c:v>
                </c:pt>
                <c:pt idx="2753" formatCode="0.00E+00">
                  <c:v>-2340.81</c:v>
                </c:pt>
                <c:pt idx="2754" formatCode="0.00E+00">
                  <c:v>-2375.64</c:v>
                </c:pt>
                <c:pt idx="2755" formatCode="0.00E+00">
                  <c:v>-2409.98</c:v>
                </c:pt>
                <c:pt idx="2756" formatCode="0.00E+00">
                  <c:v>-2443.83</c:v>
                </c:pt>
                <c:pt idx="2757" formatCode="0.00E+00">
                  <c:v>-2477.17</c:v>
                </c:pt>
                <c:pt idx="2758" formatCode="0.00E+00">
                  <c:v>-2510</c:v>
                </c:pt>
                <c:pt idx="2759" formatCode="0.00E+00">
                  <c:v>-2542.3000000000002</c:v>
                </c:pt>
                <c:pt idx="2760" formatCode="0.00E+00">
                  <c:v>-2574.08</c:v>
                </c:pt>
                <c:pt idx="2761" formatCode="0.00E+00">
                  <c:v>-2605.33</c:v>
                </c:pt>
                <c:pt idx="2762" formatCode="0.00E+00">
                  <c:v>-2636.03</c:v>
                </c:pt>
                <c:pt idx="2763" formatCode="0.00E+00">
                  <c:v>-2666.19</c:v>
                </c:pt>
                <c:pt idx="2764" formatCode="0.00E+00">
                  <c:v>-2695.79</c:v>
                </c:pt>
                <c:pt idx="2765" formatCode="0.00E+00">
                  <c:v>-2724.83</c:v>
                </c:pt>
                <c:pt idx="2766" formatCode="0.00E+00">
                  <c:v>-2753.3</c:v>
                </c:pt>
                <c:pt idx="2767" formatCode="0.00E+00">
                  <c:v>-2781.2</c:v>
                </c:pt>
                <c:pt idx="2768" formatCode="0.00E+00">
                  <c:v>-2808.52</c:v>
                </c:pt>
                <c:pt idx="2769" formatCode="0.00E+00">
                  <c:v>-2835.25</c:v>
                </c:pt>
                <c:pt idx="2770" formatCode="0.00E+00">
                  <c:v>-2861.39</c:v>
                </c:pt>
                <c:pt idx="2771" formatCode="0.00E+00">
                  <c:v>-2886.93</c:v>
                </c:pt>
                <c:pt idx="2772" formatCode="0.00E+00">
                  <c:v>-2911.87</c:v>
                </c:pt>
                <c:pt idx="2773" formatCode="0.00E+00">
                  <c:v>-2936.2</c:v>
                </c:pt>
                <c:pt idx="2774" formatCode="0.00E+00">
                  <c:v>-2959.92</c:v>
                </c:pt>
                <c:pt idx="2775" formatCode="0.00E+00">
                  <c:v>-2983.01</c:v>
                </c:pt>
                <c:pt idx="2776" formatCode="0.00E+00">
                  <c:v>-3005.48</c:v>
                </c:pt>
                <c:pt idx="2777" formatCode="0.00E+00">
                  <c:v>-3027.32</c:v>
                </c:pt>
                <c:pt idx="2778" formatCode="0.00E+00">
                  <c:v>-3048.53</c:v>
                </c:pt>
                <c:pt idx="2779" formatCode="0.00E+00">
                  <c:v>-3069.09</c:v>
                </c:pt>
                <c:pt idx="2780" formatCode="0.00E+00">
                  <c:v>-3089.02</c:v>
                </c:pt>
                <c:pt idx="2781" formatCode="0.00E+00">
                  <c:v>-3108.29</c:v>
                </c:pt>
                <c:pt idx="2782" formatCode="0.00E+00">
                  <c:v>-3126.91</c:v>
                </c:pt>
                <c:pt idx="2783" formatCode="0.00E+00">
                  <c:v>-3144.87</c:v>
                </c:pt>
                <c:pt idx="2784" formatCode="0.00E+00">
                  <c:v>-3162.17</c:v>
                </c:pt>
                <c:pt idx="2785" formatCode="0.00E+00">
                  <c:v>-3178.8</c:v>
                </c:pt>
                <c:pt idx="2786" formatCode="0.00E+00">
                  <c:v>-3194.77</c:v>
                </c:pt>
                <c:pt idx="2787" formatCode="0.00E+00">
                  <c:v>-3210.06</c:v>
                </c:pt>
                <c:pt idx="2788" formatCode="0.00E+00">
                  <c:v>-3224.68</c:v>
                </c:pt>
                <c:pt idx="2789" formatCode="0.00E+00">
                  <c:v>-3238.61</c:v>
                </c:pt>
                <c:pt idx="2790" formatCode="0.00E+00">
                  <c:v>-3251.86</c:v>
                </c:pt>
                <c:pt idx="2791" formatCode="0.00E+00">
                  <c:v>-3264.43</c:v>
                </c:pt>
                <c:pt idx="2792" formatCode="0.00E+00">
                  <c:v>-3276.3</c:v>
                </c:pt>
                <c:pt idx="2793" formatCode="0.00E+00">
                  <c:v>-3287.49</c:v>
                </c:pt>
                <c:pt idx="2794" formatCode="0.00E+00">
                  <c:v>-3297.98</c:v>
                </c:pt>
                <c:pt idx="2795" formatCode="0.00E+00">
                  <c:v>-3307.77</c:v>
                </c:pt>
                <c:pt idx="2796" formatCode="0.00E+00">
                  <c:v>-3316.86</c:v>
                </c:pt>
                <c:pt idx="2797" formatCode="0.00E+00">
                  <c:v>-3325.25</c:v>
                </c:pt>
                <c:pt idx="2798" formatCode="0.00E+00">
                  <c:v>-3332.94</c:v>
                </c:pt>
                <c:pt idx="2799" formatCode="0.00E+00">
                  <c:v>-3339.92</c:v>
                </c:pt>
                <c:pt idx="2800" formatCode="0.00E+00">
                  <c:v>-3346.19</c:v>
                </c:pt>
                <c:pt idx="2801" formatCode="0.00E+00">
                  <c:v>-3351.75</c:v>
                </c:pt>
                <c:pt idx="2802" formatCode="0.00E+00">
                  <c:v>-3356.61</c:v>
                </c:pt>
                <c:pt idx="2803" formatCode="0.00E+00">
                  <c:v>-3360.75</c:v>
                </c:pt>
                <c:pt idx="2804" formatCode="0.00E+00">
                  <c:v>-3364.17</c:v>
                </c:pt>
                <c:pt idx="2805" formatCode="0.00E+00">
                  <c:v>-3366.88</c:v>
                </c:pt>
                <c:pt idx="2806" formatCode="0.00E+00">
                  <c:v>-3368.88</c:v>
                </c:pt>
                <c:pt idx="2807" formatCode="0.00E+00">
                  <c:v>-3370.16</c:v>
                </c:pt>
                <c:pt idx="2808" formatCode="0.00E+00">
                  <c:v>-3370.73</c:v>
                </c:pt>
                <c:pt idx="2809" formatCode="0.00E+00">
                  <c:v>-3370.57</c:v>
                </c:pt>
                <c:pt idx="2810" formatCode="0.00E+00">
                  <c:v>-3369.71</c:v>
                </c:pt>
                <c:pt idx="2811" formatCode="0.00E+00">
                  <c:v>-3368.12</c:v>
                </c:pt>
                <c:pt idx="2812" formatCode="0.00E+00">
                  <c:v>-3365.82</c:v>
                </c:pt>
                <c:pt idx="2813" formatCode="0.00E+00">
                  <c:v>-3362.79</c:v>
                </c:pt>
                <c:pt idx="2814" formatCode="0.00E+00">
                  <c:v>-3359.06</c:v>
                </c:pt>
                <c:pt idx="2815" formatCode="0.00E+00">
                  <c:v>-3354.6</c:v>
                </c:pt>
                <c:pt idx="2816" formatCode="0.00E+00">
                  <c:v>-3349.43</c:v>
                </c:pt>
                <c:pt idx="2817" formatCode="0.00E+00">
                  <c:v>-3343.55</c:v>
                </c:pt>
                <c:pt idx="2818" formatCode="0.00E+00">
                  <c:v>-3336.95</c:v>
                </c:pt>
                <c:pt idx="2819" formatCode="0.00E+00">
                  <c:v>-3329.64</c:v>
                </c:pt>
                <c:pt idx="2820" formatCode="0.00E+00">
                  <c:v>-3321.62</c:v>
                </c:pt>
                <c:pt idx="2821" formatCode="0.00E+00">
                  <c:v>-3312.89</c:v>
                </c:pt>
                <c:pt idx="2822" formatCode="0.00E+00">
                  <c:v>-3303.45</c:v>
                </c:pt>
                <c:pt idx="2823" formatCode="0.00E+00">
                  <c:v>-3293.3</c:v>
                </c:pt>
                <c:pt idx="2824" formatCode="0.00E+00">
                  <c:v>-3282.45</c:v>
                </c:pt>
                <c:pt idx="2825" formatCode="0.00E+00">
                  <c:v>-3270.89</c:v>
                </c:pt>
                <c:pt idx="2826" formatCode="0.00E+00">
                  <c:v>-3258.64</c:v>
                </c:pt>
                <c:pt idx="2827" formatCode="0.00E+00">
                  <c:v>-3245.69</c:v>
                </c:pt>
                <c:pt idx="2828" formatCode="0.00E+00">
                  <c:v>-3232.04</c:v>
                </c:pt>
                <c:pt idx="2829" formatCode="0.00E+00">
                  <c:v>-3217.69</c:v>
                </c:pt>
                <c:pt idx="2830" formatCode="0.00E+00">
                  <c:v>-3202.66</c:v>
                </c:pt>
                <c:pt idx="2831" formatCode="0.00E+00">
                  <c:v>-3186.94</c:v>
                </c:pt>
                <c:pt idx="2832" formatCode="0.00E+00">
                  <c:v>-3170.54</c:v>
                </c:pt>
                <c:pt idx="2833" formatCode="0.00E+00">
                  <c:v>-3153.45</c:v>
                </c:pt>
                <c:pt idx="2834" formatCode="0.00E+00">
                  <c:v>-3135.69</c:v>
                </c:pt>
                <c:pt idx="2835" formatCode="0.00E+00">
                  <c:v>-3117.25</c:v>
                </c:pt>
                <c:pt idx="2836" formatCode="0.00E+00">
                  <c:v>-3098.14</c:v>
                </c:pt>
                <c:pt idx="2837" formatCode="0.00E+00">
                  <c:v>-3078.37</c:v>
                </c:pt>
                <c:pt idx="2838" formatCode="0.00E+00">
                  <c:v>-3057.93</c:v>
                </c:pt>
                <c:pt idx="2839" formatCode="0.00E+00">
                  <c:v>-3036.83</c:v>
                </c:pt>
                <c:pt idx="2840" formatCode="0.00E+00">
                  <c:v>-3015.08</c:v>
                </c:pt>
                <c:pt idx="2841" formatCode="0.00E+00">
                  <c:v>-2992.68</c:v>
                </c:pt>
                <c:pt idx="2842" formatCode="0.00E+00">
                  <c:v>-2969.64</c:v>
                </c:pt>
                <c:pt idx="2843" formatCode="0.00E+00">
                  <c:v>-2945.95</c:v>
                </c:pt>
                <c:pt idx="2844" formatCode="0.00E+00">
                  <c:v>-2921.62</c:v>
                </c:pt>
                <c:pt idx="2845" formatCode="0.00E+00">
                  <c:v>-2896.67</c:v>
                </c:pt>
                <c:pt idx="2846" formatCode="0.00E+00">
                  <c:v>-2871.09</c:v>
                </c:pt>
                <c:pt idx="2847" formatCode="0.00E+00">
                  <c:v>-2844.88</c:v>
                </c:pt>
                <c:pt idx="2848" formatCode="0.00E+00">
                  <c:v>-2818.07</c:v>
                </c:pt>
                <c:pt idx="2849" formatCode="0.00E+00">
                  <c:v>-2790.64</c:v>
                </c:pt>
                <c:pt idx="2850" formatCode="0.00E+00">
                  <c:v>-2762.61</c:v>
                </c:pt>
                <c:pt idx="2851" formatCode="0.00E+00">
                  <c:v>-2733.97</c:v>
                </c:pt>
                <c:pt idx="2852" formatCode="0.00E+00">
                  <c:v>-2704.75</c:v>
                </c:pt>
                <c:pt idx="2853" formatCode="0.00E+00">
                  <c:v>-2674.94</c:v>
                </c:pt>
                <c:pt idx="2854" formatCode="0.00E+00">
                  <c:v>-2644.55</c:v>
                </c:pt>
                <c:pt idx="2855" formatCode="0.00E+00">
                  <c:v>-2613.58</c:v>
                </c:pt>
                <c:pt idx="2856" formatCode="0.00E+00">
                  <c:v>-2582.04</c:v>
                </c:pt>
                <c:pt idx="2857" formatCode="0.00E+00">
                  <c:v>-2549.9499999999998</c:v>
                </c:pt>
                <c:pt idx="2858" formatCode="0.00E+00">
                  <c:v>-2517.3000000000002</c:v>
                </c:pt>
                <c:pt idx="2859" formatCode="0.00E+00">
                  <c:v>-2484.1</c:v>
                </c:pt>
                <c:pt idx="2860" formatCode="0.00E+00">
                  <c:v>-2450.35</c:v>
                </c:pt>
                <c:pt idx="2861" formatCode="0.00E+00">
                  <c:v>-2416.08</c:v>
                </c:pt>
                <c:pt idx="2862" formatCode="0.00E+00">
                  <c:v>-2381.27</c:v>
                </c:pt>
                <c:pt idx="2863" formatCode="0.00E+00">
                  <c:v>-2345.9499999999998</c:v>
                </c:pt>
                <c:pt idx="2864" formatCode="0.00E+00">
                  <c:v>-2310.11</c:v>
                </c:pt>
                <c:pt idx="2865" formatCode="0.00E+00">
                  <c:v>-2273.77</c:v>
                </c:pt>
                <c:pt idx="2866" formatCode="0.00E+00">
                  <c:v>-2236.9299999999998</c:v>
                </c:pt>
                <c:pt idx="2867" formatCode="0.00E+00">
                  <c:v>-2199.6</c:v>
                </c:pt>
                <c:pt idx="2868" formatCode="0.00E+00">
                  <c:v>-2161.79</c:v>
                </c:pt>
                <c:pt idx="2869" formatCode="0.00E+00">
                  <c:v>-2123.5</c:v>
                </c:pt>
                <c:pt idx="2870" formatCode="0.00E+00">
                  <c:v>-2084.7399999999998</c:v>
                </c:pt>
                <c:pt idx="2871" formatCode="0.00E+00">
                  <c:v>-2045.53</c:v>
                </c:pt>
                <c:pt idx="2872" formatCode="0.00E+00">
                  <c:v>-2005.87</c:v>
                </c:pt>
                <c:pt idx="2873" formatCode="0.00E+00">
                  <c:v>-1965.76</c:v>
                </c:pt>
                <c:pt idx="2874" formatCode="0.00E+00">
                  <c:v>-1925.22</c:v>
                </c:pt>
                <c:pt idx="2875" formatCode="0.00E+00">
                  <c:v>-1884.25</c:v>
                </c:pt>
                <c:pt idx="2876" formatCode="0.00E+00">
                  <c:v>-1842.87</c:v>
                </c:pt>
                <c:pt idx="2877" formatCode="0.00E+00">
                  <c:v>-1801.08</c:v>
                </c:pt>
                <c:pt idx="2878" formatCode="0.00E+00">
                  <c:v>-1758.89</c:v>
                </c:pt>
                <c:pt idx="2879" formatCode="0.00E+00">
                  <c:v>-1716.31</c:v>
                </c:pt>
                <c:pt idx="2880" formatCode="0.00E+00">
                  <c:v>-1673.35</c:v>
                </c:pt>
                <c:pt idx="2881" formatCode="0.00E+00">
                  <c:v>-1630.02</c:v>
                </c:pt>
                <c:pt idx="2882" formatCode="0.00E+00">
                  <c:v>-1586.32</c:v>
                </c:pt>
                <c:pt idx="2883" formatCode="0.00E+00">
                  <c:v>-1542.27</c:v>
                </c:pt>
                <c:pt idx="2884" formatCode="0.00E+00">
                  <c:v>-1497.87</c:v>
                </c:pt>
                <c:pt idx="2885" formatCode="0.00E+00">
                  <c:v>-1453.14</c:v>
                </c:pt>
                <c:pt idx="2886" formatCode="0.00E+00">
                  <c:v>-1408.08</c:v>
                </c:pt>
                <c:pt idx="2887" formatCode="0.00E+00">
                  <c:v>-1362.7</c:v>
                </c:pt>
                <c:pt idx="2888" formatCode="0.00E+00">
                  <c:v>-1317.02</c:v>
                </c:pt>
                <c:pt idx="2889" formatCode="0.00E+00">
                  <c:v>-1271.04</c:v>
                </c:pt>
                <c:pt idx="2890" formatCode="0.00E+00">
                  <c:v>-1224.77</c:v>
                </c:pt>
                <c:pt idx="2891" formatCode="0.00E+00">
                  <c:v>-1178.22</c:v>
                </c:pt>
                <c:pt idx="2892" formatCode="0.00E+00">
                  <c:v>-1131.4000000000001</c:v>
                </c:pt>
                <c:pt idx="2893" formatCode="0.00E+00">
                  <c:v>-1084.33</c:v>
                </c:pt>
                <c:pt idx="2894" formatCode="0.00E+00">
                  <c:v>-1037.01</c:v>
                </c:pt>
                <c:pt idx="2895">
                  <c:v>-989.44399999999996</c:v>
                </c:pt>
                <c:pt idx="2896">
                  <c:v>-941.65300000000002</c:v>
                </c:pt>
                <c:pt idx="2897">
                  <c:v>-893.64400000000001</c:v>
                </c:pt>
                <c:pt idx="2898">
                  <c:v>-845.42600000000004</c:v>
                </c:pt>
                <c:pt idx="2899">
                  <c:v>-797.01099999999997</c:v>
                </c:pt>
                <c:pt idx="2900">
                  <c:v>-748.40700000000004</c:v>
                </c:pt>
                <c:pt idx="2901">
                  <c:v>-699.62599999999998</c:v>
                </c:pt>
                <c:pt idx="2902">
                  <c:v>-650.67700000000002</c:v>
                </c:pt>
                <c:pt idx="2903">
                  <c:v>-601.57100000000003</c:v>
                </c:pt>
                <c:pt idx="2904">
                  <c:v>-552.31899999999996</c:v>
                </c:pt>
                <c:pt idx="2905">
                  <c:v>-502.93</c:v>
                </c:pt>
                <c:pt idx="2906">
                  <c:v>-453.416</c:v>
                </c:pt>
                <c:pt idx="2907">
                  <c:v>-403.78699999999998</c:v>
                </c:pt>
                <c:pt idx="2908">
                  <c:v>-354.053</c:v>
                </c:pt>
                <c:pt idx="2909">
                  <c:v>-304.22500000000002</c:v>
                </c:pt>
                <c:pt idx="2910">
                  <c:v>-254.31299999999999</c:v>
                </c:pt>
                <c:pt idx="2911">
                  <c:v>-204.32900000000001</c:v>
                </c:pt>
                <c:pt idx="2912">
                  <c:v>-154.28100000000001</c:v>
                </c:pt>
                <c:pt idx="2913">
                  <c:v>-104.182</c:v>
                </c:pt>
                <c:pt idx="2914">
                  <c:v>-54.042499999999997</c:v>
                </c:pt>
                <c:pt idx="2915">
                  <c:v>-3.8724699999999999</c:v>
                </c:pt>
                <c:pt idx="2916">
                  <c:v>46.3172</c:v>
                </c:pt>
                <c:pt idx="2917">
                  <c:v>96.515500000000003</c:v>
                </c:pt>
                <c:pt idx="2918">
                  <c:v>146.71199999999999</c:v>
                </c:pt>
                <c:pt idx="2919">
                  <c:v>196.89699999999999</c:v>
                </c:pt>
                <c:pt idx="2920">
                  <c:v>247.05699999999999</c:v>
                </c:pt>
                <c:pt idx="2921">
                  <c:v>297.18400000000003</c:v>
                </c:pt>
                <c:pt idx="2922">
                  <c:v>347.267</c:v>
                </c:pt>
                <c:pt idx="2923">
                  <c:v>397.29399999999998</c:v>
                </c:pt>
                <c:pt idx="2924">
                  <c:v>447.255</c:v>
                </c:pt>
                <c:pt idx="2925">
                  <c:v>497.14</c:v>
                </c:pt>
                <c:pt idx="2926">
                  <c:v>546.93799999999999</c:v>
                </c:pt>
                <c:pt idx="2927">
                  <c:v>596.63800000000003</c:v>
                </c:pt>
                <c:pt idx="2928">
                  <c:v>646.22900000000004</c:v>
                </c:pt>
                <c:pt idx="2929">
                  <c:v>695.70100000000002</c:v>
                </c:pt>
                <c:pt idx="2930">
                  <c:v>745.04300000000001</c:v>
                </c:pt>
                <c:pt idx="2931">
                  <c:v>794.24599999999998</c:v>
                </c:pt>
                <c:pt idx="2932">
                  <c:v>843.29700000000003</c:v>
                </c:pt>
                <c:pt idx="2933">
                  <c:v>892.18799999999999</c:v>
                </c:pt>
                <c:pt idx="2934">
                  <c:v>940.90700000000004</c:v>
                </c:pt>
                <c:pt idx="2935">
                  <c:v>989.44299999999998</c:v>
                </c:pt>
                <c:pt idx="2936" formatCode="0.00E+00">
                  <c:v>1037.79</c:v>
                </c:pt>
                <c:pt idx="2937" formatCode="0.00E+00">
                  <c:v>1085.93</c:v>
                </c:pt>
                <c:pt idx="2938" formatCode="0.00E+00">
                  <c:v>1133.8499999999999</c:v>
                </c:pt>
                <c:pt idx="2939" formatCode="0.00E+00">
                  <c:v>1181.56</c:v>
                </c:pt>
                <c:pt idx="2940" formatCode="0.00E+00">
                  <c:v>1229.03</c:v>
                </c:pt>
                <c:pt idx="2941" formatCode="0.00E+00">
                  <c:v>1276.25</c:v>
                </c:pt>
                <c:pt idx="2942" formatCode="0.00E+00">
                  <c:v>1323.22</c:v>
                </c:pt>
                <c:pt idx="2943" formatCode="0.00E+00">
                  <c:v>1369.93</c:v>
                </c:pt>
                <c:pt idx="2944" formatCode="0.00E+00">
                  <c:v>1416.36</c:v>
                </c:pt>
                <c:pt idx="2945" formatCode="0.00E+00">
                  <c:v>1462.51</c:v>
                </c:pt>
                <c:pt idx="2946" formatCode="0.00E+00">
                  <c:v>1508.37</c:v>
                </c:pt>
                <c:pt idx="2947" formatCode="0.00E+00">
                  <c:v>1553.92</c:v>
                </c:pt>
                <c:pt idx="2948" formatCode="0.00E+00">
                  <c:v>1599.16</c:v>
                </c:pt>
                <c:pt idx="2949" formatCode="0.00E+00">
                  <c:v>1644.07</c:v>
                </c:pt>
                <c:pt idx="2950" formatCode="0.00E+00">
                  <c:v>1688.65</c:v>
                </c:pt>
                <c:pt idx="2951" formatCode="0.00E+00">
                  <c:v>1732.88</c:v>
                </c:pt>
                <c:pt idx="2952" formatCode="0.00E+00">
                  <c:v>1776.77</c:v>
                </c:pt>
                <c:pt idx="2953" formatCode="0.00E+00">
                  <c:v>1820.29</c:v>
                </c:pt>
                <c:pt idx="2954" formatCode="0.00E+00">
                  <c:v>1863.44</c:v>
                </c:pt>
                <c:pt idx="2955" formatCode="0.00E+00">
                  <c:v>1906.21</c:v>
                </c:pt>
                <c:pt idx="2956" formatCode="0.00E+00">
                  <c:v>1948.59</c:v>
                </c:pt>
                <c:pt idx="2957" formatCode="0.00E+00">
                  <c:v>1990.57</c:v>
                </c:pt>
                <c:pt idx="2958" formatCode="0.00E+00">
                  <c:v>2032.14</c:v>
                </c:pt>
                <c:pt idx="2959" formatCode="0.00E+00">
                  <c:v>2073.29</c:v>
                </c:pt>
                <c:pt idx="2960" formatCode="0.00E+00">
                  <c:v>2114.02</c:v>
                </c:pt>
                <c:pt idx="2961" formatCode="0.00E+00">
                  <c:v>2154.31</c:v>
                </c:pt>
                <c:pt idx="2962" formatCode="0.00E+00">
                  <c:v>2194.16</c:v>
                </c:pt>
                <c:pt idx="2963" formatCode="0.00E+00">
                  <c:v>2233.56</c:v>
                </c:pt>
                <c:pt idx="2964" formatCode="0.00E+00">
                  <c:v>2272.4899999999998</c:v>
                </c:pt>
                <c:pt idx="2965" formatCode="0.00E+00">
                  <c:v>2310.96</c:v>
                </c:pt>
                <c:pt idx="2966" formatCode="0.00E+00">
                  <c:v>2348.9499999999998</c:v>
                </c:pt>
                <c:pt idx="2967" formatCode="0.00E+00">
                  <c:v>2386.4499999999998</c:v>
                </c:pt>
                <c:pt idx="2968" formatCode="0.00E+00">
                  <c:v>2423.46</c:v>
                </c:pt>
                <c:pt idx="2969" formatCode="0.00E+00">
                  <c:v>2459.96</c:v>
                </c:pt>
                <c:pt idx="2970" formatCode="0.00E+00">
                  <c:v>2495.96</c:v>
                </c:pt>
                <c:pt idx="2971" formatCode="0.00E+00">
                  <c:v>2531.4299999999998</c:v>
                </c:pt>
                <c:pt idx="2972" formatCode="0.00E+00">
                  <c:v>2566.38</c:v>
                </c:pt>
                <c:pt idx="2973" formatCode="0.00E+00">
                  <c:v>2600.8000000000002</c:v>
                </c:pt>
                <c:pt idx="2974" formatCode="0.00E+00">
                  <c:v>2634.68</c:v>
                </c:pt>
                <c:pt idx="2975" formatCode="0.00E+00">
                  <c:v>2668</c:v>
                </c:pt>
                <c:pt idx="2976" formatCode="0.00E+00">
                  <c:v>2700.77</c:v>
                </c:pt>
                <c:pt idx="2977" formatCode="0.00E+00">
                  <c:v>2732.98</c:v>
                </c:pt>
                <c:pt idx="2978" formatCode="0.00E+00">
                  <c:v>2764.62</c:v>
                </c:pt>
                <c:pt idx="2979" formatCode="0.00E+00">
                  <c:v>2795.68</c:v>
                </c:pt>
                <c:pt idx="2980" formatCode="0.00E+00">
                  <c:v>2826.16</c:v>
                </c:pt>
                <c:pt idx="2981" formatCode="0.00E+00">
                  <c:v>2856.05</c:v>
                </c:pt>
                <c:pt idx="2982" formatCode="0.00E+00">
                  <c:v>2885.34</c:v>
                </c:pt>
                <c:pt idx="2983" formatCode="0.00E+00">
                  <c:v>2914.02</c:v>
                </c:pt>
                <c:pt idx="2984" formatCode="0.00E+00">
                  <c:v>2942.1</c:v>
                </c:pt>
                <c:pt idx="2985" formatCode="0.00E+00">
                  <c:v>2969.56</c:v>
                </c:pt>
                <c:pt idx="2986" formatCode="0.00E+00">
                  <c:v>2996.4</c:v>
                </c:pt>
                <c:pt idx="2987" formatCode="0.00E+00">
                  <c:v>3022.61</c:v>
                </c:pt>
                <c:pt idx="2988" formatCode="0.00E+00">
                  <c:v>3048.18</c:v>
                </c:pt>
                <c:pt idx="2989" formatCode="0.00E+00">
                  <c:v>3073.12</c:v>
                </c:pt>
                <c:pt idx="2990" formatCode="0.00E+00">
                  <c:v>3097.41</c:v>
                </c:pt>
                <c:pt idx="2991" formatCode="0.00E+00">
                  <c:v>3121.05</c:v>
                </c:pt>
                <c:pt idx="2992" formatCode="0.00E+00">
                  <c:v>3144.03</c:v>
                </c:pt>
                <c:pt idx="2993" formatCode="0.00E+00">
                  <c:v>3166.36</c:v>
                </c:pt>
                <c:pt idx="2994" formatCode="0.00E+00">
                  <c:v>3188.02</c:v>
                </c:pt>
                <c:pt idx="2995" formatCode="0.00E+00">
                  <c:v>3209</c:v>
                </c:pt>
                <c:pt idx="2996" formatCode="0.00E+00">
                  <c:v>3229.32</c:v>
                </c:pt>
                <c:pt idx="2997" formatCode="0.00E+00">
                  <c:v>3248.95</c:v>
                </c:pt>
                <c:pt idx="2998" formatCode="0.00E+00">
                  <c:v>3267.89</c:v>
                </c:pt>
                <c:pt idx="2999" formatCode="0.00E+00">
                  <c:v>3286.15</c:v>
                </c:pt>
                <c:pt idx="3000" formatCode="0.00E+00">
                  <c:v>3303.72</c:v>
                </c:pt>
                <c:pt idx="3001" formatCode="0.00E+00">
                  <c:v>3320.58</c:v>
                </c:pt>
                <c:pt idx="3002" formatCode="0.00E+00">
                  <c:v>3336.75</c:v>
                </c:pt>
                <c:pt idx="3003" formatCode="0.00E+00">
                  <c:v>3352.22</c:v>
                </c:pt>
                <c:pt idx="3004" formatCode="0.00E+00">
                  <c:v>3366.97</c:v>
                </c:pt>
                <c:pt idx="3005" formatCode="0.00E+00">
                  <c:v>3381.02</c:v>
                </c:pt>
                <c:pt idx="3006" formatCode="0.00E+00">
                  <c:v>3394.35</c:v>
                </c:pt>
                <c:pt idx="3007" formatCode="0.00E+00">
                  <c:v>3406.96</c:v>
                </c:pt>
                <c:pt idx="3008" formatCode="0.00E+00">
                  <c:v>3418.85</c:v>
                </c:pt>
                <c:pt idx="3009" formatCode="0.00E+00">
                  <c:v>3430.02</c:v>
                </c:pt>
                <c:pt idx="3010" formatCode="0.00E+00">
                  <c:v>3440.46</c:v>
                </c:pt>
                <c:pt idx="3011" formatCode="0.00E+00">
                  <c:v>3450.17</c:v>
                </c:pt>
                <c:pt idx="3012" formatCode="0.00E+00">
                  <c:v>3459.16</c:v>
                </c:pt>
                <c:pt idx="3013" formatCode="0.00E+00">
                  <c:v>3467.4</c:v>
                </c:pt>
                <c:pt idx="3014" formatCode="0.00E+00">
                  <c:v>3474.92</c:v>
                </c:pt>
                <c:pt idx="3015" formatCode="0.00E+00">
                  <c:v>3481.7</c:v>
                </c:pt>
                <c:pt idx="3016" formatCode="0.00E+00">
                  <c:v>3487.73</c:v>
                </c:pt>
                <c:pt idx="3017" formatCode="0.00E+00">
                  <c:v>3493.03</c:v>
                </c:pt>
                <c:pt idx="3018" formatCode="0.00E+00">
                  <c:v>3497.59</c:v>
                </c:pt>
                <c:pt idx="3019" formatCode="0.00E+00">
                  <c:v>3501.41</c:v>
                </c:pt>
                <c:pt idx="3020" formatCode="0.00E+00">
                  <c:v>3504.47</c:v>
                </c:pt>
                <c:pt idx="3021" formatCode="0.00E+00">
                  <c:v>3506.8</c:v>
                </c:pt>
                <c:pt idx="3022" formatCode="0.00E+00">
                  <c:v>3508.38</c:v>
                </c:pt>
                <c:pt idx="3023" formatCode="0.00E+00">
                  <c:v>3509.21</c:v>
                </c:pt>
                <c:pt idx="3024" formatCode="0.00E+00">
                  <c:v>3509.3</c:v>
                </c:pt>
                <c:pt idx="3025" formatCode="0.00E+00">
                  <c:v>3508.64</c:v>
                </c:pt>
                <c:pt idx="3026" formatCode="0.00E+00">
                  <c:v>3507.23</c:v>
                </c:pt>
                <c:pt idx="3027" formatCode="0.00E+00">
                  <c:v>3505.08</c:v>
                </c:pt>
                <c:pt idx="3028" formatCode="0.00E+00">
                  <c:v>3502.18</c:v>
                </c:pt>
                <c:pt idx="3029" formatCode="0.00E+00">
                  <c:v>3498.53</c:v>
                </c:pt>
                <c:pt idx="3030" formatCode="0.00E+00">
                  <c:v>3494.14</c:v>
                </c:pt>
                <c:pt idx="3031" formatCode="0.00E+00">
                  <c:v>3489</c:v>
                </c:pt>
                <c:pt idx="3032" formatCode="0.00E+00">
                  <c:v>3483.12</c:v>
                </c:pt>
                <c:pt idx="3033" formatCode="0.00E+00">
                  <c:v>3476.5</c:v>
                </c:pt>
                <c:pt idx="3034" formatCode="0.00E+00">
                  <c:v>3469.13</c:v>
                </c:pt>
                <c:pt idx="3035" formatCode="0.00E+00">
                  <c:v>3461.02</c:v>
                </c:pt>
                <c:pt idx="3036" formatCode="0.00E+00">
                  <c:v>3452.18</c:v>
                </c:pt>
                <c:pt idx="3037" formatCode="0.00E+00">
                  <c:v>3442.59</c:v>
                </c:pt>
                <c:pt idx="3038" formatCode="0.00E+00">
                  <c:v>3432.27</c:v>
                </c:pt>
                <c:pt idx="3039" formatCode="0.00E+00">
                  <c:v>3421.22</c:v>
                </c:pt>
                <c:pt idx="3040" formatCode="0.00E+00">
                  <c:v>3409.43</c:v>
                </c:pt>
                <c:pt idx="3041" formatCode="0.00E+00">
                  <c:v>3396.92</c:v>
                </c:pt>
                <c:pt idx="3042" formatCode="0.00E+00">
                  <c:v>3383.67</c:v>
                </c:pt>
                <c:pt idx="3043" formatCode="0.00E+00">
                  <c:v>3369.7</c:v>
                </c:pt>
                <c:pt idx="3044" formatCode="0.00E+00">
                  <c:v>3355.01</c:v>
                </c:pt>
                <c:pt idx="3045" formatCode="0.00E+00">
                  <c:v>3339.6</c:v>
                </c:pt>
                <c:pt idx="3046" formatCode="0.00E+00">
                  <c:v>3323.48</c:v>
                </c:pt>
                <c:pt idx="3047" formatCode="0.00E+00">
                  <c:v>3306.64</c:v>
                </c:pt>
                <c:pt idx="3048" formatCode="0.00E+00">
                  <c:v>3289.09</c:v>
                </c:pt>
                <c:pt idx="3049" formatCode="0.00E+00">
                  <c:v>3270.84</c:v>
                </c:pt>
                <c:pt idx="3050" formatCode="0.00E+00">
                  <c:v>3251.88</c:v>
                </c:pt>
                <c:pt idx="3051" formatCode="0.00E+00">
                  <c:v>3232.23</c:v>
                </c:pt>
                <c:pt idx="3052" formatCode="0.00E+00">
                  <c:v>3211.88</c:v>
                </c:pt>
                <c:pt idx="3053" formatCode="0.00E+00">
                  <c:v>3190.84</c:v>
                </c:pt>
                <c:pt idx="3054" formatCode="0.00E+00">
                  <c:v>3169.12</c:v>
                </c:pt>
                <c:pt idx="3055" formatCode="0.00E+00">
                  <c:v>3146.71</c:v>
                </c:pt>
                <c:pt idx="3056" formatCode="0.00E+00">
                  <c:v>3123.63</c:v>
                </c:pt>
                <c:pt idx="3057" formatCode="0.00E+00">
                  <c:v>3099.87</c:v>
                </c:pt>
                <c:pt idx="3058" formatCode="0.00E+00">
                  <c:v>3075.45</c:v>
                </c:pt>
                <c:pt idx="3059" formatCode="0.00E+00">
                  <c:v>3050.36</c:v>
                </c:pt>
                <c:pt idx="3060" formatCode="0.00E+00">
                  <c:v>3024.62</c:v>
                </c:pt>
                <c:pt idx="3061" formatCode="0.00E+00">
                  <c:v>2998.22</c:v>
                </c:pt>
                <c:pt idx="3062" formatCode="0.00E+00">
                  <c:v>2971.18</c:v>
                </c:pt>
                <c:pt idx="3063" formatCode="0.00E+00">
                  <c:v>2943.49</c:v>
                </c:pt>
                <c:pt idx="3064" formatCode="0.00E+00">
                  <c:v>2915.17</c:v>
                </c:pt>
                <c:pt idx="3065" formatCode="0.00E+00">
                  <c:v>2886.22</c:v>
                </c:pt>
                <c:pt idx="3066" formatCode="0.00E+00">
                  <c:v>2856.64</c:v>
                </c:pt>
                <c:pt idx="3067" formatCode="0.00E+00">
                  <c:v>2826.45</c:v>
                </c:pt>
                <c:pt idx="3068" formatCode="0.00E+00">
                  <c:v>2795.64</c:v>
                </c:pt>
                <c:pt idx="3069" formatCode="0.00E+00">
                  <c:v>2764.23</c:v>
                </c:pt>
                <c:pt idx="3070" formatCode="0.00E+00">
                  <c:v>2732.23</c:v>
                </c:pt>
                <c:pt idx="3071" formatCode="0.00E+00">
                  <c:v>2699.63</c:v>
                </c:pt>
                <c:pt idx="3072" formatCode="0.00E+00">
                  <c:v>2666.44</c:v>
                </c:pt>
                <c:pt idx="3073" formatCode="0.00E+00">
                  <c:v>2632.67</c:v>
                </c:pt>
                <c:pt idx="3074" formatCode="0.00E+00">
                  <c:v>2598.34</c:v>
                </c:pt>
                <c:pt idx="3075" formatCode="0.00E+00">
                  <c:v>2563.44</c:v>
                </c:pt>
                <c:pt idx="3076" formatCode="0.00E+00">
                  <c:v>2527.98</c:v>
                </c:pt>
                <c:pt idx="3077" formatCode="0.00E+00">
                  <c:v>2491.9699999999998</c:v>
                </c:pt>
                <c:pt idx="3078" formatCode="0.00E+00">
                  <c:v>2455.42</c:v>
                </c:pt>
                <c:pt idx="3079" formatCode="0.00E+00">
                  <c:v>2418.34</c:v>
                </c:pt>
                <c:pt idx="3080" formatCode="0.00E+00">
                  <c:v>2380.7199999999998</c:v>
                </c:pt>
                <c:pt idx="3081" formatCode="0.00E+00">
                  <c:v>2342.59</c:v>
                </c:pt>
                <c:pt idx="3082" formatCode="0.00E+00">
                  <c:v>2303.9499999999998</c:v>
                </c:pt>
                <c:pt idx="3083" formatCode="0.00E+00">
                  <c:v>2264.81</c:v>
                </c:pt>
                <c:pt idx="3084" formatCode="0.00E+00">
                  <c:v>2225.17</c:v>
                </c:pt>
                <c:pt idx="3085" formatCode="0.00E+00">
                  <c:v>2185.04</c:v>
                </c:pt>
                <c:pt idx="3086" formatCode="0.00E+00">
                  <c:v>2144.4299999999998</c:v>
                </c:pt>
                <c:pt idx="3087" formatCode="0.00E+00">
                  <c:v>2103.36</c:v>
                </c:pt>
                <c:pt idx="3088" formatCode="0.00E+00">
                  <c:v>2061.8200000000002</c:v>
                </c:pt>
                <c:pt idx="3089" formatCode="0.00E+00">
                  <c:v>2019.83</c:v>
                </c:pt>
                <c:pt idx="3090" formatCode="0.00E+00">
                  <c:v>1977.4</c:v>
                </c:pt>
                <c:pt idx="3091" formatCode="0.00E+00">
                  <c:v>1934.54</c:v>
                </c:pt>
                <c:pt idx="3092" formatCode="0.00E+00">
                  <c:v>1891.24</c:v>
                </c:pt>
                <c:pt idx="3093" formatCode="0.00E+00">
                  <c:v>1847.53</c:v>
                </c:pt>
                <c:pt idx="3094" formatCode="0.00E+00">
                  <c:v>1803.42</c:v>
                </c:pt>
                <c:pt idx="3095" formatCode="0.00E+00">
                  <c:v>1758.9</c:v>
                </c:pt>
                <c:pt idx="3096" formatCode="0.00E+00">
                  <c:v>1714</c:v>
                </c:pt>
                <c:pt idx="3097" formatCode="0.00E+00">
                  <c:v>1668.71</c:v>
                </c:pt>
                <c:pt idx="3098" formatCode="0.00E+00">
                  <c:v>1623.06</c:v>
                </c:pt>
                <c:pt idx="3099" formatCode="0.00E+00">
                  <c:v>1577.05</c:v>
                </c:pt>
                <c:pt idx="3100" formatCode="0.00E+00">
                  <c:v>1530.68</c:v>
                </c:pt>
                <c:pt idx="3101" formatCode="0.00E+00">
                  <c:v>1483.98</c:v>
                </c:pt>
                <c:pt idx="3102" formatCode="0.00E+00">
                  <c:v>1436.94</c:v>
                </c:pt>
                <c:pt idx="3103" formatCode="0.00E+00">
                  <c:v>1389.59</c:v>
                </c:pt>
                <c:pt idx="3104" formatCode="0.00E+00">
                  <c:v>1341.92</c:v>
                </c:pt>
                <c:pt idx="3105" formatCode="0.00E+00">
                  <c:v>1293.95</c:v>
                </c:pt>
                <c:pt idx="3106" formatCode="0.00E+00">
                  <c:v>1245.69</c:v>
                </c:pt>
                <c:pt idx="3107" formatCode="0.00E+00">
                  <c:v>1197.1500000000001</c:v>
                </c:pt>
                <c:pt idx="3108" formatCode="0.00E+00">
                  <c:v>1148.3399999999999</c:v>
                </c:pt>
                <c:pt idx="3109" formatCode="0.00E+00">
                  <c:v>1099.26</c:v>
                </c:pt>
                <c:pt idx="3110" formatCode="0.00E+00">
                  <c:v>1049.94</c:v>
                </c:pt>
                <c:pt idx="3111" formatCode="0.00E+00">
                  <c:v>1000.38</c:v>
                </c:pt>
                <c:pt idx="3112">
                  <c:v>950.59100000000001</c:v>
                </c:pt>
                <c:pt idx="3113">
                  <c:v>900.58299999999997</c:v>
                </c:pt>
                <c:pt idx="3114">
                  <c:v>850.36699999999996</c:v>
                </c:pt>
                <c:pt idx="3115">
                  <c:v>799.95399999999995</c:v>
                </c:pt>
                <c:pt idx="3116">
                  <c:v>749.35400000000004</c:v>
                </c:pt>
                <c:pt idx="3117">
                  <c:v>698.57899999999995</c:v>
                </c:pt>
                <c:pt idx="3118">
                  <c:v>647.63900000000001</c:v>
                </c:pt>
                <c:pt idx="3119">
                  <c:v>596.54399999999998</c:v>
                </c:pt>
                <c:pt idx="3120">
                  <c:v>545.30600000000004</c:v>
                </c:pt>
                <c:pt idx="3121">
                  <c:v>493.93599999999998</c:v>
                </c:pt>
                <c:pt idx="3122">
                  <c:v>442.44400000000002</c:v>
                </c:pt>
                <c:pt idx="3123">
                  <c:v>390.84199999999998</c:v>
                </c:pt>
                <c:pt idx="3124">
                  <c:v>339.14</c:v>
                </c:pt>
                <c:pt idx="3125">
                  <c:v>287.34899999999999</c:v>
                </c:pt>
                <c:pt idx="3126">
                  <c:v>235.48</c:v>
                </c:pt>
                <c:pt idx="3127">
                  <c:v>183.54400000000001</c:v>
                </c:pt>
                <c:pt idx="3128">
                  <c:v>131.553</c:v>
                </c:pt>
                <c:pt idx="3129">
                  <c:v>79.517200000000003</c:v>
                </c:pt>
                <c:pt idx="3130">
                  <c:v>27.448399999999999</c:v>
                </c:pt>
                <c:pt idx="3131">
                  <c:v>-24.642700000000001</c:v>
                </c:pt>
                <c:pt idx="3132">
                  <c:v>-76.745000000000005</c:v>
                </c:pt>
                <c:pt idx="3133">
                  <c:v>-128.84800000000001</c:v>
                </c:pt>
                <c:pt idx="3134">
                  <c:v>-180.93899999999999</c:v>
                </c:pt>
                <c:pt idx="3135">
                  <c:v>-233.00800000000001</c:v>
                </c:pt>
                <c:pt idx="3136">
                  <c:v>-285.04399999999998</c:v>
                </c:pt>
                <c:pt idx="3137">
                  <c:v>-337.036</c:v>
                </c:pt>
                <c:pt idx="3138">
                  <c:v>-388.97300000000001</c:v>
                </c:pt>
                <c:pt idx="3139">
                  <c:v>-440.84300000000002</c:v>
                </c:pt>
                <c:pt idx="3140">
                  <c:v>-492.63600000000002</c:v>
                </c:pt>
                <c:pt idx="3141">
                  <c:v>-544.34</c:v>
                </c:pt>
                <c:pt idx="3142">
                  <c:v>-595.94500000000005</c:v>
                </c:pt>
                <c:pt idx="3143">
                  <c:v>-647.43799999999999</c:v>
                </c:pt>
                <c:pt idx="3144">
                  <c:v>-698.81100000000004</c:v>
                </c:pt>
                <c:pt idx="3145">
                  <c:v>-750.05</c:v>
                </c:pt>
                <c:pt idx="3146">
                  <c:v>-801.14599999999996</c:v>
                </c:pt>
                <c:pt idx="3147">
                  <c:v>-852.08799999999997</c:v>
                </c:pt>
                <c:pt idx="3148">
                  <c:v>-902.86400000000003</c:v>
                </c:pt>
                <c:pt idx="3149">
                  <c:v>-953.46400000000006</c:v>
                </c:pt>
                <c:pt idx="3150" formatCode="0.00E+00">
                  <c:v>-1003.88</c:v>
                </c:pt>
                <c:pt idx="3151" formatCode="0.00E+00">
                  <c:v>-1054.0899999999999</c:v>
                </c:pt>
                <c:pt idx="3152" formatCode="0.00E+00">
                  <c:v>-1104.0999999999999</c:v>
                </c:pt>
                <c:pt idx="3153" formatCode="0.00E+00">
                  <c:v>-1153.8800000000001</c:v>
                </c:pt>
                <c:pt idx="3154" formatCode="0.00E+00">
                  <c:v>-1203.44</c:v>
                </c:pt>
                <c:pt idx="3155" formatCode="0.00E+00">
                  <c:v>-1252.75</c:v>
                </c:pt>
                <c:pt idx="3156" formatCode="0.00E+00">
                  <c:v>-1301.82</c:v>
                </c:pt>
                <c:pt idx="3157" formatCode="0.00E+00">
                  <c:v>-1350.62</c:v>
                </c:pt>
                <c:pt idx="3158" formatCode="0.00E+00">
                  <c:v>-1399.15</c:v>
                </c:pt>
                <c:pt idx="3159" formatCode="0.00E+00">
                  <c:v>-1447.4</c:v>
                </c:pt>
                <c:pt idx="3160" formatCode="0.00E+00">
                  <c:v>-1495.35</c:v>
                </c:pt>
                <c:pt idx="3161" formatCode="0.00E+00">
                  <c:v>-1543</c:v>
                </c:pt>
                <c:pt idx="3162" formatCode="0.00E+00">
                  <c:v>-1590.34</c:v>
                </c:pt>
                <c:pt idx="3163" formatCode="0.00E+00">
                  <c:v>-1637.35</c:v>
                </c:pt>
                <c:pt idx="3164" formatCode="0.00E+00">
                  <c:v>-1684.03</c:v>
                </c:pt>
                <c:pt idx="3165" formatCode="0.00E+00">
                  <c:v>-1730.37</c:v>
                </c:pt>
                <c:pt idx="3166" formatCode="0.00E+00">
                  <c:v>-1776.35</c:v>
                </c:pt>
                <c:pt idx="3167" formatCode="0.00E+00">
                  <c:v>-1821.97</c:v>
                </c:pt>
                <c:pt idx="3168" formatCode="0.00E+00">
                  <c:v>-1867.21</c:v>
                </c:pt>
                <c:pt idx="3169" formatCode="0.00E+00">
                  <c:v>-1912.07</c:v>
                </c:pt>
                <c:pt idx="3170" formatCode="0.00E+00">
                  <c:v>-1956.54</c:v>
                </c:pt>
                <c:pt idx="3171" formatCode="0.00E+00">
                  <c:v>-2000.6</c:v>
                </c:pt>
                <c:pt idx="3172" formatCode="0.00E+00">
                  <c:v>-2044.25</c:v>
                </c:pt>
                <c:pt idx="3173" formatCode="0.00E+00">
                  <c:v>-2087.48</c:v>
                </c:pt>
                <c:pt idx="3174" formatCode="0.00E+00">
                  <c:v>-2130.2800000000002</c:v>
                </c:pt>
                <c:pt idx="3175" formatCode="0.00E+00">
                  <c:v>-2172.64</c:v>
                </c:pt>
                <c:pt idx="3176" formatCode="0.00E+00">
                  <c:v>-2214.5500000000002</c:v>
                </c:pt>
                <c:pt idx="3177" formatCode="0.00E+00">
                  <c:v>-2256</c:v>
                </c:pt>
                <c:pt idx="3178" formatCode="0.00E+00">
                  <c:v>-2296.98</c:v>
                </c:pt>
                <c:pt idx="3179" formatCode="0.00E+00">
                  <c:v>-2337.4899999999998</c:v>
                </c:pt>
                <c:pt idx="3180" formatCode="0.00E+00">
                  <c:v>-2377.5100000000002</c:v>
                </c:pt>
                <c:pt idx="3181" formatCode="0.00E+00">
                  <c:v>-2417.04</c:v>
                </c:pt>
                <c:pt idx="3182" formatCode="0.00E+00">
                  <c:v>-2456.06</c:v>
                </c:pt>
                <c:pt idx="3183" formatCode="0.00E+00">
                  <c:v>-2494.5700000000002</c:v>
                </c:pt>
                <c:pt idx="3184" formatCode="0.00E+00">
                  <c:v>-2532.5700000000002</c:v>
                </c:pt>
                <c:pt idx="3185" formatCode="0.00E+00">
                  <c:v>-2570.04</c:v>
                </c:pt>
                <c:pt idx="3186" formatCode="0.00E+00">
                  <c:v>-2606.9699999999998</c:v>
                </c:pt>
                <c:pt idx="3187" formatCode="0.00E+00">
                  <c:v>-2643.35</c:v>
                </c:pt>
                <c:pt idx="3188" formatCode="0.00E+00">
                  <c:v>-2679.19</c:v>
                </c:pt>
                <c:pt idx="3189" formatCode="0.00E+00">
                  <c:v>-2714.46</c:v>
                </c:pt>
                <c:pt idx="3190" formatCode="0.00E+00">
                  <c:v>-2749.17</c:v>
                </c:pt>
                <c:pt idx="3191" formatCode="0.00E+00">
                  <c:v>-2783.31</c:v>
                </c:pt>
                <c:pt idx="3192" formatCode="0.00E+00">
                  <c:v>-2816.86</c:v>
                </c:pt>
                <c:pt idx="3193" formatCode="0.00E+00">
                  <c:v>-2849.82</c:v>
                </c:pt>
                <c:pt idx="3194" formatCode="0.00E+00">
                  <c:v>-2882.19</c:v>
                </c:pt>
                <c:pt idx="3195" formatCode="0.00E+00">
                  <c:v>-2913.95</c:v>
                </c:pt>
                <c:pt idx="3196" formatCode="0.00E+00">
                  <c:v>-2945.1</c:v>
                </c:pt>
                <c:pt idx="3197" formatCode="0.00E+00">
                  <c:v>-2975.63</c:v>
                </c:pt>
                <c:pt idx="3198" formatCode="0.00E+00">
                  <c:v>-3005.54</c:v>
                </c:pt>
                <c:pt idx="3199" formatCode="0.00E+00">
                  <c:v>-3034.82</c:v>
                </c:pt>
                <c:pt idx="3200" formatCode="0.00E+00">
                  <c:v>-3063.46</c:v>
                </c:pt>
                <c:pt idx="3201" formatCode="0.00E+00">
                  <c:v>-3091.46</c:v>
                </c:pt>
                <c:pt idx="3202" formatCode="0.00E+00">
                  <c:v>-3118.8</c:v>
                </c:pt>
                <c:pt idx="3203" formatCode="0.00E+00">
                  <c:v>-3145.5</c:v>
                </c:pt>
                <c:pt idx="3204" formatCode="0.00E+00">
                  <c:v>-3171.52</c:v>
                </c:pt>
                <c:pt idx="3205" formatCode="0.00E+00">
                  <c:v>-3196.89</c:v>
                </c:pt>
                <c:pt idx="3206" formatCode="0.00E+00">
                  <c:v>-3221.58</c:v>
                </c:pt>
                <c:pt idx="3207" formatCode="0.00E+00">
                  <c:v>-3245.59</c:v>
                </c:pt>
                <c:pt idx="3208" formatCode="0.00E+00">
                  <c:v>-3268.92</c:v>
                </c:pt>
                <c:pt idx="3209" formatCode="0.00E+00">
                  <c:v>-3291.56</c:v>
                </c:pt>
                <c:pt idx="3210" formatCode="0.00E+00">
                  <c:v>-3313.5</c:v>
                </c:pt>
                <c:pt idx="3211" formatCode="0.00E+00">
                  <c:v>-3334.75</c:v>
                </c:pt>
                <c:pt idx="3212" formatCode="0.00E+00">
                  <c:v>-3355.29</c:v>
                </c:pt>
                <c:pt idx="3213" formatCode="0.00E+00">
                  <c:v>-3375.12</c:v>
                </c:pt>
                <c:pt idx="3214" formatCode="0.00E+00">
                  <c:v>-3394.25</c:v>
                </c:pt>
                <c:pt idx="3215" formatCode="0.00E+00">
                  <c:v>-3412.65</c:v>
                </c:pt>
                <c:pt idx="3216" formatCode="0.00E+00">
                  <c:v>-3430.34</c:v>
                </c:pt>
                <c:pt idx="3217" formatCode="0.00E+00">
                  <c:v>-3447.3</c:v>
                </c:pt>
                <c:pt idx="3218" formatCode="0.00E+00">
                  <c:v>-3463.53</c:v>
                </c:pt>
                <c:pt idx="3219" formatCode="0.00E+00">
                  <c:v>-3479.02</c:v>
                </c:pt>
                <c:pt idx="3220" formatCode="0.00E+00">
                  <c:v>-3493.78</c:v>
                </c:pt>
                <c:pt idx="3221" formatCode="0.00E+00">
                  <c:v>-3507.8</c:v>
                </c:pt>
                <c:pt idx="3222" formatCode="0.00E+00">
                  <c:v>-3521.08</c:v>
                </c:pt>
                <c:pt idx="3223" formatCode="0.00E+00">
                  <c:v>-3533.62</c:v>
                </c:pt>
                <c:pt idx="3224" formatCode="0.00E+00">
                  <c:v>-3545.4</c:v>
                </c:pt>
                <c:pt idx="3225" formatCode="0.00E+00">
                  <c:v>-3556.43</c:v>
                </c:pt>
                <c:pt idx="3226" formatCode="0.00E+00">
                  <c:v>-3566.71</c:v>
                </c:pt>
                <c:pt idx="3227" formatCode="0.00E+00">
                  <c:v>-3576.24</c:v>
                </c:pt>
                <c:pt idx="3228" formatCode="0.00E+00">
                  <c:v>-3585</c:v>
                </c:pt>
                <c:pt idx="3229" formatCode="0.00E+00">
                  <c:v>-3593</c:v>
                </c:pt>
                <c:pt idx="3230" formatCode="0.00E+00">
                  <c:v>-3600.25</c:v>
                </c:pt>
                <c:pt idx="3231" formatCode="0.00E+00">
                  <c:v>-3606.72</c:v>
                </c:pt>
                <c:pt idx="3232" formatCode="0.00E+00">
                  <c:v>-3612.43</c:v>
                </c:pt>
                <c:pt idx="3233" formatCode="0.00E+00">
                  <c:v>-3617.38</c:v>
                </c:pt>
                <c:pt idx="3234" formatCode="0.00E+00">
                  <c:v>-3621.55</c:v>
                </c:pt>
                <c:pt idx="3235" formatCode="0.00E+00">
                  <c:v>-3624.96</c:v>
                </c:pt>
                <c:pt idx="3236" formatCode="0.00E+00">
                  <c:v>-3627.59</c:v>
                </c:pt>
                <c:pt idx="3237" formatCode="0.00E+00">
                  <c:v>-3629.45</c:v>
                </c:pt>
                <c:pt idx="3238" formatCode="0.00E+00">
                  <c:v>-3630.55</c:v>
                </c:pt>
                <c:pt idx="3239" formatCode="0.00E+00">
                  <c:v>-3630.86</c:v>
                </c:pt>
                <c:pt idx="3240" formatCode="0.00E+00">
                  <c:v>-3630.41</c:v>
                </c:pt>
                <c:pt idx="3241" formatCode="0.00E+00">
                  <c:v>-3629.18</c:v>
                </c:pt>
                <c:pt idx="3242" formatCode="0.00E+00">
                  <c:v>-3627.18</c:v>
                </c:pt>
                <c:pt idx="3243" formatCode="0.00E+00">
                  <c:v>-3624.4</c:v>
                </c:pt>
                <c:pt idx="3244" formatCode="0.00E+00">
                  <c:v>-3620.86</c:v>
                </c:pt>
                <c:pt idx="3245" formatCode="0.00E+00">
                  <c:v>-3616.54</c:v>
                </c:pt>
                <c:pt idx="3246" formatCode="0.00E+00">
                  <c:v>-3611.45</c:v>
                </c:pt>
                <c:pt idx="3247" formatCode="0.00E+00">
                  <c:v>-3605.59</c:v>
                </c:pt>
                <c:pt idx="3248" formatCode="0.00E+00">
                  <c:v>-3598.96</c:v>
                </c:pt>
                <c:pt idx="3249" formatCode="0.00E+00">
                  <c:v>-3591.57</c:v>
                </c:pt>
                <c:pt idx="3250" formatCode="0.00E+00">
                  <c:v>-3583.4</c:v>
                </c:pt>
                <c:pt idx="3251" formatCode="0.00E+00">
                  <c:v>-3574.47</c:v>
                </c:pt>
                <c:pt idx="3252" formatCode="0.00E+00">
                  <c:v>-3564.78</c:v>
                </c:pt>
                <c:pt idx="3253" formatCode="0.00E+00">
                  <c:v>-3554.33</c:v>
                </c:pt>
                <c:pt idx="3254" formatCode="0.00E+00">
                  <c:v>-3543.12</c:v>
                </c:pt>
                <c:pt idx="3255" formatCode="0.00E+00">
                  <c:v>-3531.15</c:v>
                </c:pt>
                <c:pt idx="3256" formatCode="0.00E+00">
                  <c:v>-3518.42</c:v>
                </c:pt>
                <c:pt idx="3257" formatCode="0.00E+00">
                  <c:v>-3504.94</c:v>
                </c:pt>
                <c:pt idx="3258" formatCode="0.00E+00">
                  <c:v>-3490.71</c:v>
                </c:pt>
                <c:pt idx="3259" formatCode="0.00E+00">
                  <c:v>-3475.73</c:v>
                </c:pt>
                <c:pt idx="3260" formatCode="0.00E+00">
                  <c:v>-3460.01</c:v>
                </c:pt>
                <c:pt idx="3261" formatCode="0.00E+00">
                  <c:v>-3443.55</c:v>
                </c:pt>
                <c:pt idx="3262" formatCode="0.00E+00">
                  <c:v>-3426.35</c:v>
                </c:pt>
                <c:pt idx="3263" formatCode="0.00E+00">
                  <c:v>-3408.42</c:v>
                </c:pt>
                <c:pt idx="3264" formatCode="0.00E+00">
                  <c:v>-3389.75</c:v>
                </c:pt>
                <c:pt idx="3265" formatCode="0.00E+00">
                  <c:v>-3370.36</c:v>
                </c:pt>
                <c:pt idx="3266" formatCode="0.00E+00">
                  <c:v>-3350.24</c:v>
                </c:pt>
                <c:pt idx="3267" formatCode="0.00E+00">
                  <c:v>-3329.41</c:v>
                </c:pt>
                <c:pt idx="3268" formatCode="0.00E+00">
                  <c:v>-3307.86</c:v>
                </c:pt>
                <c:pt idx="3269" formatCode="0.00E+00">
                  <c:v>-3285.6</c:v>
                </c:pt>
                <c:pt idx="3270" formatCode="0.00E+00">
                  <c:v>-3262.63</c:v>
                </c:pt>
                <c:pt idx="3271" formatCode="0.00E+00">
                  <c:v>-3238.97</c:v>
                </c:pt>
                <c:pt idx="3272" formatCode="0.00E+00">
                  <c:v>-3214.61</c:v>
                </c:pt>
                <c:pt idx="3273" formatCode="0.00E+00">
                  <c:v>-3189.55</c:v>
                </c:pt>
                <c:pt idx="3274" formatCode="0.00E+00">
                  <c:v>-3163.81</c:v>
                </c:pt>
                <c:pt idx="3275" formatCode="0.00E+00">
                  <c:v>-3137.39</c:v>
                </c:pt>
                <c:pt idx="3276" formatCode="0.00E+00">
                  <c:v>-3110.29</c:v>
                </c:pt>
                <c:pt idx="3277" formatCode="0.00E+00">
                  <c:v>-3082.53</c:v>
                </c:pt>
                <c:pt idx="3278" formatCode="0.00E+00">
                  <c:v>-3054.1</c:v>
                </c:pt>
                <c:pt idx="3279" formatCode="0.00E+00">
                  <c:v>-3025.01</c:v>
                </c:pt>
                <c:pt idx="3280" formatCode="0.00E+00">
                  <c:v>-2995.27</c:v>
                </c:pt>
                <c:pt idx="3281" formatCode="0.00E+00">
                  <c:v>-2964.88</c:v>
                </c:pt>
                <c:pt idx="3282" formatCode="0.00E+00">
                  <c:v>-2933.85</c:v>
                </c:pt>
                <c:pt idx="3283" formatCode="0.00E+00">
                  <c:v>-2902.19</c:v>
                </c:pt>
                <c:pt idx="3284" formatCode="0.00E+00">
                  <c:v>-2869.91</c:v>
                </c:pt>
                <c:pt idx="3285" formatCode="0.00E+00">
                  <c:v>-2837</c:v>
                </c:pt>
                <c:pt idx="3286" formatCode="0.00E+00">
                  <c:v>-2803.48</c:v>
                </c:pt>
                <c:pt idx="3287" formatCode="0.00E+00">
                  <c:v>-2769.35</c:v>
                </c:pt>
                <c:pt idx="3288" formatCode="0.00E+00">
                  <c:v>-2734.63</c:v>
                </c:pt>
                <c:pt idx="3289" formatCode="0.00E+00">
                  <c:v>-2699.31</c:v>
                </c:pt>
                <c:pt idx="3290" formatCode="0.00E+00">
                  <c:v>-2663.41</c:v>
                </c:pt>
                <c:pt idx="3291" formatCode="0.00E+00">
                  <c:v>-2626.93</c:v>
                </c:pt>
                <c:pt idx="3292" formatCode="0.00E+00">
                  <c:v>-2589.88</c:v>
                </c:pt>
                <c:pt idx="3293" formatCode="0.00E+00">
                  <c:v>-2552.27</c:v>
                </c:pt>
                <c:pt idx="3294" formatCode="0.00E+00">
                  <c:v>-2514.11</c:v>
                </c:pt>
                <c:pt idx="3295" formatCode="0.00E+00">
                  <c:v>-2475.4</c:v>
                </c:pt>
                <c:pt idx="3296" formatCode="0.00E+00">
                  <c:v>-2436.15</c:v>
                </c:pt>
                <c:pt idx="3297" formatCode="0.00E+00">
                  <c:v>-2396.37</c:v>
                </c:pt>
                <c:pt idx="3298" formatCode="0.00E+00">
                  <c:v>-2356.0700000000002</c:v>
                </c:pt>
                <c:pt idx="3299" formatCode="0.00E+00">
                  <c:v>-2315.2600000000002</c:v>
                </c:pt>
                <c:pt idx="3300" formatCode="0.00E+00">
                  <c:v>-2273.9499999999998</c:v>
                </c:pt>
                <c:pt idx="3301" formatCode="0.00E+00">
                  <c:v>-2232.13</c:v>
                </c:pt>
                <c:pt idx="3302" formatCode="0.00E+00">
                  <c:v>-2189.84</c:v>
                </c:pt>
                <c:pt idx="3303" formatCode="0.00E+00">
                  <c:v>-2147.06</c:v>
                </c:pt>
                <c:pt idx="3304" formatCode="0.00E+00">
                  <c:v>-2103.8200000000002</c:v>
                </c:pt>
                <c:pt idx="3305" formatCode="0.00E+00">
                  <c:v>-2060.11</c:v>
                </c:pt>
                <c:pt idx="3306" formatCode="0.00E+00">
                  <c:v>-2015.96</c:v>
                </c:pt>
                <c:pt idx="3307" formatCode="0.00E+00">
                  <c:v>-1971.36</c:v>
                </c:pt>
                <c:pt idx="3308" formatCode="0.00E+00">
                  <c:v>-1926.33</c:v>
                </c:pt>
                <c:pt idx="3309" formatCode="0.00E+00">
                  <c:v>-1880.88</c:v>
                </c:pt>
                <c:pt idx="3310" formatCode="0.00E+00">
                  <c:v>-1835.01</c:v>
                </c:pt>
                <c:pt idx="3311" formatCode="0.00E+00">
                  <c:v>-1788.75</c:v>
                </c:pt>
                <c:pt idx="3312" formatCode="0.00E+00">
                  <c:v>-1742.09</c:v>
                </c:pt>
                <c:pt idx="3313" formatCode="0.00E+00">
                  <c:v>-1695.04</c:v>
                </c:pt>
                <c:pt idx="3314" formatCode="0.00E+00">
                  <c:v>-1647.62</c:v>
                </c:pt>
                <c:pt idx="3315" formatCode="0.00E+00">
                  <c:v>-1599.84</c:v>
                </c:pt>
                <c:pt idx="3316" formatCode="0.00E+00">
                  <c:v>-1551.71</c:v>
                </c:pt>
                <c:pt idx="3317" formatCode="0.00E+00">
                  <c:v>-1503.23</c:v>
                </c:pt>
                <c:pt idx="3318" formatCode="0.00E+00">
                  <c:v>-1454.41</c:v>
                </c:pt>
                <c:pt idx="3319" formatCode="0.00E+00">
                  <c:v>-1405.28</c:v>
                </c:pt>
                <c:pt idx="3320" formatCode="0.00E+00">
                  <c:v>-1355.83</c:v>
                </c:pt>
                <c:pt idx="3321" formatCode="0.00E+00">
                  <c:v>-1306.08</c:v>
                </c:pt>
                <c:pt idx="3322" formatCode="0.00E+00">
                  <c:v>-1256.04</c:v>
                </c:pt>
                <c:pt idx="3323" formatCode="0.00E+00">
                  <c:v>-1205.71</c:v>
                </c:pt>
                <c:pt idx="3324" formatCode="0.00E+00">
                  <c:v>-1155.1199999999999</c:v>
                </c:pt>
                <c:pt idx="3325" formatCode="0.00E+00">
                  <c:v>-1104.27</c:v>
                </c:pt>
                <c:pt idx="3326" formatCode="0.00E+00">
                  <c:v>-1053.17</c:v>
                </c:pt>
                <c:pt idx="3327" formatCode="0.00E+00">
                  <c:v>-1001.83</c:v>
                </c:pt>
                <c:pt idx="3328">
                  <c:v>-950.26099999999997</c:v>
                </c:pt>
                <c:pt idx="3329">
                  <c:v>-898.47799999999995</c:v>
                </c:pt>
                <c:pt idx="3330">
                  <c:v>-846.49</c:v>
                </c:pt>
                <c:pt idx="3331">
                  <c:v>-794.30700000000002</c:v>
                </c:pt>
                <c:pt idx="3332">
                  <c:v>-741.94200000000001</c:v>
                </c:pt>
                <c:pt idx="3333">
                  <c:v>-689.404</c:v>
                </c:pt>
                <c:pt idx="3334">
                  <c:v>-636.70500000000004</c:v>
                </c:pt>
                <c:pt idx="3335">
                  <c:v>-583.85699999999997</c:v>
                </c:pt>
                <c:pt idx="3336">
                  <c:v>-530.87</c:v>
                </c:pt>
                <c:pt idx="3337">
                  <c:v>-477.75599999999997</c:v>
                </c:pt>
                <c:pt idx="3338">
                  <c:v>-424.52600000000001</c:v>
                </c:pt>
                <c:pt idx="3339">
                  <c:v>-371.19099999999997</c:v>
                </c:pt>
                <c:pt idx="3340">
                  <c:v>-317.762</c:v>
                </c:pt>
                <c:pt idx="3341">
                  <c:v>-264.25200000000001</c:v>
                </c:pt>
                <c:pt idx="3342">
                  <c:v>-210.672</c:v>
                </c:pt>
                <c:pt idx="3343">
                  <c:v>-157.03200000000001</c:v>
                </c:pt>
                <c:pt idx="3344">
                  <c:v>-103.34399999999999</c:v>
                </c:pt>
                <c:pt idx="3345">
                  <c:v>-49.621200000000002</c:v>
                </c:pt>
                <c:pt idx="3346">
                  <c:v>4.1267500000000004</c:v>
                </c:pt>
                <c:pt idx="3347">
                  <c:v>57.888300000000001</c:v>
                </c:pt>
                <c:pt idx="3348">
                  <c:v>111.652</c:v>
                </c:pt>
                <c:pt idx="3349">
                  <c:v>165.40600000000001</c:v>
                </c:pt>
                <c:pt idx="3350">
                  <c:v>219.13900000000001</c:v>
                </c:pt>
                <c:pt idx="3351">
                  <c:v>272.839</c:v>
                </c:pt>
                <c:pt idx="3352">
                  <c:v>326.49599999999998</c:v>
                </c:pt>
                <c:pt idx="3353">
                  <c:v>380.09699999999998</c:v>
                </c:pt>
                <c:pt idx="3354">
                  <c:v>433.63099999999997</c:v>
                </c:pt>
                <c:pt idx="3355">
                  <c:v>487.08699999999999</c:v>
                </c:pt>
                <c:pt idx="3356">
                  <c:v>540.45399999999995</c:v>
                </c:pt>
                <c:pt idx="3357">
                  <c:v>593.71900000000005</c:v>
                </c:pt>
                <c:pt idx="3358">
                  <c:v>646.87099999999998</c:v>
                </c:pt>
                <c:pt idx="3359">
                  <c:v>699.9</c:v>
                </c:pt>
                <c:pt idx="3360">
                  <c:v>752.79399999999998</c:v>
                </c:pt>
                <c:pt idx="3361">
                  <c:v>805.54200000000003</c:v>
                </c:pt>
                <c:pt idx="3362">
                  <c:v>858.13099999999997</c:v>
                </c:pt>
                <c:pt idx="3363">
                  <c:v>910.55200000000002</c:v>
                </c:pt>
                <c:pt idx="3364">
                  <c:v>962.79300000000001</c:v>
                </c:pt>
                <c:pt idx="3365" formatCode="0.00E+00">
                  <c:v>1014.84</c:v>
                </c:pt>
                <c:pt idx="3366" formatCode="0.00E+00">
                  <c:v>1066.69</c:v>
                </c:pt>
                <c:pt idx="3367" formatCode="0.00E+00">
                  <c:v>1118.32</c:v>
                </c:pt>
                <c:pt idx="3368" formatCode="0.00E+00">
                  <c:v>1169.73</c:v>
                </c:pt>
                <c:pt idx="3369" formatCode="0.00E+00">
                  <c:v>1220.9000000000001</c:v>
                </c:pt>
                <c:pt idx="3370" formatCode="0.00E+00">
                  <c:v>1271.83</c:v>
                </c:pt>
                <c:pt idx="3371" formatCode="0.00E+00">
                  <c:v>1322.5</c:v>
                </c:pt>
                <c:pt idx="3372" formatCode="0.00E+00">
                  <c:v>1372.9</c:v>
                </c:pt>
                <c:pt idx="3373" formatCode="0.00E+00">
                  <c:v>1423.02</c:v>
                </c:pt>
                <c:pt idx="3374" formatCode="0.00E+00">
                  <c:v>1472.85</c:v>
                </c:pt>
                <c:pt idx="3375" formatCode="0.00E+00">
                  <c:v>1522.38</c:v>
                </c:pt>
                <c:pt idx="3376" formatCode="0.00E+00">
                  <c:v>1571.6</c:v>
                </c:pt>
                <c:pt idx="3377" formatCode="0.00E+00">
                  <c:v>1620.49</c:v>
                </c:pt>
                <c:pt idx="3378" formatCode="0.00E+00">
                  <c:v>1669.06</c:v>
                </c:pt>
                <c:pt idx="3379" formatCode="0.00E+00">
                  <c:v>1717.28</c:v>
                </c:pt>
                <c:pt idx="3380" formatCode="0.00E+00">
                  <c:v>1765.15</c:v>
                </c:pt>
                <c:pt idx="3381" formatCode="0.00E+00">
                  <c:v>1812.65</c:v>
                </c:pt>
                <c:pt idx="3382" formatCode="0.00E+00">
                  <c:v>1859.78</c:v>
                </c:pt>
                <c:pt idx="3383" formatCode="0.00E+00">
                  <c:v>1906.53</c:v>
                </c:pt>
                <c:pt idx="3384" formatCode="0.00E+00">
                  <c:v>1952.88</c:v>
                </c:pt>
                <c:pt idx="3385" formatCode="0.00E+00">
                  <c:v>1998.83</c:v>
                </c:pt>
                <c:pt idx="3386" formatCode="0.00E+00">
                  <c:v>2044.37</c:v>
                </c:pt>
                <c:pt idx="3387" formatCode="0.00E+00">
                  <c:v>2089.48</c:v>
                </c:pt>
                <c:pt idx="3388" formatCode="0.00E+00">
                  <c:v>2134.16</c:v>
                </c:pt>
                <c:pt idx="3389" formatCode="0.00E+00">
                  <c:v>2178.39</c:v>
                </c:pt>
                <c:pt idx="3390" formatCode="0.00E+00">
                  <c:v>2222.17</c:v>
                </c:pt>
                <c:pt idx="3391" formatCode="0.00E+00">
                  <c:v>2265.4899999999998</c:v>
                </c:pt>
                <c:pt idx="3392" formatCode="0.00E+00">
                  <c:v>2308.34</c:v>
                </c:pt>
                <c:pt idx="3393" formatCode="0.00E+00">
                  <c:v>2350.71</c:v>
                </c:pt>
                <c:pt idx="3394" formatCode="0.00E+00">
                  <c:v>2392.59</c:v>
                </c:pt>
                <c:pt idx="3395" formatCode="0.00E+00">
                  <c:v>2433.9699999999998</c:v>
                </c:pt>
                <c:pt idx="3396" formatCode="0.00E+00">
                  <c:v>2474.84</c:v>
                </c:pt>
                <c:pt idx="3397" formatCode="0.00E+00">
                  <c:v>2515.19</c:v>
                </c:pt>
                <c:pt idx="3398" formatCode="0.00E+00">
                  <c:v>2555.02</c:v>
                </c:pt>
                <c:pt idx="3399" formatCode="0.00E+00">
                  <c:v>2594.3200000000002</c:v>
                </c:pt>
                <c:pt idx="3400" formatCode="0.00E+00">
                  <c:v>2633.07</c:v>
                </c:pt>
                <c:pt idx="3401" formatCode="0.00E+00">
                  <c:v>2671.27</c:v>
                </c:pt>
                <c:pt idx="3402" formatCode="0.00E+00">
                  <c:v>2708.91</c:v>
                </c:pt>
                <c:pt idx="3403" formatCode="0.00E+00">
                  <c:v>2745.99</c:v>
                </c:pt>
                <c:pt idx="3404" formatCode="0.00E+00">
                  <c:v>2782.49</c:v>
                </c:pt>
                <c:pt idx="3405" formatCode="0.00E+00">
                  <c:v>2818.4</c:v>
                </c:pt>
                <c:pt idx="3406" formatCode="0.00E+00">
                  <c:v>2853.73</c:v>
                </c:pt>
                <c:pt idx="3407" formatCode="0.00E+00">
                  <c:v>2888.46</c:v>
                </c:pt>
                <c:pt idx="3408" formatCode="0.00E+00">
                  <c:v>2922.58</c:v>
                </c:pt>
                <c:pt idx="3409" formatCode="0.00E+00">
                  <c:v>2956.08</c:v>
                </c:pt>
                <c:pt idx="3410" formatCode="0.00E+00">
                  <c:v>2988.97</c:v>
                </c:pt>
                <c:pt idx="3411" formatCode="0.00E+00">
                  <c:v>3021.22</c:v>
                </c:pt>
                <c:pt idx="3412" formatCode="0.00E+00">
                  <c:v>3052.84</c:v>
                </c:pt>
                <c:pt idx="3413" formatCode="0.00E+00">
                  <c:v>3083.82</c:v>
                </c:pt>
                <c:pt idx="3414" formatCode="0.00E+00">
                  <c:v>3114.15</c:v>
                </c:pt>
                <c:pt idx="3415" formatCode="0.00E+00">
                  <c:v>3143.83</c:v>
                </c:pt>
                <c:pt idx="3416" formatCode="0.00E+00">
                  <c:v>3172.84</c:v>
                </c:pt>
                <c:pt idx="3417" formatCode="0.00E+00">
                  <c:v>3201.18</c:v>
                </c:pt>
                <c:pt idx="3418" formatCode="0.00E+00">
                  <c:v>3228.85</c:v>
                </c:pt>
                <c:pt idx="3419" formatCode="0.00E+00">
                  <c:v>3255.84</c:v>
                </c:pt>
                <c:pt idx="3420" formatCode="0.00E+00">
                  <c:v>3282.14</c:v>
                </c:pt>
                <c:pt idx="3421" formatCode="0.00E+00">
                  <c:v>3307.75</c:v>
                </c:pt>
                <c:pt idx="3422" formatCode="0.00E+00">
                  <c:v>3332.66</c:v>
                </c:pt>
                <c:pt idx="3423" formatCode="0.00E+00">
                  <c:v>3356.87</c:v>
                </c:pt>
                <c:pt idx="3424" formatCode="0.00E+00">
                  <c:v>3380.36</c:v>
                </c:pt>
                <c:pt idx="3425" formatCode="0.00E+00">
                  <c:v>3403.15</c:v>
                </c:pt>
                <c:pt idx="3426" formatCode="0.00E+00">
                  <c:v>3425.21</c:v>
                </c:pt>
                <c:pt idx="3427" formatCode="0.00E+00">
                  <c:v>3446.55</c:v>
                </c:pt>
                <c:pt idx="3428" formatCode="0.00E+00">
                  <c:v>3467.17</c:v>
                </c:pt>
                <c:pt idx="3429" formatCode="0.00E+00">
                  <c:v>3487.05</c:v>
                </c:pt>
                <c:pt idx="3430" formatCode="0.00E+00">
                  <c:v>3506.19</c:v>
                </c:pt>
                <c:pt idx="3431" formatCode="0.00E+00">
                  <c:v>3524.59</c:v>
                </c:pt>
                <c:pt idx="3432" formatCode="0.00E+00">
                  <c:v>3542.24</c:v>
                </c:pt>
                <c:pt idx="3433" formatCode="0.00E+00">
                  <c:v>3559.15</c:v>
                </c:pt>
                <c:pt idx="3434" formatCode="0.00E+00">
                  <c:v>3575.29</c:v>
                </c:pt>
                <c:pt idx="3435" formatCode="0.00E+00">
                  <c:v>3590.69</c:v>
                </c:pt>
                <c:pt idx="3436" formatCode="0.00E+00">
                  <c:v>3605.32</c:v>
                </c:pt>
                <c:pt idx="3437" formatCode="0.00E+00">
                  <c:v>3619.18</c:v>
                </c:pt>
                <c:pt idx="3438" formatCode="0.00E+00">
                  <c:v>3632.28</c:v>
                </c:pt>
                <c:pt idx="3439" formatCode="0.00E+00">
                  <c:v>3644.61</c:v>
                </c:pt>
                <c:pt idx="3440" formatCode="0.00E+00">
                  <c:v>3656.17</c:v>
                </c:pt>
                <c:pt idx="3441" formatCode="0.00E+00">
                  <c:v>3666.94</c:v>
                </c:pt>
                <c:pt idx="3442" formatCode="0.00E+00">
                  <c:v>3676.94</c:v>
                </c:pt>
                <c:pt idx="3443" formatCode="0.00E+00">
                  <c:v>3686.16</c:v>
                </c:pt>
                <c:pt idx="3444" formatCode="0.00E+00">
                  <c:v>3694.6</c:v>
                </c:pt>
                <c:pt idx="3445" formatCode="0.00E+00">
                  <c:v>3702.25</c:v>
                </c:pt>
                <c:pt idx="3446" formatCode="0.00E+00">
                  <c:v>3709.12</c:v>
                </c:pt>
                <c:pt idx="3447" formatCode="0.00E+00">
                  <c:v>3715.2</c:v>
                </c:pt>
                <c:pt idx="3448" formatCode="0.00E+00">
                  <c:v>3720.49</c:v>
                </c:pt>
                <c:pt idx="3449" formatCode="0.00E+00">
                  <c:v>3724.98</c:v>
                </c:pt>
                <c:pt idx="3450" formatCode="0.00E+00">
                  <c:v>3728.69</c:v>
                </c:pt>
                <c:pt idx="3451" formatCode="0.00E+00">
                  <c:v>3731.6</c:v>
                </c:pt>
                <c:pt idx="3452" formatCode="0.00E+00">
                  <c:v>3733.72</c:v>
                </c:pt>
                <c:pt idx="3453" formatCode="0.00E+00">
                  <c:v>3735.04</c:v>
                </c:pt>
                <c:pt idx="3454" formatCode="0.00E+00">
                  <c:v>3735.57</c:v>
                </c:pt>
                <c:pt idx="3455" formatCode="0.00E+00">
                  <c:v>3735.3</c:v>
                </c:pt>
                <c:pt idx="3456" formatCode="0.00E+00">
                  <c:v>3734.24</c:v>
                </c:pt>
                <c:pt idx="3457" formatCode="0.00E+00">
                  <c:v>3732.38</c:v>
                </c:pt>
                <c:pt idx="3458" formatCode="0.00E+00">
                  <c:v>3729.72</c:v>
                </c:pt>
                <c:pt idx="3459" formatCode="0.00E+00">
                  <c:v>3726.27</c:v>
                </c:pt>
                <c:pt idx="3460" formatCode="0.00E+00">
                  <c:v>3722.03</c:v>
                </c:pt>
                <c:pt idx="3461" formatCode="0.00E+00">
                  <c:v>3716.99</c:v>
                </c:pt>
                <c:pt idx="3462" formatCode="0.00E+00">
                  <c:v>3711.16</c:v>
                </c:pt>
                <c:pt idx="3463" formatCode="0.00E+00">
                  <c:v>3704.54</c:v>
                </c:pt>
                <c:pt idx="3464" formatCode="0.00E+00">
                  <c:v>3697.12</c:v>
                </c:pt>
                <c:pt idx="3465" formatCode="0.00E+00">
                  <c:v>3688.91</c:v>
                </c:pt>
                <c:pt idx="3466" formatCode="0.00E+00">
                  <c:v>3679.92</c:v>
                </c:pt>
                <c:pt idx="3467" formatCode="0.00E+00">
                  <c:v>3670.15</c:v>
                </c:pt>
                <c:pt idx="3468" formatCode="0.00E+00">
                  <c:v>3659.59</c:v>
                </c:pt>
                <c:pt idx="3469" formatCode="0.00E+00">
                  <c:v>3648.24</c:v>
                </c:pt>
                <c:pt idx="3470" formatCode="0.00E+00">
                  <c:v>3636.12</c:v>
                </c:pt>
                <c:pt idx="3471" formatCode="0.00E+00">
                  <c:v>3623.22</c:v>
                </c:pt>
                <c:pt idx="3472" formatCode="0.00E+00">
                  <c:v>3609.55</c:v>
                </c:pt>
                <c:pt idx="3473" formatCode="0.00E+00">
                  <c:v>3595.1</c:v>
                </c:pt>
                <c:pt idx="3474" formatCode="0.00E+00">
                  <c:v>3579.89</c:v>
                </c:pt>
                <c:pt idx="3475" formatCode="0.00E+00">
                  <c:v>3563.91</c:v>
                </c:pt>
                <c:pt idx="3476" formatCode="0.00E+00">
                  <c:v>3547.16</c:v>
                </c:pt>
                <c:pt idx="3477" formatCode="0.00E+00">
                  <c:v>3529.66</c:v>
                </c:pt>
                <c:pt idx="3478" formatCode="0.00E+00">
                  <c:v>3511.4</c:v>
                </c:pt>
                <c:pt idx="3479" formatCode="0.00E+00">
                  <c:v>3492.39</c:v>
                </c:pt>
                <c:pt idx="3480" formatCode="0.00E+00">
                  <c:v>3472.63</c:v>
                </c:pt>
                <c:pt idx="3481" formatCode="0.00E+00">
                  <c:v>3452.12</c:v>
                </c:pt>
                <c:pt idx="3482" formatCode="0.00E+00">
                  <c:v>3430.88</c:v>
                </c:pt>
                <c:pt idx="3483" formatCode="0.00E+00">
                  <c:v>3408.9</c:v>
                </c:pt>
                <c:pt idx="3484" formatCode="0.00E+00">
                  <c:v>3386.18</c:v>
                </c:pt>
                <c:pt idx="3485" formatCode="0.00E+00">
                  <c:v>3362.75</c:v>
                </c:pt>
                <c:pt idx="3486" formatCode="0.00E+00">
                  <c:v>3338.59</c:v>
                </c:pt>
                <c:pt idx="3487" formatCode="0.00E+00">
                  <c:v>3313.71</c:v>
                </c:pt>
                <c:pt idx="3488" formatCode="0.00E+00">
                  <c:v>3288.12</c:v>
                </c:pt>
                <c:pt idx="3489" formatCode="0.00E+00">
                  <c:v>3261.82</c:v>
                </c:pt>
                <c:pt idx="3490" formatCode="0.00E+00">
                  <c:v>3234.82</c:v>
                </c:pt>
                <c:pt idx="3491" formatCode="0.00E+00">
                  <c:v>3207.13</c:v>
                </c:pt>
                <c:pt idx="3492" formatCode="0.00E+00">
                  <c:v>3178.75</c:v>
                </c:pt>
                <c:pt idx="3493" formatCode="0.00E+00">
                  <c:v>3149.69</c:v>
                </c:pt>
                <c:pt idx="3494" formatCode="0.00E+00">
                  <c:v>3119.94</c:v>
                </c:pt>
                <c:pt idx="3495" formatCode="0.00E+00">
                  <c:v>3089.53</c:v>
                </c:pt>
                <c:pt idx="3496" formatCode="0.00E+00">
                  <c:v>3058.45</c:v>
                </c:pt>
                <c:pt idx="3497" formatCode="0.00E+00">
                  <c:v>3026.71</c:v>
                </c:pt>
                <c:pt idx="3498" formatCode="0.00E+00">
                  <c:v>2994.32</c:v>
                </c:pt>
                <c:pt idx="3499" formatCode="0.00E+00">
                  <c:v>2961.29</c:v>
                </c:pt>
                <c:pt idx="3500" formatCode="0.00E+00">
                  <c:v>2927.61</c:v>
                </c:pt>
                <c:pt idx="3501" formatCode="0.00E+00">
                  <c:v>2893.31</c:v>
                </c:pt>
                <c:pt idx="3502" formatCode="0.00E+00">
                  <c:v>2858.38</c:v>
                </c:pt>
                <c:pt idx="3503" formatCode="0.00E+00">
                  <c:v>2822.83</c:v>
                </c:pt>
                <c:pt idx="3504" formatCode="0.00E+00">
                  <c:v>2786.68</c:v>
                </c:pt>
                <c:pt idx="3505" formatCode="0.00E+00">
                  <c:v>2749.92</c:v>
                </c:pt>
                <c:pt idx="3506" formatCode="0.00E+00">
                  <c:v>2712.57</c:v>
                </c:pt>
                <c:pt idx="3507" formatCode="0.00E+00">
                  <c:v>2674.63</c:v>
                </c:pt>
                <c:pt idx="3508" formatCode="0.00E+00">
                  <c:v>2636.11</c:v>
                </c:pt>
                <c:pt idx="3509" formatCode="0.00E+00">
                  <c:v>2597.02</c:v>
                </c:pt>
                <c:pt idx="3510" formatCode="0.00E+00">
                  <c:v>2557.37</c:v>
                </c:pt>
                <c:pt idx="3511" formatCode="0.00E+00">
                  <c:v>2517.17</c:v>
                </c:pt>
                <c:pt idx="3512" formatCode="0.00E+00">
                  <c:v>2476.42</c:v>
                </c:pt>
                <c:pt idx="3513" formatCode="0.00E+00">
                  <c:v>2435.14</c:v>
                </c:pt>
                <c:pt idx="3514" formatCode="0.00E+00">
                  <c:v>2393.3200000000002</c:v>
                </c:pt>
                <c:pt idx="3515" formatCode="0.00E+00">
                  <c:v>2350.9899999999998</c:v>
                </c:pt>
                <c:pt idx="3516" formatCode="0.00E+00">
                  <c:v>2308.15</c:v>
                </c:pt>
                <c:pt idx="3517" formatCode="0.00E+00">
                  <c:v>2264.8000000000002</c:v>
                </c:pt>
                <c:pt idx="3518" formatCode="0.00E+00">
                  <c:v>2220.96</c:v>
                </c:pt>
                <c:pt idx="3519" formatCode="0.00E+00">
                  <c:v>2176.64</c:v>
                </c:pt>
                <c:pt idx="3520" formatCode="0.00E+00">
                  <c:v>2131.85</c:v>
                </c:pt>
                <c:pt idx="3521" formatCode="0.00E+00">
                  <c:v>2086.59</c:v>
                </c:pt>
                <c:pt idx="3522" formatCode="0.00E+00">
                  <c:v>2040.88</c:v>
                </c:pt>
                <c:pt idx="3523" formatCode="0.00E+00">
                  <c:v>1994.72</c:v>
                </c:pt>
                <c:pt idx="3524" formatCode="0.00E+00">
                  <c:v>1948.13</c:v>
                </c:pt>
                <c:pt idx="3525" formatCode="0.00E+00">
                  <c:v>1901.11</c:v>
                </c:pt>
                <c:pt idx="3526" formatCode="0.00E+00">
                  <c:v>1853.67</c:v>
                </c:pt>
                <c:pt idx="3527" formatCode="0.00E+00">
                  <c:v>1805.83</c:v>
                </c:pt>
                <c:pt idx="3528" formatCode="0.00E+00">
                  <c:v>1757.6</c:v>
                </c:pt>
                <c:pt idx="3529" formatCode="0.00E+00">
                  <c:v>1708.97</c:v>
                </c:pt>
                <c:pt idx="3530" formatCode="0.00E+00">
                  <c:v>1659.98</c:v>
                </c:pt>
                <c:pt idx="3531" formatCode="0.00E+00">
                  <c:v>1610.62</c:v>
                </c:pt>
                <c:pt idx="3532" formatCode="0.00E+00">
                  <c:v>1560.9</c:v>
                </c:pt>
                <c:pt idx="3533" formatCode="0.00E+00">
                  <c:v>1510.84</c:v>
                </c:pt>
                <c:pt idx="3534" formatCode="0.00E+00">
                  <c:v>1460.45</c:v>
                </c:pt>
                <c:pt idx="3535" formatCode="0.00E+00">
                  <c:v>1409.74</c:v>
                </c:pt>
                <c:pt idx="3536" formatCode="0.00E+00">
                  <c:v>1358.71</c:v>
                </c:pt>
                <c:pt idx="3537" formatCode="0.00E+00">
                  <c:v>1307.3900000000001</c:v>
                </c:pt>
                <c:pt idx="3538" formatCode="0.00E+00">
                  <c:v>1255.77</c:v>
                </c:pt>
                <c:pt idx="3539" formatCode="0.00E+00">
                  <c:v>1203.8699999999999</c:v>
                </c:pt>
                <c:pt idx="3540" formatCode="0.00E+00">
                  <c:v>1151.71</c:v>
                </c:pt>
                <c:pt idx="3541" formatCode="0.00E+00">
                  <c:v>1099.29</c:v>
                </c:pt>
                <c:pt idx="3542" formatCode="0.00E+00">
                  <c:v>1046.6199999999999</c:v>
                </c:pt>
                <c:pt idx="3543">
                  <c:v>993.72299999999996</c:v>
                </c:pt>
                <c:pt idx="3544">
                  <c:v>940.59799999999996</c:v>
                </c:pt>
                <c:pt idx="3545">
                  <c:v>887.26099999999997</c:v>
                </c:pt>
                <c:pt idx="3546">
                  <c:v>833.72400000000005</c:v>
                </c:pt>
                <c:pt idx="3547">
                  <c:v>779.99699999999996</c:v>
                </c:pt>
                <c:pt idx="3548">
                  <c:v>726.09199999999998</c:v>
                </c:pt>
                <c:pt idx="3549">
                  <c:v>672.02</c:v>
                </c:pt>
                <c:pt idx="3550">
                  <c:v>617.79300000000001</c:v>
                </c:pt>
                <c:pt idx="3551">
                  <c:v>563.42200000000003</c:v>
                </c:pt>
                <c:pt idx="3552">
                  <c:v>508.91899999999998</c:v>
                </c:pt>
                <c:pt idx="3553">
                  <c:v>454.29599999999999</c:v>
                </c:pt>
                <c:pt idx="3554">
                  <c:v>399.56400000000002</c:v>
                </c:pt>
                <c:pt idx="3555">
                  <c:v>344.73500000000001</c:v>
                </c:pt>
                <c:pt idx="3556">
                  <c:v>289.82100000000003</c:v>
                </c:pt>
                <c:pt idx="3557">
                  <c:v>234.83199999999999</c:v>
                </c:pt>
                <c:pt idx="3558">
                  <c:v>179.78200000000001</c:v>
                </c:pt>
                <c:pt idx="3559">
                  <c:v>124.682</c:v>
                </c:pt>
                <c:pt idx="3560">
                  <c:v>69.543000000000006</c:v>
                </c:pt>
                <c:pt idx="3561">
                  <c:v>14.376799999999999</c:v>
                </c:pt>
                <c:pt idx="3562">
                  <c:v>-40.804400000000001</c:v>
                </c:pt>
                <c:pt idx="3563">
                  <c:v>-95.989000000000004</c:v>
                </c:pt>
                <c:pt idx="3564">
                  <c:v>-151.16499999999999</c:v>
                </c:pt>
                <c:pt idx="3565">
                  <c:v>-206.321</c:v>
                </c:pt>
                <c:pt idx="3566">
                  <c:v>-261.44400000000002</c:v>
                </c:pt>
                <c:pt idx="3567">
                  <c:v>-316.524</c:v>
                </c:pt>
                <c:pt idx="3568">
                  <c:v>-371.54899999999998</c:v>
                </c:pt>
                <c:pt idx="3569">
                  <c:v>-426.50599999999997</c:v>
                </c:pt>
                <c:pt idx="3570">
                  <c:v>-481.38499999999999</c:v>
                </c:pt>
                <c:pt idx="3571">
                  <c:v>-536.17200000000003</c:v>
                </c:pt>
                <c:pt idx="3572">
                  <c:v>-590.85699999999997</c:v>
                </c:pt>
                <c:pt idx="3573">
                  <c:v>-645.428</c:v>
                </c:pt>
                <c:pt idx="3574">
                  <c:v>-699.87300000000005</c:v>
                </c:pt>
                <c:pt idx="3575">
                  <c:v>-754.18100000000004</c:v>
                </c:pt>
                <c:pt idx="3576">
                  <c:v>-808.34</c:v>
                </c:pt>
                <c:pt idx="3577">
                  <c:v>-862.33900000000006</c:v>
                </c:pt>
                <c:pt idx="3578">
                  <c:v>-916.16499999999996</c:v>
                </c:pt>
                <c:pt idx="3579">
                  <c:v>-969.80700000000002</c:v>
                </c:pt>
                <c:pt idx="3580" formatCode="0.00E+00">
                  <c:v>-1023.25</c:v>
                </c:pt>
                <c:pt idx="3581" formatCode="0.00E+00">
                  <c:v>-1076.49</c:v>
                </c:pt>
                <c:pt idx="3582" formatCode="0.00E+00">
                  <c:v>-1129.52</c:v>
                </c:pt>
                <c:pt idx="3583" formatCode="0.00E+00">
                  <c:v>-1182.31</c:v>
                </c:pt>
                <c:pt idx="3584" formatCode="0.00E+00">
                  <c:v>-1234.8699999999999</c:v>
                </c:pt>
                <c:pt idx="3585" formatCode="0.00E+00">
                  <c:v>-1287.17</c:v>
                </c:pt>
                <c:pt idx="3586" formatCode="0.00E+00">
                  <c:v>-1339.21</c:v>
                </c:pt>
                <c:pt idx="3587" formatCode="0.00E+00">
                  <c:v>-1390.97</c:v>
                </c:pt>
                <c:pt idx="3588" formatCode="0.00E+00">
                  <c:v>-1442.45</c:v>
                </c:pt>
                <c:pt idx="3589" formatCode="0.00E+00">
                  <c:v>-1493.63</c:v>
                </c:pt>
                <c:pt idx="3590" formatCode="0.00E+00">
                  <c:v>-1544.51</c:v>
                </c:pt>
                <c:pt idx="3591" formatCode="0.00E+00">
                  <c:v>-1595.06</c:v>
                </c:pt>
                <c:pt idx="3592" formatCode="0.00E+00">
                  <c:v>-1645.29</c:v>
                </c:pt>
                <c:pt idx="3593" formatCode="0.00E+00">
                  <c:v>-1695.18</c:v>
                </c:pt>
                <c:pt idx="3594" formatCode="0.00E+00">
                  <c:v>-1744.72</c:v>
                </c:pt>
                <c:pt idx="3595" formatCode="0.00E+00">
                  <c:v>-1793.89</c:v>
                </c:pt>
                <c:pt idx="3596" formatCode="0.00E+00">
                  <c:v>-1842.7</c:v>
                </c:pt>
                <c:pt idx="3597" formatCode="0.00E+00">
                  <c:v>-1891.12</c:v>
                </c:pt>
                <c:pt idx="3598" formatCode="0.00E+00">
                  <c:v>-1939.15</c:v>
                </c:pt>
                <c:pt idx="3599" formatCode="0.00E+00">
                  <c:v>-1986.78</c:v>
                </c:pt>
                <c:pt idx="3600" formatCode="0.00E+00">
                  <c:v>-2033.99</c:v>
                </c:pt>
                <c:pt idx="3601" formatCode="0.00E+00">
                  <c:v>-2080.7800000000002</c:v>
                </c:pt>
                <c:pt idx="3602" formatCode="0.00E+00">
                  <c:v>-2127.13</c:v>
                </c:pt>
                <c:pt idx="3603" formatCode="0.00E+00">
                  <c:v>-2173.0500000000002</c:v>
                </c:pt>
                <c:pt idx="3604" formatCode="0.00E+00">
                  <c:v>-2218.5100000000002</c:v>
                </c:pt>
                <c:pt idx="3605" formatCode="0.00E+00">
                  <c:v>-2263.5</c:v>
                </c:pt>
                <c:pt idx="3606" formatCode="0.00E+00">
                  <c:v>-2308.0300000000002</c:v>
                </c:pt>
                <c:pt idx="3607" formatCode="0.00E+00">
                  <c:v>-2352.0700000000002</c:v>
                </c:pt>
                <c:pt idx="3608" formatCode="0.00E+00">
                  <c:v>-2395.62</c:v>
                </c:pt>
                <c:pt idx="3609" formatCode="0.00E+00">
                  <c:v>-2438.66</c:v>
                </c:pt>
                <c:pt idx="3610" formatCode="0.00E+00">
                  <c:v>-2481.1999999999998</c:v>
                </c:pt>
                <c:pt idx="3611" formatCode="0.00E+00">
                  <c:v>-2523.2199999999998</c:v>
                </c:pt>
                <c:pt idx="3612" formatCode="0.00E+00">
                  <c:v>-2564.71</c:v>
                </c:pt>
                <c:pt idx="3613" formatCode="0.00E+00">
                  <c:v>-2605.66</c:v>
                </c:pt>
                <c:pt idx="3614" formatCode="0.00E+00">
                  <c:v>-2646.06</c:v>
                </c:pt>
                <c:pt idx="3615" formatCode="0.00E+00">
                  <c:v>-2685.91</c:v>
                </c:pt>
                <c:pt idx="3616" formatCode="0.00E+00">
                  <c:v>-2725.19</c:v>
                </c:pt>
                <c:pt idx="3617" formatCode="0.00E+00">
                  <c:v>-2763.9</c:v>
                </c:pt>
                <c:pt idx="3618" formatCode="0.00E+00">
                  <c:v>-2802.03</c:v>
                </c:pt>
                <c:pt idx="3619" formatCode="0.00E+00">
                  <c:v>-2839.58</c:v>
                </c:pt>
                <c:pt idx="3620" formatCode="0.00E+00">
                  <c:v>-2876.52</c:v>
                </c:pt>
                <c:pt idx="3621" formatCode="0.00E+00">
                  <c:v>-2912.86</c:v>
                </c:pt>
                <c:pt idx="3622" formatCode="0.00E+00">
                  <c:v>-2948.59</c:v>
                </c:pt>
                <c:pt idx="3623" formatCode="0.00E+00">
                  <c:v>-2983.69</c:v>
                </c:pt>
                <c:pt idx="3624" formatCode="0.00E+00">
                  <c:v>-3018.17</c:v>
                </c:pt>
                <c:pt idx="3625" formatCode="0.00E+00">
                  <c:v>-3052.01</c:v>
                </c:pt>
                <c:pt idx="3626" formatCode="0.00E+00">
                  <c:v>-3085.2</c:v>
                </c:pt>
                <c:pt idx="3627" formatCode="0.00E+00">
                  <c:v>-3117.75</c:v>
                </c:pt>
                <c:pt idx="3628" formatCode="0.00E+00">
                  <c:v>-3149.64</c:v>
                </c:pt>
                <c:pt idx="3629" formatCode="0.00E+00">
                  <c:v>-3180.86</c:v>
                </c:pt>
                <c:pt idx="3630" formatCode="0.00E+00">
                  <c:v>-3211.42</c:v>
                </c:pt>
                <c:pt idx="3631" formatCode="0.00E+00">
                  <c:v>-3241.29</c:v>
                </c:pt>
                <c:pt idx="3632" formatCode="0.00E+00">
                  <c:v>-3270.48</c:v>
                </c:pt>
                <c:pt idx="3633" formatCode="0.00E+00">
                  <c:v>-3298.98</c:v>
                </c:pt>
                <c:pt idx="3634" formatCode="0.00E+00">
                  <c:v>-3326.78</c:v>
                </c:pt>
                <c:pt idx="3635" formatCode="0.00E+00">
                  <c:v>-3353.88</c:v>
                </c:pt>
                <c:pt idx="3636" formatCode="0.00E+00">
                  <c:v>-3380.27</c:v>
                </c:pt>
                <c:pt idx="3637" formatCode="0.00E+00">
                  <c:v>-3405.94</c:v>
                </c:pt>
                <c:pt idx="3638" formatCode="0.00E+00">
                  <c:v>-3430.9</c:v>
                </c:pt>
                <c:pt idx="3639" formatCode="0.00E+00">
                  <c:v>-3455.13</c:v>
                </c:pt>
                <c:pt idx="3640" formatCode="0.00E+00">
                  <c:v>-3478.62</c:v>
                </c:pt>
                <c:pt idx="3641" formatCode="0.00E+00">
                  <c:v>-3501.38</c:v>
                </c:pt>
                <c:pt idx="3642" formatCode="0.00E+00">
                  <c:v>-3523.4</c:v>
                </c:pt>
                <c:pt idx="3643" formatCode="0.00E+00">
                  <c:v>-3544.68</c:v>
                </c:pt>
                <c:pt idx="3644" formatCode="0.00E+00">
                  <c:v>-3565.2</c:v>
                </c:pt>
                <c:pt idx="3645" formatCode="0.00E+00">
                  <c:v>-3584.96</c:v>
                </c:pt>
                <c:pt idx="3646" formatCode="0.00E+00">
                  <c:v>-3603.97</c:v>
                </c:pt>
                <c:pt idx="3647" formatCode="0.00E+00">
                  <c:v>-3622.21</c:v>
                </c:pt>
                <c:pt idx="3648" formatCode="0.00E+00">
                  <c:v>-3639.69</c:v>
                </c:pt>
                <c:pt idx="3649" formatCode="0.00E+00">
                  <c:v>-3656.39</c:v>
                </c:pt>
                <c:pt idx="3650" formatCode="0.00E+00">
                  <c:v>-3672.32</c:v>
                </c:pt>
                <c:pt idx="3651" formatCode="0.00E+00">
                  <c:v>-3687.46</c:v>
                </c:pt>
                <c:pt idx="3652" formatCode="0.00E+00">
                  <c:v>-3701.83</c:v>
                </c:pt>
                <c:pt idx="3653" formatCode="0.00E+00">
                  <c:v>-3715.41</c:v>
                </c:pt>
                <c:pt idx="3654" formatCode="0.00E+00">
                  <c:v>-3728.19</c:v>
                </c:pt>
                <c:pt idx="3655" formatCode="0.00E+00">
                  <c:v>-3740.19</c:v>
                </c:pt>
                <c:pt idx="3656" formatCode="0.00E+00">
                  <c:v>-3751.39</c:v>
                </c:pt>
                <c:pt idx="3657" formatCode="0.00E+00">
                  <c:v>-3761.8</c:v>
                </c:pt>
                <c:pt idx="3658" formatCode="0.00E+00">
                  <c:v>-3771.41</c:v>
                </c:pt>
                <c:pt idx="3659" formatCode="0.00E+00">
                  <c:v>-3780.21</c:v>
                </c:pt>
                <c:pt idx="3660" formatCode="0.00E+00">
                  <c:v>-3788.21</c:v>
                </c:pt>
                <c:pt idx="3661" formatCode="0.00E+00">
                  <c:v>-3795.41</c:v>
                </c:pt>
                <c:pt idx="3662" formatCode="0.00E+00">
                  <c:v>-3801.79</c:v>
                </c:pt>
                <c:pt idx="3663" formatCode="0.00E+00">
                  <c:v>-3807.37</c:v>
                </c:pt>
                <c:pt idx="3664" formatCode="0.00E+00">
                  <c:v>-3812.14</c:v>
                </c:pt>
                <c:pt idx="3665" formatCode="0.00E+00">
                  <c:v>-3816.1</c:v>
                </c:pt>
                <c:pt idx="3666" formatCode="0.00E+00">
                  <c:v>-3819.24</c:v>
                </c:pt>
                <c:pt idx="3667" formatCode="0.00E+00">
                  <c:v>-3821.57</c:v>
                </c:pt>
                <c:pt idx="3668" formatCode="0.00E+00">
                  <c:v>-3823.09</c:v>
                </c:pt>
                <c:pt idx="3669" formatCode="0.00E+00">
                  <c:v>-3823.79</c:v>
                </c:pt>
                <c:pt idx="3670" formatCode="0.00E+00">
                  <c:v>-3823.68</c:v>
                </c:pt>
                <c:pt idx="3671" formatCode="0.00E+00">
                  <c:v>-3822.75</c:v>
                </c:pt>
                <c:pt idx="3672" formatCode="0.00E+00">
                  <c:v>-3821.01</c:v>
                </c:pt>
                <c:pt idx="3673" formatCode="0.00E+00">
                  <c:v>-3818.46</c:v>
                </c:pt>
                <c:pt idx="3674" formatCode="0.00E+00">
                  <c:v>-3815.09</c:v>
                </c:pt>
                <c:pt idx="3675" formatCode="0.00E+00">
                  <c:v>-3810.9</c:v>
                </c:pt>
                <c:pt idx="3676" formatCode="0.00E+00">
                  <c:v>-3805.91</c:v>
                </c:pt>
                <c:pt idx="3677" formatCode="0.00E+00">
                  <c:v>-3800.1</c:v>
                </c:pt>
                <c:pt idx="3678" formatCode="0.00E+00">
                  <c:v>-3793.48</c:v>
                </c:pt>
                <c:pt idx="3679" formatCode="0.00E+00">
                  <c:v>-3786.05</c:v>
                </c:pt>
                <c:pt idx="3680" formatCode="0.00E+00">
                  <c:v>-3777.81</c:v>
                </c:pt>
                <c:pt idx="3681" formatCode="0.00E+00">
                  <c:v>-3768.77</c:v>
                </c:pt>
                <c:pt idx="3682" formatCode="0.00E+00">
                  <c:v>-3758.92</c:v>
                </c:pt>
                <c:pt idx="3683" formatCode="0.00E+00">
                  <c:v>-3748.27</c:v>
                </c:pt>
                <c:pt idx="3684" formatCode="0.00E+00">
                  <c:v>-3736.81</c:v>
                </c:pt>
                <c:pt idx="3685" formatCode="0.00E+00">
                  <c:v>-3724.56</c:v>
                </c:pt>
                <c:pt idx="3686" formatCode="0.00E+00">
                  <c:v>-3711.51</c:v>
                </c:pt>
                <c:pt idx="3687" formatCode="0.00E+00">
                  <c:v>-3697.67</c:v>
                </c:pt>
                <c:pt idx="3688" formatCode="0.00E+00">
                  <c:v>-3683.04</c:v>
                </c:pt>
                <c:pt idx="3689" formatCode="0.00E+00">
                  <c:v>-3667.62</c:v>
                </c:pt>
                <c:pt idx="3690" formatCode="0.00E+00">
                  <c:v>-3651.42</c:v>
                </c:pt>
                <c:pt idx="3691" formatCode="0.00E+00">
                  <c:v>-3634.43</c:v>
                </c:pt>
                <c:pt idx="3692" formatCode="0.00E+00">
                  <c:v>-3616.67</c:v>
                </c:pt>
                <c:pt idx="3693" formatCode="0.00E+00">
                  <c:v>-3598.13</c:v>
                </c:pt>
                <c:pt idx="3694" formatCode="0.00E+00">
                  <c:v>-3578.82</c:v>
                </c:pt>
                <c:pt idx="3695" formatCode="0.00E+00">
                  <c:v>-3558.75</c:v>
                </c:pt>
                <c:pt idx="3696" formatCode="0.00E+00">
                  <c:v>-3537.91</c:v>
                </c:pt>
                <c:pt idx="3697" formatCode="0.00E+00">
                  <c:v>-3516.32</c:v>
                </c:pt>
                <c:pt idx="3698" formatCode="0.00E+00">
                  <c:v>-3493.97</c:v>
                </c:pt>
                <c:pt idx="3699" formatCode="0.00E+00">
                  <c:v>-3470.88</c:v>
                </c:pt>
                <c:pt idx="3700" formatCode="0.00E+00">
                  <c:v>-3447.04</c:v>
                </c:pt>
                <c:pt idx="3701" formatCode="0.00E+00">
                  <c:v>-3422.46</c:v>
                </c:pt>
                <c:pt idx="3702" formatCode="0.00E+00">
                  <c:v>-3397.14</c:v>
                </c:pt>
                <c:pt idx="3703" formatCode="0.00E+00">
                  <c:v>-3371.1</c:v>
                </c:pt>
                <c:pt idx="3704" formatCode="0.00E+00">
                  <c:v>-3344.33</c:v>
                </c:pt>
                <c:pt idx="3705" formatCode="0.00E+00">
                  <c:v>-3316.85</c:v>
                </c:pt>
                <c:pt idx="3706" formatCode="0.00E+00">
                  <c:v>-3288.66</c:v>
                </c:pt>
                <c:pt idx="3707" formatCode="0.00E+00">
                  <c:v>-3259.75</c:v>
                </c:pt>
                <c:pt idx="3708" formatCode="0.00E+00">
                  <c:v>-3230.15</c:v>
                </c:pt>
                <c:pt idx="3709" formatCode="0.00E+00">
                  <c:v>-3199.86</c:v>
                </c:pt>
                <c:pt idx="3710" formatCode="0.00E+00">
                  <c:v>-3168.87</c:v>
                </c:pt>
                <c:pt idx="3711" formatCode="0.00E+00">
                  <c:v>-3137.21</c:v>
                </c:pt>
                <c:pt idx="3712" formatCode="0.00E+00">
                  <c:v>-3104.87</c:v>
                </c:pt>
                <c:pt idx="3713" formatCode="0.00E+00">
                  <c:v>-3071.86</c:v>
                </c:pt>
                <c:pt idx="3714" formatCode="0.00E+00">
                  <c:v>-3038.19</c:v>
                </c:pt>
                <c:pt idx="3715" formatCode="0.00E+00">
                  <c:v>-3003.87</c:v>
                </c:pt>
                <c:pt idx="3716" formatCode="0.00E+00">
                  <c:v>-2968.9</c:v>
                </c:pt>
                <c:pt idx="3717" formatCode="0.00E+00">
                  <c:v>-2933.29</c:v>
                </c:pt>
                <c:pt idx="3718" formatCode="0.00E+00">
                  <c:v>-2897.05</c:v>
                </c:pt>
                <c:pt idx="3719" formatCode="0.00E+00">
                  <c:v>-2860.19</c:v>
                </c:pt>
                <c:pt idx="3720" formatCode="0.00E+00">
                  <c:v>-2822.71</c:v>
                </c:pt>
                <c:pt idx="3721" formatCode="0.00E+00">
                  <c:v>-2784.62</c:v>
                </c:pt>
                <c:pt idx="3722" formatCode="0.00E+00">
                  <c:v>-2745.93</c:v>
                </c:pt>
                <c:pt idx="3723" formatCode="0.00E+00">
                  <c:v>-2706.65</c:v>
                </c:pt>
                <c:pt idx="3724" formatCode="0.00E+00">
                  <c:v>-2666.78</c:v>
                </c:pt>
                <c:pt idx="3725" formatCode="0.00E+00">
                  <c:v>-2626.34</c:v>
                </c:pt>
                <c:pt idx="3726" formatCode="0.00E+00">
                  <c:v>-2585.33</c:v>
                </c:pt>
                <c:pt idx="3727" formatCode="0.00E+00">
                  <c:v>-2543.77</c:v>
                </c:pt>
                <c:pt idx="3728" formatCode="0.00E+00">
                  <c:v>-2501.65</c:v>
                </c:pt>
                <c:pt idx="3729" formatCode="0.00E+00">
                  <c:v>-2458.9899999999998</c:v>
                </c:pt>
                <c:pt idx="3730" formatCode="0.00E+00">
                  <c:v>-2415.8000000000002</c:v>
                </c:pt>
                <c:pt idx="3731" formatCode="0.00E+00">
                  <c:v>-2372.09</c:v>
                </c:pt>
                <c:pt idx="3732" formatCode="0.00E+00">
                  <c:v>-2327.86</c:v>
                </c:pt>
                <c:pt idx="3733" formatCode="0.00E+00">
                  <c:v>-2283.13</c:v>
                </c:pt>
                <c:pt idx="3734" formatCode="0.00E+00">
                  <c:v>-2237.9</c:v>
                </c:pt>
                <c:pt idx="3735" formatCode="0.00E+00">
                  <c:v>-2192.19</c:v>
                </c:pt>
                <c:pt idx="3736" formatCode="0.00E+00">
                  <c:v>-2146.0100000000002</c:v>
                </c:pt>
                <c:pt idx="3737" formatCode="0.00E+00">
                  <c:v>-2099.35</c:v>
                </c:pt>
                <c:pt idx="3738" formatCode="0.00E+00">
                  <c:v>-2052.2399999999998</c:v>
                </c:pt>
                <c:pt idx="3739" formatCode="0.00E+00">
                  <c:v>-2004.69</c:v>
                </c:pt>
                <c:pt idx="3740" formatCode="0.00E+00">
                  <c:v>-1956.7</c:v>
                </c:pt>
                <c:pt idx="3741" formatCode="0.00E+00">
                  <c:v>-1908.28</c:v>
                </c:pt>
                <c:pt idx="3742" formatCode="0.00E+00">
                  <c:v>-1859.45</c:v>
                </c:pt>
                <c:pt idx="3743" formatCode="0.00E+00">
                  <c:v>-1810.21</c:v>
                </c:pt>
                <c:pt idx="3744" formatCode="0.00E+00">
                  <c:v>-1760.58</c:v>
                </c:pt>
                <c:pt idx="3745" formatCode="0.00E+00">
                  <c:v>-1710.57</c:v>
                </c:pt>
                <c:pt idx="3746" formatCode="0.00E+00">
                  <c:v>-1660.18</c:v>
                </c:pt>
                <c:pt idx="3747" formatCode="0.00E+00">
                  <c:v>-1609.42</c:v>
                </c:pt>
                <c:pt idx="3748" formatCode="0.00E+00">
                  <c:v>-1558.32</c:v>
                </c:pt>
                <c:pt idx="3749" formatCode="0.00E+00">
                  <c:v>-1506.87</c:v>
                </c:pt>
                <c:pt idx="3750" formatCode="0.00E+00">
                  <c:v>-1455.09</c:v>
                </c:pt>
                <c:pt idx="3751" formatCode="0.00E+00">
                  <c:v>-1403</c:v>
                </c:pt>
                <c:pt idx="3752" formatCode="0.00E+00">
                  <c:v>-1350.59</c:v>
                </c:pt>
                <c:pt idx="3753" formatCode="0.00E+00">
                  <c:v>-1297.8900000000001</c:v>
                </c:pt>
                <c:pt idx="3754" formatCode="0.00E+00">
                  <c:v>-1244.9000000000001</c:v>
                </c:pt>
                <c:pt idx="3755" formatCode="0.00E+00">
                  <c:v>-1191.6400000000001</c:v>
                </c:pt>
                <c:pt idx="3756" formatCode="0.00E+00">
                  <c:v>-1138.1099999999999</c:v>
                </c:pt>
                <c:pt idx="3757" formatCode="0.00E+00">
                  <c:v>-1084.3399999999999</c:v>
                </c:pt>
                <c:pt idx="3758" formatCode="0.00E+00">
                  <c:v>-1030.32</c:v>
                </c:pt>
                <c:pt idx="3759">
                  <c:v>-976.06700000000001</c:v>
                </c:pt>
                <c:pt idx="3760">
                  <c:v>-921.601</c:v>
                </c:pt>
                <c:pt idx="3761">
                  <c:v>-866.928</c:v>
                </c:pt>
                <c:pt idx="3762">
                  <c:v>-812.06100000000004</c:v>
                </c:pt>
                <c:pt idx="3763">
                  <c:v>-757.01099999999997</c:v>
                </c:pt>
                <c:pt idx="3764">
                  <c:v>-701.78899999999999</c:v>
                </c:pt>
                <c:pt idx="3765">
                  <c:v>-646.40800000000002</c:v>
                </c:pt>
                <c:pt idx="3766">
                  <c:v>-590.88</c:v>
                </c:pt>
                <c:pt idx="3767">
                  <c:v>-535.21600000000001</c:v>
                </c:pt>
                <c:pt idx="3768">
                  <c:v>-479.428</c:v>
                </c:pt>
                <c:pt idx="3769">
                  <c:v>-423.52800000000002</c:v>
                </c:pt>
                <c:pt idx="3770">
                  <c:v>-367.52699999999999</c:v>
                </c:pt>
                <c:pt idx="3771">
                  <c:v>-311.43900000000002</c:v>
                </c:pt>
                <c:pt idx="3772">
                  <c:v>-255.274</c:v>
                </c:pt>
                <c:pt idx="3773">
                  <c:v>-199.04499999999999</c:v>
                </c:pt>
                <c:pt idx="3774">
                  <c:v>-142.76400000000001</c:v>
                </c:pt>
                <c:pt idx="3775">
                  <c:v>-86.441599999999994</c:v>
                </c:pt>
                <c:pt idx="3776">
                  <c:v>-30.0915</c:v>
                </c:pt>
                <c:pt idx="3777">
                  <c:v>26.274999999999999</c:v>
                </c:pt>
                <c:pt idx="3778">
                  <c:v>82.645700000000005</c:v>
                </c:pt>
                <c:pt idx="3779">
                  <c:v>139.00899999999999</c:v>
                </c:pt>
                <c:pt idx="3780">
                  <c:v>195.352</c:v>
                </c:pt>
                <c:pt idx="3781">
                  <c:v>251.66300000000001</c:v>
                </c:pt>
                <c:pt idx="3782">
                  <c:v>307.93099999999998</c:v>
                </c:pt>
                <c:pt idx="3783">
                  <c:v>364.142</c:v>
                </c:pt>
                <c:pt idx="3784">
                  <c:v>420.286</c:v>
                </c:pt>
                <c:pt idx="3785">
                  <c:v>476.34899999999999</c:v>
                </c:pt>
                <c:pt idx="3786">
                  <c:v>532.32100000000003</c:v>
                </c:pt>
                <c:pt idx="3787">
                  <c:v>588.18899999999996</c:v>
                </c:pt>
                <c:pt idx="3788">
                  <c:v>643.94100000000003</c:v>
                </c:pt>
                <c:pt idx="3789">
                  <c:v>699.56600000000003</c:v>
                </c:pt>
                <c:pt idx="3790">
                  <c:v>755.05100000000004</c:v>
                </c:pt>
                <c:pt idx="3791">
                  <c:v>810.38499999999999</c:v>
                </c:pt>
                <c:pt idx="3792">
                  <c:v>865.55499999999995</c:v>
                </c:pt>
                <c:pt idx="3793">
                  <c:v>920.55</c:v>
                </c:pt>
                <c:pt idx="3794">
                  <c:v>975.35900000000004</c:v>
                </c:pt>
                <c:pt idx="3795" formatCode="0.00E+00">
                  <c:v>1029.97</c:v>
                </c:pt>
                <c:pt idx="3796" formatCode="0.00E+00">
                  <c:v>1084.3699999999999</c:v>
                </c:pt>
                <c:pt idx="3797" formatCode="0.00E+00">
                  <c:v>1138.55</c:v>
                </c:pt>
                <c:pt idx="3798" formatCode="0.00E+00">
                  <c:v>1192.49</c:v>
                </c:pt>
                <c:pt idx="3799" formatCode="0.00E+00">
                  <c:v>1246.2</c:v>
                </c:pt>
                <c:pt idx="3800" formatCode="0.00E+00">
                  <c:v>1299.6400000000001</c:v>
                </c:pt>
                <c:pt idx="3801" formatCode="0.00E+00">
                  <c:v>1352.81</c:v>
                </c:pt>
                <c:pt idx="3802" formatCode="0.00E+00">
                  <c:v>1405.71</c:v>
                </c:pt>
                <c:pt idx="3803" formatCode="0.00E+00">
                  <c:v>1458.32</c:v>
                </c:pt>
                <c:pt idx="3804" formatCode="0.00E+00">
                  <c:v>1510.62</c:v>
                </c:pt>
                <c:pt idx="3805" formatCode="0.00E+00">
                  <c:v>1562.61</c:v>
                </c:pt>
                <c:pt idx="3806" formatCode="0.00E+00">
                  <c:v>1614.28</c:v>
                </c:pt>
                <c:pt idx="3807" formatCode="0.00E+00">
                  <c:v>1665.61</c:v>
                </c:pt>
                <c:pt idx="3808" formatCode="0.00E+00">
                  <c:v>1716.6</c:v>
                </c:pt>
                <c:pt idx="3809" formatCode="0.00E+00">
                  <c:v>1767.22</c:v>
                </c:pt>
                <c:pt idx="3810" formatCode="0.00E+00">
                  <c:v>1817.48</c:v>
                </c:pt>
                <c:pt idx="3811" formatCode="0.00E+00">
                  <c:v>1867.36</c:v>
                </c:pt>
                <c:pt idx="3812" formatCode="0.00E+00">
                  <c:v>1916.86</c:v>
                </c:pt>
                <c:pt idx="3813" formatCode="0.00E+00">
                  <c:v>1965.95</c:v>
                </c:pt>
                <c:pt idx="3814" formatCode="0.00E+00">
                  <c:v>2014.63</c:v>
                </c:pt>
                <c:pt idx="3815" formatCode="0.00E+00">
                  <c:v>2062.89</c:v>
                </c:pt>
                <c:pt idx="3816" formatCode="0.00E+00">
                  <c:v>2110.71</c:v>
                </c:pt>
                <c:pt idx="3817" formatCode="0.00E+00">
                  <c:v>2158.1</c:v>
                </c:pt>
                <c:pt idx="3818" formatCode="0.00E+00">
                  <c:v>2205.0300000000002</c:v>
                </c:pt>
                <c:pt idx="3819" formatCode="0.00E+00">
                  <c:v>2251.5</c:v>
                </c:pt>
                <c:pt idx="3820" formatCode="0.00E+00">
                  <c:v>2297.5</c:v>
                </c:pt>
                <c:pt idx="3821" formatCode="0.00E+00">
                  <c:v>2343.02</c:v>
                </c:pt>
                <c:pt idx="3822" formatCode="0.00E+00">
                  <c:v>2388.04</c:v>
                </c:pt>
                <c:pt idx="3823" formatCode="0.00E+00">
                  <c:v>2432.5700000000002</c:v>
                </c:pt>
                <c:pt idx="3824" formatCode="0.00E+00">
                  <c:v>2476.58</c:v>
                </c:pt>
                <c:pt idx="3825" formatCode="0.00E+00">
                  <c:v>2520.0700000000002</c:v>
                </c:pt>
                <c:pt idx="3826" formatCode="0.00E+00">
                  <c:v>2563.0300000000002</c:v>
                </c:pt>
                <c:pt idx="3827" formatCode="0.00E+00">
                  <c:v>2605.4499999999998</c:v>
                </c:pt>
                <c:pt idx="3828" formatCode="0.00E+00">
                  <c:v>2647.33</c:v>
                </c:pt>
                <c:pt idx="3829" formatCode="0.00E+00">
                  <c:v>2688.64</c:v>
                </c:pt>
                <c:pt idx="3830" formatCode="0.00E+00">
                  <c:v>2729.39</c:v>
                </c:pt>
                <c:pt idx="3831" formatCode="0.00E+00">
                  <c:v>2769.57</c:v>
                </c:pt>
                <c:pt idx="3832" formatCode="0.00E+00">
                  <c:v>2809.15</c:v>
                </c:pt>
                <c:pt idx="3833" formatCode="0.00E+00">
                  <c:v>2848.15</c:v>
                </c:pt>
                <c:pt idx="3834" formatCode="0.00E+00">
                  <c:v>2886.55</c:v>
                </c:pt>
                <c:pt idx="3835" formatCode="0.00E+00">
                  <c:v>2924.34</c:v>
                </c:pt>
                <c:pt idx="3836" formatCode="0.00E+00">
                  <c:v>2961.51</c:v>
                </c:pt>
                <c:pt idx="3837" formatCode="0.00E+00">
                  <c:v>2998.06</c:v>
                </c:pt>
                <c:pt idx="3838" formatCode="0.00E+00">
                  <c:v>3033.97</c:v>
                </c:pt>
                <c:pt idx="3839" formatCode="0.00E+00">
                  <c:v>3069.24</c:v>
                </c:pt>
                <c:pt idx="3840" formatCode="0.00E+00">
                  <c:v>3103.86</c:v>
                </c:pt>
                <c:pt idx="3841" formatCode="0.00E+00">
                  <c:v>3137.83</c:v>
                </c:pt>
                <c:pt idx="3842" formatCode="0.00E+00">
                  <c:v>3171.13</c:v>
                </c:pt>
                <c:pt idx="3843" formatCode="0.00E+00">
                  <c:v>3203.77</c:v>
                </c:pt>
                <c:pt idx="3844" formatCode="0.00E+00">
                  <c:v>3235.72</c:v>
                </c:pt>
                <c:pt idx="3845" formatCode="0.00E+00">
                  <c:v>3266.99</c:v>
                </c:pt>
                <c:pt idx="3846" formatCode="0.00E+00">
                  <c:v>3297.57</c:v>
                </c:pt>
                <c:pt idx="3847" formatCode="0.00E+00">
                  <c:v>3327.45</c:v>
                </c:pt>
                <c:pt idx="3848" formatCode="0.00E+00">
                  <c:v>3356.63</c:v>
                </c:pt>
                <c:pt idx="3849" formatCode="0.00E+00">
                  <c:v>3385.1</c:v>
                </c:pt>
                <c:pt idx="3850" formatCode="0.00E+00">
                  <c:v>3412.85</c:v>
                </c:pt>
                <c:pt idx="3851" formatCode="0.00E+00">
                  <c:v>3439.87</c:v>
                </c:pt>
                <c:pt idx="3852" formatCode="0.00E+00">
                  <c:v>3466.17</c:v>
                </c:pt>
                <c:pt idx="3853" formatCode="0.00E+00">
                  <c:v>3491.73</c:v>
                </c:pt>
                <c:pt idx="3854" formatCode="0.00E+00">
                  <c:v>3516.56</c:v>
                </c:pt>
                <c:pt idx="3855" formatCode="0.00E+00">
                  <c:v>3540.63</c:v>
                </c:pt>
                <c:pt idx="3856" formatCode="0.00E+00">
                  <c:v>3563.96</c:v>
                </c:pt>
                <c:pt idx="3857" formatCode="0.00E+00">
                  <c:v>3586.53</c:v>
                </c:pt>
                <c:pt idx="3858" formatCode="0.00E+00">
                  <c:v>3608.34</c:v>
                </c:pt>
                <c:pt idx="3859" formatCode="0.00E+00">
                  <c:v>3629.38</c:v>
                </c:pt>
                <c:pt idx="3860" formatCode="0.00E+00">
                  <c:v>3649.65</c:v>
                </c:pt>
                <c:pt idx="3861" formatCode="0.00E+00">
                  <c:v>3669.15</c:v>
                </c:pt>
                <c:pt idx="3862" formatCode="0.00E+00">
                  <c:v>3687.86</c:v>
                </c:pt>
                <c:pt idx="3863" formatCode="0.00E+00">
                  <c:v>3705.79</c:v>
                </c:pt>
                <c:pt idx="3864" formatCode="0.00E+00">
                  <c:v>3722.94</c:v>
                </c:pt>
                <c:pt idx="3865" formatCode="0.00E+00">
                  <c:v>3739.3</c:v>
                </c:pt>
                <c:pt idx="3866" formatCode="0.00E+00">
                  <c:v>3754.86</c:v>
                </c:pt>
                <c:pt idx="3867" formatCode="0.00E+00">
                  <c:v>3769.62</c:v>
                </c:pt>
                <c:pt idx="3868" formatCode="0.00E+00">
                  <c:v>3783.58</c:v>
                </c:pt>
                <c:pt idx="3869" formatCode="0.00E+00">
                  <c:v>3796.74</c:v>
                </c:pt>
                <c:pt idx="3870" formatCode="0.00E+00">
                  <c:v>3809.09</c:v>
                </c:pt>
                <c:pt idx="3871" formatCode="0.00E+00">
                  <c:v>3820.63</c:v>
                </c:pt>
                <c:pt idx="3872" formatCode="0.00E+00">
                  <c:v>3831.36</c:v>
                </c:pt>
                <c:pt idx="3873" formatCode="0.00E+00">
                  <c:v>3841.27</c:v>
                </c:pt>
                <c:pt idx="3874" formatCode="0.00E+00">
                  <c:v>3850.37</c:v>
                </c:pt>
                <c:pt idx="3875" formatCode="0.00E+00">
                  <c:v>3858.64</c:v>
                </c:pt>
                <c:pt idx="3876" formatCode="0.00E+00">
                  <c:v>3866.1</c:v>
                </c:pt>
                <c:pt idx="3877" formatCode="0.00E+00">
                  <c:v>3872.73</c:v>
                </c:pt>
                <c:pt idx="3878" formatCode="0.00E+00">
                  <c:v>3878.53</c:v>
                </c:pt>
                <c:pt idx="3879" formatCode="0.00E+00">
                  <c:v>3883.51</c:v>
                </c:pt>
                <c:pt idx="3880" formatCode="0.00E+00">
                  <c:v>3887.66</c:v>
                </c:pt>
                <c:pt idx="3881" formatCode="0.00E+00">
                  <c:v>3890.99</c:v>
                </c:pt>
                <c:pt idx="3882" formatCode="0.00E+00">
                  <c:v>3893.48</c:v>
                </c:pt>
                <c:pt idx="3883" formatCode="0.00E+00">
                  <c:v>3895.15</c:v>
                </c:pt>
                <c:pt idx="3884" formatCode="0.00E+00">
                  <c:v>3895.98</c:v>
                </c:pt>
                <c:pt idx="3885" formatCode="0.00E+00">
                  <c:v>3895.99</c:v>
                </c:pt>
                <c:pt idx="3886" formatCode="0.00E+00">
                  <c:v>3895.16</c:v>
                </c:pt>
                <c:pt idx="3887" formatCode="0.00E+00">
                  <c:v>3893.5</c:v>
                </c:pt>
                <c:pt idx="3888" formatCode="0.00E+00">
                  <c:v>3891.01</c:v>
                </c:pt>
                <c:pt idx="3889" formatCode="0.00E+00">
                  <c:v>3887.7</c:v>
                </c:pt>
                <c:pt idx="3890" formatCode="0.00E+00">
                  <c:v>3883.55</c:v>
                </c:pt>
                <c:pt idx="3891" formatCode="0.00E+00">
                  <c:v>3878.58</c:v>
                </c:pt>
                <c:pt idx="3892" formatCode="0.00E+00">
                  <c:v>3872.77</c:v>
                </c:pt>
                <c:pt idx="3893" formatCode="0.00E+00">
                  <c:v>3866.14</c:v>
                </c:pt>
                <c:pt idx="3894" formatCode="0.00E+00">
                  <c:v>3858.69</c:v>
                </c:pt>
                <c:pt idx="3895" formatCode="0.00E+00">
                  <c:v>3850.41</c:v>
                </c:pt>
                <c:pt idx="3896" formatCode="0.00E+00">
                  <c:v>3841.31</c:v>
                </c:pt>
                <c:pt idx="3897" formatCode="0.00E+00">
                  <c:v>3831.39</c:v>
                </c:pt>
                <c:pt idx="3898" formatCode="0.00E+00">
                  <c:v>3820.65</c:v>
                </c:pt>
                <c:pt idx="3899" formatCode="0.00E+00">
                  <c:v>3809.09</c:v>
                </c:pt>
                <c:pt idx="3900" formatCode="0.00E+00">
                  <c:v>3796.72</c:v>
                </c:pt>
                <c:pt idx="3901" formatCode="0.00E+00">
                  <c:v>3783.54</c:v>
                </c:pt>
                <c:pt idx="3902" formatCode="0.00E+00">
                  <c:v>3769.54</c:v>
                </c:pt>
                <c:pt idx="3903" formatCode="0.00E+00">
                  <c:v>3754.75</c:v>
                </c:pt>
                <c:pt idx="3904" formatCode="0.00E+00">
                  <c:v>3739.15</c:v>
                </c:pt>
                <c:pt idx="3905" formatCode="0.00E+00">
                  <c:v>3722.75</c:v>
                </c:pt>
                <c:pt idx="3906" formatCode="0.00E+00">
                  <c:v>3705.56</c:v>
                </c:pt>
                <c:pt idx="3907" formatCode="0.00E+00">
                  <c:v>3687.57</c:v>
                </c:pt>
                <c:pt idx="3908" formatCode="0.00E+00">
                  <c:v>3668.79</c:v>
                </c:pt>
                <c:pt idx="3909" formatCode="0.00E+00">
                  <c:v>3649.23</c:v>
                </c:pt>
                <c:pt idx="3910" formatCode="0.00E+00">
                  <c:v>3628.88</c:v>
                </c:pt>
                <c:pt idx="3911" formatCode="0.00E+00">
                  <c:v>3607.76</c:v>
                </c:pt>
                <c:pt idx="3912" formatCode="0.00E+00">
                  <c:v>3585.87</c:v>
                </c:pt>
                <c:pt idx="3913" formatCode="0.00E+00">
                  <c:v>3563.21</c:v>
                </c:pt>
                <c:pt idx="3914" formatCode="0.00E+00">
                  <c:v>3539.79</c:v>
                </c:pt>
                <c:pt idx="3915" formatCode="0.00E+00">
                  <c:v>3515.6</c:v>
                </c:pt>
                <c:pt idx="3916" formatCode="0.00E+00">
                  <c:v>3490.67</c:v>
                </c:pt>
                <c:pt idx="3917" formatCode="0.00E+00">
                  <c:v>3464.98</c:v>
                </c:pt>
                <c:pt idx="3918" formatCode="0.00E+00">
                  <c:v>3438.56</c:v>
                </c:pt>
                <c:pt idx="3919" formatCode="0.00E+00">
                  <c:v>3411.39</c:v>
                </c:pt>
                <c:pt idx="3920" formatCode="0.00E+00">
                  <c:v>3383.5</c:v>
                </c:pt>
                <c:pt idx="3921" formatCode="0.00E+00">
                  <c:v>3354.88</c:v>
                </c:pt>
                <c:pt idx="3922" formatCode="0.00E+00">
                  <c:v>3325.54</c:v>
                </c:pt>
                <c:pt idx="3923" formatCode="0.00E+00">
                  <c:v>3295.49</c:v>
                </c:pt>
                <c:pt idx="3924" formatCode="0.00E+00">
                  <c:v>3264.72</c:v>
                </c:pt>
                <c:pt idx="3925" formatCode="0.00E+00">
                  <c:v>3233.26</c:v>
                </c:pt>
                <c:pt idx="3926" formatCode="0.00E+00">
                  <c:v>3201.11</c:v>
                </c:pt>
                <c:pt idx="3927" formatCode="0.00E+00">
                  <c:v>3168.27</c:v>
                </c:pt>
                <c:pt idx="3928" formatCode="0.00E+00">
                  <c:v>3134.74</c:v>
                </c:pt>
                <c:pt idx="3929" formatCode="0.00E+00">
                  <c:v>3100.55</c:v>
                </c:pt>
                <c:pt idx="3930" formatCode="0.00E+00">
                  <c:v>3065.68</c:v>
                </c:pt>
                <c:pt idx="3931" formatCode="0.00E+00">
                  <c:v>3030.16</c:v>
                </c:pt>
                <c:pt idx="3932" formatCode="0.00E+00">
                  <c:v>2993.99</c:v>
                </c:pt>
                <c:pt idx="3933" formatCode="0.00E+00">
                  <c:v>2957.17</c:v>
                </c:pt>
                <c:pt idx="3934" formatCode="0.00E+00">
                  <c:v>2919.72</c:v>
                </c:pt>
                <c:pt idx="3935" formatCode="0.00E+00">
                  <c:v>2881.64</c:v>
                </c:pt>
                <c:pt idx="3936" formatCode="0.00E+00">
                  <c:v>2842.93</c:v>
                </c:pt>
                <c:pt idx="3937" formatCode="0.00E+00">
                  <c:v>2803.62</c:v>
                </c:pt>
                <c:pt idx="3938" formatCode="0.00E+00">
                  <c:v>2763.7</c:v>
                </c:pt>
                <c:pt idx="3939" formatCode="0.00E+00">
                  <c:v>2723.19</c:v>
                </c:pt>
                <c:pt idx="3940" formatCode="0.00E+00">
                  <c:v>2682.09</c:v>
                </c:pt>
                <c:pt idx="3941" formatCode="0.00E+00">
                  <c:v>2640.42</c:v>
                </c:pt>
                <c:pt idx="3942" formatCode="0.00E+00">
                  <c:v>2598.17</c:v>
                </c:pt>
                <c:pt idx="3943" formatCode="0.00E+00">
                  <c:v>2555.37</c:v>
                </c:pt>
                <c:pt idx="3944" formatCode="0.00E+00">
                  <c:v>2512.0100000000002</c:v>
                </c:pt>
                <c:pt idx="3945" formatCode="0.00E+00">
                  <c:v>2468.11</c:v>
                </c:pt>
                <c:pt idx="3946" formatCode="0.00E+00">
                  <c:v>2423.6799999999998</c:v>
                </c:pt>
                <c:pt idx="3947" formatCode="0.00E+00">
                  <c:v>2378.7199999999998</c:v>
                </c:pt>
                <c:pt idx="3948" formatCode="0.00E+00">
                  <c:v>2333.2600000000002</c:v>
                </c:pt>
                <c:pt idx="3949" formatCode="0.00E+00">
                  <c:v>2287.2800000000002</c:v>
                </c:pt>
                <c:pt idx="3950" formatCode="0.00E+00">
                  <c:v>2240.8200000000002</c:v>
                </c:pt>
                <c:pt idx="3951" formatCode="0.00E+00">
                  <c:v>2193.87</c:v>
                </c:pt>
                <c:pt idx="3952" formatCode="0.00E+00">
                  <c:v>2146.44</c:v>
                </c:pt>
                <c:pt idx="3953" formatCode="0.00E+00">
                  <c:v>2098.5500000000002</c:v>
                </c:pt>
                <c:pt idx="3954" formatCode="0.00E+00">
                  <c:v>2050.1999999999998</c:v>
                </c:pt>
                <c:pt idx="3955" formatCode="0.00E+00">
                  <c:v>2001.42</c:v>
                </c:pt>
                <c:pt idx="3956" formatCode="0.00E+00">
                  <c:v>1952.19</c:v>
                </c:pt>
                <c:pt idx="3957" formatCode="0.00E+00">
                  <c:v>1902.55</c:v>
                </c:pt>
                <c:pt idx="3958" formatCode="0.00E+00">
                  <c:v>1852.49</c:v>
                </c:pt>
                <c:pt idx="3959" formatCode="0.00E+00">
                  <c:v>1802.03</c:v>
                </c:pt>
                <c:pt idx="3960" formatCode="0.00E+00">
                  <c:v>1751.17</c:v>
                </c:pt>
                <c:pt idx="3961" formatCode="0.00E+00">
                  <c:v>1699.94</c:v>
                </c:pt>
                <c:pt idx="3962" formatCode="0.00E+00">
                  <c:v>1648.34</c:v>
                </c:pt>
                <c:pt idx="3963" formatCode="0.00E+00">
                  <c:v>1596.38</c:v>
                </c:pt>
                <c:pt idx="3964" formatCode="0.00E+00">
                  <c:v>1544.07</c:v>
                </c:pt>
                <c:pt idx="3965" formatCode="0.00E+00">
                  <c:v>1491.42</c:v>
                </c:pt>
                <c:pt idx="3966" formatCode="0.00E+00">
                  <c:v>1438.45</c:v>
                </c:pt>
                <c:pt idx="3967" formatCode="0.00E+00">
                  <c:v>1385.16</c:v>
                </c:pt>
                <c:pt idx="3968" formatCode="0.00E+00">
                  <c:v>1331.57</c:v>
                </c:pt>
                <c:pt idx="3969" formatCode="0.00E+00">
                  <c:v>1277.69</c:v>
                </c:pt>
                <c:pt idx="3970" formatCode="0.00E+00">
                  <c:v>1223.53</c:v>
                </c:pt>
                <c:pt idx="3971" formatCode="0.00E+00">
                  <c:v>1169.1099999999999</c:v>
                </c:pt>
                <c:pt idx="3972" formatCode="0.00E+00">
                  <c:v>1114.42</c:v>
                </c:pt>
                <c:pt idx="3973" formatCode="0.00E+00">
                  <c:v>1059.49</c:v>
                </c:pt>
                <c:pt idx="3974" formatCode="0.00E+00">
                  <c:v>1004.32</c:v>
                </c:pt>
                <c:pt idx="3975">
                  <c:v>948.93799999999999</c:v>
                </c:pt>
                <c:pt idx="3976">
                  <c:v>893.34100000000001</c:v>
                </c:pt>
                <c:pt idx="3977">
                  <c:v>837.54600000000005</c:v>
                </c:pt>
                <c:pt idx="3978">
                  <c:v>781.56500000000005</c:v>
                </c:pt>
                <c:pt idx="3979">
                  <c:v>725.40899999999999</c:v>
                </c:pt>
                <c:pt idx="3980">
                  <c:v>669.09100000000001</c:v>
                </c:pt>
                <c:pt idx="3981">
                  <c:v>612.62300000000005</c:v>
                </c:pt>
                <c:pt idx="3982">
                  <c:v>556.01599999999996</c:v>
                </c:pt>
                <c:pt idx="3983">
                  <c:v>499.28199999999998</c:v>
                </c:pt>
                <c:pt idx="3984">
                  <c:v>442.435</c:v>
                </c:pt>
                <c:pt idx="3985">
                  <c:v>385.48500000000001</c:v>
                </c:pt>
                <c:pt idx="3986">
                  <c:v>328.44499999999999</c:v>
                </c:pt>
                <c:pt idx="3987">
                  <c:v>271.327</c:v>
                </c:pt>
                <c:pt idx="3988">
                  <c:v>214.143</c:v>
                </c:pt>
                <c:pt idx="3989">
                  <c:v>156.90600000000001</c:v>
                </c:pt>
                <c:pt idx="3990">
                  <c:v>99.627799999999993</c:v>
                </c:pt>
                <c:pt idx="3991">
                  <c:v>42.3202</c:v>
                </c:pt>
                <c:pt idx="3992">
                  <c:v>-15.004</c:v>
                </c:pt>
                <c:pt idx="3993">
                  <c:v>-72.332800000000006</c:v>
                </c:pt>
                <c:pt idx="3994">
                  <c:v>-129.654</c:v>
                </c:pt>
                <c:pt idx="3995">
                  <c:v>-186.95500000000001</c:v>
                </c:pt>
                <c:pt idx="3996">
                  <c:v>-244.22300000000001</c:v>
                </c:pt>
                <c:pt idx="3997">
                  <c:v>-301.447</c:v>
                </c:pt>
                <c:pt idx="3998">
                  <c:v>-358.61500000000001</c:v>
                </c:pt>
                <c:pt idx="3999">
                  <c:v>-415.714</c:v>
                </c:pt>
                <c:pt idx="4000">
                  <c:v>-472.73200000000003</c:v>
                </c:pt>
                <c:pt idx="4001">
                  <c:v>-529.65599999999995</c:v>
                </c:pt>
                <c:pt idx="4002">
                  <c:v>-586.47500000000002</c:v>
                </c:pt>
                <c:pt idx="4003">
                  <c:v>-643.17700000000002</c:v>
                </c:pt>
                <c:pt idx="4004">
                  <c:v>-699.74800000000005</c:v>
                </c:pt>
                <c:pt idx="4005">
                  <c:v>-756.17899999999997</c:v>
                </c:pt>
                <c:pt idx="4006">
                  <c:v>-812.45600000000002</c:v>
                </c:pt>
                <c:pt idx="4007">
                  <c:v>-868.56700000000001</c:v>
                </c:pt>
                <c:pt idx="4008">
                  <c:v>-924.5</c:v>
                </c:pt>
                <c:pt idx="4009">
                  <c:v>-980.24300000000005</c:v>
                </c:pt>
                <c:pt idx="4010" formatCode="0.00E+00">
                  <c:v>-1035.79</c:v>
                </c:pt>
                <c:pt idx="4011" formatCode="0.00E+00">
                  <c:v>-1091.1099999999999</c:v>
                </c:pt>
                <c:pt idx="4012" formatCode="0.00E+00">
                  <c:v>-1146.22</c:v>
                </c:pt>
                <c:pt idx="4013" formatCode="0.00E+00">
                  <c:v>-1201.08</c:v>
                </c:pt>
                <c:pt idx="4014" formatCode="0.00E+00">
                  <c:v>-1255.7</c:v>
                </c:pt>
                <c:pt idx="4015" formatCode="0.00E+00">
                  <c:v>-1310.06</c:v>
                </c:pt>
                <c:pt idx="4016" formatCode="0.00E+00">
                  <c:v>-1364.14</c:v>
                </c:pt>
                <c:pt idx="4017" formatCode="0.00E+00">
                  <c:v>-1417.94</c:v>
                </c:pt>
                <c:pt idx="4018" formatCode="0.00E+00">
                  <c:v>-1471.44</c:v>
                </c:pt>
                <c:pt idx="4019" formatCode="0.00E+00">
                  <c:v>-1524.64</c:v>
                </c:pt>
                <c:pt idx="4020" formatCode="0.00E+00">
                  <c:v>-1577.52</c:v>
                </c:pt>
                <c:pt idx="4021" formatCode="0.00E+00">
                  <c:v>-1630.07</c:v>
                </c:pt>
                <c:pt idx="4022" formatCode="0.00E+00">
                  <c:v>-1682.28</c:v>
                </c:pt>
                <c:pt idx="4023" formatCode="0.00E+00">
                  <c:v>-1734.14</c:v>
                </c:pt>
                <c:pt idx="4024" formatCode="0.00E+00">
                  <c:v>-1785.63</c:v>
                </c:pt>
                <c:pt idx="4025" formatCode="0.00E+00">
                  <c:v>-1836.75</c:v>
                </c:pt>
                <c:pt idx="4026" formatCode="0.00E+00">
                  <c:v>-1887.49</c:v>
                </c:pt>
                <c:pt idx="4027" formatCode="0.00E+00">
                  <c:v>-1937.83</c:v>
                </c:pt>
                <c:pt idx="4028" formatCode="0.00E+00">
                  <c:v>-1987.76</c:v>
                </c:pt>
                <c:pt idx="4029" formatCode="0.00E+00">
                  <c:v>-2037.28</c:v>
                </c:pt>
                <c:pt idx="4030" formatCode="0.00E+00">
                  <c:v>-2086.36</c:v>
                </c:pt>
                <c:pt idx="4031" formatCode="0.00E+00">
                  <c:v>-2135.0100000000002</c:v>
                </c:pt>
                <c:pt idx="4032" formatCode="0.00E+00">
                  <c:v>-2183.21</c:v>
                </c:pt>
                <c:pt idx="4033" formatCode="0.00E+00">
                  <c:v>-2230.9499999999998</c:v>
                </c:pt>
                <c:pt idx="4034" formatCode="0.00E+00">
                  <c:v>-2278.2199999999998</c:v>
                </c:pt>
                <c:pt idx="4035" formatCode="0.00E+00">
                  <c:v>-2325.0100000000002</c:v>
                </c:pt>
                <c:pt idx="4036" formatCode="0.00E+00">
                  <c:v>-2371.31</c:v>
                </c:pt>
                <c:pt idx="4037" formatCode="0.00E+00">
                  <c:v>-2417.11</c:v>
                </c:pt>
                <c:pt idx="4038" formatCode="0.00E+00">
                  <c:v>-2462.4</c:v>
                </c:pt>
                <c:pt idx="4039" formatCode="0.00E+00">
                  <c:v>-2507.17</c:v>
                </c:pt>
                <c:pt idx="4040" formatCode="0.00E+00">
                  <c:v>-2551.41</c:v>
                </c:pt>
                <c:pt idx="4041" formatCode="0.00E+00">
                  <c:v>-2595.11</c:v>
                </c:pt>
                <c:pt idx="4042" formatCode="0.00E+00">
                  <c:v>-2638.26</c:v>
                </c:pt>
                <c:pt idx="4043" formatCode="0.00E+00">
                  <c:v>-2680.86</c:v>
                </c:pt>
                <c:pt idx="4044" formatCode="0.00E+00">
                  <c:v>-2722.89</c:v>
                </c:pt>
                <c:pt idx="4045" formatCode="0.00E+00">
                  <c:v>-2764.35</c:v>
                </c:pt>
                <c:pt idx="4046" formatCode="0.00E+00">
                  <c:v>-2805.22</c:v>
                </c:pt>
                <c:pt idx="4047" formatCode="0.00E+00">
                  <c:v>-2845.49</c:v>
                </c:pt>
                <c:pt idx="4048" formatCode="0.00E+00">
                  <c:v>-2885.17</c:v>
                </c:pt>
                <c:pt idx="4049" formatCode="0.00E+00">
                  <c:v>-2924.24</c:v>
                </c:pt>
                <c:pt idx="4050" formatCode="0.00E+00">
                  <c:v>-2962.68</c:v>
                </c:pt>
                <c:pt idx="4051" formatCode="0.00E+00">
                  <c:v>-3000.5</c:v>
                </c:pt>
                <c:pt idx="4052" formatCode="0.00E+00">
                  <c:v>-3037.69</c:v>
                </c:pt>
                <c:pt idx="4053" formatCode="0.00E+00">
                  <c:v>-3074.23</c:v>
                </c:pt>
                <c:pt idx="4054" formatCode="0.00E+00">
                  <c:v>-3110.11</c:v>
                </c:pt>
                <c:pt idx="4055" formatCode="0.00E+00">
                  <c:v>-3145.35</c:v>
                </c:pt>
                <c:pt idx="4056" formatCode="0.00E+00">
                  <c:v>-3179.91</c:v>
                </c:pt>
                <c:pt idx="4057" formatCode="0.00E+00">
                  <c:v>-3213.8</c:v>
                </c:pt>
                <c:pt idx="4058" formatCode="0.00E+00">
                  <c:v>-3247.01</c:v>
                </c:pt>
                <c:pt idx="4059" formatCode="0.00E+00">
                  <c:v>-3279.53</c:v>
                </c:pt>
                <c:pt idx="4060" formatCode="0.00E+00">
                  <c:v>-3311.35</c:v>
                </c:pt>
                <c:pt idx="4061" formatCode="0.00E+00">
                  <c:v>-3342.47</c:v>
                </c:pt>
                <c:pt idx="4062" formatCode="0.00E+00">
                  <c:v>-3372.88</c:v>
                </c:pt>
                <c:pt idx="4063" formatCode="0.00E+00">
                  <c:v>-3402.58</c:v>
                </c:pt>
                <c:pt idx="4064" formatCode="0.00E+00">
                  <c:v>-3431.56</c:v>
                </c:pt>
                <c:pt idx="4065" formatCode="0.00E+00">
                  <c:v>-3459.8</c:v>
                </c:pt>
                <c:pt idx="4066" formatCode="0.00E+00">
                  <c:v>-3487.32</c:v>
                </c:pt>
                <c:pt idx="4067" formatCode="0.00E+00">
                  <c:v>-3514.09</c:v>
                </c:pt>
                <c:pt idx="4068" formatCode="0.00E+00">
                  <c:v>-3540.11</c:v>
                </c:pt>
                <c:pt idx="4069" formatCode="0.00E+00">
                  <c:v>-3565.38</c:v>
                </c:pt>
                <c:pt idx="4070" formatCode="0.00E+00">
                  <c:v>-3589.9</c:v>
                </c:pt>
                <c:pt idx="4071" formatCode="0.00E+00">
                  <c:v>-3613.65</c:v>
                </c:pt>
                <c:pt idx="4072" formatCode="0.00E+00">
                  <c:v>-3636.64</c:v>
                </c:pt>
                <c:pt idx="4073" formatCode="0.00E+00">
                  <c:v>-3658.85</c:v>
                </c:pt>
                <c:pt idx="4074" formatCode="0.00E+00">
                  <c:v>-3680.28</c:v>
                </c:pt>
                <c:pt idx="4075" formatCode="0.00E+00">
                  <c:v>-3700.93</c:v>
                </c:pt>
                <c:pt idx="4076" formatCode="0.00E+00">
                  <c:v>-3720.8</c:v>
                </c:pt>
                <c:pt idx="4077" formatCode="0.00E+00">
                  <c:v>-3739.87</c:v>
                </c:pt>
                <c:pt idx="4078" formatCode="0.00E+00">
                  <c:v>-3758.15</c:v>
                </c:pt>
                <c:pt idx="4079" formatCode="0.00E+00">
                  <c:v>-3775.62</c:v>
                </c:pt>
                <c:pt idx="4080" formatCode="0.00E+00">
                  <c:v>-3792.3</c:v>
                </c:pt>
                <c:pt idx="4081" formatCode="0.00E+00">
                  <c:v>-3808.17</c:v>
                </c:pt>
                <c:pt idx="4082" formatCode="0.00E+00">
                  <c:v>-3823.22</c:v>
                </c:pt>
                <c:pt idx="4083" formatCode="0.00E+00">
                  <c:v>-3837.46</c:v>
                </c:pt>
                <c:pt idx="4084" formatCode="0.00E+00">
                  <c:v>-3850.89</c:v>
                </c:pt>
                <c:pt idx="4085" formatCode="0.00E+00">
                  <c:v>-3863.49</c:v>
                </c:pt>
                <c:pt idx="4086" formatCode="0.00E+00">
                  <c:v>-3875.28</c:v>
                </c:pt>
                <c:pt idx="4087" formatCode="0.00E+00">
                  <c:v>-3886.23</c:v>
                </c:pt>
                <c:pt idx="4088" formatCode="0.00E+00">
                  <c:v>-3896.36</c:v>
                </c:pt>
                <c:pt idx="4089" formatCode="0.00E+00">
                  <c:v>-3905.66</c:v>
                </c:pt>
                <c:pt idx="4090" formatCode="0.00E+00">
                  <c:v>-3914.13</c:v>
                </c:pt>
                <c:pt idx="4091" formatCode="0.00E+00">
                  <c:v>-3921.77</c:v>
                </c:pt>
                <c:pt idx="4092" formatCode="0.00E+00">
                  <c:v>-3928.56</c:v>
                </c:pt>
                <c:pt idx="4093" formatCode="0.00E+00">
                  <c:v>-3934.52</c:v>
                </c:pt>
                <c:pt idx="4094" formatCode="0.00E+00">
                  <c:v>-3939.64</c:v>
                </c:pt>
                <c:pt idx="4095" formatCode="0.00E+00">
                  <c:v>-3943.93</c:v>
                </c:pt>
                <c:pt idx="4096" formatCode="0.00E+00">
                  <c:v>-3947.37</c:v>
                </c:pt>
                <c:pt idx="4097" formatCode="0.00E+00">
                  <c:v>-3949.97</c:v>
                </c:pt>
                <c:pt idx="4098" formatCode="0.00E+00">
                  <c:v>-3951.73</c:v>
                </c:pt>
                <c:pt idx="4099" formatCode="0.00E+00">
                  <c:v>-3952.64</c:v>
                </c:pt>
                <c:pt idx="4100" formatCode="0.00E+00">
                  <c:v>-3952.71</c:v>
                </c:pt>
                <c:pt idx="4101" formatCode="0.00E+00">
                  <c:v>-3951.94</c:v>
                </c:pt>
                <c:pt idx="4102" formatCode="0.00E+00">
                  <c:v>-3950.32</c:v>
                </c:pt>
                <c:pt idx="4103" formatCode="0.00E+00">
                  <c:v>-3947.87</c:v>
                </c:pt>
                <c:pt idx="4104" formatCode="0.00E+00">
                  <c:v>-3944.56</c:v>
                </c:pt>
                <c:pt idx="4105" formatCode="0.00E+00">
                  <c:v>-3940.42</c:v>
                </c:pt>
                <c:pt idx="4106" formatCode="0.00E+00">
                  <c:v>-3935.44</c:v>
                </c:pt>
                <c:pt idx="4107" formatCode="0.00E+00">
                  <c:v>-3929.61</c:v>
                </c:pt>
                <c:pt idx="4108" formatCode="0.00E+00">
                  <c:v>-3922.95</c:v>
                </c:pt>
                <c:pt idx="4109" formatCode="0.00E+00">
                  <c:v>-3915.44</c:v>
                </c:pt>
                <c:pt idx="4110" formatCode="0.00E+00">
                  <c:v>-3907.11</c:v>
                </c:pt>
                <c:pt idx="4111" formatCode="0.00E+00">
                  <c:v>-3897.93</c:v>
                </c:pt>
                <c:pt idx="4112" formatCode="0.00E+00">
                  <c:v>-3887.93</c:v>
                </c:pt>
                <c:pt idx="4113" formatCode="0.00E+00">
                  <c:v>-3877.09</c:v>
                </c:pt>
                <c:pt idx="4114" formatCode="0.00E+00">
                  <c:v>-3865.43</c:v>
                </c:pt>
                <c:pt idx="4115" formatCode="0.00E+00">
                  <c:v>-3852.94</c:v>
                </c:pt>
                <c:pt idx="4116" formatCode="0.00E+00">
                  <c:v>-3839.62</c:v>
                </c:pt>
                <c:pt idx="4117" formatCode="0.00E+00">
                  <c:v>-3825.49</c:v>
                </c:pt>
                <c:pt idx="4118" formatCode="0.00E+00">
                  <c:v>-3810.54</c:v>
                </c:pt>
                <c:pt idx="4119" formatCode="0.00E+00">
                  <c:v>-3794.77</c:v>
                </c:pt>
                <c:pt idx="4120" formatCode="0.00E+00">
                  <c:v>-3778.19</c:v>
                </c:pt>
                <c:pt idx="4121" formatCode="0.00E+00">
                  <c:v>-3760.81</c:v>
                </c:pt>
                <c:pt idx="4122" formatCode="0.00E+00">
                  <c:v>-3742.62</c:v>
                </c:pt>
                <c:pt idx="4123" formatCode="0.00E+00">
                  <c:v>-3723.62</c:v>
                </c:pt>
                <c:pt idx="4124" formatCode="0.00E+00">
                  <c:v>-3703.83</c:v>
                </c:pt>
                <c:pt idx="4125" formatCode="0.00E+00">
                  <c:v>-3683.25</c:v>
                </c:pt>
                <c:pt idx="4126" formatCode="0.00E+00">
                  <c:v>-3661.89</c:v>
                </c:pt>
                <c:pt idx="4127" formatCode="0.00E+00">
                  <c:v>-3639.73</c:v>
                </c:pt>
                <c:pt idx="4128" formatCode="0.00E+00">
                  <c:v>-3616.8</c:v>
                </c:pt>
                <c:pt idx="4129" formatCode="0.00E+00">
                  <c:v>-3593.1</c:v>
                </c:pt>
                <c:pt idx="4130" formatCode="0.00E+00">
                  <c:v>-3568.62</c:v>
                </c:pt>
                <c:pt idx="4131" formatCode="0.00E+00">
                  <c:v>-3543.38</c:v>
                </c:pt>
                <c:pt idx="4132" formatCode="0.00E+00">
                  <c:v>-3517.38</c:v>
                </c:pt>
                <c:pt idx="4133" formatCode="0.00E+00">
                  <c:v>-3490.63</c:v>
                </c:pt>
                <c:pt idx="4134" formatCode="0.00E+00">
                  <c:v>-3463.13</c:v>
                </c:pt>
                <c:pt idx="4135" formatCode="0.00E+00">
                  <c:v>-3434.89</c:v>
                </c:pt>
                <c:pt idx="4136" formatCode="0.00E+00">
                  <c:v>-3405.91</c:v>
                </c:pt>
                <c:pt idx="4137" formatCode="0.00E+00">
                  <c:v>-3376.2</c:v>
                </c:pt>
                <c:pt idx="4138" formatCode="0.00E+00">
                  <c:v>-3345.77</c:v>
                </c:pt>
                <c:pt idx="4139" formatCode="0.00E+00">
                  <c:v>-3314.62</c:v>
                </c:pt>
                <c:pt idx="4140" formatCode="0.00E+00">
                  <c:v>-3282.76</c:v>
                </c:pt>
                <c:pt idx="4141" formatCode="0.00E+00">
                  <c:v>-3250.2</c:v>
                </c:pt>
                <c:pt idx="4142" formatCode="0.00E+00">
                  <c:v>-3216.94</c:v>
                </c:pt>
                <c:pt idx="4143" formatCode="0.00E+00">
                  <c:v>-3182.99</c:v>
                </c:pt>
                <c:pt idx="4144" formatCode="0.00E+00">
                  <c:v>-3148.36</c:v>
                </c:pt>
                <c:pt idx="4145" formatCode="0.00E+00">
                  <c:v>-3113.05</c:v>
                </c:pt>
                <c:pt idx="4146" formatCode="0.00E+00">
                  <c:v>-3077.07</c:v>
                </c:pt>
                <c:pt idx="4147" formatCode="0.00E+00">
                  <c:v>-3040.43</c:v>
                </c:pt>
                <c:pt idx="4148" formatCode="0.00E+00">
                  <c:v>-3003.14</c:v>
                </c:pt>
                <c:pt idx="4149" formatCode="0.00E+00">
                  <c:v>-2965.21</c:v>
                </c:pt>
                <c:pt idx="4150" formatCode="0.00E+00">
                  <c:v>-2926.64</c:v>
                </c:pt>
                <c:pt idx="4151" formatCode="0.00E+00">
                  <c:v>-2887.44</c:v>
                </c:pt>
                <c:pt idx="4152" formatCode="0.00E+00">
                  <c:v>-2847.61</c:v>
                </c:pt>
                <c:pt idx="4153" formatCode="0.00E+00">
                  <c:v>-2807.18</c:v>
                </c:pt>
                <c:pt idx="4154" formatCode="0.00E+00">
                  <c:v>-2766.14</c:v>
                </c:pt>
                <c:pt idx="4155" formatCode="0.00E+00">
                  <c:v>-2724.51</c:v>
                </c:pt>
                <c:pt idx="4156" formatCode="0.00E+00">
                  <c:v>-2682.3</c:v>
                </c:pt>
                <c:pt idx="4157" formatCode="0.00E+00">
                  <c:v>-2639.5</c:v>
                </c:pt>
                <c:pt idx="4158" formatCode="0.00E+00">
                  <c:v>-2596.14</c:v>
                </c:pt>
                <c:pt idx="4159" formatCode="0.00E+00">
                  <c:v>-2552.2199999999998</c:v>
                </c:pt>
                <c:pt idx="4160" formatCode="0.00E+00">
                  <c:v>-2507.75</c:v>
                </c:pt>
                <c:pt idx="4161" formatCode="0.00E+00">
                  <c:v>-2462.7399999999998</c:v>
                </c:pt>
                <c:pt idx="4162" formatCode="0.00E+00">
                  <c:v>-2417.1999999999998</c:v>
                </c:pt>
                <c:pt idx="4163" formatCode="0.00E+00">
                  <c:v>-2371.14</c:v>
                </c:pt>
                <c:pt idx="4164" formatCode="0.00E+00">
                  <c:v>-2324.5700000000002</c:v>
                </c:pt>
                <c:pt idx="4165" formatCode="0.00E+00">
                  <c:v>-2277.5</c:v>
                </c:pt>
                <c:pt idx="4166" formatCode="0.00E+00">
                  <c:v>-2229.9299999999998</c:v>
                </c:pt>
                <c:pt idx="4167" formatCode="0.00E+00">
                  <c:v>-2181.89</c:v>
                </c:pt>
                <c:pt idx="4168" formatCode="0.00E+00">
                  <c:v>-2133.37</c:v>
                </c:pt>
                <c:pt idx="4169" formatCode="0.00E+00">
                  <c:v>-2084.4</c:v>
                </c:pt>
                <c:pt idx="4170" formatCode="0.00E+00">
                  <c:v>-2034.97</c:v>
                </c:pt>
                <c:pt idx="4171" formatCode="0.00E+00">
                  <c:v>-1985.11</c:v>
                </c:pt>
                <c:pt idx="4172" formatCode="0.00E+00">
                  <c:v>-1934.81</c:v>
                </c:pt>
                <c:pt idx="4173" formatCode="0.00E+00">
                  <c:v>-1884.1</c:v>
                </c:pt>
                <c:pt idx="4174" formatCode="0.00E+00">
                  <c:v>-1832.98</c:v>
                </c:pt>
                <c:pt idx="4175" formatCode="0.00E+00">
                  <c:v>-1781.47</c:v>
                </c:pt>
                <c:pt idx="4176" formatCode="0.00E+00">
                  <c:v>-1729.56</c:v>
                </c:pt>
                <c:pt idx="4177" formatCode="0.00E+00">
                  <c:v>-1677.29</c:v>
                </c:pt>
                <c:pt idx="4178" formatCode="0.00E+00">
                  <c:v>-1624.65</c:v>
                </c:pt>
                <c:pt idx="4179" formatCode="0.00E+00">
                  <c:v>-1571.66</c:v>
                </c:pt>
                <c:pt idx="4180" formatCode="0.00E+00">
                  <c:v>-1518.33</c:v>
                </c:pt>
                <c:pt idx="4181" formatCode="0.00E+00">
                  <c:v>-1464.66</c:v>
                </c:pt>
                <c:pt idx="4182" formatCode="0.00E+00">
                  <c:v>-1410.68</c:v>
                </c:pt>
                <c:pt idx="4183" formatCode="0.00E+00">
                  <c:v>-1356.4</c:v>
                </c:pt>
                <c:pt idx="4184" formatCode="0.00E+00">
                  <c:v>-1301.82</c:v>
                </c:pt>
                <c:pt idx="4185" formatCode="0.00E+00">
                  <c:v>-1246.95</c:v>
                </c:pt>
                <c:pt idx="4186" formatCode="0.00E+00">
                  <c:v>-1191.81</c:v>
                </c:pt>
                <c:pt idx="4187" formatCode="0.00E+00">
                  <c:v>-1136.42</c:v>
                </c:pt>
                <c:pt idx="4188" formatCode="0.00E+00">
                  <c:v>-1080.77</c:v>
                </c:pt>
                <c:pt idx="4189" formatCode="0.00E+00">
                  <c:v>-1024.8900000000001</c:v>
                </c:pt>
                <c:pt idx="4190">
                  <c:v>-968.78399999999999</c:v>
                </c:pt>
                <c:pt idx="4191">
                  <c:v>-912.46600000000001</c:v>
                </c:pt>
                <c:pt idx="4192">
                  <c:v>-855.947</c:v>
                </c:pt>
                <c:pt idx="4193">
                  <c:v>-799.24</c:v>
                </c:pt>
                <c:pt idx="4194">
                  <c:v>-742.35599999999999</c:v>
                </c:pt>
                <c:pt idx="4195">
                  <c:v>-685.30899999999997</c:v>
                </c:pt>
                <c:pt idx="4196">
                  <c:v>-628.10900000000004</c:v>
                </c:pt>
                <c:pt idx="4197">
                  <c:v>-570.77</c:v>
                </c:pt>
                <c:pt idx="4198">
                  <c:v>-513.30200000000002</c:v>
                </c:pt>
                <c:pt idx="4199">
                  <c:v>-455.71899999999999</c:v>
                </c:pt>
                <c:pt idx="4200">
                  <c:v>-398.03300000000002</c:v>
                </c:pt>
                <c:pt idx="4201">
                  <c:v>-340.25700000000001</c:v>
                </c:pt>
                <c:pt idx="4202">
                  <c:v>-282.40199999999999</c:v>
                </c:pt>
                <c:pt idx="4203">
                  <c:v>-224.48099999999999</c:v>
                </c:pt>
                <c:pt idx="4204">
                  <c:v>-166.506</c:v>
                </c:pt>
                <c:pt idx="4205">
                  <c:v>-108.49</c:v>
                </c:pt>
                <c:pt idx="4206">
                  <c:v>-50.445</c:v>
                </c:pt>
                <c:pt idx="4207">
                  <c:v>7.6165099999999999</c:v>
                </c:pt>
                <c:pt idx="4208">
                  <c:v>65.681799999999996</c:v>
                </c:pt>
                <c:pt idx="4209">
                  <c:v>123.739</c:v>
                </c:pt>
                <c:pt idx="4210">
                  <c:v>181.77500000000001</c:v>
                </c:pt>
                <c:pt idx="4211">
                  <c:v>239.77799999999999</c:v>
                </c:pt>
                <c:pt idx="4212">
                  <c:v>297.73599999999999</c:v>
                </c:pt>
                <c:pt idx="4213">
                  <c:v>355.63499999999999</c:v>
                </c:pt>
                <c:pt idx="4214">
                  <c:v>413.464</c:v>
                </c:pt>
                <c:pt idx="4215">
                  <c:v>471.21100000000001</c:v>
                </c:pt>
                <c:pt idx="4216">
                  <c:v>528.86199999999997</c:v>
                </c:pt>
                <c:pt idx="4217">
                  <c:v>586.40700000000004</c:v>
                </c:pt>
                <c:pt idx="4218">
                  <c:v>643.83199999999999</c:v>
                </c:pt>
                <c:pt idx="4219">
                  <c:v>701.125</c:v>
                </c:pt>
                <c:pt idx="4220">
                  <c:v>758.27499999999998</c:v>
                </c:pt>
                <c:pt idx="4221">
                  <c:v>815.26800000000003</c:v>
                </c:pt>
                <c:pt idx="4222">
                  <c:v>872.09199999999998</c:v>
                </c:pt>
                <c:pt idx="4223">
                  <c:v>928.73599999999999</c:v>
                </c:pt>
                <c:pt idx="4224">
                  <c:v>985.18700000000001</c:v>
                </c:pt>
                <c:pt idx="4225" formatCode="0.00E+00">
                  <c:v>1041.43</c:v>
                </c:pt>
                <c:pt idx="4226" formatCode="0.00E+00">
                  <c:v>1097.46</c:v>
                </c:pt>
                <c:pt idx="4227" formatCode="0.00E+00">
                  <c:v>1153.26</c:v>
                </c:pt>
                <c:pt idx="4228" formatCode="0.00E+00">
                  <c:v>1208.82</c:v>
                </c:pt>
                <c:pt idx="4229" formatCode="0.00E+00">
                  <c:v>1264.1300000000001</c:v>
                </c:pt>
                <c:pt idx="4230" formatCode="0.00E+00">
                  <c:v>1319.17</c:v>
                </c:pt>
                <c:pt idx="4231" formatCode="0.00E+00">
                  <c:v>1373.94</c:v>
                </c:pt>
                <c:pt idx="4232" formatCode="0.00E+00">
                  <c:v>1428.42</c:v>
                </c:pt>
                <c:pt idx="4233" formatCode="0.00E+00">
                  <c:v>1482.6</c:v>
                </c:pt>
                <c:pt idx="4234" formatCode="0.00E+00">
                  <c:v>1536.47</c:v>
                </c:pt>
                <c:pt idx="4235" formatCode="0.00E+00">
                  <c:v>1590.01</c:v>
                </c:pt>
                <c:pt idx="4236" formatCode="0.00E+00">
                  <c:v>1643.22</c:v>
                </c:pt>
                <c:pt idx="4237" formatCode="0.00E+00">
                  <c:v>1696.09</c:v>
                </c:pt>
                <c:pt idx="4238" formatCode="0.00E+00">
                  <c:v>1748.59</c:v>
                </c:pt>
                <c:pt idx="4239" formatCode="0.00E+00">
                  <c:v>1800.73</c:v>
                </c:pt>
                <c:pt idx="4240" formatCode="0.00E+00">
                  <c:v>1852.49</c:v>
                </c:pt>
                <c:pt idx="4241" formatCode="0.00E+00">
                  <c:v>1903.86</c:v>
                </c:pt>
                <c:pt idx="4242" formatCode="0.00E+00">
                  <c:v>1954.83</c:v>
                </c:pt>
                <c:pt idx="4243" formatCode="0.00E+00">
                  <c:v>2005.38</c:v>
                </c:pt>
                <c:pt idx="4244" formatCode="0.00E+00">
                  <c:v>2055.52</c:v>
                </c:pt>
                <c:pt idx="4245" formatCode="0.00E+00">
                  <c:v>2105.2199999999998</c:v>
                </c:pt>
                <c:pt idx="4246" formatCode="0.00E+00">
                  <c:v>2154.4699999999998</c:v>
                </c:pt>
                <c:pt idx="4247" formatCode="0.00E+00">
                  <c:v>2203.27</c:v>
                </c:pt>
                <c:pt idx="4248" formatCode="0.00E+00">
                  <c:v>2251.6</c:v>
                </c:pt>
                <c:pt idx="4249" formatCode="0.00E+00">
                  <c:v>2299.46</c:v>
                </c:pt>
                <c:pt idx="4250" formatCode="0.00E+00">
                  <c:v>2346.83</c:v>
                </c:pt>
                <c:pt idx="4251" formatCode="0.00E+00">
                  <c:v>2393.6999999999998</c:v>
                </c:pt>
                <c:pt idx="4252" formatCode="0.00E+00">
                  <c:v>2440.0700000000002</c:v>
                </c:pt>
                <c:pt idx="4253" formatCode="0.00E+00">
                  <c:v>2485.91</c:v>
                </c:pt>
                <c:pt idx="4254" formatCode="0.00E+00">
                  <c:v>2531.2399999999998</c:v>
                </c:pt>
                <c:pt idx="4255" formatCode="0.00E+00">
                  <c:v>2576.0300000000002</c:v>
                </c:pt>
                <c:pt idx="4256" formatCode="0.00E+00">
                  <c:v>2620.27</c:v>
                </c:pt>
                <c:pt idx="4257" formatCode="0.00E+00">
                  <c:v>2663.95</c:v>
                </c:pt>
                <c:pt idx="4258" formatCode="0.00E+00">
                  <c:v>2707.08</c:v>
                </c:pt>
                <c:pt idx="4259" formatCode="0.00E+00">
                  <c:v>2749.62</c:v>
                </c:pt>
                <c:pt idx="4260" formatCode="0.00E+00">
                  <c:v>2791.58</c:v>
                </c:pt>
                <c:pt idx="4261" formatCode="0.00E+00">
                  <c:v>2832.95</c:v>
                </c:pt>
                <c:pt idx="4262" formatCode="0.00E+00">
                  <c:v>2873.72</c:v>
                </c:pt>
                <c:pt idx="4263" formatCode="0.00E+00">
                  <c:v>2913.89</c:v>
                </c:pt>
                <c:pt idx="4264" formatCode="0.00E+00">
                  <c:v>2953.43</c:v>
                </c:pt>
                <c:pt idx="4265" formatCode="0.00E+00">
                  <c:v>2992.35</c:v>
                </c:pt>
                <c:pt idx="4266" formatCode="0.00E+00">
                  <c:v>3030.63</c:v>
                </c:pt>
                <c:pt idx="4267" formatCode="0.00E+00">
                  <c:v>3068.27</c:v>
                </c:pt>
                <c:pt idx="4268" formatCode="0.00E+00">
                  <c:v>3105.25</c:v>
                </c:pt>
                <c:pt idx="4269" formatCode="0.00E+00">
                  <c:v>3141.58</c:v>
                </c:pt>
                <c:pt idx="4270" formatCode="0.00E+00">
                  <c:v>3177.24</c:v>
                </c:pt>
                <c:pt idx="4271" formatCode="0.00E+00">
                  <c:v>3212.22</c:v>
                </c:pt>
                <c:pt idx="4272" formatCode="0.00E+00">
                  <c:v>3246.52</c:v>
                </c:pt>
                <c:pt idx="4273" formatCode="0.00E+00">
                  <c:v>3280.14</c:v>
                </c:pt>
                <c:pt idx="4274" formatCode="0.00E+00">
                  <c:v>3313.05</c:v>
                </c:pt>
                <c:pt idx="4275" formatCode="0.00E+00">
                  <c:v>3345.26</c:v>
                </c:pt>
                <c:pt idx="4276" formatCode="0.00E+00">
                  <c:v>3376.76</c:v>
                </c:pt>
                <c:pt idx="4277" formatCode="0.00E+00">
                  <c:v>3407.54</c:v>
                </c:pt>
                <c:pt idx="4278" formatCode="0.00E+00">
                  <c:v>3437.6</c:v>
                </c:pt>
                <c:pt idx="4279" formatCode="0.00E+00">
                  <c:v>3466.92</c:v>
                </c:pt>
                <c:pt idx="4280" formatCode="0.00E+00">
                  <c:v>3495.51</c:v>
                </c:pt>
                <c:pt idx="4281" formatCode="0.00E+00">
                  <c:v>3523.35</c:v>
                </c:pt>
                <c:pt idx="4282" formatCode="0.00E+00">
                  <c:v>3550.45</c:v>
                </c:pt>
                <c:pt idx="4283" formatCode="0.00E+00">
                  <c:v>3576.78</c:v>
                </c:pt>
                <c:pt idx="4284" formatCode="0.00E+00">
                  <c:v>3602.36</c:v>
                </c:pt>
                <c:pt idx="4285" formatCode="0.00E+00">
                  <c:v>3627.17</c:v>
                </c:pt>
                <c:pt idx="4286" formatCode="0.00E+00">
                  <c:v>3651.21</c:v>
                </c:pt>
                <c:pt idx="4287" formatCode="0.00E+00">
                  <c:v>3674.47</c:v>
                </c:pt>
                <c:pt idx="4288" formatCode="0.00E+00">
                  <c:v>3696.95</c:v>
                </c:pt>
                <c:pt idx="4289" formatCode="0.00E+00">
                  <c:v>3718.64</c:v>
                </c:pt>
                <c:pt idx="4290" formatCode="0.00E+00">
                  <c:v>3739.54</c:v>
                </c:pt>
                <c:pt idx="4291" formatCode="0.00E+00">
                  <c:v>3759.64</c:v>
                </c:pt>
                <c:pt idx="4292" formatCode="0.00E+00">
                  <c:v>3778.94</c:v>
                </c:pt>
                <c:pt idx="4293" formatCode="0.00E+00">
                  <c:v>3797.44</c:v>
                </c:pt>
                <c:pt idx="4294" formatCode="0.00E+00">
                  <c:v>3815.13</c:v>
                </c:pt>
                <c:pt idx="4295" formatCode="0.00E+00">
                  <c:v>3832</c:v>
                </c:pt>
                <c:pt idx="4296" formatCode="0.00E+00">
                  <c:v>3848.06</c:v>
                </c:pt>
                <c:pt idx="4297" formatCode="0.00E+00">
                  <c:v>3863.3</c:v>
                </c:pt>
                <c:pt idx="4298" formatCode="0.00E+00">
                  <c:v>3877.71</c:v>
                </c:pt>
                <c:pt idx="4299" formatCode="0.00E+00">
                  <c:v>3891.3</c:v>
                </c:pt>
                <c:pt idx="4300" formatCode="0.00E+00">
                  <c:v>3904.06</c:v>
                </c:pt>
                <c:pt idx="4301" formatCode="0.00E+00">
                  <c:v>3915.98</c:v>
                </c:pt>
                <c:pt idx="4302" formatCode="0.00E+00">
                  <c:v>3927.07</c:v>
                </c:pt>
                <c:pt idx="4303" formatCode="0.00E+00">
                  <c:v>3937.33</c:v>
                </c:pt>
                <c:pt idx="4304" formatCode="0.00E+00">
                  <c:v>3946.74</c:v>
                </c:pt>
                <c:pt idx="4305" formatCode="0.00E+00">
                  <c:v>3955.31</c:v>
                </c:pt>
                <c:pt idx="4306" formatCode="0.00E+00">
                  <c:v>3963.04</c:v>
                </c:pt>
                <c:pt idx="4307" formatCode="0.00E+00">
                  <c:v>3969.92</c:v>
                </c:pt>
                <c:pt idx="4308" formatCode="0.00E+00">
                  <c:v>3975.95</c:v>
                </c:pt>
                <c:pt idx="4309" formatCode="0.00E+00">
                  <c:v>3981.14</c:v>
                </c:pt>
                <c:pt idx="4310" formatCode="0.00E+00">
                  <c:v>3985.48</c:v>
                </c:pt>
                <c:pt idx="4311" formatCode="0.00E+00">
                  <c:v>3988.97</c:v>
                </c:pt>
                <c:pt idx="4312" formatCode="0.00E+00">
                  <c:v>3991.6</c:v>
                </c:pt>
                <c:pt idx="4313" formatCode="0.00E+00">
                  <c:v>3993.39</c:v>
                </c:pt>
                <c:pt idx="4314" formatCode="0.00E+00">
                  <c:v>3994.32</c:v>
                </c:pt>
                <c:pt idx="4315" formatCode="0.00E+00">
                  <c:v>3994.4</c:v>
                </c:pt>
                <c:pt idx="4316" formatCode="0.00E+00">
                  <c:v>3993.62</c:v>
                </c:pt>
                <c:pt idx="4317" formatCode="0.00E+00">
                  <c:v>3992</c:v>
                </c:pt>
                <c:pt idx="4318" formatCode="0.00E+00">
                  <c:v>3989.52</c:v>
                </c:pt>
                <c:pt idx="4319" formatCode="0.00E+00">
                  <c:v>3986.19</c:v>
                </c:pt>
                <c:pt idx="4320" formatCode="0.00E+00">
                  <c:v>3982.01</c:v>
                </c:pt>
                <c:pt idx="4321" formatCode="0.00E+00">
                  <c:v>3976.97</c:v>
                </c:pt>
                <c:pt idx="4322" formatCode="0.00E+00">
                  <c:v>3971.09</c:v>
                </c:pt>
                <c:pt idx="4323" formatCode="0.00E+00">
                  <c:v>3964.36</c:v>
                </c:pt>
                <c:pt idx="4324" formatCode="0.00E+00">
                  <c:v>3956.78</c:v>
                </c:pt>
                <c:pt idx="4325" formatCode="0.00E+00">
                  <c:v>3948.36</c:v>
                </c:pt>
                <c:pt idx="4326" formatCode="0.00E+00">
                  <c:v>3939.09</c:v>
                </c:pt>
                <c:pt idx="4327" formatCode="0.00E+00">
                  <c:v>3928.99</c:v>
                </c:pt>
                <c:pt idx="4328" formatCode="0.00E+00">
                  <c:v>3918.04</c:v>
                </c:pt>
                <c:pt idx="4329" formatCode="0.00E+00">
                  <c:v>3906.25</c:v>
                </c:pt>
                <c:pt idx="4330" formatCode="0.00E+00">
                  <c:v>3893.63</c:v>
                </c:pt>
                <c:pt idx="4331" formatCode="0.00E+00">
                  <c:v>3880.18</c:v>
                </c:pt>
                <c:pt idx="4332" formatCode="0.00E+00">
                  <c:v>3865.9</c:v>
                </c:pt>
                <c:pt idx="4333" formatCode="0.00E+00">
                  <c:v>3850.79</c:v>
                </c:pt>
                <c:pt idx="4334" formatCode="0.00E+00">
                  <c:v>3834.86</c:v>
                </c:pt>
                <c:pt idx="4335" formatCode="0.00E+00">
                  <c:v>3818.1</c:v>
                </c:pt>
                <c:pt idx="4336" formatCode="0.00E+00">
                  <c:v>3800.53</c:v>
                </c:pt>
                <c:pt idx="4337" formatCode="0.00E+00">
                  <c:v>3782.15</c:v>
                </c:pt>
                <c:pt idx="4338" formatCode="0.00E+00">
                  <c:v>3762.96</c:v>
                </c:pt>
                <c:pt idx="4339" formatCode="0.00E+00">
                  <c:v>3742.97</c:v>
                </c:pt>
                <c:pt idx="4340" formatCode="0.00E+00">
                  <c:v>3722.17</c:v>
                </c:pt>
                <c:pt idx="4341" formatCode="0.00E+00">
                  <c:v>3700.58</c:v>
                </c:pt>
                <c:pt idx="4342" formatCode="0.00E+00">
                  <c:v>3678.19</c:v>
                </c:pt>
                <c:pt idx="4343" formatCode="0.00E+00">
                  <c:v>3655.02</c:v>
                </c:pt>
                <c:pt idx="4344" formatCode="0.00E+00">
                  <c:v>3631.07</c:v>
                </c:pt>
                <c:pt idx="4345" formatCode="0.00E+00">
                  <c:v>3606.34</c:v>
                </c:pt>
                <c:pt idx="4346" formatCode="0.00E+00">
                  <c:v>3580.84</c:v>
                </c:pt>
                <c:pt idx="4347" formatCode="0.00E+00">
                  <c:v>3554.57</c:v>
                </c:pt>
                <c:pt idx="4348" formatCode="0.00E+00">
                  <c:v>3527.54</c:v>
                </c:pt>
                <c:pt idx="4349" formatCode="0.00E+00">
                  <c:v>3499.75</c:v>
                </c:pt>
                <c:pt idx="4350" formatCode="0.00E+00">
                  <c:v>3471.22</c:v>
                </c:pt>
                <c:pt idx="4351" formatCode="0.00E+00">
                  <c:v>3441.94</c:v>
                </c:pt>
                <c:pt idx="4352" formatCode="0.00E+00">
                  <c:v>3411.92</c:v>
                </c:pt>
                <c:pt idx="4353" formatCode="0.00E+00">
                  <c:v>3381.18</c:v>
                </c:pt>
                <c:pt idx="4354" formatCode="0.00E+00">
                  <c:v>3349.71</c:v>
                </c:pt>
                <c:pt idx="4355" formatCode="0.00E+00">
                  <c:v>3317.52</c:v>
                </c:pt>
                <c:pt idx="4356" formatCode="0.00E+00">
                  <c:v>3284.62</c:v>
                </c:pt>
                <c:pt idx="4357" formatCode="0.00E+00">
                  <c:v>3251.02</c:v>
                </c:pt>
                <c:pt idx="4358" formatCode="0.00E+00">
                  <c:v>3216.72</c:v>
                </c:pt>
                <c:pt idx="4359" formatCode="0.00E+00">
                  <c:v>3181.73</c:v>
                </c:pt>
                <c:pt idx="4360" formatCode="0.00E+00">
                  <c:v>3146.06</c:v>
                </c:pt>
                <c:pt idx="4361" formatCode="0.00E+00">
                  <c:v>3109.72</c:v>
                </c:pt>
                <c:pt idx="4362" formatCode="0.00E+00">
                  <c:v>3072.7</c:v>
                </c:pt>
                <c:pt idx="4363" formatCode="0.00E+00">
                  <c:v>3035.03</c:v>
                </c:pt>
                <c:pt idx="4364" formatCode="0.00E+00">
                  <c:v>2996.71</c:v>
                </c:pt>
                <c:pt idx="4365" formatCode="0.00E+00">
                  <c:v>2957.75</c:v>
                </c:pt>
                <c:pt idx="4366" formatCode="0.00E+00">
                  <c:v>2918.15</c:v>
                </c:pt>
                <c:pt idx="4367" formatCode="0.00E+00">
                  <c:v>2877.92</c:v>
                </c:pt>
                <c:pt idx="4368" formatCode="0.00E+00">
                  <c:v>2837.08</c:v>
                </c:pt>
                <c:pt idx="4369" formatCode="0.00E+00">
                  <c:v>2795.63</c:v>
                </c:pt>
                <c:pt idx="4370" formatCode="0.00E+00">
                  <c:v>2753.58</c:v>
                </c:pt>
                <c:pt idx="4371" formatCode="0.00E+00">
                  <c:v>2710.93</c:v>
                </c:pt>
                <c:pt idx="4372" formatCode="0.00E+00">
                  <c:v>2667.71</c:v>
                </c:pt>
                <c:pt idx="4373" formatCode="0.00E+00">
                  <c:v>2623.91</c:v>
                </c:pt>
                <c:pt idx="4374" formatCode="0.00E+00">
                  <c:v>2579.5500000000002</c:v>
                </c:pt>
                <c:pt idx="4375" formatCode="0.00E+00">
                  <c:v>2534.64</c:v>
                </c:pt>
                <c:pt idx="4376" formatCode="0.00E+00">
                  <c:v>2489.1799999999998</c:v>
                </c:pt>
                <c:pt idx="4377" formatCode="0.00E+00">
                  <c:v>2443.19</c:v>
                </c:pt>
                <c:pt idx="4378" formatCode="0.00E+00">
                  <c:v>2396.67</c:v>
                </c:pt>
                <c:pt idx="4379" formatCode="0.00E+00">
                  <c:v>2349.63</c:v>
                </c:pt>
                <c:pt idx="4380" formatCode="0.00E+00">
                  <c:v>2302.1</c:v>
                </c:pt>
                <c:pt idx="4381" formatCode="0.00E+00">
                  <c:v>2254.06</c:v>
                </c:pt>
                <c:pt idx="4382" formatCode="0.00E+00">
                  <c:v>2205.54</c:v>
                </c:pt>
                <c:pt idx="4383" formatCode="0.00E+00">
                  <c:v>2156.5500000000002</c:v>
                </c:pt>
                <c:pt idx="4384" formatCode="0.00E+00">
                  <c:v>2107.09</c:v>
                </c:pt>
                <c:pt idx="4385" formatCode="0.00E+00">
                  <c:v>2057.1799999999998</c:v>
                </c:pt>
                <c:pt idx="4386" formatCode="0.00E+00">
                  <c:v>2006.83</c:v>
                </c:pt>
                <c:pt idx="4387" formatCode="0.00E+00">
                  <c:v>1956.04</c:v>
                </c:pt>
                <c:pt idx="4388" formatCode="0.00E+00">
                  <c:v>1904.83</c:v>
                </c:pt>
                <c:pt idx="4389" formatCode="0.00E+00">
                  <c:v>1853.22</c:v>
                </c:pt>
                <c:pt idx="4390" formatCode="0.00E+00">
                  <c:v>1801.2</c:v>
                </c:pt>
                <c:pt idx="4391" formatCode="0.00E+00">
                  <c:v>1748.8</c:v>
                </c:pt>
                <c:pt idx="4392" formatCode="0.00E+00">
                  <c:v>1696.01</c:v>
                </c:pt>
                <c:pt idx="4393" formatCode="0.00E+00">
                  <c:v>1642.87</c:v>
                </c:pt>
                <c:pt idx="4394" formatCode="0.00E+00">
                  <c:v>1589.36</c:v>
                </c:pt>
                <c:pt idx="4395" formatCode="0.00E+00">
                  <c:v>1535.52</c:v>
                </c:pt>
                <c:pt idx="4396" formatCode="0.00E+00">
                  <c:v>1481.34</c:v>
                </c:pt>
                <c:pt idx="4397" formatCode="0.00E+00">
                  <c:v>1426.84</c:v>
                </c:pt>
                <c:pt idx="4398" formatCode="0.00E+00">
                  <c:v>1372.04</c:v>
                </c:pt>
                <c:pt idx="4399" formatCode="0.00E+00">
                  <c:v>1316.93</c:v>
                </c:pt>
                <c:pt idx="4400" formatCode="0.00E+00">
                  <c:v>1261.55</c:v>
                </c:pt>
                <c:pt idx="4401" formatCode="0.00E+00">
                  <c:v>1205.8900000000001</c:v>
                </c:pt>
                <c:pt idx="4402" formatCode="0.00E+00">
                  <c:v>1149.96</c:v>
                </c:pt>
                <c:pt idx="4403" formatCode="0.00E+00">
                  <c:v>1093.79</c:v>
                </c:pt>
                <c:pt idx="4404" formatCode="0.00E+00">
                  <c:v>1037.3800000000001</c:v>
                </c:pt>
                <c:pt idx="4405">
                  <c:v>980.74800000000005</c:v>
                </c:pt>
                <c:pt idx="4406">
                  <c:v>923.9</c:v>
                </c:pt>
                <c:pt idx="4407">
                  <c:v>866.851</c:v>
                </c:pt>
                <c:pt idx="4408">
                  <c:v>809.61400000000003</c:v>
                </c:pt>
                <c:pt idx="4409">
                  <c:v>752.19899999999996</c:v>
                </c:pt>
                <c:pt idx="4410">
                  <c:v>694.62</c:v>
                </c:pt>
                <c:pt idx="4411">
                  <c:v>636.88900000000001</c:v>
                </c:pt>
                <c:pt idx="4412">
                  <c:v>579.01700000000005</c:v>
                </c:pt>
                <c:pt idx="4413">
                  <c:v>521.01900000000001</c:v>
                </c:pt>
                <c:pt idx="4414">
                  <c:v>462.90499999999997</c:v>
                </c:pt>
                <c:pt idx="4415">
                  <c:v>404.68900000000002</c:v>
                </c:pt>
                <c:pt idx="4416">
                  <c:v>346.38200000000001</c:v>
                </c:pt>
                <c:pt idx="4417">
                  <c:v>287.99700000000001</c:v>
                </c:pt>
                <c:pt idx="4418">
                  <c:v>229.547</c:v>
                </c:pt>
                <c:pt idx="4419">
                  <c:v>171.04400000000001</c:v>
                </c:pt>
                <c:pt idx="4420">
                  <c:v>112.5</c:v>
                </c:pt>
                <c:pt idx="4421">
                  <c:v>53.929299999999998</c:v>
                </c:pt>
                <c:pt idx="4422">
                  <c:v>-4.6569700000000003</c:v>
                </c:pt>
                <c:pt idx="4423">
                  <c:v>-63.246200000000002</c:v>
                </c:pt>
                <c:pt idx="4424">
                  <c:v>-121.825</c:v>
                </c:pt>
                <c:pt idx="4425">
                  <c:v>-180.38200000000001</c:v>
                </c:pt>
                <c:pt idx="4426">
                  <c:v>-238.904</c:v>
                </c:pt>
                <c:pt idx="4427">
                  <c:v>-297.37900000000002</c:v>
                </c:pt>
                <c:pt idx="4428">
                  <c:v>-355.79399999999998</c:v>
                </c:pt>
                <c:pt idx="4429">
                  <c:v>-414.13600000000002</c:v>
                </c:pt>
                <c:pt idx="4430">
                  <c:v>-472.39400000000001</c:v>
                </c:pt>
                <c:pt idx="4431">
                  <c:v>-530.55499999999995</c:v>
                </c:pt>
                <c:pt idx="4432">
                  <c:v>-588.60599999999999</c:v>
                </c:pt>
                <c:pt idx="4433">
                  <c:v>-646.53599999999994</c:v>
                </c:pt>
                <c:pt idx="4434">
                  <c:v>-704.33100000000002</c:v>
                </c:pt>
                <c:pt idx="4435">
                  <c:v>-761.98</c:v>
                </c:pt>
                <c:pt idx="4436">
                  <c:v>-819.46799999999996</c:v>
                </c:pt>
                <c:pt idx="4437">
                  <c:v>-876.78499999999997</c:v>
                </c:pt>
                <c:pt idx="4438">
                  <c:v>-933.91899999999998</c:v>
                </c:pt>
                <c:pt idx="4439">
                  <c:v>-990.85699999999997</c:v>
                </c:pt>
                <c:pt idx="4440" formatCode="0.00E+00">
                  <c:v>-1047.5899999999999</c:v>
                </c:pt>
                <c:pt idx="4441" formatCode="0.00E+00">
                  <c:v>-1104.0999999999999</c:v>
                </c:pt>
                <c:pt idx="4442" formatCode="0.00E+00">
                  <c:v>-1160.3800000000001</c:v>
                </c:pt>
                <c:pt idx="4443" formatCode="0.00E+00">
                  <c:v>-1216.4100000000001</c:v>
                </c:pt>
                <c:pt idx="4444" formatCode="0.00E+00">
                  <c:v>-1272.18</c:v>
                </c:pt>
                <c:pt idx="4445" formatCode="0.00E+00">
                  <c:v>-1327.69</c:v>
                </c:pt>
                <c:pt idx="4446" formatCode="0.00E+00">
                  <c:v>-1382.92</c:v>
                </c:pt>
                <c:pt idx="4447" formatCode="0.00E+00">
                  <c:v>-1437.86</c:v>
                </c:pt>
                <c:pt idx="4448" formatCode="0.00E+00">
                  <c:v>-1492.49</c:v>
                </c:pt>
                <c:pt idx="4449" formatCode="0.00E+00">
                  <c:v>-1546.81</c:v>
                </c:pt>
                <c:pt idx="4450" formatCode="0.00E+00">
                  <c:v>-1600.8</c:v>
                </c:pt>
                <c:pt idx="4451" formatCode="0.00E+00">
                  <c:v>-1654.45</c:v>
                </c:pt>
                <c:pt idx="4452" formatCode="0.00E+00">
                  <c:v>-1707.75</c:v>
                </c:pt>
                <c:pt idx="4453" formatCode="0.00E+00">
                  <c:v>-1760.69</c:v>
                </c:pt>
                <c:pt idx="4454" formatCode="0.00E+00">
                  <c:v>-1813.26</c:v>
                </c:pt>
                <c:pt idx="4455" formatCode="0.00E+00">
                  <c:v>-1865.44</c:v>
                </c:pt>
                <c:pt idx="4456" formatCode="0.00E+00">
                  <c:v>-1917.23</c:v>
                </c:pt>
                <c:pt idx="4457" formatCode="0.00E+00">
                  <c:v>-1968.61</c:v>
                </c:pt>
                <c:pt idx="4458" formatCode="0.00E+00">
                  <c:v>-2019.58</c:v>
                </c:pt>
                <c:pt idx="4459" formatCode="0.00E+00">
                  <c:v>-2070.11</c:v>
                </c:pt>
                <c:pt idx="4460" formatCode="0.00E+00">
                  <c:v>-2120.21</c:v>
                </c:pt>
                <c:pt idx="4461" formatCode="0.00E+00">
                  <c:v>-2169.86</c:v>
                </c:pt>
                <c:pt idx="4462" formatCode="0.00E+00">
                  <c:v>-2219.04</c:v>
                </c:pt>
                <c:pt idx="4463" formatCode="0.00E+00">
                  <c:v>-2267.7600000000002</c:v>
                </c:pt>
                <c:pt idx="4464" formatCode="0.00E+00">
                  <c:v>-2315.9899999999998</c:v>
                </c:pt>
                <c:pt idx="4465" formatCode="0.00E+00">
                  <c:v>-2363.73</c:v>
                </c:pt>
                <c:pt idx="4466" formatCode="0.00E+00">
                  <c:v>-2410.9699999999998</c:v>
                </c:pt>
                <c:pt idx="4467" formatCode="0.00E+00">
                  <c:v>-2457.69</c:v>
                </c:pt>
                <c:pt idx="4468" formatCode="0.00E+00">
                  <c:v>-2503.9</c:v>
                </c:pt>
                <c:pt idx="4469" formatCode="0.00E+00">
                  <c:v>-2549.5700000000002</c:v>
                </c:pt>
                <c:pt idx="4470" formatCode="0.00E+00">
                  <c:v>-2594.6999999999998</c:v>
                </c:pt>
                <c:pt idx="4471" formatCode="0.00E+00">
                  <c:v>-2639.28</c:v>
                </c:pt>
                <c:pt idx="4472" formatCode="0.00E+00">
                  <c:v>-2683.3</c:v>
                </c:pt>
                <c:pt idx="4473" formatCode="0.00E+00">
                  <c:v>-2726.75</c:v>
                </c:pt>
                <c:pt idx="4474" formatCode="0.00E+00">
                  <c:v>-2769.61</c:v>
                </c:pt>
                <c:pt idx="4475" formatCode="0.00E+00">
                  <c:v>-2811.89</c:v>
                </c:pt>
                <c:pt idx="4476" formatCode="0.00E+00">
                  <c:v>-2853.57</c:v>
                </c:pt>
                <c:pt idx="4477" formatCode="0.00E+00">
                  <c:v>-2894.64</c:v>
                </c:pt>
                <c:pt idx="4478" formatCode="0.00E+00">
                  <c:v>-2935.1</c:v>
                </c:pt>
                <c:pt idx="4479" formatCode="0.00E+00">
                  <c:v>-2974.93</c:v>
                </c:pt>
                <c:pt idx="4480" formatCode="0.00E+00">
                  <c:v>-3014.13</c:v>
                </c:pt>
                <c:pt idx="4481" formatCode="0.00E+00">
                  <c:v>-3052.68</c:v>
                </c:pt>
                <c:pt idx="4482" formatCode="0.00E+00">
                  <c:v>-3090.59</c:v>
                </c:pt>
                <c:pt idx="4483" formatCode="0.00E+00">
                  <c:v>-3127.84</c:v>
                </c:pt>
                <c:pt idx="4484" formatCode="0.00E+00">
                  <c:v>-3164.42</c:v>
                </c:pt>
                <c:pt idx="4485" formatCode="0.00E+00">
                  <c:v>-3200.33</c:v>
                </c:pt>
                <c:pt idx="4486" formatCode="0.00E+00">
                  <c:v>-3235.56</c:v>
                </c:pt>
                <c:pt idx="4487" formatCode="0.00E+00">
                  <c:v>-3270.1</c:v>
                </c:pt>
                <c:pt idx="4488" formatCode="0.00E+00">
                  <c:v>-3303.94</c:v>
                </c:pt>
                <c:pt idx="4489" formatCode="0.00E+00">
                  <c:v>-3337.08</c:v>
                </c:pt>
                <c:pt idx="4490" formatCode="0.00E+00">
                  <c:v>-3369.5</c:v>
                </c:pt>
                <c:pt idx="4491" formatCode="0.00E+00">
                  <c:v>-3401.21</c:v>
                </c:pt>
                <c:pt idx="4492" formatCode="0.00E+00">
                  <c:v>-3432.19</c:v>
                </c:pt>
                <c:pt idx="4493" formatCode="0.00E+00">
                  <c:v>-3462.44</c:v>
                </c:pt>
                <c:pt idx="4494" formatCode="0.00E+00">
                  <c:v>-3491.96</c:v>
                </c:pt>
                <c:pt idx="4495" formatCode="0.00E+00">
                  <c:v>-3520.73</c:v>
                </c:pt>
                <c:pt idx="4496" formatCode="0.00E+00">
                  <c:v>-3548.75</c:v>
                </c:pt>
                <c:pt idx="4497" formatCode="0.00E+00">
                  <c:v>-3576.01</c:v>
                </c:pt>
                <c:pt idx="4498" formatCode="0.00E+00">
                  <c:v>-3602.51</c:v>
                </c:pt>
                <c:pt idx="4499" formatCode="0.00E+00">
                  <c:v>-3628.24</c:v>
                </c:pt>
                <c:pt idx="4500" formatCode="0.00E+00">
                  <c:v>-3653.2</c:v>
                </c:pt>
                <c:pt idx="4501" formatCode="0.00E+00">
                  <c:v>-3677.38</c:v>
                </c:pt>
                <c:pt idx="4502" formatCode="0.00E+00">
                  <c:v>-3700.77</c:v>
                </c:pt>
                <c:pt idx="4503" formatCode="0.00E+00">
                  <c:v>-3723.38</c:v>
                </c:pt>
                <c:pt idx="4504" formatCode="0.00E+00">
                  <c:v>-3745.19</c:v>
                </c:pt>
                <c:pt idx="4505" formatCode="0.00E+00">
                  <c:v>-3766.2</c:v>
                </c:pt>
                <c:pt idx="4506" formatCode="0.00E+00">
                  <c:v>-3786.4</c:v>
                </c:pt>
                <c:pt idx="4507" formatCode="0.00E+00">
                  <c:v>-3805.8</c:v>
                </c:pt>
                <c:pt idx="4508" formatCode="0.00E+00">
                  <c:v>-3824.39</c:v>
                </c:pt>
                <c:pt idx="4509" formatCode="0.00E+00">
                  <c:v>-3842.16</c:v>
                </c:pt>
                <c:pt idx="4510" formatCode="0.00E+00">
                  <c:v>-3859.12</c:v>
                </c:pt>
                <c:pt idx="4511" formatCode="0.00E+00">
                  <c:v>-3875.25</c:v>
                </c:pt>
                <c:pt idx="4512" formatCode="0.00E+00">
                  <c:v>-3890.55</c:v>
                </c:pt>
                <c:pt idx="4513" formatCode="0.00E+00">
                  <c:v>-3905.02</c:v>
                </c:pt>
                <c:pt idx="4514" formatCode="0.00E+00">
                  <c:v>-3918.66</c:v>
                </c:pt>
                <c:pt idx="4515" formatCode="0.00E+00">
                  <c:v>-3931.46</c:v>
                </c:pt>
                <c:pt idx="4516" formatCode="0.00E+00">
                  <c:v>-3943.42</c:v>
                </c:pt>
                <c:pt idx="4517" formatCode="0.00E+00">
                  <c:v>-3954.54</c:v>
                </c:pt>
                <c:pt idx="4518" formatCode="0.00E+00">
                  <c:v>-3964.82</c:v>
                </c:pt>
                <c:pt idx="4519" formatCode="0.00E+00">
                  <c:v>-3974.25</c:v>
                </c:pt>
                <c:pt idx="4520" formatCode="0.00E+00">
                  <c:v>-3982.83</c:v>
                </c:pt>
                <c:pt idx="4521" formatCode="0.00E+00">
                  <c:v>-3990.56</c:v>
                </c:pt>
                <c:pt idx="4522" formatCode="0.00E+00">
                  <c:v>-3997.44</c:v>
                </c:pt>
                <c:pt idx="4523" formatCode="0.00E+00">
                  <c:v>-4003.46</c:v>
                </c:pt>
                <c:pt idx="4524" formatCode="0.00E+00">
                  <c:v>-4008.63</c:v>
                </c:pt>
                <c:pt idx="4525" formatCode="0.00E+00">
                  <c:v>-4012.95</c:v>
                </c:pt>
                <c:pt idx="4526" formatCode="0.00E+00">
                  <c:v>-4016.4</c:v>
                </c:pt>
                <c:pt idx="4527" formatCode="0.00E+00">
                  <c:v>-4019</c:v>
                </c:pt>
                <c:pt idx="4528" formatCode="0.00E+00">
                  <c:v>-4020.74</c:v>
                </c:pt>
                <c:pt idx="4529" formatCode="0.00E+00">
                  <c:v>-4021.62</c:v>
                </c:pt>
                <c:pt idx="4530" formatCode="0.00E+00">
                  <c:v>-4021.64</c:v>
                </c:pt>
                <c:pt idx="4531" formatCode="0.00E+00">
                  <c:v>-4020.8</c:v>
                </c:pt>
                <c:pt idx="4532" formatCode="0.00E+00">
                  <c:v>-4019.11</c:v>
                </c:pt>
                <c:pt idx="4533" formatCode="0.00E+00">
                  <c:v>-4016.55</c:v>
                </c:pt>
                <c:pt idx="4534" formatCode="0.00E+00">
                  <c:v>-4013.14</c:v>
                </c:pt>
                <c:pt idx="4535" formatCode="0.00E+00">
                  <c:v>-4008.86</c:v>
                </c:pt>
                <c:pt idx="4536" formatCode="0.00E+00">
                  <c:v>-4003.74</c:v>
                </c:pt>
                <c:pt idx="4537" formatCode="0.00E+00">
                  <c:v>-3997.75</c:v>
                </c:pt>
                <c:pt idx="4538" formatCode="0.00E+00">
                  <c:v>-3990.91</c:v>
                </c:pt>
                <c:pt idx="4539" formatCode="0.00E+00">
                  <c:v>-3983.22</c:v>
                </c:pt>
                <c:pt idx="4540" formatCode="0.00E+00">
                  <c:v>-3974.68</c:v>
                </c:pt>
                <c:pt idx="4541" formatCode="0.00E+00">
                  <c:v>-3965.29</c:v>
                </c:pt>
                <c:pt idx="4542" formatCode="0.00E+00">
                  <c:v>-3955.05</c:v>
                </c:pt>
                <c:pt idx="4543" formatCode="0.00E+00">
                  <c:v>-3943.96</c:v>
                </c:pt>
                <c:pt idx="4544" formatCode="0.00E+00">
                  <c:v>-3932.03</c:v>
                </c:pt>
                <c:pt idx="4545" formatCode="0.00E+00">
                  <c:v>-3919.26</c:v>
                </c:pt>
                <c:pt idx="4546" formatCode="0.00E+00">
                  <c:v>-3905.66</c:v>
                </c:pt>
                <c:pt idx="4547" formatCode="0.00E+00">
                  <c:v>-3891.21</c:v>
                </c:pt>
                <c:pt idx="4548" formatCode="0.00E+00">
                  <c:v>-3875.94</c:v>
                </c:pt>
                <c:pt idx="4549" formatCode="0.00E+00">
                  <c:v>-3859.84</c:v>
                </c:pt>
                <c:pt idx="4550" formatCode="0.00E+00">
                  <c:v>-3842.91</c:v>
                </c:pt>
                <c:pt idx="4551" formatCode="0.00E+00">
                  <c:v>-3825.15</c:v>
                </c:pt>
                <c:pt idx="4552" formatCode="0.00E+00">
                  <c:v>-3806.58</c:v>
                </c:pt>
                <c:pt idx="4553" formatCode="0.00E+00">
                  <c:v>-3787.2</c:v>
                </c:pt>
                <c:pt idx="4554" formatCode="0.00E+00">
                  <c:v>-3767.01</c:v>
                </c:pt>
                <c:pt idx="4555" formatCode="0.00E+00">
                  <c:v>-3746.01</c:v>
                </c:pt>
                <c:pt idx="4556" formatCode="0.00E+00">
                  <c:v>-3724.21</c:v>
                </c:pt>
                <c:pt idx="4557" formatCode="0.00E+00">
                  <c:v>-3701.61</c:v>
                </c:pt>
                <c:pt idx="4558" formatCode="0.00E+00">
                  <c:v>-3678.22</c:v>
                </c:pt>
                <c:pt idx="4559" formatCode="0.00E+00">
                  <c:v>-3654.05</c:v>
                </c:pt>
                <c:pt idx="4560" formatCode="0.00E+00">
                  <c:v>-3629.09</c:v>
                </c:pt>
                <c:pt idx="4561" formatCode="0.00E+00">
                  <c:v>-3603.35</c:v>
                </c:pt>
                <c:pt idx="4562" formatCode="0.00E+00">
                  <c:v>-3576.85</c:v>
                </c:pt>
                <c:pt idx="4563" formatCode="0.00E+00">
                  <c:v>-3549.58</c:v>
                </c:pt>
                <c:pt idx="4564" formatCode="0.00E+00">
                  <c:v>-3521.55</c:v>
                </c:pt>
                <c:pt idx="4565" formatCode="0.00E+00">
                  <c:v>-3492.76</c:v>
                </c:pt>
                <c:pt idx="4566" formatCode="0.00E+00">
                  <c:v>-3463.23</c:v>
                </c:pt>
                <c:pt idx="4567" formatCode="0.00E+00">
                  <c:v>-3432.96</c:v>
                </c:pt>
                <c:pt idx="4568" formatCode="0.00E+00">
                  <c:v>-3401.95</c:v>
                </c:pt>
                <c:pt idx="4569" formatCode="0.00E+00">
                  <c:v>-3370.21</c:v>
                </c:pt>
                <c:pt idx="4570" formatCode="0.00E+00">
                  <c:v>-3337.75</c:v>
                </c:pt>
                <c:pt idx="4571" formatCode="0.00E+00">
                  <c:v>-3304.58</c:v>
                </c:pt>
                <c:pt idx="4572" formatCode="0.00E+00">
                  <c:v>-3270.7</c:v>
                </c:pt>
                <c:pt idx="4573" formatCode="0.00E+00">
                  <c:v>-3236.12</c:v>
                </c:pt>
                <c:pt idx="4574" formatCode="0.00E+00">
                  <c:v>-3200.85</c:v>
                </c:pt>
                <c:pt idx="4575" formatCode="0.00E+00">
                  <c:v>-3164.89</c:v>
                </c:pt>
                <c:pt idx="4576" formatCode="0.00E+00">
                  <c:v>-3128.25</c:v>
                </c:pt>
                <c:pt idx="4577" formatCode="0.00E+00">
                  <c:v>-3090.94</c:v>
                </c:pt>
                <c:pt idx="4578" formatCode="0.00E+00">
                  <c:v>-3052.97</c:v>
                </c:pt>
                <c:pt idx="4579" formatCode="0.00E+00">
                  <c:v>-3014.35</c:v>
                </c:pt>
                <c:pt idx="4580" formatCode="0.00E+00">
                  <c:v>-2975.08</c:v>
                </c:pt>
                <c:pt idx="4581" formatCode="0.00E+00">
                  <c:v>-2935.18</c:v>
                </c:pt>
                <c:pt idx="4582" formatCode="0.00E+00">
                  <c:v>-2894.64</c:v>
                </c:pt>
                <c:pt idx="4583" formatCode="0.00E+00">
                  <c:v>-2853.48</c:v>
                </c:pt>
                <c:pt idx="4584" formatCode="0.00E+00">
                  <c:v>-2811.72</c:v>
                </c:pt>
                <c:pt idx="4585" formatCode="0.00E+00">
                  <c:v>-2769.35</c:v>
                </c:pt>
                <c:pt idx="4586" formatCode="0.00E+00">
                  <c:v>-2726.39</c:v>
                </c:pt>
                <c:pt idx="4587" formatCode="0.00E+00">
                  <c:v>-2682.84</c:v>
                </c:pt>
                <c:pt idx="4588" formatCode="0.00E+00">
                  <c:v>-2638.72</c:v>
                </c:pt>
                <c:pt idx="4589" formatCode="0.00E+00">
                  <c:v>-2594.0300000000002</c:v>
                </c:pt>
                <c:pt idx="4590" formatCode="0.00E+00">
                  <c:v>-2548.79</c:v>
                </c:pt>
                <c:pt idx="4591" formatCode="0.00E+00">
                  <c:v>-2503</c:v>
                </c:pt>
                <c:pt idx="4592" formatCode="0.00E+00">
                  <c:v>-2456.67</c:v>
                </c:pt>
                <c:pt idx="4593" formatCode="0.00E+00">
                  <c:v>-2409.8200000000002</c:v>
                </c:pt>
                <c:pt idx="4594" formatCode="0.00E+00">
                  <c:v>-2362.44</c:v>
                </c:pt>
                <c:pt idx="4595" formatCode="0.00E+00">
                  <c:v>-2314.5700000000002</c:v>
                </c:pt>
                <c:pt idx="4596" formatCode="0.00E+00">
                  <c:v>-2266.19</c:v>
                </c:pt>
                <c:pt idx="4597" formatCode="0.00E+00">
                  <c:v>-2217.33</c:v>
                </c:pt>
                <c:pt idx="4598" formatCode="0.00E+00">
                  <c:v>-2168</c:v>
                </c:pt>
                <c:pt idx="4599" formatCode="0.00E+00">
                  <c:v>-2118.1999999999998</c:v>
                </c:pt>
                <c:pt idx="4600" formatCode="0.00E+00">
                  <c:v>-2067.94</c:v>
                </c:pt>
                <c:pt idx="4601" formatCode="0.00E+00">
                  <c:v>-2017.24</c:v>
                </c:pt>
                <c:pt idx="4602" formatCode="0.00E+00">
                  <c:v>-1966.11</c:v>
                </c:pt>
                <c:pt idx="4603" formatCode="0.00E+00">
                  <c:v>-1914.55</c:v>
                </c:pt>
                <c:pt idx="4604" formatCode="0.00E+00">
                  <c:v>-1862.59</c:v>
                </c:pt>
                <c:pt idx="4605" formatCode="0.00E+00">
                  <c:v>-1810.22</c:v>
                </c:pt>
                <c:pt idx="4606" formatCode="0.00E+00">
                  <c:v>-1757.47</c:v>
                </c:pt>
                <c:pt idx="4607" formatCode="0.00E+00">
                  <c:v>-1704.33</c:v>
                </c:pt>
                <c:pt idx="4608" formatCode="0.00E+00">
                  <c:v>-1650.84</c:v>
                </c:pt>
                <c:pt idx="4609" formatCode="0.00E+00">
                  <c:v>-1596.98</c:v>
                </c:pt>
                <c:pt idx="4610" formatCode="0.00E+00">
                  <c:v>-1542.79</c:v>
                </c:pt>
                <c:pt idx="4611" formatCode="0.00E+00">
                  <c:v>-1488.26</c:v>
                </c:pt>
                <c:pt idx="4612" formatCode="0.00E+00">
                  <c:v>-1433.41</c:v>
                </c:pt>
                <c:pt idx="4613" formatCode="0.00E+00">
                  <c:v>-1378.25</c:v>
                </c:pt>
                <c:pt idx="4614" formatCode="0.00E+00">
                  <c:v>-1322.8</c:v>
                </c:pt>
                <c:pt idx="4615" formatCode="0.00E+00">
                  <c:v>-1267.06</c:v>
                </c:pt>
                <c:pt idx="4616" formatCode="0.00E+00">
                  <c:v>-1211.05</c:v>
                </c:pt>
                <c:pt idx="4617" formatCode="0.00E+00">
                  <c:v>-1154.78</c:v>
                </c:pt>
                <c:pt idx="4618" formatCode="0.00E+00">
                  <c:v>-1098.26</c:v>
                </c:pt>
                <c:pt idx="4619" formatCode="0.00E+00">
                  <c:v>-1041.5</c:v>
                </c:pt>
                <c:pt idx="4620">
                  <c:v>-984.51900000000001</c:v>
                </c:pt>
                <c:pt idx="4621">
                  <c:v>-927.32500000000005</c:v>
                </c:pt>
                <c:pt idx="4622">
                  <c:v>-869.93</c:v>
                </c:pt>
                <c:pt idx="4623">
                  <c:v>-812.34799999999996</c:v>
                </c:pt>
                <c:pt idx="4624">
                  <c:v>-754.58900000000006</c:v>
                </c:pt>
                <c:pt idx="4625">
                  <c:v>-696.66800000000001</c:v>
                </c:pt>
                <c:pt idx="4626">
                  <c:v>-638.59500000000003</c:v>
                </c:pt>
                <c:pt idx="4627">
                  <c:v>-580.38400000000001</c:v>
                </c:pt>
                <c:pt idx="4628">
                  <c:v>-522.04700000000003</c:v>
                </c:pt>
                <c:pt idx="4629">
                  <c:v>-463.596</c:v>
                </c:pt>
                <c:pt idx="4630">
                  <c:v>-405.04399999999998</c:v>
                </c:pt>
                <c:pt idx="4631">
                  <c:v>-346.404</c:v>
                </c:pt>
                <c:pt idx="4632">
                  <c:v>-287.68799999999999</c:v>
                </c:pt>
                <c:pt idx="4633">
                  <c:v>-228.90799999999999</c:v>
                </c:pt>
                <c:pt idx="4634">
                  <c:v>-170.077</c:v>
                </c:pt>
                <c:pt idx="4635">
                  <c:v>-111.208</c:v>
                </c:pt>
                <c:pt idx="4636">
                  <c:v>-52.312800000000003</c:v>
                </c:pt>
                <c:pt idx="4637">
                  <c:v>6.5951199999999996</c:v>
                </c:pt>
                <c:pt idx="4638">
                  <c:v>65.503100000000003</c:v>
                </c:pt>
                <c:pt idx="4639">
                  <c:v>124.399</c:v>
                </c:pt>
                <c:pt idx="4640">
                  <c:v>183.27</c:v>
                </c:pt>
                <c:pt idx="4641">
                  <c:v>242.10400000000001</c:v>
                </c:pt>
                <c:pt idx="4642">
                  <c:v>300.88900000000001</c:v>
                </c:pt>
                <c:pt idx="4643">
                  <c:v>359.61</c:v>
                </c:pt>
                <c:pt idx="4644">
                  <c:v>418.25700000000001</c:v>
                </c:pt>
                <c:pt idx="4645">
                  <c:v>476.81599999999997</c:v>
                </c:pt>
                <c:pt idx="4646">
                  <c:v>535.27599999999995</c:v>
                </c:pt>
                <c:pt idx="4647">
                  <c:v>593.62300000000005</c:v>
                </c:pt>
                <c:pt idx="4648">
                  <c:v>651.84500000000003</c:v>
                </c:pt>
                <c:pt idx="4649">
                  <c:v>709.92899999999997</c:v>
                </c:pt>
                <c:pt idx="4650">
                  <c:v>767.86300000000006</c:v>
                </c:pt>
                <c:pt idx="4651">
                  <c:v>825.63400000000001</c:v>
                </c:pt>
                <c:pt idx="4652">
                  <c:v>883.23099999999999</c:v>
                </c:pt>
                <c:pt idx="4653">
                  <c:v>940.64099999999996</c:v>
                </c:pt>
                <c:pt idx="4654">
                  <c:v>997.85199999999998</c:v>
                </c:pt>
                <c:pt idx="4655" formatCode="0.00E+00">
                  <c:v>1054.8499999999999</c:v>
                </c:pt>
                <c:pt idx="4656" formatCode="0.00E+00">
                  <c:v>1111.6300000000001</c:v>
                </c:pt>
                <c:pt idx="4657" formatCode="0.00E+00">
                  <c:v>1168.17</c:v>
                </c:pt>
                <c:pt idx="4658" formatCode="0.00E+00">
                  <c:v>1224.46</c:v>
                </c:pt>
                <c:pt idx="4659" formatCode="0.00E+00">
                  <c:v>1280.49</c:v>
                </c:pt>
                <c:pt idx="4660" formatCode="0.00E+00">
                  <c:v>1336.25</c:v>
                </c:pt>
                <c:pt idx="4661" formatCode="0.00E+00">
                  <c:v>1391.73</c:v>
                </c:pt>
                <c:pt idx="4662" formatCode="0.00E+00">
                  <c:v>1446.91</c:v>
                </c:pt>
                <c:pt idx="4663" formatCode="0.00E+00">
                  <c:v>1501.78</c:v>
                </c:pt>
                <c:pt idx="4664" formatCode="0.00E+00">
                  <c:v>1556.33</c:v>
                </c:pt>
                <c:pt idx="4665" formatCode="0.00E+00">
                  <c:v>1610.55</c:v>
                </c:pt>
                <c:pt idx="4666" formatCode="0.00E+00">
                  <c:v>1664.43</c:v>
                </c:pt>
                <c:pt idx="4667" formatCode="0.00E+00">
                  <c:v>1717.96</c:v>
                </c:pt>
                <c:pt idx="4668" formatCode="0.00E+00">
                  <c:v>1771.12</c:v>
                </c:pt>
                <c:pt idx="4669" formatCode="0.00E+00">
                  <c:v>1823.9</c:v>
                </c:pt>
                <c:pt idx="4670" formatCode="0.00E+00">
                  <c:v>1876.29</c:v>
                </c:pt>
                <c:pt idx="4671" formatCode="0.00E+00">
                  <c:v>1928.29</c:v>
                </c:pt>
                <c:pt idx="4672" formatCode="0.00E+00">
                  <c:v>1979.87</c:v>
                </c:pt>
                <c:pt idx="4673" formatCode="0.00E+00">
                  <c:v>2031.03</c:v>
                </c:pt>
                <c:pt idx="4674" formatCode="0.00E+00">
                  <c:v>2081.7600000000002</c:v>
                </c:pt>
                <c:pt idx="4675" formatCode="0.00E+00">
                  <c:v>2132.0500000000002</c:v>
                </c:pt>
                <c:pt idx="4676" formatCode="0.00E+00">
                  <c:v>2181.88</c:v>
                </c:pt>
                <c:pt idx="4677" formatCode="0.00E+00">
                  <c:v>2231.25</c:v>
                </c:pt>
                <c:pt idx="4678" formatCode="0.00E+00">
                  <c:v>2280.14</c:v>
                </c:pt>
                <c:pt idx="4679" formatCode="0.00E+00">
                  <c:v>2328.54</c:v>
                </c:pt>
                <c:pt idx="4680" formatCode="0.00E+00">
                  <c:v>2376.4499999999998</c:v>
                </c:pt>
                <c:pt idx="4681" formatCode="0.00E+00">
                  <c:v>2423.85</c:v>
                </c:pt>
                <c:pt idx="4682" formatCode="0.00E+00">
                  <c:v>2470.73</c:v>
                </c:pt>
                <c:pt idx="4683" formatCode="0.00E+00">
                  <c:v>2517.09</c:v>
                </c:pt>
                <c:pt idx="4684" formatCode="0.00E+00">
                  <c:v>2562.91</c:v>
                </c:pt>
                <c:pt idx="4685" formatCode="0.00E+00">
                  <c:v>2608.1799999999998</c:v>
                </c:pt>
                <c:pt idx="4686" formatCode="0.00E+00">
                  <c:v>2652.9</c:v>
                </c:pt>
                <c:pt idx="4687" formatCode="0.00E+00">
                  <c:v>2697.05</c:v>
                </c:pt>
                <c:pt idx="4688" formatCode="0.00E+00">
                  <c:v>2740.62</c:v>
                </c:pt>
                <c:pt idx="4689" formatCode="0.00E+00">
                  <c:v>2783.62</c:v>
                </c:pt>
                <c:pt idx="4690" formatCode="0.00E+00">
                  <c:v>2826.01</c:v>
                </c:pt>
                <c:pt idx="4691" formatCode="0.00E+00">
                  <c:v>2867.81</c:v>
                </c:pt>
                <c:pt idx="4692" formatCode="0.00E+00">
                  <c:v>2908.99</c:v>
                </c:pt>
                <c:pt idx="4693" formatCode="0.00E+00">
                  <c:v>2949.55</c:v>
                </c:pt>
                <c:pt idx="4694" formatCode="0.00E+00">
                  <c:v>2989.48</c:v>
                </c:pt>
                <c:pt idx="4695" formatCode="0.00E+00">
                  <c:v>3028.78</c:v>
                </c:pt>
                <c:pt idx="4696" formatCode="0.00E+00">
                  <c:v>3067.42</c:v>
                </c:pt>
                <c:pt idx="4697" formatCode="0.00E+00">
                  <c:v>3105.41</c:v>
                </c:pt>
                <c:pt idx="4698" formatCode="0.00E+00">
                  <c:v>3142.74</c:v>
                </c:pt>
                <c:pt idx="4699" formatCode="0.00E+00">
                  <c:v>3179.4</c:v>
                </c:pt>
                <c:pt idx="4700" formatCode="0.00E+00">
                  <c:v>3215.38</c:v>
                </c:pt>
                <c:pt idx="4701" formatCode="0.00E+00">
                  <c:v>3250.67</c:v>
                </c:pt>
                <c:pt idx="4702" formatCode="0.00E+00">
                  <c:v>3285.27</c:v>
                </c:pt>
                <c:pt idx="4703" formatCode="0.00E+00">
                  <c:v>3319.17</c:v>
                </c:pt>
                <c:pt idx="4704" formatCode="0.00E+00">
                  <c:v>3352.36</c:v>
                </c:pt>
                <c:pt idx="4705" formatCode="0.00E+00">
                  <c:v>3384.83</c:v>
                </c:pt>
                <c:pt idx="4706" formatCode="0.00E+00">
                  <c:v>3416.58</c:v>
                </c:pt>
                <c:pt idx="4707" formatCode="0.00E+00">
                  <c:v>3447.6</c:v>
                </c:pt>
                <c:pt idx="4708" formatCode="0.00E+00">
                  <c:v>3477.88</c:v>
                </c:pt>
                <c:pt idx="4709" formatCode="0.00E+00">
                  <c:v>3507.42</c:v>
                </c:pt>
                <c:pt idx="4710" formatCode="0.00E+00">
                  <c:v>3536.21</c:v>
                </c:pt>
                <c:pt idx="4711" formatCode="0.00E+00">
                  <c:v>3564.25</c:v>
                </c:pt>
                <c:pt idx="4712" formatCode="0.00E+00">
                  <c:v>3591.53</c:v>
                </c:pt>
                <c:pt idx="4713" formatCode="0.00E+00">
                  <c:v>3618.03</c:v>
                </c:pt>
                <c:pt idx="4714" formatCode="0.00E+00">
                  <c:v>3643.77</c:v>
                </c:pt>
                <c:pt idx="4715" formatCode="0.00E+00">
                  <c:v>3668.72</c:v>
                </c:pt>
                <c:pt idx="4716" formatCode="0.00E+00">
                  <c:v>3692.9</c:v>
                </c:pt>
                <c:pt idx="4717" formatCode="0.00E+00">
                  <c:v>3716.28</c:v>
                </c:pt>
                <c:pt idx="4718" formatCode="0.00E+00">
                  <c:v>3738.87</c:v>
                </c:pt>
                <c:pt idx="4719" formatCode="0.00E+00">
                  <c:v>3760.66</c:v>
                </c:pt>
                <c:pt idx="4720" formatCode="0.00E+00">
                  <c:v>3781.65</c:v>
                </c:pt>
                <c:pt idx="4721" formatCode="0.00E+00">
                  <c:v>3801.83</c:v>
                </c:pt>
                <c:pt idx="4722" formatCode="0.00E+00">
                  <c:v>3821.19</c:v>
                </c:pt>
                <c:pt idx="4723" formatCode="0.00E+00">
                  <c:v>3839.74</c:v>
                </c:pt>
                <c:pt idx="4724" formatCode="0.00E+00">
                  <c:v>3857.47</c:v>
                </c:pt>
                <c:pt idx="4725" formatCode="0.00E+00">
                  <c:v>3874.38</c:v>
                </c:pt>
                <c:pt idx="4726" formatCode="0.00E+00">
                  <c:v>3890.45</c:v>
                </c:pt>
                <c:pt idx="4727" formatCode="0.00E+00">
                  <c:v>3905.7</c:v>
                </c:pt>
                <c:pt idx="4728" formatCode="0.00E+00">
                  <c:v>3920.11</c:v>
                </c:pt>
                <c:pt idx="4729" formatCode="0.00E+00">
                  <c:v>3933.68</c:v>
                </c:pt>
                <c:pt idx="4730" formatCode="0.00E+00">
                  <c:v>3946.41</c:v>
                </c:pt>
                <c:pt idx="4731" formatCode="0.00E+00">
                  <c:v>3958.3</c:v>
                </c:pt>
                <c:pt idx="4732" formatCode="0.00E+00">
                  <c:v>3969.34</c:v>
                </c:pt>
                <c:pt idx="4733" formatCode="0.00E+00">
                  <c:v>3979.54</c:v>
                </c:pt>
                <c:pt idx="4734" formatCode="0.00E+00">
                  <c:v>3988.88</c:v>
                </c:pt>
                <c:pt idx="4735" formatCode="0.00E+00">
                  <c:v>3997.37</c:v>
                </c:pt>
                <c:pt idx="4736" formatCode="0.00E+00">
                  <c:v>4005.01</c:v>
                </c:pt>
                <c:pt idx="4737" formatCode="0.00E+00">
                  <c:v>4011.79</c:v>
                </c:pt>
                <c:pt idx="4738" formatCode="0.00E+00">
                  <c:v>4017.71</c:v>
                </c:pt>
                <c:pt idx="4739" formatCode="0.00E+00">
                  <c:v>4022.77</c:v>
                </c:pt>
                <c:pt idx="4740" formatCode="0.00E+00">
                  <c:v>4026.98</c:v>
                </c:pt>
                <c:pt idx="4741" formatCode="0.00E+00">
                  <c:v>4030.32</c:v>
                </c:pt>
                <c:pt idx="4742" formatCode="0.00E+00">
                  <c:v>4032.8</c:v>
                </c:pt>
                <c:pt idx="4743" formatCode="0.00E+00">
                  <c:v>4034.41</c:v>
                </c:pt>
                <c:pt idx="4744" formatCode="0.00E+00">
                  <c:v>4035.17</c:v>
                </c:pt>
                <c:pt idx="4745" formatCode="0.00E+00">
                  <c:v>4035.06</c:v>
                </c:pt>
                <c:pt idx="4746" formatCode="0.00E+00">
                  <c:v>4034.09</c:v>
                </c:pt>
                <c:pt idx="4747" formatCode="0.00E+00">
                  <c:v>4032.26</c:v>
                </c:pt>
                <c:pt idx="4748" formatCode="0.00E+00">
                  <c:v>4029.56</c:v>
                </c:pt>
                <c:pt idx="4749" formatCode="0.00E+00">
                  <c:v>4026</c:v>
                </c:pt>
                <c:pt idx="4750" formatCode="0.00E+00">
                  <c:v>4021.59</c:v>
                </c:pt>
                <c:pt idx="4751" formatCode="0.00E+00">
                  <c:v>4016.31</c:v>
                </c:pt>
                <c:pt idx="4752" formatCode="0.00E+00">
                  <c:v>4010.17</c:v>
                </c:pt>
                <c:pt idx="4753" formatCode="0.00E+00">
                  <c:v>4003.18</c:v>
                </c:pt>
                <c:pt idx="4754" formatCode="0.00E+00">
                  <c:v>3995.33</c:v>
                </c:pt>
                <c:pt idx="4755" formatCode="0.00E+00">
                  <c:v>3986.62</c:v>
                </c:pt>
                <c:pt idx="4756" formatCode="0.00E+00">
                  <c:v>3977.07</c:v>
                </c:pt>
                <c:pt idx="4757" formatCode="0.00E+00">
                  <c:v>3966.66</c:v>
                </c:pt>
                <c:pt idx="4758" formatCode="0.00E+00">
                  <c:v>3955.4</c:v>
                </c:pt>
                <c:pt idx="4759" formatCode="0.00E+00">
                  <c:v>3943.3</c:v>
                </c:pt>
                <c:pt idx="4760" formatCode="0.00E+00">
                  <c:v>3930.36</c:v>
                </c:pt>
                <c:pt idx="4761" formatCode="0.00E+00">
                  <c:v>3916.57</c:v>
                </c:pt>
                <c:pt idx="4762" formatCode="0.00E+00">
                  <c:v>3901.95</c:v>
                </c:pt>
                <c:pt idx="4763" formatCode="0.00E+00">
                  <c:v>3886.49</c:v>
                </c:pt>
                <c:pt idx="4764" formatCode="0.00E+00">
                  <c:v>3870.2</c:v>
                </c:pt>
                <c:pt idx="4765" formatCode="0.00E+00">
                  <c:v>3853.08</c:v>
                </c:pt>
                <c:pt idx="4766" formatCode="0.00E+00">
                  <c:v>3835.14</c:v>
                </c:pt>
                <c:pt idx="4767" formatCode="0.00E+00">
                  <c:v>3816.37</c:v>
                </c:pt>
                <c:pt idx="4768" formatCode="0.00E+00">
                  <c:v>3796.8</c:v>
                </c:pt>
                <c:pt idx="4769" formatCode="0.00E+00">
                  <c:v>3776.41</c:v>
                </c:pt>
                <c:pt idx="4770" formatCode="0.00E+00">
                  <c:v>3755.21</c:v>
                </c:pt>
                <c:pt idx="4771" formatCode="0.00E+00">
                  <c:v>3733.21</c:v>
                </c:pt>
                <c:pt idx="4772" formatCode="0.00E+00">
                  <c:v>3710.4</c:v>
                </c:pt>
                <c:pt idx="4773" formatCode="0.00E+00">
                  <c:v>3686.81</c:v>
                </c:pt>
                <c:pt idx="4774" formatCode="0.00E+00">
                  <c:v>3662.43</c:v>
                </c:pt>
                <c:pt idx="4775" formatCode="0.00E+00">
                  <c:v>3637.26</c:v>
                </c:pt>
                <c:pt idx="4776" formatCode="0.00E+00">
                  <c:v>3611.31</c:v>
                </c:pt>
                <c:pt idx="4777" formatCode="0.00E+00">
                  <c:v>3584.6</c:v>
                </c:pt>
                <c:pt idx="4778" formatCode="0.00E+00">
                  <c:v>3557.11</c:v>
                </c:pt>
                <c:pt idx="4779" formatCode="0.00E+00">
                  <c:v>3528.87</c:v>
                </c:pt>
                <c:pt idx="4780" formatCode="0.00E+00">
                  <c:v>3499.87</c:v>
                </c:pt>
                <c:pt idx="4781" formatCode="0.00E+00">
                  <c:v>3470.12</c:v>
                </c:pt>
                <c:pt idx="4782" formatCode="0.00E+00">
                  <c:v>3439.62</c:v>
                </c:pt>
                <c:pt idx="4783" formatCode="0.00E+00">
                  <c:v>3408.4</c:v>
                </c:pt>
                <c:pt idx="4784" formatCode="0.00E+00">
                  <c:v>3376.44</c:v>
                </c:pt>
                <c:pt idx="4785" formatCode="0.00E+00">
                  <c:v>3343.76</c:v>
                </c:pt>
                <c:pt idx="4786" formatCode="0.00E+00">
                  <c:v>3310.37</c:v>
                </c:pt>
                <c:pt idx="4787" formatCode="0.00E+00">
                  <c:v>3276.26</c:v>
                </c:pt>
                <c:pt idx="4788" formatCode="0.00E+00">
                  <c:v>3241.46</c:v>
                </c:pt>
                <c:pt idx="4789" formatCode="0.00E+00">
                  <c:v>3205.96</c:v>
                </c:pt>
                <c:pt idx="4790" formatCode="0.00E+00">
                  <c:v>3169.77</c:v>
                </c:pt>
                <c:pt idx="4791" formatCode="0.00E+00">
                  <c:v>3132.91</c:v>
                </c:pt>
                <c:pt idx="4792" formatCode="0.00E+00">
                  <c:v>3095.38</c:v>
                </c:pt>
                <c:pt idx="4793" formatCode="0.00E+00">
                  <c:v>3057.18</c:v>
                </c:pt>
                <c:pt idx="4794" formatCode="0.00E+00">
                  <c:v>3018.33</c:v>
                </c:pt>
                <c:pt idx="4795" formatCode="0.00E+00">
                  <c:v>2978.84</c:v>
                </c:pt>
                <c:pt idx="4796" formatCode="0.00E+00">
                  <c:v>2938.71</c:v>
                </c:pt>
                <c:pt idx="4797" formatCode="0.00E+00">
                  <c:v>2897.94</c:v>
                </c:pt>
                <c:pt idx="4798" formatCode="0.00E+00">
                  <c:v>2856.56</c:v>
                </c:pt>
                <c:pt idx="4799" formatCode="0.00E+00">
                  <c:v>2814.57</c:v>
                </c:pt>
                <c:pt idx="4800" formatCode="0.00E+00">
                  <c:v>2771.97</c:v>
                </c:pt>
                <c:pt idx="4801" formatCode="0.00E+00">
                  <c:v>2728.78</c:v>
                </c:pt>
                <c:pt idx="4802" formatCode="0.00E+00">
                  <c:v>2685.01</c:v>
                </c:pt>
                <c:pt idx="4803" formatCode="0.00E+00">
                  <c:v>2640.66</c:v>
                </c:pt>
                <c:pt idx="4804" formatCode="0.00E+00">
                  <c:v>2595.75</c:v>
                </c:pt>
                <c:pt idx="4805" formatCode="0.00E+00">
                  <c:v>2550.2800000000002</c:v>
                </c:pt>
                <c:pt idx="4806" formatCode="0.00E+00">
                  <c:v>2504.27</c:v>
                </c:pt>
                <c:pt idx="4807" formatCode="0.00E+00">
                  <c:v>2457.7199999999998</c:v>
                </c:pt>
                <c:pt idx="4808" formatCode="0.00E+00">
                  <c:v>2410.64</c:v>
                </c:pt>
                <c:pt idx="4809" formatCode="0.00E+00">
                  <c:v>2363.0500000000002</c:v>
                </c:pt>
                <c:pt idx="4810" formatCode="0.00E+00">
                  <c:v>2314.9499999999998</c:v>
                </c:pt>
                <c:pt idx="4811" formatCode="0.00E+00">
                  <c:v>2266.36</c:v>
                </c:pt>
                <c:pt idx="4812" formatCode="0.00E+00">
                  <c:v>2217.2800000000002</c:v>
                </c:pt>
                <c:pt idx="4813" formatCode="0.00E+00">
                  <c:v>2167.7199999999998</c:v>
                </c:pt>
                <c:pt idx="4814" formatCode="0.00E+00">
                  <c:v>2117.6999999999998</c:v>
                </c:pt>
                <c:pt idx="4815" formatCode="0.00E+00">
                  <c:v>2067.23</c:v>
                </c:pt>
                <c:pt idx="4816" formatCode="0.00E+00">
                  <c:v>2016.32</c:v>
                </c:pt>
                <c:pt idx="4817" formatCode="0.00E+00">
                  <c:v>1964.98</c:v>
                </c:pt>
                <c:pt idx="4818" formatCode="0.00E+00">
                  <c:v>1913.21</c:v>
                </c:pt>
                <c:pt idx="4819" formatCode="0.00E+00">
                  <c:v>1861.03</c:v>
                </c:pt>
                <c:pt idx="4820" formatCode="0.00E+00">
                  <c:v>1808.46</c:v>
                </c:pt>
                <c:pt idx="4821" formatCode="0.00E+00">
                  <c:v>1755.5</c:v>
                </c:pt>
                <c:pt idx="4822" formatCode="0.00E+00">
                  <c:v>1702.16</c:v>
                </c:pt>
                <c:pt idx="4823" formatCode="0.00E+00">
                  <c:v>1648.46</c:v>
                </c:pt>
                <c:pt idx="4824" formatCode="0.00E+00">
                  <c:v>1594.41</c:v>
                </c:pt>
                <c:pt idx="4825" formatCode="0.00E+00">
                  <c:v>1540.01</c:v>
                </c:pt>
                <c:pt idx="4826" formatCode="0.00E+00">
                  <c:v>1485.28</c:v>
                </c:pt>
                <c:pt idx="4827" formatCode="0.00E+00">
                  <c:v>1430.24</c:v>
                </c:pt>
                <c:pt idx="4828" formatCode="0.00E+00">
                  <c:v>1374.89</c:v>
                </c:pt>
                <c:pt idx="4829" formatCode="0.00E+00">
                  <c:v>1319.25</c:v>
                </c:pt>
                <c:pt idx="4830" formatCode="0.00E+00">
                  <c:v>1263.32</c:v>
                </c:pt>
                <c:pt idx="4831" formatCode="0.00E+00">
                  <c:v>1207.1199999999999</c:v>
                </c:pt>
                <c:pt idx="4832" formatCode="0.00E+00">
                  <c:v>1150.67</c:v>
                </c:pt>
                <c:pt idx="4833" formatCode="0.00E+00">
                  <c:v>1093.96</c:v>
                </c:pt>
                <c:pt idx="4834" formatCode="0.00E+00">
                  <c:v>1037.03</c:v>
                </c:pt>
                <c:pt idx="4835">
                  <c:v>979.86900000000003</c:v>
                </c:pt>
                <c:pt idx="4836">
                  <c:v>922.50099999999998</c:v>
                </c:pt>
                <c:pt idx="4837">
                  <c:v>864.93399999999997</c:v>
                </c:pt>
                <c:pt idx="4838">
                  <c:v>807.18299999999999</c:v>
                </c:pt>
                <c:pt idx="4839">
                  <c:v>749.25800000000004</c:v>
                </c:pt>
                <c:pt idx="4840">
                  <c:v>691.173</c:v>
                </c:pt>
                <c:pt idx="4841">
                  <c:v>632.93899999999996</c:v>
                </c:pt>
                <c:pt idx="4842">
                  <c:v>574.57100000000003</c:v>
                </c:pt>
                <c:pt idx="4843">
                  <c:v>516.07899999999995</c:v>
                </c:pt>
                <c:pt idx="4844">
                  <c:v>457.476</c:v>
                </c:pt>
                <c:pt idx="4845">
                  <c:v>398.77600000000001</c:v>
                </c:pt>
                <c:pt idx="4846">
                  <c:v>339.99</c:v>
                </c:pt>
                <c:pt idx="4847">
                  <c:v>281.13</c:v>
                </c:pt>
                <c:pt idx="4848">
                  <c:v>222.21100000000001</c:v>
                </c:pt>
                <c:pt idx="4849">
                  <c:v>163.24299999999999</c:v>
                </c:pt>
                <c:pt idx="4850">
                  <c:v>104.241</c:v>
                </c:pt>
                <c:pt idx="4851">
                  <c:v>45.216299999999997</c:v>
                </c:pt>
                <c:pt idx="4852">
                  <c:v>-13.818099999999999</c:v>
                </c:pt>
                <c:pt idx="4853">
                  <c:v>-72.849599999999995</c:v>
                </c:pt>
                <c:pt idx="4854">
                  <c:v>-131.86600000000001</c:v>
                </c:pt>
                <c:pt idx="4855">
                  <c:v>-190.85400000000001</c:v>
                </c:pt>
                <c:pt idx="4856">
                  <c:v>-249.80199999999999</c:v>
                </c:pt>
                <c:pt idx="4857">
                  <c:v>-308.69600000000003</c:v>
                </c:pt>
                <c:pt idx="4858">
                  <c:v>-367.52499999999998</c:v>
                </c:pt>
                <c:pt idx="4859">
                  <c:v>-426.274</c:v>
                </c:pt>
                <c:pt idx="4860">
                  <c:v>-484.93299999999999</c:v>
                </c:pt>
                <c:pt idx="4861">
                  <c:v>-543.48900000000003</c:v>
                </c:pt>
                <c:pt idx="4862">
                  <c:v>-601.928</c:v>
                </c:pt>
                <c:pt idx="4863">
                  <c:v>-660.23800000000006</c:v>
                </c:pt>
                <c:pt idx="4864">
                  <c:v>-718.40700000000004</c:v>
                </c:pt>
                <c:pt idx="4865">
                  <c:v>-776.42200000000003</c:v>
                </c:pt>
                <c:pt idx="4866">
                  <c:v>-834.27099999999996</c:v>
                </c:pt>
                <c:pt idx="4867">
                  <c:v>-891.94299999999998</c:v>
                </c:pt>
                <c:pt idx="4868">
                  <c:v>-949.423</c:v>
                </c:pt>
                <c:pt idx="4869" formatCode="0.00E+00">
                  <c:v>-1006.7</c:v>
                </c:pt>
                <c:pt idx="4870" formatCode="0.00E+00">
                  <c:v>-1063.76</c:v>
                </c:pt>
                <c:pt idx="4871" formatCode="0.00E+00">
                  <c:v>-1120.5999999999999</c:v>
                </c:pt>
                <c:pt idx="4872" formatCode="0.00E+00">
                  <c:v>-1177.19</c:v>
                </c:pt>
                <c:pt idx="4873" formatCode="0.00E+00">
                  <c:v>-1233.53</c:v>
                </c:pt>
                <c:pt idx="4874" formatCode="0.00E+00">
                  <c:v>-1289.6099999999999</c:v>
                </c:pt>
                <c:pt idx="4875" formatCode="0.00E+00">
                  <c:v>-1345.42</c:v>
                </c:pt>
                <c:pt idx="4876" formatCode="0.00E+00">
                  <c:v>-1400.93</c:v>
                </c:pt>
                <c:pt idx="4877" formatCode="0.00E+00">
                  <c:v>-1456.15</c:v>
                </c:pt>
                <c:pt idx="4878" formatCode="0.00E+00">
                  <c:v>-1511.05</c:v>
                </c:pt>
                <c:pt idx="4879" formatCode="0.00E+00">
                  <c:v>-1565.63</c:v>
                </c:pt>
                <c:pt idx="4880" formatCode="0.00E+00">
                  <c:v>-1619.88</c:v>
                </c:pt>
                <c:pt idx="4881" formatCode="0.00E+00">
                  <c:v>-1673.78</c:v>
                </c:pt>
                <c:pt idx="4882" formatCode="0.00E+00">
                  <c:v>-1727.32</c:v>
                </c:pt>
                <c:pt idx="4883" formatCode="0.00E+00">
                  <c:v>-1780.49</c:v>
                </c:pt>
                <c:pt idx="4884" formatCode="0.00E+00">
                  <c:v>-1833.28</c:v>
                </c:pt>
                <c:pt idx="4885" formatCode="0.00E+00">
                  <c:v>-1885.68</c:v>
                </c:pt>
                <c:pt idx="4886" formatCode="0.00E+00">
                  <c:v>-1937.67</c:v>
                </c:pt>
                <c:pt idx="4887" formatCode="0.00E+00">
                  <c:v>-1989.25</c:v>
                </c:pt>
                <c:pt idx="4888" formatCode="0.00E+00">
                  <c:v>-2040.41</c:v>
                </c:pt>
                <c:pt idx="4889" formatCode="0.00E+00">
                  <c:v>-2091.12</c:v>
                </c:pt>
                <c:pt idx="4890" formatCode="0.00E+00">
                  <c:v>-2141.39</c:v>
                </c:pt>
                <c:pt idx="4891" formatCode="0.00E+00">
                  <c:v>-2191.21</c:v>
                </c:pt>
                <c:pt idx="4892" formatCode="0.00E+00">
                  <c:v>-2240.5500000000002</c:v>
                </c:pt>
                <c:pt idx="4893" formatCode="0.00E+00">
                  <c:v>-2289.41</c:v>
                </c:pt>
                <c:pt idx="4894" formatCode="0.00E+00">
                  <c:v>-2337.79</c:v>
                </c:pt>
                <c:pt idx="4895" formatCode="0.00E+00">
                  <c:v>-2385.66</c:v>
                </c:pt>
                <c:pt idx="4896" formatCode="0.00E+00">
                  <c:v>-2433.02</c:v>
                </c:pt>
                <c:pt idx="4897" formatCode="0.00E+00">
                  <c:v>-2479.87</c:v>
                </c:pt>
                <c:pt idx="4898" formatCode="0.00E+00">
                  <c:v>-2526.1799999999998</c:v>
                </c:pt>
                <c:pt idx="4899" formatCode="0.00E+00">
                  <c:v>-2571.9499999999998</c:v>
                </c:pt>
                <c:pt idx="4900" formatCode="0.00E+00">
                  <c:v>-2617.17</c:v>
                </c:pt>
                <c:pt idx="4901" formatCode="0.00E+00">
                  <c:v>-2661.83</c:v>
                </c:pt>
                <c:pt idx="4902" formatCode="0.00E+00">
                  <c:v>-2705.92</c:v>
                </c:pt>
                <c:pt idx="4903" formatCode="0.00E+00">
                  <c:v>-2749.43</c:v>
                </c:pt>
                <c:pt idx="4904" formatCode="0.00E+00">
                  <c:v>-2792.35</c:v>
                </c:pt>
                <c:pt idx="4905" formatCode="0.00E+00">
                  <c:v>-2834.68</c:v>
                </c:pt>
                <c:pt idx="4906" formatCode="0.00E+00">
                  <c:v>-2876.4</c:v>
                </c:pt>
                <c:pt idx="4907" formatCode="0.00E+00">
                  <c:v>-2917.5</c:v>
                </c:pt>
                <c:pt idx="4908" formatCode="0.00E+00">
                  <c:v>-2957.98</c:v>
                </c:pt>
                <c:pt idx="4909" formatCode="0.00E+00">
                  <c:v>-2997.82</c:v>
                </c:pt>
                <c:pt idx="4910" formatCode="0.00E+00">
                  <c:v>-3037.03</c:v>
                </c:pt>
                <c:pt idx="4911" formatCode="0.00E+00">
                  <c:v>-3075.58</c:v>
                </c:pt>
                <c:pt idx="4912" formatCode="0.00E+00">
                  <c:v>-3113.48</c:v>
                </c:pt>
                <c:pt idx="4913" formatCode="0.00E+00">
                  <c:v>-3150.71</c:v>
                </c:pt>
                <c:pt idx="4914" formatCode="0.00E+00">
                  <c:v>-3187.26</c:v>
                </c:pt>
                <c:pt idx="4915" formatCode="0.00E+00">
                  <c:v>-3223.14</c:v>
                </c:pt>
                <c:pt idx="4916" formatCode="0.00E+00">
                  <c:v>-3258.32</c:v>
                </c:pt>
                <c:pt idx="4917" formatCode="0.00E+00">
                  <c:v>-3292.8</c:v>
                </c:pt>
                <c:pt idx="4918" formatCode="0.00E+00">
                  <c:v>-3326.58</c:v>
                </c:pt>
                <c:pt idx="4919" formatCode="0.00E+00">
                  <c:v>-3359.65</c:v>
                </c:pt>
                <c:pt idx="4920" formatCode="0.00E+00">
                  <c:v>-3392</c:v>
                </c:pt>
                <c:pt idx="4921" formatCode="0.00E+00">
                  <c:v>-3423.63</c:v>
                </c:pt>
                <c:pt idx="4922" formatCode="0.00E+00">
                  <c:v>-3454.52</c:v>
                </c:pt>
                <c:pt idx="4923" formatCode="0.00E+00">
                  <c:v>-3484.67</c:v>
                </c:pt>
                <c:pt idx="4924" formatCode="0.00E+00">
                  <c:v>-3514.08</c:v>
                </c:pt>
                <c:pt idx="4925" formatCode="0.00E+00">
                  <c:v>-3542.73</c:v>
                </c:pt>
                <c:pt idx="4926" formatCode="0.00E+00">
                  <c:v>-3570.62</c:v>
                </c:pt>
                <c:pt idx="4927" formatCode="0.00E+00">
                  <c:v>-3597.75</c:v>
                </c:pt>
                <c:pt idx="4928" formatCode="0.00E+00">
                  <c:v>-3624.11</c:v>
                </c:pt>
                <c:pt idx="4929" formatCode="0.00E+00">
                  <c:v>-3649.7</c:v>
                </c:pt>
                <c:pt idx="4930" formatCode="0.00E+00">
                  <c:v>-3674.5</c:v>
                </c:pt>
                <c:pt idx="4931" formatCode="0.00E+00">
                  <c:v>-3698.52</c:v>
                </c:pt>
                <c:pt idx="4932" formatCode="0.00E+00">
                  <c:v>-3721.75</c:v>
                </c:pt>
                <c:pt idx="4933" formatCode="0.00E+00">
                  <c:v>-3744.18</c:v>
                </c:pt>
                <c:pt idx="4934" formatCode="0.00E+00">
                  <c:v>-3765.81</c:v>
                </c:pt>
                <c:pt idx="4935" formatCode="0.00E+00">
                  <c:v>-3786.63</c:v>
                </c:pt>
                <c:pt idx="4936" formatCode="0.00E+00">
                  <c:v>-3806.64</c:v>
                </c:pt>
                <c:pt idx="4937" formatCode="0.00E+00">
                  <c:v>-3825.84</c:v>
                </c:pt>
                <c:pt idx="4938" formatCode="0.00E+00">
                  <c:v>-3844.22</c:v>
                </c:pt>
                <c:pt idx="4939" formatCode="0.00E+00">
                  <c:v>-3861.77</c:v>
                </c:pt>
                <c:pt idx="4940" formatCode="0.00E+00">
                  <c:v>-3878.5</c:v>
                </c:pt>
                <c:pt idx="4941" formatCode="0.00E+00">
                  <c:v>-3894.4</c:v>
                </c:pt>
                <c:pt idx="4942" formatCode="0.00E+00">
                  <c:v>-3909.47</c:v>
                </c:pt>
                <c:pt idx="4943" formatCode="0.00E+00">
                  <c:v>-3923.69</c:v>
                </c:pt>
                <c:pt idx="4944" formatCode="0.00E+00">
                  <c:v>-3937.08</c:v>
                </c:pt>
                <c:pt idx="4945" formatCode="0.00E+00">
                  <c:v>-3949.63</c:v>
                </c:pt>
                <c:pt idx="4946" formatCode="0.00E+00">
                  <c:v>-3961.33</c:v>
                </c:pt>
                <c:pt idx="4947" formatCode="0.00E+00">
                  <c:v>-3972.19</c:v>
                </c:pt>
                <c:pt idx="4948" formatCode="0.00E+00">
                  <c:v>-3982.19</c:v>
                </c:pt>
                <c:pt idx="4949" formatCode="0.00E+00">
                  <c:v>-3991.34</c:v>
                </c:pt>
                <c:pt idx="4950" formatCode="0.00E+00">
                  <c:v>-3999.63</c:v>
                </c:pt>
                <c:pt idx="4951" formatCode="0.00E+00">
                  <c:v>-4007.08</c:v>
                </c:pt>
                <c:pt idx="4952" formatCode="0.00E+00">
                  <c:v>-4013.66</c:v>
                </c:pt>
                <c:pt idx="4953" formatCode="0.00E+00">
                  <c:v>-4019.38</c:v>
                </c:pt>
                <c:pt idx="4954" formatCode="0.00E+00">
                  <c:v>-4024.25</c:v>
                </c:pt>
                <c:pt idx="4955" formatCode="0.00E+00">
                  <c:v>-4028.25</c:v>
                </c:pt>
                <c:pt idx="4956" formatCode="0.00E+00">
                  <c:v>-4031.39</c:v>
                </c:pt>
                <c:pt idx="4957" formatCode="0.00E+00">
                  <c:v>-4033.67</c:v>
                </c:pt>
                <c:pt idx="4958" formatCode="0.00E+00">
                  <c:v>-4035.08</c:v>
                </c:pt>
                <c:pt idx="4959" formatCode="0.00E+00">
                  <c:v>-4035.63</c:v>
                </c:pt>
                <c:pt idx="4960" formatCode="0.00E+00">
                  <c:v>-4035.32</c:v>
                </c:pt>
                <c:pt idx="4961" formatCode="0.00E+00">
                  <c:v>-4034.14</c:v>
                </c:pt>
                <c:pt idx="4962" formatCode="0.00E+00">
                  <c:v>-4032.1</c:v>
                </c:pt>
                <c:pt idx="4963" formatCode="0.00E+00">
                  <c:v>-4029.2</c:v>
                </c:pt>
                <c:pt idx="4964" formatCode="0.00E+00">
                  <c:v>-4025.43</c:v>
                </c:pt>
                <c:pt idx="4965" formatCode="0.00E+00">
                  <c:v>-4020.81</c:v>
                </c:pt>
                <c:pt idx="4966" formatCode="0.00E+00">
                  <c:v>-4015.32</c:v>
                </c:pt>
                <c:pt idx="4967" formatCode="0.00E+00">
                  <c:v>-4008.97</c:v>
                </c:pt>
                <c:pt idx="4968" formatCode="0.00E+00">
                  <c:v>-4001.77</c:v>
                </c:pt>
                <c:pt idx="4969" formatCode="0.00E+00">
                  <c:v>-3993.71</c:v>
                </c:pt>
                <c:pt idx="4970" formatCode="0.00E+00">
                  <c:v>-3984.79</c:v>
                </c:pt>
                <c:pt idx="4971" formatCode="0.00E+00">
                  <c:v>-3975.03</c:v>
                </c:pt>
                <c:pt idx="4972" formatCode="0.00E+00">
                  <c:v>-3964.41</c:v>
                </c:pt>
                <c:pt idx="4973" formatCode="0.00E+00">
                  <c:v>-3952.94</c:v>
                </c:pt>
                <c:pt idx="4974" formatCode="0.00E+00">
                  <c:v>-3940.63</c:v>
                </c:pt>
                <c:pt idx="4975" formatCode="0.00E+00">
                  <c:v>-3927.47</c:v>
                </c:pt>
                <c:pt idx="4976" formatCode="0.00E+00">
                  <c:v>-3913.48</c:v>
                </c:pt>
                <c:pt idx="4977" formatCode="0.00E+00">
                  <c:v>-3898.64</c:v>
                </c:pt>
                <c:pt idx="4978" formatCode="0.00E+00">
                  <c:v>-3882.98</c:v>
                </c:pt>
                <c:pt idx="4979" formatCode="0.00E+00">
                  <c:v>-3866.48</c:v>
                </c:pt>
                <c:pt idx="4980" formatCode="0.00E+00">
                  <c:v>-3849.15</c:v>
                </c:pt>
                <c:pt idx="4981" formatCode="0.00E+00">
                  <c:v>-3831</c:v>
                </c:pt>
                <c:pt idx="4982" formatCode="0.00E+00">
                  <c:v>-3812.03</c:v>
                </c:pt>
                <c:pt idx="4983" formatCode="0.00E+00">
                  <c:v>-3792.25</c:v>
                </c:pt>
                <c:pt idx="4984" formatCode="0.00E+00">
                  <c:v>-3771.66</c:v>
                </c:pt>
                <c:pt idx="4985" formatCode="0.00E+00">
                  <c:v>-3750.25</c:v>
                </c:pt>
                <c:pt idx="4986" formatCode="0.00E+00">
                  <c:v>-3728.05</c:v>
                </c:pt>
                <c:pt idx="4987" formatCode="0.00E+00">
                  <c:v>-3705.04</c:v>
                </c:pt>
                <c:pt idx="4988" formatCode="0.00E+00">
                  <c:v>-3681.25</c:v>
                </c:pt>
                <c:pt idx="4989" formatCode="0.00E+00">
                  <c:v>-3656.67</c:v>
                </c:pt>
                <c:pt idx="4990" formatCode="0.00E+00">
                  <c:v>-3631.3</c:v>
                </c:pt>
                <c:pt idx="4991" formatCode="0.00E+00">
                  <c:v>-3605.16</c:v>
                </c:pt>
                <c:pt idx="4992" formatCode="0.00E+00">
                  <c:v>-3578.25</c:v>
                </c:pt>
                <c:pt idx="4993" formatCode="0.00E+00">
                  <c:v>-3550.57</c:v>
                </c:pt>
                <c:pt idx="4994" formatCode="0.00E+00">
                  <c:v>-3522.13</c:v>
                </c:pt>
                <c:pt idx="4995" formatCode="0.00E+00">
                  <c:v>-3492.94</c:v>
                </c:pt>
                <c:pt idx="4996" formatCode="0.00E+00">
                  <c:v>-3463</c:v>
                </c:pt>
                <c:pt idx="4997" formatCode="0.00E+00">
                  <c:v>-3432.32</c:v>
                </c:pt>
                <c:pt idx="4998" formatCode="0.00E+00">
                  <c:v>-3400.91</c:v>
                </c:pt>
                <c:pt idx="4999" formatCode="0.00E+00">
                  <c:v>-3368.77</c:v>
                </c:pt>
                <c:pt idx="5000" formatCode="0.00E+00">
                  <c:v>-3335.9</c:v>
                </c:pt>
                <c:pt idx="5001" formatCode="0.00E+00">
                  <c:v>-3302.33</c:v>
                </c:pt>
                <c:pt idx="5002" formatCode="0.00E+00">
                  <c:v>-3268.05</c:v>
                </c:pt>
                <c:pt idx="5003" formatCode="0.00E+00">
                  <c:v>-3233.07</c:v>
                </c:pt>
                <c:pt idx="5004" formatCode="0.00E+00">
                  <c:v>-3197.39</c:v>
                </c:pt>
                <c:pt idx="5005" formatCode="0.00E+00">
                  <c:v>-3161.04</c:v>
                </c:pt>
                <c:pt idx="5006" formatCode="0.00E+00">
                  <c:v>-3124.01</c:v>
                </c:pt>
                <c:pt idx="5007" formatCode="0.00E+00">
                  <c:v>-3086.31</c:v>
                </c:pt>
                <c:pt idx="5008" formatCode="0.00E+00">
                  <c:v>-3047.95</c:v>
                </c:pt>
                <c:pt idx="5009" formatCode="0.00E+00">
                  <c:v>-3008.94</c:v>
                </c:pt>
                <c:pt idx="5010" formatCode="0.00E+00">
                  <c:v>-2969.28</c:v>
                </c:pt>
                <c:pt idx="5011" formatCode="0.00E+00">
                  <c:v>-2928.99</c:v>
                </c:pt>
                <c:pt idx="5012" formatCode="0.00E+00">
                  <c:v>-2888.08</c:v>
                </c:pt>
                <c:pt idx="5013" formatCode="0.00E+00">
                  <c:v>-2846.55</c:v>
                </c:pt>
                <c:pt idx="5014" formatCode="0.00E+00">
                  <c:v>-2804.41</c:v>
                </c:pt>
                <c:pt idx="5015" formatCode="0.00E+00">
                  <c:v>-2761.66</c:v>
                </c:pt>
                <c:pt idx="5016" formatCode="0.00E+00">
                  <c:v>-2718.33</c:v>
                </c:pt>
                <c:pt idx="5017" formatCode="0.00E+00">
                  <c:v>-2674.42</c:v>
                </c:pt>
                <c:pt idx="5018" formatCode="0.00E+00">
                  <c:v>-2629.94</c:v>
                </c:pt>
                <c:pt idx="5019" formatCode="0.00E+00">
                  <c:v>-2584.89</c:v>
                </c:pt>
                <c:pt idx="5020" formatCode="0.00E+00">
                  <c:v>-2539.29</c:v>
                </c:pt>
                <c:pt idx="5021" formatCode="0.00E+00">
                  <c:v>-2493.15</c:v>
                </c:pt>
                <c:pt idx="5022" formatCode="0.00E+00">
                  <c:v>-2446.48</c:v>
                </c:pt>
                <c:pt idx="5023" formatCode="0.00E+00">
                  <c:v>-2399.2800000000002</c:v>
                </c:pt>
                <c:pt idx="5024" formatCode="0.00E+00">
                  <c:v>-2351.5700000000002</c:v>
                </c:pt>
                <c:pt idx="5025" formatCode="0.00E+00">
                  <c:v>-2303.36</c:v>
                </c:pt>
                <c:pt idx="5026" formatCode="0.00E+00">
                  <c:v>-2254.65</c:v>
                </c:pt>
                <c:pt idx="5027" formatCode="0.00E+00">
                  <c:v>-2205.4699999999998</c:v>
                </c:pt>
                <c:pt idx="5028" formatCode="0.00E+00">
                  <c:v>-2155.81</c:v>
                </c:pt>
                <c:pt idx="5029" formatCode="0.00E+00">
                  <c:v>-2105.69</c:v>
                </c:pt>
                <c:pt idx="5030" formatCode="0.00E+00">
                  <c:v>-2055.13</c:v>
                </c:pt>
                <c:pt idx="5031" formatCode="0.00E+00">
                  <c:v>-2004.12</c:v>
                </c:pt>
                <c:pt idx="5032" formatCode="0.00E+00">
                  <c:v>-1952.69</c:v>
                </c:pt>
                <c:pt idx="5033" formatCode="0.00E+00">
                  <c:v>-1900.84</c:v>
                </c:pt>
                <c:pt idx="5034" formatCode="0.00E+00">
                  <c:v>-1848.58</c:v>
                </c:pt>
                <c:pt idx="5035" formatCode="0.00E+00">
                  <c:v>-1795.93</c:v>
                </c:pt>
                <c:pt idx="5036" formatCode="0.00E+00">
                  <c:v>-1742.9</c:v>
                </c:pt>
                <c:pt idx="5037" formatCode="0.00E+00">
                  <c:v>-1689.49</c:v>
                </c:pt>
                <c:pt idx="5038" formatCode="0.00E+00">
                  <c:v>-1635.72</c:v>
                </c:pt>
                <c:pt idx="5039" formatCode="0.00E+00">
                  <c:v>-1581.6</c:v>
                </c:pt>
                <c:pt idx="5040" formatCode="0.00E+00">
                  <c:v>-1527.15</c:v>
                </c:pt>
                <c:pt idx="5041" formatCode="0.00E+00">
                  <c:v>-1472.37</c:v>
                </c:pt>
                <c:pt idx="5042" formatCode="0.00E+00">
                  <c:v>-1417.28</c:v>
                </c:pt>
                <c:pt idx="5043" formatCode="0.00E+00">
                  <c:v>-1361.88</c:v>
                </c:pt>
                <c:pt idx="5044" formatCode="0.00E+00">
                  <c:v>-1306.2</c:v>
                </c:pt>
                <c:pt idx="5045" formatCode="0.00E+00">
                  <c:v>-1250.23</c:v>
                </c:pt>
                <c:pt idx="5046" formatCode="0.00E+00">
                  <c:v>-1194</c:v>
                </c:pt>
                <c:pt idx="5047" formatCode="0.00E+00">
                  <c:v>-1137.52</c:v>
                </c:pt>
                <c:pt idx="5048" formatCode="0.00E+00">
                  <c:v>-1080.79</c:v>
                </c:pt>
                <c:pt idx="5049" formatCode="0.00E+00">
                  <c:v>-1023.83</c:v>
                </c:pt>
                <c:pt idx="5050">
                  <c:v>-966.65899999999999</c:v>
                </c:pt>
                <c:pt idx="5051">
                  <c:v>-909.27800000000002</c:v>
                </c:pt>
                <c:pt idx="5052">
                  <c:v>-851.70399999999995</c:v>
                </c:pt>
                <c:pt idx="5053">
                  <c:v>-793.94899999999996</c:v>
                </c:pt>
                <c:pt idx="5054">
                  <c:v>-736.024</c:v>
                </c:pt>
                <c:pt idx="5055">
                  <c:v>-677.94399999999996</c:v>
                </c:pt>
                <c:pt idx="5056">
                  <c:v>-619.72</c:v>
                </c:pt>
                <c:pt idx="5057">
                  <c:v>-561.36599999999999</c:v>
                </c:pt>
                <c:pt idx="5058">
                  <c:v>-502.892</c:v>
                </c:pt>
                <c:pt idx="5059">
                  <c:v>-444.31200000000001</c:v>
                </c:pt>
                <c:pt idx="5060">
                  <c:v>-385.63799999999998</c:v>
                </c:pt>
                <c:pt idx="5061">
                  <c:v>-326.88299999999998</c:v>
                </c:pt>
                <c:pt idx="5062">
                  <c:v>-268.06</c:v>
                </c:pt>
                <c:pt idx="5063">
                  <c:v>-209.18100000000001</c:v>
                </c:pt>
                <c:pt idx="5064">
                  <c:v>-150.25800000000001</c:v>
                </c:pt>
                <c:pt idx="5065">
                  <c:v>-91.305199999999999</c:v>
                </c:pt>
                <c:pt idx="5066">
                  <c:v>-32.334200000000003</c:v>
                </c:pt>
                <c:pt idx="5067">
                  <c:v>26.642399999999999</c:v>
                </c:pt>
                <c:pt idx="5068">
                  <c:v>85.611800000000002</c:v>
                </c:pt>
                <c:pt idx="5069">
                  <c:v>144.56100000000001</c:v>
                </c:pt>
                <c:pt idx="5070">
                  <c:v>203.47900000000001</c:v>
                </c:pt>
                <c:pt idx="5071">
                  <c:v>262.351</c:v>
                </c:pt>
                <c:pt idx="5072">
                  <c:v>321.16500000000002</c:v>
                </c:pt>
                <c:pt idx="5073">
                  <c:v>379.90800000000002</c:v>
                </c:pt>
                <c:pt idx="5074">
                  <c:v>438.56900000000002</c:v>
                </c:pt>
                <c:pt idx="5075">
                  <c:v>497.13499999999999</c:v>
                </c:pt>
                <c:pt idx="5076">
                  <c:v>555.59199999999998</c:v>
                </c:pt>
                <c:pt idx="5077">
                  <c:v>613.92899999999997</c:v>
                </c:pt>
                <c:pt idx="5078">
                  <c:v>672.13199999999995</c:v>
                </c:pt>
                <c:pt idx="5079">
                  <c:v>730.19</c:v>
                </c:pt>
                <c:pt idx="5080">
                  <c:v>788.09</c:v>
                </c:pt>
                <c:pt idx="5081">
                  <c:v>845.82</c:v>
                </c:pt>
                <c:pt idx="5082">
                  <c:v>903.36699999999996</c:v>
                </c:pt>
                <c:pt idx="5083">
                  <c:v>960.72</c:v>
                </c:pt>
                <c:pt idx="5084" formatCode="0.00E+00">
                  <c:v>1017.86</c:v>
                </c:pt>
                <c:pt idx="5085" formatCode="0.00E+00">
                  <c:v>1074.79</c:v>
                </c:pt>
                <c:pt idx="5086" formatCode="0.00E+00">
                  <c:v>1131.48</c:v>
                </c:pt>
                <c:pt idx="5087" formatCode="0.00E+00">
                  <c:v>1187.93</c:v>
                </c:pt>
                <c:pt idx="5088" formatCode="0.00E+00">
                  <c:v>1244.1300000000001</c:v>
                </c:pt>
                <c:pt idx="5089" formatCode="0.00E+00">
                  <c:v>1300.05</c:v>
                </c:pt>
                <c:pt idx="5090" formatCode="0.00E+00">
                  <c:v>1355.7</c:v>
                </c:pt>
                <c:pt idx="5091" formatCode="0.00E+00">
                  <c:v>1411.06</c:v>
                </c:pt>
                <c:pt idx="5092" formatCode="0.00E+00">
                  <c:v>1466.11</c:v>
                </c:pt>
                <c:pt idx="5093" formatCode="0.00E+00">
                  <c:v>1520.84</c:v>
                </c:pt>
                <c:pt idx="5094" formatCode="0.00E+00">
                  <c:v>1575.25</c:v>
                </c:pt>
                <c:pt idx="5095" formatCode="0.00E+00">
                  <c:v>1629.32</c:v>
                </c:pt>
                <c:pt idx="5096" formatCode="0.00E+00">
                  <c:v>1683.04</c:v>
                </c:pt>
                <c:pt idx="5097" formatCode="0.00E+00">
                  <c:v>1736.4</c:v>
                </c:pt>
                <c:pt idx="5098" formatCode="0.00E+00">
                  <c:v>1789.38</c:v>
                </c:pt>
                <c:pt idx="5099" formatCode="0.00E+00">
                  <c:v>1841.98</c:v>
                </c:pt>
                <c:pt idx="5100" formatCode="0.00E+00">
                  <c:v>1894.18</c:v>
                </c:pt>
                <c:pt idx="5101" formatCode="0.00E+00">
                  <c:v>1945.98</c:v>
                </c:pt>
                <c:pt idx="5102" formatCode="0.00E+00">
                  <c:v>1997.35</c:v>
                </c:pt>
                <c:pt idx="5103" formatCode="0.00E+00">
                  <c:v>2048.3000000000002</c:v>
                </c:pt>
                <c:pt idx="5104" formatCode="0.00E+00">
                  <c:v>2098.81</c:v>
                </c:pt>
                <c:pt idx="5105" formatCode="0.00E+00">
                  <c:v>2148.87</c:v>
                </c:pt>
                <c:pt idx="5106" formatCode="0.00E+00">
                  <c:v>2198.46</c:v>
                </c:pt>
                <c:pt idx="5107" formatCode="0.00E+00">
                  <c:v>2247.58</c:v>
                </c:pt>
                <c:pt idx="5108" formatCode="0.00E+00">
                  <c:v>2296.2199999999998</c:v>
                </c:pt>
                <c:pt idx="5109" formatCode="0.00E+00">
                  <c:v>2344.37</c:v>
                </c:pt>
                <c:pt idx="5110" formatCode="0.00E+00">
                  <c:v>2392.0100000000002</c:v>
                </c:pt>
                <c:pt idx="5111" formatCode="0.00E+00">
                  <c:v>2439.14</c:v>
                </c:pt>
                <c:pt idx="5112" formatCode="0.00E+00">
                  <c:v>2485.75</c:v>
                </c:pt>
                <c:pt idx="5113" formatCode="0.00E+00">
                  <c:v>2531.8200000000002</c:v>
                </c:pt>
                <c:pt idx="5114" formatCode="0.00E+00">
                  <c:v>2577.35</c:v>
                </c:pt>
                <c:pt idx="5115" formatCode="0.00E+00">
                  <c:v>2622.32</c:v>
                </c:pt>
                <c:pt idx="5116" formatCode="0.00E+00">
                  <c:v>2666.74</c:v>
                </c:pt>
                <c:pt idx="5117" formatCode="0.00E+00">
                  <c:v>2710.57</c:v>
                </c:pt>
                <c:pt idx="5118" formatCode="0.00E+00">
                  <c:v>2753.83</c:v>
                </c:pt>
                <c:pt idx="5119" formatCode="0.00E+00">
                  <c:v>2796.5</c:v>
                </c:pt>
                <c:pt idx="5120" formatCode="0.00E+00">
                  <c:v>2838.56</c:v>
                </c:pt>
                <c:pt idx="5121" formatCode="0.00E+00">
                  <c:v>2880.02</c:v>
                </c:pt>
                <c:pt idx="5122" formatCode="0.00E+00">
                  <c:v>2920.86</c:v>
                </c:pt>
                <c:pt idx="5123" formatCode="0.00E+00">
                  <c:v>2961.07</c:v>
                </c:pt>
                <c:pt idx="5124" formatCode="0.00E+00">
                  <c:v>3000.65</c:v>
                </c:pt>
                <c:pt idx="5125" formatCode="0.00E+00">
                  <c:v>3039.58</c:v>
                </c:pt>
                <c:pt idx="5126" formatCode="0.00E+00">
                  <c:v>3077.86</c:v>
                </c:pt>
                <c:pt idx="5127" formatCode="0.00E+00">
                  <c:v>3115.48</c:v>
                </c:pt>
                <c:pt idx="5128" formatCode="0.00E+00">
                  <c:v>3152.44</c:v>
                </c:pt>
                <c:pt idx="5129" formatCode="0.00E+00">
                  <c:v>3188.71</c:v>
                </c:pt>
                <c:pt idx="5130" formatCode="0.00E+00">
                  <c:v>3224.3</c:v>
                </c:pt>
                <c:pt idx="5131" formatCode="0.00E+00">
                  <c:v>3259.2</c:v>
                </c:pt>
                <c:pt idx="5132" formatCode="0.00E+00">
                  <c:v>3293.41</c:v>
                </c:pt>
                <c:pt idx="5133" formatCode="0.00E+00">
                  <c:v>3326.9</c:v>
                </c:pt>
                <c:pt idx="5134" formatCode="0.00E+00">
                  <c:v>3359.68</c:v>
                </c:pt>
                <c:pt idx="5135" formatCode="0.00E+00">
                  <c:v>3391.74</c:v>
                </c:pt>
                <c:pt idx="5136" formatCode="0.00E+00">
                  <c:v>3423.07</c:v>
                </c:pt>
                <c:pt idx="5137" formatCode="0.00E+00">
                  <c:v>3453.67</c:v>
                </c:pt>
                <c:pt idx="5138" formatCode="0.00E+00">
                  <c:v>3483.53</c:v>
                </c:pt>
                <c:pt idx="5139" formatCode="0.00E+00">
                  <c:v>3512.64</c:v>
                </c:pt>
                <c:pt idx="5140" formatCode="0.00E+00">
                  <c:v>3540.99</c:v>
                </c:pt>
                <c:pt idx="5141" formatCode="0.00E+00">
                  <c:v>3568.59</c:v>
                </c:pt>
                <c:pt idx="5142" formatCode="0.00E+00">
                  <c:v>3595.42</c:v>
                </c:pt>
                <c:pt idx="5143" formatCode="0.00E+00">
                  <c:v>3621.48</c:v>
                </c:pt>
                <c:pt idx="5144" formatCode="0.00E+00">
                  <c:v>3646.77</c:v>
                </c:pt>
                <c:pt idx="5145" formatCode="0.00E+00">
                  <c:v>3671.27</c:v>
                </c:pt>
                <c:pt idx="5146" formatCode="0.00E+00">
                  <c:v>3694.99</c:v>
                </c:pt>
                <c:pt idx="5147" formatCode="0.00E+00">
                  <c:v>3717.91</c:v>
                </c:pt>
                <c:pt idx="5148" formatCode="0.00E+00">
                  <c:v>3740.04</c:v>
                </c:pt>
                <c:pt idx="5149" formatCode="0.00E+00">
                  <c:v>3761.36</c:v>
                </c:pt>
                <c:pt idx="5150" formatCode="0.00E+00">
                  <c:v>3781.88</c:v>
                </c:pt>
                <c:pt idx="5151" formatCode="0.00E+00">
                  <c:v>3801.58</c:v>
                </c:pt>
                <c:pt idx="5152" formatCode="0.00E+00">
                  <c:v>3820.48</c:v>
                </c:pt>
                <c:pt idx="5153" formatCode="0.00E+00">
                  <c:v>3838.55</c:v>
                </c:pt>
                <c:pt idx="5154" formatCode="0.00E+00">
                  <c:v>3855.8</c:v>
                </c:pt>
                <c:pt idx="5155" formatCode="0.00E+00">
                  <c:v>3872.23</c:v>
                </c:pt>
                <c:pt idx="5156" formatCode="0.00E+00">
                  <c:v>3887.82</c:v>
                </c:pt>
                <c:pt idx="5157" formatCode="0.00E+00">
                  <c:v>3902.58</c:v>
                </c:pt>
                <c:pt idx="5158" formatCode="0.00E+00">
                  <c:v>3916.51</c:v>
                </c:pt>
                <c:pt idx="5159" formatCode="0.00E+00">
                  <c:v>3929.59</c:v>
                </c:pt>
                <c:pt idx="5160" formatCode="0.00E+00">
                  <c:v>3941.83</c:v>
                </c:pt>
                <c:pt idx="5161" formatCode="0.00E+00">
                  <c:v>3953.23</c:v>
                </c:pt>
                <c:pt idx="5162" formatCode="0.00E+00">
                  <c:v>3963.78</c:v>
                </c:pt>
                <c:pt idx="5163" formatCode="0.00E+00">
                  <c:v>3973.49</c:v>
                </c:pt>
                <c:pt idx="5164" formatCode="0.00E+00">
                  <c:v>3982.34</c:v>
                </c:pt>
                <c:pt idx="5165" formatCode="0.00E+00">
                  <c:v>3990.33</c:v>
                </c:pt>
                <c:pt idx="5166" formatCode="0.00E+00">
                  <c:v>3997.47</c:v>
                </c:pt>
                <c:pt idx="5167" formatCode="0.00E+00">
                  <c:v>4003.76</c:v>
                </c:pt>
                <c:pt idx="5168" formatCode="0.00E+00">
                  <c:v>4009.19</c:v>
                </c:pt>
                <c:pt idx="5169" formatCode="0.00E+00">
                  <c:v>4013.76</c:v>
                </c:pt>
                <c:pt idx="5170" formatCode="0.00E+00">
                  <c:v>4017.46</c:v>
                </c:pt>
                <c:pt idx="5171" formatCode="0.00E+00">
                  <c:v>4020.31</c:v>
                </c:pt>
                <c:pt idx="5172" formatCode="0.00E+00">
                  <c:v>4022.3</c:v>
                </c:pt>
                <c:pt idx="5173" formatCode="0.00E+00">
                  <c:v>4023.42</c:v>
                </c:pt>
                <c:pt idx="5174" formatCode="0.00E+00">
                  <c:v>4023.69</c:v>
                </c:pt>
                <c:pt idx="5175" formatCode="0.00E+00">
                  <c:v>4023.09</c:v>
                </c:pt>
                <c:pt idx="5176" formatCode="0.00E+00">
                  <c:v>4021.63</c:v>
                </c:pt>
                <c:pt idx="5177" formatCode="0.00E+00">
                  <c:v>4019.3</c:v>
                </c:pt>
                <c:pt idx="5178" formatCode="0.00E+00">
                  <c:v>4016.12</c:v>
                </c:pt>
                <c:pt idx="5179" formatCode="0.00E+00">
                  <c:v>4012.08</c:v>
                </c:pt>
                <c:pt idx="5180" formatCode="0.00E+00">
                  <c:v>4007.18</c:v>
                </c:pt>
                <c:pt idx="5181" formatCode="0.00E+00">
                  <c:v>4001.42</c:v>
                </c:pt>
                <c:pt idx="5182" formatCode="0.00E+00">
                  <c:v>3994.8</c:v>
                </c:pt>
                <c:pt idx="5183" formatCode="0.00E+00">
                  <c:v>3987.33</c:v>
                </c:pt>
                <c:pt idx="5184" formatCode="0.00E+00">
                  <c:v>3979</c:v>
                </c:pt>
                <c:pt idx="5185" formatCode="0.00E+00">
                  <c:v>3969.82</c:v>
                </c:pt>
                <c:pt idx="5186" formatCode="0.00E+00">
                  <c:v>3959.79</c:v>
                </c:pt>
                <c:pt idx="5187" formatCode="0.00E+00">
                  <c:v>3948.91</c:v>
                </c:pt>
                <c:pt idx="5188" formatCode="0.00E+00">
                  <c:v>3937.19</c:v>
                </c:pt>
                <c:pt idx="5189" formatCode="0.00E+00">
                  <c:v>3924.63</c:v>
                </c:pt>
                <c:pt idx="5190" formatCode="0.00E+00">
                  <c:v>3911.22</c:v>
                </c:pt>
                <c:pt idx="5191" formatCode="0.00E+00">
                  <c:v>3896.98</c:v>
                </c:pt>
                <c:pt idx="5192" formatCode="0.00E+00">
                  <c:v>3881.9</c:v>
                </c:pt>
                <c:pt idx="5193" formatCode="0.00E+00">
                  <c:v>3866</c:v>
                </c:pt>
                <c:pt idx="5194" formatCode="0.00E+00">
                  <c:v>3849.26</c:v>
                </c:pt>
                <c:pt idx="5195" formatCode="0.00E+00">
                  <c:v>3831.7</c:v>
                </c:pt>
                <c:pt idx="5196" formatCode="0.00E+00">
                  <c:v>3813.32</c:v>
                </c:pt>
                <c:pt idx="5197" formatCode="0.00E+00">
                  <c:v>3794.13</c:v>
                </c:pt>
                <c:pt idx="5198" formatCode="0.00E+00">
                  <c:v>3774.12</c:v>
                </c:pt>
                <c:pt idx="5199" formatCode="0.00E+00">
                  <c:v>3753.31</c:v>
                </c:pt>
                <c:pt idx="5200" formatCode="0.00E+00">
                  <c:v>3731.69</c:v>
                </c:pt>
                <c:pt idx="5201" formatCode="0.00E+00">
                  <c:v>3709.27</c:v>
                </c:pt>
                <c:pt idx="5202" formatCode="0.00E+00">
                  <c:v>3686.06</c:v>
                </c:pt>
                <c:pt idx="5203" formatCode="0.00E+00">
                  <c:v>3662.06</c:v>
                </c:pt>
                <c:pt idx="5204" formatCode="0.00E+00">
                  <c:v>3637.28</c:v>
                </c:pt>
                <c:pt idx="5205" formatCode="0.00E+00">
                  <c:v>3611.72</c:v>
                </c:pt>
                <c:pt idx="5206" formatCode="0.00E+00">
                  <c:v>3585.39</c:v>
                </c:pt>
                <c:pt idx="5207" formatCode="0.00E+00">
                  <c:v>3558.29</c:v>
                </c:pt>
                <c:pt idx="5208" formatCode="0.00E+00">
                  <c:v>3530.43</c:v>
                </c:pt>
                <c:pt idx="5209" formatCode="0.00E+00">
                  <c:v>3501.81</c:v>
                </c:pt>
                <c:pt idx="5210" formatCode="0.00E+00">
                  <c:v>3472.44</c:v>
                </c:pt>
                <c:pt idx="5211" formatCode="0.00E+00">
                  <c:v>3442.34</c:v>
                </c:pt>
                <c:pt idx="5212" formatCode="0.00E+00">
                  <c:v>3411.49</c:v>
                </c:pt>
                <c:pt idx="5213" formatCode="0.00E+00">
                  <c:v>3379.92</c:v>
                </c:pt>
                <c:pt idx="5214" formatCode="0.00E+00">
                  <c:v>3347.62</c:v>
                </c:pt>
                <c:pt idx="5215" formatCode="0.00E+00">
                  <c:v>3314.61</c:v>
                </c:pt>
                <c:pt idx="5216" formatCode="0.00E+00">
                  <c:v>3280.89</c:v>
                </c:pt>
                <c:pt idx="5217" formatCode="0.00E+00">
                  <c:v>3246.46</c:v>
                </c:pt>
                <c:pt idx="5218" formatCode="0.00E+00">
                  <c:v>3211.35</c:v>
                </c:pt>
                <c:pt idx="5219" formatCode="0.00E+00">
                  <c:v>3175.54</c:v>
                </c:pt>
                <c:pt idx="5220" formatCode="0.00E+00">
                  <c:v>3139.06</c:v>
                </c:pt>
                <c:pt idx="5221" formatCode="0.00E+00">
                  <c:v>3101.91</c:v>
                </c:pt>
                <c:pt idx="5222" formatCode="0.00E+00">
                  <c:v>3064.1</c:v>
                </c:pt>
                <c:pt idx="5223" formatCode="0.00E+00">
                  <c:v>3025.63</c:v>
                </c:pt>
                <c:pt idx="5224" formatCode="0.00E+00">
                  <c:v>2986.51</c:v>
                </c:pt>
                <c:pt idx="5225" formatCode="0.00E+00">
                  <c:v>2946.75</c:v>
                </c:pt>
                <c:pt idx="5226" formatCode="0.00E+00">
                  <c:v>2906.37</c:v>
                </c:pt>
                <c:pt idx="5227" formatCode="0.00E+00">
                  <c:v>2865.36</c:v>
                </c:pt>
                <c:pt idx="5228" formatCode="0.00E+00">
                  <c:v>2823.75</c:v>
                </c:pt>
                <c:pt idx="5229" formatCode="0.00E+00">
                  <c:v>2781.53</c:v>
                </c:pt>
                <c:pt idx="5230" formatCode="0.00E+00">
                  <c:v>2738.71</c:v>
                </c:pt>
                <c:pt idx="5231" formatCode="0.00E+00">
                  <c:v>2695.31</c:v>
                </c:pt>
                <c:pt idx="5232" formatCode="0.00E+00">
                  <c:v>2651.34</c:v>
                </c:pt>
                <c:pt idx="5233" formatCode="0.00E+00">
                  <c:v>2606.8000000000002</c:v>
                </c:pt>
                <c:pt idx="5234" formatCode="0.00E+00">
                  <c:v>2561.6999999999998</c:v>
                </c:pt>
                <c:pt idx="5235" formatCode="0.00E+00">
                  <c:v>2516.06</c:v>
                </c:pt>
                <c:pt idx="5236" formatCode="0.00E+00">
                  <c:v>2469.88</c:v>
                </c:pt>
                <c:pt idx="5237" formatCode="0.00E+00">
                  <c:v>2423.17</c:v>
                </c:pt>
                <c:pt idx="5238" formatCode="0.00E+00">
                  <c:v>2375.94</c:v>
                </c:pt>
                <c:pt idx="5239" formatCode="0.00E+00">
                  <c:v>2328.21</c:v>
                </c:pt>
                <c:pt idx="5240" formatCode="0.00E+00">
                  <c:v>2279.98</c:v>
                </c:pt>
                <c:pt idx="5241" formatCode="0.00E+00">
                  <c:v>2231.27</c:v>
                </c:pt>
                <c:pt idx="5242" formatCode="0.00E+00">
                  <c:v>2182.08</c:v>
                </c:pt>
                <c:pt idx="5243" formatCode="0.00E+00">
                  <c:v>2132.42</c:v>
                </c:pt>
                <c:pt idx="5244" formatCode="0.00E+00">
                  <c:v>2082.31</c:v>
                </c:pt>
                <c:pt idx="5245" formatCode="0.00E+00">
                  <c:v>2031.76</c:v>
                </c:pt>
                <c:pt idx="5246" formatCode="0.00E+00">
                  <c:v>1980.77</c:v>
                </c:pt>
                <c:pt idx="5247" formatCode="0.00E+00">
                  <c:v>1929.36</c:v>
                </c:pt>
                <c:pt idx="5248" formatCode="0.00E+00">
                  <c:v>1877.54</c:v>
                </c:pt>
                <c:pt idx="5249" formatCode="0.00E+00">
                  <c:v>1825.32</c:v>
                </c:pt>
                <c:pt idx="5250" formatCode="0.00E+00">
                  <c:v>1772.71</c:v>
                </c:pt>
                <c:pt idx="5251" formatCode="0.00E+00">
                  <c:v>1719.73</c:v>
                </c:pt>
                <c:pt idx="5252" formatCode="0.00E+00">
                  <c:v>1666.38</c:v>
                </c:pt>
                <c:pt idx="5253" formatCode="0.00E+00">
                  <c:v>1612.67</c:v>
                </c:pt>
                <c:pt idx="5254" formatCode="0.00E+00">
                  <c:v>1558.62</c:v>
                </c:pt>
                <c:pt idx="5255" formatCode="0.00E+00">
                  <c:v>1504.24</c:v>
                </c:pt>
                <c:pt idx="5256" formatCode="0.00E+00">
                  <c:v>1449.54</c:v>
                </c:pt>
                <c:pt idx="5257" formatCode="0.00E+00">
                  <c:v>1394.54</c:v>
                </c:pt>
                <c:pt idx="5258" formatCode="0.00E+00">
                  <c:v>1339.23</c:v>
                </c:pt>
                <c:pt idx="5259" formatCode="0.00E+00">
                  <c:v>1283.6400000000001</c:v>
                </c:pt>
                <c:pt idx="5260" formatCode="0.00E+00">
                  <c:v>1227.78</c:v>
                </c:pt>
                <c:pt idx="5261" formatCode="0.00E+00">
                  <c:v>1171.6600000000001</c:v>
                </c:pt>
                <c:pt idx="5262" formatCode="0.00E+00">
                  <c:v>1115.29</c:v>
                </c:pt>
                <c:pt idx="5263" formatCode="0.00E+00">
                  <c:v>1058.69</c:v>
                </c:pt>
                <c:pt idx="5264" formatCode="0.00E+00">
                  <c:v>1001.86</c:v>
                </c:pt>
                <c:pt idx="5265">
                  <c:v>944.81700000000001</c:v>
                </c:pt>
                <c:pt idx="5266">
                  <c:v>887.57600000000002</c:v>
                </c:pt>
                <c:pt idx="5267">
                  <c:v>830.14800000000002</c:v>
                </c:pt>
                <c:pt idx="5268">
                  <c:v>772.54399999999998</c:v>
                </c:pt>
                <c:pt idx="5269">
                  <c:v>714.77800000000002</c:v>
                </c:pt>
                <c:pt idx="5270">
                  <c:v>656.86199999999997</c:v>
                </c:pt>
                <c:pt idx="5271">
                  <c:v>598.80899999999997</c:v>
                </c:pt>
                <c:pt idx="5272">
                  <c:v>540.63</c:v>
                </c:pt>
                <c:pt idx="5273">
                  <c:v>482.33800000000002</c:v>
                </c:pt>
                <c:pt idx="5274">
                  <c:v>423.94499999999999</c:v>
                </c:pt>
                <c:pt idx="5275">
                  <c:v>365.46499999999997</c:v>
                </c:pt>
                <c:pt idx="5276">
                  <c:v>306.91000000000003</c:v>
                </c:pt>
                <c:pt idx="5277">
                  <c:v>248.292</c:v>
                </c:pt>
                <c:pt idx="5278">
                  <c:v>189.62299999999999</c:v>
                </c:pt>
                <c:pt idx="5279">
                  <c:v>130.917</c:v>
                </c:pt>
                <c:pt idx="5280">
                  <c:v>72.1858</c:v>
                </c:pt>
                <c:pt idx="5281">
                  <c:v>13.442</c:v>
                </c:pt>
                <c:pt idx="5282">
                  <c:v>-45.301400000000001</c:v>
                </c:pt>
                <c:pt idx="5283">
                  <c:v>-104.032</c:v>
                </c:pt>
                <c:pt idx="5284">
                  <c:v>-162.738</c:v>
                </c:pt>
                <c:pt idx="5285">
                  <c:v>-221.405</c:v>
                </c:pt>
                <c:pt idx="5286">
                  <c:v>-280.02100000000002</c:v>
                </c:pt>
                <c:pt idx="5287">
                  <c:v>-338.57400000000001</c:v>
                </c:pt>
                <c:pt idx="5288">
                  <c:v>-397.05200000000002</c:v>
                </c:pt>
                <c:pt idx="5289">
                  <c:v>-455.44099999999997</c:v>
                </c:pt>
                <c:pt idx="5290">
                  <c:v>-513.73</c:v>
                </c:pt>
                <c:pt idx="5291">
                  <c:v>-571.90499999999997</c:v>
                </c:pt>
                <c:pt idx="5292">
                  <c:v>-629.95500000000004</c:v>
                </c:pt>
                <c:pt idx="5293">
                  <c:v>-687.86599999999999</c:v>
                </c:pt>
                <c:pt idx="5294">
                  <c:v>-745.62599999999998</c:v>
                </c:pt>
                <c:pt idx="5295">
                  <c:v>-803.22299999999996</c:v>
                </c:pt>
                <c:pt idx="5296">
                  <c:v>-860.64599999999996</c:v>
                </c:pt>
                <c:pt idx="5297">
                  <c:v>-917.88099999999997</c:v>
                </c:pt>
                <c:pt idx="5298">
                  <c:v>-974.91700000000003</c:v>
                </c:pt>
                <c:pt idx="5299" formatCode="0.00E+00">
                  <c:v>-1031.74</c:v>
                </c:pt>
                <c:pt idx="5300" formatCode="0.00E+00">
                  <c:v>-1088.3399999999999</c:v>
                </c:pt>
                <c:pt idx="5301" formatCode="0.00E+00">
                  <c:v>-1144.7</c:v>
                </c:pt>
                <c:pt idx="5302" formatCode="0.00E+00">
                  <c:v>-1200.82</c:v>
                </c:pt>
                <c:pt idx="5303" formatCode="0.00E+00">
                  <c:v>-1256.67</c:v>
                </c:pt>
                <c:pt idx="5304" formatCode="0.00E+00">
                  <c:v>-1312.25</c:v>
                </c:pt>
                <c:pt idx="5305" formatCode="0.00E+00">
                  <c:v>-1367.55</c:v>
                </c:pt>
                <c:pt idx="5306" formatCode="0.00E+00">
                  <c:v>-1422.55</c:v>
                </c:pt>
                <c:pt idx="5307" formatCode="0.00E+00">
                  <c:v>-1477.25</c:v>
                </c:pt>
                <c:pt idx="5308" formatCode="0.00E+00">
                  <c:v>-1531.62</c:v>
                </c:pt>
                <c:pt idx="5309" formatCode="0.00E+00">
                  <c:v>-1585.66</c:v>
                </c:pt>
                <c:pt idx="5310" formatCode="0.00E+00">
                  <c:v>-1639.36</c:v>
                </c:pt>
                <c:pt idx="5311" formatCode="0.00E+00">
                  <c:v>-1692.71</c:v>
                </c:pt>
                <c:pt idx="5312" formatCode="0.00E+00">
                  <c:v>-1745.69</c:v>
                </c:pt>
                <c:pt idx="5313" formatCode="0.00E+00">
                  <c:v>-1798.29</c:v>
                </c:pt>
                <c:pt idx="5314" formatCode="0.00E+00">
                  <c:v>-1850.5</c:v>
                </c:pt>
                <c:pt idx="5315" formatCode="0.00E+00">
                  <c:v>-1902.32</c:v>
                </c:pt>
                <c:pt idx="5316" formatCode="0.00E+00">
                  <c:v>-1953.72</c:v>
                </c:pt>
                <c:pt idx="5317" formatCode="0.00E+00">
                  <c:v>-2004.7</c:v>
                </c:pt>
                <c:pt idx="5318" formatCode="0.00E+00">
                  <c:v>-2055.25</c:v>
                </c:pt>
                <c:pt idx="5319" formatCode="0.00E+00">
                  <c:v>-2105.36</c:v>
                </c:pt>
                <c:pt idx="5320" formatCode="0.00E+00">
                  <c:v>-2155.0100000000002</c:v>
                </c:pt>
                <c:pt idx="5321" formatCode="0.00E+00">
                  <c:v>-2204.1999999999998</c:v>
                </c:pt>
                <c:pt idx="5322" formatCode="0.00E+00">
                  <c:v>-2252.91</c:v>
                </c:pt>
                <c:pt idx="5323" formatCode="0.00E+00">
                  <c:v>-2301.14</c:v>
                </c:pt>
                <c:pt idx="5324" formatCode="0.00E+00">
                  <c:v>-2348.87</c:v>
                </c:pt>
                <c:pt idx="5325" formatCode="0.00E+00">
                  <c:v>-2396.09</c:v>
                </c:pt>
                <c:pt idx="5326" formatCode="0.00E+00">
                  <c:v>-2442.8000000000002</c:v>
                </c:pt>
                <c:pt idx="5327" formatCode="0.00E+00">
                  <c:v>-2488.98</c:v>
                </c:pt>
                <c:pt idx="5328" formatCode="0.00E+00">
                  <c:v>-2534.62</c:v>
                </c:pt>
                <c:pt idx="5329" formatCode="0.00E+00">
                  <c:v>-2579.7199999999998</c:v>
                </c:pt>
                <c:pt idx="5330" formatCode="0.00E+00">
                  <c:v>-2624.27</c:v>
                </c:pt>
                <c:pt idx="5331" formatCode="0.00E+00">
                  <c:v>-2668.25</c:v>
                </c:pt>
                <c:pt idx="5332" formatCode="0.00E+00">
                  <c:v>-2711.65</c:v>
                </c:pt>
                <c:pt idx="5333" formatCode="0.00E+00">
                  <c:v>-2754.47</c:v>
                </c:pt>
                <c:pt idx="5334" formatCode="0.00E+00">
                  <c:v>-2796.69</c:v>
                </c:pt>
                <c:pt idx="5335" formatCode="0.00E+00">
                  <c:v>-2838.32</c:v>
                </c:pt>
                <c:pt idx="5336" formatCode="0.00E+00">
                  <c:v>-2879.34</c:v>
                </c:pt>
                <c:pt idx="5337" formatCode="0.00E+00">
                  <c:v>-2919.73</c:v>
                </c:pt>
                <c:pt idx="5338" formatCode="0.00E+00">
                  <c:v>-2959.5</c:v>
                </c:pt>
                <c:pt idx="5339" formatCode="0.00E+00">
                  <c:v>-2998.63</c:v>
                </c:pt>
                <c:pt idx="5340" formatCode="0.00E+00">
                  <c:v>-3037.11</c:v>
                </c:pt>
                <c:pt idx="5341" formatCode="0.00E+00">
                  <c:v>-3074.94</c:v>
                </c:pt>
                <c:pt idx="5342" formatCode="0.00E+00">
                  <c:v>-3112.11</c:v>
                </c:pt>
                <c:pt idx="5343" formatCode="0.00E+00">
                  <c:v>-3148.61</c:v>
                </c:pt>
                <c:pt idx="5344" formatCode="0.00E+00">
                  <c:v>-3184.44</c:v>
                </c:pt>
                <c:pt idx="5345" formatCode="0.00E+00">
                  <c:v>-3219.58</c:v>
                </c:pt>
                <c:pt idx="5346" formatCode="0.00E+00">
                  <c:v>-3254.02</c:v>
                </c:pt>
                <c:pt idx="5347" formatCode="0.00E+00">
                  <c:v>-3287.77</c:v>
                </c:pt>
                <c:pt idx="5348" formatCode="0.00E+00">
                  <c:v>-3320.8</c:v>
                </c:pt>
                <c:pt idx="5349" formatCode="0.00E+00">
                  <c:v>-3353.13</c:v>
                </c:pt>
                <c:pt idx="5350" formatCode="0.00E+00">
                  <c:v>-3384.74</c:v>
                </c:pt>
                <c:pt idx="5351" formatCode="0.00E+00">
                  <c:v>-3415.61</c:v>
                </c:pt>
                <c:pt idx="5352" formatCode="0.00E+00">
                  <c:v>-3445.76</c:v>
                </c:pt>
                <c:pt idx="5353" formatCode="0.00E+00">
                  <c:v>-3475.16</c:v>
                </c:pt>
                <c:pt idx="5354" formatCode="0.00E+00">
                  <c:v>-3503.82</c:v>
                </c:pt>
                <c:pt idx="5355" formatCode="0.00E+00">
                  <c:v>-3531.72</c:v>
                </c:pt>
                <c:pt idx="5356" formatCode="0.00E+00">
                  <c:v>-3558.86</c:v>
                </c:pt>
                <c:pt idx="5357" formatCode="0.00E+00">
                  <c:v>-3585.24</c:v>
                </c:pt>
                <c:pt idx="5358" formatCode="0.00E+00">
                  <c:v>-3610.85</c:v>
                </c:pt>
                <c:pt idx="5359" formatCode="0.00E+00">
                  <c:v>-3635.69</c:v>
                </c:pt>
                <c:pt idx="5360" formatCode="0.00E+00">
                  <c:v>-3659.74</c:v>
                </c:pt>
                <c:pt idx="5361" formatCode="0.00E+00">
                  <c:v>-3683.01</c:v>
                </c:pt>
                <c:pt idx="5362" formatCode="0.00E+00">
                  <c:v>-3705.48</c:v>
                </c:pt>
                <c:pt idx="5363" formatCode="0.00E+00">
                  <c:v>-3727.16</c:v>
                </c:pt>
                <c:pt idx="5364" formatCode="0.00E+00">
                  <c:v>-3748.04</c:v>
                </c:pt>
                <c:pt idx="5365" formatCode="0.00E+00">
                  <c:v>-3768.12</c:v>
                </c:pt>
                <c:pt idx="5366" formatCode="0.00E+00">
                  <c:v>-3787.38</c:v>
                </c:pt>
                <c:pt idx="5367" formatCode="0.00E+00">
                  <c:v>-3805.84</c:v>
                </c:pt>
                <c:pt idx="5368" formatCode="0.00E+00">
                  <c:v>-3823.47</c:v>
                </c:pt>
                <c:pt idx="5369" formatCode="0.00E+00">
                  <c:v>-3840.29</c:v>
                </c:pt>
                <c:pt idx="5370" formatCode="0.00E+00">
                  <c:v>-3856.28</c:v>
                </c:pt>
                <c:pt idx="5371" formatCode="0.00E+00">
                  <c:v>-3871.44</c:v>
                </c:pt>
                <c:pt idx="5372" formatCode="0.00E+00">
                  <c:v>-3885.77</c:v>
                </c:pt>
                <c:pt idx="5373" formatCode="0.00E+00">
                  <c:v>-3899.27</c:v>
                </c:pt>
                <c:pt idx="5374" formatCode="0.00E+00">
                  <c:v>-3911.93</c:v>
                </c:pt>
                <c:pt idx="5375" formatCode="0.00E+00">
                  <c:v>-3923.75</c:v>
                </c:pt>
                <c:pt idx="5376" formatCode="0.00E+00">
                  <c:v>-3934.73</c:v>
                </c:pt>
                <c:pt idx="5377" formatCode="0.00E+00">
                  <c:v>-3944.86</c:v>
                </c:pt>
                <c:pt idx="5378" formatCode="0.00E+00">
                  <c:v>-3954.15</c:v>
                </c:pt>
                <c:pt idx="5379" formatCode="0.00E+00">
                  <c:v>-3962.59</c:v>
                </c:pt>
                <c:pt idx="5380" formatCode="0.00E+00">
                  <c:v>-3970.18</c:v>
                </c:pt>
                <c:pt idx="5381" formatCode="0.00E+00">
                  <c:v>-3976.92</c:v>
                </c:pt>
                <c:pt idx="5382" formatCode="0.00E+00">
                  <c:v>-3982.81</c:v>
                </c:pt>
                <c:pt idx="5383" formatCode="0.00E+00">
                  <c:v>-3987.84</c:v>
                </c:pt>
                <c:pt idx="5384" formatCode="0.00E+00">
                  <c:v>-3992.01</c:v>
                </c:pt>
                <c:pt idx="5385" formatCode="0.00E+00">
                  <c:v>-3995.33</c:v>
                </c:pt>
                <c:pt idx="5386" formatCode="0.00E+00">
                  <c:v>-3997.79</c:v>
                </c:pt>
                <c:pt idx="5387" formatCode="0.00E+00">
                  <c:v>-3999.4</c:v>
                </c:pt>
                <c:pt idx="5388" formatCode="0.00E+00">
                  <c:v>-4000.14</c:v>
                </c:pt>
                <c:pt idx="5389" formatCode="0.00E+00">
                  <c:v>-4000.03</c:v>
                </c:pt>
                <c:pt idx="5390" formatCode="0.00E+00">
                  <c:v>-3999.07</c:v>
                </c:pt>
                <c:pt idx="5391" formatCode="0.00E+00">
                  <c:v>-3997.24</c:v>
                </c:pt>
                <c:pt idx="5392" formatCode="0.00E+00">
                  <c:v>-3994.56</c:v>
                </c:pt>
                <c:pt idx="5393" formatCode="0.00E+00">
                  <c:v>-3991.02</c:v>
                </c:pt>
                <c:pt idx="5394" formatCode="0.00E+00">
                  <c:v>-3986.62</c:v>
                </c:pt>
                <c:pt idx="5395" formatCode="0.00E+00">
                  <c:v>-3981.38</c:v>
                </c:pt>
                <c:pt idx="5396" formatCode="0.00E+00">
                  <c:v>-3975.27</c:v>
                </c:pt>
                <c:pt idx="5397" formatCode="0.00E+00">
                  <c:v>-3968.32</c:v>
                </c:pt>
                <c:pt idx="5398" formatCode="0.00E+00">
                  <c:v>-3960.52</c:v>
                </c:pt>
                <c:pt idx="5399" formatCode="0.00E+00">
                  <c:v>-3951.86</c:v>
                </c:pt>
                <c:pt idx="5400" formatCode="0.00E+00">
                  <c:v>-3942.36</c:v>
                </c:pt>
                <c:pt idx="5401" formatCode="0.00E+00">
                  <c:v>-3932.02</c:v>
                </c:pt>
                <c:pt idx="5402" formatCode="0.00E+00">
                  <c:v>-3920.83</c:v>
                </c:pt>
                <c:pt idx="5403" formatCode="0.00E+00">
                  <c:v>-3908.8</c:v>
                </c:pt>
                <c:pt idx="5404" formatCode="0.00E+00">
                  <c:v>-3895.94</c:v>
                </c:pt>
                <c:pt idx="5405" formatCode="0.00E+00">
                  <c:v>-3882.24</c:v>
                </c:pt>
                <c:pt idx="5406" formatCode="0.00E+00">
                  <c:v>-3867.71</c:v>
                </c:pt>
                <c:pt idx="5407" formatCode="0.00E+00">
                  <c:v>-3852.35</c:v>
                </c:pt>
                <c:pt idx="5408" formatCode="0.00E+00">
                  <c:v>-3836.17</c:v>
                </c:pt>
                <c:pt idx="5409" formatCode="0.00E+00">
                  <c:v>-3819.16</c:v>
                </c:pt>
                <c:pt idx="5410" formatCode="0.00E+00">
                  <c:v>-3801.34</c:v>
                </c:pt>
                <c:pt idx="5411" formatCode="0.00E+00">
                  <c:v>-3782.7</c:v>
                </c:pt>
                <c:pt idx="5412" formatCode="0.00E+00">
                  <c:v>-3763.25</c:v>
                </c:pt>
                <c:pt idx="5413" formatCode="0.00E+00">
                  <c:v>-3743</c:v>
                </c:pt>
                <c:pt idx="5414" formatCode="0.00E+00">
                  <c:v>-3721.95</c:v>
                </c:pt>
                <c:pt idx="5415" formatCode="0.00E+00">
                  <c:v>-3700.09</c:v>
                </c:pt>
                <c:pt idx="5416" formatCode="0.00E+00">
                  <c:v>-3677.45</c:v>
                </c:pt>
                <c:pt idx="5417" formatCode="0.00E+00">
                  <c:v>-3654.02</c:v>
                </c:pt>
                <c:pt idx="5418" formatCode="0.00E+00">
                  <c:v>-3629.81</c:v>
                </c:pt>
                <c:pt idx="5419" formatCode="0.00E+00">
                  <c:v>-3604.82</c:v>
                </c:pt>
                <c:pt idx="5420" formatCode="0.00E+00">
                  <c:v>-3579.06</c:v>
                </c:pt>
                <c:pt idx="5421" formatCode="0.00E+00">
                  <c:v>-3552.54</c:v>
                </c:pt>
                <c:pt idx="5422" formatCode="0.00E+00">
                  <c:v>-3525.25</c:v>
                </c:pt>
                <c:pt idx="5423" formatCode="0.00E+00">
                  <c:v>-3497.21</c:v>
                </c:pt>
                <c:pt idx="5424" formatCode="0.00E+00">
                  <c:v>-3468.42</c:v>
                </c:pt>
                <c:pt idx="5425" formatCode="0.00E+00">
                  <c:v>-3438.89</c:v>
                </c:pt>
                <c:pt idx="5426" formatCode="0.00E+00">
                  <c:v>-3408.63</c:v>
                </c:pt>
                <c:pt idx="5427" formatCode="0.00E+00">
                  <c:v>-3377.63</c:v>
                </c:pt>
                <c:pt idx="5428" formatCode="0.00E+00">
                  <c:v>-3345.92</c:v>
                </c:pt>
                <c:pt idx="5429" formatCode="0.00E+00">
                  <c:v>-3313.49</c:v>
                </c:pt>
                <c:pt idx="5430" formatCode="0.00E+00">
                  <c:v>-3280.35</c:v>
                </c:pt>
                <c:pt idx="5431" formatCode="0.00E+00">
                  <c:v>-3246.51</c:v>
                </c:pt>
                <c:pt idx="5432" formatCode="0.00E+00">
                  <c:v>-3211.97</c:v>
                </c:pt>
                <c:pt idx="5433" formatCode="0.00E+00">
                  <c:v>-3176.75</c:v>
                </c:pt>
                <c:pt idx="5434" formatCode="0.00E+00">
                  <c:v>-3140.85</c:v>
                </c:pt>
                <c:pt idx="5435" formatCode="0.00E+00">
                  <c:v>-3104.28</c:v>
                </c:pt>
                <c:pt idx="5436" formatCode="0.00E+00">
                  <c:v>-3067.05</c:v>
                </c:pt>
                <c:pt idx="5437" formatCode="0.00E+00">
                  <c:v>-3029.16</c:v>
                </c:pt>
                <c:pt idx="5438" formatCode="0.00E+00">
                  <c:v>-2990.62</c:v>
                </c:pt>
                <c:pt idx="5439" formatCode="0.00E+00">
                  <c:v>-2951.45</c:v>
                </c:pt>
                <c:pt idx="5440" formatCode="0.00E+00">
                  <c:v>-2911.64</c:v>
                </c:pt>
                <c:pt idx="5441" formatCode="0.00E+00">
                  <c:v>-2871.21</c:v>
                </c:pt>
                <c:pt idx="5442" formatCode="0.00E+00">
                  <c:v>-2830.17</c:v>
                </c:pt>
                <c:pt idx="5443" formatCode="0.00E+00">
                  <c:v>-2788.53</c:v>
                </c:pt>
                <c:pt idx="5444" formatCode="0.00E+00">
                  <c:v>-2746.29</c:v>
                </c:pt>
                <c:pt idx="5445" formatCode="0.00E+00">
                  <c:v>-2703.47</c:v>
                </c:pt>
                <c:pt idx="5446" formatCode="0.00E+00">
                  <c:v>-2660.06</c:v>
                </c:pt>
                <c:pt idx="5447" formatCode="0.00E+00">
                  <c:v>-2616.1</c:v>
                </c:pt>
                <c:pt idx="5448" formatCode="0.00E+00">
                  <c:v>-2571.5700000000002</c:v>
                </c:pt>
                <c:pt idx="5449" formatCode="0.00E+00">
                  <c:v>-2526.4899999999998</c:v>
                </c:pt>
                <c:pt idx="5450" formatCode="0.00E+00">
                  <c:v>-2480.88</c:v>
                </c:pt>
                <c:pt idx="5451" formatCode="0.00E+00">
                  <c:v>-2434.7399999999998</c:v>
                </c:pt>
                <c:pt idx="5452" formatCode="0.00E+00">
                  <c:v>-2388.08</c:v>
                </c:pt>
                <c:pt idx="5453" formatCode="0.00E+00">
                  <c:v>-2340.91</c:v>
                </c:pt>
                <c:pt idx="5454" formatCode="0.00E+00">
                  <c:v>-2293.2399999999998</c:v>
                </c:pt>
                <c:pt idx="5455" formatCode="0.00E+00">
                  <c:v>-2245.08</c:v>
                </c:pt>
                <c:pt idx="5456" formatCode="0.00E+00">
                  <c:v>-2196.4499999999998</c:v>
                </c:pt>
                <c:pt idx="5457" formatCode="0.00E+00">
                  <c:v>-2147.34</c:v>
                </c:pt>
                <c:pt idx="5458" formatCode="0.00E+00">
                  <c:v>-2097.7800000000002</c:v>
                </c:pt>
                <c:pt idx="5459" formatCode="0.00E+00">
                  <c:v>-2047.78</c:v>
                </c:pt>
                <c:pt idx="5460" formatCode="0.00E+00">
                  <c:v>-1997.34</c:v>
                </c:pt>
                <c:pt idx="5461" formatCode="0.00E+00">
                  <c:v>-1946.47</c:v>
                </c:pt>
                <c:pt idx="5462" formatCode="0.00E+00">
                  <c:v>-1895.19</c:v>
                </c:pt>
                <c:pt idx="5463" formatCode="0.00E+00">
                  <c:v>-1843.51</c:v>
                </c:pt>
                <c:pt idx="5464" formatCode="0.00E+00">
                  <c:v>-1791.43</c:v>
                </c:pt>
                <c:pt idx="5465" formatCode="0.00E+00">
                  <c:v>-1738.98</c:v>
                </c:pt>
                <c:pt idx="5466" formatCode="0.00E+00">
                  <c:v>-1686.15</c:v>
                </c:pt>
                <c:pt idx="5467" formatCode="0.00E+00">
                  <c:v>-1632.97</c:v>
                </c:pt>
                <c:pt idx="5468" formatCode="0.00E+00">
                  <c:v>-1579.44</c:v>
                </c:pt>
                <c:pt idx="5469" formatCode="0.00E+00">
                  <c:v>-1525.58</c:v>
                </c:pt>
                <c:pt idx="5470" formatCode="0.00E+00">
                  <c:v>-1471.39</c:v>
                </c:pt>
                <c:pt idx="5471" formatCode="0.00E+00">
                  <c:v>-1416.9</c:v>
                </c:pt>
                <c:pt idx="5472" formatCode="0.00E+00">
                  <c:v>-1362.1</c:v>
                </c:pt>
                <c:pt idx="5473" formatCode="0.00E+00">
                  <c:v>-1307.01</c:v>
                </c:pt>
                <c:pt idx="5474" formatCode="0.00E+00">
                  <c:v>-1251.6500000000001</c:v>
                </c:pt>
                <c:pt idx="5475" formatCode="0.00E+00">
                  <c:v>-1196.03</c:v>
                </c:pt>
                <c:pt idx="5476" formatCode="0.00E+00">
                  <c:v>-1140.1500000000001</c:v>
                </c:pt>
                <c:pt idx="5477" formatCode="0.00E+00">
                  <c:v>-1084.03</c:v>
                </c:pt>
                <c:pt idx="5478" formatCode="0.00E+00">
                  <c:v>-1027.68</c:v>
                </c:pt>
                <c:pt idx="5479">
                  <c:v>-971.11900000000003</c:v>
                </c:pt>
                <c:pt idx="5480">
                  <c:v>-914.35199999999998</c:v>
                </c:pt>
                <c:pt idx="5481">
                  <c:v>-857.39300000000003</c:v>
                </c:pt>
                <c:pt idx="5482">
                  <c:v>-800.25400000000002</c:v>
                </c:pt>
                <c:pt idx="5483">
                  <c:v>-742.94799999999998</c:v>
                </c:pt>
                <c:pt idx="5484">
                  <c:v>-685.48699999999997</c:v>
                </c:pt>
                <c:pt idx="5485">
                  <c:v>-627.88400000000001</c:v>
                </c:pt>
                <c:pt idx="5486">
                  <c:v>-570.15</c:v>
                </c:pt>
                <c:pt idx="5487">
                  <c:v>-512.298</c:v>
                </c:pt>
                <c:pt idx="5488">
                  <c:v>-454.34100000000001</c:v>
                </c:pt>
                <c:pt idx="5489">
                  <c:v>-396.291</c:v>
                </c:pt>
                <c:pt idx="5490">
                  <c:v>-338.16</c:v>
                </c:pt>
                <c:pt idx="5491">
                  <c:v>-279.96100000000001</c:v>
                </c:pt>
                <c:pt idx="5492">
                  <c:v>-221.70599999999999</c:v>
                </c:pt>
                <c:pt idx="5493">
                  <c:v>-163.40799999999999</c:v>
                </c:pt>
                <c:pt idx="5494">
                  <c:v>-105.08</c:v>
                </c:pt>
                <c:pt idx="5495">
                  <c:v>-46.733400000000003</c:v>
                </c:pt>
                <c:pt idx="5496">
                  <c:v>11.618399999999999</c:v>
                </c:pt>
                <c:pt idx="5497">
                  <c:v>69.963200000000001</c:v>
                </c:pt>
                <c:pt idx="5498">
                  <c:v>128.28800000000001</c:v>
                </c:pt>
                <c:pt idx="5499">
                  <c:v>186.58099999999999</c:v>
                </c:pt>
                <c:pt idx="5500">
                  <c:v>244.82900000000001</c:v>
                </c:pt>
                <c:pt idx="5501">
                  <c:v>303.02</c:v>
                </c:pt>
                <c:pt idx="5502">
                  <c:v>361.14100000000002</c:v>
                </c:pt>
                <c:pt idx="5503">
                  <c:v>419.18099999999998</c:v>
                </c:pt>
                <c:pt idx="5504">
                  <c:v>477.12599999999998</c:v>
                </c:pt>
                <c:pt idx="5505">
                  <c:v>534.96400000000006</c:v>
                </c:pt>
                <c:pt idx="5506">
                  <c:v>592.68200000000002</c:v>
                </c:pt>
                <c:pt idx="5507">
                  <c:v>650.26900000000001</c:v>
                </c:pt>
                <c:pt idx="5508">
                  <c:v>707.71100000000001</c:v>
                </c:pt>
                <c:pt idx="5509">
                  <c:v>764.99699999999996</c:v>
                </c:pt>
                <c:pt idx="5510">
                  <c:v>822.11500000000001</c:v>
                </c:pt>
                <c:pt idx="5511">
                  <c:v>879.05200000000002</c:v>
                </c:pt>
                <c:pt idx="5512">
                  <c:v>935.79600000000005</c:v>
                </c:pt>
                <c:pt idx="5513">
                  <c:v>992.33399999999995</c:v>
                </c:pt>
                <c:pt idx="5514" formatCode="0.00E+00">
                  <c:v>1048.6600000000001</c:v>
                </c:pt>
                <c:pt idx="5515" formatCode="0.00E+00">
                  <c:v>1104.75</c:v>
                </c:pt>
                <c:pt idx="5516" formatCode="0.00E+00">
                  <c:v>1160.5999999999999</c:v>
                </c:pt>
                <c:pt idx="5517" formatCode="0.00E+00">
                  <c:v>1216.19</c:v>
                </c:pt>
                <c:pt idx="5518" formatCode="0.00E+00">
                  <c:v>1271.53</c:v>
                </c:pt>
                <c:pt idx="5519" formatCode="0.00E+00">
                  <c:v>1326.58</c:v>
                </c:pt>
                <c:pt idx="5520" formatCode="0.00E+00">
                  <c:v>1381.35</c:v>
                </c:pt>
                <c:pt idx="5521" formatCode="0.00E+00">
                  <c:v>1435.81</c:v>
                </c:pt>
                <c:pt idx="5522" formatCode="0.00E+00">
                  <c:v>1489.96</c:v>
                </c:pt>
                <c:pt idx="5523" formatCode="0.00E+00">
                  <c:v>1543.79</c:v>
                </c:pt>
                <c:pt idx="5524" formatCode="0.00E+00">
                  <c:v>1597.28</c:v>
                </c:pt>
                <c:pt idx="5525" formatCode="0.00E+00">
                  <c:v>1650.43</c:v>
                </c:pt>
                <c:pt idx="5526" formatCode="0.00E+00">
                  <c:v>1703.21</c:v>
                </c:pt>
                <c:pt idx="5527" formatCode="0.00E+00">
                  <c:v>1755.63</c:v>
                </c:pt>
                <c:pt idx="5528" formatCode="0.00E+00">
                  <c:v>1807.67</c:v>
                </c:pt>
                <c:pt idx="5529" formatCode="0.00E+00">
                  <c:v>1859.31</c:v>
                </c:pt>
                <c:pt idx="5530" formatCode="0.00E+00">
                  <c:v>1910.55</c:v>
                </c:pt>
                <c:pt idx="5531" formatCode="0.00E+00">
                  <c:v>1961.38</c:v>
                </c:pt>
                <c:pt idx="5532" formatCode="0.00E+00">
                  <c:v>2011.78</c:v>
                </c:pt>
                <c:pt idx="5533" formatCode="0.00E+00">
                  <c:v>2061.75</c:v>
                </c:pt>
                <c:pt idx="5534" formatCode="0.00E+00">
                  <c:v>2111.27</c:v>
                </c:pt>
                <c:pt idx="5535" formatCode="0.00E+00">
                  <c:v>2160.33</c:v>
                </c:pt>
                <c:pt idx="5536" formatCode="0.00E+00">
                  <c:v>2208.9299999999998</c:v>
                </c:pt>
                <c:pt idx="5537" formatCode="0.00E+00">
                  <c:v>2257.04</c:v>
                </c:pt>
                <c:pt idx="5538" formatCode="0.00E+00">
                  <c:v>2304.67</c:v>
                </c:pt>
                <c:pt idx="5539" formatCode="0.00E+00">
                  <c:v>2351.8000000000002</c:v>
                </c:pt>
                <c:pt idx="5540" formatCode="0.00E+00">
                  <c:v>2398.42</c:v>
                </c:pt>
                <c:pt idx="5541" formatCode="0.00E+00">
                  <c:v>2444.5300000000002</c:v>
                </c:pt>
                <c:pt idx="5542" formatCode="0.00E+00">
                  <c:v>2490.1</c:v>
                </c:pt>
                <c:pt idx="5543" formatCode="0.00E+00">
                  <c:v>2535.14</c:v>
                </c:pt>
                <c:pt idx="5544" formatCode="0.00E+00">
                  <c:v>2579.63</c:v>
                </c:pt>
                <c:pt idx="5545" formatCode="0.00E+00">
                  <c:v>2623.56</c:v>
                </c:pt>
                <c:pt idx="5546" formatCode="0.00E+00">
                  <c:v>2666.92</c:v>
                </c:pt>
                <c:pt idx="5547" formatCode="0.00E+00">
                  <c:v>2709.71</c:v>
                </c:pt>
                <c:pt idx="5548" formatCode="0.00E+00">
                  <c:v>2751.92</c:v>
                </c:pt>
                <c:pt idx="5549" formatCode="0.00E+00">
                  <c:v>2793.53</c:v>
                </c:pt>
                <c:pt idx="5550" formatCode="0.00E+00">
                  <c:v>2834.54</c:v>
                </c:pt>
                <c:pt idx="5551" formatCode="0.00E+00">
                  <c:v>2874.93</c:v>
                </c:pt>
                <c:pt idx="5552" formatCode="0.00E+00">
                  <c:v>2914.71</c:v>
                </c:pt>
                <c:pt idx="5553" formatCode="0.00E+00">
                  <c:v>2953.85</c:v>
                </c:pt>
                <c:pt idx="5554" formatCode="0.00E+00">
                  <c:v>2992.36</c:v>
                </c:pt>
                <c:pt idx="5555" formatCode="0.00E+00">
                  <c:v>3030.23</c:v>
                </c:pt>
                <c:pt idx="5556" formatCode="0.00E+00">
                  <c:v>3067.44</c:v>
                </c:pt>
                <c:pt idx="5557" formatCode="0.00E+00">
                  <c:v>3103.99</c:v>
                </c:pt>
                <c:pt idx="5558" formatCode="0.00E+00">
                  <c:v>3139.87</c:v>
                </c:pt>
                <c:pt idx="5559" formatCode="0.00E+00">
                  <c:v>3175.07</c:v>
                </c:pt>
                <c:pt idx="5560" formatCode="0.00E+00">
                  <c:v>3209.59</c:v>
                </c:pt>
                <c:pt idx="5561" formatCode="0.00E+00">
                  <c:v>3243.42</c:v>
                </c:pt>
                <c:pt idx="5562" formatCode="0.00E+00">
                  <c:v>3276.55</c:v>
                </c:pt>
                <c:pt idx="5563" formatCode="0.00E+00">
                  <c:v>3308.97</c:v>
                </c:pt>
                <c:pt idx="5564" formatCode="0.00E+00">
                  <c:v>3340.68</c:v>
                </c:pt>
                <c:pt idx="5565" formatCode="0.00E+00">
                  <c:v>3371.67</c:v>
                </c:pt>
                <c:pt idx="5566" formatCode="0.00E+00">
                  <c:v>3401.93</c:v>
                </c:pt>
                <c:pt idx="5567" formatCode="0.00E+00">
                  <c:v>3431.46</c:v>
                </c:pt>
                <c:pt idx="5568" formatCode="0.00E+00">
                  <c:v>3460.26</c:v>
                </c:pt>
                <c:pt idx="5569" formatCode="0.00E+00">
                  <c:v>3488.3</c:v>
                </c:pt>
                <c:pt idx="5570" formatCode="0.00E+00">
                  <c:v>3515.6</c:v>
                </c:pt>
                <c:pt idx="5571" formatCode="0.00E+00">
                  <c:v>3542.14</c:v>
                </c:pt>
                <c:pt idx="5572" formatCode="0.00E+00">
                  <c:v>3567.91</c:v>
                </c:pt>
                <c:pt idx="5573" formatCode="0.00E+00">
                  <c:v>3592.92</c:v>
                </c:pt>
                <c:pt idx="5574" formatCode="0.00E+00">
                  <c:v>3617.16</c:v>
                </c:pt>
                <c:pt idx="5575" formatCode="0.00E+00">
                  <c:v>3640.62</c:v>
                </c:pt>
                <c:pt idx="5576" formatCode="0.00E+00">
                  <c:v>3663.29</c:v>
                </c:pt>
                <c:pt idx="5577" formatCode="0.00E+00">
                  <c:v>3685.17</c:v>
                </c:pt>
                <c:pt idx="5578" formatCode="0.00E+00">
                  <c:v>3706.27</c:v>
                </c:pt>
                <c:pt idx="5579" formatCode="0.00E+00">
                  <c:v>3726.56</c:v>
                </c:pt>
                <c:pt idx="5580" formatCode="0.00E+00">
                  <c:v>3746.06</c:v>
                </c:pt>
                <c:pt idx="5581" formatCode="0.00E+00">
                  <c:v>3764.75</c:v>
                </c:pt>
                <c:pt idx="5582" formatCode="0.00E+00">
                  <c:v>3782.63</c:v>
                </c:pt>
                <c:pt idx="5583" formatCode="0.00E+00">
                  <c:v>3799.69</c:v>
                </c:pt>
                <c:pt idx="5584" formatCode="0.00E+00">
                  <c:v>3815.94</c:v>
                </c:pt>
                <c:pt idx="5585" formatCode="0.00E+00">
                  <c:v>3831.37</c:v>
                </c:pt>
                <c:pt idx="5586" formatCode="0.00E+00">
                  <c:v>3845.97</c:v>
                </c:pt>
                <c:pt idx="5587" formatCode="0.00E+00">
                  <c:v>3859.75</c:v>
                </c:pt>
                <c:pt idx="5588" formatCode="0.00E+00">
                  <c:v>3872.7</c:v>
                </c:pt>
                <c:pt idx="5589" formatCode="0.00E+00">
                  <c:v>3884.82</c:v>
                </c:pt>
                <c:pt idx="5590" formatCode="0.00E+00">
                  <c:v>3896.1</c:v>
                </c:pt>
                <c:pt idx="5591" formatCode="0.00E+00">
                  <c:v>3906.54</c:v>
                </c:pt>
                <c:pt idx="5592" formatCode="0.00E+00">
                  <c:v>3916.15</c:v>
                </c:pt>
                <c:pt idx="5593" formatCode="0.00E+00">
                  <c:v>3924.91</c:v>
                </c:pt>
                <c:pt idx="5594" formatCode="0.00E+00">
                  <c:v>3932.83</c:v>
                </c:pt>
                <c:pt idx="5595" formatCode="0.00E+00">
                  <c:v>3939.9</c:v>
                </c:pt>
                <c:pt idx="5596" formatCode="0.00E+00">
                  <c:v>3946.13</c:v>
                </c:pt>
                <c:pt idx="5597" formatCode="0.00E+00">
                  <c:v>3951.51</c:v>
                </c:pt>
                <c:pt idx="5598" formatCode="0.00E+00">
                  <c:v>3956.05</c:v>
                </c:pt>
                <c:pt idx="5599" formatCode="0.00E+00">
                  <c:v>3959.73</c:v>
                </c:pt>
                <c:pt idx="5600" formatCode="0.00E+00">
                  <c:v>3962.56</c:v>
                </c:pt>
                <c:pt idx="5601" formatCode="0.00E+00">
                  <c:v>3964.54</c:v>
                </c:pt>
                <c:pt idx="5602" formatCode="0.00E+00">
                  <c:v>3965.67</c:v>
                </c:pt>
                <c:pt idx="5603" formatCode="0.00E+00">
                  <c:v>3965.95</c:v>
                </c:pt>
                <c:pt idx="5604" formatCode="0.00E+00">
                  <c:v>3965.38</c:v>
                </c:pt>
                <c:pt idx="5605" formatCode="0.00E+00">
                  <c:v>3963.96</c:v>
                </c:pt>
                <c:pt idx="5606" formatCode="0.00E+00">
                  <c:v>3961.69</c:v>
                </c:pt>
                <c:pt idx="5607" formatCode="0.00E+00">
                  <c:v>3958.56</c:v>
                </c:pt>
                <c:pt idx="5608" formatCode="0.00E+00">
                  <c:v>3954.59</c:v>
                </c:pt>
                <c:pt idx="5609" formatCode="0.00E+00">
                  <c:v>3949.77</c:v>
                </c:pt>
                <c:pt idx="5610" formatCode="0.00E+00">
                  <c:v>3944.1</c:v>
                </c:pt>
                <c:pt idx="5611" formatCode="0.00E+00">
                  <c:v>3937.59</c:v>
                </c:pt>
                <c:pt idx="5612" formatCode="0.00E+00">
                  <c:v>3930.23</c:v>
                </c:pt>
                <c:pt idx="5613" formatCode="0.00E+00">
                  <c:v>3922.02</c:v>
                </c:pt>
                <c:pt idx="5614" formatCode="0.00E+00">
                  <c:v>3912.98</c:v>
                </c:pt>
                <c:pt idx="5615" formatCode="0.00E+00">
                  <c:v>3903.1</c:v>
                </c:pt>
                <c:pt idx="5616" formatCode="0.00E+00">
                  <c:v>3892.38</c:v>
                </c:pt>
                <c:pt idx="5617" formatCode="0.00E+00">
                  <c:v>3880.82</c:v>
                </c:pt>
                <c:pt idx="5618" formatCode="0.00E+00">
                  <c:v>3868.44</c:v>
                </c:pt>
                <c:pt idx="5619" formatCode="0.00E+00">
                  <c:v>3855.22</c:v>
                </c:pt>
                <c:pt idx="5620" formatCode="0.00E+00">
                  <c:v>3841.18</c:v>
                </c:pt>
                <c:pt idx="5621" formatCode="0.00E+00">
                  <c:v>3826.32</c:v>
                </c:pt>
                <c:pt idx="5622" formatCode="0.00E+00">
                  <c:v>3810.63</c:v>
                </c:pt>
                <c:pt idx="5623" formatCode="0.00E+00">
                  <c:v>3794.13</c:v>
                </c:pt>
                <c:pt idx="5624" formatCode="0.00E+00">
                  <c:v>3776.82</c:v>
                </c:pt>
                <c:pt idx="5625" formatCode="0.00E+00">
                  <c:v>3758.7</c:v>
                </c:pt>
                <c:pt idx="5626" formatCode="0.00E+00">
                  <c:v>3739.77</c:v>
                </c:pt>
                <c:pt idx="5627" formatCode="0.00E+00">
                  <c:v>3720.04</c:v>
                </c:pt>
                <c:pt idx="5628" formatCode="0.00E+00">
                  <c:v>3699.51</c:v>
                </c:pt>
                <c:pt idx="5629" formatCode="0.00E+00">
                  <c:v>3678.19</c:v>
                </c:pt>
                <c:pt idx="5630" formatCode="0.00E+00">
                  <c:v>3656.09</c:v>
                </c:pt>
                <c:pt idx="5631" formatCode="0.00E+00">
                  <c:v>3633.2</c:v>
                </c:pt>
                <c:pt idx="5632" formatCode="0.00E+00">
                  <c:v>3609.53</c:v>
                </c:pt>
                <c:pt idx="5633" formatCode="0.00E+00">
                  <c:v>3585.09</c:v>
                </c:pt>
                <c:pt idx="5634" formatCode="0.00E+00">
                  <c:v>3559.88</c:v>
                </c:pt>
                <c:pt idx="5635" formatCode="0.00E+00">
                  <c:v>3533.92</c:v>
                </c:pt>
                <c:pt idx="5636" formatCode="0.00E+00">
                  <c:v>3507.19</c:v>
                </c:pt>
                <c:pt idx="5637" formatCode="0.00E+00">
                  <c:v>3479.71</c:v>
                </c:pt>
                <c:pt idx="5638" formatCode="0.00E+00">
                  <c:v>3451.49</c:v>
                </c:pt>
                <c:pt idx="5639" formatCode="0.00E+00">
                  <c:v>3422.54</c:v>
                </c:pt>
                <c:pt idx="5640" formatCode="0.00E+00">
                  <c:v>3392.85</c:v>
                </c:pt>
                <c:pt idx="5641" formatCode="0.00E+00">
                  <c:v>3362.43</c:v>
                </c:pt>
                <c:pt idx="5642" formatCode="0.00E+00">
                  <c:v>3331.3</c:v>
                </c:pt>
                <c:pt idx="5643" formatCode="0.00E+00">
                  <c:v>3299.45</c:v>
                </c:pt>
                <c:pt idx="5644" formatCode="0.00E+00">
                  <c:v>3266.9</c:v>
                </c:pt>
                <c:pt idx="5645" formatCode="0.00E+00">
                  <c:v>3233.64</c:v>
                </c:pt>
                <c:pt idx="5646" formatCode="0.00E+00">
                  <c:v>3199.7</c:v>
                </c:pt>
                <c:pt idx="5647" formatCode="0.00E+00">
                  <c:v>3165.08</c:v>
                </c:pt>
                <c:pt idx="5648" formatCode="0.00E+00">
                  <c:v>3129.78</c:v>
                </c:pt>
                <c:pt idx="5649" formatCode="0.00E+00">
                  <c:v>3093.81</c:v>
                </c:pt>
                <c:pt idx="5650" formatCode="0.00E+00">
                  <c:v>3057.18</c:v>
                </c:pt>
                <c:pt idx="5651" formatCode="0.00E+00">
                  <c:v>3019.89</c:v>
                </c:pt>
                <c:pt idx="5652" formatCode="0.00E+00">
                  <c:v>2981.96</c:v>
                </c:pt>
                <c:pt idx="5653" formatCode="0.00E+00">
                  <c:v>2943.4</c:v>
                </c:pt>
                <c:pt idx="5654" formatCode="0.00E+00">
                  <c:v>2904.2</c:v>
                </c:pt>
                <c:pt idx="5655" formatCode="0.00E+00">
                  <c:v>2864.39</c:v>
                </c:pt>
                <c:pt idx="5656" formatCode="0.00E+00">
                  <c:v>2823.97</c:v>
                </c:pt>
                <c:pt idx="5657" formatCode="0.00E+00">
                  <c:v>2782.94</c:v>
                </c:pt>
                <c:pt idx="5658" formatCode="0.00E+00">
                  <c:v>2741.32</c:v>
                </c:pt>
                <c:pt idx="5659" formatCode="0.00E+00">
                  <c:v>2699.11</c:v>
                </c:pt>
                <c:pt idx="5660" formatCode="0.00E+00">
                  <c:v>2656.33</c:v>
                </c:pt>
                <c:pt idx="5661" formatCode="0.00E+00">
                  <c:v>2612.9899999999998</c:v>
                </c:pt>
                <c:pt idx="5662" formatCode="0.00E+00">
                  <c:v>2569.08</c:v>
                </c:pt>
                <c:pt idx="5663" formatCode="0.00E+00">
                  <c:v>2524.63</c:v>
                </c:pt>
                <c:pt idx="5664" formatCode="0.00E+00">
                  <c:v>2479.64</c:v>
                </c:pt>
                <c:pt idx="5665" formatCode="0.00E+00">
                  <c:v>2434.13</c:v>
                </c:pt>
                <c:pt idx="5666" formatCode="0.00E+00">
                  <c:v>2388.09</c:v>
                </c:pt>
                <c:pt idx="5667" formatCode="0.00E+00">
                  <c:v>2341.5500000000002</c:v>
                </c:pt>
                <c:pt idx="5668" formatCode="0.00E+00">
                  <c:v>2294.5100000000002</c:v>
                </c:pt>
                <c:pt idx="5669" formatCode="0.00E+00">
                  <c:v>2246.98</c:v>
                </c:pt>
                <c:pt idx="5670" formatCode="0.00E+00">
                  <c:v>2198.9699999999998</c:v>
                </c:pt>
                <c:pt idx="5671" formatCode="0.00E+00">
                  <c:v>2150.5</c:v>
                </c:pt>
                <c:pt idx="5672" formatCode="0.00E+00">
                  <c:v>2101.56</c:v>
                </c:pt>
                <c:pt idx="5673" formatCode="0.00E+00">
                  <c:v>2052.19</c:v>
                </c:pt>
                <c:pt idx="5674" formatCode="0.00E+00">
                  <c:v>2002.37</c:v>
                </c:pt>
                <c:pt idx="5675" formatCode="0.00E+00">
                  <c:v>1952.13</c:v>
                </c:pt>
                <c:pt idx="5676" formatCode="0.00E+00">
                  <c:v>1901.48</c:v>
                </c:pt>
                <c:pt idx="5677" formatCode="0.00E+00">
                  <c:v>1850.42</c:v>
                </c:pt>
                <c:pt idx="5678" formatCode="0.00E+00">
                  <c:v>1798.97</c:v>
                </c:pt>
                <c:pt idx="5679" formatCode="0.00E+00">
                  <c:v>1747.14</c:v>
                </c:pt>
                <c:pt idx="5680" formatCode="0.00E+00">
                  <c:v>1694.94</c:v>
                </c:pt>
                <c:pt idx="5681" formatCode="0.00E+00">
                  <c:v>1642.38</c:v>
                </c:pt>
                <c:pt idx="5682" formatCode="0.00E+00">
                  <c:v>1589.48</c:v>
                </c:pt>
                <c:pt idx="5683" formatCode="0.00E+00">
                  <c:v>1536.23</c:v>
                </c:pt>
                <c:pt idx="5684" formatCode="0.00E+00">
                  <c:v>1482.67</c:v>
                </c:pt>
                <c:pt idx="5685" formatCode="0.00E+00">
                  <c:v>1428.79</c:v>
                </c:pt>
                <c:pt idx="5686" formatCode="0.00E+00">
                  <c:v>1374.6</c:v>
                </c:pt>
                <c:pt idx="5687" formatCode="0.00E+00">
                  <c:v>1320.13</c:v>
                </c:pt>
                <c:pt idx="5688" formatCode="0.00E+00">
                  <c:v>1265.3800000000001</c:v>
                </c:pt>
                <c:pt idx="5689" formatCode="0.00E+00">
                  <c:v>1210.3599999999999</c:v>
                </c:pt>
                <c:pt idx="5690" formatCode="0.00E+00">
                  <c:v>1155.0899999999999</c:v>
                </c:pt>
                <c:pt idx="5691" formatCode="0.00E+00">
                  <c:v>1099.58</c:v>
                </c:pt>
                <c:pt idx="5692" formatCode="0.00E+00">
                  <c:v>1043.8399999999999</c:v>
                </c:pt>
                <c:pt idx="5693">
                  <c:v>987.87400000000002</c:v>
                </c:pt>
                <c:pt idx="5694">
                  <c:v>931.70500000000004</c:v>
                </c:pt>
                <c:pt idx="5695">
                  <c:v>875.34199999999998</c:v>
                </c:pt>
                <c:pt idx="5696">
                  <c:v>818.79600000000005</c:v>
                </c:pt>
                <c:pt idx="5697">
                  <c:v>762.08</c:v>
                </c:pt>
                <c:pt idx="5698">
                  <c:v>705.20600000000002</c:v>
                </c:pt>
                <c:pt idx="5699">
                  <c:v>648.18700000000001</c:v>
                </c:pt>
                <c:pt idx="5700">
                  <c:v>591.03399999999999</c:v>
                </c:pt>
                <c:pt idx="5701">
                  <c:v>533.76</c:v>
                </c:pt>
                <c:pt idx="5702">
                  <c:v>476.37799999999999</c:v>
                </c:pt>
                <c:pt idx="5703">
                  <c:v>418.89800000000002</c:v>
                </c:pt>
                <c:pt idx="5704">
                  <c:v>361.334</c:v>
                </c:pt>
                <c:pt idx="5705">
                  <c:v>303.69900000000001</c:v>
                </c:pt>
                <c:pt idx="5706">
                  <c:v>246.00299999999999</c:v>
                </c:pt>
                <c:pt idx="5707">
                  <c:v>188.261</c:v>
                </c:pt>
                <c:pt idx="5708">
                  <c:v>130.48400000000001</c:v>
                </c:pt>
                <c:pt idx="5709">
                  <c:v>72.685000000000002</c:v>
                </c:pt>
                <c:pt idx="5710">
                  <c:v>14.8765</c:v>
                </c:pt>
                <c:pt idx="5711">
                  <c:v>-42.929099999999998</c:v>
                </c:pt>
                <c:pt idx="5712">
                  <c:v>-100.72</c:v>
                </c:pt>
                <c:pt idx="5713">
                  <c:v>-158.483</c:v>
                </c:pt>
                <c:pt idx="5714">
                  <c:v>-216.20599999999999</c:v>
                </c:pt>
                <c:pt idx="5715">
                  <c:v>-273.87599999999998</c:v>
                </c:pt>
                <c:pt idx="5716">
                  <c:v>-331.48200000000003</c:v>
                </c:pt>
                <c:pt idx="5717">
                  <c:v>-389.01100000000002</c:v>
                </c:pt>
                <c:pt idx="5718">
                  <c:v>-446.45</c:v>
                </c:pt>
                <c:pt idx="5719">
                  <c:v>-503.78800000000001</c:v>
                </c:pt>
                <c:pt idx="5720">
                  <c:v>-561.01099999999997</c:v>
                </c:pt>
                <c:pt idx="5721">
                  <c:v>-618.10799999999995</c:v>
                </c:pt>
                <c:pt idx="5722">
                  <c:v>-675.06700000000001</c:v>
                </c:pt>
                <c:pt idx="5723">
                  <c:v>-731.87400000000002</c:v>
                </c:pt>
                <c:pt idx="5724">
                  <c:v>-788.51800000000003</c:v>
                </c:pt>
                <c:pt idx="5725">
                  <c:v>-844.98800000000006</c:v>
                </c:pt>
                <c:pt idx="5726">
                  <c:v>-901.27</c:v>
                </c:pt>
                <c:pt idx="5727">
                  <c:v>-957.35299999999995</c:v>
                </c:pt>
                <c:pt idx="5728" formatCode="0.00E+00">
                  <c:v>-1013.22</c:v>
                </c:pt>
                <c:pt idx="5729" formatCode="0.00E+00">
                  <c:v>-1068.8699999999999</c:v>
                </c:pt>
                <c:pt idx="5730" formatCode="0.00E+00">
                  <c:v>-1124.28</c:v>
                </c:pt>
                <c:pt idx="5731" formatCode="0.00E+00">
                  <c:v>-1179.45</c:v>
                </c:pt>
                <c:pt idx="5732" formatCode="0.00E+00">
                  <c:v>-1234.3599999999999</c:v>
                </c:pt>
                <c:pt idx="5733" formatCode="0.00E+00">
                  <c:v>-1288.99</c:v>
                </c:pt>
                <c:pt idx="5734" formatCode="0.00E+00">
                  <c:v>-1343.35</c:v>
                </c:pt>
                <c:pt idx="5735" formatCode="0.00E+00">
                  <c:v>-1397.4</c:v>
                </c:pt>
                <c:pt idx="5736" formatCode="0.00E+00">
                  <c:v>-1451.16</c:v>
                </c:pt>
                <c:pt idx="5737" formatCode="0.00E+00">
                  <c:v>-1504.59</c:v>
                </c:pt>
                <c:pt idx="5738" formatCode="0.00E+00">
                  <c:v>-1557.7</c:v>
                </c:pt>
                <c:pt idx="5739" formatCode="0.00E+00">
                  <c:v>-1610.46</c:v>
                </c:pt>
                <c:pt idx="5740" formatCode="0.00E+00">
                  <c:v>-1662.88</c:v>
                </c:pt>
                <c:pt idx="5741" formatCode="0.00E+00">
                  <c:v>-1714.93</c:v>
                </c:pt>
                <c:pt idx="5742" formatCode="0.00E+00">
                  <c:v>-1766.61</c:v>
                </c:pt>
                <c:pt idx="5743" formatCode="0.00E+00">
                  <c:v>-1817.9</c:v>
                </c:pt>
                <c:pt idx="5744" formatCode="0.00E+00">
                  <c:v>-1868.8</c:v>
                </c:pt>
                <c:pt idx="5745" formatCode="0.00E+00">
                  <c:v>-1919.29</c:v>
                </c:pt>
                <c:pt idx="5746" formatCode="0.00E+00">
                  <c:v>-1969.37</c:v>
                </c:pt>
                <c:pt idx="5747" formatCode="0.00E+00">
                  <c:v>-2019.01</c:v>
                </c:pt>
                <c:pt idx="5748" formatCode="0.00E+00">
                  <c:v>-2068.2199999999998</c:v>
                </c:pt>
                <c:pt idx="5749" formatCode="0.00E+00">
                  <c:v>-2116.98</c:v>
                </c:pt>
                <c:pt idx="5750" formatCode="0.00E+00">
                  <c:v>-2165.27</c:v>
                </c:pt>
                <c:pt idx="5751" formatCode="0.00E+00">
                  <c:v>-2213.1</c:v>
                </c:pt>
                <c:pt idx="5752" formatCode="0.00E+00">
                  <c:v>-2260.4499999999998</c:v>
                </c:pt>
                <c:pt idx="5753" formatCode="0.00E+00">
                  <c:v>-2307.3000000000002</c:v>
                </c:pt>
                <c:pt idx="5754" formatCode="0.00E+00">
                  <c:v>-2353.66</c:v>
                </c:pt>
                <c:pt idx="5755" formatCode="0.00E+00">
                  <c:v>-2399.5</c:v>
                </c:pt>
                <c:pt idx="5756" formatCode="0.00E+00">
                  <c:v>-2444.83</c:v>
                </c:pt>
                <c:pt idx="5757" formatCode="0.00E+00">
                  <c:v>-2489.62</c:v>
                </c:pt>
                <c:pt idx="5758" formatCode="0.00E+00">
                  <c:v>-2533.88</c:v>
                </c:pt>
                <c:pt idx="5759" formatCode="0.00E+00">
                  <c:v>-2577.58</c:v>
                </c:pt>
                <c:pt idx="5760" formatCode="0.00E+00">
                  <c:v>-2620.73</c:v>
                </c:pt>
                <c:pt idx="5761" formatCode="0.00E+00">
                  <c:v>-2663.31</c:v>
                </c:pt>
                <c:pt idx="5762" formatCode="0.00E+00">
                  <c:v>-2705.31</c:v>
                </c:pt>
                <c:pt idx="5763" formatCode="0.00E+00">
                  <c:v>-2746.73</c:v>
                </c:pt>
                <c:pt idx="5764" formatCode="0.00E+00">
                  <c:v>-2787.55</c:v>
                </c:pt>
                <c:pt idx="5765" formatCode="0.00E+00">
                  <c:v>-2827.77</c:v>
                </c:pt>
                <c:pt idx="5766" formatCode="0.00E+00">
                  <c:v>-2867.38</c:v>
                </c:pt>
                <c:pt idx="5767" formatCode="0.00E+00">
                  <c:v>-2906.37</c:v>
                </c:pt>
                <c:pt idx="5768" formatCode="0.00E+00">
                  <c:v>-2944.73</c:v>
                </c:pt>
                <c:pt idx="5769" formatCode="0.00E+00">
                  <c:v>-2982.45</c:v>
                </c:pt>
                <c:pt idx="5770" formatCode="0.00E+00">
                  <c:v>-3019.53</c:v>
                </c:pt>
                <c:pt idx="5771" formatCode="0.00E+00">
                  <c:v>-3055.95</c:v>
                </c:pt>
                <c:pt idx="5772" formatCode="0.00E+00">
                  <c:v>-3091.72</c:v>
                </c:pt>
                <c:pt idx="5773" formatCode="0.00E+00">
                  <c:v>-3126.81</c:v>
                </c:pt>
                <c:pt idx="5774" formatCode="0.00E+00">
                  <c:v>-3161.23</c:v>
                </c:pt>
                <c:pt idx="5775" formatCode="0.00E+00">
                  <c:v>-3194.97</c:v>
                </c:pt>
                <c:pt idx="5776" formatCode="0.00E+00">
                  <c:v>-3228.02</c:v>
                </c:pt>
                <c:pt idx="5777" formatCode="0.00E+00">
                  <c:v>-3260.37</c:v>
                </c:pt>
                <c:pt idx="5778" formatCode="0.00E+00">
                  <c:v>-3292.01</c:v>
                </c:pt>
                <c:pt idx="5779" formatCode="0.00E+00">
                  <c:v>-3322.95</c:v>
                </c:pt>
                <c:pt idx="5780" formatCode="0.00E+00">
                  <c:v>-3353.17</c:v>
                </c:pt>
                <c:pt idx="5781" formatCode="0.00E+00">
                  <c:v>-3382.66</c:v>
                </c:pt>
                <c:pt idx="5782" formatCode="0.00E+00">
                  <c:v>-3411.43</c:v>
                </c:pt>
                <c:pt idx="5783" formatCode="0.00E+00">
                  <c:v>-3439.46</c:v>
                </c:pt>
                <c:pt idx="5784" formatCode="0.00E+00">
                  <c:v>-3466.74</c:v>
                </c:pt>
                <c:pt idx="5785" formatCode="0.00E+00">
                  <c:v>-3493.28</c:v>
                </c:pt>
                <c:pt idx="5786" formatCode="0.00E+00">
                  <c:v>-3519.07</c:v>
                </c:pt>
                <c:pt idx="5787" formatCode="0.00E+00">
                  <c:v>-3544.1</c:v>
                </c:pt>
                <c:pt idx="5788" formatCode="0.00E+00">
                  <c:v>-3568.36</c:v>
                </c:pt>
                <c:pt idx="5789" formatCode="0.00E+00">
                  <c:v>-3591.85</c:v>
                </c:pt>
                <c:pt idx="5790" formatCode="0.00E+00">
                  <c:v>-3614.57</c:v>
                </c:pt>
                <c:pt idx="5791" formatCode="0.00E+00">
                  <c:v>-3636.51</c:v>
                </c:pt>
                <c:pt idx="5792" formatCode="0.00E+00">
                  <c:v>-3657.67</c:v>
                </c:pt>
                <c:pt idx="5793" formatCode="0.00E+00">
                  <c:v>-3678.03</c:v>
                </c:pt>
                <c:pt idx="5794" formatCode="0.00E+00">
                  <c:v>-3697.61</c:v>
                </c:pt>
                <c:pt idx="5795" formatCode="0.00E+00">
                  <c:v>-3716.39</c:v>
                </c:pt>
                <c:pt idx="5796" formatCode="0.00E+00">
                  <c:v>-3734.37</c:v>
                </c:pt>
                <c:pt idx="5797" formatCode="0.00E+00">
                  <c:v>-3751.54</c:v>
                </c:pt>
                <c:pt idx="5798" formatCode="0.00E+00">
                  <c:v>-3767.91</c:v>
                </c:pt>
                <c:pt idx="5799" formatCode="0.00E+00">
                  <c:v>-3783.46</c:v>
                </c:pt>
                <c:pt idx="5800" formatCode="0.00E+00">
                  <c:v>-3798.2</c:v>
                </c:pt>
                <c:pt idx="5801" formatCode="0.00E+00">
                  <c:v>-3812.13</c:v>
                </c:pt>
                <c:pt idx="5802" formatCode="0.00E+00">
                  <c:v>-3825.23</c:v>
                </c:pt>
                <c:pt idx="5803" formatCode="0.00E+00">
                  <c:v>-3837.51</c:v>
                </c:pt>
                <c:pt idx="5804" formatCode="0.00E+00">
                  <c:v>-3848.96</c:v>
                </c:pt>
                <c:pt idx="5805" formatCode="0.00E+00">
                  <c:v>-3859.58</c:v>
                </c:pt>
                <c:pt idx="5806" formatCode="0.00E+00">
                  <c:v>-3869.38</c:v>
                </c:pt>
                <c:pt idx="5807" formatCode="0.00E+00">
                  <c:v>-3878.34</c:v>
                </c:pt>
                <c:pt idx="5808" formatCode="0.00E+00">
                  <c:v>-3886.46</c:v>
                </c:pt>
                <c:pt idx="5809" formatCode="0.00E+00">
                  <c:v>-3893.75</c:v>
                </c:pt>
                <c:pt idx="5810" formatCode="0.00E+00">
                  <c:v>-3900.21</c:v>
                </c:pt>
                <c:pt idx="5811" formatCode="0.00E+00">
                  <c:v>-3905.82</c:v>
                </c:pt>
                <c:pt idx="5812" formatCode="0.00E+00">
                  <c:v>-3910.6</c:v>
                </c:pt>
                <c:pt idx="5813" formatCode="0.00E+00">
                  <c:v>-3914.53</c:v>
                </c:pt>
                <c:pt idx="5814" formatCode="0.00E+00">
                  <c:v>-3917.62</c:v>
                </c:pt>
                <c:pt idx="5815" formatCode="0.00E+00">
                  <c:v>-3919.87</c:v>
                </c:pt>
                <c:pt idx="5816" formatCode="0.00E+00">
                  <c:v>-3921.28</c:v>
                </c:pt>
                <c:pt idx="5817" formatCode="0.00E+00">
                  <c:v>-3921.84</c:v>
                </c:pt>
                <c:pt idx="5818" formatCode="0.00E+00">
                  <c:v>-3921.57</c:v>
                </c:pt>
                <c:pt idx="5819" formatCode="0.00E+00">
                  <c:v>-3920.45</c:v>
                </c:pt>
                <c:pt idx="5820" formatCode="0.00E+00">
                  <c:v>-3918.48</c:v>
                </c:pt>
                <c:pt idx="5821" formatCode="0.00E+00">
                  <c:v>-3915.68</c:v>
                </c:pt>
                <c:pt idx="5822" formatCode="0.00E+00">
                  <c:v>-3912.03</c:v>
                </c:pt>
                <c:pt idx="5823" formatCode="0.00E+00">
                  <c:v>-3907.55</c:v>
                </c:pt>
                <c:pt idx="5824" formatCode="0.00E+00">
                  <c:v>-3902.22</c:v>
                </c:pt>
                <c:pt idx="5825" formatCode="0.00E+00">
                  <c:v>-3896.06</c:v>
                </c:pt>
                <c:pt idx="5826" formatCode="0.00E+00">
                  <c:v>-3889.06</c:v>
                </c:pt>
                <c:pt idx="5827" formatCode="0.00E+00">
                  <c:v>-3881.22</c:v>
                </c:pt>
                <c:pt idx="5828" formatCode="0.00E+00">
                  <c:v>-3872.55</c:v>
                </c:pt>
                <c:pt idx="5829" formatCode="0.00E+00">
                  <c:v>-3863.05</c:v>
                </c:pt>
                <c:pt idx="5830" formatCode="0.00E+00">
                  <c:v>-3852.73</c:v>
                </c:pt>
                <c:pt idx="5831" formatCode="0.00E+00">
                  <c:v>-3841.57</c:v>
                </c:pt>
                <c:pt idx="5832" formatCode="0.00E+00">
                  <c:v>-3829.59</c:v>
                </c:pt>
                <c:pt idx="5833" formatCode="0.00E+00">
                  <c:v>-3816.79</c:v>
                </c:pt>
                <c:pt idx="5834" formatCode="0.00E+00">
                  <c:v>-3803.17</c:v>
                </c:pt>
                <c:pt idx="5835" formatCode="0.00E+00">
                  <c:v>-3788.74</c:v>
                </c:pt>
                <c:pt idx="5836" formatCode="0.00E+00">
                  <c:v>-3773.49</c:v>
                </c:pt>
                <c:pt idx="5837" formatCode="0.00E+00">
                  <c:v>-3757.43</c:v>
                </c:pt>
                <c:pt idx="5838" formatCode="0.00E+00">
                  <c:v>-3740.57</c:v>
                </c:pt>
                <c:pt idx="5839" formatCode="0.00E+00">
                  <c:v>-3722.9</c:v>
                </c:pt>
                <c:pt idx="5840" formatCode="0.00E+00">
                  <c:v>-3704.44</c:v>
                </c:pt>
                <c:pt idx="5841" formatCode="0.00E+00">
                  <c:v>-3685.18</c:v>
                </c:pt>
                <c:pt idx="5842" formatCode="0.00E+00">
                  <c:v>-3665.14</c:v>
                </c:pt>
                <c:pt idx="5843" formatCode="0.00E+00">
                  <c:v>-3644.31</c:v>
                </c:pt>
                <c:pt idx="5844" formatCode="0.00E+00">
                  <c:v>-3622.69</c:v>
                </c:pt>
                <c:pt idx="5845" formatCode="0.00E+00">
                  <c:v>-3600.3</c:v>
                </c:pt>
                <c:pt idx="5846" formatCode="0.00E+00">
                  <c:v>-3577.14</c:v>
                </c:pt>
                <c:pt idx="5847" formatCode="0.00E+00">
                  <c:v>-3553.22</c:v>
                </c:pt>
                <c:pt idx="5848" formatCode="0.00E+00">
                  <c:v>-3528.53</c:v>
                </c:pt>
                <c:pt idx="5849" formatCode="0.00E+00">
                  <c:v>-3503.09</c:v>
                </c:pt>
                <c:pt idx="5850" formatCode="0.00E+00">
                  <c:v>-3476.9</c:v>
                </c:pt>
                <c:pt idx="5851" formatCode="0.00E+00">
                  <c:v>-3449.96</c:v>
                </c:pt>
                <c:pt idx="5852" formatCode="0.00E+00">
                  <c:v>-3422.29</c:v>
                </c:pt>
                <c:pt idx="5853" formatCode="0.00E+00">
                  <c:v>-3393.88</c:v>
                </c:pt>
                <c:pt idx="5854" formatCode="0.00E+00">
                  <c:v>-3364.75</c:v>
                </c:pt>
                <c:pt idx="5855" formatCode="0.00E+00">
                  <c:v>-3334.89</c:v>
                </c:pt>
                <c:pt idx="5856" formatCode="0.00E+00">
                  <c:v>-3304.33</c:v>
                </c:pt>
                <c:pt idx="5857" formatCode="0.00E+00">
                  <c:v>-3273.05</c:v>
                </c:pt>
                <c:pt idx="5858" formatCode="0.00E+00">
                  <c:v>-3241.08</c:v>
                </c:pt>
                <c:pt idx="5859" formatCode="0.00E+00">
                  <c:v>-3208.42</c:v>
                </c:pt>
                <c:pt idx="5860" formatCode="0.00E+00">
                  <c:v>-3175.07</c:v>
                </c:pt>
                <c:pt idx="5861" formatCode="0.00E+00">
                  <c:v>-3141.04</c:v>
                </c:pt>
                <c:pt idx="5862" formatCode="0.00E+00">
                  <c:v>-3106.34</c:v>
                </c:pt>
                <c:pt idx="5863" formatCode="0.00E+00">
                  <c:v>-3070.97</c:v>
                </c:pt>
                <c:pt idx="5864" formatCode="0.00E+00">
                  <c:v>-3034.95</c:v>
                </c:pt>
                <c:pt idx="5865" formatCode="0.00E+00">
                  <c:v>-2998.28</c:v>
                </c:pt>
                <c:pt idx="5866" formatCode="0.00E+00">
                  <c:v>-2960.97</c:v>
                </c:pt>
                <c:pt idx="5867" formatCode="0.00E+00">
                  <c:v>-2923.03</c:v>
                </c:pt>
                <c:pt idx="5868" formatCode="0.00E+00">
                  <c:v>-2884.47</c:v>
                </c:pt>
                <c:pt idx="5869" formatCode="0.00E+00">
                  <c:v>-2845.29</c:v>
                </c:pt>
                <c:pt idx="5870" formatCode="0.00E+00">
                  <c:v>-2805.5</c:v>
                </c:pt>
                <c:pt idx="5871" formatCode="0.00E+00">
                  <c:v>-2765.12</c:v>
                </c:pt>
                <c:pt idx="5872" formatCode="0.00E+00">
                  <c:v>-2724.14</c:v>
                </c:pt>
                <c:pt idx="5873" formatCode="0.00E+00">
                  <c:v>-2682.59</c:v>
                </c:pt>
                <c:pt idx="5874" formatCode="0.00E+00">
                  <c:v>-2640.46</c:v>
                </c:pt>
                <c:pt idx="5875" formatCode="0.00E+00">
                  <c:v>-2597.77</c:v>
                </c:pt>
                <c:pt idx="5876" formatCode="0.00E+00">
                  <c:v>-2554.5300000000002</c:v>
                </c:pt>
                <c:pt idx="5877" formatCode="0.00E+00">
                  <c:v>-2510.7399999999998</c:v>
                </c:pt>
                <c:pt idx="5878" formatCode="0.00E+00">
                  <c:v>-2466.42</c:v>
                </c:pt>
                <c:pt idx="5879" formatCode="0.00E+00">
                  <c:v>-2421.58</c:v>
                </c:pt>
                <c:pt idx="5880" formatCode="0.00E+00">
                  <c:v>-2376.2199999999998</c:v>
                </c:pt>
                <c:pt idx="5881" formatCode="0.00E+00">
                  <c:v>-2330.35</c:v>
                </c:pt>
                <c:pt idx="5882" formatCode="0.00E+00">
                  <c:v>-2283.9899999999998</c:v>
                </c:pt>
                <c:pt idx="5883" formatCode="0.00E+00">
                  <c:v>-2237.14</c:v>
                </c:pt>
                <c:pt idx="5884" formatCode="0.00E+00">
                  <c:v>-2189.8200000000002</c:v>
                </c:pt>
                <c:pt idx="5885" formatCode="0.00E+00">
                  <c:v>-2142.0300000000002</c:v>
                </c:pt>
                <c:pt idx="5886" formatCode="0.00E+00">
                  <c:v>-2093.79</c:v>
                </c:pt>
                <c:pt idx="5887" formatCode="0.00E+00">
                  <c:v>-2045.1</c:v>
                </c:pt>
                <c:pt idx="5888" formatCode="0.00E+00">
                  <c:v>-1995.98</c:v>
                </c:pt>
                <c:pt idx="5889" formatCode="0.00E+00">
                  <c:v>-1946.44</c:v>
                </c:pt>
                <c:pt idx="5890" formatCode="0.00E+00">
                  <c:v>-1896.48</c:v>
                </c:pt>
                <c:pt idx="5891" formatCode="0.00E+00">
                  <c:v>-1846.12</c:v>
                </c:pt>
                <c:pt idx="5892" formatCode="0.00E+00">
                  <c:v>-1795.37</c:v>
                </c:pt>
                <c:pt idx="5893" formatCode="0.00E+00">
                  <c:v>-1744.25</c:v>
                </c:pt>
                <c:pt idx="5894" formatCode="0.00E+00">
                  <c:v>-1692.75</c:v>
                </c:pt>
                <c:pt idx="5895" formatCode="0.00E+00">
                  <c:v>-1640.89</c:v>
                </c:pt>
                <c:pt idx="5896" formatCode="0.00E+00">
                  <c:v>-1588.69</c:v>
                </c:pt>
                <c:pt idx="5897" formatCode="0.00E+00">
                  <c:v>-1536.16</c:v>
                </c:pt>
                <c:pt idx="5898" formatCode="0.00E+00">
                  <c:v>-1483.3</c:v>
                </c:pt>
                <c:pt idx="5899" formatCode="0.00E+00">
                  <c:v>-1430.13</c:v>
                </c:pt>
                <c:pt idx="5900" formatCode="0.00E+00">
                  <c:v>-1376.65</c:v>
                </c:pt>
                <c:pt idx="5901" formatCode="0.00E+00">
                  <c:v>-1322.89</c:v>
                </c:pt>
                <c:pt idx="5902" formatCode="0.00E+00">
                  <c:v>-1268.8499999999999</c:v>
                </c:pt>
                <c:pt idx="5903" formatCode="0.00E+00">
                  <c:v>-1214.54</c:v>
                </c:pt>
                <c:pt idx="5904" formatCode="0.00E+00">
                  <c:v>-1159.98</c:v>
                </c:pt>
                <c:pt idx="5905" formatCode="0.00E+00">
                  <c:v>-1105.17</c:v>
                </c:pt>
                <c:pt idx="5906" formatCode="0.00E+00">
                  <c:v>-1050.1400000000001</c:v>
                </c:pt>
                <c:pt idx="5907">
                  <c:v>-994.88599999999997</c:v>
                </c:pt>
                <c:pt idx="5908">
                  <c:v>-939.42499999999995</c:v>
                </c:pt>
                <c:pt idx="5909">
                  <c:v>-883.76900000000001</c:v>
                </c:pt>
                <c:pt idx="5910">
                  <c:v>-827.92899999999997</c:v>
                </c:pt>
                <c:pt idx="5911">
                  <c:v>-771.91899999999998</c:v>
                </c:pt>
                <c:pt idx="5912">
                  <c:v>-715.74900000000002</c:v>
                </c:pt>
                <c:pt idx="5913">
                  <c:v>-659.43299999999999</c:v>
                </c:pt>
                <c:pt idx="5914">
                  <c:v>-602.98099999999999</c:v>
                </c:pt>
                <c:pt idx="5915">
                  <c:v>-546.40700000000004</c:v>
                </c:pt>
                <c:pt idx="5916">
                  <c:v>-489.72300000000001</c:v>
                </c:pt>
                <c:pt idx="5917">
                  <c:v>-432.93900000000002</c:v>
                </c:pt>
                <c:pt idx="5918">
                  <c:v>-376.07</c:v>
                </c:pt>
                <c:pt idx="5919">
                  <c:v>-319.12700000000001</c:v>
                </c:pt>
                <c:pt idx="5920">
                  <c:v>-262.12200000000001</c:v>
                </c:pt>
                <c:pt idx="5921">
                  <c:v>-205.06700000000001</c:v>
                </c:pt>
                <c:pt idx="5922">
                  <c:v>-147.976</c:v>
                </c:pt>
                <c:pt idx="5923">
                  <c:v>-90.860299999999995</c:v>
                </c:pt>
                <c:pt idx="5924">
                  <c:v>-33.732300000000002</c:v>
                </c:pt>
                <c:pt idx="5925">
                  <c:v>23.395800000000001</c:v>
                </c:pt>
                <c:pt idx="5926">
                  <c:v>80.511899999999997</c:v>
                </c:pt>
                <c:pt idx="5927">
                  <c:v>137.60400000000001</c:v>
                </c:pt>
                <c:pt idx="5928">
                  <c:v>194.65799999999999</c:v>
                </c:pt>
                <c:pt idx="5929">
                  <c:v>251.66399999999999</c:v>
                </c:pt>
                <c:pt idx="5930">
                  <c:v>308.608</c:v>
                </c:pt>
                <c:pt idx="5931">
                  <c:v>365.47899999999998</c:v>
                </c:pt>
                <c:pt idx="5932">
                  <c:v>422.26400000000001</c:v>
                </c:pt>
                <c:pt idx="5933">
                  <c:v>478.95100000000002</c:v>
                </c:pt>
                <c:pt idx="5934">
                  <c:v>535.529</c:v>
                </c:pt>
                <c:pt idx="5935">
                  <c:v>591.98400000000004</c:v>
                </c:pt>
                <c:pt idx="5936">
                  <c:v>648.30399999999997</c:v>
                </c:pt>
                <c:pt idx="5937">
                  <c:v>704.47799999999995</c:v>
                </c:pt>
                <c:pt idx="5938">
                  <c:v>760.49300000000005</c:v>
                </c:pt>
                <c:pt idx="5939">
                  <c:v>816.33799999999997</c:v>
                </c:pt>
                <c:pt idx="5940">
                  <c:v>872.00099999999998</c:v>
                </c:pt>
                <c:pt idx="5941">
                  <c:v>927.46900000000005</c:v>
                </c:pt>
                <c:pt idx="5942">
                  <c:v>982.73</c:v>
                </c:pt>
                <c:pt idx="5943" formatCode="0.00E+00">
                  <c:v>1037.77</c:v>
                </c:pt>
                <c:pt idx="5944" formatCode="0.00E+00">
                  <c:v>1092.5899999999999</c:v>
                </c:pt>
                <c:pt idx="5945" formatCode="0.00E+00">
                  <c:v>1147.1600000000001</c:v>
                </c:pt>
                <c:pt idx="5946" formatCode="0.00E+00">
                  <c:v>1201.48</c:v>
                </c:pt>
                <c:pt idx="5947" formatCode="0.00E+00">
                  <c:v>1255.53</c:v>
                </c:pt>
                <c:pt idx="5948" formatCode="0.00E+00">
                  <c:v>1309.3</c:v>
                </c:pt>
                <c:pt idx="5949" formatCode="0.00E+00">
                  <c:v>1362.79</c:v>
                </c:pt>
                <c:pt idx="5950" formatCode="0.00E+00">
                  <c:v>1415.98</c:v>
                </c:pt>
                <c:pt idx="5951" formatCode="0.00E+00">
                  <c:v>1468.85</c:v>
                </c:pt>
                <c:pt idx="5952" formatCode="0.00E+00">
                  <c:v>1521.41</c:v>
                </c:pt>
                <c:pt idx="5953" formatCode="0.00E+00">
                  <c:v>1573.63</c:v>
                </c:pt>
                <c:pt idx="5954" formatCode="0.00E+00">
                  <c:v>1625.5</c:v>
                </c:pt>
                <c:pt idx="5955" formatCode="0.00E+00">
                  <c:v>1677.02</c:v>
                </c:pt>
                <c:pt idx="5956" formatCode="0.00E+00">
                  <c:v>1728.17</c:v>
                </c:pt>
                <c:pt idx="5957" formatCode="0.00E+00">
                  <c:v>1778.95</c:v>
                </c:pt>
                <c:pt idx="5958" formatCode="0.00E+00">
                  <c:v>1829.33</c:v>
                </c:pt>
                <c:pt idx="5959" formatCode="0.00E+00">
                  <c:v>1879.31</c:v>
                </c:pt>
                <c:pt idx="5960" formatCode="0.00E+00">
                  <c:v>1928.89</c:v>
                </c:pt>
                <c:pt idx="5961" formatCode="0.00E+00">
                  <c:v>1978.04</c:v>
                </c:pt>
                <c:pt idx="5962" formatCode="0.00E+00">
                  <c:v>2026.76</c:v>
                </c:pt>
                <c:pt idx="5963" formatCode="0.00E+00">
                  <c:v>2075.04</c:v>
                </c:pt>
                <c:pt idx="5964" formatCode="0.00E+00">
                  <c:v>2122.87</c:v>
                </c:pt>
                <c:pt idx="5965" formatCode="0.00E+00">
                  <c:v>2170.23</c:v>
                </c:pt>
                <c:pt idx="5966" formatCode="0.00E+00">
                  <c:v>2217.12</c:v>
                </c:pt>
                <c:pt idx="5967" formatCode="0.00E+00">
                  <c:v>2263.5300000000002</c:v>
                </c:pt>
                <c:pt idx="5968" formatCode="0.00E+00">
                  <c:v>2309.44</c:v>
                </c:pt>
                <c:pt idx="5969" formatCode="0.00E+00">
                  <c:v>2354.85</c:v>
                </c:pt>
                <c:pt idx="5970" formatCode="0.00E+00">
                  <c:v>2399.75</c:v>
                </c:pt>
                <c:pt idx="5971" formatCode="0.00E+00">
                  <c:v>2444.13</c:v>
                </c:pt>
                <c:pt idx="5972" formatCode="0.00E+00">
                  <c:v>2487.98</c:v>
                </c:pt>
                <c:pt idx="5973" formatCode="0.00E+00">
                  <c:v>2531.29</c:v>
                </c:pt>
                <c:pt idx="5974" formatCode="0.00E+00">
                  <c:v>2574.04</c:v>
                </c:pt>
                <c:pt idx="5975" formatCode="0.00E+00">
                  <c:v>2616.2399999999998</c:v>
                </c:pt>
                <c:pt idx="5976" formatCode="0.00E+00">
                  <c:v>2657.87</c:v>
                </c:pt>
                <c:pt idx="5977" formatCode="0.00E+00">
                  <c:v>2698.92</c:v>
                </c:pt>
                <c:pt idx="5978" formatCode="0.00E+00">
                  <c:v>2739.39</c:v>
                </c:pt>
                <c:pt idx="5979" formatCode="0.00E+00">
                  <c:v>2779.26</c:v>
                </c:pt>
                <c:pt idx="5980" formatCode="0.00E+00">
                  <c:v>2818.53</c:v>
                </c:pt>
                <c:pt idx="5981" formatCode="0.00E+00">
                  <c:v>2857.19</c:v>
                </c:pt>
                <c:pt idx="5982" formatCode="0.00E+00">
                  <c:v>2895.22</c:v>
                </c:pt>
                <c:pt idx="5983" formatCode="0.00E+00">
                  <c:v>2932.63</c:v>
                </c:pt>
                <c:pt idx="5984" formatCode="0.00E+00">
                  <c:v>2969.41</c:v>
                </c:pt>
                <c:pt idx="5985" formatCode="0.00E+00">
                  <c:v>3005.54</c:v>
                </c:pt>
                <c:pt idx="5986" formatCode="0.00E+00">
                  <c:v>3041.02</c:v>
                </c:pt>
                <c:pt idx="5987" formatCode="0.00E+00">
                  <c:v>3075.84</c:v>
                </c:pt>
                <c:pt idx="5988" formatCode="0.00E+00">
                  <c:v>3110</c:v>
                </c:pt>
                <c:pt idx="5989" formatCode="0.00E+00">
                  <c:v>3143.48</c:v>
                </c:pt>
                <c:pt idx="5990" formatCode="0.00E+00">
                  <c:v>3176.28</c:v>
                </c:pt>
                <c:pt idx="5991" formatCode="0.00E+00">
                  <c:v>3208.39</c:v>
                </c:pt>
                <c:pt idx="5992" formatCode="0.00E+00">
                  <c:v>3239.81</c:v>
                </c:pt>
                <c:pt idx="5993" formatCode="0.00E+00">
                  <c:v>3270.53</c:v>
                </c:pt>
                <c:pt idx="5994" formatCode="0.00E+00">
                  <c:v>3300.54</c:v>
                </c:pt>
                <c:pt idx="5995" formatCode="0.00E+00">
                  <c:v>3329.84</c:v>
                </c:pt>
                <c:pt idx="5996" formatCode="0.00E+00">
                  <c:v>3358.42</c:v>
                </c:pt>
                <c:pt idx="5997" formatCode="0.00E+00">
                  <c:v>3386.27</c:v>
                </c:pt>
                <c:pt idx="5998" formatCode="0.00E+00">
                  <c:v>3413.38</c:v>
                </c:pt>
                <c:pt idx="5999" formatCode="0.00E+00">
                  <c:v>3439.77</c:v>
                </c:pt>
                <c:pt idx="6000" formatCode="0.00E+00">
                  <c:v>3465.4</c:v>
                </c:pt>
                <c:pt idx="6001" formatCode="0.00E+00">
                  <c:v>3490.29</c:v>
                </c:pt>
                <c:pt idx="6002" formatCode="0.00E+00">
                  <c:v>3514.43</c:v>
                </c:pt>
                <c:pt idx="6003" formatCode="0.00E+00">
                  <c:v>3537.8</c:v>
                </c:pt>
                <c:pt idx="6004" formatCode="0.00E+00">
                  <c:v>3560.42</c:v>
                </c:pt>
                <c:pt idx="6005" formatCode="0.00E+00">
                  <c:v>3582.26</c:v>
                </c:pt>
                <c:pt idx="6006" formatCode="0.00E+00">
                  <c:v>3603.32</c:v>
                </c:pt>
                <c:pt idx="6007" formatCode="0.00E+00">
                  <c:v>3623.61</c:v>
                </c:pt>
                <c:pt idx="6008" formatCode="0.00E+00">
                  <c:v>3643.12</c:v>
                </c:pt>
                <c:pt idx="6009" formatCode="0.00E+00">
                  <c:v>3661.85</c:v>
                </c:pt>
                <c:pt idx="6010" formatCode="0.00E+00">
                  <c:v>3679.78</c:v>
                </c:pt>
                <c:pt idx="6011" formatCode="0.00E+00">
                  <c:v>3696.92</c:v>
                </c:pt>
                <c:pt idx="6012" formatCode="0.00E+00">
                  <c:v>3713.26</c:v>
                </c:pt>
                <c:pt idx="6013" formatCode="0.00E+00">
                  <c:v>3728.8</c:v>
                </c:pt>
                <c:pt idx="6014" formatCode="0.00E+00">
                  <c:v>3743.54</c:v>
                </c:pt>
                <c:pt idx="6015" formatCode="0.00E+00">
                  <c:v>3757.46</c:v>
                </c:pt>
                <c:pt idx="6016" formatCode="0.00E+00">
                  <c:v>3770.58</c:v>
                </c:pt>
                <c:pt idx="6017" formatCode="0.00E+00">
                  <c:v>3782.89</c:v>
                </c:pt>
                <c:pt idx="6018" formatCode="0.00E+00">
                  <c:v>3794.38</c:v>
                </c:pt>
                <c:pt idx="6019" formatCode="0.00E+00">
                  <c:v>3805.05</c:v>
                </c:pt>
                <c:pt idx="6020" formatCode="0.00E+00">
                  <c:v>3814.9</c:v>
                </c:pt>
                <c:pt idx="6021" formatCode="0.00E+00">
                  <c:v>3823.93</c:v>
                </c:pt>
                <c:pt idx="6022" formatCode="0.00E+00">
                  <c:v>3832.14</c:v>
                </c:pt>
                <c:pt idx="6023" formatCode="0.00E+00">
                  <c:v>3839.52</c:v>
                </c:pt>
                <c:pt idx="6024" formatCode="0.00E+00">
                  <c:v>3846.08</c:v>
                </c:pt>
                <c:pt idx="6025" formatCode="0.00E+00">
                  <c:v>3851.8</c:v>
                </c:pt>
                <c:pt idx="6026" formatCode="0.00E+00">
                  <c:v>3856.7</c:v>
                </c:pt>
                <c:pt idx="6027" formatCode="0.00E+00">
                  <c:v>3860.76</c:v>
                </c:pt>
                <c:pt idx="6028" formatCode="0.00E+00">
                  <c:v>3864</c:v>
                </c:pt>
                <c:pt idx="6029" formatCode="0.00E+00">
                  <c:v>3866.4</c:v>
                </c:pt>
                <c:pt idx="6030" formatCode="0.00E+00">
                  <c:v>3867.97</c:v>
                </c:pt>
                <c:pt idx="6031" formatCode="0.00E+00">
                  <c:v>3868.71</c:v>
                </c:pt>
                <c:pt idx="6032" formatCode="0.00E+00">
                  <c:v>3868.62</c:v>
                </c:pt>
                <c:pt idx="6033" formatCode="0.00E+00">
                  <c:v>3867.69</c:v>
                </c:pt>
                <c:pt idx="6034" formatCode="0.00E+00">
                  <c:v>3865.93</c:v>
                </c:pt>
                <c:pt idx="6035" formatCode="0.00E+00">
                  <c:v>3863.34</c:v>
                </c:pt>
                <c:pt idx="6036" formatCode="0.00E+00">
                  <c:v>3859.92</c:v>
                </c:pt>
                <c:pt idx="6037" formatCode="0.00E+00">
                  <c:v>3855.67</c:v>
                </c:pt>
                <c:pt idx="6038" formatCode="0.00E+00">
                  <c:v>3850.59</c:v>
                </c:pt>
                <c:pt idx="6039" formatCode="0.00E+00">
                  <c:v>3844.68</c:v>
                </c:pt>
                <c:pt idx="6040" formatCode="0.00E+00">
                  <c:v>3837.95</c:v>
                </c:pt>
                <c:pt idx="6041" formatCode="0.00E+00">
                  <c:v>3830.39</c:v>
                </c:pt>
                <c:pt idx="6042" formatCode="0.00E+00">
                  <c:v>3822.01</c:v>
                </c:pt>
                <c:pt idx="6043" formatCode="0.00E+00">
                  <c:v>3812.81</c:v>
                </c:pt>
                <c:pt idx="6044" formatCode="0.00E+00">
                  <c:v>3802.79</c:v>
                </c:pt>
                <c:pt idx="6045" formatCode="0.00E+00">
                  <c:v>3791.95</c:v>
                </c:pt>
                <c:pt idx="6046" formatCode="0.00E+00">
                  <c:v>3780.29</c:v>
                </c:pt>
                <c:pt idx="6047" formatCode="0.00E+00">
                  <c:v>3767.83</c:v>
                </c:pt>
                <c:pt idx="6048" formatCode="0.00E+00">
                  <c:v>3754.56</c:v>
                </c:pt>
                <c:pt idx="6049" formatCode="0.00E+00">
                  <c:v>3740.48</c:v>
                </c:pt>
                <c:pt idx="6050" formatCode="0.00E+00">
                  <c:v>3725.59</c:v>
                </c:pt>
                <c:pt idx="6051" formatCode="0.00E+00">
                  <c:v>3709.91</c:v>
                </c:pt>
                <c:pt idx="6052" formatCode="0.00E+00">
                  <c:v>3693.43</c:v>
                </c:pt>
                <c:pt idx="6053" formatCode="0.00E+00">
                  <c:v>3676.16</c:v>
                </c:pt>
                <c:pt idx="6054" formatCode="0.00E+00">
                  <c:v>3658.1</c:v>
                </c:pt>
                <c:pt idx="6055" formatCode="0.00E+00">
                  <c:v>3639.26</c:v>
                </c:pt>
                <c:pt idx="6056" formatCode="0.00E+00">
                  <c:v>3619.63</c:v>
                </c:pt>
                <c:pt idx="6057" formatCode="0.00E+00">
                  <c:v>3599.23</c:v>
                </c:pt>
                <c:pt idx="6058" formatCode="0.00E+00">
                  <c:v>3578.06</c:v>
                </c:pt>
                <c:pt idx="6059" formatCode="0.00E+00">
                  <c:v>3556.12</c:v>
                </c:pt>
                <c:pt idx="6060" formatCode="0.00E+00">
                  <c:v>3533.42</c:v>
                </c:pt>
                <c:pt idx="6061" formatCode="0.00E+00">
                  <c:v>3509.96</c:v>
                </c:pt>
                <c:pt idx="6062" formatCode="0.00E+00">
                  <c:v>3485.75</c:v>
                </c:pt>
                <c:pt idx="6063" formatCode="0.00E+00">
                  <c:v>3460.79</c:v>
                </c:pt>
                <c:pt idx="6064" formatCode="0.00E+00">
                  <c:v>3435.09</c:v>
                </c:pt>
                <c:pt idx="6065" formatCode="0.00E+00">
                  <c:v>3408.66</c:v>
                </c:pt>
                <c:pt idx="6066" formatCode="0.00E+00">
                  <c:v>3381.49</c:v>
                </c:pt>
                <c:pt idx="6067" formatCode="0.00E+00">
                  <c:v>3353.61</c:v>
                </c:pt>
                <c:pt idx="6068" formatCode="0.00E+00">
                  <c:v>3325</c:v>
                </c:pt>
                <c:pt idx="6069" formatCode="0.00E+00">
                  <c:v>3295.68</c:v>
                </c:pt>
                <c:pt idx="6070" formatCode="0.00E+00">
                  <c:v>3265.66</c:v>
                </c:pt>
                <c:pt idx="6071" formatCode="0.00E+00">
                  <c:v>3234.94</c:v>
                </c:pt>
                <c:pt idx="6072" formatCode="0.00E+00">
                  <c:v>3203.53</c:v>
                </c:pt>
                <c:pt idx="6073" formatCode="0.00E+00">
                  <c:v>3171.43</c:v>
                </c:pt>
                <c:pt idx="6074" formatCode="0.00E+00">
                  <c:v>3138.65</c:v>
                </c:pt>
                <c:pt idx="6075" formatCode="0.00E+00">
                  <c:v>3105.21</c:v>
                </c:pt>
                <c:pt idx="6076" formatCode="0.00E+00">
                  <c:v>3071.1</c:v>
                </c:pt>
                <c:pt idx="6077" formatCode="0.00E+00">
                  <c:v>3036.33</c:v>
                </c:pt>
                <c:pt idx="6078" formatCode="0.00E+00">
                  <c:v>3000.91</c:v>
                </c:pt>
                <c:pt idx="6079" formatCode="0.00E+00">
                  <c:v>2964.86</c:v>
                </c:pt>
                <c:pt idx="6080" formatCode="0.00E+00">
                  <c:v>2928.17</c:v>
                </c:pt>
                <c:pt idx="6081" formatCode="0.00E+00">
                  <c:v>2890.85</c:v>
                </c:pt>
                <c:pt idx="6082" formatCode="0.00E+00">
                  <c:v>2852.92</c:v>
                </c:pt>
                <c:pt idx="6083" formatCode="0.00E+00">
                  <c:v>2814.38</c:v>
                </c:pt>
                <c:pt idx="6084" formatCode="0.00E+00">
                  <c:v>2775.24</c:v>
                </c:pt>
                <c:pt idx="6085" formatCode="0.00E+00">
                  <c:v>2735.51</c:v>
                </c:pt>
                <c:pt idx="6086" formatCode="0.00E+00">
                  <c:v>2695.2</c:v>
                </c:pt>
                <c:pt idx="6087" formatCode="0.00E+00">
                  <c:v>2654.31</c:v>
                </c:pt>
                <c:pt idx="6088" formatCode="0.00E+00">
                  <c:v>2612.85</c:v>
                </c:pt>
                <c:pt idx="6089" formatCode="0.00E+00">
                  <c:v>2570.84</c:v>
                </c:pt>
                <c:pt idx="6090" formatCode="0.00E+00">
                  <c:v>2528.2800000000002</c:v>
                </c:pt>
                <c:pt idx="6091" formatCode="0.00E+00">
                  <c:v>2485.19</c:v>
                </c:pt>
                <c:pt idx="6092" formatCode="0.00E+00">
                  <c:v>2441.56</c:v>
                </c:pt>
                <c:pt idx="6093" formatCode="0.00E+00">
                  <c:v>2397.42</c:v>
                </c:pt>
                <c:pt idx="6094" formatCode="0.00E+00">
                  <c:v>2352.7600000000002</c:v>
                </c:pt>
                <c:pt idx="6095" formatCode="0.00E+00">
                  <c:v>2307.61</c:v>
                </c:pt>
                <c:pt idx="6096" formatCode="0.00E+00">
                  <c:v>2261.96</c:v>
                </c:pt>
                <c:pt idx="6097" formatCode="0.00E+00">
                  <c:v>2215.84</c:v>
                </c:pt>
                <c:pt idx="6098" formatCode="0.00E+00">
                  <c:v>2169.25</c:v>
                </c:pt>
                <c:pt idx="6099" formatCode="0.00E+00">
                  <c:v>2122.19</c:v>
                </c:pt>
                <c:pt idx="6100" formatCode="0.00E+00">
                  <c:v>2074.69</c:v>
                </c:pt>
                <c:pt idx="6101" formatCode="0.00E+00">
                  <c:v>2026.74</c:v>
                </c:pt>
                <c:pt idx="6102" formatCode="0.00E+00">
                  <c:v>1978.37</c:v>
                </c:pt>
                <c:pt idx="6103" formatCode="0.00E+00">
                  <c:v>1929.57</c:v>
                </c:pt>
                <c:pt idx="6104" formatCode="0.00E+00">
                  <c:v>1880.37</c:v>
                </c:pt>
                <c:pt idx="6105" formatCode="0.00E+00">
                  <c:v>1830.77</c:v>
                </c:pt>
                <c:pt idx="6106" formatCode="0.00E+00">
                  <c:v>1780.78</c:v>
                </c:pt>
                <c:pt idx="6107" formatCode="0.00E+00">
                  <c:v>1730.42</c:v>
                </c:pt>
                <c:pt idx="6108" formatCode="0.00E+00">
                  <c:v>1679.69</c:v>
                </c:pt>
                <c:pt idx="6109" formatCode="0.00E+00">
                  <c:v>1628.61</c:v>
                </c:pt>
                <c:pt idx="6110" formatCode="0.00E+00">
                  <c:v>1577.18</c:v>
                </c:pt>
                <c:pt idx="6111" formatCode="0.00E+00">
                  <c:v>1525.42</c:v>
                </c:pt>
                <c:pt idx="6112" formatCode="0.00E+00">
                  <c:v>1473.34</c:v>
                </c:pt>
                <c:pt idx="6113" formatCode="0.00E+00">
                  <c:v>1420.95</c:v>
                </c:pt>
                <c:pt idx="6114" formatCode="0.00E+00">
                  <c:v>1368.27</c:v>
                </c:pt>
                <c:pt idx="6115" formatCode="0.00E+00">
                  <c:v>1315.29</c:v>
                </c:pt>
                <c:pt idx="6116" formatCode="0.00E+00">
                  <c:v>1262.04</c:v>
                </c:pt>
                <c:pt idx="6117" formatCode="0.00E+00">
                  <c:v>1208.53</c:v>
                </c:pt>
                <c:pt idx="6118" formatCode="0.00E+00">
                  <c:v>1154.76</c:v>
                </c:pt>
                <c:pt idx="6119" formatCode="0.00E+00">
                  <c:v>1100.76</c:v>
                </c:pt>
                <c:pt idx="6120" formatCode="0.00E+00">
                  <c:v>1046.52</c:v>
                </c:pt>
                <c:pt idx="6121">
                  <c:v>992.06700000000001</c:v>
                </c:pt>
                <c:pt idx="6122">
                  <c:v>937.40800000000002</c:v>
                </c:pt>
                <c:pt idx="6123">
                  <c:v>882.55499999999995</c:v>
                </c:pt>
                <c:pt idx="6124">
                  <c:v>827.52</c:v>
                </c:pt>
                <c:pt idx="6125">
                  <c:v>772.31500000000005</c:v>
                </c:pt>
                <c:pt idx="6126">
                  <c:v>716.952</c:v>
                </c:pt>
                <c:pt idx="6127">
                  <c:v>661.44200000000001</c:v>
                </c:pt>
                <c:pt idx="6128">
                  <c:v>605.798</c:v>
                </c:pt>
                <c:pt idx="6129">
                  <c:v>550.03200000000004</c:v>
                </c:pt>
                <c:pt idx="6130">
                  <c:v>494.154</c:v>
                </c:pt>
                <c:pt idx="6131">
                  <c:v>438.17899999999997</c:v>
                </c:pt>
                <c:pt idx="6132">
                  <c:v>382.11700000000002</c:v>
                </c:pt>
                <c:pt idx="6133">
                  <c:v>325.98099999999999</c:v>
                </c:pt>
                <c:pt idx="6134">
                  <c:v>269.78300000000002</c:v>
                </c:pt>
                <c:pt idx="6135">
                  <c:v>213.536</c:v>
                </c:pt>
                <c:pt idx="6136">
                  <c:v>157.25</c:v>
                </c:pt>
                <c:pt idx="6137">
                  <c:v>100.93899999999999</c:v>
                </c:pt>
                <c:pt idx="6138">
                  <c:v>44.6143</c:v>
                </c:pt>
                <c:pt idx="6139">
                  <c:v>-11.7117</c:v>
                </c:pt>
                <c:pt idx="6140">
                  <c:v>-68.027100000000004</c:v>
                </c:pt>
                <c:pt idx="6141">
                  <c:v>-124.319</c:v>
                </c:pt>
                <c:pt idx="6142">
                  <c:v>-180.577</c:v>
                </c:pt>
                <c:pt idx="6143">
                  <c:v>-236.786</c:v>
                </c:pt>
                <c:pt idx="6144">
                  <c:v>-292.93700000000001</c:v>
                </c:pt>
                <c:pt idx="6145">
                  <c:v>-349.017</c:v>
                </c:pt>
                <c:pt idx="6146">
                  <c:v>-405.01299999999998</c:v>
                </c:pt>
                <c:pt idx="6147">
                  <c:v>-460.91399999999999</c:v>
                </c:pt>
                <c:pt idx="6148">
                  <c:v>-516.70699999999999</c:v>
                </c:pt>
                <c:pt idx="6149">
                  <c:v>-572.38099999999997</c:v>
                </c:pt>
                <c:pt idx="6150">
                  <c:v>-627.923</c:v>
                </c:pt>
                <c:pt idx="6151">
                  <c:v>-683.322</c:v>
                </c:pt>
                <c:pt idx="6152">
                  <c:v>-738.56600000000003</c:v>
                </c:pt>
                <c:pt idx="6153">
                  <c:v>-793.64200000000005</c:v>
                </c:pt>
                <c:pt idx="6154">
                  <c:v>-848.54</c:v>
                </c:pt>
                <c:pt idx="6155">
                  <c:v>-903.24699999999996</c:v>
                </c:pt>
                <c:pt idx="6156">
                  <c:v>-957.75199999999995</c:v>
                </c:pt>
                <c:pt idx="6157" formatCode="0.00E+00">
                  <c:v>-1012.04</c:v>
                </c:pt>
                <c:pt idx="6158" formatCode="0.00E+00">
                  <c:v>-1066.1099999999999</c:v>
                </c:pt>
                <c:pt idx="6159" formatCode="0.00E+00">
                  <c:v>-1119.93</c:v>
                </c:pt>
                <c:pt idx="6160" formatCode="0.00E+00">
                  <c:v>-1173.51</c:v>
                </c:pt>
                <c:pt idx="6161" formatCode="0.00E+00">
                  <c:v>-1226.83</c:v>
                </c:pt>
                <c:pt idx="6162" formatCode="0.00E+00">
                  <c:v>-1279.8699999999999</c:v>
                </c:pt>
                <c:pt idx="6163" formatCode="0.00E+00">
                  <c:v>-1332.64</c:v>
                </c:pt>
                <c:pt idx="6164" formatCode="0.00E+00">
                  <c:v>-1385.1</c:v>
                </c:pt>
                <c:pt idx="6165" formatCode="0.00E+00">
                  <c:v>-1437.26</c:v>
                </c:pt>
                <c:pt idx="6166" formatCode="0.00E+00">
                  <c:v>-1489.11</c:v>
                </c:pt>
                <c:pt idx="6167" formatCode="0.00E+00">
                  <c:v>-1540.62</c:v>
                </c:pt>
                <c:pt idx="6168" formatCode="0.00E+00">
                  <c:v>-1591.8</c:v>
                </c:pt>
                <c:pt idx="6169" formatCode="0.00E+00">
                  <c:v>-1642.63</c:v>
                </c:pt>
                <c:pt idx="6170" formatCode="0.00E+00">
                  <c:v>-1693.09</c:v>
                </c:pt>
                <c:pt idx="6171" formatCode="0.00E+00">
                  <c:v>-1743.18</c:v>
                </c:pt>
                <c:pt idx="6172" formatCode="0.00E+00">
                  <c:v>-1792.89</c:v>
                </c:pt>
                <c:pt idx="6173" formatCode="0.00E+00">
                  <c:v>-1842.21</c:v>
                </c:pt>
                <c:pt idx="6174" formatCode="0.00E+00">
                  <c:v>-1891.12</c:v>
                </c:pt>
                <c:pt idx="6175" formatCode="0.00E+00">
                  <c:v>-1939.62</c:v>
                </c:pt>
                <c:pt idx="6176" formatCode="0.00E+00">
                  <c:v>-1987.69</c:v>
                </c:pt>
                <c:pt idx="6177" formatCode="0.00E+00">
                  <c:v>-2035.33</c:v>
                </c:pt>
                <c:pt idx="6178" formatCode="0.00E+00">
                  <c:v>-2082.52</c:v>
                </c:pt>
                <c:pt idx="6179" formatCode="0.00E+00">
                  <c:v>-2129.2600000000002</c:v>
                </c:pt>
                <c:pt idx="6180" formatCode="0.00E+00">
                  <c:v>-2175.5300000000002</c:v>
                </c:pt>
                <c:pt idx="6181" formatCode="0.00E+00">
                  <c:v>-2221.3200000000002</c:v>
                </c:pt>
                <c:pt idx="6182" formatCode="0.00E+00">
                  <c:v>-2266.64</c:v>
                </c:pt>
                <c:pt idx="6183" formatCode="0.00E+00">
                  <c:v>-2311.4499999999998</c:v>
                </c:pt>
                <c:pt idx="6184" formatCode="0.00E+00">
                  <c:v>-2355.7600000000002</c:v>
                </c:pt>
                <c:pt idx="6185" formatCode="0.00E+00">
                  <c:v>-2399.56</c:v>
                </c:pt>
                <c:pt idx="6186" formatCode="0.00E+00">
                  <c:v>-2442.84</c:v>
                </c:pt>
                <c:pt idx="6187" formatCode="0.00E+00">
                  <c:v>-2485.58</c:v>
                </c:pt>
                <c:pt idx="6188" formatCode="0.00E+00">
                  <c:v>-2527.7800000000002</c:v>
                </c:pt>
                <c:pt idx="6189" formatCode="0.00E+00">
                  <c:v>-2569.4299999999998</c:v>
                </c:pt>
                <c:pt idx="6190" formatCode="0.00E+00">
                  <c:v>-2610.52</c:v>
                </c:pt>
                <c:pt idx="6191" formatCode="0.00E+00">
                  <c:v>-2651.04</c:v>
                </c:pt>
                <c:pt idx="6192" formatCode="0.00E+00">
                  <c:v>-2690.98</c:v>
                </c:pt>
                <c:pt idx="6193" formatCode="0.00E+00">
                  <c:v>-2730.34</c:v>
                </c:pt>
                <c:pt idx="6194" formatCode="0.00E+00">
                  <c:v>-2769.11</c:v>
                </c:pt>
                <c:pt idx="6195" formatCode="0.00E+00">
                  <c:v>-2807.27</c:v>
                </c:pt>
                <c:pt idx="6196" formatCode="0.00E+00">
                  <c:v>-2844.82</c:v>
                </c:pt>
                <c:pt idx="6197" formatCode="0.00E+00">
                  <c:v>-2881.76</c:v>
                </c:pt>
                <c:pt idx="6198" formatCode="0.00E+00">
                  <c:v>-2918.06</c:v>
                </c:pt>
                <c:pt idx="6199" formatCode="0.00E+00">
                  <c:v>-2953.74</c:v>
                </c:pt>
                <c:pt idx="6200" formatCode="0.00E+00">
                  <c:v>-2988.77</c:v>
                </c:pt>
                <c:pt idx="6201" formatCode="0.00E+00">
                  <c:v>-3023.15</c:v>
                </c:pt>
                <c:pt idx="6202" formatCode="0.00E+00">
                  <c:v>-3056.88</c:v>
                </c:pt>
                <c:pt idx="6203" formatCode="0.00E+00">
                  <c:v>-3089.95</c:v>
                </c:pt>
                <c:pt idx="6204" formatCode="0.00E+00">
                  <c:v>-3122.34</c:v>
                </c:pt>
                <c:pt idx="6205" formatCode="0.00E+00">
                  <c:v>-3154.05</c:v>
                </c:pt>
                <c:pt idx="6206" formatCode="0.00E+00">
                  <c:v>-3185.08</c:v>
                </c:pt>
                <c:pt idx="6207" formatCode="0.00E+00">
                  <c:v>-3215.43</c:v>
                </c:pt>
                <c:pt idx="6208" formatCode="0.00E+00">
                  <c:v>-3245.07</c:v>
                </c:pt>
                <c:pt idx="6209" formatCode="0.00E+00">
                  <c:v>-3274.01</c:v>
                </c:pt>
                <c:pt idx="6210" formatCode="0.00E+00">
                  <c:v>-3302.24</c:v>
                </c:pt>
                <c:pt idx="6211" formatCode="0.00E+00">
                  <c:v>-3329.76</c:v>
                </c:pt>
                <c:pt idx="6212" formatCode="0.00E+00">
                  <c:v>-3356.55</c:v>
                </c:pt>
                <c:pt idx="6213" formatCode="0.00E+00">
                  <c:v>-3382.62</c:v>
                </c:pt>
                <c:pt idx="6214" formatCode="0.00E+00">
                  <c:v>-3407.95</c:v>
                </c:pt>
                <c:pt idx="6215" formatCode="0.00E+00">
                  <c:v>-3432.55</c:v>
                </c:pt>
                <c:pt idx="6216" formatCode="0.00E+00">
                  <c:v>-3456.4</c:v>
                </c:pt>
                <c:pt idx="6217" formatCode="0.00E+00">
                  <c:v>-3479.51</c:v>
                </c:pt>
                <c:pt idx="6218" formatCode="0.00E+00">
                  <c:v>-3501.86</c:v>
                </c:pt>
                <c:pt idx="6219" formatCode="0.00E+00">
                  <c:v>-3523.45</c:v>
                </c:pt>
                <c:pt idx="6220" formatCode="0.00E+00">
                  <c:v>-3544.29</c:v>
                </c:pt>
                <c:pt idx="6221" formatCode="0.00E+00">
                  <c:v>-3564.35</c:v>
                </c:pt>
                <c:pt idx="6222" formatCode="0.00E+00">
                  <c:v>-3583.65</c:v>
                </c:pt>
                <c:pt idx="6223" formatCode="0.00E+00">
                  <c:v>-3602.17</c:v>
                </c:pt>
                <c:pt idx="6224" formatCode="0.00E+00">
                  <c:v>-3619.91</c:v>
                </c:pt>
                <c:pt idx="6225" formatCode="0.00E+00">
                  <c:v>-3636.87</c:v>
                </c:pt>
                <c:pt idx="6226" formatCode="0.00E+00">
                  <c:v>-3653.05</c:v>
                </c:pt>
                <c:pt idx="6227" formatCode="0.00E+00">
                  <c:v>-3668.43</c:v>
                </c:pt>
                <c:pt idx="6228" formatCode="0.00E+00">
                  <c:v>-3683.02</c:v>
                </c:pt>
                <c:pt idx="6229" formatCode="0.00E+00">
                  <c:v>-3696.82</c:v>
                </c:pt>
                <c:pt idx="6230" formatCode="0.00E+00">
                  <c:v>-3709.82</c:v>
                </c:pt>
                <c:pt idx="6231" formatCode="0.00E+00">
                  <c:v>-3722.01</c:v>
                </c:pt>
                <c:pt idx="6232" formatCode="0.00E+00">
                  <c:v>-3733.41</c:v>
                </c:pt>
                <c:pt idx="6233" formatCode="0.00E+00">
                  <c:v>-3743.99</c:v>
                </c:pt>
                <c:pt idx="6234" formatCode="0.00E+00">
                  <c:v>-3753.77</c:v>
                </c:pt>
                <c:pt idx="6235" formatCode="0.00E+00">
                  <c:v>-3762.74</c:v>
                </c:pt>
                <c:pt idx="6236" formatCode="0.00E+00">
                  <c:v>-3770.9</c:v>
                </c:pt>
                <c:pt idx="6237" formatCode="0.00E+00">
                  <c:v>-3778.24</c:v>
                </c:pt>
                <c:pt idx="6238" formatCode="0.00E+00">
                  <c:v>-3784.77</c:v>
                </c:pt>
                <c:pt idx="6239" formatCode="0.00E+00">
                  <c:v>-3790.48</c:v>
                </c:pt>
                <c:pt idx="6240" formatCode="0.00E+00">
                  <c:v>-3795.38</c:v>
                </c:pt>
                <c:pt idx="6241" formatCode="0.00E+00">
                  <c:v>-3799.45</c:v>
                </c:pt>
                <c:pt idx="6242" formatCode="0.00E+00">
                  <c:v>-3802.71</c:v>
                </c:pt>
                <c:pt idx="6243" formatCode="0.00E+00">
                  <c:v>-3805.15</c:v>
                </c:pt>
                <c:pt idx="6244" formatCode="0.00E+00">
                  <c:v>-3806.76</c:v>
                </c:pt>
                <c:pt idx="6245" formatCode="0.00E+00">
                  <c:v>-3807.56</c:v>
                </c:pt>
                <c:pt idx="6246" formatCode="0.00E+00">
                  <c:v>-3807.54</c:v>
                </c:pt>
                <c:pt idx="6247" formatCode="0.00E+00">
                  <c:v>-3806.69</c:v>
                </c:pt>
                <c:pt idx="6248" formatCode="0.00E+00">
                  <c:v>-3805.03</c:v>
                </c:pt>
                <c:pt idx="6249" formatCode="0.00E+00">
                  <c:v>-3802.55</c:v>
                </c:pt>
                <c:pt idx="6250" formatCode="0.00E+00">
                  <c:v>-3799.25</c:v>
                </c:pt>
                <c:pt idx="6251" formatCode="0.00E+00">
                  <c:v>-3795.13</c:v>
                </c:pt>
                <c:pt idx="6252" formatCode="0.00E+00">
                  <c:v>-3790.19</c:v>
                </c:pt>
                <c:pt idx="6253" formatCode="0.00E+00">
                  <c:v>-3784.44</c:v>
                </c:pt>
                <c:pt idx="6254" formatCode="0.00E+00">
                  <c:v>-3777.87</c:v>
                </c:pt>
                <c:pt idx="6255" formatCode="0.00E+00">
                  <c:v>-3770.49</c:v>
                </c:pt>
                <c:pt idx="6256" formatCode="0.00E+00">
                  <c:v>-3762.3</c:v>
                </c:pt>
                <c:pt idx="6257" formatCode="0.00E+00">
                  <c:v>-3753.3</c:v>
                </c:pt>
                <c:pt idx="6258" formatCode="0.00E+00">
                  <c:v>-3743.49</c:v>
                </c:pt>
                <c:pt idx="6259" formatCode="0.00E+00">
                  <c:v>-3732.88</c:v>
                </c:pt>
                <c:pt idx="6260" formatCode="0.00E+00">
                  <c:v>-3721.47</c:v>
                </c:pt>
                <c:pt idx="6261" formatCode="0.00E+00">
                  <c:v>-3709.25</c:v>
                </c:pt>
                <c:pt idx="6262" formatCode="0.00E+00">
                  <c:v>-3696.24</c:v>
                </c:pt>
                <c:pt idx="6263" formatCode="0.00E+00">
                  <c:v>-3682.44</c:v>
                </c:pt>
                <c:pt idx="6264" formatCode="0.00E+00">
                  <c:v>-3667.84</c:v>
                </c:pt>
                <c:pt idx="6265" formatCode="0.00E+00">
                  <c:v>-3652.46</c:v>
                </c:pt>
                <c:pt idx="6266" formatCode="0.00E+00">
                  <c:v>-3636.29</c:v>
                </c:pt>
                <c:pt idx="6267" formatCode="0.00E+00">
                  <c:v>-3619.34</c:v>
                </c:pt>
                <c:pt idx="6268" formatCode="0.00E+00">
                  <c:v>-3601.61</c:v>
                </c:pt>
                <c:pt idx="6269" formatCode="0.00E+00">
                  <c:v>-3583.11</c:v>
                </c:pt>
                <c:pt idx="6270" formatCode="0.00E+00">
                  <c:v>-3563.84</c:v>
                </c:pt>
                <c:pt idx="6271" formatCode="0.00E+00">
                  <c:v>-3543.8</c:v>
                </c:pt>
                <c:pt idx="6272" formatCode="0.00E+00">
                  <c:v>-3523.01</c:v>
                </c:pt>
                <c:pt idx="6273" formatCode="0.00E+00">
                  <c:v>-3501.46</c:v>
                </c:pt>
                <c:pt idx="6274" formatCode="0.00E+00">
                  <c:v>-3479.16</c:v>
                </c:pt>
                <c:pt idx="6275" formatCode="0.00E+00">
                  <c:v>-3456.11</c:v>
                </c:pt>
                <c:pt idx="6276" formatCode="0.00E+00">
                  <c:v>-3432.32</c:v>
                </c:pt>
                <c:pt idx="6277" formatCode="0.00E+00">
                  <c:v>-3407.8</c:v>
                </c:pt>
                <c:pt idx="6278" formatCode="0.00E+00">
                  <c:v>-3382.54</c:v>
                </c:pt>
                <c:pt idx="6279" formatCode="0.00E+00">
                  <c:v>-3356.56</c:v>
                </c:pt>
                <c:pt idx="6280" formatCode="0.00E+00">
                  <c:v>-3329.86</c:v>
                </c:pt>
                <c:pt idx="6281" formatCode="0.00E+00">
                  <c:v>-3302.45</c:v>
                </c:pt>
                <c:pt idx="6282" formatCode="0.00E+00">
                  <c:v>-3274.33</c:v>
                </c:pt>
                <c:pt idx="6283" formatCode="0.00E+00">
                  <c:v>-3245.51</c:v>
                </c:pt>
                <c:pt idx="6284" formatCode="0.00E+00">
                  <c:v>-3216</c:v>
                </c:pt>
                <c:pt idx="6285" formatCode="0.00E+00">
                  <c:v>-3185.79</c:v>
                </c:pt>
                <c:pt idx="6286" formatCode="0.00E+00">
                  <c:v>-3154.91</c:v>
                </c:pt>
                <c:pt idx="6287" formatCode="0.00E+00">
                  <c:v>-3123.35</c:v>
                </c:pt>
                <c:pt idx="6288" formatCode="0.00E+00">
                  <c:v>-3091.12</c:v>
                </c:pt>
                <c:pt idx="6289" formatCode="0.00E+00">
                  <c:v>-3058.23</c:v>
                </c:pt>
                <c:pt idx="6290" formatCode="0.00E+00">
                  <c:v>-3024.69</c:v>
                </c:pt>
                <c:pt idx="6291" formatCode="0.00E+00">
                  <c:v>-2990.5</c:v>
                </c:pt>
                <c:pt idx="6292" formatCode="0.00E+00">
                  <c:v>-2955.67</c:v>
                </c:pt>
                <c:pt idx="6293" formatCode="0.00E+00">
                  <c:v>-2920.22</c:v>
                </c:pt>
                <c:pt idx="6294" formatCode="0.00E+00">
                  <c:v>-2884.13</c:v>
                </c:pt>
                <c:pt idx="6295" formatCode="0.00E+00">
                  <c:v>-2847.43</c:v>
                </c:pt>
                <c:pt idx="6296" formatCode="0.00E+00">
                  <c:v>-2810.13</c:v>
                </c:pt>
                <c:pt idx="6297" formatCode="0.00E+00">
                  <c:v>-2772.23</c:v>
                </c:pt>
                <c:pt idx="6298" formatCode="0.00E+00">
                  <c:v>-2733.73</c:v>
                </c:pt>
                <c:pt idx="6299" formatCode="0.00E+00">
                  <c:v>-2694.65</c:v>
                </c:pt>
                <c:pt idx="6300" formatCode="0.00E+00">
                  <c:v>-2655</c:v>
                </c:pt>
                <c:pt idx="6301" formatCode="0.00E+00">
                  <c:v>-2614.7800000000002</c:v>
                </c:pt>
                <c:pt idx="6302" formatCode="0.00E+00">
                  <c:v>-2574</c:v>
                </c:pt>
                <c:pt idx="6303" formatCode="0.00E+00">
                  <c:v>-2532.67</c:v>
                </c:pt>
                <c:pt idx="6304" formatCode="0.00E+00">
                  <c:v>-2490.81</c:v>
                </c:pt>
                <c:pt idx="6305" formatCode="0.00E+00">
                  <c:v>-2448.42</c:v>
                </c:pt>
                <c:pt idx="6306" formatCode="0.00E+00">
                  <c:v>-2405.5</c:v>
                </c:pt>
                <c:pt idx="6307" formatCode="0.00E+00">
                  <c:v>-2362.08</c:v>
                </c:pt>
                <c:pt idx="6308" formatCode="0.00E+00">
                  <c:v>-2318.15</c:v>
                </c:pt>
                <c:pt idx="6309" formatCode="0.00E+00">
                  <c:v>-2273.73</c:v>
                </c:pt>
                <c:pt idx="6310" formatCode="0.00E+00">
                  <c:v>-2228.8200000000002</c:v>
                </c:pt>
                <c:pt idx="6311" formatCode="0.00E+00">
                  <c:v>-2183.44</c:v>
                </c:pt>
                <c:pt idx="6312" formatCode="0.00E+00">
                  <c:v>-2137.6</c:v>
                </c:pt>
                <c:pt idx="6313" formatCode="0.00E+00">
                  <c:v>-2091.31</c:v>
                </c:pt>
                <c:pt idx="6314" formatCode="0.00E+00">
                  <c:v>-2044.57</c:v>
                </c:pt>
                <c:pt idx="6315" formatCode="0.00E+00">
                  <c:v>-1997.4</c:v>
                </c:pt>
                <c:pt idx="6316" formatCode="0.00E+00">
                  <c:v>-1949.81</c:v>
                </c:pt>
                <c:pt idx="6317" formatCode="0.00E+00">
                  <c:v>-1901.81</c:v>
                </c:pt>
                <c:pt idx="6318" formatCode="0.00E+00">
                  <c:v>-1853.4</c:v>
                </c:pt>
                <c:pt idx="6319" formatCode="0.00E+00">
                  <c:v>-1804.6</c:v>
                </c:pt>
                <c:pt idx="6320" formatCode="0.00E+00">
                  <c:v>-1755.42</c:v>
                </c:pt>
                <c:pt idx="6321" formatCode="0.00E+00">
                  <c:v>-1705.87</c:v>
                </c:pt>
                <c:pt idx="6322" formatCode="0.00E+00">
                  <c:v>-1655.97</c:v>
                </c:pt>
                <c:pt idx="6323" formatCode="0.00E+00">
                  <c:v>-1605.71</c:v>
                </c:pt>
                <c:pt idx="6324" formatCode="0.00E+00">
                  <c:v>-1555.11</c:v>
                </c:pt>
                <c:pt idx="6325" formatCode="0.00E+00">
                  <c:v>-1504.19</c:v>
                </c:pt>
                <c:pt idx="6326" formatCode="0.00E+00">
                  <c:v>-1452.95</c:v>
                </c:pt>
                <c:pt idx="6327" formatCode="0.00E+00">
                  <c:v>-1401.41</c:v>
                </c:pt>
                <c:pt idx="6328" formatCode="0.00E+00">
                  <c:v>-1349.57</c:v>
                </c:pt>
                <c:pt idx="6329" formatCode="0.00E+00">
                  <c:v>-1297.45</c:v>
                </c:pt>
                <c:pt idx="6330" formatCode="0.00E+00">
                  <c:v>-1245.06</c:v>
                </c:pt>
                <c:pt idx="6331" formatCode="0.00E+00">
                  <c:v>-1192.4100000000001</c:v>
                </c:pt>
                <c:pt idx="6332" formatCode="0.00E+00">
                  <c:v>-1139.51</c:v>
                </c:pt>
                <c:pt idx="6333" formatCode="0.00E+00">
                  <c:v>-1086.3699999999999</c:v>
                </c:pt>
                <c:pt idx="6334" formatCode="0.00E+00">
                  <c:v>-1033.01</c:v>
                </c:pt>
                <c:pt idx="6335">
                  <c:v>-979.43700000000001</c:v>
                </c:pt>
                <c:pt idx="6336">
                  <c:v>-925.66</c:v>
                </c:pt>
                <c:pt idx="6337">
                  <c:v>-871.69200000000001</c:v>
                </c:pt>
                <c:pt idx="6338">
                  <c:v>-817.54499999999996</c:v>
                </c:pt>
                <c:pt idx="6339">
                  <c:v>-763.23099999999999</c:v>
                </c:pt>
                <c:pt idx="6340">
                  <c:v>-708.76099999999997</c:v>
                </c:pt>
                <c:pt idx="6341">
                  <c:v>-654.14700000000005</c:v>
                </c:pt>
                <c:pt idx="6342">
                  <c:v>-599.40099999999995</c:v>
                </c:pt>
                <c:pt idx="6343">
                  <c:v>-544.53499999999997</c:v>
                </c:pt>
                <c:pt idx="6344">
                  <c:v>-489.56</c:v>
                </c:pt>
                <c:pt idx="6345">
                  <c:v>-434.48899999999998</c:v>
                </c:pt>
                <c:pt idx="6346">
                  <c:v>-379.334</c:v>
                </c:pt>
                <c:pt idx="6347">
                  <c:v>-324.10500000000002</c:v>
                </c:pt>
                <c:pt idx="6348">
                  <c:v>-268.81599999999997</c:v>
                </c:pt>
                <c:pt idx="6349">
                  <c:v>-213.47800000000001</c:v>
                </c:pt>
                <c:pt idx="6350">
                  <c:v>-158.10400000000001</c:v>
                </c:pt>
                <c:pt idx="6351">
                  <c:v>-102.70399999999999</c:v>
                </c:pt>
                <c:pt idx="6352">
                  <c:v>-47.291400000000003</c:v>
                </c:pt>
                <c:pt idx="6353">
                  <c:v>8.1222100000000008</c:v>
                </c:pt>
                <c:pt idx="6354">
                  <c:v>63.5246</c:v>
                </c:pt>
                <c:pt idx="6355">
                  <c:v>118.904</c:v>
                </c:pt>
                <c:pt idx="6356">
                  <c:v>174.249</c:v>
                </c:pt>
                <c:pt idx="6357">
                  <c:v>229.54599999999999</c:v>
                </c:pt>
                <c:pt idx="6358">
                  <c:v>284.786</c:v>
                </c:pt>
                <c:pt idx="6359">
                  <c:v>339.95400000000001</c:v>
                </c:pt>
                <c:pt idx="6360">
                  <c:v>395.04</c:v>
                </c:pt>
                <c:pt idx="6361">
                  <c:v>450.03199999999998</c:v>
                </c:pt>
                <c:pt idx="6362">
                  <c:v>504.91699999999997</c:v>
                </c:pt>
                <c:pt idx="6363">
                  <c:v>559.68499999999995</c:v>
                </c:pt>
                <c:pt idx="6364">
                  <c:v>614.32299999999998</c:v>
                </c:pt>
                <c:pt idx="6365">
                  <c:v>668.81899999999996</c:v>
                </c:pt>
                <c:pt idx="6366">
                  <c:v>723.16099999999994</c:v>
                </c:pt>
                <c:pt idx="6367">
                  <c:v>777.33900000000006</c:v>
                </c:pt>
                <c:pt idx="6368">
                  <c:v>831.34100000000001</c:v>
                </c:pt>
                <c:pt idx="6369">
                  <c:v>885.154</c:v>
                </c:pt>
                <c:pt idx="6370">
                  <c:v>938.76800000000003</c:v>
                </c:pt>
                <c:pt idx="6371">
                  <c:v>992.16899999999998</c:v>
                </c:pt>
                <c:pt idx="6372" formatCode="0.00E+00">
                  <c:v>1045.3499999999999</c:v>
                </c:pt>
                <c:pt idx="6373" formatCode="0.00E+00">
                  <c:v>1098.29</c:v>
                </c:pt>
                <c:pt idx="6374" formatCode="0.00E+00">
                  <c:v>1150.99</c:v>
                </c:pt>
                <c:pt idx="6375" formatCode="0.00E+00">
                  <c:v>1203.43</c:v>
                </c:pt>
                <c:pt idx="6376" formatCode="0.00E+00">
                  <c:v>1255.6099999999999</c:v>
                </c:pt>
                <c:pt idx="6377" formatCode="0.00E+00">
                  <c:v>1307.5</c:v>
                </c:pt>
                <c:pt idx="6378" formatCode="0.00E+00">
                  <c:v>1359.11</c:v>
                </c:pt>
                <c:pt idx="6379" formatCode="0.00E+00">
                  <c:v>1410.41</c:v>
                </c:pt>
                <c:pt idx="6380" formatCode="0.00E+00">
                  <c:v>1461.4</c:v>
                </c:pt>
                <c:pt idx="6381" formatCode="0.00E+00">
                  <c:v>1512.06</c:v>
                </c:pt>
                <c:pt idx="6382" formatCode="0.00E+00">
                  <c:v>1562.4</c:v>
                </c:pt>
                <c:pt idx="6383" formatCode="0.00E+00">
                  <c:v>1612.38</c:v>
                </c:pt>
                <c:pt idx="6384" formatCode="0.00E+00">
                  <c:v>1662.01</c:v>
                </c:pt>
                <c:pt idx="6385" formatCode="0.00E+00">
                  <c:v>1711.28</c:v>
                </c:pt>
                <c:pt idx="6386" formatCode="0.00E+00">
                  <c:v>1760.16</c:v>
                </c:pt>
                <c:pt idx="6387" formatCode="0.00E+00">
                  <c:v>1808.66</c:v>
                </c:pt>
                <c:pt idx="6388" formatCode="0.00E+00">
                  <c:v>1856.76</c:v>
                </c:pt>
                <c:pt idx="6389" formatCode="0.00E+00">
                  <c:v>1904.45</c:v>
                </c:pt>
                <c:pt idx="6390" formatCode="0.00E+00">
                  <c:v>1951.72</c:v>
                </c:pt>
                <c:pt idx="6391" formatCode="0.00E+00">
                  <c:v>1998.57</c:v>
                </c:pt>
                <c:pt idx="6392" formatCode="0.00E+00">
                  <c:v>2044.97</c:v>
                </c:pt>
                <c:pt idx="6393" formatCode="0.00E+00">
                  <c:v>2090.9299999999998</c:v>
                </c:pt>
                <c:pt idx="6394" formatCode="0.00E+00">
                  <c:v>2136.4299999999998</c:v>
                </c:pt>
                <c:pt idx="6395" formatCode="0.00E+00">
                  <c:v>2181.46</c:v>
                </c:pt>
                <c:pt idx="6396" formatCode="0.00E+00">
                  <c:v>2226.0100000000002</c:v>
                </c:pt>
                <c:pt idx="6397" formatCode="0.00E+00">
                  <c:v>2270.0700000000002</c:v>
                </c:pt>
                <c:pt idx="6398" formatCode="0.00E+00">
                  <c:v>2313.64</c:v>
                </c:pt>
                <c:pt idx="6399" formatCode="0.00E+00">
                  <c:v>2356.6999999999998</c:v>
                </c:pt>
                <c:pt idx="6400" formatCode="0.00E+00">
                  <c:v>2399.25</c:v>
                </c:pt>
                <c:pt idx="6401" formatCode="0.00E+00">
                  <c:v>2441.27</c:v>
                </c:pt>
                <c:pt idx="6402" formatCode="0.00E+00">
                  <c:v>2482.7600000000002</c:v>
                </c:pt>
                <c:pt idx="6403" formatCode="0.00E+00">
                  <c:v>2523.6999999999998</c:v>
                </c:pt>
                <c:pt idx="6404" formatCode="0.00E+00">
                  <c:v>2564.09</c:v>
                </c:pt>
                <c:pt idx="6405" formatCode="0.00E+00">
                  <c:v>2603.92</c:v>
                </c:pt>
                <c:pt idx="6406" formatCode="0.00E+00">
                  <c:v>2643.19</c:v>
                </c:pt>
                <c:pt idx="6407" formatCode="0.00E+00">
                  <c:v>2681.88</c:v>
                </c:pt>
                <c:pt idx="6408" formatCode="0.00E+00">
                  <c:v>2719.98</c:v>
                </c:pt>
                <c:pt idx="6409" formatCode="0.00E+00">
                  <c:v>2757.49</c:v>
                </c:pt>
                <c:pt idx="6410" formatCode="0.00E+00">
                  <c:v>2794.4</c:v>
                </c:pt>
                <c:pt idx="6411" formatCode="0.00E+00">
                  <c:v>2830.7</c:v>
                </c:pt>
                <c:pt idx="6412" formatCode="0.00E+00">
                  <c:v>2866.39</c:v>
                </c:pt>
                <c:pt idx="6413" formatCode="0.00E+00">
                  <c:v>2901.45</c:v>
                </c:pt>
                <c:pt idx="6414" formatCode="0.00E+00">
                  <c:v>2935.87</c:v>
                </c:pt>
                <c:pt idx="6415" formatCode="0.00E+00">
                  <c:v>2969.66</c:v>
                </c:pt>
                <c:pt idx="6416" formatCode="0.00E+00">
                  <c:v>3002.81</c:v>
                </c:pt>
                <c:pt idx="6417" formatCode="0.00E+00">
                  <c:v>3035.3</c:v>
                </c:pt>
                <c:pt idx="6418" formatCode="0.00E+00">
                  <c:v>3067.13</c:v>
                </c:pt>
                <c:pt idx="6419" formatCode="0.00E+00">
                  <c:v>3098.29</c:v>
                </c:pt>
                <c:pt idx="6420" formatCode="0.00E+00">
                  <c:v>3128.78</c:v>
                </c:pt>
                <c:pt idx="6421" formatCode="0.00E+00">
                  <c:v>3158.59</c:v>
                </c:pt>
                <c:pt idx="6422" formatCode="0.00E+00">
                  <c:v>3187.71</c:v>
                </c:pt>
                <c:pt idx="6423" formatCode="0.00E+00">
                  <c:v>3216.14</c:v>
                </c:pt>
                <c:pt idx="6424" formatCode="0.00E+00">
                  <c:v>3243.88</c:v>
                </c:pt>
                <c:pt idx="6425" formatCode="0.00E+00">
                  <c:v>3270.9</c:v>
                </c:pt>
                <c:pt idx="6426" formatCode="0.00E+00">
                  <c:v>3297.22</c:v>
                </c:pt>
                <c:pt idx="6427" formatCode="0.00E+00">
                  <c:v>3322.82</c:v>
                </c:pt>
                <c:pt idx="6428" formatCode="0.00E+00">
                  <c:v>3347.7</c:v>
                </c:pt>
                <c:pt idx="6429" formatCode="0.00E+00">
                  <c:v>3371.85</c:v>
                </c:pt>
                <c:pt idx="6430" formatCode="0.00E+00">
                  <c:v>3395.28</c:v>
                </c:pt>
                <c:pt idx="6431" formatCode="0.00E+00">
                  <c:v>3417.96</c:v>
                </c:pt>
                <c:pt idx="6432" formatCode="0.00E+00">
                  <c:v>3439.91</c:v>
                </c:pt>
                <c:pt idx="6433" formatCode="0.00E+00">
                  <c:v>3461.11</c:v>
                </c:pt>
                <c:pt idx="6434" formatCode="0.00E+00">
                  <c:v>3481.56</c:v>
                </c:pt>
                <c:pt idx="6435" formatCode="0.00E+00">
                  <c:v>3501.26</c:v>
                </c:pt>
                <c:pt idx="6436" formatCode="0.00E+00">
                  <c:v>3520.19</c:v>
                </c:pt>
                <c:pt idx="6437" formatCode="0.00E+00">
                  <c:v>3538.37</c:v>
                </c:pt>
                <c:pt idx="6438" formatCode="0.00E+00">
                  <c:v>3555.78</c:v>
                </c:pt>
                <c:pt idx="6439" formatCode="0.00E+00">
                  <c:v>3572.41</c:v>
                </c:pt>
                <c:pt idx="6440" formatCode="0.00E+00">
                  <c:v>3588.28</c:v>
                </c:pt>
                <c:pt idx="6441" formatCode="0.00E+00">
                  <c:v>3603.37</c:v>
                </c:pt>
                <c:pt idx="6442" formatCode="0.00E+00">
                  <c:v>3617.67</c:v>
                </c:pt>
                <c:pt idx="6443" formatCode="0.00E+00">
                  <c:v>3631.2</c:v>
                </c:pt>
                <c:pt idx="6444" formatCode="0.00E+00">
                  <c:v>3643.94</c:v>
                </c:pt>
                <c:pt idx="6445" formatCode="0.00E+00">
                  <c:v>3655.89</c:v>
                </c:pt>
                <c:pt idx="6446" formatCode="0.00E+00">
                  <c:v>3667.05</c:v>
                </c:pt>
                <c:pt idx="6447" formatCode="0.00E+00">
                  <c:v>3677.42</c:v>
                </c:pt>
                <c:pt idx="6448" formatCode="0.00E+00">
                  <c:v>3686.99</c:v>
                </c:pt>
                <c:pt idx="6449" formatCode="0.00E+00">
                  <c:v>3695.77</c:v>
                </c:pt>
                <c:pt idx="6450" formatCode="0.00E+00">
                  <c:v>3703.74</c:v>
                </c:pt>
                <c:pt idx="6451" formatCode="0.00E+00">
                  <c:v>3710.92</c:v>
                </c:pt>
                <c:pt idx="6452" formatCode="0.00E+00">
                  <c:v>3717.3</c:v>
                </c:pt>
                <c:pt idx="6453" formatCode="0.00E+00">
                  <c:v>3722.87</c:v>
                </c:pt>
                <c:pt idx="6454" formatCode="0.00E+00">
                  <c:v>3727.64</c:v>
                </c:pt>
                <c:pt idx="6455" formatCode="0.00E+00">
                  <c:v>3731.6</c:v>
                </c:pt>
                <c:pt idx="6456" formatCode="0.00E+00">
                  <c:v>3734.76</c:v>
                </c:pt>
                <c:pt idx="6457" formatCode="0.00E+00">
                  <c:v>3737.11</c:v>
                </c:pt>
                <c:pt idx="6458" formatCode="0.00E+00">
                  <c:v>3738.65</c:v>
                </c:pt>
                <c:pt idx="6459" formatCode="0.00E+00">
                  <c:v>3739.39</c:v>
                </c:pt>
                <c:pt idx="6460" formatCode="0.00E+00">
                  <c:v>3739.32</c:v>
                </c:pt>
                <c:pt idx="6461" formatCode="0.00E+00">
                  <c:v>3738.45</c:v>
                </c:pt>
                <c:pt idx="6462" formatCode="0.00E+00">
                  <c:v>3736.77</c:v>
                </c:pt>
                <c:pt idx="6463" formatCode="0.00E+00">
                  <c:v>3734.28</c:v>
                </c:pt>
                <c:pt idx="6464" formatCode="0.00E+00">
                  <c:v>3730.99</c:v>
                </c:pt>
                <c:pt idx="6465" formatCode="0.00E+00">
                  <c:v>3726.89</c:v>
                </c:pt>
                <c:pt idx="6466" formatCode="0.00E+00">
                  <c:v>3721.99</c:v>
                </c:pt>
                <c:pt idx="6467" formatCode="0.00E+00">
                  <c:v>3716.29</c:v>
                </c:pt>
                <c:pt idx="6468" formatCode="0.00E+00">
                  <c:v>3709.79</c:v>
                </c:pt>
                <c:pt idx="6469" formatCode="0.00E+00">
                  <c:v>3702.48</c:v>
                </c:pt>
                <c:pt idx="6470" formatCode="0.00E+00">
                  <c:v>3694.39</c:v>
                </c:pt>
                <c:pt idx="6471" formatCode="0.00E+00">
                  <c:v>3685.49</c:v>
                </c:pt>
                <c:pt idx="6472" formatCode="0.00E+00">
                  <c:v>3675.8</c:v>
                </c:pt>
                <c:pt idx="6473" formatCode="0.00E+00">
                  <c:v>3665.32</c:v>
                </c:pt>
                <c:pt idx="6474" formatCode="0.00E+00">
                  <c:v>3654.05</c:v>
                </c:pt>
                <c:pt idx="6475" formatCode="0.00E+00">
                  <c:v>3642</c:v>
                </c:pt>
                <c:pt idx="6476" formatCode="0.00E+00">
                  <c:v>3629.16</c:v>
                </c:pt>
                <c:pt idx="6477" formatCode="0.00E+00">
                  <c:v>3615.54</c:v>
                </c:pt>
                <c:pt idx="6478" formatCode="0.00E+00">
                  <c:v>3601.14</c:v>
                </c:pt>
                <c:pt idx="6479" formatCode="0.00E+00">
                  <c:v>3585.97</c:v>
                </c:pt>
                <c:pt idx="6480" formatCode="0.00E+00">
                  <c:v>3570.03</c:v>
                </c:pt>
                <c:pt idx="6481" formatCode="0.00E+00">
                  <c:v>3553.32</c:v>
                </c:pt>
                <c:pt idx="6482" formatCode="0.00E+00">
                  <c:v>3535.85</c:v>
                </c:pt>
                <c:pt idx="6483" formatCode="0.00E+00">
                  <c:v>3517.61</c:v>
                </c:pt>
                <c:pt idx="6484" formatCode="0.00E+00">
                  <c:v>3498.63</c:v>
                </c:pt>
                <c:pt idx="6485" formatCode="0.00E+00">
                  <c:v>3478.88</c:v>
                </c:pt>
                <c:pt idx="6486" formatCode="0.00E+00">
                  <c:v>3458.4</c:v>
                </c:pt>
                <c:pt idx="6487" formatCode="0.00E+00">
                  <c:v>3437.17</c:v>
                </c:pt>
                <c:pt idx="6488" formatCode="0.00E+00">
                  <c:v>3415.2</c:v>
                </c:pt>
                <c:pt idx="6489" formatCode="0.00E+00">
                  <c:v>3392.5</c:v>
                </c:pt>
                <c:pt idx="6490" formatCode="0.00E+00">
                  <c:v>3369.07</c:v>
                </c:pt>
                <c:pt idx="6491" formatCode="0.00E+00">
                  <c:v>3344.92</c:v>
                </c:pt>
                <c:pt idx="6492" formatCode="0.00E+00">
                  <c:v>3320.05</c:v>
                </c:pt>
                <c:pt idx="6493" formatCode="0.00E+00">
                  <c:v>3294.47</c:v>
                </c:pt>
                <c:pt idx="6494" formatCode="0.00E+00">
                  <c:v>3268.18</c:v>
                </c:pt>
                <c:pt idx="6495" formatCode="0.00E+00">
                  <c:v>3241.19</c:v>
                </c:pt>
                <c:pt idx="6496" formatCode="0.00E+00">
                  <c:v>3213.51</c:v>
                </c:pt>
                <c:pt idx="6497" formatCode="0.00E+00">
                  <c:v>3185.14</c:v>
                </c:pt>
                <c:pt idx="6498" formatCode="0.00E+00">
                  <c:v>3156.09</c:v>
                </c:pt>
                <c:pt idx="6499" formatCode="0.00E+00">
                  <c:v>3126.36</c:v>
                </c:pt>
                <c:pt idx="6500" formatCode="0.00E+00">
                  <c:v>3095.96</c:v>
                </c:pt>
                <c:pt idx="6501" formatCode="0.00E+00">
                  <c:v>3064.9</c:v>
                </c:pt>
                <c:pt idx="6502" formatCode="0.00E+00">
                  <c:v>3033.19</c:v>
                </c:pt>
                <c:pt idx="6503" formatCode="0.00E+00">
                  <c:v>3000.82</c:v>
                </c:pt>
                <c:pt idx="6504" formatCode="0.00E+00">
                  <c:v>2967.82</c:v>
                </c:pt>
                <c:pt idx="6505" formatCode="0.00E+00">
                  <c:v>2934.17</c:v>
                </c:pt>
                <c:pt idx="6506" formatCode="0.00E+00">
                  <c:v>2899.91</c:v>
                </c:pt>
                <c:pt idx="6507" formatCode="0.00E+00">
                  <c:v>2865.02</c:v>
                </c:pt>
                <c:pt idx="6508" formatCode="0.00E+00">
                  <c:v>2829.52</c:v>
                </c:pt>
                <c:pt idx="6509" formatCode="0.00E+00">
                  <c:v>2793.41</c:v>
                </c:pt>
                <c:pt idx="6510" formatCode="0.00E+00">
                  <c:v>2756.71</c:v>
                </c:pt>
                <c:pt idx="6511" formatCode="0.00E+00">
                  <c:v>2719.42</c:v>
                </c:pt>
                <c:pt idx="6512" formatCode="0.00E+00">
                  <c:v>2681.56</c:v>
                </c:pt>
                <c:pt idx="6513" formatCode="0.00E+00">
                  <c:v>2643.11</c:v>
                </c:pt>
                <c:pt idx="6514" formatCode="0.00E+00">
                  <c:v>2604.11</c:v>
                </c:pt>
                <c:pt idx="6515" formatCode="0.00E+00">
                  <c:v>2564.5500000000002</c:v>
                </c:pt>
                <c:pt idx="6516" formatCode="0.00E+00">
                  <c:v>2524.4499999999998</c:v>
                </c:pt>
                <c:pt idx="6517" formatCode="0.00E+00">
                  <c:v>2483.8000000000002</c:v>
                </c:pt>
                <c:pt idx="6518" formatCode="0.00E+00">
                  <c:v>2442.63</c:v>
                </c:pt>
                <c:pt idx="6519" formatCode="0.00E+00">
                  <c:v>2400.94</c:v>
                </c:pt>
                <c:pt idx="6520" formatCode="0.00E+00">
                  <c:v>2358.7399999999998</c:v>
                </c:pt>
                <c:pt idx="6521" formatCode="0.00E+00">
                  <c:v>2316.04</c:v>
                </c:pt>
                <c:pt idx="6522" formatCode="0.00E+00">
                  <c:v>2272.84</c:v>
                </c:pt>
                <c:pt idx="6523" formatCode="0.00E+00">
                  <c:v>2229.16</c:v>
                </c:pt>
                <c:pt idx="6524" formatCode="0.00E+00">
                  <c:v>2185.0100000000002</c:v>
                </c:pt>
                <c:pt idx="6525" formatCode="0.00E+00">
                  <c:v>2140.4</c:v>
                </c:pt>
                <c:pt idx="6526" formatCode="0.00E+00">
                  <c:v>2095.33</c:v>
                </c:pt>
                <c:pt idx="6527" formatCode="0.00E+00">
                  <c:v>2049.81</c:v>
                </c:pt>
                <c:pt idx="6528" formatCode="0.00E+00">
                  <c:v>2003.87</c:v>
                </c:pt>
                <c:pt idx="6529" formatCode="0.00E+00">
                  <c:v>1957.5</c:v>
                </c:pt>
                <c:pt idx="6530" formatCode="0.00E+00">
                  <c:v>1910.71</c:v>
                </c:pt>
                <c:pt idx="6531" formatCode="0.00E+00">
                  <c:v>1863.52</c:v>
                </c:pt>
                <c:pt idx="6532" formatCode="0.00E+00">
                  <c:v>1815.94</c:v>
                </c:pt>
                <c:pt idx="6533" formatCode="0.00E+00">
                  <c:v>1767.97</c:v>
                </c:pt>
                <c:pt idx="6534" formatCode="0.00E+00">
                  <c:v>1719.63</c:v>
                </c:pt>
                <c:pt idx="6535" formatCode="0.00E+00">
                  <c:v>1670.93</c:v>
                </c:pt>
                <c:pt idx="6536" formatCode="0.00E+00">
                  <c:v>1621.88</c:v>
                </c:pt>
                <c:pt idx="6537" formatCode="0.00E+00">
                  <c:v>1572.48</c:v>
                </c:pt>
                <c:pt idx="6538" formatCode="0.00E+00">
                  <c:v>1522.76</c:v>
                </c:pt>
                <c:pt idx="6539" formatCode="0.00E+00">
                  <c:v>1472.71</c:v>
                </c:pt>
                <c:pt idx="6540" formatCode="0.00E+00">
                  <c:v>1422.36</c:v>
                </c:pt>
                <c:pt idx="6541" formatCode="0.00E+00">
                  <c:v>1371.71</c:v>
                </c:pt>
                <c:pt idx="6542" formatCode="0.00E+00">
                  <c:v>1320.77</c:v>
                </c:pt>
                <c:pt idx="6543" formatCode="0.00E+00">
                  <c:v>1269.56</c:v>
                </c:pt>
                <c:pt idx="6544" formatCode="0.00E+00">
                  <c:v>1218.08</c:v>
                </c:pt>
                <c:pt idx="6545" formatCode="0.00E+00">
                  <c:v>1166.3499999999999</c:v>
                </c:pt>
                <c:pt idx="6546" formatCode="0.00E+00">
                  <c:v>1114.3699999999999</c:v>
                </c:pt>
                <c:pt idx="6547" formatCode="0.00E+00">
                  <c:v>1062.17</c:v>
                </c:pt>
                <c:pt idx="6548" formatCode="0.00E+00">
                  <c:v>1009.74</c:v>
                </c:pt>
                <c:pt idx="6549">
                  <c:v>957.11</c:v>
                </c:pt>
                <c:pt idx="6550">
                  <c:v>904.28</c:v>
                </c:pt>
                <c:pt idx="6551">
                  <c:v>851.26499999999999</c:v>
                </c:pt>
                <c:pt idx="6552">
                  <c:v>798.07500000000005</c:v>
                </c:pt>
                <c:pt idx="6553">
                  <c:v>744.72299999999996</c:v>
                </c:pt>
                <c:pt idx="6554">
                  <c:v>691.21900000000005</c:v>
                </c:pt>
                <c:pt idx="6555">
                  <c:v>637.57600000000002</c:v>
                </c:pt>
                <c:pt idx="6556">
                  <c:v>583.80600000000004</c:v>
                </c:pt>
                <c:pt idx="6557">
                  <c:v>529.91899999999998</c:v>
                </c:pt>
                <c:pt idx="6558">
                  <c:v>475.92700000000002</c:v>
                </c:pt>
                <c:pt idx="6559">
                  <c:v>421.84300000000002</c:v>
                </c:pt>
                <c:pt idx="6560">
                  <c:v>367.678</c:v>
                </c:pt>
                <c:pt idx="6561">
                  <c:v>313.44299999999998</c:v>
                </c:pt>
                <c:pt idx="6562">
                  <c:v>259.15100000000001</c:v>
                </c:pt>
                <c:pt idx="6563">
                  <c:v>204.81200000000001</c:v>
                </c:pt>
                <c:pt idx="6564">
                  <c:v>150.44</c:v>
                </c:pt>
                <c:pt idx="6565">
                  <c:v>96.044200000000004</c:v>
                </c:pt>
                <c:pt idx="6566">
                  <c:v>41.638399999999997</c:v>
                </c:pt>
                <c:pt idx="6567">
                  <c:v>-12.766299999999999</c:v>
                </c:pt>
                <c:pt idx="6568">
                  <c:v>-67.158299999999997</c:v>
                </c:pt>
                <c:pt idx="6569">
                  <c:v>-121.526</c:v>
                </c:pt>
                <c:pt idx="6570">
                  <c:v>-175.857</c:v>
                </c:pt>
                <c:pt idx="6571">
                  <c:v>-230.14</c:v>
                </c:pt>
                <c:pt idx="6572">
                  <c:v>-284.363</c:v>
                </c:pt>
                <c:pt idx="6573">
                  <c:v>-338.51499999999999</c:v>
                </c:pt>
                <c:pt idx="6574">
                  <c:v>-392.58300000000003</c:v>
                </c:pt>
                <c:pt idx="6575">
                  <c:v>-446.55700000000002</c:v>
                </c:pt>
                <c:pt idx="6576">
                  <c:v>-500.42500000000001</c:v>
                </c:pt>
                <c:pt idx="6577">
                  <c:v>-554.17499999999995</c:v>
                </c:pt>
                <c:pt idx="6578">
                  <c:v>-607.79499999999996</c:v>
                </c:pt>
                <c:pt idx="6579">
                  <c:v>-661.27300000000002</c:v>
                </c:pt>
                <c:pt idx="6580">
                  <c:v>-714.6</c:v>
                </c:pt>
                <c:pt idx="6581">
                  <c:v>-767.76199999999994</c:v>
                </c:pt>
                <c:pt idx="6582">
                  <c:v>-820.74800000000005</c:v>
                </c:pt>
                <c:pt idx="6583">
                  <c:v>-873.548</c:v>
                </c:pt>
                <c:pt idx="6584">
                  <c:v>-926.149</c:v>
                </c:pt>
                <c:pt idx="6585">
                  <c:v>-978.54</c:v>
                </c:pt>
                <c:pt idx="6586" formatCode="0.00E+00">
                  <c:v>-1030.71</c:v>
                </c:pt>
                <c:pt idx="6587" formatCode="0.00E+00">
                  <c:v>-1082.6500000000001</c:v>
                </c:pt>
                <c:pt idx="6588" formatCode="0.00E+00">
                  <c:v>-1134.3399999999999</c:v>
                </c:pt>
                <c:pt idx="6589" formatCode="0.00E+00">
                  <c:v>-1185.78</c:v>
                </c:pt>
                <c:pt idx="6590" formatCode="0.00E+00">
                  <c:v>-1236.96</c:v>
                </c:pt>
                <c:pt idx="6591" formatCode="0.00E+00">
                  <c:v>-1287.8499999999999</c:v>
                </c:pt>
                <c:pt idx="6592" formatCode="0.00E+00">
                  <c:v>-1338.46</c:v>
                </c:pt>
                <c:pt idx="6593" formatCode="0.00E+00">
                  <c:v>-1388.78</c:v>
                </c:pt>
                <c:pt idx="6594" formatCode="0.00E+00">
                  <c:v>-1438.78</c:v>
                </c:pt>
                <c:pt idx="6595" formatCode="0.00E+00">
                  <c:v>-1488.46</c:v>
                </c:pt>
                <c:pt idx="6596" formatCode="0.00E+00">
                  <c:v>-1537.81</c:v>
                </c:pt>
                <c:pt idx="6597" formatCode="0.00E+00">
                  <c:v>-1586.82</c:v>
                </c:pt>
                <c:pt idx="6598" formatCode="0.00E+00">
                  <c:v>-1635.48</c:v>
                </c:pt>
                <c:pt idx="6599" formatCode="0.00E+00">
                  <c:v>-1683.78</c:v>
                </c:pt>
                <c:pt idx="6600" formatCode="0.00E+00">
                  <c:v>-1731.71</c:v>
                </c:pt>
                <c:pt idx="6601" formatCode="0.00E+00">
                  <c:v>-1779.25</c:v>
                </c:pt>
                <c:pt idx="6602" formatCode="0.00E+00">
                  <c:v>-1826.4</c:v>
                </c:pt>
                <c:pt idx="6603" formatCode="0.00E+00">
                  <c:v>-1873.14</c:v>
                </c:pt>
                <c:pt idx="6604" formatCode="0.00E+00">
                  <c:v>-1919.47</c:v>
                </c:pt>
                <c:pt idx="6605" formatCode="0.00E+00">
                  <c:v>-1965.38</c:v>
                </c:pt>
                <c:pt idx="6606" formatCode="0.00E+00">
                  <c:v>-2010.86</c:v>
                </c:pt>
                <c:pt idx="6607" formatCode="0.00E+00">
                  <c:v>-2055.89</c:v>
                </c:pt>
                <c:pt idx="6608" formatCode="0.00E+00">
                  <c:v>-2100.4699999999998</c:v>
                </c:pt>
                <c:pt idx="6609" formatCode="0.00E+00">
                  <c:v>-2144.59</c:v>
                </c:pt>
                <c:pt idx="6610" formatCode="0.00E+00">
                  <c:v>-2188.2399999999998</c:v>
                </c:pt>
                <c:pt idx="6611" formatCode="0.00E+00">
                  <c:v>-2231.41</c:v>
                </c:pt>
                <c:pt idx="6612" formatCode="0.00E+00">
                  <c:v>-2274.08</c:v>
                </c:pt>
                <c:pt idx="6613" formatCode="0.00E+00">
                  <c:v>-2316.2600000000002</c:v>
                </c:pt>
                <c:pt idx="6614" formatCode="0.00E+00">
                  <c:v>-2357.9299999999998</c:v>
                </c:pt>
                <c:pt idx="6615" formatCode="0.00E+00">
                  <c:v>-2399.08</c:v>
                </c:pt>
                <c:pt idx="6616" formatCode="0.00E+00">
                  <c:v>-2439.71</c:v>
                </c:pt>
                <c:pt idx="6617" formatCode="0.00E+00">
                  <c:v>-2479.8000000000002</c:v>
                </c:pt>
                <c:pt idx="6618" formatCode="0.00E+00">
                  <c:v>-2519.35</c:v>
                </c:pt>
                <c:pt idx="6619" formatCode="0.00E+00">
                  <c:v>-2558.35</c:v>
                </c:pt>
                <c:pt idx="6620" formatCode="0.00E+00">
                  <c:v>-2596.79</c:v>
                </c:pt>
                <c:pt idx="6621" formatCode="0.00E+00">
                  <c:v>-2634.66</c:v>
                </c:pt>
                <c:pt idx="6622" formatCode="0.00E+00">
                  <c:v>-2671.95</c:v>
                </c:pt>
                <c:pt idx="6623" formatCode="0.00E+00">
                  <c:v>-2708.66</c:v>
                </c:pt>
                <c:pt idx="6624" formatCode="0.00E+00">
                  <c:v>-2744.78</c:v>
                </c:pt>
                <c:pt idx="6625" formatCode="0.00E+00">
                  <c:v>-2780.3</c:v>
                </c:pt>
                <c:pt idx="6626" formatCode="0.00E+00">
                  <c:v>-2815.21</c:v>
                </c:pt>
                <c:pt idx="6627" formatCode="0.00E+00">
                  <c:v>-2849.5</c:v>
                </c:pt>
                <c:pt idx="6628" formatCode="0.00E+00">
                  <c:v>-2883.18</c:v>
                </c:pt>
                <c:pt idx="6629" formatCode="0.00E+00">
                  <c:v>-2916.22</c:v>
                </c:pt>
                <c:pt idx="6630" formatCode="0.00E+00">
                  <c:v>-2948.63</c:v>
                </c:pt>
                <c:pt idx="6631" formatCode="0.00E+00">
                  <c:v>-2980.4</c:v>
                </c:pt>
                <c:pt idx="6632" formatCode="0.00E+00">
                  <c:v>-3011.52</c:v>
                </c:pt>
                <c:pt idx="6633" formatCode="0.00E+00">
                  <c:v>-3041.98</c:v>
                </c:pt>
                <c:pt idx="6634" formatCode="0.00E+00">
                  <c:v>-3071.77</c:v>
                </c:pt>
                <c:pt idx="6635" formatCode="0.00E+00">
                  <c:v>-3100.9</c:v>
                </c:pt>
                <c:pt idx="6636" formatCode="0.00E+00">
                  <c:v>-3129.36</c:v>
                </c:pt>
                <c:pt idx="6637" formatCode="0.00E+00">
                  <c:v>-3157.13</c:v>
                </c:pt>
                <c:pt idx="6638" formatCode="0.00E+00">
                  <c:v>-3184.21</c:v>
                </c:pt>
                <c:pt idx="6639" formatCode="0.00E+00">
                  <c:v>-3210.61</c:v>
                </c:pt>
                <c:pt idx="6640" formatCode="0.00E+00">
                  <c:v>-3236.3</c:v>
                </c:pt>
                <c:pt idx="6641" formatCode="0.00E+00">
                  <c:v>-3261.29</c:v>
                </c:pt>
                <c:pt idx="6642" formatCode="0.00E+00">
                  <c:v>-3285.57</c:v>
                </c:pt>
                <c:pt idx="6643" formatCode="0.00E+00">
                  <c:v>-3309.14</c:v>
                </c:pt>
                <c:pt idx="6644" formatCode="0.00E+00">
                  <c:v>-3331.98</c:v>
                </c:pt>
                <c:pt idx="6645" formatCode="0.00E+00">
                  <c:v>-3354.11</c:v>
                </c:pt>
                <c:pt idx="6646" formatCode="0.00E+00">
                  <c:v>-3375.5</c:v>
                </c:pt>
                <c:pt idx="6647" formatCode="0.00E+00">
                  <c:v>-3396.17</c:v>
                </c:pt>
                <c:pt idx="6648" formatCode="0.00E+00">
                  <c:v>-3416.09</c:v>
                </c:pt>
                <c:pt idx="6649" formatCode="0.00E+00">
                  <c:v>-3435.27</c:v>
                </c:pt>
                <c:pt idx="6650" formatCode="0.00E+00">
                  <c:v>-3453.71</c:v>
                </c:pt>
                <c:pt idx="6651" formatCode="0.00E+00">
                  <c:v>-3471.39</c:v>
                </c:pt>
                <c:pt idx="6652" formatCode="0.00E+00">
                  <c:v>-3488.33</c:v>
                </c:pt>
                <c:pt idx="6653" formatCode="0.00E+00">
                  <c:v>-3504.51</c:v>
                </c:pt>
                <c:pt idx="6654" formatCode="0.00E+00">
                  <c:v>-3519.92</c:v>
                </c:pt>
                <c:pt idx="6655" formatCode="0.00E+00">
                  <c:v>-3534.58</c:v>
                </c:pt>
                <c:pt idx="6656" formatCode="0.00E+00">
                  <c:v>-3548.46</c:v>
                </c:pt>
                <c:pt idx="6657" formatCode="0.00E+00">
                  <c:v>-3561.58</c:v>
                </c:pt>
                <c:pt idx="6658" formatCode="0.00E+00">
                  <c:v>-3573.93</c:v>
                </c:pt>
                <c:pt idx="6659" formatCode="0.00E+00">
                  <c:v>-3585.5</c:v>
                </c:pt>
                <c:pt idx="6660" formatCode="0.00E+00">
                  <c:v>-3596.3</c:v>
                </c:pt>
                <c:pt idx="6661" formatCode="0.00E+00">
                  <c:v>-3606.31</c:v>
                </c:pt>
                <c:pt idx="6662" formatCode="0.00E+00">
                  <c:v>-3615.55</c:v>
                </c:pt>
                <c:pt idx="6663" formatCode="0.00E+00">
                  <c:v>-3624</c:v>
                </c:pt>
                <c:pt idx="6664" formatCode="0.00E+00">
                  <c:v>-3631.67</c:v>
                </c:pt>
                <c:pt idx="6665" formatCode="0.00E+00">
                  <c:v>-3638.55</c:v>
                </c:pt>
                <c:pt idx="6666" formatCode="0.00E+00">
                  <c:v>-3644.65</c:v>
                </c:pt>
                <c:pt idx="6667" formatCode="0.00E+00">
                  <c:v>-3649.95</c:v>
                </c:pt>
                <c:pt idx="6668" formatCode="0.00E+00">
                  <c:v>-3654.47</c:v>
                </c:pt>
                <c:pt idx="6669" formatCode="0.00E+00">
                  <c:v>-3658.2</c:v>
                </c:pt>
                <c:pt idx="6670" formatCode="0.00E+00">
                  <c:v>-3661.13</c:v>
                </c:pt>
                <c:pt idx="6671" formatCode="0.00E+00">
                  <c:v>-3663.27</c:v>
                </c:pt>
                <c:pt idx="6672" formatCode="0.00E+00">
                  <c:v>-3664.63</c:v>
                </c:pt>
                <c:pt idx="6673" formatCode="0.00E+00">
                  <c:v>-3665.19</c:v>
                </c:pt>
                <c:pt idx="6674" formatCode="0.00E+00">
                  <c:v>-3664.95</c:v>
                </c:pt>
                <c:pt idx="6675" formatCode="0.00E+00">
                  <c:v>-3663.93</c:v>
                </c:pt>
                <c:pt idx="6676" formatCode="0.00E+00">
                  <c:v>-3662.12</c:v>
                </c:pt>
                <c:pt idx="6677" formatCode="0.00E+00">
                  <c:v>-3659.51</c:v>
                </c:pt>
                <c:pt idx="6678" formatCode="0.00E+00">
                  <c:v>-3656.12</c:v>
                </c:pt>
                <c:pt idx="6679" formatCode="0.00E+00">
                  <c:v>-3651.93</c:v>
                </c:pt>
                <c:pt idx="6680" formatCode="0.00E+00">
                  <c:v>-3646.96</c:v>
                </c:pt>
                <c:pt idx="6681" formatCode="0.00E+00">
                  <c:v>-3641.2</c:v>
                </c:pt>
                <c:pt idx="6682" formatCode="0.00E+00">
                  <c:v>-3634.65</c:v>
                </c:pt>
                <c:pt idx="6683" formatCode="0.00E+00">
                  <c:v>-3627.32</c:v>
                </c:pt>
                <c:pt idx="6684" formatCode="0.00E+00">
                  <c:v>-3619.21</c:v>
                </c:pt>
                <c:pt idx="6685" formatCode="0.00E+00">
                  <c:v>-3610.32</c:v>
                </c:pt>
                <c:pt idx="6686" formatCode="0.00E+00">
                  <c:v>-3600.65</c:v>
                </c:pt>
                <c:pt idx="6687" formatCode="0.00E+00">
                  <c:v>-3590.2</c:v>
                </c:pt>
                <c:pt idx="6688" formatCode="0.00E+00">
                  <c:v>-3578.99</c:v>
                </c:pt>
                <c:pt idx="6689" formatCode="0.00E+00">
                  <c:v>-3566.99</c:v>
                </c:pt>
                <c:pt idx="6690" formatCode="0.00E+00">
                  <c:v>-3554.24</c:v>
                </c:pt>
                <c:pt idx="6691" formatCode="0.00E+00">
                  <c:v>-3540.71</c:v>
                </c:pt>
                <c:pt idx="6692" formatCode="0.00E+00">
                  <c:v>-3526.42</c:v>
                </c:pt>
                <c:pt idx="6693" formatCode="0.00E+00">
                  <c:v>-3511.38</c:v>
                </c:pt>
                <c:pt idx="6694" formatCode="0.00E+00">
                  <c:v>-3495.57</c:v>
                </c:pt>
                <c:pt idx="6695" formatCode="0.00E+00">
                  <c:v>-3479.02</c:v>
                </c:pt>
                <c:pt idx="6696" formatCode="0.00E+00">
                  <c:v>-3461.72</c:v>
                </c:pt>
                <c:pt idx="6697" formatCode="0.00E+00">
                  <c:v>-3443.67</c:v>
                </c:pt>
                <c:pt idx="6698" formatCode="0.00E+00">
                  <c:v>-3424.88</c:v>
                </c:pt>
                <c:pt idx="6699" formatCode="0.00E+00">
                  <c:v>-3405.36</c:v>
                </c:pt>
                <c:pt idx="6700" formatCode="0.00E+00">
                  <c:v>-3385.1</c:v>
                </c:pt>
                <c:pt idx="6701" formatCode="0.00E+00">
                  <c:v>-3364.12</c:v>
                </c:pt>
                <c:pt idx="6702" formatCode="0.00E+00">
                  <c:v>-3342.41</c:v>
                </c:pt>
                <c:pt idx="6703" formatCode="0.00E+00">
                  <c:v>-3319.99</c:v>
                </c:pt>
                <c:pt idx="6704" formatCode="0.00E+00">
                  <c:v>-3296.85</c:v>
                </c:pt>
                <c:pt idx="6705" formatCode="0.00E+00">
                  <c:v>-3273</c:v>
                </c:pt>
                <c:pt idx="6706" formatCode="0.00E+00">
                  <c:v>-3248.45</c:v>
                </c:pt>
                <c:pt idx="6707" formatCode="0.00E+00">
                  <c:v>-3223.21</c:v>
                </c:pt>
                <c:pt idx="6708" formatCode="0.00E+00">
                  <c:v>-3197.27</c:v>
                </c:pt>
                <c:pt idx="6709" formatCode="0.00E+00">
                  <c:v>-3170.65</c:v>
                </c:pt>
                <c:pt idx="6710" formatCode="0.00E+00">
                  <c:v>-3143.35</c:v>
                </c:pt>
                <c:pt idx="6711" formatCode="0.00E+00">
                  <c:v>-3115.37</c:v>
                </c:pt>
                <c:pt idx="6712" formatCode="0.00E+00">
                  <c:v>-3086.73</c:v>
                </c:pt>
                <c:pt idx="6713" formatCode="0.00E+00">
                  <c:v>-3057.42</c:v>
                </c:pt>
                <c:pt idx="6714" formatCode="0.00E+00">
                  <c:v>-3027.46</c:v>
                </c:pt>
                <c:pt idx="6715" formatCode="0.00E+00">
                  <c:v>-2996.85</c:v>
                </c:pt>
                <c:pt idx="6716" formatCode="0.00E+00">
                  <c:v>-2965.6</c:v>
                </c:pt>
                <c:pt idx="6717" formatCode="0.00E+00">
                  <c:v>-2933.72</c:v>
                </c:pt>
                <c:pt idx="6718" formatCode="0.00E+00">
                  <c:v>-2901.21</c:v>
                </c:pt>
                <c:pt idx="6719" formatCode="0.00E+00">
                  <c:v>-2868.07</c:v>
                </c:pt>
                <c:pt idx="6720" formatCode="0.00E+00">
                  <c:v>-2834.33</c:v>
                </c:pt>
                <c:pt idx="6721" formatCode="0.00E+00">
                  <c:v>-2799.97</c:v>
                </c:pt>
                <c:pt idx="6722" formatCode="0.00E+00">
                  <c:v>-2765.02</c:v>
                </c:pt>
                <c:pt idx="6723" formatCode="0.00E+00">
                  <c:v>-2729.48</c:v>
                </c:pt>
                <c:pt idx="6724" formatCode="0.00E+00">
                  <c:v>-2693.35</c:v>
                </c:pt>
                <c:pt idx="6725" formatCode="0.00E+00">
                  <c:v>-2656.65</c:v>
                </c:pt>
                <c:pt idx="6726" formatCode="0.00E+00">
                  <c:v>-2619.39</c:v>
                </c:pt>
                <c:pt idx="6727" formatCode="0.00E+00">
                  <c:v>-2581.56</c:v>
                </c:pt>
                <c:pt idx="6728" formatCode="0.00E+00">
                  <c:v>-2543.19</c:v>
                </c:pt>
                <c:pt idx="6729" formatCode="0.00E+00">
                  <c:v>-2504.27</c:v>
                </c:pt>
                <c:pt idx="6730" formatCode="0.00E+00">
                  <c:v>-2464.8200000000002</c:v>
                </c:pt>
                <c:pt idx="6731" formatCode="0.00E+00">
                  <c:v>-2424.84</c:v>
                </c:pt>
                <c:pt idx="6732" formatCode="0.00E+00">
                  <c:v>-2384.35</c:v>
                </c:pt>
                <c:pt idx="6733" formatCode="0.00E+00">
                  <c:v>-2343.35</c:v>
                </c:pt>
                <c:pt idx="6734" formatCode="0.00E+00">
                  <c:v>-2301.85</c:v>
                </c:pt>
                <c:pt idx="6735" formatCode="0.00E+00">
                  <c:v>-2259.86</c:v>
                </c:pt>
                <c:pt idx="6736" formatCode="0.00E+00">
                  <c:v>-2217.39</c:v>
                </c:pt>
                <c:pt idx="6737" formatCode="0.00E+00">
                  <c:v>-2174.4499999999998</c:v>
                </c:pt>
                <c:pt idx="6738" formatCode="0.00E+00">
                  <c:v>-2131.0500000000002</c:v>
                </c:pt>
                <c:pt idx="6739" formatCode="0.00E+00">
                  <c:v>-2087.1999999999998</c:v>
                </c:pt>
                <c:pt idx="6740" formatCode="0.00E+00">
                  <c:v>-2042.9</c:v>
                </c:pt>
                <c:pt idx="6741" formatCode="0.00E+00">
                  <c:v>-1998.18</c:v>
                </c:pt>
                <c:pt idx="6742" formatCode="0.00E+00">
                  <c:v>-1953.03</c:v>
                </c:pt>
                <c:pt idx="6743" formatCode="0.00E+00">
                  <c:v>-1907.47</c:v>
                </c:pt>
                <c:pt idx="6744" formatCode="0.00E+00">
                  <c:v>-1861.5</c:v>
                </c:pt>
                <c:pt idx="6745" formatCode="0.00E+00">
                  <c:v>-1815.14</c:v>
                </c:pt>
                <c:pt idx="6746" formatCode="0.00E+00">
                  <c:v>-1768.4</c:v>
                </c:pt>
                <c:pt idx="6747" formatCode="0.00E+00">
                  <c:v>-1721.28</c:v>
                </c:pt>
                <c:pt idx="6748" formatCode="0.00E+00">
                  <c:v>-1673.8</c:v>
                </c:pt>
                <c:pt idx="6749" formatCode="0.00E+00">
                  <c:v>-1625.97</c:v>
                </c:pt>
                <c:pt idx="6750" formatCode="0.00E+00">
                  <c:v>-1577.8</c:v>
                </c:pt>
                <c:pt idx="6751" formatCode="0.00E+00">
                  <c:v>-1529.29</c:v>
                </c:pt>
                <c:pt idx="6752" formatCode="0.00E+00">
                  <c:v>-1480.47</c:v>
                </c:pt>
                <c:pt idx="6753" formatCode="0.00E+00">
                  <c:v>-1431.33</c:v>
                </c:pt>
                <c:pt idx="6754" formatCode="0.00E+00">
                  <c:v>-1381.9</c:v>
                </c:pt>
                <c:pt idx="6755" formatCode="0.00E+00">
                  <c:v>-1332.17</c:v>
                </c:pt>
                <c:pt idx="6756" formatCode="0.00E+00">
                  <c:v>-1282.17</c:v>
                </c:pt>
                <c:pt idx="6757" formatCode="0.00E+00">
                  <c:v>-1231.9000000000001</c:v>
                </c:pt>
                <c:pt idx="6758" formatCode="0.00E+00">
                  <c:v>-1181.3699999999999</c:v>
                </c:pt>
                <c:pt idx="6759" formatCode="0.00E+00">
                  <c:v>-1130.5999999999999</c:v>
                </c:pt>
                <c:pt idx="6760" formatCode="0.00E+00">
                  <c:v>-1079.5999999999999</c:v>
                </c:pt>
                <c:pt idx="6761" formatCode="0.00E+00">
                  <c:v>-1028.3699999999999</c:v>
                </c:pt>
                <c:pt idx="6762">
                  <c:v>-976.93</c:v>
                </c:pt>
                <c:pt idx="6763">
                  <c:v>-925.28899999999999</c:v>
                </c:pt>
                <c:pt idx="6764">
                  <c:v>-873.45899999999995</c:v>
                </c:pt>
                <c:pt idx="6765">
                  <c:v>-821.45</c:v>
                </c:pt>
                <c:pt idx="6766">
                  <c:v>-769.27300000000002</c:v>
                </c:pt>
                <c:pt idx="6767">
                  <c:v>-716.94</c:v>
                </c:pt>
                <c:pt idx="6768">
                  <c:v>-664.46299999999997</c:v>
                </c:pt>
                <c:pt idx="6769">
                  <c:v>-611.85199999999998</c:v>
                </c:pt>
                <c:pt idx="6770">
                  <c:v>-559.11900000000003</c:v>
                </c:pt>
                <c:pt idx="6771">
                  <c:v>-506.27699999999999</c:v>
                </c:pt>
                <c:pt idx="6772">
                  <c:v>-453.33499999999998</c:v>
                </c:pt>
                <c:pt idx="6773">
                  <c:v>-400.30700000000002</c:v>
                </c:pt>
                <c:pt idx="6774">
                  <c:v>-347.202</c:v>
                </c:pt>
                <c:pt idx="6775">
                  <c:v>-294.03300000000002</c:v>
                </c:pt>
                <c:pt idx="6776">
                  <c:v>-240.81100000000001</c:v>
                </c:pt>
                <c:pt idx="6777">
                  <c:v>-187.547</c:v>
                </c:pt>
                <c:pt idx="6778">
                  <c:v>-134.25299999999999</c:v>
                </c:pt>
                <c:pt idx="6779">
                  <c:v>-80.941800000000001</c:v>
                </c:pt>
                <c:pt idx="6780">
                  <c:v>-27.6235</c:v>
                </c:pt>
                <c:pt idx="6781">
                  <c:v>25.690100000000001</c:v>
                </c:pt>
                <c:pt idx="6782">
                  <c:v>78.987399999999994</c:v>
                </c:pt>
                <c:pt idx="6783">
                  <c:v>132.25700000000001</c:v>
                </c:pt>
                <c:pt idx="6784">
                  <c:v>185.48699999999999</c:v>
                </c:pt>
                <c:pt idx="6785">
                  <c:v>238.666</c:v>
                </c:pt>
                <c:pt idx="6786">
                  <c:v>291.78300000000002</c:v>
                </c:pt>
                <c:pt idx="6787">
                  <c:v>344.82499999999999</c:v>
                </c:pt>
                <c:pt idx="6788">
                  <c:v>397.78300000000002</c:v>
                </c:pt>
                <c:pt idx="6789">
                  <c:v>450.64400000000001</c:v>
                </c:pt>
                <c:pt idx="6790">
                  <c:v>503.39699999999999</c:v>
                </c:pt>
                <c:pt idx="6791">
                  <c:v>556.03</c:v>
                </c:pt>
                <c:pt idx="6792">
                  <c:v>608.53200000000004</c:v>
                </c:pt>
                <c:pt idx="6793">
                  <c:v>660.89300000000003</c:v>
                </c:pt>
                <c:pt idx="6794">
                  <c:v>713.1</c:v>
                </c:pt>
                <c:pt idx="6795">
                  <c:v>765.14200000000005</c:v>
                </c:pt>
                <c:pt idx="6796">
                  <c:v>817.00800000000004</c:v>
                </c:pt>
                <c:pt idx="6797">
                  <c:v>868.68700000000001</c:v>
                </c:pt>
                <c:pt idx="6798">
                  <c:v>920.16800000000001</c:v>
                </c:pt>
                <c:pt idx="6799">
                  <c:v>971.43899999999996</c:v>
                </c:pt>
                <c:pt idx="6800" formatCode="0.00E+00">
                  <c:v>1022.49</c:v>
                </c:pt>
                <c:pt idx="6801" formatCode="0.00E+00">
                  <c:v>1073.31</c:v>
                </c:pt>
                <c:pt idx="6802" formatCode="0.00E+00">
                  <c:v>1123.8900000000001</c:v>
                </c:pt>
                <c:pt idx="6803" formatCode="0.00E+00">
                  <c:v>1174.21</c:v>
                </c:pt>
                <c:pt idx="6804" formatCode="0.00E+00">
                  <c:v>1224.27</c:v>
                </c:pt>
                <c:pt idx="6805" formatCode="0.00E+00">
                  <c:v>1274.05</c:v>
                </c:pt>
                <c:pt idx="6806" formatCode="0.00E+00">
                  <c:v>1323.55</c:v>
                </c:pt>
                <c:pt idx="6807" formatCode="0.00E+00">
                  <c:v>1372.76</c:v>
                </c:pt>
                <c:pt idx="6808" formatCode="0.00E+00">
                  <c:v>1421.65</c:v>
                </c:pt>
                <c:pt idx="6809" formatCode="0.00E+00">
                  <c:v>1470.23</c:v>
                </c:pt>
                <c:pt idx="6810" formatCode="0.00E+00">
                  <c:v>1518.48</c:v>
                </c:pt>
                <c:pt idx="6811" formatCode="0.00E+00">
                  <c:v>1566.39</c:v>
                </c:pt>
                <c:pt idx="6812" formatCode="0.00E+00">
                  <c:v>1613.96</c:v>
                </c:pt>
                <c:pt idx="6813" formatCode="0.00E+00">
                  <c:v>1661.17</c:v>
                </c:pt>
                <c:pt idx="6814" formatCode="0.00E+00">
                  <c:v>1708</c:v>
                </c:pt>
                <c:pt idx="6815" formatCode="0.00E+00">
                  <c:v>1754.46</c:v>
                </c:pt>
                <c:pt idx="6816" formatCode="0.00E+00">
                  <c:v>1800.53</c:v>
                </c:pt>
                <c:pt idx="6817" formatCode="0.00E+00">
                  <c:v>1846.2</c:v>
                </c:pt>
                <c:pt idx="6818" formatCode="0.00E+00">
                  <c:v>1891.46</c:v>
                </c:pt>
                <c:pt idx="6819" formatCode="0.00E+00">
                  <c:v>1936.3</c:v>
                </c:pt>
                <c:pt idx="6820" formatCode="0.00E+00">
                  <c:v>1980.72</c:v>
                </c:pt>
                <c:pt idx="6821" formatCode="0.00E+00">
                  <c:v>2024.7</c:v>
                </c:pt>
                <c:pt idx="6822" formatCode="0.00E+00">
                  <c:v>2068.23</c:v>
                </c:pt>
                <c:pt idx="6823" formatCode="0.00E+00">
                  <c:v>2111.31</c:v>
                </c:pt>
                <c:pt idx="6824" formatCode="0.00E+00">
                  <c:v>2153.91</c:v>
                </c:pt>
                <c:pt idx="6825" formatCode="0.00E+00">
                  <c:v>2196.0500000000002</c:v>
                </c:pt>
                <c:pt idx="6826" formatCode="0.00E+00">
                  <c:v>2237.6999999999998</c:v>
                </c:pt>
                <c:pt idx="6827" formatCode="0.00E+00">
                  <c:v>2278.86</c:v>
                </c:pt>
                <c:pt idx="6828" formatCode="0.00E+00">
                  <c:v>2319.52</c:v>
                </c:pt>
                <c:pt idx="6829" formatCode="0.00E+00">
                  <c:v>2359.67</c:v>
                </c:pt>
                <c:pt idx="6830" formatCode="0.00E+00">
                  <c:v>2399.3000000000002</c:v>
                </c:pt>
                <c:pt idx="6831" formatCode="0.00E+00">
                  <c:v>2438.4</c:v>
                </c:pt>
                <c:pt idx="6832" formatCode="0.00E+00">
                  <c:v>2476.96</c:v>
                </c:pt>
                <c:pt idx="6833" formatCode="0.00E+00">
                  <c:v>2514.9899999999998</c:v>
                </c:pt>
                <c:pt idx="6834" formatCode="0.00E+00">
                  <c:v>2552.46</c:v>
                </c:pt>
                <c:pt idx="6835" formatCode="0.00E+00">
                  <c:v>2589.37</c:v>
                </c:pt>
                <c:pt idx="6836" formatCode="0.00E+00">
                  <c:v>2625.71</c:v>
                </c:pt>
                <c:pt idx="6837" formatCode="0.00E+00">
                  <c:v>2661.48</c:v>
                </c:pt>
                <c:pt idx="6838" formatCode="0.00E+00">
                  <c:v>2696.67</c:v>
                </c:pt>
                <c:pt idx="6839" formatCode="0.00E+00">
                  <c:v>2731.26</c:v>
                </c:pt>
                <c:pt idx="6840" formatCode="0.00E+00">
                  <c:v>2765.26</c:v>
                </c:pt>
                <c:pt idx="6841" formatCode="0.00E+00">
                  <c:v>2798.65</c:v>
                </c:pt>
                <c:pt idx="6842" formatCode="0.00E+00">
                  <c:v>2831.43</c:v>
                </c:pt>
                <c:pt idx="6843" formatCode="0.00E+00">
                  <c:v>2863.59</c:v>
                </c:pt>
                <c:pt idx="6844" formatCode="0.00E+00">
                  <c:v>2895.13</c:v>
                </c:pt>
                <c:pt idx="6845" formatCode="0.00E+00">
                  <c:v>2926.03</c:v>
                </c:pt>
                <c:pt idx="6846" formatCode="0.00E+00">
                  <c:v>2956.3</c:v>
                </c:pt>
                <c:pt idx="6847" formatCode="0.00E+00">
                  <c:v>2985.91</c:v>
                </c:pt>
                <c:pt idx="6848" formatCode="0.00E+00">
                  <c:v>3014.88</c:v>
                </c:pt>
                <c:pt idx="6849" formatCode="0.00E+00">
                  <c:v>3043.18</c:v>
                </c:pt>
                <c:pt idx="6850" formatCode="0.00E+00">
                  <c:v>3070.83</c:v>
                </c:pt>
                <c:pt idx="6851" formatCode="0.00E+00">
                  <c:v>3097.8</c:v>
                </c:pt>
                <c:pt idx="6852" formatCode="0.00E+00">
                  <c:v>3124.1</c:v>
                </c:pt>
                <c:pt idx="6853" formatCode="0.00E+00">
                  <c:v>3149.71</c:v>
                </c:pt>
                <c:pt idx="6854" formatCode="0.00E+00">
                  <c:v>3174.64</c:v>
                </c:pt>
                <c:pt idx="6855" formatCode="0.00E+00">
                  <c:v>3198.88</c:v>
                </c:pt>
                <c:pt idx="6856" formatCode="0.00E+00">
                  <c:v>3222.42</c:v>
                </c:pt>
                <c:pt idx="6857" formatCode="0.00E+00">
                  <c:v>3245.26</c:v>
                </c:pt>
                <c:pt idx="6858" formatCode="0.00E+00">
                  <c:v>3267.39</c:v>
                </c:pt>
                <c:pt idx="6859" formatCode="0.00E+00">
                  <c:v>3288.81</c:v>
                </c:pt>
                <c:pt idx="6860" formatCode="0.00E+00">
                  <c:v>3309.52</c:v>
                </c:pt>
                <c:pt idx="6861" formatCode="0.00E+00">
                  <c:v>3329.5</c:v>
                </c:pt>
                <c:pt idx="6862" formatCode="0.00E+00">
                  <c:v>3348.76</c:v>
                </c:pt>
                <c:pt idx="6863" formatCode="0.00E+00">
                  <c:v>3367.3</c:v>
                </c:pt>
                <c:pt idx="6864" formatCode="0.00E+00">
                  <c:v>3385.09</c:v>
                </c:pt>
                <c:pt idx="6865" formatCode="0.00E+00">
                  <c:v>3402.16</c:v>
                </c:pt>
                <c:pt idx="6866" formatCode="0.00E+00">
                  <c:v>3418.48</c:v>
                </c:pt>
                <c:pt idx="6867" formatCode="0.00E+00">
                  <c:v>3434.06</c:v>
                </c:pt>
                <c:pt idx="6868" formatCode="0.00E+00">
                  <c:v>3448.9</c:v>
                </c:pt>
                <c:pt idx="6869" formatCode="0.00E+00">
                  <c:v>3462.98</c:v>
                </c:pt>
                <c:pt idx="6870" formatCode="0.00E+00">
                  <c:v>3476.31</c:v>
                </c:pt>
                <c:pt idx="6871" formatCode="0.00E+00">
                  <c:v>3488.89</c:v>
                </c:pt>
                <c:pt idx="6872" formatCode="0.00E+00">
                  <c:v>3500.71</c:v>
                </c:pt>
                <c:pt idx="6873" formatCode="0.00E+00">
                  <c:v>3511.77</c:v>
                </c:pt>
                <c:pt idx="6874" formatCode="0.00E+00">
                  <c:v>3522.07</c:v>
                </c:pt>
                <c:pt idx="6875" formatCode="0.00E+00">
                  <c:v>3531.61</c:v>
                </c:pt>
                <c:pt idx="6876" formatCode="0.00E+00">
                  <c:v>3540.38</c:v>
                </c:pt>
                <c:pt idx="6877" formatCode="0.00E+00">
                  <c:v>3548.38</c:v>
                </c:pt>
                <c:pt idx="6878" formatCode="0.00E+00">
                  <c:v>3555.61</c:v>
                </c:pt>
                <c:pt idx="6879" formatCode="0.00E+00">
                  <c:v>3562.07</c:v>
                </c:pt>
                <c:pt idx="6880" formatCode="0.00E+00">
                  <c:v>3567.76</c:v>
                </c:pt>
                <c:pt idx="6881" formatCode="0.00E+00">
                  <c:v>3572.68</c:v>
                </c:pt>
                <c:pt idx="6882" formatCode="0.00E+00">
                  <c:v>3576.82</c:v>
                </c:pt>
                <c:pt idx="6883" formatCode="0.00E+00">
                  <c:v>3580.19</c:v>
                </c:pt>
                <c:pt idx="6884" formatCode="0.00E+00">
                  <c:v>3582.78</c:v>
                </c:pt>
                <c:pt idx="6885" formatCode="0.00E+00">
                  <c:v>3584.59</c:v>
                </c:pt>
                <c:pt idx="6886" formatCode="0.00E+00">
                  <c:v>3585.63</c:v>
                </c:pt>
                <c:pt idx="6887" formatCode="0.00E+00">
                  <c:v>3585.9</c:v>
                </c:pt>
                <c:pt idx="6888" formatCode="0.00E+00">
                  <c:v>3585.39</c:v>
                </c:pt>
                <c:pt idx="6889" formatCode="0.00E+00">
                  <c:v>3584.1</c:v>
                </c:pt>
                <c:pt idx="6890" formatCode="0.00E+00">
                  <c:v>3582.04</c:v>
                </c:pt>
                <c:pt idx="6891" formatCode="0.00E+00">
                  <c:v>3579.2</c:v>
                </c:pt>
                <c:pt idx="6892" formatCode="0.00E+00">
                  <c:v>3575.59</c:v>
                </c:pt>
                <c:pt idx="6893" formatCode="0.00E+00">
                  <c:v>3571.2</c:v>
                </c:pt>
                <c:pt idx="6894" formatCode="0.00E+00">
                  <c:v>3566.05</c:v>
                </c:pt>
                <c:pt idx="6895" formatCode="0.00E+00">
                  <c:v>3560.12</c:v>
                </c:pt>
                <c:pt idx="6896" formatCode="0.00E+00">
                  <c:v>3553.42</c:v>
                </c:pt>
                <c:pt idx="6897" formatCode="0.00E+00">
                  <c:v>3545.96</c:v>
                </c:pt>
                <c:pt idx="6898" formatCode="0.00E+00">
                  <c:v>3537.73</c:v>
                </c:pt>
                <c:pt idx="6899" formatCode="0.00E+00">
                  <c:v>3528.74</c:v>
                </c:pt>
                <c:pt idx="6900" formatCode="0.00E+00">
                  <c:v>3518.99</c:v>
                </c:pt>
                <c:pt idx="6901" formatCode="0.00E+00">
                  <c:v>3508.47</c:v>
                </c:pt>
                <c:pt idx="6902" formatCode="0.00E+00">
                  <c:v>3497.2</c:v>
                </c:pt>
                <c:pt idx="6903" formatCode="0.00E+00">
                  <c:v>3485.17</c:v>
                </c:pt>
                <c:pt idx="6904" formatCode="0.00E+00">
                  <c:v>3472.4</c:v>
                </c:pt>
                <c:pt idx="6905" formatCode="0.00E+00">
                  <c:v>3458.87</c:v>
                </c:pt>
                <c:pt idx="6906" formatCode="0.00E+00">
                  <c:v>3444.6</c:v>
                </c:pt>
                <c:pt idx="6907" formatCode="0.00E+00">
                  <c:v>3429.59</c:v>
                </c:pt>
                <c:pt idx="6908" formatCode="0.00E+00">
                  <c:v>3413.83</c:v>
                </c:pt>
                <c:pt idx="6909" formatCode="0.00E+00">
                  <c:v>3397.34</c:v>
                </c:pt>
                <c:pt idx="6910" formatCode="0.00E+00">
                  <c:v>3380.12</c:v>
                </c:pt>
                <c:pt idx="6911" formatCode="0.00E+00">
                  <c:v>3362.18</c:v>
                </c:pt>
                <c:pt idx="6912" formatCode="0.00E+00">
                  <c:v>3343.5</c:v>
                </c:pt>
                <c:pt idx="6913" formatCode="0.00E+00">
                  <c:v>3324.11</c:v>
                </c:pt>
                <c:pt idx="6914" formatCode="0.00E+00">
                  <c:v>3304.01</c:v>
                </c:pt>
                <c:pt idx="6915" formatCode="0.00E+00">
                  <c:v>3283.19</c:v>
                </c:pt>
                <c:pt idx="6916" formatCode="0.00E+00">
                  <c:v>3261.66</c:v>
                </c:pt>
                <c:pt idx="6917" formatCode="0.00E+00">
                  <c:v>3239.44</c:v>
                </c:pt>
                <c:pt idx="6918" formatCode="0.00E+00">
                  <c:v>3216.52</c:v>
                </c:pt>
                <c:pt idx="6919" formatCode="0.00E+00">
                  <c:v>3192.91</c:v>
                </c:pt>
                <c:pt idx="6920" formatCode="0.00E+00">
                  <c:v>3168.61</c:v>
                </c:pt>
                <c:pt idx="6921" formatCode="0.00E+00">
                  <c:v>3143.63</c:v>
                </c:pt>
                <c:pt idx="6922" formatCode="0.00E+00">
                  <c:v>3117.97</c:v>
                </c:pt>
                <c:pt idx="6923" formatCode="0.00E+00">
                  <c:v>3091.65</c:v>
                </c:pt>
                <c:pt idx="6924" formatCode="0.00E+00">
                  <c:v>3064.66</c:v>
                </c:pt>
                <c:pt idx="6925" formatCode="0.00E+00">
                  <c:v>3037.02</c:v>
                </c:pt>
                <c:pt idx="6926" formatCode="0.00E+00">
                  <c:v>3008.72</c:v>
                </c:pt>
                <c:pt idx="6927" formatCode="0.00E+00">
                  <c:v>2979.78</c:v>
                </c:pt>
                <c:pt idx="6928" formatCode="0.00E+00">
                  <c:v>2950.2</c:v>
                </c:pt>
                <c:pt idx="6929" formatCode="0.00E+00">
                  <c:v>2919.98</c:v>
                </c:pt>
                <c:pt idx="6930" formatCode="0.00E+00">
                  <c:v>2889.15</c:v>
                </c:pt>
                <c:pt idx="6931" formatCode="0.00E+00">
                  <c:v>2857.69</c:v>
                </c:pt>
                <c:pt idx="6932" formatCode="0.00E+00">
                  <c:v>2825.62</c:v>
                </c:pt>
                <c:pt idx="6933" formatCode="0.00E+00">
                  <c:v>2792.94</c:v>
                </c:pt>
                <c:pt idx="6934" formatCode="0.00E+00">
                  <c:v>2759.67</c:v>
                </c:pt>
                <c:pt idx="6935" formatCode="0.00E+00">
                  <c:v>2725.81</c:v>
                </c:pt>
                <c:pt idx="6936" formatCode="0.00E+00">
                  <c:v>2691.37</c:v>
                </c:pt>
                <c:pt idx="6937" formatCode="0.00E+00">
                  <c:v>2656.35</c:v>
                </c:pt>
                <c:pt idx="6938" formatCode="0.00E+00">
                  <c:v>2620.7600000000002</c:v>
                </c:pt>
                <c:pt idx="6939" formatCode="0.00E+00">
                  <c:v>2584.61</c:v>
                </c:pt>
                <c:pt idx="6940" formatCode="0.00E+00">
                  <c:v>2547.91</c:v>
                </c:pt>
                <c:pt idx="6941" formatCode="0.00E+00">
                  <c:v>2510.67</c:v>
                </c:pt>
                <c:pt idx="6942" formatCode="0.00E+00">
                  <c:v>2472.89</c:v>
                </c:pt>
                <c:pt idx="6943" formatCode="0.00E+00">
                  <c:v>2434.59</c:v>
                </c:pt>
                <c:pt idx="6944" formatCode="0.00E+00">
                  <c:v>2395.7600000000002</c:v>
                </c:pt>
                <c:pt idx="6945" formatCode="0.00E+00">
                  <c:v>2356.4299999999998</c:v>
                </c:pt>
                <c:pt idx="6946" formatCode="0.00E+00">
                  <c:v>2316.59</c:v>
                </c:pt>
                <c:pt idx="6947" formatCode="0.00E+00">
                  <c:v>2276.2600000000002</c:v>
                </c:pt>
                <c:pt idx="6948" formatCode="0.00E+00">
                  <c:v>2235.4499999999998</c:v>
                </c:pt>
                <c:pt idx="6949" formatCode="0.00E+00">
                  <c:v>2194.16</c:v>
                </c:pt>
                <c:pt idx="6950" formatCode="0.00E+00">
                  <c:v>2152.41</c:v>
                </c:pt>
                <c:pt idx="6951" formatCode="0.00E+00">
                  <c:v>2110.19</c:v>
                </c:pt>
                <c:pt idx="6952" formatCode="0.00E+00">
                  <c:v>2067.5300000000002</c:v>
                </c:pt>
                <c:pt idx="6953" formatCode="0.00E+00">
                  <c:v>2024.44</c:v>
                </c:pt>
                <c:pt idx="6954" formatCode="0.00E+00">
                  <c:v>1980.91</c:v>
                </c:pt>
                <c:pt idx="6955" formatCode="0.00E+00">
                  <c:v>1936.96</c:v>
                </c:pt>
                <c:pt idx="6956" formatCode="0.00E+00">
                  <c:v>1892.61</c:v>
                </c:pt>
                <c:pt idx="6957" formatCode="0.00E+00">
                  <c:v>1847.85</c:v>
                </c:pt>
                <c:pt idx="6958" formatCode="0.00E+00">
                  <c:v>1802.7</c:v>
                </c:pt>
                <c:pt idx="6959" formatCode="0.00E+00">
                  <c:v>1757.17</c:v>
                </c:pt>
                <c:pt idx="6960" formatCode="0.00E+00">
                  <c:v>1711.27</c:v>
                </c:pt>
                <c:pt idx="6961" formatCode="0.00E+00">
                  <c:v>1665.01</c:v>
                </c:pt>
                <c:pt idx="6962" formatCode="0.00E+00">
                  <c:v>1618.41</c:v>
                </c:pt>
                <c:pt idx="6963" formatCode="0.00E+00">
                  <c:v>1571.46</c:v>
                </c:pt>
                <c:pt idx="6964" formatCode="0.00E+00">
                  <c:v>1524.18</c:v>
                </c:pt>
                <c:pt idx="6965" formatCode="0.00E+00">
                  <c:v>1476.58</c:v>
                </c:pt>
                <c:pt idx="6966" formatCode="0.00E+00">
                  <c:v>1428.67</c:v>
                </c:pt>
                <c:pt idx="6967" formatCode="0.00E+00">
                  <c:v>1380.46</c:v>
                </c:pt>
                <c:pt idx="6968" formatCode="0.00E+00">
                  <c:v>1331.96</c:v>
                </c:pt>
                <c:pt idx="6969" formatCode="0.00E+00">
                  <c:v>1283.18</c:v>
                </c:pt>
                <c:pt idx="6970" formatCode="0.00E+00">
                  <c:v>1234.1400000000001</c:v>
                </c:pt>
                <c:pt idx="6971" formatCode="0.00E+00">
                  <c:v>1184.8399999999999</c:v>
                </c:pt>
                <c:pt idx="6972" formatCode="0.00E+00">
                  <c:v>1135.3</c:v>
                </c:pt>
                <c:pt idx="6973" formatCode="0.00E+00">
                  <c:v>1085.51</c:v>
                </c:pt>
                <c:pt idx="6974" formatCode="0.00E+00">
                  <c:v>1035.51</c:v>
                </c:pt>
                <c:pt idx="6975">
                  <c:v>985.29200000000003</c:v>
                </c:pt>
                <c:pt idx="6976">
                  <c:v>934.87099999999998</c:v>
                </c:pt>
                <c:pt idx="6977">
                  <c:v>884.25900000000001</c:v>
                </c:pt>
                <c:pt idx="6978">
                  <c:v>833.46600000000001</c:v>
                </c:pt>
                <c:pt idx="6979">
                  <c:v>782.50300000000004</c:v>
                </c:pt>
                <c:pt idx="6980">
                  <c:v>731.38199999999995</c:v>
                </c:pt>
                <c:pt idx="6981">
                  <c:v>680.11300000000006</c:v>
                </c:pt>
                <c:pt idx="6982">
                  <c:v>628.70799999999997</c:v>
                </c:pt>
                <c:pt idx="6983">
                  <c:v>577.178</c:v>
                </c:pt>
                <c:pt idx="6984">
                  <c:v>525.53499999999997</c:v>
                </c:pt>
                <c:pt idx="6985">
                  <c:v>473.78899999999999</c:v>
                </c:pt>
                <c:pt idx="6986">
                  <c:v>421.95100000000002</c:v>
                </c:pt>
                <c:pt idx="6987">
                  <c:v>370.03300000000002</c:v>
                </c:pt>
                <c:pt idx="6988">
                  <c:v>318.04599999999999</c:v>
                </c:pt>
                <c:pt idx="6989">
                  <c:v>266.00200000000001</c:v>
                </c:pt>
                <c:pt idx="6990">
                  <c:v>213.911</c:v>
                </c:pt>
                <c:pt idx="6991">
                  <c:v>161.785</c:v>
                </c:pt>
                <c:pt idx="6992">
                  <c:v>109.63500000000001</c:v>
                </c:pt>
                <c:pt idx="6993">
                  <c:v>57.472799999999999</c:v>
                </c:pt>
                <c:pt idx="6994">
                  <c:v>5.3094700000000001</c:v>
                </c:pt>
                <c:pt idx="6995">
                  <c:v>-46.843699999999998</c:v>
                </c:pt>
                <c:pt idx="6996">
                  <c:v>-98.975399999999993</c:v>
                </c:pt>
                <c:pt idx="6997">
                  <c:v>-151.07400000000001</c:v>
                </c:pt>
                <c:pt idx="6998">
                  <c:v>-203.12899999999999</c:v>
                </c:pt>
                <c:pt idx="6999">
                  <c:v>-255.12899999999999</c:v>
                </c:pt>
                <c:pt idx="7000">
                  <c:v>-307.06200000000001</c:v>
                </c:pt>
                <c:pt idx="7001">
                  <c:v>-358.916</c:v>
                </c:pt>
                <c:pt idx="7002">
                  <c:v>-410.68200000000002</c:v>
                </c:pt>
                <c:pt idx="7003">
                  <c:v>-462.34800000000001</c:v>
                </c:pt>
                <c:pt idx="7004">
                  <c:v>-513.90300000000002</c:v>
                </c:pt>
                <c:pt idx="7005">
                  <c:v>-565.33500000000004</c:v>
                </c:pt>
                <c:pt idx="7006">
                  <c:v>-616.63400000000001</c:v>
                </c:pt>
                <c:pt idx="7007">
                  <c:v>-667.78800000000001</c:v>
                </c:pt>
                <c:pt idx="7008">
                  <c:v>-718.78599999999994</c:v>
                </c:pt>
                <c:pt idx="7009">
                  <c:v>-769.61699999999996</c:v>
                </c:pt>
                <c:pt idx="7010">
                  <c:v>-820.27099999999996</c:v>
                </c:pt>
                <c:pt idx="7011">
                  <c:v>-870.73599999999999</c:v>
                </c:pt>
                <c:pt idx="7012">
                  <c:v>-921.00199999999995</c:v>
                </c:pt>
                <c:pt idx="7013">
                  <c:v>-971.05700000000002</c:v>
                </c:pt>
                <c:pt idx="7014" formatCode="0.00E+00">
                  <c:v>-1020.89</c:v>
                </c:pt>
                <c:pt idx="7015" formatCode="0.00E+00">
                  <c:v>-1070.49</c:v>
                </c:pt>
                <c:pt idx="7016" formatCode="0.00E+00">
                  <c:v>-1119.8499999999999</c:v>
                </c:pt>
                <c:pt idx="7017" formatCode="0.00E+00">
                  <c:v>-1168.96</c:v>
                </c:pt>
                <c:pt idx="7018" formatCode="0.00E+00">
                  <c:v>-1217.8</c:v>
                </c:pt>
                <c:pt idx="7019" formatCode="0.00E+00">
                  <c:v>-1266.3699999999999</c:v>
                </c:pt>
                <c:pt idx="7020" formatCode="0.00E+00">
                  <c:v>-1314.65</c:v>
                </c:pt>
                <c:pt idx="7021" formatCode="0.00E+00">
                  <c:v>-1362.64</c:v>
                </c:pt>
                <c:pt idx="7022" formatCode="0.00E+00">
                  <c:v>-1410.32</c:v>
                </c:pt>
                <c:pt idx="7023" formatCode="0.00E+00">
                  <c:v>-1457.69</c:v>
                </c:pt>
                <c:pt idx="7024" formatCode="0.00E+00">
                  <c:v>-1504.73</c:v>
                </c:pt>
                <c:pt idx="7025" formatCode="0.00E+00">
                  <c:v>-1551.43</c:v>
                </c:pt>
                <c:pt idx="7026" formatCode="0.00E+00">
                  <c:v>-1597.79</c:v>
                </c:pt>
                <c:pt idx="7027" formatCode="0.00E+00">
                  <c:v>-1643.79</c:v>
                </c:pt>
                <c:pt idx="7028" formatCode="0.00E+00">
                  <c:v>-1689.43</c:v>
                </c:pt>
                <c:pt idx="7029" formatCode="0.00E+00">
                  <c:v>-1734.69</c:v>
                </c:pt>
                <c:pt idx="7030" formatCode="0.00E+00">
                  <c:v>-1779.56</c:v>
                </c:pt>
                <c:pt idx="7031" formatCode="0.00E+00">
                  <c:v>-1824.04</c:v>
                </c:pt>
                <c:pt idx="7032" formatCode="0.00E+00">
                  <c:v>-1868.11</c:v>
                </c:pt>
                <c:pt idx="7033" formatCode="0.00E+00">
                  <c:v>-1911.77</c:v>
                </c:pt>
                <c:pt idx="7034" formatCode="0.00E+00">
                  <c:v>-1955.01</c:v>
                </c:pt>
                <c:pt idx="7035" formatCode="0.00E+00">
                  <c:v>-1997.81</c:v>
                </c:pt>
                <c:pt idx="7036" formatCode="0.00E+00">
                  <c:v>-2040.17</c:v>
                </c:pt>
                <c:pt idx="7037" formatCode="0.00E+00">
                  <c:v>-2082.08</c:v>
                </c:pt>
                <c:pt idx="7038" formatCode="0.00E+00">
                  <c:v>-2123.5300000000002</c:v>
                </c:pt>
                <c:pt idx="7039" formatCode="0.00E+00">
                  <c:v>-2164.5100000000002</c:v>
                </c:pt>
                <c:pt idx="7040" formatCode="0.00E+00">
                  <c:v>-2205.0100000000002</c:v>
                </c:pt>
                <c:pt idx="7041" formatCode="0.00E+00">
                  <c:v>-2245.0300000000002</c:v>
                </c:pt>
                <c:pt idx="7042" formatCode="0.00E+00">
                  <c:v>-2284.5500000000002</c:v>
                </c:pt>
                <c:pt idx="7043" formatCode="0.00E+00">
                  <c:v>-2323.5700000000002</c:v>
                </c:pt>
                <c:pt idx="7044" formatCode="0.00E+00">
                  <c:v>-2362.0700000000002</c:v>
                </c:pt>
                <c:pt idx="7045" formatCode="0.00E+00">
                  <c:v>-2400.06</c:v>
                </c:pt>
                <c:pt idx="7046" formatCode="0.00E+00">
                  <c:v>-2437.5100000000002</c:v>
                </c:pt>
                <c:pt idx="7047" formatCode="0.00E+00">
                  <c:v>-2474.4299999999998</c:v>
                </c:pt>
                <c:pt idx="7048" formatCode="0.00E+00">
                  <c:v>-2510.81</c:v>
                </c:pt>
                <c:pt idx="7049" formatCode="0.00E+00">
                  <c:v>-2546.63</c:v>
                </c:pt>
                <c:pt idx="7050" formatCode="0.00E+00">
                  <c:v>-2581.9</c:v>
                </c:pt>
                <c:pt idx="7051" formatCode="0.00E+00">
                  <c:v>-2616.6</c:v>
                </c:pt>
                <c:pt idx="7052" formatCode="0.00E+00">
                  <c:v>-2650.72</c:v>
                </c:pt>
                <c:pt idx="7053" formatCode="0.00E+00">
                  <c:v>-2684.26</c:v>
                </c:pt>
                <c:pt idx="7054" formatCode="0.00E+00">
                  <c:v>-2717.21</c:v>
                </c:pt>
                <c:pt idx="7055" formatCode="0.00E+00">
                  <c:v>-2749.57</c:v>
                </c:pt>
                <c:pt idx="7056" formatCode="0.00E+00">
                  <c:v>-2781.32</c:v>
                </c:pt>
                <c:pt idx="7057" formatCode="0.00E+00">
                  <c:v>-2812.47</c:v>
                </c:pt>
                <c:pt idx="7058" formatCode="0.00E+00">
                  <c:v>-2843</c:v>
                </c:pt>
                <c:pt idx="7059" formatCode="0.00E+00">
                  <c:v>-2872.9</c:v>
                </c:pt>
                <c:pt idx="7060" formatCode="0.00E+00">
                  <c:v>-2902.18</c:v>
                </c:pt>
                <c:pt idx="7061" formatCode="0.00E+00">
                  <c:v>-2930.82</c:v>
                </c:pt>
                <c:pt idx="7062" formatCode="0.00E+00">
                  <c:v>-2958.82</c:v>
                </c:pt>
                <c:pt idx="7063" formatCode="0.00E+00">
                  <c:v>-2986.17</c:v>
                </c:pt>
                <c:pt idx="7064" formatCode="0.00E+00">
                  <c:v>-3012.87</c:v>
                </c:pt>
                <c:pt idx="7065" formatCode="0.00E+00">
                  <c:v>-3038.91</c:v>
                </c:pt>
                <c:pt idx="7066" formatCode="0.00E+00">
                  <c:v>-3064.29</c:v>
                </c:pt>
                <c:pt idx="7067" formatCode="0.00E+00">
                  <c:v>-3088.99</c:v>
                </c:pt>
                <c:pt idx="7068" formatCode="0.00E+00">
                  <c:v>-3113.03</c:v>
                </c:pt>
                <c:pt idx="7069" formatCode="0.00E+00">
                  <c:v>-3136.38</c:v>
                </c:pt>
                <c:pt idx="7070" formatCode="0.00E+00">
                  <c:v>-3159.04</c:v>
                </c:pt>
                <c:pt idx="7071" formatCode="0.00E+00">
                  <c:v>-3181.02</c:v>
                </c:pt>
                <c:pt idx="7072" formatCode="0.00E+00">
                  <c:v>-3202.31</c:v>
                </c:pt>
                <c:pt idx="7073" formatCode="0.00E+00">
                  <c:v>-3222.89</c:v>
                </c:pt>
                <c:pt idx="7074" formatCode="0.00E+00">
                  <c:v>-3242.77</c:v>
                </c:pt>
                <c:pt idx="7075" formatCode="0.00E+00">
                  <c:v>-3261.95</c:v>
                </c:pt>
                <c:pt idx="7076" formatCode="0.00E+00">
                  <c:v>-3280.41</c:v>
                </c:pt>
                <c:pt idx="7077" formatCode="0.00E+00">
                  <c:v>-3298.16</c:v>
                </c:pt>
                <c:pt idx="7078" formatCode="0.00E+00">
                  <c:v>-3315.19</c:v>
                </c:pt>
                <c:pt idx="7079" formatCode="0.00E+00">
                  <c:v>-3331.5</c:v>
                </c:pt>
                <c:pt idx="7080" formatCode="0.00E+00">
                  <c:v>-3347.09</c:v>
                </c:pt>
                <c:pt idx="7081" formatCode="0.00E+00">
                  <c:v>-3361.94</c:v>
                </c:pt>
                <c:pt idx="7082" formatCode="0.00E+00">
                  <c:v>-3376.06</c:v>
                </c:pt>
                <c:pt idx="7083" formatCode="0.00E+00">
                  <c:v>-3389.45</c:v>
                </c:pt>
                <c:pt idx="7084" formatCode="0.00E+00">
                  <c:v>-3402.1</c:v>
                </c:pt>
                <c:pt idx="7085" formatCode="0.00E+00">
                  <c:v>-3414.01</c:v>
                </c:pt>
                <c:pt idx="7086" formatCode="0.00E+00">
                  <c:v>-3425.18</c:v>
                </c:pt>
                <c:pt idx="7087" formatCode="0.00E+00">
                  <c:v>-3435.6</c:v>
                </c:pt>
                <c:pt idx="7088" formatCode="0.00E+00">
                  <c:v>-3445.28</c:v>
                </c:pt>
                <c:pt idx="7089" formatCode="0.00E+00">
                  <c:v>-3454.2</c:v>
                </c:pt>
                <c:pt idx="7090" formatCode="0.00E+00">
                  <c:v>-3462.38</c:v>
                </c:pt>
                <c:pt idx="7091" formatCode="0.00E+00">
                  <c:v>-3469.81</c:v>
                </c:pt>
                <c:pt idx="7092" formatCode="0.00E+00">
                  <c:v>-3476.48</c:v>
                </c:pt>
                <c:pt idx="7093" formatCode="0.00E+00">
                  <c:v>-3482.39</c:v>
                </c:pt>
                <c:pt idx="7094" formatCode="0.00E+00">
                  <c:v>-3487.55</c:v>
                </c:pt>
                <c:pt idx="7095" formatCode="0.00E+00">
                  <c:v>-3491.95</c:v>
                </c:pt>
                <c:pt idx="7096" formatCode="0.00E+00">
                  <c:v>-3495.6</c:v>
                </c:pt>
                <c:pt idx="7097" formatCode="0.00E+00">
                  <c:v>-3498.49</c:v>
                </c:pt>
                <c:pt idx="7098" formatCode="0.00E+00">
                  <c:v>-3500.61</c:v>
                </c:pt>
                <c:pt idx="7099" formatCode="0.00E+00">
                  <c:v>-3501.98</c:v>
                </c:pt>
                <c:pt idx="7100" formatCode="0.00E+00">
                  <c:v>-3502.59</c:v>
                </c:pt>
                <c:pt idx="7101" formatCode="0.00E+00">
                  <c:v>-3502.44</c:v>
                </c:pt>
                <c:pt idx="7102" formatCode="0.00E+00">
                  <c:v>-3501.53</c:v>
                </c:pt>
                <c:pt idx="7103" formatCode="0.00E+00">
                  <c:v>-3499.87</c:v>
                </c:pt>
                <c:pt idx="7104" formatCode="0.00E+00">
                  <c:v>-3497.44</c:v>
                </c:pt>
                <c:pt idx="7105" formatCode="0.00E+00">
                  <c:v>-3494.26</c:v>
                </c:pt>
                <c:pt idx="7106" formatCode="0.00E+00">
                  <c:v>-3490.32</c:v>
                </c:pt>
                <c:pt idx="7107" formatCode="0.00E+00">
                  <c:v>-3485.63</c:v>
                </c:pt>
                <c:pt idx="7108" formatCode="0.00E+00">
                  <c:v>-3480.18</c:v>
                </c:pt>
                <c:pt idx="7109" formatCode="0.00E+00">
                  <c:v>-3473.97</c:v>
                </c:pt>
                <c:pt idx="7110" formatCode="0.00E+00">
                  <c:v>-3467.02</c:v>
                </c:pt>
                <c:pt idx="7111" formatCode="0.00E+00">
                  <c:v>-3459.32</c:v>
                </c:pt>
                <c:pt idx="7112" formatCode="0.00E+00">
                  <c:v>-3450.86</c:v>
                </c:pt>
                <c:pt idx="7113" formatCode="0.00E+00">
                  <c:v>-3441.67</c:v>
                </c:pt>
                <c:pt idx="7114" formatCode="0.00E+00">
                  <c:v>-3431.72</c:v>
                </c:pt>
                <c:pt idx="7115" formatCode="0.00E+00">
                  <c:v>-3421.04</c:v>
                </c:pt>
                <c:pt idx="7116" formatCode="0.00E+00">
                  <c:v>-3409.62</c:v>
                </c:pt>
                <c:pt idx="7117" formatCode="0.00E+00">
                  <c:v>-3397.46</c:v>
                </c:pt>
                <c:pt idx="7118" formatCode="0.00E+00">
                  <c:v>-3384.56</c:v>
                </c:pt>
                <c:pt idx="7119" formatCode="0.00E+00">
                  <c:v>-3370.94</c:v>
                </c:pt>
                <c:pt idx="7120" formatCode="0.00E+00">
                  <c:v>-3356.59</c:v>
                </c:pt>
                <c:pt idx="7121" formatCode="0.00E+00">
                  <c:v>-3341.51</c:v>
                </c:pt>
                <c:pt idx="7122" formatCode="0.00E+00">
                  <c:v>-3325.71</c:v>
                </c:pt>
                <c:pt idx="7123" formatCode="0.00E+00">
                  <c:v>-3309.2</c:v>
                </c:pt>
                <c:pt idx="7124" formatCode="0.00E+00">
                  <c:v>-3291.97</c:v>
                </c:pt>
                <c:pt idx="7125" formatCode="0.00E+00">
                  <c:v>-3274.03</c:v>
                </c:pt>
                <c:pt idx="7126" formatCode="0.00E+00">
                  <c:v>-3255.39</c:v>
                </c:pt>
                <c:pt idx="7127" formatCode="0.00E+00">
                  <c:v>-3236.04</c:v>
                </c:pt>
                <c:pt idx="7128" formatCode="0.00E+00">
                  <c:v>-3216</c:v>
                </c:pt>
                <c:pt idx="7129" formatCode="0.00E+00">
                  <c:v>-3195.27</c:v>
                </c:pt>
                <c:pt idx="7130" formatCode="0.00E+00">
                  <c:v>-3173.84</c:v>
                </c:pt>
                <c:pt idx="7131" formatCode="0.00E+00">
                  <c:v>-3151.74</c:v>
                </c:pt>
                <c:pt idx="7132" formatCode="0.00E+00">
                  <c:v>-3128.95</c:v>
                </c:pt>
                <c:pt idx="7133" formatCode="0.00E+00">
                  <c:v>-3105.5</c:v>
                </c:pt>
                <c:pt idx="7134" formatCode="0.00E+00">
                  <c:v>-3081.37</c:v>
                </c:pt>
                <c:pt idx="7135" formatCode="0.00E+00">
                  <c:v>-3056.58</c:v>
                </c:pt>
                <c:pt idx="7136" formatCode="0.00E+00">
                  <c:v>-3031.14</c:v>
                </c:pt>
                <c:pt idx="7137" formatCode="0.00E+00">
                  <c:v>-3005.04</c:v>
                </c:pt>
                <c:pt idx="7138" formatCode="0.00E+00">
                  <c:v>-2978.3</c:v>
                </c:pt>
                <c:pt idx="7139" formatCode="0.00E+00">
                  <c:v>-2950.92</c:v>
                </c:pt>
                <c:pt idx="7140" formatCode="0.00E+00">
                  <c:v>-2922.9</c:v>
                </c:pt>
                <c:pt idx="7141" formatCode="0.00E+00">
                  <c:v>-2894.26</c:v>
                </c:pt>
                <c:pt idx="7142" formatCode="0.00E+00">
                  <c:v>-2865</c:v>
                </c:pt>
                <c:pt idx="7143" formatCode="0.00E+00">
                  <c:v>-2835.12</c:v>
                </c:pt>
                <c:pt idx="7144" formatCode="0.00E+00">
                  <c:v>-2804.63</c:v>
                </c:pt>
                <c:pt idx="7145" formatCode="0.00E+00">
                  <c:v>-2773.55</c:v>
                </c:pt>
                <c:pt idx="7146" formatCode="0.00E+00">
                  <c:v>-2741.87</c:v>
                </c:pt>
                <c:pt idx="7147" formatCode="0.00E+00">
                  <c:v>-2709.6</c:v>
                </c:pt>
                <c:pt idx="7148" formatCode="0.00E+00">
                  <c:v>-2676.75</c:v>
                </c:pt>
                <c:pt idx="7149" formatCode="0.00E+00">
                  <c:v>-2643.32</c:v>
                </c:pt>
                <c:pt idx="7150" formatCode="0.00E+00">
                  <c:v>-2609.34</c:v>
                </c:pt>
                <c:pt idx="7151" formatCode="0.00E+00">
                  <c:v>-2574.79</c:v>
                </c:pt>
                <c:pt idx="7152" formatCode="0.00E+00">
                  <c:v>-2539.6999999999998</c:v>
                </c:pt>
                <c:pt idx="7153" formatCode="0.00E+00">
                  <c:v>-2504.06</c:v>
                </c:pt>
                <c:pt idx="7154" formatCode="0.00E+00">
                  <c:v>-2467.88</c:v>
                </c:pt>
                <c:pt idx="7155" formatCode="0.00E+00">
                  <c:v>-2431.1799999999998</c:v>
                </c:pt>
                <c:pt idx="7156" formatCode="0.00E+00">
                  <c:v>-2393.96</c:v>
                </c:pt>
                <c:pt idx="7157" formatCode="0.00E+00">
                  <c:v>-2356.23</c:v>
                </c:pt>
                <c:pt idx="7158" formatCode="0.00E+00">
                  <c:v>-2318</c:v>
                </c:pt>
                <c:pt idx="7159" formatCode="0.00E+00">
                  <c:v>-2279.27</c:v>
                </c:pt>
                <c:pt idx="7160" formatCode="0.00E+00">
                  <c:v>-2240.06</c:v>
                </c:pt>
                <c:pt idx="7161" formatCode="0.00E+00">
                  <c:v>-2200.37</c:v>
                </c:pt>
                <c:pt idx="7162" formatCode="0.00E+00">
                  <c:v>-2160.2199999999998</c:v>
                </c:pt>
                <c:pt idx="7163" formatCode="0.00E+00">
                  <c:v>-2119.6</c:v>
                </c:pt>
                <c:pt idx="7164" formatCode="0.00E+00">
                  <c:v>-2078.5300000000002</c:v>
                </c:pt>
                <c:pt idx="7165" formatCode="0.00E+00">
                  <c:v>-2037.02</c:v>
                </c:pt>
                <c:pt idx="7166" formatCode="0.00E+00">
                  <c:v>-1995.08</c:v>
                </c:pt>
                <c:pt idx="7167" formatCode="0.00E+00">
                  <c:v>-1952.72</c:v>
                </c:pt>
                <c:pt idx="7168" formatCode="0.00E+00">
                  <c:v>-1909.94</c:v>
                </c:pt>
                <c:pt idx="7169" formatCode="0.00E+00">
                  <c:v>-1866.76</c:v>
                </c:pt>
                <c:pt idx="7170" formatCode="0.00E+00">
                  <c:v>-1823.19</c:v>
                </c:pt>
                <c:pt idx="7171" formatCode="0.00E+00">
                  <c:v>-1779.22</c:v>
                </c:pt>
                <c:pt idx="7172" formatCode="0.00E+00">
                  <c:v>-1734.89</c:v>
                </c:pt>
                <c:pt idx="7173" formatCode="0.00E+00">
                  <c:v>-1690.18</c:v>
                </c:pt>
                <c:pt idx="7174" formatCode="0.00E+00">
                  <c:v>-1645.12</c:v>
                </c:pt>
                <c:pt idx="7175" formatCode="0.00E+00">
                  <c:v>-1599.71</c:v>
                </c:pt>
                <c:pt idx="7176" formatCode="0.00E+00">
                  <c:v>-1553.97</c:v>
                </c:pt>
                <c:pt idx="7177" formatCode="0.00E+00">
                  <c:v>-1507.9</c:v>
                </c:pt>
                <c:pt idx="7178" formatCode="0.00E+00">
                  <c:v>-1461.51</c:v>
                </c:pt>
                <c:pt idx="7179" formatCode="0.00E+00">
                  <c:v>-1414.82</c:v>
                </c:pt>
                <c:pt idx="7180" formatCode="0.00E+00">
                  <c:v>-1367.83</c:v>
                </c:pt>
                <c:pt idx="7181" formatCode="0.00E+00">
                  <c:v>-1320.56</c:v>
                </c:pt>
                <c:pt idx="7182" formatCode="0.00E+00">
                  <c:v>-1273</c:v>
                </c:pt>
                <c:pt idx="7183" formatCode="0.00E+00">
                  <c:v>-1225.19</c:v>
                </c:pt>
                <c:pt idx="7184" formatCode="0.00E+00">
                  <c:v>-1177.1199999999999</c:v>
                </c:pt>
                <c:pt idx="7185" formatCode="0.00E+00">
                  <c:v>-1128.8</c:v>
                </c:pt>
                <c:pt idx="7186" formatCode="0.00E+00">
                  <c:v>-1080.26</c:v>
                </c:pt>
                <c:pt idx="7187" formatCode="0.00E+00">
                  <c:v>-1031.48</c:v>
                </c:pt>
                <c:pt idx="7188">
                  <c:v>-982.49900000000002</c:v>
                </c:pt>
                <c:pt idx="7189">
                  <c:v>-933.31299999999999</c:v>
                </c:pt>
                <c:pt idx="7190">
                  <c:v>-883.93499999999995</c:v>
                </c:pt>
                <c:pt idx="7191">
                  <c:v>-834.37699999999995</c:v>
                </c:pt>
                <c:pt idx="7192">
                  <c:v>-784.649</c:v>
                </c:pt>
                <c:pt idx="7193">
                  <c:v>-734.76199999999994</c:v>
                </c:pt>
                <c:pt idx="7194">
                  <c:v>-684.72699999999998</c:v>
                </c:pt>
                <c:pt idx="7195">
                  <c:v>-634.55499999999995</c:v>
                </c:pt>
                <c:pt idx="7196">
                  <c:v>-584.25699999999995</c:v>
                </c:pt>
                <c:pt idx="7197">
                  <c:v>-533.84400000000005</c:v>
                </c:pt>
                <c:pt idx="7198">
                  <c:v>-483.32600000000002</c:v>
                </c:pt>
                <c:pt idx="7199">
                  <c:v>-432.71600000000001</c:v>
                </c:pt>
                <c:pt idx="7200">
                  <c:v>-382.02300000000002</c:v>
                </c:pt>
                <c:pt idx="7201">
                  <c:v>-331.25900000000001</c:v>
                </c:pt>
                <c:pt idx="7202">
                  <c:v>-280.43400000000003</c:v>
                </c:pt>
                <c:pt idx="7203">
                  <c:v>-229.56</c:v>
                </c:pt>
                <c:pt idx="7204">
                  <c:v>-178.649</c:v>
                </c:pt>
                <c:pt idx="7205">
                  <c:v>-127.71</c:v>
                </c:pt>
                <c:pt idx="7206">
                  <c:v>-76.7547</c:v>
                </c:pt>
                <c:pt idx="7207">
                  <c:v>-25.794799999999999</c:v>
                </c:pt>
                <c:pt idx="7208">
                  <c:v>25.158799999999999</c:v>
                </c:pt>
                <c:pt idx="7209">
                  <c:v>76.095299999999995</c:v>
                </c:pt>
                <c:pt idx="7210">
                  <c:v>127.004</c:v>
                </c:pt>
                <c:pt idx="7211">
                  <c:v>177.87299999999999</c:v>
                </c:pt>
                <c:pt idx="7212">
                  <c:v>228.691</c:v>
                </c:pt>
                <c:pt idx="7213">
                  <c:v>279.44900000000001</c:v>
                </c:pt>
                <c:pt idx="7214">
                  <c:v>330.13400000000001</c:v>
                </c:pt>
                <c:pt idx="7215">
                  <c:v>380.73500000000001</c:v>
                </c:pt>
                <c:pt idx="7216">
                  <c:v>431.24299999999999</c:v>
                </c:pt>
                <c:pt idx="7217">
                  <c:v>481.64499999999998</c:v>
                </c:pt>
                <c:pt idx="7218">
                  <c:v>531.93100000000004</c:v>
                </c:pt>
                <c:pt idx="7219">
                  <c:v>582.09100000000001</c:v>
                </c:pt>
                <c:pt idx="7220">
                  <c:v>632.11199999999997</c:v>
                </c:pt>
                <c:pt idx="7221">
                  <c:v>681.98400000000004</c:v>
                </c:pt>
                <c:pt idx="7222">
                  <c:v>731.697</c:v>
                </c:pt>
                <c:pt idx="7223">
                  <c:v>781.24</c:v>
                </c:pt>
                <c:pt idx="7224">
                  <c:v>830.60199999999998</c:v>
                </c:pt>
                <c:pt idx="7225">
                  <c:v>879.77200000000005</c:v>
                </c:pt>
                <c:pt idx="7226">
                  <c:v>928.74099999999999</c:v>
                </c:pt>
                <c:pt idx="7227">
                  <c:v>977.49599999999998</c:v>
                </c:pt>
                <c:pt idx="7228" formatCode="0.00E+00">
                  <c:v>1026.03</c:v>
                </c:pt>
                <c:pt idx="7229" formatCode="0.00E+00">
                  <c:v>1074.33</c:v>
                </c:pt>
                <c:pt idx="7230" formatCode="0.00E+00">
                  <c:v>1122.3800000000001</c:v>
                </c:pt>
                <c:pt idx="7231" formatCode="0.00E+00">
                  <c:v>1170.18</c:v>
                </c:pt>
                <c:pt idx="7232" formatCode="0.00E+00">
                  <c:v>1217.71</c:v>
                </c:pt>
                <c:pt idx="7233" formatCode="0.00E+00">
                  <c:v>1264.97</c:v>
                </c:pt>
                <c:pt idx="7234" formatCode="0.00E+00">
                  <c:v>1311.95</c:v>
                </c:pt>
                <c:pt idx="7235" formatCode="0.00E+00">
                  <c:v>1358.63</c:v>
                </c:pt>
                <c:pt idx="7236" formatCode="0.00E+00">
                  <c:v>1405</c:v>
                </c:pt>
                <c:pt idx="7237" formatCode="0.00E+00">
                  <c:v>1451.06</c:v>
                </c:pt>
                <c:pt idx="7238" formatCode="0.00E+00">
                  <c:v>1496.79</c:v>
                </c:pt>
                <c:pt idx="7239" formatCode="0.00E+00">
                  <c:v>1542.19</c:v>
                </c:pt>
                <c:pt idx="7240" formatCode="0.00E+00">
                  <c:v>1587.24</c:v>
                </c:pt>
                <c:pt idx="7241" formatCode="0.00E+00">
                  <c:v>1631.94</c:v>
                </c:pt>
                <c:pt idx="7242" formatCode="0.00E+00">
                  <c:v>1676.27</c:v>
                </c:pt>
                <c:pt idx="7243" formatCode="0.00E+00">
                  <c:v>1720.23</c:v>
                </c:pt>
                <c:pt idx="7244" formatCode="0.00E+00">
                  <c:v>1763.8</c:v>
                </c:pt>
                <c:pt idx="7245" formatCode="0.00E+00">
                  <c:v>1806.99</c:v>
                </c:pt>
                <c:pt idx="7246" formatCode="0.00E+00">
                  <c:v>1849.76</c:v>
                </c:pt>
                <c:pt idx="7247" formatCode="0.00E+00">
                  <c:v>1892.13</c:v>
                </c:pt>
                <c:pt idx="7248" formatCode="0.00E+00">
                  <c:v>1934.08</c:v>
                </c:pt>
                <c:pt idx="7249" formatCode="0.00E+00">
                  <c:v>1975.6</c:v>
                </c:pt>
                <c:pt idx="7250" formatCode="0.00E+00">
                  <c:v>2016.68</c:v>
                </c:pt>
                <c:pt idx="7251" formatCode="0.00E+00">
                  <c:v>2057.3200000000002</c:v>
                </c:pt>
                <c:pt idx="7252" formatCode="0.00E+00">
                  <c:v>2097.5</c:v>
                </c:pt>
                <c:pt idx="7253" formatCode="0.00E+00">
                  <c:v>2137.21</c:v>
                </c:pt>
                <c:pt idx="7254" formatCode="0.00E+00">
                  <c:v>2176.4499999999998</c:v>
                </c:pt>
                <c:pt idx="7255" formatCode="0.00E+00">
                  <c:v>2215.21</c:v>
                </c:pt>
                <c:pt idx="7256" formatCode="0.00E+00">
                  <c:v>2253.48</c:v>
                </c:pt>
                <c:pt idx="7257" formatCode="0.00E+00">
                  <c:v>2291.25</c:v>
                </c:pt>
                <c:pt idx="7258" formatCode="0.00E+00">
                  <c:v>2328.52</c:v>
                </c:pt>
                <c:pt idx="7259" formatCode="0.00E+00">
                  <c:v>2365.27</c:v>
                </c:pt>
                <c:pt idx="7260" formatCode="0.00E+00">
                  <c:v>2401.5</c:v>
                </c:pt>
                <c:pt idx="7261" formatCode="0.00E+00">
                  <c:v>2437.1999999999998</c:v>
                </c:pt>
                <c:pt idx="7262" formatCode="0.00E+00">
                  <c:v>2472.36</c:v>
                </c:pt>
                <c:pt idx="7263" formatCode="0.00E+00">
                  <c:v>2506.98</c:v>
                </c:pt>
                <c:pt idx="7264" formatCode="0.00E+00">
                  <c:v>2541.04</c:v>
                </c:pt>
                <c:pt idx="7265" formatCode="0.00E+00">
                  <c:v>2574.5500000000002</c:v>
                </c:pt>
                <c:pt idx="7266" formatCode="0.00E+00">
                  <c:v>2607.4899999999998</c:v>
                </c:pt>
                <c:pt idx="7267" formatCode="0.00E+00">
                  <c:v>2639.86</c:v>
                </c:pt>
                <c:pt idx="7268" formatCode="0.00E+00">
                  <c:v>2671.64</c:v>
                </c:pt>
                <c:pt idx="7269" formatCode="0.00E+00">
                  <c:v>2702.84</c:v>
                </c:pt>
                <c:pt idx="7270" formatCode="0.00E+00">
                  <c:v>2733.44</c:v>
                </c:pt>
                <c:pt idx="7271" formatCode="0.00E+00">
                  <c:v>2763.45</c:v>
                </c:pt>
                <c:pt idx="7272" formatCode="0.00E+00">
                  <c:v>2792.85</c:v>
                </c:pt>
                <c:pt idx="7273" formatCode="0.00E+00">
                  <c:v>2821.63</c:v>
                </c:pt>
                <c:pt idx="7274" formatCode="0.00E+00">
                  <c:v>2849.8</c:v>
                </c:pt>
                <c:pt idx="7275" formatCode="0.00E+00">
                  <c:v>2877.34</c:v>
                </c:pt>
                <c:pt idx="7276" formatCode="0.00E+00">
                  <c:v>2904.25</c:v>
                </c:pt>
                <c:pt idx="7277" formatCode="0.00E+00">
                  <c:v>2930.52</c:v>
                </c:pt>
                <c:pt idx="7278" formatCode="0.00E+00">
                  <c:v>2956.15</c:v>
                </c:pt>
                <c:pt idx="7279" formatCode="0.00E+00">
                  <c:v>2981.13</c:v>
                </c:pt>
                <c:pt idx="7280" formatCode="0.00E+00">
                  <c:v>3005.47</c:v>
                </c:pt>
                <c:pt idx="7281" formatCode="0.00E+00">
                  <c:v>3029.14</c:v>
                </c:pt>
                <c:pt idx="7282" formatCode="0.00E+00">
                  <c:v>3052.15</c:v>
                </c:pt>
                <c:pt idx="7283" formatCode="0.00E+00">
                  <c:v>3074.49</c:v>
                </c:pt>
                <c:pt idx="7284" formatCode="0.00E+00">
                  <c:v>3096.16</c:v>
                </c:pt>
                <c:pt idx="7285" formatCode="0.00E+00">
                  <c:v>3117.15</c:v>
                </c:pt>
                <c:pt idx="7286" formatCode="0.00E+00">
                  <c:v>3137.46</c:v>
                </c:pt>
                <c:pt idx="7287" formatCode="0.00E+00">
                  <c:v>3157.09</c:v>
                </c:pt>
                <c:pt idx="7288" formatCode="0.00E+00">
                  <c:v>3176.02</c:v>
                </c:pt>
                <c:pt idx="7289" formatCode="0.00E+00">
                  <c:v>3194.26</c:v>
                </c:pt>
                <c:pt idx="7290" formatCode="0.00E+00">
                  <c:v>3211.8</c:v>
                </c:pt>
                <c:pt idx="7291" formatCode="0.00E+00">
                  <c:v>3228.65</c:v>
                </c:pt>
                <c:pt idx="7292" formatCode="0.00E+00">
                  <c:v>3244.78</c:v>
                </c:pt>
                <c:pt idx="7293" formatCode="0.00E+00">
                  <c:v>3260.21</c:v>
                </c:pt>
                <c:pt idx="7294" formatCode="0.00E+00">
                  <c:v>3274.93</c:v>
                </c:pt>
                <c:pt idx="7295" formatCode="0.00E+00">
                  <c:v>3288.93</c:v>
                </c:pt>
                <c:pt idx="7296" formatCode="0.00E+00">
                  <c:v>3302.22</c:v>
                </c:pt>
                <c:pt idx="7297" formatCode="0.00E+00">
                  <c:v>3314.78</c:v>
                </c:pt>
                <c:pt idx="7298" formatCode="0.00E+00">
                  <c:v>3326.63</c:v>
                </c:pt>
                <c:pt idx="7299" formatCode="0.00E+00">
                  <c:v>3337.75</c:v>
                </c:pt>
                <c:pt idx="7300" formatCode="0.00E+00">
                  <c:v>3348.14</c:v>
                </c:pt>
                <c:pt idx="7301" formatCode="0.00E+00">
                  <c:v>3357.8</c:v>
                </c:pt>
                <c:pt idx="7302" formatCode="0.00E+00">
                  <c:v>3366.73</c:v>
                </c:pt>
                <c:pt idx="7303" formatCode="0.00E+00">
                  <c:v>3374.93</c:v>
                </c:pt>
                <c:pt idx="7304" formatCode="0.00E+00">
                  <c:v>3382.39</c:v>
                </c:pt>
                <c:pt idx="7305" formatCode="0.00E+00">
                  <c:v>3389.12</c:v>
                </c:pt>
                <c:pt idx="7306" formatCode="0.00E+00">
                  <c:v>3395.11</c:v>
                </c:pt>
                <c:pt idx="7307" formatCode="0.00E+00">
                  <c:v>3400.36</c:v>
                </c:pt>
                <c:pt idx="7308" formatCode="0.00E+00">
                  <c:v>3404.87</c:v>
                </c:pt>
                <c:pt idx="7309" formatCode="0.00E+00">
                  <c:v>3408.65</c:v>
                </c:pt>
                <c:pt idx="7310" formatCode="0.00E+00">
                  <c:v>3411.68</c:v>
                </c:pt>
                <c:pt idx="7311" formatCode="0.00E+00">
                  <c:v>3413.97</c:v>
                </c:pt>
                <c:pt idx="7312" formatCode="0.00E+00">
                  <c:v>3415.51</c:v>
                </c:pt>
                <c:pt idx="7313" formatCode="0.00E+00">
                  <c:v>3416.32</c:v>
                </c:pt>
                <c:pt idx="7314" formatCode="0.00E+00">
                  <c:v>3416.38</c:v>
                </c:pt>
                <c:pt idx="7315" formatCode="0.00E+00">
                  <c:v>3415.71</c:v>
                </c:pt>
                <c:pt idx="7316" formatCode="0.00E+00">
                  <c:v>3414.29</c:v>
                </c:pt>
                <c:pt idx="7317" formatCode="0.00E+00">
                  <c:v>3412.13</c:v>
                </c:pt>
                <c:pt idx="7318" formatCode="0.00E+00">
                  <c:v>3409.23</c:v>
                </c:pt>
                <c:pt idx="7319" formatCode="0.00E+00">
                  <c:v>3405.59</c:v>
                </c:pt>
                <c:pt idx="7320" formatCode="0.00E+00">
                  <c:v>3401.21</c:v>
                </c:pt>
                <c:pt idx="7321" formatCode="0.00E+00">
                  <c:v>3396.09</c:v>
                </c:pt>
                <c:pt idx="7322" formatCode="0.00E+00">
                  <c:v>3390.24</c:v>
                </c:pt>
                <c:pt idx="7323" formatCode="0.00E+00">
                  <c:v>3383.65</c:v>
                </c:pt>
                <c:pt idx="7324" formatCode="0.00E+00">
                  <c:v>3376.33</c:v>
                </c:pt>
                <c:pt idx="7325" formatCode="0.00E+00">
                  <c:v>3368.28</c:v>
                </c:pt>
                <c:pt idx="7326" formatCode="0.00E+00">
                  <c:v>3359.5</c:v>
                </c:pt>
                <c:pt idx="7327" formatCode="0.00E+00">
                  <c:v>3349.99</c:v>
                </c:pt>
                <c:pt idx="7328" formatCode="0.00E+00">
                  <c:v>3339.76</c:v>
                </c:pt>
                <c:pt idx="7329" formatCode="0.00E+00">
                  <c:v>3328.8</c:v>
                </c:pt>
                <c:pt idx="7330" formatCode="0.00E+00">
                  <c:v>3317.13</c:v>
                </c:pt>
                <c:pt idx="7331" formatCode="0.00E+00">
                  <c:v>3304.73</c:v>
                </c:pt>
                <c:pt idx="7332" formatCode="0.00E+00">
                  <c:v>3291.63</c:v>
                </c:pt>
                <c:pt idx="7333" formatCode="0.00E+00">
                  <c:v>3277.8</c:v>
                </c:pt>
                <c:pt idx="7334" formatCode="0.00E+00">
                  <c:v>3263.28</c:v>
                </c:pt>
                <c:pt idx="7335" formatCode="0.00E+00">
                  <c:v>3248.04</c:v>
                </c:pt>
                <c:pt idx="7336" formatCode="0.00E+00">
                  <c:v>3232.11</c:v>
                </c:pt>
                <c:pt idx="7337" formatCode="0.00E+00">
                  <c:v>3215.47</c:v>
                </c:pt>
                <c:pt idx="7338" formatCode="0.00E+00">
                  <c:v>3198.14</c:v>
                </c:pt>
                <c:pt idx="7339" formatCode="0.00E+00">
                  <c:v>3180.13</c:v>
                </c:pt>
                <c:pt idx="7340" formatCode="0.00E+00">
                  <c:v>3161.42</c:v>
                </c:pt>
                <c:pt idx="7341" formatCode="0.00E+00">
                  <c:v>3142.03</c:v>
                </c:pt>
                <c:pt idx="7342" formatCode="0.00E+00">
                  <c:v>3121.97</c:v>
                </c:pt>
                <c:pt idx="7343" formatCode="0.00E+00">
                  <c:v>3101.23</c:v>
                </c:pt>
                <c:pt idx="7344" formatCode="0.00E+00">
                  <c:v>3079.82</c:v>
                </c:pt>
                <c:pt idx="7345" formatCode="0.00E+00">
                  <c:v>3057.75</c:v>
                </c:pt>
                <c:pt idx="7346" formatCode="0.00E+00">
                  <c:v>3035.03</c:v>
                </c:pt>
                <c:pt idx="7347" formatCode="0.00E+00">
                  <c:v>3011.64</c:v>
                </c:pt>
                <c:pt idx="7348" formatCode="0.00E+00">
                  <c:v>2987.61</c:v>
                </c:pt>
                <c:pt idx="7349" formatCode="0.00E+00">
                  <c:v>2962.94</c:v>
                </c:pt>
                <c:pt idx="7350" formatCode="0.00E+00">
                  <c:v>2937.63</c:v>
                </c:pt>
                <c:pt idx="7351" formatCode="0.00E+00">
                  <c:v>2911.68</c:v>
                </c:pt>
                <c:pt idx="7352" formatCode="0.00E+00">
                  <c:v>2885.11</c:v>
                </c:pt>
                <c:pt idx="7353" formatCode="0.00E+00">
                  <c:v>2857.92</c:v>
                </c:pt>
                <c:pt idx="7354" formatCode="0.00E+00">
                  <c:v>2830.12</c:v>
                </c:pt>
                <c:pt idx="7355" formatCode="0.00E+00">
                  <c:v>2801.7</c:v>
                </c:pt>
                <c:pt idx="7356" formatCode="0.00E+00">
                  <c:v>2772.69</c:v>
                </c:pt>
                <c:pt idx="7357" formatCode="0.00E+00">
                  <c:v>2743.08</c:v>
                </c:pt>
                <c:pt idx="7358" formatCode="0.00E+00">
                  <c:v>2712.88</c:v>
                </c:pt>
                <c:pt idx="7359" formatCode="0.00E+00">
                  <c:v>2682.1</c:v>
                </c:pt>
                <c:pt idx="7360" formatCode="0.00E+00">
                  <c:v>2650.74</c:v>
                </c:pt>
                <c:pt idx="7361" formatCode="0.00E+00">
                  <c:v>2618.8200000000002</c:v>
                </c:pt>
                <c:pt idx="7362" formatCode="0.00E+00">
                  <c:v>2586.34</c:v>
                </c:pt>
                <c:pt idx="7363" formatCode="0.00E+00">
                  <c:v>2553.3000000000002</c:v>
                </c:pt>
                <c:pt idx="7364" formatCode="0.00E+00">
                  <c:v>2519.71</c:v>
                </c:pt>
                <c:pt idx="7365" formatCode="0.00E+00">
                  <c:v>2485.59</c:v>
                </c:pt>
                <c:pt idx="7366" formatCode="0.00E+00">
                  <c:v>2450.9299999999998</c:v>
                </c:pt>
                <c:pt idx="7367" formatCode="0.00E+00">
                  <c:v>2415.75</c:v>
                </c:pt>
                <c:pt idx="7368" formatCode="0.00E+00">
                  <c:v>2380.0500000000002</c:v>
                </c:pt>
                <c:pt idx="7369" formatCode="0.00E+00">
                  <c:v>2343.84</c:v>
                </c:pt>
                <c:pt idx="7370" formatCode="0.00E+00">
                  <c:v>2307.14</c:v>
                </c:pt>
                <c:pt idx="7371" formatCode="0.00E+00">
                  <c:v>2269.94</c:v>
                </c:pt>
                <c:pt idx="7372" formatCode="0.00E+00">
                  <c:v>2232.25</c:v>
                </c:pt>
                <c:pt idx="7373" formatCode="0.00E+00">
                  <c:v>2194.09</c:v>
                </c:pt>
                <c:pt idx="7374" formatCode="0.00E+00">
                  <c:v>2155.4699999999998</c:v>
                </c:pt>
                <c:pt idx="7375" formatCode="0.00E+00">
                  <c:v>2116.38</c:v>
                </c:pt>
                <c:pt idx="7376" formatCode="0.00E+00">
                  <c:v>2076.85</c:v>
                </c:pt>
                <c:pt idx="7377" formatCode="0.00E+00">
                  <c:v>2036.87</c:v>
                </c:pt>
                <c:pt idx="7378" formatCode="0.00E+00">
                  <c:v>1996.46</c:v>
                </c:pt>
                <c:pt idx="7379" formatCode="0.00E+00">
                  <c:v>1955.62</c:v>
                </c:pt>
                <c:pt idx="7380" formatCode="0.00E+00">
                  <c:v>1914.37</c:v>
                </c:pt>
                <c:pt idx="7381" formatCode="0.00E+00">
                  <c:v>1872.72</c:v>
                </c:pt>
                <c:pt idx="7382" formatCode="0.00E+00">
                  <c:v>1830.66</c:v>
                </c:pt>
                <c:pt idx="7383" formatCode="0.00E+00">
                  <c:v>1788.22</c:v>
                </c:pt>
                <c:pt idx="7384" formatCode="0.00E+00">
                  <c:v>1745.4</c:v>
                </c:pt>
                <c:pt idx="7385" formatCode="0.00E+00">
                  <c:v>1702.22</c:v>
                </c:pt>
                <c:pt idx="7386" formatCode="0.00E+00">
                  <c:v>1658.67</c:v>
                </c:pt>
                <c:pt idx="7387" formatCode="0.00E+00">
                  <c:v>1614.77</c:v>
                </c:pt>
                <c:pt idx="7388" formatCode="0.00E+00">
                  <c:v>1570.53</c:v>
                </c:pt>
                <c:pt idx="7389" formatCode="0.00E+00">
                  <c:v>1525.96</c:v>
                </c:pt>
                <c:pt idx="7390" formatCode="0.00E+00">
                  <c:v>1481.08</c:v>
                </c:pt>
                <c:pt idx="7391" formatCode="0.00E+00">
                  <c:v>1435.88</c:v>
                </c:pt>
                <c:pt idx="7392" formatCode="0.00E+00">
                  <c:v>1390.37</c:v>
                </c:pt>
                <c:pt idx="7393" formatCode="0.00E+00">
                  <c:v>1344.58</c:v>
                </c:pt>
                <c:pt idx="7394" formatCode="0.00E+00">
                  <c:v>1298.51</c:v>
                </c:pt>
                <c:pt idx="7395" formatCode="0.00E+00">
                  <c:v>1252.1600000000001</c:v>
                </c:pt>
                <c:pt idx="7396" formatCode="0.00E+00">
                  <c:v>1205.56</c:v>
                </c:pt>
                <c:pt idx="7397" formatCode="0.00E+00">
                  <c:v>1158.7</c:v>
                </c:pt>
                <c:pt idx="7398" formatCode="0.00E+00">
                  <c:v>1111.6099999999999</c:v>
                </c:pt>
                <c:pt idx="7399" formatCode="0.00E+00">
                  <c:v>1064.28</c:v>
                </c:pt>
                <c:pt idx="7400" formatCode="0.00E+00">
                  <c:v>1016.73</c:v>
                </c:pt>
                <c:pt idx="7401">
                  <c:v>968.97799999999995</c:v>
                </c:pt>
                <c:pt idx="7402">
                  <c:v>921.02300000000002</c:v>
                </c:pt>
                <c:pt idx="7403">
                  <c:v>872.87900000000002</c:v>
                </c:pt>
                <c:pt idx="7404">
                  <c:v>824.55600000000004</c:v>
                </c:pt>
                <c:pt idx="7405">
                  <c:v>776.06600000000003</c:v>
                </c:pt>
                <c:pt idx="7406">
                  <c:v>727.41899999999998</c:v>
                </c:pt>
                <c:pt idx="7407">
                  <c:v>678.62599999999998</c:v>
                </c:pt>
                <c:pt idx="7408">
                  <c:v>629.697</c:v>
                </c:pt>
                <c:pt idx="7409">
                  <c:v>580.64200000000005</c:v>
                </c:pt>
                <c:pt idx="7410">
                  <c:v>531.47400000000005</c:v>
                </c:pt>
                <c:pt idx="7411">
                  <c:v>482.20100000000002</c:v>
                </c:pt>
                <c:pt idx="7412">
                  <c:v>432.83600000000001</c:v>
                </c:pt>
                <c:pt idx="7413">
                  <c:v>383.38799999999998</c:v>
                </c:pt>
                <c:pt idx="7414">
                  <c:v>333.86900000000003</c:v>
                </c:pt>
                <c:pt idx="7415">
                  <c:v>284.29000000000002</c:v>
                </c:pt>
                <c:pt idx="7416">
                  <c:v>234.661</c:v>
                </c:pt>
                <c:pt idx="7417">
                  <c:v>184.99199999999999</c:v>
                </c:pt>
                <c:pt idx="7418">
                  <c:v>135.29499999999999</c:v>
                </c:pt>
                <c:pt idx="7419">
                  <c:v>85.581000000000003</c:v>
                </c:pt>
                <c:pt idx="7420">
                  <c:v>35.860100000000003</c:v>
                </c:pt>
                <c:pt idx="7421">
                  <c:v>-13.8566</c:v>
                </c:pt>
                <c:pt idx="7422">
                  <c:v>-63.558100000000003</c:v>
                </c:pt>
                <c:pt idx="7423">
                  <c:v>-113.23399999999999</c:v>
                </c:pt>
                <c:pt idx="7424">
                  <c:v>-162.87299999999999</c:v>
                </c:pt>
                <c:pt idx="7425">
                  <c:v>-212.465</c:v>
                </c:pt>
                <c:pt idx="7426">
                  <c:v>-261.99900000000002</c:v>
                </c:pt>
                <c:pt idx="7427">
                  <c:v>-311.46300000000002</c:v>
                </c:pt>
                <c:pt idx="7428">
                  <c:v>-360.84899999999999</c:v>
                </c:pt>
                <c:pt idx="7429">
                  <c:v>-410.14299999999997</c:v>
                </c:pt>
                <c:pt idx="7430">
                  <c:v>-459.33699999999999</c:v>
                </c:pt>
                <c:pt idx="7431">
                  <c:v>-508.41899999999998</c:v>
                </c:pt>
                <c:pt idx="7432">
                  <c:v>-557.37900000000002</c:v>
                </c:pt>
                <c:pt idx="7433">
                  <c:v>-606.20600000000002</c:v>
                </c:pt>
                <c:pt idx="7434">
                  <c:v>-654.88900000000001</c:v>
                </c:pt>
                <c:pt idx="7435">
                  <c:v>-703.41800000000001</c:v>
                </c:pt>
                <c:pt idx="7436">
                  <c:v>-751.78099999999995</c:v>
                </c:pt>
                <c:pt idx="7437">
                  <c:v>-799.97</c:v>
                </c:pt>
                <c:pt idx="7438">
                  <c:v>-847.97299999999996</c:v>
                </c:pt>
                <c:pt idx="7439">
                  <c:v>-895.78099999999995</c:v>
                </c:pt>
                <c:pt idx="7440">
                  <c:v>-943.38300000000004</c:v>
                </c:pt>
                <c:pt idx="7441">
                  <c:v>-990.76900000000001</c:v>
                </c:pt>
                <c:pt idx="7442" formatCode="0.00E+00">
                  <c:v>-1037.93</c:v>
                </c:pt>
                <c:pt idx="7443" formatCode="0.00E+00">
                  <c:v>-1084.8499999999999</c:v>
                </c:pt>
                <c:pt idx="7444" formatCode="0.00E+00">
                  <c:v>-1131.52</c:v>
                </c:pt>
                <c:pt idx="7445" formatCode="0.00E+00">
                  <c:v>-1177.94</c:v>
                </c:pt>
                <c:pt idx="7446" formatCode="0.00E+00">
                  <c:v>-1224.0899999999999</c:v>
                </c:pt>
                <c:pt idx="7447" formatCode="0.00E+00">
                  <c:v>-1269.96</c:v>
                </c:pt>
                <c:pt idx="7448" formatCode="0.00E+00">
                  <c:v>-1315.55</c:v>
                </c:pt>
                <c:pt idx="7449" formatCode="0.00E+00">
                  <c:v>-1360.84</c:v>
                </c:pt>
                <c:pt idx="7450" formatCode="0.00E+00">
                  <c:v>-1405.82</c:v>
                </c:pt>
                <c:pt idx="7451" formatCode="0.00E+00">
                  <c:v>-1450.48</c:v>
                </c:pt>
                <c:pt idx="7452" formatCode="0.00E+00">
                  <c:v>-1494.82</c:v>
                </c:pt>
                <c:pt idx="7453" formatCode="0.00E+00">
                  <c:v>-1538.83</c:v>
                </c:pt>
                <c:pt idx="7454" formatCode="0.00E+00">
                  <c:v>-1582.49</c:v>
                </c:pt>
                <c:pt idx="7455" formatCode="0.00E+00">
                  <c:v>-1625.79</c:v>
                </c:pt>
                <c:pt idx="7456" formatCode="0.00E+00">
                  <c:v>-1668.73</c:v>
                </c:pt>
                <c:pt idx="7457" formatCode="0.00E+00">
                  <c:v>-1711.3</c:v>
                </c:pt>
                <c:pt idx="7458" formatCode="0.00E+00">
                  <c:v>-1753.48</c:v>
                </c:pt>
                <c:pt idx="7459" formatCode="0.00E+00">
                  <c:v>-1795.28</c:v>
                </c:pt>
                <c:pt idx="7460" formatCode="0.00E+00">
                  <c:v>-1836.67</c:v>
                </c:pt>
                <c:pt idx="7461" formatCode="0.00E+00">
                  <c:v>-1877.66</c:v>
                </c:pt>
                <c:pt idx="7462" formatCode="0.00E+00">
                  <c:v>-1918.22</c:v>
                </c:pt>
                <c:pt idx="7463" formatCode="0.00E+00">
                  <c:v>-1958.36</c:v>
                </c:pt>
                <c:pt idx="7464" formatCode="0.00E+00">
                  <c:v>-1998.07</c:v>
                </c:pt>
                <c:pt idx="7465" formatCode="0.00E+00">
                  <c:v>-2037.33</c:v>
                </c:pt>
                <c:pt idx="7466" formatCode="0.00E+00">
                  <c:v>-2076.13</c:v>
                </c:pt>
                <c:pt idx="7467" formatCode="0.00E+00">
                  <c:v>-2114.48</c:v>
                </c:pt>
                <c:pt idx="7468" formatCode="0.00E+00">
                  <c:v>-2152.35</c:v>
                </c:pt>
                <c:pt idx="7469" formatCode="0.00E+00">
                  <c:v>-2189.75</c:v>
                </c:pt>
                <c:pt idx="7470" formatCode="0.00E+00">
                  <c:v>-2226.67</c:v>
                </c:pt>
                <c:pt idx="7471" formatCode="0.00E+00">
                  <c:v>-2263.09</c:v>
                </c:pt>
                <c:pt idx="7472" formatCode="0.00E+00">
                  <c:v>-2299.0100000000002</c:v>
                </c:pt>
                <c:pt idx="7473" formatCode="0.00E+00">
                  <c:v>-2334.42</c:v>
                </c:pt>
                <c:pt idx="7474" formatCode="0.00E+00">
                  <c:v>-2369.3200000000002</c:v>
                </c:pt>
                <c:pt idx="7475" formatCode="0.00E+00">
                  <c:v>-2403.69</c:v>
                </c:pt>
                <c:pt idx="7476" formatCode="0.00E+00">
                  <c:v>-2437.5300000000002</c:v>
                </c:pt>
                <c:pt idx="7477" formatCode="0.00E+00">
                  <c:v>-2470.84</c:v>
                </c:pt>
                <c:pt idx="7478" formatCode="0.00E+00">
                  <c:v>-2503.6</c:v>
                </c:pt>
                <c:pt idx="7479" formatCode="0.00E+00">
                  <c:v>-2535.8000000000002</c:v>
                </c:pt>
                <c:pt idx="7480" formatCode="0.00E+00">
                  <c:v>-2567.4499999999998</c:v>
                </c:pt>
                <c:pt idx="7481" formatCode="0.00E+00">
                  <c:v>-2598.5300000000002</c:v>
                </c:pt>
                <c:pt idx="7482" formatCode="0.00E+00">
                  <c:v>-2629.04</c:v>
                </c:pt>
                <c:pt idx="7483" formatCode="0.00E+00">
                  <c:v>-2658.97</c:v>
                </c:pt>
                <c:pt idx="7484" formatCode="0.00E+00">
                  <c:v>-2688.31</c:v>
                </c:pt>
                <c:pt idx="7485" formatCode="0.00E+00">
                  <c:v>-2717.06</c:v>
                </c:pt>
                <c:pt idx="7486" formatCode="0.00E+00">
                  <c:v>-2745.22</c:v>
                </c:pt>
                <c:pt idx="7487" formatCode="0.00E+00">
                  <c:v>-2772.77</c:v>
                </c:pt>
                <c:pt idx="7488" formatCode="0.00E+00">
                  <c:v>-2799.71</c:v>
                </c:pt>
                <c:pt idx="7489" formatCode="0.00E+00">
                  <c:v>-2826.04</c:v>
                </c:pt>
                <c:pt idx="7490" formatCode="0.00E+00">
                  <c:v>-2851.74</c:v>
                </c:pt>
                <c:pt idx="7491" formatCode="0.00E+00">
                  <c:v>-2876.82</c:v>
                </c:pt>
                <c:pt idx="7492" formatCode="0.00E+00">
                  <c:v>-2901.26</c:v>
                </c:pt>
                <c:pt idx="7493" formatCode="0.00E+00">
                  <c:v>-2925.07</c:v>
                </c:pt>
                <c:pt idx="7494" formatCode="0.00E+00">
                  <c:v>-2948.24</c:v>
                </c:pt>
                <c:pt idx="7495" formatCode="0.00E+00">
                  <c:v>-2970.76</c:v>
                </c:pt>
                <c:pt idx="7496" formatCode="0.00E+00">
                  <c:v>-2992.64</c:v>
                </c:pt>
                <c:pt idx="7497" formatCode="0.00E+00">
                  <c:v>-3013.85</c:v>
                </c:pt>
                <c:pt idx="7498" formatCode="0.00E+00">
                  <c:v>-3034.4</c:v>
                </c:pt>
                <c:pt idx="7499" formatCode="0.00E+00">
                  <c:v>-3054.29</c:v>
                </c:pt>
                <c:pt idx="7500" formatCode="0.00E+00">
                  <c:v>-3073.51</c:v>
                </c:pt>
                <c:pt idx="7501" formatCode="0.00E+00">
                  <c:v>-3092.06</c:v>
                </c:pt>
                <c:pt idx="7502" formatCode="0.00E+00">
                  <c:v>-3109.93</c:v>
                </c:pt>
                <c:pt idx="7503" formatCode="0.00E+00">
                  <c:v>-3127.12</c:v>
                </c:pt>
                <c:pt idx="7504" formatCode="0.00E+00">
                  <c:v>-3143.62</c:v>
                </c:pt>
                <c:pt idx="7505" formatCode="0.00E+00">
                  <c:v>-3159.44</c:v>
                </c:pt>
                <c:pt idx="7506" formatCode="0.00E+00">
                  <c:v>-3174.56</c:v>
                </c:pt>
                <c:pt idx="7507" formatCode="0.00E+00">
                  <c:v>-3189</c:v>
                </c:pt>
                <c:pt idx="7508" formatCode="0.00E+00">
                  <c:v>-3202.73</c:v>
                </c:pt>
                <c:pt idx="7509" formatCode="0.00E+00">
                  <c:v>-3215.77</c:v>
                </c:pt>
                <c:pt idx="7510" formatCode="0.00E+00">
                  <c:v>-3228.1</c:v>
                </c:pt>
                <c:pt idx="7511" formatCode="0.00E+00">
                  <c:v>-3239.73</c:v>
                </c:pt>
                <c:pt idx="7512" formatCode="0.00E+00">
                  <c:v>-3250.65</c:v>
                </c:pt>
                <c:pt idx="7513" formatCode="0.00E+00">
                  <c:v>-3260.86</c:v>
                </c:pt>
                <c:pt idx="7514" formatCode="0.00E+00">
                  <c:v>-3270.35</c:v>
                </c:pt>
                <c:pt idx="7515" formatCode="0.00E+00">
                  <c:v>-3279.14</c:v>
                </c:pt>
                <c:pt idx="7516" formatCode="0.00E+00">
                  <c:v>-3287.21</c:v>
                </c:pt>
                <c:pt idx="7517" formatCode="0.00E+00">
                  <c:v>-3294.56</c:v>
                </c:pt>
                <c:pt idx="7518" formatCode="0.00E+00">
                  <c:v>-3301.2</c:v>
                </c:pt>
                <c:pt idx="7519" formatCode="0.00E+00">
                  <c:v>-3307.11</c:v>
                </c:pt>
                <c:pt idx="7520" formatCode="0.00E+00">
                  <c:v>-3312.31</c:v>
                </c:pt>
                <c:pt idx="7521" formatCode="0.00E+00">
                  <c:v>-3316.78</c:v>
                </c:pt>
                <c:pt idx="7522" formatCode="0.00E+00">
                  <c:v>-3320.53</c:v>
                </c:pt>
                <c:pt idx="7523" formatCode="0.00E+00">
                  <c:v>-3323.56</c:v>
                </c:pt>
                <c:pt idx="7524" formatCode="0.00E+00">
                  <c:v>-3325.86</c:v>
                </c:pt>
                <c:pt idx="7525" formatCode="0.00E+00">
                  <c:v>-3327.44</c:v>
                </c:pt>
                <c:pt idx="7526" formatCode="0.00E+00">
                  <c:v>-3328.29</c:v>
                </c:pt>
                <c:pt idx="7527" formatCode="0.00E+00">
                  <c:v>-3328.42</c:v>
                </c:pt>
                <c:pt idx="7528" formatCode="0.00E+00">
                  <c:v>-3327.83</c:v>
                </c:pt>
                <c:pt idx="7529" formatCode="0.00E+00">
                  <c:v>-3326.51</c:v>
                </c:pt>
                <c:pt idx="7530" formatCode="0.00E+00">
                  <c:v>-3324.47</c:v>
                </c:pt>
                <c:pt idx="7531" formatCode="0.00E+00">
                  <c:v>-3321.71</c:v>
                </c:pt>
                <c:pt idx="7532" formatCode="0.00E+00">
                  <c:v>-3318.23</c:v>
                </c:pt>
                <c:pt idx="7533" formatCode="0.00E+00">
                  <c:v>-3314.02</c:v>
                </c:pt>
                <c:pt idx="7534" formatCode="0.00E+00">
                  <c:v>-3309.1</c:v>
                </c:pt>
                <c:pt idx="7535" formatCode="0.00E+00">
                  <c:v>-3303.45</c:v>
                </c:pt>
                <c:pt idx="7536" formatCode="0.00E+00">
                  <c:v>-3297.09</c:v>
                </c:pt>
                <c:pt idx="7537" formatCode="0.00E+00">
                  <c:v>-3290.02</c:v>
                </c:pt>
                <c:pt idx="7538" formatCode="0.00E+00">
                  <c:v>-3282.22</c:v>
                </c:pt>
                <c:pt idx="7539" formatCode="0.00E+00">
                  <c:v>-3273.72</c:v>
                </c:pt>
                <c:pt idx="7540" formatCode="0.00E+00">
                  <c:v>-3264.51</c:v>
                </c:pt>
                <c:pt idx="7541" formatCode="0.00E+00">
                  <c:v>-3254.59</c:v>
                </c:pt>
                <c:pt idx="7542" formatCode="0.00E+00">
                  <c:v>-3243.96</c:v>
                </c:pt>
                <c:pt idx="7543" formatCode="0.00E+00">
                  <c:v>-3232.63</c:v>
                </c:pt>
                <c:pt idx="7544" formatCode="0.00E+00">
                  <c:v>-3220.6</c:v>
                </c:pt>
                <c:pt idx="7545" formatCode="0.00E+00">
                  <c:v>-3207.88</c:v>
                </c:pt>
                <c:pt idx="7546" formatCode="0.00E+00">
                  <c:v>-3194.45</c:v>
                </c:pt>
                <c:pt idx="7547" formatCode="0.00E+00">
                  <c:v>-3180.34</c:v>
                </c:pt>
                <c:pt idx="7548" formatCode="0.00E+00">
                  <c:v>-3165.54</c:v>
                </c:pt>
                <c:pt idx="7549" formatCode="0.00E+00">
                  <c:v>-3150.05</c:v>
                </c:pt>
                <c:pt idx="7550" formatCode="0.00E+00">
                  <c:v>-3133.88</c:v>
                </c:pt>
                <c:pt idx="7551" formatCode="0.00E+00">
                  <c:v>-3117.03</c:v>
                </c:pt>
                <c:pt idx="7552" formatCode="0.00E+00">
                  <c:v>-3099.51</c:v>
                </c:pt>
                <c:pt idx="7553" formatCode="0.00E+00">
                  <c:v>-3081.32</c:v>
                </c:pt>
                <c:pt idx="7554" formatCode="0.00E+00">
                  <c:v>-3062.47</c:v>
                </c:pt>
                <c:pt idx="7555" formatCode="0.00E+00">
                  <c:v>-3042.95</c:v>
                </c:pt>
                <c:pt idx="7556" formatCode="0.00E+00">
                  <c:v>-3022.77</c:v>
                </c:pt>
                <c:pt idx="7557" formatCode="0.00E+00">
                  <c:v>-3001.94</c:v>
                </c:pt>
                <c:pt idx="7558" formatCode="0.00E+00">
                  <c:v>-2980.47</c:v>
                </c:pt>
                <c:pt idx="7559" formatCode="0.00E+00">
                  <c:v>-2958.35</c:v>
                </c:pt>
                <c:pt idx="7560" formatCode="0.00E+00">
                  <c:v>-2935.59</c:v>
                </c:pt>
                <c:pt idx="7561" formatCode="0.00E+00">
                  <c:v>-2912.2</c:v>
                </c:pt>
                <c:pt idx="7562" formatCode="0.00E+00">
                  <c:v>-2888.19</c:v>
                </c:pt>
                <c:pt idx="7563" formatCode="0.00E+00">
                  <c:v>-2863.54</c:v>
                </c:pt>
                <c:pt idx="7564" formatCode="0.00E+00">
                  <c:v>-2838.29</c:v>
                </c:pt>
                <c:pt idx="7565" formatCode="0.00E+00">
                  <c:v>-2812.42</c:v>
                </c:pt>
                <c:pt idx="7566" formatCode="0.00E+00">
                  <c:v>-2785.94</c:v>
                </c:pt>
                <c:pt idx="7567" formatCode="0.00E+00">
                  <c:v>-2758.87</c:v>
                </c:pt>
                <c:pt idx="7568" formatCode="0.00E+00">
                  <c:v>-2731.2</c:v>
                </c:pt>
                <c:pt idx="7569" formatCode="0.00E+00">
                  <c:v>-2702.94</c:v>
                </c:pt>
                <c:pt idx="7570" formatCode="0.00E+00">
                  <c:v>-2674.11</c:v>
                </c:pt>
                <c:pt idx="7571" formatCode="0.00E+00">
                  <c:v>-2644.69</c:v>
                </c:pt>
                <c:pt idx="7572" formatCode="0.00E+00">
                  <c:v>-2614.71</c:v>
                </c:pt>
                <c:pt idx="7573" formatCode="0.00E+00">
                  <c:v>-2584.17</c:v>
                </c:pt>
                <c:pt idx="7574" formatCode="0.00E+00">
                  <c:v>-2553.08</c:v>
                </c:pt>
                <c:pt idx="7575" formatCode="0.00E+00">
                  <c:v>-2521.4299999999998</c:v>
                </c:pt>
                <c:pt idx="7576" formatCode="0.00E+00">
                  <c:v>-2489.25</c:v>
                </c:pt>
                <c:pt idx="7577" formatCode="0.00E+00">
                  <c:v>-2456.5300000000002</c:v>
                </c:pt>
                <c:pt idx="7578" formatCode="0.00E+00">
                  <c:v>-2423.29</c:v>
                </c:pt>
                <c:pt idx="7579" formatCode="0.00E+00">
                  <c:v>-2389.52</c:v>
                </c:pt>
                <c:pt idx="7580" formatCode="0.00E+00">
                  <c:v>-2355.25</c:v>
                </c:pt>
                <c:pt idx="7581" formatCode="0.00E+00">
                  <c:v>-2320.4699999999998</c:v>
                </c:pt>
                <c:pt idx="7582" formatCode="0.00E+00">
                  <c:v>-2285.19</c:v>
                </c:pt>
                <c:pt idx="7583" formatCode="0.00E+00">
                  <c:v>-2249.4299999999998</c:v>
                </c:pt>
                <c:pt idx="7584" formatCode="0.00E+00">
                  <c:v>-2213.1799999999998</c:v>
                </c:pt>
                <c:pt idx="7585" formatCode="0.00E+00">
                  <c:v>-2176.46</c:v>
                </c:pt>
                <c:pt idx="7586" formatCode="0.00E+00">
                  <c:v>-2139.2800000000002</c:v>
                </c:pt>
                <c:pt idx="7587" formatCode="0.00E+00">
                  <c:v>-2101.64</c:v>
                </c:pt>
                <c:pt idx="7588" formatCode="0.00E+00">
                  <c:v>-2063.5500000000002</c:v>
                </c:pt>
                <c:pt idx="7589" formatCode="0.00E+00">
                  <c:v>-2025.03</c:v>
                </c:pt>
                <c:pt idx="7590" formatCode="0.00E+00">
                  <c:v>-1986.07</c:v>
                </c:pt>
                <c:pt idx="7591" formatCode="0.00E+00">
                  <c:v>-1946.69</c:v>
                </c:pt>
                <c:pt idx="7592" formatCode="0.00E+00">
                  <c:v>-1906.89</c:v>
                </c:pt>
                <c:pt idx="7593" formatCode="0.00E+00">
                  <c:v>-1866.69</c:v>
                </c:pt>
                <c:pt idx="7594" formatCode="0.00E+00">
                  <c:v>-1826.1</c:v>
                </c:pt>
                <c:pt idx="7595" formatCode="0.00E+00">
                  <c:v>-1785.11</c:v>
                </c:pt>
                <c:pt idx="7596" formatCode="0.00E+00">
                  <c:v>-1743.75</c:v>
                </c:pt>
                <c:pt idx="7597" formatCode="0.00E+00">
                  <c:v>-1702.02</c:v>
                </c:pt>
                <c:pt idx="7598" formatCode="0.00E+00">
                  <c:v>-1659.93</c:v>
                </c:pt>
                <c:pt idx="7599" formatCode="0.00E+00">
                  <c:v>-1617.49</c:v>
                </c:pt>
                <c:pt idx="7600" formatCode="0.00E+00">
                  <c:v>-1574.71</c:v>
                </c:pt>
                <c:pt idx="7601" formatCode="0.00E+00">
                  <c:v>-1531.59</c:v>
                </c:pt>
                <c:pt idx="7602" formatCode="0.00E+00">
                  <c:v>-1488.15</c:v>
                </c:pt>
                <c:pt idx="7603" formatCode="0.00E+00">
                  <c:v>-1444.4</c:v>
                </c:pt>
                <c:pt idx="7604" formatCode="0.00E+00">
                  <c:v>-1400.34</c:v>
                </c:pt>
                <c:pt idx="7605" formatCode="0.00E+00">
                  <c:v>-1356</c:v>
                </c:pt>
                <c:pt idx="7606" formatCode="0.00E+00">
                  <c:v>-1311.36</c:v>
                </c:pt>
                <c:pt idx="7607" formatCode="0.00E+00">
                  <c:v>-1266.46</c:v>
                </c:pt>
                <c:pt idx="7608" formatCode="0.00E+00">
                  <c:v>-1221.29</c:v>
                </c:pt>
                <c:pt idx="7609" formatCode="0.00E+00">
                  <c:v>-1175.8599999999999</c:v>
                </c:pt>
                <c:pt idx="7610" formatCode="0.00E+00">
                  <c:v>-1130.19</c:v>
                </c:pt>
                <c:pt idx="7611" formatCode="0.00E+00">
                  <c:v>-1084.28</c:v>
                </c:pt>
                <c:pt idx="7612" formatCode="0.00E+00">
                  <c:v>-1038.1500000000001</c:v>
                </c:pt>
                <c:pt idx="7613">
                  <c:v>-991.80899999999997</c:v>
                </c:pt>
                <c:pt idx="7614">
                  <c:v>-945.26</c:v>
                </c:pt>
                <c:pt idx="7615">
                  <c:v>-898.51700000000005</c:v>
                </c:pt>
                <c:pt idx="7616">
                  <c:v>-851.58900000000006</c:v>
                </c:pt>
                <c:pt idx="7617">
                  <c:v>-804.48800000000006</c:v>
                </c:pt>
                <c:pt idx="7618">
                  <c:v>-757.22299999999996</c:v>
                </c:pt>
                <c:pt idx="7619">
                  <c:v>-709.80499999999995</c:v>
                </c:pt>
                <c:pt idx="7620">
                  <c:v>-662.24400000000003</c:v>
                </c:pt>
                <c:pt idx="7621">
                  <c:v>-614.55200000000002</c:v>
                </c:pt>
                <c:pt idx="7622">
                  <c:v>-566.73699999999997</c:v>
                </c:pt>
                <c:pt idx="7623">
                  <c:v>-518.81100000000004</c:v>
                </c:pt>
                <c:pt idx="7624">
                  <c:v>-470.78399999999999</c:v>
                </c:pt>
                <c:pt idx="7625">
                  <c:v>-422.666</c:v>
                </c:pt>
                <c:pt idx="7626">
                  <c:v>-374.46800000000002</c:v>
                </c:pt>
                <c:pt idx="7627">
                  <c:v>-326.20100000000002</c:v>
                </c:pt>
                <c:pt idx="7628">
                  <c:v>-277.87400000000002</c:v>
                </c:pt>
                <c:pt idx="7629">
                  <c:v>-229.5</c:v>
                </c:pt>
                <c:pt idx="7630">
                  <c:v>-181.08699999999999</c:v>
                </c:pt>
                <c:pt idx="7631">
                  <c:v>-132.64699999999999</c:v>
                </c:pt>
                <c:pt idx="7632">
                  <c:v>-84.189499999999995</c:v>
                </c:pt>
                <c:pt idx="7633">
                  <c:v>-35.726199999999999</c:v>
                </c:pt>
                <c:pt idx="7634">
                  <c:v>12.732799999999999</c:v>
                </c:pt>
                <c:pt idx="7635">
                  <c:v>61.1768</c:v>
                </c:pt>
                <c:pt idx="7636">
                  <c:v>109.595</c:v>
                </c:pt>
                <c:pt idx="7637">
                  <c:v>157.97800000000001</c:v>
                </c:pt>
                <c:pt idx="7638">
                  <c:v>206.31399999999999</c:v>
                </c:pt>
                <c:pt idx="7639">
                  <c:v>254.59299999999999</c:v>
                </c:pt>
                <c:pt idx="7640">
                  <c:v>302.80399999999997</c:v>
                </c:pt>
                <c:pt idx="7641">
                  <c:v>350.93799999999999</c:v>
                </c:pt>
                <c:pt idx="7642">
                  <c:v>398.983</c:v>
                </c:pt>
                <c:pt idx="7643">
                  <c:v>446.92899999999997</c:v>
                </c:pt>
                <c:pt idx="7644">
                  <c:v>494.76600000000002</c:v>
                </c:pt>
                <c:pt idx="7645">
                  <c:v>542.48400000000004</c:v>
                </c:pt>
                <c:pt idx="7646">
                  <c:v>590.07100000000003</c:v>
                </c:pt>
                <c:pt idx="7647">
                  <c:v>637.51800000000003</c:v>
                </c:pt>
                <c:pt idx="7648">
                  <c:v>684.81399999999996</c:v>
                </c:pt>
                <c:pt idx="7649">
                  <c:v>731.94899999999996</c:v>
                </c:pt>
                <c:pt idx="7650">
                  <c:v>778.91300000000001</c:v>
                </c:pt>
                <c:pt idx="7651">
                  <c:v>825.69500000000005</c:v>
                </c:pt>
                <c:pt idx="7652">
                  <c:v>872.28499999999997</c:v>
                </c:pt>
                <c:pt idx="7653">
                  <c:v>918.67499999999995</c:v>
                </c:pt>
                <c:pt idx="7654">
                  <c:v>964.85299999999995</c:v>
                </c:pt>
                <c:pt idx="7655" formatCode="0.00E+00">
                  <c:v>1010.81</c:v>
                </c:pt>
                <c:pt idx="7656" formatCode="0.00E+00">
                  <c:v>1056.54</c:v>
                </c:pt>
                <c:pt idx="7657" formatCode="0.00E+00">
                  <c:v>1102.02</c:v>
                </c:pt>
                <c:pt idx="7658" formatCode="0.00E+00">
                  <c:v>1147.25</c:v>
                </c:pt>
                <c:pt idx="7659" formatCode="0.00E+00">
                  <c:v>1192.22</c:v>
                </c:pt>
                <c:pt idx="7660" formatCode="0.00E+00">
                  <c:v>1236.92</c:v>
                </c:pt>
                <c:pt idx="7661" formatCode="0.00E+00">
                  <c:v>1281.3399999999999</c:v>
                </c:pt>
                <c:pt idx="7662" formatCode="0.00E+00">
                  <c:v>1325.47</c:v>
                </c:pt>
                <c:pt idx="7663" formatCode="0.00E+00">
                  <c:v>1369.3</c:v>
                </c:pt>
                <c:pt idx="7664" formatCode="0.00E+00">
                  <c:v>1412.82</c:v>
                </c:pt>
                <c:pt idx="7665" formatCode="0.00E+00">
                  <c:v>1456.02</c:v>
                </c:pt>
                <c:pt idx="7666" formatCode="0.00E+00">
                  <c:v>1498.9</c:v>
                </c:pt>
                <c:pt idx="7667" formatCode="0.00E+00">
                  <c:v>1541.43</c:v>
                </c:pt>
                <c:pt idx="7668" formatCode="0.00E+00">
                  <c:v>1583.62</c:v>
                </c:pt>
                <c:pt idx="7669" formatCode="0.00E+00">
                  <c:v>1625.46</c:v>
                </c:pt>
                <c:pt idx="7670" formatCode="0.00E+00">
                  <c:v>1666.93</c:v>
                </c:pt>
                <c:pt idx="7671" formatCode="0.00E+00">
                  <c:v>1708.03</c:v>
                </c:pt>
                <c:pt idx="7672" formatCode="0.00E+00">
                  <c:v>1748.74</c:v>
                </c:pt>
                <c:pt idx="7673" formatCode="0.00E+00">
                  <c:v>1789.07</c:v>
                </c:pt>
                <c:pt idx="7674" formatCode="0.00E+00">
                  <c:v>1828.99</c:v>
                </c:pt>
                <c:pt idx="7675" formatCode="0.00E+00">
                  <c:v>1868.51</c:v>
                </c:pt>
                <c:pt idx="7676" formatCode="0.00E+00">
                  <c:v>1907.61</c:v>
                </c:pt>
                <c:pt idx="7677" formatCode="0.00E+00">
                  <c:v>1946.28</c:v>
                </c:pt>
                <c:pt idx="7678" formatCode="0.00E+00">
                  <c:v>1984.52</c:v>
                </c:pt>
                <c:pt idx="7679" formatCode="0.00E+00">
                  <c:v>2022.32</c:v>
                </c:pt>
                <c:pt idx="7680" formatCode="0.00E+00">
                  <c:v>2059.67</c:v>
                </c:pt>
                <c:pt idx="7681" formatCode="0.00E+00">
                  <c:v>2096.56</c:v>
                </c:pt>
                <c:pt idx="7682" formatCode="0.00E+00">
                  <c:v>2132.98</c:v>
                </c:pt>
                <c:pt idx="7683" formatCode="0.00E+00">
                  <c:v>2168.9299999999998</c:v>
                </c:pt>
                <c:pt idx="7684" formatCode="0.00E+00">
                  <c:v>2204.4</c:v>
                </c:pt>
                <c:pt idx="7685" formatCode="0.00E+00">
                  <c:v>2239.38</c:v>
                </c:pt>
                <c:pt idx="7686" formatCode="0.00E+00">
                  <c:v>2273.87</c:v>
                </c:pt>
                <c:pt idx="7687" formatCode="0.00E+00">
                  <c:v>2307.85</c:v>
                </c:pt>
                <c:pt idx="7688" formatCode="0.00E+00">
                  <c:v>2341.31</c:v>
                </c:pt>
                <c:pt idx="7689" formatCode="0.00E+00">
                  <c:v>2374.2600000000002</c:v>
                </c:pt>
                <c:pt idx="7690" formatCode="0.00E+00">
                  <c:v>2406.69</c:v>
                </c:pt>
                <c:pt idx="7691" formatCode="0.00E+00">
                  <c:v>2438.58</c:v>
                </c:pt>
                <c:pt idx="7692" formatCode="0.00E+00">
                  <c:v>2469.9299999999998</c:v>
                </c:pt>
                <c:pt idx="7693" formatCode="0.00E+00">
                  <c:v>2500.7399999999998</c:v>
                </c:pt>
                <c:pt idx="7694" formatCode="0.00E+00">
                  <c:v>2530.9899999999998</c:v>
                </c:pt>
                <c:pt idx="7695" formatCode="0.00E+00">
                  <c:v>2560.69</c:v>
                </c:pt>
                <c:pt idx="7696" formatCode="0.00E+00">
                  <c:v>2589.8200000000002</c:v>
                </c:pt>
                <c:pt idx="7697" formatCode="0.00E+00">
                  <c:v>2618.38</c:v>
                </c:pt>
                <c:pt idx="7698" formatCode="0.00E+00">
                  <c:v>2646.36</c:v>
                </c:pt>
                <c:pt idx="7699" formatCode="0.00E+00">
                  <c:v>2673.76</c:v>
                </c:pt>
                <c:pt idx="7700" formatCode="0.00E+00">
                  <c:v>2700.56</c:v>
                </c:pt>
                <c:pt idx="7701" formatCode="0.00E+00">
                  <c:v>2726.78</c:v>
                </c:pt>
                <c:pt idx="7702" formatCode="0.00E+00">
                  <c:v>2752.39</c:v>
                </c:pt>
                <c:pt idx="7703" formatCode="0.00E+00">
                  <c:v>2777.4</c:v>
                </c:pt>
                <c:pt idx="7704" formatCode="0.00E+00">
                  <c:v>2801.79</c:v>
                </c:pt>
                <c:pt idx="7705" formatCode="0.00E+00">
                  <c:v>2825.57</c:v>
                </c:pt>
                <c:pt idx="7706" formatCode="0.00E+00">
                  <c:v>2848.73</c:v>
                </c:pt>
                <c:pt idx="7707" formatCode="0.00E+00">
                  <c:v>2871.26</c:v>
                </c:pt>
                <c:pt idx="7708" formatCode="0.00E+00">
                  <c:v>2893.16</c:v>
                </c:pt>
                <c:pt idx="7709" formatCode="0.00E+00">
                  <c:v>2914.42</c:v>
                </c:pt>
                <c:pt idx="7710" formatCode="0.00E+00">
                  <c:v>2935.05</c:v>
                </c:pt>
                <c:pt idx="7711" formatCode="0.00E+00">
                  <c:v>2955.03</c:v>
                </c:pt>
                <c:pt idx="7712" formatCode="0.00E+00">
                  <c:v>2974.35</c:v>
                </c:pt>
                <c:pt idx="7713" formatCode="0.00E+00">
                  <c:v>2993.03</c:v>
                </c:pt>
                <c:pt idx="7714" formatCode="0.00E+00">
                  <c:v>3011.05</c:v>
                </c:pt>
                <c:pt idx="7715" formatCode="0.00E+00">
                  <c:v>3028.41</c:v>
                </c:pt>
                <c:pt idx="7716" formatCode="0.00E+00">
                  <c:v>3045.11</c:v>
                </c:pt>
                <c:pt idx="7717" formatCode="0.00E+00">
                  <c:v>3061.13</c:v>
                </c:pt>
                <c:pt idx="7718" formatCode="0.00E+00">
                  <c:v>3076.49</c:v>
                </c:pt>
                <c:pt idx="7719" formatCode="0.00E+00">
                  <c:v>3091.17</c:v>
                </c:pt>
                <c:pt idx="7720" formatCode="0.00E+00">
                  <c:v>3105.18</c:v>
                </c:pt>
                <c:pt idx="7721" formatCode="0.00E+00">
                  <c:v>3118.5</c:v>
                </c:pt>
                <c:pt idx="7722" formatCode="0.00E+00">
                  <c:v>3131.14</c:v>
                </c:pt>
                <c:pt idx="7723" formatCode="0.00E+00">
                  <c:v>3143.1</c:v>
                </c:pt>
                <c:pt idx="7724" formatCode="0.00E+00">
                  <c:v>3154.37</c:v>
                </c:pt>
                <c:pt idx="7725" formatCode="0.00E+00">
                  <c:v>3164.95</c:v>
                </c:pt>
                <c:pt idx="7726" formatCode="0.00E+00">
                  <c:v>3174.84</c:v>
                </c:pt>
                <c:pt idx="7727" formatCode="0.00E+00">
                  <c:v>3184.03</c:v>
                </c:pt>
                <c:pt idx="7728" formatCode="0.00E+00">
                  <c:v>3192.53</c:v>
                </c:pt>
                <c:pt idx="7729" formatCode="0.00E+00">
                  <c:v>3200.32</c:v>
                </c:pt>
                <c:pt idx="7730" formatCode="0.00E+00">
                  <c:v>3207.42</c:v>
                </c:pt>
                <c:pt idx="7731" formatCode="0.00E+00">
                  <c:v>3213.82</c:v>
                </c:pt>
                <c:pt idx="7732" formatCode="0.00E+00">
                  <c:v>3219.52</c:v>
                </c:pt>
                <c:pt idx="7733" formatCode="0.00E+00">
                  <c:v>3224.51</c:v>
                </c:pt>
                <c:pt idx="7734" formatCode="0.00E+00">
                  <c:v>3228.8</c:v>
                </c:pt>
                <c:pt idx="7735" formatCode="0.00E+00">
                  <c:v>3232.38</c:v>
                </c:pt>
                <c:pt idx="7736" formatCode="0.00E+00">
                  <c:v>3235.26</c:v>
                </c:pt>
                <c:pt idx="7737" formatCode="0.00E+00">
                  <c:v>3237.44</c:v>
                </c:pt>
                <c:pt idx="7738" formatCode="0.00E+00">
                  <c:v>3238.9</c:v>
                </c:pt>
                <c:pt idx="7739" formatCode="0.00E+00">
                  <c:v>3239.66</c:v>
                </c:pt>
                <c:pt idx="7740" formatCode="0.00E+00">
                  <c:v>3239.72</c:v>
                </c:pt>
                <c:pt idx="7741" formatCode="0.00E+00">
                  <c:v>3239.07</c:v>
                </c:pt>
                <c:pt idx="7742" formatCode="0.00E+00">
                  <c:v>3237.71</c:v>
                </c:pt>
                <c:pt idx="7743" formatCode="0.00E+00">
                  <c:v>3235.65</c:v>
                </c:pt>
                <c:pt idx="7744" formatCode="0.00E+00">
                  <c:v>3232.88</c:v>
                </c:pt>
                <c:pt idx="7745" formatCode="0.00E+00">
                  <c:v>3229.41</c:v>
                </c:pt>
                <c:pt idx="7746" formatCode="0.00E+00">
                  <c:v>3225.24</c:v>
                </c:pt>
                <c:pt idx="7747" formatCode="0.00E+00">
                  <c:v>3220.36</c:v>
                </c:pt>
                <c:pt idx="7748" formatCode="0.00E+00">
                  <c:v>3214.79</c:v>
                </c:pt>
                <c:pt idx="7749" formatCode="0.00E+00">
                  <c:v>3208.51</c:v>
                </c:pt>
                <c:pt idx="7750" formatCode="0.00E+00">
                  <c:v>3201.54</c:v>
                </c:pt>
                <c:pt idx="7751" formatCode="0.00E+00">
                  <c:v>3193.87</c:v>
                </c:pt>
                <c:pt idx="7752" formatCode="0.00E+00">
                  <c:v>3185.51</c:v>
                </c:pt>
                <c:pt idx="7753" formatCode="0.00E+00">
                  <c:v>3176.45</c:v>
                </c:pt>
                <c:pt idx="7754" formatCode="0.00E+00">
                  <c:v>3166.71</c:v>
                </c:pt>
                <c:pt idx="7755" formatCode="0.00E+00">
                  <c:v>3156.27</c:v>
                </c:pt>
                <c:pt idx="7756" formatCode="0.00E+00">
                  <c:v>3145.15</c:v>
                </c:pt>
                <c:pt idx="7757" formatCode="0.00E+00">
                  <c:v>3133.35</c:v>
                </c:pt>
                <c:pt idx="7758" formatCode="0.00E+00">
                  <c:v>3120.87</c:v>
                </c:pt>
                <c:pt idx="7759" formatCode="0.00E+00">
                  <c:v>3107.71</c:v>
                </c:pt>
                <c:pt idx="7760" formatCode="0.00E+00">
                  <c:v>3093.88</c:v>
                </c:pt>
                <c:pt idx="7761" formatCode="0.00E+00">
                  <c:v>3079.38</c:v>
                </c:pt>
                <c:pt idx="7762" formatCode="0.00E+00">
                  <c:v>3064.21</c:v>
                </c:pt>
                <c:pt idx="7763" formatCode="0.00E+00">
                  <c:v>3048.37</c:v>
                </c:pt>
                <c:pt idx="7764" formatCode="0.00E+00">
                  <c:v>3031.88</c:v>
                </c:pt>
                <c:pt idx="7765" formatCode="0.00E+00">
                  <c:v>3014.72</c:v>
                </c:pt>
                <c:pt idx="7766" formatCode="0.00E+00">
                  <c:v>2996.92</c:v>
                </c:pt>
                <c:pt idx="7767" formatCode="0.00E+00">
                  <c:v>2978.47</c:v>
                </c:pt>
                <c:pt idx="7768" formatCode="0.00E+00">
                  <c:v>2959.37</c:v>
                </c:pt>
                <c:pt idx="7769" formatCode="0.00E+00">
                  <c:v>2939.63</c:v>
                </c:pt>
                <c:pt idx="7770" formatCode="0.00E+00">
                  <c:v>2919.26</c:v>
                </c:pt>
                <c:pt idx="7771" formatCode="0.00E+00">
                  <c:v>2898.25</c:v>
                </c:pt>
                <c:pt idx="7772" formatCode="0.00E+00">
                  <c:v>2876.62</c:v>
                </c:pt>
                <c:pt idx="7773" formatCode="0.00E+00">
                  <c:v>2854.36</c:v>
                </c:pt>
                <c:pt idx="7774" formatCode="0.00E+00">
                  <c:v>2831.49</c:v>
                </c:pt>
                <c:pt idx="7775" formatCode="0.00E+00">
                  <c:v>2808.01</c:v>
                </c:pt>
                <c:pt idx="7776" formatCode="0.00E+00">
                  <c:v>2783.92</c:v>
                </c:pt>
                <c:pt idx="7777" formatCode="0.00E+00">
                  <c:v>2759.24</c:v>
                </c:pt>
                <c:pt idx="7778" formatCode="0.00E+00">
                  <c:v>2733.95</c:v>
                </c:pt>
                <c:pt idx="7779" formatCode="0.00E+00">
                  <c:v>2708.08</c:v>
                </c:pt>
                <c:pt idx="7780" formatCode="0.00E+00">
                  <c:v>2681.62</c:v>
                </c:pt>
                <c:pt idx="7781" formatCode="0.00E+00">
                  <c:v>2654.59</c:v>
                </c:pt>
                <c:pt idx="7782" formatCode="0.00E+00">
                  <c:v>2626.98</c:v>
                </c:pt>
                <c:pt idx="7783" formatCode="0.00E+00">
                  <c:v>2598.81</c:v>
                </c:pt>
                <c:pt idx="7784" formatCode="0.00E+00">
                  <c:v>2570.0700000000002</c:v>
                </c:pt>
                <c:pt idx="7785" formatCode="0.00E+00">
                  <c:v>2540.79</c:v>
                </c:pt>
                <c:pt idx="7786" formatCode="0.00E+00">
                  <c:v>2510.96</c:v>
                </c:pt>
                <c:pt idx="7787" formatCode="0.00E+00">
                  <c:v>2480.58</c:v>
                </c:pt>
                <c:pt idx="7788" formatCode="0.00E+00">
                  <c:v>2449.6799999999998</c:v>
                </c:pt>
                <c:pt idx="7789" formatCode="0.00E+00">
                  <c:v>2418.25</c:v>
                </c:pt>
                <c:pt idx="7790" formatCode="0.00E+00">
                  <c:v>2386.3000000000002</c:v>
                </c:pt>
                <c:pt idx="7791" formatCode="0.00E+00">
                  <c:v>2353.83</c:v>
                </c:pt>
                <c:pt idx="7792" formatCode="0.00E+00">
                  <c:v>2320.87</c:v>
                </c:pt>
                <c:pt idx="7793" formatCode="0.00E+00">
                  <c:v>2287.4</c:v>
                </c:pt>
                <c:pt idx="7794" formatCode="0.00E+00">
                  <c:v>2253.4499999999998</c:v>
                </c:pt>
                <c:pt idx="7795" formatCode="0.00E+00">
                  <c:v>2219.0100000000002</c:v>
                </c:pt>
                <c:pt idx="7796" formatCode="0.00E+00">
                  <c:v>2184.09</c:v>
                </c:pt>
                <c:pt idx="7797" formatCode="0.00E+00">
                  <c:v>2148.71</c:v>
                </c:pt>
                <c:pt idx="7798" formatCode="0.00E+00">
                  <c:v>2112.87</c:v>
                </c:pt>
                <c:pt idx="7799" formatCode="0.00E+00">
                  <c:v>2076.58</c:v>
                </c:pt>
                <c:pt idx="7800" formatCode="0.00E+00">
                  <c:v>2039.85</c:v>
                </c:pt>
                <c:pt idx="7801" formatCode="0.00E+00">
                  <c:v>2002.67</c:v>
                </c:pt>
                <c:pt idx="7802" formatCode="0.00E+00">
                  <c:v>1965.08</c:v>
                </c:pt>
                <c:pt idx="7803" formatCode="0.00E+00">
                  <c:v>1927.06</c:v>
                </c:pt>
                <c:pt idx="7804" formatCode="0.00E+00">
                  <c:v>1888.63</c:v>
                </c:pt>
                <c:pt idx="7805" formatCode="0.00E+00">
                  <c:v>1849.8</c:v>
                </c:pt>
                <c:pt idx="7806" formatCode="0.00E+00">
                  <c:v>1810.58</c:v>
                </c:pt>
                <c:pt idx="7807" formatCode="0.00E+00">
                  <c:v>1770.97</c:v>
                </c:pt>
                <c:pt idx="7808" formatCode="0.00E+00">
                  <c:v>1730.99</c:v>
                </c:pt>
                <c:pt idx="7809" formatCode="0.00E+00">
                  <c:v>1690.64</c:v>
                </c:pt>
                <c:pt idx="7810" formatCode="0.00E+00">
                  <c:v>1649.93</c:v>
                </c:pt>
                <c:pt idx="7811" formatCode="0.00E+00">
                  <c:v>1608.87</c:v>
                </c:pt>
                <c:pt idx="7812" formatCode="0.00E+00">
                  <c:v>1567.47</c:v>
                </c:pt>
                <c:pt idx="7813" formatCode="0.00E+00">
                  <c:v>1525.73</c:v>
                </c:pt>
                <c:pt idx="7814" formatCode="0.00E+00">
                  <c:v>1483.68</c:v>
                </c:pt>
                <c:pt idx="7815" formatCode="0.00E+00">
                  <c:v>1441.31</c:v>
                </c:pt>
                <c:pt idx="7816" formatCode="0.00E+00">
                  <c:v>1398.64</c:v>
                </c:pt>
                <c:pt idx="7817" formatCode="0.00E+00">
                  <c:v>1355.68</c:v>
                </c:pt>
                <c:pt idx="7818" formatCode="0.00E+00">
                  <c:v>1312.43</c:v>
                </c:pt>
                <c:pt idx="7819" formatCode="0.00E+00">
                  <c:v>1268.9100000000001</c:v>
                </c:pt>
                <c:pt idx="7820" formatCode="0.00E+00">
                  <c:v>1225.1199999999999</c:v>
                </c:pt>
                <c:pt idx="7821" formatCode="0.00E+00">
                  <c:v>1181.07</c:v>
                </c:pt>
                <c:pt idx="7822" formatCode="0.00E+00">
                  <c:v>1136.78</c:v>
                </c:pt>
                <c:pt idx="7823" formatCode="0.00E+00">
                  <c:v>1092.25</c:v>
                </c:pt>
                <c:pt idx="7824" formatCode="0.00E+00">
                  <c:v>1047.5</c:v>
                </c:pt>
                <c:pt idx="7825" formatCode="0.00E+00">
                  <c:v>1002.53</c:v>
                </c:pt>
                <c:pt idx="7826">
                  <c:v>957.346</c:v>
                </c:pt>
                <c:pt idx="7827">
                  <c:v>911.97</c:v>
                </c:pt>
                <c:pt idx="7828">
                  <c:v>866.40499999999997</c:v>
                </c:pt>
                <c:pt idx="7829">
                  <c:v>820.66399999999999</c:v>
                </c:pt>
                <c:pt idx="7830">
                  <c:v>774.75400000000002</c:v>
                </c:pt>
                <c:pt idx="7831">
                  <c:v>728.68700000000001</c:v>
                </c:pt>
                <c:pt idx="7832">
                  <c:v>682.47299999999996</c:v>
                </c:pt>
                <c:pt idx="7833">
                  <c:v>636.12199999999996</c:v>
                </c:pt>
                <c:pt idx="7834">
                  <c:v>589.64400000000001</c:v>
                </c:pt>
                <c:pt idx="7835">
                  <c:v>543.04999999999995</c:v>
                </c:pt>
                <c:pt idx="7836">
                  <c:v>496.34899999999999</c:v>
                </c:pt>
                <c:pt idx="7837">
                  <c:v>449.55099999999999</c:v>
                </c:pt>
                <c:pt idx="7838">
                  <c:v>402.66699999999997</c:v>
                </c:pt>
                <c:pt idx="7839">
                  <c:v>355.70699999999999</c:v>
                </c:pt>
                <c:pt idx="7840">
                  <c:v>308.68200000000002</c:v>
                </c:pt>
                <c:pt idx="7841">
                  <c:v>261.60199999999998</c:v>
                </c:pt>
                <c:pt idx="7842">
                  <c:v>214.476</c:v>
                </c:pt>
                <c:pt idx="7843">
                  <c:v>167.315</c:v>
                </c:pt>
                <c:pt idx="7844">
                  <c:v>120.13</c:v>
                </c:pt>
                <c:pt idx="7845">
                  <c:v>72.931100000000001</c:v>
                </c:pt>
                <c:pt idx="7846">
                  <c:v>25.728100000000001</c:v>
                </c:pt>
                <c:pt idx="7847">
                  <c:v>-21.468399999999999</c:v>
                </c:pt>
                <c:pt idx="7848">
                  <c:v>-68.648099999999999</c:v>
                </c:pt>
                <c:pt idx="7849">
                  <c:v>-115.801</c:v>
                </c:pt>
                <c:pt idx="7850">
                  <c:v>-162.916</c:v>
                </c:pt>
                <c:pt idx="7851">
                  <c:v>-209.98400000000001</c:v>
                </c:pt>
                <c:pt idx="7852">
                  <c:v>-256.99299999999999</c:v>
                </c:pt>
                <c:pt idx="7853">
                  <c:v>-303.935</c:v>
                </c:pt>
                <c:pt idx="7854">
                  <c:v>-350.79899999999998</c:v>
                </c:pt>
                <c:pt idx="7855">
                  <c:v>-397.57400000000001</c:v>
                </c:pt>
                <c:pt idx="7856">
                  <c:v>-444.25</c:v>
                </c:pt>
                <c:pt idx="7857">
                  <c:v>-490.81700000000001</c:v>
                </c:pt>
                <c:pt idx="7858">
                  <c:v>-537.26499999999999</c:v>
                </c:pt>
                <c:pt idx="7859">
                  <c:v>-583.58399999999995</c:v>
                </c:pt>
                <c:pt idx="7860">
                  <c:v>-629.76400000000001</c:v>
                </c:pt>
                <c:pt idx="7861">
                  <c:v>-675.79499999999996</c:v>
                </c:pt>
                <c:pt idx="7862">
                  <c:v>-721.66700000000003</c:v>
                </c:pt>
                <c:pt idx="7863">
                  <c:v>-767.36900000000003</c:v>
                </c:pt>
                <c:pt idx="7864">
                  <c:v>-812.89300000000003</c:v>
                </c:pt>
                <c:pt idx="7865">
                  <c:v>-858.226</c:v>
                </c:pt>
                <c:pt idx="7866">
                  <c:v>-903.36099999999999</c:v>
                </c:pt>
                <c:pt idx="7867">
                  <c:v>-948.28800000000001</c:v>
                </c:pt>
                <c:pt idx="7868">
                  <c:v>-992.99699999999996</c:v>
                </c:pt>
                <c:pt idx="7869" formatCode="0.00E+00">
                  <c:v>-1037.48</c:v>
                </c:pt>
                <c:pt idx="7870" formatCode="0.00E+00">
                  <c:v>-1081.72</c:v>
                </c:pt>
                <c:pt idx="7871" formatCode="0.00E+00">
                  <c:v>-1125.72</c:v>
                </c:pt>
                <c:pt idx="7872" formatCode="0.00E+00">
                  <c:v>-1169.46</c:v>
                </c:pt>
                <c:pt idx="7873" formatCode="0.00E+00">
                  <c:v>-1212.93</c:v>
                </c:pt>
                <c:pt idx="7874" formatCode="0.00E+00">
                  <c:v>-1256.1199999999999</c:v>
                </c:pt>
                <c:pt idx="7875" formatCode="0.00E+00">
                  <c:v>-1299.04</c:v>
                </c:pt>
                <c:pt idx="7876" formatCode="0.00E+00">
                  <c:v>-1341.65</c:v>
                </c:pt>
                <c:pt idx="7877" formatCode="0.00E+00">
                  <c:v>-1383.97</c:v>
                </c:pt>
                <c:pt idx="7878" formatCode="0.00E+00">
                  <c:v>-1425.97</c:v>
                </c:pt>
                <c:pt idx="7879" formatCode="0.00E+00">
                  <c:v>-1467.65</c:v>
                </c:pt>
                <c:pt idx="7880" formatCode="0.00E+00">
                  <c:v>-1508.99</c:v>
                </c:pt>
                <c:pt idx="7881" formatCode="0.00E+00">
                  <c:v>-1550</c:v>
                </c:pt>
                <c:pt idx="7882" formatCode="0.00E+00">
                  <c:v>-1590.66</c:v>
                </c:pt>
                <c:pt idx="7883" formatCode="0.00E+00">
                  <c:v>-1630.96</c:v>
                </c:pt>
                <c:pt idx="7884" formatCode="0.00E+00">
                  <c:v>-1670.9</c:v>
                </c:pt>
                <c:pt idx="7885" formatCode="0.00E+00">
                  <c:v>-1710.46</c:v>
                </c:pt>
                <c:pt idx="7886" formatCode="0.00E+00">
                  <c:v>-1749.64</c:v>
                </c:pt>
                <c:pt idx="7887" formatCode="0.00E+00">
                  <c:v>-1788.43</c:v>
                </c:pt>
                <c:pt idx="7888" formatCode="0.00E+00">
                  <c:v>-1826.81</c:v>
                </c:pt>
                <c:pt idx="7889" formatCode="0.00E+00">
                  <c:v>-1864.79</c:v>
                </c:pt>
                <c:pt idx="7890" formatCode="0.00E+00">
                  <c:v>-1902.35</c:v>
                </c:pt>
                <c:pt idx="7891" formatCode="0.00E+00">
                  <c:v>-1939.48</c:v>
                </c:pt>
                <c:pt idx="7892" formatCode="0.00E+00">
                  <c:v>-1976.18</c:v>
                </c:pt>
                <c:pt idx="7893" formatCode="0.00E+00">
                  <c:v>-2012.45</c:v>
                </c:pt>
                <c:pt idx="7894" formatCode="0.00E+00">
                  <c:v>-2048.2600000000002</c:v>
                </c:pt>
                <c:pt idx="7895" formatCode="0.00E+00">
                  <c:v>-2083.62</c:v>
                </c:pt>
                <c:pt idx="7896" formatCode="0.00E+00">
                  <c:v>-2118.5100000000002</c:v>
                </c:pt>
                <c:pt idx="7897" formatCode="0.00E+00">
                  <c:v>-2152.9299999999998</c:v>
                </c:pt>
                <c:pt idx="7898" formatCode="0.00E+00">
                  <c:v>-2186.88</c:v>
                </c:pt>
                <c:pt idx="7899" formatCode="0.00E+00">
                  <c:v>-2220.33</c:v>
                </c:pt>
                <c:pt idx="7900" formatCode="0.00E+00">
                  <c:v>-2253.3000000000002</c:v>
                </c:pt>
                <c:pt idx="7901" formatCode="0.00E+00">
                  <c:v>-2285.7600000000002</c:v>
                </c:pt>
                <c:pt idx="7902" formatCode="0.00E+00">
                  <c:v>-2317.7199999999998</c:v>
                </c:pt>
                <c:pt idx="7903" formatCode="0.00E+00">
                  <c:v>-2349.16</c:v>
                </c:pt>
                <c:pt idx="7904" formatCode="0.00E+00">
                  <c:v>-2380.08</c:v>
                </c:pt>
                <c:pt idx="7905" formatCode="0.00E+00">
                  <c:v>-2410.4699999999998</c:v>
                </c:pt>
                <c:pt idx="7906" formatCode="0.00E+00">
                  <c:v>-2440.33</c:v>
                </c:pt>
                <c:pt idx="7907" formatCode="0.00E+00">
                  <c:v>-2469.66</c:v>
                </c:pt>
                <c:pt idx="7908" formatCode="0.00E+00">
                  <c:v>-2498.4299999999998</c:v>
                </c:pt>
                <c:pt idx="7909" formatCode="0.00E+00">
                  <c:v>-2526.65</c:v>
                </c:pt>
                <c:pt idx="7910" formatCode="0.00E+00">
                  <c:v>-2554.31</c:v>
                </c:pt>
                <c:pt idx="7911" formatCode="0.00E+00">
                  <c:v>-2581.41</c:v>
                </c:pt>
                <c:pt idx="7912" formatCode="0.00E+00">
                  <c:v>-2607.94</c:v>
                </c:pt>
                <c:pt idx="7913" formatCode="0.00E+00">
                  <c:v>-2633.89</c:v>
                </c:pt>
                <c:pt idx="7914" formatCode="0.00E+00">
                  <c:v>-2659.26</c:v>
                </c:pt>
                <c:pt idx="7915" formatCode="0.00E+00">
                  <c:v>-2684.04</c:v>
                </c:pt>
                <c:pt idx="7916" formatCode="0.00E+00">
                  <c:v>-2708.23</c:v>
                </c:pt>
                <c:pt idx="7917" formatCode="0.00E+00">
                  <c:v>-2731.83</c:v>
                </c:pt>
                <c:pt idx="7918" formatCode="0.00E+00">
                  <c:v>-2754.82</c:v>
                </c:pt>
                <c:pt idx="7919" formatCode="0.00E+00">
                  <c:v>-2777.2</c:v>
                </c:pt>
                <c:pt idx="7920" formatCode="0.00E+00">
                  <c:v>-2798.97</c:v>
                </c:pt>
                <c:pt idx="7921" formatCode="0.00E+00">
                  <c:v>-2820.13</c:v>
                </c:pt>
                <c:pt idx="7922" formatCode="0.00E+00">
                  <c:v>-2840.66</c:v>
                </c:pt>
                <c:pt idx="7923" formatCode="0.00E+00">
                  <c:v>-2860.57</c:v>
                </c:pt>
                <c:pt idx="7924" formatCode="0.00E+00">
                  <c:v>-2879.85</c:v>
                </c:pt>
                <c:pt idx="7925" formatCode="0.00E+00">
                  <c:v>-2898.5</c:v>
                </c:pt>
                <c:pt idx="7926" formatCode="0.00E+00">
                  <c:v>-2916.5</c:v>
                </c:pt>
                <c:pt idx="7927" formatCode="0.00E+00">
                  <c:v>-2933.87</c:v>
                </c:pt>
                <c:pt idx="7928" formatCode="0.00E+00">
                  <c:v>-2950.59</c:v>
                </c:pt>
                <c:pt idx="7929" formatCode="0.00E+00">
                  <c:v>-2966.67</c:v>
                </c:pt>
                <c:pt idx="7930" formatCode="0.00E+00">
                  <c:v>-2982.09</c:v>
                </c:pt>
                <c:pt idx="7931" formatCode="0.00E+00">
                  <c:v>-2996.85</c:v>
                </c:pt>
                <c:pt idx="7932" formatCode="0.00E+00">
                  <c:v>-3010.96</c:v>
                </c:pt>
                <c:pt idx="7933" formatCode="0.00E+00">
                  <c:v>-3024.41</c:v>
                </c:pt>
                <c:pt idx="7934" formatCode="0.00E+00">
                  <c:v>-3037.19</c:v>
                </c:pt>
                <c:pt idx="7935" formatCode="0.00E+00">
                  <c:v>-3049.31</c:v>
                </c:pt>
                <c:pt idx="7936" formatCode="0.00E+00">
                  <c:v>-3060.75</c:v>
                </c:pt>
                <c:pt idx="7937" formatCode="0.00E+00">
                  <c:v>-3071.53</c:v>
                </c:pt>
                <c:pt idx="7938" formatCode="0.00E+00">
                  <c:v>-3081.64</c:v>
                </c:pt>
                <c:pt idx="7939" formatCode="0.00E+00">
                  <c:v>-3091.06</c:v>
                </c:pt>
                <c:pt idx="7940" formatCode="0.00E+00">
                  <c:v>-3099.82</c:v>
                </c:pt>
                <c:pt idx="7941" formatCode="0.00E+00">
                  <c:v>-3107.89</c:v>
                </c:pt>
                <c:pt idx="7942" formatCode="0.00E+00">
                  <c:v>-3115.28</c:v>
                </c:pt>
                <c:pt idx="7943" formatCode="0.00E+00">
                  <c:v>-3121.99</c:v>
                </c:pt>
                <c:pt idx="7944" formatCode="0.00E+00">
                  <c:v>-3128.01</c:v>
                </c:pt>
                <c:pt idx="7945" formatCode="0.00E+00">
                  <c:v>-3133.35</c:v>
                </c:pt>
                <c:pt idx="7946" formatCode="0.00E+00">
                  <c:v>-3138.01</c:v>
                </c:pt>
                <c:pt idx="7947" formatCode="0.00E+00">
                  <c:v>-3141.98</c:v>
                </c:pt>
                <c:pt idx="7948" formatCode="0.00E+00">
                  <c:v>-3145.26</c:v>
                </c:pt>
                <c:pt idx="7949" formatCode="0.00E+00">
                  <c:v>-3147.85</c:v>
                </c:pt>
                <c:pt idx="7950" formatCode="0.00E+00">
                  <c:v>-3149.76</c:v>
                </c:pt>
                <c:pt idx="7951" formatCode="0.00E+00">
                  <c:v>-3150.98</c:v>
                </c:pt>
                <c:pt idx="7952" formatCode="0.00E+00">
                  <c:v>-3151.51</c:v>
                </c:pt>
                <c:pt idx="7953" formatCode="0.00E+00">
                  <c:v>-3151.35</c:v>
                </c:pt>
                <c:pt idx="7954" formatCode="0.00E+00">
                  <c:v>-3150.5</c:v>
                </c:pt>
                <c:pt idx="7955" formatCode="0.00E+00">
                  <c:v>-3148.97</c:v>
                </c:pt>
                <c:pt idx="7956" formatCode="0.00E+00">
                  <c:v>-3146.75</c:v>
                </c:pt>
                <c:pt idx="7957" formatCode="0.00E+00">
                  <c:v>-3143.84</c:v>
                </c:pt>
                <c:pt idx="7958" formatCode="0.00E+00">
                  <c:v>-3140.24</c:v>
                </c:pt>
                <c:pt idx="7959" formatCode="0.00E+00">
                  <c:v>-3135.97</c:v>
                </c:pt>
                <c:pt idx="7960" formatCode="0.00E+00">
                  <c:v>-3131</c:v>
                </c:pt>
                <c:pt idx="7961" formatCode="0.00E+00">
                  <c:v>-3125.36</c:v>
                </c:pt>
                <c:pt idx="7962" formatCode="0.00E+00">
                  <c:v>-3119.03</c:v>
                </c:pt>
                <c:pt idx="7963" formatCode="0.00E+00">
                  <c:v>-3112.03</c:v>
                </c:pt>
                <c:pt idx="7964" formatCode="0.00E+00">
                  <c:v>-3104.34</c:v>
                </c:pt>
                <c:pt idx="7965" formatCode="0.00E+00">
                  <c:v>-3095.98</c:v>
                </c:pt>
                <c:pt idx="7966" formatCode="0.00E+00">
                  <c:v>-3086.95</c:v>
                </c:pt>
                <c:pt idx="7967" formatCode="0.00E+00">
                  <c:v>-3077.24</c:v>
                </c:pt>
                <c:pt idx="7968" formatCode="0.00E+00">
                  <c:v>-3066.87</c:v>
                </c:pt>
                <c:pt idx="7969" formatCode="0.00E+00">
                  <c:v>-3055.83</c:v>
                </c:pt>
                <c:pt idx="7970" formatCode="0.00E+00">
                  <c:v>-3044.12</c:v>
                </c:pt>
                <c:pt idx="7971" formatCode="0.00E+00">
                  <c:v>-3031.75</c:v>
                </c:pt>
                <c:pt idx="7972" formatCode="0.00E+00">
                  <c:v>-3018.72</c:v>
                </c:pt>
                <c:pt idx="7973" formatCode="0.00E+00">
                  <c:v>-3005.04</c:v>
                </c:pt>
                <c:pt idx="7974" formatCode="0.00E+00">
                  <c:v>-2990.7</c:v>
                </c:pt>
                <c:pt idx="7975" formatCode="0.00E+00">
                  <c:v>-2975.72</c:v>
                </c:pt>
                <c:pt idx="7976" formatCode="0.00E+00">
                  <c:v>-2960.09</c:v>
                </c:pt>
                <c:pt idx="7977" formatCode="0.00E+00">
                  <c:v>-2943.81</c:v>
                </c:pt>
                <c:pt idx="7978" formatCode="0.00E+00">
                  <c:v>-2926.9</c:v>
                </c:pt>
                <c:pt idx="7979" formatCode="0.00E+00">
                  <c:v>-2909.35</c:v>
                </c:pt>
                <c:pt idx="7980" formatCode="0.00E+00">
                  <c:v>-2891.17</c:v>
                </c:pt>
                <c:pt idx="7981" formatCode="0.00E+00">
                  <c:v>-2872.37</c:v>
                </c:pt>
                <c:pt idx="7982" formatCode="0.00E+00">
                  <c:v>-2852.94</c:v>
                </c:pt>
                <c:pt idx="7983" formatCode="0.00E+00">
                  <c:v>-2832.89</c:v>
                </c:pt>
                <c:pt idx="7984" formatCode="0.00E+00">
                  <c:v>-2812.23</c:v>
                </c:pt>
                <c:pt idx="7985" formatCode="0.00E+00">
                  <c:v>-2790.96</c:v>
                </c:pt>
                <c:pt idx="7986" formatCode="0.00E+00">
                  <c:v>-2769.09</c:v>
                </c:pt>
                <c:pt idx="7987" formatCode="0.00E+00">
                  <c:v>-2746.62</c:v>
                </c:pt>
                <c:pt idx="7988" formatCode="0.00E+00">
                  <c:v>-2723.55</c:v>
                </c:pt>
                <c:pt idx="7989" formatCode="0.00E+00">
                  <c:v>-2699.89</c:v>
                </c:pt>
                <c:pt idx="7990" formatCode="0.00E+00">
                  <c:v>-2675.65</c:v>
                </c:pt>
                <c:pt idx="7991" formatCode="0.00E+00">
                  <c:v>-2650.84</c:v>
                </c:pt>
                <c:pt idx="7992" formatCode="0.00E+00">
                  <c:v>-2625.45</c:v>
                </c:pt>
                <c:pt idx="7993" formatCode="0.00E+00">
                  <c:v>-2599.4899999999998</c:v>
                </c:pt>
                <c:pt idx="7994" formatCode="0.00E+00">
                  <c:v>-2572.9699999999998</c:v>
                </c:pt>
                <c:pt idx="7995" formatCode="0.00E+00">
                  <c:v>-2545.9</c:v>
                </c:pt>
                <c:pt idx="7996" formatCode="0.00E+00">
                  <c:v>-2518.27</c:v>
                </c:pt>
                <c:pt idx="7997" formatCode="0.00E+00">
                  <c:v>-2490.11</c:v>
                </c:pt>
                <c:pt idx="7998" formatCode="0.00E+00">
                  <c:v>-2461.4</c:v>
                </c:pt>
                <c:pt idx="7999" formatCode="0.00E+00">
                  <c:v>-2432.17</c:v>
                </c:pt>
                <c:pt idx="8000" formatCode="0.00E+00">
                  <c:v>-2402.41</c:v>
                </c:pt>
                <c:pt idx="8001" formatCode="0.00E+00">
                  <c:v>-2372.14</c:v>
                </c:pt>
                <c:pt idx="8002" formatCode="0.00E+00">
                  <c:v>-2341.35</c:v>
                </c:pt>
                <c:pt idx="8003" formatCode="0.00E+00">
                  <c:v>-2310.0700000000002</c:v>
                </c:pt>
                <c:pt idx="8004" formatCode="0.00E+00">
                  <c:v>-2278.2800000000002</c:v>
                </c:pt>
                <c:pt idx="8005" formatCode="0.00E+00">
                  <c:v>-2246.0100000000002</c:v>
                </c:pt>
                <c:pt idx="8006" formatCode="0.00E+00">
                  <c:v>-2213.25</c:v>
                </c:pt>
                <c:pt idx="8007" formatCode="0.00E+00">
                  <c:v>-2180.02</c:v>
                </c:pt>
                <c:pt idx="8008" formatCode="0.00E+00">
                  <c:v>-2146.3200000000002</c:v>
                </c:pt>
                <c:pt idx="8009" formatCode="0.00E+00">
                  <c:v>-2112.16</c:v>
                </c:pt>
                <c:pt idx="8010" formatCode="0.00E+00">
                  <c:v>-2077.5500000000002</c:v>
                </c:pt>
                <c:pt idx="8011" formatCode="0.00E+00">
                  <c:v>-2042.49</c:v>
                </c:pt>
                <c:pt idx="8012" formatCode="0.00E+00">
                  <c:v>-2007</c:v>
                </c:pt>
                <c:pt idx="8013" formatCode="0.00E+00">
                  <c:v>-1971.07</c:v>
                </c:pt>
                <c:pt idx="8014" formatCode="0.00E+00">
                  <c:v>-1934.73</c:v>
                </c:pt>
                <c:pt idx="8015" formatCode="0.00E+00">
                  <c:v>-1897.97</c:v>
                </c:pt>
                <c:pt idx="8016" formatCode="0.00E+00">
                  <c:v>-1860.8</c:v>
                </c:pt>
                <c:pt idx="8017" formatCode="0.00E+00">
                  <c:v>-1823.24</c:v>
                </c:pt>
                <c:pt idx="8018" formatCode="0.00E+00">
                  <c:v>-1785.29</c:v>
                </c:pt>
                <c:pt idx="8019" formatCode="0.00E+00">
                  <c:v>-1746.96</c:v>
                </c:pt>
                <c:pt idx="8020" formatCode="0.00E+00">
                  <c:v>-1708.26</c:v>
                </c:pt>
                <c:pt idx="8021" formatCode="0.00E+00">
                  <c:v>-1669.19</c:v>
                </c:pt>
                <c:pt idx="8022" formatCode="0.00E+00">
                  <c:v>-1629.77</c:v>
                </c:pt>
                <c:pt idx="8023" formatCode="0.00E+00">
                  <c:v>-1590.01</c:v>
                </c:pt>
                <c:pt idx="8024" formatCode="0.00E+00">
                  <c:v>-1549.9</c:v>
                </c:pt>
                <c:pt idx="8025" formatCode="0.00E+00">
                  <c:v>-1509.47</c:v>
                </c:pt>
                <c:pt idx="8026" formatCode="0.00E+00">
                  <c:v>-1468.72</c:v>
                </c:pt>
                <c:pt idx="8027" formatCode="0.00E+00">
                  <c:v>-1427.66</c:v>
                </c:pt>
                <c:pt idx="8028" formatCode="0.00E+00">
                  <c:v>-1386.29</c:v>
                </c:pt>
                <c:pt idx="8029" formatCode="0.00E+00">
                  <c:v>-1344.64</c:v>
                </c:pt>
                <c:pt idx="8030" formatCode="0.00E+00">
                  <c:v>-1302.7</c:v>
                </c:pt>
                <c:pt idx="8031" formatCode="0.00E+00">
                  <c:v>-1260.49</c:v>
                </c:pt>
                <c:pt idx="8032" formatCode="0.00E+00">
                  <c:v>-1218.01</c:v>
                </c:pt>
                <c:pt idx="8033" formatCode="0.00E+00">
                  <c:v>-1175.28</c:v>
                </c:pt>
                <c:pt idx="8034" formatCode="0.00E+00">
                  <c:v>-1132.3</c:v>
                </c:pt>
                <c:pt idx="8035" formatCode="0.00E+00">
                  <c:v>-1089.0899999999999</c:v>
                </c:pt>
                <c:pt idx="8036" formatCode="0.00E+00">
                  <c:v>-1045.6500000000001</c:v>
                </c:pt>
                <c:pt idx="8037" formatCode="0.00E+00">
                  <c:v>-1001.99</c:v>
                </c:pt>
                <c:pt idx="8038">
                  <c:v>-958.125</c:v>
                </c:pt>
                <c:pt idx="8039">
                  <c:v>-914.06100000000004</c:v>
                </c:pt>
                <c:pt idx="8040">
                  <c:v>-869.80799999999999</c:v>
                </c:pt>
                <c:pt idx="8041">
                  <c:v>-825.37699999999995</c:v>
                </c:pt>
                <c:pt idx="8042">
                  <c:v>-780.77599999999995</c:v>
                </c:pt>
                <c:pt idx="8043">
                  <c:v>-736.01599999999996</c:v>
                </c:pt>
                <c:pt idx="8044">
                  <c:v>-691.10699999999997</c:v>
                </c:pt>
                <c:pt idx="8045">
                  <c:v>-646.05899999999997</c:v>
                </c:pt>
                <c:pt idx="8046">
                  <c:v>-600.88099999999997</c:v>
                </c:pt>
                <c:pt idx="8047">
                  <c:v>-555.58299999999997</c:v>
                </c:pt>
                <c:pt idx="8048">
                  <c:v>-510.17599999999999</c:v>
                </c:pt>
                <c:pt idx="8049">
                  <c:v>-464.66899999999998</c:v>
                </c:pt>
                <c:pt idx="8050">
                  <c:v>-419.072</c:v>
                </c:pt>
                <c:pt idx="8051">
                  <c:v>-373.39499999999998</c:v>
                </c:pt>
                <c:pt idx="8052">
                  <c:v>-327.64800000000002</c:v>
                </c:pt>
                <c:pt idx="8053">
                  <c:v>-281.84199999999998</c:v>
                </c:pt>
                <c:pt idx="8054">
                  <c:v>-235.98599999999999</c:v>
                </c:pt>
                <c:pt idx="8055">
                  <c:v>-190.089</c:v>
                </c:pt>
                <c:pt idx="8056">
                  <c:v>-144.16300000000001</c:v>
                </c:pt>
                <c:pt idx="8057">
                  <c:v>-98.217799999999997</c:v>
                </c:pt>
                <c:pt idx="8058">
                  <c:v>-52.262500000000003</c:v>
                </c:pt>
                <c:pt idx="8059">
                  <c:v>-6.3077800000000002</c:v>
                </c:pt>
                <c:pt idx="8060">
                  <c:v>39.636499999999998</c:v>
                </c:pt>
                <c:pt idx="8061">
                  <c:v>85.560199999999995</c:v>
                </c:pt>
                <c:pt idx="8062">
                  <c:v>131.453</c:v>
                </c:pt>
                <c:pt idx="8063">
                  <c:v>177.30600000000001</c:v>
                </c:pt>
                <c:pt idx="8064">
                  <c:v>223.107</c:v>
                </c:pt>
                <c:pt idx="8065">
                  <c:v>268.84800000000001</c:v>
                </c:pt>
                <c:pt idx="8066">
                  <c:v>314.51900000000001</c:v>
                </c:pt>
                <c:pt idx="8067">
                  <c:v>360.10899999999998</c:v>
                </c:pt>
                <c:pt idx="8068">
                  <c:v>405.60899999999998</c:v>
                </c:pt>
                <c:pt idx="8069">
                  <c:v>451.00799999999998</c:v>
                </c:pt>
                <c:pt idx="8070">
                  <c:v>496.29599999999999</c:v>
                </c:pt>
                <c:pt idx="8071">
                  <c:v>541.46500000000003</c:v>
                </c:pt>
                <c:pt idx="8072">
                  <c:v>586.50300000000004</c:v>
                </c:pt>
                <c:pt idx="8073">
                  <c:v>631.40099999999995</c:v>
                </c:pt>
                <c:pt idx="8074">
                  <c:v>676.15</c:v>
                </c:pt>
                <c:pt idx="8075">
                  <c:v>720.74</c:v>
                </c:pt>
                <c:pt idx="8076">
                  <c:v>765.16099999999994</c:v>
                </c:pt>
                <c:pt idx="8077">
                  <c:v>809.40300000000002</c:v>
                </c:pt>
                <c:pt idx="8078">
                  <c:v>853.45699999999999</c:v>
                </c:pt>
                <c:pt idx="8079">
                  <c:v>897.31200000000001</c:v>
                </c:pt>
                <c:pt idx="8080">
                  <c:v>940.96</c:v>
                </c:pt>
                <c:pt idx="8081">
                  <c:v>984.39200000000005</c:v>
                </c:pt>
                <c:pt idx="8082" formatCode="0.00E+00">
                  <c:v>1027.5999999999999</c:v>
                </c:pt>
                <c:pt idx="8083" formatCode="0.00E+00">
                  <c:v>1070.57</c:v>
                </c:pt>
                <c:pt idx="8084" formatCode="0.00E+00">
                  <c:v>1113.29</c:v>
                </c:pt>
                <c:pt idx="8085" formatCode="0.00E+00">
                  <c:v>1155.76</c:v>
                </c:pt>
                <c:pt idx="8086" formatCode="0.00E+00">
                  <c:v>1197.97</c:v>
                </c:pt>
                <c:pt idx="8087" formatCode="0.00E+00">
                  <c:v>1239.9000000000001</c:v>
                </c:pt>
                <c:pt idx="8088" formatCode="0.00E+00">
                  <c:v>1281.55</c:v>
                </c:pt>
                <c:pt idx="8089" formatCode="0.00E+00">
                  <c:v>1322.91</c:v>
                </c:pt>
                <c:pt idx="8090" formatCode="0.00E+00">
                  <c:v>1363.97</c:v>
                </c:pt>
                <c:pt idx="8091" formatCode="0.00E+00">
                  <c:v>1404.72</c:v>
                </c:pt>
                <c:pt idx="8092" formatCode="0.00E+00">
                  <c:v>1445.16</c:v>
                </c:pt>
                <c:pt idx="8093" formatCode="0.00E+00">
                  <c:v>1485.26</c:v>
                </c:pt>
                <c:pt idx="8094" formatCode="0.00E+00">
                  <c:v>1525.04</c:v>
                </c:pt>
                <c:pt idx="8095" formatCode="0.00E+00">
                  <c:v>1564.46</c:v>
                </c:pt>
                <c:pt idx="8096" formatCode="0.00E+00">
                  <c:v>1603.54</c:v>
                </c:pt>
                <c:pt idx="8097" formatCode="0.00E+00">
                  <c:v>1642.26</c:v>
                </c:pt>
                <c:pt idx="8098" formatCode="0.00E+00">
                  <c:v>1680.6</c:v>
                </c:pt>
                <c:pt idx="8099" formatCode="0.00E+00">
                  <c:v>1718.57</c:v>
                </c:pt>
                <c:pt idx="8100" formatCode="0.00E+00">
                  <c:v>1756.16</c:v>
                </c:pt>
                <c:pt idx="8101" formatCode="0.00E+00">
                  <c:v>1793.35</c:v>
                </c:pt>
                <c:pt idx="8102" formatCode="0.00E+00">
                  <c:v>1830.13</c:v>
                </c:pt>
                <c:pt idx="8103" formatCode="0.00E+00">
                  <c:v>1866.51</c:v>
                </c:pt>
                <c:pt idx="8104" formatCode="0.00E+00">
                  <c:v>1902.47</c:v>
                </c:pt>
                <c:pt idx="8105" formatCode="0.00E+00">
                  <c:v>1938.01</c:v>
                </c:pt>
                <c:pt idx="8106" formatCode="0.00E+00">
                  <c:v>1973.11</c:v>
                </c:pt>
                <c:pt idx="8107" formatCode="0.00E+00">
                  <c:v>2007.77</c:v>
                </c:pt>
                <c:pt idx="8108" formatCode="0.00E+00">
                  <c:v>2041.99</c:v>
                </c:pt>
                <c:pt idx="8109" formatCode="0.00E+00">
                  <c:v>2075.75</c:v>
                </c:pt>
                <c:pt idx="8110" formatCode="0.00E+00">
                  <c:v>2109.04</c:v>
                </c:pt>
                <c:pt idx="8111" formatCode="0.00E+00">
                  <c:v>2141.86</c:v>
                </c:pt>
                <c:pt idx="8112" formatCode="0.00E+00">
                  <c:v>2174.21</c:v>
                </c:pt>
                <c:pt idx="8113" formatCode="0.00E+00">
                  <c:v>2206.08</c:v>
                </c:pt>
                <c:pt idx="8114" formatCode="0.00E+00">
                  <c:v>2237.4499999999998</c:v>
                </c:pt>
                <c:pt idx="8115" formatCode="0.00E+00">
                  <c:v>2268.33</c:v>
                </c:pt>
                <c:pt idx="8116" formatCode="0.00E+00">
                  <c:v>2298.6999999999998</c:v>
                </c:pt>
                <c:pt idx="8117" formatCode="0.00E+00">
                  <c:v>2328.5700000000002</c:v>
                </c:pt>
                <c:pt idx="8118" formatCode="0.00E+00">
                  <c:v>2357.91</c:v>
                </c:pt>
                <c:pt idx="8119" formatCode="0.00E+00">
                  <c:v>2386.73</c:v>
                </c:pt>
                <c:pt idx="8120" formatCode="0.00E+00">
                  <c:v>2415.0300000000002</c:v>
                </c:pt>
                <c:pt idx="8121" formatCode="0.00E+00">
                  <c:v>2442.7800000000002</c:v>
                </c:pt>
                <c:pt idx="8122" formatCode="0.00E+00">
                  <c:v>2470</c:v>
                </c:pt>
                <c:pt idx="8123" formatCode="0.00E+00">
                  <c:v>2496.67</c:v>
                </c:pt>
                <c:pt idx="8124" formatCode="0.00E+00">
                  <c:v>2522.79</c:v>
                </c:pt>
                <c:pt idx="8125" formatCode="0.00E+00">
                  <c:v>2548.34</c:v>
                </c:pt>
                <c:pt idx="8126" formatCode="0.00E+00">
                  <c:v>2573.33</c:v>
                </c:pt>
                <c:pt idx="8127" formatCode="0.00E+00">
                  <c:v>2597.7600000000002</c:v>
                </c:pt>
                <c:pt idx="8128" formatCode="0.00E+00">
                  <c:v>2621.61</c:v>
                </c:pt>
                <c:pt idx="8129" formatCode="0.00E+00">
                  <c:v>2644.88</c:v>
                </c:pt>
                <c:pt idx="8130" formatCode="0.00E+00">
                  <c:v>2667.56</c:v>
                </c:pt>
                <c:pt idx="8131" formatCode="0.00E+00">
                  <c:v>2689.66</c:v>
                </c:pt>
                <c:pt idx="8132" formatCode="0.00E+00">
                  <c:v>2711.16</c:v>
                </c:pt>
                <c:pt idx="8133" formatCode="0.00E+00">
                  <c:v>2732.06</c:v>
                </c:pt>
                <c:pt idx="8134" formatCode="0.00E+00">
                  <c:v>2752.36</c:v>
                </c:pt>
                <c:pt idx="8135" formatCode="0.00E+00">
                  <c:v>2772.06</c:v>
                </c:pt>
                <c:pt idx="8136" formatCode="0.00E+00">
                  <c:v>2791.14</c:v>
                </c:pt>
                <c:pt idx="8137" formatCode="0.00E+00">
                  <c:v>2809.6</c:v>
                </c:pt>
                <c:pt idx="8138" formatCode="0.00E+00">
                  <c:v>2827.45</c:v>
                </c:pt>
                <c:pt idx="8139" formatCode="0.00E+00">
                  <c:v>2844.68</c:v>
                </c:pt>
                <c:pt idx="8140" formatCode="0.00E+00">
                  <c:v>2861.27</c:v>
                </c:pt>
                <c:pt idx="8141" formatCode="0.00E+00">
                  <c:v>2877.24</c:v>
                </c:pt>
                <c:pt idx="8142" formatCode="0.00E+00">
                  <c:v>2892.57</c:v>
                </c:pt>
                <c:pt idx="8143" formatCode="0.00E+00">
                  <c:v>2907.27</c:v>
                </c:pt>
                <c:pt idx="8144" formatCode="0.00E+00">
                  <c:v>2921.32</c:v>
                </c:pt>
                <c:pt idx="8145" formatCode="0.00E+00">
                  <c:v>2934.74</c:v>
                </c:pt>
                <c:pt idx="8146" formatCode="0.00E+00">
                  <c:v>2947.5</c:v>
                </c:pt>
                <c:pt idx="8147" formatCode="0.00E+00">
                  <c:v>2959.62</c:v>
                </c:pt>
                <c:pt idx="8148" formatCode="0.00E+00">
                  <c:v>2971.09</c:v>
                </c:pt>
                <c:pt idx="8149" formatCode="0.00E+00">
                  <c:v>2981.91</c:v>
                </c:pt>
                <c:pt idx="8150" formatCode="0.00E+00">
                  <c:v>2992.07</c:v>
                </c:pt>
                <c:pt idx="8151" formatCode="0.00E+00">
                  <c:v>3001.57</c:v>
                </c:pt>
                <c:pt idx="8152" formatCode="0.00E+00">
                  <c:v>3010.42</c:v>
                </c:pt>
                <c:pt idx="8153" formatCode="0.00E+00">
                  <c:v>3018.6</c:v>
                </c:pt>
                <c:pt idx="8154" formatCode="0.00E+00">
                  <c:v>3026.12</c:v>
                </c:pt>
                <c:pt idx="8155" formatCode="0.00E+00">
                  <c:v>3032.98</c:v>
                </c:pt>
                <c:pt idx="8156" formatCode="0.00E+00">
                  <c:v>3039.17</c:v>
                </c:pt>
                <c:pt idx="8157" formatCode="0.00E+00">
                  <c:v>3044.7</c:v>
                </c:pt>
                <c:pt idx="8158" formatCode="0.00E+00">
                  <c:v>3049.55</c:v>
                </c:pt>
                <c:pt idx="8159" formatCode="0.00E+00">
                  <c:v>3053.74</c:v>
                </c:pt>
                <c:pt idx="8160" formatCode="0.00E+00">
                  <c:v>3057.26</c:v>
                </c:pt>
                <c:pt idx="8161" formatCode="0.00E+00">
                  <c:v>3060.11</c:v>
                </c:pt>
                <c:pt idx="8162" formatCode="0.00E+00">
                  <c:v>3062.29</c:v>
                </c:pt>
                <c:pt idx="8163" formatCode="0.00E+00">
                  <c:v>3063.8</c:v>
                </c:pt>
                <c:pt idx="8164" formatCode="0.00E+00">
                  <c:v>3064.64</c:v>
                </c:pt>
                <c:pt idx="8165" formatCode="0.00E+00">
                  <c:v>3064.81</c:v>
                </c:pt>
                <c:pt idx="8166" formatCode="0.00E+00">
                  <c:v>3064.31</c:v>
                </c:pt>
                <c:pt idx="8167" formatCode="0.00E+00">
                  <c:v>3063.13</c:v>
                </c:pt>
                <c:pt idx="8168" formatCode="0.00E+00">
                  <c:v>3061.29</c:v>
                </c:pt>
                <c:pt idx="8169" formatCode="0.00E+00">
                  <c:v>3058.78</c:v>
                </c:pt>
                <c:pt idx="8170" formatCode="0.00E+00">
                  <c:v>3055.6</c:v>
                </c:pt>
                <c:pt idx="8171" formatCode="0.00E+00">
                  <c:v>3051.75</c:v>
                </c:pt>
                <c:pt idx="8172" formatCode="0.00E+00">
                  <c:v>3047.23</c:v>
                </c:pt>
                <c:pt idx="8173" formatCode="0.00E+00">
                  <c:v>3042.05</c:v>
                </c:pt>
                <c:pt idx="8174" formatCode="0.00E+00">
                  <c:v>3036.2</c:v>
                </c:pt>
                <c:pt idx="8175" formatCode="0.00E+00">
                  <c:v>3029.7</c:v>
                </c:pt>
                <c:pt idx="8176" formatCode="0.00E+00">
                  <c:v>3022.53</c:v>
                </c:pt>
                <c:pt idx="8177" formatCode="0.00E+00">
                  <c:v>3014.7</c:v>
                </c:pt>
                <c:pt idx="8178" formatCode="0.00E+00">
                  <c:v>3006.21</c:v>
                </c:pt>
                <c:pt idx="8179" formatCode="0.00E+00">
                  <c:v>2997.06</c:v>
                </c:pt>
                <c:pt idx="8180" formatCode="0.00E+00">
                  <c:v>2987.27</c:v>
                </c:pt>
                <c:pt idx="8181" formatCode="0.00E+00">
                  <c:v>2976.82</c:v>
                </c:pt>
                <c:pt idx="8182" formatCode="0.00E+00">
                  <c:v>2965.72</c:v>
                </c:pt>
                <c:pt idx="8183" formatCode="0.00E+00">
                  <c:v>2953.98</c:v>
                </c:pt>
                <c:pt idx="8184" formatCode="0.00E+00">
                  <c:v>2941.59</c:v>
                </c:pt>
                <c:pt idx="8185" formatCode="0.00E+00">
                  <c:v>2928.57</c:v>
                </c:pt>
                <c:pt idx="8186" formatCode="0.00E+00">
                  <c:v>2914.9</c:v>
                </c:pt>
                <c:pt idx="8187" formatCode="0.00E+00">
                  <c:v>2900.6</c:v>
                </c:pt>
                <c:pt idx="8188" formatCode="0.00E+00">
                  <c:v>2885.67</c:v>
                </c:pt>
                <c:pt idx="8189" formatCode="0.00E+00">
                  <c:v>2870.11</c:v>
                </c:pt>
                <c:pt idx="8190" formatCode="0.00E+00">
                  <c:v>2853.93</c:v>
                </c:pt>
                <c:pt idx="8191" formatCode="0.00E+00">
                  <c:v>2837.13</c:v>
                </c:pt>
                <c:pt idx="8192" formatCode="0.00E+00">
                  <c:v>2819.71</c:v>
                </c:pt>
                <c:pt idx="8193" formatCode="0.00E+00">
                  <c:v>2801.68</c:v>
                </c:pt>
                <c:pt idx="8194" formatCode="0.00E+00">
                  <c:v>2783.04</c:v>
                </c:pt>
                <c:pt idx="8195" formatCode="0.00E+00">
                  <c:v>2763.79</c:v>
                </c:pt>
                <c:pt idx="8196" formatCode="0.00E+00">
                  <c:v>2743.95</c:v>
                </c:pt>
                <c:pt idx="8197" formatCode="0.00E+00">
                  <c:v>2723.51</c:v>
                </c:pt>
                <c:pt idx="8198" formatCode="0.00E+00">
                  <c:v>2702.48</c:v>
                </c:pt>
                <c:pt idx="8199" formatCode="0.00E+00">
                  <c:v>2680.86</c:v>
                </c:pt>
                <c:pt idx="8200" formatCode="0.00E+00">
                  <c:v>2658.66</c:v>
                </c:pt>
                <c:pt idx="8201" formatCode="0.00E+00">
                  <c:v>2635.89</c:v>
                </c:pt>
                <c:pt idx="8202" formatCode="0.00E+00">
                  <c:v>2612.54</c:v>
                </c:pt>
                <c:pt idx="8203" formatCode="0.00E+00">
                  <c:v>2588.63</c:v>
                </c:pt>
                <c:pt idx="8204" formatCode="0.00E+00">
                  <c:v>2564.16</c:v>
                </c:pt>
                <c:pt idx="8205" formatCode="0.00E+00">
                  <c:v>2539.13</c:v>
                </c:pt>
                <c:pt idx="8206" formatCode="0.00E+00">
                  <c:v>2513.5500000000002</c:v>
                </c:pt>
                <c:pt idx="8207" formatCode="0.00E+00">
                  <c:v>2487.4299999999998</c:v>
                </c:pt>
                <c:pt idx="8208" formatCode="0.00E+00">
                  <c:v>2460.7800000000002</c:v>
                </c:pt>
                <c:pt idx="8209" formatCode="0.00E+00">
                  <c:v>2433.59</c:v>
                </c:pt>
                <c:pt idx="8210" formatCode="0.00E+00">
                  <c:v>2405.87</c:v>
                </c:pt>
                <c:pt idx="8211" formatCode="0.00E+00">
                  <c:v>2377.64</c:v>
                </c:pt>
                <c:pt idx="8212" formatCode="0.00E+00">
                  <c:v>2348.89</c:v>
                </c:pt>
                <c:pt idx="8213" formatCode="0.00E+00">
                  <c:v>2319.63</c:v>
                </c:pt>
                <c:pt idx="8214" formatCode="0.00E+00">
                  <c:v>2289.88</c:v>
                </c:pt>
                <c:pt idx="8215" formatCode="0.00E+00">
                  <c:v>2259.63</c:v>
                </c:pt>
                <c:pt idx="8216" formatCode="0.00E+00">
                  <c:v>2228.89</c:v>
                </c:pt>
                <c:pt idx="8217" formatCode="0.00E+00">
                  <c:v>2197.6799999999998</c:v>
                </c:pt>
                <c:pt idx="8218" formatCode="0.00E+00">
                  <c:v>2165.9899999999998</c:v>
                </c:pt>
                <c:pt idx="8219" formatCode="0.00E+00">
                  <c:v>2133.84</c:v>
                </c:pt>
                <c:pt idx="8220" formatCode="0.00E+00">
                  <c:v>2101.2199999999998</c:v>
                </c:pt>
                <c:pt idx="8221" formatCode="0.00E+00">
                  <c:v>2068.16</c:v>
                </c:pt>
                <c:pt idx="8222" formatCode="0.00E+00">
                  <c:v>2034.65</c:v>
                </c:pt>
                <c:pt idx="8223" formatCode="0.00E+00">
                  <c:v>2000.7</c:v>
                </c:pt>
                <c:pt idx="8224" formatCode="0.00E+00">
                  <c:v>1966.32</c:v>
                </c:pt>
                <c:pt idx="8225" formatCode="0.00E+00">
                  <c:v>1931.53</c:v>
                </c:pt>
                <c:pt idx="8226" formatCode="0.00E+00">
                  <c:v>1896.32</c:v>
                </c:pt>
                <c:pt idx="8227" formatCode="0.00E+00">
                  <c:v>1860.7</c:v>
                </c:pt>
                <c:pt idx="8228" formatCode="0.00E+00">
                  <c:v>1824.68</c:v>
                </c:pt>
                <c:pt idx="8229" formatCode="0.00E+00">
                  <c:v>1788.28</c:v>
                </c:pt>
                <c:pt idx="8230" formatCode="0.00E+00">
                  <c:v>1751.49</c:v>
                </c:pt>
                <c:pt idx="8231" formatCode="0.00E+00">
                  <c:v>1714.33</c:v>
                </c:pt>
                <c:pt idx="8232" formatCode="0.00E+00">
                  <c:v>1676.8</c:v>
                </c:pt>
                <c:pt idx="8233" formatCode="0.00E+00">
                  <c:v>1638.91</c:v>
                </c:pt>
                <c:pt idx="8234" formatCode="0.00E+00">
                  <c:v>1600.68</c:v>
                </c:pt>
                <c:pt idx="8235" formatCode="0.00E+00">
                  <c:v>1562.1</c:v>
                </c:pt>
                <c:pt idx="8236" formatCode="0.00E+00">
                  <c:v>1523.2</c:v>
                </c:pt>
                <c:pt idx="8237" formatCode="0.00E+00">
                  <c:v>1483.97</c:v>
                </c:pt>
                <c:pt idx="8238" formatCode="0.00E+00">
                  <c:v>1444.42</c:v>
                </c:pt>
                <c:pt idx="8239" formatCode="0.00E+00">
                  <c:v>1404.57</c:v>
                </c:pt>
                <c:pt idx="8240" formatCode="0.00E+00">
                  <c:v>1364.42</c:v>
                </c:pt>
                <c:pt idx="8241" formatCode="0.00E+00">
                  <c:v>1323.98</c:v>
                </c:pt>
                <c:pt idx="8242" formatCode="0.00E+00">
                  <c:v>1283.27</c:v>
                </c:pt>
                <c:pt idx="8243" formatCode="0.00E+00">
                  <c:v>1242.28</c:v>
                </c:pt>
                <c:pt idx="8244" formatCode="0.00E+00">
                  <c:v>1201.03</c:v>
                </c:pt>
                <c:pt idx="8245" formatCode="0.00E+00">
                  <c:v>1159.53</c:v>
                </c:pt>
                <c:pt idx="8246" formatCode="0.00E+00">
                  <c:v>1117.78</c:v>
                </c:pt>
                <c:pt idx="8247" formatCode="0.00E+00">
                  <c:v>1075.81</c:v>
                </c:pt>
                <c:pt idx="8248" formatCode="0.00E+00">
                  <c:v>1033.5999999999999</c:v>
                </c:pt>
                <c:pt idx="8249">
                  <c:v>991.18499999999995</c:v>
                </c:pt>
                <c:pt idx="8250">
                  <c:v>948.56</c:v>
                </c:pt>
                <c:pt idx="8251">
                  <c:v>905.73800000000006</c:v>
                </c:pt>
                <c:pt idx="8252">
                  <c:v>862.72900000000004</c:v>
                </c:pt>
                <c:pt idx="8253">
                  <c:v>819.54100000000005</c:v>
                </c:pt>
                <c:pt idx="8254">
                  <c:v>776.18600000000004</c:v>
                </c:pt>
                <c:pt idx="8255">
                  <c:v>732.67100000000005</c:v>
                </c:pt>
                <c:pt idx="8256">
                  <c:v>689.00699999999995</c:v>
                </c:pt>
                <c:pt idx="8257">
                  <c:v>645.20399999999995</c:v>
                </c:pt>
                <c:pt idx="8258">
                  <c:v>601.27099999999996</c:v>
                </c:pt>
                <c:pt idx="8259">
                  <c:v>557.21699999999998</c:v>
                </c:pt>
                <c:pt idx="8260">
                  <c:v>513.053</c:v>
                </c:pt>
                <c:pt idx="8261">
                  <c:v>468.78699999999998</c:v>
                </c:pt>
                <c:pt idx="8262">
                  <c:v>424.43</c:v>
                </c:pt>
                <c:pt idx="8263">
                  <c:v>379.99200000000002</c:v>
                </c:pt>
                <c:pt idx="8264">
                  <c:v>335.48200000000003</c:v>
                </c:pt>
                <c:pt idx="8265">
                  <c:v>290.91000000000003</c:v>
                </c:pt>
                <c:pt idx="8266">
                  <c:v>246.286</c:v>
                </c:pt>
                <c:pt idx="8267">
                  <c:v>201.619</c:v>
                </c:pt>
                <c:pt idx="8268">
                  <c:v>156.91999999999999</c:v>
                </c:pt>
                <c:pt idx="8269">
                  <c:v>112.197</c:v>
                </c:pt>
                <c:pt idx="8270">
                  <c:v>67.461799999999997</c:v>
                </c:pt>
                <c:pt idx="8271">
                  <c:v>22.723199999999999</c:v>
                </c:pt>
                <c:pt idx="8272">
                  <c:v>-22.008800000000001</c:v>
                </c:pt>
                <c:pt idx="8273">
                  <c:v>-66.724400000000003</c:v>
                </c:pt>
                <c:pt idx="8274">
                  <c:v>-111.414</c:v>
                </c:pt>
                <c:pt idx="8275">
                  <c:v>-156.06700000000001</c:v>
                </c:pt>
                <c:pt idx="8276">
                  <c:v>-200.67500000000001</c:v>
                </c:pt>
                <c:pt idx="8277">
                  <c:v>-245.22800000000001</c:v>
                </c:pt>
                <c:pt idx="8278">
                  <c:v>-289.71499999999997</c:v>
                </c:pt>
                <c:pt idx="8279">
                  <c:v>-334.12700000000001</c:v>
                </c:pt>
                <c:pt idx="8280">
                  <c:v>-378.45499999999998</c:v>
                </c:pt>
                <c:pt idx="8281">
                  <c:v>-422.68799999999999</c:v>
                </c:pt>
                <c:pt idx="8282">
                  <c:v>-466.81700000000001</c:v>
                </c:pt>
                <c:pt idx="8283">
                  <c:v>-510.83300000000003</c:v>
                </c:pt>
                <c:pt idx="8284">
                  <c:v>-554.726</c:v>
                </c:pt>
                <c:pt idx="8285">
                  <c:v>-598.48500000000001</c:v>
                </c:pt>
                <c:pt idx="8286">
                  <c:v>-642.101</c:v>
                </c:pt>
                <c:pt idx="8287">
                  <c:v>-685.56700000000001</c:v>
                </c:pt>
                <c:pt idx="8288">
                  <c:v>-728.87</c:v>
                </c:pt>
                <c:pt idx="8289">
                  <c:v>-772.00400000000002</c:v>
                </c:pt>
                <c:pt idx="8290">
                  <c:v>-814.95699999999999</c:v>
                </c:pt>
                <c:pt idx="8291">
                  <c:v>-857.721</c:v>
                </c:pt>
                <c:pt idx="8292">
                  <c:v>-900.28499999999997</c:v>
                </c:pt>
                <c:pt idx="8293">
                  <c:v>-942.64200000000005</c:v>
                </c:pt>
                <c:pt idx="8294">
                  <c:v>-984.78</c:v>
                </c:pt>
                <c:pt idx="8295" formatCode="0.00E+00">
                  <c:v>-1026.69</c:v>
                </c:pt>
                <c:pt idx="8296" formatCode="0.00E+00">
                  <c:v>-1068.3699999999999</c:v>
                </c:pt>
                <c:pt idx="8297" formatCode="0.00E+00">
                  <c:v>-1109.8</c:v>
                </c:pt>
                <c:pt idx="8298" formatCode="0.00E+00">
                  <c:v>-1150.98</c:v>
                </c:pt>
                <c:pt idx="8299" formatCode="0.00E+00">
                  <c:v>-1191.9000000000001</c:v>
                </c:pt>
                <c:pt idx="8300" formatCode="0.00E+00">
                  <c:v>-1232.54</c:v>
                </c:pt>
                <c:pt idx="8301" formatCode="0.00E+00">
                  <c:v>-1272.9000000000001</c:v>
                </c:pt>
                <c:pt idx="8302" formatCode="0.00E+00">
                  <c:v>-1312.98</c:v>
                </c:pt>
                <c:pt idx="8303" formatCode="0.00E+00">
                  <c:v>-1352.75</c:v>
                </c:pt>
                <c:pt idx="8304" formatCode="0.00E+00">
                  <c:v>-1392.22</c:v>
                </c:pt>
                <c:pt idx="8305" formatCode="0.00E+00">
                  <c:v>-1431.38</c:v>
                </c:pt>
                <c:pt idx="8306" formatCode="0.00E+00">
                  <c:v>-1470.21</c:v>
                </c:pt>
                <c:pt idx="8307" formatCode="0.00E+00">
                  <c:v>-1508.71</c:v>
                </c:pt>
                <c:pt idx="8308" formatCode="0.00E+00">
                  <c:v>-1546.87</c:v>
                </c:pt>
                <c:pt idx="8309" formatCode="0.00E+00">
                  <c:v>-1584.68</c:v>
                </c:pt>
                <c:pt idx="8310" formatCode="0.00E+00">
                  <c:v>-1622.13</c:v>
                </c:pt>
                <c:pt idx="8311" formatCode="0.00E+00">
                  <c:v>-1659.21</c:v>
                </c:pt>
                <c:pt idx="8312" formatCode="0.00E+00">
                  <c:v>-1695.93</c:v>
                </c:pt>
                <c:pt idx="8313" formatCode="0.00E+00">
                  <c:v>-1732.26</c:v>
                </c:pt>
                <c:pt idx="8314" formatCode="0.00E+00">
                  <c:v>-1768.21</c:v>
                </c:pt>
                <c:pt idx="8315" formatCode="0.00E+00">
                  <c:v>-1803.76</c:v>
                </c:pt>
                <c:pt idx="8316" formatCode="0.00E+00">
                  <c:v>-1838.9</c:v>
                </c:pt>
                <c:pt idx="8317" formatCode="0.00E+00">
                  <c:v>-1873.63</c:v>
                </c:pt>
                <c:pt idx="8318" formatCode="0.00E+00">
                  <c:v>-1907.94</c:v>
                </c:pt>
                <c:pt idx="8319" formatCode="0.00E+00">
                  <c:v>-1941.83</c:v>
                </c:pt>
                <c:pt idx="8320" formatCode="0.00E+00">
                  <c:v>-1975.28</c:v>
                </c:pt>
                <c:pt idx="8321" formatCode="0.00E+00">
                  <c:v>-2008.29</c:v>
                </c:pt>
                <c:pt idx="8322" formatCode="0.00E+00">
                  <c:v>-2040.85</c:v>
                </c:pt>
                <c:pt idx="8323" formatCode="0.00E+00">
                  <c:v>-2072.9499999999998</c:v>
                </c:pt>
                <c:pt idx="8324" formatCode="0.00E+00">
                  <c:v>-2104.6</c:v>
                </c:pt>
                <c:pt idx="8325" formatCode="0.00E+00">
                  <c:v>-2135.77</c:v>
                </c:pt>
                <c:pt idx="8326" formatCode="0.00E+00">
                  <c:v>-2166.4699999999998</c:v>
                </c:pt>
                <c:pt idx="8327" formatCode="0.00E+00">
                  <c:v>-2196.6799999999998</c:v>
                </c:pt>
                <c:pt idx="8328" formatCode="0.00E+00">
                  <c:v>-2226.41</c:v>
                </c:pt>
                <c:pt idx="8329" formatCode="0.00E+00">
                  <c:v>-2255.64</c:v>
                </c:pt>
                <c:pt idx="8330" formatCode="0.00E+00">
                  <c:v>-2284.36</c:v>
                </c:pt>
                <c:pt idx="8331" formatCode="0.00E+00">
                  <c:v>-2312.58</c:v>
                </c:pt>
                <c:pt idx="8332" formatCode="0.00E+00">
                  <c:v>-2340.29</c:v>
                </c:pt>
                <c:pt idx="8333" formatCode="0.00E+00">
                  <c:v>-2367.4699999999998</c:v>
                </c:pt>
                <c:pt idx="8334" formatCode="0.00E+00">
                  <c:v>-2394.13</c:v>
                </c:pt>
                <c:pt idx="8335" formatCode="0.00E+00">
                  <c:v>-2420.2600000000002</c:v>
                </c:pt>
                <c:pt idx="8336" formatCode="0.00E+00">
                  <c:v>-2445.85</c:v>
                </c:pt>
                <c:pt idx="8337" formatCode="0.00E+00">
                  <c:v>-2470.9</c:v>
                </c:pt>
                <c:pt idx="8338" formatCode="0.00E+00">
                  <c:v>-2495.4</c:v>
                </c:pt>
                <c:pt idx="8339" formatCode="0.00E+00">
                  <c:v>-2519.35</c:v>
                </c:pt>
                <c:pt idx="8340" formatCode="0.00E+00">
                  <c:v>-2542.7399999999998</c:v>
                </c:pt>
                <c:pt idx="8341" formatCode="0.00E+00">
                  <c:v>-2565.56</c:v>
                </c:pt>
                <c:pt idx="8342" formatCode="0.00E+00">
                  <c:v>-2587.8200000000002</c:v>
                </c:pt>
                <c:pt idx="8343" formatCode="0.00E+00">
                  <c:v>-2609.5100000000002</c:v>
                </c:pt>
                <c:pt idx="8344" formatCode="0.00E+00">
                  <c:v>-2630.61</c:v>
                </c:pt>
                <c:pt idx="8345" formatCode="0.00E+00">
                  <c:v>-2651.14</c:v>
                </c:pt>
                <c:pt idx="8346" formatCode="0.00E+00">
                  <c:v>-2671.08</c:v>
                </c:pt>
                <c:pt idx="8347" formatCode="0.00E+00">
                  <c:v>-2690.43</c:v>
                </c:pt>
                <c:pt idx="8348" formatCode="0.00E+00">
                  <c:v>-2709.18</c:v>
                </c:pt>
                <c:pt idx="8349" formatCode="0.00E+00">
                  <c:v>-2727.33</c:v>
                </c:pt>
                <c:pt idx="8350" formatCode="0.00E+00">
                  <c:v>-2744.89</c:v>
                </c:pt>
                <c:pt idx="8351" formatCode="0.00E+00">
                  <c:v>-2761.83</c:v>
                </c:pt>
                <c:pt idx="8352" formatCode="0.00E+00">
                  <c:v>-2778.17</c:v>
                </c:pt>
                <c:pt idx="8353" formatCode="0.00E+00">
                  <c:v>-2793.89</c:v>
                </c:pt>
                <c:pt idx="8354" formatCode="0.00E+00">
                  <c:v>-2809</c:v>
                </c:pt>
                <c:pt idx="8355" formatCode="0.00E+00">
                  <c:v>-2823.48</c:v>
                </c:pt>
                <c:pt idx="8356" formatCode="0.00E+00">
                  <c:v>-2837.35</c:v>
                </c:pt>
                <c:pt idx="8357" formatCode="0.00E+00">
                  <c:v>-2850.59</c:v>
                </c:pt>
                <c:pt idx="8358" formatCode="0.00E+00">
                  <c:v>-2863.2</c:v>
                </c:pt>
                <c:pt idx="8359" formatCode="0.00E+00">
                  <c:v>-2875.18</c:v>
                </c:pt>
                <c:pt idx="8360" formatCode="0.00E+00">
                  <c:v>-2886.52</c:v>
                </c:pt>
                <c:pt idx="8361" formatCode="0.00E+00">
                  <c:v>-2897.23</c:v>
                </c:pt>
                <c:pt idx="8362" formatCode="0.00E+00">
                  <c:v>-2907.3</c:v>
                </c:pt>
                <c:pt idx="8363" formatCode="0.00E+00">
                  <c:v>-2916.74</c:v>
                </c:pt>
                <c:pt idx="8364" formatCode="0.00E+00">
                  <c:v>-2925.53</c:v>
                </c:pt>
                <c:pt idx="8365" formatCode="0.00E+00">
                  <c:v>-2933.67</c:v>
                </c:pt>
                <c:pt idx="8366" formatCode="0.00E+00">
                  <c:v>-2941.18</c:v>
                </c:pt>
                <c:pt idx="8367" formatCode="0.00E+00">
                  <c:v>-2948.03</c:v>
                </c:pt>
                <c:pt idx="8368" formatCode="0.00E+00">
                  <c:v>-2954.24</c:v>
                </c:pt>
                <c:pt idx="8369" formatCode="0.00E+00">
                  <c:v>-2959.8</c:v>
                </c:pt>
                <c:pt idx="8370" formatCode="0.00E+00">
                  <c:v>-2964.7</c:v>
                </c:pt>
                <c:pt idx="8371" formatCode="0.00E+00">
                  <c:v>-2968.96</c:v>
                </c:pt>
                <c:pt idx="8372" formatCode="0.00E+00">
                  <c:v>-2972.56</c:v>
                </c:pt>
                <c:pt idx="8373" formatCode="0.00E+00">
                  <c:v>-2975.51</c:v>
                </c:pt>
                <c:pt idx="8374" formatCode="0.00E+00">
                  <c:v>-2977.81</c:v>
                </c:pt>
                <c:pt idx="8375" formatCode="0.00E+00">
                  <c:v>-2979.46</c:v>
                </c:pt>
                <c:pt idx="8376" formatCode="0.00E+00">
                  <c:v>-2980.45</c:v>
                </c:pt>
                <c:pt idx="8377" formatCode="0.00E+00">
                  <c:v>-2980.78</c:v>
                </c:pt>
                <c:pt idx="8378" formatCode="0.00E+00">
                  <c:v>-2980.47</c:v>
                </c:pt>
                <c:pt idx="8379" formatCode="0.00E+00">
                  <c:v>-2979.5</c:v>
                </c:pt>
                <c:pt idx="8380" formatCode="0.00E+00">
                  <c:v>-2977.87</c:v>
                </c:pt>
                <c:pt idx="8381" formatCode="0.00E+00">
                  <c:v>-2975.6</c:v>
                </c:pt>
                <c:pt idx="8382" formatCode="0.00E+00">
                  <c:v>-2972.67</c:v>
                </c:pt>
                <c:pt idx="8383" formatCode="0.00E+00">
                  <c:v>-2969.09</c:v>
                </c:pt>
                <c:pt idx="8384" formatCode="0.00E+00">
                  <c:v>-2964.86</c:v>
                </c:pt>
                <c:pt idx="8385" formatCode="0.00E+00">
                  <c:v>-2959.98</c:v>
                </c:pt>
                <c:pt idx="8386" formatCode="0.00E+00">
                  <c:v>-2954.46</c:v>
                </c:pt>
                <c:pt idx="8387" formatCode="0.00E+00">
                  <c:v>-2948.29</c:v>
                </c:pt>
                <c:pt idx="8388" formatCode="0.00E+00">
                  <c:v>-2941.47</c:v>
                </c:pt>
                <c:pt idx="8389" formatCode="0.00E+00">
                  <c:v>-2934.01</c:v>
                </c:pt>
                <c:pt idx="8390" formatCode="0.00E+00">
                  <c:v>-2925.91</c:v>
                </c:pt>
                <c:pt idx="8391" formatCode="0.00E+00">
                  <c:v>-2917.17</c:v>
                </c:pt>
                <c:pt idx="8392" formatCode="0.00E+00">
                  <c:v>-2907.79</c:v>
                </c:pt>
                <c:pt idx="8393" formatCode="0.00E+00">
                  <c:v>-2897.77</c:v>
                </c:pt>
                <c:pt idx="8394" formatCode="0.00E+00">
                  <c:v>-2887.12</c:v>
                </c:pt>
                <c:pt idx="8395" formatCode="0.00E+00">
                  <c:v>-2875.85</c:v>
                </c:pt>
                <c:pt idx="8396" formatCode="0.00E+00">
                  <c:v>-2863.94</c:v>
                </c:pt>
                <c:pt idx="8397" formatCode="0.00E+00">
                  <c:v>-2851.41</c:v>
                </c:pt>
                <c:pt idx="8398" formatCode="0.00E+00">
                  <c:v>-2838.26</c:v>
                </c:pt>
                <c:pt idx="8399" formatCode="0.00E+00">
                  <c:v>-2824.48</c:v>
                </c:pt>
                <c:pt idx="8400" formatCode="0.00E+00">
                  <c:v>-2810.1</c:v>
                </c:pt>
                <c:pt idx="8401" formatCode="0.00E+00">
                  <c:v>-2795.1</c:v>
                </c:pt>
                <c:pt idx="8402" formatCode="0.00E+00">
                  <c:v>-2779.49</c:v>
                </c:pt>
                <c:pt idx="8403" formatCode="0.00E+00">
                  <c:v>-2763.27</c:v>
                </c:pt>
                <c:pt idx="8404" formatCode="0.00E+00">
                  <c:v>-2746.45</c:v>
                </c:pt>
                <c:pt idx="8405" formatCode="0.00E+00">
                  <c:v>-2729.04</c:v>
                </c:pt>
                <c:pt idx="8406" formatCode="0.00E+00">
                  <c:v>-2711.03</c:v>
                </c:pt>
                <c:pt idx="8407" formatCode="0.00E+00">
                  <c:v>-2692.43</c:v>
                </c:pt>
                <c:pt idx="8408" formatCode="0.00E+00">
                  <c:v>-2673.24</c:v>
                </c:pt>
                <c:pt idx="8409" formatCode="0.00E+00">
                  <c:v>-2653.48</c:v>
                </c:pt>
                <c:pt idx="8410" formatCode="0.00E+00">
                  <c:v>-2633.13</c:v>
                </c:pt>
                <c:pt idx="8411" formatCode="0.00E+00">
                  <c:v>-2612.2199999999998</c:v>
                </c:pt>
                <c:pt idx="8412" formatCode="0.00E+00">
                  <c:v>-2590.73</c:v>
                </c:pt>
                <c:pt idx="8413" formatCode="0.00E+00">
                  <c:v>-2568.69</c:v>
                </c:pt>
                <c:pt idx="8414" formatCode="0.00E+00">
                  <c:v>-2546.08</c:v>
                </c:pt>
                <c:pt idx="8415" formatCode="0.00E+00">
                  <c:v>-2522.9299999999998</c:v>
                </c:pt>
                <c:pt idx="8416" formatCode="0.00E+00">
                  <c:v>-2499.2199999999998</c:v>
                </c:pt>
                <c:pt idx="8417" formatCode="0.00E+00">
                  <c:v>-2474.9699999999998</c:v>
                </c:pt>
                <c:pt idx="8418" formatCode="0.00E+00">
                  <c:v>-2450.19</c:v>
                </c:pt>
                <c:pt idx="8419" formatCode="0.00E+00">
                  <c:v>-2424.88</c:v>
                </c:pt>
                <c:pt idx="8420" formatCode="0.00E+00">
                  <c:v>-2399.04</c:v>
                </c:pt>
                <c:pt idx="8421" formatCode="0.00E+00">
                  <c:v>-2372.6799999999998</c:v>
                </c:pt>
                <c:pt idx="8422" formatCode="0.00E+00">
                  <c:v>-2345.8000000000002</c:v>
                </c:pt>
                <c:pt idx="8423" formatCode="0.00E+00">
                  <c:v>-2318.42</c:v>
                </c:pt>
                <c:pt idx="8424" formatCode="0.00E+00">
                  <c:v>-2290.54</c:v>
                </c:pt>
                <c:pt idx="8425" formatCode="0.00E+00">
                  <c:v>-2262.16</c:v>
                </c:pt>
                <c:pt idx="8426" formatCode="0.00E+00">
                  <c:v>-2233.3000000000002</c:v>
                </c:pt>
                <c:pt idx="8427" formatCode="0.00E+00">
                  <c:v>-2203.9499999999998</c:v>
                </c:pt>
                <c:pt idx="8428" formatCode="0.00E+00">
                  <c:v>-2174.12</c:v>
                </c:pt>
                <c:pt idx="8429" formatCode="0.00E+00">
                  <c:v>-2143.8200000000002</c:v>
                </c:pt>
                <c:pt idx="8430" formatCode="0.00E+00">
                  <c:v>-2113.0700000000002</c:v>
                </c:pt>
                <c:pt idx="8431" formatCode="0.00E+00">
                  <c:v>-2081.85</c:v>
                </c:pt>
                <c:pt idx="8432" formatCode="0.00E+00">
                  <c:v>-2050.19</c:v>
                </c:pt>
                <c:pt idx="8433" formatCode="0.00E+00">
                  <c:v>-2018.09</c:v>
                </c:pt>
                <c:pt idx="8434" formatCode="0.00E+00">
                  <c:v>-1985.55</c:v>
                </c:pt>
                <c:pt idx="8435" formatCode="0.00E+00">
                  <c:v>-1952.58</c:v>
                </c:pt>
                <c:pt idx="8436" formatCode="0.00E+00">
                  <c:v>-1919.19</c:v>
                </c:pt>
                <c:pt idx="8437" formatCode="0.00E+00">
                  <c:v>-1885.4</c:v>
                </c:pt>
                <c:pt idx="8438" formatCode="0.00E+00">
                  <c:v>-1851.19</c:v>
                </c:pt>
                <c:pt idx="8439" formatCode="0.00E+00">
                  <c:v>-1816.59</c:v>
                </c:pt>
                <c:pt idx="8440" formatCode="0.00E+00">
                  <c:v>-1781.6</c:v>
                </c:pt>
                <c:pt idx="8441" formatCode="0.00E+00">
                  <c:v>-1746.23</c:v>
                </c:pt>
                <c:pt idx="8442" formatCode="0.00E+00">
                  <c:v>-1710.48</c:v>
                </c:pt>
                <c:pt idx="8443" formatCode="0.00E+00">
                  <c:v>-1674.37</c:v>
                </c:pt>
                <c:pt idx="8444" formatCode="0.00E+00">
                  <c:v>-1637.9</c:v>
                </c:pt>
                <c:pt idx="8445" formatCode="0.00E+00">
                  <c:v>-1601.07</c:v>
                </c:pt>
                <c:pt idx="8446" formatCode="0.00E+00">
                  <c:v>-1563.91</c:v>
                </c:pt>
                <c:pt idx="8447" formatCode="0.00E+00">
                  <c:v>-1526.41</c:v>
                </c:pt>
                <c:pt idx="8448" formatCode="0.00E+00">
                  <c:v>-1488.59</c:v>
                </c:pt>
                <c:pt idx="8449" formatCode="0.00E+00">
                  <c:v>-1450.45</c:v>
                </c:pt>
                <c:pt idx="8450" formatCode="0.00E+00">
                  <c:v>-1412</c:v>
                </c:pt>
                <c:pt idx="8451" formatCode="0.00E+00">
                  <c:v>-1373.25</c:v>
                </c:pt>
                <c:pt idx="8452" formatCode="0.00E+00">
                  <c:v>-1334.21</c:v>
                </c:pt>
                <c:pt idx="8453" formatCode="0.00E+00">
                  <c:v>-1294.8900000000001</c:v>
                </c:pt>
                <c:pt idx="8454" formatCode="0.00E+00">
                  <c:v>-1255.29</c:v>
                </c:pt>
                <c:pt idx="8455" formatCode="0.00E+00">
                  <c:v>-1215.43</c:v>
                </c:pt>
                <c:pt idx="8456" formatCode="0.00E+00">
                  <c:v>-1175.31</c:v>
                </c:pt>
                <c:pt idx="8457" formatCode="0.00E+00">
                  <c:v>-1134.94</c:v>
                </c:pt>
                <c:pt idx="8458" formatCode="0.00E+00">
                  <c:v>-1094.3399999999999</c:v>
                </c:pt>
                <c:pt idx="8459" formatCode="0.00E+00">
                  <c:v>-1053.5</c:v>
                </c:pt>
                <c:pt idx="8460" formatCode="0.00E+00">
                  <c:v>-1012.45</c:v>
                </c:pt>
                <c:pt idx="8461">
                  <c:v>-971.17899999999997</c:v>
                </c:pt>
                <c:pt idx="8462">
                  <c:v>-929.70899999999995</c:v>
                </c:pt>
                <c:pt idx="8463">
                  <c:v>-888.04499999999996</c:v>
                </c:pt>
                <c:pt idx="8464">
                  <c:v>-846.19600000000003</c:v>
                </c:pt>
                <c:pt idx="8465">
                  <c:v>-804.173</c:v>
                </c:pt>
                <c:pt idx="8466">
                  <c:v>-761.98299999999995</c:v>
                </c:pt>
                <c:pt idx="8467">
                  <c:v>-719.63699999999994</c:v>
                </c:pt>
                <c:pt idx="8468">
                  <c:v>-677.14300000000003</c:v>
                </c:pt>
                <c:pt idx="8469">
                  <c:v>-634.51199999999994</c:v>
                </c:pt>
                <c:pt idx="8470">
                  <c:v>-591.75300000000004</c:v>
                </c:pt>
                <c:pt idx="8471">
                  <c:v>-548.87400000000002</c:v>
                </c:pt>
                <c:pt idx="8472">
                  <c:v>-505.88600000000002</c:v>
                </c:pt>
                <c:pt idx="8473">
                  <c:v>-462.798</c:v>
                </c:pt>
                <c:pt idx="8474">
                  <c:v>-419.61900000000003</c:v>
                </c:pt>
                <c:pt idx="8475">
                  <c:v>-376.358</c:v>
                </c:pt>
                <c:pt idx="8476">
                  <c:v>-333.02699999999999</c:v>
                </c:pt>
                <c:pt idx="8477">
                  <c:v>-289.63299999999998</c:v>
                </c:pt>
                <c:pt idx="8478">
                  <c:v>-246.18600000000001</c:v>
                </c:pt>
                <c:pt idx="8479">
                  <c:v>-202.697</c:v>
                </c:pt>
                <c:pt idx="8480">
                  <c:v>-159.173</c:v>
                </c:pt>
                <c:pt idx="8481">
                  <c:v>-115.626</c:v>
                </c:pt>
                <c:pt idx="8482">
                  <c:v>-72.064599999999999</c:v>
                </c:pt>
                <c:pt idx="8483">
                  <c:v>-28.498200000000001</c:v>
                </c:pt>
                <c:pt idx="8484">
                  <c:v>15.0633</c:v>
                </c:pt>
                <c:pt idx="8485">
                  <c:v>58.610500000000002</c:v>
                </c:pt>
                <c:pt idx="8486">
                  <c:v>102.134</c:v>
                </c:pt>
                <c:pt idx="8487">
                  <c:v>145.62299999999999</c:v>
                </c:pt>
                <c:pt idx="8488">
                  <c:v>189.07</c:v>
                </c:pt>
                <c:pt idx="8489">
                  <c:v>232.464</c:v>
                </c:pt>
                <c:pt idx="8490">
                  <c:v>275.79700000000003</c:v>
                </c:pt>
                <c:pt idx="8491">
                  <c:v>319.05799999999999</c:v>
                </c:pt>
                <c:pt idx="8492">
                  <c:v>362.238</c:v>
                </c:pt>
                <c:pt idx="8493">
                  <c:v>405.327</c:v>
                </c:pt>
                <c:pt idx="8494">
                  <c:v>448.31599999999997</c:v>
                </c:pt>
                <c:pt idx="8495">
                  <c:v>491.19600000000003</c:v>
                </c:pt>
                <c:pt idx="8496">
                  <c:v>533.95799999999997</c:v>
                </c:pt>
                <c:pt idx="8497">
                  <c:v>576.59100000000001</c:v>
                </c:pt>
                <c:pt idx="8498">
                  <c:v>619.08799999999997</c:v>
                </c:pt>
                <c:pt idx="8499">
                  <c:v>661.43700000000001</c:v>
                </c:pt>
                <c:pt idx="8500">
                  <c:v>703.63</c:v>
                </c:pt>
                <c:pt idx="8501">
                  <c:v>745.65800000000002</c:v>
                </c:pt>
                <c:pt idx="8502">
                  <c:v>787.51300000000003</c:v>
                </c:pt>
                <c:pt idx="8503">
                  <c:v>829.18299999999999</c:v>
                </c:pt>
                <c:pt idx="8504">
                  <c:v>870.66200000000003</c:v>
                </c:pt>
                <c:pt idx="8505">
                  <c:v>911.93899999999996</c:v>
                </c:pt>
                <c:pt idx="8506">
                  <c:v>953.005</c:v>
                </c:pt>
                <c:pt idx="8507">
                  <c:v>993.85199999999998</c:v>
                </c:pt>
                <c:pt idx="8508" formatCode="0.00E+00">
                  <c:v>1034.47</c:v>
                </c:pt>
                <c:pt idx="8509" formatCode="0.00E+00">
                  <c:v>1074.8499999999999</c:v>
                </c:pt>
                <c:pt idx="8510" formatCode="0.00E+00">
                  <c:v>1114.98</c:v>
                </c:pt>
                <c:pt idx="8511" formatCode="0.00E+00">
                  <c:v>1154.8599999999999</c:v>
                </c:pt>
                <c:pt idx="8512" formatCode="0.00E+00">
                  <c:v>1194.48</c:v>
                </c:pt>
                <c:pt idx="8513" formatCode="0.00E+00">
                  <c:v>1233.82</c:v>
                </c:pt>
                <c:pt idx="8514" formatCode="0.00E+00">
                  <c:v>1272.8900000000001</c:v>
                </c:pt>
                <c:pt idx="8515" formatCode="0.00E+00">
                  <c:v>1311.66</c:v>
                </c:pt>
                <c:pt idx="8516" formatCode="0.00E+00">
                  <c:v>1350.14</c:v>
                </c:pt>
                <c:pt idx="8517" formatCode="0.00E+00">
                  <c:v>1388.31</c:v>
                </c:pt>
                <c:pt idx="8518" formatCode="0.00E+00">
                  <c:v>1426.16</c:v>
                </c:pt>
                <c:pt idx="8519" formatCode="0.00E+00">
                  <c:v>1463.69</c:v>
                </c:pt>
                <c:pt idx="8520" formatCode="0.00E+00">
                  <c:v>1500.9</c:v>
                </c:pt>
                <c:pt idx="8521" formatCode="0.00E+00">
                  <c:v>1537.76</c:v>
                </c:pt>
                <c:pt idx="8522" formatCode="0.00E+00">
                  <c:v>1574.28</c:v>
                </c:pt>
                <c:pt idx="8523" formatCode="0.00E+00">
                  <c:v>1610.44</c:v>
                </c:pt>
                <c:pt idx="8524" formatCode="0.00E+00">
                  <c:v>1646.23</c:v>
                </c:pt>
                <c:pt idx="8525" formatCode="0.00E+00">
                  <c:v>1681.66</c:v>
                </c:pt>
                <c:pt idx="8526" formatCode="0.00E+00">
                  <c:v>1716.71</c:v>
                </c:pt>
                <c:pt idx="8527" formatCode="0.00E+00">
                  <c:v>1751.38</c:v>
                </c:pt>
                <c:pt idx="8528" formatCode="0.00E+00">
                  <c:v>1785.65</c:v>
                </c:pt>
                <c:pt idx="8529" formatCode="0.00E+00">
                  <c:v>1819.52</c:v>
                </c:pt>
                <c:pt idx="8530" formatCode="0.00E+00">
                  <c:v>1852.98</c:v>
                </c:pt>
                <c:pt idx="8531" formatCode="0.00E+00">
                  <c:v>1886.03</c:v>
                </c:pt>
                <c:pt idx="8532" formatCode="0.00E+00">
                  <c:v>1918.65</c:v>
                </c:pt>
                <c:pt idx="8533" formatCode="0.00E+00">
                  <c:v>1950.84</c:v>
                </c:pt>
                <c:pt idx="8534" formatCode="0.00E+00">
                  <c:v>1982.6</c:v>
                </c:pt>
                <c:pt idx="8535" formatCode="0.00E+00">
                  <c:v>2013.92</c:v>
                </c:pt>
                <c:pt idx="8536" formatCode="0.00E+00">
                  <c:v>2044.78</c:v>
                </c:pt>
                <c:pt idx="8537" formatCode="0.00E+00">
                  <c:v>2075.19</c:v>
                </c:pt>
                <c:pt idx="8538" formatCode="0.00E+00">
                  <c:v>2105.13</c:v>
                </c:pt>
                <c:pt idx="8539" formatCode="0.00E+00">
                  <c:v>2134.61</c:v>
                </c:pt>
                <c:pt idx="8540" formatCode="0.00E+00">
                  <c:v>2163.61</c:v>
                </c:pt>
                <c:pt idx="8541" formatCode="0.00E+00">
                  <c:v>2192.12</c:v>
                </c:pt>
                <c:pt idx="8542" formatCode="0.00E+00">
                  <c:v>2220.15</c:v>
                </c:pt>
                <c:pt idx="8543" formatCode="0.00E+00">
                  <c:v>2247.6799999999998</c:v>
                </c:pt>
                <c:pt idx="8544" formatCode="0.00E+00">
                  <c:v>2274.7199999999998</c:v>
                </c:pt>
                <c:pt idx="8545" formatCode="0.00E+00">
                  <c:v>2301.2399999999998</c:v>
                </c:pt>
                <c:pt idx="8546" formatCode="0.00E+00">
                  <c:v>2327.2600000000002</c:v>
                </c:pt>
                <c:pt idx="8547" formatCode="0.00E+00">
                  <c:v>2352.75</c:v>
                </c:pt>
                <c:pt idx="8548" formatCode="0.00E+00">
                  <c:v>2377.7199999999998</c:v>
                </c:pt>
                <c:pt idx="8549" formatCode="0.00E+00">
                  <c:v>2402.17</c:v>
                </c:pt>
                <c:pt idx="8550" formatCode="0.00E+00">
                  <c:v>2426.08</c:v>
                </c:pt>
                <c:pt idx="8551" formatCode="0.00E+00">
                  <c:v>2449.4499999999998</c:v>
                </c:pt>
                <c:pt idx="8552" formatCode="0.00E+00">
                  <c:v>2472.2800000000002</c:v>
                </c:pt>
                <c:pt idx="8553" formatCode="0.00E+00">
                  <c:v>2494.56</c:v>
                </c:pt>
                <c:pt idx="8554" formatCode="0.00E+00">
                  <c:v>2516.2800000000002</c:v>
                </c:pt>
                <c:pt idx="8555" formatCode="0.00E+00">
                  <c:v>2537.4499999999998</c:v>
                </c:pt>
                <c:pt idx="8556" formatCode="0.00E+00">
                  <c:v>2558.0500000000002</c:v>
                </c:pt>
                <c:pt idx="8557" formatCode="0.00E+00">
                  <c:v>2578.09</c:v>
                </c:pt>
                <c:pt idx="8558" formatCode="0.00E+00">
                  <c:v>2597.56</c:v>
                </c:pt>
                <c:pt idx="8559" formatCode="0.00E+00">
                  <c:v>2616.4499999999998</c:v>
                </c:pt>
                <c:pt idx="8560" formatCode="0.00E+00">
                  <c:v>2634.76</c:v>
                </c:pt>
                <c:pt idx="8561" formatCode="0.00E+00">
                  <c:v>2652.49</c:v>
                </c:pt>
                <c:pt idx="8562" formatCode="0.00E+00">
                  <c:v>2669.63</c:v>
                </c:pt>
                <c:pt idx="8563" formatCode="0.00E+00">
                  <c:v>2686.18</c:v>
                </c:pt>
                <c:pt idx="8564" formatCode="0.00E+00">
                  <c:v>2702.14</c:v>
                </c:pt>
                <c:pt idx="8565" formatCode="0.00E+00">
                  <c:v>2717.5</c:v>
                </c:pt>
                <c:pt idx="8566" formatCode="0.00E+00">
                  <c:v>2732.26</c:v>
                </c:pt>
                <c:pt idx="8567" formatCode="0.00E+00">
                  <c:v>2746.41</c:v>
                </c:pt>
                <c:pt idx="8568" formatCode="0.00E+00">
                  <c:v>2759.96</c:v>
                </c:pt>
                <c:pt idx="8569" formatCode="0.00E+00">
                  <c:v>2772.9</c:v>
                </c:pt>
                <c:pt idx="8570" formatCode="0.00E+00">
                  <c:v>2785.22</c:v>
                </c:pt>
                <c:pt idx="8571" formatCode="0.00E+00">
                  <c:v>2796.93</c:v>
                </c:pt>
                <c:pt idx="8572" formatCode="0.00E+00">
                  <c:v>2808.03</c:v>
                </c:pt>
                <c:pt idx="8573" formatCode="0.00E+00">
                  <c:v>2818.5</c:v>
                </c:pt>
                <c:pt idx="8574" formatCode="0.00E+00">
                  <c:v>2828.35</c:v>
                </c:pt>
                <c:pt idx="8575" formatCode="0.00E+00">
                  <c:v>2837.58</c:v>
                </c:pt>
                <c:pt idx="8576" formatCode="0.00E+00">
                  <c:v>2846.18</c:v>
                </c:pt>
                <c:pt idx="8577" formatCode="0.00E+00">
                  <c:v>2854.16</c:v>
                </c:pt>
                <c:pt idx="8578" formatCode="0.00E+00">
                  <c:v>2861.5</c:v>
                </c:pt>
                <c:pt idx="8579" formatCode="0.00E+00">
                  <c:v>2868.21</c:v>
                </c:pt>
                <c:pt idx="8580" formatCode="0.00E+00">
                  <c:v>2874.3</c:v>
                </c:pt>
                <c:pt idx="8581" formatCode="0.00E+00">
                  <c:v>2879.75</c:v>
                </c:pt>
                <c:pt idx="8582" formatCode="0.00E+00">
                  <c:v>2884.56</c:v>
                </c:pt>
                <c:pt idx="8583" formatCode="0.00E+00">
                  <c:v>2888.75</c:v>
                </c:pt>
                <c:pt idx="8584" formatCode="0.00E+00">
                  <c:v>2892.29</c:v>
                </c:pt>
                <c:pt idx="8585" formatCode="0.00E+00">
                  <c:v>2895.2</c:v>
                </c:pt>
                <c:pt idx="8586" formatCode="0.00E+00">
                  <c:v>2897.47</c:v>
                </c:pt>
                <c:pt idx="8587" formatCode="0.00E+00">
                  <c:v>2899.11</c:v>
                </c:pt>
                <c:pt idx="8588" formatCode="0.00E+00">
                  <c:v>2900.1</c:v>
                </c:pt>
                <c:pt idx="8589" formatCode="0.00E+00">
                  <c:v>2900.46</c:v>
                </c:pt>
                <c:pt idx="8590" formatCode="0.00E+00">
                  <c:v>2900.19</c:v>
                </c:pt>
                <c:pt idx="8591" formatCode="0.00E+00">
                  <c:v>2899.27</c:v>
                </c:pt>
                <c:pt idx="8592" formatCode="0.00E+00">
                  <c:v>2897.72</c:v>
                </c:pt>
                <c:pt idx="8593" formatCode="0.00E+00">
                  <c:v>2895.53</c:v>
                </c:pt>
                <c:pt idx="8594" formatCode="0.00E+00">
                  <c:v>2892.71</c:v>
                </c:pt>
                <c:pt idx="8595" formatCode="0.00E+00">
                  <c:v>2889.25</c:v>
                </c:pt>
                <c:pt idx="8596" formatCode="0.00E+00">
                  <c:v>2885.16</c:v>
                </c:pt>
                <c:pt idx="8597" formatCode="0.00E+00">
                  <c:v>2880.44</c:v>
                </c:pt>
                <c:pt idx="8598" formatCode="0.00E+00">
                  <c:v>2875.08</c:v>
                </c:pt>
                <c:pt idx="8599" formatCode="0.00E+00">
                  <c:v>2869.09</c:v>
                </c:pt>
                <c:pt idx="8600" formatCode="0.00E+00">
                  <c:v>2862.48</c:v>
                </c:pt>
                <c:pt idx="8601" formatCode="0.00E+00">
                  <c:v>2855.23</c:v>
                </c:pt>
                <c:pt idx="8602" formatCode="0.00E+00">
                  <c:v>2847.36</c:v>
                </c:pt>
                <c:pt idx="8603" formatCode="0.00E+00">
                  <c:v>2838.87</c:v>
                </c:pt>
                <c:pt idx="8604" formatCode="0.00E+00">
                  <c:v>2829.76</c:v>
                </c:pt>
                <c:pt idx="8605" formatCode="0.00E+00">
                  <c:v>2820.02</c:v>
                </c:pt>
                <c:pt idx="8606" formatCode="0.00E+00">
                  <c:v>2809.67</c:v>
                </c:pt>
                <c:pt idx="8607" formatCode="0.00E+00">
                  <c:v>2798.7</c:v>
                </c:pt>
                <c:pt idx="8608" formatCode="0.00E+00">
                  <c:v>2787.12</c:v>
                </c:pt>
                <c:pt idx="8609" formatCode="0.00E+00">
                  <c:v>2774.93</c:v>
                </c:pt>
                <c:pt idx="8610" formatCode="0.00E+00">
                  <c:v>2762.14</c:v>
                </c:pt>
                <c:pt idx="8611" formatCode="0.00E+00">
                  <c:v>2748.74</c:v>
                </c:pt>
                <c:pt idx="8612" formatCode="0.00E+00">
                  <c:v>2734.74</c:v>
                </c:pt>
                <c:pt idx="8613" formatCode="0.00E+00">
                  <c:v>2720.14</c:v>
                </c:pt>
                <c:pt idx="8614" formatCode="0.00E+00">
                  <c:v>2704.95</c:v>
                </c:pt>
                <c:pt idx="8615" formatCode="0.00E+00">
                  <c:v>2689.17</c:v>
                </c:pt>
                <c:pt idx="8616" formatCode="0.00E+00">
                  <c:v>2672.8</c:v>
                </c:pt>
                <c:pt idx="8617" formatCode="0.00E+00">
                  <c:v>2655.85</c:v>
                </c:pt>
                <c:pt idx="8618" formatCode="0.00E+00">
                  <c:v>2638.31</c:v>
                </c:pt>
                <c:pt idx="8619" formatCode="0.00E+00">
                  <c:v>2620.21</c:v>
                </c:pt>
                <c:pt idx="8620" formatCode="0.00E+00">
                  <c:v>2601.5300000000002</c:v>
                </c:pt>
                <c:pt idx="8621" formatCode="0.00E+00">
                  <c:v>2582.2800000000002</c:v>
                </c:pt>
                <c:pt idx="8622" formatCode="0.00E+00">
                  <c:v>2562.4699999999998</c:v>
                </c:pt>
                <c:pt idx="8623" formatCode="0.00E+00">
                  <c:v>2542.1</c:v>
                </c:pt>
                <c:pt idx="8624" formatCode="0.00E+00">
                  <c:v>2521.1799999999998</c:v>
                </c:pt>
                <c:pt idx="8625" formatCode="0.00E+00">
                  <c:v>2499.71</c:v>
                </c:pt>
                <c:pt idx="8626" formatCode="0.00E+00">
                  <c:v>2477.6999999999998</c:v>
                </c:pt>
                <c:pt idx="8627" formatCode="0.00E+00">
                  <c:v>2455.14</c:v>
                </c:pt>
                <c:pt idx="8628" formatCode="0.00E+00">
                  <c:v>2432.06</c:v>
                </c:pt>
                <c:pt idx="8629" formatCode="0.00E+00">
                  <c:v>2408.44</c:v>
                </c:pt>
                <c:pt idx="8630" formatCode="0.00E+00">
                  <c:v>2384.3000000000002</c:v>
                </c:pt>
                <c:pt idx="8631" formatCode="0.00E+00">
                  <c:v>2359.64</c:v>
                </c:pt>
                <c:pt idx="8632" formatCode="0.00E+00">
                  <c:v>2334.4699999999998</c:v>
                </c:pt>
                <c:pt idx="8633" formatCode="0.00E+00">
                  <c:v>2308.79</c:v>
                </c:pt>
                <c:pt idx="8634" formatCode="0.00E+00">
                  <c:v>2282.61</c:v>
                </c:pt>
                <c:pt idx="8635" formatCode="0.00E+00">
                  <c:v>2255.94</c:v>
                </c:pt>
                <c:pt idx="8636" formatCode="0.00E+00">
                  <c:v>2228.7800000000002</c:v>
                </c:pt>
                <c:pt idx="8637" formatCode="0.00E+00">
                  <c:v>2201.13</c:v>
                </c:pt>
                <c:pt idx="8638" formatCode="0.00E+00">
                  <c:v>2173.0100000000002</c:v>
                </c:pt>
                <c:pt idx="8639" formatCode="0.00E+00">
                  <c:v>2144.41</c:v>
                </c:pt>
                <c:pt idx="8640" formatCode="0.00E+00">
                  <c:v>2115.36</c:v>
                </c:pt>
                <c:pt idx="8641" formatCode="0.00E+00">
                  <c:v>2085.84</c:v>
                </c:pt>
                <c:pt idx="8642" formatCode="0.00E+00">
                  <c:v>2055.87</c:v>
                </c:pt>
                <c:pt idx="8643" formatCode="0.00E+00">
                  <c:v>2025.46</c:v>
                </c:pt>
                <c:pt idx="8644" formatCode="0.00E+00">
                  <c:v>1994.61</c:v>
                </c:pt>
                <c:pt idx="8645" formatCode="0.00E+00">
                  <c:v>1963.33</c:v>
                </c:pt>
                <c:pt idx="8646" formatCode="0.00E+00">
                  <c:v>1931.62</c:v>
                </c:pt>
                <c:pt idx="8647" formatCode="0.00E+00">
                  <c:v>1899.5</c:v>
                </c:pt>
                <c:pt idx="8648" formatCode="0.00E+00">
                  <c:v>1866.97</c:v>
                </c:pt>
                <c:pt idx="8649" formatCode="0.00E+00">
                  <c:v>1834.04</c:v>
                </c:pt>
                <c:pt idx="8650" formatCode="0.00E+00">
                  <c:v>1800.71</c:v>
                </c:pt>
                <c:pt idx="8651" formatCode="0.00E+00">
                  <c:v>1766.99</c:v>
                </c:pt>
                <c:pt idx="8652" formatCode="0.00E+00">
                  <c:v>1732.89</c:v>
                </c:pt>
                <c:pt idx="8653" formatCode="0.00E+00">
                  <c:v>1698.42</c:v>
                </c:pt>
                <c:pt idx="8654" formatCode="0.00E+00">
                  <c:v>1663.59</c:v>
                </c:pt>
                <c:pt idx="8655" formatCode="0.00E+00">
                  <c:v>1628.4</c:v>
                </c:pt>
                <c:pt idx="8656" formatCode="0.00E+00">
                  <c:v>1592.86</c:v>
                </c:pt>
                <c:pt idx="8657" formatCode="0.00E+00">
                  <c:v>1556.97</c:v>
                </c:pt>
                <c:pt idx="8658" formatCode="0.00E+00">
                  <c:v>1520.76</c:v>
                </c:pt>
                <c:pt idx="8659" formatCode="0.00E+00">
                  <c:v>1484.22</c:v>
                </c:pt>
                <c:pt idx="8660" formatCode="0.00E+00">
                  <c:v>1447.36</c:v>
                </c:pt>
                <c:pt idx="8661" formatCode="0.00E+00">
                  <c:v>1410.19</c:v>
                </c:pt>
                <c:pt idx="8662" formatCode="0.00E+00">
                  <c:v>1372.72</c:v>
                </c:pt>
                <c:pt idx="8663" formatCode="0.00E+00">
                  <c:v>1334.96</c:v>
                </c:pt>
                <c:pt idx="8664" formatCode="0.00E+00">
                  <c:v>1296.92</c:v>
                </c:pt>
                <c:pt idx="8665" formatCode="0.00E+00">
                  <c:v>1258.5899999999999</c:v>
                </c:pt>
                <c:pt idx="8666" formatCode="0.00E+00">
                  <c:v>1220.01</c:v>
                </c:pt>
                <c:pt idx="8667" formatCode="0.00E+00">
                  <c:v>1181.1600000000001</c:v>
                </c:pt>
                <c:pt idx="8668" formatCode="0.00E+00">
                  <c:v>1142.06</c:v>
                </c:pt>
                <c:pt idx="8669" formatCode="0.00E+00">
                  <c:v>1102.72</c:v>
                </c:pt>
                <c:pt idx="8670" formatCode="0.00E+00">
                  <c:v>1063.1500000000001</c:v>
                </c:pt>
                <c:pt idx="8671" formatCode="0.00E+00">
                  <c:v>1023.36</c:v>
                </c:pt>
                <c:pt idx="8672">
                  <c:v>983.34400000000005</c:v>
                </c:pt>
                <c:pt idx="8673">
                  <c:v>943.12699999999995</c:v>
                </c:pt>
                <c:pt idx="8674">
                  <c:v>902.71199999999999</c:v>
                </c:pt>
                <c:pt idx="8675">
                  <c:v>862.10799999999995</c:v>
                </c:pt>
                <c:pt idx="8676">
                  <c:v>821.32500000000005</c:v>
                </c:pt>
                <c:pt idx="8677">
                  <c:v>780.37099999999998</c:v>
                </c:pt>
                <c:pt idx="8678">
                  <c:v>739.255</c:v>
                </c:pt>
                <c:pt idx="8679">
                  <c:v>697.98699999999997</c:v>
                </c:pt>
                <c:pt idx="8680">
                  <c:v>656.57500000000005</c:v>
                </c:pt>
                <c:pt idx="8681">
                  <c:v>615.029</c:v>
                </c:pt>
                <c:pt idx="8682">
                  <c:v>573.35799999999995</c:v>
                </c:pt>
                <c:pt idx="8683">
                  <c:v>531.57100000000003</c:v>
                </c:pt>
                <c:pt idx="8684">
                  <c:v>489.678</c:v>
                </c:pt>
                <c:pt idx="8685">
                  <c:v>447.68799999999999</c:v>
                </c:pt>
                <c:pt idx="8686">
                  <c:v>405.60899999999998</c:v>
                </c:pt>
                <c:pt idx="8687">
                  <c:v>363.45100000000002</c:v>
                </c:pt>
                <c:pt idx="8688">
                  <c:v>321.22300000000001</c:v>
                </c:pt>
                <c:pt idx="8689">
                  <c:v>278.935</c:v>
                </c:pt>
                <c:pt idx="8690">
                  <c:v>236.59700000000001</c:v>
                </c:pt>
                <c:pt idx="8691">
                  <c:v>194.21600000000001</c:v>
                </c:pt>
                <c:pt idx="8692">
                  <c:v>151.803</c:v>
                </c:pt>
                <c:pt idx="8693">
                  <c:v>109.367</c:v>
                </c:pt>
                <c:pt idx="8694">
                  <c:v>66.917599999999993</c:v>
                </c:pt>
                <c:pt idx="8695">
                  <c:v>24.4636</c:v>
                </c:pt>
                <c:pt idx="8696">
                  <c:v>-17.985299999999999</c:v>
                </c:pt>
                <c:pt idx="8697">
                  <c:v>-60.419800000000002</c:v>
                </c:pt>
                <c:pt idx="8698">
                  <c:v>-102.831</c:v>
                </c:pt>
                <c:pt idx="8699">
                  <c:v>-145.208</c:v>
                </c:pt>
                <c:pt idx="8700">
                  <c:v>-187.54400000000001</c:v>
                </c:pt>
                <c:pt idx="8701">
                  <c:v>-229.827</c:v>
                </c:pt>
                <c:pt idx="8702">
                  <c:v>-272.05</c:v>
                </c:pt>
                <c:pt idx="8703">
                  <c:v>-314.20299999999997</c:v>
                </c:pt>
                <c:pt idx="8704">
                  <c:v>-356.27600000000001</c:v>
                </c:pt>
                <c:pt idx="8705">
                  <c:v>-398.26</c:v>
                </c:pt>
                <c:pt idx="8706">
                  <c:v>-440.14699999999999</c:v>
                </c:pt>
                <c:pt idx="8707">
                  <c:v>-481.92599999999999</c:v>
                </c:pt>
                <c:pt idx="8708">
                  <c:v>-523.58900000000006</c:v>
                </c:pt>
                <c:pt idx="8709">
                  <c:v>-565.12699999999995</c:v>
                </c:pt>
                <c:pt idx="8710">
                  <c:v>-606.53099999999995</c:v>
                </c:pt>
                <c:pt idx="8711">
                  <c:v>-647.79100000000005</c:v>
                </c:pt>
                <c:pt idx="8712">
                  <c:v>-688.899</c:v>
                </c:pt>
                <c:pt idx="8713">
                  <c:v>-729.84500000000003</c:v>
                </c:pt>
                <c:pt idx="8714">
                  <c:v>-770.62</c:v>
                </c:pt>
                <c:pt idx="8715">
                  <c:v>-811.21600000000001</c:v>
                </c:pt>
                <c:pt idx="8716">
                  <c:v>-851.62300000000005</c:v>
                </c:pt>
                <c:pt idx="8717">
                  <c:v>-891.83399999999995</c:v>
                </c:pt>
                <c:pt idx="8718">
                  <c:v>-931.83900000000006</c:v>
                </c:pt>
                <c:pt idx="8719">
                  <c:v>-971.62900000000002</c:v>
                </c:pt>
                <c:pt idx="8720" formatCode="0.00E+00">
                  <c:v>-1011.2</c:v>
                </c:pt>
                <c:pt idx="8721" formatCode="0.00E+00">
                  <c:v>-1050.53</c:v>
                </c:pt>
                <c:pt idx="8722" formatCode="0.00E+00">
                  <c:v>-1089.6199999999999</c:v>
                </c:pt>
                <c:pt idx="8723" formatCode="0.00E+00">
                  <c:v>-1128.47</c:v>
                </c:pt>
                <c:pt idx="8724" formatCode="0.00E+00">
                  <c:v>-1167.05</c:v>
                </c:pt>
                <c:pt idx="8725" formatCode="0.00E+00">
                  <c:v>-1205.3800000000001</c:v>
                </c:pt>
                <c:pt idx="8726" formatCode="0.00E+00">
                  <c:v>-1243.42</c:v>
                </c:pt>
                <c:pt idx="8727" formatCode="0.00E+00">
                  <c:v>-1281.19</c:v>
                </c:pt>
                <c:pt idx="8728" formatCode="0.00E+00">
                  <c:v>-1318.66</c:v>
                </c:pt>
                <c:pt idx="8729" formatCode="0.00E+00">
                  <c:v>-1355.83</c:v>
                </c:pt>
                <c:pt idx="8730" formatCode="0.00E+00">
                  <c:v>-1392.7</c:v>
                </c:pt>
                <c:pt idx="8731" formatCode="0.00E+00">
                  <c:v>-1429.24</c:v>
                </c:pt>
                <c:pt idx="8732" formatCode="0.00E+00">
                  <c:v>-1465.47</c:v>
                </c:pt>
                <c:pt idx="8733" formatCode="0.00E+00">
                  <c:v>-1501.37</c:v>
                </c:pt>
                <c:pt idx="8734" formatCode="0.00E+00">
                  <c:v>-1536.93</c:v>
                </c:pt>
                <c:pt idx="8735" formatCode="0.00E+00">
                  <c:v>-1572.14</c:v>
                </c:pt>
                <c:pt idx="8736" formatCode="0.00E+00">
                  <c:v>-1606.99</c:v>
                </c:pt>
                <c:pt idx="8737" formatCode="0.00E+00">
                  <c:v>-1641.49</c:v>
                </c:pt>
                <c:pt idx="8738" formatCode="0.00E+00">
                  <c:v>-1675.61</c:v>
                </c:pt>
                <c:pt idx="8739" formatCode="0.00E+00">
                  <c:v>-1709.36</c:v>
                </c:pt>
                <c:pt idx="8740" formatCode="0.00E+00">
                  <c:v>-1742.72</c:v>
                </c:pt>
                <c:pt idx="8741" formatCode="0.00E+00">
                  <c:v>-1775.69</c:v>
                </c:pt>
                <c:pt idx="8742" formatCode="0.00E+00">
                  <c:v>-1808.26</c:v>
                </c:pt>
                <c:pt idx="8743" formatCode="0.00E+00">
                  <c:v>-1840.43</c:v>
                </c:pt>
                <c:pt idx="8744" formatCode="0.00E+00">
                  <c:v>-1872.19</c:v>
                </c:pt>
                <c:pt idx="8745" formatCode="0.00E+00">
                  <c:v>-1903.52</c:v>
                </c:pt>
                <c:pt idx="8746" formatCode="0.00E+00">
                  <c:v>-1934.43</c:v>
                </c:pt>
                <c:pt idx="8747" formatCode="0.00E+00">
                  <c:v>-1964.9</c:v>
                </c:pt>
                <c:pt idx="8748" formatCode="0.00E+00">
                  <c:v>-1994.94</c:v>
                </c:pt>
                <c:pt idx="8749" formatCode="0.00E+00">
                  <c:v>-2024.53</c:v>
                </c:pt>
                <c:pt idx="8750" formatCode="0.00E+00">
                  <c:v>-2053.66</c:v>
                </c:pt>
                <c:pt idx="8751" formatCode="0.00E+00">
                  <c:v>-2082.34</c:v>
                </c:pt>
                <c:pt idx="8752" formatCode="0.00E+00">
                  <c:v>-2110.5500000000002</c:v>
                </c:pt>
                <c:pt idx="8753" formatCode="0.00E+00">
                  <c:v>-2138.29</c:v>
                </c:pt>
                <c:pt idx="8754" formatCode="0.00E+00">
                  <c:v>-2165.5500000000002</c:v>
                </c:pt>
                <c:pt idx="8755" formatCode="0.00E+00">
                  <c:v>-2192.33</c:v>
                </c:pt>
                <c:pt idx="8756" formatCode="0.00E+00">
                  <c:v>-2218.62</c:v>
                </c:pt>
                <c:pt idx="8757" formatCode="0.00E+00">
                  <c:v>-2244.42</c:v>
                </c:pt>
                <c:pt idx="8758" formatCode="0.00E+00">
                  <c:v>-2269.7199999999998</c:v>
                </c:pt>
                <c:pt idx="8759" formatCode="0.00E+00">
                  <c:v>-2294.5100000000002</c:v>
                </c:pt>
                <c:pt idx="8760" formatCode="0.00E+00">
                  <c:v>-2318.79</c:v>
                </c:pt>
                <c:pt idx="8761" formatCode="0.00E+00">
                  <c:v>-2342.5500000000002</c:v>
                </c:pt>
                <c:pt idx="8762" formatCode="0.00E+00">
                  <c:v>-2365.79</c:v>
                </c:pt>
                <c:pt idx="8763" formatCode="0.00E+00">
                  <c:v>-2388.5100000000002</c:v>
                </c:pt>
                <c:pt idx="8764" formatCode="0.00E+00">
                  <c:v>-2410.69</c:v>
                </c:pt>
                <c:pt idx="8765" formatCode="0.00E+00">
                  <c:v>-2432.34</c:v>
                </c:pt>
                <c:pt idx="8766" formatCode="0.00E+00">
                  <c:v>-2453.4499999999998</c:v>
                </c:pt>
                <c:pt idx="8767" formatCode="0.00E+00">
                  <c:v>-2474.02</c:v>
                </c:pt>
                <c:pt idx="8768" formatCode="0.00E+00">
                  <c:v>-2494.0300000000002</c:v>
                </c:pt>
                <c:pt idx="8769" formatCode="0.00E+00">
                  <c:v>-2513.4899999999998</c:v>
                </c:pt>
                <c:pt idx="8770" formatCode="0.00E+00">
                  <c:v>-2532.39</c:v>
                </c:pt>
                <c:pt idx="8771" formatCode="0.00E+00">
                  <c:v>-2550.73</c:v>
                </c:pt>
                <c:pt idx="8772" formatCode="0.00E+00">
                  <c:v>-2568.5100000000002</c:v>
                </c:pt>
                <c:pt idx="8773" formatCode="0.00E+00">
                  <c:v>-2585.71</c:v>
                </c:pt>
                <c:pt idx="8774" formatCode="0.00E+00">
                  <c:v>-2602.34</c:v>
                </c:pt>
                <c:pt idx="8775" formatCode="0.00E+00">
                  <c:v>-2618.4</c:v>
                </c:pt>
                <c:pt idx="8776" formatCode="0.00E+00">
                  <c:v>-2633.87</c:v>
                </c:pt>
                <c:pt idx="8777" formatCode="0.00E+00">
                  <c:v>-2648.76</c:v>
                </c:pt>
                <c:pt idx="8778" formatCode="0.00E+00">
                  <c:v>-2663.07</c:v>
                </c:pt>
                <c:pt idx="8779" formatCode="0.00E+00">
                  <c:v>-2676.78</c:v>
                </c:pt>
                <c:pt idx="8780" formatCode="0.00E+00">
                  <c:v>-2689.9</c:v>
                </c:pt>
                <c:pt idx="8781" formatCode="0.00E+00">
                  <c:v>-2702.43</c:v>
                </c:pt>
                <c:pt idx="8782" formatCode="0.00E+00">
                  <c:v>-2714.36</c:v>
                </c:pt>
                <c:pt idx="8783" formatCode="0.00E+00">
                  <c:v>-2725.69</c:v>
                </c:pt>
                <c:pt idx="8784" formatCode="0.00E+00">
                  <c:v>-2736.41</c:v>
                </c:pt>
                <c:pt idx="8785" formatCode="0.00E+00">
                  <c:v>-2746.53</c:v>
                </c:pt>
                <c:pt idx="8786" formatCode="0.00E+00">
                  <c:v>-2756.05</c:v>
                </c:pt>
                <c:pt idx="8787" formatCode="0.00E+00">
                  <c:v>-2764.95</c:v>
                </c:pt>
                <c:pt idx="8788" formatCode="0.00E+00">
                  <c:v>-2773.25</c:v>
                </c:pt>
                <c:pt idx="8789" formatCode="0.00E+00">
                  <c:v>-2780.93</c:v>
                </c:pt>
                <c:pt idx="8790" formatCode="0.00E+00">
                  <c:v>-2788</c:v>
                </c:pt>
                <c:pt idx="8791" formatCode="0.00E+00">
                  <c:v>-2794.45</c:v>
                </c:pt>
                <c:pt idx="8792" formatCode="0.00E+00">
                  <c:v>-2800.29</c:v>
                </c:pt>
                <c:pt idx="8793" formatCode="0.00E+00">
                  <c:v>-2805.5</c:v>
                </c:pt>
                <c:pt idx="8794" formatCode="0.00E+00">
                  <c:v>-2810.1</c:v>
                </c:pt>
                <c:pt idx="8795" formatCode="0.00E+00">
                  <c:v>-2814.08</c:v>
                </c:pt>
                <c:pt idx="8796" formatCode="0.00E+00">
                  <c:v>-2817.44</c:v>
                </c:pt>
                <c:pt idx="8797" formatCode="0.00E+00">
                  <c:v>-2820.18</c:v>
                </c:pt>
                <c:pt idx="8798" formatCode="0.00E+00">
                  <c:v>-2822.29</c:v>
                </c:pt>
                <c:pt idx="8799" formatCode="0.00E+00">
                  <c:v>-2823.79</c:v>
                </c:pt>
                <c:pt idx="8800" formatCode="0.00E+00">
                  <c:v>-2824.66</c:v>
                </c:pt>
                <c:pt idx="8801" formatCode="0.00E+00">
                  <c:v>-2824.91</c:v>
                </c:pt>
                <c:pt idx="8802" formatCode="0.00E+00">
                  <c:v>-2824.54</c:v>
                </c:pt>
                <c:pt idx="8803" formatCode="0.00E+00">
                  <c:v>-2823.54</c:v>
                </c:pt>
                <c:pt idx="8804" formatCode="0.00E+00">
                  <c:v>-2821.93</c:v>
                </c:pt>
                <c:pt idx="8805" formatCode="0.00E+00">
                  <c:v>-2819.69</c:v>
                </c:pt>
                <c:pt idx="8806" formatCode="0.00E+00">
                  <c:v>-2816.84</c:v>
                </c:pt>
                <c:pt idx="8807" formatCode="0.00E+00">
                  <c:v>-2813.36</c:v>
                </c:pt>
                <c:pt idx="8808" formatCode="0.00E+00">
                  <c:v>-2809.27</c:v>
                </c:pt>
                <c:pt idx="8809" formatCode="0.00E+00">
                  <c:v>-2804.55</c:v>
                </c:pt>
                <c:pt idx="8810" formatCode="0.00E+00">
                  <c:v>-2799.22</c:v>
                </c:pt>
                <c:pt idx="8811" formatCode="0.00E+00">
                  <c:v>-2793.28</c:v>
                </c:pt>
                <c:pt idx="8812" formatCode="0.00E+00">
                  <c:v>-2786.72</c:v>
                </c:pt>
                <c:pt idx="8813" formatCode="0.00E+00">
                  <c:v>-2779.55</c:v>
                </c:pt>
                <c:pt idx="8814" formatCode="0.00E+00">
                  <c:v>-2771.77</c:v>
                </c:pt>
                <c:pt idx="8815" formatCode="0.00E+00">
                  <c:v>-2763.39</c:v>
                </c:pt>
                <c:pt idx="8816" formatCode="0.00E+00">
                  <c:v>-2754.39</c:v>
                </c:pt>
                <c:pt idx="8817" formatCode="0.00E+00">
                  <c:v>-2744.79</c:v>
                </c:pt>
                <c:pt idx="8818" formatCode="0.00E+00">
                  <c:v>-2734.59</c:v>
                </c:pt>
                <c:pt idx="8819" formatCode="0.00E+00">
                  <c:v>-2723.79</c:v>
                </c:pt>
                <c:pt idx="8820" formatCode="0.00E+00">
                  <c:v>-2712.39</c:v>
                </c:pt>
                <c:pt idx="8821" formatCode="0.00E+00">
                  <c:v>-2700.4</c:v>
                </c:pt>
                <c:pt idx="8822" formatCode="0.00E+00">
                  <c:v>-2687.81</c:v>
                </c:pt>
                <c:pt idx="8823" formatCode="0.00E+00">
                  <c:v>-2674.64</c:v>
                </c:pt>
                <c:pt idx="8824" formatCode="0.00E+00">
                  <c:v>-2660.88</c:v>
                </c:pt>
                <c:pt idx="8825" formatCode="0.00E+00">
                  <c:v>-2646.54</c:v>
                </c:pt>
                <c:pt idx="8826" formatCode="0.00E+00">
                  <c:v>-2631.62</c:v>
                </c:pt>
                <c:pt idx="8827" formatCode="0.00E+00">
                  <c:v>-2616.12</c:v>
                </c:pt>
                <c:pt idx="8828" formatCode="0.00E+00">
                  <c:v>-2600.0500000000002</c:v>
                </c:pt>
                <c:pt idx="8829" formatCode="0.00E+00">
                  <c:v>-2583.41</c:v>
                </c:pt>
                <c:pt idx="8830" formatCode="0.00E+00">
                  <c:v>-2566.21</c:v>
                </c:pt>
                <c:pt idx="8831" formatCode="0.00E+00">
                  <c:v>-2548.44</c:v>
                </c:pt>
                <c:pt idx="8832" formatCode="0.00E+00">
                  <c:v>-2530.12</c:v>
                </c:pt>
                <c:pt idx="8833" formatCode="0.00E+00">
                  <c:v>-2511.2399999999998</c:v>
                </c:pt>
                <c:pt idx="8834" formatCode="0.00E+00">
                  <c:v>-2491.8200000000002</c:v>
                </c:pt>
                <c:pt idx="8835" formatCode="0.00E+00">
                  <c:v>-2471.85</c:v>
                </c:pt>
                <c:pt idx="8836" formatCode="0.00E+00">
                  <c:v>-2451.35</c:v>
                </c:pt>
                <c:pt idx="8837" formatCode="0.00E+00">
                  <c:v>-2430.3000000000002</c:v>
                </c:pt>
                <c:pt idx="8838" formatCode="0.00E+00">
                  <c:v>-2408.73</c:v>
                </c:pt>
                <c:pt idx="8839" formatCode="0.00E+00">
                  <c:v>-2386.63</c:v>
                </c:pt>
                <c:pt idx="8840" formatCode="0.00E+00">
                  <c:v>-2364.0100000000002</c:v>
                </c:pt>
                <c:pt idx="8841" formatCode="0.00E+00">
                  <c:v>-2340.88</c:v>
                </c:pt>
                <c:pt idx="8842" formatCode="0.00E+00">
                  <c:v>-2317.2399999999998</c:v>
                </c:pt>
                <c:pt idx="8843" formatCode="0.00E+00">
                  <c:v>-2293.09</c:v>
                </c:pt>
                <c:pt idx="8844" formatCode="0.00E+00">
                  <c:v>-2268.44</c:v>
                </c:pt>
                <c:pt idx="8845" formatCode="0.00E+00">
                  <c:v>-2243.3000000000002</c:v>
                </c:pt>
                <c:pt idx="8846" formatCode="0.00E+00">
                  <c:v>-2217.67</c:v>
                </c:pt>
                <c:pt idx="8847" formatCode="0.00E+00">
                  <c:v>-2191.56</c:v>
                </c:pt>
                <c:pt idx="8848" formatCode="0.00E+00">
                  <c:v>-2164.9699999999998</c:v>
                </c:pt>
                <c:pt idx="8849" formatCode="0.00E+00">
                  <c:v>-2137.91</c:v>
                </c:pt>
                <c:pt idx="8850" formatCode="0.00E+00">
                  <c:v>-2110.38</c:v>
                </c:pt>
                <c:pt idx="8851" formatCode="0.00E+00">
                  <c:v>-2082.4</c:v>
                </c:pt>
                <c:pt idx="8852" formatCode="0.00E+00">
                  <c:v>-2053.9699999999998</c:v>
                </c:pt>
                <c:pt idx="8853" formatCode="0.00E+00">
                  <c:v>-2025.09</c:v>
                </c:pt>
                <c:pt idx="8854" formatCode="0.00E+00">
                  <c:v>-1995.77</c:v>
                </c:pt>
                <c:pt idx="8855" formatCode="0.00E+00">
                  <c:v>-1966.02</c:v>
                </c:pt>
                <c:pt idx="8856" formatCode="0.00E+00">
                  <c:v>-1935.84</c:v>
                </c:pt>
                <c:pt idx="8857" formatCode="0.00E+00">
                  <c:v>-1905.24</c:v>
                </c:pt>
                <c:pt idx="8858" formatCode="0.00E+00">
                  <c:v>-1874.23</c:v>
                </c:pt>
                <c:pt idx="8859" formatCode="0.00E+00">
                  <c:v>-1842.81</c:v>
                </c:pt>
                <c:pt idx="8860" formatCode="0.00E+00">
                  <c:v>-1811</c:v>
                </c:pt>
                <c:pt idx="8861" formatCode="0.00E+00">
                  <c:v>-1778.79</c:v>
                </c:pt>
                <c:pt idx="8862" formatCode="0.00E+00">
                  <c:v>-1746.2</c:v>
                </c:pt>
                <c:pt idx="8863" formatCode="0.00E+00">
                  <c:v>-1713.24</c:v>
                </c:pt>
                <c:pt idx="8864" formatCode="0.00E+00">
                  <c:v>-1679.9</c:v>
                </c:pt>
                <c:pt idx="8865" formatCode="0.00E+00">
                  <c:v>-1646.2</c:v>
                </c:pt>
                <c:pt idx="8866" formatCode="0.00E+00">
                  <c:v>-1612.15</c:v>
                </c:pt>
                <c:pt idx="8867" formatCode="0.00E+00">
                  <c:v>-1577.75</c:v>
                </c:pt>
                <c:pt idx="8868" formatCode="0.00E+00">
                  <c:v>-1543</c:v>
                </c:pt>
                <c:pt idx="8869" formatCode="0.00E+00">
                  <c:v>-1507.93</c:v>
                </c:pt>
                <c:pt idx="8870" formatCode="0.00E+00">
                  <c:v>-1472.54</c:v>
                </c:pt>
                <c:pt idx="8871" formatCode="0.00E+00">
                  <c:v>-1436.82</c:v>
                </c:pt>
                <c:pt idx="8872" formatCode="0.00E+00">
                  <c:v>-1400.8</c:v>
                </c:pt>
                <c:pt idx="8873" formatCode="0.00E+00">
                  <c:v>-1364.48</c:v>
                </c:pt>
                <c:pt idx="8874" formatCode="0.00E+00">
                  <c:v>-1327.87</c:v>
                </c:pt>
                <c:pt idx="8875" formatCode="0.00E+00">
                  <c:v>-1290.97</c:v>
                </c:pt>
                <c:pt idx="8876" formatCode="0.00E+00">
                  <c:v>-1253.8</c:v>
                </c:pt>
                <c:pt idx="8877" formatCode="0.00E+00">
                  <c:v>-1216.3599999999999</c:v>
                </c:pt>
                <c:pt idx="8878" formatCode="0.00E+00">
                  <c:v>-1178.6600000000001</c:v>
                </c:pt>
                <c:pt idx="8879" formatCode="0.00E+00">
                  <c:v>-1140.71</c:v>
                </c:pt>
                <c:pt idx="8880" formatCode="0.00E+00">
                  <c:v>-1102.52</c:v>
                </c:pt>
                <c:pt idx="8881" formatCode="0.00E+00">
                  <c:v>-1064.0899999999999</c:v>
                </c:pt>
                <c:pt idx="8882" formatCode="0.00E+00">
                  <c:v>-1025.44</c:v>
                </c:pt>
                <c:pt idx="8883">
                  <c:v>-986.56899999999996</c:v>
                </c:pt>
                <c:pt idx="8884">
                  <c:v>-947.49199999999996</c:v>
                </c:pt>
                <c:pt idx="8885">
                  <c:v>-908.21600000000001</c:v>
                </c:pt>
                <c:pt idx="8886">
                  <c:v>-868.74800000000005</c:v>
                </c:pt>
                <c:pt idx="8887">
                  <c:v>-829.09799999999996</c:v>
                </c:pt>
                <c:pt idx="8888">
                  <c:v>-789.274</c:v>
                </c:pt>
                <c:pt idx="8889">
                  <c:v>-749.28599999999994</c:v>
                </c:pt>
                <c:pt idx="8890">
                  <c:v>-709.14200000000005</c:v>
                </c:pt>
                <c:pt idx="8891">
                  <c:v>-668.851</c:v>
                </c:pt>
                <c:pt idx="8892">
                  <c:v>-628.42200000000003</c:v>
                </c:pt>
                <c:pt idx="8893">
                  <c:v>-587.86400000000003</c:v>
                </c:pt>
                <c:pt idx="8894">
                  <c:v>-547.18600000000004</c:v>
                </c:pt>
                <c:pt idx="8895">
                  <c:v>-506.39600000000002</c:v>
                </c:pt>
                <c:pt idx="8896">
                  <c:v>-465.505</c:v>
                </c:pt>
                <c:pt idx="8897">
                  <c:v>-424.52100000000002</c:v>
                </c:pt>
                <c:pt idx="8898">
                  <c:v>-383.452</c:v>
                </c:pt>
                <c:pt idx="8899">
                  <c:v>-342.30900000000003</c:v>
                </c:pt>
                <c:pt idx="8900">
                  <c:v>-301.09899999999999</c:v>
                </c:pt>
                <c:pt idx="8901">
                  <c:v>-259.834</c:v>
                </c:pt>
                <c:pt idx="8902">
                  <c:v>-218.52</c:v>
                </c:pt>
                <c:pt idx="8903">
                  <c:v>-177.16800000000001</c:v>
                </c:pt>
                <c:pt idx="8904">
                  <c:v>-135.786</c:v>
                </c:pt>
                <c:pt idx="8905">
                  <c:v>-94.383700000000005</c:v>
                </c:pt>
                <c:pt idx="8906">
                  <c:v>-52.970399999999998</c:v>
                </c:pt>
                <c:pt idx="8907">
                  <c:v>-11.555</c:v>
                </c:pt>
                <c:pt idx="8908">
                  <c:v>29.853200000000001</c:v>
                </c:pt>
                <c:pt idx="8909">
                  <c:v>71.245199999999997</c:v>
                </c:pt>
                <c:pt idx="8910">
                  <c:v>112.61199999999999</c:v>
                </c:pt>
                <c:pt idx="8911">
                  <c:v>153.94399999999999</c:v>
                </c:pt>
                <c:pt idx="8912">
                  <c:v>195.233</c:v>
                </c:pt>
                <c:pt idx="8913">
                  <c:v>236.46899999999999</c:v>
                </c:pt>
                <c:pt idx="8914">
                  <c:v>277.64299999999997</c:v>
                </c:pt>
                <c:pt idx="8915">
                  <c:v>318.74599999999998</c:v>
                </c:pt>
                <c:pt idx="8916">
                  <c:v>359.77</c:v>
                </c:pt>
                <c:pt idx="8917">
                  <c:v>400.70499999999998</c:v>
                </c:pt>
                <c:pt idx="8918">
                  <c:v>441.54199999999997</c:v>
                </c:pt>
                <c:pt idx="8919">
                  <c:v>482.27300000000002</c:v>
                </c:pt>
                <c:pt idx="8920">
                  <c:v>522.88699999999994</c:v>
                </c:pt>
                <c:pt idx="8921">
                  <c:v>563.37599999999998</c:v>
                </c:pt>
                <c:pt idx="8922">
                  <c:v>603.73199999999997</c:v>
                </c:pt>
                <c:pt idx="8923">
                  <c:v>643.94600000000003</c:v>
                </c:pt>
                <c:pt idx="8924">
                  <c:v>684.00900000000001</c:v>
                </c:pt>
                <c:pt idx="8925">
                  <c:v>723.91200000000003</c:v>
                </c:pt>
                <c:pt idx="8926">
                  <c:v>763.64599999999996</c:v>
                </c:pt>
                <c:pt idx="8927">
                  <c:v>803.20299999999997</c:v>
                </c:pt>
                <c:pt idx="8928">
                  <c:v>842.57299999999998</c:v>
                </c:pt>
                <c:pt idx="8929">
                  <c:v>881.74900000000002</c:v>
                </c:pt>
                <c:pt idx="8930">
                  <c:v>920.721</c:v>
                </c:pt>
                <c:pt idx="8931">
                  <c:v>959.48099999999999</c:v>
                </c:pt>
                <c:pt idx="8932">
                  <c:v>998.02099999999996</c:v>
                </c:pt>
                <c:pt idx="8933" formatCode="0.00E+00">
                  <c:v>1036.33</c:v>
                </c:pt>
                <c:pt idx="8934" formatCode="0.00E+00">
                  <c:v>1074.4100000000001</c:v>
                </c:pt>
                <c:pt idx="8935" formatCode="0.00E+00">
                  <c:v>1112.23</c:v>
                </c:pt>
                <c:pt idx="8936" formatCode="0.00E+00">
                  <c:v>1149.81</c:v>
                </c:pt>
                <c:pt idx="8937" formatCode="0.00E+00">
                  <c:v>1187.1199999999999</c:v>
                </c:pt>
                <c:pt idx="8938" formatCode="0.00E+00">
                  <c:v>1224.1600000000001</c:v>
                </c:pt>
                <c:pt idx="8939" formatCode="0.00E+00">
                  <c:v>1260.93</c:v>
                </c:pt>
                <c:pt idx="8940" formatCode="0.00E+00">
                  <c:v>1297.4000000000001</c:v>
                </c:pt>
                <c:pt idx="8941" formatCode="0.00E+00">
                  <c:v>1333.59</c:v>
                </c:pt>
                <c:pt idx="8942" formatCode="0.00E+00">
                  <c:v>1369.47</c:v>
                </c:pt>
                <c:pt idx="8943" formatCode="0.00E+00">
                  <c:v>1405.04</c:v>
                </c:pt>
                <c:pt idx="8944" formatCode="0.00E+00">
                  <c:v>1440.29</c:v>
                </c:pt>
                <c:pt idx="8945" formatCode="0.00E+00">
                  <c:v>1475.22</c:v>
                </c:pt>
                <c:pt idx="8946" formatCode="0.00E+00">
                  <c:v>1509.81</c:v>
                </c:pt>
                <c:pt idx="8947" formatCode="0.00E+00">
                  <c:v>1544.06</c:v>
                </c:pt>
                <c:pt idx="8948" formatCode="0.00E+00">
                  <c:v>1577.97</c:v>
                </c:pt>
                <c:pt idx="8949" formatCode="0.00E+00">
                  <c:v>1611.52</c:v>
                </c:pt>
                <c:pt idx="8950" formatCode="0.00E+00">
                  <c:v>1644.7</c:v>
                </c:pt>
                <c:pt idx="8951" formatCode="0.00E+00">
                  <c:v>1677.52</c:v>
                </c:pt>
                <c:pt idx="8952" formatCode="0.00E+00">
                  <c:v>1709.96</c:v>
                </c:pt>
                <c:pt idx="8953" formatCode="0.00E+00">
                  <c:v>1742.01</c:v>
                </c:pt>
                <c:pt idx="8954" formatCode="0.00E+00">
                  <c:v>1773.67</c:v>
                </c:pt>
                <c:pt idx="8955" formatCode="0.00E+00">
                  <c:v>1804.94</c:v>
                </c:pt>
                <c:pt idx="8956" formatCode="0.00E+00">
                  <c:v>1835.8</c:v>
                </c:pt>
                <c:pt idx="8957" formatCode="0.00E+00">
                  <c:v>1866.24</c:v>
                </c:pt>
                <c:pt idx="8958" formatCode="0.00E+00">
                  <c:v>1896.27</c:v>
                </c:pt>
                <c:pt idx="8959" formatCode="0.00E+00">
                  <c:v>1925.88</c:v>
                </c:pt>
                <c:pt idx="8960" formatCode="0.00E+00">
                  <c:v>1955.05</c:v>
                </c:pt>
                <c:pt idx="8961" formatCode="0.00E+00">
                  <c:v>1983.78</c:v>
                </c:pt>
                <c:pt idx="8962" formatCode="0.00E+00">
                  <c:v>2012.07</c:v>
                </c:pt>
                <c:pt idx="8963" formatCode="0.00E+00">
                  <c:v>2039.91</c:v>
                </c:pt>
                <c:pt idx="8964" formatCode="0.00E+00">
                  <c:v>2067.3000000000002</c:v>
                </c:pt>
                <c:pt idx="8965" formatCode="0.00E+00">
                  <c:v>2094.2199999999998</c:v>
                </c:pt>
                <c:pt idx="8966" formatCode="0.00E+00">
                  <c:v>2120.6799999999998</c:v>
                </c:pt>
                <c:pt idx="8967" formatCode="0.00E+00">
                  <c:v>2146.66</c:v>
                </c:pt>
                <c:pt idx="8968" formatCode="0.00E+00">
                  <c:v>2172.16</c:v>
                </c:pt>
                <c:pt idx="8969" formatCode="0.00E+00">
                  <c:v>2197.17</c:v>
                </c:pt>
                <c:pt idx="8970" formatCode="0.00E+00">
                  <c:v>2221.6999999999998</c:v>
                </c:pt>
                <c:pt idx="8971" formatCode="0.00E+00">
                  <c:v>2245.73</c:v>
                </c:pt>
                <c:pt idx="8972" formatCode="0.00E+00">
                  <c:v>2269.2600000000002</c:v>
                </c:pt>
                <c:pt idx="8973" formatCode="0.00E+00">
                  <c:v>2292.29</c:v>
                </c:pt>
                <c:pt idx="8974" formatCode="0.00E+00">
                  <c:v>2314.8000000000002</c:v>
                </c:pt>
                <c:pt idx="8975" formatCode="0.00E+00">
                  <c:v>2336.8000000000002</c:v>
                </c:pt>
                <c:pt idx="8976" formatCode="0.00E+00">
                  <c:v>2358.2800000000002</c:v>
                </c:pt>
                <c:pt idx="8977" formatCode="0.00E+00">
                  <c:v>2379.23</c:v>
                </c:pt>
                <c:pt idx="8978" formatCode="0.00E+00">
                  <c:v>2399.65</c:v>
                </c:pt>
                <c:pt idx="8979" formatCode="0.00E+00">
                  <c:v>2419.54</c:v>
                </c:pt>
                <c:pt idx="8980" formatCode="0.00E+00">
                  <c:v>2438.9</c:v>
                </c:pt>
                <c:pt idx="8981" formatCode="0.00E+00">
                  <c:v>2457.71</c:v>
                </c:pt>
                <c:pt idx="8982" formatCode="0.00E+00">
                  <c:v>2475.9699999999998</c:v>
                </c:pt>
                <c:pt idx="8983" formatCode="0.00E+00">
                  <c:v>2493.6799999999998</c:v>
                </c:pt>
                <c:pt idx="8984" formatCode="0.00E+00">
                  <c:v>2510.84</c:v>
                </c:pt>
                <c:pt idx="8985" formatCode="0.00E+00">
                  <c:v>2527.44</c:v>
                </c:pt>
                <c:pt idx="8986" formatCode="0.00E+00">
                  <c:v>2543.48</c:v>
                </c:pt>
                <c:pt idx="8987" formatCode="0.00E+00">
                  <c:v>2558.96</c:v>
                </c:pt>
                <c:pt idx="8988" formatCode="0.00E+00">
                  <c:v>2573.87</c:v>
                </c:pt>
                <c:pt idx="8989" formatCode="0.00E+00">
                  <c:v>2588.21</c:v>
                </c:pt>
                <c:pt idx="8990" formatCode="0.00E+00">
                  <c:v>2601.9699999999998</c:v>
                </c:pt>
                <c:pt idx="8991" formatCode="0.00E+00">
                  <c:v>2615.15</c:v>
                </c:pt>
                <c:pt idx="8992" formatCode="0.00E+00">
                  <c:v>2627.76</c:v>
                </c:pt>
                <c:pt idx="8993" formatCode="0.00E+00">
                  <c:v>2639.79</c:v>
                </c:pt>
                <c:pt idx="8994" formatCode="0.00E+00">
                  <c:v>2651.22</c:v>
                </c:pt>
                <c:pt idx="8995" formatCode="0.00E+00">
                  <c:v>2662.08</c:v>
                </c:pt>
                <c:pt idx="8996" formatCode="0.00E+00">
                  <c:v>2672.34</c:v>
                </c:pt>
                <c:pt idx="8997" formatCode="0.00E+00">
                  <c:v>2682.01</c:v>
                </c:pt>
                <c:pt idx="8998" formatCode="0.00E+00">
                  <c:v>2691.08</c:v>
                </c:pt>
                <c:pt idx="8999" formatCode="0.00E+00">
                  <c:v>2699.56</c:v>
                </c:pt>
                <c:pt idx="9000" formatCode="0.00E+00">
                  <c:v>2707.45</c:v>
                </c:pt>
                <c:pt idx="9001" formatCode="0.00E+00">
                  <c:v>2714.73</c:v>
                </c:pt>
                <c:pt idx="9002" formatCode="0.00E+00">
                  <c:v>2721.42</c:v>
                </c:pt>
                <c:pt idx="9003" formatCode="0.00E+00">
                  <c:v>2727.5</c:v>
                </c:pt>
                <c:pt idx="9004" formatCode="0.00E+00">
                  <c:v>2732.98</c:v>
                </c:pt>
                <c:pt idx="9005" formatCode="0.00E+00">
                  <c:v>2737.85</c:v>
                </c:pt>
                <c:pt idx="9006" formatCode="0.00E+00">
                  <c:v>2742.12</c:v>
                </c:pt>
                <c:pt idx="9007" formatCode="0.00E+00">
                  <c:v>2745.79</c:v>
                </c:pt>
                <c:pt idx="9008" formatCode="0.00E+00">
                  <c:v>2748.84</c:v>
                </c:pt>
                <c:pt idx="9009" formatCode="0.00E+00">
                  <c:v>2751.29</c:v>
                </c:pt>
                <c:pt idx="9010" formatCode="0.00E+00">
                  <c:v>2753.14</c:v>
                </c:pt>
                <c:pt idx="9011" formatCode="0.00E+00">
                  <c:v>2754.37</c:v>
                </c:pt>
                <c:pt idx="9012" formatCode="0.00E+00">
                  <c:v>2755</c:v>
                </c:pt>
                <c:pt idx="9013" formatCode="0.00E+00">
                  <c:v>2755.02</c:v>
                </c:pt>
                <c:pt idx="9014" formatCode="0.00E+00">
                  <c:v>2754.43</c:v>
                </c:pt>
                <c:pt idx="9015" formatCode="0.00E+00">
                  <c:v>2753.24</c:v>
                </c:pt>
                <c:pt idx="9016" formatCode="0.00E+00">
                  <c:v>2751.43</c:v>
                </c:pt>
                <c:pt idx="9017" formatCode="0.00E+00">
                  <c:v>2749.03</c:v>
                </c:pt>
                <c:pt idx="9018" formatCode="0.00E+00">
                  <c:v>2746.01</c:v>
                </c:pt>
                <c:pt idx="9019" formatCode="0.00E+00">
                  <c:v>2742.39</c:v>
                </c:pt>
                <c:pt idx="9020" formatCode="0.00E+00">
                  <c:v>2738.17</c:v>
                </c:pt>
                <c:pt idx="9021" formatCode="0.00E+00">
                  <c:v>2733.34</c:v>
                </c:pt>
                <c:pt idx="9022" formatCode="0.00E+00">
                  <c:v>2727.91</c:v>
                </c:pt>
                <c:pt idx="9023" formatCode="0.00E+00">
                  <c:v>2721.88</c:v>
                </c:pt>
                <c:pt idx="9024" formatCode="0.00E+00">
                  <c:v>2715.25</c:v>
                </c:pt>
                <c:pt idx="9025" formatCode="0.00E+00">
                  <c:v>2708.03</c:v>
                </c:pt>
                <c:pt idx="9026" formatCode="0.00E+00">
                  <c:v>2700.2</c:v>
                </c:pt>
                <c:pt idx="9027" formatCode="0.00E+00">
                  <c:v>2691.79</c:v>
                </c:pt>
                <c:pt idx="9028" formatCode="0.00E+00">
                  <c:v>2682.78</c:v>
                </c:pt>
                <c:pt idx="9029" formatCode="0.00E+00">
                  <c:v>2673.18</c:v>
                </c:pt>
                <c:pt idx="9030" formatCode="0.00E+00">
                  <c:v>2662.99</c:v>
                </c:pt>
                <c:pt idx="9031" formatCode="0.00E+00">
                  <c:v>2652.22</c:v>
                </c:pt>
                <c:pt idx="9032" formatCode="0.00E+00">
                  <c:v>2640.87</c:v>
                </c:pt>
                <c:pt idx="9033" formatCode="0.00E+00">
                  <c:v>2628.93</c:v>
                </c:pt>
                <c:pt idx="9034" formatCode="0.00E+00">
                  <c:v>2616.42</c:v>
                </c:pt>
                <c:pt idx="9035" formatCode="0.00E+00">
                  <c:v>2603.34</c:v>
                </c:pt>
                <c:pt idx="9036" formatCode="0.00E+00">
                  <c:v>2589.6799999999998</c:v>
                </c:pt>
                <c:pt idx="9037" formatCode="0.00E+00">
                  <c:v>2575.4499999999998</c:v>
                </c:pt>
                <c:pt idx="9038" formatCode="0.00E+00">
                  <c:v>2560.66</c:v>
                </c:pt>
                <c:pt idx="9039" formatCode="0.00E+00">
                  <c:v>2545.31</c:v>
                </c:pt>
                <c:pt idx="9040" formatCode="0.00E+00">
                  <c:v>2529.4</c:v>
                </c:pt>
                <c:pt idx="9041" formatCode="0.00E+00">
                  <c:v>2512.9299999999998</c:v>
                </c:pt>
                <c:pt idx="9042" formatCode="0.00E+00">
                  <c:v>2495.92</c:v>
                </c:pt>
                <c:pt idx="9043" formatCode="0.00E+00">
                  <c:v>2478.35</c:v>
                </c:pt>
                <c:pt idx="9044" formatCode="0.00E+00">
                  <c:v>2460.25</c:v>
                </c:pt>
                <c:pt idx="9045" formatCode="0.00E+00">
                  <c:v>2441.6</c:v>
                </c:pt>
                <c:pt idx="9046" formatCode="0.00E+00">
                  <c:v>2422.42</c:v>
                </c:pt>
                <c:pt idx="9047" formatCode="0.00E+00">
                  <c:v>2402.71</c:v>
                </c:pt>
                <c:pt idx="9048" formatCode="0.00E+00">
                  <c:v>2382.48</c:v>
                </c:pt>
                <c:pt idx="9049" formatCode="0.00E+00">
                  <c:v>2361.7199999999998</c:v>
                </c:pt>
                <c:pt idx="9050" formatCode="0.00E+00">
                  <c:v>2340.4499999999998</c:v>
                </c:pt>
                <c:pt idx="9051" formatCode="0.00E+00">
                  <c:v>2318.66</c:v>
                </c:pt>
                <c:pt idx="9052" formatCode="0.00E+00">
                  <c:v>2296.37</c:v>
                </c:pt>
                <c:pt idx="9053" formatCode="0.00E+00">
                  <c:v>2273.58</c:v>
                </c:pt>
                <c:pt idx="9054" formatCode="0.00E+00">
                  <c:v>2250.2800000000002</c:v>
                </c:pt>
                <c:pt idx="9055" formatCode="0.00E+00">
                  <c:v>2226.5</c:v>
                </c:pt>
                <c:pt idx="9056" formatCode="0.00E+00">
                  <c:v>2202.23</c:v>
                </c:pt>
                <c:pt idx="9057" formatCode="0.00E+00">
                  <c:v>2177.48</c:v>
                </c:pt>
                <c:pt idx="9058" formatCode="0.00E+00">
                  <c:v>2152.2600000000002</c:v>
                </c:pt>
                <c:pt idx="9059" formatCode="0.00E+00">
                  <c:v>2126.5700000000002</c:v>
                </c:pt>
                <c:pt idx="9060" formatCode="0.00E+00">
                  <c:v>2100.41</c:v>
                </c:pt>
                <c:pt idx="9061" formatCode="0.00E+00">
                  <c:v>2073.8000000000002</c:v>
                </c:pt>
                <c:pt idx="9062" formatCode="0.00E+00">
                  <c:v>2046.73</c:v>
                </c:pt>
                <c:pt idx="9063" formatCode="0.00E+00">
                  <c:v>2019.22</c:v>
                </c:pt>
                <c:pt idx="9064" formatCode="0.00E+00">
                  <c:v>1991.27</c:v>
                </c:pt>
                <c:pt idx="9065" formatCode="0.00E+00">
                  <c:v>1962.88</c:v>
                </c:pt>
                <c:pt idx="9066" formatCode="0.00E+00">
                  <c:v>1934.07</c:v>
                </c:pt>
                <c:pt idx="9067" formatCode="0.00E+00">
                  <c:v>1904.84</c:v>
                </c:pt>
                <c:pt idx="9068" formatCode="0.00E+00">
                  <c:v>1875.19</c:v>
                </c:pt>
                <c:pt idx="9069" formatCode="0.00E+00">
                  <c:v>1845.14</c:v>
                </c:pt>
                <c:pt idx="9070" formatCode="0.00E+00">
                  <c:v>1814.68</c:v>
                </c:pt>
                <c:pt idx="9071" formatCode="0.00E+00">
                  <c:v>1783.83</c:v>
                </c:pt>
                <c:pt idx="9072" formatCode="0.00E+00">
                  <c:v>1752.6</c:v>
                </c:pt>
                <c:pt idx="9073" formatCode="0.00E+00">
                  <c:v>1720.98</c:v>
                </c:pt>
                <c:pt idx="9074" formatCode="0.00E+00">
                  <c:v>1688.99</c:v>
                </c:pt>
                <c:pt idx="9075" formatCode="0.00E+00">
                  <c:v>1656.64</c:v>
                </c:pt>
                <c:pt idx="9076" formatCode="0.00E+00">
                  <c:v>1623.93</c:v>
                </c:pt>
                <c:pt idx="9077" formatCode="0.00E+00">
                  <c:v>1590.86</c:v>
                </c:pt>
                <c:pt idx="9078" formatCode="0.00E+00">
                  <c:v>1557.45</c:v>
                </c:pt>
                <c:pt idx="9079" formatCode="0.00E+00">
                  <c:v>1523.71</c:v>
                </c:pt>
                <c:pt idx="9080" formatCode="0.00E+00">
                  <c:v>1489.64</c:v>
                </c:pt>
                <c:pt idx="9081" formatCode="0.00E+00">
                  <c:v>1455.24</c:v>
                </c:pt>
                <c:pt idx="9082" formatCode="0.00E+00">
                  <c:v>1420.53</c:v>
                </c:pt>
                <c:pt idx="9083" formatCode="0.00E+00">
                  <c:v>1385.52</c:v>
                </c:pt>
                <c:pt idx="9084" formatCode="0.00E+00">
                  <c:v>1350.21</c:v>
                </c:pt>
                <c:pt idx="9085" formatCode="0.00E+00">
                  <c:v>1314.6</c:v>
                </c:pt>
                <c:pt idx="9086" formatCode="0.00E+00">
                  <c:v>1278.72</c:v>
                </c:pt>
                <c:pt idx="9087" formatCode="0.00E+00">
                  <c:v>1242.56</c:v>
                </c:pt>
                <c:pt idx="9088" formatCode="0.00E+00">
                  <c:v>1206.1300000000001</c:v>
                </c:pt>
                <c:pt idx="9089" formatCode="0.00E+00">
                  <c:v>1169.45</c:v>
                </c:pt>
                <c:pt idx="9090" formatCode="0.00E+00">
                  <c:v>1132.51</c:v>
                </c:pt>
                <c:pt idx="9091" formatCode="0.00E+00">
                  <c:v>1095.3399999999999</c:v>
                </c:pt>
                <c:pt idx="9092" formatCode="0.00E+00">
                  <c:v>1057.93</c:v>
                </c:pt>
                <c:pt idx="9093" formatCode="0.00E+00">
                  <c:v>1020.29</c:v>
                </c:pt>
                <c:pt idx="9094">
                  <c:v>982.44100000000003</c:v>
                </c:pt>
                <c:pt idx="9095">
                  <c:v>944.38</c:v>
                </c:pt>
                <c:pt idx="9096">
                  <c:v>906.11900000000003</c:v>
                </c:pt>
                <c:pt idx="9097">
                  <c:v>867.66600000000005</c:v>
                </c:pt>
                <c:pt idx="9098">
                  <c:v>829.03099999999995</c:v>
                </c:pt>
                <c:pt idx="9099">
                  <c:v>790.22</c:v>
                </c:pt>
                <c:pt idx="9100">
                  <c:v>751.24300000000005</c:v>
                </c:pt>
                <c:pt idx="9101">
                  <c:v>712.10900000000004</c:v>
                </c:pt>
                <c:pt idx="9102">
                  <c:v>672.82600000000002</c:v>
                </c:pt>
                <c:pt idx="9103">
                  <c:v>633.40300000000002</c:v>
                </c:pt>
                <c:pt idx="9104">
                  <c:v>593.84799999999996</c:v>
                </c:pt>
                <c:pt idx="9105">
                  <c:v>554.17100000000005</c:v>
                </c:pt>
                <c:pt idx="9106">
                  <c:v>514.38099999999997</c:v>
                </c:pt>
                <c:pt idx="9107">
                  <c:v>474.48500000000001</c:v>
                </c:pt>
                <c:pt idx="9108">
                  <c:v>434.49400000000003</c:v>
                </c:pt>
                <c:pt idx="9109">
                  <c:v>394.41500000000002</c:v>
                </c:pt>
                <c:pt idx="9110">
                  <c:v>354.25700000000001</c:v>
                </c:pt>
                <c:pt idx="9111">
                  <c:v>314.02999999999997</c:v>
                </c:pt>
                <c:pt idx="9112">
                  <c:v>273.74200000000002</c:v>
                </c:pt>
                <c:pt idx="9113">
                  <c:v>233.40299999999999</c:v>
                </c:pt>
                <c:pt idx="9114">
                  <c:v>193.02099999999999</c:v>
                </c:pt>
                <c:pt idx="9115">
                  <c:v>152.60499999999999</c:v>
                </c:pt>
                <c:pt idx="9116">
                  <c:v>112.164</c:v>
                </c:pt>
                <c:pt idx="9117">
                  <c:v>71.706299999999999</c:v>
                </c:pt>
                <c:pt idx="9118">
                  <c:v>31.242000000000001</c:v>
                </c:pt>
                <c:pt idx="9119">
                  <c:v>-9.2204800000000002</c:v>
                </c:pt>
                <c:pt idx="9120">
                  <c:v>-49.6721</c:v>
                </c:pt>
                <c:pt idx="9121">
                  <c:v>-90.103999999999999</c:v>
                </c:pt>
                <c:pt idx="9122">
                  <c:v>-130.50700000000001</c:v>
                </c:pt>
                <c:pt idx="9123">
                  <c:v>-170.87299999999999</c:v>
                </c:pt>
                <c:pt idx="9124">
                  <c:v>-211.19200000000001</c:v>
                </c:pt>
                <c:pt idx="9125">
                  <c:v>-251.45599999999999</c:v>
                </c:pt>
                <c:pt idx="9126">
                  <c:v>-291.65600000000001</c:v>
                </c:pt>
                <c:pt idx="9127">
                  <c:v>-331.78300000000002</c:v>
                </c:pt>
                <c:pt idx="9128">
                  <c:v>-371.82799999999997</c:v>
                </c:pt>
                <c:pt idx="9129">
                  <c:v>-411.78199999999998</c:v>
                </c:pt>
                <c:pt idx="9130">
                  <c:v>-451.63600000000002</c:v>
                </c:pt>
                <c:pt idx="9131">
                  <c:v>-491.38200000000001</c:v>
                </c:pt>
                <c:pt idx="9132">
                  <c:v>-531.01199999999994</c:v>
                </c:pt>
                <c:pt idx="9133">
                  <c:v>-570.51499999999999</c:v>
                </c:pt>
                <c:pt idx="9134">
                  <c:v>-609.88400000000001</c:v>
                </c:pt>
                <c:pt idx="9135">
                  <c:v>-649.10900000000004</c:v>
                </c:pt>
                <c:pt idx="9136">
                  <c:v>-688.18299999999999</c:v>
                </c:pt>
                <c:pt idx="9137">
                  <c:v>-727.09699999999998</c:v>
                </c:pt>
                <c:pt idx="9138">
                  <c:v>-765.84100000000001</c:v>
                </c:pt>
                <c:pt idx="9139">
                  <c:v>-804.40899999999999</c:v>
                </c:pt>
                <c:pt idx="9140">
                  <c:v>-842.79100000000005</c:v>
                </c:pt>
                <c:pt idx="9141">
                  <c:v>-880.97799999999995</c:v>
                </c:pt>
                <c:pt idx="9142">
                  <c:v>-918.96299999999997</c:v>
                </c:pt>
                <c:pt idx="9143">
                  <c:v>-956.73599999999999</c:v>
                </c:pt>
                <c:pt idx="9144">
                  <c:v>-994.29</c:v>
                </c:pt>
                <c:pt idx="9145" formatCode="0.00E+00">
                  <c:v>-1031.6199999999999</c:v>
                </c:pt>
                <c:pt idx="9146" formatCode="0.00E+00">
                  <c:v>-1068.71</c:v>
                </c:pt>
                <c:pt idx="9147" formatCode="0.00E+00">
                  <c:v>-1105.55</c:v>
                </c:pt>
                <c:pt idx="9148" formatCode="0.00E+00">
                  <c:v>-1142.1500000000001</c:v>
                </c:pt>
                <c:pt idx="9149" formatCode="0.00E+00">
                  <c:v>-1178.49</c:v>
                </c:pt>
                <c:pt idx="9150" formatCode="0.00E+00">
                  <c:v>-1214.55</c:v>
                </c:pt>
                <c:pt idx="9151" formatCode="0.00E+00">
                  <c:v>-1250.3399999999999</c:v>
                </c:pt>
                <c:pt idx="9152" formatCode="0.00E+00">
                  <c:v>-1285.8499999999999</c:v>
                </c:pt>
                <c:pt idx="9153" formatCode="0.00E+00">
                  <c:v>-1321.06</c:v>
                </c:pt>
                <c:pt idx="9154" formatCode="0.00E+00">
                  <c:v>-1355.98</c:v>
                </c:pt>
                <c:pt idx="9155" formatCode="0.00E+00">
                  <c:v>-1390.59</c:v>
                </c:pt>
                <c:pt idx="9156" formatCode="0.00E+00">
                  <c:v>-1424.89</c:v>
                </c:pt>
                <c:pt idx="9157" formatCode="0.00E+00">
                  <c:v>-1458.86</c:v>
                </c:pt>
                <c:pt idx="9158" formatCode="0.00E+00">
                  <c:v>-1492.5</c:v>
                </c:pt>
                <c:pt idx="9159" formatCode="0.00E+00">
                  <c:v>-1525.81</c:v>
                </c:pt>
                <c:pt idx="9160" formatCode="0.00E+00">
                  <c:v>-1558.77</c:v>
                </c:pt>
                <c:pt idx="9161" formatCode="0.00E+00">
                  <c:v>-1591.39</c:v>
                </c:pt>
                <c:pt idx="9162" formatCode="0.00E+00">
                  <c:v>-1623.64</c:v>
                </c:pt>
                <c:pt idx="9163" formatCode="0.00E+00">
                  <c:v>-1655.53</c:v>
                </c:pt>
                <c:pt idx="9164" formatCode="0.00E+00">
                  <c:v>-1687.05</c:v>
                </c:pt>
                <c:pt idx="9165" formatCode="0.00E+00">
                  <c:v>-1718.18</c:v>
                </c:pt>
                <c:pt idx="9166" formatCode="0.00E+00">
                  <c:v>-1748.93</c:v>
                </c:pt>
                <c:pt idx="9167" formatCode="0.00E+00">
                  <c:v>-1779.29</c:v>
                </c:pt>
                <c:pt idx="9168" formatCode="0.00E+00">
                  <c:v>-1809.25</c:v>
                </c:pt>
                <c:pt idx="9169" formatCode="0.00E+00">
                  <c:v>-1838.8</c:v>
                </c:pt>
                <c:pt idx="9170" formatCode="0.00E+00">
                  <c:v>-1867.94</c:v>
                </c:pt>
                <c:pt idx="9171" formatCode="0.00E+00">
                  <c:v>-1896.66</c:v>
                </c:pt>
                <c:pt idx="9172" formatCode="0.00E+00">
                  <c:v>-1924.95</c:v>
                </c:pt>
                <c:pt idx="9173" formatCode="0.00E+00">
                  <c:v>-1952.82</c:v>
                </c:pt>
                <c:pt idx="9174" formatCode="0.00E+00">
                  <c:v>-1980.25</c:v>
                </c:pt>
                <c:pt idx="9175" formatCode="0.00E+00">
                  <c:v>-2007.23</c:v>
                </c:pt>
                <c:pt idx="9176" formatCode="0.00E+00">
                  <c:v>-2033.76</c:v>
                </c:pt>
                <c:pt idx="9177" formatCode="0.00E+00">
                  <c:v>-2059.84</c:v>
                </c:pt>
                <c:pt idx="9178" formatCode="0.00E+00">
                  <c:v>-2085.46</c:v>
                </c:pt>
                <c:pt idx="9179" formatCode="0.00E+00">
                  <c:v>-2110.62</c:v>
                </c:pt>
                <c:pt idx="9180" formatCode="0.00E+00">
                  <c:v>-2135.3000000000002</c:v>
                </c:pt>
                <c:pt idx="9181" formatCode="0.00E+00">
                  <c:v>-2159.5</c:v>
                </c:pt>
                <c:pt idx="9182" formatCode="0.00E+00">
                  <c:v>-2183.23</c:v>
                </c:pt>
                <c:pt idx="9183" formatCode="0.00E+00">
                  <c:v>-2206.46</c:v>
                </c:pt>
                <c:pt idx="9184" formatCode="0.00E+00">
                  <c:v>-2229.21</c:v>
                </c:pt>
                <c:pt idx="9185" formatCode="0.00E+00">
                  <c:v>-2251.4499999999998</c:v>
                </c:pt>
                <c:pt idx="9186" formatCode="0.00E+00">
                  <c:v>-2273.1999999999998</c:v>
                </c:pt>
                <c:pt idx="9187" formatCode="0.00E+00">
                  <c:v>-2294.4299999999998</c:v>
                </c:pt>
                <c:pt idx="9188" formatCode="0.00E+00">
                  <c:v>-2315.16</c:v>
                </c:pt>
                <c:pt idx="9189" formatCode="0.00E+00">
                  <c:v>-2335.37</c:v>
                </c:pt>
                <c:pt idx="9190" formatCode="0.00E+00">
                  <c:v>-2355.06</c:v>
                </c:pt>
                <c:pt idx="9191" formatCode="0.00E+00">
                  <c:v>-2374.2199999999998</c:v>
                </c:pt>
                <c:pt idx="9192" formatCode="0.00E+00">
                  <c:v>-2392.86</c:v>
                </c:pt>
                <c:pt idx="9193" formatCode="0.00E+00">
                  <c:v>-2410.9699999999998</c:v>
                </c:pt>
                <c:pt idx="9194" formatCode="0.00E+00">
                  <c:v>-2428.5300000000002</c:v>
                </c:pt>
                <c:pt idx="9195" formatCode="0.00E+00">
                  <c:v>-2445.56</c:v>
                </c:pt>
                <c:pt idx="9196" formatCode="0.00E+00">
                  <c:v>-2462.0500000000002</c:v>
                </c:pt>
                <c:pt idx="9197" formatCode="0.00E+00">
                  <c:v>-2477.98</c:v>
                </c:pt>
                <c:pt idx="9198" formatCode="0.00E+00">
                  <c:v>-2493.37</c:v>
                </c:pt>
                <c:pt idx="9199" formatCode="0.00E+00">
                  <c:v>-2508.1999999999998</c:v>
                </c:pt>
                <c:pt idx="9200" formatCode="0.00E+00">
                  <c:v>-2522.4699999999998</c:v>
                </c:pt>
                <c:pt idx="9201" formatCode="0.00E+00">
                  <c:v>-2536.19</c:v>
                </c:pt>
                <c:pt idx="9202" formatCode="0.00E+00">
                  <c:v>-2549.34</c:v>
                </c:pt>
                <c:pt idx="9203" formatCode="0.00E+00">
                  <c:v>-2561.92</c:v>
                </c:pt>
                <c:pt idx="9204" formatCode="0.00E+00">
                  <c:v>-2573.94</c:v>
                </c:pt>
                <c:pt idx="9205" formatCode="0.00E+00">
                  <c:v>-2585.38</c:v>
                </c:pt>
                <c:pt idx="9206" formatCode="0.00E+00">
                  <c:v>-2596.25</c:v>
                </c:pt>
                <c:pt idx="9207" formatCode="0.00E+00">
                  <c:v>-2606.5500000000002</c:v>
                </c:pt>
                <c:pt idx="9208" formatCode="0.00E+00">
                  <c:v>-2616.27</c:v>
                </c:pt>
                <c:pt idx="9209" formatCode="0.00E+00">
                  <c:v>-2625.41</c:v>
                </c:pt>
                <c:pt idx="9210" formatCode="0.00E+00">
                  <c:v>-2633.96</c:v>
                </c:pt>
                <c:pt idx="9211" formatCode="0.00E+00">
                  <c:v>-2641.93</c:v>
                </c:pt>
                <c:pt idx="9212" formatCode="0.00E+00">
                  <c:v>-2649.32</c:v>
                </c:pt>
                <c:pt idx="9213" formatCode="0.00E+00">
                  <c:v>-2656.12</c:v>
                </c:pt>
                <c:pt idx="9214" formatCode="0.00E+00">
                  <c:v>-2662.33</c:v>
                </c:pt>
                <c:pt idx="9215" formatCode="0.00E+00">
                  <c:v>-2667.95</c:v>
                </c:pt>
                <c:pt idx="9216" formatCode="0.00E+00">
                  <c:v>-2672.98</c:v>
                </c:pt>
                <c:pt idx="9217" formatCode="0.00E+00">
                  <c:v>-2677.42</c:v>
                </c:pt>
                <c:pt idx="9218" formatCode="0.00E+00">
                  <c:v>-2681.26</c:v>
                </c:pt>
                <c:pt idx="9219" formatCode="0.00E+00">
                  <c:v>-2684.52</c:v>
                </c:pt>
                <c:pt idx="9220" formatCode="0.00E+00">
                  <c:v>-2687.17</c:v>
                </c:pt>
                <c:pt idx="9221" formatCode="0.00E+00">
                  <c:v>-2689.24</c:v>
                </c:pt>
                <c:pt idx="9222" formatCode="0.00E+00">
                  <c:v>-2690.71</c:v>
                </c:pt>
                <c:pt idx="9223" formatCode="0.00E+00">
                  <c:v>-2691.58</c:v>
                </c:pt>
                <c:pt idx="9224" formatCode="0.00E+00">
                  <c:v>-2691.86</c:v>
                </c:pt>
                <c:pt idx="9225" formatCode="0.00E+00">
                  <c:v>-2691.55</c:v>
                </c:pt>
                <c:pt idx="9226" formatCode="0.00E+00">
                  <c:v>-2690.64</c:v>
                </c:pt>
                <c:pt idx="9227" formatCode="0.00E+00">
                  <c:v>-2689.13</c:v>
                </c:pt>
                <c:pt idx="9228" formatCode="0.00E+00">
                  <c:v>-2687.03</c:v>
                </c:pt>
                <c:pt idx="9229" formatCode="0.00E+00">
                  <c:v>-2684.34</c:v>
                </c:pt>
                <c:pt idx="9230" formatCode="0.00E+00">
                  <c:v>-2681.06</c:v>
                </c:pt>
                <c:pt idx="9231" formatCode="0.00E+00">
                  <c:v>-2677.18</c:v>
                </c:pt>
                <c:pt idx="9232" formatCode="0.00E+00">
                  <c:v>-2672.71</c:v>
                </c:pt>
                <c:pt idx="9233" formatCode="0.00E+00">
                  <c:v>-2667.66</c:v>
                </c:pt>
                <c:pt idx="9234" formatCode="0.00E+00">
                  <c:v>-2662.01</c:v>
                </c:pt>
                <c:pt idx="9235" formatCode="0.00E+00">
                  <c:v>-2655.78</c:v>
                </c:pt>
                <c:pt idx="9236" formatCode="0.00E+00">
                  <c:v>-2648.96</c:v>
                </c:pt>
                <c:pt idx="9237" formatCode="0.00E+00">
                  <c:v>-2641.56</c:v>
                </c:pt>
                <c:pt idx="9238" formatCode="0.00E+00">
                  <c:v>-2633.57</c:v>
                </c:pt>
                <c:pt idx="9239" formatCode="0.00E+00">
                  <c:v>-2625.01</c:v>
                </c:pt>
                <c:pt idx="9240" formatCode="0.00E+00">
                  <c:v>-2615.87</c:v>
                </c:pt>
                <c:pt idx="9241" formatCode="0.00E+00">
                  <c:v>-2606.15</c:v>
                </c:pt>
                <c:pt idx="9242" formatCode="0.00E+00">
                  <c:v>-2595.85</c:v>
                </c:pt>
                <c:pt idx="9243" formatCode="0.00E+00">
                  <c:v>-2584.9899999999998</c:v>
                </c:pt>
                <c:pt idx="9244" formatCode="0.00E+00">
                  <c:v>-2573.5500000000002</c:v>
                </c:pt>
                <c:pt idx="9245" formatCode="0.00E+00">
                  <c:v>-2561.5500000000002</c:v>
                </c:pt>
                <c:pt idx="9246" formatCode="0.00E+00">
                  <c:v>-2548.9899999999998</c:v>
                </c:pt>
                <c:pt idx="9247" formatCode="0.00E+00">
                  <c:v>-2535.86</c:v>
                </c:pt>
                <c:pt idx="9248" formatCode="0.00E+00">
                  <c:v>-2522.1799999999998</c:v>
                </c:pt>
                <c:pt idx="9249" formatCode="0.00E+00">
                  <c:v>-2507.94</c:v>
                </c:pt>
                <c:pt idx="9250" formatCode="0.00E+00">
                  <c:v>-2493.15</c:v>
                </c:pt>
                <c:pt idx="9251" formatCode="0.00E+00">
                  <c:v>-2477.81</c:v>
                </c:pt>
                <c:pt idx="9252" formatCode="0.00E+00">
                  <c:v>-2461.9299999999998</c:v>
                </c:pt>
                <c:pt idx="9253" formatCode="0.00E+00">
                  <c:v>-2445.5</c:v>
                </c:pt>
                <c:pt idx="9254" formatCode="0.00E+00">
                  <c:v>-2428.54</c:v>
                </c:pt>
                <c:pt idx="9255" formatCode="0.00E+00">
                  <c:v>-2411.0500000000002</c:v>
                </c:pt>
                <c:pt idx="9256" formatCode="0.00E+00">
                  <c:v>-2393.0300000000002</c:v>
                </c:pt>
                <c:pt idx="9257" formatCode="0.00E+00">
                  <c:v>-2374.48</c:v>
                </c:pt>
                <c:pt idx="9258" formatCode="0.00E+00">
                  <c:v>-2355.41</c:v>
                </c:pt>
                <c:pt idx="9259" formatCode="0.00E+00">
                  <c:v>-2335.8200000000002</c:v>
                </c:pt>
                <c:pt idx="9260" formatCode="0.00E+00">
                  <c:v>-2315.7199999999998</c:v>
                </c:pt>
                <c:pt idx="9261" formatCode="0.00E+00">
                  <c:v>-2295.12</c:v>
                </c:pt>
                <c:pt idx="9262" formatCode="0.00E+00">
                  <c:v>-2274.0100000000002</c:v>
                </c:pt>
                <c:pt idx="9263" formatCode="0.00E+00">
                  <c:v>-2252.4</c:v>
                </c:pt>
                <c:pt idx="9264" formatCode="0.00E+00">
                  <c:v>-2230.29</c:v>
                </c:pt>
                <c:pt idx="9265" formatCode="0.00E+00">
                  <c:v>-2207.6999999999998</c:v>
                </c:pt>
                <c:pt idx="9266" formatCode="0.00E+00">
                  <c:v>-2184.63</c:v>
                </c:pt>
                <c:pt idx="9267" formatCode="0.00E+00">
                  <c:v>-2161.08</c:v>
                </c:pt>
                <c:pt idx="9268" formatCode="0.00E+00">
                  <c:v>-2137.0500000000002</c:v>
                </c:pt>
                <c:pt idx="9269" formatCode="0.00E+00">
                  <c:v>-2112.56</c:v>
                </c:pt>
                <c:pt idx="9270" formatCode="0.00E+00">
                  <c:v>-2087.6</c:v>
                </c:pt>
                <c:pt idx="9271" formatCode="0.00E+00">
                  <c:v>-2062.19</c:v>
                </c:pt>
                <c:pt idx="9272" formatCode="0.00E+00">
                  <c:v>-2036.33</c:v>
                </c:pt>
                <c:pt idx="9273" formatCode="0.00E+00">
                  <c:v>-2010.02</c:v>
                </c:pt>
                <c:pt idx="9274" formatCode="0.00E+00">
                  <c:v>-1983.27</c:v>
                </c:pt>
                <c:pt idx="9275" formatCode="0.00E+00">
                  <c:v>-1956.09</c:v>
                </c:pt>
                <c:pt idx="9276" formatCode="0.00E+00">
                  <c:v>-1928.49</c:v>
                </c:pt>
                <c:pt idx="9277" formatCode="0.00E+00">
                  <c:v>-1900.46</c:v>
                </c:pt>
                <c:pt idx="9278" formatCode="0.00E+00">
                  <c:v>-1872.02</c:v>
                </c:pt>
                <c:pt idx="9279" formatCode="0.00E+00">
                  <c:v>-1843.17</c:v>
                </c:pt>
                <c:pt idx="9280" formatCode="0.00E+00">
                  <c:v>-1813.92</c:v>
                </c:pt>
                <c:pt idx="9281" formatCode="0.00E+00">
                  <c:v>-1784.27</c:v>
                </c:pt>
                <c:pt idx="9282" formatCode="0.00E+00">
                  <c:v>-1754.23</c:v>
                </c:pt>
                <c:pt idx="9283" formatCode="0.00E+00">
                  <c:v>-1723.82</c:v>
                </c:pt>
                <c:pt idx="9284" formatCode="0.00E+00">
                  <c:v>-1693.02</c:v>
                </c:pt>
                <c:pt idx="9285" formatCode="0.00E+00">
                  <c:v>-1661.86</c:v>
                </c:pt>
                <c:pt idx="9286" formatCode="0.00E+00">
                  <c:v>-1630.34</c:v>
                </c:pt>
                <c:pt idx="9287" formatCode="0.00E+00">
                  <c:v>-1598.46</c:v>
                </c:pt>
                <c:pt idx="9288" formatCode="0.00E+00">
                  <c:v>-1566.24</c:v>
                </c:pt>
                <c:pt idx="9289" formatCode="0.00E+00">
                  <c:v>-1533.68</c:v>
                </c:pt>
                <c:pt idx="9290" formatCode="0.00E+00">
                  <c:v>-1500.78</c:v>
                </c:pt>
                <c:pt idx="9291" formatCode="0.00E+00">
                  <c:v>-1467.56</c:v>
                </c:pt>
                <c:pt idx="9292" formatCode="0.00E+00">
                  <c:v>-1434.02</c:v>
                </c:pt>
                <c:pt idx="9293" formatCode="0.00E+00">
                  <c:v>-1400.17</c:v>
                </c:pt>
                <c:pt idx="9294" formatCode="0.00E+00">
                  <c:v>-1366.02</c:v>
                </c:pt>
                <c:pt idx="9295" formatCode="0.00E+00">
                  <c:v>-1331.57</c:v>
                </c:pt>
                <c:pt idx="9296" formatCode="0.00E+00">
                  <c:v>-1296.8399999999999</c:v>
                </c:pt>
                <c:pt idx="9297" formatCode="0.00E+00">
                  <c:v>-1261.82</c:v>
                </c:pt>
                <c:pt idx="9298" formatCode="0.00E+00">
                  <c:v>-1226.53</c:v>
                </c:pt>
                <c:pt idx="9299" formatCode="0.00E+00">
                  <c:v>-1190.98</c:v>
                </c:pt>
                <c:pt idx="9300" formatCode="0.00E+00">
                  <c:v>-1155.17</c:v>
                </c:pt>
                <c:pt idx="9301" formatCode="0.00E+00">
                  <c:v>-1119.1199999999999</c:v>
                </c:pt>
                <c:pt idx="9302" formatCode="0.00E+00">
                  <c:v>-1082.82</c:v>
                </c:pt>
                <c:pt idx="9303" formatCode="0.00E+00">
                  <c:v>-1046.29</c:v>
                </c:pt>
                <c:pt idx="9304" formatCode="0.00E+00">
                  <c:v>-1009.54</c:v>
                </c:pt>
                <c:pt idx="9305">
                  <c:v>-972.57100000000003</c:v>
                </c:pt>
                <c:pt idx="9306">
                  <c:v>-935.39499999999998</c:v>
                </c:pt>
                <c:pt idx="9307">
                  <c:v>-898.01900000000001</c:v>
                </c:pt>
                <c:pt idx="9308">
                  <c:v>-860.452</c:v>
                </c:pt>
                <c:pt idx="9309">
                  <c:v>-822.702</c:v>
                </c:pt>
                <c:pt idx="9310">
                  <c:v>-784.77700000000004</c:v>
                </c:pt>
                <c:pt idx="9311">
                  <c:v>-746.68700000000001</c:v>
                </c:pt>
                <c:pt idx="9312">
                  <c:v>-708.43899999999996</c:v>
                </c:pt>
                <c:pt idx="9313">
                  <c:v>-670.04200000000003</c:v>
                </c:pt>
                <c:pt idx="9314">
                  <c:v>-631.50300000000004</c:v>
                </c:pt>
                <c:pt idx="9315">
                  <c:v>-592.83299999999997</c:v>
                </c:pt>
                <c:pt idx="9316">
                  <c:v>-554.03899999999999</c:v>
                </c:pt>
                <c:pt idx="9317">
                  <c:v>-515.13</c:v>
                </c:pt>
                <c:pt idx="9318">
                  <c:v>-476.11500000000001</c:v>
                </c:pt>
                <c:pt idx="9319">
                  <c:v>-437.00200000000001</c:v>
                </c:pt>
                <c:pt idx="9320">
                  <c:v>-397.8</c:v>
                </c:pt>
                <c:pt idx="9321">
                  <c:v>-358.51799999999997</c:v>
                </c:pt>
                <c:pt idx="9322">
                  <c:v>-319.16500000000002</c:v>
                </c:pt>
                <c:pt idx="9323">
                  <c:v>-279.74799999999999</c:v>
                </c:pt>
                <c:pt idx="9324">
                  <c:v>-240.27799999999999</c:v>
                </c:pt>
                <c:pt idx="9325">
                  <c:v>-200.761</c:v>
                </c:pt>
                <c:pt idx="9326">
                  <c:v>-161.209</c:v>
                </c:pt>
                <c:pt idx="9327">
                  <c:v>-121.628</c:v>
                </c:pt>
                <c:pt idx="9328">
                  <c:v>-82.028199999999998</c:v>
                </c:pt>
                <c:pt idx="9329">
                  <c:v>-42.417900000000003</c:v>
                </c:pt>
                <c:pt idx="9330">
                  <c:v>-2.8059599999999998</c:v>
                </c:pt>
                <c:pt idx="9331">
                  <c:v>36.7988</c:v>
                </c:pt>
                <c:pt idx="9332">
                  <c:v>76.387600000000006</c:v>
                </c:pt>
                <c:pt idx="9333">
                  <c:v>115.952</c:v>
                </c:pt>
                <c:pt idx="9334">
                  <c:v>155.483</c:v>
                </c:pt>
                <c:pt idx="9335">
                  <c:v>194.971</c:v>
                </c:pt>
                <c:pt idx="9336">
                  <c:v>234.40899999999999</c:v>
                </c:pt>
                <c:pt idx="9337">
                  <c:v>273.78699999999998</c:v>
                </c:pt>
                <c:pt idx="9338">
                  <c:v>313.09699999999998</c:v>
                </c:pt>
                <c:pt idx="9339">
                  <c:v>352.33100000000002</c:v>
                </c:pt>
                <c:pt idx="9340">
                  <c:v>391.47899999999998</c:v>
                </c:pt>
                <c:pt idx="9341">
                  <c:v>430.53199999999998</c:v>
                </c:pt>
                <c:pt idx="9342">
                  <c:v>469.483</c:v>
                </c:pt>
                <c:pt idx="9343">
                  <c:v>508.322</c:v>
                </c:pt>
                <c:pt idx="9344">
                  <c:v>547.04100000000005</c:v>
                </c:pt>
                <c:pt idx="9345">
                  <c:v>585.63199999999995</c:v>
                </c:pt>
                <c:pt idx="9346">
                  <c:v>624.08600000000001</c:v>
                </c:pt>
                <c:pt idx="9347">
                  <c:v>662.39400000000001</c:v>
                </c:pt>
                <c:pt idx="9348">
                  <c:v>700.54899999999998</c:v>
                </c:pt>
                <c:pt idx="9349">
                  <c:v>738.54100000000005</c:v>
                </c:pt>
                <c:pt idx="9350">
                  <c:v>776.36199999999997</c:v>
                </c:pt>
                <c:pt idx="9351">
                  <c:v>814.00400000000002</c:v>
                </c:pt>
                <c:pt idx="9352">
                  <c:v>851.45899999999995</c:v>
                </c:pt>
                <c:pt idx="9353">
                  <c:v>888.71900000000005</c:v>
                </c:pt>
                <c:pt idx="9354">
                  <c:v>925.77499999999998</c:v>
                </c:pt>
                <c:pt idx="9355">
                  <c:v>962.62</c:v>
                </c:pt>
                <c:pt idx="9356">
                  <c:v>999.24400000000003</c:v>
                </c:pt>
                <c:pt idx="9357" formatCode="0.00E+00">
                  <c:v>1035.6400000000001</c:v>
                </c:pt>
                <c:pt idx="9358" formatCode="0.00E+00">
                  <c:v>1071.8</c:v>
                </c:pt>
                <c:pt idx="9359" formatCode="0.00E+00">
                  <c:v>1107.71</c:v>
                </c:pt>
                <c:pt idx="9360" formatCode="0.00E+00">
                  <c:v>1143.3800000000001</c:v>
                </c:pt>
                <c:pt idx="9361" formatCode="0.00E+00">
                  <c:v>1178.78</c:v>
                </c:pt>
                <c:pt idx="9362" formatCode="0.00E+00">
                  <c:v>1213.92</c:v>
                </c:pt>
                <c:pt idx="9363" formatCode="0.00E+00">
                  <c:v>1248.78</c:v>
                </c:pt>
                <c:pt idx="9364" formatCode="0.00E+00">
                  <c:v>1283.3599999999999</c:v>
                </c:pt>
                <c:pt idx="9365" formatCode="0.00E+00">
                  <c:v>1317.65</c:v>
                </c:pt>
                <c:pt idx="9366" formatCode="0.00E+00">
                  <c:v>1351.64</c:v>
                </c:pt>
                <c:pt idx="9367" formatCode="0.00E+00">
                  <c:v>1385.32</c:v>
                </c:pt>
                <c:pt idx="9368" formatCode="0.00E+00">
                  <c:v>1418.69</c:v>
                </c:pt>
                <c:pt idx="9369" formatCode="0.00E+00">
                  <c:v>1451.74</c:v>
                </c:pt>
                <c:pt idx="9370" formatCode="0.00E+00">
                  <c:v>1484.47</c:v>
                </c:pt>
                <c:pt idx="9371" formatCode="0.00E+00">
                  <c:v>1516.86</c:v>
                </c:pt>
                <c:pt idx="9372" formatCode="0.00E+00">
                  <c:v>1548.9</c:v>
                </c:pt>
                <c:pt idx="9373" formatCode="0.00E+00">
                  <c:v>1580.6</c:v>
                </c:pt>
                <c:pt idx="9374" formatCode="0.00E+00">
                  <c:v>1611.94</c:v>
                </c:pt>
                <c:pt idx="9375" formatCode="0.00E+00">
                  <c:v>1642.92</c:v>
                </c:pt>
                <c:pt idx="9376" formatCode="0.00E+00">
                  <c:v>1673.53</c:v>
                </c:pt>
                <c:pt idx="9377" formatCode="0.00E+00">
                  <c:v>1703.77</c:v>
                </c:pt>
                <c:pt idx="9378" formatCode="0.00E+00">
                  <c:v>1733.62</c:v>
                </c:pt>
                <c:pt idx="9379" formatCode="0.00E+00">
                  <c:v>1763.08</c:v>
                </c:pt>
                <c:pt idx="9380" formatCode="0.00E+00">
                  <c:v>1792.15</c:v>
                </c:pt>
                <c:pt idx="9381" formatCode="0.00E+00">
                  <c:v>1820.82</c:v>
                </c:pt>
                <c:pt idx="9382" formatCode="0.00E+00">
                  <c:v>1849.07</c:v>
                </c:pt>
                <c:pt idx="9383" formatCode="0.00E+00">
                  <c:v>1876.91</c:v>
                </c:pt>
                <c:pt idx="9384" formatCode="0.00E+00">
                  <c:v>1904.34</c:v>
                </c:pt>
                <c:pt idx="9385" formatCode="0.00E+00">
                  <c:v>1931.33</c:v>
                </c:pt>
                <c:pt idx="9386" formatCode="0.00E+00">
                  <c:v>1957.89</c:v>
                </c:pt>
                <c:pt idx="9387" formatCode="0.00E+00">
                  <c:v>1984.02</c:v>
                </c:pt>
                <c:pt idx="9388" formatCode="0.00E+00">
                  <c:v>2009.7</c:v>
                </c:pt>
                <c:pt idx="9389" formatCode="0.00E+00">
                  <c:v>2034.93</c:v>
                </c:pt>
                <c:pt idx="9390" formatCode="0.00E+00">
                  <c:v>2059.71</c:v>
                </c:pt>
                <c:pt idx="9391" formatCode="0.00E+00">
                  <c:v>2084.02</c:v>
                </c:pt>
                <c:pt idx="9392" formatCode="0.00E+00">
                  <c:v>2107.87</c:v>
                </c:pt>
                <c:pt idx="9393" formatCode="0.00E+00">
                  <c:v>2131.25</c:v>
                </c:pt>
                <c:pt idx="9394" formatCode="0.00E+00">
                  <c:v>2154.15</c:v>
                </c:pt>
                <c:pt idx="9395" formatCode="0.00E+00">
                  <c:v>2176.58</c:v>
                </c:pt>
                <c:pt idx="9396" formatCode="0.00E+00">
                  <c:v>2198.5100000000002</c:v>
                </c:pt>
                <c:pt idx="9397" formatCode="0.00E+00">
                  <c:v>2219.9499999999998</c:v>
                </c:pt>
                <c:pt idx="9398" formatCode="0.00E+00">
                  <c:v>2240.9</c:v>
                </c:pt>
                <c:pt idx="9399" formatCode="0.00E+00">
                  <c:v>2261.35</c:v>
                </c:pt>
                <c:pt idx="9400" formatCode="0.00E+00">
                  <c:v>2281.3000000000002</c:v>
                </c:pt>
                <c:pt idx="9401" formatCode="0.00E+00">
                  <c:v>2300.7399999999998</c:v>
                </c:pt>
                <c:pt idx="9402" formatCode="0.00E+00">
                  <c:v>2319.66</c:v>
                </c:pt>
                <c:pt idx="9403" formatCode="0.00E+00">
                  <c:v>2338.0700000000002</c:v>
                </c:pt>
                <c:pt idx="9404" formatCode="0.00E+00">
                  <c:v>2355.96</c:v>
                </c:pt>
                <c:pt idx="9405" formatCode="0.00E+00">
                  <c:v>2373.3200000000002</c:v>
                </c:pt>
                <c:pt idx="9406" formatCode="0.00E+00">
                  <c:v>2390.15</c:v>
                </c:pt>
                <c:pt idx="9407" formatCode="0.00E+00">
                  <c:v>2406.4499999999998</c:v>
                </c:pt>
                <c:pt idx="9408" formatCode="0.00E+00">
                  <c:v>2422.2199999999998</c:v>
                </c:pt>
                <c:pt idx="9409" formatCode="0.00E+00">
                  <c:v>2437.4499999999998</c:v>
                </c:pt>
                <c:pt idx="9410" formatCode="0.00E+00">
                  <c:v>2452.14</c:v>
                </c:pt>
                <c:pt idx="9411" formatCode="0.00E+00">
                  <c:v>2466.27</c:v>
                </c:pt>
                <c:pt idx="9412" formatCode="0.00E+00">
                  <c:v>2479.87</c:v>
                </c:pt>
                <c:pt idx="9413" formatCode="0.00E+00">
                  <c:v>2492.91</c:v>
                </c:pt>
                <c:pt idx="9414" formatCode="0.00E+00">
                  <c:v>2505.39</c:v>
                </c:pt>
                <c:pt idx="9415" formatCode="0.00E+00">
                  <c:v>2517.3200000000002</c:v>
                </c:pt>
                <c:pt idx="9416" formatCode="0.00E+00">
                  <c:v>2528.69</c:v>
                </c:pt>
                <c:pt idx="9417" formatCode="0.00E+00">
                  <c:v>2539.5</c:v>
                </c:pt>
                <c:pt idx="9418" formatCode="0.00E+00">
                  <c:v>2549.7399999999998</c:v>
                </c:pt>
                <c:pt idx="9419" formatCode="0.00E+00">
                  <c:v>2559.42</c:v>
                </c:pt>
                <c:pt idx="9420" formatCode="0.00E+00">
                  <c:v>2568.5300000000002</c:v>
                </c:pt>
                <c:pt idx="9421" formatCode="0.00E+00">
                  <c:v>2577.0700000000002</c:v>
                </c:pt>
                <c:pt idx="9422" formatCode="0.00E+00">
                  <c:v>2585.0300000000002</c:v>
                </c:pt>
                <c:pt idx="9423" formatCode="0.00E+00">
                  <c:v>2592.4299999999998</c:v>
                </c:pt>
                <c:pt idx="9424" formatCode="0.00E+00">
                  <c:v>2599.25</c:v>
                </c:pt>
                <c:pt idx="9425" formatCode="0.00E+00">
                  <c:v>2605.4899999999998</c:v>
                </c:pt>
                <c:pt idx="9426" formatCode="0.00E+00">
                  <c:v>2611.15</c:v>
                </c:pt>
                <c:pt idx="9427" formatCode="0.00E+00">
                  <c:v>2616.2399999999998</c:v>
                </c:pt>
                <c:pt idx="9428" formatCode="0.00E+00">
                  <c:v>2620.7399999999998</c:v>
                </c:pt>
                <c:pt idx="9429" formatCode="0.00E+00">
                  <c:v>2624.66</c:v>
                </c:pt>
                <c:pt idx="9430" formatCode="0.00E+00">
                  <c:v>2628.01</c:v>
                </c:pt>
                <c:pt idx="9431" formatCode="0.00E+00">
                  <c:v>2630.77</c:v>
                </c:pt>
                <c:pt idx="9432" formatCode="0.00E+00">
                  <c:v>2632.94</c:v>
                </c:pt>
                <c:pt idx="9433" formatCode="0.00E+00">
                  <c:v>2634.54</c:v>
                </c:pt>
                <c:pt idx="9434" formatCode="0.00E+00">
                  <c:v>2635.55</c:v>
                </c:pt>
                <c:pt idx="9435" formatCode="0.00E+00">
                  <c:v>2635.98</c:v>
                </c:pt>
                <c:pt idx="9436" formatCode="0.00E+00">
                  <c:v>2635.82</c:v>
                </c:pt>
                <c:pt idx="9437" formatCode="0.00E+00">
                  <c:v>2635.08</c:v>
                </c:pt>
                <c:pt idx="9438" formatCode="0.00E+00">
                  <c:v>2633.76</c:v>
                </c:pt>
                <c:pt idx="9439" formatCode="0.00E+00">
                  <c:v>2631.85</c:v>
                </c:pt>
                <c:pt idx="9440" formatCode="0.00E+00">
                  <c:v>2629.36</c:v>
                </c:pt>
                <c:pt idx="9441" formatCode="0.00E+00">
                  <c:v>2626.29</c:v>
                </c:pt>
                <c:pt idx="9442" formatCode="0.00E+00">
                  <c:v>2622.64</c:v>
                </c:pt>
                <c:pt idx="9443" formatCode="0.00E+00">
                  <c:v>2618.41</c:v>
                </c:pt>
                <c:pt idx="9444" formatCode="0.00E+00">
                  <c:v>2613.6</c:v>
                </c:pt>
                <c:pt idx="9445" formatCode="0.00E+00">
                  <c:v>2608.2199999999998</c:v>
                </c:pt>
                <c:pt idx="9446" formatCode="0.00E+00">
                  <c:v>2602.2600000000002</c:v>
                </c:pt>
                <c:pt idx="9447" formatCode="0.00E+00">
                  <c:v>2595.7199999999998</c:v>
                </c:pt>
                <c:pt idx="9448" formatCode="0.00E+00">
                  <c:v>2588.61</c:v>
                </c:pt>
                <c:pt idx="9449" formatCode="0.00E+00">
                  <c:v>2580.92</c:v>
                </c:pt>
                <c:pt idx="9450" formatCode="0.00E+00">
                  <c:v>2572.67</c:v>
                </c:pt>
                <c:pt idx="9451" formatCode="0.00E+00">
                  <c:v>2563.85</c:v>
                </c:pt>
                <c:pt idx="9452" formatCode="0.00E+00">
                  <c:v>2554.46</c:v>
                </c:pt>
                <c:pt idx="9453" formatCode="0.00E+00">
                  <c:v>2544.5100000000002</c:v>
                </c:pt>
                <c:pt idx="9454" formatCode="0.00E+00">
                  <c:v>2534</c:v>
                </c:pt>
                <c:pt idx="9455" formatCode="0.00E+00">
                  <c:v>2522.9299999999998</c:v>
                </c:pt>
                <c:pt idx="9456" formatCode="0.00E+00">
                  <c:v>2511.3000000000002</c:v>
                </c:pt>
                <c:pt idx="9457" formatCode="0.00E+00">
                  <c:v>2499.12</c:v>
                </c:pt>
                <c:pt idx="9458" formatCode="0.00E+00">
                  <c:v>2486.39</c:v>
                </c:pt>
                <c:pt idx="9459" formatCode="0.00E+00">
                  <c:v>2473.11</c:v>
                </c:pt>
                <c:pt idx="9460" formatCode="0.00E+00">
                  <c:v>2459.2800000000002</c:v>
                </c:pt>
                <c:pt idx="9461" formatCode="0.00E+00">
                  <c:v>2444.91</c:v>
                </c:pt>
                <c:pt idx="9462" formatCode="0.00E+00">
                  <c:v>2430</c:v>
                </c:pt>
                <c:pt idx="9463" formatCode="0.00E+00">
                  <c:v>2414.56</c:v>
                </c:pt>
                <c:pt idx="9464" formatCode="0.00E+00">
                  <c:v>2398.59</c:v>
                </c:pt>
                <c:pt idx="9465" formatCode="0.00E+00">
                  <c:v>2382.09</c:v>
                </c:pt>
                <c:pt idx="9466" formatCode="0.00E+00">
                  <c:v>2365.06</c:v>
                </c:pt>
                <c:pt idx="9467" formatCode="0.00E+00">
                  <c:v>2347.5100000000002</c:v>
                </c:pt>
                <c:pt idx="9468" formatCode="0.00E+00">
                  <c:v>2329.4499999999998</c:v>
                </c:pt>
                <c:pt idx="9469" formatCode="0.00E+00">
                  <c:v>2310.87</c:v>
                </c:pt>
                <c:pt idx="9470" formatCode="0.00E+00">
                  <c:v>2291.79</c:v>
                </c:pt>
                <c:pt idx="9471" formatCode="0.00E+00">
                  <c:v>2272.1999999999998</c:v>
                </c:pt>
                <c:pt idx="9472" formatCode="0.00E+00">
                  <c:v>2252.11</c:v>
                </c:pt>
                <c:pt idx="9473" formatCode="0.00E+00">
                  <c:v>2231.5300000000002</c:v>
                </c:pt>
                <c:pt idx="9474" formatCode="0.00E+00">
                  <c:v>2210.46</c:v>
                </c:pt>
                <c:pt idx="9475" formatCode="0.00E+00">
                  <c:v>2188.9</c:v>
                </c:pt>
                <c:pt idx="9476" formatCode="0.00E+00">
                  <c:v>2166.86</c:v>
                </c:pt>
                <c:pt idx="9477" formatCode="0.00E+00">
                  <c:v>2144.34</c:v>
                </c:pt>
                <c:pt idx="9478" formatCode="0.00E+00">
                  <c:v>2121.36</c:v>
                </c:pt>
                <c:pt idx="9479" formatCode="0.00E+00">
                  <c:v>2097.9</c:v>
                </c:pt>
                <c:pt idx="9480" formatCode="0.00E+00">
                  <c:v>2073.9899999999998</c:v>
                </c:pt>
                <c:pt idx="9481" formatCode="0.00E+00">
                  <c:v>2049.63</c:v>
                </c:pt>
                <c:pt idx="9482" formatCode="0.00E+00">
                  <c:v>2024.81</c:v>
                </c:pt>
                <c:pt idx="9483" formatCode="0.00E+00">
                  <c:v>1999.55</c:v>
                </c:pt>
                <c:pt idx="9484" formatCode="0.00E+00">
                  <c:v>1973.85</c:v>
                </c:pt>
                <c:pt idx="9485" formatCode="0.00E+00">
                  <c:v>1947.72</c:v>
                </c:pt>
                <c:pt idx="9486" formatCode="0.00E+00">
                  <c:v>1921.16</c:v>
                </c:pt>
                <c:pt idx="9487" formatCode="0.00E+00">
                  <c:v>1894.18</c:v>
                </c:pt>
                <c:pt idx="9488" formatCode="0.00E+00">
                  <c:v>1866.79</c:v>
                </c:pt>
                <c:pt idx="9489" formatCode="0.00E+00">
                  <c:v>1838.99</c:v>
                </c:pt>
                <c:pt idx="9490" formatCode="0.00E+00">
                  <c:v>1810.78</c:v>
                </c:pt>
                <c:pt idx="9491" formatCode="0.00E+00">
                  <c:v>1782.18</c:v>
                </c:pt>
                <c:pt idx="9492" formatCode="0.00E+00">
                  <c:v>1753.19</c:v>
                </c:pt>
                <c:pt idx="9493" formatCode="0.00E+00">
                  <c:v>1723.82</c:v>
                </c:pt>
                <c:pt idx="9494" formatCode="0.00E+00">
                  <c:v>1694.07</c:v>
                </c:pt>
                <c:pt idx="9495" formatCode="0.00E+00">
                  <c:v>1663.95</c:v>
                </c:pt>
                <c:pt idx="9496" formatCode="0.00E+00">
                  <c:v>1633.47</c:v>
                </c:pt>
                <c:pt idx="9497" formatCode="0.00E+00">
                  <c:v>1602.63</c:v>
                </c:pt>
                <c:pt idx="9498" formatCode="0.00E+00">
                  <c:v>1571.44</c:v>
                </c:pt>
                <c:pt idx="9499" formatCode="0.00E+00">
                  <c:v>1539.91</c:v>
                </c:pt>
                <c:pt idx="9500" formatCode="0.00E+00">
                  <c:v>1508.04</c:v>
                </c:pt>
                <c:pt idx="9501" formatCode="0.00E+00">
                  <c:v>1475.85</c:v>
                </c:pt>
                <c:pt idx="9502" formatCode="0.00E+00">
                  <c:v>1443.33</c:v>
                </c:pt>
                <c:pt idx="9503" formatCode="0.00E+00">
                  <c:v>1410.5</c:v>
                </c:pt>
                <c:pt idx="9504" formatCode="0.00E+00">
                  <c:v>1377.37</c:v>
                </c:pt>
                <c:pt idx="9505" formatCode="0.00E+00">
                  <c:v>1343.93</c:v>
                </c:pt>
                <c:pt idx="9506" formatCode="0.00E+00">
                  <c:v>1310.2</c:v>
                </c:pt>
                <c:pt idx="9507" formatCode="0.00E+00">
                  <c:v>1276.19</c:v>
                </c:pt>
                <c:pt idx="9508" formatCode="0.00E+00">
                  <c:v>1241.9100000000001</c:v>
                </c:pt>
                <c:pt idx="9509" formatCode="0.00E+00">
                  <c:v>1207.3499999999999</c:v>
                </c:pt>
                <c:pt idx="9510" formatCode="0.00E+00">
                  <c:v>1172.53</c:v>
                </c:pt>
                <c:pt idx="9511" formatCode="0.00E+00">
                  <c:v>1137.46</c:v>
                </c:pt>
                <c:pt idx="9512" formatCode="0.00E+00">
                  <c:v>1102.1400000000001</c:v>
                </c:pt>
                <c:pt idx="9513" formatCode="0.00E+00">
                  <c:v>1066.58</c:v>
                </c:pt>
                <c:pt idx="9514" formatCode="0.00E+00">
                  <c:v>1030.8</c:v>
                </c:pt>
                <c:pt idx="9515">
                  <c:v>994.79</c:v>
                </c:pt>
                <c:pt idx="9516">
                  <c:v>958.56799999999998</c:v>
                </c:pt>
                <c:pt idx="9517">
                  <c:v>922.13900000000001</c:v>
                </c:pt>
                <c:pt idx="9518">
                  <c:v>885.51300000000003</c:v>
                </c:pt>
                <c:pt idx="9519">
                  <c:v>848.69799999999998</c:v>
                </c:pt>
                <c:pt idx="9520">
                  <c:v>811.70100000000002</c:v>
                </c:pt>
                <c:pt idx="9521">
                  <c:v>774.53</c:v>
                </c:pt>
                <c:pt idx="9522">
                  <c:v>737.19500000000005</c:v>
                </c:pt>
                <c:pt idx="9523">
                  <c:v>699.702</c:v>
                </c:pt>
                <c:pt idx="9524">
                  <c:v>662.06100000000004</c:v>
                </c:pt>
                <c:pt idx="9525">
                  <c:v>624.28</c:v>
                </c:pt>
                <c:pt idx="9526">
                  <c:v>586.36699999999996</c:v>
                </c:pt>
                <c:pt idx="9527">
                  <c:v>548.33000000000004</c:v>
                </c:pt>
                <c:pt idx="9528">
                  <c:v>510.17899999999997</c:v>
                </c:pt>
                <c:pt idx="9529">
                  <c:v>471.92099999999999</c:v>
                </c:pt>
                <c:pt idx="9530">
                  <c:v>433.565</c:v>
                </c:pt>
                <c:pt idx="9531">
                  <c:v>395.11900000000003</c:v>
                </c:pt>
                <c:pt idx="9532">
                  <c:v>356.59300000000002</c:v>
                </c:pt>
                <c:pt idx="9533">
                  <c:v>317.995</c:v>
                </c:pt>
                <c:pt idx="9534">
                  <c:v>279.33300000000003</c:v>
                </c:pt>
                <c:pt idx="9535">
                  <c:v>240.61500000000001</c:v>
                </c:pt>
                <c:pt idx="9536">
                  <c:v>201.851</c:v>
                </c:pt>
                <c:pt idx="9537">
                  <c:v>163.04900000000001</c:v>
                </c:pt>
                <c:pt idx="9538">
                  <c:v>124.217</c:v>
                </c:pt>
                <c:pt idx="9539">
                  <c:v>85.364400000000003</c:v>
                </c:pt>
                <c:pt idx="9540">
                  <c:v>46.499400000000001</c:v>
                </c:pt>
                <c:pt idx="9541">
                  <c:v>7.6308499999999997</c:v>
                </c:pt>
                <c:pt idx="9542">
                  <c:v>-31.232800000000001</c:v>
                </c:pt>
                <c:pt idx="9543">
                  <c:v>-70.082700000000003</c:v>
                </c:pt>
                <c:pt idx="9544">
                  <c:v>-108.911</c:v>
                </c:pt>
                <c:pt idx="9545">
                  <c:v>-147.708</c:v>
                </c:pt>
                <c:pt idx="9546">
                  <c:v>-186.465</c:v>
                </c:pt>
                <c:pt idx="9547">
                  <c:v>-225.17500000000001</c:v>
                </c:pt>
                <c:pt idx="9548">
                  <c:v>-263.82799999999997</c:v>
                </c:pt>
                <c:pt idx="9549">
                  <c:v>-302.416</c:v>
                </c:pt>
                <c:pt idx="9550">
                  <c:v>-340.93</c:v>
                </c:pt>
                <c:pt idx="9551">
                  <c:v>-379.363</c:v>
                </c:pt>
                <c:pt idx="9552">
                  <c:v>-417.70499999999998</c:v>
                </c:pt>
                <c:pt idx="9553">
                  <c:v>-455.94799999999998</c:v>
                </c:pt>
                <c:pt idx="9554">
                  <c:v>-494.084</c:v>
                </c:pt>
                <c:pt idx="9555">
                  <c:v>-532.10299999999995</c:v>
                </c:pt>
                <c:pt idx="9556">
                  <c:v>-569.99800000000005</c:v>
                </c:pt>
                <c:pt idx="9557">
                  <c:v>-607.76099999999997</c:v>
                </c:pt>
                <c:pt idx="9558">
                  <c:v>-645.38199999999995</c:v>
                </c:pt>
                <c:pt idx="9559">
                  <c:v>-682.85500000000002</c:v>
                </c:pt>
                <c:pt idx="9560">
                  <c:v>-720.16899999999998</c:v>
                </c:pt>
                <c:pt idx="9561">
                  <c:v>-757.31899999999996</c:v>
                </c:pt>
                <c:pt idx="9562">
                  <c:v>-794.29399999999998</c:v>
                </c:pt>
                <c:pt idx="9563">
                  <c:v>-831.08600000000001</c:v>
                </c:pt>
                <c:pt idx="9564">
                  <c:v>-867.68799999999999</c:v>
                </c:pt>
                <c:pt idx="9565">
                  <c:v>-904.09199999999998</c:v>
                </c:pt>
                <c:pt idx="9566">
                  <c:v>-940.29</c:v>
                </c:pt>
                <c:pt idx="9567">
                  <c:v>-976.27300000000002</c:v>
                </c:pt>
                <c:pt idx="9568" formatCode="0.00E+00">
                  <c:v>-1012.03</c:v>
                </c:pt>
                <c:pt idx="9569" formatCode="0.00E+00">
                  <c:v>-1047.57</c:v>
                </c:pt>
                <c:pt idx="9570" formatCode="0.00E+00">
                  <c:v>-1082.8599999999999</c:v>
                </c:pt>
                <c:pt idx="9571" formatCode="0.00E+00">
                  <c:v>-1117.9100000000001</c:v>
                </c:pt>
                <c:pt idx="9572" formatCode="0.00E+00">
                  <c:v>-1152.7</c:v>
                </c:pt>
                <c:pt idx="9573" formatCode="0.00E+00">
                  <c:v>-1187.23</c:v>
                </c:pt>
                <c:pt idx="9574" formatCode="0.00E+00">
                  <c:v>-1221.49</c:v>
                </c:pt>
                <c:pt idx="9575" formatCode="0.00E+00">
                  <c:v>-1255.48</c:v>
                </c:pt>
                <c:pt idx="9576" formatCode="0.00E+00">
                  <c:v>-1289.19</c:v>
                </c:pt>
                <c:pt idx="9577" formatCode="0.00E+00">
                  <c:v>-1322.6</c:v>
                </c:pt>
                <c:pt idx="9578" formatCode="0.00E+00">
                  <c:v>-1355.71</c:v>
                </c:pt>
                <c:pt idx="9579" formatCode="0.00E+00">
                  <c:v>-1388.52</c:v>
                </c:pt>
                <c:pt idx="9580" formatCode="0.00E+00">
                  <c:v>-1421.01</c:v>
                </c:pt>
                <c:pt idx="9581" formatCode="0.00E+00">
                  <c:v>-1453.19</c:v>
                </c:pt>
                <c:pt idx="9582" formatCode="0.00E+00">
                  <c:v>-1485.04</c:v>
                </c:pt>
                <c:pt idx="9583" formatCode="0.00E+00">
                  <c:v>-1516.55</c:v>
                </c:pt>
                <c:pt idx="9584" formatCode="0.00E+00">
                  <c:v>-1547.72</c:v>
                </c:pt>
                <c:pt idx="9585" formatCode="0.00E+00">
                  <c:v>-1578.55</c:v>
                </c:pt>
                <c:pt idx="9586" formatCode="0.00E+00">
                  <c:v>-1609.02</c:v>
                </c:pt>
                <c:pt idx="9587" formatCode="0.00E+00">
                  <c:v>-1639.12</c:v>
                </c:pt>
                <c:pt idx="9588" formatCode="0.00E+00">
                  <c:v>-1668.86</c:v>
                </c:pt>
                <c:pt idx="9589" formatCode="0.00E+00">
                  <c:v>-1698.23</c:v>
                </c:pt>
                <c:pt idx="9590" formatCode="0.00E+00">
                  <c:v>-1727.21</c:v>
                </c:pt>
                <c:pt idx="9591" formatCode="0.00E+00">
                  <c:v>-1755.81</c:v>
                </c:pt>
                <c:pt idx="9592" formatCode="0.00E+00">
                  <c:v>-1784.01</c:v>
                </c:pt>
                <c:pt idx="9593" formatCode="0.00E+00">
                  <c:v>-1811.81</c:v>
                </c:pt>
                <c:pt idx="9594" formatCode="0.00E+00">
                  <c:v>-1839.21</c:v>
                </c:pt>
                <c:pt idx="9595" formatCode="0.00E+00">
                  <c:v>-1866.19</c:v>
                </c:pt>
                <c:pt idx="9596" formatCode="0.00E+00">
                  <c:v>-1892.75</c:v>
                </c:pt>
                <c:pt idx="9597" formatCode="0.00E+00">
                  <c:v>-1918.9</c:v>
                </c:pt>
                <c:pt idx="9598" formatCode="0.00E+00">
                  <c:v>-1944.61</c:v>
                </c:pt>
                <c:pt idx="9599" formatCode="0.00E+00">
                  <c:v>-1969.89</c:v>
                </c:pt>
                <c:pt idx="9600" formatCode="0.00E+00">
                  <c:v>-1994.73</c:v>
                </c:pt>
                <c:pt idx="9601" formatCode="0.00E+00">
                  <c:v>-2019.12</c:v>
                </c:pt>
                <c:pt idx="9602" formatCode="0.00E+00">
                  <c:v>-2043.06</c:v>
                </c:pt>
                <c:pt idx="9603" formatCode="0.00E+00">
                  <c:v>-2066.54</c:v>
                </c:pt>
                <c:pt idx="9604" formatCode="0.00E+00">
                  <c:v>-2089.56</c:v>
                </c:pt>
                <c:pt idx="9605" formatCode="0.00E+00">
                  <c:v>-2112.12</c:v>
                </c:pt>
                <c:pt idx="9606" formatCode="0.00E+00">
                  <c:v>-2134.1999999999998</c:v>
                </c:pt>
                <c:pt idx="9607" formatCode="0.00E+00">
                  <c:v>-2155.81</c:v>
                </c:pt>
                <c:pt idx="9608" formatCode="0.00E+00">
                  <c:v>-2176.9299999999998</c:v>
                </c:pt>
                <c:pt idx="9609" formatCode="0.00E+00">
                  <c:v>-2197.5700000000002</c:v>
                </c:pt>
                <c:pt idx="9610" formatCode="0.00E+00">
                  <c:v>-2217.7199999999998</c:v>
                </c:pt>
                <c:pt idx="9611" formatCode="0.00E+00">
                  <c:v>-2237.37</c:v>
                </c:pt>
                <c:pt idx="9612" formatCode="0.00E+00">
                  <c:v>-2256.5300000000002</c:v>
                </c:pt>
                <c:pt idx="9613" formatCode="0.00E+00">
                  <c:v>-2275.1799999999998</c:v>
                </c:pt>
                <c:pt idx="9614" formatCode="0.00E+00">
                  <c:v>-2293.3200000000002</c:v>
                </c:pt>
                <c:pt idx="9615" formatCode="0.00E+00">
                  <c:v>-2310.96</c:v>
                </c:pt>
                <c:pt idx="9616" formatCode="0.00E+00">
                  <c:v>-2328.08</c:v>
                </c:pt>
                <c:pt idx="9617" formatCode="0.00E+00">
                  <c:v>-2344.6799999999998</c:v>
                </c:pt>
                <c:pt idx="9618" formatCode="0.00E+00">
                  <c:v>-2360.7600000000002</c:v>
                </c:pt>
                <c:pt idx="9619" formatCode="0.00E+00">
                  <c:v>-2376.31</c:v>
                </c:pt>
                <c:pt idx="9620" formatCode="0.00E+00">
                  <c:v>-2391.33</c:v>
                </c:pt>
                <c:pt idx="9621" formatCode="0.00E+00">
                  <c:v>-2405.8200000000002</c:v>
                </c:pt>
                <c:pt idx="9622" formatCode="0.00E+00">
                  <c:v>-2419.7800000000002</c:v>
                </c:pt>
                <c:pt idx="9623" formatCode="0.00E+00">
                  <c:v>-2433.1999999999998</c:v>
                </c:pt>
                <c:pt idx="9624" formatCode="0.00E+00">
                  <c:v>-2446.0700000000002</c:v>
                </c:pt>
                <c:pt idx="9625" formatCode="0.00E+00">
                  <c:v>-2458.4</c:v>
                </c:pt>
                <c:pt idx="9626" formatCode="0.00E+00">
                  <c:v>-2470.19</c:v>
                </c:pt>
                <c:pt idx="9627" formatCode="0.00E+00">
                  <c:v>-2481.42</c:v>
                </c:pt>
                <c:pt idx="9628" formatCode="0.00E+00">
                  <c:v>-2492.1</c:v>
                </c:pt>
                <c:pt idx="9629" formatCode="0.00E+00">
                  <c:v>-2502.23</c:v>
                </c:pt>
                <c:pt idx="9630" formatCode="0.00E+00">
                  <c:v>-2511.81</c:v>
                </c:pt>
                <c:pt idx="9631" formatCode="0.00E+00">
                  <c:v>-2520.8200000000002</c:v>
                </c:pt>
                <c:pt idx="9632" formatCode="0.00E+00">
                  <c:v>-2529.2800000000002</c:v>
                </c:pt>
                <c:pt idx="9633" formatCode="0.00E+00">
                  <c:v>-2537.17</c:v>
                </c:pt>
                <c:pt idx="9634" formatCode="0.00E+00">
                  <c:v>-2544.5</c:v>
                </c:pt>
                <c:pt idx="9635" formatCode="0.00E+00">
                  <c:v>-2551.2600000000002</c:v>
                </c:pt>
                <c:pt idx="9636" formatCode="0.00E+00">
                  <c:v>-2557.46</c:v>
                </c:pt>
                <c:pt idx="9637" formatCode="0.00E+00">
                  <c:v>-2563.09</c:v>
                </c:pt>
                <c:pt idx="9638" formatCode="0.00E+00">
                  <c:v>-2568.15</c:v>
                </c:pt>
                <c:pt idx="9639" formatCode="0.00E+00">
                  <c:v>-2572.64</c:v>
                </c:pt>
                <c:pt idx="9640" formatCode="0.00E+00">
                  <c:v>-2576.56</c:v>
                </c:pt>
                <c:pt idx="9641" formatCode="0.00E+00">
                  <c:v>-2579.91</c:v>
                </c:pt>
                <c:pt idx="9642" formatCode="0.00E+00">
                  <c:v>-2582.6799999999998</c:v>
                </c:pt>
                <c:pt idx="9643" formatCode="0.00E+00">
                  <c:v>-2584.89</c:v>
                </c:pt>
                <c:pt idx="9644" formatCode="0.00E+00">
                  <c:v>-2586.52</c:v>
                </c:pt>
                <c:pt idx="9645" formatCode="0.00E+00">
                  <c:v>-2587.5700000000002</c:v>
                </c:pt>
                <c:pt idx="9646" formatCode="0.00E+00">
                  <c:v>-2588.06</c:v>
                </c:pt>
                <c:pt idx="9647" formatCode="0.00E+00">
                  <c:v>-2587.96</c:v>
                </c:pt>
                <c:pt idx="9648" formatCode="0.00E+00">
                  <c:v>-2587.3000000000002</c:v>
                </c:pt>
                <c:pt idx="9649" formatCode="0.00E+00">
                  <c:v>-2586.06</c:v>
                </c:pt>
                <c:pt idx="9650" formatCode="0.00E+00">
                  <c:v>-2584.25</c:v>
                </c:pt>
                <c:pt idx="9651" formatCode="0.00E+00">
                  <c:v>-2581.87</c:v>
                </c:pt>
                <c:pt idx="9652" formatCode="0.00E+00">
                  <c:v>-2578.91</c:v>
                </c:pt>
                <c:pt idx="9653" formatCode="0.00E+00">
                  <c:v>-2575.38</c:v>
                </c:pt>
                <c:pt idx="9654" formatCode="0.00E+00">
                  <c:v>-2571.29</c:v>
                </c:pt>
                <c:pt idx="9655" formatCode="0.00E+00">
                  <c:v>-2566.62</c:v>
                </c:pt>
                <c:pt idx="9656" formatCode="0.00E+00">
                  <c:v>-2561.39</c:v>
                </c:pt>
                <c:pt idx="9657" formatCode="0.00E+00">
                  <c:v>-2555.58</c:v>
                </c:pt>
                <c:pt idx="9658" formatCode="0.00E+00">
                  <c:v>-2549.2199999999998</c:v>
                </c:pt>
                <c:pt idx="9659" formatCode="0.00E+00">
                  <c:v>-2542.29</c:v>
                </c:pt>
                <c:pt idx="9660" formatCode="0.00E+00">
                  <c:v>-2534.79</c:v>
                </c:pt>
                <c:pt idx="9661" formatCode="0.00E+00">
                  <c:v>-2526.7399999999998</c:v>
                </c:pt>
                <c:pt idx="9662" formatCode="0.00E+00">
                  <c:v>-2518.13</c:v>
                </c:pt>
                <c:pt idx="9663" formatCode="0.00E+00">
                  <c:v>-2508.96</c:v>
                </c:pt>
                <c:pt idx="9664" formatCode="0.00E+00">
                  <c:v>-2499.23</c:v>
                </c:pt>
                <c:pt idx="9665" formatCode="0.00E+00">
                  <c:v>-2488.9499999999998</c:v>
                </c:pt>
                <c:pt idx="9666" formatCode="0.00E+00">
                  <c:v>-2478.13</c:v>
                </c:pt>
                <c:pt idx="9667" formatCode="0.00E+00">
                  <c:v>-2466.75</c:v>
                </c:pt>
                <c:pt idx="9668" formatCode="0.00E+00">
                  <c:v>-2454.83</c:v>
                </c:pt>
                <c:pt idx="9669" formatCode="0.00E+00">
                  <c:v>-2442.37</c:v>
                </c:pt>
                <c:pt idx="9670" formatCode="0.00E+00">
                  <c:v>-2429.37</c:v>
                </c:pt>
                <c:pt idx="9671" formatCode="0.00E+00">
                  <c:v>-2415.83</c:v>
                </c:pt>
                <c:pt idx="9672" formatCode="0.00E+00">
                  <c:v>-2401.7600000000002</c:v>
                </c:pt>
                <c:pt idx="9673" formatCode="0.00E+00">
                  <c:v>-2387.15</c:v>
                </c:pt>
                <c:pt idx="9674" formatCode="0.00E+00">
                  <c:v>-2372.02</c:v>
                </c:pt>
                <c:pt idx="9675" formatCode="0.00E+00">
                  <c:v>-2356.37</c:v>
                </c:pt>
                <c:pt idx="9676" formatCode="0.00E+00">
                  <c:v>-2340.1999999999998</c:v>
                </c:pt>
                <c:pt idx="9677" formatCode="0.00E+00">
                  <c:v>-2323.5100000000002</c:v>
                </c:pt>
                <c:pt idx="9678" formatCode="0.00E+00">
                  <c:v>-2306.31</c:v>
                </c:pt>
                <c:pt idx="9679" formatCode="0.00E+00">
                  <c:v>-2288.6</c:v>
                </c:pt>
                <c:pt idx="9680" formatCode="0.00E+00">
                  <c:v>-2270.38</c:v>
                </c:pt>
                <c:pt idx="9681" formatCode="0.00E+00">
                  <c:v>-2251.67</c:v>
                </c:pt>
                <c:pt idx="9682" formatCode="0.00E+00">
                  <c:v>-2232.4499999999998</c:v>
                </c:pt>
                <c:pt idx="9683" formatCode="0.00E+00">
                  <c:v>-2212.75</c:v>
                </c:pt>
                <c:pt idx="9684" formatCode="0.00E+00">
                  <c:v>-2192.56</c:v>
                </c:pt>
                <c:pt idx="9685" formatCode="0.00E+00">
                  <c:v>-2171.89</c:v>
                </c:pt>
                <c:pt idx="9686" formatCode="0.00E+00">
                  <c:v>-2150.73</c:v>
                </c:pt>
                <c:pt idx="9687" formatCode="0.00E+00">
                  <c:v>-2129.11</c:v>
                </c:pt>
                <c:pt idx="9688" formatCode="0.00E+00">
                  <c:v>-2107.0100000000002</c:v>
                </c:pt>
                <c:pt idx="9689" formatCode="0.00E+00">
                  <c:v>-2084.4499999999998</c:v>
                </c:pt>
                <c:pt idx="9690" formatCode="0.00E+00">
                  <c:v>-2061.44</c:v>
                </c:pt>
                <c:pt idx="9691" formatCode="0.00E+00">
                  <c:v>-2037.96</c:v>
                </c:pt>
                <c:pt idx="9692" formatCode="0.00E+00">
                  <c:v>-2014.05</c:v>
                </c:pt>
                <c:pt idx="9693" formatCode="0.00E+00">
                  <c:v>-1989.68</c:v>
                </c:pt>
                <c:pt idx="9694" formatCode="0.00E+00">
                  <c:v>-1964.88</c:v>
                </c:pt>
                <c:pt idx="9695" formatCode="0.00E+00">
                  <c:v>-1939.65</c:v>
                </c:pt>
                <c:pt idx="9696" formatCode="0.00E+00">
                  <c:v>-1914</c:v>
                </c:pt>
                <c:pt idx="9697" formatCode="0.00E+00">
                  <c:v>-1887.92</c:v>
                </c:pt>
                <c:pt idx="9698" formatCode="0.00E+00">
                  <c:v>-1861.42</c:v>
                </c:pt>
                <c:pt idx="9699" formatCode="0.00E+00">
                  <c:v>-1834.52</c:v>
                </c:pt>
                <c:pt idx="9700" formatCode="0.00E+00">
                  <c:v>-1807.22</c:v>
                </c:pt>
                <c:pt idx="9701" formatCode="0.00E+00">
                  <c:v>-1779.52</c:v>
                </c:pt>
                <c:pt idx="9702" formatCode="0.00E+00">
                  <c:v>-1751.43</c:v>
                </c:pt>
                <c:pt idx="9703" formatCode="0.00E+00">
                  <c:v>-1722.95</c:v>
                </c:pt>
                <c:pt idx="9704" formatCode="0.00E+00">
                  <c:v>-1694.1</c:v>
                </c:pt>
                <c:pt idx="9705" formatCode="0.00E+00">
                  <c:v>-1664.87</c:v>
                </c:pt>
                <c:pt idx="9706" formatCode="0.00E+00">
                  <c:v>-1635.29</c:v>
                </c:pt>
                <c:pt idx="9707" formatCode="0.00E+00">
                  <c:v>-1605.34</c:v>
                </c:pt>
                <c:pt idx="9708" formatCode="0.00E+00">
                  <c:v>-1575.04</c:v>
                </c:pt>
                <c:pt idx="9709" formatCode="0.00E+00">
                  <c:v>-1544.4</c:v>
                </c:pt>
                <c:pt idx="9710" formatCode="0.00E+00">
                  <c:v>-1513.41</c:v>
                </c:pt>
                <c:pt idx="9711" formatCode="0.00E+00">
                  <c:v>-1482.1</c:v>
                </c:pt>
                <c:pt idx="9712" formatCode="0.00E+00">
                  <c:v>-1450.47</c:v>
                </c:pt>
                <c:pt idx="9713" formatCode="0.00E+00">
                  <c:v>-1418.51</c:v>
                </c:pt>
                <c:pt idx="9714" formatCode="0.00E+00">
                  <c:v>-1386.25</c:v>
                </c:pt>
                <c:pt idx="9715" formatCode="0.00E+00">
                  <c:v>-1353.68</c:v>
                </c:pt>
                <c:pt idx="9716" formatCode="0.00E+00">
                  <c:v>-1320.82</c:v>
                </c:pt>
                <c:pt idx="9717" formatCode="0.00E+00">
                  <c:v>-1287.67</c:v>
                </c:pt>
                <c:pt idx="9718" formatCode="0.00E+00">
                  <c:v>-1254.24</c:v>
                </c:pt>
                <c:pt idx="9719" formatCode="0.00E+00">
                  <c:v>-1220.54</c:v>
                </c:pt>
                <c:pt idx="9720" formatCode="0.00E+00">
                  <c:v>-1186.57</c:v>
                </c:pt>
                <c:pt idx="9721" formatCode="0.00E+00">
                  <c:v>-1152.3499999999999</c:v>
                </c:pt>
                <c:pt idx="9722" formatCode="0.00E+00">
                  <c:v>-1117.8699999999999</c:v>
                </c:pt>
                <c:pt idx="9723" formatCode="0.00E+00">
                  <c:v>-1083.1500000000001</c:v>
                </c:pt>
                <c:pt idx="9724" formatCode="0.00E+00">
                  <c:v>-1048.19</c:v>
                </c:pt>
                <c:pt idx="9725" formatCode="0.00E+00">
                  <c:v>-1013.01</c:v>
                </c:pt>
                <c:pt idx="9726">
                  <c:v>-977.61</c:v>
                </c:pt>
                <c:pt idx="9727">
                  <c:v>-941.99699999999996</c:v>
                </c:pt>
                <c:pt idx="9728">
                  <c:v>-906.18</c:v>
                </c:pt>
                <c:pt idx="9729">
                  <c:v>-870.16700000000003</c:v>
                </c:pt>
                <c:pt idx="9730">
                  <c:v>-833.96699999999998</c:v>
                </c:pt>
                <c:pt idx="9731">
                  <c:v>-797.58699999999999</c:v>
                </c:pt>
                <c:pt idx="9732">
                  <c:v>-761.03599999999994</c:v>
                </c:pt>
                <c:pt idx="9733">
                  <c:v>-724.322</c:v>
                </c:pt>
                <c:pt idx="9734">
                  <c:v>-687.452</c:v>
                </c:pt>
                <c:pt idx="9735">
                  <c:v>-650.43499999999995</c:v>
                </c:pt>
                <c:pt idx="9736">
                  <c:v>-613.279</c:v>
                </c:pt>
                <c:pt idx="9737">
                  <c:v>-575.99300000000005</c:v>
                </c:pt>
                <c:pt idx="9738">
                  <c:v>-538.58399999999995</c:v>
                </c:pt>
                <c:pt idx="9739">
                  <c:v>-501.06099999999998</c:v>
                </c:pt>
                <c:pt idx="9740">
                  <c:v>-463.43200000000002</c:v>
                </c:pt>
                <c:pt idx="9741">
                  <c:v>-425.70499999999998</c:v>
                </c:pt>
                <c:pt idx="9742">
                  <c:v>-387.89</c:v>
                </c:pt>
                <c:pt idx="9743">
                  <c:v>-349.995</c:v>
                </c:pt>
                <c:pt idx="9744">
                  <c:v>-312.02699999999999</c:v>
                </c:pt>
                <c:pt idx="9745">
                  <c:v>-273.99599999999998</c:v>
                </c:pt>
                <c:pt idx="9746">
                  <c:v>-235.90899999999999</c:v>
                </c:pt>
                <c:pt idx="9747">
                  <c:v>-197.77600000000001</c:v>
                </c:pt>
                <c:pt idx="9748">
                  <c:v>-159.60400000000001</c:v>
                </c:pt>
                <c:pt idx="9749">
                  <c:v>-121.402</c:v>
                </c:pt>
                <c:pt idx="9750">
                  <c:v>-83.178399999999996</c:v>
                </c:pt>
                <c:pt idx="9751">
                  <c:v>-44.942300000000003</c:v>
                </c:pt>
                <c:pt idx="9752">
                  <c:v>-6.7017100000000003</c:v>
                </c:pt>
                <c:pt idx="9753">
                  <c:v>31.5349</c:v>
                </c:pt>
                <c:pt idx="9754">
                  <c:v>69.759</c:v>
                </c:pt>
                <c:pt idx="9755">
                  <c:v>107.962</c:v>
                </c:pt>
                <c:pt idx="9756">
                  <c:v>146.136</c:v>
                </c:pt>
                <c:pt idx="9757">
                  <c:v>184.27099999999999</c:v>
                </c:pt>
                <c:pt idx="9758">
                  <c:v>222.36099999999999</c:v>
                </c:pt>
                <c:pt idx="9759">
                  <c:v>260.39499999999998</c:v>
                </c:pt>
                <c:pt idx="9760">
                  <c:v>298.36700000000002</c:v>
                </c:pt>
                <c:pt idx="9761">
                  <c:v>336.267</c:v>
                </c:pt>
                <c:pt idx="9762">
                  <c:v>374.08699999999999</c:v>
                </c:pt>
                <c:pt idx="9763">
                  <c:v>411.81900000000002</c:v>
                </c:pt>
                <c:pt idx="9764">
                  <c:v>449.45400000000001</c:v>
                </c:pt>
                <c:pt idx="9765">
                  <c:v>486.98399999999998</c:v>
                </c:pt>
                <c:pt idx="9766">
                  <c:v>524.4</c:v>
                </c:pt>
                <c:pt idx="9767">
                  <c:v>561.69500000000005</c:v>
                </c:pt>
                <c:pt idx="9768">
                  <c:v>598.86</c:v>
                </c:pt>
                <c:pt idx="9769">
                  <c:v>635.88699999999994</c:v>
                </c:pt>
                <c:pt idx="9770">
                  <c:v>672.76800000000003</c:v>
                </c:pt>
                <c:pt idx="9771">
                  <c:v>709.49400000000003</c:v>
                </c:pt>
                <c:pt idx="9772">
                  <c:v>746.05700000000002</c:v>
                </c:pt>
                <c:pt idx="9773">
                  <c:v>782.45</c:v>
                </c:pt>
                <c:pt idx="9774">
                  <c:v>818.66499999999996</c:v>
                </c:pt>
                <c:pt idx="9775">
                  <c:v>854.69299999999998</c:v>
                </c:pt>
                <c:pt idx="9776">
                  <c:v>890.52599999999995</c:v>
                </c:pt>
                <c:pt idx="9777">
                  <c:v>926.15700000000004</c:v>
                </c:pt>
                <c:pt idx="9778">
                  <c:v>961.577</c:v>
                </c:pt>
                <c:pt idx="9779">
                  <c:v>996.779</c:v>
                </c:pt>
                <c:pt idx="9780" formatCode="0.00E+00">
                  <c:v>1031.75</c:v>
                </c:pt>
                <c:pt idx="9781" formatCode="0.00E+00">
                  <c:v>1066.5</c:v>
                </c:pt>
                <c:pt idx="9782" formatCode="0.00E+00">
                  <c:v>1101</c:v>
                </c:pt>
                <c:pt idx="9783" formatCode="0.00E+00">
                  <c:v>1135.25</c:v>
                </c:pt>
                <c:pt idx="9784" formatCode="0.00E+00">
                  <c:v>1169.25</c:v>
                </c:pt>
                <c:pt idx="9785" formatCode="0.00E+00">
                  <c:v>1202.98</c:v>
                </c:pt>
                <c:pt idx="9786" formatCode="0.00E+00">
                  <c:v>1236.44</c:v>
                </c:pt>
                <c:pt idx="9787" formatCode="0.00E+00">
                  <c:v>1269.6199999999999</c:v>
                </c:pt>
                <c:pt idx="9788" formatCode="0.00E+00">
                  <c:v>1302.51</c:v>
                </c:pt>
                <c:pt idx="9789" formatCode="0.00E+00">
                  <c:v>1335.11</c:v>
                </c:pt>
                <c:pt idx="9790" formatCode="0.00E+00">
                  <c:v>1367.42</c:v>
                </c:pt>
                <c:pt idx="9791" formatCode="0.00E+00">
                  <c:v>1399.41</c:v>
                </c:pt>
                <c:pt idx="9792" formatCode="0.00E+00">
                  <c:v>1431.09</c:v>
                </c:pt>
                <c:pt idx="9793" formatCode="0.00E+00">
                  <c:v>1462.44</c:v>
                </c:pt>
                <c:pt idx="9794" formatCode="0.00E+00">
                  <c:v>1493.47</c:v>
                </c:pt>
                <c:pt idx="9795" formatCode="0.00E+00">
                  <c:v>1524.16</c:v>
                </c:pt>
                <c:pt idx="9796" formatCode="0.00E+00">
                  <c:v>1554.51</c:v>
                </c:pt>
                <c:pt idx="9797" formatCode="0.00E+00">
                  <c:v>1584.51</c:v>
                </c:pt>
                <c:pt idx="9798" formatCode="0.00E+00">
                  <c:v>1614.16</c:v>
                </c:pt>
                <c:pt idx="9799" formatCode="0.00E+00">
                  <c:v>1643.44</c:v>
                </c:pt>
                <c:pt idx="9800" formatCode="0.00E+00">
                  <c:v>1672.36</c:v>
                </c:pt>
                <c:pt idx="9801" formatCode="0.00E+00">
                  <c:v>1700.9</c:v>
                </c:pt>
                <c:pt idx="9802" formatCode="0.00E+00">
                  <c:v>1729.06</c:v>
                </c:pt>
                <c:pt idx="9803" formatCode="0.00E+00">
                  <c:v>1756.83</c:v>
                </c:pt>
                <c:pt idx="9804" formatCode="0.00E+00">
                  <c:v>1784.2</c:v>
                </c:pt>
                <c:pt idx="9805" formatCode="0.00E+00">
                  <c:v>1811.18</c:v>
                </c:pt>
                <c:pt idx="9806" formatCode="0.00E+00">
                  <c:v>1837.76</c:v>
                </c:pt>
                <c:pt idx="9807" formatCode="0.00E+00">
                  <c:v>1863.92</c:v>
                </c:pt>
                <c:pt idx="9808" formatCode="0.00E+00">
                  <c:v>1889.66</c:v>
                </c:pt>
                <c:pt idx="9809" formatCode="0.00E+00">
                  <c:v>1914.98</c:v>
                </c:pt>
                <c:pt idx="9810" formatCode="0.00E+00">
                  <c:v>1939.87</c:v>
                </c:pt>
                <c:pt idx="9811" formatCode="0.00E+00">
                  <c:v>1964.33</c:v>
                </c:pt>
                <c:pt idx="9812" formatCode="0.00E+00">
                  <c:v>1988.35</c:v>
                </c:pt>
                <c:pt idx="9813" formatCode="0.00E+00">
                  <c:v>2011.93</c:v>
                </c:pt>
                <c:pt idx="9814" formatCode="0.00E+00">
                  <c:v>2035.06</c:v>
                </c:pt>
                <c:pt idx="9815" formatCode="0.00E+00">
                  <c:v>2057.73</c:v>
                </c:pt>
                <c:pt idx="9816" formatCode="0.00E+00">
                  <c:v>2079.94</c:v>
                </c:pt>
                <c:pt idx="9817" formatCode="0.00E+00">
                  <c:v>2101.69</c:v>
                </c:pt>
                <c:pt idx="9818" formatCode="0.00E+00">
                  <c:v>2122.96</c:v>
                </c:pt>
                <c:pt idx="9819" formatCode="0.00E+00">
                  <c:v>2143.77</c:v>
                </c:pt>
                <c:pt idx="9820" formatCode="0.00E+00">
                  <c:v>2164.09</c:v>
                </c:pt>
                <c:pt idx="9821" formatCode="0.00E+00">
                  <c:v>2183.94</c:v>
                </c:pt>
                <c:pt idx="9822" formatCode="0.00E+00">
                  <c:v>2203.29</c:v>
                </c:pt>
                <c:pt idx="9823" formatCode="0.00E+00">
                  <c:v>2222.16</c:v>
                </c:pt>
                <c:pt idx="9824" formatCode="0.00E+00">
                  <c:v>2240.5300000000002</c:v>
                </c:pt>
                <c:pt idx="9825" formatCode="0.00E+00">
                  <c:v>2258.4</c:v>
                </c:pt>
                <c:pt idx="9826" formatCode="0.00E+00">
                  <c:v>2275.77</c:v>
                </c:pt>
                <c:pt idx="9827" formatCode="0.00E+00">
                  <c:v>2292.63</c:v>
                </c:pt>
                <c:pt idx="9828" formatCode="0.00E+00">
                  <c:v>2308.98</c:v>
                </c:pt>
                <c:pt idx="9829" formatCode="0.00E+00">
                  <c:v>2324.81</c:v>
                </c:pt>
                <c:pt idx="9830" formatCode="0.00E+00">
                  <c:v>2340.13</c:v>
                </c:pt>
                <c:pt idx="9831" formatCode="0.00E+00">
                  <c:v>2354.92</c:v>
                </c:pt>
                <c:pt idx="9832" formatCode="0.00E+00">
                  <c:v>2369.19</c:v>
                </c:pt>
                <c:pt idx="9833" formatCode="0.00E+00">
                  <c:v>2382.94</c:v>
                </c:pt>
                <c:pt idx="9834" formatCode="0.00E+00">
                  <c:v>2396.15</c:v>
                </c:pt>
                <c:pt idx="9835" formatCode="0.00E+00">
                  <c:v>2408.83</c:v>
                </c:pt>
                <c:pt idx="9836" formatCode="0.00E+00">
                  <c:v>2420.9699999999998</c:v>
                </c:pt>
                <c:pt idx="9837" formatCode="0.00E+00">
                  <c:v>2432.58</c:v>
                </c:pt>
                <c:pt idx="9838" formatCode="0.00E+00">
                  <c:v>2443.64</c:v>
                </c:pt>
                <c:pt idx="9839" formatCode="0.00E+00">
                  <c:v>2454.16</c:v>
                </c:pt>
                <c:pt idx="9840" formatCode="0.00E+00">
                  <c:v>2464.13</c:v>
                </c:pt>
                <c:pt idx="9841" formatCode="0.00E+00">
                  <c:v>2473.56</c:v>
                </c:pt>
                <c:pt idx="9842" formatCode="0.00E+00">
                  <c:v>2482.44</c:v>
                </c:pt>
                <c:pt idx="9843" formatCode="0.00E+00">
                  <c:v>2490.7600000000002</c:v>
                </c:pt>
                <c:pt idx="9844" formatCode="0.00E+00">
                  <c:v>2498.5300000000002</c:v>
                </c:pt>
                <c:pt idx="9845" formatCode="0.00E+00">
                  <c:v>2505.7399999999998</c:v>
                </c:pt>
                <c:pt idx="9846" formatCode="0.00E+00">
                  <c:v>2512.4</c:v>
                </c:pt>
                <c:pt idx="9847" formatCode="0.00E+00">
                  <c:v>2518.5</c:v>
                </c:pt>
                <c:pt idx="9848" formatCode="0.00E+00">
                  <c:v>2524.04</c:v>
                </c:pt>
                <c:pt idx="9849" formatCode="0.00E+00">
                  <c:v>2529.02</c:v>
                </c:pt>
                <c:pt idx="9850" formatCode="0.00E+00">
                  <c:v>2533.44</c:v>
                </c:pt>
                <c:pt idx="9851" formatCode="0.00E+00">
                  <c:v>2537.29</c:v>
                </c:pt>
                <c:pt idx="9852" formatCode="0.00E+00">
                  <c:v>2540.58</c:v>
                </c:pt>
                <c:pt idx="9853" formatCode="0.00E+00">
                  <c:v>2543.31</c:v>
                </c:pt>
                <c:pt idx="9854" formatCode="0.00E+00">
                  <c:v>2545.4699999999998</c:v>
                </c:pt>
                <c:pt idx="9855" formatCode="0.00E+00">
                  <c:v>2547.0700000000002</c:v>
                </c:pt>
                <c:pt idx="9856" formatCode="0.00E+00">
                  <c:v>2548.1</c:v>
                </c:pt>
                <c:pt idx="9857" formatCode="0.00E+00">
                  <c:v>2548.5700000000002</c:v>
                </c:pt>
                <c:pt idx="9858" formatCode="0.00E+00">
                  <c:v>2548.4699999999998</c:v>
                </c:pt>
                <c:pt idx="9859" formatCode="0.00E+00">
                  <c:v>2547.8000000000002</c:v>
                </c:pt>
                <c:pt idx="9860" formatCode="0.00E+00">
                  <c:v>2546.5700000000002</c:v>
                </c:pt>
                <c:pt idx="9861" formatCode="0.00E+00">
                  <c:v>2544.7800000000002</c:v>
                </c:pt>
                <c:pt idx="9862" formatCode="0.00E+00">
                  <c:v>2542.42</c:v>
                </c:pt>
                <c:pt idx="9863" formatCode="0.00E+00">
                  <c:v>2539.5</c:v>
                </c:pt>
                <c:pt idx="9864" formatCode="0.00E+00">
                  <c:v>2536.0100000000002</c:v>
                </c:pt>
                <c:pt idx="9865" formatCode="0.00E+00">
                  <c:v>2531.96</c:v>
                </c:pt>
                <c:pt idx="9866" formatCode="0.00E+00">
                  <c:v>2527.35</c:v>
                </c:pt>
                <c:pt idx="9867" formatCode="0.00E+00">
                  <c:v>2522.1799999999998</c:v>
                </c:pt>
                <c:pt idx="9868" formatCode="0.00E+00">
                  <c:v>2516.4499999999998</c:v>
                </c:pt>
                <c:pt idx="9869" formatCode="0.00E+00">
                  <c:v>2510.17</c:v>
                </c:pt>
                <c:pt idx="9870" formatCode="0.00E+00">
                  <c:v>2503.3200000000002</c:v>
                </c:pt>
                <c:pt idx="9871" formatCode="0.00E+00">
                  <c:v>2495.9299999999998</c:v>
                </c:pt>
                <c:pt idx="9872" formatCode="0.00E+00">
                  <c:v>2487.98</c:v>
                </c:pt>
                <c:pt idx="9873" formatCode="0.00E+00">
                  <c:v>2479.4699999999998</c:v>
                </c:pt>
                <c:pt idx="9874" formatCode="0.00E+00">
                  <c:v>2470.42</c:v>
                </c:pt>
                <c:pt idx="9875" formatCode="0.00E+00">
                  <c:v>2460.83</c:v>
                </c:pt>
                <c:pt idx="9876" formatCode="0.00E+00">
                  <c:v>2450.6799999999998</c:v>
                </c:pt>
                <c:pt idx="9877" formatCode="0.00E+00">
                  <c:v>2440</c:v>
                </c:pt>
                <c:pt idx="9878" formatCode="0.00E+00">
                  <c:v>2428.77</c:v>
                </c:pt>
                <c:pt idx="9879" formatCode="0.00E+00">
                  <c:v>2417.0100000000002</c:v>
                </c:pt>
                <c:pt idx="9880" formatCode="0.00E+00">
                  <c:v>2404.71</c:v>
                </c:pt>
                <c:pt idx="9881" formatCode="0.00E+00">
                  <c:v>2391.88</c:v>
                </c:pt>
                <c:pt idx="9882" formatCode="0.00E+00">
                  <c:v>2378.5300000000002</c:v>
                </c:pt>
                <c:pt idx="9883" formatCode="0.00E+00">
                  <c:v>2364.64</c:v>
                </c:pt>
                <c:pt idx="9884" formatCode="0.00E+00">
                  <c:v>2350.23</c:v>
                </c:pt>
                <c:pt idx="9885" formatCode="0.00E+00">
                  <c:v>2335.3000000000002</c:v>
                </c:pt>
                <c:pt idx="9886" formatCode="0.00E+00">
                  <c:v>2319.86</c:v>
                </c:pt>
                <c:pt idx="9887" formatCode="0.00E+00">
                  <c:v>2303.9</c:v>
                </c:pt>
                <c:pt idx="9888" formatCode="0.00E+00">
                  <c:v>2287.44</c:v>
                </c:pt>
                <c:pt idx="9889" formatCode="0.00E+00">
                  <c:v>2270.4699999999998</c:v>
                </c:pt>
                <c:pt idx="9890" formatCode="0.00E+00">
                  <c:v>2252.9899999999998</c:v>
                </c:pt>
                <c:pt idx="9891" formatCode="0.00E+00">
                  <c:v>2235.02</c:v>
                </c:pt>
                <c:pt idx="9892" formatCode="0.00E+00">
                  <c:v>2216.56</c:v>
                </c:pt>
                <c:pt idx="9893" formatCode="0.00E+00">
                  <c:v>2197.6</c:v>
                </c:pt>
                <c:pt idx="9894" formatCode="0.00E+00">
                  <c:v>2178.16</c:v>
                </c:pt>
                <c:pt idx="9895" formatCode="0.00E+00">
                  <c:v>2158.2399999999998</c:v>
                </c:pt>
                <c:pt idx="9896" formatCode="0.00E+00">
                  <c:v>2137.84</c:v>
                </c:pt>
                <c:pt idx="9897" formatCode="0.00E+00">
                  <c:v>2116.9699999999998</c:v>
                </c:pt>
                <c:pt idx="9898" formatCode="0.00E+00">
                  <c:v>2095.64</c:v>
                </c:pt>
                <c:pt idx="9899" formatCode="0.00E+00">
                  <c:v>2073.84</c:v>
                </c:pt>
                <c:pt idx="9900" formatCode="0.00E+00">
                  <c:v>2051.58</c:v>
                </c:pt>
                <c:pt idx="9901" formatCode="0.00E+00">
                  <c:v>2028.87</c:v>
                </c:pt>
                <c:pt idx="9902" formatCode="0.00E+00">
                  <c:v>2005.71</c:v>
                </c:pt>
                <c:pt idx="9903" formatCode="0.00E+00">
                  <c:v>1982.12</c:v>
                </c:pt>
                <c:pt idx="9904" formatCode="0.00E+00">
                  <c:v>1958.08</c:v>
                </c:pt>
                <c:pt idx="9905" formatCode="0.00E+00">
                  <c:v>1933.61</c:v>
                </c:pt>
                <c:pt idx="9906" formatCode="0.00E+00">
                  <c:v>1908.72</c:v>
                </c:pt>
                <c:pt idx="9907" formatCode="0.00E+00">
                  <c:v>1883.4</c:v>
                </c:pt>
                <c:pt idx="9908" formatCode="0.00E+00">
                  <c:v>1857.67</c:v>
                </c:pt>
                <c:pt idx="9909" formatCode="0.00E+00">
                  <c:v>1831.54</c:v>
                </c:pt>
                <c:pt idx="9910" formatCode="0.00E+00">
                  <c:v>1804.99</c:v>
                </c:pt>
                <c:pt idx="9911" formatCode="0.00E+00">
                  <c:v>1778.06</c:v>
                </c:pt>
                <c:pt idx="9912" formatCode="0.00E+00">
                  <c:v>1750.72</c:v>
                </c:pt>
                <c:pt idx="9913" formatCode="0.00E+00">
                  <c:v>1723.01</c:v>
                </c:pt>
                <c:pt idx="9914" formatCode="0.00E+00">
                  <c:v>1694.91</c:v>
                </c:pt>
                <c:pt idx="9915" formatCode="0.00E+00">
                  <c:v>1666.45</c:v>
                </c:pt>
                <c:pt idx="9916" formatCode="0.00E+00">
                  <c:v>1637.61</c:v>
                </c:pt>
                <c:pt idx="9917" formatCode="0.00E+00">
                  <c:v>1608.42</c:v>
                </c:pt>
                <c:pt idx="9918" formatCode="0.00E+00">
                  <c:v>1578.87</c:v>
                </c:pt>
                <c:pt idx="9919" formatCode="0.00E+00">
                  <c:v>1548.98</c:v>
                </c:pt>
                <c:pt idx="9920" formatCode="0.00E+00">
                  <c:v>1518.74</c:v>
                </c:pt>
                <c:pt idx="9921" formatCode="0.00E+00">
                  <c:v>1488.17</c:v>
                </c:pt>
                <c:pt idx="9922" formatCode="0.00E+00">
                  <c:v>1457.28</c:v>
                </c:pt>
                <c:pt idx="9923" formatCode="0.00E+00">
                  <c:v>1426.06</c:v>
                </c:pt>
                <c:pt idx="9924" formatCode="0.00E+00">
                  <c:v>1394.54</c:v>
                </c:pt>
                <c:pt idx="9925" formatCode="0.00E+00">
                  <c:v>1362.71</c:v>
                </c:pt>
                <c:pt idx="9926" formatCode="0.00E+00">
                  <c:v>1330.57</c:v>
                </c:pt>
                <c:pt idx="9927" formatCode="0.00E+00">
                  <c:v>1298.1500000000001</c:v>
                </c:pt>
                <c:pt idx="9928" formatCode="0.00E+00">
                  <c:v>1265.44</c:v>
                </c:pt>
                <c:pt idx="9929" formatCode="0.00E+00">
                  <c:v>1232.46</c:v>
                </c:pt>
                <c:pt idx="9930" formatCode="0.00E+00">
                  <c:v>1199.21</c:v>
                </c:pt>
                <c:pt idx="9931" formatCode="0.00E+00">
                  <c:v>1165.69</c:v>
                </c:pt>
                <c:pt idx="9932" formatCode="0.00E+00">
                  <c:v>1131.92</c:v>
                </c:pt>
                <c:pt idx="9933" formatCode="0.00E+00">
                  <c:v>1097.9000000000001</c:v>
                </c:pt>
                <c:pt idx="9934" formatCode="0.00E+00">
                  <c:v>1063.6400000000001</c:v>
                </c:pt>
                <c:pt idx="9935" formatCode="0.00E+00">
                  <c:v>1029.1500000000001</c:v>
                </c:pt>
                <c:pt idx="9936">
                  <c:v>994.43899999999996</c:v>
                </c:pt>
                <c:pt idx="9937">
                  <c:v>959.50699999999995</c:v>
                </c:pt>
                <c:pt idx="9938">
                  <c:v>924.36699999999996</c:v>
                </c:pt>
                <c:pt idx="9939">
                  <c:v>889.02599999999995</c:v>
                </c:pt>
                <c:pt idx="9940">
                  <c:v>853.49199999999996</c:v>
                </c:pt>
                <c:pt idx="9941">
                  <c:v>817.77300000000002</c:v>
                </c:pt>
                <c:pt idx="9942">
                  <c:v>781.87599999999998</c:v>
                </c:pt>
                <c:pt idx="9943">
                  <c:v>745.81</c:v>
                </c:pt>
                <c:pt idx="9944">
                  <c:v>709.58199999999999</c:v>
                </c:pt>
                <c:pt idx="9945">
                  <c:v>673.202</c:v>
                </c:pt>
                <c:pt idx="9946">
                  <c:v>636.67600000000004</c:v>
                </c:pt>
                <c:pt idx="9947">
                  <c:v>600.01300000000003</c:v>
                </c:pt>
                <c:pt idx="9948">
                  <c:v>563.22199999999998</c:v>
                </c:pt>
                <c:pt idx="9949">
                  <c:v>526.30899999999997</c:v>
                </c:pt>
                <c:pt idx="9950">
                  <c:v>489.28399999999999</c:v>
                </c:pt>
                <c:pt idx="9951">
                  <c:v>452.154</c:v>
                </c:pt>
                <c:pt idx="9952">
                  <c:v>414.928</c:v>
                </c:pt>
                <c:pt idx="9953">
                  <c:v>377.61500000000001</c:v>
                </c:pt>
                <c:pt idx="9954">
                  <c:v>340.221</c:v>
                </c:pt>
                <c:pt idx="9955">
                  <c:v>302.75700000000001</c:v>
                </c:pt>
                <c:pt idx="9956">
                  <c:v>265.23</c:v>
                </c:pt>
                <c:pt idx="9957">
                  <c:v>227.649</c:v>
                </c:pt>
                <c:pt idx="9958">
                  <c:v>190.02099999999999</c:v>
                </c:pt>
                <c:pt idx="9959">
                  <c:v>152.35499999999999</c:v>
                </c:pt>
                <c:pt idx="9960">
                  <c:v>114.65900000000001</c:v>
                </c:pt>
                <c:pt idx="9961">
                  <c:v>76.942700000000002</c:v>
                </c:pt>
                <c:pt idx="9962">
                  <c:v>39.2134</c:v>
                </c:pt>
                <c:pt idx="9963">
                  <c:v>1.47984</c:v>
                </c:pt>
                <c:pt idx="9964">
                  <c:v>-36.249699999999997</c:v>
                </c:pt>
                <c:pt idx="9965">
                  <c:v>-73.966899999999995</c:v>
                </c:pt>
                <c:pt idx="9966">
                  <c:v>-111.663</c:v>
                </c:pt>
                <c:pt idx="9967">
                  <c:v>-149.33099999999999</c:v>
                </c:pt>
                <c:pt idx="9968">
                  <c:v>-186.96100000000001</c:v>
                </c:pt>
                <c:pt idx="9969">
                  <c:v>-224.54499999999999</c:v>
                </c:pt>
                <c:pt idx="9970">
                  <c:v>-262.07499999999999</c:v>
                </c:pt>
                <c:pt idx="9971">
                  <c:v>-299.54199999999997</c:v>
                </c:pt>
                <c:pt idx="9972">
                  <c:v>-336.93900000000002</c:v>
                </c:pt>
                <c:pt idx="9973">
                  <c:v>-374.25700000000001</c:v>
                </c:pt>
                <c:pt idx="9974">
                  <c:v>-411.488</c:v>
                </c:pt>
                <c:pt idx="9975">
                  <c:v>-448.62299999999999</c:v>
                </c:pt>
                <c:pt idx="9976">
                  <c:v>-485.654</c:v>
                </c:pt>
                <c:pt idx="9977">
                  <c:v>-522.57399999999996</c:v>
                </c:pt>
                <c:pt idx="9978">
                  <c:v>-559.37400000000002</c:v>
                </c:pt>
                <c:pt idx="9979">
                  <c:v>-596.04499999999996</c:v>
                </c:pt>
                <c:pt idx="9980">
                  <c:v>-632.58000000000004</c:v>
                </c:pt>
                <c:pt idx="9981">
                  <c:v>-668.97</c:v>
                </c:pt>
                <c:pt idx="9982">
                  <c:v>-705.20799999999997</c:v>
                </c:pt>
                <c:pt idx="9983">
                  <c:v>-741.28499999999997</c:v>
                </c:pt>
                <c:pt idx="9984">
                  <c:v>-777.19399999999996</c:v>
                </c:pt>
                <c:pt idx="9985">
                  <c:v>-812.92499999999995</c:v>
                </c:pt>
                <c:pt idx="9986">
                  <c:v>-848.47299999999996</c:v>
                </c:pt>
                <c:pt idx="9987">
                  <c:v>-883.82799999999997</c:v>
                </c:pt>
                <c:pt idx="9988">
                  <c:v>-918.98299999999995</c:v>
                </c:pt>
                <c:pt idx="9989">
                  <c:v>-953.93100000000004</c:v>
                </c:pt>
                <c:pt idx="9990">
                  <c:v>-988.66300000000001</c:v>
                </c:pt>
                <c:pt idx="9991" formatCode="0.00E+00">
                  <c:v>-1023.17</c:v>
                </c:pt>
                <c:pt idx="9992" formatCode="0.00E+00">
                  <c:v>-1057.45</c:v>
                </c:pt>
                <c:pt idx="9993" formatCode="0.00E+00">
                  <c:v>-1091.49</c:v>
                </c:pt>
                <c:pt idx="9994" formatCode="0.00E+00">
                  <c:v>-1125.28</c:v>
                </c:pt>
                <c:pt idx="9995" formatCode="0.00E+00">
                  <c:v>-1158.82</c:v>
                </c:pt>
                <c:pt idx="9996" formatCode="0.00E+00">
                  <c:v>-1192.0999999999999</c:v>
                </c:pt>
                <c:pt idx="9997" formatCode="0.00E+00">
                  <c:v>-1225.1099999999999</c:v>
                </c:pt>
                <c:pt idx="9998" formatCode="0.00E+00">
                  <c:v>-1257.8399999999999</c:v>
                </c:pt>
                <c:pt idx="9999" formatCode="0.00E+00">
                  <c:v>-1290.3</c:v>
                </c:pt>
                <c:pt idx="10000" formatCode="0.00E+00">
                  <c:v>-1322.46</c:v>
                </c:pt>
                <c:pt idx="10001" formatCode="0.00E+00">
                  <c:v>-1354.32</c:v>
                </c:pt>
                <c:pt idx="10002" formatCode="0.00E+00">
                  <c:v>-1385.88</c:v>
                </c:pt>
                <c:pt idx="10003" formatCode="0.00E+00">
                  <c:v>-1417.13</c:v>
                </c:pt>
                <c:pt idx="10004" formatCode="0.00E+00">
                  <c:v>-1448.06</c:v>
                </c:pt>
                <c:pt idx="10005" formatCode="0.00E+00">
                  <c:v>-1478.67</c:v>
                </c:pt>
                <c:pt idx="10006" formatCode="0.00E+00">
                  <c:v>-1508.95</c:v>
                </c:pt>
                <c:pt idx="10007" formatCode="0.00E+00">
                  <c:v>-1538.89</c:v>
                </c:pt>
                <c:pt idx="10008" formatCode="0.00E+00">
                  <c:v>-1568.48</c:v>
                </c:pt>
                <c:pt idx="10009" formatCode="0.00E+00">
                  <c:v>-1597.72</c:v>
                </c:pt>
                <c:pt idx="10010" formatCode="0.00E+00">
                  <c:v>-1626.6</c:v>
                </c:pt>
                <c:pt idx="10011" formatCode="0.00E+00">
                  <c:v>-1655.12</c:v>
                </c:pt>
                <c:pt idx="10012" formatCode="0.00E+00">
                  <c:v>-1683.27</c:v>
                </c:pt>
                <c:pt idx="10013" formatCode="0.00E+00">
                  <c:v>-1711.04</c:v>
                </c:pt>
                <c:pt idx="10014" formatCode="0.00E+00">
                  <c:v>-1738.43</c:v>
                </c:pt>
                <c:pt idx="10015" formatCode="0.00E+00">
                  <c:v>-1765.43</c:v>
                </c:pt>
                <c:pt idx="10016" formatCode="0.00E+00">
                  <c:v>-1792.03</c:v>
                </c:pt>
                <c:pt idx="10017" formatCode="0.00E+00">
                  <c:v>-1818.24</c:v>
                </c:pt>
                <c:pt idx="10018" formatCode="0.00E+00">
                  <c:v>-1844.03</c:v>
                </c:pt>
                <c:pt idx="10019" formatCode="0.00E+00">
                  <c:v>-1869.42</c:v>
                </c:pt>
                <c:pt idx="10020" formatCode="0.00E+00">
                  <c:v>-1894.39</c:v>
                </c:pt>
                <c:pt idx="10021" formatCode="0.00E+00">
                  <c:v>-1918.93</c:v>
                </c:pt>
                <c:pt idx="10022" formatCode="0.00E+00">
                  <c:v>-1943.05</c:v>
                </c:pt>
                <c:pt idx="10023" formatCode="0.00E+00">
                  <c:v>-1966.73</c:v>
                </c:pt>
                <c:pt idx="10024" formatCode="0.00E+00">
                  <c:v>-1989.97</c:v>
                </c:pt>
                <c:pt idx="10025" formatCode="0.00E+00">
                  <c:v>-2012.77</c:v>
                </c:pt>
                <c:pt idx="10026" formatCode="0.00E+00">
                  <c:v>-2035.12</c:v>
                </c:pt>
                <c:pt idx="10027" formatCode="0.00E+00">
                  <c:v>-2057.02</c:v>
                </c:pt>
                <c:pt idx="10028" formatCode="0.00E+00">
                  <c:v>-2078.46</c:v>
                </c:pt>
                <c:pt idx="10029" formatCode="0.00E+00">
                  <c:v>-2099.4299999999998</c:v>
                </c:pt>
                <c:pt idx="10030" formatCode="0.00E+00">
                  <c:v>-2119.9299999999998</c:v>
                </c:pt>
                <c:pt idx="10031" formatCode="0.00E+00">
                  <c:v>-2139.9699999999998</c:v>
                </c:pt>
                <c:pt idx="10032" formatCode="0.00E+00">
                  <c:v>-2159.52</c:v>
                </c:pt>
                <c:pt idx="10033" formatCode="0.00E+00">
                  <c:v>-2178.59</c:v>
                </c:pt>
                <c:pt idx="10034" formatCode="0.00E+00">
                  <c:v>-2197.1799999999998</c:v>
                </c:pt>
                <c:pt idx="10035" formatCode="0.00E+00">
                  <c:v>-2215.2800000000002</c:v>
                </c:pt>
                <c:pt idx="10036" formatCode="0.00E+00">
                  <c:v>-2232.88</c:v>
                </c:pt>
                <c:pt idx="10037" formatCode="0.00E+00">
                  <c:v>-2249.9899999999998</c:v>
                </c:pt>
                <c:pt idx="10038" formatCode="0.00E+00">
                  <c:v>-2266.59</c:v>
                </c:pt>
                <c:pt idx="10039" formatCode="0.00E+00">
                  <c:v>-2282.69</c:v>
                </c:pt>
                <c:pt idx="10040" formatCode="0.00E+00">
                  <c:v>-2298.2800000000002</c:v>
                </c:pt>
                <c:pt idx="10041" formatCode="0.00E+00">
                  <c:v>-2313.36</c:v>
                </c:pt>
                <c:pt idx="10042" formatCode="0.00E+00">
                  <c:v>-2327.9299999999998</c:v>
                </c:pt>
                <c:pt idx="10043" formatCode="0.00E+00">
                  <c:v>-2341.9699999999998</c:v>
                </c:pt>
                <c:pt idx="10044" formatCode="0.00E+00">
                  <c:v>-2355.5</c:v>
                </c:pt>
                <c:pt idx="10045" formatCode="0.00E+00">
                  <c:v>-2368.5</c:v>
                </c:pt>
                <c:pt idx="10046" formatCode="0.00E+00">
                  <c:v>-2380.9699999999998</c:v>
                </c:pt>
                <c:pt idx="10047" formatCode="0.00E+00">
                  <c:v>-2392.91</c:v>
                </c:pt>
                <c:pt idx="10048" formatCode="0.00E+00">
                  <c:v>-2404.3200000000002</c:v>
                </c:pt>
                <c:pt idx="10049" formatCode="0.00E+00">
                  <c:v>-2415.1999999999998</c:v>
                </c:pt>
                <c:pt idx="10050" formatCode="0.00E+00">
                  <c:v>-2425.54</c:v>
                </c:pt>
                <c:pt idx="10051" formatCode="0.00E+00">
                  <c:v>-2435.34</c:v>
                </c:pt>
                <c:pt idx="10052" formatCode="0.00E+00">
                  <c:v>-2444.59</c:v>
                </c:pt>
                <c:pt idx="10053" formatCode="0.00E+00">
                  <c:v>-2453.3000000000002</c:v>
                </c:pt>
                <c:pt idx="10054" formatCode="0.00E+00">
                  <c:v>-2461.4699999999998</c:v>
                </c:pt>
                <c:pt idx="10055" formatCode="0.00E+00">
                  <c:v>-2469.09</c:v>
                </c:pt>
                <c:pt idx="10056" formatCode="0.00E+00">
                  <c:v>-2476.16</c:v>
                </c:pt>
                <c:pt idx="10057" formatCode="0.00E+00">
                  <c:v>-2482.6799999999998</c:v>
                </c:pt>
                <c:pt idx="10058" formatCode="0.00E+00">
                  <c:v>-2488.65</c:v>
                </c:pt>
                <c:pt idx="10059" formatCode="0.00E+00">
                  <c:v>-2494.0700000000002</c:v>
                </c:pt>
                <c:pt idx="10060" formatCode="0.00E+00">
                  <c:v>-2498.9299999999998</c:v>
                </c:pt>
                <c:pt idx="10061" formatCode="0.00E+00">
                  <c:v>-2503.23</c:v>
                </c:pt>
                <c:pt idx="10062" formatCode="0.00E+00">
                  <c:v>-2506.98</c:v>
                </c:pt>
                <c:pt idx="10063" formatCode="0.00E+00">
                  <c:v>-2510.17</c:v>
                </c:pt>
                <c:pt idx="10064" formatCode="0.00E+00">
                  <c:v>-2512.81</c:v>
                </c:pt>
                <c:pt idx="10065" formatCode="0.00E+00">
                  <c:v>-2514.88</c:v>
                </c:pt>
                <c:pt idx="10066" formatCode="0.00E+00">
                  <c:v>-2516.4</c:v>
                </c:pt>
                <c:pt idx="10067" formatCode="0.00E+00">
                  <c:v>-2517.36</c:v>
                </c:pt>
                <c:pt idx="10068" formatCode="0.00E+00">
                  <c:v>-2517.7600000000002</c:v>
                </c:pt>
                <c:pt idx="10069" formatCode="0.00E+00">
                  <c:v>-2517.6</c:v>
                </c:pt>
                <c:pt idx="10070" formatCode="0.00E+00">
                  <c:v>-2516.88</c:v>
                </c:pt>
                <c:pt idx="10071" formatCode="0.00E+00">
                  <c:v>-2515.61</c:v>
                </c:pt>
                <c:pt idx="10072" formatCode="0.00E+00">
                  <c:v>-2513.77</c:v>
                </c:pt>
                <c:pt idx="10073" formatCode="0.00E+00">
                  <c:v>-2511.38</c:v>
                </c:pt>
                <c:pt idx="10074" formatCode="0.00E+00">
                  <c:v>-2508.4299999999998</c:v>
                </c:pt>
                <c:pt idx="10075" formatCode="0.00E+00">
                  <c:v>-2504.92</c:v>
                </c:pt>
                <c:pt idx="10076" formatCode="0.00E+00">
                  <c:v>-2500.85</c:v>
                </c:pt>
                <c:pt idx="10077" formatCode="0.00E+00">
                  <c:v>-2496.23</c:v>
                </c:pt>
                <c:pt idx="10078" formatCode="0.00E+00">
                  <c:v>-2491.06</c:v>
                </c:pt>
                <c:pt idx="10079" formatCode="0.00E+00">
                  <c:v>-2485.34</c:v>
                </c:pt>
                <c:pt idx="10080" formatCode="0.00E+00">
                  <c:v>-2479.06</c:v>
                </c:pt>
                <c:pt idx="10081" formatCode="0.00E+00">
                  <c:v>-2472.23</c:v>
                </c:pt>
                <c:pt idx="10082" formatCode="0.00E+00">
                  <c:v>-2464.86</c:v>
                </c:pt>
                <c:pt idx="10083" formatCode="0.00E+00">
                  <c:v>-2456.94</c:v>
                </c:pt>
                <c:pt idx="10084" formatCode="0.00E+00">
                  <c:v>-2448.4699999999998</c:v>
                </c:pt>
                <c:pt idx="10085" formatCode="0.00E+00">
                  <c:v>-2439.46</c:v>
                </c:pt>
                <c:pt idx="10086" formatCode="0.00E+00">
                  <c:v>-2429.91</c:v>
                </c:pt>
                <c:pt idx="10087" formatCode="0.00E+00">
                  <c:v>-2419.8200000000002</c:v>
                </c:pt>
                <c:pt idx="10088" formatCode="0.00E+00">
                  <c:v>-2409.1999999999998</c:v>
                </c:pt>
                <c:pt idx="10089" formatCode="0.00E+00">
                  <c:v>-2398.04</c:v>
                </c:pt>
                <c:pt idx="10090" formatCode="0.00E+00">
                  <c:v>-2386.35</c:v>
                </c:pt>
                <c:pt idx="10091" formatCode="0.00E+00">
                  <c:v>-2374.13</c:v>
                </c:pt>
                <c:pt idx="10092" formatCode="0.00E+00">
                  <c:v>-2361.38</c:v>
                </c:pt>
                <c:pt idx="10093" formatCode="0.00E+00">
                  <c:v>-2348.12</c:v>
                </c:pt>
                <c:pt idx="10094" formatCode="0.00E+00">
                  <c:v>-2334.33</c:v>
                </c:pt>
                <c:pt idx="10095" formatCode="0.00E+00">
                  <c:v>-2320.02</c:v>
                </c:pt>
                <c:pt idx="10096" formatCode="0.00E+00">
                  <c:v>-2305.1999999999998</c:v>
                </c:pt>
                <c:pt idx="10097" formatCode="0.00E+00">
                  <c:v>-2289.87</c:v>
                </c:pt>
                <c:pt idx="10098" formatCode="0.00E+00">
                  <c:v>-2274.0300000000002</c:v>
                </c:pt>
                <c:pt idx="10099" formatCode="0.00E+00">
                  <c:v>-2257.69</c:v>
                </c:pt>
                <c:pt idx="10100" formatCode="0.00E+00">
                  <c:v>-2240.85</c:v>
                </c:pt>
                <c:pt idx="10101" formatCode="0.00E+00">
                  <c:v>-2223.5100000000002</c:v>
                </c:pt>
                <c:pt idx="10102" formatCode="0.00E+00">
                  <c:v>-2205.69</c:v>
                </c:pt>
                <c:pt idx="10103" formatCode="0.00E+00">
                  <c:v>-2187.37</c:v>
                </c:pt>
                <c:pt idx="10104" formatCode="0.00E+00">
                  <c:v>-2168.5700000000002</c:v>
                </c:pt>
                <c:pt idx="10105" formatCode="0.00E+00">
                  <c:v>-2149.29</c:v>
                </c:pt>
                <c:pt idx="10106" formatCode="0.00E+00">
                  <c:v>-2129.5300000000002</c:v>
                </c:pt>
                <c:pt idx="10107" formatCode="0.00E+00">
                  <c:v>-2109.3000000000002</c:v>
                </c:pt>
                <c:pt idx="10108" formatCode="0.00E+00">
                  <c:v>-2088.61</c:v>
                </c:pt>
                <c:pt idx="10109" formatCode="0.00E+00">
                  <c:v>-2067.4499999999998</c:v>
                </c:pt>
                <c:pt idx="10110" formatCode="0.00E+00">
                  <c:v>-2045.84</c:v>
                </c:pt>
                <c:pt idx="10111" formatCode="0.00E+00">
                  <c:v>-2023.77</c:v>
                </c:pt>
                <c:pt idx="10112" formatCode="0.00E+00">
                  <c:v>-2001.26</c:v>
                </c:pt>
                <c:pt idx="10113" formatCode="0.00E+00">
                  <c:v>-1978.31</c:v>
                </c:pt>
                <c:pt idx="10114" formatCode="0.00E+00">
                  <c:v>-1954.91</c:v>
                </c:pt>
                <c:pt idx="10115" formatCode="0.00E+00">
                  <c:v>-1931.09</c:v>
                </c:pt>
                <c:pt idx="10116" formatCode="0.00E+00">
                  <c:v>-1906.84</c:v>
                </c:pt>
                <c:pt idx="10117" formatCode="0.00E+00">
                  <c:v>-1882.16</c:v>
                </c:pt>
                <c:pt idx="10118" formatCode="0.00E+00">
                  <c:v>-1857.08</c:v>
                </c:pt>
                <c:pt idx="10119" formatCode="0.00E+00">
                  <c:v>-1831.58</c:v>
                </c:pt>
                <c:pt idx="10120" formatCode="0.00E+00">
                  <c:v>-1805.67</c:v>
                </c:pt>
                <c:pt idx="10121" formatCode="0.00E+00">
                  <c:v>-1779.37</c:v>
                </c:pt>
                <c:pt idx="10122" formatCode="0.00E+00">
                  <c:v>-1752.68</c:v>
                </c:pt>
                <c:pt idx="10123" formatCode="0.00E+00">
                  <c:v>-1725.6</c:v>
                </c:pt>
                <c:pt idx="10124" formatCode="0.00E+00">
                  <c:v>-1698.14</c:v>
                </c:pt>
                <c:pt idx="10125" formatCode="0.00E+00">
                  <c:v>-1670.3</c:v>
                </c:pt>
                <c:pt idx="10126" formatCode="0.00E+00">
                  <c:v>-1642.09</c:v>
                </c:pt>
                <c:pt idx="10127" formatCode="0.00E+00">
                  <c:v>-1613.53</c:v>
                </c:pt>
                <c:pt idx="10128" formatCode="0.00E+00">
                  <c:v>-1584.6</c:v>
                </c:pt>
                <c:pt idx="10129" formatCode="0.00E+00">
                  <c:v>-1555.33</c:v>
                </c:pt>
                <c:pt idx="10130" formatCode="0.00E+00">
                  <c:v>-1525.72</c:v>
                </c:pt>
                <c:pt idx="10131" formatCode="0.00E+00">
                  <c:v>-1495.77</c:v>
                </c:pt>
                <c:pt idx="10132" formatCode="0.00E+00">
                  <c:v>-1465.49</c:v>
                </c:pt>
                <c:pt idx="10133" formatCode="0.00E+00">
                  <c:v>-1434.88</c:v>
                </c:pt>
                <c:pt idx="10134" formatCode="0.00E+00">
                  <c:v>-1403.96</c:v>
                </c:pt>
                <c:pt idx="10135" formatCode="0.00E+00">
                  <c:v>-1372.73</c:v>
                </c:pt>
                <c:pt idx="10136" formatCode="0.00E+00">
                  <c:v>-1341.2</c:v>
                </c:pt>
                <c:pt idx="10137" formatCode="0.00E+00">
                  <c:v>-1309.3800000000001</c:v>
                </c:pt>
                <c:pt idx="10138" formatCode="0.00E+00">
                  <c:v>-1277.26</c:v>
                </c:pt>
                <c:pt idx="10139" formatCode="0.00E+00">
                  <c:v>-1244.8699999999999</c:v>
                </c:pt>
                <c:pt idx="10140" formatCode="0.00E+00">
                  <c:v>-1212.2</c:v>
                </c:pt>
                <c:pt idx="10141" formatCode="0.00E+00">
                  <c:v>-1179.27</c:v>
                </c:pt>
                <c:pt idx="10142" formatCode="0.00E+00">
                  <c:v>-1146.07</c:v>
                </c:pt>
                <c:pt idx="10143" formatCode="0.00E+00">
                  <c:v>-1112.6300000000001</c:v>
                </c:pt>
                <c:pt idx="10144" formatCode="0.00E+00">
                  <c:v>-1078.94</c:v>
                </c:pt>
                <c:pt idx="10145" formatCode="0.00E+00">
                  <c:v>-1045.01</c:v>
                </c:pt>
                <c:pt idx="10146" formatCode="0.00E+00">
                  <c:v>-1010.86</c:v>
                </c:pt>
                <c:pt idx="10147">
                  <c:v>-976.47799999999995</c:v>
                </c:pt>
                <c:pt idx="10148">
                  <c:v>-941.88800000000003</c:v>
                </c:pt>
                <c:pt idx="10149">
                  <c:v>-907.09</c:v>
                </c:pt>
                <c:pt idx="10150">
                  <c:v>-872.09500000000003</c:v>
                </c:pt>
                <c:pt idx="10151">
                  <c:v>-836.90899999999999</c:v>
                </c:pt>
                <c:pt idx="10152">
                  <c:v>-801.53899999999999</c:v>
                </c:pt>
                <c:pt idx="10153">
                  <c:v>-765.995</c:v>
                </c:pt>
                <c:pt idx="10154">
                  <c:v>-730.28399999999999</c:v>
                </c:pt>
                <c:pt idx="10155">
                  <c:v>-694.41499999999996</c:v>
                </c:pt>
                <c:pt idx="10156">
                  <c:v>-658.39300000000003</c:v>
                </c:pt>
                <c:pt idx="10157">
                  <c:v>-622.22900000000004</c:v>
                </c:pt>
                <c:pt idx="10158">
                  <c:v>-585.92999999999995</c:v>
                </c:pt>
                <c:pt idx="10159">
                  <c:v>-549.50300000000004</c:v>
                </c:pt>
                <c:pt idx="10160">
                  <c:v>-512.95799999999997</c:v>
                </c:pt>
                <c:pt idx="10161">
                  <c:v>-476.30099999999999</c:v>
                </c:pt>
                <c:pt idx="10162">
                  <c:v>-439.54199999999997</c:v>
                </c:pt>
                <c:pt idx="10163">
                  <c:v>-402.68799999999999</c:v>
                </c:pt>
                <c:pt idx="10164">
                  <c:v>-365.74799999999999</c:v>
                </c:pt>
                <c:pt idx="10165">
                  <c:v>-328.73</c:v>
                </c:pt>
                <c:pt idx="10166">
                  <c:v>-291.64100000000002</c:v>
                </c:pt>
                <c:pt idx="10167">
                  <c:v>-254.49100000000001</c:v>
                </c:pt>
                <c:pt idx="10168">
                  <c:v>-217.28800000000001</c:v>
                </c:pt>
                <c:pt idx="10169">
                  <c:v>-180.04</c:v>
                </c:pt>
                <c:pt idx="10170">
                  <c:v>-142.75399999999999</c:v>
                </c:pt>
                <c:pt idx="10171">
                  <c:v>-105.44</c:v>
                </c:pt>
                <c:pt idx="10172">
                  <c:v>-68.106099999999998</c:v>
                </c:pt>
                <c:pt idx="10173">
                  <c:v>-30.759799999999998</c:v>
                </c:pt>
                <c:pt idx="10174">
                  <c:v>6.5901300000000003</c:v>
                </c:pt>
                <c:pt idx="10175">
                  <c:v>43.935299999999998</c:v>
                </c:pt>
                <c:pt idx="10176">
                  <c:v>81.267600000000002</c:v>
                </c:pt>
                <c:pt idx="10177">
                  <c:v>118.57899999999999</c:v>
                </c:pt>
                <c:pt idx="10178">
                  <c:v>155.86000000000001</c:v>
                </c:pt>
                <c:pt idx="10179">
                  <c:v>193.10400000000001</c:v>
                </c:pt>
                <c:pt idx="10180">
                  <c:v>230.30199999999999</c:v>
                </c:pt>
                <c:pt idx="10181">
                  <c:v>267.44600000000003</c:v>
                </c:pt>
                <c:pt idx="10182">
                  <c:v>304.52800000000002</c:v>
                </c:pt>
                <c:pt idx="10183">
                  <c:v>341.53899999999999</c:v>
                </c:pt>
                <c:pt idx="10184">
                  <c:v>378.47</c:v>
                </c:pt>
                <c:pt idx="10185">
                  <c:v>415.315</c:v>
                </c:pt>
                <c:pt idx="10186">
                  <c:v>452.06400000000002</c:v>
                </c:pt>
                <c:pt idx="10187">
                  <c:v>488.71100000000001</c:v>
                </c:pt>
                <c:pt idx="10188">
                  <c:v>525.245</c:v>
                </c:pt>
                <c:pt idx="10189">
                  <c:v>561.66099999999994</c:v>
                </c:pt>
                <c:pt idx="10190">
                  <c:v>597.94899999999996</c:v>
                </c:pt>
                <c:pt idx="10191">
                  <c:v>634.1</c:v>
                </c:pt>
                <c:pt idx="10192">
                  <c:v>670.10799999999995</c:v>
                </c:pt>
                <c:pt idx="10193">
                  <c:v>705.96400000000006</c:v>
                </c:pt>
                <c:pt idx="10194">
                  <c:v>741.66099999999994</c:v>
                </c:pt>
                <c:pt idx="10195">
                  <c:v>777.19</c:v>
                </c:pt>
                <c:pt idx="10196">
                  <c:v>812.54399999999998</c:v>
                </c:pt>
                <c:pt idx="10197">
                  <c:v>847.71500000000003</c:v>
                </c:pt>
                <c:pt idx="10198">
                  <c:v>882.69399999999996</c:v>
                </c:pt>
                <c:pt idx="10199">
                  <c:v>917.47400000000005</c:v>
                </c:pt>
                <c:pt idx="10200">
                  <c:v>952.04700000000003</c:v>
                </c:pt>
                <c:pt idx="10201">
                  <c:v>986.40599999999995</c:v>
                </c:pt>
                <c:pt idx="10202" formatCode="0.00E+00">
                  <c:v>1020.54</c:v>
                </c:pt>
                <c:pt idx="10203" formatCode="0.00E+00">
                  <c:v>1054.45</c:v>
                </c:pt>
                <c:pt idx="10204" formatCode="0.00E+00">
                  <c:v>1088.1300000000001</c:v>
                </c:pt>
                <c:pt idx="10205" formatCode="0.00E+00">
                  <c:v>1121.55</c:v>
                </c:pt>
                <c:pt idx="10206" formatCode="0.00E+00">
                  <c:v>1154.73</c:v>
                </c:pt>
                <c:pt idx="10207" formatCode="0.00E+00">
                  <c:v>1187.6400000000001</c:v>
                </c:pt>
                <c:pt idx="10208" formatCode="0.00E+00">
                  <c:v>1220.29</c:v>
                </c:pt>
                <c:pt idx="10209" formatCode="0.00E+00">
                  <c:v>1252.67</c:v>
                </c:pt>
                <c:pt idx="10210" formatCode="0.00E+00">
                  <c:v>1284.77</c:v>
                </c:pt>
                <c:pt idx="10211" formatCode="0.00E+00">
                  <c:v>1316.58</c:v>
                </c:pt>
                <c:pt idx="10212" formatCode="0.00E+00">
                  <c:v>1348.09</c:v>
                </c:pt>
                <c:pt idx="10213" formatCode="0.00E+00">
                  <c:v>1379.3</c:v>
                </c:pt>
                <c:pt idx="10214" formatCode="0.00E+00">
                  <c:v>1410.2</c:v>
                </c:pt>
                <c:pt idx="10215" formatCode="0.00E+00">
                  <c:v>1440.79</c:v>
                </c:pt>
                <c:pt idx="10216" formatCode="0.00E+00">
                  <c:v>1471.05</c:v>
                </c:pt>
                <c:pt idx="10217" formatCode="0.00E+00">
                  <c:v>1500.99</c:v>
                </c:pt>
                <c:pt idx="10218" formatCode="0.00E+00">
                  <c:v>1530.59</c:v>
                </c:pt>
                <c:pt idx="10219" formatCode="0.00E+00">
                  <c:v>1559.85</c:v>
                </c:pt>
                <c:pt idx="10220" formatCode="0.00E+00">
                  <c:v>1588.76</c:v>
                </c:pt>
                <c:pt idx="10221" formatCode="0.00E+00">
                  <c:v>1617.31</c:v>
                </c:pt>
                <c:pt idx="10222" formatCode="0.00E+00">
                  <c:v>1645.5</c:v>
                </c:pt>
                <c:pt idx="10223" formatCode="0.00E+00">
                  <c:v>1673.33</c:v>
                </c:pt>
                <c:pt idx="10224" formatCode="0.00E+00">
                  <c:v>1700.78</c:v>
                </c:pt>
                <c:pt idx="10225" formatCode="0.00E+00">
                  <c:v>1727.85</c:v>
                </c:pt>
                <c:pt idx="10226" formatCode="0.00E+00">
                  <c:v>1754.54</c:v>
                </c:pt>
                <c:pt idx="10227" formatCode="0.00E+00">
                  <c:v>1780.83</c:v>
                </c:pt>
                <c:pt idx="10228" formatCode="0.00E+00">
                  <c:v>1806.73</c:v>
                </c:pt>
                <c:pt idx="10229" formatCode="0.00E+00">
                  <c:v>1832.22</c:v>
                </c:pt>
                <c:pt idx="10230" formatCode="0.00E+00">
                  <c:v>1857.3</c:v>
                </c:pt>
                <c:pt idx="10231" formatCode="0.00E+00">
                  <c:v>1881.97</c:v>
                </c:pt>
                <c:pt idx="10232" formatCode="0.00E+00">
                  <c:v>1906.22</c:v>
                </c:pt>
                <c:pt idx="10233" formatCode="0.00E+00">
                  <c:v>1930.05</c:v>
                </c:pt>
                <c:pt idx="10234" formatCode="0.00E+00">
                  <c:v>1953.44</c:v>
                </c:pt>
                <c:pt idx="10235" formatCode="0.00E+00">
                  <c:v>1976.4</c:v>
                </c:pt>
                <c:pt idx="10236" formatCode="0.00E+00">
                  <c:v>1998.92</c:v>
                </c:pt>
                <c:pt idx="10237" formatCode="0.00E+00">
                  <c:v>2020.99</c:v>
                </c:pt>
                <c:pt idx="10238" formatCode="0.00E+00">
                  <c:v>2042.61</c:v>
                </c:pt>
                <c:pt idx="10239" formatCode="0.00E+00">
                  <c:v>2063.77</c:v>
                </c:pt>
                <c:pt idx="10240" formatCode="0.00E+00">
                  <c:v>2084.48</c:v>
                </c:pt>
                <c:pt idx="10241" formatCode="0.00E+00">
                  <c:v>2104.7199999999998</c:v>
                </c:pt>
                <c:pt idx="10242" formatCode="0.00E+00">
                  <c:v>2124.4899999999998</c:v>
                </c:pt>
                <c:pt idx="10243" formatCode="0.00E+00">
                  <c:v>2143.79</c:v>
                </c:pt>
                <c:pt idx="10244" formatCode="0.00E+00">
                  <c:v>2162.61</c:v>
                </c:pt>
                <c:pt idx="10245" formatCode="0.00E+00">
                  <c:v>2180.9499999999998</c:v>
                </c:pt>
                <c:pt idx="10246" formatCode="0.00E+00">
                  <c:v>2198.81</c:v>
                </c:pt>
                <c:pt idx="10247" formatCode="0.00E+00">
                  <c:v>2216.17</c:v>
                </c:pt>
                <c:pt idx="10248" formatCode="0.00E+00">
                  <c:v>2233.04</c:v>
                </c:pt>
                <c:pt idx="10249" formatCode="0.00E+00">
                  <c:v>2249.42</c:v>
                </c:pt>
                <c:pt idx="10250" formatCode="0.00E+00">
                  <c:v>2265.29</c:v>
                </c:pt>
                <c:pt idx="10251" formatCode="0.00E+00">
                  <c:v>2280.66</c:v>
                </c:pt>
                <c:pt idx="10252" formatCode="0.00E+00">
                  <c:v>2295.52</c:v>
                </c:pt>
                <c:pt idx="10253" formatCode="0.00E+00">
                  <c:v>2309.87</c:v>
                </c:pt>
                <c:pt idx="10254" formatCode="0.00E+00">
                  <c:v>2323.6999999999998</c:v>
                </c:pt>
                <c:pt idx="10255" formatCode="0.00E+00">
                  <c:v>2337.02</c:v>
                </c:pt>
                <c:pt idx="10256" formatCode="0.00E+00">
                  <c:v>2349.8200000000002</c:v>
                </c:pt>
                <c:pt idx="10257" formatCode="0.00E+00">
                  <c:v>2362.1</c:v>
                </c:pt>
                <c:pt idx="10258" formatCode="0.00E+00">
                  <c:v>2373.85</c:v>
                </c:pt>
                <c:pt idx="10259" formatCode="0.00E+00">
                  <c:v>2385.0700000000002</c:v>
                </c:pt>
                <c:pt idx="10260" formatCode="0.00E+00">
                  <c:v>2395.7600000000002</c:v>
                </c:pt>
                <c:pt idx="10261" formatCode="0.00E+00">
                  <c:v>2405.92</c:v>
                </c:pt>
                <c:pt idx="10262" formatCode="0.00E+00">
                  <c:v>2415.54</c:v>
                </c:pt>
                <c:pt idx="10263" formatCode="0.00E+00">
                  <c:v>2424.62</c:v>
                </c:pt>
                <c:pt idx="10264" formatCode="0.00E+00">
                  <c:v>2433.17</c:v>
                </c:pt>
                <c:pt idx="10265" formatCode="0.00E+00">
                  <c:v>2441.1799999999998</c:v>
                </c:pt>
                <c:pt idx="10266" formatCode="0.00E+00">
                  <c:v>2448.64</c:v>
                </c:pt>
                <c:pt idx="10267" formatCode="0.00E+00">
                  <c:v>2455.56</c:v>
                </c:pt>
                <c:pt idx="10268" formatCode="0.00E+00">
                  <c:v>2461.9299999999998</c:v>
                </c:pt>
                <c:pt idx="10269" formatCode="0.00E+00">
                  <c:v>2467.75</c:v>
                </c:pt>
                <c:pt idx="10270" formatCode="0.00E+00">
                  <c:v>2473.0300000000002</c:v>
                </c:pt>
                <c:pt idx="10271" formatCode="0.00E+00">
                  <c:v>2477.7600000000002</c:v>
                </c:pt>
                <c:pt idx="10272" formatCode="0.00E+00">
                  <c:v>2481.9299999999998</c:v>
                </c:pt>
                <c:pt idx="10273" formatCode="0.00E+00">
                  <c:v>2485.56</c:v>
                </c:pt>
                <c:pt idx="10274" formatCode="0.00E+00">
                  <c:v>2488.63</c:v>
                </c:pt>
                <c:pt idx="10275" formatCode="0.00E+00">
                  <c:v>2491.15</c:v>
                </c:pt>
                <c:pt idx="10276" formatCode="0.00E+00">
                  <c:v>2493.11</c:v>
                </c:pt>
                <c:pt idx="10277" formatCode="0.00E+00">
                  <c:v>2494.52</c:v>
                </c:pt>
                <c:pt idx="10278" formatCode="0.00E+00">
                  <c:v>2495.38</c:v>
                </c:pt>
                <c:pt idx="10279" formatCode="0.00E+00">
                  <c:v>2495.6799999999998</c:v>
                </c:pt>
                <c:pt idx="10280" formatCode="0.00E+00">
                  <c:v>2495.4299999999998</c:v>
                </c:pt>
                <c:pt idx="10281" formatCode="0.00E+00">
                  <c:v>2494.63</c:v>
                </c:pt>
                <c:pt idx="10282" formatCode="0.00E+00">
                  <c:v>2493.27</c:v>
                </c:pt>
                <c:pt idx="10283" formatCode="0.00E+00">
                  <c:v>2491.35</c:v>
                </c:pt>
                <c:pt idx="10284" formatCode="0.00E+00">
                  <c:v>2488.88</c:v>
                </c:pt>
                <c:pt idx="10285" formatCode="0.00E+00">
                  <c:v>2485.86</c:v>
                </c:pt>
                <c:pt idx="10286" formatCode="0.00E+00">
                  <c:v>2482.29</c:v>
                </c:pt>
                <c:pt idx="10287" formatCode="0.00E+00">
                  <c:v>2478.17</c:v>
                </c:pt>
                <c:pt idx="10288" formatCode="0.00E+00">
                  <c:v>2473.4899999999998</c:v>
                </c:pt>
                <c:pt idx="10289" formatCode="0.00E+00">
                  <c:v>2468.27</c:v>
                </c:pt>
                <c:pt idx="10290" formatCode="0.00E+00">
                  <c:v>2462.5</c:v>
                </c:pt>
                <c:pt idx="10291" formatCode="0.00E+00">
                  <c:v>2456.1799999999998</c:v>
                </c:pt>
                <c:pt idx="10292" formatCode="0.00E+00">
                  <c:v>2449.3200000000002</c:v>
                </c:pt>
                <c:pt idx="10293" formatCode="0.00E+00">
                  <c:v>2441.91</c:v>
                </c:pt>
                <c:pt idx="10294" formatCode="0.00E+00">
                  <c:v>2433.9699999999998</c:v>
                </c:pt>
                <c:pt idx="10295" formatCode="0.00E+00">
                  <c:v>2425.48</c:v>
                </c:pt>
                <c:pt idx="10296" formatCode="0.00E+00">
                  <c:v>2416.4499999999998</c:v>
                </c:pt>
                <c:pt idx="10297" formatCode="0.00E+00">
                  <c:v>2406.89</c:v>
                </c:pt>
                <c:pt idx="10298" formatCode="0.00E+00">
                  <c:v>2396.79</c:v>
                </c:pt>
                <c:pt idx="10299" formatCode="0.00E+00">
                  <c:v>2386.16</c:v>
                </c:pt>
                <c:pt idx="10300" formatCode="0.00E+00">
                  <c:v>2375.0100000000002</c:v>
                </c:pt>
                <c:pt idx="10301" formatCode="0.00E+00">
                  <c:v>2363.3200000000002</c:v>
                </c:pt>
                <c:pt idx="10302" formatCode="0.00E+00">
                  <c:v>2351.11</c:v>
                </c:pt>
                <c:pt idx="10303" formatCode="0.00E+00">
                  <c:v>2338.38</c:v>
                </c:pt>
                <c:pt idx="10304" formatCode="0.00E+00">
                  <c:v>2325.13</c:v>
                </c:pt>
                <c:pt idx="10305" formatCode="0.00E+00">
                  <c:v>2311.37</c:v>
                </c:pt>
                <c:pt idx="10306" formatCode="0.00E+00">
                  <c:v>2297.09</c:v>
                </c:pt>
                <c:pt idx="10307" formatCode="0.00E+00">
                  <c:v>2282.3000000000002</c:v>
                </c:pt>
                <c:pt idx="10308" formatCode="0.00E+00">
                  <c:v>2267.0100000000002</c:v>
                </c:pt>
                <c:pt idx="10309" formatCode="0.00E+00">
                  <c:v>2251.21</c:v>
                </c:pt>
                <c:pt idx="10310" formatCode="0.00E+00">
                  <c:v>2234.92</c:v>
                </c:pt>
                <c:pt idx="10311" formatCode="0.00E+00">
                  <c:v>2218.13</c:v>
                </c:pt>
                <c:pt idx="10312" formatCode="0.00E+00">
                  <c:v>2200.84</c:v>
                </c:pt>
                <c:pt idx="10313" formatCode="0.00E+00">
                  <c:v>2183.0700000000002</c:v>
                </c:pt>
                <c:pt idx="10314" formatCode="0.00E+00">
                  <c:v>2164.8200000000002</c:v>
                </c:pt>
                <c:pt idx="10315" formatCode="0.00E+00">
                  <c:v>2146.09</c:v>
                </c:pt>
                <c:pt idx="10316" formatCode="0.00E+00">
                  <c:v>2126.88</c:v>
                </c:pt>
                <c:pt idx="10317" formatCode="0.00E+00">
                  <c:v>2107.1999999999998</c:v>
                </c:pt>
                <c:pt idx="10318" formatCode="0.00E+00">
                  <c:v>2087.0500000000002</c:v>
                </c:pt>
                <c:pt idx="10319" formatCode="0.00E+00">
                  <c:v>2066.44</c:v>
                </c:pt>
                <c:pt idx="10320" formatCode="0.00E+00">
                  <c:v>2045.37</c:v>
                </c:pt>
                <c:pt idx="10321" formatCode="0.00E+00">
                  <c:v>2023.85</c:v>
                </c:pt>
                <c:pt idx="10322" formatCode="0.00E+00">
                  <c:v>2001.88</c:v>
                </c:pt>
                <c:pt idx="10323" formatCode="0.00E+00">
                  <c:v>1979.47</c:v>
                </c:pt>
                <c:pt idx="10324" formatCode="0.00E+00">
                  <c:v>1956.62</c:v>
                </c:pt>
                <c:pt idx="10325" formatCode="0.00E+00">
                  <c:v>1933.33</c:v>
                </c:pt>
                <c:pt idx="10326" formatCode="0.00E+00">
                  <c:v>1909.62</c:v>
                </c:pt>
                <c:pt idx="10327" formatCode="0.00E+00">
                  <c:v>1885.49</c:v>
                </c:pt>
                <c:pt idx="10328" formatCode="0.00E+00">
                  <c:v>1860.93</c:v>
                </c:pt>
                <c:pt idx="10329" formatCode="0.00E+00">
                  <c:v>1835.97</c:v>
                </c:pt>
                <c:pt idx="10330" formatCode="0.00E+00">
                  <c:v>1810.6</c:v>
                </c:pt>
                <c:pt idx="10331" formatCode="0.00E+00">
                  <c:v>1784.83</c:v>
                </c:pt>
                <c:pt idx="10332" formatCode="0.00E+00">
                  <c:v>1758.66</c:v>
                </c:pt>
                <c:pt idx="10333" formatCode="0.00E+00">
                  <c:v>1732.1</c:v>
                </c:pt>
                <c:pt idx="10334" formatCode="0.00E+00">
                  <c:v>1705.17</c:v>
                </c:pt>
                <c:pt idx="10335" formatCode="0.00E+00">
                  <c:v>1677.85</c:v>
                </c:pt>
                <c:pt idx="10336" formatCode="0.00E+00">
                  <c:v>1650.16</c:v>
                </c:pt>
                <c:pt idx="10337" formatCode="0.00E+00">
                  <c:v>1622.11</c:v>
                </c:pt>
                <c:pt idx="10338" formatCode="0.00E+00">
                  <c:v>1593.7</c:v>
                </c:pt>
                <c:pt idx="10339" formatCode="0.00E+00">
                  <c:v>1564.94</c:v>
                </c:pt>
                <c:pt idx="10340" formatCode="0.00E+00">
                  <c:v>1535.83</c:v>
                </c:pt>
                <c:pt idx="10341" formatCode="0.00E+00">
                  <c:v>1506.38</c:v>
                </c:pt>
                <c:pt idx="10342" formatCode="0.00E+00">
                  <c:v>1476.6</c:v>
                </c:pt>
                <c:pt idx="10343" formatCode="0.00E+00">
                  <c:v>1446.49</c:v>
                </c:pt>
                <c:pt idx="10344" formatCode="0.00E+00">
                  <c:v>1416.06</c:v>
                </c:pt>
                <c:pt idx="10345" formatCode="0.00E+00">
                  <c:v>1385.32</c:v>
                </c:pt>
                <c:pt idx="10346" formatCode="0.00E+00">
                  <c:v>1354.27</c:v>
                </c:pt>
                <c:pt idx="10347" formatCode="0.00E+00">
                  <c:v>1322.93</c:v>
                </c:pt>
                <c:pt idx="10348" formatCode="0.00E+00">
                  <c:v>1291.29</c:v>
                </c:pt>
                <c:pt idx="10349" formatCode="0.00E+00">
                  <c:v>1259.3699999999999</c:v>
                </c:pt>
                <c:pt idx="10350" formatCode="0.00E+00">
                  <c:v>1227.1600000000001</c:v>
                </c:pt>
                <c:pt idx="10351" formatCode="0.00E+00">
                  <c:v>1194.69</c:v>
                </c:pt>
                <c:pt idx="10352" formatCode="0.00E+00">
                  <c:v>1161.96</c:v>
                </c:pt>
                <c:pt idx="10353" formatCode="0.00E+00">
                  <c:v>1128.97</c:v>
                </c:pt>
                <c:pt idx="10354" formatCode="0.00E+00">
                  <c:v>1095.73</c:v>
                </c:pt>
                <c:pt idx="10355" formatCode="0.00E+00">
                  <c:v>1062.24</c:v>
                </c:pt>
                <c:pt idx="10356" formatCode="0.00E+00">
                  <c:v>1028.53</c:v>
                </c:pt>
                <c:pt idx="10357">
                  <c:v>994.58299999999997</c:v>
                </c:pt>
                <c:pt idx="10358">
                  <c:v>960.42100000000005</c:v>
                </c:pt>
                <c:pt idx="10359">
                  <c:v>926.04700000000003</c:v>
                </c:pt>
                <c:pt idx="10360">
                  <c:v>891.47</c:v>
                </c:pt>
                <c:pt idx="10361">
                  <c:v>856.69600000000003</c:v>
                </c:pt>
                <c:pt idx="10362">
                  <c:v>821.73400000000004</c:v>
                </c:pt>
                <c:pt idx="10363">
                  <c:v>786.59100000000001</c:v>
                </c:pt>
                <c:pt idx="10364">
                  <c:v>751.27599999999995</c:v>
                </c:pt>
                <c:pt idx="10365">
                  <c:v>715.79600000000005</c:v>
                </c:pt>
                <c:pt idx="10366">
                  <c:v>680.15800000000002</c:v>
                </c:pt>
                <c:pt idx="10367">
                  <c:v>644.37099999999998</c:v>
                </c:pt>
                <c:pt idx="10368">
                  <c:v>608.44399999999996</c:v>
                </c:pt>
                <c:pt idx="10369">
                  <c:v>572.38300000000004</c:v>
                </c:pt>
                <c:pt idx="10370">
                  <c:v>536.197</c:v>
                </c:pt>
                <c:pt idx="10371">
                  <c:v>499.89400000000001</c:v>
                </c:pt>
                <c:pt idx="10372">
                  <c:v>463.48200000000003</c:v>
                </c:pt>
                <c:pt idx="10373">
                  <c:v>426.96800000000002</c:v>
                </c:pt>
                <c:pt idx="10374">
                  <c:v>390.36099999999999</c:v>
                </c:pt>
                <c:pt idx="10375">
                  <c:v>353.67</c:v>
                </c:pt>
                <c:pt idx="10376">
                  <c:v>316.90199999999999</c:v>
                </c:pt>
                <c:pt idx="10377">
                  <c:v>280.065</c:v>
                </c:pt>
                <c:pt idx="10378">
                  <c:v>243.16800000000001</c:v>
                </c:pt>
                <c:pt idx="10379">
                  <c:v>206.21899999999999</c:v>
                </c:pt>
                <c:pt idx="10380">
                  <c:v>169.226</c:v>
                </c:pt>
                <c:pt idx="10381">
                  <c:v>132.19800000000001</c:v>
                </c:pt>
                <c:pt idx="10382">
                  <c:v>95.141800000000003</c:v>
                </c:pt>
                <c:pt idx="10383">
                  <c:v>58.066600000000001</c:v>
                </c:pt>
                <c:pt idx="10384">
                  <c:v>20.980399999999999</c:v>
                </c:pt>
                <c:pt idx="10385">
                  <c:v>-16.108599999999999</c:v>
                </c:pt>
                <c:pt idx="10386">
                  <c:v>-53.192</c:v>
                </c:pt>
                <c:pt idx="10387">
                  <c:v>-90.261399999999995</c:v>
                </c:pt>
                <c:pt idx="10388">
                  <c:v>-127.309</c:v>
                </c:pt>
                <c:pt idx="10389">
                  <c:v>-164.32599999999999</c:v>
                </c:pt>
                <c:pt idx="10390">
                  <c:v>-201.30500000000001</c:v>
                </c:pt>
                <c:pt idx="10391">
                  <c:v>-238.23699999999999</c:v>
                </c:pt>
                <c:pt idx="10392">
                  <c:v>-275.11500000000001</c:v>
                </c:pt>
                <c:pt idx="10393">
                  <c:v>-311.92899999999997</c:v>
                </c:pt>
                <c:pt idx="10394">
                  <c:v>-348.673</c:v>
                </c:pt>
                <c:pt idx="10395">
                  <c:v>-385.33699999999999</c:v>
                </c:pt>
                <c:pt idx="10396">
                  <c:v>-421.91300000000001</c:v>
                </c:pt>
                <c:pt idx="10397">
                  <c:v>-458.39499999999998</c:v>
                </c:pt>
                <c:pt idx="10398">
                  <c:v>-494.77199999999999</c:v>
                </c:pt>
                <c:pt idx="10399">
                  <c:v>-531.03800000000001</c:v>
                </c:pt>
                <c:pt idx="10400">
                  <c:v>-567.18399999999997</c:v>
                </c:pt>
                <c:pt idx="10401">
                  <c:v>-603.20299999999997</c:v>
                </c:pt>
                <c:pt idx="10402">
                  <c:v>-639.08500000000004</c:v>
                </c:pt>
                <c:pt idx="10403">
                  <c:v>-674.82399999999996</c:v>
                </c:pt>
                <c:pt idx="10404">
                  <c:v>-710.41099999999994</c:v>
                </c:pt>
                <c:pt idx="10405">
                  <c:v>-745.83900000000006</c:v>
                </c:pt>
                <c:pt idx="10406">
                  <c:v>-781.09900000000005</c:v>
                </c:pt>
                <c:pt idx="10407">
                  <c:v>-816.18299999999999</c:v>
                </c:pt>
                <c:pt idx="10408">
                  <c:v>-851.08500000000004</c:v>
                </c:pt>
                <c:pt idx="10409">
                  <c:v>-885.79700000000003</c:v>
                </c:pt>
                <c:pt idx="10410">
                  <c:v>-920.31</c:v>
                </c:pt>
                <c:pt idx="10411">
                  <c:v>-954.61599999999999</c:v>
                </c:pt>
                <c:pt idx="10412">
                  <c:v>-988.71</c:v>
                </c:pt>
                <c:pt idx="10413" formatCode="0.00E+00">
                  <c:v>-1022.58</c:v>
                </c:pt>
                <c:pt idx="10414" formatCode="0.00E+00">
                  <c:v>-1056.22</c:v>
                </c:pt>
                <c:pt idx="10415" formatCode="0.00E+00">
                  <c:v>-1089.6300000000001</c:v>
                </c:pt>
                <c:pt idx="10416" formatCode="0.00E+00">
                  <c:v>-1122.79</c:v>
                </c:pt>
                <c:pt idx="10417" formatCode="0.00E+00">
                  <c:v>-1155.71</c:v>
                </c:pt>
                <c:pt idx="10418" formatCode="0.00E+00">
                  <c:v>-1188.3599999999999</c:v>
                </c:pt>
                <c:pt idx="10419" formatCode="0.00E+00">
                  <c:v>-1220.75</c:v>
                </c:pt>
                <c:pt idx="10420" formatCode="0.00E+00">
                  <c:v>-1252.8599999999999</c:v>
                </c:pt>
                <c:pt idx="10421" formatCode="0.00E+00">
                  <c:v>-1284.7</c:v>
                </c:pt>
                <c:pt idx="10422" formatCode="0.00E+00">
                  <c:v>-1316.25</c:v>
                </c:pt>
                <c:pt idx="10423" formatCode="0.00E+00">
                  <c:v>-1347.5</c:v>
                </c:pt>
                <c:pt idx="10424" formatCode="0.00E+00">
                  <c:v>-1378.46</c:v>
                </c:pt>
                <c:pt idx="10425" formatCode="0.00E+00">
                  <c:v>-1409.11</c:v>
                </c:pt>
                <c:pt idx="10426" formatCode="0.00E+00">
                  <c:v>-1439.44</c:v>
                </c:pt>
                <c:pt idx="10427" formatCode="0.00E+00">
                  <c:v>-1469.45</c:v>
                </c:pt>
                <c:pt idx="10428" formatCode="0.00E+00">
                  <c:v>-1499.13</c:v>
                </c:pt>
                <c:pt idx="10429" formatCode="0.00E+00">
                  <c:v>-1528.48</c:v>
                </c:pt>
                <c:pt idx="10430" formatCode="0.00E+00">
                  <c:v>-1557.49</c:v>
                </c:pt>
                <c:pt idx="10431" formatCode="0.00E+00">
                  <c:v>-1586.15</c:v>
                </c:pt>
                <c:pt idx="10432" formatCode="0.00E+00">
                  <c:v>-1614.46</c:v>
                </c:pt>
                <c:pt idx="10433" formatCode="0.00E+00">
                  <c:v>-1642.4</c:v>
                </c:pt>
                <c:pt idx="10434" formatCode="0.00E+00">
                  <c:v>-1669.98</c:v>
                </c:pt>
                <c:pt idx="10435" formatCode="0.00E+00">
                  <c:v>-1697.19</c:v>
                </c:pt>
                <c:pt idx="10436" formatCode="0.00E+00">
                  <c:v>-1724.02</c:v>
                </c:pt>
                <c:pt idx="10437" formatCode="0.00E+00">
                  <c:v>-1750.47</c:v>
                </c:pt>
                <c:pt idx="10438" formatCode="0.00E+00">
                  <c:v>-1776.53</c:v>
                </c:pt>
                <c:pt idx="10439" formatCode="0.00E+00">
                  <c:v>-1802.19</c:v>
                </c:pt>
                <c:pt idx="10440" formatCode="0.00E+00">
                  <c:v>-1827.45</c:v>
                </c:pt>
                <c:pt idx="10441" formatCode="0.00E+00">
                  <c:v>-1852.3</c:v>
                </c:pt>
                <c:pt idx="10442" formatCode="0.00E+00">
                  <c:v>-1876.74</c:v>
                </c:pt>
                <c:pt idx="10443" formatCode="0.00E+00">
                  <c:v>-1900.76</c:v>
                </c:pt>
                <c:pt idx="10444" formatCode="0.00E+00">
                  <c:v>-1924.36</c:v>
                </c:pt>
                <c:pt idx="10445" formatCode="0.00E+00">
                  <c:v>-1947.53</c:v>
                </c:pt>
                <c:pt idx="10446" formatCode="0.00E+00">
                  <c:v>-1970.26</c:v>
                </c:pt>
                <c:pt idx="10447" formatCode="0.00E+00">
                  <c:v>-1992.56</c:v>
                </c:pt>
                <c:pt idx="10448" formatCode="0.00E+00">
                  <c:v>-2014.41</c:v>
                </c:pt>
                <c:pt idx="10449" formatCode="0.00E+00">
                  <c:v>-2035.82</c:v>
                </c:pt>
                <c:pt idx="10450" formatCode="0.00E+00">
                  <c:v>-2056.77</c:v>
                </c:pt>
                <c:pt idx="10451" formatCode="0.00E+00">
                  <c:v>-2077.27</c:v>
                </c:pt>
                <c:pt idx="10452" formatCode="0.00E+00">
                  <c:v>-2097.3000000000002</c:v>
                </c:pt>
                <c:pt idx="10453" formatCode="0.00E+00">
                  <c:v>-2116.86</c:v>
                </c:pt>
                <c:pt idx="10454" formatCode="0.00E+00">
                  <c:v>-2135.96</c:v>
                </c:pt>
                <c:pt idx="10455" formatCode="0.00E+00">
                  <c:v>-2154.58</c:v>
                </c:pt>
                <c:pt idx="10456" formatCode="0.00E+00">
                  <c:v>-2172.7199999999998</c:v>
                </c:pt>
                <c:pt idx="10457" formatCode="0.00E+00">
                  <c:v>-2190.37</c:v>
                </c:pt>
                <c:pt idx="10458" formatCode="0.00E+00">
                  <c:v>-2207.54</c:v>
                </c:pt>
                <c:pt idx="10459" formatCode="0.00E+00">
                  <c:v>-2224.2199999999998</c:v>
                </c:pt>
                <c:pt idx="10460" formatCode="0.00E+00">
                  <c:v>-2240.4</c:v>
                </c:pt>
                <c:pt idx="10461" formatCode="0.00E+00">
                  <c:v>-2256.08</c:v>
                </c:pt>
                <c:pt idx="10462" formatCode="0.00E+00">
                  <c:v>-2271.2600000000002</c:v>
                </c:pt>
                <c:pt idx="10463" formatCode="0.00E+00">
                  <c:v>-2285.94</c:v>
                </c:pt>
                <c:pt idx="10464" formatCode="0.00E+00">
                  <c:v>-2300.11</c:v>
                </c:pt>
                <c:pt idx="10465" formatCode="0.00E+00">
                  <c:v>-2313.77</c:v>
                </c:pt>
                <c:pt idx="10466" formatCode="0.00E+00">
                  <c:v>-2326.91</c:v>
                </c:pt>
                <c:pt idx="10467" formatCode="0.00E+00">
                  <c:v>-2339.54</c:v>
                </c:pt>
                <c:pt idx="10468" formatCode="0.00E+00">
                  <c:v>-2351.64</c:v>
                </c:pt>
                <c:pt idx="10469" formatCode="0.00E+00">
                  <c:v>-2363.2199999999998</c:v>
                </c:pt>
                <c:pt idx="10470" formatCode="0.00E+00">
                  <c:v>-2374.2800000000002</c:v>
                </c:pt>
                <c:pt idx="10471" formatCode="0.00E+00">
                  <c:v>-2384.81</c:v>
                </c:pt>
                <c:pt idx="10472" formatCode="0.00E+00">
                  <c:v>-2394.81</c:v>
                </c:pt>
                <c:pt idx="10473" formatCode="0.00E+00">
                  <c:v>-2404.27</c:v>
                </c:pt>
                <c:pt idx="10474" formatCode="0.00E+00">
                  <c:v>-2413.21</c:v>
                </c:pt>
                <c:pt idx="10475" formatCode="0.00E+00">
                  <c:v>-2421.6</c:v>
                </c:pt>
                <c:pt idx="10476" formatCode="0.00E+00">
                  <c:v>-2429.46</c:v>
                </c:pt>
                <c:pt idx="10477" formatCode="0.00E+00">
                  <c:v>-2436.77</c:v>
                </c:pt>
                <c:pt idx="10478" formatCode="0.00E+00">
                  <c:v>-2443.5500000000002</c:v>
                </c:pt>
                <c:pt idx="10479" formatCode="0.00E+00">
                  <c:v>-2449.7800000000002</c:v>
                </c:pt>
                <c:pt idx="10480" formatCode="0.00E+00">
                  <c:v>-2455.4699999999998</c:v>
                </c:pt>
                <c:pt idx="10481" formatCode="0.00E+00">
                  <c:v>-2460.61</c:v>
                </c:pt>
                <c:pt idx="10482" formatCode="0.00E+00">
                  <c:v>-2465.21</c:v>
                </c:pt>
                <c:pt idx="10483" formatCode="0.00E+00">
                  <c:v>-2469.25</c:v>
                </c:pt>
                <c:pt idx="10484" formatCode="0.00E+00">
                  <c:v>-2472.75</c:v>
                </c:pt>
                <c:pt idx="10485" formatCode="0.00E+00">
                  <c:v>-2475.6999999999998</c:v>
                </c:pt>
                <c:pt idx="10486" formatCode="0.00E+00">
                  <c:v>-2478.1</c:v>
                </c:pt>
                <c:pt idx="10487" formatCode="0.00E+00">
                  <c:v>-2479.9499999999998</c:v>
                </c:pt>
                <c:pt idx="10488" formatCode="0.00E+00">
                  <c:v>-2481.25</c:v>
                </c:pt>
                <c:pt idx="10489" formatCode="0.00E+00">
                  <c:v>-2481.9899999999998</c:v>
                </c:pt>
                <c:pt idx="10490" formatCode="0.00E+00">
                  <c:v>-2482.19</c:v>
                </c:pt>
                <c:pt idx="10491" formatCode="0.00E+00">
                  <c:v>-2481.83</c:v>
                </c:pt>
                <c:pt idx="10492" formatCode="0.00E+00">
                  <c:v>-2480.92</c:v>
                </c:pt>
                <c:pt idx="10493" formatCode="0.00E+00">
                  <c:v>-2479.46</c:v>
                </c:pt>
                <c:pt idx="10494" formatCode="0.00E+00">
                  <c:v>-2477.4499999999998</c:v>
                </c:pt>
                <c:pt idx="10495" formatCode="0.00E+00">
                  <c:v>-2474.89</c:v>
                </c:pt>
                <c:pt idx="10496" formatCode="0.00E+00">
                  <c:v>-2471.7800000000002</c:v>
                </c:pt>
                <c:pt idx="10497" formatCode="0.00E+00">
                  <c:v>-2468.12</c:v>
                </c:pt>
                <c:pt idx="10498" formatCode="0.00E+00">
                  <c:v>-2463.91</c:v>
                </c:pt>
                <c:pt idx="10499" formatCode="0.00E+00">
                  <c:v>-2459.16</c:v>
                </c:pt>
                <c:pt idx="10500" formatCode="0.00E+00">
                  <c:v>-2453.86</c:v>
                </c:pt>
                <c:pt idx="10501" formatCode="0.00E+00">
                  <c:v>-2448.0100000000002</c:v>
                </c:pt>
                <c:pt idx="10502" formatCode="0.00E+00">
                  <c:v>-2441.62</c:v>
                </c:pt>
                <c:pt idx="10503" formatCode="0.00E+00">
                  <c:v>-2434.69</c:v>
                </c:pt>
                <c:pt idx="10504" formatCode="0.00E+00">
                  <c:v>-2427.2199999999998</c:v>
                </c:pt>
                <c:pt idx="10505" formatCode="0.00E+00">
                  <c:v>-2419.21</c:v>
                </c:pt>
                <c:pt idx="10506" formatCode="0.00E+00">
                  <c:v>-2410.66</c:v>
                </c:pt>
                <c:pt idx="10507" formatCode="0.00E+00">
                  <c:v>-2401.58</c:v>
                </c:pt>
                <c:pt idx="10508" formatCode="0.00E+00">
                  <c:v>-2391.96</c:v>
                </c:pt>
                <c:pt idx="10509" formatCode="0.00E+00">
                  <c:v>-2381.81</c:v>
                </c:pt>
                <c:pt idx="10510" formatCode="0.00E+00">
                  <c:v>-2371.14</c:v>
                </c:pt>
                <c:pt idx="10511" formatCode="0.00E+00">
                  <c:v>-2359.94</c:v>
                </c:pt>
                <c:pt idx="10512" formatCode="0.00E+00">
                  <c:v>-2348.21</c:v>
                </c:pt>
                <c:pt idx="10513" formatCode="0.00E+00">
                  <c:v>-2335.96</c:v>
                </c:pt>
                <c:pt idx="10514" formatCode="0.00E+00">
                  <c:v>-2323.19</c:v>
                </c:pt>
                <c:pt idx="10515" formatCode="0.00E+00">
                  <c:v>-2309.91</c:v>
                </c:pt>
                <c:pt idx="10516" formatCode="0.00E+00">
                  <c:v>-2296.12</c:v>
                </c:pt>
                <c:pt idx="10517" formatCode="0.00E+00">
                  <c:v>-2281.81</c:v>
                </c:pt>
                <c:pt idx="10518" formatCode="0.00E+00">
                  <c:v>-2267</c:v>
                </c:pt>
                <c:pt idx="10519" formatCode="0.00E+00">
                  <c:v>-2251.69</c:v>
                </c:pt>
                <c:pt idx="10520" formatCode="0.00E+00">
                  <c:v>-2235.87</c:v>
                </c:pt>
                <c:pt idx="10521" formatCode="0.00E+00">
                  <c:v>-2219.56</c:v>
                </c:pt>
                <c:pt idx="10522" formatCode="0.00E+00">
                  <c:v>-2202.7600000000002</c:v>
                </c:pt>
                <c:pt idx="10523" formatCode="0.00E+00">
                  <c:v>-2185.4699999999998</c:v>
                </c:pt>
                <c:pt idx="10524" formatCode="0.00E+00">
                  <c:v>-2167.69</c:v>
                </c:pt>
                <c:pt idx="10525" formatCode="0.00E+00">
                  <c:v>-2149.4299999999998</c:v>
                </c:pt>
                <c:pt idx="10526" formatCode="0.00E+00">
                  <c:v>-2130.6999999999998</c:v>
                </c:pt>
                <c:pt idx="10527" formatCode="0.00E+00">
                  <c:v>-2111.4899999999998</c:v>
                </c:pt>
                <c:pt idx="10528" formatCode="0.00E+00">
                  <c:v>-2091.81</c:v>
                </c:pt>
                <c:pt idx="10529" formatCode="0.00E+00">
                  <c:v>-2071.67</c:v>
                </c:pt>
                <c:pt idx="10530" formatCode="0.00E+00">
                  <c:v>-2051.0700000000002</c:v>
                </c:pt>
                <c:pt idx="10531" formatCode="0.00E+00">
                  <c:v>-2030.02</c:v>
                </c:pt>
                <c:pt idx="10532" formatCode="0.00E+00">
                  <c:v>-2008.51</c:v>
                </c:pt>
                <c:pt idx="10533" formatCode="0.00E+00">
                  <c:v>-1986.56</c:v>
                </c:pt>
                <c:pt idx="10534" formatCode="0.00E+00">
                  <c:v>-1964.17</c:v>
                </c:pt>
                <c:pt idx="10535" formatCode="0.00E+00">
                  <c:v>-1941.34</c:v>
                </c:pt>
                <c:pt idx="10536" formatCode="0.00E+00">
                  <c:v>-1918.09</c:v>
                </c:pt>
                <c:pt idx="10537" formatCode="0.00E+00">
                  <c:v>-1894.4</c:v>
                </c:pt>
                <c:pt idx="10538" formatCode="0.00E+00">
                  <c:v>-1870.3</c:v>
                </c:pt>
                <c:pt idx="10539" formatCode="0.00E+00">
                  <c:v>-1845.78</c:v>
                </c:pt>
                <c:pt idx="10540" formatCode="0.00E+00">
                  <c:v>-1820.86</c:v>
                </c:pt>
                <c:pt idx="10541" formatCode="0.00E+00">
                  <c:v>-1795.52</c:v>
                </c:pt>
                <c:pt idx="10542" formatCode="0.00E+00">
                  <c:v>-1769.8</c:v>
                </c:pt>
                <c:pt idx="10543" formatCode="0.00E+00">
                  <c:v>-1743.67</c:v>
                </c:pt>
                <c:pt idx="10544" formatCode="0.00E+00">
                  <c:v>-1717.17</c:v>
                </c:pt>
                <c:pt idx="10545" formatCode="0.00E+00">
                  <c:v>-1690.28</c:v>
                </c:pt>
                <c:pt idx="10546" formatCode="0.00E+00">
                  <c:v>-1663.01</c:v>
                </c:pt>
                <c:pt idx="10547" formatCode="0.00E+00">
                  <c:v>-1635.38</c:v>
                </c:pt>
                <c:pt idx="10548" formatCode="0.00E+00">
                  <c:v>-1607.39</c:v>
                </c:pt>
                <c:pt idx="10549" formatCode="0.00E+00">
                  <c:v>-1579.04</c:v>
                </c:pt>
                <c:pt idx="10550" formatCode="0.00E+00">
                  <c:v>-1550.33</c:v>
                </c:pt>
                <c:pt idx="10551" formatCode="0.00E+00">
                  <c:v>-1521.29</c:v>
                </c:pt>
                <c:pt idx="10552" formatCode="0.00E+00">
                  <c:v>-1491.91</c:v>
                </c:pt>
                <c:pt idx="10553" formatCode="0.00E+00">
                  <c:v>-1462.19</c:v>
                </c:pt>
                <c:pt idx="10554" formatCode="0.00E+00">
                  <c:v>-1432.16</c:v>
                </c:pt>
                <c:pt idx="10555" formatCode="0.00E+00">
                  <c:v>-1401.8</c:v>
                </c:pt>
                <c:pt idx="10556" formatCode="0.00E+00">
                  <c:v>-1371.14</c:v>
                </c:pt>
                <c:pt idx="10557" formatCode="0.00E+00">
                  <c:v>-1340.17</c:v>
                </c:pt>
                <c:pt idx="10558" formatCode="0.00E+00">
                  <c:v>-1308.9000000000001</c:v>
                </c:pt>
                <c:pt idx="10559" formatCode="0.00E+00">
                  <c:v>-1277.3499999999999</c:v>
                </c:pt>
                <c:pt idx="10560" formatCode="0.00E+00">
                  <c:v>-1245.51</c:v>
                </c:pt>
                <c:pt idx="10561" formatCode="0.00E+00">
                  <c:v>-1213.4000000000001</c:v>
                </c:pt>
                <c:pt idx="10562" formatCode="0.00E+00">
                  <c:v>-1181.01</c:v>
                </c:pt>
                <c:pt idx="10563" formatCode="0.00E+00">
                  <c:v>-1148.3699999999999</c:v>
                </c:pt>
                <c:pt idx="10564" formatCode="0.00E+00">
                  <c:v>-1115.47</c:v>
                </c:pt>
                <c:pt idx="10565" formatCode="0.00E+00">
                  <c:v>-1082.32</c:v>
                </c:pt>
                <c:pt idx="10566" formatCode="0.00E+00">
                  <c:v>-1048.94</c:v>
                </c:pt>
                <c:pt idx="10567" formatCode="0.00E+00">
                  <c:v>-1015.32</c:v>
                </c:pt>
                <c:pt idx="10568">
                  <c:v>-981.48</c:v>
                </c:pt>
                <c:pt idx="10569">
                  <c:v>-947.42</c:v>
                </c:pt>
                <c:pt idx="10570">
                  <c:v>-913.15099999999995</c:v>
                </c:pt>
                <c:pt idx="10571">
                  <c:v>-878.68</c:v>
                </c:pt>
                <c:pt idx="10572">
                  <c:v>-844.01400000000001</c:v>
                </c:pt>
                <c:pt idx="10573">
                  <c:v>-809.16099999999994</c:v>
                </c:pt>
                <c:pt idx="10574">
                  <c:v>-774.13</c:v>
                </c:pt>
                <c:pt idx="10575">
                  <c:v>-738.928</c:v>
                </c:pt>
                <c:pt idx="10576">
                  <c:v>-703.56299999999999</c:v>
                </c:pt>
                <c:pt idx="10577">
                  <c:v>-668.04100000000005</c:v>
                </c:pt>
                <c:pt idx="10578">
                  <c:v>-632.37300000000005</c:v>
                </c:pt>
                <c:pt idx="10579">
                  <c:v>-596.56500000000005</c:v>
                </c:pt>
                <c:pt idx="10580">
                  <c:v>-560.62400000000002</c:v>
                </c:pt>
                <c:pt idx="10581">
                  <c:v>-524.56100000000004</c:v>
                </c:pt>
                <c:pt idx="10582">
                  <c:v>-488.38200000000001</c:v>
                </c:pt>
                <c:pt idx="10583">
                  <c:v>-452.09500000000003</c:v>
                </c:pt>
                <c:pt idx="10584">
                  <c:v>-415.709</c:v>
                </c:pt>
                <c:pt idx="10585">
                  <c:v>-379.23099999999999</c:v>
                </c:pt>
                <c:pt idx="10586">
                  <c:v>-342.66899999999998</c:v>
                </c:pt>
                <c:pt idx="10587">
                  <c:v>-306.03199999999998</c:v>
                </c:pt>
                <c:pt idx="10588">
                  <c:v>-269.32799999999997</c:v>
                </c:pt>
                <c:pt idx="10589">
                  <c:v>-232.56399999999999</c:v>
                </c:pt>
                <c:pt idx="10590">
                  <c:v>-195.75</c:v>
                </c:pt>
                <c:pt idx="10591">
                  <c:v>-158.893</c:v>
                </c:pt>
                <c:pt idx="10592">
                  <c:v>-122.001</c:v>
                </c:pt>
                <c:pt idx="10593">
                  <c:v>-85.083500000000001</c:v>
                </c:pt>
                <c:pt idx="10594">
                  <c:v>-48.147799999999997</c:v>
                </c:pt>
                <c:pt idx="10595">
                  <c:v>-11.202199999999999</c:v>
                </c:pt>
                <c:pt idx="10596">
                  <c:v>25.745200000000001</c:v>
                </c:pt>
                <c:pt idx="10597">
                  <c:v>62.686</c:v>
                </c:pt>
                <c:pt idx="10598">
                  <c:v>99.612200000000001</c:v>
                </c:pt>
                <c:pt idx="10599">
                  <c:v>136.51499999999999</c:v>
                </c:pt>
                <c:pt idx="10600">
                  <c:v>173.387</c:v>
                </c:pt>
                <c:pt idx="10601">
                  <c:v>210.22</c:v>
                </c:pt>
                <c:pt idx="10602">
                  <c:v>247.005</c:v>
                </c:pt>
                <c:pt idx="10603">
                  <c:v>283.73500000000001</c:v>
                </c:pt>
                <c:pt idx="10604">
                  <c:v>320.40100000000001</c:v>
                </c:pt>
                <c:pt idx="10605">
                  <c:v>356.995</c:v>
                </c:pt>
                <c:pt idx="10606">
                  <c:v>393.50900000000001</c:v>
                </c:pt>
                <c:pt idx="10607">
                  <c:v>429.93400000000003</c:v>
                </c:pt>
                <c:pt idx="10608">
                  <c:v>466.26400000000001</c:v>
                </c:pt>
                <c:pt idx="10609">
                  <c:v>502.49</c:v>
                </c:pt>
                <c:pt idx="10610">
                  <c:v>538.60299999999995</c:v>
                </c:pt>
                <c:pt idx="10611">
                  <c:v>574.596</c:v>
                </c:pt>
                <c:pt idx="10612">
                  <c:v>610.46100000000001</c:v>
                </c:pt>
                <c:pt idx="10613">
                  <c:v>646.18899999999996</c:v>
                </c:pt>
                <c:pt idx="10614">
                  <c:v>681.774</c:v>
                </c:pt>
                <c:pt idx="10615">
                  <c:v>717.20600000000002</c:v>
                </c:pt>
                <c:pt idx="10616">
                  <c:v>752.47900000000004</c:v>
                </c:pt>
                <c:pt idx="10617">
                  <c:v>787.58299999999997</c:v>
                </c:pt>
                <c:pt idx="10618">
                  <c:v>822.51199999999994</c:v>
                </c:pt>
                <c:pt idx="10619">
                  <c:v>857.25800000000004</c:v>
                </c:pt>
                <c:pt idx="10620">
                  <c:v>891.81200000000001</c:v>
                </c:pt>
                <c:pt idx="10621">
                  <c:v>926.16700000000003</c:v>
                </c:pt>
                <c:pt idx="10622">
                  <c:v>960.31700000000001</c:v>
                </c:pt>
                <c:pt idx="10623">
                  <c:v>994.25199999999995</c:v>
                </c:pt>
                <c:pt idx="10624" formatCode="0.00E+00">
                  <c:v>1027.97</c:v>
                </c:pt>
                <c:pt idx="10625" formatCode="0.00E+00">
                  <c:v>1061.45</c:v>
                </c:pt>
                <c:pt idx="10626" formatCode="0.00E+00">
                  <c:v>1094.7</c:v>
                </c:pt>
                <c:pt idx="10627" formatCode="0.00E+00">
                  <c:v>1127.71</c:v>
                </c:pt>
                <c:pt idx="10628" formatCode="0.00E+00">
                  <c:v>1160.46</c:v>
                </c:pt>
                <c:pt idx="10629" formatCode="0.00E+00">
                  <c:v>1192.96</c:v>
                </c:pt>
                <c:pt idx="10630" formatCode="0.00E+00">
                  <c:v>1225.19</c:v>
                </c:pt>
                <c:pt idx="10631" formatCode="0.00E+00">
                  <c:v>1257.1400000000001</c:v>
                </c:pt>
                <c:pt idx="10632" formatCode="0.00E+00">
                  <c:v>1288.82</c:v>
                </c:pt>
                <c:pt idx="10633" formatCode="0.00E+00">
                  <c:v>1320.21</c:v>
                </c:pt>
                <c:pt idx="10634" formatCode="0.00E+00">
                  <c:v>1351.31</c:v>
                </c:pt>
                <c:pt idx="10635" formatCode="0.00E+00">
                  <c:v>1382.11</c:v>
                </c:pt>
                <c:pt idx="10636" formatCode="0.00E+00">
                  <c:v>1412.6</c:v>
                </c:pt>
                <c:pt idx="10637" formatCode="0.00E+00">
                  <c:v>1442.77</c:v>
                </c:pt>
                <c:pt idx="10638" formatCode="0.00E+00">
                  <c:v>1472.63</c:v>
                </c:pt>
                <c:pt idx="10639" formatCode="0.00E+00">
                  <c:v>1502.16</c:v>
                </c:pt>
                <c:pt idx="10640" formatCode="0.00E+00">
                  <c:v>1531.35</c:v>
                </c:pt>
                <c:pt idx="10641" formatCode="0.00E+00">
                  <c:v>1560.2</c:v>
                </c:pt>
                <c:pt idx="10642" formatCode="0.00E+00">
                  <c:v>1588.71</c:v>
                </c:pt>
                <c:pt idx="10643" formatCode="0.00E+00">
                  <c:v>1616.86</c:v>
                </c:pt>
                <c:pt idx="10644" formatCode="0.00E+00">
                  <c:v>1644.65</c:v>
                </c:pt>
                <c:pt idx="10645" formatCode="0.00E+00">
                  <c:v>1672.08</c:v>
                </c:pt>
                <c:pt idx="10646" formatCode="0.00E+00">
                  <c:v>1699.13</c:v>
                </c:pt>
                <c:pt idx="10647" formatCode="0.00E+00">
                  <c:v>1725.81</c:v>
                </c:pt>
                <c:pt idx="10648" formatCode="0.00E+00">
                  <c:v>1752.11</c:v>
                </c:pt>
                <c:pt idx="10649" formatCode="0.00E+00">
                  <c:v>1778.01</c:v>
                </c:pt>
                <c:pt idx="10650" formatCode="0.00E+00">
                  <c:v>1803.52</c:v>
                </c:pt>
                <c:pt idx="10651" formatCode="0.00E+00">
                  <c:v>1828.63</c:v>
                </c:pt>
                <c:pt idx="10652" formatCode="0.00E+00">
                  <c:v>1853.33</c:v>
                </c:pt>
                <c:pt idx="10653" formatCode="0.00E+00">
                  <c:v>1877.62</c:v>
                </c:pt>
                <c:pt idx="10654" formatCode="0.00E+00">
                  <c:v>1901.49</c:v>
                </c:pt>
                <c:pt idx="10655" formatCode="0.00E+00">
                  <c:v>1924.94</c:v>
                </c:pt>
                <c:pt idx="10656" formatCode="0.00E+00">
                  <c:v>1947.96</c:v>
                </c:pt>
                <c:pt idx="10657" formatCode="0.00E+00">
                  <c:v>1970.55</c:v>
                </c:pt>
                <c:pt idx="10658" formatCode="0.00E+00">
                  <c:v>1992.7</c:v>
                </c:pt>
                <c:pt idx="10659" formatCode="0.00E+00">
                  <c:v>2014.41</c:v>
                </c:pt>
                <c:pt idx="10660" formatCode="0.00E+00">
                  <c:v>2035.67</c:v>
                </c:pt>
                <c:pt idx="10661" formatCode="0.00E+00">
                  <c:v>2056.48</c:v>
                </c:pt>
                <c:pt idx="10662" formatCode="0.00E+00">
                  <c:v>2076.83</c:v>
                </c:pt>
                <c:pt idx="10663" formatCode="0.00E+00">
                  <c:v>2096.7199999999998</c:v>
                </c:pt>
                <c:pt idx="10664" formatCode="0.00E+00">
                  <c:v>2116.14</c:v>
                </c:pt>
                <c:pt idx="10665" formatCode="0.00E+00">
                  <c:v>2135.09</c:v>
                </c:pt>
                <c:pt idx="10666" formatCode="0.00E+00">
                  <c:v>2153.5700000000002</c:v>
                </c:pt>
                <c:pt idx="10667" formatCode="0.00E+00">
                  <c:v>2171.5700000000002</c:v>
                </c:pt>
                <c:pt idx="10668" formatCode="0.00E+00">
                  <c:v>2189.09</c:v>
                </c:pt>
                <c:pt idx="10669" formatCode="0.00E+00">
                  <c:v>2206.12</c:v>
                </c:pt>
                <c:pt idx="10670" formatCode="0.00E+00">
                  <c:v>2222.66</c:v>
                </c:pt>
                <c:pt idx="10671" formatCode="0.00E+00">
                  <c:v>2238.71</c:v>
                </c:pt>
                <c:pt idx="10672" formatCode="0.00E+00">
                  <c:v>2254.2600000000002</c:v>
                </c:pt>
                <c:pt idx="10673" formatCode="0.00E+00">
                  <c:v>2269.31</c:v>
                </c:pt>
                <c:pt idx="10674" formatCode="0.00E+00">
                  <c:v>2283.85</c:v>
                </c:pt>
                <c:pt idx="10675" formatCode="0.00E+00">
                  <c:v>2297.89</c:v>
                </c:pt>
                <c:pt idx="10676" formatCode="0.00E+00">
                  <c:v>2311.41</c:v>
                </c:pt>
                <c:pt idx="10677" formatCode="0.00E+00">
                  <c:v>2324.4299999999998</c:v>
                </c:pt>
                <c:pt idx="10678" formatCode="0.00E+00">
                  <c:v>2336.92</c:v>
                </c:pt>
                <c:pt idx="10679" formatCode="0.00E+00">
                  <c:v>2348.9</c:v>
                </c:pt>
                <c:pt idx="10680" formatCode="0.00E+00">
                  <c:v>2360.36</c:v>
                </c:pt>
                <c:pt idx="10681" formatCode="0.00E+00">
                  <c:v>2371.29</c:v>
                </c:pt>
                <c:pt idx="10682" formatCode="0.00E+00">
                  <c:v>2381.69</c:v>
                </c:pt>
                <c:pt idx="10683" formatCode="0.00E+00">
                  <c:v>2391.5700000000002</c:v>
                </c:pt>
                <c:pt idx="10684" formatCode="0.00E+00">
                  <c:v>2400.91</c:v>
                </c:pt>
                <c:pt idx="10685" formatCode="0.00E+00">
                  <c:v>2409.7199999999998</c:v>
                </c:pt>
                <c:pt idx="10686" formatCode="0.00E+00">
                  <c:v>2418</c:v>
                </c:pt>
                <c:pt idx="10687" formatCode="0.00E+00">
                  <c:v>2425.7399999999998</c:v>
                </c:pt>
                <c:pt idx="10688" formatCode="0.00E+00">
                  <c:v>2432.94</c:v>
                </c:pt>
                <c:pt idx="10689" formatCode="0.00E+00">
                  <c:v>2439.6</c:v>
                </c:pt>
                <c:pt idx="10690" formatCode="0.00E+00">
                  <c:v>2445.7199999999998</c:v>
                </c:pt>
                <c:pt idx="10691" formatCode="0.00E+00">
                  <c:v>2451.29</c:v>
                </c:pt>
                <c:pt idx="10692" formatCode="0.00E+00">
                  <c:v>2456.3200000000002</c:v>
                </c:pt>
                <c:pt idx="10693" formatCode="0.00E+00">
                  <c:v>2460.8000000000002</c:v>
                </c:pt>
                <c:pt idx="10694" formatCode="0.00E+00">
                  <c:v>2464.7399999999998</c:v>
                </c:pt>
                <c:pt idx="10695" formatCode="0.00E+00">
                  <c:v>2468.13</c:v>
                </c:pt>
                <c:pt idx="10696" formatCode="0.00E+00">
                  <c:v>2470.98</c:v>
                </c:pt>
                <c:pt idx="10697" formatCode="0.00E+00">
                  <c:v>2473.27</c:v>
                </c:pt>
                <c:pt idx="10698" formatCode="0.00E+00">
                  <c:v>2475.0100000000002</c:v>
                </c:pt>
                <c:pt idx="10699" formatCode="0.00E+00">
                  <c:v>2476.21</c:v>
                </c:pt>
                <c:pt idx="10700" formatCode="0.00E+00">
                  <c:v>2476.85</c:v>
                </c:pt>
                <c:pt idx="10701" formatCode="0.00E+00">
                  <c:v>2476.9499999999998</c:v>
                </c:pt>
                <c:pt idx="10702" formatCode="0.00E+00">
                  <c:v>2476.4899999999998</c:v>
                </c:pt>
                <c:pt idx="10703" formatCode="0.00E+00">
                  <c:v>2475.48</c:v>
                </c:pt>
                <c:pt idx="10704" formatCode="0.00E+00">
                  <c:v>2473.9299999999998</c:v>
                </c:pt>
                <c:pt idx="10705" formatCode="0.00E+00">
                  <c:v>2471.8200000000002</c:v>
                </c:pt>
                <c:pt idx="10706" formatCode="0.00E+00">
                  <c:v>2469.17</c:v>
                </c:pt>
                <c:pt idx="10707" formatCode="0.00E+00">
                  <c:v>2465.96</c:v>
                </c:pt>
                <c:pt idx="10708" formatCode="0.00E+00">
                  <c:v>2462.21</c:v>
                </c:pt>
                <c:pt idx="10709" formatCode="0.00E+00">
                  <c:v>2457.92</c:v>
                </c:pt>
                <c:pt idx="10710" formatCode="0.00E+00">
                  <c:v>2453.0700000000002</c:v>
                </c:pt>
                <c:pt idx="10711" formatCode="0.00E+00">
                  <c:v>2447.69</c:v>
                </c:pt>
                <c:pt idx="10712" formatCode="0.00E+00">
                  <c:v>2441.7600000000002</c:v>
                </c:pt>
                <c:pt idx="10713" formatCode="0.00E+00">
                  <c:v>2435.2800000000002</c:v>
                </c:pt>
                <c:pt idx="10714" formatCode="0.00E+00">
                  <c:v>2428.27</c:v>
                </c:pt>
                <c:pt idx="10715" formatCode="0.00E+00">
                  <c:v>2420.71</c:v>
                </c:pt>
                <c:pt idx="10716" formatCode="0.00E+00">
                  <c:v>2412.62</c:v>
                </c:pt>
                <c:pt idx="10717" formatCode="0.00E+00">
                  <c:v>2404</c:v>
                </c:pt>
                <c:pt idx="10718" formatCode="0.00E+00">
                  <c:v>2394.83</c:v>
                </c:pt>
                <c:pt idx="10719" formatCode="0.00E+00">
                  <c:v>2385.14</c:v>
                </c:pt>
                <c:pt idx="10720" formatCode="0.00E+00">
                  <c:v>2374.92</c:v>
                </c:pt>
                <c:pt idx="10721" formatCode="0.00E+00">
                  <c:v>2364.17</c:v>
                </c:pt>
                <c:pt idx="10722" formatCode="0.00E+00">
                  <c:v>2352.89</c:v>
                </c:pt>
                <c:pt idx="10723" formatCode="0.00E+00">
                  <c:v>2341.1</c:v>
                </c:pt>
                <c:pt idx="10724" formatCode="0.00E+00">
                  <c:v>2328.7800000000002</c:v>
                </c:pt>
                <c:pt idx="10725" formatCode="0.00E+00">
                  <c:v>2315.9499999999998</c:v>
                </c:pt>
                <c:pt idx="10726" formatCode="0.00E+00">
                  <c:v>2302.6</c:v>
                </c:pt>
                <c:pt idx="10727" formatCode="0.00E+00">
                  <c:v>2288.7399999999998</c:v>
                </c:pt>
                <c:pt idx="10728" formatCode="0.00E+00">
                  <c:v>2274.37</c:v>
                </c:pt>
                <c:pt idx="10729" formatCode="0.00E+00">
                  <c:v>2259.4899999999998</c:v>
                </c:pt>
                <c:pt idx="10730" formatCode="0.00E+00">
                  <c:v>2244.12</c:v>
                </c:pt>
                <c:pt idx="10731" formatCode="0.00E+00">
                  <c:v>2228.25</c:v>
                </c:pt>
                <c:pt idx="10732" formatCode="0.00E+00">
                  <c:v>2211.88</c:v>
                </c:pt>
                <c:pt idx="10733" formatCode="0.00E+00">
                  <c:v>2195.02</c:v>
                </c:pt>
                <c:pt idx="10734" formatCode="0.00E+00">
                  <c:v>2177.67</c:v>
                </c:pt>
                <c:pt idx="10735" formatCode="0.00E+00">
                  <c:v>2159.84</c:v>
                </c:pt>
                <c:pt idx="10736" formatCode="0.00E+00">
                  <c:v>2141.5300000000002</c:v>
                </c:pt>
                <c:pt idx="10737" formatCode="0.00E+00">
                  <c:v>2122.7399999999998</c:v>
                </c:pt>
                <c:pt idx="10738" formatCode="0.00E+00">
                  <c:v>2103.4899999999998</c:v>
                </c:pt>
                <c:pt idx="10739" formatCode="0.00E+00">
                  <c:v>2083.7600000000002</c:v>
                </c:pt>
                <c:pt idx="10740" formatCode="0.00E+00">
                  <c:v>2063.5700000000002</c:v>
                </c:pt>
                <c:pt idx="10741" formatCode="0.00E+00">
                  <c:v>2042.93</c:v>
                </c:pt>
                <c:pt idx="10742" formatCode="0.00E+00">
                  <c:v>2021.83</c:v>
                </c:pt>
                <c:pt idx="10743" formatCode="0.00E+00">
                  <c:v>2000.28</c:v>
                </c:pt>
                <c:pt idx="10744" formatCode="0.00E+00">
                  <c:v>1978.29</c:v>
                </c:pt>
                <c:pt idx="10745" formatCode="0.00E+00">
                  <c:v>1955.86</c:v>
                </c:pt>
                <c:pt idx="10746" formatCode="0.00E+00">
                  <c:v>1932.99</c:v>
                </c:pt>
                <c:pt idx="10747" formatCode="0.00E+00">
                  <c:v>1909.7</c:v>
                </c:pt>
                <c:pt idx="10748" formatCode="0.00E+00">
                  <c:v>1885.98</c:v>
                </c:pt>
                <c:pt idx="10749" formatCode="0.00E+00">
                  <c:v>1861.84</c:v>
                </c:pt>
                <c:pt idx="10750" formatCode="0.00E+00">
                  <c:v>1837.29</c:v>
                </c:pt>
                <c:pt idx="10751" formatCode="0.00E+00">
                  <c:v>1812.33</c:v>
                </c:pt>
                <c:pt idx="10752" formatCode="0.00E+00">
                  <c:v>1786.97</c:v>
                </c:pt>
                <c:pt idx="10753" formatCode="0.00E+00">
                  <c:v>1761.21</c:v>
                </c:pt>
                <c:pt idx="10754" formatCode="0.00E+00">
                  <c:v>1735.06</c:v>
                </c:pt>
                <c:pt idx="10755" formatCode="0.00E+00">
                  <c:v>1708.52</c:v>
                </c:pt>
                <c:pt idx="10756" formatCode="0.00E+00">
                  <c:v>1681.6</c:v>
                </c:pt>
                <c:pt idx="10757" formatCode="0.00E+00">
                  <c:v>1654.32</c:v>
                </c:pt>
                <c:pt idx="10758" formatCode="0.00E+00">
                  <c:v>1626.66</c:v>
                </c:pt>
                <c:pt idx="10759" formatCode="0.00E+00">
                  <c:v>1598.64</c:v>
                </c:pt>
                <c:pt idx="10760" formatCode="0.00E+00">
                  <c:v>1570.27</c:v>
                </c:pt>
                <c:pt idx="10761" formatCode="0.00E+00">
                  <c:v>1541.55</c:v>
                </c:pt>
                <c:pt idx="10762" formatCode="0.00E+00">
                  <c:v>1512.48</c:v>
                </c:pt>
                <c:pt idx="10763" formatCode="0.00E+00">
                  <c:v>1483.09</c:v>
                </c:pt>
                <c:pt idx="10764" formatCode="0.00E+00">
                  <c:v>1453.36</c:v>
                </c:pt>
                <c:pt idx="10765" formatCode="0.00E+00">
                  <c:v>1423.3</c:v>
                </c:pt>
                <c:pt idx="10766" formatCode="0.00E+00">
                  <c:v>1392.94</c:v>
                </c:pt>
                <c:pt idx="10767" formatCode="0.00E+00">
                  <c:v>1362.26</c:v>
                </c:pt>
                <c:pt idx="10768" formatCode="0.00E+00">
                  <c:v>1331.28</c:v>
                </c:pt>
                <c:pt idx="10769" formatCode="0.00E+00">
                  <c:v>1300</c:v>
                </c:pt>
                <c:pt idx="10770" formatCode="0.00E+00">
                  <c:v>1268.44</c:v>
                </c:pt>
                <c:pt idx="10771" formatCode="0.00E+00">
                  <c:v>1236.5899999999999</c:v>
                </c:pt>
                <c:pt idx="10772" formatCode="0.00E+00">
                  <c:v>1204.47</c:v>
                </c:pt>
                <c:pt idx="10773" formatCode="0.00E+00">
                  <c:v>1172.08</c:v>
                </c:pt>
                <c:pt idx="10774" formatCode="0.00E+00">
                  <c:v>1139.43</c:v>
                </c:pt>
                <c:pt idx="10775" formatCode="0.00E+00">
                  <c:v>1106.53</c:v>
                </c:pt>
                <c:pt idx="10776" formatCode="0.00E+00">
                  <c:v>1073.3800000000001</c:v>
                </c:pt>
                <c:pt idx="10777" formatCode="0.00E+00">
                  <c:v>1040</c:v>
                </c:pt>
                <c:pt idx="10778" formatCode="0.00E+00">
                  <c:v>1006.38</c:v>
                </c:pt>
                <c:pt idx="10779">
                  <c:v>972.53700000000003</c:v>
                </c:pt>
                <c:pt idx="10780">
                  <c:v>938.47900000000004</c:v>
                </c:pt>
                <c:pt idx="10781">
                  <c:v>904.21299999999997</c:v>
                </c:pt>
                <c:pt idx="10782">
                  <c:v>869.74599999999998</c:v>
                </c:pt>
                <c:pt idx="10783">
                  <c:v>835.08500000000004</c:v>
                </c:pt>
                <c:pt idx="10784">
                  <c:v>800.23900000000003</c:v>
                </c:pt>
                <c:pt idx="10785">
                  <c:v>765.21500000000003</c:v>
                </c:pt>
                <c:pt idx="10786">
                  <c:v>730.02099999999996</c:v>
                </c:pt>
                <c:pt idx="10787">
                  <c:v>694.66499999999996</c:v>
                </c:pt>
                <c:pt idx="10788">
                  <c:v>659.154</c:v>
                </c:pt>
                <c:pt idx="10789">
                  <c:v>623.49699999999996</c:v>
                </c:pt>
                <c:pt idx="10790">
                  <c:v>587.70100000000002</c:v>
                </c:pt>
                <c:pt idx="10791">
                  <c:v>551.774</c:v>
                </c:pt>
                <c:pt idx="10792">
                  <c:v>515.72500000000002</c:v>
                </c:pt>
                <c:pt idx="10793">
                  <c:v>479.56099999999998</c:v>
                </c:pt>
                <c:pt idx="10794">
                  <c:v>443.29</c:v>
                </c:pt>
                <c:pt idx="10795">
                  <c:v>406.92099999999999</c:v>
                </c:pt>
                <c:pt idx="10796">
                  <c:v>370.46100000000001</c:v>
                </c:pt>
                <c:pt idx="10797">
                  <c:v>333.91899999999998</c:v>
                </c:pt>
                <c:pt idx="10798">
                  <c:v>297.30099999999999</c:v>
                </c:pt>
                <c:pt idx="10799">
                  <c:v>260.61799999999999</c:v>
                </c:pt>
                <c:pt idx="10800">
                  <c:v>223.876</c:v>
                </c:pt>
                <c:pt idx="10801">
                  <c:v>187.084</c:v>
                </c:pt>
                <c:pt idx="10802">
                  <c:v>150.251</c:v>
                </c:pt>
                <c:pt idx="10803">
                  <c:v>113.383</c:v>
                </c:pt>
                <c:pt idx="10804">
                  <c:v>76.490200000000002</c:v>
                </c:pt>
                <c:pt idx="10805">
                  <c:v>39.580100000000002</c:v>
                </c:pt>
                <c:pt idx="10806">
                  <c:v>2.6611500000000001</c:v>
                </c:pt>
                <c:pt idx="10807">
                  <c:v>-34.258699999999997</c:v>
                </c:pt>
                <c:pt idx="10808">
                  <c:v>-71.171199999999999</c:v>
                </c:pt>
                <c:pt idx="10809">
                  <c:v>-108.068</c:v>
                </c:pt>
                <c:pt idx="10810">
                  <c:v>-144.94200000000001</c:v>
                </c:pt>
                <c:pt idx="10811">
                  <c:v>-181.78299999999999</c:v>
                </c:pt>
                <c:pt idx="10812">
                  <c:v>-218.584</c:v>
                </c:pt>
                <c:pt idx="10813">
                  <c:v>-255.33699999999999</c:v>
                </c:pt>
                <c:pt idx="10814">
                  <c:v>-292.03399999999999</c:v>
                </c:pt>
                <c:pt idx="10815">
                  <c:v>-328.666</c:v>
                </c:pt>
                <c:pt idx="10816">
                  <c:v>-365.226</c:v>
                </c:pt>
                <c:pt idx="10817">
                  <c:v>-401.70499999999998</c:v>
                </c:pt>
                <c:pt idx="10818">
                  <c:v>-438.09500000000003</c:v>
                </c:pt>
                <c:pt idx="10819">
                  <c:v>-474.38799999999998</c:v>
                </c:pt>
                <c:pt idx="10820">
                  <c:v>-510.57600000000002</c:v>
                </c:pt>
                <c:pt idx="10821">
                  <c:v>-546.65099999999995</c:v>
                </c:pt>
                <c:pt idx="10822">
                  <c:v>-582.60599999999999</c:v>
                </c:pt>
                <c:pt idx="10823">
                  <c:v>-618.43100000000004</c:v>
                </c:pt>
                <c:pt idx="10824">
                  <c:v>-654.11900000000003</c:v>
                </c:pt>
                <c:pt idx="10825">
                  <c:v>-689.66300000000001</c:v>
                </c:pt>
                <c:pt idx="10826">
                  <c:v>-725.05399999999997</c:v>
                </c:pt>
                <c:pt idx="10827">
                  <c:v>-760.28399999999999</c:v>
                </c:pt>
                <c:pt idx="10828">
                  <c:v>-795.346</c:v>
                </c:pt>
                <c:pt idx="10829">
                  <c:v>-830.23199999999997</c:v>
                </c:pt>
                <c:pt idx="10830">
                  <c:v>-864.93399999999997</c:v>
                </c:pt>
                <c:pt idx="10831">
                  <c:v>-899.44399999999996</c:v>
                </c:pt>
                <c:pt idx="10832">
                  <c:v>-933.755</c:v>
                </c:pt>
                <c:pt idx="10833">
                  <c:v>-967.85900000000004</c:v>
                </c:pt>
                <c:pt idx="10834" formatCode="0.00E+00">
                  <c:v>-1001.75</c:v>
                </c:pt>
                <c:pt idx="10835" formatCode="0.00E+00">
                  <c:v>-1035.4100000000001</c:v>
                </c:pt>
                <c:pt idx="10836" formatCode="0.00E+00">
                  <c:v>-1068.8499999999999</c:v>
                </c:pt>
                <c:pt idx="10837" formatCode="0.00E+00">
                  <c:v>-1102.05</c:v>
                </c:pt>
                <c:pt idx="10838" formatCode="0.00E+00">
                  <c:v>-1135.01</c:v>
                </c:pt>
                <c:pt idx="10839" formatCode="0.00E+00">
                  <c:v>-1167.71</c:v>
                </c:pt>
                <c:pt idx="10840" formatCode="0.00E+00">
                  <c:v>-1200.1600000000001</c:v>
                </c:pt>
                <c:pt idx="10841" formatCode="0.00E+00">
                  <c:v>-1232.3399999999999</c:v>
                </c:pt>
                <c:pt idx="10842" formatCode="0.00E+00">
                  <c:v>-1264.25</c:v>
                </c:pt>
                <c:pt idx="10843" formatCode="0.00E+00">
                  <c:v>-1295.8699999999999</c:v>
                </c:pt>
                <c:pt idx="10844" formatCode="0.00E+00">
                  <c:v>-1327.21</c:v>
                </c:pt>
                <c:pt idx="10845" formatCode="0.00E+00">
                  <c:v>-1358.26</c:v>
                </c:pt>
                <c:pt idx="10846" formatCode="0.00E+00">
                  <c:v>-1389</c:v>
                </c:pt>
                <c:pt idx="10847" formatCode="0.00E+00">
                  <c:v>-1419.44</c:v>
                </c:pt>
                <c:pt idx="10848" formatCode="0.00E+00">
                  <c:v>-1449.56</c:v>
                </c:pt>
                <c:pt idx="10849" formatCode="0.00E+00">
                  <c:v>-1479.36</c:v>
                </c:pt>
                <c:pt idx="10850" formatCode="0.00E+00">
                  <c:v>-1508.83</c:v>
                </c:pt>
                <c:pt idx="10851" formatCode="0.00E+00">
                  <c:v>-1537.97</c:v>
                </c:pt>
                <c:pt idx="10852" formatCode="0.00E+00">
                  <c:v>-1566.77</c:v>
                </c:pt>
                <c:pt idx="10853" formatCode="0.00E+00">
                  <c:v>-1595.22</c:v>
                </c:pt>
                <c:pt idx="10854" formatCode="0.00E+00">
                  <c:v>-1623.31</c:v>
                </c:pt>
                <c:pt idx="10855" formatCode="0.00E+00">
                  <c:v>-1651.05</c:v>
                </c:pt>
                <c:pt idx="10856" formatCode="0.00E+00">
                  <c:v>-1678.42</c:v>
                </c:pt>
                <c:pt idx="10857" formatCode="0.00E+00">
                  <c:v>-1705.41</c:v>
                </c:pt>
                <c:pt idx="10858" formatCode="0.00E+00">
                  <c:v>-1732.03</c:v>
                </c:pt>
                <c:pt idx="10859" formatCode="0.00E+00">
                  <c:v>-1758.27</c:v>
                </c:pt>
                <c:pt idx="10860" formatCode="0.00E+00">
                  <c:v>-1784.11</c:v>
                </c:pt>
                <c:pt idx="10861" formatCode="0.00E+00">
                  <c:v>-1809.56</c:v>
                </c:pt>
                <c:pt idx="10862" formatCode="0.00E+00">
                  <c:v>-1834.61</c:v>
                </c:pt>
                <c:pt idx="10863" formatCode="0.00E+00">
                  <c:v>-1859.25</c:v>
                </c:pt>
                <c:pt idx="10864" formatCode="0.00E+00">
                  <c:v>-1883.48</c:v>
                </c:pt>
                <c:pt idx="10865" formatCode="0.00E+00">
                  <c:v>-1907.29</c:v>
                </c:pt>
                <c:pt idx="10866" formatCode="0.00E+00">
                  <c:v>-1930.68</c:v>
                </c:pt>
                <c:pt idx="10867" formatCode="0.00E+00">
                  <c:v>-1953.64</c:v>
                </c:pt>
                <c:pt idx="10868" formatCode="0.00E+00">
                  <c:v>-1976.16</c:v>
                </c:pt>
                <c:pt idx="10869" formatCode="0.00E+00">
                  <c:v>-1998.25</c:v>
                </c:pt>
                <c:pt idx="10870" formatCode="0.00E+00">
                  <c:v>-2019.9</c:v>
                </c:pt>
                <c:pt idx="10871" formatCode="0.00E+00">
                  <c:v>-2041.09</c:v>
                </c:pt>
                <c:pt idx="10872" formatCode="0.00E+00">
                  <c:v>-2061.84</c:v>
                </c:pt>
                <c:pt idx="10873" formatCode="0.00E+00">
                  <c:v>-2082.12</c:v>
                </c:pt>
                <c:pt idx="10874" formatCode="0.00E+00">
                  <c:v>-2101.94</c:v>
                </c:pt>
                <c:pt idx="10875" formatCode="0.00E+00">
                  <c:v>-2121.3000000000002</c:v>
                </c:pt>
                <c:pt idx="10876" formatCode="0.00E+00">
                  <c:v>-2140.19</c:v>
                </c:pt>
                <c:pt idx="10877" formatCode="0.00E+00">
                  <c:v>-2158.6</c:v>
                </c:pt>
                <c:pt idx="10878" formatCode="0.00E+00">
                  <c:v>-2176.54</c:v>
                </c:pt>
                <c:pt idx="10879" formatCode="0.00E+00">
                  <c:v>-2193.9899999999998</c:v>
                </c:pt>
                <c:pt idx="10880" formatCode="0.00E+00">
                  <c:v>-2210.9499999999998</c:v>
                </c:pt>
                <c:pt idx="10881" formatCode="0.00E+00">
                  <c:v>-2227.4299999999998</c:v>
                </c:pt>
                <c:pt idx="10882" formatCode="0.00E+00">
                  <c:v>-2243.41</c:v>
                </c:pt>
                <c:pt idx="10883" formatCode="0.00E+00">
                  <c:v>-2258.89</c:v>
                </c:pt>
                <c:pt idx="10884" formatCode="0.00E+00">
                  <c:v>-2273.87</c:v>
                </c:pt>
                <c:pt idx="10885" formatCode="0.00E+00">
                  <c:v>-2288.35</c:v>
                </c:pt>
                <c:pt idx="10886" formatCode="0.00E+00">
                  <c:v>-2302.31</c:v>
                </c:pt>
                <c:pt idx="10887" formatCode="0.00E+00">
                  <c:v>-2315.77</c:v>
                </c:pt>
                <c:pt idx="10888" formatCode="0.00E+00">
                  <c:v>-2328.71</c:v>
                </c:pt>
                <c:pt idx="10889" formatCode="0.00E+00">
                  <c:v>-2341.14</c:v>
                </c:pt>
                <c:pt idx="10890" formatCode="0.00E+00">
                  <c:v>-2353.0500000000002</c:v>
                </c:pt>
                <c:pt idx="10891" formatCode="0.00E+00">
                  <c:v>-2364.4299999999998</c:v>
                </c:pt>
                <c:pt idx="10892" formatCode="0.00E+00">
                  <c:v>-2375.3000000000002</c:v>
                </c:pt>
                <c:pt idx="10893" formatCode="0.00E+00">
                  <c:v>-2385.63</c:v>
                </c:pt>
                <c:pt idx="10894" formatCode="0.00E+00">
                  <c:v>-2395.4299999999998</c:v>
                </c:pt>
                <c:pt idx="10895" formatCode="0.00E+00">
                  <c:v>-2404.71</c:v>
                </c:pt>
                <c:pt idx="10896" formatCode="0.00E+00">
                  <c:v>-2413.4499999999998</c:v>
                </c:pt>
                <c:pt idx="10897" formatCode="0.00E+00">
                  <c:v>-2421.65</c:v>
                </c:pt>
                <c:pt idx="10898" formatCode="0.00E+00">
                  <c:v>-2429.31</c:v>
                </c:pt>
                <c:pt idx="10899" formatCode="0.00E+00">
                  <c:v>-2436.44</c:v>
                </c:pt>
                <c:pt idx="10900" formatCode="0.00E+00">
                  <c:v>-2443.0300000000002</c:v>
                </c:pt>
                <c:pt idx="10901" formatCode="0.00E+00">
                  <c:v>-2449.0700000000002</c:v>
                </c:pt>
                <c:pt idx="10902" formatCode="0.00E+00">
                  <c:v>-2454.5700000000002</c:v>
                </c:pt>
                <c:pt idx="10903" formatCode="0.00E+00">
                  <c:v>-2459.5300000000002</c:v>
                </c:pt>
                <c:pt idx="10904" formatCode="0.00E+00">
                  <c:v>-2463.94</c:v>
                </c:pt>
                <c:pt idx="10905" formatCode="0.00E+00">
                  <c:v>-2467.8000000000002</c:v>
                </c:pt>
                <c:pt idx="10906" formatCode="0.00E+00">
                  <c:v>-2471.12</c:v>
                </c:pt>
                <c:pt idx="10907" formatCode="0.00E+00">
                  <c:v>-2473.89</c:v>
                </c:pt>
                <c:pt idx="10908" formatCode="0.00E+00">
                  <c:v>-2476.1</c:v>
                </c:pt>
                <c:pt idx="10909" formatCode="0.00E+00">
                  <c:v>-2477.77</c:v>
                </c:pt>
                <c:pt idx="10910" formatCode="0.00E+00">
                  <c:v>-2478.89</c:v>
                </c:pt>
                <c:pt idx="10911" formatCode="0.00E+00">
                  <c:v>-2479.46</c:v>
                </c:pt>
                <c:pt idx="10912" formatCode="0.00E+00">
                  <c:v>-2479.48</c:v>
                </c:pt>
                <c:pt idx="10913" formatCode="0.00E+00">
                  <c:v>-2478.9499999999998</c:v>
                </c:pt>
                <c:pt idx="10914" formatCode="0.00E+00">
                  <c:v>-2477.86</c:v>
                </c:pt>
                <c:pt idx="10915" formatCode="0.00E+00">
                  <c:v>-2476.23</c:v>
                </c:pt>
                <c:pt idx="10916" formatCode="0.00E+00">
                  <c:v>-2474.0500000000002</c:v>
                </c:pt>
                <c:pt idx="10917" formatCode="0.00E+00">
                  <c:v>-2471.3200000000002</c:v>
                </c:pt>
                <c:pt idx="10918" formatCode="0.00E+00">
                  <c:v>-2468.04</c:v>
                </c:pt>
                <c:pt idx="10919" formatCode="0.00E+00">
                  <c:v>-2464.21</c:v>
                </c:pt>
                <c:pt idx="10920" formatCode="0.00E+00">
                  <c:v>-2459.83</c:v>
                </c:pt>
                <c:pt idx="10921" formatCode="0.00E+00">
                  <c:v>-2454.91</c:v>
                </c:pt>
                <c:pt idx="10922" formatCode="0.00E+00">
                  <c:v>-2449.44</c:v>
                </c:pt>
                <c:pt idx="10923" formatCode="0.00E+00">
                  <c:v>-2443.4299999999998</c:v>
                </c:pt>
                <c:pt idx="10924" formatCode="0.00E+00">
                  <c:v>-2436.88</c:v>
                </c:pt>
                <c:pt idx="10925" formatCode="0.00E+00">
                  <c:v>-2429.79</c:v>
                </c:pt>
                <c:pt idx="10926" formatCode="0.00E+00">
                  <c:v>-2422.15</c:v>
                </c:pt>
                <c:pt idx="10927" formatCode="0.00E+00">
                  <c:v>-2413.98</c:v>
                </c:pt>
                <c:pt idx="10928" formatCode="0.00E+00">
                  <c:v>-2405.2800000000002</c:v>
                </c:pt>
                <c:pt idx="10929" formatCode="0.00E+00">
                  <c:v>-2396.04</c:v>
                </c:pt>
                <c:pt idx="10930" formatCode="0.00E+00">
                  <c:v>-2386.2600000000002</c:v>
                </c:pt>
                <c:pt idx="10931" formatCode="0.00E+00">
                  <c:v>-2375.96</c:v>
                </c:pt>
                <c:pt idx="10932" formatCode="0.00E+00">
                  <c:v>-2365.13</c:v>
                </c:pt>
                <c:pt idx="10933" formatCode="0.00E+00">
                  <c:v>-2353.77</c:v>
                </c:pt>
                <c:pt idx="10934" formatCode="0.00E+00">
                  <c:v>-2341.9</c:v>
                </c:pt>
                <c:pt idx="10935" formatCode="0.00E+00">
                  <c:v>-2329.5</c:v>
                </c:pt>
                <c:pt idx="10936" formatCode="0.00E+00">
                  <c:v>-2316.58</c:v>
                </c:pt>
                <c:pt idx="10937" formatCode="0.00E+00">
                  <c:v>-2303.15</c:v>
                </c:pt>
                <c:pt idx="10938" formatCode="0.00E+00">
                  <c:v>-2289.21</c:v>
                </c:pt>
                <c:pt idx="10939" formatCode="0.00E+00">
                  <c:v>-2274.7600000000002</c:v>
                </c:pt>
                <c:pt idx="10940" formatCode="0.00E+00">
                  <c:v>-2259.8000000000002</c:v>
                </c:pt>
                <c:pt idx="10941" formatCode="0.00E+00">
                  <c:v>-2244.34</c:v>
                </c:pt>
                <c:pt idx="10942" formatCode="0.00E+00">
                  <c:v>-2228.39</c:v>
                </c:pt>
                <c:pt idx="10943" formatCode="0.00E+00">
                  <c:v>-2211.94</c:v>
                </c:pt>
                <c:pt idx="10944" formatCode="0.00E+00">
                  <c:v>-2194.9899999999998</c:v>
                </c:pt>
                <c:pt idx="10945" formatCode="0.00E+00">
                  <c:v>-2177.56</c:v>
                </c:pt>
                <c:pt idx="10946" formatCode="0.00E+00">
                  <c:v>-2159.65</c:v>
                </c:pt>
                <c:pt idx="10947" formatCode="0.00E+00">
                  <c:v>-2141.2600000000002</c:v>
                </c:pt>
                <c:pt idx="10948" formatCode="0.00E+00">
                  <c:v>-2122.39</c:v>
                </c:pt>
                <c:pt idx="10949" formatCode="0.00E+00">
                  <c:v>-2103.04</c:v>
                </c:pt>
                <c:pt idx="10950" formatCode="0.00E+00">
                  <c:v>-2083.2399999999998</c:v>
                </c:pt>
                <c:pt idx="10951" formatCode="0.00E+00">
                  <c:v>-2062.96</c:v>
                </c:pt>
                <c:pt idx="10952" formatCode="0.00E+00">
                  <c:v>-2042.24</c:v>
                </c:pt>
                <c:pt idx="10953" formatCode="0.00E+00">
                  <c:v>-2021.05</c:v>
                </c:pt>
                <c:pt idx="10954" formatCode="0.00E+00">
                  <c:v>-1999.42</c:v>
                </c:pt>
                <c:pt idx="10955" formatCode="0.00E+00">
                  <c:v>-1977.34</c:v>
                </c:pt>
                <c:pt idx="10956" formatCode="0.00E+00">
                  <c:v>-1954.83</c:v>
                </c:pt>
                <c:pt idx="10957" formatCode="0.00E+00">
                  <c:v>-1931.88</c:v>
                </c:pt>
                <c:pt idx="10958" formatCode="0.00E+00">
                  <c:v>-1908.5</c:v>
                </c:pt>
                <c:pt idx="10959" formatCode="0.00E+00">
                  <c:v>-1884.69</c:v>
                </c:pt>
                <c:pt idx="10960" formatCode="0.00E+00">
                  <c:v>-1860.47</c:v>
                </c:pt>
                <c:pt idx="10961" formatCode="0.00E+00">
                  <c:v>-1835.83</c:v>
                </c:pt>
                <c:pt idx="10962" formatCode="0.00E+00">
                  <c:v>-1810.79</c:v>
                </c:pt>
                <c:pt idx="10963" formatCode="0.00E+00">
                  <c:v>-1785.34</c:v>
                </c:pt>
                <c:pt idx="10964" formatCode="0.00E+00">
                  <c:v>-1759.49</c:v>
                </c:pt>
                <c:pt idx="10965" formatCode="0.00E+00">
                  <c:v>-1733.26</c:v>
                </c:pt>
                <c:pt idx="10966" formatCode="0.00E+00">
                  <c:v>-1706.64</c:v>
                </c:pt>
                <c:pt idx="10967" formatCode="0.00E+00">
                  <c:v>-1679.64</c:v>
                </c:pt>
                <c:pt idx="10968" formatCode="0.00E+00">
                  <c:v>-1652.26</c:v>
                </c:pt>
                <c:pt idx="10969" formatCode="0.00E+00">
                  <c:v>-1624.52</c:v>
                </c:pt>
                <c:pt idx="10970" formatCode="0.00E+00">
                  <c:v>-1596.42</c:v>
                </c:pt>
                <c:pt idx="10971" formatCode="0.00E+00">
                  <c:v>-1567.96</c:v>
                </c:pt>
                <c:pt idx="10972" formatCode="0.00E+00">
                  <c:v>-1539.15</c:v>
                </c:pt>
                <c:pt idx="10973" formatCode="0.00E+00">
                  <c:v>-1510</c:v>
                </c:pt>
                <c:pt idx="10974" formatCode="0.00E+00">
                  <c:v>-1480.52</c:v>
                </c:pt>
                <c:pt idx="10975" formatCode="0.00E+00">
                  <c:v>-1450.7</c:v>
                </c:pt>
                <c:pt idx="10976" formatCode="0.00E+00">
                  <c:v>-1420.56</c:v>
                </c:pt>
                <c:pt idx="10977" formatCode="0.00E+00">
                  <c:v>-1390.11</c:v>
                </c:pt>
                <c:pt idx="10978" formatCode="0.00E+00">
                  <c:v>-1359.35</c:v>
                </c:pt>
                <c:pt idx="10979" formatCode="0.00E+00">
                  <c:v>-1328.28</c:v>
                </c:pt>
                <c:pt idx="10980" formatCode="0.00E+00">
                  <c:v>-1296.92</c:v>
                </c:pt>
                <c:pt idx="10981" formatCode="0.00E+00">
                  <c:v>-1265.27</c:v>
                </c:pt>
                <c:pt idx="10982" formatCode="0.00E+00">
                  <c:v>-1233.33</c:v>
                </c:pt>
                <c:pt idx="10983" formatCode="0.00E+00">
                  <c:v>-1201.1300000000001</c:v>
                </c:pt>
                <c:pt idx="10984" formatCode="0.00E+00">
                  <c:v>-1168.6500000000001</c:v>
                </c:pt>
                <c:pt idx="10985" formatCode="0.00E+00">
                  <c:v>-1135.92</c:v>
                </c:pt>
                <c:pt idx="10986" formatCode="0.00E+00">
                  <c:v>-1102.93</c:v>
                </c:pt>
                <c:pt idx="10987" formatCode="0.00E+00">
                  <c:v>-1069.7</c:v>
                </c:pt>
                <c:pt idx="10988" formatCode="0.00E+00">
                  <c:v>-1036.22</c:v>
                </c:pt>
                <c:pt idx="10989" formatCode="0.00E+00">
                  <c:v>-1002.52</c:v>
                </c:pt>
                <c:pt idx="10990">
                  <c:v>-968.59400000000005</c:v>
                </c:pt>
                <c:pt idx="10991">
                  <c:v>-934.45100000000002</c:v>
                </c:pt>
                <c:pt idx="10992">
                  <c:v>-900.09900000000005</c:v>
                </c:pt>
                <c:pt idx="10993">
                  <c:v>-865.54700000000003</c:v>
                </c:pt>
                <c:pt idx="10994">
                  <c:v>-830.80100000000004</c:v>
                </c:pt>
                <c:pt idx="10995">
                  <c:v>-795.87</c:v>
                </c:pt>
                <c:pt idx="10996">
                  <c:v>-760.76199999999994</c:v>
                </c:pt>
                <c:pt idx="10997">
                  <c:v>-725.48299999999995</c:v>
                </c:pt>
                <c:pt idx="10998">
                  <c:v>-690.04200000000003</c:v>
                </c:pt>
                <c:pt idx="10999">
                  <c:v>-654.447</c:v>
                </c:pt>
                <c:pt idx="11000">
                  <c:v>-618.70600000000002</c:v>
                </c:pt>
                <c:pt idx="11001">
                  <c:v>-582.82600000000002</c:v>
                </c:pt>
                <c:pt idx="11002">
                  <c:v>-546.81600000000003</c:v>
                </c:pt>
                <c:pt idx="11003">
                  <c:v>-510.68299999999999</c:v>
                </c:pt>
                <c:pt idx="11004">
                  <c:v>-474.43599999999998</c:v>
                </c:pt>
                <c:pt idx="11005">
                  <c:v>-438.08199999999999</c:v>
                </c:pt>
                <c:pt idx="11006">
                  <c:v>-401.63</c:v>
                </c:pt>
                <c:pt idx="11007">
                  <c:v>-365.08800000000002</c:v>
                </c:pt>
                <c:pt idx="11008">
                  <c:v>-328.46300000000002</c:v>
                </c:pt>
                <c:pt idx="11009">
                  <c:v>-291.76400000000001</c:v>
                </c:pt>
                <c:pt idx="11010">
                  <c:v>-254.999</c:v>
                </c:pt>
                <c:pt idx="11011">
                  <c:v>-218.17599999999999</c:v>
                </c:pt>
                <c:pt idx="11012">
                  <c:v>-181.303</c:v>
                </c:pt>
                <c:pt idx="11013">
                  <c:v>-144.38900000000001</c:v>
                </c:pt>
                <c:pt idx="11014">
                  <c:v>-107.441</c:v>
                </c:pt>
                <c:pt idx="11015">
                  <c:v>-70.468299999999999</c:v>
                </c:pt>
                <c:pt idx="11016">
                  <c:v>-33.4786</c:v>
                </c:pt>
                <c:pt idx="11017">
                  <c:v>3.5196999999999998</c:v>
                </c:pt>
                <c:pt idx="11018">
                  <c:v>40.518300000000004</c:v>
                </c:pt>
                <c:pt idx="11019">
                  <c:v>77.509299999999996</c:v>
                </c:pt>
                <c:pt idx="11020">
                  <c:v>114.48399999999999</c:v>
                </c:pt>
                <c:pt idx="11021">
                  <c:v>151.435</c:v>
                </c:pt>
                <c:pt idx="11022">
                  <c:v>188.35400000000001</c:v>
                </c:pt>
                <c:pt idx="11023">
                  <c:v>225.232</c:v>
                </c:pt>
                <c:pt idx="11024">
                  <c:v>262.06099999999998</c:v>
                </c:pt>
                <c:pt idx="11025">
                  <c:v>298.834</c:v>
                </c:pt>
                <c:pt idx="11026">
                  <c:v>335.541</c:v>
                </c:pt>
                <c:pt idx="11027">
                  <c:v>372.17500000000001</c:v>
                </c:pt>
                <c:pt idx="11028">
                  <c:v>408.72800000000001</c:v>
                </c:pt>
                <c:pt idx="11029">
                  <c:v>445.19200000000001</c:v>
                </c:pt>
                <c:pt idx="11030">
                  <c:v>481.55799999999999</c:v>
                </c:pt>
                <c:pt idx="11031">
                  <c:v>517.81899999999996</c:v>
                </c:pt>
                <c:pt idx="11032">
                  <c:v>553.96600000000001</c:v>
                </c:pt>
                <c:pt idx="11033">
                  <c:v>589.99199999999996</c:v>
                </c:pt>
                <c:pt idx="11034">
                  <c:v>625.88800000000003</c:v>
                </c:pt>
                <c:pt idx="11035">
                  <c:v>661.64700000000005</c:v>
                </c:pt>
                <c:pt idx="11036">
                  <c:v>697.26</c:v>
                </c:pt>
                <c:pt idx="11037">
                  <c:v>732.72</c:v>
                </c:pt>
                <c:pt idx="11038">
                  <c:v>768.01900000000001</c:v>
                </c:pt>
                <c:pt idx="11039">
                  <c:v>803.149</c:v>
                </c:pt>
                <c:pt idx="11040">
                  <c:v>838.10199999999998</c:v>
                </c:pt>
                <c:pt idx="11041">
                  <c:v>872.87</c:v>
                </c:pt>
                <c:pt idx="11042">
                  <c:v>907.44500000000005</c:v>
                </c:pt>
                <c:pt idx="11043">
                  <c:v>941.82100000000003</c:v>
                </c:pt>
                <c:pt idx="11044">
                  <c:v>975.98900000000003</c:v>
                </c:pt>
                <c:pt idx="11045" formatCode="0.00E+00">
                  <c:v>1009.94</c:v>
                </c:pt>
                <c:pt idx="11046" formatCode="0.00E+00">
                  <c:v>1043.67</c:v>
                </c:pt>
                <c:pt idx="11047" formatCode="0.00E+00">
                  <c:v>1077.17</c:v>
                </c:pt>
                <c:pt idx="11048" formatCode="0.00E+00">
                  <c:v>1110.43</c:v>
                </c:pt>
                <c:pt idx="11049" formatCode="0.00E+00">
                  <c:v>1143.45</c:v>
                </c:pt>
                <c:pt idx="11050" formatCode="0.00E+00">
                  <c:v>1176.22</c:v>
                </c:pt>
                <c:pt idx="11051" formatCode="0.00E+00">
                  <c:v>1208.72</c:v>
                </c:pt>
                <c:pt idx="11052" formatCode="0.00E+00">
                  <c:v>1240.96</c:v>
                </c:pt>
                <c:pt idx="11053" formatCode="0.00E+00">
                  <c:v>1272.92</c:v>
                </c:pt>
                <c:pt idx="11054" formatCode="0.00E+00">
                  <c:v>1304.6099999999999</c:v>
                </c:pt>
                <c:pt idx="11055" formatCode="0.00E+00">
                  <c:v>1336</c:v>
                </c:pt>
                <c:pt idx="11056" formatCode="0.00E+00">
                  <c:v>1367.1</c:v>
                </c:pt>
                <c:pt idx="11057" formatCode="0.00E+00">
                  <c:v>1397.9</c:v>
                </c:pt>
                <c:pt idx="11058" formatCode="0.00E+00">
                  <c:v>1428.39</c:v>
                </c:pt>
                <c:pt idx="11059" formatCode="0.00E+00">
                  <c:v>1458.56</c:v>
                </c:pt>
                <c:pt idx="11060" formatCode="0.00E+00">
                  <c:v>1488.41</c:v>
                </c:pt>
                <c:pt idx="11061" formatCode="0.00E+00">
                  <c:v>1517.93</c:v>
                </c:pt>
                <c:pt idx="11062" formatCode="0.00E+00">
                  <c:v>1547.12</c:v>
                </c:pt>
                <c:pt idx="11063" formatCode="0.00E+00">
                  <c:v>1575.96</c:v>
                </c:pt>
                <c:pt idx="11064" formatCode="0.00E+00">
                  <c:v>1604.46</c:v>
                </c:pt>
                <c:pt idx="11065" formatCode="0.00E+00">
                  <c:v>1632.6</c:v>
                </c:pt>
                <c:pt idx="11066" formatCode="0.00E+00">
                  <c:v>1660.38</c:v>
                </c:pt>
                <c:pt idx="11067" formatCode="0.00E+00">
                  <c:v>1687.79</c:v>
                </c:pt>
                <c:pt idx="11068" formatCode="0.00E+00">
                  <c:v>1714.83</c:v>
                </c:pt>
                <c:pt idx="11069" formatCode="0.00E+00">
                  <c:v>1741.49</c:v>
                </c:pt>
                <c:pt idx="11070" formatCode="0.00E+00">
                  <c:v>1767.77</c:v>
                </c:pt>
                <c:pt idx="11071" formatCode="0.00E+00">
                  <c:v>1793.65</c:v>
                </c:pt>
                <c:pt idx="11072" formatCode="0.00E+00">
                  <c:v>1819.14</c:v>
                </c:pt>
                <c:pt idx="11073" formatCode="0.00E+00">
                  <c:v>1844.22</c:v>
                </c:pt>
                <c:pt idx="11074" formatCode="0.00E+00">
                  <c:v>1868.9</c:v>
                </c:pt>
                <c:pt idx="11075" formatCode="0.00E+00">
                  <c:v>1893.16</c:v>
                </c:pt>
                <c:pt idx="11076" formatCode="0.00E+00">
                  <c:v>1917</c:v>
                </c:pt>
                <c:pt idx="11077" formatCode="0.00E+00">
                  <c:v>1940.42</c:v>
                </c:pt>
                <c:pt idx="11078" formatCode="0.00E+00">
                  <c:v>1963.41</c:v>
                </c:pt>
                <c:pt idx="11079" formatCode="0.00E+00">
                  <c:v>1985.97</c:v>
                </c:pt>
                <c:pt idx="11080" formatCode="0.00E+00">
                  <c:v>2008.08</c:v>
                </c:pt>
                <c:pt idx="11081" formatCode="0.00E+00">
                  <c:v>2029.76</c:v>
                </c:pt>
                <c:pt idx="11082" formatCode="0.00E+00">
                  <c:v>2050.98</c:v>
                </c:pt>
                <c:pt idx="11083" formatCode="0.00E+00">
                  <c:v>2071.75</c:v>
                </c:pt>
                <c:pt idx="11084" formatCode="0.00E+00">
                  <c:v>2092.0500000000002</c:v>
                </c:pt>
                <c:pt idx="11085" formatCode="0.00E+00">
                  <c:v>2111.9</c:v>
                </c:pt>
                <c:pt idx="11086" formatCode="0.00E+00">
                  <c:v>2131.2800000000002</c:v>
                </c:pt>
                <c:pt idx="11087" formatCode="0.00E+00">
                  <c:v>2150.1799999999998</c:v>
                </c:pt>
                <c:pt idx="11088" formatCode="0.00E+00">
                  <c:v>2168.61</c:v>
                </c:pt>
                <c:pt idx="11089" formatCode="0.00E+00">
                  <c:v>2186.56</c:v>
                </c:pt>
                <c:pt idx="11090" formatCode="0.00E+00">
                  <c:v>2204.0300000000002</c:v>
                </c:pt>
                <c:pt idx="11091" formatCode="0.00E+00">
                  <c:v>2221.0100000000002</c:v>
                </c:pt>
                <c:pt idx="11092" formatCode="0.00E+00">
                  <c:v>2237.4899999999998</c:v>
                </c:pt>
                <c:pt idx="11093" formatCode="0.00E+00">
                  <c:v>2253.48</c:v>
                </c:pt>
                <c:pt idx="11094" formatCode="0.00E+00">
                  <c:v>2268.98</c:v>
                </c:pt>
                <c:pt idx="11095" formatCode="0.00E+00">
                  <c:v>2283.96</c:v>
                </c:pt>
                <c:pt idx="11096" formatCode="0.00E+00">
                  <c:v>2298.44</c:v>
                </c:pt>
                <c:pt idx="11097" formatCode="0.00E+00">
                  <c:v>2312.42</c:v>
                </c:pt>
                <c:pt idx="11098" formatCode="0.00E+00">
                  <c:v>2325.88</c:v>
                </c:pt>
                <c:pt idx="11099" formatCode="0.00E+00">
                  <c:v>2338.83</c:v>
                </c:pt>
                <c:pt idx="11100" formatCode="0.00E+00">
                  <c:v>2351.25</c:v>
                </c:pt>
                <c:pt idx="11101" formatCode="0.00E+00">
                  <c:v>2363.16</c:v>
                </c:pt>
                <c:pt idx="11102" formatCode="0.00E+00">
                  <c:v>2374.54</c:v>
                </c:pt>
                <c:pt idx="11103" formatCode="0.00E+00">
                  <c:v>2385.4</c:v>
                </c:pt>
                <c:pt idx="11104" formatCode="0.00E+00">
                  <c:v>2395.73</c:v>
                </c:pt>
                <c:pt idx="11105" formatCode="0.00E+00">
                  <c:v>2405.52</c:v>
                </c:pt>
                <c:pt idx="11106" formatCode="0.00E+00">
                  <c:v>2414.79</c:v>
                </c:pt>
                <c:pt idx="11107" formatCode="0.00E+00">
                  <c:v>2423.52</c:v>
                </c:pt>
                <c:pt idx="11108" formatCode="0.00E+00">
                  <c:v>2431.71</c:v>
                </c:pt>
                <c:pt idx="11109" formatCode="0.00E+00">
                  <c:v>2439.36</c:v>
                </c:pt>
                <c:pt idx="11110" formatCode="0.00E+00">
                  <c:v>2446.48</c:v>
                </c:pt>
                <c:pt idx="11111" formatCode="0.00E+00">
                  <c:v>2453.0500000000002</c:v>
                </c:pt>
                <c:pt idx="11112" formatCode="0.00E+00">
                  <c:v>2459.0700000000002</c:v>
                </c:pt>
                <c:pt idx="11113" formatCode="0.00E+00">
                  <c:v>2464.5500000000002</c:v>
                </c:pt>
                <c:pt idx="11114" formatCode="0.00E+00">
                  <c:v>2469.4899999999998</c:v>
                </c:pt>
                <c:pt idx="11115" formatCode="0.00E+00">
                  <c:v>2473.87</c:v>
                </c:pt>
                <c:pt idx="11116" formatCode="0.00E+00">
                  <c:v>2477.71</c:v>
                </c:pt>
                <c:pt idx="11117" formatCode="0.00E+00">
                  <c:v>2481</c:v>
                </c:pt>
                <c:pt idx="11118" formatCode="0.00E+00">
                  <c:v>2483.7399999999998</c:v>
                </c:pt>
                <c:pt idx="11119" formatCode="0.00E+00">
                  <c:v>2485.9299999999998</c:v>
                </c:pt>
                <c:pt idx="11120" formatCode="0.00E+00">
                  <c:v>2487.56</c:v>
                </c:pt>
                <c:pt idx="11121" formatCode="0.00E+00">
                  <c:v>2488.65</c:v>
                </c:pt>
                <c:pt idx="11122" formatCode="0.00E+00">
                  <c:v>2489.1799999999998</c:v>
                </c:pt>
                <c:pt idx="11123" formatCode="0.00E+00">
                  <c:v>2489.17</c:v>
                </c:pt>
                <c:pt idx="11124" formatCode="0.00E+00">
                  <c:v>2488.6</c:v>
                </c:pt>
                <c:pt idx="11125" formatCode="0.00E+00">
                  <c:v>2487.4699999999998</c:v>
                </c:pt>
                <c:pt idx="11126" formatCode="0.00E+00">
                  <c:v>2485.8000000000002</c:v>
                </c:pt>
                <c:pt idx="11127" formatCode="0.00E+00">
                  <c:v>2483.5700000000002</c:v>
                </c:pt>
                <c:pt idx="11128" formatCode="0.00E+00">
                  <c:v>2480.79</c:v>
                </c:pt>
                <c:pt idx="11129" formatCode="0.00E+00">
                  <c:v>2477.4699999999998</c:v>
                </c:pt>
                <c:pt idx="11130" formatCode="0.00E+00">
                  <c:v>2473.59</c:v>
                </c:pt>
                <c:pt idx="11131" formatCode="0.00E+00">
                  <c:v>2469.16</c:v>
                </c:pt>
                <c:pt idx="11132" formatCode="0.00E+00">
                  <c:v>2464.19</c:v>
                </c:pt>
                <c:pt idx="11133" formatCode="0.00E+00">
                  <c:v>2458.67</c:v>
                </c:pt>
                <c:pt idx="11134" formatCode="0.00E+00">
                  <c:v>2452.6</c:v>
                </c:pt>
                <c:pt idx="11135" formatCode="0.00E+00">
                  <c:v>2446</c:v>
                </c:pt>
                <c:pt idx="11136" formatCode="0.00E+00">
                  <c:v>2438.84</c:v>
                </c:pt>
                <c:pt idx="11137" formatCode="0.00E+00">
                  <c:v>2431.15</c:v>
                </c:pt>
                <c:pt idx="11138" formatCode="0.00E+00">
                  <c:v>2422.92</c:v>
                </c:pt>
                <c:pt idx="11139" formatCode="0.00E+00">
                  <c:v>2414.14</c:v>
                </c:pt>
                <c:pt idx="11140" formatCode="0.00E+00">
                  <c:v>2404.84</c:v>
                </c:pt>
                <c:pt idx="11141" formatCode="0.00E+00">
                  <c:v>2395</c:v>
                </c:pt>
                <c:pt idx="11142" formatCode="0.00E+00">
                  <c:v>2384.62</c:v>
                </c:pt>
                <c:pt idx="11143" formatCode="0.00E+00">
                  <c:v>2373.7199999999998</c:v>
                </c:pt>
                <c:pt idx="11144" formatCode="0.00E+00">
                  <c:v>2362.29</c:v>
                </c:pt>
                <c:pt idx="11145" formatCode="0.00E+00">
                  <c:v>2350.34</c:v>
                </c:pt>
                <c:pt idx="11146" formatCode="0.00E+00">
                  <c:v>2337.87</c:v>
                </c:pt>
                <c:pt idx="11147" formatCode="0.00E+00">
                  <c:v>2324.87</c:v>
                </c:pt>
                <c:pt idx="11148" formatCode="0.00E+00">
                  <c:v>2311.36</c:v>
                </c:pt>
                <c:pt idx="11149" formatCode="0.00E+00">
                  <c:v>2297.34</c:v>
                </c:pt>
                <c:pt idx="11150" formatCode="0.00E+00">
                  <c:v>2282.81</c:v>
                </c:pt>
                <c:pt idx="11151" formatCode="0.00E+00">
                  <c:v>2267.77</c:v>
                </c:pt>
                <c:pt idx="11152" formatCode="0.00E+00">
                  <c:v>2252.2199999999998</c:v>
                </c:pt>
                <c:pt idx="11153" formatCode="0.00E+00">
                  <c:v>2236.1799999999998</c:v>
                </c:pt>
                <c:pt idx="11154" formatCode="0.00E+00">
                  <c:v>2219.63</c:v>
                </c:pt>
                <c:pt idx="11155" formatCode="0.00E+00">
                  <c:v>2202.6</c:v>
                </c:pt>
                <c:pt idx="11156" formatCode="0.00E+00">
                  <c:v>2185.08</c:v>
                </c:pt>
                <c:pt idx="11157" formatCode="0.00E+00">
                  <c:v>2167.0700000000002</c:v>
                </c:pt>
                <c:pt idx="11158" formatCode="0.00E+00">
                  <c:v>2148.58</c:v>
                </c:pt>
                <c:pt idx="11159" formatCode="0.00E+00">
                  <c:v>2129.61</c:v>
                </c:pt>
                <c:pt idx="11160" formatCode="0.00E+00">
                  <c:v>2110.17</c:v>
                </c:pt>
                <c:pt idx="11161" formatCode="0.00E+00">
                  <c:v>2090.2600000000002</c:v>
                </c:pt>
                <c:pt idx="11162" formatCode="0.00E+00">
                  <c:v>2069.88</c:v>
                </c:pt>
                <c:pt idx="11163" formatCode="0.00E+00">
                  <c:v>2049.0500000000002</c:v>
                </c:pt>
                <c:pt idx="11164" formatCode="0.00E+00">
                  <c:v>2027.76</c:v>
                </c:pt>
                <c:pt idx="11165" formatCode="0.00E+00">
                  <c:v>2006.02</c:v>
                </c:pt>
                <c:pt idx="11166" formatCode="0.00E+00">
                  <c:v>1983.83</c:v>
                </c:pt>
                <c:pt idx="11167" formatCode="0.00E+00">
                  <c:v>1961.2</c:v>
                </c:pt>
                <c:pt idx="11168" formatCode="0.00E+00">
                  <c:v>1938.14</c:v>
                </c:pt>
                <c:pt idx="11169" formatCode="0.00E+00">
                  <c:v>1914.64</c:v>
                </c:pt>
                <c:pt idx="11170" formatCode="0.00E+00">
                  <c:v>1890.72</c:v>
                </c:pt>
                <c:pt idx="11171" formatCode="0.00E+00">
                  <c:v>1866.38</c:v>
                </c:pt>
                <c:pt idx="11172" formatCode="0.00E+00">
                  <c:v>1841.63</c:v>
                </c:pt>
                <c:pt idx="11173" formatCode="0.00E+00">
                  <c:v>1816.46</c:v>
                </c:pt>
                <c:pt idx="11174" formatCode="0.00E+00">
                  <c:v>1790.89</c:v>
                </c:pt>
                <c:pt idx="11175" formatCode="0.00E+00">
                  <c:v>1764.92</c:v>
                </c:pt>
                <c:pt idx="11176" formatCode="0.00E+00">
                  <c:v>1738.56</c:v>
                </c:pt>
                <c:pt idx="11177" formatCode="0.00E+00">
                  <c:v>1711.81</c:v>
                </c:pt>
                <c:pt idx="11178" formatCode="0.00E+00">
                  <c:v>1684.68</c:v>
                </c:pt>
                <c:pt idx="11179" formatCode="0.00E+00">
                  <c:v>1657.18</c:v>
                </c:pt>
                <c:pt idx="11180" formatCode="0.00E+00">
                  <c:v>1629.3</c:v>
                </c:pt>
                <c:pt idx="11181" formatCode="0.00E+00">
                  <c:v>1601.07</c:v>
                </c:pt>
                <c:pt idx="11182" formatCode="0.00E+00">
                  <c:v>1572.47</c:v>
                </c:pt>
                <c:pt idx="11183" formatCode="0.00E+00">
                  <c:v>1543.53</c:v>
                </c:pt>
                <c:pt idx="11184" formatCode="0.00E+00">
                  <c:v>1514.24</c:v>
                </c:pt>
                <c:pt idx="11185" formatCode="0.00E+00">
                  <c:v>1484.62</c:v>
                </c:pt>
                <c:pt idx="11186" formatCode="0.00E+00">
                  <c:v>1454.67</c:v>
                </c:pt>
                <c:pt idx="11187" formatCode="0.00E+00">
                  <c:v>1424.39</c:v>
                </c:pt>
                <c:pt idx="11188" formatCode="0.00E+00">
                  <c:v>1393.79</c:v>
                </c:pt>
                <c:pt idx="11189" formatCode="0.00E+00">
                  <c:v>1362.89</c:v>
                </c:pt>
                <c:pt idx="11190" formatCode="0.00E+00">
                  <c:v>1331.68</c:v>
                </c:pt>
                <c:pt idx="11191" formatCode="0.00E+00">
                  <c:v>1300.17</c:v>
                </c:pt>
                <c:pt idx="11192" formatCode="0.00E+00">
                  <c:v>1268.3699999999999</c:v>
                </c:pt>
                <c:pt idx="11193" formatCode="0.00E+00">
                  <c:v>1236.29</c:v>
                </c:pt>
                <c:pt idx="11194" formatCode="0.00E+00">
                  <c:v>1203.93</c:v>
                </c:pt>
                <c:pt idx="11195" formatCode="0.00E+00">
                  <c:v>1171.31</c:v>
                </c:pt>
                <c:pt idx="11196" formatCode="0.00E+00">
                  <c:v>1138.42</c:v>
                </c:pt>
                <c:pt idx="11197" formatCode="0.00E+00">
                  <c:v>1105.28</c:v>
                </c:pt>
                <c:pt idx="11198" formatCode="0.00E+00">
                  <c:v>1071.8900000000001</c:v>
                </c:pt>
                <c:pt idx="11199" formatCode="0.00E+00">
                  <c:v>1038.26</c:v>
                </c:pt>
                <c:pt idx="11200" formatCode="0.00E+00">
                  <c:v>1004.4</c:v>
                </c:pt>
                <c:pt idx="11201">
                  <c:v>970.31799999999998</c:v>
                </c:pt>
                <c:pt idx="11202">
                  <c:v>936.01700000000005</c:v>
                </c:pt>
                <c:pt idx="11203">
                  <c:v>901.50599999999997</c:v>
                </c:pt>
                <c:pt idx="11204">
                  <c:v>866.79399999999998</c:v>
                </c:pt>
                <c:pt idx="11205">
                  <c:v>831.88699999999994</c:v>
                </c:pt>
                <c:pt idx="11206">
                  <c:v>796.79399999999998</c:v>
                </c:pt>
                <c:pt idx="11207">
                  <c:v>761.52300000000002</c:v>
                </c:pt>
                <c:pt idx="11208">
                  <c:v>726.08</c:v>
                </c:pt>
                <c:pt idx="11209">
                  <c:v>690.47400000000005</c:v>
                </c:pt>
                <c:pt idx="11210">
                  <c:v>654.71400000000006</c:v>
                </c:pt>
                <c:pt idx="11211">
                  <c:v>618.80600000000004</c:v>
                </c:pt>
                <c:pt idx="11212">
                  <c:v>582.75900000000001</c:v>
                </c:pt>
                <c:pt idx="11213">
                  <c:v>546.58100000000002</c:v>
                </c:pt>
                <c:pt idx="11214">
                  <c:v>510.28</c:v>
                </c:pt>
                <c:pt idx="11215">
                  <c:v>473.863</c:v>
                </c:pt>
                <c:pt idx="11216">
                  <c:v>437.339</c:v>
                </c:pt>
                <c:pt idx="11217">
                  <c:v>400.71600000000001</c:v>
                </c:pt>
                <c:pt idx="11218">
                  <c:v>364.00299999999999</c:v>
                </c:pt>
                <c:pt idx="11219">
                  <c:v>327.20699999999999</c:v>
                </c:pt>
                <c:pt idx="11220">
                  <c:v>290.33600000000001</c:v>
                </c:pt>
                <c:pt idx="11221">
                  <c:v>253.398</c:v>
                </c:pt>
                <c:pt idx="11222">
                  <c:v>216.40199999999999</c:v>
                </c:pt>
                <c:pt idx="11223">
                  <c:v>179.35599999999999</c:v>
                </c:pt>
                <c:pt idx="11224">
                  <c:v>142.268</c:v>
                </c:pt>
                <c:pt idx="11225">
                  <c:v>105.146</c:v>
                </c:pt>
                <c:pt idx="11226">
                  <c:v>67.998099999999994</c:v>
                </c:pt>
                <c:pt idx="11227">
                  <c:v>30.833300000000001</c:v>
                </c:pt>
                <c:pt idx="11228">
                  <c:v>-6.3404999999999996</c:v>
                </c:pt>
                <c:pt idx="11229">
                  <c:v>-43.514800000000001</c:v>
                </c:pt>
                <c:pt idx="11230">
                  <c:v>-80.6815</c:v>
                </c:pt>
                <c:pt idx="11231">
                  <c:v>-117.833</c:v>
                </c:pt>
                <c:pt idx="11232">
                  <c:v>-154.96</c:v>
                </c:pt>
                <c:pt idx="11233">
                  <c:v>-192.05500000000001</c:v>
                </c:pt>
                <c:pt idx="11234">
                  <c:v>-229.10900000000001</c:v>
                </c:pt>
                <c:pt idx="11235">
                  <c:v>-266.11500000000001</c:v>
                </c:pt>
                <c:pt idx="11236">
                  <c:v>-303.06400000000002</c:v>
                </c:pt>
                <c:pt idx="11237">
                  <c:v>-339.94799999999998</c:v>
                </c:pt>
                <c:pt idx="11238">
                  <c:v>-376.75900000000001</c:v>
                </c:pt>
                <c:pt idx="11239">
                  <c:v>-413.48899999999998</c:v>
                </c:pt>
                <c:pt idx="11240">
                  <c:v>-450.12900000000002</c:v>
                </c:pt>
                <c:pt idx="11241">
                  <c:v>-486.67099999999999</c:v>
                </c:pt>
                <c:pt idx="11242">
                  <c:v>-523.10799999999995</c:v>
                </c:pt>
                <c:pt idx="11243">
                  <c:v>-559.43100000000004</c:v>
                </c:pt>
                <c:pt idx="11244">
                  <c:v>-595.63199999999995</c:v>
                </c:pt>
                <c:pt idx="11245">
                  <c:v>-631.70399999999995</c:v>
                </c:pt>
                <c:pt idx="11246">
                  <c:v>-667.63699999999994</c:v>
                </c:pt>
                <c:pt idx="11247">
                  <c:v>-703.42499999999995</c:v>
                </c:pt>
                <c:pt idx="11248">
                  <c:v>-739.05899999999997</c:v>
                </c:pt>
                <c:pt idx="11249">
                  <c:v>-774.53200000000004</c:v>
                </c:pt>
                <c:pt idx="11250">
                  <c:v>-809.83500000000004</c:v>
                </c:pt>
                <c:pt idx="11251">
                  <c:v>-844.96100000000001</c:v>
                </c:pt>
                <c:pt idx="11252">
                  <c:v>-879.90200000000004</c:v>
                </c:pt>
                <c:pt idx="11253">
                  <c:v>-914.649</c:v>
                </c:pt>
                <c:pt idx="11254">
                  <c:v>-949.19600000000003</c:v>
                </c:pt>
                <c:pt idx="11255">
                  <c:v>-983.53499999999997</c:v>
                </c:pt>
                <c:pt idx="11256" formatCode="0.00E+00">
                  <c:v>-1017.66</c:v>
                </c:pt>
                <c:pt idx="11257" formatCode="0.00E+00">
                  <c:v>-1051.56</c:v>
                </c:pt>
                <c:pt idx="11258" formatCode="0.00E+00">
                  <c:v>-1085.22</c:v>
                </c:pt>
                <c:pt idx="11259" formatCode="0.00E+00">
                  <c:v>-1118.6500000000001</c:v>
                </c:pt>
                <c:pt idx="11260" formatCode="0.00E+00">
                  <c:v>-1151.8399999999999</c:v>
                </c:pt>
                <c:pt idx="11261" formatCode="0.00E+00">
                  <c:v>-1184.77</c:v>
                </c:pt>
                <c:pt idx="11262" formatCode="0.00E+00">
                  <c:v>-1217.44</c:v>
                </c:pt>
                <c:pt idx="11263" formatCode="0.00E+00">
                  <c:v>-1249.8399999999999</c:v>
                </c:pt>
                <c:pt idx="11264" formatCode="0.00E+00">
                  <c:v>-1281.97</c:v>
                </c:pt>
                <c:pt idx="11265" formatCode="0.00E+00">
                  <c:v>-1313.81</c:v>
                </c:pt>
                <c:pt idx="11266" formatCode="0.00E+00">
                  <c:v>-1345.37</c:v>
                </c:pt>
                <c:pt idx="11267" formatCode="0.00E+00">
                  <c:v>-1376.63</c:v>
                </c:pt>
                <c:pt idx="11268" formatCode="0.00E+00">
                  <c:v>-1407.59</c:v>
                </c:pt>
                <c:pt idx="11269" formatCode="0.00E+00">
                  <c:v>-1438.24</c:v>
                </c:pt>
                <c:pt idx="11270" formatCode="0.00E+00">
                  <c:v>-1468.57</c:v>
                </c:pt>
                <c:pt idx="11271" formatCode="0.00E+00">
                  <c:v>-1498.57</c:v>
                </c:pt>
                <c:pt idx="11272" formatCode="0.00E+00">
                  <c:v>-1528.25</c:v>
                </c:pt>
                <c:pt idx="11273" formatCode="0.00E+00">
                  <c:v>-1557.58</c:v>
                </c:pt>
                <c:pt idx="11274" formatCode="0.00E+00">
                  <c:v>-1586.58</c:v>
                </c:pt>
                <c:pt idx="11275" formatCode="0.00E+00">
                  <c:v>-1615.23</c:v>
                </c:pt>
                <c:pt idx="11276" formatCode="0.00E+00">
                  <c:v>-1643.52</c:v>
                </c:pt>
                <c:pt idx="11277" formatCode="0.00E+00">
                  <c:v>-1671.44</c:v>
                </c:pt>
                <c:pt idx="11278" formatCode="0.00E+00">
                  <c:v>-1699</c:v>
                </c:pt>
                <c:pt idx="11279" formatCode="0.00E+00">
                  <c:v>-1726.19</c:v>
                </c:pt>
                <c:pt idx="11280" formatCode="0.00E+00">
                  <c:v>-1752.99</c:v>
                </c:pt>
                <c:pt idx="11281" formatCode="0.00E+00">
                  <c:v>-1779.41</c:v>
                </c:pt>
                <c:pt idx="11282" formatCode="0.00E+00">
                  <c:v>-1805.43</c:v>
                </c:pt>
                <c:pt idx="11283" formatCode="0.00E+00">
                  <c:v>-1831.06</c:v>
                </c:pt>
                <c:pt idx="11284" formatCode="0.00E+00">
                  <c:v>-1856.28</c:v>
                </c:pt>
                <c:pt idx="11285" formatCode="0.00E+00">
                  <c:v>-1881.09</c:v>
                </c:pt>
                <c:pt idx="11286" formatCode="0.00E+00">
                  <c:v>-1905.49</c:v>
                </c:pt>
                <c:pt idx="11287" formatCode="0.00E+00">
                  <c:v>-1929.46</c:v>
                </c:pt>
                <c:pt idx="11288" formatCode="0.00E+00">
                  <c:v>-1953.01</c:v>
                </c:pt>
                <c:pt idx="11289" formatCode="0.00E+00">
                  <c:v>-1976.13</c:v>
                </c:pt>
                <c:pt idx="11290" formatCode="0.00E+00">
                  <c:v>-1998.81</c:v>
                </c:pt>
                <c:pt idx="11291" formatCode="0.00E+00">
                  <c:v>-2021.05</c:v>
                </c:pt>
                <c:pt idx="11292" formatCode="0.00E+00">
                  <c:v>-2042.85</c:v>
                </c:pt>
                <c:pt idx="11293" formatCode="0.00E+00">
                  <c:v>-2064.19</c:v>
                </c:pt>
                <c:pt idx="11294" formatCode="0.00E+00">
                  <c:v>-2085.0700000000002</c:v>
                </c:pt>
                <c:pt idx="11295" formatCode="0.00E+00">
                  <c:v>-2105.5</c:v>
                </c:pt>
                <c:pt idx="11296" formatCode="0.00E+00">
                  <c:v>-2125.46</c:v>
                </c:pt>
                <c:pt idx="11297" formatCode="0.00E+00">
                  <c:v>-2144.9499999999998</c:v>
                </c:pt>
                <c:pt idx="11298" formatCode="0.00E+00">
                  <c:v>-2163.9699999999998</c:v>
                </c:pt>
                <c:pt idx="11299" formatCode="0.00E+00">
                  <c:v>-2182.5100000000002</c:v>
                </c:pt>
                <c:pt idx="11300" formatCode="0.00E+00">
                  <c:v>-2200.56</c:v>
                </c:pt>
                <c:pt idx="11301" formatCode="0.00E+00">
                  <c:v>-2218.13</c:v>
                </c:pt>
                <c:pt idx="11302" formatCode="0.00E+00">
                  <c:v>-2235.21</c:v>
                </c:pt>
                <c:pt idx="11303" formatCode="0.00E+00">
                  <c:v>-2251.79</c:v>
                </c:pt>
                <c:pt idx="11304" formatCode="0.00E+00">
                  <c:v>-2267.88</c:v>
                </c:pt>
                <c:pt idx="11305" formatCode="0.00E+00">
                  <c:v>-2283.4699999999998</c:v>
                </c:pt>
                <c:pt idx="11306" formatCode="0.00E+00">
                  <c:v>-2298.5500000000002</c:v>
                </c:pt>
                <c:pt idx="11307" formatCode="0.00E+00">
                  <c:v>-2313.12</c:v>
                </c:pt>
                <c:pt idx="11308" formatCode="0.00E+00">
                  <c:v>-2327.1799999999998</c:v>
                </c:pt>
                <c:pt idx="11309" formatCode="0.00E+00">
                  <c:v>-2340.73</c:v>
                </c:pt>
                <c:pt idx="11310" formatCode="0.00E+00">
                  <c:v>-2353.7600000000002</c:v>
                </c:pt>
                <c:pt idx="11311" formatCode="0.00E+00">
                  <c:v>-2366.2600000000002</c:v>
                </c:pt>
                <c:pt idx="11312" formatCode="0.00E+00">
                  <c:v>-2378.25</c:v>
                </c:pt>
                <c:pt idx="11313" formatCode="0.00E+00">
                  <c:v>-2389.71</c:v>
                </c:pt>
                <c:pt idx="11314" formatCode="0.00E+00">
                  <c:v>-2400.63</c:v>
                </c:pt>
                <c:pt idx="11315" formatCode="0.00E+00">
                  <c:v>-2411.0300000000002</c:v>
                </c:pt>
                <c:pt idx="11316" formatCode="0.00E+00">
                  <c:v>-2420.9</c:v>
                </c:pt>
                <c:pt idx="11317" formatCode="0.00E+00">
                  <c:v>-2430.23</c:v>
                </c:pt>
                <c:pt idx="11318" formatCode="0.00E+00">
                  <c:v>-2439.02</c:v>
                </c:pt>
                <c:pt idx="11319" formatCode="0.00E+00">
                  <c:v>-2447.27</c:v>
                </c:pt>
                <c:pt idx="11320" formatCode="0.00E+00">
                  <c:v>-2454.98</c:v>
                </c:pt>
                <c:pt idx="11321" formatCode="0.00E+00">
                  <c:v>-2462.14</c:v>
                </c:pt>
                <c:pt idx="11322" formatCode="0.00E+00">
                  <c:v>-2468.7600000000002</c:v>
                </c:pt>
                <c:pt idx="11323" formatCode="0.00E+00">
                  <c:v>-2474.84</c:v>
                </c:pt>
                <c:pt idx="11324" formatCode="0.00E+00">
                  <c:v>-2480.36</c:v>
                </c:pt>
                <c:pt idx="11325" formatCode="0.00E+00">
                  <c:v>-2485.34</c:v>
                </c:pt>
                <c:pt idx="11326" formatCode="0.00E+00">
                  <c:v>-2489.77</c:v>
                </c:pt>
                <c:pt idx="11327" formatCode="0.00E+00">
                  <c:v>-2493.64</c:v>
                </c:pt>
                <c:pt idx="11328" formatCode="0.00E+00">
                  <c:v>-2496.96</c:v>
                </c:pt>
                <c:pt idx="11329" formatCode="0.00E+00">
                  <c:v>-2499.7399999999998</c:v>
                </c:pt>
                <c:pt idx="11330" formatCode="0.00E+00">
                  <c:v>-2501.9499999999998</c:v>
                </c:pt>
                <c:pt idx="11331" formatCode="0.00E+00">
                  <c:v>-2503.61</c:v>
                </c:pt>
                <c:pt idx="11332" formatCode="0.00E+00">
                  <c:v>-2504.7199999999998</c:v>
                </c:pt>
                <c:pt idx="11333" formatCode="0.00E+00">
                  <c:v>-2505.27</c:v>
                </c:pt>
                <c:pt idx="11334" formatCode="0.00E+00">
                  <c:v>-2505.27</c:v>
                </c:pt>
                <c:pt idx="11335" formatCode="0.00E+00">
                  <c:v>-2504.71</c:v>
                </c:pt>
                <c:pt idx="11336" formatCode="0.00E+00">
                  <c:v>-2503.6</c:v>
                </c:pt>
                <c:pt idx="11337" formatCode="0.00E+00">
                  <c:v>-2501.94</c:v>
                </c:pt>
                <c:pt idx="11338" formatCode="0.00E+00">
                  <c:v>-2499.71</c:v>
                </c:pt>
                <c:pt idx="11339" formatCode="0.00E+00">
                  <c:v>-2496.94</c:v>
                </c:pt>
                <c:pt idx="11340" formatCode="0.00E+00">
                  <c:v>-2493.61</c:v>
                </c:pt>
                <c:pt idx="11341" formatCode="0.00E+00">
                  <c:v>-2489.73</c:v>
                </c:pt>
                <c:pt idx="11342" formatCode="0.00E+00">
                  <c:v>-2485.29</c:v>
                </c:pt>
                <c:pt idx="11343" formatCode="0.00E+00">
                  <c:v>-2480.31</c:v>
                </c:pt>
                <c:pt idx="11344" formatCode="0.00E+00">
                  <c:v>-2474.77</c:v>
                </c:pt>
                <c:pt idx="11345" formatCode="0.00E+00">
                  <c:v>-2468.69</c:v>
                </c:pt>
                <c:pt idx="11346" formatCode="0.00E+00">
                  <c:v>-2462.06</c:v>
                </c:pt>
                <c:pt idx="11347" formatCode="0.00E+00">
                  <c:v>-2454.88</c:v>
                </c:pt>
                <c:pt idx="11348" formatCode="0.00E+00">
                  <c:v>-2447.16</c:v>
                </c:pt>
                <c:pt idx="11349" formatCode="0.00E+00">
                  <c:v>-2438.9</c:v>
                </c:pt>
                <c:pt idx="11350" formatCode="0.00E+00">
                  <c:v>-2430.1</c:v>
                </c:pt>
                <c:pt idx="11351" formatCode="0.00E+00">
                  <c:v>-2420.75</c:v>
                </c:pt>
                <c:pt idx="11352" formatCode="0.00E+00">
                  <c:v>-2410.87</c:v>
                </c:pt>
                <c:pt idx="11353" formatCode="0.00E+00">
                  <c:v>-2400.46</c:v>
                </c:pt>
                <c:pt idx="11354" formatCode="0.00E+00">
                  <c:v>-2389.5100000000002</c:v>
                </c:pt>
                <c:pt idx="11355" formatCode="0.00E+00">
                  <c:v>-2378.0300000000002</c:v>
                </c:pt>
                <c:pt idx="11356" formatCode="0.00E+00">
                  <c:v>-2366.0300000000002</c:v>
                </c:pt>
                <c:pt idx="11357" formatCode="0.00E+00">
                  <c:v>-2353.5</c:v>
                </c:pt>
                <c:pt idx="11358" formatCode="0.00E+00">
                  <c:v>-2340.44</c:v>
                </c:pt>
                <c:pt idx="11359" formatCode="0.00E+00">
                  <c:v>-2326.87</c:v>
                </c:pt>
                <c:pt idx="11360" formatCode="0.00E+00">
                  <c:v>-2312.7800000000002</c:v>
                </c:pt>
                <c:pt idx="11361" formatCode="0.00E+00">
                  <c:v>-2298.1799999999998</c:v>
                </c:pt>
                <c:pt idx="11362" formatCode="0.00E+00">
                  <c:v>-2283.0700000000002</c:v>
                </c:pt>
                <c:pt idx="11363" formatCode="0.00E+00">
                  <c:v>-2267.4499999999998</c:v>
                </c:pt>
                <c:pt idx="11364" formatCode="0.00E+00">
                  <c:v>-2251.33</c:v>
                </c:pt>
                <c:pt idx="11365" formatCode="0.00E+00">
                  <c:v>-2234.71</c:v>
                </c:pt>
                <c:pt idx="11366" formatCode="0.00E+00">
                  <c:v>-2217.59</c:v>
                </c:pt>
                <c:pt idx="11367" formatCode="0.00E+00">
                  <c:v>-2199.98</c:v>
                </c:pt>
                <c:pt idx="11368" formatCode="0.00E+00">
                  <c:v>-2181.88</c:v>
                </c:pt>
                <c:pt idx="11369" formatCode="0.00E+00">
                  <c:v>-2163.29</c:v>
                </c:pt>
                <c:pt idx="11370" formatCode="0.00E+00">
                  <c:v>-2144.23</c:v>
                </c:pt>
                <c:pt idx="11371" formatCode="0.00E+00">
                  <c:v>-2124.69</c:v>
                </c:pt>
                <c:pt idx="11372" formatCode="0.00E+00">
                  <c:v>-2104.6799999999998</c:v>
                </c:pt>
                <c:pt idx="11373" formatCode="0.00E+00">
                  <c:v>-2084.19</c:v>
                </c:pt>
                <c:pt idx="11374" formatCode="0.00E+00">
                  <c:v>-2063.25</c:v>
                </c:pt>
                <c:pt idx="11375" formatCode="0.00E+00">
                  <c:v>-2041.85</c:v>
                </c:pt>
                <c:pt idx="11376" formatCode="0.00E+00">
                  <c:v>-2019.99</c:v>
                </c:pt>
                <c:pt idx="11377" formatCode="0.00E+00">
                  <c:v>-1997.69</c:v>
                </c:pt>
                <c:pt idx="11378" formatCode="0.00E+00">
                  <c:v>-1974.94</c:v>
                </c:pt>
                <c:pt idx="11379" formatCode="0.00E+00">
                  <c:v>-1951.75</c:v>
                </c:pt>
                <c:pt idx="11380" formatCode="0.00E+00">
                  <c:v>-1928.13</c:v>
                </c:pt>
                <c:pt idx="11381" formatCode="0.00E+00">
                  <c:v>-1904.07</c:v>
                </c:pt>
                <c:pt idx="11382" formatCode="0.00E+00">
                  <c:v>-1879.6</c:v>
                </c:pt>
                <c:pt idx="11383" formatCode="0.00E+00">
                  <c:v>-1854.71</c:v>
                </c:pt>
                <c:pt idx="11384" formatCode="0.00E+00">
                  <c:v>-1829.4</c:v>
                </c:pt>
                <c:pt idx="11385" formatCode="0.00E+00">
                  <c:v>-1803.69</c:v>
                </c:pt>
                <c:pt idx="11386" formatCode="0.00E+00">
                  <c:v>-1777.57</c:v>
                </c:pt>
                <c:pt idx="11387" formatCode="0.00E+00">
                  <c:v>-1751.06</c:v>
                </c:pt>
                <c:pt idx="11388" formatCode="0.00E+00">
                  <c:v>-1724.16</c:v>
                </c:pt>
                <c:pt idx="11389" formatCode="0.00E+00">
                  <c:v>-1696.88</c:v>
                </c:pt>
                <c:pt idx="11390" formatCode="0.00E+00">
                  <c:v>-1669.22</c:v>
                </c:pt>
                <c:pt idx="11391" formatCode="0.00E+00">
                  <c:v>-1641.19</c:v>
                </c:pt>
                <c:pt idx="11392" formatCode="0.00E+00">
                  <c:v>-1612.79</c:v>
                </c:pt>
                <c:pt idx="11393" formatCode="0.00E+00">
                  <c:v>-1584.03</c:v>
                </c:pt>
                <c:pt idx="11394" formatCode="0.00E+00">
                  <c:v>-1554.92</c:v>
                </c:pt>
                <c:pt idx="11395" formatCode="0.00E+00">
                  <c:v>-1525.46</c:v>
                </c:pt>
                <c:pt idx="11396" formatCode="0.00E+00">
                  <c:v>-1495.66</c:v>
                </c:pt>
                <c:pt idx="11397" formatCode="0.00E+00">
                  <c:v>-1465.53</c:v>
                </c:pt>
                <c:pt idx="11398" formatCode="0.00E+00">
                  <c:v>-1435.07</c:v>
                </c:pt>
                <c:pt idx="11399" formatCode="0.00E+00">
                  <c:v>-1404.29</c:v>
                </c:pt>
                <c:pt idx="11400" formatCode="0.00E+00">
                  <c:v>-1373.2</c:v>
                </c:pt>
                <c:pt idx="11401" formatCode="0.00E+00">
                  <c:v>-1341.8</c:v>
                </c:pt>
                <c:pt idx="11402" formatCode="0.00E+00">
                  <c:v>-1310.0999999999999</c:v>
                </c:pt>
                <c:pt idx="11403" formatCode="0.00E+00">
                  <c:v>-1278.1099999999999</c:v>
                </c:pt>
                <c:pt idx="11404" formatCode="0.00E+00">
                  <c:v>-1245.8399999999999</c:v>
                </c:pt>
                <c:pt idx="11405" formatCode="0.00E+00">
                  <c:v>-1213.28</c:v>
                </c:pt>
                <c:pt idx="11406" formatCode="0.00E+00">
                  <c:v>-1180.46</c:v>
                </c:pt>
                <c:pt idx="11407" formatCode="0.00E+00">
                  <c:v>-1147.3699999999999</c:v>
                </c:pt>
                <c:pt idx="11408" formatCode="0.00E+00">
                  <c:v>-1114.02</c:v>
                </c:pt>
                <c:pt idx="11409" formatCode="0.00E+00">
                  <c:v>-1080.43</c:v>
                </c:pt>
                <c:pt idx="11410" formatCode="0.00E+00">
                  <c:v>-1046.5899999999999</c:v>
                </c:pt>
                <c:pt idx="11411" formatCode="0.00E+00">
                  <c:v>-1012.52</c:v>
                </c:pt>
                <c:pt idx="11412">
                  <c:v>-978.21799999999996</c:v>
                </c:pt>
                <c:pt idx="11413">
                  <c:v>-943.70100000000002</c:v>
                </c:pt>
                <c:pt idx="11414">
                  <c:v>-908.971</c:v>
                </c:pt>
                <c:pt idx="11415">
                  <c:v>-874.03800000000001</c:v>
                </c:pt>
                <c:pt idx="11416">
                  <c:v>-838.90800000000002</c:v>
                </c:pt>
                <c:pt idx="11417">
                  <c:v>-803.59</c:v>
                </c:pt>
                <c:pt idx="11418">
                  <c:v>-768.09199999999998</c:v>
                </c:pt>
                <c:pt idx="11419">
                  <c:v>-732.42</c:v>
                </c:pt>
                <c:pt idx="11420">
                  <c:v>-696.58399999999995</c:v>
                </c:pt>
                <c:pt idx="11421">
                  <c:v>-660.59</c:v>
                </c:pt>
                <c:pt idx="11422">
                  <c:v>-624.447</c:v>
                </c:pt>
                <c:pt idx="11423">
                  <c:v>-588.16399999999999</c:v>
                </c:pt>
                <c:pt idx="11424">
                  <c:v>-551.74699999999996</c:v>
                </c:pt>
                <c:pt idx="11425">
                  <c:v>-515.20600000000002</c:v>
                </c:pt>
                <c:pt idx="11426">
                  <c:v>-478.54700000000003</c:v>
                </c:pt>
                <c:pt idx="11427">
                  <c:v>-441.78</c:v>
                </c:pt>
                <c:pt idx="11428">
                  <c:v>-404.91199999999998</c:v>
                </c:pt>
                <c:pt idx="11429">
                  <c:v>-367.95100000000002</c:v>
                </c:pt>
                <c:pt idx="11430">
                  <c:v>-330.90600000000001</c:v>
                </c:pt>
                <c:pt idx="11431">
                  <c:v>-293.78500000000003</c:v>
                </c:pt>
                <c:pt idx="11432">
                  <c:v>-256.596</c:v>
                </c:pt>
                <c:pt idx="11433">
                  <c:v>-219.34700000000001</c:v>
                </c:pt>
                <c:pt idx="11434">
                  <c:v>-182.047</c:v>
                </c:pt>
                <c:pt idx="11435">
                  <c:v>-144.703</c:v>
                </c:pt>
                <c:pt idx="11436">
                  <c:v>-107.324</c:v>
                </c:pt>
                <c:pt idx="11437">
                  <c:v>-69.918899999999994</c:v>
                </c:pt>
                <c:pt idx="11438">
                  <c:v>-32.494799999999998</c:v>
                </c:pt>
                <c:pt idx="11439">
                  <c:v>4.9393900000000004</c:v>
                </c:pt>
                <c:pt idx="11440">
                  <c:v>42.375399999999999</c:v>
                </c:pt>
                <c:pt idx="11441">
                  <c:v>79.804699999999997</c:v>
                </c:pt>
                <c:pt idx="11442">
                  <c:v>117.21899999999999</c:v>
                </c:pt>
                <c:pt idx="11443">
                  <c:v>154.61099999999999</c:v>
                </c:pt>
                <c:pt idx="11444">
                  <c:v>191.971</c:v>
                </c:pt>
                <c:pt idx="11445">
                  <c:v>229.291</c:v>
                </c:pt>
                <c:pt idx="11446">
                  <c:v>266.56400000000002</c:v>
                </c:pt>
                <c:pt idx="11447">
                  <c:v>303.78100000000001</c:v>
                </c:pt>
                <c:pt idx="11448">
                  <c:v>340.93299999999999</c:v>
                </c:pt>
                <c:pt idx="11449">
                  <c:v>378.012</c:v>
                </c:pt>
                <c:pt idx="11450">
                  <c:v>415.01100000000002</c:v>
                </c:pt>
                <c:pt idx="11451">
                  <c:v>451.92099999999999</c:v>
                </c:pt>
                <c:pt idx="11452">
                  <c:v>488.73399999999998</c:v>
                </c:pt>
                <c:pt idx="11453">
                  <c:v>525.44200000000001</c:v>
                </c:pt>
                <c:pt idx="11454">
                  <c:v>562.03599999999994</c:v>
                </c:pt>
                <c:pt idx="11455">
                  <c:v>598.50900000000001</c:v>
                </c:pt>
                <c:pt idx="11456">
                  <c:v>634.85199999999998</c:v>
                </c:pt>
                <c:pt idx="11457">
                  <c:v>671.05700000000002</c:v>
                </c:pt>
                <c:pt idx="11458">
                  <c:v>707.11699999999996</c:v>
                </c:pt>
                <c:pt idx="11459">
                  <c:v>743.02300000000002</c:v>
                </c:pt>
                <c:pt idx="11460">
                  <c:v>778.76800000000003</c:v>
                </c:pt>
                <c:pt idx="11461">
                  <c:v>814.34299999999996</c:v>
                </c:pt>
                <c:pt idx="11462">
                  <c:v>849.74099999999999</c:v>
                </c:pt>
                <c:pt idx="11463">
                  <c:v>884.95399999999995</c:v>
                </c:pt>
                <c:pt idx="11464">
                  <c:v>919.97400000000005</c:v>
                </c:pt>
                <c:pt idx="11465">
                  <c:v>954.79300000000001</c:v>
                </c:pt>
                <c:pt idx="11466">
                  <c:v>989.40300000000002</c:v>
                </c:pt>
                <c:pt idx="11467" formatCode="0.00E+00">
                  <c:v>1023.8</c:v>
                </c:pt>
                <c:pt idx="11468" formatCode="0.00E+00">
                  <c:v>1057.97</c:v>
                </c:pt>
                <c:pt idx="11469" formatCode="0.00E+00">
                  <c:v>1091.9100000000001</c:v>
                </c:pt>
                <c:pt idx="11470" formatCode="0.00E+00">
                  <c:v>1125.5999999999999</c:v>
                </c:pt>
                <c:pt idx="11471" formatCode="0.00E+00">
                  <c:v>1159.06</c:v>
                </c:pt>
                <c:pt idx="11472" formatCode="0.00E+00">
                  <c:v>1192.26</c:v>
                </c:pt>
                <c:pt idx="11473" formatCode="0.00E+00">
                  <c:v>1225.19</c:v>
                </c:pt>
                <c:pt idx="11474" formatCode="0.00E+00">
                  <c:v>1257.8599999999999</c:v>
                </c:pt>
                <c:pt idx="11475" formatCode="0.00E+00">
                  <c:v>1290.26</c:v>
                </c:pt>
                <c:pt idx="11476" formatCode="0.00E+00">
                  <c:v>1322.37</c:v>
                </c:pt>
                <c:pt idx="11477" formatCode="0.00E+00">
                  <c:v>1354.19</c:v>
                </c:pt>
                <c:pt idx="11478" formatCode="0.00E+00">
                  <c:v>1385.71</c:v>
                </c:pt>
                <c:pt idx="11479" formatCode="0.00E+00">
                  <c:v>1416.93</c:v>
                </c:pt>
                <c:pt idx="11480" formatCode="0.00E+00">
                  <c:v>1447.84</c:v>
                </c:pt>
                <c:pt idx="11481" formatCode="0.00E+00">
                  <c:v>1478.43</c:v>
                </c:pt>
                <c:pt idx="11482" formatCode="0.00E+00">
                  <c:v>1508.69</c:v>
                </c:pt>
                <c:pt idx="11483" formatCode="0.00E+00">
                  <c:v>1538.63</c:v>
                </c:pt>
                <c:pt idx="11484" formatCode="0.00E+00">
                  <c:v>1568.22</c:v>
                </c:pt>
                <c:pt idx="11485" formatCode="0.00E+00">
                  <c:v>1597.47</c:v>
                </c:pt>
                <c:pt idx="11486" formatCode="0.00E+00">
                  <c:v>1626.37</c:v>
                </c:pt>
                <c:pt idx="11487" formatCode="0.00E+00">
                  <c:v>1654.91</c:v>
                </c:pt>
                <c:pt idx="11488" formatCode="0.00E+00">
                  <c:v>1683.09</c:v>
                </c:pt>
                <c:pt idx="11489" formatCode="0.00E+00">
                  <c:v>1710.9</c:v>
                </c:pt>
                <c:pt idx="11490" formatCode="0.00E+00">
                  <c:v>1738.33</c:v>
                </c:pt>
                <c:pt idx="11491" formatCode="0.00E+00">
                  <c:v>1765.38</c:v>
                </c:pt>
                <c:pt idx="11492" formatCode="0.00E+00">
                  <c:v>1792.04</c:v>
                </c:pt>
                <c:pt idx="11493" formatCode="0.00E+00">
                  <c:v>1818.3</c:v>
                </c:pt>
                <c:pt idx="11494" formatCode="0.00E+00">
                  <c:v>1844.17</c:v>
                </c:pt>
                <c:pt idx="11495" formatCode="0.00E+00">
                  <c:v>1869.63</c:v>
                </c:pt>
                <c:pt idx="11496" formatCode="0.00E+00">
                  <c:v>1894.68</c:v>
                </c:pt>
                <c:pt idx="11497" formatCode="0.00E+00">
                  <c:v>1919.31</c:v>
                </c:pt>
                <c:pt idx="11498" formatCode="0.00E+00">
                  <c:v>1943.52</c:v>
                </c:pt>
                <c:pt idx="11499" formatCode="0.00E+00">
                  <c:v>1967.29</c:v>
                </c:pt>
                <c:pt idx="11500" formatCode="0.00E+00">
                  <c:v>1990.64</c:v>
                </c:pt>
                <c:pt idx="11501" formatCode="0.00E+00">
                  <c:v>2013.55</c:v>
                </c:pt>
                <c:pt idx="11502" formatCode="0.00E+00">
                  <c:v>2036.01</c:v>
                </c:pt>
                <c:pt idx="11503" formatCode="0.00E+00">
                  <c:v>2058.02</c:v>
                </c:pt>
                <c:pt idx="11504" formatCode="0.00E+00">
                  <c:v>2079.58</c:v>
                </c:pt>
                <c:pt idx="11505" formatCode="0.00E+00">
                  <c:v>2100.69</c:v>
                </c:pt>
                <c:pt idx="11506" formatCode="0.00E+00">
                  <c:v>2121.33</c:v>
                </c:pt>
                <c:pt idx="11507" formatCode="0.00E+00">
                  <c:v>2141.5</c:v>
                </c:pt>
                <c:pt idx="11508" formatCode="0.00E+00">
                  <c:v>2161.1999999999998</c:v>
                </c:pt>
                <c:pt idx="11509" formatCode="0.00E+00">
                  <c:v>2180.42</c:v>
                </c:pt>
                <c:pt idx="11510" formatCode="0.00E+00">
                  <c:v>2199.16</c:v>
                </c:pt>
                <c:pt idx="11511" formatCode="0.00E+00">
                  <c:v>2217.41</c:v>
                </c:pt>
                <c:pt idx="11512" formatCode="0.00E+00">
                  <c:v>2235.1799999999998</c:v>
                </c:pt>
                <c:pt idx="11513" formatCode="0.00E+00">
                  <c:v>2252.46</c:v>
                </c:pt>
                <c:pt idx="11514" formatCode="0.00E+00">
                  <c:v>2269.23</c:v>
                </c:pt>
                <c:pt idx="11515" formatCode="0.00E+00">
                  <c:v>2285.5100000000002</c:v>
                </c:pt>
                <c:pt idx="11516" formatCode="0.00E+00">
                  <c:v>2301.2800000000002</c:v>
                </c:pt>
                <c:pt idx="11517" formatCode="0.00E+00">
                  <c:v>2316.54</c:v>
                </c:pt>
                <c:pt idx="11518" formatCode="0.00E+00">
                  <c:v>2331.29</c:v>
                </c:pt>
                <c:pt idx="11519" formatCode="0.00E+00">
                  <c:v>2345.5300000000002</c:v>
                </c:pt>
                <c:pt idx="11520" formatCode="0.00E+00">
                  <c:v>2359.25</c:v>
                </c:pt>
                <c:pt idx="11521" formatCode="0.00E+00">
                  <c:v>2372.4499999999998</c:v>
                </c:pt>
                <c:pt idx="11522" formatCode="0.00E+00">
                  <c:v>2385.12</c:v>
                </c:pt>
                <c:pt idx="11523" formatCode="0.00E+00">
                  <c:v>2397.27</c:v>
                </c:pt>
                <c:pt idx="11524" formatCode="0.00E+00">
                  <c:v>2408.89</c:v>
                </c:pt>
                <c:pt idx="11525" formatCode="0.00E+00">
                  <c:v>2419.9699999999998</c:v>
                </c:pt>
                <c:pt idx="11526" formatCode="0.00E+00">
                  <c:v>2430.52</c:v>
                </c:pt>
                <c:pt idx="11527" formatCode="0.00E+00">
                  <c:v>2440.54</c:v>
                </c:pt>
                <c:pt idx="11528" formatCode="0.00E+00">
                  <c:v>2450.0100000000002</c:v>
                </c:pt>
                <c:pt idx="11529" formatCode="0.00E+00">
                  <c:v>2458.9499999999998</c:v>
                </c:pt>
                <c:pt idx="11530" formatCode="0.00E+00">
                  <c:v>2467.34</c:v>
                </c:pt>
                <c:pt idx="11531" formatCode="0.00E+00">
                  <c:v>2475.1799999999998</c:v>
                </c:pt>
                <c:pt idx="11532" formatCode="0.00E+00">
                  <c:v>2482.48</c:v>
                </c:pt>
                <c:pt idx="11533" formatCode="0.00E+00">
                  <c:v>2489.23</c:v>
                </c:pt>
                <c:pt idx="11534" formatCode="0.00E+00">
                  <c:v>2495.4299999999998</c:v>
                </c:pt>
                <c:pt idx="11535" formatCode="0.00E+00">
                  <c:v>2501.0700000000002</c:v>
                </c:pt>
                <c:pt idx="11536" formatCode="0.00E+00">
                  <c:v>2506.17</c:v>
                </c:pt>
                <c:pt idx="11537" formatCode="0.00E+00">
                  <c:v>2510.71</c:v>
                </c:pt>
                <c:pt idx="11538" formatCode="0.00E+00">
                  <c:v>2514.69</c:v>
                </c:pt>
                <c:pt idx="11539" formatCode="0.00E+00">
                  <c:v>2518.12</c:v>
                </c:pt>
                <c:pt idx="11540" formatCode="0.00E+00">
                  <c:v>2520.9899999999998</c:v>
                </c:pt>
                <c:pt idx="11541" formatCode="0.00E+00">
                  <c:v>2523.3000000000002</c:v>
                </c:pt>
                <c:pt idx="11542" formatCode="0.00E+00">
                  <c:v>2525.06</c:v>
                </c:pt>
                <c:pt idx="11543" formatCode="0.00E+00">
                  <c:v>2526.25</c:v>
                </c:pt>
                <c:pt idx="11544" formatCode="0.00E+00">
                  <c:v>2526.89</c:v>
                </c:pt>
                <c:pt idx="11545" formatCode="0.00E+00">
                  <c:v>2526.9699999999998</c:v>
                </c:pt>
                <c:pt idx="11546" formatCode="0.00E+00">
                  <c:v>2526.4899999999998</c:v>
                </c:pt>
                <c:pt idx="11547" formatCode="0.00E+00">
                  <c:v>2525.4499999999998</c:v>
                </c:pt>
                <c:pt idx="11548" formatCode="0.00E+00">
                  <c:v>2523.85</c:v>
                </c:pt>
                <c:pt idx="11549" formatCode="0.00E+00">
                  <c:v>2521.69</c:v>
                </c:pt>
                <c:pt idx="11550" formatCode="0.00E+00">
                  <c:v>2518.98</c:v>
                </c:pt>
                <c:pt idx="11551" formatCode="0.00E+00">
                  <c:v>2515.6999999999998</c:v>
                </c:pt>
                <c:pt idx="11552" formatCode="0.00E+00">
                  <c:v>2511.87</c:v>
                </c:pt>
                <c:pt idx="11553" formatCode="0.00E+00">
                  <c:v>2507.48</c:v>
                </c:pt>
                <c:pt idx="11554" formatCode="0.00E+00">
                  <c:v>2502.54</c:v>
                </c:pt>
                <c:pt idx="11555" formatCode="0.00E+00">
                  <c:v>2497.0500000000002</c:v>
                </c:pt>
                <c:pt idx="11556" formatCode="0.00E+00">
                  <c:v>2491</c:v>
                </c:pt>
                <c:pt idx="11557" formatCode="0.00E+00">
                  <c:v>2484.4</c:v>
                </c:pt>
                <c:pt idx="11558" formatCode="0.00E+00">
                  <c:v>2477.2399999999998</c:v>
                </c:pt>
                <c:pt idx="11559" formatCode="0.00E+00">
                  <c:v>2469.54</c:v>
                </c:pt>
                <c:pt idx="11560" formatCode="0.00E+00">
                  <c:v>2461.3000000000002</c:v>
                </c:pt>
                <c:pt idx="11561" formatCode="0.00E+00">
                  <c:v>2452.5100000000002</c:v>
                </c:pt>
                <c:pt idx="11562" formatCode="0.00E+00">
                  <c:v>2443.17</c:v>
                </c:pt>
                <c:pt idx="11563" formatCode="0.00E+00">
                  <c:v>2433.29</c:v>
                </c:pt>
                <c:pt idx="11564" formatCode="0.00E+00">
                  <c:v>2422.87</c:v>
                </c:pt>
                <c:pt idx="11565" formatCode="0.00E+00">
                  <c:v>2411.92</c:v>
                </c:pt>
                <c:pt idx="11566" formatCode="0.00E+00">
                  <c:v>2400.4299999999998</c:v>
                </c:pt>
                <c:pt idx="11567" formatCode="0.00E+00">
                  <c:v>2388.41</c:v>
                </c:pt>
                <c:pt idx="11568" formatCode="0.00E+00">
                  <c:v>2375.86</c:v>
                </c:pt>
                <c:pt idx="11569" formatCode="0.00E+00">
                  <c:v>2362.79</c:v>
                </c:pt>
                <c:pt idx="11570" formatCode="0.00E+00">
                  <c:v>2349.1799999999998</c:v>
                </c:pt>
                <c:pt idx="11571" formatCode="0.00E+00">
                  <c:v>2335.06</c:v>
                </c:pt>
                <c:pt idx="11572" formatCode="0.00E+00">
                  <c:v>2320.42</c:v>
                </c:pt>
                <c:pt idx="11573" formatCode="0.00E+00">
                  <c:v>2305.27</c:v>
                </c:pt>
                <c:pt idx="11574" formatCode="0.00E+00">
                  <c:v>2289.6</c:v>
                </c:pt>
                <c:pt idx="11575" formatCode="0.00E+00">
                  <c:v>2273.4299999999998</c:v>
                </c:pt>
                <c:pt idx="11576" formatCode="0.00E+00">
                  <c:v>2256.75</c:v>
                </c:pt>
                <c:pt idx="11577" formatCode="0.00E+00">
                  <c:v>2239.5700000000002</c:v>
                </c:pt>
                <c:pt idx="11578" formatCode="0.00E+00">
                  <c:v>2221.89</c:v>
                </c:pt>
                <c:pt idx="11579" formatCode="0.00E+00">
                  <c:v>2203.7199999999998</c:v>
                </c:pt>
                <c:pt idx="11580" formatCode="0.00E+00">
                  <c:v>2185.06</c:v>
                </c:pt>
                <c:pt idx="11581" formatCode="0.00E+00">
                  <c:v>2165.92</c:v>
                </c:pt>
                <c:pt idx="11582" formatCode="0.00E+00">
                  <c:v>2146.3000000000002</c:v>
                </c:pt>
                <c:pt idx="11583" formatCode="0.00E+00">
                  <c:v>2126.19</c:v>
                </c:pt>
                <c:pt idx="11584" formatCode="0.00E+00">
                  <c:v>2105.62</c:v>
                </c:pt>
                <c:pt idx="11585" formatCode="0.00E+00">
                  <c:v>2084.58</c:v>
                </c:pt>
                <c:pt idx="11586" formatCode="0.00E+00">
                  <c:v>2063.0700000000002</c:v>
                </c:pt>
                <c:pt idx="11587" formatCode="0.00E+00">
                  <c:v>2041.11</c:v>
                </c:pt>
                <c:pt idx="11588" formatCode="0.00E+00">
                  <c:v>2018.69</c:v>
                </c:pt>
                <c:pt idx="11589" formatCode="0.00E+00">
                  <c:v>1995.83</c:v>
                </c:pt>
                <c:pt idx="11590" formatCode="0.00E+00">
                  <c:v>1972.52</c:v>
                </c:pt>
                <c:pt idx="11591" formatCode="0.00E+00">
                  <c:v>1948.77</c:v>
                </c:pt>
                <c:pt idx="11592" formatCode="0.00E+00">
                  <c:v>1924.59</c:v>
                </c:pt>
                <c:pt idx="11593" formatCode="0.00E+00">
                  <c:v>1899.98</c:v>
                </c:pt>
                <c:pt idx="11594" formatCode="0.00E+00">
                  <c:v>1874.95</c:v>
                </c:pt>
                <c:pt idx="11595" formatCode="0.00E+00">
                  <c:v>1849.5</c:v>
                </c:pt>
                <c:pt idx="11596" formatCode="0.00E+00">
                  <c:v>1823.64</c:v>
                </c:pt>
                <c:pt idx="11597" formatCode="0.00E+00">
                  <c:v>1797.38</c:v>
                </c:pt>
                <c:pt idx="11598" formatCode="0.00E+00">
                  <c:v>1770.71</c:v>
                </c:pt>
                <c:pt idx="11599" formatCode="0.00E+00">
                  <c:v>1743.65</c:v>
                </c:pt>
                <c:pt idx="11600" formatCode="0.00E+00">
                  <c:v>1716.2</c:v>
                </c:pt>
                <c:pt idx="11601" formatCode="0.00E+00">
                  <c:v>1688.37</c:v>
                </c:pt>
                <c:pt idx="11602" formatCode="0.00E+00">
                  <c:v>1660.17</c:v>
                </c:pt>
                <c:pt idx="11603" formatCode="0.00E+00">
                  <c:v>1631.59</c:v>
                </c:pt>
                <c:pt idx="11604" formatCode="0.00E+00">
                  <c:v>1602.65</c:v>
                </c:pt>
                <c:pt idx="11605" formatCode="0.00E+00">
                  <c:v>1573.35</c:v>
                </c:pt>
                <c:pt idx="11606" formatCode="0.00E+00">
                  <c:v>1543.71</c:v>
                </c:pt>
                <c:pt idx="11607" formatCode="0.00E+00">
                  <c:v>1513.71</c:v>
                </c:pt>
                <c:pt idx="11608" formatCode="0.00E+00">
                  <c:v>1483.39</c:v>
                </c:pt>
                <c:pt idx="11609" formatCode="0.00E+00">
                  <c:v>1452.73</c:v>
                </c:pt>
                <c:pt idx="11610" formatCode="0.00E+00">
                  <c:v>1421.74</c:v>
                </c:pt>
                <c:pt idx="11611" formatCode="0.00E+00">
                  <c:v>1390.44</c:v>
                </c:pt>
                <c:pt idx="11612" formatCode="0.00E+00">
                  <c:v>1358.83</c:v>
                </c:pt>
                <c:pt idx="11613" formatCode="0.00E+00">
                  <c:v>1326.91</c:v>
                </c:pt>
                <c:pt idx="11614" formatCode="0.00E+00">
                  <c:v>1294.7</c:v>
                </c:pt>
                <c:pt idx="11615" formatCode="0.00E+00">
                  <c:v>1262.2</c:v>
                </c:pt>
                <c:pt idx="11616" formatCode="0.00E+00">
                  <c:v>1229.4100000000001</c:v>
                </c:pt>
                <c:pt idx="11617" formatCode="0.00E+00">
                  <c:v>1196.3499999999999</c:v>
                </c:pt>
                <c:pt idx="11618" formatCode="0.00E+00">
                  <c:v>1163.03</c:v>
                </c:pt>
                <c:pt idx="11619" formatCode="0.00E+00">
                  <c:v>1129.44</c:v>
                </c:pt>
                <c:pt idx="11620" formatCode="0.00E+00">
                  <c:v>1095.5999999999999</c:v>
                </c:pt>
                <c:pt idx="11621" formatCode="0.00E+00">
                  <c:v>1061.51</c:v>
                </c:pt>
                <c:pt idx="11622" formatCode="0.00E+00">
                  <c:v>1027.19</c:v>
                </c:pt>
                <c:pt idx="11623">
                  <c:v>992.63400000000001</c:v>
                </c:pt>
                <c:pt idx="11624">
                  <c:v>957.85799999999995</c:v>
                </c:pt>
                <c:pt idx="11625">
                  <c:v>922.86599999999999</c:v>
                </c:pt>
                <c:pt idx="11626">
                  <c:v>887.66600000000005</c:v>
                </c:pt>
                <c:pt idx="11627">
                  <c:v>852.26700000000005</c:v>
                </c:pt>
                <c:pt idx="11628">
                  <c:v>816.67600000000004</c:v>
                </c:pt>
                <c:pt idx="11629">
                  <c:v>780.90099999999995</c:v>
                </c:pt>
                <c:pt idx="11630">
                  <c:v>744.95</c:v>
                </c:pt>
                <c:pt idx="11631">
                  <c:v>708.83100000000002</c:v>
                </c:pt>
                <c:pt idx="11632">
                  <c:v>672.55200000000002</c:v>
                </c:pt>
                <c:pt idx="11633">
                  <c:v>636.12</c:v>
                </c:pt>
                <c:pt idx="11634">
                  <c:v>599.54499999999996</c:v>
                </c:pt>
                <c:pt idx="11635">
                  <c:v>562.83299999999997</c:v>
                </c:pt>
                <c:pt idx="11636">
                  <c:v>525.99300000000005</c:v>
                </c:pt>
                <c:pt idx="11637">
                  <c:v>489.03399999999999</c:v>
                </c:pt>
                <c:pt idx="11638">
                  <c:v>451.96300000000002</c:v>
                </c:pt>
                <c:pt idx="11639">
                  <c:v>414.78800000000001</c:v>
                </c:pt>
                <c:pt idx="11640">
                  <c:v>377.51799999999997</c:v>
                </c:pt>
                <c:pt idx="11641">
                  <c:v>340.16199999999998</c:v>
                </c:pt>
                <c:pt idx="11642">
                  <c:v>302.726</c:v>
                </c:pt>
                <c:pt idx="11643">
                  <c:v>265.22000000000003</c:v>
                </c:pt>
                <c:pt idx="11644">
                  <c:v>227.65299999999999</c:v>
                </c:pt>
                <c:pt idx="11645">
                  <c:v>190.03</c:v>
                </c:pt>
                <c:pt idx="11646">
                  <c:v>152.363</c:v>
                </c:pt>
                <c:pt idx="11647">
                  <c:v>114.658</c:v>
                </c:pt>
                <c:pt idx="11648">
                  <c:v>76.923599999999993</c:v>
                </c:pt>
                <c:pt idx="11649">
                  <c:v>39.168799999999997</c:v>
                </c:pt>
                <c:pt idx="11650">
                  <c:v>1.4018200000000001</c:v>
                </c:pt>
                <c:pt idx="11651">
                  <c:v>-36.369100000000003</c:v>
                </c:pt>
                <c:pt idx="11652">
                  <c:v>-74.135599999999997</c:v>
                </c:pt>
                <c:pt idx="11653">
                  <c:v>-111.889</c:v>
                </c:pt>
                <c:pt idx="11654">
                  <c:v>-149.62100000000001</c:v>
                </c:pt>
                <c:pt idx="11655">
                  <c:v>-187.32400000000001</c:v>
                </c:pt>
                <c:pt idx="11656">
                  <c:v>-224.988</c:v>
                </c:pt>
                <c:pt idx="11657">
                  <c:v>-262.60700000000003</c:v>
                </c:pt>
                <c:pt idx="11658">
                  <c:v>-300.17099999999999</c:v>
                </c:pt>
                <c:pt idx="11659">
                  <c:v>-337.673</c:v>
                </c:pt>
                <c:pt idx="11660">
                  <c:v>-375.10300000000001</c:v>
                </c:pt>
                <c:pt idx="11661">
                  <c:v>-412.45400000000001</c:v>
                </c:pt>
                <c:pt idx="11662">
                  <c:v>-449.71600000000001</c:v>
                </c:pt>
                <c:pt idx="11663">
                  <c:v>-486.88299999999998</c:v>
                </c:pt>
                <c:pt idx="11664">
                  <c:v>-523.947</c:v>
                </c:pt>
                <c:pt idx="11665">
                  <c:v>-560.89800000000002</c:v>
                </c:pt>
                <c:pt idx="11666">
                  <c:v>-597.72799999999995</c:v>
                </c:pt>
                <c:pt idx="11667">
                  <c:v>-634.42999999999995</c:v>
                </c:pt>
                <c:pt idx="11668">
                  <c:v>-670.995</c:v>
                </c:pt>
                <c:pt idx="11669">
                  <c:v>-707.41600000000005</c:v>
                </c:pt>
                <c:pt idx="11670">
                  <c:v>-743.68299999999999</c:v>
                </c:pt>
                <c:pt idx="11671">
                  <c:v>-779.78899999999999</c:v>
                </c:pt>
                <c:pt idx="11672">
                  <c:v>-815.72699999999998</c:v>
                </c:pt>
                <c:pt idx="11673">
                  <c:v>-851.48699999999997</c:v>
                </c:pt>
                <c:pt idx="11674">
                  <c:v>-887.06299999999999</c:v>
                </c:pt>
                <c:pt idx="11675">
                  <c:v>-922.447</c:v>
                </c:pt>
                <c:pt idx="11676">
                  <c:v>-957.63</c:v>
                </c:pt>
                <c:pt idx="11677">
                  <c:v>-992.60400000000004</c:v>
                </c:pt>
                <c:pt idx="11678" formatCode="0.00E+00">
                  <c:v>-1027.3599999999999</c:v>
                </c:pt>
                <c:pt idx="11679" formatCode="0.00E+00">
                  <c:v>-1061.9000000000001</c:v>
                </c:pt>
                <c:pt idx="11680" formatCode="0.00E+00">
                  <c:v>-1096.2</c:v>
                </c:pt>
                <c:pt idx="11681" formatCode="0.00E+00">
                  <c:v>-1130.26</c:v>
                </c:pt>
                <c:pt idx="11682" formatCode="0.00E+00">
                  <c:v>-1164.08</c:v>
                </c:pt>
                <c:pt idx="11683" formatCode="0.00E+00">
                  <c:v>-1197.6400000000001</c:v>
                </c:pt>
                <c:pt idx="11684" formatCode="0.00E+00">
                  <c:v>-1230.95</c:v>
                </c:pt>
                <c:pt idx="11685" formatCode="0.00E+00">
                  <c:v>-1263.98</c:v>
                </c:pt>
                <c:pt idx="11686" formatCode="0.00E+00">
                  <c:v>-1296.73</c:v>
                </c:pt>
                <c:pt idx="11687" formatCode="0.00E+00">
                  <c:v>-1329.21</c:v>
                </c:pt>
                <c:pt idx="11688" formatCode="0.00E+00">
                  <c:v>-1361.39</c:v>
                </c:pt>
                <c:pt idx="11689" formatCode="0.00E+00">
                  <c:v>-1393.28</c:v>
                </c:pt>
                <c:pt idx="11690" formatCode="0.00E+00">
                  <c:v>-1424.85</c:v>
                </c:pt>
                <c:pt idx="11691" formatCode="0.00E+00">
                  <c:v>-1456.12</c:v>
                </c:pt>
                <c:pt idx="11692" formatCode="0.00E+00">
                  <c:v>-1487.07</c:v>
                </c:pt>
                <c:pt idx="11693" formatCode="0.00E+00">
                  <c:v>-1517.69</c:v>
                </c:pt>
                <c:pt idx="11694" formatCode="0.00E+00">
                  <c:v>-1547.98</c:v>
                </c:pt>
                <c:pt idx="11695" formatCode="0.00E+00">
                  <c:v>-1577.93</c:v>
                </c:pt>
                <c:pt idx="11696" formatCode="0.00E+00">
                  <c:v>-1607.54</c:v>
                </c:pt>
                <c:pt idx="11697" formatCode="0.00E+00">
                  <c:v>-1636.79</c:v>
                </c:pt>
                <c:pt idx="11698" formatCode="0.00E+00">
                  <c:v>-1665.69</c:v>
                </c:pt>
                <c:pt idx="11699" formatCode="0.00E+00">
                  <c:v>-1694.21</c:v>
                </c:pt>
                <c:pt idx="11700" formatCode="0.00E+00">
                  <c:v>-1722.37</c:v>
                </c:pt>
                <c:pt idx="11701" formatCode="0.00E+00">
                  <c:v>-1750.15</c:v>
                </c:pt>
                <c:pt idx="11702" formatCode="0.00E+00">
                  <c:v>-1777.54</c:v>
                </c:pt>
                <c:pt idx="11703" formatCode="0.00E+00">
                  <c:v>-1804.54</c:v>
                </c:pt>
                <c:pt idx="11704" formatCode="0.00E+00">
                  <c:v>-1831.15</c:v>
                </c:pt>
                <c:pt idx="11705" formatCode="0.00E+00">
                  <c:v>-1857.36</c:v>
                </c:pt>
                <c:pt idx="11706" formatCode="0.00E+00">
                  <c:v>-1883.16</c:v>
                </c:pt>
                <c:pt idx="11707" formatCode="0.00E+00">
                  <c:v>-1908.54</c:v>
                </c:pt>
                <c:pt idx="11708" formatCode="0.00E+00">
                  <c:v>-1933.5</c:v>
                </c:pt>
                <c:pt idx="11709" formatCode="0.00E+00">
                  <c:v>-1958.04</c:v>
                </c:pt>
                <c:pt idx="11710" formatCode="0.00E+00">
                  <c:v>-1982.15</c:v>
                </c:pt>
                <c:pt idx="11711" formatCode="0.00E+00">
                  <c:v>-2005.82</c:v>
                </c:pt>
                <c:pt idx="11712" formatCode="0.00E+00">
                  <c:v>-2029.06</c:v>
                </c:pt>
                <c:pt idx="11713" formatCode="0.00E+00">
                  <c:v>-2051.84</c:v>
                </c:pt>
                <c:pt idx="11714" formatCode="0.00E+00">
                  <c:v>-2074.17</c:v>
                </c:pt>
                <c:pt idx="11715" formatCode="0.00E+00">
                  <c:v>-2096.0500000000002</c:v>
                </c:pt>
                <c:pt idx="11716" formatCode="0.00E+00">
                  <c:v>-2117.4699999999998</c:v>
                </c:pt>
                <c:pt idx="11717" formatCode="0.00E+00">
                  <c:v>-2138.42</c:v>
                </c:pt>
                <c:pt idx="11718" formatCode="0.00E+00">
                  <c:v>-2158.9</c:v>
                </c:pt>
                <c:pt idx="11719" formatCode="0.00E+00">
                  <c:v>-2178.9</c:v>
                </c:pt>
                <c:pt idx="11720" formatCode="0.00E+00">
                  <c:v>-2198.4299999999998</c:v>
                </c:pt>
                <c:pt idx="11721" formatCode="0.00E+00">
                  <c:v>-2217.4699999999998</c:v>
                </c:pt>
                <c:pt idx="11722" formatCode="0.00E+00">
                  <c:v>-2236.02</c:v>
                </c:pt>
                <c:pt idx="11723" formatCode="0.00E+00">
                  <c:v>-2254.08</c:v>
                </c:pt>
                <c:pt idx="11724" formatCode="0.00E+00">
                  <c:v>-2271.64</c:v>
                </c:pt>
                <c:pt idx="11725" formatCode="0.00E+00">
                  <c:v>-2288.71</c:v>
                </c:pt>
                <c:pt idx="11726" formatCode="0.00E+00">
                  <c:v>-2305.27</c:v>
                </c:pt>
                <c:pt idx="11727" formatCode="0.00E+00">
                  <c:v>-2321.3200000000002</c:v>
                </c:pt>
                <c:pt idx="11728" formatCode="0.00E+00">
                  <c:v>-2336.86</c:v>
                </c:pt>
                <c:pt idx="11729" formatCode="0.00E+00">
                  <c:v>-2351.89</c:v>
                </c:pt>
                <c:pt idx="11730" formatCode="0.00E+00">
                  <c:v>-2366.39</c:v>
                </c:pt>
                <c:pt idx="11731" formatCode="0.00E+00">
                  <c:v>-2380.38</c:v>
                </c:pt>
                <c:pt idx="11732" formatCode="0.00E+00">
                  <c:v>-2393.84</c:v>
                </c:pt>
                <c:pt idx="11733" formatCode="0.00E+00">
                  <c:v>-2406.77</c:v>
                </c:pt>
                <c:pt idx="11734" formatCode="0.00E+00">
                  <c:v>-2419.17</c:v>
                </c:pt>
                <c:pt idx="11735" formatCode="0.00E+00">
                  <c:v>-2431.04</c:v>
                </c:pt>
                <c:pt idx="11736" formatCode="0.00E+00">
                  <c:v>-2442.37</c:v>
                </c:pt>
                <c:pt idx="11737" formatCode="0.00E+00">
                  <c:v>-2453.16</c:v>
                </c:pt>
                <c:pt idx="11738" formatCode="0.00E+00">
                  <c:v>-2463.41</c:v>
                </c:pt>
                <c:pt idx="11739" formatCode="0.00E+00">
                  <c:v>-2473.12</c:v>
                </c:pt>
                <c:pt idx="11740" formatCode="0.00E+00">
                  <c:v>-2482.29</c:v>
                </c:pt>
                <c:pt idx="11741" formatCode="0.00E+00">
                  <c:v>-2490.9</c:v>
                </c:pt>
                <c:pt idx="11742" formatCode="0.00E+00">
                  <c:v>-2498.9699999999998</c:v>
                </c:pt>
                <c:pt idx="11743" formatCode="0.00E+00">
                  <c:v>-2506.48</c:v>
                </c:pt>
                <c:pt idx="11744" formatCode="0.00E+00">
                  <c:v>-2513.44</c:v>
                </c:pt>
                <c:pt idx="11745" formatCode="0.00E+00">
                  <c:v>-2519.85</c:v>
                </c:pt>
                <c:pt idx="11746" formatCode="0.00E+00">
                  <c:v>-2525.6999999999998</c:v>
                </c:pt>
                <c:pt idx="11747" formatCode="0.00E+00">
                  <c:v>-2530.9899999999998</c:v>
                </c:pt>
                <c:pt idx="11748" formatCode="0.00E+00">
                  <c:v>-2535.7199999999998</c:v>
                </c:pt>
                <c:pt idx="11749" formatCode="0.00E+00">
                  <c:v>-2539.89</c:v>
                </c:pt>
                <c:pt idx="11750" formatCode="0.00E+00">
                  <c:v>-2543.5100000000002</c:v>
                </c:pt>
                <c:pt idx="11751" formatCode="0.00E+00">
                  <c:v>-2546.56</c:v>
                </c:pt>
                <c:pt idx="11752" formatCode="0.00E+00">
                  <c:v>-2549.04</c:v>
                </c:pt>
                <c:pt idx="11753" formatCode="0.00E+00">
                  <c:v>-2550.9699999999998</c:v>
                </c:pt>
                <c:pt idx="11754" formatCode="0.00E+00">
                  <c:v>-2552.33</c:v>
                </c:pt>
                <c:pt idx="11755" formatCode="0.00E+00">
                  <c:v>-2553.12</c:v>
                </c:pt>
                <c:pt idx="11756" formatCode="0.00E+00">
                  <c:v>-2553.36</c:v>
                </c:pt>
                <c:pt idx="11757" formatCode="0.00E+00">
                  <c:v>-2553.0300000000002</c:v>
                </c:pt>
                <c:pt idx="11758" formatCode="0.00E+00">
                  <c:v>-2552.13</c:v>
                </c:pt>
                <c:pt idx="11759" formatCode="0.00E+00">
                  <c:v>-2550.67</c:v>
                </c:pt>
                <c:pt idx="11760" formatCode="0.00E+00">
                  <c:v>-2548.65</c:v>
                </c:pt>
                <c:pt idx="11761" formatCode="0.00E+00">
                  <c:v>-2546.06</c:v>
                </c:pt>
                <c:pt idx="11762" formatCode="0.00E+00">
                  <c:v>-2542.91</c:v>
                </c:pt>
                <c:pt idx="11763" formatCode="0.00E+00">
                  <c:v>-2539.19</c:v>
                </c:pt>
                <c:pt idx="11764" formatCode="0.00E+00">
                  <c:v>-2534.92</c:v>
                </c:pt>
                <c:pt idx="11765" formatCode="0.00E+00">
                  <c:v>-2530.09</c:v>
                </c:pt>
                <c:pt idx="11766" formatCode="0.00E+00">
                  <c:v>-2524.69</c:v>
                </c:pt>
                <c:pt idx="11767" formatCode="0.00E+00">
                  <c:v>-2518.7399999999998</c:v>
                </c:pt>
                <c:pt idx="11768" formatCode="0.00E+00">
                  <c:v>-2512.23</c:v>
                </c:pt>
                <c:pt idx="11769" formatCode="0.00E+00">
                  <c:v>-2505.16</c:v>
                </c:pt>
                <c:pt idx="11770" formatCode="0.00E+00">
                  <c:v>-2497.54</c:v>
                </c:pt>
                <c:pt idx="11771" formatCode="0.00E+00">
                  <c:v>-2489.37</c:v>
                </c:pt>
                <c:pt idx="11772" formatCode="0.00E+00">
                  <c:v>-2480.64</c:v>
                </c:pt>
                <c:pt idx="11773" formatCode="0.00E+00">
                  <c:v>-2471.37</c:v>
                </c:pt>
                <c:pt idx="11774" formatCode="0.00E+00">
                  <c:v>-2461.5500000000002</c:v>
                </c:pt>
                <c:pt idx="11775" formatCode="0.00E+00">
                  <c:v>-2451.19</c:v>
                </c:pt>
                <c:pt idx="11776" formatCode="0.00E+00">
                  <c:v>-2440.2800000000002</c:v>
                </c:pt>
                <c:pt idx="11777" formatCode="0.00E+00">
                  <c:v>-2428.83</c:v>
                </c:pt>
                <c:pt idx="11778" formatCode="0.00E+00">
                  <c:v>-2416.84</c:v>
                </c:pt>
                <c:pt idx="11779" formatCode="0.00E+00">
                  <c:v>-2404.3200000000002</c:v>
                </c:pt>
                <c:pt idx="11780" formatCode="0.00E+00">
                  <c:v>-2391.27</c:v>
                </c:pt>
                <c:pt idx="11781" formatCode="0.00E+00">
                  <c:v>-2377.6799999999998</c:v>
                </c:pt>
                <c:pt idx="11782" formatCode="0.00E+00">
                  <c:v>-2363.5700000000002</c:v>
                </c:pt>
                <c:pt idx="11783" formatCode="0.00E+00">
                  <c:v>-2348.94</c:v>
                </c:pt>
                <c:pt idx="11784" formatCode="0.00E+00">
                  <c:v>-2333.7800000000002</c:v>
                </c:pt>
                <c:pt idx="11785" formatCode="0.00E+00">
                  <c:v>-2318.11</c:v>
                </c:pt>
                <c:pt idx="11786" formatCode="0.00E+00">
                  <c:v>-2301.92</c:v>
                </c:pt>
                <c:pt idx="11787" formatCode="0.00E+00">
                  <c:v>-2285.23</c:v>
                </c:pt>
                <c:pt idx="11788" formatCode="0.00E+00">
                  <c:v>-2268.02</c:v>
                </c:pt>
                <c:pt idx="11789" formatCode="0.00E+00">
                  <c:v>-2250.3200000000002</c:v>
                </c:pt>
                <c:pt idx="11790" formatCode="0.00E+00">
                  <c:v>-2232.11</c:v>
                </c:pt>
                <c:pt idx="11791" formatCode="0.00E+00">
                  <c:v>-2213.41</c:v>
                </c:pt>
                <c:pt idx="11792" formatCode="0.00E+00">
                  <c:v>-2194.2199999999998</c:v>
                </c:pt>
                <c:pt idx="11793" formatCode="0.00E+00">
                  <c:v>-2174.54</c:v>
                </c:pt>
                <c:pt idx="11794" formatCode="0.00E+00">
                  <c:v>-2154.38</c:v>
                </c:pt>
                <c:pt idx="11795" formatCode="0.00E+00">
                  <c:v>-2133.7399999999998</c:v>
                </c:pt>
                <c:pt idx="11796" formatCode="0.00E+00">
                  <c:v>-2112.63</c:v>
                </c:pt>
                <c:pt idx="11797" formatCode="0.00E+00">
                  <c:v>-2091.0500000000002</c:v>
                </c:pt>
                <c:pt idx="11798" formatCode="0.00E+00">
                  <c:v>-2069</c:v>
                </c:pt>
                <c:pt idx="11799" formatCode="0.00E+00">
                  <c:v>-2046.49</c:v>
                </c:pt>
                <c:pt idx="11800" formatCode="0.00E+00">
                  <c:v>-2023.53</c:v>
                </c:pt>
                <c:pt idx="11801" formatCode="0.00E+00">
                  <c:v>-2000.12</c:v>
                </c:pt>
                <c:pt idx="11802" formatCode="0.00E+00">
                  <c:v>-1976.27</c:v>
                </c:pt>
                <c:pt idx="11803" formatCode="0.00E+00">
                  <c:v>-1951.98</c:v>
                </c:pt>
                <c:pt idx="11804" formatCode="0.00E+00">
                  <c:v>-1927.25</c:v>
                </c:pt>
                <c:pt idx="11805" formatCode="0.00E+00">
                  <c:v>-1902.09</c:v>
                </c:pt>
                <c:pt idx="11806" formatCode="0.00E+00">
                  <c:v>-1876.52</c:v>
                </c:pt>
                <c:pt idx="11807" formatCode="0.00E+00">
                  <c:v>-1850.52</c:v>
                </c:pt>
                <c:pt idx="11808" formatCode="0.00E+00">
                  <c:v>-1824.12</c:v>
                </c:pt>
                <c:pt idx="11809" formatCode="0.00E+00">
                  <c:v>-1797.3</c:v>
                </c:pt>
                <c:pt idx="11810" formatCode="0.00E+00">
                  <c:v>-1770.09</c:v>
                </c:pt>
                <c:pt idx="11811" formatCode="0.00E+00">
                  <c:v>-1742.48</c:v>
                </c:pt>
                <c:pt idx="11812" formatCode="0.00E+00">
                  <c:v>-1714.49</c:v>
                </c:pt>
                <c:pt idx="11813" formatCode="0.00E+00">
                  <c:v>-1686.11</c:v>
                </c:pt>
                <c:pt idx="11814" formatCode="0.00E+00">
                  <c:v>-1657.36</c:v>
                </c:pt>
                <c:pt idx="11815" formatCode="0.00E+00">
                  <c:v>-1628.24</c:v>
                </c:pt>
                <c:pt idx="11816" formatCode="0.00E+00">
                  <c:v>-1598.75</c:v>
                </c:pt>
                <c:pt idx="11817" formatCode="0.00E+00">
                  <c:v>-1568.91</c:v>
                </c:pt>
                <c:pt idx="11818" formatCode="0.00E+00">
                  <c:v>-1538.72</c:v>
                </c:pt>
                <c:pt idx="11819" formatCode="0.00E+00">
                  <c:v>-1508.19</c:v>
                </c:pt>
                <c:pt idx="11820" formatCode="0.00E+00">
                  <c:v>-1477.32</c:v>
                </c:pt>
                <c:pt idx="11821" formatCode="0.00E+00">
                  <c:v>-1446.12</c:v>
                </c:pt>
                <c:pt idx="11822" formatCode="0.00E+00">
                  <c:v>-1414.6</c:v>
                </c:pt>
                <c:pt idx="11823" formatCode="0.00E+00">
                  <c:v>-1382.76</c:v>
                </c:pt>
                <c:pt idx="11824" formatCode="0.00E+00">
                  <c:v>-1350.61</c:v>
                </c:pt>
                <c:pt idx="11825" formatCode="0.00E+00">
                  <c:v>-1318.17</c:v>
                </c:pt>
                <c:pt idx="11826" formatCode="0.00E+00">
                  <c:v>-1285.42</c:v>
                </c:pt>
                <c:pt idx="11827" formatCode="0.00E+00">
                  <c:v>-1252.3900000000001</c:v>
                </c:pt>
                <c:pt idx="11828" formatCode="0.00E+00">
                  <c:v>-1219.08</c:v>
                </c:pt>
                <c:pt idx="11829" formatCode="0.00E+00">
                  <c:v>-1185.5</c:v>
                </c:pt>
                <c:pt idx="11830" formatCode="0.00E+00">
                  <c:v>-1151.6500000000001</c:v>
                </c:pt>
                <c:pt idx="11831" formatCode="0.00E+00">
                  <c:v>-1117.54</c:v>
                </c:pt>
                <c:pt idx="11832" formatCode="0.00E+00">
                  <c:v>-1083.18</c:v>
                </c:pt>
                <c:pt idx="11833" formatCode="0.00E+00">
                  <c:v>-1048.58</c:v>
                </c:pt>
                <c:pt idx="11834" formatCode="0.00E+00">
                  <c:v>-1013.75</c:v>
                </c:pt>
                <c:pt idx="11835">
                  <c:v>-978.68399999999997</c:v>
                </c:pt>
                <c:pt idx="11836">
                  <c:v>-943.4</c:v>
                </c:pt>
                <c:pt idx="11837">
                  <c:v>-907.90499999999997</c:v>
                </c:pt>
                <c:pt idx="11838">
                  <c:v>-872.20500000000004</c:v>
                </c:pt>
                <c:pt idx="11839">
                  <c:v>-836.30899999999997</c:v>
                </c:pt>
                <c:pt idx="11840">
                  <c:v>-800.22299999999996</c:v>
                </c:pt>
                <c:pt idx="11841">
                  <c:v>-763.95799999999997</c:v>
                </c:pt>
                <c:pt idx="11842">
                  <c:v>-727.51900000000001</c:v>
                </c:pt>
                <c:pt idx="11843">
                  <c:v>-690.91600000000005</c:v>
                </c:pt>
                <c:pt idx="11844">
                  <c:v>-654.15599999999995</c:v>
                </c:pt>
                <c:pt idx="11845">
                  <c:v>-617.24800000000005</c:v>
                </c:pt>
                <c:pt idx="11846">
                  <c:v>-580.20000000000005</c:v>
                </c:pt>
                <c:pt idx="11847">
                  <c:v>-543.02</c:v>
                </c:pt>
                <c:pt idx="11848">
                  <c:v>-505.71499999999997</c:v>
                </c:pt>
                <c:pt idx="11849">
                  <c:v>-468.29500000000002</c:v>
                </c:pt>
                <c:pt idx="11850">
                  <c:v>-430.767</c:v>
                </c:pt>
                <c:pt idx="11851">
                  <c:v>-393.14100000000002</c:v>
                </c:pt>
                <c:pt idx="11852">
                  <c:v>-355.423</c:v>
                </c:pt>
                <c:pt idx="11853">
                  <c:v>-317.62299999999999</c:v>
                </c:pt>
                <c:pt idx="11854">
                  <c:v>-279.74900000000002</c:v>
                </c:pt>
                <c:pt idx="11855">
                  <c:v>-241.809</c:v>
                </c:pt>
                <c:pt idx="11856">
                  <c:v>-203.81100000000001</c:v>
                </c:pt>
                <c:pt idx="11857">
                  <c:v>-165.76499999999999</c:v>
                </c:pt>
                <c:pt idx="11858">
                  <c:v>-127.67700000000001</c:v>
                </c:pt>
                <c:pt idx="11859">
                  <c:v>-89.557500000000005</c:v>
                </c:pt>
                <c:pt idx="11860">
                  <c:v>-51.413699999999999</c:v>
                </c:pt>
                <c:pt idx="11861">
                  <c:v>-13.254300000000001</c:v>
                </c:pt>
                <c:pt idx="11862">
                  <c:v>24.911999999999999</c:v>
                </c:pt>
                <c:pt idx="11863">
                  <c:v>63.077100000000002</c:v>
                </c:pt>
                <c:pt idx="11864">
                  <c:v>101.232</c:v>
                </c:pt>
                <c:pt idx="11865">
                  <c:v>139.369</c:v>
                </c:pt>
                <c:pt idx="11866">
                  <c:v>177.47900000000001</c:v>
                </c:pt>
                <c:pt idx="11867">
                  <c:v>215.554</c:v>
                </c:pt>
                <c:pt idx="11868">
                  <c:v>253.58500000000001</c:v>
                </c:pt>
                <c:pt idx="11869">
                  <c:v>291.56400000000002</c:v>
                </c:pt>
                <c:pt idx="11870">
                  <c:v>329.483</c:v>
                </c:pt>
                <c:pt idx="11871">
                  <c:v>367.334</c:v>
                </c:pt>
                <c:pt idx="11872">
                  <c:v>405.10700000000003</c:v>
                </c:pt>
                <c:pt idx="11873">
                  <c:v>442.79500000000002</c:v>
                </c:pt>
                <c:pt idx="11874">
                  <c:v>480.38900000000001</c:v>
                </c:pt>
                <c:pt idx="11875">
                  <c:v>517.88199999999995</c:v>
                </c:pt>
                <c:pt idx="11876">
                  <c:v>555.26400000000001</c:v>
                </c:pt>
                <c:pt idx="11877">
                  <c:v>592.52700000000004</c:v>
                </c:pt>
                <c:pt idx="11878">
                  <c:v>629.66300000000001</c:v>
                </c:pt>
                <c:pt idx="11879">
                  <c:v>666.66499999999996</c:v>
                </c:pt>
                <c:pt idx="11880">
                  <c:v>703.524</c:v>
                </c:pt>
                <c:pt idx="11881">
                  <c:v>740.23099999999999</c:v>
                </c:pt>
                <c:pt idx="11882">
                  <c:v>776.779</c:v>
                </c:pt>
                <c:pt idx="11883">
                  <c:v>813.15899999999999</c:v>
                </c:pt>
                <c:pt idx="11884">
                  <c:v>849.36300000000006</c:v>
                </c:pt>
                <c:pt idx="11885">
                  <c:v>885.38400000000001</c:v>
                </c:pt>
                <c:pt idx="11886">
                  <c:v>921.21299999999997</c:v>
                </c:pt>
                <c:pt idx="11887">
                  <c:v>956.84400000000005</c:v>
                </c:pt>
                <c:pt idx="11888">
                  <c:v>992.26700000000005</c:v>
                </c:pt>
                <c:pt idx="11889" formatCode="0.00E+00">
                  <c:v>1027.47</c:v>
                </c:pt>
                <c:pt idx="11890" formatCode="0.00E+00">
                  <c:v>1062.46</c:v>
                </c:pt>
                <c:pt idx="11891" formatCode="0.00E+00">
                  <c:v>1097.21</c:v>
                </c:pt>
                <c:pt idx="11892" formatCode="0.00E+00">
                  <c:v>1131.73</c:v>
                </c:pt>
                <c:pt idx="11893" formatCode="0.00E+00">
                  <c:v>1165.99</c:v>
                </c:pt>
                <c:pt idx="11894" formatCode="0.00E+00">
                  <c:v>1200.01</c:v>
                </c:pt>
                <c:pt idx="11895" formatCode="0.00E+00">
                  <c:v>1233.76</c:v>
                </c:pt>
                <c:pt idx="11896" formatCode="0.00E+00">
                  <c:v>1267.25</c:v>
                </c:pt>
                <c:pt idx="11897" formatCode="0.00E+00">
                  <c:v>1300.46</c:v>
                </c:pt>
                <c:pt idx="11898" formatCode="0.00E+00">
                  <c:v>1333.38</c:v>
                </c:pt>
                <c:pt idx="11899" formatCode="0.00E+00">
                  <c:v>1366.02</c:v>
                </c:pt>
                <c:pt idx="11900" formatCode="0.00E+00">
                  <c:v>1398.35</c:v>
                </c:pt>
                <c:pt idx="11901" formatCode="0.00E+00">
                  <c:v>1430.39</c:v>
                </c:pt>
                <c:pt idx="11902" formatCode="0.00E+00">
                  <c:v>1462.11</c:v>
                </c:pt>
                <c:pt idx="11903" formatCode="0.00E+00">
                  <c:v>1493.51</c:v>
                </c:pt>
                <c:pt idx="11904" formatCode="0.00E+00">
                  <c:v>1524.58</c:v>
                </c:pt>
                <c:pt idx="11905" formatCode="0.00E+00">
                  <c:v>1555.32</c:v>
                </c:pt>
                <c:pt idx="11906" formatCode="0.00E+00">
                  <c:v>1585.72</c:v>
                </c:pt>
                <c:pt idx="11907" formatCode="0.00E+00">
                  <c:v>1615.77</c:v>
                </c:pt>
                <c:pt idx="11908" formatCode="0.00E+00">
                  <c:v>1645.47</c:v>
                </c:pt>
                <c:pt idx="11909" formatCode="0.00E+00">
                  <c:v>1674.81</c:v>
                </c:pt>
                <c:pt idx="11910" formatCode="0.00E+00">
                  <c:v>1703.79</c:v>
                </c:pt>
                <c:pt idx="11911" formatCode="0.00E+00">
                  <c:v>1732.39</c:v>
                </c:pt>
                <c:pt idx="11912" formatCode="0.00E+00">
                  <c:v>1760.61</c:v>
                </c:pt>
                <c:pt idx="11913" formatCode="0.00E+00">
                  <c:v>1788.44</c:v>
                </c:pt>
                <c:pt idx="11914" formatCode="0.00E+00">
                  <c:v>1815.88</c:v>
                </c:pt>
                <c:pt idx="11915" formatCode="0.00E+00">
                  <c:v>1842.93</c:v>
                </c:pt>
                <c:pt idx="11916" formatCode="0.00E+00">
                  <c:v>1869.57</c:v>
                </c:pt>
                <c:pt idx="11917" formatCode="0.00E+00">
                  <c:v>1895.8</c:v>
                </c:pt>
                <c:pt idx="11918" formatCode="0.00E+00">
                  <c:v>1921.62</c:v>
                </c:pt>
                <c:pt idx="11919" formatCode="0.00E+00">
                  <c:v>1947.01</c:v>
                </c:pt>
                <c:pt idx="11920" formatCode="0.00E+00">
                  <c:v>1971.98</c:v>
                </c:pt>
                <c:pt idx="11921" formatCode="0.00E+00">
                  <c:v>1996.52</c:v>
                </c:pt>
                <c:pt idx="11922" formatCode="0.00E+00">
                  <c:v>2020.61</c:v>
                </c:pt>
                <c:pt idx="11923" formatCode="0.00E+00">
                  <c:v>2044.27</c:v>
                </c:pt>
                <c:pt idx="11924" formatCode="0.00E+00">
                  <c:v>2067.4699999999998</c:v>
                </c:pt>
                <c:pt idx="11925" formatCode="0.00E+00">
                  <c:v>2090.2199999999998</c:v>
                </c:pt>
                <c:pt idx="11926" formatCode="0.00E+00">
                  <c:v>2112.52</c:v>
                </c:pt>
                <c:pt idx="11927" formatCode="0.00E+00">
                  <c:v>2134.35</c:v>
                </c:pt>
                <c:pt idx="11928" formatCode="0.00E+00">
                  <c:v>2155.6999999999998</c:v>
                </c:pt>
                <c:pt idx="11929" formatCode="0.00E+00">
                  <c:v>2176.59</c:v>
                </c:pt>
                <c:pt idx="11930" formatCode="0.00E+00">
                  <c:v>2197</c:v>
                </c:pt>
                <c:pt idx="11931" formatCode="0.00E+00">
                  <c:v>2216.92</c:v>
                </c:pt>
                <c:pt idx="11932" formatCode="0.00E+00">
                  <c:v>2236.36</c:v>
                </c:pt>
                <c:pt idx="11933" formatCode="0.00E+00">
                  <c:v>2255.31</c:v>
                </c:pt>
                <c:pt idx="11934" formatCode="0.00E+00">
                  <c:v>2273.7600000000002</c:v>
                </c:pt>
                <c:pt idx="11935" formatCode="0.00E+00">
                  <c:v>2291.71</c:v>
                </c:pt>
                <c:pt idx="11936" formatCode="0.00E+00">
                  <c:v>2309.15</c:v>
                </c:pt>
                <c:pt idx="11937" formatCode="0.00E+00">
                  <c:v>2326.09</c:v>
                </c:pt>
                <c:pt idx="11938" formatCode="0.00E+00">
                  <c:v>2342.52</c:v>
                </c:pt>
                <c:pt idx="11939" formatCode="0.00E+00">
                  <c:v>2358.4299999999998</c:v>
                </c:pt>
                <c:pt idx="11940" formatCode="0.00E+00">
                  <c:v>2373.8200000000002</c:v>
                </c:pt>
                <c:pt idx="11941" formatCode="0.00E+00">
                  <c:v>2388.69</c:v>
                </c:pt>
                <c:pt idx="11942" formatCode="0.00E+00">
                  <c:v>2403.04</c:v>
                </c:pt>
                <c:pt idx="11943" formatCode="0.00E+00">
                  <c:v>2416.85</c:v>
                </c:pt>
                <c:pt idx="11944" formatCode="0.00E+00">
                  <c:v>2430.14</c:v>
                </c:pt>
                <c:pt idx="11945" formatCode="0.00E+00">
                  <c:v>2442.89</c:v>
                </c:pt>
                <c:pt idx="11946" formatCode="0.00E+00">
                  <c:v>2455.1</c:v>
                </c:pt>
                <c:pt idx="11947" formatCode="0.00E+00">
                  <c:v>2466.77</c:v>
                </c:pt>
                <c:pt idx="11948" formatCode="0.00E+00">
                  <c:v>2477.9</c:v>
                </c:pt>
                <c:pt idx="11949" formatCode="0.00E+00">
                  <c:v>2488.48</c:v>
                </c:pt>
                <c:pt idx="11950" formatCode="0.00E+00">
                  <c:v>2498.5100000000002</c:v>
                </c:pt>
                <c:pt idx="11951" formatCode="0.00E+00">
                  <c:v>2508</c:v>
                </c:pt>
                <c:pt idx="11952" formatCode="0.00E+00">
                  <c:v>2516.9299999999998</c:v>
                </c:pt>
                <c:pt idx="11953" formatCode="0.00E+00">
                  <c:v>2525.3000000000002</c:v>
                </c:pt>
                <c:pt idx="11954" formatCode="0.00E+00">
                  <c:v>2533.12</c:v>
                </c:pt>
                <c:pt idx="11955" formatCode="0.00E+00">
                  <c:v>2540.38</c:v>
                </c:pt>
                <c:pt idx="11956" formatCode="0.00E+00">
                  <c:v>2547.09</c:v>
                </c:pt>
                <c:pt idx="11957" formatCode="0.00E+00">
                  <c:v>2553.23</c:v>
                </c:pt>
                <c:pt idx="11958" formatCode="0.00E+00">
                  <c:v>2558.8000000000002</c:v>
                </c:pt>
                <c:pt idx="11959" formatCode="0.00E+00">
                  <c:v>2563.8200000000002</c:v>
                </c:pt>
                <c:pt idx="11960" formatCode="0.00E+00">
                  <c:v>2568.2600000000002</c:v>
                </c:pt>
                <c:pt idx="11961" formatCode="0.00E+00">
                  <c:v>2572.14</c:v>
                </c:pt>
                <c:pt idx="11962" formatCode="0.00E+00">
                  <c:v>2575.4499999999998</c:v>
                </c:pt>
                <c:pt idx="11963" formatCode="0.00E+00">
                  <c:v>2578.1999999999998</c:v>
                </c:pt>
                <c:pt idx="11964" formatCode="0.00E+00">
                  <c:v>2580.38</c:v>
                </c:pt>
                <c:pt idx="11965" formatCode="0.00E+00">
                  <c:v>2581.9899999999998</c:v>
                </c:pt>
                <c:pt idx="11966" formatCode="0.00E+00">
                  <c:v>2583.02</c:v>
                </c:pt>
                <c:pt idx="11967" formatCode="0.00E+00">
                  <c:v>2583.4899999999998</c:v>
                </c:pt>
                <c:pt idx="11968" formatCode="0.00E+00">
                  <c:v>2583.39</c:v>
                </c:pt>
                <c:pt idx="11969" formatCode="0.00E+00">
                  <c:v>2582.7199999999998</c:v>
                </c:pt>
                <c:pt idx="11970" formatCode="0.00E+00">
                  <c:v>2581.4699999999998</c:v>
                </c:pt>
                <c:pt idx="11971" formatCode="0.00E+00">
                  <c:v>2579.66</c:v>
                </c:pt>
                <c:pt idx="11972" formatCode="0.00E+00">
                  <c:v>2577.2800000000002</c:v>
                </c:pt>
                <c:pt idx="11973" formatCode="0.00E+00">
                  <c:v>2574.33</c:v>
                </c:pt>
                <c:pt idx="11974" formatCode="0.00E+00">
                  <c:v>2570.81</c:v>
                </c:pt>
                <c:pt idx="11975" formatCode="0.00E+00">
                  <c:v>2566.7199999999998</c:v>
                </c:pt>
                <c:pt idx="11976" formatCode="0.00E+00">
                  <c:v>2562.0700000000002</c:v>
                </c:pt>
                <c:pt idx="11977" formatCode="0.00E+00">
                  <c:v>2556.85</c:v>
                </c:pt>
                <c:pt idx="11978" formatCode="0.00E+00">
                  <c:v>2551.06</c:v>
                </c:pt>
                <c:pt idx="11979" formatCode="0.00E+00">
                  <c:v>2544.71</c:v>
                </c:pt>
                <c:pt idx="11980" formatCode="0.00E+00">
                  <c:v>2537.8000000000002</c:v>
                </c:pt>
                <c:pt idx="11981" formatCode="0.00E+00">
                  <c:v>2530.33</c:v>
                </c:pt>
                <c:pt idx="11982" formatCode="0.00E+00">
                  <c:v>2522.3000000000002</c:v>
                </c:pt>
                <c:pt idx="11983" formatCode="0.00E+00">
                  <c:v>2513.71</c:v>
                </c:pt>
                <c:pt idx="11984" formatCode="0.00E+00">
                  <c:v>2504.5700000000002</c:v>
                </c:pt>
                <c:pt idx="11985" formatCode="0.00E+00">
                  <c:v>2494.87</c:v>
                </c:pt>
                <c:pt idx="11986" formatCode="0.00E+00">
                  <c:v>2484.62</c:v>
                </c:pt>
                <c:pt idx="11987" formatCode="0.00E+00">
                  <c:v>2473.8200000000002</c:v>
                </c:pt>
                <c:pt idx="11988" formatCode="0.00E+00">
                  <c:v>2462.4699999999998</c:v>
                </c:pt>
                <c:pt idx="11989" formatCode="0.00E+00">
                  <c:v>2450.58</c:v>
                </c:pt>
                <c:pt idx="11990" formatCode="0.00E+00">
                  <c:v>2438.14</c:v>
                </c:pt>
                <c:pt idx="11991" formatCode="0.00E+00">
                  <c:v>2425.17</c:v>
                </c:pt>
                <c:pt idx="11992" formatCode="0.00E+00">
                  <c:v>2411.66</c:v>
                </c:pt>
                <c:pt idx="11993" formatCode="0.00E+00">
                  <c:v>2397.62</c:v>
                </c:pt>
                <c:pt idx="11994" formatCode="0.00E+00">
                  <c:v>2383.04</c:v>
                </c:pt>
                <c:pt idx="11995" formatCode="0.00E+00">
                  <c:v>2367.94</c:v>
                </c:pt>
                <c:pt idx="11996" formatCode="0.00E+00">
                  <c:v>2352.3200000000002</c:v>
                </c:pt>
                <c:pt idx="11997" formatCode="0.00E+00">
                  <c:v>2336.17</c:v>
                </c:pt>
                <c:pt idx="11998" formatCode="0.00E+00">
                  <c:v>2319.5</c:v>
                </c:pt>
                <c:pt idx="11999" formatCode="0.00E+00">
                  <c:v>2302.33</c:v>
                </c:pt>
                <c:pt idx="12000" formatCode="0.00E+00">
                  <c:v>2284.64</c:v>
                </c:pt>
                <c:pt idx="12001" formatCode="0.00E+00">
                  <c:v>2266.44</c:v>
                </c:pt>
                <c:pt idx="12002" formatCode="0.00E+00">
                  <c:v>2247.75</c:v>
                </c:pt>
                <c:pt idx="12003" formatCode="0.00E+00">
                  <c:v>2228.5500000000002</c:v>
                </c:pt>
                <c:pt idx="12004" formatCode="0.00E+00">
                  <c:v>2208.86</c:v>
                </c:pt>
                <c:pt idx="12005" formatCode="0.00E+00">
                  <c:v>2188.6799999999998</c:v>
                </c:pt>
                <c:pt idx="12006" formatCode="0.00E+00">
                  <c:v>2168.02</c:v>
                </c:pt>
                <c:pt idx="12007" formatCode="0.00E+00">
                  <c:v>2146.87</c:v>
                </c:pt>
                <c:pt idx="12008" formatCode="0.00E+00">
                  <c:v>2125.25</c:v>
                </c:pt>
                <c:pt idx="12009" formatCode="0.00E+00">
                  <c:v>2103.16</c:v>
                </c:pt>
                <c:pt idx="12010" formatCode="0.00E+00">
                  <c:v>2080.6</c:v>
                </c:pt>
                <c:pt idx="12011" formatCode="0.00E+00">
                  <c:v>2057.58</c:v>
                </c:pt>
                <c:pt idx="12012" formatCode="0.00E+00">
                  <c:v>2034.1</c:v>
                </c:pt>
                <c:pt idx="12013" formatCode="0.00E+00">
                  <c:v>2010.18</c:v>
                </c:pt>
                <c:pt idx="12014" formatCode="0.00E+00">
                  <c:v>1985.8</c:v>
                </c:pt>
                <c:pt idx="12015" formatCode="0.00E+00">
                  <c:v>1960.99</c:v>
                </c:pt>
                <c:pt idx="12016" formatCode="0.00E+00">
                  <c:v>1935.73</c:v>
                </c:pt>
                <c:pt idx="12017" formatCode="0.00E+00">
                  <c:v>1910.05</c:v>
                </c:pt>
                <c:pt idx="12018" formatCode="0.00E+00">
                  <c:v>1883.95</c:v>
                </c:pt>
                <c:pt idx="12019" formatCode="0.00E+00">
                  <c:v>1857.42</c:v>
                </c:pt>
                <c:pt idx="12020" formatCode="0.00E+00">
                  <c:v>1830.48</c:v>
                </c:pt>
                <c:pt idx="12021" formatCode="0.00E+00">
                  <c:v>1803.14</c:v>
                </c:pt>
                <c:pt idx="12022" formatCode="0.00E+00">
                  <c:v>1775.39</c:v>
                </c:pt>
                <c:pt idx="12023" formatCode="0.00E+00">
                  <c:v>1747.25</c:v>
                </c:pt>
                <c:pt idx="12024" formatCode="0.00E+00">
                  <c:v>1718.72</c:v>
                </c:pt>
                <c:pt idx="12025" formatCode="0.00E+00">
                  <c:v>1689.81</c:v>
                </c:pt>
                <c:pt idx="12026" formatCode="0.00E+00">
                  <c:v>1660.53</c:v>
                </c:pt>
                <c:pt idx="12027" formatCode="0.00E+00">
                  <c:v>1630.87</c:v>
                </c:pt>
                <c:pt idx="12028" formatCode="0.00E+00">
                  <c:v>1600.85</c:v>
                </c:pt>
                <c:pt idx="12029" formatCode="0.00E+00">
                  <c:v>1570.47</c:v>
                </c:pt>
                <c:pt idx="12030" formatCode="0.00E+00">
                  <c:v>1539.74</c:v>
                </c:pt>
                <c:pt idx="12031" formatCode="0.00E+00">
                  <c:v>1508.67</c:v>
                </c:pt>
                <c:pt idx="12032" formatCode="0.00E+00">
                  <c:v>1477.27</c:v>
                </c:pt>
                <c:pt idx="12033" formatCode="0.00E+00">
                  <c:v>1445.53</c:v>
                </c:pt>
                <c:pt idx="12034" formatCode="0.00E+00">
                  <c:v>1413.47</c:v>
                </c:pt>
                <c:pt idx="12035" formatCode="0.00E+00">
                  <c:v>1381.09</c:v>
                </c:pt>
                <c:pt idx="12036" formatCode="0.00E+00">
                  <c:v>1348.41</c:v>
                </c:pt>
                <c:pt idx="12037" formatCode="0.00E+00">
                  <c:v>1315.43</c:v>
                </c:pt>
                <c:pt idx="12038" formatCode="0.00E+00">
                  <c:v>1282.1500000000001</c:v>
                </c:pt>
                <c:pt idx="12039" formatCode="0.00E+00">
                  <c:v>1248.58</c:v>
                </c:pt>
                <c:pt idx="12040" formatCode="0.00E+00">
                  <c:v>1214.74</c:v>
                </c:pt>
                <c:pt idx="12041" formatCode="0.00E+00">
                  <c:v>1180.6199999999999</c:v>
                </c:pt>
                <c:pt idx="12042" formatCode="0.00E+00">
                  <c:v>1146.24</c:v>
                </c:pt>
                <c:pt idx="12043" formatCode="0.00E+00">
                  <c:v>1111.5999999999999</c:v>
                </c:pt>
                <c:pt idx="12044" formatCode="0.00E+00">
                  <c:v>1076.71</c:v>
                </c:pt>
                <c:pt idx="12045" formatCode="0.00E+00">
                  <c:v>1041.5899999999999</c:v>
                </c:pt>
                <c:pt idx="12046" formatCode="0.00E+00">
                  <c:v>1006.22</c:v>
                </c:pt>
                <c:pt idx="12047">
                  <c:v>970.63300000000004</c:v>
                </c:pt>
                <c:pt idx="12048">
                  <c:v>934.82600000000002</c:v>
                </c:pt>
                <c:pt idx="12049">
                  <c:v>898.80899999999997</c:v>
                </c:pt>
                <c:pt idx="12050">
                  <c:v>862.58900000000006</c:v>
                </c:pt>
                <c:pt idx="12051">
                  <c:v>826.17499999999995</c:v>
                </c:pt>
                <c:pt idx="12052">
                  <c:v>789.57399999999996</c:v>
                </c:pt>
                <c:pt idx="12053">
                  <c:v>752.79499999999996</c:v>
                </c:pt>
                <c:pt idx="12054">
                  <c:v>715.84500000000003</c:v>
                </c:pt>
                <c:pt idx="12055">
                  <c:v>678.73299999999995</c:v>
                </c:pt>
                <c:pt idx="12056">
                  <c:v>641.46699999999998</c:v>
                </c:pt>
                <c:pt idx="12057">
                  <c:v>604.05499999999995</c:v>
                </c:pt>
                <c:pt idx="12058">
                  <c:v>566.505</c:v>
                </c:pt>
                <c:pt idx="12059">
                  <c:v>528.82600000000002</c:v>
                </c:pt>
                <c:pt idx="12060">
                  <c:v>491.02600000000001</c:v>
                </c:pt>
                <c:pt idx="12061">
                  <c:v>453.11399999999998</c:v>
                </c:pt>
                <c:pt idx="12062">
                  <c:v>415.09699999999998</c:v>
                </c:pt>
                <c:pt idx="12063">
                  <c:v>376.98399999999998</c:v>
                </c:pt>
                <c:pt idx="12064">
                  <c:v>338.78300000000002</c:v>
                </c:pt>
                <c:pt idx="12065">
                  <c:v>300.50299999999999</c:v>
                </c:pt>
                <c:pt idx="12066">
                  <c:v>262.15300000000002</c:v>
                </c:pt>
                <c:pt idx="12067">
                  <c:v>223.74</c:v>
                </c:pt>
                <c:pt idx="12068">
                  <c:v>185.274</c:v>
                </c:pt>
                <c:pt idx="12069">
                  <c:v>146.762</c:v>
                </c:pt>
                <c:pt idx="12070">
                  <c:v>108.21299999999999</c:v>
                </c:pt>
                <c:pt idx="12071">
                  <c:v>69.635900000000007</c:v>
                </c:pt>
                <c:pt idx="12072">
                  <c:v>31.038900000000002</c:v>
                </c:pt>
                <c:pt idx="12073">
                  <c:v>-7.5697599999999996</c:v>
                </c:pt>
                <c:pt idx="12074">
                  <c:v>-46.181199999999997</c:v>
                </c:pt>
                <c:pt idx="12075">
                  <c:v>-84.787099999999995</c:v>
                </c:pt>
                <c:pt idx="12076">
                  <c:v>-123.379</c:v>
                </c:pt>
                <c:pt idx="12077">
                  <c:v>-161.947</c:v>
                </c:pt>
                <c:pt idx="12078">
                  <c:v>-200.48500000000001</c:v>
                </c:pt>
                <c:pt idx="12079">
                  <c:v>-238.983</c:v>
                </c:pt>
                <c:pt idx="12080">
                  <c:v>-277.43200000000002</c:v>
                </c:pt>
                <c:pt idx="12081">
                  <c:v>-315.82499999999999</c:v>
                </c:pt>
                <c:pt idx="12082">
                  <c:v>-354.15300000000002</c:v>
                </c:pt>
                <c:pt idx="12083">
                  <c:v>-392.40699999999998</c:v>
                </c:pt>
                <c:pt idx="12084">
                  <c:v>-430.57900000000001</c:v>
                </c:pt>
                <c:pt idx="12085">
                  <c:v>-468.661</c:v>
                </c:pt>
                <c:pt idx="12086">
                  <c:v>-506.64299999999997</c:v>
                </c:pt>
                <c:pt idx="12087">
                  <c:v>-544.51900000000001</c:v>
                </c:pt>
                <c:pt idx="12088">
                  <c:v>-582.27800000000002</c:v>
                </c:pt>
                <c:pt idx="12089">
                  <c:v>-619.91399999999999</c:v>
                </c:pt>
                <c:pt idx="12090">
                  <c:v>-657.41800000000001</c:v>
                </c:pt>
                <c:pt idx="12091">
                  <c:v>-694.78</c:v>
                </c:pt>
                <c:pt idx="12092">
                  <c:v>-731.99400000000003</c:v>
                </c:pt>
                <c:pt idx="12093">
                  <c:v>-769.05200000000002</c:v>
                </c:pt>
                <c:pt idx="12094">
                  <c:v>-805.94399999999996</c:v>
                </c:pt>
                <c:pt idx="12095">
                  <c:v>-842.66200000000003</c:v>
                </c:pt>
                <c:pt idx="12096">
                  <c:v>-879.19899999999996</c:v>
                </c:pt>
                <c:pt idx="12097">
                  <c:v>-915.54700000000003</c:v>
                </c:pt>
                <c:pt idx="12098">
                  <c:v>-951.697</c:v>
                </c:pt>
                <c:pt idx="12099">
                  <c:v>-987.64200000000005</c:v>
                </c:pt>
                <c:pt idx="12100" formatCode="0.00E+00">
                  <c:v>-1023.37</c:v>
                </c:pt>
                <c:pt idx="12101" formatCode="0.00E+00">
                  <c:v>-1058.8800000000001</c:v>
                </c:pt>
                <c:pt idx="12102" formatCode="0.00E+00">
                  <c:v>-1094.1600000000001</c:v>
                </c:pt>
                <c:pt idx="12103" formatCode="0.00E+00">
                  <c:v>-1129.21</c:v>
                </c:pt>
                <c:pt idx="12104" formatCode="0.00E+00">
                  <c:v>-1164</c:v>
                </c:pt>
                <c:pt idx="12105" formatCode="0.00E+00">
                  <c:v>-1198.55</c:v>
                </c:pt>
                <c:pt idx="12106" formatCode="0.00E+00">
                  <c:v>-1232.83</c:v>
                </c:pt>
                <c:pt idx="12107" formatCode="0.00E+00">
                  <c:v>-1266.8499999999999</c:v>
                </c:pt>
                <c:pt idx="12108" formatCode="0.00E+00">
                  <c:v>-1300.5899999999999</c:v>
                </c:pt>
                <c:pt idx="12109" formatCode="0.00E+00">
                  <c:v>-1334.05</c:v>
                </c:pt>
                <c:pt idx="12110" formatCode="0.00E+00">
                  <c:v>-1367.22</c:v>
                </c:pt>
                <c:pt idx="12111" formatCode="0.00E+00">
                  <c:v>-1400.09</c:v>
                </c:pt>
                <c:pt idx="12112" formatCode="0.00E+00">
                  <c:v>-1432.66</c:v>
                </c:pt>
                <c:pt idx="12113" formatCode="0.00E+00">
                  <c:v>-1464.91</c:v>
                </c:pt>
                <c:pt idx="12114" formatCode="0.00E+00">
                  <c:v>-1496.85</c:v>
                </c:pt>
                <c:pt idx="12115" formatCode="0.00E+00">
                  <c:v>-1528.46</c:v>
                </c:pt>
                <c:pt idx="12116" formatCode="0.00E+00">
                  <c:v>-1559.73</c:v>
                </c:pt>
                <c:pt idx="12117" formatCode="0.00E+00">
                  <c:v>-1590.67</c:v>
                </c:pt>
                <c:pt idx="12118" formatCode="0.00E+00">
                  <c:v>-1621.26</c:v>
                </c:pt>
                <c:pt idx="12119" formatCode="0.00E+00">
                  <c:v>-1651.49</c:v>
                </c:pt>
                <c:pt idx="12120" formatCode="0.00E+00">
                  <c:v>-1681.37</c:v>
                </c:pt>
                <c:pt idx="12121" formatCode="0.00E+00">
                  <c:v>-1710.87</c:v>
                </c:pt>
                <c:pt idx="12122" formatCode="0.00E+00">
                  <c:v>-1740</c:v>
                </c:pt>
                <c:pt idx="12123" formatCode="0.00E+00">
                  <c:v>-1768.76</c:v>
                </c:pt>
                <c:pt idx="12124" formatCode="0.00E+00">
                  <c:v>-1797.12</c:v>
                </c:pt>
                <c:pt idx="12125" formatCode="0.00E+00">
                  <c:v>-1825.1</c:v>
                </c:pt>
                <c:pt idx="12126" formatCode="0.00E+00">
                  <c:v>-1852.67</c:v>
                </c:pt>
                <c:pt idx="12127" formatCode="0.00E+00">
                  <c:v>-1879.84</c:v>
                </c:pt>
                <c:pt idx="12128" formatCode="0.00E+00">
                  <c:v>-1906.6</c:v>
                </c:pt>
                <c:pt idx="12129" formatCode="0.00E+00">
                  <c:v>-1932.94</c:v>
                </c:pt>
                <c:pt idx="12130" formatCode="0.00E+00">
                  <c:v>-1958.86</c:v>
                </c:pt>
                <c:pt idx="12131" formatCode="0.00E+00">
                  <c:v>-1984.34</c:v>
                </c:pt>
                <c:pt idx="12132" formatCode="0.00E+00">
                  <c:v>-2009.4</c:v>
                </c:pt>
                <c:pt idx="12133" formatCode="0.00E+00">
                  <c:v>-2034.01</c:v>
                </c:pt>
                <c:pt idx="12134" formatCode="0.00E+00">
                  <c:v>-2058.1799999999998</c:v>
                </c:pt>
                <c:pt idx="12135" formatCode="0.00E+00">
                  <c:v>-2081.9</c:v>
                </c:pt>
                <c:pt idx="12136" formatCode="0.00E+00">
                  <c:v>-2105.16</c:v>
                </c:pt>
                <c:pt idx="12137" formatCode="0.00E+00">
                  <c:v>-2127.96</c:v>
                </c:pt>
                <c:pt idx="12138" formatCode="0.00E+00">
                  <c:v>-2150.29</c:v>
                </c:pt>
                <c:pt idx="12139" formatCode="0.00E+00">
                  <c:v>-2172.16</c:v>
                </c:pt>
                <c:pt idx="12140" formatCode="0.00E+00">
                  <c:v>-2193.54</c:v>
                </c:pt>
                <c:pt idx="12141" formatCode="0.00E+00">
                  <c:v>-2214.4499999999998</c:v>
                </c:pt>
                <c:pt idx="12142" formatCode="0.00E+00">
                  <c:v>-2234.87</c:v>
                </c:pt>
                <c:pt idx="12143" formatCode="0.00E+00">
                  <c:v>-2254.8000000000002</c:v>
                </c:pt>
                <c:pt idx="12144" formatCode="0.00E+00">
                  <c:v>-2274.23</c:v>
                </c:pt>
                <c:pt idx="12145" formatCode="0.00E+00">
                  <c:v>-2293.16</c:v>
                </c:pt>
                <c:pt idx="12146" formatCode="0.00E+00">
                  <c:v>-2311.6</c:v>
                </c:pt>
                <c:pt idx="12147" formatCode="0.00E+00">
                  <c:v>-2329.52</c:v>
                </c:pt>
                <c:pt idx="12148" formatCode="0.00E+00">
                  <c:v>-2346.9299999999998</c:v>
                </c:pt>
                <c:pt idx="12149" formatCode="0.00E+00">
                  <c:v>-2363.83</c:v>
                </c:pt>
                <c:pt idx="12150" formatCode="0.00E+00">
                  <c:v>-2380.21</c:v>
                </c:pt>
                <c:pt idx="12151" formatCode="0.00E+00">
                  <c:v>-2396.0700000000002</c:v>
                </c:pt>
                <c:pt idx="12152" formatCode="0.00E+00">
                  <c:v>-2411.4</c:v>
                </c:pt>
                <c:pt idx="12153" formatCode="0.00E+00">
                  <c:v>-2426.19</c:v>
                </c:pt>
                <c:pt idx="12154" formatCode="0.00E+00">
                  <c:v>-2440.46</c:v>
                </c:pt>
                <c:pt idx="12155" formatCode="0.00E+00">
                  <c:v>-2454.19</c:v>
                </c:pt>
                <c:pt idx="12156" formatCode="0.00E+00">
                  <c:v>-2467.38</c:v>
                </c:pt>
                <c:pt idx="12157" formatCode="0.00E+00">
                  <c:v>-2480.0300000000002</c:v>
                </c:pt>
                <c:pt idx="12158" formatCode="0.00E+00">
                  <c:v>-2492.14</c:v>
                </c:pt>
                <c:pt idx="12159" formatCode="0.00E+00">
                  <c:v>-2503.69</c:v>
                </c:pt>
                <c:pt idx="12160" formatCode="0.00E+00">
                  <c:v>-2514.69</c:v>
                </c:pt>
                <c:pt idx="12161" formatCode="0.00E+00">
                  <c:v>-2525.15</c:v>
                </c:pt>
                <c:pt idx="12162" formatCode="0.00E+00">
                  <c:v>-2535.04</c:v>
                </c:pt>
                <c:pt idx="12163" formatCode="0.00E+00">
                  <c:v>-2544.38</c:v>
                </c:pt>
                <c:pt idx="12164" formatCode="0.00E+00">
                  <c:v>-2553.16</c:v>
                </c:pt>
                <c:pt idx="12165" formatCode="0.00E+00">
                  <c:v>-2561.38</c:v>
                </c:pt>
                <c:pt idx="12166" formatCode="0.00E+00">
                  <c:v>-2569.0300000000002</c:v>
                </c:pt>
                <c:pt idx="12167" formatCode="0.00E+00">
                  <c:v>-2576.12</c:v>
                </c:pt>
                <c:pt idx="12168" formatCode="0.00E+00">
                  <c:v>-2582.64</c:v>
                </c:pt>
                <c:pt idx="12169" formatCode="0.00E+00">
                  <c:v>-2588.59</c:v>
                </c:pt>
                <c:pt idx="12170" formatCode="0.00E+00">
                  <c:v>-2593.98</c:v>
                </c:pt>
                <c:pt idx="12171" formatCode="0.00E+00">
                  <c:v>-2598.79</c:v>
                </c:pt>
                <c:pt idx="12172" formatCode="0.00E+00">
                  <c:v>-2603.0300000000002</c:v>
                </c:pt>
                <c:pt idx="12173" formatCode="0.00E+00">
                  <c:v>-2606.6999999999998</c:v>
                </c:pt>
                <c:pt idx="12174" formatCode="0.00E+00">
                  <c:v>-2609.79</c:v>
                </c:pt>
                <c:pt idx="12175" formatCode="0.00E+00">
                  <c:v>-2612.3000000000002</c:v>
                </c:pt>
                <c:pt idx="12176" formatCode="0.00E+00">
                  <c:v>-2614.2399999999998</c:v>
                </c:pt>
                <c:pt idx="12177" formatCode="0.00E+00">
                  <c:v>-2615.61</c:v>
                </c:pt>
                <c:pt idx="12178" formatCode="0.00E+00">
                  <c:v>-2616.4</c:v>
                </c:pt>
                <c:pt idx="12179" formatCode="0.00E+00">
                  <c:v>-2616.61</c:v>
                </c:pt>
                <c:pt idx="12180" formatCode="0.00E+00">
                  <c:v>-2616.25</c:v>
                </c:pt>
                <c:pt idx="12181" formatCode="0.00E+00">
                  <c:v>-2615.31</c:v>
                </c:pt>
                <c:pt idx="12182" formatCode="0.00E+00">
                  <c:v>-2613.79</c:v>
                </c:pt>
                <c:pt idx="12183" formatCode="0.00E+00">
                  <c:v>-2611.69</c:v>
                </c:pt>
                <c:pt idx="12184" formatCode="0.00E+00">
                  <c:v>-2609.02</c:v>
                </c:pt>
                <c:pt idx="12185" formatCode="0.00E+00">
                  <c:v>-2605.7800000000002</c:v>
                </c:pt>
                <c:pt idx="12186" formatCode="0.00E+00">
                  <c:v>-2601.96</c:v>
                </c:pt>
                <c:pt idx="12187" formatCode="0.00E+00">
                  <c:v>-2597.5700000000002</c:v>
                </c:pt>
                <c:pt idx="12188" formatCode="0.00E+00">
                  <c:v>-2592.6</c:v>
                </c:pt>
                <c:pt idx="12189" formatCode="0.00E+00">
                  <c:v>-2587.06</c:v>
                </c:pt>
                <c:pt idx="12190" formatCode="0.00E+00">
                  <c:v>-2580.9499999999998</c:v>
                </c:pt>
                <c:pt idx="12191" formatCode="0.00E+00">
                  <c:v>-2574.27</c:v>
                </c:pt>
                <c:pt idx="12192" formatCode="0.00E+00">
                  <c:v>-2567.02</c:v>
                </c:pt>
                <c:pt idx="12193" formatCode="0.00E+00">
                  <c:v>-2559.21</c:v>
                </c:pt>
                <c:pt idx="12194" formatCode="0.00E+00">
                  <c:v>-2550.83</c:v>
                </c:pt>
                <c:pt idx="12195" formatCode="0.00E+00">
                  <c:v>-2541.89</c:v>
                </c:pt>
                <c:pt idx="12196" formatCode="0.00E+00">
                  <c:v>-2532.39</c:v>
                </c:pt>
                <c:pt idx="12197" formatCode="0.00E+00">
                  <c:v>-2522.3200000000002</c:v>
                </c:pt>
                <c:pt idx="12198" formatCode="0.00E+00">
                  <c:v>-2511.6999999999998</c:v>
                </c:pt>
                <c:pt idx="12199" formatCode="0.00E+00">
                  <c:v>-2500.5300000000002</c:v>
                </c:pt>
                <c:pt idx="12200" formatCode="0.00E+00">
                  <c:v>-2488.8000000000002</c:v>
                </c:pt>
                <c:pt idx="12201" formatCode="0.00E+00">
                  <c:v>-2476.52</c:v>
                </c:pt>
                <c:pt idx="12202" formatCode="0.00E+00">
                  <c:v>-2463.6999999999998</c:v>
                </c:pt>
                <c:pt idx="12203" formatCode="0.00E+00">
                  <c:v>-2450.33</c:v>
                </c:pt>
                <c:pt idx="12204" formatCode="0.00E+00">
                  <c:v>-2436.42</c:v>
                </c:pt>
                <c:pt idx="12205" formatCode="0.00E+00">
                  <c:v>-2421.9699999999998</c:v>
                </c:pt>
                <c:pt idx="12206" formatCode="0.00E+00">
                  <c:v>-2406.9899999999998</c:v>
                </c:pt>
                <c:pt idx="12207" formatCode="0.00E+00">
                  <c:v>-2391.4699999999998</c:v>
                </c:pt>
                <c:pt idx="12208" formatCode="0.00E+00">
                  <c:v>-2375.42</c:v>
                </c:pt>
                <c:pt idx="12209" formatCode="0.00E+00">
                  <c:v>-2358.85</c:v>
                </c:pt>
                <c:pt idx="12210" formatCode="0.00E+00">
                  <c:v>-2341.7600000000002</c:v>
                </c:pt>
                <c:pt idx="12211" formatCode="0.00E+00">
                  <c:v>-2324.15</c:v>
                </c:pt>
                <c:pt idx="12212" formatCode="0.00E+00">
                  <c:v>-2306.02</c:v>
                </c:pt>
                <c:pt idx="12213" formatCode="0.00E+00">
                  <c:v>-2287.39</c:v>
                </c:pt>
                <c:pt idx="12214" formatCode="0.00E+00">
                  <c:v>-2268.2399999999998</c:v>
                </c:pt>
                <c:pt idx="12215" formatCode="0.00E+00">
                  <c:v>-2248.6</c:v>
                </c:pt>
                <c:pt idx="12216" formatCode="0.00E+00">
                  <c:v>-2228.46</c:v>
                </c:pt>
                <c:pt idx="12217" formatCode="0.00E+00">
                  <c:v>-2207.8200000000002</c:v>
                </c:pt>
                <c:pt idx="12218" formatCode="0.00E+00">
                  <c:v>-2186.69</c:v>
                </c:pt>
                <c:pt idx="12219" formatCode="0.00E+00">
                  <c:v>-2165.08</c:v>
                </c:pt>
                <c:pt idx="12220" formatCode="0.00E+00">
                  <c:v>-2143</c:v>
                </c:pt>
                <c:pt idx="12221" formatCode="0.00E+00">
                  <c:v>-2120.4299999999998</c:v>
                </c:pt>
                <c:pt idx="12222" formatCode="0.00E+00">
                  <c:v>-2097.4</c:v>
                </c:pt>
                <c:pt idx="12223" formatCode="0.00E+00">
                  <c:v>-2073.9</c:v>
                </c:pt>
                <c:pt idx="12224" formatCode="0.00E+00">
                  <c:v>-2049.94</c:v>
                </c:pt>
                <c:pt idx="12225" formatCode="0.00E+00">
                  <c:v>-2025.52</c:v>
                </c:pt>
                <c:pt idx="12226" formatCode="0.00E+00">
                  <c:v>-2000.66</c:v>
                </c:pt>
                <c:pt idx="12227" formatCode="0.00E+00">
                  <c:v>-1975.35</c:v>
                </c:pt>
                <c:pt idx="12228" formatCode="0.00E+00">
                  <c:v>-1949.61</c:v>
                </c:pt>
                <c:pt idx="12229" formatCode="0.00E+00">
                  <c:v>-1923.43</c:v>
                </c:pt>
                <c:pt idx="12230" formatCode="0.00E+00">
                  <c:v>-1896.83</c:v>
                </c:pt>
                <c:pt idx="12231" formatCode="0.00E+00">
                  <c:v>-1869.8</c:v>
                </c:pt>
                <c:pt idx="12232" formatCode="0.00E+00">
                  <c:v>-1842.36</c:v>
                </c:pt>
                <c:pt idx="12233" formatCode="0.00E+00">
                  <c:v>-1814.51</c:v>
                </c:pt>
                <c:pt idx="12234" formatCode="0.00E+00">
                  <c:v>-1786.26</c:v>
                </c:pt>
                <c:pt idx="12235" formatCode="0.00E+00">
                  <c:v>-1757.6</c:v>
                </c:pt>
                <c:pt idx="12236" formatCode="0.00E+00">
                  <c:v>-1728.56</c:v>
                </c:pt>
                <c:pt idx="12237" formatCode="0.00E+00">
                  <c:v>-1699.14</c:v>
                </c:pt>
                <c:pt idx="12238" formatCode="0.00E+00">
                  <c:v>-1669.33</c:v>
                </c:pt>
                <c:pt idx="12239" formatCode="0.00E+00">
                  <c:v>-1639.16</c:v>
                </c:pt>
                <c:pt idx="12240" formatCode="0.00E+00">
                  <c:v>-1608.62</c:v>
                </c:pt>
                <c:pt idx="12241" formatCode="0.00E+00">
                  <c:v>-1577.72</c:v>
                </c:pt>
                <c:pt idx="12242" formatCode="0.00E+00">
                  <c:v>-1546.47</c:v>
                </c:pt>
                <c:pt idx="12243" formatCode="0.00E+00">
                  <c:v>-1514.87</c:v>
                </c:pt>
                <c:pt idx="12244" formatCode="0.00E+00">
                  <c:v>-1482.94</c:v>
                </c:pt>
                <c:pt idx="12245" formatCode="0.00E+00">
                  <c:v>-1450.68</c:v>
                </c:pt>
                <c:pt idx="12246" formatCode="0.00E+00">
                  <c:v>-1418.09</c:v>
                </c:pt>
                <c:pt idx="12247" formatCode="0.00E+00">
                  <c:v>-1385.19</c:v>
                </c:pt>
                <c:pt idx="12248" formatCode="0.00E+00">
                  <c:v>-1351.97</c:v>
                </c:pt>
                <c:pt idx="12249" formatCode="0.00E+00">
                  <c:v>-1318.46</c:v>
                </c:pt>
                <c:pt idx="12250" formatCode="0.00E+00">
                  <c:v>-1284.6500000000001</c:v>
                </c:pt>
                <c:pt idx="12251" formatCode="0.00E+00">
                  <c:v>-1250.56</c:v>
                </c:pt>
                <c:pt idx="12252" formatCode="0.00E+00">
                  <c:v>-1216.18</c:v>
                </c:pt>
                <c:pt idx="12253" formatCode="0.00E+00">
                  <c:v>-1181.53</c:v>
                </c:pt>
                <c:pt idx="12254" formatCode="0.00E+00">
                  <c:v>-1146.6199999999999</c:v>
                </c:pt>
                <c:pt idx="12255" formatCode="0.00E+00">
                  <c:v>-1111.45</c:v>
                </c:pt>
                <c:pt idx="12256" formatCode="0.00E+00">
                  <c:v>-1076.03</c:v>
                </c:pt>
                <c:pt idx="12257" formatCode="0.00E+00">
                  <c:v>-1040.3699999999999</c:v>
                </c:pt>
                <c:pt idx="12258" formatCode="0.00E+00">
                  <c:v>-1004.48</c:v>
                </c:pt>
                <c:pt idx="12259">
                  <c:v>-968.36099999999999</c:v>
                </c:pt>
                <c:pt idx="12260">
                  <c:v>-932.024</c:v>
                </c:pt>
                <c:pt idx="12261">
                  <c:v>-895.47699999999998</c:v>
                </c:pt>
                <c:pt idx="12262">
                  <c:v>-858.72900000000004</c:v>
                </c:pt>
                <c:pt idx="12263">
                  <c:v>-821.78800000000001</c:v>
                </c:pt>
                <c:pt idx="12264">
                  <c:v>-784.66</c:v>
                </c:pt>
                <c:pt idx="12265">
                  <c:v>-747.35500000000002</c:v>
                </c:pt>
                <c:pt idx="12266">
                  <c:v>-709.88099999999997</c:v>
                </c:pt>
                <c:pt idx="12267">
                  <c:v>-672.24599999999998</c:v>
                </c:pt>
                <c:pt idx="12268">
                  <c:v>-634.45799999999997</c:v>
                </c:pt>
                <c:pt idx="12269">
                  <c:v>-596.52599999999995</c:v>
                </c:pt>
                <c:pt idx="12270">
                  <c:v>-558.45699999999999</c:v>
                </c:pt>
                <c:pt idx="12271">
                  <c:v>-520.26099999999997</c:v>
                </c:pt>
                <c:pt idx="12272">
                  <c:v>-481.94499999999999</c:v>
                </c:pt>
                <c:pt idx="12273">
                  <c:v>-443.51900000000001</c:v>
                </c:pt>
                <c:pt idx="12274">
                  <c:v>-404.99099999999999</c:v>
                </c:pt>
                <c:pt idx="12275">
                  <c:v>-366.36799999999999</c:v>
                </c:pt>
                <c:pt idx="12276">
                  <c:v>-327.66000000000003</c:v>
                </c:pt>
                <c:pt idx="12277">
                  <c:v>-288.875</c:v>
                </c:pt>
                <c:pt idx="12278">
                  <c:v>-250.02199999999999</c:v>
                </c:pt>
                <c:pt idx="12279">
                  <c:v>-211.108</c:v>
                </c:pt>
                <c:pt idx="12280">
                  <c:v>-172.14400000000001</c:v>
                </c:pt>
                <c:pt idx="12281">
                  <c:v>-133.137</c:v>
                </c:pt>
                <c:pt idx="12282">
                  <c:v>-94.095299999999995</c:v>
                </c:pt>
                <c:pt idx="12283">
                  <c:v>-55.028399999999998</c:v>
                </c:pt>
                <c:pt idx="12284">
                  <c:v>-15.9444</c:v>
                </c:pt>
                <c:pt idx="12285">
                  <c:v>23.1477</c:v>
                </c:pt>
                <c:pt idx="12286">
                  <c:v>62.239699999999999</c:v>
                </c:pt>
                <c:pt idx="12287">
                  <c:v>101.32299999999999</c:v>
                </c:pt>
                <c:pt idx="12288">
                  <c:v>140.38900000000001</c:v>
                </c:pt>
                <c:pt idx="12289">
                  <c:v>179.428</c:v>
                </c:pt>
                <c:pt idx="12290">
                  <c:v>218.43299999999999</c:v>
                </c:pt>
                <c:pt idx="12291">
                  <c:v>257.39400000000001</c:v>
                </c:pt>
                <c:pt idx="12292">
                  <c:v>296.303</c:v>
                </c:pt>
                <c:pt idx="12293">
                  <c:v>335.15199999999999</c:v>
                </c:pt>
                <c:pt idx="12294">
                  <c:v>373.93200000000002</c:v>
                </c:pt>
                <c:pt idx="12295">
                  <c:v>412.63400000000001</c:v>
                </c:pt>
                <c:pt idx="12296">
                  <c:v>451.25</c:v>
                </c:pt>
                <c:pt idx="12297">
                  <c:v>489.77199999999999</c:v>
                </c:pt>
                <c:pt idx="12298">
                  <c:v>528.18899999999996</c:v>
                </c:pt>
                <c:pt idx="12299">
                  <c:v>566.49599999999998</c:v>
                </c:pt>
                <c:pt idx="12300">
                  <c:v>604.68299999999999</c:v>
                </c:pt>
                <c:pt idx="12301">
                  <c:v>642.74099999999999</c:v>
                </c:pt>
                <c:pt idx="12302">
                  <c:v>680.66200000000003</c:v>
                </c:pt>
                <c:pt idx="12303">
                  <c:v>718.43799999999999</c:v>
                </c:pt>
                <c:pt idx="12304">
                  <c:v>756.06100000000004</c:v>
                </c:pt>
                <c:pt idx="12305">
                  <c:v>793.52200000000005</c:v>
                </c:pt>
                <c:pt idx="12306">
                  <c:v>830.81200000000001</c:v>
                </c:pt>
                <c:pt idx="12307">
                  <c:v>867.92399999999998</c:v>
                </c:pt>
                <c:pt idx="12308">
                  <c:v>904.85</c:v>
                </c:pt>
                <c:pt idx="12309">
                  <c:v>941.58100000000002</c:v>
                </c:pt>
                <c:pt idx="12310">
                  <c:v>978.10900000000004</c:v>
                </c:pt>
                <c:pt idx="12311" formatCode="0.00E+00">
                  <c:v>1014.43</c:v>
                </c:pt>
                <c:pt idx="12312" formatCode="0.00E+00">
                  <c:v>1050.53</c:v>
                </c:pt>
                <c:pt idx="12313" formatCode="0.00E+00">
                  <c:v>1086.4000000000001</c:v>
                </c:pt>
                <c:pt idx="12314" formatCode="0.00E+00">
                  <c:v>1122.03</c:v>
                </c:pt>
                <c:pt idx="12315" formatCode="0.00E+00">
                  <c:v>1157.43</c:v>
                </c:pt>
                <c:pt idx="12316" formatCode="0.00E+00">
                  <c:v>1192.57</c:v>
                </c:pt>
                <c:pt idx="12317" formatCode="0.00E+00">
                  <c:v>1227.46</c:v>
                </c:pt>
                <c:pt idx="12318" formatCode="0.00E+00">
                  <c:v>1262.08</c:v>
                </c:pt>
                <c:pt idx="12319" formatCode="0.00E+00">
                  <c:v>1296.42</c:v>
                </c:pt>
                <c:pt idx="12320" formatCode="0.00E+00">
                  <c:v>1330.49</c:v>
                </c:pt>
                <c:pt idx="12321" formatCode="0.00E+00">
                  <c:v>1364.26</c:v>
                </c:pt>
                <c:pt idx="12322" formatCode="0.00E+00">
                  <c:v>1397.74</c:v>
                </c:pt>
                <c:pt idx="12323" formatCode="0.00E+00">
                  <c:v>1430.92</c:v>
                </c:pt>
                <c:pt idx="12324" formatCode="0.00E+00">
                  <c:v>1463.78</c:v>
                </c:pt>
                <c:pt idx="12325" formatCode="0.00E+00">
                  <c:v>1496.33</c:v>
                </c:pt>
                <c:pt idx="12326" formatCode="0.00E+00">
                  <c:v>1528.55</c:v>
                </c:pt>
                <c:pt idx="12327" formatCode="0.00E+00">
                  <c:v>1560.44</c:v>
                </c:pt>
                <c:pt idx="12328" formatCode="0.00E+00">
                  <c:v>1591.98</c:v>
                </c:pt>
                <c:pt idx="12329" formatCode="0.00E+00">
                  <c:v>1623.18</c:v>
                </c:pt>
                <c:pt idx="12330" formatCode="0.00E+00">
                  <c:v>1654.03</c:v>
                </c:pt>
                <c:pt idx="12331" formatCode="0.00E+00">
                  <c:v>1684.52</c:v>
                </c:pt>
                <c:pt idx="12332" formatCode="0.00E+00">
                  <c:v>1714.64</c:v>
                </c:pt>
                <c:pt idx="12333" formatCode="0.00E+00">
                  <c:v>1744.39</c:v>
                </c:pt>
                <c:pt idx="12334" formatCode="0.00E+00">
                  <c:v>1773.76</c:v>
                </c:pt>
                <c:pt idx="12335" formatCode="0.00E+00">
                  <c:v>1802.73</c:v>
                </c:pt>
                <c:pt idx="12336" formatCode="0.00E+00">
                  <c:v>1831.32</c:v>
                </c:pt>
                <c:pt idx="12337" formatCode="0.00E+00">
                  <c:v>1859.51</c:v>
                </c:pt>
                <c:pt idx="12338" formatCode="0.00E+00">
                  <c:v>1887.29</c:v>
                </c:pt>
                <c:pt idx="12339" formatCode="0.00E+00">
                  <c:v>1914.65</c:v>
                </c:pt>
                <c:pt idx="12340" formatCode="0.00E+00">
                  <c:v>1941.6</c:v>
                </c:pt>
                <c:pt idx="12341" formatCode="0.00E+00">
                  <c:v>1968.13</c:v>
                </c:pt>
                <c:pt idx="12342" formatCode="0.00E+00">
                  <c:v>1994.23</c:v>
                </c:pt>
                <c:pt idx="12343" formatCode="0.00E+00">
                  <c:v>2019.89</c:v>
                </c:pt>
                <c:pt idx="12344" formatCode="0.00E+00">
                  <c:v>2045.1</c:v>
                </c:pt>
                <c:pt idx="12345" formatCode="0.00E+00">
                  <c:v>2069.88</c:v>
                </c:pt>
                <c:pt idx="12346" formatCode="0.00E+00">
                  <c:v>2094.19</c:v>
                </c:pt>
                <c:pt idx="12347" formatCode="0.00E+00">
                  <c:v>2118.0500000000002</c:v>
                </c:pt>
                <c:pt idx="12348" formatCode="0.00E+00">
                  <c:v>2141.4499999999998</c:v>
                </c:pt>
                <c:pt idx="12349" formatCode="0.00E+00">
                  <c:v>2164.38</c:v>
                </c:pt>
                <c:pt idx="12350" formatCode="0.00E+00">
                  <c:v>2186.84</c:v>
                </c:pt>
                <c:pt idx="12351" formatCode="0.00E+00">
                  <c:v>2208.81</c:v>
                </c:pt>
                <c:pt idx="12352" formatCode="0.00E+00">
                  <c:v>2230.3000000000002</c:v>
                </c:pt>
                <c:pt idx="12353" formatCode="0.00E+00">
                  <c:v>2251.31</c:v>
                </c:pt>
                <c:pt idx="12354" formatCode="0.00E+00">
                  <c:v>2271.8200000000002</c:v>
                </c:pt>
                <c:pt idx="12355" formatCode="0.00E+00">
                  <c:v>2291.83</c:v>
                </c:pt>
                <c:pt idx="12356" formatCode="0.00E+00">
                  <c:v>2311.34</c:v>
                </c:pt>
                <c:pt idx="12357" formatCode="0.00E+00">
                  <c:v>2330.35</c:v>
                </c:pt>
                <c:pt idx="12358" formatCode="0.00E+00">
                  <c:v>2348.84</c:v>
                </c:pt>
                <c:pt idx="12359" formatCode="0.00E+00">
                  <c:v>2366.8200000000002</c:v>
                </c:pt>
                <c:pt idx="12360" formatCode="0.00E+00">
                  <c:v>2384.2800000000002</c:v>
                </c:pt>
                <c:pt idx="12361" formatCode="0.00E+00">
                  <c:v>2401.2199999999998</c:v>
                </c:pt>
                <c:pt idx="12362" formatCode="0.00E+00">
                  <c:v>2417.63</c:v>
                </c:pt>
                <c:pt idx="12363" formatCode="0.00E+00">
                  <c:v>2433.5100000000002</c:v>
                </c:pt>
                <c:pt idx="12364" formatCode="0.00E+00">
                  <c:v>2448.86</c:v>
                </c:pt>
                <c:pt idx="12365" formatCode="0.00E+00">
                  <c:v>2463.67</c:v>
                </c:pt>
                <c:pt idx="12366" formatCode="0.00E+00">
                  <c:v>2477.9299999999998</c:v>
                </c:pt>
                <c:pt idx="12367" formatCode="0.00E+00">
                  <c:v>2491.66</c:v>
                </c:pt>
                <c:pt idx="12368" formatCode="0.00E+00">
                  <c:v>2504.84</c:v>
                </c:pt>
                <c:pt idx="12369" formatCode="0.00E+00">
                  <c:v>2517.4699999999998</c:v>
                </c:pt>
                <c:pt idx="12370" formatCode="0.00E+00">
                  <c:v>2529.54</c:v>
                </c:pt>
                <c:pt idx="12371" formatCode="0.00E+00">
                  <c:v>2541.06</c:v>
                </c:pt>
                <c:pt idx="12372" formatCode="0.00E+00">
                  <c:v>2552.0300000000002</c:v>
                </c:pt>
                <c:pt idx="12373" formatCode="0.00E+00">
                  <c:v>2562.4299999999998</c:v>
                </c:pt>
                <c:pt idx="12374" formatCode="0.00E+00">
                  <c:v>2572.27</c:v>
                </c:pt>
                <c:pt idx="12375" formatCode="0.00E+00">
                  <c:v>2581.54</c:v>
                </c:pt>
                <c:pt idx="12376" formatCode="0.00E+00">
                  <c:v>2590.25</c:v>
                </c:pt>
                <c:pt idx="12377" formatCode="0.00E+00">
                  <c:v>2598.39</c:v>
                </c:pt>
                <c:pt idx="12378" formatCode="0.00E+00">
                  <c:v>2605.9499999999998</c:v>
                </c:pt>
                <c:pt idx="12379" formatCode="0.00E+00">
                  <c:v>2612.9499999999998</c:v>
                </c:pt>
                <c:pt idx="12380" formatCode="0.00E+00">
                  <c:v>2619.37</c:v>
                </c:pt>
                <c:pt idx="12381" formatCode="0.00E+00">
                  <c:v>2625.21</c:v>
                </c:pt>
                <c:pt idx="12382" formatCode="0.00E+00">
                  <c:v>2630.48</c:v>
                </c:pt>
                <c:pt idx="12383" formatCode="0.00E+00">
                  <c:v>2635.17</c:v>
                </c:pt>
                <c:pt idx="12384" formatCode="0.00E+00">
                  <c:v>2639.28</c:v>
                </c:pt>
                <c:pt idx="12385" formatCode="0.00E+00">
                  <c:v>2642.8</c:v>
                </c:pt>
                <c:pt idx="12386" formatCode="0.00E+00">
                  <c:v>2645.75</c:v>
                </c:pt>
                <c:pt idx="12387" formatCode="0.00E+00">
                  <c:v>2648.12</c:v>
                </c:pt>
                <c:pt idx="12388" formatCode="0.00E+00">
                  <c:v>2649.9</c:v>
                </c:pt>
                <c:pt idx="12389" formatCode="0.00E+00">
                  <c:v>2651.1</c:v>
                </c:pt>
                <c:pt idx="12390" formatCode="0.00E+00">
                  <c:v>2651.71</c:v>
                </c:pt>
                <c:pt idx="12391" formatCode="0.00E+00">
                  <c:v>2651.75</c:v>
                </c:pt>
                <c:pt idx="12392" formatCode="0.00E+00">
                  <c:v>2651.2</c:v>
                </c:pt>
                <c:pt idx="12393" formatCode="0.00E+00">
                  <c:v>2650.06</c:v>
                </c:pt>
                <c:pt idx="12394" formatCode="0.00E+00">
                  <c:v>2648.34</c:v>
                </c:pt>
                <c:pt idx="12395" formatCode="0.00E+00">
                  <c:v>2646.04</c:v>
                </c:pt>
                <c:pt idx="12396" formatCode="0.00E+00">
                  <c:v>2643.16</c:v>
                </c:pt>
                <c:pt idx="12397" formatCode="0.00E+00">
                  <c:v>2639.69</c:v>
                </c:pt>
                <c:pt idx="12398" formatCode="0.00E+00">
                  <c:v>2635.64</c:v>
                </c:pt>
                <c:pt idx="12399" formatCode="0.00E+00">
                  <c:v>2631.01</c:v>
                </c:pt>
                <c:pt idx="12400" formatCode="0.00E+00">
                  <c:v>2625.81</c:v>
                </c:pt>
                <c:pt idx="12401" formatCode="0.00E+00">
                  <c:v>2620.02</c:v>
                </c:pt>
                <c:pt idx="12402" formatCode="0.00E+00">
                  <c:v>2613.65</c:v>
                </c:pt>
                <c:pt idx="12403" formatCode="0.00E+00">
                  <c:v>2606.71</c:v>
                </c:pt>
                <c:pt idx="12404" formatCode="0.00E+00">
                  <c:v>2599.1999999999998</c:v>
                </c:pt>
                <c:pt idx="12405" formatCode="0.00E+00">
                  <c:v>2591.11</c:v>
                </c:pt>
                <c:pt idx="12406" formatCode="0.00E+00">
                  <c:v>2582.4499999999998</c:v>
                </c:pt>
                <c:pt idx="12407" formatCode="0.00E+00">
                  <c:v>2573.2199999999998</c:v>
                </c:pt>
                <c:pt idx="12408" formatCode="0.00E+00">
                  <c:v>2563.42</c:v>
                </c:pt>
                <c:pt idx="12409" formatCode="0.00E+00">
                  <c:v>2553.06</c:v>
                </c:pt>
                <c:pt idx="12410" formatCode="0.00E+00">
                  <c:v>2542.14</c:v>
                </c:pt>
                <c:pt idx="12411" formatCode="0.00E+00">
                  <c:v>2530.65</c:v>
                </c:pt>
                <c:pt idx="12412" formatCode="0.00E+00">
                  <c:v>2518.6</c:v>
                </c:pt>
                <c:pt idx="12413" formatCode="0.00E+00">
                  <c:v>2506</c:v>
                </c:pt>
                <c:pt idx="12414" formatCode="0.00E+00">
                  <c:v>2492.85</c:v>
                </c:pt>
                <c:pt idx="12415" formatCode="0.00E+00">
                  <c:v>2479.15</c:v>
                </c:pt>
                <c:pt idx="12416" formatCode="0.00E+00">
                  <c:v>2464.9</c:v>
                </c:pt>
                <c:pt idx="12417" formatCode="0.00E+00">
                  <c:v>2450.1</c:v>
                </c:pt>
                <c:pt idx="12418" formatCode="0.00E+00">
                  <c:v>2434.7600000000002</c:v>
                </c:pt>
                <c:pt idx="12419" formatCode="0.00E+00">
                  <c:v>2418.89</c:v>
                </c:pt>
                <c:pt idx="12420" formatCode="0.00E+00">
                  <c:v>2402.48</c:v>
                </c:pt>
                <c:pt idx="12421" formatCode="0.00E+00">
                  <c:v>2385.54</c:v>
                </c:pt>
                <c:pt idx="12422" formatCode="0.00E+00">
                  <c:v>2368.0700000000002</c:v>
                </c:pt>
                <c:pt idx="12423" formatCode="0.00E+00">
                  <c:v>2350.08</c:v>
                </c:pt>
                <c:pt idx="12424" formatCode="0.00E+00">
                  <c:v>2331.58</c:v>
                </c:pt>
                <c:pt idx="12425" formatCode="0.00E+00">
                  <c:v>2312.5500000000002</c:v>
                </c:pt>
                <c:pt idx="12426" formatCode="0.00E+00">
                  <c:v>2293.0100000000002</c:v>
                </c:pt>
                <c:pt idx="12427" formatCode="0.00E+00">
                  <c:v>2272.9699999999998</c:v>
                </c:pt>
                <c:pt idx="12428" formatCode="0.00E+00">
                  <c:v>2252.42</c:v>
                </c:pt>
                <c:pt idx="12429" formatCode="0.00E+00">
                  <c:v>2231.38</c:v>
                </c:pt>
                <c:pt idx="12430" formatCode="0.00E+00">
                  <c:v>2209.84</c:v>
                </c:pt>
                <c:pt idx="12431" formatCode="0.00E+00">
                  <c:v>2187.81</c:v>
                </c:pt>
                <c:pt idx="12432" formatCode="0.00E+00">
                  <c:v>2165.3000000000002</c:v>
                </c:pt>
                <c:pt idx="12433" formatCode="0.00E+00">
                  <c:v>2142.31</c:v>
                </c:pt>
                <c:pt idx="12434" formatCode="0.00E+00">
                  <c:v>2118.85</c:v>
                </c:pt>
                <c:pt idx="12435" formatCode="0.00E+00">
                  <c:v>2094.91</c:v>
                </c:pt>
                <c:pt idx="12436" formatCode="0.00E+00">
                  <c:v>2070.5100000000002</c:v>
                </c:pt>
                <c:pt idx="12437" formatCode="0.00E+00">
                  <c:v>2045.66</c:v>
                </c:pt>
                <c:pt idx="12438" formatCode="0.00E+00">
                  <c:v>2020.34</c:v>
                </c:pt>
                <c:pt idx="12439" formatCode="0.00E+00">
                  <c:v>1994.59</c:v>
                </c:pt>
                <c:pt idx="12440" formatCode="0.00E+00">
                  <c:v>1968.39</c:v>
                </c:pt>
                <c:pt idx="12441" formatCode="0.00E+00">
                  <c:v>1941.75</c:v>
                </c:pt>
                <c:pt idx="12442" formatCode="0.00E+00">
                  <c:v>1914.68</c:v>
                </c:pt>
                <c:pt idx="12443" formatCode="0.00E+00">
                  <c:v>1887.19</c:v>
                </c:pt>
                <c:pt idx="12444" formatCode="0.00E+00">
                  <c:v>1859.28</c:v>
                </c:pt>
                <c:pt idx="12445" formatCode="0.00E+00">
                  <c:v>1830.96</c:v>
                </c:pt>
                <c:pt idx="12446" formatCode="0.00E+00">
                  <c:v>1802.23</c:v>
                </c:pt>
                <c:pt idx="12447" formatCode="0.00E+00">
                  <c:v>1773.1</c:v>
                </c:pt>
                <c:pt idx="12448" formatCode="0.00E+00">
                  <c:v>1743.57</c:v>
                </c:pt>
                <c:pt idx="12449" formatCode="0.00E+00">
                  <c:v>1713.66</c:v>
                </c:pt>
                <c:pt idx="12450" formatCode="0.00E+00">
                  <c:v>1683.37</c:v>
                </c:pt>
                <c:pt idx="12451" formatCode="0.00E+00">
                  <c:v>1652.7</c:v>
                </c:pt>
                <c:pt idx="12452" formatCode="0.00E+00">
                  <c:v>1621.67</c:v>
                </c:pt>
                <c:pt idx="12453" formatCode="0.00E+00">
                  <c:v>1590.27</c:v>
                </c:pt>
                <c:pt idx="12454" formatCode="0.00E+00">
                  <c:v>1558.52</c:v>
                </c:pt>
                <c:pt idx="12455" formatCode="0.00E+00">
                  <c:v>1526.43</c:v>
                </c:pt>
                <c:pt idx="12456" formatCode="0.00E+00">
                  <c:v>1493.99</c:v>
                </c:pt>
                <c:pt idx="12457" formatCode="0.00E+00">
                  <c:v>1461.22</c:v>
                </c:pt>
                <c:pt idx="12458" formatCode="0.00E+00">
                  <c:v>1428.13</c:v>
                </c:pt>
                <c:pt idx="12459" formatCode="0.00E+00">
                  <c:v>1394.72</c:v>
                </c:pt>
                <c:pt idx="12460" formatCode="0.00E+00">
                  <c:v>1361</c:v>
                </c:pt>
                <c:pt idx="12461" formatCode="0.00E+00">
                  <c:v>1326.97</c:v>
                </c:pt>
                <c:pt idx="12462" formatCode="0.00E+00">
                  <c:v>1292.6500000000001</c:v>
                </c:pt>
                <c:pt idx="12463" formatCode="0.00E+00">
                  <c:v>1258.03</c:v>
                </c:pt>
                <c:pt idx="12464" formatCode="0.00E+00">
                  <c:v>1223.1400000000001</c:v>
                </c:pt>
                <c:pt idx="12465" formatCode="0.00E+00">
                  <c:v>1187.97</c:v>
                </c:pt>
                <c:pt idx="12466" formatCode="0.00E+00">
                  <c:v>1152.54</c:v>
                </c:pt>
                <c:pt idx="12467" formatCode="0.00E+00">
                  <c:v>1116.8499999999999</c:v>
                </c:pt>
                <c:pt idx="12468" formatCode="0.00E+00">
                  <c:v>1080.9100000000001</c:v>
                </c:pt>
                <c:pt idx="12469" formatCode="0.00E+00">
                  <c:v>1044.72</c:v>
                </c:pt>
                <c:pt idx="12470" formatCode="0.00E+00">
                  <c:v>1008.31</c:v>
                </c:pt>
                <c:pt idx="12471">
                  <c:v>971.66099999999994</c:v>
                </c:pt>
                <c:pt idx="12472">
                  <c:v>934.798</c:v>
                </c:pt>
                <c:pt idx="12473">
                  <c:v>897.726</c:v>
                </c:pt>
                <c:pt idx="12474">
                  <c:v>860.45100000000002</c:v>
                </c:pt>
                <c:pt idx="12475">
                  <c:v>822.98199999999997</c:v>
                </c:pt>
                <c:pt idx="12476">
                  <c:v>785.327</c:v>
                </c:pt>
                <c:pt idx="12477">
                  <c:v>747.495</c:v>
                </c:pt>
                <c:pt idx="12478">
                  <c:v>709.49300000000005</c:v>
                </c:pt>
                <c:pt idx="12479">
                  <c:v>671.33</c:v>
                </c:pt>
                <c:pt idx="12480">
                  <c:v>633.01499999999999</c:v>
                </c:pt>
                <c:pt idx="12481">
                  <c:v>594.55600000000004</c:v>
                </c:pt>
                <c:pt idx="12482">
                  <c:v>555.96100000000001</c:v>
                </c:pt>
                <c:pt idx="12483">
                  <c:v>517.23900000000003</c:v>
                </c:pt>
                <c:pt idx="12484">
                  <c:v>478.39800000000002</c:v>
                </c:pt>
                <c:pt idx="12485">
                  <c:v>439.447</c:v>
                </c:pt>
                <c:pt idx="12486">
                  <c:v>400.39499999999998</c:v>
                </c:pt>
                <c:pt idx="12487">
                  <c:v>361.24900000000002</c:v>
                </c:pt>
                <c:pt idx="12488">
                  <c:v>322.02</c:v>
                </c:pt>
                <c:pt idx="12489">
                  <c:v>282.714</c:v>
                </c:pt>
                <c:pt idx="12490">
                  <c:v>243.34100000000001</c:v>
                </c:pt>
                <c:pt idx="12491">
                  <c:v>203.91</c:v>
                </c:pt>
                <c:pt idx="12492">
                  <c:v>164.429</c:v>
                </c:pt>
                <c:pt idx="12493">
                  <c:v>124.907</c:v>
                </c:pt>
                <c:pt idx="12494">
                  <c:v>85.352800000000002</c:v>
                </c:pt>
                <c:pt idx="12495">
                  <c:v>45.7746</c:v>
                </c:pt>
                <c:pt idx="12496">
                  <c:v>6.1810900000000002</c:v>
                </c:pt>
                <c:pt idx="12497">
                  <c:v>-33.418700000000001</c:v>
                </c:pt>
                <c:pt idx="12498">
                  <c:v>-73.016199999999998</c:v>
                </c:pt>
                <c:pt idx="12499">
                  <c:v>-112.60299999999999</c:v>
                </c:pt>
                <c:pt idx="12500">
                  <c:v>-152.16900000000001</c:v>
                </c:pt>
                <c:pt idx="12501">
                  <c:v>-191.708</c:v>
                </c:pt>
                <c:pt idx="12502">
                  <c:v>-231.209</c:v>
                </c:pt>
                <c:pt idx="12503">
                  <c:v>-270.66300000000001</c:v>
                </c:pt>
                <c:pt idx="12504">
                  <c:v>-310.06299999999999</c:v>
                </c:pt>
                <c:pt idx="12505">
                  <c:v>-349.4</c:v>
                </c:pt>
                <c:pt idx="12506">
                  <c:v>-388.66500000000002</c:v>
                </c:pt>
                <c:pt idx="12507">
                  <c:v>-427.85</c:v>
                </c:pt>
                <c:pt idx="12508">
                  <c:v>-466.94499999999999</c:v>
                </c:pt>
                <c:pt idx="12509">
                  <c:v>-505.94299999999998</c:v>
                </c:pt>
                <c:pt idx="12510">
                  <c:v>-544.83399999999995</c:v>
                </c:pt>
                <c:pt idx="12511">
                  <c:v>-583.61</c:v>
                </c:pt>
                <c:pt idx="12512">
                  <c:v>-622.26300000000003</c:v>
                </c:pt>
                <c:pt idx="12513">
                  <c:v>-660.78399999999999</c:v>
                </c:pt>
                <c:pt idx="12514">
                  <c:v>-699.16399999999999</c:v>
                </c:pt>
                <c:pt idx="12515">
                  <c:v>-737.39599999999996</c:v>
                </c:pt>
                <c:pt idx="12516">
                  <c:v>-775.47</c:v>
                </c:pt>
                <c:pt idx="12517">
                  <c:v>-813.37800000000004</c:v>
                </c:pt>
                <c:pt idx="12518">
                  <c:v>-851.11199999999997</c:v>
                </c:pt>
                <c:pt idx="12519">
                  <c:v>-888.66399999999999</c:v>
                </c:pt>
                <c:pt idx="12520">
                  <c:v>-926.024</c:v>
                </c:pt>
                <c:pt idx="12521">
                  <c:v>-963.18600000000004</c:v>
                </c:pt>
                <c:pt idx="12522" formatCode="0.00E+00">
                  <c:v>-1000.14</c:v>
                </c:pt>
                <c:pt idx="12523" formatCode="0.00E+00">
                  <c:v>-1036.8800000000001</c:v>
                </c:pt>
                <c:pt idx="12524" formatCode="0.00E+00">
                  <c:v>-1073.4000000000001</c:v>
                </c:pt>
                <c:pt idx="12525" formatCode="0.00E+00">
                  <c:v>-1109.68</c:v>
                </c:pt>
                <c:pt idx="12526" formatCode="0.00E+00">
                  <c:v>-1145.73</c:v>
                </c:pt>
                <c:pt idx="12527" formatCode="0.00E+00">
                  <c:v>-1181.53</c:v>
                </c:pt>
                <c:pt idx="12528" formatCode="0.00E+00">
                  <c:v>-1217.07</c:v>
                </c:pt>
                <c:pt idx="12529" formatCode="0.00E+00">
                  <c:v>-1252.3499999999999</c:v>
                </c:pt>
                <c:pt idx="12530" formatCode="0.00E+00">
                  <c:v>-1287.3599999999999</c:v>
                </c:pt>
                <c:pt idx="12531" formatCode="0.00E+00">
                  <c:v>-1322.09</c:v>
                </c:pt>
                <c:pt idx="12532" formatCode="0.00E+00">
                  <c:v>-1356.53</c:v>
                </c:pt>
                <c:pt idx="12533" formatCode="0.00E+00">
                  <c:v>-1390.68</c:v>
                </c:pt>
                <c:pt idx="12534" formatCode="0.00E+00">
                  <c:v>-1424.53</c:v>
                </c:pt>
                <c:pt idx="12535" formatCode="0.00E+00">
                  <c:v>-1458.06</c:v>
                </c:pt>
                <c:pt idx="12536" formatCode="0.00E+00">
                  <c:v>-1491.29</c:v>
                </c:pt>
                <c:pt idx="12537" formatCode="0.00E+00">
                  <c:v>-1524.18</c:v>
                </c:pt>
                <c:pt idx="12538" formatCode="0.00E+00">
                  <c:v>-1556.75</c:v>
                </c:pt>
                <c:pt idx="12539" formatCode="0.00E+00">
                  <c:v>-1588.98</c:v>
                </c:pt>
                <c:pt idx="12540" formatCode="0.00E+00">
                  <c:v>-1620.87</c:v>
                </c:pt>
                <c:pt idx="12541" formatCode="0.00E+00">
                  <c:v>-1652.4</c:v>
                </c:pt>
                <c:pt idx="12542" formatCode="0.00E+00">
                  <c:v>-1683.57</c:v>
                </c:pt>
                <c:pt idx="12543" formatCode="0.00E+00">
                  <c:v>-1714.37</c:v>
                </c:pt>
                <c:pt idx="12544" formatCode="0.00E+00">
                  <c:v>-1744.8</c:v>
                </c:pt>
                <c:pt idx="12545" formatCode="0.00E+00">
                  <c:v>-1774.86</c:v>
                </c:pt>
                <c:pt idx="12546" formatCode="0.00E+00">
                  <c:v>-1804.52</c:v>
                </c:pt>
                <c:pt idx="12547" formatCode="0.00E+00">
                  <c:v>-1833.8</c:v>
                </c:pt>
                <c:pt idx="12548" formatCode="0.00E+00">
                  <c:v>-1862.67</c:v>
                </c:pt>
                <c:pt idx="12549" formatCode="0.00E+00">
                  <c:v>-1891.14</c:v>
                </c:pt>
                <c:pt idx="12550" formatCode="0.00E+00">
                  <c:v>-1919.19</c:v>
                </c:pt>
                <c:pt idx="12551" formatCode="0.00E+00">
                  <c:v>-1946.83</c:v>
                </c:pt>
                <c:pt idx="12552" formatCode="0.00E+00">
                  <c:v>-1974.04</c:v>
                </c:pt>
                <c:pt idx="12553" formatCode="0.00E+00">
                  <c:v>-2000.82</c:v>
                </c:pt>
                <c:pt idx="12554" formatCode="0.00E+00">
                  <c:v>-2027.17</c:v>
                </c:pt>
                <c:pt idx="12555" formatCode="0.00E+00">
                  <c:v>-2053.0700000000002</c:v>
                </c:pt>
                <c:pt idx="12556" formatCode="0.00E+00">
                  <c:v>-2078.52</c:v>
                </c:pt>
                <c:pt idx="12557" formatCode="0.00E+00">
                  <c:v>-2103.52</c:v>
                </c:pt>
                <c:pt idx="12558" formatCode="0.00E+00">
                  <c:v>-2128.06</c:v>
                </c:pt>
                <c:pt idx="12559" formatCode="0.00E+00">
                  <c:v>-2152.14</c:v>
                </c:pt>
                <c:pt idx="12560" formatCode="0.00E+00">
                  <c:v>-2175.7399999999998</c:v>
                </c:pt>
                <c:pt idx="12561" formatCode="0.00E+00">
                  <c:v>-2198.87</c:v>
                </c:pt>
                <c:pt idx="12562" formatCode="0.00E+00">
                  <c:v>-2221.52</c:v>
                </c:pt>
                <c:pt idx="12563" formatCode="0.00E+00">
                  <c:v>-2243.69</c:v>
                </c:pt>
                <c:pt idx="12564" formatCode="0.00E+00">
                  <c:v>-2265.36</c:v>
                </c:pt>
                <c:pt idx="12565" formatCode="0.00E+00">
                  <c:v>-2286.54</c:v>
                </c:pt>
                <c:pt idx="12566" formatCode="0.00E+00">
                  <c:v>-2307.2199999999998</c:v>
                </c:pt>
                <c:pt idx="12567" formatCode="0.00E+00">
                  <c:v>-2327.39</c:v>
                </c:pt>
                <c:pt idx="12568" formatCode="0.00E+00">
                  <c:v>-2347.0500000000002</c:v>
                </c:pt>
                <c:pt idx="12569" formatCode="0.00E+00">
                  <c:v>-2366.1999999999998</c:v>
                </c:pt>
                <c:pt idx="12570" formatCode="0.00E+00">
                  <c:v>-2384.84</c:v>
                </c:pt>
                <c:pt idx="12571" formatCode="0.00E+00">
                  <c:v>-2402.9499999999998</c:v>
                </c:pt>
                <c:pt idx="12572" formatCode="0.00E+00">
                  <c:v>-2420.5300000000002</c:v>
                </c:pt>
                <c:pt idx="12573" formatCode="0.00E+00">
                  <c:v>-2437.58</c:v>
                </c:pt>
                <c:pt idx="12574" formatCode="0.00E+00">
                  <c:v>-2454.1</c:v>
                </c:pt>
                <c:pt idx="12575" formatCode="0.00E+00">
                  <c:v>-2470.09</c:v>
                </c:pt>
                <c:pt idx="12576" formatCode="0.00E+00">
                  <c:v>-2485.5300000000002</c:v>
                </c:pt>
                <c:pt idx="12577" formatCode="0.00E+00">
                  <c:v>-2500.4299999999998</c:v>
                </c:pt>
                <c:pt idx="12578" formatCode="0.00E+00">
                  <c:v>-2514.7800000000002</c:v>
                </c:pt>
                <c:pt idx="12579" formatCode="0.00E+00">
                  <c:v>-2528.58</c:v>
                </c:pt>
                <c:pt idx="12580" formatCode="0.00E+00">
                  <c:v>-2541.8200000000002</c:v>
                </c:pt>
                <c:pt idx="12581" formatCode="0.00E+00">
                  <c:v>-2554.5</c:v>
                </c:pt>
                <c:pt idx="12582" formatCode="0.00E+00">
                  <c:v>-2566.63</c:v>
                </c:pt>
                <c:pt idx="12583" formatCode="0.00E+00">
                  <c:v>-2578.19</c:v>
                </c:pt>
                <c:pt idx="12584" formatCode="0.00E+00">
                  <c:v>-2589.19</c:v>
                </c:pt>
                <c:pt idx="12585" formatCode="0.00E+00">
                  <c:v>-2599.62</c:v>
                </c:pt>
                <c:pt idx="12586" formatCode="0.00E+00">
                  <c:v>-2609.48</c:v>
                </c:pt>
                <c:pt idx="12587" formatCode="0.00E+00">
                  <c:v>-2618.77</c:v>
                </c:pt>
                <c:pt idx="12588" formatCode="0.00E+00">
                  <c:v>-2627.48</c:v>
                </c:pt>
                <c:pt idx="12589" formatCode="0.00E+00">
                  <c:v>-2635.62</c:v>
                </c:pt>
                <c:pt idx="12590" formatCode="0.00E+00">
                  <c:v>-2643.18</c:v>
                </c:pt>
                <c:pt idx="12591" formatCode="0.00E+00">
                  <c:v>-2650.16</c:v>
                </c:pt>
                <c:pt idx="12592" formatCode="0.00E+00">
                  <c:v>-2656.56</c:v>
                </c:pt>
                <c:pt idx="12593" formatCode="0.00E+00">
                  <c:v>-2662.37</c:v>
                </c:pt>
                <c:pt idx="12594" formatCode="0.00E+00">
                  <c:v>-2667.6</c:v>
                </c:pt>
                <c:pt idx="12595" formatCode="0.00E+00">
                  <c:v>-2672.24</c:v>
                </c:pt>
                <c:pt idx="12596" formatCode="0.00E+00">
                  <c:v>-2676.29</c:v>
                </c:pt>
                <c:pt idx="12597" formatCode="0.00E+00">
                  <c:v>-2679.76</c:v>
                </c:pt>
                <c:pt idx="12598" formatCode="0.00E+00">
                  <c:v>-2682.64</c:v>
                </c:pt>
                <c:pt idx="12599" formatCode="0.00E+00">
                  <c:v>-2684.93</c:v>
                </c:pt>
                <c:pt idx="12600" formatCode="0.00E+00">
                  <c:v>-2686.63</c:v>
                </c:pt>
                <c:pt idx="12601" formatCode="0.00E+00">
                  <c:v>-2687.74</c:v>
                </c:pt>
                <c:pt idx="12602" formatCode="0.00E+00">
                  <c:v>-2688.26</c:v>
                </c:pt>
                <c:pt idx="12603" formatCode="0.00E+00">
                  <c:v>-2688.18</c:v>
                </c:pt>
                <c:pt idx="12604" formatCode="0.00E+00">
                  <c:v>-2687.52</c:v>
                </c:pt>
                <c:pt idx="12605" formatCode="0.00E+00">
                  <c:v>-2686.26</c:v>
                </c:pt>
                <c:pt idx="12606" formatCode="0.00E+00">
                  <c:v>-2684.42</c:v>
                </c:pt>
                <c:pt idx="12607" formatCode="0.00E+00">
                  <c:v>-2681.98</c:v>
                </c:pt>
                <c:pt idx="12608" formatCode="0.00E+00">
                  <c:v>-2678.96</c:v>
                </c:pt>
                <c:pt idx="12609" formatCode="0.00E+00">
                  <c:v>-2675.34</c:v>
                </c:pt>
                <c:pt idx="12610" formatCode="0.00E+00">
                  <c:v>-2671.14</c:v>
                </c:pt>
                <c:pt idx="12611" formatCode="0.00E+00">
                  <c:v>-2666.35</c:v>
                </c:pt>
                <c:pt idx="12612" formatCode="0.00E+00">
                  <c:v>-2660.97</c:v>
                </c:pt>
                <c:pt idx="12613" formatCode="0.00E+00">
                  <c:v>-2655.01</c:v>
                </c:pt>
                <c:pt idx="12614" formatCode="0.00E+00">
                  <c:v>-2648.46</c:v>
                </c:pt>
                <c:pt idx="12615" formatCode="0.00E+00">
                  <c:v>-2641.33</c:v>
                </c:pt>
                <c:pt idx="12616" formatCode="0.00E+00">
                  <c:v>-2633.62</c:v>
                </c:pt>
                <c:pt idx="12617" formatCode="0.00E+00">
                  <c:v>-2625.33</c:v>
                </c:pt>
                <c:pt idx="12618" formatCode="0.00E+00">
                  <c:v>-2616.46</c:v>
                </c:pt>
                <c:pt idx="12619" formatCode="0.00E+00">
                  <c:v>-2607.0100000000002</c:v>
                </c:pt>
                <c:pt idx="12620" formatCode="0.00E+00">
                  <c:v>-2596.9899999999998</c:v>
                </c:pt>
                <c:pt idx="12621" formatCode="0.00E+00">
                  <c:v>-2586.39</c:v>
                </c:pt>
                <c:pt idx="12622" formatCode="0.00E+00">
                  <c:v>-2575.23</c:v>
                </c:pt>
                <c:pt idx="12623" formatCode="0.00E+00">
                  <c:v>-2563.5</c:v>
                </c:pt>
                <c:pt idx="12624" formatCode="0.00E+00">
                  <c:v>-2551.21</c:v>
                </c:pt>
                <c:pt idx="12625" formatCode="0.00E+00">
                  <c:v>-2538.35</c:v>
                </c:pt>
                <c:pt idx="12626" formatCode="0.00E+00">
                  <c:v>-2524.9299999999998</c:v>
                </c:pt>
                <c:pt idx="12627" formatCode="0.00E+00">
                  <c:v>-2510.9499999999998</c:v>
                </c:pt>
                <c:pt idx="12628" formatCode="0.00E+00">
                  <c:v>-2496.4299999999998</c:v>
                </c:pt>
                <c:pt idx="12629" formatCode="0.00E+00">
                  <c:v>-2481.35</c:v>
                </c:pt>
                <c:pt idx="12630" formatCode="0.00E+00">
                  <c:v>-2465.7199999999998</c:v>
                </c:pt>
                <c:pt idx="12631" formatCode="0.00E+00">
                  <c:v>-2449.5500000000002</c:v>
                </c:pt>
                <c:pt idx="12632" formatCode="0.00E+00">
                  <c:v>-2432.84</c:v>
                </c:pt>
                <c:pt idx="12633" formatCode="0.00E+00">
                  <c:v>-2415.6</c:v>
                </c:pt>
                <c:pt idx="12634" formatCode="0.00E+00">
                  <c:v>-2397.81</c:v>
                </c:pt>
                <c:pt idx="12635" formatCode="0.00E+00">
                  <c:v>-2379.5100000000002</c:v>
                </c:pt>
                <c:pt idx="12636" formatCode="0.00E+00">
                  <c:v>-2360.67</c:v>
                </c:pt>
                <c:pt idx="12637" formatCode="0.00E+00">
                  <c:v>-2341.31</c:v>
                </c:pt>
                <c:pt idx="12638" formatCode="0.00E+00">
                  <c:v>-2321.44</c:v>
                </c:pt>
                <c:pt idx="12639" formatCode="0.00E+00">
                  <c:v>-2301.0500000000002</c:v>
                </c:pt>
                <c:pt idx="12640" formatCode="0.00E+00">
                  <c:v>-2280.16</c:v>
                </c:pt>
                <c:pt idx="12641" formatCode="0.00E+00">
                  <c:v>-2258.7600000000002</c:v>
                </c:pt>
                <c:pt idx="12642" formatCode="0.00E+00">
                  <c:v>-2236.86</c:v>
                </c:pt>
                <c:pt idx="12643" formatCode="0.00E+00">
                  <c:v>-2214.4699999999998</c:v>
                </c:pt>
                <c:pt idx="12644" formatCode="0.00E+00">
                  <c:v>-2191.59</c:v>
                </c:pt>
                <c:pt idx="12645" formatCode="0.00E+00">
                  <c:v>-2168.2199999999998</c:v>
                </c:pt>
                <c:pt idx="12646" formatCode="0.00E+00">
                  <c:v>-2144.38</c:v>
                </c:pt>
                <c:pt idx="12647" formatCode="0.00E+00">
                  <c:v>-2120.06</c:v>
                </c:pt>
                <c:pt idx="12648" formatCode="0.00E+00">
                  <c:v>-2095.27</c:v>
                </c:pt>
                <c:pt idx="12649" formatCode="0.00E+00">
                  <c:v>-2070.02</c:v>
                </c:pt>
                <c:pt idx="12650" formatCode="0.00E+00">
                  <c:v>-2044.31</c:v>
                </c:pt>
                <c:pt idx="12651" formatCode="0.00E+00">
                  <c:v>-2018.14</c:v>
                </c:pt>
                <c:pt idx="12652" formatCode="0.00E+00">
                  <c:v>-1991.53</c:v>
                </c:pt>
                <c:pt idx="12653" formatCode="0.00E+00">
                  <c:v>-1964.48</c:v>
                </c:pt>
                <c:pt idx="12654" formatCode="0.00E+00">
                  <c:v>-1936.99</c:v>
                </c:pt>
                <c:pt idx="12655" formatCode="0.00E+00">
                  <c:v>-1909.08</c:v>
                </c:pt>
                <c:pt idx="12656" formatCode="0.00E+00">
                  <c:v>-1880.74</c:v>
                </c:pt>
                <c:pt idx="12657" formatCode="0.00E+00">
                  <c:v>-1851.98</c:v>
                </c:pt>
                <c:pt idx="12658" formatCode="0.00E+00">
                  <c:v>-1822.82</c:v>
                </c:pt>
                <c:pt idx="12659" formatCode="0.00E+00">
                  <c:v>-1793.25</c:v>
                </c:pt>
                <c:pt idx="12660" formatCode="0.00E+00">
                  <c:v>-1763.28</c:v>
                </c:pt>
                <c:pt idx="12661" formatCode="0.00E+00">
                  <c:v>-1732.92</c:v>
                </c:pt>
                <c:pt idx="12662" formatCode="0.00E+00">
                  <c:v>-1702.17</c:v>
                </c:pt>
                <c:pt idx="12663" formatCode="0.00E+00">
                  <c:v>-1671.05</c:v>
                </c:pt>
                <c:pt idx="12664" formatCode="0.00E+00">
                  <c:v>-1639.56</c:v>
                </c:pt>
                <c:pt idx="12665" formatCode="0.00E+00">
                  <c:v>-1607.7</c:v>
                </c:pt>
                <c:pt idx="12666" formatCode="0.00E+00">
                  <c:v>-1575.48</c:v>
                </c:pt>
                <c:pt idx="12667" formatCode="0.00E+00">
                  <c:v>-1542.92</c:v>
                </c:pt>
                <c:pt idx="12668" formatCode="0.00E+00">
                  <c:v>-1510.01</c:v>
                </c:pt>
                <c:pt idx="12669" formatCode="0.00E+00">
                  <c:v>-1476.77</c:v>
                </c:pt>
                <c:pt idx="12670" formatCode="0.00E+00">
                  <c:v>-1443.19</c:v>
                </c:pt>
                <c:pt idx="12671" formatCode="0.00E+00">
                  <c:v>-1409.3</c:v>
                </c:pt>
                <c:pt idx="12672" formatCode="0.00E+00">
                  <c:v>-1375.09</c:v>
                </c:pt>
                <c:pt idx="12673" formatCode="0.00E+00">
                  <c:v>-1340.57</c:v>
                </c:pt>
                <c:pt idx="12674" formatCode="0.00E+00">
                  <c:v>-1305.76</c:v>
                </c:pt>
                <c:pt idx="12675" formatCode="0.00E+00">
                  <c:v>-1270.6500000000001</c:v>
                </c:pt>
                <c:pt idx="12676" formatCode="0.00E+00">
                  <c:v>-1235.26</c:v>
                </c:pt>
                <c:pt idx="12677" formatCode="0.00E+00">
                  <c:v>-1199.5999999999999</c:v>
                </c:pt>
                <c:pt idx="12678" formatCode="0.00E+00">
                  <c:v>-1163.6600000000001</c:v>
                </c:pt>
                <c:pt idx="12679" formatCode="0.00E+00">
                  <c:v>-1127.47</c:v>
                </c:pt>
                <c:pt idx="12680" formatCode="0.00E+00">
                  <c:v>-1091.02</c:v>
                </c:pt>
                <c:pt idx="12681" formatCode="0.00E+00">
                  <c:v>-1054.33</c:v>
                </c:pt>
                <c:pt idx="12682" formatCode="0.00E+00">
                  <c:v>-1017.41</c:v>
                </c:pt>
                <c:pt idx="12683">
                  <c:v>-980.25</c:v>
                </c:pt>
                <c:pt idx="12684">
                  <c:v>-942.875</c:v>
                </c:pt>
                <c:pt idx="12685">
                  <c:v>-905.28800000000001</c:v>
                </c:pt>
                <c:pt idx="12686">
                  <c:v>-867.49699999999996</c:v>
                </c:pt>
                <c:pt idx="12687">
                  <c:v>-829.51099999999997</c:v>
                </c:pt>
                <c:pt idx="12688">
                  <c:v>-791.33799999999997</c:v>
                </c:pt>
                <c:pt idx="12689">
                  <c:v>-752.98599999999999</c:v>
                </c:pt>
                <c:pt idx="12690">
                  <c:v>-714.46400000000006</c:v>
                </c:pt>
                <c:pt idx="12691">
                  <c:v>-675.779</c:v>
                </c:pt>
                <c:pt idx="12692">
                  <c:v>-636.94200000000001</c:v>
                </c:pt>
                <c:pt idx="12693">
                  <c:v>-597.95899999999995</c:v>
                </c:pt>
                <c:pt idx="12694">
                  <c:v>-558.84</c:v>
                </c:pt>
                <c:pt idx="12695">
                  <c:v>-519.59400000000005</c:v>
                </c:pt>
                <c:pt idx="12696">
                  <c:v>-480.22800000000001</c:v>
                </c:pt>
                <c:pt idx="12697">
                  <c:v>-440.75200000000001</c:v>
                </c:pt>
                <c:pt idx="12698">
                  <c:v>-401.17399999999998</c:v>
                </c:pt>
                <c:pt idx="12699">
                  <c:v>-361.50200000000001</c:v>
                </c:pt>
                <c:pt idx="12700">
                  <c:v>-321.74700000000001</c:v>
                </c:pt>
                <c:pt idx="12701">
                  <c:v>-281.91500000000002</c:v>
                </c:pt>
                <c:pt idx="12702">
                  <c:v>-242.017</c:v>
                </c:pt>
                <c:pt idx="12703">
                  <c:v>-202.06</c:v>
                </c:pt>
                <c:pt idx="12704">
                  <c:v>-162.054</c:v>
                </c:pt>
                <c:pt idx="12705">
                  <c:v>-122.008</c:v>
                </c:pt>
                <c:pt idx="12706">
                  <c:v>-81.929599999999994</c:v>
                </c:pt>
                <c:pt idx="12707">
                  <c:v>-41.828299999999999</c:v>
                </c:pt>
                <c:pt idx="12708">
                  <c:v>-1.7124699999999999</c:v>
                </c:pt>
                <c:pt idx="12709">
                  <c:v>38.408700000000003</c:v>
                </c:pt>
                <c:pt idx="12710">
                  <c:v>78.526700000000005</c:v>
                </c:pt>
                <c:pt idx="12711">
                  <c:v>118.63200000000001</c:v>
                </c:pt>
                <c:pt idx="12712">
                  <c:v>158.71700000000001</c:v>
                </c:pt>
                <c:pt idx="12713">
                  <c:v>198.77199999999999</c:v>
                </c:pt>
                <c:pt idx="12714">
                  <c:v>238.78899999999999</c:v>
                </c:pt>
                <c:pt idx="12715">
                  <c:v>278.75799999999998</c:v>
                </c:pt>
                <c:pt idx="12716">
                  <c:v>318.67</c:v>
                </c:pt>
                <c:pt idx="12717">
                  <c:v>358.51799999999997</c:v>
                </c:pt>
                <c:pt idx="12718">
                  <c:v>398.291</c:v>
                </c:pt>
                <c:pt idx="12719">
                  <c:v>437.98200000000003</c:v>
                </c:pt>
                <c:pt idx="12720">
                  <c:v>477.58199999999999</c:v>
                </c:pt>
                <c:pt idx="12721">
                  <c:v>517.08299999999997</c:v>
                </c:pt>
                <c:pt idx="12722">
                  <c:v>556.47400000000005</c:v>
                </c:pt>
                <c:pt idx="12723">
                  <c:v>595.74800000000005</c:v>
                </c:pt>
                <c:pt idx="12724">
                  <c:v>634.89700000000005</c:v>
                </c:pt>
                <c:pt idx="12725">
                  <c:v>673.91099999999994</c:v>
                </c:pt>
                <c:pt idx="12726">
                  <c:v>712.78099999999995</c:v>
                </c:pt>
                <c:pt idx="12727">
                  <c:v>751.5</c:v>
                </c:pt>
                <c:pt idx="12728">
                  <c:v>790.05899999999997</c:v>
                </c:pt>
                <c:pt idx="12729">
                  <c:v>828.45</c:v>
                </c:pt>
                <c:pt idx="12730">
                  <c:v>866.66300000000001</c:v>
                </c:pt>
                <c:pt idx="12731">
                  <c:v>904.69100000000003</c:v>
                </c:pt>
                <c:pt idx="12732">
                  <c:v>942.524</c:v>
                </c:pt>
                <c:pt idx="12733">
                  <c:v>980.15599999999995</c:v>
                </c:pt>
                <c:pt idx="12734" formatCode="0.00E+00">
                  <c:v>1017.58</c:v>
                </c:pt>
                <c:pt idx="12735" formatCode="0.00E+00">
                  <c:v>1054.78</c:v>
                </c:pt>
                <c:pt idx="12736" formatCode="0.00E+00">
                  <c:v>1091.75</c:v>
                </c:pt>
                <c:pt idx="12737" formatCode="0.00E+00">
                  <c:v>1128.49</c:v>
                </c:pt>
                <c:pt idx="12738" formatCode="0.00E+00">
                  <c:v>1164.99</c:v>
                </c:pt>
                <c:pt idx="12739" formatCode="0.00E+00">
                  <c:v>1201.24</c:v>
                </c:pt>
                <c:pt idx="12740" formatCode="0.00E+00">
                  <c:v>1237.22</c:v>
                </c:pt>
                <c:pt idx="12741" formatCode="0.00E+00">
                  <c:v>1272.94</c:v>
                </c:pt>
                <c:pt idx="12742" formatCode="0.00E+00">
                  <c:v>1308.3800000000001</c:v>
                </c:pt>
                <c:pt idx="12743" formatCode="0.00E+00">
                  <c:v>1343.54</c:v>
                </c:pt>
                <c:pt idx="12744" formatCode="0.00E+00">
                  <c:v>1378.41</c:v>
                </c:pt>
                <c:pt idx="12745" formatCode="0.00E+00">
                  <c:v>1412.99</c:v>
                </c:pt>
                <c:pt idx="12746" formatCode="0.00E+00">
                  <c:v>1447.25</c:v>
                </c:pt>
                <c:pt idx="12747" formatCode="0.00E+00">
                  <c:v>1481.2</c:v>
                </c:pt>
                <c:pt idx="12748" formatCode="0.00E+00">
                  <c:v>1514.83</c:v>
                </c:pt>
                <c:pt idx="12749" formatCode="0.00E+00">
                  <c:v>1548.14</c:v>
                </c:pt>
                <c:pt idx="12750" formatCode="0.00E+00">
                  <c:v>1581.1</c:v>
                </c:pt>
                <c:pt idx="12751" formatCode="0.00E+00">
                  <c:v>1613.73</c:v>
                </c:pt>
                <c:pt idx="12752" formatCode="0.00E+00">
                  <c:v>1646</c:v>
                </c:pt>
                <c:pt idx="12753" formatCode="0.00E+00">
                  <c:v>1677.92</c:v>
                </c:pt>
                <c:pt idx="12754" formatCode="0.00E+00">
                  <c:v>1709.47</c:v>
                </c:pt>
                <c:pt idx="12755" formatCode="0.00E+00">
                  <c:v>1740.65</c:v>
                </c:pt>
                <c:pt idx="12756" formatCode="0.00E+00">
                  <c:v>1771.45</c:v>
                </c:pt>
                <c:pt idx="12757" formatCode="0.00E+00">
                  <c:v>1801.86</c:v>
                </c:pt>
                <c:pt idx="12758" formatCode="0.00E+00">
                  <c:v>1831.88</c:v>
                </c:pt>
                <c:pt idx="12759" formatCode="0.00E+00">
                  <c:v>1861.51</c:v>
                </c:pt>
                <c:pt idx="12760" formatCode="0.00E+00">
                  <c:v>1890.73</c:v>
                </c:pt>
                <c:pt idx="12761" formatCode="0.00E+00">
                  <c:v>1919.54</c:v>
                </c:pt>
                <c:pt idx="12762" formatCode="0.00E+00">
                  <c:v>1947.93</c:v>
                </c:pt>
                <c:pt idx="12763" formatCode="0.00E+00">
                  <c:v>1975.9</c:v>
                </c:pt>
                <c:pt idx="12764" formatCode="0.00E+00">
                  <c:v>2003.43</c:v>
                </c:pt>
                <c:pt idx="12765" formatCode="0.00E+00">
                  <c:v>2030.53</c:v>
                </c:pt>
                <c:pt idx="12766" formatCode="0.00E+00">
                  <c:v>2057.19</c:v>
                </c:pt>
                <c:pt idx="12767" formatCode="0.00E+00">
                  <c:v>2083.4</c:v>
                </c:pt>
                <c:pt idx="12768" formatCode="0.00E+00">
                  <c:v>2109.15</c:v>
                </c:pt>
                <c:pt idx="12769" formatCode="0.00E+00">
                  <c:v>2134.4499999999998</c:v>
                </c:pt>
                <c:pt idx="12770" formatCode="0.00E+00">
                  <c:v>2159.2800000000002</c:v>
                </c:pt>
                <c:pt idx="12771" formatCode="0.00E+00">
                  <c:v>2183.63</c:v>
                </c:pt>
                <c:pt idx="12772" formatCode="0.00E+00">
                  <c:v>2207.5100000000002</c:v>
                </c:pt>
                <c:pt idx="12773" formatCode="0.00E+00">
                  <c:v>2230.91</c:v>
                </c:pt>
                <c:pt idx="12774" formatCode="0.00E+00">
                  <c:v>2253.8200000000002</c:v>
                </c:pt>
                <c:pt idx="12775" formatCode="0.00E+00">
                  <c:v>2276.2399999999998</c:v>
                </c:pt>
                <c:pt idx="12776" formatCode="0.00E+00">
                  <c:v>2298.17</c:v>
                </c:pt>
                <c:pt idx="12777" formatCode="0.00E+00">
                  <c:v>2319.59</c:v>
                </c:pt>
                <c:pt idx="12778" formatCode="0.00E+00">
                  <c:v>2340.5</c:v>
                </c:pt>
                <c:pt idx="12779" formatCode="0.00E+00">
                  <c:v>2360.9</c:v>
                </c:pt>
                <c:pt idx="12780" formatCode="0.00E+00">
                  <c:v>2380.79</c:v>
                </c:pt>
                <c:pt idx="12781" formatCode="0.00E+00">
                  <c:v>2400.15</c:v>
                </c:pt>
                <c:pt idx="12782" formatCode="0.00E+00">
                  <c:v>2419</c:v>
                </c:pt>
                <c:pt idx="12783" formatCode="0.00E+00">
                  <c:v>2437.31</c:v>
                </c:pt>
                <c:pt idx="12784" formatCode="0.00E+00">
                  <c:v>2455.09</c:v>
                </c:pt>
                <c:pt idx="12785" formatCode="0.00E+00">
                  <c:v>2472.33</c:v>
                </c:pt>
                <c:pt idx="12786" formatCode="0.00E+00">
                  <c:v>2489.0300000000002</c:v>
                </c:pt>
                <c:pt idx="12787" formatCode="0.00E+00">
                  <c:v>2505.19</c:v>
                </c:pt>
                <c:pt idx="12788" formatCode="0.00E+00">
                  <c:v>2520.8000000000002</c:v>
                </c:pt>
                <c:pt idx="12789" formatCode="0.00E+00">
                  <c:v>2535.86</c:v>
                </c:pt>
                <c:pt idx="12790" formatCode="0.00E+00">
                  <c:v>2550.36</c:v>
                </c:pt>
                <c:pt idx="12791" formatCode="0.00E+00">
                  <c:v>2564.31</c:v>
                </c:pt>
                <c:pt idx="12792" formatCode="0.00E+00">
                  <c:v>2577.69</c:v>
                </c:pt>
                <c:pt idx="12793" formatCode="0.00E+00">
                  <c:v>2590.5100000000002</c:v>
                </c:pt>
                <c:pt idx="12794" formatCode="0.00E+00">
                  <c:v>2602.7600000000002</c:v>
                </c:pt>
                <c:pt idx="12795" formatCode="0.00E+00">
                  <c:v>2614.44</c:v>
                </c:pt>
                <c:pt idx="12796" formatCode="0.00E+00">
                  <c:v>2625.55</c:v>
                </c:pt>
                <c:pt idx="12797" formatCode="0.00E+00">
                  <c:v>2636.08</c:v>
                </c:pt>
                <c:pt idx="12798" formatCode="0.00E+00">
                  <c:v>2646.04</c:v>
                </c:pt>
                <c:pt idx="12799" formatCode="0.00E+00">
                  <c:v>2655.42</c:v>
                </c:pt>
                <c:pt idx="12800" formatCode="0.00E+00">
                  <c:v>2664.21</c:v>
                </c:pt>
                <c:pt idx="12801" formatCode="0.00E+00">
                  <c:v>2672.42</c:v>
                </c:pt>
                <c:pt idx="12802" formatCode="0.00E+00">
                  <c:v>2680.04</c:v>
                </c:pt>
                <c:pt idx="12803" formatCode="0.00E+00">
                  <c:v>2687.08</c:v>
                </c:pt>
                <c:pt idx="12804" formatCode="0.00E+00">
                  <c:v>2693.53</c:v>
                </c:pt>
                <c:pt idx="12805" formatCode="0.00E+00">
                  <c:v>2699.38</c:v>
                </c:pt>
                <c:pt idx="12806" formatCode="0.00E+00">
                  <c:v>2704.65</c:v>
                </c:pt>
                <c:pt idx="12807" formatCode="0.00E+00">
                  <c:v>2709.32</c:v>
                </c:pt>
                <c:pt idx="12808" formatCode="0.00E+00">
                  <c:v>2713.4</c:v>
                </c:pt>
                <c:pt idx="12809" formatCode="0.00E+00">
                  <c:v>2716.88</c:v>
                </c:pt>
                <c:pt idx="12810" formatCode="0.00E+00">
                  <c:v>2719.77</c:v>
                </c:pt>
                <c:pt idx="12811" formatCode="0.00E+00">
                  <c:v>2722.05</c:v>
                </c:pt>
                <c:pt idx="12812" formatCode="0.00E+00">
                  <c:v>2723.75</c:v>
                </c:pt>
                <c:pt idx="12813" formatCode="0.00E+00">
                  <c:v>2724.84</c:v>
                </c:pt>
                <c:pt idx="12814" formatCode="0.00E+00">
                  <c:v>2725.34</c:v>
                </c:pt>
                <c:pt idx="12815" formatCode="0.00E+00">
                  <c:v>2725.23</c:v>
                </c:pt>
                <c:pt idx="12816" formatCode="0.00E+00">
                  <c:v>2724.53</c:v>
                </c:pt>
                <c:pt idx="12817" formatCode="0.00E+00">
                  <c:v>2723.23</c:v>
                </c:pt>
                <c:pt idx="12818" formatCode="0.00E+00">
                  <c:v>2721.33</c:v>
                </c:pt>
                <c:pt idx="12819" formatCode="0.00E+00">
                  <c:v>2718.84</c:v>
                </c:pt>
                <c:pt idx="12820" formatCode="0.00E+00">
                  <c:v>2715.75</c:v>
                </c:pt>
                <c:pt idx="12821" formatCode="0.00E+00">
                  <c:v>2712.06</c:v>
                </c:pt>
                <c:pt idx="12822" formatCode="0.00E+00">
                  <c:v>2707.77</c:v>
                </c:pt>
                <c:pt idx="12823" formatCode="0.00E+00">
                  <c:v>2702.89</c:v>
                </c:pt>
                <c:pt idx="12824" formatCode="0.00E+00">
                  <c:v>2697.42</c:v>
                </c:pt>
                <c:pt idx="12825" formatCode="0.00E+00">
                  <c:v>2691.35</c:v>
                </c:pt>
                <c:pt idx="12826" formatCode="0.00E+00">
                  <c:v>2684.69</c:v>
                </c:pt>
                <c:pt idx="12827" formatCode="0.00E+00">
                  <c:v>2677.44</c:v>
                </c:pt>
                <c:pt idx="12828" formatCode="0.00E+00">
                  <c:v>2669.6</c:v>
                </c:pt>
                <c:pt idx="12829" formatCode="0.00E+00">
                  <c:v>2661.18</c:v>
                </c:pt>
                <c:pt idx="12830" formatCode="0.00E+00">
                  <c:v>2652.17</c:v>
                </c:pt>
                <c:pt idx="12831" formatCode="0.00E+00">
                  <c:v>2642.57</c:v>
                </c:pt>
                <c:pt idx="12832" formatCode="0.00E+00">
                  <c:v>2632.4</c:v>
                </c:pt>
                <c:pt idx="12833" formatCode="0.00E+00">
                  <c:v>2621.64</c:v>
                </c:pt>
                <c:pt idx="12834" formatCode="0.00E+00">
                  <c:v>2610.31</c:v>
                </c:pt>
                <c:pt idx="12835" formatCode="0.00E+00">
                  <c:v>2598.4</c:v>
                </c:pt>
                <c:pt idx="12836" formatCode="0.00E+00">
                  <c:v>2585.92</c:v>
                </c:pt>
                <c:pt idx="12837" formatCode="0.00E+00">
                  <c:v>2572.88</c:v>
                </c:pt>
                <c:pt idx="12838" formatCode="0.00E+00">
                  <c:v>2559.2600000000002</c:v>
                </c:pt>
                <c:pt idx="12839" formatCode="0.00E+00">
                  <c:v>2545.08</c:v>
                </c:pt>
                <c:pt idx="12840" formatCode="0.00E+00">
                  <c:v>2530.35</c:v>
                </c:pt>
                <c:pt idx="12841" formatCode="0.00E+00">
                  <c:v>2515.0500000000002</c:v>
                </c:pt>
                <c:pt idx="12842" formatCode="0.00E+00">
                  <c:v>2499.1999999999998</c:v>
                </c:pt>
                <c:pt idx="12843" formatCode="0.00E+00">
                  <c:v>2482.8000000000002</c:v>
                </c:pt>
                <c:pt idx="12844" formatCode="0.00E+00">
                  <c:v>2465.85</c:v>
                </c:pt>
                <c:pt idx="12845" formatCode="0.00E+00">
                  <c:v>2448.36</c:v>
                </c:pt>
                <c:pt idx="12846" formatCode="0.00E+00">
                  <c:v>2430.33</c:v>
                </c:pt>
                <c:pt idx="12847" formatCode="0.00E+00">
                  <c:v>2411.7600000000002</c:v>
                </c:pt>
                <c:pt idx="12848" formatCode="0.00E+00">
                  <c:v>2392.67</c:v>
                </c:pt>
                <c:pt idx="12849" formatCode="0.00E+00">
                  <c:v>2373.04</c:v>
                </c:pt>
                <c:pt idx="12850" formatCode="0.00E+00">
                  <c:v>2352.89</c:v>
                </c:pt>
                <c:pt idx="12851" formatCode="0.00E+00">
                  <c:v>2332.2199999999998</c:v>
                </c:pt>
                <c:pt idx="12852" formatCode="0.00E+00">
                  <c:v>2311.04</c:v>
                </c:pt>
                <c:pt idx="12853" formatCode="0.00E+00">
                  <c:v>2289.34</c:v>
                </c:pt>
                <c:pt idx="12854" formatCode="0.00E+00">
                  <c:v>2267.15</c:v>
                </c:pt>
                <c:pt idx="12855" formatCode="0.00E+00">
                  <c:v>2244.4499999999998</c:v>
                </c:pt>
                <c:pt idx="12856" formatCode="0.00E+00">
                  <c:v>2221.25</c:v>
                </c:pt>
                <c:pt idx="12857" formatCode="0.00E+00">
                  <c:v>2197.5700000000002</c:v>
                </c:pt>
                <c:pt idx="12858" formatCode="0.00E+00">
                  <c:v>2173.39</c:v>
                </c:pt>
                <c:pt idx="12859" formatCode="0.00E+00">
                  <c:v>2148.7399999999998</c:v>
                </c:pt>
                <c:pt idx="12860" formatCode="0.00E+00">
                  <c:v>2123.62</c:v>
                </c:pt>
                <c:pt idx="12861" formatCode="0.00E+00">
                  <c:v>2098.02</c:v>
                </c:pt>
                <c:pt idx="12862" formatCode="0.00E+00">
                  <c:v>2071.96</c:v>
                </c:pt>
                <c:pt idx="12863" formatCode="0.00E+00">
                  <c:v>2045.45</c:v>
                </c:pt>
                <c:pt idx="12864" formatCode="0.00E+00">
                  <c:v>2018.48</c:v>
                </c:pt>
                <c:pt idx="12865" formatCode="0.00E+00">
                  <c:v>1991.06</c:v>
                </c:pt>
                <c:pt idx="12866" formatCode="0.00E+00">
                  <c:v>1963.21</c:v>
                </c:pt>
                <c:pt idx="12867" formatCode="0.00E+00">
                  <c:v>1934.92</c:v>
                </c:pt>
                <c:pt idx="12868" formatCode="0.00E+00">
                  <c:v>1906.2</c:v>
                </c:pt>
                <c:pt idx="12869" formatCode="0.00E+00">
                  <c:v>1877.06</c:v>
                </c:pt>
                <c:pt idx="12870" formatCode="0.00E+00">
                  <c:v>1847.5</c:v>
                </c:pt>
                <c:pt idx="12871" formatCode="0.00E+00">
                  <c:v>1817.53</c:v>
                </c:pt>
                <c:pt idx="12872" formatCode="0.00E+00">
                  <c:v>1787.17</c:v>
                </c:pt>
                <c:pt idx="12873" formatCode="0.00E+00">
                  <c:v>1756.4</c:v>
                </c:pt>
                <c:pt idx="12874" formatCode="0.00E+00">
                  <c:v>1725.25</c:v>
                </c:pt>
                <c:pt idx="12875" formatCode="0.00E+00">
                  <c:v>1693.71</c:v>
                </c:pt>
                <c:pt idx="12876" formatCode="0.00E+00">
                  <c:v>1661.8</c:v>
                </c:pt>
                <c:pt idx="12877" formatCode="0.00E+00">
                  <c:v>1629.52</c:v>
                </c:pt>
                <c:pt idx="12878" formatCode="0.00E+00">
                  <c:v>1596.87</c:v>
                </c:pt>
                <c:pt idx="12879" formatCode="0.00E+00">
                  <c:v>1563.88</c:v>
                </c:pt>
                <c:pt idx="12880" formatCode="0.00E+00">
                  <c:v>1530.53</c:v>
                </c:pt>
                <c:pt idx="12881" formatCode="0.00E+00">
                  <c:v>1496.85</c:v>
                </c:pt>
                <c:pt idx="12882" formatCode="0.00E+00">
                  <c:v>1462.83</c:v>
                </c:pt>
                <c:pt idx="12883" formatCode="0.00E+00">
                  <c:v>1428.48</c:v>
                </c:pt>
                <c:pt idx="12884" formatCode="0.00E+00">
                  <c:v>1393.82</c:v>
                </c:pt>
                <c:pt idx="12885" formatCode="0.00E+00">
                  <c:v>1358.85</c:v>
                </c:pt>
                <c:pt idx="12886" formatCode="0.00E+00">
                  <c:v>1323.58</c:v>
                </c:pt>
                <c:pt idx="12887" formatCode="0.00E+00">
                  <c:v>1288.01</c:v>
                </c:pt>
                <c:pt idx="12888" formatCode="0.00E+00">
                  <c:v>1252.1500000000001</c:v>
                </c:pt>
                <c:pt idx="12889" formatCode="0.00E+00">
                  <c:v>1216.02</c:v>
                </c:pt>
                <c:pt idx="12890" formatCode="0.00E+00">
                  <c:v>1179.6099999999999</c:v>
                </c:pt>
                <c:pt idx="12891" formatCode="0.00E+00">
                  <c:v>1142.94</c:v>
                </c:pt>
                <c:pt idx="12892" formatCode="0.00E+00">
                  <c:v>1106.01</c:v>
                </c:pt>
                <c:pt idx="12893" formatCode="0.00E+00">
                  <c:v>1068.8399999999999</c:v>
                </c:pt>
                <c:pt idx="12894" formatCode="0.00E+00">
                  <c:v>1031.43</c:v>
                </c:pt>
                <c:pt idx="12895">
                  <c:v>993.78499999999997</c:v>
                </c:pt>
                <c:pt idx="12896">
                  <c:v>955.91899999999998</c:v>
                </c:pt>
                <c:pt idx="12897">
                  <c:v>917.83900000000006</c:v>
                </c:pt>
                <c:pt idx="12898">
                  <c:v>879.55200000000002</c:v>
                </c:pt>
                <c:pt idx="12899">
                  <c:v>841.06700000000001</c:v>
                </c:pt>
                <c:pt idx="12900">
                  <c:v>802.39300000000003</c:v>
                </c:pt>
                <c:pt idx="12901">
                  <c:v>763.53800000000001</c:v>
                </c:pt>
                <c:pt idx="12902">
                  <c:v>724.51</c:v>
                </c:pt>
                <c:pt idx="12903">
                  <c:v>685.31899999999996</c:v>
                </c:pt>
                <c:pt idx="12904">
                  <c:v>645.97199999999998</c:v>
                </c:pt>
                <c:pt idx="12905">
                  <c:v>606.47799999999995</c:v>
                </c:pt>
                <c:pt idx="12906">
                  <c:v>566.84699999999998</c:v>
                </c:pt>
                <c:pt idx="12907">
                  <c:v>527.08600000000001</c:v>
                </c:pt>
                <c:pt idx="12908">
                  <c:v>487.20400000000001</c:v>
                </c:pt>
                <c:pt idx="12909">
                  <c:v>447.21</c:v>
                </c:pt>
                <c:pt idx="12910">
                  <c:v>407.11399999999998</c:v>
                </c:pt>
                <c:pt idx="12911">
                  <c:v>366.923</c:v>
                </c:pt>
                <c:pt idx="12912">
                  <c:v>326.64699999999999</c:v>
                </c:pt>
                <c:pt idx="12913">
                  <c:v>286.29300000000001</c:v>
                </c:pt>
                <c:pt idx="12914">
                  <c:v>245.87200000000001</c:v>
                </c:pt>
                <c:pt idx="12915">
                  <c:v>205.392</c:v>
                </c:pt>
                <c:pt idx="12916">
                  <c:v>164.86199999999999</c:v>
                </c:pt>
                <c:pt idx="12917">
                  <c:v>124.291</c:v>
                </c:pt>
                <c:pt idx="12918">
                  <c:v>83.687200000000004</c:v>
                </c:pt>
                <c:pt idx="12919">
                  <c:v>43.060200000000002</c:v>
                </c:pt>
                <c:pt idx="12920">
                  <c:v>2.4189400000000001</c:v>
                </c:pt>
                <c:pt idx="12921">
                  <c:v>-38.228000000000002</c:v>
                </c:pt>
                <c:pt idx="12922">
                  <c:v>-78.872</c:v>
                </c:pt>
                <c:pt idx="12923">
                  <c:v>-119.504</c:v>
                </c:pt>
                <c:pt idx="12924">
                  <c:v>-160.114</c:v>
                </c:pt>
                <c:pt idx="12925">
                  <c:v>-200.69499999999999</c:v>
                </c:pt>
                <c:pt idx="12926">
                  <c:v>-241.23599999999999</c:v>
                </c:pt>
                <c:pt idx="12927">
                  <c:v>-281.72899999999998</c:v>
                </c:pt>
                <c:pt idx="12928">
                  <c:v>-322.166</c:v>
                </c:pt>
                <c:pt idx="12929">
                  <c:v>-362.53699999999998</c:v>
                </c:pt>
                <c:pt idx="12930">
                  <c:v>-402.83300000000003</c:v>
                </c:pt>
                <c:pt idx="12931">
                  <c:v>-443.04599999999999</c:v>
                </c:pt>
                <c:pt idx="12932">
                  <c:v>-483.166</c:v>
                </c:pt>
                <c:pt idx="12933">
                  <c:v>-523.18600000000004</c:v>
                </c:pt>
                <c:pt idx="12934">
                  <c:v>-563.09500000000003</c:v>
                </c:pt>
                <c:pt idx="12935">
                  <c:v>-602.88599999999997</c:v>
                </c:pt>
                <c:pt idx="12936">
                  <c:v>-642.54999999999995</c:v>
                </c:pt>
                <c:pt idx="12937">
                  <c:v>-682.07799999999997</c:v>
                </c:pt>
                <c:pt idx="12938">
                  <c:v>-721.46100000000001</c:v>
                </c:pt>
                <c:pt idx="12939">
                  <c:v>-760.69</c:v>
                </c:pt>
                <c:pt idx="12940">
                  <c:v>-799.75800000000004</c:v>
                </c:pt>
                <c:pt idx="12941">
                  <c:v>-838.654</c:v>
                </c:pt>
                <c:pt idx="12942">
                  <c:v>-877.37199999999996</c:v>
                </c:pt>
                <c:pt idx="12943">
                  <c:v>-915.90200000000004</c:v>
                </c:pt>
                <c:pt idx="12944">
                  <c:v>-954.23599999999999</c:v>
                </c:pt>
                <c:pt idx="12945">
                  <c:v>-992.36500000000001</c:v>
                </c:pt>
                <c:pt idx="12946" formatCode="0.00E+00">
                  <c:v>-1030.28</c:v>
                </c:pt>
                <c:pt idx="12947" formatCode="0.00E+00">
                  <c:v>-1067.98</c:v>
                </c:pt>
                <c:pt idx="12948" formatCode="0.00E+00">
                  <c:v>-1105.44</c:v>
                </c:pt>
                <c:pt idx="12949" formatCode="0.00E+00">
                  <c:v>-1142.67</c:v>
                </c:pt>
                <c:pt idx="12950" formatCode="0.00E+00">
                  <c:v>-1179.6500000000001</c:v>
                </c:pt>
                <c:pt idx="12951" formatCode="0.00E+00">
                  <c:v>-1216.3800000000001</c:v>
                </c:pt>
                <c:pt idx="12952" formatCode="0.00E+00">
                  <c:v>-1252.8399999999999</c:v>
                </c:pt>
                <c:pt idx="12953" formatCode="0.00E+00">
                  <c:v>-1289.04</c:v>
                </c:pt>
                <c:pt idx="12954" formatCode="0.00E+00">
                  <c:v>-1324.95</c:v>
                </c:pt>
                <c:pt idx="12955" formatCode="0.00E+00">
                  <c:v>-1360.58</c:v>
                </c:pt>
                <c:pt idx="12956" formatCode="0.00E+00">
                  <c:v>-1395.92</c:v>
                </c:pt>
                <c:pt idx="12957" formatCode="0.00E+00">
                  <c:v>-1430.95</c:v>
                </c:pt>
                <c:pt idx="12958" formatCode="0.00E+00">
                  <c:v>-1465.68</c:v>
                </c:pt>
                <c:pt idx="12959" formatCode="0.00E+00">
                  <c:v>-1500.08</c:v>
                </c:pt>
                <c:pt idx="12960" formatCode="0.00E+00">
                  <c:v>-1534.17</c:v>
                </c:pt>
                <c:pt idx="12961" formatCode="0.00E+00">
                  <c:v>-1567.92</c:v>
                </c:pt>
                <c:pt idx="12962" formatCode="0.00E+00">
                  <c:v>-1601.32</c:v>
                </c:pt>
                <c:pt idx="12963" formatCode="0.00E+00">
                  <c:v>-1634.39</c:v>
                </c:pt>
                <c:pt idx="12964" formatCode="0.00E+00">
                  <c:v>-1667.09</c:v>
                </c:pt>
                <c:pt idx="12965" formatCode="0.00E+00">
                  <c:v>-1699.44</c:v>
                </c:pt>
                <c:pt idx="12966" formatCode="0.00E+00">
                  <c:v>-1731.42</c:v>
                </c:pt>
                <c:pt idx="12967" formatCode="0.00E+00">
                  <c:v>-1763.02</c:v>
                </c:pt>
                <c:pt idx="12968" formatCode="0.00E+00">
                  <c:v>-1794.24</c:v>
                </c:pt>
                <c:pt idx="12969" formatCode="0.00E+00">
                  <c:v>-1825.07</c:v>
                </c:pt>
                <c:pt idx="12970" formatCode="0.00E+00">
                  <c:v>-1855.5</c:v>
                </c:pt>
                <c:pt idx="12971" formatCode="0.00E+00">
                  <c:v>-1885.53</c:v>
                </c:pt>
                <c:pt idx="12972" formatCode="0.00E+00">
                  <c:v>-1915.14</c:v>
                </c:pt>
                <c:pt idx="12973" formatCode="0.00E+00">
                  <c:v>-1944.35</c:v>
                </c:pt>
                <c:pt idx="12974" formatCode="0.00E+00">
                  <c:v>-1973.13</c:v>
                </c:pt>
                <c:pt idx="12975" formatCode="0.00E+00">
                  <c:v>-2001.48</c:v>
                </c:pt>
                <c:pt idx="12976" formatCode="0.00E+00">
                  <c:v>-2029.39</c:v>
                </c:pt>
                <c:pt idx="12977" formatCode="0.00E+00">
                  <c:v>-2056.86</c:v>
                </c:pt>
                <c:pt idx="12978" formatCode="0.00E+00">
                  <c:v>-2083.89</c:v>
                </c:pt>
                <c:pt idx="12979" formatCode="0.00E+00">
                  <c:v>-2110.46</c:v>
                </c:pt>
                <c:pt idx="12980" formatCode="0.00E+00">
                  <c:v>-2136.5700000000002</c:v>
                </c:pt>
                <c:pt idx="12981" formatCode="0.00E+00">
                  <c:v>-2162.2199999999998</c:v>
                </c:pt>
                <c:pt idx="12982" formatCode="0.00E+00">
                  <c:v>-2187.39</c:v>
                </c:pt>
                <c:pt idx="12983" formatCode="0.00E+00">
                  <c:v>-2212.09</c:v>
                </c:pt>
                <c:pt idx="12984" formatCode="0.00E+00">
                  <c:v>-2236.31</c:v>
                </c:pt>
                <c:pt idx="12985" formatCode="0.00E+00">
                  <c:v>-2260.0300000000002</c:v>
                </c:pt>
                <c:pt idx="12986" formatCode="0.00E+00">
                  <c:v>-2283.27</c:v>
                </c:pt>
                <c:pt idx="12987" formatCode="0.00E+00">
                  <c:v>-2306.0100000000002</c:v>
                </c:pt>
                <c:pt idx="12988" formatCode="0.00E+00">
                  <c:v>-2328.2399999999998</c:v>
                </c:pt>
                <c:pt idx="12989" formatCode="0.00E+00">
                  <c:v>-2349.9699999999998</c:v>
                </c:pt>
                <c:pt idx="12990" formatCode="0.00E+00">
                  <c:v>-2371.1799999999998</c:v>
                </c:pt>
                <c:pt idx="12991" formatCode="0.00E+00">
                  <c:v>-2391.88</c:v>
                </c:pt>
                <c:pt idx="12992" formatCode="0.00E+00">
                  <c:v>-2412.0500000000002</c:v>
                </c:pt>
                <c:pt idx="12993" formatCode="0.00E+00">
                  <c:v>-2431.6999999999998</c:v>
                </c:pt>
                <c:pt idx="12994" formatCode="0.00E+00">
                  <c:v>-2450.81</c:v>
                </c:pt>
                <c:pt idx="12995" formatCode="0.00E+00">
                  <c:v>-2469.39</c:v>
                </c:pt>
                <c:pt idx="12996" formatCode="0.00E+00">
                  <c:v>-2487.4299999999998</c:v>
                </c:pt>
                <c:pt idx="12997" formatCode="0.00E+00">
                  <c:v>-2504.9299999999998</c:v>
                </c:pt>
                <c:pt idx="12998" formatCode="0.00E+00">
                  <c:v>-2521.88</c:v>
                </c:pt>
                <c:pt idx="12999" formatCode="0.00E+00">
                  <c:v>-2538.2800000000002</c:v>
                </c:pt>
                <c:pt idx="13000" formatCode="0.00E+00">
                  <c:v>-2554.12</c:v>
                </c:pt>
                <c:pt idx="13001" formatCode="0.00E+00">
                  <c:v>-2569.41</c:v>
                </c:pt>
                <c:pt idx="13002" formatCode="0.00E+00">
                  <c:v>-2584.13</c:v>
                </c:pt>
                <c:pt idx="13003" formatCode="0.00E+00">
                  <c:v>-2598.29</c:v>
                </c:pt>
                <c:pt idx="13004" formatCode="0.00E+00">
                  <c:v>-2611.88</c:v>
                </c:pt>
                <c:pt idx="13005" formatCode="0.00E+00">
                  <c:v>-2624.9</c:v>
                </c:pt>
                <c:pt idx="13006" formatCode="0.00E+00">
                  <c:v>-2637.35</c:v>
                </c:pt>
                <c:pt idx="13007" formatCode="0.00E+00">
                  <c:v>-2649.22</c:v>
                </c:pt>
                <c:pt idx="13008" formatCode="0.00E+00">
                  <c:v>-2660.51</c:v>
                </c:pt>
                <c:pt idx="13009" formatCode="0.00E+00">
                  <c:v>-2671.21</c:v>
                </c:pt>
                <c:pt idx="13010" formatCode="0.00E+00">
                  <c:v>-2681.33</c:v>
                </c:pt>
                <c:pt idx="13011" formatCode="0.00E+00">
                  <c:v>-2690.87</c:v>
                </c:pt>
                <c:pt idx="13012" formatCode="0.00E+00">
                  <c:v>-2699.82</c:v>
                </c:pt>
                <c:pt idx="13013" formatCode="0.00E+00">
                  <c:v>-2708.17</c:v>
                </c:pt>
                <c:pt idx="13014" formatCode="0.00E+00">
                  <c:v>-2715.93</c:v>
                </c:pt>
                <c:pt idx="13015" formatCode="0.00E+00">
                  <c:v>-2723.1</c:v>
                </c:pt>
                <c:pt idx="13016" formatCode="0.00E+00">
                  <c:v>-2729.67</c:v>
                </c:pt>
                <c:pt idx="13017" formatCode="0.00E+00">
                  <c:v>-2735.64</c:v>
                </c:pt>
                <c:pt idx="13018" formatCode="0.00E+00">
                  <c:v>-2741.02</c:v>
                </c:pt>
                <c:pt idx="13019" formatCode="0.00E+00">
                  <c:v>-2745.79</c:v>
                </c:pt>
                <c:pt idx="13020" formatCode="0.00E+00">
                  <c:v>-2749.96</c:v>
                </c:pt>
                <c:pt idx="13021" formatCode="0.00E+00">
                  <c:v>-2753.53</c:v>
                </c:pt>
                <c:pt idx="13022" formatCode="0.00E+00">
                  <c:v>-2756.5</c:v>
                </c:pt>
                <c:pt idx="13023" formatCode="0.00E+00">
                  <c:v>-2758.86</c:v>
                </c:pt>
                <c:pt idx="13024" formatCode="0.00E+00">
                  <c:v>-2760.61</c:v>
                </c:pt>
                <c:pt idx="13025" formatCode="0.00E+00">
                  <c:v>-2761.76</c:v>
                </c:pt>
                <c:pt idx="13026" formatCode="0.00E+00">
                  <c:v>-2762.31</c:v>
                </c:pt>
                <c:pt idx="13027" formatCode="0.00E+00">
                  <c:v>-2762.25</c:v>
                </c:pt>
                <c:pt idx="13028" formatCode="0.00E+00">
                  <c:v>-2761.58</c:v>
                </c:pt>
                <c:pt idx="13029" formatCode="0.00E+00">
                  <c:v>-2760.31</c:v>
                </c:pt>
                <c:pt idx="13030" formatCode="0.00E+00">
                  <c:v>-2758.43</c:v>
                </c:pt>
                <c:pt idx="13031" formatCode="0.00E+00">
                  <c:v>-2755.95</c:v>
                </c:pt>
                <c:pt idx="13032" formatCode="0.00E+00">
                  <c:v>-2752.86</c:v>
                </c:pt>
                <c:pt idx="13033" formatCode="0.00E+00">
                  <c:v>-2749.17</c:v>
                </c:pt>
                <c:pt idx="13034" formatCode="0.00E+00">
                  <c:v>-2744.87</c:v>
                </c:pt>
                <c:pt idx="13035" formatCode="0.00E+00">
                  <c:v>-2739.97</c:v>
                </c:pt>
                <c:pt idx="13036" formatCode="0.00E+00">
                  <c:v>-2734.47</c:v>
                </c:pt>
                <c:pt idx="13037" formatCode="0.00E+00">
                  <c:v>-2728.37</c:v>
                </c:pt>
                <c:pt idx="13038" formatCode="0.00E+00">
                  <c:v>-2721.67</c:v>
                </c:pt>
                <c:pt idx="13039" formatCode="0.00E+00">
                  <c:v>-2714.38</c:v>
                </c:pt>
                <c:pt idx="13040" formatCode="0.00E+00">
                  <c:v>-2706.48</c:v>
                </c:pt>
                <c:pt idx="13041" formatCode="0.00E+00">
                  <c:v>-2698</c:v>
                </c:pt>
                <c:pt idx="13042" formatCode="0.00E+00">
                  <c:v>-2688.92</c:v>
                </c:pt>
                <c:pt idx="13043" formatCode="0.00E+00">
                  <c:v>-2679.24</c:v>
                </c:pt>
                <c:pt idx="13044" formatCode="0.00E+00">
                  <c:v>-2668.98</c:v>
                </c:pt>
                <c:pt idx="13045" formatCode="0.00E+00">
                  <c:v>-2658.14</c:v>
                </c:pt>
                <c:pt idx="13046" formatCode="0.00E+00">
                  <c:v>-2646.71</c:v>
                </c:pt>
                <c:pt idx="13047" formatCode="0.00E+00">
                  <c:v>-2634.69</c:v>
                </c:pt>
                <c:pt idx="13048" formatCode="0.00E+00">
                  <c:v>-2622.1</c:v>
                </c:pt>
                <c:pt idx="13049" formatCode="0.00E+00">
                  <c:v>-2608.9299999999998</c:v>
                </c:pt>
                <c:pt idx="13050" formatCode="0.00E+00">
                  <c:v>-2595.19</c:v>
                </c:pt>
                <c:pt idx="13051" formatCode="0.00E+00">
                  <c:v>-2580.88</c:v>
                </c:pt>
                <c:pt idx="13052" formatCode="0.00E+00">
                  <c:v>-2566</c:v>
                </c:pt>
                <c:pt idx="13053" formatCode="0.00E+00">
                  <c:v>-2550.5500000000002</c:v>
                </c:pt>
                <c:pt idx="13054" formatCode="0.00E+00">
                  <c:v>-2534.54</c:v>
                </c:pt>
                <c:pt idx="13055" formatCode="0.00E+00">
                  <c:v>-2517.98</c:v>
                </c:pt>
                <c:pt idx="13056" formatCode="0.00E+00">
                  <c:v>-2500.86</c:v>
                </c:pt>
                <c:pt idx="13057" formatCode="0.00E+00">
                  <c:v>-2483.19</c:v>
                </c:pt>
                <c:pt idx="13058" formatCode="0.00E+00">
                  <c:v>-2464.9699999999998</c:v>
                </c:pt>
                <c:pt idx="13059" formatCode="0.00E+00">
                  <c:v>-2446.2199999999998</c:v>
                </c:pt>
                <c:pt idx="13060" formatCode="0.00E+00">
                  <c:v>-2426.92</c:v>
                </c:pt>
                <c:pt idx="13061" formatCode="0.00E+00">
                  <c:v>-2407.09</c:v>
                </c:pt>
                <c:pt idx="13062" formatCode="0.00E+00">
                  <c:v>-2386.7199999999998</c:v>
                </c:pt>
                <c:pt idx="13063" formatCode="0.00E+00">
                  <c:v>-2365.83</c:v>
                </c:pt>
                <c:pt idx="13064" formatCode="0.00E+00">
                  <c:v>-2344.42</c:v>
                </c:pt>
                <c:pt idx="13065" formatCode="0.00E+00">
                  <c:v>-2322.5</c:v>
                </c:pt>
                <c:pt idx="13066" formatCode="0.00E+00">
                  <c:v>-2300.06</c:v>
                </c:pt>
                <c:pt idx="13067" formatCode="0.00E+00">
                  <c:v>-2277.11</c:v>
                </c:pt>
                <c:pt idx="13068" formatCode="0.00E+00">
                  <c:v>-2253.67</c:v>
                </c:pt>
                <c:pt idx="13069" formatCode="0.00E+00">
                  <c:v>-2229.7199999999998</c:v>
                </c:pt>
                <c:pt idx="13070" formatCode="0.00E+00">
                  <c:v>-2205.2800000000002</c:v>
                </c:pt>
                <c:pt idx="13071" formatCode="0.00E+00">
                  <c:v>-2180.36</c:v>
                </c:pt>
                <c:pt idx="13072" formatCode="0.00E+00">
                  <c:v>-2154.96</c:v>
                </c:pt>
                <c:pt idx="13073" formatCode="0.00E+00">
                  <c:v>-2129.08</c:v>
                </c:pt>
                <c:pt idx="13074" formatCode="0.00E+00">
                  <c:v>-2102.73</c:v>
                </c:pt>
                <c:pt idx="13075" formatCode="0.00E+00">
                  <c:v>-2075.91</c:v>
                </c:pt>
                <c:pt idx="13076" formatCode="0.00E+00">
                  <c:v>-2048.64</c:v>
                </c:pt>
                <c:pt idx="13077" formatCode="0.00E+00">
                  <c:v>-2020.91</c:v>
                </c:pt>
                <c:pt idx="13078" formatCode="0.00E+00">
                  <c:v>-1992.74</c:v>
                </c:pt>
                <c:pt idx="13079" formatCode="0.00E+00">
                  <c:v>-1964.13</c:v>
                </c:pt>
                <c:pt idx="13080" formatCode="0.00E+00">
                  <c:v>-1935.08</c:v>
                </c:pt>
                <c:pt idx="13081" formatCode="0.00E+00">
                  <c:v>-1905.61</c:v>
                </c:pt>
                <c:pt idx="13082" formatCode="0.00E+00">
                  <c:v>-1875.71</c:v>
                </c:pt>
                <c:pt idx="13083" formatCode="0.00E+00">
                  <c:v>-1845.4</c:v>
                </c:pt>
                <c:pt idx="13084" formatCode="0.00E+00">
                  <c:v>-1814.68</c:v>
                </c:pt>
                <c:pt idx="13085" formatCode="0.00E+00">
                  <c:v>-1783.56</c:v>
                </c:pt>
                <c:pt idx="13086" formatCode="0.00E+00">
                  <c:v>-1752.04</c:v>
                </c:pt>
                <c:pt idx="13087" formatCode="0.00E+00">
                  <c:v>-1720.14</c:v>
                </c:pt>
                <c:pt idx="13088" formatCode="0.00E+00">
                  <c:v>-1687.86</c:v>
                </c:pt>
                <c:pt idx="13089" formatCode="0.00E+00">
                  <c:v>-1655.2</c:v>
                </c:pt>
                <c:pt idx="13090" formatCode="0.00E+00">
                  <c:v>-1622.17</c:v>
                </c:pt>
                <c:pt idx="13091" formatCode="0.00E+00">
                  <c:v>-1588.79</c:v>
                </c:pt>
                <c:pt idx="13092" formatCode="0.00E+00">
                  <c:v>-1555.05</c:v>
                </c:pt>
                <c:pt idx="13093" formatCode="0.00E+00">
                  <c:v>-1520.96</c:v>
                </c:pt>
                <c:pt idx="13094" formatCode="0.00E+00">
                  <c:v>-1486.54</c:v>
                </c:pt>
                <c:pt idx="13095" formatCode="0.00E+00">
                  <c:v>-1451.79</c:v>
                </c:pt>
                <c:pt idx="13096" formatCode="0.00E+00">
                  <c:v>-1416.72</c:v>
                </c:pt>
                <c:pt idx="13097" formatCode="0.00E+00">
                  <c:v>-1381.33</c:v>
                </c:pt>
                <c:pt idx="13098" formatCode="0.00E+00">
                  <c:v>-1345.64</c:v>
                </c:pt>
                <c:pt idx="13099" formatCode="0.00E+00">
                  <c:v>-1309.6400000000001</c:v>
                </c:pt>
                <c:pt idx="13100" formatCode="0.00E+00">
                  <c:v>-1273.3599999999999</c:v>
                </c:pt>
                <c:pt idx="13101" formatCode="0.00E+00">
                  <c:v>-1236.79</c:v>
                </c:pt>
                <c:pt idx="13102" formatCode="0.00E+00">
                  <c:v>-1199.94</c:v>
                </c:pt>
                <c:pt idx="13103" formatCode="0.00E+00">
                  <c:v>-1162.83</c:v>
                </c:pt>
                <c:pt idx="13104" formatCode="0.00E+00">
                  <c:v>-1125.46</c:v>
                </c:pt>
                <c:pt idx="13105" formatCode="0.00E+00">
                  <c:v>-1087.83</c:v>
                </c:pt>
                <c:pt idx="13106" formatCode="0.00E+00">
                  <c:v>-1049.96</c:v>
                </c:pt>
                <c:pt idx="13107" formatCode="0.00E+00">
                  <c:v>-1011.86</c:v>
                </c:pt>
                <c:pt idx="13108">
                  <c:v>-973.53499999999997</c:v>
                </c:pt>
                <c:pt idx="13109">
                  <c:v>-934.98900000000003</c:v>
                </c:pt>
                <c:pt idx="13110">
                  <c:v>-896.23400000000004</c:v>
                </c:pt>
                <c:pt idx="13111">
                  <c:v>-857.27700000000004</c:v>
                </c:pt>
                <c:pt idx="13112">
                  <c:v>-818.12800000000004</c:v>
                </c:pt>
                <c:pt idx="13113">
                  <c:v>-778.79399999999998</c:v>
                </c:pt>
                <c:pt idx="13114">
                  <c:v>-739.28399999999999</c:v>
                </c:pt>
                <c:pt idx="13115">
                  <c:v>-699.60699999999997</c:v>
                </c:pt>
                <c:pt idx="13116">
                  <c:v>-659.77300000000002</c:v>
                </c:pt>
                <c:pt idx="13117">
                  <c:v>-619.78899999999999</c:v>
                </c:pt>
                <c:pt idx="13118">
                  <c:v>-579.66499999999996</c:v>
                </c:pt>
                <c:pt idx="13119">
                  <c:v>-539.40800000000002</c:v>
                </c:pt>
                <c:pt idx="13120">
                  <c:v>-499.02800000000002</c:v>
                </c:pt>
                <c:pt idx="13121">
                  <c:v>-458.53399999999999</c:v>
                </c:pt>
                <c:pt idx="13122">
                  <c:v>-417.93400000000003</c:v>
                </c:pt>
                <c:pt idx="13123">
                  <c:v>-377.238</c:v>
                </c:pt>
                <c:pt idx="13124">
                  <c:v>-336.45400000000001</c:v>
                </c:pt>
                <c:pt idx="13125">
                  <c:v>-295.59199999999998</c:v>
                </c:pt>
                <c:pt idx="13126">
                  <c:v>-254.66</c:v>
                </c:pt>
                <c:pt idx="13127">
                  <c:v>-213.667</c:v>
                </c:pt>
                <c:pt idx="13128">
                  <c:v>-172.62299999999999</c:v>
                </c:pt>
                <c:pt idx="13129">
                  <c:v>-131.536</c:v>
                </c:pt>
                <c:pt idx="13130">
                  <c:v>-90.414599999999993</c:v>
                </c:pt>
                <c:pt idx="13131">
                  <c:v>-49.268700000000003</c:v>
                </c:pt>
                <c:pt idx="13132">
                  <c:v>-8.1072100000000002</c:v>
                </c:pt>
                <c:pt idx="13133">
                  <c:v>33.061199999999999</c:v>
                </c:pt>
                <c:pt idx="13134">
                  <c:v>74.2273</c:v>
                </c:pt>
                <c:pt idx="13135">
                  <c:v>115.38200000000001</c:v>
                </c:pt>
                <c:pt idx="13136">
                  <c:v>156.517</c:v>
                </c:pt>
                <c:pt idx="13137">
                  <c:v>197.62200000000001</c:v>
                </c:pt>
                <c:pt idx="13138">
                  <c:v>238.68899999999999</c:v>
                </c:pt>
                <c:pt idx="13139">
                  <c:v>279.70800000000003</c:v>
                </c:pt>
                <c:pt idx="13140">
                  <c:v>320.67099999999999</c:v>
                </c:pt>
                <c:pt idx="13141">
                  <c:v>361.56799999999998</c:v>
                </c:pt>
                <c:pt idx="13142">
                  <c:v>402.39100000000002</c:v>
                </c:pt>
                <c:pt idx="13143">
                  <c:v>443.13099999999997</c:v>
                </c:pt>
                <c:pt idx="13144">
                  <c:v>483.779</c:v>
                </c:pt>
                <c:pt idx="13145">
                  <c:v>524.32500000000005</c:v>
                </c:pt>
                <c:pt idx="13146">
                  <c:v>564.76099999999997</c:v>
                </c:pt>
                <c:pt idx="13147">
                  <c:v>605.07799999999997</c:v>
                </c:pt>
                <c:pt idx="13148">
                  <c:v>645.26700000000005</c:v>
                </c:pt>
                <c:pt idx="13149">
                  <c:v>685.32</c:v>
                </c:pt>
                <c:pt idx="13150">
                  <c:v>725.22799999999995</c:v>
                </c:pt>
                <c:pt idx="13151">
                  <c:v>764.98199999999997</c:v>
                </c:pt>
                <c:pt idx="13152">
                  <c:v>804.57299999999998</c:v>
                </c:pt>
                <c:pt idx="13153">
                  <c:v>843.99199999999996</c:v>
                </c:pt>
                <c:pt idx="13154">
                  <c:v>883.23099999999999</c:v>
                </c:pt>
                <c:pt idx="13155">
                  <c:v>922.28</c:v>
                </c:pt>
                <c:pt idx="13156">
                  <c:v>961.13199999999995</c:v>
                </c:pt>
                <c:pt idx="13157">
                  <c:v>999.779</c:v>
                </c:pt>
                <c:pt idx="13158" formatCode="0.00E+00">
                  <c:v>1038.21</c:v>
                </c:pt>
                <c:pt idx="13159" formatCode="0.00E+00">
                  <c:v>1076.42</c:v>
                </c:pt>
                <c:pt idx="13160" formatCode="0.00E+00">
                  <c:v>1114.4000000000001</c:v>
                </c:pt>
                <c:pt idx="13161" formatCode="0.00E+00">
                  <c:v>1152.1400000000001</c:v>
                </c:pt>
                <c:pt idx="13162" formatCode="0.00E+00">
                  <c:v>1189.6300000000001</c:v>
                </c:pt>
                <c:pt idx="13163" formatCode="0.00E+00">
                  <c:v>1226.8599999999999</c:v>
                </c:pt>
                <c:pt idx="13164" formatCode="0.00E+00">
                  <c:v>1263.83</c:v>
                </c:pt>
                <c:pt idx="13165" formatCode="0.00E+00">
                  <c:v>1300.53</c:v>
                </c:pt>
                <c:pt idx="13166" formatCode="0.00E+00">
                  <c:v>1336.95</c:v>
                </c:pt>
                <c:pt idx="13167" formatCode="0.00E+00">
                  <c:v>1373.07</c:v>
                </c:pt>
                <c:pt idx="13168" formatCode="0.00E+00">
                  <c:v>1408.91</c:v>
                </c:pt>
                <c:pt idx="13169" formatCode="0.00E+00">
                  <c:v>1444.43</c:v>
                </c:pt>
                <c:pt idx="13170" formatCode="0.00E+00">
                  <c:v>1479.64</c:v>
                </c:pt>
                <c:pt idx="13171" formatCode="0.00E+00">
                  <c:v>1514.54</c:v>
                </c:pt>
                <c:pt idx="13172" formatCode="0.00E+00">
                  <c:v>1549.1</c:v>
                </c:pt>
                <c:pt idx="13173" formatCode="0.00E+00">
                  <c:v>1583.34</c:v>
                </c:pt>
                <c:pt idx="13174" formatCode="0.00E+00">
                  <c:v>1617.22</c:v>
                </c:pt>
                <c:pt idx="13175" formatCode="0.00E+00">
                  <c:v>1650.76</c:v>
                </c:pt>
                <c:pt idx="13176" formatCode="0.00E+00">
                  <c:v>1683.94</c:v>
                </c:pt>
                <c:pt idx="13177" formatCode="0.00E+00">
                  <c:v>1716.75</c:v>
                </c:pt>
                <c:pt idx="13178" formatCode="0.00E+00">
                  <c:v>1749.19</c:v>
                </c:pt>
                <c:pt idx="13179" formatCode="0.00E+00">
                  <c:v>1781.26</c:v>
                </c:pt>
                <c:pt idx="13180" formatCode="0.00E+00">
                  <c:v>1812.93</c:v>
                </c:pt>
                <c:pt idx="13181" formatCode="0.00E+00">
                  <c:v>1844.22</c:v>
                </c:pt>
                <c:pt idx="13182" formatCode="0.00E+00">
                  <c:v>1875.1</c:v>
                </c:pt>
                <c:pt idx="13183" formatCode="0.00E+00">
                  <c:v>1905.57</c:v>
                </c:pt>
                <c:pt idx="13184" formatCode="0.00E+00">
                  <c:v>1935.63</c:v>
                </c:pt>
                <c:pt idx="13185" formatCode="0.00E+00">
                  <c:v>1965.27</c:v>
                </c:pt>
                <c:pt idx="13186" formatCode="0.00E+00">
                  <c:v>1994.49</c:v>
                </c:pt>
                <c:pt idx="13187" formatCode="0.00E+00">
                  <c:v>2023.27</c:v>
                </c:pt>
                <c:pt idx="13188" formatCode="0.00E+00">
                  <c:v>2051.61</c:v>
                </c:pt>
                <c:pt idx="13189" formatCode="0.00E+00">
                  <c:v>2079.5</c:v>
                </c:pt>
                <c:pt idx="13190" formatCode="0.00E+00">
                  <c:v>2106.94</c:v>
                </c:pt>
                <c:pt idx="13191" formatCode="0.00E+00">
                  <c:v>2133.92</c:v>
                </c:pt>
                <c:pt idx="13192" formatCode="0.00E+00">
                  <c:v>2160.44</c:v>
                </c:pt>
                <c:pt idx="13193" formatCode="0.00E+00">
                  <c:v>2186.4899999999998</c:v>
                </c:pt>
                <c:pt idx="13194" formatCode="0.00E+00">
                  <c:v>2212.06</c:v>
                </c:pt>
                <c:pt idx="13195" formatCode="0.00E+00">
                  <c:v>2237.15</c:v>
                </c:pt>
                <c:pt idx="13196" formatCode="0.00E+00">
                  <c:v>2261.75</c:v>
                </c:pt>
                <c:pt idx="13197" formatCode="0.00E+00">
                  <c:v>2285.86</c:v>
                </c:pt>
                <c:pt idx="13198" formatCode="0.00E+00">
                  <c:v>2309.48</c:v>
                </c:pt>
                <c:pt idx="13199" formatCode="0.00E+00">
                  <c:v>2332.58</c:v>
                </c:pt>
                <c:pt idx="13200" formatCode="0.00E+00">
                  <c:v>2355.1799999999998</c:v>
                </c:pt>
                <c:pt idx="13201" formatCode="0.00E+00">
                  <c:v>2377.27</c:v>
                </c:pt>
                <c:pt idx="13202" formatCode="0.00E+00">
                  <c:v>2398.84</c:v>
                </c:pt>
                <c:pt idx="13203" formatCode="0.00E+00">
                  <c:v>2419.88</c:v>
                </c:pt>
                <c:pt idx="13204" formatCode="0.00E+00">
                  <c:v>2440.4</c:v>
                </c:pt>
                <c:pt idx="13205" formatCode="0.00E+00">
                  <c:v>2460.38</c:v>
                </c:pt>
                <c:pt idx="13206" formatCode="0.00E+00">
                  <c:v>2479.83</c:v>
                </c:pt>
                <c:pt idx="13207" formatCode="0.00E+00">
                  <c:v>2498.7399999999998</c:v>
                </c:pt>
                <c:pt idx="13208" formatCode="0.00E+00">
                  <c:v>2517.1</c:v>
                </c:pt>
                <c:pt idx="13209" formatCode="0.00E+00">
                  <c:v>2534.91</c:v>
                </c:pt>
                <c:pt idx="13210" formatCode="0.00E+00">
                  <c:v>2552.17</c:v>
                </c:pt>
                <c:pt idx="13211" formatCode="0.00E+00">
                  <c:v>2568.87</c:v>
                </c:pt>
                <c:pt idx="13212" formatCode="0.00E+00">
                  <c:v>2585.0100000000002</c:v>
                </c:pt>
                <c:pt idx="13213" formatCode="0.00E+00">
                  <c:v>2600.59</c:v>
                </c:pt>
                <c:pt idx="13214" formatCode="0.00E+00">
                  <c:v>2615.6</c:v>
                </c:pt>
                <c:pt idx="13215" formatCode="0.00E+00">
                  <c:v>2630.03</c:v>
                </c:pt>
                <c:pt idx="13216" formatCode="0.00E+00">
                  <c:v>2643.89</c:v>
                </c:pt>
                <c:pt idx="13217" formatCode="0.00E+00">
                  <c:v>2657.18</c:v>
                </c:pt>
                <c:pt idx="13218" formatCode="0.00E+00">
                  <c:v>2669.88</c:v>
                </c:pt>
                <c:pt idx="13219" formatCode="0.00E+00">
                  <c:v>2682</c:v>
                </c:pt>
                <c:pt idx="13220" formatCode="0.00E+00">
                  <c:v>2693.53</c:v>
                </c:pt>
                <c:pt idx="13221" formatCode="0.00E+00">
                  <c:v>2704.48</c:v>
                </c:pt>
                <c:pt idx="13222" formatCode="0.00E+00">
                  <c:v>2714.83</c:v>
                </c:pt>
                <c:pt idx="13223" formatCode="0.00E+00">
                  <c:v>2724.59</c:v>
                </c:pt>
                <c:pt idx="13224" formatCode="0.00E+00">
                  <c:v>2733.76</c:v>
                </c:pt>
                <c:pt idx="13225" formatCode="0.00E+00">
                  <c:v>2742.32</c:v>
                </c:pt>
                <c:pt idx="13226" formatCode="0.00E+00">
                  <c:v>2750.29</c:v>
                </c:pt>
                <c:pt idx="13227" formatCode="0.00E+00">
                  <c:v>2757.65</c:v>
                </c:pt>
                <c:pt idx="13228" formatCode="0.00E+00">
                  <c:v>2764.42</c:v>
                </c:pt>
                <c:pt idx="13229" formatCode="0.00E+00">
                  <c:v>2770.57</c:v>
                </c:pt>
                <c:pt idx="13230" formatCode="0.00E+00">
                  <c:v>2776.12</c:v>
                </c:pt>
                <c:pt idx="13231" formatCode="0.00E+00">
                  <c:v>2781.07</c:v>
                </c:pt>
                <c:pt idx="13232" formatCode="0.00E+00">
                  <c:v>2785.4</c:v>
                </c:pt>
                <c:pt idx="13233" formatCode="0.00E+00">
                  <c:v>2789.12</c:v>
                </c:pt>
                <c:pt idx="13234" formatCode="0.00E+00">
                  <c:v>2792.24</c:v>
                </c:pt>
                <c:pt idx="13235" formatCode="0.00E+00">
                  <c:v>2794.74</c:v>
                </c:pt>
                <c:pt idx="13236" formatCode="0.00E+00">
                  <c:v>2796.63</c:v>
                </c:pt>
                <c:pt idx="13237" formatCode="0.00E+00">
                  <c:v>2797.91</c:v>
                </c:pt>
                <c:pt idx="13238" formatCode="0.00E+00">
                  <c:v>2798.57</c:v>
                </c:pt>
                <c:pt idx="13239" formatCode="0.00E+00">
                  <c:v>2798.62</c:v>
                </c:pt>
                <c:pt idx="13240" formatCode="0.00E+00">
                  <c:v>2798.06</c:v>
                </c:pt>
                <c:pt idx="13241" formatCode="0.00E+00">
                  <c:v>2796.88</c:v>
                </c:pt>
                <c:pt idx="13242" formatCode="0.00E+00">
                  <c:v>2795.09</c:v>
                </c:pt>
                <c:pt idx="13243" formatCode="0.00E+00">
                  <c:v>2792.69</c:v>
                </c:pt>
                <c:pt idx="13244" formatCode="0.00E+00">
                  <c:v>2789.68</c:v>
                </c:pt>
                <c:pt idx="13245" formatCode="0.00E+00">
                  <c:v>2786.06</c:v>
                </c:pt>
                <c:pt idx="13246" formatCode="0.00E+00">
                  <c:v>2781.82</c:v>
                </c:pt>
                <c:pt idx="13247" formatCode="0.00E+00">
                  <c:v>2776.97</c:v>
                </c:pt>
                <c:pt idx="13248" formatCode="0.00E+00">
                  <c:v>2771.52</c:v>
                </c:pt>
                <c:pt idx="13249" formatCode="0.00E+00">
                  <c:v>2765.45</c:v>
                </c:pt>
                <c:pt idx="13250" formatCode="0.00E+00">
                  <c:v>2758.78</c:v>
                </c:pt>
                <c:pt idx="13251" formatCode="0.00E+00">
                  <c:v>2751.51</c:v>
                </c:pt>
                <c:pt idx="13252" formatCode="0.00E+00">
                  <c:v>2743.63</c:v>
                </c:pt>
                <c:pt idx="13253" formatCode="0.00E+00">
                  <c:v>2735.15</c:v>
                </c:pt>
                <c:pt idx="13254" formatCode="0.00E+00">
                  <c:v>2726.07</c:v>
                </c:pt>
                <c:pt idx="13255" formatCode="0.00E+00">
                  <c:v>2716.39</c:v>
                </c:pt>
                <c:pt idx="13256" formatCode="0.00E+00">
                  <c:v>2706.12</c:v>
                </c:pt>
                <c:pt idx="13257" formatCode="0.00E+00">
                  <c:v>2695.25</c:v>
                </c:pt>
                <c:pt idx="13258" formatCode="0.00E+00">
                  <c:v>2683.78</c:v>
                </c:pt>
                <c:pt idx="13259" formatCode="0.00E+00">
                  <c:v>2671.73</c:v>
                </c:pt>
                <c:pt idx="13260" formatCode="0.00E+00">
                  <c:v>2659.1</c:v>
                </c:pt>
                <c:pt idx="13261" formatCode="0.00E+00">
                  <c:v>2645.88</c:v>
                </c:pt>
                <c:pt idx="13262" formatCode="0.00E+00">
                  <c:v>2632.07</c:v>
                </c:pt>
                <c:pt idx="13263" formatCode="0.00E+00">
                  <c:v>2617.69</c:v>
                </c:pt>
                <c:pt idx="13264" formatCode="0.00E+00">
                  <c:v>2602.7399999999998</c:v>
                </c:pt>
                <c:pt idx="13265" formatCode="0.00E+00">
                  <c:v>2587.21</c:v>
                </c:pt>
                <c:pt idx="13266" formatCode="0.00E+00">
                  <c:v>2571.11</c:v>
                </c:pt>
                <c:pt idx="13267" formatCode="0.00E+00">
                  <c:v>2554.4499999999998</c:v>
                </c:pt>
                <c:pt idx="13268" formatCode="0.00E+00">
                  <c:v>2537.23</c:v>
                </c:pt>
                <c:pt idx="13269" formatCode="0.00E+00">
                  <c:v>2519.4499999999998</c:v>
                </c:pt>
                <c:pt idx="13270" formatCode="0.00E+00">
                  <c:v>2501.11</c:v>
                </c:pt>
                <c:pt idx="13271" formatCode="0.00E+00">
                  <c:v>2482.23</c:v>
                </c:pt>
                <c:pt idx="13272" formatCode="0.00E+00">
                  <c:v>2462.8000000000002</c:v>
                </c:pt>
                <c:pt idx="13273" formatCode="0.00E+00">
                  <c:v>2442.8200000000002</c:v>
                </c:pt>
                <c:pt idx="13274" formatCode="0.00E+00">
                  <c:v>2422.31</c:v>
                </c:pt>
                <c:pt idx="13275" formatCode="0.00E+00">
                  <c:v>2401.27</c:v>
                </c:pt>
                <c:pt idx="13276" formatCode="0.00E+00">
                  <c:v>2379.6999999999998</c:v>
                </c:pt>
                <c:pt idx="13277" formatCode="0.00E+00">
                  <c:v>2357.6</c:v>
                </c:pt>
                <c:pt idx="13278" formatCode="0.00E+00">
                  <c:v>2334.98</c:v>
                </c:pt>
                <c:pt idx="13279" formatCode="0.00E+00">
                  <c:v>2311.85</c:v>
                </c:pt>
                <c:pt idx="13280" formatCode="0.00E+00">
                  <c:v>2288.2199999999998</c:v>
                </c:pt>
                <c:pt idx="13281" formatCode="0.00E+00">
                  <c:v>2264.0700000000002</c:v>
                </c:pt>
                <c:pt idx="13282" formatCode="0.00E+00">
                  <c:v>2239.4299999999998</c:v>
                </c:pt>
                <c:pt idx="13283" formatCode="0.00E+00">
                  <c:v>2214.3000000000002</c:v>
                </c:pt>
                <c:pt idx="13284" formatCode="0.00E+00">
                  <c:v>2188.67</c:v>
                </c:pt>
                <c:pt idx="13285" formatCode="0.00E+00">
                  <c:v>2162.5700000000002</c:v>
                </c:pt>
                <c:pt idx="13286" formatCode="0.00E+00">
                  <c:v>2135.9899999999998</c:v>
                </c:pt>
                <c:pt idx="13287" formatCode="0.00E+00">
                  <c:v>2108.9299999999998</c:v>
                </c:pt>
                <c:pt idx="13288" formatCode="0.00E+00">
                  <c:v>2081.41</c:v>
                </c:pt>
                <c:pt idx="13289" formatCode="0.00E+00">
                  <c:v>2053.44</c:v>
                </c:pt>
                <c:pt idx="13290" formatCode="0.00E+00">
                  <c:v>2025.01</c:v>
                </c:pt>
                <c:pt idx="13291" formatCode="0.00E+00">
                  <c:v>1996.13</c:v>
                </c:pt>
                <c:pt idx="13292" formatCode="0.00E+00">
                  <c:v>1966.81</c:v>
                </c:pt>
                <c:pt idx="13293" formatCode="0.00E+00">
                  <c:v>1937.06</c:v>
                </c:pt>
                <c:pt idx="13294" formatCode="0.00E+00">
                  <c:v>1906.88</c:v>
                </c:pt>
                <c:pt idx="13295" formatCode="0.00E+00">
                  <c:v>1876.28</c:v>
                </c:pt>
                <c:pt idx="13296" formatCode="0.00E+00">
                  <c:v>1845.26</c:v>
                </c:pt>
                <c:pt idx="13297" formatCode="0.00E+00">
                  <c:v>1813.84</c:v>
                </c:pt>
                <c:pt idx="13298" formatCode="0.00E+00">
                  <c:v>1782.01</c:v>
                </c:pt>
                <c:pt idx="13299" formatCode="0.00E+00">
                  <c:v>1749.79</c:v>
                </c:pt>
                <c:pt idx="13300" formatCode="0.00E+00">
                  <c:v>1717.18</c:v>
                </c:pt>
                <c:pt idx="13301" formatCode="0.00E+00">
                  <c:v>1684.2</c:v>
                </c:pt>
                <c:pt idx="13302" formatCode="0.00E+00">
                  <c:v>1650.84</c:v>
                </c:pt>
                <c:pt idx="13303" formatCode="0.00E+00">
                  <c:v>1617.12</c:v>
                </c:pt>
                <c:pt idx="13304" formatCode="0.00E+00">
                  <c:v>1583.03</c:v>
                </c:pt>
                <c:pt idx="13305" formatCode="0.00E+00">
                  <c:v>1548.6</c:v>
                </c:pt>
                <c:pt idx="13306" formatCode="0.00E+00">
                  <c:v>1513.82</c:v>
                </c:pt>
                <c:pt idx="13307" formatCode="0.00E+00">
                  <c:v>1478.71</c:v>
                </c:pt>
                <c:pt idx="13308" formatCode="0.00E+00">
                  <c:v>1443.27</c:v>
                </c:pt>
                <c:pt idx="13309" formatCode="0.00E+00">
                  <c:v>1407.51</c:v>
                </c:pt>
                <c:pt idx="13310" formatCode="0.00E+00">
                  <c:v>1371.44</c:v>
                </c:pt>
                <c:pt idx="13311" formatCode="0.00E+00">
                  <c:v>1335.06</c:v>
                </c:pt>
                <c:pt idx="13312" formatCode="0.00E+00">
                  <c:v>1298.3900000000001</c:v>
                </c:pt>
                <c:pt idx="13313" formatCode="0.00E+00">
                  <c:v>1261.42</c:v>
                </c:pt>
                <c:pt idx="13314" formatCode="0.00E+00">
                  <c:v>1224.18</c:v>
                </c:pt>
                <c:pt idx="13315" formatCode="0.00E+00">
                  <c:v>1186.6600000000001</c:v>
                </c:pt>
                <c:pt idx="13316" formatCode="0.00E+00">
                  <c:v>1148.8800000000001</c:v>
                </c:pt>
                <c:pt idx="13317" formatCode="0.00E+00">
                  <c:v>1110.8499999999999</c:v>
                </c:pt>
                <c:pt idx="13318" formatCode="0.00E+00">
                  <c:v>1072.56</c:v>
                </c:pt>
                <c:pt idx="13319" formatCode="0.00E+00">
                  <c:v>1034.04</c:v>
                </c:pt>
                <c:pt idx="13320">
                  <c:v>995.28700000000003</c:v>
                </c:pt>
                <c:pt idx="13321">
                  <c:v>956.31</c:v>
                </c:pt>
                <c:pt idx="13322">
                  <c:v>917.11900000000003</c:v>
                </c:pt>
                <c:pt idx="13323">
                  <c:v>877.72400000000005</c:v>
                </c:pt>
                <c:pt idx="13324">
                  <c:v>838.13099999999997</c:v>
                </c:pt>
                <c:pt idx="13325">
                  <c:v>798.35</c:v>
                </c:pt>
                <c:pt idx="13326">
                  <c:v>758.38900000000001</c:v>
                </c:pt>
                <c:pt idx="13327">
                  <c:v>718.25699999999995</c:v>
                </c:pt>
                <c:pt idx="13328">
                  <c:v>677.96400000000006</c:v>
                </c:pt>
                <c:pt idx="13329">
                  <c:v>637.51700000000005</c:v>
                </c:pt>
                <c:pt idx="13330">
                  <c:v>596.92700000000002</c:v>
                </c:pt>
                <c:pt idx="13331">
                  <c:v>556.20000000000005</c:v>
                </c:pt>
                <c:pt idx="13332">
                  <c:v>515.34699999999998</c:v>
                </c:pt>
                <c:pt idx="13333">
                  <c:v>474.37700000000001</c:v>
                </c:pt>
                <c:pt idx="13334">
                  <c:v>433.298</c:v>
                </c:pt>
                <c:pt idx="13335">
                  <c:v>392.11900000000003</c:v>
                </c:pt>
                <c:pt idx="13336">
                  <c:v>350.84899999999999</c:v>
                </c:pt>
                <c:pt idx="13337">
                  <c:v>309.49799999999999</c:v>
                </c:pt>
                <c:pt idx="13338">
                  <c:v>268.07499999999999</c:v>
                </c:pt>
                <c:pt idx="13339">
                  <c:v>226.58799999999999</c:v>
                </c:pt>
                <c:pt idx="13340">
                  <c:v>185.04599999999999</c:v>
                </c:pt>
                <c:pt idx="13341">
                  <c:v>143.46</c:v>
                </c:pt>
                <c:pt idx="13342">
                  <c:v>101.837</c:v>
                </c:pt>
                <c:pt idx="13343">
                  <c:v>60.187100000000001</c:v>
                </c:pt>
                <c:pt idx="13344">
                  <c:v>18.519300000000001</c:v>
                </c:pt>
                <c:pt idx="13345">
                  <c:v>-23.157599999999999</c:v>
                </c:pt>
                <c:pt idx="13346">
                  <c:v>-64.834100000000007</c:v>
                </c:pt>
                <c:pt idx="13347">
                  <c:v>-106.501</c:v>
                </c:pt>
                <c:pt idx="13348">
                  <c:v>-148.15</c:v>
                </c:pt>
                <c:pt idx="13349">
                  <c:v>-189.77099999999999</c:v>
                </c:pt>
                <c:pt idx="13350">
                  <c:v>-231.35599999999999</c:v>
                </c:pt>
                <c:pt idx="13351">
                  <c:v>-272.89400000000001</c:v>
                </c:pt>
                <c:pt idx="13352">
                  <c:v>-314.37700000000001</c:v>
                </c:pt>
                <c:pt idx="13353">
                  <c:v>-355.79599999999999</c:v>
                </c:pt>
                <c:pt idx="13354">
                  <c:v>-397.142</c:v>
                </c:pt>
                <c:pt idx="13355">
                  <c:v>-438.40499999999997</c:v>
                </c:pt>
                <c:pt idx="13356">
                  <c:v>-479.57799999999997</c:v>
                </c:pt>
                <c:pt idx="13357">
                  <c:v>-520.65</c:v>
                </c:pt>
                <c:pt idx="13358">
                  <c:v>-561.61300000000006</c:v>
                </c:pt>
                <c:pt idx="13359">
                  <c:v>-602.45799999999997</c:v>
                </c:pt>
                <c:pt idx="13360">
                  <c:v>-643.17499999999995</c:v>
                </c:pt>
                <c:pt idx="13361">
                  <c:v>-683.75599999999997</c:v>
                </c:pt>
                <c:pt idx="13362">
                  <c:v>-724.19200000000001</c:v>
                </c:pt>
                <c:pt idx="13363">
                  <c:v>-764.47400000000005</c:v>
                </c:pt>
                <c:pt idx="13364">
                  <c:v>-804.59400000000005</c:v>
                </c:pt>
                <c:pt idx="13365">
                  <c:v>-844.54200000000003</c:v>
                </c:pt>
                <c:pt idx="13366">
                  <c:v>-884.31</c:v>
                </c:pt>
                <c:pt idx="13367">
                  <c:v>-923.88800000000003</c:v>
                </c:pt>
                <c:pt idx="13368">
                  <c:v>-963.26900000000001</c:v>
                </c:pt>
                <c:pt idx="13369" formatCode="0.00E+00">
                  <c:v>-1002.44</c:v>
                </c:pt>
                <c:pt idx="13370" formatCode="0.00E+00">
                  <c:v>-1041.4000000000001</c:v>
                </c:pt>
                <c:pt idx="13371" formatCode="0.00E+00">
                  <c:v>-1080.1400000000001</c:v>
                </c:pt>
                <c:pt idx="13372" formatCode="0.00E+00">
                  <c:v>-1118.6400000000001</c:v>
                </c:pt>
                <c:pt idx="13373" formatCode="0.00E+00">
                  <c:v>-1156.9100000000001</c:v>
                </c:pt>
                <c:pt idx="13374" formatCode="0.00E+00">
                  <c:v>-1194.92</c:v>
                </c:pt>
                <c:pt idx="13375" formatCode="0.00E+00">
                  <c:v>-1232.68</c:v>
                </c:pt>
                <c:pt idx="13376" formatCode="0.00E+00">
                  <c:v>-1270.17</c:v>
                </c:pt>
                <c:pt idx="13377" formatCode="0.00E+00">
                  <c:v>-1307.3900000000001</c:v>
                </c:pt>
                <c:pt idx="13378" formatCode="0.00E+00">
                  <c:v>-1344.32</c:v>
                </c:pt>
                <c:pt idx="13379" formatCode="0.00E+00">
                  <c:v>-1380.97</c:v>
                </c:pt>
                <c:pt idx="13380" formatCode="0.00E+00">
                  <c:v>-1417.31</c:v>
                </c:pt>
                <c:pt idx="13381" formatCode="0.00E+00">
                  <c:v>-1453.36</c:v>
                </c:pt>
                <c:pt idx="13382" formatCode="0.00E+00">
                  <c:v>-1489.08</c:v>
                </c:pt>
                <c:pt idx="13383" formatCode="0.00E+00">
                  <c:v>-1524.49</c:v>
                </c:pt>
                <c:pt idx="13384" formatCode="0.00E+00">
                  <c:v>-1559.56</c:v>
                </c:pt>
                <c:pt idx="13385" formatCode="0.00E+00">
                  <c:v>-1594.3</c:v>
                </c:pt>
                <c:pt idx="13386" formatCode="0.00E+00">
                  <c:v>-1628.69</c:v>
                </c:pt>
                <c:pt idx="13387" formatCode="0.00E+00">
                  <c:v>-1662.73</c:v>
                </c:pt>
                <c:pt idx="13388" formatCode="0.00E+00">
                  <c:v>-1696.41</c:v>
                </c:pt>
                <c:pt idx="13389" formatCode="0.00E+00">
                  <c:v>-1729.72</c:v>
                </c:pt>
                <c:pt idx="13390" formatCode="0.00E+00">
                  <c:v>-1762.66</c:v>
                </c:pt>
                <c:pt idx="13391" formatCode="0.00E+00">
                  <c:v>-1795.21</c:v>
                </c:pt>
                <c:pt idx="13392" formatCode="0.00E+00">
                  <c:v>-1827.38</c:v>
                </c:pt>
                <c:pt idx="13393" formatCode="0.00E+00">
                  <c:v>-1859.15</c:v>
                </c:pt>
                <c:pt idx="13394" formatCode="0.00E+00">
                  <c:v>-1890.51</c:v>
                </c:pt>
                <c:pt idx="13395" formatCode="0.00E+00">
                  <c:v>-1921.47</c:v>
                </c:pt>
                <c:pt idx="13396" formatCode="0.00E+00">
                  <c:v>-1952</c:v>
                </c:pt>
                <c:pt idx="13397" formatCode="0.00E+00">
                  <c:v>-1982.12</c:v>
                </c:pt>
                <c:pt idx="13398" formatCode="0.00E+00">
                  <c:v>-2011.8</c:v>
                </c:pt>
                <c:pt idx="13399" formatCode="0.00E+00">
                  <c:v>-2041.05</c:v>
                </c:pt>
                <c:pt idx="13400" formatCode="0.00E+00">
                  <c:v>-2069.85</c:v>
                </c:pt>
                <c:pt idx="13401" formatCode="0.00E+00">
                  <c:v>-2098.1999999999998</c:v>
                </c:pt>
                <c:pt idx="13402" formatCode="0.00E+00">
                  <c:v>-2126.1</c:v>
                </c:pt>
                <c:pt idx="13403" formatCode="0.00E+00">
                  <c:v>-2153.5300000000002</c:v>
                </c:pt>
                <c:pt idx="13404" formatCode="0.00E+00">
                  <c:v>-2180.5</c:v>
                </c:pt>
                <c:pt idx="13405" formatCode="0.00E+00">
                  <c:v>-2206.9899999999998</c:v>
                </c:pt>
                <c:pt idx="13406" formatCode="0.00E+00">
                  <c:v>-2233</c:v>
                </c:pt>
                <c:pt idx="13407" formatCode="0.00E+00">
                  <c:v>-2258.5300000000002</c:v>
                </c:pt>
                <c:pt idx="13408" formatCode="0.00E+00">
                  <c:v>-2283.56</c:v>
                </c:pt>
                <c:pt idx="13409" formatCode="0.00E+00">
                  <c:v>-2308.1</c:v>
                </c:pt>
                <c:pt idx="13410" formatCode="0.00E+00">
                  <c:v>-2332.13</c:v>
                </c:pt>
                <c:pt idx="13411" formatCode="0.00E+00">
                  <c:v>-2355.66</c:v>
                </c:pt>
                <c:pt idx="13412" formatCode="0.00E+00">
                  <c:v>-2378.67</c:v>
                </c:pt>
                <c:pt idx="13413" formatCode="0.00E+00">
                  <c:v>-2401.17</c:v>
                </c:pt>
                <c:pt idx="13414" formatCode="0.00E+00">
                  <c:v>-2423.14</c:v>
                </c:pt>
                <c:pt idx="13415" formatCode="0.00E+00">
                  <c:v>-2444.58</c:v>
                </c:pt>
                <c:pt idx="13416" formatCode="0.00E+00">
                  <c:v>-2465.4899999999998</c:v>
                </c:pt>
                <c:pt idx="13417" formatCode="0.00E+00">
                  <c:v>-2485.86</c:v>
                </c:pt>
                <c:pt idx="13418" formatCode="0.00E+00">
                  <c:v>-2505.6999999999998</c:v>
                </c:pt>
                <c:pt idx="13419" formatCode="0.00E+00">
                  <c:v>-2524.98</c:v>
                </c:pt>
                <c:pt idx="13420" formatCode="0.00E+00">
                  <c:v>-2543.7199999999998</c:v>
                </c:pt>
                <c:pt idx="13421" formatCode="0.00E+00">
                  <c:v>-2561.9</c:v>
                </c:pt>
                <c:pt idx="13422" formatCode="0.00E+00">
                  <c:v>-2579.52</c:v>
                </c:pt>
                <c:pt idx="13423" formatCode="0.00E+00">
                  <c:v>-2596.5700000000002</c:v>
                </c:pt>
                <c:pt idx="13424" formatCode="0.00E+00">
                  <c:v>-2613.0700000000002</c:v>
                </c:pt>
                <c:pt idx="13425" formatCode="0.00E+00">
                  <c:v>-2628.99</c:v>
                </c:pt>
                <c:pt idx="13426" formatCode="0.00E+00">
                  <c:v>-2644.33</c:v>
                </c:pt>
                <c:pt idx="13427" formatCode="0.00E+00">
                  <c:v>-2659.11</c:v>
                </c:pt>
                <c:pt idx="13428" formatCode="0.00E+00">
                  <c:v>-2673.3</c:v>
                </c:pt>
                <c:pt idx="13429" formatCode="0.00E+00">
                  <c:v>-2686.9</c:v>
                </c:pt>
                <c:pt idx="13430" formatCode="0.00E+00">
                  <c:v>-2699.92</c:v>
                </c:pt>
                <c:pt idx="13431" formatCode="0.00E+00">
                  <c:v>-2712.35</c:v>
                </c:pt>
                <c:pt idx="13432" formatCode="0.00E+00">
                  <c:v>-2724.19</c:v>
                </c:pt>
                <c:pt idx="13433" formatCode="0.00E+00">
                  <c:v>-2735.43</c:v>
                </c:pt>
                <c:pt idx="13434" formatCode="0.00E+00">
                  <c:v>-2746.07</c:v>
                </c:pt>
                <c:pt idx="13435" formatCode="0.00E+00">
                  <c:v>-2756.12</c:v>
                </c:pt>
                <c:pt idx="13436" formatCode="0.00E+00">
                  <c:v>-2765.56</c:v>
                </c:pt>
                <c:pt idx="13437" formatCode="0.00E+00">
                  <c:v>-2774.4</c:v>
                </c:pt>
                <c:pt idx="13438" formatCode="0.00E+00">
                  <c:v>-2782.63</c:v>
                </c:pt>
                <c:pt idx="13439" formatCode="0.00E+00">
                  <c:v>-2790.25</c:v>
                </c:pt>
                <c:pt idx="13440" formatCode="0.00E+00">
                  <c:v>-2797.27</c:v>
                </c:pt>
                <c:pt idx="13441" formatCode="0.00E+00">
                  <c:v>-2803.67</c:v>
                </c:pt>
                <c:pt idx="13442" formatCode="0.00E+00">
                  <c:v>-2809.46</c:v>
                </c:pt>
                <c:pt idx="13443" formatCode="0.00E+00">
                  <c:v>-2814.64</c:v>
                </c:pt>
                <c:pt idx="13444" formatCode="0.00E+00">
                  <c:v>-2819.19</c:v>
                </c:pt>
                <c:pt idx="13445" formatCode="0.00E+00">
                  <c:v>-2823.14</c:v>
                </c:pt>
                <c:pt idx="13446" formatCode="0.00E+00">
                  <c:v>-2826.46</c:v>
                </c:pt>
                <c:pt idx="13447" formatCode="0.00E+00">
                  <c:v>-2829.17</c:v>
                </c:pt>
                <c:pt idx="13448" formatCode="0.00E+00">
                  <c:v>-2831.25</c:v>
                </c:pt>
                <c:pt idx="13449" formatCode="0.00E+00">
                  <c:v>-2832.72</c:v>
                </c:pt>
                <c:pt idx="13450" formatCode="0.00E+00">
                  <c:v>-2833.57</c:v>
                </c:pt>
                <c:pt idx="13451" formatCode="0.00E+00">
                  <c:v>-2833.8</c:v>
                </c:pt>
                <c:pt idx="13452" formatCode="0.00E+00">
                  <c:v>-2833.4</c:v>
                </c:pt>
                <c:pt idx="13453" formatCode="0.00E+00">
                  <c:v>-2832.39</c:v>
                </c:pt>
                <c:pt idx="13454" formatCode="0.00E+00">
                  <c:v>-2830.76</c:v>
                </c:pt>
                <c:pt idx="13455" formatCode="0.00E+00">
                  <c:v>-2828.5</c:v>
                </c:pt>
                <c:pt idx="13456" formatCode="0.00E+00">
                  <c:v>-2825.63</c:v>
                </c:pt>
                <c:pt idx="13457" formatCode="0.00E+00">
                  <c:v>-2822.14</c:v>
                </c:pt>
                <c:pt idx="13458" formatCode="0.00E+00">
                  <c:v>-2818.03</c:v>
                </c:pt>
                <c:pt idx="13459" formatCode="0.00E+00">
                  <c:v>-2813.31</c:v>
                </c:pt>
                <c:pt idx="13460" formatCode="0.00E+00">
                  <c:v>-2807.96</c:v>
                </c:pt>
                <c:pt idx="13461" formatCode="0.00E+00">
                  <c:v>-2802</c:v>
                </c:pt>
                <c:pt idx="13462" formatCode="0.00E+00">
                  <c:v>-2795.43</c:v>
                </c:pt>
                <c:pt idx="13463" formatCode="0.00E+00">
                  <c:v>-2788.25</c:v>
                </c:pt>
                <c:pt idx="13464" formatCode="0.00E+00">
                  <c:v>-2780.45</c:v>
                </c:pt>
                <c:pt idx="13465" formatCode="0.00E+00">
                  <c:v>-2772.05</c:v>
                </c:pt>
                <c:pt idx="13466" formatCode="0.00E+00">
                  <c:v>-2763.03</c:v>
                </c:pt>
                <c:pt idx="13467" formatCode="0.00E+00">
                  <c:v>-2753.41</c:v>
                </c:pt>
                <c:pt idx="13468" formatCode="0.00E+00">
                  <c:v>-2743.19</c:v>
                </c:pt>
                <c:pt idx="13469" formatCode="0.00E+00">
                  <c:v>-2732.36</c:v>
                </c:pt>
                <c:pt idx="13470" formatCode="0.00E+00">
                  <c:v>-2720.94</c:v>
                </c:pt>
                <c:pt idx="13471" formatCode="0.00E+00">
                  <c:v>-2708.92</c:v>
                </c:pt>
                <c:pt idx="13472" formatCode="0.00E+00">
                  <c:v>-2696.3</c:v>
                </c:pt>
                <c:pt idx="13473" formatCode="0.00E+00">
                  <c:v>-2683.1</c:v>
                </c:pt>
                <c:pt idx="13474" formatCode="0.00E+00">
                  <c:v>-2669.3</c:v>
                </c:pt>
                <c:pt idx="13475" formatCode="0.00E+00">
                  <c:v>-2654.92</c:v>
                </c:pt>
                <c:pt idx="13476" formatCode="0.00E+00">
                  <c:v>-2639.96</c:v>
                </c:pt>
                <c:pt idx="13477" formatCode="0.00E+00">
                  <c:v>-2624.41</c:v>
                </c:pt>
                <c:pt idx="13478" formatCode="0.00E+00">
                  <c:v>-2608.29</c:v>
                </c:pt>
                <c:pt idx="13479" formatCode="0.00E+00">
                  <c:v>-2591.6</c:v>
                </c:pt>
                <c:pt idx="13480" formatCode="0.00E+00">
                  <c:v>-2574.34</c:v>
                </c:pt>
                <c:pt idx="13481" formatCode="0.00E+00">
                  <c:v>-2556.5100000000002</c:v>
                </c:pt>
                <c:pt idx="13482" formatCode="0.00E+00">
                  <c:v>-2538.13</c:v>
                </c:pt>
                <c:pt idx="13483" formatCode="0.00E+00">
                  <c:v>-2519.1799999999998</c:v>
                </c:pt>
                <c:pt idx="13484" formatCode="0.00E+00">
                  <c:v>-2499.6799999999998</c:v>
                </c:pt>
                <c:pt idx="13485" formatCode="0.00E+00">
                  <c:v>-2479.63</c:v>
                </c:pt>
                <c:pt idx="13486" formatCode="0.00E+00">
                  <c:v>-2459.04</c:v>
                </c:pt>
                <c:pt idx="13487" formatCode="0.00E+00">
                  <c:v>-2437.9</c:v>
                </c:pt>
                <c:pt idx="13488" formatCode="0.00E+00">
                  <c:v>-2416.23</c:v>
                </c:pt>
                <c:pt idx="13489" formatCode="0.00E+00">
                  <c:v>-2394.0300000000002</c:v>
                </c:pt>
                <c:pt idx="13490" formatCode="0.00E+00">
                  <c:v>-2371.3000000000002</c:v>
                </c:pt>
                <c:pt idx="13491" formatCode="0.00E+00">
                  <c:v>-2348.0500000000002</c:v>
                </c:pt>
                <c:pt idx="13492" formatCode="0.00E+00">
                  <c:v>-2324.29</c:v>
                </c:pt>
                <c:pt idx="13493" formatCode="0.00E+00">
                  <c:v>-2300.0100000000002</c:v>
                </c:pt>
                <c:pt idx="13494" formatCode="0.00E+00">
                  <c:v>-2275.23</c:v>
                </c:pt>
                <c:pt idx="13495" formatCode="0.00E+00">
                  <c:v>-2249.94</c:v>
                </c:pt>
                <c:pt idx="13496" formatCode="0.00E+00">
                  <c:v>-2224.16</c:v>
                </c:pt>
                <c:pt idx="13497" formatCode="0.00E+00">
                  <c:v>-2197.89</c:v>
                </c:pt>
                <c:pt idx="13498" formatCode="0.00E+00">
                  <c:v>-2171.14</c:v>
                </c:pt>
                <c:pt idx="13499" formatCode="0.00E+00">
                  <c:v>-2143.91</c:v>
                </c:pt>
                <c:pt idx="13500" formatCode="0.00E+00">
                  <c:v>-2116.1999999999998</c:v>
                </c:pt>
                <c:pt idx="13501" formatCode="0.00E+00">
                  <c:v>-2088.0300000000002</c:v>
                </c:pt>
                <c:pt idx="13502" formatCode="0.00E+00">
                  <c:v>-2059.4</c:v>
                </c:pt>
                <c:pt idx="13503" formatCode="0.00E+00">
                  <c:v>-2030.32</c:v>
                </c:pt>
                <c:pt idx="13504" formatCode="0.00E+00">
                  <c:v>-2000.79</c:v>
                </c:pt>
                <c:pt idx="13505" formatCode="0.00E+00">
                  <c:v>-1970.82</c:v>
                </c:pt>
                <c:pt idx="13506" formatCode="0.00E+00">
                  <c:v>-1940.41</c:v>
                </c:pt>
                <c:pt idx="13507" formatCode="0.00E+00">
                  <c:v>-1909.58</c:v>
                </c:pt>
                <c:pt idx="13508" formatCode="0.00E+00">
                  <c:v>-1878.32</c:v>
                </c:pt>
                <c:pt idx="13509" formatCode="0.00E+00">
                  <c:v>-1846.65</c:v>
                </c:pt>
                <c:pt idx="13510" formatCode="0.00E+00">
                  <c:v>-1814.57</c:v>
                </c:pt>
                <c:pt idx="13511" formatCode="0.00E+00">
                  <c:v>-1782.09</c:v>
                </c:pt>
                <c:pt idx="13512" formatCode="0.00E+00">
                  <c:v>-1749.22</c:v>
                </c:pt>
                <c:pt idx="13513" formatCode="0.00E+00">
                  <c:v>-1715.96</c:v>
                </c:pt>
                <c:pt idx="13514" formatCode="0.00E+00">
                  <c:v>-1682.32</c:v>
                </c:pt>
                <c:pt idx="13515" formatCode="0.00E+00">
                  <c:v>-1648.31</c:v>
                </c:pt>
                <c:pt idx="13516" formatCode="0.00E+00">
                  <c:v>-1613.93</c:v>
                </c:pt>
                <c:pt idx="13517" formatCode="0.00E+00">
                  <c:v>-1579.2</c:v>
                </c:pt>
                <c:pt idx="13518" formatCode="0.00E+00">
                  <c:v>-1544.12</c:v>
                </c:pt>
                <c:pt idx="13519" formatCode="0.00E+00">
                  <c:v>-1508.7</c:v>
                </c:pt>
                <c:pt idx="13520" formatCode="0.00E+00">
                  <c:v>-1472.94</c:v>
                </c:pt>
                <c:pt idx="13521" formatCode="0.00E+00">
                  <c:v>-1436.86</c:v>
                </c:pt>
                <c:pt idx="13522" formatCode="0.00E+00">
                  <c:v>-1400.46</c:v>
                </c:pt>
                <c:pt idx="13523" formatCode="0.00E+00">
                  <c:v>-1363.74</c:v>
                </c:pt>
                <c:pt idx="13524" formatCode="0.00E+00">
                  <c:v>-1326.73</c:v>
                </c:pt>
                <c:pt idx="13525" formatCode="0.00E+00">
                  <c:v>-1289.42</c:v>
                </c:pt>
                <c:pt idx="13526" formatCode="0.00E+00">
                  <c:v>-1251.82</c:v>
                </c:pt>
                <c:pt idx="13527" formatCode="0.00E+00">
                  <c:v>-1213.95</c:v>
                </c:pt>
                <c:pt idx="13528" formatCode="0.00E+00">
                  <c:v>-1175.8</c:v>
                </c:pt>
                <c:pt idx="13529" formatCode="0.00E+00">
                  <c:v>-1137.4000000000001</c:v>
                </c:pt>
                <c:pt idx="13530" formatCode="0.00E+00">
                  <c:v>-1098.74</c:v>
                </c:pt>
                <c:pt idx="13531" formatCode="0.00E+00">
                  <c:v>-1059.8399999999999</c:v>
                </c:pt>
                <c:pt idx="13532" formatCode="0.00E+00">
                  <c:v>-1020.7</c:v>
                </c:pt>
                <c:pt idx="13533">
                  <c:v>-981.33</c:v>
                </c:pt>
                <c:pt idx="13534">
                  <c:v>-941.74400000000003</c:v>
                </c:pt>
                <c:pt idx="13535">
                  <c:v>-901.94799999999998</c:v>
                </c:pt>
                <c:pt idx="13536">
                  <c:v>-861.94899999999996</c:v>
                </c:pt>
                <c:pt idx="13537">
                  <c:v>-821.75900000000001</c:v>
                </c:pt>
                <c:pt idx="13538">
                  <c:v>-781.38400000000001</c:v>
                </c:pt>
                <c:pt idx="13539">
                  <c:v>-740.83299999999997</c:v>
                </c:pt>
                <c:pt idx="13540">
                  <c:v>-700.11599999999999</c:v>
                </c:pt>
                <c:pt idx="13541">
                  <c:v>-659.24099999999999</c:v>
                </c:pt>
                <c:pt idx="13542">
                  <c:v>-618.21699999999998</c:v>
                </c:pt>
                <c:pt idx="13543">
                  <c:v>-577.053</c:v>
                </c:pt>
                <c:pt idx="13544">
                  <c:v>-535.75900000000001</c:v>
                </c:pt>
                <c:pt idx="13545">
                  <c:v>-494.34300000000002</c:v>
                </c:pt>
                <c:pt idx="13546">
                  <c:v>-452.81400000000002</c:v>
                </c:pt>
                <c:pt idx="13547">
                  <c:v>-411.18200000000002</c:v>
                </c:pt>
                <c:pt idx="13548">
                  <c:v>-369.45499999999998</c:v>
                </c:pt>
                <c:pt idx="13549">
                  <c:v>-327.64299999999997</c:v>
                </c:pt>
                <c:pt idx="13550">
                  <c:v>-285.755</c:v>
                </c:pt>
                <c:pt idx="13551">
                  <c:v>-243.79900000000001</c:v>
                </c:pt>
                <c:pt idx="13552">
                  <c:v>-201.785</c:v>
                </c:pt>
                <c:pt idx="13553">
                  <c:v>-159.72300000000001</c:v>
                </c:pt>
                <c:pt idx="13554">
                  <c:v>-117.622</c:v>
                </c:pt>
                <c:pt idx="13555">
                  <c:v>-75.490099999999998</c:v>
                </c:pt>
                <c:pt idx="13556">
                  <c:v>-33.337200000000003</c:v>
                </c:pt>
                <c:pt idx="13557">
                  <c:v>8.8276199999999996</c:v>
                </c:pt>
                <c:pt idx="13558">
                  <c:v>50.995100000000001</c:v>
                </c:pt>
                <c:pt idx="13559">
                  <c:v>93.156199999999998</c:v>
                </c:pt>
                <c:pt idx="13560">
                  <c:v>135.30099999999999</c:v>
                </c:pt>
                <c:pt idx="13561">
                  <c:v>177.422</c:v>
                </c:pt>
                <c:pt idx="13562">
                  <c:v>219.50800000000001</c:v>
                </c:pt>
                <c:pt idx="13563">
                  <c:v>261.55</c:v>
                </c:pt>
                <c:pt idx="13564">
                  <c:v>303.54000000000002</c:v>
                </c:pt>
                <c:pt idx="13565">
                  <c:v>345.46800000000002</c:v>
                </c:pt>
                <c:pt idx="13566">
                  <c:v>387.32499999999999</c:v>
                </c:pt>
                <c:pt idx="13567">
                  <c:v>429.101</c:v>
                </c:pt>
                <c:pt idx="13568">
                  <c:v>470.78800000000001</c:v>
                </c:pt>
                <c:pt idx="13569">
                  <c:v>512.37699999999995</c:v>
                </c:pt>
                <c:pt idx="13570">
                  <c:v>553.85799999999995</c:v>
                </c:pt>
                <c:pt idx="13571">
                  <c:v>595.22299999999996</c:v>
                </c:pt>
                <c:pt idx="13572">
                  <c:v>636.46100000000001</c:v>
                </c:pt>
                <c:pt idx="13573">
                  <c:v>677.56500000000005</c:v>
                </c:pt>
                <c:pt idx="13574">
                  <c:v>718.52499999999998</c:v>
                </c:pt>
                <c:pt idx="13575">
                  <c:v>759.33199999999999</c:v>
                </c:pt>
                <c:pt idx="13576">
                  <c:v>799.97699999999998</c:v>
                </c:pt>
                <c:pt idx="13577">
                  <c:v>840.45100000000002</c:v>
                </c:pt>
                <c:pt idx="13578">
                  <c:v>880.74699999999996</c:v>
                </c:pt>
                <c:pt idx="13579">
                  <c:v>920.85400000000004</c:v>
                </c:pt>
                <c:pt idx="13580">
                  <c:v>960.76400000000001</c:v>
                </c:pt>
                <c:pt idx="13581" formatCode="0.00E+00">
                  <c:v>1000.47</c:v>
                </c:pt>
                <c:pt idx="13582" formatCode="0.00E+00">
                  <c:v>1039.96</c:v>
                </c:pt>
                <c:pt idx="13583" formatCode="0.00E+00">
                  <c:v>1079.22</c:v>
                </c:pt>
                <c:pt idx="13584" formatCode="0.00E+00">
                  <c:v>1118.26</c:v>
                </c:pt>
                <c:pt idx="13585" formatCode="0.00E+00">
                  <c:v>1157.05</c:v>
                </c:pt>
                <c:pt idx="13586" formatCode="0.00E+00">
                  <c:v>1195.5999999999999</c:v>
                </c:pt>
                <c:pt idx="13587" formatCode="0.00E+00">
                  <c:v>1233.8900000000001</c:v>
                </c:pt>
                <c:pt idx="13588" formatCode="0.00E+00">
                  <c:v>1271.9100000000001</c:v>
                </c:pt>
                <c:pt idx="13589" formatCode="0.00E+00">
                  <c:v>1309.6600000000001</c:v>
                </c:pt>
                <c:pt idx="13590" formatCode="0.00E+00">
                  <c:v>1347.12</c:v>
                </c:pt>
                <c:pt idx="13591" formatCode="0.00E+00">
                  <c:v>1384.29</c:v>
                </c:pt>
                <c:pt idx="13592" formatCode="0.00E+00">
                  <c:v>1421.17</c:v>
                </c:pt>
                <c:pt idx="13593" formatCode="0.00E+00">
                  <c:v>1457.74</c:v>
                </c:pt>
                <c:pt idx="13594" formatCode="0.00E+00">
                  <c:v>1493.99</c:v>
                </c:pt>
                <c:pt idx="13595" formatCode="0.00E+00">
                  <c:v>1529.92</c:v>
                </c:pt>
                <c:pt idx="13596" formatCode="0.00E+00">
                  <c:v>1565.52</c:v>
                </c:pt>
                <c:pt idx="13597" formatCode="0.00E+00">
                  <c:v>1600.78</c:v>
                </c:pt>
                <c:pt idx="13598" formatCode="0.00E+00">
                  <c:v>1635.7</c:v>
                </c:pt>
                <c:pt idx="13599" formatCode="0.00E+00">
                  <c:v>1670.26</c:v>
                </c:pt>
                <c:pt idx="13600" formatCode="0.00E+00">
                  <c:v>1704.45</c:v>
                </c:pt>
                <c:pt idx="13601" formatCode="0.00E+00">
                  <c:v>1738.28</c:v>
                </c:pt>
                <c:pt idx="13602" formatCode="0.00E+00">
                  <c:v>1771.74</c:v>
                </c:pt>
                <c:pt idx="13603" formatCode="0.00E+00">
                  <c:v>1804.81</c:v>
                </c:pt>
                <c:pt idx="13604" formatCode="0.00E+00">
                  <c:v>1837.48</c:v>
                </c:pt>
                <c:pt idx="13605" formatCode="0.00E+00">
                  <c:v>1869.76</c:v>
                </c:pt>
                <c:pt idx="13606" formatCode="0.00E+00">
                  <c:v>1901.64</c:v>
                </c:pt>
                <c:pt idx="13607" formatCode="0.00E+00">
                  <c:v>1933.1</c:v>
                </c:pt>
                <c:pt idx="13608" formatCode="0.00E+00">
                  <c:v>1964.14</c:v>
                </c:pt>
                <c:pt idx="13609" formatCode="0.00E+00">
                  <c:v>1994.75</c:v>
                </c:pt>
                <c:pt idx="13610" formatCode="0.00E+00">
                  <c:v>2024.94</c:v>
                </c:pt>
                <c:pt idx="13611" formatCode="0.00E+00">
                  <c:v>2054.6799999999998</c:v>
                </c:pt>
                <c:pt idx="13612" formatCode="0.00E+00">
                  <c:v>2083.9699999999998</c:v>
                </c:pt>
                <c:pt idx="13613" formatCode="0.00E+00">
                  <c:v>2112.81</c:v>
                </c:pt>
                <c:pt idx="13614" formatCode="0.00E+00">
                  <c:v>2141.1999999999998</c:v>
                </c:pt>
                <c:pt idx="13615" formatCode="0.00E+00">
                  <c:v>2169.12</c:v>
                </c:pt>
                <c:pt idx="13616" formatCode="0.00E+00">
                  <c:v>2196.56</c:v>
                </c:pt>
                <c:pt idx="13617" formatCode="0.00E+00">
                  <c:v>2223.5300000000002</c:v>
                </c:pt>
                <c:pt idx="13618" formatCode="0.00E+00">
                  <c:v>2250.02</c:v>
                </c:pt>
                <c:pt idx="13619" formatCode="0.00E+00">
                  <c:v>2276.02</c:v>
                </c:pt>
                <c:pt idx="13620" formatCode="0.00E+00">
                  <c:v>2301.52</c:v>
                </c:pt>
                <c:pt idx="13621" formatCode="0.00E+00">
                  <c:v>2326.5100000000002</c:v>
                </c:pt>
                <c:pt idx="13622" formatCode="0.00E+00">
                  <c:v>2351.0100000000002</c:v>
                </c:pt>
                <c:pt idx="13623" formatCode="0.00E+00">
                  <c:v>2374.9899999999998</c:v>
                </c:pt>
                <c:pt idx="13624" formatCode="0.00E+00">
                  <c:v>2398.4499999999998</c:v>
                </c:pt>
                <c:pt idx="13625" formatCode="0.00E+00">
                  <c:v>2421.4</c:v>
                </c:pt>
                <c:pt idx="13626" formatCode="0.00E+00">
                  <c:v>2443.81</c:v>
                </c:pt>
                <c:pt idx="13627" formatCode="0.00E+00">
                  <c:v>2465.6999999999998</c:v>
                </c:pt>
                <c:pt idx="13628" formatCode="0.00E+00">
                  <c:v>2487.04</c:v>
                </c:pt>
                <c:pt idx="13629" formatCode="0.00E+00">
                  <c:v>2507.85</c:v>
                </c:pt>
                <c:pt idx="13630" formatCode="0.00E+00">
                  <c:v>2528.11</c:v>
                </c:pt>
                <c:pt idx="13631" formatCode="0.00E+00">
                  <c:v>2547.81</c:v>
                </c:pt>
                <c:pt idx="13632" formatCode="0.00E+00">
                  <c:v>2566.9699999999998</c:v>
                </c:pt>
                <c:pt idx="13633" formatCode="0.00E+00">
                  <c:v>2585.56</c:v>
                </c:pt>
                <c:pt idx="13634" formatCode="0.00E+00">
                  <c:v>2603.59</c:v>
                </c:pt>
                <c:pt idx="13635" formatCode="0.00E+00">
                  <c:v>2621.0500000000002</c:v>
                </c:pt>
                <c:pt idx="13636" formatCode="0.00E+00">
                  <c:v>2637.94</c:v>
                </c:pt>
                <c:pt idx="13637" formatCode="0.00E+00">
                  <c:v>2654.26</c:v>
                </c:pt>
                <c:pt idx="13638" formatCode="0.00E+00">
                  <c:v>2669.99</c:v>
                </c:pt>
                <c:pt idx="13639" formatCode="0.00E+00">
                  <c:v>2685.15</c:v>
                </c:pt>
                <c:pt idx="13640" formatCode="0.00E+00">
                  <c:v>2699.72</c:v>
                </c:pt>
                <c:pt idx="13641" formatCode="0.00E+00">
                  <c:v>2713.7</c:v>
                </c:pt>
                <c:pt idx="13642" formatCode="0.00E+00">
                  <c:v>2727.08</c:v>
                </c:pt>
                <c:pt idx="13643" formatCode="0.00E+00">
                  <c:v>2739.87</c:v>
                </c:pt>
                <c:pt idx="13644" formatCode="0.00E+00">
                  <c:v>2752.06</c:v>
                </c:pt>
                <c:pt idx="13645" formatCode="0.00E+00">
                  <c:v>2763.65</c:v>
                </c:pt>
                <c:pt idx="13646" formatCode="0.00E+00">
                  <c:v>2774.64</c:v>
                </c:pt>
                <c:pt idx="13647" formatCode="0.00E+00">
                  <c:v>2785.03</c:v>
                </c:pt>
                <c:pt idx="13648" formatCode="0.00E+00">
                  <c:v>2794.8</c:v>
                </c:pt>
                <c:pt idx="13649" formatCode="0.00E+00">
                  <c:v>2803.97</c:v>
                </c:pt>
                <c:pt idx="13650" formatCode="0.00E+00">
                  <c:v>2812.52</c:v>
                </c:pt>
                <c:pt idx="13651" formatCode="0.00E+00">
                  <c:v>2820.46</c:v>
                </c:pt>
                <c:pt idx="13652" formatCode="0.00E+00">
                  <c:v>2827.78</c:v>
                </c:pt>
                <c:pt idx="13653" formatCode="0.00E+00">
                  <c:v>2834.49</c:v>
                </c:pt>
                <c:pt idx="13654" formatCode="0.00E+00">
                  <c:v>2840.57</c:v>
                </c:pt>
                <c:pt idx="13655" formatCode="0.00E+00">
                  <c:v>2846.04</c:v>
                </c:pt>
                <c:pt idx="13656" formatCode="0.00E+00">
                  <c:v>2850.88</c:v>
                </c:pt>
                <c:pt idx="13657" formatCode="0.00E+00">
                  <c:v>2855.1</c:v>
                </c:pt>
                <c:pt idx="13658" formatCode="0.00E+00">
                  <c:v>2858.7</c:v>
                </c:pt>
                <c:pt idx="13659" formatCode="0.00E+00">
                  <c:v>2861.67</c:v>
                </c:pt>
                <c:pt idx="13660" formatCode="0.00E+00">
                  <c:v>2864.01</c:v>
                </c:pt>
                <c:pt idx="13661" formatCode="0.00E+00">
                  <c:v>2865.73</c:v>
                </c:pt>
                <c:pt idx="13662" formatCode="0.00E+00">
                  <c:v>2866.82</c:v>
                </c:pt>
                <c:pt idx="13663" formatCode="0.00E+00">
                  <c:v>2867.29</c:v>
                </c:pt>
                <c:pt idx="13664" formatCode="0.00E+00">
                  <c:v>2867.13</c:v>
                </c:pt>
                <c:pt idx="13665" formatCode="0.00E+00">
                  <c:v>2866.34</c:v>
                </c:pt>
                <c:pt idx="13666" formatCode="0.00E+00">
                  <c:v>2864.92</c:v>
                </c:pt>
                <c:pt idx="13667" formatCode="0.00E+00">
                  <c:v>2862.88</c:v>
                </c:pt>
                <c:pt idx="13668" formatCode="0.00E+00">
                  <c:v>2860.21</c:v>
                </c:pt>
                <c:pt idx="13669" formatCode="0.00E+00">
                  <c:v>2856.91</c:v>
                </c:pt>
                <c:pt idx="13670" formatCode="0.00E+00">
                  <c:v>2852.99</c:v>
                </c:pt>
                <c:pt idx="13671" formatCode="0.00E+00">
                  <c:v>2848.45</c:v>
                </c:pt>
                <c:pt idx="13672" formatCode="0.00E+00">
                  <c:v>2843.28</c:v>
                </c:pt>
                <c:pt idx="13673" formatCode="0.00E+00">
                  <c:v>2837.49</c:v>
                </c:pt>
                <c:pt idx="13674" formatCode="0.00E+00">
                  <c:v>2831.08</c:v>
                </c:pt>
                <c:pt idx="13675" formatCode="0.00E+00">
                  <c:v>2824.05</c:v>
                </c:pt>
                <c:pt idx="13676" formatCode="0.00E+00">
                  <c:v>2816.39</c:v>
                </c:pt>
                <c:pt idx="13677" formatCode="0.00E+00">
                  <c:v>2808.13</c:v>
                </c:pt>
                <c:pt idx="13678" formatCode="0.00E+00">
                  <c:v>2799.25</c:v>
                </c:pt>
                <c:pt idx="13679" formatCode="0.00E+00">
                  <c:v>2789.75</c:v>
                </c:pt>
                <c:pt idx="13680" formatCode="0.00E+00">
                  <c:v>2779.65</c:v>
                </c:pt>
                <c:pt idx="13681" formatCode="0.00E+00">
                  <c:v>2768.93</c:v>
                </c:pt>
                <c:pt idx="13682" formatCode="0.00E+00">
                  <c:v>2757.61</c:v>
                </c:pt>
                <c:pt idx="13683" formatCode="0.00E+00">
                  <c:v>2745.68</c:v>
                </c:pt>
                <c:pt idx="13684" formatCode="0.00E+00">
                  <c:v>2733.15</c:v>
                </c:pt>
                <c:pt idx="13685" formatCode="0.00E+00">
                  <c:v>2720.02</c:v>
                </c:pt>
                <c:pt idx="13686" formatCode="0.00E+00">
                  <c:v>2706.3</c:v>
                </c:pt>
                <c:pt idx="13687" formatCode="0.00E+00">
                  <c:v>2691.99</c:v>
                </c:pt>
                <c:pt idx="13688" formatCode="0.00E+00">
                  <c:v>2677.08</c:v>
                </c:pt>
                <c:pt idx="13689" formatCode="0.00E+00">
                  <c:v>2661.58</c:v>
                </c:pt>
                <c:pt idx="13690" formatCode="0.00E+00">
                  <c:v>2645.51</c:v>
                </c:pt>
                <c:pt idx="13691" formatCode="0.00E+00">
                  <c:v>2628.85</c:v>
                </c:pt>
                <c:pt idx="13692" formatCode="0.00E+00">
                  <c:v>2611.61</c:v>
                </c:pt>
                <c:pt idx="13693" formatCode="0.00E+00">
                  <c:v>2593.81</c:v>
                </c:pt>
                <c:pt idx="13694" formatCode="0.00E+00">
                  <c:v>2575.4299999999998</c:v>
                </c:pt>
                <c:pt idx="13695" formatCode="0.00E+00">
                  <c:v>2556.4899999999998</c:v>
                </c:pt>
                <c:pt idx="13696" formatCode="0.00E+00">
                  <c:v>2536.98</c:v>
                </c:pt>
                <c:pt idx="13697" formatCode="0.00E+00">
                  <c:v>2516.92</c:v>
                </c:pt>
                <c:pt idx="13698" formatCode="0.00E+00">
                  <c:v>2496.31</c:v>
                </c:pt>
                <c:pt idx="13699" formatCode="0.00E+00">
                  <c:v>2475.15</c:v>
                </c:pt>
                <c:pt idx="13700" formatCode="0.00E+00">
                  <c:v>2453.4499999999998</c:v>
                </c:pt>
                <c:pt idx="13701" formatCode="0.00E+00">
                  <c:v>2431.1999999999998</c:v>
                </c:pt>
                <c:pt idx="13702" formatCode="0.00E+00">
                  <c:v>2408.4299999999998</c:v>
                </c:pt>
                <c:pt idx="13703" formatCode="0.00E+00">
                  <c:v>2385.12</c:v>
                </c:pt>
                <c:pt idx="13704" formatCode="0.00E+00">
                  <c:v>2361.29</c:v>
                </c:pt>
                <c:pt idx="13705" formatCode="0.00E+00">
                  <c:v>2336.94</c:v>
                </c:pt>
                <c:pt idx="13706" formatCode="0.00E+00">
                  <c:v>2312.08</c:v>
                </c:pt>
                <c:pt idx="13707" formatCode="0.00E+00">
                  <c:v>2286.71</c:v>
                </c:pt>
                <c:pt idx="13708" formatCode="0.00E+00">
                  <c:v>2260.83</c:v>
                </c:pt>
                <c:pt idx="13709" formatCode="0.00E+00">
                  <c:v>2234.46</c:v>
                </c:pt>
                <c:pt idx="13710" formatCode="0.00E+00">
                  <c:v>2207.6</c:v>
                </c:pt>
                <c:pt idx="13711" formatCode="0.00E+00">
                  <c:v>2180.25</c:v>
                </c:pt>
                <c:pt idx="13712" formatCode="0.00E+00">
                  <c:v>2152.42</c:v>
                </c:pt>
                <c:pt idx="13713" formatCode="0.00E+00">
                  <c:v>2124.12</c:v>
                </c:pt>
                <c:pt idx="13714" formatCode="0.00E+00">
                  <c:v>2095.35</c:v>
                </c:pt>
                <c:pt idx="13715" formatCode="0.00E+00">
                  <c:v>2066.12</c:v>
                </c:pt>
                <c:pt idx="13716" formatCode="0.00E+00">
                  <c:v>2036.44</c:v>
                </c:pt>
                <c:pt idx="13717" formatCode="0.00E+00">
                  <c:v>2006.31</c:v>
                </c:pt>
                <c:pt idx="13718" formatCode="0.00E+00">
                  <c:v>1975.73</c:v>
                </c:pt>
                <c:pt idx="13719" formatCode="0.00E+00">
                  <c:v>1944.72</c:v>
                </c:pt>
                <c:pt idx="13720" formatCode="0.00E+00">
                  <c:v>1913.28</c:v>
                </c:pt>
                <c:pt idx="13721" formatCode="0.00E+00">
                  <c:v>1881.42</c:v>
                </c:pt>
                <c:pt idx="13722" formatCode="0.00E+00">
                  <c:v>1849.15</c:v>
                </c:pt>
                <c:pt idx="13723" formatCode="0.00E+00">
                  <c:v>1816.47</c:v>
                </c:pt>
                <c:pt idx="13724" formatCode="0.00E+00">
                  <c:v>1783.38</c:v>
                </c:pt>
                <c:pt idx="13725" formatCode="0.00E+00">
                  <c:v>1749.91</c:v>
                </c:pt>
                <c:pt idx="13726" formatCode="0.00E+00">
                  <c:v>1716.04</c:v>
                </c:pt>
                <c:pt idx="13727" formatCode="0.00E+00">
                  <c:v>1681.8</c:v>
                </c:pt>
                <c:pt idx="13728" formatCode="0.00E+00">
                  <c:v>1647.19</c:v>
                </c:pt>
                <c:pt idx="13729" formatCode="0.00E+00">
                  <c:v>1612.22</c:v>
                </c:pt>
                <c:pt idx="13730" formatCode="0.00E+00">
                  <c:v>1576.88</c:v>
                </c:pt>
                <c:pt idx="13731" formatCode="0.00E+00">
                  <c:v>1541.2</c:v>
                </c:pt>
                <c:pt idx="13732" formatCode="0.00E+00">
                  <c:v>1505.18</c:v>
                </c:pt>
                <c:pt idx="13733" formatCode="0.00E+00">
                  <c:v>1468.83</c:v>
                </c:pt>
                <c:pt idx="13734" formatCode="0.00E+00">
                  <c:v>1432.15</c:v>
                </c:pt>
                <c:pt idx="13735" formatCode="0.00E+00">
                  <c:v>1395.15</c:v>
                </c:pt>
                <c:pt idx="13736" formatCode="0.00E+00">
                  <c:v>1357.84</c:v>
                </c:pt>
                <c:pt idx="13737" formatCode="0.00E+00">
                  <c:v>1320.24</c:v>
                </c:pt>
                <c:pt idx="13738" formatCode="0.00E+00">
                  <c:v>1282.3399999999999</c:v>
                </c:pt>
                <c:pt idx="13739" formatCode="0.00E+00">
                  <c:v>1244.1600000000001</c:v>
                </c:pt>
                <c:pt idx="13740" formatCode="0.00E+00">
                  <c:v>1205.7</c:v>
                </c:pt>
                <c:pt idx="13741" formatCode="0.00E+00">
                  <c:v>1166.97</c:v>
                </c:pt>
                <c:pt idx="13742" formatCode="0.00E+00">
                  <c:v>1127.98</c:v>
                </c:pt>
                <c:pt idx="13743" formatCode="0.00E+00">
                  <c:v>1088.75</c:v>
                </c:pt>
                <c:pt idx="13744" formatCode="0.00E+00">
                  <c:v>1049.27</c:v>
                </c:pt>
                <c:pt idx="13745" formatCode="0.00E+00">
                  <c:v>1009.56</c:v>
                </c:pt>
                <c:pt idx="13746">
                  <c:v>969.62199999999996</c:v>
                </c:pt>
                <c:pt idx="13747">
                  <c:v>929.46900000000005</c:v>
                </c:pt>
                <c:pt idx="13748">
                  <c:v>889.10900000000004</c:v>
                </c:pt>
                <c:pt idx="13749">
                  <c:v>848.55100000000004</c:v>
                </c:pt>
                <c:pt idx="13750">
                  <c:v>807.80200000000002</c:v>
                </c:pt>
                <c:pt idx="13751">
                  <c:v>766.87300000000005</c:v>
                </c:pt>
                <c:pt idx="13752">
                  <c:v>725.77200000000005</c:v>
                </c:pt>
                <c:pt idx="13753">
                  <c:v>684.50800000000004</c:v>
                </c:pt>
                <c:pt idx="13754">
                  <c:v>643.09</c:v>
                </c:pt>
                <c:pt idx="13755">
                  <c:v>601.52800000000002</c:v>
                </c:pt>
                <c:pt idx="13756">
                  <c:v>559.82899999999995</c:v>
                </c:pt>
                <c:pt idx="13757">
                  <c:v>518.00400000000002</c:v>
                </c:pt>
                <c:pt idx="13758">
                  <c:v>476.06099999999998</c:v>
                </c:pt>
                <c:pt idx="13759">
                  <c:v>434.01</c:v>
                </c:pt>
                <c:pt idx="13760">
                  <c:v>391.86</c:v>
                </c:pt>
                <c:pt idx="13761">
                  <c:v>349.62</c:v>
                </c:pt>
                <c:pt idx="13762">
                  <c:v>307.29899999999998</c:v>
                </c:pt>
                <c:pt idx="13763">
                  <c:v>264.90699999999998</c:v>
                </c:pt>
                <c:pt idx="13764">
                  <c:v>222.453</c:v>
                </c:pt>
                <c:pt idx="13765">
                  <c:v>179.94499999999999</c:v>
                </c:pt>
                <c:pt idx="13766">
                  <c:v>137.39400000000001</c:v>
                </c:pt>
                <c:pt idx="13767">
                  <c:v>94.808800000000005</c:v>
                </c:pt>
                <c:pt idx="13768">
                  <c:v>52.198399999999999</c:v>
                </c:pt>
                <c:pt idx="13769">
                  <c:v>9.5724999999999998</c:v>
                </c:pt>
                <c:pt idx="13770">
                  <c:v>-33.059899999999999</c:v>
                </c:pt>
                <c:pt idx="13771">
                  <c:v>-75.689599999999999</c:v>
                </c:pt>
                <c:pt idx="13772">
                  <c:v>-118.307</c:v>
                </c:pt>
                <c:pt idx="13773">
                  <c:v>-160.90299999999999</c:v>
                </c:pt>
                <c:pt idx="13774">
                  <c:v>-203.46799999999999</c:v>
                </c:pt>
                <c:pt idx="13775">
                  <c:v>-245.99299999999999</c:v>
                </c:pt>
                <c:pt idx="13776">
                  <c:v>-288.46800000000002</c:v>
                </c:pt>
                <c:pt idx="13777">
                  <c:v>-330.88400000000001</c:v>
                </c:pt>
                <c:pt idx="13778">
                  <c:v>-373.23200000000003</c:v>
                </c:pt>
                <c:pt idx="13779">
                  <c:v>-415.50299999999999</c:v>
                </c:pt>
                <c:pt idx="13780">
                  <c:v>-457.68700000000001</c:v>
                </c:pt>
                <c:pt idx="13781">
                  <c:v>-499.77600000000001</c:v>
                </c:pt>
                <c:pt idx="13782">
                  <c:v>-541.75900000000001</c:v>
                </c:pt>
                <c:pt idx="13783">
                  <c:v>-583.62800000000004</c:v>
                </c:pt>
                <c:pt idx="13784">
                  <c:v>-625.37400000000002</c:v>
                </c:pt>
                <c:pt idx="13785">
                  <c:v>-666.98699999999997</c:v>
                </c:pt>
                <c:pt idx="13786">
                  <c:v>-708.45899999999995</c:v>
                </c:pt>
                <c:pt idx="13787">
                  <c:v>-749.78</c:v>
                </c:pt>
                <c:pt idx="13788">
                  <c:v>-790.94100000000003</c:v>
                </c:pt>
                <c:pt idx="13789">
                  <c:v>-831.93299999999999</c:v>
                </c:pt>
                <c:pt idx="13790">
                  <c:v>-872.74699999999996</c:v>
                </c:pt>
                <c:pt idx="13791">
                  <c:v>-913.375</c:v>
                </c:pt>
                <c:pt idx="13792">
                  <c:v>-953.80700000000002</c:v>
                </c:pt>
                <c:pt idx="13793">
                  <c:v>-994.03499999999997</c:v>
                </c:pt>
                <c:pt idx="13794" formatCode="0.00E+00">
                  <c:v>-1034.05</c:v>
                </c:pt>
                <c:pt idx="13795" formatCode="0.00E+00">
                  <c:v>-1073.8399999999999</c:v>
                </c:pt>
                <c:pt idx="13796" formatCode="0.00E+00">
                  <c:v>-1113.4000000000001</c:v>
                </c:pt>
                <c:pt idx="13797" formatCode="0.00E+00">
                  <c:v>-1152.73</c:v>
                </c:pt>
                <c:pt idx="13798" formatCode="0.00E+00">
                  <c:v>-1191.8</c:v>
                </c:pt>
                <c:pt idx="13799" formatCode="0.00E+00">
                  <c:v>-1230.6199999999999</c:v>
                </c:pt>
                <c:pt idx="13800" formatCode="0.00E+00">
                  <c:v>-1269.17</c:v>
                </c:pt>
                <c:pt idx="13801" formatCode="0.00E+00">
                  <c:v>-1307.45</c:v>
                </c:pt>
                <c:pt idx="13802" formatCode="0.00E+00">
                  <c:v>-1345.45</c:v>
                </c:pt>
                <c:pt idx="13803" formatCode="0.00E+00">
                  <c:v>-1383.16</c:v>
                </c:pt>
                <c:pt idx="13804" formatCode="0.00E+00">
                  <c:v>-1420.56</c:v>
                </c:pt>
                <c:pt idx="13805" formatCode="0.00E+00">
                  <c:v>-1457.66</c:v>
                </c:pt>
                <c:pt idx="13806" formatCode="0.00E+00">
                  <c:v>-1494.45</c:v>
                </c:pt>
                <c:pt idx="13807" formatCode="0.00E+00">
                  <c:v>-1530.91</c:v>
                </c:pt>
                <c:pt idx="13808" formatCode="0.00E+00">
                  <c:v>-1567.04</c:v>
                </c:pt>
                <c:pt idx="13809" formatCode="0.00E+00">
                  <c:v>-1602.84</c:v>
                </c:pt>
                <c:pt idx="13810" formatCode="0.00E+00">
                  <c:v>-1638.28</c:v>
                </c:pt>
                <c:pt idx="13811" formatCode="0.00E+00">
                  <c:v>-1673.38</c:v>
                </c:pt>
                <c:pt idx="13812" formatCode="0.00E+00">
                  <c:v>-1708.1</c:v>
                </c:pt>
                <c:pt idx="13813" formatCode="0.00E+00">
                  <c:v>-1742.46</c:v>
                </c:pt>
                <c:pt idx="13814" formatCode="0.00E+00">
                  <c:v>-1776.44</c:v>
                </c:pt>
                <c:pt idx="13815" formatCode="0.00E+00">
                  <c:v>-1810.04</c:v>
                </c:pt>
                <c:pt idx="13816" formatCode="0.00E+00">
                  <c:v>-1843.24</c:v>
                </c:pt>
                <c:pt idx="13817" formatCode="0.00E+00">
                  <c:v>-1876.05</c:v>
                </c:pt>
                <c:pt idx="13818" formatCode="0.00E+00">
                  <c:v>-1908.45</c:v>
                </c:pt>
                <c:pt idx="13819" formatCode="0.00E+00">
                  <c:v>-1940.43</c:v>
                </c:pt>
                <c:pt idx="13820" formatCode="0.00E+00">
                  <c:v>-1971.99</c:v>
                </c:pt>
                <c:pt idx="13821" formatCode="0.00E+00">
                  <c:v>-2003.13</c:v>
                </c:pt>
                <c:pt idx="13822" formatCode="0.00E+00">
                  <c:v>-2033.83</c:v>
                </c:pt>
                <c:pt idx="13823" formatCode="0.00E+00">
                  <c:v>-2064.09</c:v>
                </c:pt>
                <c:pt idx="13824" formatCode="0.00E+00">
                  <c:v>-2093.9</c:v>
                </c:pt>
                <c:pt idx="13825" formatCode="0.00E+00">
                  <c:v>-2123.25</c:v>
                </c:pt>
                <c:pt idx="13826" formatCode="0.00E+00">
                  <c:v>-2152.15</c:v>
                </c:pt>
                <c:pt idx="13827" formatCode="0.00E+00">
                  <c:v>-2180.5700000000002</c:v>
                </c:pt>
                <c:pt idx="13828" formatCode="0.00E+00">
                  <c:v>-2208.5300000000002</c:v>
                </c:pt>
                <c:pt idx="13829" formatCode="0.00E+00">
                  <c:v>-2236</c:v>
                </c:pt>
                <c:pt idx="13830" formatCode="0.00E+00">
                  <c:v>-2262.9899999999998</c:v>
                </c:pt>
                <c:pt idx="13831" formatCode="0.00E+00">
                  <c:v>-2289.48</c:v>
                </c:pt>
                <c:pt idx="13832" formatCode="0.00E+00">
                  <c:v>-2315.48</c:v>
                </c:pt>
                <c:pt idx="13833" formatCode="0.00E+00">
                  <c:v>-2340.9699999999998</c:v>
                </c:pt>
                <c:pt idx="13834" formatCode="0.00E+00">
                  <c:v>-2365.96</c:v>
                </c:pt>
                <c:pt idx="13835" formatCode="0.00E+00">
                  <c:v>-2390.4299999999998</c:v>
                </c:pt>
                <c:pt idx="13836" formatCode="0.00E+00">
                  <c:v>-2414.37</c:v>
                </c:pt>
                <c:pt idx="13837" formatCode="0.00E+00">
                  <c:v>-2437.8000000000002</c:v>
                </c:pt>
                <c:pt idx="13838" formatCode="0.00E+00">
                  <c:v>-2460.69</c:v>
                </c:pt>
                <c:pt idx="13839" formatCode="0.00E+00">
                  <c:v>-2483.0500000000002</c:v>
                </c:pt>
                <c:pt idx="13840" formatCode="0.00E+00">
                  <c:v>-2504.87</c:v>
                </c:pt>
                <c:pt idx="13841" formatCode="0.00E+00">
                  <c:v>-2526.14</c:v>
                </c:pt>
                <c:pt idx="13842" formatCode="0.00E+00">
                  <c:v>-2546.86</c:v>
                </c:pt>
                <c:pt idx="13843" formatCode="0.00E+00">
                  <c:v>-2567.02</c:v>
                </c:pt>
                <c:pt idx="13844" formatCode="0.00E+00">
                  <c:v>-2586.63</c:v>
                </c:pt>
                <c:pt idx="13845" formatCode="0.00E+00">
                  <c:v>-2605.67</c:v>
                </c:pt>
                <c:pt idx="13846" formatCode="0.00E+00">
                  <c:v>-2624.15</c:v>
                </c:pt>
                <c:pt idx="13847" formatCode="0.00E+00">
                  <c:v>-2642.05</c:v>
                </c:pt>
                <c:pt idx="13848" formatCode="0.00E+00">
                  <c:v>-2659.38</c:v>
                </c:pt>
                <c:pt idx="13849" formatCode="0.00E+00">
                  <c:v>-2676.13</c:v>
                </c:pt>
                <c:pt idx="13850" formatCode="0.00E+00">
                  <c:v>-2692.3</c:v>
                </c:pt>
                <c:pt idx="13851" formatCode="0.00E+00">
                  <c:v>-2707.88</c:v>
                </c:pt>
                <c:pt idx="13852" formatCode="0.00E+00">
                  <c:v>-2722.87</c:v>
                </c:pt>
                <c:pt idx="13853" formatCode="0.00E+00">
                  <c:v>-2737.26</c:v>
                </c:pt>
                <c:pt idx="13854" formatCode="0.00E+00">
                  <c:v>-2751.06</c:v>
                </c:pt>
                <c:pt idx="13855" formatCode="0.00E+00">
                  <c:v>-2764.26</c:v>
                </c:pt>
                <c:pt idx="13856" formatCode="0.00E+00">
                  <c:v>-2776.85</c:v>
                </c:pt>
                <c:pt idx="13857" formatCode="0.00E+00">
                  <c:v>-2788.84</c:v>
                </c:pt>
                <c:pt idx="13858" formatCode="0.00E+00">
                  <c:v>-2800.22</c:v>
                </c:pt>
                <c:pt idx="13859" formatCode="0.00E+00">
                  <c:v>-2810.99</c:v>
                </c:pt>
                <c:pt idx="13860" formatCode="0.00E+00">
                  <c:v>-2821.15</c:v>
                </c:pt>
                <c:pt idx="13861" formatCode="0.00E+00">
                  <c:v>-2830.69</c:v>
                </c:pt>
                <c:pt idx="13862" formatCode="0.00E+00">
                  <c:v>-2839.61</c:v>
                </c:pt>
                <c:pt idx="13863" formatCode="0.00E+00">
                  <c:v>-2847.91</c:v>
                </c:pt>
                <c:pt idx="13864" formatCode="0.00E+00">
                  <c:v>-2855.6</c:v>
                </c:pt>
                <c:pt idx="13865" formatCode="0.00E+00">
                  <c:v>-2862.65</c:v>
                </c:pt>
                <c:pt idx="13866" formatCode="0.00E+00">
                  <c:v>-2869.08</c:v>
                </c:pt>
                <c:pt idx="13867" formatCode="0.00E+00">
                  <c:v>-2874.89</c:v>
                </c:pt>
                <c:pt idx="13868" formatCode="0.00E+00">
                  <c:v>-2880.07</c:v>
                </c:pt>
                <c:pt idx="13869" formatCode="0.00E+00">
                  <c:v>-2884.62</c:v>
                </c:pt>
                <c:pt idx="13870" formatCode="0.00E+00">
                  <c:v>-2888.54</c:v>
                </c:pt>
                <c:pt idx="13871" formatCode="0.00E+00">
                  <c:v>-2891.83</c:v>
                </c:pt>
                <c:pt idx="13872" formatCode="0.00E+00">
                  <c:v>-2894.48</c:v>
                </c:pt>
                <c:pt idx="13873" formatCode="0.00E+00">
                  <c:v>-2896.51</c:v>
                </c:pt>
                <c:pt idx="13874" formatCode="0.00E+00">
                  <c:v>-2897.9</c:v>
                </c:pt>
                <c:pt idx="13875" formatCode="0.00E+00">
                  <c:v>-2898.65</c:v>
                </c:pt>
                <c:pt idx="13876" formatCode="0.00E+00">
                  <c:v>-2898.78</c:v>
                </c:pt>
                <c:pt idx="13877" formatCode="0.00E+00">
                  <c:v>-2898.27</c:v>
                </c:pt>
                <c:pt idx="13878" formatCode="0.00E+00">
                  <c:v>-2897.13</c:v>
                </c:pt>
                <c:pt idx="13879" formatCode="0.00E+00">
                  <c:v>-2895.35</c:v>
                </c:pt>
                <c:pt idx="13880" formatCode="0.00E+00">
                  <c:v>-2892.95</c:v>
                </c:pt>
                <c:pt idx="13881" formatCode="0.00E+00">
                  <c:v>-2889.9</c:v>
                </c:pt>
                <c:pt idx="13882" formatCode="0.00E+00">
                  <c:v>-2886.23</c:v>
                </c:pt>
                <c:pt idx="13883" formatCode="0.00E+00">
                  <c:v>-2881.93</c:v>
                </c:pt>
                <c:pt idx="13884" formatCode="0.00E+00">
                  <c:v>-2876.99</c:v>
                </c:pt>
                <c:pt idx="13885" formatCode="0.00E+00">
                  <c:v>-2871.43</c:v>
                </c:pt>
                <c:pt idx="13886" formatCode="0.00E+00">
                  <c:v>-2865.24</c:v>
                </c:pt>
                <c:pt idx="13887" formatCode="0.00E+00">
                  <c:v>-2858.42</c:v>
                </c:pt>
                <c:pt idx="13888" formatCode="0.00E+00">
                  <c:v>-2850.97</c:v>
                </c:pt>
                <c:pt idx="13889" formatCode="0.00E+00">
                  <c:v>-2842.9</c:v>
                </c:pt>
                <c:pt idx="13890" formatCode="0.00E+00">
                  <c:v>-2834.21</c:v>
                </c:pt>
                <c:pt idx="13891" formatCode="0.00E+00">
                  <c:v>-2824.9</c:v>
                </c:pt>
                <c:pt idx="13892" formatCode="0.00E+00">
                  <c:v>-2814.97</c:v>
                </c:pt>
                <c:pt idx="13893" formatCode="0.00E+00">
                  <c:v>-2804.43</c:v>
                </c:pt>
                <c:pt idx="13894" formatCode="0.00E+00">
                  <c:v>-2793.27</c:v>
                </c:pt>
                <c:pt idx="13895" formatCode="0.00E+00">
                  <c:v>-2781.5</c:v>
                </c:pt>
                <c:pt idx="13896" formatCode="0.00E+00">
                  <c:v>-2769.12</c:v>
                </c:pt>
                <c:pt idx="13897" formatCode="0.00E+00">
                  <c:v>-2756.13</c:v>
                </c:pt>
                <c:pt idx="13898" formatCode="0.00E+00">
                  <c:v>-2742.54</c:v>
                </c:pt>
                <c:pt idx="13899" formatCode="0.00E+00">
                  <c:v>-2728.35</c:v>
                </c:pt>
                <c:pt idx="13900" formatCode="0.00E+00">
                  <c:v>-2713.56</c:v>
                </c:pt>
                <c:pt idx="13901" formatCode="0.00E+00">
                  <c:v>-2698.18</c:v>
                </c:pt>
                <c:pt idx="13902" formatCode="0.00E+00">
                  <c:v>-2682.21</c:v>
                </c:pt>
                <c:pt idx="13903" formatCode="0.00E+00">
                  <c:v>-2665.64</c:v>
                </c:pt>
                <c:pt idx="13904" formatCode="0.00E+00">
                  <c:v>-2648.5</c:v>
                </c:pt>
                <c:pt idx="13905" formatCode="0.00E+00">
                  <c:v>-2630.77</c:v>
                </c:pt>
                <c:pt idx="13906" formatCode="0.00E+00">
                  <c:v>-2612.4699999999998</c:v>
                </c:pt>
                <c:pt idx="13907" formatCode="0.00E+00">
                  <c:v>-2593.59</c:v>
                </c:pt>
                <c:pt idx="13908" formatCode="0.00E+00">
                  <c:v>-2574.15</c:v>
                </c:pt>
                <c:pt idx="13909" formatCode="0.00E+00">
                  <c:v>-2554.14</c:v>
                </c:pt>
                <c:pt idx="13910" formatCode="0.00E+00">
                  <c:v>-2533.5700000000002</c:v>
                </c:pt>
                <c:pt idx="13911" formatCode="0.00E+00">
                  <c:v>-2512.4499999999998</c:v>
                </c:pt>
                <c:pt idx="13912" formatCode="0.00E+00">
                  <c:v>-2490.77</c:v>
                </c:pt>
                <c:pt idx="13913" formatCode="0.00E+00">
                  <c:v>-2468.5500000000002</c:v>
                </c:pt>
                <c:pt idx="13914" formatCode="0.00E+00">
                  <c:v>-2445.7800000000002</c:v>
                </c:pt>
                <c:pt idx="13915" formatCode="0.00E+00">
                  <c:v>-2422.48</c:v>
                </c:pt>
                <c:pt idx="13916" formatCode="0.00E+00">
                  <c:v>-2398.65</c:v>
                </c:pt>
                <c:pt idx="13917" formatCode="0.00E+00">
                  <c:v>-2374.29</c:v>
                </c:pt>
                <c:pt idx="13918" formatCode="0.00E+00">
                  <c:v>-2349.41</c:v>
                </c:pt>
                <c:pt idx="13919" formatCode="0.00E+00">
                  <c:v>-2324.02</c:v>
                </c:pt>
                <c:pt idx="13920" formatCode="0.00E+00">
                  <c:v>-2298.11</c:v>
                </c:pt>
                <c:pt idx="13921" formatCode="0.00E+00">
                  <c:v>-2271.6999999999998</c:v>
                </c:pt>
                <c:pt idx="13922" formatCode="0.00E+00">
                  <c:v>-2244.79</c:v>
                </c:pt>
                <c:pt idx="13923" formatCode="0.00E+00">
                  <c:v>-2217.39</c:v>
                </c:pt>
                <c:pt idx="13924" formatCode="0.00E+00">
                  <c:v>-2189.5</c:v>
                </c:pt>
                <c:pt idx="13925" formatCode="0.00E+00">
                  <c:v>-2161.13</c:v>
                </c:pt>
                <c:pt idx="13926" formatCode="0.00E+00">
                  <c:v>-2132.2800000000002</c:v>
                </c:pt>
                <c:pt idx="13927" formatCode="0.00E+00">
                  <c:v>-2102.9699999999998</c:v>
                </c:pt>
                <c:pt idx="13928" formatCode="0.00E+00">
                  <c:v>-2073.19</c:v>
                </c:pt>
                <c:pt idx="13929" formatCode="0.00E+00">
                  <c:v>-2042.96</c:v>
                </c:pt>
                <c:pt idx="13930" formatCode="0.00E+00">
                  <c:v>-2012.27</c:v>
                </c:pt>
                <c:pt idx="13931" formatCode="0.00E+00">
                  <c:v>-1981.15</c:v>
                </c:pt>
                <c:pt idx="13932" formatCode="0.00E+00">
                  <c:v>-1949.59</c:v>
                </c:pt>
                <c:pt idx="13933" formatCode="0.00E+00">
                  <c:v>-1917.6</c:v>
                </c:pt>
                <c:pt idx="13934" formatCode="0.00E+00">
                  <c:v>-1885.18</c:v>
                </c:pt>
                <c:pt idx="13935" formatCode="0.00E+00">
                  <c:v>-1852.36</c:v>
                </c:pt>
                <c:pt idx="13936" formatCode="0.00E+00">
                  <c:v>-1819.12</c:v>
                </c:pt>
                <c:pt idx="13937" formatCode="0.00E+00">
                  <c:v>-1785.49</c:v>
                </c:pt>
                <c:pt idx="13938" formatCode="0.00E+00">
                  <c:v>-1751.46</c:v>
                </c:pt>
                <c:pt idx="13939" formatCode="0.00E+00">
                  <c:v>-1717.04</c:v>
                </c:pt>
                <c:pt idx="13940" formatCode="0.00E+00">
                  <c:v>-1682.25</c:v>
                </c:pt>
                <c:pt idx="13941" formatCode="0.00E+00">
                  <c:v>-1647.08</c:v>
                </c:pt>
                <c:pt idx="13942" formatCode="0.00E+00">
                  <c:v>-1611.56</c:v>
                </c:pt>
                <c:pt idx="13943" formatCode="0.00E+00">
                  <c:v>-1575.67</c:v>
                </c:pt>
                <c:pt idx="13944" formatCode="0.00E+00">
                  <c:v>-1539.44</c:v>
                </c:pt>
                <c:pt idx="13945" formatCode="0.00E+00">
                  <c:v>-1502.87</c:v>
                </c:pt>
                <c:pt idx="13946" formatCode="0.00E+00">
                  <c:v>-1465.97</c:v>
                </c:pt>
                <c:pt idx="13947" formatCode="0.00E+00">
                  <c:v>-1428.74</c:v>
                </c:pt>
                <c:pt idx="13948" formatCode="0.00E+00">
                  <c:v>-1391.2</c:v>
                </c:pt>
                <c:pt idx="13949" formatCode="0.00E+00">
                  <c:v>-1353.35</c:v>
                </c:pt>
                <c:pt idx="13950" formatCode="0.00E+00">
                  <c:v>-1315.2</c:v>
                </c:pt>
                <c:pt idx="13951" formatCode="0.00E+00">
                  <c:v>-1276.76</c:v>
                </c:pt>
                <c:pt idx="13952" formatCode="0.00E+00">
                  <c:v>-1238.04</c:v>
                </c:pt>
                <c:pt idx="13953" formatCode="0.00E+00">
                  <c:v>-1199.04</c:v>
                </c:pt>
                <c:pt idx="13954" formatCode="0.00E+00">
                  <c:v>-1159.78</c:v>
                </c:pt>
                <c:pt idx="13955" formatCode="0.00E+00">
                  <c:v>-1120.26</c:v>
                </c:pt>
                <c:pt idx="13956" formatCode="0.00E+00">
                  <c:v>-1080.49</c:v>
                </c:pt>
                <c:pt idx="13957" formatCode="0.00E+00">
                  <c:v>-1040.48</c:v>
                </c:pt>
                <c:pt idx="13958" formatCode="0.00E+00">
                  <c:v>-1000.24</c:v>
                </c:pt>
                <c:pt idx="13959">
                  <c:v>-959.779</c:v>
                </c:pt>
                <c:pt idx="13960">
                  <c:v>-919.10400000000004</c:v>
                </c:pt>
                <c:pt idx="13961">
                  <c:v>-878.22400000000005</c:v>
                </c:pt>
                <c:pt idx="13962">
                  <c:v>-837.149</c:v>
                </c:pt>
                <c:pt idx="13963">
                  <c:v>-795.88599999999997</c:v>
                </c:pt>
                <c:pt idx="13964">
                  <c:v>-754.44600000000003</c:v>
                </c:pt>
                <c:pt idx="13965">
                  <c:v>-712.83699999999999</c:v>
                </c:pt>
                <c:pt idx="13966">
                  <c:v>-671.06799999999998</c:v>
                </c:pt>
                <c:pt idx="13967">
                  <c:v>-629.149</c:v>
                </c:pt>
                <c:pt idx="13968">
                  <c:v>-587.08799999999997</c:v>
                </c:pt>
                <c:pt idx="13969">
                  <c:v>-544.89499999999998</c:v>
                </c:pt>
                <c:pt idx="13970">
                  <c:v>-502.57900000000001</c:v>
                </c:pt>
                <c:pt idx="13971">
                  <c:v>-460.149</c:v>
                </c:pt>
                <c:pt idx="13972">
                  <c:v>-417.61500000000001</c:v>
                </c:pt>
                <c:pt idx="13973">
                  <c:v>-374.98599999999999</c:v>
                </c:pt>
                <c:pt idx="13974">
                  <c:v>-332.27100000000002</c:v>
                </c:pt>
                <c:pt idx="13975">
                  <c:v>-289.47899999999998</c:v>
                </c:pt>
                <c:pt idx="13976">
                  <c:v>-246.62</c:v>
                </c:pt>
                <c:pt idx="13977">
                  <c:v>-203.703</c:v>
                </c:pt>
                <c:pt idx="13978">
                  <c:v>-160.738</c:v>
                </c:pt>
                <c:pt idx="13979">
                  <c:v>-117.73399999999999</c:v>
                </c:pt>
                <c:pt idx="13980">
                  <c:v>-74.6995</c:v>
                </c:pt>
                <c:pt idx="13981">
                  <c:v>-31.645099999999999</c:v>
                </c:pt>
                <c:pt idx="13982">
                  <c:v>11.420299999999999</c:v>
                </c:pt>
                <c:pt idx="13983">
                  <c:v>54.487099999999998</c:v>
                </c:pt>
                <c:pt idx="13984">
                  <c:v>97.546199999999999</c:v>
                </c:pt>
                <c:pt idx="13985">
                  <c:v>140.58799999999999</c:v>
                </c:pt>
                <c:pt idx="13986">
                  <c:v>183.60300000000001</c:v>
                </c:pt>
                <c:pt idx="13987">
                  <c:v>226.58199999999999</c:v>
                </c:pt>
                <c:pt idx="13988">
                  <c:v>269.51499999999999</c:v>
                </c:pt>
                <c:pt idx="13989">
                  <c:v>312.39400000000001</c:v>
                </c:pt>
                <c:pt idx="13990">
                  <c:v>355.20699999999999</c:v>
                </c:pt>
                <c:pt idx="13991">
                  <c:v>397.947</c:v>
                </c:pt>
                <c:pt idx="13992">
                  <c:v>440.60500000000002</c:v>
                </c:pt>
                <c:pt idx="13993">
                  <c:v>483.17</c:v>
                </c:pt>
                <c:pt idx="13994">
                  <c:v>525.63300000000004</c:v>
                </c:pt>
                <c:pt idx="13995">
                  <c:v>567.98500000000001</c:v>
                </c:pt>
                <c:pt idx="13996">
                  <c:v>610.21600000000001</c:v>
                </c:pt>
                <c:pt idx="13997">
                  <c:v>652.31799999999998</c:v>
                </c:pt>
                <c:pt idx="13998">
                  <c:v>694.28099999999995</c:v>
                </c:pt>
                <c:pt idx="13999">
                  <c:v>736.09699999999998</c:v>
                </c:pt>
                <c:pt idx="14000">
                  <c:v>777.75699999999995</c:v>
                </c:pt>
                <c:pt idx="14001">
                  <c:v>819.25</c:v>
                </c:pt>
                <c:pt idx="14002">
                  <c:v>860.56799999999998</c:v>
                </c:pt>
                <c:pt idx="14003">
                  <c:v>901.70299999999997</c:v>
                </c:pt>
                <c:pt idx="14004">
                  <c:v>942.64300000000003</c:v>
                </c:pt>
                <c:pt idx="14005">
                  <c:v>983.38199999999995</c:v>
                </c:pt>
                <c:pt idx="14006" formatCode="0.00E+00">
                  <c:v>1023.91</c:v>
                </c:pt>
                <c:pt idx="14007" formatCode="0.00E+00">
                  <c:v>1064.22</c:v>
                </c:pt>
                <c:pt idx="14008" formatCode="0.00E+00">
                  <c:v>1104.3</c:v>
                </c:pt>
                <c:pt idx="14009" formatCode="0.00E+00">
                  <c:v>1144.1400000000001</c:v>
                </c:pt>
                <c:pt idx="14010" formatCode="0.00E+00">
                  <c:v>1183.73</c:v>
                </c:pt>
                <c:pt idx="14011" formatCode="0.00E+00">
                  <c:v>1223.07</c:v>
                </c:pt>
                <c:pt idx="14012" formatCode="0.00E+00">
                  <c:v>1262.1500000000001</c:v>
                </c:pt>
                <c:pt idx="14013" formatCode="0.00E+00">
                  <c:v>1300.95</c:v>
                </c:pt>
                <c:pt idx="14014" formatCode="0.00E+00">
                  <c:v>1339.48</c:v>
                </c:pt>
                <c:pt idx="14015" formatCode="0.00E+00">
                  <c:v>1377.71</c:v>
                </c:pt>
                <c:pt idx="14016" formatCode="0.00E+00">
                  <c:v>1415.65</c:v>
                </c:pt>
                <c:pt idx="14017" formatCode="0.00E+00">
                  <c:v>1453.28</c:v>
                </c:pt>
                <c:pt idx="14018" formatCode="0.00E+00">
                  <c:v>1490.6</c:v>
                </c:pt>
                <c:pt idx="14019" formatCode="0.00E+00">
                  <c:v>1527.59</c:v>
                </c:pt>
                <c:pt idx="14020" formatCode="0.00E+00">
                  <c:v>1564.25</c:v>
                </c:pt>
                <c:pt idx="14021" formatCode="0.00E+00">
                  <c:v>1600.58</c:v>
                </c:pt>
                <c:pt idx="14022" formatCode="0.00E+00">
                  <c:v>1636.56</c:v>
                </c:pt>
                <c:pt idx="14023" formatCode="0.00E+00">
                  <c:v>1672.18</c:v>
                </c:pt>
                <c:pt idx="14024" formatCode="0.00E+00">
                  <c:v>1707.45</c:v>
                </c:pt>
                <c:pt idx="14025" formatCode="0.00E+00">
                  <c:v>1742.34</c:v>
                </c:pt>
                <c:pt idx="14026" formatCode="0.00E+00">
                  <c:v>1776.86</c:v>
                </c:pt>
                <c:pt idx="14027" formatCode="0.00E+00">
                  <c:v>1810.99</c:v>
                </c:pt>
                <c:pt idx="14028" formatCode="0.00E+00">
                  <c:v>1844.72</c:v>
                </c:pt>
                <c:pt idx="14029" formatCode="0.00E+00">
                  <c:v>1878.06</c:v>
                </c:pt>
                <c:pt idx="14030" formatCode="0.00E+00">
                  <c:v>1910.99</c:v>
                </c:pt>
                <c:pt idx="14031" formatCode="0.00E+00">
                  <c:v>1943.51</c:v>
                </c:pt>
                <c:pt idx="14032" formatCode="0.00E+00">
                  <c:v>1975.61</c:v>
                </c:pt>
                <c:pt idx="14033" formatCode="0.00E+00">
                  <c:v>2007.27</c:v>
                </c:pt>
                <c:pt idx="14034" formatCode="0.00E+00">
                  <c:v>2038.5</c:v>
                </c:pt>
                <c:pt idx="14035" formatCode="0.00E+00">
                  <c:v>2069.29</c:v>
                </c:pt>
                <c:pt idx="14036" formatCode="0.00E+00">
                  <c:v>2099.62</c:v>
                </c:pt>
                <c:pt idx="14037" formatCode="0.00E+00">
                  <c:v>2129.5100000000002</c:v>
                </c:pt>
                <c:pt idx="14038" formatCode="0.00E+00">
                  <c:v>2158.9299999999998</c:v>
                </c:pt>
                <c:pt idx="14039" formatCode="0.00E+00">
                  <c:v>2187.88</c:v>
                </c:pt>
                <c:pt idx="14040" formatCode="0.00E+00">
                  <c:v>2216.36</c:v>
                </c:pt>
                <c:pt idx="14041" formatCode="0.00E+00">
                  <c:v>2244.35</c:v>
                </c:pt>
                <c:pt idx="14042" formatCode="0.00E+00">
                  <c:v>2271.86</c:v>
                </c:pt>
                <c:pt idx="14043" formatCode="0.00E+00">
                  <c:v>2298.87</c:v>
                </c:pt>
                <c:pt idx="14044" formatCode="0.00E+00">
                  <c:v>2325.38</c:v>
                </c:pt>
                <c:pt idx="14045" formatCode="0.00E+00">
                  <c:v>2351.39</c:v>
                </c:pt>
                <c:pt idx="14046" formatCode="0.00E+00">
                  <c:v>2376.88</c:v>
                </c:pt>
                <c:pt idx="14047" formatCode="0.00E+00">
                  <c:v>2401.86</c:v>
                </c:pt>
                <c:pt idx="14048" formatCode="0.00E+00">
                  <c:v>2426.3200000000002</c:v>
                </c:pt>
                <c:pt idx="14049" formatCode="0.00E+00">
                  <c:v>2450.25</c:v>
                </c:pt>
                <c:pt idx="14050" formatCode="0.00E+00">
                  <c:v>2473.64</c:v>
                </c:pt>
                <c:pt idx="14051" formatCode="0.00E+00">
                  <c:v>2496.5</c:v>
                </c:pt>
                <c:pt idx="14052" formatCode="0.00E+00">
                  <c:v>2518.81</c:v>
                </c:pt>
                <c:pt idx="14053" formatCode="0.00E+00">
                  <c:v>2540.58</c:v>
                </c:pt>
                <c:pt idx="14054" formatCode="0.00E+00">
                  <c:v>2561.79</c:v>
                </c:pt>
                <c:pt idx="14055" formatCode="0.00E+00">
                  <c:v>2582.4499999999998</c:v>
                </c:pt>
                <c:pt idx="14056" formatCode="0.00E+00">
                  <c:v>2602.54</c:v>
                </c:pt>
                <c:pt idx="14057" formatCode="0.00E+00">
                  <c:v>2622.07</c:v>
                </c:pt>
                <c:pt idx="14058" formatCode="0.00E+00">
                  <c:v>2641.02</c:v>
                </c:pt>
                <c:pt idx="14059" formatCode="0.00E+00">
                  <c:v>2659.4</c:v>
                </c:pt>
                <c:pt idx="14060" formatCode="0.00E+00">
                  <c:v>2677.2</c:v>
                </c:pt>
                <c:pt idx="14061" formatCode="0.00E+00">
                  <c:v>2694.42</c:v>
                </c:pt>
                <c:pt idx="14062" formatCode="0.00E+00">
                  <c:v>2711.05</c:v>
                </c:pt>
                <c:pt idx="14063" formatCode="0.00E+00">
                  <c:v>2727.09</c:v>
                </c:pt>
                <c:pt idx="14064" formatCode="0.00E+00">
                  <c:v>2742.53</c:v>
                </c:pt>
                <c:pt idx="14065" formatCode="0.00E+00">
                  <c:v>2757.38</c:v>
                </c:pt>
                <c:pt idx="14066" formatCode="0.00E+00">
                  <c:v>2771.62</c:v>
                </c:pt>
                <c:pt idx="14067" formatCode="0.00E+00">
                  <c:v>2785.26</c:v>
                </c:pt>
                <c:pt idx="14068" formatCode="0.00E+00">
                  <c:v>2798.3</c:v>
                </c:pt>
                <c:pt idx="14069" formatCode="0.00E+00">
                  <c:v>2810.72</c:v>
                </c:pt>
                <c:pt idx="14070" formatCode="0.00E+00">
                  <c:v>2822.53</c:v>
                </c:pt>
                <c:pt idx="14071" formatCode="0.00E+00">
                  <c:v>2833.73</c:v>
                </c:pt>
                <c:pt idx="14072" formatCode="0.00E+00">
                  <c:v>2844.31</c:v>
                </c:pt>
                <c:pt idx="14073" formatCode="0.00E+00">
                  <c:v>2854.27</c:v>
                </c:pt>
                <c:pt idx="14074" formatCode="0.00E+00">
                  <c:v>2863.6</c:v>
                </c:pt>
                <c:pt idx="14075" formatCode="0.00E+00">
                  <c:v>2872.31</c:v>
                </c:pt>
                <c:pt idx="14076" formatCode="0.00E+00">
                  <c:v>2880.4</c:v>
                </c:pt>
                <c:pt idx="14077" formatCode="0.00E+00">
                  <c:v>2887.85</c:v>
                </c:pt>
                <c:pt idx="14078" formatCode="0.00E+00">
                  <c:v>2894.68</c:v>
                </c:pt>
                <c:pt idx="14079" formatCode="0.00E+00">
                  <c:v>2900.87</c:v>
                </c:pt>
                <c:pt idx="14080" formatCode="0.00E+00">
                  <c:v>2906.43</c:v>
                </c:pt>
                <c:pt idx="14081" formatCode="0.00E+00">
                  <c:v>2911.35</c:v>
                </c:pt>
                <c:pt idx="14082" formatCode="0.00E+00">
                  <c:v>2915.64</c:v>
                </c:pt>
                <c:pt idx="14083" formatCode="0.00E+00">
                  <c:v>2919.3</c:v>
                </c:pt>
                <c:pt idx="14084" formatCode="0.00E+00">
                  <c:v>2922.31</c:v>
                </c:pt>
                <c:pt idx="14085" formatCode="0.00E+00">
                  <c:v>2924.69</c:v>
                </c:pt>
                <c:pt idx="14086" formatCode="0.00E+00">
                  <c:v>2926.43</c:v>
                </c:pt>
                <c:pt idx="14087" formatCode="0.00E+00">
                  <c:v>2927.53</c:v>
                </c:pt>
                <c:pt idx="14088" formatCode="0.00E+00">
                  <c:v>2927.99</c:v>
                </c:pt>
                <c:pt idx="14089" formatCode="0.00E+00">
                  <c:v>2927.81</c:v>
                </c:pt>
                <c:pt idx="14090" formatCode="0.00E+00">
                  <c:v>2927</c:v>
                </c:pt>
                <c:pt idx="14091" formatCode="0.00E+00">
                  <c:v>2925.54</c:v>
                </c:pt>
                <c:pt idx="14092" formatCode="0.00E+00">
                  <c:v>2923.44</c:v>
                </c:pt>
                <c:pt idx="14093" formatCode="0.00E+00">
                  <c:v>2920.71</c:v>
                </c:pt>
                <c:pt idx="14094" formatCode="0.00E+00">
                  <c:v>2917.33</c:v>
                </c:pt>
                <c:pt idx="14095" formatCode="0.00E+00">
                  <c:v>2913.32</c:v>
                </c:pt>
                <c:pt idx="14096" formatCode="0.00E+00">
                  <c:v>2908.67</c:v>
                </c:pt>
                <c:pt idx="14097" formatCode="0.00E+00">
                  <c:v>2903.39</c:v>
                </c:pt>
                <c:pt idx="14098" formatCode="0.00E+00">
                  <c:v>2897.47</c:v>
                </c:pt>
                <c:pt idx="14099" formatCode="0.00E+00">
                  <c:v>2890.92</c:v>
                </c:pt>
                <c:pt idx="14100" formatCode="0.00E+00">
                  <c:v>2883.74</c:v>
                </c:pt>
                <c:pt idx="14101" formatCode="0.00E+00">
                  <c:v>2875.92</c:v>
                </c:pt>
                <c:pt idx="14102" formatCode="0.00E+00">
                  <c:v>2867.48</c:v>
                </c:pt>
                <c:pt idx="14103" formatCode="0.00E+00">
                  <c:v>2858.41</c:v>
                </c:pt>
                <c:pt idx="14104" formatCode="0.00E+00">
                  <c:v>2848.71</c:v>
                </c:pt>
                <c:pt idx="14105" formatCode="0.00E+00">
                  <c:v>2838.39</c:v>
                </c:pt>
                <c:pt idx="14106" formatCode="0.00E+00">
                  <c:v>2827.46</c:v>
                </c:pt>
                <c:pt idx="14107" formatCode="0.00E+00">
                  <c:v>2815.9</c:v>
                </c:pt>
                <c:pt idx="14108" formatCode="0.00E+00">
                  <c:v>2803.72</c:v>
                </c:pt>
                <c:pt idx="14109" formatCode="0.00E+00">
                  <c:v>2790.94</c:v>
                </c:pt>
                <c:pt idx="14110" formatCode="0.00E+00">
                  <c:v>2777.54</c:v>
                </c:pt>
                <c:pt idx="14111" formatCode="0.00E+00">
                  <c:v>2763.53</c:v>
                </c:pt>
                <c:pt idx="14112" formatCode="0.00E+00">
                  <c:v>2748.92</c:v>
                </c:pt>
                <c:pt idx="14113" formatCode="0.00E+00">
                  <c:v>2733.71</c:v>
                </c:pt>
                <c:pt idx="14114" formatCode="0.00E+00">
                  <c:v>2717.9</c:v>
                </c:pt>
                <c:pt idx="14115" formatCode="0.00E+00">
                  <c:v>2701.49</c:v>
                </c:pt>
                <c:pt idx="14116" formatCode="0.00E+00">
                  <c:v>2684.49</c:v>
                </c:pt>
                <c:pt idx="14117" formatCode="0.00E+00">
                  <c:v>2666.91</c:v>
                </c:pt>
                <c:pt idx="14118" formatCode="0.00E+00">
                  <c:v>2648.74</c:v>
                </c:pt>
                <c:pt idx="14119" formatCode="0.00E+00">
                  <c:v>2629.99</c:v>
                </c:pt>
                <c:pt idx="14120" formatCode="0.00E+00">
                  <c:v>2610.66</c:v>
                </c:pt>
                <c:pt idx="14121" formatCode="0.00E+00">
                  <c:v>2590.77</c:v>
                </c:pt>
                <c:pt idx="14122" formatCode="0.00E+00">
                  <c:v>2570.3000000000002</c:v>
                </c:pt>
                <c:pt idx="14123" formatCode="0.00E+00">
                  <c:v>2549.27</c:v>
                </c:pt>
                <c:pt idx="14124" formatCode="0.00E+00">
                  <c:v>2527.69</c:v>
                </c:pt>
                <c:pt idx="14125" formatCode="0.00E+00">
                  <c:v>2505.54</c:v>
                </c:pt>
                <c:pt idx="14126" formatCode="0.00E+00">
                  <c:v>2482.85</c:v>
                </c:pt>
                <c:pt idx="14127" formatCode="0.00E+00">
                  <c:v>2459.62</c:v>
                </c:pt>
                <c:pt idx="14128" formatCode="0.00E+00">
                  <c:v>2435.85</c:v>
                </c:pt>
                <c:pt idx="14129" formatCode="0.00E+00">
                  <c:v>2411.54</c:v>
                </c:pt>
                <c:pt idx="14130" formatCode="0.00E+00">
                  <c:v>2386.6999999999998</c:v>
                </c:pt>
                <c:pt idx="14131" formatCode="0.00E+00">
                  <c:v>2361.34</c:v>
                </c:pt>
                <c:pt idx="14132" formatCode="0.00E+00">
                  <c:v>2335.46</c:v>
                </c:pt>
                <c:pt idx="14133" formatCode="0.00E+00">
                  <c:v>2309.0700000000002</c:v>
                </c:pt>
                <c:pt idx="14134" formatCode="0.00E+00">
                  <c:v>2282.17</c:v>
                </c:pt>
                <c:pt idx="14135" formatCode="0.00E+00">
                  <c:v>2254.7800000000002</c:v>
                </c:pt>
                <c:pt idx="14136" formatCode="0.00E+00">
                  <c:v>2226.88</c:v>
                </c:pt>
                <c:pt idx="14137" formatCode="0.00E+00">
                  <c:v>2198.5</c:v>
                </c:pt>
                <c:pt idx="14138" formatCode="0.00E+00">
                  <c:v>2169.64</c:v>
                </c:pt>
                <c:pt idx="14139" formatCode="0.00E+00">
                  <c:v>2140.3000000000002</c:v>
                </c:pt>
                <c:pt idx="14140" formatCode="0.00E+00">
                  <c:v>2110.4899999999998</c:v>
                </c:pt>
                <c:pt idx="14141" formatCode="0.00E+00">
                  <c:v>2080.21</c:v>
                </c:pt>
                <c:pt idx="14142" formatCode="0.00E+00">
                  <c:v>2049.48</c:v>
                </c:pt>
                <c:pt idx="14143" formatCode="0.00E+00">
                  <c:v>2018.3</c:v>
                </c:pt>
                <c:pt idx="14144" formatCode="0.00E+00">
                  <c:v>1986.68</c:v>
                </c:pt>
                <c:pt idx="14145" formatCode="0.00E+00">
                  <c:v>1954.62</c:v>
                </c:pt>
                <c:pt idx="14146" formatCode="0.00E+00">
                  <c:v>1922.13</c:v>
                </c:pt>
                <c:pt idx="14147" formatCode="0.00E+00">
                  <c:v>1889.21</c:v>
                </c:pt>
                <c:pt idx="14148" formatCode="0.00E+00">
                  <c:v>1855.88</c:v>
                </c:pt>
                <c:pt idx="14149" formatCode="0.00E+00">
                  <c:v>1822.15</c:v>
                </c:pt>
                <c:pt idx="14150" formatCode="0.00E+00">
                  <c:v>1788.01</c:v>
                </c:pt>
                <c:pt idx="14151" formatCode="0.00E+00">
                  <c:v>1753.48</c:v>
                </c:pt>
                <c:pt idx="14152" formatCode="0.00E+00">
                  <c:v>1718.56</c:v>
                </c:pt>
                <c:pt idx="14153" formatCode="0.00E+00">
                  <c:v>1683.27</c:v>
                </c:pt>
                <c:pt idx="14154" formatCode="0.00E+00">
                  <c:v>1647.6</c:v>
                </c:pt>
                <c:pt idx="14155" formatCode="0.00E+00">
                  <c:v>1611.57</c:v>
                </c:pt>
                <c:pt idx="14156" formatCode="0.00E+00">
                  <c:v>1575.19</c:v>
                </c:pt>
                <c:pt idx="14157" formatCode="0.00E+00">
                  <c:v>1538.45</c:v>
                </c:pt>
                <c:pt idx="14158" formatCode="0.00E+00">
                  <c:v>1501.38</c:v>
                </c:pt>
                <c:pt idx="14159" formatCode="0.00E+00">
                  <c:v>1463.98</c:v>
                </c:pt>
                <c:pt idx="14160" formatCode="0.00E+00">
                  <c:v>1426.26</c:v>
                </c:pt>
                <c:pt idx="14161" formatCode="0.00E+00">
                  <c:v>1388.22</c:v>
                </c:pt>
                <c:pt idx="14162" formatCode="0.00E+00">
                  <c:v>1349.87</c:v>
                </c:pt>
                <c:pt idx="14163" formatCode="0.00E+00">
                  <c:v>1311.23</c:v>
                </c:pt>
                <c:pt idx="14164" formatCode="0.00E+00">
                  <c:v>1272.29</c:v>
                </c:pt>
                <c:pt idx="14165" formatCode="0.00E+00">
                  <c:v>1233.08</c:v>
                </c:pt>
                <c:pt idx="14166" formatCode="0.00E+00">
                  <c:v>1193.5899999999999</c:v>
                </c:pt>
                <c:pt idx="14167" formatCode="0.00E+00">
                  <c:v>1153.8399999999999</c:v>
                </c:pt>
                <c:pt idx="14168" formatCode="0.00E+00">
                  <c:v>1113.83</c:v>
                </c:pt>
                <c:pt idx="14169" formatCode="0.00E+00">
                  <c:v>1073.58</c:v>
                </c:pt>
                <c:pt idx="14170" formatCode="0.00E+00">
                  <c:v>1033.0899999999999</c:v>
                </c:pt>
                <c:pt idx="14171">
                  <c:v>992.36500000000001</c:v>
                </c:pt>
                <c:pt idx="14172">
                  <c:v>951.42499999999995</c:v>
                </c:pt>
                <c:pt idx="14173">
                  <c:v>910.274</c:v>
                </c:pt>
                <c:pt idx="14174">
                  <c:v>868.92</c:v>
                </c:pt>
                <c:pt idx="14175">
                  <c:v>827.37199999999996</c:v>
                </c:pt>
                <c:pt idx="14176">
                  <c:v>785.64</c:v>
                </c:pt>
                <c:pt idx="14177">
                  <c:v>743.73299999999995</c:v>
                </c:pt>
                <c:pt idx="14178">
                  <c:v>701.66</c:v>
                </c:pt>
                <c:pt idx="14179">
                  <c:v>659.43100000000004</c:v>
                </c:pt>
                <c:pt idx="14180">
                  <c:v>617.053</c:v>
                </c:pt>
                <c:pt idx="14181">
                  <c:v>574.53800000000001</c:v>
                </c:pt>
                <c:pt idx="14182">
                  <c:v>531.89300000000003</c:v>
                </c:pt>
                <c:pt idx="14183">
                  <c:v>489.12900000000002</c:v>
                </c:pt>
                <c:pt idx="14184">
                  <c:v>446.25400000000002</c:v>
                </c:pt>
                <c:pt idx="14185">
                  <c:v>403.27800000000002</c:v>
                </c:pt>
                <c:pt idx="14186">
                  <c:v>360.21100000000001</c:v>
                </c:pt>
                <c:pt idx="14187">
                  <c:v>317.06099999999998</c:v>
                </c:pt>
                <c:pt idx="14188">
                  <c:v>273.83800000000002</c:v>
                </c:pt>
                <c:pt idx="14189">
                  <c:v>230.55199999999999</c:v>
                </c:pt>
                <c:pt idx="14190">
                  <c:v>187.21199999999999</c:v>
                </c:pt>
                <c:pt idx="14191">
                  <c:v>143.827</c:v>
                </c:pt>
                <c:pt idx="14192">
                  <c:v>100.408</c:v>
                </c:pt>
                <c:pt idx="14193">
                  <c:v>56.962600000000002</c:v>
                </c:pt>
                <c:pt idx="14194">
                  <c:v>13.501200000000001</c:v>
                </c:pt>
                <c:pt idx="14195">
                  <c:v>-29.966799999999999</c:v>
                </c:pt>
                <c:pt idx="14196">
                  <c:v>-73.432100000000005</c:v>
                </c:pt>
                <c:pt idx="14197">
                  <c:v>-116.88500000000001</c:v>
                </c:pt>
                <c:pt idx="14198">
                  <c:v>-160.316</c:v>
                </c:pt>
                <c:pt idx="14199">
                  <c:v>-203.71600000000001</c:v>
                </c:pt>
                <c:pt idx="14200">
                  <c:v>-247.07400000000001</c:v>
                </c:pt>
                <c:pt idx="14201">
                  <c:v>-290.38299999999998</c:v>
                </c:pt>
                <c:pt idx="14202">
                  <c:v>-333.63099999999997</c:v>
                </c:pt>
                <c:pt idx="14203">
                  <c:v>-376.81</c:v>
                </c:pt>
                <c:pt idx="14204">
                  <c:v>-419.91</c:v>
                </c:pt>
                <c:pt idx="14205">
                  <c:v>-462.92200000000003</c:v>
                </c:pt>
                <c:pt idx="14206">
                  <c:v>-505.83699999999999</c:v>
                </c:pt>
                <c:pt idx="14207">
                  <c:v>-548.64499999999998</c:v>
                </c:pt>
                <c:pt idx="14208">
                  <c:v>-591.33699999999999</c:v>
                </c:pt>
                <c:pt idx="14209">
                  <c:v>-633.90300000000002</c:v>
                </c:pt>
                <c:pt idx="14210">
                  <c:v>-676.33399999999995</c:v>
                </c:pt>
                <c:pt idx="14211">
                  <c:v>-718.62099999999998</c:v>
                </c:pt>
                <c:pt idx="14212">
                  <c:v>-760.75400000000002</c:v>
                </c:pt>
                <c:pt idx="14213">
                  <c:v>-802.726</c:v>
                </c:pt>
                <c:pt idx="14214">
                  <c:v>-844.52499999999998</c:v>
                </c:pt>
                <c:pt idx="14215">
                  <c:v>-886.14400000000001</c:v>
                </c:pt>
                <c:pt idx="14216">
                  <c:v>-927.572</c:v>
                </c:pt>
                <c:pt idx="14217">
                  <c:v>-968.80200000000002</c:v>
                </c:pt>
                <c:pt idx="14218" formatCode="0.00E+00">
                  <c:v>-1009.82</c:v>
                </c:pt>
                <c:pt idx="14219" formatCode="0.00E+00">
                  <c:v>-1050.6300000000001</c:v>
                </c:pt>
                <c:pt idx="14220" formatCode="0.00E+00">
                  <c:v>-1091.21</c:v>
                </c:pt>
                <c:pt idx="14221" formatCode="0.00E+00">
                  <c:v>-1131.55</c:v>
                </c:pt>
                <c:pt idx="14222" formatCode="0.00E+00">
                  <c:v>-1171.6500000000001</c:v>
                </c:pt>
                <c:pt idx="14223" formatCode="0.00E+00">
                  <c:v>-1211.5</c:v>
                </c:pt>
                <c:pt idx="14224" formatCode="0.00E+00">
                  <c:v>-1251.08</c:v>
                </c:pt>
                <c:pt idx="14225" formatCode="0.00E+00">
                  <c:v>-1290.4000000000001</c:v>
                </c:pt>
                <c:pt idx="14226" formatCode="0.00E+00">
                  <c:v>-1329.43</c:v>
                </c:pt>
                <c:pt idx="14227" formatCode="0.00E+00">
                  <c:v>-1368.19</c:v>
                </c:pt>
                <c:pt idx="14228" formatCode="0.00E+00">
                  <c:v>-1406.64</c:v>
                </c:pt>
                <c:pt idx="14229" formatCode="0.00E+00">
                  <c:v>-1444.79</c:v>
                </c:pt>
                <c:pt idx="14230" formatCode="0.00E+00">
                  <c:v>-1482.63</c:v>
                </c:pt>
                <c:pt idx="14231" formatCode="0.00E+00">
                  <c:v>-1520.15</c:v>
                </c:pt>
                <c:pt idx="14232" formatCode="0.00E+00">
                  <c:v>-1557.34</c:v>
                </c:pt>
                <c:pt idx="14233" formatCode="0.00E+00">
                  <c:v>-1594.19</c:v>
                </c:pt>
                <c:pt idx="14234" formatCode="0.00E+00">
                  <c:v>-1630.69</c:v>
                </c:pt>
                <c:pt idx="14235" formatCode="0.00E+00">
                  <c:v>-1666.85</c:v>
                </c:pt>
                <c:pt idx="14236" formatCode="0.00E+00">
                  <c:v>-1702.64</c:v>
                </c:pt>
                <c:pt idx="14237" formatCode="0.00E+00">
                  <c:v>-1738.06</c:v>
                </c:pt>
                <c:pt idx="14238" formatCode="0.00E+00">
                  <c:v>-1773.11</c:v>
                </c:pt>
                <c:pt idx="14239" formatCode="0.00E+00">
                  <c:v>-1807.77</c:v>
                </c:pt>
                <c:pt idx="14240" formatCode="0.00E+00">
                  <c:v>-1842.04</c:v>
                </c:pt>
                <c:pt idx="14241" formatCode="0.00E+00">
                  <c:v>-1875.92</c:v>
                </c:pt>
                <c:pt idx="14242" formatCode="0.00E+00">
                  <c:v>-1909.38</c:v>
                </c:pt>
                <c:pt idx="14243" formatCode="0.00E+00">
                  <c:v>-1942.43</c:v>
                </c:pt>
                <c:pt idx="14244" formatCode="0.00E+00">
                  <c:v>-1975.06</c:v>
                </c:pt>
                <c:pt idx="14245" formatCode="0.00E+00">
                  <c:v>-2007.26</c:v>
                </c:pt>
                <c:pt idx="14246" formatCode="0.00E+00">
                  <c:v>-2039.03</c:v>
                </c:pt>
                <c:pt idx="14247" formatCode="0.00E+00">
                  <c:v>-2070.35</c:v>
                </c:pt>
                <c:pt idx="14248" formatCode="0.00E+00">
                  <c:v>-2101.2199999999998</c:v>
                </c:pt>
                <c:pt idx="14249" formatCode="0.00E+00">
                  <c:v>-2131.64</c:v>
                </c:pt>
                <c:pt idx="14250" formatCode="0.00E+00">
                  <c:v>-2161.59</c:v>
                </c:pt>
                <c:pt idx="14251" formatCode="0.00E+00">
                  <c:v>-2191.0700000000002</c:v>
                </c:pt>
                <c:pt idx="14252" formatCode="0.00E+00">
                  <c:v>-2220.08</c:v>
                </c:pt>
                <c:pt idx="14253" formatCode="0.00E+00">
                  <c:v>-2248.61</c:v>
                </c:pt>
                <c:pt idx="14254" formatCode="0.00E+00">
                  <c:v>-2276.65</c:v>
                </c:pt>
                <c:pt idx="14255" formatCode="0.00E+00">
                  <c:v>-2304.19</c:v>
                </c:pt>
                <c:pt idx="14256" formatCode="0.00E+00">
                  <c:v>-2331.23</c:v>
                </c:pt>
                <c:pt idx="14257" formatCode="0.00E+00">
                  <c:v>-2357.7600000000002</c:v>
                </c:pt>
                <c:pt idx="14258" formatCode="0.00E+00">
                  <c:v>-2383.79</c:v>
                </c:pt>
                <c:pt idx="14259" formatCode="0.00E+00">
                  <c:v>-2409.29</c:v>
                </c:pt>
                <c:pt idx="14260" formatCode="0.00E+00">
                  <c:v>-2434.27</c:v>
                </c:pt>
                <c:pt idx="14261" formatCode="0.00E+00">
                  <c:v>-2458.7199999999998</c:v>
                </c:pt>
                <c:pt idx="14262" formatCode="0.00E+00">
                  <c:v>-2482.64</c:v>
                </c:pt>
                <c:pt idx="14263" formatCode="0.00E+00">
                  <c:v>-2506.0100000000002</c:v>
                </c:pt>
                <c:pt idx="14264" formatCode="0.00E+00">
                  <c:v>-2528.84</c:v>
                </c:pt>
                <c:pt idx="14265" formatCode="0.00E+00">
                  <c:v>-2551.12</c:v>
                </c:pt>
                <c:pt idx="14266" formatCode="0.00E+00">
                  <c:v>-2572.84</c:v>
                </c:pt>
                <c:pt idx="14267" formatCode="0.00E+00">
                  <c:v>-2594.0100000000002</c:v>
                </c:pt>
                <c:pt idx="14268" formatCode="0.00E+00">
                  <c:v>-2614.61</c:v>
                </c:pt>
                <c:pt idx="14269" formatCode="0.00E+00">
                  <c:v>-2634.64</c:v>
                </c:pt>
                <c:pt idx="14270" formatCode="0.00E+00">
                  <c:v>-2654.09</c:v>
                </c:pt>
                <c:pt idx="14271" formatCode="0.00E+00">
                  <c:v>-2672.97</c:v>
                </c:pt>
                <c:pt idx="14272" formatCode="0.00E+00">
                  <c:v>-2691.27</c:v>
                </c:pt>
                <c:pt idx="14273" formatCode="0.00E+00">
                  <c:v>-2708.98</c:v>
                </c:pt>
                <c:pt idx="14274" formatCode="0.00E+00">
                  <c:v>-2726.1</c:v>
                </c:pt>
                <c:pt idx="14275" formatCode="0.00E+00">
                  <c:v>-2742.63</c:v>
                </c:pt>
                <c:pt idx="14276" formatCode="0.00E+00">
                  <c:v>-2758.56</c:v>
                </c:pt>
                <c:pt idx="14277" formatCode="0.00E+00">
                  <c:v>-2773.89</c:v>
                </c:pt>
                <c:pt idx="14278" formatCode="0.00E+00">
                  <c:v>-2788.61</c:v>
                </c:pt>
                <c:pt idx="14279" formatCode="0.00E+00">
                  <c:v>-2802.73</c:v>
                </c:pt>
                <c:pt idx="14280" formatCode="0.00E+00">
                  <c:v>-2816.23</c:v>
                </c:pt>
                <c:pt idx="14281" formatCode="0.00E+00">
                  <c:v>-2829.12</c:v>
                </c:pt>
                <c:pt idx="14282" formatCode="0.00E+00">
                  <c:v>-2841.4</c:v>
                </c:pt>
                <c:pt idx="14283" formatCode="0.00E+00">
                  <c:v>-2853.05</c:v>
                </c:pt>
                <c:pt idx="14284" formatCode="0.00E+00">
                  <c:v>-2864.09</c:v>
                </c:pt>
                <c:pt idx="14285" formatCode="0.00E+00">
                  <c:v>-2874.5</c:v>
                </c:pt>
                <c:pt idx="14286" formatCode="0.00E+00">
                  <c:v>-2884.28</c:v>
                </c:pt>
                <c:pt idx="14287" formatCode="0.00E+00">
                  <c:v>-2893.43</c:v>
                </c:pt>
                <c:pt idx="14288" formatCode="0.00E+00">
                  <c:v>-2901.95</c:v>
                </c:pt>
                <c:pt idx="14289" formatCode="0.00E+00">
                  <c:v>-2909.84</c:v>
                </c:pt>
                <c:pt idx="14290" formatCode="0.00E+00">
                  <c:v>-2917.1</c:v>
                </c:pt>
                <c:pt idx="14291" formatCode="0.00E+00">
                  <c:v>-2923.72</c:v>
                </c:pt>
                <c:pt idx="14292" formatCode="0.00E+00">
                  <c:v>-2929.7</c:v>
                </c:pt>
                <c:pt idx="14293" formatCode="0.00E+00">
                  <c:v>-2935.04</c:v>
                </c:pt>
                <c:pt idx="14294" formatCode="0.00E+00">
                  <c:v>-2939.74</c:v>
                </c:pt>
                <c:pt idx="14295" formatCode="0.00E+00">
                  <c:v>-2943.8</c:v>
                </c:pt>
                <c:pt idx="14296" formatCode="0.00E+00">
                  <c:v>-2947.22</c:v>
                </c:pt>
                <c:pt idx="14297" formatCode="0.00E+00">
                  <c:v>-2949.99</c:v>
                </c:pt>
                <c:pt idx="14298" formatCode="0.00E+00">
                  <c:v>-2952.12</c:v>
                </c:pt>
                <c:pt idx="14299" formatCode="0.00E+00">
                  <c:v>-2953.61</c:v>
                </c:pt>
                <c:pt idx="14300" formatCode="0.00E+00">
                  <c:v>-2954.45</c:v>
                </c:pt>
                <c:pt idx="14301" formatCode="0.00E+00">
                  <c:v>-2954.65</c:v>
                </c:pt>
                <c:pt idx="14302" formatCode="0.00E+00">
                  <c:v>-2954.2</c:v>
                </c:pt>
                <c:pt idx="14303" formatCode="0.00E+00">
                  <c:v>-2953.1</c:v>
                </c:pt>
                <c:pt idx="14304" formatCode="0.00E+00">
                  <c:v>-2951.36</c:v>
                </c:pt>
                <c:pt idx="14305" formatCode="0.00E+00">
                  <c:v>-2948.98</c:v>
                </c:pt>
                <c:pt idx="14306" formatCode="0.00E+00">
                  <c:v>-2945.96</c:v>
                </c:pt>
                <c:pt idx="14307" formatCode="0.00E+00">
                  <c:v>-2942.29</c:v>
                </c:pt>
                <c:pt idx="14308" formatCode="0.00E+00">
                  <c:v>-2937.97</c:v>
                </c:pt>
                <c:pt idx="14309" formatCode="0.00E+00">
                  <c:v>-2933.02</c:v>
                </c:pt>
                <c:pt idx="14310" formatCode="0.00E+00">
                  <c:v>-2927.42</c:v>
                </c:pt>
                <c:pt idx="14311" formatCode="0.00E+00">
                  <c:v>-2921.19</c:v>
                </c:pt>
                <c:pt idx="14312" formatCode="0.00E+00">
                  <c:v>-2914.31</c:v>
                </c:pt>
                <c:pt idx="14313" formatCode="0.00E+00">
                  <c:v>-2906.8</c:v>
                </c:pt>
                <c:pt idx="14314" formatCode="0.00E+00">
                  <c:v>-2898.66</c:v>
                </c:pt>
                <c:pt idx="14315" formatCode="0.00E+00">
                  <c:v>-2889.88</c:v>
                </c:pt>
                <c:pt idx="14316" formatCode="0.00E+00">
                  <c:v>-2880.47</c:v>
                </c:pt>
                <c:pt idx="14317" formatCode="0.00E+00">
                  <c:v>-2870.43</c:v>
                </c:pt>
                <c:pt idx="14318" formatCode="0.00E+00">
                  <c:v>-2859.76</c:v>
                </c:pt>
                <c:pt idx="14319" formatCode="0.00E+00">
                  <c:v>-2848.47</c:v>
                </c:pt>
                <c:pt idx="14320" formatCode="0.00E+00">
                  <c:v>-2836.55</c:v>
                </c:pt>
                <c:pt idx="14321" formatCode="0.00E+00">
                  <c:v>-2824.02</c:v>
                </c:pt>
                <c:pt idx="14322" formatCode="0.00E+00">
                  <c:v>-2810.86</c:v>
                </c:pt>
                <c:pt idx="14323" formatCode="0.00E+00">
                  <c:v>-2797.1</c:v>
                </c:pt>
                <c:pt idx="14324" formatCode="0.00E+00">
                  <c:v>-2782.72</c:v>
                </c:pt>
                <c:pt idx="14325" formatCode="0.00E+00">
                  <c:v>-2767.73</c:v>
                </c:pt>
                <c:pt idx="14326" formatCode="0.00E+00">
                  <c:v>-2752.13</c:v>
                </c:pt>
                <c:pt idx="14327" formatCode="0.00E+00">
                  <c:v>-2735.94</c:v>
                </c:pt>
                <c:pt idx="14328" formatCode="0.00E+00">
                  <c:v>-2719.14</c:v>
                </c:pt>
                <c:pt idx="14329" formatCode="0.00E+00">
                  <c:v>-2701.76</c:v>
                </c:pt>
                <c:pt idx="14330" formatCode="0.00E+00">
                  <c:v>-2683.78</c:v>
                </c:pt>
                <c:pt idx="14331" formatCode="0.00E+00">
                  <c:v>-2665.21</c:v>
                </c:pt>
                <c:pt idx="14332" formatCode="0.00E+00">
                  <c:v>-2646.06</c:v>
                </c:pt>
                <c:pt idx="14333" formatCode="0.00E+00">
                  <c:v>-2626.33</c:v>
                </c:pt>
                <c:pt idx="14334" formatCode="0.00E+00">
                  <c:v>-2606.02</c:v>
                </c:pt>
                <c:pt idx="14335" formatCode="0.00E+00">
                  <c:v>-2585.15</c:v>
                </c:pt>
                <c:pt idx="14336" formatCode="0.00E+00">
                  <c:v>-2563.71</c:v>
                </c:pt>
                <c:pt idx="14337" formatCode="0.00E+00">
                  <c:v>-2541.6999999999998</c:v>
                </c:pt>
                <c:pt idx="14338" formatCode="0.00E+00">
                  <c:v>-2519.14</c:v>
                </c:pt>
                <c:pt idx="14339" formatCode="0.00E+00">
                  <c:v>-2496.0300000000002</c:v>
                </c:pt>
                <c:pt idx="14340" formatCode="0.00E+00">
                  <c:v>-2472.37</c:v>
                </c:pt>
                <c:pt idx="14341" formatCode="0.00E+00">
                  <c:v>-2448.17</c:v>
                </c:pt>
                <c:pt idx="14342" formatCode="0.00E+00">
                  <c:v>-2423.44</c:v>
                </c:pt>
                <c:pt idx="14343" formatCode="0.00E+00">
                  <c:v>-2398.17</c:v>
                </c:pt>
                <c:pt idx="14344" formatCode="0.00E+00">
                  <c:v>-2372.38</c:v>
                </c:pt>
                <c:pt idx="14345" formatCode="0.00E+00">
                  <c:v>-2346.0700000000002</c:v>
                </c:pt>
                <c:pt idx="14346" formatCode="0.00E+00">
                  <c:v>-2319.2399999999998</c:v>
                </c:pt>
                <c:pt idx="14347" formatCode="0.00E+00">
                  <c:v>-2291.91</c:v>
                </c:pt>
                <c:pt idx="14348" formatCode="0.00E+00">
                  <c:v>-2264.0700000000002</c:v>
                </c:pt>
                <c:pt idx="14349" formatCode="0.00E+00">
                  <c:v>-2235.7399999999998</c:v>
                </c:pt>
                <c:pt idx="14350" formatCode="0.00E+00">
                  <c:v>-2206.91</c:v>
                </c:pt>
                <c:pt idx="14351" formatCode="0.00E+00">
                  <c:v>-2177.6</c:v>
                </c:pt>
                <c:pt idx="14352" formatCode="0.00E+00">
                  <c:v>-2147.8200000000002</c:v>
                </c:pt>
                <c:pt idx="14353" formatCode="0.00E+00">
                  <c:v>-2117.56</c:v>
                </c:pt>
                <c:pt idx="14354" formatCode="0.00E+00">
                  <c:v>-2086.84</c:v>
                </c:pt>
                <c:pt idx="14355" formatCode="0.00E+00">
                  <c:v>-2055.66</c:v>
                </c:pt>
                <c:pt idx="14356" formatCode="0.00E+00">
                  <c:v>-2024.03</c:v>
                </c:pt>
                <c:pt idx="14357" formatCode="0.00E+00">
                  <c:v>-1991.96</c:v>
                </c:pt>
                <c:pt idx="14358" formatCode="0.00E+00">
                  <c:v>-1959.45</c:v>
                </c:pt>
                <c:pt idx="14359" formatCode="0.00E+00">
                  <c:v>-1926.5</c:v>
                </c:pt>
                <c:pt idx="14360" formatCode="0.00E+00">
                  <c:v>-1893.14</c:v>
                </c:pt>
                <c:pt idx="14361" formatCode="0.00E+00">
                  <c:v>-1859.36</c:v>
                </c:pt>
                <c:pt idx="14362" formatCode="0.00E+00">
                  <c:v>-1825.17</c:v>
                </c:pt>
                <c:pt idx="14363" formatCode="0.00E+00">
                  <c:v>-1790.58</c:v>
                </c:pt>
                <c:pt idx="14364" formatCode="0.00E+00">
                  <c:v>-1755.59</c:v>
                </c:pt>
                <c:pt idx="14365" formatCode="0.00E+00">
                  <c:v>-1720.22</c:v>
                </c:pt>
                <c:pt idx="14366" formatCode="0.00E+00">
                  <c:v>-1684.47</c:v>
                </c:pt>
                <c:pt idx="14367" formatCode="0.00E+00">
                  <c:v>-1648.36</c:v>
                </c:pt>
                <c:pt idx="14368" formatCode="0.00E+00">
                  <c:v>-1611.88</c:v>
                </c:pt>
                <c:pt idx="14369" formatCode="0.00E+00">
                  <c:v>-1575.04</c:v>
                </c:pt>
                <c:pt idx="14370" formatCode="0.00E+00">
                  <c:v>-1537.86</c:v>
                </c:pt>
                <c:pt idx="14371" formatCode="0.00E+00">
                  <c:v>-1500.34</c:v>
                </c:pt>
                <c:pt idx="14372" formatCode="0.00E+00">
                  <c:v>-1462.49</c:v>
                </c:pt>
                <c:pt idx="14373" formatCode="0.00E+00">
                  <c:v>-1424.31</c:v>
                </c:pt>
                <c:pt idx="14374" formatCode="0.00E+00">
                  <c:v>-1385.82</c:v>
                </c:pt>
                <c:pt idx="14375" formatCode="0.00E+00">
                  <c:v>-1347.03</c:v>
                </c:pt>
                <c:pt idx="14376" formatCode="0.00E+00">
                  <c:v>-1307.94</c:v>
                </c:pt>
                <c:pt idx="14377" formatCode="0.00E+00">
                  <c:v>-1268.56</c:v>
                </c:pt>
                <c:pt idx="14378" formatCode="0.00E+00">
                  <c:v>-1228.9000000000001</c:v>
                </c:pt>
                <c:pt idx="14379" formatCode="0.00E+00">
                  <c:v>-1188.97</c:v>
                </c:pt>
                <c:pt idx="14380" formatCode="0.00E+00">
                  <c:v>-1148.78</c:v>
                </c:pt>
                <c:pt idx="14381" formatCode="0.00E+00">
                  <c:v>-1108.3399999999999</c:v>
                </c:pt>
                <c:pt idx="14382" formatCode="0.00E+00">
                  <c:v>-1067.6400000000001</c:v>
                </c:pt>
                <c:pt idx="14383" formatCode="0.00E+00">
                  <c:v>-1026.72</c:v>
                </c:pt>
                <c:pt idx="14384">
                  <c:v>-985.56299999999999</c:v>
                </c:pt>
                <c:pt idx="14385">
                  <c:v>-944.19100000000003</c:v>
                </c:pt>
                <c:pt idx="14386">
                  <c:v>-902.60900000000004</c:v>
                </c:pt>
                <c:pt idx="14387">
                  <c:v>-860.82600000000002</c:v>
                </c:pt>
                <c:pt idx="14388">
                  <c:v>-818.85299999999995</c:v>
                </c:pt>
                <c:pt idx="14389">
                  <c:v>-776.69799999999998</c:v>
                </c:pt>
                <c:pt idx="14390">
                  <c:v>-734.37</c:v>
                </c:pt>
                <c:pt idx="14391">
                  <c:v>-691.87900000000002</c:v>
                </c:pt>
                <c:pt idx="14392">
                  <c:v>-649.23299999999995</c:v>
                </c:pt>
                <c:pt idx="14393">
                  <c:v>-606.44200000000001</c:v>
                </c:pt>
                <c:pt idx="14394">
                  <c:v>-563.51599999999996</c:v>
                </c:pt>
                <c:pt idx="14395">
                  <c:v>-520.46400000000006</c:v>
                </c:pt>
                <c:pt idx="14396">
                  <c:v>-477.29399999999998</c:v>
                </c:pt>
                <c:pt idx="14397">
                  <c:v>-434.01799999999997</c:v>
                </c:pt>
                <c:pt idx="14398">
                  <c:v>-390.64299999999997</c:v>
                </c:pt>
                <c:pt idx="14399">
                  <c:v>-347.18</c:v>
                </c:pt>
                <c:pt idx="14400">
                  <c:v>-303.63799999999998</c:v>
                </c:pt>
                <c:pt idx="14401">
                  <c:v>-260.02600000000001</c:v>
                </c:pt>
                <c:pt idx="14402">
                  <c:v>-216.35400000000001</c:v>
                </c:pt>
                <c:pt idx="14403">
                  <c:v>-172.63200000000001</c:v>
                </c:pt>
                <c:pt idx="14404">
                  <c:v>-128.869</c:v>
                </c:pt>
                <c:pt idx="14405">
                  <c:v>-85.074200000000005</c:v>
                </c:pt>
                <c:pt idx="14406">
                  <c:v>-41.257800000000003</c:v>
                </c:pt>
                <c:pt idx="14407">
                  <c:v>2.5708799999999998</c:v>
                </c:pt>
                <c:pt idx="14408">
                  <c:v>46.4026</c:v>
                </c:pt>
                <c:pt idx="14409">
                  <c:v>90.227199999999996</c:v>
                </c:pt>
                <c:pt idx="14410">
                  <c:v>134.036</c:v>
                </c:pt>
                <c:pt idx="14411">
                  <c:v>177.81800000000001</c:v>
                </c:pt>
                <c:pt idx="14412">
                  <c:v>221.56399999999999</c:v>
                </c:pt>
                <c:pt idx="14413">
                  <c:v>265.26600000000002</c:v>
                </c:pt>
                <c:pt idx="14414">
                  <c:v>308.91300000000001</c:v>
                </c:pt>
                <c:pt idx="14415">
                  <c:v>352.495</c:v>
                </c:pt>
                <c:pt idx="14416">
                  <c:v>396.00400000000002</c:v>
                </c:pt>
                <c:pt idx="14417">
                  <c:v>439.42899999999997</c:v>
                </c:pt>
                <c:pt idx="14418">
                  <c:v>482.762</c:v>
                </c:pt>
                <c:pt idx="14419">
                  <c:v>525.99300000000005</c:v>
                </c:pt>
                <c:pt idx="14420">
                  <c:v>569.11199999999997</c:v>
                </c:pt>
                <c:pt idx="14421">
                  <c:v>612.11</c:v>
                </c:pt>
                <c:pt idx="14422">
                  <c:v>654.97799999999995</c:v>
                </c:pt>
                <c:pt idx="14423">
                  <c:v>697.70600000000002</c:v>
                </c:pt>
                <c:pt idx="14424">
                  <c:v>740.28499999999997</c:v>
                </c:pt>
                <c:pt idx="14425">
                  <c:v>782.70399999999995</c:v>
                </c:pt>
                <c:pt idx="14426">
                  <c:v>824.95699999999999</c:v>
                </c:pt>
                <c:pt idx="14427">
                  <c:v>867.03300000000002</c:v>
                </c:pt>
                <c:pt idx="14428">
                  <c:v>908.923</c:v>
                </c:pt>
                <c:pt idx="14429">
                  <c:v>950.61800000000005</c:v>
                </c:pt>
                <c:pt idx="14430">
                  <c:v>992.10799999999995</c:v>
                </c:pt>
                <c:pt idx="14431" formatCode="0.00E+00">
                  <c:v>1033.3900000000001</c:v>
                </c:pt>
                <c:pt idx="14432" formatCode="0.00E+00">
                  <c:v>1074.44</c:v>
                </c:pt>
                <c:pt idx="14433" formatCode="0.00E+00">
                  <c:v>1115.26</c:v>
                </c:pt>
                <c:pt idx="14434" formatCode="0.00E+00">
                  <c:v>1155.8499999999999</c:v>
                </c:pt>
                <c:pt idx="14435" formatCode="0.00E+00">
                  <c:v>1196.18</c:v>
                </c:pt>
                <c:pt idx="14436" formatCode="0.00E+00">
                  <c:v>1236.25</c:v>
                </c:pt>
                <c:pt idx="14437" formatCode="0.00E+00">
                  <c:v>1276.06</c:v>
                </c:pt>
                <c:pt idx="14438" formatCode="0.00E+00">
                  <c:v>1315.6</c:v>
                </c:pt>
                <c:pt idx="14439" formatCode="0.00E+00">
                  <c:v>1354.84</c:v>
                </c:pt>
                <c:pt idx="14440" formatCode="0.00E+00">
                  <c:v>1393.8</c:v>
                </c:pt>
                <c:pt idx="14441" formatCode="0.00E+00">
                  <c:v>1432.45</c:v>
                </c:pt>
                <c:pt idx="14442" formatCode="0.00E+00">
                  <c:v>1470.79</c:v>
                </c:pt>
                <c:pt idx="14443" formatCode="0.00E+00">
                  <c:v>1508.82</c:v>
                </c:pt>
                <c:pt idx="14444" formatCode="0.00E+00">
                  <c:v>1546.52</c:v>
                </c:pt>
                <c:pt idx="14445" formatCode="0.00E+00">
                  <c:v>1583.89</c:v>
                </c:pt>
                <c:pt idx="14446" formatCode="0.00E+00">
                  <c:v>1620.91</c:v>
                </c:pt>
                <c:pt idx="14447" formatCode="0.00E+00">
                  <c:v>1657.58</c:v>
                </c:pt>
                <c:pt idx="14448" formatCode="0.00E+00">
                  <c:v>1693.89</c:v>
                </c:pt>
                <c:pt idx="14449" formatCode="0.00E+00">
                  <c:v>1729.83</c:v>
                </c:pt>
                <c:pt idx="14450" formatCode="0.00E+00">
                  <c:v>1765.4</c:v>
                </c:pt>
                <c:pt idx="14451" formatCode="0.00E+00">
                  <c:v>1800.59</c:v>
                </c:pt>
                <c:pt idx="14452" formatCode="0.00E+00">
                  <c:v>1835.39</c:v>
                </c:pt>
                <c:pt idx="14453" formatCode="0.00E+00">
                  <c:v>1869.79</c:v>
                </c:pt>
                <c:pt idx="14454" formatCode="0.00E+00">
                  <c:v>1903.78</c:v>
                </c:pt>
                <c:pt idx="14455" formatCode="0.00E+00">
                  <c:v>1937.36</c:v>
                </c:pt>
                <c:pt idx="14456" formatCode="0.00E+00">
                  <c:v>1970.52</c:v>
                </c:pt>
                <c:pt idx="14457" formatCode="0.00E+00">
                  <c:v>2003.25</c:v>
                </c:pt>
                <c:pt idx="14458" formatCode="0.00E+00">
                  <c:v>2035.54</c:v>
                </c:pt>
                <c:pt idx="14459" formatCode="0.00E+00">
                  <c:v>2067.4</c:v>
                </c:pt>
                <c:pt idx="14460" formatCode="0.00E+00">
                  <c:v>2098.81</c:v>
                </c:pt>
                <c:pt idx="14461" formatCode="0.00E+00">
                  <c:v>2129.7600000000002</c:v>
                </c:pt>
                <c:pt idx="14462" formatCode="0.00E+00">
                  <c:v>2160.2399999999998</c:v>
                </c:pt>
                <c:pt idx="14463" formatCode="0.00E+00">
                  <c:v>2190.2600000000002</c:v>
                </c:pt>
                <c:pt idx="14464" formatCode="0.00E+00">
                  <c:v>2219.8000000000002</c:v>
                </c:pt>
                <c:pt idx="14465" formatCode="0.00E+00">
                  <c:v>2248.86</c:v>
                </c:pt>
                <c:pt idx="14466" formatCode="0.00E+00">
                  <c:v>2277.4299999999998</c:v>
                </c:pt>
                <c:pt idx="14467" formatCode="0.00E+00">
                  <c:v>2305.5100000000002</c:v>
                </c:pt>
                <c:pt idx="14468" formatCode="0.00E+00">
                  <c:v>2333.09</c:v>
                </c:pt>
                <c:pt idx="14469" formatCode="0.00E+00">
                  <c:v>2360.16</c:v>
                </c:pt>
                <c:pt idx="14470" formatCode="0.00E+00">
                  <c:v>2386.71</c:v>
                </c:pt>
                <c:pt idx="14471" formatCode="0.00E+00">
                  <c:v>2412.75</c:v>
                </c:pt>
                <c:pt idx="14472" formatCode="0.00E+00">
                  <c:v>2438.2600000000002</c:v>
                </c:pt>
                <c:pt idx="14473" formatCode="0.00E+00">
                  <c:v>2463.2399999999998</c:v>
                </c:pt>
                <c:pt idx="14474" formatCode="0.00E+00">
                  <c:v>2487.69</c:v>
                </c:pt>
                <c:pt idx="14475" formatCode="0.00E+00">
                  <c:v>2511.59</c:v>
                </c:pt>
                <c:pt idx="14476" formatCode="0.00E+00">
                  <c:v>2534.9499999999998</c:v>
                </c:pt>
                <c:pt idx="14477" formatCode="0.00E+00">
                  <c:v>2557.75</c:v>
                </c:pt>
                <c:pt idx="14478" formatCode="0.00E+00">
                  <c:v>2580</c:v>
                </c:pt>
                <c:pt idx="14479" formatCode="0.00E+00">
                  <c:v>2601.69</c:v>
                </c:pt>
                <c:pt idx="14480" formatCode="0.00E+00">
                  <c:v>2622.81</c:v>
                </c:pt>
                <c:pt idx="14481" formatCode="0.00E+00">
                  <c:v>2643.36</c:v>
                </c:pt>
                <c:pt idx="14482" formatCode="0.00E+00">
                  <c:v>2663.34</c:v>
                </c:pt>
                <c:pt idx="14483" formatCode="0.00E+00">
                  <c:v>2682.73</c:v>
                </c:pt>
                <c:pt idx="14484" formatCode="0.00E+00">
                  <c:v>2701.55</c:v>
                </c:pt>
                <c:pt idx="14485" formatCode="0.00E+00">
                  <c:v>2719.77</c:v>
                </c:pt>
                <c:pt idx="14486" formatCode="0.00E+00">
                  <c:v>2737.4</c:v>
                </c:pt>
                <c:pt idx="14487" formatCode="0.00E+00">
                  <c:v>2754.43</c:v>
                </c:pt>
                <c:pt idx="14488" formatCode="0.00E+00">
                  <c:v>2770.87</c:v>
                </c:pt>
                <c:pt idx="14489" formatCode="0.00E+00">
                  <c:v>2786.7</c:v>
                </c:pt>
                <c:pt idx="14490" formatCode="0.00E+00">
                  <c:v>2801.92</c:v>
                </c:pt>
                <c:pt idx="14491" formatCode="0.00E+00">
                  <c:v>2816.54</c:v>
                </c:pt>
                <c:pt idx="14492" formatCode="0.00E+00">
                  <c:v>2830.54</c:v>
                </c:pt>
                <c:pt idx="14493" formatCode="0.00E+00">
                  <c:v>2843.92</c:v>
                </c:pt>
                <c:pt idx="14494" formatCode="0.00E+00">
                  <c:v>2856.69</c:v>
                </c:pt>
                <c:pt idx="14495" formatCode="0.00E+00">
                  <c:v>2868.83</c:v>
                </c:pt>
                <c:pt idx="14496" formatCode="0.00E+00">
                  <c:v>2880.34</c:v>
                </c:pt>
                <c:pt idx="14497" formatCode="0.00E+00">
                  <c:v>2891.23</c:v>
                </c:pt>
                <c:pt idx="14498" formatCode="0.00E+00">
                  <c:v>2901.49</c:v>
                </c:pt>
                <c:pt idx="14499" formatCode="0.00E+00">
                  <c:v>2911.12</c:v>
                </c:pt>
                <c:pt idx="14500" formatCode="0.00E+00">
                  <c:v>2920.11</c:v>
                </c:pt>
                <c:pt idx="14501" formatCode="0.00E+00">
                  <c:v>2928.46</c:v>
                </c:pt>
                <c:pt idx="14502" formatCode="0.00E+00">
                  <c:v>2936.17</c:v>
                </c:pt>
                <c:pt idx="14503" formatCode="0.00E+00">
                  <c:v>2943.25</c:v>
                </c:pt>
                <c:pt idx="14504" formatCode="0.00E+00">
                  <c:v>2949.68</c:v>
                </c:pt>
                <c:pt idx="14505" formatCode="0.00E+00">
                  <c:v>2955.48</c:v>
                </c:pt>
                <c:pt idx="14506" formatCode="0.00E+00">
                  <c:v>2960.62</c:v>
                </c:pt>
                <c:pt idx="14507" formatCode="0.00E+00">
                  <c:v>2965.12</c:v>
                </c:pt>
                <c:pt idx="14508" formatCode="0.00E+00">
                  <c:v>2968.98</c:v>
                </c:pt>
                <c:pt idx="14509" formatCode="0.00E+00">
                  <c:v>2972.18</c:v>
                </c:pt>
                <c:pt idx="14510" formatCode="0.00E+00">
                  <c:v>2974.74</c:v>
                </c:pt>
                <c:pt idx="14511" formatCode="0.00E+00">
                  <c:v>2976.65</c:v>
                </c:pt>
                <c:pt idx="14512" formatCode="0.00E+00">
                  <c:v>2977.9</c:v>
                </c:pt>
                <c:pt idx="14513" formatCode="0.00E+00">
                  <c:v>2978.51</c:v>
                </c:pt>
                <c:pt idx="14514" formatCode="0.00E+00">
                  <c:v>2978.47</c:v>
                </c:pt>
                <c:pt idx="14515" formatCode="0.00E+00">
                  <c:v>2977.78</c:v>
                </c:pt>
                <c:pt idx="14516" formatCode="0.00E+00">
                  <c:v>2976.44</c:v>
                </c:pt>
                <c:pt idx="14517" formatCode="0.00E+00">
                  <c:v>2974.45</c:v>
                </c:pt>
                <c:pt idx="14518" formatCode="0.00E+00">
                  <c:v>2971.81</c:v>
                </c:pt>
                <c:pt idx="14519" formatCode="0.00E+00">
                  <c:v>2968.52</c:v>
                </c:pt>
                <c:pt idx="14520" formatCode="0.00E+00">
                  <c:v>2964.59</c:v>
                </c:pt>
                <c:pt idx="14521" formatCode="0.00E+00">
                  <c:v>2960</c:v>
                </c:pt>
                <c:pt idx="14522" formatCode="0.00E+00">
                  <c:v>2954.78</c:v>
                </c:pt>
                <c:pt idx="14523" formatCode="0.00E+00">
                  <c:v>2948.9</c:v>
                </c:pt>
                <c:pt idx="14524" formatCode="0.00E+00">
                  <c:v>2942.38</c:v>
                </c:pt>
                <c:pt idx="14525" formatCode="0.00E+00">
                  <c:v>2935.22</c:v>
                </c:pt>
                <c:pt idx="14526" formatCode="0.00E+00">
                  <c:v>2927.42</c:v>
                </c:pt>
                <c:pt idx="14527" formatCode="0.00E+00">
                  <c:v>2918.97</c:v>
                </c:pt>
                <c:pt idx="14528" formatCode="0.00E+00">
                  <c:v>2909.89</c:v>
                </c:pt>
                <c:pt idx="14529" formatCode="0.00E+00">
                  <c:v>2900.18</c:v>
                </c:pt>
                <c:pt idx="14530" formatCode="0.00E+00">
                  <c:v>2889.83</c:v>
                </c:pt>
                <c:pt idx="14531" formatCode="0.00E+00">
                  <c:v>2878.85</c:v>
                </c:pt>
                <c:pt idx="14532" formatCode="0.00E+00">
                  <c:v>2867.24</c:v>
                </c:pt>
                <c:pt idx="14533" formatCode="0.00E+00">
                  <c:v>2855</c:v>
                </c:pt>
                <c:pt idx="14534" formatCode="0.00E+00">
                  <c:v>2842.14</c:v>
                </c:pt>
                <c:pt idx="14535" formatCode="0.00E+00">
                  <c:v>2828.66</c:v>
                </c:pt>
                <c:pt idx="14536" formatCode="0.00E+00">
                  <c:v>2814.57</c:v>
                </c:pt>
                <c:pt idx="14537" formatCode="0.00E+00">
                  <c:v>2799.85</c:v>
                </c:pt>
                <c:pt idx="14538" formatCode="0.00E+00">
                  <c:v>2784.53</c:v>
                </c:pt>
                <c:pt idx="14539" formatCode="0.00E+00">
                  <c:v>2768.59</c:v>
                </c:pt>
                <c:pt idx="14540" formatCode="0.00E+00">
                  <c:v>2752.05</c:v>
                </c:pt>
                <c:pt idx="14541" formatCode="0.00E+00">
                  <c:v>2734.91</c:v>
                </c:pt>
                <c:pt idx="14542" formatCode="0.00E+00">
                  <c:v>2717.17</c:v>
                </c:pt>
                <c:pt idx="14543" formatCode="0.00E+00">
                  <c:v>2698.84</c:v>
                </c:pt>
                <c:pt idx="14544" formatCode="0.00E+00">
                  <c:v>2679.91</c:v>
                </c:pt>
                <c:pt idx="14545" formatCode="0.00E+00">
                  <c:v>2660.4</c:v>
                </c:pt>
                <c:pt idx="14546" formatCode="0.00E+00">
                  <c:v>2640.31</c:v>
                </c:pt>
                <c:pt idx="14547" formatCode="0.00E+00">
                  <c:v>2619.64</c:v>
                </c:pt>
                <c:pt idx="14548" formatCode="0.00E+00">
                  <c:v>2598.4</c:v>
                </c:pt>
                <c:pt idx="14549" formatCode="0.00E+00">
                  <c:v>2576.58</c:v>
                </c:pt>
                <c:pt idx="14550" formatCode="0.00E+00">
                  <c:v>2554.21</c:v>
                </c:pt>
                <c:pt idx="14551" formatCode="0.00E+00">
                  <c:v>2531.2800000000002</c:v>
                </c:pt>
                <c:pt idx="14552" formatCode="0.00E+00">
                  <c:v>2507.79</c:v>
                </c:pt>
                <c:pt idx="14553" formatCode="0.00E+00">
                  <c:v>2483.75</c:v>
                </c:pt>
                <c:pt idx="14554" formatCode="0.00E+00">
                  <c:v>2459.17</c:v>
                </c:pt>
                <c:pt idx="14555" formatCode="0.00E+00">
                  <c:v>2434.0500000000002</c:v>
                </c:pt>
                <c:pt idx="14556" formatCode="0.00E+00">
                  <c:v>2408.4</c:v>
                </c:pt>
                <c:pt idx="14557" formatCode="0.00E+00">
                  <c:v>2382.2199999999998</c:v>
                </c:pt>
                <c:pt idx="14558" formatCode="0.00E+00">
                  <c:v>2355.52</c:v>
                </c:pt>
                <c:pt idx="14559" formatCode="0.00E+00">
                  <c:v>2328.31</c:v>
                </c:pt>
                <c:pt idx="14560" formatCode="0.00E+00">
                  <c:v>2300.58</c:v>
                </c:pt>
                <c:pt idx="14561" formatCode="0.00E+00">
                  <c:v>2272.35</c:v>
                </c:pt>
                <c:pt idx="14562" formatCode="0.00E+00">
                  <c:v>2243.62</c:v>
                </c:pt>
                <c:pt idx="14563" formatCode="0.00E+00">
                  <c:v>2214.4</c:v>
                </c:pt>
                <c:pt idx="14564" formatCode="0.00E+00">
                  <c:v>2184.6999999999998</c:v>
                </c:pt>
                <c:pt idx="14565" formatCode="0.00E+00">
                  <c:v>2154.5100000000002</c:v>
                </c:pt>
                <c:pt idx="14566" formatCode="0.00E+00">
                  <c:v>2123.86</c:v>
                </c:pt>
                <c:pt idx="14567" formatCode="0.00E+00">
                  <c:v>2092.7399999999998</c:v>
                </c:pt>
                <c:pt idx="14568" formatCode="0.00E+00">
                  <c:v>2061.16</c:v>
                </c:pt>
                <c:pt idx="14569" formatCode="0.00E+00">
                  <c:v>2029.13</c:v>
                </c:pt>
                <c:pt idx="14570" formatCode="0.00E+00">
                  <c:v>1996.65</c:v>
                </c:pt>
                <c:pt idx="14571" formatCode="0.00E+00">
                  <c:v>1963.74</c:v>
                </c:pt>
                <c:pt idx="14572" formatCode="0.00E+00">
                  <c:v>1930.39</c:v>
                </c:pt>
                <c:pt idx="14573" formatCode="0.00E+00">
                  <c:v>1896.62</c:v>
                </c:pt>
                <c:pt idx="14574" formatCode="0.00E+00">
                  <c:v>1862.44</c:v>
                </c:pt>
                <c:pt idx="14575" formatCode="0.00E+00">
                  <c:v>1827.84</c:v>
                </c:pt>
                <c:pt idx="14576" formatCode="0.00E+00">
                  <c:v>1792.85</c:v>
                </c:pt>
                <c:pt idx="14577" formatCode="0.00E+00">
                  <c:v>1757.46</c:v>
                </c:pt>
                <c:pt idx="14578" formatCode="0.00E+00">
                  <c:v>1721.68</c:v>
                </c:pt>
                <c:pt idx="14579" formatCode="0.00E+00">
                  <c:v>1685.53</c:v>
                </c:pt>
                <c:pt idx="14580" formatCode="0.00E+00">
                  <c:v>1649.01</c:v>
                </c:pt>
                <c:pt idx="14581" formatCode="0.00E+00">
                  <c:v>1612.13</c:v>
                </c:pt>
                <c:pt idx="14582" formatCode="0.00E+00">
                  <c:v>1574.89</c:v>
                </c:pt>
                <c:pt idx="14583" formatCode="0.00E+00">
                  <c:v>1537.3</c:v>
                </c:pt>
                <c:pt idx="14584" formatCode="0.00E+00">
                  <c:v>1499.38</c:v>
                </c:pt>
                <c:pt idx="14585" formatCode="0.00E+00">
                  <c:v>1461.12</c:v>
                </c:pt>
                <c:pt idx="14586" formatCode="0.00E+00">
                  <c:v>1422.55</c:v>
                </c:pt>
                <c:pt idx="14587" formatCode="0.00E+00">
                  <c:v>1383.66</c:v>
                </c:pt>
                <c:pt idx="14588" formatCode="0.00E+00">
                  <c:v>1344.47</c:v>
                </c:pt>
                <c:pt idx="14589" formatCode="0.00E+00">
                  <c:v>1304.98</c:v>
                </c:pt>
                <c:pt idx="14590" formatCode="0.00E+00">
                  <c:v>1265.21</c:v>
                </c:pt>
                <c:pt idx="14591" formatCode="0.00E+00">
                  <c:v>1225.1500000000001</c:v>
                </c:pt>
                <c:pt idx="14592" formatCode="0.00E+00">
                  <c:v>1184.83</c:v>
                </c:pt>
                <c:pt idx="14593" formatCode="0.00E+00">
                  <c:v>1144.24</c:v>
                </c:pt>
                <c:pt idx="14594" formatCode="0.00E+00">
                  <c:v>1103.4100000000001</c:v>
                </c:pt>
                <c:pt idx="14595" formatCode="0.00E+00">
                  <c:v>1062.33</c:v>
                </c:pt>
                <c:pt idx="14596" formatCode="0.00E+00">
                  <c:v>1021.01</c:v>
                </c:pt>
                <c:pt idx="14597">
                  <c:v>979.46900000000005</c:v>
                </c:pt>
                <c:pt idx="14598">
                  <c:v>937.71100000000001</c:v>
                </c:pt>
                <c:pt idx="14599">
                  <c:v>895.74599999999998</c:v>
                </c:pt>
                <c:pt idx="14600">
                  <c:v>853.58299999999997</c:v>
                </c:pt>
                <c:pt idx="14601">
                  <c:v>811.23</c:v>
                </c:pt>
                <c:pt idx="14602">
                  <c:v>768.69799999999998</c:v>
                </c:pt>
                <c:pt idx="14603">
                  <c:v>725.995</c:v>
                </c:pt>
                <c:pt idx="14604">
                  <c:v>683.13099999999997</c:v>
                </c:pt>
                <c:pt idx="14605">
                  <c:v>640.11599999999999</c:v>
                </c:pt>
                <c:pt idx="14606">
                  <c:v>596.95699999999999</c:v>
                </c:pt>
                <c:pt idx="14607">
                  <c:v>553.66600000000005</c:v>
                </c:pt>
                <c:pt idx="14608">
                  <c:v>510.25</c:v>
                </c:pt>
                <c:pt idx="14609">
                  <c:v>466.721</c:v>
                </c:pt>
                <c:pt idx="14610">
                  <c:v>423.08699999999999</c:v>
                </c:pt>
                <c:pt idx="14611">
                  <c:v>379.358</c:v>
                </c:pt>
                <c:pt idx="14612">
                  <c:v>335.54300000000001</c:v>
                </c:pt>
                <c:pt idx="14613">
                  <c:v>291.65199999999999</c:v>
                </c:pt>
                <c:pt idx="14614">
                  <c:v>247.69499999999999</c:v>
                </c:pt>
                <c:pt idx="14615">
                  <c:v>203.68</c:v>
                </c:pt>
                <c:pt idx="14616">
                  <c:v>159.619</c:v>
                </c:pt>
                <c:pt idx="14617">
                  <c:v>115.51900000000001</c:v>
                </c:pt>
                <c:pt idx="14618">
                  <c:v>71.3917</c:v>
                </c:pt>
                <c:pt idx="14619">
                  <c:v>27.2456</c:v>
                </c:pt>
                <c:pt idx="14620">
                  <c:v>-16.909300000000002</c:v>
                </c:pt>
                <c:pt idx="14621">
                  <c:v>-61.063400000000001</c:v>
                </c:pt>
                <c:pt idx="14622">
                  <c:v>-105.20699999999999</c:v>
                </c:pt>
                <c:pt idx="14623">
                  <c:v>-149.33099999999999</c:v>
                </c:pt>
                <c:pt idx="14624">
                  <c:v>-193.42500000000001</c:v>
                </c:pt>
                <c:pt idx="14625">
                  <c:v>-237.47900000000001</c:v>
                </c:pt>
                <c:pt idx="14626">
                  <c:v>-281.48500000000001</c:v>
                </c:pt>
                <c:pt idx="14627">
                  <c:v>-325.43099999999998</c:v>
                </c:pt>
                <c:pt idx="14628">
                  <c:v>-369.31</c:v>
                </c:pt>
                <c:pt idx="14629">
                  <c:v>-413.11099999999999</c:v>
                </c:pt>
                <c:pt idx="14630">
                  <c:v>-456.82499999999999</c:v>
                </c:pt>
                <c:pt idx="14631">
                  <c:v>-500.44099999999997</c:v>
                </c:pt>
                <c:pt idx="14632">
                  <c:v>-543.952</c:v>
                </c:pt>
                <c:pt idx="14633">
                  <c:v>-587.346</c:v>
                </c:pt>
                <c:pt idx="14634">
                  <c:v>-630.61500000000001</c:v>
                </c:pt>
                <c:pt idx="14635">
                  <c:v>-673.75</c:v>
                </c:pt>
                <c:pt idx="14636">
                  <c:v>-716.74</c:v>
                </c:pt>
                <c:pt idx="14637">
                  <c:v>-759.577</c:v>
                </c:pt>
                <c:pt idx="14638">
                  <c:v>-802.25099999999998</c:v>
                </c:pt>
                <c:pt idx="14639">
                  <c:v>-844.75199999999995</c:v>
                </c:pt>
                <c:pt idx="14640">
                  <c:v>-887.072</c:v>
                </c:pt>
                <c:pt idx="14641">
                  <c:v>-929.20100000000002</c:v>
                </c:pt>
                <c:pt idx="14642">
                  <c:v>-971.13</c:v>
                </c:pt>
                <c:pt idx="14643" formatCode="0.00E+00">
                  <c:v>-1012.85</c:v>
                </c:pt>
                <c:pt idx="14644" formatCode="0.00E+00">
                  <c:v>-1054.3499999999999</c:v>
                </c:pt>
                <c:pt idx="14645" formatCode="0.00E+00">
                  <c:v>-1095.6300000000001</c:v>
                </c:pt>
                <c:pt idx="14646" formatCode="0.00E+00">
                  <c:v>-1136.6600000000001</c:v>
                </c:pt>
                <c:pt idx="14647" formatCode="0.00E+00">
                  <c:v>-1177.46</c:v>
                </c:pt>
                <c:pt idx="14648" formatCode="0.00E+00">
                  <c:v>-1218</c:v>
                </c:pt>
                <c:pt idx="14649" formatCode="0.00E+00">
                  <c:v>-1258.27</c:v>
                </c:pt>
                <c:pt idx="14650" formatCode="0.00E+00">
                  <c:v>-1298.28</c:v>
                </c:pt>
                <c:pt idx="14651" formatCode="0.00E+00">
                  <c:v>-1338</c:v>
                </c:pt>
                <c:pt idx="14652" formatCode="0.00E+00">
                  <c:v>-1377.43</c:v>
                </c:pt>
                <c:pt idx="14653" formatCode="0.00E+00">
                  <c:v>-1416.57</c:v>
                </c:pt>
                <c:pt idx="14654" formatCode="0.00E+00">
                  <c:v>-1455.39</c:v>
                </c:pt>
                <c:pt idx="14655" formatCode="0.00E+00">
                  <c:v>-1493.91</c:v>
                </c:pt>
                <c:pt idx="14656" formatCode="0.00E+00">
                  <c:v>-1532.1</c:v>
                </c:pt>
                <c:pt idx="14657" formatCode="0.00E+00">
                  <c:v>-1569.95</c:v>
                </c:pt>
                <c:pt idx="14658" formatCode="0.00E+00">
                  <c:v>-1607.47</c:v>
                </c:pt>
                <c:pt idx="14659" formatCode="0.00E+00">
                  <c:v>-1644.64</c:v>
                </c:pt>
                <c:pt idx="14660" formatCode="0.00E+00">
                  <c:v>-1681.46</c:v>
                </c:pt>
                <c:pt idx="14661" formatCode="0.00E+00">
                  <c:v>-1717.9</c:v>
                </c:pt>
                <c:pt idx="14662" formatCode="0.00E+00">
                  <c:v>-1753.98</c:v>
                </c:pt>
                <c:pt idx="14663" formatCode="0.00E+00">
                  <c:v>-1789.68</c:v>
                </c:pt>
                <c:pt idx="14664" formatCode="0.00E+00">
                  <c:v>-1824.98</c:v>
                </c:pt>
                <c:pt idx="14665" formatCode="0.00E+00">
                  <c:v>-1859.9</c:v>
                </c:pt>
                <c:pt idx="14666" formatCode="0.00E+00">
                  <c:v>-1894.4</c:v>
                </c:pt>
                <c:pt idx="14667" formatCode="0.00E+00">
                  <c:v>-1928.5</c:v>
                </c:pt>
                <c:pt idx="14668" formatCode="0.00E+00">
                  <c:v>-1962.18</c:v>
                </c:pt>
                <c:pt idx="14669" formatCode="0.00E+00">
                  <c:v>-1995.43</c:v>
                </c:pt>
                <c:pt idx="14670" formatCode="0.00E+00">
                  <c:v>-2028.25</c:v>
                </c:pt>
                <c:pt idx="14671" formatCode="0.00E+00">
                  <c:v>-2060.63</c:v>
                </c:pt>
                <c:pt idx="14672" formatCode="0.00E+00">
                  <c:v>-2092.56</c:v>
                </c:pt>
                <c:pt idx="14673" formatCode="0.00E+00">
                  <c:v>-2124.04</c:v>
                </c:pt>
                <c:pt idx="14674" formatCode="0.00E+00">
                  <c:v>-2155.0500000000002</c:v>
                </c:pt>
                <c:pt idx="14675" formatCode="0.00E+00">
                  <c:v>-2185.6</c:v>
                </c:pt>
                <c:pt idx="14676" formatCode="0.00E+00">
                  <c:v>-2215.67</c:v>
                </c:pt>
                <c:pt idx="14677" formatCode="0.00E+00">
                  <c:v>-2245.27</c:v>
                </c:pt>
                <c:pt idx="14678" formatCode="0.00E+00">
                  <c:v>-2274.37</c:v>
                </c:pt>
                <c:pt idx="14679" formatCode="0.00E+00">
                  <c:v>-2302.98</c:v>
                </c:pt>
                <c:pt idx="14680" formatCode="0.00E+00">
                  <c:v>-2331.08</c:v>
                </c:pt>
                <c:pt idx="14681" formatCode="0.00E+00">
                  <c:v>-2358.69</c:v>
                </c:pt>
                <c:pt idx="14682" formatCode="0.00E+00">
                  <c:v>-2385.77</c:v>
                </c:pt>
                <c:pt idx="14683" formatCode="0.00E+00">
                  <c:v>-2412.34</c:v>
                </c:pt>
                <c:pt idx="14684" formatCode="0.00E+00">
                  <c:v>-2438.39</c:v>
                </c:pt>
                <c:pt idx="14685" formatCode="0.00E+00">
                  <c:v>-2463.9</c:v>
                </c:pt>
                <c:pt idx="14686" formatCode="0.00E+00">
                  <c:v>-2488.88</c:v>
                </c:pt>
                <c:pt idx="14687" formatCode="0.00E+00">
                  <c:v>-2513.3200000000002</c:v>
                </c:pt>
                <c:pt idx="14688" formatCode="0.00E+00">
                  <c:v>-2537.21</c:v>
                </c:pt>
                <c:pt idx="14689" formatCode="0.00E+00">
                  <c:v>-2560.54</c:v>
                </c:pt>
                <c:pt idx="14690" formatCode="0.00E+00">
                  <c:v>-2583.33</c:v>
                </c:pt>
                <c:pt idx="14691" formatCode="0.00E+00">
                  <c:v>-2605.54</c:v>
                </c:pt>
                <c:pt idx="14692" formatCode="0.00E+00">
                  <c:v>-2627.19</c:v>
                </c:pt>
                <c:pt idx="14693" formatCode="0.00E+00">
                  <c:v>-2648.27</c:v>
                </c:pt>
                <c:pt idx="14694" formatCode="0.00E+00">
                  <c:v>-2668.78</c:v>
                </c:pt>
                <c:pt idx="14695" formatCode="0.00E+00">
                  <c:v>-2688.7</c:v>
                </c:pt>
                <c:pt idx="14696" formatCode="0.00E+00">
                  <c:v>-2708.04</c:v>
                </c:pt>
                <c:pt idx="14697" formatCode="0.00E+00">
                  <c:v>-2726.78</c:v>
                </c:pt>
                <c:pt idx="14698" formatCode="0.00E+00">
                  <c:v>-2744.94</c:v>
                </c:pt>
                <c:pt idx="14699" formatCode="0.00E+00">
                  <c:v>-2762.49</c:v>
                </c:pt>
                <c:pt idx="14700" formatCode="0.00E+00">
                  <c:v>-2779.45</c:v>
                </c:pt>
                <c:pt idx="14701" formatCode="0.00E+00">
                  <c:v>-2795.8</c:v>
                </c:pt>
                <c:pt idx="14702" formatCode="0.00E+00">
                  <c:v>-2811.54</c:v>
                </c:pt>
                <c:pt idx="14703" formatCode="0.00E+00">
                  <c:v>-2826.66</c:v>
                </c:pt>
                <c:pt idx="14704" formatCode="0.00E+00">
                  <c:v>-2841.18</c:v>
                </c:pt>
                <c:pt idx="14705" formatCode="0.00E+00">
                  <c:v>-2855.07</c:v>
                </c:pt>
                <c:pt idx="14706" formatCode="0.00E+00">
                  <c:v>-2868.34</c:v>
                </c:pt>
                <c:pt idx="14707" formatCode="0.00E+00">
                  <c:v>-2880.99</c:v>
                </c:pt>
                <c:pt idx="14708" formatCode="0.00E+00">
                  <c:v>-2893</c:v>
                </c:pt>
                <c:pt idx="14709" formatCode="0.00E+00">
                  <c:v>-2904.39</c:v>
                </c:pt>
                <c:pt idx="14710" formatCode="0.00E+00">
                  <c:v>-2915.15</c:v>
                </c:pt>
                <c:pt idx="14711" formatCode="0.00E+00">
                  <c:v>-2925.27</c:v>
                </c:pt>
                <c:pt idx="14712" formatCode="0.00E+00">
                  <c:v>-2934.75</c:v>
                </c:pt>
                <c:pt idx="14713" formatCode="0.00E+00">
                  <c:v>-2943.59</c:v>
                </c:pt>
                <c:pt idx="14714" formatCode="0.00E+00">
                  <c:v>-2951.79</c:v>
                </c:pt>
                <c:pt idx="14715" formatCode="0.00E+00">
                  <c:v>-2959.35</c:v>
                </c:pt>
                <c:pt idx="14716" formatCode="0.00E+00">
                  <c:v>-2966.26</c:v>
                </c:pt>
                <c:pt idx="14717" formatCode="0.00E+00">
                  <c:v>-2972.53</c:v>
                </c:pt>
                <c:pt idx="14718" formatCode="0.00E+00">
                  <c:v>-2978.15</c:v>
                </c:pt>
                <c:pt idx="14719" formatCode="0.00E+00">
                  <c:v>-2983.11</c:v>
                </c:pt>
                <c:pt idx="14720" formatCode="0.00E+00">
                  <c:v>-2987.43</c:v>
                </c:pt>
                <c:pt idx="14721" formatCode="0.00E+00">
                  <c:v>-2991.1</c:v>
                </c:pt>
                <c:pt idx="14722" formatCode="0.00E+00">
                  <c:v>-2994.11</c:v>
                </c:pt>
                <c:pt idx="14723" formatCode="0.00E+00">
                  <c:v>-2996.47</c:v>
                </c:pt>
                <c:pt idx="14724" formatCode="0.00E+00">
                  <c:v>-2998.18</c:v>
                </c:pt>
                <c:pt idx="14725" formatCode="0.00E+00">
                  <c:v>-2999.23</c:v>
                </c:pt>
                <c:pt idx="14726" formatCode="0.00E+00">
                  <c:v>-2999.63</c:v>
                </c:pt>
                <c:pt idx="14727" formatCode="0.00E+00">
                  <c:v>-2999.37</c:v>
                </c:pt>
                <c:pt idx="14728" formatCode="0.00E+00">
                  <c:v>-2998.47</c:v>
                </c:pt>
                <c:pt idx="14729" formatCode="0.00E+00">
                  <c:v>-2996.9</c:v>
                </c:pt>
                <c:pt idx="14730" formatCode="0.00E+00">
                  <c:v>-2994.68</c:v>
                </c:pt>
                <c:pt idx="14731" formatCode="0.00E+00">
                  <c:v>-2991.81</c:v>
                </c:pt>
                <c:pt idx="14732" formatCode="0.00E+00">
                  <c:v>-2988.29</c:v>
                </c:pt>
                <c:pt idx="14733" formatCode="0.00E+00">
                  <c:v>-2984.11</c:v>
                </c:pt>
                <c:pt idx="14734" formatCode="0.00E+00">
                  <c:v>-2979.28</c:v>
                </c:pt>
                <c:pt idx="14735" formatCode="0.00E+00">
                  <c:v>-2973.81</c:v>
                </c:pt>
                <c:pt idx="14736" formatCode="0.00E+00">
                  <c:v>-2967.68</c:v>
                </c:pt>
                <c:pt idx="14737" formatCode="0.00E+00">
                  <c:v>-2960.9</c:v>
                </c:pt>
                <c:pt idx="14738" formatCode="0.00E+00">
                  <c:v>-2953.48</c:v>
                </c:pt>
                <c:pt idx="14739" formatCode="0.00E+00">
                  <c:v>-2945.42</c:v>
                </c:pt>
                <c:pt idx="14740" formatCode="0.00E+00">
                  <c:v>-2936.71</c:v>
                </c:pt>
                <c:pt idx="14741" formatCode="0.00E+00">
                  <c:v>-2927.36</c:v>
                </c:pt>
                <c:pt idx="14742" formatCode="0.00E+00">
                  <c:v>-2917.37</c:v>
                </c:pt>
                <c:pt idx="14743" formatCode="0.00E+00">
                  <c:v>-2906.74</c:v>
                </c:pt>
                <c:pt idx="14744" formatCode="0.00E+00">
                  <c:v>-2895.48</c:v>
                </c:pt>
                <c:pt idx="14745" formatCode="0.00E+00">
                  <c:v>-2883.59</c:v>
                </c:pt>
                <c:pt idx="14746" formatCode="0.00E+00">
                  <c:v>-2871.07</c:v>
                </c:pt>
                <c:pt idx="14747" formatCode="0.00E+00">
                  <c:v>-2857.92</c:v>
                </c:pt>
                <c:pt idx="14748" formatCode="0.00E+00">
                  <c:v>-2844.14</c:v>
                </c:pt>
                <c:pt idx="14749" formatCode="0.00E+00">
                  <c:v>-2829.75</c:v>
                </c:pt>
                <c:pt idx="14750" formatCode="0.00E+00">
                  <c:v>-2814.73</c:v>
                </c:pt>
                <c:pt idx="14751" formatCode="0.00E+00">
                  <c:v>-2799.1</c:v>
                </c:pt>
                <c:pt idx="14752" formatCode="0.00E+00">
                  <c:v>-2782.86</c:v>
                </c:pt>
                <c:pt idx="14753" formatCode="0.00E+00">
                  <c:v>-2766.02</c:v>
                </c:pt>
                <c:pt idx="14754" formatCode="0.00E+00">
                  <c:v>-2748.56</c:v>
                </c:pt>
                <c:pt idx="14755" formatCode="0.00E+00">
                  <c:v>-2730.51</c:v>
                </c:pt>
                <c:pt idx="14756" formatCode="0.00E+00">
                  <c:v>-2711.86</c:v>
                </c:pt>
                <c:pt idx="14757" formatCode="0.00E+00">
                  <c:v>-2692.62</c:v>
                </c:pt>
                <c:pt idx="14758" formatCode="0.00E+00">
                  <c:v>-2672.79</c:v>
                </c:pt>
                <c:pt idx="14759" formatCode="0.00E+00">
                  <c:v>-2652.37</c:v>
                </c:pt>
                <c:pt idx="14760" formatCode="0.00E+00">
                  <c:v>-2631.37</c:v>
                </c:pt>
                <c:pt idx="14761" formatCode="0.00E+00">
                  <c:v>-2609.8000000000002</c:v>
                </c:pt>
                <c:pt idx="14762" formatCode="0.00E+00">
                  <c:v>-2587.66</c:v>
                </c:pt>
                <c:pt idx="14763" formatCode="0.00E+00">
                  <c:v>-2564.9499999999998</c:v>
                </c:pt>
                <c:pt idx="14764" formatCode="0.00E+00">
                  <c:v>-2541.69</c:v>
                </c:pt>
                <c:pt idx="14765" formatCode="0.00E+00">
                  <c:v>-2517.86</c:v>
                </c:pt>
                <c:pt idx="14766" formatCode="0.00E+00">
                  <c:v>-2493.4899999999998</c:v>
                </c:pt>
                <c:pt idx="14767" formatCode="0.00E+00">
                  <c:v>-2468.5700000000002</c:v>
                </c:pt>
                <c:pt idx="14768" formatCode="0.00E+00">
                  <c:v>-2443.11</c:v>
                </c:pt>
                <c:pt idx="14769" formatCode="0.00E+00">
                  <c:v>-2417.11</c:v>
                </c:pt>
                <c:pt idx="14770" formatCode="0.00E+00">
                  <c:v>-2390.59</c:v>
                </c:pt>
                <c:pt idx="14771" formatCode="0.00E+00">
                  <c:v>-2363.5500000000002</c:v>
                </c:pt>
                <c:pt idx="14772" formatCode="0.00E+00">
                  <c:v>-2335.98</c:v>
                </c:pt>
                <c:pt idx="14773" formatCode="0.00E+00">
                  <c:v>-2307.91</c:v>
                </c:pt>
                <c:pt idx="14774" formatCode="0.00E+00">
                  <c:v>-2279.33</c:v>
                </c:pt>
                <c:pt idx="14775" formatCode="0.00E+00">
                  <c:v>-2250.25</c:v>
                </c:pt>
                <c:pt idx="14776" formatCode="0.00E+00">
                  <c:v>-2220.6799999999998</c:v>
                </c:pt>
                <c:pt idx="14777" formatCode="0.00E+00">
                  <c:v>-2190.62</c:v>
                </c:pt>
                <c:pt idx="14778" formatCode="0.00E+00">
                  <c:v>-2160.09</c:v>
                </c:pt>
                <c:pt idx="14779" formatCode="0.00E+00">
                  <c:v>-2129.08</c:v>
                </c:pt>
                <c:pt idx="14780" formatCode="0.00E+00">
                  <c:v>-2097.6</c:v>
                </c:pt>
                <c:pt idx="14781" formatCode="0.00E+00">
                  <c:v>-2065.66</c:v>
                </c:pt>
                <c:pt idx="14782" formatCode="0.00E+00">
                  <c:v>-2033.28</c:v>
                </c:pt>
                <c:pt idx="14783" formatCode="0.00E+00">
                  <c:v>-2000.44</c:v>
                </c:pt>
                <c:pt idx="14784" formatCode="0.00E+00">
                  <c:v>-1967.17</c:v>
                </c:pt>
                <c:pt idx="14785" formatCode="0.00E+00">
                  <c:v>-1933.47</c:v>
                </c:pt>
                <c:pt idx="14786" formatCode="0.00E+00">
                  <c:v>-1899.34</c:v>
                </c:pt>
                <c:pt idx="14787" formatCode="0.00E+00">
                  <c:v>-1864.8</c:v>
                </c:pt>
                <c:pt idx="14788" formatCode="0.00E+00">
                  <c:v>-1829.85</c:v>
                </c:pt>
                <c:pt idx="14789" formatCode="0.00E+00">
                  <c:v>-1794.49</c:v>
                </c:pt>
                <c:pt idx="14790" formatCode="0.00E+00">
                  <c:v>-1758.75</c:v>
                </c:pt>
                <c:pt idx="14791" formatCode="0.00E+00">
                  <c:v>-1722.62</c:v>
                </c:pt>
                <c:pt idx="14792" formatCode="0.00E+00">
                  <c:v>-1686.11</c:v>
                </c:pt>
                <c:pt idx="14793" formatCode="0.00E+00">
                  <c:v>-1649.23</c:v>
                </c:pt>
                <c:pt idx="14794" formatCode="0.00E+00">
                  <c:v>-1611.99</c:v>
                </c:pt>
                <c:pt idx="14795" formatCode="0.00E+00">
                  <c:v>-1574.39</c:v>
                </c:pt>
                <c:pt idx="14796" formatCode="0.00E+00">
                  <c:v>-1536.45</c:v>
                </c:pt>
                <c:pt idx="14797" formatCode="0.00E+00">
                  <c:v>-1498.17</c:v>
                </c:pt>
                <c:pt idx="14798" formatCode="0.00E+00">
                  <c:v>-1459.56</c:v>
                </c:pt>
                <c:pt idx="14799" formatCode="0.00E+00">
                  <c:v>-1420.64</c:v>
                </c:pt>
                <c:pt idx="14800" formatCode="0.00E+00">
                  <c:v>-1381.4</c:v>
                </c:pt>
                <c:pt idx="14801" formatCode="0.00E+00">
                  <c:v>-1341.85</c:v>
                </c:pt>
                <c:pt idx="14802" formatCode="0.00E+00">
                  <c:v>-1302.01</c:v>
                </c:pt>
                <c:pt idx="14803" formatCode="0.00E+00">
                  <c:v>-1261.8900000000001</c:v>
                </c:pt>
                <c:pt idx="14804" formatCode="0.00E+00">
                  <c:v>-1221.48</c:v>
                </c:pt>
                <c:pt idx="14805" formatCode="0.00E+00">
                  <c:v>-1180.81</c:v>
                </c:pt>
                <c:pt idx="14806" formatCode="0.00E+00">
                  <c:v>-1139.8800000000001</c:v>
                </c:pt>
                <c:pt idx="14807" formatCode="0.00E+00">
                  <c:v>-1098.7</c:v>
                </c:pt>
                <c:pt idx="14808" formatCode="0.00E+00">
                  <c:v>-1057.28</c:v>
                </c:pt>
                <c:pt idx="14809" formatCode="0.00E+00">
                  <c:v>-1015.62</c:v>
                </c:pt>
                <c:pt idx="14810">
                  <c:v>-973.73699999999997</c:v>
                </c:pt>
                <c:pt idx="14811">
                  <c:v>-931.64099999999996</c:v>
                </c:pt>
                <c:pt idx="14812">
                  <c:v>-889.34</c:v>
                </c:pt>
                <c:pt idx="14813">
                  <c:v>-846.84100000000001</c:v>
                </c:pt>
                <c:pt idx="14814">
                  <c:v>-804.15599999999995</c:v>
                </c:pt>
                <c:pt idx="14815">
                  <c:v>-761.29300000000001</c:v>
                </c:pt>
                <c:pt idx="14816">
                  <c:v>-718.26199999999994</c:v>
                </c:pt>
                <c:pt idx="14817">
                  <c:v>-675.07100000000003</c:v>
                </c:pt>
                <c:pt idx="14818">
                  <c:v>-631.73099999999999</c:v>
                </c:pt>
                <c:pt idx="14819">
                  <c:v>-588.25</c:v>
                </c:pt>
                <c:pt idx="14820">
                  <c:v>-544.63900000000001</c:v>
                </c:pt>
                <c:pt idx="14821">
                  <c:v>-500.90600000000001</c:v>
                </c:pt>
                <c:pt idx="14822">
                  <c:v>-457.06099999999998</c:v>
                </c:pt>
                <c:pt idx="14823">
                  <c:v>-413.11500000000001</c:v>
                </c:pt>
                <c:pt idx="14824">
                  <c:v>-369.07600000000002</c:v>
                </c:pt>
                <c:pt idx="14825">
                  <c:v>-324.95299999999997</c:v>
                </c:pt>
                <c:pt idx="14826">
                  <c:v>-280.75799999999998</c:v>
                </c:pt>
                <c:pt idx="14827">
                  <c:v>-236.499</c:v>
                </c:pt>
                <c:pt idx="14828">
                  <c:v>-192.18600000000001</c:v>
                </c:pt>
                <c:pt idx="14829">
                  <c:v>-147.828</c:v>
                </c:pt>
                <c:pt idx="14830">
                  <c:v>-103.435</c:v>
                </c:pt>
                <c:pt idx="14831">
                  <c:v>-59.017800000000001</c:v>
                </c:pt>
                <c:pt idx="14832">
                  <c:v>-14.584899999999999</c:v>
                </c:pt>
                <c:pt idx="14833">
                  <c:v>29.8538</c:v>
                </c:pt>
                <c:pt idx="14834">
                  <c:v>74.288499999999999</c:v>
                </c:pt>
                <c:pt idx="14835">
                  <c:v>118.709</c:v>
                </c:pt>
                <c:pt idx="14836">
                  <c:v>163.107</c:v>
                </c:pt>
                <c:pt idx="14837">
                  <c:v>207.471</c:v>
                </c:pt>
                <c:pt idx="14838">
                  <c:v>251.792</c:v>
                </c:pt>
                <c:pt idx="14839">
                  <c:v>296.06099999999998</c:v>
                </c:pt>
                <c:pt idx="14840">
                  <c:v>340.267</c:v>
                </c:pt>
                <c:pt idx="14841">
                  <c:v>384.40199999999999</c:v>
                </c:pt>
                <c:pt idx="14842">
                  <c:v>428.45600000000002</c:v>
                </c:pt>
                <c:pt idx="14843">
                  <c:v>472.41800000000001</c:v>
                </c:pt>
                <c:pt idx="14844">
                  <c:v>516.28</c:v>
                </c:pt>
                <c:pt idx="14845">
                  <c:v>560.03099999999995</c:v>
                </c:pt>
                <c:pt idx="14846">
                  <c:v>603.66300000000001</c:v>
                </c:pt>
                <c:pt idx="14847">
                  <c:v>647.16499999999996</c:v>
                </c:pt>
                <c:pt idx="14848">
                  <c:v>690.529</c:v>
                </c:pt>
                <c:pt idx="14849">
                  <c:v>733.745</c:v>
                </c:pt>
                <c:pt idx="14850">
                  <c:v>776.80399999999997</c:v>
                </c:pt>
                <c:pt idx="14851">
                  <c:v>819.69500000000005</c:v>
                </c:pt>
                <c:pt idx="14852">
                  <c:v>862.41</c:v>
                </c:pt>
                <c:pt idx="14853">
                  <c:v>904.93899999999996</c:v>
                </c:pt>
                <c:pt idx="14854">
                  <c:v>947.27300000000002</c:v>
                </c:pt>
                <c:pt idx="14855">
                  <c:v>989.40200000000004</c:v>
                </c:pt>
                <c:pt idx="14856" formatCode="0.00E+00">
                  <c:v>1031.32</c:v>
                </c:pt>
                <c:pt idx="14857" formatCode="0.00E+00">
                  <c:v>1073.01</c:v>
                </c:pt>
                <c:pt idx="14858" formatCode="0.00E+00">
                  <c:v>1114.47</c:v>
                </c:pt>
                <c:pt idx="14859" formatCode="0.00E+00">
                  <c:v>1155.7</c:v>
                </c:pt>
                <c:pt idx="14860" formatCode="0.00E+00">
                  <c:v>1196.67</c:v>
                </c:pt>
                <c:pt idx="14861" formatCode="0.00E+00">
                  <c:v>1237.3800000000001</c:v>
                </c:pt>
                <c:pt idx="14862" formatCode="0.00E+00">
                  <c:v>1277.82</c:v>
                </c:pt>
                <c:pt idx="14863" formatCode="0.00E+00">
                  <c:v>1317.99</c:v>
                </c:pt>
                <c:pt idx="14864" formatCode="0.00E+00">
                  <c:v>1357.88</c:v>
                </c:pt>
                <c:pt idx="14865" formatCode="0.00E+00">
                  <c:v>1397.47</c:v>
                </c:pt>
                <c:pt idx="14866" formatCode="0.00E+00">
                  <c:v>1436.75</c:v>
                </c:pt>
                <c:pt idx="14867" formatCode="0.00E+00">
                  <c:v>1475.73</c:v>
                </c:pt>
                <c:pt idx="14868" formatCode="0.00E+00">
                  <c:v>1514.38</c:v>
                </c:pt>
                <c:pt idx="14869" formatCode="0.00E+00">
                  <c:v>1552.71</c:v>
                </c:pt>
                <c:pt idx="14870" formatCode="0.00E+00">
                  <c:v>1590.7</c:v>
                </c:pt>
                <c:pt idx="14871" formatCode="0.00E+00">
                  <c:v>1628.35</c:v>
                </c:pt>
                <c:pt idx="14872" formatCode="0.00E+00">
                  <c:v>1665.64</c:v>
                </c:pt>
                <c:pt idx="14873" formatCode="0.00E+00">
                  <c:v>1702.57</c:v>
                </c:pt>
                <c:pt idx="14874" formatCode="0.00E+00">
                  <c:v>1739.13</c:v>
                </c:pt>
                <c:pt idx="14875" formatCode="0.00E+00">
                  <c:v>1775.32</c:v>
                </c:pt>
                <c:pt idx="14876" formatCode="0.00E+00">
                  <c:v>1811.11</c:v>
                </c:pt>
                <c:pt idx="14877" formatCode="0.00E+00">
                  <c:v>1846.52</c:v>
                </c:pt>
                <c:pt idx="14878" formatCode="0.00E+00">
                  <c:v>1881.52</c:v>
                </c:pt>
                <c:pt idx="14879" formatCode="0.00E+00">
                  <c:v>1916.12</c:v>
                </c:pt>
                <c:pt idx="14880" formatCode="0.00E+00">
                  <c:v>1950.3</c:v>
                </c:pt>
                <c:pt idx="14881" formatCode="0.00E+00">
                  <c:v>1984.06</c:v>
                </c:pt>
                <c:pt idx="14882" formatCode="0.00E+00">
                  <c:v>2017.39</c:v>
                </c:pt>
                <c:pt idx="14883" formatCode="0.00E+00">
                  <c:v>2050.27</c:v>
                </c:pt>
                <c:pt idx="14884" formatCode="0.00E+00">
                  <c:v>2082.71</c:v>
                </c:pt>
                <c:pt idx="14885" formatCode="0.00E+00">
                  <c:v>2114.6999999999998</c:v>
                </c:pt>
                <c:pt idx="14886" formatCode="0.00E+00">
                  <c:v>2146.23</c:v>
                </c:pt>
                <c:pt idx="14887" formatCode="0.00E+00">
                  <c:v>2177.3000000000002</c:v>
                </c:pt>
                <c:pt idx="14888" formatCode="0.00E+00">
                  <c:v>2207.89</c:v>
                </c:pt>
                <c:pt idx="14889" formatCode="0.00E+00">
                  <c:v>2238</c:v>
                </c:pt>
                <c:pt idx="14890" formatCode="0.00E+00">
                  <c:v>2267.63</c:v>
                </c:pt>
                <c:pt idx="14891" formatCode="0.00E+00">
                  <c:v>2296.7600000000002</c:v>
                </c:pt>
                <c:pt idx="14892" formatCode="0.00E+00">
                  <c:v>2325.39</c:v>
                </c:pt>
                <c:pt idx="14893" formatCode="0.00E+00">
                  <c:v>2353.52</c:v>
                </c:pt>
                <c:pt idx="14894" formatCode="0.00E+00">
                  <c:v>2381.13</c:v>
                </c:pt>
                <c:pt idx="14895" formatCode="0.00E+00">
                  <c:v>2408.23</c:v>
                </c:pt>
                <c:pt idx="14896" formatCode="0.00E+00">
                  <c:v>2434.8000000000002</c:v>
                </c:pt>
                <c:pt idx="14897" formatCode="0.00E+00">
                  <c:v>2460.84</c:v>
                </c:pt>
                <c:pt idx="14898" formatCode="0.00E+00">
                  <c:v>2486.35</c:v>
                </c:pt>
                <c:pt idx="14899" formatCode="0.00E+00">
                  <c:v>2511.3200000000002</c:v>
                </c:pt>
                <c:pt idx="14900" formatCode="0.00E+00">
                  <c:v>2535.7399999999998</c:v>
                </c:pt>
                <c:pt idx="14901" formatCode="0.00E+00">
                  <c:v>2559.61</c:v>
                </c:pt>
                <c:pt idx="14902" formatCode="0.00E+00">
                  <c:v>2582.92</c:v>
                </c:pt>
                <c:pt idx="14903" formatCode="0.00E+00">
                  <c:v>2605.67</c:v>
                </c:pt>
                <c:pt idx="14904" formatCode="0.00E+00">
                  <c:v>2627.85</c:v>
                </c:pt>
                <c:pt idx="14905" formatCode="0.00E+00">
                  <c:v>2649.46</c:v>
                </c:pt>
                <c:pt idx="14906" formatCode="0.00E+00">
                  <c:v>2670.5</c:v>
                </c:pt>
                <c:pt idx="14907" formatCode="0.00E+00">
                  <c:v>2690.95</c:v>
                </c:pt>
                <c:pt idx="14908" formatCode="0.00E+00">
                  <c:v>2710.81</c:v>
                </c:pt>
                <c:pt idx="14909" formatCode="0.00E+00">
                  <c:v>2730.09</c:v>
                </c:pt>
                <c:pt idx="14910" formatCode="0.00E+00">
                  <c:v>2748.77</c:v>
                </c:pt>
                <c:pt idx="14911" formatCode="0.00E+00">
                  <c:v>2766.86</c:v>
                </c:pt>
                <c:pt idx="14912" formatCode="0.00E+00">
                  <c:v>2784.34</c:v>
                </c:pt>
                <c:pt idx="14913" formatCode="0.00E+00">
                  <c:v>2801.21</c:v>
                </c:pt>
                <c:pt idx="14914" formatCode="0.00E+00">
                  <c:v>2817.48</c:v>
                </c:pt>
                <c:pt idx="14915" formatCode="0.00E+00">
                  <c:v>2833.13</c:v>
                </c:pt>
                <c:pt idx="14916" formatCode="0.00E+00">
                  <c:v>2848.16</c:v>
                </c:pt>
                <c:pt idx="14917" formatCode="0.00E+00">
                  <c:v>2862.57</c:v>
                </c:pt>
                <c:pt idx="14918" formatCode="0.00E+00">
                  <c:v>2876.36</c:v>
                </c:pt>
                <c:pt idx="14919" formatCode="0.00E+00">
                  <c:v>2889.53</c:v>
                </c:pt>
                <c:pt idx="14920" formatCode="0.00E+00">
                  <c:v>2902.06</c:v>
                </c:pt>
                <c:pt idx="14921" formatCode="0.00E+00">
                  <c:v>2913.96</c:v>
                </c:pt>
                <c:pt idx="14922" formatCode="0.00E+00">
                  <c:v>2925.23</c:v>
                </c:pt>
                <c:pt idx="14923" formatCode="0.00E+00">
                  <c:v>2935.85</c:v>
                </c:pt>
                <c:pt idx="14924" formatCode="0.00E+00">
                  <c:v>2945.84</c:v>
                </c:pt>
                <c:pt idx="14925" formatCode="0.00E+00">
                  <c:v>2955.19</c:v>
                </c:pt>
                <c:pt idx="14926" formatCode="0.00E+00">
                  <c:v>2963.89</c:v>
                </c:pt>
                <c:pt idx="14927" formatCode="0.00E+00">
                  <c:v>2971.95</c:v>
                </c:pt>
                <c:pt idx="14928" formatCode="0.00E+00">
                  <c:v>2979.36</c:v>
                </c:pt>
                <c:pt idx="14929" formatCode="0.00E+00">
                  <c:v>2986.12</c:v>
                </c:pt>
                <c:pt idx="14930" formatCode="0.00E+00">
                  <c:v>2992.23</c:v>
                </c:pt>
                <c:pt idx="14931" formatCode="0.00E+00">
                  <c:v>2997.68</c:v>
                </c:pt>
                <c:pt idx="14932" formatCode="0.00E+00">
                  <c:v>3002.49</c:v>
                </c:pt>
                <c:pt idx="14933" formatCode="0.00E+00">
                  <c:v>3006.64</c:v>
                </c:pt>
                <c:pt idx="14934" formatCode="0.00E+00">
                  <c:v>3010.13</c:v>
                </c:pt>
                <c:pt idx="14935" formatCode="0.00E+00">
                  <c:v>3012.97</c:v>
                </c:pt>
                <c:pt idx="14936" formatCode="0.00E+00">
                  <c:v>3015.15</c:v>
                </c:pt>
                <c:pt idx="14937" formatCode="0.00E+00">
                  <c:v>3016.67</c:v>
                </c:pt>
                <c:pt idx="14938" formatCode="0.00E+00">
                  <c:v>3017.53</c:v>
                </c:pt>
                <c:pt idx="14939" formatCode="0.00E+00">
                  <c:v>3017.74</c:v>
                </c:pt>
                <c:pt idx="14940" formatCode="0.00E+00">
                  <c:v>3017.29</c:v>
                </c:pt>
                <c:pt idx="14941" formatCode="0.00E+00">
                  <c:v>3016.18</c:v>
                </c:pt>
                <c:pt idx="14942" formatCode="0.00E+00">
                  <c:v>3014.41</c:v>
                </c:pt>
                <c:pt idx="14943" formatCode="0.00E+00">
                  <c:v>3011.98</c:v>
                </c:pt>
                <c:pt idx="14944" formatCode="0.00E+00">
                  <c:v>3008.9</c:v>
                </c:pt>
                <c:pt idx="14945" formatCode="0.00E+00">
                  <c:v>3005.16</c:v>
                </c:pt>
                <c:pt idx="14946" formatCode="0.00E+00">
                  <c:v>3000.77</c:v>
                </c:pt>
                <c:pt idx="14947" formatCode="0.00E+00">
                  <c:v>2995.72</c:v>
                </c:pt>
                <c:pt idx="14948" formatCode="0.00E+00">
                  <c:v>2990.01</c:v>
                </c:pt>
                <c:pt idx="14949" formatCode="0.00E+00">
                  <c:v>2983.66</c:v>
                </c:pt>
                <c:pt idx="14950" formatCode="0.00E+00">
                  <c:v>2976.65</c:v>
                </c:pt>
                <c:pt idx="14951" formatCode="0.00E+00">
                  <c:v>2969</c:v>
                </c:pt>
                <c:pt idx="14952" formatCode="0.00E+00">
                  <c:v>2960.69</c:v>
                </c:pt>
                <c:pt idx="14953" formatCode="0.00E+00">
                  <c:v>2951.74</c:v>
                </c:pt>
                <c:pt idx="14954" formatCode="0.00E+00">
                  <c:v>2942.15</c:v>
                </c:pt>
                <c:pt idx="14955" formatCode="0.00E+00">
                  <c:v>2931.91</c:v>
                </c:pt>
                <c:pt idx="14956" formatCode="0.00E+00">
                  <c:v>2921.03</c:v>
                </c:pt>
                <c:pt idx="14957" formatCode="0.00E+00">
                  <c:v>2909.52</c:v>
                </c:pt>
                <c:pt idx="14958" formatCode="0.00E+00">
                  <c:v>2897.37</c:v>
                </c:pt>
                <c:pt idx="14959" formatCode="0.00E+00">
                  <c:v>2884.59</c:v>
                </c:pt>
                <c:pt idx="14960" formatCode="0.00E+00">
                  <c:v>2871.18</c:v>
                </c:pt>
                <c:pt idx="14961" formatCode="0.00E+00">
                  <c:v>2857.14</c:v>
                </c:pt>
                <c:pt idx="14962" formatCode="0.00E+00">
                  <c:v>2842.48</c:v>
                </c:pt>
                <c:pt idx="14963" formatCode="0.00E+00">
                  <c:v>2827.2</c:v>
                </c:pt>
                <c:pt idx="14964" formatCode="0.00E+00">
                  <c:v>2811.3</c:v>
                </c:pt>
                <c:pt idx="14965" formatCode="0.00E+00">
                  <c:v>2794.78</c:v>
                </c:pt>
                <c:pt idx="14966" formatCode="0.00E+00">
                  <c:v>2777.66</c:v>
                </c:pt>
                <c:pt idx="14967" formatCode="0.00E+00">
                  <c:v>2759.93</c:v>
                </c:pt>
                <c:pt idx="14968" formatCode="0.00E+00">
                  <c:v>2741.59</c:v>
                </c:pt>
                <c:pt idx="14969" formatCode="0.00E+00">
                  <c:v>2722.66</c:v>
                </c:pt>
                <c:pt idx="14970" formatCode="0.00E+00">
                  <c:v>2703.13</c:v>
                </c:pt>
                <c:pt idx="14971" formatCode="0.00E+00">
                  <c:v>2683.01</c:v>
                </c:pt>
                <c:pt idx="14972" formatCode="0.00E+00">
                  <c:v>2662.31</c:v>
                </c:pt>
                <c:pt idx="14973" formatCode="0.00E+00">
                  <c:v>2641.02</c:v>
                </c:pt>
                <c:pt idx="14974" formatCode="0.00E+00">
                  <c:v>2619.16</c:v>
                </c:pt>
                <c:pt idx="14975" formatCode="0.00E+00">
                  <c:v>2596.73</c:v>
                </c:pt>
                <c:pt idx="14976" formatCode="0.00E+00">
                  <c:v>2573.7199999999998</c:v>
                </c:pt>
                <c:pt idx="14977" formatCode="0.00E+00">
                  <c:v>2550.16</c:v>
                </c:pt>
                <c:pt idx="14978" formatCode="0.00E+00">
                  <c:v>2526.04</c:v>
                </c:pt>
                <c:pt idx="14979" formatCode="0.00E+00">
                  <c:v>2501.36</c:v>
                </c:pt>
                <c:pt idx="14980" formatCode="0.00E+00">
                  <c:v>2476.14</c:v>
                </c:pt>
                <c:pt idx="14981" formatCode="0.00E+00">
                  <c:v>2450.38</c:v>
                </c:pt>
                <c:pt idx="14982" formatCode="0.00E+00">
                  <c:v>2424.08</c:v>
                </c:pt>
                <c:pt idx="14983" formatCode="0.00E+00">
                  <c:v>2397.25</c:v>
                </c:pt>
                <c:pt idx="14984" formatCode="0.00E+00">
                  <c:v>2369.9</c:v>
                </c:pt>
                <c:pt idx="14985" formatCode="0.00E+00">
                  <c:v>2342.0300000000002</c:v>
                </c:pt>
                <c:pt idx="14986" formatCode="0.00E+00">
                  <c:v>2313.64</c:v>
                </c:pt>
                <c:pt idx="14987" formatCode="0.00E+00">
                  <c:v>2284.7600000000002</c:v>
                </c:pt>
                <c:pt idx="14988" formatCode="0.00E+00">
                  <c:v>2255.37</c:v>
                </c:pt>
                <c:pt idx="14989" formatCode="0.00E+00">
                  <c:v>2225.4899999999998</c:v>
                </c:pt>
                <c:pt idx="14990" formatCode="0.00E+00">
                  <c:v>2195.12</c:v>
                </c:pt>
                <c:pt idx="14991" formatCode="0.00E+00">
                  <c:v>2164.27</c:v>
                </c:pt>
                <c:pt idx="14992" formatCode="0.00E+00">
                  <c:v>2132.9499999999998</c:v>
                </c:pt>
                <c:pt idx="14993" formatCode="0.00E+00">
                  <c:v>2101.16</c:v>
                </c:pt>
                <c:pt idx="14994" formatCode="0.00E+00">
                  <c:v>2068.91</c:v>
                </c:pt>
                <c:pt idx="14995" formatCode="0.00E+00">
                  <c:v>2036.21</c:v>
                </c:pt>
                <c:pt idx="14996" formatCode="0.00E+00">
                  <c:v>2003.06</c:v>
                </c:pt>
                <c:pt idx="14997" formatCode="0.00E+00">
                  <c:v>1969.47</c:v>
                </c:pt>
                <c:pt idx="14998" formatCode="0.00E+00">
                  <c:v>1935.46</c:v>
                </c:pt>
                <c:pt idx="14999" formatCode="0.00E+00">
                  <c:v>1901.02</c:v>
                </c:pt>
                <c:pt idx="15000" formatCode="0.00E+00">
                  <c:v>1866.16</c:v>
                </c:pt>
                <c:pt idx="15001" formatCode="0.00E+00">
                  <c:v>1830.89</c:v>
                </c:pt>
                <c:pt idx="15002" formatCode="0.00E+00">
                  <c:v>1795.23</c:v>
                </c:pt>
                <c:pt idx="15003" formatCode="0.00E+00">
                  <c:v>1759.17</c:v>
                </c:pt>
                <c:pt idx="15004" formatCode="0.00E+00">
                  <c:v>1722.72</c:v>
                </c:pt>
                <c:pt idx="15005" formatCode="0.00E+00">
                  <c:v>1685.9</c:v>
                </c:pt>
                <c:pt idx="15006" formatCode="0.00E+00">
                  <c:v>1648.71</c:v>
                </c:pt>
                <c:pt idx="15007" formatCode="0.00E+00">
                  <c:v>1611.15</c:v>
                </c:pt>
                <c:pt idx="15008" formatCode="0.00E+00">
                  <c:v>1573.25</c:v>
                </c:pt>
                <c:pt idx="15009" formatCode="0.00E+00">
                  <c:v>1534.99</c:v>
                </c:pt>
                <c:pt idx="15010" formatCode="0.00E+00">
                  <c:v>1496.41</c:v>
                </c:pt>
                <c:pt idx="15011" formatCode="0.00E+00">
                  <c:v>1457.49</c:v>
                </c:pt>
                <c:pt idx="15012" formatCode="0.00E+00">
                  <c:v>1418.25</c:v>
                </c:pt>
                <c:pt idx="15013" formatCode="0.00E+00">
                  <c:v>1378.7</c:v>
                </c:pt>
                <c:pt idx="15014" formatCode="0.00E+00">
                  <c:v>1338.85</c:v>
                </c:pt>
                <c:pt idx="15015" formatCode="0.00E+00">
                  <c:v>1298.71</c:v>
                </c:pt>
                <c:pt idx="15016" formatCode="0.00E+00">
                  <c:v>1258.28</c:v>
                </c:pt>
                <c:pt idx="15017" formatCode="0.00E+00">
                  <c:v>1217.58</c:v>
                </c:pt>
                <c:pt idx="15018" formatCode="0.00E+00">
                  <c:v>1176.5999999999999</c:v>
                </c:pt>
                <c:pt idx="15019" formatCode="0.00E+00">
                  <c:v>1135.3699999999999</c:v>
                </c:pt>
                <c:pt idx="15020" formatCode="0.00E+00">
                  <c:v>1093.8900000000001</c:v>
                </c:pt>
                <c:pt idx="15021" formatCode="0.00E+00">
                  <c:v>1052.17</c:v>
                </c:pt>
                <c:pt idx="15022" formatCode="0.00E+00">
                  <c:v>1010.22</c:v>
                </c:pt>
                <c:pt idx="15023">
                  <c:v>968.04100000000005</c:v>
                </c:pt>
                <c:pt idx="15024">
                  <c:v>925.65200000000004</c:v>
                </c:pt>
                <c:pt idx="15025">
                  <c:v>883.06</c:v>
                </c:pt>
                <c:pt idx="15026">
                  <c:v>840.27300000000002</c:v>
                </c:pt>
                <c:pt idx="15027">
                  <c:v>797.3</c:v>
                </c:pt>
                <c:pt idx="15028">
                  <c:v>754.15200000000004</c:v>
                </c:pt>
                <c:pt idx="15029">
                  <c:v>710.83699999999999</c:v>
                </c:pt>
                <c:pt idx="15030">
                  <c:v>667.36500000000001</c:v>
                </c:pt>
                <c:pt idx="15031">
                  <c:v>623.74599999999998</c:v>
                </c:pt>
                <c:pt idx="15032">
                  <c:v>579.98800000000006</c:v>
                </c:pt>
                <c:pt idx="15033">
                  <c:v>536.10199999999998</c:v>
                </c:pt>
                <c:pt idx="15034">
                  <c:v>492.09699999999998</c:v>
                </c:pt>
                <c:pt idx="15035">
                  <c:v>447.983</c:v>
                </c:pt>
                <c:pt idx="15036">
                  <c:v>403.76799999999997</c:v>
                </c:pt>
                <c:pt idx="15037">
                  <c:v>359.464</c:v>
                </c:pt>
                <c:pt idx="15038">
                  <c:v>315.07900000000001</c:v>
                </c:pt>
                <c:pt idx="15039">
                  <c:v>270.62299999999999</c:v>
                </c:pt>
                <c:pt idx="15040">
                  <c:v>226.107</c:v>
                </c:pt>
                <c:pt idx="15041">
                  <c:v>181.53899999999999</c:v>
                </c:pt>
                <c:pt idx="15042">
                  <c:v>136.929</c:v>
                </c:pt>
                <c:pt idx="15043">
                  <c:v>92.287099999999995</c:v>
                </c:pt>
                <c:pt idx="15044">
                  <c:v>47.622999999999998</c:v>
                </c:pt>
                <c:pt idx="15045">
                  <c:v>2.9461900000000001</c:v>
                </c:pt>
                <c:pt idx="15046">
                  <c:v>-41.733199999999997</c:v>
                </c:pt>
                <c:pt idx="15047">
                  <c:v>-86.405799999999999</c:v>
                </c:pt>
                <c:pt idx="15048">
                  <c:v>-131.06100000000001</c:v>
                </c:pt>
                <c:pt idx="15049">
                  <c:v>-175.69</c:v>
                </c:pt>
                <c:pt idx="15050">
                  <c:v>-220.28299999999999</c:v>
                </c:pt>
                <c:pt idx="15051">
                  <c:v>-264.83</c:v>
                </c:pt>
                <c:pt idx="15052">
                  <c:v>-309.32</c:v>
                </c:pt>
                <c:pt idx="15053">
                  <c:v>-353.745</c:v>
                </c:pt>
                <c:pt idx="15054">
                  <c:v>-398.09500000000003</c:v>
                </c:pt>
                <c:pt idx="15055">
                  <c:v>-442.36099999999999</c:v>
                </c:pt>
                <c:pt idx="15056">
                  <c:v>-486.53199999999998</c:v>
                </c:pt>
                <c:pt idx="15057">
                  <c:v>-530.59900000000005</c:v>
                </c:pt>
                <c:pt idx="15058">
                  <c:v>-574.55200000000002</c:v>
                </c:pt>
                <c:pt idx="15059">
                  <c:v>-618.38199999999995</c:v>
                </c:pt>
                <c:pt idx="15060">
                  <c:v>-662.07899999999995</c:v>
                </c:pt>
                <c:pt idx="15061">
                  <c:v>-705.63400000000001</c:v>
                </c:pt>
                <c:pt idx="15062">
                  <c:v>-749.03700000000003</c:v>
                </c:pt>
                <c:pt idx="15063">
                  <c:v>-792.27800000000002</c:v>
                </c:pt>
                <c:pt idx="15064">
                  <c:v>-835.34900000000005</c:v>
                </c:pt>
                <c:pt idx="15065">
                  <c:v>-878.24</c:v>
                </c:pt>
                <c:pt idx="15066">
                  <c:v>-920.94200000000001</c:v>
                </c:pt>
                <c:pt idx="15067">
                  <c:v>-963.44399999999996</c:v>
                </c:pt>
                <c:pt idx="15068" formatCode="0.00E+00">
                  <c:v>-1005.74</c:v>
                </c:pt>
                <c:pt idx="15069" formatCode="0.00E+00">
                  <c:v>-1047.81</c:v>
                </c:pt>
                <c:pt idx="15070" formatCode="0.00E+00">
                  <c:v>-1089.6600000000001</c:v>
                </c:pt>
                <c:pt idx="15071" formatCode="0.00E+00">
                  <c:v>-1131.28</c:v>
                </c:pt>
                <c:pt idx="15072" formatCode="0.00E+00">
                  <c:v>-1172.6500000000001</c:v>
                </c:pt>
                <c:pt idx="15073" formatCode="0.00E+00">
                  <c:v>-1213.77</c:v>
                </c:pt>
                <c:pt idx="15074" formatCode="0.00E+00">
                  <c:v>-1254.6199999999999</c:v>
                </c:pt>
                <c:pt idx="15075" formatCode="0.00E+00">
                  <c:v>-1295.2</c:v>
                </c:pt>
                <c:pt idx="15076" formatCode="0.00E+00">
                  <c:v>-1335.5</c:v>
                </c:pt>
                <c:pt idx="15077" formatCode="0.00E+00">
                  <c:v>-1375.51</c:v>
                </c:pt>
                <c:pt idx="15078" formatCode="0.00E+00">
                  <c:v>-1415.22</c:v>
                </c:pt>
                <c:pt idx="15079" formatCode="0.00E+00">
                  <c:v>-1454.63</c:v>
                </c:pt>
                <c:pt idx="15080" formatCode="0.00E+00">
                  <c:v>-1493.72</c:v>
                </c:pt>
                <c:pt idx="15081" formatCode="0.00E+00">
                  <c:v>-1532.49</c:v>
                </c:pt>
                <c:pt idx="15082" formatCode="0.00E+00">
                  <c:v>-1570.92</c:v>
                </c:pt>
                <c:pt idx="15083" formatCode="0.00E+00">
                  <c:v>-1609.02</c:v>
                </c:pt>
                <c:pt idx="15084" formatCode="0.00E+00">
                  <c:v>-1646.76</c:v>
                </c:pt>
                <c:pt idx="15085" formatCode="0.00E+00">
                  <c:v>-1684.15</c:v>
                </c:pt>
                <c:pt idx="15086" formatCode="0.00E+00">
                  <c:v>-1721.17</c:v>
                </c:pt>
                <c:pt idx="15087" formatCode="0.00E+00">
                  <c:v>-1757.82</c:v>
                </c:pt>
                <c:pt idx="15088" formatCode="0.00E+00">
                  <c:v>-1794.08</c:v>
                </c:pt>
                <c:pt idx="15089" formatCode="0.00E+00">
                  <c:v>-1829.96</c:v>
                </c:pt>
                <c:pt idx="15090" formatCode="0.00E+00">
                  <c:v>-1865.44</c:v>
                </c:pt>
                <c:pt idx="15091" formatCode="0.00E+00">
                  <c:v>-1900.51</c:v>
                </c:pt>
                <c:pt idx="15092" formatCode="0.00E+00">
                  <c:v>-1935.17</c:v>
                </c:pt>
                <c:pt idx="15093" formatCode="0.00E+00">
                  <c:v>-1969.41</c:v>
                </c:pt>
                <c:pt idx="15094" formatCode="0.00E+00">
                  <c:v>-2003.23</c:v>
                </c:pt>
                <c:pt idx="15095" formatCode="0.00E+00">
                  <c:v>-2036.6</c:v>
                </c:pt>
                <c:pt idx="15096" formatCode="0.00E+00">
                  <c:v>-2069.54</c:v>
                </c:pt>
                <c:pt idx="15097" formatCode="0.00E+00">
                  <c:v>-2102.02</c:v>
                </c:pt>
                <c:pt idx="15098" formatCode="0.00E+00">
                  <c:v>-2134.0500000000002</c:v>
                </c:pt>
                <c:pt idx="15099" formatCode="0.00E+00">
                  <c:v>-2165.61</c:v>
                </c:pt>
                <c:pt idx="15100" formatCode="0.00E+00">
                  <c:v>-2196.6999999999998</c:v>
                </c:pt>
                <c:pt idx="15101" formatCode="0.00E+00">
                  <c:v>-2227.3200000000002</c:v>
                </c:pt>
                <c:pt idx="15102" formatCode="0.00E+00">
                  <c:v>-2257.4499999999998</c:v>
                </c:pt>
                <c:pt idx="15103" formatCode="0.00E+00">
                  <c:v>-2287.09</c:v>
                </c:pt>
                <c:pt idx="15104" formatCode="0.00E+00">
                  <c:v>-2316.2399999999998</c:v>
                </c:pt>
                <c:pt idx="15105" formatCode="0.00E+00">
                  <c:v>-2344.87</c:v>
                </c:pt>
                <c:pt idx="15106" formatCode="0.00E+00">
                  <c:v>-2373</c:v>
                </c:pt>
                <c:pt idx="15107" formatCode="0.00E+00">
                  <c:v>-2400.61</c:v>
                </c:pt>
                <c:pt idx="15108" formatCode="0.00E+00">
                  <c:v>-2427.6999999999998</c:v>
                </c:pt>
                <c:pt idx="15109" formatCode="0.00E+00">
                  <c:v>-2454.27</c:v>
                </c:pt>
                <c:pt idx="15110" formatCode="0.00E+00">
                  <c:v>-2480.29</c:v>
                </c:pt>
                <c:pt idx="15111" formatCode="0.00E+00">
                  <c:v>-2505.7800000000002</c:v>
                </c:pt>
                <c:pt idx="15112" formatCode="0.00E+00">
                  <c:v>-2530.73</c:v>
                </c:pt>
                <c:pt idx="15113" formatCode="0.00E+00">
                  <c:v>-2555.12</c:v>
                </c:pt>
                <c:pt idx="15114" formatCode="0.00E+00">
                  <c:v>-2578.9499999999998</c:v>
                </c:pt>
                <c:pt idx="15115" formatCode="0.00E+00">
                  <c:v>-2602.23</c:v>
                </c:pt>
                <c:pt idx="15116" formatCode="0.00E+00">
                  <c:v>-2624.93</c:v>
                </c:pt>
                <c:pt idx="15117" formatCode="0.00E+00">
                  <c:v>-2647.07</c:v>
                </c:pt>
                <c:pt idx="15118" formatCode="0.00E+00">
                  <c:v>-2668.63</c:v>
                </c:pt>
                <c:pt idx="15119" formatCode="0.00E+00">
                  <c:v>-2689.61</c:v>
                </c:pt>
                <c:pt idx="15120" formatCode="0.00E+00">
                  <c:v>-2710</c:v>
                </c:pt>
                <c:pt idx="15121" formatCode="0.00E+00">
                  <c:v>-2729.81</c:v>
                </c:pt>
                <c:pt idx="15122" formatCode="0.00E+00">
                  <c:v>-2749.02</c:v>
                </c:pt>
                <c:pt idx="15123" formatCode="0.00E+00">
                  <c:v>-2767.63</c:v>
                </c:pt>
                <c:pt idx="15124" formatCode="0.00E+00">
                  <c:v>-2785.63</c:v>
                </c:pt>
                <c:pt idx="15125" formatCode="0.00E+00">
                  <c:v>-2803.04</c:v>
                </c:pt>
                <c:pt idx="15126" formatCode="0.00E+00">
                  <c:v>-2819.83</c:v>
                </c:pt>
                <c:pt idx="15127" formatCode="0.00E+00">
                  <c:v>-2836</c:v>
                </c:pt>
                <c:pt idx="15128" formatCode="0.00E+00">
                  <c:v>-2851.56</c:v>
                </c:pt>
                <c:pt idx="15129" formatCode="0.00E+00">
                  <c:v>-2866.5</c:v>
                </c:pt>
                <c:pt idx="15130" formatCode="0.00E+00">
                  <c:v>-2880.81</c:v>
                </c:pt>
                <c:pt idx="15131" formatCode="0.00E+00">
                  <c:v>-2894.5</c:v>
                </c:pt>
                <c:pt idx="15132" formatCode="0.00E+00">
                  <c:v>-2907.55</c:v>
                </c:pt>
                <c:pt idx="15133" formatCode="0.00E+00">
                  <c:v>-2919.97</c:v>
                </c:pt>
                <c:pt idx="15134" formatCode="0.00E+00">
                  <c:v>-2931.76</c:v>
                </c:pt>
                <c:pt idx="15135" formatCode="0.00E+00">
                  <c:v>-2942.91</c:v>
                </c:pt>
                <c:pt idx="15136" formatCode="0.00E+00">
                  <c:v>-2953.41</c:v>
                </c:pt>
                <c:pt idx="15137" formatCode="0.00E+00">
                  <c:v>-2963.27</c:v>
                </c:pt>
                <c:pt idx="15138" formatCode="0.00E+00">
                  <c:v>-2972.49</c:v>
                </c:pt>
                <c:pt idx="15139" formatCode="0.00E+00">
                  <c:v>-2981.06</c:v>
                </c:pt>
                <c:pt idx="15140" formatCode="0.00E+00">
                  <c:v>-2988.98</c:v>
                </c:pt>
                <c:pt idx="15141" formatCode="0.00E+00">
                  <c:v>-2996.24</c:v>
                </c:pt>
                <c:pt idx="15142" formatCode="0.00E+00">
                  <c:v>-3002.86</c:v>
                </c:pt>
                <c:pt idx="15143" formatCode="0.00E+00">
                  <c:v>-3008.82</c:v>
                </c:pt>
                <c:pt idx="15144" formatCode="0.00E+00">
                  <c:v>-3014.12</c:v>
                </c:pt>
                <c:pt idx="15145" formatCode="0.00E+00">
                  <c:v>-3018.77</c:v>
                </c:pt>
                <c:pt idx="15146" formatCode="0.00E+00">
                  <c:v>-3022.75</c:v>
                </c:pt>
                <c:pt idx="15147" formatCode="0.00E+00">
                  <c:v>-3026.08</c:v>
                </c:pt>
                <c:pt idx="15148" formatCode="0.00E+00">
                  <c:v>-3028.75</c:v>
                </c:pt>
                <c:pt idx="15149" formatCode="0.00E+00">
                  <c:v>-3030.76</c:v>
                </c:pt>
                <c:pt idx="15150" formatCode="0.00E+00">
                  <c:v>-3032.11</c:v>
                </c:pt>
                <c:pt idx="15151" formatCode="0.00E+00">
                  <c:v>-3032.8</c:v>
                </c:pt>
                <c:pt idx="15152" formatCode="0.00E+00">
                  <c:v>-3032.82</c:v>
                </c:pt>
                <c:pt idx="15153" formatCode="0.00E+00">
                  <c:v>-3032.19</c:v>
                </c:pt>
                <c:pt idx="15154" formatCode="0.00E+00">
                  <c:v>-3030.89</c:v>
                </c:pt>
                <c:pt idx="15155" formatCode="0.00E+00">
                  <c:v>-3028.93</c:v>
                </c:pt>
                <c:pt idx="15156" formatCode="0.00E+00">
                  <c:v>-3026.31</c:v>
                </c:pt>
                <c:pt idx="15157" formatCode="0.00E+00">
                  <c:v>-3023.04</c:v>
                </c:pt>
                <c:pt idx="15158" formatCode="0.00E+00">
                  <c:v>-3019.1</c:v>
                </c:pt>
                <c:pt idx="15159" formatCode="0.00E+00">
                  <c:v>-3014.5</c:v>
                </c:pt>
                <c:pt idx="15160" formatCode="0.00E+00">
                  <c:v>-3009.25</c:v>
                </c:pt>
                <c:pt idx="15161" formatCode="0.00E+00">
                  <c:v>-3003.34</c:v>
                </c:pt>
                <c:pt idx="15162" formatCode="0.00E+00">
                  <c:v>-2996.77</c:v>
                </c:pt>
                <c:pt idx="15163" formatCode="0.00E+00">
                  <c:v>-2989.55</c:v>
                </c:pt>
                <c:pt idx="15164" formatCode="0.00E+00">
                  <c:v>-2981.68</c:v>
                </c:pt>
                <c:pt idx="15165" formatCode="0.00E+00">
                  <c:v>-2973.16</c:v>
                </c:pt>
                <c:pt idx="15166" formatCode="0.00E+00">
                  <c:v>-2963.99</c:v>
                </c:pt>
                <c:pt idx="15167" formatCode="0.00E+00">
                  <c:v>-2954.17</c:v>
                </c:pt>
                <c:pt idx="15168" formatCode="0.00E+00">
                  <c:v>-2943.71</c:v>
                </c:pt>
                <c:pt idx="15169" formatCode="0.00E+00">
                  <c:v>-2932.61</c:v>
                </c:pt>
                <c:pt idx="15170" formatCode="0.00E+00">
                  <c:v>-2920.87</c:v>
                </c:pt>
                <c:pt idx="15171" formatCode="0.00E+00">
                  <c:v>-2908.48</c:v>
                </c:pt>
                <c:pt idx="15172" formatCode="0.00E+00">
                  <c:v>-2895.47</c:v>
                </c:pt>
                <c:pt idx="15173" formatCode="0.00E+00">
                  <c:v>-2881.82</c:v>
                </c:pt>
                <c:pt idx="15174" formatCode="0.00E+00">
                  <c:v>-2867.54</c:v>
                </c:pt>
                <c:pt idx="15175" formatCode="0.00E+00">
                  <c:v>-2852.64</c:v>
                </c:pt>
                <c:pt idx="15176" formatCode="0.00E+00">
                  <c:v>-2837.12</c:v>
                </c:pt>
                <c:pt idx="15177" formatCode="0.00E+00">
                  <c:v>-2820.97</c:v>
                </c:pt>
                <c:pt idx="15178" formatCode="0.00E+00">
                  <c:v>-2804.21</c:v>
                </c:pt>
                <c:pt idx="15179" formatCode="0.00E+00">
                  <c:v>-2786.84</c:v>
                </c:pt>
                <c:pt idx="15180" formatCode="0.00E+00">
                  <c:v>-2768.86</c:v>
                </c:pt>
                <c:pt idx="15181" formatCode="0.00E+00">
                  <c:v>-2750.27</c:v>
                </c:pt>
                <c:pt idx="15182" formatCode="0.00E+00">
                  <c:v>-2731.08</c:v>
                </c:pt>
                <c:pt idx="15183" formatCode="0.00E+00">
                  <c:v>-2711.3</c:v>
                </c:pt>
                <c:pt idx="15184" formatCode="0.00E+00">
                  <c:v>-2690.93</c:v>
                </c:pt>
                <c:pt idx="15185" formatCode="0.00E+00">
                  <c:v>-2669.97</c:v>
                </c:pt>
                <c:pt idx="15186" formatCode="0.00E+00">
                  <c:v>-2648.42</c:v>
                </c:pt>
                <c:pt idx="15187" formatCode="0.00E+00">
                  <c:v>-2626.3</c:v>
                </c:pt>
                <c:pt idx="15188" formatCode="0.00E+00">
                  <c:v>-2603.6</c:v>
                </c:pt>
                <c:pt idx="15189" formatCode="0.00E+00">
                  <c:v>-2580.33</c:v>
                </c:pt>
                <c:pt idx="15190" formatCode="0.00E+00">
                  <c:v>-2556.5</c:v>
                </c:pt>
                <c:pt idx="15191" formatCode="0.00E+00">
                  <c:v>-2532.12</c:v>
                </c:pt>
                <c:pt idx="15192" formatCode="0.00E+00">
                  <c:v>-2507.1799999999998</c:v>
                </c:pt>
                <c:pt idx="15193" formatCode="0.00E+00">
                  <c:v>-2481.69</c:v>
                </c:pt>
                <c:pt idx="15194" formatCode="0.00E+00">
                  <c:v>-2455.66</c:v>
                </c:pt>
                <c:pt idx="15195" formatCode="0.00E+00">
                  <c:v>-2429.09</c:v>
                </c:pt>
                <c:pt idx="15196" formatCode="0.00E+00">
                  <c:v>-2401.9899999999998</c:v>
                </c:pt>
                <c:pt idx="15197" formatCode="0.00E+00">
                  <c:v>-2374.37</c:v>
                </c:pt>
                <c:pt idx="15198" formatCode="0.00E+00">
                  <c:v>-2346.23</c:v>
                </c:pt>
                <c:pt idx="15199" formatCode="0.00E+00">
                  <c:v>-2317.5700000000002</c:v>
                </c:pt>
                <c:pt idx="15200" formatCode="0.00E+00">
                  <c:v>-2288.41</c:v>
                </c:pt>
                <c:pt idx="15201" formatCode="0.00E+00">
                  <c:v>-2258.75</c:v>
                </c:pt>
                <c:pt idx="15202" formatCode="0.00E+00">
                  <c:v>-2228.6</c:v>
                </c:pt>
                <c:pt idx="15203" formatCode="0.00E+00">
                  <c:v>-2197.9499999999998</c:v>
                </c:pt>
                <c:pt idx="15204" formatCode="0.00E+00">
                  <c:v>-2166.83</c:v>
                </c:pt>
                <c:pt idx="15205" formatCode="0.00E+00">
                  <c:v>-2135.23</c:v>
                </c:pt>
                <c:pt idx="15206" formatCode="0.00E+00">
                  <c:v>-2103.17</c:v>
                </c:pt>
                <c:pt idx="15207" formatCode="0.00E+00">
                  <c:v>-2070.65</c:v>
                </c:pt>
                <c:pt idx="15208" formatCode="0.00E+00">
                  <c:v>-2037.67</c:v>
                </c:pt>
                <c:pt idx="15209" formatCode="0.00E+00">
                  <c:v>-2004.25</c:v>
                </c:pt>
                <c:pt idx="15210" formatCode="0.00E+00">
                  <c:v>-1970.39</c:v>
                </c:pt>
                <c:pt idx="15211" formatCode="0.00E+00">
                  <c:v>-1936.1</c:v>
                </c:pt>
                <c:pt idx="15212" formatCode="0.00E+00">
                  <c:v>-1901.39</c:v>
                </c:pt>
                <c:pt idx="15213" formatCode="0.00E+00">
                  <c:v>-1866.26</c:v>
                </c:pt>
                <c:pt idx="15214" formatCode="0.00E+00">
                  <c:v>-1830.72</c:v>
                </c:pt>
                <c:pt idx="15215" formatCode="0.00E+00">
                  <c:v>-1794.78</c:v>
                </c:pt>
                <c:pt idx="15216" formatCode="0.00E+00">
                  <c:v>-1758.45</c:v>
                </c:pt>
                <c:pt idx="15217" formatCode="0.00E+00">
                  <c:v>-1721.73</c:v>
                </c:pt>
                <c:pt idx="15218" formatCode="0.00E+00">
                  <c:v>-1684.64</c:v>
                </c:pt>
                <c:pt idx="15219" formatCode="0.00E+00">
                  <c:v>-1647.17</c:v>
                </c:pt>
                <c:pt idx="15220" formatCode="0.00E+00">
                  <c:v>-1609.35</c:v>
                </c:pt>
                <c:pt idx="15221" formatCode="0.00E+00">
                  <c:v>-1571.18</c:v>
                </c:pt>
                <c:pt idx="15222" formatCode="0.00E+00">
                  <c:v>-1532.66</c:v>
                </c:pt>
                <c:pt idx="15223" formatCode="0.00E+00">
                  <c:v>-1493.8</c:v>
                </c:pt>
                <c:pt idx="15224" formatCode="0.00E+00">
                  <c:v>-1454.62</c:v>
                </c:pt>
                <c:pt idx="15225" formatCode="0.00E+00">
                  <c:v>-1415.12</c:v>
                </c:pt>
                <c:pt idx="15226" formatCode="0.00E+00">
                  <c:v>-1375.3</c:v>
                </c:pt>
                <c:pt idx="15227" formatCode="0.00E+00">
                  <c:v>-1335.19</c:v>
                </c:pt>
                <c:pt idx="15228" formatCode="0.00E+00">
                  <c:v>-1294.79</c:v>
                </c:pt>
                <c:pt idx="15229" formatCode="0.00E+00">
                  <c:v>-1254.0999999999999</c:v>
                </c:pt>
                <c:pt idx="15230" formatCode="0.00E+00">
                  <c:v>-1213.1300000000001</c:v>
                </c:pt>
                <c:pt idx="15231" formatCode="0.00E+00">
                  <c:v>-1171.9000000000001</c:v>
                </c:pt>
                <c:pt idx="15232" formatCode="0.00E+00">
                  <c:v>-1130.4100000000001</c:v>
                </c:pt>
                <c:pt idx="15233" formatCode="0.00E+00">
                  <c:v>-1088.68</c:v>
                </c:pt>
                <c:pt idx="15234" formatCode="0.00E+00">
                  <c:v>-1046.7</c:v>
                </c:pt>
                <c:pt idx="15235" formatCode="0.00E+00">
                  <c:v>-1004.5</c:v>
                </c:pt>
                <c:pt idx="15236">
                  <c:v>-962.07299999999998</c:v>
                </c:pt>
                <c:pt idx="15237">
                  <c:v>-919.43600000000004</c:v>
                </c:pt>
                <c:pt idx="15238">
                  <c:v>-876.59699999999998</c:v>
                </c:pt>
                <c:pt idx="15239">
                  <c:v>-833.56600000000003</c:v>
                </c:pt>
                <c:pt idx="15240">
                  <c:v>-790.351</c:v>
                </c:pt>
                <c:pt idx="15241">
                  <c:v>-746.96100000000001</c:v>
                </c:pt>
                <c:pt idx="15242">
                  <c:v>-703.40700000000004</c:v>
                </c:pt>
                <c:pt idx="15243">
                  <c:v>-659.69799999999998</c:v>
                </c:pt>
                <c:pt idx="15244">
                  <c:v>-615.84400000000005</c:v>
                </c:pt>
                <c:pt idx="15245">
                  <c:v>-571.85400000000004</c:v>
                </c:pt>
                <c:pt idx="15246">
                  <c:v>-527.73800000000006</c:v>
                </c:pt>
                <c:pt idx="15247">
                  <c:v>-483.50400000000002</c:v>
                </c:pt>
                <c:pt idx="15248">
                  <c:v>-439.16399999999999</c:v>
                </c:pt>
                <c:pt idx="15249">
                  <c:v>-394.726</c:v>
                </c:pt>
                <c:pt idx="15250">
                  <c:v>-350.2</c:v>
                </c:pt>
                <c:pt idx="15251">
                  <c:v>-305.59699999999998</c:v>
                </c:pt>
                <c:pt idx="15252">
                  <c:v>-260.92500000000001</c:v>
                </c:pt>
                <c:pt idx="15253">
                  <c:v>-216.19499999999999</c:v>
                </c:pt>
                <c:pt idx="15254">
                  <c:v>-171.416</c:v>
                </c:pt>
                <c:pt idx="15255">
                  <c:v>-126.59699999999999</c:v>
                </c:pt>
                <c:pt idx="15256">
                  <c:v>-81.749799999999993</c:v>
                </c:pt>
                <c:pt idx="15257">
                  <c:v>-36.882399999999997</c:v>
                </c:pt>
                <c:pt idx="15258">
                  <c:v>7.9946200000000003</c:v>
                </c:pt>
                <c:pt idx="15259">
                  <c:v>52.871600000000001</c:v>
                </c:pt>
                <c:pt idx="15260">
                  <c:v>97.738600000000005</c:v>
                </c:pt>
                <c:pt idx="15261">
                  <c:v>142.58600000000001</c:v>
                </c:pt>
                <c:pt idx="15262">
                  <c:v>187.404</c:v>
                </c:pt>
                <c:pt idx="15263">
                  <c:v>232.18199999999999</c:v>
                </c:pt>
                <c:pt idx="15264">
                  <c:v>276.91199999999998</c:v>
                </c:pt>
                <c:pt idx="15265">
                  <c:v>321.58300000000003</c:v>
                </c:pt>
                <c:pt idx="15266">
                  <c:v>366.185</c:v>
                </c:pt>
                <c:pt idx="15267">
                  <c:v>410.709</c:v>
                </c:pt>
                <c:pt idx="15268">
                  <c:v>455.14499999999998</c:v>
                </c:pt>
                <c:pt idx="15269">
                  <c:v>499.483</c:v>
                </c:pt>
                <c:pt idx="15270">
                  <c:v>543.71400000000006</c:v>
                </c:pt>
                <c:pt idx="15271">
                  <c:v>587.82899999999995</c:v>
                </c:pt>
                <c:pt idx="15272">
                  <c:v>631.81700000000001</c:v>
                </c:pt>
                <c:pt idx="15273">
                  <c:v>675.66800000000001</c:v>
                </c:pt>
                <c:pt idx="15274">
                  <c:v>719.37400000000002</c:v>
                </c:pt>
                <c:pt idx="15275">
                  <c:v>762.92499999999995</c:v>
                </c:pt>
                <c:pt idx="15276">
                  <c:v>806.31100000000004</c:v>
                </c:pt>
                <c:pt idx="15277">
                  <c:v>849.52300000000002</c:v>
                </c:pt>
                <c:pt idx="15278">
                  <c:v>892.55100000000004</c:v>
                </c:pt>
                <c:pt idx="15279">
                  <c:v>935.38599999999997</c:v>
                </c:pt>
                <c:pt idx="15280">
                  <c:v>978.01900000000001</c:v>
                </c:pt>
                <c:pt idx="15281" formatCode="0.00E+00">
                  <c:v>1020.44</c:v>
                </c:pt>
                <c:pt idx="15282" formatCode="0.00E+00">
                  <c:v>1062.6400000000001</c:v>
                </c:pt>
                <c:pt idx="15283" formatCode="0.00E+00">
                  <c:v>1104.6099999999999</c:v>
                </c:pt>
                <c:pt idx="15284" formatCode="0.00E+00">
                  <c:v>1146.3399999999999</c:v>
                </c:pt>
                <c:pt idx="15285" formatCode="0.00E+00">
                  <c:v>1187.82</c:v>
                </c:pt>
                <c:pt idx="15286" formatCode="0.00E+00">
                  <c:v>1229.05</c:v>
                </c:pt>
                <c:pt idx="15287" formatCode="0.00E+00">
                  <c:v>1270.01</c:v>
                </c:pt>
                <c:pt idx="15288" formatCode="0.00E+00">
                  <c:v>1310.69</c:v>
                </c:pt>
                <c:pt idx="15289" formatCode="0.00E+00">
                  <c:v>1351.09</c:v>
                </c:pt>
                <c:pt idx="15290" formatCode="0.00E+00">
                  <c:v>1391.19</c:v>
                </c:pt>
                <c:pt idx="15291" formatCode="0.00E+00">
                  <c:v>1431</c:v>
                </c:pt>
                <c:pt idx="15292" formatCode="0.00E+00">
                  <c:v>1470.49</c:v>
                </c:pt>
                <c:pt idx="15293" formatCode="0.00E+00">
                  <c:v>1509.66</c:v>
                </c:pt>
                <c:pt idx="15294" formatCode="0.00E+00">
                  <c:v>1548.51</c:v>
                </c:pt>
                <c:pt idx="15295" formatCode="0.00E+00">
                  <c:v>1587.02</c:v>
                </c:pt>
                <c:pt idx="15296" formatCode="0.00E+00">
                  <c:v>1625.18</c:v>
                </c:pt>
                <c:pt idx="15297" formatCode="0.00E+00">
                  <c:v>1663</c:v>
                </c:pt>
                <c:pt idx="15298" formatCode="0.00E+00">
                  <c:v>1700.45</c:v>
                </c:pt>
                <c:pt idx="15299" formatCode="0.00E+00">
                  <c:v>1737.53</c:v>
                </c:pt>
                <c:pt idx="15300" formatCode="0.00E+00">
                  <c:v>1774.23</c:v>
                </c:pt>
                <c:pt idx="15301" formatCode="0.00E+00">
                  <c:v>1810.55</c:v>
                </c:pt>
                <c:pt idx="15302" formatCode="0.00E+00">
                  <c:v>1846.47</c:v>
                </c:pt>
                <c:pt idx="15303" formatCode="0.00E+00">
                  <c:v>1882</c:v>
                </c:pt>
                <c:pt idx="15304" formatCode="0.00E+00">
                  <c:v>1917.11</c:v>
                </c:pt>
                <c:pt idx="15305" formatCode="0.00E+00">
                  <c:v>1951.81</c:v>
                </c:pt>
                <c:pt idx="15306" formatCode="0.00E+00">
                  <c:v>1986.08</c:v>
                </c:pt>
                <c:pt idx="15307" formatCode="0.00E+00">
                  <c:v>2019.92</c:v>
                </c:pt>
                <c:pt idx="15308" formatCode="0.00E+00">
                  <c:v>2053.3200000000002</c:v>
                </c:pt>
                <c:pt idx="15309" formatCode="0.00E+00">
                  <c:v>2086.2800000000002</c:v>
                </c:pt>
                <c:pt idx="15310" formatCode="0.00E+00">
                  <c:v>2118.7800000000002</c:v>
                </c:pt>
                <c:pt idx="15311" formatCode="0.00E+00">
                  <c:v>2150.8200000000002</c:v>
                </c:pt>
                <c:pt idx="15312" formatCode="0.00E+00">
                  <c:v>2182.39</c:v>
                </c:pt>
                <c:pt idx="15313" formatCode="0.00E+00">
                  <c:v>2213.4899999999998</c:v>
                </c:pt>
                <c:pt idx="15314" formatCode="0.00E+00">
                  <c:v>2244.11</c:v>
                </c:pt>
                <c:pt idx="15315" formatCode="0.00E+00">
                  <c:v>2274.2399999999998</c:v>
                </c:pt>
                <c:pt idx="15316" formatCode="0.00E+00">
                  <c:v>2303.87</c:v>
                </c:pt>
                <c:pt idx="15317" formatCode="0.00E+00">
                  <c:v>2333.0100000000002</c:v>
                </c:pt>
                <c:pt idx="15318" formatCode="0.00E+00">
                  <c:v>2361.63</c:v>
                </c:pt>
                <c:pt idx="15319" formatCode="0.00E+00">
                  <c:v>2389.7399999999998</c:v>
                </c:pt>
                <c:pt idx="15320" formatCode="0.00E+00">
                  <c:v>2417.33</c:v>
                </c:pt>
                <c:pt idx="15321" formatCode="0.00E+00">
                  <c:v>2444.4</c:v>
                </c:pt>
                <c:pt idx="15322" formatCode="0.00E+00">
                  <c:v>2470.9299999999998</c:v>
                </c:pt>
                <c:pt idx="15323" formatCode="0.00E+00">
                  <c:v>2496.92</c:v>
                </c:pt>
                <c:pt idx="15324" formatCode="0.00E+00">
                  <c:v>2522.38</c:v>
                </c:pt>
                <c:pt idx="15325" formatCode="0.00E+00">
                  <c:v>2547.2800000000002</c:v>
                </c:pt>
                <c:pt idx="15326" formatCode="0.00E+00">
                  <c:v>2571.63</c:v>
                </c:pt>
                <c:pt idx="15327" formatCode="0.00E+00">
                  <c:v>2595.41</c:v>
                </c:pt>
                <c:pt idx="15328" formatCode="0.00E+00">
                  <c:v>2618.63</c:v>
                </c:pt>
                <c:pt idx="15329" formatCode="0.00E+00">
                  <c:v>2641.29</c:v>
                </c:pt>
                <c:pt idx="15330" formatCode="0.00E+00">
                  <c:v>2663.36</c:v>
                </c:pt>
                <c:pt idx="15331" formatCode="0.00E+00">
                  <c:v>2684.86</c:v>
                </c:pt>
                <c:pt idx="15332" formatCode="0.00E+00">
                  <c:v>2705.77</c:v>
                </c:pt>
                <c:pt idx="15333" formatCode="0.00E+00">
                  <c:v>2726.1</c:v>
                </c:pt>
                <c:pt idx="15334" formatCode="0.00E+00">
                  <c:v>2745.83</c:v>
                </c:pt>
                <c:pt idx="15335" formatCode="0.00E+00">
                  <c:v>2764.96</c:v>
                </c:pt>
                <c:pt idx="15336" formatCode="0.00E+00">
                  <c:v>2783.49</c:v>
                </c:pt>
                <c:pt idx="15337" formatCode="0.00E+00">
                  <c:v>2801.41</c:v>
                </c:pt>
                <c:pt idx="15338" formatCode="0.00E+00">
                  <c:v>2818.72</c:v>
                </c:pt>
                <c:pt idx="15339" formatCode="0.00E+00">
                  <c:v>2835.42</c:v>
                </c:pt>
                <c:pt idx="15340" formatCode="0.00E+00">
                  <c:v>2851.51</c:v>
                </c:pt>
                <c:pt idx="15341" formatCode="0.00E+00">
                  <c:v>2866.97</c:v>
                </c:pt>
                <c:pt idx="15342" formatCode="0.00E+00">
                  <c:v>2881.8</c:v>
                </c:pt>
                <c:pt idx="15343" formatCode="0.00E+00">
                  <c:v>2896.01</c:v>
                </c:pt>
                <c:pt idx="15344" formatCode="0.00E+00">
                  <c:v>2909.58</c:v>
                </c:pt>
                <c:pt idx="15345" formatCode="0.00E+00">
                  <c:v>2922.53</c:v>
                </c:pt>
                <c:pt idx="15346" formatCode="0.00E+00">
                  <c:v>2934.83</c:v>
                </c:pt>
                <c:pt idx="15347" formatCode="0.00E+00">
                  <c:v>2946.5</c:v>
                </c:pt>
                <c:pt idx="15348" formatCode="0.00E+00">
                  <c:v>2957.52</c:v>
                </c:pt>
                <c:pt idx="15349" formatCode="0.00E+00">
                  <c:v>2967.9</c:v>
                </c:pt>
                <c:pt idx="15350" formatCode="0.00E+00">
                  <c:v>2977.64</c:v>
                </c:pt>
                <c:pt idx="15351" formatCode="0.00E+00">
                  <c:v>2986.72</c:v>
                </c:pt>
                <c:pt idx="15352" formatCode="0.00E+00">
                  <c:v>2995.15</c:v>
                </c:pt>
                <c:pt idx="15353" formatCode="0.00E+00">
                  <c:v>3002.93</c:v>
                </c:pt>
                <c:pt idx="15354" formatCode="0.00E+00">
                  <c:v>3010.06</c:v>
                </c:pt>
                <c:pt idx="15355" formatCode="0.00E+00">
                  <c:v>3016.53</c:v>
                </c:pt>
                <c:pt idx="15356" formatCode="0.00E+00">
                  <c:v>3022.34</c:v>
                </c:pt>
                <c:pt idx="15357" formatCode="0.00E+00">
                  <c:v>3027.5</c:v>
                </c:pt>
                <c:pt idx="15358" formatCode="0.00E+00">
                  <c:v>3031.99</c:v>
                </c:pt>
                <c:pt idx="15359" formatCode="0.00E+00">
                  <c:v>3035.82</c:v>
                </c:pt>
                <c:pt idx="15360" formatCode="0.00E+00">
                  <c:v>3038.99</c:v>
                </c:pt>
                <c:pt idx="15361" formatCode="0.00E+00">
                  <c:v>3041.5</c:v>
                </c:pt>
                <c:pt idx="15362" formatCode="0.00E+00">
                  <c:v>3043.35</c:v>
                </c:pt>
                <c:pt idx="15363" formatCode="0.00E+00">
                  <c:v>3044.53</c:v>
                </c:pt>
                <c:pt idx="15364" formatCode="0.00E+00">
                  <c:v>3045.05</c:v>
                </c:pt>
                <c:pt idx="15365" formatCode="0.00E+00">
                  <c:v>3044.9</c:v>
                </c:pt>
                <c:pt idx="15366" formatCode="0.00E+00">
                  <c:v>3044.09</c:v>
                </c:pt>
                <c:pt idx="15367" formatCode="0.00E+00">
                  <c:v>3042.62</c:v>
                </c:pt>
                <c:pt idx="15368" formatCode="0.00E+00">
                  <c:v>3040.48</c:v>
                </c:pt>
                <c:pt idx="15369" formatCode="0.00E+00">
                  <c:v>3037.68</c:v>
                </c:pt>
                <c:pt idx="15370" formatCode="0.00E+00">
                  <c:v>3034.22</c:v>
                </c:pt>
                <c:pt idx="15371" formatCode="0.00E+00">
                  <c:v>3030.09</c:v>
                </c:pt>
                <c:pt idx="15372" formatCode="0.00E+00">
                  <c:v>3025.31</c:v>
                </c:pt>
                <c:pt idx="15373" formatCode="0.00E+00">
                  <c:v>3019.86</c:v>
                </c:pt>
                <c:pt idx="15374" formatCode="0.00E+00">
                  <c:v>3013.76</c:v>
                </c:pt>
                <c:pt idx="15375" formatCode="0.00E+00">
                  <c:v>3007</c:v>
                </c:pt>
                <c:pt idx="15376" formatCode="0.00E+00">
                  <c:v>2999.58</c:v>
                </c:pt>
                <c:pt idx="15377" formatCode="0.00E+00">
                  <c:v>2991.51</c:v>
                </c:pt>
                <c:pt idx="15378" formatCode="0.00E+00">
                  <c:v>2982.79</c:v>
                </c:pt>
                <c:pt idx="15379" formatCode="0.00E+00">
                  <c:v>2973.41</c:v>
                </c:pt>
                <c:pt idx="15380" formatCode="0.00E+00">
                  <c:v>2963.39</c:v>
                </c:pt>
                <c:pt idx="15381" formatCode="0.00E+00">
                  <c:v>2952.72</c:v>
                </c:pt>
                <c:pt idx="15382" formatCode="0.00E+00">
                  <c:v>2941.41</c:v>
                </c:pt>
                <c:pt idx="15383" formatCode="0.00E+00">
                  <c:v>2929.45</c:v>
                </c:pt>
                <c:pt idx="15384" formatCode="0.00E+00">
                  <c:v>2916.86</c:v>
                </c:pt>
                <c:pt idx="15385" formatCode="0.00E+00">
                  <c:v>2903.63</c:v>
                </c:pt>
                <c:pt idx="15386" formatCode="0.00E+00">
                  <c:v>2889.76</c:v>
                </c:pt>
                <c:pt idx="15387" formatCode="0.00E+00">
                  <c:v>2875.27</c:v>
                </c:pt>
                <c:pt idx="15388" formatCode="0.00E+00">
                  <c:v>2860.15</c:v>
                </c:pt>
                <c:pt idx="15389" formatCode="0.00E+00">
                  <c:v>2844.4</c:v>
                </c:pt>
                <c:pt idx="15390" formatCode="0.00E+00">
                  <c:v>2828.04</c:v>
                </c:pt>
                <c:pt idx="15391" formatCode="0.00E+00">
                  <c:v>2811.05</c:v>
                </c:pt>
                <c:pt idx="15392" formatCode="0.00E+00">
                  <c:v>2793.45</c:v>
                </c:pt>
                <c:pt idx="15393" formatCode="0.00E+00">
                  <c:v>2775.25</c:v>
                </c:pt>
                <c:pt idx="15394" formatCode="0.00E+00">
                  <c:v>2756.44</c:v>
                </c:pt>
                <c:pt idx="15395" formatCode="0.00E+00">
                  <c:v>2737.02</c:v>
                </c:pt>
                <c:pt idx="15396" formatCode="0.00E+00">
                  <c:v>2717.01</c:v>
                </c:pt>
                <c:pt idx="15397" formatCode="0.00E+00">
                  <c:v>2696.4</c:v>
                </c:pt>
                <c:pt idx="15398" formatCode="0.00E+00">
                  <c:v>2675.21</c:v>
                </c:pt>
                <c:pt idx="15399" formatCode="0.00E+00">
                  <c:v>2653.43</c:v>
                </c:pt>
                <c:pt idx="15400" formatCode="0.00E+00">
                  <c:v>2631.08</c:v>
                </c:pt>
                <c:pt idx="15401" formatCode="0.00E+00">
                  <c:v>2608.15</c:v>
                </c:pt>
                <c:pt idx="15402" formatCode="0.00E+00">
                  <c:v>2584.65</c:v>
                </c:pt>
                <c:pt idx="15403" formatCode="0.00E+00">
                  <c:v>2560.58</c:v>
                </c:pt>
                <c:pt idx="15404" formatCode="0.00E+00">
                  <c:v>2535.96</c:v>
                </c:pt>
                <c:pt idx="15405" formatCode="0.00E+00">
                  <c:v>2510.7800000000002</c:v>
                </c:pt>
                <c:pt idx="15406" formatCode="0.00E+00">
                  <c:v>2485.0500000000002</c:v>
                </c:pt>
                <c:pt idx="15407" formatCode="0.00E+00">
                  <c:v>2458.79</c:v>
                </c:pt>
                <c:pt idx="15408" formatCode="0.00E+00">
                  <c:v>2431.98</c:v>
                </c:pt>
                <c:pt idx="15409" formatCode="0.00E+00">
                  <c:v>2404.65</c:v>
                </c:pt>
                <c:pt idx="15410" formatCode="0.00E+00">
                  <c:v>2376.7800000000002</c:v>
                </c:pt>
                <c:pt idx="15411" formatCode="0.00E+00">
                  <c:v>2348.4</c:v>
                </c:pt>
                <c:pt idx="15412" formatCode="0.00E+00">
                  <c:v>2319.5100000000002</c:v>
                </c:pt>
                <c:pt idx="15413" formatCode="0.00E+00">
                  <c:v>2290.11</c:v>
                </c:pt>
                <c:pt idx="15414" formatCode="0.00E+00">
                  <c:v>2260.21</c:v>
                </c:pt>
                <c:pt idx="15415" formatCode="0.00E+00">
                  <c:v>2229.8200000000002</c:v>
                </c:pt>
                <c:pt idx="15416" formatCode="0.00E+00">
                  <c:v>2198.94</c:v>
                </c:pt>
                <c:pt idx="15417" formatCode="0.00E+00">
                  <c:v>2167.58</c:v>
                </c:pt>
                <c:pt idx="15418" formatCode="0.00E+00">
                  <c:v>2135.7399999999998</c:v>
                </c:pt>
                <c:pt idx="15419" formatCode="0.00E+00">
                  <c:v>2103.44</c:v>
                </c:pt>
                <c:pt idx="15420" formatCode="0.00E+00">
                  <c:v>2070.6799999999998</c:v>
                </c:pt>
                <c:pt idx="15421" formatCode="0.00E+00">
                  <c:v>2037.46</c:v>
                </c:pt>
                <c:pt idx="15422" formatCode="0.00E+00">
                  <c:v>2003.8</c:v>
                </c:pt>
                <c:pt idx="15423" formatCode="0.00E+00">
                  <c:v>1969.71</c:v>
                </c:pt>
                <c:pt idx="15424" formatCode="0.00E+00">
                  <c:v>1935.18</c:v>
                </c:pt>
                <c:pt idx="15425" formatCode="0.00E+00">
                  <c:v>1900.23</c:v>
                </c:pt>
                <c:pt idx="15426" formatCode="0.00E+00">
                  <c:v>1864.86</c:v>
                </c:pt>
                <c:pt idx="15427" formatCode="0.00E+00">
                  <c:v>1829.09</c:v>
                </c:pt>
                <c:pt idx="15428" formatCode="0.00E+00">
                  <c:v>1792.92</c:v>
                </c:pt>
                <c:pt idx="15429" formatCode="0.00E+00">
                  <c:v>1756.35</c:v>
                </c:pt>
                <c:pt idx="15430" formatCode="0.00E+00">
                  <c:v>1719.4</c:v>
                </c:pt>
                <c:pt idx="15431" formatCode="0.00E+00">
                  <c:v>1682.08</c:v>
                </c:pt>
                <c:pt idx="15432" formatCode="0.00E+00">
                  <c:v>1644.38</c:v>
                </c:pt>
                <c:pt idx="15433" formatCode="0.00E+00">
                  <c:v>1606.33</c:v>
                </c:pt>
                <c:pt idx="15434" formatCode="0.00E+00">
                  <c:v>1567.93</c:v>
                </c:pt>
                <c:pt idx="15435" formatCode="0.00E+00">
                  <c:v>1529.18</c:v>
                </c:pt>
                <c:pt idx="15436" formatCode="0.00E+00">
                  <c:v>1490.1</c:v>
                </c:pt>
                <c:pt idx="15437" formatCode="0.00E+00">
                  <c:v>1450.69</c:v>
                </c:pt>
                <c:pt idx="15438" formatCode="0.00E+00">
                  <c:v>1410.96</c:v>
                </c:pt>
                <c:pt idx="15439" formatCode="0.00E+00">
                  <c:v>1370.93</c:v>
                </c:pt>
                <c:pt idx="15440" formatCode="0.00E+00">
                  <c:v>1330.59</c:v>
                </c:pt>
                <c:pt idx="15441" formatCode="0.00E+00">
                  <c:v>1289.97</c:v>
                </c:pt>
                <c:pt idx="15442" formatCode="0.00E+00">
                  <c:v>1249.06</c:v>
                </c:pt>
                <c:pt idx="15443" formatCode="0.00E+00">
                  <c:v>1207.8800000000001</c:v>
                </c:pt>
                <c:pt idx="15444" formatCode="0.00E+00">
                  <c:v>1166.43</c:v>
                </c:pt>
                <c:pt idx="15445" formatCode="0.00E+00">
                  <c:v>1124.73</c:v>
                </c:pt>
                <c:pt idx="15446" formatCode="0.00E+00">
                  <c:v>1082.78</c:v>
                </c:pt>
                <c:pt idx="15447" formatCode="0.00E+00">
                  <c:v>1040.5999999999999</c:v>
                </c:pt>
                <c:pt idx="15448">
                  <c:v>998.18200000000002</c:v>
                </c:pt>
                <c:pt idx="15449">
                  <c:v>955.55</c:v>
                </c:pt>
                <c:pt idx="15450">
                  <c:v>912.70699999999999</c:v>
                </c:pt>
                <c:pt idx="15451">
                  <c:v>869.66499999999996</c:v>
                </c:pt>
                <c:pt idx="15452">
                  <c:v>826.43100000000004</c:v>
                </c:pt>
                <c:pt idx="15453">
                  <c:v>783.01599999999996</c:v>
                </c:pt>
                <c:pt idx="15454">
                  <c:v>739.42899999999997</c:v>
                </c:pt>
                <c:pt idx="15455">
                  <c:v>695.68</c:v>
                </c:pt>
                <c:pt idx="15456">
                  <c:v>651.77700000000004</c:v>
                </c:pt>
                <c:pt idx="15457">
                  <c:v>607.73099999999999</c:v>
                </c:pt>
                <c:pt idx="15458">
                  <c:v>563.55200000000002</c:v>
                </c:pt>
                <c:pt idx="15459">
                  <c:v>519.24900000000002</c:v>
                </c:pt>
                <c:pt idx="15460">
                  <c:v>474.83100000000002</c:v>
                </c:pt>
                <c:pt idx="15461">
                  <c:v>430.30799999999999</c:v>
                </c:pt>
                <c:pt idx="15462">
                  <c:v>385.69</c:v>
                </c:pt>
                <c:pt idx="15463">
                  <c:v>340.98599999999999</c:v>
                </c:pt>
                <c:pt idx="15464">
                  <c:v>296.20699999999999</c:v>
                </c:pt>
                <c:pt idx="15465">
                  <c:v>251.363</c:v>
                </c:pt>
                <c:pt idx="15466">
                  <c:v>206.46100000000001</c:v>
                </c:pt>
                <c:pt idx="15467">
                  <c:v>161.51400000000001</c:v>
                </c:pt>
                <c:pt idx="15468">
                  <c:v>116.53</c:v>
                </c:pt>
                <c:pt idx="15469">
                  <c:v>71.519400000000005</c:v>
                </c:pt>
                <c:pt idx="15470">
                  <c:v>26.491900000000001</c:v>
                </c:pt>
                <c:pt idx="15471">
                  <c:v>-18.542999999999999</c:v>
                </c:pt>
                <c:pt idx="15472">
                  <c:v>-63.575000000000003</c:v>
                </c:pt>
                <c:pt idx="15473">
                  <c:v>-108.59399999999999</c:v>
                </c:pt>
                <c:pt idx="15474">
                  <c:v>-153.59100000000001</c:v>
                </c:pt>
                <c:pt idx="15475">
                  <c:v>-198.55600000000001</c:v>
                </c:pt>
                <c:pt idx="15476">
                  <c:v>-243.47800000000001</c:v>
                </c:pt>
                <c:pt idx="15477">
                  <c:v>-288.34800000000001</c:v>
                </c:pt>
                <c:pt idx="15478">
                  <c:v>-333.15699999999998</c:v>
                </c:pt>
                <c:pt idx="15479">
                  <c:v>-377.89499999999998</c:v>
                </c:pt>
                <c:pt idx="15480">
                  <c:v>-422.55200000000002</c:v>
                </c:pt>
                <c:pt idx="15481">
                  <c:v>-467.11700000000002</c:v>
                </c:pt>
                <c:pt idx="15482">
                  <c:v>-511.58100000000002</c:v>
                </c:pt>
                <c:pt idx="15483">
                  <c:v>-555.93600000000004</c:v>
                </c:pt>
                <c:pt idx="15484">
                  <c:v>-600.16999999999996</c:v>
                </c:pt>
                <c:pt idx="15485">
                  <c:v>-644.27499999999998</c:v>
                </c:pt>
                <c:pt idx="15486">
                  <c:v>-688.24099999999999</c:v>
                </c:pt>
                <c:pt idx="15487">
                  <c:v>-732.05799999999999</c:v>
                </c:pt>
                <c:pt idx="15488">
                  <c:v>-775.71699999999998</c:v>
                </c:pt>
                <c:pt idx="15489">
                  <c:v>-819.20699999999999</c:v>
                </c:pt>
                <c:pt idx="15490">
                  <c:v>-862.52</c:v>
                </c:pt>
                <c:pt idx="15491">
                  <c:v>-905.64599999999996</c:v>
                </c:pt>
                <c:pt idx="15492">
                  <c:v>-948.57600000000002</c:v>
                </c:pt>
                <c:pt idx="15493">
                  <c:v>-991.30100000000004</c:v>
                </c:pt>
                <c:pt idx="15494" formatCode="0.00E+00">
                  <c:v>-1033.81</c:v>
                </c:pt>
                <c:pt idx="15495" formatCode="0.00E+00">
                  <c:v>-1076.0999999999999</c:v>
                </c:pt>
                <c:pt idx="15496" formatCode="0.00E+00">
                  <c:v>-1118.1500000000001</c:v>
                </c:pt>
                <c:pt idx="15497" formatCode="0.00E+00">
                  <c:v>-1159.96</c:v>
                </c:pt>
                <c:pt idx="15498" formatCode="0.00E+00">
                  <c:v>-1201.52</c:v>
                </c:pt>
                <c:pt idx="15499" formatCode="0.00E+00">
                  <c:v>-1242.81</c:v>
                </c:pt>
                <c:pt idx="15500" formatCode="0.00E+00">
                  <c:v>-1283.8399999999999</c:v>
                </c:pt>
                <c:pt idx="15501" formatCode="0.00E+00">
                  <c:v>-1324.59</c:v>
                </c:pt>
                <c:pt idx="15502" formatCode="0.00E+00">
                  <c:v>-1365.05</c:v>
                </c:pt>
                <c:pt idx="15503" formatCode="0.00E+00">
                  <c:v>-1405.21</c:v>
                </c:pt>
                <c:pt idx="15504" formatCode="0.00E+00">
                  <c:v>-1445.07</c:v>
                </c:pt>
                <c:pt idx="15505" formatCode="0.00E+00">
                  <c:v>-1484.61</c:v>
                </c:pt>
                <c:pt idx="15506" formatCode="0.00E+00">
                  <c:v>-1523.84</c:v>
                </c:pt>
                <c:pt idx="15507" formatCode="0.00E+00">
                  <c:v>-1562.73</c:v>
                </c:pt>
                <c:pt idx="15508" formatCode="0.00E+00">
                  <c:v>-1601.28</c:v>
                </c:pt>
                <c:pt idx="15509" formatCode="0.00E+00">
                  <c:v>-1639.48</c:v>
                </c:pt>
                <c:pt idx="15510" formatCode="0.00E+00">
                  <c:v>-1677.33</c:v>
                </c:pt>
                <c:pt idx="15511" formatCode="0.00E+00">
                  <c:v>-1714.81</c:v>
                </c:pt>
                <c:pt idx="15512" formatCode="0.00E+00">
                  <c:v>-1751.92</c:v>
                </c:pt>
                <c:pt idx="15513" formatCode="0.00E+00">
                  <c:v>-1788.65</c:v>
                </c:pt>
                <c:pt idx="15514" formatCode="0.00E+00">
                  <c:v>-1824.99</c:v>
                </c:pt>
                <c:pt idx="15515" formatCode="0.00E+00">
                  <c:v>-1860.93</c:v>
                </c:pt>
                <c:pt idx="15516" formatCode="0.00E+00">
                  <c:v>-1896.47</c:v>
                </c:pt>
                <c:pt idx="15517" formatCode="0.00E+00">
                  <c:v>-1931.59</c:v>
                </c:pt>
                <c:pt idx="15518" formatCode="0.00E+00">
                  <c:v>-1966.3</c:v>
                </c:pt>
                <c:pt idx="15519" formatCode="0.00E+00">
                  <c:v>-2000.57</c:v>
                </c:pt>
                <c:pt idx="15520" formatCode="0.00E+00">
                  <c:v>-2034.41</c:v>
                </c:pt>
                <c:pt idx="15521" formatCode="0.00E+00">
                  <c:v>-2067.81</c:v>
                </c:pt>
                <c:pt idx="15522" formatCode="0.00E+00">
                  <c:v>-2100.7600000000002</c:v>
                </c:pt>
                <c:pt idx="15523" formatCode="0.00E+00">
                  <c:v>-2133.25</c:v>
                </c:pt>
                <c:pt idx="15524" formatCode="0.00E+00">
                  <c:v>-2165.2800000000002</c:v>
                </c:pt>
                <c:pt idx="15525" formatCode="0.00E+00">
                  <c:v>-2196.83</c:v>
                </c:pt>
                <c:pt idx="15526" formatCode="0.00E+00">
                  <c:v>-2227.91</c:v>
                </c:pt>
                <c:pt idx="15527" formatCode="0.00E+00">
                  <c:v>-2258.5</c:v>
                </c:pt>
                <c:pt idx="15528" formatCode="0.00E+00">
                  <c:v>-2288.61</c:v>
                </c:pt>
                <c:pt idx="15529" formatCode="0.00E+00">
                  <c:v>-2318.21</c:v>
                </c:pt>
                <c:pt idx="15530" formatCode="0.00E+00">
                  <c:v>-2347.31</c:v>
                </c:pt>
                <c:pt idx="15531" formatCode="0.00E+00">
                  <c:v>-2375.9</c:v>
                </c:pt>
                <c:pt idx="15532" formatCode="0.00E+00">
                  <c:v>-2403.9699999999998</c:v>
                </c:pt>
                <c:pt idx="15533" formatCode="0.00E+00">
                  <c:v>-2431.5100000000002</c:v>
                </c:pt>
                <c:pt idx="15534" formatCode="0.00E+00">
                  <c:v>-2458.5300000000002</c:v>
                </c:pt>
                <c:pt idx="15535" formatCode="0.00E+00">
                  <c:v>-2485.0100000000002</c:v>
                </c:pt>
                <c:pt idx="15536" formatCode="0.00E+00">
                  <c:v>-2510.9499999999998</c:v>
                </c:pt>
                <c:pt idx="15537" formatCode="0.00E+00">
                  <c:v>-2536.35</c:v>
                </c:pt>
                <c:pt idx="15538" formatCode="0.00E+00">
                  <c:v>-2561.19</c:v>
                </c:pt>
                <c:pt idx="15539" formatCode="0.00E+00">
                  <c:v>-2585.4699999999998</c:v>
                </c:pt>
                <c:pt idx="15540" formatCode="0.00E+00">
                  <c:v>-2609.19</c:v>
                </c:pt>
                <c:pt idx="15541" formatCode="0.00E+00">
                  <c:v>-2632.35</c:v>
                </c:pt>
                <c:pt idx="15542" formatCode="0.00E+00">
                  <c:v>-2654.92</c:v>
                </c:pt>
                <c:pt idx="15543" formatCode="0.00E+00">
                  <c:v>-2676.92</c:v>
                </c:pt>
                <c:pt idx="15544" formatCode="0.00E+00">
                  <c:v>-2698.34</c:v>
                </c:pt>
                <c:pt idx="15545" formatCode="0.00E+00">
                  <c:v>-2719.17</c:v>
                </c:pt>
                <c:pt idx="15546" formatCode="0.00E+00">
                  <c:v>-2739.41</c:v>
                </c:pt>
                <c:pt idx="15547" formatCode="0.00E+00">
                  <c:v>-2759.05</c:v>
                </c:pt>
                <c:pt idx="15548" formatCode="0.00E+00">
                  <c:v>-2778.09</c:v>
                </c:pt>
                <c:pt idx="15549" formatCode="0.00E+00">
                  <c:v>-2796.53</c:v>
                </c:pt>
                <c:pt idx="15550" formatCode="0.00E+00">
                  <c:v>-2814.35</c:v>
                </c:pt>
                <c:pt idx="15551" formatCode="0.00E+00">
                  <c:v>-2831.56</c:v>
                </c:pt>
                <c:pt idx="15552" formatCode="0.00E+00">
                  <c:v>-2848.16</c:v>
                </c:pt>
                <c:pt idx="15553" formatCode="0.00E+00">
                  <c:v>-2864.14</c:v>
                </c:pt>
                <c:pt idx="15554" formatCode="0.00E+00">
                  <c:v>-2879.49</c:v>
                </c:pt>
                <c:pt idx="15555" formatCode="0.00E+00">
                  <c:v>-2894.21</c:v>
                </c:pt>
                <c:pt idx="15556" formatCode="0.00E+00">
                  <c:v>-2908.3</c:v>
                </c:pt>
                <c:pt idx="15557" formatCode="0.00E+00">
                  <c:v>-2921.76</c:v>
                </c:pt>
                <c:pt idx="15558" formatCode="0.00E+00">
                  <c:v>-2934.58</c:v>
                </c:pt>
                <c:pt idx="15559" formatCode="0.00E+00">
                  <c:v>-2946.76</c:v>
                </c:pt>
                <c:pt idx="15560" formatCode="0.00E+00">
                  <c:v>-2958.31</c:v>
                </c:pt>
                <c:pt idx="15561" formatCode="0.00E+00">
                  <c:v>-2969.2</c:v>
                </c:pt>
                <c:pt idx="15562" formatCode="0.00E+00">
                  <c:v>-2979.45</c:v>
                </c:pt>
                <c:pt idx="15563" formatCode="0.00E+00">
                  <c:v>-2989.05</c:v>
                </c:pt>
                <c:pt idx="15564" formatCode="0.00E+00">
                  <c:v>-2998</c:v>
                </c:pt>
                <c:pt idx="15565" formatCode="0.00E+00">
                  <c:v>-3006.29</c:v>
                </c:pt>
                <c:pt idx="15566" formatCode="0.00E+00">
                  <c:v>-3013.93</c:v>
                </c:pt>
                <c:pt idx="15567" formatCode="0.00E+00">
                  <c:v>-3020.91</c:v>
                </c:pt>
                <c:pt idx="15568" formatCode="0.00E+00">
                  <c:v>-3027.24</c:v>
                </c:pt>
                <c:pt idx="15569" formatCode="0.00E+00">
                  <c:v>-3032.9</c:v>
                </c:pt>
                <c:pt idx="15570" formatCode="0.00E+00">
                  <c:v>-3037.9</c:v>
                </c:pt>
                <c:pt idx="15571" formatCode="0.00E+00">
                  <c:v>-3042.24</c:v>
                </c:pt>
                <c:pt idx="15572" formatCode="0.00E+00">
                  <c:v>-3045.92</c:v>
                </c:pt>
                <c:pt idx="15573" formatCode="0.00E+00">
                  <c:v>-3048.93</c:v>
                </c:pt>
                <c:pt idx="15574" formatCode="0.00E+00">
                  <c:v>-3051.28</c:v>
                </c:pt>
                <c:pt idx="15575" formatCode="0.00E+00">
                  <c:v>-3052.96</c:v>
                </c:pt>
                <c:pt idx="15576" formatCode="0.00E+00">
                  <c:v>-3053.98</c:v>
                </c:pt>
                <c:pt idx="15577" formatCode="0.00E+00">
                  <c:v>-3054.33</c:v>
                </c:pt>
                <c:pt idx="15578" formatCode="0.00E+00">
                  <c:v>-3054.02</c:v>
                </c:pt>
                <c:pt idx="15579" formatCode="0.00E+00">
                  <c:v>-3053.04</c:v>
                </c:pt>
                <c:pt idx="15580" formatCode="0.00E+00">
                  <c:v>-3051.39</c:v>
                </c:pt>
                <c:pt idx="15581" formatCode="0.00E+00">
                  <c:v>-3049.08</c:v>
                </c:pt>
                <c:pt idx="15582" formatCode="0.00E+00">
                  <c:v>-3046.11</c:v>
                </c:pt>
                <c:pt idx="15583" formatCode="0.00E+00">
                  <c:v>-3042.47</c:v>
                </c:pt>
                <c:pt idx="15584" formatCode="0.00E+00">
                  <c:v>-3038.16</c:v>
                </c:pt>
                <c:pt idx="15585" formatCode="0.00E+00">
                  <c:v>-3033.2</c:v>
                </c:pt>
                <c:pt idx="15586" formatCode="0.00E+00">
                  <c:v>-3027.57</c:v>
                </c:pt>
                <c:pt idx="15587" formatCode="0.00E+00">
                  <c:v>-3021.28</c:v>
                </c:pt>
                <c:pt idx="15588" formatCode="0.00E+00">
                  <c:v>-3014.34</c:v>
                </c:pt>
                <c:pt idx="15589" formatCode="0.00E+00">
                  <c:v>-3006.73</c:v>
                </c:pt>
                <c:pt idx="15590" formatCode="0.00E+00">
                  <c:v>-2998.47</c:v>
                </c:pt>
                <c:pt idx="15591" formatCode="0.00E+00">
                  <c:v>-2989.56</c:v>
                </c:pt>
                <c:pt idx="15592" formatCode="0.00E+00">
                  <c:v>-2979.99</c:v>
                </c:pt>
                <c:pt idx="15593" formatCode="0.00E+00">
                  <c:v>-2969.78</c:v>
                </c:pt>
                <c:pt idx="15594" formatCode="0.00E+00">
                  <c:v>-2958.91</c:v>
                </c:pt>
                <c:pt idx="15595" formatCode="0.00E+00">
                  <c:v>-2947.41</c:v>
                </c:pt>
                <c:pt idx="15596" formatCode="0.00E+00">
                  <c:v>-2935.25</c:v>
                </c:pt>
                <c:pt idx="15597" formatCode="0.00E+00">
                  <c:v>-2922.46</c:v>
                </c:pt>
                <c:pt idx="15598" formatCode="0.00E+00">
                  <c:v>-2909.03</c:v>
                </c:pt>
                <c:pt idx="15599" formatCode="0.00E+00">
                  <c:v>-2894.97</c:v>
                </c:pt>
                <c:pt idx="15600" formatCode="0.00E+00">
                  <c:v>-2880.27</c:v>
                </c:pt>
                <c:pt idx="15601" formatCode="0.00E+00">
                  <c:v>-2864.95</c:v>
                </c:pt>
                <c:pt idx="15602" formatCode="0.00E+00">
                  <c:v>-2849</c:v>
                </c:pt>
                <c:pt idx="15603" formatCode="0.00E+00">
                  <c:v>-2832.43</c:v>
                </c:pt>
                <c:pt idx="15604" formatCode="0.00E+00">
                  <c:v>-2815.24</c:v>
                </c:pt>
                <c:pt idx="15605" formatCode="0.00E+00">
                  <c:v>-2797.44</c:v>
                </c:pt>
                <c:pt idx="15606" formatCode="0.00E+00">
                  <c:v>-2779.03</c:v>
                </c:pt>
                <c:pt idx="15607" formatCode="0.00E+00">
                  <c:v>-2760.01</c:v>
                </c:pt>
                <c:pt idx="15608" formatCode="0.00E+00">
                  <c:v>-2740.39</c:v>
                </c:pt>
                <c:pt idx="15609" formatCode="0.00E+00">
                  <c:v>-2720.17</c:v>
                </c:pt>
                <c:pt idx="15610" formatCode="0.00E+00">
                  <c:v>-2699.36</c:v>
                </c:pt>
                <c:pt idx="15611" formatCode="0.00E+00">
                  <c:v>-2677.95</c:v>
                </c:pt>
                <c:pt idx="15612" formatCode="0.00E+00">
                  <c:v>-2655.97</c:v>
                </c:pt>
                <c:pt idx="15613" formatCode="0.00E+00">
                  <c:v>-2633.4</c:v>
                </c:pt>
                <c:pt idx="15614" formatCode="0.00E+00">
                  <c:v>-2610.2600000000002</c:v>
                </c:pt>
                <c:pt idx="15615" formatCode="0.00E+00">
                  <c:v>-2586.5500000000002</c:v>
                </c:pt>
                <c:pt idx="15616" formatCode="0.00E+00">
                  <c:v>-2562.2800000000002</c:v>
                </c:pt>
                <c:pt idx="15617" formatCode="0.00E+00">
                  <c:v>-2537.44</c:v>
                </c:pt>
                <c:pt idx="15618" formatCode="0.00E+00">
                  <c:v>-2512.06</c:v>
                </c:pt>
                <c:pt idx="15619" formatCode="0.00E+00">
                  <c:v>-2486.12</c:v>
                </c:pt>
                <c:pt idx="15620" formatCode="0.00E+00">
                  <c:v>-2459.64</c:v>
                </c:pt>
                <c:pt idx="15621" formatCode="0.00E+00">
                  <c:v>-2432.63</c:v>
                </c:pt>
                <c:pt idx="15622" formatCode="0.00E+00">
                  <c:v>-2405.08</c:v>
                </c:pt>
                <c:pt idx="15623" formatCode="0.00E+00">
                  <c:v>-2377.0100000000002</c:v>
                </c:pt>
                <c:pt idx="15624" formatCode="0.00E+00">
                  <c:v>-2348.42</c:v>
                </c:pt>
                <c:pt idx="15625" formatCode="0.00E+00">
                  <c:v>-2319.31</c:v>
                </c:pt>
                <c:pt idx="15626" formatCode="0.00E+00">
                  <c:v>-2289.71</c:v>
                </c:pt>
                <c:pt idx="15627" formatCode="0.00E+00">
                  <c:v>-2259.6</c:v>
                </c:pt>
                <c:pt idx="15628" formatCode="0.00E+00">
                  <c:v>-2228.9899999999998</c:v>
                </c:pt>
                <c:pt idx="15629" formatCode="0.00E+00">
                  <c:v>-2197.9</c:v>
                </c:pt>
                <c:pt idx="15630" formatCode="0.00E+00">
                  <c:v>-2166.34</c:v>
                </c:pt>
                <c:pt idx="15631" formatCode="0.00E+00">
                  <c:v>-2134.29</c:v>
                </c:pt>
                <c:pt idx="15632" formatCode="0.00E+00">
                  <c:v>-2101.79</c:v>
                </c:pt>
                <c:pt idx="15633" formatCode="0.00E+00">
                  <c:v>-2068.8200000000002</c:v>
                </c:pt>
                <c:pt idx="15634" formatCode="0.00E+00">
                  <c:v>-2035.4</c:v>
                </c:pt>
                <c:pt idx="15635" formatCode="0.00E+00">
                  <c:v>-2001.54</c:v>
                </c:pt>
                <c:pt idx="15636" formatCode="0.00E+00">
                  <c:v>-1967.24</c:v>
                </c:pt>
                <c:pt idx="15637" formatCode="0.00E+00">
                  <c:v>-1932.51</c:v>
                </c:pt>
                <c:pt idx="15638" formatCode="0.00E+00">
                  <c:v>-1897.36</c:v>
                </c:pt>
                <c:pt idx="15639" formatCode="0.00E+00">
                  <c:v>-1861.79</c:v>
                </c:pt>
                <c:pt idx="15640" formatCode="0.00E+00">
                  <c:v>-1825.82</c:v>
                </c:pt>
                <c:pt idx="15641" formatCode="0.00E+00">
                  <c:v>-1789.44</c:v>
                </c:pt>
                <c:pt idx="15642" formatCode="0.00E+00">
                  <c:v>-1752.68</c:v>
                </c:pt>
                <c:pt idx="15643" formatCode="0.00E+00">
                  <c:v>-1715.53</c:v>
                </c:pt>
                <c:pt idx="15644" formatCode="0.00E+00">
                  <c:v>-1678.01</c:v>
                </c:pt>
                <c:pt idx="15645" formatCode="0.00E+00">
                  <c:v>-1640.13</c:v>
                </c:pt>
                <c:pt idx="15646" formatCode="0.00E+00">
                  <c:v>-1601.88</c:v>
                </c:pt>
                <c:pt idx="15647" formatCode="0.00E+00">
                  <c:v>-1563.28</c:v>
                </c:pt>
                <c:pt idx="15648" formatCode="0.00E+00">
                  <c:v>-1524.35</c:v>
                </c:pt>
                <c:pt idx="15649" formatCode="0.00E+00">
                  <c:v>-1485.07</c:v>
                </c:pt>
                <c:pt idx="15650" formatCode="0.00E+00">
                  <c:v>-1445.48</c:v>
                </c:pt>
                <c:pt idx="15651" formatCode="0.00E+00">
                  <c:v>-1405.57</c:v>
                </c:pt>
                <c:pt idx="15652" formatCode="0.00E+00">
                  <c:v>-1365.35</c:v>
                </c:pt>
                <c:pt idx="15653" formatCode="0.00E+00">
                  <c:v>-1324.83</c:v>
                </c:pt>
                <c:pt idx="15654" formatCode="0.00E+00">
                  <c:v>-1284.02</c:v>
                </c:pt>
                <c:pt idx="15655" formatCode="0.00E+00">
                  <c:v>-1242.93</c:v>
                </c:pt>
                <c:pt idx="15656" formatCode="0.00E+00">
                  <c:v>-1201.57</c:v>
                </c:pt>
                <c:pt idx="15657" formatCode="0.00E+00">
                  <c:v>-1159.95</c:v>
                </c:pt>
                <c:pt idx="15658" formatCode="0.00E+00">
                  <c:v>-1118.08</c:v>
                </c:pt>
                <c:pt idx="15659" formatCode="0.00E+00">
                  <c:v>-1075.96</c:v>
                </c:pt>
                <c:pt idx="15660" formatCode="0.00E+00">
                  <c:v>-1033.5999999999999</c:v>
                </c:pt>
                <c:pt idx="15661">
                  <c:v>-991.01599999999996</c:v>
                </c:pt>
                <c:pt idx="15662">
                  <c:v>-948.21600000000001</c:v>
                </c:pt>
                <c:pt idx="15663">
                  <c:v>-905.20899999999995</c:v>
                </c:pt>
                <c:pt idx="15664">
                  <c:v>-862.00300000000004</c:v>
                </c:pt>
                <c:pt idx="15665">
                  <c:v>-818.60799999999995</c:v>
                </c:pt>
                <c:pt idx="15666">
                  <c:v>-775.03399999999999</c:v>
                </c:pt>
                <c:pt idx="15667">
                  <c:v>-731.29</c:v>
                </c:pt>
                <c:pt idx="15668">
                  <c:v>-687.38599999999997</c:v>
                </c:pt>
                <c:pt idx="15669">
                  <c:v>-643.33100000000002</c:v>
                </c:pt>
                <c:pt idx="15670">
                  <c:v>-599.13400000000001</c:v>
                </c:pt>
                <c:pt idx="15671">
                  <c:v>-554.80700000000002</c:v>
                </c:pt>
                <c:pt idx="15672">
                  <c:v>-510.35700000000003</c:v>
                </c:pt>
                <c:pt idx="15673">
                  <c:v>-465.79599999999999</c:v>
                </c:pt>
                <c:pt idx="15674">
                  <c:v>-421.13200000000001</c:v>
                </c:pt>
                <c:pt idx="15675">
                  <c:v>-376.375</c:v>
                </c:pt>
                <c:pt idx="15676">
                  <c:v>-331.53500000000003</c:v>
                </c:pt>
                <c:pt idx="15677">
                  <c:v>-286.62299999999999</c:v>
                </c:pt>
                <c:pt idx="15678">
                  <c:v>-241.64599999999999</c:v>
                </c:pt>
                <c:pt idx="15679">
                  <c:v>-196.61699999999999</c:v>
                </c:pt>
                <c:pt idx="15680">
                  <c:v>-151.54300000000001</c:v>
                </c:pt>
                <c:pt idx="15681">
                  <c:v>-106.435</c:v>
                </c:pt>
                <c:pt idx="15682">
                  <c:v>-61.303100000000001</c:v>
                </c:pt>
                <c:pt idx="15683">
                  <c:v>-16.1569</c:v>
                </c:pt>
                <c:pt idx="15684">
                  <c:v>28.9937</c:v>
                </c:pt>
                <c:pt idx="15685">
                  <c:v>74.138999999999996</c:v>
                </c:pt>
                <c:pt idx="15686">
                  <c:v>119.26900000000001</c:v>
                </c:pt>
                <c:pt idx="15687">
                  <c:v>164.37299999999999</c:v>
                </c:pt>
                <c:pt idx="15688">
                  <c:v>209.44300000000001</c:v>
                </c:pt>
                <c:pt idx="15689">
                  <c:v>254.46700000000001</c:v>
                </c:pt>
                <c:pt idx="15690">
                  <c:v>299.43700000000001</c:v>
                </c:pt>
                <c:pt idx="15691">
                  <c:v>344.34300000000002</c:v>
                </c:pt>
                <c:pt idx="15692">
                  <c:v>389.17399999999998</c:v>
                </c:pt>
                <c:pt idx="15693">
                  <c:v>433.92099999999999</c:v>
                </c:pt>
                <c:pt idx="15694">
                  <c:v>478.57499999999999</c:v>
                </c:pt>
                <c:pt idx="15695">
                  <c:v>523.125</c:v>
                </c:pt>
                <c:pt idx="15696">
                  <c:v>567.56200000000001</c:v>
                </c:pt>
                <c:pt idx="15697">
                  <c:v>611.87599999999998</c:v>
                </c:pt>
                <c:pt idx="15698">
                  <c:v>656.05700000000002</c:v>
                </c:pt>
                <c:pt idx="15699">
                  <c:v>700.09699999999998</c:v>
                </c:pt>
                <c:pt idx="15700">
                  <c:v>743.98400000000004</c:v>
                </c:pt>
                <c:pt idx="15701">
                  <c:v>787.71100000000001</c:v>
                </c:pt>
                <c:pt idx="15702">
                  <c:v>831.26599999999996</c:v>
                </c:pt>
                <c:pt idx="15703">
                  <c:v>874.64</c:v>
                </c:pt>
                <c:pt idx="15704">
                  <c:v>917.82500000000005</c:v>
                </c:pt>
                <c:pt idx="15705">
                  <c:v>960.81</c:v>
                </c:pt>
                <c:pt idx="15706" formatCode="0.00E+00">
                  <c:v>1003.59</c:v>
                </c:pt>
                <c:pt idx="15707" formatCode="0.00E+00">
                  <c:v>1046.1500000000001</c:v>
                </c:pt>
                <c:pt idx="15708" formatCode="0.00E+00">
                  <c:v>1088.48</c:v>
                </c:pt>
                <c:pt idx="15709" formatCode="0.00E+00">
                  <c:v>1130.57</c:v>
                </c:pt>
                <c:pt idx="15710" formatCode="0.00E+00">
                  <c:v>1172.42</c:v>
                </c:pt>
                <c:pt idx="15711" formatCode="0.00E+00">
                  <c:v>1214.02</c:v>
                </c:pt>
                <c:pt idx="15712" formatCode="0.00E+00">
                  <c:v>1255.3499999999999</c:v>
                </c:pt>
                <c:pt idx="15713" formatCode="0.00E+00">
                  <c:v>1296.4100000000001</c:v>
                </c:pt>
                <c:pt idx="15714" formatCode="0.00E+00">
                  <c:v>1337.19</c:v>
                </c:pt>
                <c:pt idx="15715" formatCode="0.00E+00">
                  <c:v>1377.67</c:v>
                </c:pt>
                <c:pt idx="15716" formatCode="0.00E+00">
                  <c:v>1417.86</c:v>
                </c:pt>
                <c:pt idx="15717" formatCode="0.00E+00">
                  <c:v>1457.73</c:v>
                </c:pt>
                <c:pt idx="15718" formatCode="0.00E+00">
                  <c:v>1497.29</c:v>
                </c:pt>
                <c:pt idx="15719" formatCode="0.00E+00">
                  <c:v>1536.53</c:v>
                </c:pt>
                <c:pt idx="15720" formatCode="0.00E+00">
                  <c:v>1575.43</c:v>
                </c:pt>
                <c:pt idx="15721" formatCode="0.00E+00">
                  <c:v>1613.99</c:v>
                </c:pt>
                <c:pt idx="15722" formatCode="0.00E+00">
                  <c:v>1652.19</c:v>
                </c:pt>
                <c:pt idx="15723" formatCode="0.00E+00">
                  <c:v>1690.04</c:v>
                </c:pt>
                <c:pt idx="15724" formatCode="0.00E+00">
                  <c:v>1727.52</c:v>
                </c:pt>
                <c:pt idx="15725" formatCode="0.00E+00">
                  <c:v>1764.62</c:v>
                </c:pt>
                <c:pt idx="15726" formatCode="0.00E+00">
                  <c:v>1801.34</c:v>
                </c:pt>
                <c:pt idx="15727" formatCode="0.00E+00">
                  <c:v>1837.66</c:v>
                </c:pt>
                <c:pt idx="15728" formatCode="0.00E+00">
                  <c:v>1873.59</c:v>
                </c:pt>
                <c:pt idx="15729" formatCode="0.00E+00">
                  <c:v>1909.11</c:v>
                </c:pt>
                <c:pt idx="15730" formatCode="0.00E+00">
                  <c:v>1944.21</c:v>
                </c:pt>
                <c:pt idx="15731" formatCode="0.00E+00">
                  <c:v>1978.89</c:v>
                </c:pt>
                <c:pt idx="15732" formatCode="0.00E+00">
                  <c:v>2013.14</c:v>
                </c:pt>
                <c:pt idx="15733" formatCode="0.00E+00">
                  <c:v>2046.95</c:v>
                </c:pt>
                <c:pt idx="15734" formatCode="0.00E+00">
                  <c:v>2080.3200000000002</c:v>
                </c:pt>
                <c:pt idx="15735" formatCode="0.00E+00">
                  <c:v>2113.23</c:v>
                </c:pt>
                <c:pt idx="15736" formatCode="0.00E+00">
                  <c:v>2145.6799999999998</c:v>
                </c:pt>
                <c:pt idx="15737" formatCode="0.00E+00">
                  <c:v>2177.67</c:v>
                </c:pt>
                <c:pt idx="15738" formatCode="0.00E+00">
                  <c:v>2209.1799999999998</c:v>
                </c:pt>
                <c:pt idx="15739" formatCode="0.00E+00">
                  <c:v>2240.21</c:v>
                </c:pt>
                <c:pt idx="15740" formatCode="0.00E+00">
                  <c:v>2270.75</c:v>
                </c:pt>
                <c:pt idx="15741" formatCode="0.00E+00">
                  <c:v>2300.8000000000002</c:v>
                </c:pt>
                <c:pt idx="15742" formatCode="0.00E+00">
                  <c:v>2330.34</c:v>
                </c:pt>
                <c:pt idx="15743" formatCode="0.00E+00">
                  <c:v>2359.38</c:v>
                </c:pt>
                <c:pt idx="15744" formatCode="0.00E+00">
                  <c:v>2387.9</c:v>
                </c:pt>
                <c:pt idx="15745" formatCode="0.00E+00">
                  <c:v>2415.91</c:v>
                </c:pt>
                <c:pt idx="15746" formatCode="0.00E+00">
                  <c:v>2443.39</c:v>
                </c:pt>
                <c:pt idx="15747" formatCode="0.00E+00">
                  <c:v>2470.33</c:v>
                </c:pt>
                <c:pt idx="15748" formatCode="0.00E+00">
                  <c:v>2496.7399999999998</c:v>
                </c:pt>
                <c:pt idx="15749" formatCode="0.00E+00">
                  <c:v>2522.6</c:v>
                </c:pt>
                <c:pt idx="15750" formatCode="0.00E+00">
                  <c:v>2547.92</c:v>
                </c:pt>
                <c:pt idx="15751" formatCode="0.00E+00">
                  <c:v>2572.67</c:v>
                </c:pt>
                <c:pt idx="15752" formatCode="0.00E+00">
                  <c:v>2596.87</c:v>
                </c:pt>
                <c:pt idx="15753" formatCode="0.00E+00">
                  <c:v>2620.5100000000002</c:v>
                </c:pt>
                <c:pt idx="15754" formatCode="0.00E+00">
                  <c:v>2643.57</c:v>
                </c:pt>
                <c:pt idx="15755" formatCode="0.00E+00">
                  <c:v>2666.05</c:v>
                </c:pt>
                <c:pt idx="15756" formatCode="0.00E+00">
                  <c:v>2687.96</c:v>
                </c:pt>
                <c:pt idx="15757" formatCode="0.00E+00">
                  <c:v>2709.28</c:v>
                </c:pt>
                <c:pt idx="15758" formatCode="0.00E+00">
                  <c:v>2730</c:v>
                </c:pt>
                <c:pt idx="15759" formatCode="0.00E+00">
                  <c:v>2750.14</c:v>
                </c:pt>
                <c:pt idx="15760" formatCode="0.00E+00">
                  <c:v>2769.67</c:v>
                </c:pt>
                <c:pt idx="15761" formatCode="0.00E+00">
                  <c:v>2788.6</c:v>
                </c:pt>
                <c:pt idx="15762" formatCode="0.00E+00">
                  <c:v>2806.93</c:v>
                </c:pt>
                <c:pt idx="15763" formatCode="0.00E+00">
                  <c:v>2824.64</c:v>
                </c:pt>
                <c:pt idx="15764" formatCode="0.00E+00">
                  <c:v>2841.74</c:v>
                </c:pt>
                <c:pt idx="15765" formatCode="0.00E+00">
                  <c:v>2858.21</c:v>
                </c:pt>
                <c:pt idx="15766" formatCode="0.00E+00">
                  <c:v>2874.07</c:v>
                </c:pt>
                <c:pt idx="15767" formatCode="0.00E+00">
                  <c:v>2889.29</c:v>
                </c:pt>
                <c:pt idx="15768" formatCode="0.00E+00">
                  <c:v>2903.89</c:v>
                </c:pt>
                <c:pt idx="15769" formatCode="0.00E+00">
                  <c:v>2917.86</c:v>
                </c:pt>
                <c:pt idx="15770" formatCode="0.00E+00">
                  <c:v>2931.19</c:v>
                </c:pt>
                <c:pt idx="15771" formatCode="0.00E+00">
                  <c:v>2943.88</c:v>
                </c:pt>
                <c:pt idx="15772" formatCode="0.00E+00">
                  <c:v>2955.92</c:v>
                </c:pt>
                <c:pt idx="15773" formatCode="0.00E+00">
                  <c:v>2967.33</c:v>
                </c:pt>
                <c:pt idx="15774" formatCode="0.00E+00">
                  <c:v>2978.08</c:v>
                </c:pt>
                <c:pt idx="15775" formatCode="0.00E+00">
                  <c:v>2988.19</c:v>
                </c:pt>
                <c:pt idx="15776" formatCode="0.00E+00">
                  <c:v>2997.65</c:v>
                </c:pt>
                <c:pt idx="15777" formatCode="0.00E+00">
                  <c:v>3006.45</c:v>
                </c:pt>
                <c:pt idx="15778" formatCode="0.00E+00">
                  <c:v>3014.6</c:v>
                </c:pt>
                <c:pt idx="15779" formatCode="0.00E+00">
                  <c:v>3022.09</c:v>
                </c:pt>
                <c:pt idx="15780" formatCode="0.00E+00">
                  <c:v>3028.92</c:v>
                </c:pt>
                <c:pt idx="15781" formatCode="0.00E+00">
                  <c:v>3035.09</c:v>
                </c:pt>
                <c:pt idx="15782" formatCode="0.00E+00">
                  <c:v>3040.6</c:v>
                </c:pt>
                <c:pt idx="15783" formatCode="0.00E+00">
                  <c:v>3045.45</c:v>
                </c:pt>
                <c:pt idx="15784" formatCode="0.00E+00">
                  <c:v>3049.63</c:v>
                </c:pt>
                <c:pt idx="15785" formatCode="0.00E+00">
                  <c:v>3053.15</c:v>
                </c:pt>
                <c:pt idx="15786" formatCode="0.00E+00">
                  <c:v>3056</c:v>
                </c:pt>
                <c:pt idx="15787" formatCode="0.00E+00">
                  <c:v>3058.19</c:v>
                </c:pt>
                <c:pt idx="15788" formatCode="0.00E+00">
                  <c:v>3059.71</c:v>
                </c:pt>
                <c:pt idx="15789" formatCode="0.00E+00">
                  <c:v>3060.56</c:v>
                </c:pt>
                <c:pt idx="15790" formatCode="0.00E+00">
                  <c:v>3060.75</c:v>
                </c:pt>
                <c:pt idx="15791" formatCode="0.00E+00">
                  <c:v>3060.26</c:v>
                </c:pt>
                <c:pt idx="15792" formatCode="0.00E+00">
                  <c:v>3059.12</c:v>
                </c:pt>
                <c:pt idx="15793" formatCode="0.00E+00">
                  <c:v>3057.3</c:v>
                </c:pt>
                <c:pt idx="15794" formatCode="0.00E+00">
                  <c:v>3054.82</c:v>
                </c:pt>
                <c:pt idx="15795" formatCode="0.00E+00">
                  <c:v>3051.67</c:v>
                </c:pt>
                <c:pt idx="15796" formatCode="0.00E+00">
                  <c:v>3047.85</c:v>
                </c:pt>
                <c:pt idx="15797" formatCode="0.00E+00">
                  <c:v>3043.37</c:v>
                </c:pt>
                <c:pt idx="15798" formatCode="0.00E+00">
                  <c:v>3038.23</c:v>
                </c:pt>
                <c:pt idx="15799" formatCode="0.00E+00">
                  <c:v>3032.42</c:v>
                </c:pt>
                <c:pt idx="15800" formatCode="0.00E+00">
                  <c:v>3025.96</c:v>
                </c:pt>
                <c:pt idx="15801" formatCode="0.00E+00">
                  <c:v>3018.83</c:v>
                </c:pt>
                <c:pt idx="15802" formatCode="0.00E+00">
                  <c:v>3011.05</c:v>
                </c:pt>
                <c:pt idx="15803" formatCode="0.00E+00">
                  <c:v>3002.6</c:v>
                </c:pt>
                <c:pt idx="15804" formatCode="0.00E+00">
                  <c:v>2993.51</c:v>
                </c:pt>
                <c:pt idx="15805" formatCode="0.00E+00">
                  <c:v>2983.76</c:v>
                </c:pt>
                <c:pt idx="15806" formatCode="0.00E+00">
                  <c:v>2973.36</c:v>
                </c:pt>
                <c:pt idx="15807" formatCode="0.00E+00">
                  <c:v>2962.31</c:v>
                </c:pt>
                <c:pt idx="15808" formatCode="0.00E+00">
                  <c:v>2950.62</c:v>
                </c:pt>
                <c:pt idx="15809" formatCode="0.00E+00">
                  <c:v>2938.28</c:v>
                </c:pt>
                <c:pt idx="15810" formatCode="0.00E+00">
                  <c:v>2925.3</c:v>
                </c:pt>
                <c:pt idx="15811" formatCode="0.00E+00">
                  <c:v>2911.68</c:v>
                </c:pt>
                <c:pt idx="15812" formatCode="0.00E+00">
                  <c:v>2897.43</c:v>
                </c:pt>
                <c:pt idx="15813" formatCode="0.00E+00">
                  <c:v>2882.55</c:v>
                </c:pt>
                <c:pt idx="15814" formatCode="0.00E+00">
                  <c:v>2867.04</c:v>
                </c:pt>
                <c:pt idx="15815" formatCode="0.00E+00">
                  <c:v>2850.9</c:v>
                </c:pt>
                <c:pt idx="15816" formatCode="0.00E+00">
                  <c:v>2834.14</c:v>
                </c:pt>
                <c:pt idx="15817" formatCode="0.00E+00">
                  <c:v>2816.76</c:v>
                </c:pt>
                <c:pt idx="15818" formatCode="0.00E+00">
                  <c:v>2798.77</c:v>
                </c:pt>
                <c:pt idx="15819" formatCode="0.00E+00">
                  <c:v>2780.17</c:v>
                </c:pt>
                <c:pt idx="15820" formatCode="0.00E+00">
                  <c:v>2760.96</c:v>
                </c:pt>
                <c:pt idx="15821" formatCode="0.00E+00">
                  <c:v>2741.14</c:v>
                </c:pt>
                <c:pt idx="15822" formatCode="0.00E+00">
                  <c:v>2720.74</c:v>
                </c:pt>
                <c:pt idx="15823" formatCode="0.00E+00">
                  <c:v>2699.73</c:v>
                </c:pt>
                <c:pt idx="15824" formatCode="0.00E+00">
                  <c:v>2678.14</c:v>
                </c:pt>
                <c:pt idx="15825" formatCode="0.00E+00">
                  <c:v>2655.96</c:v>
                </c:pt>
                <c:pt idx="15826" formatCode="0.00E+00">
                  <c:v>2633.21</c:v>
                </c:pt>
                <c:pt idx="15827" formatCode="0.00E+00">
                  <c:v>2609.88</c:v>
                </c:pt>
                <c:pt idx="15828" formatCode="0.00E+00">
                  <c:v>2585.98</c:v>
                </c:pt>
                <c:pt idx="15829" formatCode="0.00E+00">
                  <c:v>2561.5100000000002</c:v>
                </c:pt>
                <c:pt idx="15830" formatCode="0.00E+00">
                  <c:v>2536.4899999999998</c:v>
                </c:pt>
                <c:pt idx="15831" formatCode="0.00E+00">
                  <c:v>2510.92</c:v>
                </c:pt>
                <c:pt idx="15832" formatCode="0.00E+00">
                  <c:v>2484.79</c:v>
                </c:pt>
                <c:pt idx="15833" formatCode="0.00E+00">
                  <c:v>2458.13</c:v>
                </c:pt>
                <c:pt idx="15834" formatCode="0.00E+00">
                  <c:v>2430.92</c:v>
                </c:pt>
                <c:pt idx="15835" formatCode="0.00E+00">
                  <c:v>2403.19</c:v>
                </c:pt>
                <c:pt idx="15836" formatCode="0.00E+00">
                  <c:v>2374.94</c:v>
                </c:pt>
                <c:pt idx="15837" formatCode="0.00E+00">
                  <c:v>2346.16</c:v>
                </c:pt>
                <c:pt idx="15838" formatCode="0.00E+00">
                  <c:v>2316.87</c:v>
                </c:pt>
                <c:pt idx="15839" formatCode="0.00E+00">
                  <c:v>2287.08</c:v>
                </c:pt>
                <c:pt idx="15840" formatCode="0.00E+00">
                  <c:v>2256.79</c:v>
                </c:pt>
                <c:pt idx="15841" formatCode="0.00E+00">
                  <c:v>2226</c:v>
                </c:pt>
                <c:pt idx="15842" formatCode="0.00E+00">
                  <c:v>2194.73</c:v>
                </c:pt>
                <c:pt idx="15843" formatCode="0.00E+00">
                  <c:v>2162.9899999999998</c:v>
                </c:pt>
                <c:pt idx="15844" formatCode="0.00E+00">
                  <c:v>2130.7600000000002</c:v>
                </c:pt>
                <c:pt idx="15845" formatCode="0.00E+00">
                  <c:v>2098.08</c:v>
                </c:pt>
                <c:pt idx="15846" formatCode="0.00E+00">
                  <c:v>2064.9299999999998</c:v>
                </c:pt>
                <c:pt idx="15847" formatCode="0.00E+00">
                  <c:v>2031.34</c:v>
                </c:pt>
                <c:pt idx="15848" formatCode="0.00E+00">
                  <c:v>1997.3</c:v>
                </c:pt>
                <c:pt idx="15849" formatCode="0.00E+00">
                  <c:v>1962.83</c:v>
                </c:pt>
                <c:pt idx="15850" formatCode="0.00E+00">
                  <c:v>1927.92</c:v>
                </c:pt>
                <c:pt idx="15851" formatCode="0.00E+00">
                  <c:v>1892.6</c:v>
                </c:pt>
                <c:pt idx="15852" formatCode="0.00E+00">
                  <c:v>1856.86</c:v>
                </c:pt>
                <c:pt idx="15853" formatCode="0.00E+00">
                  <c:v>1820.72</c:v>
                </c:pt>
                <c:pt idx="15854" formatCode="0.00E+00">
                  <c:v>1784.18</c:v>
                </c:pt>
                <c:pt idx="15855" formatCode="0.00E+00">
                  <c:v>1747.25</c:v>
                </c:pt>
                <c:pt idx="15856" formatCode="0.00E+00">
                  <c:v>1709.95</c:v>
                </c:pt>
                <c:pt idx="15857" formatCode="0.00E+00">
                  <c:v>1672.26</c:v>
                </c:pt>
                <c:pt idx="15858" formatCode="0.00E+00">
                  <c:v>1634.21</c:v>
                </c:pt>
                <c:pt idx="15859" formatCode="0.00E+00">
                  <c:v>1595.81</c:v>
                </c:pt>
                <c:pt idx="15860" formatCode="0.00E+00">
                  <c:v>1557.05</c:v>
                </c:pt>
                <c:pt idx="15861" formatCode="0.00E+00">
                  <c:v>1517.96</c:v>
                </c:pt>
                <c:pt idx="15862" formatCode="0.00E+00">
                  <c:v>1478.53</c:v>
                </c:pt>
                <c:pt idx="15863" formatCode="0.00E+00">
                  <c:v>1438.79</c:v>
                </c:pt>
                <c:pt idx="15864" formatCode="0.00E+00">
                  <c:v>1398.72</c:v>
                </c:pt>
                <c:pt idx="15865" formatCode="0.00E+00">
                  <c:v>1358.35</c:v>
                </c:pt>
                <c:pt idx="15866" formatCode="0.00E+00">
                  <c:v>1317.69</c:v>
                </c:pt>
                <c:pt idx="15867" formatCode="0.00E+00">
                  <c:v>1276.74</c:v>
                </c:pt>
                <c:pt idx="15868" formatCode="0.00E+00">
                  <c:v>1235.51</c:v>
                </c:pt>
                <c:pt idx="15869" formatCode="0.00E+00">
                  <c:v>1194</c:v>
                </c:pt>
                <c:pt idx="15870" formatCode="0.00E+00">
                  <c:v>1152.24</c:v>
                </c:pt>
                <c:pt idx="15871" formatCode="0.00E+00">
                  <c:v>1110.23</c:v>
                </c:pt>
                <c:pt idx="15872" formatCode="0.00E+00">
                  <c:v>1067.97</c:v>
                </c:pt>
                <c:pt idx="15873" formatCode="0.00E+00">
                  <c:v>1025.48</c:v>
                </c:pt>
                <c:pt idx="15874">
                  <c:v>982.76800000000003</c:v>
                </c:pt>
                <c:pt idx="15875">
                  <c:v>939.83900000000006</c:v>
                </c:pt>
                <c:pt idx="15876">
                  <c:v>896.70399999999995</c:v>
                </c:pt>
                <c:pt idx="15877">
                  <c:v>853.37400000000002</c:v>
                </c:pt>
                <c:pt idx="15878">
                  <c:v>809.85599999999999</c:v>
                </c:pt>
                <c:pt idx="15879">
                  <c:v>766.16300000000001</c:v>
                </c:pt>
                <c:pt idx="15880">
                  <c:v>722.30100000000004</c:v>
                </c:pt>
                <c:pt idx="15881">
                  <c:v>678.28099999999995</c:v>
                </c:pt>
                <c:pt idx="15882">
                  <c:v>634.11300000000006</c:v>
                </c:pt>
                <c:pt idx="15883">
                  <c:v>589.80600000000004</c:v>
                </c:pt>
                <c:pt idx="15884">
                  <c:v>545.37</c:v>
                </c:pt>
                <c:pt idx="15885">
                  <c:v>500.81400000000002</c:v>
                </c:pt>
                <c:pt idx="15886">
                  <c:v>456.149</c:v>
                </c:pt>
                <c:pt idx="15887">
                  <c:v>411.38299999999998</c:v>
                </c:pt>
                <c:pt idx="15888">
                  <c:v>366.52800000000002</c:v>
                </c:pt>
                <c:pt idx="15889">
                  <c:v>321.59199999999998</c:v>
                </c:pt>
                <c:pt idx="15890">
                  <c:v>276.58600000000001</c:v>
                </c:pt>
                <c:pt idx="15891">
                  <c:v>231.518</c:v>
                </c:pt>
                <c:pt idx="15892">
                  <c:v>186.4</c:v>
                </c:pt>
                <c:pt idx="15893">
                  <c:v>141.24</c:v>
                </c:pt>
                <c:pt idx="15894">
                  <c:v>96.048500000000004</c:v>
                </c:pt>
                <c:pt idx="15895">
                  <c:v>50.835599999999999</c:v>
                </c:pt>
                <c:pt idx="15896">
                  <c:v>5.6109600000000004</c:v>
                </c:pt>
                <c:pt idx="15897">
                  <c:v>-39.615200000000002</c:v>
                </c:pt>
                <c:pt idx="15898">
                  <c:v>-84.833100000000002</c:v>
                </c:pt>
                <c:pt idx="15899">
                  <c:v>-130.03299999999999</c:v>
                </c:pt>
                <c:pt idx="15900">
                  <c:v>-175.20500000000001</c:v>
                </c:pt>
                <c:pt idx="15901">
                  <c:v>-220.339</c:v>
                </c:pt>
                <c:pt idx="15902">
                  <c:v>-265.42500000000001</c:v>
                </c:pt>
                <c:pt idx="15903">
                  <c:v>-310.45400000000001</c:v>
                </c:pt>
                <c:pt idx="15904">
                  <c:v>-355.416</c:v>
                </c:pt>
                <c:pt idx="15905">
                  <c:v>-400.30099999999999</c:v>
                </c:pt>
                <c:pt idx="15906">
                  <c:v>-445.09899999999999</c:v>
                </c:pt>
                <c:pt idx="15907">
                  <c:v>-489.80099999999999</c:v>
                </c:pt>
                <c:pt idx="15908">
                  <c:v>-534.39599999999996</c:v>
                </c:pt>
                <c:pt idx="15909">
                  <c:v>-578.875</c:v>
                </c:pt>
                <c:pt idx="15910">
                  <c:v>-623.22799999999995</c:v>
                </c:pt>
                <c:pt idx="15911">
                  <c:v>-667.44600000000003</c:v>
                </c:pt>
                <c:pt idx="15912">
                  <c:v>-711.51900000000001</c:v>
                </c:pt>
                <c:pt idx="15913">
                  <c:v>-755.43799999999999</c:v>
                </c:pt>
                <c:pt idx="15914">
                  <c:v>-799.19200000000001</c:v>
                </c:pt>
                <c:pt idx="15915">
                  <c:v>-842.77300000000002</c:v>
                </c:pt>
                <c:pt idx="15916">
                  <c:v>-886.17</c:v>
                </c:pt>
                <c:pt idx="15917">
                  <c:v>-929.37400000000002</c:v>
                </c:pt>
                <c:pt idx="15918">
                  <c:v>-972.37599999999998</c:v>
                </c:pt>
                <c:pt idx="15919" formatCode="0.00E+00">
                  <c:v>-1015.17</c:v>
                </c:pt>
                <c:pt idx="15920" formatCode="0.00E+00">
                  <c:v>-1057.74</c:v>
                </c:pt>
                <c:pt idx="15921" formatCode="0.00E+00">
                  <c:v>-1100.08</c:v>
                </c:pt>
                <c:pt idx="15922" formatCode="0.00E+00">
                  <c:v>-1142.18</c:v>
                </c:pt>
                <c:pt idx="15923" formatCode="0.00E+00">
                  <c:v>-1184.03</c:v>
                </c:pt>
                <c:pt idx="15924" formatCode="0.00E+00">
                  <c:v>-1225.6199999999999</c:v>
                </c:pt>
                <c:pt idx="15925" formatCode="0.00E+00">
                  <c:v>-1266.95</c:v>
                </c:pt>
                <c:pt idx="15926" formatCode="0.00E+00">
                  <c:v>-1308</c:v>
                </c:pt>
                <c:pt idx="15927" formatCode="0.00E+00">
                  <c:v>-1348.77</c:v>
                </c:pt>
                <c:pt idx="15928" formatCode="0.00E+00">
                  <c:v>-1389.24</c:v>
                </c:pt>
                <c:pt idx="15929" formatCode="0.00E+00">
                  <c:v>-1429.41</c:v>
                </c:pt>
                <c:pt idx="15930" formatCode="0.00E+00">
                  <c:v>-1469.27</c:v>
                </c:pt>
                <c:pt idx="15931" formatCode="0.00E+00">
                  <c:v>-1508.81</c:v>
                </c:pt>
                <c:pt idx="15932" formatCode="0.00E+00">
                  <c:v>-1548.02</c:v>
                </c:pt>
                <c:pt idx="15933" formatCode="0.00E+00">
                  <c:v>-1586.89</c:v>
                </c:pt>
                <c:pt idx="15934" formatCode="0.00E+00">
                  <c:v>-1625.42</c:v>
                </c:pt>
                <c:pt idx="15935" formatCode="0.00E+00">
                  <c:v>-1663.59</c:v>
                </c:pt>
                <c:pt idx="15936" formatCode="0.00E+00">
                  <c:v>-1701.41</c:v>
                </c:pt>
                <c:pt idx="15937" formatCode="0.00E+00">
                  <c:v>-1738.85</c:v>
                </c:pt>
                <c:pt idx="15938" formatCode="0.00E+00">
                  <c:v>-1775.91</c:v>
                </c:pt>
                <c:pt idx="15939" formatCode="0.00E+00">
                  <c:v>-1812.59</c:v>
                </c:pt>
                <c:pt idx="15940" formatCode="0.00E+00">
                  <c:v>-1848.86</c:v>
                </c:pt>
                <c:pt idx="15941" formatCode="0.00E+00">
                  <c:v>-1884.74</c:v>
                </c:pt>
                <c:pt idx="15942" formatCode="0.00E+00">
                  <c:v>-1920.21</c:v>
                </c:pt>
                <c:pt idx="15943" formatCode="0.00E+00">
                  <c:v>-1955.26</c:v>
                </c:pt>
                <c:pt idx="15944" formatCode="0.00E+00">
                  <c:v>-1989.88</c:v>
                </c:pt>
                <c:pt idx="15945" formatCode="0.00E+00">
                  <c:v>-2024.07</c:v>
                </c:pt>
                <c:pt idx="15946" formatCode="0.00E+00">
                  <c:v>-2057.8200000000002</c:v>
                </c:pt>
                <c:pt idx="15947" formatCode="0.00E+00">
                  <c:v>-2091.12</c:v>
                </c:pt>
                <c:pt idx="15948" formatCode="0.00E+00">
                  <c:v>-2123.96</c:v>
                </c:pt>
                <c:pt idx="15949" formatCode="0.00E+00">
                  <c:v>-2156.34</c:v>
                </c:pt>
                <c:pt idx="15950" formatCode="0.00E+00">
                  <c:v>-2188.25</c:v>
                </c:pt>
                <c:pt idx="15951" formatCode="0.00E+00">
                  <c:v>-2219.69</c:v>
                </c:pt>
                <c:pt idx="15952" formatCode="0.00E+00">
                  <c:v>-2250.64</c:v>
                </c:pt>
                <c:pt idx="15953" formatCode="0.00E+00">
                  <c:v>-2281.1</c:v>
                </c:pt>
                <c:pt idx="15954" formatCode="0.00E+00">
                  <c:v>-2311.06</c:v>
                </c:pt>
                <c:pt idx="15955" formatCode="0.00E+00">
                  <c:v>-2340.52</c:v>
                </c:pt>
                <c:pt idx="15956" formatCode="0.00E+00">
                  <c:v>-2369.4699999999998</c:v>
                </c:pt>
                <c:pt idx="15957" formatCode="0.00E+00">
                  <c:v>-2397.91</c:v>
                </c:pt>
                <c:pt idx="15958" formatCode="0.00E+00">
                  <c:v>-2425.8200000000002</c:v>
                </c:pt>
                <c:pt idx="15959" formatCode="0.00E+00">
                  <c:v>-2453.1999999999998</c:v>
                </c:pt>
                <c:pt idx="15960" formatCode="0.00E+00">
                  <c:v>-2480.0500000000002</c:v>
                </c:pt>
                <c:pt idx="15961" formatCode="0.00E+00">
                  <c:v>-2506.35</c:v>
                </c:pt>
                <c:pt idx="15962" formatCode="0.00E+00">
                  <c:v>-2532.11</c:v>
                </c:pt>
                <c:pt idx="15963" formatCode="0.00E+00">
                  <c:v>-2557.3200000000002</c:v>
                </c:pt>
                <c:pt idx="15964" formatCode="0.00E+00">
                  <c:v>-2581.9699999999998</c:v>
                </c:pt>
                <c:pt idx="15965" formatCode="0.00E+00">
                  <c:v>-2606.06</c:v>
                </c:pt>
                <c:pt idx="15966" formatCode="0.00E+00">
                  <c:v>-2629.58</c:v>
                </c:pt>
                <c:pt idx="15967" formatCode="0.00E+00">
                  <c:v>-2652.53</c:v>
                </c:pt>
                <c:pt idx="15968" formatCode="0.00E+00">
                  <c:v>-2674.9</c:v>
                </c:pt>
                <c:pt idx="15969" formatCode="0.00E+00">
                  <c:v>-2696.68</c:v>
                </c:pt>
                <c:pt idx="15970" formatCode="0.00E+00">
                  <c:v>-2717.88</c:v>
                </c:pt>
                <c:pt idx="15971" formatCode="0.00E+00">
                  <c:v>-2738.48</c:v>
                </c:pt>
                <c:pt idx="15972" formatCode="0.00E+00">
                  <c:v>-2758.49</c:v>
                </c:pt>
                <c:pt idx="15973" formatCode="0.00E+00">
                  <c:v>-2777.9</c:v>
                </c:pt>
                <c:pt idx="15974" formatCode="0.00E+00">
                  <c:v>-2796.7</c:v>
                </c:pt>
                <c:pt idx="15975" formatCode="0.00E+00">
                  <c:v>-2814.89</c:v>
                </c:pt>
                <c:pt idx="15976" formatCode="0.00E+00">
                  <c:v>-2832.47</c:v>
                </c:pt>
                <c:pt idx="15977" formatCode="0.00E+00">
                  <c:v>-2849.43</c:v>
                </c:pt>
                <c:pt idx="15978" formatCode="0.00E+00">
                  <c:v>-2865.77</c:v>
                </c:pt>
                <c:pt idx="15979" formatCode="0.00E+00">
                  <c:v>-2881.49</c:v>
                </c:pt>
                <c:pt idx="15980" formatCode="0.00E+00">
                  <c:v>-2896.58</c:v>
                </c:pt>
                <c:pt idx="15981" formatCode="0.00E+00">
                  <c:v>-2911.03</c:v>
                </c:pt>
                <c:pt idx="15982" formatCode="0.00E+00">
                  <c:v>-2924.85</c:v>
                </c:pt>
                <c:pt idx="15983" formatCode="0.00E+00">
                  <c:v>-2938.04</c:v>
                </c:pt>
                <c:pt idx="15984" formatCode="0.00E+00">
                  <c:v>-2950.58</c:v>
                </c:pt>
                <c:pt idx="15985" formatCode="0.00E+00">
                  <c:v>-2962.48</c:v>
                </c:pt>
                <c:pt idx="15986" formatCode="0.00E+00">
                  <c:v>-2973.73</c:v>
                </c:pt>
                <c:pt idx="15987" formatCode="0.00E+00">
                  <c:v>-2984.34</c:v>
                </c:pt>
                <c:pt idx="15988" formatCode="0.00E+00">
                  <c:v>-2994.29</c:v>
                </c:pt>
                <c:pt idx="15989" formatCode="0.00E+00">
                  <c:v>-3003.59</c:v>
                </c:pt>
                <c:pt idx="15990" formatCode="0.00E+00">
                  <c:v>-3012.24</c:v>
                </c:pt>
                <c:pt idx="15991" formatCode="0.00E+00">
                  <c:v>-3020.23</c:v>
                </c:pt>
                <c:pt idx="15992" formatCode="0.00E+00">
                  <c:v>-3027.56</c:v>
                </c:pt>
                <c:pt idx="15993" formatCode="0.00E+00">
                  <c:v>-3034.23</c:v>
                </c:pt>
                <c:pt idx="15994" formatCode="0.00E+00">
                  <c:v>-3040.24</c:v>
                </c:pt>
                <c:pt idx="15995" formatCode="0.00E+00">
                  <c:v>-3045.59</c:v>
                </c:pt>
                <c:pt idx="15996" formatCode="0.00E+00">
                  <c:v>-3050.27</c:v>
                </c:pt>
                <c:pt idx="15997" formatCode="0.00E+00">
                  <c:v>-3054.29</c:v>
                </c:pt>
                <c:pt idx="15998" formatCode="0.00E+00">
                  <c:v>-3057.64</c:v>
                </c:pt>
                <c:pt idx="15999" formatCode="0.00E+00">
                  <c:v>-3060.33</c:v>
                </c:pt>
                <c:pt idx="16000" formatCode="0.00E+00">
                  <c:v>-3062.35</c:v>
                </c:pt>
                <c:pt idx="16001" formatCode="0.00E+00">
                  <c:v>-3063.7</c:v>
                </c:pt>
                <c:pt idx="16002" formatCode="0.00E+00">
                  <c:v>-3064.38</c:v>
                </c:pt>
                <c:pt idx="16003" formatCode="0.00E+00">
                  <c:v>-3064.39</c:v>
                </c:pt>
                <c:pt idx="16004" formatCode="0.00E+00">
                  <c:v>-3063.74</c:v>
                </c:pt>
                <c:pt idx="16005" formatCode="0.00E+00">
                  <c:v>-3062.42</c:v>
                </c:pt>
                <c:pt idx="16006" formatCode="0.00E+00">
                  <c:v>-3060.43</c:v>
                </c:pt>
                <c:pt idx="16007" formatCode="0.00E+00">
                  <c:v>-3057.77</c:v>
                </c:pt>
                <c:pt idx="16008" formatCode="0.00E+00">
                  <c:v>-3054.45</c:v>
                </c:pt>
                <c:pt idx="16009" formatCode="0.00E+00">
                  <c:v>-3050.45</c:v>
                </c:pt>
                <c:pt idx="16010" formatCode="0.00E+00">
                  <c:v>-3045.8</c:v>
                </c:pt>
                <c:pt idx="16011" formatCode="0.00E+00">
                  <c:v>-3040.48</c:v>
                </c:pt>
                <c:pt idx="16012" formatCode="0.00E+00">
                  <c:v>-3034.49</c:v>
                </c:pt>
                <c:pt idx="16013" formatCode="0.00E+00">
                  <c:v>-3027.85</c:v>
                </c:pt>
                <c:pt idx="16014" formatCode="0.00E+00">
                  <c:v>-3020.55</c:v>
                </c:pt>
                <c:pt idx="16015" formatCode="0.00E+00">
                  <c:v>-3012.58</c:v>
                </c:pt>
                <c:pt idx="16016" formatCode="0.00E+00">
                  <c:v>-3003.96</c:v>
                </c:pt>
                <c:pt idx="16017" formatCode="0.00E+00">
                  <c:v>-2994.69</c:v>
                </c:pt>
                <c:pt idx="16018" formatCode="0.00E+00">
                  <c:v>-2984.76</c:v>
                </c:pt>
                <c:pt idx="16019" formatCode="0.00E+00">
                  <c:v>-2974.18</c:v>
                </c:pt>
                <c:pt idx="16020" formatCode="0.00E+00">
                  <c:v>-2962.95</c:v>
                </c:pt>
                <c:pt idx="16021" formatCode="0.00E+00">
                  <c:v>-2951.08</c:v>
                </c:pt>
                <c:pt idx="16022" formatCode="0.00E+00">
                  <c:v>-2938.56</c:v>
                </c:pt>
                <c:pt idx="16023" formatCode="0.00E+00">
                  <c:v>-2925.4</c:v>
                </c:pt>
                <c:pt idx="16024" formatCode="0.00E+00">
                  <c:v>-2911.6</c:v>
                </c:pt>
                <c:pt idx="16025" formatCode="0.00E+00">
                  <c:v>-2897.17</c:v>
                </c:pt>
                <c:pt idx="16026" formatCode="0.00E+00">
                  <c:v>-2882.11</c:v>
                </c:pt>
                <c:pt idx="16027" formatCode="0.00E+00">
                  <c:v>-2866.42</c:v>
                </c:pt>
                <c:pt idx="16028" formatCode="0.00E+00">
                  <c:v>-2850.1</c:v>
                </c:pt>
                <c:pt idx="16029" formatCode="0.00E+00">
                  <c:v>-2833.16</c:v>
                </c:pt>
                <c:pt idx="16030" formatCode="0.00E+00">
                  <c:v>-2815.61</c:v>
                </c:pt>
                <c:pt idx="16031" formatCode="0.00E+00">
                  <c:v>-2797.43</c:v>
                </c:pt>
                <c:pt idx="16032" formatCode="0.00E+00">
                  <c:v>-2778.65</c:v>
                </c:pt>
                <c:pt idx="16033" formatCode="0.00E+00">
                  <c:v>-2759.27</c:v>
                </c:pt>
                <c:pt idx="16034" formatCode="0.00E+00">
                  <c:v>-2739.28</c:v>
                </c:pt>
                <c:pt idx="16035" formatCode="0.00E+00">
                  <c:v>-2718.69</c:v>
                </c:pt>
                <c:pt idx="16036" formatCode="0.00E+00">
                  <c:v>-2697.51</c:v>
                </c:pt>
                <c:pt idx="16037" formatCode="0.00E+00">
                  <c:v>-2675.75</c:v>
                </c:pt>
                <c:pt idx="16038" formatCode="0.00E+00">
                  <c:v>-2653.39</c:v>
                </c:pt>
                <c:pt idx="16039" formatCode="0.00E+00">
                  <c:v>-2630.46</c:v>
                </c:pt>
                <c:pt idx="16040" formatCode="0.00E+00">
                  <c:v>-2606.96</c:v>
                </c:pt>
                <c:pt idx="16041" formatCode="0.00E+00">
                  <c:v>-2582.89</c:v>
                </c:pt>
                <c:pt idx="16042" formatCode="0.00E+00">
                  <c:v>-2558.25</c:v>
                </c:pt>
                <c:pt idx="16043" formatCode="0.00E+00">
                  <c:v>-2533.06</c:v>
                </c:pt>
                <c:pt idx="16044" formatCode="0.00E+00">
                  <c:v>-2507.31</c:v>
                </c:pt>
                <c:pt idx="16045" formatCode="0.00E+00">
                  <c:v>-2481.02</c:v>
                </c:pt>
                <c:pt idx="16046" formatCode="0.00E+00">
                  <c:v>-2454.19</c:v>
                </c:pt>
                <c:pt idx="16047" formatCode="0.00E+00">
                  <c:v>-2426.8200000000002</c:v>
                </c:pt>
                <c:pt idx="16048" formatCode="0.00E+00">
                  <c:v>-2398.92</c:v>
                </c:pt>
                <c:pt idx="16049" formatCode="0.00E+00">
                  <c:v>-2370.5</c:v>
                </c:pt>
                <c:pt idx="16050" formatCode="0.00E+00">
                  <c:v>-2341.56</c:v>
                </c:pt>
                <c:pt idx="16051" formatCode="0.00E+00">
                  <c:v>-2312.11</c:v>
                </c:pt>
                <c:pt idx="16052" formatCode="0.00E+00">
                  <c:v>-2282.15</c:v>
                </c:pt>
                <c:pt idx="16053" formatCode="0.00E+00">
                  <c:v>-2251.6999999999998</c:v>
                </c:pt>
                <c:pt idx="16054" formatCode="0.00E+00">
                  <c:v>-2220.7600000000002</c:v>
                </c:pt>
                <c:pt idx="16055" formatCode="0.00E+00">
                  <c:v>-2189.33</c:v>
                </c:pt>
                <c:pt idx="16056" formatCode="0.00E+00">
                  <c:v>-2157.4299999999998</c:v>
                </c:pt>
                <c:pt idx="16057" formatCode="0.00E+00">
                  <c:v>-2125.0500000000002</c:v>
                </c:pt>
                <c:pt idx="16058" formatCode="0.00E+00">
                  <c:v>-2092.21</c:v>
                </c:pt>
                <c:pt idx="16059" formatCode="0.00E+00">
                  <c:v>-2058.91</c:v>
                </c:pt>
                <c:pt idx="16060" formatCode="0.00E+00">
                  <c:v>-2025.17</c:v>
                </c:pt>
                <c:pt idx="16061" formatCode="0.00E+00">
                  <c:v>-1990.98</c:v>
                </c:pt>
                <c:pt idx="16062" formatCode="0.00E+00">
                  <c:v>-1956.36</c:v>
                </c:pt>
                <c:pt idx="16063" formatCode="0.00E+00">
                  <c:v>-1921.31</c:v>
                </c:pt>
                <c:pt idx="16064" formatCode="0.00E+00">
                  <c:v>-1885.85</c:v>
                </c:pt>
                <c:pt idx="16065" formatCode="0.00E+00">
                  <c:v>-1849.97</c:v>
                </c:pt>
                <c:pt idx="16066" formatCode="0.00E+00">
                  <c:v>-1813.69</c:v>
                </c:pt>
                <c:pt idx="16067" formatCode="0.00E+00">
                  <c:v>-1777.01</c:v>
                </c:pt>
                <c:pt idx="16068" formatCode="0.00E+00">
                  <c:v>-1739.94</c:v>
                </c:pt>
                <c:pt idx="16069" formatCode="0.00E+00">
                  <c:v>-1702.5</c:v>
                </c:pt>
                <c:pt idx="16070" formatCode="0.00E+00">
                  <c:v>-1664.68</c:v>
                </c:pt>
                <c:pt idx="16071" formatCode="0.00E+00">
                  <c:v>-1626.5</c:v>
                </c:pt>
                <c:pt idx="16072" formatCode="0.00E+00">
                  <c:v>-1587.97</c:v>
                </c:pt>
                <c:pt idx="16073" formatCode="0.00E+00">
                  <c:v>-1549.08</c:v>
                </c:pt>
                <c:pt idx="16074" formatCode="0.00E+00">
                  <c:v>-1509.86</c:v>
                </c:pt>
                <c:pt idx="16075" formatCode="0.00E+00">
                  <c:v>-1470.32</c:v>
                </c:pt>
                <c:pt idx="16076" formatCode="0.00E+00">
                  <c:v>-1430.45</c:v>
                </c:pt>
                <c:pt idx="16077" formatCode="0.00E+00">
                  <c:v>-1390.26</c:v>
                </c:pt>
                <c:pt idx="16078" formatCode="0.00E+00">
                  <c:v>-1349.78</c:v>
                </c:pt>
                <c:pt idx="16079" formatCode="0.00E+00">
                  <c:v>-1309</c:v>
                </c:pt>
                <c:pt idx="16080" formatCode="0.00E+00">
                  <c:v>-1267.94</c:v>
                </c:pt>
                <c:pt idx="16081" formatCode="0.00E+00">
                  <c:v>-1226.5999999999999</c:v>
                </c:pt>
                <c:pt idx="16082" formatCode="0.00E+00">
                  <c:v>-1184.99</c:v>
                </c:pt>
                <c:pt idx="16083" formatCode="0.00E+00">
                  <c:v>-1143.1199999999999</c:v>
                </c:pt>
                <c:pt idx="16084" formatCode="0.00E+00">
                  <c:v>-1101</c:v>
                </c:pt>
                <c:pt idx="16085" formatCode="0.00E+00">
                  <c:v>-1058.6400000000001</c:v>
                </c:pt>
                <c:pt idx="16086" formatCode="0.00E+00">
                  <c:v>-1016.05</c:v>
                </c:pt>
                <c:pt idx="16087">
                  <c:v>-973.24300000000005</c:v>
                </c:pt>
                <c:pt idx="16088">
                  <c:v>-930.22</c:v>
                </c:pt>
                <c:pt idx="16089">
                  <c:v>-886.99400000000003</c:v>
                </c:pt>
                <c:pt idx="16090">
                  <c:v>-843.57399999999996</c:v>
                </c:pt>
                <c:pt idx="16091">
                  <c:v>-799.97</c:v>
                </c:pt>
                <c:pt idx="16092">
                  <c:v>-756.19100000000003</c:v>
                </c:pt>
                <c:pt idx="16093">
                  <c:v>-712.24699999999996</c:v>
                </c:pt>
                <c:pt idx="16094">
                  <c:v>-668.14800000000002</c:v>
                </c:pt>
                <c:pt idx="16095">
                  <c:v>-623.90300000000002</c:v>
                </c:pt>
                <c:pt idx="16096">
                  <c:v>-579.52200000000005</c:v>
                </c:pt>
                <c:pt idx="16097">
                  <c:v>-535.01400000000001</c:v>
                </c:pt>
                <c:pt idx="16098">
                  <c:v>-490.38900000000001</c:v>
                </c:pt>
                <c:pt idx="16099">
                  <c:v>-445.65699999999998</c:v>
                </c:pt>
                <c:pt idx="16100">
                  <c:v>-400.82799999999997</c:v>
                </c:pt>
                <c:pt idx="16101">
                  <c:v>-355.91199999999998</c:v>
                </c:pt>
                <c:pt idx="16102">
                  <c:v>-310.91800000000001</c:v>
                </c:pt>
                <c:pt idx="16103">
                  <c:v>-265.85599999999999</c:v>
                </c:pt>
                <c:pt idx="16104">
                  <c:v>-220.73500000000001</c:v>
                </c:pt>
                <c:pt idx="16105">
                  <c:v>-175.566</c:v>
                </c:pt>
                <c:pt idx="16106">
                  <c:v>-130.35900000000001</c:v>
                </c:pt>
                <c:pt idx="16107">
                  <c:v>-85.122500000000002</c:v>
                </c:pt>
                <c:pt idx="16108">
                  <c:v>-39.867400000000004</c:v>
                </c:pt>
                <c:pt idx="16109">
                  <c:v>5.3963900000000002</c:v>
                </c:pt>
                <c:pt idx="16110">
                  <c:v>50.659199999999998</c:v>
                </c:pt>
                <c:pt idx="16111">
                  <c:v>95.910799999999995</c:v>
                </c:pt>
                <c:pt idx="16112">
                  <c:v>141.142</c:v>
                </c:pt>
                <c:pt idx="16113">
                  <c:v>186.34200000000001</c:v>
                </c:pt>
                <c:pt idx="16114">
                  <c:v>231.501</c:v>
                </c:pt>
                <c:pt idx="16115">
                  <c:v>276.61099999999999</c:v>
                </c:pt>
                <c:pt idx="16116">
                  <c:v>321.66000000000003</c:v>
                </c:pt>
                <c:pt idx="16117">
                  <c:v>366.63900000000001</c:v>
                </c:pt>
                <c:pt idx="16118">
                  <c:v>411.53800000000001</c:v>
                </c:pt>
                <c:pt idx="16119">
                  <c:v>456.34800000000001</c:v>
                </c:pt>
                <c:pt idx="16120">
                  <c:v>501.05799999999999</c:v>
                </c:pt>
                <c:pt idx="16121">
                  <c:v>545.65899999999999</c:v>
                </c:pt>
                <c:pt idx="16122">
                  <c:v>590.14200000000005</c:v>
                </c:pt>
                <c:pt idx="16123">
                  <c:v>634.495</c:v>
                </c:pt>
                <c:pt idx="16124">
                  <c:v>678.71</c:v>
                </c:pt>
                <c:pt idx="16125">
                  <c:v>722.77700000000004</c:v>
                </c:pt>
                <c:pt idx="16126">
                  <c:v>766.68799999999999</c:v>
                </c:pt>
                <c:pt idx="16127">
                  <c:v>810.43100000000004</c:v>
                </c:pt>
                <c:pt idx="16128">
                  <c:v>853.99800000000005</c:v>
                </c:pt>
                <c:pt idx="16129">
                  <c:v>897.37800000000004</c:v>
                </c:pt>
                <c:pt idx="16130">
                  <c:v>940.56399999999996</c:v>
                </c:pt>
                <c:pt idx="16131">
                  <c:v>983.54399999999998</c:v>
                </c:pt>
                <c:pt idx="16132" formatCode="0.00E+00">
                  <c:v>1026.31</c:v>
                </c:pt>
                <c:pt idx="16133" formatCode="0.00E+00">
                  <c:v>1068.8499999999999</c:v>
                </c:pt>
                <c:pt idx="16134" formatCode="0.00E+00">
                  <c:v>1111.1600000000001</c:v>
                </c:pt>
                <c:pt idx="16135" formatCode="0.00E+00">
                  <c:v>1153.23</c:v>
                </c:pt>
                <c:pt idx="16136" formatCode="0.00E+00">
                  <c:v>1195.05</c:v>
                </c:pt>
                <c:pt idx="16137" formatCode="0.00E+00">
                  <c:v>1236.5999999999999</c:v>
                </c:pt>
                <c:pt idx="16138" formatCode="0.00E+00">
                  <c:v>1277.8900000000001</c:v>
                </c:pt>
                <c:pt idx="16139" formatCode="0.00E+00">
                  <c:v>1318.89</c:v>
                </c:pt>
                <c:pt idx="16140" formatCode="0.00E+00">
                  <c:v>1359.61</c:v>
                </c:pt>
                <c:pt idx="16141" formatCode="0.00E+00">
                  <c:v>1400.04</c:v>
                </c:pt>
                <c:pt idx="16142" formatCode="0.00E+00">
                  <c:v>1440.15</c:v>
                </c:pt>
                <c:pt idx="16143" formatCode="0.00E+00">
                  <c:v>1479.96</c:v>
                </c:pt>
                <c:pt idx="16144" formatCode="0.00E+00">
                  <c:v>1519.44</c:v>
                </c:pt>
                <c:pt idx="16145" formatCode="0.00E+00">
                  <c:v>1558.59</c:v>
                </c:pt>
                <c:pt idx="16146" formatCode="0.00E+00">
                  <c:v>1597.4</c:v>
                </c:pt>
                <c:pt idx="16147" formatCode="0.00E+00">
                  <c:v>1635.86</c:v>
                </c:pt>
                <c:pt idx="16148" formatCode="0.00E+00">
                  <c:v>1673.96</c:v>
                </c:pt>
                <c:pt idx="16149" formatCode="0.00E+00">
                  <c:v>1711.7</c:v>
                </c:pt>
                <c:pt idx="16150" formatCode="0.00E+00">
                  <c:v>1749.07</c:v>
                </c:pt>
                <c:pt idx="16151" formatCode="0.00E+00">
                  <c:v>1786.06</c:v>
                </c:pt>
                <c:pt idx="16152" formatCode="0.00E+00">
                  <c:v>1822.66</c:v>
                </c:pt>
                <c:pt idx="16153" formatCode="0.00E+00">
                  <c:v>1858.85</c:v>
                </c:pt>
                <c:pt idx="16154" formatCode="0.00E+00">
                  <c:v>1894.65</c:v>
                </c:pt>
                <c:pt idx="16155" formatCode="0.00E+00">
                  <c:v>1930.03</c:v>
                </c:pt>
                <c:pt idx="16156" formatCode="0.00E+00">
                  <c:v>1964.99</c:v>
                </c:pt>
                <c:pt idx="16157" formatCode="0.00E+00">
                  <c:v>1999.52</c:v>
                </c:pt>
                <c:pt idx="16158" formatCode="0.00E+00">
                  <c:v>2033.62</c:v>
                </c:pt>
                <c:pt idx="16159" formatCode="0.00E+00">
                  <c:v>2067.27</c:v>
                </c:pt>
                <c:pt idx="16160" formatCode="0.00E+00">
                  <c:v>2100.4699999999998</c:v>
                </c:pt>
                <c:pt idx="16161" formatCode="0.00E+00">
                  <c:v>2133.21</c:v>
                </c:pt>
                <c:pt idx="16162" formatCode="0.00E+00">
                  <c:v>2165.4899999999998</c:v>
                </c:pt>
                <c:pt idx="16163" formatCode="0.00E+00">
                  <c:v>2197.3000000000002</c:v>
                </c:pt>
                <c:pt idx="16164" formatCode="0.00E+00">
                  <c:v>2228.62</c:v>
                </c:pt>
                <c:pt idx="16165" formatCode="0.00E+00">
                  <c:v>2259.4699999999998</c:v>
                </c:pt>
                <c:pt idx="16166" formatCode="0.00E+00">
                  <c:v>2289.8200000000002</c:v>
                </c:pt>
                <c:pt idx="16167" formatCode="0.00E+00">
                  <c:v>2319.67</c:v>
                </c:pt>
                <c:pt idx="16168" formatCode="0.00E+00">
                  <c:v>2349.0100000000002</c:v>
                </c:pt>
                <c:pt idx="16169" formatCode="0.00E+00">
                  <c:v>2377.84</c:v>
                </c:pt>
                <c:pt idx="16170" formatCode="0.00E+00">
                  <c:v>2406.15</c:v>
                </c:pt>
                <c:pt idx="16171" formatCode="0.00E+00">
                  <c:v>2433.94</c:v>
                </c:pt>
                <c:pt idx="16172" formatCode="0.00E+00">
                  <c:v>2461.1999999999998</c:v>
                </c:pt>
                <c:pt idx="16173" formatCode="0.00E+00">
                  <c:v>2487.92</c:v>
                </c:pt>
                <c:pt idx="16174" formatCode="0.00E+00">
                  <c:v>2514.1</c:v>
                </c:pt>
                <c:pt idx="16175" formatCode="0.00E+00">
                  <c:v>2539.73</c:v>
                </c:pt>
                <c:pt idx="16176" formatCode="0.00E+00">
                  <c:v>2564.8000000000002</c:v>
                </c:pt>
                <c:pt idx="16177" formatCode="0.00E+00">
                  <c:v>2589.3200000000002</c:v>
                </c:pt>
                <c:pt idx="16178" formatCode="0.00E+00">
                  <c:v>2613.27</c:v>
                </c:pt>
                <c:pt idx="16179" formatCode="0.00E+00">
                  <c:v>2636.65</c:v>
                </c:pt>
                <c:pt idx="16180" formatCode="0.00E+00">
                  <c:v>2659.46</c:v>
                </c:pt>
                <c:pt idx="16181" formatCode="0.00E+00">
                  <c:v>2681.69</c:v>
                </c:pt>
                <c:pt idx="16182" formatCode="0.00E+00">
                  <c:v>2703.33</c:v>
                </c:pt>
                <c:pt idx="16183" formatCode="0.00E+00">
                  <c:v>2724.38</c:v>
                </c:pt>
                <c:pt idx="16184" formatCode="0.00E+00">
                  <c:v>2744.84</c:v>
                </c:pt>
                <c:pt idx="16185" formatCode="0.00E+00">
                  <c:v>2764.7</c:v>
                </c:pt>
                <c:pt idx="16186" formatCode="0.00E+00">
                  <c:v>2783.96</c:v>
                </c:pt>
                <c:pt idx="16187" formatCode="0.00E+00">
                  <c:v>2802.61</c:v>
                </c:pt>
                <c:pt idx="16188" formatCode="0.00E+00">
                  <c:v>2820.65</c:v>
                </c:pt>
                <c:pt idx="16189" formatCode="0.00E+00">
                  <c:v>2838.07</c:v>
                </c:pt>
                <c:pt idx="16190" formatCode="0.00E+00">
                  <c:v>2854.88</c:v>
                </c:pt>
                <c:pt idx="16191" formatCode="0.00E+00">
                  <c:v>2871.06</c:v>
                </c:pt>
                <c:pt idx="16192" formatCode="0.00E+00">
                  <c:v>2886.62</c:v>
                </c:pt>
                <c:pt idx="16193" formatCode="0.00E+00">
                  <c:v>2901.54</c:v>
                </c:pt>
                <c:pt idx="16194" formatCode="0.00E+00">
                  <c:v>2915.84</c:v>
                </c:pt>
                <c:pt idx="16195" formatCode="0.00E+00">
                  <c:v>2929.49</c:v>
                </c:pt>
                <c:pt idx="16196" formatCode="0.00E+00">
                  <c:v>2942.51</c:v>
                </c:pt>
                <c:pt idx="16197" formatCode="0.00E+00">
                  <c:v>2954.89</c:v>
                </c:pt>
                <c:pt idx="16198" formatCode="0.00E+00">
                  <c:v>2966.63</c:v>
                </c:pt>
                <c:pt idx="16199" formatCode="0.00E+00">
                  <c:v>2977.71</c:v>
                </c:pt>
                <c:pt idx="16200" formatCode="0.00E+00">
                  <c:v>2988.15</c:v>
                </c:pt>
                <c:pt idx="16201" formatCode="0.00E+00">
                  <c:v>2997.93</c:v>
                </c:pt>
                <c:pt idx="16202" formatCode="0.00E+00">
                  <c:v>3007.06</c:v>
                </c:pt>
                <c:pt idx="16203" formatCode="0.00E+00">
                  <c:v>3015.54</c:v>
                </c:pt>
                <c:pt idx="16204" formatCode="0.00E+00">
                  <c:v>3023.36</c:v>
                </c:pt>
                <c:pt idx="16205" formatCode="0.00E+00">
                  <c:v>3030.52</c:v>
                </c:pt>
                <c:pt idx="16206" formatCode="0.00E+00">
                  <c:v>3037.02</c:v>
                </c:pt>
                <c:pt idx="16207" formatCode="0.00E+00">
                  <c:v>3042.85</c:v>
                </c:pt>
                <c:pt idx="16208" formatCode="0.00E+00">
                  <c:v>3048.02</c:v>
                </c:pt>
                <c:pt idx="16209" formatCode="0.00E+00">
                  <c:v>3052.53</c:v>
                </c:pt>
                <c:pt idx="16210" formatCode="0.00E+00">
                  <c:v>3056.37</c:v>
                </c:pt>
                <c:pt idx="16211" formatCode="0.00E+00">
                  <c:v>3059.54</c:v>
                </c:pt>
                <c:pt idx="16212" formatCode="0.00E+00">
                  <c:v>3062.05</c:v>
                </c:pt>
                <c:pt idx="16213" formatCode="0.00E+00">
                  <c:v>3063.89</c:v>
                </c:pt>
                <c:pt idx="16214" formatCode="0.00E+00">
                  <c:v>3065.07</c:v>
                </c:pt>
                <c:pt idx="16215" formatCode="0.00E+00">
                  <c:v>3065.57</c:v>
                </c:pt>
                <c:pt idx="16216" formatCode="0.00E+00">
                  <c:v>3065.4</c:v>
                </c:pt>
                <c:pt idx="16217" formatCode="0.00E+00">
                  <c:v>3064.57</c:v>
                </c:pt>
                <c:pt idx="16218" formatCode="0.00E+00">
                  <c:v>3063.07</c:v>
                </c:pt>
                <c:pt idx="16219" formatCode="0.00E+00">
                  <c:v>3060.9</c:v>
                </c:pt>
                <c:pt idx="16220" formatCode="0.00E+00">
                  <c:v>3058.06</c:v>
                </c:pt>
                <c:pt idx="16221" formatCode="0.00E+00">
                  <c:v>3054.56</c:v>
                </c:pt>
                <c:pt idx="16222" formatCode="0.00E+00">
                  <c:v>3050.39</c:v>
                </c:pt>
                <c:pt idx="16223" formatCode="0.00E+00">
                  <c:v>3045.55</c:v>
                </c:pt>
                <c:pt idx="16224" formatCode="0.00E+00">
                  <c:v>3040.05</c:v>
                </c:pt>
                <c:pt idx="16225" formatCode="0.00E+00">
                  <c:v>3033.89</c:v>
                </c:pt>
                <c:pt idx="16226" formatCode="0.00E+00">
                  <c:v>3027.07</c:v>
                </c:pt>
                <c:pt idx="16227" formatCode="0.00E+00">
                  <c:v>3019.58</c:v>
                </c:pt>
                <c:pt idx="16228" formatCode="0.00E+00">
                  <c:v>3011.44</c:v>
                </c:pt>
                <c:pt idx="16229" formatCode="0.00E+00">
                  <c:v>3002.64</c:v>
                </c:pt>
                <c:pt idx="16230" formatCode="0.00E+00">
                  <c:v>2993.18</c:v>
                </c:pt>
                <c:pt idx="16231" formatCode="0.00E+00">
                  <c:v>2983.08</c:v>
                </c:pt>
                <c:pt idx="16232" formatCode="0.00E+00">
                  <c:v>2972.32</c:v>
                </c:pt>
                <c:pt idx="16233" formatCode="0.00E+00">
                  <c:v>2960.91</c:v>
                </c:pt>
                <c:pt idx="16234" formatCode="0.00E+00">
                  <c:v>2948.86</c:v>
                </c:pt>
                <c:pt idx="16235" formatCode="0.00E+00">
                  <c:v>2936.16</c:v>
                </c:pt>
                <c:pt idx="16236" formatCode="0.00E+00">
                  <c:v>2922.83</c:v>
                </c:pt>
                <c:pt idx="16237" formatCode="0.00E+00">
                  <c:v>2908.86</c:v>
                </c:pt>
                <c:pt idx="16238" formatCode="0.00E+00">
                  <c:v>2894.25</c:v>
                </c:pt>
                <c:pt idx="16239" formatCode="0.00E+00">
                  <c:v>2879.01</c:v>
                </c:pt>
                <c:pt idx="16240" formatCode="0.00E+00">
                  <c:v>2863.14</c:v>
                </c:pt>
                <c:pt idx="16241" formatCode="0.00E+00">
                  <c:v>2846.65</c:v>
                </c:pt>
                <c:pt idx="16242" formatCode="0.00E+00">
                  <c:v>2829.54</c:v>
                </c:pt>
                <c:pt idx="16243" formatCode="0.00E+00">
                  <c:v>2811.81</c:v>
                </c:pt>
                <c:pt idx="16244" formatCode="0.00E+00">
                  <c:v>2793.47</c:v>
                </c:pt>
                <c:pt idx="16245" formatCode="0.00E+00">
                  <c:v>2774.52</c:v>
                </c:pt>
                <c:pt idx="16246" formatCode="0.00E+00">
                  <c:v>2754.96</c:v>
                </c:pt>
                <c:pt idx="16247" formatCode="0.00E+00">
                  <c:v>2734.81</c:v>
                </c:pt>
                <c:pt idx="16248" formatCode="0.00E+00">
                  <c:v>2714.05</c:v>
                </c:pt>
                <c:pt idx="16249" formatCode="0.00E+00">
                  <c:v>2692.71</c:v>
                </c:pt>
                <c:pt idx="16250" formatCode="0.00E+00">
                  <c:v>2670.78</c:v>
                </c:pt>
                <c:pt idx="16251" formatCode="0.00E+00">
                  <c:v>2648.26</c:v>
                </c:pt>
                <c:pt idx="16252" formatCode="0.00E+00">
                  <c:v>2625.17</c:v>
                </c:pt>
                <c:pt idx="16253" formatCode="0.00E+00">
                  <c:v>2601.5</c:v>
                </c:pt>
                <c:pt idx="16254" formatCode="0.00E+00">
                  <c:v>2577.27</c:v>
                </c:pt>
                <c:pt idx="16255" formatCode="0.00E+00">
                  <c:v>2552.48</c:v>
                </c:pt>
                <c:pt idx="16256" formatCode="0.00E+00">
                  <c:v>2527.13</c:v>
                </c:pt>
                <c:pt idx="16257" formatCode="0.00E+00">
                  <c:v>2501.2199999999998</c:v>
                </c:pt>
                <c:pt idx="16258" formatCode="0.00E+00">
                  <c:v>2474.7800000000002</c:v>
                </c:pt>
                <c:pt idx="16259" formatCode="0.00E+00">
                  <c:v>2447.79</c:v>
                </c:pt>
                <c:pt idx="16260" formatCode="0.00E+00">
                  <c:v>2420.27</c:v>
                </c:pt>
                <c:pt idx="16261" formatCode="0.00E+00">
                  <c:v>2392.2199999999998</c:v>
                </c:pt>
                <c:pt idx="16262" formatCode="0.00E+00">
                  <c:v>2363.65</c:v>
                </c:pt>
                <c:pt idx="16263" formatCode="0.00E+00">
                  <c:v>2334.56</c:v>
                </c:pt>
                <c:pt idx="16264" formatCode="0.00E+00">
                  <c:v>2304.9699999999998</c:v>
                </c:pt>
                <c:pt idx="16265" formatCode="0.00E+00">
                  <c:v>2274.87</c:v>
                </c:pt>
                <c:pt idx="16266" formatCode="0.00E+00">
                  <c:v>2244.2800000000002</c:v>
                </c:pt>
                <c:pt idx="16267" formatCode="0.00E+00">
                  <c:v>2213.1999999999998</c:v>
                </c:pt>
                <c:pt idx="16268" formatCode="0.00E+00">
                  <c:v>2181.63</c:v>
                </c:pt>
                <c:pt idx="16269" formatCode="0.00E+00">
                  <c:v>2149.59</c:v>
                </c:pt>
                <c:pt idx="16270" formatCode="0.00E+00">
                  <c:v>2117.08</c:v>
                </c:pt>
                <c:pt idx="16271" formatCode="0.00E+00">
                  <c:v>2084.11</c:v>
                </c:pt>
                <c:pt idx="16272" formatCode="0.00E+00">
                  <c:v>2050.6799999999998</c:v>
                </c:pt>
                <c:pt idx="16273" formatCode="0.00E+00">
                  <c:v>2016.81</c:v>
                </c:pt>
                <c:pt idx="16274" formatCode="0.00E+00">
                  <c:v>1982.49</c:v>
                </c:pt>
                <c:pt idx="16275" formatCode="0.00E+00">
                  <c:v>1947.75</c:v>
                </c:pt>
                <c:pt idx="16276" formatCode="0.00E+00">
                  <c:v>1912.58</c:v>
                </c:pt>
                <c:pt idx="16277" formatCode="0.00E+00">
                  <c:v>1876.99</c:v>
                </c:pt>
                <c:pt idx="16278" formatCode="0.00E+00">
                  <c:v>1841</c:v>
                </c:pt>
                <c:pt idx="16279" formatCode="0.00E+00">
                  <c:v>1804.6</c:v>
                </c:pt>
                <c:pt idx="16280" formatCode="0.00E+00">
                  <c:v>1767.81</c:v>
                </c:pt>
                <c:pt idx="16281" formatCode="0.00E+00">
                  <c:v>1730.63</c:v>
                </c:pt>
                <c:pt idx="16282" formatCode="0.00E+00">
                  <c:v>1693.08</c:v>
                </c:pt>
                <c:pt idx="16283" formatCode="0.00E+00">
                  <c:v>1655.15</c:v>
                </c:pt>
                <c:pt idx="16284" formatCode="0.00E+00">
                  <c:v>1616.87</c:v>
                </c:pt>
                <c:pt idx="16285" formatCode="0.00E+00">
                  <c:v>1578.23</c:v>
                </c:pt>
                <c:pt idx="16286" formatCode="0.00E+00">
                  <c:v>1539.25</c:v>
                </c:pt>
                <c:pt idx="16287" formatCode="0.00E+00">
                  <c:v>1499.93</c:v>
                </c:pt>
                <c:pt idx="16288" formatCode="0.00E+00">
                  <c:v>1460.29</c:v>
                </c:pt>
                <c:pt idx="16289" formatCode="0.00E+00">
                  <c:v>1420.33</c:v>
                </c:pt>
                <c:pt idx="16290" formatCode="0.00E+00">
                  <c:v>1380.05</c:v>
                </c:pt>
                <c:pt idx="16291" formatCode="0.00E+00">
                  <c:v>1339.48</c:v>
                </c:pt>
                <c:pt idx="16292" formatCode="0.00E+00">
                  <c:v>1298.6199999999999</c:v>
                </c:pt>
                <c:pt idx="16293" formatCode="0.00E+00">
                  <c:v>1257.47</c:v>
                </c:pt>
                <c:pt idx="16294" formatCode="0.00E+00">
                  <c:v>1216.05</c:v>
                </c:pt>
                <c:pt idx="16295" formatCode="0.00E+00">
                  <c:v>1174.3599999999999</c:v>
                </c:pt>
                <c:pt idx="16296" formatCode="0.00E+00">
                  <c:v>1132.42</c:v>
                </c:pt>
                <c:pt idx="16297" formatCode="0.00E+00">
                  <c:v>1090.23</c:v>
                </c:pt>
                <c:pt idx="16298" formatCode="0.00E+00">
                  <c:v>1047.8</c:v>
                </c:pt>
                <c:pt idx="16299" formatCode="0.00E+00">
                  <c:v>1005.14</c:v>
                </c:pt>
                <c:pt idx="16300">
                  <c:v>962.26900000000001</c:v>
                </c:pt>
                <c:pt idx="16301">
                  <c:v>919.18399999999997</c:v>
                </c:pt>
                <c:pt idx="16302">
                  <c:v>875.899</c:v>
                </c:pt>
                <c:pt idx="16303">
                  <c:v>832.42200000000003</c:v>
                </c:pt>
                <c:pt idx="16304">
                  <c:v>788.76499999999999</c:v>
                </c:pt>
                <c:pt idx="16305">
                  <c:v>744.93499999999995</c:v>
                </c:pt>
                <c:pt idx="16306">
                  <c:v>700.94299999999998</c:v>
                </c:pt>
                <c:pt idx="16307">
                  <c:v>656.79899999999998</c:v>
                </c:pt>
                <c:pt idx="16308">
                  <c:v>612.51099999999997</c:v>
                </c:pt>
                <c:pt idx="16309">
                  <c:v>568.09</c:v>
                </c:pt>
                <c:pt idx="16310">
                  <c:v>523.54499999999996</c:v>
                </c:pt>
                <c:pt idx="16311">
                  <c:v>478.88600000000002</c:v>
                </c:pt>
                <c:pt idx="16312">
                  <c:v>434.12299999999999</c:v>
                </c:pt>
                <c:pt idx="16313">
                  <c:v>389.26600000000002</c:v>
                </c:pt>
                <c:pt idx="16314">
                  <c:v>344.32400000000001</c:v>
                </c:pt>
                <c:pt idx="16315">
                  <c:v>299.30599999999998</c:v>
                </c:pt>
                <c:pt idx="16316">
                  <c:v>254.22399999999999</c:v>
                </c:pt>
                <c:pt idx="16317">
                  <c:v>209.08600000000001</c:v>
                </c:pt>
                <c:pt idx="16318">
                  <c:v>163.90299999999999</c:v>
                </c:pt>
                <c:pt idx="16319">
                  <c:v>118.68300000000001</c:v>
                </c:pt>
                <c:pt idx="16320">
                  <c:v>73.438400000000001</c:v>
                </c:pt>
                <c:pt idx="16321">
                  <c:v>28.177600000000002</c:v>
                </c:pt>
                <c:pt idx="16322">
                  <c:v>-17.089200000000002</c:v>
                </c:pt>
                <c:pt idx="16323">
                  <c:v>-62.351799999999997</c:v>
                </c:pt>
                <c:pt idx="16324">
                  <c:v>-107.601</c:v>
                </c:pt>
                <c:pt idx="16325">
                  <c:v>-152.82599999999999</c:v>
                </c:pt>
                <c:pt idx="16326">
                  <c:v>-198.017</c:v>
                </c:pt>
                <c:pt idx="16327">
                  <c:v>-243.16499999999999</c:v>
                </c:pt>
                <c:pt idx="16328">
                  <c:v>-288.26</c:v>
                </c:pt>
                <c:pt idx="16329">
                  <c:v>-333.29199999999997</c:v>
                </c:pt>
                <c:pt idx="16330">
                  <c:v>-378.25099999999998</c:v>
                </c:pt>
                <c:pt idx="16331">
                  <c:v>-423.12700000000001</c:v>
                </c:pt>
                <c:pt idx="16332">
                  <c:v>-467.91</c:v>
                </c:pt>
                <c:pt idx="16333">
                  <c:v>-512.59199999999998</c:v>
                </c:pt>
                <c:pt idx="16334">
                  <c:v>-557.16099999999994</c:v>
                </c:pt>
                <c:pt idx="16335">
                  <c:v>-601.60900000000004</c:v>
                </c:pt>
                <c:pt idx="16336">
                  <c:v>-645.92600000000004</c:v>
                </c:pt>
                <c:pt idx="16337">
                  <c:v>-690.101</c:v>
                </c:pt>
                <c:pt idx="16338">
                  <c:v>-734.12599999999998</c:v>
                </c:pt>
                <c:pt idx="16339">
                  <c:v>-777.99</c:v>
                </c:pt>
                <c:pt idx="16340">
                  <c:v>-821.68399999999997</c:v>
                </c:pt>
                <c:pt idx="16341">
                  <c:v>-865.19899999999996</c:v>
                </c:pt>
                <c:pt idx="16342">
                  <c:v>-908.52499999999998</c:v>
                </c:pt>
                <c:pt idx="16343">
                  <c:v>-951.654</c:v>
                </c:pt>
                <c:pt idx="16344">
                  <c:v>-994.57399999999996</c:v>
                </c:pt>
                <c:pt idx="16345" formatCode="0.00E+00">
                  <c:v>-1037.28</c:v>
                </c:pt>
                <c:pt idx="16346" formatCode="0.00E+00">
                  <c:v>-1079.76</c:v>
                </c:pt>
                <c:pt idx="16347" formatCode="0.00E+00">
                  <c:v>-1122</c:v>
                </c:pt>
                <c:pt idx="16348" formatCode="0.00E+00">
                  <c:v>-1163.99</c:v>
                </c:pt>
                <c:pt idx="16349" formatCode="0.00E+00">
                  <c:v>-1205.74</c:v>
                </c:pt>
                <c:pt idx="16350" formatCode="0.00E+00">
                  <c:v>-1247.22</c:v>
                </c:pt>
                <c:pt idx="16351" formatCode="0.00E+00">
                  <c:v>-1288.42</c:v>
                </c:pt>
                <c:pt idx="16352" formatCode="0.00E+00">
                  <c:v>-1329.35</c:v>
                </c:pt>
                <c:pt idx="16353" formatCode="0.00E+00">
                  <c:v>-1369.98</c:v>
                </c:pt>
                <c:pt idx="16354" formatCode="0.00E+00">
                  <c:v>-1410.32</c:v>
                </c:pt>
                <c:pt idx="16355" formatCode="0.00E+00">
                  <c:v>-1450.35</c:v>
                </c:pt>
                <c:pt idx="16356" formatCode="0.00E+00">
                  <c:v>-1490.06</c:v>
                </c:pt>
                <c:pt idx="16357" formatCode="0.00E+00">
                  <c:v>-1529.45</c:v>
                </c:pt>
                <c:pt idx="16358" formatCode="0.00E+00">
                  <c:v>-1568.5</c:v>
                </c:pt>
                <c:pt idx="16359" formatCode="0.00E+00">
                  <c:v>-1607.21</c:v>
                </c:pt>
                <c:pt idx="16360" formatCode="0.00E+00">
                  <c:v>-1645.57</c:v>
                </c:pt>
                <c:pt idx="16361" formatCode="0.00E+00">
                  <c:v>-1683.57</c:v>
                </c:pt>
                <c:pt idx="16362" formatCode="0.00E+00">
                  <c:v>-1721.21</c:v>
                </c:pt>
                <c:pt idx="16363" formatCode="0.00E+00">
                  <c:v>-1758.47</c:v>
                </c:pt>
                <c:pt idx="16364" formatCode="0.00E+00">
                  <c:v>-1795.34</c:v>
                </c:pt>
                <c:pt idx="16365" formatCode="0.00E+00">
                  <c:v>-1831.82</c:v>
                </c:pt>
                <c:pt idx="16366" formatCode="0.00E+00">
                  <c:v>-1867.91</c:v>
                </c:pt>
                <c:pt idx="16367" formatCode="0.00E+00">
                  <c:v>-1903.58</c:v>
                </c:pt>
                <c:pt idx="16368" formatCode="0.00E+00">
                  <c:v>-1938.84</c:v>
                </c:pt>
                <c:pt idx="16369" formatCode="0.00E+00">
                  <c:v>-1973.68</c:v>
                </c:pt>
                <c:pt idx="16370" formatCode="0.00E+00">
                  <c:v>-2008.08</c:v>
                </c:pt>
                <c:pt idx="16371" formatCode="0.00E+00">
                  <c:v>-2042.05</c:v>
                </c:pt>
                <c:pt idx="16372" formatCode="0.00E+00">
                  <c:v>-2075.5700000000002</c:v>
                </c:pt>
                <c:pt idx="16373" formatCode="0.00E+00">
                  <c:v>-2108.64</c:v>
                </c:pt>
                <c:pt idx="16374" formatCode="0.00E+00">
                  <c:v>-2141.25</c:v>
                </c:pt>
                <c:pt idx="16375" formatCode="0.00E+00">
                  <c:v>-2173.4</c:v>
                </c:pt>
                <c:pt idx="16376" formatCode="0.00E+00">
                  <c:v>-2205.06</c:v>
                </c:pt>
                <c:pt idx="16377" formatCode="0.00E+00">
                  <c:v>-2236.25</c:v>
                </c:pt>
                <c:pt idx="16378" formatCode="0.00E+00">
                  <c:v>-2266.9499999999998</c:v>
                </c:pt>
                <c:pt idx="16379" formatCode="0.00E+00">
                  <c:v>-2297.16</c:v>
                </c:pt>
                <c:pt idx="16380" formatCode="0.00E+00">
                  <c:v>-2326.86</c:v>
                </c:pt>
                <c:pt idx="16381" formatCode="0.00E+00">
                  <c:v>-2356.06</c:v>
                </c:pt>
                <c:pt idx="16382" formatCode="0.00E+00">
                  <c:v>-2384.7399999999998</c:v>
                </c:pt>
                <c:pt idx="16383" formatCode="0.00E+00">
                  <c:v>-2412.9</c:v>
                </c:pt>
                <c:pt idx="16384" formatCode="0.00E+00">
                  <c:v>-2440.5300000000002</c:v>
                </c:pt>
                <c:pt idx="16385" formatCode="0.00E+00">
                  <c:v>-2467.63</c:v>
                </c:pt>
                <c:pt idx="16386" formatCode="0.00E+00">
                  <c:v>-2494.1999999999998</c:v>
                </c:pt>
                <c:pt idx="16387" formatCode="0.00E+00">
                  <c:v>-2520.2199999999998</c:v>
                </c:pt>
                <c:pt idx="16388" formatCode="0.00E+00">
                  <c:v>-2545.69</c:v>
                </c:pt>
                <c:pt idx="16389" formatCode="0.00E+00">
                  <c:v>-2570.6</c:v>
                </c:pt>
                <c:pt idx="16390" formatCode="0.00E+00">
                  <c:v>-2594.96</c:v>
                </c:pt>
                <c:pt idx="16391" formatCode="0.00E+00">
                  <c:v>-2618.7399999999998</c:v>
                </c:pt>
                <c:pt idx="16392" formatCode="0.00E+00">
                  <c:v>-2641.96</c:v>
                </c:pt>
                <c:pt idx="16393" formatCode="0.00E+00">
                  <c:v>-2664.6</c:v>
                </c:pt>
                <c:pt idx="16394" formatCode="0.00E+00">
                  <c:v>-2686.66</c:v>
                </c:pt>
                <c:pt idx="16395" formatCode="0.00E+00">
                  <c:v>-2708.13</c:v>
                </c:pt>
                <c:pt idx="16396" formatCode="0.00E+00">
                  <c:v>-2729.01</c:v>
                </c:pt>
                <c:pt idx="16397" formatCode="0.00E+00">
                  <c:v>-2749.3</c:v>
                </c:pt>
                <c:pt idx="16398" formatCode="0.00E+00">
                  <c:v>-2768.99</c:v>
                </c:pt>
                <c:pt idx="16399" formatCode="0.00E+00">
                  <c:v>-2788.07</c:v>
                </c:pt>
                <c:pt idx="16400" formatCode="0.00E+00">
                  <c:v>-2806.54</c:v>
                </c:pt>
                <c:pt idx="16401" formatCode="0.00E+00">
                  <c:v>-2824.4</c:v>
                </c:pt>
                <c:pt idx="16402" formatCode="0.00E+00">
                  <c:v>-2841.65</c:v>
                </c:pt>
                <c:pt idx="16403" formatCode="0.00E+00">
                  <c:v>-2858.28</c:v>
                </c:pt>
                <c:pt idx="16404" formatCode="0.00E+00">
                  <c:v>-2874.28</c:v>
                </c:pt>
                <c:pt idx="16405" formatCode="0.00E+00">
                  <c:v>-2889.65</c:v>
                </c:pt>
                <c:pt idx="16406" formatCode="0.00E+00">
                  <c:v>-2904.4</c:v>
                </c:pt>
                <c:pt idx="16407" formatCode="0.00E+00">
                  <c:v>-2918.51</c:v>
                </c:pt>
                <c:pt idx="16408" formatCode="0.00E+00">
                  <c:v>-2931.99</c:v>
                </c:pt>
                <c:pt idx="16409" formatCode="0.00E+00">
                  <c:v>-2944.82</c:v>
                </c:pt>
                <c:pt idx="16410" formatCode="0.00E+00">
                  <c:v>-2957.01</c:v>
                </c:pt>
                <c:pt idx="16411" formatCode="0.00E+00">
                  <c:v>-2968.56</c:v>
                </c:pt>
                <c:pt idx="16412" formatCode="0.00E+00">
                  <c:v>-2979.46</c:v>
                </c:pt>
                <c:pt idx="16413" formatCode="0.00E+00">
                  <c:v>-2989.71</c:v>
                </c:pt>
                <c:pt idx="16414" formatCode="0.00E+00">
                  <c:v>-2999.31</c:v>
                </c:pt>
                <c:pt idx="16415" formatCode="0.00E+00">
                  <c:v>-3008.25</c:v>
                </c:pt>
                <c:pt idx="16416" formatCode="0.00E+00">
                  <c:v>-3016.54</c:v>
                </c:pt>
                <c:pt idx="16417" formatCode="0.00E+00">
                  <c:v>-3024.17</c:v>
                </c:pt>
                <c:pt idx="16418" formatCode="0.00E+00">
                  <c:v>-3031.14</c:v>
                </c:pt>
                <c:pt idx="16419" formatCode="0.00E+00">
                  <c:v>-3037.45</c:v>
                </c:pt>
                <c:pt idx="16420" formatCode="0.00E+00">
                  <c:v>-3043.1</c:v>
                </c:pt>
                <c:pt idx="16421" formatCode="0.00E+00">
                  <c:v>-3048.08</c:v>
                </c:pt>
                <c:pt idx="16422" formatCode="0.00E+00">
                  <c:v>-3052.4</c:v>
                </c:pt>
                <c:pt idx="16423" formatCode="0.00E+00">
                  <c:v>-3056.05</c:v>
                </c:pt>
                <c:pt idx="16424" formatCode="0.00E+00">
                  <c:v>-3059.03</c:v>
                </c:pt>
                <c:pt idx="16425" formatCode="0.00E+00">
                  <c:v>-3061.35</c:v>
                </c:pt>
                <c:pt idx="16426" formatCode="0.00E+00">
                  <c:v>-3063</c:v>
                </c:pt>
                <c:pt idx="16427" formatCode="0.00E+00">
                  <c:v>-3063.98</c:v>
                </c:pt>
                <c:pt idx="16428" formatCode="0.00E+00">
                  <c:v>-3064.3</c:v>
                </c:pt>
                <c:pt idx="16429" formatCode="0.00E+00">
                  <c:v>-3063.94</c:v>
                </c:pt>
                <c:pt idx="16430" formatCode="0.00E+00">
                  <c:v>-3062.92</c:v>
                </c:pt>
                <c:pt idx="16431" formatCode="0.00E+00">
                  <c:v>-3061.22</c:v>
                </c:pt>
                <c:pt idx="16432" formatCode="0.00E+00">
                  <c:v>-3058.86</c:v>
                </c:pt>
                <c:pt idx="16433" formatCode="0.00E+00">
                  <c:v>-3055.84</c:v>
                </c:pt>
                <c:pt idx="16434" formatCode="0.00E+00">
                  <c:v>-3052.15</c:v>
                </c:pt>
                <c:pt idx="16435" formatCode="0.00E+00">
                  <c:v>-3047.79</c:v>
                </c:pt>
                <c:pt idx="16436" formatCode="0.00E+00">
                  <c:v>-3042.76</c:v>
                </c:pt>
                <c:pt idx="16437" formatCode="0.00E+00">
                  <c:v>-3037.08</c:v>
                </c:pt>
                <c:pt idx="16438" formatCode="0.00E+00">
                  <c:v>-3030.73</c:v>
                </c:pt>
                <c:pt idx="16439" formatCode="0.00E+00">
                  <c:v>-3023.72</c:v>
                </c:pt>
                <c:pt idx="16440" formatCode="0.00E+00">
                  <c:v>-3016.05</c:v>
                </c:pt>
                <c:pt idx="16441" formatCode="0.00E+00">
                  <c:v>-3007.72</c:v>
                </c:pt>
                <c:pt idx="16442" formatCode="0.00E+00">
                  <c:v>-2998.74</c:v>
                </c:pt>
                <c:pt idx="16443" formatCode="0.00E+00">
                  <c:v>-2989.1</c:v>
                </c:pt>
                <c:pt idx="16444" formatCode="0.00E+00">
                  <c:v>-2978.81</c:v>
                </c:pt>
                <c:pt idx="16445" formatCode="0.00E+00">
                  <c:v>-2967.87</c:v>
                </c:pt>
                <c:pt idx="16446" formatCode="0.00E+00">
                  <c:v>-2956.28</c:v>
                </c:pt>
                <c:pt idx="16447" formatCode="0.00E+00">
                  <c:v>-2944.05</c:v>
                </c:pt>
                <c:pt idx="16448" formatCode="0.00E+00">
                  <c:v>-2931.18</c:v>
                </c:pt>
                <c:pt idx="16449" formatCode="0.00E+00">
                  <c:v>-2917.67</c:v>
                </c:pt>
                <c:pt idx="16450" formatCode="0.00E+00">
                  <c:v>-2903.52</c:v>
                </c:pt>
                <c:pt idx="16451" formatCode="0.00E+00">
                  <c:v>-2888.74</c:v>
                </c:pt>
                <c:pt idx="16452" formatCode="0.00E+00">
                  <c:v>-2873.32</c:v>
                </c:pt>
                <c:pt idx="16453" formatCode="0.00E+00">
                  <c:v>-2857.29</c:v>
                </c:pt>
                <c:pt idx="16454" formatCode="0.00E+00">
                  <c:v>-2840.62</c:v>
                </c:pt>
                <c:pt idx="16455" formatCode="0.00E+00">
                  <c:v>-2823.34</c:v>
                </c:pt>
                <c:pt idx="16456" formatCode="0.00E+00">
                  <c:v>-2805.45</c:v>
                </c:pt>
                <c:pt idx="16457" formatCode="0.00E+00">
                  <c:v>-2786.94</c:v>
                </c:pt>
                <c:pt idx="16458" formatCode="0.00E+00">
                  <c:v>-2767.82</c:v>
                </c:pt>
                <c:pt idx="16459" formatCode="0.00E+00">
                  <c:v>-2748.1</c:v>
                </c:pt>
                <c:pt idx="16460" formatCode="0.00E+00">
                  <c:v>-2727.78</c:v>
                </c:pt>
                <c:pt idx="16461" formatCode="0.00E+00">
                  <c:v>-2706.87</c:v>
                </c:pt>
                <c:pt idx="16462" formatCode="0.00E+00">
                  <c:v>-2685.36</c:v>
                </c:pt>
                <c:pt idx="16463" formatCode="0.00E+00">
                  <c:v>-2663.27</c:v>
                </c:pt>
                <c:pt idx="16464" formatCode="0.00E+00">
                  <c:v>-2640.6</c:v>
                </c:pt>
                <c:pt idx="16465" formatCode="0.00E+00">
                  <c:v>-2617.35</c:v>
                </c:pt>
                <c:pt idx="16466" formatCode="0.00E+00">
                  <c:v>-2593.54</c:v>
                </c:pt>
                <c:pt idx="16467" formatCode="0.00E+00">
                  <c:v>-2569.15</c:v>
                </c:pt>
                <c:pt idx="16468" formatCode="0.00E+00">
                  <c:v>-2544.21</c:v>
                </c:pt>
                <c:pt idx="16469" formatCode="0.00E+00">
                  <c:v>-2518.71</c:v>
                </c:pt>
                <c:pt idx="16470" formatCode="0.00E+00">
                  <c:v>-2492.66</c:v>
                </c:pt>
                <c:pt idx="16471" formatCode="0.00E+00">
                  <c:v>-2466.0700000000002</c:v>
                </c:pt>
                <c:pt idx="16472" formatCode="0.00E+00">
                  <c:v>-2438.94</c:v>
                </c:pt>
                <c:pt idx="16473" formatCode="0.00E+00">
                  <c:v>-2411.2800000000002</c:v>
                </c:pt>
                <c:pt idx="16474" formatCode="0.00E+00">
                  <c:v>-2383.1</c:v>
                </c:pt>
                <c:pt idx="16475" formatCode="0.00E+00">
                  <c:v>-2354.39</c:v>
                </c:pt>
                <c:pt idx="16476" formatCode="0.00E+00">
                  <c:v>-2325.17</c:v>
                </c:pt>
                <c:pt idx="16477" formatCode="0.00E+00">
                  <c:v>-2295.4499999999998</c:v>
                </c:pt>
                <c:pt idx="16478" formatCode="0.00E+00">
                  <c:v>-2265.2199999999998</c:v>
                </c:pt>
                <c:pt idx="16479" formatCode="0.00E+00">
                  <c:v>-2234.5</c:v>
                </c:pt>
                <c:pt idx="16480" formatCode="0.00E+00">
                  <c:v>-2203.3000000000002</c:v>
                </c:pt>
                <c:pt idx="16481" formatCode="0.00E+00">
                  <c:v>-2171.61</c:v>
                </c:pt>
                <c:pt idx="16482" formatCode="0.00E+00">
                  <c:v>-2139.4499999999998</c:v>
                </c:pt>
                <c:pt idx="16483" formatCode="0.00E+00">
                  <c:v>-2106.8200000000002</c:v>
                </c:pt>
                <c:pt idx="16484" formatCode="0.00E+00">
                  <c:v>-2073.73</c:v>
                </c:pt>
                <c:pt idx="16485" formatCode="0.00E+00">
                  <c:v>-2040.19</c:v>
                </c:pt>
                <c:pt idx="16486" formatCode="0.00E+00">
                  <c:v>-2006.21</c:v>
                </c:pt>
                <c:pt idx="16487" formatCode="0.00E+00">
                  <c:v>-1971.79</c:v>
                </c:pt>
                <c:pt idx="16488" formatCode="0.00E+00">
                  <c:v>-1936.94</c:v>
                </c:pt>
                <c:pt idx="16489" formatCode="0.00E+00">
                  <c:v>-1901.66</c:v>
                </c:pt>
                <c:pt idx="16490" formatCode="0.00E+00">
                  <c:v>-1865.98</c:v>
                </c:pt>
                <c:pt idx="16491" formatCode="0.00E+00">
                  <c:v>-1829.88</c:v>
                </c:pt>
                <c:pt idx="16492" formatCode="0.00E+00">
                  <c:v>-1793.39</c:v>
                </c:pt>
                <c:pt idx="16493" formatCode="0.00E+00">
                  <c:v>-1756.51</c:v>
                </c:pt>
                <c:pt idx="16494" formatCode="0.00E+00">
                  <c:v>-1719.24</c:v>
                </c:pt>
                <c:pt idx="16495" formatCode="0.00E+00">
                  <c:v>-1681.6</c:v>
                </c:pt>
                <c:pt idx="16496" formatCode="0.00E+00">
                  <c:v>-1643.59</c:v>
                </c:pt>
                <c:pt idx="16497" formatCode="0.00E+00">
                  <c:v>-1605.22</c:v>
                </c:pt>
                <c:pt idx="16498" formatCode="0.00E+00">
                  <c:v>-1566.51</c:v>
                </c:pt>
                <c:pt idx="16499" formatCode="0.00E+00">
                  <c:v>-1527.45</c:v>
                </c:pt>
                <c:pt idx="16500" formatCode="0.00E+00">
                  <c:v>-1488.06</c:v>
                </c:pt>
                <c:pt idx="16501" formatCode="0.00E+00">
                  <c:v>-1448.35</c:v>
                </c:pt>
                <c:pt idx="16502" formatCode="0.00E+00">
                  <c:v>-1408.32</c:v>
                </c:pt>
                <c:pt idx="16503" formatCode="0.00E+00">
                  <c:v>-1367.98</c:v>
                </c:pt>
                <c:pt idx="16504" formatCode="0.00E+00">
                  <c:v>-1327.35</c:v>
                </c:pt>
                <c:pt idx="16505" formatCode="0.00E+00">
                  <c:v>-1286.42</c:v>
                </c:pt>
                <c:pt idx="16506" formatCode="0.00E+00">
                  <c:v>-1245.22</c:v>
                </c:pt>
                <c:pt idx="16507" formatCode="0.00E+00">
                  <c:v>-1203.74</c:v>
                </c:pt>
                <c:pt idx="16508" formatCode="0.00E+00">
                  <c:v>-1162.01</c:v>
                </c:pt>
                <c:pt idx="16509" formatCode="0.00E+00">
                  <c:v>-1120.02</c:v>
                </c:pt>
                <c:pt idx="16510" formatCode="0.00E+00">
                  <c:v>-1077.78</c:v>
                </c:pt>
                <c:pt idx="16511" formatCode="0.00E+00">
                  <c:v>-1035.31</c:v>
                </c:pt>
                <c:pt idx="16512">
                  <c:v>-992.61699999999996</c:v>
                </c:pt>
                <c:pt idx="16513">
                  <c:v>-949.70600000000002</c:v>
                </c:pt>
                <c:pt idx="16514">
                  <c:v>-906.58799999999997</c:v>
                </c:pt>
                <c:pt idx="16515">
                  <c:v>-863.27300000000002</c:v>
                </c:pt>
                <c:pt idx="16516">
                  <c:v>-819.77</c:v>
                </c:pt>
                <c:pt idx="16517">
                  <c:v>-776.08799999999997</c:v>
                </c:pt>
                <c:pt idx="16518">
                  <c:v>-732.23800000000006</c:v>
                </c:pt>
                <c:pt idx="16519">
                  <c:v>-688.22900000000004</c:v>
                </c:pt>
                <c:pt idx="16520">
                  <c:v>-644.07000000000005</c:v>
                </c:pt>
                <c:pt idx="16521">
                  <c:v>-599.77</c:v>
                </c:pt>
                <c:pt idx="16522">
                  <c:v>-555.34100000000001</c:v>
                </c:pt>
                <c:pt idx="16523">
                  <c:v>-510.791</c:v>
                </c:pt>
                <c:pt idx="16524">
                  <c:v>-466.13</c:v>
                </c:pt>
                <c:pt idx="16525">
                  <c:v>-421.36799999999999</c:v>
                </c:pt>
                <c:pt idx="16526">
                  <c:v>-376.51400000000001</c:v>
                </c:pt>
                <c:pt idx="16527">
                  <c:v>-331.57900000000001</c:v>
                </c:pt>
                <c:pt idx="16528">
                  <c:v>-286.572</c:v>
                </c:pt>
                <c:pt idx="16529">
                  <c:v>-241.50200000000001</c:v>
                </c:pt>
                <c:pt idx="16530">
                  <c:v>-196.38</c:v>
                </c:pt>
                <c:pt idx="16531">
                  <c:v>-151.21600000000001</c:v>
                </c:pt>
                <c:pt idx="16532">
                  <c:v>-106.01900000000001</c:v>
                </c:pt>
                <c:pt idx="16533">
                  <c:v>-60.799199999999999</c:v>
                </c:pt>
                <c:pt idx="16534">
                  <c:v>-15.566700000000001</c:v>
                </c:pt>
                <c:pt idx="16535">
                  <c:v>29.668500000000002</c:v>
                </c:pt>
                <c:pt idx="16536">
                  <c:v>74.896699999999996</c:v>
                </c:pt>
                <c:pt idx="16537">
                  <c:v>120.108</c:v>
                </c:pt>
                <c:pt idx="16538">
                  <c:v>165.292</c:v>
                </c:pt>
                <c:pt idx="16539">
                  <c:v>210.44</c:v>
                </c:pt>
                <c:pt idx="16540">
                  <c:v>255.541</c:v>
                </c:pt>
                <c:pt idx="16541">
                  <c:v>300.58699999999999</c:v>
                </c:pt>
                <c:pt idx="16542">
                  <c:v>345.56599999999997</c:v>
                </c:pt>
                <c:pt idx="16543">
                  <c:v>390.46899999999999</c:v>
                </c:pt>
                <c:pt idx="16544">
                  <c:v>435.28699999999998</c:v>
                </c:pt>
                <c:pt idx="16545">
                  <c:v>480.00900000000001</c:v>
                </c:pt>
                <c:pt idx="16546">
                  <c:v>524.625</c:v>
                </c:pt>
                <c:pt idx="16547">
                  <c:v>569.12699999999995</c:v>
                </c:pt>
                <c:pt idx="16548">
                  <c:v>613.505</c:v>
                </c:pt>
                <c:pt idx="16549">
                  <c:v>657.74800000000005</c:v>
                </c:pt>
                <c:pt idx="16550">
                  <c:v>701.84699999999998</c:v>
                </c:pt>
                <c:pt idx="16551">
                  <c:v>745.79300000000001</c:v>
                </c:pt>
                <c:pt idx="16552">
                  <c:v>789.57500000000005</c:v>
                </c:pt>
                <c:pt idx="16553">
                  <c:v>833.18499999999995</c:v>
                </c:pt>
                <c:pt idx="16554">
                  <c:v>876.61199999999997</c:v>
                </c:pt>
                <c:pt idx="16555">
                  <c:v>919.84799999999996</c:v>
                </c:pt>
                <c:pt idx="16556">
                  <c:v>962.88300000000004</c:v>
                </c:pt>
                <c:pt idx="16557" formatCode="0.00E+00">
                  <c:v>1005.71</c:v>
                </c:pt>
                <c:pt idx="16558" formatCode="0.00E+00">
                  <c:v>1048.31</c:v>
                </c:pt>
                <c:pt idx="16559" formatCode="0.00E+00">
                  <c:v>1090.69</c:v>
                </c:pt>
                <c:pt idx="16560" formatCode="0.00E+00">
                  <c:v>1132.82</c:v>
                </c:pt>
                <c:pt idx="16561" formatCode="0.00E+00">
                  <c:v>1174.71</c:v>
                </c:pt>
                <c:pt idx="16562" formatCode="0.00E+00">
                  <c:v>1216.3499999999999</c:v>
                </c:pt>
                <c:pt idx="16563" formatCode="0.00E+00">
                  <c:v>1257.71</c:v>
                </c:pt>
                <c:pt idx="16564" formatCode="0.00E+00">
                  <c:v>1298.81</c:v>
                </c:pt>
                <c:pt idx="16565" formatCode="0.00E+00">
                  <c:v>1339.61</c:v>
                </c:pt>
                <c:pt idx="16566" formatCode="0.00E+00">
                  <c:v>1380.13</c:v>
                </c:pt>
                <c:pt idx="16567" formatCode="0.00E+00">
                  <c:v>1420.34</c:v>
                </c:pt>
                <c:pt idx="16568" formatCode="0.00E+00">
                  <c:v>1460.25</c:v>
                </c:pt>
                <c:pt idx="16569" formatCode="0.00E+00">
                  <c:v>1499.83</c:v>
                </c:pt>
                <c:pt idx="16570" formatCode="0.00E+00">
                  <c:v>1539.09</c:v>
                </c:pt>
                <c:pt idx="16571" formatCode="0.00E+00">
                  <c:v>1578.01</c:v>
                </c:pt>
                <c:pt idx="16572" formatCode="0.00E+00">
                  <c:v>1616.58</c:v>
                </c:pt>
                <c:pt idx="16573" formatCode="0.00E+00">
                  <c:v>1654.81</c:v>
                </c:pt>
                <c:pt idx="16574" formatCode="0.00E+00">
                  <c:v>1692.67</c:v>
                </c:pt>
                <c:pt idx="16575" formatCode="0.00E+00">
                  <c:v>1730.16</c:v>
                </c:pt>
                <c:pt idx="16576" formatCode="0.00E+00">
                  <c:v>1767.27</c:v>
                </c:pt>
                <c:pt idx="16577" formatCode="0.00E+00">
                  <c:v>1804</c:v>
                </c:pt>
                <c:pt idx="16578" formatCode="0.00E+00">
                  <c:v>1840.34</c:v>
                </c:pt>
                <c:pt idx="16579" formatCode="0.00E+00">
                  <c:v>1876.27</c:v>
                </c:pt>
                <c:pt idx="16580" formatCode="0.00E+00">
                  <c:v>1911.79</c:v>
                </c:pt>
                <c:pt idx="16581" formatCode="0.00E+00">
                  <c:v>1946.89</c:v>
                </c:pt>
                <c:pt idx="16582" formatCode="0.00E+00">
                  <c:v>1981.57</c:v>
                </c:pt>
                <c:pt idx="16583" formatCode="0.00E+00">
                  <c:v>2015.82</c:v>
                </c:pt>
                <c:pt idx="16584" formatCode="0.00E+00">
                  <c:v>2049.62</c:v>
                </c:pt>
                <c:pt idx="16585" formatCode="0.00E+00">
                  <c:v>2082.98</c:v>
                </c:pt>
                <c:pt idx="16586" formatCode="0.00E+00">
                  <c:v>2115.89</c:v>
                </c:pt>
                <c:pt idx="16587" formatCode="0.00E+00">
                  <c:v>2148.33</c:v>
                </c:pt>
                <c:pt idx="16588" formatCode="0.00E+00">
                  <c:v>2180.31</c:v>
                </c:pt>
                <c:pt idx="16589" formatCode="0.00E+00">
                  <c:v>2211.8000000000002</c:v>
                </c:pt>
                <c:pt idx="16590" formatCode="0.00E+00">
                  <c:v>2242.8200000000002</c:v>
                </c:pt>
                <c:pt idx="16591" formatCode="0.00E+00">
                  <c:v>2273.34</c:v>
                </c:pt>
                <c:pt idx="16592" formatCode="0.00E+00">
                  <c:v>2303.37</c:v>
                </c:pt>
                <c:pt idx="16593" formatCode="0.00E+00">
                  <c:v>2332.9</c:v>
                </c:pt>
                <c:pt idx="16594" formatCode="0.00E+00">
                  <c:v>2361.91</c:v>
                </c:pt>
                <c:pt idx="16595" formatCode="0.00E+00">
                  <c:v>2390.42</c:v>
                </c:pt>
                <c:pt idx="16596" formatCode="0.00E+00">
                  <c:v>2418.39</c:v>
                </c:pt>
                <c:pt idx="16597" formatCode="0.00E+00">
                  <c:v>2445.85</c:v>
                </c:pt>
                <c:pt idx="16598" formatCode="0.00E+00">
                  <c:v>2472.7600000000002</c:v>
                </c:pt>
                <c:pt idx="16599" formatCode="0.00E+00">
                  <c:v>2499.14</c:v>
                </c:pt>
                <c:pt idx="16600" formatCode="0.00E+00">
                  <c:v>2524.9699999999998</c:v>
                </c:pt>
                <c:pt idx="16601" formatCode="0.00E+00">
                  <c:v>2550.25</c:v>
                </c:pt>
                <c:pt idx="16602" formatCode="0.00E+00">
                  <c:v>2574.98</c:v>
                </c:pt>
                <c:pt idx="16603" formatCode="0.00E+00">
                  <c:v>2599.14</c:v>
                </c:pt>
                <c:pt idx="16604" formatCode="0.00E+00">
                  <c:v>2622.73</c:v>
                </c:pt>
                <c:pt idx="16605" formatCode="0.00E+00">
                  <c:v>2645.75</c:v>
                </c:pt>
                <c:pt idx="16606" formatCode="0.00E+00">
                  <c:v>2668.2</c:v>
                </c:pt>
                <c:pt idx="16607" formatCode="0.00E+00">
                  <c:v>2690.06</c:v>
                </c:pt>
                <c:pt idx="16608" formatCode="0.00E+00">
                  <c:v>2711.34</c:v>
                </c:pt>
                <c:pt idx="16609" formatCode="0.00E+00">
                  <c:v>2732.02</c:v>
                </c:pt>
                <c:pt idx="16610" formatCode="0.00E+00">
                  <c:v>2752.11</c:v>
                </c:pt>
                <c:pt idx="16611" formatCode="0.00E+00">
                  <c:v>2771.59</c:v>
                </c:pt>
                <c:pt idx="16612" formatCode="0.00E+00">
                  <c:v>2790.47</c:v>
                </c:pt>
                <c:pt idx="16613" formatCode="0.00E+00">
                  <c:v>2808.75</c:v>
                </c:pt>
                <c:pt idx="16614" formatCode="0.00E+00">
                  <c:v>2826.41</c:v>
                </c:pt>
                <c:pt idx="16615" formatCode="0.00E+00">
                  <c:v>2843.45</c:v>
                </c:pt>
                <c:pt idx="16616" formatCode="0.00E+00">
                  <c:v>2859.87</c:v>
                </c:pt>
                <c:pt idx="16617" formatCode="0.00E+00">
                  <c:v>2875.67</c:v>
                </c:pt>
                <c:pt idx="16618" formatCode="0.00E+00">
                  <c:v>2890.84</c:v>
                </c:pt>
                <c:pt idx="16619" formatCode="0.00E+00">
                  <c:v>2905.38</c:v>
                </c:pt>
                <c:pt idx="16620" formatCode="0.00E+00">
                  <c:v>2919.28</c:v>
                </c:pt>
                <c:pt idx="16621" formatCode="0.00E+00">
                  <c:v>2932.55</c:v>
                </c:pt>
                <c:pt idx="16622" formatCode="0.00E+00">
                  <c:v>2945.18</c:v>
                </c:pt>
                <c:pt idx="16623" formatCode="0.00E+00">
                  <c:v>2957.16</c:v>
                </c:pt>
                <c:pt idx="16624" formatCode="0.00E+00">
                  <c:v>2968.5</c:v>
                </c:pt>
                <c:pt idx="16625" formatCode="0.00E+00">
                  <c:v>2979.2</c:v>
                </c:pt>
                <c:pt idx="16626" formatCode="0.00E+00">
                  <c:v>2989.24</c:v>
                </c:pt>
                <c:pt idx="16627" formatCode="0.00E+00">
                  <c:v>2998.63</c:v>
                </c:pt>
                <c:pt idx="16628" formatCode="0.00E+00">
                  <c:v>3007.37</c:v>
                </c:pt>
                <c:pt idx="16629" formatCode="0.00E+00">
                  <c:v>3015.45</c:v>
                </c:pt>
                <c:pt idx="16630" formatCode="0.00E+00">
                  <c:v>3022.87</c:v>
                </c:pt>
                <c:pt idx="16631" formatCode="0.00E+00">
                  <c:v>3029.63</c:v>
                </c:pt>
                <c:pt idx="16632" formatCode="0.00E+00">
                  <c:v>3035.73</c:v>
                </c:pt>
                <c:pt idx="16633" formatCode="0.00E+00">
                  <c:v>3041.17</c:v>
                </c:pt>
                <c:pt idx="16634" formatCode="0.00E+00">
                  <c:v>3045.94</c:v>
                </c:pt>
                <c:pt idx="16635" formatCode="0.00E+00">
                  <c:v>3050.05</c:v>
                </c:pt>
                <c:pt idx="16636" formatCode="0.00E+00">
                  <c:v>3053.5</c:v>
                </c:pt>
                <c:pt idx="16637" formatCode="0.00E+00">
                  <c:v>3056.28</c:v>
                </c:pt>
                <c:pt idx="16638" formatCode="0.00E+00">
                  <c:v>3058.39</c:v>
                </c:pt>
                <c:pt idx="16639" formatCode="0.00E+00">
                  <c:v>3059.83</c:v>
                </c:pt>
                <c:pt idx="16640" formatCode="0.00E+00">
                  <c:v>3060.61</c:v>
                </c:pt>
                <c:pt idx="16641" formatCode="0.00E+00">
                  <c:v>3060.72</c:v>
                </c:pt>
                <c:pt idx="16642" formatCode="0.00E+00">
                  <c:v>3060.16</c:v>
                </c:pt>
                <c:pt idx="16643" formatCode="0.00E+00">
                  <c:v>3058.94</c:v>
                </c:pt>
                <c:pt idx="16644" formatCode="0.00E+00">
                  <c:v>3057.04</c:v>
                </c:pt>
                <c:pt idx="16645" formatCode="0.00E+00">
                  <c:v>3054.48</c:v>
                </c:pt>
                <c:pt idx="16646" formatCode="0.00E+00">
                  <c:v>3051.26</c:v>
                </c:pt>
                <c:pt idx="16647" formatCode="0.00E+00">
                  <c:v>3047.36</c:v>
                </c:pt>
                <c:pt idx="16648" formatCode="0.00E+00">
                  <c:v>3042.81</c:v>
                </c:pt>
                <c:pt idx="16649" formatCode="0.00E+00">
                  <c:v>3037.59</c:v>
                </c:pt>
                <c:pt idx="16650" formatCode="0.00E+00">
                  <c:v>3031.7</c:v>
                </c:pt>
                <c:pt idx="16651" formatCode="0.00E+00">
                  <c:v>3025.16</c:v>
                </c:pt>
                <c:pt idx="16652" formatCode="0.00E+00">
                  <c:v>3017.95</c:v>
                </c:pt>
                <c:pt idx="16653" formatCode="0.00E+00">
                  <c:v>3010.09</c:v>
                </c:pt>
                <c:pt idx="16654" formatCode="0.00E+00">
                  <c:v>3001.57</c:v>
                </c:pt>
                <c:pt idx="16655" formatCode="0.00E+00">
                  <c:v>2992.4</c:v>
                </c:pt>
                <c:pt idx="16656" formatCode="0.00E+00">
                  <c:v>2982.57</c:v>
                </c:pt>
                <c:pt idx="16657" formatCode="0.00E+00">
                  <c:v>2972.09</c:v>
                </c:pt>
                <c:pt idx="16658" formatCode="0.00E+00">
                  <c:v>2960.96</c:v>
                </c:pt>
                <c:pt idx="16659" formatCode="0.00E+00">
                  <c:v>2949.19</c:v>
                </c:pt>
                <c:pt idx="16660" formatCode="0.00E+00">
                  <c:v>2936.78</c:v>
                </c:pt>
                <c:pt idx="16661" formatCode="0.00E+00">
                  <c:v>2923.72</c:v>
                </c:pt>
                <c:pt idx="16662" formatCode="0.00E+00">
                  <c:v>2910.03</c:v>
                </c:pt>
                <c:pt idx="16663" formatCode="0.00E+00">
                  <c:v>2895.7</c:v>
                </c:pt>
                <c:pt idx="16664" formatCode="0.00E+00">
                  <c:v>2880.74</c:v>
                </c:pt>
                <c:pt idx="16665" formatCode="0.00E+00">
                  <c:v>2865.15</c:v>
                </c:pt>
                <c:pt idx="16666" formatCode="0.00E+00">
                  <c:v>2848.94</c:v>
                </c:pt>
                <c:pt idx="16667" formatCode="0.00E+00">
                  <c:v>2832.11</c:v>
                </c:pt>
                <c:pt idx="16668" formatCode="0.00E+00">
                  <c:v>2814.65</c:v>
                </c:pt>
                <c:pt idx="16669" formatCode="0.00E+00">
                  <c:v>2796.59</c:v>
                </c:pt>
                <c:pt idx="16670" formatCode="0.00E+00">
                  <c:v>2777.91</c:v>
                </c:pt>
                <c:pt idx="16671" formatCode="0.00E+00">
                  <c:v>2758.63</c:v>
                </c:pt>
                <c:pt idx="16672" formatCode="0.00E+00">
                  <c:v>2738.75</c:v>
                </c:pt>
                <c:pt idx="16673" formatCode="0.00E+00">
                  <c:v>2718.27</c:v>
                </c:pt>
                <c:pt idx="16674" formatCode="0.00E+00">
                  <c:v>2697.19</c:v>
                </c:pt>
                <c:pt idx="16675" formatCode="0.00E+00">
                  <c:v>2675.53</c:v>
                </c:pt>
                <c:pt idx="16676" formatCode="0.00E+00">
                  <c:v>2653.29</c:v>
                </c:pt>
                <c:pt idx="16677" formatCode="0.00E+00">
                  <c:v>2630.47</c:v>
                </c:pt>
                <c:pt idx="16678" formatCode="0.00E+00">
                  <c:v>2607.0700000000002</c:v>
                </c:pt>
                <c:pt idx="16679" formatCode="0.00E+00">
                  <c:v>2583.1</c:v>
                </c:pt>
                <c:pt idx="16680" formatCode="0.00E+00">
                  <c:v>2558.5700000000002</c:v>
                </c:pt>
                <c:pt idx="16681" formatCode="0.00E+00">
                  <c:v>2533.4899999999998</c:v>
                </c:pt>
                <c:pt idx="16682" formatCode="0.00E+00">
                  <c:v>2507.85</c:v>
                </c:pt>
                <c:pt idx="16683" formatCode="0.00E+00">
                  <c:v>2481.66</c:v>
                </c:pt>
                <c:pt idx="16684" formatCode="0.00E+00">
                  <c:v>2454.94</c:v>
                </c:pt>
                <c:pt idx="16685" formatCode="0.00E+00">
                  <c:v>2427.67</c:v>
                </c:pt>
                <c:pt idx="16686" formatCode="0.00E+00">
                  <c:v>2399.88</c:v>
                </c:pt>
                <c:pt idx="16687" formatCode="0.00E+00">
                  <c:v>2371.5700000000002</c:v>
                </c:pt>
                <c:pt idx="16688" formatCode="0.00E+00">
                  <c:v>2342.7399999999998</c:v>
                </c:pt>
                <c:pt idx="16689" formatCode="0.00E+00">
                  <c:v>2313.4</c:v>
                </c:pt>
                <c:pt idx="16690" formatCode="0.00E+00">
                  <c:v>2283.5500000000002</c:v>
                </c:pt>
                <c:pt idx="16691" formatCode="0.00E+00">
                  <c:v>2253.21</c:v>
                </c:pt>
                <c:pt idx="16692" formatCode="0.00E+00">
                  <c:v>2222.37</c:v>
                </c:pt>
                <c:pt idx="16693" formatCode="0.00E+00">
                  <c:v>2191.0500000000002</c:v>
                </c:pt>
                <c:pt idx="16694" formatCode="0.00E+00">
                  <c:v>2159.25</c:v>
                </c:pt>
                <c:pt idx="16695" formatCode="0.00E+00">
                  <c:v>2126.9899999999998</c:v>
                </c:pt>
                <c:pt idx="16696" formatCode="0.00E+00">
                  <c:v>2094.25</c:v>
                </c:pt>
                <c:pt idx="16697" formatCode="0.00E+00">
                  <c:v>2061.0700000000002</c:v>
                </c:pt>
                <c:pt idx="16698" formatCode="0.00E+00">
                  <c:v>2027.43</c:v>
                </c:pt>
                <c:pt idx="16699" formatCode="0.00E+00">
                  <c:v>1993.35</c:v>
                </c:pt>
                <c:pt idx="16700" formatCode="0.00E+00">
                  <c:v>1958.84</c:v>
                </c:pt>
                <c:pt idx="16701" formatCode="0.00E+00">
                  <c:v>1923.9</c:v>
                </c:pt>
                <c:pt idx="16702" formatCode="0.00E+00">
                  <c:v>1888.54</c:v>
                </c:pt>
                <c:pt idx="16703" formatCode="0.00E+00">
                  <c:v>1852.77</c:v>
                </c:pt>
                <c:pt idx="16704" formatCode="0.00E+00">
                  <c:v>1816.59</c:v>
                </c:pt>
                <c:pt idx="16705" formatCode="0.00E+00">
                  <c:v>1780.02</c:v>
                </c:pt>
                <c:pt idx="16706" formatCode="0.00E+00">
                  <c:v>1743.06</c:v>
                </c:pt>
                <c:pt idx="16707" formatCode="0.00E+00">
                  <c:v>1705.73</c:v>
                </c:pt>
                <c:pt idx="16708" formatCode="0.00E+00">
                  <c:v>1668.02</c:v>
                </c:pt>
                <c:pt idx="16709" formatCode="0.00E+00">
                  <c:v>1629.94</c:v>
                </c:pt>
                <c:pt idx="16710" formatCode="0.00E+00">
                  <c:v>1591.51</c:v>
                </c:pt>
                <c:pt idx="16711" formatCode="0.00E+00">
                  <c:v>1552.74</c:v>
                </c:pt>
                <c:pt idx="16712" formatCode="0.00E+00">
                  <c:v>1513.63</c:v>
                </c:pt>
                <c:pt idx="16713" formatCode="0.00E+00">
                  <c:v>1474.18</c:v>
                </c:pt>
                <c:pt idx="16714" formatCode="0.00E+00">
                  <c:v>1434.42</c:v>
                </c:pt>
                <c:pt idx="16715" formatCode="0.00E+00">
                  <c:v>1394.34</c:v>
                </c:pt>
                <c:pt idx="16716" formatCode="0.00E+00">
                  <c:v>1353.97</c:v>
                </c:pt>
                <c:pt idx="16717" formatCode="0.00E+00">
                  <c:v>1313.29</c:v>
                </c:pt>
                <c:pt idx="16718" formatCode="0.00E+00">
                  <c:v>1272.33</c:v>
                </c:pt>
                <c:pt idx="16719" formatCode="0.00E+00">
                  <c:v>1231.0899999999999</c:v>
                </c:pt>
                <c:pt idx="16720" formatCode="0.00E+00">
                  <c:v>1189.5899999999999</c:v>
                </c:pt>
                <c:pt idx="16721" formatCode="0.00E+00">
                  <c:v>1147.82</c:v>
                </c:pt>
                <c:pt idx="16722" formatCode="0.00E+00">
                  <c:v>1105.81</c:v>
                </c:pt>
                <c:pt idx="16723" formatCode="0.00E+00">
                  <c:v>1063.56</c:v>
                </c:pt>
                <c:pt idx="16724" formatCode="0.00E+00">
                  <c:v>1021.07</c:v>
                </c:pt>
                <c:pt idx="16725">
                  <c:v>978.36199999999997</c:v>
                </c:pt>
                <c:pt idx="16726">
                  <c:v>935.44100000000003</c:v>
                </c:pt>
                <c:pt idx="16727">
                  <c:v>892.31700000000001</c:v>
                </c:pt>
                <c:pt idx="16728">
                  <c:v>848.99800000000005</c:v>
                </c:pt>
                <c:pt idx="16729">
                  <c:v>805.495</c:v>
                </c:pt>
                <c:pt idx="16730">
                  <c:v>761.81799999999998</c:v>
                </c:pt>
                <c:pt idx="16731">
                  <c:v>717.97400000000005</c:v>
                </c:pt>
                <c:pt idx="16732">
                  <c:v>673.97500000000002</c:v>
                </c:pt>
                <c:pt idx="16733">
                  <c:v>629.82899999999995</c:v>
                </c:pt>
                <c:pt idx="16734">
                  <c:v>585.54700000000003</c:v>
                </c:pt>
                <c:pt idx="16735">
                  <c:v>541.13800000000003</c:v>
                </c:pt>
                <c:pt idx="16736">
                  <c:v>496.61099999999999</c:v>
                </c:pt>
                <c:pt idx="16737">
                  <c:v>451.97699999999998</c:v>
                </c:pt>
                <c:pt idx="16738">
                  <c:v>407.245</c:v>
                </c:pt>
                <c:pt idx="16739">
                  <c:v>362.42500000000001</c:v>
                </c:pt>
                <c:pt idx="16740">
                  <c:v>317.52600000000001</c:v>
                </c:pt>
                <c:pt idx="16741">
                  <c:v>272.55900000000003</c:v>
                </c:pt>
                <c:pt idx="16742">
                  <c:v>227.53299999999999</c:v>
                </c:pt>
                <c:pt idx="16743">
                  <c:v>182.45699999999999</c:v>
                </c:pt>
                <c:pt idx="16744">
                  <c:v>137.34299999999999</c:v>
                </c:pt>
                <c:pt idx="16745">
                  <c:v>92.198899999999995</c:v>
                </c:pt>
                <c:pt idx="16746">
                  <c:v>47.035899999999998</c:v>
                </c:pt>
                <c:pt idx="16747">
                  <c:v>1.86334</c:v>
                </c:pt>
                <c:pt idx="16748">
                  <c:v>-43.308599999999998</c:v>
                </c:pt>
                <c:pt idx="16749">
                  <c:v>-88.470200000000006</c:v>
                </c:pt>
                <c:pt idx="16750">
                  <c:v>-133.61199999999999</c:v>
                </c:pt>
                <c:pt idx="16751">
                  <c:v>-178.72300000000001</c:v>
                </c:pt>
                <c:pt idx="16752">
                  <c:v>-223.79499999999999</c:v>
                </c:pt>
                <c:pt idx="16753">
                  <c:v>-268.81700000000001</c:v>
                </c:pt>
                <c:pt idx="16754">
                  <c:v>-313.77999999999997</c:v>
                </c:pt>
                <c:pt idx="16755">
                  <c:v>-358.673</c:v>
                </c:pt>
                <c:pt idx="16756">
                  <c:v>-403.488</c:v>
                </c:pt>
                <c:pt idx="16757">
                  <c:v>-448.21300000000002</c:v>
                </c:pt>
                <c:pt idx="16758">
                  <c:v>-492.84</c:v>
                </c:pt>
                <c:pt idx="16759">
                  <c:v>-537.35900000000004</c:v>
                </c:pt>
                <c:pt idx="16760">
                  <c:v>-581.75900000000001</c:v>
                </c:pt>
                <c:pt idx="16761">
                  <c:v>-626.03200000000004</c:v>
                </c:pt>
                <c:pt idx="16762">
                  <c:v>-670.16800000000001</c:v>
                </c:pt>
                <c:pt idx="16763">
                  <c:v>-714.15700000000004</c:v>
                </c:pt>
                <c:pt idx="16764">
                  <c:v>-757.98900000000003</c:v>
                </c:pt>
                <c:pt idx="16765">
                  <c:v>-801.65499999999997</c:v>
                </c:pt>
                <c:pt idx="16766">
                  <c:v>-845.14499999999998</c:v>
                </c:pt>
                <c:pt idx="16767">
                  <c:v>-888.45100000000002</c:v>
                </c:pt>
                <c:pt idx="16768">
                  <c:v>-931.56100000000004</c:v>
                </c:pt>
                <c:pt idx="16769">
                  <c:v>-974.46799999999996</c:v>
                </c:pt>
                <c:pt idx="16770" formatCode="0.00E+00">
                  <c:v>-1017.16</c:v>
                </c:pt>
                <c:pt idx="16771" formatCode="0.00E+00">
                  <c:v>-1059.6300000000001</c:v>
                </c:pt>
                <c:pt idx="16772" formatCode="0.00E+00">
                  <c:v>-1101.8699999999999</c:v>
                </c:pt>
                <c:pt idx="16773" formatCode="0.00E+00">
                  <c:v>-1143.8699999999999</c:v>
                </c:pt>
                <c:pt idx="16774" formatCode="0.00E+00">
                  <c:v>-1185.6199999999999</c:v>
                </c:pt>
                <c:pt idx="16775" formatCode="0.00E+00">
                  <c:v>-1227.0999999999999</c:v>
                </c:pt>
                <c:pt idx="16776" formatCode="0.00E+00">
                  <c:v>-1268.32</c:v>
                </c:pt>
                <c:pt idx="16777" formatCode="0.00E+00">
                  <c:v>-1309.27</c:v>
                </c:pt>
                <c:pt idx="16778" formatCode="0.00E+00">
                  <c:v>-1349.92</c:v>
                </c:pt>
                <c:pt idx="16779" formatCode="0.00E+00">
                  <c:v>-1390.28</c:v>
                </c:pt>
                <c:pt idx="16780" formatCode="0.00E+00">
                  <c:v>-1430.34</c:v>
                </c:pt>
                <c:pt idx="16781" formatCode="0.00E+00">
                  <c:v>-1470.08</c:v>
                </c:pt>
                <c:pt idx="16782" formatCode="0.00E+00">
                  <c:v>-1509.5</c:v>
                </c:pt>
                <c:pt idx="16783" formatCode="0.00E+00">
                  <c:v>-1548.59</c:v>
                </c:pt>
                <c:pt idx="16784" formatCode="0.00E+00">
                  <c:v>-1587.35</c:v>
                </c:pt>
                <c:pt idx="16785" formatCode="0.00E+00">
                  <c:v>-1625.75</c:v>
                </c:pt>
                <c:pt idx="16786" formatCode="0.00E+00">
                  <c:v>-1663.81</c:v>
                </c:pt>
                <c:pt idx="16787" formatCode="0.00E+00">
                  <c:v>-1701.49</c:v>
                </c:pt>
                <c:pt idx="16788" formatCode="0.00E+00">
                  <c:v>-1738.81</c:v>
                </c:pt>
                <c:pt idx="16789" formatCode="0.00E+00">
                  <c:v>-1775.74</c:v>
                </c:pt>
                <c:pt idx="16790" formatCode="0.00E+00">
                  <c:v>-1812.29</c:v>
                </c:pt>
                <c:pt idx="16791" formatCode="0.00E+00">
                  <c:v>-1848.44</c:v>
                </c:pt>
                <c:pt idx="16792" formatCode="0.00E+00">
                  <c:v>-1884.19</c:v>
                </c:pt>
                <c:pt idx="16793" formatCode="0.00E+00">
                  <c:v>-1919.52</c:v>
                </c:pt>
                <c:pt idx="16794" formatCode="0.00E+00">
                  <c:v>-1954.44</c:v>
                </c:pt>
                <c:pt idx="16795" formatCode="0.00E+00">
                  <c:v>-1988.93</c:v>
                </c:pt>
                <c:pt idx="16796" formatCode="0.00E+00">
                  <c:v>-2022.98</c:v>
                </c:pt>
                <c:pt idx="16797" formatCode="0.00E+00">
                  <c:v>-2056.59</c:v>
                </c:pt>
                <c:pt idx="16798" formatCode="0.00E+00">
                  <c:v>-2089.75</c:v>
                </c:pt>
                <c:pt idx="16799" formatCode="0.00E+00">
                  <c:v>-2122.46</c:v>
                </c:pt>
                <c:pt idx="16800" formatCode="0.00E+00">
                  <c:v>-2154.6999999999998</c:v>
                </c:pt>
                <c:pt idx="16801" formatCode="0.00E+00">
                  <c:v>-2186.4699999999998</c:v>
                </c:pt>
                <c:pt idx="16802" formatCode="0.00E+00">
                  <c:v>-2217.77</c:v>
                </c:pt>
                <c:pt idx="16803" formatCode="0.00E+00">
                  <c:v>-2248.58</c:v>
                </c:pt>
                <c:pt idx="16804" formatCode="0.00E+00">
                  <c:v>-2278.9</c:v>
                </c:pt>
                <c:pt idx="16805" formatCode="0.00E+00">
                  <c:v>-2308.71</c:v>
                </c:pt>
                <c:pt idx="16806" formatCode="0.00E+00">
                  <c:v>-2338.0300000000002</c:v>
                </c:pt>
                <c:pt idx="16807" formatCode="0.00E+00">
                  <c:v>-2366.83</c:v>
                </c:pt>
                <c:pt idx="16808" formatCode="0.00E+00">
                  <c:v>-2395.12</c:v>
                </c:pt>
                <c:pt idx="16809" formatCode="0.00E+00">
                  <c:v>-2422.89</c:v>
                </c:pt>
                <c:pt idx="16810" formatCode="0.00E+00">
                  <c:v>-2450.12</c:v>
                </c:pt>
                <c:pt idx="16811" formatCode="0.00E+00">
                  <c:v>-2476.8200000000002</c:v>
                </c:pt>
                <c:pt idx="16812" formatCode="0.00E+00">
                  <c:v>-2502.98</c:v>
                </c:pt>
                <c:pt idx="16813" formatCode="0.00E+00">
                  <c:v>-2528.59</c:v>
                </c:pt>
                <c:pt idx="16814" formatCode="0.00E+00">
                  <c:v>-2553.65</c:v>
                </c:pt>
                <c:pt idx="16815" formatCode="0.00E+00">
                  <c:v>-2578.16</c:v>
                </c:pt>
                <c:pt idx="16816" formatCode="0.00E+00">
                  <c:v>-2602.1</c:v>
                </c:pt>
                <c:pt idx="16817" formatCode="0.00E+00">
                  <c:v>-2625.47</c:v>
                </c:pt>
                <c:pt idx="16818" formatCode="0.00E+00">
                  <c:v>-2648.27</c:v>
                </c:pt>
                <c:pt idx="16819" formatCode="0.00E+00">
                  <c:v>-2670.49</c:v>
                </c:pt>
                <c:pt idx="16820" formatCode="0.00E+00">
                  <c:v>-2692.13</c:v>
                </c:pt>
                <c:pt idx="16821" formatCode="0.00E+00">
                  <c:v>-2713.17</c:v>
                </c:pt>
                <c:pt idx="16822" formatCode="0.00E+00">
                  <c:v>-2733.63</c:v>
                </c:pt>
                <c:pt idx="16823" formatCode="0.00E+00">
                  <c:v>-2753.49</c:v>
                </c:pt>
                <c:pt idx="16824" formatCode="0.00E+00">
                  <c:v>-2772.75</c:v>
                </c:pt>
                <c:pt idx="16825" formatCode="0.00E+00">
                  <c:v>-2791.4</c:v>
                </c:pt>
                <c:pt idx="16826" formatCode="0.00E+00">
                  <c:v>-2809.45</c:v>
                </c:pt>
                <c:pt idx="16827" formatCode="0.00E+00">
                  <c:v>-2826.88</c:v>
                </c:pt>
                <c:pt idx="16828" formatCode="0.00E+00">
                  <c:v>-2843.69</c:v>
                </c:pt>
                <c:pt idx="16829" formatCode="0.00E+00">
                  <c:v>-2859.88</c:v>
                </c:pt>
                <c:pt idx="16830" formatCode="0.00E+00">
                  <c:v>-2875.45</c:v>
                </c:pt>
                <c:pt idx="16831" formatCode="0.00E+00">
                  <c:v>-2890.39</c:v>
                </c:pt>
                <c:pt idx="16832" formatCode="0.00E+00">
                  <c:v>-2904.7</c:v>
                </c:pt>
                <c:pt idx="16833" formatCode="0.00E+00">
                  <c:v>-2918.37</c:v>
                </c:pt>
                <c:pt idx="16834" formatCode="0.00E+00">
                  <c:v>-2931.41</c:v>
                </c:pt>
                <c:pt idx="16835" formatCode="0.00E+00">
                  <c:v>-2943.81</c:v>
                </c:pt>
                <c:pt idx="16836" formatCode="0.00E+00">
                  <c:v>-2955.56</c:v>
                </c:pt>
                <c:pt idx="16837" formatCode="0.00E+00">
                  <c:v>-2966.67</c:v>
                </c:pt>
                <c:pt idx="16838" formatCode="0.00E+00">
                  <c:v>-2977.13</c:v>
                </c:pt>
                <c:pt idx="16839" formatCode="0.00E+00">
                  <c:v>-2986.95</c:v>
                </c:pt>
                <c:pt idx="16840" formatCode="0.00E+00">
                  <c:v>-2996.11</c:v>
                </c:pt>
                <c:pt idx="16841" formatCode="0.00E+00">
                  <c:v>-3004.61</c:v>
                </c:pt>
                <c:pt idx="16842" formatCode="0.00E+00">
                  <c:v>-3012.46</c:v>
                </c:pt>
                <c:pt idx="16843" formatCode="0.00E+00">
                  <c:v>-3019.66</c:v>
                </c:pt>
                <c:pt idx="16844" formatCode="0.00E+00">
                  <c:v>-3026.19</c:v>
                </c:pt>
                <c:pt idx="16845" formatCode="0.00E+00">
                  <c:v>-3032.06</c:v>
                </c:pt>
                <c:pt idx="16846" formatCode="0.00E+00">
                  <c:v>-3037.27</c:v>
                </c:pt>
                <c:pt idx="16847" formatCode="0.00E+00">
                  <c:v>-3041.82</c:v>
                </c:pt>
                <c:pt idx="16848" formatCode="0.00E+00">
                  <c:v>-3045.71</c:v>
                </c:pt>
                <c:pt idx="16849" formatCode="0.00E+00">
                  <c:v>-3048.93</c:v>
                </c:pt>
                <c:pt idx="16850" formatCode="0.00E+00">
                  <c:v>-3051.48</c:v>
                </c:pt>
                <c:pt idx="16851" formatCode="0.00E+00">
                  <c:v>-3053.37</c:v>
                </c:pt>
                <c:pt idx="16852" formatCode="0.00E+00">
                  <c:v>-3054.59</c:v>
                </c:pt>
                <c:pt idx="16853" formatCode="0.00E+00">
                  <c:v>-3055.15</c:v>
                </c:pt>
                <c:pt idx="16854" formatCode="0.00E+00">
                  <c:v>-3055.04</c:v>
                </c:pt>
                <c:pt idx="16855" formatCode="0.00E+00">
                  <c:v>-3054.26</c:v>
                </c:pt>
                <c:pt idx="16856" formatCode="0.00E+00">
                  <c:v>-3052.82</c:v>
                </c:pt>
                <c:pt idx="16857" formatCode="0.00E+00">
                  <c:v>-3050.71</c:v>
                </c:pt>
                <c:pt idx="16858" formatCode="0.00E+00">
                  <c:v>-3047.93</c:v>
                </c:pt>
                <c:pt idx="16859" formatCode="0.00E+00">
                  <c:v>-3044.49</c:v>
                </c:pt>
                <c:pt idx="16860" formatCode="0.00E+00">
                  <c:v>-3040.38</c:v>
                </c:pt>
                <c:pt idx="16861" formatCode="0.00E+00">
                  <c:v>-3035.61</c:v>
                </c:pt>
                <c:pt idx="16862" formatCode="0.00E+00">
                  <c:v>-3030.18</c:v>
                </c:pt>
                <c:pt idx="16863" formatCode="0.00E+00">
                  <c:v>-3024.09</c:v>
                </c:pt>
                <c:pt idx="16864" formatCode="0.00E+00">
                  <c:v>-3017.34</c:v>
                </c:pt>
                <c:pt idx="16865" formatCode="0.00E+00">
                  <c:v>-3009.93</c:v>
                </c:pt>
                <c:pt idx="16866" formatCode="0.00E+00">
                  <c:v>-3001.86</c:v>
                </c:pt>
                <c:pt idx="16867" formatCode="0.00E+00">
                  <c:v>-2993.14</c:v>
                </c:pt>
                <c:pt idx="16868" formatCode="0.00E+00">
                  <c:v>-2983.76</c:v>
                </c:pt>
                <c:pt idx="16869" formatCode="0.00E+00">
                  <c:v>-2973.73</c:v>
                </c:pt>
                <c:pt idx="16870" formatCode="0.00E+00">
                  <c:v>-2963.06</c:v>
                </c:pt>
                <c:pt idx="16871" formatCode="0.00E+00">
                  <c:v>-2951.74</c:v>
                </c:pt>
                <c:pt idx="16872" formatCode="0.00E+00">
                  <c:v>-2939.77</c:v>
                </c:pt>
                <c:pt idx="16873" formatCode="0.00E+00">
                  <c:v>-2927.17</c:v>
                </c:pt>
                <c:pt idx="16874" formatCode="0.00E+00">
                  <c:v>-2913.92</c:v>
                </c:pt>
                <c:pt idx="16875" formatCode="0.00E+00">
                  <c:v>-2900.04</c:v>
                </c:pt>
                <c:pt idx="16876" formatCode="0.00E+00">
                  <c:v>-2885.53</c:v>
                </c:pt>
                <c:pt idx="16877" formatCode="0.00E+00">
                  <c:v>-2870.39</c:v>
                </c:pt>
                <c:pt idx="16878" formatCode="0.00E+00">
                  <c:v>-2854.62</c:v>
                </c:pt>
                <c:pt idx="16879" formatCode="0.00E+00">
                  <c:v>-2838.23</c:v>
                </c:pt>
                <c:pt idx="16880" formatCode="0.00E+00">
                  <c:v>-2821.21</c:v>
                </c:pt>
                <c:pt idx="16881" formatCode="0.00E+00">
                  <c:v>-2803.59</c:v>
                </c:pt>
                <c:pt idx="16882" formatCode="0.00E+00">
                  <c:v>-2785.35</c:v>
                </c:pt>
                <c:pt idx="16883" formatCode="0.00E+00">
                  <c:v>-2766.51</c:v>
                </c:pt>
                <c:pt idx="16884" formatCode="0.00E+00">
                  <c:v>-2747.06</c:v>
                </c:pt>
                <c:pt idx="16885" formatCode="0.00E+00">
                  <c:v>-2727.01</c:v>
                </c:pt>
                <c:pt idx="16886" formatCode="0.00E+00">
                  <c:v>-2706.37</c:v>
                </c:pt>
                <c:pt idx="16887" formatCode="0.00E+00">
                  <c:v>-2685.13</c:v>
                </c:pt>
                <c:pt idx="16888" formatCode="0.00E+00">
                  <c:v>-2663.32</c:v>
                </c:pt>
                <c:pt idx="16889" formatCode="0.00E+00">
                  <c:v>-2640.92</c:v>
                </c:pt>
                <c:pt idx="16890" formatCode="0.00E+00">
                  <c:v>-2617.94</c:v>
                </c:pt>
                <c:pt idx="16891" formatCode="0.00E+00">
                  <c:v>-2594.4</c:v>
                </c:pt>
                <c:pt idx="16892" formatCode="0.00E+00">
                  <c:v>-2570.29</c:v>
                </c:pt>
                <c:pt idx="16893" formatCode="0.00E+00">
                  <c:v>-2545.61</c:v>
                </c:pt>
                <c:pt idx="16894" formatCode="0.00E+00">
                  <c:v>-2520.39</c:v>
                </c:pt>
                <c:pt idx="16895" formatCode="0.00E+00">
                  <c:v>-2494.61</c:v>
                </c:pt>
                <c:pt idx="16896" formatCode="0.00E+00">
                  <c:v>-2468.29</c:v>
                </c:pt>
                <c:pt idx="16897" formatCode="0.00E+00">
                  <c:v>-2441.4299999999998</c:v>
                </c:pt>
                <c:pt idx="16898" formatCode="0.00E+00">
                  <c:v>-2414.04</c:v>
                </c:pt>
                <c:pt idx="16899" formatCode="0.00E+00">
                  <c:v>-2386.13</c:v>
                </c:pt>
                <c:pt idx="16900" formatCode="0.00E+00">
                  <c:v>-2357.69</c:v>
                </c:pt>
                <c:pt idx="16901" formatCode="0.00E+00">
                  <c:v>-2328.7399999999998</c:v>
                </c:pt>
                <c:pt idx="16902" formatCode="0.00E+00">
                  <c:v>-2299.2800000000002</c:v>
                </c:pt>
                <c:pt idx="16903" formatCode="0.00E+00">
                  <c:v>-2269.3200000000002</c:v>
                </c:pt>
                <c:pt idx="16904" formatCode="0.00E+00">
                  <c:v>-2238.87</c:v>
                </c:pt>
                <c:pt idx="16905" formatCode="0.00E+00">
                  <c:v>-2207.92</c:v>
                </c:pt>
                <c:pt idx="16906" formatCode="0.00E+00">
                  <c:v>-2176.5</c:v>
                </c:pt>
                <c:pt idx="16907" formatCode="0.00E+00">
                  <c:v>-2144.6</c:v>
                </c:pt>
                <c:pt idx="16908" formatCode="0.00E+00">
                  <c:v>-2112.2399999999998</c:v>
                </c:pt>
                <c:pt idx="16909" formatCode="0.00E+00">
                  <c:v>-2079.41</c:v>
                </c:pt>
                <c:pt idx="16910" formatCode="0.00E+00">
                  <c:v>-2046.13</c:v>
                </c:pt>
                <c:pt idx="16911" formatCode="0.00E+00">
                  <c:v>-2012.41</c:v>
                </c:pt>
                <c:pt idx="16912" formatCode="0.00E+00">
                  <c:v>-1978.24</c:v>
                </c:pt>
                <c:pt idx="16913" formatCode="0.00E+00">
                  <c:v>-1943.65</c:v>
                </c:pt>
                <c:pt idx="16914" formatCode="0.00E+00">
                  <c:v>-1908.63</c:v>
                </c:pt>
                <c:pt idx="16915" formatCode="0.00E+00">
                  <c:v>-1873.2</c:v>
                </c:pt>
                <c:pt idx="16916" formatCode="0.00E+00">
                  <c:v>-1837.36</c:v>
                </c:pt>
                <c:pt idx="16917" formatCode="0.00E+00">
                  <c:v>-1801.11</c:v>
                </c:pt>
                <c:pt idx="16918" formatCode="0.00E+00">
                  <c:v>-1764.48</c:v>
                </c:pt>
                <c:pt idx="16919" formatCode="0.00E+00">
                  <c:v>-1727.46</c:v>
                </c:pt>
                <c:pt idx="16920" formatCode="0.00E+00">
                  <c:v>-1690.07</c:v>
                </c:pt>
                <c:pt idx="16921" formatCode="0.00E+00">
                  <c:v>-1652.31</c:v>
                </c:pt>
                <c:pt idx="16922" formatCode="0.00E+00">
                  <c:v>-1614.18</c:v>
                </c:pt>
                <c:pt idx="16923" formatCode="0.00E+00">
                  <c:v>-1575.71</c:v>
                </c:pt>
                <c:pt idx="16924" formatCode="0.00E+00">
                  <c:v>-1536.89</c:v>
                </c:pt>
                <c:pt idx="16925" formatCode="0.00E+00">
                  <c:v>-1497.74</c:v>
                </c:pt>
                <c:pt idx="16926" formatCode="0.00E+00">
                  <c:v>-1458.26</c:v>
                </c:pt>
                <c:pt idx="16927" formatCode="0.00E+00">
                  <c:v>-1418.47</c:v>
                </c:pt>
                <c:pt idx="16928" formatCode="0.00E+00">
                  <c:v>-1378.36</c:v>
                </c:pt>
                <c:pt idx="16929" formatCode="0.00E+00">
                  <c:v>-1337.96</c:v>
                </c:pt>
                <c:pt idx="16930" formatCode="0.00E+00">
                  <c:v>-1297.27</c:v>
                </c:pt>
                <c:pt idx="16931" formatCode="0.00E+00">
                  <c:v>-1256.29</c:v>
                </c:pt>
                <c:pt idx="16932" formatCode="0.00E+00">
                  <c:v>-1215.04</c:v>
                </c:pt>
                <c:pt idx="16933" formatCode="0.00E+00">
                  <c:v>-1173.52</c:v>
                </c:pt>
                <c:pt idx="16934" formatCode="0.00E+00">
                  <c:v>-1131.75</c:v>
                </c:pt>
                <c:pt idx="16935" formatCode="0.00E+00">
                  <c:v>-1089.74</c:v>
                </c:pt>
                <c:pt idx="16936" formatCode="0.00E+00">
                  <c:v>-1047.48</c:v>
                </c:pt>
                <c:pt idx="16937" formatCode="0.00E+00">
                  <c:v>-1005</c:v>
                </c:pt>
                <c:pt idx="16938">
                  <c:v>-962.30200000000002</c:v>
                </c:pt>
                <c:pt idx="16939">
                  <c:v>-919.39300000000003</c:v>
                </c:pt>
                <c:pt idx="16940">
                  <c:v>-876.28499999999997</c:v>
                </c:pt>
                <c:pt idx="16941">
                  <c:v>-832.98599999999999</c:v>
                </c:pt>
                <c:pt idx="16942">
                  <c:v>-789.50599999999997</c:v>
                </c:pt>
                <c:pt idx="16943">
                  <c:v>-745.85500000000002</c:v>
                </c:pt>
                <c:pt idx="16944">
                  <c:v>-702.04300000000001</c:v>
                </c:pt>
                <c:pt idx="16945">
                  <c:v>-658.07799999999997</c:v>
                </c:pt>
                <c:pt idx="16946">
                  <c:v>-613.97</c:v>
                </c:pt>
                <c:pt idx="16947">
                  <c:v>-569.73</c:v>
                </c:pt>
                <c:pt idx="16948">
                  <c:v>-525.36599999999999</c:v>
                </c:pt>
                <c:pt idx="16949">
                  <c:v>-480.88799999999998</c:v>
                </c:pt>
                <c:pt idx="16950">
                  <c:v>-436.30700000000002</c:v>
                </c:pt>
                <c:pt idx="16951">
                  <c:v>-391.63099999999997</c:v>
                </c:pt>
                <c:pt idx="16952">
                  <c:v>-346.87099999999998</c:v>
                </c:pt>
                <c:pt idx="16953">
                  <c:v>-302.036</c:v>
                </c:pt>
                <c:pt idx="16954">
                  <c:v>-257.13600000000002</c:v>
                </c:pt>
                <c:pt idx="16955">
                  <c:v>-212.18100000000001</c:v>
                </c:pt>
                <c:pt idx="16956">
                  <c:v>-167.18</c:v>
                </c:pt>
                <c:pt idx="16957">
                  <c:v>-122.14400000000001</c:v>
                </c:pt>
                <c:pt idx="16958">
                  <c:v>-77.0822</c:v>
                </c:pt>
                <c:pt idx="16959">
                  <c:v>-32.004399999999997</c:v>
                </c:pt>
                <c:pt idx="16960">
                  <c:v>13.0791</c:v>
                </c:pt>
                <c:pt idx="16961">
                  <c:v>58.158499999999997</c:v>
                </c:pt>
                <c:pt idx="16962">
                  <c:v>103.224</c:v>
                </c:pt>
                <c:pt idx="16963">
                  <c:v>148.26599999999999</c:v>
                </c:pt>
                <c:pt idx="16964">
                  <c:v>193.27500000000001</c:v>
                </c:pt>
                <c:pt idx="16965">
                  <c:v>238.24100000000001</c:v>
                </c:pt>
                <c:pt idx="16966">
                  <c:v>283.15300000000002</c:v>
                </c:pt>
                <c:pt idx="16967">
                  <c:v>328.00200000000001</c:v>
                </c:pt>
                <c:pt idx="16968">
                  <c:v>372.779</c:v>
                </c:pt>
                <c:pt idx="16969">
                  <c:v>417.47399999999999</c:v>
                </c:pt>
                <c:pt idx="16970">
                  <c:v>462.07600000000002</c:v>
                </c:pt>
                <c:pt idx="16971">
                  <c:v>506.577</c:v>
                </c:pt>
                <c:pt idx="16972">
                  <c:v>550.96600000000001</c:v>
                </c:pt>
                <c:pt idx="16973">
                  <c:v>595.23400000000004</c:v>
                </c:pt>
                <c:pt idx="16974">
                  <c:v>639.37099999999998</c:v>
                </c:pt>
                <c:pt idx="16975">
                  <c:v>683.36699999999996</c:v>
                </c:pt>
                <c:pt idx="16976">
                  <c:v>727.21400000000006</c:v>
                </c:pt>
                <c:pt idx="16977">
                  <c:v>770.9</c:v>
                </c:pt>
                <c:pt idx="16978">
                  <c:v>814.41800000000001</c:v>
                </c:pt>
                <c:pt idx="16979">
                  <c:v>857.75699999999995</c:v>
                </c:pt>
                <c:pt idx="16980">
                  <c:v>900.90800000000002</c:v>
                </c:pt>
                <c:pt idx="16981">
                  <c:v>943.86099999999999</c:v>
                </c:pt>
                <c:pt idx="16982">
                  <c:v>986.60799999999995</c:v>
                </c:pt>
                <c:pt idx="16983" formatCode="0.00E+00">
                  <c:v>1029.1400000000001</c:v>
                </c:pt>
                <c:pt idx="16984" formatCode="0.00E+00">
                  <c:v>1071.44</c:v>
                </c:pt>
                <c:pt idx="16985" formatCode="0.00E+00">
                  <c:v>1113.51</c:v>
                </c:pt>
                <c:pt idx="16986" formatCode="0.00E+00">
                  <c:v>1155.3399999999999</c:v>
                </c:pt>
                <c:pt idx="16987" formatCode="0.00E+00">
                  <c:v>1196.9100000000001</c:v>
                </c:pt>
                <c:pt idx="16988" formatCode="0.00E+00">
                  <c:v>1238.22</c:v>
                </c:pt>
                <c:pt idx="16989" formatCode="0.00E+00">
                  <c:v>1279.26</c:v>
                </c:pt>
                <c:pt idx="16990" formatCode="0.00E+00">
                  <c:v>1320.01</c:v>
                </c:pt>
                <c:pt idx="16991" formatCode="0.00E+00">
                  <c:v>1360.48</c:v>
                </c:pt>
                <c:pt idx="16992" formatCode="0.00E+00">
                  <c:v>1400.66</c:v>
                </c:pt>
                <c:pt idx="16993" formatCode="0.00E+00">
                  <c:v>1440.52</c:v>
                </c:pt>
                <c:pt idx="16994" formatCode="0.00E+00">
                  <c:v>1480.07</c:v>
                </c:pt>
                <c:pt idx="16995" formatCode="0.00E+00">
                  <c:v>1519.3</c:v>
                </c:pt>
                <c:pt idx="16996" formatCode="0.00E+00">
                  <c:v>1558.19</c:v>
                </c:pt>
                <c:pt idx="16997" formatCode="0.00E+00">
                  <c:v>1596.74</c:v>
                </c:pt>
                <c:pt idx="16998" formatCode="0.00E+00">
                  <c:v>1634.94</c:v>
                </c:pt>
                <c:pt idx="16999" formatCode="0.00E+00">
                  <c:v>1672.79</c:v>
                </c:pt>
                <c:pt idx="17000" formatCode="0.00E+00">
                  <c:v>1710.27</c:v>
                </c:pt>
                <c:pt idx="17001" formatCode="0.00E+00">
                  <c:v>1747.38</c:v>
                </c:pt>
                <c:pt idx="17002" formatCode="0.00E+00">
                  <c:v>1784.1</c:v>
                </c:pt>
                <c:pt idx="17003" formatCode="0.00E+00">
                  <c:v>1820.43</c:v>
                </c:pt>
                <c:pt idx="17004" formatCode="0.00E+00">
                  <c:v>1856.36</c:v>
                </c:pt>
                <c:pt idx="17005" formatCode="0.00E+00">
                  <c:v>1891.89</c:v>
                </c:pt>
                <c:pt idx="17006" formatCode="0.00E+00">
                  <c:v>1927.01</c:v>
                </c:pt>
                <c:pt idx="17007" formatCode="0.00E+00">
                  <c:v>1961.7</c:v>
                </c:pt>
                <c:pt idx="17008" formatCode="0.00E+00">
                  <c:v>1995.96</c:v>
                </c:pt>
                <c:pt idx="17009" formatCode="0.00E+00">
                  <c:v>2029.79</c:v>
                </c:pt>
                <c:pt idx="17010" formatCode="0.00E+00">
                  <c:v>2063.1799999999998</c:v>
                </c:pt>
                <c:pt idx="17011" formatCode="0.00E+00">
                  <c:v>2096.11</c:v>
                </c:pt>
                <c:pt idx="17012" formatCode="0.00E+00">
                  <c:v>2128.58</c:v>
                </c:pt>
                <c:pt idx="17013" formatCode="0.00E+00">
                  <c:v>2160.59</c:v>
                </c:pt>
                <c:pt idx="17014" formatCode="0.00E+00">
                  <c:v>2192.13</c:v>
                </c:pt>
                <c:pt idx="17015" formatCode="0.00E+00">
                  <c:v>2223.19</c:v>
                </c:pt>
                <c:pt idx="17016" formatCode="0.00E+00">
                  <c:v>2253.7600000000002</c:v>
                </c:pt>
                <c:pt idx="17017" formatCode="0.00E+00">
                  <c:v>2283.84</c:v>
                </c:pt>
                <c:pt idx="17018" formatCode="0.00E+00">
                  <c:v>2313.42</c:v>
                </c:pt>
                <c:pt idx="17019" formatCode="0.00E+00">
                  <c:v>2342.4899999999998</c:v>
                </c:pt>
                <c:pt idx="17020" formatCode="0.00E+00">
                  <c:v>2371.0500000000002</c:v>
                </c:pt>
                <c:pt idx="17021" formatCode="0.00E+00">
                  <c:v>2399.1</c:v>
                </c:pt>
                <c:pt idx="17022" formatCode="0.00E+00">
                  <c:v>2426.62</c:v>
                </c:pt>
                <c:pt idx="17023" formatCode="0.00E+00">
                  <c:v>2453.61</c:v>
                </c:pt>
                <c:pt idx="17024" formatCode="0.00E+00">
                  <c:v>2480.06</c:v>
                </c:pt>
                <c:pt idx="17025" formatCode="0.00E+00">
                  <c:v>2505.9699999999998</c:v>
                </c:pt>
                <c:pt idx="17026" formatCode="0.00E+00">
                  <c:v>2531.33</c:v>
                </c:pt>
                <c:pt idx="17027" formatCode="0.00E+00">
                  <c:v>2556.14</c:v>
                </c:pt>
                <c:pt idx="17028" formatCode="0.00E+00">
                  <c:v>2580.39</c:v>
                </c:pt>
                <c:pt idx="17029" formatCode="0.00E+00">
                  <c:v>2604.08</c:v>
                </c:pt>
                <c:pt idx="17030" formatCode="0.00E+00">
                  <c:v>2627.2</c:v>
                </c:pt>
                <c:pt idx="17031" formatCode="0.00E+00">
                  <c:v>2649.75</c:v>
                </c:pt>
                <c:pt idx="17032" formatCode="0.00E+00">
                  <c:v>2671.71</c:v>
                </c:pt>
                <c:pt idx="17033" formatCode="0.00E+00">
                  <c:v>2693.09</c:v>
                </c:pt>
                <c:pt idx="17034" formatCode="0.00E+00">
                  <c:v>2713.89</c:v>
                </c:pt>
                <c:pt idx="17035" formatCode="0.00E+00">
                  <c:v>2734.09</c:v>
                </c:pt>
                <c:pt idx="17036" formatCode="0.00E+00">
                  <c:v>2753.69</c:v>
                </c:pt>
                <c:pt idx="17037" formatCode="0.00E+00">
                  <c:v>2772.69</c:v>
                </c:pt>
                <c:pt idx="17038" formatCode="0.00E+00">
                  <c:v>2791.09</c:v>
                </c:pt>
                <c:pt idx="17039" formatCode="0.00E+00">
                  <c:v>2808.88</c:v>
                </c:pt>
                <c:pt idx="17040" formatCode="0.00E+00">
                  <c:v>2826.05</c:v>
                </c:pt>
                <c:pt idx="17041" formatCode="0.00E+00">
                  <c:v>2842.61</c:v>
                </c:pt>
                <c:pt idx="17042" formatCode="0.00E+00">
                  <c:v>2858.54</c:v>
                </c:pt>
                <c:pt idx="17043" formatCode="0.00E+00">
                  <c:v>2873.85</c:v>
                </c:pt>
                <c:pt idx="17044" formatCode="0.00E+00">
                  <c:v>2888.54</c:v>
                </c:pt>
                <c:pt idx="17045" formatCode="0.00E+00">
                  <c:v>2902.59</c:v>
                </c:pt>
                <c:pt idx="17046" formatCode="0.00E+00">
                  <c:v>2916.01</c:v>
                </c:pt>
                <c:pt idx="17047" formatCode="0.00E+00">
                  <c:v>2928.79</c:v>
                </c:pt>
                <c:pt idx="17048" formatCode="0.00E+00">
                  <c:v>2940.93</c:v>
                </c:pt>
                <c:pt idx="17049" formatCode="0.00E+00">
                  <c:v>2952.43</c:v>
                </c:pt>
                <c:pt idx="17050" formatCode="0.00E+00">
                  <c:v>2963.28</c:v>
                </c:pt>
                <c:pt idx="17051" formatCode="0.00E+00">
                  <c:v>2973.49</c:v>
                </c:pt>
                <c:pt idx="17052" formatCode="0.00E+00">
                  <c:v>2983.05</c:v>
                </c:pt>
                <c:pt idx="17053" formatCode="0.00E+00">
                  <c:v>2991.96</c:v>
                </c:pt>
                <c:pt idx="17054" formatCode="0.00E+00">
                  <c:v>3000.21</c:v>
                </c:pt>
                <c:pt idx="17055" formatCode="0.00E+00">
                  <c:v>3007.81</c:v>
                </c:pt>
                <c:pt idx="17056" formatCode="0.00E+00">
                  <c:v>3014.75</c:v>
                </c:pt>
                <c:pt idx="17057" formatCode="0.00E+00">
                  <c:v>3021.03</c:v>
                </c:pt>
                <c:pt idx="17058" formatCode="0.00E+00">
                  <c:v>3026.66</c:v>
                </c:pt>
                <c:pt idx="17059" formatCode="0.00E+00">
                  <c:v>3031.62</c:v>
                </c:pt>
                <c:pt idx="17060" formatCode="0.00E+00">
                  <c:v>3035.92</c:v>
                </c:pt>
                <c:pt idx="17061" formatCode="0.00E+00">
                  <c:v>3039.56</c:v>
                </c:pt>
                <c:pt idx="17062" formatCode="0.00E+00">
                  <c:v>3042.54</c:v>
                </c:pt>
                <c:pt idx="17063" formatCode="0.00E+00">
                  <c:v>3044.85</c:v>
                </c:pt>
                <c:pt idx="17064" formatCode="0.00E+00">
                  <c:v>3046.49</c:v>
                </c:pt>
                <c:pt idx="17065" formatCode="0.00E+00">
                  <c:v>3047.47</c:v>
                </c:pt>
                <c:pt idx="17066" formatCode="0.00E+00">
                  <c:v>3047.79</c:v>
                </c:pt>
                <c:pt idx="17067" formatCode="0.00E+00">
                  <c:v>3047.44</c:v>
                </c:pt>
                <c:pt idx="17068" formatCode="0.00E+00">
                  <c:v>3046.42</c:v>
                </c:pt>
                <c:pt idx="17069" formatCode="0.00E+00">
                  <c:v>3044.74</c:v>
                </c:pt>
                <c:pt idx="17070" formatCode="0.00E+00">
                  <c:v>3042.4</c:v>
                </c:pt>
                <c:pt idx="17071" formatCode="0.00E+00">
                  <c:v>3039.39</c:v>
                </c:pt>
                <c:pt idx="17072" formatCode="0.00E+00">
                  <c:v>3035.72</c:v>
                </c:pt>
                <c:pt idx="17073" formatCode="0.00E+00">
                  <c:v>3031.38</c:v>
                </c:pt>
                <c:pt idx="17074" formatCode="0.00E+00">
                  <c:v>3026.39</c:v>
                </c:pt>
                <c:pt idx="17075" formatCode="0.00E+00">
                  <c:v>3020.73</c:v>
                </c:pt>
                <c:pt idx="17076" formatCode="0.00E+00">
                  <c:v>3014.42</c:v>
                </c:pt>
                <c:pt idx="17077" formatCode="0.00E+00">
                  <c:v>3007.44</c:v>
                </c:pt>
                <c:pt idx="17078" formatCode="0.00E+00">
                  <c:v>2999.81</c:v>
                </c:pt>
                <c:pt idx="17079" formatCode="0.00E+00">
                  <c:v>2991.53</c:v>
                </c:pt>
                <c:pt idx="17080" formatCode="0.00E+00">
                  <c:v>2982.59</c:v>
                </c:pt>
                <c:pt idx="17081" formatCode="0.00E+00">
                  <c:v>2973</c:v>
                </c:pt>
                <c:pt idx="17082" formatCode="0.00E+00">
                  <c:v>2962.76</c:v>
                </c:pt>
                <c:pt idx="17083" formatCode="0.00E+00">
                  <c:v>2951.88</c:v>
                </c:pt>
                <c:pt idx="17084" formatCode="0.00E+00">
                  <c:v>2940.35</c:v>
                </c:pt>
                <c:pt idx="17085" formatCode="0.00E+00">
                  <c:v>2928.18</c:v>
                </c:pt>
                <c:pt idx="17086" formatCode="0.00E+00">
                  <c:v>2915.37</c:v>
                </c:pt>
                <c:pt idx="17087" formatCode="0.00E+00">
                  <c:v>2901.93</c:v>
                </c:pt>
                <c:pt idx="17088" formatCode="0.00E+00">
                  <c:v>2887.85</c:v>
                </c:pt>
                <c:pt idx="17089" formatCode="0.00E+00">
                  <c:v>2873.15</c:v>
                </c:pt>
                <c:pt idx="17090" formatCode="0.00E+00">
                  <c:v>2857.81</c:v>
                </c:pt>
                <c:pt idx="17091" formatCode="0.00E+00">
                  <c:v>2841.85</c:v>
                </c:pt>
                <c:pt idx="17092" formatCode="0.00E+00">
                  <c:v>2825.28</c:v>
                </c:pt>
                <c:pt idx="17093" formatCode="0.00E+00">
                  <c:v>2808.08</c:v>
                </c:pt>
                <c:pt idx="17094" formatCode="0.00E+00">
                  <c:v>2790.27</c:v>
                </c:pt>
                <c:pt idx="17095" formatCode="0.00E+00">
                  <c:v>2771.86</c:v>
                </c:pt>
                <c:pt idx="17096" formatCode="0.00E+00">
                  <c:v>2752.84</c:v>
                </c:pt>
                <c:pt idx="17097" formatCode="0.00E+00">
                  <c:v>2733.22</c:v>
                </c:pt>
                <c:pt idx="17098" formatCode="0.00E+00">
                  <c:v>2713</c:v>
                </c:pt>
                <c:pt idx="17099" formatCode="0.00E+00">
                  <c:v>2692.19</c:v>
                </c:pt>
                <c:pt idx="17100" formatCode="0.00E+00">
                  <c:v>2670.8</c:v>
                </c:pt>
                <c:pt idx="17101" formatCode="0.00E+00">
                  <c:v>2648.82</c:v>
                </c:pt>
                <c:pt idx="17102" formatCode="0.00E+00">
                  <c:v>2626.26</c:v>
                </c:pt>
                <c:pt idx="17103" formatCode="0.00E+00">
                  <c:v>2603.14</c:v>
                </c:pt>
                <c:pt idx="17104" formatCode="0.00E+00">
                  <c:v>2579.44</c:v>
                </c:pt>
                <c:pt idx="17105" formatCode="0.00E+00">
                  <c:v>2555.1799999999998</c:v>
                </c:pt>
                <c:pt idx="17106" formatCode="0.00E+00">
                  <c:v>2530.36</c:v>
                </c:pt>
                <c:pt idx="17107" formatCode="0.00E+00">
                  <c:v>2505</c:v>
                </c:pt>
                <c:pt idx="17108" formatCode="0.00E+00">
                  <c:v>2479.08</c:v>
                </c:pt>
                <c:pt idx="17109" formatCode="0.00E+00">
                  <c:v>2452.63</c:v>
                </c:pt>
                <c:pt idx="17110" formatCode="0.00E+00">
                  <c:v>2425.64</c:v>
                </c:pt>
                <c:pt idx="17111" formatCode="0.00E+00">
                  <c:v>2398.12</c:v>
                </c:pt>
                <c:pt idx="17112" formatCode="0.00E+00">
                  <c:v>2370.08</c:v>
                </c:pt>
                <c:pt idx="17113" formatCode="0.00E+00">
                  <c:v>2341.52</c:v>
                </c:pt>
                <c:pt idx="17114" formatCode="0.00E+00">
                  <c:v>2312.46</c:v>
                </c:pt>
                <c:pt idx="17115" formatCode="0.00E+00">
                  <c:v>2282.88</c:v>
                </c:pt>
                <c:pt idx="17116" formatCode="0.00E+00">
                  <c:v>2252.8200000000002</c:v>
                </c:pt>
                <c:pt idx="17117" formatCode="0.00E+00">
                  <c:v>2222.25</c:v>
                </c:pt>
                <c:pt idx="17118" formatCode="0.00E+00">
                  <c:v>2191.21</c:v>
                </c:pt>
                <c:pt idx="17119" formatCode="0.00E+00">
                  <c:v>2159.69</c:v>
                </c:pt>
                <c:pt idx="17120" formatCode="0.00E+00">
                  <c:v>2127.6999999999998</c:v>
                </c:pt>
                <c:pt idx="17121" formatCode="0.00E+00">
                  <c:v>2095.2399999999998</c:v>
                </c:pt>
                <c:pt idx="17122" formatCode="0.00E+00">
                  <c:v>2062.33</c:v>
                </c:pt>
                <c:pt idx="17123" formatCode="0.00E+00">
                  <c:v>2028.96</c:v>
                </c:pt>
                <c:pt idx="17124" formatCode="0.00E+00">
                  <c:v>1995.16</c:v>
                </c:pt>
                <c:pt idx="17125" formatCode="0.00E+00">
                  <c:v>1960.92</c:v>
                </c:pt>
                <c:pt idx="17126" formatCode="0.00E+00">
                  <c:v>1926.25</c:v>
                </c:pt>
                <c:pt idx="17127" formatCode="0.00E+00">
                  <c:v>1891.17</c:v>
                </c:pt>
                <c:pt idx="17128" formatCode="0.00E+00">
                  <c:v>1855.67</c:v>
                </c:pt>
                <c:pt idx="17129" formatCode="0.00E+00">
                  <c:v>1819.77</c:v>
                </c:pt>
                <c:pt idx="17130" formatCode="0.00E+00">
                  <c:v>1783.47</c:v>
                </c:pt>
                <c:pt idx="17131" formatCode="0.00E+00">
                  <c:v>1746.78</c:v>
                </c:pt>
                <c:pt idx="17132" formatCode="0.00E+00">
                  <c:v>1709.71</c:v>
                </c:pt>
                <c:pt idx="17133" formatCode="0.00E+00">
                  <c:v>1672.27</c:v>
                </c:pt>
                <c:pt idx="17134" formatCode="0.00E+00">
                  <c:v>1634.47</c:v>
                </c:pt>
                <c:pt idx="17135" formatCode="0.00E+00">
                  <c:v>1596.31</c:v>
                </c:pt>
                <c:pt idx="17136" formatCode="0.00E+00">
                  <c:v>1557.8</c:v>
                </c:pt>
                <c:pt idx="17137" formatCode="0.00E+00">
                  <c:v>1518.96</c:v>
                </c:pt>
                <c:pt idx="17138" formatCode="0.00E+00">
                  <c:v>1479.78</c:v>
                </c:pt>
                <c:pt idx="17139" formatCode="0.00E+00">
                  <c:v>1440.28</c:v>
                </c:pt>
                <c:pt idx="17140" formatCode="0.00E+00">
                  <c:v>1400.47</c:v>
                </c:pt>
                <c:pt idx="17141" formatCode="0.00E+00">
                  <c:v>1360.35</c:v>
                </c:pt>
                <c:pt idx="17142" formatCode="0.00E+00">
                  <c:v>1319.94</c:v>
                </c:pt>
                <c:pt idx="17143" formatCode="0.00E+00">
                  <c:v>1279.24</c:v>
                </c:pt>
                <c:pt idx="17144" formatCode="0.00E+00">
                  <c:v>1238.26</c:v>
                </c:pt>
                <c:pt idx="17145" formatCode="0.00E+00">
                  <c:v>1197.01</c:v>
                </c:pt>
                <c:pt idx="17146" formatCode="0.00E+00">
                  <c:v>1155.5</c:v>
                </c:pt>
                <c:pt idx="17147" formatCode="0.00E+00">
                  <c:v>1113.74</c:v>
                </c:pt>
                <c:pt idx="17148" formatCode="0.00E+00">
                  <c:v>1071.74</c:v>
                </c:pt>
                <c:pt idx="17149" formatCode="0.00E+00">
                  <c:v>1029.51</c:v>
                </c:pt>
                <c:pt idx="17150">
                  <c:v>987.053</c:v>
                </c:pt>
                <c:pt idx="17151">
                  <c:v>944.38099999999997</c:v>
                </c:pt>
                <c:pt idx="17152">
                  <c:v>901.50400000000002</c:v>
                </c:pt>
                <c:pt idx="17153">
                  <c:v>858.43200000000002</c:v>
                </c:pt>
                <c:pt idx="17154">
                  <c:v>815.173</c:v>
                </c:pt>
                <c:pt idx="17155">
                  <c:v>771.73699999999997</c:v>
                </c:pt>
                <c:pt idx="17156">
                  <c:v>728.13400000000001</c:v>
                </c:pt>
                <c:pt idx="17157">
                  <c:v>684.37400000000002</c:v>
                </c:pt>
                <c:pt idx="17158">
                  <c:v>640.46600000000001</c:v>
                </c:pt>
                <c:pt idx="17159">
                  <c:v>596.41800000000001</c:v>
                </c:pt>
                <c:pt idx="17160">
                  <c:v>552.24199999999996</c:v>
                </c:pt>
                <c:pt idx="17161">
                  <c:v>507.94600000000003</c:v>
                </c:pt>
                <c:pt idx="17162">
                  <c:v>463.541</c:v>
                </c:pt>
                <c:pt idx="17163">
                  <c:v>419.03500000000003</c:v>
                </c:pt>
                <c:pt idx="17164">
                  <c:v>374.43900000000002</c:v>
                </c:pt>
                <c:pt idx="17165">
                  <c:v>329.76299999999998</c:v>
                </c:pt>
                <c:pt idx="17166">
                  <c:v>285.01600000000002</c:v>
                </c:pt>
                <c:pt idx="17167">
                  <c:v>240.208</c:v>
                </c:pt>
                <c:pt idx="17168">
                  <c:v>195.34800000000001</c:v>
                </c:pt>
                <c:pt idx="17169">
                  <c:v>150.446</c:v>
                </c:pt>
                <c:pt idx="17170">
                  <c:v>105.51300000000001</c:v>
                </c:pt>
                <c:pt idx="17171">
                  <c:v>60.558300000000003</c:v>
                </c:pt>
                <c:pt idx="17172">
                  <c:v>15.5916</c:v>
                </c:pt>
                <c:pt idx="17173">
                  <c:v>-29.377300000000002</c:v>
                </c:pt>
                <c:pt idx="17174">
                  <c:v>-74.338300000000004</c:v>
                </c:pt>
                <c:pt idx="17175">
                  <c:v>-119.282</c:v>
                </c:pt>
                <c:pt idx="17176">
                  <c:v>-164.19800000000001</c:v>
                </c:pt>
                <c:pt idx="17177">
                  <c:v>-209.077</c:v>
                </c:pt>
                <c:pt idx="17178">
                  <c:v>-253.91</c:v>
                </c:pt>
                <c:pt idx="17179">
                  <c:v>-298.68599999999998</c:v>
                </c:pt>
                <c:pt idx="17180">
                  <c:v>-343.39400000000001</c:v>
                </c:pt>
                <c:pt idx="17181">
                  <c:v>-388.02699999999999</c:v>
                </c:pt>
                <c:pt idx="17182">
                  <c:v>-432.57400000000001</c:v>
                </c:pt>
                <c:pt idx="17183">
                  <c:v>-477.02499999999998</c:v>
                </c:pt>
                <c:pt idx="17184">
                  <c:v>-521.37099999999998</c:v>
                </c:pt>
                <c:pt idx="17185">
                  <c:v>-565.60199999999998</c:v>
                </c:pt>
                <c:pt idx="17186">
                  <c:v>-609.70799999999997</c:v>
                </c:pt>
                <c:pt idx="17187">
                  <c:v>-653.67999999999995</c:v>
                </c:pt>
                <c:pt idx="17188">
                  <c:v>-697.50800000000004</c:v>
                </c:pt>
                <c:pt idx="17189">
                  <c:v>-741.18200000000002</c:v>
                </c:pt>
                <c:pt idx="17190">
                  <c:v>-784.69299999999998</c:v>
                </c:pt>
                <c:pt idx="17191">
                  <c:v>-828.03200000000004</c:v>
                </c:pt>
                <c:pt idx="17192">
                  <c:v>-871.18899999999996</c:v>
                </c:pt>
                <c:pt idx="17193">
                  <c:v>-914.15499999999997</c:v>
                </c:pt>
                <c:pt idx="17194">
                  <c:v>-956.92</c:v>
                </c:pt>
                <c:pt idx="17195">
                  <c:v>-999.47500000000002</c:v>
                </c:pt>
                <c:pt idx="17196" formatCode="0.00E+00">
                  <c:v>-1041.81</c:v>
                </c:pt>
                <c:pt idx="17197" formatCode="0.00E+00">
                  <c:v>-1083.92</c:v>
                </c:pt>
                <c:pt idx="17198" formatCode="0.00E+00">
                  <c:v>-1125.79</c:v>
                </c:pt>
                <c:pt idx="17199" formatCode="0.00E+00">
                  <c:v>-1167.4100000000001</c:v>
                </c:pt>
                <c:pt idx="17200" formatCode="0.00E+00">
                  <c:v>-1208.77</c:v>
                </c:pt>
                <c:pt idx="17201" formatCode="0.00E+00">
                  <c:v>-1249.8699999999999</c:v>
                </c:pt>
                <c:pt idx="17202" formatCode="0.00E+00">
                  <c:v>-1290.7</c:v>
                </c:pt>
                <c:pt idx="17203" formatCode="0.00E+00">
                  <c:v>-1331.24</c:v>
                </c:pt>
                <c:pt idx="17204" formatCode="0.00E+00">
                  <c:v>-1371.5</c:v>
                </c:pt>
                <c:pt idx="17205" formatCode="0.00E+00">
                  <c:v>-1411.45</c:v>
                </c:pt>
                <c:pt idx="17206" formatCode="0.00E+00">
                  <c:v>-1451.09</c:v>
                </c:pt>
                <c:pt idx="17207" formatCode="0.00E+00">
                  <c:v>-1490.41</c:v>
                </c:pt>
                <c:pt idx="17208" formatCode="0.00E+00">
                  <c:v>-1529.41</c:v>
                </c:pt>
                <c:pt idx="17209" formatCode="0.00E+00">
                  <c:v>-1568.08</c:v>
                </c:pt>
                <c:pt idx="17210" formatCode="0.00E+00">
                  <c:v>-1606.4</c:v>
                </c:pt>
                <c:pt idx="17211" formatCode="0.00E+00">
                  <c:v>-1644.36</c:v>
                </c:pt>
                <c:pt idx="17212" formatCode="0.00E+00">
                  <c:v>-1681.97</c:v>
                </c:pt>
                <c:pt idx="17213" formatCode="0.00E+00">
                  <c:v>-1719.21</c:v>
                </c:pt>
                <c:pt idx="17214" formatCode="0.00E+00">
                  <c:v>-1756.07</c:v>
                </c:pt>
                <c:pt idx="17215" formatCode="0.00E+00">
                  <c:v>-1792.55</c:v>
                </c:pt>
                <c:pt idx="17216" formatCode="0.00E+00">
                  <c:v>-1828.64</c:v>
                </c:pt>
                <c:pt idx="17217" formatCode="0.00E+00">
                  <c:v>-1864.32</c:v>
                </c:pt>
                <c:pt idx="17218" formatCode="0.00E+00">
                  <c:v>-1899.6</c:v>
                </c:pt>
                <c:pt idx="17219" formatCode="0.00E+00">
                  <c:v>-1934.46</c:v>
                </c:pt>
                <c:pt idx="17220" formatCode="0.00E+00">
                  <c:v>-1968.9</c:v>
                </c:pt>
                <c:pt idx="17221" formatCode="0.00E+00">
                  <c:v>-2002.91</c:v>
                </c:pt>
                <c:pt idx="17222" formatCode="0.00E+00">
                  <c:v>-2036.48</c:v>
                </c:pt>
                <c:pt idx="17223" formatCode="0.00E+00">
                  <c:v>-2069.6</c:v>
                </c:pt>
                <c:pt idx="17224" formatCode="0.00E+00">
                  <c:v>-2102.27</c:v>
                </c:pt>
                <c:pt idx="17225" formatCode="0.00E+00">
                  <c:v>-2134.4899999999998</c:v>
                </c:pt>
                <c:pt idx="17226" formatCode="0.00E+00">
                  <c:v>-2166.23</c:v>
                </c:pt>
                <c:pt idx="17227" formatCode="0.00E+00">
                  <c:v>-2197.5</c:v>
                </c:pt>
                <c:pt idx="17228" formatCode="0.00E+00">
                  <c:v>-2228.29</c:v>
                </c:pt>
                <c:pt idx="17229" formatCode="0.00E+00">
                  <c:v>-2258.59</c:v>
                </c:pt>
                <c:pt idx="17230" formatCode="0.00E+00">
                  <c:v>-2288.4</c:v>
                </c:pt>
                <c:pt idx="17231" formatCode="0.00E+00">
                  <c:v>-2317.71</c:v>
                </c:pt>
                <c:pt idx="17232" formatCode="0.00E+00">
                  <c:v>-2346.5100000000002</c:v>
                </c:pt>
                <c:pt idx="17233" formatCode="0.00E+00">
                  <c:v>-2374.8000000000002</c:v>
                </c:pt>
                <c:pt idx="17234" formatCode="0.00E+00">
                  <c:v>-2402.56</c:v>
                </c:pt>
                <c:pt idx="17235" formatCode="0.00E+00">
                  <c:v>-2429.81</c:v>
                </c:pt>
                <c:pt idx="17236" formatCode="0.00E+00">
                  <c:v>-2456.52</c:v>
                </c:pt>
                <c:pt idx="17237" formatCode="0.00E+00">
                  <c:v>-2482.69</c:v>
                </c:pt>
                <c:pt idx="17238" formatCode="0.00E+00">
                  <c:v>-2508.3200000000002</c:v>
                </c:pt>
                <c:pt idx="17239" formatCode="0.00E+00">
                  <c:v>-2533.41</c:v>
                </c:pt>
                <c:pt idx="17240" formatCode="0.00E+00">
                  <c:v>-2557.94</c:v>
                </c:pt>
                <c:pt idx="17241" formatCode="0.00E+00">
                  <c:v>-2581.91</c:v>
                </c:pt>
                <c:pt idx="17242" formatCode="0.00E+00">
                  <c:v>-2605.31</c:v>
                </c:pt>
                <c:pt idx="17243" formatCode="0.00E+00">
                  <c:v>-2628.15</c:v>
                </c:pt>
                <c:pt idx="17244" formatCode="0.00E+00">
                  <c:v>-2650.41</c:v>
                </c:pt>
                <c:pt idx="17245" formatCode="0.00E+00">
                  <c:v>-2672.1</c:v>
                </c:pt>
                <c:pt idx="17246" formatCode="0.00E+00">
                  <c:v>-2693.19</c:v>
                </c:pt>
                <c:pt idx="17247" formatCode="0.00E+00">
                  <c:v>-2713.7</c:v>
                </c:pt>
                <c:pt idx="17248" formatCode="0.00E+00">
                  <c:v>-2733.62</c:v>
                </c:pt>
                <c:pt idx="17249" formatCode="0.00E+00">
                  <c:v>-2752.94</c:v>
                </c:pt>
                <c:pt idx="17250" formatCode="0.00E+00">
                  <c:v>-2771.66</c:v>
                </c:pt>
                <c:pt idx="17251" formatCode="0.00E+00">
                  <c:v>-2789.77</c:v>
                </c:pt>
                <c:pt idx="17252" formatCode="0.00E+00">
                  <c:v>-2807.27</c:v>
                </c:pt>
                <c:pt idx="17253" formatCode="0.00E+00">
                  <c:v>-2824.16</c:v>
                </c:pt>
                <c:pt idx="17254" formatCode="0.00E+00">
                  <c:v>-2840.43</c:v>
                </c:pt>
                <c:pt idx="17255" formatCode="0.00E+00">
                  <c:v>-2856.08</c:v>
                </c:pt>
                <c:pt idx="17256" formatCode="0.00E+00">
                  <c:v>-2871.11</c:v>
                </c:pt>
                <c:pt idx="17257" formatCode="0.00E+00">
                  <c:v>-2885.51</c:v>
                </c:pt>
                <c:pt idx="17258" formatCode="0.00E+00">
                  <c:v>-2899.28</c:v>
                </c:pt>
                <c:pt idx="17259" formatCode="0.00E+00">
                  <c:v>-2912.41</c:v>
                </c:pt>
                <c:pt idx="17260" formatCode="0.00E+00">
                  <c:v>-2924.91</c:v>
                </c:pt>
                <c:pt idx="17261" formatCode="0.00E+00">
                  <c:v>-2936.77</c:v>
                </c:pt>
                <c:pt idx="17262" formatCode="0.00E+00">
                  <c:v>-2947.99</c:v>
                </c:pt>
                <c:pt idx="17263" formatCode="0.00E+00">
                  <c:v>-2958.56</c:v>
                </c:pt>
                <c:pt idx="17264" formatCode="0.00E+00">
                  <c:v>-2968.49</c:v>
                </c:pt>
                <c:pt idx="17265" formatCode="0.00E+00">
                  <c:v>-2977.77</c:v>
                </c:pt>
                <c:pt idx="17266" formatCode="0.00E+00">
                  <c:v>-2986.4</c:v>
                </c:pt>
                <c:pt idx="17267" formatCode="0.00E+00">
                  <c:v>-2994.38</c:v>
                </c:pt>
                <c:pt idx="17268" formatCode="0.00E+00">
                  <c:v>-3001.7</c:v>
                </c:pt>
                <c:pt idx="17269" formatCode="0.00E+00">
                  <c:v>-3008.37</c:v>
                </c:pt>
                <c:pt idx="17270" formatCode="0.00E+00">
                  <c:v>-3014.38</c:v>
                </c:pt>
                <c:pt idx="17271" formatCode="0.00E+00">
                  <c:v>-3019.73</c:v>
                </c:pt>
                <c:pt idx="17272" formatCode="0.00E+00">
                  <c:v>-3024.42</c:v>
                </c:pt>
                <c:pt idx="17273" formatCode="0.00E+00">
                  <c:v>-3028.45</c:v>
                </c:pt>
                <c:pt idx="17274" formatCode="0.00E+00">
                  <c:v>-3031.82</c:v>
                </c:pt>
                <c:pt idx="17275" formatCode="0.00E+00">
                  <c:v>-3034.53</c:v>
                </c:pt>
                <c:pt idx="17276" formatCode="0.00E+00">
                  <c:v>-3036.57</c:v>
                </c:pt>
                <c:pt idx="17277" formatCode="0.00E+00">
                  <c:v>-3037.96</c:v>
                </c:pt>
                <c:pt idx="17278" formatCode="0.00E+00">
                  <c:v>-3038.68</c:v>
                </c:pt>
                <c:pt idx="17279" formatCode="0.00E+00">
                  <c:v>-3038.73</c:v>
                </c:pt>
                <c:pt idx="17280" formatCode="0.00E+00">
                  <c:v>-3038.12</c:v>
                </c:pt>
                <c:pt idx="17281" formatCode="0.00E+00">
                  <c:v>-3036.85</c:v>
                </c:pt>
                <c:pt idx="17282" formatCode="0.00E+00">
                  <c:v>-3034.92</c:v>
                </c:pt>
                <c:pt idx="17283" formatCode="0.00E+00">
                  <c:v>-3032.32</c:v>
                </c:pt>
                <c:pt idx="17284" formatCode="0.00E+00">
                  <c:v>-3029.06</c:v>
                </c:pt>
                <c:pt idx="17285" formatCode="0.00E+00">
                  <c:v>-3025.14</c:v>
                </c:pt>
                <c:pt idx="17286" formatCode="0.00E+00">
                  <c:v>-3020.56</c:v>
                </c:pt>
                <c:pt idx="17287" formatCode="0.00E+00">
                  <c:v>-3015.32</c:v>
                </c:pt>
                <c:pt idx="17288" formatCode="0.00E+00">
                  <c:v>-3009.42</c:v>
                </c:pt>
                <c:pt idx="17289" formatCode="0.00E+00">
                  <c:v>-3002.86</c:v>
                </c:pt>
                <c:pt idx="17290" formatCode="0.00E+00">
                  <c:v>-2995.65</c:v>
                </c:pt>
                <c:pt idx="17291" formatCode="0.00E+00">
                  <c:v>-2987.79</c:v>
                </c:pt>
                <c:pt idx="17292" formatCode="0.00E+00">
                  <c:v>-2979.27</c:v>
                </c:pt>
                <c:pt idx="17293" formatCode="0.00E+00">
                  <c:v>-2970.1</c:v>
                </c:pt>
                <c:pt idx="17294" formatCode="0.00E+00">
                  <c:v>-2960.29</c:v>
                </c:pt>
                <c:pt idx="17295" formatCode="0.00E+00">
                  <c:v>-2949.82</c:v>
                </c:pt>
                <c:pt idx="17296" formatCode="0.00E+00">
                  <c:v>-2938.72</c:v>
                </c:pt>
                <c:pt idx="17297" formatCode="0.00E+00">
                  <c:v>-2926.97</c:v>
                </c:pt>
                <c:pt idx="17298" formatCode="0.00E+00">
                  <c:v>-2914.59</c:v>
                </c:pt>
                <c:pt idx="17299" formatCode="0.00E+00">
                  <c:v>-2901.56</c:v>
                </c:pt>
                <c:pt idx="17300" formatCode="0.00E+00">
                  <c:v>-2887.91</c:v>
                </c:pt>
                <c:pt idx="17301" formatCode="0.00E+00">
                  <c:v>-2873.62</c:v>
                </c:pt>
                <c:pt idx="17302" formatCode="0.00E+00">
                  <c:v>-2858.71</c:v>
                </c:pt>
                <c:pt idx="17303" formatCode="0.00E+00">
                  <c:v>-2843.17</c:v>
                </c:pt>
                <c:pt idx="17304" formatCode="0.00E+00">
                  <c:v>-2827.02</c:v>
                </c:pt>
                <c:pt idx="17305" formatCode="0.00E+00">
                  <c:v>-2810.24</c:v>
                </c:pt>
                <c:pt idx="17306" formatCode="0.00E+00">
                  <c:v>-2792.86</c:v>
                </c:pt>
                <c:pt idx="17307" formatCode="0.00E+00">
                  <c:v>-2774.86</c:v>
                </c:pt>
                <c:pt idx="17308" formatCode="0.00E+00">
                  <c:v>-2756.26</c:v>
                </c:pt>
                <c:pt idx="17309" formatCode="0.00E+00">
                  <c:v>-2737.05</c:v>
                </c:pt>
                <c:pt idx="17310" formatCode="0.00E+00">
                  <c:v>-2717.25</c:v>
                </c:pt>
                <c:pt idx="17311" formatCode="0.00E+00">
                  <c:v>-2696.86</c:v>
                </c:pt>
                <c:pt idx="17312" formatCode="0.00E+00">
                  <c:v>-2675.88</c:v>
                </c:pt>
                <c:pt idx="17313" formatCode="0.00E+00">
                  <c:v>-2654.31</c:v>
                </c:pt>
                <c:pt idx="17314" formatCode="0.00E+00">
                  <c:v>-2632.17</c:v>
                </c:pt>
                <c:pt idx="17315" formatCode="0.00E+00">
                  <c:v>-2609.4499999999998</c:v>
                </c:pt>
                <c:pt idx="17316" formatCode="0.00E+00">
                  <c:v>-2586.16</c:v>
                </c:pt>
                <c:pt idx="17317" formatCode="0.00E+00">
                  <c:v>-2562.31</c:v>
                </c:pt>
                <c:pt idx="17318" formatCode="0.00E+00">
                  <c:v>-2537.9</c:v>
                </c:pt>
                <c:pt idx="17319" formatCode="0.00E+00">
                  <c:v>-2512.94</c:v>
                </c:pt>
                <c:pt idx="17320" formatCode="0.00E+00">
                  <c:v>-2487.4299999999998</c:v>
                </c:pt>
                <c:pt idx="17321" formatCode="0.00E+00">
                  <c:v>-2461.37</c:v>
                </c:pt>
                <c:pt idx="17322" formatCode="0.00E+00">
                  <c:v>-2434.7800000000002</c:v>
                </c:pt>
                <c:pt idx="17323" formatCode="0.00E+00">
                  <c:v>-2407.66</c:v>
                </c:pt>
                <c:pt idx="17324" formatCode="0.00E+00">
                  <c:v>-2380.02</c:v>
                </c:pt>
                <c:pt idx="17325" formatCode="0.00E+00">
                  <c:v>-2351.85</c:v>
                </c:pt>
                <c:pt idx="17326" formatCode="0.00E+00">
                  <c:v>-2323.17</c:v>
                </c:pt>
                <c:pt idx="17327" formatCode="0.00E+00">
                  <c:v>-2293.9899999999998</c:v>
                </c:pt>
                <c:pt idx="17328" formatCode="0.00E+00">
                  <c:v>-2264.3000000000002</c:v>
                </c:pt>
                <c:pt idx="17329" formatCode="0.00E+00">
                  <c:v>-2234.12</c:v>
                </c:pt>
                <c:pt idx="17330" formatCode="0.00E+00">
                  <c:v>-2203.46</c:v>
                </c:pt>
                <c:pt idx="17331" formatCode="0.00E+00">
                  <c:v>-2172.31</c:v>
                </c:pt>
                <c:pt idx="17332" formatCode="0.00E+00">
                  <c:v>-2140.69</c:v>
                </c:pt>
                <c:pt idx="17333" formatCode="0.00E+00">
                  <c:v>-2108.61</c:v>
                </c:pt>
                <c:pt idx="17334" formatCode="0.00E+00">
                  <c:v>-2076.06</c:v>
                </c:pt>
                <c:pt idx="17335" formatCode="0.00E+00">
                  <c:v>-2043.07</c:v>
                </c:pt>
                <c:pt idx="17336" formatCode="0.00E+00">
                  <c:v>-2009.62</c:v>
                </c:pt>
                <c:pt idx="17337" formatCode="0.00E+00">
                  <c:v>-1975.74</c:v>
                </c:pt>
                <c:pt idx="17338" formatCode="0.00E+00">
                  <c:v>-1941.43</c:v>
                </c:pt>
                <c:pt idx="17339" formatCode="0.00E+00">
                  <c:v>-1906.7</c:v>
                </c:pt>
                <c:pt idx="17340" formatCode="0.00E+00">
                  <c:v>-1871.55</c:v>
                </c:pt>
                <c:pt idx="17341" formatCode="0.00E+00">
                  <c:v>-1835.99</c:v>
                </c:pt>
                <c:pt idx="17342" formatCode="0.00E+00">
                  <c:v>-1800.04</c:v>
                </c:pt>
                <c:pt idx="17343" formatCode="0.00E+00">
                  <c:v>-1763.69</c:v>
                </c:pt>
                <c:pt idx="17344" formatCode="0.00E+00">
                  <c:v>-1726.96</c:v>
                </c:pt>
                <c:pt idx="17345" formatCode="0.00E+00">
                  <c:v>-1689.85</c:v>
                </c:pt>
                <c:pt idx="17346" formatCode="0.00E+00">
                  <c:v>-1652.37</c:v>
                </c:pt>
                <c:pt idx="17347" formatCode="0.00E+00">
                  <c:v>-1614.54</c:v>
                </c:pt>
                <c:pt idx="17348" formatCode="0.00E+00">
                  <c:v>-1576.35</c:v>
                </c:pt>
                <c:pt idx="17349" formatCode="0.00E+00">
                  <c:v>-1537.82</c:v>
                </c:pt>
                <c:pt idx="17350" formatCode="0.00E+00">
                  <c:v>-1498.95</c:v>
                </c:pt>
                <c:pt idx="17351" formatCode="0.00E+00">
                  <c:v>-1459.76</c:v>
                </c:pt>
                <c:pt idx="17352" formatCode="0.00E+00">
                  <c:v>-1420.25</c:v>
                </c:pt>
                <c:pt idx="17353" formatCode="0.00E+00">
                  <c:v>-1380.43</c:v>
                </c:pt>
                <c:pt idx="17354" formatCode="0.00E+00">
                  <c:v>-1340.31</c:v>
                </c:pt>
                <c:pt idx="17355" formatCode="0.00E+00">
                  <c:v>-1299.9000000000001</c:v>
                </c:pt>
                <c:pt idx="17356" formatCode="0.00E+00">
                  <c:v>-1259.21</c:v>
                </c:pt>
                <c:pt idx="17357" formatCode="0.00E+00">
                  <c:v>-1218.25</c:v>
                </c:pt>
                <c:pt idx="17358" formatCode="0.00E+00">
                  <c:v>-1177.01</c:v>
                </c:pt>
                <c:pt idx="17359" formatCode="0.00E+00">
                  <c:v>-1135.53</c:v>
                </c:pt>
                <c:pt idx="17360" formatCode="0.00E+00">
                  <c:v>-1093.79</c:v>
                </c:pt>
                <c:pt idx="17361" formatCode="0.00E+00">
                  <c:v>-1051.82</c:v>
                </c:pt>
                <c:pt idx="17362" formatCode="0.00E+00">
                  <c:v>-1009.62</c:v>
                </c:pt>
                <c:pt idx="17363">
                  <c:v>-967.20500000000004</c:v>
                </c:pt>
                <c:pt idx="17364">
                  <c:v>-924.57600000000002</c:v>
                </c:pt>
                <c:pt idx="17365">
                  <c:v>-881.74800000000005</c:v>
                </c:pt>
                <c:pt idx="17366">
                  <c:v>-838.72699999999998</c:v>
                </c:pt>
                <c:pt idx="17367">
                  <c:v>-795.52499999999998</c:v>
                </c:pt>
                <c:pt idx="17368">
                  <c:v>-752.15099999999995</c:v>
                </c:pt>
                <c:pt idx="17369">
                  <c:v>-708.61300000000006</c:v>
                </c:pt>
                <c:pt idx="17370">
                  <c:v>-664.92200000000003</c:v>
                </c:pt>
                <c:pt idx="17371">
                  <c:v>-621.08799999999997</c:v>
                </c:pt>
                <c:pt idx="17372">
                  <c:v>-577.11900000000003</c:v>
                </c:pt>
                <c:pt idx="17373">
                  <c:v>-533.02499999999998</c:v>
                </c:pt>
                <c:pt idx="17374">
                  <c:v>-488.81700000000001</c:v>
                </c:pt>
                <c:pt idx="17375">
                  <c:v>-444.50299999999999</c:v>
                </c:pt>
                <c:pt idx="17376">
                  <c:v>-400.09300000000002</c:v>
                </c:pt>
                <c:pt idx="17377">
                  <c:v>-355.59800000000001</c:v>
                </c:pt>
                <c:pt idx="17378">
                  <c:v>-311.02600000000001</c:v>
                </c:pt>
                <c:pt idx="17379">
                  <c:v>-266.387</c:v>
                </c:pt>
                <c:pt idx="17380">
                  <c:v>-221.691</c:v>
                </c:pt>
                <c:pt idx="17381">
                  <c:v>-176.94800000000001</c:v>
                </c:pt>
                <c:pt idx="17382">
                  <c:v>-132.16800000000001</c:v>
                </c:pt>
                <c:pt idx="17383">
                  <c:v>-87.360699999999994</c:v>
                </c:pt>
                <c:pt idx="17384">
                  <c:v>-42.535600000000002</c:v>
                </c:pt>
                <c:pt idx="17385">
                  <c:v>2.2973699999999999</c:v>
                </c:pt>
                <c:pt idx="17386">
                  <c:v>47.128100000000003</c:v>
                </c:pt>
                <c:pt idx="17387">
                  <c:v>91.947199999999995</c:v>
                </c:pt>
                <c:pt idx="17388">
                  <c:v>136.744</c:v>
                </c:pt>
                <c:pt idx="17389">
                  <c:v>181.511</c:v>
                </c:pt>
                <c:pt idx="17390">
                  <c:v>226.23599999999999</c:v>
                </c:pt>
                <c:pt idx="17391">
                  <c:v>270.91000000000003</c:v>
                </c:pt>
                <c:pt idx="17392">
                  <c:v>315.524</c:v>
                </c:pt>
                <c:pt idx="17393">
                  <c:v>360.06700000000001</c:v>
                </c:pt>
                <c:pt idx="17394">
                  <c:v>404.53</c:v>
                </c:pt>
                <c:pt idx="17395">
                  <c:v>448.90300000000002</c:v>
                </c:pt>
                <c:pt idx="17396">
                  <c:v>493.17700000000002</c:v>
                </c:pt>
                <c:pt idx="17397">
                  <c:v>537.34199999999998</c:v>
                </c:pt>
                <c:pt idx="17398">
                  <c:v>581.38800000000003</c:v>
                </c:pt>
                <c:pt idx="17399">
                  <c:v>625.30600000000004</c:v>
                </c:pt>
                <c:pt idx="17400">
                  <c:v>669.08600000000001</c:v>
                </c:pt>
                <c:pt idx="17401">
                  <c:v>712.71900000000005</c:v>
                </c:pt>
                <c:pt idx="17402">
                  <c:v>756.19399999999996</c:v>
                </c:pt>
                <c:pt idx="17403">
                  <c:v>799.50300000000004</c:v>
                </c:pt>
                <c:pt idx="17404">
                  <c:v>842.63499999999999</c:v>
                </c:pt>
                <c:pt idx="17405">
                  <c:v>885.58299999999997</c:v>
                </c:pt>
                <c:pt idx="17406">
                  <c:v>928.33600000000001</c:v>
                </c:pt>
                <c:pt idx="17407">
                  <c:v>970.88499999999999</c:v>
                </c:pt>
                <c:pt idx="17408" formatCode="0.00E+00">
                  <c:v>1013.22</c:v>
                </c:pt>
                <c:pt idx="17409" formatCode="0.00E+00">
                  <c:v>1055.33</c:v>
                </c:pt>
                <c:pt idx="17410" formatCode="0.00E+00">
                  <c:v>1097.21</c:v>
                </c:pt>
                <c:pt idx="17411" formatCode="0.00E+00">
                  <c:v>1138.8499999999999</c:v>
                </c:pt>
                <c:pt idx="17412" formatCode="0.00E+00">
                  <c:v>1180.24</c:v>
                </c:pt>
                <c:pt idx="17413" formatCode="0.00E+00">
                  <c:v>1221.3699999999999</c:v>
                </c:pt>
                <c:pt idx="17414" formatCode="0.00E+00">
                  <c:v>1262.24</c:v>
                </c:pt>
                <c:pt idx="17415" formatCode="0.00E+00">
                  <c:v>1302.82</c:v>
                </c:pt>
                <c:pt idx="17416" formatCode="0.00E+00">
                  <c:v>1343.12</c:v>
                </c:pt>
                <c:pt idx="17417" formatCode="0.00E+00">
                  <c:v>1383.13</c:v>
                </c:pt>
                <c:pt idx="17418" formatCode="0.00E+00">
                  <c:v>1422.83</c:v>
                </c:pt>
                <c:pt idx="17419" formatCode="0.00E+00">
                  <c:v>1462.22</c:v>
                </c:pt>
                <c:pt idx="17420" formatCode="0.00E+00">
                  <c:v>1501.29</c:v>
                </c:pt>
                <c:pt idx="17421" formatCode="0.00E+00">
                  <c:v>1540.03</c:v>
                </c:pt>
                <c:pt idx="17422" formatCode="0.00E+00">
                  <c:v>1578.43</c:v>
                </c:pt>
                <c:pt idx="17423" formatCode="0.00E+00">
                  <c:v>1616.49</c:v>
                </c:pt>
                <c:pt idx="17424" formatCode="0.00E+00">
                  <c:v>1654.19</c:v>
                </c:pt>
                <c:pt idx="17425" formatCode="0.00E+00">
                  <c:v>1691.53</c:v>
                </c:pt>
                <c:pt idx="17426" formatCode="0.00E+00">
                  <c:v>1728.5</c:v>
                </c:pt>
                <c:pt idx="17427" formatCode="0.00E+00">
                  <c:v>1765.09</c:v>
                </c:pt>
                <c:pt idx="17428" formatCode="0.00E+00">
                  <c:v>1801.29</c:v>
                </c:pt>
                <c:pt idx="17429" formatCode="0.00E+00">
                  <c:v>1837.1</c:v>
                </c:pt>
                <c:pt idx="17430" formatCode="0.00E+00">
                  <c:v>1872.51</c:v>
                </c:pt>
                <c:pt idx="17431" formatCode="0.00E+00">
                  <c:v>1907.5</c:v>
                </c:pt>
                <c:pt idx="17432" formatCode="0.00E+00">
                  <c:v>1942.08</c:v>
                </c:pt>
                <c:pt idx="17433" formatCode="0.00E+00">
                  <c:v>1976.24</c:v>
                </c:pt>
                <c:pt idx="17434" formatCode="0.00E+00">
                  <c:v>2009.96</c:v>
                </c:pt>
                <c:pt idx="17435" formatCode="0.00E+00">
                  <c:v>2043.24</c:v>
                </c:pt>
                <c:pt idx="17436" formatCode="0.00E+00">
                  <c:v>2076.0700000000002</c:v>
                </c:pt>
                <c:pt idx="17437" formatCode="0.00E+00">
                  <c:v>2108.4499999999998</c:v>
                </c:pt>
                <c:pt idx="17438" formatCode="0.00E+00">
                  <c:v>2140.37</c:v>
                </c:pt>
                <c:pt idx="17439" formatCode="0.00E+00">
                  <c:v>2171.8200000000002</c:v>
                </c:pt>
                <c:pt idx="17440" formatCode="0.00E+00">
                  <c:v>2202.79</c:v>
                </c:pt>
                <c:pt idx="17441" formatCode="0.00E+00">
                  <c:v>2233.2800000000002</c:v>
                </c:pt>
                <c:pt idx="17442" formatCode="0.00E+00">
                  <c:v>2263.2800000000002</c:v>
                </c:pt>
                <c:pt idx="17443" formatCode="0.00E+00">
                  <c:v>2292.79</c:v>
                </c:pt>
                <c:pt idx="17444" formatCode="0.00E+00">
                  <c:v>2321.8000000000002</c:v>
                </c:pt>
                <c:pt idx="17445" formatCode="0.00E+00">
                  <c:v>2350.29</c:v>
                </c:pt>
                <c:pt idx="17446" formatCode="0.00E+00">
                  <c:v>2378.2800000000002</c:v>
                </c:pt>
                <c:pt idx="17447" formatCode="0.00E+00">
                  <c:v>2405.7399999999998</c:v>
                </c:pt>
                <c:pt idx="17448" formatCode="0.00E+00">
                  <c:v>2432.6799999999998</c:v>
                </c:pt>
                <c:pt idx="17449" formatCode="0.00E+00">
                  <c:v>2459.08</c:v>
                </c:pt>
                <c:pt idx="17450" formatCode="0.00E+00">
                  <c:v>2484.94</c:v>
                </c:pt>
                <c:pt idx="17451" formatCode="0.00E+00">
                  <c:v>2510.27</c:v>
                </c:pt>
                <c:pt idx="17452" formatCode="0.00E+00">
                  <c:v>2535.04</c:v>
                </c:pt>
                <c:pt idx="17453" formatCode="0.00E+00">
                  <c:v>2559.2600000000002</c:v>
                </c:pt>
                <c:pt idx="17454" formatCode="0.00E+00">
                  <c:v>2582.92</c:v>
                </c:pt>
                <c:pt idx="17455" formatCode="0.00E+00">
                  <c:v>2606.0100000000002</c:v>
                </c:pt>
                <c:pt idx="17456" formatCode="0.00E+00">
                  <c:v>2628.54</c:v>
                </c:pt>
                <c:pt idx="17457" formatCode="0.00E+00">
                  <c:v>2650.49</c:v>
                </c:pt>
                <c:pt idx="17458" formatCode="0.00E+00">
                  <c:v>2671.86</c:v>
                </c:pt>
                <c:pt idx="17459" formatCode="0.00E+00">
                  <c:v>2692.64</c:v>
                </c:pt>
                <c:pt idx="17460" formatCode="0.00E+00">
                  <c:v>2712.84</c:v>
                </c:pt>
                <c:pt idx="17461" formatCode="0.00E+00">
                  <c:v>2732.44</c:v>
                </c:pt>
                <c:pt idx="17462" formatCode="0.00E+00">
                  <c:v>2751.45</c:v>
                </c:pt>
                <c:pt idx="17463" formatCode="0.00E+00">
                  <c:v>2769.85</c:v>
                </c:pt>
                <c:pt idx="17464" formatCode="0.00E+00">
                  <c:v>2787.65</c:v>
                </c:pt>
                <c:pt idx="17465" formatCode="0.00E+00">
                  <c:v>2804.84</c:v>
                </c:pt>
                <c:pt idx="17466" formatCode="0.00E+00">
                  <c:v>2821.42</c:v>
                </c:pt>
                <c:pt idx="17467" formatCode="0.00E+00">
                  <c:v>2837.38</c:v>
                </c:pt>
                <c:pt idx="17468" formatCode="0.00E+00">
                  <c:v>2852.72</c:v>
                </c:pt>
                <c:pt idx="17469" formatCode="0.00E+00">
                  <c:v>2867.43</c:v>
                </c:pt>
                <c:pt idx="17470" formatCode="0.00E+00">
                  <c:v>2881.52</c:v>
                </c:pt>
                <c:pt idx="17471" formatCode="0.00E+00">
                  <c:v>2894.98</c:v>
                </c:pt>
                <c:pt idx="17472" formatCode="0.00E+00">
                  <c:v>2907.81</c:v>
                </c:pt>
                <c:pt idx="17473" formatCode="0.00E+00">
                  <c:v>2920</c:v>
                </c:pt>
                <c:pt idx="17474" formatCode="0.00E+00">
                  <c:v>2931.55</c:v>
                </c:pt>
                <c:pt idx="17475" formatCode="0.00E+00">
                  <c:v>2942.46</c:v>
                </c:pt>
                <c:pt idx="17476" formatCode="0.00E+00">
                  <c:v>2952.73</c:v>
                </c:pt>
                <c:pt idx="17477" formatCode="0.00E+00">
                  <c:v>2962.35</c:v>
                </c:pt>
                <c:pt idx="17478" formatCode="0.00E+00">
                  <c:v>2971.33</c:v>
                </c:pt>
                <c:pt idx="17479" formatCode="0.00E+00">
                  <c:v>2979.66</c:v>
                </c:pt>
                <c:pt idx="17480" formatCode="0.00E+00">
                  <c:v>2987.33</c:v>
                </c:pt>
                <c:pt idx="17481" formatCode="0.00E+00">
                  <c:v>2994.35</c:v>
                </c:pt>
                <c:pt idx="17482" formatCode="0.00E+00">
                  <c:v>3000.72</c:v>
                </c:pt>
                <c:pt idx="17483" formatCode="0.00E+00">
                  <c:v>3006.43</c:v>
                </c:pt>
                <c:pt idx="17484" formatCode="0.00E+00">
                  <c:v>3011.49</c:v>
                </c:pt>
                <c:pt idx="17485" formatCode="0.00E+00">
                  <c:v>3015.89</c:v>
                </c:pt>
                <c:pt idx="17486" formatCode="0.00E+00">
                  <c:v>3019.63</c:v>
                </c:pt>
                <c:pt idx="17487" formatCode="0.00E+00">
                  <c:v>3022.71</c:v>
                </c:pt>
                <c:pt idx="17488" formatCode="0.00E+00">
                  <c:v>3025.12</c:v>
                </c:pt>
                <c:pt idx="17489" formatCode="0.00E+00">
                  <c:v>3026.88</c:v>
                </c:pt>
                <c:pt idx="17490" formatCode="0.00E+00">
                  <c:v>3027.98</c:v>
                </c:pt>
                <c:pt idx="17491" formatCode="0.00E+00">
                  <c:v>3028.42</c:v>
                </c:pt>
                <c:pt idx="17492" formatCode="0.00E+00">
                  <c:v>3028.19</c:v>
                </c:pt>
                <c:pt idx="17493" formatCode="0.00E+00">
                  <c:v>3027.3</c:v>
                </c:pt>
                <c:pt idx="17494" formatCode="0.00E+00">
                  <c:v>3025.75</c:v>
                </c:pt>
                <c:pt idx="17495" formatCode="0.00E+00">
                  <c:v>3023.54</c:v>
                </c:pt>
                <c:pt idx="17496" formatCode="0.00E+00">
                  <c:v>3020.67</c:v>
                </c:pt>
                <c:pt idx="17497" formatCode="0.00E+00">
                  <c:v>3017.14</c:v>
                </c:pt>
                <c:pt idx="17498" formatCode="0.00E+00">
                  <c:v>3012.95</c:v>
                </c:pt>
                <c:pt idx="17499" formatCode="0.00E+00">
                  <c:v>3008.11</c:v>
                </c:pt>
                <c:pt idx="17500" formatCode="0.00E+00">
                  <c:v>3002.6</c:v>
                </c:pt>
                <c:pt idx="17501" formatCode="0.00E+00">
                  <c:v>2996.44</c:v>
                </c:pt>
                <c:pt idx="17502" formatCode="0.00E+00">
                  <c:v>2989.63</c:v>
                </c:pt>
                <c:pt idx="17503" formatCode="0.00E+00">
                  <c:v>2982.16</c:v>
                </c:pt>
                <c:pt idx="17504" formatCode="0.00E+00">
                  <c:v>2974.04</c:v>
                </c:pt>
                <c:pt idx="17505" formatCode="0.00E+00">
                  <c:v>2965.28</c:v>
                </c:pt>
                <c:pt idx="17506" formatCode="0.00E+00">
                  <c:v>2955.86</c:v>
                </c:pt>
                <c:pt idx="17507" formatCode="0.00E+00">
                  <c:v>2945.8</c:v>
                </c:pt>
                <c:pt idx="17508" formatCode="0.00E+00">
                  <c:v>2935.1</c:v>
                </c:pt>
                <c:pt idx="17509" formatCode="0.00E+00">
                  <c:v>2923.76</c:v>
                </c:pt>
                <c:pt idx="17510" formatCode="0.00E+00">
                  <c:v>2911.78</c:v>
                </c:pt>
                <c:pt idx="17511" formatCode="0.00E+00">
                  <c:v>2899.16</c:v>
                </c:pt>
                <c:pt idx="17512" formatCode="0.00E+00">
                  <c:v>2885.91</c:v>
                </c:pt>
                <c:pt idx="17513" formatCode="0.00E+00">
                  <c:v>2872.03</c:v>
                </c:pt>
                <c:pt idx="17514" formatCode="0.00E+00">
                  <c:v>2857.52</c:v>
                </c:pt>
                <c:pt idx="17515" formatCode="0.00E+00">
                  <c:v>2842.39</c:v>
                </c:pt>
                <c:pt idx="17516" formatCode="0.00E+00">
                  <c:v>2826.64</c:v>
                </c:pt>
                <c:pt idx="17517" formatCode="0.00E+00">
                  <c:v>2810.27</c:v>
                </c:pt>
                <c:pt idx="17518" formatCode="0.00E+00">
                  <c:v>2793.29</c:v>
                </c:pt>
                <c:pt idx="17519" formatCode="0.00E+00">
                  <c:v>2775.7</c:v>
                </c:pt>
                <c:pt idx="17520" formatCode="0.00E+00">
                  <c:v>2757.5</c:v>
                </c:pt>
                <c:pt idx="17521" formatCode="0.00E+00">
                  <c:v>2738.7</c:v>
                </c:pt>
                <c:pt idx="17522" formatCode="0.00E+00">
                  <c:v>2719.3</c:v>
                </c:pt>
                <c:pt idx="17523" formatCode="0.00E+00">
                  <c:v>2699.31</c:v>
                </c:pt>
                <c:pt idx="17524" formatCode="0.00E+00">
                  <c:v>2678.73</c:v>
                </c:pt>
                <c:pt idx="17525" formatCode="0.00E+00">
                  <c:v>2657.57</c:v>
                </c:pt>
                <c:pt idx="17526" formatCode="0.00E+00">
                  <c:v>2635.83</c:v>
                </c:pt>
                <c:pt idx="17527" formatCode="0.00E+00">
                  <c:v>2613.5100000000002</c:v>
                </c:pt>
                <c:pt idx="17528" formatCode="0.00E+00">
                  <c:v>2590.62</c:v>
                </c:pt>
                <c:pt idx="17529" formatCode="0.00E+00">
                  <c:v>2567.17</c:v>
                </c:pt>
                <c:pt idx="17530" formatCode="0.00E+00">
                  <c:v>2543.15</c:v>
                </c:pt>
                <c:pt idx="17531" formatCode="0.00E+00">
                  <c:v>2518.59</c:v>
                </c:pt>
                <c:pt idx="17532" formatCode="0.00E+00">
                  <c:v>2493.4699999999998</c:v>
                </c:pt>
                <c:pt idx="17533" formatCode="0.00E+00">
                  <c:v>2467.81</c:v>
                </c:pt>
                <c:pt idx="17534" formatCode="0.00E+00">
                  <c:v>2441.61</c:v>
                </c:pt>
                <c:pt idx="17535" formatCode="0.00E+00">
                  <c:v>2414.88</c:v>
                </c:pt>
                <c:pt idx="17536" formatCode="0.00E+00">
                  <c:v>2387.62</c:v>
                </c:pt>
                <c:pt idx="17537" formatCode="0.00E+00">
                  <c:v>2359.84</c:v>
                </c:pt>
                <c:pt idx="17538" formatCode="0.00E+00">
                  <c:v>2331.54</c:v>
                </c:pt>
                <c:pt idx="17539" formatCode="0.00E+00">
                  <c:v>2302.7399999999998</c:v>
                </c:pt>
                <c:pt idx="17540" formatCode="0.00E+00">
                  <c:v>2273.44</c:v>
                </c:pt>
                <c:pt idx="17541" formatCode="0.00E+00">
                  <c:v>2243.64</c:v>
                </c:pt>
                <c:pt idx="17542" formatCode="0.00E+00">
                  <c:v>2213.35</c:v>
                </c:pt>
                <c:pt idx="17543" formatCode="0.00E+00">
                  <c:v>2182.58</c:v>
                </c:pt>
                <c:pt idx="17544" formatCode="0.00E+00">
                  <c:v>2151.33</c:v>
                </c:pt>
                <c:pt idx="17545" formatCode="0.00E+00">
                  <c:v>2119.61</c:v>
                </c:pt>
                <c:pt idx="17546" formatCode="0.00E+00">
                  <c:v>2087.44</c:v>
                </c:pt>
                <c:pt idx="17547" formatCode="0.00E+00">
                  <c:v>2054.8000000000002</c:v>
                </c:pt>
                <c:pt idx="17548" formatCode="0.00E+00">
                  <c:v>2021.72</c:v>
                </c:pt>
                <c:pt idx="17549" formatCode="0.00E+00">
                  <c:v>1988.2</c:v>
                </c:pt>
                <c:pt idx="17550" formatCode="0.00E+00">
                  <c:v>1954.25</c:v>
                </c:pt>
                <c:pt idx="17551" formatCode="0.00E+00">
                  <c:v>1919.87</c:v>
                </c:pt>
                <c:pt idx="17552" formatCode="0.00E+00">
                  <c:v>1885.07</c:v>
                </c:pt>
                <c:pt idx="17553" formatCode="0.00E+00">
                  <c:v>1849.86</c:v>
                </c:pt>
                <c:pt idx="17554" formatCode="0.00E+00">
                  <c:v>1814.25</c:v>
                </c:pt>
                <c:pt idx="17555" formatCode="0.00E+00">
                  <c:v>1778.24</c:v>
                </c:pt>
                <c:pt idx="17556" formatCode="0.00E+00">
                  <c:v>1741.84</c:v>
                </c:pt>
                <c:pt idx="17557" formatCode="0.00E+00">
                  <c:v>1705.07</c:v>
                </c:pt>
                <c:pt idx="17558" formatCode="0.00E+00">
                  <c:v>1667.93</c:v>
                </c:pt>
                <c:pt idx="17559" formatCode="0.00E+00">
                  <c:v>1630.42</c:v>
                </c:pt>
                <c:pt idx="17560" formatCode="0.00E+00">
                  <c:v>1592.55</c:v>
                </c:pt>
                <c:pt idx="17561" formatCode="0.00E+00">
                  <c:v>1554.35</c:v>
                </c:pt>
                <c:pt idx="17562" formatCode="0.00E+00">
                  <c:v>1515.8</c:v>
                </c:pt>
                <c:pt idx="17563" formatCode="0.00E+00">
                  <c:v>1476.92</c:v>
                </c:pt>
                <c:pt idx="17564" formatCode="0.00E+00">
                  <c:v>1437.72</c:v>
                </c:pt>
                <c:pt idx="17565" formatCode="0.00E+00">
                  <c:v>1398.21</c:v>
                </c:pt>
                <c:pt idx="17566" formatCode="0.00E+00">
                  <c:v>1358.39</c:v>
                </c:pt>
                <c:pt idx="17567" formatCode="0.00E+00">
                  <c:v>1318.28</c:v>
                </c:pt>
                <c:pt idx="17568" formatCode="0.00E+00">
                  <c:v>1277.8900000000001</c:v>
                </c:pt>
                <c:pt idx="17569" formatCode="0.00E+00">
                  <c:v>1237.21</c:v>
                </c:pt>
                <c:pt idx="17570" formatCode="0.00E+00">
                  <c:v>1196.27</c:v>
                </c:pt>
                <c:pt idx="17571" formatCode="0.00E+00">
                  <c:v>1155.06</c:v>
                </c:pt>
                <c:pt idx="17572" formatCode="0.00E+00">
                  <c:v>1113.6099999999999</c:v>
                </c:pt>
                <c:pt idx="17573" formatCode="0.00E+00">
                  <c:v>1071.9100000000001</c:v>
                </c:pt>
                <c:pt idx="17574" formatCode="0.00E+00">
                  <c:v>1029.98</c:v>
                </c:pt>
                <c:pt idx="17575">
                  <c:v>987.82600000000002</c:v>
                </c:pt>
                <c:pt idx="17576">
                  <c:v>945.45799999999997</c:v>
                </c:pt>
                <c:pt idx="17577">
                  <c:v>902.88599999999997</c:v>
                </c:pt>
                <c:pt idx="17578">
                  <c:v>860.11699999999996</c:v>
                </c:pt>
                <c:pt idx="17579">
                  <c:v>817.16200000000003</c:v>
                </c:pt>
                <c:pt idx="17580">
                  <c:v>774.03099999999995</c:v>
                </c:pt>
                <c:pt idx="17581">
                  <c:v>730.73099999999999</c:v>
                </c:pt>
                <c:pt idx="17582">
                  <c:v>687.274</c:v>
                </c:pt>
                <c:pt idx="17583">
                  <c:v>643.66700000000003</c:v>
                </c:pt>
                <c:pt idx="17584">
                  <c:v>599.92200000000003</c:v>
                </c:pt>
                <c:pt idx="17585">
                  <c:v>556.04700000000003</c:v>
                </c:pt>
                <c:pt idx="17586">
                  <c:v>512.05200000000002</c:v>
                </c:pt>
                <c:pt idx="17587">
                  <c:v>467.947</c:v>
                </c:pt>
                <c:pt idx="17588">
                  <c:v>423.74200000000002</c:v>
                </c:pt>
                <c:pt idx="17589">
                  <c:v>379.44499999999999</c:v>
                </c:pt>
                <c:pt idx="17590">
                  <c:v>335.06700000000001</c:v>
                </c:pt>
                <c:pt idx="17591">
                  <c:v>290.61700000000002</c:v>
                </c:pt>
                <c:pt idx="17592">
                  <c:v>246.10400000000001</c:v>
                </c:pt>
                <c:pt idx="17593">
                  <c:v>201.54</c:v>
                </c:pt>
                <c:pt idx="17594">
                  <c:v>156.93299999999999</c:v>
                </c:pt>
                <c:pt idx="17595">
                  <c:v>112.29300000000001</c:v>
                </c:pt>
                <c:pt idx="17596">
                  <c:v>67.63</c:v>
                </c:pt>
                <c:pt idx="17597">
                  <c:v>22.9543</c:v>
                </c:pt>
                <c:pt idx="17598">
                  <c:v>-21.724699999999999</c:v>
                </c:pt>
                <c:pt idx="17599">
                  <c:v>-66.397499999999994</c:v>
                </c:pt>
                <c:pt idx="17600">
                  <c:v>-111.054</c:v>
                </c:pt>
                <c:pt idx="17601">
                  <c:v>-155.685</c:v>
                </c:pt>
                <c:pt idx="17602">
                  <c:v>-200.28</c:v>
                </c:pt>
                <c:pt idx="17603">
                  <c:v>-244.83</c:v>
                </c:pt>
                <c:pt idx="17604">
                  <c:v>-289.32400000000001</c:v>
                </c:pt>
                <c:pt idx="17605">
                  <c:v>-333.75400000000002</c:v>
                </c:pt>
                <c:pt idx="17606">
                  <c:v>-378.10899999999998</c:v>
                </c:pt>
                <c:pt idx="17607">
                  <c:v>-422.38099999999997</c:v>
                </c:pt>
                <c:pt idx="17608">
                  <c:v>-466.55799999999999</c:v>
                </c:pt>
                <c:pt idx="17609">
                  <c:v>-510.63200000000001</c:v>
                </c:pt>
                <c:pt idx="17610">
                  <c:v>-554.59199999999998</c:v>
                </c:pt>
                <c:pt idx="17611">
                  <c:v>-598.42999999999995</c:v>
                </c:pt>
                <c:pt idx="17612">
                  <c:v>-642.13599999999997</c:v>
                </c:pt>
                <c:pt idx="17613">
                  <c:v>-685.7</c:v>
                </c:pt>
                <c:pt idx="17614">
                  <c:v>-729.11199999999997</c:v>
                </c:pt>
                <c:pt idx="17615">
                  <c:v>-772.36400000000003</c:v>
                </c:pt>
                <c:pt idx="17616">
                  <c:v>-815.44600000000003</c:v>
                </c:pt>
                <c:pt idx="17617">
                  <c:v>-858.34799999999996</c:v>
                </c:pt>
                <c:pt idx="17618">
                  <c:v>-901.06100000000004</c:v>
                </c:pt>
                <c:pt idx="17619">
                  <c:v>-943.57500000000005</c:v>
                </c:pt>
                <c:pt idx="17620">
                  <c:v>-985.88199999999995</c:v>
                </c:pt>
                <c:pt idx="17621" formatCode="0.00E+00">
                  <c:v>-1027.97</c:v>
                </c:pt>
                <c:pt idx="17622" formatCode="0.00E+00">
                  <c:v>-1069.8399999999999</c:v>
                </c:pt>
                <c:pt idx="17623" formatCode="0.00E+00">
                  <c:v>-1111.46</c:v>
                </c:pt>
                <c:pt idx="17624" formatCode="0.00E+00">
                  <c:v>-1152.8499999999999</c:v>
                </c:pt>
                <c:pt idx="17625" formatCode="0.00E+00">
                  <c:v>-1193.98</c:v>
                </c:pt>
                <c:pt idx="17626" formatCode="0.00E+00">
                  <c:v>-1234.8499999999999</c:v>
                </c:pt>
                <c:pt idx="17627" formatCode="0.00E+00">
                  <c:v>-1275.44</c:v>
                </c:pt>
                <c:pt idx="17628" formatCode="0.00E+00">
                  <c:v>-1315.76</c:v>
                </c:pt>
                <c:pt idx="17629" formatCode="0.00E+00">
                  <c:v>-1355.79</c:v>
                </c:pt>
                <c:pt idx="17630" formatCode="0.00E+00">
                  <c:v>-1395.52</c:v>
                </c:pt>
                <c:pt idx="17631" formatCode="0.00E+00">
                  <c:v>-1434.95</c:v>
                </c:pt>
                <c:pt idx="17632" formatCode="0.00E+00">
                  <c:v>-1474.06</c:v>
                </c:pt>
                <c:pt idx="17633" formatCode="0.00E+00">
                  <c:v>-1512.84</c:v>
                </c:pt>
                <c:pt idx="17634" formatCode="0.00E+00">
                  <c:v>-1551.3</c:v>
                </c:pt>
                <c:pt idx="17635" formatCode="0.00E+00">
                  <c:v>-1589.41</c:v>
                </c:pt>
                <c:pt idx="17636" formatCode="0.00E+00">
                  <c:v>-1627.18</c:v>
                </c:pt>
                <c:pt idx="17637" formatCode="0.00E+00">
                  <c:v>-1664.59</c:v>
                </c:pt>
                <c:pt idx="17638" formatCode="0.00E+00">
                  <c:v>-1701.63</c:v>
                </c:pt>
                <c:pt idx="17639" formatCode="0.00E+00">
                  <c:v>-1738.3</c:v>
                </c:pt>
                <c:pt idx="17640" formatCode="0.00E+00">
                  <c:v>-1774.59</c:v>
                </c:pt>
                <c:pt idx="17641" formatCode="0.00E+00">
                  <c:v>-1810.49</c:v>
                </c:pt>
                <c:pt idx="17642" formatCode="0.00E+00">
                  <c:v>-1845.99</c:v>
                </c:pt>
                <c:pt idx="17643" formatCode="0.00E+00">
                  <c:v>-1881.09</c:v>
                </c:pt>
                <c:pt idx="17644" formatCode="0.00E+00">
                  <c:v>-1915.78</c:v>
                </c:pt>
                <c:pt idx="17645" formatCode="0.00E+00">
                  <c:v>-1950.05</c:v>
                </c:pt>
                <c:pt idx="17646" formatCode="0.00E+00">
                  <c:v>-1983.88</c:v>
                </c:pt>
                <c:pt idx="17647" formatCode="0.00E+00">
                  <c:v>-2017.29</c:v>
                </c:pt>
                <c:pt idx="17648" formatCode="0.00E+00">
                  <c:v>-2050.25</c:v>
                </c:pt>
                <c:pt idx="17649" formatCode="0.00E+00">
                  <c:v>-2082.7600000000002</c:v>
                </c:pt>
                <c:pt idx="17650" formatCode="0.00E+00">
                  <c:v>-2114.8200000000002</c:v>
                </c:pt>
                <c:pt idx="17651" formatCode="0.00E+00">
                  <c:v>-2146.42</c:v>
                </c:pt>
                <c:pt idx="17652" formatCode="0.00E+00">
                  <c:v>-2177.54</c:v>
                </c:pt>
                <c:pt idx="17653" formatCode="0.00E+00">
                  <c:v>-2208.19</c:v>
                </c:pt>
                <c:pt idx="17654" formatCode="0.00E+00">
                  <c:v>-2238.35</c:v>
                </c:pt>
                <c:pt idx="17655" formatCode="0.00E+00">
                  <c:v>-2268.0300000000002</c:v>
                </c:pt>
                <c:pt idx="17656" formatCode="0.00E+00">
                  <c:v>-2297.1999999999998</c:v>
                </c:pt>
                <c:pt idx="17657" formatCode="0.00E+00">
                  <c:v>-2325.88</c:v>
                </c:pt>
                <c:pt idx="17658" formatCode="0.00E+00">
                  <c:v>-2354.04</c:v>
                </c:pt>
                <c:pt idx="17659" formatCode="0.00E+00">
                  <c:v>-2381.69</c:v>
                </c:pt>
                <c:pt idx="17660" formatCode="0.00E+00">
                  <c:v>-2408.8200000000002</c:v>
                </c:pt>
                <c:pt idx="17661" formatCode="0.00E+00">
                  <c:v>-2435.42</c:v>
                </c:pt>
                <c:pt idx="17662" formatCode="0.00E+00">
                  <c:v>-2461.4899999999998</c:v>
                </c:pt>
                <c:pt idx="17663" formatCode="0.00E+00">
                  <c:v>-2487.02</c:v>
                </c:pt>
                <c:pt idx="17664" formatCode="0.00E+00">
                  <c:v>-2512</c:v>
                </c:pt>
                <c:pt idx="17665" formatCode="0.00E+00">
                  <c:v>-2536.44</c:v>
                </c:pt>
                <c:pt idx="17666" formatCode="0.00E+00">
                  <c:v>-2560.3200000000002</c:v>
                </c:pt>
                <c:pt idx="17667" formatCode="0.00E+00">
                  <c:v>-2583.64</c:v>
                </c:pt>
                <c:pt idx="17668" formatCode="0.00E+00">
                  <c:v>-2606.39</c:v>
                </c:pt>
                <c:pt idx="17669" formatCode="0.00E+00">
                  <c:v>-2628.58</c:v>
                </c:pt>
                <c:pt idx="17670" formatCode="0.00E+00">
                  <c:v>-2650.18</c:v>
                </c:pt>
                <c:pt idx="17671" formatCode="0.00E+00">
                  <c:v>-2671.21</c:v>
                </c:pt>
                <c:pt idx="17672" formatCode="0.00E+00">
                  <c:v>-2691.65</c:v>
                </c:pt>
                <c:pt idx="17673" formatCode="0.00E+00">
                  <c:v>-2711.51</c:v>
                </c:pt>
                <c:pt idx="17674" formatCode="0.00E+00">
                  <c:v>-2730.77</c:v>
                </c:pt>
                <c:pt idx="17675" formatCode="0.00E+00">
                  <c:v>-2749.44</c:v>
                </c:pt>
                <c:pt idx="17676" formatCode="0.00E+00">
                  <c:v>-2767.5</c:v>
                </c:pt>
                <c:pt idx="17677" formatCode="0.00E+00">
                  <c:v>-2784.96</c:v>
                </c:pt>
                <c:pt idx="17678" formatCode="0.00E+00">
                  <c:v>-2801.81</c:v>
                </c:pt>
                <c:pt idx="17679" formatCode="0.00E+00">
                  <c:v>-2818.04</c:v>
                </c:pt>
                <c:pt idx="17680" formatCode="0.00E+00">
                  <c:v>-2833.66</c:v>
                </c:pt>
                <c:pt idx="17681" formatCode="0.00E+00">
                  <c:v>-2848.66</c:v>
                </c:pt>
                <c:pt idx="17682" formatCode="0.00E+00">
                  <c:v>-2863.04</c:v>
                </c:pt>
                <c:pt idx="17683" formatCode="0.00E+00">
                  <c:v>-2876.79</c:v>
                </c:pt>
                <c:pt idx="17684" formatCode="0.00E+00">
                  <c:v>-2889.92</c:v>
                </c:pt>
                <c:pt idx="17685" formatCode="0.00E+00">
                  <c:v>-2902.41</c:v>
                </c:pt>
                <c:pt idx="17686" formatCode="0.00E+00">
                  <c:v>-2914.26</c:v>
                </c:pt>
                <c:pt idx="17687" formatCode="0.00E+00">
                  <c:v>-2925.48</c:v>
                </c:pt>
                <c:pt idx="17688" formatCode="0.00E+00">
                  <c:v>-2936.06</c:v>
                </c:pt>
                <c:pt idx="17689" formatCode="0.00E+00">
                  <c:v>-2945.99</c:v>
                </c:pt>
                <c:pt idx="17690" formatCode="0.00E+00">
                  <c:v>-2955.29</c:v>
                </c:pt>
                <c:pt idx="17691" formatCode="0.00E+00">
                  <c:v>-2963.93</c:v>
                </c:pt>
                <c:pt idx="17692" formatCode="0.00E+00">
                  <c:v>-2971.93</c:v>
                </c:pt>
                <c:pt idx="17693" formatCode="0.00E+00">
                  <c:v>-2979.28</c:v>
                </c:pt>
                <c:pt idx="17694" formatCode="0.00E+00">
                  <c:v>-2985.97</c:v>
                </c:pt>
                <c:pt idx="17695" formatCode="0.00E+00">
                  <c:v>-2992.02</c:v>
                </c:pt>
                <c:pt idx="17696" formatCode="0.00E+00">
                  <c:v>-2997.41</c:v>
                </c:pt>
                <c:pt idx="17697" formatCode="0.00E+00">
                  <c:v>-3002.15</c:v>
                </c:pt>
                <c:pt idx="17698" formatCode="0.00E+00">
                  <c:v>-3006.23</c:v>
                </c:pt>
                <c:pt idx="17699" formatCode="0.00E+00">
                  <c:v>-3009.65</c:v>
                </c:pt>
                <c:pt idx="17700" formatCode="0.00E+00">
                  <c:v>-3012.42</c:v>
                </c:pt>
                <c:pt idx="17701" formatCode="0.00E+00">
                  <c:v>-3014.52</c:v>
                </c:pt>
                <c:pt idx="17702" formatCode="0.00E+00">
                  <c:v>-3015.97</c:v>
                </c:pt>
                <c:pt idx="17703" formatCode="0.00E+00">
                  <c:v>-3016.76</c:v>
                </c:pt>
                <c:pt idx="17704" formatCode="0.00E+00">
                  <c:v>-3016.89</c:v>
                </c:pt>
                <c:pt idx="17705" formatCode="0.00E+00">
                  <c:v>-3016.36</c:v>
                </c:pt>
                <c:pt idx="17706" formatCode="0.00E+00">
                  <c:v>-3015.17</c:v>
                </c:pt>
                <c:pt idx="17707" formatCode="0.00E+00">
                  <c:v>-3013.33</c:v>
                </c:pt>
                <c:pt idx="17708" formatCode="0.00E+00">
                  <c:v>-3010.82</c:v>
                </c:pt>
                <c:pt idx="17709" formatCode="0.00E+00">
                  <c:v>-3007.66</c:v>
                </c:pt>
                <c:pt idx="17710" formatCode="0.00E+00">
                  <c:v>-3003.83</c:v>
                </c:pt>
                <c:pt idx="17711" formatCode="0.00E+00">
                  <c:v>-2999.36</c:v>
                </c:pt>
                <c:pt idx="17712" formatCode="0.00E+00">
                  <c:v>-2994.23</c:v>
                </c:pt>
                <c:pt idx="17713" formatCode="0.00E+00">
                  <c:v>-2988.44</c:v>
                </c:pt>
                <c:pt idx="17714" formatCode="0.00E+00">
                  <c:v>-2982</c:v>
                </c:pt>
                <c:pt idx="17715" formatCode="0.00E+00">
                  <c:v>-2974.91</c:v>
                </c:pt>
                <c:pt idx="17716" formatCode="0.00E+00">
                  <c:v>-2967.17</c:v>
                </c:pt>
                <c:pt idx="17717" formatCode="0.00E+00">
                  <c:v>-2958.78</c:v>
                </c:pt>
                <c:pt idx="17718" formatCode="0.00E+00">
                  <c:v>-2949.75</c:v>
                </c:pt>
                <c:pt idx="17719" formatCode="0.00E+00">
                  <c:v>-2940.07</c:v>
                </c:pt>
                <c:pt idx="17720" formatCode="0.00E+00">
                  <c:v>-2929.75</c:v>
                </c:pt>
                <c:pt idx="17721" formatCode="0.00E+00">
                  <c:v>-2918.78</c:v>
                </c:pt>
                <c:pt idx="17722" formatCode="0.00E+00">
                  <c:v>-2907.19</c:v>
                </c:pt>
                <c:pt idx="17723" formatCode="0.00E+00">
                  <c:v>-2894.95</c:v>
                </c:pt>
                <c:pt idx="17724" formatCode="0.00E+00">
                  <c:v>-2882.09</c:v>
                </c:pt>
                <c:pt idx="17725" formatCode="0.00E+00">
                  <c:v>-2868.59</c:v>
                </c:pt>
                <c:pt idx="17726" formatCode="0.00E+00">
                  <c:v>-2854.47</c:v>
                </c:pt>
                <c:pt idx="17727" formatCode="0.00E+00">
                  <c:v>-2839.73</c:v>
                </c:pt>
                <c:pt idx="17728" formatCode="0.00E+00">
                  <c:v>-2824.36</c:v>
                </c:pt>
                <c:pt idx="17729" formatCode="0.00E+00">
                  <c:v>-2808.38</c:v>
                </c:pt>
                <c:pt idx="17730" formatCode="0.00E+00">
                  <c:v>-2791.79</c:v>
                </c:pt>
                <c:pt idx="17731" formatCode="0.00E+00">
                  <c:v>-2774.58</c:v>
                </c:pt>
                <c:pt idx="17732" formatCode="0.00E+00">
                  <c:v>-2756.77</c:v>
                </c:pt>
                <c:pt idx="17733" formatCode="0.00E+00">
                  <c:v>-2738.36</c:v>
                </c:pt>
                <c:pt idx="17734" formatCode="0.00E+00">
                  <c:v>-2719.35</c:v>
                </c:pt>
                <c:pt idx="17735" formatCode="0.00E+00">
                  <c:v>-2699.75</c:v>
                </c:pt>
                <c:pt idx="17736" formatCode="0.00E+00">
                  <c:v>-2679.56</c:v>
                </c:pt>
                <c:pt idx="17737" formatCode="0.00E+00">
                  <c:v>-2658.78</c:v>
                </c:pt>
                <c:pt idx="17738" formatCode="0.00E+00">
                  <c:v>-2637.43</c:v>
                </c:pt>
                <c:pt idx="17739" formatCode="0.00E+00">
                  <c:v>-2615.5</c:v>
                </c:pt>
                <c:pt idx="17740" formatCode="0.00E+00">
                  <c:v>-2592.9899999999998</c:v>
                </c:pt>
                <c:pt idx="17741" formatCode="0.00E+00">
                  <c:v>-2569.92</c:v>
                </c:pt>
                <c:pt idx="17742" formatCode="0.00E+00">
                  <c:v>-2546.3000000000002</c:v>
                </c:pt>
                <c:pt idx="17743" formatCode="0.00E+00">
                  <c:v>-2522.11</c:v>
                </c:pt>
                <c:pt idx="17744" formatCode="0.00E+00">
                  <c:v>-2497.38</c:v>
                </c:pt>
                <c:pt idx="17745" formatCode="0.00E+00">
                  <c:v>-2472.1</c:v>
                </c:pt>
                <c:pt idx="17746" formatCode="0.00E+00">
                  <c:v>-2446.2800000000002</c:v>
                </c:pt>
                <c:pt idx="17747" formatCode="0.00E+00">
                  <c:v>-2419.92</c:v>
                </c:pt>
                <c:pt idx="17748" formatCode="0.00E+00">
                  <c:v>-2393.04</c:v>
                </c:pt>
                <c:pt idx="17749" formatCode="0.00E+00">
                  <c:v>-2365.64</c:v>
                </c:pt>
                <c:pt idx="17750" formatCode="0.00E+00">
                  <c:v>-2337.7199999999998</c:v>
                </c:pt>
                <c:pt idx="17751" formatCode="0.00E+00">
                  <c:v>-2309.29</c:v>
                </c:pt>
                <c:pt idx="17752" formatCode="0.00E+00">
                  <c:v>-2280.36</c:v>
                </c:pt>
                <c:pt idx="17753" formatCode="0.00E+00">
                  <c:v>-2250.9299999999998</c:v>
                </c:pt>
                <c:pt idx="17754" formatCode="0.00E+00">
                  <c:v>-2221.0100000000002</c:v>
                </c:pt>
                <c:pt idx="17755" formatCode="0.00E+00">
                  <c:v>-2190.61</c:v>
                </c:pt>
                <c:pt idx="17756" formatCode="0.00E+00">
                  <c:v>-2159.73</c:v>
                </c:pt>
                <c:pt idx="17757" formatCode="0.00E+00">
                  <c:v>-2128.37</c:v>
                </c:pt>
                <c:pt idx="17758" formatCode="0.00E+00">
                  <c:v>-2096.56</c:v>
                </c:pt>
                <c:pt idx="17759" formatCode="0.00E+00">
                  <c:v>-2064.2800000000002</c:v>
                </c:pt>
                <c:pt idx="17760" formatCode="0.00E+00">
                  <c:v>-2031.56</c:v>
                </c:pt>
                <c:pt idx="17761" formatCode="0.00E+00">
                  <c:v>-1998.39</c:v>
                </c:pt>
                <c:pt idx="17762" formatCode="0.00E+00">
                  <c:v>-1964.79</c:v>
                </c:pt>
                <c:pt idx="17763" formatCode="0.00E+00">
                  <c:v>-1930.76</c:v>
                </c:pt>
                <c:pt idx="17764" formatCode="0.00E+00">
                  <c:v>-1896.31</c:v>
                </c:pt>
                <c:pt idx="17765" formatCode="0.00E+00">
                  <c:v>-1861.45</c:v>
                </c:pt>
                <c:pt idx="17766" formatCode="0.00E+00">
                  <c:v>-1826.18</c:v>
                </c:pt>
                <c:pt idx="17767" formatCode="0.00E+00">
                  <c:v>-1790.51</c:v>
                </c:pt>
                <c:pt idx="17768" formatCode="0.00E+00">
                  <c:v>-1754.46</c:v>
                </c:pt>
                <c:pt idx="17769" formatCode="0.00E+00">
                  <c:v>-1718.02</c:v>
                </c:pt>
                <c:pt idx="17770" formatCode="0.00E+00">
                  <c:v>-1681.21</c:v>
                </c:pt>
                <c:pt idx="17771" formatCode="0.00E+00">
                  <c:v>-1644.03</c:v>
                </c:pt>
                <c:pt idx="17772" formatCode="0.00E+00">
                  <c:v>-1606.49</c:v>
                </c:pt>
                <c:pt idx="17773" formatCode="0.00E+00">
                  <c:v>-1568.6</c:v>
                </c:pt>
                <c:pt idx="17774" formatCode="0.00E+00">
                  <c:v>-1530.37</c:v>
                </c:pt>
                <c:pt idx="17775" formatCode="0.00E+00">
                  <c:v>-1491.81</c:v>
                </c:pt>
                <c:pt idx="17776" formatCode="0.00E+00">
                  <c:v>-1452.93</c:v>
                </c:pt>
                <c:pt idx="17777" formatCode="0.00E+00">
                  <c:v>-1413.73</c:v>
                </c:pt>
                <c:pt idx="17778" formatCode="0.00E+00">
                  <c:v>-1374.22</c:v>
                </c:pt>
                <c:pt idx="17779" formatCode="0.00E+00">
                  <c:v>-1334.41</c:v>
                </c:pt>
                <c:pt idx="17780" formatCode="0.00E+00">
                  <c:v>-1294.31</c:v>
                </c:pt>
                <c:pt idx="17781" formatCode="0.00E+00">
                  <c:v>-1253.93</c:v>
                </c:pt>
                <c:pt idx="17782" formatCode="0.00E+00">
                  <c:v>-1213.28</c:v>
                </c:pt>
                <c:pt idx="17783" formatCode="0.00E+00">
                  <c:v>-1172.3599999999999</c:v>
                </c:pt>
                <c:pt idx="17784" formatCode="0.00E+00">
                  <c:v>-1131.19</c:v>
                </c:pt>
                <c:pt idx="17785" formatCode="0.00E+00">
                  <c:v>-1089.78</c:v>
                </c:pt>
                <c:pt idx="17786" formatCode="0.00E+00">
                  <c:v>-1048.1300000000001</c:v>
                </c:pt>
                <c:pt idx="17787" formatCode="0.00E+00">
                  <c:v>-1006.25</c:v>
                </c:pt>
                <c:pt idx="17788">
                  <c:v>-964.14700000000005</c:v>
                </c:pt>
                <c:pt idx="17789">
                  <c:v>-921.83900000000006</c:v>
                </c:pt>
                <c:pt idx="17790">
                  <c:v>-879.33199999999999</c:v>
                </c:pt>
                <c:pt idx="17791">
                  <c:v>-836.63400000000001</c:v>
                </c:pt>
                <c:pt idx="17792">
                  <c:v>-793.755</c:v>
                </c:pt>
                <c:pt idx="17793">
                  <c:v>-750.70399999999995</c:v>
                </c:pt>
                <c:pt idx="17794">
                  <c:v>-707.49099999999999</c:v>
                </c:pt>
                <c:pt idx="17795">
                  <c:v>-664.125</c:v>
                </c:pt>
                <c:pt idx="17796">
                  <c:v>-620.61500000000001</c:v>
                </c:pt>
                <c:pt idx="17797">
                  <c:v>-576.971</c:v>
                </c:pt>
                <c:pt idx="17798">
                  <c:v>-533.20299999999997</c:v>
                </c:pt>
                <c:pt idx="17799">
                  <c:v>-489.31900000000002</c:v>
                </c:pt>
                <c:pt idx="17800">
                  <c:v>-445.33100000000002</c:v>
                </c:pt>
                <c:pt idx="17801">
                  <c:v>-401.24700000000001</c:v>
                </c:pt>
                <c:pt idx="17802">
                  <c:v>-357.077</c:v>
                </c:pt>
                <c:pt idx="17803">
                  <c:v>-312.83</c:v>
                </c:pt>
                <c:pt idx="17804">
                  <c:v>-268.517</c:v>
                </c:pt>
                <c:pt idx="17805">
                  <c:v>-224.14599999999999</c:v>
                </c:pt>
                <c:pt idx="17806">
                  <c:v>-179.72800000000001</c:v>
                </c:pt>
                <c:pt idx="17807">
                  <c:v>-135.273</c:v>
                </c:pt>
                <c:pt idx="17808">
                  <c:v>-90.788799999999995</c:v>
                </c:pt>
                <c:pt idx="17809">
                  <c:v>-46.287199999999999</c:v>
                </c:pt>
                <c:pt idx="17810">
                  <c:v>-1.7772600000000001</c:v>
                </c:pt>
                <c:pt idx="17811">
                  <c:v>42.731099999999998</c:v>
                </c:pt>
                <c:pt idx="17812">
                  <c:v>87.228399999999993</c:v>
                </c:pt>
                <c:pt idx="17813">
                  <c:v>131.70500000000001</c:v>
                </c:pt>
                <c:pt idx="17814">
                  <c:v>176.15100000000001</c:v>
                </c:pt>
                <c:pt idx="17815">
                  <c:v>220.55699999999999</c:v>
                </c:pt>
                <c:pt idx="17816">
                  <c:v>264.91300000000001</c:v>
                </c:pt>
                <c:pt idx="17817">
                  <c:v>309.209</c:v>
                </c:pt>
                <c:pt idx="17818">
                  <c:v>353.43599999999998</c:v>
                </c:pt>
                <c:pt idx="17819">
                  <c:v>397.584</c:v>
                </c:pt>
                <c:pt idx="17820">
                  <c:v>441.64299999999997</c:v>
                </c:pt>
                <c:pt idx="17821">
                  <c:v>485.60500000000002</c:v>
                </c:pt>
                <c:pt idx="17822">
                  <c:v>529.45799999999997</c:v>
                </c:pt>
                <c:pt idx="17823">
                  <c:v>573.19399999999996</c:v>
                </c:pt>
                <c:pt idx="17824">
                  <c:v>616.803</c:v>
                </c:pt>
                <c:pt idx="17825">
                  <c:v>660.27499999999998</c:v>
                </c:pt>
                <c:pt idx="17826">
                  <c:v>703.60199999999998</c:v>
                </c:pt>
                <c:pt idx="17827">
                  <c:v>746.774</c:v>
                </c:pt>
                <c:pt idx="17828">
                  <c:v>789.78</c:v>
                </c:pt>
                <c:pt idx="17829">
                  <c:v>832.61199999999997</c:v>
                </c:pt>
                <c:pt idx="17830">
                  <c:v>875.26099999999997</c:v>
                </c:pt>
                <c:pt idx="17831">
                  <c:v>917.71699999999998</c:v>
                </c:pt>
                <c:pt idx="17832">
                  <c:v>959.971</c:v>
                </c:pt>
                <c:pt idx="17833" formatCode="0.00E+00">
                  <c:v>1002.01</c:v>
                </c:pt>
                <c:pt idx="17834" formatCode="0.00E+00">
                  <c:v>1043.83</c:v>
                </c:pt>
                <c:pt idx="17835" formatCode="0.00E+00">
                  <c:v>1085.43</c:v>
                </c:pt>
                <c:pt idx="17836" formatCode="0.00E+00">
                  <c:v>1126.78</c:v>
                </c:pt>
                <c:pt idx="17837" formatCode="0.00E+00">
                  <c:v>1167.8800000000001</c:v>
                </c:pt>
                <c:pt idx="17838" formatCode="0.00E+00">
                  <c:v>1208.73</c:v>
                </c:pt>
                <c:pt idx="17839" formatCode="0.00E+00">
                  <c:v>1249.31</c:v>
                </c:pt>
                <c:pt idx="17840" formatCode="0.00E+00">
                  <c:v>1289.6199999999999</c:v>
                </c:pt>
                <c:pt idx="17841" formatCode="0.00E+00">
                  <c:v>1329.65</c:v>
                </c:pt>
                <c:pt idx="17842" formatCode="0.00E+00">
                  <c:v>1369.38</c:v>
                </c:pt>
                <c:pt idx="17843" formatCode="0.00E+00">
                  <c:v>1408.81</c:v>
                </c:pt>
                <c:pt idx="17844" formatCode="0.00E+00">
                  <c:v>1447.93</c:v>
                </c:pt>
                <c:pt idx="17845" formatCode="0.00E+00">
                  <c:v>1486.74</c:v>
                </c:pt>
                <c:pt idx="17846" formatCode="0.00E+00">
                  <c:v>1525.22</c:v>
                </c:pt>
                <c:pt idx="17847" formatCode="0.00E+00">
                  <c:v>1563.36</c:v>
                </c:pt>
                <c:pt idx="17848" formatCode="0.00E+00">
                  <c:v>1601.16</c:v>
                </c:pt>
                <c:pt idx="17849" formatCode="0.00E+00">
                  <c:v>1638.61</c:v>
                </c:pt>
                <c:pt idx="17850" formatCode="0.00E+00">
                  <c:v>1675.7</c:v>
                </c:pt>
                <c:pt idx="17851" formatCode="0.00E+00">
                  <c:v>1712.42</c:v>
                </c:pt>
                <c:pt idx="17852" formatCode="0.00E+00">
                  <c:v>1748.76</c:v>
                </c:pt>
                <c:pt idx="17853" formatCode="0.00E+00">
                  <c:v>1784.72</c:v>
                </c:pt>
                <c:pt idx="17854" formatCode="0.00E+00">
                  <c:v>1820.29</c:v>
                </c:pt>
                <c:pt idx="17855" formatCode="0.00E+00">
                  <c:v>1855.46</c:v>
                </c:pt>
                <c:pt idx="17856" formatCode="0.00E+00">
                  <c:v>1890.23</c:v>
                </c:pt>
                <c:pt idx="17857" formatCode="0.00E+00">
                  <c:v>1924.58</c:v>
                </c:pt>
                <c:pt idx="17858" formatCode="0.00E+00">
                  <c:v>1958.51</c:v>
                </c:pt>
                <c:pt idx="17859" formatCode="0.00E+00">
                  <c:v>1992.01</c:v>
                </c:pt>
                <c:pt idx="17860" formatCode="0.00E+00">
                  <c:v>2025.07</c:v>
                </c:pt>
                <c:pt idx="17861" formatCode="0.00E+00">
                  <c:v>2057.69</c:v>
                </c:pt>
                <c:pt idx="17862" formatCode="0.00E+00">
                  <c:v>2089.85</c:v>
                </c:pt>
                <c:pt idx="17863" formatCode="0.00E+00">
                  <c:v>2121.56</c:v>
                </c:pt>
                <c:pt idx="17864" formatCode="0.00E+00">
                  <c:v>2152.8000000000002</c:v>
                </c:pt>
                <c:pt idx="17865" formatCode="0.00E+00">
                  <c:v>2183.58</c:v>
                </c:pt>
                <c:pt idx="17866" formatCode="0.00E+00">
                  <c:v>2213.87</c:v>
                </c:pt>
                <c:pt idx="17867" formatCode="0.00E+00">
                  <c:v>2243.6799999999998</c:v>
                </c:pt>
                <c:pt idx="17868" formatCode="0.00E+00">
                  <c:v>2273</c:v>
                </c:pt>
                <c:pt idx="17869" formatCode="0.00E+00">
                  <c:v>2301.8200000000002</c:v>
                </c:pt>
                <c:pt idx="17870" formatCode="0.00E+00">
                  <c:v>2330.13</c:v>
                </c:pt>
                <c:pt idx="17871" formatCode="0.00E+00">
                  <c:v>2357.9299999999998</c:v>
                </c:pt>
                <c:pt idx="17872" formatCode="0.00E+00">
                  <c:v>2385.2199999999998</c:v>
                </c:pt>
                <c:pt idx="17873" formatCode="0.00E+00">
                  <c:v>2411.9899999999998</c:v>
                </c:pt>
                <c:pt idx="17874" formatCode="0.00E+00">
                  <c:v>2438.23</c:v>
                </c:pt>
                <c:pt idx="17875" formatCode="0.00E+00">
                  <c:v>2463.9299999999998</c:v>
                </c:pt>
                <c:pt idx="17876" formatCode="0.00E+00">
                  <c:v>2489.09</c:v>
                </c:pt>
                <c:pt idx="17877" formatCode="0.00E+00">
                  <c:v>2513.71</c:v>
                </c:pt>
                <c:pt idx="17878" formatCode="0.00E+00">
                  <c:v>2537.7800000000002</c:v>
                </c:pt>
                <c:pt idx="17879" formatCode="0.00E+00">
                  <c:v>2561.29</c:v>
                </c:pt>
                <c:pt idx="17880" formatCode="0.00E+00">
                  <c:v>2584.2399999999998</c:v>
                </c:pt>
                <c:pt idx="17881" formatCode="0.00E+00">
                  <c:v>2606.63</c:v>
                </c:pt>
                <c:pt idx="17882" formatCode="0.00E+00">
                  <c:v>2628.45</c:v>
                </c:pt>
                <c:pt idx="17883" formatCode="0.00E+00">
                  <c:v>2649.69</c:v>
                </c:pt>
                <c:pt idx="17884" formatCode="0.00E+00">
                  <c:v>2670.35</c:v>
                </c:pt>
                <c:pt idx="17885" formatCode="0.00E+00">
                  <c:v>2690.42</c:v>
                </c:pt>
                <c:pt idx="17886" formatCode="0.00E+00">
                  <c:v>2709.91</c:v>
                </c:pt>
                <c:pt idx="17887" formatCode="0.00E+00">
                  <c:v>2728.81</c:v>
                </c:pt>
                <c:pt idx="17888" formatCode="0.00E+00">
                  <c:v>2747.1</c:v>
                </c:pt>
                <c:pt idx="17889" formatCode="0.00E+00">
                  <c:v>2764.8</c:v>
                </c:pt>
                <c:pt idx="17890" formatCode="0.00E+00">
                  <c:v>2781.89</c:v>
                </c:pt>
                <c:pt idx="17891" formatCode="0.00E+00">
                  <c:v>2798.37</c:v>
                </c:pt>
                <c:pt idx="17892" formatCode="0.00E+00">
                  <c:v>2814.24</c:v>
                </c:pt>
                <c:pt idx="17893" formatCode="0.00E+00">
                  <c:v>2829.49</c:v>
                </c:pt>
                <c:pt idx="17894" formatCode="0.00E+00">
                  <c:v>2844.13</c:v>
                </c:pt>
                <c:pt idx="17895" formatCode="0.00E+00">
                  <c:v>2858.14</c:v>
                </c:pt>
                <c:pt idx="17896" formatCode="0.00E+00">
                  <c:v>2871.53</c:v>
                </c:pt>
                <c:pt idx="17897" formatCode="0.00E+00">
                  <c:v>2884.29</c:v>
                </c:pt>
                <c:pt idx="17898" formatCode="0.00E+00">
                  <c:v>2896.42</c:v>
                </c:pt>
                <c:pt idx="17899" formatCode="0.00E+00">
                  <c:v>2907.91</c:v>
                </c:pt>
                <c:pt idx="17900" formatCode="0.00E+00">
                  <c:v>2918.77</c:v>
                </c:pt>
                <c:pt idx="17901" formatCode="0.00E+00">
                  <c:v>2928.99</c:v>
                </c:pt>
                <c:pt idx="17902" formatCode="0.00E+00">
                  <c:v>2938.57</c:v>
                </c:pt>
                <c:pt idx="17903" formatCode="0.00E+00">
                  <c:v>2947.5</c:v>
                </c:pt>
                <c:pt idx="17904" formatCode="0.00E+00">
                  <c:v>2955.8</c:v>
                </c:pt>
                <c:pt idx="17905" formatCode="0.00E+00">
                  <c:v>2963.44</c:v>
                </c:pt>
                <c:pt idx="17906" formatCode="0.00E+00">
                  <c:v>2970.44</c:v>
                </c:pt>
                <c:pt idx="17907" formatCode="0.00E+00">
                  <c:v>2976.79</c:v>
                </c:pt>
                <c:pt idx="17908" formatCode="0.00E+00">
                  <c:v>2982.48</c:v>
                </c:pt>
                <c:pt idx="17909" formatCode="0.00E+00">
                  <c:v>2987.53</c:v>
                </c:pt>
                <c:pt idx="17910" formatCode="0.00E+00">
                  <c:v>2991.92</c:v>
                </c:pt>
                <c:pt idx="17911" formatCode="0.00E+00">
                  <c:v>2995.66</c:v>
                </c:pt>
                <c:pt idx="17912" formatCode="0.00E+00">
                  <c:v>2998.74</c:v>
                </c:pt>
                <c:pt idx="17913" formatCode="0.00E+00">
                  <c:v>3001.17</c:v>
                </c:pt>
                <c:pt idx="17914" formatCode="0.00E+00">
                  <c:v>3002.94</c:v>
                </c:pt>
                <c:pt idx="17915" formatCode="0.00E+00">
                  <c:v>3004.05</c:v>
                </c:pt>
                <c:pt idx="17916" formatCode="0.00E+00">
                  <c:v>3004.51</c:v>
                </c:pt>
                <c:pt idx="17917" formatCode="0.00E+00">
                  <c:v>3004.31</c:v>
                </c:pt>
                <c:pt idx="17918" formatCode="0.00E+00">
                  <c:v>3003.45</c:v>
                </c:pt>
                <c:pt idx="17919" formatCode="0.00E+00">
                  <c:v>3001.94</c:v>
                </c:pt>
                <c:pt idx="17920" formatCode="0.00E+00">
                  <c:v>2999.77</c:v>
                </c:pt>
                <c:pt idx="17921" formatCode="0.00E+00">
                  <c:v>2996.95</c:v>
                </c:pt>
                <c:pt idx="17922" formatCode="0.00E+00">
                  <c:v>2993.47</c:v>
                </c:pt>
                <c:pt idx="17923" formatCode="0.00E+00">
                  <c:v>2989.33</c:v>
                </c:pt>
                <c:pt idx="17924" formatCode="0.00E+00">
                  <c:v>2984.55</c:v>
                </c:pt>
                <c:pt idx="17925" formatCode="0.00E+00">
                  <c:v>2979.11</c:v>
                </c:pt>
                <c:pt idx="17926" formatCode="0.00E+00">
                  <c:v>2973.02</c:v>
                </c:pt>
                <c:pt idx="17927" formatCode="0.00E+00">
                  <c:v>2966.28</c:v>
                </c:pt>
                <c:pt idx="17928" formatCode="0.00E+00">
                  <c:v>2958.89</c:v>
                </c:pt>
                <c:pt idx="17929" formatCode="0.00E+00">
                  <c:v>2950.86</c:v>
                </c:pt>
                <c:pt idx="17930" formatCode="0.00E+00">
                  <c:v>2942.18</c:v>
                </c:pt>
                <c:pt idx="17931" formatCode="0.00E+00">
                  <c:v>2932.86</c:v>
                </c:pt>
                <c:pt idx="17932" formatCode="0.00E+00">
                  <c:v>2922.89</c:v>
                </c:pt>
                <c:pt idx="17933" formatCode="0.00E+00">
                  <c:v>2912.29</c:v>
                </c:pt>
                <c:pt idx="17934" formatCode="0.00E+00">
                  <c:v>2901.06</c:v>
                </c:pt>
                <c:pt idx="17935" formatCode="0.00E+00">
                  <c:v>2889.19</c:v>
                </c:pt>
                <c:pt idx="17936" formatCode="0.00E+00">
                  <c:v>2876.68</c:v>
                </c:pt>
                <c:pt idx="17937" formatCode="0.00E+00">
                  <c:v>2863.55</c:v>
                </c:pt>
                <c:pt idx="17938" formatCode="0.00E+00">
                  <c:v>2849.8</c:v>
                </c:pt>
                <c:pt idx="17939" formatCode="0.00E+00">
                  <c:v>2835.42</c:v>
                </c:pt>
                <c:pt idx="17940" formatCode="0.00E+00">
                  <c:v>2820.42</c:v>
                </c:pt>
                <c:pt idx="17941" formatCode="0.00E+00">
                  <c:v>2804.81</c:v>
                </c:pt>
                <c:pt idx="17942" formatCode="0.00E+00">
                  <c:v>2788.58</c:v>
                </c:pt>
                <c:pt idx="17943" formatCode="0.00E+00">
                  <c:v>2771.75</c:v>
                </c:pt>
                <c:pt idx="17944" formatCode="0.00E+00">
                  <c:v>2754.31</c:v>
                </c:pt>
                <c:pt idx="17945" formatCode="0.00E+00">
                  <c:v>2736.27</c:v>
                </c:pt>
                <c:pt idx="17946" formatCode="0.00E+00">
                  <c:v>2717.63</c:v>
                </c:pt>
                <c:pt idx="17947" formatCode="0.00E+00">
                  <c:v>2698.39</c:v>
                </c:pt>
                <c:pt idx="17948" formatCode="0.00E+00">
                  <c:v>2678.57</c:v>
                </c:pt>
                <c:pt idx="17949" formatCode="0.00E+00">
                  <c:v>2658.17</c:v>
                </c:pt>
                <c:pt idx="17950" formatCode="0.00E+00">
                  <c:v>2637.18</c:v>
                </c:pt>
                <c:pt idx="17951" formatCode="0.00E+00">
                  <c:v>2615.62</c:v>
                </c:pt>
                <c:pt idx="17952" formatCode="0.00E+00">
                  <c:v>2593.48</c:v>
                </c:pt>
                <c:pt idx="17953" formatCode="0.00E+00">
                  <c:v>2570.7800000000002</c:v>
                </c:pt>
                <c:pt idx="17954" formatCode="0.00E+00">
                  <c:v>2547.52</c:v>
                </c:pt>
                <c:pt idx="17955" formatCode="0.00E+00">
                  <c:v>2523.71</c:v>
                </c:pt>
                <c:pt idx="17956" formatCode="0.00E+00">
                  <c:v>2499.34</c:v>
                </c:pt>
                <c:pt idx="17957" formatCode="0.00E+00">
                  <c:v>2474.4299999999998</c:v>
                </c:pt>
                <c:pt idx="17958" formatCode="0.00E+00">
                  <c:v>2448.9699999999998</c:v>
                </c:pt>
                <c:pt idx="17959" formatCode="0.00E+00">
                  <c:v>2422.9899999999998</c:v>
                </c:pt>
                <c:pt idx="17960" formatCode="0.00E+00">
                  <c:v>2396.4699999999998</c:v>
                </c:pt>
                <c:pt idx="17961" formatCode="0.00E+00">
                  <c:v>2369.4299999999998</c:v>
                </c:pt>
                <c:pt idx="17962" formatCode="0.00E+00">
                  <c:v>2341.88</c:v>
                </c:pt>
                <c:pt idx="17963" formatCode="0.00E+00">
                  <c:v>2313.81</c:v>
                </c:pt>
                <c:pt idx="17964" formatCode="0.00E+00">
                  <c:v>2285.2399999999998</c:v>
                </c:pt>
                <c:pt idx="17965" formatCode="0.00E+00">
                  <c:v>2256.17</c:v>
                </c:pt>
                <c:pt idx="17966" formatCode="0.00E+00">
                  <c:v>2226.61</c:v>
                </c:pt>
                <c:pt idx="17967" formatCode="0.00E+00">
                  <c:v>2196.56</c:v>
                </c:pt>
                <c:pt idx="17968" formatCode="0.00E+00">
                  <c:v>2166.04</c:v>
                </c:pt>
                <c:pt idx="17969" formatCode="0.00E+00">
                  <c:v>2135.04</c:v>
                </c:pt>
                <c:pt idx="17970" formatCode="0.00E+00">
                  <c:v>2103.5700000000002</c:v>
                </c:pt>
                <c:pt idx="17971" formatCode="0.00E+00">
                  <c:v>2071.65</c:v>
                </c:pt>
                <c:pt idx="17972" formatCode="0.00E+00">
                  <c:v>2039.28</c:v>
                </c:pt>
                <c:pt idx="17973" formatCode="0.00E+00">
                  <c:v>2006.46</c:v>
                </c:pt>
                <c:pt idx="17974" formatCode="0.00E+00">
                  <c:v>1973.2</c:v>
                </c:pt>
                <c:pt idx="17975" formatCode="0.00E+00">
                  <c:v>1939.52</c:v>
                </c:pt>
                <c:pt idx="17976" formatCode="0.00E+00">
                  <c:v>1905.41</c:v>
                </c:pt>
                <c:pt idx="17977" formatCode="0.00E+00">
                  <c:v>1870.89</c:v>
                </c:pt>
                <c:pt idx="17978" formatCode="0.00E+00">
                  <c:v>1835.95</c:v>
                </c:pt>
                <c:pt idx="17979" formatCode="0.00E+00">
                  <c:v>1800.62</c:v>
                </c:pt>
                <c:pt idx="17980" formatCode="0.00E+00">
                  <c:v>1764.9</c:v>
                </c:pt>
                <c:pt idx="17981" formatCode="0.00E+00">
                  <c:v>1728.79</c:v>
                </c:pt>
                <c:pt idx="17982" formatCode="0.00E+00">
                  <c:v>1692.31</c:v>
                </c:pt>
                <c:pt idx="17983" formatCode="0.00E+00">
                  <c:v>1655.45</c:v>
                </c:pt>
                <c:pt idx="17984" formatCode="0.00E+00">
                  <c:v>1618.24</c:v>
                </c:pt>
                <c:pt idx="17985" formatCode="0.00E+00">
                  <c:v>1580.67</c:v>
                </c:pt>
                <c:pt idx="17986" formatCode="0.00E+00">
                  <c:v>1542.76</c:v>
                </c:pt>
                <c:pt idx="17987" formatCode="0.00E+00">
                  <c:v>1504.52</c:v>
                </c:pt>
                <c:pt idx="17988" formatCode="0.00E+00">
                  <c:v>1465.95</c:v>
                </c:pt>
                <c:pt idx="17989" formatCode="0.00E+00">
                  <c:v>1427.05</c:v>
                </c:pt>
                <c:pt idx="17990" formatCode="0.00E+00">
                  <c:v>1387.85</c:v>
                </c:pt>
                <c:pt idx="17991" formatCode="0.00E+00">
                  <c:v>1348.35</c:v>
                </c:pt>
                <c:pt idx="17992" formatCode="0.00E+00">
                  <c:v>1308.55</c:v>
                </c:pt>
                <c:pt idx="17993" formatCode="0.00E+00">
                  <c:v>1268.47</c:v>
                </c:pt>
                <c:pt idx="17994" formatCode="0.00E+00">
                  <c:v>1228.1099999999999</c:v>
                </c:pt>
                <c:pt idx="17995" formatCode="0.00E+00">
                  <c:v>1187.48</c:v>
                </c:pt>
                <c:pt idx="17996" formatCode="0.00E+00">
                  <c:v>1146.5999999999999</c:v>
                </c:pt>
                <c:pt idx="17997" formatCode="0.00E+00">
                  <c:v>1105.47</c:v>
                </c:pt>
                <c:pt idx="17998" formatCode="0.00E+00">
                  <c:v>1064.0999999999999</c:v>
                </c:pt>
                <c:pt idx="17999" formatCode="0.00E+00">
                  <c:v>1022.49</c:v>
                </c:pt>
                <c:pt idx="18000">
                  <c:v>980.67</c:v>
                </c:pt>
                <c:pt idx="18001">
                  <c:v>938.63199999999995</c:v>
                </c:pt>
                <c:pt idx="18002">
                  <c:v>896.39099999999996</c:v>
                </c:pt>
                <c:pt idx="18003">
                  <c:v>853.95500000000004</c:v>
                </c:pt>
                <c:pt idx="18004">
                  <c:v>811.33500000000004</c:v>
                </c:pt>
                <c:pt idx="18005">
                  <c:v>768.53899999999999</c:v>
                </c:pt>
                <c:pt idx="18006">
                  <c:v>725.577</c:v>
                </c:pt>
                <c:pt idx="18007">
                  <c:v>682.45799999999997</c:v>
                </c:pt>
                <c:pt idx="18008">
                  <c:v>639.19100000000003</c:v>
                </c:pt>
                <c:pt idx="18009">
                  <c:v>595.78599999999994</c:v>
                </c:pt>
                <c:pt idx="18010">
                  <c:v>552.25300000000004</c:v>
                </c:pt>
                <c:pt idx="18011">
                  <c:v>508.601</c:v>
                </c:pt>
                <c:pt idx="18012">
                  <c:v>464.84</c:v>
                </c:pt>
                <c:pt idx="18013">
                  <c:v>420.97899999999998</c:v>
                </c:pt>
                <c:pt idx="18014">
                  <c:v>377.02699999999999</c:v>
                </c:pt>
                <c:pt idx="18015">
                  <c:v>332.995</c:v>
                </c:pt>
                <c:pt idx="18016">
                  <c:v>288.892</c:v>
                </c:pt>
                <c:pt idx="18017">
                  <c:v>244.727</c:v>
                </c:pt>
                <c:pt idx="18018">
                  <c:v>200.51</c:v>
                </c:pt>
                <c:pt idx="18019">
                  <c:v>156.251</c:v>
                </c:pt>
                <c:pt idx="18020">
                  <c:v>111.959</c:v>
                </c:pt>
                <c:pt idx="18021">
                  <c:v>67.645399999999995</c:v>
                </c:pt>
                <c:pt idx="18022">
                  <c:v>23.3186</c:v>
                </c:pt>
                <c:pt idx="18023">
                  <c:v>-21.011399999999998</c:v>
                </c:pt>
                <c:pt idx="18024">
                  <c:v>-65.334999999999994</c:v>
                </c:pt>
                <c:pt idx="18025">
                  <c:v>-109.643</c:v>
                </c:pt>
                <c:pt idx="18026">
                  <c:v>-153.92400000000001</c:v>
                </c:pt>
                <c:pt idx="18027">
                  <c:v>-198.17099999999999</c:v>
                </c:pt>
                <c:pt idx="18028">
                  <c:v>-242.37200000000001</c:v>
                </c:pt>
                <c:pt idx="18029">
                  <c:v>-286.51799999999997</c:v>
                </c:pt>
                <c:pt idx="18030">
                  <c:v>-330.6</c:v>
                </c:pt>
                <c:pt idx="18031">
                  <c:v>-374.608</c:v>
                </c:pt>
                <c:pt idx="18032">
                  <c:v>-418.53199999999998</c:v>
                </c:pt>
                <c:pt idx="18033">
                  <c:v>-462.363</c:v>
                </c:pt>
                <c:pt idx="18034">
                  <c:v>-506.09100000000001</c:v>
                </c:pt>
                <c:pt idx="18035">
                  <c:v>-549.70600000000002</c:v>
                </c:pt>
                <c:pt idx="18036">
                  <c:v>-593.20000000000005</c:v>
                </c:pt>
                <c:pt idx="18037">
                  <c:v>-636.56200000000001</c:v>
                </c:pt>
                <c:pt idx="18038">
                  <c:v>-679.78300000000002</c:v>
                </c:pt>
                <c:pt idx="18039">
                  <c:v>-722.85400000000004</c:v>
                </c:pt>
                <c:pt idx="18040">
                  <c:v>-765.76499999999999</c:v>
                </c:pt>
                <c:pt idx="18041">
                  <c:v>-808.50699999999995</c:v>
                </c:pt>
                <c:pt idx="18042">
                  <c:v>-851.07100000000003</c:v>
                </c:pt>
                <c:pt idx="18043">
                  <c:v>-893.447</c:v>
                </c:pt>
                <c:pt idx="18044">
                  <c:v>-935.62599999999998</c:v>
                </c:pt>
                <c:pt idx="18045">
                  <c:v>-977.59799999999996</c:v>
                </c:pt>
                <c:pt idx="18046" formatCode="0.00E+00">
                  <c:v>-1019.35</c:v>
                </c:pt>
                <c:pt idx="18047" formatCode="0.00E+00">
                  <c:v>-1060.8900000000001</c:v>
                </c:pt>
                <c:pt idx="18048" formatCode="0.00E+00">
                  <c:v>-1102.19</c:v>
                </c:pt>
                <c:pt idx="18049" formatCode="0.00E+00">
                  <c:v>-1143.24</c:v>
                </c:pt>
                <c:pt idx="18050" formatCode="0.00E+00">
                  <c:v>-1184.05</c:v>
                </c:pt>
                <c:pt idx="18051" formatCode="0.00E+00">
                  <c:v>-1224.5899999999999</c:v>
                </c:pt>
                <c:pt idx="18052" formatCode="0.00E+00">
                  <c:v>-1264.8699999999999</c:v>
                </c:pt>
                <c:pt idx="18053" formatCode="0.00E+00">
                  <c:v>-1304.8599999999999</c:v>
                </c:pt>
                <c:pt idx="18054" formatCode="0.00E+00">
                  <c:v>-1344.57</c:v>
                </c:pt>
                <c:pt idx="18055" formatCode="0.00E+00">
                  <c:v>-1383.99</c:v>
                </c:pt>
                <c:pt idx="18056" formatCode="0.00E+00">
                  <c:v>-1423.1</c:v>
                </c:pt>
                <c:pt idx="18057" formatCode="0.00E+00">
                  <c:v>-1461.89</c:v>
                </c:pt>
                <c:pt idx="18058" formatCode="0.00E+00">
                  <c:v>-1500.37</c:v>
                </c:pt>
                <c:pt idx="18059" formatCode="0.00E+00">
                  <c:v>-1538.52</c:v>
                </c:pt>
                <c:pt idx="18060" formatCode="0.00E+00">
                  <c:v>-1576.32</c:v>
                </c:pt>
                <c:pt idx="18061" formatCode="0.00E+00">
                  <c:v>-1613.79</c:v>
                </c:pt>
                <c:pt idx="18062" formatCode="0.00E+00">
                  <c:v>-1650.89</c:v>
                </c:pt>
                <c:pt idx="18063" formatCode="0.00E+00">
                  <c:v>-1687.64</c:v>
                </c:pt>
                <c:pt idx="18064" formatCode="0.00E+00">
                  <c:v>-1724.01</c:v>
                </c:pt>
                <c:pt idx="18065" formatCode="0.00E+00">
                  <c:v>-1760.01</c:v>
                </c:pt>
                <c:pt idx="18066" formatCode="0.00E+00">
                  <c:v>-1795.62</c:v>
                </c:pt>
                <c:pt idx="18067" formatCode="0.00E+00">
                  <c:v>-1830.84</c:v>
                </c:pt>
                <c:pt idx="18068" formatCode="0.00E+00">
                  <c:v>-1865.65</c:v>
                </c:pt>
                <c:pt idx="18069" formatCode="0.00E+00">
                  <c:v>-1900.05</c:v>
                </c:pt>
                <c:pt idx="18070" formatCode="0.00E+00">
                  <c:v>-1934.04</c:v>
                </c:pt>
                <c:pt idx="18071" formatCode="0.00E+00">
                  <c:v>-1967.6</c:v>
                </c:pt>
                <c:pt idx="18072" formatCode="0.00E+00">
                  <c:v>-2000.74</c:v>
                </c:pt>
                <c:pt idx="18073" formatCode="0.00E+00">
                  <c:v>-2033.43</c:v>
                </c:pt>
                <c:pt idx="18074" formatCode="0.00E+00">
                  <c:v>-2065.6799999999998</c:v>
                </c:pt>
                <c:pt idx="18075" formatCode="0.00E+00">
                  <c:v>-2097.4699999999998</c:v>
                </c:pt>
                <c:pt idx="18076" formatCode="0.00E+00">
                  <c:v>-2128.81</c:v>
                </c:pt>
                <c:pt idx="18077" formatCode="0.00E+00">
                  <c:v>-2159.6799999999998</c:v>
                </c:pt>
                <c:pt idx="18078" formatCode="0.00E+00">
                  <c:v>-2190.0700000000002</c:v>
                </c:pt>
                <c:pt idx="18079" formatCode="0.00E+00">
                  <c:v>-2219.9899999999998</c:v>
                </c:pt>
                <c:pt idx="18080" formatCode="0.00E+00">
                  <c:v>-2249.42</c:v>
                </c:pt>
                <c:pt idx="18081" formatCode="0.00E+00">
                  <c:v>-2278.35</c:v>
                </c:pt>
                <c:pt idx="18082" formatCode="0.00E+00">
                  <c:v>-2306.79</c:v>
                </c:pt>
                <c:pt idx="18083" formatCode="0.00E+00">
                  <c:v>-2334.7199999999998</c:v>
                </c:pt>
                <c:pt idx="18084" formatCode="0.00E+00">
                  <c:v>-2362.13</c:v>
                </c:pt>
                <c:pt idx="18085" formatCode="0.00E+00">
                  <c:v>-2389.0300000000002</c:v>
                </c:pt>
                <c:pt idx="18086" formatCode="0.00E+00">
                  <c:v>-2415.41</c:v>
                </c:pt>
                <c:pt idx="18087" formatCode="0.00E+00">
                  <c:v>-2441.2600000000002</c:v>
                </c:pt>
                <c:pt idx="18088" formatCode="0.00E+00">
                  <c:v>-2466.5700000000002</c:v>
                </c:pt>
                <c:pt idx="18089" formatCode="0.00E+00">
                  <c:v>-2491.35</c:v>
                </c:pt>
                <c:pt idx="18090" formatCode="0.00E+00">
                  <c:v>-2515.5700000000002</c:v>
                </c:pt>
                <c:pt idx="18091" formatCode="0.00E+00">
                  <c:v>-2539.25</c:v>
                </c:pt>
                <c:pt idx="18092" formatCode="0.00E+00">
                  <c:v>-2562.36</c:v>
                </c:pt>
                <c:pt idx="18093" formatCode="0.00E+00">
                  <c:v>-2584.92</c:v>
                </c:pt>
                <c:pt idx="18094" formatCode="0.00E+00">
                  <c:v>-2606.91</c:v>
                </c:pt>
                <c:pt idx="18095" formatCode="0.00E+00">
                  <c:v>-2628.34</c:v>
                </c:pt>
                <c:pt idx="18096" formatCode="0.00E+00">
                  <c:v>-2649.18</c:v>
                </c:pt>
                <c:pt idx="18097" formatCode="0.00E+00">
                  <c:v>-2669.45</c:v>
                </c:pt>
                <c:pt idx="18098" formatCode="0.00E+00">
                  <c:v>-2689.13</c:v>
                </c:pt>
                <c:pt idx="18099" formatCode="0.00E+00">
                  <c:v>-2708.22</c:v>
                </c:pt>
                <c:pt idx="18100" formatCode="0.00E+00">
                  <c:v>-2726.72</c:v>
                </c:pt>
                <c:pt idx="18101" formatCode="0.00E+00">
                  <c:v>-2744.62</c:v>
                </c:pt>
                <c:pt idx="18102" formatCode="0.00E+00">
                  <c:v>-2761.92</c:v>
                </c:pt>
                <c:pt idx="18103" formatCode="0.00E+00">
                  <c:v>-2778.62</c:v>
                </c:pt>
                <c:pt idx="18104" formatCode="0.00E+00">
                  <c:v>-2794.71</c:v>
                </c:pt>
                <c:pt idx="18105" formatCode="0.00E+00">
                  <c:v>-2810.19</c:v>
                </c:pt>
                <c:pt idx="18106" formatCode="0.00E+00">
                  <c:v>-2825.05</c:v>
                </c:pt>
                <c:pt idx="18107" formatCode="0.00E+00">
                  <c:v>-2839.29</c:v>
                </c:pt>
                <c:pt idx="18108" formatCode="0.00E+00">
                  <c:v>-2852.92</c:v>
                </c:pt>
                <c:pt idx="18109" formatCode="0.00E+00">
                  <c:v>-2865.91</c:v>
                </c:pt>
                <c:pt idx="18110" formatCode="0.00E+00">
                  <c:v>-2878.28</c:v>
                </c:pt>
                <c:pt idx="18111" formatCode="0.00E+00">
                  <c:v>-2890.03</c:v>
                </c:pt>
                <c:pt idx="18112" formatCode="0.00E+00">
                  <c:v>-2901.13</c:v>
                </c:pt>
                <c:pt idx="18113" formatCode="0.00E+00">
                  <c:v>-2911.61</c:v>
                </c:pt>
                <c:pt idx="18114" formatCode="0.00E+00">
                  <c:v>-2921.44</c:v>
                </c:pt>
                <c:pt idx="18115" formatCode="0.00E+00">
                  <c:v>-2930.64</c:v>
                </c:pt>
                <c:pt idx="18116" formatCode="0.00E+00">
                  <c:v>-2939.19</c:v>
                </c:pt>
                <c:pt idx="18117" formatCode="0.00E+00">
                  <c:v>-2947.11</c:v>
                </c:pt>
                <c:pt idx="18118" formatCode="0.00E+00">
                  <c:v>-2954.37</c:v>
                </c:pt>
                <c:pt idx="18119" formatCode="0.00E+00">
                  <c:v>-2961</c:v>
                </c:pt>
                <c:pt idx="18120" formatCode="0.00E+00">
                  <c:v>-2966.97</c:v>
                </c:pt>
                <c:pt idx="18121" formatCode="0.00E+00">
                  <c:v>-2972.29</c:v>
                </c:pt>
                <c:pt idx="18122" formatCode="0.00E+00">
                  <c:v>-2976.97</c:v>
                </c:pt>
                <c:pt idx="18123" formatCode="0.00E+00">
                  <c:v>-2980.99</c:v>
                </c:pt>
                <c:pt idx="18124" formatCode="0.00E+00">
                  <c:v>-2984.36</c:v>
                </c:pt>
                <c:pt idx="18125" formatCode="0.00E+00">
                  <c:v>-2987.08</c:v>
                </c:pt>
                <c:pt idx="18126" formatCode="0.00E+00">
                  <c:v>-2989.15</c:v>
                </c:pt>
                <c:pt idx="18127" formatCode="0.00E+00">
                  <c:v>-2990.56</c:v>
                </c:pt>
                <c:pt idx="18128" formatCode="0.00E+00">
                  <c:v>-2991.32</c:v>
                </c:pt>
                <c:pt idx="18129" formatCode="0.00E+00">
                  <c:v>-2991.42</c:v>
                </c:pt>
                <c:pt idx="18130" formatCode="0.00E+00">
                  <c:v>-2990.87</c:v>
                </c:pt>
                <c:pt idx="18131" formatCode="0.00E+00">
                  <c:v>-2989.67</c:v>
                </c:pt>
                <c:pt idx="18132" formatCode="0.00E+00">
                  <c:v>-2987.81</c:v>
                </c:pt>
                <c:pt idx="18133" formatCode="0.00E+00">
                  <c:v>-2985.3</c:v>
                </c:pt>
                <c:pt idx="18134" formatCode="0.00E+00">
                  <c:v>-2982.13</c:v>
                </c:pt>
                <c:pt idx="18135" formatCode="0.00E+00">
                  <c:v>-2978.31</c:v>
                </c:pt>
                <c:pt idx="18136" formatCode="0.00E+00">
                  <c:v>-2973.85</c:v>
                </c:pt>
                <c:pt idx="18137" formatCode="0.00E+00">
                  <c:v>-2968.73</c:v>
                </c:pt>
                <c:pt idx="18138" formatCode="0.00E+00">
                  <c:v>-2962.96</c:v>
                </c:pt>
                <c:pt idx="18139" formatCode="0.00E+00">
                  <c:v>-2956.55</c:v>
                </c:pt>
                <c:pt idx="18140" formatCode="0.00E+00">
                  <c:v>-2949.49</c:v>
                </c:pt>
                <c:pt idx="18141" formatCode="0.00E+00">
                  <c:v>-2941.78</c:v>
                </c:pt>
                <c:pt idx="18142" formatCode="0.00E+00">
                  <c:v>-2933.43</c:v>
                </c:pt>
                <c:pt idx="18143" formatCode="0.00E+00">
                  <c:v>-2924.44</c:v>
                </c:pt>
                <c:pt idx="18144" formatCode="0.00E+00">
                  <c:v>-2914.82</c:v>
                </c:pt>
                <c:pt idx="18145" formatCode="0.00E+00">
                  <c:v>-2904.55</c:v>
                </c:pt>
                <c:pt idx="18146" formatCode="0.00E+00">
                  <c:v>-2893.65</c:v>
                </c:pt>
                <c:pt idx="18147" formatCode="0.00E+00">
                  <c:v>-2882.12</c:v>
                </c:pt>
                <c:pt idx="18148" formatCode="0.00E+00">
                  <c:v>-2869.96</c:v>
                </c:pt>
                <c:pt idx="18149" formatCode="0.00E+00">
                  <c:v>-2857.17</c:v>
                </c:pt>
                <c:pt idx="18150" formatCode="0.00E+00">
                  <c:v>-2843.75</c:v>
                </c:pt>
                <c:pt idx="18151" formatCode="0.00E+00">
                  <c:v>-2829.72</c:v>
                </c:pt>
                <c:pt idx="18152" formatCode="0.00E+00">
                  <c:v>-2815.06</c:v>
                </c:pt>
                <c:pt idx="18153" formatCode="0.00E+00">
                  <c:v>-2799.79</c:v>
                </c:pt>
                <c:pt idx="18154" formatCode="0.00E+00">
                  <c:v>-2783.91</c:v>
                </c:pt>
                <c:pt idx="18155" formatCode="0.00E+00">
                  <c:v>-2767.43</c:v>
                </c:pt>
                <c:pt idx="18156" formatCode="0.00E+00">
                  <c:v>-2750.33</c:v>
                </c:pt>
                <c:pt idx="18157" formatCode="0.00E+00">
                  <c:v>-2732.64</c:v>
                </c:pt>
                <c:pt idx="18158" formatCode="0.00E+00">
                  <c:v>-2714.35</c:v>
                </c:pt>
                <c:pt idx="18159" formatCode="0.00E+00">
                  <c:v>-2695.47</c:v>
                </c:pt>
                <c:pt idx="18160" formatCode="0.00E+00">
                  <c:v>-2676</c:v>
                </c:pt>
                <c:pt idx="18161" formatCode="0.00E+00">
                  <c:v>-2655.94</c:v>
                </c:pt>
                <c:pt idx="18162" formatCode="0.00E+00">
                  <c:v>-2635.3</c:v>
                </c:pt>
                <c:pt idx="18163" formatCode="0.00E+00">
                  <c:v>-2614.09</c:v>
                </c:pt>
                <c:pt idx="18164" formatCode="0.00E+00">
                  <c:v>-2592.31</c:v>
                </c:pt>
                <c:pt idx="18165" formatCode="0.00E+00">
                  <c:v>-2569.96</c:v>
                </c:pt>
                <c:pt idx="18166" formatCode="0.00E+00">
                  <c:v>-2547.0500000000002</c:v>
                </c:pt>
                <c:pt idx="18167" formatCode="0.00E+00">
                  <c:v>-2523.58</c:v>
                </c:pt>
                <c:pt idx="18168" formatCode="0.00E+00">
                  <c:v>-2499.5700000000002</c:v>
                </c:pt>
                <c:pt idx="18169" formatCode="0.00E+00">
                  <c:v>-2475.0100000000002</c:v>
                </c:pt>
                <c:pt idx="18170" formatCode="0.00E+00">
                  <c:v>-2449.9</c:v>
                </c:pt>
                <c:pt idx="18171" formatCode="0.00E+00">
                  <c:v>-2424.27</c:v>
                </c:pt>
                <c:pt idx="18172" formatCode="0.00E+00">
                  <c:v>-2398.1</c:v>
                </c:pt>
                <c:pt idx="18173" formatCode="0.00E+00">
                  <c:v>-2371.41</c:v>
                </c:pt>
                <c:pt idx="18174" formatCode="0.00E+00">
                  <c:v>-2344.1999999999998</c:v>
                </c:pt>
                <c:pt idx="18175" formatCode="0.00E+00">
                  <c:v>-2316.48</c:v>
                </c:pt>
                <c:pt idx="18176" formatCode="0.00E+00">
                  <c:v>-2288.2600000000002</c:v>
                </c:pt>
                <c:pt idx="18177" formatCode="0.00E+00">
                  <c:v>-2259.54</c:v>
                </c:pt>
                <c:pt idx="18178" formatCode="0.00E+00">
                  <c:v>-2230.3200000000002</c:v>
                </c:pt>
                <c:pt idx="18179" formatCode="0.00E+00">
                  <c:v>-2200.62</c:v>
                </c:pt>
                <c:pt idx="18180" formatCode="0.00E+00">
                  <c:v>-2170.44</c:v>
                </c:pt>
                <c:pt idx="18181" formatCode="0.00E+00">
                  <c:v>-2139.7800000000002</c:v>
                </c:pt>
                <c:pt idx="18182" formatCode="0.00E+00">
                  <c:v>-2108.66</c:v>
                </c:pt>
                <c:pt idx="18183" formatCode="0.00E+00">
                  <c:v>-2077.0700000000002</c:v>
                </c:pt>
                <c:pt idx="18184" formatCode="0.00E+00">
                  <c:v>-2045.04</c:v>
                </c:pt>
                <c:pt idx="18185" formatCode="0.00E+00">
                  <c:v>-2012.56</c:v>
                </c:pt>
                <c:pt idx="18186" formatCode="0.00E+00">
                  <c:v>-1979.64</c:v>
                </c:pt>
                <c:pt idx="18187" formatCode="0.00E+00">
                  <c:v>-1946.28</c:v>
                </c:pt>
                <c:pt idx="18188" formatCode="0.00E+00">
                  <c:v>-1912.51</c:v>
                </c:pt>
                <c:pt idx="18189" formatCode="0.00E+00">
                  <c:v>-1878.31</c:v>
                </c:pt>
                <c:pt idx="18190" formatCode="0.00E+00">
                  <c:v>-1843.71</c:v>
                </c:pt>
                <c:pt idx="18191" formatCode="0.00E+00">
                  <c:v>-1808.71</c:v>
                </c:pt>
                <c:pt idx="18192" formatCode="0.00E+00">
                  <c:v>-1773.31</c:v>
                </c:pt>
                <c:pt idx="18193" formatCode="0.00E+00">
                  <c:v>-1737.52</c:v>
                </c:pt>
                <c:pt idx="18194" formatCode="0.00E+00">
                  <c:v>-1701.36</c:v>
                </c:pt>
                <c:pt idx="18195" formatCode="0.00E+00">
                  <c:v>-1664.83</c:v>
                </c:pt>
                <c:pt idx="18196" formatCode="0.00E+00">
                  <c:v>-1627.93</c:v>
                </c:pt>
                <c:pt idx="18197" formatCode="0.00E+00">
                  <c:v>-1590.68</c:v>
                </c:pt>
                <c:pt idx="18198" formatCode="0.00E+00">
                  <c:v>-1553.08</c:v>
                </c:pt>
                <c:pt idx="18199" formatCode="0.00E+00">
                  <c:v>-1515.14</c:v>
                </c:pt>
                <c:pt idx="18200" formatCode="0.00E+00">
                  <c:v>-1476.88</c:v>
                </c:pt>
                <c:pt idx="18201" formatCode="0.00E+00">
                  <c:v>-1438.29</c:v>
                </c:pt>
                <c:pt idx="18202" formatCode="0.00E+00">
                  <c:v>-1399.39</c:v>
                </c:pt>
                <c:pt idx="18203" formatCode="0.00E+00">
                  <c:v>-1360.19</c:v>
                </c:pt>
                <c:pt idx="18204" formatCode="0.00E+00">
                  <c:v>-1320.69</c:v>
                </c:pt>
                <c:pt idx="18205" formatCode="0.00E+00">
                  <c:v>-1280.9000000000001</c:v>
                </c:pt>
                <c:pt idx="18206" formatCode="0.00E+00">
                  <c:v>-1240.8399999999999</c:v>
                </c:pt>
                <c:pt idx="18207" formatCode="0.00E+00">
                  <c:v>-1200.5</c:v>
                </c:pt>
                <c:pt idx="18208" formatCode="0.00E+00">
                  <c:v>-1159.9000000000001</c:v>
                </c:pt>
                <c:pt idx="18209" formatCode="0.00E+00">
                  <c:v>-1119.06</c:v>
                </c:pt>
                <c:pt idx="18210" formatCode="0.00E+00">
                  <c:v>-1077.97</c:v>
                </c:pt>
                <c:pt idx="18211" formatCode="0.00E+00">
                  <c:v>-1036.6400000000001</c:v>
                </c:pt>
                <c:pt idx="18212">
                  <c:v>-995.09</c:v>
                </c:pt>
                <c:pt idx="18213">
                  <c:v>-953.32299999999998</c:v>
                </c:pt>
                <c:pt idx="18214">
                  <c:v>-911.35</c:v>
                </c:pt>
                <c:pt idx="18215">
                  <c:v>-869.18</c:v>
                </c:pt>
                <c:pt idx="18216">
                  <c:v>-826.82100000000003</c:v>
                </c:pt>
                <c:pt idx="18217">
                  <c:v>-784.28300000000002</c:v>
                </c:pt>
                <c:pt idx="18218">
                  <c:v>-741.57500000000005</c:v>
                </c:pt>
                <c:pt idx="18219">
                  <c:v>-698.70699999999999</c:v>
                </c:pt>
                <c:pt idx="18220">
                  <c:v>-655.68700000000001</c:v>
                </c:pt>
                <c:pt idx="18221">
                  <c:v>-612.52700000000004</c:v>
                </c:pt>
                <c:pt idx="18222">
                  <c:v>-569.23400000000004</c:v>
                </c:pt>
                <c:pt idx="18223">
                  <c:v>-525.81799999999998</c:v>
                </c:pt>
                <c:pt idx="18224">
                  <c:v>-482.29</c:v>
                </c:pt>
                <c:pt idx="18225">
                  <c:v>-438.65699999999998</c:v>
                </c:pt>
                <c:pt idx="18226">
                  <c:v>-394.93099999999998</c:v>
                </c:pt>
                <c:pt idx="18227">
                  <c:v>-351.11900000000003</c:v>
                </c:pt>
                <c:pt idx="18228">
                  <c:v>-307.233</c:v>
                </c:pt>
                <c:pt idx="18229">
                  <c:v>-263.28100000000001</c:v>
                </c:pt>
                <c:pt idx="18230">
                  <c:v>-219.274</c:v>
                </c:pt>
                <c:pt idx="18231">
                  <c:v>-175.22</c:v>
                </c:pt>
                <c:pt idx="18232">
                  <c:v>-131.12899999999999</c:v>
                </c:pt>
                <c:pt idx="18233">
                  <c:v>-87.012299999999996</c:v>
                </c:pt>
                <c:pt idx="18234">
                  <c:v>-42.878100000000003</c:v>
                </c:pt>
                <c:pt idx="18235">
                  <c:v>1.2634700000000001</c:v>
                </c:pt>
                <c:pt idx="18236">
                  <c:v>45.402999999999999</c:v>
                </c:pt>
                <c:pt idx="18237">
                  <c:v>89.5304</c:v>
                </c:pt>
                <c:pt idx="18238">
                  <c:v>133.637</c:v>
                </c:pt>
                <c:pt idx="18239">
                  <c:v>177.71199999999999</c:v>
                </c:pt>
                <c:pt idx="18240">
                  <c:v>221.74600000000001</c:v>
                </c:pt>
                <c:pt idx="18241">
                  <c:v>265.73</c:v>
                </c:pt>
                <c:pt idx="18242">
                  <c:v>309.654</c:v>
                </c:pt>
                <c:pt idx="18243">
                  <c:v>353.50799999999998</c:v>
                </c:pt>
                <c:pt idx="18244">
                  <c:v>397.28300000000002</c:v>
                </c:pt>
                <c:pt idx="18245">
                  <c:v>440.96899999999999</c:v>
                </c:pt>
                <c:pt idx="18246">
                  <c:v>484.55700000000002</c:v>
                </c:pt>
                <c:pt idx="18247">
                  <c:v>528.03700000000003</c:v>
                </c:pt>
                <c:pt idx="18248">
                  <c:v>571.4</c:v>
                </c:pt>
                <c:pt idx="18249">
                  <c:v>614.63699999999994</c:v>
                </c:pt>
                <c:pt idx="18250">
                  <c:v>657.73699999999997</c:v>
                </c:pt>
                <c:pt idx="18251">
                  <c:v>700.69100000000003</c:v>
                </c:pt>
                <c:pt idx="18252">
                  <c:v>743.49</c:v>
                </c:pt>
                <c:pt idx="18253">
                  <c:v>786.125</c:v>
                </c:pt>
                <c:pt idx="18254">
                  <c:v>828.58600000000001</c:v>
                </c:pt>
                <c:pt idx="18255">
                  <c:v>870.86500000000001</c:v>
                </c:pt>
                <c:pt idx="18256">
                  <c:v>912.95100000000002</c:v>
                </c:pt>
                <c:pt idx="18257">
                  <c:v>954.83600000000001</c:v>
                </c:pt>
                <c:pt idx="18258">
                  <c:v>996.51</c:v>
                </c:pt>
                <c:pt idx="18259" formatCode="0.00E+00">
                  <c:v>1037.96</c:v>
                </c:pt>
                <c:pt idx="18260" formatCode="0.00E+00">
                  <c:v>1079.19</c:v>
                </c:pt>
                <c:pt idx="18261" formatCode="0.00E+00">
                  <c:v>1120.18</c:v>
                </c:pt>
                <c:pt idx="18262" formatCode="0.00E+00">
                  <c:v>1160.92</c:v>
                </c:pt>
                <c:pt idx="18263" formatCode="0.00E+00">
                  <c:v>1201.4000000000001</c:v>
                </c:pt>
                <c:pt idx="18264" formatCode="0.00E+00">
                  <c:v>1241.6199999999999</c:v>
                </c:pt>
                <c:pt idx="18265" formatCode="0.00E+00">
                  <c:v>1281.57</c:v>
                </c:pt>
                <c:pt idx="18266" formatCode="0.00E+00">
                  <c:v>1321.24</c:v>
                </c:pt>
                <c:pt idx="18267" formatCode="0.00E+00">
                  <c:v>1360.61</c:v>
                </c:pt>
                <c:pt idx="18268" formatCode="0.00E+00">
                  <c:v>1399.69</c:v>
                </c:pt>
                <c:pt idx="18269" formatCode="0.00E+00">
                  <c:v>1438.46</c:v>
                </c:pt>
                <c:pt idx="18270" formatCode="0.00E+00">
                  <c:v>1476.91</c:v>
                </c:pt>
                <c:pt idx="18271" formatCode="0.00E+00">
                  <c:v>1515.04</c:v>
                </c:pt>
                <c:pt idx="18272" formatCode="0.00E+00">
                  <c:v>1552.83</c:v>
                </c:pt>
                <c:pt idx="18273" formatCode="0.00E+00">
                  <c:v>1590.28</c:v>
                </c:pt>
                <c:pt idx="18274" formatCode="0.00E+00">
                  <c:v>1627.39</c:v>
                </c:pt>
                <c:pt idx="18275" formatCode="0.00E+00">
                  <c:v>1664.13</c:v>
                </c:pt>
                <c:pt idx="18276" formatCode="0.00E+00">
                  <c:v>1700.51</c:v>
                </c:pt>
                <c:pt idx="18277" formatCode="0.00E+00">
                  <c:v>1736.52</c:v>
                </c:pt>
                <c:pt idx="18278" formatCode="0.00E+00">
                  <c:v>1772.15</c:v>
                </c:pt>
                <c:pt idx="18279" formatCode="0.00E+00">
                  <c:v>1807.38</c:v>
                </c:pt>
                <c:pt idx="18280" formatCode="0.00E+00">
                  <c:v>1842.22</c:v>
                </c:pt>
                <c:pt idx="18281" formatCode="0.00E+00">
                  <c:v>1876.66</c:v>
                </c:pt>
                <c:pt idx="18282" formatCode="0.00E+00">
                  <c:v>1910.68</c:v>
                </c:pt>
                <c:pt idx="18283" formatCode="0.00E+00">
                  <c:v>1944.28</c:v>
                </c:pt>
                <c:pt idx="18284" formatCode="0.00E+00">
                  <c:v>1977.46</c:v>
                </c:pt>
                <c:pt idx="18285" formatCode="0.00E+00">
                  <c:v>2010.21</c:v>
                </c:pt>
                <c:pt idx="18286" formatCode="0.00E+00">
                  <c:v>2042.51</c:v>
                </c:pt>
                <c:pt idx="18287" formatCode="0.00E+00">
                  <c:v>2074.36</c:v>
                </c:pt>
                <c:pt idx="18288" formatCode="0.00E+00">
                  <c:v>2105.7600000000002</c:v>
                </c:pt>
                <c:pt idx="18289" formatCode="0.00E+00">
                  <c:v>2136.6999999999998</c:v>
                </c:pt>
                <c:pt idx="18290" formatCode="0.00E+00">
                  <c:v>2167.17</c:v>
                </c:pt>
                <c:pt idx="18291" formatCode="0.00E+00">
                  <c:v>2197.16</c:v>
                </c:pt>
                <c:pt idx="18292" formatCode="0.00E+00">
                  <c:v>2226.67</c:v>
                </c:pt>
                <c:pt idx="18293" formatCode="0.00E+00">
                  <c:v>2255.69</c:v>
                </c:pt>
                <c:pt idx="18294" formatCode="0.00E+00">
                  <c:v>2284.2199999999998</c:v>
                </c:pt>
                <c:pt idx="18295" formatCode="0.00E+00">
                  <c:v>2312.25</c:v>
                </c:pt>
                <c:pt idx="18296" formatCode="0.00E+00">
                  <c:v>2339.77</c:v>
                </c:pt>
                <c:pt idx="18297" formatCode="0.00E+00">
                  <c:v>2366.7800000000002</c:v>
                </c:pt>
                <c:pt idx="18298" formatCode="0.00E+00">
                  <c:v>2393.27</c:v>
                </c:pt>
                <c:pt idx="18299" formatCode="0.00E+00">
                  <c:v>2419.23</c:v>
                </c:pt>
                <c:pt idx="18300" formatCode="0.00E+00">
                  <c:v>2444.67</c:v>
                </c:pt>
                <c:pt idx="18301" formatCode="0.00E+00">
                  <c:v>2469.56</c:v>
                </c:pt>
                <c:pt idx="18302" formatCode="0.00E+00">
                  <c:v>2493.92</c:v>
                </c:pt>
                <c:pt idx="18303" formatCode="0.00E+00">
                  <c:v>2517.73</c:v>
                </c:pt>
                <c:pt idx="18304" formatCode="0.00E+00">
                  <c:v>2540.9899999999998</c:v>
                </c:pt>
                <c:pt idx="18305" formatCode="0.00E+00">
                  <c:v>2563.69</c:v>
                </c:pt>
                <c:pt idx="18306" formatCode="0.00E+00">
                  <c:v>2585.83</c:v>
                </c:pt>
                <c:pt idx="18307" formatCode="0.00E+00">
                  <c:v>2607.41</c:v>
                </c:pt>
                <c:pt idx="18308" formatCode="0.00E+00">
                  <c:v>2628.41</c:v>
                </c:pt>
                <c:pt idx="18309" formatCode="0.00E+00">
                  <c:v>2648.84</c:v>
                </c:pt>
                <c:pt idx="18310" formatCode="0.00E+00">
                  <c:v>2668.68</c:v>
                </c:pt>
                <c:pt idx="18311" formatCode="0.00E+00">
                  <c:v>2687.94</c:v>
                </c:pt>
                <c:pt idx="18312" formatCode="0.00E+00">
                  <c:v>2706.62</c:v>
                </c:pt>
                <c:pt idx="18313" formatCode="0.00E+00">
                  <c:v>2724.7</c:v>
                </c:pt>
                <c:pt idx="18314" formatCode="0.00E+00">
                  <c:v>2742.18</c:v>
                </c:pt>
                <c:pt idx="18315" formatCode="0.00E+00">
                  <c:v>2759.06</c:v>
                </c:pt>
                <c:pt idx="18316" formatCode="0.00E+00">
                  <c:v>2775.34</c:v>
                </c:pt>
                <c:pt idx="18317" formatCode="0.00E+00">
                  <c:v>2791.01</c:v>
                </c:pt>
                <c:pt idx="18318" formatCode="0.00E+00">
                  <c:v>2806.07</c:v>
                </c:pt>
                <c:pt idx="18319" formatCode="0.00E+00">
                  <c:v>2820.51</c:v>
                </c:pt>
                <c:pt idx="18320" formatCode="0.00E+00">
                  <c:v>2834.34</c:v>
                </c:pt>
                <c:pt idx="18321" formatCode="0.00E+00">
                  <c:v>2847.55</c:v>
                </c:pt>
                <c:pt idx="18322" formatCode="0.00E+00">
                  <c:v>2860.13</c:v>
                </c:pt>
                <c:pt idx="18323" formatCode="0.00E+00">
                  <c:v>2872.09</c:v>
                </c:pt>
                <c:pt idx="18324" formatCode="0.00E+00">
                  <c:v>2883.42</c:v>
                </c:pt>
                <c:pt idx="18325" formatCode="0.00E+00">
                  <c:v>2894.12</c:v>
                </c:pt>
                <c:pt idx="18326" formatCode="0.00E+00">
                  <c:v>2904.18</c:v>
                </c:pt>
                <c:pt idx="18327" formatCode="0.00E+00">
                  <c:v>2913.61</c:v>
                </c:pt>
                <c:pt idx="18328" formatCode="0.00E+00">
                  <c:v>2922.4</c:v>
                </c:pt>
                <c:pt idx="18329" formatCode="0.00E+00">
                  <c:v>2930.55</c:v>
                </c:pt>
                <c:pt idx="18330" formatCode="0.00E+00">
                  <c:v>2938.06</c:v>
                </c:pt>
                <c:pt idx="18331" formatCode="0.00E+00">
                  <c:v>2944.92</c:v>
                </c:pt>
                <c:pt idx="18332" formatCode="0.00E+00">
                  <c:v>2951.14</c:v>
                </c:pt>
                <c:pt idx="18333" formatCode="0.00E+00">
                  <c:v>2956.72</c:v>
                </c:pt>
                <c:pt idx="18334" formatCode="0.00E+00">
                  <c:v>2961.65</c:v>
                </c:pt>
                <c:pt idx="18335" formatCode="0.00E+00">
                  <c:v>2965.93</c:v>
                </c:pt>
                <c:pt idx="18336" formatCode="0.00E+00">
                  <c:v>2969.56</c:v>
                </c:pt>
                <c:pt idx="18337" formatCode="0.00E+00">
                  <c:v>2972.54</c:v>
                </c:pt>
                <c:pt idx="18338" formatCode="0.00E+00">
                  <c:v>2974.87</c:v>
                </c:pt>
                <c:pt idx="18339" formatCode="0.00E+00">
                  <c:v>2976.55</c:v>
                </c:pt>
                <c:pt idx="18340" formatCode="0.00E+00">
                  <c:v>2977.58</c:v>
                </c:pt>
                <c:pt idx="18341" formatCode="0.00E+00">
                  <c:v>2977.96</c:v>
                </c:pt>
                <c:pt idx="18342" formatCode="0.00E+00">
                  <c:v>2977.69</c:v>
                </c:pt>
                <c:pt idx="18343" formatCode="0.00E+00">
                  <c:v>2976.76</c:v>
                </c:pt>
                <c:pt idx="18344" formatCode="0.00E+00">
                  <c:v>2975.19</c:v>
                </c:pt>
                <c:pt idx="18345" formatCode="0.00E+00">
                  <c:v>2972.96</c:v>
                </c:pt>
                <c:pt idx="18346" formatCode="0.00E+00">
                  <c:v>2970.08</c:v>
                </c:pt>
                <c:pt idx="18347" formatCode="0.00E+00">
                  <c:v>2966.56</c:v>
                </c:pt>
                <c:pt idx="18348" formatCode="0.00E+00">
                  <c:v>2962.38</c:v>
                </c:pt>
                <c:pt idx="18349" formatCode="0.00E+00">
                  <c:v>2957.56</c:v>
                </c:pt>
                <c:pt idx="18350" formatCode="0.00E+00">
                  <c:v>2952.09</c:v>
                </c:pt>
                <c:pt idx="18351" formatCode="0.00E+00">
                  <c:v>2945.97</c:v>
                </c:pt>
                <c:pt idx="18352" formatCode="0.00E+00">
                  <c:v>2939.21</c:v>
                </c:pt>
                <c:pt idx="18353" formatCode="0.00E+00">
                  <c:v>2931.81</c:v>
                </c:pt>
                <c:pt idx="18354" formatCode="0.00E+00">
                  <c:v>2923.77</c:v>
                </c:pt>
                <c:pt idx="18355" formatCode="0.00E+00">
                  <c:v>2915.08</c:v>
                </c:pt>
                <c:pt idx="18356" formatCode="0.00E+00">
                  <c:v>2905.76</c:v>
                </c:pt>
                <c:pt idx="18357" formatCode="0.00E+00">
                  <c:v>2895.81</c:v>
                </c:pt>
                <c:pt idx="18358" formatCode="0.00E+00">
                  <c:v>2885.22</c:v>
                </c:pt>
                <c:pt idx="18359" formatCode="0.00E+00">
                  <c:v>2874</c:v>
                </c:pt>
                <c:pt idx="18360" formatCode="0.00E+00">
                  <c:v>2862.15</c:v>
                </c:pt>
                <c:pt idx="18361" formatCode="0.00E+00">
                  <c:v>2849.68</c:v>
                </c:pt>
                <c:pt idx="18362" formatCode="0.00E+00">
                  <c:v>2836.58</c:v>
                </c:pt>
                <c:pt idx="18363" formatCode="0.00E+00">
                  <c:v>2822.87</c:v>
                </c:pt>
                <c:pt idx="18364" formatCode="0.00E+00">
                  <c:v>2808.54</c:v>
                </c:pt>
                <c:pt idx="18365" formatCode="0.00E+00">
                  <c:v>2793.59</c:v>
                </c:pt>
                <c:pt idx="18366" formatCode="0.00E+00">
                  <c:v>2778.03</c:v>
                </c:pt>
                <c:pt idx="18367" formatCode="0.00E+00">
                  <c:v>2761.87</c:v>
                </c:pt>
                <c:pt idx="18368" formatCode="0.00E+00">
                  <c:v>2745.1</c:v>
                </c:pt>
                <c:pt idx="18369" formatCode="0.00E+00">
                  <c:v>2727.73</c:v>
                </c:pt>
                <c:pt idx="18370" formatCode="0.00E+00">
                  <c:v>2709.77</c:v>
                </c:pt>
                <c:pt idx="18371" formatCode="0.00E+00">
                  <c:v>2691.21</c:v>
                </c:pt>
                <c:pt idx="18372" formatCode="0.00E+00">
                  <c:v>2672.07</c:v>
                </c:pt>
                <c:pt idx="18373" formatCode="0.00E+00">
                  <c:v>2652.34</c:v>
                </c:pt>
                <c:pt idx="18374" formatCode="0.00E+00">
                  <c:v>2632.03</c:v>
                </c:pt>
                <c:pt idx="18375" formatCode="0.00E+00">
                  <c:v>2611.15</c:v>
                </c:pt>
                <c:pt idx="18376" formatCode="0.00E+00">
                  <c:v>2589.6999999999998</c:v>
                </c:pt>
                <c:pt idx="18377" formatCode="0.00E+00">
                  <c:v>2567.6799999999998</c:v>
                </c:pt>
                <c:pt idx="18378" formatCode="0.00E+00">
                  <c:v>2545.1</c:v>
                </c:pt>
                <c:pt idx="18379" formatCode="0.00E+00">
                  <c:v>2521.9699999999998</c:v>
                </c:pt>
                <c:pt idx="18380" formatCode="0.00E+00">
                  <c:v>2498.2800000000002</c:v>
                </c:pt>
                <c:pt idx="18381" formatCode="0.00E+00">
                  <c:v>2474.0500000000002</c:v>
                </c:pt>
                <c:pt idx="18382" formatCode="0.00E+00">
                  <c:v>2449.2800000000002</c:v>
                </c:pt>
                <c:pt idx="18383" formatCode="0.00E+00">
                  <c:v>2423.9699999999998</c:v>
                </c:pt>
                <c:pt idx="18384" formatCode="0.00E+00">
                  <c:v>2398.14</c:v>
                </c:pt>
                <c:pt idx="18385" formatCode="0.00E+00">
                  <c:v>2371.7800000000002</c:v>
                </c:pt>
                <c:pt idx="18386" formatCode="0.00E+00">
                  <c:v>2344.9</c:v>
                </c:pt>
                <c:pt idx="18387" formatCode="0.00E+00">
                  <c:v>2317.52</c:v>
                </c:pt>
                <c:pt idx="18388" formatCode="0.00E+00">
                  <c:v>2289.62</c:v>
                </c:pt>
                <c:pt idx="18389" formatCode="0.00E+00">
                  <c:v>2261.23</c:v>
                </c:pt>
                <c:pt idx="18390" formatCode="0.00E+00">
                  <c:v>2232.34</c:v>
                </c:pt>
                <c:pt idx="18391" formatCode="0.00E+00">
                  <c:v>2202.9699999999998</c:v>
                </c:pt>
                <c:pt idx="18392" formatCode="0.00E+00">
                  <c:v>2173.11</c:v>
                </c:pt>
                <c:pt idx="18393" formatCode="0.00E+00">
                  <c:v>2142.7800000000002</c:v>
                </c:pt>
                <c:pt idx="18394" formatCode="0.00E+00">
                  <c:v>2111.9899999999998</c:v>
                </c:pt>
                <c:pt idx="18395" formatCode="0.00E+00">
                  <c:v>2080.73</c:v>
                </c:pt>
                <c:pt idx="18396" formatCode="0.00E+00">
                  <c:v>2049.02</c:v>
                </c:pt>
                <c:pt idx="18397" formatCode="0.00E+00">
                  <c:v>2016.86</c:v>
                </c:pt>
                <c:pt idx="18398" formatCode="0.00E+00">
                  <c:v>1984.26</c:v>
                </c:pt>
                <c:pt idx="18399" formatCode="0.00E+00">
                  <c:v>1951.23</c:v>
                </c:pt>
                <c:pt idx="18400" formatCode="0.00E+00">
                  <c:v>1917.77</c:v>
                </c:pt>
                <c:pt idx="18401" formatCode="0.00E+00">
                  <c:v>1883.9</c:v>
                </c:pt>
                <c:pt idx="18402" formatCode="0.00E+00">
                  <c:v>1849.61</c:v>
                </c:pt>
                <c:pt idx="18403" formatCode="0.00E+00">
                  <c:v>1814.92</c:v>
                </c:pt>
                <c:pt idx="18404" formatCode="0.00E+00">
                  <c:v>1779.84</c:v>
                </c:pt>
                <c:pt idx="18405" formatCode="0.00E+00">
                  <c:v>1744.37</c:v>
                </c:pt>
                <c:pt idx="18406" formatCode="0.00E+00">
                  <c:v>1708.52</c:v>
                </c:pt>
                <c:pt idx="18407" formatCode="0.00E+00">
                  <c:v>1672.29</c:v>
                </c:pt>
                <c:pt idx="18408" formatCode="0.00E+00">
                  <c:v>1635.7</c:v>
                </c:pt>
                <c:pt idx="18409" formatCode="0.00E+00">
                  <c:v>1598.76</c:v>
                </c:pt>
                <c:pt idx="18410" formatCode="0.00E+00">
                  <c:v>1561.47</c:v>
                </c:pt>
                <c:pt idx="18411" formatCode="0.00E+00">
                  <c:v>1523.83</c:v>
                </c:pt>
                <c:pt idx="18412" formatCode="0.00E+00">
                  <c:v>1485.87</c:v>
                </c:pt>
                <c:pt idx="18413" formatCode="0.00E+00">
                  <c:v>1447.58</c:v>
                </c:pt>
                <c:pt idx="18414" formatCode="0.00E+00">
                  <c:v>1408.97</c:v>
                </c:pt>
                <c:pt idx="18415" formatCode="0.00E+00">
                  <c:v>1370.06</c:v>
                </c:pt>
                <c:pt idx="18416" formatCode="0.00E+00">
                  <c:v>1330.85</c:v>
                </c:pt>
                <c:pt idx="18417" formatCode="0.00E+00">
                  <c:v>1291.3599999999999</c:v>
                </c:pt>
                <c:pt idx="18418" formatCode="0.00E+00">
                  <c:v>1251.58</c:v>
                </c:pt>
                <c:pt idx="18419" formatCode="0.00E+00">
                  <c:v>1211.53</c:v>
                </c:pt>
                <c:pt idx="18420" formatCode="0.00E+00">
                  <c:v>1171.21</c:v>
                </c:pt>
                <c:pt idx="18421" formatCode="0.00E+00">
                  <c:v>1130.6400000000001</c:v>
                </c:pt>
                <c:pt idx="18422" formatCode="0.00E+00">
                  <c:v>1089.83</c:v>
                </c:pt>
                <c:pt idx="18423" formatCode="0.00E+00">
                  <c:v>1048.78</c:v>
                </c:pt>
                <c:pt idx="18424" formatCode="0.00E+00">
                  <c:v>1007.5</c:v>
                </c:pt>
                <c:pt idx="18425">
                  <c:v>966.00099999999998</c:v>
                </c:pt>
                <c:pt idx="18426">
                  <c:v>924.29300000000001</c:v>
                </c:pt>
                <c:pt idx="18427">
                  <c:v>882.38499999999999</c:v>
                </c:pt>
                <c:pt idx="18428">
                  <c:v>840.28599999999994</c:v>
                </c:pt>
                <c:pt idx="18429">
                  <c:v>798.005</c:v>
                </c:pt>
                <c:pt idx="18430">
                  <c:v>755.55100000000004</c:v>
                </c:pt>
                <c:pt idx="18431">
                  <c:v>712.93399999999997</c:v>
                </c:pt>
                <c:pt idx="18432">
                  <c:v>670.16300000000001</c:v>
                </c:pt>
                <c:pt idx="18433">
                  <c:v>627.24599999999998</c:v>
                </c:pt>
                <c:pt idx="18434">
                  <c:v>584.19399999999996</c:v>
                </c:pt>
                <c:pt idx="18435">
                  <c:v>541.01700000000005</c:v>
                </c:pt>
                <c:pt idx="18436">
                  <c:v>497.72300000000001</c:v>
                </c:pt>
                <c:pt idx="18437">
                  <c:v>454.322</c:v>
                </c:pt>
                <c:pt idx="18438">
                  <c:v>410.82400000000001</c:v>
                </c:pt>
                <c:pt idx="18439">
                  <c:v>367.23700000000002</c:v>
                </c:pt>
                <c:pt idx="18440">
                  <c:v>323.572</c:v>
                </c:pt>
                <c:pt idx="18441">
                  <c:v>279.83699999999999</c:v>
                </c:pt>
                <c:pt idx="18442">
                  <c:v>236.04300000000001</c:v>
                </c:pt>
                <c:pt idx="18443">
                  <c:v>192.19900000000001</c:v>
                </c:pt>
                <c:pt idx="18444">
                  <c:v>148.315</c:v>
                </c:pt>
                <c:pt idx="18445">
                  <c:v>104.401</c:v>
                </c:pt>
                <c:pt idx="18446">
                  <c:v>60.465400000000002</c:v>
                </c:pt>
                <c:pt idx="18447">
                  <c:v>16.518899999999999</c:v>
                </c:pt>
                <c:pt idx="18448">
                  <c:v>-27.429400000000001</c:v>
                </c:pt>
                <c:pt idx="18449">
                  <c:v>-71.369699999999995</c:v>
                </c:pt>
                <c:pt idx="18450">
                  <c:v>-115.29300000000001</c:v>
                </c:pt>
                <c:pt idx="18451">
                  <c:v>-159.18799999999999</c:v>
                </c:pt>
                <c:pt idx="18452">
                  <c:v>-203.047</c:v>
                </c:pt>
                <c:pt idx="18453">
                  <c:v>-246.86</c:v>
                </c:pt>
                <c:pt idx="18454">
                  <c:v>-290.61599999999999</c:v>
                </c:pt>
                <c:pt idx="18455">
                  <c:v>-334.30799999999999</c:v>
                </c:pt>
                <c:pt idx="18456">
                  <c:v>-377.92399999999998</c:v>
                </c:pt>
                <c:pt idx="18457">
                  <c:v>-421.45600000000002</c:v>
                </c:pt>
                <c:pt idx="18458">
                  <c:v>-464.89299999999997</c:v>
                </c:pt>
                <c:pt idx="18459">
                  <c:v>-508.22699999999998</c:v>
                </c:pt>
                <c:pt idx="18460">
                  <c:v>-551.44799999999998</c:v>
                </c:pt>
                <c:pt idx="18461">
                  <c:v>-594.54700000000003</c:v>
                </c:pt>
                <c:pt idx="18462">
                  <c:v>-637.51400000000001</c:v>
                </c:pt>
                <c:pt idx="18463">
                  <c:v>-680.33900000000006</c:v>
                </c:pt>
                <c:pt idx="18464">
                  <c:v>-723.01400000000001</c:v>
                </c:pt>
                <c:pt idx="18465">
                  <c:v>-765.52800000000002</c:v>
                </c:pt>
                <c:pt idx="18466">
                  <c:v>-807.87400000000002</c:v>
                </c:pt>
                <c:pt idx="18467">
                  <c:v>-850.04100000000005</c:v>
                </c:pt>
                <c:pt idx="18468">
                  <c:v>-892.02</c:v>
                </c:pt>
                <c:pt idx="18469">
                  <c:v>-933.80200000000002</c:v>
                </c:pt>
                <c:pt idx="18470">
                  <c:v>-975.37800000000004</c:v>
                </c:pt>
                <c:pt idx="18471" formatCode="0.00E+00">
                  <c:v>-1016.74</c:v>
                </c:pt>
                <c:pt idx="18472" formatCode="0.00E+00">
                  <c:v>-1057.8800000000001</c:v>
                </c:pt>
                <c:pt idx="18473" formatCode="0.00E+00">
                  <c:v>-1098.78</c:v>
                </c:pt>
                <c:pt idx="18474" formatCode="0.00E+00">
                  <c:v>-1139.44</c:v>
                </c:pt>
                <c:pt idx="18475" formatCode="0.00E+00">
                  <c:v>-1179.8499999999999</c:v>
                </c:pt>
                <c:pt idx="18476" formatCode="0.00E+00">
                  <c:v>-1220</c:v>
                </c:pt>
                <c:pt idx="18477" formatCode="0.00E+00">
                  <c:v>-1259.8800000000001</c:v>
                </c:pt>
                <c:pt idx="18478" formatCode="0.00E+00">
                  <c:v>-1299.48</c:v>
                </c:pt>
                <c:pt idx="18479" formatCode="0.00E+00">
                  <c:v>-1338.8</c:v>
                </c:pt>
                <c:pt idx="18480" formatCode="0.00E+00">
                  <c:v>-1377.83</c:v>
                </c:pt>
                <c:pt idx="18481" formatCode="0.00E+00">
                  <c:v>-1416.55</c:v>
                </c:pt>
                <c:pt idx="18482" formatCode="0.00E+00">
                  <c:v>-1454.96</c:v>
                </c:pt>
                <c:pt idx="18483" formatCode="0.00E+00">
                  <c:v>-1493.04</c:v>
                </c:pt>
                <c:pt idx="18484" formatCode="0.00E+00">
                  <c:v>-1530.8</c:v>
                </c:pt>
                <c:pt idx="18485" formatCode="0.00E+00">
                  <c:v>-1568.23</c:v>
                </c:pt>
                <c:pt idx="18486" formatCode="0.00E+00">
                  <c:v>-1605.31</c:v>
                </c:pt>
                <c:pt idx="18487" formatCode="0.00E+00">
                  <c:v>-1642.03</c:v>
                </c:pt>
                <c:pt idx="18488" formatCode="0.00E+00">
                  <c:v>-1678.4</c:v>
                </c:pt>
                <c:pt idx="18489" formatCode="0.00E+00">
                  <c:v>-1714.4</c:v>
                </c:pt>
                <c:pt idx="18490" formatCode="0.00E+00">
                  <c:v>-1750.01</c:v>
                </c:pt>
                <c:pt idx="18491" formatCode="0.00E+00">
                  <c:v>-1785.25</c:v>
                </c:pt>
                <c:pt idx="18492" formatCode="0.00E+00">
                  <c:v>-1820.09</c:v>
                </c:pt>
                <c:pt idx="18493" formatCode="0.00E+00">
                  <c:v>-1854.54</c:v>
                </c:pt>
                <c:pt idx="18494" formatCode="0.00E+00">
                  <c:v>-1888.57</c:v>
                </c:pt>
                <c:pt idx="18495" formatCode="0.00E+00">
                  <c:v>-1922.2</c:v>
                </c:pt>
                <c:pt idx="18496" formatCode="0.00E+00">
                  <c:v>-1955.39</c:v>
                </c:pt>
                <c:pt idx="18497" formatCode="0.00E+00">
                  <c:v>-1988.17</c:v>
                </c:pt>
                <c:pt idx="18498" formatCode="0.00E+00">
                  <c:v>-2020.5</c:v>
                </c:pt>
                <c:pt idx="18499" formatCode="0.00E+00">
                  <c:v>-2052.39</c:v>
                </c:pt>
                <c:pt idx="18500" formatCode="0.00E+00">
                  <c:v>-2083.83</c:v>
                </c:pt>
                <c:pt idx="18501" formatCode="0.00E+00">
                  <c:v>-2114.81</c:v>
                </c:pt>
                <c:pt idx="18502" formatCode="0.00E+00">
                  <c:v>-2145.33</c:v>
                </c:pt>
                <c:pt idx="18503" formatCode="0.00E+00">
                  <c:v>-2175.38</c:v>
                </c:pt>
                <c:pt idx="18504" formatCode="0.00E+00">
                  <c:v>-2204.9499999999998</c:v>
                </c:pt>
                <c:pt idx="18505" formatCode="0.00E+00">
                  <c:v>-2234.04</c:v>
                </c:pt>
                <c:pt idx="18506" formatCode="0.00E+00">
                  <c:v>-2262.64</c:v>
                </c:pt>
                <c:pt idx="18507" formatCode="0.00E+00">
                  <c:v>-2290.7399999999998</c:v>
                </c:pt>
                <c:pt idx="18508" formatCode="0.00E+00">
                  <c:v>-2318.33</c:v>
                </c:pt>
                <c:pt idx="18509" formatCode="0.00E+00">
                  <c:v>-2345.42</c:v>
                </c:pt>
                <c:pt idx="18510" formatCode="0.00E+00">
                  <c:v>-2372</c:v>
                </c:pt>
                <c:pt idx="18511" formatCode="0.00E+00">
                  <c:v>-2398.0500000000002</c:v>
                </c:pt>
                <c:pt idx="18512" formatCode="0.00E+00">
                  <c:v>-2423.58</c:v>
                </c:pt>
                <c:pt idx="18513" formatCode="0.00E+00">
                  <c:v>-2448.58</c:v>
                </c:pt>
                <c:pt idx="18514" formatCode="0.00E+00">
                  <c:v>-2473.04</c:v>
                </c:pt>
                <c:pt idx="18515" formatCode="0.00E+00">
                  <c:v>-2496.9499999999998</c:v>
                </c:pt>
                <c:pt idx="18516" formatCode="0.00E+00">
                  <c:v>-2520.33</c:v>
                </c:pt>
                <c:pt idx="18517" formatCode="0.00E+00">
                  <c:v>-2543.14</c:v>
                </c:pt>
                <c:pt idx="18518" formatCode="0.00E+00">
                  <c:v>-2565.41</c:v>
                </c:pt>
                <c:pt idx="18519" formatCode="0.00E+00">
                  <c:v>-2587.11</c:v>
                </c:pt>
                <c:pt idx="18520" formatCode="0.00E+00">
                  <c:v>-2608.2399999999998</c:v>
                </c:pt>
                <c:pt idx="18521" formatCode="0.00E+00">
                  <c:v>-2628.8</c:v>
                </c:pt>
                <c:pt idx="18522" formatCode="0.00E+00">
                  <c:v>-2648.78</c:v>
                </c:pt>
                <c:pt idx="18523" formatCode="0.00E+00">
                  <c:v>-2668.19</c:v>
                </c:pt>
                <c:pt idx="18524" formatCode="0.00E+00">
                  <c:v>-2687</c:v>
                </c:pt>
                <c:pt idx="18525" formatCode="0.00E+00">
                  <c:v>-2705.24</c:v>
                </c:pt>
                <c:pt idx="18526" formatCode="0.00E+00">
                  <c:v>-2722.87</c:v>
                </c:pt>
                <c:pt idx="18527" formatCode="0.00E+00">
                  <c:v>-2739.91</c:v>
                </c:pt>
                <c:pt idx="18528" formatCode="0.00E+00">
                  <c:v>-2756.35</c:v>
                </c:pt>
                <c:pt idx="18529" formatCode="0.00E+00">
                  <c:v>-2772.19</c:v>
                </c:pt>
                <c:pt idx="18530" formatCode="0.00E+00">
                  <c:v>-2787.42</c:v>
                </c:pt>
                <c:pt idx="18531" formatCode="0.00E+00">
                  <c:v>-2802.04</c:v>
                </c:pt>
                <c:pt idx="18532" formatCode="0.00E+00">
                  <c:v>-2816.04</c:v>
                </c:pt>
                <c:pt idx="18533" formatCode="0.00E+00">
                  <c:v>-2829.43</c:v>
                </c:pt>
                <c:pt idx="18534" formatCode="0.00E+00">
                  <c:v>-2842.2</c:v>
                </c:pt>
                <c:pt idx="18535" formatCode="0.00E+00">
                  <c:v>-2854.35</c:v>
                </c:pt>
                <c:pt idx="18536" formatCode="0.00E+00">
                  <c:v>-2865.86</c:v>
                </c:pt>
                <c:pt idx="18537" formatCode="0.00E+00">
                  <c:v>-2876.76</c:v>
                </c:pt>
                <c:pt idx="18538" formatCode="0.00E+00">
                  <c:v>-2887.02</c:v>
                </c:pt>
                <c:pt idx="18539" formatCode="0.00E+00">
                  <c:v>-2896.65</c:v>
                </c:pt>
                <c:pt idx="18540" formatCode="0.00E+00">
                  <c:v>-2905.65</c:v>
                </c:pt>
                <c:pt idx="18541" formatCode="0.00E+00">
                  <c:v>-2914.01</c:v>
                </c:pt>
                <c:pt idx="18542" formatCode="0.00E+00">
                  <c:v>-2921.73</c:v>
                </c:pt>
                <c:pt idx="18543" formatCode="0.00E+00">
                  <c:v>-2928.81</c:v>
                </c:pt>
                <c:pt idx="18544" formatCode="0.00E+00">
                  <c:v>-2935.25</c:v>
                </c:pt>
                <c:pt idx="18545" formatCode="0.00E+00">
                  <c:v>-2941.05</c:v>
                </c:pt>
                <c:pt idx="18546" formatCode="0.00E+00">
                  <c:v>-2946.21</c:v>
                </c:pt>
                <c:pt idx="18547" formatCode="0.00E+00">
                  <c:v>-2950.72</c:v>
                </c:pt>
                <c:pt idx="18548" formatCode="0.00E+00">
                  <c:v>-2954.58</c:v>
                </c:pt>
                <c:pt idx="18549" formatCode="0.00E+00">
                  <c:v>-2957.8</c:v>
                </c:pt>
                <c:pt idx="18550" formatCode="0.00E+00">
                  <c:v>-2960.37</c:v>
                </c:pt>
                <c:pt idx="18551" formatCode="0.00E+00">
                  <c:v>-2962.29</c:v>
                </c:pt>
                <c:pt idx="18552" formatCode="0.00E+00">
                  <c:v>-2963.56</c:v>
                </c:pt>
                <c:pt idx="18553" formatCode="0.00E+00">
                  <c:v>-2964.19</c:v>
                </c:pt>
                <c:pt idx="18554" formatCode="0.00E+00">
                  <c:v>-2964.16</c:v>
                </c:pt>
                <c:pt idx="18555" formatCode="0.00E+00">
                  <c:v>-2963.49</c:v>
                </c:pt>
                <c:pt idx="18556" formatCode="0.00E+00">
                  <c:v>-2962.17</c:v>
                </c:pt>
                <c:pt idx="18557" formatCode="0.00E+00">
                  <c:v>-2960.2</c:v>
                </c:pt>
                <c:pt idx="18558" formatCode="0.00E+00">
                  <c:v>-2957.58</c:v>
                </c:pt>
                <c:pt idx="18559" formatCode="0.00E+00">
                  <c:v>-2954.32</c:v>
                </c:pt>
                <c:pt idx="18560" formatCode="0.00E+00">
                  <c:v>-2950.41</c:v>
                </c:pt>
                <c:pt idx="18561" formatCode="0.00E+00">
                  <c:v>-2945.85</c:v>
                </c:pt>
                <c:pt idx="18562" formatCode="0.00E+00">
                  <c:v>-2940.65</c:v>
                </c:pt>
                <c:pt idx="18563" formatCode="0.00E+00">
                  <c:v>-2934.81</c:v>
                </c:pt>
                <c:pt idx="18564" formatCode="0.00E+00">
                  <c:v>-2928.32</c:v>
                </c:pt>
                <c:pt idx="18565" formatCode="0.00E+00">
                  <c:v>-2921.2</c:v>
                </c:pt>
                <c:pt idx="18566" formatCode="0.00E+00">
                  <c:v>-2913.43</c:v>
                </c:pt>
                <c:pt idx="18567" formatCode="0.00E+00">
                  <c:v>-2905.03</c:v>
                </c:pt>
                <c:pt idx="18568" formatCode="0.00E+00">
                  <c:v>-2895.99</c:v>
                </c:pt>
                <c:pt idx="18569" formatCode="0.00E+00">
                  <c:v>-2886.32</c:v>
                </c:pt>
                <c:pt idx="18570" formatCode="0.00E+00">
                  <c:v>-2876.02</c:v>
                </c:pt>
                <c:pt idx="18571" formatCode="0.00E+00">
                  <c:v>-2865.09</c:v>
                </c:pt>
                <c:pt idx="18572" formatCode="0.00E+00">
                  <c:v>-2853.53</c:v>
                </c:pt>
                <c:pt idx="18573" formatCode="0.00E+00">
                  <c:v>-2841.35</c:v>
                </c:pt>
                <c:pt idx="18574" formatCode="0.00E+00">
                  <c:v>-2828.55</c:v>
                </c:pt>
                <c:pt idx="18575" formatCode="0.00E+00">
                  <c:v>-2815.12</c:v>
                </c:pt>
                <c:pt idx="18576" formatCode="0.00E+00">
                  <c:v>-2801.09</c:v>
                </c:pt>
                <c:pt idx="18577" formatCode="0.00E+00">
                  <c:v>-2786.44</c:v>
                </c:pt>
                <c:pt idx="18578" formatCode="0.00E+00">
                  <c:v>-2771.18</c:v>
                </c:pt>
                <c:pt idx="18579" formatCode="0.00E+00">
                  <c:v>-2755.31</c:v>
                </c:pt>
                <c:pt idx="18580" formatCode="0.00E+00">
                  <c:v>-2738.85</c:v>
                </c:pt>
                <c:pt idx="18581" formatCode="0.00E+00">
                  <c:v>-2721.78</c:v>
                </c:pt>
                <c:pt idx="18582" formatCode="0.00E+00">
                  <c:v>-2704.12</c:v>
                </c:pt>
                <c:pt idx="18583" formatCode="0.00E+00">
                  <c:v>-2685.87</c:v>
                </c:pt>
                <c:pt idx="18584" formatCode="0.00E+00">
                  <c:v>-2667.03</c:v>
                </c:pt>
                <c:pt idx="18585" formatCode="0.00E+00">
                  <c:v>-2647.61</c:v>
                </c:pt>
                <c:pt idx="18586" formatCode="0.00E+00">
                  <c:v>-2627.61</c:v>
                </c:pt>
                <c:pt idx="18587" formatCode="0.00E+00">
                  <c:v>-2607.0300000000002</c:v>
                </c:pt>
                <c:pt idx="18588" formatCode="0.00E+00">
                  <c:v>-2585.89</c:v>
                </c:pt>
                <c:pt idx="18589" formatCode="0.00E+00">
                  <c:v>-2564.1799999999998</c:v>
                </c:pt>
                <c:pt idx="18590" formatCode="0.00E+00">
                  <c:v>-2541.91</c:v>
                </c:pt>
                <c:pt idx="18591" formatCode="0.00E+00">
                  <c:v>-2519.09</c:v>
                </c:pt>
                <c:pt idx="18592" formatCode="0.00E+00">
                  <c:v>-2495.71</c:v>
                </c:pt>
                <c:pt idx="18593" formatCode="0.00E+00">
                  <c:v>-2471.79</c:v>
                </c:pt>
                <c:pt idx="18594" formatCode="0.00E+00">
                  <c:v>-2447.33</c:v>
                </c:pt>
                <c:pt idx="18595" formatCode="0.00E+00">
                  <c:v>-2422.34</c:v>
                </c:pt>
                <c:pt idx="18596" formatCode="0.00E+00">
                  <c:v>-2396.81</c:v>
                </c:pt>
                <c:pt idx="18597" formatCode="0.00E+00">
                  <c:v>-2370.77</c:v>
                </c:pt>
                <c:pt idx="18598" formatCode="0.00E+00">
                  <c:v>-2344.1999999999998</c:v>
                </c:pt>
                <c:pt idx="18599" formatCode="0.00E+00">
                  <c:v>-2317.12</c:v>
                </c:pt>
                <c:pt idx="18600" formatCode="0.00E+00">
                  <c:v>-2289.54</c:v>
                </c:pt>
                <c:pt idx="18601" formatCode="0.00E+00">
                  <c:v>-2261.46</c:v>
                </c:pt>
                <c:pt idx="18602" formatCode="0.00E+00">
                  <c:v>-2232.88</c:v>
                </c:pt>
                <c:pt idx="18603" formatCode="0.00E+00">
                  <c:v>-2203.8200000000002</c:v>
                </c:pt>
                <c:pt idx="18604" formatCode="0.00E+00">
                  <c:v>-2174.27</c:v>
                </c:pt>
                <c:pt idx="18605" formatCode="0.00E+00">
                  <c:v>-2144.2600000000002</c:v>
                </c:pt>
                <c:pt idx="18606" formatCode="0.00E+00">
                  <c:v>-2113.77</c:v>
                </c:pt>
                <c:pt idx="18607" formatCode="0.00E+00">
                  <c:v>-2082.8200000000002</c:v>
                </c:pt>
                <c:pt idx="18608" formatCode="0.00E+00">
                  <c:v>-2051.42</c:v>
                </c:pt>
                <c:pt idx="18609" formatCode="0.00E+00">
                  <c:v>-2019.56</c:v>
                </c:pt>
                <c:pt idx="18610" formatCode="0.00E+00">
                  <c:v>-1987.27</c:v>
                </c:pt>
                <c:pt idx="18611" formatCode="0.00E+00">
                  <c:v>-1954.55</c:v>
                </c:pt>
                <c:pt idx="18612" formatCode="0.00E+00">
                  <c:v>-1921.4</c:v>
                </c:pt>
                <c:pt idx="18613" formatCode="0.00E+00">
                  <c:v>-1887.83</c:v>
                </c:pt>
                <c:pt idx="18614" formatCode="0.00E+00">
                  <c:v>-1853.84</c:v>
                </c:pt>
                <c:pt idx="18615" formatCode="0.00E+00">
                  <c:v>-1819.46</c:v>
                </c:pt>
                <c:pt idx="18616" formatCode="0.00E+00">
                  <c:v>-1784.67</c:v>
                </c:pt>
                <c:pt idx="18617" formatCode="0.00E+00">
                  <c:v>-1749.5</c:v>
                </c:pt>
                <c:pt idx="18618" formatCode="0.00E+00">
                  <c:v>-1713.95</c:v>
                </c:pt>
                <c:pt idx="18619" formatCode="0.00E+00">
                  <c:v>-1678.02</c:v>
                </c:pt>
                <c:pt idx="18620" formatCode="0.00E+00">
                  <c:v>-1641.73</c:v>
                </c:pt>
                <c:pt idx="18621" formatCode="0.00E+00">
                  <c:v>-1605.08</c:v>
                </c:pt>
                <c:pt idx="18622" formatCode="0.00E+00">
                  <c:v>-1568.07</c:v>
                </c:pt>
                <c:pt idx="18623" formatCode="0.00E+00">
                  <c:v>-1530.73</c:v>
                </c:pt>
                <c:pt idx="18624" formatCode="0.00E+00">
                  <c:v>-1493.06</c:v>
                </c:pt>
                <c:pt idx="18625" formatCode="0.00E+00">
                  <c:v>-1455.05</c:v>
                </c:pt>
                <c:pt idx="18626" formatCode="0.00E+00">
                  <c:v>-1416.74</c:v>
                </c:pt>
                <c:pt idx="18627" formatCode="0.00E+00">
                  <c:v>-1378.11</c:v>
                </c:pt>
                <c:pt idx="18628" formatCode="0.00E+00">
                  <c:v>-1339.18</c:v>
                </c:pt>
                <c:pt idx="18629" formatCode="0.00E+00">
                  <c:v>-1299.97</c:v>
                </c:pt>
                <c:pt idx="18630" formatCode="0.00E+00">
                  <c:v>-1260.47</c:v>
                </c:pt>
                <c:pt idx="18631" formatCode="0.00E+00">
                  <c:v>-1220.69</c:v>
                </c:pt>
                <c:pt idx="18632" formatCode="0.00E+00">
                  <c:v>-1180.6500000000001</c:v>
                </c:pt>
                <c:pt idx="18633" formatCode="0.00E+00">
                  <c:v>-1140.3599999999999</c:v>
                </c:pt>
                <c:pt idx="18634" formatCode="0.00E+00">
                  <c:v>-1099.81</c:v>
                </c:pt>
                <c:pt idx="18635" formatCode="0.00E+00">
                  <c:v>-1059.03</c:v>
                </c:pt>
                <c:pt idx="18636" formatCode="0.00E+00">
                  <c:v>-1018.01</c:v>
                </c:pt>
                <c:pt idx="18637">
                  <c:v>-976.779</c:v>
                </c:pt>
                <c:pt idx="18638">
                  <c:v>-935.33199999999999</c:v>
                </c:pt>
                <c:pt idx="18639">
                  <c:v>-893.68200000000002</c:v>
                </c:pt>
                <c:pt idx="18640">
                  <c:v>-851.83799999999997</c:v>
                </c:pt>
                <c:pt idx="18641">
                  <c:v>-809.81</c:v>
                </c:pt>
                <c:pt idx="18642">
                  <c:v>-767.60599999999999</c:v>
                </c:pt>
                <c:pt idx="18643">
                  <c:v>-725.23599999999999</c:v>
                </c:pt>
                <c:pt idx="18644">
                  <c:v>-682.71</c:v>
                </c:pt>
                <c:pt idx="18645">
                  <c:v>-640.03499999999997</c:v>
                </c:pt>
                <c:pt idx="18646">
                  <c:v>-597.22299999999996</c:v>
                </c:pt>
                <c:pt idx="18647">
                  <c:v>-554.28099999999995</c:v>
                </c:pt>
                <c:pt idx="18648">
                  <c:v>-511.221</c:v>
                </c:pt>
                <c:pt idx="18649">
                  <c:v>-468.05</c:v>
                </c:pt>
                <c:pt idx="18650">
                  <c:v>-424.779</c:v>
                </c:pt>
                <c:pt idx="18651">
                  <c:v>-381.416</c:v>
                </c:pt>
                <c:pt idx="18652">
                  <c:v>-337.97199999999998</c:v>
                </c:pt>
                <c:pt idx="18653">
                  <c:v>-294.45499999999998</c:v>
                </c:pt>
                <c:pt idx="18654">
                  <c:v>-250.876</c:v>
                </c:pt>
                <c:pt idx="18655">
                  <c:v>-207.244</c:v>
                </c:pt>
                <c:pt idx="18656">
                  <c:v>-163.56800000000001</c:v>
                </c:pt>
                <c:pt idx="18657">
                  <c:v>-119.857</c:v>
                </c:pt>
                <c:pt idx="18658">
                  <c:v>-76.123199999999997</c:v>
                </c:pt>
                <c:pt idx="18659">
                  <c:v>-32.374299999999998</c:v>
                </c:pt>
                <c:pt idx="18660">
                  <c:v>11.3796</c:v>
                </c:pt>
                <c:pt idx="18661">
                  <c:v>55.129199999999997</c:v>
                </c:pt>
                <c:pt idx="18662">
                  <c:v>98.864800000000002</c:v>
                </c:pt>
                <c:pt idx="18663">
                  <c:v>142.577</c:v>
                </c:pt>
                <c:pt idx="18664">
                  <c:v>186.256</c:v>
                </c:pt>
                <c:pt idx="18665">
                  <c:v>229.892</c:v>
                </c:pt>
                <c:pt idx="18666">
                  <c:v>273.476</c:v>
                </c:pt>
                <c:pt idx="18667">
                  <c:v>316.99799999999999</c:v>
                </c:pt>
                <c:pt idx="18668">
                  <c:v>360.44900000000001</c:v>
                </c:pt>
                <c:pt idx="18669">
                  <c:v>403.81900000000002</c:v>
                </c:pt>
                <c:pt idx="18670">
                  <c:v>447.09899999999999</c:v>
                </c:pt>
                <c:pt idx="18671">
                  <c:v>490.28</c:v>
                </c:pt>
                <c:pt idx="18672">
                  <c:v>533.351</c:v>
                </c:pt>
                <c:pt idx="18673">
                  <c:v>576.303</c:v>
                </c:pt>
                <c:pt idx="18674">
                  <c:v>619.12699999999995</c:v>
                </c:pt>
                <c:pt idx="18675">
                  <c:v>661.81399999999996</c:v>
                </c:pt>
                <c:pt idx="18676">
                  <c:v>704.35500000000002</c:v>
                </c:pt>
                <c:pt idx="18677">
                  <c:v>746.73900000000003</c:v>
                </c:pt>
                <c:pt idx="18678">
                  <c:v>788.95899999999995</c:v>
                </c:pt>
                <c:pt idx="18679">
                  <c:v>831.00400000000002</c:v>
                </c:pt>
                <c:pt idx="18680">
                  <c:v>872.86500000000001</c:v>
                </c:pt>
                <c:pt idx="18681">
                  <c:v>914.53399999999999</c:v>
                </c:pt>
                <c:pt idx="18682">
                  <c:v>956</c:v>
                </c:pt>
                <c:pt idx="18683">
                  <c:v>997.25599999999997</c:v>
                </c:pt>
                <c:pt idx="18684" formatCode="0.00E+00">
                  <c:v>1038.29</c:v>
                </c:pt>
                <c:pt idx="18685" formatCode="0.00E+00">
                  <c:v>1079.0999999999999</c:v>
                </c:pt>
                <c:pt idx="18686" formatCode="0.00E+00">
                  <c:v>1119.67</c:v>
                </c:pt>
                <c:pt idx="18687" formatCode="0.00E+00">
                  <c:v>1159.99</c:v>
                </c:pt>
                <c:pt idx="18688" formatCode="0.00E+00">
                  <c:v>1200.05</c:v>
                </c:pt>
                <c:pt idx="18689" formatCode="0.00E+00">
                  <c:v>1239.8499999999999</c:v>
                </c:pt>
                <c:pt idx="18690" formatCode="0.00E+00">
                  <c:v>1279.3800000000001</c:v>
                </c:pt>
                <c:pt idx="18691" formatCode="0.00E+00">
                  <c:v>1318.63</c:v>
                </c:pt>
                <c:pt idx="18692" formatCode="0.00E+00">
                  <c:v>1357.59</c:v>
                </c:pt>
                <c:pt idx="18693" formatCode="0.00E+00">
                  <c:v>1396.24</c:v>
                </c:pt>
                <c:pt idx="18694" formatCode="0.00E+00">
                  <c:v>1434.59</c:v>
                </c:pt>
                <c:pt idx="18695" formatCode="0.00E+00">
                  <c:v>1472.63</c:v>
                </c:pt>
                <c:pt idx="18696" formatCode="0.00E+00">
                  <c:v>1510.34</c:v>
                </c:pt>
                <c:pt idx="18697" formatCode="0.00E+00">
                  <c:v>1547.72</c:v>
                </c:pt>
                <c:pt idx="18698" formatCode="0.00E+00">
                  <c:v>1584.76</c:v>
                </c:pt>
                <c:pt idx="18699" formatCode="0.00E+00">
                  <c:v>1621.45</c:v>
                </c:pt>
                <c:pt idx="18700" formatCode="0.00E+00">
                  <c:v>1657.78</c:v>
                </c:pt>
                <c:pt idx="18701" formatCode="0.00E+00">
                  <c:v>1693.75</c:v>
                </c:pt>
                <c:pt idx="18702" formatCode="0.00E+00">
                  <c:v>1729.34</c:v>
                </c:pt>
                <c:pt idx="18703" formatCode="0.00E+00">
                  <c:v>1764.56</c:v>
                </c:pt>
                <c:pt idx="18704" formatCode="0.00E+00">
                  <c:v>1799.39</c:v>
                </c:pt>
                <c:pt idx="18705" formatCode="0.00E+00">
                  <c:v>1833.82</c:v>
                </c:pt>
                <c:pt idx="18706" formatCode="0.00E+00">
                  <c:v>1867.85</c:v>
                </c:pt>
                <c:pt idx="18707" formatCode="0.00E+00">
                  <c:v>1901.47</c:v>
                </c:pt>
                <c:pt idx="18708" formatCode="0.00E+00">
                  <c:v>1934.67</c:v>
                </c:pt>
                <c:pt idx="18709" formatCode="0.00E+00">
                  <c:v>1967.45</c:v>
                </c:pt>
                <c:pt idx="18710" formatCode="0.00E+00">
                  <c:v>1999.8</c:v>
                </c:pt>
                <c:pt idx="18711" formatCode="0.00E+00">
                  <c:v>2031.7</c:v>
                </c:pt>
                <c:pt idx="18712" formatCode="0.00E+00">
                  <c:v>2063.16</c:v>
                </c:pt>
                <c:pt idx="18713" formatCode="0.00E+00">
                  <c:v>2094.17</c:v>
                </c:pt>
                <c:pt idx="18714" formatCode="0.00E+00">
                  <c:v>2124.7199999999998</c:v>
                </c:pt>
                <c:pt idx="18715" formatCode="0.00E+00">
                  <c:v>2154.8000000000002</c:v>
                </c:pt>
                <c:pt idx="18716" formatCode="0.00E+00">
                  <c:v>2184.41</c:v>
                </c:pt>
                <c:pt idx="18717" formatCode="0.00E+00">
                  <c:v>2213.54</c:v>
                </c:pt>
                <c:pt idx="18718" formatCode="0.00E+00">
                  <c:v>2242.1799999999998</c:v>
                </c:pt>
                <c:pt idx="18719" formatCode="0.00E+00">
                  <c:v>2270.33</c:v>
                </c:pt>
                <c:pt idx="18720" formatCode="0.00E+00">
                  <c:v>2297.98</c:v>
                </c:pt>
                <c:pt idx="18721" formatCode="0.00E+00">
                  <c:v>2325.13</c:v>
                </c:pt>
                <c:pt idx="18722" formatCode="0.00E+00">
                  <c:v>2351.77</c:v>
                </c:pt>
                <c:pt idx="18723" formatCode="0.00E+00">
                  <c:v>2377.89</c:v>
                </c:pt>
                <c:pt idx="18724" formatCode="0.00E+00">
                  <c:v>2403.4899999999998</c:v>
                </c:pt>
                <c:pt idx="18725" formatCode="0.00E+00">
                  <c:v>2428.56</c:v>
                </c:pt>
                <c:pt idx="18726" formatCode="0.00E+00">
                  <c:v>2453.1</c:v>
                </c:pt>
                <c:pt idx="18727" formatCode="0.00E+00">
                  <c:v>2477.11</c:v>
                </c:pt>
                <c:pt idx="18728" formatCode="0.00E+00">
                  <c:v>2500.5700000000002</c:v>
                </c:pt>
                <c:pt idx="18729" formatCode="0.00E+00">
                  <c:v>2523.48</c:v>
                </c:pt>
                <c:pt idx="18730" formatCode="0.00E+00">
                  <c:v>2545.83</c:v>
                </c:pt>
                <c:pt idx="18731" formatCode="0.00E+00">
                  <c:v>2567.63</c:v>
                </c:pt>
                <c:pt idx="18732" formatCode="0.00E+00">
                  <c:v>2588.87</c:v>
                </c:pt>
                <c:pt idx="18733" formatCode="0.00E+00">
                  <c:v>2609.54</c:v>
                </c:pt>
                <c:pt idx="18734" formatCode="0.00E+00">
                  <c:v>2629.64</c:v>
                </c:pt>
                <c:pt idx="18735" formatCode="0.00E+00">
                  <c:v>2649.16</c:v>
                </c:pt>
                <c:pt idx="18736" formatCode="0.00E+00">
                  <c:v>2668.1</c:v>
                </c:pt>
                <c:pt idx="18737" formatCode="0.00E+00">
                  <c:v>2686.45</c:v>
                </c:pt>
                <c:pt idx="18738" formatCode="0.00E+00">
                  <c:v>2704.22</c:v>
                </c:pt>
                <c:pt idx="18739" formatCode="0.00E+00">
                  <c:v>2721.39</c:v>
                </c:pt>
                <c:pt idx="18740" formatCode="0.00E+00">
                  <c:v>2737.97</c:v>
                </c:pt>
                <c:pt idx="18741" formatCode="0.00E+00">
                  <c:v>2753.94</c:v>
                </c:pt>
                <c:pt idx="18742" formatCode="0.00E+00">
                  <c:v>2769.32</c:v>
                </c:pt>
                <c:pt idx="18743" formatCode="0.00E+00">
                  <c:v>2784.08</c:v>
                </c:pt>
                <c:pt idx="18744" formatCode="0.00E+00">
                  <c:v>2798.24</c:v>
                </c:pt>
                <c:pt idx="18745" formatCode="0.00E+00">
                  <c:v>2811.78</c:v>
                </c:pt>
                <c:pt idx="18746" formatCode="0.00E+00">
                  <c:v>2824.71</c:v>
                </c:pt>
                <c:pt idx="18747" formatCode="0.00E+00">
                  <c:v>2837.02</c:v>
                </c:pt>
                <c:pt idx="18748" formatCode="0.00E+00">
                  <c:v>2848.7</c:v>
                </c:pt>
                <c:pt idx="18749" formatCode="0.00E+00">
                  <c:v>2859.76</c:v>
                </c:pt>
                <c:pt idx="18750" formatCode="0.00E+00">
                  <c:v>2870.2</c:v>
                </c:pt>
                <c:pt idx="18751" formatCode="0.00E+00">
                  <c:v>2880.01</c:v>
                </c:pt>
                <c:pt idx="18752" formatCode="0.00E+00">
                  <c:v>2889.18</c:v>
                </c:pt>
                <c:pt idx="18753" formatCode="0.00E+00">
                  <c:v>2897.72</c:v>
                </c:pt>
                <c:pt idx="18754" formatCode="0.00E+00">
                  <c:v>2905.63</c:v>
                </c:pt>
                <c:pt idx="18755" formatCode="0.00E+00">
                  <c:v>2912.91</c:v>
                </c:pt>
                <c:pt idx="18756" formatCode="0.00E+00">
                  <c:v>2919.54</c:v>
                </c:pt>
                <c:pt idx="18757" formatCode="0.00E+00">
                  <c:v>2925.53</c:v>
                </c:pt>
                <c:pt idx="18758" formatCode="0.00E+00">
                  <c:v>2930.88</c:v>
                </c:pt>
                <c:pt idx="18759" formatCode="0.00E+00">
                  <c:v>2935.6</c:v>
                </c:pt>
                <c:pt idx="18760" formatCode="0.00E+00">
                  <c:v>2939.66</c:v>
                </c:pt>
                <c:pt idx="18761" formatCode="0.00E+00">
                  <c:v>2943.09</c:v>
                </c:pt>
                <c:pt idx="18762" formatCode="0.00E+00">
                  <c:v>2945.87</c:v>
                </c:pt>
                <c:pt idx="18763" formatCode="0.00E+00">
                  <c:v>2948.01</c:v>
                </c:pt>
                <c:pt idx="18764" formatCode="0.00E+00">
                  <c:v>2949.5</c:v>
                </c:pt>
                <c:pt idx="18765" formatCode="0.00E+00">
                  <c:v>2950.34</c:v>
                </c:pt>
                <c:pt idx="18766" formatCode="0.00E+00">
                  <c:v>2950.54</c:v>
                </c:pt>
                <c:pt idx="18767" formatCode="0.00E+00">
                  <c:v>2950.09</c:v>
                </c:pt>
                <c:pt idx="18768" formatCode="0.00E+00">
                  <c:v>2949</c:v>
                </c:pt>
                <c:pt idx="18769" formatCode="0.00E+00">
                  <c:v>2947.26</c:v>
                </c:pt>
                <c:pt idx="18770" formatCode="0.00E+00">
                  <c:v>2944.88</c:v>
                </c:pt>
                <c:pt idx="18771" formatCode="0.00E+00">
                  <c:v>2941.85</c:v>
                </c:pt>
                <c:pt idx="18772" formatCode="0.00E+00">
                  <c:v>2938.18</c:v>
                </c:pt>
                <c:pt idx="18773" formatCode="0.00E+00">
                  <c:v>2933.86</c:v>
                </c:pt>
                <c:pt idx="18774" formatCode="0.00E+00">
                  <c:v>2928.91</c:v>
                </c:pt>
                <c:pt idx="18775" formatCode="0.00E+00">
                  <c:v>2923.31</c:v>
                </c:pt>
                <c:pt idx="18776" formatCode="0.00E+00">
                  <c:v>2917.07</c:v>
                </c:pt>
                <c:pt idx="18777" formatCode="0.00E+00">
                  <c:v>2910.2</c:v>
                </c:pt>
                <c:pt idx="18778" formatCode="0.00E+00">
                  <c:v>2902.68</c:v>
                </c:pt>
                <c:pt idx="18779" formatCode="0.00E+00">
                  <c:v>2894.53</c:v>
                </c:pt>
                <c:pt idx="18780" formatCode="0.00E+00">
                  <c:v>2885.75</c:v>
                </c:pt>
                <c:pt idx="18781" formatCode="0.00E+00">
                  <c:v>2876.34</c:v>
                </c:pt>
                <c:pt idx="18782" formatCode="0.00E+00">
                  <c:v>2866.3</c:v>
                </c:pt>
                <c:pt idx="18783" formatCode="0.00E+00">
                  <c:v>2855.63</c:v>
                </c:pt>
                <c:pt idx="18784" formatCode="0.00E+00">
                  <c:v>2844.33</c:v>
                </c:pt>
                <c:pt idx="18785" formatCode="0.00E+00">
                  <c:v>2832.42</c:v>
                </c:pt>
                <c:pt idx="18786" formatCode="0.00E+00">
                  <c:v>2819.88</c:v>
                </c:pt>
                <c:pt idx="18787" formatCode="0.00E+00">
                  <c:v>2806.73</c:v>
                </c:pt>
                <c:pt idx="18788" formatCode="0.00E+00">
                  <c:v>2792.96</c:v>
                </c:pt>
                <c:pt idx="18789" formatCode="0.00E+00">
                  <c:v>2778.59</c:v>
                </c:pt>
                <c:pt idx="18790" formatCode="0.00E+00">
                  <c:v>2763.6</c:v>
                </c:pt>
                <c:pt idx="18791" formatCode="0.00E+00">
                  <c:v>2748.01</c:v>
                </c:pt>
                <c:pt idx="18792" formatCode="0.00E+00">
                  <c:v>2731.82</c:v>
                </c:pt>
                <c:pt idx="18793" formatCode="0.00E+00">
                  <c:v>2715.03</c:v>
                </c:pt>
                <c:pt idx="18794" formatCode="0.00E+00">
                  <c:v>2697.65</c:v>
                </c:pt>
                <c:pt idx="18795" formatCode="0.00E+00">
                  <c:v>2679.68</c:v>
                </c:pt>
                <c:pt idx="18796" formatCode="0.00E+00">
                  <c:v>2661.12</c:v>
                </c:pt>
                <c:pt idx="18797" formatCode="0.00E+00">
                  <c:v>2641.98</c:v>
                </c:pt>
                <c:pt idx="18798" formatCode="0.00E+00">
                  <c:v>2622.27</c:v>
                </c:pt>
                <c:pt idx="18799" formatCode="0.00E+00">
                  <c:v>2601.98</c:v>
                </c:pt>
                <c:pt idx="18800" formatCode="0.00E+00">
                  <c:v>2581.12</c:v>
                </c:pt>
                <c:pt idx="18801" formatCode="0.00E+00">
                  <c:v>2559.69</c:v>
                </c:pt>
                <c:pt idx="18802" formatCode="0.00E+00">
                  <c:v>2537.71</c:v>
                </c:pt>
                <c:pt idx="18803" formatCode="0.00E+00">
                  <c:v>2515.17</c:v>
                </c:pt>
                <c:pt idx="18804" formatCode="0.00E+00">
                  <c:v>2492.09</c:v>
                </c:pt>
                <c:pt idx="18805" formatCode="0.00E+00">
                  <c:v>2468.46</c:v>
                </c:pt>
                <c:pt idx="18806" formatCode="0.00E+00">
                  <c:v>2444.2800000000002</c:v>
                </c:pt>
                <c:pt idx="18807" formatCode="0.00E+00">
                  <c:v>2419.58</c:v>
                </c:pt>
                <c:pt idx="18808" formatCode="0.00E+00">
                  <c:v>2394.35</c:v>
                </c:pt>
                <c:pt idx="18809" formatCode="0.00E+00">
                  <c:v>2368.59</c:v>
                </c:pt>
                <c:pt idx="18810" formatCode="0.00E+00">
                  <c:v>2342.31</c:v>
                </c:pt>
                <c:pt idx="18811" formatCode="0.00E+00">
                  <c:v>2315.5300000000002</c:v>
                </c:pt>
                <c:pt idx="18812" formatCode="0.00E+00">
                  <c:v>2288.2399999999998</c:v>
                </c:pt>
                <c:pt idx="18813" formatCode="0.00E+00">
                  <c:v>2260.4499999999998</c:v>
                </c:pt>
                <c:pt idx="18814" formatCode="0.00E+00">
                  <c:v>2232.16</c:v>
                </c:pt>
                <c:pt idx="18815" formatCode="0.00E+00">
                  <c:v>2203.39</c:v>
                </c:pt>
                <c:pt idx="18816" formatCode="0.00E+00">
                  <c:v>2174.13</c:v>
                </c:pt>
                <c:pt idx="18817" formatCode="0.00E+00">
                  <c:v>2144.41</c:v>
                </c:pt>
                <c:pt idx="18818" formatCode="0.00E+00">
                  <c:v>2114.21</c:v>
                </c:pt>
                <c:pt idx="18819" formatCode="0.00E+00">
                  <c:v>2083.5500000000002</c:v>
                </c:pt>
                <c:pt idx="18820" formatCode="0.00E+00">
                  <c:v>2052.44</c:v>
                </c:pt>
                <c:pt idx="18821" formatCode="0.00E+00">
                  <c:v>2020.88</c:v>
                </c:pt>
                <c:pt idx="18822" formatCode="0.00E+00">
                  <c:v>1988.87</c:v>
                </c:pt>
                <c:pt idx="18823" formatCode="0.00E+00">
                  <c:v>1956.44</c:v>
                </c:pt>
                <c:pt idx="18824" formatCode="0.00E+00">
                  <c:v>1923.57</c:v>
                </c:pt>
                <c:pt idx="18825" formatCode="0.00E+00">
                  <c:v>1890.29</c:v>
                </c:pt>
                <c:pt idx="18826" formatCode="0.00E+00">
                  <c:v>1856.6</c:v>
                </c:pt>
                <c:pt idx="18827" formatCode="0.00E+00">
                  <c:v>1822.49</c:v>
                </c:pt>
                <c:pt idx="18828" formatCode="0.00E+00">
                  <c:v>1788</c:v>
                </c:pt>
                <c:pt idx="18829" formatCode="0.00E+00">
                  <c:v>1753.11</c:v>
                </c:pt>
                <c:pt idx="18830" formatCode="0.00E+00">
                  <c:v>1717.84</c:v>
                </c:pt>
                <c:pt idx="18831" formatCode="0.00E+00">
                  <c:v>1682.19</c:v>
                </c:pt>
                <c:pt idx="18832" formatCode="0.00E+00">
                  <c:v>1646.18</c:v>
                </c:pt>
                <c:pt idx="18833" formatCode="0.00E+00">
                  <c:v>1609.81</c:v>
                </c:pt>
                <c:pt idx="18834" formatCode="0.00E+00">
                  <c:v>1573.09</c:v>
                </c:pt>
                <c:pt idx="18835" formatCode="0.00E+00">
                  <c:v>1536.02</c:v>
                </c:pt>
                <c:pt idx="18836" formatCode="0.00E+00">
                  <c:v>1498.62</c:v>
                </c:pt>
                <c:pt idx="18837" formatCode="0.00E+00">
                  <c:v>1460.9</c:v>
                </c:pt>
                <c:pt idx="18838" formatCode="0.00E+00">
                  <c:v>1422.85</c:v>
                </c:pt>
                <c:pt idx="18839" formatCode="0.00E+00">
                  <c:v>1384.5</c:v>
                </c:pt>
                <c:pt idx="18840" formatCode="0.00E+00">
                  <c:v>1345.84</c:v>
                </c:pt>
                <c:pt idx="18841" formatCode="0.00E+00">
                  <c:v>1306.8900000000001</c:v>
                </c:pt>
                <c:pt idx="18842" formatCode="0.00E+00">
                  <c:v>1267.6600000000001</c:v>
                </c:pt>
                <c:pt idx="18843" formatCode="0.00E+00">
                  <c:v>1228.1500000000001</c:v>
                </c:pt>
                <c:pt idx="18844" formatCode="0.00E+00">
                  <c:v>1188.3699999999999</c:v>
                </c:pt>
                <c:pt idx="18845" formatCode="0.00E+00">
                  <c:v>1148.3399999999999</c:v>
                </c:pt>
                <c:pt idx="18846" formatCode="0.00E+00">
                  <c:v>1108.05</c:v>
                </c:pt>
                <c:pt idx="18847" formatCode="0.00E+00">
                  <c:v>1067.53</c:v>
                </c:pt>
                <c:pt idx="18848" formatCode="0.00E+00">
                  <c:v>1026.77</c:v>
                </c:pt>
                <c:pt idx="18849">
                  <c:v>985.79100000000005</c:v>
                </c:pt>
                <c:pt idx="18850">
                  <c:v>944.59699999999998</c:v>
                </c:pt>
                <c:pt idx="18851">
                  <c:v>903.197</c:v>
                </c:pt>
                <c:pt idx="18852">
                  <c:v>861.601</c:v>
                </c:pt>
                <c:pt idx="18853">
                  <c:v>819.81799999999998</c:v>
                </c:pt>
                <c:pt idx="18854">
                  <c:v>777.85799999999995</c:v>
                </c:pt>
                <c:pt idx="18855">
                  <c:v>735.72900000000004</c:v>
                </c:pt>
                <c:pt idx="18856">
                  <c:v>693.44100000000003</c:v>
                </c:pt>
                <c:pt idx="18857">
                  <c:v>651.00300000000004</c:v>
                </c:pt>
                <c:pt idx="18858">
                  <c:v>608.42399999999998</c:v>
                </c:pt>
                <c:pt idx="18859">
                  <c:v>565.71400000000006</c:v>
                </c:pt>
                <c:pt idx="18860">
                  <c:v>522.88199999999995</c:v>
                </c:pt>
                <c:pt idx="18861">
                  <c:v>479.93700000000001</c:v>
                </c:pt>
                <c:pt idx="18862">
                  <c:v>436.88900000000001</c:v>
                </c:pt>
                <c:pt idx="18863">
                  <c:v>393.74700000000001</c:v>
                </c:pt>
                <c:pt idx="18864">
                  <c:v>350.52</c:v>
                </c:pt>
                <c:pt idx="18865">
                  <c:v>307.21899999999999</c:v>
                </c:pt>
                <c:pt idx="18866">
                  <c:v>263.851</c:v>
                </c:pt>
                <c:pt idx="18867">
                  <c:v>220.428</c:v>
                </c:pt>
                <c:pt idx="18868">
                  <c:v>176.959</c:v>
                </c:pt>
                <c:pt idx="18869">
                  <c:v>133.452</c:v>
                </c:pt>
                <c:pt idx="18870">
                  <c:v>89.918199999999999</c:v>
                </c:pt>
                <c:pt idx="18871">
                  <c:v>46.366599999999998</c:v>
                </c:pt>
                <c:pt idx="18872">
                  <c:v>2.8068599999999999</c:v>
                </c:pt>
                <c:pt idx="18873">
                  <c:v>-40.751600000000003</c:v>
                </c:pt>
                <c:pt idx="18874">
                  <c:v>-84.299199999999999</c:v>
                </c:pt>
                <c:pt idx="18875">
                  <c:v>-127.827</c:v>
                </c:pt>
                <c:pt idx="18876">
                  <c:v>-171.32400000000001</c:v>
                </c:pt>
                <c:pt idx="18877">
                  <c:v>-214.78200000000001</c:v>
                </c:pt>
                <c:pt idx="18878">
                  <c:v>-258.19099999999997</c:v>
                </c:pt>
                <c:pt idx="18879">
                  <c:v>-301.54199999999997</c:v>
                </c:pt>
                <c:pt idx="18880">
                  <c:v>-344.82400000000001</c:v>
                </c:pt>
                <c:pt idx="18881">
                  <c:v>-388.03</c:v>
                </c:pt>
                <c:pt idx="18882">
                  <c:v>-431.149</c:v>
                </c:pt>
                <c:pt idx="18883">
                  <c:v>-474.17099999999999</c:v>
                </c:pt>
                <c:pt idx="18884">
                  <c:v>-517.08799999999997</c:v>
                </c:pt>
                <c:pt idx="18885">
                  <c:v>-559.89</c:v>
                </c:pt>
                <c:pt idx="18886">
                  <c:v>-602.56700000000001</c:v>
                </c:pt>
                <c:pt idx="18887">
                  <c:v>-645.11</c:v>
                </c:pt>
                <c:pt idx="18888">
                  <c:v>-687.50900000000001</c:v>
                </c:pt>
                <c:pt idx="18889">
                  <c:v>-729.75699999999995</c:v>
                </c:pt>
                <c:pt idx="18890">
                  <c:v>-771.84400000000005</c:v>
                </c:pt>
                <c:pt idx="18891">
                  <c:v>-813.76</c:v>
                </c:pt>
                <c:pt idx="18892">
                  <c:v>-855.49599999999998</c:v>
                </c:pt>
                <c:pt idx="18893">
                  <c:v>-897.04399999999998</c:v>
                </c:pt>
                <c:pt idx="18894">
                  <c:v>-938.39200000000005</c:v>
                </c:pt>
                <c:pt idx="18895">
                  <c:v>-979.53399999999999</c:v>
                </c:pt>
                <c:pt idx="18896" formatCode="0.00E+00">
                  <c:v>-1020.46</c:v>
                </c:pt>
                <c:pt idx="18897" formatCode="0.00E+00">
                  <c:v>-1061.1600000000001</c:v>
                </c:pt>
                <c:pt idx="18898" formatCode="0.00E+00">
                  <c:v>-1101.6300000000001</c:v>
                </c:pt>
                <c:pt idx="18899" formatCode="0.00E+00">
                  <c:v>-1141.8499999999999</c:v>
                </c:pt>
                <c:pt idx="18900" formatCode="0.00E+00">
                  <c:v>-1181.82</c:v>
                </c:pt>
                <c:pt idx="18901" formatCode="0.00E+00">
                  <c:v>-1221.53</c:v>
                </c:pt>
                <c:pt idx="18902" formatCode="0.00E+00">
                  <c:v>-1260.97</c:v>
                </c:pt>
                <c:pt idx="18903" formatCode="0.00E+00">
                  <c:v>-1300.1400000000001</c:v>
                </c:pt>
                <c:pt idx="18904" formatCode="0.00E+00">
                  <c:v>-1339.01</c:v>
                </c:pt>
                <c:pt idx="18905" formatCode="0.00E+00">
                  <c:v>-1377.6</c:v>
                </c:pt>
                <c:pt idx="18906" formatCode="0.00E+00">
                  <c:v>-1415.88</c:v>
                </c:pt>
                <c:pt idx="18907" formatCode="0.00E+00">
                  <c:v>-1453.85</c:v>
                </c:pt>
                <c:pt idx="18908" formatCode="0.00E+00">
                  <c:v>-1491.49</c:v>
                </c:pt>
                <c:pt idx="18909" formatCode="0.00E+00">
                  <c:v>-1528.81</c:v>
                </c:pt>
                <c:pt idx="18910" formatCode="0.00E+00">
                  <c:v>-1565.79</c:v>
                </c:pt>
                <c:pt idx="18911" formatCode="0.00E+00">
                  <c:v>-1602.43</c:v>
                </c:pt>
                <c:pt idx="18912" formatCode="0.00E+00">
                  <c:v>-1638.72</c:v>
                </c:pt>
                <c:pt idx="18913" formatCode="0.00E+00">
                  <c:v>-1674.65</c:v>
                </c:pt>
                <c:pt idx="18914" formatCode="0.00E+00">
                  <c:v>-1710.2</c:v>
                </c:pt>
                <c:pt idx="18915" formatCode="0.00E+00">
                  <c:v>-1745.39</c:v>
                </c:pt>
                <c:pt idx="18916" formatCode="0.00E+00">
                  <c:v>-1780.18</c:v>
                </c:pt>
                <c:pt idx="18917" formatCode="0.00E+00">
                  <c:v>-1814.59</c:v>
                </c:pt>
                <c:pt idx="18918" formatCode="0.00E+00">
                  <c:v>-1848.6</c:v>
                </c:pt>
                <c:pt idx="18919" formatCode="0.00E+00">
                  <c:v>-1882.2</c:v>
                </c:pt>
                <c:pt idx="18920" formatCode="0.00E+00">
                  <c:v>-1915.39</c:v>
                </c:pt>
                <c:pt idx="18921" formatCode="0.00E+00">
                  <c:v>-1948.16</c:v>
                </c:pt>
                <c:pt idx="18922" formatCode="0.00E+00">
                  <c:v>-1980.5</c:v>
                </c:pt>
                <c:pt idx="18923" formatCode="0.00E+00">
                  <c:v>-2012.41</c:v>
                </c:pt>
                <c:pt idx="18924" formatCode="0.00E+00">
                  <c:v>-2043.87</c:v>
                </c:pt>
                <c:pt idx="18925" formatCode="0.00E+00">
                  <c:v>-2074.88</c:v>
                </c:pt>
                <c:pt idx="18926" formatCode="0.00E+00">
                  <c:v>-2105.44</c:v>
                </c:pt>
                <c:pt idx="18927" formatCode="0.00E+00">
                  <c:v>-2135.54</c:v>
                </c:pt>
                <c:pt idx="18928" formatCode="0.00E+00">
                  <c:v>-2165.16</c:v>
                </c:pt>
                <c:pt idx="18929" formatCode="0.00E+00">
                  <c:v>-2194.31</c:v>
                </c:pt>
                <c:pt idx="18930" formatCode="0.00E+00">
                  <c:v>-2222.9899999999998</c:v>
                </c:pt>
                <c:pt idx="18931" formatCode="0.00E+00">
                  <c:v>-2251.17</c:v>
                </c:pt>
                <c:pt idx="18932" formatCode="0.00E+00">
                  <c:v>-2278.85</c:v>
                </c:pt>
                <c:pt idx="18933" formatCode="0.00E+00">
                  <c:v>-2306.04</c:v>
                </c:pt>
                <c:pt idx="18934" formatCode="0.00E+00">
                  <c:v>-2332.7199999999998</c:v>
                </c:pt>
                <c:pt idx="18935" formatCode="0.00E+00">
                  <c:v>-2358.89</c:v>
                </c:pt>
                <c:pt idx="18936" formatCode="0.00E+00">
                  <c:v>-2384.54</c:v>
                </c:pt>
                <c:pt idx="18937" formatCode="0.00E+00">
                  <c:v>-2409.67</c:v>
                </c:pt>
                <c:pt idx="18938" formatCode="0.00E+00">
                  <c:v>-2434.27</c:v>
                </c:pt>
                <c:pt idx="18939" formatCode="0.00E+00">
                  <c:v>-2458.34</c:v>
                </c:pt>
                <c:pt idx="18940" formatCode="0.00E+00">
                  <c:v>-2481.86</c:v>
                </c:pt>
                <c:pt idx="18941" formatCode="0.00E+00">
                  <c:v>-2504.84</c:v>
                </c:pt>
                <c:pt idx="18942" formatCode="0.00E+00">
                  <c:v>-2527.27</c:v>
                </c:pt>
                <c:pt idx="18943" formatCode="0.00E+00">
                  <c:v>-2549.15</c:v>
                </c:pt>
                <c:pt idx="18944" formatCode="0.00E+00">
                  <c:v>-2570.4699999999998</c:v>
                </c:pt>
                <c:pt idx="18945" formatCode="0.00E+00">
                  <c:v>-2591.23</c:v>
                </c:pt>
                <c:pt idx="18946" formatCode="0.00E+00">
                  <c:v>-2611.41</c:v>
                </c:pt>
                <c:pt idx="18947" formatCode="0.00E+00">
                  <c:v>-2631.03</c:v>
                </c:pt>
                <c:pt idx="18948" formatCode="0.00E+00">
                  <c:v>-2650.07</c:v>
                </c:pt>
                <c:pt idx="18949" formatCode="0.00E+00">
                  <c:v>-2668.52</c:v>
                </c:pt>
                <c:pt idx="18950" formatCode="0.00E+00">
                  <c:v>-2686.39</c:v>
                </c:pt>
                <c:pt idx="18951" formatCode="0.00E+00">
                  <c:v>-2703.67</c:v>
                </c:pt>
                <c:pt idx="18952" formatCode="0.00E+00">
                  <c:v>-2720.36</c:v>
                </c:pt>
                <c:pt idx="18953" formatCode="0.00E+00">
                  <c:v>-2736.46</c:v>
                </c:pt>
                <c:pt idx="18954" formatCode="0.00E+00">
                  <c:v>-2751.95</c:v>
                </c:pt>
                <c:pt idx="18955" formatCode="0.00E+00">
                  <c:v>-2766.84</c:v>
                </c:pt>
                <c:pt idx="18956" formatCode="0.00E+00">
                  <c:v>-2781.12</c:v>
                </c:pt>
                <c:pt idx="18957" formatCode="0.00E+00">
                  <c:v>-2794.79</c:v>
                </c:pt>
                <c:pt idx="18958" formatCode="0.00E+00">
                  <c:v>-2807.85</c:v>
                </c:pt>
                <c:pt idx="18959" formatCode="0.00E+00">
                  <c:v>-2820.3</c:v>
                </c:pt>
                <c:pt idx="18960" formatCode="0.00E+00">
                  <c:v>-2832.13</c:v>
                </c:pt>
                <c:pt idx="18961" formatCode="0.00E+00">
                  <c:v>-2843.33</c:v>
                </c:pt>
                <c:pt idx="18962" formatCode="0.00E+00">
                  <c:v>-2853.92</c:v>
                </c:pt>
                <c:pt idx="18963" formatCode="0.00E+00">
                  <c:v>-2863.87</c:v>
                </c:pt>
                <c:pt idx="18964" formatCode="0.00E+00">
                  <c:v>-2873.2</c:v>
                </c:pt>
                <c:pt idx="18965" formatCode="0.00E+00">
                  <c:v>-2881.9</c:v>
                </c:pt>
                <c:pt idx="18966" formatCode="0.00E+00">
                  <c:v>-2889.97</c:v>
                </c:pt>
                <c:pt idx="18967" formatCode="0.00E+00">
                  <c:v>-2897.41</c:v>
                </c:pt>
                <c:pt idx="18968" formatCode="0.00E+00">
                  <c:v>-2904.21</c:v>
                </c:pt>
                <c:pt idx="18969" formatCode="0.00E+00">
                  <c:v>-2910.37</c:v>
                </c:pt>
                <c:pt idx="18970" formatCode="0.00E+00">
                  <c:v>-2915.9</c:v>
                </c:pt>
                <c:pt idx="18971" formatCode="0.00E+00">
                  <c:v>-2920.79</c:v>
                </c:pt>
                <c:pt idx="18972" formatCode="0.00E+00">
                  <c:v>-2925.04</c:v>
                </c:pt>
                <c:pt idx="18973" formatCode="0.00E+00">
                  <c:v>-2928.64</c:v>
                </c:pt>
                <c:pt idx="18974" formatCode="0.00E+00">
                  <c:v>-2931.61</c:v>
                </c:pt>
                <c:pt idx="18975" formatCode="0.00E+00">
                  <c:v>-2933.94</c:v>
                </c:pt>
                <c:pt idx="18976" formatCode="0.00E+00">
                  <c:v>-2935.62</c:v>
                </c:pt>
                <c:pt idx="18977" formatCode="0.00E+00">
                  <c:v>-2936.66</c:v>
                </c:pt>
                <c:pt idx="18978" formatCode="0.00E+00">
                  <c:v>-2937.05</c:v>
                </c:pt>
                <c:pt idx="18979" formatCode="0.00E+00">
                  <c:v>-2936.8</c:v>
                </c:pt>
                <c:pt idx="18980" formatCode="0.00E+00">
                  <c:v>-2935.91</c:v>
                </c:pt>
                <c:pt idx="18981" formatCode="0.00E+00">
                  <c:v>-2934.38</c:v>
                </c:pt>
                <c:pt idx="18982" formatCode="0.00E+00">
                  <c:v>-2932.2</c:v>
                </c:pt>
                <c:pt idx="18983" formatCode="0.00E+00">
                  <c:v>-2929.38</c:v>
                </c:pt>
                <c:pt idx="18984" formatCode="0.00E+00">
                  <c:v>-2925.92</c:v>
                </c:pt>
                <c:pt idx="18985" formatCode="0.00E+00">
                  <c:v>-2921.82</c:v>
                </c:pt>
                <c:pt idx="18986" formatCode="0.00E+00">
                  <c:v>-2917.08</c:v>
                </c:pt>
                <c:pt idx="18987" formatCode="0.00E+00">
                  <c:v>-2911.7</c:v>
                </c:pt>
                <c:pt idx="18988" formatCode="0.00E+00">
                  <c:v>-2905.69</c:v>
                </c:pt>
                <c:pt idx="18989" formatCode="0.00E+00">
                  <c:v>-2899.04</c:v>
                </c:pt>
                <c:pt idx="18990" formatCode="0.00E+00">
                  <c:v>-2891.75</c:v>
                </c:pt>
                <c:pt idx="18991" formatCode="0.00E+00">
                  <c:v>-2883.83</c:v>
                </c:pt>
                <c:pt idx="18992" formatCode="0.00E+00">
                  <c:v>-2875.28</c:v>
                </c:pt>
                <c:pt idx="18993" formatCode="0.00E+00">
                  <c:v>-2866.1</c:v>
                </c:pt>
                <c:pt idx="18994" formatCode="0.00E+00">
                  <c:v>-2856.29</c:v>
                </c:pt>
                <c:pt idx="18995" formatCode="0.00E+00">
                  <c:v>-2845.86</c:v>
                </c:pt>
                <c:pt idx="18996" formatCode="0.00E+00">
                  <c:v>-2834.8</c:v>
                </c:pt>
                <c:pt idx="18997" formatCode="0.00E+00">
                  <c:v>-2823.13</c:v>
                </c:pt>
                <c:pt idx="18998" formatCode="0.00E+00">
                  <c:v>-2810.83</c:v>
                </c:pt>
                <c:pt idx="18999" formatCode="0.00E+00">
                  <c:v>-2797.92</c:v>
                </c:pt>
                <c:pt idx="19000" formatCode="0.00E+00">
                  <c:v>-2784.4</c:v>
                </c:pt>
                <c:pt idx="19001" formatCode="0.00E+00">
                  <c:v>-2770.27</c:v>
                </c:pt>
                <c:pt idx="19002" formatCode="0.00E+00">
                  <c:v>-2755.54</c:v>
                </c:pt>
                <c:pt idx="19003" formatCode="0.00E+00">
                  <c:v>-2740.2</c:v>
                </c:pt>
                <c:pt idx="19004" formatCode="0.00E+00">
                  <c:v>-2724.26</c:v>
                </c:pt>
                <c:pt idx="19005" formatCode="0.00E+00">
                  <c:v>-2707.72</c:v>
                </c:pt>
                <c:pt idx="19006" formatCode="0.00E+00">
                  <c:v>-2690.6</c:v>
                </c:pt>
                <c:pt idx="19007" formatCode="0.00E+00">
                  <c:v>-2672.88</c:v>
                </c:pt>
                <c:pt idx="19008" formatCode="0.00E+00">
                  <c:v>-2654.58</c:v>
                </c:pt>
                <c:pt idx="19009" formatCode="0.00E+00">
                  <c:v>-2635.7</c:v>
                </c:pt>
                <c:pt idx="19010" formatCode="0.00E+00">
                  <c:v>-2616.2399999999998</c:v>
                </c:pt>
                <c:pt idx="19011" formatCode="0.00E+00">
                  <c:v>-2596.21</c:v>
                </c:pt>
                <c:pt idx="19012" formatCode="0.00E+00">
                  <c:v>-2575.62</c:v>
                </c:pt>
                <c:pt idx="19013" formatCode="0.00E+00">
                  <c:v>-2554.46</c:v>
                </c:pt>
                <c:pt idx="19014" formatCode="0.00E+00">
                  <c:v>-2532.7399999999998</c:v>
                </c:pt>
                <c:pt idx="19015" formatCode="0.00E+00">
                  <c:v>-2510.46</c:v>
                </c:pt>
                <c:pt idx="19016" formatCode="0.00E+00">
                  <c:v>-2487.64</c:v>
                </c:pt>
                <c:pt idx="19017" formatCode="0.00E+00">
                  <c:v>-2464.2800000000002</c:v>
                </c:pt>
                <c:pt idx="19018" formatCode="0.00E+00">
                  <c:v>-2440.37</c:v>
                </c:pt>
                <c:pt idx="19019" formatCode="0.00E+00">
                  <c:v>-2415.9299999999998</c:v>
                </c:pt>
                <c:pt idx="19020" formatCode="0.00E+00">
                  <c:v>-2390.9699999999998</c:v>
                </c:pt>
                <c:pt idx="19021" formatCode="0.00E+00">
                  <c:v>-2365.48</c:v>
                </c:pt>
                <c:pt idx="19022" formatCode="0.00E+00">
                  <c:v>-2339.48</c:v>
                </c:pt>
                <c:pt idx="19023" formatCode="0.00E+00">
                  <c:v>-2312.96</c:v>
                </c:pt>
                <c:pt idx="19024" formatCode="0.00E+00">
                  <c:v>-2285.94</c:v>
                </c:pt>
                <c:pt idx="19025" formatCode="0.00E+00">
                  <c:v>-2258.41</c:v>
                </c:pt>
                <c:pt idx="19026" formatCode="0.00E+00">
                  <c:v>-2230.4</c:v>
                </c:pt>
                <c:pt idx="19027" formatCode="0.00E+00">
                  <c:v>-2201.9</c:v>
                </c:pt>
                <c:pt idx="19028" formatCode="0.00E+00">
                  <c:v>-2172.91</c:v>
                </c:pt>
                <c:pt idx="19029" formatCode="0.00E+00">
                  <c:v>-2143.46</c:v>
                </c:pt>
                <c:pt idx="19030" formatCode="0.00E+00">
                  <c:v>-2113.5300000000002</c:v>
                </c:pt>
                <c:pt idx="19031" formatCode="0.00E+00">
                  <c:v>-2083.14</c:v>
                </c:pt>
                <c:pt idx="19032" formatCode="0.00E+00">
                  <c:v>-2052.3000000000002</c:v>
                </c:pt>
                <c:pt idx="19033" formatCode="0.00E+00">
                  <c:v>-2021.01</c:v>
                </c:pt>
                <c:pt idx="19034" formatCode="0.00E+00">
                  <c:v>-1989.28</c:v>
                </c:pt>
                <c:pt idx="19035" formatCode="0.00E+00">
                  <c:v>-1957.11</c:v>
                </c:pt>
                <c:pt idx="19036" formatCode="0.00E+00">
                  <c:v>-1924.51</c:v>
                </c:pt>
                <c:pt idx="19037" formatCode="0.00E+00">
                  <c:v>-1891.5</c:v>
                </c:pt>
                <c:pt idx="19038" formatCode="0.00E+00">
                  <c:v>-1858.07</c:v>
                </c:pt>
                <c:pt idx="19039" formatCode="0.00E+00">
                  <c:v>-1824.24</c:v>
                </c:pt>
                <c:pt idx="19040" formatCode="0.00E+00">
                  <c:v>-1790.01</c:v>
                </c:pt>
                <c:pt idx="19041" formatCode="0.00E+00">
                  <c:v>-1755.39</c:v>
                </c:pt>
                <c:pt idx="19042" formatCode="0.00E+00">
                  <c:v>-1720.39</c:v>
                </c:pt>
                <c:pt idx="19043" formatCode="0.00E+00">
                  <c:v>-1685.01</c:v>
                </c:pt>
                <c:pt idx="19044" formatCode="0.00E+00">
                  <c:v>-1649.26</c:v>
                </c:pt>
                <c:pt idx="19045" formatCode="0.00E+00">
                  <c:v>-1613.15</c:v>
                </c:pt>
                <c:pt idx="19046" formatCode="0.00E+00">
                  <c:v>-1576.69</c:v>
                </c:pt>
                <c:pt idx="19047" formatCode="0.00E+00">
                  <c:v>-1539.89</c:v>
                </c:pt>
                <c:pt idx="19048" formatCode="0.00E+00">
                  <c:v>-1502.75</c:v>
                </c:pt>
                <c:pt idx="19049" formatCode="0.00E+00">
                  <c:v>-1465.28</c:v>
                </c:pt>
                <c:pt idx="19050" formatCode="0.00E+00">
                  <c:v>-1427.5</c:v>
                </c:pt>
                <c:pt idx="19051" formatCode="0.00E+00">
                  <c:v>-1389.4</c:v>
                </c:pt>
                <c:pt idx="19052" formatCode="0.00E+00">
                  <c:v>-1351</c:v>
                </c:pt>
                <c:pt idx="19053" formatCode="0.00E+00">
                  <c:v>-1312.31</c:v>
                </c:pt>
                <c:pt idx="19054" formatCode="0.00E+00">
                  <c:v>-1273.33</c:v>
                </c:pt>
                <c:pt idx="19055" formatCode="0.00E+00">
                  <c:v>-1234.07</c:v>
                </c:pt>
                <c:pt idx="19056" formatCode="0.00E+00">
                  <c:v>-1194.55</c:v>
                </c:pt>
                <c:pt idx="19057" formatCode="0.00E+00">
                  <c:v>-1154.76</c:v>
                </c:pt>
                <c:pt idx="19058" formatCode="0.00E+00">
                  <c:v>-1114.72</c:v>
                </c:pt>
                <c:pt idx="19059" formatCode="0.00E+00">
                  <c:v>-1074.44</c:v>
                </c:pt>
                <c:pt idx="19060" formatCode="0.00E+00">
                  <c:v>-1033.93</c:v>
                </c:pt>
                <c:pt idx="19061">
                  <c:v>-993.19299999999998</c:v>
                </c:pt>
                <c:pt idx="19062">
                  <c:v>-952.23900000000003</c:v>
                </c:pt>
                <c:pt idx="19063">
                  <c:v>-911.07899999999995</c:v>
                </c:pt>
                <c:pt idx="19064">
                  <c:v>-869.721</c:v>
                </c:pt>
                <c:pt idx="19065">
                  <c:v>-828.17399999999998</c:v>
                </c:pt>
                <c:pt idx="19066">
                  <c:v>-786.447</c:v>
                </c:pt>
                <c:pt idx="19067">
                  <c:v>-744.55</c:v>
                </c:pt>
                <c:pt idx="19068">
                  <c:v>-702.49199999999996</c:v>
                </c:pt>
                <c:pt idx="19069">
                  <c:v>-660.28099999999995</c:v>
                </c:pt>
                <c:pt idx="19070">
                  <c:v>-617.928</c:v>
                </c:pt>
                <c:pt idx="19071">
                  <c:v>-575.44100000000003</c:v>
                </c:pt>
                <c:pt idx="19072">
                  <c:v>-532.83000000000004</c:v>
                </c:pt>
                <c:pt idx="19073">
                  <c:v>-490.10399999999998</c:v>
                </c:pt>
                <c:pt idx="19074">
                  <c:v>-447.27300000000002</c:v>
                </c:pt>
                <c:pt idx="19075">
                  <c:v>-404.34500000000003</c:v>
                </c:pt>
                <c:pt idx="19076">
                  <c:v>-361.33</c:v>
                </c:pt>
                <c:pt idx="19077">
                  <c:v>-318.238</c:v>
                </c:pt>
                <c:pt idx="19078">
                  <c:v>-275.07799999999997</c:v>
                </c:pt>
                <c:pt idx="19079">
                  <c:v>-231.85900000000001</c:v>
                </c:pt>
                <c:pt idx="19080">
                  <c:v>-188.59100000000001</c:v>
                </c:pt>
                <c:pt idx="19081">
                  <c:v>-145.28399999999999</c:v>
                </c:pt>
                <c:pt idx="19082">
                  <c:v>-101.947</c:v>
                </c:pt>
                <c:pt idx="19083">
                  <c:v>-58.588799999999999</c:v>
                </c:pt>
                <c:pt idx="19084">
                  <c:v>-15.2202</c:v>
                </c:pt>
                <c:pt idx="19085">
                  <c:v>28.15</c:v>
                </c:pt>
                <c:pt idx="19086">
                  <c:v>71.512100000000004</c:v>
                </c:pt>
                <c:pt idx="19087">
                  <c:v>114.857</c:v>
                </c:pt>
                <c:pt idx="19088">
                  <c:v>158.17500000000001</c:v>
                </c:pt>
                <c:pt idx="19089">
                  <c:v>201.45599999999999</c:v>
                </c:pt>
                <c:pt idx="19090">
                  <c:v>244.691</c:v>
                </c:pt>
                <c:pt idx="19091">
                  <c:v>287.87099999999998</c:v>
                </c:pt>
                <c:pt idx="19092">
                  <c:v>330.98599999999999</c:v>
                </c:pt>
                <c:pt idx="19093">
                  <c:v>374.02600000000001</c:v>
                </c:pt>
                <c:pt idx="19094">
                  <c:v>416.983</c:v>
                </c:pt>
                <c:pt idx="19095">
                  <c:v>459.84699999999998</c:v>
                </c:pt>
                <c:pt idx="19096">
                  <c:v>502.608</c:v>
                </c:pt>
                <c:pt idx="19097">
                  <c:v>545.25800000000004</c:v>
                </c:pt>
                <c:pt idx="19098">
                  <c:v>587.78599999999994</c:v>
                </c:pt>
                <c:pt idx="19099">
                  <c:v>630.18399999999997</c:v>
                </c:pt>
                <c:pt idx="19100">
                  <c:v>672.44200000000001</c:v>
                </c:pt>
                <c:pt idx="19101">
                  <c:v>714.55100000000004</c:v>
                </c:pt>
                <c:pt idx="19102">
                  <c:v>756.50199999999995</c:v>
                </c:pt>
                <c:pt idx="19103">
                  <c:v>798.28499999999997</c:v>
                </c:pt>
                <c:pt idx="19104">
                  <c:v>839.89200000000005</c:v>
                </c:pt>
                <c:pt idx="19105">
                  <c:v>881.31399999999996</c:v>
                </c:pt>
                <c:pt idx="19106">
                  <c:v>922.54</c:v>
                </c:pt>
                <c:pt idx="19107">
                  <c:v>963.56299999999999</c:v>
                </c:pt>
                <c:pt idx="19108" formatCode="0.00E+00">
                  <c:v>1004.37</c:v>
                </c:pt>
                <c:pt idx="19109" formatCode="0.00E+00">
                  <c:v>1044.96</c:v>
                </c:pt>
                <c:pt idx="19110" formatCode="0.00E+00">
                  <c:v>1085.32</c:v>
                </c:pt>
                <c:pt idx="19111" formatCode="0.00E+00">
                  <c:v>1125.44</c:v>
                </c:pt>
                <c:pt idx="19112" formatCode="0.00E+00">
                  <c:v>1165.31</c:v>
                </c:pt>
                <c:pt idx="19113" formatCode="0.00E+00">
                  <c:v>1204.92</c:v>
                </c:pt>
                <c:pt idx="19114" formatCode="0.00E+00">
                  <c:v>1244.27</c:v>
                </c:pt>
                <c:pt idx="19115" formatCode="0.00E+00">
                  <c:v>1283.3399999999999</c:v>
                </c:pt>
                <c:pt idx="19116" formatCode="0.00E+00">
                  <c:v>1322.13</c:v>
                </c:pt>
                <c:pt idx="19117" formatCode="0.00E+00">
                  <c:v>1360.63</c:v>
                </c:pt>
                <c:pt idx="19118" formatCode="0.00E+00">
                  <c:v>1398.83</c:v>
                </c:pt>
                <c:pt idx="19119" formatCode="0.00E+00">
                  <c:v>1436.72</c:v>
                </c:pt>
                <c:pt idx="19120" formatCode="0.00E+00">
                  <c:v>1474.3</c:v>
                </c:pt>
                <c:pt idx="19121" formatCode="0.00E+00">
                  <c:v>1511.55</c:v>
                </c:pt>
                <c:pt idx="19122" formatCode="0.00E+00">
                  <c:v>1548.47</c:v>
                </c:pt>
                <c:pt idx="19123" formatCode="0.00E+00">
                  <c:v>1585.05</c:v>
                </c:pt>
                <c:pt idx="19124" formatCode="0.00E+00">
                  <c:v>1621.28</c:v>
                </c:pt>
                <c:pt idx="19125" formatCode="0.00E+00">
                  <c:v>1657.15</c:v>
                </c:pt>
                <c:pt idx="19126" formatCode="0.00E+00">
                  <c:v>1692.66</c:v>
                </c:pt>
                <c:pt idx="19127" formatCode="0.00E+00">
                  <c:v>1727.79</c:v>
                </c:pt>
                <c:pt idx="19128" formatCode="0.00E+00">
                  <c:v>1762.55</c:v>
                </c:pt>
                <c:pt idx="19129" formatCode="0.00E+00">
                  <c:v>1796.92</c:v>
                </c:pt>
                <c:pt idx="19130" formatCode="0.00E+00">
                  <c:v>1830.89</c:v>
                </c:pt>
                <c:pt idx="19131" formatCode="0.00E+00">
                  <c:v>1864.46</c:v>
                </c:pt>
                <c:pt idx="19132" formatCode="0.00E+00">
                  <c:v>1897.62</c:v>
                </c:pt>
                <c:pt idx="19133" formatCode="0.00E+00">
                  <c:v>1930.37</c:v>
                </c:pt>
                <c:pt idx="19134" formatCode="0.00E+00">
                  <c:v>1962.69</c:v>
                </c:pt>
                <c:pt idx="19135" formatCode="0.00E+00">
                  <c:v>1994.58</c:v>
                </c:pt>
                <c:pt idx="19136" formatCode="0.00E+00">
                  <c:v>2026.03</c:v>
                </c:pt>
                <c:pt idx="19137" formatCode="0.00E+00">
                  <c:v>2057.0300000000002</c:v>
                </c:pt>
                <c:pt idx="19138" formatCode="0.00E+00">
                  <c:v>2087.59</c:v>
                </c:pt>
                <c:pt idx="19139" formatCode="0.00E+00">
                  <c:v>2117.6799999999998</c:v>
                </c:pt>
                <c:pt idx="19140" formatCode="0.00E+00">
                  <c:v>2147.31</c:v>
                </c:pt>
                <c:pt idx="19141" formatCode="0.00E+00">
                  <c:v>2176.4699999999998</c:v>
                </c:pt>
                <c:pt idx="19142" formatCode="0.00E+00">
                  <c:v>2205.15</c:v>
                </c:pt>
                <c:pt idx="19143" formatCode="0.00E+00">
                  <c:v>2233.35</c:v>
                </c:pt>
                <c:pt idx="19144" formatCode="0.00E+00">
                  <c:v>2261.0500000000002</c:v>
                </c:pt>
                <c:pt idx="19145" formatCode="0.00E+00">
                  <c:v>2288.2600000000002</c:v>
                </c:pt>
                <c:pt idx="19146" formatCode="0.00E+00">
                  <c:v>2314.9699999999998</c:v>
                </c:pt>
                <c:pt idx="19147" formatCode="0.00E+00">
                  <c:v>2341.17</c:v>
                </c:pt>
                <c:pt idx="19148" formatCode="0.00E+00">
                  <c:v>2366.85</c:v>
                </c:pt>
                <c:pt idx="19149" formatCode="0.00E+00">
                  <c:v>2392.02</c:v>
                </c:pt>
                <c:pt idx="19150" formatCode="0.00E+00">
                  <c:v>2416.66</c:v>
                </c:pt>
                <c:pt idx="19151" formatCode="0.00E+00">
                  <c:v>2440.77</c:v>
                </c:pt>
                <c:pt idx="19152" formatCode="0.00E+00">
                  <c:v>2464.34</c:v>
                </c:pt>
                <c:pt idx="19153" formatCode="0.00E+00">
                  <c:v>2487.38</c:v>
                </c:pt>
                <c:pt idx="19154" formatCode="0.00E+00">
                  <c:v>2509.86</c:v>
                </c:pt>
                <c:pt idx="19155" formatCode="0.00E+00">
                  <c:v>2531.8000000000002</c:v>
                </c:pt>
                <c:pt idx="19156" formatCode="0.00E+00">
                  <c:v>2553.1799999999998</c:v>
                </c:pt>
                <c:pt idx="19157" formatCode="0.00E+00">
                  <c:v>2574</c:v>
                </c:pt>
                <c:pt idx="19158" formatCode="0.00E+00">
                  <c:v>2594.2600000000002</c:v>
                </c:pt>
                <c:pt idx="19159" formatCode="0.00E+00">
                  <c:v>2613.9499999999998</c:v>
                </c:pt>
                <c:pt idx="19160" formatCode="0.00E+00">
                  <c:v>2633.06</c:v>
                </c:pt>
                <c:pt idx="19161" formatCode="0.00E+00">
                  <c:v>2651.6</c:v>
                </c:pt>
                <c:pt idx="19162" formatCode="0.00E+00">
                  <c:v>2669.55</c:v>
                </c:pt>
                <c:pt idx="19163" formatCode="0.00E+00">
                  <c:v>2686.92</c:v>
                </c:pt>
                <c:pt idx="19164" formatCode="0.00E+00">
                  <c:v>2703.7</c:v>
                </c:pt>
                <c:pt idx="19165" formatCode="0.00E+00">
                  <c:v>2719.89</c:v>
                </c:pt>
                <c:pt idx="19166" formatCode="0.00E+00">
                  <c:v>2735.48</c:v>
                </c:pt>
                <c:pt idx="19167" formatCode="0.00E+00">
                  <c:v>2750.47</c:v>
                </c:pt>
                <c:pt idx="19168" formatCode="0.00E+00">
                  <c:v>2764.86</c:v>
                </c:pt>
                <c:pt idx="19169" formatCode="0.00E+00">
                  <c:v>2778.64</c:v>
                </c:pt>
                <c:pt idx="19170" formatCode="0.00E+00">
                  <c:v>2791.81</c:v>
                </c:pt>
                <c:pt idx="19171" formatCode="0.00E+00">
                  <c:v>2804.37</c:v>
                </c:pt>
                <c:pt idx="19172" formatCode="0.00E+00">
                  <c:v>2816.32</c:v>
                </c:pt>
                <c:pt idx="19173" formatCode="0.00E+00">
                  <c:v>2827.65</c:v>
                </c:pt>
                <c:pt idx="19174" formatCode="0.00E+00">
                  <c:v>2838.35</c:v>
                </c:pt>
                <c:pt idx="19175" formatCode="0.00E+00">
                  <c:v>2848.44</c:v>
                </c:pt>
                <c:pt idx="19176" formatCode="0.00E+00">
                  <c:v>2857.9</c:v>
                </c:pt>
                <c:pt idx="19177" formatCode="0.00E+00">
                  <c:v>2866.74</c:v>
                </c:pt>
                <c:pt idx="19178" formatCode="0.00E+00">
                  <c:v>2874.94</c:v>
                </c:pt>
                <c:pt idx="19179" formatCode="0.00E+00">
                  <c:v>2882.51</c:v>
                </c:pt>
                <c:pt idx="19180" formatCode="0.00E+00">
                  <c:v>2889.46</c:v>
                </c:pt>
                <c:pt idx="19181" formatCode="0.00E+00">
                  <c:v>2895.77</c:v>
                </c:pt>
                <c:pt idx="19182" formatCode="0.00E+00">
                  <c:v>2901.45</c:v>
                </c:pt>
                <c:pt idx="19183" formatCode="0.00E+00">
                  <c:v>2906.49</c:v>
                </c:pt>
                <c:pt idx="19184" formatCode="0.00E+00">
                  <c:v>2910.89</c:v>
                </c:pt>
                <c:pt idx="19185" formatCode="0.00E+00">
                  <c:v>2914.66</c:v>
                </c:pt>
                <c:pt idx="19186" formatCode="0.00E+00">
                  <c:v>2917.79</c:v>
                </c:pt>
                <c:pt idx="19187" formatCode="0.00E+00">
                  <c:v>2920.27</c:v>
                </c:pt>
                <c:pt idx="19188" formatCode="0.00E+00">
                  <c:v>2922.12</c:v>
                </c:pt>
                <c:pt idx="19189" formatCode="0.00E+00">
                  <c:v>2923.33</c:v>
                </c:pt>
                <c:pt idx="19190" formatCode="0.00E+00">
                  <c:v>2923.9</c:v>
                </c:pt>
                <c:pt idx="19191" formatCode="0.00E+00">
                  <c:v>2923.83</c:v>
                </c:pt>
                <c:pt idx="19192" formatCode="0.00E+00">
                  <c:v>2923.11</c:v>
                </c:pt>
                <c:pt idx="19193" formatCode="0.00E+00">
                  <c:v>2921.76</c:v>
                </c:pt>
                <c:pt idx="19194" formatCode="0.00E+00">
                  <c:v>2919.76</c:v>
                </c:pt>
                <c:pt idx="19195" formatCode="0.00E+00">
                  <c:v>2917.13</c:v>
                </c:pt>
                <c:pt idx="19196" formatCode="0.00E+00">
                  <c:v>2913.86</c:v>
                </c:pt>
                <c:pt idx="19197" formatCode="0.00E+00">
                  <c:v>2909.95</c:v>
                </c:pt>
                <c:pt idx="19198" formatCode="0.00E+00">
                  <c:v>2905.4</c:v>
                </c:pt>
                <c:pt idx="19199" formatCode="0.00E+00">
                  <c:v>2900.22</c:v>
                </c:pt>
                <c:pt idx="19200" formatCode="0.00E+00">
                  <c:v>2894.4</c:v>
                </c:pt>
                <c:pt idx="19201" formatCode="0.00E+00">
                  <c:v>2887.94</c:v>
                </c:pt>
                <c:pt idx="19202" formatCode="0.00E+00">
                  <c:v>2880.86</c:v>
                </c:pt>
                <c:pt idx="19203" formatCode="0.00E+00">
                  <c:v>2873.14</c:v>
                </c:pt>
                <c:pt idx="19204" formatCode="0.00E+00">
                  <c:v>2864.8</c:v>
                </c:pt>
                <c:pt idx="19205" formatCode="0.00E+00">
                  <c:v>2855.82</c:v>
                </c:pt>
                <c:pt idx="19206" formatCode="0.00E+00">
                  <c:v>2846.23</c:v>
                </c:pt>
                <c:pt idx="19207" formatCode="0.00E+00">
                  <c:v>2836</c:v>
                </c:pt>
                <c:pt idx="19208" formatCode="0.00E+00">
                  <c:v>2825.16</c:v>
                </c:pt>
                <c:pt idx="19209" formatCode="0.00E+00">
                  <c:v>2813.7</c:v>
                </c:pt>
                <c:pt idx="19210" formatCode="0.00E+00">
                  <c:v>2801.62</c:v>
                </c:pt>
                <c:pt idx="19211" formatCode="0.00E+00">
                  <c:v>2788.94</c:v>
                </c:pt>
                <c:pt idx="19212" formatCode="0.00E+00">
                  <c:v>2775.64</c:v>
                </c:pt>
                <c:pt idx="19213" formatCode="0.00E+00">
                  <c:v>2761.73</c:v>
                </c:pt>
                <c:pt idx="19214" formatCode="0.00E+00">
                  <c:v>2747.22</c:v>
                </c:pt>
                <c:pt idx="19215" formatCode="0.00E+00">
                  <c:v>2732.1</c:v>
                </c:pt>
                <c:pt idx="19216" formatCode="0.00E+00">
                  <c:v>2716.39</c:v>
                </c:pt>
                <c:pt idx="19217" formatCode="0.00E+00">
                  <c:v>2700.08</c:v>
                </c:pt>
                <c:pt idx="19218" formatCode="0.00E+00">
                  <c:v>2683.19</c:v>
                </c:pt>
                <c:pt idx="19219" formatCode="0.00E+00">
                  <c:v>2665.7</c:v>
                </c:pt>
                <c:pt idx="19220" formatCode="0.00E+00">
                  <c:v>2647.64</c:v>
                </c:pt>
                <c:pt idx="19221" formatCode="0.00E+00">
                  <c:v>2628.99</c:v>
                </c:pt>
                <c:pt idx="19222" formatCode="0.00E+00">
                  <c:v>2609.77</c:v>
                </c:pt>
                <c:pt idx="19223" formatCode="0.00E+00">
                  <c:v>2589.98</c:v>
                </c:pt>
                <c:pt idx="19224" formatCode="0.00E+00">
                  <c:v>2569.62</c:v>
                </c:pt>
                <c:pt idx="19225" formatCode="0.00E+00">
                  <c:v>2548.69</c:v>
                </c:pt>
                <c:pt idx="19226" formatCode="0.00E+00">
                  <c:v>2527.2199999999998</c:v>
                </c:pt>
                <c:pt idx="19227" formatCode="0.00E+00">
                  <c:v>2505.1799999999998</c:v>
                </c:pt>
                <c:pt idx="19228" formatCode="0.00E+00">
                  <c:v>2482.6</c:v>
                </c:pt>
                <c:pt idx="19229" formatCode="0.00E+00">
                  <c:v>2459.48</c:v>
                </c:pt>
                <c:pt idx="19230" formatCode="0.00E+00">
                  <c:v>2435.8200000000002</c:v>
                </c:pt>
                <c:pt idx="19231" formatCode="0.00E+00">
                  <c:v>2411.63</c:v>
                </c:pt>
                <c:pt idx="19232" formatCode="0.00E+00">
                  <c:v>2386.91</c:v>
                </c:pt>
                <c:pt idx="19233" formatCode="0.00E+00">
                  <c:v>2361.66</c:v>
                </c:pt>
                <c:pt idx="19234" formatCode="0.00E+00">
                  <c:v>2335.9</c:v>
                </c:pt>
                <c:pt idx="19235" formatCode="0.00E+00">
                  <c:v>2309.64</c:v>
                </c:pt>
                <c:pt idx="19236" formatCode="0.00E+00">
                  <c:v>2282.86</c:v>
                </c:pt>
                <c:pt idx="19237" formatCode="0.00E+00">
                  <c:v>2255.59</c:v>
                </c:pt>
                <c:pt idx="19238" formatCode="0.00E+00">
                  <c:v>2227.8200000000002</c:v>
                </c:pt>
                <c:pt idx="19239" formatCode="0.00E+00">
                  <c:v>2199.5700000000002</c:v>
                </c:pt>
                <c:pt idx="19240" formatCode="0.00E+00">
                  <c:v>2170.83</c:v>
                </c:pt>
                <c:pt idx="19241" formatCode="0.00E+00">
                  <c:v>2141.62</c:v>
                </c:pt>
                <c:pt idx="19242" formatCode="0.00E+00">
                  <c:v>2111.9499999999998</c:v>
                </c:pt>
                <c:pt idx="19243" formatCode="0.00E+00">
                  <c:v>2081.81</c:v>
                </c:pt>
                <c:pt idx="19244" formatCode="0.00E+00">
                  <c:v>2051.2199999999998</c:v>
                </c:pt>
                <c:pt idx="19245" formatCode="0.00E+00">
                  <c:v>2020.17</c:v>
                </c:pt>
                <c:pt idx="19246" formatCode="0.00E+00">
                  <c:v>1988.69</c:v>
                </c:pt>
                <c:pt idx="19247" formatCode="0.00E+00">
                  <c:v>1956.77</c:v>
                </c:pt>
                <c:pt idx="19248" formatCode="0.00E+00">
                  <c:v>1924.43</c:v>
                </c:pt>
                <c:pt idx="19249" formatCode="0.00E+00">
                  <c:v>1891.66</c:v>
                </c:pt>
                <c:pt idx="19250" formatCode="0.00E+00">
                  <c:v>1858.49</c:v>
                </c:pt>
                <c:pt idx="19251" formatCode="0.00E+00">
                  <c:v>1824.9</c:v>
                </c:pt>
                <c:pt idx="19252" formatCode="0.00E+00">
                  <c:v>1790.92</c:v>
                </c:pt>
                <c:pt idx="19253" formatCode="0.00E+00">
                  <c:v>1756.55</c:v>
                </c:pt>
                <c:pt idx="19254" formatCode="0.00E+00">
                  <c:v>1721.79</c:v>
                </c:pt>
                <c:pt idx="19255" formatCode="0.00E+00">
                  <c:v>1686.66</c:v>
                </c:pt>
                <c:pt idx="19256" formatCode="0.00E+00">
                  <c:v>1651.16</c:v>
                </c:pt>
                <c:pt idx="19257" formatCode="0.00E+00">
                  <c:v>1615.3</c:v>
                </c:pt>
                <c:pt idx="19258" formatCode="0.00E+00">
                  <c:v>1579.08</c:v>
                </c:pt>
                <c:pt idx="19259" formatCode="0.00E+00">
                  <c:v>1542.52</c:v>
                </c:pt>
                <c:pt idx="19260" formatCode="0.00E+00">
                  <c:v>1505.63</c:v>
                </c:pt>
                <c:pt idx="19261" formatCode="0.00E+00">
                  <c:v>1468.4</c:v>
                </c:pt>
                <c:pt idx="19262" formatCode="0.00E+00">
                  <c:v>1430.86</c:v>
                </c:pt>
                <c:pt idx="19263" formatCode="0.00E+00">
                  <c:v>1393.01</c:v>
                </c:pt>
                <c:pt idx="19264" formatCode="0.00E+00">
                  <c:v>1354.85</c:v>
                </c:pt>
                <c:pt idx="19265" formatCode="0.00E+00">
                  <c:v>1316.39</c:v>
                </c:pt>
                <c:pt idx="19266" formatCode="0.00E+00">
                  <c:v>1277.6500000000001</c:v>
                </c:pt>
                <c:pt idx="19267" formatCode="0.00E+00">
                  <c:v>1238.6300000000001</c:v>
                </c:pt>
                <c:pt idx="19268" formatCode="0.00E+00">
                  <c:v>1199.3399999999999</c:v>
                </c:pt>
                <c:pt idx="19269" formatCode="0.00E+00">
                  <c:v>1159.79</c:v>
                </c:pt>
                <c:pt idx="19270" formatCode="0.00E+00">
                  <c:v>1119.99</c:v>
                </c:pt>
                <c:pt idx="19271" formatCode="0.00E+00">
                  <c:v>1079.94</c:v>
                </c:pt>
                <c:pt idx="19272" formatCode="0.00E+00">
                  <c:v>1039.6600000000001</c:v>
                </c:pt>
                <c:pt idx="19273">
                  <c:v>999.15300000000002</c:v>
                </c:pt>
                <c:pt idx="19274">
                  <c:v>958.428</c:v>
                </c:pt>
                <c:pt idx="19275">
                  <c:v>917.49400000000003</c:v>
                </c:pt>
                <c:pt idx="19276">
                  <c:v>876.36</c:v>
                </c:pt>
                <c:pt idx="19277">
                  <c:v>835.03700000000003</c:v>
                </c:pt>
                <c:pt idx="19278">
                  <c:v>793.53200000000004</c:v>
                </c:pt>
                <c:pt idx="19279">
                  <c:v>751.85500000000002</c:v>
                </c:pt>
                <c:pt idx="19280">
                  <c:v>710.01499999999999</c:v>
                </c:pt>
                <c:pt idx="19281">
                  <c:v>668.02099999999996</c:v>
                </c:pt>
                <c:pt idx="19282">
                  <c:v>625.88300000000004</c:v>
                </c:pt>
                <c:pt idx="19283">
                  <c:v>583.60900000000004</c:v>
                </c:pt>
                <c:pt idx="19284">
                  <c:v>541.20899999999995</c:v>
                </c:pt>
                <c:pt idx="19285">
                  <c:v>498.69200000000001</c:v>
                </c:pt>
                <c:pt idx="19286">
                  <c:v>456.06799999999998</c:v>
                </c:pt>
                <c:pt idx="19287">
                  <c:v>413.34500000000003</c:v>
                </c:pt>
                <c:pt idx="19288">
                  <c:v>370.53399999999999</c:v>
                </c:pt>
                <c:pt idx="19289">
                  <c:v>327.64299999999997</c:v>
                </c:pt>
                <c:pt idx="19290">
                  <c:v>284.68200000000002</c:v>
                </c:pt>
                <c:pt idx="19291">
                  <c:v>241.65899999999999</c:v>
                </c:pt>
                <c:pt idx="19292">
                  <c:v>198.58600000000001</c:v>
                </c:pt>
                <c:pt idx="19293">
                  <c:v>155.47</c:v>
                </c:pt>
                <c:pt idx="19294">
                  <c:v>112.32299999999999</c:v>
                </c:pt>
                <c:pt idx="19295">
                  <c:v>69.152199999999993</c:v>
                </c:pt>
                <c:pt idx="19296">
                  <c:v>25.968499999999999</c:v>
                </c:pt>
                <c:pt idx="19297">
                  <c:v>-17.219100000000001</c:v>
                </c:pt>
                <c:pt idx="19298">
                  <c:v>-60.4011</c:v>
                </c:pt>
                <c:pt idx="19299">
                  <c:v>-103.568</c:v>
                </c:pt>
                <c:pt idx="19300">
                  <c:v>-146.71100000000001</c:v>
                </c:pt>
                <c:pt idx="19301">
                  <c:v>-189.82</c:v>
                </c:pt>
                <c:pt idx="19302">
                  <c:v>-232.88499999999999</c:v>
                </c:pt>
                <c:pt idx="19303">
                  <c:v>-275.89800000000002</c:v>
                </c:pt>
                <c:pt idx="19304">
                  <c:v>-318.84800000000001</c:v>
                </c:pt>
                <c:pt idx="19305">
                  <c:v>-361.72699999999998</c:v>
                </c:pt>
                <c:pt idx="19306">
                  <c:v>-404.52499999999998</c:v>
                </c:pt>
                <c:pt idx="19307">
                  <c:v>-447.23200000000003</c:v>
                </c:pt>
                <c:pt idx="19308">
                  <c:v>-489.84</c:v>
                </c:pt>
                <c:pt idx="19309">
                  <c:v>-532.33799999999997</c:v>
                </c:pt>
                <c:pt idx="19310">
                  <c:v>-574.71900000000005</c:v>
                </c:pt>
                <c:pt idx="19311">
                  <c:v>-616.971</c:v>
                </c:pt>
                <c:pt idx="19312">
                  <c:v>-659.08799999999997</c:v>
                </c:pt>
                <c:pt idx="19313">
                  <c:v>-701.05799999999999</c:v>
                </c:pt>
                <c:pt idx="19314">
                  <c:v>-742.87300000000005</c:v>
                </c:pt>
                <c:pt idx="19315">
                  <c:v>-784.52300000000002</c:v>
                </c:pt>
                <c:pt idx="19316">
                  <c:v>-826</c:v>
                </c:pt>
                <c:pt idx="19317">
                  <c:v>-867.29499999999996</c:v>
                </c:pt>
                <c:pt idx="19318">
                  <c:v>-908.39700000000005</c:v>
                </c:pt>
                <c:pt idx="19319">
                  <c:v>-949.29899999999998</c:v>
                </c:pt>
                <c:pt idx="19320">
                  <c:v>-989.99199999999996</c:v>
                </c:pt>
                <c:pt idx="19321" formatCode="0.00E+00">
                  <c:v>-1030.47</c:v>
                </c:pt>
                <c:pt idx="19322" formatCode="0.00E+00">
                  <c:v>-1070.71</c:v>
                </c:pt>
                <c:pt idx="19323" formatCode="0.00E+00">
                  <c:v>-1110.72</c:v>
                </c:pt>
                <c:pt idx="19324" formatCode="0.00E+00">
                  <c:v>-1150.49</c:v>
                </c:pt>
                <c:pt idx="19325" formatCode="0.00E+00">
                  <c:v>-1190</c:v>
                </c:pt>
                <c:pt idx="19326" formatCode="0.00E+00">
                  <c:v>-1229.25</c:v>
                </c:pt>
                <c:pt idx="19327" formatCode="0.00E+00">
                  <c:v>-1268.23</c:v>
                </c:pt>
                <c:pt idx="19328" formatCode="0.00E+00">
                  <c:v>-1306.92</c:v>
                </c:pt>
                <c:pt idx="19329" formatCode="0.00E+00">
                  <c:v>-1345.34</c:v>
                </c:pt>
                <c:pt idx="19330" formatCode="0.00E+00">
                  <c:v>-1383.45</c:v>
                </c:pt>
                <c:pt idx="19331" formatCode="0.00E+00">
                  <c:v>-1421.26</c:v>
                </c:pt>
                <c:pt idx="19332" formatCode="0.00E+00">
                  <c:v>-1458.75</c:v>
                </c:pt>
                <c:pt idx="19333" formatCode="0.00E+00">
                  <c:v>-1495.93</c:v>
                </c:pt>
                <c:pt idx="19334" formatCode="0.00E+00">
                  <c:v>-1532.78</c:v>
                </c:pt>
                <c:pt idx="19335" formatCode="0.00E+00">
                  <c:v>-1569.29</c:v>
                </c:pt>
                <c:pt idx="19336" formatCode="0.00E+00">
                  <c:v>-1605.45</c:v>
                </c:pt>
                <c:pt idx="19337" formatCode="0.00E+00">
                  <c:v>-1641.26</c:v>
                </c:pt>
                <c:pt idx="19338" formatCode="0.00E+00">
                  <c:v>-1676.71</c:v>
                </c:pt>
                <c:pt idx="19339" formatCode="0.00E+00">
                  <c:v>-1711.79</c:v>
                </c:pt>
                <c:pt idx="19340" formatCode="0.00E+00">
                  <c:v>-1746.5</c:v>
                </c:pt>
                <c:pt idx="19341" formatCode="0.00E+00">
                  <c:v>-1780.82</c:v>
                </c:pt>
                <c:pt idx="19342" formatCode="0.00E+00">
                  <c:v>-1814.75</c:v>
                </c:pt>
                <c:pt idx="19343" formatCode="0.00E+00">
                  <c:v>-1848.28</c:v>
                </c:pt>
                <c:pt idx="19344" formatCode="0.00E+00">
                  <c:v>-1881.4</c:v>
                </c:pt>
                <c:pt idx="19345" formatCode="0.00E+00">
                  <c:v>-1914.11</c:v>
                </c:pt>
                <c:pt idx="19346" formatCode="0.00E+00">
                  <c:v>-1946.4</c:v>
                </c:pt>
                <c:pt idx="19347" formatCode="0.00E+00">
                  <c:v>-1978.26</c:v>
                </c:pt>
                <c:pt idx="19348" formatCode="0.00E+00">
                  <c:v>-2009.69</c:v>
                </c:pt>
                <c:pt idx="19349" formatCode="0.00E+00">
                  <c:v>-2040.68</c:v>
                </c:pt>
                <c:pt idx="19350" formatCode="0.00E+00">
                  <c:v>-2071.2199999999998</c:v>
                </c:pt>
                <c:pt idx="19351" formatCode="0.00E+00">
                  <c:v>-2101.3000000000002</c:v>
                </c:pt>
                <c:pt idx="19352" formatCode="0.00E+00">
                  <c:v>-2130.92</c:v>
                </c:pt>
                <c:pt idx="19353" formatCode="0.00E+00">
                  <c:v>-2160.0700000000002</c:v>
                </c:pt>
                <c:pt idx="19354" formatCode="0.00E+00">
                  <c:v>-2188.75</c:v>
                </c:pt>
                <c:pt idx="19355" formatCode="0.00E+00">
                  <c:v>-2216.9499999999998</c:v>
                </c:pt>
                <c:pt idx="19356" formatCode="0.00E+00">
                  <c:v>-2244.66</c:v>
                </c:pt>
                <c:pt idx="19357" formatCode="0.00E+00">
                  <c:v>-2271.87</c:v>
                </c:pt>
                <c:pt idx="19358" formatCode="0.00E+00">
                  <c:v>-2298.59</c:v>
                </c:pt>
                <c:pt idx="19359" formatCode="0.00E+00">
                  <c:v>-2324.81</c:v>
                </c:pt>
                <c:pt idx="19360" formatCode="0.00E+00">
                  <c:v>-2350.5100000000002</c:v>
                </c:pt>
                <c:pt idx="19361" formatCode="0.00E+00">
                  <c:v>-2375.6999999999998</c:v>
                </c:pt>
                <c:pt idx="19362" formatCode="0.00E+00">
                  <c:v>-2400.36</c:v>
                </c:pt>
                <c:pt idx="19363" formatCode="0.00E+00">
                  <c:v>-2424.5</c:v>
                </c:pt>
                <c:pt idx="19364" formatCode="0.00E+00">
                  <c:v>-2448.11</c:v>
                </c:pt>
                <c:pt idx="19365" formatCode="0.00E+00">
                  <c:v>-2471.1799999999998</c:v>
                </c:pt>
                <c:pt idx="19366" formatCode="0.00E+00">
                  <c:v>-2493.6999999999998</c:v>
                </c:pt>
                <c:pt idx="19367" formatCode="0.00E+00">
                  <c:v>-2515.6799999999998</c:v>
                </c:pt>
                <c:pt idx="19368" formatCode="0.00E+00">
                  <c:v>-2537.11</c:v>
                </c:pt>
                <c:pt idx="19369" formatCode="0.00E+00">
                  <c:v>-2557.98</c:v>
                </c:pt>
                <c:pt idx="19370" formatCode="0.00E+00">
                  <c:v>-2578.29</c:v>
                </c:pt>
                <c:pt idx="19371" formatCode="0.00E+00">
                  <c:v>-2598.0300000000002</c:v>
                </c:pt>
                <c:pt idx="19372" formatCode="0.00E+00">
                  <c:v>-2617.21</c:v>
                </c:pt>
                <c:pt idx="19373" formatCode="0.00E+00">
                  <c:v>-2635.81</c:v>
                </c:pt>
                <c:pt idx="19374" formatCode="0.00E+00">
                  <c:v>-2653.83</c:v>
                </c:pt>
                <c:pt idx="19375" formatCode="0.00E+00">
                  <c:v>-2671.26</c:v>
                </c:pt>
                <c:pt idx="19376" formatCode="0.00E+00">
                  <c:v>-2688.12</c:v>
                </c:pt>
                <c:pt idx="19377" formatCode="0.00E+00">
                  <c:v>-2704.38</c:v>
                </c:pt>
                <c:pt idx="19378" formatCode="0.00E+00">
                  <c:v>-2720.05</c:v>
                </c:pt>
                <c:pt idx="19379" formatCode="0.00E+00">
                  <c:v>-2735.12</c:v>
                </c:pt>
                <c:pt idx="19380" formatCode="0.00E+00">
                  <c:v>-2749.59</c:v>
                </c:pt>
                <c:pt idx="19381" formatCode="0.00E+00">
                  <c:v>-2763.46</c:v>
                </c:pt>
                <c:pt idx="19382" formatCode="0.00E+00">
                  <c:v>-2776.73</c:v>
                </c:pt>
                <c:pt idx="19383" formatCode="0.00E+00">
                  <c:v>-2789.38</c:v>
                </c:pt>
                <c:pt idx="19384" formatCode="0.00E+00">
                  <c:v>-2801.43</c:v>
                </c:pt>
                <c:pt idx="19385" formatCode="0.00E+00">
                  <c:v>-2812.85</c:v>
                </c:pt>
                <c:pt idx="19386" formatCode="0.00E+00">
                  <c:v>-2823.67</c:v>
                </c:pt>
                <c:pt idx="19387" formatCode="0.00E+00">
                  <c:v>-2833.86</c:v>
                </c:pt>
                <c:pt idx="19388" formatCode="0.00E+00">
                  <c:v>-2843.43</c:v>
                </c:pt>
                <c:pt idx="19389" formatCode="0.00E+00">
                  <c:v>-2852.38</c:v>
                </c:pt>
                <c:pt idx="19390" formatCode="0.00E+00">
                  <c:v>-2860.7</c:v>
                </c:pt>
                <c:pt idx="19391" formatCode="0.00E+00">
                  <c:v>-2868.4</c:v>
                </c:pt>
                <c:pt idx="19392" formatCode="0.00E+00">
                  <c:v>-2875.46</c:v>
                </c:pt>
                <c:pt idx="19393" formatCode="0.00E+00">
                  <c:v>-2881.9</c:v>
                </c:pt>
                <c:pt idx="19394" formatCode="0.00E+00">
                  <c:v>-2887.7</c:v>
                </c:pt>
                <c:pt idx="19395" formatCode="0.00E+00">
                  <c:v>-2892.87</c:v>
                </c:pt>
                <c:pt idx="19396" formatCode="0.00E+00">
                  <c:v>-2897.41</c:v>
                </c:pt>
                <c:pt idx="19397" formatCode="0.00E+00">
                  <c:v>-2901.31</c:v>
                </c:pt>
                <c:pt idx="19398" formatCode="0.00E+00">
                  <c:v>-2904.58</c:v>
                </c:pt>
                <c:pt idx="19399" formatCode="0.00E+00">
                  <c:v>-2907.21</c:v>
                </c:pt>
                <c:pt idx="19400" formatCode="0.00E+00">
                  <c:v>-2909.2</c:v>
                </c:pt>
                <c:pt idx="19401" formatCode="0.00E+00">
                  <c:v>-2910.55</c:v>
                </c:pt>
                <c:pt idx="19402" formatCode="0.00E+00">
                  <c:v>-2911.27</c:v>
                </c:pt>
                <c:pt idx="19403" formatCode="0.00E+00">
                  <c:v>-2911.35</c:v>
                </c:pt>
                <c:pt idx="19404" formatCode="0.00E+00">
                  <c:v>-2910.79</c:v>
                </c:pt>
                <c:pt idx="19405" formatCode="0.00E+00">
                  <c:v>-2909.6</c:v>
                </c:pt>
                <c:pt idx="19406" formatCode="0.00E+00">
                  <c:v>-2907.76</c:v>
                </c:pt>
                <c:pt idx="19407" formatCode="0.00E+00">
                  <c:v>-2905.29</c:v>
                </c:pt>
                <c:pt idx="19408" formatCode="0.00E+00">
                  <c:v>-2902.18</c:v>
                </c:pt>
                <c:pt idx="19409" formatCode="0.00E+00">
                  <c:v>-2898.44</c:v>
                </c:pt>
                <c:pt idx="19410" formatCode="0.00E+00">
                  <c:v>-2894.06</c:v>
                </c:pt>
                <c:pt idx="19411" formatCode="0.00E+00">
                  <c:v>-2889.04</c:v>
                </c:pt>
                <c:pt idx="19412" formatCode="0.00E+00">
                  <c:v>-2883.4</c:v>
                </c:pt>
                <c:pt idx="19413" formatCode="0.00E+00">
                  <c:v>-2877.12</c:v>
                </c:pt>
                <c:pt idx="19414" formatCode="0.00E+00">
                  <c:v>-2870.21</c:v>
                </c:pt>
                <c:pt idx="19415" formatCode="0.00E+00">
                  <c:v>-2862.68</c:v>
                </c:pt>
                <c:pt idx="19416" formatCode="0.00E+00">
                  <c:v>-2854.51</c:v>
                </c:pt>
                <c:pt idx="19417" formatCode="0.00E+00">
                  <c:v>-2845.72</c:v>
                </c:pt>
                <c:pt idx="19418" formatCode="0.00E+00">
                  <c:v>-2836.31</c:v>
                </c:pt>
                <c:pt idx="19419" formatCode="0.00E+00">
                  <c:v>-2826.28</c:v>
                </c:pt>
                <c:pt idx="19420" formatCode="0.00E+00">
                  <c:v>-2815.62</c:v>
                </c:pt>
                <c:pt idx="19421" formatCode="0.00E+00">
                  <c:v>-2804.36</c:v>
                </c:pt>
                <c:pt idx="19422" formatCode="0.00E+00">
                  <c:v>-2792.47</c:v>
                </c:pt>
                <c:pt idx="19423" formatCode="0.00E+00">
                  <c:v>-2779.98</c:v>
                </c:pt>
                <c:pt idx="19424" formatCode="0.00E+00">
                  <c:v>-2766.87</c:v>
                </c:pt>
                <c:pt idx="19425" formatCode="0.00E+00">
                  <c:v>-2753.17</c:v>
                </c:pt>
                <c:pt idx="19426" formatCode="0.00E+00">
                  <c:v>-2738.85</c:v>
                </c:pt>
                <c:pt idx="19427" formatCode="0.00E+00">
                  <c:v>-2723.94</c:v>
                </c:pt>
                <c:pt idx="19428" formatCode="0.00E+00">
                  <c:v>-2708.43</c:v>
                </c:pt>
                <c:pt idx="19429" formatCode="0.00E+00">
                  <c:v>-2692.33</c:v>
                </c:pt>
                <c:pt idx="19430" formatCode="0.00E+00">
                  <c:v>-2675.64</c:v>
                </c:pt>
                <c:pt idx="19431" formatCode="0.00E+00">
                  <c:v>-2658.37</c:v>
                </c:pt>
                <c:pt idx="19432" formatCode="0.00E+00">
                  <c:v>-2640.51</c:v>
                </c:pt>
                <c:pt idx="19433" formatCode="0.00E+00">
                  <c:v>-2622.07</c:v>
                </c:pt>
                <c:pt idx="19434" formatCode="0.00E+00">
                  <c:v>-2603.06</c:v>
                </c:pt>
                <c:pt idx="19435" formatCode="0.00E+00">
                  <c:v>-2583.48</c:v>
                </c:pt>
                <c:pt idx="19436" formatCode="0.00E+00">
                  <c:v>-2563.34</c:v>
                </c:pt>
                <c:pt idx="19437" formatCode="0.00E+00">
                  <c:v>-2542.63</c:v>
                </c:pt>
                <c:pt idx="19438" formatCode="0.00E+00">
                  <c:v>-2521.37</c:v>
                </c:pt>
                <c:pt idx="19439" formatCode="0.00E+00">
                  <c:v>-2499.56</c:v>
                </c:pt>
                <c:pt idx="19440" formatCode="0.00E+00">
                  <c:v>-2477.19</c:v>
                </c:pt>
                <c:pt idx="19441" formatCode="0.00E+00">
                  <c:v>-2454.29</c:v>
                </c:pt>
                <c:pt idx="19442" formatCode="0.00E+00">
                  <c:v>-2430.85</c:v>
                </c:pt>
                <c:pt idx="19443" formatCode="0.00E+00">
                  <c:v>-2406.88</c:v>
                </c:pt>
                <c:pt idx="19444" formatCode="0.00E+00">
                  <c:v>-2382.38</c:v>
                </c:pt>
                <c:pt idx="19445" formatCode="0.00E+00">
                  <c:v>-2357.36</c:v>
                </c:pt>
                <c:pt idx="19446" formatCode="0.00E+00">
                  <c:v>-2331.83</c:v>
                </c:pt>
                <c:pt idx="19447" formatCode="0.00E+00">
                  <c:v>-2305.7800000000002</c:v>
                </c:pt>
                <c:pt idx="19448" formatCode="0.00E+00">
                  <c:v>-2279.23</c:v>
                </c:pt>
                <c:pt idx="19449" formatCode="0.00E+00">
                  <c:v>-2252.1799999999998</c:v>
                </c:pt>
                <c:pt idx="19450" formatCode="0.00E+00">
                  <c:v>-2224.64</c:v>
                </c:pt>
                <c:pt idx="19451" formatCode="0.00E+00">
                  <c:v>-2196.62</c:v>
                </c:pt>
                <c:pt idx="19452" formatCode="0.00E+00">
                  <c:v>-2168.11</c:v>
                </c:pt>
                <c:pt idx="19453" formatCode="0.00E+00">
                  <c:v>-2139.13</c:v>
                </c:pt>
                <c:pt idx="19454" formatCode="0.00E+00">
                  <c:v>-2109.6799999999998</c:v>
                </c:pt>
                <c:pt idx="19455" formatCode="0.00E+00">
                  <c:v>-2079.77</c:v>
                </c:pt>
                <c:pt idx="19456" formatCode="0.00E+00">
                  <c:v>-2049.4</c:v>
                </c:pt>
                <c:pt idx="19457" formatCode="0.00E+00">
                  <c:v>-2018.59</c:v>
                </c:pt>
                <c:pt idx="19458" formatCode="0.00E+00">
                  <c:v>-1987.34</c:v>
                </c:pt>
                <c:pt idx="19459" formatCode="0.00E+00">
                  <c:v>-1955.65</c:v>
                </c:pt>
                <c:pt idx="19460" formatCode="0.00E+00">
                  <c:v>-1923.53</c:v>
                </c:pt>
                <c:pt idx="19461" formatCode="0.00E+00">
                  <c:v>-1891</c:v>
                </c:pt>
                <c:pt idx="19462" formatCode="0.00E+00">
                  <c:v>-1858.05</c:v>
                </c:pt>
                <c:pt idx="19463" formatCode="0.00E+00">
                  <c:v>-1824.69</c:v>
                </c:pt>
                <c:pt idx="19464" formatCode="0.00E+00">
                  <c:v>-1790.94</c:v>
                </c:pt>
                <c:pt idx="19465" formatCode="0.00E+00">
                  <c:v>-1756.8</c:v>
                </c:pt>
                <c:pt idx="19466" formatCode="0.00E+00">
                  <c:v>-1722.27</c:v>
                </c:pt>
                <c:pt idx="19467" formatCode="0.00E+00">
                  <c:v>-1687.36</c:v>
                </c:pt>
                <c:pt idx="19468" formatCode="0.00E+00">
                  <c:v>-1652.09</c:v>
                </c:pt>
                <c:pt idx="19469" formatCode="0.00E+00">
                  <c:v>-1616.45</c:v>
                </c:pt>
                <c:pt idx="19470" formatCode="0.00E+00">
                  <c:v>-1580.47</c:v>
                </c:pt>
                <c:pt idx="19471" formatCode="0.00E+00">
                  <c:v>-1544.13</c:v>
                </c:pt>
                <c:pt idx="19472" formatCode="0.00E+00">
                  <c:v>-1507.46</c:v>
                </c:pt>
                <c:pt idx="19473" formatCode="0.00E+00">
                  <c:v>-1470.47</c:v>
                </c:pt>
                <c:pt idx="19474" formatCode="0.00E+00">
                  <c:v>-1433.15</c:v>
                </c:pt>
                <c:pt idx="19475" formatCode="0.00E+00">
                  <c:v>-1395.52</c:v>
                </c:pt>
                <c:pt idx="19476" formatCode="0.00E+00">
                  <c:v>-1357.58</c:v>
                </c:pt>
                <c:pt idx="19477" formatCode="0.00E+00">
                  <c:v>-1319.35</c:v>
                </c:pt>
                <c:pt idx="19478" formatCode="0.00E+00">
                  <c:v>-1280.83</c:v>
                </c:pt>
                <c:pt idx="19479" formatCode="0.00E+00">
                  <c:v>-1242.03</c:v>
                </c:pt>
                <c:pt idx="19480" formatCode="0.00E+00">
                  <c:v>-1202.96</c:v>
                </c:pt>
                <c:pt idx="19481" formatCode="0.00E+00">
                  <c:v>-1163.6300000000001</c:v>
                </c:pt>
                <c:pt idx="19482" formatCode="0.00E+00">
                  <c:v>-1124.04</c:v>
                </c:pt>
                <c:pt idx="19483" formatCode="0.00E+00">
                  <c:v>-1084.21</c:v>
                </c:pt>
                <c:pt idx="19484" formatCode="0.00E+00">
                  <c:v>-1044.1400000000001</c:v>
                </c:pt>
                <c:pt idx="19485" formatCode="0.00E+00">
                  <c:v>-1003.85</c:v>
                </c:pt>
                <c:pt idx="19486">
                  <c:v>-963.33699999999999</c:v>
                </c:pt>
                <c:pt idx="19487">
                  <c:v>-922.61500000000001</c:v>
                </c:pt>
                <c:pt idx="19488">
                  <c:v>-881.69299999999998</c:v>
                </c:pt>
                <c:pt idx="19489">
                  <c:v>-840.57799999999997</c:v>
                </c:pt>
                <c:pt idx="19490">
                  <c:v>-799.28099999999995</c:v>
                </c:pt>
                <c:pt idx="19491">
                  <c:v>-757.81100000000004</c:v>
                </c:pt>
                <c:pt idx="19492">
                  <c:v>-716.17700000000002</c:v>
                </c:pt>
                <c:pt idx="19493">
                  <c:v>-674.38699999999994</c:v>
                </c:pt>
                <c:pt idx="19494">
                  <c:v>-632.45000000000005</c:v>
                </c:pt>
                <c:pt idx="19495">
                  <c:v>-590.37699999999995</c:v>
                </c:pt>
                <c:pt idx="19496">
                  <c:v>-548.17600000000004</c:v>
                </c:pt>
                <c:pt idx="19497">
                  <c:v>-505.85599999999999</c:v>
                </c:pt>
                <c:pt idx="19498">
                  <c:v>-463.42700000000002</c:v>
                </c:pt>
                <c:pt idx="19499">
                  <c:v>-420.899</c:v>
                </c:pt>
                <c:pt idx="19500">
                  <c:v>-378.279</c:v>
                </c:pt>
                <c:pt idx="19501">
                  <c:v>-335.57799999999997</c:v>
                </c:pt>
                <c:pt idx="19502">
                  <c:v>-292.80599999999998</c:v>
                </c:pt>
                <c:pt idx="19503">
                  <c:v>-249.97</c:v>
                </c:pt>
                <c:pt idx="19504">
                  <c:v>-207.08099999999999</c:v>
                </c:pt>
                <c:pt idx="19505">
                  <c:v>-164.148</c:v>
                </c:pt>
                <c:pt idx="19506">
                  <c:v>-121.181</c:v>
                </c:pt>
                <c:pt idx="19507">
                  <c:v>-78.188999999999993</c:v>
                </c:pt>
                <c:pt idx="19508">
                  <c:v>-35.181600000000003</c:v>
                </c:pt>
                <c:pt idx="19509">
                  <c:v>7.83169</c:v>
                </c:pt>
                <c:pt idx="19510">
                  <c:v>50.8416</c:v>
                </c:pt>
                <c:pt idx="19511">
                  <c:v>93.838800000000006</c:v>
                </c:pt>
                <c:pt idx="19512">
                  <c:v>136.81399999999999</c:v>
                </c:pt>
                <c:pt idx="19513">
                  <c:v>179.75700000000001</c:v>
                </c:pt>
                <c:pt idx="19514">
                  <c:v>222.66</c:v>
                </c:pt>
                <c:pt idx="19515">
                  <c:v>265.51100000000002</c:v>
                </c:pt>
                <c:pt idx="19516">
                  <c:v>308.303</c:v>
                </c:pt>
                <c:pt idx="19517">
                  <c:v>351.02600000000001</c:v>
                </c:pt>
                <c:pt idx="19518">
                  <c:v>393.67</c:v>
                </c:pt>
                <c:pt idx="19519">
                  <c:v>436.226</c:v>
                </c:pt>
                <c:pt idx="19520">
                  <c:v>478.68599999999998</c:v>
                </c:pt>
                <c:pt idx="19521">
                  <c:v>521.03800000000001</c:v>
                </c:pt>
                <c:pt idx="19522">
                  <c:v>563.27499999999998</c:v>
                </c:pt>
                <c:pt idx="19523">
                  <c:v>605.38599999999997</c:v>
                </c:pt>
                <c:pt idx="19524">
                  <c:v>647.36300000000006</c:v>
                </c:pt>
                <c:pt idx="19525">
                  <c:v>689.197</c:v>
                </c:pt>
                <c:pt idx="19526">
                  <c:v>730.87900000000002</c:v>
                </c:pt>
                <c:pt idx="19527">
                  <c:v>772.399</c:v>
                </c:pt>
                <c:pt idx="19528">
                  <c:v>813.74800000000005</c:v>
                </c:pt>
                <c:pt idx="19529">
                  <c:v>854.91700000000003</c:v>
                </c:pt>
                <c:pt idx="19530">
                  <c:v>895.89700000000005</c:v>
                </c:pt>
                <c:pt idx="19531">
                  <c:v>936.68</c:v>
                </c:pt>
                <c:pt idx="19532">
                  <c:v>977.255</c:v>
                </c:pt>
                <c:pt idx="19533" formatCode="0.00E+00">
                  <c:v>1017.61</c:v>
                </c:pt>
                <c:pt idx="19534" formatCode="0.00E+00">
                  <c:v>1057.75</c:v>
                </c:pt>
                <c:pt idx="19535" formatCode="0.00E+00">
                  <c:v>1097.6500000000001</c:v>
                </c:pt>
                <c:pt idx="19536" formatCode="0.00E+00">
                  <c:v>1137.31</c:v>
                </c:pt>
                <c:pt idx="19537" formatCode="0.00E+00">
                  <c:v>1176.72</c:v>
                </c:pt>
                <c:pt idx="19538" formatCode="0.00E+00">
                  <c:v>1215.8699999999999</c:v>
                </c:pt>
                <c:pt idx="19539" formatCode="0.00E+00">
                  <c:v>1254.75</c:v>
                </c:pt>
                <c:pt idx="19540" formatCode="0.00E+00">
                  <c:v>1293.3599999999999</c:v>
                </c:pt>
                <c:pt idx="19541" formatCode="0.00E+00">
                  <c:v>1331.68</c:v>
                </c:pt>
                <c:pt idx="19542" formatCode="0.00E+00">
                  <c:v>1369.7</c:v>
                </c:pt>
                <c:pt idx="19543" formatCode="0.00E+00">
                  <c:v>1407.43</c:v>
                </c:pt>
                <c:pt idx="19544" formatCode="0.00E+00">
                  <c:v>1444.84</c:v>
                </c:pt>
                <c:pt idx="19545" formatCode="0.00E+00">
                  <c:v>1481.94</c:v>
                </c:pt>
                <c:pt idx="19546" formatCode="0.00E+00">
                  <c:v>1518.71</c:v>
                </c:pt>
                <c:pt idx="19547" formatCode="0.00E+00">
                  <c:v>1555.15</c:v>
                </c:pt>
                <c:pt idx="19548" formatCode="0.00E+00">
                  <c:v>1591.24</c:v>
                </c:pt>
                <c:pt idx="19549" formatCode="0.00E+00">
                  <c:v>1626.99</c:v>
                </c:pt>
                <c:pt idx="19550" formatCode="0.00E+00">
                  <c:v>1662.37</c:v>
                </c:pt>
                <c:pt idx="19551" formatCode="0.00E+00">
                  <c:v>1697.4</c:v>
                </c:pt>
                <c:pt idx="19552" formatCode="0.00E+00">
                  <c:v>1732.04</c:v>
                </c:pt>
                <c:pt idx="19553" formatCode="0.00E+00">
                  <c:v>1766.31</c:v>
                </c:pt>
                <c:pt idx="19554" formatCode="0.00E+00">
                  <c:v>1800.19</c:v>
                </c:pt>
                <c:pt idx="19555" formatCode="0.00E+00">
                  <c:v>1833.67</c:v>
                </c:pt>
                <c:pt idx="19556" formatCode="0.00E+00">
                  <c:v>1866.75</c:v>
                </c:pt>
                <c:pt idx="19557" formatCode="0.00E+00">
                  <c:v>1899.42</c:v>
                </c:pt>
                <c:pt idx="19558" formatCode="0.00E+00">
                  <c:v>1931.67</c:v>
                </c:pt>
                <c:pt idx="19559" formatCode="0.00E+00">
                  <c:v>1963.5</c:v>
                </c:pt>
                <c:pt idx="19560" formatCode="0.00E+00">
                  <c:v>1994.89</c:v>
                </c:pt>
                <c:pt idx="19561" formatCode="0.00E+00">
                  <c:v>2025.85</c:v>
                </c:pt>
                <c:pt idx="19562" formatCode="0.00E+00">
                  <c:v>2056.36</c:v>
                </c:pt>
                <c:pt idx="19563" formatCode="0.00E+00">
                  <c:v>2086.42</c:v>
                </c:pt>
                <c:pt idx="19564" formatCode="0.00E+00">
                  <c:v>2116.02</c:v>
                </c:pt>
                <c:pt idx="19565" formatCode="0.00E+00">
                  <c:v>2145.16</c:v>
                </c:pt>
                <c:pt idx="19566" formatCode="0.00E+00">
                  <c:v>2173.8200000000002</c:v>
                </c:pt>
                <c:pt idx="19567" formatCode="0.00E+00">
                  <c:v>2202.0100000000002</c:v>
                </c:pt>
                <c:pt idx="19568" formatCode="0.00E+00">
                  <c:v>2229.7199999999998</c:v>
                </c:pt>
                <c:pt idx="19569" formatCode="0.00E+00">
                  <c:v>2256.9299999999998</c:v>
                </c:pt>
                <c:pt idx="19570" formatCode="0.00E+00">
                  <c:v>2283.65</c:v>
                </c:pt>
                <c:pt idx="19571" formatCode="0.00E+00">
                  <c:v>2309.86</c:v>
                </c:pt>
                <c:pt idx="19572" formatCode="0.00E+00">
                  <c:v>2335.5700000000002</c:v>
                </c:pt>
                <c:pt idx="19573" formatCode="0.00E+00">
                  <c:v>2360.77</c:v>
                </c:pt>
                <c:pt idx="19574" formatCode="0.00E+00">
                  <c:v>2385.4499999999998</c:v>
                </c:pt>
                <c:pt idx="19575" formatCode="0.00E+00">
                  <c:v>2409.6</c:v>
                </c:pt>
                <c:pt idx="19576" formatCode="0.00E+00">
                  <c:v>2433.23</c:v>
                </c:pt>
                <c:pt idx="19577" formatCode="0.00E+00">
                  <c:v>2456.3200000000002</c:v>
                </c:pt>
                <c:pt idx="19578" formatCode="0.00E+00">
                  <c:v>2478.87</c:v>
                </c:pt>
                <c:pt idx="19579" formatCode="0.00E+00">
                  <c:v>2500.88</c:v>
                </c:pt>
                <c:pt idx="19580" formatCode="0.00E+00">
                  <c:v>2522.34</c:v>
                </c:pt>
                <c:pt idx="19581" formatCode="0.00E+00">
                  <c:v>2543.2399999999998</c:v>
                </c:pt>
                <c:pt idx="19582" formatCode="0.00E+00">
                  <c:v>2563.59</c:v>
                </c:pt>
                <c:pt idx="19583" formatCode="0.00E+00">
                  <c:v>2583.37</c:v>
                </c:pt>
                <c:pt idx="19584" formatCode="0.00E+00">
                  <c:v>2602.59</c:v>
                </c:pt>
                <c:pt idx="19585" formatCode="0.00E+00">
                  <c:v>2621.2399999999998</c:v>
                </c:pt>
                <c:pt idx="19586" formatCode="0.00E+00">
                  <c:v>2639.31</c:v>
                </c:pt>
                <c:pt idx="19587" formatCode="0.00E+00">
                  <c:v>2656.8</c:v>
                </c:pt>
                <c:pt idx="19588" formatCode="0.00E+00">
                  <c:v>2673.71</c:v>
                </c:pt>
                <c:pt idx="19589" formatCode="0.00E+00">
                  <c:v>2690.03</c:v>
                </c:pt>
                <c:pt idx="19590" formatCode="0.00E+00">
                  <c:v>2705.76</c:v>
                </c:pt>
                <c:pt idx="19591" formatCode="0.00E+00">
                  <c:v>2720.9</c:v>
                </c:pt>
                <c:pt idx="19592" formatCode="0.00E+00">
                  <c:v>2735.44</c:v>
                </c:pt>
                <c:pt idx="19593" formatCode="0.00E+00">
                  <c:v>2749.39</c:v>
                </c:pt>
                <c:pt idx="19594" formatCode="0.00E+00">
                  <c:v>2762.72</c:v>
                </c:pt>
                <c:pt idx="19595" formatCode="0.00E+00">
                  <c:v>2775.46</c:v>
                </c:pt>
                <c:pt idx="19596" formatCode="0.00E+00">
                  <c:v>2787.58</c:v>
                </c:pt>
                <c:pt idx="19597" formatCode="0.00E+00">
                  <c:v>2799.09</c:v>
                </c:pt>
                <c:pt idx="19598" formatCode="0.00E+00">
                  <c:v>2809.99</c:v>
                </c:pt>
                <c:pt idx="19599" formatCode="0.00E+00">
                  <c:v>2820.27</c:v>
                </c:pt>
                <c:pt idx="19600" formatCode="0.00E+00">
                  <c:v>2829.93</c:v>
                </c:pt>
                <c:pt idx="19601" formatCode="0.00E+00">
                  <c:v>2838.98</c:v>
                </c:pt>
                <c:pt idx="19602" formatCode="0.00E+00">
                  <c:v>2847.4</c:v>
                </c:pt>
                <c:pt idx="19603" formatCode="0.00E+00">
                  <c:v>2855.19</c:v>
                </c:pt>
                <c:pt idx="19604" formatCode="0.00E+00">
                  <c:v>2862.36</c:v>
                </c:pt>
                <c:pt idx="19605" formatCode="0.00E+00">
                  <c:v>2868.9</c:v>
                </c:pt>
                <c:pt idx="19606" formatCode="0.00E+00">
                  <c:v>2874.81</c:v>
                </c:pt>
                <c:pt idx="19607" formatCode="0.00E+00">
                  <c:v>2880.09</c:v>
                </c:pt>
                <c:pt idx="19608" formatCode="0.00E+00">
                  <c:v>2884.74</c:v>
                </c:pt>
                <c:pt idx="19609" formatCode="0.00E+00">
                  <c:v>2888.76</c:v>
                </c:pt>
                <c:pt idx="19610" formatCode="0.00E+00">
                  <c:v>2892.15</c:v>
                </c:pt>
                <c:pt idx="19611" formatCode="0.00E+00">
                  <c:v>2894.9</c:v>
                </c:pt>
                <c:pt idx="19612" formatCode="0.00E+00">
                  <c:v>2897.01</c:v>
                </c:pt>
                <c:pt idx="19613" formatCode="0.00E+00">
                  <c:v>2898.49</c:v>
                </c:pt>
                <c:pt idx="19614" formatCode="0.00E+00">
                  <c:v>2899.34</c:v>
                </c:pt>
                <c:pt idx="19615" formatCode="0.00E+00">
                  <c:v>2899.55</c:v>
                </c:pt>
                <c:pt idx="19616" formatCode="0.00E+00">
                  <c:v>2899.12</c:v>
                </c:pt>
                <c:pt idx="19617" formatCode="0.00E+00">
                  <c:v>2898.06</c:v>
                </c:pt>
                <c:pt idx="19618" formatCode="0.00E+00">
                  <c:v>2896.36</c:v>
                </c:pt>
                <c:pt idx="19619" formatCode="0.00E+00">
                  <c:v>2894.03</c:v>
                </c:pt>
                <c:pt idx="19620" formatCode="0.00E+00">
                  <c:v>2891.06</c:v>
                </c:pt>
                <c:pt idx="19621" formatCode="0.00E+00">
                  <c:v>2887.46</c:v>
                </c:pt>
                <c:pt idx="19622" formatCode="0.00E+00">
                  <c:v>2883.23</c:v>
                </c:pt>
                <c:pt idx="19623" formatCode="0.00E+00">
                  <c:v>2878.37</c:v>
                </c:pt>
                <c:pt idx="19624" formatCode="0.00E+00">
                  <c:v>2872.87</c:v>
                </c:pt>
                <c:pt idx="19625" formatCode="0.00E+00">
                  <c:v>2866.75</c:v>
                </c:pt>
                <c:pt idx="19626" formatCode="0.00E+00">
                  <c:v>2860</c:v>
                </c:pt>
                <c:pt idx="19627" formatCode="0.00E+00">
                  <c:v>2852.62</c:v>
                </c:pt>
                <c:pt idx="19628" formatCode="0.00E+00">
                  <c:v>2844.61</c:v>
                </c:pt>
                <c:pt idx="19629" formatCode="0.00E+00">
                  <c:v>2835.98</c:v>
                </c:pt>
                <c:pt idx="19630" formatCode="0.00E+00">
                  <c:v>2826.74</c:v>
                </c:pt>
                <c:pt idx="19631" formatCode="0.00E+00">
                  <c:v>2816.87</c:v>
                </c:pt>
                <c:pt idx="19632" formatCode="0.00E+00">
                  <c:v>2806.38</c:v>
                </c:pt>
                <c:pt idx="19633" formatCode="0.00E+00">
                  <c:v>2795.28</c:v>
                </c:pt>
                <c:pt idx="19634" formatCode="0.00E+00">
                  <c:v>2783.57</c:v>
                </c:pt>
                <c:pt idx="19635" formatCode="0.00E+00">
                  <c:v>2771.25</c:v>
                </c:pt>
                <c:pt idx="19636" formatCode="0.00E+00">
                  <c:v>2758.32</c:v>
                </c:pt>
                <c:pt idx="19637" formatCode="0.00E+00">
                  <c:v>2744.79</c:v>
                </c:pt>
                <c:pt idx="19638" formatCode="0.00E+00">
                  <c:v>2730.65</c:v>
                </c:pt>
                <c:pt idx="19639" formatCode="0.00E+00">
                  <c:v>2715.92</c:v>
                </c:pt>
                <c:pt idx="19640" formatCode="0.00E+00">
                  <c:v>2700.59</c:v>
                </c:pt>
                <c:pt idx="19641" formatCode="0.00E+00">
                  <c:v>2684.67</c:v>
                </c:pt>
                <c:pt idx="19642" formatCode="0.00E+00">
                  <c:v>2668.17</c:v>
                </c:pt>
                <c:pt idx="19643" formatCode="0.00E+00">
                  <c:v>2651.08</c:v>
                </c:pt>
                <c:pt idx="19644" formatCode="0.00E+00">
                  <c:v>2633.4</c:v>
                </c:pt>
                <c:pt idx="19645" formatCode="0.00E+00">
                  <c:v>2615.16</c:v>
                </c:pt>
                <c:pt idx="19646" formatCode="0.00E+00">
                  <c:v>2596.33</c:v>
                </c:pt>
                <c:pt idx="19647" formatCode="0.00E+00">
                  <c:v>2576.9499999999998</c:v>
                </c:pt>
                <c:pt idx="19648" formatCode="0.00E+00">
                  <c:v>2556.9899999999998</c:v>
                </c:pt>
                <c:pt idx="19649" formatCode="0.00E+00">
                  <c:v>2536.48</c:v>
                </c:pt>
                <c:pt idx="19650" formatCode="0.00E+00">
                  <c:v>2515.41</c:v>
                </c:pt>
                <c:pt idx="19651" formatCode="0.00E+00">
                  <c:v>2493.79</c:v>
                </c:pt>
                <c:pt idx="19652" formatCode="0.00E+00">
                  <c:v>2471.62</c:v>
                </c:pt>
                <c:pt idx="19653" formatCode="0.00E+00">
                  <c:v>2448.92</c:v>
                </c:pt>
                <c:pt idx="19654" formatCode="0.00E+00">
                  <c:v>2425.6799999999998</c:v>
                </c:pt>
                <c:pt idx="19655" formatCode="0.00E+00">
                  <c:v>2401.9</c:v>
                </c:pt>
                <c:pt idx="19656" formatCode="0.00E+00">
                  <c:v>2377.6</c:v>
                </c:pt>
                <c:pt idx="19657" formatCode="0.00E+00">
                  <c:v>2352.79</c:v>
                </c:pt>
                <c:pt idx="19658" formatCode="0.00E+00">
                  <c:v>2327.4499999999998</c:v>
                </c:pt>
                <c:pt idx="19659" formatCode="0.00E+00">
                  <c:v>2301.61</c:v>
                </c:pt>
                <c:pt idx="19660" formatCode="0.00E+00">
                  <c:v>2275.2600000000002</c:v>
                </c:pt>
                <c:pt idx="19661" formatCode="0.00E+00">
                  <c:v>2248.42</c:v>
                </c:pt>
                <c:pt idx="19662" formatCode="0.00E+00">
                  <c:v>2221.08</c:v>
                </c:pt>
                <c:pt idx="19663" formatCode="0.00E+00">
                  <c:v>2193.2600000000002</c:v>
                </c:pt>
                <c:pt idx="19664" formatCode="0.00E+00">
                  <c:v>2164.96</c:v>
                </c:pt>
                <c:pt idx="19665" formatCode="0.00E+00">
                  <c:v>2136.1799999999998</c:v>
                </c:pt>
                <c:pt idx="19666" formatCode="0.00E+00">
                  <c:v>2106.94</c:v>
                </c:pt>
                <c:pt idx="19667" formatCode="0.00E+00">
                  <c:v>2077.23</c:v>
                </c:pt>
                <c:pt idx="19668" formatCode="0.00E+00">
                  <c:v>2047.08</c:v>
                </c:pt>
                <c:pt idx="19669" formatCode="0.00E+00">
                  <c:v>2016.47</c:v>
                </c:pt>
                <c:pt idx="19670" formatCode="0.00E+00">
                  <c:v>1985.42</c:v>
                </c:pt>
                <c:pt idx="19671" formatCode="0.00E+00">
                  <c:v>1953.94</c:v>
                </c:pt>
                <c:pt idx="19672" formatCode="0.00E+00">
                  <c:v>1922.03</c:v>
                </c:pt>
                <c:pt idx="19673" formatCode="0.00E+00">
                  <c:v>1889.71</c:v>
                </c:pt>
                <c:pt idx="19674" formatCode="0.00E+00">
                  <c:v>1856.96</c:v>
                </c:pt>
                <c:pt idx="19675" formatCode="0.00E+00">
                  <c:v>1823.82</c:v>
                </c:pt>
                <c:pt idx="19676" formatCode="0.00E+00">
                  <c:v>1790.27</c:v>
                </c:pt>
                <c:pt idx="19677" formatCode="0.00E+00">
                  <c:v>1756.33</c:v>
                </c:pt>
                <c:pt idx="19678" formatCode="0.00E+00">
                  <c:v>1722.01</c:v>
                </c:pt>
                <c:pt idx="19679" formatCode="0.00E+00">
                  <c:v>1687.32</c:v>
                </c:pt>
                <c:pt idx="19680" formatCode="0.00E+00">
                  <c:v>1652.25</c:v>
                </c:pt>
                <c:pt idx="19681" formatCode="0.00E+00">
                  <c:v>1616.82</c:v>
                </c:pt>
                <c:pt idx="19682" formatCode="0.00E+00">
                  <c:v>1581.04</c:v>
                </c:pt>
                <c:pt idx="19683" formatCode="0.00E+00">
                  <c:v>1544.92</c:v>
                </c:pt>
                <c:pt idx="19684" formatCode="0.00E+00">
                  <c:v>1508.46</c:v>
                </c:pt>
                <c:pt idx="19685" formatCode="0.00E+00">
                  <c:v>1471.66</c:v>
                </c:pt>
                <c:pt idx="19686" formatCode="0.00E+00">
                  <c:v>1434.55</c:v>
                </c:pt>
                <c:pt idx="19687" formatCode="0.00E+00">
                  <c:v>1397.12</c:v>
                </c:pt>
                <c:pt idx="19688" formatCode="0.00E+00">
                  <c:v>1359.39</c:v>
                </c:pt>
                <c:pt idx="19689" formatCode="0.00E+00">
                  <c:v>1321.36</c:v>
                </c:pt>
                <c:pt idx="19690" formatCode="0.00E+00">
                  <c:v>1283.05</c:v>
                </c:pt>
                <c:pt idx="19691" formatCode="0.00E+00">
                  <c:v>1244.45</c:v>
                </c:pt>
                <c:pt idx="19692" formatCode="0.00E+00">
                  <c:v>1205.58</c:v>
                </c:pt>
                <c:pt idx="19693" formatCode="0.00E+00">
                  <c:v>1166.45</c:v>
                </c:pt>
                <c:pt idx="19694" formatCode="0.00E+00">
                  <c:v>1127.07</c:v>
                </c:pt>
                <c:pt idx="19695" formatCode="0.00E+00">
                  <c:v>1087.44</c:v>
                </c:pt>
                <c:pt idx="19696" formatCode="0.00E+00">
                  <c:v>1047.57</c:v>
                </c:pt>
                <c:pt idx="19697" formatCode="0.00E+00">
                  <c:v>1007.47</c:v>
                </c:pt>
                <c:pt idx="19698">
                  <c:v>967.15599999999995</c:v>
                </c:pt>
                <c:pt idx="19699">
                  <c:v>926.63</c:v>
                </c:pt>
                <c:pt idx="19700">
                  <c:v>885.90200000000004</c:v>
                </c:pt>
                <c:pt idx="19701">
                  <c:v>844.98099999999999</c:v>
                </c:pt>
                <c:pt idx="19702">
                  <c:v>803.87699999999995</c:v>
                </c:pt>
                <c:pt idx="19703">
                  <c:v>762.59799999999996</c:v>
                </c:pt>
                <c:pt idx="19704">
                  <c:v>721.15200000000004</c:v>
                </c:pt>
                <c:pt idx="19705">
                  <c:v>679.55100000000004</c:v>
                </c:pt>
                <c:pt idx="19706">
                  <c:v>637.80200000000002</c:v>
                </c:pt>
                <c:pt idx="19707">
                  <c:v>595.91499999999996</c:v>
                </c:pt>
                <c:pt idx="19708">
                  <c:v>553.89800000000002</c:v>
                </c:pt>
                <c:pt idx="19709">
                  <c:v>511.762</c:v>
                </c:pt>
                <c:pt idx="19710">
                  <c:v>469.51499999999999</c:v>
                </c:pt>
                <c:pt idx="19711">
                  <c:v>427.16699999999997</c:v>
                </c:pt>
                <c:pt idx="19712">
                  <c:v>384.726</c:v>
                </c:pt>
                <c:pt idx="19713">
                  <c:v>342.20299999999997</c:v>
                </c:pt>
                <c:pt idx="19714">
                  <c:v>299.60599999999999</c:v>
                </c:pt>
                <c:pt idx="19715">
                  <c:v>256.94499999999999</c:v>
                </c:pt>
                <c:pt idx="19716">
                  <c:v>214.22800000000001</c:v>
                </c:pt>
                <c:pt idx="19717">
                  <c:v>171.46700000000001</c:v>
                </c:pt>
                <c:pt idx="19718">
                  <c:v>128.66900000000001</c:v>
                </c:pt>
                <c:pt idx="19719">
                  <c:v>85.843999999999994</c:v>
                </c:pt>
                <c:pt idx="19720">
                  <c:v>43.002200000000002</c:v>
                </c:pt>
                <c:pt idx="19721">
                  <c:v>0.15262200000000001</c:v>
                </c:pt>
                <c:pt idx="19722">
                  <c:v>-42.695500000000003</c:v>
                </c:pt>
                <c:pt idx="19723">
                  <c:v>-85.532499999999999</c:v>
                </c:pt>
                <c:pt idx="19724">
                  <c:v>-128.34899999999999</c:v>
                </c:pt>
                <c:pt idx="19725">
                  <c:v>-171.137</c:v>
                </c:pt>
                <c:pt idx="19726">
                  <c:v>-213.88499999999999</c:v>
                </c:pt>
                <c:pt idx="19727">
                  <c:v>-256.584</c:v>
                </c:pt>
                <c:pt idx="19728">
                  <c:v>-299.226</c:v>
                </c:pt>
                <c:pt idx="19729">
                  <c:v>-341.80099999999999</c:v>
                </c:pt>
                <c:pt idx="19730">
                  <c:v>-384.29899999999998</c:v>
                </c:pt>
                <c:pt idx="19731">
                  <c:v>-426.71100000000001</c:v>
                </c:pt>
                <c:pt idx="19732">
                  <c:v>-469.029</c:v>
                </c:pt>
                <c:pt idx="19733">
                  <c:v>-511.24200000000002</c:v>
                </c:pt>
                <c:pt idx="19734">
                  <c:v>-553.34199999999998</c:v>
                </c:pt>
                <c:pt idx="19735">
                  <c:v>-595.31899999999996</c:v>
                </c:pt>
                <c:pt idx="19736">
                  <c:v>-637.16300000000001</c:v>
                </c:pt>
                <c:pt idx="19737">
                  <c:v>-678.86699999999996</c:v>
                </c:pt>
                <c:pt idx="19738">
                  <c:v>-720.42</c:v>
                </c:pt>
                <c:pt idx="19739">
                  <c:v>-761.81399999999996</c:v>
                </c:pt>
                <c:pt idx="19740">
                  <c:v>-803.04</c:v>
                </c:pt>
                <c:pt idx="19741">
                  <c:v>-844.08799999999997</c:v>
                </c:pt>
                <c:pt idx="19742">
                  <c:v>-884.95</c:v>
                </c:pt>
                <c:pt idx="19743">
                  <c:v>-925.61699999999996</c:v>
                </c:pt>
                <c:pt idx="19744">
                  <c:v>-966.07899999999995</c:v>
                </c:pt>
                <c:pt idx="19745" formatCode="0.00E+00">
                  <c:v>-1006.33</c:v>
                </c:pt>
                <c:pt idx="19746" formatCode="0.00E+00">
                  <c:v>-1046.3499999999999</c:v>
                </c:pt>
                <c:pt idx="19747" formatCode="0.00E+00">
                  <c:v>-1086.1500000000001</c:v>
                </c:pt>
                <c:pt idx="19748" formatCode="0.00E+00">
                  <c:v>-1125.71</c:v>
                </c:pt>
                <c:pt idx="19749" formatCode="0.00E+00">
                  <c:v>-1165.01</c:v>
                </c:pt>
                <c:pt idx="19750" formatCode="0.00E+00">
                  <c:v>-1204.07</c:v>
                </c:pt>
                <c:pt idx="19751" formatCode="0.00E+00">
                  <c:v>-1242.8499999999999</c:v>
                </c:pt>
                <c:pt idx="19752" formatCode="0.00E+00">
                  <c:v>-1281.3599999999999</c:v>
                </c:pt>
                <c:pt idx="19753" formatCode="0.00E+00">
                  <c:v>-1319.59</c:v>
                </c:pt>
                <c:pt idx="19754" formatCode="0.00E+00">
                  <c:v>-1357.53</c:v>
                </c:pt>
                <c:pt idx="19755" formatCode="0.00E+00">
                  <c:v>-1395.17</c:v>
                </c:pt>
                <c:pt idx="19756" formatCode="0.00E+00">
                  <c:v>-1432.51</c:v>
                </c:pt>
                <c:pt idx="19757" formatCode="0.00E+00">
                  <c:v>-1469.53</c:v>
                </c:pt>
                <c:pt idx="19758" formatCode="0.00E+00">
                  <c:v>-1506.22</c:v>
                </c:pt>
                <c:pt idx="19759" formatCode="0.00E+00">
                  <c:v>-1542.58</c:v>
                </c:pt>
                <c:pt idx="19760" formatCode="0.00E+00">
                  <c:v>-1578.61</c:v>
                </c:pt>
                <c:pt idx="19761" formatCode="0.00E+00">
                  <c:v>-1614.28</c:v>
                </c:pt>
                <c:pt idx="19762" formatCode="0.00E+00">
                  <c:v>-1649.6</c:v>
                </c:pt>
                <c:pt idx="19763" formatCode="0.00E+00">
                  <c:v>-1684.56</c:v>
                </c:pt>
                <c:pt idx="19764" formatCode="0.00E+00">
                  <c:v>-1719.15</c:v>
                </c:pt>
                <c:pt idx="19765" formatCode="0.00E+00">
                  <c:v>-1753.36</c:v>
                </c:pt>
                <c:pt idx="19766" formatCode="0.00E+00">
                  <c:v>-1787.18</c:v>
                </c:pt>
                <c:pt idx="19767" formatCode="0.00E+00">
                  <c:v>-1820.61</c:v>
                </c:pt>
                <c:pt idx="19768" formatCode="0.00E+00">
                  <c:v>-1853.64</c:v>
                </c:pt>
                <c:pt idx="19769" formatCode="0.00E+00">
                  <c:v>-1886.26</c:v>
                </c:pt>
                <c:pt idx="19770" formatCode="0.00E+00">
                  <c:v>-1918.47</c:v>
                </c:pt>
                <c:pt idx="19771" formatCode="0.00E+00">
                  <c:v>-1950.26</c:v>
                </c:pt>
                <c:pt idx="19772" formatCode="0.00E+00">
                  <c:v>-1981.62</c:v>
                </c:pt>
                <c:pt idx="19773" formatCode="0.00E+00">
                  <c:v>-2012.54</c:v>
                </c:pt>
                <c:pt idx="19774" formatCode="0.00E+00">
                  <c:v>-2043.02</c:v>
                </c:pt>
                <c:pt idx="19775" formatCode="0.00E+00">
                  <c:v>-2073.0500000000002</c:v>
                </c:pt>
                <c:pt idx="19776" formatCode="0.00E+00">
                  <c:v>-2102.63</c:v>
                </c:pt>
                <c:pt idx="19777" formatCode="0.00E+00">
                  <c:v>-2131.7399999999998</c:v>
                </c:pt>
                <c:pt idx="19778" formatCode="0.00E+00">
                  <c:v>-2160.39</c:v>
                </c:pt>
                <c:pt idx="19779" formatCode="0.00E+00">
                  <c:v>-2188.56</c:v>
                </c:pt>
                <c:pt idx="19780" formatCode="0.00E+00">
                  <c:v>-2216.25</c:v>
                </c:pt>
                <c:pt idx="19781" formatCode="0.00E+00">
                  <c:v>-2243.4499999999998</c:v>
                </c:pt>
                <c:pt idx="19782" formatCode="0.00E+00">
                  <c:v>-2270.16</c:v>
                </c:pt>
                <c:pt idx="19783" formatCode="0.00E+00">
                  <c:v>-2296.37</c:v>
                </c:pt>
                <c:pt idx="19784" formatCode="0.00E+00">
                  <c:v>-2322.08</c:v>
                </c:pt>
                <c:pt idx="19785" formatCode="0.00E+00">
                  <c:v>-2347.2800000000002</c:v>
                </c:pt>
                <c:pt idx="19786" formatCode="0.00E+00">
                  <c:v>-2371.96</c:v>
                </c:pt>
                <c:pt idx="19787" formatCode="0.00E+00">
                  <c:v>-2396.12</c:v>
                </c:pt>
                <c:pt idx="19788" formatCode="0.00E+00">
                  <c:v>-2419.75</c:v>
                </c:pt>
                <c:pt idx="19789" formatCode="0.00E+00">
                  <c:v>-2442.86</c:v>
                </c:pt>
                <c:pt idx="19790" formatCode="0.00E+00">
                  <c:v>-2465.42</c:v>
                </c:pt>
                <c:pt idx="19791" formatCode="0.00E+00">
                  <c:v>-2487.4499999999998</c:v>
                </c:pt>
                <c:pt idx="19792" formatCode="0.00E+00">
                  <c:v>-2508.9299999999998</c:v>
                </c:pt>
                <c:pt idx="19793" formatCode="0.00E+00">
                  <c:v>-2529.86</c:v>
                </c:pt>
                <c:pt idx="19794" formatCode="0.00E+00">
                  <c:v>-2550.23</c:v>
                </c:pt>
                <c:pt idx="19795" formatCode="0.00E+00">
                  <c:v>-2570.04</c:v>
                </c:pt>
                <c:pt idx="19796" formatCode="0.00E+00">
                  <c:v>-2589.29</c:v>
                </c:pt>
                <c:pt idx="19797" formatCode="0.00E+00">
                  <c:v>-2607.9699999999998</c:v>
                </c:pt>
                <c:pt idx="19798" formatCode="0.00E+00">
                  <c:v>-2626.08</c:v>
                </c:pt>
                <c:pt idx="19799" formatCode="0.00E+00">
                  <c:v>-2643.61</c:v>
                </c:pt>
                <c:pt idx="19800" formatCode="0.00E+00">
                  <c:v>-2660.56</c:v>
                </c:pt>
                <c:pt idx="19801" formatCode="0.00E+00">
                  <c:v>-2676.93</c:v>
                </c:pt>
                <c:pt idx="19802" formatCode="0.00E+00">
                  <c:v>-2692.71</c:v>
                </c:pt>
                <c:pt idx="19803" formatCode="0.00E+00">
                  <c:v>-2707.9</c:v>
                </c:pt>
                <c:pt idx="19804" formatCode="0.00E+00">
                  <c:v>-2722.5</c:v>
                </c:pt>
                <c:pt idx="19805" formatCode="0.00E+00">
                  <c:v>-2736.5</c:v>
                </c:pt>
                <c:pt idx="19806" formatCode="0.00E+00">
                  <c:v>-2749.89</c:v>
                </c:pt>
                <c:pt idx="19807" formatCode="0.00E+00">
                  <c:v>-2762.69</c:v>
                </c:pt>
                <c:pt idx="19808" formatCode="0.00E+00">
                  <c:v>-2774.88</c:v>
                </c:pt>
                <c:pt idx="19809" formatCode="0.00E+00">
                  <c:v>-2786.45</c:v>
                </c:pt>
                <c:pt idx="19810" formatCode="0.00E+00">
                  <c:v>-2797.42</c:v>
                </c:pt>
                <c:pt idx="19811" formatCode="0.00E+00">
                  <c:v>-2807.78</c:v>
                </c:pt>
                <c:pt idx="19812" formatCode="0.00E+00">
                  <c:v>-2817.52</c:v>
                </c:pt>
                <c:pt idx="19813" formatCode="0.00E+00">
                  <c:v>-2826.63</c:v>
                </c:pt>
                <c:pt idx="19814" formatCode="0.00E+00">
                  <c:v>-2835.13</c:v>
                </c:pt>
                <c:pt idx="19815" formatCode="0.00E+00">
                  <c:v>-2843.01</c:v>
                </c:pt>
                <c:pt idx="19816" formatCode="0.00E+00">
                  <c:v>-2850.26</c:v>
                </c:pt>
                <c:pt idx="19817" formatCode="0.00E+00">
                  <c:v>-2856.89</c:v>
                </c:pt>
                <c:pt idx="19818" formatCode="0.00E+00">
                  <c:v>-2862.89</c:v>
                </c:pt>
                <c:pt idx="19819" formatCode="0.00E+00">
                  <c:v>-2868.27</c:v>
                </c:pt>
                <c:pt idx="19820" formatCode="0.00E+00">
                  <c:v>-2873.01</c:v>
                </c:pt>
                <c:pt idx="19821" formatCode="0.00E+00">
                  <c:v>-2877.13</c:v>
                </c:pt>
                <c:pt idx="19822" formatCode="0.00E+00">
                  <c:v>-2880.61</c:v>
                </c:pt>
                <c:pt idx="19823" formatCode="0.00E+00">
                  <c:v>-2883.47</c:v>
                </c:pt>
                <c:pt idx="19824" formatCode="0.00E+00">
                  <c:v>-2885.69</c:v>
                </c:pt>
                <c:pt idx="19825" formatCode="0.00E+00">
                  <c:v>-2887.28</c:v>
                </c:pt>
                <c:pt idx="19826" formatCode="0.00E+00">
                  <c:v>-2888.23</c:v>
                </c:pt>
                <c:pt idx="19827" formatCode="0.00E+00">
                  <c:v>-2888.56</c:v>
                </c:pt>
                <c:pt idx="19828" formatCode="0.00E+00">
                  <c:v>-2888.24</c:v>
                </c:pt>
                <c:pt idx="19829" formatCode="0.00E+00">
                  <c:v>-2887.3</c:v>
                </c:pt>
                <c:pt idx="19830" formatCode="0.00E+00">
                  <c:v>-2885.72</c:v>
                </c:pt>
                <c:pt idx="19831" formatCode="0.00E+00">
                  <c:v>-2883.51</c:v>
                </c:pt>
                <c:pt idx="19832" formatCode="0.00E+00">
                  <c:v>-2880.67</c:v>
                </c:pt>
                <c:pt idx="19833" formatCode="0.00E+00">
                  <c:v>-2877.19</c:v>
                </c:pt>
                <c:pt idx="19834" formatCode="0.00E+00">
                  <c:v>-2873.09</c:v>
                </c:pt>
                <c:pt idx="19835" formatCode="0.00E+00">
                  <c:v>-2868.35</c:v>
                </c:pt>
                <c:pt idx="19836" formatCode="0.00E+00">
                  <c:v>-2862.99</c:v>
                </c:pt>
                <c:pt idx="19837" formatCode="0.00E+00">
                  <c:v>-2857</c:v>
                </c:pt>
                <c:pt idx="19838" formatCode="0.00E+00">
                  <c:v>-2850.38</c:v>
                </c:pt>
                <c:pt idx="19839" formatCode="0.00E+00">
                  <c:v>-2843.14</c:v>
                </c:pt>
                <c:pt idx="19840" formatCode="0.00E+00">
                  <c:v>-2835.27</c:v>
                </c:pt>
                <c:pt idx="19841" formatCode="0.00E+00">
                  <c:v>-2826.79</c:v>
                </c:pt>
                <c:pt idx="19842" formatCode="0.00E+00">
                  <c:v>-2817.68</c:v>
                </c:pt>
                <c:pt idx="19843" formatCode="0.00E+00">
                  <c:v>-2807.96</c:v>
                </c:pt>
                <c:pt idx="19844" formatCode="0.00E+00">
                  <c:v>-2797.62</c:v>
                </c:pt>
                <c:pt idx="19845" formatCode="0.00E+00">
                  <c:v>-2786.66</c:v>
                </c:pt>
                <c:pt idx="19846" formatCode="0.00E+00">
                  <c:v>-2775.1</c:v>
                </c:pt>
                <c:pt idx="19847" formatCode="0.00E+00">
                  <c:v>-2762.93</c:v>
                </c:pt>
                <c:pt idx="19848" formatCode="0.00E+00">
                  <c:v>-2750.15</c:v>
                </c:pt>
                <c:pt idx="19849" formatCode="0.00E+00">
                  <c:v>-2736.77</c:v>
                </c:pt>
                <c:pt idx="19850" formatCode="0.00E+00">
                  <c:v>-2722.79</c:v>
                </c:pt>
                <c:pt idx="19851" formatCode="0.00E+00">
                  <c:v>-2708.22</c:v>
                </c:pt>
                <c:pt idx="19852" formatCode="0.00E+00">
                  <c:v>-2693.05</c:v>
                </c:pt>
                <c:pt idx="19853" formatCode="0.00E+00">
                  <c:v>-2677.29</c:v>
                </c:pt>
                <c:pt idx="19854" formatCode="0.00E+00">
                  <c:v>-2660.95</c:v>
                </c:pt>
                <c:pt idx="19855" formatCode="0.00E+00">
                  <c:v>-2644.02</c:v>
                </c:pt>
                <c:pt idx="19856" formatCode="0.00E+00">
                  <c:v>-2626.51</c:v>
                </c:pt>
                <c:pt idx="19857" formatCode="0.00E+00">
                  <c:v>-2608.4299999999998</c:v>
                </c:pt>
                <c:pt idx="19858" formatCode="0.00E+00">
                  <c:v>-2589.77</c:v>
                </c:pt>
                <c:pt idx="19859" formatCode="0.00E+00">
                  <c:v>-2570.5500000000002</c:v>
                </c:pt>
                <c:pt idx="19860" formatCode="0.00E+00">
                  <c:v>-2550.77</c:v>
                </c:pt>
                <c:pt idx="19861" formatCode="0.00E+00">
                  <c:v>-2530.4299999999998</c:v>
                </c:pt>
                <c:pt idx="19862" formatCode="0.00E+00">
                  <c:v>-2509.5300000000002</c:v>
                </c:pt>
                <c:pt idx="19863" formatCode="0.00E+00">
                  <c:v>-2488.08</c:v>
                </c:pt>
                <c:pt idx="19864" formatCode="0.00E+00">
                  <c:v>-2466.09</c:v>
                </c:pt>
                <c:pt idx="19865" formatCode="0.00E+00">
                  <c:v>-2443.56</c:v>
                </c:pt>
                <c:pt idx="19866" formatCode="0.00E+00">
                  <c:v>-2420.4899999999998</c:v>
                </c:pt>
                <c:pt idx="19867" formatCode="0.00E+00">
                  <c:v>-2396.9</c:v>
                </c:pt>
                <c:pt idx="19868" formatCode="0.00E+00">
                  <c:v>-2372.7800000000002</c:v>
                </c:pt>
                <c:pt idx="19869" formatCode="0.00E+00">
                  <c:v>-2348.14</c:v>
                </c:pt>
                <c:pt idx="19870" formatCode="0.00E+00">
                  <c:v>-2322.98</c:v>
                </c:pt>
                <c:pt idx="19871" formatCode="0.00E+00">
                  <c:v>-2297.3200000000002</c:v>
                </c:pt>
                <c:pt idx="19872" formatCode="0.00E+00">
                  <c:v>-2271.15</c:v>
                </c:pt>
                <c:pt idx="19873" formatCode="0.00E+00">
                  <c:v>-2244.4899999999998</c:v>
                </c:pt>
                <c:pt idx="19874" formatCode="0.00E+00">
                  <c:v>-2217.34</c:v>
                </c:pt>
                <c:pt idx="19875" formatCode="0.00E+00">
                  <c:v>-2189.6999999999998</c:v>
                </c:pt>
                <c:pt idx="19876" formatCode="0.00E+00">
                  <c:v>-2161.58</c:v>
                </c:pt>
                <c:pt idx="19877" formatCode="0.00E+00">
                  <c:v>-2132.9899999999998</c:v>
                </c:pt>
                <c:pt idx="19878" formatCode="0.00E+00">
                  <c:v>-2103.9299999999998</c:v>
                </c:pt>
                <c:pt idx="19879" formatCode="0.00E+00">
                  <c:v>-2074.41</c:v>
                </c:pt>
                <c:pt idx="19880" formatCode="0.00E+00">
                  <c:v>-2044.44</c:v>
                </c:pt>
                <c:pt idx="19881" formatCode="0.00E+00">
                  <c:v>-2014.02</c:v>
                </c:pt>
                <c:pt idx="19882" formatCode="0.00E+00">
                  <c:v>-1983.16</c:v>
                </c:pt>
                <c:pt idx="19883" formatCode="0.00E+00">
                  <c:v>-1951.86</c:v>
                </c:pt>
                <c:pt idx="19884" formatCode="0.00E+00">
                  <c:v>-1920.14</c:v>
                </c:pt>
                <c:pt idx="19885" formatCode="0.00E+00">
                  <c:v>-1888</c:v>
                </c:pt>
                <c:pt idx="19886" formatCode="0.00E+00">
                  <c:v>-1855.44</c:v>
                </c:pt>
                <c:pt idx="19887" formatCode="0.00E+00">
                  <c:v>-1822.48</c:v>
                </c:pt>
                <c:pt idx="19888" formatCode="0.00E+00">
                  <c:v>-1789.12</c:v>
                </c:pt>
                <c:pt idx="19889" formatCode="0.00E+00">
                  <c:v>-1755.37</c:v>
                </c:pt>
                <c:pt idx="19890" formatCode="0.00E+00">
                  <c:v>-1721.24</c:v>
                </c:pt>
                <c:pt idx="19891" formatCode="0.00E+00">
                  <c:v>-1686.73</c:v>
                </c:pt>
                <c:pt idx="19892" formatCode="0.00E+00">
                  <c:v>-1651.85</c:v>
                </c:pt>
                <c:pt idx="19893" formatCode="0.00E+00">
                  <c:v>-1616.61</c:v>
                </c:pt>
                <c:pt idx="19894" formatCode="0.00E+00">
                  <c:v>-1581.02</c:v>
                </c:pt>
                <c:pt idx="19895" formatCode="0.00E+00">
                  <c:v>-1545.08</c:v>
                </c:pt>
                <c:pt idx="19896" formatCode="0.00E+00">
                  <c:v>-1508.8</c:v>
                </c:pt>
                <c:pt idx="19897" formatCode="0.00E+00">
                  <c:v>-1472.2</c:v>
                </c:pt>
                <c:pt idx="19898" formatCode="0.00E+00">
                  <c:v>-1435.27</c:v>
                </c:pt>
                <c:pt idx="19899" formatCode="0.00E+00">
                  <c:v>-1398.03</c:v>
                </c:pt>
                <c:pt idx="19900" formatCode="0.00E+00">
                  <c:v>-1360.48</c:v>
                </c:pt>
                <c:pt idx="19901" formatCode="0.00E+00">
                  <c:v>-1322.64</c:v>
                </c:pt>
                <c:pt idx="19902" formatCode="0.00E+00">
                  <c:v>-1284.51</c:v>
                </c:pt>
                <c:pt idx="19903" formatCode="0.00E+00">
                  <c:v>-1246.0999999999999</c:v>
                </c:pt>
                <c:pt idx="19904" formatCode="0.00E+00">
                  <c:v>-1207.4100000000001</c:v>
                </c:pt>
                <c:pt idx="19905" formatCode="0.00E+00">
                  <c:v>-1168.46</c:v>
                </c:pt>
                <c:pt idx="19906" formatCode="0.00E+00">
                  <c:v>-1129.26</c:v>
                </c:pt>
                <c:pt idx="19907" formatCode="0.00E+00">
                  <c:v>-1089.81</c:v>
                </c:pt>
                <c:pt idx="19908" formatCode="0.00E+00">
                  <c:v>-1050.1199999999999</c:v>
                </c:pt>
                <c:pt idx="19909" formatCode="0.00E+00">
                  <c:v>-1010.21</c:v>
                </c:pt>
                <c:pt idx="19910">
                  <c:v>-970.07</c:v>
                </c:pt>
                <c:pt idx="19911">
                  <c:v>-929.72199999999998</c:v>
                </c:pt>
                <c:pt idx="19912">
                  <c:v>-889.17100000000005</c:v>
                </c:pt>
                <c:pt idx="19913">
                  <c:v>-848.42700000000002</c:v>
                </c:pt>
                <c:pt idx="19914">
                  <c:v>-807.49800000000005</c:v>
                </c:pt>
                <c:pt idx="19915">
                  <c:v>-766.39400000000001</c:v>
                </c:pt>
                <c:pt idx="19916">
                  <c:v>-725.12300000000005</c:v>
                </c:pt>
                <c:pt idx="19917">
                  <c:v>-683.69399999999996</c:v>
                </c:pt>
                <c:pt idx="19918">
                  <c:v>-642.11699999999996</c:v>
                </c:pt>
                <c:pt idx="19919">
                  <c:v>-600.4</c:v>
                </c:pt>
                <c:pt idx="19920">
                  <c:v>-558.553</c:v>
                </c:pt>
                <c:pt idx="19921">
                  <c:v>-516.58600000000001</c:v>
                </c:pt>
                <c:pt idx="19922">
                  <c:v>-474.50599999999997</c:v>
                </c:pt>
                <c:pt idx="19923">
                  <c:v>-432.32299999999998</c:v>
                </c:pt>
                <c:pt idx="19924">
                  <c:v>-390.04700000000003</c:v>
                </c:pt>
                <c:pt idx="19925">
                  <c:v>-347.68700000000001</c:v>
                </c:pt>
                <c:pt idx="19926">
                  <c:v>-305.25200000000001</c:v>
                </c:pt>
                <c:pt idx="19927">
                  <c:v>-262.75099999999998</c:v>
                </c:pt>
                <c:pt idx="19928">
                  <c:v>-220.19399999999999</c:v>
                </c:pt>
                <c:pt idx="19929">
                  <c:v>-177.589</c:v>
                </c:pt>
                <c:pt idx="19930">
                  <c:v>-134.947</c:v>
                </c:pt>
                <c:pt idx="19931">
                  <c:v>-92.277199999999993</c:v>
                </c:pt>
                <c:pt idx="19932">
                  <c:v>-49.5884</c:v>
                </c:pt>
                <c:pt idx="19933">
                  <c:v>-6.89032</c:v>
                </c:pt>
                <c:pt idx="19934">
                  <c:v>35.807899999999997</c:v>
                </c:pt>
                <c:pt idx="19935">
                  <c:v>78.496899999999997</c:v>
                </c:pt>
                <c:pt idx="19936">
                  <c:v>121.167</c:v>
                </c:pt>
                <c:pt idx="19937">
                  <c:v>163.809</c:v>
                </c:pt>
                <c:pt idx="19938">
                  <c:v>206.41499999999999</c:v>
                </c:pt>
                <c:pt idx="19939">
                  <c:v>248.97300000000001</c:v>
                </c:pt>
                <c:pt idx="19940">
                  <c:v>291.47500000000002</c:v>
                </c:pt>
                <c:pt idx="19941">
                  <c:v>333.91199999999998</c:v>
                </c:pt>
                <c:pt idx="19942">
                  <c:v>376.27499999999998</c:v>
                </c:pt>
                <c:pt idx="19943">
                  <c:v>418.553</c:v>
                </c:pt>
                <c:pt idx="19944">
                  <c:v>460.738</c:v>
                </c:pt>
                <c:pt idx="19945">
                  <c:v>502.82100000000003</c:v>
                </c:pt>
                <c:pt idx="19946">
                  <c:v>544.79200000000003</c:v>
                </c:pt>
                <c:pt idx="19947">
                  <c:v>586.64300000000003</c:v>
                </c:pt>
                <c:pt idx="19948">
                  <c:v>628.36300000000006</c:v>
                </c:pt>
                <c:pt idx="19949">
                  <c:v>669.94500000000005</c:v>
                </c:pt>
                <c:pt idx="19950">
                  <c:v>711.37800000000004</c:v>
                </c:pt>
                <c:pt idx="19951">
                  <c:v>752.654</c:v>
                </c:pt>
                <c:pt idx="19952">
                  <c:v>793.76400000000001</c:v>
                </c:pt>
                <c:pt idx="19953">
                  <c:v>834.69899999999996</c:v>
                </c:pt>
                <c:pt idx="19954">
                  <c:v>875.44899999999996</c:v>
                </c:pt>
                <c:pt idx="19955">
                  <c:v>916.00599999999997</c:v>
                </c:pt>
                <c:pt idx="19956">
                  <c:v>956.36</c:v>
                </c:pt>
                <c:pt idx="19957">
                  <c:v>996.50300000000004</c:v>
                </c:pt>
                <c:pt idx="19958" formatCode="0.00E+00">
                  <c:v>1036.43</c:v>
                </c:pt>
                <c:pt idx="19959" formatCode="0.00E+00">
                  <c:v>1076.1199999999999</c:v>
                </c:pt>
                <c:pt idx="19960" formatCode="0.00E+00">
                  <c:v>1115.58</c:v>
                </c:pt>
                <c:pt idx="19961" formatCode="0.00E+00">
                  <c:v>1154.79</c:v>
                </c:pt>
                <c:pt idx="19962" formatCode="0.00E+00">
                  <c:v>1193.75</c:v>
                </c:pt>
                <c:pt idx="19963" formatCode="0.00E+00">
                  <c:v>1232.44</c:v>
                </c:pt>
                <c:pt idx="19964" formatCode="0.00E+00">
                  <c:v>1270.8699999999999</c:v>
                </c:pt>
                <c:pt idx="19965" formatCode="0.00E+00">
                  <c:v>1309.01</c:v>
                </c:pt>
                <c:pt idx="19966" formatCode="0.00E+00">
                  <c:v>1346.86</c:v>
                </c:pt>
                <c:pt idx="19967" formatCode="0.00E+00">
                  <c:v>1384.42</c:v>
                </c:pt>
                <c:pt idx="19968" formatCode="0.00E+00">
                  <c:v>1421.68</c:v>
                </c:pt>
                <c:pt idx="19969" formatCode="0.00E+00">
                  <c:v>1458.62</c:v>
                </c:pt>
                <c:pt idx="19970" formatCode="0.00E+00">
                  <c:v>1495.24</c:v>
                </c:pt>
                <c:pt idx="19971" formatCode="0.00E+00">
                  <c:v>1531.53</c:v>
                </c:pt>
                <c:pt idx="19972" formatCode="0.00E+00">
                  <c:v>1567.48</c:v>
                </c:pt>
                <c:pt idx="19973" formatCode="0.00E+00">
                  <c:v>1603.09</c:v>
                </c:pt>
                <c:pt idx="19974" formatCode="0.00E+00">
                  <c:v>1638.34</c:v>
                </c:pt>
                <c:pt idx="19975" formatCode="0.00E+00">
                  <c:v>1673.24</c:v>
                </c:pt>
                <c:pt idx="19976" formatCode="0.00E+00">
                  <c:v>1707.77</c:v>
                </c:pt>
                <c:pt idx="19977" formatCode="0.00E+00">
                  <c:v>1741.92</c:v>
                </c:pt>
                <c:pt idx="19978" formatCode="0.00E+00">
                  <c:v>1775.69</c:v>
                </c:pt>
                <c:pt idx="19979" formatCode="0.00E+00">
                  <c:v>1809.07</c:v>
                </c:pt>
                <c:pt idx="19980" formatCode="0.00E+00">
                  <c:v>1842.05</c:v>
                </c:pt>
                <c:pt idx="19981" formatCode="0.00E+00">
                  <c:v>1874.62</c:v>
                </c:pt>
                <c:pt idx="19982" formatCode="0.00E+00">
                  <c:v>1906.78</c:v>
                </c:pt>
                <c:pt idx="19983" formatCode="0.00E+00">
                  <c:v>1938.53</c:v>
                </c:pt>
                <c:pt idx="19984" formatCode="0.00E+00">
                  <c:v>1969.85</c:v>
                </c:pt>
                <c:pt idx="19985" formatCode="0.00E+00">
                  <c:v>2000.73</c:v>
                </c:pt>
                <c:pt idx="19986" formatCode="0.00E+00">
                  <c:v>2031.18</c:v>
                </c:pt>
                <c:pt idx="19987" formatCode="0.00E+00">
                  <c:v>2061.1799999999998</c:v>
                </c:pt>
                <c:pt idx="19988" formatCode="0.00E+00">
                  <c:v>2090.73</c:v>
                </c:pt>
                <c:pt idx="19989" formatCode="0.00E+00">
                  <c:v>2119.81</c:v>
                </c:pt>
                <c:pt idx="19990" formatCode="0.00E+00">
                  <c:v>2148.4299999999998</c:v>
                </c:pt>
                <c:pt idx="19991" formatCode="0.00E+00">
                  <c:v>2176.58</c:v>
                </c:pt>
                <c:pt idx="19992" formatCode="0.00E+00">
                  <c:v>2204.25</c:v>
                </c:pt>
                <c:pt idx="19993" formatCode="0.00E+00">
                  <c:v>2231.44</c:v>
                </c:pt>
                <c:pt idx="19994" formatCode="0.00E+00">
                  <c:v>2258.14</c:v>
                </c:pt>
                <c:pt idx="19995" formatCode="0.00E+00">
                  <c:v>2284.34</c:v>
                </c:pt>
                <c:pt idx="19996" formatCode="0.00E+00">
                  <c:v>2310.0300000000002</c:v>
                </c:pt>
                <c:pt idx="19997" formatCode="0.00E+00">
                  <c:v>2335.2199999999998</c:v>
                </c:pt>
                <c:pt idx="19998" formatCode="0.00E+00">
                  <c:v>2359.9</c:v>
                </c:pt>
                <c:pt idx="19999" formatCode="0.00E+00">
                  <c:v>2384.06</c:v>
                </c:pt>
                <c:pt idx="20000" formatCode="0.00E+00">
                  <c:v>2407.6999999999998</c:v>
                </c:pt>
                <c:pt idx="20001" formatCode="0.00E+00">
                  <c:v>2430.8000000000002</c:v>
                </c:pt>
                <c:pt idx="20002" formatCode="0.00E+00">
                  <c:v>2453.38</c:v>
                </c:pt>
                <c:pt idx="20003" formatCode="0.00E+00">
                  <c:v>2475.41</c:v>
                </c:pt>
                <c:pt idx="20004" formatCode="0.00E+00">
                  <c:v>2496.91</c:v>
                </c:pt>
                <c:pt idx="20005" formatCode="0.00E+00">
                  <c:v>2517.85</c:v>
                </c:pt>
                <c:pt idx="20006" formatCode="0.00E+00">
                  <c:v>2538.2399999999998</c:v>
                </c:pt>
                <c:pt idx="20007" formatCode="0.00E+00">
                  <c:v>2558.0700000000002</c:v>
                </c:pt>
                <c:pt idx="20008" formatCode="0.00E+00">
                  <c:v>2577.34</c:v>
                </c:pt>
                <c:pt idx="20009" formatCode="0.00E+00">
                  <c:v>2596.0500000000002</c:v>
                </c:pt>
                <c:pt idx="20010" formatCode="0.00E+00">
                  <c:v>2614.19</c:v>
                </c:pt>
                <c:pt idx="20011" formatCode="0.00E+00">
                  <c:v>2631.75</c:v>
                </c:pt>
                <c:pt idx="20012" formatCode="0.00E+00">
                  <c:v>2648.73</c:v>
                </c:pt>
                <c:pt idx="20013" formatCode="0.00E+00">
                  <c:v>2665.13</c:v>
                </c:pt>
                <c:pt idx="20014" formatCode="0.00E+00">
                  <c:v>2680.95</c:v>
                </c:pt>
                <c:pt idx="20015" formatCode="0.00E+00">
                  <c:v>2696.18</c:v>
                </c:pt>
                <c:pt idx="20016" formatCode="0.00E+00">
                  <c:v>2710.82</c:v>
                </c:pt>
                <c:pt idx="20017" formatCode="0.00E+00">
                  <c:v>2724.86</c:v>
                </c:pt>
                <c:pt idx="20018" formatCode="0.00E+00">
                  <c:v>2738.31</c:v>
                </c:pt>
                <c:pt idx="20019" formatCode="0.00E+00">
                  <c:v>2751.15</c:v>
                </c:pt>
                <c:pt idx="20020" formatCode="0.00E+00">
                  <c:v>2763.39</c:v>
                </c:pt>
                <c:pt idx="20021" formatCode="0.00E+00">
                  <c:v>2775.02</c:v>
                </c:pt>
                <c:pt idx="20022" formatCode="0.00E+00">
                  <c:v>2786.05</c:v>
                </c:pt>
                <c:pt idx="20023" formatCode="0.00E+00">
                  <c:v>2796.46</c:v>
                </c:pt>
                <c:pt idx="20024" formatCode="0.00E+00">
                  <c:v>2806.26</c:v>
                </c:pt>
                <c:pt idx="20025" formatCode="0.00E+00">
                  <c:v>2815.45</c:v>
                </c:pt>
                <c:pt idx="20026" formatCode="0.00E+00">
                  <c:v>2824.01</c:v>
                </c:pt>
                <c:pt idx="20027" formatCode="0.00E+00">
                  <c:v>2831.96</c:v>
                </c:pt>
                <c:pt idx="20028" formatCode="0.00E+00">
                  <c:v>2839.28</c:v>
                </c:pt>
                <c:pt idx="20029" formatCode="0.00E+00">
                  <c:v>2845.99</c:v>
                </c:pt>
                <c:pt idx="20030" formatCode="0.00E+00">
                  <c:v>2852.06</c:v>
                </c:pt>
                <c:pt idx="20031" formatCode="0.00E+00">
                  <c:v>2857.52</c:v>
                </c:pt>
                <c:pt idx="20032" formatCode="0.00E+00">
                  <c:v>2862.34</c:v>
                </c:pt>
                <c:pt idx="20033" formatCode="0.00E+00">
                  <c:v>2866.54</c:v>
                </c:pt>
                <c:pt idx="20034" formatCode="0.00E+00">
                  <c:v>2870.11</c:v>
                </c:pt>
                <c:pt idx="20035" formatCode="0.00E+00">
                  <c:v>2873.05</c:v>
                </c:pt>
                <c:pt idx="20036" formatCode="0.00E+00">
                  <c:v>2875.36</c:v>
                </c:pt>
                <c:pt idx="20037" formatCode="0.00E+00">
                  <c:v>2877.04</c:v>
                </c:pt>
                <c:pt idx="20038" formatCode="0.00E+00">
                  <c:v>2878.08</c:v>
                </c:pt>
                <c:pt idx="20039" formatCode="0.00E+00">
                  <c:v>2878.5</c:v>
                </c:pt>
                <c:pt idx="20040" formatCode="0.00E+00">
                  <c:v>2878.29</c:v>
                </c:pt>
                <c:pt idx="20041" formatCode="0.00E+00">
                  <c:v>2877.44</c:v>
                </c:pt>
                <c:pt idx="20042" formatCode="0.00E+00">
                  <c:v>2875.96</c:v>
                </c:pt>
                <c:pt idx="20043" formatCode="0.00E+00">
                  <c:v>2873.86</c:v>
                </c:pt>
                <c:pt idx="20044" formatCode="0.00E+00">
                  <c:v>2871.12</c:v>
                </c:pt>
                <c:pt idx="20045" formatCode="0.00E+00">
                  <c:v>2867.75</c:v>
                </c:pt>
                <c:pt idx="20046" formatCode="0.00E+00">
                  <c:v>2863.75</c:v>
                </c:pt>
                <c:pt idx="20047" formatCode="0.00E+00">
                  <c:v>2859.13</c:v>
                </c:pt>
                <c:pt idx="20048" formatCode="0.00E+00">
                  <c:v>2853.88</c:v>
                </c:pt>
                <c:pt idx="20049" formatCode="0.00E+00">
                  <c:v>2848</c:v>
                </c:pt>
                <c:pt idx="20050" formatCode="0.00E+00">
                  <c:v>2841.5</c:v>
                </c:pt>
                <c:pt idx="20051" formatCode="0.00E+00">
                  <c:v>2834.37</c:v>
                </c:pt>
                <c:pt idx="20052" formatCode="0.00E+00">
                  <c:v>2826.63</c:v>
                </c:pt>
                <c:pt idx="20053" formatCode="0.00E+00">
                  <c:v>2818.26</c:v>
                </c:pt>
                <c:pt idx="20054" formatCode="0.00E+00">
                  <c:v>2809.28</c:v>
                </c:pt>
                <c:pt idx="20055" formatCode="0.00E+00">
                  <c:v>2799.68</c:v>
                </c:pt>
                <c:pt idx="20056" formatCode="0.00E+00">
                  <c:v>2789.47</c:v>
                </c:pt>
                <c:pt idx="20057" formatCode="0.00E+00">
                  <c:v>2778.65</c:v>
                </c:pt>
                <c:pt idx="20058" formatCode="0.00E+00">
                  <c:v>2767.21</c:v>
                </c:pt>
                <c:pt idx="20059" formatCode="0.00E+00">
                  <c:v>2755.17</c:v>
                </c:pt>
                <c:pt idx="20060" formatCode="0.00E+00">
                  <c:v>2742.53</c:v>
                </c:pt>
                <c:pt idx="20061" formatCode="0.00E+00">
                  <c:v>2729.29</c:v>
                </c:pt>
                <c:pt idx="20062" formatCode="0.00E+00">
                  <c:v>2715.44</c:v>
                </c:pt>
                <c:pt idx="20063" formatCode="0.00E+00">
                  <c:v>2701.01</c:v>
                </c:pt>
                <c:pt idx="20064" formatCode="0.00E+00">
                  <c:v>2685.98</c:v>
                </c:pt>
                <c:pt idx="20065" formatCode="0.00E+00">
                  <c:v>2670.36</c:v>
                </c:pt>
                <c:pt idx="20066" formatCode="0.00E+00">
                  <c:v>2654.15</c:v>
                </c:pt>
                <c:pt idx="20067" formatCode="0.00E+00">
                  <c:v>2637.37</c:v>
                </c:pt>
                <c:pt idx="20068" formatCode="0.00E+00">
                  <c:v>2620</c:v>
                </c:pt>
                <c:pt idx="20069" formatCode="0.00E+00">
                  <c:v>2602.0700000000002</c:v>
                </c:pt>
                <c:pt idx="20070" formatCode="0.00E+00">
                  <c:v>2583.56</c:v>
                </c:pt>
                <c:pt idx="20071" formatCode="0.00E+00">
                  <c:v>2564.4899999999998</c:v>
                </c:pt>
                <c:pt idx="20072" formatCode="0.00E+00">
                  <c:v>2544.85</c:v>
                </c:pt>
                <c:pt idx="20073" formatCode="0.00E+00">
                  <c:v>2524.66</c:v>
                </c:pt>
                <c:pt idx="20074" formatCode="0.00E+00">
                  <c:v>2503.91</c:v>
                </c:pt>
                <c:pt idx="20075" formatCode="0.00E+00">
                  <c:v>2482.62</c:v>
                </c:pt>
                <c:pt idx="20076" formatCode="0.00E+00">
                  <c:v>2460.7800000000002</c:v>
                </c:pt>
                <c:pt idx="20077" formatCode="0.00E+00">
                  <c:v>2438.4</c:v>
                </c:pt>
                <c:pt idx="20078" formatCode="0.00E+00">
                  <c:v>2415.4899999999998</c:v>
                </c:pt>
                <c:pt idx="20079" formatCode="0.00E+00">
                  <c:v>2392.0500000000002</c:v>
                </c:pt>
                <c:pt idx="20080" formatCode="0.00E+00">
                  <c:v>2368.09</c:v>
                </c:pt>
                <c:pt idx="20081" formatCode="0.00E+00">
                  <c:v>2343.6</c:v>
                </c:pt>
                <c:pt idx="20082" formatCode="0.00E+00">
                  <c:v>2318.61</c:v>
                </c:pt>
                <c:pt idx="20083" formatCode="0.00E+00">
                  <c:v>2293.1</c:v>
                </c:pt>
                <c:pt idx="20084" formatCode="0.00E+00">
                  <c:v>2267.1</c:v>
                </c:pt>
                <c:pt idx="20085" formatCode="0.00E+00">
                  <c:v>2240.6</c:v>
                </c:pt>
                <c:pt idx="20086" formatCode="0.00E+00">
                  <c:v>2213.6</c:v>
                </c:pt>
                <c:pt idx="20087" formatCode="0.00E+00">
                  <c:v>2186.13</c:v>
                </c:pt>
                <c:pt idx="20088" formatCode="0.00E+00">
                  <c:v>2158.17</c:v>
                </c:pt>
                <c:pt idx="20089" formatCode="0.00E+00">
                  <c:v>2129.7399999999998</c:v>
                </c:pt>
                <c:pt idx="20090" formatCode="0.00E+00">
                  <c:v>2100.84</c:v>
                </c:pt>
                <c:pt idx="20091" formatCode="0.00E+00">
                  <c:v>2071.4899999999998</c:v>
                </c:pt>
                <c:pt idx="20092" formatCode="0.00E+00">
                  <c:v>2041.68</c:v>
                </c:pt>
                <c:pt idx="20093" formatCode="0.00E+00">
                  <c:v>2011.42</c:v>
                </c:pt>
                <c:pt idx="20094" formatCode="0.00E+00">
                  <c:v>1980.73</c:v>
                </c:pt>
                <c:pt idx="20095" formatCode="0.00E+00">
                  <c:v>1949.6</c:v>
                </c:pt>
                <c:pt idx="20096" formatCode="0.00E+00">
                  <c:v>1918.04</c:v>
                </c:pt>
                <c:pt idx="20097" formatCode="0.00E+00">
                  <c:v>1886.07</c:v>
                </c:pt>
                <c:pt idx="20098" formatCode="0.00E+00">
                  <c:v>1853.68</c:v>
                </c:pt>
                <c:pt idx="20099" formatCode="0.00E+00">
                  <c:v>1820.89</c:v>
                </c:pt>
                <c:pt idx="20100" formatCode="0.00E+00">
                  <c:v>1787.69</c:v>
                </c:pt>
                <c:pt idx="20101" formatCode="0.00E+00">
                  <c:v>1754.11</c:v>
                </c:pt>
                <c:pt idx="20102" formatCode="0.00E+00">
                  <c:v>1720.14</c:v>
                </c:pt>
                <c:pt idx="20103" formatCode="0.00E+00">
                  <c:v>1685.8</c:v>
                </c:pt>
                <c:pt idx="20104" formatCode="0.00E+00">
                  <c:v>1651.09</c:v>
                </c:pt>
                <c:pt idx="20105" formatCode="0.00E+00">
                  <c:v>1616.02</c:v>
                </c:pt>
                <c:pt idx="20106" formatCode="0.00E+00">
                  <c:v>1580.59</c:v>
                </c:pt>
                <c:pt idx="20107" formatCode="0.00E+00">
                  <c:v>1544.82</c:v>
                </c:pt>
                <c:pt idx="20108" formatCode="0.00E+00">
                  <c:v>1508.71</c:v>
                </c:pt>
                <c:pt idx="20109" formatCode="0.00E+00">
                  <c:v>1472.27</c:v>
                </c:pt>
                <c:pt idx="20110" formatCode="0.00E+00">
                  <c:v>1435.51</c:v>
                </c:pt>
                <c:pt idx="20111" formatCode="0.00E+00">
                  <c:v>1398.43</c:v>
                </c:pt>
                <c:pt idx="20112" formatCode="0.00E+00">
                  <c:v>1361.05</c:v>
                </c:pt>
                <c:pt idx="20113" formatCode="0.00E+00">
                  <c:v>1323.37</c:v>
                </c:pt>
                <c:pt idx="20114" formatCode="0.00E+00">
                  <c:v>1285.4100000000001</c:v>
                </c:pt>
                <c:pt idx="20115" formatCode="0.00E+00">
                  <c:v>1247.1600000000001</c:v>
                </c:pt>
                <c:pt idx="20116" formatCode="0.00E+00">
                  <c:v>1208.6400000000001</c:v>
                </c:pt>
                <c:pt idx="20117" formatCode="0.00E+00">
                  <c:v>1169.8499999999999</c:v>
                </c:pt>
                <c:pt idx="20118" formatCode="0.00E+00">
                  <c:v>1130.81</c:v>
                </c:pt>
                <c:pt idx="20119" formatCode="0.00E+00">
                  <c:v>1091.53</c:v>
                </c:pt>
                <c:pt idx="20120" formatCode="0.00E+00">
                  <c:v>1052</c:v>
                </c:pt>
                <c:pt idx="20121" formatCode="0.00E+00">
                  <c:v>1012.25</c:v>
                </c:pt>
                <c:pt idx="20122">
                  <c:v>972.27099999999996</c:v>
                </c:pt>
                <c:pt idx="20123">
                  <c:v>932.08399999999995</c:v>
                </c:pt>
                <c:pt idx="20124">
                  <c:v>891.69200000000001</c:v>
                </c:pt>
                <c:pt idx="20125">
                  <c:v>851.10699999999997</c:v>
                </c:pt>
                <c:pt idx="20126">
                  <c:v>810.33600000000001</c:v>
                </c:pt>
                <c:pt idx="20127">
                  <c:v>769.38900000000001</c:v>
                </c:pt>
                <c:pt idx="20128">
                  <c:v>728.27499999999998</c:v>
                </c:pt>
                <c:pt idx="20129">
                  <c:v>687.00099999999998</c:v>
                </c:pt>
                <c:pt idx="20130">
                  <c:v>645.57899999999995</c:v>
                </c:pt>
                <c:pt idx="20131">
                  <c:v>604.01499999999999</c:v>
                </c:pt>
                <c:pt idx="20132">
                  <c:v>562.32100000000003</c:v>
                </c:pt>
                <c:pt idx="20133">
                  <c:v>520.50400000000002</c:v>
                </c:pt>
                <c:pt idx="20134">
                  <c:v>478.57499999999999</c:v>
                </c:pt>
                <c:pt idx="20135">
                  <c:v>436.54199999999997</c:v>
                </c:pt>
                <c:pt idx="20136">
                  <c:v>394.41399999999999</c:v>
                </c:pt>
                <c:pt idx="20137">
                  <c:v>352.202</c:v>
                </c:pt>
                <c:pt idx="20138">
                  <c:v>309.91300000000001</c:v>
                </c:pt>
                <c:pt idx="20139">
                  <c:v>267.55700000000002</c:v>
                </c:pt>
                <c:pt idx="20140">
                  <c:v>225.143</c:v>
                </c:pt>
                <c:pt idx="20141">
                  <c:v>182.68199999999999</c:v>
                </c:pt>
                <c:pt idx="20142">
                  <c:v>140.18100000000001</c:v>
                </c:pt>
                <c:pt idx="20143">
                  <c:v>97.650800000000004</c:v>
                </c:pt>
                <c:pt idx="20144">
                  <c:v>55.1008</c:v>
                </c:pt>
                <c:pt idx="20145">
                  <c:v>12.540100000000001</c:v>
                </c:pt>
                <c:pt idx="20146">
                  <c:v>-30.021899999999999</c:v>
                </c:pt>
                <c:pt idx="20147">
                  <c:v>-72.576099999999997</c:v>
                </c:pt>
                <c:pt idx="20148">
                  <c:v>-115.113</c:v>
                </c:pt>
                <c:pt idx="20149">
                  <c:v>-157.624</c:v>
                </c:pt>
                <c:pt idx="20150">
                  <c:v>-200.09899999999999</c:v>
                </c:pt>
                <c:pt idx="20151">
                  <c:v>-242.52799999999999</c:v>
                </c:pt>
                <c:pt idx="20152">
                  <c:v>-284.90300000000002</c:v>
                </c:pt>
                <c:pt idx="20153">
                  <c:v>-327.214</c:v>
                </c:pt>
                <c:pt idx="20154">
                  <c:v>-369.452</c:v>
                </c:pt>
                <c:pt idx="20155">
                  <c:v>-411.608</c:v>
                </c:pt>
                <c:pt idx="20156">
                  <c:v>-453.673</c:v>
                </c:pt>
                <c:pt idx="20157">
                  <c:v>-495.637</c:v>
                </c:pt>
                <c:pt idx="20158">
                  <c:v>-537.49</c:v>
                </c:pt>
                <c:pt idx="20159">
                  <c:v>-579.22500000000002</c:v>
                </c:pt>
                <c:pt idx="20160">
                  <c:v>-620.83100000000002</c:v>
                </c:pt>
                <c:pt idx="20161">
                  <c:v>-662.3</c:v>
                </c:pt>
                <c:pt idx="20162">
                  <c:v>-703.62300000000005</c:v>
                </c:pt>
                <c:pt idx="20163">
                  <c:v>-744.79100000000005</c:v>
                </c:pt>
                <c:pt idx="20164">
                  <c:v>-785.79399999999998</c:v>
                </c:pt>
                <c:pt idx="20165">
                  <c:v>-826.62300000000005</c:v>
                </c:pt>
                <c:pt idx="20166">
                  <c:v>-867.27</c:v>
                </c:pt>
                <c:pt idx="20167">
                  <c:v>-907.726</c:v>
                </c:pt>
                <c:pt idx="20168">
                  <c:v>-947.98099999999999</c:v>
                </c:pt>
                <c:pt idx="20169">
                  <c:v>-988.02700000000004</c:v>
                </c:pt>
                <c:pt idx="20170" formatCode="0.00E+00">
                  <c:v>-1027.8599999999999</c:v>
                </c:pt>
                <c:pt idx="20171" formatCode="0.00E+00">
                  <c:v>-1067.46</c:v>
                </c:pt>
                <c:pt idx="20172" formatCode="0.00E+00">
                  <c:v>-1106.82</c:v>
                </c:pt>
                <c:pt idx="20173" formatCode="0.00E+00">
                  <c:v>-1145.95</c:v>
                </c:pt>
                <c:pt idx="20174" formatCode="0.00E+00">
                  <c:v>-1184.81</c:v>
                </c:pt>
                <c:pt idx="20175" formatCode="0.00E+00">
                  <c:v>-1223.42</c:v>
                </c:pt>
                <c:pt idx="20176" formatCode="0.00E+00">
                  <c:v>-1261.76</c:v>
                </c:pt>
                <c:pt idx="20177" formatCode="0.00E+00">
                  <c:v>-1299.83</c:v>
                </c:pt>
                <c:pt idx="20178" formatCode="0.00E+00">
                  <c:v>-1337.6</c:v>
                </c:pt>
                <c:pt idx="20179" formatCode="0.00E+00">
                  <c:v>-1375.08</c:v>
                </c:pt>
                <c:pt idx="20180" formatCode="0.00E+00">
                  <c:v>-1412.26</c:v>
                </c:pt>
                <c:pt idx="20181" formatCode="0.00E+00">
                  <c:v>-1449.13</c:v>
                </c:pt>
                <c:pt idx="20182" formatCode="0.00E+00">
                  <c:v>-1485.67</c:v>
                </c:pt>
                <c:pt idx="20183" formatCode="0.00E+00">
                  <c:v>-1521.9</c:v>
                </c:pt>
                <c:pt idx="20184" formatCode="0.00E+00">
                  <c:v>-1557.78</c:v>
                </c:pt>
                <c:pt idx="20185" formatCode="0.00E+00">
                  <c:v>-1593.33</c:v>
                </c:pt>
                <c:pt idx="20186" formatCode="0.00E+00">
                  <c:v>-1628.52</c:v>
                </c:pt>
                <c:pt idx="20187" formatCode="0.00E+00">
                  <c:v>-1663.36</c:v>
                </c:pt>
                <c:pt idx="20188" formatCode="0.00E+00">
                  <c:v>-1697.83</c:v>
                </c:pt>
                <c:pt idx="20189" formatCode="0.00E+00">
                  <c:v>-1731.92</c:v>
                </c:pt>
                <c:pt idx="20190" formatCode="0.00E+00">
                  <c:v>-1765.64</c:v>
                </c:pt>
                <c:pt idx="20191" formatCode="0.00E+00">
                  <c:v>-1798.97</c:v>
                </c:pt>
                <c:pt idx="20192" formatCode="0.00E+00">
                  <c:v>-1831.9</c:v>
                </c:pt>
                <c:pt idx="20193" formatCode="0.00E+00">
                  <c:v>-1864.43</c:v>
                </c:pt>
                <c:pt idx="20194" formatCode="0.00E+00">
                  <c:v>-1896.55</c:v>
                </c:pt>
                <c:pt idx="20195" formatCode="0.00E+00">
                  <c:v>-1928.25</c:v>
                </c:pt>
                <c:pt idx="20196" formatCode="0.00E+00">
                  <c:v>-1959.53</c:v>
                </c:pt>
                <c:pt idx="20197" formatCode="0.00E+00">
                  <c:v>-1990.38</c:v>
                </c:pt>
                <c:pt idx="20198" formatCode="0.00E+00">
                  <c:v>-2020.79</c:v>
                </c:pt>
                <c:pt idx="20199" formatCode="0.00E+00">
                  <c:v>-2050.75</c:v>
                </c:pt>
                <c:pt idx="20200" formatCode="0.00E+00">
                  <c:v>-2080.27</c:v>
                </c:pt>
                <c:pt idx="20201" formatCode="0.00E+00">
                  <c:v>-2109.33</c:v>
                </c:pt>
                <c:pt idx="20202" formatCode="0.00E+00">
                  <c:v>-2137.92</c:v>
                </c:pt>
                <c:pt idx="20203" formatCode="0.00E+00">
                  <c:v>-2166.0500000000002</c:v>
                </c:pt>
                <c:pt idx="20204" formatCode="0.00E+00">
                  <c:v>-2193.6999999999998</c:v>
                </c:pt>
                <c:pt idx="20205" formatCode="0.00E+00">
                  <c:v>-2220.87</c:v>
                </c:pt>
                <c:pt idx="20206" formatCode="0.00E+00">
                  <c:v>-2247.5500000000002</c:v>
                </c:pt>
                <c:pt idx="20207" formatCode="0.00E+00">
                  <c:v>-2273.73</c:v>
                </c:pt>
                <c:pt idx="20208" formatCode="0.00E+00">
                  <c:v>-2299.42</c:v>
                </c:pt>
                <c:pt idx="20209" formatCode="0.00E+00">
                  <c:v>-2324.6</c:v>
                </c:pt>
                <c:pt idx="20210" formatCode="0.00E+00">
                  <c:v>-2349.27</c:v>
                </c:pt>
                <c:pt idx="20211" formatCode="0.00E+00">
                  <c:v>-2373.42</c:v>
                </c:pt>
                <c:pt idx="20212" formatCode="0.00E+00">
                  <c:v>-2397.06</c:v>
                </c:pt>
                <c:pt idx="20213" formatCode="0.00E+00">
                  <c:v>-2420.16</c:v>
                </c:pt>
                <c:pt idx="20214" formatCode="0.00E+00">
                  <c:v>-2442.7399999999998</c:v>
                </c:pt>
                <c:pt idx="20215" formatCode="0.00E+00">
                  <c:v>-2464.7800000000002</c:v>
                </c:pt>
                <c:pt idx="20216" formatCode="0.00E+00">
                  <c:v>-2486.2800000000002</c:v>
                </c:pt>
                <c:pt idx="20217" formatCode="0.00E+00">
                  <c:v>-2507.23</c:v>
                </c:pt>
                <c:pt idx="20218" formatCode="0.00E+00">
                  <c:v>-2527.63</c:v>
                </c:pt>
                <c:pt idx="20219" formatCode="0.00E+00">
                  <c:v>-2547.4699999999998</c:v>
                </c:pt>
                <c:pt idx="20220" formatCode="0.00E+00">
                  <c:v>-2566.7600000000002</c:v>
                </c:pt>
                <c:pt idx="20221" formatCode="0.00E+00">
                  <c:v>-2585.48</c:v>
                </c:pt>
                <c:pt idx="20222" formatCode="0.00E+00">
                  <c:v>-2603.64</c:v>
                </c:pt>
                <c:pt idx="20223" formatCode="0.00E+00">
                  <c:v>-2621.2199999999998</c:v>
                </c:pt>
                <c:pt idx="20224" formatCode="0.00E+00">
                  <c:v>-2638.23</c:v>
                </c:pt>
                <c:pt idx="20225" formatCode="0.00E+00">
                  <c:v>-2654.66</c:v>
                </c:pt>
                <c:pt idx="20226" formatCode="0.00E+00">
                  <c:v>-2670.51</c:v>
                </c:pt>
                <c:pt idx="20227" formatCode="0.00E+00">
                  <c:v>-2685.77</c:v>
                </c:pt>
                <c:pt idx="20228" formatCode="0.00E+00">
                  <c:v>-2700.44</c:v>
                </c:pt>
                <c:pt idx="20229" formatCode="0.00E+00">
                  <c:v>-2714.52</c:v>
                </c:pt>
                <c:pt idx="20230" formatCode="0.00E+00">
                  <c:v>-2728</c:v>
                </c:pt>
                <c:pt idx="20231" formatCode="0.00E+00">
                  <c:v>-2740.89</c:v>
                </c:pt>
                <c:pt idx="20232" formatCode="0.00E+00">
                  <c:v>-2753.17</c:v>
                </c:pt>
                <c:pt idx="20233" formatCode="0.00E+00">
                  <c:v>-2764.85</c:v>
                </c:pt>
                <c:pt idx="20234" formatCode="0.00E+00">
                  <c:v>-2775.92</c:v>
                </c:pt>
                <c:pt idx="20235" formatCode="0.00E+00">
                  <c:v>-2786.38</c:v>
                </c:pt>
                <c:pt idx="20236" formatCode="0.00E+00">
                  <c:v>-2796.23</c:v>
                </c:pt>
                <c:pt idx="20237" formatCode="0.00E+00">
                  <c:v>-2805.47</c:v>
                </c:pt>
                <c:pt idx="20238" formatCode="0.00E+00">
                  <c:v>-2814.09</c:v>
                </c:pt>
                <c:pt idx="20239" formatCode="0.00E+00">
                  <c:v>-2822.1</c:v>
                </c:pt>
                <c:pt idx="20240" formatCode="0.00E+00">
                  <c:v>-2829.48</c:v>
                </c:pt>
                <c:pt idx="20241" formatCode="0.00E+00">
                  <c:v>-2836.24</c:v>
                </c:pt>
                <c:pt idx="20242" formatCode="0.00E+00">
                  <c:v>-2842.38</c:v>
                </c:pt>
                <c:pt idx="20243" formatCode="0.00E+00">
                  <c:v>-2847.9</c:v>
                </c:pt>
                <c:pt idx="20244" formatCode="0.00E+00">
                  <c:v>-2852.79</c:v>
                </c:pt>
                <c:pt idx="20245" formatCode="0.00E+00">
                  <c:v>-2857.06</c:v>
                </c:pt>
                <c:pt idx="20246" formatCode="0.00E+00">
                  <c:v>-2860.7</c:v>
                </c:pt>
                <c:pt idx="20247" formatCode="0.00E+00">
                  <c:v>-2863.72</c:v>
                </c:pt>
                <c:pt idx="20248" formatCode="0.00E+00">
                  <c:v>-2866.1</c:v>
                </c:pt>
                <c:pt idx="20249" formatCode="0.00E+00">
                  <c:v>-2867.86</c:v>
                </c:pt>
                <c:pt idx="20250" formatCode="0.00E+00">
                  <c:v>-2868.98</c:v>
                </c:pt>
                <c:pt idx="20251" formatCode="0.00E+00">
                  <c:v>-2869.48</c:v>
                </c:pt>
                <c:pt idx="20252" formatCode="0.00E+00">
                  <c:v>-2869.35</c:v>
                </c:pt>
                <c:pt idx="20253" formatCode="0.00E+00">
                  <c:v>-2868.59</c:v>
                </c:pt>
                <c:pt idx="20254" formatCode="0.00E+00">
                  <c:v>-2867.19</c:v>
                </c:pt>
                <c:pt idx="20255" formatCode="0.00E+00">
                  <c:v>-2865.17</c:v>
                </c:pt>
                <c:pt idx="20256" formatCode="0.00E+00">
                  <c:v>-2862.53</c:v>
                </c:pt>
                <c:pt idx="20257" formatCode="0.00E+00">
                  <c:v>-2859.25</c:v>
                </c:pt>
                <c:pt idx="20258" formatCode="0.00E+00">
                  <c:v>-2855.35</c:v>
                </c:pt>
                <c:pt idx="20259" formatCode="0.00E+00">
                  <c:v>-2850.82</c:v>
                </c:pt>
                <c:pt idx="20260" formatCode="0.00E+00">
                  <c:v>-2845.66</c:v>
                </c:pt>
                <c:pt idx="20261" formatCode="0.00E+00">
                  <c:v>-2839.88</c:v>
                </c:pt>
                <c:pt idx="20262" formatCode="0.00E+00">
                  <c:v>-2833.48</c:v>
                </c:pt>
                <c:pt idx="20263" formatCode="0.00E+00">
                  <c:v>-2826.46</c:v>
                </c:pt>
                <c:pt idx="20264" formatCode="0.00E+00">
                  <c:v>-2818.82</c:v>
                </c:pt>
                <c:pt idx="20265" formatCode="0.00E+00">
                  <c:v>-2810.56</c:v>
                </c:pt>
                <c:pt idx="20266" formatCode="0.00E+00">
                  <c:v>-2801.68</c:v>
                </c:pt>
                <c:pt idx="20267" formatCode="0.00E+00">
                  <c:v>-2792.19</c:v>
                </c:pt>
                <c:pt idx="20268" formatCode="0.00E+00">
                  <c:v>-2782.09</c:v>
                </c:pt>
                <c:pt idx="20269" formatCode="0.00E+00">
                  <c:v>-2771.37</c:v>
                </c:pt>
                <c:pt idx="20270" formatCode="0.00E+00">
                  <c:v>-2760.05</c:v>
                </c:pt>
                <c:pt idx="20271" formatCode="0.00E+00">
                  <c:v>-2748.13</c:v>
                </c:pt>
                <c:pt idx="20272" formatCode="0.00E+00">
                  <c:v>-2735.6</c:v>
                </c:pt>
                <c:pt idx="20273" formatCode="0.00E+00">
                  <c:v>-2722.47</c:v>
                </c:pt>
                <c:pt idx="20274" formatCode="0.00E+00">
                  <c:v>-2708.75</c:v>
                </c:pt>
                <c:pt idx="20275" formatCode="0.00E+00">
                  <c:v>-2694.43</c:v>
                </c:pt>
                <c:pt idx="20276" formatCode="0.00E+00">
                  <c:v>-2679.52</c:v>
                </c:pt>
                <c:pt idx="20277" formatCode="0.00E+00">
                  <c:v>-2664.02</c:v>
                </c:pt>
                <c:pt idx="20278" formatCode="0.00E+00">
                  <c:v>-2647.94</c:v>
                </c:pt>
                <c:pt idx="20279" formatCode="0.00E+00">
                  <c:v>-2631.28</c:v>
                </c:pt>
                <c:pt idx="20280" formatCode="0.00E+00">
                  <c:v>-2614.04</c:v>
                </c:pt>
                <c:pt idx="20281" formatCode="0.00E+00">
                  <c:v>-2596.23</c:v>
                </c:pt>
                <c:pt idx="20282" formatCode="0.00E+00">
                  <c:v>-2577.85</c:v>
                </c:pt>
                <c:pt idx="20283" formatCode="0.00E+00">
                  <c:v>-2558.9</c:v>
                </c:pt>
                <c:pt idx="20284" formatCode="0.00E+00">
                  <c:v>-2539.4</c:v>
                </c:pt>
                <c:pt idx="20285" formatCode="0.00E+00">
                  <c:v>-2519.34</c:v>
                </c:pt>
                <c:pt idx="20286" formatCode="0.00E+00">
                  <c:v>-2498.7199999999998</c:v>
                </c:pt>
                <c:pt idx="20287" formatCode="0.00E+00">
                  <c:v>-2477.56</c:v>
                </c:pt>
                <c:pt idx="20288" formatCode="0.00E+00">
                  <c:v>-2455.85</c:v>
                </c:pt>
                <c:pt idx="20289" formatCode="0.00E+00">
                  <c:v>-2433.61</c:v>
                </c:pt>
                <c:pt idx="20290" formatCode="0.00E+00">
                  <c:v>-2410.83</c:v>
                </c:pt>
                <c:pt idx="20291" formatCode="0.00E+00">
                  <c:v>-2387.5300000000002</c:v>
                </c:pt>
                <c:pt idx="20292" formatCode="0.00E+00">
                  <c:v>-2363.6999999999998</c:v>
                </c:pt>
                <c:pt idx="20293" formatCode="0.00E+00">
                  <c:v>-2339.36</c:v>
                </c:pt>
                <c:pt idx="20294" formatCode="0.00E+00">
                  <c:v>-2314.5</c:v>
                </c:pt>
                <c:pt idx="20295" formatCode="0.00E+00">
                  <c:v>-2289.13</c:v>
                </c:pt>
                <c:pt idx="20296" formatCode="0.00E+00">
                  <c:v>-2263.27</c:v>
                </c:pt>
                <c:pt idx="20297" formatCode="0.00E+00">
                  <c:v>-2236.91</c:v>
                </c:pt>
                <c:pt idx="20298" formatCode="0.00E+00">
                  <c:v>-2210.0500000000002</c:v>
                </c:pt>
                <c:pt idx="20299" formatCode="0.00E+00">
                  <c:v>-2182.7199999999998</c:v>
                </c:pt>
                <c:pt idx="20300" formatCode="0.00E+00">
                  <c:v>-2154.9</c:v>
                </c:pt>
                <c:pt idx="20301" formatCode="0.00E+00">
                  <c:v>-2126.62</c:v>
                </c:pt>
                <c:pt idx="20302" formatCode="0.00E+00">
                  <c:v>-2097.87</c:v>
                </c:pt>
                <c:pt idx="20303" formatCode="0.00E+00">
                  <c:v>-2068.65</c:v>
                </c:pt>
                <c:pt idx="20304" formatCode="0.00E+00">
                  <c:v>-2038.99</c:v>
                </c:pt>
                <c:pt idx="20305" formatCode="0.00E+00">
                  <c:v>-2008.88</c:v>
                </c:pt>
                <c:pt idx="20306" formatCode="0.00E+00">
                  <c:v>-1978.33</c:v>
                </c:pt>
                <c:pt idx="20307" formatCode="0.00E+00">
                  <c:v>-1947.34</c:v>
                </c:pt>
                <c:pt idx="20308" formatCode="0.00E+00">
                  <c:v>-1915.93</c:v>
                </c:pt>
                <c:pt idx="20309" formatCode="0.00E+00">
                  <c:v>-1884.1</c:v>
                </c:pt>
                <c:pt idx="20310" formatCode="0.00E+00">
                  <c:v>-1851.86</c:v>
                </c:pt>
                <c:pt idx="20311" formatCode="0.00E+00">
                  <c:v>-1819.21</c:v>
                </c:pt>
                <c:pt idx="20312" formatCode="0.00E+00">
                  <c:v>-1786.17</c:v>
                </c:pt>
                <c:pt idx="20313" formatCode="0.00E+00">
                  <c:v>-1752.73</c:v>
                </c:pt>
                <c:pt idx="20314" formatCode="0.00E+00">
                  <c:v>-1718.91</c:v>
                </c:pt>
                <c:pt idx="20315" formatCode="0.00E+00">
                  <c:v>-1684.72</c:v>
                </c:pt>
                <c:pt idx="20316" formatCode="0.00E+00">
                  <c:v>-1650.15</c:v>
                </c:pt>
                <c:pt idx="20317" formatCode="0.00E+00">
                  <c:v>-1615.22</c:v>
                </c:pt>
                <c:pt idx="20318" formatCode="0.00E+00">
                  <c:v>-1579.94</c:v>
                </c:pt>
                <c:pt idx="20319" formatCode="0.00E+00">
                  <c:v>-1544.32</c:v>
                </c:pt>
                <c:pt idx="20320" formatCode="0.00E+00">
                  <c:v>-1508.36</c:v>
                </c:pt>
                <c:pt idx="20321" formatCode="0.00E+00">
                  <c:v>-1472.06</c:v>
                </c:pt>
                <c:pt idx="20322" formatCode="0.00E+00">
                  <c:v>-1435.45</c:v>
                </c:pt>
                <c:pt idx="20323" formatCode="0.00E+00">
                  <c:v>-1398.52</c:v>
                </c:pt>
                <c:pt idx="20324" formatCode="0.00E+00">
                  <c:v>-1361.28</c:v>
                </c:pt>
                <c:pt idx="20325" formatCode="0.00E+00">
                  <c:v>-1323.75</c:v>
                </c:pt>
                <c:pt idx="20326" formatCode="0.00E+00">
                  <c:v>-1285.93</c:v>
                </c:pt>
                <c:pt idx="20327" formatCode="0.00E+00">
                  <c:v>-1247.83</c:v>
                </c:pt>
                <c:pt idx="20328" formatCode="0.00E+00">
                  <c:v>-1209.45</c:v>
                </c:pt>
                <c:pt idx="20329" formatCode="0.00E+00">
                  <c:v>-1170.81</c:v>
                </c:pt>
                <c:pt idx="20330" formatCode="0.00E+00">
                  <c:v>-1131.92</c:v>
                </c:pt>
                <c:pt idx="20331" formatCode="0.00E+00">
                  <c:v>-1092.77</c:v>
                </c:pt>
                <c:pt idx="20332" formatCode="0.00E+00">
                  <c:v>-1053.3900000000001</c:v>
                </c:pt>
                <c:pt idx="20333" formatCode="0.00E+00">
                  <c:v>-1013.78</c:v>
                </c:pt>
                <c:pt idx="20334">
                  <c:v>-973.94500000000005</c:v>
                </c:pt>
                <c:pt idx="20335">
                  <c:v>-933.899</c:v>
                </c:pt>
                <c:pt idx="20336">
                  <c:v>-893.649</c:v>
                </c:pt>
                <c:pt idx="20337">
                  <c:v>-853.20399999999995</c:v>
                </c:pt>
                <c:pt idx="20338">
                  <c:v>-812.57299999999998</c:v>
                </c:pt>
                <c:pt idx="20339">
                  <c:v>-771.76499999999999</c:v>
                </c:pt>
                <c:pt idx="20340">
                  <c:v>-730.78899999999999</c:v>
                </c:pt>
                <c:pt idx="20341">
                  <c:v>-689.654</c:v>
                </c:pt>
                <c:pt idx="20342">
                  <c:v>-648.36800000000005</c:v>
                </c:pt>
                <c:pt idx="20343">
                  <c:v>-606.94100000000003</c:v>
                </c:pt>
                <c:pt idx="20344">
                  <c:v>-565.38300000000004</c:v>
                </c:pt>
                <c:pt idx="20345">
                  <c:v>-523.70100000000002</c:v>
                </c:pt>
                <c:pt idx="20346">
                  <c:v>-481.90499999999997</c:v>
                </c:pt>
                <c:pt idx="20347">
                  <c:v>-440.005</c:v>
                </c:pt>
                <c:pt idx="20348">
                  <c:v>-398.01</c:v>
                </c:pt>
                <c:pt idx="20349">
                  <c:v>-355.928</c:v>
                </c:pt>
                <c:pt idx="20350">
                  <c:v>-313.76900000000001</c:v>
                </c:pt>
                <c:pt idx="20351">
                  <c:v>-271.54199999999997</c:v>
                </c:pt>
                <c:pt idx="20352">
                  <c:v>-229.25700000000001</c:v>
                </c:pt>
                <c:pt idx="20353">
                  <c:v>-186.922</c:v>
                </c:pt>
                <c:pt idx="20354">
                  <c:v>-144.547</c:v>
                </c:pt>
                <c:pt idx="20355">
                  <c:v>-102.142</c:v>
                </c:pt>
                <c:pt idx="20356">
                  <c:v>-59.715000000000003</c:v>
                </c:pt>
                <c:pt idx="20357">
                  <c:v>-17.276399999999999</c:v>
                </c:pt>
                <c:pt idx="20358">
                  <c:v>25.1645</c:v>
                </c:pt>
                <c:pt idx="20359">
                  <c:v>67.599000000000004</c:v>
                </c:pt>
                <c:pt idx="20360">
                  <c:v>110.017</c:v>
                </c:pt>
                <c:pt idx="20361">
                  <c:v>152.411</c:v>
                </c:pt>
                <c:pt idx="20362">
                  <c:v>194.76900000000001</c:v>
                </c:pt>
                <c:pt idx="20363">
                  <c:v>237.084</c:v>
                </c:pt>
                <c:pt idx="20364">
                  <c:v>279.346</c:v>
                </c:pt>
                <c:pt idx="20365">
                  <c:v>321.54399999999998</c:v>
                </c:pt>
                <c:pt idx="20366">
                  <c:v>363.67200000000003</c:v>
                </c:pt>
                <c:pt idx="20367">
                  <c:v>405.71800000000002</c:v>
                </c:pt>
                <c:pt idx="20368">
                  <c:v>447.67500000000001</c:v>
                </c:pt>
                <c:pt idx="20369">
                  <c:v>489.53300000000002</c:v>
                </c:pt>
                <c:pt idx="20370">
                  <c:v>531.28200000000004</c:v>
                </c:pt>
                <c:pt idx="20371">
                  <c:v>572.91300000000001</c:v>
                </c:pt>
                <c:pt idx="20372">
                  <c:v>614.41700000000003</c:v>
                </c:pt>
                <c:pt idx="20373">
                  <c:v>655.78599999999994</c:v>
                </c:pt>
                <c:pt idx="20374">
                  <c:v>697.01</c:v>
                </c:pt>
                <c:pt idx="20375">
                  <c:v>738.08</c:v>
                </c:pt>
                <c:pt idx="20376">
                  <c:v>778.98699999999997</c:v>
                </c:pt>
                <c:pt idx="20377">
                  <c:v>819.72199999999998</c:v>
                </c:pt>
                <c:pt idx="20378">
                  <c:v>860.27700000000004</c:v>
                </c:pt>
                <c:pt idx="20379">
                  <c:v>900.64200000000005</c:v>
                </c:pt>
                <c:pt idx="20380">
                  <c:v>940.80700000000002</c:v>
                </c:pt>
                <c:pt idx="20381">
                  <c:v>980.76599999999996</c:v>
                </c:pt>
                <c:pt idx="20382" formatCode="0.00E+00">
                  <c:v>1020.51</c:v>
                </c:pt>
                <c:pt idx="20383" formatCode="0.00E+00">
                  <c:v>1060.03</c:v>
                </c:pt>
                <c:pt idx="20384" formatCode="0.00E+00">
                  <c:v>1099.31</c:v>
                </c:pt>
                <c:pt idx="20385" formatCode="0.00E+00">
                  <c:v>1138.3499999999999</c:v>
                </c:pt>
                <c:pt idx="20386" formatCode="0.00E+00">
                  <c:v>1177.1400000000001</c:v>
                </c:pt>
                <c:pt idx="20387" formatCode="0.00E+00">
                  <c:v>1215.67</c:v>
                </c:pt>
                <c:pt idx="20388" formatCode="0.00E+00">
                  <c:v>1253.94</c:v>
                </c:pt>
                <c:pt idx="20389" formatCode="0.00E+00">
                  <c:v>1291.93</c:v>
                </c:pt>
                <c:pt idx="20390" formatCode="0.00E+00">
                  <c:v>1329.63</c:v>
                </c:pt>
                <c:pt idx="20391" formatCode="0.00E+00">
                  <c:v>1367.04</c:v>
                </c:pt>
                <c:pt idx="20392" formatCode="0.00E+00">
                  <c:v>1404.15</c:v>
                </c:pt>
                <c:pt idx="20393" formatCode="0.00E+00">
                  <c:v>1440.95</c:v>
                </c:pt>
                <c:pt idx="20394" formatCode="0.00E+00">
                  <c:v>1477.44</c:v>
                </c:pt>
                <c:pt idx="20395" formatCode="0.00E+00">
                  <c:v>1513.6</c:v>
                </c:pt>
                <c:pt idx="20396" formatCode="0.00E+00">
                  <c:v>1549.42</c:v>
                </c:pt>
                <c:pt idx="20397" formatCode="0.00E+00">
                  <c:v>1584.91</c:v>
                </c:pt>
                <c:pt idx="20398" formatCode="0.00E+00">
                  <c:v>1620.05</c:v>
                </c:pt>
                <c:pt idx="20399" formatCode="0.00E+00">
                  <c:v>1654.83</c:v>
                </c:pt>
                <c:pt idx="20400" formatCode="0.00E+00">
                  <c:v>1689.25</c:v>
                </c:pt>
                <c:pt idx="20401" formatCode="0.00E+00">
                  <c:v>1723.29</c:v>
                </c:pt>
                <c:pt idx="20402" formatCode="0.00E+00">
                  <c:v>1756.96</c:v>
                </c:pt>
                <c:pt idx="20403" formatCode="0.00E+00">
                  <c:v>1790.24</c:v>
                </c:pt>
                <c:pt idx="20404" formatCode="0.00E+00">
                  <c:v>1823.12</c:v>
                </c:pt>
                <c:pt idx="20405" formatCode="0.00E+00">
                  <c:v>1855.61</c:v>
                </c:pt>
                <c:pt idx="20406" formatCode="0.00E+00">
                  <c:v>1887.69</c:v>
                </c:pt>
                <c:pt idx="20407" formatCode="0.00E+00">
                  <c:v>1919.35</c:v>
                </c:pt>
                <c:pt idx="20408" formatCode="0.00E+00">
                  <c:v>1950.59</c:v>
                </c:pt>
                <c:pt idx="20409" formatCode="0.00E+00">
                  <c:v>1981.41</c:v>
                </c:pt>
                <c:pt idx="20410" formatCode="0.00E+00">
                  <c:v>2011.78</c:v>
                </c:pt>
                <c:pt idx="20411" formatCode="0.00E+00">
                  <c:v>2041.72</c:v>
                </c:pt>
                <c:pt idx="20412" formatCode="0.00E+00">
                  <c:v>2071.21</c:v>
                </c:pt>
                <c:pt idx="20413" formatCode="0.00E+00">
                  <c:v>2100.2399999999998</c:v>
                </c:pt>
                <c:pt idx="20414" formatCode="0.00E+00">
                  <c:v>2128.81</c:v>
                </c:pt>
                <c:pt idx="20415" formatCode="0.00E+00">
                  <c:v>2156.91</c:v>
                </c:pt>
                <c:pt idx="20416" formatCode="0.00E+00">
                  <c:v>2184.54</c:v>
                </c:pt>
                <c:pt idx="20417" formatCode="0.00E+00">
                  <c:v>2211.69</c:v>
                </c:pt>
                <c:pt idx="20418" formatCode="0.00E+00">
                  <c:v>2238.35</c:v>
                </c:pt>
                <c:pt idx="20419" formatCode="0.00E+00">
                  <c:v>2264.52</c:v>
                </c:pt>
                <c:pt idx="20420" formatCode="0.00E+00">
                  <c:v>2290.19</c:v>
                </c:pt>
                <c:pt idx="20421" formatCode="0.00E+00">
                  <c:v>2315.36</c:v>
                </c:pt>
                <c:pt idx="20422" formatCode="0.00E+00">
                  <c:v>2340.02</c:v>
                </c:pt>
                <c:pt idx="20423" formatCode="0.00E+00">
                  <c:v>2364.17</c:v>
                </c:pt>
                <c:pt idx="20424" formatCode="0.00E+00">
                  <c:v>2387.8000000000002</c:v>
                </c:pt>
                <c:pt idx="20425" formatCode="0.00E+00">
                  <c:v>2410.9</c:v>
                </c:pt>
                <c:pt idx="20426" formatCode="0.00E+00">
                  <c:v>2433.48</c:v>
                </c:pt>
                <c:pt idx="20427" formatCode="0.00E+00">
                  <c:v>2455.52</c:v>
                </c:pt>
                <c:pt idx="20428" formatCode="0.00E+00">
                  <c:v>2477.02</c:v>
                </c:pt>
                <c:pt idx="20429" formatCode="0.00E+00">
                  <c:v>2497.98</c:v>
                </c:pt>
                <c:pt idx="20430" formatCode="0.00E+00">
                  <c:v>2518.39</c:v>
                </c:pt>
                <c:pt idx="20431" formatCode="0.00E+00">
                  <c:v>2538.2399999999998</c:v>
                </c:pt>
                <c:pt idx="20432" formatCode="0.00E+00">
                  <c:v>2557.54</c:v>
                </c:pt>
                <c:pt idx="20433" formatCode="0.00E+00">
                  <c:v>2576.2800000000002</c:v>
                </c:pt>
                <c:pt idx="20434" formatCode="0.00E+00">
                  <c:v>2594.4499999999998</c:v>
                </c:pt>
                <c:pt idx="20435" formatCode="0.00E+00">
                  <c:v>2612.0500000000002</c:v>
                </c:pt>
                <c:pt idx="20436" formatCode="0.00E+00">
                  <c:v>2629.08</c:v>
                </c:pt>
                <c:pt idx="20437" formatCode="0.00E+00">
                  <c:v>2645.53</c:v>
                </c:pt>
                <c:pt idx="20438" formatCode="0.00E+00">
                  <c:v>2661.4</c:v>
                </c:pt>
                <c:pt idx="20439" formatCode="0.00E+00">
                  <c:v>2676.69</c:v>
                </c:pt>
                <c:pt idx="20440" formatCode="0.00E+00">
                  <c:v>2691.39</c:v>
                </c:pt>
                <c:pt idx="20441" formatCode="0.00E+00">
                  <c:v>2705.49</c:v>
                </c:pt>
                <c:pt idx="20442" formatCode="0.00E+00">
                  <c:v>2719</c:v>
                </c:pt>
                <c:pt idx="20443" formatCode="0.00E+00">
                  <c:v>2731.92</c:v>
                </c:pt>
                <c:pt idx="20444" formatCode="0.00E+00">
                  <c:v>2744.24</c:v>
                </c:pt>
                <c:pt idx="20445" formatCode="0.00E+00">
                  <c:v>2755.95</c:v>
                </c:pt>
                <c:pt idx="20446" formatCode="0.00E+00">
                  <c:v>2767.07</c:v>
                </c:pt>
                <c:pt idx="20447" formatCode="0.00E+00">
                  <c:v>2777.57</c:v>
                </c:pt>
                <c:pt idx="20448" formatCode="0.00E+00">
                  <c:v>2787.46</c:v>
                </c:pt>
                <c:pt idx="20449" formatCode="0.00E+00">
                  <c:v>2796.74</c:v>
                </c:pt>
                <c:pt idx="20450" formatCode="0.00E+00">
                  <c:v>2805.41</c:v>
                </c:pt>
                <c:pt idx="20451" formatCode="0.00E+00">
                  <c:v>2813.46</c:v>
                </c:pt>
                <c:pt idx="20452" formatCode="0.00E+00">
                  <c:v>2820.9</c:v>
                </c:pt>
                <c:pt idx="20453" formatCode="0.00E+00">
                  <c:v>2827.71</c:v>
                </c:pt>
                <c:pt idx="20454" formatCode="0.00E+00">
                  <c:v>2833.91</c:v>
                </c:pt>
                <c:pt idx="20455" formatCode="0.00E+00">
                  <c:v>2839.48</c:v>
                </c:pt>
                <c:pt idx="20456" formatCode="0.00E+00">
                  <c:v>2844.43</c:v>
                </c:pt>
                <c:pt idx="20457" formatCode="0.00E+00">
                  <c:v>2848.75</c:v>
                </c:pt>
                <c:pt idx="20458" formatCode="0.00E+00">
                  <c:v>2852.45</c:v>
                </c:pt>
                <c:pt idx="20459" formatCode="0.00E+00">
                  <c:v>2855.53</c:v>
                </c:pt>
                <c:pt idx="20460" formatCode="0.00E+00">
                  <c:v>2857.98</c:v>
                </c:pt>
                <c:pt idx="20461" formatCode="0.00E+00">
                  <c:v>2859.8</c:v>
                </c:pt>
                <c:pt idx="20462" formatCode="0.00E+00">
                  <c:v>2860.99</c:v>
                </c:pt>
                <c:pt idx="20463" formatCode="0.00E+00">
                  <c:v>2861.56</c:v>
                </c:pt>
                <c:pt idx="20464" formatCode="0.00E+00">
                  <c:v>2861.5</c:v>
                </c:pt>
                <c:pt idx="20465" formatCode="0.00E+00">
                  <c:v>2860.81</c:v>
                </c:pt>
                <c:pt idx="20466" formatCode="0.00E+00">
                  <c:v>2859.49</c:v>
                </c:pt>
                <c:pt idx="20467" formatCode="0.00E+00">
                  <c:v>2857.55</c:v>
                </c:pt>
                <c:pt idx="20468" formatCode="0.00E+00">
                  <c:v>2854.98</c:v>
                </c:pt>
                <c:pt idx="20469" formatCode="0.00E+00">
                  <c:v>2851.78</c:v>
                </c:pt>
                <c:pt idx="20470" formatCode="0.00E+00">
                  <c:v>2847.95</c:v>
                </c:pt>
                <c:pt idx="20471" formatCode="0.00E+00">
                  <c:v>2843.51</c:v>
                </c:pt>
                <c:pt idx="20472" formatCode="0.00E+00">
                  <c:v>2838.43</c:v>
                </c:pt>
                <c:pt idx="20473" formatCode="0.00E+00">
                  <c:v>2832.74</c:v>
                </c:pt>
                <c:pt idx="20474" formatCode="0.00E+00">
                  <c:v>2826.42</c:v>
                </c:pt>
                <c:pt idx="20475" formatCode="0.00E+00">
                  <c:v>2819.49</c:v>
                </c:pt>
                <c:pt idx="20476" formatCode="0.00E+00">
                  <c:v>2811.94</c:v>
                </c:pt>
                <c:pt idx="20477" formatCode="0.00E+00">
                  <c:v>2803.77</c:v>
                </c:pt>
                <c:pt idx="20478" formatCode="0.00E+00">
                  <c:v>2794.98</c:v>
                </c:pt>
                <c:pt idx="20479" formatCode="0.00E+00">
                  <c:v>2785.58</c:v>
                </c:pt>
                <c:pt idx="20480" formatCode="0.00E+00">
                  <c:v>2775.57</c:v>
                </c:pt>
                <c:pt idx="20481" formatCode="0.00E+00">
                  <c:v>2764.95</c:v>
                </c:pt>
                <c:pt idx="20482" formatCode="0.00E+00">
                  <c:v>2753.73</c:v>
                </c:pt>
                <c:pt idx="20483" formatCode="0.00E+00">
                  <c:v>2741.9</c:v>
                </c:pt>
                <c:pt idx="20484" formatCode="0.00E+00">
                  <c:v>2729.47</c:v>
                </c:pt>
                <c:pt idx="20485" formatCode="0.00E+00">
                  <c:v>2716.45</c:v>
                </c:pt>
                <c:pt idx="20486" formatCode="0.00E+00">
                  <c:v>2702.82</c:v>
                </c:pt>
                <c:pt idx="20487" formatCode="0.00E+00">
                  <c:v>2688.61</c:v>
                </c:pt>
                <c:pt idx="20488" formatCode="0.00E+00">
                  <c:v>2673.8</c:v>
                </c:pt>
                <c:pt idx="20489" formatCode="0.00E+00">
                  <c:v>2658.41</c:v>
                </c:pt>
                <c:pt idx="20490" formatCode="0.00E+00">
                  <c:v>2642.43</c:v>
                </c:pt>
                <c:pt idx="20491" formatCode="0.00E+00">
                  <c:v>2625.88</c:v>
                </c:pt>
                <c:pt idx="20492" formatCode="0.00E+00">
                  <c:v>2608.75</c:v>
                </c:pt>
                <c:pt idx="20493" formatCode="0.00E+00">
                  <c:v>2591.0500000000002</c:v>
                </c:pt>
                <c:pt idx="20494" formatCode="0.00E+00">
                  <c:v>2572.7800000000002</c:v>
                </c:pt>
                <c:pt idx="20495" formatCode="0.00E+00">
                  <c:v>2553.94</c:v>
                </c:pt>
                <c:pt idx="20496" formatCode="0.00E+00">
                  <c:v>2534.5500000000002</c:v>
                </c:pt>
                <c:pt idx="20497" formatCode="0.00E+00">
                  <c:v>2514.6</c:v>
                </c:pt>
                <c:pt idx="20498" formatCode="0.00E+00">
                  <c:v>2494.1</c:v>
                </c:pt>
                <c:pt idx="20499" formatCode="0.00E+00">
                  <c:v>2473.0500000000002</c:v>
                </c:pt>
                <c:pt idx="20500" formatCode="0.00E+00">
                  <c:v>2451.46</c:v>
                </c:pt>
                <c:pt idx="20501" formatCode="0.00E+00">
                  <c:v>2429.34</c:v>
                </c:pt>
                <c:pt idx="20502" formatCode="0.00E+00">
                  <c:v>2406.6799999999998</c:v>
                </c:pt>
                <c:pt idx="20503" formatCode="0.00E+00">
                  <c:v>2383.4899999999998</c:v>
                </c:pt>
                <c:pt idx="20504" formatCode="0.00E+00">
                  <c:v>2359.7800000000002</c:v>
                </c:pt>
                <c:pt idx="20505" formatCode="0.00E+00">
                  <c:v>2335.5500000000002</c:v>
                </c:pt>
                <c:pt idx="20506" formatCode="0.00E+00">
                  <c:v>2310.8200000000002</c:v>
                </c:pt>
                <c:pt idx="20507" formatCode="0.00E+00">
                  <c:v>2285.5700000000002</c:v>
                </c:pt>
                <c:pt idx="20508" formatCode="0.00E+00">
                  <c:v>2259.83</c:v>
                </c:pt>
                <c:pt idx="20509" formatCode="0.00E+00">
                  <c:v>2233.59</c:v>
                </c:pt>
                <c:pt idx="20510" formatCode="0.00E+00">
                  <c:v>2206.86</c:v>
                </c:pt>
                <c:pt idx="20511" formatCode="0.00E+00">
                  <c:v>2179.64</c:v>
                </c:pt>
                <c:pt idx="20512" formatCode="0.00E+00">
                  <c:v>2151.9499999999998</c:v>
                </c:pt>
                <c:pt idx="20513" formatCode="0.00E+00">
                  <c:v>2123.79</c:v>
                </c:pt>
                <c:pt idx="20514" formatCode="0.00E+00">
                  <c:v>2095.16</c:v>
                </c:pt>
                <c:pt idx="20515" formatCode="0.00E+00">
                  <c:v>2066.0700000000002</c:v>
                </c:pt>
                <c:pt idx="20516" formatCode="0.00E+00">
                  <c:v>2036.53</c:v>
                </c:pt>
                <c:pt idx="20517" formatCode="0.00E+00">
                  <c:v>2006.55</c:v>
                </c:pt>
                <c:pt idx="20518" formatCode="0.00E+00">
                  <c:v>1976.12</c:v>
                </c:pt>
                <c:pt idx="20519" formatCode="0.00E+00">
                  <c:v>1945.26</c:v>
                </c:pt>
                <c:pt idx="20520" formatCode="0.00E+00">
                  <c:v>1913.98</c:v>
                </c:pt>
                <c:pt idx="20521" formatCode="0.00E+00">
                  <c:v>1882.28</c:v>
                </c:pt>
                <c:pt idx="20522" formatCode="0.00E+00">
                  <c:v>1850.16</c:v>
                </c:pt>
                <c:pt idx="20523" formatCode="0.00E+00">
                  <c:v>1817.64</c:v>
                </c:pt>
                <c:pt idx="20524" formatCode="0.00E+00">
                  <c:v>1784.72</c:v>
                </c:pt>
                <c:pt idx="20525" formatCode="0.00E+00">
                  <c:v>1751.41</c:v>
                </c:pt>
                <c:pt idx="20526" formatCode="0.00E+00">
                  <c:v>1717.72</c:v>
                </c:pt>
                <c:pt idx="20527" formatCode="0.00E+00">
                  <c:v>1683.65</c:v>
                </c:pt>
                <c:pt idx="20528" formatCode="0.00E+00">
                  <c:v>1649.22</c:v>
                </c:pt>
                <c:pt idx="20529" formatCode="0.00E+00">
                  <c:v>1614.42</c:v>
                </c:pt>
                <c:pt idx="20530" formatCode="0.00E+00">
                  <c:v>1579.26</c:v>
                </c:pt>
                <c:pt idx="20531" formatCode="0.00E+00">
                  <c:v>1543.77</c:v>
                </c:pt>
                <c:pt idx="20532" formatCode="0.00E+00">
                  <c:v>1507.93</c:v>
                </c:pt>
                <c:pt idx="20533" formatCode="0.00E+00">
                  <c:v>1471.76</c:v>
                </c:pt>
                <c:pt idx="20534" formatCode="0.00E+00">
                  <c:v>1435.28</c:v>
                </c:pt>
                <c:pt idx="20535" formatCode="0.00E+00">
                  <c:v>1398.47</c:v>
                </c:pt>
                <c:pt idx="20536" formatCode="0.00E+00">
                  <c:v>1361.37</c:v>
                </c:pt>
                <c:pt idx="20537" formatCode="0.00E+00">
                  <c:v>1323.96</c:v>
                </c:pt>
                <c:pt idx="20538" formatCode="0.00E+00">
                  <c:v>1286.26</c:v>
                </c:pt>
                <c:pt idx="20539" formatCode="0.00E+00">
                  <c:v>1248.29</c:v>
                </c:pt>
                <c:pt idx="20540" formatCode="0.00E+00">
                  <c:v>1210.04</c:v>
                </c:pt>
                <c:pt idx="20541" formatCode="0.00E+00">
                  <c:v>1171.52</c:v>
                </c:pt>
                <c:pt idx="20542" formatCode="0.00E+00">
                  <c:v>1132.75</c:v>
                </c:pt>
                <c:pt idx="20543" formatCode="0.00E+00">
                  <c:v>1093.73</c:v>
                </c:pt>
                <c:pt idx="20544" formatCode="0.00E+00">
                  <c:v>1054.47</c:v>
                </c:pt>
                <c:pt idx="20545" formatCode="0.00E+00">
                  <c:v>1014.99</c:v>
                </c:pt>
                <c:pt idx="20546">
                  <c:v>975.27599999999995</c:v>
                </c:pt>
                <c:pt idx="20547">
                  <c:v>935.35299999999995</c:v>
                </c:pt>
                <c:pt idx="20548">
                  <c:v>895.226</c:v>
                </c:pt>
                <c:pt idx="20549">
                  <c:v>854.904</c:v>
                </c:pt>
                <c:pt idx="20550">
                  <c:v>814.39400000000001</c:v>
                </c:pt>
                <c:pt idx="20551">
                  <c:v>773.70699999999999</c:v>
                </c:pt>
                <c:pt idx="20552">
                  <c:v>732.851</c:v>
                </c:pt>
                <c:pt idx="20553">
                  <c:v>691.83500000000004</c:v>
                </c:pt>
                <c:pt idx="20554">
                  <c:v>650.66899999999998</c:v>
                </c:pt>
                <c:pt idx="20555">
                  <c:v>609.36</c:v>
                </c:pt>
                <c:pt idx="20556">
                  <c:v>567.91899999999998</c:v>
                </c:pt>
                <c:pt idx="20557">
                  <c:v>526.35400000000004</c:v>
                </c:pt>
                <c:pt idx="20558">
                  <c:v>484.67500000000001</c:v>
                </c:pt>
                <c:pt idx="20559">
                  <c:v>442.89</c:v>
                </c:pt>
                <c:pt idx="20560">
                  <c:v>401.00900000000001</c:v>
                </c:pt>
                <c:pt idx="20561">
                  <c:v>359.041</c:v>
                </c:pt>
                <c:pt idx="20562">
                  <c:v>316.995</c:v>
                </c:pt>
                <c:pt idx="20563">
                  <c:v>274.88</c:v>
                </c:pt>
                <c:pt idx="20564">
                  <c:v>232.70599999999999</c:v>
                </c:pt>
                <c:pt idx="20565">
                  <c:v>190.48099999999999</c:v>
                </c:pt>
                <c:pt idx="20566">
                  <c:v>148.21600000000001</c:v>
                </c:pt>
                <c:pt idx="20567">
                  <c:v>105.919</c:v>
                </c:pt>
                <c:pt idx="20568">
                  <c:v>63.599600000000002</c:v>
                </c:pt>
                <c:pt idx="20569">
                  <c:v>21.267399999999999</c:v>
                </c:pt>
                <c:pt idx="20570">
                  <c:v>-21.0684</c:v>
                </c:pt>
                <c:pt idx="20571">
                  <c:v>-63.398499999999999</c:v>
                </c:pt>
                <c:pt idx="20572">
                  <c:v>-105.714</c:v>
                </c:pt>
                <c:pt idx="20573">
                  <c:v>-148.005</c:v>
                </c:pt>
                <c:pt idx="20574">
                  <c:v>-190.26300000000001</c:v>
                </c:pt>
                <c:pt idx="20575">
                  <c:v>-232.47800000000001</c:v>
                </c:pt>
                <c:pt idx="20576">
                  <c:v>-274.64100000000002</c:v>
                </c:pt>
                <c:pt idx="20577">
                  <c:v>-316.74200000000002</c:v>
                </c:pt>
                <c:pt idx="20578">
                  <c:v>-358.774</c:v>
                </c:pt>
                <c:pt idx="20579">
                  <c:v>-400.72500000000002</c:v>
                </c:pt>
                <c:pt idx="20580">
                  <c:v>-442.58800000000002</c:v>
                </c:pt>
                <c:pt idx="20581">
                  <c:v>-484.35300000000001</c:v>
                </c:pt>
                <c:pt idx="20582">
                  <c:v>-526.01099999999997</c:v>
                </c:pt>
                <c:pt idx="20583">
                  <c:v>-567.55200000000002</c:v>
                </c:pt>
                <c:pt idx="20584">
                  <c:v>-608.96799999999996</c:v>
                </c:pt>
                <c:pt idx="20585">
                  <c:v>-650.25</c:v>
                </c:pt>
                <c:pt idx="20586">
                  <c:v>-691.38800000000003</c:v>
                </c:pt>
                <c:pt idx="20587">
                  <c:v>-732.37300000000005</c:v>
                </c:pt>
                <c:pt idx="20588">
                  <c:v>-773.197</c:v>
                </c:pt>
                <c:pt idx="20589">
                  <c:v>-813.85</c:v>
                </c:pt>
                <c:pt idx="20590">
                  <c:v>-854.32500000000005</c:v>
                </c:pt>
                <c:pt idx="20591">
                  <c:v>-894.61</c:v>
                </c:pt>
                <c:pt idx="20592">
                  <c:v>-934.69899999999996</c:v>
                </c:pt>
                <c:pt idx="20593">
                  <c:v>-974.58199999999999</c:v>
                </c:pt>
                <c:pt idx="20594" formatCode="0.00E+00">
                  <c:v>-1014.25</c:v>
                </c:pt>
                <c:pt idx="20595" formatCode="0.00E+00">
                  <c:v>-1053.69</c:v>
                </c:pt>
                <c:pt idx="20596" formatCode="0.00E+00">
                  <c:v>-1092.9100000000001</c:v>
                </c:pt>
                <c:pt idx="20597" formatCode="0.00E+00">
                  <c:v>-1131.8800000000001</c:v>
                </c:pt>
                <c:pt idx="20598" formatCode="0.00E+00">
                  <c:v>-1170.5999999999999</c:v>
                </c:pt>
                <c:pt idx="20599" formatCode="0.00E+00">
                  <c:v>-1209.07</c:v>
                </c:pt>
                <c:pt idx="20600" formatCode="0.00E+00">
                  <c:v>-1247.26</c:v>
                </c:pt>
                <c:pt idx="20601" formatCode="0.00E+00">
                  <c:v>-1285.19</c:v>
                </c:pt>
                <c:pt idx="20602" formatCode="0.00E+00">
                  <c:v>-1322.83</c:v>
                </c:pt>
                <c:pt idx="20603" formatCode="0.00E+00">
                  <c:v>-1360.18</c:v>
                </c:pt>
                <c:pt idx="20604" formatCode="0.00E+00">
                  <c:v>-1397.23</c:v>
                </c:pt>
                <c:pt idx="20605" formatCode="0.00E+00">
                  <c:v>-1433.98</c:v>
                </c:pt>
                <c:pt idx="20606" formatCode="0.00E+00">
                  <c:v>-1470.41</c:v>
                </c:pt>
                <c:pt idx="20607" formatCode="0.00E+00">
                  <c:v>-1506.51</c:v>
                </c:pt>
                <c:pt idx="20608" formatCode="0.00E+00">
                  <c:v>-1542.28</c:v>
                </c:pt>
                <c:pt idx="20609" formatCode="0.00E+00">
                  <c:v>-1577.72</c:v>
                </c:pt>
                <c:pt idx="20610" formatCode="0.00E+00">
                  <c:v>-1612.81</c:v>
                </c:pt>
                <c:pt idx="20611" formatCode="0.00E+00">
                  <c:v>-1647.54</c:v>
                </c:pt>
                <c:pt idx="20612" formatCode="0.00E+00">
                  <c:v>-1681.91</c:v>
                </c:pt>
                <c:pt idx="20613" formatCode="0.00E+00">
                  <c:v>-1715.91</c:v>
                </c:pt>
                <c:pt idx="20614" formatCode="0.00E+00">
                  <c:v>-1749.54</c:v>
                </c:pt>
                <c:pt idx="20615" formatCode="0.00E+00">
                  <c:v>-1782.78</c:v>
                </c:pt>
                <c:pt idx="20616" formatCode="0.00E+00">
                  <c:v>-1815.62</c:v>
                </c:pt>
                <c:pt idx="20617" formatCode="0.00E+00">
                  <c:v>-1848.07</c:v>
                </c:pt>
                <c:pt idx="20618" formatCode="0.00E+00">
                  <c:v>-1880.11</c:v>
                </c:pt>
                <c:pt idx="20619" formatCode="0.00E+00">
                  <c:v>-1911.74</c:v>
                </c:pt>
                <c:pt idx="20620" formatCode="0.00E+00">
                  <c:v>-1942.95</c:v>
                </c:pt>
                <c:pt idx="20621" formatCode="0.00E+00">
                  <c:v>-1973.74</c:v>
                </c:pt>
                <c:pt idx="20622" formatCode="0.00E+00">
                  <c:v>-2004.08</c:v>
                </c:pt>
                <c:pt idx="20623" formatCode="0.00E+00">
                  <c:v>-2033.99</c:v>
                </c:pt>
                <c:pt idx="20624" formatCode="0.00E+00">
                  <c:v>-2063.4499999999998</c:v>
                </c:pt>
                <c:pt idx="20625" formatCode="0.00E+00">
                  <c:v>-2092.46</c:v>
                </c:pt>
                <c:pt idx="20626" formatCode="0.00E+00">
                  <c:v>-2121.0100000000002</c:v>
                </c:pt>
                <c:pt idx="20627" formatCode="0.00E+00">
                  <c:v>-2149.09</c:v>
                </c:pt>
                <c:pt idx="20628" formatCode="0.00E+00">
                  <c:v>-2176.6999999999998</c:v>
                </c:pt>
                <c:pt idx="20629" formatCode="0.00E+00">
                  <c:v>-2203.84</c:v>
                </c:pt>
                <c:pt idx="20630" formatCode="0.00E+00">
                  <c:v>-2230.48</c:v>
                </c:pt>
                <c:pt idx="20631" formatCode="0.00E+00">
                  <c:v>-2256.64</c:v>
                </c:pt>
                <c:pt idx="20632" formatCode="0.00E+00">
                  <c:v>-2282.3000000000002</c:v>
                </c:pt>
                <c:pt idx="20633" formatCode="0.00E+00">
                  <c:v>-2307.46</c:v>
                </c:pt>
                <c:pt idx="20634" formatCode="0.00E+00">
                  <c:v>-2332.12</c:v>
                </c:pt>
                <c:pt idx="20635" formatCode="0.00E+00">
                  <c:v>-2356.2600000000002</c:v>
                </c:pt>
                <c:pt idx="20636" formatCode="0.00E+00">
                  <c:v>-2379.88</c:v>
                </c:pt>
                <c:pt idx="20637" formatCode="0.00E+00">
                  <c:v>-2402.9899999999998</c:v>
                </c:pt>
                <c:pt idx="20638" formatCode="0.00E+00">
                  <c:v>-2425.56</c:v>
                </c:pt>
                <c:pt idx="20639" formatCode="0.00E+00">
                  <c:v>-2447.6</c:v>
                </c:pt>
                <c:pt idx="20640" formatCode="0.00E+00">
                  <c:v>-2469.1</c:v>
                </c:pt>
                <c:pt idx="20641" formatCode="0.00E+00">
                  <c:v>-2490.0700000000002</c:v>
                </c:pt>
                <c:pt idx="20642" formatCode="0.00E+00">
                  <c:v>-2510.48</c:v>
                </c:pt>
                <c:pt idx="20643" formatCode="0.00E+00">
                  <c:v>-2530.34</c:v>
                </c:pt>
                <c:pt idx="20644" formatCode="0.00E+00">
                  <c:v>-2549.65</c:v>
                </c:pt>
                <c:pt idx="20645" formatCode="0.00E+00">
                  <c:v>-2568.4</c:v>
                </c:pt>
                <c:pt idx="20646" formatCode="0.00E+00">
                  <c:v>-2586.59</c:v>
                </c:pt>
                <c:pt idx="20647" formatCode="0.00E+00">
                  <c:v>-2604.1999999999998</c:v>
                </c:pt>
                <c:pt idx="20648" formatCode="0.00E+00">
                  <c:v>-2621.25</c:v>
                </c:pt>
                <c:pt idx="20649" formatCode="0.00E+00">
                  <c:v>-2637.72</c:v>
                </c:pt>
                <c:pt idx="20650" formatCode="0.00E+00">
                  <c:v>-2653.61</c:v>
                </c:pt>
                <c:pt idx="20651" formatCode="0.00E+00">
                  <c:v>-2668.91</c:v>
                </c:pt>
                <c:pt idx="20652" formatCode="0.00E+00">
                  <c:v>-2683.64</c:v>
                </c:pt>
                <c:pt idx="20653" formatCode="0.00E+00">
                  <c:v>-2697.77</c:v>
                </c:pt>
                <c:pt idx="20654" formatCode="0.00E+00">
                  <c:v>-2711.31</c:v>
                </c:pt>
                <c:pt idx="20655" formatCode="0.00E+00">
                  <c:v>-2724.26</c:v>
                </c:pt>
                <c:pt idx="20656" formatCode="0.00E+00">
                  <c:v>-2736.6</c:v>
                </c:pt>
                <c:pt idx="20657" formatCode="0.00E+00">
                  <c:v>-2748.35</c:v>
                </c:pt>
                <c:pt idx="20658" formatCode="0.00E+00">
                  <c:v>-2759.49</c:v>
                </c:pt>
                <c:pt idx="20659" formatCode="0.00E+00">
                  <c:v>-2770.03</c:v>
                </c:pt>
                <c:pt idx="20660" formatCode="0.00E+00">
                  <c:v>-2779.96</c:v>
                </c:pt>
                <c:pt idx="20661" formatCode="0.00E+00">
                  <c:v>-2789.28</c:v>
                </c:pt>
                <c:pt idx="20662" formatCode="0.00E+00">
                  <c:v>-2797.99</c:v>
                </c:pt>
                <c:pt idx="20663" formatCode="0.00E+00">
                  <c:v>-2806.08</c:v>
                </c:pt>
                <c:pt idx="20664" formatCode="0.00E+00">
                  <c:v>-2813.56</c:v>
                </c:pt>
                <c:pt idx="20665" formatCode="0.00E+00">
                  <c:v>-2820.42</c:v>
                </c:pt>
                <c:pt idx="20666" formatCode="0.00E+00">
                  <c:v>-2826.66</c:v>
                </c:pt>
                <c:pt idx="20667" formatCode="0.00E+00">
                  <c:v>-2832.28</c:v>
                </c:pt>
                <c:pt idx="20668" formatCode="0.00E+00">
                  <c:v>-2837.28</c:v>
                </c:pt>
                <c:pt idx="20669" formatCode="0.00E+00">
                  <c:v>-2841.66</c:v>
                </c:pt>
                <c:pt idx="20670" formatCode="0.00E+00">
                  <c:v>-2845.41</c:v>
                </c:pt>
                <c:pt idx="20671" formatCode="0.00E+00">
                  <c:v>-2848.54</c:v>
                </c:pt>
                <c:pt idx="20672" formatCode="0.00E+00">
                  <c:v>-2851.04</c:v>
                </c:pt>
                <c:pt idx="20673" formatCode="0.00E+00">
                  <c:v>-2852.92</c:v>
                </c:pt>
                <c:pt idx="20674" formatCode="0.00E+00">
                  <c:v>-2854.17</c:v>
                </c:pt>
                <c:pt idx="20675" formatCode="0.00E+00">
                  <c:v>-2854.79</c:v>
                </c:pt>
                <c:pt idx="20676" formatCode="0.00E+00">
                  <c:v>-2854.79</c:v>
                </c:pt>
                <c:pt idx="20677" formatCode="0.00E+00">
                  <c:v>-2854.17</c:v>
                </c:pt>
                <c:pt idx="20678" formatCode="0.00E+00">
                  <c:v>-2852.91</c:v>
                </c:pt>
                <c:pt idx="20679" formatCode="0.00E+00">
                  <c:v>-2851.03</c:v>
                </c:pt>
                <c:pt idx="20680" formatCode="0.00E+00">
                  <c:v>-2848.53</c:v>
                </c:pt>
                <c:pt idx="20681" formatCode="0.00E+00">
                  <c:v>-2845.4</c:v>
                </c:pt>
                <c:pt idx="20682" formatCode="0.00E+00">
                  <c:v>-2841.64</c:v>
                </c:pt>
                <c:pt idx="20683" formatCode="0.00E+00">
                  <c:v>-2837.27</c:v>
                </c:pt>
                <c:pt idx="20684" formatCode="0.00E+00">
                  <c:v>-2832.27</c:v>
                </c:pt>
                <c:pt idx="20685" formatCode="0.00E+00">
                  <c:v>-2826.64</c:v>
                </c:pt>
                <c:pt idx="20686" formatCode="0.00E+00">
                  <c:v>-2820.4</c:v>
                </c:pt>
                <c:pt idx="20687" formatCode="0.00E+00">
                  <c:v>-2813.54</c:v>
                </c:pt>
                <c:pt idx="20688" formatCode="0.00E+00">
                  <c:v>-2806.06</c:v>
                </c:pt>
                <c:pt idx="20689" formatCode="0.00E+00">
                  <c:v>-2797.97</c:v>
                </c:pt>
                <c:pt idx="20690" formatCode="0.00E+00">
                  <c:v>-2789.27</c:v>
                </c:pt>
                <c:pt idx="20691" formatCode="0.00E+00">
                  <c:v>-2779.95</c:v>
                </c:pt>
                <c:pt idx="20692" formatCode="0.00E+00">
                  <c:v>-2770.02</c:v>
                </c:pt>
                <c:pt idx="20693" formatCode="0.00E+00">
                  <c:v>-2759.48</c:v>
                </c:pt>
                <c:pt idx="20694" formatCode="0.00E+00">
                  <c:v>-2748.34</c:v>
                </c:pt>
                <c:pt idx="20695" formatCode="0.00E+00">
                  <c:v>-2736.6</c:v>
                </c:pt>
                <c:pt idx="20696" formatCode="0.00E+00">
                  <c:v>-2724.25</c:v>
                </c:pt>
                <c:pt idx="20697" formatCode="0.00E+00">
                  <c:v>-2711.31</c:v>
                </c:pt>
                <c:pt idx="20698" formatCode="0.00E+00">
                  <c:v>-2697.78</c:v>
                </c:pt>
                <c:pt idx="20699" formatCode="0.00E+00">
                  <c:v>-2683.65</c:v>
                </c:pt>
                <c:pt idx="20700" formatCode="0.00E+00">
                  <c:v>-2668.93</c:v>
                </c:pt>
                <c:pt idx="20701" formatCode="0.00E+00">
                  <c:v>-2653.63</c:v>
                </c:pt>
                <c:pt idx="20702" formatCode="0.00E+00">
                  <c:v>-2637.75</c:v>
                </c:pt>
                <c:pt idx="20703" formatCode="0.00E+00">
                  <c:v>-2621.2800000000002</c:v>
                </c:pt>
                <c:pt idx="20704" formatCode="0.00E+00">
                  <c:v>-2604.25</c:v>
                </c:pt>
                <c:pt idx="20705" formatCode="0.00E+00">
                  <c:v>-2586.64</c:v>
                </c:pt>
                <c:pt idx="20706" formatCode="0.00E+00">
                  <c:v>-2568.46</c:v>
                </c:pt>
                <c:pt idx="20707" formatCode="0.00E+00">
                  <c:v>-2549.73</c:v>
                </c:pt>
                <c:pt idx="20708" formatCode="0.00E+00">
                  <c:v>-2530.4299999999998</c:v>
                </c:pt>
                <c:pt idx="20709" formatCode="0.00E+00">
                  <c:v>-2510.5700000000002</c:v>
                </c:pt>
                <c:pt idx="20710" formatCode="0.00E+00">
                  <c:v>-2490.17</c:v>
                </c:pt>
                <c:pt idx="20711" formatCode="0.00E+00">
                  <c:v>-2469.2199999999998</c:v>
                </c:pt>
                <c:pt idx="20712" formatCode="0.00E+00">
                  <c:v>-2447.73</c:v>
                </c:pt>
                <c:pt idx="20713" formatCode="0.00E+00">
                  <c:v>-2425.71</c:v>
                </c:pt>
                <c:pt idx="20714" formatCode="0.00E+00">
                  <c:v>-2403.15</c:v>
                </c:pt>
                <c:pt idx="20715" formatCode="0.00E+00">
                  <c:v>-2380.06</c:v>
                </c:pt>
                <c:pt idx="20716" formatCode="0.00E+00">
                  <c:v>-2356.4499999999998</c:v>
                </c:pt>
                <c:pt idx="20717" formatCode="0.00E+00">
                  <c:v>-2332.33</c:v>
                </c:pt>
                <c:pt idx="20718" formatCode="0.00E+00">
                  <c:v>-2307.69</c:v>
                </c:pt>
                <c:pt idx="20719" formatCode="0.00E+00">
                  <c:v>-2282.5500000000002</c:v>
                </c:pt>
                <c:pt idx="20720" formatCode="0.00E+00">
                  <c:v>-2256.91</c:v>
                </c:pt>
                <c:pt idx="20721" formatCode="0.00E+00">
                  <c:v>-2230.77</c:v>
                </c:pt>
                <c:pt idx="20722" formatCode="0.00E+00">
                  <c:v>-2204.15</c:v>
                </c:pt>
                <c:pt idx="20723" formatCode="0.00E+00">
                  <c:v>-2177.04</c:v>
                </c:pt>
                <c:pt idx="20724" formatCode="0.00E+00">
                  <c:v>-2149.46</c:v>
                </c:pt>
                <c:pt idx="20725" formatCode="0.00E+00">
                  <c:v>-2121.4</c:v>
                </c:pt>
                <c:pt idx="20726" formatCode="0.00E+00">
                  <c:v>-2092.88</c:v>
                </c:pt>
                <c:pt idx="20727" formatCode="0.00E+00">
                  <c:v>-2063.9</c:v>
                </c:pt>
                <c:pt idx="20728" formatCode="0.00E+00">
                  <c:v>-2034.46</c:v>
                </c:pt>
                <c:pt idx="20729" formatCode="0.00E+00">
                  <c:v>-2004.59</c:v>
                </c:pt>
                <c:pt idx="20730" formatCode="0.00E+00">
                  <c:v>-1974.27</c:v>
                </c:pt>
                <c:pt idx="20731" formatCode="0.00E+00">
                  <c:v>-1943.52</c:v>
                </c:pt>
                <c:pt idx="20732" formatCode="0.00E+00">
                  <c:v>-1912.34</c:v>
                </c:pt>
                <c:pt idx="20733" formatCode="0.00E+00">
                  <c:v>-1880.75</c:v>
                </c:pt>
                <c:pt idx="20734" formatCode="0.00E+00">
                  <c:v>-1848.74</c:v>
                </c:pt>
                <c:pt idx="20735" formatCode="0.00E+00">
                  <c:v>-1816.33</c:v>
                </c:pt>
                <c:pt idx="20736" formatCode="0.00E+00">
                  <c:v>-1783.52</c:v>
                </c:pt>
                <c:pt idx="20737" formatCode="0.00E+00">
                  <c:v>-1750.32</c:v>
                </c:pt>
                <c:pt idx="20738" formatCode="0.00E+00">
                  <c:v>-1716.73</c:v>
                </c:pt>
                <c:pt idx="20739" formatCode="0.00E+00">
                  <c:v>-1682.77</c:v>
                </c:pt>
                <c:pt idx="20740" formatCode="0.00E+00">
                  <c:v>-1648.44</c:v>
                </c:pt>
                <c:pt idx="20741" formatCode="0.00E+00">
                  <c:v>-1613.75</c:v>
                </c:pt>
                <c:pt idx="20742" formatCode="0.00E+00">
                  <c:v>-1578.71</c:v>
                </c:pt>
                <c:pt idx="20743" formatCode="0.00E+00">
                  <c:v>-1543.32</c:v>
                </c:pt>
                <c:pt idx="20744" formatCode="0.00E+00">
                  <c:v>-1507.59</c:v>
                </c:pt>
                <c:pt idx="20745" formatCode="0.00E+00">
                  <c:v>-1471.54</c:v>
                </c:pt>
                <c:pt idx="20746" formatCode="0.00E+00">
                  <c:v>-1435.16</c:v>
                </c:pt>
                <c:pt idx="20747" formatCode="0.00E+00">
                  <c:v>-1398.46</c:v>
                </c:pt>
                <c:pt idx="20748" formatCode="0.00E+00">
                  <c:v>-1361.46</c:v>
                </c:pt>
                <c:pt idx="20749" formatCode="0.00E+00">
                  <c:v>-1324.16</c:v>
                </c:pt>
                <c:pt idx="20750" formatCode="0.00E+00">
                  <c:v>-1286.58</c:v>
                </c:pt>
                <c:pt idx="20751" formatCode="0.00E+00">
                  <c:v>-1248.71</c:v>
                </c:pt>
                <c:pt idx="20752" formatCode="0.00E+00">
                  <c:v>-1210.56</c:v>
                </c:pt>
                <c:pt idx="20753" formatCode="0.00E+00">
                  <c:v>-1172.1600000000001</c:v>
                </c:pt>
                <c:pt idx="20754" formatCode="0.00E+00">
                  <c:v>-1133.49</c:v>
                </c:pt>
                <c:pt idx="20755" formatCode="0.00E+00">
                  <c:v>-1094.58</c:v>
                </c:pt>
                <c:pt idx="20756" formatCode="0.00E+00">
                  <c:v>-1055.43</c:v>
                </c:pt>
                <c:pt idx="20757" formatCode="0.00E+00">
                  <c:v>-1016.05</c:v>
                </c:pt>
                <c:pt idx="20758">
                  <c:v>-976.44100000000003</c:v>
                </c:pt>
                <c:pt idx="20759">
                  <c:v>-936.62300000000005</c:v>
                </c:pt>
                <c:pt idx="20760">
                  <c:v>-896.6</c:v>
                </c:pt>
                <c:pt idx="20761">
                  <c:v>-856.38099999999997</c:v>
                </c:pt>
                <c:pt idx="20762">
                  <c:v>-815.97400000000005</c:v>
                </c:pt>
                <c:pt idx="20763">
                  <c:v>-775.39</c:v>
                </c:pt>
                <c:pt idx="20764">
                  <c:v>-734.63699999999994</c:v>
                </c:pt>
                <c:pt idx="20765">
                  <c:v>-693.72299999999996</c:v>
                </c:pt>
                <c:pt idx="20766">
                  <c:v>-652.65700000000004</c:v>
                </c:pt>
                <c:pt idx="20767">
                  <c:v>-611.44899999999996</c:v>
                </c:pt>
                <c:pt idx="20768">
                  <c:v>-570.10799999999995</c:v>
                </c:pt>
                <c:pt idx="20769">
                  <c:v>-528.64200000000005</c:v>
                </c:pt>
                <c:pt idx="20770">
                  <c:v>-487.06099999999998</c:v>
                </c:pt>
                <c:pt idx="20771">
                  <c:v>-445.37400000000002</c:v>
                </c:pt>
                <c:pt idx="20772">
                  <c:v>-403.59100000000001</c:v>
                </c:pt>
                <c:pt idx="20773">
                  <c:v>-361.71899999999999</c:v>
                </c:pt>
                <c:pt idx="20774">
                  <c:v>-319.76799999999997</c:v>
                </c:pt>
                <c:pt idx="20775">
                  <c:v>-277.74799999999999</c:v>
                </c:pt>
                <c:pt idx="20776">
                  <c:v>-235.66800000000001</c:v>
                </c:pt>
                <c:pt idx="20777">
                  <c:v>-193.53700000000001</c:v>
                </c:pt>
                <c:pt idx="20778">
                  <c:v>-151.363</c:v>
                </c:pt>
                <c:pt idx="20779">
                  <c:v>-109.158</c:v>
                </c:pt>
                <c:pt idx="20780">
                  <c:v>-66.928700000000006</c:v>
                </c:pt>
                <c:pt idx="20781">
                  <c:v>-24.686299999999999</c:v>
                </c:pt>
                <c:pt idx="20782">
                  <c:v>17.560700000000001</c:v>
                </c:pt>
                <c:pt idx="20783">
                  <c:v>59.803100000000001</c:v>
                </c:pt>
                <c:pt idx="20784">
                  <c:v>102.032</c:v>
                </c:pt>
                <c:pt idx="20785">
                  <c:v>144.23699999999999</c:v>
                </c:pt>
                <c:pt idx="20786">
                  <c:v>186.41</c:v>
                </c:pt>
                <c:pt idx="20787">
                  <c:v>228.541</c:v>
                </c:pt>
                <c:pt idx="20788">
                  <c:v>270.62099999999998</c:v>
                </c:pt>
                <c:pt idx="20789">
                  <c:v>312.64100000000002</c:v>
                </c:pt>
                <c:pt idx="20790">
                  <c:v>354.59100000000001</c:v>
                </c:pt>
                <c:pt idx="20791">
                  <c:v>396.46300000000002</c:v>
                </c:pt>
                <c:pt idx="20792">
                  <c:v>438.24799999999999</c:v>
                </c:pt>
                <c:pt idx="20793">
                  <c:v>479.935</c:v>
                </c:pt>
                <c:pt idx="20794">
                  <c:v>521.51599999999996</c:v>
                </c:pt>
                <c:pt idx="20795">
                  <c:v>562.98199999999997</c:v>
                </c:pt>
                <c:pt idx="20796">
                  <c:v>604.32399999999996</c:v>
                </c:pt>
                <c:pt idx="20797">
                  <c:v>645.53200000000004</c:v>
                </c:pt>
                <c:pt idx="20798">
                  <c:v>686.59799999999996</c:v>
                </c:pt>
                <c:pt idx="20799">
                  <c:v>727.51300000000003</c:v>
                </c:pt>
                <c:pt idx="20800">
                  <c:v>768.26700000000005</c:v>
                </c:pt>
                <c:pt idx="20801">
                  <c:v>808.85299999999995</c:v>
                </c:pt>
                <c:pt idx="20802">
                  <c:v>849.26</c:v>
                </c:pt>
                <c:pt idx="20803">
                  <c:v>889.48</c:v>
                </c:pt>
                <c:pt idx="20804">
                  <c:v>929.50400000000002</c:v>
                </c:pt>
                <c:pt idx="20805">
                  <c:v>969.32299999999998</c:v>
                </c:pt>
                <c:pt idx="20806" formatCode="0.00E+00">
                  <c:v>1008.93</c:v>
                </c:pt>
                <c:pt idx="20807" formatCode="0.00E+00">
                  <c:v>1048.31</c:v>
                </c:pt>
                <c:pt idx="20808" formatCode="0.00E+00">
                  <c:v>1087.46</c:v>
                </c:pt>
                <c:pt idx="20809" formatCode="0.00E+00">
                  <c:v>1126.3800000000001</c:v>
                </c:pt>
                <c:pt idx="20810" formatCode="0.00E+00">
                  <c:v>1165.04</c:v>
                </c:pt>
                <c:pt idx="20811" formatCode="0.00E+00">
                  <c:v>1203.45</c:v>
                </c:pt>
                <c:pt idx="20812" formatCode="0.00E+00">
                  <c:v>1241.5999999999999</c:v>
                </c:pt>
                <c:pt idx="20813" formatCode="0.00E+00">
                  <c:v>1279.47</c:v>
                </c:pt>
                <c:pt idx="20814" formatCode="0.00E+00">
                  <c:v>1317.06</c:v>
                </c:pt>
                <c:pt idx="20815" formatCode="0.00E+00">
                  <c:v>1354.36</c:v>
                </c:pt>
                <c:pt idx="20816" formatCode="0.00E+00">
                  <c:v>1391.36</c:v>
                </c:pt>
                <c:pt idx="20817" formatCode="0.00E+00">
                  <c:v>1428.06</c:v>
                </c:pt>
                <c:pt idx="20818" formatCode="0.00E+00">
                  <c:v>1464.44</c:v>
                </c:pt>
                <c:pt idx="20819" formatCode="0.00E+00">
                  <c:v>1500.51</c:v>
                </c:pt>
                <c:pt idx="20820" formatCode="0.00E+00">
                  <c:v>1536.24</c:v>
                </c:pt>
                <c:pt idx="20821" formatCode="0.00E+00">
                  <c:v>1571.63</c:v>
                </c:pt>
                <c:pt idx="20822" formatCode="0.00E+00">
                  <c:v>1606.68</c:v>
                </c:pt>
                <c:pt idx="20823" formatCode="0.00E+00">
                  <c:v>1641.37</c:v>
                </c:pt>
                <c:pt idx="20824" formatCode="0.00E+00">
                  <c:v>1675.71</c:v>
                </c:pt>
                <c:pt idx="20825" formatCode="0.00E+00">
                  <c:v>1709.67</c:v>
                </c:pt>
                <c:pt idx="20826" formatCode="0.00E+00">
                  <c:v>1743.26</c:v>
                </c:pt>
                <c:pt idx="20827" formatCode="0.00E+00">
                  <c:v>1776.47</c:v>
                </c:pt>
                <c:pt idx="20828" formatCode="0.00E+00">
                  <c:v>1809.29</c:v>
                </c:pt>
                <c:pt idx="20829" formatCode="0.00E+00">
                  <c:v>1841.71</c:v>
                </c:pt>
                <c:pt idx="20830" formatCode="0.00E+00">
                  <c:v>1873.72</c:v>
                </c:pt>
                <c:pt idx="20831" formatCode="0.00E+00">
                  <c:v>1905.32</c:v>
                </c:pt>
                <c:pt idx="20832" formatCode="0.00E+00">
                  <c:v>1936.51</c:v>
                </c:pt>
                <c:pt idx="20833" formatCode="0.00E+00">
                  <c:v>1967.26</c:v>
                </c:pt>
                <c:pt idx="20834" formatCode="0.00E+00">
                  <c:v>1997.59</c:v>
                </c:pt>
                <c:pt idx="20835" formatCode="0.00E+00">
                  <c:v>2027.48</c:v>
                </c:pt>
                <c:pt idx="20836" formatCode="0.00E+00">
                  <c:v>2056.92</c:v>
                </c:pt>
                <c:pt idx="20837" formatCode="0.00E+00">
                  <c:v>2085.91</c:v>
                </c:pt>
                <c:pt idx="20838" formatCode="0.00E+00">
                  <c:v>2114.44</c:v>
                </c:pt>
                <c:pt idx="20839" formatCode="0.00E+00">
                  <c:v>2142.5100000000002</c:v>
                </c:pt>
                <c:pt idx="20840" formatCode="0.00E+00">
                  <c:v>2170.11</c:v>
                </c:pt>
                <c:pt idx="20841" formatCode="0.00E+00">
                  <c:v>2197.23</c:v>
                </c:pt>
                <c:pt idx="20842" formatCode="0.00E+00">
                  <c:v>2223.86</c:v>
                </c:pt>
                <c:pt idx="20843" formatCode="0.00E+00">
                  <c:v>2250.0100000000002</c:v>
                </c:pt>
                <c:pt idx="20844" formatCode="0.00E+00">
                  <c:v>2275.67</c:v>
                </c:pt>
                <c:pt idx="20845" formatCode="0.00E+00">
                  <c:v>2300.8200000000002</c:v>
                </c:pt>
                <c:pt idx="20846" formatCode="0.00E+00">
                  <c:v>2325.4699999999998</c:v>
                </c:pt>
                <c:pt idx="20847" formatCode="0.00E+00">
                  <c:v>2349.61</c:v>
                </c:pt>
                <c:pt idx="20848" formatCode="0.00E+00">
                  <c:v>2373.23</c:v>
                </c:pt>
                <c:pt idx="20849" formatCode="0.00E+00">
                  <c:v>2396.34</c:v>
                </c:pt>
                <c:pt idx="20850" formatCode="0.00E+00">
                  <c:v>2418.91</c:v>
                </c:pt>
                <c:pt idx="20851" formatCode="0.00E+00">
                  <c:v>2440.96</c:v>
                </c:pt>
                <c:pt idx="20852" formatCode="0.00E+00">
                  <c:v>2462.4699999999998</c:v>
                </c:pt>
                <c:pt idx="20853" formatCode="0.00E+00">
                  <c:v>2483.4299999999998</c:v>
                </c:pt>
                <c:pt idx="20854" formatCode="0.00E+00">
                  <c:v>2503.86</c:v>
                </c:pt>
                <c:pt idx="20855" formatCode="0.00E+00">
                  <c:v>2523.73</c:v>
                </c:pt>
                <c:pt idx="20856" formatCode="0.00E+00">
                  <c:v>2543.0500000000002</c:v>
                </c:pt>
                <c:pt idx="20857" formatCode="0.00E+00">
                  <c:v>2561.81</c:v>
                </c:pt>
                <c:pt idx="20858" formatCode="0.00E+00">
                  <c:v>2580.0100000000002</c:v>
                </c:pt>
                <c:pt idx="20859" formatCode="0.00E+00">
                  <c:v>2597.64</c:v>
                </c:pt>
                <c:pt idx="20860" formatCode="0.00E+00">
                  <c:v>2614.6999999999998</c:v>
                </c:pt>
                <c:pt idx="20861" formatCode="0.00E+00">
                  <c:v>2631.19</c:v>
                </c:pt>
                <c:pt idx="20862" formatCode="0.00E+00">
                  <c:v>2647.09</c:v>
                </c:pt>
                <c:pt idx="20863" formatCode="0.00E+00">
                  <c:v>2662.42</c:v>
                </c:pt>
                <c:pt idx="20864" formatCode="0.00E+00">
                  <c:v>2677.17</c:v>
                </c:pt>
                <c:pt idx="20865" formatCode="0.00E+00">
                  <c:v>2691.32</c:v>
                </c:pt>
                <c:pt idx="20866" formatCode="0.00E+00">
                  <c:v>2704.89</c:v>
                </c:pt>
                <c:pt idx="20867" formatCode="0.00E+00">
                  <c:v>2717.86</c:v>
                </c:pt>
                <c:pt idx="20868" formatCode="0.00E+00">
                  <c:v>2730.24</c:v>
                </c:pt>
                <c:pt idx="20869" formatCode="0.00E+00">
                  <c:v>2742.01</c:v>
                </c:pt>
                <c:pt idx="20870" formatCode="0.00E+00">
                  <c:v>2753.18</c:v>
                </c:pt>
                <c:pt idx="20871" formatCode="0.00E+00">
                  <c:v>2763.75</c:v>
                </c:pt>
                <c:pt idx="20872" formatCode="0.00E+00">
                  <c:v>2773.72</c:v>
                </c:pt>
                <c:pt idx="20873" formatCode="0.00E+00">
                  <c:v>2783.07</c:v>
                </c:pt>
                <c:pt idx="20874" formatCode="0.00E+00">
                  <c:v>2791.82</c:v>
                </c:pt>
                <c:pt idx="20875" formatCode="0.00E+00">
                  <c:v>2799.95</c:v>
                </c:pt>
                <c:pt idx="20876" formatCode="0.00E+00">
                  <c:v>2807.46</c:v>
                </c:pt>
                <c:pt idx="20877" formatCode="0.00E+00">
                  <c:v>2814.36</c:v>
                </c:pt>
                <c:pt idx="20878" formatCode="0.00E+00">
                  <c:v>2820.64</c:v>
                </c:pt>
                <c:pt idx="20879" formatCode="0.00E+00">
                  <c:v>2826.31</c:v>
                </c:pt>
                <c:pt idx="20880" formatCode="0.00E+00">
                  <c:v>2831.35</c:v>
                </c:pt>
                <c:pt idx="20881" formatCode="0.00E+00">
                  <c:v>2835.77</c:v>
                </c:pt>
                <c:pt idx="20882" formatCode="0.00E+00">
                  <c:v>2839.57</c:v>
                </c:pt>
                <c:pt idx="20883" formatCode="0.00E+00">
                  <c:v>2842.75</c:v>
                </c:pt>
                <c:pt idx="20884" formatCode="0.00E+00">
                  <c:v>2845.3</c:v>
                </c:pt>
                <c:pt idx="20885" formatCode="0.00E+00">
                  <c:v>2847.23</c:v>
                </c:pt>
                <c:pt idx="20886" formatCode="0.00E+00">
                  <c:v>2848.53</c:v>
                </c:pt>
                <c:pt idx="20887" formatCode="0.00E+00">
                  <c:v>2849.21</c:v>
                </c:pt>
                <c:pt idx="20888" formatCode="0.00E+00">
                  <c:v>2849.26</c:v>
                </c:pt>
                <c:pt idx="20889" formatCode="0.00E+00">
                  <c:v>2848.69</c:v>
                </c:pt>
                <c:pt idx="20890" formatCode="0.00E+00">
                  <c:v>2847.49</c:v>
                </c:pt>
                <c:pt idx="20891" formatCode="0.00E+00">
                  <c:v>2845.67</c:v>
                </c:pt>
                <c:pt idx="20892" formatCode="0.00E+00">
                  <c:v>2843.22</c:v>
                </c:pt>
                <c:pt idx="20893" formatCode="0.00E+00">
                  <c:v>2840.15</c:v>
                </c:pt>
                <c:pt idx="20894" formatCode="0.00E+00">
                  <c:v>2836.46</c:v>
                </c:pt>
                <c:pt idx="20895" formatCode="0.00E+00">
                  <c:v>2832.14</c:v>
                </c:pt>
                <c:pt idx="20896" formatCode="0.00E+00">
                  <c:v>2827.2</c:v>
                </c:pt>
                <c:pt idx="20897" formatCode="0.00E+00">
                  <c:v>2821.64</c:v>
                </c:pt>
                <c:pt idx="20898" formatCode="0.00E+00">
                  <c:v>2815.47</c:v>
                </c:pt>
                <c:pt idx="20899" formatCode="0.00E+00">
                  <c:v>2808.67</c:v>
                </c:pt>
                <c:pt idx="20900" formatCode="0.00E+00">
                  <c:v>2801.26</c:v>
                </c:pt>
                <c:pt idx="20901" formatCode="0.00E+00">
                  <c:v>2793.24</c:v>
                </c:pt>
                <c:pt idx="20902" formatCode="0.00E+00">
                  <c:v>2784.6</c:v>
                </c:pt>
                <c:pt idx="20903" formatCode="0.00E+00">
                  <c:v>2775.35</c:v>
                </c:pt>
                <c:pt idx="20904" formatCode="0.00E+00">
                  <c:v>2765.49</c:v>
                </c:pt>
                <c:pt idx="20905" formatCode="0.00E+00">
                  <c:v>2755.03</c:v>
                </c:pt>
                <c:pt idx="20906" formatCode="0.00E+00">
                  <c:v>2743.96</c:v>
                </c:pt>
                <c:pt idx="20907" formatCode="0.00E+00">
                  <c:v>2732.29</c:v>
                </c:pt>
                <c:pt idx="20908" formatCode="0.00E+00">
                  <c:v>2720.01</c:v>
                </c:pt>
                <c:pt idx="20909" formatCode="0.00E+00">
                  <c:v>2707.15</c:v>
                </c:pt>
                <c:pt idx="20910" formatCode="0.00E+00">
                  <c:v>2693.69</c:v>
                </c:pt>
                <c:pt idx="20911" formatCode="0.00E+00">
                  <c:v>2679.64</c:v>
                </c:pt>
                <c:pt idx="20912" formatCode="0.00E+00">
                  <c:v>2665</c:v>
                </c:pt>
                <c:pt idx="20913" formatCode="0.00E+00">
                  <c:v>2649.77</c:v>
                </c:pt>
                <c:pt idx="20914" formatCode="0.00E+00">
                  <c:v>2633.97</c:v>
                </c:pt>
                <c:pt idx="20915" formatCode="0.00E+00">
                  <c:v>2617.58</c:v>
                </c:pt>
                <c:pt idx="20916" formatCode="0.00E+00">
                  <c:v>2600.63</c:v>
                </c:pt>
                <c:pt idx="20917" formatCode="0.00E+00">
                  <c:v>2583.1</c:v>
                </c:pt>
                <c:pt idx="20918" formatCode="0.00E+00">
                  <c:v>2565</c:v>
                </c:pt>
                <c:pt idx="20919" formatCode="0.00E+00">
                  <c:v>2546.35</c:v>
                </c:pt>
                <c:pt idx="20920" formatCode="0.00E+00">
                  <c:v>2527.13</c:v>
                </c:pt>
                <c:pt idx="20921" formatCode="0.00E+00">
                  <c:v>2507.36</c:v>
                </c:pt>
                <c:pt idx="20922" formatCode="0.00E+00">
                  <c:v>2487.04</c:v>
                </c:pt>
                <c:pt idx="20923" formatCode="0.00E+00">
                  <c:v>2466.1799999999998</c:v>
                </c:pt>
                <c:pt idx="20924" formatCode="0.00E+00">
                  <c:v>2444.77</c:v>
                </c:pt>
                <c:pt idx="20925" formatCode="0.00E+00">
                  <c:v>2422.83</c:v>
                </c:pt>
                <c:pt idx="20926" formatCode="0.00E+00">
                  <c:v>2400.36</c:v>
                </c:pt>
                <c:pt idx="20927" formatCode="0.00E+00">
                  <c:v>2377.36</c:v>
                </c:pt>
                <c:pt idx="20928" formatCode="0.00E+00">
                  <c:v>2353.84</c:v>
                </c:pt>
                <c:pt idx="20929" formatCode="0.00E+00">
                  <c:v>2329.8000000000002</c:v>
                </c:pt>
                <c:pt idx="20930" formatCode="0.00E+00">
                  <c:v>2305.25</c:v>
                </c:pt>
                <c:pt idx="20931" formatCode="0.00E+00">
                  <c:v>2280.1999999999998</c:v>
                </c:pt>
                <c:pt idx="20932" formatCode="0.00E+00">
                  <c:v>2254.65</c:v>
                </c:pt>
                <c:pt idx="20933" formatCode="0.00E+00">
                  <c:v>2228.6</c:v>
                </c:pt>
                <c:pt idx="20934" formatCode="0.00E+00">
                  <c:v>2202.06</c:v>
                </c:pt>
                <c:pt idx="20935" formatCode="0.00E+00">
                  <c:v>2175.04</c:v>
                </c:pt>
                <c:pt idx="20936" formatCode="0.00E+00">
                  <c:v>2147.5500000000002</c:v>
                </c:pt>
                <c:pt idx="20937" formatCode="0.00E+00">
                  <c:v>2119.58</c:v>
                </c:pt>
                <c:pt idx="20938" formatCode="0.00E+00">
                  <c:v>2091.15</c:v>
                </c:pt>
                <c:pt idx="20939" formatCode="0.00E+00">
                  <c:v>2062.2600000000002</c:v>
                </c:pt>
                <c:pt idx="20940" formatCode="0.00E+00">
                  <c:v>2032.92</c:v>
                </c:pt>
                <c:pt idx="20941" formatCode="0.00E+00">
                  <c:v>2003.13</c:v>
                </c:pt>
                <c:pt idx="20942" formatCode="0.00E+00">
                  <c:v>1972.9</c:v>
                </c:pt>
                <c:pt idx="20943" formatCode="0.00E+00">
                  <c:v>1942.24</c:v>
                </c:pt>
                <c:pt idx="20944" formatCode="0.00E+00">
                  <c:v>1911.16</c:v>
                </c:pt>
                <c:pt idx="20945" formatCode="0.00E+00">
                  <c:v>1879.65</c:v>
                </c:pt>
                <c:pt idx="20946" formatCode="0.00E+00">
                  <c:v>1847.74</c:v>
                </c:pt>
                <c:pt idx="20947" formatCode="0.00E+00">
                  <c:v>1815.42</c:v>
                </c:pt>
                <c:pt idx="20948" formatCode="0.00E+00">
                  <c:v>1782.7</c:v>
                </c:pt>
                <c:pt idx="20949" formatCode="0.00E+00">
                  <c:v>1749.59</c:v>
                </c:pt>
                <c:pt idx="20950" formatCode="0.00E+00">
                  <c:v>1716.1</c:v>
                </c:pt>
                <c:pt idx="20951" formatCode="0.00E+00">
                  <c:v>1682.23</c:v>
                </c:pt>
                <c:pt idx="20952" formatCode="0.00E+00">
                  <c:v>1647.99</c:v>
                </c:pt>
                <c:pt idx="20953" formatCode="0.00E+00">
                  <c:v>1613.39</c:v>
                </c:pt>
                <c:pt idx="20954" formatCode="0.00E+00">
                  <c:v>1578.44</c:v>
                </c:pt>
                <c:pt idx="20955" formatCode="0.00E+00">
                  <c:v>1543.14</c:v>
                </c:pt>
                <c:pt idx="20956" formatCode="0.00E+00">
                  <c:v>1507.51</c:v>
                </c:pt>
                <c:pt idx="20957" formatCode="0.00E+00">
                  <c:v>1471.54</c:v>
                </c:pt>
                <c:pt idx="20958" formatCode="0.00E+00">
                  <c:v>1435.25</c:v>
                </c:pt>
                <c:pt idx="20959" formatCode="0.00E+00">
                  <c:v>1398.65</c:v>
                </c:pt>
                <c:pt idx="20960" formatCode="0.00E+00">
                  <c:v>1361.74</c:v>
                </c:pt>
                <c:pt idx="20961" formatCode="0.00E+00">
                  <c:v>1324.53</c:v>
                </c:pt>
                <c:pt idx="20962" formatCode="0.00E+00">
                  <c:v>1287.03</c:v>
                </c:pt>
                <c:pt idx="20963" formatCode="0.00E+00">
                  <c:v>1249.25</c:v>
                </c:pt>
                <c:pt idx="20964" formatCode="0.00E+00">
                  <c:v>1211.2</c:v>
                </c:pt>
                <c:pt idx="20965" formatCode="0.00E+00">
                  <c:v>1172.8800000000001</c:v>
                </c:pt>
                <c:pt idx="20966" formatCode="0.00E+00">
                  <c:v>1134.3</c:v>
                </c:pt>
                <c:pt idx="20967" formatCode="0.00E+00">
                  <c:v>1095.48</c:v>
                </c:pt>
                <c:pt idx="20968" formatCode="0.00E+00">
                  <c:v>1056.42</c:v>
                </c:pt>
                <c:pt idx="20969" formatCode="0.00E+00">
                  <c:v>1017.12</c:v>
                </c:pt>
                <c:pt idx="20970">
                  <c:v>977.60400000000004</c:v>
                </c:pt>
                <c:pt idx="20971">
                  <c:v>937.87199999999996</c:v>
                </c:pt>
                <c:pt idx="20972">
                  <c:v>897.93600000000004</c:v>
                </c:pt>
                <c:pt idx="20973">
                  <c:v>857.803</c:v>
                </c:pt>
                <c:pt idx="20974">
                  <c:v>817.48199999999997</c:v>
                </c:pt>
                <c:pt idx="20975">
                  <c:v>776.98199999999997</c:v>
                </c:pt>
                <c:pt idx="20976">
                  <c:v>736.31299999999999</c:v>
                </c:pt>
                <c:pt idx="20977">
                  <c:v>695.48299999999995</c:v>
                </c:pt>
                <c:pt idx="20978">
                  <c:v>654.5</c:v>
                </c:pt>
                <c:pt idx="20979">
                  <c:v>613.375</c:v>
                </c:pt>
                <c:pt idx="20980">
                  <c:v>572.11599999999999</c:v>
                </c:pt>
                <c:pt idx="20981">
                  <c:v>530.73099999999999</c:v>
                </c:pt>
                <c:pt idx="20982">
                  <c:v>489.23099999999999</c:v>
                </c:pt>
                <c:pt idx="20983">
                  <c:v>447.62400000000002</c:v>
                </c:pt>
                <c:pt idx="20984">
                  <c:v>405.92</c:v>
                </c:pt>
                <c:pt idx="20985">
                  <c:v>364.12799999999999</c:v>
                </c:pt>
                <c:pt idx="20986">
                  <c:v>322.255</c:v>
                </c:pt>
                <c:pt idx="20987">
                  <c:v>280.31299999999999</c:v>
                </c:pt>
                <c:pt idx="20988">
                  <c:v>238.31</c:v>
                </c:pt>
                <c:pt idx="20989">
                  <c:v>196.25399999999999</c:v>
                </c:pt>
                <c:pt idx="20990">
                  <c:v>154.15600000000001</c:v>
                </c:pt>
                <c:pt idx="20991">
                  <c:v>112.02500000000001</c:v>
                </c:pt>
                <c:pt idx="20992">
                  <c:v>69.87</c:v>
                </c:pt>
                <c:pt idx="20993">
                  <c:v>27.700399999999998</c:v>
                </c:pt>
                <c:pt idx="20994">
                  <c:v>-14.4747</c:v>
                </c:pt>
                <c:pt idx="20995">
                  <c:v>-56.645800000000001</c:v>
                </c:pt>
                <c:pt idx="20996">
                  <c:v>-98.803700000000006</c:v>
                </c:pt>
                <c:pt idx="20997">
                  <c:v>-140.94</c:v>
                </c:pt>
                <c:pt idx="20998">
                  <c:v>-183.04400000000001</c:v>
                </c:pt>
                <c:pt idx="20999">
                  <c:v>-225.107</c:v>
                </c:pt>
                <c:pt idx="21000">
                  <c:v>-267.12099999999998</c:v>
                </c:pt>
                <c:pt idx="21001">
                  <c:v>-309.07400000000001</c:v>
                </c:pt>
                <c:pt idx="21002">
                  <c:v>-350.96</c:v>
                </c:pt>
                <c:pt idx="21003">
                  <c:v>-392.76799999999997</c:v>
                </c:pt>
                <c:pt idx="21004">
                  <c:v>-434.48899999999998</c:v>
                </c:pt>
                <c:pt idx="21005">
                  <c:v>-476.11500000000001</c:v>
                </c:pt>
                <c:pt idx="21006">
                  <c:v>-517.63499999999999</c:v>
                </c:pt>
                <c:pt idx="21007">
                  <c:v>-559.04100000000005</c:v>
                </c:pt>
                <c:pt idx="21008">
                  <c:v>-600.32399999999996</c:v>
                </c:pt>
                <c:pt idx="21009">
                  <c:v>-641.47400000000005</c:v>
                </c:pt>
                <c:pt idx="21010">
                  <c:v>-682.48299999999995</c:v>
                </c:pt>
                <c:pt idx="21011">
                  <c:v>-723.34199999999998</c:v>
                </c:pt>
                <c:pt idx="21012">
                  <c:v>-764.04100000000005</c:v>
                </c:pt>
                <c:pt idx="21013">
                  <c:v>-804.57299999999998</c:v>
                </c:pt>
                <c:pt idx="21014">
                  <c:v>-844.92700000000002</c:v>
                </c:pt>
                <c:pt idx="21015">
                  <c:v>-885.096</c:v>
                </c:pt>
                <c:pt idx="21016">
                  <c:v>-925.06899999999996</c:v>
                </c:pt>
                <c:pt idx="21017">
                  <c:v>-964.84</c:v>
                </c:pt>
                <c:pt idx="21018" formatCode="0.00E+00">
                  <c:v>-1004.4</c:v>
                </c:pt>
                <c:pt idx="21019" formatCode="0.00E+00">
                  <c:v>-1043.73</c:v>
                </c:pt>
                <c:pt idx="21020" formatCode="0.00E+00">
                  <c:v>-1082.8399999999999</c:v>
                </c:pt>
                <c:pt idx="21021" formatCode="0.00E+00">
                  <c:v>-1121.71</c:v>
                </c:pt>
                <c:pt idx="21022" formatCode="0.00E+00">
                  <c:v>-1160.33</c:v>
                </c:pt>
                <c:pt idx="21023" formatCode="0.00E+00">
                  <c:v>-1198.7</c:v>
                </c:pt>
                <c:pt idx="21024" formatCode="0.00E+00">
                  <c:v>-1236.8</c:v>
                </c:pt>
                <c:pt idx="21025" formatCode="0.00E+00">
                  <c:v>-1274.6300000000001</c:v>
                </c:pt>
                <c:pt idx="21026" formatCode="0.00E+00">
                  <c:v>-1312.19</c:v>
                </c:pt>
                <c:pt idx="21027" formatCode="0.00E+00">
                  <c:v>-1349.45</c:v>
                </c:pt>
                <c:pt idx="21028" formatCode="0.00E+00">
                  <c:v>-1386.41</c:v>
                </c:pt>
                <c:pt idx="21029" formatCode="0.00E+00">
                  <c:v>-1423.08</c:v>
                </c:pt>
                <c:pt idx="21030" formatCode="0.00E+00">
                  <c:v>-1459.42</c:v>
                </c:pt>
                <c:pt idx="21031" formatCode="0.00E+00">
                  <c:v>-1495.45</c:v>
                </c:pt>
                <c:pt idx="21032" formatCode="0.00E+00">
                  <c:v>-1531.15</c:v>
                </c:pt>
                <c:pt idx="21033" formatCode="0.00E+00">
                  <c:v>-1566.51</c:v>
                </c:pt>
                <c:pt idx="21034" formatCode="0.00E+00">
                  <c:v>-1601.53</c:v>
                </c:pt>
                <c:pt idx="21035" formatCode="0.00E+00">
                  <c:v>-1636.2</c:v>
                </c:pt>
                <c:pt idx="21036" formatCode="0.00E+00">
                  <c:v>-1670.51</c:v>
                </c:pt>
                <c:pt idx="21037" formatCode="0.00E+00">
                  <c:v>-1704.45</c:v>
                </c:pt>
                <c:pt idx="21038" formatCode="0.00E+00">
                  <c:v>-1738.01</c:v>
                </c:pt>
                <c:pt idx="21039" formatCode="0.00E+00">
                  <c:v>-1771.2</c:v>
                </c:pt>
                <c:pt idx="21040" formatCode="0.00E+00">
                  <c:v>-1803.99</c:v>
                </c:pt>
                <c:pt idx="21041" formatCode="0.00E+00">
                  <c:v>-1836.39</c:v>
                </c:pt>
                <c:pt idx="21042" formatCode="0.00E+00">
                  <c:v>-1868.38</c:v>
                </c:pt>
                <c:pt idx="21043" formatCode="0.00E+00">
                  <c:v>-1899.97</c:v>
                </c:pt>
                <c:pt idx="21044" formatCode="0.00E+00">
                  <c:v>-1931.14</c:v>
                </c:pt>
                <c:pt idx="21045" formatCode="0.00E+00">
                  <c:v>-1961.88</c:v>
                </c:pt>
                <c:pt idx="21046" formatCode="0.00E+00">
                  <c:v>-1992.19</c:v>
                </c:pt>
                <c:pt idx="21047" formatCode="0.00E+00">
                  <c:v>-2022.07</c:v>
                </c:pt>
                <c:pt idx="21048" formatCode="0.00E+00">
                  <c:v>-2051.5</c:v>
                </c:pt>
                <c:pt idx="21049" formatCode="0.00E+00">
                  <c:v>-2080.48</c:v>
                </c:pt>
                <c:pt idx="21050" formatCode="0.00E+00">
                  <c:v>-2109</c:v>
                </c:pt>
                <c:pt idx="21051" formatCode="0.00E+00">
                  <c:v>-2137.06</c:v>
                </c:pt>
                <c:pt idx="21052" formatCode="0.00E+00">
                  <c:v>-2164.65</c:v>
                </c:pt>
                <c:pt idx="21053" formatCode="0.00E+00">
                  <c:v>-2191.7600000000002</c:v>
                </c:pt>
                <c:pt idx="21054" formatCode="0.00E+00">
                  <c:v>-2218.39</c:v>
                </c:pt>
                <c:pt idx="21055" formatCode="0.00E+00">
                  <c:v>-2244.54</c:v>
                </c:pt>
                <c:pt idx="21056" formatCode="0.00E+00">
                  <c:v>-2270.19</c:v>
                </c:pt>
                <c:pt idx="21057" formatCode="0.00E+00">
                  <c:v>-2295.35</c:v>
                </c:pt>
                <c:pt idx="21058" formatCode="0.00E+00">
                  <c:v>-2320</c:v>
                </c:pt>
                <c:pt idx="21059" formatCode="0.00E+00">
                  <c:v>-2344.14</c:v>
                </c:pt>
                <c:pt idx="21060" formatCode="0.00E+00">
                  <c:v>-2367.77</c:v>
                </c:pt>
                <c:pt idx="21061" formatCode="0.00E+00">
                  <c:v>-2390.87</c:v>
                </c:pt>
                <c:pt idx="21062" formatCode="0.00E+00">
                  <c:v>-2413.46</c:v>
                </c:pt>
                <c:pt idx="21063" formatCode="0.00E+00">
                  <c:v>-2435.5100000000002</c:v>
                </c:pt>
                <c:pt idx="21064" formatCode="0.00E+00">
                  <c:v>-2457.0300000000002</c:v>
                </c:pt>
                <c:pt idx="21065" formatCode="0.00E+00">
                  <c:v>-2478</c:v>
                </c:pt>
                <c:pt idx="21066" formatCode="0.00E+00">
                  <c:v>-2498.44</c:v>
                </c:pt>
                <c:pt idx="21067" formatCode="0.00E+00">
                  <c:v>-2518.3200000000002</c:v>
                </c:pt>
                <c:pt idx="21068" formatCode="0.00E+00">
                  <c:v>-2537.66</c:v>
                </c:pt>
                <c:pt idx="21069" formatCode="0.00E+00">
                  <c:v>-2556.4299999999998</c:v>
                </c:pt>
                <c:pt idx="21070" formatCode="0.00E+00">
                  <c:v>-2574.65</c:v>
                </c:pt>
                <c:pt idx="21071" formatCode="0.00E+00">
                  <c:v>-2592.3000000000002</c:v>
                </c:pt>
                <c:pt idx="21072" formatCode="0.00E+00">
                  <c:v>-2609.38</c:v>
                </c:pt>
                <c:pt idx="21073" formatCode="0.00E+00">
                  <c:v>-2625.88</c:v>
                </c:pt>
                <c:pt idx="21074" formatCode="0.00E+00">
                  <c:v>-2641.81</c:v>
                </c:pt>
                <c:pt idx="21075" formatCode="0.00E+00">
                  <c:v>-2657.16</c:v>
                </c:pt>
                <c:pt idx="21076" formatCode="0.00E+00">
                  <c:v>-2671.93</c:v>
                </c:pt>
                <c:pt idx="21077" formatCode="0.00E+00">
                  <c:v>-2686.11</c:v>
                </c:pt>
                <c:pt idx="21078" formatCode="0.00E+00">
                  <c:v>-2699.7</c:v>
                </c:pt>
                <c:pt idx="21079" formatCode="0.00E+00">
                  <c:v>-2712.7</c:v>
                </c:pt>
                <c:pt idx="21080" formatCode="0.00E+00">
                  <c:v>-2725.1</c:v>
                </c:pt>
                <c:pt idx="21081" formatCode="0.00E+00">
                  <c:v>-2736.91</c:v>
                </c:pt>
                <c:pt idx="21082" formatCode="0.00E+00">
                  <c:v>-2748.11</c:v>
                </c:pt>
                <c:pt idx="21083" formatCode="0.00E+00">
                  <c:v>-2758.71</c:v>
                </c:pt>
                <c:pt idx="21084" formatCode="0.00E+00">
                  <c:v>-2768.71</c:v>
                </c:pt>
                <c:pt idx="21085" formatCode="0.00E+00">
                  <c:v>-2778.1</c:v>
                </c:pt>
                <c:pt idx="21086" formatCode="0.00E+00">
                  <c:v>-2786.87</c:v>
                </c:pt>
                <c:pt idx="21087" formatCode="0.00E+00">
                  <c:v>-2795.04</c:v>
                </c:pt>
                <c:pt idx="21088" formatCode="0.00E+00">
                  <c:v>-2802.59</c:v>
                </c:pt>
                <c:pt idx="21089" formatCode="0.00E+00">
                  <c:v>-2809.53</c:v>
                </c:pt>
                <c:pt idx="21090" formatCode="0.00E+00">
                  <c:v>-2815.85</c:v>
                </c:pt>
                <c:pt idx="21091" formatCode="0.00E+00">
                  <c:v>-2821.55</c:v>
                </c:pt>
                <c:pt idx="21092" formatCode="0.00E+00">
                  <c:v>-2826.64</c:v>
                </c:pt>
                <c:pt idx="21093" formatCode="0.00E+00">
                  <c:v>-2831.1</c:v>
                </c:pt>
                <c:pt idx="21094" formatCode="0.00E+00">
                  <c:v>-2834.94</c:v>
                </c:pt>
                <c:pt idx="21095" formatCode="0.00E+00">
                  <c:v>-2838.16</c:v>
                </c:pt>
                <c:pt idx="21096" formatCode="0.00E+00">
                  <c:v>-2840.76</c:v>
                </c:pt>
                <c:pt idx="21097" formatCode="0.00E+00">
                  <c:v>-2842.73</c:v>
                </c:pt>
                <c:pt idx="21098" formatCode="0.00E+00">
                  <c:v>-2844.08</c:v>
                </c:pt>
                <c:pt idx="21099" formatCode="0.00E+00">
                  <c:v>-2844.81</c:v>
                </c:pt>
                <c:pt idx="21100" formatCode="0.00E+00">
                  <c:v>-2844.91</c:v>
                </c:pt>
                <c:pt idx="21101" formatCode="0.00E+00">
                  <c:v>-2844.38</c:v>
                </c:pt>
                <c:pt idx="21102" formatCode="0.00E+00">
                  <c:v>-2843.24</c:v>
                </c:pt>
                <c:pt idx="21103" formatCode="0.00E+00">
                  <c:v>-2841.46</c:v>
                </c:pt>
                <c:pt idx="21104" formatCode="0.00E+00">
                  <c:v>-2839.07</c:v>
                </c:pt>
                <c:pt idx="21105" formatCode="0.00E+00">
                  <c:v>-2836.05</c:v>
                </c:pt>
                <c:pt idx="21106" formatCode="0.00E+00">
                  <c:v>-2832.41</c:v>
                </c:pt>
                <c:pt idx="21107" formatCode="0.00E+00">
                  <c:v>-2828.15</c:v>
                </c:pt>
                <c:pt idx="21108" formatCode="0.00E+00">
                  <c:v>-2823.27</c:v>
                </c:pt>
                <c:pt idx="21109" formatCode="0.00E+00">
                  <c:v>-2817.77</c:v>
                </c:pt>
                <c:pt idx="21110" formatCode="0.00E+00">
                  <c:v>-2811.65</c:v>
                </c:pt>
                <c:pt idx="21111" formatCode="0.00E+00">
                  <c:v>-2804.91</c:v>
                </c:pt>
                <c:pt idx="21112" formatCode="0.00E+00">
                  <c:v>-2797.56</c:v>
                </c:pt>
                <c:pt idx="21113" formatCode="0.00E+00">
                  <c:v>-2789.59</c:v>
                </c:pt>
                <c:pt idx="21114" formatCode="0.00E+00">
                  <c:v>-2781.02</c:v>
                </c:pt>
                <c:pt idx="21115" formatCode="0.00E+00">
                  <c:v>-2771.83</c:v>
                </c:pt>
                <c:pt idx="21116" formatCode="0.00E+00">
                  <c:v>-2762.03</c:v>
                </c:pt>
                <c:pt idx="21117" formatCode="0.00E+00">
                  <c:v>-2751.63</c:v>
                </c:pt>
                <c:pt idx="21118" formatCode="0.00E+00">
                  <c:v>-2740.62</c:v>
                </c:pt>
                <c:pt idx="21119" formatCode="0.00E+00">
                  <c:v>-2729.02</c:v>
                </c:pt>
                <c:pt idx="21120" formatCode="0.00E+00">
                  <c:v>-2716.81</c:v>
                </c:pt>
                <c:pt idx="21121" formatCode="0.00E+00">
                  <c:v>-2704.01</c:v>
                </c:pt>
                <c:pt idx="21122" formatCode="0.00E+00">
                  <c:v>-2690.61</c:v>
                </c:pt>
                <c:pt idx="21123" formatCode="0.00E+00">
                  <c:v>-2676.63</c:v>
                </c:pt>
                <c:pt idx="21124" formatCode="0.00E+00">
                  <c:v>-2662.05</c:v>
                </c:pt>
                <c:pt idx="21125" formatCode="0.00E+00">
                  <c:v>-2646.9</c:v>
                </c:pt>
                <c:pt idx="21126" formatCode="0.00E+00">
                  <c:v>-2631.16</c:v>
                </c:pt>
                <c:pt idx="21127" formatCode="0.00E+00">
                  <c:v>-2614.84</c:v>
                </c:pt>
                <c:pt idx="21128" formatCode="0.00E+00">
                  <c:v>-2597.96</c:v>
                </c:pt>
                <c:pt idx="21129" formatCode="0.00E+00">
                  <c:v>-2580.5</c:v>
                </c:pt>
                <c:pt idx="21130" formatCode="0.00E+00">
                  <c:v>-2562.4699999999998</c:v>
                </c:pt>
                <c:pt idx="21131" formatCode="0.00E+00">
                  <c:v>-2543.89</c:v>
                </c:pt>
                <c:pt idx="21132" formatCode="0.00E+00">
                  <c:v>-2524.7399999999998</c:v>
                </c:pt>
                <c:pt idx="21133" formatCode="0.00E+00">
                  <c:v>-2505.04</c:v>
                </c:pt>
                <c:pt idx="21134" formatCode="0.00E+00">
                  <c:v>-2484.8000000000002</c:v>
                </c:pt>
                <c:pt idx="21135" formatCode="0.00E+00">
                  <c:v>-2464</c:v>
                </c:pt>
                <c:pt idx="21136" formatCode="0.00E+00">
                  <c:v>-2442.67</c:v>
                </c:pt>
                <c:pt idx="21137" formatCode="0.00E+00">
                  <c:v>-2420.8000000000002</c:v>
                </c:pt>
                <c:pt idx="21138" formatCode="0.00E+00">
                  <c:v>-2398.4</c:v>
                </c:pt>
                <c:pt idx="21139" formatCode="0.00E+00">
                  <c:v>-2375.4699999999998</c:v>
                </c:pt>
                <c:pt idx="21140" formatCode="0.00E+00">
                  <c:v>-2352.0300000000002</c:v>
                </c:pt>
                <c:pt idx="21141" formatCode="0.00E+00">
                  <c:v>-2328.06</c:v>
                </c:pt>
                <c:pt idx="21142" formatCode="0.00E+00">
                  <c:v>-2303.59</c:v>
                </c:pt>
                <c:pt idx="21143" formatCode="0.00E+00">
                  <c:v>-2278.61</c:v>
                </c:pt>
                <c:pt idx="21144" formatCode="0.00E+00">
                  <c:v>-2253.13</c:v>
                </c:pt>
                <c:pt idx="21145" formatCode="0.00E+00">
                  <c:v>-2227.16</c:v>
                </c:pt>
                <c:pt idx="21146" formatCode="0.00E+00">
                  <c:v>-2200.6999999999998</c:v>
                </c:pt>
                <c:pt idx="21147" formatCode="0.00E+00">
                  <c:v>-2173.75</c:v>
                </c:pt>
                <c:pt idx="21148" formatCode="0.00E+00">
                  <c:v>-2146.33</c:v>
                </c:pt>
                <c:pt idx="21149" formatCode="0.00E+00">
                  <c:v>-2118.44</c:v>
                </c:pt>
                <c:pt idx="21150" formatCode="0.00E+00">
                  <c:v>-2090.09</c:v>
                </c:pt>
                <c:pt idx="21151" formatCode="0.00E+00">
                  <c:v>-2061.27</c:v>
                </c:pt>
                <c:pt idx="21152" formatCode="0.00E+00">
                  <c:v>-2032.01</c:v>
                </c:pt>
                <c:pt idx="21153" formatCode="0.00E+00">
                  <c:v>-2002.29</c:v>
                </c:pt>
                <c:pt idx="21154" formatCode="0.00E+00">
                  <c:v>-1972.14</c:v>
                </c:pt>
                <c:pt idx="21155" formatCode="0.00E+00">
                  <c:v>-1941.56</c:v>
                </c:pt>
                <c:pt idx="21156" formatCode="0.00E+00">
                  <c:v>-1910.55</c:v>
                </c:pt>
                <c:pt idx="21157" formatCode="0.00E+00">
                  <c:v>-1879.12</c:v>
                </c:pt>
                <c:pt idx="21158" formatCode="0.00E+00">
                  <c:v>-1847.28</c:v>
                </c:pt>
                <c:pt idx="21159" formatCode="0.00E+00">
                  <c:v>-1815.04</c:v>
                </c:pt>
                <c:pt idx="21160" formatCode="0.00E+00">
                  <c:v>-1782.39</c:v>
                </c:pt>
                <c:pt idx="21161" formatCode="0.00E+00">
                  <c:v>-1749.36</c:v>
                </c:pt>
                <c:pt idx="21162" formatCode="0.00E+00">
                  <c:v>-1715.94</c:v>
                </c:pt>
                <c:pt idx="21163" formatCode="0.00E+00">
                  <c:v>-1682.15</c:v>
                </c:pt>
                <c:pt idx="21164" formatCode="0.00E+00">
                  <c:v>-1647.99</c:v>
                </c:pt>
                <c:pt idx="21165" formatCode="0.00E+00">
                  <c:v>-1613.47</c:v>
                </c:pt>
                <c:pt idx="21166" formatCode="0.00E+00">
                  <c:v>-1578.59</c:v>
                </c:pt>
                <c:pt idx="21167" formatCode="0.00E+00">
                  <c:v>-1543.36</c:v>
                </c:pt>
                <c:pt idx="21168" formatCode="0.00E+00">
                  <c:v>-1507.8</c:v>
                </c:pt>
                <c:pt idx="21169" formatCode="0.00E+00">
                  <c:v>-1471.91</c:v>
                </c:pt>
                <c:pt idx="21170" formatCode="0.00E+00">
                  <c:v>-1435.7</c:v>
                </c:pt>
                <c:pt idx="21171" formatCode="0.00E+00">
                  <c:v>-1399.17</c:v>
                </c:pt>
                <c:pt idx="21172" formatCode="0.00E+00">
                  <c:v>-1362.33</c:v>
                </c:pt>
                <c:pt idx="21173" formatCode="0.00E+00">
                  <c:v>-1325.2</c:v>
                </c:pt>
                <c:pt idx="21174" formatCode="0.00E+00">
                  <c:v>-1287.77</c:v>
                </c:pt>
                <c:pt idx="21175" formatCode="0.00E+00">
                  <c:v>-1250.07</c:v>
                </c:pt>
                <c:pt idx="21176" formatCode="0.00E+00">
                  <c:v>-1212.08</c:v>
                </c:pt>
                <c:pt idx="21177" formatCode="0.00E+00">
                  <c:v>-1173.8399999999999</c:v>
                </c:pt>
                <c:pt idx="21178" formatCode="0.00E+00">
                  <c:v>-1135.33</c:v>
                </c:pt>
                <c:pt idx="21179" formatCode="0.00E+00">
                  <c:v>-1096.58</c:v>
                </c:pt>
                <c:pt idx="21180" formatCode="0.00E+00">
                  <c:v>-1057.5899999999999</c:v>
                </c:pt>
                <c:pt idx="21181" formatCode="0.00E+00">
                  <c:v>-1018.37</c:v>
                </c:pt>
                <c:pt idx="21182">
                  <c:v>-978.91800000000001</c:v>
                </c:pt>
                <c:pt idx="21183">
                  <c:v>-939.25599999999997</c:v>
                </c:pt>
                <c:pt idx="21184">
                  <c:v>-899.38900000000001</c:v>
                </c:pt>
                <c:pt idx="21185">
                  <c:v>-859.32399999999996</c:v>
                </c:pt>
                <c:pt idx="21186">
                  <c:v>-819.072</c:v>
                </c:pt>
                <c:pt idx="21187">
                  <c:v>-778.64</c:v>
                </c:pt>
                <c:pt idx="21188">
                  <c:v>-738.03700000000003</c:v>
                </c:pt>
                <c:pt idx="21189">
                  <c:v>-697.274</c:v>
                </c:pt>
                <c:pt idx="21190">
                  <c:v>-656.35699999999997</c:v>
                </c:pt>
                <c:pt idx="21191">
                  <c:v>-615.298</c:v>
                </c:pt>
                <c:pt idx="21192">
                  <c:v>-574.10299999999995</c:v>
                </c:pt>
                <c:pt idx="21193">
                  <c:v>-532.78399999999999</c:v>
                </c:pt>
                <c:pt idx="21194">
                  <c:v>-491.34699999999998</c:v>
                </c:pt>
                <c:pt idx="21195">
                  <c:v>-449.80399999999997</c:v>
                </c:pt>
                <c:pt idx="21196">
                  <c:v>-408.16199999999998</c:v>
                </c:pt>
                <c:pt idx="21197">
                  <c:v>-366.43099999999998</c:v>
                </c:pt>
                <c:pt idx="21198">
                  <c:v>-324.62</c:v>
                </c:pt>
                <c:pt idx="21199">
                  <c:v>-282.738</c:v>
                </c:pt>
                <c:pt idx="21200">
                  <c:v>-240.79400000000001</c:v>
                </c:pt>
                <c:pt idx="21201">
                  <c:v>-198.798</c:v>
                </c:pt>
                <c:pt idx="21202">
                  <c:v>-156.75899999999999</c:v>
                </c:pt>
                <c:pt idx="21203">
                  <c:v>-114.685</c:v>
                </c:pt>
                <c:pt idx="21204">
                  <c:v>-72.587100000000007</c:v>
                </c:pt>
                <c:pt idx="21205">
                  <c:v>-30.473500000000001</c:v>
                </c:pt>
                <c:pt idx="21206">
                  <c:v>11.6462</c:v>
                </c:pt>
                <c:pt idx="21207">
                  <c:v>53.762599999999999</c:v>
                </c:pt>
                <c:pt idx="21208">
                  <c:v>95.866900000000001</c:v>
                </c:pt>
                <c:pt idx="21209">
                  <c:v>137.94999999999999</c:v>
                </c:pt>
                <c:pt idx="21210">
                  <c:v>180.00200000000001</c:v>
                </c:pt>
                <c:pt idx="21211">
                  <c:v>222.01400000000001</c:v>
                </c:pt>
                <c:pt idx="21212">
                  <c:v>263.97699999999998</c:v>
                </c:pt>
                <c:pt idx="21213">
                  <c:v>305.88099999999997</c:v>
                </c:pt>
                <c:pt idx="21214">
                  <c:v>347.71800000000002</c:v>
                </c:pt>
                <c:pt idx="21215">
                  <c:v>389.47800000000001</c:v>
                </c:pt>
                <c:pt idx="21216">
                  <c:v>431.15199999999999</c:v>
                </c:pt>
                <c:pt idx="21217">
                  <c:v>472.73099999999999</c:v>
                </c:pt>
                <c:pt idx="21218">
                  <c:v>514.20600000000002</c:v>
                </c:pt>
                <c:pt idx="21219">
                  <c:v>555.56700000000001</c:v>
                </c:pt>
                <c:pt idx="21220">
                  <c:v>596.80700000000002</c:v>
                </c:pt>
                <c:pt idx="21221">
                  <c:v>637.91499999999996</c:v>
                </c:pt>
                <c:pt idx="21222">
                  <c:v>678.88199999999995</c:v>
                </c:pt>
                <c:pt idx="21223">
                  <c:v>719.69899999999996</c:v>
                </c:pt>
                <c:pt idx="21224">
                  <c:v>760.35900000000004</c:v>
                </c:pt>
                <c:pt idx="21225">
                  <c:v>800.85199999999998</c:v>
                </c:pt>
                <c:pt idx="21226">
                  <c:v>841.16800000000001</c:v>
                </c:pt>
                <c:pt idx="21227">
                  <c:v>881.3</c:v>
                </c:pt>
                <c:pt idx="21228">
                  <c:v>921.23800000000006</c:v>
                </c:pt>
                <c:pt idx="21229">
                  <c:v>960.97299999999996</c:v>
                </c:pt>
                <c:pt idx="21230" formatCode="0.00E+00">
                  <c:v>1000.5</c:v>
                </c:pt>
                <c:pt idx="21231" formatCode="0.00E+00">
                  <c:v>1039.8</c:v>
                </c:pt>
                <c:pt idx="21232" formatCode="0.00E+00">
                  <c:v>1078.8800000000001</c:v>
                </c:pt>
                <c:pt idx="21233" formatCode="0.00E+00">
                  <c:v>1117.71</c:v>
                </c:pt>
                <c:pt idx="21234" formatCode="0.00E+00">
                  <c:v>1156.31</c:v>
                </c:pt>
                <c:pt idx="21235" formatCode="0.00E+00">
                  <c:v>1194.6500000000001</c:v>
                </c:pt>
                <c:pt idx="21236" formatCode="0.00E+00">
                  <c:v>1232.72</c:v>
                </c:pt>
                <c:pt idx="21237" formatCode="0.00E+00">
                  <c:v>1270.53</c:v>
                </c:pt>
                <c:pt idx="21238" formatCode="0.00E+00">
                  <c:v>1308.05</c:v>
                </c:pt>
                <c:pt idx="21239" formatCode="0.00E+00">
                  <c:v>1345.29</c:v>
                </c:pt>
                <c:pt idx="21240" formatCode="0.00E+00">
                  <c:v>1382.23</c:v>
                </c:pt>
                <c:pt idx="21241" formatCode="0.00E+00">
                  <c:v>1418.87</c:v>
                </c:pt>
                <c:pt idx="21242" formatCode="0.00E+00">
                  <c:v>1455.2</c:v>
                </c:pt>
                <c:pt idx="21243" formatCode="0.00E+00">
                  <c:v>1491.21</c:v>
                </c:pt>
                <c:pt idx="21244" formatCode="0.00E+00">
                  <c:v>1526.89</c:v>
                </c:pt>
                <c:pt idx="21245" formatCode="0.00E+00">
                  <c:v>1562.23</c:v>
                </c:pt>
                <c:pt idx="21246" formatCode="0.00E+00">
                  <c:v>1597.23</c:v>
                </c:pt>
                <c:pt idx="21247" formatCode="0.00E+00">
                  <c:v>1631.88</c:v>
                </c:pt>
                <c:pt idx="21248" formatCode="0.00E+00">
                  <c:v>1666.17</c:v>
                </c:pt>
                <c:pt idx="21249" formatCode="0.00E+00">
                  <c:v>1700.1</c:v>
                </c:pt>
                <c:pt idx="21250" formatCode="0.00E+00">
                  <c:v>1733.65</c:v>
                </c:pt>
                <c:pt idx="21251" formatCode="0.00E+00">
                  <c:v>1766.82</c:v>
                </c:pt>
                <c:pt idx="21252" formatCode="0.00E+00">
                  <c:v>1799.61</c:v>
                </c:pt>
                <c:pt idx="21253" formatCode="0.00E+00">
                  <c:v>1832</c:v>
                </c:pt>
                <c:pt idx="21254" formatCode="0.00E+00">
                  <c:v>1863.98</c:v>
                </c:pt>
                <c:pt idx="21255" formatCode="0.00E+00">
                  <c:v>1895.56</c:v>
                </c:pt>
                <c:pt idx="21256" formatCode="0.00E+00">
                  <c:v>1926.72</c:v>
                </c:pt>
                <c:pt idx="21257" formatCode="0.00E+00">
                  <c:v>1957.46</c:v>
                </c:pt>
                <c:pt idx="21258" formatCode="0.00E+00">
                  <c:v>1987.77</c:v>
                </c:pt>
                <c:pt idx="21259" formatCode="0.00E+00">
                  <c:v>2017.64</c:v>
                </c:pt>
                <c:pt idx="21260" formatCode="0.00E+00">
                  <c:v>2047.06</c:v>
                </c:pt>
                <c:pt idx="21261" formatCode="0.00E+00">
                  <c:v>2076.04</c:v>
                </c:pt>
                <c:pt idx="21262" formatCode="0.00E+00">
                  <c:v>2104.56</c:v>
                </c:pt>
                <c:pt idx="21263" formatCode="0.00E+00">
                  <c:v>2132.63</c:v>
                </c:pt>
                <c:pt idx="21264" formatCode="0.00E+00">
                  <c:v>2160.2199999999998</c:v>
                </c:pt>
                <c:pt idx="21265" formatCode="0.00E+00">
                  <c:v>2187.34</c:v>
                </c:pt>
                <c:pt idx="21266" formatCode="0.00E+00">
                  <c:v>2213.9699999999998</c:v>
                </c:pt>
                <c:pt idx="21267" formatCode="0.00E+00">
                  <c:v>2240.13</c:v>
                </c:pt>
                <c:pt idx="21268" formatCode="0.00E+00">
                  <c:v>2265.7800000000002</c:v>
                </c:pt>
                <c:pt idx="21269" formatCode="0.00E+00">
                  <c:v>2290.9499999999998</c:v>
                </c:pt>
                <c:pt idx="21270" formatCode="0.00E+00">
                  <c:v>2315.61</c:v>
                </c:pt>
                <c:pt idx="21271" formatCode="0.00E+00">
                  <c:v>2339.7600000000002</c:v>
                </c:pt>
                <c:pt idx="21272" formatCode="0.00E+00">
                  <c:v>2363.39</c:v>
                </c:pt>
                <c:pt idx="21273" formatCode="0.00E+00">
                  <c:v>2386.5100000000002</c:v>
                </c:pt>
                <c:pt idx="21274" formatCode="0.00E+00">
                  <c:v>2409.11</c:v>
                </c:pt>
                <c:pt idx="21275" formatCode="0.00E+00">
                  <c:v>2431.17</c:v>
                </c:pt>
                <c:pt idx="21276" formatCode="0.00E+00">
                  <c:v>2452.6999999999998</c:v>
                </c:pt>
                <c:pt idx="21277" formatCode="0.00E+00">
                  <c:v>2473.6999999999998</c:v>
                </c:pt>
                <c:pt idx="21278" formatCode="0.00E+00">
                  <c:v>2494.15</c:v>
                </c:pt>
                <c:pt idx="21279" formatCode="0.00E+00">
                  <c:v>2514.0500000000002</c:v>
                </c:pt>
                <c:pt idx="21280" formatCode="0.00E+00">
                  <c:v>2533.4</c:v>
                </c:pt>
                <c:pt idx="21281" formatCode="0.00E+00">
                  <c:v>2552.1999999999998</c:v>
                </c:pt>
                <c:pt idx="21282" formatCode="0.00E+00">
                  <c:v>2570.4299999999998</c:v>
                </c:pt>
                <c:pt idx="21283" formatCode="0.00E+00">
                  <c:v>2588.1</c:v>
                </c:pt>
                <c:pt idx="21284" formatCode="0.00E+00">
                  <c:v>2605.1999999999998</c:v>
                </c:pt>
                <c:pt idx="21285" formatCode="0.00E+00">
                  <c:v>2621.73</c:v>
                </c:pt>
                <c:pt idx="21286" formatCode="0.00E+00">
                  <c:v>2637.68</c:v>
                </c:pt>
                <c:pt idx="21287" formatCode="0.00E+00">
                  <c:v>2653.06</c:v>
                </c:pt>
                <c:pt idx="21288" formatCode="0.00E+00">
                  <c:v>2667.85</c:v>
                </c:pt>
                <c:pt idx="21289" formatCode="0.00E+00">
                  <c:v>2682.06</c:v>
                </c:pt>
                <c:pt idx="21290" formatCode="0.00E+00">
                  <c:v>2695.68</c:v>
                </c:pt>
                <c:pt idx="21291" formatCode="0.00E+00">
                  <c:v>2708.71</c:v>
                </c:pt>
                <c:pt idx="21292" formatCode="0.00E+00">
                  <c:v>2721.14</c:v>
                </c:pt>
                <c:pt idx="21293" formatCode="0.00E+00">
                  <c:v>2732.98</c:v>
                </c:pt>
                <c:pt idx="21294" formatCode="0.00E+00">
                  <c:v>2744.21</c:v>
                </c:pt>
                <c:pt idx="21295" formatCode="0.00E+00">
                  <c:v>2754.85</c:v>
                </c:pt>
                <c:pt idx="21296" formatCode="0.00E+00">
                  <c:v>2764.88</c:v>
                </c:pt>
                <c:pt idx="21297" formatCode="0.00E+00">
                  <c:v>2774.3</c:v>
                </c:pt>
                <c:pt idx="21298" formatCode="0.00E+00">
                  <c:v>2783.11</c:v>
                </c:pt>
                <c:pt idx="21299" formatCode="0.00E+00">
                  <c:v>2791.31</c:v>
                </c:pt>
                <c:pt idx="21300" formatCode="0.00E+00">
                  <c:v>2798.9</c:v>
                </c:pt>
                <c:pt idx="21301" formatCode="0.00E+00">
                  <c:v>2805.88</c:v>
                </c:pt>
                <c:pt idx="21302" formatCode="0.00E+00">
                  <c:v>2812.24</c:v>
                </c:pt>
                <c:pt idx="21303" formatCode="0.00E+00">
                  <c:v>2817.98</c:v>
                </c:pt>
                <c:pt idx="21304" formatCode="0.00E+00">
                  <c:v>2823.1</c:v>
                </c:pt>
                <c:pt idx="21305" formatCode="0.00E+00">
                  <c:v>2827.61</c:v>
                </c:pt>
                <c:pt idx="21306" formatCode="0.00E+00">
                  <c:v>2831.49</c:v>
                </c:pt>
                <c:pt idx="21307" formatCode="0.00E+00">
                  <c:v>2834.75</c:v>
                </c:pt>
                <c:pt idx="21308" formatCode="0.00E+00">
                  <c:v>2837.39</c:v>
                </c:pt>
                <c:pt idx="21309" formatCode="0.00E+00">
                  <c:v>2839.41</c:v>
                </c:pt>
                <c:pt idx="21310" formatCode="0.00E+00">
                  <c:v>2840.8</c:v>
                </c:pt>
                <c:pt idx="21311" formatCode="0.00E+00">
                  <c:v>2841.58</c:v>
                </c:pt>
                <c:pt idx="21312" formatCode="0.00E+00">
                  <c:v>2841.72</c:v>
                </c:pt>
                <c:pt idx="21313" formatCode="0.00E+00">
                  <c:v>2841.25</c:v>
                </c:pt>
                <c:pt idx="21314" formatCode="0.00E+00">
                  <c:v>2840.15</c:v>
                </c:pt>
                <c:pt idx="21315" formatCode="0.00E+00">
                  <c:v>2838.42</c:v>
                </c:pt>
                <c:pt idx="21316" formatCode="0.00E+00">
                  <c:v>2836.08</c:v>
                </c:pt>
                <c:pt idx="21317" formatCode="0.00E+00">
                  <c:v>2833.11</c:v>
                </c:pt>
                <c:pt idx="21318" formatCode="0.00E+00">
                  <c:v>2829.52</c:v>
                </c:pt>
                <c:pt idx="21319" formatCode="0.00E+00">
                  <c:v>2825.31</c:v>
                </c:pt>
                <c:pt idx="21320" formatCode="0.00E+00">
                  <c:v>2820.48</c:v>
                </c:pt>
                <c:pt idx="21321" formatCode="0.00E+00">
                  <c:v>2815.03</c:v>
                </c:pt>
                <c:pt idx="21322" formatCode="0.00E+00">
                  <c:v>2808.96</c:v>
                </c:pt>
                <c:pt idx="21323" formatCode="0.00E+00">
                  <c:v>2802.27</c:v>
                </c:pt>
                <c:pt idx="21324" formatCode="0.00E+00">
                  <c:v>2794.98</c:v>
                </c:pt>
                <c:pt idx="21325" formatCode="0.00E+00">
                  <c:v>2787.06</c:v>
                </c:pt>
                <c:pt idx="21326" formatCode="0.00E+00">
                  <c:v>2778.54</c:v>
                </c:pt>
                <c:pt idx="21327" formatCode="0.00E+00">
                  <c:v>2769.41</c:v>
                </c:pt>
                <c:pt idx="21328" formatCode="0.00E+00">
                  <c:v>2759.67</c:v>
                </c:pt>
                <c:pt idx="21329" formatCode="0.00E+00">
                  <c:v>2749.32</c:v>
                </c:pt>
                <c:pt idx="21330" formatCode="0.00E+00">
                  <c:v>2738.37</c:v>
                </c:pt>
                <c:pt idx="21331" formatCode="0.00E+00">
                  <c:v>2726.82</c:v>
                </c:pt>
                <c:pt idx="21332" formatCode="0.00E+00">
                  <c:v>2714.67</c:v>
                </c:pt>
                <c:pt idx="21333" formatCode="0.00E+00">
                  <c:v>2701.92</c:v>
                </c:pt>
                <c:pt idx="21334" formatCode="0.00E+00">
                  <c:v>2688.59</c:v>
                </c:pt>
                <c:pt idx="21335" formatCode="0.00E+00">
                  <c:v>2674.66</c:v>
                </c:pt>
                <c:pt idx="21336" formatCode="0.00E+00">
                  <c:v>2660.15</c:v>
                </c:pt>
                <c:pt idx="21337" formatCode="0.00E+00">
                  <c:v>2645.05</c:v>
                </c:pt>
                <c:pt idx="21338" formatCode="0.00E+00">
                  <c:v>2629.37</c:v>
                </c:pt>
                <c:pt idx="21339" formatCode="0.00E+00">
                  <c:v>2613.11</c:v>
                </c:pt>
                <c:pt idx="21340" formatCode="0.00E+00">
                  <c:v>2596.29</c:v>
                </c:pt>
                <c:pt idx="21341" formatCode="0.00E+00">
                  <c:v>2578.89</c:v>
                </c:pt>
                <c:pt idx="21342" formatCode="0.00E+00">
                  <c:v>2560.9299999999998</c:v>
                </c:pt>
                <c:pt idx="21343" formatCode="0.00E+00">
                  <c:v>2542.4</c:v>
                </c:pt>
                <c:pt idx="21344" formatCode="0.00E+00">
                  <c:v>2523.3200000000002</c:v>
                </c:pt>
                <c:pt idx="21345" formatCode="0.00E+00">
                  <c:v>2503.6799999999998</c:v>
                </c:pt>
                <c:pt idx="21346" formatCode="0.00E+00">
                  <c:v>2483.4899999999998</c:v>
                </c:pt>
                <c:pt idx="21347" formatCode="0.00E+00">
                  <c:v>2462.7600000000002</c:v>
                </c:pt>
                <c:pt idx="21348" formatCode="0.00E+00">
                  <c:v>2441.4899999999998</c:v>
                </c:pt>
                <c:pt idx="21349" formatCode="0.00E+00">
                  <c:v>2419.6799999999998</c:v>
                </c:pt>
                <c:pt idx="21350" formatCode="0.00E+00">
                  <c:v>2397.34</c:v>
                </c:pt>
                <c:pt idx="21351" formatCode="0.00E+00">
                  <c:v>2374.48</c:v>
                </c:pt>
                <c:pt idx="21352" formatCode="0.00E+00">
                  <c:v>2351.1</c:v>
                </c:pt>
                <c:pt idx="21353" formatCode="0.00E+00">
                  <c:v>2327.19</c:v>
                </c:pt>
                <c:pt idx="21354" formatCode="0.00E+00">
                  <c:v>2302.7800000000002</c:v>
                </c:pt>
                <c:pt idx="21355" formatCode="0.00E+00">
                  <c:v>2277.87</c:v>
                </c:pt>
                <c:pt idx="21356" formatCode="0.00E+00">
                  <c:v>2252.4499999999998</c:v>
                </c:pt>
                <c:pt idx="21357" formatCode="0.00E+00">
                  <c:v>2226.54</c:v>
                </c:pt>
                <c:pt idx="21358" formatCode="0.00E+00">
                  <c:v>2200.14</c:v>
                </c:pt>
                <c:pt idx="21359" formatCode="0.00E+00">
                  <c:v>2173.2600000000002</c:v>
                </c:pt>
                <c:pt idx="21360" formatCode="0.00E+00">
                  <c:v>2145.91</c:v>
                </c:pt>
                <c:pt idx="21361" formatCode="0.00E+00">
                  <c:v>2118.08</c:v>
                </c:pt>
                <c:pt idx="21362" formatCode="0.00E+00">
                  <c:v>2089.7800000000002</c:v>
                </c:pt>
                <c:pt idx="21363" formatCode="0.00E+00">
                  <c:v>2061.0300000000002</c:v>
                </c:pt>
                <c:pt idx="21364" formatCode="0.00E+00">
                  <c:v>2031.83</c:v>
                </c:pt>
                <c:pt idx="21365" formatCode="0.00E+00">
                  <c:v>2002.18</c:v>
                </c:pt>
                <c:pt idx="21366" formatCode="0.00E+00">
                  <c:v>1972.09</c:v>
                </c:pt>
                <c:pt idx="21367" formatCode="0.00E+00">
                  <c:v>1941.57</c:v>
                </c:pt>
                <c:pt idx="21368" formatCode="0.00E+00">
                  <c:v>1910.63</c:v>
                </c:pt>
                <c:pt idx="21369" formatCode="0.00E+00">
                  <c:v>1879.26</c:v>
                </c:pt>
                <c:pt idx="21370" formatCode="0.00E+00">
                  <c:v>1847.48</c:v>
                </c:pt>
                <c:pt idx="21371" formatCode="0.00E+00">
                  <c:v>1815.3</c:v>
                </c:pt>
                <c:pt idx="21372" formatCode="0.00E+00">
                  <c:v>1782.72</c:v>
                </c:pt>
                <c:pt idx="21373" formatCode="0.00E+00">
                  <c:v>1749.75</c:v>
                </c:pt>
                <c:pt idx="21374" formatCode="0.00E+00">
                  <c:v>1716.39</c:v>
                </c:pt>
                <c:pt idx="21375" formatCode="0.00E+00">
                  <c:v>1682.66</c:v>
                </c:pt>
                <c:pt idx="21376" formatCode="0.00E+00">
                  <c:v>1648.56</c:v>
                </c:pt>
                <c:pt idx="21377" formatCode="0.00E+00">
                  <c:v>1614.09</c:v>
                </c:pt>
                <c:pt idx="21378" formatCode="0.00E+00">
                  <c:v>1579.28</c:v>
                </c:pt>
                <c:pt idx="21379" formatCode="0.00E+00">
                  <c:v>1544.11</c:v>
                </c:pt>
                <c:pt idx="21380" formatCode="0.00E+00">
                  <c:v>1508.61</c:v>
                </c:pt>
                <c:pt idx="21381" formatCode="0.00E+00">
                  <c:v>1472.78</c:v>
                </c:pt>
                <c:pt idx="21382" formatCode="0.00E+00">
                  <c:v>1436.62</c:v>
                </c:pt>
                <c:pt idx="21383" formatCode="0.00E+00">
                  <c:v>1400.15</c:v>
                </c:pt>
                <c:pt idx="21384" formatCode="0.00E+00">
                  <c:v>1363.38</c:v>
                </c:pt>
                <c:pt idx="21385" formatCode="0.00E+00">
                  <c:v>1326.3</c:v>
                </c:pt>
                <c:pt idx="21386" formatCode="0.00E+00">
                  <c:v>1288.93</c:v>
                </c:pt>
                <c:pt idx="21387" formatCode="0.00E+00">
                  <c:v>1251.28</c:v>
                </c:pt>
                <c:pt idx="21388" formatCode="0.00E+00">
                  <c:v>1213.3599999999999</c:v>
                </c:pt>
                <c:pt idx="21389" formatCode="0.00E+00">
                  <c:v>1175.17</c:v>
                </c:pt>
                <c:pt idx="21390" formatCode="0.00E+00">
                  <c:v>1136.72</c:v>
                </c:pt>
                <c:pt idx="21391" formatCode="0.00E+00">
                  <c:v>1098.02</c:v>
                </c:pt>
                <c:pt idx="21392" formatCode="0.00E+00">
                  <c:v>1059.0899999999999</c:v>
                </c:pt>
                <c:pt idx="21393" formatCode="0.00E+00">
                  <c:v>1019.92</c:v>
                </c:pt>
                <c:pt idx="21394">
                  <c:v>980.52300000000002</c:v>
                </c:pt>
                <c:pt idx="21395">
                  <c:v>940.91499999999996</c:v>
                </c:pt>
                <c:pt idx="21396">
                  <c:v>901.1</c:v>
                </c:pt>
                <c:pt idx="21397">
                  <c:v>861.08799999999997</c:v>
                </c:pt>
                <c:pt idx="21398">
                  <c:v>820.88800000000003</c:v>
                </c:pt>
                <c:pt idx="21399">
                  <c:v>780.50800000000004</c:v>
                </c:pt>
                <c:pt idx="21400">
                  <c:v>739.95699999999999</c:v>
                </c:pt>
                <c:pt idx="21401">
                  <c:v>699.24300000000005</c:v>
                </c:pt>
                <c:pt idx="21402">
                  <c:v>658.37699999999995</c:v>
                </c:pt>
                <c:pt idx="21403">
                  <c:v>617.36599999999999</c:v>
                </c:pt>
                <c:pt idx="21404">
                  <c:v>576.22</c:v>
                </c:pt>
                <c:pt idx="21405">
                  <c:v>534.94899999999996</c:v>
                </c:pt>
                <c:pt idx="21406">
                  <c:v>493.56</c:v>
                </c:pt>
                <c:pt idx="21407">
                  <c:v>452.06299999999999</c:v>
                </c:pt>
                <c:pt idx="21408">
                  <c:v>410.46699999999998</c:v>
                </c:pt>
                <c:pt idx="21409">
                  <c:v>368.78199999999998</c:v>
                </c:pt>
                <c:pt idx="21410">
                  <c:v>327.01499999999999</c:v>
                </c:pt>
                <c:pt idx="21411">
                  <c:v>285.17700000000002</c:v>
                </c:pt>
                <c:pt idx="21412">
                  <c:v>243.27699999999999</c:v>
                </c:pt>
                <c:pt idx="21413">
                  <c:v>201.32300000000001</c:v>
                </c:pt>
                <c:pt idx="21414">
                  <c:v>159.32599999999999</c:v>
                </c:pt>
                <c:pt idx="21415">
                  <c:v>117.29300000000001</c:v>
                </c:pt>
                <c:pt idx="21416">
                  <c:v>75.235600000000005</c:v>
                </c:pt>
                <c:pt idx="21417">
                  <c:v>33.161700000000003</c:v>
                </c:pt>
                <c:pt idx="21418">
                  <c:v>-8.9190799999999992</c:v>
                </c:pt>
                <c:pt idx="21419">
                  <c:v>-50.997399999999999</c:v>
                </c:pt>
                <c:pt idx="21420">
                  <c:v>-93.0642</c:v>
                </c:pt>
                <c:pt idx="21421">
                  <c:v>-135.11000000000001</c:v>
                </c:pt>
                <c:pt idx="21422">
                  <c:v>-177.126</c:v>
                </c:pt>
                <c:pt idx="21423">
                  <c:v>-219.10300000000001</c:v>
                </c:pt>
                <c:pt idx="21424">
                  <c:v>-261.03199999999998</c:v>
                </c:pt>
                <c:pt idx="21425">
                  <c:v>-302.90300000000002</c:v>
                </c:pt>
                <c:pt idx="21426">
                  <c:v>-344.70699999999999</c:v>
                </c:pt>
                <c:pt idx="21427">
                  <c:v>-386.435</c:v>
                </c:pt>
                <c:pt idx="21428">
                  <c:v>-428.07799999999997</c:v>
                </c:pt>
                <c:pt idx="21429">
                  <c:v>-469.62700000000001</c:v>
                </c:pt>
                <c:pt idx="21430">
                  <c:v>-511.07299999999998</c:v>
                </c:pt>
                <c:pt idx="21431">
                  <c:v>-552.40599999999995</c:v>
                </c:pt>
                <c:pt idx="21432">
                  <c:v>-593.61699999999996</c:v>
                </c:pt>
                <c:pt idx="21433">
                  <c:v>-634.69899999999996</c:v>
                </c:pt>
                <c:pt idx="21434">
                  <c:v>-675.64</c:v>
                </c:pt>
                <c:pt idx="21435">
                  <c:v>-716.43299999999999</c:v>
                </c:pt>
                <c:pt idx="21436">
                  <c:v>-757.06899999999996</c:v>
                </c:pt>
                <c:pt idx="21437">
                  <c:v>-797.53700000000003</c:v>
                </c:pt>
                <c:pt idx="21438">
                  <c:v>-837.83100000000002</c:v>
                </c:pt>
                <c:pt idx="21439">
                  <c:v>-877.94200000000001</c:v>
                </c:pt>
                <c:pt idx="21440">
                  <c:v>-917.85900000000004</c:v>
                </c:pt>
                <c:pt idx="21441">
                  <c:v>-957.57399999999996</c:v>
                </c:pt>
                <c:pt idx="21442">
                  <c:v>-997.07799999999997</c:v>
                </c:pt>
                <c:pt idx="21443" formatCode="0.00E+00">
                  <c:v>-1036.3599999999999</c:v>
                </c:pt>
                <c:pt idx="21444" formatCode="0.00E+00">
                  <c:v>-1075.42</c:v>
                </c:pt>
                <c:pt idx="21445" formatCode="0.00E+00">
                  <c:v>-1114.24</c:v>
                </c:pt>
                <c:pt idx="21446" formatCode="0.00E+00">
                  <c:v>-1152.82</c:v>
                </c:pt>
                <c:pt idx="21447" formatCode="0.00E+00">
                  <c:v>-1191.1400000000001</c:v>
                </c:pt>
                <c:pt idx="21448" formatCode="0.00E+00">
                  <c:v>-1229.21</c:v>
                </c:pt>
                <c:pt idx="21449" formatCode="0.00E+00">
                  <c:v>-1267</c:v>
                </c:pt>
                <c:pt idx="21450" formatCode="0.00E+00">
                  <c:v>-1304.51</c:v>
                </c:pt>
                <c:pt idx="21451" formatCode="0.00E+00">
                  <c:v>-1341.74</c:v>
                </c:pt>
                <c:pt idx="21452" formatCode="0.00E+00">
                  <c:v>-1378.67</c:v>
                </c:pt>
                <c:pt idx="21453" formatCode="0.00E+00">
                  <c:v>-1415.3</c:v>
                </c:pt>
                <c:pt idx="21454" formatCode="0.00E+00">
                  <c:v>-1451.62</c:v>
                </c:pt>
                <c:pt idx="21455" formatCode="0.00E+00">
                  <c:v>-1487.62</c:v>
                </c:pt>
                <c:pt idx="21456" formatCode="0.00E+00">
                  <c:v>-1523.3</c:v>
                </c:pt>
                <c:pt idx="21457" formatCode="0.00E+00">
                  <c:v>-1558.64</c:v>
                </c:pt>
                <c:pt idx="21458" formatCode="0.00E+00">
                  <c:v>-1593.63</c:v>
                </c:pt>
                <c:pt idx="21459" formatCode="0.00E+00">
                  <c:v>-1628.28</c:v>
                </c:pt>
                <c:pt idx="21460" formatCode="0.00E+00">
                  <c:v>-1662.57</c:v>
                </c:pt>
                <c:pt idx="21461" formatCode="0.00E+00">
                  <c:v>-1696.49</c:v>
                </c:pt>
                <c:pt idx="21462" formatCode="0.00E+00">
                  <c:v>-1730.04</c:v>
                </c:pt>
                <c:pt idx="21463" formatCode="0.00E+00">
                  <c:v>-1763.22</c:v>
                </c:pt>
                <c:pt idx="21464" formatCode="0.00E+00">
                  <c:v>-1796</c:v>
                </c:pt>
                <c:pt idx="21465" formatCode="0.00E+00">
                  <c:v>-1828.39</c:v>
                </c:pt>
                <c:pt idx="21466" formatCode="0.00E+00">
                  <c:v>-1860.38</c:v>
                </c:pt>
                <c:pt idx="21467" formatCode="0.00E+00">
                  <c:v>-1891.96</c:v>
                </c:pt>
                <c:pt idx="21468" formatCode="0.00E+00">
                  <c:v>-1923.13</c:v>
                </c:pt>
                <c:pt idx="21469" formatCode="0.00E+00">
                  <c:v>-1953.87</c:v>
                </c:pt>
                <c:pt idx="21470" formatCode="0.00E+00">
                  <c:v>-1984.18</c:v>
                </c:pt>
                <c:pt idx="21471" formatCode="0.00E+00">
                  <c:v>-2014.06</c:v>
                </c:pt>
                <c:pt idx="21472" formatCode="0.00E+00">
                  <c:v>-2043.5</c:v>
                </c:pt>
                <c:pt idx="21473" formatCode="0.00E+00">
                  <c:v>-2072.4899999999998</c:v>
                </c:pt>
                <c:pt idx="21474" formatCode="0.00E+00">
                  <c:v>-2101.02</c:v>
                </c:pt>
                <c:pt idx="21475" formatCode="0.00E+00">
                  <c:v>-2129.09</c:v>
                </c:pt>
                <c:pt idx="21476" formatCode="0.00E+00">
                  <c:v>-2156.69</c:v>
                </c:pt>
                <c:pt idx="21477" formatCode="0.00E+00">
                  <c:v>-2183.83</c:v>
                </c:pt>
                <c:pt idx="21478" formatCode="0.00E+00">
                  <c:v>-2210.48</c:v>
                </c:pt>
                <c:pt idx="21479" formatCode="0.00E+00">
                  <c:v>-2236.64</c:v>
                </c:pt>
                <c:pt idx="21480" formatCode="0.00E+00">
                  <c:v>-2262.3200000000002</c:v>
                </c:pt>
                <c:pt idx="21481" formatCode="0.00E+00">
                  <c:v>-2287.5</c:v>
                </c:pt>
                <c:pt idx="21482" formatCode="0.00E+00">
                  <c:v>-2312.17</c:v>
                </c:pt>
                <c:pt idx="21483" formatCode="0.00E+00">
                  <c:v>-2336.34</c:v>
                </c:pt>
                <c:pt idx="21484" formatCode="0.00E+00">
                  <c:v>-2360</c:v>
                </c:pt>
                <c:pt idx="21485" formatCode="0.00E+00">
                  <c:v>-2383.13</c:v>
                </c:pt>
                <c:pt idx="21486" formatCode="0.00E+00">
                  <c:v>-2405.75</c:v>
                </c:pt>
                <c:pt idx="21487" formatCode="0.00E+00">
                  <c:v>-2427.84</c:v>
                </c:pt>
                <c:pt idx="21488" formatCode="0.00E+00">
                  <c:v>-2449.39</c:v>
                </c:pt>
                <c:pt idx="21489" formatCode="0.00E+00">
                  <c:v>-2470.41</c:v>
                </c:pt>
                <c:pt idx="21490" formatCode="0.00E+00">
                  <c:v>-2490.88</c:v>
                </c:pt>
                <c:pt idx="21491" formatCode="0.00E+00">
                  <c:v>-2510.81</c:v>
                </c:pt>
                <c:pt idx="21492" formatCode="0.00E+00">
                  <c:v>-2530.1799999999998</c:v>
                </c:pt>
                <c:pt idx="21493" formatCode="0.00E+00">
                  <c:v>-2549</c:v>
                </c:pt>
                <c:pt idx="21494" formatCode="0.00E+00">
                  <c:v>-2567.2600000000002</c:v>
                </c:pt>
                <c:pt idx="21495" formatCode="0.00E+00">
                  <c:v>-2584.96</c:v>
                </c:pt>
                <c:pt idx="21496" formatCode="0.00E+00">
                  <c:v>-2602.09</c:v>
                </c:pt>
                <c:pt idx="21497" formatCode="0.00E+00">
                  <c:v>-2618.65</c:v>
                </c:pt>
                <c:pt idx="21498" formatCode="0.00E+00">
                  <c:v>-2634.63</c:v>
                </c:pt>
                <c:pt idx="21499" formatCode="0.00E+00">
                  <c:v>-2650.04</c:v>
                </c:pt>
                <c:pt idx="21500" formatCode="0.00E+00">
                  <c:v>-2664.86</c:v>
                </c:pt>
                <c:pt idx="21501" formatCode="0.00E+00">
                  <c:v>-2679.1</c:v>
                </c:pt>
                <c:pt idx="21502" formatCode="0.00E+00">
                  <c:v>-2692.76</c:v>
                </c:pt>
                <c:pt idx="21503" formatCode="0.00E+00">
                  <c:v>-2705.82</c:v>
                </c:pt>
                <c:pt idx="21504" formatCode="0.00E+00">
                  <c:v>-2718.28</c:v>
                </c:pt>
                <c:pt idx="21505" formatCode="0.00E+00">
                  <c:v>-2730.15</c:v>
                </c:pt>
                <c:pt idx="21506" formatCode="0.00E+00">
                  <c:v>-2741.42</c:v>
                </c:pt>
                <c:pt idx="21507" formatCode="0.00E+00">
                  <c:v>-2752.09</c:v>
                </c:pt>
                <c:pt idx="21508" formatCode="0.00E+00">
                  <c:v>-2762.16</c:v>
                </c:pt>
                <c:pt idx="21509" formatCode="0.00E+00">
                  <c:v>-2771.62</c:v>
                </c:pt>
                <c:pt idx="21510" formatCode="0.00E+00">
                  <c:v>-2780.47</c:v>
                </c:pt>
                <c:pt idx="21511" formatCode="0.00E+00">
                  <c:v>-2788.71</c:v>
                </c:pt>
                <c:pt idx="21512" formatCode="0.00E+00">
                  <c:v>-2796.34</c:v>
                </c:pt>
                <c:pt idx="21513" formatCode="0.00E+00">
                  <c:v>-2803.36</c:v>
                </c:pt>
                <c:pt idx="21514" formatCode="0.00E+00">
                  <c:v>-2809.76</c:v>
                </c:pt>
                <c:pt idx="21515" formatCode="0.00E+00">
                  <c:v>-2815.54</c:v>
                </c:pt>
                <c:pt idx="21516" formatCode="0.00E+00">
                  <c:v>-2820.7</c:v>
                </c:pt>
                <c:pt idx="21517" formatCode="0.00E+00">
                  <c:v>-2825.25</c:v>
                </c:pt>
                <c:pt idx="21518" formatCode="0.00E+00">
                  <c:v>-2829.18</c:v>
                </c:pt>
                <c:pt idx="21519" formatCode="0.00E+00">
                  <c:v>-2832.48</c:v>
                </c:pt>
                <c:pt idx="21520" formatCode="0.00E+00">
                  <c:v>-2835.17</c:v>
                </c:pt>
                <c:pt idx="21521" formatCode="0.00E+00">
                  <c:v>-2837.23</c:v>
                </c:pt>
                <c:pt idx="21522" formatCode="0.00E+00">
                  <c:v>-2838.66</c:v>
                </c:pt>
                <c:pt idx="21523" formatCode="0.00E+00">
                  <c:v>-2839.48</c:v>
                </c:pt>
                <c:pt idx="21524" formatCode="0.00E+00">
                  <c:v>-2839.67</c:v>
                </c:pt>
                <c:pt idx="21525" formatCode="0.00E+00">
                  <c:v>-2839.24</c:v>
                </c:pt>
                <c:pt idx="21526" formatCode="0.00E+00">
                  <c:v>-2838.19</c:v>
                </c:pt>
                <c:pt idx="21527" formatCode="0.00E+00">
                  <c:v>-2836.51</c:v>
                </c:pt>
                <c:pt idx="21528" formatCode="0.00E+00">
                  <c:v>-2834.21</c:v>
                </c:pt>
                <c:pt idx="21529" formatCode="0.00E+00">
                  <c:v>-2831.29</c:v>
                </c:pt>
                <c:pt idx="21530" formatCode="0.00E+00">
                  <c:v>-2827.75</c:v>
                </c:pt>
                <c:pt idx="21531" formatCode="0.00E+00">
                  <c:v>-2823.59</c:v>
                </c:pt>
                <c:pt idx="21532" formatCode="0.00E+00">
                  <c:v>-2818.81</c:v>
                </c:pt>
                <c:pt idx="21533" formatCode="0.00E+00">
                  <c:v>-2813.41</c:v>
                </c:pt>
                <c:pt idx="21534" formatCode="0.00E+00">
                  <c:v>-2807.39</c:v>
                </c:pt>
                <c:pt idx="21535" formatCode="0.00E+00">
                  <c:v>-2800.75</c:v>
                </c:pt>
                <c:pt idx="21536" formatCode="0.00E+00">
                  <c:v>-2793.5</c:v>
                </c:pt>
                <c:pt idx="21537" formatCode="0.00E+00">
                  <c:v>-2785.64</c:v>
                </c:pt>
                <c:pt idx="21538" formatCode="0.00E+00">
                  <c:v>-2777.17</c:v>
                </c:pt>
                <c:pt idx="21539" formatCode="0.00E+00">
                  <c:v>-2768.09</c:v>
                </c:pt>
                <c:pt idx="21540" formatCode="0.00E+00">
                  <c:v>-2758.4</c:v>
                </c:pt>
                <c:pt idx="21541" formatCode="0.00E+00">
                  <c:v>-2748.1</c:v>
                </c:pt>
                <c:pt idx="21542" formatCode="0.00E+00">
                  <c:v>-2737.21</c:v>
                </c:pt>
                <c:pt idx="21543" formatCode="0.00E+00">
                  <c:v>-2725.71</c:v>
                </c:pt>
                <c:pt idx="21544" formatCode="0.00E+00">
                  <c:v>-2713.61</c:v>
                </c:pt>
                <c:pt idx="21545" formatCode="0.00E+00">
                  <c:v>-2700.92</c:v>
                </c:pt>
                <c:pt idx="21546" formatCode="0.00E+00">
                  <c:v>-2687.63</c:v>
                </c:pt>
                <c:pt idx="21547" formatCode="0.00E+00">
                  <c:v>-2673.76</c:v>
                </c:pt>
                <c:pt idx="21548" formatCode="0.00E+00">
                  <c:v>-2659.3</c:v>
                </c:pt>
                <c:pt idx="21549" formatCode="0.00E+00">
                  <c:v>-2644.25</c:v>
                </c:pt>
                <c:pt idx="21550" formatCode="0.00E+00">
                  <c:v>-2628.63</c:v>
                </c:pt>
                <c:pt idx="21551" formatCode="0.00E+00">
                  <c:v>-2612.4299999999998</c:v>
                </c:pt>
                <c:pt idx="21552" formatCode="0.00E+00">
                  <c:v>-2595.65</c:v>
                </c:pt>
                <c:pt idx="21553" formatCode="0.00E+00">
                  <c:v>-2578.31</c:v>
                </c:pt>
                <c:pt idx="21554" formatCode="0.00E+00">
                  <c:v>-2560.4</c:v>
                </c:pt>
                <c:pt idx="21555" formatCode="0.00E+00">
                  <c:v>-2541.92</c:v>
                </c:pt>
                <c:pt idx="21556" formatCode="0.00E+00">
                  <c:v>-2522.89</c:v>
                </c:pt>
                <c:pt idx="21557" formatCode="0.00E+00">
                  <c:v>-2503.31</c:v>
                </c:pt>
                <c:pt idx="21558" formatCode="0.00E+00">
                  <c:v>-2483.1799999999998</c:v>
                </c:pt>
                <c:pt idx="21559" formatCode="0.00E+00">
                  <c:v>-2462.5</c:v>
                </c:pt>
                <c:pt idx="21560" formatCode="0.00E+00">
                  <c:v>-2441.2800000000002</c:v>
                </c:pt>
                <c:pt idx="21561" formatCode="0.00E+00">
                  <c:v>-2419.5300000000002</c:v>
                </c:pt>
                <c:pt idx="21562" formatCode="0.00E+00">
                  <c:v>-2397.2399999999998</c:v>
                </c:pt>
                <c:pt idx="21563" formatCode="0.00E+00">
                  <c:v>-2374.4299999999998</c:v>
                </c:pt>
                <c:pt idx="21564" formatCode="0.00E+00">
                  <c:v>-2351.1</c:v>
                </c:pt>
                <c:pt idx="21565" formatCode="0.00E+00">
                  <c:v>-2327.25</c:v>
                </c:pt>
                <c:pt idx="21566" formatCode="0.00E+00">
                  <c:v>-2302.9</c:v>
                </c:pt>
                <c:pt idx="21567" formatCode="0.00E+00">
                  <c:v>-2278.04</c:v>
                </c:pt>
                <c:pt idx="21568" formatCode="0.00E+00">
                  <c:v>-2252.67</c:v>
                </c:pt>
                <c:pt idx="21569" formatCode="0.00E+00">
                  <c:v>-2226.8200000000002</c:v>
                </c:pt>
                <c:pt idx="21570" formatCode="0.00E+00">
                  <c:v>-2200.4699999999998</c:v>
                </c:pt>
                <c:pt idx="21571" formatCode="0.00E+00">
                  <c:v>-2173.64</c:v>
                </c:pt>
                <c:pt idx="21572" formatCode="0.00E+00">
                  <c:v>-2146.34</c:v>
                </c:pt>
                <c:pt idx="21573" formatCode="0.00E+00">
                  <c:v>-2118.56</c:v>
                </c:pt>
                <c:pt idx="21574" formatCode="0.00E+00">
                  <c:v>-2090.3200000000002</c:v>
                </c:pt>
                <c:pt idx="21575" formatCode="0.00E+00">
                  <c:v>-2061.62</c:v>
                </c:pt>
                <c:pt idx="21576" formatCode="0.00E+00">
                  <c:v>-2032.47</c:v>
                </c:pt>
                <c:pt idx="21577" formatCode="0.00E+00">
                  <c:v>-2002.87</c:v>
                </c:pt>
                <c:pt idx="21578" formatCode="0.00E+00">
                  <c:v>-1972.83</c:v>
                </c:pt>
                <c:pt idx="21579" formatCode="0.00E+00">
                  <c:v>-1942.36</c:v>
                </c:pt>
                <c:pt idx="21580" formatCode="0.00E+00">
                  <c:v>-1911.47</c:v>
                </c:pt>
                <c:pt idx="21581" formatCode="0.00E+00">
                  <c:v>-1880.15</c:v>
                </c:pt>
                <c:pt idx="21582" formatCode="0.00E+00">
                  <c:v>-1848.42</c:v>
                </c:pt>
                <c:pt idx="21583" formatCode="0.00E+00">
                  <c:v>-1816.29</c:v>
                </c:pt>
                <c:pt idx="21584" formatCode="0.00E+00">
                  <c:v>-1783.76</c:v>
                </c:pt>
                <c:pt idx="21585" formatCode="0.00E+00">
                  <c:v>-1750.84</c:v>
                </c:pt>
                <c:pt idx="21586" formatCode="0.00E+00">
                  <c:v>-1717.53</c:v>
                </c:pt>
                <c:pt idx="21587" formatCode="0.00E+00">
                  <c:v>-1683.84</c:v>
                </c:pt>
                <c:pt idx="21588" formatCode="0.00E+00">
                  <c:v>-1649.79</c:v>
                </c:pt>
                <c:pt idx="21589" formatCode="0.00E+00">
                  <c:v>-1615.38</c:v>
                </c:pt>
                <c:pt idx="21590" formatCode="0.00E+00">
                  <c:v>-1580.61</c:v>
                </c:pt>
                <c:pt idx="21591" formatCode="0.00E+00">
                  <c:v>-1545.49</c:v>
                </c:pt>
                <c:pt idx="21592" formatCode="0.00E+00">
                  <c:v>-1510.04</c:v>
                </c:pt>
                <c:pt idx="21593" formatCode="0.00E+00">
                  <c:v>-1474.25</c:v>
                </c:pt>
                <c:pt idx="21594" formatCode="0.00E+00">
                  <c:v>-1438.14</c:v>
                </c:pt>
                <c:pt idx="21595" formatCode="0.00E+00">
                  <c:v>-1401.71</c:v>
                </c:pt>
                <c:pt idx="21596" formatCode="0.00E+00">
                  <c:v>-1364.98</c:v>
                </c:pt>
                <c:pt idx="21597" formatCode="0.00E+00">
                  <c:v>-1327.95</c:v>
                </c:pt>
                <c:pt idx="21598" formatCode="0.00E+00">
                  <c:v>-1290.6199999999999</c:v>
                </c:pt>
                <c:pt idx="21599" formatCode="0.00E+00">
                  <c:v>-1253.02</c:v>
                </c:pt>
                <c:pt idx="21600" formatCode="0.00E+00">
                  <c:v>-1215.1400000000001</c:v>
                </c:pt>
                <c:pt idx="21601" formatCode="0.00E+00">
                  <c:v>-1176.99</c:v>
                </c:pt>
                <c:pt idx="21602" formatCode="0.00E+00">
                  <c:v>-1138.58</c:v>
                </c:pt>
                <c:pt idx="21603" formatCode="0.00E+00">
                  <c:v>-1099.93</c:v>
                </c:pt>
                <c:pt idx="21604" formatCode="0.00E+00">
                  <c:v>-1061.03</c:v>
                </c:pt>
                <c:pt idx="21605" formatCode="0.00E+00">
                  <c:v>-1021.9</c:v>
                </c:pt>
                <c:pt idx="21606">
                  <c:v>-982.54600000000005</c:v>
                </c:pt>
                <c:pt idx="21607">
                  <c:v>-942.97699999999998</c:v>
                </c:pt>
                <c:pt idx="21608">
                  <c:v>-903.20100000000002</c:v>
                </c:pt>
                <c:pt idx="21609">
                  <c:v>-863.226</c:v>
                </c:pt>
                <c:pt idx="21610">
                  <c:v>-823.06299999999999</c:v>
                </c:pt>
                <c:pt idx="21611">
                  <c:v>-782.71799999999996</c:v>
                </c:pt>
                <c:pt idx="21612">
                  <c:v>-742.20299999999997</c:v>
                </c:pt>
                <c:pt idx="21613">
                  <c:v>-701.524</c:v>
                </c:pt>
                <c:pt idx="21614">
                  <c:v>-660.69200000000001</c:v>
                </c:pt>
                <c:pt idx="21615">
                  <c:v>-619.71500000000003</c:v>
                </c:pt>
                <c:pt idx="21616">
                  <c:v>-578.60199999999998</c:v>
                </c:pt>
                <c:pt idx="21617">
                  <c:v>-537.36300000000006</c:v>
                </c:pt>
                <c:pt idx="21618">
                  <c:v>-496.005</c:v>
                </c:pt>
                <c:pt idx="21619">
                  <c:v>-454.53899999999999</c:v>
                </c:pt>
                <c:pt idx="21620">
                  <c:v>-412.97399999999999</c:v>
                </c:pt>
                <c:pt idx="21621">
                  <c:v>-371.31799999999998</c:v>
                </c:pt>
                <c:pt idx="21622">
                  <c:v>-329.58</c:v>
                </c:pt>
                <c:pt idx="21623">
                  <c:v>-287.77100000000002</c:v>
                </c:pt>
                <c:pt idx="21624">
                  <c:v>-245.898</c:v>
                </c:pt>
                <c:pt idx="21625">
                  <c:v>-203.97200000000001</c:v>
                </c:pt>
                <c:pt idx="21626">
                  <c:v>-162</c:v>
                </c:pt>
                <c:pt idx="21627">
                  <c:v>-119.99299999999999</c:v>
                </c:pt>
                <c:pt idx="21628">
                  <c:v>-77.959699999999998</c:v>
                </c:pt>
                <c:pt idx="21629">
                  <c:v>-35.909599999999998</c:v>
                </c:pt>
                <c:pt idx="21630">
                  <c:v>6.1479600000000003</c:v>
                </c:pt>
                <c:pt idx="21631">
                  <c:v>48.203899999999997</c:v>
                </c:pt>
                <c:pt idx="21632">
                  <c:v>90.249099999999999</c:v>
                </c:pt>
                <c:pt idx="21633">
                  <c:v>132.274</c:v>
                </c:pt>
                <c:pt idx="21634">
                  <c:v>174.27</c:v>
                </c:pt>
                <c:pt idx="21635">
                  <c:v>216.22800000000001</c:v>
                </c:pt>
                <c:pt idx="21636">
                  <c:v>258.13799999999998</c:v>
                </c:pt>
                <c:pt idx="21637">
                  <c:v>299.99099999999999</c:v>
                </c:pt>
                <c:pt idx="21638">
                  <c:v>341.77800000000002</c:v>
                </c:pt>
                <c:pt idx="21639">
                  <c:v>383.49</c:v>
                </c:pt>
                <c:pt idx="21640">
                  <c:v>425.11799999999999</c:v>
                </c:pt>
                <c:pt idx="21641">
                  <c:v>466.65199999999999</c:v>
                </c:pt>
                <c:pt idx="21642">
                  <c:v>508.084</c:v>
                </c:pt>
                <c:pt idx="21643">
                  <c:v>549.404</c:v>
                </c:pt>
                <c:pt idx="21644">
                  <c:v>590.60299999999995</c:v>
                </c:pt>
                <c:pt idx="21645">
                  <c:v>631.67200000000003</c:v>
                </c:pt>
                <c:pt idx="21646">
                  <c:v>672.60400000000004</c:v>
                </c:pt>
                <c:pt idx="21647">
                  <c:v>713.38699999999994</c:v>
                </c:pt>
                <c:pt idx="21648">
                  <c:v>754.01400000000001</c:v>
                </c:pt>
                <c:pt idx="21649">
                  <c:v>794.47500000000002</c:v>
                </c:pt>
                <c:pt idx="21650">
                  <c:v>834.76199999999994</c:v>
                </c:pt>
                <c:pt idx="21651">
                  <c:v>874.86500000000001</c:v>
                </c:pt>
                <c:pt idx="21652">
                  <c:v>914.77700000000004</c:v>
                </c:pt>
                <c:pt idx="21653">
                  <c:v>954.48800000000006</c:v>
                </c:pt>
                <c:pt idx="21654">
                  <c:v>993.98900000000003</c:v>
                </c:pt>
                <c:pt idx="21655" formatCode="0.00E+00">
                  <c:v>1033.27</c:v>
                </c:pt>
                <c:pt idx="21656" formatCode="0.00E+00">
                  <c:v>1072.33</c:v>
                </c:pt>
                <c:pt idx="21657" formatCode="0.00E+00">
                  <c:v>1111.1500000000001</c:v>
                </c:pt>
                <c:pt idx="21658" formatCode="0.00E+00">
                  <c:v>1149.72</c:v>
                </c:pt>
                <c:pt idx="21659" formatCode="0.00E+00">
                  <c:v>1188.05</c:v>
                </c:pt>
                <c:pt idx="21660" formatCode="0.00E+00">
                  <c:v>1226.1099999999999</c:v>
                </c:pt>
                <c:pt idx="21661" formatCode="0.00E+00">
                  <c:v>1263.9000000000001</c:v>
                </c:pt>
                <c:pt idx="21662" formatCode="0.00E+00">
                  <c:v>1301.42</c:v>
                </c:pt>
                <c:pt idx="21663" formatCode="0.00E+00">
                  <c:v>1338.65</c:v>
                </c:pt>
                <c:pt idx="21664" formatCode="0.00E+00">
                  <c:v>1375.59</c:v>
                </c:pt>
                <c:pt idx="21665" formatCode="0.00E+00">
                  <c:v>1412.22</c:v>
                </c:pt>
                <c:pt idx="21666" formatCode="0.00E+00">
                  <c:v>1448.55</c:v>
                </c:pt>
                <c:pt idx="21667" formatCode="0.00E+00">
                  <c:v>1484.56</c:v>
                </c:pt>
                <c:pt idx="21668" formatCode="0.00E+00">
                  <c:v>1520.24</c:v>
                </c:pt>
                <c:pt idx="21669" formatCode="0.00E+00">
                  <c:v>1555.58</c:v>
                </c:pt>
                <c:pt idx="21670" formatCode="0.00E+00">
                  <c:v>1590.59</c:v>
                </c:pt>
                <c:pt idx="21671" formatCode="0.00E+00">
                  <c:v>1625.25</c:v>
                </c:pt>
                <c:pt idx="21672" formatCode="0.00E+00">
                  <c:v>1659.55</c:v>
                </c:pt>
                <c:pt idx="21673" formatCode="0.00E+00">
                  <c:v>1693.48</c:v>
                </c:pt>
                <c:pt idx="21674" formatCode="0.00E+00">
                  <c:v>1727.05</c:v>
                </c:pt>
                <c:pt idx="21675" formatCode="0.00E+00">
                  <c:v>1760.23</c:v>
                </c:pt>
                <c:pt idx="21676" formatCode="0.00E+00">
                  <c:v>1793.03</c:v>
                </c:pt>
                <c:pt idx="21677" formatCode="0.00E+00">
                  <c:v>1825.44</c:v>
                </c:pt>
                <c:pt idx="21678" formatCode="0.00E+00">
                  <c:v>1857.44</c:v>
                </c:pt>
                <c:pt idx="21679" formatCode="0.00E+00">
                  <c:v>1889.04</c:v>
                </c:pt>
                <c:pt idx="21680" formatCode="0.00E+00">
                  <c:v>1920.22</c:v>
                </c:pt>
                <c:pt idx="21681" formatCode="0.00E+00">
                  <c:v>1950.98</c:v>
                </c:pt>
                <c:pt idx="21682" formatCode="0.00E+00">
                  <c:v>1981.31</c:v>
                </c:pt>
                <c:pt idx="21683" formatCode="0.00E+00">
                  <c:v>2011.21</c:v>
                </c:pt>
                <c:pt idx="21684" formatCode="0.00E+00">
                  <c:v>2040.67</c:v>
                </c:pt>
                <c:pt idx="21685" formatCode="0.00E+00">
                  <c:v>2069.6799999999998</c:v>
                </c:pt>
                <c:pt idx="21686" formatCode="0.00E+00">
                  <c:v>2098.23</c:v>
                </c:pt>
                <c:pt idx="21687" formatCode="0.00E+00">
                  <c:v>2126.33</c:v>
                </c:pt>
                <c:pt idx="21688" formatCode="0.00E+00">
                  <c:v>2153.9499999999998</c:v>
                </c:pt>
                <c:pt idx="21689" formatCode="0.00E+00">
                  <c:v>2181.11</c:v>
                </c:pt>
                <c:pt idx="21690" formatCode="0.00E+00">
                  <c:v>2207.7800000000002</c:v>
                </c:pt>
                <c:pt idx="21691" formatCode="0.00E+00">
                  <c:v>2233.9699999999998</c:v>
                </c:pt>
                <c:pt idx="21692" formatCode="0.00E+00">
                  <c:v>2259.67</c:v>
                </c:pt>
                <c:pt idx="21693" formatCode="0.00E+00">
                  <c:v>2284.88</c:v>
                </c:pt>
                <c:pt idx="21694" formatCode="0.00E+00">
                  <c:v>2309.58</c:v>
                </c:pt>
                <c:pt idx="21695" formatCode="0.00E+00">
                  <c:v>2333.7800000000002</c:v>
                </c:pt>
                <c:pt idx="21696" formatCode="0.00E+00">
                  <c:v>2357.46</c:v>
                </c:pt>
                <c:pt idx="21697" formatCode="0.00E+00">
                  <c:v>2380.63</c:v>
                </c:pt>
                <c:pt idx="21698" formatCode="0.00E+00">
                  <c:v>2403.27</c:v>
                </c:pt>
                <c:pt idx="21699" formatCode="0.00E+00">
                  <c:v>2425.39</c:v>
                </c:pt>
                <c:pt idx="21700" formatCode="0.00E+00">
                  <c:v>2446.9699999999998</c:v>
                </c:pt>
                <c:pt idx="21701" formatCode="0.00E+00">
                  <c:v>2468.02</c:v>
                </c:pt>
                <c:pt idx="21702" formatCode="0.00E+00">
                  <c:v>2488.5300000000002</c:v>
                </c:pt>
                <c:pt idx="21703" formatCode="0.00E+00">
                  <c:v>2508.4899999999998</c:v>
                </c:pt>
                <c:pt idx="21704" formatCode="0.00E+00">
                  <c:v>2527.9</c:v>
                </c:pt>
                <c:pt idx="21705" formatCode="0.00E+00">
                  <c:v>2546.75</c:v>
                </c:pt>
                <c:pt idx="21706" formatCode="0.00E+00">
                  <c:v>2565.0500000000002</c:v>
                </c:pt>
                <c:pt idx="21707" formatCode="0.00E+00">
                  <c:v>2582.7800000000002</c:v>
                </c:pt>
                <c:pt idx="21708" formatCode="0.00E+00">
                  <c:v>2599.9499999999998</c:v>
                </c:pt>
                <c:pt idx="21709" formatCode="0.00E+00">
                  <c:v>2616.54</c:v>
                </c:pt>
                <c:pt idx="21710" formatCode="0.00E+00">
                  <c:v>2632.56</c:v>
                </c:pt>
                <c:pt idx="21711" formatCode="0.00E+00">
                  <c:v>2648.01</c:v>
                </c:pt>
                <c:pt idx="21712" formatCode="0.00E+00">
                  <c:v>2662.87</c:v>
                </c:pt>
                <c:pt idx="21713" formatCode="0.00E+00">
                  <c:v>2677.15</c:v>
                </c:pt>
                <c:pt idx="21714" formatCode="0.00E+00">
                  <c:v>2690.84</c:v>
                </c:pt>
                <c:pt idx="21715" formatCode="0.00E+00">
                  <c:v>2703.94</c:v>
                </c:pt>
                <c:pt idx="21716" formatCode="0.00E+00">
                  <c:v>2716.45</c:v>
                </c:pt>
                <c:pt idx="21717" formatCode="0.00E+00">
                  <c:v>2728.36</c:v>
                </c:pt>
                <c:pt idx="21718" formatCode="0.00E+00">
                  <c:v>2739.67</c:v>
                </c:pt>
                <c:pt idx="21719" formatCode="0.00E+00">
                  <c:v>2750.38</c:v>
                </c:pt>
                <c:pt idx="21720" formatCode="0.00E+00">
                  <c:v>2760.48</c:v>
                </c:pt>
                <c:pt idx="21721" formatCode="0.00E+00">
                  <c:v>2769.98</c:v>
                </c:pt>
                <c:pt idx="21722" formatCode="0.00E+00">
                  <c:v>2778.88</c:v>
                </c:pt>
                <c:pt idx="21723" formatCode="0.00E+00">
                  <c:v>2787.16</c:v>
                </c:pt>
                <c:pt idx="21724" formatCode="0.00E+00">
                  <c:v>2794.83</c:v>
                </c:pt>
                <c:pt idx="21725" formatCode="0.00E+00">
                  <c:v>2801.89</c:v>
                </c:pt>
                <c:pt idx="21726" formatCode="0.00E+00">
                  <c:v>2808.34</c:v>
                </c:pt>
                <c:pt idx="21727" formatCode="0.00E+00">
                  <c:v>2814.16</c:v>
                </c:pt>
                <c:pt idx="21728" formatCode="0.00E+00">
                  <c:v>2819.37</c:v>
                </c:pt>
                <c:pt idx="21729" formatCode="0.00E+00">
                  <c:v>2823.97</c:v>
                </c:pt>
                <c:pt idx="21730" formatCode="0.00E+00">
                  <c:v>2827.94</c:v>
                </c:pt>
                <c:pt idx="21731" formatCode="0.00E+00">
                  <c:v>2831.29</c:v>
                </c:pt>
                <c:pt idx="21732" formatCode="0.00E+00">
                  <c:v>2834.02</c:v>
                </c:pt>
                <c:pt idx="21733" formatCode="0.00E+00">
                  <c:v>2836.13</c:v>
                </c:pt>
                <c:pt idx="21734" formatCode="0.00E+00">
                  <c:v>2837.61</c:v>
                </c:pt>
                <c:pt idx="21735" formatCode="0.00E+00">
                  <c:v>2838.47</c:v>
                </c:pt>
                <c:pt idx="21736" formatCode="0.00E+00">
                  <c:v>2838.71</c:v>
                </c:pt>
                <c:pt idx="21737" formatCode="0.00E+00">
                  <c:v>2838.33</c:v>
                </c:pt>
                <c:pt idx="21738" formatCode="0.00E+00">
                  <c:v>2837.33</c:v>
                </c:pt>
                <c:pt idx="21739" formatCode="0.00E+00">
                  <c:v>2835.7</c:v>
                </c:pt>
                <c:pt idx="21740" formatCode="0.00E+00">
                  <c:v>2833.45</c:v>
                </c:pt>
                <c:pt idx="21741" formatCode="0.00E+00">
                  <c:v>2830.57</c:v>
                </c:pt>
                <c:pt idx="21742" formatCode="0.00E+00">
                  <c:v>2827.08</c:v>
                </c:pt>
                <c:pt idx="21743" formatCode="0.00E+00">
                  <c:v>2822.96</c:v>
                </c:pt>
                <c:pt idx="21744" formatCode="0.00E+00">
                  <c:v>2818.23</c:v>
                </c:pt>
                <c:pt idx="21745" formatCode="0.00E+00">
                  <c:v>2812.88</c:v>
                </c:pt>
                <c:pt idx="21746" formatCode="0.00E+00">
                  <c:v>2806.91</c:v>
                </c:pt>
                <c:pt idx="21747" formatCode="0.00E+00">
                  <c:v>2800.32</c:v>
                </c:pt>
                <c:pt idx="21748" formatCode="0.00E+00">
                  <c:v>2793.12</c:v>
                </c:pt>
                <c:pt idx="21749" formatCode="0.00E+00">
                  <c:v>2785.31</c:v>
                </c:pt>
                <c:pt idx="21750" formatCode="0.00E+00">
                  <c:v>2776.89</c:v>
                </c:pt>
                <c:pt idx="21751" formatCode="0.00E+00">
                  <c:v>2767.85</c:v>
                </c:pt>
                <c:pt idx="21752" formatCode="0.00E+00">
                  <c:v>2758.21</c:v>
                </c:pt>
                <c:pt idx="21753" formatCode="0.00E+00">
                  <c:v>2747.97</c:v>
                </c:pt>
                <c:pt idx="21754" formatCode="0.00E+00">
                  <c:v>2737.12</c:v>
                </c:pt>
                <c:pt idx="21755" formatCode="0.00E+00">
                  <c:v>2725.67</c:v>
                </c:pt>
                <c:pt idx="21756" formatCode="0.00E+00">
                  <c:v>2713.62</c:v>
                </c:pt>
                <c:pt idx="21757" formatCode="0.00E+00">
                  <c:v>2700.98</c:v>
                </c:pt>
                <c:pt idx="21758" formatCode="0.00E+00">
                  <c:v>2687.74</c:v>
                </c:pt>
                <c:pt idx="21759" formatCode="0.00E+00">
                  <c:v>2673.92</c:v>
                </c:pt>
                <c:pt idx="21760" formatCode="0.00E+00">
                  <c:v>2659.51</c:v>
                </c:pt>
                <c:pt idx="21761" formatCode="0.00E+00">
                  <c:v>2644.51</c:v>
                </c:pt>
                <c:pt idx="21762" formatCode="0.00E+00">
                  <c:v>2628.94</c:v>
                </c:pt>
                <c:pt idx="21763" formatCode="0.00E+00">
                  <c:v>2612.7800000000002</c:v>
                </c:pt>
                <c:pt idx="21764" formatCode="0.00E+00">
                  <c:v>2596.06</c:v>
                </c:pt>
                <c:pt idx="21765" formatCode="0.00E+00">
                  <c:v>2578.7600000000002</c:v>
                </c:pt>
                <c:pt idx="21766" formatCode="0.00E+00">
                  <c:v>2560.9</c:v>
                </c:pt>
                <c:pt idx="21767" formatCode="0.00E+00">
                  <c:v>2542.48</c:v>
                </c:pt>
                <c:pt idx="21768" formatCode="0.00E+00">
                  <c:v>2523.4899999999998</c:v>
                </c:pt>
                <c:pt idx="21769" formatCode="0.00E+00">
                  <c:v>2503.96</c:v>
                </c:pt>
                <c:pt idx="21770" formatCode="0.00E+00">
                  <c:v>2483.87</c:v>
                </c:pt>
                <c:pt idx="21771" formatCode="0.00E+00">
                  <c:v>2463.2399999999998</c:v>
                </c:pt>
                <c:pt idx="21772" formatCode="0.00E+00">
                  <c:v>2442.0700000000002</c:v>
                </c:pt>
                <c:pt idx="21773" formatCode="0.00E+00">
                  <c:v>2420.37</c:v>
                </c:pt>
                <c:pt idx="21774" formatCode="0.00E+00">
                  <c:v>2398.13</c:v>
                </c:pt>
                <c:pt idx="21775" formatCode="0.00E+00">
                  <c:v>2375.37</c:v>
                </c:pt>
                <c:pt idx="21776" formatCode="0.00E+00">
                  <c:v>2352.08</c:v>
                </c:pt>
                <c:pt idx="21777" formatCode="0.00E+00">
                  <c:v>2328.2800000000002</c:v>
                </c:pt>
                <c:pt idx="21778" formatCode="0.00E+00">
                  <c:v>2303.9699999999998</c:v>
                </c:pt>
                <c:pt idx="21779" formatCode="0.00E+00">
                  <c:v>2279.15</c:v>
                </c:pt>
                <c:pt idx="21780" formatCode="0.00E+00">
                  <c:v>2253.83</c:v>
                </c:pt>
                <c:pt idx="21781" formatCode="0.00E+00">
                  <c:v>2228.02</c:v>
                </c:pt>
                <c:pt idx="21782" formatCode="0.00E+00">
                  <c:v>2201.7199999999998</c:v>
                </c:pt>
                <c:pt idx="21783" formatCode="0.00E+00">
                  <c:v>2174.94</c:v>
                </c:pt>
                <c:pt idx="21784" formatCode="0.00E+00">
                  <c:v>2147.6799999999998</c:v>
                </c:pt>
                <c:pt idx="21785" formatCode="0.00E+00">
                  <c:v>2119.94</c:v>
                </c:pt>
                <c:pt idx="21786" formatCode="0.00E+00">
                  <c:v>2091.75</c:v>
                </c:pt>
                <c:pt idx="21787" formatCode="0.00E+00">
                  <c:v>2063.09</c:v>
                </c:pt>
                <c:pt idx="21788" formatCode="0.00E+00">
                  <c:v>2033.98</c:v>
                </c:pt>
                <c:pt idx="21789" formatCode="0.00E+00">
                  <c:v>2004.43</c:v>
                </c:pt>
                <c:pt idx="21790" formatCode="0.00E+00">
                  <c:v>1974.43</c:v>
                </c:pt>
                <c:pt idx="21791" formatCode="0.00E+00">
                  <c:v>1944</c:v>
                </c:pt>
                <c:pt idx="21792" formatCode="0.00E+00">
                  <c:v>1913.15</c:v>
                </c:pt>
                <c:pt idx="21793" formatCode="0.00E+00">
                  <c:v>1881.87</c:v>
                </c:pt>
                <c:pt idx="21794" formatCode="0.00E+00">
                  <c:v>1850.18</c:v>
                </c:pt>
                <c:pt idx="21795" formatCode="0.00E+00">
                  <c:v>1818.09</c:v>
                </c:pt>
                <c:pt idx="21796" formatCode="0.00E+00">
                  <c:v>1785.6</c:v>
                </c:pt>
                <c:pt idx="21797" formatCode="0.00E+00">
                  <c:v>1752.71</c:v>
                </c:pt>
                <c:pt idx="21798" formatCode="0.00E+00">
                  <c:v>1719.44</c:v>
                </c:pt>
                <c:pt idx="21799" formatCode="0.00E+00">
                  <c:v>1685.8</c:v>
                </c:pt>
                <c:pt idx="21800" formatCode="0.00E+00">
                  <c:v>1651.78</c:v>
                </c:pt>
                <c:pt idx="21801" formatCode="0.00E+00">
                  <c:v>1617.4</c:v>
                </c:pt>
                <c:pt idx="21802" formatCode="0.00E+00">
                  <c:v>1582.67</c:v>
                </c:pt>
                <c:pt idx="21803" formatCode="0.00E+00">
                  <c:v>1547.58</c:v>
                </c:pt>
                <c:pt idx="21804" formatCode="0.00E+00">
                  <c:v>1512.16</c:v>
                </c:pt>
                <c:pt idx="21805" formatCode="0.00E+00">
                  <c:v>1476.41</c:v>
                </c:pt>
                <c:pt idx="21806" formatCode="0.00E+00">
                  <c:v>1440.33</c:v>
                </c:pt>
                <c:pt idx="21807" formatCode="0.00E+00">
                  <c:v>1403.94</c:v>
                </c:pt>
                <c:pt idx="21808" formatCode="0.00E+00">
                  <c:v>1367.24</c:v>
                </c:pt>
                <c:pt idx="21809" formatCode="0.00E+00">
                  <c:v>1330.24</c:v>
                </c:pt>
                <c:pt idx="21810" formatCode="0.00E+00">
                  <c:v>1292.95</c:v>
                </c:pt>
                <c:pt idx="21811" formatCode="0.00E+00">
                  <c:v>1255.3699999999999</c:v>
                </c:pt>
                <c:pt idx="21812" formatCode="0.00E+00">
                  <c:v>1217.52</c:v>
                </c:pt>
                <c:pt idx="21813" formatCode="0.00E+00">
                  <c:v>1179.4000000000001</c:v>
                </c:pt>
                <c:pt idx="21814" formatCode="0.00E+00">
                  <c:v>1141.02</c:v>
                </c:pt>
                <c:pt idx="21815" formatCode="0.00E+00">
                  <c:v>1102.4000000000001</c:v>
                </c:pt>
                <c:pt idx="21816" formatCode="0.00E+00">
                  <c:v>1063.53</c:v>
                </c:pt>
                <c:pt idx="21817" formatCode="0.00E+00">
                  <c:v>1024.42</c:v>
                </c:pt>
                <c:pt idx="21818">
                  <c:v>985.09400000000005</c:v>
                </c:pt>
                <c:pt idx="21819">
                  <c:v>945.55</c:v>
                </c:pt>
                <c:pt idx="21820">
                  <c:v>905.79899999999998</c:v>
                </c:pt>
                <c:pt idx="21821">
                  <c:v>865.84799999999996</c:v>
                </c:pt>
                <c:pt idx="21822">
                  <c:v>825.70799999999997</c:v>
                </c:pt>
                <c:pt idx="21823">
                  <c:v>785.38599999999997</c:v>
                </c:pt>
                <c:pt idx="21824">
                  <c:v>744.89200000000005</c:v>
                </c:pt>
                <c:pt idx="21825">
                  <c:v>704.23400000000004</c:v>
                </c:pt>
                <c:pt idx="21826">
                  <c:v>663.423</c:v>
                </c:pt>
                <c:pt idx="21827">
                  <c:v>622.46500000000003</c:v>
                </c:pt>
                <c:pt idx="21828">
                  <c:v>581.37099999999998</c:v>
                </c:pt>
                <c:pt idx="21829">
                  <c:v>540.15</c:v>
                </c:pt>
                <c:pt idx="21830">
                  <c:v>498.81</c:v>
                </c:pt>
                <c:pt idx="21831">
                  <c:v>457.36</c:v>
                </c:pt>
                <c:pt idx="21832">
                  <c:v>415.81</c:v>
                </c:pt>
                <c:pt idx="21833">
                  <c:v>374.16899999999998</c:v>
                </c:pt>
                <c:pt idx="21834">
                  <c:v>332.44600000000003</c:v>
                </c:pt>
                <c:pt idx="21835">
                  <c:v>290.64999999999998</c:v>
                </c:pt>
                <c:pt idx="21836">
                  <c:v>248.79</c:v>
                </c:pt>
                <c:pt idx="21837">
                  <c:v>206.876</c:v>
                </c:pt>
                <c:pt idx="21838">
                  <c:v>164.91499999999999</c:v>
                </c:pt>
                <c:pt idx="21839">
                  <c:v>122.919</c:v>
                </c:pt>
                <c:pt idx="21840">
                  <c:v>80.895200000000003</c:v>
                </c:pt>
                <c:pt idx="21841">
                  <c:v>38.8538</c:v>
                </c:pt>
                <c:pt idx="21842">
                  <c:v>-3.1958700000000002</c:v>
                </c:pt>
                <c:pt idx="21843">
                  <c:v>-45.244700000000002</c:v>
                </c:pt>
                <c:pt idx="21844">
                  <c:v>-87.2834</c:v>
                </c:pt>
                <c:pt idx="21845">
                  <c:v>-129.303</c:v>
                </c:pt>
                <c:pt idx="21846">
                  <c:v>-171.29400000000001</c:v>
                </c:pt>
                <c:pt idx="21847">
                  <c:v>-213.24799999999999</c:v>
                </c:pt>
                <c:pt idx="21848">
                  <c:v>-255.155</c:v>
                </c:pt>
                <c:pt idx="21849">
                  <c:v>-297.005</c:v>
                </c:pt>
                <c:pt idx="21850">
                  <c:v>-338.79</c:v>
                </c:pt>
                <c:pt idx="21851">
                  <c:v>-380.50099999999998</c:v>
                </c:pt>
                <c:pt idx="21852">
                  <c:v>-422.12900000000002</c:v>
                </c:pt>
                <c:pt idx="21853">
                  <c:v>-463.66399999999999</c:v>
                </c:pt>
                <c:pt idx="21854">
                  <c:v>-505.09699999999998</c:v>
                </c:pt>
                <c:pt idx="21855">
                  <c:v>-546.41999999999996</c:v>
                </c:pt>
                <c:pt idx="21856">
                  <c:v>-587.62199999999996</c:v>
                </c:pt>
                <c:pt idx="21857">
                  <c:v>-628.69600000000003</c:v>
                </c:pt>
                <c:pt idx="21858">
                  <c:v>-669.63099999999997</c:v>
                </c:pt>
                <c:pt idx="21859">
                  <c:v>-710.42</c:v>
                </c:pt>
                <c:pt idx="21860">
                  <c:v>-751.053</c:v>
                </c:pt>
                <c:pt idx="21861">
                  <c:v>-791.52099999999996</c:v>
                </c:pt>
                <c:pt idx="21862">
                  <c:v>-831.81600000000003</c:v>
                </c:pt>
                <c:pt idx="21863">
                  <c:v>-871.928</c:v>
                </c:pt>
                <c:pt idx="21864">
                  <c:v>-911.84900000000005</c:v>
                </c:pt>
                <c:pt idx="21865">
                  <c:v>-951.57100000000003</c:v>
                </c:pt>
                <c:pt idx="21866">
                  <c:v>-991.08299999999997</c:v>
                </c:pt>
                <c:pt idx="21867" formatCode="0.00E+00">
                  <c:v>-1030.3800000000001</c:v>
                </c:pt>
                <c:pt idx="21868" formatCode="0.00E+00">
                  <c:v>-1069.45</c:v>
                </c:pt>
                <c:pt idx="21869" formatCode="0.00E+00">
                  <c:v>-1108.28</c:v>
                </c:pt>
                <c:pt idx="21870" formatCode="0.00E+00">
                  <c:v>-1146.8699999999999</c:v>
                </c:pt>
                <c:pt idx="21871" formatCode="0.00E+00">
                  <c:v>-1185.21</c:v>
                </c:pt>
                <c:pt idx="21872" formatCode="0.00E+00">
                  <c:v>-1223.29</c:v>
                </c:pt>
                <c:pt idx="21873" formatCode="0.00E+00">
                  <c:v>-1261.0999999999999</c:v>
                </c:pt>
                <c:pt idx="21874" formatCode="0.00E+00">
                  <c:v>-1298.6300000000001</c:v>
                </c:pt>
                <c:pt idx="21875" formatCode="0.00E+00">
                  <c:v>-1335.88</c:v>
                </c:pt>
                <c:pt idx="21876" formatCode="0.00E+00">
                  <c:v>-1372.84</c:v>
                </c:pt>
                <c:pt idx="21877" formatCode="0.00E+00">
                  <c:v>-1409.49</c:v>
                </c:pt>
                <c:pt idx="21878" formatCode="0.00E+00">
                  <c:v>-1445.84</c:v>
                </c:pt>
                <c:pt idx="21879" formatCode="0.00E+00">
                  <c:v>-1481.87</c:v>
                </c:pt>
                <c:pt idx="21880" formatCode="0.00E+00">
                  <c:v>-1517.57</c:v>
                </c:pt>
                <c:pt idx="21881" formatCode="0.00E+00">
                  <c:v>-1552.94</c:v>
                </c:pt>
                <c:pt idx="21882" formatCode="0.00E+00">
                  <c:v>-1587.97</c:v>
                </c:pt>
                <c:pt idx="21883" formatCode="0.00E+00">
                  <c:v>-1622.65</c:v>
                </c:pt>
                <c:pt idx="21884" formatCode="0.00E+00">
                  <c:v>-1656.97</c:v>
                </c:pt>
                <c:pt idx="21885" formatCode="0.00E+00">
                  <c:v>-1690.93</c:v>
                </c:pt>
                <c:pt idx="21886" formatCode="0.00E+00">
                  <c:v>-1724.52</c:v>
                </c:pt>
                <c:pt idx="21887" formatCode="0.00E+00">
                  <c:v>-1757.73</c:v>
                </c:pt>
                <c:pt idx="21888" formatCode="0.00E+00">
                  <c:v>-1790.56</c:v>
                </c:pt>
                <c:pt idx="21889" formatCode="0.00E+00">
                  <c:v>-1822.99</c:v>
                </c:pt>
                <c:pt idx="21890" formatCode="0.00E+00">
                  <c:v>-1855.03</c:v>
                </c:pt>
                <c:pt idx="21891" formatCode="0.00E+00">
                  <c:v>-1886.65</c:v>
                </c:pt>
                <c:pt idx="21892" formatCode="0.00E+00">
                  <c:v>-1917.86</c:v>
                </c:pt>
                <c:pt idx="21893" formatCode="0.00E+00">
                  <c:v>-1948.66</c:v>
                </c:pt>
                <c:pt idx="21894" formatCode="0.00E+00">
                  <c:v>-1979.02</c:v>
                </c:pt>
                <c:pt idx="21895" formatCode="0.00E+00">
                  <c:v>-2008.95</c:v>
                </c:pt>
                <c:pt idx="21896" formatCode="0.00E+00">
                  <c:v>-2038.44</c:v>
                </c:pt>
                <c:pt idx="21897" formatCode="0.00E+00">
                  <c:v>-2067.48</c:v>
                </c:pt>
                <c:pt idx="21898" formatCode="0.00E+00">
                  <c:v>-2096.0700000000002</c:v>
                </c:pt>
                <c:pt idx="21899" formatCode="0.00E+00">
                  <c:v>-2124.19</c:v>
                </c:pt>
                <c:pt idx="21900" formatCode="0.00E+00">
                  <c:v>-2151.86</c:v>
                </c:pt>
                <c:pt idx="21901" formatCode="0.00E+00">
                  <c:v>-2179.0500000000002</c:v>
                </c:pt>
                <c:pt idx="21902" formatCode="0.00E+00">
                  <c:v>-2205.7600000000002</c:v>
                </c:pt>
                <c:pt idx="21903" formatCode="0.00E+00">
                  <c:v>-2231.98</c:v>
                </c:pt>
                <c:pt idx="21904" formatCode="0.00E+00">
                  <c:v>-2257.7199999999998</c:v>
                </c:pt>
                <c:pt idx="21905" formatCode="0.00E+00">
                  <c:v>-2282.96</c:v>
                </c:pt>
                <c:pt idx="21906" formatCode="0.00E+00">
                  <c:v>-2307.71</c:v>
                </c:pt>
                <c:pt idx="21907" formatCode="0.00E+00">
                  <c:v>-2331.94</c:v>
                </c:pt>
                <c:pt idx="21908" formatCode="0.00E+00">
                  <c:v>-2355.67</c:v>
                </c:pt>
                <c:pt idx="21909" formatCode="0.00E+00">
                  <c:v>-2378.87</c:v>
                </c:pt>
                <c:pt idx="21910" formatCode="0.00E+00">
                  <c:v>-2401.56</c:v>
                </c:pt>
                <c:pt idx="21911" formatCode="0.00E+00">
                  <c:v>-2423.71</c:v>
                </c:pt>
                <c:pt idx="21912" formatCode="0.00E+00">
                  <c:v>-2445.34</c:v>
                </c:pt>
                <c:pt idx="21913" formatCode="0.00E+00">
                  <c:v>-2466.4299999999998</c:v>
                </c:pt>
                <c:pt idx="21914" formatCode="0.00E+00">
                  <c:v>-2486.98</c:v>
                </c:pt>
                <c:pt idx="21915" formatCode="0.00E+00">
                  <c:v>-2506.98</c:v>
                </c:pt>
                <c:pt idx="21916" formatCode="0.00E+00">
                  <c:v>-2526.4299999999998</c:v>
                </c:pt>
                <c:pt idx="21917" formatCode="0.00E+00">
                  <c:v>-2545.33</c:v>
                </c:pt>
                <c:pt idx="21918" formatCode="0.00E+00">
                  <c:v>-2563.67</c:v>
                </c:pt>
                <c:pt idx="21919" formatCode="0.00E+00">
                  <c:v>-2581.4499999999998</c:v>
                </c:pt>
                <c:pt idx="21920" formatCode="0.00E+00">
                  <c:v>-2598.66</c:v>
                </c:pt>
                <c:pt idx="21921" formatCode="0.00E+00">
                  <c:v>-2615.3000000000002</c:v>
                </c:pt>
                <c:pt idx="21922" formatCode="0.00E+00">
                  <c:v>-2631.37</c:v>
                </c:pt>
                <c:pt idx="21923" formatCode="0.00E+00">
                  <c:v>-2646.86</c:v>
                </c:pt>
                <c:pt idx="21924" formatCode="0.00E+00">
                  <c:v>-2661.76</c:v>
                </c:pt>
                <c:pt idx="21925" formatCode="0.00E+00">
                  <c:v>-2676.09</c:v>
                </c:pt>
                <c:pt idx="21926" formatCode="0.00E+00">
                  <c:v>-2689.82</c:v>
                </c:pt>
                <c:pt idx="21927" formatCode="0.00E+00">
                  <c:v>-2702.97</c:v>
                </c:pt>
                <c:pt idx="21928" formatCode="0.00E+00">
                  <c:v>-2715.52</c:v>
                </c:pt>
                <c:pt idx="21929" formatCode="0.00E+00">
                  <c:v>-2727.48</c:v>
                </c:pt>
                <c:pt idx="21930" formatCode="0.00E+00">
                  <c:v>-2738.84</c:v>
                </c:pt>
                <c:pt idx="21931" formatCode="0.00E+00">
                  <c:v>-2749.6</c:v>
                </c:pt>
                <c:pt idx="21932" formatCode="0.00E+00">
                  <c:v>-2759.76</c:v>
                </c:pt>
                <c:pt idx="21933" formatCode="0.00E+00">
                  <c:v>-2769.31</c:v>
                </c:pt>
                <c:pt idx="21934" formatCode="0.00E+00">
                  <c:v>-2778.25</c:v>
                </c:pt>
                <c:pt idx="21935" formatCode="0.00E+00">
                  <c:v>-2786.58</c:v>
                </c:pt>
                <c:pt idx="21936" formatCode="0.00E+00">
                  <c:v>-2794.3</c:v>
                </c:pt>
                <c:pt idx="21937" formatCode="0.00E+00">
                  <c:v>-2801.41</c:v>
                </c:pt>
                <c:pt idx="21938" formatCode="0.00E+00">
                  <c:v>-2807.9</c:v>
                </c:pt>
                <c:pt idx="21939" formatCode="0.00E+00">
                  <c:v>-2813.78</c:v>
                </c:pt>
                <c:pt idx="21940" formatCode="0.00E+00">
                  <c:v>-2819.04</c:v>
                </c:pt>
                <c:pt idx="21941" formatCode="0.00E+00">
                  <c:v>-2823.68</c:v>
                </c:pt>
                <c:pt idx="21942" formatCode="0.00E+00">
                  <c:v>-2827.7</c:v>
                </c:pt>
                <c:pt idx="21943" formatCode="0.00E+00">
                  <c:v>-2831.1</c:v>
                </c:pt>
                <c:pt idx="21944" formatCode="0.00E+00">
                  <c:v>-2833.88</c:v>
                </c:pt>
                <c:pt idx="21945" formatCode="0.00E+00">
                  <c:v>-2836.04</c:v>
                </c:pt>
                <c:pt idx="21946" formatCode="0.00E+00">
                  <c:v>-2837.57</c:v>
                </c:pt>
                <c:pt idx="21947" formatCode="0.00E+00">
                  <c:v>-2838.49</c:v>
                </c:pt>
                <c:pt idx="21948" formatCode="0.00E+00">
                  <c:v>-2838.78</c:v>
                </c:pt>
                <c:pt idx="21949" formatCode="0.00E+00">
                  <c:v>-2838.45</c:v>
                </c:pt>
                <c:pt idx="21950" formatCode="0.00E+00">
                  <c:v>-2837.49</c:v>
                </c:pt>
                <c:pt idx="21951" formatCode="0.00E+00">
                  <c:v>-2835.91</c:v>
                </c:pt>
                <c:pt idx="21952" formatCode="0.00E+00">
                  <c:v>-2833.71</c:v>
                </c:pt>
                <c:pt idx="21953" formatCode="0.00E+00">
                  <c:v>-2830.89</c:v>
                </c:pt>
                <c:pt idx="21954" formatCode="0.00E+00">
                  <c:v>-2827.45</c:v>
                </c:pt>
                <c:pt idx="21955" formatCode="0.00E+00">
                  <c:v>-2823.38</c:v>
                </c:pt>
                <c:pt idx="21956" formatCode="0.00E+00">
                  <c:v>-2818.7</c:v>
                </c:pt>
                <c:pt idx="21957" formatCode="0.00E+00">
                  <c:v>-2813.4</c:v>
                </c:pt>
                <c:pt idx="21958" formatCode="0.00E+00">
                  <c:v>-2807.48</c:v>
                </c:pt>
                <c:pt idx="21959" formatCode="0.00E+00">
                  <c:v>-2800.94</c:v>
                </c:pt>
                <c:pt idx="21960" formatCode="0.00E+00">
                  <c:v>-2793.79</c:v>
                </c:pt>
                <c:pt idx="21961" formatCode="0.00E+00">
                  <c:v>-2786.03</c:v>
                </c:pt>
                <c:pt idx="21962" formatCode="0.00E+00">
                  <c:v>-2777.66</c:v>
                </c:pt>
                <c:pt idx="21963" formatCode="0.00E+00">
                  <c:v>-2768.67</c:v>
                </c:pt>
                <c:pt idx="21964" formatCode="0.00E+00">
                  <c:v>-2759.08</c:v>
                </c:pt>
                <c:pt idx="21965" formatCode="0.00E+00">
                  <c:v>-2748.89</c:v>
                </c:pt>
                <c:pt idx="21966" formatCode="0.00E+00">
                  <c:v>-2738.09</c:v>
                </c:pt>
                <c:pt idx="21967" formatCode="0.00E+00">
                  <c:v>-2726.69</c:v>
                </c:pt>
                <c:pt idx="21968" formatCode="0.00E+00">
                  <c:v>-2714.69</c:v>
                </c:pt>
                <c:pt idx="21969" formatCode="0.00E+00">
                  <c:v>-2702.09</c:v>
                </c:pt>
                <c:pt idx="21970" formatCode="0.00E+00">
                  <c:v>-2688.9</c:v>
                </c:pt>
                <c:pt idx="21971" formatCode="0.00E+00">
                  <c:v>-2675.13</c:v>
                </c:pt>
                <c:pt idx="21972" formatCode="0.00E+00">
                  <c:v>-2660.76</c:v>
                </c:pt>
                <c:pt idx="21973" formatCode="0.00E+00">
                  <c:v>-2645.81</c:v>
                </c:pt>
                <c:pt idx="21974" formatCode="0.00E+00">
                  <c:v>-2630.28</c:v>
                </c:pt>
                <c:pt idx="21975" formatCode="0.00E+00">
                  <c:v>-2614.1799999999998</c:v>
                </c:pt>
                <c:pt idx="21976" formatCode="0.00E+00">
                  <c:v>-2597.5</c:v>
                </c:pt>
                <c:pt idx="21977" formatCode="0.00E+00">
                  <c:v>-2580.25</c:v>
                </c:pt>
                <c:pt idx="21978" formatCode="0.00E+00">
                  <c:v>-2562.4299999999998</c:v>
                </c:pt>
                <c:pt idx="21979" formatCode="0.00E+00">
                  <c:v>-2544.0500000000002</c:v>
                </c:pt>
                <c:pt idx="21980" formatCode="0.00E+00">
                  <c:v>-2525.12</c:v>
                </c:pt>
                <c:pt idx="21981" formatCode="0.00E+00">
                  <c:v>-2505.63</c:v>
                </c:pt>
                <c:pt idx="21982" formatCode="0.00E+00">
                  <c:v>-2485.58</c:v>
                </c:pt>
                <c:pt idx="21983" formatCode="0.00E+00">
                  <c:v>-2465</c:v>
                </c:pt>
                <c:pt idx="21984" formatCode="0.00E+00">
                  <c:v>-2443.87</c:v>
                </c:pt>
                <c:pt idx="21985" formatCode="0.00E+00">
                  <c:v>-2422.21</c:v>
                </c:pt>
                <c:pt idx="21986" formatCode="0.00E+00">
                  <c:v>-2400.0100000000002</c:v>
                </c:pt>
                <c:pt idx="21987" formatCode="0.00E+00">
                  <c:v>-2377.29</c:v>
                </c:pt>
                <c:pt idx="21988" formatCode="0.00E+00">
                  <c:v>-2354.0500000000002</c:v>
                </c:pt>
                <c:pt idx="21989" formatCode="0.00E+00">
                  <c:v>-2330.29</c:v>
                </c:pt>
                <c:pt idx="21990" formatCode="0.00E+00">
                  <c:v>-2306.02</c:v>
                </c:pt>
                <c:pt idx="21991" formatCode="0.00E+00">
                  <c:v>-2281.2399999999998</c:v>
                </c:pt>
                <c:pt idx="21992" formatCode="0.00E+00">
                  <c:v>-2255.96</c:v>
                </c:pt>
                <c:pt idx="21993" formatCode="0.00E+00">
                  <c:v>-2230.19</c:v>
                </c:pt>
                <c:pt idx="21994" formatCode="0.00E+00">
                  <c:v>-2203.9299999999998</c:v>
                </c:pt>
                <c:pt idx="21995" formatCode="0.00E+00">
                  <c:v>-2177.1799999999998</c:v>
                </c:pt>
                <c:pt idx="21996" formatCode="0.00E+00">
                  <c:v>-2149.96</c:v>
                </c:pt>
                <c:pt idx="21997" formatCode="0.00E+00">
                  <c:v>-2122.2600000000002</c:v>
                </c:pt>
                <c:pt idx="21998" formatCode="0.00E+00">
                  <c:v>-2094.1</c:v>
                </c:pt>
                <c:pt idx="21999" formatCode="0.00E+00">
                  <c:v>-2065.48</c:v>
                </c:pt>
                <c:pt idx="22000" formatCode="0.00E+00">
                  <c:v>-2036.41</c:v>
                </c:pt>
                <c:pt idx="22001" formatCode="0.00E+00">
                  <c:v>-2006.88</c:v>
                </c:pt>
                <c:pt idx="22002" formatCode="0.00E+00">
                  <c:v>-1976.92</c:v>
                </c:pt>
                <c:pt idx="22003" formatCode="0.00E+00">
                  <c:v>-1946.53</c:v>
                </c:pt>
                <c:pt idx="22004" formatCode="0.00E+00">
                  <c:v>-1915.71</c:v>
                </c:pt>
                <c:pt idx="22005" formatCode="0.00E+00">
                  <c:v>-1884.46</c:v>
                </c:pt>
                <c:pt idx="22006" formatCode="0.00E+00">
                  <c:v>-1852.81</c:v>
                </c:pt>
                <c:pt idx="22007" formatCode="0.00E+00">
                  <c:v>-1820.74</c:v>
                </c:pt>
                <c:pt idx="22008" formatCode="0.00E+00">
                  <c:v>-1788.28</c:v>
                </c:pt>
                <c:pt idx="22009" formatCode="0.00E+00">
                  <c:v>-1755.42</c:v>
                </c:pt>
                <c:pt idx="22010" formatCode="0.00E+00">
                  <c:v>-1722.18</c:v>
                </c:pt>
                <c:pt idx="22011" formatCode="0.00E+00">
                  <c:v>-1688.57</c:v>
                </c:pt>
                <c:pt idx="22012" formatCode="0.00E+00">
                  <c:v>-1654.58</c:v>
                </c:pt>
                <c:pt idx="22013" formatCode="0.00E+00">
                  <c:v>-1620.22</c:v>
                </c:pt>
                <c:pt idx="22014" formatCode="0.00E+00">
                  <c:v>-1585.52</c:v>
                </c:pt>
                <c:pt idx="22015" formatCode="0.00E+00">
                  <c:v>-1550.46</c:v>
                </c:pt>
                <c:pt idx="22016" formatCode="0.00E+00">
                  <c:v>-1515.06</c:v>
                </c:pt>
                <c:pt idx="22017" formatCode="0.00E+00">
                  <c:v>-1479.34</c:v>
                </c:pt>
                <c:pt idx="22018" formatCode="0.00E+00">
                  <c:v>-1443.28</c:v>
                </c:pt>
                <c:pt idx="22019" formatCode="0.00E+00">
                  <c:v>-1406.91</c:v>
                </c:pt>
                <c:pt idx="22020" formatCode="0.00E+00">
                  <c:v>-1370.23</c:v>
                </c:pt>
                <c:pt idx="22021" formatCode="0.00E+00">
                  <c:v>-1333.25</c:v>
                </c:pt>
                <c:pt idx="22022" formatCode="0.00E+00">
                  <c:v>-1295.98</c:v>
                </c:pt>
                <c:pt idx="22023" formatCode="0.00E+00">
                  <c:v>-1258.43</c:v>
                </c:pt>
                <c:pt idx="22024" formatCode="0.00E+00">
                  <c:v>-1220.5899999999999</c:v>
                </c:pt>
                <c:pt idx="22025" formatCode="0.00E+00">
                  <c:v>-1182.49</c:v>
                </c:pt>
                <c:pt idx="22026" formatCode="0.00E+00">
                  <c:v>-1144.1300000000001</c:v>
                </c:pt>
                <c:pt idx="22027" formatCode="0.00E+00">
                  <c:v>-1105.52</c:v>
                </c:pt>
                <c:pt idx="22028" formatCode="0.00E+00">
                  <c:v>-1066.67</c:v>
                </c:pt>
                <c:pt idx="22029" formatCode="0.00E+00">
                  <c:v>-1027.58</c:v>
                </c:pt>
                <c:pt idx="22030">
                  <c:v>-988.26300000000003</c:v>
                </c:pt>
                <c:pt idx="22031">
                  <c:v>-948.73199999999997</c:v>
                </c:pt>
                <c:pt idx="22032">
                  <c:v>-908.99300000000005</c:v>
                </c:pt>
                <c:pt idx="22033">
                  <c:v>-869.05399999999997</c:v>
                </c:pt>
                <c:pt idx="22034">
                  <c:v>-828.92499999999995</c:v>
                </c:pt>
                <c:pt idx="22035">
                  <c:v>-788.61300000000006</c:v>
                </c:pt>
                <c:pt idx="22036">
                  <c:v>-748.12800000000004</c:v>
                </c:pt>
                <c:pt idx="22037">
                  <c:v>-707.47900000000004</c:v>
                </c:pt>
                <c:pt idx="22038">
                  <c:v>-666.67399999999998</c:v>
                </c:pt>
                <c:pt idx="22039">
                  <c:v>-625.72299999999996</c:v>
                </c:pt>
                <c:pt idx="22040">
                  <c:v>-584.63499999999999</c:v>
                </c:pt>
                <c:pt idx="22041">
                  <c:v>-543.41800000000001</c:v>
                </c:pt>
                <c:pt idx="22042">
                  <c:v>-502.08199999999999</c:v>
                </c:pt>
                <c:pt idx="22043">
                  <c:v>-460.63499999999999</c:v>
                </c:pt>
                <c:pt idx="22044">
                  <c:v>-419.08800000000002</c:v>
                </c:pt>
                <c:pt idx="22045">
                  <c:v>-377.44799999999998</c:v>
                </c:pt>
                <c:pt idx="22046">
                  <c:v>-335.726</c:v>
                </c:pt>
                <c:pt idx="22047">
                  <c:v>-293.93</c:v>
                </c:pt>
                <c:pt idx="22048">
                  <c:v>-252.06800000000001</c:v>
                </c:pt>
                <c:pt idx="22049">
                  <c:v>-210.15199999999999</c:v>
                </c:pt>
                <c:pt idx="22050">
                  <c:v>-168.18899999999999</c:v>
                </c:pt>
                <c:pt idx="22051">
                  <c:v>-126.18899999999999</c:v>
                </c:pt>
                <c:pt idx="22052">
                  <c:v>-84.160899999999998</c:v>
                </c:pt>
                <c:pt idx="22053">
                  <c:v>-42.1143</c:v>
                </c:pt>
                <c:pt idx="22054">
                  <c:v>-5.8529100000000001E-2</c:v>
                </c:pt>
                <c:pt idx="22055">
                  <c:v>41.997300000000003</c:v>
                </c:pt>
                <c:pt idx="22056">
                  <c:v>84.043700000000001</c:v>
                </c:pt>
                <c:pt idx="22057">
                  <c:v>126.072</c:v>
                </c:pt>
                <c:pt idx="22058">
                  <c:v>168.072</c:v>
                </c:pt>
                <c:pt idx="22059">
                  <c:v>210.036</c:v>
                </c:pt>
                <c:pt idx="22060">
                  <c:v>251.95400000000001</c:v>
                </c:pt>
                <c:pt idx="22061">
                  <c:v>293.81700000000001</c:v>
                </c:pt>
                <c:pt idx="22062">
                  <c:v>335.61500000000001</c:v>
                </c:pt>
                <c:pt idx="22063">
                  <c:v>377.34</c:v>
                </c:pt>
                <c:pt idx="22064">
                  <c:v>418.98200000000003</c:v>
                </c:pt>
                <c:pt idx="22065">
                  <c:v>460.53199999999998</c:v>
                </c:pt>
                <c:pt idx="22066">
                  <c:v>501.98099999999999</c:v>
                </c:pt>
                <c:pt idx="22067">
                  <c:v>543.32100000000003</c:v>
                </c:pt>
                <c:pt idx="22068">
                  <c:v>584.54100000000005</c:v>
                </c:pt>
                <c:pt idx="22069">
                  <c:v>625.63300000000004</c:v>
                </c:pt>
                <c:pt idx="22070">
                  <c:v>666.58799999999997</c:v>
                </c:pt>
                <c:pt idx="22071">
                  <c:v>707.39700000000005</c:v>
                </c:pt>
                <c:pt idx="22072">
                  <c:v>748.05</c:v>
                </c:pt>
                <c:pt idx="22073">
                  <c:v>788.54</c:v>
                </c:pt>
                <c:pt idx="22074">
                  <c:v>828.85699999999997</c:v>
                </c:pt>
                <c:pt idx="22075">
                  <c:v>868.99300000000005</c:v>
                </c:pt>
                <c:pt idx="22076">
                  <c:v>908.93799999999999</c:v>
                </c:pt>
                <c:pt idx="22077">
                  <c:v>948.68399999999997</c:v>
                </c:pt>
                <c:pt idx="22078">
                  <c:v>988.221</c:v>
                </c:pt>
                <c:pt idx="22079" formatCode="0.00E+00">
                  <c:v>1027.54</c:v>
                </c:pt>
                <c:pt idx="22080" formatCode="0.00E+00">
                  <c:v>1066.6400000000001</c:v>
                </c:pt>
                <c:pt idx="22081" formatCode="0.00E+00">
                  <c:v>1105.5</c:v>
                </c:pt>
                <c:pt idx="22082" formatCode="0.00E+00">
                  <c:v>1144.1199999999999</c:v>
                </c:pt>
                <c:pt idx="22083" formatCode="0.00E+00">
                  <c:v>1182.49</c:v>
                </c:pt>
                <c:pt idx="22084" formatCode="0.00E+00">
                  <c:v>1220.5999999999999</c:v>
                </c:pt>
                <c:pt idx="22085" formatCode="0.00E+00">
                  <c:v>1258.44</c:v>
                </c:pt>
                <c:pt idx="22086" formatCode="0.00E+00">
                  <c:v>1296</c:v>
                </c:pt>
                <c:pt idx="22087" formatCode="0.00E+00">
                  <c:v>1333.28</c:v>
                </c:pt>
                <c:pt idx="22088" formatCode="0.00E+00">
                  <c:v>1370.27</c:v>
                </c:pt>
                <c:pt idx="22089" formatCode="0.00E+00">
                  <c:v>1406.96</c:v>
                </c:pt>
                <c:pt idx="22090" formatCode="0.00E+00">
                  <c:v>1443.34</c:v>
                </c:pt>
                <c:pt idx="22091" formatCode="0.00E+00">
                  <c:v>1479.4</c:v>
                </c:pt>
                <c:pt idx="22092" formatCode="0.00E+00">
                  <c:v>1515.14</c:v>
                </c:pt>
                <c:pt idx="22093" formatCode="0.00E+00">
                  <c:v>1550.55</c:v>
                </c:pt>
                <c:pt idx="22094" formatCode="0.00E+00">
                  <c:v>1585.61</c:v>
                </c:pt>
                <c:pt idx="22095" formatCode="0.00E+00">
                  <c:v>1620.33</c:v>
                </c:pt>
                <c:pt idx="22096" formatCode="0.00E+00">
                  <c:v>1654.7</c:v>
                </c:pt>
                <c:pt idx="22097" formatCode="0.00E+00">
                  <c:v>1688.7</c:v>
                </c:pt>
                <c:pt idx="22098" formatCode="0.00E+00">
                  <c:v>1722.33</c:v>
                </c:pt>
                <c:pt idx="22099" formatCode="0.00E+00">
                  <c:v>1755.58</c:v>
                </c:pt>
                <c:pt idx="22100" formatCode="0.00E+00">
                  <c:v>1788.45</c:v>
                </c:pt>
                <c:pt idx="22101" formatCode="0.00E+00">
                  <c:v>1820.92</c:v>
                </c:pt>
                <c:pt idx="22102" formatCode="0.00E+00">
                  <c:v>1853</c:v>
                </c:pt>
                <c:pt idx="22103" formatCode="0.00E+00">
                  <c:v>1884.66</c:v>
                </c:pt>
                <c:pt idx="22104" formatCode="0.00E+00">
                  <c:v>1915.92</c:v>
                </c:pt>
                <c:pt idx="22105" formatCode="0.00E+00">
                  <c:v>1946.75</c:v>
                </c:pt>
                <c:pt idx="22106" formatCode="0.00E+00">
                  <c:v>1977.16</c:v>
                </c:pt>
                <c:pt idx="22107" formatCode="0.00E+00">
                  <c:v>2007.14</c:v>
                </c:pt>
                <c:pt idx="22108" formatCode="0.00E+00">
                  <c:v>2036.67</c:v>
                </c:pt>
                <c:pt idx="22109" formatCode="0.00E+00">
                  <c:v>2065.7600000000002</c:v>
                </c:pt>
                <c:pt idx="22110" formatCode="0.00E+00">
                  <c:v>2094.39</c:v>
                </c:pt>
                <c:pt idx="22111" formatCode="0.00E+00">
                  <c:v>2122.5700000000002</c:v>
                </c:pt>
                <c:pt idx="22112" formatCode="0.00E+00">
                  <c:v>2150.2800000000002</c:v>
                </c:pt>
                <c:pt idx="22113" formatCode="0.00E+00">
                  <c:v>2177.52</c:v>
                </c:pt>
                <c:pt idx="22114" formatCode="0.00E+00">
                  <c:v>2204.2800000000002</c:v>
                </c:pt>
                <c:pt idx="22115" formatCode="0.00E+00">
                  <c:v>2230.5500000000002</c:v>
                </c:pt>
                <c:pt idx="22116" formatCode="0.00E+00">
                  <c:v>2256.34</c:v>
                </c:pt>
                <c:pt idx="22117" formatCode="0.00E+00">
                  <c:v>2281.63</c:v>
                </c:pt>
                <c:pt idx="22118" formatCode="0.00E+00">
                  <c:v>2306.42</c:v>
                </c:pt>
                <c:pt idx="22119" formatCode="0.00E+00">
                  <c:v>2330.71</c:v>
                </c:pt>
                <c:pt idx="22120" formatCode="0.00E+00">
                  <c:v>2354.48</c:v>
                </c:pt>
                <c:pt idx="22121" formatCode="0.00E+00">
                  <c:v>2377.7399999999998</c:v>
                </c:pt>
                <c:pt idx="22122" formatCode="0.00E+00">
                  <c:v>2400.48</c:v>
                </c:pt>
                <c:pt idx="22123" formatCode="0.00E+00">
                  <c:v>2422.69</c:v>
                </c:pt>
                <c:pt idx="22124" formatCode="0.00E+00">
                  <c:v>2444.36</c:v>
                </c:pt>
                <c:pt idx="22125" formatCode="0.00E+00">
                  <c:v>2465.5100000000002</c:v>
                </c:pt>
                <c:pt idx="22126" formatCode="0.00E+00">
                  <c:v>2486.11</c:v>
                </c:pt>
                <c:pt idx="22127" formatCode="0.00E+00">
                  <c:v>2506.16</c:v>
                </c:pt>
                <c:pt idx="22128" formatCode="0.00E+00">
                  <c:v>2525.67</c:v>
                </c:pt>
                <c:pt idx="22129" formatCode="0.00E+00">
                  <c:v>2544.62</c:v>
                </c:pt>
                <c:pt idx="22130" formatCode="0.00E+00">
                  <c:v>2563.0100000000002</c:v>
                </c:pt>
                <c:pt idx="22131" formatCode="0.00E+00">
                  <c:v>2580.85</c:v>
                </c:pt>
                <c:pt idx="22132" formatCode="0.00E+00">
                  <c:v>2598.11</c:v>
                </c:pt>
                <c:pt idx="22133" formatCode="0.00E+00">
                  <c:v>2614.81</c:v>
                </c:pt>
                <c:pt idx="22134" formatCode="0.00E+00">
                  <c:v>2630.93</c:v>
                </c:pt>
                <c:pt idx="22135" formatCode="0.00E+00">
                  <c:v>2646.47</c:v>
                </c:pt>
                <c:pt idx="22136" formatCode="0.00E+00">
                  <c:v>2661.44</c:v>
                </c:pt>
                <c:pt idx="22137" formatCode="0.00E+00">
                  <c:v>2675.82</c:v>
                </c:pt>
                <c:pt idx="22138" formatCode="0.00E+00">
                  <c:v>2689.61</c:v>
                </c:pt>
                <c:pt idx="22139" formatCode="0.00E+00">
                  <c:v>2702.81</c:v>
                </c:pt>
                <c:pt idx="22140" formatCode="0.00E+00">
                  <c:v>2715.42</c:v>
                </c:pt>
                <c:pt idx="22141" formatCode="0.00E+00">
                  <c:v>2727.43</c:v>
                </c:pt>
                <c:pt idx="22142" formatCode="0.00E+00">
                  <c:v>2738.85</c:v>
                </c:pt>
                <c:pt idx="22143" formatCode="0.00E+00">
                  <c:v>2749.66</c:v>
                </c:pt>
                <c:pt idx="22144" formatCode="0.00E+00">
                  <c:v>2759.87</c:v>
                </c:pt>
                <c:pt idx="22145" formatCode="0.00E+00">
                  <c:v>2769.48</c:v>
                </c:pt>
                <c:pt idx="22146" formatCode="0.00E+00">
                  <c:v>2778.48</c:v>
                </c:pt>
                <c:pt idx="22147" formatCode="0.00E+00">
                  <c:v>2786.87</c:v>
                </c:pt>
                <c:pt idx="22148" formatCode="0.00E+00">
                  <c:v>2794.65</c:v>
                </c:pt>
                <c:pt idx="22149" formatCode="0.00E+00">
                  <c:v>2801.81</c:v>
                </c:pt>
                <c:pt idx="22150" formatCode="0.00E+00">
                  <c:v>2808.36</c:v>
                </c:pt>
                <c:pt idx="22151" formatCode="0.00E+00">
                  <c:v>2814.29</c:v>
                </c:pt>
                <c:pt idx="22152" formatCode="0.00E+00">
                  <c:v>2819.61</c:v>
                </c:pt>
                <c:pt idx="22153" formatCode="0.00E+00">
                  <c:v>2824.31</c:v>
                </c:pt>
                <c:pt idx="22154" formatCode="0.00E+00">
                  <c:v>2828.38</c:v>
                </c:pt>
                <c:pt idx="22155" formatCode="0.00E+00">
                  <c:v>2831.84</c:v>
                </c:pt>
                <c:pt idx="22156" formatCode="0.00E+00">
                  <c:v>2834.68</c:v>
                </c:pt>
                <c:pt idx="22157" formatCode="0.00E+00">
                  <c:v>2836.89</c:v>
                </c:pt>
                <c:pt idx="22158" formatCode="0.00E+00">
                  <c:v>2838.48</c:v>
                </c:pt>
                <c:pt idx="22159" formatCode="0.00E+00">
                  <c:v>2839.45</c:v>
                </c:pt>
                <c:pt idx="22160" formatCode="0.00E+00">
                  <c:v>2839.8</c:v>
                </c:pt>
                <c:pt idx="22161" formatCode="0.00E+00">
                  <c:v>2839.52</c:v>
                </c:pt>
                <c:pt idx="22162" formatCode="0.00E+00">
                  <c:v>2838.62</c:v>
                </c:pt>
                <c:pt idx="22163" formatCode="0.00E+00">
                  <c:v>2837.1</c:v>
                </c:pt>
                <c:pt idx="22164" formatCode="0.00E+00">
                  <c:v>2834.95</c:v>
                </c:pt>
                <c:pt idx="22165" formatCode="0.00E+00">
                  <c:v>2832.18</c:v>
                </c:pt>
                <c:pt idx="22166" formatCode="0.00E+00">
                  <c:v>2828.79</c:v>
                </c:pt>
                <c:pt idx="22167" formatCode="0.00E+00">
                  <c:v>2824.78</c:v>
                </c:pt>
                <c:pt idx="22168" formatCode="0.00E+00">
                  <c:v>2820.15</c:v>
                </c:pt>
                <c:pt idx="22169" formatCode="0.00E+00">
                  <c:v>2814.91</c:v>
                </c:pt>
                <c:pt idx="22170" formatCode="0.00E+00">
                  <c:v>2809.04</c:v>
                </c:pt>
                <c:pt idx="22171" formatCode="0.00E+00">
                  <c:v>2802.56</c:v>
                </c:pt>
                <c:pt idx="22172" formatCode="0.00E+00">
                  <c:v>2795.46</c:v>
                </c:pt>
                <c:pt idx="22173" formatCode="0.00E+00">
                  <c:v>2787.75</c:v>
                </c:pt>
                <c:pt idx="22174" formatCode="0.00E+00">
                  <c:v>2779.43</c:v>
                </c:pt>
                <c:pt idx="22175" formatCode="0.00E+00">
                  <c:v>2770.5</c:v>
                </c:pt>
                <c:pt idx="22176" formatCode="0.00E+00">
                  <c:v>2760.96</c:v>
                </c:pt>
                <c:pt idx="22177" formatCode="0.00E+00">
                  <c:v>2750.81</c:v>
                </c:pt>
                <c:pt idx="22178" formatCode="0.00E+00">
                  <c:v>2740.06</c:v>
                </c:pt>
                <c:pt idx="22179" formatCode="0.00E+00">
                  <c:v>2728.71</c:v>
                </c:pt>
                <c:pt idx="22180" formatCode="0.00E+00">
                  <c:v>2716.76</c:v>
                </c:pt>
                <c:pt idx="22181" formatCode="0.00E+00">
                  <c:v>2704.21</c:v>
                </c:pt>
                <c:pt idx="22182" formatCode="0.00E+00">
                  <c:v>2691.08</c:v>
                </c:pt>
                <c:pt idx="22183" formatCode="0.00E+00">
                  <c:v>2677.35</c:v>
                </c:pt>
                <c:pt idx="22184" formatCode="0.00E+00">
                  <c:v>2663.03</c:v>
                </c:pt>
                <c:pt idx="22185" formatCode="0.00E+00">
                  <c:v>2648.13</c:v>
                </c:pt>
                <c:pt idx="22186" formatCode="0.00E+00">
                  <c:v>2632.65</c:v>
                </c:pt>
                <c:pt idx="22187" formatCode="0.00E+00">
                  <c:v>2616.59</c:v>
                </c:pt>
                <c:pt idx="22188" formatCode="0.00E+00">
                  <c:v>2599.9499999999998</c:v>
                </c:pt>
                <c:pt idx="22189" formatCode="0.00E+00">
                  <c:v>2582.75</c:v>
                </c:pt>
                <c:pt idx="22190" formatCode="0.00E+00">
                  <c:v>2564.98</c:v>
                </c:pt>
                <c:pt idx="22191" formatCode="0.00E+00">
                  <c:v>2546.64</c:v>
                </c:pt>
                <c:pt idx="22192" formatCode="0.00E+00">
                  <c:v>2527.75</c:v>
                </c:pt>
                <c:pt idx="22193" formatCode="0.00E+00">
                  <c:v>2508.3000000000002</c:v>
                </c:pt>
                <c:pt idx="22194" formatCode="0.00E+00">
                  <c:v>2488.3000000000002</c:v>
                </c:pt>
                <c:pt idx="22195" formatCode="0.00E+00">
                  <c:v>2467.7600000000002</c:v>
                </c:pt>
                <c:pt idx="22196" formatCode="0.00E+00">
                  <c:v>2446.67</c:v>
                </c:pt>
                <c:pt idx="22197" formatCode="0.00E+00">
                  <c:v>2425.0500000000002</c:v>
                </c:pt>
                <c:pt idx="22198" formatCode="0.00E+00">
                  <c:v>2402.89</c:v>
                </c:pt>
                <c:pt idx="22199" formatCode="0.00E+00">
                  <c:v>2380.21</c:v>
                </c:pt>
                <c:pt idx="22200" formatCode="0.00E+00">
                  <c:v>2357</c:v>
                </c:pt>
                <c:pt idx="22201" formatCode="0.00E+00">
                  <c:v>2333.2800000000002</c:v>
                </c:pt>
                <c:pt idx="22202" formatCode="0.00E+00">
                  <c:v>2309.0500000000002</c:v>
                </c:pt>
                <c:pt idx="22203" formatCode="0.00E+00">
                  <c:v>2284.31</c:v>
                </c:pt>
                <c:pt idx="22204" formatCode="0.00E+00">
                  <c:v>2259.0700000000002</c:v>
                </c:pt>
                <c:pt idx="22205" formatCode="0.00E+00">
                  <c:v>2233.33</c:v>
                </c:pt>
                <c:pt idx="22206" formatCode="0.00E+00">
                  <c:v>2207.1</c:v>
                </c:pt>
                <c:pt idx="22207" formatCode="0.00E+00">
                  <c:v>2180.39</c:v>
                </c:pt>
                <c:pt idx="22208" formatCode="0.00E+00">
                  <c:v>2153.1999999999998</c:v>
                </c:pt>
                <c:pt idx="22209" formatCode="0.00E+00">
                  <c:v>2125.5300000000002</c:v>
                </c:pt>
                <c:pt idx="22210" formatCode="0.00E+00">
                  <c:v>2097.4</c:v>
                </c:pt>
                <c:pt idx="22211" formatCode="0.00E+00">
                  <c:v>2068.81</c:v>
                </c:pt>
                <c:pt idx="22212" formatCode="0.00E+00">
                  <c:v>2039.77</c:v>
                </c:pt>
                <c:pt idx="22213" formatCode="0.00E+00">
                  <c:v>2010.28</c:v>
                </c:pt>
                <c:pt idx="22214" formatCode="0.00E+00">
                  <c:v>1980.34</c:v>
                </c:pt>
                <c:pt idx="22215" formatCode="0.00E+00">
                  <c:v>1949.98</c:v>
                </c:pt>
                <c:pt idx="22216" formatCode="0.00E+00">
                  <c:v>1919.18</c:v>
                </c:pt>
                <c:pt idx="22217" formatCode="0.00E+00">
                  <c:v>1887.96</c:v>
                </c:pt>
                <c:pt idx="22218" formatCode="0.00E+00">
                  <c:v>1856.33</c:v>
                </c:pt>
                <c:pt idx="22219" formatCode="0.00E+00">
                  <c:v>1824.29</c:v>
                </c:pt>
                <c:pt idx="22220" formatCode="0.00E+00">
                  <c:v>1791.85</c:v>
                </c:pt>
                <c:pt idx="22221" formatCode="0.00E+00">
                  <c:v>1759.02</c:v>
                </c:pt>
                <c:pt idx="22222" formatCode="0.00E+00">
                  <c:v>1725.8</c:v>
                </c:pt>
                <c:pt idx="22223" formatCode="0.00E+00">
                  <c:v>1692.2</c:v>
                </c:pt>
                <c:pt idx="22224" formatCode="0.00E+00">
                  <c:v>1658.24</c:v>
                </c:pt>
                <c:pt idx="22225" formatCode="0.00E+00">
                  <c:v>1623.9</c:v>
                </c:pt>
                <c:pt idx="22226" formatCode="0.00E+00">
                  <c:v>1589.21</c:v>
                </c:pt>
                <c:pt idx="22227" formatCode="0.00E+00">
                  <c:v>1554.18</c:v>
                </c:pt>
                <c:pt idx="22228" formatCode="0.00E+00">
                  <c:v>1518.8</c:v>
                </c:pt>
                <c:pt idx="22229" formatCode="0.00E+00">
                  <c:v>1483.08</c:v>
                </c:pt>
                <c:pt idx="22230" formatCode="0.00E+00">
                  <c:v>1447.04</c:v>
                </c:pt>
                <c:pt idx="22231" formatCode="0.00E+00">
                  <c:v>1410.69</c:v>
                </c:pt>
                <c:pt idx="22232" formatCode="0.00E+00">
                  <c:v>1374.02</c:v>
                </c:pt>
                <c:pt idx="22233" formatCode="0.00E+00">
                  <c:v>1337.05</c:v>
                </c:pt>
                <c:pt idx="22234" formatCode="0.00E+00">
                  <c:v>1299.79</c:v>
                </c:pt>
                <c:pt idx="22235" formatCode="0.00E+00">
                  <c:v>1262.25</c:v>
                </c:pt>
                <c:pt idx="22236" formatCode="0.00E+00">
                  <c:v>1224.42</c:v>
                </c:pt>
                <c:pt idx="22237" formatCode="0.00E+00">
                  <c:v>1186.33</c:v>
                </c:pt>
                <c:pt idx="22238" formatCode="0.00E+00">
                  <c:v>1147.98</c:v>
                </c:pt>
                <c:pt idx="22239" formatCode="0.00E+00">
                  <c:v>1109.3699999999999</c:v>
                </c:pt>
                <c:pt idx="22240" formatCode="0.00E+00">
                  <c:v>1070.52</c:v>
                </c:pt>
                <c:pt idx="22241" formatCode="0.00E+00">
                  <c:v>1031.44</c:v>
                </c:pt>
                <c:pt idx="22242">
                  <c:v>992.12800000000004</c:v>
                </c:pt>
                <c:pt idx="22243">
                  <c:v>952.59900000000005</c:v>
                </c:pt>
                <c:pt idx="22244">
                  <c:v>912.86199999999997</c:v>
                </c:pt>
                <c:pt idx="22245">
                  <c:v>872.923</c:v>
                </c:pt>
                <c:pt idx="22246">
                  <c:v>832.79300000000001</c:v>
                </c:pt>
                <c:pt idx="22247">
                  <c:v>792.48</c:v>
                </c:pt>
                <c:pt idx="22248">
                  <c:v>751.99300000000005</c:v>
                </c:pt>
                <c:pt idx="22249">
                  <c:v>711.34100000000001</c:v>
                </c:pt>
                <c:pt idx="22250">
                  <c:v>670.53200000000004</c:v>
                </c:pt>
                <c:pt idx="22251">
                  <c:v>629.577</c:v>
                </c:pt>
                <c:pt idx="22252">
                  <c:v>588.48299999999995</c:v>
                </c:pt>
                <c:pt idx="22253">
                  <c:v>547.25900000000001</c:v>
                </c:pt>
                <c:pt idx="22254">
                  <c:v>505.91500000000002</c:v>
                </c:pt>
                <c:pt idx="22255">
                  <c:v>464.46</c:v>
                </c:pt>
                <c:pt idx="22256">
                  <c:v>422.904</c:v>
                </c:pt>
                <c:pt idx="22257">
                  <c:v>381.25400000000002</c:v>
                </c:pt>
                <c:pt idx="22258">
                  <c:v>339.52</c:v>
                </c:pt>
                <c:pt idx="22259">
                  <c:v>297.71199999999999</c:v>
                </c:pt>
                <c:pt idx="22260">
                  <c:v>255.83699999999999</c:v>
                </c:pt>
                <c:pt idx="22261">
                  <c:v>213.90600000000001</c:v>
                </c:pt>
                <c:pt idx="22262">
                  <c:v>171.928</c:v>
                </c:pt>
                <c:pt idx="22263">
                  <c:v>129.91200000000001</c:v>
                </c:pt>
                <c:pt idx="22264">
                  <c:v>87.866500000000002</c:v>
                </c:pt>
                <c:pt idx="22265">
                  <c:v>45.802</c:v>
                </c:pt>
                <c:pt idx="22266">
                  <c:v>3.72716</c:v>
                </c:pt>
                <c:pt idx="22267">
                  <c:v>-38.348500000000001</c:v>
                </c:pt>
                <c:pt idx="22268">
                  <c:v>-80.415899999999993</c:v>
                </c:pt>
                <c:pt idx="22269">
                  <c:v>-122.46599999999999</c:v>
                </c:pt>
                <c:pt idx="22270">
                  <c:v>-164.489</c:v>
                </c:pt>
                <c:pt idx="22271">
                  <c:v>-206.477</c:v>
                </c:pt>
                <c:pt idx="22272">
                  <c:v>-248.41900000000001</c:v>
                </c:pt>
                <c:pt idx="22273">
                  <c:v>-290.30700000000002</c:v>
                </c:pt>
                <c:pt idx="22274">
                  <c:v>-332.13200000000001</c:v>
                </c:pt>
                <c:pt idx="22275">
                  <c:v>-373.88400000000001</c:v>
                </c:pt>
                <c:pt idx="22276">
                  <c:v>-415.55399999999997</c:v>
                </c:pt>
                <c:pt idx="22277">
                  <c:v>-457.13299999999998</c:v>
                </c:pt>
                <c:pt idx="22278">
                  <c:v>-498.61200000000002</c:v>
                </c:pt>
                <c:pt idx="22279">
                  <c:v>-539.98199999999997</c:v>
                </c:pt>
                <c:pt idx="22280">
                  <c:v>-581.23299999999995</c:v>
                </c:pt>
                <c:pt idx="22281">
                  <c:v>-622.35799999999995</c:v>
                </c:pt>
                <c:pt idx="22282">
                  <c:v>-663.346</c:v>
                </c:pt>
                <c:pt idx="22283">
                  <c:v>-704.19</c:v>
                </c:pt>
                <c:pt idx="22284">
                  <c:v>-744.87900000000002</c:v>
                </c:pt>
                <c:pt idx="22285">
                  <c:v>-785.404</c:v>
                </c:pt>
                <c:pt idx="22286">
                  <c:v>-825.75800000000004</c:v>
                </c:pt>
                <c:pt idx="22287">
                  <c:v>-865.93100000000004</c:v>
                </c:pt>
                <c:pt idx="22288">
                  <c:v>-905.91399999999999</c:v>
                </c:pt>
                <c:pt idx="22289">
                  <c:v>-945.69899999999996</c:v>
                </c:pt>
                <c:pt idx="22290">
                  <c:v>-985.27700000000004</c:v>
                </c:pt>
                <c:pt idx="22291" formatCode="0.00E+00">
                  <c:v>-1024.6400000000001</c:v>
                </c:pt>
                <c:pt idx="22292" formatCode="0.00E+00">
                  <c:v>-1063.77</c:v>
                </c:pt>
                <c:pt idx="22293" formatCode="0.00E+00">
                  <c:v>-1102.68</c:v>
                </c:pt>
                <c:pt idx="22294" formatCode="0.00E+00">
                  <c:v>-1141.3399999999999</c:v>
                </c:pt>
                <c:pt idx="22295" formatCode="0.00E+00">
                  <c:v>-1179.75</c:v>
                </c:pt>
                <c:pt idx="22296" formatCode="0.00E+00">
                  <c:v>-1217.9100000000001</c:v>
                </c:pt>
                <c:pt idx="22297" formatCode="0.00E+00">
                  <c:v>-1255.79</c:v>
                </c:pt>
                <c:pt idx="22298" formatCode="0.00E+00">
                  <c:v>-1293.4000000000001</c:v>
                </c:pt>
                <c:pt idx="22299" formatCode="0.00E+00">
                  <c:v>-1330.73</c:v>
                </c:pt>
                <c:pt idx="22300" formatCode="0.00E+00">
                  <c:v>-1367.77</c:v>
                </c:pt>
                <c:pt idx="22301" formatCode="0.00E+00">
                  <c:v>-1404.5</c:v>
                </c:pt>
                <c:pt idx="22302" formatCode="0.00E+00">
                  <c:v>-1440.93</c:v>
                </c:pt>
                <c:pt idx="22303" formatCode="0.00E+00">
                  <c:v>-1477.04</c:v>
                </c:pt>
                <c:pt idx="22304" formatCode="0.00E+00">
                  <c:v>-1512.83</c:v>
                </c:pt>
                <c:pt idx="22305" formatCode="0.00E+00">
                  <c:v>-1548.29</c:v>
                </c:pt>
                <c:pt idx="22306" formatCode="0.00E+00">
                  <c:v>-1583.41</c:v>
                </c:pt>
                <c:pt idx="22307" formatCode="0.00E+00">
                  <c:v>-1618.18</c:v>
                </c:pt>
                <c:pt idx="22308" formatCode="0.00E+00">
                  <c:v>-1652.59</c:v>
                </c:pt>
                <c:pt idx="22309" formatCode="0.00E+00">
                  <c:v>-1686.65</c:v>
                </c:pt>
                <c:pt idx="22310" formatCode="0.00E+00">
                  <c:v>-1720.33</c:v>
                </c:pt>
                <c:pt idx="22311" formatCode="0.00E+00">
                  <c:v>-1753.64</c:v>
                </c:pt>
                <c:pt idx="22312" formatCode="0.00E+00">
                  <c:v>-1786.56</c:v>
                </c:pt>
                <c:pt idx="22313" formatCode="0.00E+00">
                  <c:v>-1819.09</c:v>
                </c:pt>
                <c:pt idx="22314" formatCode="0.00E+00">
                  <c:v>-1851.22</c:v>
                </c:pt>
                <c:pt idx="22315" formatCode="0.00E+00">
                  <c:v>-1882.94</c:v>
                </c:pt>
                <c:pt idx="22316" formatCode="0.00E+00">
                  <c:v>-1914.25</c:v>
                </c:pt>
                <c:pt idx="22317" formatCode="0.00E+00">
                  <c:v>-1945.14</c:v>
                </c:pt>
                <c:pt idx="22318" formatCode="0.00E+00">
                  <c:v>-1975.61</c:v>
                </c:pt>
                <c:pt idx="22319" formatCode="0.00E+00">
                  <c:v>-2005.64</c:v>
                </c:pt>
                <c:pt idx="22320" formatCode="0.00E+00">
                  <c:v>-2035.24</c:v>
                </c:pt>
                <c:pt idx="22321" formatCode="0.00E+00">
                  <c:v>-2064.38</c:v>
                </c:pt>
                <c:pt idx="22322" formatCode="0.00E+00">
                  <c:v>-2093.08</c:v>
                </c:pt>
                <c:pt idx="22323" formatCode="0.00E+00">
                  <c:v>-2121.31</c:v>
                </c:pt>
                <c:pt idx="22324" formatCode="0.00E+00">
                  <c:v>-2149.08</c:v>
                </c:pt>
                <c:pt idx="22325" formatCode="0.00E+00">
                  <c:v>-2176.38</c:v>
                </c:pt>
                <c:pt idx="22326" formatCode="0.00E+00">
                  <c:v>-2203.1999999999998</c:v>
                </c:pt>
                <c:pt idx="22327" formatCode="0.00E+00">
                  <c:v>-2229.54</c:v>
                </c:pt>
                <c:pt idx="22328" formatCode="0.00E+00">
                  <c:v>-2255.39</c:v>
                </c:pt>
                <c:pt idx="22329" formatCode="0.00E+00">
                  <c:v>-2280.7399999999998</c:v>
                </c:pt>
                <c:pt idx="22330" formatCode="0.00E+00">
                  <c:v>-2305.6</c:v>
                </c:pt>
                <c:pt idx="22331" formatCode="0.00E+00">
                  <c:v>-2329.9499999999998</c:v>
                </c:pt>
                <c:pt idx="22332" formatCode="0.00E+00">
                  <c:v>-2353.7800000000002</c:v>
                </c:pt>
                <c:pt idx="22333" formatCode="0.00E+00">
                  <c:v>-2377.1</c:v>
                </c:pt>
                <c:pt idx="22334" formatCode="0.00E+00">
                  <c:v>-2399.9</c:v>
                </c:pt>
                <c:pt idx="22335" formatCode="0.00E+00">
                  <c:v>-2422.1799999999998</c:v>
                </c:pt>
                <c:pt idx="22336" formatCode="0.00E+00">
                  <c:v>-2443.92</c:v>
                </c:pt>
                <c:pt idx="22337" formatCode="0.00E+00">
                  <c:v>-2465.13</c:v>
                </c:pt>
                <c:pt idx="22338" formatCode="0.00E+00">
                  <c:v>-2485.79</c:v>
                </c:pt>
                <c:pt idx="22339" formatCode="0.00E+00">
                  <c:v>-2505.91</c:v>
                </c:pt>
                <c:pt idx="22340" formatCode="0.00E+00">
                  <c:v>-2525.48</c:v>
                </c:pt>
                <c:pt idx="22341" formatCode="0.00E+00">
                  <c:v>-2544.5</c:v>
                </c:pt>
                <c:pt idx="22342" formatCode="0.00E+00">
                  <c:v>-2562.9499999999998</c:v>
                </c:pt>
                <c:pt idx="22343" formatCode="0.00E+00">
                  <c:v>-2580.85</c:v>
                </c:pt>
                <c:pt idx="22344" formatCode="0.00E+00">
                  <c:v>-2598.1799999999998</c:v>
                </c:pt>
                <c:pt idx="22345" formatCode="0.00E+00">
                  <c:v>-2614.94</c:v>
                </c:pt>
                <c:pt idx="22346" formatCode="0.00E+00">
                  <c:v>-2631.13</c:v>
                </c:pt>
                <c:pt idx="22347" formatCode="0.00E+00">
                  <c:v>-2646.74</c:v>
                </c:pt>
                <c:pt idx="22348" formatCode="0.00E+00">
                  <c:v>-2661.77</c:v>
                </c:pt>
                <c:pt idx="22349" formatCode="0.00E+00">
                  <c:v>-2676.21</c:v>
                </c:pt>
                <c:pt idx="22350" formatCode="0.00E+00">
                  <c:v>-2690.07</c:v>
                </c:pt>
                <c:pt idx="22351" formatCode="0.00E+00">
                  <c:v>-2703.34</c:v>
                </c:pt>
                <c:pt idx="22352" formatCode="0.00E+00">
                  <c:v>-2716.02</c:v>
                </c:pt>
                <c:pt idx="22353" formatCode="0.00E+00">
                  <c:v>-2728.1</c:v>
                </c:pt>
                <c:pt idx="22354" formatCode="0.00E+00">
                  <c:v>-2739.58</c:v>
                </c:pt>
                <c:pt idx="22355" formatCode="0.00E+00">
                  <c:v>-2750.46</c:v>
                </c:pt>
                <c:pt idx="22356" formatCode="0.00E+00">
                  <c:v>-2760.74</c:v>
                </c:pt>
                <c:pt idx="22357" formatCode="0.00E+00">
                  <c:v>-2770.41</c:v>
                </c:pt>
                <c:pt idx="22358" formatCode="0.00E+00">
                  <c:v>-2779.47</c:v>
                </c:pt>
                <c:pt idx="22359" formatCode="0.00E+00">
                  <c:v>-2787.93</c:v>
                </c:pt>
                <c:pt idx="22360" formatCode="0.00E+00">
                  <c:v>-2795.77</c:v>
                </c:pt>
                <c:pt idx="22361" formatCode="0.00E+00">
                  <c:v>-2803</c:v>
                </c:pt>
                <c:pt idx="22362" formatCode="0.00E+00">
                  <c:v>-2809.61</c:v>
                </c:pt>
                <c:pt idx="22363" formatCode="0.00E+00">
                  <c:v>-2815.61</c:v>
                </c:pt>
                <c:pt idx="22364" formatCode="0.00E+00">
                  <c:v>-2820.99</c:v>
                </c:pt>
                <c:pt idx="22365" formatCode="0.00E+00">
                  <c:v>-2825.75</c:v>
                </c:pt>
                <c:pt idx="22366" formatCode="0.00E+00">
                  <c:v>-2829.89</c:v>
                </c:pt>
                <c:pt idx="22367" formatCode="0.00E+00">
                  <c:v>-2833.41</c:v>
                </c:pt>
                <c:pt idx="22368" formatCode="0.00E+00">
                  <c:v>-2836.31</c:v>
                </c:pt>
                <c:pt idx="22369" formatCode="0.00E+00">
                  <c:v>-2838.59</c:v>
                </c:pt>
                <c:pt idx="22370" formatCode="0.00E+00">
                  <c:v>-2840.24</c:v>
                </c:pt>
                <c:pt idx="22371" formatCode="0.00E+00">
                  <c:v>-2841.27</c:v>
                </c:pt>
                <c:pt idx="22372" formatCode="0.00E+00">
                  <c:v>-2841.68</c:v>
                </c:pt>
                <c:pt idx="22373" formatCode="0.00E+00">
                  <c:v>-2841.47</c:v>
                </c:pt>
                <c:pt idx="22374" formatCode="0.00E+00">
                  <c:v>-2840.63</c:v>
                </c:pt>
                <c:pt idx="22375" formatCode="0.00E+00">
                  <c:v>-2839.16</c:v>
                </c:pt>
                <c:pt idx="22376" formatCode="0.00E+00">
                  <c:v>-2837.08</c:v>
                </c:pt>
                <c:pt idx="22377" formatCode="0.00E+00">
                  <c:v>-2834.37</c:v>
                </c:pt>
                <c:pt idx="22378" formatCode="0.00E+00">
                  <c:v>-2831.04</c:v>
                </c:pt>
                <c:pt idx="22379" formatCode="0.00E+00">
                  <c:v>-2827.09</c:v>
                </c:pt>
                <c:pt idx="22380" formatCode="0.00E+00">
                  <c:v>-2822.52</c:v>
                </c:pt>
                <c:pt idx="22381" formatCode="0.00E+00">
                  <c:v>-2817.33</c:v>
                </c:pt>
                <c:pt idx="22382" formatCode="0.00E+00">
                  <c:v>-2811.52</c:v>
                </c:pt>
                <c:pt idx="22383" formatCode="0.00E+00">
                  <c:v>-2805.1</c:v>
                </c:pt>
                <c:pt idx="22384" formatCode="0.00E+00">
                  <c:v>-2798.06</c:v>
                </c:pt>
                <c:pt idx="22385" formatCode="0.00E+00">
                  <c:v>-2790.4</c:v>
                </c:pt>
                <c:pt idx="22386" formatCode="0.00E+00">
                  <c:v>-2782.14</c:v>
                </c:pt>
                <c:pt idx="22387" formatCode="0.00E+00">
                  <c:v>-2773.26</c:v>
                </c:pt>
                <c:pt idx="22388" formatCode="0.00E+00">
                  <c:v>-2763.77</c:v>
                </c:pt>
                <c:pt idx="22389" formatCode="0.00E+00">
                  <c:v>-2753.68</c:v>
                </c:pt>
                <c:pt idx="22390" formatCode="0.00E+00">
                  <c:v>-2742.99</c:v>
                </c:pt>
                <c:pt idx="22391" formatCode="0.00E+00">
                  <c:v>-2731.69</c:v>
                </c:pt>
                <c:pt idx="22392" formatCode="0.00E+00">
                  <c:v>-2719.79</c:v>
                </c:pt>
                <c:pt idx="22393" formatCode="0.00E+00">
                  <c:v>-2707.3</c:v>
                </c:pt>
                <c:pt idx="22394" formatCode="0.00E+00">
                  <c:v>-2694.21</c:v>
                </c:pt>
                <c:pt idx="22395" formatCode="0.00E+00">
                  <c:v>-2680.53</c:v>
                </c:pt>
                <c:pt idx="22396" formatCode="0.00E+00">
                  <c:v>-2666.26</c:v>
                </c:pt>
                <c:pt idx="22397" formatCode="0.00E+00">
                  <c:v>-2651.41</c:v>
                </c:pt>
                <c:pt idx="22398" formatCode="0.00E+00">
                  <c:v>-2635.98</c:v>
                </c:pt>
                <c:pt idx="22399" formatCode="0.00E+00">
                  <c:v>-2619.9699999999998</c:v>
                </c:pt>
                <c:pt idx="22400" formatCode="0.00E+00">
                  <c:v>-2603.38</c:v>
                </c:pt>
                <c:pt idx="22401" formatCode="0.00E+00">
                  <c:v>-2586.2199999999998</c:v>
                </c:pt>
                <c:pt idx="22402" formatCode="0.00E+00">
                  <c:v>-2568.4899999999998</c:v>
                </c:pt>
                <c:pt idx="22403" formatCode="0.00E+00">
                  <c:v>-2550.1999999999998</c:v>
                </c:pt>
                <c:pt idx="22404" formatCode="0.00E+00">
                  <c:v>-2531.35</c:v>
                </c:pt>
                <c:pt idx="22405" formatCode="0.00E+00">
                  <c:v>-2511.9499999999998</c:v>
                </c:pt>
                <c:pt idx="22406" formatCode="0.00E+00">
                  <c:v>-2491.9899999999998</c:v>
                </c:pt>
                <c:pt idx="22407" formatCode="0.00E+00">
                  <c:v>-2471.4899999999998</c:v>
                </c:pt>
                <c:pt idx="22408" formatCode="0.00E+00">
                  <c:v>-2450.44</c:v>
                </c:pt>
                <c:pt idx="22409" formatCode="0.00E+00">
                  <c:v>-2428.86</c:v>
                </c:pt>
                <c:pt idx="22410" formatCode="0.00E+00">
                  <c:v>-2406.75</c:v>
                </c:pt>
                <c:pt idx="22411" formatCode="0.00E+00">
                  <c:v>-2384.1</c:v>
                </c:pt>
                <c:pt idx="22412" formatCode="0.00E+00">
                  <c:v>-2360.9299999999998</c:v>
                </c:pt>
                <c:pt idx="22413" formatCode="0.00E+00">
                  <c:v>-2337.25</c:v>
                </c:pt>
                <c:pt idx="22414" formatCode="0.00E+00">
                  <c:v>-2313.0500000000002</c:v>
                </c:pt>
                <c:pt idx="22415" formatCode="0.00E+00">
                  <c:v>-2288.34</c:v>
                </c:pt>
                <c:pt idx="22416" formatCode="0.00E+00">
                  <c:v>-2263.14</c:v>
                </c:pt>
                <c:pt idx="22417" formatCode="0.00E+00">
                  <c:v>-2237.4299999999998</c:v>
                </c:pt>
                <c:pt idx="22418" formatCode="0.00E+00">
                  <c:v>-2211.23</c:v>
                </c:pt>
                <c:pt idx="22419" formatCode="0.00E+00">
                  <c:v>-2184.5500000000002</c:v>
                </c:pt>
                <c:pt idx="22420" formatCode="0.00E+00">
                  <c:v>-2157.39</c:v>
                </c:pt>
                <c:pt idx="22421" formatCode="0.00E+00">
                  <c:v>-2129.7600000000002</c:v>
                </c:pt>
                <c:pt idx="22422" formatCode="0.00E+00">
                  <c:v>-2101.66</c:v>
                </c:pt>
                <c:pt idx="22423" formatCode="0.00E+00">
                  <c:v>-2073.09</c:v>
                </c:pt>
                <c:pt idx="22424" formatCode="0.00E+00">
                  <c:v>-2044.08</c:v>
                </c:pt>
                <c:pt idx="22425" formatCode="0.00E+00">
                  <c:v>-2014.61</c:v>
                </c:pt>
                <c:pt idx="22426" formatCode="0.00E+00">
                  <c:v>-1984.7</c:v>
                </c:pt>
                <c:pt idx="22427" formatCode="0.00E+00">
                  <c:v>-1954.36</c:v>
                </c:pt>
                <c:pt idx="22428" formatCode="0.00E+00">
                  <c:v>-1923.58</c:v>
                </c:pt>
                <c:pt idx="22429" formatCode="0.00E+00">
                  <c:v>-1892.39</c:v>
                </c:pt>
                <c:pt idx="22430" formatCode="0.00E+00">
                  <c:v>-1860.78</c:v>
                </c:pt>
                <c:pt idx="22431" formatCode="0.00E+00">
                  <c:v>-1828.76</c:v>
                </c:pt>
                <c:pt idx="22432" formatCode="0.00E+00">
                  <c:v>-1796.34</c:v>
                </c:pt>
                <c:pt idx="22433" formatCode="0.00E+00">
                  <c:v>-1763.52</c:v>
                </c:pt>
                <c:pt idx="22434" formatCode="0.00E+00">
                  <c:v>-1730.32</c:v>
                </c:pt>
                <c:pt idx="22435" formatCode="0.00E+00">
                  <c:v>-1696.74</c:v>
                </c:pt>
                <c:pt idx="22436" formatCode="0.00E+00">
                  <c:v>-1662.78</c:v>
                </c:pt>
                <c:pt idx="22437" formatCode="0.00E+00">
                  <c:v>-1628.46</c:v>
                </c:pt>
                <c:pt idx="22438" formatCode="0.00E+00">
                  <c:v>-1593.78</c:v>
                </c:pt>
                <c:pt idx="22439" formatCode="0.00E+00">
                  <c:v>-1558.76</c:v>
                </c:pt>
                <c:pt idx="22440" formatCode="0.00E+00">
                  <c:v>-1523.39</c:v>
                </c:pt>
                <c:pt idx="22441" formatCode="0.00E+00">
                  <c:v>-1487.68</c:v>
                </c:pt>
                <c:pt idx="22442" formatCode="0.00E+00">
                  <c:v>-1451.65</c:v>
                </c:pt>
                <c:pt idx="22443" formatCode="0.00E+00">
                  <c:v>-1415.3</c:v>
                </c:pt>
                <c:pt idx="22444" formatCode="0.00E+00">
                  <c:v>-1378.64</c:v>
                </c:pt>
                <c:pt idx="22445" formatCode="0.00E+00">
                  <c:v>-1341.68</c:v>
                </c:pt>
                <c:pt idx="22446" formatCode="0.00E+00">
                  <c:v>-1304.42</c:v>
                </c:pt>
                <c:pt idx="22447" formatCode="0.00E+00">
                  <c:v>-1266.8800000000001</c:v>
                </c:pt>
                <c:pt idx="22448" formatCode="0.00E+00">
                  <c:v>-1229.06</c:v>
                </c:pt>
                <c:pt idx="22449" formatCode="0.00E+00">
                  <c:v>-1190.96</c:v>
                </c:pt>
                <c:pt idx="22450" formatCode="0.00E+00">
                  <c:v>-1152.6099999999999</c:v>
                </c:pt>
                <c:pt idx="22451" formatCode="0.00E+00">
                  <c:v>-1114</c:v>
                </c:pt>
                <c:pt idx="22452" formatCode="0.00E+00">
                  <c:v>-1075.1500000000001</c:v>
                </c:pt>
                <c:pt idx="22453" formatCode="0.00E+00">
                  <c:v>-1036.06</c:v>
                </c:pt>
                <c:pt idx="22454">
                  <c:v>-996.74900000000002</c:v>
                </c:pt>
                <c:pt idx="22455">
                  <c:v>-957.21400000000006</c:v>
                </c:pt>
                <c:pt idx="22456">
                  <c:v>-917.47</c:v>
                </c:pt>
                <c:pt idx="22457">
                  <c:v>-877.52300000000002</c:v>
                </c:pt>
                <c:pt idx="22458">
                  <c:v>-837.38400000000001</c:v>
                </c:pt>
                <c:pt idx="22459">
                  <c:v>-797.06</c:v>
                </c:pt>
                <c:pt idx="22460">
                  <c:v>-756.56100000000004</c:v>
                </c:pt>
                <c:pt idx="22461">
                  <c:v>-715.89700000000005</c:v>
                </c:pt>
                <c:pt idx="22462">
                  <c:v>-675.07500000000005</c:v>
                </c:pt>
                <c:pt idx="22463">
                  <c:v>-634.10400000000004</c:v>
                </c:pt>
                <c:pt idx="22464">
                  <c:v>-592.99400000000003</c:v>
                </c:pt>
                <c:pt idx="22465">
                  <c:v>-551.75400000000002</c:v>
                </c:pt>
                <c:pt idx="22466">
                  <c:v>-510.392</c:v>
                </c:pt>
                <c:pt idx="22467">
                  <c:v>-468.91699999999997</c:v>
                </c:pt>
                <c:pt idx="22468">
                  <c:v>-427.34</c:v>
                </c:pt>
                <c:pt idx="22469">
                  <c:v>-385.66899999999998</c:v>
                </c:pt>
                <c:pt idx="22470">
                  <c:v>-343.91300000000001</c:v>
                </c:pt>
                <c:pt idx="22471">
                  <c:v>-302.08</c:v>
                </c:pt>
                <c:pt idx="22472">
                  <c:v>-260.18200000000002</c:v>
                </c:pt>
                <c:pt idx="22473">
                  <c:v>-218.226</c:v>
                </c:pt>
                <c:pt idx="22474">
                  <c:v>-176.221</c:v>
                </c:pt>
                <c:pt idx="22475">
                  <c:v>-134.17699999999999</c:v>
                </c:pt>
                <c:pt idx="22476">
                  <c:v>-92.103099999999998</c:v>
                </c:pt>
                <c:pt idx="22477">
                  <c:v>-50.008800000000001</c:v>
                </c:pt>
                <c:pt idx="22478">
                  <c:v>-7.9030899999999997</c:v>
                </c:pt>
                <c:pt idx="22479">
                  <c:v>34.204300000000003</c:v>
                </c:pt>
                <c:pt idx="22480">
                  <c:v>76.304500000000004</c:v>
                </c:pt>
                <c:pt idx="22481">
                  <c:v>118.38800000000001</c:v>
                </c:pt>
                <c:pt idx="22482">
                  <c:v>160.446</c:v>
                </c:pt>
                <c:pt idx="22483">
                  <c:v>202.46899999999999</c:v>
                </c:pt>
                <c:pt idx="22484">
                  <c:v>244.44800000000001</c:v>
                </c:pt>
                <c:pt idx="22485">
                  <c:v>286.37400000000002</c:v>
                </c:pt>
                <c:pt idx="22486">
                  <c:v>328.23700000000002</c:v>
                </c:pt>
                <c:pt idx="22487">
                  <c:v>370.029</c:v>
                </c:pt>
                <c:pt idx="22488">
                  <c:v>411.74</c:v>
                </c:pt>
                <c:pt idx="22489">
                  <c:v>453.36</c:v>
                </c:pt>
                <c:pt idx="22490">
                  <c:v>494.88200000000001</c:v>
                </c:pt>
                <c:pt idx="22491">
                  <c:v>536.29600000000005</c:v>
                </c:pt>
                <c:pt idx="22492">
                  <c:v>577.59199999999998</c:v>
                </c:pt>
                <c:pt idx="22493">
                  <c:v>618.76099999999997</c:v>
                </c:pt>
                <c:pt idx="22494">
                  <c:v>659.79600000000005</c:v>
                </c:pt>
                <c:pt idx="22495">
                  <c:v>700.68600000000004</c:v>
                </c:pt>
                <c:pt idx="22496">
                  <c:v>741.423</c:v>
                </c:pt>
                <c:pt idx="22497">
                  <c:v>781.99800000000005</c:v>
                </c:pt>
                <c:pt idx="22498">
                  <c:v>822.40099999999995</c:v>
                </c:pt>
                <c:pt idx="22499">
                  <c:v>862.625</c:v>
                </c:pt>
                <c:pt idx="22500">
                  <c:v>902.66</c:v>
                </c:pt>
                <c:pt idx="22501">
                  <c:v>942.49699999999996</c:v>
                </c:pt>
                <c:pt idx="22502">
                  <c:v>982.12800000000004</c:v>
                </c:pt>
                <c:pt idx="22503" formatCode="0.00E+00">
                  <c:v>1021.54</c:v>
                </c:pt>
                <c:pt idx="22504" formatCode="0.00E+00">
                  <c:v>1060.74</c:v>
                </c:pt>
                <c:pt idx="22505" formatCode="0.00E+00">
                  <c:v>1099.69</c:v>
                </c:pt>
                <c:pt idx="22506" formatCode="0.00E+00">
                  <c:v>1138.4100000000001</c:v>
                </c:pt>
                <c:pt idx="22507" formatCode="0.00E+00">
                  <c:v>1176.8800000000001</c:v>
                </c:pt>
                <c:pt idx="22508" formatCode="0.00E+00">
                  <c:v>1215.0899999999999</c:v>
                </c:pt>
                <c:pt idx="22509" formatCode="0.00E+00">
                  <c:v>1253.04</c:v>
                </c:pt>
                <c:pt idx="22510" formatCode="0.00E+00">
                  <c:v>1290.71</c:v>
                </c:pt>
                <c:pt idx="22511" formatCode="0.00E+00">
                  <c:v>1328.1</c:v>
                </c:pt>
                <c:pt idx="22512" formatCode="0.00E+00">
                  <c:v>1365.19</c:v>
                </c:pt>
                <c:pt idx="22513" formatCode="0.00E+00">
                  <c:v>1401.99</c:v>
                </c:pt>
                <c:pt idx="22514" formatCode="0.00E+00">
                  <c:v>1438.48</c:v>
                </c:pt>
                <c:pt idx="22515" formatCode="0.00E+00">
                  <c:v>1474.65</c:v>
                </c:pt>
                <c:pt idx="22516" formatCode="0.00E+00">
                  <c:v>1510.51</c:v>
                </c:pt>
                <c:pt idx="22517" formatCode="0.00E+00">
                  <c:v>1546.03</c:v>
                </c:pt>
                <c:pt idx="22518" formatCode="0.00E+00">
                  <c:v>1581.21</c:v>
                </c:pt>
                <c:pt idx="22519" formatCode="0.00E+00">
                  <c:v>1616.04</c:v>
                </c:pt>
                <c:pt idx="22520" formatCode="0.00E+00">
                  <c:v>1650.53</c:v>
                </c:pt>
                <c:pt idx="22521" formatCode="0.00E+00">
                  <c:v>1684.65</c:v>
                </c:pt>
                <c:pt idx="22522" formatCode="0.00E+00">
                  <c:v>1718.4</c:v>
                </c:pt>
                <c:pt idx="22523" formatCode="0.00E+00">
                  <c:v>1751.77</c:v>
                </c:pt>
                <c:pt idx="22524" formatCode="0.00E+00">
                  <c:v>1784.76</c:v>
                </c:pt>
                <c:pt idx="22525" formatCode="0.00E+00">
                  <c:v>1817.36</c:v>
                </c:pt>
                <c:pt idx="22526" formatCode="0.00E+00">
                  <c:v>1849.56</c:v>
                </c:pt>
                <c:pt idx="22527" formatCode="0.00E+00">
                  <c:v>1881.35</c:v>
                </c:pt>
                <c:pt idx="22528" formatCode="0.00E+00">
                  <c:v>1912.74</c:v>
                </c:pt>
                <c:pt idx="22529" formatCode="0.00E+00">
                  <c:v>1943.7</c:v>
                </c:pt>
                <c:pt idx="22530" formatCode="0.00E+00">
                  <c:v>1974.24</c:v>
                </c:pt>
                <c:pt idx="22531" formatCode="0.00E+00">
                  <c:v>2004.34</c:v>
                </c:pt>
                <c:pt idx="22532" formatCode="0.00E+00">
                  <c:v>2034.01</c:v>
                </c:pt>
                <c:pt idx="22533" formatCode="0.00E+00">
                  <c:v>2063.2199999999998</c:v>
                </c:pt>
                <c:pt idx="22534" formatCode="0.00E+00">
                  <c:v>2091.9899999999998</c:v>
                </c:pt>
                <c:pt idx="22535" formatCode="0.00E+00">
                  <c:v>2120.3000000000002</c:v>
                </c:pt>
                <c:pt idx="22536" formatCode="0.00E+00">
                  <c:v>2148.14</c:v>
                </c:pt>
                <c:pt idx="22537" formatCode="0.00E+00">
                  <c:v>2175.52</c:v>
                </c:pt>
                <c:pt idx="22538" formatCode="0.00E+00">
                  <c:v>2202.41</c:v>
                </c:pt>
                <c:pt idx="22539" formatCode="0.00E+00">
                  <c:v>2228.8200000000002</c:v>
                </c:pt>
                <c:pt idx="22540" formatCode="0.00E+00">
                  <c:v>2254.7399999999998</c:v>
                </c:pt>
                <c:pt idx="22541" formatCode="0.00E+00">
                  <c:v>2280.17</c:v>
                </c:pt>
                <c:pt idx="22542" formatCode="0.00E+00">
                  <c:v>2305.1</c:v>
                </c:pt>
                <c:pt idx="22543" formatCode="0.00E+00">
                  <c:v>2329.5300000000002</c:v>
                </c:pt>
                <c:pt idx="22544" formatCode="0.00E+00">
                  <c:v>2353.44</c:v>
                </c:pt>
                <c:pt idx="22545" formatCode="0.00E+00">
                  <c:v>2376.84</c:v>
                </c:pt>
                <c:pt idx="22546" formatCode="0.00E+00">
                  <c:v>2399.71</c:v>
                </c:pt>
                <c:pt idx="22547" formatCode="0.00E+00">
                  <c:v>2422.06</c:v>
                </c:pt>
                <c:pt idx="22548" formatCode="0.00E+00">
                  <c:v>2443.88</c:v>
                </c:pt>
                <c:pt idx="22549" formatCode="0.00E+00">
                  <c:v>2465.16</c:v>
                </c:pt>
                <c:pt idx="22550" formatCode="0.00E+00">
                  <c:v>2485.9</c:v>
                </c:pt>
                <c:pt idx="22551" formatCode="0.00E+00">
                  <c:v>2506.1</c:v>
                </c:pt>
                <c:pt idx="22552" formatCode="0.00E+00">
                  <c:v>2525.75</c:v>
                </c:pt>
                <c:pt idx="22553" formatCode="0.00E+00">
                  <c:v>2544.84</c:v>
                </c:pt>
                <c:pt idx="22554" formatCode="0.00E+00">
                  <c:v>2563.38</c:v>
                </c:pt>
                <c:pt idx="22555" formatCode="0.00E+00">
                  <c:v>2581.35</c:v>
                </c:pt>
                <c:pt idx="22556" formatCode="0.00E+00">
                  <c:v>2598.7600000000002</c:v>
                </c:pt>
                <c:pt idx="22557" formatCode="0.00E+00">
                  <c:v>2615.6</c:v>
                </c:pt>
                <c:pt idx="22558" formatCode="0.00E+00">
                  <c:v>2631.86</c:v>
                </c:pt>
                <c:pt idx="22559" formatCode="0.00E+00">
                  <c:v>2647.55</c:v>
                </c:pt>
                <c:pt idx="22560" formatCode="0.00E+00">
                  <c:v>2662.65</c:v>
                </c:pt>
                <c:pt idx="22561" formatCode="0.00E+00">
                  <c:v>2677.17</c:v>
                </c:pt>
                <c:pt idx="22562" formatCode="0.00E+00">
                  <c:v>2691.11</c:v>
                </c:pt>
                <c:pt idx="22563" formatCode="0.00E+00">
                  <c:v>2704.45</c:v>
                </c:pt>
                <c:pt idx="22564" formatCode="0.00E+00">
                  <c:v>2717.2</c:v>
                </c:pt>
                <c:pt idx="22565" formatCode="0.00E+00">
                  <c:v>2729.36</c:v>
                </c:pt>
                <c:pt idx="22566" formatCode="0.00E+00">
                  <c:v>2740.92</c:v>
                </c:pt>
                <c:pt idx="22567" formatCode="0.00E+00">
                  <c:v>2751.87</c:v>
                </c:pt>
                <c:pt idx="22568" formatCode="0.00E+00">
                  <c:v>2762.23</c:v>
                </c:pt>
                <c:pt idx="22569" formatCode="0.00E+00">
                  <c:v>2771.97</c:v>
                </c:pt>
                <c:pt idx="22570" formatCode="0.00E+00">
                  <c:v>2781.11</c:v>
                </c:pt>
                <c:pt idx="22571" formatCode="0.00E+00">
                  <c:v>2789.64</c:v>
                </c:pt>
                <c:pt idx="22572" formatCode="0.00E+00">
                  <c:v>2797.56</c:v>
                </c:pt>
                <c:pt idx="22573" formatCode="0.00E+00">
                  <c:v>2804.86</c:v>
                </c:pt>
                <c:pt idx="22574" formatCode="0.00E+00">
                  <c:v>2811.55</c:v>
                </c:pt>
                <c:pt idx="22575" formatCode="0.00E+00">
                  <c:v>2817.62</c:v>
                </c:pt>
                <c:pt idx="22576" formatCode="0.00E+00">
                  <c:v>2823.07</c:v>
                </c:pt>
                <c:pt idx="22577" formatCode="0.00E+00">
                  <c:v>2827.91</c:v>
                </c:pt>
                <c:pt idx="22578" formatCode="0.00E+00">
                  <c:v>2832.12</c:v>
                </c:pt>
                <c:pt idx="22579" formatCode="0.00E+00">
                  <c:v>2835.71</c:v>
                </c:pt>
                <c:pt idx="22580" formatCode="0.00E+00">
                  <c:v>2838.68</c:v>
                </c:pt>
                <c:pt idx="22581" formatCode="0.00E+00">
                  <c:v>2841.03</c:v>
                </c:pt>
                <c:pt idx="22582" formatCode="0.00E+00">
                  <c:v>2842.76</c:v>
                </c:pt>
                <c:pt idx="22583" formatCode="0.00E+00">
                  <c:v>2843.86</c:v>
                </c:pt>
                <c:pt idx="22584" formatCode="0.00E+00">
                  <c:v>2844.34</c:v>
                </c:pt>
                <c:pt idx="22585" formatCode="0.00E+00">
                  <c:v>2844.19</c:v>
                </c:pt>
                <c:pt idx="22586" formatCode="0.00E+00">
                  <c:v>2843.42</c:v>
                </c:pt>
                <c:pt idx="22587" formatCode="0.00E+00">
                  <c:v>2842.03</c:v>
                </c:pt>
                <c:pt idx="22588" formatCode="0.00E+00">
                  <c:v>2840.01</c:v>
                </c:pt>
                <c:pt idx="22589" formatCode="0.00E+00">
                  <c:v>2837.37</c:v>
                </c:pt>
                <c:pt idx="22590" formatCode="0.00E+00">
                  <c:v>2834.11</c:v>
                </c:pt>
                <c:pt idx="22591" formatCode="0.00E+00">
                  <c:v>2830.22</c:v>
                </c:pt>
                <c:pt idx="22592" formatCode="0.00E+00">
                  <c:v>2825.71</c:v>
                </c:pt>
                <c:pt idx="22593" formatCode="0.00E+00">
                  <c:v>2820.59</c:v>
                </c:pt>
                <c:pt idx="22594" formatCode="0.00E+00">
                  <c:v>2814.85</c:v>
                </c:pt>
                <c:pt idx="22595" formatCode="0.00E+00">
                  <c:v>2808.48</c:v>
                </c:pt>
                <c:pt idx="22596" formatCode="0.00E+00">
                  <c:v>2801.51</c:v>
                </c:pt>
                <c:pt idx="22597" formatCode="0.00E+00">
                  <c:v>2793.91</c:v>
                </c:pt>
                <c:pt idx="22598" formatCode="0.00E+00">
                  <c:v>2785.71</c:v>
                </c:pt>
                <c:pt idx="22599" formatCode="0.00E+00">
                  <c:v>2776.89</c:v>
                </c:pt>
                <c:pt idx="22600" formatCode="0.00E+00">
                  <c:v>2767.47</c:v>
                </c:pt>
                <c:pt idx="22601" formatCode="0.00E+00">
                  <c:v>2757.43</c:v>
                </c:pt>
                <c:pt idx="22602" formatCode="0.00E+00">
                  <c:v>2746.8</c:v>
                </c:pt>
                <c:pt idx="22603" formatCode="0.00E+00">
                  <c:v>2735.56</c:v>
                </c:pt>
                <c:pt idx="22604" formatCode="0.00E+00">
                  <c:v>2723.72</c:v>
                </c:pt>
                <c:pt idx="22605" formatCode="0.00E+00">
                  <c:v>2711.28</c:v>
                </c:pt>
                <c:pt idx="22606" formatCode="0.00E+00">
                  <c:v>2698.25</c:v>
                </c:pt>
                <c:pt idx="22607" formatCode="0.00E+00">
                  <c:v>2684.62</c:v>
                </c:pt>
                <c:pt idx="22608" formatCode="0.00E+00">
                  <c:v>2670.41</c:v>
                </c:pt>
                <c:pt idx="22609" formatCode="0.00E+00">
                  <c:v>2655.61</c:v>
                </c:pt>
                <c:pt idx="22610" formatCode="0.00E+00">
                  <c:v>2640.22</c:v>
                </c:pt>
                <c:pt idx="22611" formatCode="0.00E+00">
                  <c:v>2624.26</c:v>
                </c:pt>
                <c:pt idx="22612" formatCode="0.00E+00">
                  <c:v>2607.73</c:v>
                </c:pt>
                <c:pt idx="22613" formatCode="0.00E+00">
                  <c:v>2590.62</c:v>
                </c:pt>
                <c:pt idx="22614" formatCode="0.00E+00">
                  <c:v>2572.94</c:v>
                </c:pt>
                <c:pt idx="22615" formatCode="0.00E+00">
                  <c:v>2554.69</c:v>
                </c:pt>
                <c:pt idx="22616" formatCode="0.00E+00">
                  <c:v>2535.89</c:v>
                </c:pt>
                <c:pt idx="22617" formatCode="0.00E+00">
                  <c:v>2516.5300000000002</c:v>
                </c:pt>
                <c:pt idx="22618" formatCode="0.00E+00">
                  <c:v>2496.62</c:v>
                </c:pt>
                <c:pt idx="22619" formatCode="0.00E+00">
                  <c:v>2476.16</c:v>
                </c:pt>
                <c:pt idx="22620" formatCode="0.00E+00">
                  <c:v>2455.16</c:v>
                </c:pt>
                <c:pt idx="22621" formatCode="0.00E+00">
                  <c:v>2433.61</c:v>
                </c:pt>
                <c:pt idx="22622" formatCode="0.00E+00">
                  <c:v>2411.54</c:v>
                </c:pt>
                <c:pt idx="22623" formatCode="0.00E+00">
                  <c:v>2388.9299999999998</c:v>
                </c:pt>
                <c:pt idx="22624" formatCode="0.00E+00">
                  <c:v>2365.8000000000002</c:v>
                </c:pt>
                <c:pt idx="22625" formatCode="0.00E+00">
                  <c:v>2342.15</c:v>
                </c:pt>
                <c:pt idx="22626" formatCode="0.00E+00">
                  <c:v>2317.9899999999998</c:v>
                </c:pt>
                <c:pt idx="22627" formatCode="0.00E+00">
                  <c:v>2293.3200000000002</c:v>
                </c:pt>
                <c:pt idx="22628" formatCode="0.00E+00">
                  <c:v>2268.15</c:v>
                </c:pt>
                <c:pt idx="22629" formatCode="0.00E+00">
                  <c:v>2242.4699999999998</c:v>
                </c:pt>
                <c:pt idx="22630" formatCode="0.00E+00">
                  <c:v>2216.31</c:v>
                </c:pt>
                <c:pt idx="22631" formatCode="0.00E+00">
                  <c:v>2189.66</c:v>
                </c:pt>
                <c:pt idx="22632" formatCode="0.00E+00">
                  <c:v>2162.5300000000002</c:v>
                </c:pt>
                <c:pt idx="22633" formatCode="0.00E+00">
                  <c:v>2134.92</c:v>
                </c:pt>
                <c:pt idx="22634" formatCode="0.00E+00">
                  <c:v>2106.85</c:v>
                </c:pt>
                <c:pt idx="22635" formatCode="0.00E+00">
                  <c:v>2078.31</c:v>
                </c:pt>
                <c:pt idx="22636" formatCode="0.00E+00">
                  <c:v>2049.3200000000002</c:v>
                </c:pt>
                <c:pt idx="22637" formatCode="0.00E+00">
                  <c:v>2019.87</c:v>
                </c:pt>
                <c:pt idx="22638" formatCode="0.00E+00">
                  <c:v>1989.99</c:v>
                </c:pt>
                <c:pt idx="22639" formatCode="0.00E+00">
                  <c:v>1959.66</c:v>
                </c:pt>
                <c:pt idx="22640" formatCode="0.00E+00">
                  <c:v>1928.91</c:v>
                </c:pt>
                <c:pt idx="22641" formatCode="0.00E+00">
                  <c:v>1897.73</c:v>
                </c:pt>
                <c:pt idx="22642" formatCode="0.00E+00">
                  <c:v>1866.14</c:v>
                </c:pt>
                <c:pt idx="22643" formatCode="0.00E+00">
                  <c:v>1834.14</c:v>
                </c:pt>
                <c:pt idx="22644" formatCode="0.00E+00">
                  <c:v>1801.73</c:v>
                </c:pt>
                <c:pt idx="22645" formatCode="0.00E+00">
                  <c:v>1768.93</c:v>
                </c:pt>
                <c:pt idx="22646" formatCode="0.00E+00">
                  <c:v>1735.74</c:v>
                </c:pt>
                <c:pt idx="22647" formatCode="0.00E+00">
                  <c:v>1702.17</c:v>
                </c:pt>
                <c:pt idx="22648" formatCode="0.00E+00">
                  <c:v>1668.23</c:v>
                </c:pt>
                <c:pt idx="22649" formatCode="0.00E+00">
                  <c:v>1633.92</c:v>
                </c:pt>
                <c:pt idx="22650" formatCode="0.00E+00">
                  <c:v>1599.25</c:v>
                </c:pt>
                <c:pt idx="22651" formatCode="0.00E+00">
                  <c:v>1564.23</c:v>
                </c:pt>
                <c:pt idx="22652" formatCode="0.00E+00">
                  <c:v>1528.86</c:v>
                </c:pt>
                <c:pt idx="22653" formatCode="0.00E+00">
                  <c:v>1493.16</c:v>
                </c:pt>
                <c:pt idx="22654" formatCode="0.00E+00">
                  <c:v>1457.14</c:v>
                </c:pt>
                <c:pt idx="22655" formatCode="0.00E+00">
                  <c:v>1420.79</c:v>
                </c:pt>
                <c:pt idx="22656" formatCode="0.00E+00">
                  <c:v>1384.13</c:v>
                </c:pt>
                <c:pt idx="22657" formatCode="0.00E+00">
                  <c:v>1347.16</c:v>
                </c:pt>
                <c:pt idx="22658" formatCode="0.00E+00">
                  <c:v>1309.9000000000001</c:v>
                </c:pt>
                <c:pt idx="22659" formatCode="0.00E+00">
                  <c:v>1272.3599999999999</c:v>
                </c:pt>
                <c:pt idx="22660" formatCode="0.00E+00">
                  <c:v>1234.53</c:v>
                </c:pt>
                <c:pt idx="22661" formatCode="0.00E+00">
                  <c:v>1196.43</c:v>
                </c:pt>
                <c:pt idx="22662" formatCode="0.00E+00">
                  <c:v>1158.07</c:v>
                </c:pt>
                <c:pt idx="22663" formatCode="0.00E+00">
                  <c:v>1119.46</c:v>
                </c:pt>
                <c:pt idx="22664" formatCode="0.00E+00">
                  <c:v>1080.5899999999999</c:v>
                </c:pt>
                <c:pt idx="22665" formatCode="0.00E+00">
                  <c:v>1041.5</c:v>
                </c:pt>
                <c:pt idx="22666" formatCode="0.00E+00">
                  <c:v>1002.17</c:v>
                </c:pt>
                <c:pt idx="22667">
                  <c:v>962.62</c:v>
                </c:pt>
                <c:pt idx="22668">
                  <c:v>922.86099999999999</c:v>
                </c:pt>
                <c:pt idx="22669">
                  <c:v>882.899</c:v>
                </c:pt>
                <c:pt idx="22670">
                  <c:v>842.74300000000005</c:v>
                </c:pt>
                <c:pt idx="22671">
                  <c:v>802.40099999999995</c:v>
                </c:pt>
                <c:pt idx="22672">
                  <c:v>761.88300000000004</c:v>
                </c:pt>
                <c:pt idx="22673">
                  <c:v>721.197</c:v>
                </c:pt>
                <c:pt idx="22674">
                  <c:v>680.35299999999995</c:v>
                </c:pt>
                <c:pt idx="22675">
                  <c:v>639.36</c:v>
                </c:pt>
                <c:pt idx="22676">
                  <c:v>598.22500000000002</c:v>
                </c:pt>
                <c:pt idx="22677">
                  <c:v>556.96</c:v>
                </c:pt>
                <c:pt idx="22678">
                  <c:v>515.57100000000003</c:v>
                </c:pt>
                <c:pt idx="22679">
                  <c:v>474.06900000000002</c:v>
                </c:pt>
                <c:pt idx="22680">
                  <c:v>432.46300000000002</c:v>
                </c:pt>
                <c:pt idx="22681">
                  <c:v>390.76100000000002</c:v>
                </c:pt>
                <c:pt idx="22682">
                  <c:v>348.97300000000001</c:v>
                </c:pt>
                <c:pt idx="22683">
                  <c:v>307.10899999999998</c:v>
                </c:pt>
                <c:pt idx="22684">
                  <c:v>265.17599999999999</c:v>
                </c:pt>
                <c:pt idx="22685">
                  <c:v>223.185</c:v>
                </c:pt>
                <c:pt idx="22686">
                  <c:v>181.14400000000001</c:v>
                </c:pt>
                <c:pt idx="22687">
                  <c:v>139.06200000000001</c:v>
                </c:pt>
                <c:pt idx="22688">
                  <c:v>96.95</c:v>
                </c:pt>
                <c:pt idx="22689">
                  <c:v>54.816000000000003</c:v>
                </c:pt>
                <c:pt idx="22690">
                  <c:v>12.6694</c:v>
                </c:pt>
                <c:pt idx="22691">
                  <c:v>-29.4802</c:v>
                </c:pt>
                <c:pt idx="22692">
                  <c:v>-71.623699999999999</c:v>
                </c:pt>
                <c:pt idx="22693">
                  <c:v>-113.752</c:v>
                </c:pt>
                <c:pt idx="22694">
                  <c:v>-155.85499999999999</c:v>
                </c:pt>
                <c:pt idx="22695">
                  <c:v>-197.92500000000001</c:v>
                </c:pt>
                <c:pt idx="22696">
                  <c:v>-239.952</c:v>
                </c:pt>
                <c:pt idx="22697">
                  <c:v>-281.92700000000002</c:v>
                </c:pt>
                <c:pt idx="22698">
                  <c:v>-323.83999999999997</c:v>
                </c:pt>
                <c:pt idx="22699">
                  <c:v>-365.68299999999999</c:v>
                </c:pt>
                <c:pt idx="22700">
                  <c:v>-407.44499999999999</c:v>
                </c:pt>
                <c:pt idx="22701">
                  <c:v>-449.11900000000003</c:v>
                </c:pt>
                <c:pt idx="22702">
                  <c:v>-490.69400000000002</c:v>
                </c:pt>
                <c:pt idx="22703">
                  <c:v>-532.16300000000001</c:v>
                </c:pt>
                <c:pt idx="22704">
                  <c:v>-573.51599999999996</c:v>
                </c:pt>
                <c:pt idx="22705">
                  <c:v>-614.74300000000005</c:v>
                </c:pt>
                <c:pt idx="22706">
                  <c:v>-655.83600000000001</c:v>
                </c:pt>
                <c:pt idx="22707">
                  <c:v>-696.78399999999999</c:v>
                </c:pt>
                <c:pt idx="22708">
                  <c:v>-737.58</c:v>
                </c:pt>
                <c:pt idx="22709">
                  <c:v>-778.21600000000001</c:v>
                </c:pt>
                <c:pt idx="22710">
                  <c:v>-818.68200000000002</c:v>
                </c:pt>
                <c:pt idx="22711">
                  <c:v>-858.96799999999996</c:v>
                </c:pt>
                <c:pt idx="22712">
                  <c:v>-899.06700000000001</c:v>
                </c:pt>
                <c:pt idx="22713">
                  <c:v>-938.96900000000005</c:v>
                </c:pt>
                <c:pt idx="22714">
                  <c:v>-978.66499999999996</c:v>
                </c:pt>
                <c:pt idx="22715" formatCode="0.00E+00">
                  <c:v>-1018.15</c:v>
                </c:pt>
                <c:pt idx="22716" formatCode="0.00E+00">
                  <c:v>-1057.4100000000001</c:v>
                </c:pt>
                <c:pt idx="22717" formatCode="0.00E+00">
                  <c:v>-1096.43</c:v>
                </c:pt>
                <c:pt idx="22718" formatCode="0.00E+00">
                  <c:v>-1135.22</c:v>
                </c:pt>
                <c:pt idx="22719" formatCode="0.00E+00">
                  <c:v>-1173.76</c:v>
                </c:pt>
                <c:pt idx="22720" formatCode="0.00E+00">
                  <c:v>-1212.04</c:v>
                </c:pt>
                <c:pt idx="22721" formatCode="0.00E+00">
                  <c:v>-1250.06</c:v>
                </c:pt>
                <c:pt idx="22722" formatCode="0.00E+00">
                  <c:v>-1287.8</c:v>
                </c:pt>
                <c:pt idx="22723" formatCode="0.00E+00">
                  <c:v>-1325.26</c:v>
                </c:pt>
                <c:pt idx="22724" formatCode="0.00E+00">
                  <c:v>-1362.43</c:v>
                </c:pt>
                <c:pt idx="22725" formatCode="0.00E+00">
                  <c:v>-1399.3</c:v>
                </c:pt>
                <c:pt idx="22726" formatCode="0.00E+00">
                  <c:v>-1435.87</c:v>
                </c:pt>
                <c:pt idx="22727" formatCode="0.00E+00">
                  <c:v>-1472.12</c:v>
                </c:pt>
                <c:pt idx="22728" formatCode="0.00E+00">
                  <c:v>-1508.05</c:v>
                </c:pt>
                <c:pt idx="22729" formatCode="0.00E+00">
                  <c:v>-1543.65</c:v>
                </c:pt>
                <c:pt idx="22730" formatCode="0.00E+00">
                  <c:v>-1578.91</c:v>
                </c:pt>
                <c:pt idx="22731" formatCode="0.00E+00">
                  <c:v>-1613.82</c:v>
                </c:pt>
                <c:pt idx="22732" formatCode="0.00E+00">
                  <c:v>-1648.38</c:v>
                </c:pt>
                <c:pt idx="22733" formatCode="0.00E+00">
                  <c:v>-1682.58</c:v>
                </c:pt>
                <c:pt idx="22734" formatCode="0.00E+00">
                  <c:v>-1716.41</c:v>
                </c:pt>
                <c:pt idx="22735" formatCode="0.00E+00">
                  <c:v>-1749.87</c:v>
                </c:pt>
                <c:pt idx="22736" formatCode="0.00E+00">
                  <c:v>-1782.94</c:v>
                </c:pt>
                <c:pt idx="22737" formatCode="0.00E+00">
                  <c:v>-1815.62</c:v>
                </c:pt>
                <c:pt idx="22738" formatCode="0.00E+00">
                  <c:v>-1847.9</c:v>
                </c:pt>
                <c:pt idx="22739" formatCode="0.00E+00">
                  <c:v>-1879.78</c:v>
                </c:pt>
                <c:pt idx="22740" formatCode="0.00E+00">
                  <c:v>-1911.24</c:v>
                </c:pt>
                <c:pt idx="22741" formatCode="0.00E+00">
                  <c:v>-1942.29</c:v>
                </c:pt>
                <c:pt idx="22742" formatCode="0.00E+00">
                  <c:v>-1972.91</c:v>
                </c:pt>
                <c:pt idx="22743" formatCode="0.00E+00">
                  <c:v>-2003.1</c:v>
                </c:pt>
                <c:pt idx="22744" formatCode="0.00E+00">
                  <c:v>-2032.85</c:v>
                </c:pt>
                <c:pt idx="22745" formatCode="0.00E+00">
                  <c:v>-2062.15</c:v>
                </c:pt>
                <c:pt idx="22746" formatCode="0.00E+00">
                  <c:v>-2091.0100000000002</c:v>
                </c:pt>
                <c:pt idx="22747" formatCode="0.00E+00">
                  <c:v>-2119.4</c:v>
                </c:pt>
                <c:pt idx="22748" formatCode="0.00E+00">
                  <c:v>-2147.33</c:v>
                </c:pt>
                <c:pt idx="22749" formatCode="0.00E+00">
                  <c:v>-2174.79</c:v>
                </c:pt>
                <c:pt idx="22750" formatCode="0.00E+00">
                  <c:v>-2201.77</c:v>
                </c:pt>
                <c:pt idx="22751" formatCode="0.00E+00">
                  <c:v>-2228.27</c:v>
                </c:pt>
                <c:pt idx="22752" formatCode="0.00E+00">
                  <c:v>-2254.2800000000002</c:v>
                </c:pt>
                <c:pt idx="22753" formatCode="0.00E+00">
                  <c:v>-2279.8000000000002</c:v>
                </c:pt>
                <c:pt idx="22754" formatCode="0.00E+00">
                  <c:v>-2304.81</c:v>
                </c:pt>
                <c:pt idx="22755" formatCode="0.00E+00">
                  <c:v>-2329.33</c:v>
                </c:pt>
                <c:pt idx="22756" formatCode="0.00E+00">
                  <c:v>-2353.33</c:v>
                </c:pt>
                <c:pt idx="22757" formatCode="0.00E+00">
                  <c:v>-2376.81</c:v>
                </c:pt>
                <c:pt idx="22758" formatCode="0.00E+00">
                  <c:v>-2399.7800000000002</c:v>
                </c:pt>
                <c:pt idx="22759" formatCode="0.00E+00">
                  <c:v>-2422.2199999999998</c:v>
                </c:pt>
                <c:pt idx="22760" formatCode="0.00E+00">
                  <c:v>-2444.12</c:v>
                </c:pt>
                <c:pt idx="22761" formatCode="0.00E+00">
                  <c:v>-2465.4899999999998</c:v>
                </c:pt>
                <c:pt idx="22762" formatCode="0.00E+00">
                  <c:v>-2486.3200000000002</c:v>
                </c:pt>
                <c:pt idx="22763" formatCode="0.00E+00">
                  <c:v>-2506.61</c:v>
                </c:pt>
                <c:pt idx="22764" formatCode="0.00E+00">
                  <c:v>-2526.35</c:v>
                </c:pt>
                <c:pt idx="22765" formatCode="0.00E+00">
                  <c:v>-2545.5300000000002</c:v>
                </c:pt>
                <c:pt idx="22766" formatCode="0.00E+00">
                  <c:v>-2564.15</c:v>
                </c:pt>
                <c:pt idx="22767" formatCode="0.00E+00">
                  <c:v>-2582.2199999999998</c:v>
                </c:pt>
                <c:pt idx="22768" formatCode="0.00E+00">
                  <c:v>-2599.71</c:v>
                </c:pt>
                <c:pt idx="22769" formatCode="0.00E+00">
                  <c:v>-2616.64</c:v>
                </c:pt>
                <c:pt idx="22770" formatCode="0.00E+00">
                  <c:v>-2632.99</c:v>
                </c:pt>
                <c:pt idx="22771" formatCode="0.00E+00">
                  <c:v>-2648.76</c:v>
                </c:pt>
                <c:pt idx="22772" formatCode="0.00E+00">
                  <c:v>-2663.96</c:v>
                </c:pt>
                <c:pt idx="22773" formatCode="0.00E+00">
                  <c:v>-2678.57</c:v>
                </c:pt>
                <c:pt idx="22774" formatCode="0.00E+00">
                  <c:v>-2692.59</c:v>
                </c:pt>
                <c:pt idx="22775" formatCode="0.00E+00">
                  <c:v>-2706.02</c:v>
                </c:pt>
                <c:pt idx="22776" formatCode="0.00E+00">
                  <c:v>-2718.86</c:v>
                </c:pt>
                <c:pt idx="22777" formatCode="0.00E+00">
                  <c:v>-2731.11</c:v>
                </c:pt>
                <c:pt idx="22778" formatCode="0.00E+00">
                  <c:v>-2742.75</c:v>
                </c:pt>
                <c:pt idx="22779" formatCode="0.00E+00">
                  <c:v>-2753.79</c:v>
                </c:pt>
                <c:pt idx="22780" formatCode="0.00E+00">
                  <c:v>-2764.23</c:v>
                </c:pt>
                <c:pt idx="22781" formatCode="0.00E+00">
                  <c:v>-2774.07</c:v>
                </c:pt>
                <c:pt idx="22782" formatCode="0.00E+00">
                  <c:v>-2783.29</c:v>
                </c:pt>
                <c:pt idx="22783" formatCode="0.00E+00">
                  <c:v>-2791.9</c:v>
                </c:pt>
                <c:pt idx="22784" formatCode="0.00E+00">
                  <c:v>-2799.9</c:v>
                </c:pt>
                <c:pt idx="22785" formatCode="0.00E+00">
                  <c:v>-2807.29</c:v>
                </c:pt>
                <c:pt idx="22786" formatCode="0.00E+00">
                  <c:v>-2814.06</c:v>
                </c:pt>
                <c:pt idx="22787" formatCode="0.00E+00">
                  <c:v>-2820.22</c:v>
                </c:pt>
                <c:pt idx="22788" formatCode="0.00E+00">
                  <c:v>-2825.75</c:v>
                </c:pt>
                <c:pt idx="22789" formatCode="0.00E+00">
                  <c:v>-2830.67</c:v>
                </c:pt>
                <c:pt idx="22790" formatCode="0.00E+00">
                  <c:v>-2834.97</c:v>
                </c:pt>
                <c:pt idx="22791" formatCode="0.00E+00">
                  <c:v>-2838.64</c:v>
                </c:pt>
                <c:pt idx="22792" formatCode="0.00E+00">
                  <c:v>-2841.69</c:v>
                </c:pt>
                <c:pt idx="22793" formatCode="0.00E+00">
                  <c:v>-2844.12</c:v>
                </c:pt>
                <c:pt idx="22794" formatCode="0.00E+00">
                  <c:v>-2845.93</c:v>
                </c:pt>
                <c:pt idx="22795" formatCode="0.00E+00">
                  <c:v>-2847.11</c:v>
                </c:pt>
                <c:pt idx="22796" formatCode="0.00E+00">
                  <c:v>-2847.66</c:v>
                </c:pt>
                <c:pt idx="22797" formatCode="0.00E+00">
                  <c:v>-2847.6</c:v>
                </c:pt>
                <c:pt idx="22798" formatCode="0.00E+00">
                  <c:v>-2846.9</c:v>
                </c:pt>
                <c:pt idx="22799" formatCode="0.00E+00">
                  <c:v>-2845.58</c:v>
                </c:pt>
                <c:pt idx="22800" formatCode="0.00E+00">
                  <c:v>-2843.64</c:v>
                </c:pt>
                <c:pt idx="22801" formatCode="0.00E+00">
                  <c:v>-2841.08</c:v>
                </c:pt>
                <c:pt idx="22802" formatCode="0.00E+00">
                  <c:v>-2837.89</c:v>
                </c:pt>
                <c:pt idx="22803" formatCode="0.00E+00">
                  <c:v>-2834.08</c:v>
                </c:pt>
                <c:pt idx="22804" formatCode="0.00E+00">
                  <c:v>-2829.65</c:v>
                </c:pt>
                <c:pt idx="22805" formatCode="0.00E+00">
                  <c:v>-2824.59</c:v>
                </c:pt>
                <c:pt idx="22806" formatCode="0.00E+00">
                  <c:v>-2818.92</c:v>
                </c:pt>
                <c:pt idx="22807" formatCode="0.00E+00">
                  <c:v>-2812.63</c:v>
                </c:pt>
                <c:pt idx="22808" formatCode="0.00E+00">
                  <c:v>-2805.72</c:v>
                </c:pt>
                <c:pt idx="22809" formatCode="0.00E+00">
                  <c:v>-2798.2</c:v>
                </c:pt>
                <c:pt idx="22810" formatCode="0.00E+00">
                  <c:v>-2790.06</c:v>
                </c:pt>
                <c:pt idx="22811" formatCode="0.00E+00">
                  <c:v>-2781.31</c:v>
                </c:pt>
                <c:pt idx="22812" formatCode="0.00E+00">
                  <c:v>-2771.95</c:v>
                </c:pt>
                <c:pt idx="22813" formatCode="0.00E+00">
                  <c:v>-2761.98</c:v>
                </c:pt>
                <c:pt idx="22814" formatCode="0.00E+00">
                  <c:v>-2751.41</c:v>
                </c:pt>
                <c:pt idx="22815" formatCode="0.00E+00">
                  <c:v>-2740.23</c:v>
                </c:pt>
                <c:pt idx="22816" formatCode="0.00E+00">
                  <c:v>-2728.46</c:v>
                </c:pt>
                <c:pt idx="22817" formatCode="0.00E+00">
                  <c:v>-2716.08</c:v>
                </c:pt>
                <c:pt idx="22818" formatCode="0.00E+00">
                  <c:v>-2703.11</c:v>
                </c:pt>
                <c:pt idx="22819" formatCode="0.00E+00">
                  <c:v>-2689.54</c:v>
                </c:pt>
                <c:pt idx="22820" formatCode="0.00E+00">
                  <c:v>-2675.39</c:v>
                </c:pt>
                <c:pt idx="22821" formatCode="0.00E+00">
                  <c:v>-2660.64</c:v>
                </c:pt>
                <c:pt idx="22822" formatCode="0.00E+00">
                  <c:v>-2645.32</c:v>
                </c:pt>
                <c:pt idx="22823" formatCode="0.00E+00">
                  <c:v>-2629.41</c:v>
                </c:pt>
                <c:pt idx="22824" formatCode="0.00E+00">
                  <c:v>-2612.9299999999998</c:v>
                </c:pt>
                <c:pt idx="22825" formatCode="0.00E+00">
                  <c:v>-2595.87</c:v>
                </c:pt>
                <c:pt idx="22826" formatCode="0.00E+00">
                  <c:v>-2578.25</c:v>
                </c:pt>
                <c:pt idx="22827" formatCode="0.00E+00">
                  <c:v>-2560.0500000000002</c:v>
                </c:pt>
                <c:pt idx="22828" formatCode="0.00E+00">
                  <c:v>-2541.3000000000002</c:v>
                </c:pt>
                <c:pt idx="22829" formatCode="0.00E+00">
                  <c:v>-2521.9899999999998</c:v>
                </c:pt>
                <c:pt idx="22830" formatCode="0.00E+00">
                  <c:v>-2502.12</c:v>
                </c:pt>
                <c:pt idx="22831" formatCode="0.00E+00">
                  <c:v>-2481.71</c:v>
                </c:pt>
                <c:pt idx="22832" formatCode="0.00E+00">
                  <c:v>-2460.75</c:v>
                </c:pt>
                <c:pt idx="22833" formatCode="0.00E+00">
                  <c:v>-2439.25</c:v>
                </c:pt>
                <c:pt idx="22834" formatCode="0.00E+00">
                  <c:v>-2417.2199999999998</c:v>
                </c:pt>
                <c:pt idx="22835" formatCode="0.00E+00">
                  <c:v>-2394.66</c:v>
                </c:pt>
                <c:pt idx="22836" formatCode="0.00E+00">
                  <c:v>-2371.5700000000002</c:v>
                </c:pt>
                <c:pt idx="22837" formatCode="0.00E+00">
                  <c:v>-2347.96</c:v>
                </c:pt>
                <c:pt idx="22838" formatCode="0.00E+00">
                  <c:v>-2323.83</c:v>
                </c:pt>
                <c:pt idx="22839" formatCode="0.00E+00">
                  <c:v>-2299.1999999999998</c:v>
                </c:pt>
                <c:pt idx="22840" formatCode="0.00E+00">
                  <c:v>-2274.06</c:v>
                </c:pt>
                <c:pt idx="22841" formatCode="0.00E+00">
                  <c:v>-2248.42</c:v>
                </c:pt>
                <c:pt idx="22842" formatCode="0.00E+00">
                  <c:v>-2222.29</c:v>
                </c:pt>
                <c:pt idx="22843" formatCode="0.00E+00">
                  <c:v>-2195.67</c:v>
                </c:pt>
                <c:pt idx="22844" formatCode="0.00E+00">
                  <c:v>-2168.5700000000002</c:v>
                </c:pt>
                <c:pt idx="22845" formatCode="0.00E+00">
                  <c:v>-2140.9899999999998</c:v>
                </c:pt>
                <c:pt idx="22846" formatCode="0.00E+00">
                  <c:v>-2112.9499999999998</c:v>
                </c:pt>
                <c:pt idx="22847" formatCode="0.00E+00">
                  <c:v>-2084.4299999999998</c:v>
                </c:pt>
                <c:pt idx="22848" formatCode="0.00E+00">
                  <c:v>-2055.4699999999998</c:v>
                </c:pt>
                <c:pt idx="22849" formatCode="0.00E+00">
                  <c:v>-2026.05</c:v>
                </c:pt>
                <c:pt idx="22850" formatCode="0.00E+00">
                  <c:v>-1996.18</c:v>
                </c:pt>
                <c:pt idx="22851" formatCode="0.00E+00">
                  <c:v>-1965.88</c:v>
                </c:pt>
                <c:pt idx="22852" formatCode="0.00E+00">
                  <c:v>-1935.15</c:v>
                </c:pt>
                <c:pt idx="22853" formatCode="0.00E+00">
                  <c:v>-1903.99</c:v>
                </c:pt>
                <c:pt idx="22854" formatCode="0.00E+00">
                  <c:v>-1872.41</c:v>
                </c:pt>
                <c:pt idx="22855" formatCode="0.00E+00">
                  <c:v>-1840.42</c:v>
                </c:pt>
                <c:pt idx="22856" formatCode="0.00E+00">
                  <c:v>-1808.03</c:v>
                </c:pt>
                <c:pt idx="22857" formatCode="0.00E+00">
                  <c:v>-1775.24</c:v>
                </c:pt>
                <c:pt idx="22858" formatCode="0.00E+00">
                  <c:v>-1742.06</c:v>
                </c:pt>
                <c:pt idx="22859" formatCode="0.00E+00">
                  <c:v>-1708.5</c:v>
                </c:pt>
                <c:pt idx="22860" formatCode="0.00E+00">
                  <c:v>-1674.57</c:v>
                </c:pt>
                <c:pt idx="22861" formatCode="0.00E+00">
                  <c:v>-1640.26</c:v>
                </c:pt>
                <c:pt idx="22862" formatCode="0.00E+00">
                  <c:v>-1605.6</c:v>
                </c:pt>
                <c:pt idx="22863" formatCode="0.00E+00">
                  <c:v>-1570.58</c:v>
                </c:pt>
                <c:pt idx="22864" formatCode="0.00E+00">
                  <c:v>-1535.22</c:v>
                </c:pt>
                <c:pt idx="22865" formatCode="0.00E+00">
                  <c:v>-1499.52</c:v>
                </c:pt>
                <c:pt idx="22866" formatCode="0.00E+00">
                  <c:v>-1463.49</c:v>
                </c:pt>
                <c:pt idx="22867" formatCode="0.00E+00">
                  <c:v>-1427.14</c:v>
                </c:pt>
                <c:pt idx="22868" formatCode="0.00E+00">
                  <c:v>-1390.48</c:v>
                </c:pt>
                <c:pt idx="22869" formatCode="0.00E+00">
                  <c:v>-1353.51</c:v>
                </c:pt>
                <c:pt idx="22870" formatCode="0.00E+00">
                  <c:v>-1316.25</c:v>
                </c:pt>
                <c:pt idx="22871" formatCode="0.00E+00">
                  <c:v>-1278.69</c:v>
                </c:pt>
                <c:pt idx="22872" formatCode="0.00E+00">
                  <c:v>-1240.8599999999999</c:v>
                </c:pt>
                <c:pt idx="22873" formatCode="0.00E+00">
                  <c:v>-1202.75</c:v>
                </c:pt>
                <c:pt idx="22874" formatCode="0.00E+00">
                  <c:v>-1164.3800000000001</c:v>
                </c:pt>
                <c:pt idx="22875" formatCode="0.00E+00">
                  <c:v>-1125.75</c:v>
                </c:pt>
                <c:pt idx="22876" formatCode="0.00E+00">
                  <c:v>-1086.8800000000001</c:v>
                </c:pt>
                <c:pt idx="22877" formatCode="0.00E+00">
                  <c:v>-1047.76</c:v>
                </c:pt>
                <c:pt idx="22878" formatCode="0.00E+00">
                  <c:v>-1008.42</c:v>
                </c:pt>
                <c:pt idx="22879">
                  <c:v>-968.85</c:v>
                </c:pt>
                <c:pt idx="22880">
                  <c:v>-929.07</c:v>
                </c:pt>
                <c:pt idx="22881">
                  <c:v>-889.08699999999999</c:v>
                </c:pt>
                <c:pt idx="22882">
                  <c:v>-848.90800000000002</c:v>
                </c:pt>
                <c:pt idx="22883">
                  <c:v>-808.54200000000003</c:v>
                </c:pt>
                <c:pt idx="22884">
                  <c:v>-767.99800000000005</c:v>
                </c:pt>
                <c:pt idx="22885">
                  <c:v>-727.28599999999994</c:v>
                </c:pt>
                <c:pt idx="22886">
                  <c:v>-686.41300000000001</c:v>
                </c:pt>
                <c:pt idx="22887">
                  <c:v>-645.39</c:v>
                </c:pt>
                <c:pt idx="22888">
                  <c:v>-604.22400000000005</c:v>
                </c:pt>
                <c:pt idx="22889">
                  <c:v>-562.92499999999995</c:v>
                </c:pt>
                <c:pt idx="22890">
                  <c:v>-521.50300000000004</c:v>
                </c:pt>
                <c:pt idx="22891">
                  <c:v>-479.96600000000001</c:v>
                </c:pt>
                <c:pt idx="22892">
                  <c:v>-438.322</c:v>
                </c:pt>
                <c:pt idx="22893">
                  <c:v>-396.58300000000003</c:v>
                </c:pt>
                <c:pt idx="22894">
                  <c:v>-354.755</c:v>
                </c:pt>
                <c:pt idx="22895">
                  <c:v>-312.85000000000002</c:v>
                </c:pt>
                <c:pt idx="22896">
                  <c:v>-270.875</c:v>
                </c:pt>
                <c:pt idx="22897">
                  <c:v>-228.84</c:v>
                </c:pt>
                <c:pt idx="22898">
                  <c:v>-186.75399999999999</c:v>
                </c:pt>
                <c:pt idx="22899">
                  <c:v>-144.62700000000001</c:v>
                </c:pt>
                <c:pt idx="22900">
                  <c:v>-102.467</c:v>
                </c:pt>
                <c:pt idx="22901">
                  <c:v>-60.284199999999998</c:v>
                </c:pt>
                <c:pt idx="22902">
                  <c:v>-18.087800000000001</c:v>
                </c:pt>
                <c:pt idx="22903">
                  <c:v>24.113</c:v>
                </c:pt>
                <c:pt idx="22904">
                  <c:v>66.308999999999997</c:v>
                </c:pt>
                <c:pt idx="22905">
                  <c:v>108.491</c:v>
                </c:pt>
                <c:pt idx="22906">
                  <c:v>150.649</c:v>
                </c:pt>
                <c:pt idx="22907">
                  <c:v>192.77500000000001</c:v>
                </c:pt>
                <c:pt idx="22908">
                  <c:v>234.85900000000001</c:v>
                </c:pt>
                <c:pt idx="22909">
                  <c:v>276.892</c:v>
                </c:pt>
                <c:pt idx="22910">
                  <c:v>318.86500000000001</c:v>
                </c:pt>
                <c:pt idx="22911">
                  <c:v>360.76799999999997</c:v>
                </c:pt>
                <c:pt idx="22912">
                  <c:v>402.59300000000002</c:v>
                </c:pt>
                <c:pt idx="22913">
                  <c:v>444.33</c:v>
                </c:pt>
                <c:pt idx="22914">
                  <c:v>485.97</c:v>
                </c:pt>
                <c:pt idx="22915">
                  <c:v>527.50400000000002</c:v>
                </c:pt>
                <c:pt idx="22916">
                  <c:v>568.923</c:v>
                </c:pt>
                <c:pt idx="22917">
                  <c:v>610.21699999999998</c:v>
                </c:pt>
                <c:pt idx="22918">
                  <c:v>651.37900000000002</c:v>
                </c:pt>
                <c:pt idx="22919">
                  <c:v>692.39800000000002</c:v>
                </c:pt>
                <c:pt idx="22920">
                  <c:v>733.26599999999996</c:v>
                </c:pt>
                <c:pt idx="22921">
                  <c:v>773.97299999999996</c:v>
                </c:pt>
                <c:pt idx="22922">
                  <c:v>814.51199999999994</c:v>
                </c:pt>
                <c:pt idx="22923">
                  <c:v>854.87199999999996</c:v>
                </c:pt>
                <c:pt idx="22924">
                  <c:v>895.04499999999996</c:v>
                </c:pt>
                <c:pt idx="22925">
                  <c:v>935.024</c:v>
                </c:pt>
                <c:pt idx="22926">
                  <c:v>974.79700000000003</c:v>
                </c:pt>
                <c:pt idx="22927" formatCode="0.00E+00">
                  <c:v>1014.36</c:v>
                </c:pt>
                <c:pt idx="22928" formatCode="0.00E+00">
                  <c:v>1053.69</c:v>
                </c:pt>
                <c:pt idx="22929" formatCode="0.00E+00">
                  <c:v>1092.8</c:v>
                </c:pt>
                <c:pt idx="22930" formatCode="0.00E+00">
                  <c:v>1131.67</c:v>
                </c:pt>
                <c:pt idx="22931" formatCode="0.00E+00">
                  <c:v>1170.29</c:v>
                </c:pt>
                <c:pt idx="22932" formatCode="0.00E+00">
                  <c:v>1208.6600000000001</c:v>
                </c:pt>
                <c:pt idx="22933" formatCode="0.00E+00">
                  <c:v>1246.76</c:v>
                </c:pt>
                <c:pt idx="22934" formatCode="0.00E+00">
                  <c:v>1284.58</c:v>
                </c:pt>
                <c:pt idx="22935" formatCode="0.00E+00">
                  <c:v>1322.13</c:v>
                </c:pt>
                <c:pt idx="22936" formatCode="0.00E+00">
                  <c:v>1359.38</c:v>
                </c:pt>
                <c:pt idx="22937" formatCode="0.00E+00">
                  <c:v>1396.34</c:v>
                </c:pt>
                <c:pt idx="22938" formatCode="0.00E+00">
                  <c:v>1432.99</c:v>
                </c:pt>
                <c:pt idx="22939" formatCode="0.00E+00">
                  <c:v>1469.33</c:v>
                </c:pt>
                <c:pt idx="22940" formatCode="0.00E+00">
                  <c:v>1505.35</c:v>
                </c:pt>
                <c:pt idx="22941" formatCode="0.00E+00">
                  <c:v>1541.04</c:v>
                </c:pt>
                <c:pt idx="22942" formatCode="0.00E+00">
                  <c:v>1576.39</c:v>
                </c:pt>
                <c:pt idx="22943" formatCode="0.00E+00">
                  <c:v>1611.39</c:v>
                </c:pt>
                <c:pt idx="22944" formatCode="0.00E+00">
                  <c:v>1646.04</c:v>
                </c:pt>
                <c:pt idx="22945" formatCode="0.00E+00">
                  <c:v>1680.34</c:v>
                </c:pt>
                <c:pt idx="22946" formatCode="0.00E+00">
                  <c:v>1714.26</c:v>
                </c:pt>
                <c:pt idx="22947" formatCode="0.00E+00">
                  <c:v>1747.81</c:v>
                </c:pt>
                <c:pt idx="22948" formatCode="0.00E+00">
                  <c:v>1780.97</c:v>
                </c:pt>
                <c:pt idx="22949" formatCode="0.00E+00">
                  <c:v>1813.75</c:v>
                </c:pt>
                <c:pt idx="22950" formatCode="0.00E+00">
                  <c:v>1846.13</c:v>
                </c:pt>
                <c:pt idx="22951" formatCode="0.00E+00">
                  <c:v>1878.1</c:v>
                </c:pt>
                <c:pt idx="22952" formatCode="0.00E+00">
                  <c:v>1909.66</c:v>
                </c:pt>
                <c:pt idx="22953" formatCode="0.00E+00">
                  <c:v>1940.8</c:v>
                </c:pt>
                <c:pt idx="22954" formatCode="0.00E+00">
                  <c:v>1971.52</c:v>
                </c:pt>
                <c:pt idx="22955" formatCode="0.00E+00">
                  <c:v>2001.81</c:v>
                </c:pt>
                <c:pt idx="22956" formatCode="0.00E+00">
                  <c:v>2031.65</c:v>
                </c:pt>
                <c:pt idx="22957" formatCode="0.00E+00">
                  <c:v>2061.06</c:v>
                </c:pt>
                <c:pt idx="22958" formatCode="0.00E+00">
                  <c:v>2090.0100000000002</c:v>
                </c:pt>
                <c:pt idx="22959" formatCode="0.00E+00">
                  <c:v>2118.5</c:v>
                </c:pt>
                <c:pt idx="22960" formatCode="0.00E+00">
                  <c:v>2146.5300000000002</c:v>
                </c:pt>
                <c:pt idx="22961" formatCode="0.00E+00">
                  <c:v>2174.08</c:v>
                </c:pt>
                <c:pt idx="22962" formatCode="0.00E+00">
                  <c:v>2201.17</c:v>
                </c:pt>
                <c:pt idx="22963" formatCode="0.00E+00">
                  <c:v>2227.77</c:v>
                </c:pt>
                <c:pt idx="22964" formatCode="0.00E+00">
                  <c:v>2253.88</c:v>
                </c:pt>
                <c:pt idx="22965" formatCode="0.00E+00">
                  <c:v>2279.5</c:v>
                </c:pt>
                <c:pt idx="22966" formatCode="0.00E+00">
                  <c:v>2304.61</c:v>
                </c:pt>
                <c:pt idx="22967" formatCode="0.00E+00">
                  <c:v>2329.2199999999998</c:v>
                </c:pt>
                <c:pt idx="22968" formatCode="0.00E+00">
                  <c:v>2353.33</c:v>
                </c:pt>
                <c:pt idx="22969" formatCode="0.00E+00">
                  <c:v>2376.91</c:v>
                </c:pt>
                <c:pt idx="22970" formatCode="0.00E+00">
                  <c:v>2399.98</c:v>
                </c:pt>
                <c:pt idx="22971" formatCode="0.00E+00">
                  <c:v>2422.52</c:v>
                </c:pt>
                <c:pt idx="22972" formatCode="0.00E+00">
                  <c:v>2444.5300000000002</c:v>
                </c:pt>
                <c:pt idx="22973" formatCode="0.00E+00">
                  <c:v>2466</c:v>
                </c:pt>
                <c:pt idx="22974" formatCode="0.00E+00">
                  <c:v>2486.9299999999998</c:v>
                </c:pt>
                <c:pt idx="22975" formatCode="0.00E+00">
                  <c:v>2507.31</c:v>
                </c:pt>
                <c:pt idx="22976" formatCode="0.00E+00">
                  <c:v>2527.15</c:v>
                </c:pt>
                <c:pt idx="22977" formatCode="0.00E+00">
                  <c:v>2546.44</c:v>
                </c:pt>
                <c:pt idx="22978" formatCode="0.00E+00">
                  <c:v>2565.16</c:v>
                </c:pt>
                <c:pt idx="22979" formatCode="0.00E+00">
                  <c:v>2583.33</c:v>
                </c:pt>
                <c:pt idx="22980" formatCode="0.00E+00">
                  <c:v>2600.92</c:v>
                </c:pt>
                <c:pt idx="22981" formatCode="0.00E+00">
                  <c:v>2617.9499999999998</c:v>
                </c:pt>
                <c:pt idx="22982" formatCode="0.00E+00">
                  <c:v>2634.4</c:v>
                </c:pt>
                <c:pt idx="22983" formatCode="0.00E+00">
                  <c:v>2650.27</c:v>
                </c:pt>
                <c:pt idx="22984" formatCode="0.00E+00">
                  <c:v>2665.57</c:v>
                </c:pt>
                <c:pt idx="22985" formatCode="0.00E+00">
                  <c:v>2680.28</c:v>
                </c:pt>
                <c:pt idx="22986" formatCode="0.00E+00">
                  <c:v>2694.4</c:v>
                </c:pt>
                <c:pt idx="22987" formatCode="0.00E+00">
                  <c:v>2707.93</c:v>
                </c:pt>
                <c:pt idx="22988" formatCode="0.00E+00">
                  <c:v>2720.87</c:v>
                </c:pt>
                <c:pt idx="22989" formatCode="0.00E+00">
                  <c:v>2733.22</c:v>
                </c:pt>
                <c:pt idx="22990" formatCode="0.00E+00">
                  <c:v>2744.96</c:v>
                </c:pt>
                <c:pt idx="22991" formatCode="0.00E+00">
                  <c:v>2756.1</c:v>
                </c:pt>
                <c:pt idx="22992" formatCode="0.00E+00">
                  <c:v>2766.64</c:v>
                </c:pt>
                <c:pt idx="22993" formatCode="0.00E+00">
                  <c:v>2776.57</c:v>
                </c:pt>
                <c:pt idx="22994" formatCode="0.00E+00">
                  <c:v>2785.89</c:v>
                </c:pt>
                <c:pt idx="22995" formatCode="0.00E+00">
                  <c:v>2794.6</c:v>
                </c:pt>
                <c:pt idx="22996" formatCode="0.00E+00">
                  <c:v>2802.7</c:v>
                </c:pt>
                <c:pt idx="22997" formatCode="0.00E+00">
                  <c:v>2810.18</c:v>
                </c:pt>
                <c:pt idx="22998" formatCode="0.00E+00">
                  <c:v>2817.05</c:v>
                </c:pt>
                <c:pt idx="22999" formatCode="0.00E+00">
                  <c:v>2823.29</c:v>
                </c:pt>
                <c:pt idx="23000" formatCode="0.00E+00">
                  <c:v>2828.92</c:v>
                </c:pt>
                <c:pt idx="23001" formatCode="0.00E+00">
                  <c:v>2833.93</c:v>
                </c:pt>
                <c:pt idx="23002" formatCode="0.00E+00">
                  <c:v>2838.32</c:v>
                </c:pt>
                <c:pt idx="23003" formatCode="0.00E+00">
                  <c:v>2842.09</c:v>
                </c:pt>
                <c:pt idx="23004" formatCode="0.00E+00">
                  <c:v>2845.23</c:v>
                </c:pt>
                <c:pt idx="23005" formatCode="0.00E+00">
                  <c:v>2847.75</c:v>
                </c:pt>
                <c:pt idx="23006" formatCode="0.00E+00">
                  <c:v>2849.64</c:v>
                </c:pt>
                <c:pt idx="23007" formatCode="0.00E+00">
                  <c:v>2850.91</c:v>
                </c:pt>
                <c:pt idx="23008" formatCode="0.00E+00">
                  <c:v>2851.56</c:v>
                </c:pt>
                <c:pt idx="23009" formatCode="0.00E+00">
                  <c:v>2851.58</c:v>
                </c:pt>
                <c:pt idx="23010" formatCode="0.00E+00">
                  <c:v>2850.97</c:v>
                </c:pt>
                <c:pt idx="23011" formatCode="0.00E+00">
                  <c:v>2849.74</c:v>
                </c:pt>
                <c:pt idx="23012" formatCode="0.00E+00">
                  <c:v>2847.88</c:v>
                </c:pt>
                <c:pt idx="23013" formatCode="0.00E+00">
                  <c:v>2845.4</c:v>
                </c:pt>
                <c:pt idx="23014" formatCode="0.00E+00">
                  <c:v>2842.29</c:v>
                </c:pt>
                <c:pt idx="23015" formatCode="0.00E+00">
                  <c:v>2838.57</c:v>
                </c:pt>
                <c:pt idx="23016" formatCode="0.00E+00">
                  <c:v>2834.22</c:v>
                </c:pt>
                <c:pt idx="23017" formatCode="0.00E+00">
                  <c:v>2829.24</c:v>
                </c:pt>
                <c:pt idx="23018" formatCode="0.00E+00">
                  <c:v>2823.65</c:v>
                </c:pt>
                <c:pt idx="23019" formatCode="0.00E+00">
                  <c:v>2817.44</c:v>
                </c:pt>
                <c:pt idx="23020" formatCode="0.00E+00">
                  <c:v>2810.61</c:v>
                </c:pt>
                <c:pt idx="23021" formatCode="0.00E+00">
                  <c:v>2803.16</c:v>
                </c:pt>
                <c:pt idx="23022" formatCode="0.00E+00">
                  <c:v>2795.1</c:v>
                </c:pt>
                <c:pt idx="23023" formatCode="0.00E+00">
                  <c:v>2786.42</c:v>
                </c:pt>
                <c:pt idx="23024" formatCode="0.00E+00">
                  <c:v>2777.14</c:v>
                </c:pt>
                <c:pt idx="23025" formatCode="0.00E+00">
                  <c:v>2767.25</c:v>
                </c:pt>
                <c:pt idx="23026" formatCode="0.00E+00">
                  <c:v>2756.74</c:v>
                </c:pt>
                <c:pt idx="23027" formatCode="0.00E+00">
                  <c:v>2745.64</c:v>
                </c:pt>
                <c:pt idx="23028" formatCode="0.00E+00">
                  <c:v>2733.93</c:v>
                </c:pt>
                <c:pt idx="23029" formatCode="0.00E+00">
                  <c:v>2721.62</c:v>
                </c:pt>
                <c:pt idx="23030" formatCode="0.00E+00">
                  <c:v>2708.72</c:v>
                </c:pt>
                <c:pt idx="23031" formatCode="0.00E+00">
                  <c:v>2695.22</c:v>
                </c:pt>
                <c:pt idx="23032" formatCode="0.00E+00">
                  <c:v>2681.13</c:v>
                </c:pt>
                <c:pt idx="23033" formatCode="0.00E+00">
                  <c:v>2666.45</c:v>
                </c:pt>
                <c:pt idx="23034" formatCode="0.00E+00">
                  <c:v>2651.18</c:v>
                </c:pt>
                <c:pt idx="23035" formatCode="0.00E+00">
                  <c:v>2635.34</c:v>
                </c:pt>
                <c:pt idx="23036" formatCode="0.00E+00">
                  <c:v>2618.91</c:v>
                </c:pt>
                <c:pt idx="23037" formatCode="0.00E+00">
                  <c:v>2601.92</c:v>
                </c:pt>
                <c:pt idx="23038" formatCode="0.00E+00">
                  <c:v>2584.35</c:v>
                </c:pt>
                <c:pt idx="23039" formatCode="0.00E+00">
                  <c:v>2566.21</c:v>
                </c:pt>
                <c:pt idx="23040" formatCode="0.00E+00">
                  <c:v>2547.5100000000002</c:v>
                </c:pt>
                <c:pt idx="23041" formatCode="0.00E+00">
                  <c:v>2528.2600000000002</c:v>
                </c:pt>
                <c:pt idx="23042" formatCode="0.00E+00">
                  <c:v>2508.44</c:v>
                </c:pt>
                <c:pt idx="23043" formatCode="0.00E+00">
                  <c:v>2488.08</c:v>
                </c:pt>
                <c:pt idx="23044" formatCode="0.00E+00">
                  <c:v>2467.17</c:v>
                </c:pt>
                <c:pt idx="23045" formatCode="0.00E+00">
                  <c:v>2445.7199999999998</c:v>
                </c:pt>
                <c:pt idx="23046" formatCode="0.00E+00">
                  <c:v>2423.7399999999998</c:v>
                </c:pt>
                <c:pt idx="23047" formatCode="0.00E+00">
                  <c:v>2401.2199999999998</c:v>
                </c:pt>
                <c:pt idx="23048" formatCode="0.00E+00">
                  <c:v>2378.17</c:v>
                </c:pt>
                <c:pt idx="23049" formatCode="0.00E+00">
                  <c:v>2354.6</c:v>
                </c:pt>
                <c:pt idx="23050" formatCode="0.00E+00">
                  <c:v>2330.52</c:v>
                </c:pt>
                <c:pt idx="23051" formatCode="0.00E+00">
                  <c:v>2305.9299999999998</c:v>
                </c:pt>
                <c:pt idx="23052" formatCode="0.00E+00">
                  <c:v>2280.83</c:v>
                </c:pt>
                <c:pt idx="23053" formatCode="0.00E+00">
                  <c:v>2255.2199999999998</c:v>
                </c:pt>
                <c:pt idx="23054" formatCode="0.00E+00">
                  <c:v>2229.13</c:v>
                </c:pt>
                <c:pt idx="23055" formatCode="0.00E+00">
                  <c:v>2202.54</c:v>
                </c:pt>
                <c:pt idx="23056" formatCode="0.00E+00">
                  <c:v>2175.4699999999998</c:v>
                </c:pt>
                <c:pt idx="23057" formatCode="0.00E+00">
                  <c:v>2147.9299999999998</c:v>
                </c:pt>
                <c:pt idx="23058" formatCode="0.00E+00">
                  <c:v>2119.91</c:v>
                </c:pt>
                <c:pt idx="23059" formatCode="0.00E+00">
                  <c:v>2091.4299999999998</c:v>
                </c:pt>
                <c:pt idx="23060" formatCode="0.00E+00">
                  <c:v>2062.48</c:v>
                </c:pt>
                <c:pt idx="23061" formatCode="0.00E+00">
                  <c:v>2033.09</c:v>
                </c:pt>
                <c:pt idx="23062" formatCode="0.00E+00">
                  <c:v>2003.25</c:v>
                </c:pt>
                <c:pt idx="23063" formatCode="0.00E+00">
                  <c:v>1972.97</c:v>
                </c:pt>
                <c:pt idx="23064" formatCode="0.00E+00">
                  <c:v>1942.25</c:v>
                </c:pt>
                <c:pt idx="23065" formatCode="0.00E+00">
                  <c:v>1911.11</c:v>
                </c:pt>
                <c:pt idx="23066" formatCode="0.00E+00">
                  <c:v>1879.56</c:v>
                </c:pt>
                <c:pt idx="23067" formatCode="0.00E+00">
                  <c:v>1847.58</c:v>
                </c:pt>
                <c:pt idx="23068" formatCode="0.00E+00">
                  <c:v>1815.21</c:v>
                </c:pt>
                <c:pt idx="23069" formatCode="0.00E+00">
                  <c:v>1782.43</c:v>
                </c:pt>
                <c:pt idx="23070" formatCode="0.00E+00">
                  <c:v>1749.26</c:v>
                </c:pt>
                <c:pt idx="23071" formatCode="0.00E+00">
                  <c:v>1715.71</c:v>
                </c:pt>
                <c:pt idx="23072" formatCode="0.00E+00">
                  <c:v>1681.78</c:v>
                </c:pt>
                <c:pt idx="23073" formatCode="0.00E+00">
                  <c:v>1647.48</c:v>
                </c:pt>
                <c:pt idx="23074" formatCode="0.00E+00">
                  <c:v>1612.83</c:v>
                </c:pt>
                <c:pt idx="23075" formatCode="0.00E+00">
                  <c:v>1577.81</c:v>
                </c:pt>
                <c:pt idx="23076" formatCode="0.00E+00">
                  <c:v>1542.45</c:v>
                </c:pt>
                <c:pt idx="23077" formatCode="0.00E+00">
                  <c:v>1506.75</c:v>
                </c:pt>
                <c:pt idx="23078" formatCode="0.00E+00">
                  <c:v>1470.73</c:v>
                </c:pt>
                <c:pt idx="23079" formatCode="0.00E+00">
                  <c:v>1434.37</c:v>
                </c:pt>
                <c:pt idx="23080" formatCode="0.00E+00">
                  <c:v>1397.7</c:v>
                </c:pt>
                <c:pt idx="23081" formatCode="0.00E+00">
                  <c:v>1360.73</c:v>
                </c:pt>
                <c:pt idx="23082" formatCode="0.00E+00">
                  <c:v>1323.46</c:v>
                </c:pt>
                <c:pt idx="23083" formatCode="0.00E+00">
                  <c:v>1285.8900000000001</c:v>
                </c:pt>
                <c:pt idx="23084" formatCode="0.00E+00">
                  <c:v>1248.05</c:v>
                </c:pt>
                <c:pt idx="23085" formatCode="0.00E+00">
                  <c:v>1209.92</c:v>
                </c:pt>
                <c:pt idx="23086" formatCode="0.00E+00">
                  <c:v>1171.54</c:v>
                </c:pt>
                <c:pt idx="23087" formatCode="0.00E+00">
                  <c:v>1132.8900000000001</c:v>
                </c:pt>
                <c:pt idx="23088" formatCode="0.00E+00">
                  <c:v>1094</c:v>
                </c:pt>
                <c:pt idx="23089" formatCode="0.00E+00">
                  <c:v>1054.8699999999999</c:v>
                </c:pt>
                <c:pt idx="23090" formatCode="0.00E+00">
                  <c:v>1015.5</c:v>
                </c:pt>
                <c:pt idx="23091">
                  <c:v>975.91300000000001</c:v>
                </c:pt>
                <c:pt idx="23092">
                  <c:v>936.10900000000004</c:v>
                </c:pt>
                <c:pt idx="23093">
                  <c:v>896.1</c:v>
                </c:pt>
                <c:pt idx="23094">
                  <c:v>855.89400000000001</c:v>
                </c:pt>
                <c:pt idx="23095">
                  <c:v>815.5</c:v>
                </c:pt>
                <c:pt idx="23096">
                  <c:v>774.92600000000004</c:v>
                </c:pt>
                <c:pt idx="23097">
                  <c:v>734.18100000000004</c:v>
                </c:pt>
                <c:pt idx="23098">
                  <c:v>693.27599999999995</c:v>
                </c:pt>
                <c:pt idx="23099">
                  <c:v>652.21699999999998</c:v>
                </c:pt>
                <c:pt idx="23100">
                  <c:v>611.01499999999999</c:v>
                </c:pt>
                <c:pt idx="23101">
                  <c:v>569.67899999999997</c:v>
                </c:pt>
                <c:pt idx="23102">
                  <c:v>528.21699999999998</c:v>
                </c:pt>
                <c:pt idx="23103">
                  <c:v>486.63799999999998</c:v>
                </c:pt>
                <c:pt idx="23104">
                  <c:v>444.952</c:v>
                </c:pt>
                <c:pt idx="23105">
                  <c:v>403.16899999999998</c:v>
                </c:pt>
                <c:pt idx="23106">
                  <c:v>361.29599999999999</c:v>
                </c:pt>
                <c:pt idx="23107">
                  <c:v>319.34399999999999</c:v>
                </c:pt>
                <c:pt idx="23108">
                  <c:v>277.32100000000003</c:v>
                </c:pt>
                <c:pt idx="23109">
                  <c:v>235.23599999999999</c:v>
                </c:pt>
                <c:pt idx="23110">
                  <c:v>193.09899999999999</c:v>
                </c:pt>
                <c:pt idx="23111">
                  <c:v>150.91900000000001</c:v>
                </c:pt>
                <c:pt idx="23112">
                  <c:v>108.705</c:v>
                </c:pt>
                <c:pt idx="23113">
                  <c:v>66.466300000000004</c:v>
                </c:pt>
                <c:pt idx="23114">
                  <c:v>24.212700000000002</c:v>
                </c:pt>
                <c:pt idx="23115">
                  <c:v>-18.046700000000001</c:v>
                </c:pt>
                <c:pt idx="23116">
                  <c:v>-60.302500000000002</c:v>
                </c:pt>
                <c:pt idx="23117">
                  <c:v>-102.54600000000001</c:v>
                </c:pt>
                <c:pt idx="23118">
                  <c:v>-144.767</c:v>
                </c:pt>
                <c:pt idx="23119">
                  <c:v>-186.95699999999999</c:v>
                </c:pt>
                <c:pt idx="23120">
                  <c:v>-229.10599999999999</c:v>
                </c:pt>
                <c:pt idx="23121">
                  <c:v>-271.20600000000002</c:v>
                </c:pt>
                <c:pt idx="23122">
                  <c:v>-313.24700000000001</c:v>
                </c:pt>
                <c:pt idx="23123">
                  <c:v>-355.22</c:v>
                </c:pt>
                <c:pt idx="23124">
                  <c:v>-397.11599999999999</c:v>
                </c:pt>
                <c:pt idx="23125">
                  <c:v>-438.92500000000001</c:v>
                </c:pt>
                <c:pt idx="23126">
                  <c:v>-480.63799999999998</c:v>
                </c:pt>
                <c:pt idx="23127">
                  <c:v>-522.24699999999996</c:v>
                </c:pt>
                <c:pt idx="23128">
                  <c:v>-563.74099999999999</c:v>
                </c:pt>
                <c:pt idx="23129">
                  <c:v>-605.11300000000006</c:v>
                </c:pt>
                <c:pt idx="23130">
                  <c:v>-646.35199999999998</c:v>
                </c:pt>
                <c:pt idx="23131">
                  <c:v>-687.45100000000002</c:v>
                </c:pt>
                <c:pt idx="23132">
                  <c:v>-728.399</c:v>
                </c:pt>
                <c:pt idx="23133">
                  <c:v>-769.18899999999996</c:v>
                </c:pt>
                <c:pt idx="23134">
                  <c:v>-809.81</c:v>
                </c:pt>
                <c:pt idx="23135">
                  <c:v>-850.25400000000002</c:v>
                </c:pt>
                <c:pt idx="23136">
                  <c:v>-890.51300000000003</c:v>
                </c:pt>
                <c:pt idx="23137">
                  <c:v>-930.577</c:v>
                </c:pt>
                <c:pt idx="23138">
                  <c:v>-970.43700000000001</c:v>
                </c:pt>
                <c:pt idx="23139" formatCode="0.00E+00">
                  <c:v>-1010.09</c:v>
                </c:pt>
                <c:pt idx="23140" formatCode="0.00E+00">
                  <c:v>-1049.51</c:v>
                </c:pt>
                <c:pt idx="23141" formatCode="0.00E+00">
                  <c:v>-1088.71</c:v>
                </c:pt>
                <c:pt idx="23142" formatCode="0.00E+00">
                  <c:v>-1127.67</c:v>
                </c:pt>
                <c:pt idx="23143" formatCode="0.00E+00">
                  <c:v>-1166.3800000000001</c:v>
                </c:pt>
                <c:pt idx="23144" formatCode="0.00E+00">
                  <c:v>-1204.8399999999999</c:v>
                </c:pt>
                <c:pt idx="23145" formatCode="0.00E+00">
                  <c:v>-1243.03</c:v>
                </c:pt>
                <c:pt idx="23146" formatCode="0.00E+00">
                  <c:v>-1280.96</c:v>
                </c:pt>
                <c:pt idx="23147" formatCode="0.00E+00">
                  <c:v>-1318.6</c:v>
                </c:pt>
                <c:pt idx="23148" formatCode="0.00E+00">
                  <c:v>-1355.95</c:v>
                </c:pt>
                <c:pt idx="23149" formatCode="0.00E+00">
                  <c:v>-1393.01</c:v>
                </c:pt>
                <c:pt idx="23150" formatCode="0.00E+00">
                  <c:v>-1429.76</c:v>
                </c:pt>
                <c:pt idx="23151" formatCode="0.00E+00">
                  <c:v>-1466.2</c:v>
                </c:pt>
                <c:pt idx="23152" formatCode="0.00E+00">
                  <c:v>-1502.31</c:v>
                </c:pt>
                <c:pt idx="23153" formatCode="0.00E+00">
                  <c:v>-1538.1</c:v>
                </c:pt>
                <c:pt idx="23154" formatCode="0.00E+00">
                  <c:v>-1573.55</c:v>
                </c:pt>
                <c:pt idx="23155" formatCode="0.00E+00">
                  <c:v>-1608.66</c:v>
                </c:pt>
                <c:pt idx="23156" formatCode="0.00E+00">
                  <c:v>-1643.42</c:v>
                </c:pt>
                <c:pt idx="23157" formatCode="0.00E+00">
                  <c:v>-1677.81</c:v>
                </c:pt>
                <c:pt idx="23158" formatCode="0.00E+00">
                  <c:v>-1711.84</c:v>
                </c:pt>
                <c:pt idx="23159" formatCode="0.00E+00">
                  <c:v>-1745.49</c:v>
                </c:pt>
                <c:pt idx="23160" formatCode="0.00E+00">
                  <c:v>-1778.76</c:v>
                </c:pt>
                <c:pt idx="23161" formatCode="0.00E+00">
                  <c:v>-1811.64</c:v>
                </c:pt>
                <c:pt idx="23162" formatCode="0.00E+00">
                  <c:v>-1844.13</c:v>
                </c:pt>
                <c:pt idx="23163" formatCode="0.00E+00">
                  <c:v>-1876.21</c:v>
                </c:pt>
                <c:pt idx="23164" formatCode="0.00E+00">
                  <c:v>-1907.88</c:v>
                </c:pt>
                <c:pt idx="23165" formatCode="0.00E+00">
                  <c:v>-1939.13</c:v>
                </c:pt>
                <c:pt idx="23166" formatCode="0.00E+00">
                  <c:v>-1969.95</c:v>
                </c:pt>
                <c:pt idx="23167" formatCode="0.00E+00">
                  <c:v>-2000.35</c:v>
                </c:pt>
                <c:pt idx="23168" formatCode="0.00E+00">
                  <c:v>-2030.31</c:v>
                </c:pt>
                <c:pt idx="23169" formatCode="0.00E+00">
                  <c:v>-2059.8200000000002</c:v>
                </c:pt>
                <c:pt idx="23170" formatCode="0.00E+00">
                  <c:v>-2088.88</c:v>
                </c:pt>
                <c:pt idx="23171" formatCode="0.00E+00">
                  <c:v>-2117.4899999999998</c:v>
                </c:pt>
                <c:pt idx="23172" formatCode="0.00E+00">
                  <c:v>-2145.63</c:v>
                </c:pt>
                <c:pt idx="23173" formatCode="0.00E+00">
                  <c:v>-2173.29</c:v>
                </c:pt>
                <c:pt idx="23174" formatCode="0.00E+00">
                  <c:v>-2200.4899999999998</c:v>
                </c:pt>
                <c:pt idx="23175" formatCode="0.00E+00">
                  <c:v>-2227.1999999999998</c:v>
                </c:pt>
                <c:pt idx="23176" formatCode="0.00E+00">
                  <c:v>-2253.42</c:v>
                </c:pt>
                <c:pt idx="23177" formatCode="0.00E+00">
                  <c:v>-2279.15</c:v>
                </c:pt>
                <c:pt idx="23178" formatCode="0.00E+00">
                  <c:v>-2304.38</c:v>
                </c:pt>
                <c:pt idx="23179" formatCode="0.00E+00">
                  <c:v>-2329.11</c:v>
                </c:pt>
                <c:pt idx="23180" formatCode="0.00E+00">
                  <c:v>-2353.3200000000002</c:v>
                </c:pt>
                <c:pt idx="23181" formatCode="0.00E+00">
                  <c:v>-2377.02</c:v>
                </c:pt>
                <c:pt idx="23182" formatCode="0.00E+00">
                  <c:v>-2400.1999999999998</c:v>
                </c:pt>
                <c:pt idx="23183" formatCode="0.00E+00">
                  <c:v>-2422.85</c:v>
                </c:pt>
                <c:pt idx="23184" formatCode="0.00E+00">
                  <c:v>-2444.98</c:v>
                </c:pt>
                <c:pt idx="23185" formatCode="0.00E+00">
                  <c:v>-2466.56</c:v>
                </c:pt>
                <c:pt idx="23186" formatCode="0.00E+00">
                  <c:v>-2487.61</c:v>
                </c:pt>
                <c:pt idx="23187" formatCode="0.00E+00">
                  <c:v>-2508.11</c:v>
                </c:pt>
                <c:pt idx="23188" formatCode="0.00E+00">
                  <c:v>-2528.06</c:v>
                </c:pt>
                <c:pt idx="23189" formatCode="0.00E+00">
                  <c:v>-2547.46</c:v>
                </c:pt>
                <c:pt idx="23190" formatCode="0.00E+00">
                  <c:v>-2566.29</c:v>
                </c:pt>
                <c:pt idx="23191" formatCode="0.00E+00">
                  <c:v>-2584.5700000000002</c:v>
                </c:pt>
                <c:pt idx="23192" formatCode="0.00E+00">
                  <c:v>-2602.2800000000002</c:v>
                </c:pt>
                <c:pt idx="23193" formatCode="0.00E+00">
                  <c:v>-2619.42</c:v>
                </c:pt>
                <c:pt idx="23194" formatCode="0.00E+00">
                  <c:v>-2635.99</c:v>
                </c:pt>
                <c:pt idx="23195" formatCode="0.00E+00">
                  <c:v>-2651.97</c:v>
                </c:pt>
                <c:pt idx="23196" formatCode="0.00E+00">
                  <c:v>-2667.38</c:v>
                </c:pt>
                <c:pt idx="23197" formatCode="0.00E+00">
                  <c:v>-2682.2</c:v>
                </c:pt>
                <c:pt idx="23198" formatCode="0.00E+00">
                  <c:v>-2696.43</c:v>
                </c:pt>
                <c:pt idx="23199" formatCode="0.00E+00">
                  <c:v>-2710.08</c:v>
                </c:pt>
                <c:pt idx="23200" formatCode="0.00E+00">
                  <c:v>-2723.13</c:v>
                </c:pt>
                <c:pt idx="23201" formatCode="0.00E+00">
                  <c:v>-2735.58</c:v>
                </c:pt>
                <c:pt idx="23202" formatCode="0.00E+00">
                  <c:v>-2747.43</c:v>
                </c:pt>
                <c:pt idx="23203" formatCode="0.00E+00">
                  <c:v>-2758.68</c:v>
                </c:pt>
                <c:pt idx="23204" formatCode="0.00E+00">
                  <c:v>-2769.33</c:v>
                </c:pt>
                <c:pt idx="23205" formatCode="0.00E+00">
                  <c:v>-2779.36</c:v>
                </c:pt>
                <c:pt idx="23206" formatCode="0.00E+00">
                  <c:v>-2788.79</c:v>
                </c:pt>
                <c:pt idx="23207" formatCode="0.00E+00">
                  <c:v>-2797.61</c:v>
                </c:pt>
                <c:pt idx="23208" formatCode="0.00E+00">
                  <c:v>-2805.82</c:v>
                </c:pt>
                <c:pt idx="23209" formatCode="0.00E+00">
                  <c:v>-2813.41</c:v>
                </c:pt>
                <c:pt idx="23210" formatCode="0.00E+00">
                  <c:v>-2820.38</c:v>
                </c:pt>
                <c:pt idx="23211" formatCode="0.00E+00">
                  <c:v>-2826.73</c:v>
                </c:pt>
                <c:pt idx="23212" formatCode="0.00E+00">
                  <c:v>-2832.47</c:v>
                </c:pt>
                <c:pt idx="23213" formatCode="0.00E+00">
                  <c:v>-2837.58</c:v>
                </c:pt>
                <c:pt idx="23214" formatCode="0.00E+00">
                  <c:v>-2842.07</c:v>
                </c:pt>
                <c:pt idx="23215" formatCode="0.00E+00">
                  <c:v>-2845.94</c:v>
                </c:pt>
                <c:pt idx="23216" formatCode="0.00E+00">
                  <c:v>-2849.18</c:v>
                </c:pt>
                <c:pt idx="23217" formatCode="0.00E+00">
                  <c:v>-2851.8</c:v>
                </c:pt>
                <c:pt idx="23218" formatCode="0.00E+00">
                  <c:v>-2853.8</c:v>
                </c:pt>
                <c:pt idx="23219" formatCode="0.00E+00">
                  <c:v>-2855.17</c:v>
                </c:pt>
                <c:pt idx="23220" formatCode="0.00E+00">
                  <c:v>-2855.91</c:v>
                </c:pt>
                <c:pt idx="23221" formatCode="0.00E+00">
                  <c:v>-2856.02</c:v>
                </c:pt>
                <c:pt idx="23222" formatCode="0.00E+00">
                  <c:v>-2855.52</c:v>
                </c:pt>
                <c:pt idx="23223" formatCode="0.00E+00">
                  <c:v>-2854.38</c:v>
                </c:pt>
                <c:pt idx="23224" formatCode="0.00E+00">
                  <c:v>-2852.62</c:v>
                </c:pt>
                <c:pt idx="23225" formatCode="0.00E+00">
                  <c:v>-2850.23</c:v>
                </c:pt>
                <c:pt idx="23226" formatCode="0.00E+00">
                  <c:v>-2847.22</c:v>
                </c:pt>
                <c:pt idx="23227" formatCode="0.00E+00">
                  <c:v>-2843.58</c:v>
                </c:pt>
                <c:pt idx="23228" formatCode="0.00E+00">
                  <c:v>-2839.32</c:v>
                </c:pt>
                <c:pt idx="23229" formatCode="0.00E+00">
                  <c:v>-2834.44</c:v>
                </c:pt>
                <c:pt idx="23230" formatCode="0.00E+00">
                  <c:v>-2828.94</c:v>
                </c:pt>
                <c:pt idx="23231" formatCode="0.00E+00">
                  <c:v>-2822.81</c:v>
                </c:pt>
                <c:pt idx="23232" formatCode="0.00E+00">
                  <c:v>-2816.07</c:v>
                </c:pt>
                <c:pt idx="23233" formatCode="0.00E+00">
                  <c:v>-2808.71</c:v>
                </c:pt>
                <c:pt idx="23234" formatCode="0.00E+00">
                  <c:v>-2800.73</c:v>
                </c:pt>
                <c:pt idx="23235" formatCode="0.00E+00">
                  <c:v>-2792.14</c:v>
                </c:pt>
                <c:pt idx="23236" formatCode="0.00E+00">
                  <c:v>-2782.94</c:v>
                </c:pt>
                <c:pt idx="23237" formatCode="0.00E+00">
                  <c:v>-2773.12</c:v>
                </c:pt>
                <c:pt idx="23238" formatCode="0.00E+00">
                  <c:v>-2762.7</c:v>
                </c:pt>
                <c:pt idx="23239" formatCode="0.00E+00">
                  <c:v>-2751.67</c:v>
                </c:pt>
                <c:pt idx="23240" formatCode="0.00E+00">
                  <c:v>-2740.04</c:v>
                </c:pt>
                <c:pt idx="23241" formatCode="0.00E+00">
                  <c:v>-2727.81</c:v>
                </c:pt>
                <c:pt idx="23242" formatCode="0.00E+00">
                  <c:v>-2714.98</c:v>
                </c:pt>
                <c:pt idx="23243" formatCode="0.00E+00">
                  <c:v>-2701.55</c:v>
                </c:pt>
                <c:pt idx="23244" formatCode="0.00E+00">
                  <c:v>-2687.54</c:v>
                </c:pt>
                <c:pt idx="23245" formatCode="0.00E+00">
                  <c:v>-2672.93</c:v>
                </c:pt>
                <c:pt idx="23246" formatCode="0.00E+00">
                  <c:v>-2657.73</c:v>
                </c:pt>
                <c:pt idx="23247" formatCode="0.00E+00">
                  <c:v>-2641.96</c:v>
                </c:pt>
                <c:pt idx="23248" formatCode="0.00E+00">
                  <c:v>-2625.6</c:v>
                </c:pt>
                <c:pt idx="23249" formatCode="0.00E+00">
                  <c:v>-2608.67</c:v>
                </c:pt>
                <c:pt idx="23250" formatCode="0.00E+00">
                  <c:v>-2591.16</c:v>
                </c:pt>
                <c:pt idx="23251" formatCode="0.00E+00">
                  <c:v>-2573.09</c:v>
                </c:pt>
                <c:pt idx="23252" formatCode="0.00E+00">
                  <c:v>-2554.4499999999998</c:v>
                </c:pt>
                <c:pt idx="23253" formatCode="0.00E+00">
                  <c:v>-2535.25</c:v>
                </c:pt>
                <c:pt idx="23254" formatCode="0.00E+00">
                  <c:v>-2515.5</c:v>
                </c:pt>
                <c:pt idx="23255" formatCode="0.00E+00">
                  <c:v>-2495.19</c:v>
                </c:pt>
                <c:pt idx="23256" formatCode="0.00E+00">
                  <c:v>-2474.34</c:v>
                </c:pt>
                <c:pt idx="23257" formatCode="0.00E+00">
                  <c:v>-2452.94</c:v>
                </c:pt>
                <c:pt idx="23258" formatCode="0.00E+00">
                  <c:v>-2431.0100000000002</c:v>
                </c:pt>
                <c:pt idx="23259" formatCode="0.00E+00">
                  <c:v>-2408.54</c:v>
                </c:pt>
                <c:pt idx="23260" formatCode="0.00E+00">
                  <c:v>-2385.5500000000002</c:v>
                </c:pt>
                <c:pt idx="23261" formatCode="0.00E+00">
                  <c:v>-2362.0300000000002</c:v>
                </c:pt>
                <c:pt idx="23262" formatCode="0.00E+00">
                  <c:v>-2337.9899999999998</c:v>
                </c:pt>
                <c:pt idx="23263" formatCode="0.00E+00">
                  <c:v>-2313.44</c:v>
                </c:pt>
                <c:pt idx="23264" formatCode="0.00E+00">
                  <c:v>-2288.38</c:v>
                </c:pt>
                <c:pt idx="23265" formatCode="0.00E+00">
                  <c:v>-2262.8200000000002</c:v>
                </c:pt>
                <c:pt idx="23266" formatCode="0.00E+00">
                  <c:v>-2236.7600000000002</c:v>
                </c:pt>
                <c:pt idx="23267" formatCode="0.00E+00">
                  <c:v>-2210.2199999999998</c:v>
                </c:pt>
                <c:pt idx="23268" formatCode="0.00E+00">
                  <c:v>-2183.1799999999998</c:v>
                </c:pt>
                <c:pt idx="23269" formatCode="0.00E+00">
                  <c:v>-2155.67</c:v>
                </c:pt>
                <c:pt idx="23270" formatCode="0.00E+00">
                  <c:v>-2127.69</c:v>
                </c:pt>
                <c:pt idx="23271" formatCode="0.00E+00">
                  <c:v>-2099.2399999999998</c:v>
                </c:pt>
                <c:pt idx="23272" formatCode="0.00E+00">
                  <c:v>-2070.3200000000002</c:v>
                </c:pt>
                <c:pt idx="23273" formatCode="0.00E+00">
                  <c:v>-2040.96</c:v>
                </c:pt>
                <c:pt idx="23274" formatCode="0.00E+00">
                  <c:v>-2011.14</c:v>
                </c:pt>
                <c:pt idx="23275" formatCode="0.00E+00">
                  <c:v>-1980.89</c:v>
                </c:pt>
                <c:pt idx="23276" formatCode="0.00E+00">
                  <c:v>-1950.2</c:v>
                </c:pt>
                <c:pt idx="23277" formatCode="0.00E+00">
                  <c:v>-1919.08</c:v>
                </c:pt>
                <c:pt idx="23278" formatCode="0.00E+00">
                  <c:v>-1887.54</c:v>
                </c:pt>
                <c:pt idx="23279" formatCode="0.00E+00">
                  <c:v>-1855.58</c:v>
                </c:pt>
                <c:pt idx="23280" formatCode="0.00E+00">
                  <c:v>-1823.22</c:v>
                </c:pt>
                <c:pt idx="23281" formatCode="0.00E+00">
                  <c:v>-1790.46</c:v>
                </c:pt>
                <c:pt idx="23282" formatCode="0.00E+00">
                  <c:v>-1757.3</c:v>
                </c:pt>
                <c:pt idx="23283" formatCode="0.00E+00">
                  <c:v>-1723.76</c:v>
                </c:pt>
                <c:pt idx="23284" formatCode="0.00E+00">
                  <c:v>-1689.84</c:v>
                </c:pt>
                <c:pt idx="23285" formatCode="0.00E+00">
                  <c:v>-1655.55</c:v>
                </c:pt>
                <c:pt idx="23286" formatCode="0.00E+00">
                  <c:v>-1620.9</c:v>
                </c:pt>
                <c:pt idx="23287" formatCode="0.00E+00">
                  <c:v>-1585.89</c:v>
                </c:pt>
                <c:pt idx="23288" formatCode="0.00E+00">
                  <c:v>-1550.53</c:v>
                </c:pt>
                <c:pt idx="23289" formatCode="0.00E+00">
                  <c:v>-1514.83</c:v>
                </c:pt>
                <c:pt idx="23290" formatCode="0.00E+00">
                  <c:v>-1478.8</c:v>
                </c:pt>
                <c:pt idx="23291" formatCode="0.00E+00">
                  <c:v>-1442.45</c:v>
                </c:pt>
                <c:pt idx="23292" formatCode="0.00E+00">
                  <c:v>-1405.77</c:v>
                </c:pt>
                <c:pt idx="23293" formatCode="0.00E+00">
                  <c:v>-1368.79</c:v>
                </c:pt>
                <c:pt idx="23294" formatCode="0.00E+00">
                  <c:v>-1331.51</c:v>
                </c:pt>
                <c:pt idx="23295" formatCode="0.00E+00">
                  <c:v>-1293.94</c:v>
                </c:pt>
                <c:pt idx="23296" formatCode="0.00E+00">
                  <c:v>-1256.08</c:v>
                </c:pt>
                <c:pt idx="23297" formatCode="0.00E+00">
                  <c:v>-1217.94</c:v>
                </c:pt>
                <c:pt idx="23298" formatCode="0.00E+00">
                  <c:v>-1179.54</c:v>
                </c:pt>
                <c:pt idx="23299" formatCode="0.00E+00">
                  <c:v>-1140.8800000000001</c:v>
                </c:pt>
                <c:pt idx="23300" formatCode="0.00E+00">
                  <c:v>-1101.97</c:v>
                </c:pt>
                <c:pt idx="23301" formatCode="0.00E+00">
                  <c:v>-1062.81</c:v>
                </c:pt>
                <c:pt idx="23302" formatCode="0.00E+00">
                  <c:v>-1023.42</c:v>
                </c:pt>
                <c:pt idx="23303">
                  <c:v>-983.81</c:v>
                </c:pt>
                <c:pt idx="23304">
                  <c:v>-943.98099999999999</c:v>
                </c:pt>
                <c:pt idx="23305">
                  <c:v>-903.94399999999996</c:v>
                </c:pt>
                <c:pt idx="23306">
                  <c:v>-863.70799999999997</c:v>
                </c:pt>
                <c:pt idx="23307">
                  <c:v>-823.28200000000004</c:v>
                </c:pt>
                <c:pt idx="23308">
                  <c:v>-782.67499999999995</c:v>
                </c:pt>
                <c:pt idx="23309">
                  <c:v>-741.89499999999998</c:v>
                </c:pt>
                <c:pt idx="23310">
                  <c:v>-700.95299999999997</c:v>
                </c:pt>
                <c:pt idx="23311">
                  <c:v>-659.85599999999999</c:v>
                </c:pt>
                <c:pt idx="23312">
                  <c:v>-618.61400000000003</c:v>
                </c:pt>
                <c:pt idx="23313">
                  <c:v>-577.23599999999999</c:v>
                </c:pt>
                <c:pt idx="23314">
                  <c:v>-535.73</c:v>
                </c:pt>
                <c:pt idx="23315">
                  <c:v>-494.10599999999999</c:v>
                </c:pt>
                <c:pt idx="23316">
                  <c:v>-452.37400000000002</c:v>
                </c:pt>
                <c:pt idx="23317">
                  <c:v>-410.54199999999997</c:v>
                </c:pt>
                <c:pt idx="23318">
                  <c:v>-368.61900000000003</c:v>
                </c:pt>
                <c:pt idx="23319">
                  <c:v>-326.61500000000001</c:v>
                </c:pt>
                <c:pt idx="23320">
                  <c:v>-284.53800000000001</c:v>
                </c:pt>
                <c:pt idx="23321">
                  <c:v>-242.398</c:v>
                </c:pt>
                <c:pt idx="23322">
                  <c:v>-200.20500000000001</c:v>
                </c:pt>
                <c:pt idx="23323">
                  <c:v>-157.96600000000001</c:v>
                </c:pt>
                <c:pt idx="23324">
                  <c:v>-115.693</c:v>
                </c:pt>
                <c:pt idx="23325">
                  <c:v>-73.392899999999997</c:v>
                </c:pt>
                <c:pt idx="23326">
                  <c:v>-31.0764</c:v>
                </c:pt>
                <c:pt idx="23327">
                  <c:v>11.2476</c:v>
                </c:pt>
                <c:pt idx="23328">
                  <c:v>53.569499999999998</c:v>
                </c:pt>
                <c:pt idx="23329">
                  <c:v>95.880300000000005</c:v>
                </c:pt>
                <c:pt idx="23330">
                  <c:v>138.16999999999999</c:v>
                </c:pt>
                <c:pt idx="23331">
                  <c:v>180.43100000000001</c:v>
                </c:pt>
                <c:pt idx="23332">
                  <c:v>222.65299999999999</c:v>
                </c:pt>
                <c:pt idx="23333">
                  <c:v>264.82600000000002</c:v>
                </c:pt>
                <c:pt idx="23334">
                  <c:v>306.94200000000001</c:v>
                </c:pt>
                <c:pt idx="23335">
                  <c:v>348.99099999999999</c:v>
                </c:pt>
                <c:pt idx="23336">
                  <c:v>390.96499999999997</c:v>
                </c:pt>
                <c:pt idx="23337">
                  <c:v>432.85300000000001</c:v>
                </c:pt>
                <c:pt idx="23338">
                  <c:v>474.64699999999999</c:v>
                </c:pt>
                <c:pt idx="23339">
                  <c:v>516.33799999999997</c:v>
                </c:pt>
                <c:pt idx="23340">
                  <c:v>557.91600000000005</c:v>
                </c:pt>
                <c:pt idx="23341">
                  <c:v>599.37300000000005</c:v>
                </c:pt>
                <c:pt idx="23342">
                  <c:v>640.69799999999998</c:v>
                </c:pt>
                <c:pt idx="23343">
                  <c:v>681.88400000000001</c:v>
                </c:pt>
                <c:pt idx="23344">
                  <c:v>722.92100000000005</c:v>
                </c:pt>
                <c:pt idx="23345">
                  <c:v>763.80100000000004</c:v>
                </c:pt>
                <c:pt idx="23346">
                  <c:v>804.51300000000003</c:v>
                </c:pt>
                <c:pt idx="23347">
                  <c:v>845.05</c:v>
                </c:pt>
                <c:pt idx="23348">
                  <c:v>885.40200000000004</c:v>
                </c:pt>
                <c:pt idx="23349">
                  <c:v>925.56100000000004</c:v>
                </c:pt>
                <c:pt idx="23350">
                  <c:v>965.51800000000003</c:v>
                </c:pt>
                <c:pt idx="23351" formatCode="0.00E+00">
                  <c:v>1005.26</c:v>
                </c:pt>
                <c:pt idx="23352" formatCode="0.00E+00">
                  <c:v>1044.79</c:v>
                </c:pt>
                <c:pt idx="23353" formatCode="0.00E+00">
                  <c:v>1084.0899999999999</c:v>
                </c:pt>
                <c:pt idx="23354" formatCode="0.00E+00">
                  <c:v>1123.1500000000001</c:v>
                </c:pt>
                <c:pt idx="23355" formatCode="0.00E+00">
                  <c:v>1161.96</c:v>
                </c:pt>
                <c:pt idx="23356" formatCode="0.00E+00">
                  <c:v>1200.52</c:v>
                </c:pt>
                <c:pt idx="23357" formatCode="0.00E+00">
                  <c:v>1238.82</c:v>
                </c:pt>
                <c:pt idx="23358" formatCode="0.00E+00">
                  <c:v>1276.8399999999999</c:v>
                </c:pt>
                <c:pt idx="23359" formatCode="0.00E+00">
                  <c:v>1314.59</c:v>
                </c:pt>
                <c:pt idx="23360" formatCode="0.00E+00">
                  <c:v>1352.05</c:v>
                </c:pt>
                <c:pt idx="23361" formatCode="0.00E+00">
                  <c:v>1389.22</c:v>
                </c:pt>
                <c:pt idx="23362" formatCode="0.00E+00">
                  <c:v>1426.08</c:v>
                </c:pt>
                <c:pt idx="23363" formatCode="0.00E+00">
                  <c:v>1462.62</c:v>
                </c:pt>
                <c:pt idx="23364" formatCode="0.00E+00">
                  <c:v>1498.85</c:v>
                </c:pt>
                <c:pt idx="23365" formatCode="0.00E+00">
                  <c:v>1534.75</c:v>
                </c:pt>
                <c:pt idx="23366" formatCode="0.00E+00">
                  <c:v>1570.31</c:v>
                </c:pt>
                <c:pt idx="23367" formatCode="0.00E+00">
                  <c:v>1605.53</c:v>
                </c:pt>
                <c:pt idx="23368" formatCode="0.00E+00">
                  <c:v>1640.4</c:v>
                </c:pt>
                <c:pt idx="23369" formatCode="0.00E+00">
                  <c:v>1674.91</c:v>
                </c:pt>
                <c:pt idx="23370" formatCode="0.00E+00">
                  <c:v>1709.06</c:v>
                </c:pt>
                <c:pt idx="23371" formatCode="0.00E+00">
                  <c:v>1742.82</c:v>
                </c:pt>
                <c:pt idx="23372" formatCode="0.00E+00">
                  <c:v>1776.21</c:v>
                </c:pt>
                <c:pt idx="23373" formatCode="0.00E+00">
                  <c:v>1809.21</c:v>
                </c:pt>
                <c:pt idx="23374" formatCode="0.00E+00">
                  <c:v>1841.81</c:v>
                </c:pt>
                <c:pt idx="23375" formatCode="0.00E+00">
                  <c:v>1874.01</c:v>
                </c:pt>
                <c:pt idx="23376" formatCode="0.00E+00">
                  <c:v>1905.8</c:v>
                </c:pt>
                <c:pt idx="23377" formatCode="0.00E+00">
                  <c:v>1937.17</c:v>
                </c:pt>
                <c:pt idx="23378" formatCode="0.00E+00">
                  <c:v>1968.12</c:v>
                </c:pt>
                <c:pt idx="23379" formatCode="0.00E+00">
                  <c:v>1998.63</c:v>
                </c:pt>
                <c:pt idx="23380" formatCode="0.00E+00">
                  <c:v>2028.71</c:v>
                </c:pt>
                <c:pt idx="23381" formatCode="0.00E+00">
                  <c:v>2058.34</c:v>
                </c:pt>
                <c:pt idx="23382" formatCode="0.00E+00">
                  <c:v>2087.5300000000002</c:v>
                </c:pt>
                <c:pt idx="23383" formatCode="0.00E+00">
                  <c:v>2116.25</c:v>
                </c:pt>
                <c:pt idx="23384" formatCode="0.00E+00">
                  <c:v>2144.52</c:v>
                </c:pt>
                <c:pt idx="23385" formatCode="0.00E+00">
                  <c:v>2172.31</c:v>
                </c:pt>
                <c:pt idx="23386" formatCode="0.00E+00">
                  <c:v>2199.63</c:v>
                </c:pt>
                <c:pt idx="23387" formatCode="0.00E+00">
                  <c:v>2226.46</c:v>
                </c:pt>
                <c:pt idx="23388" formatCode="0.00E+00">
                  <c:v>2252.81</c:v>
                </c:pt>
                <c:pt idx="23389" formatCode="0.00E+00">
                  <c:v>2278.66</c:v>
                </c:pt>
                <c:pt idx="23390" formatCode="0.00E+00">
                  <c:v>2304.02</c:v>
                </c:pt>
                <c:pt idx="23391" formatCode="0.00E+00">
                  <c:v>2328.87</c:v>
                </c:pt>
                <c:pt idx="23392" formatCode="0.00E+00">
                  <c:v>2353.21</c:v>
                </c:pt>
                <c:pt idx="23393" formatCode="0.00E+00">
                  <c:v>2377.04</c:v>
                </c:pt>
                <c:pt idx="23394" formatCode="0.00E+00">
                  <c:v>2400.34</c:v>
                </c:pt>
                <c:pt idx="23395" formatCode="0.00E+00">
                  <c:v>2423.12</c:v>
                </c:pt>
                <c:pt idx="23396" formatCode="0.00E+00">
                  <c:v>2445.36</c:v>
                </c:pt>
                <c:pt idx="23397" formatCode="0.00E+00">
                  <c:v>2467.0700000000002</c:v>
                </c:pt>
                <c:pt idx="23398" formatCode="0.00E+00">
                  <c:v>2488.2399999999998</c:v>
                </c:pt>
                <c:pt idx="23399" formatCode="0.00E+00">
                  <c:v>2508.87</c:v>
                </c:pt>
                <c:pt idx="23400" formatCode="0.00E+00">
                  <c:v>2528.9499999999998</c:v>
                </c:pt>
                <c:pt idx="23401" formatCode="0.00E+00">
                  <c:v>2548.4699999999998</c:v>
                </c:pt>
                <c:pt idx="23402" formatCode="0.00E+00">
                  <c:v>2567.4299999999998</c:v>
                </c:pt>
                <c:pt idx="23403" formatCode="0.00E+00">
                  <c:v>2585.83</c:v>
                </c:pt>
                <c:pt idx="23404" formatCode="0.00E+00">
                  <c:v>2603.66</c:v>
                </c:pt>
                <c:pt idx="23405" formatCode="0.00E+00">
                  <c:v>2620.9299999999998</c:v>
                </c:pt>
                <c:pt idx="23406" formatCode="0.00E+00">
                  <c:v>2637.62</c:v>
                </c:pt>
                <c:pt idx="23407" formatCode="0.00E+00">
                  <c:v>2653.73</c:v>
                </c:pt>
                <c:pt idx="23408" formatCode="0.00E+00">
                  <c:v>2669.26</c:v>
                </c:pt>
                <c:pt idx="23409" formatCode="0.00E+00">
                  <c:v>2684.21</c:v>
                </c:pt>
                <c:pt idx="23410" formatCode="0.00E+00">
                  <c:v>2698.56</c:v>
                </c:pt>
                <c:pt idx="23411" formatCode="0.00E+00">
                  <c:v>2712.33</c:v>
                </c:pt>
                <c:pt idx="23412" formatCode="0.00E+00">
                  <c:v>2725.5</c:v>
                </c:pt>
                <c:pt idx="23413" formatCode="0.00E+00">
                  <c:v>2738.07</c:v>
                </c:pt>
                <c:pt idx="23414" formatCode="0.00E+00">
                  <c:v>2750.05</c:v>
                </c:pt>
                <c:pt idx="23415" formatCode="0.00E+00">
                  <c:v>2761.42</c:v>
                </c:pt>
                <c:pt idx="23416" formatCode="0.00E+00">
                  <c:v>2772.19</c:v>
                </c:pt>
                <c:pt idx="23417" formatCode="0.00E+00">
                  <c:v>2782.35</c:v>
                </c:pt>
                <c:pt idx="23418" formatCode="0.00E+00">
                  <c:v>2791.89</c:v>
                </c:pt>
                <c:pt idx="23419" formatCode="0.00E+00">
                  <c:v>2800.83</c:v>
                </c:pt>
                <c:pt idx="23420" formatCode="0.00E+00">
                  <c:v>2809.15</c:v>
                </c:pt>
                <c:pt idx="23421" formatCode="0.00E+00">
                  <c:v>2816.86</c:v>
                </c:pt>
                <c:pt idx="23422" formatCode="0.00E+00">
                  <c:v>2823.95</c:v>
                </c:pt>
                <c:pt idx="23423" formatCode="0.00E+00">
                  <c:v>2830.42</c:v>
                </c:pt>
                <c:pt idx="23424" formatCode="0.00E+00">
                  <c:v>2836.27</c:v>
                </c:pt>
                <c:pt idx="23425" formatCode="0.00E+00">
                  <c:v>2841.5</c:v>
                </c:pt>
                <c:pt idx="23426" formatCode="0.00E+00">
                  <c:v>2846.11</c:v>
                </c:pt>
                <c:pt idx="23427" formatCode="0.00E+00">
                  <c:v>2850.09</c:v>
                </c:pt>
                <c:pt idx="23428" formatCode="0.00E+00">
                  <c:v>2853.44</c:v>
                </c:pt>
                <c:pt idx="23429" formatCode="0.00E+00">
                  <c:v>2856.17</c:v>
                </c:pt>
                <c:pt idx="23430" formatCode="0.00E+00">
                  <c:v>2858.28</c:v>
                </c:pt>
                <c:pt idx="23431" formatCode="0.00E+00">
                  <c:v>2859.76</c:v>
                </c:pt>
                <c:pt idx="23432" formatCode="0.00E+00">
                  <c:v>2860.61</c:v>
                </c:pt>
                <c:pt idx="23433" formatCode="0.00E+00">
                  <c:v>2860.84</c:v>
                </c:pt>
                <c:pt idx="23434" formatCode="0.00E+00">
                  <c:v>2860.43</c:v>
                </c:pt>
                <c:pt idx="23435" formatCode="0.00E+00">
                  <c:v>2859.4</c:v>
                </c:pt>
                <c:pt idx="23436" formatCode="0.00E+00">
                  <c:v>2857.75</c:v>
                </c:pt>
                <c:pt idx="23437" formatCode="0.00E+00">
                  <c:v>2855.47</c:v>
                </c:pt>
                <c:pt idx="23438" formatCode="0.00E+00">
                  <c:v>2852.56</c:v>
                </c:pt>
                <c:pt idx="23439" formatCode="0.00E+00">
                  <c:v>2849.02</c:v>
                </c:pt>
                <c:pt idx="23440" formatCode="0.00E+00">
                  <c:v>2844.86</c:v>
                </c:pt>
                <c:pt idx="23441" formatCode="0.00E+00">
                  <c:v>2840.08</c:v>
                </c:pt>
                <c:pt idx="23442" formatCode="0.00E+00">
                  <c:v>2834.68</c:v>
                </c:pt>
                <c:pt idx="23443" formatCode="0.00E+00">
                  <c:v>2828.65</c:v>
                </c:pt>
                <c:pt idx="23444" formatCode="0.00E+00">
                  <c:v>2822</c:v>
                </c:pt>
                <c:pt idx="23445" formatCode="0.00E+00">
                  <c:v>2814.74</c:v>
                </c:pt>
                <c:pt idx="23446" formatCode="0.00E+00">
                  <c:v>2806.85</c:v>
                </c:pt>
                <c:pt idx="23447" formatCode="0.00E+00">
                  <c:v>2798.36</c:v>
                </c:pt>
                <c:pt idx="23448" formatCode="0.00E+00">
                  <c:v>2789.25</c:v>
                </c:pt>
                <c:pt idx="23449" formatCode="0.00E+00">
                  <c:v>2779.52</c:v>
                </c:pt>
                <c:pt idx="23450" formatCode="0.00E+00">
                  <c:v>2769.19</c:v>
                </c:pt>
                <c:pt idx="23451" formatCode="0.00E+00">
                  <c:v>2758.25</c:v>
                </c:pt>
                <c:pt idx="23452" formatCode="0.00E+00">
                  <c:v>2746.7</c:v>
                </c:pt>
                <c:pt idx="23453" formatCode="0.00E+00">
                  <c:v>2734.56</c:v>
                </c:pt>
                <c:pt idx="23454" formatCode="0.00E+00">
                  <c:v>2721.81</c:v>
                </c:pt>
                <c:pt idx="23455" formatCode="0.00E+00">
                  <c:v>2708.47</c:v>
                </c:pt>
                <c:pt idx="23456" formatCode="0.00E+00">
                  <c:v>2694.53</c:v>
                </c:pt>
                <c:pt idx="23457" formatCode="0.00E+00">
                  <c:v>2680</c:v>
                </c:pt>
                <c:pt idx="23458" formatCode="0.00E+00">
                  <c:v>2664.88</c:v>
                </c:pt>
                <c:pt idx="23459" formatCode="0.00E+00">
                  <c:v>2649.18</c:v>
                </c:pt>
                <c:pt idx="23460" formatCode="0.00E+00">
                  <c:v>2632.9</c:v>
                </c:pt>
                <c:pt idx="23461" formatCode="0.00E+00">
                  <c:v>2616.04</c:v>
                </c:pt>
                <c:pt idx="23462" formatCode="0.00E+00">
                  <c:v>2598.61</c:v>
                </c:pt>
                <c:pt idx="23463" formatCode="0.00E+00">
                  <c:v>2580.61</c:v>
                </c:pt>
                <c:pt idx="23464" formatCode="0.00E+00">
                  <c:v>2562.04</c:v>
                </c:pt>
                <c:pt idx="23465" formatCode="0.00E+00">
                  <c:v>2542.91</c:v>
                </c:pt>
                <c:pt idx="23466" formatCode="0.00E+00">
                  <c:v>2523.2199999999998</c:v>
                </c:pt>
                <c:pt idx="23467" formatCode="0.00E+00">
                  <c:v>2502.9699999999998</c:v>
                </c:pt>
                <c:pt idx="23468" formatCode="0.00E+00">
                  <c:v>2482.1799999999998</c:v>
                </c:pt>
                <c:pt idx="23469" formatCode="0.00E+00">
                  <c:v>2460.85</c:v>
                </c:pt>
                <c:pt idx="23470" formatCode="0.00E+00">
                  <c:v>2438.9699999999998</c:v>
                </c:pt>
                <c:pt idx="23471" formatCode="0.00E+00">
                  <c:v>2416.56</c:v>
                </c:pt>
                <c:pt idx="23472" formatCode="0.00E+00">
                  <c:v>2393.62</c:v>
                </c:pt>
                <c:pt idx="23473" formatCode="0.00E+00">
                  <c:v>2370.15</c:v>
                </c:pt>
                <c:pt idx="23474" formatCode="0.00E+00">
                  <c:v>2346.17</c:v>
                </c:pt>
                <c:pt idx="23475" formatCode="0.00E+00">
                  <c:v>2321.67</c:v>
                </c:pt>
                <c:pt idx="23476" formatCode="0.00E+00">
                  <c:v>2296.66</c:v>
                </c:pt>
                <c:pt idx="23477" formatCode="0.00E+00">
                  <c:v>2271.15</c:v>
                </c:pt>
                <c:pt idx="23478" formatCode="0.00E+00">
                  <c:v>2245.13</c:v>
                </c:pt>
                <c:pt idx="23479" formatCode="0.00E+00">
                  <c:v>2218.63</c:v>
                </c:pt>
                <c:pt idx="23480" formatCode="0.00E+00">
                  <c:v>2191.64</c:v>
                </c:pt>
                <c:pt idx="23481" formatCode="0.00E+00">
                  <c:v>2164.17</c:v>
                </c:pt>
                <c:pt idx="23482" formatCode="0.00E+00">
                  <c:v>2136.2199999999998</c:v>
                </c:pt>
                <c:pt idx="23483" formatCode="0.00E+00">
                  <c:v>2107.8000000000002</c:v>
                </c:pt>
                <c:pt idx="23484" formatCode="0.00E+00">
                  <c:v>2078.92</c:v>
                </c:pt>
                <c:pt idx="23485" formatCode="0.00E+00">
                  <c:v>2049.59</c:v>
                </c:pt>
                <c:pt idx="23486" formatCode="0.00E+00">
                  <c:v>2019.81</c:v>
                </c:pt>
                <c:pt idx="23487" formatCode="0.00E+00">
                  <c:v>1989.58</c:v>
                </c:pt>
                <c:pt idx="23488" formatCode="0.00E+00">
                  <c:v>1958.91</c:v>
                </c:pt>
                <c:pt idx="23489" formatCode="0.00E+00">
                  <c:v>1927.82</c:v>
                </c:pt>
                <c:pt idx="23490" formatCode="0.00E+00">
                  <c:v>1896.3</c:v>
                </c:pt>
                <c:pt idx="23491" formatCode="0.00E+00">
                  <c:v>1864.37</c:v>
                </c:pt>
                <c:pt idx="23492" formatCode="0.00E+00">
                  <c:v>1832.03</c:v>
                </c:pt>
                <c:pt idx="23493" formatCode="0.00E+00">
                  <c:v>1799.28</c:v>
                </c:pt>
                <c:pt idx="23494" formatCode="0.00E+00">
                  <c:v>1766.14</c:v>
                </c:pt>
                <c:pt idx="23495" formatCode="0.00E+00">
                  <c:v>1732.62</c:v>
                </c:pt>
                <c:pt idx="23496" formatCode="0.00E+00">
                  <c:v>1698.71</c:v>
                </c:pt>
                <c:pt idx="23497" formatCode="0.00E+00">
                  <c:v>1664.43</c:v>
                </c:pt>
                <c:pt idx="23498" formatCode="0.00E+00">
                  <c:v>1629.78</c:v>
                </c:pt>
                <c:pt idx="23499" formatCode="0.00E+00">
                  <c:v>1594.78</c:v>
                </c:pt>
                <c:pt idx="23500" formatCode="0.00E+00">
                  <c:v>1559.42</c:v>
                </c:pt>
                <c:pt idx="23501" formatCode="0.00E+00">
                  <c:v>1523.73</c:v>
                </c:pt>
                <c:pt idx="23502" formatCode="0.00E+00">
                  <c:v>1487.7</c:v>
                </c:pt>
                <c:pt idx="23503" formatCode="0.00E+00">
                  <c:v>1451.34</c:v>
                </c:pt>
                <c:pt idx="23504" formatCode="0.00E+00">
                  <c:v>1414.66</c:v>
                </c:pt>
                <c:pt idx="23505" formatCode="0.00E+00">
                  <c:v>1377.67</c:v>
                </c:pt>
                <c:pt idx="23506" formatCode="0.00E+00">
                  <c:v>1340.38</c:v>
                </c:pt>
                <c:pt idx="23507" formatCode="0.00E+00">
                  <c:v>1302.8</c:v>
                </c:pt>
                <c:pt idx="23508" formatCode="0.00E+00">
                  <c:v>1264.93</c:v>
                </c:pt>
                <c:pt idx="23509" formatCode="0.00E+00">
                  <c:v>1226.78</c:v>
                </c:pt>
                <c:pt idx="23510" formatCode="0.00E+00">
                  <c:v>1188.3599999999999</c:v>
                </c:pt>
                <c:pt idx="23511" formatCode="0.00E+00">
                  <c:v>1149.69</c:v>
                </c:pt>
                <c:pt idx="23512" formatCode="0.00E+00">
                  <c:v>1110.75</c:v>
                </c:pt>
                <c:pt idx="23513" formatCode="0.00E+00">
                  <c:v>1071.58</c:v>
                </c:pt>
                <c:pt idx="23514" formatCode="0.00E+00">
                  <c:v>1032.17</c:v>
                </c:pt>
                <c:pt idx="23515">
                  <c:v>992.529</c:v>
                </c:pt>
                <c:pt idx="23516">
                  <c:v>952.67200000000003</c:v>
                </c:pt>
                <c:pt idx="23517">
                  <c:v>912.60599999999999</c:v>
                </c:pt>
                <c:pt idx="23518">
                  <c:v>872.33900000000006</c:v>
                </c:pt>
                <c:pt idx="23519">
                  <c:v>831.88099999999997</c:v>
                </c:pt>
                <c:pt idx="23520">
                  <c:v>791.23900000000003</c:v>
                </c:pt>
                <c:pt idx="23521">
                  <c:v>750.423</c:v>
                </c:pt>
                <c:pt idx="23522">
                  <c:v>709.44200000000001</c:v>
                </c:pt>
                <c:pt idx="23523">
                  <c:v>668.30499999999995</c:v>
                </c:pt>
                <c:pt idx="23524">
                  <c:v>627.02</c:v>
                </c:pt>
                <c:pt idx="23525">
                  <c:v>585.59799999999996</c:v>
                </c:pt>
                <c:pt idx="23526">
                  <c:v>544.04700000000003</c:v>
                </c:pt>
                <c:pt idx="23527">
                  <c:v>502.37599999999998</c:v>
                </c:pt>
                <c:pt idx="23528">
                  <c:v>460.59399999999999</c:v>
                </c:pt>
                <c:pt idx="23529">
                  <c:v>418.71</c:v>
                </c:pt>
                <c:pt idx="23530">
                  <c:v>376.73399999999998</c:v>
                </c:pt>
                <c:pt idx="23531">
                  <c:v>334.67500000000001</c:v>
                </c:pt>
                <c:pt idx="23532">
                  <c:v>292.541</c:v>
                </c:pt>
                <c:pt idx="23533">
                  <c:v>250.34299999999999</c:v>
                </c:pt>
                <c:pt idx="23534">
                  <c:v>208.089</c:v>
                </c:pt>
                <c:pt idx="23535">
                  <c:v>165.78899999999999</c:v>
                </c:pt>
                <c:pt idx="23536">
                  <c:v>123.45099999999999</c:v>
                </c:pt>
                <c:pt idx="23537">
                  <c:v>81.085899999999995</c:v>
                </c:pt>
                <c:pt idx="23538">
                  <c:v>38.702100000000002</c:v>
                </c:pt>
                <c:pt idx="23539">
                  <c:v>-3.6908599999999998</c:v>
                </c:pt>
                <c:pt idx="23540">
                  <c:v>-46.083500000000001</c:v>
                </c:pt>
                <c:pt idx="23541">
                  <c:v>-88.466499999999996</c:v>
                </c:pt>
                <c:pt idx="23542">
                  <c:v>-130.83000000000001</c:v>
                </c:pt>
                <c:pt idx="23543">
                  <c:v>-173.167</c:v>
                </c:pt>
                <c:pt idx="23544">
                  <c:v>-215.46600000000001</c:v>
                </c:pt>
                <c:pt idx="23545">
                  <c:v>-257.71800000000002</c:v>
                </c:pt>
                <c:pt idx="23546">
                  <c:v>-299.91500000000002</c:v>
                </c:pt>
                <c:pt idx="23547">
                  <c:v>-342.04599999999999</c:v>
                </c:pt>
                <c:pt idx="23548">
                  <c:v>-384.10300000000001</c:v>
                </c:pt>
                <c:pt idx="23549">
                  <c:v>-426.07600000000002</c:v>
                </c:pt>
                <c:pt idx="23550">
                  <c:v>-467.95699999999999</c:v>
                </c:pt>
                <c:pt idx="23551">
                  <c:v>-509.73599999999999</c:v>
                </c:pt>
                <c:pt idx="23552">
                  <c:v>-551.404</c:v>
                </c:pt>
                <c:pt idx="23553">
                  <c:v>-592.952</c:v>
                </c:pt>
                <c:pt idx="23554">
                  <c:v>-634.37</c:v>
                </c:pt>
                <c:pt idx="23555">
                  <c:v>-675.65099999999995</c:v>
                </c:pt>
                <c:pt idx="23556">
                  <c:v>-716.78300000000002</c:v>
                </c:pt>
                <c:pt idx="23557">
                  <c:v>-757.75900000000001</c:v>
                </c:pt>
                <c:pt idx="23558">
                  <c:v>-798.57</c:v>
                </c:pt>
                <c:pt idx="23559">
                  <c:v>-839.20600000000002</c:v>
                </c:pt>
                <c:pt idx="23560">
                  <c:v>-879.65899999999999</c:v>
                </c:pt>
                <c:pt idx="23561">
                  <c:v>-919.92100000000005</c:v>
                </c:pt>
                <c:pt idx="23562">
                  <c:v>-959.98099999999999</c:v>
                </c:pt>
                <c:pt idx="23563">
                  <c:v>-999.83199999999999</c:v>
                </c:pt>
                <c:pt idx="23564" formatCode="0.00E+00">
                  <c:v>-1039.46</c:v>
                </c:pt>
                <c:pt idx="23565" formatCode="0.00E+00">
                  <c:v>-1078.8699999999999</c:v>
                </c:pt>
                <c:pt idx="23566" formatCode="0.00E+00">
                  <c:v>-1118.04</c:v>
                </c:pt>
                <c:pt idx="23567" formatCode="0.00E+00">
                  <c:v>-1156.96</c:v>
                </c:pt>
                <c:pt idx="23568" formatCode="0.00E+00">
                  <c:v>-1195.6300000000001</c:v>
                </c:pt>
                <c:pt idx="23569" formatCode="0.00E+00">
                  <c:v>-1234.04</c:v>
                </c:pt>
                <c:pt idx="23570" formatCode="0.00E+00">
                  <c:v>-1272.18</c:v>
                </c:pt>
                <c:pt idx="23571" formatCode="0.00E+00">
                  <c:v>-1310.04</c:v>
                </c:pt>
                <c:pt idx="23572" formatCode="0.00E+00">
                  <c:v>-1347.62</c:v>
                </c:pt>
                <c:pt idx="23573" formatCode="0.00E+00">
                  <c:v>-1384.9</c:v>
                </c:pt>
                <c:pt idx="23574" formatCode="0.00E+00">
                  <c:v>-1421.88</c:v>
                </c:pt>
                <c:pt idx="23575" formatCode="0.00E+00">
                  <c:v>-1458.54</c:v>
                </c:pt>
                <c:pt idx="23576" formatCode="0.00E+00">
                  <c:v>-1494.89</c:v>
                </c:pt>
                <c:pt idx="23577" formatCode="0.00E+00">
                  <c:v>-1530.91</c:v>
                </c:pt>
                <c:pt idx="23578" formatCode="0.00E+00">
                  <c:v>-1566.6</c:v>
                </c:pt>
                <c:pt idx="23579" formatCode="0.00E+00">
                  <c:v>-1601.94</c:v>
                </c:pt>
                <c:pt idx="23580" formatCode="0.00E+00">
                  <c:v>-1636.93</c:v>
                </c:pt>
                <c:pt idx="23581" formatCode="0.00E+00">
                  <c:v>-1671.57</c:v>
                </c:pt>
                <c:pt idx="23582" formatCode="0.00E+00">
                  <c:v>-1705.83</c:v>
                </c:pt>
                <c:pt idx="23583" formatCode="0.00E+00">
                  <c:v>-1739.73</c:v>
                </c:pt>
                <c:pt idx="23584" formatCode="0.00E+00">
                  <c:v>-1773.24</c:v>
                </c:pt>
                <c:pt idx="23585" formatCode="0.00E+00">
                  <c:v>-1806.37</c:v>
                </c:pt>
                <c:pt idx="23586" formatCode="0.00E+00">
                  <c:v>-1839.1</c:v>
                </c:pt>
                <c:pt idx="23587" formatCode="0.00E+00">
                  <c:v>-1871.42</c:v>
                </c:pt>
                <c:pt idx="23588" formatCode="0.00E+00">
                  <c:v>-1903.34</c:v>
                </c:pt>
                <c:pt idx="23589" formatCode="0.00E+00">
                  <c:v>-1934.84</c:v>
                </c:pt>
                <c:pt idx="23590" formatCode="0.00E+00">
                  <c:v>-1965.92</c:v>
                </c:pt>
                <c:pt idx="23591" formatCode="0.00E+00">
                  <c:v>-1996.57</c:v>
                </c:pt>
                <c:pt idx="23592" formatCode="0.00E+00">
                  <c:v>-2026.78</c:v>
                </c:pt>
                <c:pt idx="23593" formatCode="0.00E+00">
                  <c:v>-2056.5500000000002</c:v>
                </c:pt>
                <c:pt idx="23594" formatCode="0.00E+00">
                  <c:v>-2085.86</c:v>
                </c:pt>
                <c:pt idx="23595" formatCode="0.00E+00">
                  <c:v>-2114.7199999999998</c:v>
                </c:pt>
                <c:pt idx="23596" formatCode="0.00E+00">
                  <c:v>-2143.12</c:v>
                </c:pt>
                <c:pt idx="23597" formatCode="0.00E+00">
                  <c:v>-2171.04</c:v>
                </c:pt>
                <c:pt idx="23598" formatCode="0.00E+00">
                  <c:v>-2198.5</c:v>
                </c:pt>
                <c:pt idx="23599" formatCode="0.00E+00">
                  <c:v>-2225.4699999999998</c:v>
                </c:pt>
                <c:pt idx="23600" formatCode="0.00E+00">
                  <c:v>-2251.9499999999998</c:v>
                </c:pt>
                <c:pt idx="23601" formatCode="0.00E+00">
                  <c:v>-2277.94</c:v>
                </c:pt>
                <c:pt idx="23602" formatCode="0.00E+00">
                  <c:v>-2303.4299999999998</c:v>
                </c:pt>
                <c:pt idx="23603" formatCode="0.00E+00">
                  <c:v>-2328.41</c:v>
                </c:pt>
                <c:pt idx="23604" formatCode="0.00E+00">
                  <c:v>-2352.89</c:v>
                </c:pt>
                <c:pt idx="23605" formatCode="0.00E+00">
                  <c:v>-2376.85</c:v>
                </c:pt>
                <c:pt idx="23606" formatCode="0.00E+00">
                  <c:v>-2400.29</c:v>
                </c:pt>
                <c:pt idx="23607" formatCode="0.00E+00">
                  <c:v>-2423.1999999999998</c:v>
                </c:pt>
                <c:pt idx="23608" formatCode="0.00E+00">
                  <c:v>-2445.59</c:v>
                </c:pt>
                <c:pt idx="23609" formatCode="0.00E+00">
                  <c:v>-2467.44</c:v>
                </c:pt>
                <c:pt idx="23610" formatCode="0.00E+00">
                  <c:v>-2488.7399999999998</c:v>
                </c:pt>
                <c:pt idx="23611" formatCode="0.00E+00">
                  <c:v>-2509.5</c:v>
                </c:pt>
                <c:pt idx="23612" formatCode="0.00E+00">
                  <c:v>-2529.7199999999998</c:v>
                </c:pt>
                <c:pt idx="23613" formatCode="0.00E+00">
                  <c:v>-2549.38</c:v>
                </c:pt>
                <c:pt idx="23614" formatCode="0.00E+00">
                  <c:v>-2568.48</c:v>
                </c:pt>
                <c:pt idx="23615" formatCode="0.00E+00">
                  <c:v>-2587.02</c:v>
                </c:pt>
                <c:pt idx="23616" formatCode="0.00E+00">
                  <c:v>-2604.9899999999998</c:v>
                </c:pt>
                <c:pt idx="23617" formatCode="0.00E+00">
                  <c:v>-2622.39</c:v>
                </c:pt>
                <c:pt idx="23618" formatCode="0.00E+00">
                  <c:v>-2639.21</c:v>
                </c:pt>
                <c:pt idx="23619" formatCode="0.00E+00">
                  <c:v>-2655.46</c:v>
                </c:pt>
                <c:pt idx="23620" formatCode="0.00E+00">
                  <c:v>-2671.12</c:v>
                </c:pt>
                <c:pt idx="23621" formatCode="0.00E+00">
                  <c:v>-2686.2</c:v>
                </c:pt>
                <c:pt idx="23622" formatCode="0.00E+00">
                  <c:v>-2700.69</c:v>
                </c:pt>
                <c:pt idx="23623" formatCode="0.00E+00">
                  <c:v>-2714.59</c:v>
                </c:pt>
                <c:pt idx="23624" formatCode="0.00E+00">
                  <c:v>-2727.9</c:v>
                </c:pt>
                <c:pt idx="23625" formatCode="0.00E+00">
                  <c:v>-2740.61</c:v>
                </c:pt>
                <c:pt idx="23626" formatCode="0.00E+00">
                  <c:v>-2752.71</c:v>
                </c:pt>
                <c:pt idx="23627" formatCode="0.00E+00">
                  <c:v>-2764.21</c:v>
                </c:pt>
                <c:pt idx="23628" formatCode="0.00E+00">
                  <c:v>-2775.11</c:v>
                </c:pt>
                <c:pt idx="23629" formatCode="0.00E+00">
                  <c:v>-2785.4</c:v>
                </c:pt>
                <c:pt idx="23630" formatCode="0.00E+00">
                  <c:v>-2795.08</c:v>
                </c:pt>
                <c:pt idx="23631" formatCode="0.00E+00">
                  <c:v>-2804.15</c:v>
                </c:pt>
                <c:pt idx="23632" formatCode="0.00E+00">
                  <c:v>-2812.6</c:v>
                </c:pt>
                <c:pt idx="23633" formatCode="0.00E+00">
                  <c:v>-2820.44</c:v>
                </c:pt>
                <c:pt idx="23634" formatCode="0.00E+00">
                  <c:v>-2827.66</c:v>
                </c:pt>
                <c:pt idx="23635" formatCode="0.00E+00">
                  <c:v>-2834.25</c:v>
                </c:pt>
                <c:pt idx="23636" formatCode="0.00E+00">
                  <c:v>-2840.23</c:v>
                </c:pt>
                <c:pt idx="23637" formatCode="0.00E+00">
                  <c:v>-2845.59</c:v>
                </c:pt>
                <c:pt idx="23638" formatCode="0.00E+00">
                  <c:v>-2850.32</c:v>
                </c:pt>
                <c:pt idx="23639" formatCode="0.00E+00">
                  <c:v>-2854.43</c:v>
                </c:pt>
                <c:pt idx="23640" formatCode="0.00E+00">
                  <c:v>-2857.91</c:v>
                </c:pt>
                <c:pt idx="23641" formatCode="0.00E+00">
                  <c:v>-2860.76</c:v>
                </c:pt>
                <c:pt idx="23642" formatCode="0.00E+00">
                  <c:v>-2862.99</c:v>
                </c:pt>
                <c:pt idx="23643" formatCode="0.00E+00">
                  <c:v>-2864.59</c:v>
                </c:pt>
                <c:pt idx="23644" formatCode="0.00E+00">
                  <c:v>-2865.56</c:v>
                </c:pt>
                <c:pt idx="23645" formatCode="0.00E+00">
                  <c:v>-2865.91</c:v>
                </c:pt>
                <c:pt idx="23646" formatCode="0.00E+00">
                  <c:v>-2865.62</c:v>
                </c:pt>
                <c:pt idx="23647" formatCode="0.00E+00">
                  <c:v>-2864.71</c:v>
                </c:pt>
                <c:pt idx="23648" formatCode="0.00E+00">
                  <c:v>-2863.17</c:v>
                </c:pt>
                <c:pt idx="23649" formatCode="0.00E+00">
                  <c:v>-2861</c:v>
                </c:pt>
                <c:pt idx="23650" formatCode="0.00E+00">
                  <c:v>-2858.2</c:v>
                </c:pt>
                <c:pt idx="23651" formatCode="0.00E+00">
                  <c:v>-2854.78</c:v>
                </c:pt>
                <c:pt idx="23652" formatCode="0.00E+00">
                  <c:v>-2850.74</c:v>
                </c:pt>
                <c:pt idx="23653" formatCode="0.00E+00">
                  <c:v>-2846.06</c:v>
                </c:pt>
                <c:pt idx="23654" formatCode="0.00E+00">
                  <c:v>-2840.77</c:v>
                </c:pt>
                <c:pt idx="23655" formatCode="0.00E+00">
                  <c:v>-2834.85</c:v>
                </c:pt>
                <c:pt idx="23656" formatCode="0.00E+00">
                  <c:v>-2828.31</c:v>
                </c:pt>
                <c:pt idx="23657" formatCode="0.00E+00">
                  <c:v>-2821.15</c:v>
                </c:pt>
                <c:pt idx="23658" formatCode="0.00E+00">
                  <c:v>-2813.37</c:v>
                </c:pt>
                <c:pt idx="23659" formatCode="0.00E+00">
                  <c:v>-2804.97</c:v>
                </c:pt>
                <c:pt idx="23660" formatCode="0.00E+00">
                  <c:v>-2795.96</c:v>
                </c:pt>
                <c:pt idx="23661" formatCode="0.00E+00">
                  <c:v>-2786.34</c:v>
                </c:pt>
                <c:pt idx="23662" formatCode="0.00E+00">
                  <c:v>-2776.11</c:v>
                </c:pt>
                <c:pt idx="23663" formatCode="0.00E+00">
                  <c:v>-2765.26</c:v>
                </c:pt>
                <c:pt idx="23664" formatCode="0.00E+00">
                  <c:v>-2753.81</c:v>
                </c:pt>
                <c:pt idx="23665" formatCode="0.00E+00">
                  <c:v>-2741.76</c:v>
                </c:pt>
                <c:pt idx="23666" formatCode="0.00E+00">
                  <c:v>-2729.11</c:v>
                </c:pt>
                <c:pt idx="23667" formatCode="0.00E+00">
                  <c:v>-2715.85</c:v>
                </c:pt>
                <c:pt idx="23668" formatCode="0.00E+00">
                  <c:v>-2702.01</c:v>
                </c:pt>
                <c:pt idx="23669" formatCode="0.00E+00">
                  <c:v>-2687.57</c:v>
                </c:pt>
                <c:pt idx="23670" formatCode="0.00E+00">
                  <c:v>-2672.54</c:v>
                </c:pt>
                <c:pt idx="23671" formatCode="0.00E+00">
                  <c:v>-2656.92</c:v>
                </c:pt>
                <c:pt idx="23672" formatCode="0.00E+00">
                  <c:v>-2640.72</c:v>
                </c:pt>
                <c:pt idx="23673" formatCode="0.00E+00">
                  <c:v>-2623.94</c:v>
                </c:pt>
                <c:pt idx="23674" formatCode="0.00E+00">
                  <c:v>-2606.59</c:v>
                </c:pt>
                <c:pt idx="23675" formatCode="0.00E+00">
                  <c:v>-2588.67</c:v>
                </c:pt>
                <c:pt idx="23676" formatCode="0.00E+00">
                  <c:v>-2570.17</c:v>
                </c:pt>
                <c:pt idx="23677" formatCode="0.00E+00">
                  <c:v>-2551.12</c:v>
                </c:pt>
                <c:pt idx="23678" formatCode="0.00E+00">
                  <c:v>-2531.5</c:v>
                </c:pt>
                <c:pt idx="23679" formatCode="0.00E+00">
                  <c:v>-2511.33</c:v>
                </c:pt>
                <c:pt idx="23680" formatCode="0.00E+00">
                  <c:v>-2490.61</c:v>
                </c:pt>
                <c:pt idx="23681" formatCode="0.00E+00">
                  <c:v>-2469.34</c:v>
                </c:pt>
                <c:pt idx="23682" formatCode="0.00E+00">
                  <c:v>-2447.5300000000002</c:v>
                </c:pt>
                <c:pt idx="23683" formatCode="0.00E+00">
                  <c:v>-2425.19</c:v>
                </c:pt>
                <c:pt idx="23684" formatCode="0.00E+00">
                  <c:v>-2402.31</c:v>
                </c:pt>
                <c:pt idx="23685" formatCode="0.00E+00">
                  <c:v>-2378.9</c:v>
                </c:pt>
                <c:pt idx="23686" formatCode="0.00E+00">
                  <c:v>-2354.98</c:v>
                </c:pt>
                <c:pt idx="23687" formatCode="0.00E+00">
                  <c:v>-2330.5300000000002</c:v>
                </c:pt>
                <c:pt idx="23688" formatCode="0.00E+00">
                  <c:v>-2305.58</c:v>
                </c:pt>
                <c:pt idx="23689" formatCode="0.00E+00">
                  <c:v>-2280.12</c:v>
                </c:pt>
                <c:pt idx="23690" formatCode="0.00E+00">
                  <c:v>-2254.16</c:v>
                </c:pt>
                <c:pt idx="23691" formatCode="0.00E+00">
                  <c:v>-2227.6999999999998</c:v>
                </c:pt>
                <c:pt idx="23692" formatCode="0.00E+00">
                  <c:v>-2200.7600000000002</c:v>
                </c:pt>
                <c:pt idx="23693" formatCode="0.00E+00">
                  <c:v>-2173.33</c:v>
                </c:pt>
                <c:pt idx="23694" formatCode="0.00E+00">
                  <c:v>-2145.4299999999998</c:v>
                </c:pt>
                <c:pt idx="23695" formatCode="0.00E+00">
                  <c:v>-2117.06</c:v>
                </c:pt>
                <c:pt idx="23696" formatCode="0.00E+00">
                  <c:v>-2088.2199999999998</c:v>
                </c:pt>
                <c:pt idx="23697" formatCode="0.00E+00">
                  <c:v>-2058.92</c:v>
                </c:pt>
                <c:pt idx="23698" formatCode="0.00E+00">
                  <c:v>-2029.17</c:v>
                </c:pt>
                <c:pt idx="23699" formatCode="0.00E+00">
                  <c:v>-1998.98</c:v>
                </c:pt>
                <c:pt idx="23700" formatCode="0.00E+00">
                  <c:v>-1968.35</c:v>
                </c:pt>
                <c:pt idx="23701" formatCode="0.00E+00">
                  <c:v>-1937.28</c:v>
                </c:pt>
                <c:pt idx="23702" formatCode="0.00E+00">
                  <c:v>-1905.79</c:v>
                </c:pt>
                <c:pt idx="23703" formatCode="0.00E+00">
                  <c:v>-1873.89</c:v>
                </c:pt>
                <c:pt idx="23704" formatCode="0.00E+00">
                  <c:v>-1841.57</c:v>
                </c:pt>
                <c:pt idx="23705" formatCode="0.00E+00">
                  <c:v>-1808.84</c:v>
                </c:pt>
                <c:pt idx="23706" formatCode="0.00E+00">
                  <c:v>-1775.72</c:v>
                </c:pt>
                <c:pt idx="23707" formatCode="0.00E+00">
                  <c:v>-1742.21</c:v>
                </c:pt>
                <c:pt idx="23708" formatCode="0.00E+00">
                  <c:v>-1708.32</c:v>
                </c:pt>
                <c:pt idx="23709" formatCode="0.00E+00">
                  <c:v>-1674.05</c:v>
                </c:pt>
                <c:pt idx="23710" formatCode="0.00E+00">
                  <c:v>-1639.42</c:v>
                </c:pt>
                <c:pt idx="23711" formatCode="0.00E+00">
                  <c:v>-1604.43</c:v>
                </c:pt>
                <c:pt idx="23712" formatCode="0.00E+00">
                  <c:v>-1569.08</c:v>
                </c:pt>
                <c:pt idx="23713" formatCode="0.00E+00">
                  <c:v>-1533.39</c:v>
                </c:pt>
                <c:pt idx="23714" formatCode="0.00E+00">
                  <c:v>-1497.36</c:v>
                </c:pt>
                <c:pt idx="23715" formatCode="0.00E+00">
                  <c:v>-1461</c:v>
                </c:pt>
                <c:pt idx="23716" formatCode="0.00E+00">
                  <c:v>-1424.32</c:v>
                </c:pt>
                <c:pt idx="23717" formatCode="0.00E+00">
                  <c:v>-1387.33</c:v>
                </c:pt>
                <c:pt idx="23718" formatCode="0.00E+00">
                  <c:v>-1350.04</c:v>
                </c:pt>
                <c:pt idx="23719" formatCode="0.00E+00">
                  <c:v>-1312.45</c:v>
                </c:pt>
                <c:pt idx="23720" formatCode="0.00E+00">
                  <c:v>-1274.57</c:v>
                </c:pt>
                <c:pt idx="23721" formatCode="0.00E+00">
                  <c:v>-1236.4100000000001</c:v>
                </c:pt>
                <c:pt idx="23722" formatCode="0.00E+00">
                  <c:v>-1197.98</c:v>
                </c:pt>
                <c:pt idx="23723" formatCode="0.00E+00">
                  <c:v>-1159.28</c:v>
                </c:pt>
                <c:pt idx="23724" formatCode="0.00E+00">
                  <c:v>-1120.33</c:v>
                </c:pt>
                <c:pt idx="23725" formatCode="0.00E+00">
                  <c:v>-1081.1300000000001</c:v>
                </c:pt>
                <c:pt idx="23726" formatCode="0.00E+00">
                  <c:v>-1041.7</c:v>
                </c:pt>
                <c:pt idx="23727" formatCode="0.00E+00">
                  <c:v>-1002.04</c:v>
                </c:pt>
                <c:pt idx="23728">
                  <c:v>-962.15599999999995</c:v>
                </c:pt>
                <c:pt idx="23729">
                  <c:v>-922.06100000000004</c:v>
                </c:pt>
                <c:pt idx="23730">
                  <c:v>-881.76400000000001</c:v>
                </c:pt>
                <c:pt idx="23731">
                  <c:v>-841.27300000000002</c:v>
                </c:pt>
                <c:pt idx="23732">
                  <c:v>-800.59699999999998</c:v>
                </c:pt>
                <c:pt idx="23733">
                  <c:v>-759.745</c:v>
                </c:pt>
                <c:pt idx="23734">
                  <c:v>-718.72500000000002</c:v>
                </c:pt>
                <c:pt idx="23735">
                  <c:v>-677.548</c:v>
                </c:pt>
                <c:pt idx="23736">
                  <c:v>-636.221</c:v>
                </c:pt>
                <c:pt idx="23737">
                  <c:v>-594.75400000000002</c:v>
                </c:pt>
                <c:pt idx="23738">
                  <c:v>-553.15599999999995</c:v>
                </c:pt>
                <c:pt idx="23739">
                  <c:v>-511.435</c:v>
                </c:pt>
                <c:pt idx="23740">
                  <c:v>-469.60300000000001</c:v>
                </c:pt>
                <c:pt idx="23741">
                  <c:v>-427.66699999999997</c:v>
                </c:pt>
                <c:pt idx="23742">
                  <c:v>-385.63600000000002</c:v>
                </c:pt>
                <c:pt idx="23743">
                  <c:v>-343.52</c:v>
                </c:pt>
                <c:pt idx="23744">
                  <c:v>-301.32799999999997</c:v>
                </c:pt>
                <c:pt idx="23745">
                  <c:v>-259.06900000000002</c:v>
                </c:pt>
                <c:pt idx="23746">
                  <c:v>-216.75299999999999</c:v>
                </c:pt>
                <c:pt idx="23747">
                  <c:v>-174.38800000000001</c:v>
                </c:pt>
                <c:pt idx="23748">
                  <c:v>-131.98400000000001</c:v>
                </c:pt>
                <c:pt idx="23749">
                  <c:v>-89.551000000000002</c:v>
                </c:pt>
                <c:pt idx="23750">
                  <c:v>-47.097099999999998</c:v>
                </c:pt>
                <c:pt idx="23751">
                  <c:v>-4.6322999999999999</c:v>
                </c:pt>
                <c:pt idx="23752">
                  <c:v>37.834099999999999</c:v>
                </c:pt>
                <c:pt idx="23753">
                  <c:v>80.2928</c:v>
                </c:pt>
                <c:pt idx="23754">
                  <c:v>122.73399999999999</c:v>
                </c:pt>
                <c:pt idx="23755">
                  <c:v>165.15</c:v>
                </c:pt>
                <c:pt idx="23756">
                  <c:v>207.53</c:v>
                </c:pt>
                <c:pt idx="23757">
                  <c:v>249.86500000000001</c:v>
                </c:pt>
                <c:pt idx="23758">
                  <c:v>292.14600000000002</c:v>
                </c:pt>
                <c:pt idx="23759">
                  <c:v>334.363</c:v>
                </c:pt>
                <c:pt idx="23760">
                  <c:v>376.50900000000001</c:v>
                </c:pt>
                <c:pt idx="23761">
                  <c:v>418.572</c:v>
                </c:pt>
                <c:pt idx="23762">
                  <c:v>460.54399999999998</c:v>
                </c:pt>
                <c:pt idx="23763">
                  <c:v>502.416</c:v>
                </c:pt>
                <c:pt idx="23764">
                  <c:v>544.178</c:v>
                </c:pt>
                <c:pt idx="23765">
                  <c:v>585.822</c:v>
                </c:pt>
                <c:pt idx="23766">
                  <c:v>627.33799999999997</c:v>
                </c:pt>
                <c:pt idx="23767">
                  <c:v>668.71799999999996</c:v>
                </c:pt>
                <c:pt idx="23768">
                  <c:v>709.952</c:v>
                </c:pt>
                <c:pt idx="23769">
                  <c:v>751.03099999999995</c:v>
                </c:pt>
                <c:pt idx="23770">
                  <c:v>791.94600000000003</c:v>
                </c:pt>
                <c:pt idx="23771">
                  <c:v>832.68799999999999</c:v>
                </c:pt>
                <c:pt idx="23772">
                  <c:v>873.24800000000005</c:v>
                </c:pt>
                <c:pt idx="23773">
                  <c:v>913.61699999999996</c:v>
                </c:pt>
                <c:pt idx="23774">
                  <c:v>953.78800000000001</c:v>
                </c:pt>
                <c:pt idx="23775">
                  <c:v>993.75</c:v>
                </c:pt>
                <c:pt idx="23776" formatCode="0.00E+00">
                  <c:v>1033.49</c:v>
                </c:pt>
                <c:pt idx="23777" formatCode="0.00E+00">
                  <c:v>1073.01</c:v>
                </c:pt>
                <c:pt idx="23778" formatCode="0.00E+00">
                  <c:v>1112.3</c:v>
                </c:pt>
                <c:pt idx="23779" formatCode="0.00E+00">
                  <c:v>1151.3399999999999</c:v>
                </c:pt>
                <c:pt idx="23780" formatCode="0.00E+00">
                  <c:v>1190.1300000000001</c:v>
                </c:pt>
                <c:pt idx="23781" formatCode="0.00E+00">
                  <c:v>1228.6600000000001</c:v>
                </c:pt>
                <c:pt idx="23782" formatCode="0.00E+00">
                  <c:v>1266.92</c:v>
                </c:pt>
                <c:pt idx="23783" formatCode="0.00E+00">
                  <c:v>1304.9000000000001</c:v>
                </c:pt>
                <c:pt idx="23784" formatCode="0.00E+00">
                  <c:v>1342.6</c:v>
                </c:pt>
                <c:pt idx="23785" formatCode="0.00E+00">
                  <c:v>1380</c:v>
                </c:pt>
                <c:pt idx="23786" formatCode="0.00E+00">
                  <c:v>1417.11</c:v>
                </c:pt>
                <c:pt idx="23787" formatCode="0.00E+00">
                  <c:v>1453.9</c:v>
                </c:pt>
                <c:pt idx="23788" formatCode="0.00E+00">
                  <c:v>1490.37</c:v>
                </c:pt>
                <c:pt idx="23789" formatCode="0.00E+00">
                  <c:v>1526.52</c:v>
                </c:pt>
                <c:pt idx="23790" formatCode="0.00E+00">
                  <c:v>1562.34</c:v>
                </c:pt>
                <c:pt idx="23791" formatCode="0.00E+00">
                  <c:v>1597.81</c:v>
                </c:pt>
                <c:pt idx="23792" formatCode="0.00E+00">
                  <c:v>1632.94</c:v>
                </c:pt>
                <c:pt idx="23793" formatCode="0.00E+00">
                  <c:v>1667.7</c:v>
                </c:pt>
                <c:pt idx="23794" formatCode="0.00E+00">
                  <c:v>1702.1</c:v>
                </c:pt>
                <c:pt idx="23795" formatCode="0.00E+00">
                  <c:v>1736.13</c:v>
                </c:pt>
                <c:pt idx="23796" formatCode="0.00E+00">
                  <c:v>1769.78</c:v>
                </c:pt>
                <c:pt idx="23797" formatCode="0.00E+00">
                  <c:v>1803.04</c:v>
                </c:pt>
                <c:pt idx="23798" formatCode="0.00E+00">
                  <c:v>1835.91</c:v>
                </c:pt>
                <c:pt idx="23799" formatCode="0.00E+00">
                  <c:v>1868.37</c:v>
                </c:pt>
                <c:pt idx="23800" formatCode="0.00E+00">
                  <c:v>1900.43</c:v>
                </c:pt>
                <c:pt idx="23801" formatCode="0.00E+00">
                  <c:v>1932.07</c:v>
                </c:pt>
                <c:pt idx="23802" formatCode="0.00E+00">
                  <c:v>1963.29</c:v>
                </c:pt>
                <c:pt idx="23803" formatCode="0.00E+00">
                  <c:v>1994.07</c:v>
                </c:pt>
                <c:pt idx="23804" formatCode="0.00E+00">
                  <c:v>2024.43</c:v>
                </c:pt>
                <c:pt idx="23805" formatCode="0.00E+00">
                  <c:v>2054.33</c:v>
                </c:pt>
                <c:pt idx="23806" formatCode="0.00E+00">
                  <c:v>2083.79</c:v>
                </c:pt>
                <c:pt idx="23807" formatCode="0.00E+00">
                  <c:v>2112.8000000000002</c:v>
                </c:pt>
                <c:pt idx="23808" formatCode="0.00E+00">
                  <c:v>2141.34</c:v>
                </c:pt>
                <c:pt idx="23809" formatCode="0.00E+00">
                  <c:v>2169.41</c:v>
                </c:pt>
                <c:pt idx="23810" formatCode="0.00E+00">
                  <c:v>2197</c:v>
                </c:pt>
                <c:pt idx="23811" formatCode="0.00E+00">
                  <c:v>2224.12</c:v>
                </c:pt>
                <c:pt idx="23812" formatCode="0.00E+00">
                  <c:v>2250.75</c:v>
                </c:pt>
                <c:pt idx="23813" formatCode="0.00E+00">
                  <c:v>2276.88</c:v>
                </c:pt>
                <c:pt idx="23814" formatCode="0.00E+00">
                  <c:v>2302.52</c:v>
                </c:pt>
                <c:pt idx="23815" formatCode="0.00E+00">
                  <c:v>2327.65</c:v>
                </c:pt>
                <c:pt idx="23816" formatCode="0.00E+00">
                  <c:v>2352.27</c:v>
                </c:pt>
                <c:pt idx="23817" formatCode="0.00E+00">
                  <c:v>2376.38</c:v>
                </c:pt>
                <c:pt idx="23818" formatCode="0.00E+00">
                  <c:v>2399.9699999999998</c:v>
                </c:pt>
                <c:pt idx="23819" formatCode="0.00E+00">
                  <c:v>2423.0300000000002</c:v>
                </c:pt>
                <c:pt idx="23820" formatCode="0.00E+00">
                  <c:v>2445.56</c:v>
                </c:pt>
                <c:pt idx="23821" formatCode="0.00E+00">
                  <c:v>2467.5500000000002</c:v>
                </c:pt>
                <c:pt idx="23822" formatCode="0.00E+00">
                  <c:v>2489.0100000000002</c:v>
                </c:pt>
                <c:pt idx="23823" formatCode="0.00E+00">
                  <c:v>2509.92</c:v>
                </c:pt>
                <c:pt idx="23824" formatCode="0.00E+00">
                  <c:v>2530.2800000000002</c:v>
                </c:pt>
                <c:pt idx="23825" formatCode="0.00E+00">
                  <c:v>2550.08</c:v>
                </c:pt>
                <c:pt idx="23826" formatCode="0.00E+00">
                  <c:v>2569.33</c:v>
                </c:pt>
                <c:pt idx="23827" formatCode="0.00E+00">
                  <c:v>2588.0100000000002</c:v>
                </c:pt>
                <c:pt idx="23828" formatCode="0.00E+00">
                  <c:v>2606.13</c:v>
                </c:pt>
                <c:pt idx="23829" formatCode="0.00E+00">
                  <c:v>2623.68</c:v>
                </c:pt>
                <c:pt idx="23830" formatCode="0.00E+00">
                  <c:v>2640.65</c:v>
                </c:pt>
                <c:pt idx="23831" formatCode="0.00E+00">
                  <c:v>2657.05</c:v>
                </c:pt>
                <c:pt idx="23832" formatCode="0.00E+00">
                  <c:v>2672.86</c:v>
                </c:pt>
                <c:pt idx="23833" formatCode="0.00E+00">
                  <c:v>2688.08</c:v>
                </c:pt>
                <c:pt idx="23834" formatCode="0.00E+00">
                  <c:v>2702.72</c:v>
                </c:pt>
                <c:pt idx="23835" formatCode="0.00E+00">
                  <c:v>2716.77</c:v>
                </c:pt>
                <c:pt idx="23836" formatCode="0.00E+00">
                  <c:v>2730.22</c:v>
                </c:pt>
                <c:pt idx="23837" formatCode="0.00E+00">
                  <c:v>2743.07</c:v>
                </c:pt>
                <c:pt idx="23838" formatCode="0.00E+00">
                  <c:v>2755.32</c:v>
                </c:pt>
                <c:pt idx="23839" formatCode="0.00E+00">
                  <c:v>2766.97</c:v>
                </c:pt>
                <c:pt idx="23840" formatCode="0.00E+00">
                  <c:v>2778.01</c:v>
                </c:pt>
                <c:pt idx="23841" formatCode="0.00E+00">
                  <c:v>2788.44</c:v>
                </c:pt>
                <c:pt idx="23842" formatCode="0.00E+00">
                  <c:v>2798.26</c:v>
                </c:pt>
                <c:pt idx="23843" formatCode="0.00E+00">
                  <c:v>2807.47</c:v>
                </c:pt>
                <c:pt idx="23844" formatCode="0.00E+00">
                  <c:v>2816.06</c:v>
                </c:pt>
                <c:pt idx="23845" formatCode="0.00E+00">
                  <c:v>2824.04</c:v>
                </c:pt>
                <c:pt idx="23846" formatCode="0.00E+00">
                  <c:v>2831.4</c:v>
                </c:pt>
                <c:pt idx="23847" formatCode="0.00E+00">
                  <c:v>2838.13</c:v>
                </c:pt>
                <c:pt idx="23848" formatCode="0.00E+00">
                  <c:v>2844.25</c:v>
                </c:pt>
                <c:pt idx="23849" formatCode="0.00E+00">
                  <c:v>2849.74</c:v>
                </c:pt>
                <c:pt idx="23850" formatCode="0.00E+00">
                  <c:v>2854.61</c:v>
                </c:pt>
                <c:pt idx="23851" formatCode="0.00E+00">
                  <c:v>2858.85</c:v>
                </c:pt>
                <c:pt idx="23852" formatCode="0.00E+00">
                  <c:v>2862.47</c:v>
                </c:pt>
                <c:pt idx="23853" formatCode="0.00E+00">
                  <c:v>2865.46</c:v>
                </c:pt>
                <c:pt idx="23854" formatCode="0.00E+00">
                  <c:v>2867.82</c:v>
                </c:pt>
                <c:pt idx="23855" formatCode="0.00E+00">
                  <c:v>2869.55</c:v>
                </c:pt>
                <c:pt idx="23856" formatCode="0.00E+00">
                  <c:v>2870.65</c:v>
                </c:pt>
                <c:pt idx="23857" formatCode="0.00E+00">
                  <c:v>2871.12</c:v>
                </c:pt>
                <c:pt idx="23858" formatCode="0.00E+00">
                  <c:v>2870.97</c:v>
                </c:pt>
                <c:pt idx="23859" formatCode="0.00E+00">
                  <c:v>2870.18</c:v>
                </c:pt>
                <c:pt idx="23860" formatCode="0.00E+00">
                  <c:v>2868.77</c:v>
                </c:pt>
                <c:pt idx="23861" formatCode="0.00E+00">
                  <c:v>2866.73</c:v>
                </c:pt>
                <c:pt idx="23862" formatCode="0.00E+00">
                  <c:v>2864.06</c:v>
                </c:pt>
                <c:pt idx="23863" formatCode="0.00E+00">
                  <c:v>2860.76</c:v>
                </c:pt>
                <c:pt idx="23864" formatCode="0.00E+00">
                  <c:v>2856.84</c:v>
                </c:pt>
                <c:pt idx="23865" formatCode="0.00E+00">
                  <c:v>2852.28</c:v>
                </c:pt>
                <c:pt idx="23866" formatCode="0.00E+00">
                  <c:v>2847.11</c:v>
                </c:pt>
                <c:pt idx="23867" formatCode="0.00E+00">
                  <c:v>2841.31</c:v>
                </c:pt>
                <c:pt idx="23868" formatCode="0.00E+00">
                  <c:v>2834.88</c:v>
                </c:pt>
                <c:pt idx="23869" formatCode="0.00E+00">
                  <c:v>2827.84</c:v>
                </c:pt>
                <c:pt idx="23870" formatCode="0.00E+00">
                  <c:v>2820.17</c:v>
                </c:pt>
                <c:pt idx="23871" formatCode="0.00E+00">
                  <c:v>2811.89</c:v>
                </c:pt>
                <c:pt idx="23872" formatCode="0.00E+00">
                  <c:v>2802.99</c:v>
                </c:pt>
                <c:pt idx="23873" formatCode="0.00E+00">
                  <c:v>2793.48</c:v>
                </c:pt>
                <c:pt idx="23874" formatCode="0.00E+00">
                  <c:v>2783.35</c:v>
                </c:pt>
                <c:pt idx="23875" formatCode="0.00E+00">
                  <c:v>2772.62</c:v>
                </c:pt>
                <c:pt idx="23876" formatCode="0.00E+00">
                  <c:v>2761.28</c:v>
                </c:pt>
                <c:pt idx="23877" formatCode="0.00E+00">
                  <c:v>2749.33</c:v>
                </c:pt>
                <c:pt idx="23878" formatCode="0.00E+00">
                  <c:v>2736.77</c:v>
                </c:pt>
                <c:pt idx="23879" formatCode="0.00E+00">
                  <c:v>2723.62</c:v>
                </c:pt>
                <c:pt idx="23880" formatCode="0.00E+00">
                  <c:v>2709.87</c:v>
                </c:pt>
                <c:pt idx="23881" formatCode="0.00E+00">
                  <c:v>2695.53</c:v>
                </c:pt>
                <c:pt idx="23882" formatCode="0.00E+00">
                  <c:v>2680.6</c:v>
                </c:pt>
                <c:pt idx="23883" formatCode="0.00E+00">
                  <c:v>2665.08</c:v>
                </c:pt>
                <c:pt idx="23884" formatCode="0.00E+00">
                  <c:v>2648.97</c:v>
                </c:pt>
                <c:pt idx="23885" formatCode="0.00E+00">
                  <c:v>2632.28</c:v>
                </c:pt>
                <c:pt idx="23886" formatCode="0.00E+00">
                  <c:v>2615.02</c:v>
                </c:pt>
                <c:pt idx="23887" formatCode="0.00E+00">
                  <c:v>2597.1799999999998</c:v>
                </c:pt>
                <c:pt idx="23888" formatCode="0.00E+00">
                  <c:v>2578.7800000000002</c:v>
                </c:pt>
                <c:pt idx="23889" formatCode="0.00E+00">
                  <c:v>2559.8000000000002</c:v>
                </c:pt>
                <c:pt idx="23890" formatCode="0.00E+00">
                  <c:v>2540.27</c:v>
                </c:pt>
                <c:pt idx="23891" formatCode="0.00E+00">
                  <c:v>2520.1799999999998</c:v>
                </c:pt>
                <c:pt idx="23892" formatCode="0.00E+00">
                  <c:v>2499.54</c:v>
                </c:pt>
                <c:pt idx="23893" formatCode="0.00E+00">
                  <c:v>2478.34</c:v>
                </c:pt>
                <c:pt idx="23894" formatCode="0.00E+00">
                  <c:v>2456.61</c:v>
                </c:pt>
                <c:pt idx="23895" formatCode="0.00E+00">
                  <c:v>2434.34</c:v>
                </c:pt>
                <c:pt idx="23896" formatCode="0.00E+00">
                  <c:v>2411.5300000000002</c:v>
                </c:pt>
                <c:pt idx="23897" formatCode="0.00E+00">
                  <c:v>2388.19</c:v>
                </c:pt>
                <c:pt idx="23898" formatCode="0.00E+00">
                  <c:v>2364.33</c:v>
                </c:pt>
                <c:pt idx="23899" formatCode="0.00E+00">
                  <c:v>2339.9499999999998</c:v>
                </c:pt>
                <c:pt idx="23900" formatCode="0.00E+00">
                  <c:v>2315.06</c:v>
                </c:pt>
                <c:pt idx="23901" formatCode="0.00E+00">
                  <c:v>2289.66</c:v>
                </c:pt>
                <c:pt idx="23902" formatCode="0.00E+00">
                  <c:v>2263.7600000000002</c:v>
                </c:pt>
                <c:pt idx="23903" formatCode="0.00E+00">
                  <c:v>2237.36</c:v>
                </c:pt>
                <c:pt idx="23904" formatCode="0.00E+00">
                  <c:v>2210.4699999999998</c:v>
                </c:pt>
                <c:pt idx="23905" formatCode="0.00E+00">
                  <c:v>2183.1</c:v>
                </c:pt>
                <c:pt idx="23906" formatCode="0.00E+00">
                  <c:v>2155.25</c:v>
                </c:pt>
                <c:pt idx="23907" formatCode="0.00E+00">
                  <c:v>2126.92</c:v>
                </c:pt>
                <c:pt idx="23908" formatCode="0.00E+00">
                  <c:v>2098.13</c:v>
                </c:pt>
                <c:pt idx="23909" formatCode="0.00E+00">
                  <c:v>2068.88</c:v>
                </c:pt>
                <c:pt idx="23910" formatCode="0.00E+00">
                  <c:v>2039.17</c:v>
                </c:pt>
                <c:pt idx="23911" formatCode="0.00E+00">
                  <c:v>2009.02</c:v>
                </c:pt>
                <c:pt idx="23912" formatCode="0.00E+00">
                  <c:v>1978.42</c:v>
                </c:pt>
                <c:pt idx="23913" formatCode="0.00E+00">
                  <c:v>1947.39</c:v>
                </c:pt>
                <c:pt idx="23914" formatCode="0.00E+00">
                  <c:v>1915.94</c:v>
                </c:pt>
                <c:pt idx="23915" formatCode="0.00E+00">
                  <c:v>1884.06</c:v>
                </c:pt>
                <c:pt idx="23916" formatCode="0.00E+00">
                  <c:v>1851.77</c:v>
                </c:pt>
                <c:pt idx="23917" formatCode="0.00E+00">
                  <c:v>1819.08</c:v>
                </c:pt>
                <c:pt idx="23918" formatCode="0.00E+00">
                  <c:v>1785.98</c:v>
                </c:pt>
                <c:pt idx="23919" formatCode="0.00E+00">
                  <c:v>1752.49</c:v>
                </c:pt>
                <c:pt idx="23920" formatCode="0.00E+00">
                  <c:v>1718.62</c:v>
                </c:pt>
                <c:pt idx="23921" formatCode="0.00E+00">
                  <c:v>1684.37</c:v>
                </c:pt>
                <c:pt idx="23922" formatCode="0.00E+00">
                  <c:v>1649.75</c:v>
                </c:pt>
                <c:pt idx="23923" formatCode="0.00E+00">
                  <c:v>1614.77</c:v>
                </c:pt>
                <c:pt idx="23924" formatCode="0.00E+00">
                  <c:v>1579.44</c:v>
                </c:pt>
                <c:pt idx="23925" formatCode="0.00E+00">
                  <c:v>1543.76</c:v>
                </c:pt>
                <c:pt idx="23926" formatCode="0.00E+00">
                  <c:v>1507.74</c:v>
                </c:pt>
                <c:pt idx="23927" formatCode="0.00E+00">
                  <c:v>1471.38</c:v>
                </c:pt>
                <c:pt idx="23928" formatCode="0.00E+00">
                  <c:v>1434.71</c:v>
                </c:pt>
                <c:pt idx="23929" formatCode="0.00E+00">
                  <c:v>1397.72</c:v>
                </c:pt>
                <c:pt idx="23930" formatCode="0.00E+00">
                  <c:v>1360.42</c:v>
                </c:pt>
                <c:pt idx="23931" formatCode="0.00E+00">
                  <c:v>1322.83</c:v>
                </c:pt>
                <c:pt idx="23932" formatCode="0.00E+00">
                  <c:v>1284.94</c:v>
                </c:pt>
                <c:pt idx="23933" formatCode="0.00E+00">
                  <c:v>1246.77</c:v>
                </c:pt>
                <c:pt idx="23934" formatCode="0.00E+00">
                  <c:v>1208.33</c:v>
                </c:pt>
                <c:pt idx="23935" formatCode="0.00E+00">
                  <c:v>1169.6199999999999</c:v>
                </c:pt>
                <c:pt idx="23936" formatCode="0.00E+00">
                  <c:v>1130.6600000000001</c:v>
                </c:pt>
                <c:pt idx="23937" formatCode="0.00E+00">
                  <c:v>1091.44</c:v>
                </c:pt>
                <c:pt idx="23938" formatCode="0.00E+00">
                  <c:v>1051.99</c:v>
                </c:pt>
                <c:pt idx="23939" formatCode="0.00E+00">
                  <c:v>1012.3</c:v>
                </c:pt>
                <c:pt idx="23940">
                  <c:v>972.39700000000005</c:v>
                </c:pt>
                <c:pt idx="23941">
                  <c:v>932.27599999999995</c:v>
                </c:pt>
                <c:pt idx="23942">
                  <c:v>891.95100000000002</c:v>
                </c:pt>
                <c:pt idx="23943">
                  <c:v>851.42899999999997</c:v>
                </c:pt>
                <c:pt idx="23944">
                  <c:v>810.71900000000005</c:v>
                </c:pt>
                <c:pt idx="23945">
                  <c:v>769.83199999999999</c:v>
                </c:pt>
                <c:pt idx="23946">
                  <c:v>728.774</c:v>
                </c:pt>
                <c:pt idx="23947">
                  <c:v>687.55700000000002</c:v>
                </c:pt>
                <c:pt idx="23948">
                  <c:v>646.18899999999996</c:v>
                </c:pt>
                <c:pt idx="23949">
                  <c:v>604.678</c:v>
                </c:pt>
                <c:pt idx="23950">
                  <c:v>563.03399999999999</c:v>
                </c:pt>
                <c:pt idx="23951">
                  <c:v>521.26499999999999</c:v>
                </c:pt>
                <c:pt idx="23952">
                  <c:v>479.38200000000001</c:v>
                </c:pt>
                <c:pt idx="23953">
                  <c:v>437.39299999999997</c:v>
                </c:pt>
                <c:pt idx="23954">
                  <c:v>395.30799999999999</c:v>
                </c:pt>
                <c:pt idx="23955">
                  <c:v>353.13499999999999</c:v>
                </c:pt>
                <c:pt idx="23956">
                  <c:v>310.88400000000001</c:v>
                </c:pt>
                <c:pt idx="23957">
                  <c:v>268.565</c:v>
                </c:pt>
                <c:pt idx="23958">
                  <c:v>226.185</c:v>
                </c:pt>
                <c:pt idx="23959">
                  <c:v>183.756</c:v>
                </c:pt>
                <c:pt idx="23960">
                  <c:v>141.285</c:v>
                </c:pt>
                <c:pt idx="23961">
                  <c:v>98.781999999999996</c:v>
                </c:pt>
                <c:pt idx="23962">
                  <c:v>56.256700000000002</c:v>
                </c:pt>
                <c:pt idx="23963">
                  <c:v>13.7186</c:v>
                </c:pt>
                <c:pt idx="23964">
                  <c:v>-28.8232</c:v>
                </c:pt>
                <c:pt idx="23965">
                  <c:v>-71.359099999999998</c:v>
                </c:pt>
                <c:pt idx="23966">
                  <c:v>-113.88</c:v>
                </c:pt>
                <c:pt idx="23967">
                  <c:v>-156.37700000000001</c:v>
                </c:pt>
                <c:pt idx="23968">
                  <c:v>-198.84</c:v>
                </c:pt>
                <c:pt idx="23969">
                  <c:v>-241.26</c:v>
                </c:pt>
                <c:pt idx="23970">
                  <c:v>-283.62799999999999</c:v>
                </c:pt>
                <c:pt idx="23971">
                  <c:v>-325.93400000000003</c:v>
                </c:pt>
                <c:pt idx="23972">
                  <c:v>-368.17</c:v>
                </c:pt>
                <c:pt idx="23973">
                  <c:v>-410.32600000000002</c:v>
                </c:pt>
                <c:pt idx="23974">
                  <c:v>-452.39299999999997</c:v>
                </c:pt>
                <c:pt idx="23975">
                  <c:v>-494.36099999999999</c:v>
                </c:pt>
                <c:pt idx="23976">
                  <c:v>-536.22199999999998</c:v>
                </c:pt>
                <c:pt idx="23977">
                  <c:v>-577.96500000000003</c:v>
                </c:pt>
                <c:pt idx="23978">
                  <c:v>-619.58299999999997</c:v>
                </c:pt>
                <c:pt idx="23979">
                  <c:v>-661.06600000000003</c:v>
                </c:pt>
                <c:pt idx="23980">
                  <c:v>-702.40499999999997</c:v>
                </c:pt>
                <c:pt idx="23981">
                  <c:v>-743.59100000000001</c:v>
                </c:pt>
                <c:pt idx="23982">
                  <c:v>-784.61400000000003</c:v>
                </c:pt>
                <c:pt idx="23983">
                  <c:v>-825.46600000000001</c:v>
                </c:pt>
                <c:pt idx="23984">
                  <c:v>-866.13900000000001</c:v>
                </c:pt>
                <c:pt idx="23985">
                  <c:v>-906.62199999999996</c:v>
                </c:pt>
                <c:pt idx="23986">
                  <c:v>-946.90700000000004</c:v>
                </c:pt>
                <c:pt idx="23987">
                  <c:v>-986.98500000000001</c:v>
                </c:pt>
                <c:pt idx="23988" formatCode="0.00E+00">
                  <c:v>-1026.8499999999999</c:v>
                </c:pt>
                <c:pt idx="23989" formatCode="0.00E+00">
                  <c:v>-1066.49</c:v>
                </c:pt>
                <c:pt idx="23990" formatCode="0.00E+00">
                  <c:v>-1105.8900000000001</c:v>
                </c:pt>
                <c:pt idx="23991" formatCode="0.00E+00">
                  <c:v>-1145.05</c:v>
                </c:pt>
                <c:pt idx="23992" formatCode="0.00E+00">
                  <c:v>-1183.97</c:v>
                </c:pt>
                <c:pt idx="23993" formatCode="0.00E+00">
                  <c:v>-1222.6199999999999</c:v>
                </c:pt>
                <c:pt idx="23994" formatCode="0.00E+00">
                  <c:v>-1261.01</c:v>
                </c:pt>
                <c:pt idx="23995" formatCode="0.00E+00">
                  <c:v>-1299.1199999999999</c:v>
                </c:pt>
                <c:pt idx="23996" formatCode="0.00E+00">
                  <c:v>-1336.95</c:v>
                </c:pt>
                <c:pt idx="23997" formatCode="0.00E+00">
                  <c:v>-1374.48</c:v>
                </c:pt>
                <c:pt idx="23998" formatCode="0.00E+00">
                  <c:v>-1411.72</c:v>
                </c:pt>
                <c:pt idx="23999" formatCode="0.00E+00">
                  <c:v>-1448.64</c:v>
                </c:pt>
                <c:pt idx="24000" formatCode="0.00E+00">
                  <c:v>-1485.25</c:v>
                </c:pt>
                <c:pt idx="24001" formatCode="0.00E+00">
                  <c:v>-1521.54</c:v>
                </c:pt>
                <c:pt idx="24002" formatCode="0.00E+00">
                  <c:v>-1557.49</c:v>
                </c:pt>
                <c:pt idx="24003" formatCode="0.00E+00">
                  <c:v>-1593.1</c:v>
                </c:pt>
                <c:pt idx="24004" formatCode="0.00E+00">
                  <c:v>-1628.36</c:v>
                </c:pt>
                <c:pt idx="24005" formatCode="0.00E+00">
                  <c:v>-1663.27</c:v>
                </c:pt>
                <c:pt idx="24006" formatCode="0.00E+00">
                  <c:v>-1697.81</c:v>
                </c:pt>
                <c:pt idx="24007" formatCode="0.00E+00">
                  <c:v>-1731.98</c:v>
                </c:pt>
                <c:pt idx="24008" formatCode="0.00E+00">
                  <c:v>-1765.77</c:v>
                </c:pt>
                <c:pt idx="24009" formatCode="0.00E+00">
                  <c:v>-1799.18</c:v>
                </c:pt>
                <c:pt idx="24010" formatCode="0.00E+00">
                  <c:v>-1832.19</c:v>
                </c:pt>
                <c:pt idx="24011" formatCode="0.00E+00">
                  <c:v>-1864.8</c:v>
                </c:pt>
                <c:pt idx="24012" formatCode="0.00E+00">
                  <c:v>-1897</c:v>
                </c:pt>
                <c:pt idx="24013" formatCode="0.00E+00">
                  <c:v>-1928.79</c:v>
                </c:pt>
                <c:pt idx="24014" formatCode="0.00E+00">
                  <c:v>-1960.16</c:v>
                </c:pt>
                <c:pt idx="24015" formatCode="0.00E+00">
                  <c:v>-1991.09</c:v>
                </c:pt>
                <c:pt idx="24016" formatCode="0.00E+00">
                  <c:v>-2021.6</c:v>
                </c:pt>
                <c:pt idx="24017" formatCode="0.00E+00">
                  <c:v>-2051.65</c:v>
                </c:pt>
                <c:pt idx="24018" formatCode="0.00E+00">
                  <c:v>-2081.2600000000002</c:v>
                </c:pt>
                <c:pt idx="24019" formatCode="0.00E+00">
                  <c:v>-2110.42</c:v>
                </c:pt>
                <c:pt idx="24020" formatCode="0.00E+00">
                  <c:v>-2139.11</c:v>
                </c:pt>
                <c:pt idx="24021" formatCode="0.00E+00">
                  <c:v>-2167.33</c:v>
                </c:pt>
                <c:pt idx="24022" formatCode="0.00E+00">
                  <c:v>-2195.08</c:v>
                </c:pt>
                <c:pt idx="24023" formatCode="0.00E+00">
                  <c:v>-2222.35</c:v>
                </c:pt>
                <c:pt idx="24024" formatCode="0.00E+00">
                  <c:v>-2249.13</c:v>
                </c:pt>
                <c:pt idx="24025" formatCode="0.00E+00">
                  <c:v>-2275.42</c:v>
                </c:pt>
                <c:pt idx="24026" formatCode="0.00E+00">
                  <c:v>-2301.21</c:v>
                </c:pt>
                <c:pt idx="24027" formatCode="0.00E+00">
                  <c:v>-2326.5</c:v>
                </c:pt>
                <c:pt idx="24028" formatCode="0.00E+00">
                  <c:v>-2351.2800000000002</c:v>
                </c:pt>
                <c:pt idx="24029" formatCode="0.00E+00">
                  <c:v>-2375.54</c:v>
                </c:pt>
                <c:pt idx="24030" formatCode="0.00E+00">
                  <c:v>-2399.29</c:v>
                </c:pt>
                <c:pt idx="24031" formatCode="0.00E+00">
                  <c:v>-2422.5100000000002</c:v>
                </c:pt>
                <c:pt idx="24032" formatCode="0.00E+00">
                  <c:v>-2445.19</c:v>
                </c:pt>
                <c:pt idx="24033" formatCode="0.00E+00">
                  <c:v>-2467.34</c:v>
                </c:pt>
                <c:pt idx="24034" formatCode="0.00E+00">
                  <c:v>-2488.96</c:v>
                </c:pt>
                <c:pt idx="24035" formatCode="0.00E+00">
                  <c:v>-2510.02</c:v>
                </c:pt>
                <c:pt idx="24036" formatCode="0.00E+00">
                  <c:v>-2530.54</c:v>
                </c:pt>
                <c:pt idx="24037" formatCode="0.00E+00">
                  <c:v>-2550.5100000000002</c:v>
                </c:pt>
                <c:pt idx="24038" formatCode="0.00E+00">
                  <c:v>-2569.91</c:v>
                </c:pt>
                <c:pt idx="24039" formatCode="0.00E+00">
                  <c:v>-2588.75</c:v>
                </c:pt>
                <c:pt idx="24040" formatCode="0.00E+00">
                  <c:v>-2607.0300000000002</c:v>
                </c:pt>
                <c:pt idx="24041" formatCode="0.00E+00">
                  <c:v>-2624.73</c:v>
                </c:pt>
                <c:pt idx="24042" formatCode="0.00E+00">
                  <c:v>-2641.86</c:v>
                </c:pt>
                <c:pt idx="24043" formatCode="0.00E+00">
                  <c:v>-2658.41</c:v>
                </c:pt>
                <c:pt idx="24044" formatCode="0.00E+00">
                  <c:v>-2674.38</c:v>
                </c:pt>
                <c:pt idx="24045" formatCode="0.00E+00">
                  <c:v>-2689.76</c:v>
                </c:pt>
                <c:pt idx="24046" formatCode="0.00E+00">
                  <c:v>-2704.55</c:v>
                </c:pt>
                <c:pt idx="24047" formatCode="0.00E+00">
                  <c:v>-2718.75</c:v>
                </c:pt>
                <c:pt idx="24048" formatCode="0.00E+00">
                  <c:v>-2732.36</c:v>
                </c:pt>
                <c:pt idx="24049" formatCode="0.00E+00">
                  <c:v>-2745.37</c:v>
                </c:pt>
                <c:pt idx="24050" formatCode="0.00E+00">
                  <c:v>-2757.77</c:v>
                </c:pt>
                <c:pt idx="24051" formatCode="0.00E+00">
                  <c:v>-2769.57</c:v>
                </c:pt>
                <c:pt idx="24052" formatCode="0.00E+00">
                  <c:v>-2780.77</c:v>
                </c:pt>
                <c:pt idx="24053" formatCode="0.00E+00">
                  <c:v>-2791.35</c:v>
                </c:pt>
                <c:pt idx="24054" formatCode="0.00E+00">
                  <c:v>-2801.33</c:v>
                </c:pt>
                <c:pt idx="24055" formatCode="0.00E+00">
                  <c:v>-2810.69</c:v>
                </c:pt>
                <c:pt idx="24056" formatCode="0.00E+00">
                  <c:v>-2819.43</c:v>
                </c:pt>
                <c:pt idx="24057" formatCode="0.00E+00">
                  <c:v>-2827.56</c:v>
                </c:pt>
                <c:pt idx="24058" formatCode="0.00E+00">
                  <c:v>-2835.07</c:v>
                </c:pt>
                <c:pt idx="24059" formatCode="0.00E+00">
                  <c:v>-2841.96</c:v>
                </c:pt>
                <c:pt idx="24060" formatCode="0.00E+00">
                  <c:v>-2848.22</c:v>
                </c:pt>
                <c:pt idx="24061" formatCode="0.00E+00">
                  <c:v>-2853.86</c:v>
                </c:pt>
                <c:pt idx="24062" formatCode="0.00E+00">
                  <c:v>-2858.88</c:v>
                </c:pt>
                <c:pt idx="24063" formatCode="0.00E+00">
                  <c:v>-2863.26</c:v>
                </c:pt>
                <c:pt idx="24064" formatCode="0.00E+00">
                  <c:v>-2867.02</c:v>
                </c:pt>
                <c:pt idx="24065" formatCode="0.00E+00">
                  <c:v>-2870.16</c:v>
                </c:pt>
                <c:pt idx="24066" formatCode="0.00E+00">
                  <c:v>-2872.66</c:v>
                </c:pt>
                <c:pt idx="24067" formatCode="0.00E+00">
                  <c:v>-2874.54</c:v>
                </c:pt>
                <c:pt idx="24068" formatCode="0.00E+00">
                  <c:v>-2875.78</c:v>
                </c:pt>
                <c:pt idx="24069" formatCode="0.00E+00">
                  <c:v>-2876.4</c:v>
                </c:pt>
                <c:pt idx="24070" formatCode="0.00E+00">
                  <c:v>-2876.38</c:v>
                </c:pt>
                <c:pt idx="24071" formatCode="0.00E+00">
                  <c:v>-2875.74</c:v>
                </c:pt>
                <c:pt idx="24072" formatCode="0.00E+00">
                  <c:v>-2874.46</c:v>
                </c:pt>
                <c:pt idx="24073" formatCode="0.00E+00">
                  <c:v>-2872.55</c:v>
                </c:pt>
                <c:pt idx="24074" formatCode="0.00E+00">
                  <c:v>-2870.02</c:v>
                </c:pt>
                <c:pt idx="24075" formatCode="0.00E+00">
                  <c:v>-2866.86</c:v>
                </c:pt>
                <c:pt idx="24076" formatCode="0.00E+00">
                  <c:v>-2863.06</c:v>
                </c:pt>
                <c:pt idx="24077" formatCode="0.00E+00">
                  <c:v>-2858.64</c:v>
                </c:pt>
                <c:pt idx="24078" formatCode="0.00E+00">
                  <c:v>-2853.6</c:v>
                </c:pt>
                <c:pt idx="24079" formatCode="0.00E+00">
                  <c:v>-2847.92</c:v>
                </c:pt>
                <c:pt idx="24080" formatCode="0.00E+00">
                  <c:v>-2841.63</c:v>
                </c:pt>
                <c:pt idx="24081" formatCode="0.00E+00">
                  <c:v>-2834.71</c:v>
                </c:pt>
                <c:pt idx="24082" formatCode="0.00E+00">
                  <c:v>-2827.17</c:v>
                </c:pt>
                <c:pt idx="24083" formatCode="0.00E+00">
                  <c:v>-2819.01</c:v>
                </c:pt>
                <c:pt idx="24084" formatCode="0.00E+00">
                  <c:v>-2810.23</c:v>
                </c:pt>
                <c:pt idx="24085" formatCode="0.00E+00">
                  <c:v>-2800.84</c:v>
                </c:pt>
                <c:pt idx="24086" formatCode="0.00E+00">
                  <c:v>-2790.83</c:v>
                </c:pt>
                <c:pt idx="24087" formatCode="0.00E+00">
                  <c:v>-2780.22</c:v>
                </c:pt>
                <c:pt idx="24088" formatCode="0.00E+00">
                  <c:v>-2768.99</c:v>
                </c:pt>
                <c:pt idx="24089" formatCode="0.00E+00">
                  <c:v>-2757.15</c:v>
                </c:pt>
                <c:pt idx="24090" formatCode="0.00E+00">
                  <c:v>-2744.71</c:v>
                </c:pt>
                <c:pt idx="24091" formatCode="0.00E+00">
                  <c:v>-2731.67</c:v>
                </c:pt>
                <c:pt idx="24092" formatCode="0.00E+00">
                  <c:v>-2718.03</c:v>
                </c:pt>
                <c:pt idx="24093" formatCode="0.00E+00">
                  <c:v>-2703.8</c:v>
                </c:pt>
                <c:pt idx="24094" formatCode="0.00E+00">
                  <c:v>-2688.97</c:v>
                </c:pt>
                <c:pt idx="24095" formatCode="0.00E+00">
                  <c:v>-2673.55</c:v>
                </c:pt>
                <c:pt idx="24096" formatCode="0.00E+00">
                  <c:v>-2657.55</c:v>
                </c:pt>
                <c:pt idx="24097" formatCode="0.00E+00">
                  <c:v>-2640.96</c:v>
                </c:pt>
                <c:pt idx="24098" formatCode="0.00E+00">
                  <c:v>-2623.8</c:v>
                </c:pt>
                <c:pt idx="24099" formatCode="0.00E+00">
                  <c:v>-2606.06</c:v>
                </c:pt>
                <c:pt idx="24100" formatCode="0.00E+00">
                  <c:v>-2587.7399999999998</c:v>
                </c:pt>
                <c:pt idx="24101" formatCode="0.00E+00">
                  <c:v>-2568.87</c:v>
                </c:pt>
                <c:pt idx="24102" formatCode="0.00E+00">
                  <c:v>-2549.42</c:v>
                </c:pt>
                <c:pt idx="24103" formatCode="0.00E+00">
                  <c:v>-2529.42</c:v>
                </c:pt>
                <c:pt idx="24104" formatCode="0.00E+00">
                  <c:v>-2508.87</c:v>
                </c:pt>
                <c:pt idx="24105" formatCode="0.00E+00">
                  <c:v>-2487.7600000000002</c:v>
                </c:pt>
                <c:pt idx="24106" formatCode="0.00E+00">
                  <c:v>-2466.11</c:v>
                </c:pt>
                <c:pt idx="24107" formatCode="0.00E+00">
                  <c:v>-2443.92</c:v>
                </c:pt>
                <c:pt idx="24108" formatCode="0.00E+00">
                  <c:v>-2421.19</c:v>
                </c:pt>
                <c:pt idx="24109" formatCode="0.00E+00">
                  <c:v>-2397.9299999999998</c:v>
                </c:pt>
                <c:pt idx="24110" formatCode="0.00E+00">
                  <c:v>-2374.14</c:v>
                </c:pt>
                <c:pt idx="24111" formatCode="0.00E+00">
                  <c:v>-2349.84</c:v>
                </c:pt>
                <c:pt idx="24112" formatCode="0.00E+00">
                  <c:v>-2325.02</c:v>
                </c:pt>
                <c:pt idx="24113" formatCode="0.00E+00">
                  <c:v>-2299.69</c:v>
                </c:pt>
                <c:pt idx="24114" formatCode="0.00E+00">
                  <c:v>-2273.85</c:v>
                </c:pt>
                <c:pt idx="24115" formatCode="0.00E+00">
                  <c:v>-2247.52</c:v>
                </c:pt>
                <c:pt idx="24116" formatCode="0.00E+00">
                  <c:v>-2220.69</c:v>
                </c:pt>
                <c:pt idx="24117" formatCode="0.00E+00">
                  <c:v>-2193.38</c:v>
                </c:pt>
                <c:pt idx="24118" formatCode="0.00E+00">
                  <c:v>-2165.59</c:v>
                </c:pt>
                <c:pt idx="24119" formatCode="0.00E+00">
                  <c:v>-2137.3200000000002</c:v>
                </c:pt>
                <c:pt idx="24120" formatCode="0.00E+00">
                  <c:v>-2108.58</c:v>
                </c:pt>
                <c:pt idx="24121" formatCode="0.00E+00">
                  <c:v>-2079.38</c:v>
                </c:pt>
                <c:pt idx="24122" formatCode="0.00E+00">
                  <c:v>-2049.7199999999998</c:v>
                </c:pt>
                <c:pt idx="24123" formatCode="0.00E+00">
                  <c:v>-2019.61</c:v>
                </c:pt>
                <c:pt idx="24124" formatCode="0.00E+00">
                  <c:v>-1989.06</c:v>
                </c:pt>
                <c:pt idx="24125" formatCode="0.00E+00">
                  <c:v>-1958.08</c:v>
                </c:pt>
                <c:pt idx="24126" formatCode="0.00E+00">
                  <c:v>-1926.66</c:v>
                </c:pt>
                <c:pt idx="24127" formatCode="0.00E+00">
                  <c:v>-1894.82</c:v>
                </c:pt>
                <c:pt idx="24128" formatCode="0.00E+00">
                  <c:v>-1862.57</c:v>
                </c:pt>
                <c:pt idx="24129" formatCode="0.00E+00">
                  <c:v>-1829.91</c:v>
                </c:pt>
                <c:pt idx="24130" formatCode="0.00E+00">
                  <c:v>-1796.84</c:v>
                </c:pt>
                <c:pt idx="24131" formatCode="0.00E+00">
                  <c:v>-1763.39</c:v>
                </c:pt>
                <c:pt idx="24132" formatCode="0.00E+00">
                  <c:v>-1729.54</c:v>
                </c:pt>
                <c:pt idx="24133" formatCode="0.00E+00">
                  <c:v>-1695.32</c:v>
                </c:pt>
                <c:pt idx="24134" formatCode="0.00E+00">
                  <c:v>-1660.72</c:v>
                </c:pt>
                <c:pt idx="24135" formatCode="0.00E+00">
                  <c:v>-1625.76</c:v>
                </c:pt>
                <c:pt idx="24136" formatCode="0.00E+00">
                  <c:v>-1590.44</c:v>
                </c:pt>
                <c:pt idx="24137" formatCode="0.00E+00">
                  <c:v>-1554.77</c:v>
                </c:pt>
                <c:pt idx="24138" formatCode="0.00E+00">
                  <c:v>-1518.76</c:v>
                </c:pt>
                <c:pt idx="24139" formatCode="0.00E+00">
                  <c:v>-1482.42</c:v>
                </c:pt>
                <c:pt idx="24140" formatCode="0.00E+00">
                  <c:v>-1445.76</c:v>
                </c:pt>
                <c:pt idx="24141" formatCode="0.00E+00">
                  <c:v>-1408.77</c:v>
                </c:pt>
                <c:pt idx="24142" formatCode="0.00E+00">
                  <c:v>-1371.48</c:v>
                </c:pt>
                <c:pt idx="24143" formatCode="0.00E+00">
                  <c:v>-1333.88</c:v>
                </c:pt>
                <c:pt idx="24144" formatCode="0.00E+00">
                  <c:v>-1295.99</c:v>
                </c:pt>
                <c:pt idx="24145" formatCode="0.00E+00">
                  <c:v>-1257.82</c:v>
                </c:pt>
                <c:pt idx="24146" formatCode="0.00E+00">
                  <c:v>-1219.3699999999999</c:v>
                </c:pt>
                <c:pt idx="24147" formatCode="0.00E+00">
                  <c:v>-1180.6500000000001</c:v>
                </c:pt>
                <c:pt idx="24148" formatCode="0.00E+00">
                  <c:v>-1141.68</c:v>
                </c:pt>
                <c:pt idx="24149" formatCode="0.00E+00">
                  <c:v>-1102.45</c:v>
                </c:pt>
                <c:pt idx="24150" formatCode="0.00E+00">
                  <c:v>-1062.98</c:v>
                </c:pt>
                <c:pt idx="24151" formatCode="0.00E+00">
                  <c:v>-1023.28</c:v>
                </c:pt>
                <c:pt idx="24152">
                  <c:v>-983.34900000000005</c:v>
                </c:pt>
                <c:pt idx="24153">
                  <c:v>-943.20500000000004</c:v>
                </c:pt>
                <c:pt idx="24154">
                  <c:v>-902.85400000000004</c:v>
                </c:pt>
                <c:pt idx="24155">
                  <c:v>-862.30499999999995</c:v>
                </c:pt>
                <c:pt idx="24156">
                  <c:v>-821.56500000000005</c:v>
                </c:pt>
                <c:pt idx="24157">
                  <c:v>-780.64499999999998</c:v>
                </c:pt>
                <c:pt idx="24158">
                  <c:v>-739.553</c:v>
                </c:pt>
                <c:pt idx="24159">
                  <c:v>-698.298</c:v>
                </c:pt>
                <c:pt idx="24160">
                  <c:v>-656.88900000000001</c:v>
                </c:pt>
                <c:pt idx="24161">
                  <c:v>-615.33699999999999</c:v>
                </c:pt>
                <c:pt idx="24162">
                  <c:v>-573.64800000000002</c:v>
                </c:pt>
                <c:pt idx="24163">
                  <c:v>-531.83299999999997</c:v>
                </c:pt>
                <c:pt idx="24164">
                  <c:v>-489.90100000000001</c:v>
                </c:pt>
                <c:pt idx="24165">
                  <c:v>-447.86099999999999</c:v>
                </c:pt>
                <c:pt idx="24166">
                  <c:v>-405.72199999999998</c:v>
                </c:pt>
                <c:pt idx="24167">
                  <c:v>-363.49400000000003</c:v>
                </c:pt>
                <c:pt idx="24168">
                  <c:v>-321.185</c:v>
                </c:pt>
                <c:pt idx="24169">
                  <c:v>-278.80500000000001</c:v>
                </c:pt>
                <c:pt idx="24170">
                  <c:v>-236.363</c:v>
                </c:pt>
                <c:pt idx="24171">
                  <c:v>-193.869</c:v>
                </c:pt>
                <c:pt idx="24172">
                  <c:v>-151.33099999999999</c:v>
                </c:pt>
                <c:pt idx="24173">
                  <c:v>-108.76</c:v>
                </c:pt>
                <c:pt idx="24174">
                  <c:v>-66.163300000000007</c:v>
                </c:pt>
                <c:pt idx="24175">
                  <c:v>-23.5517</c:v>
                </c:pt>
                <c:pt idx="24176">
                  <c:v>19.065799999999999</c:v>
                </c:pt>
                <c:pt idx="24177">
                  <c:v>61.679600000000001</c:v>
                </c:pt>
                <c:pt idx="24178">
                  <c:v>104.28100000000001</c:v>
                </c:pt>
                <c:pt idx="24179">
                  <c:v>146.85900000000001</c:v>
                </c:pt>
                <c:pt idx="24180">
                  <c:v>189.40600000000001</c:v>
                </c:pt>
                <c:pt idx="24181">
                  <c:v>231.91300000000001</c:v>
                </c:pt>
                <c:pt idx="24182">
                  <c:v>274.36900000000003</c:v>
                </c:pt>
                <c:pt idx="24183">
                  <c:v>316.76600000000002</c:v>
                </c:pt>
                <c:pt idx="24184">
                  <c:v>359.09399999999999</c:v>
                </c:pt>
                <c:pt idx="24185">
                  <c:v>401.34399999999999</c:v>
                </c:pt>
                <c:pt idx="24186">
                  <c:v>443.50700000000001</c:v>
                </c:pt>
                <c:pt idx="24187">
                  <c:v>485.57400000000001</c:v>
                </c:pt>
                <c:pt idx="24188">
                  <c:v>527.53399999999999</c:v>
                </c:pt>
                <c:pt idx="24189">
                  <c:v>569.38</c:v>
                </c:pt>
                <c:pt idx="24190">
                  <c:v>611.10199999999998</c:v>
                </c:pt>
                <c:pt idx="24191">
                  <c:v>652.69100000000003</c:v>
                </c:pt>
                <c:pt idx="24192">
                  <c:v>694.13800000000003</c:v>
                </c:pt>
                <c:pt idx="24193">
                  <c:v>735.43299999999999</c:v>
                </c:pt>
                <c:pt idx="24194">
                  <c:v>776.56700000000001</c:v>
                </c:pt>
                <c:pt idx="24195">
                  <c:v>817.53300000000002</c:v>
                </c:pt>
                <c:pt idx="24196">
                  <c:v>858.32</c:v>
                </c:pt>
                <c:pt idx="24197">
                  <c:v>898.91899999999998</c:v>
                </c:pt>
                <c:pt idx="24198">
                  <c:v>939.32299999999998</c:v>
                </c:pt>
                <c:pt idx="24199">
                  <c:v>979.52099999999996</c:v>
                </c:pt>
                <c:pt idx="24200" formatCode="0.00E+00">
                  <c:v>1019.51</c:v>
                </c:pt>
                <c:pt idx="24201" formatCode="0.00E+00">
                  <c:v>1059.27</c:v>
                </c:pt>
                <c:pt idx="24202" formatCode="0.00E+00">
                  <c:v>1098.8</c:v>
                </c:pt>
                <c:pt idx="24203" formatCode="0.00E+00">
                  <c:v>1138.0899999999999</c:v>
                </c:pt>
                <c:pt idx="24204" formatCode="0.00E+00">
                  <c:v>1177.1300000000001</c:v>
                </c:pt>
                <c:pt idx="24205" formatCode="0.00E+00">
                  <c:v>1215.9100000000001</c:v>
                </c:pt>
                <c:pt idx="24206" formatCode="0.00E+00">
                  <c:v>1254.43</c:v>
                </c:pt>
                <c:pt idx="24207" formatCode="0.00E+00">
                  <c:v>1292.68</c:v>
                </c:pt>
                <c:pt idx="24208" formatCode="0.00E+00">
                  <c:v>1330.64</c:v>
                </c:pt>
                <c:pt idx="24209" formatCode="0.00E+00">
                  <c:v>1368.31</c:v>
                </c:pt>
                <c:pt idx="24210" formatCode="0.00E+00">
                  <c:v>1405.68</c:v>
                </c:pt>
                <c:pt idx="24211" formatCode="0.00E+00">
                  <c:v>1442.74</c:v>
                </c:pt>
                <c:pt idx="24212" formatCode="0.00E+00">
                  <c:v>1479.49</c:v>
                </c:pt>
                <c:pt idx="24213" formatCode="0.00E+00">
                  <c:v>1515.92</c:v>
                </c:pt>
                <c:pt idx="24214" formatCode="0.00E+00">
                  <c:v>1552.01</c:v>
                </c:pt>
                <c:pt idx="24215" formatCode="0.00E+00">
                  <c:v>1587.77</c:v>
                </c:pt>
                <c:pt idx="24216" formatCode="0.00E+00">
                  <c:v>1623.17</c:v>
                </c:pt>
                <c:pt idx="24217" formatCode="0.00E+00">
                  <c:v>1658.22</c:v>
                </c:pt>
                <c:pt idx="24218" formatCode="0.00E+00">
                  <c:v>1692.91</c:v>
                </c:pt>
                <c:pt idx="24219" formatCode="0.00E+00">
                  <c:v>1727.23</c:v>
                </c:pt>
                <c:pt idx="24220" formatCode="0.00E+00">
                  <c:v>1761.18</c:v>
                </c:pt>
                <c:pt idx="24221" formatCode="0.00E+00">
                  <c:v>1794.73</c:v>
                </c:pt>
                <c:pt idx="24222" formatCode="0.00E+00">
                  <c:v>1827.89</c:v>
                </c:pt>
                <c:pt idx="24223" formatCode="0.00E+00">
                  <c:v>1860.65</c:v>
                </c:pt>
                <c:pt idx="24224" formatCode="0.00E+00">
                  <c:v>1893.01</c:v>
                </c:pt>
                <c:pt idx="24225" formatCode="0.00E+00">
                  <c:v>1924.95</c:v>
                </c:pt>
                <c:pt idx="24226" formatCode="0.00E+00">
                  <c:v>1956.47</c:v>
                </c:pt>
                <c:pt idx="24227" formatCode="0.00E+00">
                  <c:v>1987.57</c:v>
                </c:pt>
                <c:pt idx="24228" formatCode="0.00E+00">
                  <c:v>2018.22</c:v>
                </c:pt>
                <c:pt idx="24229" formatCode="0.00E+00">
                  <c:v>2048.44</c:v>
                </c:pt>
                <c:pt idx="24230" formatCode="0.00E+00">
                  <c:v>2078.21</c:v>
                </c:pt>
                <c:pt idx="24231" formatCode="0.00E+00">
                  <c:v>2107.52</c:v>
                </c:pt>
                <c:pt idx="24232" formatCode="0.00E+00">
                  <c:v>2136.37</c:v>
                </c:pt>
                <c:pt idx="24233" formatCode="0.00E+00">
                  <c:v>2164.7600000000002</c:v>
                </c:pt>
                <c:pt idx="24234" formatCode="0.00E+00">
                  <c:v>2192.67</c:v>
                </c:pt>
                <c:pt idx="24235" formatCode="0.00E+00">
                  <c:v>2220.1</c:v>
                </c:pt>
                <c:pt idx="24236" formatCode="0.00E+00">
                  <c:v>2247.0500000000002</c:v>
                </c:pt>
                <c:pt idx="24237" formatCode="0.00E+00">
                  <c:v>2273.5</c:v>
                </c:pt>
                <c:pt idx="24238" formatCode="0.00E+00">
                  <c:v>2299.4499999999998</c:v>
                </c:pt>
                <c:pt idx="24239" formatCode="0.00E+00">
                  <c:v>2324.9</c:v>
                </c:pt>
                <c:pt idx="24240" formatCode="0.00E+00">
                  <c:v>2349.85</c:v>
                </c:pt>
                <c:pt idx="24241" formatCode="0.00E+00">
                  <c:v>2374.27</c:v>
                </c:pt>
                <c:pt idx="24242" formatCode="0.00E+00">
                  <c:v>2398.1799999999998</c:v>
                </c:pt>
                <c:pt idx="24243" formatCode="0.00E+00">
                  <c:v>2421.5700000000002</c:v>
                </c:pt>
                <c:pt idx="24244" formatCode="0.00E+00">
                  <c:v>2444.42</c:v>
                </c:pt>
                <c:pt idx="24245" formatCode="0.00E+00">
                  <c:v>2466.7399999999998</c:v>
                </c:pt>
                <c:pt idx="24246" formatCode="0.00E+00">
                  <c:v>2488.5100000000002</c:v>
                </c:pt>
                <c:pt idx="24247" formatCode="0.00E+00">
                  <c:v>2509.75</c:v>
                </c:pt>
                <c:pt idx="24248" formatCode="0.00E+00">
                  <c:v>2530.4299999999998</c:v>
                </c:pt>
                <c:pt idx="24249" formatCode="0.00E+00">
                  <c:v>2550.56</c:v>
                </c:pt>
                <c:pt idx="24250" formatCode="0.00E+00">
                  <c:v>2570.13</c:v>
                </c:pt>
                <c:pt idx="24251" formatCode="0.00E+00">
                  <c:v>2589.14</c:v>
                </c:pt>
                <c:pt idx="24252" formatCode="0.00E+00">
                  <c:v>2607.58</c:v>
                </c:pt>
                <c:pt idx="24253" formatCode="0.00E+00">
                  <c:v>2625.45</c:v>
                </c:pt>
                <c:pt idx="24254" formatCode="0.00E+00">
                  <c:v>2642.75</c:v>
                </c:pt>
                <c:pt idx="24255" formatCode="0.00E+00">
                  <c:v>2659.47</c:v>
                </c:pt>
                <c:pt idx="24256" formatCode="0.00E+00">
                  <c:v>2675.6</c:v>
                </c:pt>
                <c:pt idx="24257" formatCode="0.00E+00">
                  <c:v>2691.15</c:v>
                </c:pt>
                <c:pt idx="24258" formatCode="0.00E+00">
                  <c:v>2706.11</c:v>
                </c:pt>
                <c:pt idx="24259" formatCode="0.00E+00">
                  <c:v>2720.48</c:v>
                </c:pt>
                <c:pt idx="24260" formatCode="0.00E+00">
                  <c:v>2734.25</c:v>
                </c:pt>
                <c:pt idx="24261" formatCode="0.00E+00">
                  <c:v>2747.42</c:v>
                </c:pt>
                <c:pt idx="24262" formatCode="0.00E+00">
                  <c:v>2759.99</c:v>
                </c:pt>
                <c:pt idx="24263" formatCode="0.00E+00">
                  <c:v>2771.95</c:v>
                </c:pt>
                <c:pt idx="24264" formatCode="0.00E+00">
                  <c:v>2783.31</c:v>
                </c:pt>
                <c:pt idx="24265" formatCode="0.00E+00">
                  <c:v>2794.06</c:v>
                </c:pt>
                <c:pt idx="24266" formatCode="0.00E+00">
                  <c:v>2804.2</c:v>
                </c:pt>
                <c:pt idx="24267" formatCode="0.00E+00">
                  <c:v>2813.72</c:v>
                </c:pt>
                <c:pt idx="24268" formatCode="0.00E+00">
                  <c:v>2822.63</c:v>
                </c:pt>
                <c:pt idx="24269" formatCode="0.00E+00">
                  <c:v>2830.92</c:v>
                </c:pt>
                <c:pt idx="24270" formatCode="0.00E+00">
                  <c:v>2838.59</c:v>
                </c:pt>
                <c:pt idx="24271" formatCode="0.00E+00">
                  <c:v>2845.63</c:v>
                </c:pt>
                <c:pt idx="24272" formatCode="0.00E+00">
                  <c:v>2852.06</c:v>
                </c:pt>
                <c:pt idx="24273" formatCode="0.00E+00">
                  <c:v>2857.86</c:v>
                </c:pt>
                <c:pt idx="24274" formatCode="0.00E+00">
                  <c:v>2863.03</c:v>
                </c:pt>
                <c:pt idx="24275" formatCode="0.00E+00">
                  <c:v>2867.57</c:v>
                </c:pt>
                <c:pt idx="24276" formatCode="0.00E+00">
                  <c:v>2871.49</c:v>
                </c:pt>
                <c:pt idx="24277" formatCode="0.00E+00">
                  <c:v>2874.78</c:v>
                </c:pt>
                <c:pt idx="24278" formatCode="0.00E+00">
                  <c:v>2877.44</c:v>
                </c:pt>
                <c:pt idx="24279" formatCode="0.00E+00">
                  <c:v>2879.47</c:v>
                </c:pt>
                <c:pt idx="24280" formatCode="0.00E+00">
                  <c:v>2880.86</c:v>
                </c:pt>
                <c:pt idx="24281" formatCode="0.00E+00">
                  <c:v>2881.63</c:v>
                </c:pt>
                <c:pt idx="24282" formatCode="0.00E+00">
                  <c:v>2881.76</c:v>
                </c:pt>
                <c:pt idx="24283" formatCode="0.00E+00">
                  <c:v>2881.27</c:v>
                </c:pt>
                <c:pt idx="24284" formatCode="0.00E+00">
                  <c:v>2880.14</c:v>
                </c:pt>
                <c:pt idx="24285" formatCode="0.00E+00">
                  <c:v>2878.38</c:v>
                </c:pt>
                <c:pt idx="24286" formatCode="0.00E+00">
                  <c:v>2875.99</c:v>
                </c:pt>
                <c:pt idx="24287" formatCode="0.00E+00">
                  <c:v>2872.97</c:v>
                </c:pt>
                <c:pt idx="24288" formatCode="0.00E+00">
                  <c:v>2869.32</c:v>
                </c:pt>
                <c:pt idx="24289" formatCode="0.00E+00">
                  <c:v>2865.04</c:v>
                </c:pt>
                <c:pt idx="24290" formatCode="0.00E+00">
                  <c:v>2860.14</c:v>
                </c:pt>
                <c:pt idx="24291" formatCode="0.00E+00">
                  <c:v>2854.6</c:v>
                </c:pt>
                <c:pt idx="24292" formatCode="0.00E+00">
                  <c:v>2848.45</c:v>
                </c:pt>
                <c:pt idx="24293" formatCode="0.00E+00">
                  <c:v>2841.66</c:v>
                </c:pt>
                <c:pt idx="24294" formatCode="0.00E+00">
                  <c:v>2834.26</c:v>
                </c:pt>
                <c:pt idx="24295" formatCode="0.00E+00">
                  <c:v>2826.24</c:v>
                </c:pt>
                <c:pt idx="24296" formatCode="0.00E+00">
                  <c:v>2817.59</c:v>
                </c:pt>
                <c:pt idx="24297" formatCode="0.00E+00">
                  <c:v>2808.33</c:v>
                </c:pt>
                <c:pt idx="24298" formatCode="0.00E+00">
                  <c:v>2798.45</c:v>
                </c:pt>
                <c:pt idx="24299" formatCode="0.00E+00">
                  <c:v>2787.96</c:v>
                </c:pt>
                <c:pt idx="24300" formatCode="0.00E+00">
                  <c:v>2776.86</c:v>
                </c:pt>
                <c:pt idx="24301" formatCode="0.00E+00">
                  <c:v>2765.15</c:v>
                </c:pt>
                <c:pt idx="24302" formatCode="0.00E+00">
                  <c:v>2752.83</c:v>
                </c:pt>
                <c:pt idx="24303" formatCode="0.00E+00">
                  <c:v>2739.91</c:v>
                </c:pt>
                <c:pt idx="24304" formatCode="0.00E+00">
                  <c:v>2726.39</c:v>
                </c:pt>
                <c:pt idx="24305" formatCode="0.00E+00">
                  <c:v>2712.27</c:v>
                </c:pt>
                <c:pt idx="24306" formatCode="0.00E+00">
                  <c:v>2697.56</c:v>
                </c:pt>
                <c:pt idx="24307" formatCode="0.00E+00">
                  <c:v>2682.26</c:v>
                </c:pt>
                <c:pt idx="24308" formatCode="0.00E+00">
                  <c:v>2666.36</c:v>
                </c:pt>
                <c:pt idx="24309" formatCode="0.00E+00">
                  <c:v>2649.89</c:v>
                </c:pt>
                <c:pt idx="24310" formatCode="0.00E+00">
                  <c:v>2632.83</c:v>
                </c:pt>
                <c:pt idx="24311" formatCode="0.00E+00">
                  <c:v>2615.1999999999998</c:v>
                </c:pt>
                <c:pt idx="24312" formatCode="0.00E+00">
                  <c:v>2596.9899999999998</c:v>
                </c:pt>
                <c:pt idx="24313" formatCode="0.00E+00">
                  <c:v>2578.21</c:v>
                </c:pt>
                <c:pt idx="24314" formatCode="0.00E+00">
                  <c:v>2558.87</c:v>
                </c:pt>
                <c:pt idx="24315" formatCode="0.00E+00">
                  <c:v>2538.9699999999998</c:v>
                </c:pt>
                <c:pt idx="24316" formatCode="0.00E+00">
                  <c:v>2518.5100000000002</c:v>
                </c:pt>
                <c:pt idx="24317" formatCode="0.00E+00">
                  <c:v>2497.5</c:v>
                </c:pt>
                <c:pt idx="24318" formatCode="0.00E+00">
                  <c:v>2475.94</c:v>
                </c:pt>
                <c:pt idx="24319" formatCode="0.00E+00">
                  <c:v>2453.84</c:v>
                </c:pt>
                <c:pt idx="24320" formatCode="0.00E+00">
                  <c:v>2431.1999999999998</c:v>
                </c:pt>
                <c:pt idx="24321" formatCode="0.00E+00">
                  <c:v>2408.0300000000002</c:v>
                </c:pt>
                <c:pt idx="24322" formatCode="0.00E+00">
                  <c:v>2384.33</c:v>
                </c:pt>
                <c:pt idx="24323" formatCode="0.00E+00">
                  <c:v>2360.1</c:v>
                </c:pt>
                <c:pt idx="24324" formatCode="0.00E+00">
                  <c:v>2335.36</c:v>
                </c:pt>
                <c:pt idx="24325" formatCode="0.00E+00">
                  <c:v>2310.11</c:v>
                </c:pt>
                <c:pt idx="24326" formatCode="0.00E+00">
                  <c:v>2284.35</c:v>
                </c:pt>
                <c:pt idx="24327" formatCode="0.00E+00">
                  <c:v>2258.09</c:v>
                </c:pt>
                <c:pt idx="24328" formatCode="0.00E+00">
                  <c:v>2231.33</c:v>
                </c:pt>
                <c:pt idx="24329" formatCode="0.00E+00">
                  <c:v>2204.09</c:v>
                </c:pt>
                <c:pt idx="24330" formatCode="0.00E+00">
                  <c:v>2176.36</c:v>
                </c:pt>
                <c:pt idx="24331" formatCode="0.00E+00">
                  <c:v>2148.16</c:v>
                </c:pt>
                <c:pt idx="24332" formatCode="0.00E+00">
                  <c:v>2119.48</c:v>
                </c:pt>
                <c:pt idx="24333" formatCode="0.00E+00">
                  <c:v>2090.34</c:v>
                </c:pt>
                <c:pt idx="24334" formatCode="0.00E+00">
                  <c:v>2060.7399999999998</c:v>
                </c:pt>
                <c:pt idx="24335" formatCode="0.00E+00">
                  <c:v>2030.69</c:v>
                </c:pt>
                <c:pt idx="24336" formatCode="0.00E+00">
                  <c:v>2000.19</c:v>
                </c:pt>
                <c:pt idx="24337" formatCode="0.00E+00">
                  <c:v>1969.25</c:v>
                </c:pt>
                <c:pt idx="24338" formatCode="0.00E+00">
                  <c:v>1937.89</c:v>
                </c:pt>
                <c:pt idx="24339" formatCode="0.00E+00">
                  <c:v>1906.09</c:v>
                </c:pt>
                <c:pt idx="24340" formatCode="0.00E+00">
                  <c:v>1873.88</c:v>
                </c:pt>
                <c:pt idx="24341" formatCode="0.00E+00">
                  <c:v>1841.26</c:v>
                </c:pt>
                <c:pt idx="24342" formatCode="0.00E+00">
                  <c:v>1808.24</c:v>
                </c:pt>
                <c:pt idx="24343" formatCode="0.00E+00">
                  <c:v>1774.81</c:v>
                </c:pt>
                <c:pt idx="24344" formatCode="0.00E+00">
                  <c:v>1741</c:v>
                </c:pt>
                <c:pt idx="24345" formatCode="0.00E+00">
                  <c:v>1706.81</c:v>
                </c:pt>
                <c:pt idx="24346" formatCode="0.00E+00">
                  <c:v>1672.24</c:v>
                </c:pt>
                <c:pt idx="24347" formatCode="0.00E+00">
                  <c:v>1637.31</c:v>
                </c:pt>
                <c:pt idx="24348" formatCode="0.00E+00">
                  <c:v>1602.01</c:v>
                </c:pt>
                <c:pt idx="24349" formatCode="0.00E+00">
                  <c:v>1566.36</c:v>
                </c:pt>
                <c:pt idx="24350" formatCode="0.00E+00">
                  <c:v>1530.38</c:v>
                </c:pt>
                <c:pt idx="24351" formatCode="0.00E+00">
                  <c:v>1494.05</c:v>
                </c:pt>
                <c:pt idx="24352" formatCode="0.00E+00">
                  <c:v>1457.4</c:v>
                </c:pt>
                <c:pt idx="24353" formatCode="0.00E+00">
                  <c:v>1420.42</c:v>
                </c:pt>
                <c:pt idx="24354" formatCode="0.00E+00">
                  <c:v>1383.14</c:v>
                </c:pt>
                <c:pt idx="24355" formatCode="0.00E+00">
                  <c:v>1345.55</c:v>
                </c:pt>
                <c:pt idx="24356" formatCode="0.00E+00">
                  <c:v>1307.6600000000001</c:v>
                </c:pt>
                <c:pt idx="24357" formatCode="0.00E+00">
                  <c:v>1269.49</c:v>
                </c:pt>
                <c:pt idx="24358" formatCode="0.00E+00">
                  <c:v>1231.04</c:v>
                </c:pt>
                <c:pt idx="24359" formatCode="0.00E+00">
                  <c:v>1192.32</c:v>
                </c:pt>
                <c:pt idx="24360" formatCode="0.00E+00">
                  <c:v>1153.3399999999999</c:v>
                </c:pt>
                <c:pt idx="24361" formatCode="0.00E+00">
                  <c:v>1114.0999999999999</c:v>
                </c:pt>
                <c:pt idx="24362" formatCode="0.00E+00">
                  <c:v>1074.6199999999999</c:v>
                </c:pt>
                <c:pt idx="24363" formatCode="0.00E+00">
                  <c:v>1034.9000000000001</c:v>
                </c:pt>
                <c:pt idx="24364">
                  <c:v>994.96100000000001</c:v>
                </c:pt>
                <c:pt idx="24365">
                  <c:v>954.79700000000003</c:v>
                </c:pt>
                <c:pt idx="24366">
                  <c:v>914.42499999999995</c:v>
                </c:pt>
                <c:pt idx="24367">
                  <c:v>873.851</c:v>
                </c:pt>
                <c:pt idx="24368">
                  <c:v>833.08500000000004</c:v>
                </c:pt>
                <c:pt idx="24369">
                  <c:v>792.13599999999997</c:v>
                </c:pt>
                <c:pt idx="24370">
                  <c:v>751.01199999999994</c:v>
                </c:pt>
                <c:pt idx="24371">
                  <c:v>709.72400000000005</c:v>
                </c:pt>
                <c:pt idx="24372">
                  <c:v>668.279</c:v>
                </c:pt>
                <c:pt idx="24373">
                  <c:v>626.68700000000001</c:v>
                </c:pt>
                <c:pt idx="24374">
                  <c:v>584.95699999999999</c:v>
                </c:pt>
                <c:pt idx="24375">
                  <c:v>543.09900000000005</c:v>
                </c:pt>
                <c:pt idx="24376">
                  <c:v>501.12099999999998</c:v>
                </c:pt>
                <c:pt idx="24377">
                  <c:v>459.03199999999998</c:v>
                </c:pt>
                <c:pt idx="24378">
                  <c:v>416.84199999999998</c:v>
                </c:pt>
                <c:pt idx="24379">
                  <c:v>374.56</c:v>
                </c:pt>
                <c:pt idx="24380">
                  <c:v>332.19600000000003</c:v>
                </c:pt>
                <c:pt idx="24381">
                  <c:v>289.75799999999998</c:v>
                </c:pt>
                <c:pt idx="24382">
                  <c:v>247.255</c:v>
                </c:pt>
                <c:pt idx="24383">
                  <c:v>204.69800000000001</c:v>
                </c:pt>
                <c:pt idx="24384">
                  <c:v>162.095</c:v>
                </c:pt>
                <c:pt idx="24385">
                  <c:v>119.456</c:v>
                </c:pt>
                <c:pt idx="24386">
                  <c:v>76.789400000000001</c:v>
                </c:pt>
                <c:pt idx="24387">
                  <c:v>34.105699999999999</c:v>
                </c:pt>
                <c:pt idx="24388">
                  <c:v>-8.5863800000000001</c:v>
                </c:pt>
                <c:pt idx="24389">
                  <c:v>-51.277000000000001</c:v>
                </c:pt>
                <c:pt idx="24390">
                  <c:v>-93.956999999999994</c:v>
                </c:pt>
                <c:pt idx="24391">
                  <c:v>-136.61699999999999</c:v>
                </c:pt>
                <c:pt idx="24392">
                  <c:v>-179.24799999999999</c:v>
                </c:pt>
                <c:pt idx="24393">
                  <c:v>-221.84</c:v>
                </c:pt>
                <c:pt idx="24394">
                  <c:v>-264.38400000000001</c:v>
                </c:pt>
                <c:pt idx="24395">
                  <c:v>-306.87099999999998</c:v>
                </c:pt>
                <c:pt idx="24396">
                  <c:v>-349.29199999999997</c:v>
                </c:pt>
                <c:pt idx="24397">
                  <c:v>-391.637</c:v>
                </c:pt>
                <c:pt idx="24398">
                  <c:v>-433.89600000000002</c:v>
                </c:pt>
                <c:pt idx="24399">
                  <c:v>-476.06099999999998</c:v>
                </c:pt>
                <c:pt idx="24400">
                  <c:v>-518.12300000000005</c:v>
                </c:pt>
                <c:pt idx="24401">
                  <c:v>-560.072</c:v>
                </c:pt>
                <c:pt idx="24402">
                  <c:v>-601.899</c:v>
                </c:pt>
                <c:pt idx="24403">
                  <c:v>-643.59500000000003</c:v>
                </c:pt>
                <c:pt idx="24404">
                  <c:v>-685.15</c:v>
                </c:pt>
                <c:pt idx="24405">
                  <c:v>-726.55600000000004</c:v>
                </c:pt>
                <c:pt idx="24406">
                  <c:v>-767.80399999999997</c:v>
                </c:pt>
                <c:pt idx="24407">
                  <c:v>-808.88300000000004</c:v>
                </c:pt>
                <c:pt idx="24408">
                  <c:v>-849.78700000000003</c:v>
                </c:pt>
                <c:pt idx="24409">
                  <c:v>-890.505</c:v>
                </c:pt>
                <c:pt idx="24410">
                  <c:v>-931.029</c:v>
                </c:pt>
                <c:pt idx="24411">
                  <c:v>-971.35</c:v>
                </c:pt>
                <c:pt idx="24412" formatCode="0.00E+00">
                  <c:v>-1011.46</c:v>
                </c:pt>
                <c:pt idx="24413" formatCode="0.00E+00">
                  <c:v>-1051.3499999999999</c:v>
                </c:pt>
                <c:pt idx="24414" formatCode="0.00E+00">
                  <c:v>-1091</c:v>
                </c:pt>
                <c:pt idx="24415" formatCode="0.00E+00">
                  <c:v>-1130.42</c:v>
                </c:pt>
                <c:pt idx="24416" formatCode="0.00E+00">
                  <c:v>-1169.5999999999999</c:v>
                </c:pt>
                <c:pt idx="24417" formatCode="0.00E+00">
                  <c:v>-1208.51</c:v>
                </c:pt>
                <c:pt idx="24418" formatCode="0.00E+00">
                  <c:v>-1247.17</c:v>
                </c:pt>
                <c:pt idx="24419" formatCode="0.00E+00">
                  <c:v>-1285.55</c:v>
                </c:pt>
                <c:pt idx="24420" formatCode="0.00E+00">
                  <c:v>-1323.65</c:v>
                </c:pt>
                <c:pt idx="24421" formatCode="0.00E+00">
                  <c:v>-1361.46</c:v>
                </c:pt>
                <c:pt idx="24422" formatCode="0.00E+00">
                  <c:v>-1398.97</c:v>
                </c:pt>
                <c:pt idx="24423" formatCode="0.00E+00">
                  <c:v>-1436.17</c:v>
                </c:pt>
                <c:pt idx="24424" formatCode="0.00E+00">
                  <c:v>-1473.07</c:v>
                </c:pt>
                <c:pt idx="24425" formatCode="0.00E+00">
                  <c:v>-1509.64</c:v>
                </c:pt>
                <c:pt idx="24426" formatCode="0.00E+00">
                  <c:v>-1545.88</c:v>
                </c:pt>
                <c:pt idx="24427" formatCode="0.00E+00">
                  <c:v>-1581.78</c:v>
                </c:pt>
                <c:pt idx="24428" formatCode="0.00E+00">
                  <c:v>-1617.34</c:v>
                </c:pt>
                <c:pt idx="24429" formatCode="0.00E+00">
                  <c:v>-1652.54</c:v>
                </c:pt>
                <c:pt idx="24430" formatCode="0.00E+00">
                  <c:v>-1687.38</c:v>
                </c:pt>
                <c:pt idx="24431" formatCode="0.00E+00">
                  <c:v>-1721.85</c:v>
                </c:pt>
                <c:pt idx="24432" formatCode="0.00E+00">
                  <c:v>-1755.95</c:v>
                </c:pt>
                <c:pt idx="24433" formatCode="0.00E+00">
                  <c:v>-1789.66</c:v>
                </c:pt>
                <c:pt idx="24434" formatCode="0.00E+00">
                  <c:v>-1822.98</c:v>
                </c:pt>
                <c:pt idx="24435" formatCode="0.00E+00">
                  <c:v>-1855.9</c:v>
                </c:pt>
                <c:pt idx="24436" formatCode="0.00E+00">
                  <c:v>-1888.42</c:v>
                </c:pt>
                <c:pt idx="24437" formatCode="0.00E+00">
                  <c:v>-1920.52</c:v>
                </c:pt>
                <c:pt idx="24438" formatCode="0.00E+00">
                  <c:v>-1952.2</c:v>
                </c:pt>
                <c:pt idx="24439" formatCode="0.00E+00">
                  <c:v>-1983.45</c:v>
                </c:pt>
                <c:pt idx="24440" formatCode="0.00E+00">
                  <c:v>-2014.28</c:v>
                </c:pt>
                <c:pt idx="24441" formatCode="0.00E+00">
                  <c:v>-2044.66</c:v>
                </c:pt>
                <c:pt idx="24442" formatCode="0.00E+00">
                  <c:v>-2074.59</c:v>
                </c:pt>
                <c:pt idx="24443" formatCode="0.00E+00">
                  <c:v>-2104.0700000000002</c:v>
                </c:pt>
                <c:pt idx="24444" formatCode="0.00E+00">
                  <c:v>-2133.09</c:v>
                </c:pt>
                <c:pt idx="24445" formatCode="0.00E+00">
                  <c:v>-2161.64</c:v>
                </c:pt>
                <c:pt idx="24446" formatCode="0.00E+00">
                  <c:v>-2189.71</c:v>
                </c:pt>
                <c:pt idx="24447" formatCode="0.00E+00">
                  <c:v>-2217.31</c:v>
                </c:pt>
                <c:pt idx="24448" formatCode="0.00E+00">
                  <c:v>-2244.4299999999998</c:v>
                </c:pt>
                <c:pt idx="24449" formatCode="0.00E+00">
                  <c:v>-2271.0500000000002</c:v>
                </c:pt>
                <c:pt idx="24450" formatCode="0.00E+00">
                  <c:v>-2297.1799999999998</c:v>
                </c:pt>
                <c:pt idx="24451" formatCode="0.00E+00">
                  <c:v>-2322.8000000000002</c:v>
                </c:pt>
                <c:pt idx="24452" formatCode="0.00E+00">
                  <c:v>-2347.91</c:v>
                </c:pt>
                <c:pt idx="24453" formatCode="0.00E+00">
                  <c:v>-2372.52</c:v>
                </c:pt>
                <c:pt idx="24454" formatCode="0.00E+00">
                  <c:v>-2396.6</c:v>
                </c:pt>
                <c:pt idx="24455" formatCode="0.00E+00">
                  <c:v>-2420.15</c:v>
                </c:pt>
                <c:pt idx="24456" formatCode="0.00E+00">
                  <c:v>-2443.1799999999998</c:v>
                </c:pt>
                <c:pt idx="24457" formatCode="0.00E+00">
                  <c:v>-2465.67</c:v>
                </c:pt>
                <c:pt idx="24458" formatCode="0.00E+00">
                  <c:v>-2487.63</c:v>
                </c:pt>
                <c:pt idx="24459" formatCode="0.00E+00">
                  <c:v>-2509.0300000000002</c:v>
                </c:pt>
                <c:pt idx="24460" formatCode="0.00E+00">
                  <c:v>-2529.89</c:v>
                </c:pt>
                <c:pt idx="24461" formatCode="0.00E+00">
                  <c:v>-2550.19</c:v>
                </c:pt>
                <c:pt idx="24462" formatCode="0.00E+00">
                  <c:v>-2569.94</c:v>
                </c:pt>
                <c:pt idx="24463" formatCode="0.00E+00">
                  <c:v>-2589.13</c:v>
                </c:pt>
                <c:pt idx="24464" formatCode="0.00E+00">
                  <c:v>-2607.7399999999998</c:v>
                </c:pt>
                <c:pt idx="24465" formatCode="0.00E+00">
                  <c:v>-2625.79</c:v>
                </c:pt>
                <c:pt idx="24466" formatCode="0.00E+00">
                  <c:v>-2643.26</c:v>
                </c:pt>
                <c:pt idx="24467" formatCode="0.00E+00">
                  <c:v>-2660.15</c:v>
                </c:pt>
                <c:pt idx="24468" formatCode="0.00E+00">
                  <c:v>-2676.46</c:v>
                </c:pt>
                <c:pt idx="24469" formatCode="0.00E+00">
                  <c:v>-2692.18</c:v>
                </c:pt>
                <c:pt idx="24470" formatCode="0.00E+00">
                  <c:v>-2707.31</c:v>
                </c:pt>
                <c:pt idx="24471" formatCode="0.00E+00">
                  <c:v>-2721.86</c:v>
                </c:pt>
                <c:pt idx="24472" formatCode="0.00E+00">
                  <c:v>-2735.8</c:v>
                </c:pt>
                <c:pt idx="24473" formatCode="0.00E+00">
                  <c:v>-2749.15</c:v>
                </c:pt>
                <c:pt idx="24474" formatCode="0.00E+00">
                  <c:v>-2761.89</c:v>
                </c:pt>
                <c:pt idx="24475" formatCode="0.00E+00">
                  <c:v>-2774.03</c:v>
                </c:pt>
                <c:pt idx="24476" formatCode="0.00E+00">
                  <c:v>-2785.56</c:v>
                </c:pt>
                <c:pt idx="24477" formatCode="0.00E+00">
                  <c:v>-2796.49</c:v>
                </c:pt>
                <c:pt idx="24478" formatCode="0.00E+00">
                  <c:v>-2806.8</c:v>
                </c:pt>
                <c:pt idx="24479" formatCode="0.00E+00">
                  <c:v>-2816.49</c:v>
                </c:pt>
                <c:pt idx="24480" formatCode="0.00E+00">
                  <c:v>-2825.57</c:v>
                </c:pt>
                <c:pt idx="24481" formatCode="0.00E+00">
                  <c:v>-2834.03</c:v>
                </c:pt>
                <c:pt idx="24482" formatCode="0.00E+00">
                  <c:v>-2841.87</c:v>
                </c:pt>
                <c:pt idx="24483" formatCode="0.00E+00">
                  <c:v>-2849.08</c:v>
                </c:pt>
                <c:pt idx="24484" formatCode="0.00E+00">
                  <c:v>-2855.68</c:v>
                </c:pt>
                <c:pt idx="24485" formatCode="0.00E+00">
                  <c:v>-2861.64</c:v>
                </c:pt>
                <c:pt idx="24486" formatCode="0.00E+00">
                  <c:v>-2866.98</c:v>
                </c:pt>
                <c:pt idx="24487" formatCode="0.00E+00">
                  <c:v>-2871.7</c:v>
                </c:pt>
                <c:pt idx="24488" formatCode="0.00E+00">
                  <c:v>-2875.78</c:v>
                </c:pt>
                <c:pt idx="24489" formatCode="0.00E+00">
                  <c:v>-2879.23</c:v>
                </c:pt>
                <c:pt idx="24490" formatCode="0.00E+00">
                  <c:v>-2882.05</c:v>
                </c:pt>
                <c:pt idx="24491" formatCode="0.00E+00">
                  <c:v>-2884.24</c:v>
                </c:pt>
                <c:pt idx="24492" formatCode="0.00E+00">
                  <c:v>-2885.8</c:v>
                </c:pt>
                <c:pt idx="24493" formatCode="0.00E+00">
                  <c:v>-2886.73</c:v>
                </c:pt>
                <c:pt idx="24494" formatCode="0.00E+00">
                  <c:v>-2887.03</c:v>
                </c:pt>
                <c:pt idx="24495" formatCode="0.00E+00">
                  <c:v>-2886.69</c:v>
                </c:pt>
                <c:pt idx="24496" formatCode="0.00E+00">
                  <c:v>-2885.72</c:v>
                </c:pt>
                <c:pt idx="24497" formatCode="0.00E+00">
                  <c:v>-2884.12</c:v>
                </c:pt>
                <c:pt idx="24498" formatCode="0.00E+00">
                  <c:v>-2881.88</c:v>
                </c:pt>
                <c:pt idx="24499" formatCode="0.00E+00">
                  <c:v>-2879.02</c:v>
                </c:pt>
                <c:pt idx="24500" formatCode="0.00E+00">
                  <c:v>-2875.52</c:v>
                </c:pt>
                <c:pt idx="24501" formatCode="0.00E+00">
                  <c:v>-2871.4</c:v>
                </c:pt>
                <c:pt idx="24502" formatCode="0.00E+00">
                  <c:v>-2866.64</c:v>
                </c:pt>
                <c:pt idx="24503" formatCode="0.00E+00">
                  <c:v>-2861.26</c:v>
                </c:pt>
                <c:pt idx="24504" formatCode="0.00E+00">
                  <c:v>-2855.25</c:v>
                </c:pt>
                <c:pt idx="24505" formatCode="0.00E+00">
                  <c:v>-2848.61</c:v>
                </c:pt>
                <c:pt idx="24506" formatCode="0.00E+00">
                  <c:v>-2841.35</c:v>
                </c:pt>
                <c:pt idx="24507" formatCode="0.00E+00">
                  <c:v>-2833.47</c:v>
                </c:pt>
                <c:pt idx="24508" formatCode="0.00E+00">
                  <c:v>-2824.97</c:v>
                </c:pt>
                <c:pt idx="24509" formatCode="0.00E+00">
                  <c:v>-2815.85</c:v>
                </c:pt>
                <c:pt idx="24510" formatCode="0.00E+00">
                  <c:v>-2806.11</c:v>
                </c:pt>
                <c:pt idx="24511" formatCode="0.00E+00">
                  <c:v>-2795.76</c:v>
                </c:pt>
                <c:pt idx="24512" formatCode="0.00E+00">
                  <c:v>-2784.79</c:v>
                </c:pt>
                <c:pt idx="24513" formatCode="0.00E+00">
                  <c:v>-2773.21</c:v>
                </c:pt>
                <c:pt idx="24514" formatCode="0.00E+00">
                  <c:v>-2761.03</c:v>
                </c:pt>
                <c:pt idx="24515" formatCode="0.00E+00">
                  <c:v>-2748.24</c:v>
                </c:pt>
                <c:pt idx="24516" formatCode="0.00E+00">
                  <c:v>-2734.85</c:v>
                </c:pt>
                <c:pt idx="24517" formatCode="0.00E+00">
                  <c:v>-2720.86</c:v>
                </c:pt>
                <c:pt idx="24518" formatCode="0.00E+00">
                  <c:v>-2706.27</c:v>
                </c:pt>
                <c:pt idx="24519" formatCode="0.00E+00">
                  <c:v>-2691.09</c:v>
                </c:pt>
                <c:pt idx="24520" formatCode="0.00E+00">
                  <c:v>-2675.32</c:v>
                </c:pt>
                <c:pt idx="24521" formatCode="0.00E+00">
                  <c:v>-2658.97</c:v>
                </c:pt>
                <c:pt idx="24522" formatCode="0.00E+00">
                  <c:v>-2642.03</c:v>
                </c:pt>
                <c:pt idx="24523" formatCode="0.00E+00">
                  <c:v>-2624.51</c:v>
                </c:pt>
                <c:pt idx="24524" formatCode="0.00E+00">
                  <c:v>-2606.42</c:v>
                </c:pt>
                <c:pt idx="24525" formatCode="0.00E+00">
                  <c:v>-2587.75</c:v>
                </c:pt>
                <c:pt idx="24526" formatCode="0.00E+00">
                  <c:v>-2568.52</c:v>
                </c:pt>
                <c:pt idx="24527" formatCode="0.00E+00">
                  <c:v>-2548.73</c:v>
                </c:pt>
                <c:pt idx="24528" formatCode="0.00E+00">
                  <c:v>-2528.38</c:v>
                </c:pt>
                <c:pt idx="24529" formatCode="0.00E+00">
                  <c:v>-2507.4699999999998</c:v>
                </c:pt>
                <c:pt idx="24530" formatCode="0.00E+00">
                  <c:v>-2486.0100000000002</c:v>
                </c:pt>
                <c:pt idx="24531" formatCode="0.00E+00">
                  <c:v>-2464.0100000000002</c:v>
                </c:pt>
                <c:pt idx="24532" formatCode="0.00E+00">
                  <c:v>-2441.4699999999998</c:v>
                </c:pt>
                <c:pt idx="24533" formatCode="0.00E+00">
                  <c:v>-2418.39</c:v>
                </c:pt>
                <c:pt idx="24534" formatCode="0.00E+00">
                  <c:v>-2394.79</c:v>
                </c:pt>
                <c:pt idx="24535" formatCode="0.00E+00">
                  <c:v>-2370.65</c:v>
                </c:pt>
                <c:pt idx="24536" formatCode="0.00E+00">
                  <c:v>-2346</c:v>
                </c:pt>
                <c:pt idx="24537" formatCode="0.00E+00">
                  <c:v>-2320.84</c:v>
                </c:pt>
                <c:pt idx="24538" formatCode="0.00E+00">
                  <c:v>-2295.16</c:v>
                </c:pt>
                <c:pt idx="24539" formatCode="0.00E+00">
                  <c:v>-2268.98</c:v>
                </c:pt>
                <c:pt idx="24540" formatCode="0.00E+00">
                  <c:v>-2242.31</c:v>
                </c:pt>
                <c:pt idx="24541" formatCode="0.00E+00">
                  <c:v>-2215.14</c:v>
                </c:pt>
                <c:pt idx="24542" formatCode="0.00E+00">
                  <c:v>-2187.4899999999998</c:v>
                </c:pt>
                <c:pt idx="24543" formatCode="0.00E+00">
                  <c:v>-2159.36</c:v>
                </c:pt>
                <c:pt idx="24544" formatCode="0.00E+00">
                  <c:v>-2130.75</c:v>
                </c:pt>
                <c:pt idx="24545" formatCode="0.00E+00">
                  <c:v>-2101.6799999999998</c:v>
                </c:pt>
                <c:pt idx="24546" formatCode="0.00E+00">
                  <c:v>-2072.14</c:v>
                </c:pt>
                <c:pt idx="24547" formatCode="0.00E+00">
                  <c:v>-2042.16</c:v>
                </c:pt>
                <c:pt idx="24548" formatCode="0.00E+00">
                  <c:v>-2011.72</c:v>
                </c:pt>
                <c:pt idx="24549" formatCode="0.00E+00">
                  <c:v>-1980.84</c:v>
                </c:pt>
                <c:pt idx="24550" formatCode="0.00E+00">
                  <c:v>-1949.53</c:v>
                </c:pt>
                <c:pt idx="24551" formatCode="0.00E+00">
                  <c:v>-1917.79</c:v>
                </c:pt>
                <c:pt idx="24552" formatCode="0.00E+00">
                  <c:v>-1885.63</c:v>
                </c:pt>
                <c:pt idx="24553" formatCode="0.00E+00">
                  <c:v>-1853.06</c:v>
                </c:pt>
                <c:pt idx="24554" formatCode="0.00E+00">
                  <c:v>-1820.08</c:v>
                </c:pt>
                <c:pt idx="24555" formatCode="0.00E+00">
                  <c:v>-1786.7</c:v>
                </c:pt>
                <c:pt idx="24556" formatCode="0.00E+00">
                  <c:v>-1752.93</c:v>
                </c:pt>
                <c:pt idx="24557" formatCode="0.00E+00">
                  <c:v>-1718.78</c:v>
                </c:pt>
                <c:pt idx="24558" formatCode="0.00E+00">
                  <c:v>-1684.24</c:v>
                </c:pt>
                <c:pt idx="24559" formatCode="0.00E+00">
                  <c:v>-1649.34</c:v>
                </c:pt>
                <c:pt idx="24560" formatCode="0.00E+00">
                  <c:v>-1614.08</c:v>
                </c:pt>
                <c:pt idx="24561" formatCode="0.00E+00">
                  <c:v>-1578.46</c:v>
                </c:pt>
                <c:pt idx="24562" formatCode="0.00E+00">
                  <c:v>-1542.5</c:v>
                </c:pt>
                <c:pt idx="24563" formatCode="0.00E+00">
                  <c:v>-1506.19</c:v>
                </c:pt>
                <c:pt idx="24564" formatCode="0.00E+00">
                  <c:v>-1469.56</c:v>
                </c:pt>
                <c:pt idx="24565" formatCode="0.00E+00">
                  <c:v>-1432.6</c:v>
                </c:pt>
                <c:pt idx="24566" formatCode="0.00E+00">
                  <c:v>-1395.33</c:v>
                </c:pt>
                <c:pt idx="24567" formatCode="0.00E+00">
                  <c:v>-1357.76</c:v>
                </c:pt>
                <c:pt idx="24568" formatCode="0.00E+00">
                  <c:v>-1319.88</c:v>
                </c:pt>
                <c:pt idx="24569" formatCode="0.00E+00">
                  <c:v>-1281.72</c:v>
                </c:pt>
                <c:pt idx="24570" formatCode="0.00E+00">
                  <c:v>-1243.27</c:v>
                </c:pt>
                <c:pt idx="24571" formatCode="0.00E+00">
                  <c:v>-1204.55</c:v>
                </c:pt>
                <c:pt idx="24572" formatCode="0.00E+00">
                  <c:v>-1165.57</c:v>
                </c:pt>
                <c:pt idx="24573" formatCode="0.00E+00">
                  <c:v>-1126.33</c:v>
                </c:pt>
                <c:pt idx="24574" formatCode="0.00E+00">
                  <c:v>-1086.8399999999999</c:v>
                </c:pt>
                <c:pt idx="24575" formatCode="0.00E+00">
                  <c:v>-1047.1199999999999</c:v>
                </c:pt>
                <c:pt idx="24576" formatCode="0.00E+00">
                  <c:v>-1007.16</c:v>
                </c:pt>
                <c:pt idx="24577">
                  <c:v>-966.98800000000006</c:v>
                </c:pt>
                <c:pt idx="24578">
                  <c:v>-926.6</c:v>
                </c:pt>
                <c:pt idx="24579">
                  <c:v>-886.00699999999995</c:v>
                </c:pt>
                <c:pt idx="24580">
                  <c:v>-845.22</c:v>
                </c:pt>
                <c:pt idx="24581">
                  <c:v>-804.24699999999996</c:v>
                </c:pt>
                <c:pt idx="24582">
                  <c:v>-763.09699999999998</c:v>
                </c:pt>
                <c:pt idx="24583">
                  <c:v>-721.779</c:v>
                </c:pt>
                <c:pt idx="24584">
                  <c:v>-680.303</c:v>
                </c:pt>
                <c:pt idx="24585">
                  <c:v>-638.67600000000004</c:v>
                </c:pt>
                <c:pt idx="24586">
                  <c:v>-596.91</c:v>
                </c:pt>
                <c:pt idx="24587">
                  <c:v>-555.01099999999997</c:v>
                </c:pt>
                <c:pt idx="24588">
                  <c:v>-512.99099999999999</c:v>
                </c:pt>
                <c:pt idx="24589">
                  <c:v>-470.85700000000003</c:v>
                </c:pt>
                <c:pt idx="24590">
                  <c:v>-428.62</c:v>
                </c:pt>
                <c:pt idx="24591">
                  <c:v>-386.28899999999999</c:v>
                </c:pt>
                <c:pt idx="24592">
                  <c:v>-343.87200000000001</c:v>
                </c:pt>
                <c:pt idx="24593">
                  <c:v>-301.37900000000002</c:v>
                </c:pt>
                <c:pt idx="24594">
                  <c:v>-258.81900000000002</c:v>
                </c:pt>
                <c:pt idx="24595">
                  <c:v>-216.202</c:v>
                </c:pt>
                <c:pt idx="24596">
                  <c:v>-173.536</c:v>
                </c:pt>
                <c:pt idx="24597">
                  <c:v>-130.83199999999999</c:v>
                </c:pt>
                <c:pt idx="24598">
                  <c:v>-88.098200000000006</c:v>
                </c:pt>
                <c:pt idx="24599">
                  <c:v>-45.344299999999997</c:v>
                </c:pt>
                <c:pt idx="24600">
                  <c:v>-2.58</c:v>
                </c:pt>
                <c:pt idx="24601">
                  <c:v>40.185499999999998</c:v>
                </c:pt>
                <c:pt idx="24602">
                  <c:v>82.942800000000005</c:v>
                </c:pt>
                <c:pt idx="24603">
                  <c:v>125.682</c:v>
                </c:pt>
                <c:pt idx="24604">
                  <c:v>168.39500000000001</c:v>
                </c:pt>
                <c:pt idx="24605">
                  <c:v>211.071</c:v>
                </c:pt>
                <c:pt idx="24606">
                  <c:v>253.702</c:v>
                </c:pt>
                <c:pt idx="24607">
                  <c:v>296.27800000000002</c:v>
                </c:pt>
                <c:pt idx="24608">
                  <c:v>338.79</c:v>
                </c:pt>
                <c:pt idx="24609">
                  <c:v>381.22800000000001</c:v>
                </c:pt>
                <c:pt idx="24610">
                  <c:v>423.58300000000003</c:v>
                </c:pt>
                <c:pt idx="24611">
                  <c:v>465.84699999999998</c:v>
                </c:pt>
                <c:pt idx="24612">
                  <c:v>508.00900000000001</c:v>
                </c:pt>
                <c:pt idx="24613">
                  <c:v>550.05999999999995</c:v>
                </c:pt>
                <c:pt idx="24614">
                  <c:v>591.99099999999999</c:v>
                </c:pt>
                <c:pt idx="24615">
                  <c:v>633.79399999999998</c:v>
                </c:pt>
                <c:pt idx="24616">
                  <c:v>675.45799999999997</c:v>
                </c:pt>
                <c:pt idx="24617">
                  <c:v>716.976</c:v>
                </c:pt>
                <c:pt idx="24618">
                  <c:v>758.33699999999999</c:v>
                </c:pt>
                <c:pt idx="24619">
                  <c:v>799.53200000000004</c:v>
                </c:pt>
                <c:pt idx="24620">
                  <c:v>840.553</c:v>
                </c:pt>
                <c:pt idx="24621">
                  <c:v>881.39</c:v>
                </c:pt>
                <c:pt idx="24622">
                  <c:v>922.03599999999994</c:v>
                </c:pt>
                <c:pt idx="24623">
                  <c:v>962.48</c:v>
                </c:pt>
                <c:pt idx="24624" formatCode="0.00E+00">
                  <c:v>1002.71</c:v>
                </c:pt>
                <c:pt idx="24625" formatCode="0.00E+00">
                  <c:v>1042.73</c:v>
                </c:pt>
                <c:pt idx="24626" formatCode="0.00E+00">
                  <c:v>1082.52</c:v>
                </c:pt>
                <c:pt idx="24627" formatCode="0.00E+00">
                  <c:v>1122.07</c:v>
                </c:pt>
                <c:pt idx="24628" formatCode="0.00E+00">
                  <c:v>1161.3699999999999</c:v>
                </c:pt>
                <c:pt idx="24629" formatCode="0.00E+00">
                  <c:v>1200.42</c:v>
                </c:pt>
                <c:pt idx="24630" formatCode="0.00E+00">
                  <c:v>1239.21</c:v>
                </c:pt>
                <c:pt idx="24631" formatCode="0.00E+00">
                  <c:v>1277.73</c:v>
                </c:pt>
                <c:pt idx="24632" formatCode="0.00E+00">
                  <c:v>1315.97</c:v>
                </c:pt>
                <c:pt idx="24633" formatCode="0.00E+00">
                  <c:v>1353.92</c:v>
                </c:pt>
                <c:pt idx="24634" formatCode="0.00E+00">
                  <c:v>1391.58</c:v>
                </c:pt>
                <c:pt idx="24635" formatCode="0.00E+00">
                  <c:v>1428.93</c:v>
                </c:pt>
                <c:pt idx="24636" formatCode="0.00E+00">
                  <c:v>1465.97</c:v>
                </c:pt>
                <c:pt idx="24637" formatCode="0.00E+00">
                  <c:v>1502.68</c:v>
                </c:pt>
                <c:pt idx="24638" formatCode="0.00E+00">
                  <c:v>1539.08</c:v>
                </c:pt>
                <c:pt idx="24639" formatCode="0.00E+00">
                  <c:v>1575.13</c:v>
                </c:pt>
                <c:pt idx="24640" formatCode="0.00E+00">
                  <c:v>1610.84</c:v>
                </c:pt>
                <c:pt idx="24641" formatCode="0.00E+00">
                  <c:v>1646.2</c:v>
                </c:pt>
                <c:pt idx="24642" formatCode="0.00E+00">
                  <c:v>1681.19</c:v>
                </c:pt>
                <c:pt idx="24643" formatCode="0.00E+00">
                  <c:v>1715.82</c:v>
                </c:pt>
                <c:pt idx="24644" formatCode="0.00E+00">
                  <c:v>1750.07</c:v>
                </c:pt>
                <c:pt idx="24645" formatCode="0.00E+00">
                  <c:v>1783.94</c:v>
                </c:pt>
                <c:pt idx="24646" formatCode="0.00E+00">
                  <c:v>1817.43</c:v>
                </c:pt>
                <c:pt idx="24647" formatCode="0.00E+00">
                  <c:v>1850.51</c:v>
                </c:pt>
                <c:pt idx="24648" formatCode="0.00E+00">
                  <c:v>1883.19</c:v>
                </c:pt>
                <c:pt idx="24649" formatCode="0.00E+00">
                  <c:v>1915.46</c:v>
                </c:pt>
                <c:pt idx="24650" formatCode="0.00E+00">
                  <c:v>1947.3</c:v>
                </c:pt>
                <c:pt idx="24651" formatCode="0.00E+00">
                  <c:v>1978.72</c:v>
                </c:pt>
                <c:pt idx="24652" formatCode="0.00E+00">
                  <c:v>2009.71</c:v>
                </c:pt>
                <c:pt idx="24653" formatCode="0.00E+00">
                  <c:v>2040.26</c:v>
                </c:pt>
                <c:pt idx="24654" formatCode="0.00E+00">
                  <c:v>2070.37</c:v>
                </c:pt>
                <c:pt idx="24655" formatCode="0.00E+00">
                  <c:v>2100.02</c:v>
                </c:pt>
                <c:pt idx="24656" formatCode="0.00E+00">
                  <c:v>2129.21</c:v>
                </c:pt>
                <c:pt idx="24657" formatCode="0.00E+00">
                  <c:v>2157.9299999999998</c:v>
                </c:pt>
                <c:pt idx="24658" formatCode="0.00E+00">
                  <c:v>2186.1799999999998</c:v>
                </c:pt>
                <c:pt idx="24659" formatCode="0.00E+00">
                  <c:v>2213.96</c:v>
                </c:pt>
                <c:pt idx="24660" formatCode="0.00E+00">
                  <c:v>2241.25</c:v>
                </c:pt>
                <c:pt idx="24661" formatCode="0.00E+00">
                  <c:v>2268.0500000000002</c:v>
                </c:pt>
                <c:pt idx="24662" formatCode="0.00E+00">
                  <c:v>2294.35</c:v>
                </c:pt>
                <c:pt idx="24663" formatCode="0.00E+00">
                  <c:v>2320.15</c:v>
                </c:pt>
                <c:pt idx="24664" formatCode="0.00E+00">
                  <c:v>2345.44</c:v>
                </c:pt>
                <c:pt idx="24665" formatCode="0.00E+00">
                  <c:v>2370.2199999999998</c:v>
                </c:pt>
                <c:pt idx="24666" formatCode="0.00E+00">
                  <c:v>2394.48</c:v>
                </c:pt>
                <c:pt idx="24667" formatCode="0.00E+00">
                  <c:v>2418.21</c:v>
                </c:pt>
                <c:pt idx="24668" formatCode="0.00E+00">
                  <c:v>2441.42</c:v>
                </c:pt>
                <c:pt idx="24669" formatCode="0.00E+00">
                  <c:v>2464.09</c:v>
                </c:pt>
                <c:pt idx="24670" formatCode="0.00E+00">
                  <c:v>2486.23</c:v>
                </c:pt>
                <c:pt idx="24671" formatCode="0.00E+00">
                  <c:v>2507.8200000000002</c:v>
                </c:pt>
                <c:pt idx="24672" formatCode="0.00E+00">
                  <c:v>2528.86</c:v>
                </c:pt>
                <c:pt idx="24673" formatCode="0.00E+00">
                  <c:v>2549.34</c:v>
                </c:pt>
                <c:pt idx="24674" formatCode="0.00E+00">
                  <c:v>2569.27</c:v>
                </c:pt>
                <c:pt idx="24675" formatCode="0.00E+00">
                  <c:v>2588.64</c:v>
                </c:pt>
                <c:pt idx="24676" formatCode="0.00E+00">
                  <c:v>2607.44</c:v>
                </c:pt>
                <c:pt idx="24677" formatCode="0.00E+00">
                  <c:v>2625.67</c:v>
                </c:pt>
                <c:pt idx="24678" formatCode="0.00E+00">
                  <c:v>2643.32</c:v>
                </c:pt>
                <c:pt idx="24679" formatCode="0.00E+00">
                  <c:v>2660.4</c:v>
                </c:pt>
                <c:pt idx="24680" formatCode="0.00E+00">
                  <c:v>2676.89</c:v>
                </c:pt>
                <c:pt idx="24681" formatCode="0.00E+00">
                  <c:v>2692.8</c:v>
                </c:pt>
                <c:pt idx="24682" formatCode="0.00E+00">
                  <c:v>2708.11</c:v>
                </c:pt>
                <c:pt idx="24683" formatCode="0.00E+00">
                  <c:v>2722.83</c:v>
                </c:pt>
                <c:pt idx="24684" formatCode="0.00E+00">
                  <c:v>2736.96</c:v>
                </c:pt>
                <c:pt idx="24685" formatCode="0.00E+00">
                  <c:v>2750.49</c:v>
                </c:pt>
                <c:pt idx="24686" formatCode="0.00E+00">
                  <c:v>2763.42</c:v>
                </c:pt>
                <c:pt idx="24687" formatCode="0.00E+00">
                  <c:v>2775.74</c:v>
                </c:pt>
                <c:pt idx="24688" formatCode="0.00E+00">
                  <c:v>2787.46</c:v>
                </c:pt>
                <c:pt idx="24689" formatCode="0.00E+00">
                  <c:v>2798.56</c:v>
                </c:pt>
                <c:pt idx="24690" formatCode="0.00E+00">
                  <c:v>2809.05</c:v>
                </c:pt>
                <c:pt idx="24691" formatCode="0.00E+00">
                  <c:v>2818.92</c:v>
                </c:pt>
                <c:pt idx="24692" formatCode="0.00E+00">
                  <c:v>2828.18</c:v>
                </c:pt>
                <c:pt idx="24693" formatCode="0.00E+00">
                  <c:v>2836.82</c:v>
                </c:pt>
                <c:pt idx="24694" formatCode="0.00E+00">
                  <c:v>2844.84</c:v>
                </c:pt>
                <c:pt idx="24695" formatCode="0.00E+00">
                  <c:v>2852.23</c:v>
                </c:pt>
                <c:pt idx="24696" formatCode="0.00E+00">
                  <c:v>2859</c:v>
                </c:pt>
                <c:pt idx="24697" formatCode="0.00E+00">
                  <c:v>2865.15</c:v>
                </c:pt>
                <c:pt idx="24698" formatCode="0.00E+00">
                  <c:v>2870.66</c:v>
                </c:pt>
                <c:pt idx="24699" formatCode="0.00E+00">
                  <c:v>2875.55</c:v>
                </c:pt>
                <c:pt idx="24700" formatCode="0.00E+00">
                  <c:v>2879.81</c:v>
                </c:pt>
                <c:pt idx="24701" formatCode="0.00E+00">
                  <c:v>2883.44</c:v>
                </c:pt>
                <c:pt idx="24702" formatCode="0.00E+00">
                  <c:v>2886.43</c:v>
                </c:pt>
                <c:pt idx="24703" formatCode="0.00E+00">
                  <c:v>2888.8</c:v>
                </c:pt>
                <c:pt idx="24704" formatCode="0.00E+00">
                  <c:v>2890.53</c:v>
                </c:pt>
                <c:pt idx="24705" formatCode="0.00E+00">
                  <c:v>2891.63</c:v>
                </c:pt>
                <c:pt idx="24706" formatCode="0.00E+00">
                  <c:v>2892.09</c:v>
                </c:pt>
                <c:pt idx="24707" formatCode="0.00E+00">
                  <c:v>2891.92</c:v>
                </c:pt>
                <c:pt idx="24708" formatCode="0.00E+00">
                  <c:v>2891.12</c:v>
                </c:pt>
                <c:pt idx="24709" formatCode="0.00E+00">
                  <c:v>2889.68</c:v>
                </c:pt>
                <c:pt idx="24710" formatCode="0.00E+00">
                  <c:v>2887.62</c:v>
                </c:pt>
                <c:pt idx="24711" formatCode="0.00E+00">
                  <c:v>2884.92</c:v>
                </c:pt>
                <c:pt idx="24712" formatCode="0.00E+00">
                  <c:v>2881.58</c:v>
                </c:pt>
                <c:pt idx="24713" formatCode="0.00E+00">
                  <c:v>2877.62</c:v>
                </c:pt>
                <c:pt idx="24714" formatCode="0.00E+00">
                  <c:v>2873.02</c:v>
                </c:pt>
                <c:pt idx="24715" formatCode="0.00E+00">
                  <c:v>2867.8</c:v>
                </c:pt>
                <c:pt idx="24716" formatCode="0.00E+00">
                  <c:v>2861.95</c:v>
                </c:pt>
                <c:pt idx="24717" formatCode="0.00E+00">
                  <c:v>2855.47</c:v>
                </c:pt>
                <c:pt idx="24718" formatCode="0.00E+00">
                  <c:v>2848.37</c:v>
                </c:pt>
                <c:pt idx="24719" formatCode="0.00E+00">
                  <c:v>2840.64</c:v>
                </c:pt>
                <c:pt idx="24720" formatCode="0.00E+00">
                  <c:v>2832.29</c:v>
                </c:pt>
                <c:pt idx="24721" formatCode="0.00E+00">
                  <c:v>2823.31</c:v>
                </c:pt>
                <c:pt idx="24722" formatCode="0.00E+00">
                  <c:v>2813.73</c:v>
                </c:pt>
                <c:pt idx="24723" formatCode="0.00E+00">
                  <c:v>2803.52</c:v>
                </c:pt>
                <c:pt idx="24724" formatCode="0.00E+00">
                  <c:v>2792.7</c:v>
                </c:pt>
                <c:pt idx="24725" formatCode="0.00E+00">
                  <c:v>2781.27</c:v>
                </c:pt>
                <c:pt idx="24726" formatCode="0.00E+00">
                  <c:v>2769.23</c:v>
                </c:pt>
                <c:pt idx="24727" formatCode="0.00E+00">
                  <c:v>2756.58</c:v>
                </c:pt>
                <c:pt idx="24728" formatCode="0.00E+00">
                  <c:v>2743.33</c:v>
                </c:pt>
                <c:pt idx="24729" formatCode="0.00E+00">
                  <c:v>2729.47</c:v>
                </c:pt>
                <c:pt idx="24730" formatCode="0.00E+00">
                  <c:v>2715.02</c:v>
                </c:pt>
                <c:pt idx="24731" formatCode="0.00E+00">
                  <c:v>2699.98</c:v>
                </c:pt>
                <c:pt idx="24732" formatCode="0.00E+00">
                  <c:v>2684.34</c:v>
                </c:pt>
                <c:pt idx="24733" formatCode="0.00E+00">
                  <c:v>2668.11</c:v>
                </c:pt>
                <c:pt idx="24734" formatCode="0.00E+00">
                  <c:v>2651.3</c:v>
                </c:pt>
                <c:pt idx="24735" formatCode="0.00E+00">
                  <c:v>2633.91</c:v>
                </c:pt>
                <c:pt idx="24736" formatCode="0.00E+00">
                  <c:v>2615.94</c:v>
                </c:pt>
                <c:pt idx="24737" formatCode="0.00E+00">
                  <c:v>2597.4</c:v>
                </c:pt>
                <c:pt idx="24738" formatCode="0.00E+00">
                  <c:v>2578.29</c:v>
                </c:pt>
                <c:pt idx="24739" formatCode="0.00E+00">
                  <c:v>2558.61</c:v>
                </c:pt>
                <c:pt idx="24740" formatCode="0.00E+00">
                  <c:v>2538.38</c:v>
                </c:pt>
                <c:pt idx="24741" formatCode="0.00E+00">
                  <c:v>2517.58</c:v>
                </c:pt>
                <c:pt idx="24742" formatCode="0.00E+00">
                  <c:v>2496.2399999999998</c:v>
                </c:pt>
                <c:pt idx="24743" formatCode="0.00E+00">
                  <c:v>2474.35</c:v>
                </c:pt>
                <c:pt idx="24744" formatCode="0.00E+00">
                  <c:v>2451.91</c:v>
                </c:pt>
                <c:pt idx="24745" formatCode="0.00E+00">
                  <c:v>2428.94</c:v>
                </c:pt>
                <c:pt idx="24746" formatCode="0.00E+00">
                  <c:v>2405.44</c:v>
                </c:pt>
                <c:pt idx="24747" formatCode="0.00E+00">
                  <c:v>2381.4</c:v>
                </c:pt>
                <c:pt idx="24748" formatCode="0.00E+00">
                  <c:v>2356.85</c:v>
                </c:pt>
                <c:pt idx="24749" formatCode="0.00E+00">
                  <c:v>2331.7800000000002</c:v>
                </c:pt>
                <c:pt idx="24750" formatCode="0.00E+00">
                  <c:v>2306.1999999999998</c:v>
                </c:pt>
                <c:pt idx="24751" formatCode="0.00E+00">
                  <c:v>2280.12</c:v>
                </c:pt>
                <c:pt idx="24752" formatCode="0.00E+00">
                  <c:v>2253.5300000000002</c:v>
                </c:pt>
                <c:pt idx="24753" formatCode="0.00E+00">
                  <c:v>2226.4499999999998</c:v>
                </c:pt>
                <c:pt idx="24754" formatCode="0.00E+00">
                  <c:v>2198.88</c:v>
                </c:pt>
                <c:pt idx="24755" formatCode="0.00E+00">
                  <c:v>2170.83</c:v>
                </c:pt>
                <c:pt idx="24756" formatCode="0.00E+00">
                  <c:v>2142.31</c:v>
                </c:pt>
                <c:pt idx="24757" formatCode="0.00E+00">
                  <c:v>2113.31</c:v>
                </c:pt>
                <c:pt idx="24758" formatCode="0.00E+00">
                  <c:v>2083.85</c:v>
                </c:pt>
                <c:pt idx="24759" formatCode="0.00E+00">
                  <c:v>2053.9299999999998</c:v>
                </c:pt>
                <c:pt idx="24760" formatCode="0.00E+00">
                  <c:v>2023.57</c:v>
                </c:pt>
                <c:pt idx="24761" formatCode="0.00E+00">
                  <c:v>1992.76</c:v>
                </c:pt>
                <c:pt idx="24762" formatCode="0.00E+00">
                  <c:v>1961.51</c:v>
                </c:pt>
                <c:pt idx="24763" formatCode="0.00E+00">
                  <c:v>1929.83</c:v>
                </c:pt>
                <c:pt idx="24764" formatCode="0.00E+00">
                  <c:v>1897.73</c:v>
                </c:pt>
                <c:pt idx="24765" formatCode="0.00E+00">
                  <c:v>1865.22</c:v>
                </c:pt>
                <c:pt idx="24766" formatCode="0.00E+00">
                  <c:v>1832.29</c:v>
                </c:pt>
                <c:pt idx="24767" formatCode="0.00E+00">
                  <c:v>1798.97</c:v>
                </c:pt>
                <c:pt idx="24768" formatCode="0.00E+00">
                  <c:v>1765.24</c:v>
                </c:pt>
                <c:pt idx="24769" formatCode="0.00E+00">
                  <c:v>1731.14</c:v>
                </c:pt>
                <c:pt idx="24770" formatCode="0.00E+00">
                  <c:v>1696.65</c:v>
                </c:pt>
                <c:pt idx="24771" formatCode="0.00E+00">
                  <c:v>1661.79</c:v>
                </c:pt>
                <c:pt idx="24772" formatCode="0.00E+00">
                  <c:v>1626.56</c:v>
                </c:pt>
                <c:pt idx="24773" formatCode="0.00E+00">
                  <c:v>1590.98</c:v>
                </c:pt>
                <c:pt idx="24774" formatCode="0.00E+00">
                  <c:v>1555.05</c:v>
                </c:pt>
                <c:pt idx="24775" formatCode="0.00E+00">
                  <c:v>1518.78</c:v>
                </c:pt>
                <c:pt idx="24776" formatCode="0.00E+00">
                  <c:v>1482.17</c:v>
                </c:pt>
                <c:pt idx="24777" formatCode="0.00E+00">
                  <c:v>1445.24</c:v>
                </c:pt>
                <c:pt idx="24778" formatCode="0.00E+00">
                  <c:v>1407.99</c:v>
                </c:pt>
                <c:pt idx="24779" formatCode="0.00E+00">
                  <c:v>1370.44</c:v>
                </c:pt>
                <c:pt idx="24780" formatCode="0.00E+00">
                  <c:v>1332.58</c:v>
                </c:pt>
                <c:pt idx="24781" formatCode="0.00E+00">
                  <c:v>1294.43</c:v>
                </c:pt>
                <c:pt idx="24782" formatCode="0.00E+00">
                  <c:v>1255.99</c:v>
                </c:pt>
                <c:pt idx="24783" formatCode="0.00E+00">
                  <c:v>1217.28</c:v>
                </c:pt>
                <c:pt idx="24784" formatCode="0.00E+00">
                  <c:v>1178.31</c:v>
                </c:pt>
                <c:pt idx="24785" formatCode="0.00E+00">
                  <c:v>1139.07</c:v>
                </c:pt>
                <c:pt idx="24786" formatCode="0.00E+00">
                  <c:v>1099.5899999999999</c:v>
                </c:pt>
                <c:pt idx="24787" formatCode="0.00E+00">
                  <c:v>1059.8599999999999</c:v>
                </c:pt>
                <c:pt idx="24788" formatCode="0.00E+00">
                  <c:v>1019.9</c:v>
                </c:pt>
                <c:pt idx="24789">
                  <c:v>979.71600000000001</c:v>
                </c:pt>
                <c:pt idx="24790">
                  <c:v>939.31600000000003</c:v>
                </c:pt>
                <c:pt idx="24791">
                  <c:v>898.71100000000001</c:v>
                </c:pt>
                <c:pt idx="24792">
                  <c:v>857.90800000000002</c:v>
                </c:pt>
                <c:pt idx="24793">
                  <c:v>816.91600000000005</c:v>
                </c:pt>
                <c:pt idx="24794">
                  <c:v>775.745</c:v>
                </c:pt>
                <c:pt idx="24795">
                  <c:v>734.40300000000002</c:v>
                </c:pt>
                <c:pt idx="24796">
                  <c:v>692.9</c:v>
                </c:pt>
                <c:pt idx="24797">
                  <c:v>651.245</c:v>
                </c:pt>
                <c:pt idx="24798">
                  <c:v>609.447</c:v>
                </c:pt>
                <c:pt idx="24799">
                  <c:v>567.51400000000001</c:v>
                </c:pt>
                <c:pt idx="24800">
                  <c:v>525.45600000000002</c:v>
                </c:pt>
                <c:pt idx="24801">
                  <c:v>483.28300000000002</c:v>
                </c:pt>
                <c:pt idx="24802">
                  <c:v>441.00200000000001</c:v>
                </c:pt>
                <c:pt idx="24803">
                  <c:v>398.625</c:v>
                </c:pt>
                <c:pt idx="24804">
                  <c:v>356.16</c:v>
                </c:pt>
                <c:pt idx="24805">
                  <c:v>313.61700000000002</c:v>
                </c:pt>
                <c:pt idx="24806">
                  <c:v>271.00400000000002</c:v>
                </c:pt>
                <c:pt idx="24807">
                  <c:v>228.33099999999999</c:v>
                </c:pt>
                <c:pt idx="24808">
                  <c:v>185.607</c:v>
                </c:pt>
                <c:pt idx="24809">
                  <c:v>142.84100000000001</c:v>
                </c:pt>
                <c:pt idx="24810">
                  <c:v>100.044</c:v>
                </c:pt>
                <c:pt idx="24811">
                  <c:v>57.223500000000001</c:v>
                </c:pt>
                <c:pt idx="24812">
                  <c:v>14.3902</c:v>
                </c:pt>
                <c:pt idx="24813">
                  <c:v>-28.446999999999999</c:v>
                </c:pt>
                <c:pt idx="24814">
                  <c:v>-71.278300000000002</c:v>
                </c:pt>
                <c:pt idx="24815">
                  <c:v>-114.09399999999999</c:v>
                </c:pt>
                <c:pt idx="24816">
                  <c:v>-156.886</c:v>
                </c:pt>
                <c:pt idx="24817">
                  <c:v>-199.64400000000001</c:v>
                </c:pt>
                <c:pt idx="24818">
                  <c:v>-242.36</c:v>
                </c:pt>
                <c:pt idx="24819">
                  <c:v>-285.02199999999999</c:v>
                </c:pt>
                <c:pt idx="24820">
                  <c:v>-327.62299999999999</c:v>
                </c:pt>
                <c:pt idx="24821">
                  <c:v>-370.15199999999999</c:v>
                </c:pt>
                <c:pt idx="24822">
                  <c:v>-412.601</c:v>
                </c:pt>
                <c:pt idx="24823">
                  <c:v>-454.96100000000001</c:v>
                </c:pt>
                <c:pt idx="24824">
                  <c:v>-497.221</c:v>
                </c:pt>
                <c:pt idx="24825">
                  <c:v>-539.37400000000002</c:v>
                </c:pt>
                <c:pt idx="24826">
                  <c:v>-581.40899999999999</c:v>
                </c:pt>
                <c:pt idx="24827">
                  <c:v>-623.31700000000001</c:v>
                </c:pt>
                <c:pt idx="24828">
                  <c:v>-665.08799999999997</c:v>
                </c:pt>
                <c:pt idx="24829">
                  <c:v>-706.71500000000003</c:v>
                </c:pt>
                <c:pt idx="24830">
                  <c:v>-748.18899999999996</c:v>
                </c:pt>
                <c:pt idx="24831">
                  <c:v>-789.49900000000002</c:v>
                </c:pt>
                <c:pt idx="24832">
                  <c:v>-830.63599999999997</c:v>
                </c:pt>
                <c:pt idx="24833">
                  <c:v>-871.59299999999996</c:v>
                </c:pt>
                <c:pt idx="24834">
                  <c:v>-912.35900000000004</c:v>
                </c:pt>
                <c:pt idx="24835">
                  <c:v>-952.92700000000002</c:v>
                </c:pt>
                <c:pt idx="24836">
                  <c:v>-993.28599999999994</c:v>
                </c:pt>
                <c:pt idx="24837" formatCode="0.00E+00">
                  <c:v>-1033.43</c:v>
                </c:pt>
                <c:pt idx="24838" formatCode="0.00E+00">
                  <c:v>-1073.3499999999999</c:v>
                </c:pt>
                <c:pt idx="24839" formatCode="0.00E+00">
                  <c:v>-1113.03</c:v>
                </c:pt>
                <c:pt idx="24840" formatCode="0.00E+00">
                  <c:v>-1152.47</c:v>
                </c:pt>
                <c:pt idx="24841" formatCode="0.00E+00">
                  <c:v>-1191.6500000000001</c:v>
                </c:pt>
                <c:pt idx="24842" formatCode="0.00E+00">
                  <c:v>-1230.58</c:v>
                </c:pt>
                <c:pt idx="24843" formatCode="0.00E+00">
                  <c:v>-1269.24</c:v>
                </c:pt>
                <c:pt idx="24844" formatCode="0.00E+00">
                  <c:v>-1307.6199999999999</c:v>
                </c:pt>
                <c:pt idx="24845" formatCode="0.00E+00">
                  <c:v>-1345.71</c:v>
                </c:pt>
                <c:pt idx="24846" formatCode="0.00E+00">
                  <c:v>-1383.51</c:v>
                </c:pt>
                <c:pt idx="24847" formatCode="0.00E+00">
                  <c:v>-1421.01</c:v>
                </c:pt>
                <c:pt idx="24848" formatCode="0.00E+00">
                  <c:v>-1458.2</c:v>
                </c:pt>
                <c:pt idx="24849" formatCode="0.00E+00">
                  <c:v>-1495.07</c:v>
                </c:pt>
                <c:pt idx="24850" formatCode="0.00E+00">
                  <c:v>-1531.61</c:v>
                </c:pt>
                <c:pt idx="24851" formatCode="0.00E+00">
                  <c:v>-1567.81</c:v>
                </c:pt>
                <c:pt idx="24852" formatCode="0.00E+00">
                  <c:v>-1603.68</c:v>
                </c:pt>
                <c:pt idx="24853" formatCode="0.00E+00">
                  <c:v>-1639.19</c:v>
                </c:pt>
                <c:pt idx="24854" formatCode="0.00E+00">
                  <c:v>-1674.35</c:v>
                </c:pt>
                <c:pt idx="24855" formatCode="0.00E+00">
                  <c:v>-1709.13</c:v>
                </c:pt>
                <c:pt idx="24856" formatCode="0.00E+00">
                  <c:v>-1743.55</c:v>
                </c:pt>
                <c:pt idx="24857" formatCode="0.00E+00">
                  <c:v>-1777.58</c:v>
                </c:pt>
                <c:pt idx="24858" formatCode="0.00E+00">
                  <c:v>-1811.23</c:v>
                </c:pt>
                <c:pt idx="24859" formatCode="0.00E+00">
                  <c:v>-1844.48</c:v>
                </c:pt>
                <c:pt idx="24860" formatCode="0.00E+00">
                  <c:v>-1877.32</c:v>
                </c:pt>
                <c:pt idx="24861" formatCode="0.00E+00">
                  <c:v>-1909.76</c:v>
                </c:pt>
                <c:pt idx="24862" formatCode="0.00E+00">
                  <c:v>-1941.77</c:v>
                </c:pt>
                <c:pt idx="24863" formatCode="0.00E+00">
                  <c:v>-1973.36</c:v>
                </c:pt>
                <c:pt idx="24864" formatCode="0.00E+00">
                  <c:v>-2004.53</c:v>
                </c:pt>
                <c:pt idx="24865" formatCode="0.00E+00">
                  <c:v>-2035.25</c:v>
                </c:pt>
                <c:pt idx="24866" formatCode="0.00E+00">
                  <c:v>-2065.52</c:v>
                </c:pt>
                <c:pt idx="24867" formatCode="0.00E+00">
                  <c:v>-2095.35</c:v>
                </c:pt>
                <c:pt idx="24868" formatCode="0.00E+00">
                  <c:v>-2124.71</c:v>
                </c:pt>
                <c:pt idx="24869" formatCode="0.00E+00">
                  <c:v>-2153.62</c:v>
                </c:pt>
                <c:pt idx="24870" formatCode="0.00E+00">
                  <c:v>-2182.0500000000002</c:v>
                </c:pt>
                <c:pt idx="24871" formatCode="0.00E+00">
                  <c:v>-2210</c:v>
                </c:pt>
                <c:pt idx="24872" formatCode="0.00E+00">
                  <c:v>-2237.4699999999998</c:v>
                </c:pt>
                <c:pt idx="24873" formatCode="0.00E+00">
                  <c:v>-2264.4499999999998</c:v>
                </c:pt>
                <c:pt idx="24874" formatCode="0.00E+00">
                  <c:v>-2290.9299999999998</c:v>
                </c:pt>
                <c:pt idx="24875" formatCode="0.00E+00">
                  <c:v>-2316.91</c:v>
                </c:pt>
                <c:pt idx="24876" formatCode="0.00E+00">
                  <c:v>-2342.39</c:v>
                </c:pt>
                <c:pt idx="24877" formatCode="0.00E+00">
                  <c:v>-2367.35</c:v>
                </c:pt>
                <c:pt idx="24878" formatCode="0.00E+00">
                  <c:v>-2391.8000000000002</c:v>
                </c:pt>
                <c:pt idx="24879" formatCode="0.00E+00">
                  <c:v>-2415.7199999999998</c:v>
                </c:pt>
                <c:pt idx="24880" formatCode="0.00E+00">
                  <c:v>-2439.11</c:v>
                </c:pt>
                <c:pt idx="24881" formatCode="0.00E+00">
                  <c:v>-2461.9699999999998</c:v>
                </c:pt>
                <c:pt idx="24882" formatCode="0.00E+00">
                  <c:v>-2484.29</c:v>
                </c:pt>
                <c:pt idx="24883" formatCode="0.00E+00">
                  <c:v>-2506.0700000000002</c:v>
                </c:pt>
                <c:pt idx="24884" formatCode="0.00E+00">
                  <c:v>-2527.3000000000002</c:v>
                </c:pt>
                <c:pt idx="24885" formatCode="0.00E+00">
                  <c:v>-2547.9699999999998</c:v>
                </c:pt>
                <c:pt idx="24886" formatCode="0.00E+00">
                  <c:v>-2568.09</c:v>
                </c:pt>
                <c:pt idx="24887" formatCode="0.00E+00">
                  <c:v>-2587.64</c:v>
                </c:pt>
                <c:pt idx="24888" formatCode="0.00E+00">
                  <c:v>-2606.63</c:v>
                </c:pt>
                <c:pt idx="24889" formatCode="0.00E+00">
                  <c:v>-2625.04</c:v>
                </c:pt>
                <c:pt idx="24890" formatCode="0.00E+00">
                  <c:v>-2642.89</c:v>
                </c:pt>
                <c:pt idx="24891" formatCode="0.00E+00">
                  <c:v>-2660.15</c:v>
                </c:pt>
                <c:pt idx="24892" formatCode="0.00E+00">
                  <c:v>-2676.84</c:v>
                </c:pt>
                <c:pt idx="24893" formatCode="0.00E+00">
                  <c:v>-2692.93</c:v>
                </c:pt>
                <c:pt idx="24894" formatCode="0.00E+00">
                  <c:v>-2708.44</c:v>
                </c:pt>
                <c:pt idx="24895" formatCode="0.00E+00">
                  <c:v>-2723.35</c:v>
                </c:pt>
                <c:pt idx="24896" formatCode="0.00E+00">
                  <c:v>-2737.67</c:v>
                </c:pt>
                <c:pt idx="24897" formatCode="0.00E+00">
                  <c:v>-2751.39</c:v>
                </c:pt>
                <c:pt idx="24898" formatCode="0.00E+00">
                  <c:v>-2764.51</c:v>
                </c:pt>
                <c:pt idx="24899" formatCode="0.00E+00">
                  <c:v>-2777.02</c:v>
                </c:pt>
                <c:pt idx="24900" formatCode="0.00E+00">
                  <c:v>-2788.92</c:v>
                </c:pt>
                <c:pt idx="24901" formatCode="0.00E+00">
                  <c:v>-2800.22</c:v>
                </c:pt>
                <c:pt idx="24902" formatCode="0.00E+00">
                  <c:v>-2810.89</c:v>
                </c:pt>
                <c:pt idx="24903" formatCode="0.00E+00">
                  <c:v>-2820.96</c:v>
                </c:pt>
                <c:pt idx="24904" formatCode="0.00E+00">
                  <c:v>-2830.4</c:v>
                </c:pt>
                <c:pt idx="24905" formatCode="0.00E+00">
                  <c:v>-2839.23</c:v>
                </c:pt>
                <c:pt idx="24906" formatCode="0.00E+00">
                  <c:v>-2847.44</c:v>
                </c:pt>
                <c:pt idx="24907" formatCode="0.00E+00">
                  <c:v>-2855.02</c:v>
                </c:pt>
                <c:pt idx="24908" formatCode="0.00E+00">
                  <c:v>-2861.97</c:v>
                </c:pt>
                <c:pt idx="24909" formatCode="0.00E+00">
                  <c:v>-2868.3</c:v>
                </c:pt>
                <c:pt idx="24910" formatCode="0.00E+00">
                  <c:v>-2874.01</c:v>
                </c:pt>
                <c:pt idx="24911" formatCode="0.00E+00">
                  <c:v>-2879.08</c:v>
                </c:pt>
                <c:pt idx="24912" formatCode="0.00E+00">
                  <c:v>-2883.52</c:v>
                </c:pt>
                <c:pt idx="24913" formatCode="0.00E+00">
                  <c:v>-2887.33</c:v>
                </c:pt>
                <c:pt idx="24914" formatCode="0.00E+00">
                  <c:v>-2890.51</c:v>
                </c:pt>
                <c:pt idx="24915" formatCode="0.00E+00">
                  <c:v>-2893.05</c:v>
                </c:pt>
                <c:pt idx="24916" formatCode="0.00E+00">
                  <c:v>-2894.96</c:v>
                </c:pt>
                <c:pt idx="24917" formatCode="0.00E+00">
                  <c:v>-2896.24</c:v>
                </c:pt>
                <c:pt idx="24918" formatCode="0.00E+00">
                  <c:v>-2896.88</c:v>
                </c:pt>
                <c:pt idx="24919" formatCode="0.00E+00">
                  <c:v>-2896.89</c:v>
                </c:pt>
                <c:pt idx="24920" formatCode="0.00E+00">
                  <c:v>-2896.27</c:v>
                </c:pt>
                <c:pt idx="24921" formatCode="0.00E+00">
                  <c:v>-2895.01</c:v>
                </c:pt>
                <c:pt idx="24922" formatCode="0.00E+00">
                  <c:v>-2893.11</c:v>
                </c:pt>
                <c:pt idx="24923" formatCode="0.00E+00">
                  <c:v>-2890.59</c:v>
                </c:pt>
                <c:pt idx="24924" formatCode="0.00E+00">
                  <c:v>-2887.43</c:v>
                </c:pt>
                <c:pt idx="24925" formatCode="0.00E+00">
                  <c:v>-2883.63</c:v>
                </c:pt>
                <c:pt idx="24926" formatCode="0.00E+00">
                  <c:v>-2879.21</c:v>
                </c:pt>
                <c:pt idx="24927" formatCode="0.00E+00">
                  <c:v>-2874.15</c:v>
                </c:pt>
                <c:pt idx="24928" formatCode="0.00E+00">
                  <c:v>-2868.47</c:v>
                </c:pt>
                <c:pt idx="24929" formatCode="0.00E+00">
                  <c:v>-2862.15</c:v>
                </c:pt>
                <c:pt idx="24930" formatCode="0.00E+00">
                  <c:v>-2855.21</c:v>
                </c:pt>
                <c:pt idx="24931" formatCode="0.00E+00">
                  <c:v>-2847.65</c:v>
                </c:pt>
                <c:pt idx="24932" formatCode="0.00E+00">
                  <c:v>-2839.46</c:v>
                </c:pt>
                <c:pt idx="24933" formatCode="0.00E+00">
                  <c:v>-2830.65</c:v>
                </c:pt>
                <c:pt idx="24934" formatCode="0.00E+00">
                  <c:v>-2821.22</c:v>
                </c:pt>
                <c:pt idx="24935" formatCode="0.00E+00">
                  <c:v>-2811.17</c:v>
                </c:pt>
                <c:pt idx="24936" formatCode="0.00E+00">
                  <c:v>-2800.5</c:v>
                </c:pt>
                <c:pt idx="24937" formatCode="0.00E+00">
                  <c:v>-2789.22</c:v>
                </c:pt>
                <c:pt idx="24938" formatCode="0.00E+00">
                  <c:v>-2777.34</c:v>
                </c:pt>
                <c:pt idx="24939" formatCode="0.00E+00">
                  <c:v>-2764.84</c:v>
                </c:pt>
                <c:pt idx="24940" formatCode="0.00E+00">
                  <c:v>-2751.73</c:v>
                </c:pt>
                <c:pt idx="24941" formatCode="0.00E+00">
                  <c:v>-2738.03</c:v>
                </c:pt>
                <c:pt idx="24942" formatCode="0.00E+00">
                  <c:v>-2723.72</c:v>
                </c:pt>
                <c:pt idx="24943" formatCode="0.00E+00">
                  <c:v>-2708.82</c:v>
                </c:pt>
                <c:pt idx="24944" formatCode="0.00E+00">
                  <c:v>-2693.32</c:v>
                </c:pt>
                <c:pt idx="24945" formatCode="0.00E+00">
                  <c:v>-2677.24</c:v>
                </c:pt>
                <c:pt idx="24946" formatCode="0.00E+00">
                  <c:v>-2660.56</c:v>
                </c:pt>
                <c:pt idx="24947" formatCode="0.00E+00">
                  <c:v>-2643.31</c:v>
                </c:pt>
                <c:pt idx="24948" formatCode="0.00E+00">
                  <c:v>-2625.47</c:v>
                </c:pt>
                <c:pt idx="24949" formatCode="0.00E+00">
                  <c:v>-2607.06</c:v>
                </c:pt>
                <c:pt idx="24950" formatCode="0.00E+00">
                  <c:v>-2588.08</c:v>
                </c:pt>
                <c:pt idx="24951" formatCode="0.00E+00">
                  <c:v>-2568.5300000000002</c:v>
                </c:pt>
                <c:pt idx="24952" formatCode="0.00E+00">
                  <c:v>-2548.42</c:v>
                </c:pt>
                <c:pt idx="24953" formatCode="0.00E+00">
                  <c:v>-2527.75</c:v>
                </c:pt>
                <c:pt idx="24954" formatCode="0.00E+00">
                  <c:v>-2506.5300000000002</c:v>
                </c:pt>
                <c:pt idx="24955" formatCode="0.00E+00">
                  <c:v>-2484.7600000000002</c:v>
                </c:pt>
                <c:pt idx="24956" formatCode="0.00E+00">
                  <c:v>-2462.44</c:v>
                </c:pt>
                <c:pt idx="24957" formatCode="0.00E+00">
                  <c:v>-2439.58</c:v>
                </c:pt>
                <c:pt idx="24958" formatCode="0.00E+00">
                  <c:v>-2416.19</c:v>
                </c:pt>
                <c:pt idx="24959" formatCode="0.00E+00">
                  <c:v>-2392.27</c:v>
                </c:pt>
                <c:pt idx="24960" formatCode="0.00E+00">
                  <c:v>-2367.8200000000002</c:v>
                </c:pt>
                <c:pt idx="24961" formatCode="0.00E+00">
                  <c:v>-2342.86</c:v>
                </c:pt>
                <c:pt idx="24962" formatCode="0.00E+00">
                  <c:v>-2317.38</c:v>
                </c:pt>
                <c:pt idx="24963" formatCode="0.00E+00">
                  <c:v>-2291.4</c:v>
                </c:pt>
                <c:pt idx="24964" formatCode="0.00E+00">
                  <c:v>-2264.91</c:v>
                </c:pt>
                <c:pt idx="24965" formatCode="0.00E+00">
                  <c:v>-2237.9299999999998</c:v>
                </c:pt>
                <c:pt idx="24966" formatCode="0.00E+00">
                  <c:v>-2210.4499999999998</c:v>
                </c:pt>
                <c:pt idx="24967" formatCode="0.00E+00">
                  <c:v>-2182.4899999999998</c:v>
                </c:pt>
                <c:pt idx="24968" formatCode="0.00E+00">
                  <c:v>-2154.06</c:v>
                </c:pt>
                <c:pt idx="24969" formatCode="0.00E+00">
                  <c:v>-2125.15</c:v>
                </c:pt>
                <c:pt idx="24970" formatCode="0.00E+00">
                  <c:v>-2095.77</c:v>
                </c:pt>
                <c:pt idx="24971" formatCode="0.00E+00">
                  <c:v>-2065.94</c:v>
                </c:pt>
                <c:pt idx="24972" formatCode="0.00E+00">
                  <c:v>-2035.65</c:v>
                </c:pt>
                <c:pt idx="24973" formatCode="0.00E+00">
                  <c:v>-2004.92</c:v>
                </c:pt>
                <c:pt idx="24974" formatCode="0.00E+00">
                  <c:v>-1973.74</c:v>
                </c:pt>
                <c:pt idx="24975" formatCode="0.00E+00">
                  <c:v>-1942.14</c:v>
                </c:pt>
                <c:pt idx="24976" formatCode="0.00E+00">
                  <c:v>-1910.11</c:v>
                </c:pt>
                <c:pt idx="24977" formatCode="0.00E+00">
                  <c:v>-1877.65</c:v>
                </c:pt>
                <c:pt idx="24978" formatCode="0.00E+00">
                  <c:v>-1844.79</c:v>
                </c:pt>
                <c:pt idx="24979" formatCode="0.00E+00">
                  <c:v>-1811.52</c:v>
                </c:pt>
                <c:pt idx="24980" formatCode="0.00E+00">
                  <c:v>-1777.86</c:v>
                </c:pt>
                <c:pt idx="24981" formatCode="0.00E+00">
                  <c:v>-1743.81</c:v>
                </c:pt>
                <c:pt idx="24982" formatCode="0.00E+00">
                  <c:v>-1709.37</c:v>
                </c:pt>
                <c:pt idx="24983" formatCode="0.00E+00">
                  <c:v>-1674.56</c:v>
                </c:pt>
                <c:pt idx="24984" formatCode="0.00E+00">
                  <c:v>-1639.38</c:v>
                </c:pt>
                <c:pt idx="24985" formatCode="0.00E+00">
                  <c:v>-1603.84</c:v>
                </c:pt>
                <c:pt idx="24986" formatCode="0.00E+00">
                  <c:v>-1567.95</c:v>
                </c:pt>
                <c:pt idx="24987" formatCode="0.00E+00">
                  <c:v>-1531.72</c:v>
                </c:pt>
                <c:pt idx="24988" formatCode="0.00E+00">
                  <c:v>-1495.15</c:v>
                </c:pt>
                <c:pt idx="24989" formatCode="0.00E+00">
                  <c:v>-1458.25</c:v>
                </c:pt>
                <c:pt idx="24990" formatCode="0.00E+00">
                  <c:v>-1421.03</c:v>
                </c:pt>
                <c:pt idx="24991" formatCode="0.00E+00">
                  <c:v>-1383.5</c:v>
                </c:pt>
                <c:pt idx="24992" formatCode="0.00E+00">
                  <c:v>-1345.67</c:v>
                </c:pt>
                <c:pt idx="24993" formatCode="0.00E+00">
                  <c:v>-1307.54</c:v>
                </c:pt>
                <c:pt idx="24994" formatCode="0.00E+00">
                  <c:v>-1269.1300000000001</c:v>
                </c:pt>
                <c:pt idx="24995" formatCode="0.00E+00">
                  <c:v>-1230.44</c:v>
                </c:pt>
                <c:pt idx="24996" formatCode="0.00E+00">
                  <c:v>-1191.47</c:v>
                </c:pt>
                <c:pt idx="24997" formatCode="0.00E+00">
                  <c:v>-1152.25</c:v>
                </c:pt>
                <c:pt idx="24998" formatCode="0.00E+00">
                  <c:v>-1112.77</c:v>
                </c:pt>
                <c:pt idx="24999" formatCode="0.00E+00">
                  <c:v>-1073.05</c:v>
                </c:pt>
                <c:pt idx="25000" formatCode="0.00E+00">
                  <c:v>-1033.0899999999999</c:v>
                </c:pt>
                <c:pt idx="25001">
                  <c:v>-992.90800000000002</c:v>
                </c:pt>
                <c:pt idx="25002">
                  <c:v>-952.505</c:v>
                </c:pt>
                <c:pt idx="25003">
                  <c:v>-911.89400000000001</c:v>
                </c:pt>
                <c:pt idx="25004">
                  <c:v>-871.08199999999999</c:v>
                </c:pt>
                <c:pt idx="25005">
                  <c:v>-830.07899999999995</c:v>
                </c:pt>
                <c:pt idx="25006">
                  <c:v>-788.89300000000003</c:v>
                </c:pt>
                <c:pt idx="25007">
                  <c:v>-747.53300000000002</c:v>
                </c:pt>
                <c:pt idx="25008">
                  <c:v>-706.01</c:v>
                </c:pt>
                <c:pt idx="25009">
                  <c:v>-664.33100000000002</c:v>
                </c:pt>
                <c:pt idx="25010">
                  <c:v>-622.50599999999997</c:v>
                </c:pt>
                <c:pt idx="25011">
                  <c:v>-580.54399999999998</c:v>
                </c:pt>
                <c:pt idx="25012">
                  <c:v>-538.45500000000004</c:v>
                </c:pt>
                <c:pt idx="25013">
                  <c:v>-496.24700000000001</c:v>
                </c:pt>
                <c:pt idx="25014">
                  <c:v>-453.92899999999997</c:v>
                </c:pt>
                <c:pt idx="25015">
                  <c:v>-411.512</c:v>
                </c:pt>
                <c:pt idx="25016">
                  <c:v>-369.00400000000002</c:v>
                </c:pt>
                <c:pt idx="25017">
                  <c:v>-326.41500000000002</c:v>
                </c:pt>
                <c:pt idx="25018">
                  <c:v>-283.75299999999999</c:v>
                </c:pt>
                <c:pt idx="25019">
                  <c:v>-241.029</c:v>
                </c:pt>
                <c:pt idx="25020">
                  <c:v>-198.251</c:v>
                </c:pt>
                <c:pt idx="25021">
                  <c:v>-155.429</c:v>
                </c:pt>
                <c:pt idx="25022">
                  <c:v>-112.572</c:v>
                </c:pt>
                <c:pt idx="25023">
                  <c:v>-69.690299999999993</c:v>
                </c:pt>
                <c:pt idx="25024">
                  <c:v>-26.792300000000001</c:v>
                </c:pt>
                <c:pt idx="25025">
                  <c:v>16.112200000000001</c:v>
                </c:pt>
                <c:pt idx="25026">
                  <c:v>59.013399999999997</c:v>
                </c:pt>
                <c:pt idx="25027">
                  <c:v>101.902</c:v>
                </c:pt>
                <c:pt idx="25028">
                  <c:v>144.76900000000001</c:v>
                </c:pt>
                <c:pt idx="25029">
                  <c:v>187.60499999999999</c:v>
                </c:pt>
                <c:pt idx="25030">
                  <c:v>230.40100000000001</c:v>
                </c:pt>
                <c:pt idx="25031">
                  <c:v>273.14699999999999</c:v>
                </c:pt>
                <c:pt idx="25032">
                  <c:v>315.83300000000003</c:v>
                </c:pt>
                <c:pt idx="25033">
                  <c:v>358.45100000000002</c:v>
                </c:pt>
                <c:pt idx="25034">
                  <c:v>400.99</c:v>
                </c:pt>
                <c:pt idx="25035">
                  <c:v>443.44299999999998</c:v>
                </c:pt>
                <c:pt idx="25036">
                  <c:v>485.79899999999998</c:v>
                </c:pt>
                <c:pt idx="25037">
                  <c:v>528.04899999999998</c:v>
                </c:pt>
                <c:pt idx="25038">
                  <c:v>570.18499999999995</c:v>
                </c:pt>
                <c:pt idx="25039">
                  <c:v>612.19600000000003</c:v>
                </c:pt>
                <c:pt idx="25040">
                  <c:v>654.07399999999996</c:v>
                </c:pt>
                <c:pt idx="25041">
                  <c:v>695.80899999999997</c:v>
                </c:pt>
                <c:pt idx="25042">
                  <c:v>737.39099999999996</c:v>
                </c:pt>
                <c:pt idx="25043">
                  <c:v>778.81399999999996</c:v>
                </c:pt>
                <c:pt idx="25044">
                  <c:v>820.06600000000003</c:v>
                </c:pt>
                <c:pt idx="25045">
                  <c:v>861.14</c:v>
                </c:pt>
                <c:pt idx="25046">
                  <c:v>902.02599999999995</c:v>
                </c:pt>
                <c:pt idx="25047">
                  <c:v>942.71500000000003</c:v>
                </c:pt>
                <c:pt idx="25048">
                  <c:v>983.19799999999998</c:v>
                </c:pt>
                <c:pt idx="25049" formatCode="0.00E+00">
                  <c:v>1023.47</c:v>
                </c:pt>
                <c:pt idx="25050" formatCode="0.00E+00">
                  <c:v>1063.51</c:v>
                </c:pt>
                <c:pt idx="25051" formatCode="0.00E+00">
                  <c:v>1103.32</c:v>
                </c:pt>
                <c:pt idx="25052" formatCode="0.00E+00">
                  <c:v>1142.9000000000001</c:v>
                </c:pt>
                <c:pt idx="25053" formatCode="0.00E+00">
                  <c:v>1182.22</c:v>
                </c:pt>
                <c:pt idx="25054" formatCode="0.00E+00">
                  <c:v>1221.28</c:v>
                </c:pt>
                <c:pt idx="25055" formatCode="0.00E+00">
                  <c:v>1260.08</c:v>
                </c:pt>
                <c:pt idx="25056" formatCode="0.00E+00">
                  <c:v>1298.5999999999999</c:v>
                </c:pt>
                <c:pt idx="25057" formatCode="0.00E+00">
                  <c:v>1336.84</c:v>
                </c:pt>
                <c:pt idx="25058" formatCode="0.00E+00">
                  <c:v>1374.78</c:v>
                </c:pt>
                <c:pt idx="25059" formatCode="0.00E+00">
                  <c:v>1412.43</c:v>
                </c:pt>
                <c:pt idx="25060" formatCode="0.00E+00">
                  <c:v>1449.76</c:v>
                </c:pt>
                <c:pt idx="25061" formatCode="0.00E+00">
                  <c:v>1486.78</c:v>
                </c:pt>
                <c:pt idx="25062" formatCode="0.00E+00">
                  <c:v>1523.48</c:v>
                </c:pt>
                <c:pt idx="25063" formatCode="0.00E+00">
                  <c:v>1559.84</c:v>
                </c:pt>
                <c:pt idx="25064" formatCode="0.00E+00">
                  <c:v>1595.86</c:v>
                </c:pt>
                <c:pt idx="25065" formatCode="0.00E+00">
                  <c:v>1631.53</c:v>
                </c:pt>
                <c:pt idx="25066" formatCode="0.00E+00">
                  <c:v>1666.84</c:v>
                </c:pt>
                <c:pt idx="25067" formatCode="0.00E+00">
                  <c:v>1701.79</c:v>
                </c:pt>
                <c:pt idx="25068" formatCode="0.00E+00">
                  <c:v>1736.37</c:v>
                </c:pt>
                <c:pt idx="25069" formatCode="0.00E+00">
                  <c:v>1770.57</c:v>
                </c:pt>
                <c:pt idx="25070" formatCode="0.00E+00">
                  <c:v>1804.38</c:v>
                </c:pt>
                <c:pt idx="25071" formatCode="0.00E+00">
                  <c:v>1837.79</c:v>
                </c:pt>
                <c:pt idx="25072" formatCode="0.00E+00">
                  <c:v>1870.8</c:v>
                </c:pt>
                <c:pt idx="25073" formatCode="0.00E+00">
                  <c:v>1903.41</c:v>
                </c:pt>
                <c:pt idx="25074" formatCode="0.00E+00">
                  <c:v>1935.6</c:v>
                </c:pt>
                <c:pt idx="25075" formatCode="0.00E+00">
                  <c:v>1967.36</c:v>
                </c:pt>
                <c:pt idx="25076" formatCode="0.00E+00">
                  <c:v>1998.7</c:v>
                </c:pt>
                <c:pt idx="25077" formatCode="0.00E+00">
                  <c:v>2029.59</c:v>
                </c:pt>
                <c:pt idx="25078" formatCode="0.00E+00">
                  <c:v>2060.0500000000002</c:v>
                </c:pt>
                <c:pt idx="25079" formatCode="0.00E+00">
                  <c:v>2090.0500000000002</c:v>
                </c:pt>
                <c:pt idx="25080" formatCode="0.00E+00">
                  <c:v>2119.59</c:v>
                </c:pt>
                <c:pt idx="25081" formatCode="0.00E+00">
                  <c:v>2148.67</c:v>
                </c:pt>
                <c:pt idx="25082" formatCode="0.00E+00">
                  <c:v>2177.29</c:v>
                </c:pt>
                <c:pt idx="25083" formatCode="0.00E+00">
                  <c:v>2205.42</c:v>
                </c:pt>
                <c:pt idx="25084" formatCode="0.00E+00">
                  <c:v>2233.0700000000002</c:v>
                </c:pt>
                <c:pt idx="25085" formatCode="0.00E+00">
                  <c:v>2260.2399999999998</c:v>
                </c:pt>
                <c:pt idx="25086" formatCode="0.00E+00">
                  <c:v>2286.91</c:v>
                </c:pt>
                <c:pt idx="25087" formatCode="0.00E+00">
                  <c:v>2313.08</c:v>
                </c:pt>
                <c:pt idx="25088" formatCode="0.00E+00">
                  <c:v>2338.7399999999998</c:v>
                </c:pt>
                <c:pt idx="25089" formatCode="0.00E+00">
                  <c:v>2363.89</c:v>
                </c:pt>
                <c:pt idx="25090" formatCode="0.00E+00">
                  <c:v>2388.52</c:v>
                </c:pt>
                <c:pt idx="25091" formatCode="0.00E+00">
                  <c:v>2412.63</c:v>
                </c:pt>
                <c:pt idx="25092" formatCode="0.00E+00">
                  <c:v>2436.2199999999998</c:v>
                </c:pt>
                <c:pt idx="25093" formatCode="0.00E+00">
                  <c:v>2459.27</c:v>
                </c:pt>
                <c:pt idx="25094" formatCode="0.00E+00">
                  <c:v>2481.7800000000002</c:v>
                </c:pt>
                <c:pt idx="25095" formatCode="0.00E+00">
                  <c:v>2503.75</c:v>
                </c:pt>
                <c:pt idx="25096" formatCode="0.00E+00">
                  <c:v>2525.17</c:v>
                </c:pt>
                <c:pt idx="25097" formatCode="0.00E+00">
                  <c:v>2546.04</c:v>
                </c:pt>
                <c:pt idx="25098" formatCode="0.00E+00">
                  <c:v>2566.35</c:v>
                </c:pt>
                <c:pt idx="25099" formatCode="0.00E+00">
                  <c:v>2586.1</c:v>
                </c:pt>
                <c:pt idx="25100" formatCode="0.00E+00">
                  <c:v>2605.2800000000002</c:v>
                </c:pt>
                <c:pt idx="25101" formatCode="0.00E+00">
                  <c:v>2623.89</c:v>
                </c:pt>
                <c:pt idx="25102" formatCode="0.00E+00">
                  <c:v>2641.93</c:v>
                </c:pt>
                <c:pt idx="25103" formatCode="0.00E+00">
                  <c:v>2659.39</c:v>
                </c:pt>
                <c:pt idx="25104" formatCode="0.00E+00">
                  <c:v>2676.27</c:v>
                </c:pt>
                <c:pt idx="25105" formatCode="0.00E+00">
                  <c:v>2692.56</c:v>
                </c:pt>
                <c:pt idx="25106" formatCode="0.00E+00">
                  <c:v>2708.27</c:v>
                </c:pt>
                <c:pt idx="25107" formatCode="0.00E+00">
                  <c:v>2723.38</c:v>
                </c:pt>
                <c:pt idx="25108" formatCode="0.00E+00">
                  <c:v>2737.89</c:v>
                </c:pt>
                <c:pt idx="25109" formatCode="0.00E+00">
                  <c:v>2751.81</c:v>
                </c:pt>
                <c:pt idx="25110" formatCode="0.00E+00">
                  <c:v>2765.12</c:v>
                </c:pt>
                <c:pt idx="25111" formatCode="0.00E+00">
                  <c:v>2777.82</c:v>
                </c:pt>
                <c:pt idx="25112" formatCode="0.00E+00">
                  <c:v>2789.92</c:v>
                </c:pt>
                <c:pt idx="25113" formatCode="0.00E+00">
                  <c:v>2801.41</c:v>
                </c:pt>
                <c:pt idx="25114" formatCode="0.00E+00">
                  <c:v>2812.29</c:v>
                </c:pt>
                <c:pt idx="25115" formatCode="0.00E+00">
                  <c:v>2822.54</c:v>
                </c:pt>
                <c:pt idx="25116" formatCode="0.00E+00">
                  <c:v>2832.19</c:v>
                </c:pt>
                <c:pt idx="25117" formatCode="0.00E+00">
                  <c:v>2841.21</c:v>
                </c:pt>
                <c:pt idx="25118" formatCode="0.00E+00">
                  <c:v>2849.61</c:v>
                </c:pt>
                <c:pt idx="25119" formatCode="0.00E+00">
                  <c:v>2857.38</c:v>
                </c:pt>
                <c:pt idx="25120" formatCode="0.00E+00">
                  <c:v>2864.53</c:v>
                </c:pt>
                <c:pt idx="25121" formatCode="0.00E+00">
                  <c:v>2871.05</c:v>
                </c:pt>
                <c:pt idx="25122" formatCode="0.00E+00">
                  <c:v>2876.95</c:v>
                </c:pt>
                <c:pt idx="25123" formatCode="0.00E+00">
                  <c:v>2882.21</c:v>
                </c:pt>
                <c:pt idx="25124" formatCode="0.00E+00">
                  <c:v>2886.84</c:v>
                </c:pt>
                <c:pt idx="25125" formatCode="0.00E+00">
                  <c:v>2890.84</c:v>
                </c:pt>
                <c:pt idx="25126" formatCode="0.00E+00">
                  <c:v>2894.21</c:v>
                </c:pt>
                <c:pt idx="25127" formatCode="0.00E+00">
                  <c:v>2896.94</c:v>
                </c:pt>
                <c:pt idx="25128" formatCode="0.00E+00">
                  <c:v>2899.04</c:v>
                </c:pt>
                <c:pt idx="25129" formatCode="0.00E+00">
                  <c:v>2900.51</c:v>
                </c:pt>
                <c:pt idx="25130" formatCode="0.00E+00">
                  <c:v>2901.34</c:v>
                </c:pt>
                <c:pt idx="25131" formatCode="0.00E+00">
                  <c:v>2901.53</c:v>
                </c:pt>
                <c:pt idx="25132" formatCode="0.00E+00">
                  <c:v>2901.09</c:v>
                </c:pt>
                <c:pt idx="25133" formatCode="0.00E+00">
                  <c:v>2900.02</c:v>
                </c:pt>
                <c:pt idx="25134" formatCode="0.00E+00">
                  <c:v>2898.31</c:v>
                </c:pt>
                <c:pt idx="25135" formatCode="0.00E+00">
                  <c:v>2895.96</c:v>
                </c:pt>
                <c:pt idx="25136" formatCode="0.00E+00">
                  <c:v>2892.98</c:v>
                </c:pt>
                <c:pt idx="25137" formatCode="0.00E+00">
                  <c:v>2889.37</c:v>
                </c:pt>
                <c:pt idx="25138" formatCode="0.00E+00">
                  <c:v>2885.12</c:v>
                </c:pt>
                <c:pt idx="25139" formatCode="0.00E+00">
                  <c:v>2880.24</c:v>
                </c:pt>
                <c:pt idx="25140" formatCode="0.00E+00">
                  <c:v>2874.73</c:v>
                </c:pt>
                <c:pt idx="25141" formatCode="0.00E+00">
                  <c:v>2868.59</c:v>
                </c:pt>
                <c:pt idx="25142" formatCode="0.00E+00">
                  <c:v>2861.83</c:v>
                </c:pt>
                <c:pt idx="25143" formatCode="0.00E+00">
                  <c:v>2854.43</c:v>
                </c:pt>
                <c:pt idx="25144" formatCode="0.00E+00">
                  <c:v>2846.42</c:v>
                </c:pt>
                <c:pt idx="25145" formatCode="0.00E+00">
                  <c:v>2837.77</c:v>
                </c:pt>
                <c:pt idx="25146" formatCode="0.00E+00">
                  <c:v>2828.51</c:v>
                </c:pt>
                <c:pt idx="25147" formatCode="0.00E+00">
                  <c:v>2818.63</c:v>
                </c:pt>
                <c:pt idx="25148" formatCode="0.00E+00">
                  <c:v>2808.13</c:v>
                </c:pt>
                <c:pt idx="25149" formatCode="0.00E+00">
                  <c:v>2797.01</c:v>
                </c:pt>
                <c:pt idx="25150" formatCode="0.00E+00">
                  <c:v>2785.28</c:v>
                </c:pt>
                <c:pt idx="25151" formatCode="0.00E+00">
                  <c:v>2772.94</c:v>
                </c:pt>
                <c:pt idx="25152" formatCode="0.00E+00">
                  <c:v>2760</c:v>
                </c:pt>
                <c:pt idx="25153" formatCode="0.00E+00">
                  <c:v>2746.45</c:v>
                </c:pt>
                <c:pt idx="25154" formatCode="0.00E+00">
                  <c:v>2732.3</c:v>
                </c:pt>
                <c:pt idx="25155" formatCode="0.00E+00">
                  <c:v>2717.55</c:v>
                </c:pt>
                <c:pt idx="25156" formatCode="0.00E+00">
                  <c:v>2702.2</c:v>
                </c:pt>
                <c:pt idx="25157" formatCode="0.00E+00">
                  <c:v>2686.26</c:v>
                </c:pt>
                <c:pt idx="25158" formatCode="0.00E+00">
                  <c:v>2669.74</c:v>
                </c:pt>
                <c:pt idx="25159" formatCode="0.00E+00">
                  <c:v>2652.63</c:v>
                </c:pt>
                <c:pt idx="25160" formatCode="0.00E+00">
                  <c:v>2634.94</c:v>
                </c:pt>
                <c:pt idx="25161" formatCode="0.00E+00">
                  <c:v>2616.67</c:v>
                </c:pt>
                <c:pt idx="25162" formatCode="0.00E+00">
                  <c:v>2597.8200000000002</c:v>
                </c:pt>
                <c:pt idx="25163" formatCode="0.00E+00">
                  <c:v>2578.41</c:v>
                </c:pt>
                <c:pt idx="25164" formatCode="0.00E+00">
                  <c:v>2558.44</c:v>
                </c:pt>
                <c:pt idx="25165" formatCode="0.00E+00">
                  <c:v>2537.9</c:v>
                </c:pt>
                <c:pt idx="25166" formatCode="0.00E+00">
                  <c:v>2516.81</c:v>
                </c:pt>
                <c:pt idx="25167" formatCode="0.00E+00">
                  <c:v>2495.16</c:v>
                </c:pt>
                <c:pt idx="25168" formatCode="0.00E+00">
                  <c:v>2472.9699999999998</c:v>
                </c:pt>
                <c:pt idx="25169" formatCode="0.00E+00">
                  <c:v>2450.2399999999998</c:v>
                </c:pt>
                <c:pt idx="25170" formatCode="0.00E+00">
                  <c:v>2426.9699999999998</c:v>
                </c:pt>
                <c:pt idx="25171" formatCode="0.00E+00">
                  <c:v>2403.17</c:v>
                </c:pt>
                <c:pt idx="25172" formatCode="0.00E+00">
                  <c:v>2378.84</c:v>
                </c:pt>
                <c:pt idx="25173" formatCode="0.00E+00">
                  <c:v>2353.9899999999998</c:v>
                </c:pt>
                <c:pt idx="25174" formatCode="0.00E+00">
                  <c:v>2328.63</c:v>
                </c:pt>
                <c:pt idx="25175" formatCode="0.00E+00">
                  <c:v>2302.75</c:v>
                </c:pt>
                <c:pt idx="25176" formatCode="0.00E+00">
                  <c:v>2276.37</c:v>
                </c:pt>
                <c:pt idx="25177" formatCode="0.00E+00">
                  <c:v>2249.4899999999998</c:v>
                </c:pt>
                <c:pt idx="25178" formatCode="0.00E+00">
                  <c:v>2222.12</c:v>
                </c:pt>
                <c:pt idx="25179" formatCode="0.00E+00">
                  <c:v>2194.2600000000002</c:v>
                </c:pt>
                <c:pt idx="25180" formatCode="0.00E+00">
                  <c:v>2165.92</c:v>
                </c:pt>
                <c:pt idx="25181" formatCode="0.00E+00">
                  <c:v>2137.11</c:v>
                </c:pt>
                <c:pt idx="25182" formatCode="0.00E+00">
                  <c:v>2107.83</c:v>
                </c:pt>
                <c:pt idx="25183" formatCode="0.00E+00">
                  <c:v>2078.08</c:v>
                </c:pt>
                <c:pt idx="25184" formatCode="0.00E+00">
                  <c:v>2047.88</c:v>
                </c:pt>
                <c:pt idx="25185" formatCode="0.00E+00">
                  <c:v>2017.23</c:v>
                </c:pt>
                <c:pt idx="25186" formatCode="0.00E+00">
                  <c:v>1986.14</c:v>
                </c:pt>
                <c:pt idx="25187" formatCode="0.00E+00">
                  <c:v>1954.61</c:v>
                </c:pt>
                <c:pt idx="25188" formatCode="0.00E+00">
                  <c:v>1922.66</c:v>
                </c:pt>
                <c:pt idx="25189" formatCode="0.00E+00">
                  <c:v>1890.28</c:v>
                </c:pt>
                <c:pt idx="25190" formatCode="0.00E+00">
                  <c:v>1857.49</c:v>
                </c:pt>
                <c:pt idx="25191" formatCode="0.00E+00">
                  <c:v>1824.3</c:v>
                </c:pt>
                <c:pt idx="25192" formatCode="0.00E+00">
                  <c:v>1790.7</c:v>
                </c:pt>
                <c:pt idx="25193" formatCode="0.00E+00">
                  <c:v>1756.71</c:v>
                </c:pt>
                <c:pt idx="25194" formatCode="0.00E+00">
                  <c:v>1722.33</c:v>
                </c:pt>
                <c:pt idx="25195" formatCode="0.00E+00">
                  <c:v>1687.58</c:v>
                </c:pt>
                <c:pt idx="25196" formatCode="0.00E+00">
                  <c:v>1652.46</c:v>
                </c:pt>
                <c:pt idx="25197" formatCode="0.00E+00">
                  <c:v>1616.97</c:v>
                </c:pt>
                <c:pt idx="25198" formatCode="0.00E+00">
                  <c:v>1581.13</c:v>
                </c:pt>
                <c:pt idx="25199" formatCode="0.00E+00">
                  <c:v>1544.95</c:v>
                </c:pt>
                <c:pt idx="25200" formatCode="0.00E+00">
                  <c:v>1508.42</c:v>
                </c:pt>
                <c:pt idx="25201" formatCode="0.00E+00">
                  <c:v>1471.56</c:v>
                </c:pt>
                <c:pt idx="25202" formatCode="0.00E+00">
                  <c:v>1434.38</c:v>
                </c:pt>
                <c:pt idx="25203" formatCode="0.00E+00">
                  <c:v>1396.89</c:v>
                </c:pt>
                <c:pt idx="25204" formatCode="0.00E+00">
                  <c:v>1359.09</c:v>
                </c:pt>
                <c:pt idx="25205" formatCode="0.00E+00">
                  <c:v>1320.99</c:v>
                </c:pt>
                <c:pt idx="25206" formatCode="0.00E+00">
                  <c:v>1282.6099999999999</c:v>
                </c:pt>
                <c:pt idx="25207" formatCode="0.00E+00">
                  <c:v>1243.94</c:v>
                </c:pt>
                <c:pt idx="25208" formatCode="0.00E+00">
                  <c:v>1204.99</c:v>
                </c:pt>
                <c:pt idx="25209" formatCode="0.00E+00">
                  <c:v>1165.79</c:v>
                </c:pt>
                <c:pt idx="25210" formatCode="0.00E+00">
                  <c:v>1126.33</c:v>
                </c:pt>
                <c:pt idx="25211" formatCode="0.00E+00">
                  <c:v>1086.6199999999999</c:v>
                </c:pt>
                <c:pt idx="25212" formatCode="0.00E+00">
                  <c:v>1046.67</c:v>
                </c:pt>
                <c:pt idx="25213" formatCode="0.00E+00">
                  <c:v>1006.49</c:v>
                </c:pt>
                <c:pt idx="25214">
                  <c:v>966.09199999999998</c:v>
                </c:pt>
                <c:pt idx="25215">
                  <c:v>925.48099999999999</c:v>
                </c:pt>
                <c:pt idx="25216">
                  <c:v>884.66700000000003</c:v>
                </c:pt>
                <c:pt idx="25217">
                  <c:v>843.65899999999999</c:v>
                </c:pt>
                <c:pt idx="25218">
                  <c:v>802.46500000000003</c:v>
                </c:pt>
                <c:pt idx="25219">
                  <c:v>761.09500000000003</c:v>
                </c:pt>
                <c:pt idx="25220">
                  <c:v>719.55799999999999</c:v>
                </c:pt>
                <c:pt idx="25221">
                  <c:v>677.86300000000006</c:v>
                </c:pt>
                <c:pt idx="25222">
                  <c:v>636.01900000000001</c:v>
                </c:pt>
                <c:pt idx="25223">
                  <c:v>594.03399999999999</c:v>
                </c:pt>
                <c:pt idx="25224">
                  <c:v>551.91999999999996</c:v>
                </c:pt>
                <c:pt idx="25225">
                  <c:v>509.68400000000003</c:v>
                </c:pt>
                <c:pt idx="25226">
                  <c:v>467.33499999999998</c:v>
                </c:pt>
                <c:pt idx="25227">
                  <c:v>424.88400000000001</c:v>
                </c:pt>
                <c:pt idx="25228">
                  <c:v>382.34</c:v>
                </c:pt>
                <c:pt idx="25229">
                  <c:v>339.71100000000001</c:v>
                </c:pt>
                <c:pt idx="25230">
                  <c:v>297.00700000000001</c:v>
                </c:pt>
                <c:pt idx="25231">
                  <c:v>254.23699999999999</c:v>
                </c:pt>
                <c:pt idx="25232">
                  <c:v>211.411</c:v>
                </c:pt>
                <c:pt idx="25233">
                  <c:v>168.53899999999999</c:v>
                </c:pt>
                <c:pt idx="25234">
                  <c:v>125.628</c:v>
                </c:pt>
                <c:pt idx="25235">
                  <c:v>82.6892</c:v>
                </c:pt>
                <c:pt idx="25236">
                  <c:v>39.7318</c:v>
                </c:pt>
                <c:pt idx="25237">
                  <c:v>-3.2349199999999998</c:v>
                </c:pt>
                <c:pt idx="25238">
                  <c:v>-46.201300000000003</c:v>
                </c:pt>
                <c:pt idx="25239">
                  <c:v>-89.158100000000005</c:v>
                </c:pt>
                <c:pt idx="25240">
                  <c:v>-132.096</c:v>
                </c:pt>
                <c:pt idx="25241">
                  <c:v>-175.005</c:v>
                </c:pt>
                <c:pt idx="25242">
                  <c:v>-217.876</c:v>
                </c:pt>
                <c:pt idx="25243">
                  <c:v>-260.70100000000002</c:v>
                </c:pt>
                <c:pt idx="25244">
                  <c:v>-303.46899999999999</c:v>
                </c:pt>
                <c:pt idx="25245">
                  <c:v>-346.17099999999999</c:v>
                </c:pt>
                <c:pt idx="25246">
                  <c:v>-388.79700000000003</c:v>
                </c:pt>
                <c:pt idx="25247">
                  <c:v>-431.34</c:v>
                </c:pt>
                <c:pt idx="25248">
                  <c:v>-473.78800000000001</c:v>
                </c:pt>
                <c:pt idx="25249">
                  <c:v>-516.13199999999995</c:v>
                </c:pt>
                <c:pt idx="25250">
                  <c:v>-558.36500000000001</c:v>
                </c:pt>
                <c:pt idx="25251">
                  <c:v>-600.476</c:v>
                </c:pt>
                <c:pt idx="25252">
                  <c:v>-642.45600000000002</c:v>
                </c:pt>
                <c:pt idx="25253">
                  <c:v>-684.29600000000005</c:v>
                </c:pt>
                <c:pt idx="25254">
                  <c:v>-725.98699999999997</c:v>
                </c:pt>
                <c:pt idx="25255">
                  <c:v>-767.51900000000001</c:v>
                </c:pt>
                <c:pt idx="25256">
                  <c:v>-808.88300000000004</c:v>
                </c:pt>
                <c:pt idx="25257">
                  <c:v>-850.07100000000003</c:v>
                </c:pt>
                <c:pt idx="25258">
                  <c:v>-891.07399999999996</c:v>
                </c:pt>
                <c:pt idx="25259">
                  <c:v>-931.88199999999995</c:v>
                </c:pt>
                <c:pt idx="25260">
                  <c:v>-972.48699999999997</c:v>
                </c:pt>
                <c:pt idx="25261" formatCode="0.00E+00">
                  <c:v>-1012.88</c:v>
                </c:pt>
                <c:pt idx="25262" formatCode="0.00E+00">
                  <c:v>-1053.05</c:v>
                </c:pt>
                <c:pt idx="25263" formatCode="0.00E+00">
                  <c:v>-1092.99</c:v>
                </c:pt>
                <c:pt idx="25264" formatCode="0.00E+00">
                  <c:v>-1132.69</c:v>
                </c:pt>
                <c:pt idx="25265" formatCode="0.00E+00">
                  <c:v>-1172.1500000000001</c:v>
                </c:pt>
                <c:pt idx="25266" formatCode="0.00E+00">
                  <c:v>-1211.3499999999999</c:v>
                </c:pt>
                <c:pt idx="25267" formatCode="0.00E+00">
                  <c:v>-1250.28</c:v>
                </c:pt>
                <c:pt idx="25268" formatCode="0.00E+00">
                  <c:v>-1288.94</c:v>
                </c:pt>
                <c:pt idx="25269" formatCode="0.00E+00">
                  <c:v>-1327.32</c:v>
                </c:pt>
                <c:pt idx="25270" formatCode="0.00E+00">
                  <c:v>-1365.41</c:v>
                </c:pt>
                <c:pt idx="25271" formatCode="0.00E+00">
                  <c:v>-1403.2</c:v>
                </c:pt>
                <c:pt idx="25272" formatCode="0.00E+00">
                  <c:v>-1440.68</c:v>
                </c:pt>
                <c:pt idx="25273" formatCode="0.00E+00">
                  <c:v>-1477.85</c:v>
                </c:pt>
                <c:pt idx="25274" formatCode="0.00E+00">
                  <c:v>-1514.7</c:v>
                </c:pt>
                <c:pt idx="25275" formatCode="0.00E+00">
                  <c:v>-1551.21</c:v>
                </c:pt>
                <c:pt idx="25276" formatCode="0.00E+00">
                  <c:v>-1587.39</c:v>
                </c:pt>
                <c:pt idx="25277" formatCode="0.00E+00">
                  <c:v>-1623.22</c:v>
                </c:pt>
                <c:pt idx="25278" formatCode="0.00E+00">
                  <c:v>-1658.69</c:v>
                </c:pt>
                <c:pt idx="25279" formatCode="0.00E+00">
                  <c:v>-1693.8</c:v>
                </c:pt>
                <c:pt idx="25280" formatCode="0.00E+00">
                  <c:v>-1728.54</c:v>
                </c:pt>
                <c:pt idx="25281" formatCode="0.00E+00">
                  <c:v>-1762.9</c:v>
                </c:pt>
                <c:pt idx="25282" formatCode="0.00E+00">
                  <c:v>-1796.88</c:v>
                </c:pt>
                <c:pt idx="25283" formatCode="0.00E+00">
                  <c:v>-1830.46</c:v>
                </c:pt>
                <c:pt idx="25284" formatCode="0.00E+00">
                  <c:v>-1863.64</c:v>
                </c:pt>
                <c:pt idx="25285" formatCode="0.00E+00">
                  <c:v>-1896.42</c:v>
                </c:pt>
                <c:pt idx="25286" formatCode="0.00E+00">
                  <c:v>-1928.78</c:v>
                </c:pt>
                <c:pt idx="25287" formatCode="0.00E+00">
                  <c:v>-1960.72</c:v>
                </c:pt>
                <c:pt idx="25288" formatCode="0.00E+00">
                  <c:v>-1992.23</c:v>
                </c:pt>
                <c:pt idx="25289" formatCode="0.00E+00">
                  <c:v>-2023.3</c:v>
                </c:pt>
                <c:pt idx="25290" formatCode="0.00E+00">
                  <c:v>-2053.9299999999998</c:v>
                </c:pt>
                <c:pt idx="25291" formatCode="0.00E+00">
                  <c:v>-2084.12</c:v>
                </c:pt>
                <c:pt idx="25292" formatCode="0.00E+00">
                  <c:v>-2113.84</c:v>
                </c:pt>
                <c:pt idx="25293" formatCode="0.00E+00">
                  <c:v>-2143.11</c:v>
                </c:pt>
                <c:pt idx="25294" formatCode="0.00E+00">
                  <c:v>-2171.9</c:v>
                </c:pt>
                <c:pt idx="25295" formatCode="0.00E+00">
                  <c:v>-2200.2199999999998</c:v>
                </c:pt>
                <c:pt idx="25296" formatCode="0.00E+00">
                  <c:v>-2228.06</c:v>
                </c:pt>
                <c:pt idx="25297" formatCode="0.00E+00">
                  <c:v>-2255.41</c:v>
                </c:pt>
                <c:pt idx="25298" formatCode="0.00E+00">
                  <c:v>-2282.27</c:v>
                </c:pt>
                <c:pt idx="25299" formatCode="0.00E+00">
                  <c:v>-2308.63</c:v>
                </c:pt>
                <c:pt idx="25300" formatCode="0.00E+00">
                  <c:v>-2334.48</c:v>
                </c:pt>
                <c:pt idx="25301" formatCode="0.00E+00">
                  <c:v>-2359.8200000000002</c:v>
                </c:pt>
                <c:pt idx="25302" formatCode="0.00E+00">
                  <c:v>-2384.65</c:v>
                </c:pt>
                <c:pt idx="25303" formatCode="0.00E+00">
                  <c:v>-2408.9499999999998</c:v>
                </c:pt>
                <c:pt idx="25304" formatCode="0.00E+00">
                  <c:v>-2432.73</c:v>
                </c:pt>
                <c:pt idx="25305" formatCode="0.00E+00">
                  <c:v>-2455.9699999999998</c:v>
                </c:pt>
                <c:pt idx="25306" formatCode="0.00E+00">
                  <c:v>-2478.6799999999998</c:v>
                </c:pt>
                <c:pt idx="25307" formatCode="0.00E+00">
                  <c:v>-2500.84</c:v>
                </c:pt>
                <c:pt idx="25308" formatCode="0.00E+00">
                  <c:v>-2522.46</c:v>
                </c:pt>
                <c:pt idx="25309" formatCode="0.00E+00">
                  <c:v>-2543.5300000000002</c:v>
                </c:pt>
                <c:pt idx="25310" formatCode="0.00E+00">
                  <c:v>-2564.0300000000002</c:v>
                </c:pt>
                <c:pt idx="25311" formatCode="0.00E+00">
                  <c:v>-2583.98</c:v>
                </c:pt>
                <c:pt idx="25312" formatCode="0.00E+00">
                  <c:v>-2603.36</c:v>
                </c:pt>
                <c:pt idx="25313" formatCode="0.00E+00">
                  <c:v>-2622.18</c:v>
                </c:pt>
                <c:pt idx="25314" formatCode="0.00E+00">
                  <c:v>-2640.41</c:v>
                </c:pt>
                <c:pt idx="25315" formatCode="0.00E+00">
                  <c:v>-2658.07</c:v>
                </c:pt>
                <c:pt idx="25316" formatCode="0.00E+00">
                  <c:v>-2675.15</c:v>
                </c:pt>
                <c:pt idx="25317" formatCode="0.00E+00">
                  <c:v>-2691.65</c:v>
                </c:pt>
                <c:pt idx="25318" formatCode="0.00E+00">
                  <c:v>-2707.55</c:v>
                </c:pt>
                <c:pt idx="25319" formatCode="0.00E+00">
                  <c:v>-2722.86</c:v>
                </c:pt>
                <c:pt idx="25320" formatCode="0.00E+00">
                  <c:v>-2737.58</c:v>
                </c:pt>
                <c:pt idx="25321" formatCode="0.00E+00">
                  <c:v>-2751.69</c:v>
                </c:pt>
                <c:pt idx="25322" formatCode="0.00E+00">
                  <c:v>-2765.21</c:v>
                </c:pt>
                <c:pt idx="25323" formatCode="0.00E+00">
                  <c:v>-2778.11</c:v>
                </c:pt>
                <c:pt idx="25324" formatCode="0.00E+00">
                  <c:v>-2790.41</c:v>
                </c:pt>
                <c:pt idx="25325" formatCode="0.00E+00">
                  <c:v>-2802.1</c:v>
                </c:pt>
                <c:pt idx="25326" formatCode="0.00E+00">
                  <c:v>-2813.18</c:v>
                </c:pt>
                <c:pt idx="25327" formatCode="0.00E+00">
                  <c:v>-2823.64</c:v>
                </c:pt>
                <c:pt idx="25328" formatCode="0.00E+00">
                  <c:v>-2833.48</c:v>
                </c:pt>
                <c:pt idx="25329" formatCode="0.00E+00">
                  <c:v>-2842.7</c:v>
                </c:pt>
                <c:pt idx="25330" formatCode="0.00E+00">
                  <c:v>-2851.3</c:v>
                </c:pt>
                <c:pt idx="25331" formatCode="0.00E+00">
                  <c:v>-2859.28</c:v>
                </c:pt>
                <c:pt idx="25332" formatCode="0.00E+00">
                  <c:v>-2866.63</c:v>
                </c:pt>
                <c:pt idx="25333" formatCode="0.00E+00">
                  <c:v>-2873.35</c:v>
                </c:pt>
                <c:pt idx="25334" formatCode="0.00E+00">
                  <c:v>-2879.44</c:v>
                </c:pt>
                <c:pt idx="25335" formatCode="0.00E+00">
                  <c:v>-2884.91</c:v>
                </c:pt>
                <c:pt idx="25336" formatCode="0.00E+00">
                  <c:v>-2889.74</c:v>
                </c:pt>
                <c:pt idx="25337" formatCode="0.00E+00">
                  <c:v>-2893.93</c:v>
                </c:pt>
                <c:pt idx="25338" formatCode="0.00E+00">
                  <c:v>-2897.5</c:v>
                </c:pt>
                <c:pt idx="25339" formatCode="0.00E+00">
                  <c:v>-2900.43</c:v>
                </c:pt>
                <c:pt idx="25340" formatCode="0.00E+00">
                  <c:v>-2902.72</c:v>
                </c:pt>
                <c:pt idx="25341" formatCode="0.00E+00">
                  <c:v>-2904.38</c:v>
                </c:pt>
                <c:pt idx="25342" formatCode="0.00E+00">
                  <c:v>-2905.41</c:v>
                </c:pt>
                <c:pt idx="25343" formatCode="0.00E+00">
                  <c:v>-2905.79</c:v>
                </c:pt>
                <c:pt idx="25344" formatCode="0.00E+00">
                  <c:v>-2905.55</c:v>
                </c:pt>
                <c:pt idx="25345" formatCode="0.00E+00">
                  <c:v>-2904.66</c:v>
                </c:pt>
                <c:pt idx="25346" formatCode="0.00E+00">
                  <c:v>-2903.14</c:v>
                </c:pt>
                <c:pt idx="25347" formatCode="0.00E+00">
                  <c:v>-2900.98</c:v>
                </c:pt>
                <c:pt idx="25348" formatCode="0.00E+00">
                  <c:v>-2898.19</c:v>
                </c:pt>
                <c:pt idx="25349" formatCode="0.00E+00">
                  <c:v>-2894.76</c:v>
                </c:pt>
                <c:pt idx="25350" formatCode="0.00E+00">
                  <c:v>-2890.7</c:v>
                </c:pt>
                <c:pt idx="25351" formatCode="0.00E+00">
                  <c:v>-2886.01</c:v>
                </c:pt>
                <c:pt idx="25352" formatCode="0.00E+00">
                  <c:v>-2880.69</c:v>
                </c:pt>
                <c:pt idx="25353" formatCode="0.00E+00">
                  <c:v>-2874.73</c:v>
                </c:pt>
                <c:pt idx="25354" formatCode="0.00E+00">
                  <c:v>-2868.14</c:v>
                </c:pt>
                <c:pt idx="25355" formatCode="0.00E+00">
                  <c:v>-2860.93</c:v>
                </c:pt>
                <c:pt idx="25356" formatCode="0.00E+00">
                  <c:v>-2853.09</c:v>
                </c:pt>
                <c:pt idx="25357" formatCode="0.00E+00">
                  <c:v>-2844.62</c:v>
                </c:pt>
                <c:pt idx="25358" formatCode="0.00E+00">
                  <c:v>-2835.54</c:v>
                </c:pt>
                <c:pt idx="25359" formatCode="0.00E+00">
                  <c:v>-2825.83</c:v>
                </c:pt>
                <c:pt idx="25360" formatCode="0.00E+00">
                  <c:v>-2815.5</c:v>
                </c:pt>
                <c:pt idx="25361" formatCode="0.00E+00">
                  <c:v>-2804.56</c:v>
                </c:pt>
                <c:pt idx="25362" formatCode="0.00E+00">
                  <c:v>-2793</c:v>
                </c:pt>
                <c:pt idx="25363" formatCode="0.00E+00">
                  <c:v>-2780.83</c:v>
                </c:pt>
                <c:pt idx="25364" formatCode="0.00E+00">
                  <c:v>-2768.05</c:v>
                </c:pt>
                <c:pt idx="25365" formatCode="0.00E+00">
                  <c:v>-2754.66</c:v>
                </c:pt>
                <c:pt idx="25366" formatCode="0.00E+00">
                  <c:v>-2740.67</c:v>
                </c:pt>
                <c:pt idx="25367" formatCode="0.00E+00">
                  <c:v>-2726.09</c:v>
                </c:pt>
                <c:pt idx="25368" formatCode="0.00E+00">
                  <c:v>-2710.9</c:v>
                </c:pt>
                <c:pt idx="25369" formatCode="0.00E+00">
                  <c:v>-2695.12</c:v>
                </c:pt>
                <c:pt idx="25370" formatCode="0.00E+00">
                  <c:v>-2678.75</c:v>
                </c:pt>
                <c:pt idx="25371" formatCode="0.00E+00">
                  <c:v>-2661.79</c:v>
                </c:pt>
                <c:pt idx="25372" formatCode="0.00E+00">
                  <c:v>-2644.25</c:v>
                </c:pt>
                <c:pt idx="25373" formatCode="0.00E+00">
                  <c:v>-2626.13</c:v>
                </c:pt>
                <c:pt idx="25374" formatCode="0.00E+00">
                  <c:v>-2607.44</c:v>
                </c:pt>
                <c:pt idx="25375" formatCode="0.00E+00">
                  <c:v>-2588.17</c:v>
                </c:pt>
                <c:pt idx="25376" formatCode="0.00E+00">
                  <c:v>-2568.34</c:v>
                </c:pt>
                <c:pt idx="25377" formatCode="0.00E+00">
                  <c:v>-2547.94</c:v>
                </c:pt>
                <c:pt idx="25378" formatCode="0.00E+00">
                  <c:v>-2526.9899999999998</c:v>
                </c:pt>
                <c:pt idx="25379" formatCode="0.00E+00">
                  <c:v>-2505.48</c:v>
                </c:pt>
                <c:pt idx="25380" formatCode="0.00E+00">
                  <c:v>-2483.4299999999998</c:v>
                </c:pt>
                <c:pt idx="25381" formatCode="0.00E+00">
                  <c:v>-2460.83</c:v>
                </c:pt>
                <c:pt idx="25382" formatCode="0.00E+00">
                  <c:v>-2437.69</c:v>
                </c:pt>
                <c:pt idx="25383" formatCode="0.00E+00">
                  <c:v>-2414.02</c:v>
                </c:pt>
                <c:pt idx="25384" formatCode="0.00E+00">
                  <c:v>-2389.8200000000002</c:v>
                </c:pt>
                <c:pt idx="25385" formatCode="0.00E+00">
                  <c:v>-2365.09</c:v>
                </c:pt>
                <c:pt idx="25386" formatCode="0.00E+00">
                  <c:v>-2339.85</c:v>
                </c:pt>
                <c:pt idx="25387" formatCode="0.00E+00">
                  <c:v>-2314.09</c:v>
                </c:pt>
                <c:pt idx="25388" formatCode="0.00E+00">
                  <c:v>-2287.83</c:v>
                </c:pt>
                <c:pt idx="25389" formatCode="0.00E+00">
                  <c:v>-2261.06</c:v>
                </c:pt>
                <c:pt idx="25390" formatCode="0.00E+00">
                  <c:v>-2233.8000000000002</c:v>
                </c:pt>
                <c:pt idx="25391" formatCode="0.00E+00">
                  <c:v>-2206.0500000000002</c:v>
                </c:pt>
                <c:pt idx="25392" formatCode="0.00E+00">
                  <c:v>-2177.8200000000002</c:v>
                </c:pt>
                <c:pt idx="25393" formatCode="0.00E+00">
                  <c:v>-2149.11</c:v>
                </c:pt>
                <c:pt idx="25394" formatCode="0.00E+00">
                  <c:v>-2119.9299999999998</c:v>
                </c:pt>
                <c:pt idx="25395" formatCode="0.00E+00">
                  <c:v>-2090.29</c:v>
                </c:pt>
                <c:pt idx="25396" formatCode="0.00E+00">
                  <c:v>-2060.19</c:v>
                </c:pt>
                <c:pt idx="25397" formatCode="0.00E+00">
                  <c:v>-2029.63</c:v>
                </c:pt>
                <c:pt idx="25398" formatCode="0.00E+00">
                  <c:v>-1998.63</c:v>
                </c:pt>
                <c:pt idx="25399" formatCode="0.00E+00">
                  <c:v>-1967.19</c:v>
                </c:pt>
                <c:pt idx="25400" formatCode="0.00E+00">
                  <c:v>-1935.32</c:v>
                </c:pt>
                <c:pt idx="25401" formatCode="0.00E+00">
                  <c:v>-1903.03</c:v>
                </c:pt>
                <c:pt idx="25402" formatCode="0.00E+00">
                  <c:v>-1870.32</c:v>
                </c:pt>
                <c:pt idx="25403" formatCode="0.00E+00">
                  <c:v>-1837.2</c:v>
                </c:pt>
                <c:pt idx="25404" formatCode="0.00E+00">
                  <c:v>-1803.68</c:v>
                </c:pt>
                <c:pt idx="25405" formatCode="0.00E+00">
                  <c:v>-1769.76</c:v>
                </c:pt>
                <c:pt idx="25406" formatCode="0.00E+00">
                  <c:v>-1735.46</c:v>
                </c:pt>
                <c:pt idx="25407" formatCode="0.00E+00">
                  <c:v>-1700.77</c:v>
                </c:pt>
                <c:pt idx="25408" formatCode="0.00E+00">
                  <c:v>-1665.71</c:v>
                </c:pt>
                <c:pt idx="25409" formatCode="0.00E+00">
                  <c:v>-1630.29</c:v>
                </c:pt>
                <c:pt idx="25410" formatCode="0.00E+00">
                  <c:v>-1594.51</c:v>
                </c:pt>
                <c:pt idx="25411" formatCode="0.00E+00">
                  <c:v>-1558.37</c:v>
                </c:pt>
                <c:pt idx="25412" formatCode="0.00E+00">
                  <c:v>-1521.9</c:v>
                </c:pt>
                <c:pt idx="25413" formatCode="0.00E+00">
                  <c:v>-1485.1</c:v>
                </c:pt>
                <c:pt idx="25414" formatCode="0.00E+00">
                  <c:v>-1447.96</c:v>
                </c:pt>
                <c:pt idx="25415" formatCode="0.00E+00">
                  <c:v>-1410.51</c:v>
                </c:pt>
                <c:pt idx="25416" formatCode="0.00E+00">
                  <c:v>-1372.75</c:v>
                </c:pt>
                <c:pt idx="25417" formatCode="0.00E+00">
                  <c:v>-1334.7</c:v>
                </c:pt>
                <c:pt idx="25418" formatCode="0.00E+00">
                  <c:v>-1296.3399999999999</c:v>
                </c:pt>
                <c:pt idx="25419" formatCode="0.00E+00">
                  <c:v>-1257.71</c:v>
                </c:pt>
                <c:pt idx="25420" formatCode="0.00E+00">
                  <c:v>-1218.79</c:v>
                </c:pt>
                <c:pt idx="25421" formatCode="0.00E+00">
                  <c:v>-1179.6099999999999</c:v>
                </c:pt>
                <c:pt idx="25422" formatCode="0.00E+00">
                  <c:v>-1140.17</c:v>
                </c:pt>
                <c:pt idx="25423" formatCode="0.00E+00">
                  <c:v>-1100.48</c:v>
                </c:pt>
                <c:pt idx="25424" formatCode="0.00E+00">
                  <c:v>-1060.55</c:v>
                </c:pt>
                <c:pt idx="25425" formatCode="0.00E+00">
                  <c:v>-1020.39</c:v>
                </c:pt>
                <c:pt idx="25426">
                  <c:v>-980.00400000000002</c:v>
                </c:pt>
                <c:pt idx="25427">
                  <c:v>-939.40200000000004</c:v>
                </c:pt>
                <c:pt idx="25428">
                  <c:v>-898.59400000000005</c:v>
                </c:pt>
                <c:pt idx="25429">
                  <c:v>-857.58799999999997</c:v>
                </c:pt>
                <c:pt idx="25430">
                  <c:v>-816.39300000000003</c:v>
                </c:pt>
                <c:pt idx="25431">
                  <c:v>-775.02</c:v>
                </c:pt>
                <c:pt idx="25432">
                  <c:v>-733.476</c:v>
                </c:pt>
                <c:pt idx="25433">
                  <c:v>-691.77200000000005</c:v>
                </c:pt>
                <c:pt idx="25434">
                  <c:v>-649.91499999999996</c:v>
                </c:pt>
                <c:pt idx="25435">
                  <c:v>-607.91600000000005</c:v>
                </c:pt>
                <c:pt idx="25436">
                  <c:v>-565.78300000000002</c:v>
                </c:pt>
                <c:pt idx="25437">
                  <c:v>-523.52499999999998</c:v>
                </c:pt>
                <c:pt idx="25438">
                  <c:v>-481.15300000000002</c:v>
                </c:pt>
                <c:pt idx="25439">
                  <c:v>-438.67500000000001</c:v>
                </c:pt>
                <c:pt idx="25440">
                  <c:v>-396.1</c:v>
                </c:pt>
                <c:pt idx="25441">
                  <c:v>-353.43799999999999</c:v>
                </c:pt>
                <c:pt idx="25442">
                  <c:v>-310.69799999999998</c:v>
                </c:pt>
                <c:pt idx="25443">
                  <c:v>-267.89</c:v>
                </c:pt>
                <c:pt idx="25444">
                  <c:v>-225.02199999999999</c:v>
                </c:pt>
                <c:pt idx="25445">
                  <c:v>-182.10400000000001</c:v>
                </c:pt>
                <c:pt idx="25446">
                  <c:v>-139.14599999999999</c:v>
                </c:pt>
                <c:pt idx="25447">
                  <c:v>-96.156499999999994</c:v>
                </c:pt>
                <c:pt idx="25448">
                  <c:v>-53.145400000000002</c:v>
                </c:pt>
                <c:pt idx="25449">
                  <c:v>-10.122400000000001</c:v>
                </c:pt>
                <c:pt idx="25450">
                  <c:v>32.903399999999998</c:v>
                </c:pt>
                <c:pt idx="25451">
                  <c:v>75.922300000000007</c:v>
                </c:pt>
                <c:pt idx="25452">
                  <c:v>118.925</c:v>
                </c:pt>
                <c:pt idx="25453">
                  <c:v>161.90199999999999</c:v>
                </c:pt>
                <c:pt idx="25454">
                  <c:v>204.84399999999999</c:v>
                </c:pt>
                <c:pt idx="25455">
                  <c:v>247.74199999999999</c:v>
                </c:pt>
                <c:pt idx="25456">
                  <c:v>290.58600000000001</c:v>
                </c:pt>
                <c:pt idx="25457">
                  <c:v>333.36700000000002</c:v>
                </c:pt>
                <c:pt idx="25458">
                  <c:v>376.07499999999999</c:v>
                </c:pt>
                <c:pt idx="25459">
                  <c:v>418.702</c:v>
                </c:pt>
                <c:pt idx="25460">
                  <c:v>461.238</c:v>
                </c:pt>
                <c:pt idx="25461">
                  <c:v>503.673</c:v>
                </c:pt>
                <c:pt idx="25462">
                  <c:v>545.99800000000005</c:v>
                </c:pt>
                <c:pt idx="25463">
                  <c:v>588.20299999999997</c:v>
                </c:pt>
                <c:pt idx="25464">
                  <c:v>630.28099999999995</c:v>
                </c:pt>
                <c:pt idx="25465">
                  <c:v>672.22199999999998</c:v>
                </c:pt>
                <c:pt idx="25466">
                  <c:v>714.01599999999996</c:v>
                </c:pt>
                <c:pt idx="25467">
                  <c:v>755.654</c:v>
                </c:pt>
                <c:pt idx="25468">
                  <c:v>797.12800000000004</c:v>
                </c:pt>
                <c:pt idx="25469">
                  <c:v>838.42700000000002</c:v>
                </c:pt>
                <c:pt idx="25470">
                  <c:v>879.54300000000001</c:v>
                </c:pt>
                <c:pt idx="25471">
                  <c:v>920.46699999999998</c:v>
                </c:pt>
                <c:pt idx="25472">
                  <c:v>961.19100000000003</c:v>
                </c:pt>
                <c:pt idx="25473" formatCode="0.00E+00">
                  <c:v>1001.7</c:v>
                </c:pt>
                <c:pt idx="25474" formatCode="0.00E+00">
                  <c:v>1042</c:v>
                </c:pt>
                <c:pt idx="25475" formatCode="0.00E+00">
                  <c:v>1082.07</c:v>
                </c:pt>
                <c:pt idx="25476" formatCode="0.00E+00">
                  <c:v>1121.9000000000001</c:v>
                </c:pt>
                <c:pt idx="25477" formatCode="0.00E+00">
                  <c:v>1161.48</c:v>
                </c:pt>
                <c:pt idx="25478" formatCode="0.00E+00">
                  <c:v>1200.81</c:v>
                </c:pt>
                <c:pt idx="25479" formatCode="0.00E+00">
                  <c:v>1239.8800000000001</c:v>
                </c:pt>
                <c:pt idx="25480" formatCode="0.00E+00">
                  <c:v>1278.68</c:v>
                </c:pt>
                <c:pt idx="25481" formatCode="0.00E+00">
                  <c:v>1317.2</c:v>
                </c:pt>
                <c:pt idx="25482" formatCode="0.00E+00">
                  <c:v>1355.43</c:v>
                </c:pt>
                <c:pt idx="25483" formatCode="0.00E+00">
                  <c:v>1393.36</c:v>
                </c:pt>
                <c:pt idx="25484" formatCode="0.00E+00">
                  <c:v>1430.99</c:v>
                </c:pt>
                <c:pt idx="25485" formatCode="0.00E+00">
                  <c:v>1468.31</c:v>
                </c:pt>
                <c:pt idx="25486" formatCode="0.00E+00">
                  <c:v>1505.3</c:v>
                </c:pt>
                <c:pt idx="25487" formatCode="0.00E+00">
                  <c:v>1541.97</c:v>
                </c:pt>
                <c:pt idx="25488" formatCode="0.00E+00">
                  <c:v>1578.3</c:v>
                </c:pt>
                <c:pt idx="25489" formatCode="0.00E+00">
                  <c:v>1614.28</c:v>
                </c:pt>
                <c:pt idx="25490" formatCode="0.00E+00">
                  <c:v>1649.92</c:v>
                </c:pt>
                <c:pt idx="25491" formatCode="0.00E+00">
                  <c:v>1685.19</c:v>
                </c:pt>
                <c:pt idx="25492" formatCode="0.00E+00">
                  <c:v>1720.09</c:v>
                </c:pt>
                <c:pt idx="25493" formatCode="0.00E+00">
                  <c:v>1754.61</c:v>
                </c:pt>
                <c:pt idx="25494" formatCode="0.00E+00">
                  <c:v>1788.76</c:v>
                </c:pt>
                <c:pt idx="25495" formatCode="0.00E+00">
                  <c:v>1822.51</c:v>
                </c:pt>
                <c:pt idx="25496" formatCode="0.00E+00">
                  <c:v>1855.86</c:v>
                </c:pt>
                <c:pt idx="25497" formatCode="0.00E+00">
                  <c:v>1888.81</c:v>
                </c:pt>
                <c:pt idx="25498" formatCode="0.00E+00">
                  <c:v>1921.34</c:v>
                </c:pt>
                <c:pt idx="25499" formatCode="0.00E+00">
                  <c:v>1953.45</c:v>
                </c:pt>
                <c:pt idx="25500" formatCode="0.00E+00">
                  <c:v>1985.14</c:v>
                </c:pt>
                <c:pt idx="25501" formatCode="0.00E+00">
                  <c:v>2016.39</c:v>
                </c:pt>
                <c:pt idx="25502" formatCode="0.00E+00">
                  <c:v>2047.2</c:v>
                </c:pt>
                <c:pt idx="25503" formatCode="0.00E+00">
                  <c:v>2077.56</c:v>
                </c:pt>
                <c:pt idx="25504" formatCode="0.00E+00">
                  <c:v>2107.4699999999998</c:v>
                </c:pt>
                <c:pt idx="25505" formatCode="0.00E+00">
                  <c:v>2136.92</c:v>
                </c:pt>
                <c:pt idx="25506" formatCode="0.00E+00">
                  <c:v>2165.9</c:v>
                </c:pt>
                <c:pt idx="25507" formatCode="0.00E+00">
                  <c:v>2194.4</c:v>
                </c:pt>
                <c:pt idx="25508" formatCode="0.00E+00">
                  <c:v>2222.4299999999998</c:v>
                </c:pt>
                <c:pt idx="25509" formatCode="0.00E+00">
                  <c:v>2249.9699999999998</c:v>
                </c:pt>
                <c:pt idx="25510" formatCode="0.00E+00">
                  <c:v>2277.0100000000002</c:v>
                </c:pt>
                <c:pt idx="25511" formatCode="0.00E+00">
                  <c:v>2303.56</c:v>
                </c:pt>
                <c:pt idx="25512" formatCode="0.00E+00">
                  <c:v>2329.61</c:v>
                </c:pt>
                <c:pt idx="25513" formatCode="0.00E+00">
                  <c:v>2355.14</c:v>
                </c:pt>
                <c:pt idx="25514" formatCode="0.00E+00">
                  <c:v>2380.16</c:v>
                </c:pt>
                <c:pt idx="25515" formatCode="0.00E+00">
                  <c:v>2404.66</c:v>
                </c:pt>
                <c:pt idx="25516" formatCode="0.00E+00">
                  <c:v>2428.63</c:v>
                </c:pt>
                <c:pt idx="25517" formatCode="0.00E+00">
                  <c:v>2452.0700000000002</c:v>
                </c:pt>
                <c:pt idx="25518" formatCode="0.00E+00">
                  <c:v>2474.98</c:v>
                </c:pt>
                <c:pt idx="25519" formatCode="0.00E+00">
                  <c:v>2497.34</c:v>
                </c:pt>
                <c:pt idx="25520" formatCode="0.00E+00">
                  <c:v>2519.16</c:v>
                </c:pt>
                <c:pt idx="25521" formatCode="0.00E+00">
                  <c:v>2540.42</c:v>
                </c:pt>
                <c:pt idx="25522" formatCode="0.00E+00">
                  <c:v>2561.13</c:v>
                </c:pt>
                <c:pt idx="25523" formatCode="0.00E+00">
                  <c:v>2581.2800000000002</c:v>
                </c:pt>
                <c:pt idx="25524" formatCode="0.00E+00">
                  <c:v>2600.86</c:v>
                </c:pt>
                <c:pt idx="25525" formatCode="0.00E+00">
                  <c:v>2619.88</c:v>
                </c:pt>
                <c:pt idx="25526" formatCode="0.00E+00">
                  <c:v>2638.32</c:v>
                </c:pt>
                <c:pt idx="25527" formatCode="0.00E+00">
                  <c:v>2656.18</c:v>
                </c:pt>
                <c:pt idx="25528" formatCode="0.00E+00">
                  <c:v>2673.47</c:v>
                </c:pt>
                <c:pt idx="25529" formatCode="0.00E+00">
                  <c:v>2690.17</c:v>
                </c:pt>
                <c:pt idx="25530" formatCode="0.00E+00">
                  <c:v>2706.27</c:v>
                </c:pt>
                <c:pt idx="25531" formatCode="0.00E+00">
                  <c:v>2721.79</c:v>
                </c:pt>
                <c:pt idx="25532" formatCode="0.00E+00">
                  <c:v>2736.71</c:v>
                </c:pt>
                <c:pt idx="25533" formatCode="0.00E+00">
                  <c:v>2751.03</c:v>
                </c:pt>
                <c:pt idx="25534" formatCode="0.00E+00">
                  <c:v>2764.75</c:v>
                </c:pt>
                <c:pt idx="25535" formatCode="0.00E+00">
                  <c:v>2777.87</c:v>
                </c:pt>
                <c:pt idx="25536" formatCode="0.00E+00">
                  <c:v>2790.37</c:v>
                </c:pt>
                <c:pt idx="25537" formatCode="0.00E+00">
                  <c:v>2802.27</c:v>
                </c:pt>
                <c:pt idx="25538" formatCode="0.00E+00">
                  <c:v>2813.55</c:v>
                </c:pt>
                <c:pt idx="25539" formatCode="0.00E+00">
                  <c:v>2824.22</c:v>
                </c:pt>
                <c:pt idx="25540" formatCode="0.00E+00">
                  <c:v>2834.26</c:v>
                </c:pt>
                <c:pt idx="25541" formatCode="0.00E+00">
                  <c:v>2843.69</c:v>
                </c:pt>
                <c:pt idx="25542" formatCode="0.00E+00">
                  <c:v>2852.5</c:v>
                </c:pt>
                <c:pt idx="25543" formatCode="0.00E+00">
                  <c:v>2860.68</c:v>
                </c:pt>
                <c:pt idx="25544" formatCode="0.00E+00">
                  <c:v>2868.23</c:v>
                </c:pt>
                <c:pt idx="25545" formatCode="0.00E+00">
                  <c:v>2875.16</c:v>
                </c:pt>
                <c:pt idx="25546" formatCode="0.00E+00">
                  <c:v>2881.46</c:v>
                </c:pt>
                <c:pt idx="25547" formatCode="0.00E+00">
                  <c:v>2887.12</c:v>
                </c:pt>
                <c:pt idx="25548" formatCode="0.00E+00">
                  <c:v>2892.16</c:v>
                </c:pt>
                <c:pt idx="25549" formatCode="0.00E+00">
                  <c:v>2896.56</c:v>
                </c:pt>
                <c:pt idx="25550" formatCode="0.00E+00">
                  <c:v>2900.32</c:v>
                </c:pt>
                <c:pt idx="25551" formatCode="0.00E+00">
                  <c:v>2903.46</c:v>
                </c:pt>
                <c:pt idx="25552" formatCode="0.00E+00">
                  <c:v>2905.95</c:v>
                </c:pt>
                <c:pt idx="25553" formatCode="0.00E+00">
                  <c:v>2907.81</c:v>
                </c:pt>
                <c:pt idx="25554" formatCode="0.00E+00">
                  <c:v>2909.04</c:v>
                </c:pt>
                <c:pt idx="25555" formatCode="0.00E+00">
                  <c:v>2909.62</c:v>
                </c:pt>
                <c:pt idx="25556" formatCode="0.00E+00">
                  <c:v>2909.57</c:v>
                </c:pt>
                <c:pt idx="25557" formatCode="0.00E+00">
                  <c:v>2908.89</c:v>
                </c:pt>
                <c:pt idx="25558" formatCode="0.00E+00">
                  <c:v>2907.56</c:v>
                </c:pt>
                <c:pt idx="25559" formatCode="0.00E+00">
                  <c:v>2905.6</c:v>
                </c:pt>
                <c:pt idx="25560" formatCode="0.00E+00">
                  <c:v>2903.01</c:v>
                </c:pt>
                <c:pt idx="25561" formatCode="0.00E+00">
                  <c:v>2899.77</c:v>
                </c:pt>
                <c:pt idx="25562" formatCode="0.00E+00">
                  <c:v>2895.91</c:v>
                </c:pt>
                <c:pt idx="25563" formatCode="0.00E+00">
                  <c:v>2891.41</c:v>
                </c:pt>
                <c:pt idx="25564" formatCode="0.00E+00">
                  <c:v>2886.27</c:v>
                </c:pt>
                <c:pt idx="25565" formatCode="0.00E+00">
                  <c:v>2880.5</c:v>
                </c:pt>
                <c:pt idx="25566" formatCode="0.00E+00">
                  <c:v>2874.11</c:v>
                </c:pt>
                <c:pt idx="25567" formatCode="0.00E+00">
                  <c:v>2867.08</c:v>
                </c:pt>
                <c:pt idx="25568" formatCode="0.00E+00">
                  <c:v>2859.43</c:v>
                </c:pt>
                <c:pt idx="25569" formatCode="0.00E+00">
                  <c:v>2851.15</c:v>
                </c:pt>
                <c:pt idx="25570" formatCode="0.00E+00">
                  <c:v>2842.24</c:v>
                </c:pt>
                <c:pt idx="25571" formatCode="0.00E+00">
                  <c:v>2832.71</c:v>
                </c:pt>
                <c:pt idx="25572" formatCode="0.00E+00">
                  <c:v>2822.57</c:v>
                </c:pt>
                <c:pt idx="25573" formatCode="0.00E+00">
                  <c:v>2811.8</c:v>
                </c:pt>
                <c:pt idx="25574" formatCode="0.00E+00">
                  <c:v>2800.42</c:v>
                </c:pt>
                <c:pt idx="25575" formatCode="0.00E+00">
                  <c:v>2788.43</c:v>
                </c:pt>
                <c:pt idx="25576" formatCode="0.00E+00">
                  <c:v>2775.82</c:v>
                </c:pt>
                <c:pt idx="25577" formatCode="0.00E+00">
                  <c:v>2762.61</c:v>
                </c:pt>
                <c:pt idx="25578" formatCode="0.00E+00">
                  <c:v>2748.79</c:v>
                </c:pt>
                <c:pt idx="25579" formatCode="0.00E+00">
                  <c:v>2734.37</c:v>
                </c:pt>
                <c:pt idx="25580" formatCode="0.00E+00">
                  <c:v>2719.35</c:v>
                </c:pt>
                <c:pt idx="25581" formatCode="0.00E+00">
                  <c:v>2703.74</c:v>
                </c:pt>
                <c:pt idx="25582" formatCode="0.00E+00">
                  <c:v>2687.53</c:v>
                </c:pt>
                <c:pt idx="25583" formatCode="0.00E+00">
                  <c:v>2670.74</c:v>
                </c:pt>
                <c:pt idx="25584" formatCode="0.00E+00">
                  <c:v>2653.36</c:v>
                </c:pt>
                <c:pt idx="25585" formatCode="0.00E+00">
                  <c:v>2635.4</c:v>
                </c:pt>
                <c:pt idx="25586" formatCode="0.00E+00">
                  <c:v>2616.86</c:v>
                </c:pt>
                <c:pt idx="25587" formatCode="0.00E+00">
                  <c:v>2597.75</c:v>
                </c:pt>
                <c:pt idx="25588" formatCode="0.00E+00">
                  <c:v>2578.0700000000002</c:v>
                </c:pt>
                <c:pt idx="25589" formatCode="0.00E+00">
                  <c:v>2557.8200000000002</c:v>
                </c:pt>
                <c:pt idx="25590" formatCode="0.00E+00">
                  <c:v>2537.02</c:v>
                </c:pt>
                <c:pt idx="25591" formatCode="0.00E+00">
                  <c:v>2515.66</c:v>
                </c:pt>
                <c:pt idx="25592" formatCode="0.00E+00">
                  <c:v>2493.7399999999998</c:v>
                </c:pt>
                <c:pt idx="25593" formatCode="0.00E+00">
                  <c:v>2471.29</c:v>
                </c:pt>
                <c:pt idx="25594" formatCode="0.00E+00">
                  <c:v>2448.29</c:v>
                </c:pt>
                <c:pt idx="25595" formatCode="0.00E+00">
                  <c:v>2424.75</c:v>
                </c:pt>
                <c:pt idx="25596" formatCode="0.00E+00">
                  <c:v>2400.6799999999998</c:v>
                </c:pt>
                <c:pt idx="25597" formatCode="0.00E+00">
                  <c:v>2376.09</c:v>
                </c:pt>
                <c:pt idx="25598" formatCode="0.00E+00">
                  <c:v>2350.98</c:v>
                </c:pt>
                <c:pt idx="25599" formatCode="0.00E+00">
                  <c:v>2325.35</c:v>
                </c:pt>
                <c:pt idx="25600" formatCode="0.00E+00">
                  <c:v>2299.21</c:v>
                </c:pt>
                <c:pt idx="25601" formatCode="0.00E+00">
                  <c:v>2272.5700000000002</c:v>
                </c:pt>
                <c:pt idx="25602" formatCode="0.00E+00">
                  <c:v>2245.4299999999998</c:v>
                </c:pt>
                <c:pt idx="25603" formatCode="0.00E+00">
                  <c:v>2217.8000000000002</c:v>
                </c:pt>
                <c:pt idx="25604" formatCode="0.00E+00">
                  <c:v>2189.6799999999998</c:v>
                </c:pt>
                <c:pt idx="25605" formatCode="0.00E+00">
                  <c:v>2161.09</c:v>
                </c:pt>
                <c:pt idx="25606" formatCode="0.00E+00">
                  <c:v>2132.02</c:v>
                </c:pt>
                <c:pt idx="25607" formatCode="0.00E+00">
                  <c:v>2102.48</c:v>
                </c:pt>
                <c:pt idx="25608" formatCode="0.00E+00">
                  <c:v>2072.48</c:v>
                </c:pt>
                <c:pt idx="25609" formatCode="0.00E+00">
                  <c:v>2042.03</c:v>
                </c:pt>
                <c:pt idx="25610" formatCode="0.00E+00">
                  <c:v>2011.13</c:v>
                </c:pt>
                <c:pt idx="25611" formatCode="0.00E+00">
                  <c:v>1979.79</c:v>
                </c:pt>
                <c:pt idx="25612" formatCode="0.00E+00">
                  <c:v>1948.02</c:v>
                </c:pt>
                <c:pt idx="25613" formatCode="0.00E+00">
                  <c:v>1915.82</c:v>
                </c:pt>
                <c:pt idx="25614" formatCode="0.00E+00">
                  <c:v>1883.2</c:v>
                </c:pt>
                <c:pt idx="25615" formatCode="0.00E+00">
                  <c:v>1850.17</c:v>
                </c:pt>
                <c:pt idx="25616" formatCode="0.00E+00">
                  <c:v>1816.73</c:v>
                </c:pt>
                <c:pt idx="25617" formatCode="0.00E+00">
                  <c:v>1782.89</c:v>
                </c:pt>
                <c:pt idx="25618" formatCode="0.00E+00">
                  <c:v>1748.67</c:v>
                </c:pt>
                <c:pt idx="25619" formatCode="0.00E+00">
                  <c:v>1714.05</c:v>
                </c:pt>
                <c:pt idx="25620" formatCode="0.00E+00">
                  <c:v>1679.07</c:v>
                </c:pt>
                <c:pt idx="25621" formatCode="0.00E+00">
                  <c:v>1643.71</c:v>
                </c:pt>
                <c:pt idx="25622" formatCode="0.00E+00">
                  <c:v>1608</c:v>
                </c:pt>
                <c:pt idx="25623" formatCode="0.00E+00">
                  <c:v>1571.93</c:v>
                </c:pt>
                <c:pt idx="25624" formatCode="0.00E+00">
                  <c:v>1535.52</c:v>
                </c:pt>
                <c:pt idx="25625" formatCode="0.00E+00">
                  <c:v>1498.77</c:v>
                </c:pt>
                <c:pt idx="25626" formatCode="0.00E+00">
                  <c:v>1461.7</c:v>
                </c:pt>
                <c:pt idx="25627" formatCode="0.00E+00">
                  <c:v>1424.3</c:v>
                </c:pt>
                <c:pt idx="25628" formatCode="0.00E+00">
                  <c:v>1386.59</c:v>
                </c:pt>
                <c:pt idx="25629" formatCode="0.00E+00">
                  <c:v>1348.57</c:v>
                </c:pt>
                <c:pt idx="25630" formatCode="0.00E+00">
                  <c:v>1310.27</c:v>
                </c:pt>
                <c:pt idx="25631" formatCode="0.00E+00">
                  <c:v>1271.67</c:v>
                </c:pt>
                <c:pt idx="25632" formatCode="0.00E+00">
                  <c:v>1232.79</c:v>
                </c:pt>
                <c:pt idx="25633" formatCode="0.00E+00">
                  <c:v>1193.6500000000001</c:v>
                </c:pt>
                <c:pt idx="25634" formatCode="0.00E+00">
                  <c:v>1154.24</c:v>
                </c:pt>
                <c:pt idx="25635" formatCode="0.00E+00">
                  <c:v>1114.58</c:v>
                </c:pt>
                <c:pt idx="25636" formatCode="0.00E+00">
                  <c:v>1074.68</c:v>
                </c:pt>
                <c:pt idx="25637" formatCode="0.00E+00">
                  <c:v>1034.53</c:v>
                </c:pt>
                <c:pt idx="25638">
                  <c:v>994.16800000000001</c:v>
                </c:pt>
                <c:pt idx="25639">
                  <c:v>953.58199999999999</c:v>
                </c:pt>
                <c:pt idx="25640">
                  <c:v>912.78700000000003</c:v>
                </c:pt>
                <c:pt idx="25641">
                  <c:v>871.79200000000003</c:v>
                </c:pt>
                <c:pt idx="25642">
                  <c:v>830.60500000000002</c:v>
                </c:pt>
                <c:pt idx="25643">
                  <c:v>789.23599999999999</c:v>
                </c:pt>
                <c:pt idx="25644">
                  <c:v>747.69299999999998</c:v>
                </c:pt>
                <c:pt idx="25645">
                  <c:v>705.98699999999997</c:v>
                </c:pt>
                <c:pt idx="25646">
                  <c:v>664.12599999999998</c:v>
                </c:pt>
                <c:pt idx="25647">
                  <c:v>622.11900000000003</c:v>
                </c:pt>
                <c:pt idx="25648">
                  <c:v>579.97500000000002</c:v>
                </c:pt>
                <c:pt idx="25649">
                  <c:v>537.70399999999995</c:v>
                </c:pt>
                <c:pt idx="25650">
                  <c:v>495.31400000000002</c:v>
                </c:pt>
                <c:pt idx="25651">
                  <c:v>452.81599999999997</c:v>
                </c:pt>
                <c:pt idx="25652">
                  <c:v>410.21800000000002</c:v>
                </c:pt>
                <c:pt idx="25653">
                  <c:v>367.53</c:v>
                </c:pt>
                <c:pt idx="25654">
                  <c:v>324.76100000000002</c:v>
                </c:pt>
                <c:pt idx="25655">
                  <c:v>281.92</c:v>
                </c:pt>
                <c:pt idx="25656">
                  <c:v>239.018</c:v>
                </c:pt>
                <c:pt idx="25657">
                  <c:v>196.06200000000001</c:v>
                </c:pt>
                <c:pt idx="25658">
                  <c:v>153.06200000000001</c:v>
                </c:pt>
                <c:pt idx="25659">
                  <c:v>110.029</c:v>
                </c:pt>
                <c:pt idx="25660">
                  <c:v>66.970799999999997</c:v>
                </c:pt>
                <c:pt idx="25661">
                  <c:v>23.897500000000001</c:v>
                </c:pt>
                <c:pt idx="25662">
                  <c:v>-19.1814</c:v>
                </c:pt>
                <c:pt idx="25663">
                  <c:v>-62.256300000000003</c:v>
                </c:pt>
                <c:pt idx="25664">
                  <c:v>-105.318</c:v>
                </c:pt>
                <c:pt idx="25665">
                  <c:v>-148.357</c:v>
                </c:pt>
                <c:pt idx="25666">
                  <c:v>-191.364</c:v>
                </c:pt>
                <c:pt idx="25667">
                  <c:v>-234.33</c:v>
                </c:pt>
                <c:pt idx="25668">
                  <c:v>-277.24400000000003</c:v>
                </c:pt>
                <c:pt idx="25669">
                  <c:v>-320.09899999999999</c:v>
                </c:pt>
                <c:pt idx="25670">
                  <c:v>-362.88299999999998</c:v>
                </c:pt>
                <c:pt idx="25671">
                  <c:v>-405.589</c:v>
                </c:pt>
                <c:pt idx="25672">
                  <c:v>-448.20600000000002</c:v>
                </c:pt>
                <c:pt idx="25673">
                  <c:v>-490.726</c:v>
                </c:pt>
                <c:pt idx="25674">
                  <c:v>-533.13900000000001</c:v>
                </c:pt>
                <c:pt idx="25675">
                  <c:v>-575.43600000000004</c:v>
                </c:pt>
                <c:pt idx="25676">
                  <c:v>-617.60699999999997</c:v>
                </c:pt>
                <c:pt idx="25677">
                  <c:v>-659.64200000000005</c:v>
                </c:pt>
                <c:pt idx="25678">
                  <c:v>-701.53399999999999</c:v>
                </c:pt>
                <c:pt idx="25679">
                  <c:v>-743.27300000000002</c:v>
                </c:pt>
                <c:pt idx="25680">
                  <c:v>-784.851</c:v>
                </c:pt>
                <c:pt idx="25681">
                  <c:v>-826.25699999999995</c:v>
                </c:pt>
                <c:pt idx="25682">
                  <c:v>-867.48199999999997</c:v>
                </c:pt>
                <c:pt idx="25683">
                  <c:v>-908.51800000000003</c:v>
                </c:pt>
                <c:pt idx="25684">
                  <c:v>-949.35599999999999</c:v>
                </c:pt>
                <c:pt idx="25685">
                  <c:v>-989.98599999999999</c:v>
                </c:pt>
                <c:pt idx="25686" formatCode="0.00E+00">
                  <c:v>-1030.4000000000001</c:v>
                </c:pt>
                <c:pt idx="25687" formatCode="0.00E+00">
                  <c:v>-1070.5899999999999</c:v>
                </c:pt>
                <c:pt idx="25688" formatCode="0.00E+00">
                  <c:v>-1110.54</c:v>
                </c:pt>
                <c:pt idx="25689" formatCode="0.00E+00">
                  <c:v>-1150.26</c:v>
                </c:pt>
                <c:pt idx="25690" formatCode="0.00E+00">
                  <c:v>-1189.72</c:v>
                </c:pt>
                <c:pt idx="25691" formatCode="0.00E+00">
                  <c:v>-1228.92</c:v>
                </c:pt>
                <c:pt idx="25692" formatCode="0.00E+00">
                  <c:v>-1267.8499999999999</c:v>
                </c:pt>
                <c:pt idx="25693" formatCode="0.00E+00">
                  <c:v>-1306.5</c:v>
                </c:pt>
                <c:pt idx="25694" formatCode="0.00E+00">
                  <c:v>-1344.87</c:v>
                </c:pt>
                <c:pt idx="25695" formatCode="0.00E+00">
                  <c:v>-1382.95</c:v>
                </c:pt>
                <c:pt idx="25696" formatCode="0.00E+00">
                  <c:v>-1420.72</c:v>
                </c:pt>
                <c:pt idx="25697" formatCode="0.00E+00">
                  <c:v>-1458.18</c:v>
                </c:pt>
                <c:pt idx="25698" formatCode="0.00E+00">
                  <c:v>-1495.33</c:v>
                </c:pt>
                <c:pt idx="25699" formatCode="0.00E+00">
                  <c:v>-1532.14</c:v>
                </c:pt>
                <c:pt idx="25700" formatCode="0.00E+00">
                  <c:v>-1568.62</c:v>
                </c:pt>
                <c:pt idx="25701" formatCode="0.00E+00">
                  <c:v>-1604.76</c:v>
                </c:pt>
                <c:pt idx="25702" formatCode="0.00E+00">
                  <c:v>-1640.55</c:v>
                </c:pt>
                <c:pt idx="25703" formatCode="0.00E+00">
                  <c:v>-1675.98</c:v>
                </c:pt>
                <c:pt idx="25704" formatCode="0.00E+00">
                  <c:v>-1711.04</c:v>
                </c:pt>
                <c:pt idx="25705" formatCode="0.00E+00">
                  <c:v>-1745.73</c:v>
                </c:pt>
                <c:pt idx="25706" formatCode="0.00E+00">
                  <c:v>-1780.03</c:v>
                </c:pt>
                <c:pt idx="25707" formatCode="0.00E+00">
                  <c:v>-1813.95</c:v>
                </c:pt>
                <c:pt idx="25708" formatCode="0.00E+00">
                  <c:v>-1847.47</c:v>
                </c:pt>
                <c:pt idx="25709" formatCode="0.00E+00">
                  <c:v>-1880.59</c:v>
                </c:pt>
                <c:pt idx="25710" formatCode="0.00E+00">
                  <c:v>-1913.29</c:v>
                </c:pt>
                <c:pt idx="25711" formatCode="0.00E+00">
                  <c:v>-1945.58</c:v>
                </c:pt>
                <c:pt idx="25712" formatCode="0.00E+00">
                  <c:v>-1977.44</c:v>
                </c:pt>
                <c:pt idx="25713" formatCode="0.00E+00">
                  <c:v>-2008.87</c:v>
                </c:pt>
                <c:pt idx="25714" formatCode="0.00E+00">
                  <c:v>-2039.86</c:v>
                </c:pt>
                <c:pt idx="25715" formatCode="0.00E+00">
                  <c:v>-2070.4</c:v>
                </c:pt>
                <c:pt idx="25716" formatCode="0.00E+00">
                  <c:v>-2100.4899999999998</c:v>
                </c:pt>
                <c:pt idx="25717" formatCode="0.00E+00">
                  <c:v>-2130.12</c:v>
                </c:pt>
                <c:pt idx="25718" formatCode="0.00E+00">
                  <c:v>-2159.2800000000002</c:v>
                </c:pt>
                <c:pt idx="25719" formatCode="0.00E+00">
                  <c:v>-2187.98</c:v>
                </c:pt>
                <c:pt idx="25720" formatCode="0.00E+00">
                  <c:v>-2216.19</c:v>
                </c:pt>
                <c:pt idx="25721" formatCode="0.00E+00">
                  <c:v>-2243.92</c:v>
                </c:pt>
                <c:pt idx="25722" formatCode="0.00E+00">
                  <c:v>-2271.15</c:v>
                </c:pt>
                <c:pt idx="25723" formatCode="0.00E+00">
                  <c:v>-2297.89</c:v>
                </c:pt>
                <c:pt idx="25724" formatCode="0.00E+00">
                  <c:v>-2324.13</c:v>
                </c:pt>
                <c:pt idx="25725" formatCode="0.00E+00">
                  <c:v>-2349.86</c:v>
                </c:pt>
                <c:pt idx="25726" formatCode="0.00E+00">
                  <c:v>-2375.0700000000002</c:v>
                </c:pt>
                <c:pt idx="25727" formatCode="0.00E+00">
                  <c:v>-2399.77</c:v>
                </c:pt>
                <c:pt idx="25728" formatCode="0.00E+00">
                  <c:v>-2423.94</c:v>
                </c:pt>
                <c:pt idx="25729" formatCode="0.00E+00">
                  <c:v>-2447.58</c:v>
                </c:pt>
                <c:pt idx="25730" formatCode="0.00E+00">
                  <c:v>-2470.6799999999998</c:v>
                </c:pt>
                <c:pt idx="25731" formatCode="0.00E+00">
                  <c:v>-2493.2399999999998</c:v>
                </c:pt>
                <c:pt idx="25732" formatCode="0.00E+00">
                  <c:v>-2515.2600000000002</c:v>
                </c:pt>
                <c:pt idx="25733" formatCode="0.00E+00">
                  <c:v>-2536.73</c:v>
                </c:pt>
                <c:pt idx="25734" formatCode="0.00E+00">
                  <c:v>-2557.64</c:v>
                </c:pt>
                <c:pt idx="25735" formatCode="0.00E+00">
                  <c:v>-2577.9899999999998</c:v>
                </c:pt>
                <c:pt idx="25736" formatCode="0.00E+00">
                  <c:v>-2597.7800000000002</c:v>
                </c:pt>
                <c:pt idx="25737" formatCode="0.00E+00">
                  <c:v>-2617</c:v>
                </c:pt>
                <c:pt idx="25738" formatCode="0.00E+00">
                  <c:v>-2635.64</c:v>
                </c:pt>
                <c:pt idx="25739" formatCode="0.00E+00">
                  <c:v>-2653.71</c:v>
                </c:pt>
                <c:pt idx="25740" formatCode="0.00E+00">
                  <c:v>-2671.2</c:v>
                </c:pt>
                <c:pt idx="25741" formatCode="0.00E+00">
                  <c:v>-2688.11</c:v>
                </c:pt>
                <c:pt idx="25742" formatCode="0.00E+00">
                  <c:v>-2704.43</c:v>
                </c:pt>
                <c:pt idx="25743" formatCode="0.00E+00">
                  <c:v>-2720.15</c:v>
                </c:pt>
                <c:pt idx="25744" formatCode="0.00E+00">
                  <c:v>-2735.28</c:v>
                </c:pt>
                <c:pt idx="25745" formatCode="0.00E+00">
                  <c:v>-2749.81</c:v>
                </c:pt>
                <c:pt idx="25746" formatCode="0.00E+00">
                  <c:v>-2763.74</c:v>
                </c:pt>
                <c:pt idx="25747" formatCode="0.00E+00">
                  <c:v>-2777.06</c:v>
                </c:pt>
                <c:pt idx="25748" formatCode="0.00E+00">
                  <c:v>-2789.78</c:v>
                </c:pt>
                <c:pt idx="25749" formatCode="0.00E+00">
                  <c:v>-2801.88</c:v>
                </c:pt>
                <c:pt idx="25750" formatCode="0.00E+00">
                  <c:v>-2813.37</c:v>
                </c:pt>
                <c:pt idx="25751" formatCode="0.00E+00">
                  <c:v>-2824.25</c:v>
                </c:pt>
                <c:pt idx="25752" formatCode="0.00E+00">
                  <c:v>-2834.51</c:v>
                </c:pt>
                <c:pt idx="25753" formatCode="0.00E+00">
                  <c:v>-2844.14</c:v>
                </c:pt>
                <c:pt idx="25754" formatCode="0.00E+00">
                  <c:v>-2853.16</c:v>
                </c:pt>
                <c:pt idx="25755" formatCode="0.00E+00">
                  <c:v>-2861.55</c:v>
                </c:pt>
                <c:pt idx="25756" formatCode="0.00E+00">
                  <c:v>-2869.31</c:v>
                </c:pt>
                <c:pt idx="25757" formatCode="0.00E+00">
                  <c:v>-2876.45</c:v>
                </c:pt>
                <c:pt idx="25758" formatCode="0.00E+00">
                  <c:v>-2882.96</c:v>
                </c:pt>
                <c:pt idx="25759" formatCode="0.00E+00">
                  <c:v>-2888.83</c:v>
                </c:pt>
                <c:pt idx="25760" formatCode="0.00E+00">
                  <c:v>-2894.08</c:v>
                </c:pt>
                <c:pt idx="25761" formatCode="0.00E+00">
                  <c:v>-2898.68</c:v>
                </c:pt>
                <c:pt idx="25762" formatCode="0.00E+00">
                  <c:v>-2902.66</c:v>
                </c:pt>
                <c:pt idx="25763" formatCode="0.00E+00">
                  <c:v>-2906</c:v>
                </c:pt>
                <c:pt idx="25764" formatCode="0.00E+00">
                  <c:v>-2908.7</c:v>
                </c:pt>
                <c:pt idx="25765" formatCode="0.00E+00">
                  <c:v>-2910.77</c:v>
                </c:pt>
                <c:pt idx="25766" formatCode="0.00E+00">
                  <c:v>-2912.2</c:v>
                </c:pt>
                <c:pt idx="25767" formatCode="0.00E+00">
                  <c:v>-2912.99</c:v>
                </c:pt>
                <c:pt idx="25768" formatCode="0.00E+00">
                  <c:v>-2913.14</c:v>
                </c:pt>
                <c:pt idx="25769" formatCode="0.00E+00">
                  <c:v>-2912.66</c:v>
                </c:pt>
                <c:pt idx="25770" formatCode="0.00E+00">
                  <c:v>-2911.54</c:v>
                </c:pt>
                <c:pt idx="25771" formatCode="0.00E+00">
                  <c:v>-2909.78</c:v>
                </c:pt>
                <c:pt idx="25772" formatCode="0.00E+00">
                  <c:v>-2907.38</c:v>
                </c:pt>
                <c:pt idx="25773" formatCode="0.00E+00">
                  <c:v>-2904.35</c:v>
                </c:pt>
                <c:pt idx="25774" formatCode="0.00E+00">
                  <c:v>-2900.68</c:v>
                </c:pt>
                <c:pt idx="25775" formatCode="0.00E+00">
                  <c:v>-2896.38</c:v>
                </c:pt>
                <c:pt idx="25776" formatCode="0.00E+00">
                  <c:v>-2891.44</c:v>
                </c:pt>
                <c:pt idx="25777" formatCode="0.00E+00">
                  <c:v>-2885.87</c:v>
                </c:pt>
                <c:pt idx="25778" formatCode="0.00E+00">
                  <c:v>-2879.67</c:v>
                </c:pt>
                <c:pt idx="25779" formatCode="0.00E+00">
                  <c:v>-2872.84</c:v>
                </c:pt>
                <c:pt idx="25780" formatCode="0.00E+00">
                  <c:v>-2865.38</c:v>
                </c:pt>
                <c:pt idx="25781" formatCode="0.00E+00">
                  <c:v>-2857.29</c:v>
                </c:pt>
                <c:pt idx="25782" formatCode="0.00E+00">
                  <c:v>-2848.57</c:v>
                </c:pt>
                <c:pt idx="25783" formatCode="0.00E+00">
                  <c:v>-2839.24</c:v>
                </c:pt>
                <c:pt idx="25784" formatCode="0.00E+00">
                  <c:v>-2829.28</c:v>
                </c:pt>
                <c:pt idx="25785" formatCode="0.00E+00">
                  <c:v>-2818.7</c:v>
                </c:pt>
                <c:pt idx="25786" formatCode="0.00E+00">
                  <c:v>-2807.5</c:v>
                </c:pt>
                <c:pt idx="25787" formatCode="0.00E+00">
                  <c:v>-2795.69</c:v>
                </c:pt>
                <c:pt idx="25788" formatCode="0.00E+00">
                  <c:v>-2783.27</c:v>
                </c:pt>
                <c:pt idx="25789" formatCode="0.00E+00">
                  <c:v>-2770.23</c:v>
                </c:pt>
                <c:pt idx="25790" formatCode="0.00E+00">
                  <c:v>-2756.59</c:v>
                </c:pt>
                <c:pt idx="25791" formatCode="0.00E+00">
                  <c:v>-2742.35</c:v>
                </c:pt>
                <c:pt idx="25792" formatCode="0.00E+00">
                  <c:v>-2727.51</c:v>
                </c:pt>
                <c:pt idx="25793" formatCode="0.00E+00">
                  <c:v>-2712.06</c:v>
                </c:pt>
                <c:pt idx="25794" formatCode="0.00E+00">
                  <c:v>-2696.03</c:v>
                </c:pt>
                <c:pt idx="25795" formatCode="0.00E+00">
                  <c:v>-2679.41</c:v>
                </c:pt>
                <c:pt idx="25796" formatCode="0.00E+00">
                  <c:v>-2662.19</c:v>
                </c:pt>
                <c:pt idx="25797" formatCode="0.00E+00">
                  <c:v>-2644.4</c:v>
                </c:pt>
                <c:pt idx="25798" formatCode="0.00E+00">
                  <c:v>-2626.02</c:v>
                </c:pt>
                <c:pt idx="25799" formatCode="0.00E+00">
                  <c:v>-2607.0700000000002</c:v>
                </c:pt>
                <c:pt idx="25800" formatCode="0.00E+00">
                  <c:v>-2587.5500000000002</c:v>
                </c:pt>
                <c:pt idx="25801" formatCode="0.00E+00">
                  <c:v>-2567.4699999999998</c:v>
                </c:pt>
                <c:pt idx="25802" formatCode="0.00E+00">
                  <c:v>-2546.8200000000002</c:v>
                </c:pt>
                <c:pt idx="25803" formatCode="0.00E+00">
                  <c:v>-2525.61</c:v>
                </c:pt>
                <c:pt idx="25804" formatCode="0.00E+00">
                  <c:v>-2503.85</c:v>
                </c:pt>
                <c:pt idx="25805" formatCode="0.00E+00">
                  <c:v>-2481.54</c:v>
                </c:pt>
                <c:pt idx="25806" formatCode="0.00E+00">
                  <c:v>-2458.69</c:v>
                </c:pt>
                <c:pt idx="25807" formatCode="0.00E+00">
                  <c:v>-2435.3000000000002</c:v>
                </c:pt>
                <c:pt idx="25808" formatCode="0.00E+00">
                  <c:v>-2411.38</c:v>
                </c:pt>
                <c:pt idx="25809" formatCode="0.00E+00">
                  <c:v>-2386.92</c:v>
                </c:pt>
                <c:pt idx="25810" formatCode="0.00E+00">
                  <c:v>-2361.9499999999998</c:v>
                </c:pt>
                <c:pt idx="25811" formatCode="0.00E+00">
                  <c:v>-2336.46</c:v>
                </c:pt>
                <c:pt idx="25812" formatCode="0.00E+00">
                  <c:v>-2310.46</c:v>
                </c:pt>
                <c:pt idx="25813" formatCode="0.00E+00">
                  <c:v>-2283.9499999999998</c:v>
                </c:pt>
                <c:pt idx="25814" formatCode="0.00E+00">
                  <c:v>-2256.94</c:v>
                </c:pt>
                <c:pt idx="25815" formatCode="0.00E+00">
                  <c:v>-2229.4299999999998</c:v>
                </c:pt>
                <c:pt idx="25816" formatCode="0.00E+00">
                  <c:v>-2201.44</c:v>
                </c:pt>
                <c:pt idx="25817" formatCode="0.00E+00">
                  <c:v>-2172.9699999999998</c:v>
                </c:pt>
                <c:pt idx="25818" formatCode="0.00E+00">
                  <c:v>-2144.0100000000002</c:v>
                </c:pt>
                <c:pt idx="25819" formatCode="0.00E+00">
                  <c:v>-2114.59</c:v>
                </c:pt>
                <c:pt idx="25820" formatCode="0.00E+00">
                  <c:v>-2084.71</c:v>
                </c:pt>
                <c:pt idx="25821" formatCode="0.00E+00">
                  <c:v>-2054.37</c:v>
                </c:pt>
                <c:pt idx="25822" formatCode="0.00E+00">
                  <c:v>-2023.58</c:v>
                </c:pt>
                <c:pt idx="25823" formatCode="0.00E+00">
                  <c:v>-1992.35</c:v>
                </c:pt>
                <c:pt idx="25824" formatCode="0.00E+00">
                  <c:v>-1960.67</c:v>
                </c:pt>
                <c:pt idx="25825" formatCode="0.00E+00">
                  <c:v>-1928.57</c:v>
                </c:pt>
                <c:pt idx="25826" formatCode="0.00E+00">
                  <c:v>-1896.05</c:v>
                </c:pt>
                <c:pt idx="25827" formatCode="0.00E+00">
                  <c:v>-1863.11</c:v>
                </c:pt>
                <c:pt idx="25828" formatCode="0.00E+00">
                  <c:v>-1829.77</c:v>
                </c:pt>
                <c:pt idx="25829" formatCode="0.00E+00">
                  <c:v>-1796.02</c:v>
                </c:pt>
                <c:pt idx="25830" formatCode="0.00E+00">
                  <c:v>-1761.88</c:v>
                </c:pt>
                <c:pt idx="25831" formatCode="0.00E+00">
                  <c:v>-1727.35</c:v>
                </c:pt>
                <c:pt idx="25832" formatCode="0.00E+00">
                  <c:v>-1692.45</c:v>
                </c:pt>
                <c:pt idx="25833" formatCode="0.00E+00">
                  <c:v>-1657.17</c:v>
                </c:pt>
                <c:pt idx="25834" formatCode="0.00E+00">
                  <c:v>-1621.53</c:v>
                </c:pt>
                <c:pt idx="25835" formatCode="0.00E+00">
                  <c:v>-1585.54</c:v>
                </c:pt>
                <c:pt idx="25836" formatCode="0.00E+00">
                  <c:v>-1549.2</c:v>
                </c:pt>
                <c:pt idx="25837" formatCode="0.00E+00">
                  <c:v>-1512.52</c:v>
                </c:pt>
                <c:pt idx="25838" formatCode="0.00E+00">
                  <c:v>-1475.5</c:v>
                </c:pt>
                <c:pt idx="25839" formatCode="0.00E+00">
                  <c:v>-1438.17</c:v>
                </c:pt>
                <c:pt idx="25840" formatCode="0.00E+00">
                  <c:v>-1400.52</c:v>
                </c:pt>
                <c:pt idx="25841" formatCode="0.00E+00">
                  <c:v>-1362.56</c:v>
                </c:pt>
                <c:pt idx="25842" formatCode="0.00E+00">
                  <c:v>-1324.3</c:v>
                </c:pt>
                <c:pt idx="25843" formatCode="0.00E+00">
                  <c:v>-1285.75</c:v>
                </c:pt>
                <c:pt idx="25844" formatCode="0.00E+00">
                  <c:v>-1246.92</c:v>
                </c:pt>
                <c:pt idx="25845" formatCode="0.00E+00">
                  <c:v>-1207.82</c:v>
                </c:pt>
                <c:pt idx="25846" formatCode="0.00E+00">
                  <c:v>-1168.45</c:v>
                </c:pt>
                <c:pt idx="25847" formatCode="0.00E+00">
                  <c:v>-1128.83</c:v>
                </c:pt>
                <c:pt idx="25848" formatCode="0.00E+00">
                  <c:v>-1088.96</c:v>
                </c:pt>
                <c:pt idx="25849" formatCode="0.00E+00">
                  <c:v>-1048.8499999999999</c:v>
                </c:pt>
                <c:pt idx="25850" formatCode="0.00E+00">
                  <c:v>-1008.51</c:v>
                </c:pt>
                <c:pt idx="25851">
                  <c:v>-967.94799999999998</c:v>
                </c:pt>
                <c:pt idx="25852">
                  <c:v>-927.17399999999998</c:v>
                </c:pt>
                <c:pt idx="25853">
                  <c:v>-886.19799999999998</c:v>
                </c:pt>
                <c:pt idx="25854">
                  <c:v>-845.02599999999995</c:v>
                </c:pt>
                <c:pt idx="25855">
                  <c:v>-803.66899999999998</c:v>
                </c:pt>
                <c:pt idx="25856">
                  <c:v>-762.13599999999997</c:v>
                </c:pt>
                <c:pt idx="25857">
                  <c:v>-720.43600000000004</c:v>
                </c:pt>
                <c:pt idx="25858">
                  <c:v>-678.57799999999997</c:v>
                </c:pt>
                <c:pt idx="25859">
                  <c:v>-636.57100000000003</c:v>
                </c:pt>
                <c:pt idx="25860">
                  <c:v>-594.42399999999998</c:v>
                </c:pt>
                <c:pt idx="25861">
                  <c:v>-552.14599999999996</c:v>
                </c:pt>
                <c:pt idx="25862">
                  <c:v>-509.74700000000001</c:v>
                </c:pt>
                <c:pt idx="25863">
                  <c:v>-467.23700000000002</c:v>
                </c:pt>
                <c:pt idx="25864">
                  <c:v>-424.62299999999999</c:v>
                </c:pt>
                <c:pt idx="25865">
                  <c:v>-381.91699999999997</c:v>
                </c:pt>
                <c:pt idx="25866">
                  <c:v>-339.12599999999998</c:v>
                </c:pt>
                <c:pt idx="25867">
                  <c:v>-296.26100000000002</c:v>
                </c:pt>
                <c:pt idx="25868">
                  <c:v>-253.33</c:v>
                </c:pt>
                <c:pt idx="25869">
                  <c:v>-210.34299999999999</c:v>
                </c:pt>
                <c:pt idx="25870">
                  <c:v>-167.31</c:v>
                </c:pt>
                <c:pt idx="25871">
                  <c:v>-124.239</c:v>
                </c:pt>
                <c:pt idx="25872">
                  <c:v>-81.140900000000002</c:v>
                </c:pt>
                <c:pt idx="25873">
                  <c:v>-38.024500000000003</c:v>
                </c:pt>
                <c:pt idx="25874">
                  <c:v>5.1007800000000003</c:v>
                </c:pt>
                <c:pt idx="25875">
                  <c:v>48.225000000000001</c:v>
                </c:pt>
                <c:pt idx="25876">
                  <c:v>91.338999999999999</c:v>
                </c:pt>
                <c:pt idx="25877">
                  <c:v>134.43299999999999</c:v>
                </c:pt>
                <c:pt idx="25878">
                  <c:v>177.499</c:v>
                </c:pt>
                <c:pt idx="25879">
                  <c:v>220.52600000000001</c:v>
                </c:pt>
                <c:pt idx="25880">
                  <c:v>263.505</c:v>
                </c:pt>
                <c:pt idx="25881">
                  <c:v>306.42599999999999</c:v>
                </c:pt>
                <c:pt idx="25882">
                  <c:v>349.28100000000001</c:v>
                </c:pt>
                <c:pt idx="25883">
                  <c:v>392.06</c:v>
                </c:pt>
                <c:pt idx="25884">
                  <c:v>434.75299999999999</c:v>
                </c:pt>
                <c:pt idx="25885">
                  <c:v>477.351</c:v>
                </c:pt>
                <c:pt idx="25886">
                  <c:v>519.846</c:v>
                </c:pt>
                <c:pt idx="25887">
                  <c:v>562.22699999999998</c:v>
                </c:pt>
                <c:pt idx="25888">
                  <c:v>604.48599999999999</c:v>
                </c:pt>
                <c:pt idx="25889">
                  <c:v>646.61300000000006</c:v>
                </c:pt>
                <c:pt idx="25890">
                  <c:v>688.59799999999996</c:v>
                </c:pt>
                <c:pt idx="25891">
                  <c:v>730.43299999999999</c:v>
                </c:pt>
                <c:pt idx="25892">
                  <c:v>772.10799999999995</c:v>
                </c:pt>
                <c:pt idx="25893">
                  <c:v>813.61500000000001</c:v>
                </c:pt>
                <c:pt idx="25894">
                  <c:v>854.94500000000005</c:v>
                </c:pt>
                <c:pt idx="25895">
                  <c:v>896.08799999999997</c:v>
                </c:pt>
                <c:pt idx="25896">
                  <c:v>937.03499999999997</c:v>
                </c:pt>
                <c:pt idx="25897">
                  <c:v>977.77800000000002</c:v>
                </c:pt>
                <c:pt idx="25898" formatCode="0.00E+00">
                  <c:v>1018.31</c:v>
                </c:pt>
                <c:pt idx="25899" formatCode="0.00E+00">
                  <c:v>1058.6099999999999</c:v>
                </c:pt>
                <c:pt idx="25900" formatCode="0.00E+00">
                  <c:v>1098.69</c:v>
                </c:pt>
                <c:pt idx="25901" formatCode="0.00E+00">
                  <c:v>1138.52</c:v>
                </c:pt>
                <c:pt idx="25902" formatCode="0.00E+00">
                  <c:v>1178.1099999999999</c:v>
                </c:pt>
                <c:pt idx="25903" formatCode="0.00E+00">
                  <c:v>1217.44</c:v>
                </c:pt>
                <c:pt idx="25904" formatCode="0.00E+00">
                  <c:v>1256.5</c:v>
                </c:pt>
                <c:pt idx="25905" formatCode="0.00E+00">
                  <c:v>1295.29</c:v>
                </c:pt>
                <c:pt idx="25906" formatCode="0.00E+00">
                  <c:v>1333.79</c:v>
                </c:pt>
                <c:pt idx="25907" formatCode="0.00E+00">
                  <c:v>1372</c:v>
                </c:pt>
                <c:pt idx="25908" formatCode="0.00E+00">
                  <c:v>1409.91</c:v>
                </c:pt>
                <c:pt idx="25909" formatCode="0.00E+00">
                  <c:v>1447.52</c:v>
                </c:pt>
                <c:pt idx="25910" formatCode="0.00E+00">
                  <c:v>1484.81</c:v>
                </c:pt>
                <c:pt idx="25911" formatCode="0.00E+00">
                  <c:v>1521.77</c:v>
                </c:pt>
                <c:pt idx="25912" formatCode="0.00E+00">
                  <c:v>1558.4</c:v>
                </c:pt>
                <c:pt idx="25913" formatCode="0.00E+00">
                  <c:v>1594.69</c:v>
                </c:pt>
                <c:pt idx="25914" formatCode="0.00E+00">
                  <c:v>1630.63</c:v>
                </c:pt>
                <c:pt idx="25915" formatCode="0.00E+00">
                  <c:v>1666.21</c:v>
                </c:pt>
                <c:pt idx="25916" formatCode="0.00E+00">
                  <c:v>1701.43</c:v>
                </c:pt>
                <c:pt idx="25917" formatCode="0.00E+00">
                  <c:v>1736.28</c:v>
                </c:pt>
                <c:pt idx="25918" formatCode="0.00E+00">
                  <c:v>1770.75</c:v>
                </c:pt>
                <c:pt idx="25919" formatCode="0.00E+00">
                  <c:v>1804.83</c:v>
                </c:pt>
                <c:pt idx="25920" formatCode="0.00E+00">
                  <c:v>1838.52</c:v>
                </c:pt>
                <c:pt idx="25921" formatCode="0.00E+00">
                  <c:v>1871.8</c:v>
                </c:pt>
                <c:pt idx="25922" formatCode="0.00E+00">
                  <c:v>1904.67</c:v>
                </c:pt>
                <c:pt idx="25923" formatCode="0.00E+00">
                  <c:v>1937.13</c:v>
                </c:pt>
                <c:pt idx="25924" formatCode="0.00E+00">
                  <c:v>1969.16</c:v>
                </c:pt>
                <c:pt idx="25925" formatCode="0.00E+00">
                  <c:v>2000.77</c:v>
                </c:pt>
                <c:pt idx="25926" formatCode="0.00E+00">
                  <c:v>2031.93</c:v>
                </c:pt>
                <c:pt idx="25927" formatCode="0.00E+00">
                  <c:v>2062.65</c:v>
                </c:pt>
                <c:pt idx="25928" formatCode="0.00E+00">
                  <c:v>2092.92</c:v>
                </c:pt>
                <c:pt idx="25929" formatCode="0.00E+00">
                  <c:v>2122.73</c:v>
                </c:pt>
                <c:pt idx="25930" formatCode="0.00E+00">
                  <c:v>2152.08</c:v>
                </c:pt>
                <c:pt idx="25931" formatCode="0.00E+00">
                  <c:v>2180.96</c:v>
                </c:pt>
                <c:pt idx="25932" formatCode="0.00E+00">
                  <c:v>2209.36</c:v>
                </c:pt>
                <c:pt idx="25933" formatCode="0.00E+00">
                  <c:v>2237.27</c:v>
                </c:pt>
                <c:pt idx="25934" formatCode="0.00E+00">
                  <c:v>2264.6999999999998</c:v>
                </c:pt>
                <c:pt idx="25935" formatCode="0.00E+00">
                  <c:v>2291.63</c:v>
                </c:pt>
                <c:pt idx="25936" formatCode="0.00E+00">
                  <c:v>2318.06</c:v>
                </c:pt>
                <c:pt idx="25937" formatCode="0.00E+00">
                  <c:v>2343.98</c:v>
                </c:pt>
                <c:pt idx="25938" formatCode="0.00E+00">
                  <c:v>2369.39</c:v>
                </c:pt>
                <c:pt idx="25939" formatCode="0.00E+00">
                  <c:v>2394.2800000000002</c:v>
                </c:pt>
                <c:pt idx="25940" formatCode="0.00E+00">
                  <c:v>2418.65</c:v>
                </c:pt>
                <c:pt idx="25941" formatCode="0.00E+00">
                  <c:v>2442.4899999999998</c:v>
                </c:pt>
                <c:pt idx="25942" formatCode="0.00E+00">
                  <c:v>2465.79</c:v>
                </c:pt>
                <c:pt idx="25943" formatCode="0.00E+00">
                  <c:v>2488.5500000000002</c:v>
                </c:pt>
                <c:pt idx="25944" formatCode="0.00E+00">
                  <c:v>2510.77</c:v>
                </c:pt>
                <c:pt idx="25945" formatCode="0.00E+00">
                  <c:v>2532.44</c:v>
                </c:pt>
                <c:pt idx="25946" formatCode="0.00E+00">
                  <c:v>2553.56</c:v>
                </c:pt>
                <c:pt idx="25947" formatCode="0.00E+00">
                  <c:v>2574.11</c:v>
                </c:pt>
                <c:pt idx="25948" formatCode="0.00E+00">
                  <c:v>2594.11</c:v>
                </c:pt>
                <c:pt idx="25949" formatCode="0.00E+00">
                  <c:v>2613.5300000000002</c:v>
                </c:pt>
                <c:pt idx="25950" formatCode="0.00E+00">
                  <c:v>2632.39</c:v>
                </c:pt>
                <c:pt idx="25951" formatCode="0.00E+00">
                  <c:v>2650.66</c:v>
                </c:pt>
                <c:pt idx="25952" formatCode="0.00E+00">
                  <c:v>2668.36</c:v>
                </c:pt>
                <c:pt idx="25953" formatCode="0.00E+00">
                  <c:v>2685.47</c:v>
                </c:pt>
                <c:pt idx="25954" formatCode="0.00E+00">
                  <c:v>2702</c:v>
                </c:pt>
                <c:pt idx="25955" formatCode="0.00E+00">
                  <c:v>2717.93</c:v>
                </c:pt>
                <c:pt idx="25956" formatCode="0.00E+00">
                  <c:v>2733.27</c:v>
                </c:pt>
                <c:pt idx="25957" formatCode="0.00E+00">
                  <c:v>2748.02</c:v>
                </c:pt>
                <c:pt idx="25958" formatCode="0.00E+00">
                  <c:v>2762.16</c:v>
                </c:pt>
                <c:pt idx="25959" formatCode="0.00E+00">
                  <c:v>2775.69</c:v>
                </c:pt>
                <c:pt idx="25960" formatCode="0.00E+00">
                  <c:v>2788.62</c:v>
                </c:pt>
                <c:pt idx="25961" formatCode="0.00E+00">
                  <c:v>2800.94</c:v>
                </c:pt>
                <c:pt idx="25962" formatCode="0.00E+00">
                  <c:v>2812.64</c:v>
                </c:pt>
                <c:pt idx="25963" formatCode="0.00E+00">
                  <c:v>2823.73</c:v>
                </c:pt>
                <c:pt idx="25964" formatCode="0.00E+00">
                  <c:v>2834.2</c:v>
                </c:pt>
                <c:pt idx="25965" formatCode="0.00E+00">
                  <c:v>2844.05</c:v>
                </c:pt>
                <c:pt idx="25966" formatCode="0.00E+00">
                  <c:v>2853.28</c:v>
                </c:pt>
                <c:pt idx="25967" formatCode="0.00E+00">
                  <c:v>2861.88</c:v>
                </c:pt>
                <c:pt idx="25968" formatCode="0.00E+00">
                  <c:v>2869.86</c:v>
                </c:pt>
                <c:pt idx="25969" formatCode="0.00E+00">
                  <c:v>2877.21</c:v>
                </c:pt>
                <c:pt idx="25970" formatCode="0.00E+00">
                  <c:v>2883.93</c:v>
                </c:pt>
                <c:pt idx="25971" formatCode="0.00E+00">
                  <c:v>2890.01</c:v>
                </c:pt>
                <c:pt idx="25972" formatCode="0.00E+00">
                  <c:v>2895.47</c:v>
                </c:pt>
                <c:pt idx="25973" formatCode="0.00E+00">
                  <c:v>2900.29</c:v>
                </c:pt>
                <c:pt idx="25974" formatCode="0.00E+00">
                  <c:v>2904.48</c:v>
                </c:pt>
                <c:pt idx="25975" formatCode="0.00E+00">
                  <c:v>2908.03</c:v>
                </c:pt>
                <c:pt idx="25976" formatCode="0.00E+00">
                  <c:v>2910.94</c:v>
                </c:pt>
                <c:pt idx="25977" formatCode="0.00E+00">
                  <c:v>2913.22</c:v>
                </c:pt>
                <c:pt idx="25978" formatCode="0.00E+00">
                  <c:v>2914.86</c:v>
                </c:pt>
                <c:pt idx="25979" formatCode="0.00E+00">
                  <c:v>2915.86</c:v>
                </c:pt>
                <c:pt idx="25980" formatCode="0.00E+00">
                  <c:v>2916.23</c:v>
                </c:pt>
                <c:pt idx="25981" formatCode="0.00E+00">
                  <c:v>2915.95</c:v>
                </c:pt>
                <c:pt idx="25982" formatCode="0.00E+00">
                  <c:v>2915.04</c:v>
                </c:pt>
                <c:pt idx="25983" formatCode="0.00E+00">
                  <c:v>2913.48</c:v>
                </c:pt>
                <c:pt idx="25984" formatCode="0.00E+00">
                  <c:v>2911.3</c:v>
                </c:pt>
                <c:pt idx="25985" formatCode="0.00E+00">
                  <c:v>2908.47</c:v>
                </c:pt>
                <c:pt idx="25986" formatCode="0.00E+00">
                  <c:v>2905.01</c:v>
                </c:pt>
                <c:pt idx="25987" formatCode="0.00E+00">
                  <c:v>2900.91</c:v>
                </c:pt>
                <c:pt idx="25988" formatCode="0.00E+00">
                  <c:v>2896.17</c:v>
                </c:pt>
                <c:pt idx="25989" formatCode="0.00E+00">
                  <c:v>2890.8</c:v>
                </c:pt>
                <c:pt idx="25990" formatCode="0.00E+00">
                  <c:v>2884.8</c:v>
                </c:pt>
                <c:pt idx="25991" formatCode="0.00E+00">
                  <c:v>2878.17</c:v>
                </c:pt>
                <c:pt idx="25992" formatCode="0.00E+00">
                  <c:v>2870.9</c:v>
                </c:pt>
                <c:pt idx="25993" formatCode="0.00E+00">
                  <c:v>2863.01</c:v>
                </c:pt>
                <c:pt idx="25994" formatCode="0.00E+00">
                  <c:v>2854.49</c:v>
                </c:pt>
                <c:pt idx="25995" formatCode="0.00E+00">
                  <c:v>2845.35</c:v>
                </c:pt>
                <c:pt idx="25996" formatCode="0.00E+00">
                  <c:v>2835.58</c:v>
                </c:pt>
                <c:pt idx="25997" formatCode="0.00E+00">
                  <c:v>2825.2</c:v>
                </c:pt>
                <c:pt idx="25998" formatCode="0.00E+00">
                  <c:v>2814.19</c:v>
                </c:pt>
                <c:pt idx="25999" formatCode="0.00E+00">
                  <c:v>2802.57</c:v>
                </c:pt>
                <c:pt idx="26000" formatCode="0.00E+00">
                  <c:v>2790.33</c:v>
                </c:pt>
                <c:pt idx="26001" formatCode="0.00E+00">
                  <c:v>2777.48</c:v>
                </c:pt>
                <c:pt idx="26002" formatCode="0.00E+00">
                  <c:v>2764.03</c:v>
                </c:pt>
                <c:pt idx="26003" formatCode="0.00E+00">
                  <c:v>2749.97</c:v>
                </c:pt>
                <c:pt idx="26004" formatCode="0.00E+00">
                  <c:v>2735.31</c:v>
                </c:pt>
                <c:pt idx="26005" formatCode="0.00E+00">
                  <c:v>2720.05</c:v>
                </c:pt>
                <c:pt idx="26006" formatCode="0.00E+00">
                  <c:v>2704.19</c:v>
                </c:pt>
                <c:pt idx="26007" formatCode="0.00E+00">
                  <c:v>2687.74</c:v>
                </c:pt>
                <c:pt idx="26008" formatCode="0.00E+00">
                  <c:v>2670.7</c:v>
                </c:pt>
                <c:pt idx="26009" formatCode="0.00E+00">
                  <c:v>2653.08</c:v>
                </c:pt>
                <c:pt idx="26010" formatCode="0.00E+00">
                  <c:v>2634.88</c:v>
                </c:pt>
                <c:pt idx="26011" formatCode="0.00E+00">
                  <c:v>2616.1</c:v>
                </c:pt>
                <c:pt idx="26012" formatCode="0.00E+00">
                  <c:v>2596.75</c:v>
                </c:pt>
                <c:pt idx="26013" formatCode="0.00E+00">
                  <c:v>2576.83</c:v>
                </c:pt>
                <c:pt idx="26014" formatCode="0.00E+00">
                  <c:v>2556.34</c:v>
                </c:pt>
                <c:pt idx="26015" formatCode="0.00E+00">
                  <c:v>2535.29</c:v>
                </c:pt>
                <c:pt idx="26016" formatCode="0.00E+00">
                  <c:v>2513.69</c:v>
                </c:pt>
                <c:pt idx="26017" formatCode="0.00E+00">
                  <c:v>2491.54</c:v>
                </c:pt>
                <c:pt idx="26018" formatCode="0.00E+00">
                  <c:v>2468.85</c:v>
                </c:pt>
                <c:pt idx="26019" formatCode="0.00E+00">
                  <c:v>2445.61</c:v>
                </c:pt>
                <c:pt idx="26020" formatCode="0.00E+00">
                  <c:v>2421.84</c:v>
                </c:pt>
                <c:pt idx="26021" formatCode="0.00E+00">
                  <c:v>2397.5300000000002</c:v>
                </c:pt>
                <c:pt idx="26022" formatCode="0.00E+00">
                  <c:v>2372.6999999999998</c:v>
                </c:pt>
                <c:pt idx="26023" formatCode="0.00E+00">
                  <c:v>2347.36</c:v>
                </c:pt>
                <c:pt idx="26024" formatCode="0.00E+00">
                  <c:v>2321.4899999999998</c:v>
                </c:pt>
                <c:pt idx="26025" formatCode="0.00E+00">
                  <c:v>2295.12</c:v>
                </c:pt>
                <c:pt idx="26026" formatCode="0.00E+00">
                  <c:v>2268.25</c:v>
                </c:pt>
                <c:pt idx="26027" formatCode="0.00E+00">
                  <c:v>2240.88</c:v>
                </c:pt>
                <c:pt idx="26028" formatCode="0.00E+00">
                  <c:v>2213.02</c:v>
                </c:pt>
                <c:pt idx="26029" formatCode="0.00E+00">
                  <c:v>2184.6799999999998</c:v>
                </c:pt>
                <c:pt idx="26030" formatCode="0.00E+00">
                  <c:v>2155.85</c:v>
                </c:pt>
                <c:pt idx="26031" formatCode="0.00E+00">
                  <c:v>2126.56</c:v>
                </c:pt>
                <c:pt idx="26032" formatCode="0.00E+00">
                  <c:v>2096.79</c:v>
                </c:pt>
                <c:pt idx="26033" formatCode="0.00E+00">
                  <c:v>2066.5700000000002</c:v>
                </c:pt>
                <c:pt idx="26034" formatCode="0.00E+00">
                  <c:v>2035.9</c:v>
                </c:pt>
                <c:pt idx="26035" formatCode="0.00E+00">
                  <c:v>2004.78</c:v>
                </c:pt>
                <c:pt idx="26036" formatCode="0.00E+00">
                  <c:v>1973.22</c:v>
                </c:pt>
                <c:pt idx="26037" formatCode="0.00E+00">
                  <c:v>1941.23</c:v>
                </c:pt>
                <c:pt idx="26038" formatCode="0.00E+00">
                  <c:v>1908.81</c:v>
                </c:pt>
                <c:pt idx="26039" formatCode="0.00E+00">
                  <c:v>1875.98</c:v>
                </c:pt>
                <c:pt idx="26040" formatCode="0.00E+00">
                  <c:v>1842.73</c:v>
                </c:pt>
                <c:pt idx="26041" formatCode="0.00E+00">
                  <c:v>1809.09</c:v>
                </c:pt>
                <c:pt idx="26042" formatCode="0.00E+00">
                  <c:v>1775.04</c:v>
                </c:pt>
                <c:pt idx="26043" formatCode="0.00E+00">
                  <c:v>1740.61</c:v>
                </c:pt>
                <c:pt idx="26044" formatCode="0.00E+00">
                  <c:v>1705.79</c:v>
                </c:pt>
                <c:pt idx="26045" formatCode="0.00E+00">
                  <c:v>1670.6</c:v>
                </c:pt>
                <c:pt idx="26046" formatCode="0.00E+00">
                  <c:v>1635.05</c:v>
                </c:pt>
                <c:pt idx="26047" formatCode="0.00E+00">
                  <c:v>1599.13</c:v>
                </c:pt>
                <c:pt idx="26048" formatCode="0.00E+00">
                  <c:v>1562.87</c:v>
                </c:pt>
                <c:pt idx="26049" formatCode="0.00E+00">
                  <c:v>1526.26</c:v>
                </c:pt>
                <c:pt idx="26050" formatCode="0.00E+00">
                  <c:v>1489.32</c:v>
                </c:pt>
                <c:pt idx="26051" formatCode="0.00E+00">
                  <c:v>1452.06</c:v>
                </c:pt>
                <c:pt idx="26052" formatCode="0.00E+00">
                  <c:v>1414.47</c:v>
                </c:pt>
                <c:pt idx="26053" formatCode="0.00E+00">
                  <c:v>1376.57</c:v>
                </c:pt>
                <c:pt idx="26054" formatCode="0.00E+00">
                  <c:v>1338.38</c:v>
                </c:pt>
                <c:pt idx="26055" formatCode="0.00E+00">
                  <c:v>1299.8900000000001</c:v>
                </c:pt>
                <c:pt idx="26056" formatCode="0.00E+00">
                  <c:v>1261.1099999999999</c:v>
                </c:pt>
                <c:pt idx="26057" formatCode="0.00E+00">
                  <c:v>1222.06</c:v>
                </c:pt>
                <c:pt idx="26058" formatCode="0.00E+00">
                  <c:v>1182.74</c:v>
                </c:pt>
                <c:pt idx="26059" formatCode="0.00E+00">
                  <c:v>1143.1600000000001</c:v>
                </c:pt>
                <c:pt idx="26060" formatCode="0.00E+00">
                  <c:v>1103.33</c:v>
                </c:pt>
                <c:pt idx="26061" formatCode="0.00E+00">
                  <c:v>1063.26</c:v>
                </c:pt>
                <c:pt idx="26062" formatCode="0.00E+00">
                  <c:v>1022.96</c:v>
                </c:pt>
                <c:pt idx="26063">
                  <c:v>982.43100000000004</c:v>
                </c:pt>
                <c:pt idx="26064">
                  <c:v>941.68700000000001</c:v>
                </c:pt>
                <c:pt idx="26065">
                  <c:v>900.73699999999997</c:v>
                </c:pt>
                <c:pt idx="26066">
                  <c:v>859.58900000000006</c:v>
                </c:pt>
                <c:pt idx="26067">
                  <c:v>818.25199999999995</c:v>
                </c:pt>
                <c:pt idx="26068">
                  <c:v>776.73699999999997</c:v>
                </c:pt>
                <c:pt idx="26069">
                  <c:v>735.05</c:v>
                </c:pt>
                <c:pt idx="26070">
                  <c:v>693.20299999999997</c:v>
                </c:pt>
                <c:pt idx="26071">
                  <c:v>651.20299999999997</c:v>
                </c:pt>
                <c:pt idx="26072">
                  <c:v>609.06100000000004</c:v>
                </c:pt>
                <c:pt idx="26073">
                  <c:v>566.78499999999997</c:v>
                </c:pt>
                <c:pt idx="26074">
                  <c:v>524.38400000000001</c:v>
                </c:pt>
                <c:pt idx="26075">
                  <c:v>481.86900000000003</c:v>
                </c:pt>
                <c:pt idx="26076">
                  <c:v>439.24700000000001</c:v>
                </c:pt>
                <c:pt idx="26077">
                  <c:v>396.53</c:v>
                </c:pt>
                <c:pt idx="26078">
                  <c:v>353.72500000000002</c:v>
                </c:pt>
                <c:pt idx="26079">
                  <c:v>310.84199999999998</c:v>
                </c:pt>
                <c:pt idx="26080">
                  <c:v>267.89100000000002</c:v>
                </c:pt>
                <c:pt idx="26081">
                  <c:v>224.88</c:v>
                </c:pt>
                <c:pt idx="26082">
                  <c:v>181.82</c:v>
                </c:pt>
                <c:pt idx="26083">
                  <c:v>138.71899999999999</c:v>
                </c:pt>
                <c:pt idx="26084">
                  <c:v>95.587999999999994</c:v>
                </c:pt>
                <c:pt idx="26085">
                  <c:v>52.435400000000001</c:v>
                </c:pt>
                <c:pt idx="26086">
                  <c:v>9.2710000000000008</c:v>
                </c:pt>
                <c:pt idx="26087">
                  <c:v>-33.895600000000002</c:v>
                </c:pt>
                <c:pt idx="26088">
                  <c:v>-77.055199999999999</c:v>
                </c:pt>
                <c:pt idx="26089">
                  <c:v>-120.19799999999999</c:v>
                </c:pt>
                <c:pt idx="26090">
                  <c:v>-163.315</c:v>
                </c:pt>
                <c:pt idx="26091">
                  <c:v>-206.39599999999999</c:v>
                </c:pt>
                <c:pt idx="26092">
                  <c:v>-249.43199999999999</c:v>
                </c:pt>
                <c:pt idx="26093">
                  <c:v>-292.41500000000002</c:v>
                </c:pt>
                <c:pt idx="26094">
                  <c:v>-335.33300000000003</c:v>
                </c:pt>
                <c:pt idx="26095">
                  <c:v>-378.17899999999997</c:v>
                </c:pt>
                <c:pt idx="26096">
                  <c:v>-420.94200000000001</c:v>
                </c:pt>
                <c:pt idx="26097">
                  <c:v>-463.613</c:v>
                </c:pt>
                <c:pt idx="26098">
                  <c:v>-506.18200000000002</c:v>
                </c:pt>
                <c:pt idx="26099">
                  <c:v>-548.64200000000005</c:v>
                </c:pt>
                <c:pt idx="26100">
                  <c:v>-590.98199999999997</c:v>
                </c:pt>
                <c:pt idx="26101">
                  <c:v>-633.19299999999998</c:v>
                </c:pt>
                <c:pt idx="26102">
                  <c:v>-675.26499999999999</c:v>
                </c:pt>
                <c:pt idx="26103">
                  <c:v>-717.19100000000003</c:v>
                </c:pt>
                <c:pt idx="26104">
                  <c:v>-758.95899999999995</c:v>
                </c:pt>
                <c:pt idx="26105">
                  <c:v>-800.56200000000001</c:v>
                </c:pt>
                <c:pt idx="26106">
                  <c:v>-841.99</c:v>
                </c:pt>
                <c:pt idx="26107">
                  <c:v>-883.23400000000004</c:v>
                </c:pt>
                <c:pt idx="26108">
                  <c:v>-924.28499999999997</c:v>
                </c:pt>
                <c:pt idx="26109">
                  <c:v>-965.13400000000001</c:v>
                </c:pt>
                <c:pt idx="26110" formatCode="0.00E+00">
                  <c:v>-1005.77</c:v>
                </c:pt>
                <c:pt idx="26111" formatCode="0.00E+00">
                  <c:v>-1046.19</c:v>
                </c:pt>
                <c:pt idx="26112" formatCode="0.00E+00">
                  <c:v>-1086.3800000000001</c:v>
                </c:pt>
                <c:pt idx="26113" formatCode="0.00E+00">
                  <c:v>-1126.33</c:v>
                </c:pt>
                <c:pt idx="26114" formatCode="0.00E+00">
                  <c:v>-1166.04</c:v>
                </c:pt>
                <c:pt idx="26115" formatCode="0.00E+00">
                  <c:v>-1205.49</c:v>
                </c:pt>
                <c:pt idx="26116" formatCode="0.00E+00">
                  <c:v>-1244.68</c:v>
                </c:pt>
                <c:pt idx="26117" formatCode="0.00E+00">
                  <c:v>-1283.5899999999999</c:v>
                </c:pt>
                <c:pt idx="26118" formatCode="0.00E+00">
                  <c:v>-1322.23</c:v>
                </c:pt>
                <c:pt idx="26119" formatCode="0.00E+00">
                  <c:v>-1360.57</c:v>
                </c:pt>
                <c:pt idx="26120" formatCode="0.00E+00">
                  <c:v>-1398.62</c:v>
                </c:pt>
                <c:pt idx="26121" formatCode="0.00E+00">
                  <c:v>-1436.36</c:v>
                </c:pt>
                <c:pt idx="26122" formatCode="0.00E+00">
                  <c:v>-1473.79</c:v>
                </c:pt>
                <c:pt idx="26123" formatCode="0.00E+00">
                  <c:v>-1510.89</c:v>
                </c:pt>
                <c:pt idx="26124" formatCode="0.00E+00">
                  <c:v>-1547.67</c:v>
                </c:pt>
                <c:pt idx="26125" formatCode="0.00E+00">
                  <c:v>-1584.11</c:v>
                </c:pt>
                <c:pt idx="26126" formatCode="0.00E+00">
                  <c:v>-1620.2</c:v>
                </c:pt>
                <c:pt idx="26127" formatCode="0.00E+00">
                  <c:v>-1655.93</c:v>
                </c:pt>
                <c:pt idx="26128" formatCode="0.00E+00">
                  <c:v>-1691.31</c:v>
                </c:pt>
                <c:pt idx="26129" formatCode="0.00E+00">
                  <c:v>-1726.31</c:v>
                </c:pt>
                <c:pt idx="26130" formatCode="0.00E+00">
                  <c:v>-1760.94</c:v>
                </c:pt>
                <c:pt idx="26131" formatCode="0.00E+00">
                  <c:v>-1795.18</c:v>
                </c:pt>
                <c:pt idx="26132" formatCode="0.00E+00">
                  <c:v>-1829.03</c:v>
                </c:pt>
                <c:pt idx="26133" formatCode="0.00E+00">
                  <c:v>-1862.47</c:v>
                </c:pt>
                <c:pt idx="26134" formatCode="0.00E+00">
                  <c:v>-1895.51</c:v>
                </c:pt>
                <c:pt idx="26135" formatCode="0.00E+00">
                  <c:v>-1928.14</c:v>
                </c:pt>
                <c:pt idx="26136" formatCode="0.00E+00">
                  <c:v>-1960.34</c:v>
                </c:pt>
                <c:pt idx="26137" formatCode="0.00E+00">
                  <c:v>-1992.12</c:v>
                </c:pt>
                <c:pt idx="26138" formatCode="0.00E+00">
                  <c:v>-2023.46</c:v>
                </c:pt>
                <c:pt idx="26139" formatCode="0.00E+00">
                  <c:v>-2054.36</c:v>
                </c:pt>
                <c:pt idx="26140" formatCode="0.00E+00">
                  <c:v>-2084.8000000000002</c:v>
                </c:pt>
                <c:pt idx="26141" formatCode="0.00E+00">
                  <c:v>-2114.8000000000002</c:v>
                </c:pt>
                <c:pt idx="26142" formatCode="0.00E+00">
                  <c:v>-2144.3200000000002</c:v>
                </c:pt>
                <c:pt idx="26143" formatCode="0.00E+00">
                  <c:v>-2173.38</c:v>
                </c:pt>
                <c:pt idx="26144" formatCode="0.00E+00">
                  <c:v>-2201.9699999999998</c:v>
                </c:pt>
                <c:pt idx="26145" formatCode="0.00E+00">
                  <c:v>-2230.0700000000002</c:v>
                </c:pt>
                <c:pt idx="26146" formatCode="0.00E+00">
                  <c:v>-2257.6799999999998</c:v>
                </c:pt>
                <c:pt idx="26147" formatCode="0.00E+00">
                  <c:v>-2284.8000000000002</c:v>
                </c:pt>
                <c:pt idx="26148" formatCode="0.00E+00">
                  <c:v>-2311.42</c:v>
                </c:pt>
                <c:pt idx="26149" formatCode="0.00E+00">
                  <c:v>-2337.54</c:v>
                </c:pt>
                <c:pt idx="26150" formatCode="0.00E+00">
                  <c:v>-2363.14</c:v>
                </c:pt>
                <c:pt idx="26151" formatCode="0.00E+00">
                  <c:v>-2388.23</c:v>
                </c:pt>
                <c:pt idx="26152" formatCode="0.00E+00">
                  <c:v>-2412.79</c:v>
                </c:pt>
                <c:pt idx="26153" formatCode="0.00E+00">
                  <c:v>-2436.8200000000002</c:v>
                </c:pt>
                <c:pt idx="26154" formatCode="0.00E+00">
                  <c:v>-2460.33</c:v>
                </c:pt>
                <c:pt idx="26155" formatCode="0.00E+00">
                  <c:v>-2483.29</c:v>
                </c:pt>
                <c:pt idx="26156" formatCode="0.00E+00">
                  <c:v>-2505.71</c:v>
                </c:pt>
                <c:pt idx="26157" formatCode="0.00E+00">
                  <c:v>-2527.58</c:v>
                </c:pt>
                <c:pt idx="26158" formatCode="0.00E+00">
                  <c:v>-2548.9</c:v>
                </c:pt>
                <c:pt idx="26159" formatCode="0.00E+00">
                  <c:v>-2569.66</c:v>
                </c:pt>
                <c:pt idx="26160" formatCode="0.00E+00">
                  <c:v>-2589.86</c:v>
                </c:pt>
                <c:pt idx="26161" formatCode="0.00E+00">
                  <c:v>-2609.4899999999998</c:v>
                </c:pt>
                <c:pt idx="26162" formatCode="0.00E+00">
                  <c:v>-2628.55</c:v>
                </c:pt>
                <c:pt idx="26163" formatCode="0.00E+00">
                  <c:v>-2647.04</c:v>
                </c:pt>
                <c:pt idx="26164" formatCode="0.00E+00">
                  <c:v>-2664.95</c:v>
                </c:pt>
                <c:pt idx="26165" formatCode="0.00E+00">
                  <c:v>-2682.27</c:v>
                </c:pt>
                <c:pt idx="26166" formatCode="0.00E+00">
                  <c:v>-2699.01</c:v>
                </c:pt>
                <c:pt idx="26167" formatCode="0.00E+00">
                  <c:v>-2715.15</c:v>
                </c:pt>
                <c:pt idx="26168" formatCode="0.00E+00">
                  <c:v>-2730.7</c:v>
                </c:pt>
                <c:pt idx="26169" formatCode="0.00E+00">
                  <c:v>-2745.65</c:v>
                </c:pt>
                <c:pt idx="26170" formatCode="0.00E+00">
                  <c:v>-2760.01</c:v>
                </c:pt>
                <c:pt idx="26171" formatCode="0.00E+00">
                  <c:v>-2773.76</c:v>
                </c:pt>
                <c:pt idx="26172" formatCode="0.00E+00">
                  <c:v>-2786.9</c:v>
                </c:pt>
                <c:pt idx="26173" formatCode="0.00E+00">
                  <c:v>-2799.43</c:v>
                </c:pt>
                <c:pt idx="26174" formatCode="0.00E+00">
                  <c:v>-2811.35</c:v>
                </c:pt>
                <c:pt idx="26175" formatCode="0.00E+00">
                  <c:v>-2822.65</c:v>
                </c:pt>
                <c:pt idx="26176" formatCode="0.00E+00">
                  <c:v>-2833.34</c:v>
                </c:pt>
                <c:pt idx="26177" formatCode="0.00E+00">
                  <c:v>-2843.4</c:v>
                </c:pt>
                <c:pt idx="26178" formatCode="0.00E+00">
                  <c:v>-2852.85</c:v>
                </c:pt>
                <c:pt idx="26179" formatCode="0.00E+00">
                  <c:v>-2861.67</c:v>
                </c:pt>
                <c:pt idx="26180" formatCode="0.00E+00">
                  <c:v>-2869.86</c:v>
                </c:pt>
                <c:pt idx="26181" formatCode="0.00E+00">
                  <c:v>-2877.42</c:v>
                </c:pt>
                <c:pt idx="26182" formatCode="0.00E+00">
                  <c:v>-2884.36</c:v>
                </c:pt>
                <c:pt idx="26183" formatCode="0.00E+00">
                  <c:v>-2890.66</c:v>
                </c:pt>
                <c:pt idx="26184" formatCode="0.00E+00">
                  <c:v>-2896.33</c:v>
                </c:pt>
                <c:pt idx="26185" formatCode="0.00E+00">
                  <c:v>-2901.37</c:v>
                </c:pt>
                <c:pt idx="26186" formatCode="0.00E+00">
                  <c:v>-2905.77</c:v>
                </c:pt>
                <c:pt idx="26187" formatCode="0.00E+00">
                  <c:v>-2909.54</c:v>
                </c:pt>
                <c:pt idx="26188" formatCode="0.00E+00">
                  <c:v>-2912.66</c:v>
                </c:pt>
                <c:pt idx="26189" formatCode="0.00E+00">
                  <c:v>-2915.15</c:v>
                </c:pt>
                <c:pt idx="26190" formatCode="0.00E+00">
                  <c:v>-2917.01</c:v>
                </c:pt>
                <c:pt idx="26191" formatCode="0.00E+00">
                  <c:v>-2918.22</c:v>
                </c:pt>
                <c:pt idx="26192" formatCode="0.00E+00">
                  <c:v>-2918.8</c:v>
                </c:pt>
                <c:pt idx="26193" formatCode="0.00E+00">
                  <c:v>-2918.73</c:v>
                </c:pt>
                <c:pt idx="26194" formatCode="0.00E+00">
                  <c:v>-2918.03</c:v>
                </c:pt>
                <c:pt idx="26195" formatCode="0.00E+00">
                  <c:v>-2916.69</c:v>
                </c:pt>
                <c:pt idx="26196" formatCode="0.00E+00">
                  <c:v>-2914.71</c:v>
                </c:pt>
                <c:pt idx="26197" formatCode="0.00E+00">
                  <c:v>-2912.09</c:v>
                </c:pt>
                <c:pt idx="26198" formatCode="0.00E+00">
                  <c:v>-2908.84</c:v>
                </c:pt>
                <c:pt idx="26199" formatCode="0.00E+00">
                  <c:v>-2904.95</c:v>
                </c:pt>
                <c:pt idx="26200" formatCode="0.00E+00">
                  <c:v>-2900.42</c:v>
                </c:pt>
                <c:pt idx="26201" formatCode="0.00E+00">
                  <c:v>-2895.26</c:v>
                </c:pt>
                <c:pt idx="26202" formatCode="0.00E+00">
                  <c:v>-2889.46</c:v>
                </c:pt>
                <c:pt idx="26203" formatCode="0.00E+00">
                  <c:v>-2883.03</c:v>
                </c:pt>
                <c:pt idx="26204" formatCode="0.00E+00">
                  <c:v>-2875.97</c:v>
                </c:pt>
                <c:pt idx="26205" formatCode="0.00E+00">
                  <c:v>-2868.28</c:v>
                </c:pt>
                <c:pt idx="26206" formatCode="0.00E+00">
                  <c:v>-2859.96</c:v>
                </c:pt>
                <c:pt idx="26207" formatCode="0.00E+00">
                  <c:v>-2851.02</c:v>
                </c:pt>
                <c:pt idx="26208" formatCode="0.00E+00">
                  <c:v>-2841.45</c:v>
                </c:pt>
                <c:pt idx="26209" formatCode="0.00E+00">
                  <c:v>-2831.26</c:v>
                </c:pt>
                <c:pt idx="26210" formatCode="0.00E+00">
                  <c:v>-2820.45</c:v>
                </c:pt>
                <c:pt idx="26211" formatCode="0.00E+00">
                  <c:v>-2809.03</c:v>
                </c:pt>
                <c:pt idx="26212" formatCode="0.00E+00">
                  <c:v>-2796.98</c:v>
                </c:pt>
                <c:pt idx="26213" formatCode="0.00E+00">
                  <c:v>-2784.33</c:v>
                </c:pt>
                <c:pt idx="26214" formatCode="0.00E+00">
                  <c:v>-2771.07</c:v>
                </c:pt>
                <c:pt idx="26215" formatCode="0.00E+00">
                  <c:v>-2757.2</c:v>
                </c:pt>
                <c:pt idx="26216" formatCode="0.00E+00">
                  <c:v>-2742.72</c:v>
                </c:pt>
                <c:pt idx="26217" formatCode="0.00E+00">
                  <c:v>-2727.65</c:v>
                </c:pt>
                <c:pt idx="26218" formatCode="0.00E+00">
                  <c:v>-2711.97</c:v>
                </c:pt>
                <c:pt idx="26219" formatCode="0.00E+00">
                  <c:v>-2695.71</c:v>
                </c:pt>
                <c:pt idx="26220" formatCode="0.00E+00">
                  <c:v>-2678.85</c:v>
                </c:pt>
                <c:pt idx="26221" formatCode="0.00E+00">
                  <c:v>-2661.41</c:v>
                </c:pt>
                <c:pt idx="26222" formatCode="0.00E+00">
                  <c:v>-2643.38</c:v>
                </c:pt>
                <c:pt idx="26223" formatCode="0.00E+00">
                  <c:v>-2624.78</c:v>
                </c:pt>
                <c:pt idx="26224" formatCode="0.00E+00">
                  <c:v>-2605.6</c:v>
                </c:pt>
                <c:pt idx="26225" formatCode="0.00E+00">
                  <c:v>-2585.85</c:v>
                </c:pt>
                <c:pt idx="26226" formatCode="0.00E+00">
                  <c:v>-2565.5300000000002</c:v>
                </c:pt>
                <c:pt idx="26227" formatCode="0.00E+00">
                  <c:v>-2544.66</c:v>
                </c:pt>
                <c:pt idx="26228" formatCode="0.00E+00">
                  <c:v>-2523.2199999999998</c:v>
                </c:pt>
                <c:pt idx="26229" formatCode="0.00E+00">
                  <c:v>-2501.2399999999998</c:v>
                </c:pt>
                <c:pt idx="26230" formatCode="0.00E+00">
                  <c:v>-2478.6999999999998</c:v>
                </c:pt>
                <c:pt idx="26231" formatCode="0.00E+00">
                  <c:v>-2455.62</c:v>
                </c:pt>
                <c:pt idx="26232" formatCode="0.00E+00">
                  <c:v>-2432.0100000000002</c:v>
                </c:pt>
                <c:pt idx="26233" formatCode="0.00E+00">
                  <c:v>-2407.86</c:v>
                </c:pt>
                <c:pt idx="26234" formatCode="0.00E+00">
                  <c:v>-2383.19</c:v>
                </c:pt>
                <c:pt idx="26235" formatCode="0.00E+00">
                  <c:v>-2357.9899999999998</c:v>
                </c:pt>
                <c:pt idx="26236" formatCode="0.00E+00">
                  <c:v>-2332.2800000000002</c:v>
                </c:pt>
                <c:pt idx="26237" formatCode="0.00E+00">
                  <c:v>-2306.0500000000002</c:v>
                </c:pt>
                <c:pt idx="26238" formatCode="0.00E+00">
                  <c:v>-2279.3200000000002</c:v>
                </c:pt>
                <c:pt idx="26239" formatCode="0.00E+00">
                  <c:v>-2252.1</c:v>
                </c:pt>
                <c:pt idx="26240" formatCode="0.00E+00">
                  <c:v>-2224.38</c:v>
                </c:pt>
                <c:pt idx="26241" formatCode="0.00E+00">
                  <c:v>-2196.17</c:v>
                </c:pt>
                <c:pt idx="26242" formatCode="0.00E+00">
                  <c:v>-2167.48</c:v>
                </c:pt>
                <c:pt idx="26243" formatCode="0.00E+00">
                  <c:v>-2138.31</c:v>
                </c:pt>
                <c:pt idx="26244" formatCode="0.00E+00">
                  <c:v>-2108.6799999999998</c:v>
                </c:pt>
                <c:pt idx="26245" formatCode="0.00E+00">
                  <c:v>-2078.59</c:v>
                </c:pt>
                <c:pt idx="26246" formatCode="0.00E+00">
                  <c:v>-2048.04</c:v>
                </c:pt>
                <c:pt idx="26247" formatCode="0.00E+00">
                  <c:v>-2017.04</c:v>
                </c:pt>
                <c:pt idx="26248" formatCode="0.00E+00">
                  <c:v>-1985.6</c:v>
                </c:pt>
                <c:pt idx="26249" formatCode="0.00E+00">
                  <c:v>-1953.73</c:v>
                </c:pt>
                <c:pt idx="26250" formatCode="0.00E+00">
                  <c:v>-1921.42</c:v>
                </c:pt>
                <c:pt idx="26251" formatCode="0.00E+00">
                  <c:v>-1888.7</c:v>
                </c:pt>
                <c:pt idx="26252" formatCode="0.00E+00">
                  <c:v>-1855.56</c:v>
                </c:pt>
                <c:pt idx="26253" formatCode="0.00E+00">
                  <c:v>-1822.02</c:v>
                </c:pt>
                <c:pt idx="26254" formatCode="0.00E+00">
                  <c:v>-1788.08</c:v>
                </c:pt>
                <c:pt idx="26255" formatCode="0.00E+00">
                  <c:v>-1753.75</c:v>
                </c:pt>
                <c:pt idx="26256" formatCode="0.00E+00">
                  <c:v>-1719.03</c:v>
                </c:pt>
                <c:pt idx="26257" formatCode="0.00E+00">
                  <c:v>-1683.93</c:v>
                </c:pt>
                <c:pt idx="26258" formatCode="0.00E+00">
                  <c:v>-1648.47</c:v>
                </c:pt>
                <c:pt idx="26259" formatCode="0.00E+00">
                  <c:v>-1612.65</c:v>
                </c:pt>
                <c:pt idx="26260" formatCode="0.00E+00">
                  <c:v>-1576.47</c:v>
                </c:pt>
                <c:pt idx="26261" formatCode="0.00E+00">
                  <c:v>-1539.95</c:v>
                </c:pt>
                <c:pt idx="26262" formatCode="0.00E+00">
                  <c:v>-1503.08</c:v>
                </c:pt>
                <c:pt idx="26263" formatCode="0.00E+00">
                  <c:v>-1465.89</c:v>
                </c:pt>
                <c:pt idx="26264" formatCode="0.00E+00">
                  <c:v>-1428.38</c:v>
                </c:pt>
                <c:pt idx="26265" formatCode="0.00E+00">
                  <c:v>-1390.56</c:v>
                </c:pt>
                <c:pt idx="26266" formatCode="0.00E+00">
                  <c:v>-1352.43</c:v>
                </c:pt>
                <c:pt idx="26267" formatCode="0.00E+00">
                  <c:v>-1314.01</c:v>
                </c:pt>
                <c:pt idx="26268" formatCode="0.00E+00">
                  <c:v>-1275.29</c:v>
                </c:pt>
                <c:pt idx="26269" formatCode="0.00E+00">
                  <c:v>-1236.3</c:v>
                </c:pt>
                <c:pt idx="26270" formatCode="0.00E+00">
                  <c:v>-1197.04</c:v>
                </c:pt>
                <c:pt idx="26271" formatCode="0.00E+00">
                  <c:v>-1157.51</c:v>
                </c:pt>
                <c:pt idx="26272" formatCode="0.00E+00">
                  <c:v>-1117.73</c:v>
                </c:pt>
                <c:pt idx="26273" formatCode="0.00E+00">
                  <c:v>-1077.71</c:v>
                </c:pt>
                <c:pt idx="26274" formatCode="0.00E+00">
                  <c:v>-1037.45</c:v>
                </c:pt>
                <c:pt idx="26275">
                  <c:v>-996.96</c:v>
                </c:pt>
                <c:pt idx="26276">
                  <c:v>-956.25300000000004</c:v>
                </c:pt>
                <c:pt idx="26277">
                  <c:v>-915.33799999999997</c:v>
                </c:pt>
                <c:pt idx="26278">
                  <c:v>-874.221</c:v>
                </c:pt>
                <c:pt idx="26279">
                  <c:v>-832.91300000000001</c:v>
                </c:pt>
                <c:pt idx="26280">
                  <c:v>-791.42200000000003</c:v>
                </c:pt>
                <c:pt idx="26281">
                  <c:v>-749.75699999999995</c:v>
                </c:pt>
                <c:pt idx="26282">
                  <c:v>-707.92899999999997</c:v>
                </c:pt>
                <c:pt idx="26283">
                  <c:v>-665.94500000000005</c:v>
                </c:pt>
                <c:pt idx="26284">
                  <c:v>-623.81500000000005</c:v>
                </c:pt>
                <c:pt idx="26285">
                  <c:v>-581.54899999999998</c:v>
                </c:pt>
                <c:pt idx="26286">
                  <c:v>-539.154</c:v>
                </c:pt>
                <c:pt idx="26287">
                  <c:v>-496.64100000000002</c:v>
                </c:pt>
                <c:pt idx="26288">
                  <c:v>-454.02</c:v>
                </c:pt>
                <c:pt idx="26289">
                  <c:v>-411.29899999999998</c:v>
                </c:pt>
                <c:pt idx="26290">
                  <c:v>-368.48700000000002</c:v>
                </c:pt>
                <c:pt idx="26291">
                  <c:v>-325.59500000000003</c:v>
                </c:pt>
                <c:pt idx="26292">
                  <c:v>-282.63099999999997</c:v>
                </c:pt>
                <c:pt idx="26293">
                  <c:v>-239.60400000000001</c:v>
                </c:pt>
                <c:pt idx="26294">
                  <c:v>-196.52500000000001</c:v>
                </c:pt>
                <c:pt idx="26295">
                  <c:v>-153.40299999999999</c:v>
                </c:pt>
                <c:pt idx="26296">
                  <c:v>-110.246</c:v>
                </c:pt>
                <c:pt idx="26297">
                  <c:v>-67.064499999999995</c:v>
                </c:pt>
                <c:pt idx="26298">
                  <c:v>-23.868400000000001</c:v>
                </c:pt>
                <c:pt idx="26299">
                  <c:v>19.333200000000001</c:v>
                </c:pt>
                <c:pt idx="26300">
                  <c:v>62.5306</c:v>
                </c:pt>
                <c:pt idx="26301">
                  <c:v>105.715</c:v>
                </c:pt>
                <c:pt idx="26302">
                  <c:v>148.876</c:v>
                </c:pt>
                <c:pt idx="26303">
                  <c:v>192.00399999999999</c:v>
                </c:pt>
                <c:pt idx="26304">
                  <c:v>235.09100000000001</c:v>
                </c:pt>
                <c:pt idx="26305">
                  <c:v>278.12700000000001</c:v>
                </c:pt>
                <c:pt idx="26306">
                  <c:v>321.10199999999998</c:v>
                </c:pt>
                <c:pt idx="26307">
                  <c:v>364.00700000000001</c:v>
                </c:pt>
                <c:pt idx="26308">
                  <c:v>406.83300000000003</c:v>
                </c:pt>
                <c:pt idx="26309">
                  <c:v>449.57</c:v>
                </c:pt>
                <c:pt idx="26310">
                  <c:v>492.209</c:v>
                </c:pt>
                <c:pt idx="26311">
                  <c:v>534.74099999999999</c:v>
                </c:pt>
                <c:pt idx="26312">
                  <c:v>577.15499999999997</c:v>
                </c:pt>
                <c:pt idx="26313">
                  <c:v>619.44299999999998</c:v>
                </c:pt>
                <c:pt idx="26314">
                  <c:v>661.596</c:v>
                </c:pt>
                <c:pt idx="26315">
                  <c:v>703.60500000000002</c:v>
                </c:pt>
                <c:pt idx="26316">
                  <c:v>745.46</c:v>
                </c:pt>
                <c:pt idx="26317">
                  <c:v>787.15300000000002</c:v>
                </c:pt>
                <c:pt idx="26318">
                  <c:v>828.673</c:v>
                </c:pt>
                <c:pt idx="26319">
                  <c:v>870.01199999999994</c:v>
                </c:pt>
                <c:pt idx="26320">
                  <c:v>911.16200000000003</c:v>
                </c:pt>
                <c:pt idx="26321">
                  <c:v>952.11199999999997</c:v>
                </c:pt>
                <c:pt idx="26322">
                  <c:v>992.85400000000004</c:v>
                </c:pt>
                <c:pt idx="26323" formatCode="0.00E+00">
                  <c:v>1033.3800000000001</c:v>
                </c:pt>
                <c:pt idx="26324" formatCode="0.00E+00">
                  <c:v>1073.68</c:v>
                </c:pt>
                <c:pt idx="26325" formatCode="0.00E+00">
                  <c:v>1113.74</c:v>
                </c:pt>
                <c:pt idx="26326" formatCode="0.00E+00">
                  <c:v>1153.56</c:v>
                </c:pt>
                <c:pt idx="26327" formatCode="0.00E+00">
                  <c:v>1193.1300000000001</c:v>
                </c:pt>
                <c:pt idx="26328" formatCode="0.00E+00">
                  <c:v>1232.44</c:v>
                </c:pt>
                <c:pt idx="26329" formatCode="0.00E+00">
                  <c:v>1271.47</c:v>
                </c:pt>
                <c:pt idx="26330" formatCode="0.00E+00">
                  <c:v>1310.23</c:v>
                </c:pt>
                <c:pt idx="26331" formatCode="0.00E+00">
                  <c:v>1348.71</c:v>
                </c:pt>
                <c:pt idx="26332" formatCode="0.00E+00">
                  <c:v>1386.89</c:v>
                </c:pt>
                <c:pt idx="26333" formatCode="0.00E+00">
                  <c:v>1424.76</c:v>
                </c:pt>
                <c:pt idx="26334" formatCode="0.00E+00">
                  <c:v>1462.32</c:v>
                </c:pt>
                <c:pt idx="26335" formatCode="0.00E+00">
                  <c:v>1499.57</c:v>
                </c:pt>
                <c:pt idx="26336" formatCode="0.00E+00">
                  <c:v>1536.48</c:v>
                </c:pt>
                <c:pt idx="26337" formatCode="0.00E+00">
                  <c:v>1573.06</c:v>
                </c:pt>
                <c:pt idx="26338" formatCode="0.00E+00">
                  <c:v>1609.3</c:v>
                </c:pt>
                <c:pt idx="26339" formatCode="0.00E+00">
                  <c:v>1645.18</c:v>
                </c:pt>
                <c:pt idx="26340" formatCode="0.00E+00">
                  <c:v>1680.71</c:v>
                </c:pt>
                <c:pt idx="26341" formatCode="0.00E+00">
                  <c:v>1715.86</c:v>
                </c:pt>
                <c:pt idx="26342" formatCode="0.00E+00">
                  <c:v>1750.64</c:v>
                </c:pt>
                <c:pt idx="26343" formatCode="0.00E+00">
                  <c:v>1785.04</c:v>
                </c:pt>
                <c:pt idx="26344" formatCode="0.00E+00">
                  <c:v>1819.04</c:v>
                </c:pt>
                <c:pt idx="26345" formatCode="0.00E+00">
                  <c:v>1852.65</c:v>
                </c:pt>
                <c:pt idx="26346" formatCode="0.00E+00">
                  <c:v>1885.86</c:v>
                </c:pt>
                <c:pt idx="26347" formatCode="0.00E+00">
                  <c:v>1918.65</c:v>
                </c:pt>
                <c:pt idx="26348" formatCode="0.00E+00">
                  <c:v>1951.02</c:v>
                </c:pt>
                <c:pt idx="26349" formatCode="0.00E+00">
                  <c:v>1982.96</c:v>
                </c:pt>
                <c:pt idx="26350" formatCode="0.00E+00">
                  <c:v>2014.47</c:v>
                </c:pt>
                <c:pt idx="26351" formatCode="0.00E+00">
                  <c:v>2045.54</c:v>
                </c:pt>
                <c:pt idx="26352" formatCode="0.00E+00">
                  <c:v>2076.17</c:v>
                </c:pt>
                <c:pt idx="26353" formatCode="0.00E+00">
                  <c:v>2106.34</c:v>
                </c:pt>
                <c:pt idx="26354" formatCode="0.00E+00">
                  <c:v>2136.04</c:v>
                </c:pt>
                <c:pt idx="26355" formatCode="0.00E+00">
                  <c:v>2165.2800000000002</c:v>
                </c:pt>
                <c:pt idx="26356" formatCode="0.00E+00">
                  <c:v>2194.0500000000002</c:v>
                </c:pt>
                <c:pt idx="26357" formatCode="0.00E+00">
                  <c:v>2222.34</c:v>
                </c:pt>
                <c:pt idx="26358" formatCode="0.00E+00">
                  <c:v>2250.14</c:v>
                </c:pt>
                <c:pt idx="26359" formatCode="0.00E+00">
                  <c:v>2277.44</c:v>
                </c:pt>
                <c:pt idx="26360" formatCode="0.00E+00">
                  <c:v>2304.25</c:v>
                </c:pt>
                <c:pt idx="26361" formatCode="0.00E+00">
                  <c:v>2330.56</c:v>
                </c:pt>
                <c:pt idx="26362" formatCode="0.00E+00">
                  <c:v>2356.35</c:v>
                </c:pt>
                <c:pt idx="26363" formatCode="0.00E+00">
                  <c:v>2381.63</c:v>
                </c:pt>
                <c:pt idx="26364" formatCode="0.00E+00">
                  <c:v>2406.39</c:v>
                </c:pt>
                <c:pt idx="26365" formatCode="0.00E+00">
                  <c:v>2430.62</c:v>
                </c:pt>
                <c:pt idx="26366" formatCode="0.00E+00">
                  <c:v>2454.3200000000002</c:v>
                </c:pt>
                <c:pt idx="26367" formatCode="0.00E+00">
                  <c:v>2477.48</c:v>
                </c:pt>
                <c:pt idx="26368" formatCode="0.00E+00">
                  <c:v>2500.1</c:v>
                </c:pt>
                <c:pt idx="26369" formatCode="0.00E+00">
                  <c:v>2522.17</c:v>
                </c:pt>
                <c:pt idx="26370" formatCode="0.00E+00">
                  <c:v>2543.69</c:v>
                </c:pt>
                <c:pt idx="26371" formatCode="0.00E+00">
                  <c:v>2564.66</c:v>
                </c:pt>
                <c:pt idx="26372" formatCode="0.00E+00">
                  <c:v>2585.06</c:v>
                </c:pt>
                <c:pt idx="26373" formatCode="0.00E+00">
                  <c:v>2604.9</c:v>
                </c:pt>
                <c:pt idx="26374" formatCode="0.00E+00">
                  <c:v>2624.17</c:v>
                </c:pt>
                <c:pt idx="26375" formatCode="0.00E+00">
                  <c:v>2642.86</c:v>
                </c:pt>
                <c:pt idx="26376" formatCode="0.00E+00">
                  <c:v>2660.98</c:v>
                </c:pt>
                <c:pt idx="26377" formatCode="0.00E+00">
                  <c:v>2678.51</c:v>
                </c:pt>
                <c:pt idx="26378" formatCode="0.00E+00">
                  <c:v>2695.46</c:v>
                </c:pt>
                <c:pt idx="26379" formatCode="0.00E+00">
                  <c:v>2711.81</c:v>
                </c:pt>
                <c:pt idx="26380" formatCode="0.00E+00">
                  <c:v>2727.58</c:v>
                </c:pt>
                <c:pt idx="26381" formatCode="0.00E+00">
                  <c:v>2742.74</c:v>
                </c:pt>
                <c:pt idx="26382" formatCode="0.00E+00">
                  <c:v>2757.31</c:v>
                </c:pt>
                <c:pt idx="26383" formatCode="0.00E+00">
                  <c:v>2771.27</c:v>
                </c:pt>
                <c:pt idx="26384" formatCode="0.00E+00">
                  <c:v>2784.63</c:v>
                </c:pt>
                <c:pt idx="26385" formatCode="0.00E+00">
                  <c:v>2797.37</c:v>
                </c:pt>
                <c:pt idx="26386" formatCode="0.00E+00">
                  <c:v>2809.51</c:v>
                </c:pt>
                <c:pt idx="26387" formatCode="0.00E+00">
                  <c:v>2821.03</c:v>
                </c:pt>
                <c:pt idx="26388" formatCode="0.00E+00">
                  <c:v>2831.93</c:v>
                </c:pt>
                <c:pt idx="26389" formatCode="0.00E+00">
                  <c:v>2842.21</c:v>
                </c:pt>
                <c:pt idx="26390" formatCode="0.00E+00">
                  <c:v>2851.87</c:v>
                </c:pt>
                <c:pt idx="26391" formatCode="0.00E+00">
                  <c:v>2860.91</c:v>
                </c:pt>
                <c:pt idx="26392" formatCode="0.00E+00">
                  <c:v>2869.32</c:v>
                </c:pt>
                <c:pt idx="26393" formatCode="0.00E+00">
                  <c:v>2877.1</c:v>
                </c:pt>
                <c:pt idx="26394" formatCode="0.00E+00">
                  <c:v>2884.25</c:v>
                </c:pt>
                <c:pt idx="26395" formatCode="0.00E+00">
                  <c:v>2890.77</c:v>
                </c:pt>
                <c:pt idx="26396" formatCode="0.00E+00">
                  <c:v>2896.66</c:v>
                </c:pt>
                <c:pt idx="26397" formatCode="0.00E+00">
                  <c:v>2901.91</c:v>
                </c:pt>
                <c:pt idx="26398" formatCode="0.00E+00">
                  <c:v>2906.53</c:v>
                </c:pt>
                <c:pt idx="26399" formatCode="0.00E+00">
                  <c:v>2910.51</c:v>
                </c:pt>
                <c:pt idx="26400" formatCode="0.00E+00">
                  <c:v>2913.86</c:v>
                </c:pt>
                <c:pt idx="26401" formatCode="0.00E+00">
                  <c:v>2916.56</c:v>
                </c:pt>
                <c:pt idx="26402" formatCode="0.00E+00">
                  <c:v>2918.63</c:v>
                </c:pt>
                <c:pt idx="26403" formatCode="0.00E+00">
                  <c:v>2920.06</c:v>
                </c:pt>
                <c:pt idx="26404" formatCode="0.00E+00">
                  <c:v>2920.85</c:v>
                </c:pt>
                <c:pt idx="26405" formatCode="0.00E+00">
                  <c:v>2921</c:v>
                </c:pt>
                <c:pt idx="26406" formatCode="0.00E+00">
                  <c:v>2920.52</c:v>
                </c:pt>
                <c:pt idx="26407" formatCode="0.00E+00">
                  <c:v>2919.39</c:v>
                </c:pt>
                <c:pt idx="26408" formatCode="0.00E+00">
                  <c:v>2917.62</c:v>
                </c:pt>
                <c:pt idx="26409" formatCode="0.00E+00">
                  <c:v>2915.22</c:v>
                </c:pt>
                <c:pt idx="26410" formatCode="0.00E+00">
                  <c:v>2912.18</c:v>
                </c:pt>
                <c:pt idx="26411" formatCode="0.00E+00">
                  <c:v>2908.49</c:v>
                </c:pt>
                <c:pt idx="26412" formatCode="0.00E+00">
                  <c:v>2904.18</c:v>
                </c:pt>
                <c:pt idx="26413" formatCode="0.00E+00">
                  <c:v>2899.22</c:v>
                </c:pt>
                <c:pt idx="26414" formatCode="0.00E+00">
                  <c:v>2893.64</c:v>
                </c:pt>
                <c:pt idx="26415" formatCode="0.00E+00">
                  <c:v>2887.42</c:v>
                </c:pt>
                <c:pt idx="26416" formatCode="0.00E+00">
                  <c:v>2880.56</c:v>
                </c:pt>
                <c:pt idx="26417" formatCode="0.00E+00">
                  <c:v>2873.08</c:v>
                </c:pt>
                <c:pt idx="26418" formatCode="0.00E+00">
                  <c:v>2864.97</c:v>
                </c:pt>
                <c:pt idx="26419" formatCode="0.00E+00">
                  <c:v>2856.23</c:v>
                </c:pt>
                <c:pt idx="26420" formatCode="0.00E+00">
                  <c:v>2846.86</c:v>
                </c:pt>
                <c:pt idx="26421" formatCode="0.00E+00">
                  <c:v>2836.87</c:v>
                </c:pt>
                <c:pt idx="26422" formatCode="0.00E+00">
                  <c:v>2826.27</c:v>
                </c:pt>
                <c:pt idx="26423" formatCode="0.00E+00">
                  <c:v>2815.04</c:v>
                </c:pt>
                <c:pt idx="26424" formatCode="0.00E+00">
                  <c:v>2803.19</c:v>
                </c:pt>
                <c:pt idx="26425" formatCode="0.00E+00">
                  <c:v>2790.74</c:v>
                </c:pt>
                <c:pt idx="26426" formatCode="0.00E+00">
                  <c:v>2777.67</c:v>
                </c:pt>
                <c:pt idx="26427" formatCode="0.00E+00">
                  <c:v>2763.99</c:v>
                </c:pt>
                <c:pt idx="26428" formatCode="0.00E+00">
                  <c:v>2749.71</c:v>
                </c:pt>
                <c:pt idx="26429" formatCode="0.00E+00">
                  <c:v>2734.83</c:v>
                </c:pt>
                <c:pt idx="26430" formatCode="0.00E+00">
                  <c:v>2719.34</c:v>
                </c:pt>
                <c:pt idx="26431" formatCode="0.00E+00">
                  <c:v>2703.27</c:v>
                </c:pt>
                <c:pt idx="26432" formatCode="0.00E+00">
                  <c:v>2686.6</c:v>
                </c:pt>
                <c:pt idx="26433" formatCode="0.00E+00">
                  <c:v>2669.34</c:v>
                </c:pt>
                <c:pt idx="26434" formatCode="0.00E+00">
                  <c:v>2651.5</c:v>
                </c:pt>
                <c:pt idx="26435" formatCode="0.00E+00">
                  <c:v>2633.07</c:v>
                </c:pt>
                <c:pt idx="26436" formatCode="0.00E+00">
                  <c:v>2614.0700000000002</c:v>
                </c:pt>
                <c:pt idx="26437" formatCode="0.00E+00">
                  <c:v>2594.5</c:v>
                </c:pt>
                <c:pt idx="26438" formatCode="0.00E+00">
                  <c:v>2574.36</c:v>
                </c:pt>
                <c:pt idx="26439" formatCode="0.00E+00">
                  <c:v>2553.66</c:v>
                </c:pt>
                <c:pt idx="26440" formatCode="0.00E+00">
                  <c:v>2532.4</c:v>
                </c:pt>
                <c:pt idx="26441" formatCode="0.00E+00">
                  <c:v>2510.58</c:v>
                </c:pt>
                <c:pt idx="26442" formatCode="0.00E+00">
                  <c:v>2488.21</c:v>
                </c:pt>
                <c:pt idx="26443" formatCode="0.00E+00">
                  <c:v>2465.3000000000002</c:v>
                </c:pt>
                <c:pt idx="26444" formatCode="0.00E+00">
                  <c:v>2441.85</c:v>
                </c:pt>
                <c:pt idx="26445" formatCode="0.00E+00">
                  <c:v>2417.86</c:v>
                </c:pt>
                <c:pt idx="26446" formatCode="0.00E+00">
                  <c:v>2393.35</c:v>
                </c:pt>
                <c:pt idx="26447" formatCode="0.00E+00">
                  <c:v>2368.31</c:v>
                </c:pt>
                <c:pt idx="26448" formatCode="0.00E+00">
                  <c:v>2342.75</c:v>
                </c:pt>
                <c:pt idx="26449" formatCode="0.00E+00">
                  <c:v>2316.6799999999998</c:v>
                </c:pt>
                <c:pt idx="26450" formatCode="0.00E+00">
                  <c:v>2290.1</c:v>
                </c:pt>
                <c:pt idx="26451" formatCode="0.00E+00">
                  <c:v>2263.02</c:v>
                </c:pt>
                <c:pt idx="26452" formatCode="0.00E+00">
                  <c:v>2235.4499999999998</c:v>
                </c:pt>
                <c:pt idx="26453" formatCode="0.00E+00">
                  <c:v>2207.39</c:v>
                </c:pt>
                <c:pt idx="26454" formatCode="0.00E+00">
                  <c:v>2178.84</c:v>
                </c:pt>
                <c:pt idx="26455" formatCode="0.00E+00">
                  <c:v>2149.81</c:v>
                </c:pt>
                <c:pt idx="26456" formatCode="0.00E+00">
                  <c:v>2120.3200000000002</c:v>
                </c:pt>
                <c:pt idx="26457" formatCode="0.00E+00">
                  <c:v>2090.36</c:v>
                </c:pt>
                <c:pt idx="26458" formatCode="0.00E+00">
                  <c:v>2059.94</c:v>
                </c:pt>
                <c:pt idx="26459" formatCode="0.00E+00">
                  <c:v>2029.07</c:v>
                </c:pt>
                <c:pt idx="26460" formatCode="0.00E+00">
                  <c:v>1997.76</c:v>
                </c:pt>
                <c:pt idx="26461" formatCode="0.00E+00">
                  <c:v>1966.01</c:v>
                </c:pt>
                <c:pt idx="26462" formatCode="0.00E+00">
                  <c:v>1933.83</c:v>
                </c:pt>
                <c:pt idx="26463" formatCode="0.00E+00">
                  <c:v>1901.22</c:v>
                </c:pt>
                <c:pt idx="26464" formatCode="0.00E+00">
                  <c:v>1868.2</c:v>
                </c:pt>
                <c:pt idx="26465" formatCode="0.00E+00">
                  <c:v>1834.77</c:v>
                </c:pt>
                <c:pt idx="26466" formatCode="0.00E+00">
                  <c:v>1800.94</c:v>
                </c:pt>
                <c:pt idx="26467" formatCode="0.00E+00">
                  <c:v>1766.72</c:v>
                </c:pt>
                <c:pt idx="26468" formatCode="0.00E+00">
                  <c:v>1732.1</c:v>
                </c:pt>
                <c:pt idx="26469" formatCode="0.00E+00">
                  <c:v>1697.11</c:v>
                </c:pt>
                <c:pt idx="26470" formatCode="0.00E+00">
                  <c:v>1661.74</c:v>
                </c:pt>
                <c:pt idx="26471" formatCode="0.00E+00">
                  <c:v>1626.02</c:v>
                </c:pt>
                <c:pt idx="26472" formatCode="0.00E+00">
                  <c:v>1589.93</c:v>
                </c:pt>
                <c:pt idx="26473" formatCode="0.00E+00">
                  <c:v>1553.5</c:v>
                </c:pt>
                <c:pt idx="26474" formatCode="0.00E+00">
                  <c:v>1516.73</c:v>
                </c:pt>
                <c:pt idx="26475" formatCode="0.00E+00">
                  <c:v>1479.62</c:v>
                </c:pt>
                <c:pt idx="26476" formatCode="0.00E+00">
                  <c:v>1442.19</c:v>
                </c:pt>
                <c:pt idx="26477" formatCode="0.00E+00">
                  <c:v>1404.45</c:v>
                </c:pt>
                <c:pt idx="26478" formatCode="0.00E+00">
                  <c:v>1366.39</c:v>
                </c:pt>
                <c:pt idx="26479" formatCode="0.00E+00">
                  <c:v>1328.04</c:v>
                </c:pt>
                <c:pt idx="26480" formatCode="0.00E+00">
                  <c:v>1289.4000000000001</c:v>
                </c:pt>
                <c:pt idx="26481" formatCode="0.00E+00">
                  <c:v>1250.47</c:v>
                </c:pt>
                <c:pt idx="26482" formatCode="0.00E+00">
                  <c:v>1211.28</c:v>
                </c:pt>
                <c:pt idx="26483" formatCode="0.00E+00">
                  <c:v>1171.81</c:v>
                </c:pt>
                <c:pt idx="26484" formatCode="0.00E+00">
                  <c:v>1132.0899999999999</c:v>
                </c:pt>
                <c:pt idx="26485" formatCode="0.00E+00">
                  <c:v>1092.1199999999999</c:v>
                </c:pt>
                <c:pt idx="26486" formatCode="0.00E+00">
                  <c:v>1051.9100000000001</c:v>
                </c:pt>
                <c:pt idx="26487" formatCode="0.00E+00">
                  <c:v>1011.47</c:v>
                </c:pt>
                <c:pt idx="26488">
                  <c:v>970.81100000000004</c:v>
                </c:pt>
                <c:pt idx="26489">
                  <c:v>929.93799999999999</c:v>
                </c:pt>
                <c:pt idx="26490">
                  <c:v>888.86099999999999</c:v>
                </c:pt>
                <c:pt idx="26491">
                  <c:v>847.58799999999997</c:v>
                </c:pt>
                <c:pt idx="26492">
                  <c:v>806.13099999999997</c:v>
                </c:pt>
                <c:pt idx="26493">
                  <c:v>764.49599999999998</c:v>
                </c:pt>
                <c:pt idx="26494">
                  <c:v>722.69399999999996</c:v>
                </c:pt>
                <c:pt idx="26495">
                  <c:v>680.73299999999995</c:v>
                </c:pt>
                <c:pt idx="26496">
                  <c:v>638.62400000000002</c:v>
                </c:pt>
                <c:pt idx="26497">
                  <c:v>596.37400000000002</c:v>
                </c:pt>
                <c:pt idx="26498">
                  <c:v>553.99400000000003</c:v>
                </c:pt>
                <c:pt idx="26499">
                  <c:v>511.49200000000002</c:v>
                </c:pt>
                <c:pt idx="26500">
                  <c:v>468.87700000000001</c:v>
                </c:pt>
                <c:pt idx="26501">
                  <c:v>426.16</c:v>
                </c:pt>
                <c:pt idx="26502">
                  <c:v>383.35</c:v>
                </c:pt>
                <c:pt idx="26503">
                  <c:v>340.45499999999998</c:v>
                </c:pt>
                <c:pt idx="26504">
                  <c:v>297.48599999999999</c:v>
                </c:pt>
                <c:pt idx="26505">
                  <c:v>254.45099999999999</c:v>
                </c:pt>
                <c:pt idx="26506">
                  <c:v>211.36</c:v>
                </c:pt>
                <c:pt idx="26507">
                  <c:v>168.22300000000001</c:v>
                </c:pt>
                <c:pt idx="26508">
                  <c:v>125.048</c:v>
                </c:pt>
                <c:pt idx="26509">
                  <c:v>81.845500000000001</c:v>
                </c:pt>
                <c:pt idx="26510">
                  <c:v>38.6248</c:v>
                </c:pt>
                <c:pt idx="26511">
                  <c:v>-4.6045999999999996</c:v>
                </c:pt>
                <c:pt idx="26512">
                  <c:v>-47.832900000000002</c:v>
                </c:pt>
                <c:pt idx="26513">
                  <c:v>-91.050899999999999</c:v>
                </c:pt>
                <c:pt idx="26514">
                  <c:v>-134.249</c:v>
                </c:pt>
                <c:pt idx="26515">
                  <c:v>-177.41800000000001</c:v>
                </c:pt>
                <c:pt idx="26516">
                  <c:v>-220.548</c:v>
                </c:pt>
                <c:pt idx="26517">
                  <c:v>-263.63099999999997</c:v>
                </c:pt>
                <c:pt idx="26518">
                  <c:v>-306.65600000000001</c:v>
                </c:pt>
                <c:pt idx="26519">
                  <c:v>-349.613</c:v>
                </c:pt>
                <c:pt idx="26520">
                  <c:v>-392.495</c:v>
                </c:pt>
                <c:pt idx="26521">
                  <c:v>-435.29</c:v>
                </c:pt>
                <c:pt idx="26522">
                  <c:v>-477.99099999999999</c:v>
                </c:pt>
                <c:pt idx="26523">
                  <c:v>-520.58799999999997</c:v>
                </c:pt>
                <c:pt idx="26524">
                  <c:v>-563.07000000000005</c:v>
                </c:pt>
                <c:pt idx="26525">
                  <c:v>-605.42999999999995</c:v>
                </c:pt>
                <c:pt idx="26526">
                  <c:v>-647.65700000000004</c:v>
                </c:pt>
                <c:pt idx="26527">
                  <c:v>-689.74300000000005</c:v>
                </c:pt>
                <c:pt idx="26528">
                  <c:v>-731.678</c:v>
                </c:pt>
                <c:pt idx="26529">
                  <c:v>-773.45299999999997</c:v>
                </c:pt>
                <c:pt idx="26530">
                  <c:v>-815.05899999999997</c:v>
                </c:pt>
                <c:pt idx="26531">
                  <c:v>-856.48699999999997</c:v>
                </c:pt>
                <c:pt idx="26532">
                  <c:v>-897.72799999999995</c:v>
                </c:pt>
                <c:pt idx="26533">
                  <c:v>-938.77300000000002</c:v>
                </c:pt>
                <c:pt idx="26534">
                  <c:v>-979.61199999999997</c:v>
                </c:pt>
                <c:pt idx="26535" formatCode="0.00E+00">
                  <c:v>-1020.24</c:v>
                </c:pt>
                <c:pt idx="26536" formatCode="0.00E+00">
                  <c:v>-1060.6400000000001</c:v>
                </c:pt>
                <c:pt idx="26537" formatCode="0.00E+00">
                  <c:v>-1100.81</c:v>
                </c:pt>
                <c:pt idx="26538" formatCode="0.00E+00">
                  <c:v>-1140.74</c:v>
                </c:pt>
                <c:pt idx="26539" formatCode="0.00E+00">
                  <c:v>-1180.42</c:v>
                </c:pt>
                <c:pt idx="26540" formatCode="0.00E+00">
                  <c:v>-1219.8399999999999</c:v>
                </c:pt>
                <c:pt idx="26541" formatCode="0.00E+00">
                  <c:v>-1258.99</c:v>
                </c:pt>
                <c:pt idx="26542" formatCode="0.00E+00">
                  <c:v>-1297.8699999999999</c:v>
                </c:pt>
                <c:pt idx="26543" formatCode="0.00E+00">
                  <c:v>-1336.47</c:v>
                </c:pt>
                <c:pt idx="26544" formatCode="0.00E+00">
                  <c:v>-1374.77</c:v>
                </c:pt>
                <c:pt idx="26545" formatCode="0.00E+00">
                  <c:v>-1412.78</c:v>
                </c:pt>
                <c:pt idx="26546" formatCode="0.00E+00">
                  <c:v>-1450.47</c:v>
                </c:pt>
                <c:pt idx="26547" formatCode="0.00E+00">
                  <c:v>-1487.84</c:v>
                </c:pt>
                <c:pt idx="26548" formatCode="0.00E+00">
                  <c:v>-1524.9</c:v>
                </c:pt>
                <c:pt idx="26549" formatCode="0.00E+00">
                  <c:v>-1561.61</c:v>
                </c:pt>
                <c:pt idx="26550" formatCode="0.00E+00">
                  <c:v>-1597.99</c:v>
                </c:pt>
                <c:pt idx="26551" formatCode="0.00E+00">
                  <c:v>-1634.01</c:v>
                </c:pt>
                <c:pt idx="26552" formatCode="0.00E+00">
                  <c:v>-1669.68</c:v>
                </c:pt>
                <c:pt idx="26553" formatCode="0.00E+00">
                  <c:v>-1704.98</c:v>
                </c:pt>
                <c:pt idx="26554" formatCode="0.00E+00">
                  <c:v>-1739.92</c:v>
                </c:pt>
                <c:pt idx="26555" formatCode="0.00E+00">
                  <c:v>-1774.47</c:v>
                </c:pt>
                <c:pt idx="26556" formatCode="0.00E+00">
                  <c:v>-1808.63</c:v>
                </c:pt>
                <c:pt idx="26557" formatCode="0.00E+00">
                  <c:v>-1842.39</c:v>
                </c:pt>
                <c:pt idx="26558" formatCode="0.00E+00">
                  <c:v>-1875.75</c:v>
                </c:pt>
                <c:pt idx="26559" formatCode="0.00E+00">
                  <c:v>-1908.71</c:v>
                </c:pt>
                <c:pt idx="26560" formatCode="0.00E+00">
                  <c:v>-1941.24</c:v>
                </c:pt>
                <c:pt idx="26561" formatCode="0.00E+00">
                  <c:v>-1973.35</c:v>
                </c:pt>
                <c:pt idx="26562" formatCode="0.00E+00">
                  <c:v>-2005.03</c:v>
                </c:pt>
                <c:pt idx="26563" formatCode="0.00E+00">
                  <c:v>-2036.27</c:v>
                </c:pt>
                <c:pt idx="26564" formatCode="0.00E+00">
                  <c:v>-2067.06</c:v>
                </c:pt>
                <c:pt idx="26565" formatCode="0.00E+00">
                  <c:v>-2097.4</c:v>
                </c:pt>
                <c:pt idx="26566" formatCode="0.00E+00">
                  <c:v>-2127.2800000000002</c:v>
                </c:pt>
                <c:pt idx="26567" formatCode="0.00E+00">
                  <c:v>-2156.6999999999998</c:v>
                </c:pt>
                <c:pt idx="26568" formatCode="0.00E+00">
                  <c:v>-2185.65</c:v>
                </c:pt>
                <c:pt idx="26569" formatCode="0.00E+00">
                  <c:v>-2214.11</c:v>
                </c:pt>
                <c:pt idx="26570" formatCode="0.00E+00">
                  <c:v>-2242.09</c:v>
                </c:pt>
                <c:pt idx="26571" formatCode="0.00E+00">
                  <c:v>-2269.59</c:v>
                </c:pt>
                <c:pt idx="26572" formatCode="0.00E+00">
                  <c:v>-2296.58</c:v>
                </c:pt>
                <c:pt idx="26573" formatCode="0.00E+00">
                  <c:v>-2323.0700000000002</c:v>
                </c:pt>
                <c:pt idx="26574" formatCode="0.00E+00">
                  <c:v>-2349.06</c:v>
                </c:pt>
                <c:pt idx="26575" formatCode="0.00E+00">
                  <c:v>-2374.5300000000002</c:v>
                </c:pt>
                <c:pt idx="26576" formatCode="0.00E+00">
                  <c:v>-2399.48</c:v>
                </c:pt>
                <c:pt idx="26577" formatCode="0.00E+00">
                  <c:v>-2423.9</c:v>
                </c:pt>
                <c:pt idx="26578" formatCode="0.00E+00">
                  <c:v>-2447.8000000000002</c:v>
                </c:pt>
                <c:pt idx="26579" formatCode="0.00E+00">
                  <c:v>-2471.16</c:v>
                </c:pt>
                <c:pt idx="26580" formatCode="0.00E+00">
                  <c:v>-2493.9699999999998</c:v>
                </c:pt>
                <c:pt idx="26581" formatCode="0.00E+00">
                  <c:v>-2516.25</c:v>
                </c:pt>
                <c:pt idx="26582" formatCode="0.00E+00">
                  <c:v>-2537.9699999999998</c:v>
                </c:pt>
                <c:pt idx="26583" formatCode="0.00E+00">
                  <c:v>-2559.13</c:v>
                </c:pt>
                <c:pt idx="26584" formatCode="0.00E+00">
                  <c:v>-2579.7399999999998</c:v>
                </c:pt>
                <c:pt idx="26585" formatCode="0.00E+00">
                  <c:v>-2599.7800000000002</c:v>
                </c:pt>
                <c:pt idx="26586" formatCode="0.00E+00">
                  <c:v>-2619.2600000000002</c:v>
                </c:pt>
                <c:pt idx="26587" formatCode="0.00E+00">
                  <c:v>-2638.16</c:v>
                </c:pt>
                <c:pt idx="26588" formatCode="0.00E+00">
                  <c:v>-2656.48</c:v>
                </c:pt>
                <c:pt idx="26589" formatCode="0.00E+00">
                  <c:v>-2674.22</c:v>
                </c:pt>
                <c:pt idx="26590" formatCode="0.00E+00">
                  <c:v>-2691.37</c:v>
                </c:pt>
                <c:pt idx="26591" formatCode="0.00E+00">
                  <c:v>-2707.94</c:v>
                </c:pt>
                <c:pt idx="26592" formatCode="0.00E+00">
                  <c:v>-2723.91</c:v>
                </c:pt>
                <c:pt idx="26593" formatCode="0.00E+00">
                  <c:v>-2739.29</c:v>
                </c:pt>
                <c:pt idx="26594" formatCode="0.00E+00">
                  <c:v>-2754.07</c:v>
                </c:pt>
                <c:pt idx="26595" formatCode="0.00E+00">
                  <c:v>-2768.25</c:v>
                </c:pt>
                <c:pt idx="26596" formatCode="0.00E+00">
                  <c:v>-2781.81</c:v>
                </c:pt>
                <c:pt idx="26597" formatCode="0.00E+00">
                  <c:v>-2794.78</c:v>
                </c:pt>
                <c:pt idx="26598" formatCode="0.00E+00">
                  <c:v>-2807.12</c:v>
                </c:pt>
                <c:pt idx="26599" formatCode="0.00E+00">
                  <c:v>-2818.86</c:v>
                </c:pt>
                <c:pt idx="26600" formatCode="0.00E+00">
                  <c:v>-2829.98</c:v>
                </c:pt>
                <c:pt idx="26601" formatCode="0.00E+00">
                  <c:v>-2840.48</c:v>
                </c:pt>
                <c:pt idx="26602" formatCode="0.00E+00">
                  <c:v>-2850.35</c:v>
                </c:pt>
                <c:pt idx="26603" formatCode="0.00E+00">
                  <c:v>-2859.61</c:v>
                </c:pt>
                <c:pt idx="26604" formatCode="0.00E+00">
                  <c:v>-2868.23</c:v>
                </c:pt>
                <c:pt idx="26605" formatCode="0.00E+00">
                  <c:v>-2876.23</c:v>
                </c:pt>
                <c:pt idx="26606" formatCode="0.00E+00">
                  <c:v>-2883.6</c:v>
                </c:pt>
                <c:pt idx="26607" formatCode="0.00E+00">
                  <c:v>-2890.34</c:v>
                </c:pt>
                <c:pt idx="26608" formatCode="0.00E+00">
                  <c:v>-2896.45</c:v>
                </c:pt>
                <c:pt idx="26609" formatCode="0.00E+00">
                  <c:v>-2901.92</c:v>
                </c:pt>
                <c:pt idx="26610" formatCode="0.00E+00">
                  <c:v>-2906.75</c:v>
                </c:pt>
                <c:pt idx="26611" formatCode="0.00E+00">
                  <c:v>-2910.95</c:v>
                </c:pt>
                <c:pt idx="26612" formatCode="0.00E+00">
                  <c:v>-2914.51</c:v>
                </c:pt>
                <c:pt idx="26613" formatCode="0.00E+00">
                  <c:v>-2917.44</c:v>
                </c:pt>
                <c:pt idx="26614" formatCode="0.00E+00">
                  <c:v>-2919.73</c:v>
                </c:pt>
                <c:pt idx="26615" formatCode="0.00E+00">
                  <c:v>-2921.37</c:v>
                </c:pt>
                <c:pt idx="26616" formatCode="0.00E+00">
                  <c:v>-2922.38</c:v>
                </c:pt>
                <c:pt idx="26617" formatCode="0.00E+00">
                  <c:v>-2922.75</c:v>
                </c:pt>
                <c:pt idx="26618" formatCode="0.00E+00">
                  <c:v>-2922.48</c:v>
                </c:pt>
                <c:pt idx="26619" formatCode="0.00E+00">
                  <c:v>-2921.57</c:v>
                </c:pt>
                <c:pt idx="26620" formatCode="0.00E+00">
                  <c:v>-2920.02</c:v>
                </c:pt>
                <c:pt idx="26621" formatCode="0.00E+00">
                  <c:v>-2917.83</c:v>
                </c:pt>
                <c:pt idx="26622" formatCode="0.00E+00">
                  <c:v>-2915</c:v>
                </c:pt>
                <c:pt idx="26623" formatCode="0.00E+00">
                  <c:v>-2911.54</c:v>
                </c:pt>
                <c:pt idx="26624" formatCode="0.00E+00">
                  <c:v>-2907.43</c:v>
                </c:pt>
                <c:pt idx="26625" formatCode="0.00E+00">
                  <c:v>-2902.69</c:v>
                </c:pt>
                <c:pt idx="26626" formatCode="0.00E+00">
                  <c:v>-2897.32</c:v>
                </c:pt>
                <c:pt idx="26627" formatCode="0.00E+00">
                  <c:v>-2891.31</c:v>
                </c:pt>
                <c:pt idx="26628" formatCode="0.00E+00">
                  <c:v>-2884.66</c:v>
                </c:pt>
                <c:pt idx="26629" formatCode="0.00E+00">
                  <c:v>-2877.39</c:v>
                </c:pt>
                <c:pt idx="26630" formatCode="0.00E+00">
                  <c:v>-2869.49</c:v>
                </c:pt>
                <c:pt idx="26631" formatCode="0.00E+00">
                  <c:v>-2860.95</c:v>
                </c:pt>
                <c:pt idx="26632" formatCode="0.00E+00">
                  <c:v>-2851.8</c:v>
                </c:pt>
                <c:pt idx="26633" formatCode="0.00E+00">
                  <c:v>-2842.01</c:v>
                </c:pt>
                <c:pt idx="26634" formatCode="0.00E+00">
                  <c:v>-2831.61</c:v>
                </c:pt>
                <c:pt idx="26635" formatCode="0.00E+00">
                  <c:v>-2820.58</c:v>
                </c:pt>
                <c:pt idx="26636" formatCode="0.00E+00">
                  <c:v>-2808.94</c:v>
                </c:pt>
                <c:pt idx="26637" formatCode="0.00E+00">
                  <c:v>-2796.68</c:v>
                </c:pt>
                <c:pt idx="26638" formatCode="0.00E+00">
                  <c:v>-2783.82</c:v>
                </c:pt>
                <c:pt idx="26639" formatCode="0.00E+00">
                  <c:v>-2770.34</c:v>
                </c:pt>
                <c:pt idx="26640" formatCode="0.00E+00">
                  <c:v>-2756.25</c:v>
                </c:pt>
                <c:pt idx="26641" formatCode="0.00E+00">
                  <c:v>-2741.56</c:v>
                </c:pt>
                <c:pt idx="26642" formatCode="0.00E+00">
                  <c:v>-2726.27</c:v>
                </c:pt>
                <c:pt idx="26643" formatCode="0.00E+00">
                  <c:v>-2710.39</c:v>
                </c:pt>
                <c:pt idx="26644" formatCode="0.00E+00">
                  <c:v>-2693.91</c:v>
                </c:pt>
                <c:pt idx="26645" formatCode="0.00E+00">
                  <c:v>-2676.84</c:v>
                </c:pt>
                <c:pt idx="26646" formatCode="0.00E+00">
                  <c:v>-2659.19</c:v>
                </c:pt>
                <c:pt idx="26647" formatCode="0.00E+00">
                  <c:v>-2640.95</c:v>
                </c:pt>
                <c:pt idx="26648" formatCode="0.00E+00">
                  <c:v>-2622.14</c:v>
                </c:pt>
                <c:pt idx="26649" formatCode="0.00E+00">
                  <c:v>-2602.75</c:v>
                </c:pt>
                <c:pt idx="26650" formatCode="0.00E+00">
                  <c:v>-2582.79</c:v>
                </c:pt>
                <c:pt idx="26651" formatCode="0.00E+00">
                  <c:v>-2562.2600000000002</c:v>
                </c:pt>
                <c:pt idx="26652" formatCode="0.00E+00">
                  <c:v>-2541.1799999999998</c:v>
                </c:pt>
                <c:pt idx="26653" formatCode="0.00E+00">
                  <c:v>-2519.54</c:v>
                </c:pt>
                <c:pt idx="26654" formatCode="0.00E+00">
                  <c:v>-2497.34</c:v>
                </c:pt>
                <c:pt idx="26655" formatCode="0.00E+00">
                  <c:v>-2474.6</c:v>
                </c:pt>
                <c:pt idx="26656" formatCode="0.00E+00">
                  <c:v>-2451.3200000000002</c:v>
                </c:pt>
                <c:pt idx="26657" formatCode="0.00E+00">
                  <c:v>-2427.5100000000002</c:v>
                </c:pt>
                <c:pt idx="26658" formatCode="0.00E+00">
                  <c:v>-2403.16</c:v>
                </c:pt>
                <c:pt idx="26659" formatCode="0.00E+00">
                  <c:v>-2378.2800000000002</c:v>
                </c:pt>
                <c:pt idx="26660" formatCode="0.00E+00">
                  <c:v>-2352.88</c:v>
                </c:pt>
                <c:pt idx="26661" formatCode="0.00E+00">
                  <c:v>-2326.9699999999998</c:v>
                </c:pt>
                <c:pt idx="26662" formatCode="0.00E+00">
                  <c:v>-2300.5500000000002</c:v>
                </c:pt>
                <c:pt idx="26663" formatCode="0.00E+00">
                  <c:v>-2273.63</c:v>
                </c:pt>
                <c:pt idx="26664" formatCode="0.00E+00">
                  <c:v>-2246.1999999999998</c:v>
                </c:pt>
                <c:pt idx="26665" formatCode="0.00E+00">
                  <c:v>-2218.29</c:v>
                </c:pt>
                <c:pt idx="26666" formatCode="0.00E+00">
                  <c:v>-2189.89</c:v>
                </c:pt>
                <c:pt idx="26667" formatCode="0.00E+00">
                  <c:v>-2161.0100000000002</c:v>
                </c:pt>
                <c:pt idx="26668" formatCode="0.00E+00">
                  <c:v>-2131.66</c:v>
                </c:pt>
                <c:pt idx="26669" formatCode="0.00E+00">
                  <c:v>-2101.84</c:v>
                </c:pt>
                <c:pt idx="26670" formatCode="0.00E+00">
                  <c:v>-2071.56</c:v>
                </c:pt>
                <c:pt idx="26671" formatCode="0.00E+00">
                  <c:v>-2040.83</c:v>
                </c:pt>
                <c:pt idx="26672" formatCode="0.00E+00">
                  <c:v>-2009.65</c:v>
                </c:pt>
                <c:pt idx="26673" formatCode="0.00E+00">
                  <c:v>-1978.03</c:v>
                </c:pt>
                <c:pt idx="26674" formatCode="0.00E+00">
                  <c:v>-1945.97</c:v>
                </c:pt>
                <c:pt idx="26675" formatCode="0.00E+00">
                  <c:v>-1913.49</c:v>
                </c:pt>
                <c:pt idx="26676" formatCode="0.00E+00">
                  <c:v>-1880.59</c:v>
                </c:pt>
                <c:pt idx="26677" formatCode="0.00E+00">
                  <c:v>-1847.28</c:v>
                </c:pt>
                <c:pt idx="26678" formatCode="0.00E+00">
                  <c:v>-1813.57</c:v>
                </c:pt>
                <c:pt idx="26679" formatCode="0.00E+00">
                  <c:v>-1779.46</c:v>
                </c:pt>
                <c:pt idx="26680" formatCode="0.00E+00">
                  <c:v>-1744.96</c:v>
                </c:pt>
                <c:pt idx="26681" formatCode="0.00E+00">
                  <c:v>-1710.08</c:v>
                </c:pt>
                <c:pt idx="26682" formatCode="0.00E+00">
                  <c:v>-1674.82</c:v>
                </c:pt>
                <c:pt idx="26683" formatCode="0.00E+00">
                  <c:v>-1639.19</c:v>
                </c:pt>
                <c:pt idx="26684" formatCode="0.00E+00">
                  <c:v>-1603.21</c:v>
                </c:pt>
                <c:pt idx="26685" formatCode="0.00E+00">
                  <c:v>-1566.88</c:v>
                </c:pt>
                <c:pt idx="26686" formatCode="0.00E+00">
                  <c:v>-1530.2</c:v>
                </c:pt>
                <c:pt idx="26687" formatCode="0.00E+00">
                  <c:v>-1493.18</c:v>
                </c:pt>
                <c:pt idx="26688" formatCode="0.00E+00">
                  <c:v>-1455.84</c:v>
                </c:pt>
                <c:pt idx="26689" formatCode="0.00E+00">
                  <c:v>-1418.19</c:v>
                </c:pt>
                <c:pt idx="26690" formatCode="0.00E+00">
                  <c:v>-1380.22</c:v>
                </c:pt>
                <c:pt idx="26691" formatCode="0.00E+00">
                  <c:v>-1341.94</c:v>
                </c:pt>
                <c:pt idx="26692" formatCode="0.00E+00">
                  <c:v>-1303.3800000000001</c:v>
                </c:pt>
                <c:pt idx="26693" formatCode="0.00E+00">
                  <c:v>-1264.53</c:v>
                </c:pt>
                <c:pt idx="26694" formatCode="0.00E+00">
                  <c:v>-1225.4000000000001</c:v>
                </c:pt>
                <c:pt idx="26695" formatCode="0.00E+00">
                  <c:v>-1186</c:v>
                </c:pt>
                <c:pt idx="26696" formatCode="0.00E+00">
                  <c:v>-1146.3499999999999</c:v>
                </c:pt>
                <c:pt idx="26697" formatCode="0.00E+00">
                  <c:v>-1106.44</c:v>
                </c:pt>
                <c:pt idx="26698" formatCode="0.00E+00">
                  <c:v>-1066.29</c:v>
                </c:pt>
                <c:pt idx="26699" formatCode="0.00E+00">
                  <c:v>-1025.9100000000001</c:v>
                </c:pt>
                <c:pt idx="26700">
                  <c:v>-985.29899999999998</c:v>
                </c:pt>
                <c:pt idx="26701">
                  <c:v>-944.47500000000002</c:v>
                </c:pt>
                <c:pt idx="26702">
                  <c:v>-903.44500000000005</c:v>
                </c:pt>
                <c:pt idx="26703">
                  <c:v>-862.21699999999998</c:v>
                </c:pt>
                <c:pt idx="26704">
                  <c:v>-820.79899999999998</c:v>
                </c:pt>
                <c:pt idx="26705">
                  <c:v>-779.202</c:v>
                </c:pt>
                <c:pt idx="26706">
                  <c:v>-737.43399999999997</c:v>
                </c:pt>
                <c:pt idx="26707">
                  <c:v>-695.50400000000002</c:v>
                </c:pt>
                <c:pt idx="26708">
                  <c:v>-653.42200000000003</c:v>
                </c:pt>
                <c:pt idx="26709">
                  <c:v>-611.197</c:v>
                </c:pt>
                <c:pt idx="26710">
                  <c:v>-568.83799999999997</c:v>
                </c:pt>
                <c:pt idx="26711">
                  <c:v>-526.35400000000004</c:v>
                </c:pt>
                <c:pt idx="26712">
                  <c:v>-483.755</c:v>
                </c:pt>
                <c:pt idx="26713">
                  <c:v>-441.05</c:v>
                </c:pt>
                <c:pt idx="26714">
                  <c:v>-398.24799999999999</c:v>
                </c:pt>
                <c:pt idx="26715">
                  <c:v>-355.35899999999998</c:v>
                </c:pt>
                <c:pt idx="26716">
                  <c:v>-312.392</c:v>
                </c:pt>
                <c:pt idx="26717">
                  <c:v>-269.35599999999999</c:v>
                </c:pt>
                <c:pt idx="26718">
                  <c:v>-226.261</c:v>
                </c:pt>
                <c:pt idx="26719">
                  <c:v>-183.11600000000001</c:v>
                </c:pt>
                <c:pt idx="26720">
                  <c:v>-139.93</c:v>
                </c:pt>
                <c:pt idx="26721">
                  <c:v>-96.713999999999999</c:v>
                </c:pt>
                <c:pt idx="26722">
                  <c:v>-53.476399999999998</c:v>
                </c:pt>
                <c:pt idx="26723">
                  <c:v>-10.226900000000001</c:v>
                </c:pt>
                <c:pt idx="26724">
                  <c:v>33.024799999999999</c:v>
                </c:pt>
                <c:pt idx="26725">
                  <c:v>76.269300000000001</c:v>
                </c:pt>
                <c:pt idx="26726">
                  <c:v>119.497</c:v>
                </c:pt>
                <c:pt idx="26727">
                  <c:v>162.69900000000001</c:v>
                </c:pt>
                <c:pt idx="26728">
                  <c:v>205.86500000000001</c:v>
                </c:pt>
                <c:pt idx="26729">
                  <c:v>248.98699999999999</c:v>
                </c:pt>
                <c:pt idx="26730">
                  <c:v>292.05399999999997</c:v>
                </c:pt>
                <c:pt idx="26731">
                  <c:v>335.05700000000002</c:v>
                </c:pt>
                <c:pt idx="26732">
                  <c:v>377.98700000000002</c:v>
                </c:pt>
                <c:pt idx="26733">
                  <c:v>420.83499999999998</c:v>
                </c:pt>
                <c:pt idx="26734">
                  <c:v>463.59</c:v>
                </c:pt>
                <c:pt idx="26735">
                  <c:v>506.24400000000003</c:v>
                </c:pt>
                <c:pt idx="26736">
                  <c:v>548.78800000000001</c:v>
                </c:pt>
                <c:pt idx="26737">
                  <c:v>591.21199999999999</c:v>
                </c:pt>
                <c:pt idx="26738">
                  <c:v>633.50599999999997</c:v>
                </c:pt>
                <c:pt idx="26739">
                  <c:v>675.66200000000003</c:v>
                </c:pt>
                <c:pt idx="26740">
                  <c:v>717.67100000000005</c:v>
                </c:pt>
                <c:pt idx="26741">
                  <c:v>759.52200000000005</c:v>
                </c:pt>
                <c:pt idx="26742">
                  <c:v>801.20699999999999</c:v>
                </c:pt>
                <c:pt idx="26743">
                  <c:v>842.71699999999998</c:v>
                </c:pt>
                <c:pt idx="26744">
                  <c:v>884.04300000000001</c:v>
                </c:pt>
                <c:pt idx="26745">
                  <c:v>925.17600000000004</c:v>
                </c:pt>
                <c:pt idx="26746">
                  <c:v>966.10599999999999</c:v>
                </c:pt>
                <c:pt idx="26747" formatCode="0.00E+00">
                  <c:v>1006.83</c:v>
                </c:pt>
                <c:pt idx="26748" formatCode="0.00E+00">
                  <c:v>1047.32</c:v>
                </c:pt>
                <c:pt idx="26749" formatCode="0.00E+00">
                  <c:v>1087.5899999999999</c:v>
                </c:pt>
                <c:pt idx="26750" formatCode="0.00E+00">
                  <c:v>1127.6300000000001</c:v>
                </c:pt>
                <c:pt idx="26751" formatCode="0.00E+00">
                  <c:v>1167.4100000000001</c:v>
                </c:pt>
                <c:pt idx="26752" formatCode="0.00E+00">
                  <c:v>1206.94</c:v>
                </c:pt>
                <c:pt idx="26753" formatCode="0.00E+00">
                  <c:v>1246.21</c:v>
                </c:pt>
                <c:pt idx="26754" formatCode="0.00E+00">
                  <c:v>1285.2</c:v>
                </c:pt>
                <c:pt idx="26755" formatCode="0.00E+00">
                  <c:v>1323.91</c:v>
                </c:pt>
                <c:pt idx="26756" formatCode="0.00E+00">
                  <c:v>1362.33</c:v>
                </c:pt>
                <c:pt idx="26757" formatCode="0.00E+00">
                  <c:v>1400.46</c:v>
                </c:pt>
                <c:pt idx="26758" formatCode="0.00E+00">
                  <c:v>1438.27</c:v>
                </c:pt>
                <c:pt idx="26759" formatCode="0.00E+00">
                  <c:v>1475.78</c:v>
                </c:pt>
                <c:pt idx="26760" formatCode="0.00E+00">
                  <c:v>1512.96</c:v>
                </c:pt>
                <c:pt idx="26761" formatCode="0.00E+00">
                  <c:v>1549.81</c:v>
                </c:pt>
                <c:pt idx="26762" formatCode="0.00E+00">
                  <c:v>1586.32</c:v>
                </c:pt>
                <c:pt idx="26763" formatCode="0.00E+00">
                  <c:v>1622.48</c:v>
                </c:pt>
                <c:pt idx="26764" formatCode="0.00E+00">
                  <c:v>1658.29</c:v>
                </c:pt>
                <c:pt idx="26765" formatCode="0.00E+00">
                  <c:v>1693.73</c:v>
                </c:pt>
                <c:pt idx="26766" formatCode="0.00E+00">
                  <c:v>1728.81</c:v>
                </c:pt>
                <c:pt idx="26767" formatCode="0.00E+00">
                  <c:v>1763.51</c:v>
                </c:pt>
                <c:pt idx="26768" formatCode="0.00E+00">
                  <c:v>1797.82</c:v>
                </c:pt>
                <c:pt idx="26769" formatCode="0.00E+00">
                  <c:v>1831.73</c:v>
                </c:pt>
                <c:pt idx="26770" formatCode="0.00E+00">
                  <c:v>1865.25</c:v>
                </c:pt>
                <c:pt idx="26771" formatCode="0.00E+00">
                  <c:v>1898.36</c:v>
                </c:pt>
                <c:pt idx="26772" formatCode="0.00E+00">
                  <c:v>1931.05</c:v>
                </c:pt>
                <c:pt idx="26773" formatCode="0.00E+00">
                  <c:v>1963.32</c:v>
                </c:pt>
                <c:pt idx="26774" formatCode="0.00E+00">
                  <c:v>1995.16</c:v>
                </c:pt>
                <c:pt idx="26775" formatCode="0.00E+00">
                  <c:v>2026.56</c:v>
                </c:pt>
                <c:pt idx="26776" formatCode="0.00E+00">
                  <c:v>2057.52</c:v>
                </c:pt>
                <c:pt idx="26777" formatCode="0.00E+00">
                  <c:v>2088.04</c:v>
                </c:pt>
                <c:pt idx="26778" formatCode="0.00E+00">
                  <c:v>2118.09</c:v>
                </c:pt>
                <c:pt idx="26779" formatCode="0.00E+00">
                  <c:v>2147.6799999999998</c:v>
                </c:pt>
                <c:pt idx="26780" formatCode="0.00E+00">
                  <c:v>2176.8000000000002</c:v>
                </c:pt>
                <c:pt idx="26781" formatCode="0.00E+00">
                  <c:v>2205.44</c:v>
                </c:pt>
                <c:pt idx="26782" formatCode="0.00E+00">
                  <c:v>2233.6</c:v>
                </c:pt>
                <c:pt idx="26783" formatCode="0.00E+00">
                  <c:v>2261.27</c:v>
                </c:pt>
                <c:pt idx="26784" formatCode="0.00E+00">
                  <c:v>2288.4499999999998</c:v>
                </c:pt>
                <c:pt idx="26785" formatCode="0.00E+00">
                  <c:v>2315.13</c:v>
                </c:pt>
                <c:pt idx="26786" formatCode="0.00E+00">
                  <c:v>2341.3000000000002</c:v>
                </c:pt>
                <c:pt idx="26787" formatCode="0.00E+00">
                  <c:v>2366.9499999999998</c:v>
                </c:pt>
                <c:pt idx="26788" formatCode="0.00E+00">
                  <c:v>2392.09</c:v>
                </c:pt>
                <c:pt idx="26789" formatCode="0.00E+00">
                  <c:v>2416.71</c:v>
                </c:pt>
                <c:pt idx="26790" formatCode="0.00E+00">
                  <c:v>2440.79</c:v>
                </c:pt>
                <c:pt idx="26791" formatCode="0.00E+00">
                  <c:v>2464.35</c:v>
                </c:pt>
                <c:pt idx="26792" formatCode="0.00E+00">
                  <c:v>2487.36</c:v>
                </c:pt>
                <c:pt idx="26793" formatCode="0.00E+00">
                  <c:v>2509.83</c:v>
                </c:pt>
                <c:pt idx="26794" formatCode="0.00E+00">
                  <c:v>2531.75</c:v>
                </c:pt>
                <c:pt idx="26795" formatCode="0.00E+00">
                  <c:v>2553.11</c:v>
                </c:pt>
                <c:pt idx="26796" formatCode="0.00E+00">
                  <c:v>2573.92</c:v>
                </c:pt>
                <c:pt idx="26797" formatCode="0.00E+00">
                  <c:v>2594.17</c:v>
                </c:pt>
                <c:pt idx="26798" formatCode="0.00E+00">
                  <c:v>2613.84</c:v>
                </c:pt>
                <c:pt idx="26799" formatCode="0.00E+00">
                  <c:v>2632.95</c:v>
                </c:pt>
                <c:pt idx="26800" formatCode="0.00E+00">
                  <c:v>2651.47</c:v>
                </c:pt>
                <c:pt idx="26801" formatCode="0.00E+00">
                  <c:v>2669.42</c:v>
                </c:pt>
                <c:pt idx="26802" formatCode="0.00E+00">
                  <c:v>2686.78</c:v>
                </c:pt>
                <c:pt idx="26803" formatCode="0.00E+00">
                  <c:v>2703.56</c:v>
                </c:pt>
                <c:pt idx="26804" formatCode="0.00E+00">
                  <c:v>2719.74</c:v>
                </c:pt>
                <c:pt idx="26805" formatCode="0.00E+00">
                  <c:v>2735.33</c:v>
                </c:pt>
                <c:pt idx="26806" formatCode="0.00E+00">
                  <c:v>2750.32</c:v>
                </c:pt>
                <c:pt idx="26807" formatCode="0.00E+00">
                  <c:v>2764.71</c:v>
                </c:pt>
                <c:pt idx="26808" formatCode="0.00E+00">
                  <c:v>2778.49</c:v>
                </c:pt>
                <c:pt idx="26809" formatCode="0.00E+00">
                  <c:v>2791.66</c:v>
                </c:pt>
                <c:pt idx="26810" formatCode="0.00E+00">
                  <c:v>2804.22</c:v>
                </c:pt>
                <c:pt idx="26811" formatCode="0.00E+00">
                  <c:v>2816.17</c:v>
                </c:pt>
                <c:pt idx="26812" formatCode="0.00E+00">
                  <c:v>2827.51</c:v>
                </c:pt>
                <c:pt idx="26813" formatCode="0.00E+00">
                  <c:v>2838.22</c:v>
                </c:pt>
                <c:pt idx="26814" formatCode="0.00E+00">
                  <c:v>2848.31</c:v>
                </c:pt>
                <c:pt idx="26815" formatCode="0.00E+00">
                  <c:v>2857.78</c:v>
                </c:pt>
                <c:pt idx="26816" formatCode="0.00E+00">
                  <c:v>2866.63</c:v>
                </c:pt>
                <c:pt idx="26817" formatCode="0.00E+00">
                  <c:v>2874.84</c:v>
                </c:pt>
                <c:pt idx="26818" formatCode="0.00E+00">
                  <c:v>2882.43</c:v>
                </c:pt>
                <c:pt idx="26819" formatCode="0.00E+00">
                  <c:v>2889.39</c:v>
                </c:pt>
                <c:pt idx="26820" formatCode="0.00E+00">
                  <c:v>2895.71</c:v>
                </c:pt>
                <c:pt idx="26821" formatCode="0.00E+00">
                  <c:v>2901.4</c:v>
                </c:pt>
                <c:pt idx="26822" formatCode="0.00E+00">
                  <c:v>2906.46</c:v>
                </c:pt>
                <c:pt idx="26823" formatCode="0.00E+00">
                  <c:v>2910.88</c:v>
                </c:pt>
                <c:pt idx="26824" formatCode="0.00E+00">
                  <c:v>2914.66</c:v>
                </c:pt>
                <c:pt idx="26825" formatCode="0.00E+00">
                  <c:v>2917.8</c:v>
                </c:pt>
                <c:pt idx="26826" formatCode="0.00E+00">
                  <c:v>2920.31</c:v>
                </c:pt>
                <c:pt idx="26827" formatCode="0.00E+00">
                  <c:v>2922.17</c:v>
                </c:pt>
                <c:pt idx="26828" formatCode="0.00E+00">
                  <c:v>2923.4</c:v>
                </c:pt>
                <c:pt idx="26829" formatCode="0.00E+00">
                  <c:v>2923.99</c:v>
                </c:pt>
                <c:pt idx="26830" formatCode="0.00E+00">
                  <c:v>2923.93</c:v>
                </c:pt>
                <c:pt idx="26831" formatCode="0.00E+00">
                  <c:v>2923.24</c:v>
                </c:pt>
                <c:pt idx="26832" formatCode="0.00E+00">
                  <c:v>2921.91</c:v>
                </c:pt>
                <c:pt idx="26833" formatCode="0.00E+00">
                  <c:v>2919.93</c:v>
                </c:pt>
                <c:pt idx="26834" formatCode="0.00E+00">
                  <c:v>2917.32</c:v>
                </c:pt>
                <c:pt idx="26835" formatCode="0.00E+00">
                  <c:v>2914.07</c:v>
                </c:pt>
                <c:pt idx="26836" formatCode="0.00E+00">
                  <c:v>2910.18</c:v>
                </c:pt>
                <c:pt idx="26837" formatCode="0.00E+00">
                  <c:v>2905.66</c:v>
                </c:pt>
                <c:pt idx="26838" formatCode="0.00E+00">
                  <c:v>2900.49</c:v>
                </c:pt>
                <c:pt idx="26839" formatCode="0.00E+00">
                  <c:v>2894.7</c:v>
                </c:pt>
                <c:pt idx="26840" formatCode="0.00E+00">
                  <c:v>2888.27</c:v>
                </c:pt>
                <c:pt idx="26841" formatCode="0.00E+00">
                  <c:v>2881.2</c:v>
                </c:pt>
                <c:pt idx="26842" formatCode="0.00E+00">
                  <c:v>2873.51</c:v>
                </c:pt>
                <c:pt idx="26843" formatCode="0.00E+00">
                  <c:v>2865.19</c:v>
                </c:pt>
                <c:pt idx="26844" formatCode="0.00E+00">
                  <c:v>2856.24</c:v>
                </c:pt>
                <c:pt idx="26845" formatCode="0.00E+00">
                  <c:v>2846.66</c:v>
                </c:pt>
                <c:pt idx="26846" formatCode="0.00E+00">
                  <c:v>2836.47</c:v>
                </c:pt>
                <c:pt idx="26847" formatCode="0.00E+00">
                  <c:v>2825.65</c:v>
                </c:pt>
                <c:pt idx="26848" formatCode="0.00E+00">
                  <c:v>2814.21</c:v>
                </c:pt>
                <c:pt idx="26849" formatCode="0.00E+00">
                  <c:v>2802.16</c:v>
                </c:pt>
                <c:pt idx="26850" formatCode="0.00E+00">
                  <c:v>2789.49</c:v>
                </c:pt>
                <c:pt idx="26851" formatCode="0.00E+00">
                  <c:v>2776.22</c:v>
                </c:pt>
                <c:pt idx="26852" formatCode="0.00E+00">
                  <c:v>2762.33</c:v>
                </c:pt>
                <c:pt idx="26853" formatCode="0.00E+00">
                  <c:v>2747.84</c:v>
                </c:pt>
                <c:pt idx="26854" formatCode="0.00E+00">
                  <c:v>2732.75</c:v>
                </c:pt>
                <c:pt idx="26855" formatCode="0.00E+00">
                  <c:v>2717.06</c:v>
                </c:pt>
                <c:pt idx="26856" formatCode="0.00E+00">
                  <c:v>2700.78</c:v>
                </c:pt>
                <c:pt idx="26857" formatCode="0.00E+00">
                  <c:v>2683.9</c:v>
                </c:pt>
                <c:pt idx="26858" formatCode="0.00E+00">
                  <c:v>2666.44</c:v>
                </c:pt>
                <c:pt idx="26859" formatCode="0.00E+00">
                  <c:v>2648.39</c:v>
                </c:pt>
                <c:pt idx="26860" formatCode="0.00E+00">
                  <c:v>2629.77</c:v>
                </c:pt>
                <c:pt idx="26861" formatCode="0.00E+00">
                  <c:v>2610.56</c:v>
                </c:pt>
                <c:pt idx="26862" formatCode="0.00E+00">
                  <c:v>2590.79</c:v>
                </c:pt>
                <c:pt idx="26863" formatCode="0.00E+00">
                  <c:v>2570.4499999999998</c:v>
                </c:pt>
                <c:pt idx="26864" formatCode="0.00E+00">
                  <c:v>2549.5500000000002</c:v>
                </c:pt>
                <c:pt idx="26865" formatCode="0.00E+00">
                  <c:v>2528.09</c:v>
                </c:pt>
                <c:pt idx="26866" formatCode="0.00E+00">
                  <c:v>2506.0700000000002</c:v>
                </c:pt>
                <c:pt idx="26867" formatCode="0.00E+00">
                  <c:v>2483.5100000000002</c:v>
                </c:pt>
                <c:pt idx="26868" formatCode="0.00E+00">
                  <c:v>2460.4</c:v>
                </c:pt>
                <c:pt idx="26869" formatCode="0.00E+00">
                  <c:v>2436.75</c:v>
                </c:pt>
                <c:pt idx="26870" formatCode="0.00E+00">
                  <c:v>2412.5700000000002</c:v>
                </c:pt>
                <c:pt idx="26871" formatCode="0.00E+00">
                  <c:v>2387.87</c:v>
                </c:pt>
                <c:pt idx="26872" formatCode="0.00E+00">
                  <c:v>2362.64</c:v>
                </c:pt>
                <c:pt idx="26873" formatCode="0.00E+00">
                  <c:v>2336.89</c:v>
                </c:pt>
                <c:pt idx="26874" formatCode="0.00E+00">
                  <c:v>2310.63</c:v>
                </c:pt>
                <c:pt idx="26875" formatCode="0.00E+00">
                  <c:v>2283.87</c:v>
                </c:pt>
                <c:pt idx="26876" formatCode="0.00E+00">
                  <c:v>2256.6</c:v>
                </c:pt>
                <c:pt idx="26877" formatCode="0.00E+00">
                  <c:v>2228.84</c:v>
                </c:pt>
                <c:pt idx="26878" formatCode="0.00E+00">
                  <c:v>2200.6</c:v>
                </c:pt>
                <c:pt idx="26879" formatCode="0.00E+00">
                  <c:v>2171.87</c:v>
                </c:pt>
                <c:pt idx="26880" formatCode="0.00E+00">
                  <c:v>2142.67</c:v>
                </c:pt>
                <c:pt idx="26881" formatCode="0.00E+00">
                  <c:v>2112.9899999999998</c:v>
                </c:pt>
                <c:pt idx="26882" formatCode="0.00E+00">
                  <c:v>2082.86</c:v>
                </c:pt>
                <c:pt idx="26883" formatCode="0.00E+00">
                  <c:v>2052.2600000000002</c:v>
                </c:pt>
                <c:pt idx="26884" formatCode="0.00E+00">
                  <c:v>2021.22</c:v>
                </c:pt>
                <c:pt idx="26885" formatCode="0.00E+00">
                  <c:v>1989.74</c:v>
                </c:pt>
                <c:pt idx="26886" formatCode="0.00E+00">
                  <c:v>1957.82</c:v>
                </c:pt>
                <c:pt idx="26887" formatCode="0.00E+00">
                  <c:v>1925.47</c:v>
                </c:pt>
                <c:pt idx="26888" formatCode="0.00E+00">
                  <c:v>1892.7</c:v>
                </c:pt>
                <c:pt idx="26889" formatCode="0.00E+00">
                  <c:v>1859.52</c:v>
                </c:pt>
                <c:pt idx="26890" formatCode="0.00E+00">
                  <c:v>1825.93</c:v>
                </c:pt>
                <c:pt idx="26891" formatCode="0.00E+00">
                  <c:v>1791.94</c:v>
                </c:pt>
                <c:pt idx="26892" formatCode="0.00E+00">
                  <c:v>1757.56</c:v>
                </c:pt>
                <c:pt idx="26893" formatCode="0.00E+00">
                  <c:v>1722.79</c:v>
                </c:pt>
                <c:pt idx="26894" formatCode="0.00E+00">
                  <c:v>1687.64</c:v>
                </c:pt>
                <c:pt idx="26895" formatCode="0.00E+00">
                  <c:v>1652.13</c:v>
                </c:pt>
                <c:pt idx="26896" formatCode="0.00E+00">
                  <c:v>1616.25</c:v>
                </c:pt>
                <c:pt idx="26897" formatCode="0.00E+00">
                  <c:v>1580.02</c:v>
                </c:pt>
                <c:pt idx="26898" formatCode="0.00E+00">
                  <c:v>1543.44</c:v>
                </c:pt>
                <c:pt idx="26899" formatCode="0.00E+00">
                  <c:v>1506.53</c:v>
                </c:pt>
                <c:pt idx="26900" formatCode="0.00E+00">
                  <c:v>1469.29</c:v>
                </c:pt>
                <c:pt idx="26901" formatCode="0.00E+00">
                  <c:v>1431.72</c:v>
                </c:pt>
                <c:pt idx="26902" formatCode="0.00E+00">
                  <c:v>1393.84</c:v>
                </c:pt>
                <c:pt idx="26903" formatCode="0.00E+00">
                  <c:v>1355.66</c:v>
                </c:pt>
                <c:pt idx="26904" formatCode="0.00E+00">
                  <c:v>1317.18</c:v>
                </c:pt>
                <c:pt idx="26905" formatCode="0.00E+00">
                  <c:v>1278.4100000000001</c:v>
                </c:pt>
                <c:pt idx="26906" formatCode="0.00E+00">
                  <c:v>1239.3599999999999</c:v>
                </c:pt>
                <c:pt idx="26907" formatCode="0.00E+00">
                  <c:v>1200.04</c:v>
                </c:pt>
                <c:pt idx="26908" formatCode="0.00E+00">
                  <c:v>1160.45</c:v>
                </c:pt>
                <c:pt idx="26909" formatCode="0.00E+00">
                  <c:v>1120.6099999999999</c:v>
                </c:pt>
                <c:pt idx="26910" formatCode="0.00E+00">
                  <c:v>1080.53</c:v>
                </c:pt>
                <c:pt idx="26911" formatCode="0.00E+00">
                  <c:v>1040.21</c:v>
                </c:pt>
                <c:pt idx="26912">
                  <c:v>999.66300000000001</c:v>
                </c:pt>
                <c:pt idx="26913">
                  <c:v>958.89599999999996</c:v>
                </c:pt>
                <c:pt idx="26914">
                  <c:v>917.91899999999998</c:v>
                </c:pt>
                <c:pt idx="26915">
                  <c:v>876.74099999999999</c:v>
                </c:pt>
                <c:pt idx="26916">
                  <c:v>835.37099999999998</c:v>
                </c:pt>
                <c:pt idx="26917">
                  <c:v>793.81899999999996</c:v>
                </c:pt>
                <c:pt idx="26918">
                  <c:v>752.09199999999998</c:v>
                </c:pt>
                <c:pt idx="26919">
                  <c:v>710.2</c:v>
                </c:pt>
                <c:pt idx="26920">
                  <c:v>668.15300000000002</c:v>
                </c:pt>
                <c:pt idx="26921">
                  <c:v>625.96</c:v>
                </c:pt>
                <c:pt idx="26922">
                  <c:v>583.62900000000002</c:v>
                </c:pt>
                <c:pt idx="26923">
                  <c:v>541.17100000000005</c:v>
                </c:pt>
                <c:pt idx="26924">
                  <c:v>498.59399999999999</c:v>
                </c:pt>
                <c:pt idx="26925">
                  <c:v>455.90800000000002</c:v>
                </c:pt>
                <c:pt idx="26926">
                  <c:v>413.12200000000001</c:v>
                </c:pt>
                <c:pt idx="26927">
                  <c:v>370.24599999999998</c:v>
                </c:pt>
                <c:pt idx="26928">
                  <c:v>327.28800000000001</c:v>
                </c:pt>
                <c:pt idx="26929">
                  <c:v>284.25900000000001</c:v>
                </c:pt>
                <c:pt idx="26930">
                  <c:v>241.167</c:v>
                </c:pt>
                <c:pt idx="26931">
                  <c:v>198.02199999999999</c:v>
                </c:pt>
                <c:pt idx="26932">
                  <c:v>154.833</c:v>
                </c:pt>
                <c:pt idx="26933">
                  <c:v>111.611</c:v>
                </c:pt>
                <c:pt idx="26934">
                  <c:v>68.363200000000006</c:v>
                </c:pt>
                <c:pt idx="26935">
                  <c:v>25.100999999999999</c:v>
                </c:pt>
                <c:pt idx="26936">
                  <c:v>-18.166699999999999</c:v>
                </c:pt>
                <c:pt idx="26937">
                  <c:v>-61.430599999999998</c:v>
                </c:pt>
                <c:pt idx="26938">
                  <c:v>-104.681</c:v>
                </c:pt>
                <c:pt idx="26939">
                  <c:v>-147.90799999999999</c:v>
                </c:pt>
                <c:pt idx="26940">
                  <c:v>-191.10300000000001</c:v>
                </c:pt>
                <c:pt idx="26941">
                  <c:v>-234.25700000000001</c:v>
                </c:pt>
                <c:pt idx="26942">
                  <c:v>-277.35899999999998</c:v>
                </c:pt>
                <c:pt idx="26943">
                  <c:v>-320.40100000000001</c:v>
                </c:pt>
                <c:pt idx="26944">
                  <c:v>-363.37200000000001</c:v>
                </c:pt>
                <c:pt idx="26945">
                  <c:v>-406.26400000000001</c:v>
                </c:pt>
                <c:pt idx="26946">
                  <c:v>-449.06799999999998</c:v>
                </c:pt>
                <c:pt idx="26947">
                  <c:v>-491.77300000000002</c:v>
                </c:pt>
                <c:pt idx="26948">
                  <c:v>-534.37</c:v>
                </c:pt>
                <c:pt idx="26949">
                  <c:v>-576.851</c:v>
                </c:pt>
                <c:pt idx="26950">
                  <c:v>-619.20500000000004</c:v>
                </c:pt>
                <c:pt idx="26951">
                  <c:v>-661.42399999999998</c:v>
                </c:pt>
                <c:pt idx="26952">
                  <c:v>-703.49900000000002</c:v>
                </c:pt>
                <c:pt idx="26953">
                  <c:v>-745.42</c:v>
                </c:pt>
                <c:pt idx="26954">
                  <c:v>-787.178</c:v>
                </c:pt>
                <c:pt idx="26955">
                  <c:v>-828.76300000000003</c:v>
                </c:pt>
                <c:pt idx="26956">
                  <c:v>-870.16700000000003</c:v>
                </c:pt>
                <c:pt idx="26957">
                  <c:v>-911.38099999999997</c:v>
                </c:pt>
                <c:pt idx="26958">
                  <c:v>-952.39499999999998</c:v>
                </c:pt>
                <c:pt idx="26959">
                  <c:v>-993.202</c:v>
                </c:pt>
                <c:pt idx="26960" formatCode="0.00E+00">
                  <c:v>-1033.79</c:v>
                </c:pt>
                <c:pt idx="26961" formatCode="0.00E+00">
                  <c:v>-1074.1500000000001</c:v>
                </c:pt>
                <c:pt idx="26962" formatCode="0.00E+00">
                  <c:v>-1114.28</c:v>
                </c:pt>
                <c:pt idx="26963" formatCode="0.00E+00">
                  <c:v>-1154.1600000000001</c:v>
                </c:pt>
                <c:pt idx="26964" formatCode="0.00E+00">
                  <c:v>-1193.8</c:v>
                </c:pt>
                <c:pt idx="26965" formatCode="0.00E+00">
                  <c:v>-1233.17</c:v>
                </c:pt>
                <c:pt idx="26966" formatCode="0.00E+00">
                  <c:v>-1272.27</c:v>
                </c:pt>
                <c:pt idx="26967" formatCode="0.00E+00">
                  <c:v>-1311.09</c:v>
                </c:pt>
                <c:pt idx="26968" formatCode="0.00E+00">
                  <c:v>-1349.62</c:v>
                </c:pt>
                <c:pt idx="26969" formatCode="0.00E+00">
                  <c:v>-1387.86</c:v>
                </c:pt>
                <c:pt idx="26970" formatCode="0.00E+00">
                  <c:v>-1425.8</c:v>
                </c:pt>
                <c:pt idx="26971" formatCode="0.00E+00">
                  <c:v>-1463.42</c:v>
                </c:pt>
                <c:pt idx="26972" formatCode="0.00E+00">
                  <c:v>-1500.73</c:v>
                </c:pt>
                <c:pt idx="26973" formatCode="0.00E+00">
                  <c:v>-1537.7</c:v>
                </c:pt>
                <c:pt idx="26974" formatCode="0.00E+00">
                  <c:v>-1574.34</c:v>
                </c:pt>
                <c:pt idx="26975" formatCode="0.00E+00">
                  <c:v>-1610.64</c:v>
                </c:pt>
                <c:pt idx="26976" formatCode="0.00E+00">
                  <c:v>-1646.58</c:v>
                </c:pt>
                <c:pt idx="26977" formatCode="0.00E+00">
                  <c:v>-1682.16</c:v>
                </c:pt>
                <c:pt idx="26978" formatCode="0.00E+00">
                  <c:v>-1717.37</c:v>
                </c:pt>
                <c:pt idx="26979" formatCode="0.00E+00">
                  <c:v>-1752.21</c:v>
                </c:pt>
                <c:pt idx="26980" formatCode="0.00E+00">
                  <c:v>-1786.67</c:v>
                </c:pt>
                <c:pt idx="26981" formatCode="0.00E+00">
                  <c:v>-1820.73</c:v>
                </c:pt>
                <c:pt idx="26982" formatCode="0.00E+00">
                  <c:v>-1854.4</c:v>
                </c:pt>
                <c:pt idx="26983" formatCode="0.00E+00">
                  <c:v>-1887.65</c:v>
                </c:pt>
                <c:pt idx="26984" formatCode="0.00E+00">
                  <c:v>-1920.5</c:v>
                </c:pt>
                <c:pt idx="26985" formatCode="0.00E+00">
                  <c:v>-1952.92</c:v>
                </c:pt>
                <c:pt idx="26986" formatCode="0.00E+00">
                  <c:v>-1984.92</c:v>
                </c:pt>
                <c:pt idx="26987" formatCode="0.00E+00">
                  <c:v>-2016.48</c:v>
                </c:pt>
                <c:pt idx="26988" formatCode="0.00E+00">
                  <c:v>-2047.61</c:v>
                </c:pt>
                <c:pt idx="26989" formatCode="0.00E+00">
                  <c:v>-2078.2800000000002</c:v>
                </c:pt>
                <c:pt idx="26990" formatCode="0.00E+00">
                  <c:v>-2108.5</c:v>
                </c:pt>
                <c:pt idx="26991" formatCode="0.00E+00">
                  <c:v>-2138.2600000000002</c:v>
                </c:pt>
                <c:pt idx="26992" formatCode="0.00E+00">
                  <c:v>-2167.5500000000002</c:v>
                </c:pt>
                <c:pt idx="26993" formatCode="0.00E+00">
                  <c:v>-2196.37</c:v>
                </c:pt>
                <c:pt idx="26994" formatCode="0.00E+00">
                  <c:v>-2224.6999999999998</c:v>
                </c:pt>
                <c:pt idx="26995" formatCode="0.00E+00">
                  <c:v>-2252.5500000000002</c:v>
                </c:pt>
                <c:pt idx="26996" formatCode="0.00E+00">
                  <c:v>-2279.91</c:v>
                </c:pt>
                <c:pt idx="26997" formatCode="0.00E+00">
                  <c:v>-2306.7600000000002</c:v>
                </c:pt>
                <c:pt idx="26998" formatCode="0.00E+00">
                  <c:v>-2333.12</c:v>
                </c:pt>
                <c:pt idx="26999" formatCode="0.00E+00">
                  <c:v>-2358.96</c:v>
                </c:pt>
                <c:pt idx="27000" formatCode="0.00E+00">
                  <c:v>-2384.2800000000002</c:v>
                </c:pt>
                <c:pt idx="27001" formatCode="0.00E+00">
                  <c:v>-2409.08</c:v>
                </c:pt>
                <c:pt idx="27002" formatCode="0.00E+00">
                  <c:v>-2433.36</c:v>
                </c:pt>
                <c:pt idx="27003" formatCode="0.00E+00">
                  <c:v>-2457.1</c:v>
                </c:pt>
                <c:pt idx="27004" formatCode="0.00E+00">
                  <c:v>-2480.31</c:v>
                </c:pt>
                <c:pt idx="27005" formatCode="0.00E+00">
                  <c:v>-2502.9699999999998</c:v>
                </c:pt>
                <c:pt idx="27006" formatCode="0.00E+00">
                  <c:v>-2525.08</c:v>
                </c:pt>
                <c:pt idx="27007" formatCode="0.00E+00">
                  <c:v>-2546.65</c:v>
                </c:pt>
                <c:pt idx="27008" formatCode="0.00E+00">
                  <c:v>-2567.65</c:v>
                </c:pt>
                <c:pt idx="27009" formatCode="0.00E+00">
                  <c:v>-2588.09</c:v>
                </c:pt>
                <c:pt idx="27010" formatCode="0.00E+00">
                  <c:v>-2607.9699999999998</c:v>
                </c:pt>
                <c:pt idx="27011" formatCode="0.00E+00">
                  <c:v>-2627.27</c:v>
                </c:pt>
                <c:pt idx="27012" formatCode="0.00E+00">
                  <c:v>-2646</c:v>
                </c:pt>
                <c:pt idx="27013" formatCode="0.00E+00">
                  <c:v>-2664.15</c:v>
                </c:pt>
                <c:pt idx="27014" formatCode="0.00E+00">
                  <c:v>-2681.72</c:v>
                </c:pt>
                <c:pt idx="27015" formatCode="0.00E+00">
                  <c:v>-2698.7</c:v>
                </c:pt>
                <c:pt idx="27016" formatCode="0.00E+00">
                  <c:v>-2715.09</c:v>
                </c:pt>
                <c:pt idx="27017" formatCode="0.00E+00">
                  <c:v>-2730.89</c:v>
                </c:pt>
                <c:pt idx="27018" formatCode="0.00E+00">
                  <c:v>-2746.09</c:v>
                </c:pt>
                <c:pt idx="27019" formatCode="0.00E+00">
                  <c:v>-2760.68</c:v>
                </c:pt>
                <c:pt idx="27020" formatCode="0.00E+00">
                  <c:v>-2774.68</c:v>
                </c:pt>
                <c:pt idx="27021" formatCode="0.00E+00">
                  <c:v>-2788.06</c:v>
                </c:pt>
                <c:pt idx="27022" formatCode="0.00E+00">
                  <c:v>-2800.84</c:v>
                </c:pt>
                <c:pt idx="27023" formatCode="0.00E+00">
                  <c:v>-2813</c:v>
                </c:pt>
                <c:pt idx="27024" formatCode="0.00E+00">
                  <c:v>-2824.55</c:v>
                </c:pt>
                <c:pt idx="27025" formatCode="0.00E+00">
                  <c:v>-2835.48</c:v>
                </c:pt>
                <c:pt idx="27026" formatCode="0.00E+00">
                  <c:v>-2845.78</c:v>
                </c:pt>
                <c:pt idx="27027" formatCode="0.00E+00">
                  <c:v>-2855.47</c:v>
                </c:pt>
                <c:pt idx="27028" formatCode="0.00E+00">
                  <c:v>-2864.53</c:v>
                </c:pt>
                <c:pt idx="27029" formatCode="0.00E+00">
                  <c:v>-2872.96</c:v>
                </c:pt>
                <c:pt idx="27030" formatCode="0.00E+00">
                  <c:v>-2880.77</c:v>
                </c:pt>
                <c:pt idx="27031" formatCode="0.00E+00">
                  <c:v>-2887.94</c:v>
                </c:pt>
                <c:pt idx="27032" formatCode="0.00E+00">
                  <c:v>-2894.48</c:v>
                </c:pt>
                <c:pt idx="27033" formatCode="0.00E+00">
                  <c:v>-2900.39</c:v>
                </c:pt>
                <c:pt idx="27034" formatCode="0.00E+00">
                  <c:v>-2905.66</c:v>
                </c:pt>
                <c:pt idx="27035" formatCode="0.00E+00">
                  <c:v>-2910.3</c:v>
                </c:pt>
                <c:pt idx="27036" formatCode="0.00E+00">
                  <c:v>-2914.3</c:v>
                </c:pt>
                <c:pt idx="27037" formatCode="0.00E+00">
                  <c:v>-2917.66</c:v>
                </c:pt>
                <c:pt idx="27038" formatCode="0.00E+00">
                  <c:v>-2920.38</c:v>
                </c:pt>
                <c:pt idx="27039" formatCode="0.00E+00">
                  <c:v>-2922.47</c:v>
                </c:pt>
                <c:pt idx="27040" formatCode="0.00E+00">
                  <c:v>-2923.91</c:v>
                </c:pt>
                <c:pt idx="27041" formatCode="0.00E+00">
                  <c:v>-2924.72</c:v>
                </c:pt>
                <c:pt idx="27042" formatCode="0.00E+00">
                  <c:v>-2924.88</c:v>
                </c:pt>
                <c:pt idx="27043" formatCode="0.00E+00">
                  <c:v>-2924.4</c:v>
                </c:pt>
                <c:pt idx="27044" formatCode="0.00E+00">
                  <c:v>-2923.29</c:v>
                </c:pt>
                <c:pt idx="27045" formatCode="0.00E+00">
                  <c:v>-2921.53</c:v>
                </c:pt>
                <c:pt idx="27046" formatCode="0.00E+00">
                  <c:v>-2919.14</c:v>
                </c:pt>
                <c:pt idx="27047" formatCode="0.00E+00">
                  <c:v>-2916.1</c:v>
                </c:pt>
                <c:pt idx="27048" formatCode="0.00E+00">
                  <c:v>-2912.43</c:v>
                </c:pt>
                <c:pt idx="27049" formatCode="0.00E+00">
                  <c:v>-2908.12</c:v>
                </c:pt>
                <c:pt idx="27050" formatCode="0.00E+00">
                  <c:v>-2903.17</c:v>
                </c:pt>
                <c:pt idx="27051" formatCode="0.00E+00">
                  <c:v>-2897.59</c:v>
                </c:pt>
                <c:pt idx="27052" formatCode="0.00E+00">
                  <c:v>-2891.38</c:v>
                </c:pt>
                <c:pt idx="27053" formatCode="0.00E+00">
                  <c:v>-2884.53</c:v>
                </c:pt>
                <c:pt idx="27054" formatCode="0.00E+00">
                  <c:v>-2877.05</c:v>
                </c:pt>
                <c:pt idx="27055" formatCode="0.00E+00">
                  <c:v>-2868.94</c:v>
                </c:pt>
                <c:pt idx="27056" formatCode="0.00E+00">
                  <c:v>-2860.2</c:v>
                </c:pt>
                <c:pt idx="27057" formatCode="0.00E+00">
                  <c:v>-2850.83</c:v>
                </c:pt>
                <c:pt idx="27058" formatCode="0.00E+00">
                  <c:v>-2840.84</c:v>
                </c:pt>
                <c:pt idx="27059" formatCode="0.00E+00">
                  <c:v>-2830.23</c:v>
                </c:pt>
                <c:pt idx="27060" formatCode="0.00E+00">
                  <c:v>-2819</c:v>
                </c:pt>
                <c:pt idx="27061" formatCode="0.00E+00">
                  <c:v>-2807.16</c:v>
                </c:pt>
                <c:pt idx="27062" formatCode="0.00E+00">
                  <c:v>-2794.7</c:v>
                </c:pt>
                <c:pt idx="27063" formatCode="0.00E+00">
                  <c:v>-2781.62</c:v>
                </c:pt>
                <c:pt idx="27064" formatCode="0.00E+00">
                  <c:v>-2767.94</c:v>
                </c:pt>
                <c:pt idx="27065" formatCode="0.00E+00">
                  <c:v>-2753.65</c:v>
                </c:pt>
                <c:pt idx="27066" formatCode="0.00E+00">
                  <c:v>-2738.76</c:v>
                </c:pt>
                <c:pt idx="27067" formatCode="0.00E+00">
                  <c:v>-2723.27</c:v>
                </c:pt>
                <c:pt idx="27068" formatCode="0.00E+00">
                  <c:v>-2707.19</c:v>
                </c:pt>
                <c:pt idx="27069" formatCode="0.00E+00">
                  <c:v>-2690.51</c:v>
                </c:pt>
                <c:pt idx="27070" formatCode="0.00E+00">
                  <c:v>-2673.24</c:v>
                </c:pt>
                <c:pt idx="27071" formatCode="0.00E+00">
                  <c:v>-2655.39</c:v>
                </c:pt>
                <c:pt idx="27072" formatCode="0.00E+00">
                  <c:v>-2636.95</c:v>
                </c:pt>
                <c:pt idx="27073" formatCode="0.00E+00">
                  <c:v>-2617.94</c:v>
                </c:pt>
                <c:pt idx="27074" formatCode="0.00E+00">
                  <c:v>-2598.35</c:v>
                </c:pt>
                <c:pt idx="27075" formatCode="0.00E+00">
                  <c:v>-2578.1999999999998</c:v>
                </c:pt>
                <c:pt idx="27076" formatCode="0.00E+00">
                  <c:v>-2557.48</c:v>
                </c:pt>
                <c:pt idx="27077" formatCode="0.00E+00">
                  <c:v>-2536.1999999999998</c:v>
                </c:pt>
                <c:pt idx="27078" formatCode="0.00E+00">
                  <c:v>-2514.37</c:v>
                </c:pt>
                <c:pt idx="27079" formatCode="0.00E+00">
                  <c:v>-2491.9899999999998</c:v>
                </c:pt>
                <c:pt idx="27080" formatCode="0.00E+00">
                  <c:v>-2469.06</c:v>
                </c:pt>
                <c:pt idx="27081" formatCode="0.00E+00">
                  <c:v>-2445.59</c:v>
                </c:pt>
                <c:pt idx="27082" formatCode="0.00E+00">
                  <c:v>-2421.59</c:v>
                </c:pt>
                <c:pt idx="27083" formatCode="0.00E+00">
                  <c:v>-2397.0500000000002</c:v>
                </c:pt>
                <c:pt idx="27084" formatCode="0.00E+00">
                  <c:v>-2371.9899999999998</c:v>
                </c:pt>
                <c:pt idx="27085" formatCode="0.00E+00">
                  <c:v>-2346.41</c:v>
                </c:pt>
                <c:pt idx="27086" formatCode="0.00E+00">
                  <c:v>-2320.3200000000002</c:v>
                </c:pt>
                <c:pt idx="27087" formatCode="0.00E+00">
                  <c:v>-2293.7199999999998</c:v>
                </c:pt>
                <c:pt idx="27088" formatCode="0.00E+00">
                  <c:v>-2266.62</c:v>
                </c:pt>
                <c:pt idx="27089" formatCode="0.00E+00">
                  <c:v>-2239.02</c:v>
                </c:pt>
                <c:pt idx="27090" formatCode="0.00E+00">
                  <c:v>-2210.9299999999998</c:v>
                </c:pt>
                <c:pt idx="27091" formatCode="0.00E+00">
                  <c:v>-2182.36</c:v>
                </c:pt>
                <c:pt idx="27092" formatCode="0.00E+00">
                  <c:v>-2153.31</c:v>
                </c:pt>
                <c:pt idx="27093" formatCode="0.00E+00">
                  <c:v>-2123.7800000000002</c:v>
                </c:pt>
                <c:pt idx="27094" formatCode="0.00E+00">
                  <c:v>-2093.8000000000002</c:v>
                </c:pt>
                <c:pt idx="27095" formatCode="0.00E+00">
                  <c:v>-2063.35</c:v>
                </c:pt>
                <c:pt idx="27096" formatCode="0.00E+00">
                  <c:v>-2032.46</c:v>
                </c:pt>
                <c:pt idx="27097" formatCode="0.00E+00">
                  <c:v>-2001.11</c:v>
                </c:pt>
                <c:pt idx="27098" formatCode="0.00E+00">
                  <c:v>-1969.33</c:v>
                </c:pt>
                <c:pt idx="27099" formatCode="0.00E+00">
                  <c:v>-1937.12</c:v>
                </c:pt>
                <c:pt idx="27100" formatCode="0.00E+00">
                  <c:v>-1904.49</c:v>
                </c:pt>
                <c:pt idx="27101" formatCode="0.00E+00">
                  <c:v>-1871.44</c:v>
                </c:pt>
                <c:pt idx="27102" formatCode="0.00E+00">
                  <c:v>-1837.97</c:v>
                </c:pt>
                <c:pt idx="27103" formatCode="0.00E+00">
                  <c:v>-1804.11</c:v>
                </c:pt>
                <c:pt idx="27104" formatCode="0.00E+00">
                  <c:v>-1769.85</c:v>
                </c:pt>
                <c:pt idx="27105" formatCode="0.00E+00">
                  <c:v>-1735.21</c:v>
                </c:pt>
                <c:pt idx="27106" formatCode="0.00E+00">
                  <c:v>-1700.18</c:v>
                </c:pt>
                <c:pt idx="27107" formatCode="0.00E+00">
                  <c:v>-1664.78</c:v>
                </c:pt>
                <c:pt idx="27108" formatCode="0.00E+00">
                  <c:v>-1629.02</c:v>
                </c:pt>
                <c:pt idx="27109" formatCode="0.00E+00">
                  <c:v>-1592.9</c:v>
                </c:pt>
                <c:pt idx="27110" formatCode="0.00E+00">
                  <c:v>-1556.43</c:v>
                </c:pt>
                <c:pt idx="27111" formatCode="0.00E+00">
                  <c:v>-1519.62</c:v>
                </c:pt>
                <c:pt idx="27112" formatCode="0.00E+00">
                  <c:v>-1482.48</c:v>
                </c:pt>
                <c:pt idx="27113" formatCode="0.00E+00">
                  <c:v>-1445.01</c:v>
                </c:pt>
                <c:pt idx="27114" formatCode="0.00E+00">
                  <c:v>-1407.23</c:v>
                </c:pt>
                <c:pt idx="27115" formatCode="0.00E+00">
                  <c:v>-1369.14</c:v>
                </c:pt>
                <c:pt idx="27116" formatCode="0.00E+00">
                  <c:v>-1330.75</c:v>
                </c:pt>
                <c:pt idx="27117" formatCode="0.00E+00">
                  <c:v>-1292.06</c:v>
                </c:pt>
                <c:pt idx="27118" formatCode="0.00E+00">
                  <c:v>-1253.0999999999999</c:v>
                </c:pt>
                <c:pt idx="27119" formatCode="0.00E+00">
                  <c:v>-1213.8599999999999</c:v>
                </c:pt>
                <c:pt idx="27120" formatCode="0.00E+00">
                  <c:v>-1174.3599999999999</c:v>
                </c:pt>
                <c:pt idx="27121" formatCode="0.00E+00">
                  <c:v>-1134.5899999999999</c:v>
                </c:pt>
                <c:pt idx="27122" formatCode="0.00E+00">
                  <c:v>-1094.58</c:v>
                </c:pt>
                <c:pt idx="27123" formatCode="0.00E+00">
                  <c:v>-1054.33</c:v>
                </c:pt>
                <c:pt idx="27124" formatCode="0.00E+00">
                  <c:v>-1013.85</c:v>
                </c:pt>
                <c:pt idx="27125">
                  <c:v>-973.14800000000002</c:v>
                </c:pt>
                <c:pt idx="27126">
                  <c:v>-932.23199999999997</c:v>
                </c:pt>
                <c:pt idx="27127">
                  <c:v>-891.11199999999997</c:v>
                </c:pt>
                <c:pt idx="27128">
                  <c:v>-849.79600000000005</c:v>
                </c:pt>
                <c:pt idx="27129">
                  <c:v>-808.29399999999998</c:v>
                </c:pt>
                <c:pt idx="27130">
                  <c:v>-766.61599999999999</c:v>
                </c:pt>
                <c:pt idx="27131">
                  <c:v>-724.77</c:v>
                </c:pt>
                <c:pt idx="27132">
                  <c:v>-682.76499999999999</c:v>
                </c:pt>
                <c:pt idx="27133">
                  <c:v>-640.61</c:v>
                </c:pt>
                <c:pt idx="27134">
                  <c:v>-598.31500000000005</c:v>
                </c:pt>
                <c:pt idx="27135">
                  <c:v>-555.88900000000001</c:v>
                </c:pt>
                <c:pt idx="27136">
                  <c:v>-513.34199999999998</c:v>
                </c:pt>
                <c:pt idx="27137">
                  <c:v>-470.68200000000002</c:v>
                </c:pt>
                <c:pt idx="27138">
                  <c:v>-427.91899999999998</c:v>
                </c:pt>
                <c:pt idx="27139">
                  <c:v>-385.06200000000001</c:v>
                </c:pt>
                <c:pt idx="27140">
                  <c:v>-342.12099999999998</c:v>
                </c:pt>
                <c:pt idx="27141">
                  <c:v>-299.10500000000002</c:v>
                </c:pt>
                <c:pt idx="27142">
                  <c:v>-256.024</c:v>
                </c:pt>
                <c:pt idx="27143">
                  <c:v>-212.886</c:v>
                </c:pt>
                <c:pt idx="27144">
                  <c:v>-169.70099999999999</c:v>
                </c:pt>
                <c:pt idx="27145">
                  <c:v>-126.479</c:v>
                </c:pt>
                <c:pt idx="27146">
                  <c:v>-83.229100000000003</c:v>
                </c:pt>
                <c:pt idx="27147">
                  <c:v>-39.960999999999999</c:v>
                </c:pt>
                <c:pt idx="27148">
                  <c:v>3.3159299999999998</c:v>
                </c:pt>
                <c:pt idx="27149">
                  <c:v>46.591799999999999</c:v>
                </c:pt>
                <c:pt idx="27150">
                  <c:v>89.857399999999998</c:v>
                </c:pt>
                <c:pt idx="27151">
                  <c:v>133.10400000000001</c:v>
                </c:pt>
                <c:pt idx="27152">
                  <c:v>176.32</c:v>
                </c:pt>
                <c:pt idx="27153">
                  <c:v>219.499</c:v>
                </c:pt>
                <c:pt idx="27154">
                  <c:v>262.62900000000002</c:v>
                </c:pt>
                <c:pt idx="27155">
                  <c:v>305.702</c:v>
                </c:pt>
                <c:pt idx="27156">
                  <c:v>348.70800000000003</c:v>
                </c:pt>
                <c:pt idx="27157">
                  <c:v>391.637</c:v>
                </c:pt>
                <c:pt idx="27158">
                  <c:v>434.48099999999999</c:v>
                </c:pt>
                <c:pt idx="27159">
                  <c:v>477.23</c:v>
                </c:pt>
                <c:pt idx="27160">
                  <c:v>519.875</c:v>
                </c:pt>
                <c:pt idx="27161">
                  <c:v>562.40599999999995</c:v>
                </c:pt>
                <c:pt idx="27162">
                  <c:v>604.81299999999999</c:v>
                </c:pt>
                <c:pt idx="27163">
                  <c:v>647.08900000000006</c:v>
                </c:pt>
                <c:pt idx="27164">
                  <c:v>689.22299999999996</c:v>
                </c:pt>
                <c:pt idx="27165">
                  <c:v>731.20600000000002</c:v>
                </c:pt>
                <c:pt idx="27166">
                  <c:v>773.029</c:v>
                </c:pt>
                <c:pt idx="27167">
                  <c:v>814.68399999999997</c:v>
                </c:pt>
                <c:pt idx="27168">
                  <c:v>856.15899999999999</c:v>
                </c:pt>
                <c:pt idx="27169">
                  <c:v>897.44799999999998</c:v>
                </c:pt>
                <c:pt idx="27170">
                  <c:v>938.54100000000005</c:v>
                </c:pt>
                <c:pt idx="27171">
                  <c:v>979.428</c:v>
                </c:pt>
                <c:pt idx="27172" formatCode="0.00E+00">
                  <c:v>1020.1</c:v>
                </c:pt>
                <c:pt idx="27173" formatCode="0.00E+00">
                  <c:v>1060.55</c:v>
                </c:pt>
                <c:pt idx="27174" formatCode="0.00E+00">
                  <c:v>1100.77</c:v>
                </c:pt>
                <c:pt idx="27175" formatCode="0.00E+00">
                  <c:v>1140.74</c:v>
                </c:pt>
                <c:pt idx="27176" formatCode="0.00E+00">
                  <c:v>1180.47</c:v>
                </c:pt>
                <c:pt idx="27177" formatCode="0.00E+00">
                  <c:v>1219.94</c:v>
                </c:pt>
                <c:pt idx="27178" formatCode="0.00E+00">
                  <c:v>1259.1400000000001</c:v>
                </c:pt>
                <c:pt idx="27179" formatCode="0.00E+00">
                  <c:v>1298.06</c:v>
                </c:pt>
                <c:pt idx="27180" formatCode="0.00E+00">
                  <c:v>1336.7</c:v>
                </c:pt>
                <c:pt idx="27181" formatCode="0.00E+00">
                  <c:v>1375.05</c:v>
                </c:pt>
                <c:pt idx="27182" formatCode="0.00E+00">
                  <c:v>1413.1</c:v>
                </c:pt>
                <c:pt idx="27183" formatCode="0.00E+00">
                  <c:v>1450.84</c:v>
                </c:pt>
                <c:pt idx="27184" formatCode="0.00E+00">
                  <c:v>1488.26</c:v>
                </c:pt>
                <c:pt idx="27185" formatCode="0.00E+00">
                  <c:v>1525.36</c:v>
                </c:pt>
                <c:pt idx="27186" formatCode="0.00E+00">
                  <c:v>1562.12</c:v>
                </c:pt>
                <c:pt idx="27187" formatCode="0.00E+00">
                  <c:v>1598.54</c:v>
                </c:pt>
                <c:pt idx="27188" formatCode="0.00E+00">
                  <c:v>1634.61</c:v>
                </c:pt>
                <c:pt idx="27189" formatCode="0.00E+00">
                  <c:v>1670.32</c:v>
                </c:pt>
                <c:pt idx="27190" formatCode="0.00E+00">
                  <c:v>1705.67</c:v>
                </c:pt>
                <c:pt idx="27191" formatCode="0.00E+00">
                  <c:v>1740.64</c:v>
                </c:pt>
                <c:pt idx="27192" formatCode="0.00E+00">
                  <c:v>1775.24</c:v>
                </c:pt>
                <c:pt idx="27193" formatCode="0.00E+00">
                  <c:v>1809.44</c:v>
                </c:pt>
                <c:pt idx="27194" formatCode="0.00E+00">
                  <c:v>1843.25</c:v>
                </c:pt>
                <c:pt idx="27195" formatCode="0.00E+00">
                  <c:v>1876.65</c:v>
                </c:pt>
                <c:pt idx="27196" formatCode="0.00E+00">
                  <c:v>1909.64</c:v>
                </c:pt>
                <c:pt idx="27197" formatCode="0.00E+00">
                  <c:v>1942.22</c:v>
                </c:pt>
                <c:pt idx="27198" formatCode="0.00E+00">
                  <c:v>1974.37</c:v>
                </c:pt>
                <c:pt idx="27199" formatCode="0.00E+00">
                  <c:v>2006.09</c:v>
                </c:pt>
                <c:pt idx="27200" formatCode="0.00E+00">
                  <c:v>2037.37</c:v>
                </c:pt>
                <c:pt idx="27201" formatCode="0.00E+00">
                  <c:v>2068.1999999999998</c:v>
                </c:pt>
                <c:pt idx="27202" formatCode="0.00E+00">
                  <c:v>2098.58</c:v>
                </c:pt>
                <c:pt idx="27203" formatCode="0.00E+00">
                  <c:v>2128.5100000000002</c:v>
                </c:pt>
                <c:pt idx="27204" formatCode="0.00E+00">
                  <c:v>2157.96</c:v>
                </c:pt>
                <c:pt idx="27205" formatCode="0.00E+00">
                  <c:v>2186.9499999999998</c:v>
                </c:pt>
                <c:pt idx="27206" formatCode="0.00E+00">
                  <c:v>2215.4499999999998</c:v>
                </c:pt>
                <c:pt idx="27207" formatCode="0.00E+00">
                  <c:v>2243.4699999999998</c:v>
                </c:pt>
                <c:pt idx="27208" formatCode="0.00E+00">
                  <c:v>2271</c:v>
                </c:pt>
                <c:pt idx="27209" formatCode="0.00E+00">
                  <c:v>2298.0300000000002</c:v>
                </c:pt>
                <c:pt idx="27210" formatCode="0.00E+00">
                  <c:v>2324.56</c:v>
                </c:pt>
                <c:pt idx="27211" formatCode="0.00E+00">
                  <c:v>2350.58</c:v>
                </c:pt>
                <c:pt idx="27212" formatCode="0.00E+00">
                  <c:v>2376.08</c:v>
                </c:pt>
                <c:pt idx="27213" formatCode="0.00E+00">
                  <c:v>2401.0700000000002</c:v>
                </c:pt>
                <c:pt idx="27214" formatCode="0.00E+00">
                  <c:v>2425.5300000000002</c:v>
                </c:pt>
                <c:pt idx="27215" formatCode="0.00E+00">
                  <c:v>2449.46</c:v>
                </c:pt>
                <c:pt idx="27216" formatCode="0.00E+00">
                  <c:v>2472.85</c:v>
                </c:pt>
                <c:pt idx="27217" formatCode="0.00E+00">
                  <c:v>2495.6999999999998</c:v>
                </c:pt>
                <c:pt idx="27218" formatCode="0.00E+00">
                  <c:v>2518</c:v>
                </c:pt>
                <c:pt idx="27219" formatCode="0.00E+00">
                  <c:v>2539.7600000000002</c:v>
                </c:pt>
                <c:pt idx="27220" formatCode="0.00E+00">
                  <c:v>2560.96</c:v>
                </c:pt>
                <c:pt idx="27221" formatCode="0.00E+00">
                  <c:v>2581.6</c:v>
                </c:pt>
                <c:pt idx="27222" formatCode="0.00E+00">
                  <c:v>2601.67</c:v>
                </c:pt>
                <c:pt idx="27223" formatCode="0.00E+00">
                  <c:v>2621.17</c:v>
                </c:pt>
                <c:pt idx="27224" formatCode="0.00E+00">
                  <c:v>2640.1</c:v>
                </c:pt>
                <c:pt idx="27225" formatCode="0.00E+00">
                  <c:v>2658.45</c:v>
                </c:pt>
                <c:pt idx="27226" formatCode="0.00E+00">
                  <c:v>2676.22</c:v>
                </c:pt>
                <c:pt idx="27227" formatCode="0.00E+00">
                  <c:v>2693.41</c:v>
                </c:pt>
                <c:pt idx="27228" formatCode="0.00E+00">
                  <c:v>2710</c:v>
                </c:pt>
                <c:pt idx="27229" formatCode="0.00E+00">
                  <c:v>2726</c:v>
                </c:pt>
                <c:pt idx="27230" formatCode="0.00E+00">
                  <c:v>2741.4</c:v>
                </c:pt>
                <c:pt idx="27231" formatCode="0.00E+00">
                  <c:v>2756.21</c:v>
                </c:pt>
                <c:pt idx="27232" formatCode="0.00E+00">
                  <c:v>2770.41</c:v>
                </c:pt>
                <c:pt idx="27233" formatCode="0.00E+00">
                  <c:v>2784</c:v>
                </c:pt>
                <c:pt idx="27234" formatCode="0.00E+00">
                  <c:v>2796.99</c:v>
                </c:pt>
                <c:pt idx="27235" formatCode="0.00E+00">
                  <c:v>2809.36</c:v>
                </c:pt>
                <c:pt idx="27236" formatCode="0.00E+00">
                  <c:v>2821.12</c:v>
                </c:pt>
                <c:pt idx="27237" formatCode="0.00E+00">
                  <c:v>2832.26</c:v>
                </c:pt>
                <c:pt idx="27238" formatCode="0.00E+00">
                  <c:v>2842.78</c:v>
                </c:pt>
                <c:pt idx="27239" formatCode="0.00E+00">
                  <c:v>2852.68</c:v>
                </c:pt>
                <c:pt idx="27240" formatCode="0.00E+00">
                  <c:v>2861.95</c:v>
                </c:pt>
                <c:pt idx="27241" formatCode="0.00E+00">
                  <c:v>2870.6</c:v>
                </c:pt>
                <c:pt idx="27242" formatCode="0.00E+00">
                  <c:v>2878.62</c:v>
                </c:pt>
                <c:pt idx="27243" formatCode="0.00E+00">
                  <c:v>2886.01</c:v>
                </c:pt>
                <c:pt idx="27244" formatCode="0.00E+00">
                  <c:v>2892.77</c:v>
                </c:pt>
                <c:pt idx="27245" formatCode="0.00E+00">
                  <c:v>2898.9</c:v>
                </c:pt>
                <c:pt idx="27246" formatCode="0.00E+00">
                  <c:v>2904.38</c:v>
                </c:pt>
                <c:pt idx="27247" formatCode="0.00E+00">
                  <c:v>2909.24</c:v>
                </c:pt>
                <c:pt idx="27248" formatCode="0.00E+00">
                  <c:v>2913.46</c:v>
                </c:pt>
                <c:pt idx="27249" formatCode="0.00E+00">
                  <c:v>2917.04</c:v>
                </c:pt>
                <c:pt idx="27250" formatCode="0.00E+00">
                  <c:v>2919.98</c:v>
                </c:pt>
                <c:pt idx="27251" formatCode="0.00E+00">
                  <c:v>2922.28</c:v>
                </c:pt>
                <c:pt idx="27252" formatCode="0.00E+00">
                  <c:v>2923.94</c:v>
                </c:pt>
                <c:pt idx="27253" formatCode="0.00E+00">
                  <c:v>2924.96</c:v>
                </c:pt>
                <c:pt idx="27254" formatCode="0.00E+00">
                  <c:v>2925.34</c:v>
                </c:pt>
                <c:pt idx="27255" formatCode="0.00E+00">
                  <c:v>2925.09</c:v>
                </c:pt>
                <c:pt idx="27256" formatCode="0.00E+00">
                  <c:v>2924.19</c:v>
                </c:pt>
                <c:pt idx="27257" formatCode="0.00E+00">
                  <c:v>2922.65</c:v>
                </c:pt>
                <c:pt idx="27258" formatCode="0.00E+00">
                  <c:v>2920.47</c:v>
                </c:pt>
                <c:pt idx="27259" formatCode="0.00E+00">
                  <c:v>2917.65</c:v>
                </c:pt>
                <c:pt idx="27260" formatCode="0.00E+00">
                  <c:v>2914.2</c:v>
                </c:pt>
                <c:pt idx="27261" formatCode="0.00E+00">
                  <c:v>2910.1</c:v>
                </c:pt>
                <c:pt idx="27262" formatCode="0.00E+00">
                  <c:v>2905.37</c:v>
                </c:pt>
                <c:pt idx="27263" formatCode="0.00E+00">
                  <c:v>2900</c:v>
                </c:pt>
                <c:pt idx="27264" formatCode="0.00E+00">
                  <c:v>2894</c:v>
                </c:pt>
                <c:pt idx="27265" formatCode="0.00E+00">
                  <c:v>2887.36</c:v>
                </c:pt>
                <c:pt idx="27266" formatCode="0.00E+00">
                  <c:v>2880.1</c:v>
                </c:pt>
                <c:pt idx="27267" formatCode="0.00E+00">
                  <c:v>2872.2</c:v>
                </c:pt>
                <c:pt idx="27268" formatCode="0.00E+00">
                  <c:v>2863.67</c:v>
                </c:pt>
                <c:pt idx="27269" formatCode="0.00E+00">
                  <c:v>2854.52</c:v>
                </c:pt>
                <c:pt idx="27270" formatCode="0.00E+00">
                  <c:v>2844.74</c:v>
                </c:pt>
                <c:pt idx="27271" formatCode="0.00E+00">
                  <c:v>2834.34</c:v>
                </c:pt>
                <c:pt idx="27272" formatCode="0.00E+00">
                  <c:v>2823.32</c:v>
                </c:pt>
                <c:pt idx="27273" formatCode="0.00E+00">
                  <c:v>2811.68</c:v>
                </c:pt>
                <c:pt idx="27274" formatCode="0.00E+00">
                  <c:v>2799.42</c:v>
                </c:pt>
                <c:pt idx="27275" formatCode="0.00E+00">
                  <c:v>2786.56</c:v>
                </c:pt>
                <c:pt idx="27276" formatCode="0.00E+00">
                  <c:v>2773.08</c:v>
                </c:pt>
                <c:pt idx="27277" formatCode="0.00E+00">
                  <c:v>2758.99</c:v>
                </c:pt>
                <c:pt idx="27278" formatCode="0.00E+00">
                  <c:v>2744.31</c:v>
                </c:pt>
                <c:pt idx="27279" formatCode="0.00E+00">
                  <c:v>2729.02</c:v>
                </c:pt>
                <c:pt idx="27280" formatCode="0.00E+00">
                  <c:v>2713.13</c:v>
                </c:pt>
                <c:pt idx="27281" formatCode="0.00E+00">
                  <c:v>2696.65</c:v>
                </c:pt>
                <c:pt idx="27282" formatCode="0.00E+00">
                  <c:v>2679.58</c:v>
                </c:pt>
                <c:pt idx="27283" formatCode="0.00E+00">
                  <c:v>2661.92</c:v>
                </c:pt>
                <c:pt idx="27284" formatCode="0.00E+00">
                  <c:v>2643.68</c:v>
                </c:pt>
                <c:pt idx="27285" formatCode="0.00E+00">
                  <c:v>2624.86</c:v>
                </c:pt>
                <c:pt idx="27286" formatCode="0.00E+00">
                  <c:v>2605.4699999999998</c:v>
                </c:pt>
                <c:pt idx="27287" formatCode="0.00E+00">
                  <c:v>2585.5</c:v>
                </c:pt>
                <c:pt idx="27288" formatCode="0.00E+00">
                  <c:v>2564.98</c:v>
                </c:pt>
                <c:pt idx="27289" formatCode="0.00E+00">
                  <c:v>2543.88</c:v>
                </c:pt>
                <c:pt idx="27290" formatCode="0.00E+00">
                  <c:v>2522.2399999999998</c:v>
                </c:pt>
                <c:pt idx="27291" formatCode="0.00E+00">
                  <c:v>2500.04</c:v>
                </c:pt>
                <c:pt idx="27292" formatCode="0.00E+00">
                  <c:v>2477.29</c:v>
                </c:pt>
                <c:pt idx="27293" formatCode="0.00E+00">
                  <c:v>2454</c:v>
                </c:pt>
                <c:pt idx="27294" formatCode="0.00E+00">
                  <c:v>2430.17</c:v>
                </c:pt>
                <c:pt idx="27295" formatCode="0.00E+00">
                  <c:v>2405.81</c:v>
                </c:pt>
                <c:pt idx="27296" formatCode="0.00E+00">
                  <c:v>2380.9299999999998</c:v>
                </c:pt>
                <c:pt idx="27297" formatCode="0.00E+00">
                  <c:v>2355.52</c:v>
                </c:pt>
                <c:pt idx="27298" formatCode="0.00E+00">
                  <c:v>2329.6</c:v>
                </c:pt>
                <c:pt idx="27299" formatCode="0.00E+00">
                  <c:v>2303.17</c:v>
                </c:pt>
                <c:pt idx="27300" formatCode="0.00E+00">
                  <c:v>2276.23</c:v>
                </c:pt>
                <c:pt idx="27301" formatCode="0.00E+00">
                  <c:v>2248.8000000000002</c:v>
                </c:pt>
                <c:pt idx="27302" formatCode="0.00E+00">
                  <c:v>2220.87</c:v>
                </c:pt>
                <c:pt idx="27303" formatCode="0.00E+00">
                  <c:v>2192.46</c:v>
                </c:pt>
                <c:pt idx="27304" formatCode="0.00E+00">
                  <c:v>2163.5700000000002</c:v>
                </c:pt>
                <c:pt idx="27305" formatCode="0.00E+00">
                  <c:v>2134.1999999999998</c:v>
                </c:pt>
                <c:pt idx="27306" formatCode="0.00E+00">
                  <c:v>2104.36</c:v>
                </c:pt>
                <c:pt idx="27307" formatCode="0.00E+00">
                  <c:v>2074.0700000000002</c:v>
                </c:pt>
                <c:pt idx="27308" formatCode="0.00E+00">
                  <c:v>2043.32</c:v>
                </c:pt>
                <c:pt idx="27309" formatCode="0.00E+00">
                  <c:v>2012.13</c:v>
                </c:pt>
                <c:pt idx="27310" formatCode="0.00E+00">
                  <c:v>1980.49</c:v>
                </c:pt>
                <c:pt idx="27311" formatCode="0.00E+00">
                  <c:v>1948.42</c:v>
                </c:pt>
                <c:pt idx="27312" formatCode="0.00E+00">
                  <c:v>1915.92</c:v>
                </c:pt>
                <c:pt idx="27313" formatCode="0.00E+00">
                  <c:v>1883.01</c:v>
                </c:pt>
                <c:pt idx="27314" formatCode="0.00E+00">
                  <c:v>1849.68</c:v>
                </c:pt>
                <c:pt idx="27315" formatCode="0.00E+00">
                  <c:v>1815.95</c:v>
                </c:pt>
                <c:pt idx="27316" formatCode="0.00E+00">
                  <c:v>1781.82</c:v>
                </c:pt>
                <c:pt idx="27317" formatCode="0.00E+00">
                  <c:v>1747.3</c:v>
                </c:pt>
                <c:pt idx="27318" formatCode="0.00E+00">
                  <c:v>1712.39</c:v>
                </c:pt>
                <c:pt idx="27319" formatCode="0.00E+00">
                  <c:v>1677.12</c:v>
                </c:pt>
                <c:pt idx="27320" formatCode="0.00E+00">
                  <c:v>1641.47</c:v>
                </c:pt>
                <c:pt idx="27321" formatCode="0.00E+00">
                  <c:v>1605.47</c:v>
                </c:pt>
                <c:pt idx="27322" formatCode="0.00E+00">
                  <c:v>1569.11</c:v>
                </c:pt>
                <c:pt idx="27323" formatCode="0.00E+00">
                  <c:v>1532.42</c:v>
                </c:pt>
                <c:pt idx="27324" formatCode="0.00E+00">
                  <c:v>1495.38</c:v>
                </c:pt>
                <c:pt idx="27325" formatCode="0.00E+00">
                  <c:v>1458.02</c:v>
                </c:pt>
                <c:pt idx="27326" formatCode="0.00E+00">
                  <c:v>1420.34</c:v>
                </c:pt>
                <c:pt idx="27327" formatCode="0.00E+00">
                  <c:v>1382.35</c:v>
                </c:pt>
                <c:pt idx="27328" formatCode="0.00E+00">
                  <c:v>1344.05</c:v>
                </c:pt>
                <c:pt idx="27329" formatCode="0.00E+00">
                  <c:v>1305.46</c:v>
                </c:pt>
                <c:pt idx="27330" formatCode="0.00E+00">
                  <c:v>1266.5899999999999</c:v>
                </c:pt>
                <c:pt idx="27331" formatCode="0.00E+00">
                  <c:v>1227.44</c:v>
                </c:pt>
                <c:pt idx="27332" formatCode="0.00E+00">
                  <c:v>1188.02</c:v>
                </c:pt>
                <c:pt idx="27333" formatCode="0.00E+00">
                  <c:v>1148.3399999999999</c:v>
                </c:pt>
                <c:pt idx="27334" formatCode="0.00E+00">
                  <c:v>1108.4100000000001</c:v>
                </c:pt>
                <c:pt idx="27335" formatCode="0.00E+00">
                  <c:v>1068.23</c:v>
                </c:pt>
                <c:pt idx="27336" formatCode="0.00E+00">
                  <c:v>1027.82</c:v>
                </c:pt>
                <c:pt idx="27337">
                  <c:v>987.18899999999996</c:v>
                </c:pt>
                <c:pt idx="27338">
                  <c:v>946.34100000000001</c:v>
                </c:pt>
                <c:pt idx="27339">
                  <c:v>905.28399999999999</c:v>
                </c:pt>
                <c:pt idx="27340">
                  <c:v>864.029</c:v>
                </c:pt>
                <c:pt idx="27341">
                  <c:v>822.58500000000004</c:v>
                </c:pt>
                <c:pt idx="27342">
                  <c:v>780.96100000000001</c:v>
                </c:pt>
                <c:pt idx="27343">
                  <c:v>739.16600000000005</c:v>
                </c:pt>
                <c:pt idx="27344">
                  <c:v>697.20899999999995</c:v>
                </c:pt>
                <c:pt idx="27345">
                  <c:v>655.1</c:v>
                </c:pt>
                <c:pt idx="27346">
                  <c:v>612.84699999999998</c:v>
                </c:pt>
                <c:pt idx="27347">
                  <c:v>570.46100000000001</c:v>
                </c:pt>
                <c:pt idx="27348">
                  <c:v>527.94899999999996</c:v>
                </c:pt>
                <c:pt idx="27349">
                  <c:v>485.32100000000003</c:v>
                </c:pt>
                <c:pt idx="27350">
                  <c:v>442.58800000000002</c:v>
                </c:pt>
                <c:pt idx="27351">
                  <c:v>399.75700000000001</c:v>
                </c:pt>
                <c:pt idx="27352">
                  <c:v>356.84</c:v>
                </c:pt>
                <c:pt idx="27353">
                  <c:v>313.84399999999999</c:v>
                </c:pt>
                <c:pt idx="27354">
                  <c:v>270.779</c:v>
                </c:pt>
                <c:pt idx="27355">
                  <c:v>227.655</c:v>
                </c:pt>
                <c:pt idx="27356">
                  <c:v>184.48099999999999</c:v>
                </c:pt>
                <c:pt idx="27357">
                  <c:v>141.26599999999999</c:v>
                </c:pt>
                <c:pt idx="27358">
                  <c:v>98.020399999999995</c:v>
                </c:pt>
                <c:pt idx="27359">
                  <c:v>54.753300000000003</c:v>
                </c:pt>
                <c:pt idx="27360">
                  <c:v>11.4741</c:v>
                </c:pt>
                <c:pt idx="27361">
                  <c:v>-31.807200000000002</c:v>
                </c:pt>
                <c:pt idx="27362">
                  <c:v>-75.081599999999995</c:v>
                </c:pt>
                <c:pt idx="27363">
                  <c:v>-118.339</c:v>
                </c:pt>
                <c:pt idx="27364">
                  <c:v>-161.571</c:v>
                </c:pt>
                <c:pt idx="27365">
                  <c:v>-204.768</c:v>
                </c:pt>
                <c:pt idx="27366">
                  <c:v>-247.91900000000001</c:v>
                </c:pt>
                <c:pt idx="27367">
                  <c:v>-291.017</c:v>
                </c:pt>
                <c:pt idx="27368">
                  <c:v>-334.05</c:v>
                </c:pt>
                <c:pt idx="27369">
                  <c:v>-377.01100000000002</c:v>
                </c:pt>
                <c:pt idx="27370">
                  <c:v>-419.88799999999998</c:v>
                </c:pt>
                <c:pt idx="27371">
                  <c:v>-462.67500000000001</c:v>
                </c:pt>
                <c:pt idx="27372">
                  <c:v>-505.35899999999998</c:v>
                </c:pt>
                <c:pt idx="27373">
                  <c:v>-547.93299999999999</c:v>
                </c:pt>
                <c:pt idx="27374">
                  <c:v>-590.38800000000003</c:v>
                </c:pt>
                <c:pt idx="27375">
                  <c:v>-632.71299999999997</c:v>
                </c:pt>
                <c:pt idx="27376">
                  <c:v>-674.899</c:v>
                </c:pt>
                <c:pt idx="27377">
                  <c:v>-716.93700000000001</c:v>
                </c:pt>
                <c:pt idx="27378">
                  <c:v>-758.81899999999996</c:v>
                </c:pt>
                <c:pt idx="27379">
                  <c:v>-800.53499999999997</c:v>
                </c:pt>
                <c:pt idx="27380">
                  <c:v>-842.07600000000002</c:v>
                </c:pt>
                <c:pt idx="27381">
                  <c:v>-883.43200000000002</c:v>
                </c:pt>
                <c:pt idx="27382">
                  <c:v>-924.59500000000003</c:v>
                </c:pt>
                <c:pt idx="27383">
                  <c:v>-965.55600000000004</c:v>
                </c:pt>
                <c:pt idx="27384" formatCode="0.00E+00">
                  <c:v>-1006.31</c:v>
                </c:pt>
                <c:pt idx="27385" formatCode="0.00E+00">
                  <c:v>-1046.83</c:v>
                </c:pt>
                <c:pt idx="27386" formatCode="0.00E+00">
                  <c:v>-1087.1400000000001</c:v>
                </c:pt>
                <c:pt idx="27387" formatCode="0.00E+00">
                  <c:v>-1127.2</c:v>
                </c:pt>
                <c:pt idx="27388" formatCode="0.00E+00">
                  <c:v>-1167.01</c:v>
                </c:pt>
                <c:pt idx="27389" formatCode="0.00E+00">
                  <c:v>-1206.57</c:v>
                </c:pt>
                <c:pt idx="27390" formatCode="0.00E+00">
                  <c:v>-1245.8699999999999</c:v>
                </c:pt>
                <c:pt idx="27391" formatCode="0.00E+00">
                  <c:v>-1284.8900000000001</c:v>
                </c:pt>
                <c:pt idx="27392" formatCode="0.00E+00">
                  <c:v>-1323.63</c:v>
                </c:pt>
                <c:pt idx="27393" formatCode="0.00E+00">
                  <c:v>-1362.08</c:v>
                </c:pt>
                <c:pt idx="27394" formatCode="0.00E+00">
                  <c:v>-1400.24</c:v>
                </c:pt>
                <c:pt idx="27395" formatCode="0.00E+00">
                  <c:v>-1438.09</c:v>
                </c:pt>
                <c:pt idx="27396" formatCode="0.00E+00">
                  <c:v>-1475.62</c:v>
                </c:pt>
                <c:pt idx="27397" formatCode="0.00E+00">
                  <c:v>-1512.83</c:v>
                </c:pt>
                <c:pt idx="27398" formatCode="0.00E+00">
                  <c:v>-1549.71</c:v>
                </c:pt>
                <c:pt idx="27399" formatCode="0.00E+00">
                  <c:v>-1586.24</c:v>
                </c:pt>
                <c:pt idx="27400" formatCode="0.00E+00">
                  <c:v>-1622.44</c:v>
                </c:pt>
                <c:pt idx="27401" formatCode="0.00E+00">
                  <c:v>-1658.27</c:v>
                </c:pt>
                <c:pt idx="27402" formatCode="0.00E+00">
                  <c:v>-1693.75</c:v>
                </c:pt>
                <c:pt idx="27403" formatCode="0.00E+00">
                  <c:v>-1728.85</c:v>
                </c:pt>
                <c:pt idx="27404" formatCode="0.00E+00">
                  <c:v>-1763.58</c:v>
                </c:pt>
                <c:pt idx="27405" formatCode="0.00E+00">
                  <c:v>-1797.91</c:v>
                </c:pt>
                <c:pt idx="27406" formatCode="0.00E+00">
                  <c:v>-1831.86</c:v>
                </c:pt>
                <c:pt idx="27407" formatCode="0.00E+00">
                  <c:v>-1865.4</c:v>
                </c:pt>
                <c:pt idx="27408" formatCode="0.00E+00">
                  <c:v>-1898.54</c:v>
                </c:pt>
                <c:pt idx="27409" formatCode="0.00E+00">
                  <c:v>-1931.26</c:v>
                </c:pt>
                <c:pt idx="27410" formatCode="0.00E+00">
                  <c:v>-1963.55</c:v>
                </c:pt>
                <c:pt idx="27411" formatCode="0.00E+00">
                  <c:v>-1995.42</c:v>
                </c:pt>
                <c:pt idx="27412" formatCode="0.00E+00">
                  <c:v>-2026.85</c:v>
                </c:pt>
                <c:pt idx="27413" formatCode="0.00E+00">
                  <c:v>-2057.84</c:v>
                </c:pt>
                <c:pt idx="27414" formatCode="0.00E+00">
                  <c:v>-2088.38</c:v>
                </c:pt>
                <c:pt idx="27415" formatCode="0.00E+00">
                  <c:v>-2118.46</c:v>
                </c:pt>
                <c:pt idx="27416" formatCode="0.00E+00">
                  <c:v>-2148.0700000000002</c:v>
                </c:pt>
                <c:pt idx="27417" formatCode="0.00E+00">
                  <c:v>-2177.2199999999998</c:v>
                </c:pt>
                <c:pt idx="27418" formatCode="0.00E+00">
                  <c:v>-2205.89</c:v>
                </c:pt>
                <c:pt idx="27419" formatCode="0.00E+00">
                  <c:v>-2234.0700000000002</c:v>
                </c:pt>
                <c:pt idx="27420" formatCode="0.00E+00">
                  <c:v>-2261.77</c:v>
                </c:pt>
                <c:pt idx="27421" formatCode="0.00E+00">
                  <c:v>-2288.9699999999998</c:v>
                </c:pt>
                <c:pt idx="27422" formatCode="0.00E+00">
                  <c:v>-2315.67</c:v>
                </c:pt>
                <c:pt idx="27423" formatCode="0.00E+00">
                  <c:v>-2341.87</c:v>
                </c:pt>
                <c:pt idx="27424" formatCode="0.00E+00">
                  <c:v>-2367.5500000000002</c:v>
                </c:pt>
                <c:pt idx="27425" formatCode="0.00E+00">
                  <c:v>-2392.71</c:v>
                </c:pt>
                <c:pt idx="27426" formatCode="0.00E+00">
                  <c:v>-2417.35</c:v>
                </c:pt>
                <c:pt idx="27427" formatCode="0.00E+00">
                  <c:v>-2441.46</c:v>
                </c:pt>
                <c:pt idx="27428" formatCode="0.00E+00">
                  <c:v>-2465.04</c:v>
                </c:pt>
                <c:pt idx="27429" formatCode="0.00E+00">
                  <c:v>-2488.0700000000002</c:v>
                </c:pt>
                <c:pt idx="27430" formatCode="0.00E+00">
                  <c:v>-2510.56</c:v>
                </c:pt>
                <c:pt idx="27431" formatCode="0.00E+00">
                  <c:v>-2532.5</c:v>
                </c:pt>
                <c:pt idx="27432" formatCode="0.00E+00">
                  <c:v>-2553.89</c:v>
                </c:pt>
                <c:pt idx="27433" formatCode="0.00E+00">
                  <c:v>-2574.7199999999998</c:v>
                </c:pt>
                <c:pt idx="27434" formatCode="0.00E+00">
                  <c:v>-2594.9899999999998</c:v>
                </c:pt>
                <c:pt idx="27435" formatCode="0.00E+00">
                  <c:v>-2614.69</c:v>
                </c:pt>
                <c:pt idx="27436" formatCode="0.00E+00">
                  <c:v>-2633.81</c:v>
                </c:pt>
                <c:pt idx="27437" formatCode="0.00E+00">
                  <c:v>-2652.36</c:v>
                </c:pt>
                <c:pt idx="27438" formatCode="0.00E+00">
                  <c:v>-2670.33</c:v>
                </c:pt>
                <c:pt idx="27439" formatCode="0.00E+00">
                  <c:v>-2687.71</c:v>
                </c:pt>
                <c:pt idx="27440" formatCode="0.00E+00">
                  <c:v>-2704.51</c:v>
                </c:pt>
                <c:pt idx="27441" formatCode="0.00E+00">
                  <c:v>-2720.71</c:v>
                </c:pt>
                <c:pt idx="27442" formatCode="0.00E+00">
                  <c:v>-2736.32</c:v>
                </c:pt>
                <c:pt idx="27443" formatCode="0.00E+00">
                  <c:v>-2751.33</c:v>
                </c:pt>
                <c:pt idx="27444" formatCode="0.00E+00">
                  <c:v>-2765.73</c:v>
                </c:pt>
                <c:pt idx="27445" formatCode="0.00E+00">
                  <c:v>-2779.53</c:v>
                </c:pt>
                <c:pt idx="27446" formatCode="0.00E+00">
                  <c:v>-2792.72</c:v>
                </c:pt>
                <c:pt idx="27447" formatCode="0.00E+00">
                  <c:v>-2805.3</c:v>
                </c:pt>
                <c:pt idx="27448" formatCode="0.00E+00">
                  <c:v>-2817.27</c:v>
                </c:pt>
                <c:pt idx="27449" formatCode="0.00E+00">
                  <c:v>-2828.62</c:v>
                </c:pt>
                <c:pt idx="27450" formatCode="0.00E+00">
                  <c:v>-2839.35</c:v>
                </c:pt>
                <c:pt idx="27451" formatCode="0.00E+00">
                  <c:v>-2849.46</c:v>
                </c:pt>
                <c:pt idx="27452" formatCode="0.00E+00">
                  <c:v>-2858.95</c:v>
                </c:pt>
                <c:pt idx="27453" formatCode="0.00E+00">
                  <c:v>-2867.81</c:v>
                </c:pt>
                <c:pt idx="27454" formatCode="0.00E+00">
                  <c:v>-2876.04</c:v>
                </c:pt>
                <c:pt idx="27455" formatCode="0.00E+00">
                  <c:v>-2883.64</c:v>
                </c:pt>
                <c:pt idx="27456" formatCode="0.00E+00">
                  <c:v>-2890.61</c:v>
                </c:pt>
                <c:pt idx="27457" formatCode="0.00E+00">
                  <c:v>-2896.95</c:v>
                </c:pt>
                <c:pt idx="27458" formatCode="0.00E+00">
                  <c:v>-2902.66</c:v>
                </c:pt>
                <c:pt idx="27459" formatCode="0.00E+00">
                  <c:v>-2907.73</c:v>
                </c:pt>
                <c:pt idx="27460" formatCode="0.00E+00">
                  <c:v>-2912.16</c:v>
                </c:pt>
                <c:pt idx="27461" formatCode="0.00E+00">
                  <c:v>-2915.95</c:v>
                </c:pt>
                <c:pt idx="27462" formatCode="0.00E+00">
                  <c:v>-2919.11</c:v>
                </c:pt>
                <c:pt idx="27463" formatCode="0.00E+00">
                  <c:v>-2921.63</c:v>
                </c:pt>
                <c:pt idx="27464" formatCode="0.00E+00">
                  <c:v>-2923.51</c:v>
                </c:pt>
                <c:pt idx="27465" formatCode="0.00E+00">
                  <c:v>-2924.75</c:v>
                </c:pt>
                <c:pt idx="27466" formatCode="0.00E+00">
                  <c:v>-2925.34</c:v>
                </c:pt>
                <c:pt idx="27467" formatCode="0.00E+00">
                  <c:v>-2925.3</c:v>
                </c:pt>
                <c:pt idx="27468" formatCode="0.00E+00">
                  <c:v>-2924.62</c:v>
                </c:pt>
                <c:pt idx="27469" formatCode="0.00E+00">
                  <c:v>-2923.3</c:v>
                </c:pt>
                <c:pt idx="27470" formatCode="0.00E+00">
                  <c:v>-2921.33</c:v>
                </c:pt>
                <c:pt idx="27471" formatCode="0.00E+00">
                  <c:v>-2918.73</c:v>
                </c:pt>
                <c:pt idx="27472" formatCode="0.00E+00">
                  <c:v>-2915.49</c:v>
                </c:pt>
                <c:pt idx="27473" formatCode="0.00E+00">
                  <c:v>-2911.61</c:v>
                </c:pt>
                <c:pt idx="27474" formatCode="0.00E+00">
                  <c:v>-2907.1</c:v>
                </c:pt>
                <c:pt idx="27475" formatCode="0.00E+00">
                  <c:v>-2901.94</c:v>
                </c:pt>
                <c:pt idx="27476" formatCode="0.00E+00">
                  <c:v>-2896.15</c:v>
                </c:pt>
                <c:pt idx="27477" formatCode="0.00E+00">
                  <c:v>-2889.73</c:v>
                </c:pt>
                <c:pt idx="27478" formatCode="0.00E+00">
                  <c:v>-2882.68</c:v>
                </c:pt>
                <c:pt idx="27479" formatCode="0.00E+00">
                  <c:v>-2874.99</c:v>
                </c:pt>
                <c:pt idx="27480" formatCode="0.00E+00">
                  <c:v>-2866.68</c:v>
                </c:pt>
                <c:pt idx="27481" formatCode="0.00E+00">
                  <c:v>-2857.74</c:v>
                </c:pt>
                <c:pt idx="27482" formatCode="0.00E+00">
                  <c:v>-2848.17</c:v>
                </c:pt>
                <c:pt idx="27483" formatCode="0.00E+00">
                  <c:v>-2837.98</c:v>
                </c:pt>
                <c:pt idx="27484" formatCode="0.00E+00">
                  <c:v>-2827.16</c:v>
                </c:pt>
                <c:pt idx="27485" formatCode="0.00E+00">
                  <c:v>-2815.73</c:v>
                </c:pt>
                <c:pt idx="27486" formatCode="0.00E+00">
                  <c:v>-2803.69</c:v>
                </c:pt>
                <c:pt idx="27487" formatCode="0.00E+00">
                  <c:v>-2791.02</c:v>
                </c:pt>
                <c:pt idx="27488" formatCode="0.00E+00">
                  <c:v>-2777.75</c:v>
                </c:pt>
                <c:pt idx="27489" formatCode="0.00E+00">
                  <c:v>-2763.87</c:v>
                </c:pt>
                <c:pt idx="27490" formatCode="0.00E+00">
                  <c:v>-2749.39</c:v>
                </c:pt>
                <c:pt idx="27491" formatCode="0.00E+00">
                  <c:v>-2734.3</c:v>
                </c:pt>
                <c:pt idx="27492" formatCode="0.00E+00">
                  <c:v>-2718.61</c:v>
                </c:pt>
                <c:pt idx="27493" formatCode="0.00E+00">
                  <c:v>-2702.33</c:v>
                </c:pt>
                <c:pt idx="27494" formatCode="0.00E+00">
                  <c:v>-2685.46</c:v>
                </c:pt>
                <c:pt idx="27495" formatCode="0.00E+00">
                  <c:v>-2668</c:v>
                </c:pt>
                <c:pt idx="27496" formatCode="0.00E+00">
                  <c:v>-2649.96</c:v>
                </c:pt>
                <c:pt idx="27497" formatCode="0.00E+00">
                  <c:v>-2631.33</c:v>
                </c:pt>
                <c:pt idx="27498" formatCode="0.00E+00">
                  <c:v>-2612.13</c:v>
                </c:pt>
                <c:pt idx="27499" formatCode="0.00E+00">
                  <c:v>-2592.36</c:v>
                </c:pt>
                <c:pt idx="27500" formatCode="0.00E+00">
                  <c:v>-2572.02</c:v>
                </c:pt>
                <c:pt idx="27501" formatCode="0.00E+00">
                  <c:v>-2551.12</c:v>
                </c:pt>
                <c:pt idx="27502" formatCode="0.00E+00">
                  <c:v>-2529.66</c:v>
                </c:pt>
                <c:pt idx="27503" formatCode="0.00E+00">
                  <c:v>-2507.64</c:v>
                </c:pt>
                <c:pt idx="27504" formatCode="0.00E+00">
                  <c:v>-2485.08</c:v>
                </c:pt>
                <c:pt idx="27505" formatCode="0.00E+00">
                  <c:v>-2461.9699999999998</c:v>
                </c:pt>
                <c:pt idx="27506" formatCode="0.00E+00">
                  <c:v>-2438.33</c:v>
                </c:pt>
                <c:pt idx="27507" formatCode="0.00E+00">
                  <c:v>-2414.14</c:v>
                </c:pt>
                <c:pt idx="27508" formatCode="0.00E+00">
                  <c:v>-2389.44</c:v>
                </c:pt>
                <c:pt idx="27509" formatCode="0.00E+00">
                  <c:v>-2364.1999999999998</c:v>
                </c:pt>
                <c:pt idx="27510" formatCode="0.00E+00">
                  <c:v>-2338.46</c:v>
                </c:pt>
                <c:pt idx="27511" formatCode="0.00E+00">
                  <c:v>-2312.1999999999998</c:v>
                </c:pt>
                <c:pt idx="27512" formatCode="0.00E+00">
                  <c:v>-2285.4299999999998</c:v>
                </c:pt>
                <c:pt idx="27513" formatCode="0.00E+00">
                  <c:v>-2258.16</c:v>
                </c:pt>
                <c:pt idx="27514" formatCode="0.00E+00">
                  <c:v>-2230.4</c:v>
                </c:pt>
                <c:pt idx="27515" formatCode="0.00E+00">
                  <c:v>-2202.15</c:v>
                </c:pt>
                <c:pt idx="27516" formatCode="0.00E+00">
                  <c:v>-2173.42</c:v>
                </c:pt>
                <c:pt idx="27517" formatCode="0.00E+00">
                  <c:v>-2144.21</c:v>
                </c:pt>
                <c:pt idx="27518" formatCode="0.00E+00">
                  <c:v>-2114.5300000000002</c:v>
                </c:pt>
                <c:pt idx="27519" formatCode="0.00E+00">
                  <c:v>-2084.39</c:v>
                </c:pt>
                <c:pt idx="27520" formatCode="0.00E+00">
                  <c:v>-2053.8000000000002</c:v>
                </c:pt>
                <c:pt idx="27521" formatCode="0.00E+00">
                  <c:v>-2022.75</c:v>
                </c:pt>
                <c:pt idx="27522" formatCode="0.00E+00">
                  <c:v>-1991.26</c:v>
                </c:pt>
                <c:pt idx="27523" formatCode="0.00E+00">
                  <c:v>-1959.34</c:v>
                </c:pt>
                <c:pt idx="27524" formatCode="0.00E+00">
                  <c:v>-1926.99</c:v>
                </c:pt>
                <c:pt idx="27525" formatCode="0.00E+00">
                  <c:v>-1894.21</c:v>
                </c:pt>
                <c:pt idx="27526" formatCode="0.00E+00">
                  <c:v>-1861.02</c:v>
                </c:pt>
                <c:pt idx="27527" formatCode="0.00E+00">
                  <c:v>-1827.43</c:v>
                </c:pt>
                <c:pt idx="27528" formatCode="0.00E+00">
                  <c:v>-1793.43</c:v>
                </c:pt>
                <c:pt idx="27529" formatCode="0.00E+00">
                  <c:v>-1759.04</c:v>
                </c:pt>
                <c:pt idx="27530" formatCode="0.00E+00">
                  <c:v>-1724.27</c:v>
                </c:pt>
                <c:pt idx="27531" formatCode="0.00E+00">
                  <c:v>-1689.12</c:v>
                </c:pt>
                <c:pt idx="27532" formatCode="0.00E+00">
                  <c:v>-1653.59</c:v>
                </c:pt>
                <c:pt idx="27533" formatCode="0.00E+00">
                  <c:v>-1617.71</c:v>
                </c:pt>
                <c:pt idx="27534" formatCode="0.00E+00">
                  <c:v>-1581.47</c:v>
                </c:pt>
                <c:pt idx="27535" formatCode="0.00E+00">
                  <c:v>-1544.89</c:v>
                </c:pt>
                <c:pt idx="27536" formatCode="0.00E+00">
                  <c:v>-1507.97</c:v>
                </c:pt>
                <c:pt idx="27537" formatCode="0.00E+00">
                  <c:v>-1470.71</c:v>
                </c:pt>
                <c:pt idx="27538" formatCode="0.00E+00">
                  <c:v>-1433.14</c:v>
                </c:pt>
                <c:pt idx="27539" formatCode="0.00E+00">
                  <c:v>-1395.25</c:v>
                </c:pt>
                <c:pt idx="27540" formatCode="0.00E+00">
                  <c:v>-1357.06</c:v>
                </c:pt>
                <c:pt idx="27541" formatCode="0.00E+00">
                  <c:v>-1318.57</c:v>
                </c:pt>
                <c:pt idx="27542" formatCode="0.00E+00">
                  <c:v>-1279.79</c:v>
                </c:pt>
                <c:pt idx="27543" formatCode="0.00E+00">
                  <c:v>-1240.73</c:v>
                </c:pt>
                <c:pt idx="27544" formatCode="0.00E+00">
                  <c:v>-1201.4000000000001</c:v>
                </c:pt>
                <c:pt idx="27545" formatCode="0.00E+00">
                  <c:v>-1161.81</c:v>
                </c:pt>
                <c:pt idx="27546" formatCode="0.00E+00">
                  <c:v>-1121.96</c:v>
                </c:pt>
                <c:pt idx="27547" formatCode="0.00E+00">
                  <c:v>-1081.8699999999999</c:v>
                </c:pt>
                <c:pt idx="27548" formatCode="0.00E+00">
                  <c:v>-1041.54</c:v>
                </c:pt>
                <c:pt idx="27549" formatCode="0.00E+00">
                  <c:v>-1000.98</c:v>
                </c:pt>
                <c:pt idx="27550">
                  <c:v>-960.20399999999995</c:v>
                </c:pt>
                <c:pt idx="27551">
                  <c:v>-919.21699999999998</c:v>
                </c:pt>
                <c:pt idx="27552">
                  <c:v>-878.029</c:v>
                </c:pt>
                <c:pt idx="27553">
                  <c:v>-836.64800000000002</c:v>
                </c:pt>
                <c:pt idx="27554">
                  <c:v>-795.08500000000004</c:v>
                </c:pt>
                <c:pt idx="27555">
                  <c:v>-753.34699999999998</c:v>
                </c:pt>
                <c:pt idx="27556">
                  <c:v>-711.44500000000005</c:v>
                </c:pt>
                <c:pt idx="27557">
                  <c:v>-669.38699999999994</c:v>
                </c:pt>
                <c:pt idx="27558">
                  <c:v>-627.18200000000002</c:v>
                </c:pt>
                <c:pt idx="27559">
                  <c:v>-584.84</c:v>
                </c:pt>
                <c:pt idx="27560">
                  <c:v>-542.37099999999998</c:v>
                </c:pt>
                <c:pt idx="27561">
                  <c:v>-499.78199999999998</c:v>
                </c:pt>
                <c:pt idx="27562">
                  <c:v>-457.084</c:v>
                </c:pt>
                <c:pt idx="27563">
                  <c:v>-414.28699999999998</c:v>
                </c:pt>
                <c:pt idx="27564">
                  <c:v>-371.399</c:v>
                </c:pt>
                <c:pt idx="27565">
                  <c:v>-328.42899999999997</c:v>
                </c:pt>
                <c:pt idx="27566">
                  <c:v>-285.387</c:v>
                </c:pt>
                <c:pt idx="27567">
                  <c:v>-242.28299999999999</c:v>
                </c:pt>
                <c:pt idx="27568">
                  <c:v>-199.126</c:v>
                </c:pt>
                <c:pt idx="27569">
                  <c:v>-155.92500000000001</c:v>
                </c:pt>
                <c:pt idx="27570">
                  <c:v>-112.69</c:v>
                </c:pt>
                <c:pt idx="27571">
                  <c:v>-69.430499999999995</c:v>
                </c:pt>
                <c:pt idx="27572">
                  <c:v>-26.1556</c:v>
                </c:pt>
                <c:pt idx="27573">
                  <c:v>17.1248</c:v>
                </c:pt>
                <c:pt idx="27574">
                  <c:v>60.401299999999999</c:v>
                </c:pt>
                <c:pt idx="27575">
                  <c:v>103.664</c:v>
                </c:pt>
                <c:pt idx="27576">
                  <c:v>146.904</c:v>
                </c:pt>
                <c:pt idx="27577">
                  <c:v>190.113</c:v>
                </c:pt>
                <c:pt idx="27578">
                  <c:v>233.279</c:v>
                </c:pt>
                <c:pt idx="27579">
                  <c:v>276.39400000000001</c:v>
                </c:pt>
                <c:pt idx="27580">
                  <c:v>319.44900000000001</c:v>
                </c:pt>
                <c:pt idx="27581">
                  <c:v>362.43400000000003</c:v>
                </c:pt>
                <c:pt idx="27582">
                  <c:v>405.339</c:v>
                </c:pt>
                <c:pt idx="27583">
                  <c:v>448.15499999999997</c:v>
                </c:pt>
                <c:pt idx="27584">
                  <c:v>490.87400000000002</c:v>
                </c:pt>
                <c:pt idx="27585">
                  <c:v>533.48400000000004</c:v>
                </c:pt>
                <c:pt idx="27586">
                  <c:v>575.97900000000004</c:v>
                </c:pt>
                <c:pt idx="27587">
                  <c:v>618.34699999999998</c:v>
                </c:pt>
                <c:pt idx="27588">
                  <c:v>660.57899999999995</c:v>
                </c:pt>
                <c:pt idx="27589">
                  <c:v>702.66700000000003</c:v>
                </c:pt>
                <c:pt idx="27590">
                  <c:v>744.601</c:v>
                </c:pt>
                <c:pt idx="27591">
                  <c:v>786.37099999999998</c:v>
                </c:pt>
                <c:pt idx="27592">
                  <c:v>827.97</c:v>
                </c:pt>
                <c:pt idx="27593">
                  <c:v>869.38800000000003</c:v>
                </c:pt>
                <c:pt idx="27594">
                  <c:v>910.61500000000001</c:v>
                </c:pt>
                <c:pt idx="27595">
                  <c:v>951.64400000000001</c:v>
                </c:pt>
                <c:pt idx="27596">
                  <c:v>992.46299999999997</c:v>
                </c:pt>
                <c:pt idx="27597" formatCode="0.00E+00">
                  <c:v>1033.07</c:v>
                </c:pt>
                <c:pt idx="27598" formatCode="0.00E+00">
                  <c:v>1073.44</c:v>
                </c:pt>
                <c:pt idx="27599" formatCode="0.00E+00">
                  <c:v>1113.58</c:v>
                </c:pt>
                <c:pt idx="27600" formatCode="0.00E+00">
                  <c:v>1153.48</c:v>
                </c:pt>
                <c:pt idx="27601" formatCode="0.00E+00">
                  <c:v>1193.1300000000001</c:v>
                </c:pt>
                <c:pt idx="27602" formatCode="0.00E+00">
                  <c:v>1232.51</c:v>
                </c:pt>
                <c:pt idx="27603" formatCode="0.00E+00">
                  <c:v>1271.6199999999999</c:v>
                </c:pt>
                <c:pt idx="27604" formatCode="0.00E+00">
                  <c:v>1310.46</c:v>
                </c:pt>
                <c:pt idx="27605" formatCode="0.00E+00">
                  <c:v>1349.01</c:v>
                </c:pt>
                <c:pt idx="27606" formatCode="0.00E+00">
                  <c:v>1387.26</c:v>
                </c:pt>
                <c:pt idx="27607" formatCode="0.00E+00">
                  <c:v>1425.21</c:v>
                </c:pt>
                <c:pt idx="27608" formatCode="0.00E+00">
                  <c:v>1462.85</c:v>
                </c:pt>
                <c:pt idx="27609" formatCode="0.00E+00">
                  <c:v>1500.16</c:v>
                </c:pt>
                <c:pt idx="27610" formatCode="0.00E+00">
                  <c:v>1537.15</c:v>
                </c:pt>
                <c:pt idx="27611" formatCode="0.00E+00">
                  <c:v>1573.81</c:v>
                </c:pt>
                <c:pt idx="27612" formatCode="0.00E+00">
                  <c:v>1610.11</c:v>
                </c:pt>
                <c:pt idx="27613" formatCode="0.00E+00">
                  <c:v>1646.06</c:v>
                </c:pt>
                <c:pt idx="27614" formatCode="0.00E+00">
                  <c:v>1681.66</c:v>
                </c:pt>
                <c:pt idx="27615" formatCode="0.00E+00">
                  <c:v>1716.89</c:v>
                </c:pt>
                <c:pt idx="27616" formatCode="0.00E+00">
                  <c:v>1751.74</c:v>
                </c:pt>
                <c:pt idx="27617" formatCode="0.00E+00">
                  <c:v>1786.2</c:v>
                </c:pt>
                <c:pt idx="27618" formatCode="0.00E+00">
                  <c:v>1820.28</c:v>
                </c:pt>
                <c:pt idx="27619" formatCode="0.00E+00">
                  <c:v>1853.96</c:v>
                </c:pt>
                <c:pt idx="27620" formatCode="0.00E+00">
                  <c:v>1887.23</c:v>
                </c:pt>
                <c:pt idx="27621" formatCode="0.00E+00">
                  <c:v>1920.09</c:v>
                </c:pt>
                <c:pt idx="27622" formatCode="0.00E+00">
                  <c:v>1952.53</c:v>
                </c:pt>
                <c:pt idx="27623" formatCode="0.00E+00">
                  <c:v>1984.54</c:v>
                </c:pt>
                <c:pt idx="27624" formatCode="0.00E+00">
                  <c:v>2016.11</c:v>
                </c:pt>
                <c:pt idx="27625" formatCode="0.00E+00">
                  <c:v>2047.25</c:v>
                </c:pt>
                <c:pt idx="27626" formatCode="0.00E+00">
                  <c:v>2077.94</c:v>
                </c:pt>
                <c:pt idx="27627" formatCode="0.00E+00">
                  <c:v>2108.17</c:v>
                </c:pt>
                <c:pt idx="27628" formatCode="0.00E+00">
                  <c:v>2137.94</c:v>
                </c:pt>
                <c:pt idx="27629" formatCode="0.00E+00">
                  <c:v>2167.2399999999998</c:v>
                </c:pt>
                <c:pt idx="27630" formatCode="0.00E+00">
                  <c:v>2196.0700000000002</c:v>
                </c:pt>
                <c:pt idx="27631" formatCode="0.00E+00">
                  <c:v>2224.42</c:v>
                </c:pt>
                <c:pt idx="27632" formatCode="0.00E+00">
                  <c:v>2252.2800000000002</c:v>
                </c:pt>
                <c:pt idx="27633" formatCode="0.00E+00">
                  <c:v>2279.65</c:v>
                </c:pt>
                <c:pt idx="27634" formatCode="0.00E+00">
                  <c:v>2306.52</c:v>
                </c:pt>
                <c:pt idx="27635" formatCode="0.00E+00">
                  <c:v>2332.88</c:v>
                </c:pt>
                <c:pt idx="27636" formatCode="0.00E+00">
                  <c:v>2358.73</c:v>
                </c:pt>
                <c:pt idx="27637" formatCode="0.00E+00">
                  <c:v>2384.0700000000002</c:v>
                </c:pt>
                <c:pt idx="27638" formatCode="0.00E+00">
                  <c:v>2408.88</c:v>
                </c:pt>
                <c:pt idx="27639" formatCode="0.00E+00">
                  <c:v>2433.17</c:v>
                </c:pt>
                <c:pt idx="27640" formatCode="0.00E+00">
                  <c:v>2456.92</c:v>
                </c:pt>
                <c:pt idx="27641" formatCode="0.00E+00">
                  <c:v>2480.14</c:v>
                </c:pt>
                <c:pt idx="27642" formatCode="0.00E+00">
                  <c:v>2502.81</c:v>
                </c:pt>
                <c:pt idx="27643" formatCode="0.00E+00">
                  <c:v>2524.94</c:v>
                </c:pt>
                <c:pt idx="27644" formatCode="0.00E+00">
                  <c:v>2546.5100000000002</c:v>
                </c:pt>
                <c:pt idx="27645" formatCode="0.00E+00">
                  <c:v>2567.5300000000002</c:v>
                </c:pt>
                <c:pt idx="27646" formatCode="0.00E+00">
                  <c:v>2587.98</c:v>
                </c:pt>
                <c:pt idx="27647" formatCode="0.00E+00">
                  <c:v>2607.87</c:v>
                </c:pt>
                <c:pt idx="27648" formatCode="0.00E+00">
                  <c:v>2627.18</c:v>
                </c:pt>
                <c:pt idx="27649" formatCode="0.00E+00">
                  <c:v>2645.92</c:v>
                </c:pt>
                <c:pt idx="27650" formatCode="0.00E+00">
                  <c:v>2664.09</c:v>
                </c:pt>
                <c:pt idx="27651" formatCode="0.00E+00">
                  <c:v>2681.66</c:v>
                </c:pt>
                <c:pt idx="27652" formatCode="0.00E+00">
                  <c:v>2698.65</c:v>
                </c:pt>
                <c:pt idx="27653" formatCode="0.00E+00">
                  <c:v>2715.05</c:v>
                </c:pt>
                <c:pt idx="27654" formatCode="0.00E+00">
                  <c:v>2730.86</c:v>
                </c:pt>
                <c:pt idx="27655" formatCode="0.00E+00">
                  <c:v>2746.07</c:v>
                </c:pt>
                <c:pt idx="27656" formatCode="0.00E+00">
                  <c:v>2760.68</c:v>
                </c:pt>
                <c:pt idx="27657" formatCode="0.00E+00">
                  <c:v>2774.68</c:v>
                </c:pt>
                <c:pt idx="27658" formatCode="0.00E+00">
                  <c:v>2788.08</c:v>
                </c:pt>
                <c:pt idx="27659" formatCode="0.00E+00">
                  <c:v>2800.86</c:v>
                </c:pt>
                <c:pt idx="27660" formatCode="0.00E+00">
                  <c:v>2813.03</c:v>
                </c:pt>
                <c:pt idx="27661" formatCode="0.00E+00">
                  <c:v>2824.59</c:v>
                </c:pt>
                <c:pt idx="27662" formatCode="0.00E+00">
                  <c:v>2835.53</c:v>
                </c:pt>
                <c:pt idx="27663" formatCode="0.00E+00">
                  <c:v>2845.85</c:v>
                </c:pt>
                <c:pt idx="27664" formatCode="0.00E+00">
                  <c:v>2855.54</c:v>
                </c:pt>
                <c:pt idx="27665" formatCode="0.00E+00">
                  <c:v>2864.61</c:v>
                </c:pt>
                <c:pt idx="27666" formatCode="0.00E+00">
                  <c:v>2873.05</c:v>
                </c:pt>
                <c:pt idx="27667" formatCode="0.00E+00">
                  <c:v>2880.86</c:v>
                </c:pt>
                <c:pt idx="27668" formatCode="0.00E+00">
                  <c:v>2888.05</c:v>
                </c:pt>
                <c:pt idx="27669" formatCode="0.00E+00">
                  <c:v>2894.6</c:v>
                </c:pt>
                <c:pt idx="27670" formatCode="0.00E+00">
                  <c:v>2900.51</c:v>
                </c:pt>
                <c:pt idx="27671" formatCode="0.00E+00">
                  <c:v>2905.8</c:v>
                </c:pt>
                <c:pt idx="27672" formatCode="0.00E+00">
                  <c:v>2910.44</c:v>
                </c:pt>
                <c:pt idx="27673" formatCode="0.00E+00">
                  <c:v>2914.45</c:v>
                </c:pt>
                <c:pt idx="27674" formatCode="0.00E+00">
                  <c:v>2917.82</c:v>
                </c:pt>
                <c:pt idx="27675" formatCode="0.00E+00">
                  <c:v>2920.55</c:v>
                </c:pt>
                <c:pt idx="27676" formatCode="0.00E+00">
                  <c:v>2922.64</c:v>
                </c:pt>
                <c:pt idx="27677" formatCode="0.00E+00">
                  <c:v>2924.1</c:v>
                </c:pt>
                <c:pt idx="27678" formatCode="0.00E+00">
                  <c:v>2924.91</c:v>
                </c:pt>
                <c:pt idx="27679" formatCode="0.00E+00">
                  <c:v>2925.08</c:v>
                </c:pt>
                <c:pt idx="27680" formatCode="0.00E+00">
                  <c:v>2924.61</c:v>
                </c:pt>
                <c:pt idx="27681" formatCode="0.00E+00">
                  <c:v>2923.51</c:v>
                </c:pt>
                <c:pt idx="27682" formatCode="0.00E+00">
                  <c:v>2921.76</c:v>
                </c:pt>
                <c:pt idx="27683" formatCode="0.00E+00">
                  <c:v>2919.37</c:v>
                </c:pt>
                <c:pt idx="27684" formatCode="0.00E+00">
                  <c:v>2916.34</c:v>
                </c:pt>
                <c:pt idx="27685" formatCode="0.00E+00">
                  <c:v>2912.68</c:v>
                </c:pt>
                <c:pt idx="27686" formatCode="0.00E+00">
                  <c:v>2908.38</c:v>
                </c:pt>
                <c:pt idx="27687" formatCode="0.00E+00">
                  <c:v>2903.44</c:v>
                </c:pt>
                <c:pt idx="27688" formatCode="0.00E+00">
                  <c:v>2897.86</c:v>
                </c:pt>
                <c:pt idx="27689" formatCode="0.00E+00">
                  <c:v>2891.65</c:v>
                </c:pt>
                <c:pt idx="27690" formatCode="0.00E+00">
                  <c:v>2884.81</c:v>
                </c:pt>
                <c:pt idx="27691" formatCode="0.00E+00">
                  <c:v>2877.34</c:v>
                </c:pt>
                <c:pt idx="27692" formatCode="0.00E+00">
                  <c:v>2869.23</c:v>
                </c:pt>
                <c:pt idx="27693" formatCode="0.00E+00">
                  <c:v>2860.5</c:v>
                </c:pt>
                <c:pt idx="27694" formatCode="0.00E+00">
                  <c:v>2851.14</c:v>
                </c:pt>
                <c:pt idx="27695" formatCode="0.00E+00">
                  <c:v>2841.16</c:v>
                </c:pt>
                <c:pt idx="27696" formatCode="0.00E+00">
                  <c:v>2830.56</c:v>
                </c:pt>
                <c:pt idx="27697" formatCode="0.00E+00">
                  <c:v>2819.34</c:v>
                </c:pt>
                <c:pt idx="27698" formatCode="0.00E+00">
                  <c:v>2807.49</c:v>
                </c:pt>
                <c:pt idx="27699" formatCode="0.00E+00">
                  <c:v>2795.04</c:v>
                </c:pt>
                <c:pt idx="27700" formatCode="0.00E+00">
                  <c:v>2781.97</c:v>
                </c:pt>
                <c:pt idx="27701" formatCode="0.00E+00">
                  <c:v>2768.3</c:v>
                </c:pt>
                <c:pt idx="27702" formatCode="0.00E+00">
                  <c:v>2754.02</c:v>
                </c:pt>
                <c:pt idx="27703" formatCode="0.00E+00">
                  <c:v>2739.13</c:v>
                </c:pt>
                <c:pt idx="27704" formatCode="0.00E+00">
                  <c:v>2723.65</c:v>
                </c:pt>
                <c:pt idx="27705" formatCode="0.00E+00">
                  <c:v>2707.57</c:v>
                </c:pt>
                <c:pt idx="27706" formatCode="0.00E+00">
                  <c:v>2690.89</c:v>
                </c:pt>
                <c:pt idx="27707" formatCode="0.00E+00">
                  <c:v>2673.63</c:v>
                </c:pt>
                <c:pt idx="27708" formatCode="0.00E+00">
                  <c:v>2655.78</c:v>
                </c:pt>
                <c:pt idx="27709" formatCode="0.00E+00">
                  <c:v>2637.36</c:v>
                </c:pt>
                <c:pt idx="27710" formatCode="0.00E+00">
                  <c:v>2618.35</c:v>
                </c:pt>
                <c:pt idx="27711" formatCode="0.00E+00">
                  <c:v>2598.77</c:v>
                </c:pt>
                <c:pt idx="27712" formatCode="0.00E+00">
                  <c:v>2578.62</c:v>
                </c:pt>
                <c:pt idx="27713" formatCode="0.00E+00">
                  <c:v>2557.91</c:v>
                </c:pt>
                <c:pt idx="27714" formatCode="0.00E+00">
                  <c:v>2536.64</c:v>
                </c:pt>
                <c:pt idx="27715" formatCode="0.00E+00">
                  <c:v>2514.81</c:v>
                </c:pt>
                <c:pt idx="27716" formatCode="0.00E+00">
                  <c:v>2492.4299999999998</c:v>
                </c:pt>
                <c:pt idx="27717" formatCode="0.00E+00">
                  <c:v>2469.5100000000002</c:v>
                </c:pt>
                <c:pt idx="27718" formatCode="0.00E+00">
                  <c:v>2446.04</c:v>
                </c:pt>
                <c:pt idx="27719" formatCode="0.00E+00">
                  <c:v>2422.04</c:v>
                </c:pt>
                <c:pt idx="27720" formatCode="0.00E+00">
                  <c:v>2397.52</c:v>
                </c:pt>
                <c:pt idx="27721" formatCode="0.00E+00">
                  <c:v>2372.46</c:v>
                </c:pt>
                <c:pt idx="27722" formatCode="0.00E+00">
                  <c:v>2346.89</c:v>
                </c:pt>
                <c:pt idx="27723" formatCode="0.00E+00">
                  <c:v>2320.8000000000002</c:v>
                </c:pt>
                <c:pt idx="27724" formatCode="0.00E+00">
                  <c:v>2294.21</c:v>
                </c:pt>
                <c:pt idx="27725" formatCode="0.00E+00">
                  <c:v>2267.11</c:v>
                </c:pt>
                <c:pt idx="27726" formatCode="0.00E+00">
                  <c:v>2239.5100000000002</c:v>
                </c:pt>
                <c:pt idx="27727" formatCode="0.00E+00">
                  <c:v>2211.4299999999998</c:v>
                </c:pt>
                <c:pt idx="27728" formatCode="0.00E+00">
                  <c:v>2182.86</c:v>
                </c:pt>
                <c:pt idx="27729" formatCode="0.00E+00">
                  <c:v>2153.8200000000002</c:v>
                </c:pt>
                <c:pt idx="27730" formatCode="0.00E+00">
                  <c:v>2124.3000000000002</c:v>
                </c:pt>
                <c:pt idx="27731" formatCode="0.00E+00">
                  <c:v>2094.3200000000002</c:v>
                </c:pt>
                <c:pt idx="27732" formatCode="0.00E+00">
                  <c:v>2063.88</c:v>
                </c:pt>
                <c:pt idx="27733" formatCode="0.00E+00">
                  <c:v>2032.98</c:v>
                </c:pt>
                <c:pt idx="27734" formatCode="0.00E+00">
                  <c:v>2001.64</c:v>
                </c:pt>
                <c:pt idx="27735" formatCode="0.00E+00">
                  <c:v>1969.87</c:v>
                </c:pt>
                <c:pt idx="27736" formatCode="0.00E+00">
                  <c:v>1937.66</c:v>
                </c:pt>
                <c:pt idx="27737" formatCode="0.00E+00">
                  <c:v>1905.03</c:v>
                </c:pt>
                <c:pt idx="27738" formatCode="0.00E+00">
                  <c:v>1871.98</c:v>
                </c:pt>
                <c:pt idx="27739" formatCode="0.00E+00">
                  <c:v>1838.53</c:v>
                </c:pt>
                <c:pt idx="27740" formatCode="0.00E+00">
                  <c:v>1804.67</c:v>
                </c:pt>
                <c:pt idx="27741" formatCode="0.00E+00">
                  <c:v>1770.41</c:v>
                </c:pt>
                <c:pt idx="27742" formatCode="0.00E+00">
                  <c:v>1735.77</c:v>
                </c:pt>
                <c:pt idx="27743" formatCode="0.00E+00">
                  <c:v>1700.75</c:v>
                </c:pt>
                <c:pt idx="27744" formatCode="0.00E+00">
                  <c:v>1665.35</c:v>
                </c:pt>
                <c:pt idx="27745" formatCode="0.00E+00">
                  <c:v>1629.6</c:v>
                </c:pt>
                <c:pt idx="27746" formatCode="0.00E+00">
                  <c:v>1593.48</c:v>
                </c:pt>
                <c:pt idx="27747" formatCode="0.00E+00">
                  <c:v>1557.01</c:v>
                </c:pt>
                <c:pt idx="27748" formatCode="0.00E+00">
                  <c:v>1520.21</c:v>
                </c:pt>
                <c:pt idx="27749" formatCode="0.00E+00">
                  <c:v>1483.07</c:v>
                </c:pt>
                <c:pt idx="27750" formatCode="0.00E+00">
                  <c:v>1445.61</c:v>
                </c:pt>
                <c:pt idx="27751" formatCode="0.00E+00">
                  <c:v>1407.83</c:v>
                </c:pt>
                <c:pt idx="27752" formatCode="0.00E+00">
                  <c:v>1369.74</c:v>
                </c:pt>
                <c:pt idx="27753" formatCode="0.00E+00">
                  <c:v>1331.36</c:v>
                </c:pt>
                <c:pt idx="27754" formatCode="0.00E+00">
                  <c:v>1292.68</c:v>
                </c:pt>
                <c:pt idx="27755" formatCode="0.00E+00">
                  <c:v>1253.72</c:v>
                </c:pt>
                <c:pt idx="27756" formatCode="0.00E+00">
                  <c:v>1214.48</c:v>
                </c:pt>
                <c:pt idx="27757" formatCode="0.00E+00">
                  <c:v>1174.98</c:v>
                </c:pt>
                <c:pt idx="27758" formatCode="0.00E+00">
                  <c:v>1135.22</c:v>
                </c:pt>
                <c:pt idx="27759" formatCode="0.00E+00">
                  <c:v>1095.22</c:v>
                </c:pt>
                <c:pt idx="27760" formatCode="0.00E+00">
                  <c:v>1054.97</c:v>
                </c:pt>
                <c:pt idx="27761" formatCode="0.00E+00">
                  <c:v>1014.49</c:v>
                </c:pt>
                <c:pt idx="27762">
                  <c:v>973.79300000000001</c:v>
                </c:pt>
                <c:pt idx="27763">
                  <c:v>932.88</c:v>
                </c:pt>
                <c:pt idx="27764">
                  <c:v>891.76300000000003</c:v>
                </c:pt>
                <c:pt idx="27765">
                  <c:v>850.452</c:v>
                </c:pt>
                <c:pt idx="27766">
                  <c:v>808.95399999999995</c:v>
                </c:pt>
                <c:pt idx="27767">
                  <c:v>767.28</c:v>
                </c:pt>
                <c:pt idx="27768">
                  <c:v>725.43700000000001</c:v>
                </c:pt>
                <c:pt idx="27769">
                  <c:v>683.43600000000004</c:v>
                </c:pt>
                <c:pt idx="27770">
                  <c:v>641.28499999999997</c:v>
                </c:pt>
                <c:pt idx="27771">
                  <c:v>598.99400000000003</c:v>
                </c:pt>
                <c:pt idx="27772">
                  <c:v>556.57100000000003</c:v>
                </c:pt>
                <c:pt idx="27773">
                  <c:v>514.02700000000004</c:v>
                </c:pt>
                <c:pt idx="27774">
                  <c:v>471.37</c:v>
                </c:pt>
                <c:pt idx="27775">
                  <c:v>428.61099999999999</c:v>
                </c:pt>
                <c:pt idx="27776">
                  <c:v>385.75799999999998</c:v>
                </c:pt>
                <c:pt idx="27777">
                  <c:v>342.82</c:v>
                </c:pt>
                <c:pt idx="27778">
                  <c:v>299.80799999999999</c:v>
                </c:pt>
                <c:pt idx="27779">
                  <c:v>256.73</c:v>
                </c:pt>
                <c:pt idx="27780">
                  <c:v>213.595</c:v>
                </c:pt>
                <c:pt idx="27781">
                  <c:v>170.41399999999999</c:v>
                </c:pt>
                <c:pt idx="27782">
                  <c:v>127.19499999999999</c:v>
                </c:pt>
                <c:pt idx="27783">
                  <c:v>83.9482</c:v>
                </c:pt>
                <c:pt idx="27784">
                  <c:v>40.683500000000002</c:v>
                </c:pt>
                <c:pt idx="27785">
                  <c:v>-2.5899100000000002</c:v>
                </c:pt>
                <c:pt idx="27786">
                  <c:v>-45.8626</c:v>
                </c:pt>
                <c:pt idx="27787">
                  <c:v>-89.124799999999993</c:v>
                </c:pt>
                <c:pt idx="27788">
                  <c:v>-132.36699999999999</c:v>
                </c:pt>
                <c:pt idx="27789">
                  <c:v>-175.58099999999999</c:v>
                </c:pt>
                <c:pt idx="27790">
                  <c:v>-218.756</c:v>
                </c:pt>
                <c:pt idx="27791">
                  <c:v>-261.88299999999998</c:v>
                </c:pt>
                <c:pt idx="27792">
                  <c:v>-304.952</c:v>
                </c:pt>
                <c:pt idx="27793">
                  <c:v>-347.95499999999998</c:v>
                </c:pt>
                <c:pt idx="27794">
                  <c:v>-390.88099999999997</c:v>
                </c:pt>
                <c:pt idx="27795">
                  <c:v>-433.72199999999998</c:v>
                </c:pt>
                <c:pt idx="27796">
                  <c:v>-476.46800000000002</c:v>
                </c:pt>
                <c:pt idx="27797">
                  <c:v>-519.10900000000004</c:v>
                </c:pt>
                <c:pt idx="27798">
                  <c:v>-561.63599999999997</c:v>
                </c:pt>
                <c:pt idx="27799">
                  <c:v>-604.04100000000005</c:v>
                </c:pt>
                <c:pt idx="27800">
                  <c:v>-646.31299999999999</c:v>
                </c:pt>
                <c:pt idx="27801">
                  <c:v>-688.44399999999996</c:v>
                </c:pt>
                <c:pt idx="27802">
                  <c:v>-730.42399999999998</c:v>
                </c:pt>
                <c:pt idx="27803">
                  <c:v>-772.24400000000003</c:v>
                </c:pt>
                <c:pt idx="27804">
                  <c:v>-813.89400000000001</c:v>
                </c:pt>
                <c:pt idx="27805">
                  <c:v>-855.36699999999996</c:v>
                </c:pt>
                <c:pt idx="27806">
                  <c:v>-896.65200000000004</c:v>
                </c:pt>
                <c:pt idx="27807">
                  <c:v>-937.74099999999999</c:v>
                </c:pt>
                <c:pt idx="27808">
                  <c:v>-978.625</c:v>
                </c:pt>
                <c:pt idx="27809" formatCode="0.00E+00">
                  <c:v>-1019.29</c:v>
                </c:pt>
                <c:pt idx="27810" formatCode="0.00E+00">
                  <c:v>-1059.74</c:v>
                </c:pt>
                <c:pt idx="27811" formatCode="0.00E+00">
                  <c:v>-1099.95</c:v>
                </c:pt>
                <c:pt idx="27812" formatCode="0.00E+00">
                  <c:v>-1139.93</c:v>
                </c:pt>
                <c:pt idx="27813" formatCode="0.00E+00">
                  <c:v>-1179.6500000000001</c:v>
                </c:pt>
                <c:pt idx="27814" formatCode="0.00E+00">
                  <c:v>-1219.1199999999999</c:v>
                </c:pt>
                <c:pt idx="27815" formatCode="0.00E+00">
                  <c:v>-1258.31</c:v>
                </c:pt>
                <c:pt idx="27816" formatCode="0.00E+00">
                  <c:v>-1297.24</c:v>
                </c:pt>
                <c:pt idx="27817" formatCode="0.00E+00">
                  <c:v>-1335.88</c:v>
                </c:pt>
                <c:pt idx="27818" formatCode="0.00E+00">
                  <c:v>-1374.22</c:v>
                </c:pt>
                <c:pt idx="27819" formatCode="0.00E+00">
                  <c:v>-1412.27</c:v>
                </c:pt>
                <c:pt idx="27820" formatCode="0.00E+00">
                  <c:v>-1450</c:v>
                </c:pt>
                <c:pt idx="27821" formatCode="0.00E+00">
                  <c:v>-1487.42</c:v>
                </c:pt>
                <c:pt idx="27822" formatCode="0.00E+00">
                  <c:v>-1524.51</c:v>
                </c:pt>
                <c:pt idx="27823" formatCode="0.00E+00">
                  <c:v>-1561.27</c:v>
                </c:pt>
                <c:pt idx="27824" formatCode="0.00E+00">
                  <c:v>-1597.69</c:v>
                </c:pt>
                <c:pt idx="27825" formatCode="0.00E+00">
                  <c:v>-1633.76</c:v>
                </c:pt>
                <c:pt idx="27826" formatCode="0.00E+00">
                  <c:v>-1669.47</c:v>
                </c:pt>
                <c:pt idx="27827" formatCode="0.00E+00">
                  <c:v>-1704.81</c:v>
                </c:pt>
                <c:pt idx="27828" formatCode="0.00E+00">
                  <c:v>-1739.78</c:v>
                </c:pt>
                <c:pt idx="27829" formatCode="0.00E+00">
                  <c:v>-1774.37</c:v>
                </c:pt>
                <c:pt idx="27830" formatCode="0.00E+00">
                  <c:v>-1808.57</c:v>
                </c:pt>
                <c:pt idx="27831" formatCode="0.00E+00">
                  <c:v>-1842.38</c:v>
                </c:pt>
                <c:pt idx="27832" formatCode="0.00E+00">
                  <c:v>-1875.78</c:v>
                </c:pt>
                <c:pt idx="27833" formatCode="0.00E+00">
                  <c:v>-1908.77</c:v>
                </c:pt>
                <c:pt idx="27834" formatCode="0.00E+00">
                  <c:v>-1941.34</c:v>
                </c:pt>
                <c:pt idx="27835" formatCode="0.00E+00">
                  <c:v>-1973.49</c:v>
                </c:pt>
                <c:pt idx="27836" formatCode="0.00E+00">
                  <c:v>-2005.21</c:v>
                </c:pt>
                <c:pt idx="27837" formatCode="0.00E+00">
                  <c:v>-2036.49</c:v>
                </c:pt>
                <c:pt idx="27838" formatCode="0.00E+00">
                  <c:v>-2067.3200000000002</c:v>
                </c:pt>
                <c:pt idx="27839" formatCode="0.00E+00">
                  <c:v>-2097.6999999999998</c:v>
                </c:pt>
                <c:pt idx="27840" formatCode="0.00E+00">
                  <c:v>-2127.62</c:v>
                </c:pt>
                <c:pt idx="27841" formatCode="0.00E+00">
                  <c:v>-2157.0700000000002</c:v>
                </c:pt>
                <c:pt idx="27842" formatCode="0.00E+00">
                  <c:v>-2186.0500000000002</c:v>
                </c:pt>
                <c:pt idx="27843" formatCode="0.00E+00">
                  <c:v>-2214.56</c:v>
                </c:pt>
                <c:pt idx="27844" formatCode="0.00E+00">
                  <c:v>-2242.5700000000002</c:v>
                </c:pt>
                <c:pt idx="27845" formatCode="0.00E+00">
                  <c:v>-2270.1</c:v>
                </c:pt>
                <c:pt idx="27846" formatCode="0.00E+00">
                  <c:v>-2297.13</c:v>
                </c:pt>
                <c:pt idx="27847" formatCode="0.00E+00">
                  <c:v>-2323.66</c:v>
                </c:pt>
                <c:pt idx="27848" formatCode="0.00E+00">
                  <c:v>-2349.6799999999998</c:v>
                </c:pt>
                <c:pt idx="27849" formatCode="0.00E+00">
                  <c:v>-2375.1799999999998</c:v>
                </c:pt>
                <c:pt idx="27850" formatCode="0.00E+00">
                  <c:v>-2400.16</c:v>
                </c:pt>
                <c:pt idx="27851" formatCode="0.00E+00">
                  <c:v>-2424.62</c:v>
                </c:pt>
                <c:pt idx="27852" formatCode="0.00E+00">
                  <c:v>-2448.54</c:v>
                </c:pt>
                <c:pt idx="27853" formatCode="0.00E+00">
                  <c:v>-2471.94</c:v>
                </c:pt>
                <c:pt idx="27854" formatCode="0.00E+00">
                  <c:v>-2494.79</c:v>
                </c:pt>
                <c:pt idx="27855" formatCode="0.00E+00">
                  <c:v>-2517.09</c:v>
                </c:pt>
                <c:pt idx="27856" formatCode="0.00E+00">
                  <c:v>-2538.84</c:v>
                </c:pt>
                <c:pt idx="27857" formatCode="0.00E+00">
                  <c:v>-2560.04</c:v>
                </c:pt>
                <c:pt idx="27858" formatCode="0.00E+00">
                  <c:v>-2580.6799999999998</c:v>
                </c:pt>
                <c:pt idx="27859" formatCode="0.00E+00">
                  <c:v>-2600.75</c:v>
                </c:pt>
                <c:pt idx="27860" formatCode="0.00E+00">
                  <c:v>-2620.25</c:v>
                </c:pt>
                <c:pt idx="27861" formatCode="0.00E+00">
                  <c:v>-2639.18</c:v>
                </c:pt>
                <c:pt idx="27862" formatCode="0.00E+00">
                  <c:v>-2657.53</c:v>
                </c:pt>
                <c:pt idx="27863" formatCode="0.00E+00">
                  <c:v>-2675.3</c:v>
                </c:pt>
                <c:pt idx="27864" formatCode="0.00E+00">
                  <c:v>-2692.49</c:v>
                </c:pt>
                <c:pt idx="27865" formatCode="0.00E+00">
                  <c:v>-2709.08</c:v>
                </c:pt>
                <c:pt idx="27866" formatCode="0.00E+00">
                  <c:v>-2725.08</c:v>
                </c:pt>
                <c:pt idx="27867" formatCode="0.00E+00">
                  <c:v>-2740.49</c:v>
                </c:pt>
                <c:pt idx="27868" formatCode="0.00E+00">
                  <c:v>-2755.29</c:v>
                </c:pt>
                <c:pt idx="27869" formatCode="0.00E+00">
                  <c:v>-2769.49</c:v>
                </c:pt>
                <c:pt idx="27870" formatCode="0.00E+00">
                  <c:v>-2783.09</c:v>
                </c:pt>
                <c:pt idx="27871" formatCode="0.00E+00">
                  <c:v>-2796.08</c:v>
                </c:pt>
                <c:pt idx="27872" formatCode="0.00E+00">
                  <c:v>-2808.45</c:v>
                </c:pt>
                <c:pt idx="27873" formatCode="0.00E+00">
                  <c:v>-2820.21</c:v>
                </c:pt>
                <c:pt idx="27874" formatCode="0.00E+00">
                  <c:v>-2831.35</c:v>
                </c:pt>
                <c:pt idx="27875" formatCode="0.00E+00">
                  <c:v>-2841.87</c:v>
                </c:pt>
                <c:pt idx="27876" formatCode="0.00E+00">
                  <c:v>-2851.77</c:v>
                </c:pt>
                <c:pt idx="27877" formatCode="0.00E+00">
                  <c:v>-2861.04</c:v>
                </c:pt>
                <c:pt idx="27878" formatCode="0.00E+00">
                  <c:v>-2869.69</c:v>
                </c:pt>
                <c:pt idx="27879" formatCode="0.00E+00">
                  <c:v>-2877.71</c:v>
                </c:pt>
                <c:pt idx="27880" formatCode="0.00E+00">
                  <c:v>-2885.1</c:v>
                </c:pt>
                <c:pt idx="27881" formatCode="0.00E+00">
                  <c:v>-2891.86</c:v>
                </c:pt>
                <c:pt idx="27882" formatCode="0.00E+00">
                  <c:v>-2897.99</c:v>
                </c:pt>
                <c:pt idx="27883" formatCode="0.00E+00">
                  <c:v>-2903.48</c:v>
                </c:pt>
                <c:pt idx="27884" formatCode="0.00E+00">
                  <c:v>-2908.34</c:v>
                </c:pt>
                <c:pt idx="27885" formatCode="0.00E+00">
                  <c:v>-2912.56</c:v>
                </c:pt>
                <c:pt idx="27886" formatCode="0.00E+00">
                  <c:v>-2916.14</c:v>
                </c:pt>
                <c:pt idx="27887" formatCode="0.00E+00">
                  <c:v>-2919.08</c:v>
                </c:pt>
                <c:pt idx="27888" formatCode="0.00E+00">
                  <c:v>-2921.38</c:v>
                </c:pt>
                <c:pt idx="27889" formatCode="0.00E+00">
                  <c:v>-2923.05</c:v>
                </c:pt>
                <c:pt idx="27890" formatCode="0.00E+00">
                  <c:v>-2924.07</c:v>
                </c:pt>
                <c:pt idx="27891" formatCode="0.00E+00">
                  <c:v>-2924.46</c:v>
                </c:pt>
                <c:pt idx="27892" formatCode="0.00E+00">
                  <c:v>-2924.2</c:v>
                </c:pt>
                <c:pt idx="27893" formatCode="0.00E+00">
                  <c:v>-2923.31</c:v>
                </c:pt>
                <c:pt idx="27894" formatCode="0.00E+00">
                  <c:v>-2921.77</c:v>
                </c:pt>
                <c:pt idx="27895" formatCode="0.00E+00">
                  <c:v>-2919.6</c:v>
                </c:pt>
                <c:pt idx="27896" formatCode="0.00E+00">
                  <c:v>-2916.78</c:v>
                </c:pt>
                <c:pt idx="27897" formatCode="0.00E+00">
                  <c:v>-2913.33</c:v>
                </c:pt>
                <c:pt idx="27898" formatCode="0.00E+00">
                  <c:v>-2909.24</c:v>
                </c:pt>
                <c:pt idx="27899" formatCode="0.00E+00">
                  <c:v>-2904.51</c:v>
                </c:pt>
                <c:pt idx="27900" formatCode="0.00E+00">
                  <c:v>-2899.15</c:v>
                </c:pt>
                <c:pt idx="27901" formatCode="0.00E+00">
                  <c:v>-2893.15</c:v>
                </c:pt>
                <c:pt idx="27902" formatCode="0.00E+00">
                  <c:v>-2886.52</c:v>
                </c:pt>
                <c:pt idx="27903" formatCode="0.00E+00">
                  <c:v>-2879.25</c:v>
                </c:pt>
                <c:pt idx="27904" formatCode="0.00E+00">
                  <c:v>-2871.36</c:v>
                </c:pt>
                <c:pt idx="27905" formatCode="0.00E+00">
                  <c:v>-2862.84</c:v>
                </c:pt>
                <c:pt idx="27906" formatCode="0.00E+00">
                  <c:v>-2853.69</c:v>
                </c:pt>
                <c:pt idx="27907" formatCode="0.00E+00">
                  <c:v>-2843.92</c:v>
                </c:pt>
                <c:pt idx="27908" formatCode="0.00E+00">
                  <c:v>-2833.52</c:v>
                </c:pt>
                <c:pt idx="27909" formatCode="0.00E+00">
                  <c:v>-2822.51</c:v>
                </c:pt>
                <c:pt idx="27910" formatCode="0.00E+00">
                  <c:v>-2810.87</c:v>
                </c:pt>
                <c:pt idx="27911" formatCode="0.00E+00">
                  <c:v>-2798.62</c:v>
                </c:pt>
                <c:pt idx="27912" formatCode="0.00E+00">
                  <c:v>-2785.76</c:v>
                </c:pt>
                <c:pt idx="27913" formatCode="0.00E+00">
                  <c:v>-2772.29</c:v>
                </c:pt>
                <c:pt idx="27914" formatCode="0.00E+00">
                  <c:v>-2758.21</c:v>
                </c:pt>
                <c:pt idx="27915" formatCode="0.00E+00">
                  <c:v>-2743.53</c:v>
                </c:pt>
                <c:pt idx="27916" formatCode="0.00E+00">
                  <c:v>-2728.25</c:v>
                </c:pt>
                <c:pt idx="27917" formatCode="0.00E+00">
                  <c:v>-2712.37</c:v>
                </c:pt>
                <c:pt idx="27918" formatCode="0.00E+00">
                  <c:v>-2695.89</c:v>
                </c:pt>
                <c:pt idx="27919" formatCode="0.00E+00">
                  <c:v>-2678.83</c:v>
                </c:pt>
                <c:pt idx="27920" formatCode="0.00E+00">
                  <c:v>-2661.18</c:v>
                </c:pt>
                <c:pt idx="27921" formatCode="0.00E+00">
                  <c:v>-2642.95</c:v>
                </c:pt>
                <c:pt idx="27922" formatCode="0.00E+00">
                  <c:v>-2624.13</c:v>
                </c:pt>
                <c:pt idx="27923" formatCode="0.00E+00">
                  <c:v>-2604.75</c:v>
                </c:pt>
                <c:pt idx="27924" formatCode="0.00E+00">
                  <c:v>-2584.79</c:v>
                </c:pt>
                <c:pt idx="27925" formatCode="0.00E+00">
                  <c:v>-2564.27</c:v>
                </c:pt>
                <c:pt idx="27926" formatCode="0.00E+00">
                  <c:v>-2543.19</c:v>
                </c:pt>
                <c:pt idx="27927" formatCode="0.00E+00">
                  <c:v>-2521.5500000000002</c:v>
                </c:pt>
                <c:pt idx="27928" formatCode="0.00E+00">
                  <c:v>-2499.36</c:v>
                </c:pt>
                <c:pt idx="27929" formatCode="0.00E+00">
                  <c:v>-2476.62</c:v>
                </c:pt>
                <c:pt idx="27930" formatCode="0.00E+00">
                  <c:v>-2453.34</c:v>
                </c:pt>
                <c:pt idx="27931" formatCode="0.00E+00">
                  <c:v>-2429.52</c:v>
                </c:pt>
                <c:pt idx="27932" formatCode="0.00E+00">
                  <c:v>-2405.17</c:v>
                </c:pt>
                <c:pt idx="27933" formatCode="0.00E+00">
                  <c:v>-2380.29</c:v>
                </c:pt>
                <c:pt idx="27934" formatCode="0.00E+00">
                  <c:v>-2354.9</c:v>
                </c:pt>
                <c:pt idx="27935" formatCode="0.00E+00">
                  <c:v>-2328.98</c:v>
                </c:pt>
                <c:pt idx="27936" formatCode="0.00E+00">
                  <c:v>-2302.56</c:v>
                </c:pt>
                <c:pt idx="27937" formatCode="0.00E+00">
                  <c:v>-2275.64</c:v>
                </c:pt>
                <c:pt idx="27938" formatCode="0.00E+00">
                  <c:v>-2248.21</c:v>
                </c:pt>
                <c:pt idx="27939" formatCode="0.00E+00">
                  <c:v>-2220.29</c:v>
                </c:pt>
                <c:pt idx="27940" formatCode="0.00E+00">
                  <c:v>-2191.89</c:v>
                </c:pt>
                <c:pt idx="27941" formatCode="0.00E+00">
                  <c:v>-2163.0100000000002</c:v>
                </c:pt>
                <c:pt idx="27942" formatCode="0.00E+00">
                  <c:v>-2133.65</c:v>
                </c:pt>
                <c:pt idx="27943" formatCode="0.00E+00">
                  <c:v>-2103.83</c:v>
                </c:pt>
                <c:pt idx="27944" formatCode="0.00E+00">
                  <c:v>-2073.5500000000002</c:v>
                </c:pt>
                <c:pt idx="27945" formatCode="0.00E+00">
                  <c:v>-2042.81</c:v>
                </c:pt>
                <c:pt idx="27946" formatCode="0.00E+00">
                  <c:v>-2011.63</c:v>
                </c:pt>
                <c:pt idx="27947" formatCode="0.00E+00">
                  <c:v>-1980</c:v>
                </c:pt>
                <c:pt idx="27948" formatCode="0.00E+00">
                  <c:v>-1947.95</c:v>
                </c:pt>
                <c:pt idx="27949" formatCode="0.00E+00">
                  <c:v>-1915.46</c:v>
                </c:pt>
                <c:pt idx="27950" formatCode="0.00E+00">
                  <c:v>-1882.56</c:v>
                </c:pt>
                <c:pt idx="27951" formatCode="0.00E+00">
                  <c:v>-1849.24</c:v>
                </c:pt>
                <c:pt idx="27952" formatCode="0.00E+00">
                  <c:v>-1815.52</c:v>
                </c:pt>
                <c:pt idx="27953" formatCode="0.00E+00">
                  <c:v>-1781.41</c:v>
                </c:pt>
                <c:pt idx="27954" formatCode="0.00E+00">
                  <c:v>-1746.9</c:v>
                </c:pt>
                <c:pt idx="27955" formatCode="0.00E+00">
                  <c:v>-1712.01</c:v>
                </c:pt>
                <c:pt idx="27956" formatCode="0.00E+00">
                  <c:v>-1676.74</c:v>
                </c:pt>
                <c:pt idx="27957" formatCode="0.00E+00">
                  <c:v>-1641.11</c:v>
                </c:pt>
                <c:pt idx="27958" formatCode="0.00E+00">
                  <c:v>-1605.12</c:v>
                </c:pt>
                <c:pt idx="27959" formatCode="0.00E+00">
                  <c:v>-1568.78</c:v>
                </c:pt>
                <c:pt idx="27960" formatCode="0.00E+00">
                  <c:v>-1532.1</c:v>
                </c:pt>
                <c:pt idx="27961" formatCode="0.00E+00">
                  <c:v>-1495.08</c:v>
                </c:pt>
                <c:pt idx="27962" formatCode="0.00E+00">
                  <c:v>-1457.73</c:v>
                </c:pt>
                <c:pt idx="27963" formatCode="0.00E+00">
                  <c:v>-1420.06</c:v>
                </c:pt>
                <c:pt idx="27964" formatCode="0.00E+00">
                  <c:v>-1382.08</c:v>
                </c:pt>
                <c:pt idx="27965" formatCode="0.00E+00">
                  <c:v>-1343.81</c:v>
                </c:pt>
                <c:pt idx="27966" formatCode="0.00E+00">
                  <c:v>-1305.23</c:v>
                </c:pt>
                <c:pt idx="27967" formatCode="0.00E+00">
                  <c:v>-1266.3699999999999</c:v>
                </c:pt>
                <c:pt idx="27968" formatCode="0.00E+00">
                  <c:v>-1227.24</c:v>
                </c:pt>
                <c:pt idx="27969" formatCode="0.00E+00">
                  <c:v>-1187.83</c:v>
                </c:pt>
                <c:pt idx="27970" formatCode="0.00E+00">
                  <c:v>-1148.17</c:v>
                </c:pt>
                <c:pt idx="27971" formatCode="0.00E+00">
                  <c:v>-1108.25</c:v>
                </c:pt>
                <c:pt idx="27972" formatCode="0.00E+00">
                  <c:v>-1068.0899999999999</c:v>
                </c:pt>
                <c:pt idx="27973" formatCode="0.00E+00">
                  <c:v>-1027.7</c:v>
                </c:pt>
                <c:pt idx="27974">
                  <c:v>-987.08</c:v>
                </c:pt>
                <c:pt idx="27975">
                  <c:v>-946.24599999999998</c:v>
                </c:pt>
                <c:pt idx="27976">
                  <c:v>-905.20600000000002</c:v>
                </c:pt>
                <c:pt idx="27977">
                  <c:v>-863.96699999999998</c:v>
                </c:pt>
                <c:pt idx="27978">
                  <c:v>-822.53899999999999</c:v>
                </c:pt>
                <c:pt idx="27979">
                  <c:v>-780.93100000000004</c:v>
                </c:pt>
                <c:pt idx="27980">
                  <c:v>-739.15300000000002</c:v>
                </c:pt>
                <c:pt idx="27981">
                  <c:v>-697.21299999999997</c:v>
                </c:pt>
                <c:pt idx="27982">
                  <c:v>-655.12099999999998</c:v>
                </c:pt>
                <c:pt idx="27983">
                  <c:v>-612.88499999999999</c:v>
                </c:pt>
                <c:pt idx="27984">
                  <c:v>-570.51499999999999</c:v>
                </c:pt>
                <c:pt idx="27985">
                  <c:v>-528.02099999999996</c:v>
                </c:pt>
                <c:pt idx="27986">
                  <c:v>-485.411</c:v>
                </c:pt>
                <c:pt idx="27987">
                  <c:v>-442.69499999999999</c:v>
                </c:pt>
                <c:pt idx="27988">
                  <c:v>-399.88200000000001</c:v>
                </c:pt>
                <c:pt idx="27989">
                  <c:v>-356.98200000000003</c:v>
                </c:pt>
                <c:pt idx="27990">
                  <c:v>-314.00400000000002</c:v>
                </c:pt>
                <c:pt idx="27991">
                  <c:v>-270.95699999999999</c:v>
                </c:pt>
                <c:pt idx="27992">
                  <c:v>-227.851</c:v>
                </c:pt>
                <c:pt idx="27993">
                  <c:v>-184.69499999999999</c:v>
                </c:pt>
                <c:pt idx="27994">
                  <c:v>-141.499</c:v>
                </c:pt>
                <c:pt idx="27995">
                  <c:v>-98.271199999999993</c:v>
                </c:pt>
                <c:pt idx="27996">
                  <c:v>-55.022300000000001</c:v>
                </c:pt>
                <c:pt idx="27997">
                  <c:v>-11.7614</c:v>
                </c:pt>
                <c:pt idx="27998">
                  <c:v>31.5015</c:v>
                </c:pt>
                <c:pt idx="27999">
                  <c:v>74.757300000000001</c:v>
                </c:pt>
                <c:pt idx="28000">
                  <c:v>117.997</c:v>
                </c:pt>
                <c:pt idx="28001">
                  <c:v>161.21</c:v>
                </c:pt>
                <c:pt idx="28002">
                  <c:v>204.38800000000001</c:v>
                </c:pt>
                <c:pt idx="28003">
                  <c:v>247.52099999999999</c:v>
                </c:pt>
                <c:pt idx="28004">
                  <c:v>290.59899999999999</c:v>
                </c:pt>
                <c:pt idx="28005">
                  <c:v>333.61399999999998</c:v>
                </c:pt>
                <c:pt idx="28006">
                  <c:v>376.55500000000001</c:v>
                </c:pt>
                <c:pt idx="28007">
                  <c:v>419.41500000000002</c:v>
                </c:pt>
                <c:pt idx="28008">
                  <c:v>462.18200000000002</c:v>
                </c:pt>
                <c:pt idx="28009">
                  <c:v>504.84800000000001</c:v>
                </c:pt>
                <c:pt idx="28010">
                  <c:v>547.40300000000002</c:v>
                </c:pt>
                <c:pt idx="28011">
                  <c:v>589.83799999999997</c:v>
                </c:pt>
                <c:pt idx="28012">
                  <c:v>632.14300000000003</c:v>
                </c:pt>
                <c:pt idx="28013">
                  <c:v>674.31100000000004</c:v>
                </c:pt>
                <c:pt idx="28014">
                  <c:v>716.33</c:v>
                </c:pt>
                <c:pt idx="28015">
                  <c:v>758.19299999999998</c:v>
                </c:pt>
                <c:pt idx="28016">
                  <c:v>799.89</c:v>
                </c:pt>
                <c:pt idx="28017">
                  <c:v>841.41200000000003</c:v>
                </c:pt>
                <c:pt idx="28018">
                  <c:v>882.74900000000002</c:v>
                </c:pt>
                <c:pt idx="28019">
                  <c:v>923.89300000000003</c:v>
                </c:pt>
                <c:pt idx="28020">
                  <c:v>964.83500000000004</c:v>
                </c:pt>
                <c:pt idx="28021" formatCode="0.00E+00">
                  <c:v>1005.57</c:v>
                </c:pt>
                <c:pt idx="28022" formatCode="0.00E+00">
                  <c:v>1046.08</c:v>
                </c:pt>
                <c:pt idx="28023" formatCode="0.00E+00">
                  <c:v>1086.3599999999999</c:v>
                </c:pt>
                <c:pt idx="28024" formatCode="0.00E+00">
                  <c:v>1126.4000000000001</c:v>
                </c:pt>
                <c:pt idx="28025" formatCode="0.00E+00">
                  <c:v>1166.2</c:v>
                </c:pt>
                <c:pt idx="28026" formatCode="0.00E+00">
                  <c:v>1205.74</c:v>
                </c:pt>
                <c:pt idx="28027" formatCode="0.00E+00">
                  <c:v>1245.01</c:v>
                </c:pt>
                <c:pt idx="28028" formatCode="0.00E+00">
                  <c:v>1284.02</c:v>
                </c:pt>
                <c:pt idx="28029" formatCode="0.00E+00">
                  <c:v>1322.74</c:v>
                </c:pt>
                <c:pt idx="28030" formatCode="0.00E+00">
                  <c:v>1361.17</c:v>
                </c:pt>
                <c:pt idx="28031" formatCode="0.00E+00">
                  <c:v>1399.31</c:v>
                </c:pt>
                <c:pt idx="28032" formatCode="0.00E+00">
                  <c:v>1437.14</c:v>
                </c:pt>
                <c:pt idx="28033" formatCode="0.00E+00">
                  <c:v>1474.65</c:v>
                </c:pt>
                <c:pt idx="28034" formatCode="0.00E+00">
                  <c:v>1511.84</c:v>
                </c:pt>
                <c:pt idx="28035" formatCode="0.00E+00">
                  <c:v>1548.7</c:v>
                </c:pt>
                <c:pt idx="28036" formatCode="0.00E+00">
                  <c:v>1585.22</c:v>
                </c:pt>
                <c:pt idx="28037" formatCode="0.00E+00">
                  <c:v>1621.39</c:v>
                </c:pt>
                <c:pt idx="28038" formatCode="0.00E+00">
                  <c:v>1657.21</c:v>
                </c:pt>
                <c:pt idx="28039" formatCode="0.00E+00">
                  <c:v>1692.67</c:v>
                </c:pt>
                <c:pt idx="28040" formatCode="0.00E+00">
                  <c:v>1727.75</c:v>
                </c:pt>
                <c:pt idx="28041" formatCode="0.00E+00">
                  <c:v>1762.46</c:v>
                </c:pt>
                <c:pt idx="28042" formatCode="0.00E+00">
                  <c:v>1796.78</c:v>
                </c:pt>
                <c:pt idx="28043" formatCode="0.00E+00">
                  <c:v>1830.71</c:v>
                </c:pt>
                <c:pt idx="28044" formatCode="0.00E+00">
                  <c:v>1864.23</c:v>
                </c:pt>
                <c:pt idx="28045" formatCode="0.00E+00">
                  <c:v>1897.35</c:v>
                </c:pt>
                <c:pt idx="28046" formatCode="0.00E+00">
                  <c:v>1930.05</c:v>
                </c:pt>
                <c:pt idx="28047" formatCode="0.00E+00">
                  <c:v>1962.33</c:v>
                </c:pt>
                <c:pt idx="28048" formatCode="0.00E+00">
                  <c:v>1994.18</c:v>
                </c:pt>
                <c:pt idx="28049" formatCode="0.00E+00">
                  <c:v>2025.6</c:v>
                </c:pt>
                <c:pt idx="28050" formatCode="0.00E+00">
                  <c:v>2056.5700000000002</c:v>
                </c:pt>
                <c:pt idx="28051" formatCode="0.00E+00">
                  <c:v>2087.09</c:v>
                </c:pt>
                <c:pt idx="28052" formatCode="0.00E+00">
                  <c:v>2117.15</c:v>
                </c:pt>
                <c:pt idx="28053" formatCode="0.00E+00">
                  <c:v>2146.75</c:v>
                </c:pt>
                <c:pt idx="28054" formatCode="0.00E+00">
                  <c:v>2175.88</c:v>
                </c:pt>
                <c:pt idx="28055" formatCode="0.00E+00">
                  <c:v>2204.5300000000002</c:v>
                </c:pt>
                <c:pt idx="28056" formatCode="0.00E+00">
                  <c:v>2232.6999999999998</c:v>
                </c:pt>
                <c:pt idx="28057" formatCode="0.00E+00">
                  <c:v>2260.38</c:v>
                </c:pt>
                <c:pt idx="28058" formatCode="0.00E+00">
                  <c:v>2287.5700000000002</c:v>
                </c:pt>
                <c:pt idx="28059" formatCode="0.00E+00">
                  <c:v>2314.25</c:v>
                </c:pt>
                <c:pt idx="28060" formatCode="0.00E+00">
                  <c:v>2340.4299999999998</c:v>
                </c:pt>
                <c:pt idx="28061" formatCode="0.00E+00">
                  <c:v>2366.1</c:v>
                </c:pt>
                <c:pt idx="28062" formatCode="0.00E+00">
                  <c:v>2391.25</c:v>
                </c:pt>
                <c:pt idx="28063" formatCode="0.00E+00">
                  <c:v>2415.87</c:v>
                </c:pt>
                <c:pt idx="28064" formatCode="0.00E+00">
                  <c:v>2439.9699999999998</c:v>
                </c:pt>
                <c:pt idx="28065" formatCode="0.00E+00">
                  <c:v>2463.5300000000002</c:v>
                </c:pt>
                <c:pt idx="28066" formatCode="0.00E+00">
                  <c:v>2486.5500000000002</c:v>
                </c:pt>
                <c:pt idx="28067" formatCode="0.00E+00">
                  <c:v>2509.0300000000002</c:v>
                </c:pt>
                <c:pt idx="28068" formatCode="0.00E+00">
                  <c:v>2530.96</c:v>
                </c:pt>
                <c:pt idx="28069" formatCode="0.00E+00">
                  <c:v>2552.33</c:v>
                </c:pt>
                <c:pt idx="28070" formatCode="0.00E+00">
                  <c:v>2573.15</c:v>
                </c:pt>
                <c:pt idx="28071" formatCode="0.00E+00">
                  <c:v>2593.4</c:v>
                </c:pt>
                <c:pt idx="28072" formatCode="0.00E+00">
                  <c:v>2613.08</c:v>
                </c:pt>
                <c:pt idx="28073" formatCode="0.00E+00">
                  <c:v>2632.19</c:v>
                </c:pt>
                <c:pt idx="28074" formatCode="0.00E+00">
                  <c:v>2650.73</c:v>
                </c:pt>
                <c:pt idx="28075" formatCode="0.00E+00">
                  <c:v>2668.68</c:v>
                </c:pt>
                <c:pt idx="28076" formatCode="0.00E+00">
                  <c:v>2686.05</c:v>
                </c:pt>
                <c:pt idx="28077" formatCode="0.00E+00">
                  <c:v>2702.84</c:v>
                </c:pt>
                <c:pt idx="28078" formatCode="0.00E+00">
                  <c:v>2719.03</c:v>
                </c:pt>
                <c:pt idx="28079" formatCode="0.00E+00">
                  <c:v>2734.62</c:v>
                </c:pt>
                <c:pt idx="28080" formatCode="0.00E+00">
                  <c:v>2749.62</c:v>
                </c:pt>
                <c:pt idx="28081" formatCode="0.00E+00">
                  <c:v>2764.02</c:v>
                </c:pt>
                <c:pt idx="28082" formatCode="0.00E+00">
                  <c:v>2777.81</c:v>
                </c:pt>
                <c:pt idx="28083" formatCode="0.00E+00">
                  <c:v>2790.99</c:v>
                </c:pt>
                <c:pt idx="28084" formatCode="0.00E+00">
                  <c:v>2803.56</c:v>
                </c:pt>
                <c:pt idx="28085" formatCode="0.00E+00">
                  <c:v>2815.52</c:v>
                </c:pt>
                <c:pt idx="28086" formatCode="0.00E+00">
                  <c:v>2826.86</c:v>
                </c:pt>
                <c:pt idx="28087" formatCode="0.00E+00">
                  <c:v>2837.58</c:v>
                </c:pt>
                <c:pt idx="28088" formatCode="0.00E+00">
                  <c:v>2847.68</c:v>
                </c:pt>
                <c:pt idx="28089" formatCode="0.00E+00">
                  <c:v>2857.16</c:v>
                </c:pt>
                <c:pt idx="28090" formatCode="0.00E+00">
                  <c:v>2866.01</c:v>
                </c:pt>
                <c:pt idx="28091" formatCode="0.00E+00">
                  <c:v>2874.23</c:v>
                </c:pt>
                <c:pt idx="28092" formatCode="0.00E+00">
                  <c:v>2881.83</c:v>
                </c:pt>
                <c:pt idx="28093" formatCode="0.00E+00">
                  <c:v>2888.79</c:v>
                </c:pt>
                <c:pt idx="28094" formatCode="0.00E+00">
                  <c:v>2895.12</c:v>
                </c:pt>
                <c:pt idx="28095" formatCode="0.00E+00">
                  <c:v>2900.82</c:v>
                </c:pt>
                <c:pt idx="28096" formatCode="0.00E+00">
                  <c:v>2905.88</c:v>
                </c:pt>
                <c:pt idx="28097" formatCode="0.00E+00">
                  <c:v>2910.31</c:v>
                </c:pt>
                <c:pt idx="28098" formatCode="0.00E+00">
                  <c:v>2914.1</c:v>
                </c:pt>
                <c:pt idx="28099" formatCode="0.00E+00">
                  <c:v>2917.25</c:v>
                </c:pt>
                <c:pt idx="28100" formatCode="0.00E+00">
                  <c:v>2919.76</c:v>
                </c:pt>
                <c:pt idx="28101" formatCode="0.00E+00">
                  <c:v>2921.64</c:v>
                </c:pt>
                <c:pt idx="28102" formatCode="0.00E+00">
                  <c:v>2922.87</c:v>
                </c:pt>
                <c:pt idx="28103" formatCode="0.00E+00">
                  <c:v>2923.46</c:v>
                </c:pt>
                <c:pt idx="28104" formatCode="0.00E+00">
                  <c:v>2923.42</c:v>
                </c:pt>
                <c:pt idx="28105" formatCode="0.00E+00">
                  <c:v>2922.73</c:v>
                </c:pt>
                <c:pt idx="28106" formatCode="0.00E+00">
                  <c:v>2921.41</c:v>
                </c:pt>
                <c:pt idx="28107" formatCode="0.00E+00">
                  <c:v>2919.44</c:v>
                </c:pt>
                <c:pt idx="28108" formatCode="0.00E+00">
                  <c:v>2916.84</c:v>
                </c:pt>
                <c:pt idx="28109" formatCode="0.00E+00">
                  <c:v>2913.59</c:v>
                </c:pt>
                <c:pt idx="28110" formatCode="0.00E+00">
                  <c:v>2909.71</c:v>
                </c:pt>
                <c:pt idx="28111" formatCode="0.00E+00">
                  <c:v>2905.19</c:v>
                </c:pt>
                <c:pt idx="28112" formatCode="0.00E+00">
                  <c:v>2900.04</c:v>
                </c:pt>
                <c:pt idx="28113" formatCode="0.00E+00">
                  <c:v>2894.25</c:v>
                </c:pt>
                <c:pt idx="28114" formatCode="0.00E+00">
                  <c:v>2887.83</c:v>
                </c:pt>
                <c:pt idx="28115" formatCode="0.00E+00">
                  <c:v>2880.77</c:v>
                </c:pt>
                <c:pt idx="28116" formatCode="0.00E+00">
                  <c:v>2873.09</c:v>
                </c:pt>
                <c:pt idx="28117" formatCode="0.00E+00">
                  <c:v>2864.78</c:v>
                </c:pt>
                <c:pt idx="28118" formatCode="0.00E+00">
                  <c:v>2855.83</c:v>
                </c:pt>
                <c:pt idx="28119" formatCode="0.00E+00">
                  <c:v>2846.27</c:v>
                </c:pt>
                <c:pt idx="28120" formatCode="0.00E+00">
                  <c:v>2836.08</c:v>
                </c:pt>
                <c:pt idx="28121" formatCode="0.00E+00">
                  <c:v>2825.27</c:v>
                </c:pt>
                <c:pt idx="28122" formatCode="0.00E+00">
                  <c:v>2813.84</c:v>
                </c:pt>
                <c:pt idx="28123" formatCode="0.00E+00">
                  <c:v>2801.79</c:v>
                </c:pt>
                <c:pt idx="28124" formatCode="0.00E+00">
                  <c:v>2789.14</c:v>
                </c:pt>
                <c:pt idx="28125" formatCode="0.00E+00">
                  <c:v>2775.87</c:v>
                </c:pt>
                <c:pt idx="28126" formatCode="0.00E+00">
                  <c:v>2761.99</c:v>
                </c:pt>
                <c:pt idx="28127" formatCode="0.00E+00">
                  <c:v>2747.51</c:v>
                </c:pt>
                <c:pt idx="28128" formatCode="0.00E+00">
                  <c:v>2732.43</c:v>
                </c:pt>
                <c:pt idx="28129" formatCode="0.00E+00">
                  <c:v>2716.75</c:v>
                </c:pt>
                <c:pt idx="28130" formatCode="0.00E+00">
                  <c:v>2700.47</c:v>
                </c:pt>
                <c:pt idx="28131" formatCode="0.00E+00">
                  <c:v>2683.61</c:v>
                </c:pt>
                <c:pt idx="28132" formatCode="0.00E+00">
                  <c:v>2666.15</c:v>
                </c:pt>
                <c:pt idx="28133" formatCode="0.00E+00">
                  <c:v>2648.12</c:v>
                </c:pt>
                <c:pt idx="28134" formatCode="0.00E+00">
                  <c:v>2629.5</c:v>
                </c:pt>
                <c:pt idx="28135" formatCode="0.00E+00">
                  <c:v>2610.31</c:v>
                </c:pt>
                <c:pt idx="28136" formatCode="0.00E+00">
                  <c:v>2590.54</c:v>
                </c:pt>
                <c:pt idx="28137" formatCode="0.00E+00">
                  <c:v>2570.21</c:v>
                </c:pt>
                <c:pt idx="28138" formatCode="0.00E+00">
                  <c:v>2549.3200000000002</c:v>
                </c:pt>
                <c:pt idx="28139" formatCode="0.00E+00">
                  <c:v>2527.87</c:v>
                </c:pt>
                <c:pt idx="28140" formatCode="0.00E+00">
                  <c:v>2505.86</c:v>
                </c:pt>
                <c:pt idx="28141" formatCode="0.00E+00">
                  <c:v>2483.31</c:v>
                </c:pt>
                <c:pt idx="28142" formatCode="0.00E+00">
                  <c:v>2460.21</c:v>
                </c:pt>
                <c:pt idx="28143" formatCode="0.00E+00">
                  <c:v>2436.5700000000002</c:v>
                </c:pt>
                <c:pt idx="28144" formatCode="0.00E+00">
                  <c:v>2412.4</c:v>
                </c:pt>
                <c:pt idx="28145" formatCode="0.00E+00">
                  <c:v>2387.71</c:v>
                </c:pt>
                <c:pt idx="28146" formatCode="0.00E+00">
                  <c:v>2362.4899999999998</c:v>
                </c:pt>
                <c:pt idx="28147" formatCode="0.00E+00">
                  <c:v>2336.75</c:v>
                </c:pt>
                <c:pt idx="28148" formatCode="0.00E+00">
                  <c:v>2310.5</c:v>
                </c:pt>
                <c:pt idx="28149" formatCode="0.00E+00">
                  <c:v>2283.75</c:v>
                </c:pt>
                <c:pt idx="28150" formatCode="0.00E+00">
                  <c:v>2256.5</c:v>
                </c:pt>
                <c:pt idx="28151" formatCode="0.00E+00">
                  <c:v>2228.75</c:v>
                </c:pt>
                <c:pt idx="28152" formatCode="0.00E+00">
                  <c:v>2200.5100000000002</c:v>
                </c:pt>
                <c:pt idx="28153" formatCode="0.00E+00">
                  <c:v>2171.8000000000002</c:v>
                </c:pt>
                <c:pt idx="28154" formatCode="0.00E+00">
                  <c:v>2142.6</c:v>
                </c:pt>
                <c:pt idx="28155" formatCode="0.00E+00">
                  <c:v>2112.94</c:v>
                </c:pt>
                <c:pt idx="28156" formatCode="0.00E+00">
                  <c:v>2082.8200000000002</c:v>
                </c:pt>
                <c:pt idx="28157" formatCode="0.00E+00">
                  <c:v>2052.2399999999998</c:v>
                </c:pt>
                <c:pt idx="28158" formatCode="0.00E+00">
                  <c:v>2021.21</c:v>
                </c:pt>
                <c:pt idx="28159" formatCode="0.00E+00">
                  <c:v>1989.74</c:v>
                </c:pt>
                <c:pt idx="28160" formatCode="0.00E+00">
                  <c:v>1957.83</c:v>
                </c:pt>
                <c:pt idx="28161" formatCode="0.00E+00">
                  <c:v>1925.5</c:v>
                </c:pt>
                <c:pt idx="28162" formatCode="0.00E+00">
                  <c:v>1892.74</c:v>
                </c:pt>
                <c:pt idx="28163" formatCode="0.00E+00">
                  <c:v>1859.57</c:v>
                </c:pt>
                <c:pt idx="28164" formatCode="0.00E+00">
                  <c:v>1825.99</c:v>
                </c:pt>
                <c:pt idx="28165" formatCode="0.00E+00">
                  <c:v>1792.01</c:v>
                </c:pt>
                <c:pt idx="28166" formatCode="0.00E+00">
                  <c:v>1757.64</c:v>
                </c:pt>
                <c:pt idx="28167" formatCode="0.00E+00">
                  <c:v>1722.89</c:v>
                </c:pt>
                <c:pt idx="28168" formatCode="0.00E+00">
                  <c:v>1687.76</c:v>
                </c:pt>
                <c:pt idx="28169" formatCode="0.00E+00">
                  <c:v>1652.26</c:v>
                </c:pt>
                <c:pt idx="28170" formatCode="0.00E+00">
                  <c:v>1616.39</c:v>
                </c:pt>
                <c:pt idx="28171" formatCode="0.00E+00">
                  <c:v>1580.18</c:v>
                </c:pt>
                <c:pt idx="28172" formatCode="0.00E+00">
                  <c:v>1543.61</c:v>
                </c:pt>
                <c:pt idx="28173" formatCode="0.00E+00">
                  <c:v>1506.71</c:v>
                </c:pt>
                <c:pt idx="28174" formatCode="0.00E+00">
                  <c:v>1469.48</c:v>
                </c:pt>
                <c:pt idx="28175" formatCode="0.00E+00">
                  <c:v>1431.93</c:v>
                </c:pt>
                <c:pt idx="28176" formatCode="0.00E+00">
                  <c:v>1394.07</c:v>
                </c:pt>
                <c:pt idx="28177" formatCode="0.00E+00">
                  <c:v>1355.9</c:v>
                </c:pt>
                <c:pt idx="28178" formatCode="0.00E+00">
                  <c:v>1317.43</c:v>
                </c:pt>
                <c:pt idx="28179" formatCode="0.00E+00">
                  <c:v>1278.68</c:v>
                </c:pt>
                <c:pt idx="28180" formatCode="0.00E+00">
                  <c:v>1239.6400000000001</c:v>
                </c:pt>
                <c:pt idx="28181" formatCode="0.00E+00">
                  <c:v>1200.3399999999999</c:v>
                </c:pt>
                <c:pt idx="28182" formatCode="0.00E+00">
                  <c:v>1160.77</c:v>
                </c:pt>
                <c:pt idx="28183" formatCode="0.00E+00">
                  <c:v>1120.95</c:v>
                </c:pt>
                <c:pt idx="28184" formatCode="0.00E+00">
                  <c:v>1080.8800000000001</c:v>
                </c:pt>
                <c:pt idx="28185" formatCode="0.00E+00">
                  <c:v>1040.58</c:v>
                </c:pt>
                <c:pt idx="28186" formatCode="0.00E+00">
                  <c:v>1000.05</c:v>
                </c:pt>
                <c:pt idx="28187">
                  <c:v>959.29600000000005</c:v>
                </c:pt>
                <c:pt idx="28188">
                  <c:v>918.33600000000001</c:v>
                </c:pt>
                <c:pt idx="28189">
                  <c:v>877.17499999999995</c:v>
                </c:pt>
                <c:pt idx="28190">
                  <c:v>835.82100000000003</c:v>
                </c:pt>
                <c:pt idx="28191">
                  <c:v>794.28499999999997</c:v>
                </c:pt>
                <c:pt idx="28192">
                  <c:v>752.57500000000005</c:v>
                </c:pt>
                <c:pt idx="28193">
                  <c:v>710.70100000000002</c:v>
                </c:pt>
                <c:pt idx="28194">
                  <c:v>668.67100000000005</c:v>
                </c:pt>
                <c:pt idx="28195">
                  <c:v>626.49599999999998</c:v>
                </c:pt>
                <c:pt idx="28196">
                  <c:v>584.18299999999999</c:v>
                </c:pt>
                <c:pt idx="28197">
                  <c:v>541.74199999999996</c:v>
                </c:pt>
                <c:pt idx="28198">
                  <c:v>499.18299999999999</c:v>
                </c:pt>
                <c:pt idx="28199">
                  <c:v>456.51499999999999</c:v>
                </c:pt>
                <c:pt idx="28200">
                  <c:v>413.74700000000001</c:v>
                </c:pt>
                <c:pt idx="28201">
                  <c:v>370.88799999999998</c:v>
                </c:pt>
                <c:pt idx="28202">
                  <c:v>327.94900000000001</c:v>
                </c:pt>
                <c:pt idx="28203">
                  <c:v>284.93799999999999</c:v>
                </c:pt>
                <c:pt idx="28204">
                  <c:v>241.86500000000001</c:v>
                </c:pt>
                <c:pt idx="28205">
                  <c:v>198.738</c:v>
                </c:pt>
                <c:pt idx="28206">
                  <c:v>155.56899999999999</c:v>
                </c:pt>
                <c:pt idx="28207">
                  <c:v>112.36499999999999</c:v>
                </c:pt>
                <c:pt idx="28208">
                  <c:v>69.136700000000005</c:v>
                </c:pt>
                <c:pt idx="28209">
                  <c:v>25.8935</c:v>
                </c:pt>
                <c:pt idx="28210">
                  <c:v>-17.354900000000001</c:v>
                </c:pt>
                <c:pt idx="28211">
                  <c:v>-60.599299999999999</c:v>
                </c:pt>
                <c:pt idx="28212">
                  <c:v>-103.83</c:v>
                </c:pt>
                <c:pt idx="28213">
                  <c:v>-147.03800000000001</c:v>
                </c:pt>
                <c:pt idx="28214">
                  <c:v>-190.21299999999999</c:v>
                </c:pt>
                <c:pt idx="28215">
                  <c:v>-233.34700000000001</c:v>
                </c:pt>
                <c:pt idx="28216">
                  <c:v>-276.43</c:v>
                </c:pt>
                <c:pt idx="28217">
                  <c:v>-319.45100000000002</c:v>
                </c:pt>
                <c:pt idx="28218">
                  <c:v>-362.40199999999999</c:v>
                </c:pt>
                <c:pt idx="28219">
                  <c:v>-405.274</c:v>
                </c:pt>
                <c:pt idx="28220">
                  <c:v>-448.05700000000002</c:v>
                </c:pt>
                <c:pt idx="28221">
                  <c:v>-490.74200000000002</c:v>
                </c:pt>
                <c:pt idx="28222">
                  <c:v>-533.31899999999996</c:v>
                </c:pt>
                <c:pt idx="28223">
                  <c:v>-575.779</c:v>
                </c:pt>
                <c:pt idx="28224">
                  <c:v>-618.11300000000006</c:v>
                </c:pt>
                <c:pt idx="28225">
                  <c:v>-660.31100000000004</c:v>
                </c:pt>
                <c:pt idx="28226">
                  <c:v>-702.36400000000003</c:v>
                </c:pt>
                <c:pt idx="28227">
                  <c:v>-744.26400000000001</c:v>
                </c:pt>
                <c:pt idx="28228">
                  <c:v>-786.00099999999998</c:v>
                </c:pt>
                <c:pt idx="28229">
                  <c:v>-827.56600000000003</c:v>
                </c:pt>
                <c:pt idx="28230">
                  <c:v>-868.95</c:v>
                </c:pt>
                <c:pt idx="28231">
                  <c:v>-910.14300000000003</c:v>
                </c:pt>
                <c:pt idx="28232">
                  <c:v>-951.13699999999994</c:v>
                </c:pt>
                <c:pt idx="28233">
                  <c:v>-991.923</c:v>
                </c:pt>
                <c:pt idx="28234" formatCode="0.00E+00">
                  <c:v>-1032.49</c:v>
                </c:pt>
                <c:pt idx="28235" formatCode="0.00E+00">
                  <c:v>-1072.83</c:v>
                </c:pt>
                <c:pt idx="28236" formatCode="0.00E+00">
                  <c:v>-1112.94</c:v>
                </c:pt>
                <c:pt idx="28237" formatCode="0.00E+00">
                  <c:v>-1152.8</c:v>
                </c:pt>
                <c:pt idx="28238" formatCode="0.00E+00">
                  <c:v>-1192.4100000000001</c:v>
                </c:pt>
                <c:pt idx="28239" formatCode="0.00E+00">
                  <c:v>-1231.76</c:v>
                </c:pt>
                <c:pt idx="28240" formatCode="0.00E+00">
                  <c:v>-1270.8399999999999</c:v>
                </c:pt>
                <c:pt idx="28241" formatCode="0.00E+00">
                  <c:v>-1309.6400000000001</c:v>
                </c:pt>
                <c:pt idx="28242" formatCode="0.00E+00">
                  <c:v>-1348.16</c:v>
                </c:pt>
                <c:pt idx="28243" formatCode="0.00E+00">
                  <c:v>-1386.38</c:v>
                </c:pt>
                <c:pt idx="28244" formatCode="0.00E+00">
                  <c:v>-1424.29</c:v>
                </c:pt>
                <c:pt idx="28245" formatCode="0.00E+00">
                  <c:v>-1461.89</c:v>
                </c:pt>
                <c:pt idx="28246" formatCode="0.00E+00">
                  <c:v>-1499.18</c:v>
                </c:pt>
                <c:pt idx="28247" formatCode="0.00E+00">
                  <c:v>-1536.13</c:v>
                </c:pt>
                <c:pt idx="28248" formatCode="0.00E+00">
                  <c:v>-1572.75</c:v>
                </c:pt>
                <c:pt idx="28249" formatCode="0.00E+00">
                  <c:v>-1609.02</c:v>
                </c:pt>
                <c:pt idx="28250" formatCode="0.00E+00">
                  <c:v>-1644.94</c:v>
                </c:pt>
                <c:pt idx="28251" formatCode="0.00E+00">
                  <c:v>-1680.5</c:v>
                </c:pt>
                <c:pt idx="28252" formatCode="0.00E+00">
                  <c:v>-1715.7</c:v>
                </c:pt>
                <c:pt idx="28253" formatCode="0.00E+00">
                  <c:v>-1750.52</c:v>
                </c:pt>
                <c:pt idx="28254" formatCode="0.00E+00">
                  <c:v>-1784.95</c:v>
                </c:pt>
                <c:pt idx="28255" formatCode="0.00E+00">
                  <c:v>-1818.99</c:v>
                </c:pt>
                <c:pt idx="28256" formatCode="0.00E+00">
                  <c:v>-1852.64</c:v>
                </c:pt>
                <c:pt idx="28257" formatCode="0.00E+00">
                  <c:v>-1885.88</c:v>
                </c:pt>
                <c:pt idx="28258" formatCode="0.00E+00">
                  <c:v>-1918.7</c:v>
                </c:pt>
                <c:pt idx="28259" formatCode="0.00E+00">
                  <c:v>-1951.11</c:v>
                </c:pt>
                <c:pt idx="28260" formatCode="0.00E+00">
                  <c:v>-1983.09</c:v>
                </c:pt>
                <c:pt idx="28261" formatCode="0.00E+00">
                  <c:v>-2014.63</c:v>
                </c:pt>
                <c:pt idx="28262" formatCode="0.00E+00">
                  <c:v>-2045.74</c:v>
                </c:pt>
                <c:pt idx="28263" formatCode="0.00E+00">
                  <c:v>-2076.39</c:v>
                </c:pt>
                <c:pt idx="28264" formatCode="0.00E+00">
                  <c:v>-2106.59</c:v>
                </c:pt>
                <c:pt idx="28265" formatCode="0.00E+00">
                  <c:v>-2136.33</c:v>
                </c:pt>
                <c:pt idx="28266" formatCode="0.00E+00">
                  <c:v>-2165.6</c:v>
                </c:pt>
                <c:pt idx="28267" formatCode="0.00E+00">
                  <c:v>-2194.4</c:v>
                </c:pt>
                <c:pt idx="28268" formatCode="0.00E+00">
                  <c:v>-2222.7199999999998</c:v>
                </c:pt>
                <c:pt idx="28269" formatCode="0.00E+00">
                  <c:v>-2250.5500000000002</c:v>
                </c:pt>
                <c:pt idx="28270" formatCode="0.00E+00">
                  <c:v>-2277.88</c:v>
                </c:pt>
                <c:pt idx="28271" formatCode="0.00E+00">
                  <c:v>-2304.7199999999998</c:v>
                </c:pt>
                <c:pt idx="28272" formatCode="0.00E+00">
                  <c:v>-2331.0500000000002</c:v>
                </c:pt>
                <c:pt idx="28273" formatCode="0.00E+00">
                  <c:v>-2356.87</c:v>
                </c:pt>
                <c:pt idx="28274" formatCode="0.00E+00">
                  <c:v>-2382.1799999999998</c:v>
                </c:pt>
                <c:pt idx="28275" formatCode="0.00E+00">
                  <c:v>-2406.9699999999998</c:v>
                </c:pt>
                <c:pt idx="28276" formatCode="0.00E+00">
                  <c:v>-2431.2199999999998</c:v>
                </c:pt>
                <c:pt idx="28277" formatCode="0.00E+00">
                  <c:v>-2454.9499999999998</c:v>
                </c:pt>
                <c:pt idx="28278" formatCode="0.00E+00">
                  <c:v>-2478.14</c:v>
                </c:pt>
                <c:pt idx="28279" formatCode="0.00E+00">
                  <c:v>-2500.7800000000002</c:v>
                </c:pt>
                <c:pt idx="28280" formatCode="0.00E+00">
                  <c:v>-2522.88</c:v>
                </c:pt>
                <c:pt idx="28281" formatCode="0.00E+00">
                  <c:v>-2544.4299999999998</c:v>
                </c:pt>
                <c:pt idx="28282" formatCode="0.00E+00">
                  <c:v>-2565.42</c:v>
                </c:pt>
                <c:pt idx="28283" formatCode="0.00E+00">
                  <c:v>-2585.84</c:v>
                </c:pt>
                <c:pt idx="28284" formatCode="0.00E+00">
                  <c:v>-2605.71</c:v>
                </c:pt>
                <c:pt idx="28285" formatCode="0.00E+00">
                  <c:v>-2625</c:v>
                </c:pt>
                <c:pt idx="28286" formatCode="0.00E+00">
                  <c:v>-2643.71</c:v>
                </c:pt>
                <c:pt idx="28287" formatCode="0.00E+00">
                  <c:v>-2661.84</c:v>
                </c:pt>
                <c:pt idx="28288" formatCode="0.00E+00">
                  <c:v>-2679.4</c:v>
                </c:pt>
                <c:pt idx="28289" formatCode="0.00E+00">
                  <c:v>-2696.36</c:v>
                </c:pt>
                <c:pt idx="28290" formatCode="0.00E+00">
                  <c:v>-2712.74</c:v>
                </c:pt>
                <c:pt idx="28291" formatCode="0.00E+00">
                  <c:v>-2728.52</c:v>
                </c:pt>
                <c:pt idx="28292" formatCode="0.00E+00">
                  <c:v>-2743.71</c:v>
                </c:pt>
                <c:pt idx="28293" formatCode="0.00E+00">
                  <c:v>-2758.29</c:v>
                </c:pt>
                <c:pt idx="28294" formatCode="0.00E+00">
                  <c:v>-2772.27</c:v>
                </c:pt>
                <c:pt idx="28295" formatCode="0.00E+00">
                  <c:v>-2785.64</c:v>
                </c:pt>
                <c:pt idx="28296" formatCode="0.00E+00">
                  <c:v>-2798.41</c:v>
                </c:pt>
                <c:pt idx="28297" formatCode="0.00E+00">
                  <c:v>-2810.56</c:v>
                </c:pt>
                <c:pt idx="28298" formatCode="0.00E+00">
                  <c:v>-2822.1</c:v>
                </c:pt>
                <c:pt idx="28299" formatCode="0.00E+00">
                  <c:v>-2833.01</c:v>
                </c:pt>
                <c:pt idx="28300" formatCode="0.00E+00">
                  <c:v>-2843.31</c:v>
                </c:pt>
                <c:pt idx="28301" formatCode="0.00E+00">
                  <c:v>-2852.99</c:v>
                </c:pt>
                <c:pt idx="28302" formatCode="0.00E+00">
                  <c:v>-2862.04</c:v>
                </c:pt>
                <c:pt idx="28303" formatCode="0.00E+00">
                  <c:v>-2870.46</c:v>
                </c:pt>
                <c:pt idx="28304" formatCode="0.00E+00">
                  <c:v>-2878.26</c:v>
                </c:pt>
                <c:pt idx="28305" formatCode="0.00E+00">
                  <c:v>-2885.42</c:v>
                </c:pt>
                <c:pt idx="28306" formatCode="0.00E+00">
                  <c:v>-2891.96</c:v>
                </c:pt>
                <c:pt idx="28307" formatCode="0.00E+00">
                  <c:v>-2897.86</c:v>
                </c:pt>
                <c:pt idx="28308" formatCode="0.00E+00">
                  <c:v>-2903.12</c:v>
                </c:pt>
                <c:pt idx="28309" formatCode="0.00E+00">
                  <c:v>-2907.75</c:v>
                </c:pt>
                <c:pt idx="28310" formatCode="0.00E+00">
                  <c:v>-2911.75</c:v>
                </c:pt>
                <c:pt idx="28311" formatCode="0.00E+00">
                  <c:v>-2915.1</c:v>
                </c:pt>
                <c:pt idx="28312" formatCode="0.00E+00">
                  <c:v>-2917.82</c:v>
                </c:pt>
                <c:pt idx="28313" formatCode="0.00E+00">
                  <c:v>-2919.9</c:v>
                </c:pt>
                <c:pt idx="28314" formatCode="0.00E+00">
                  <c:v>-2921.34</c:v>
                </c:pt>
                <c:pt idx="28315" formatCode="0.00E+00">
                  <c:v>-2922.14</c:v>
                </c:pt>
                <c:pt idx="28316" formatCode="0.00E+00">
                  <c:v>-2922.3</c:v>
                </c:pt>
                <c:pt idx="28317" formatCode="0.00E+00">
                  <c:v>-2921.82</c:v>
                </c:pt>
                <c:pt idx="28318" formatCode="0.00E+00">
                  <c:v>-2920.7</c:v>
                </c:pt>
                <c:pt idx="28319" formatCode="0.00E+00">
                  <c:v>-2918.94</c:v>
                </c:pt>
                <c:pt idx="28320" formatCode="0.00E+00">
                  <c:v>-2916.54</c:v>
                </c:pt>
                <c:pt idx="28321" formatCode="0.00E+00">
                  <c:v>-2913.51</c:v>
                </c:pt>
                <c:pt idx="28322" formatCode="0.00E+00">
                  <c:v>-2909.83</c:v>
                </c:pt>
                <c:pt idx="28323" formatCode="0.00E+00">
                  <c:v>-2905.52</c:v>
                </c:pt>
                <c:pt idx="28324" formatCode="0.00E+00">
                  <c:v>-2900.58</c:v>
                </c:pt>
                <c:pt idx="28325" formatCode="0.00E+00">
                  <c:v>-2894.99</c:v>
                </c:pt>
                <c:pt idx="28326" formatCode="0.00E+00">
                  <c:v>-2888.78</c:v>
                </c:pt>
                <c:pt idx="28327" formatCode="0.00E+00">
                  <c:v>-2881.93</c:v>
                </c:pt>
                <c:pt idx="28328" formatCode="0.00E+00">
                  <c:v>-2874.45</c:v>
                </c:pt>
                <c:pt idx="28329" formatCode="0.00E+00">
                  <c:v>-2866.34</c:v>
                </c:pt>
                <c:pt idx="28330" formatCode="0.00E+00">
                  <c:v>-2857.6</c:v>
                </c:pt>
                <c:pt idx="28331" formatCode="0.00E+00">
                  <c:v>-2848.24</c:v>
                </c:pt>
                <c:pt idx="28332" formatCode="0.00E+00">
                  <c:v>-2838.26</c:v>
                </c:pt>
                <c:pt idx="28333" formatCode="0.00E+00">
                  <c:v>-2827.65</c:v>
                </c:pt>
                <c:pt idx="28334" formatCode="0.00E+00">
                  <c:v>-2816.43</c:v>
                </c:pt>
                <c:pt idx="28335" formatCode="0.00E+00">
                  <c:v>-2804.58</c:v>
                </c:pt>
                <c:pt idx="28336" formatCode="0.00E+00">
                  <c:v>-2792.13</c:v>
                </c:pt>
                <c:pt idx="28337" formatCode="0.00E+00">
                  <c:v>-2779.06</c:v>
                </c:pt>
                <c:pt idx="28338" formatCode="0.00E+00">
                  <c:v>-2765.39</c:v>
                </c:pt>
                <c:pt idx="28339" formatCode="0.00E+00">
                  <c:v>-2751.11</c:v>
                </c:pt>
                <c:pt idx="28340" formatCode="0.00E+00">
                  <c:v>-2736.22</c:v>
                </c:pt>
                <c:pt idx="28341" formatCode="0.00E+00">
                  <c:v>-2720.74</c:v>
                </c:pt>
                <c:pt idx="28342" formatCode="0.00E+00">
                  <c:v>-2704.66</c:v>
                </c:pt>
                <c:pt idx="28343" formatCode="0.00E+00">
                  <c:v>-2687.99</c:v>
                </c:pt>
                <c:pt idx="28344" formatCode="0.00E+00">
                  <c:v>-2670.74</c:v>
                </c:pt>
                <c:pt idx="28345" formatCode="0.00E+00">
                  <c:v>-2652.89</c:v>
                </c:pt>
                <c:pt idx="28346" formatCode="0.00E+00">
                  <c:v>-2634.47</c:v>
                </c:pt>
                <c:pt idx="28347" formatCode="0.00E+00">
                  <c:v>-2615.4699999999998</c:v>
                </c:pt>
                <c:pt idx="28348" formatCode="0.00E+00">
                  <c:v>-2595.9</c:v>
                </c:pt>
                <c:pt idx="28349" formatCode="0.00E+00">
                  <c:v>-2575.75</c:v>
                </c:pt>
                <c:pt idx="28350" formatCode="0.00E+00">
                  <c:v>-2555.0500000000002</c:v>
                </c:pt>
                <c:pt idx="28351" formatCode="0.00E+00">
                  <c:v>-2533.79</c:v>
                </c:pt>
                <c:pt idx="28352" formatCode="0.00E+00">
                  <c:v>-2511.9699999999998</c:v>
                </c:pt>
                <c:pt idx="28353" formatCode="0.00E+00">
                  <c:v>-2489.6</c:v>
                </c:pt>
                <c:pt idx="28354" formatCode="0.00E+00">
                  <c:v>-2466.6799999999998</c:v>
                </c:pt>
                <c:pt idx="28355" formatCode="0.00E+00">
                  <c:v>-2443.23</c:v>
                </c:pt>
                <c:pt idx="28356" formatCode="0.00E+00">
                  <c:v>-2419.2399999999998</c:v>
                </c:pt>
                <c:pt idx="28357" formatCode="0.00E+00">
                  <c:v>-2394.7199999999998</c:v>
                </c:pt>
                <c:pt idx="28358" formatCode="0.00E+00">
                  <c:v>-2369.6799999999998</c:v>
                </c:pt>
                <c:pt idx="28359" formatCode="0.00E+00">
                  <c:v>-2344.12</c:v>
                </c:pt>
                <c:pt idx="28360" formatCode="0.00E+00">
                  <c:v>-2318.0500000000002</c:v>
                </c:pt>
                <c:pt idx="28361" formatCode="0.00E+00">
                  <c:v>-2291.4699999999998</c:v>
                </c:pt>
                <c:pt idx="28362" formatCode="0.00E+00">
                  <c:v>-2264.38</c:v>
                </c:pt>
                <c:pt idx="28363" formatCode="0.00E+00">
                  <c:v>-2236.8000000000002</c:v>
                </c:pt>
                <c:pt idx="28364" formatCode="0.00E+00">
                  <c:v>-2208.7399999999998</c:v>
                </c:pt>
                <c:pt idx="28365" formatCode="0.00E+00">
                  <c:v>-2180.1799999999998</c:v>
                </c:pt>
                <c:pt idx="28366" formatCode="0.00E+00">
                  <c:v>-2151.16</c:v>
                </c:pt>
                <c:pt idx="28367" formatCode="0.00E+00">
                  <c:v>-2121.66</c:v>
                </c:pt>
                <c:pt idx="28368" formatCode="0.00E+00">
                  <c:v>-2091.69</c:v>
                </c:pt>
                <c:pt idx="28369" formatCode="0.00E+00">
                  <c:v>-2061.27</c:v>
                </c:pt>
                <c:pt idx="28370" formatCode="0.00E+00">
                  <c:v>-2030.4</c:v>
                </c:pt>
                <c:pt idx="28371" formatCode="0.00E+00">
                  <c:v>-1999.08</c:v>
                </c:pt>
                <c:pt idx="28372" formatCode="0.00E+00">
                  <c:v>-1967.33</c:v>
                </c:pt>
                <c:pt idx="28373" formatCode="0.00E+00">
                  <c:v>-1935.14</c:v>
                </c:pt>
                <c:pt idx="28374" formatCode="0.00E+00">
                  <c:v>-1902.53</c:v>
                </c:pt>
                <c:pt idx="28375" formatCode="0.00E+00">
                  <c:v>-1869.51</c:v>
                </c:pt>
                <c:pt idx="28376" formatCode="0.00E+00">
                  <c:v>-1836.07</c:v>
                </c:pt>
                <c:pt idx="28377" formatCode="0.00E+00">
                  <c:v>-1802.23</c:v>
                </c:pt>
                <c:pt idx="28378" formatCode="0.00E+00">
                  <c:v>-1768</c:v>
                </c:pt>
                <c:pt idx="28379" formatCode="0.00E+00">
                  <c:v>-1733.39</c:v>
                </c:pt>
                <c:pt idx="28380" formatCode="0.00E+00">
                  <c:v>-1698.39</c:v>
                </c:pt>
                <c:pt idx="28381" formatCode="0.00E+00">
                  <c:v>-1663.02</c:v>
                </c:pt>
                <c:pt idx="28382" formatCode="0.00E+00">
                  <c:v>-1627.29</c:v>
                </c:pt>
                <c:pt idx="28383" formatCode="0.00E+00">
                  <c:v>-1591.2</c:v>
                </c:pt>
                <c:pt idx="28384" formatCode="0.00E+00">
                  <c:v>-1554.76</c:v>
                </c:pt>
                <c:pt idx="28385" formatCode="0.00E+00">
                  <c:v>-1517.99</c:v>
                </c:pt>
                <c:pt idx="28386" formatCode="0.00E+00">
                  <c:v>-1480.88</c:v>
                </c:pt>
                <c:pt idx="28387" formatCode="0.00E+00">
                  <c:v>-1443.44</c:v>
                </c:pt>
                <c:pt idx="28388" formatCode="0.00E+00">
                  <c:v>-1405.69</c:v>
                </c:pt>
                <c:pt idx="28389" formatCode="0.00E+00">
                  <c:v>-1367.64</c:v>
                </c:pt>
                <c:pt idx="28390" formatCode="0.00E+00">
                  <c:v>-1329.28</c:v>
                </c:pt>
                <c:pt idx="28391" formatCode="0.00E+00">
                  <c:v>-1290.6300000000001</c:v>
                </c:pt>
                <c:pt idx="28392" formatCode="0.00E+00">
                  <c:v>-1251.7</c:v>
                </c:pt>
                <c:pt idx="28393" formatCode="0.00E+00">
                  <c:v>-1212.5</c:v>
                </c:pt>
                <c:pt idx="28394" formatCode="0.00E+00">
                  <c:v>-1173.03</c:v>
                </c:pt>
                <c:pt idx="28395" formatCode="0.00E+00">
                  <c:v>-1133.31</c:v>
                </c:pt>
                <c:pt idx="28396" formatCode="0.00E+00">
                  <c:v>-1093.33</c:v>
                </c:pt>
                <c:pt idx="28397" formatCode="0.00E+00">
                  <c:v>-1053.1199999999999</c:v>
                </c:pt>
                <c:pt idx="28398" formatCode="0.00E+00">
                  <c:v>-1012.68</c:v>
                </c:pt>
                <c:pt idx="28399">
                  <c:v>-972.01400000000001</c:v>
                </c:pt>
                <c:pt idx="28400">
                  <c:v>-931.13699999999994</c:v>
                </c:pt>
                <c:pt idx="28401">
                  <c:v>-890.05600000000004</c:v>
                </c:pt>
                <c:pt idx="28402">
                  <c:v>-848.78099999999995</c:v>
                </c:pt>
                <c:pt idx="28403">
                  <c:v>-807.32</c:v>
                </c:pt>
                <c:pt idx="28404">
                  <c:v>-765.68200000000002</c:v>
                </c:pt>
                <c:pt idx="28405">
                  <c:v>-723.87699999999995</c:v>
                </c:pt>
                <c:pt idx="28406">
                  <c:v>-681.91399999999999</c:v>
                </c:pt>
                <c:pt idx="28407">
                  <c:v>-639.80200000000002</c:v>
                </c:pt>
                <c:pt idx="28408">
                  <c:v>-597.54899999999998</c:v>
                </c:pt>
                <c:pt idx="28409">
                  <c:v>-555.16700000000003</c:v>
                </c:pt>
                <c:pt idx="28410">
                  <c:v>-512.66300000000001</c:v>
                </c:pt>
                <c:pt idx="28411">
                  <c:v>-470.04700000000003</c:v>
                </c:pt>
                <c:pt idx="28412">
                  <c:v>-427.32799999999997</c:v>
                </c:pt>
                <c:pt idx="28413">
                  <c:v>-384.51600000000002</c:v>
                </c:pt>
                <c:pt idx="28414">
                  <c:v>-341.62</c:v>
                </c:pt>
                <c:pt idx="28415">
                  <c:v>-298.649</c:v>
                </c:pt>
                <c:pt idx="28416">
                  <c:v>-255.613</c:v>
                </c:pt>
                <c:pt idx="28417">
                  <c:v>-212.52099999999999</c:v>
                </c:pt>
                <c:pt idx="28418">
                  <c:v>-169.38200000000001</c:v>
                </c:pt>
                <c:pt idx="28419">
                  <c:v>-126.20699999999999</c:v>
                </c:pt>
                <c:pt idx="28420">
                  <c:v>-83.003799999999998</c:v>
                </c:pt>
                <c:pt idx="28421">
                  <c:v>-39.782899999999998</c:v>
                </c:pt>
                <c:pt idx="28422">
                  <c:v>3.4464399999999999</c:v>
                </c:pt>
                <c:pt idx="28423">
                  <c:v>46.674799999999998</c:v>
                </c:pt>
                <c:pt idx="28424">
                  <c:v>89.892300000000006</c:v>
                </c:pt>
                <c:pt idx="28425">
                  <c:v>133.09</c:v>
                </c:pt>
                <c:pt idx="28426">
                  <c:v>176.25800000000001</c:v>
                </c:pt>
                <c:pt idx="28427">
                  <c:v>219.38800000000001</c:v>
                </c:pt>
                <c:pt idx="28428">
                  <c:v>262.46899999999999</c:v>
                </c:pt>
                <c:pt idx="28429">
                  <c:v>305.49299999999999</c:v>
                </c:pt>
                <c:pt idx="28430">
                  <c:v>348.45</c:v>
                </c:pt>
                <c:pt idx="28431">
                  <c:v>391.33</c:v>
                </c:pt>
                <c:pt idx="28432">
                  <c:v>434.12299999999999</c:v>
                </c:pt>
                <c:pt idx="28433">
                  <c:v>476.822</c:v>
                </c:pt>
                <c:pt idx="28434">
                  <c:v>519.41600000000005</c:v>
                </c:pt>
                <c:pt idx="28435">
                  <c:v>561.89700000000005</c:v>
                </c:pt>
                <c:pt idx="28436">
                  <c:v>604.25400000000002</c:v>
                </c:pt>
                <c:pt idx="28437">
                  <c:v>646.47900000000004</c:v>
                </c:pt>
                <c:pt idx="28438">
                  <c:v>688.56200000000001</c:v>
                </c:pt>
                <c:pt idx="28439">
                  <c:v>730.49400000000003</c:v>
                </c:pt>
                <c:pt idx="28440">
                  <c:v>772.26499999999999</c:v>
                </c:pt>
                <c:pt idx="28441">
                  <c:v>813.86800000000005</c:v>
                </c:pt>
                <c:pt idx="28442">
                  <c:v>855.29200000000003</c:v>
                </c:pt>
                <c:pt idx="28443">
                  <c:v>896.529</c:v>
                </c:pt>
                <c:pt idx="28444">
                  <c:v>937.57</c:v>
                </c:pt>
                <c:pt idx="28445">
                  <c:v>978.40599999999995</c:v>
                </c:pt>
                <c:pt idx="28446" formatCode="0.00E+00">
                  <c:v>1019.03</c:v>
                </c:pt>
                <c:pt idx="28447" formatCode="0.00E+00">
                  <c:v>1059.42</c:v>
                </c:pt>
                <c:pt idx="28448" formatCode="0.00E+00">
                  <c:v>1099.5899999999999</c:v>
                </c:pt>
                <c:pt idx="28449" formatCode="0.00E+00">
                  <c:v>1139.51</c:v>
                </c:pt>
                <c:pt idx="28450" formatCode="0.00E+00">
                  <c:v>1179.19</c:v>
                </c:pt>
                <c:pt idx="28451" formatCode="0.00E+00">
                  <c:v>1218.5999999999999</c:v>
                </c:pt>
                <c:pt idx="28452" formatCode="0.00E+00">
                  <c:v>1257.75</c:v>
                </c:pt>
                <c:pt idx="28453" formatCode="0.00E+00">
                  <c:v>1296.6300000000001</c:v>
                </c:pt>
                <c:pt idx="28454" formatCode="0.00E+00">
                  <c:v>1335.22</c:v>
                </c:pt>
                <c:pt idx="28455" formatCode="0.00E+00">
                  <c:v>1373.51</c:v>
                </c:pt>
                <c:pt idx="28456" formatCode="0.00E+00">
                  <c:v>1411.51</c:v>
                </c:pt>
                <c:pt idx="28457" formatCode="0.00E+00">
                  <c:v>1449.2</c:v>
                </c:pt>
                <c:pt idx="28458" formatCode="0.00E+00">
                  <c:v>1486.57</c:v>
                </c:pt>
                <c:pt idx="28459" formatCode="0.00E+00">
                  <c:v>1523.61</c:v>
                </c:pt>
                <c:pt idx="28460" formatCode="0.00E+00">
                  <c:v>1560.32</c:v>
                </c:pt>
                <c:pt idx="28461" formatCode="0.00E+00">
                  <c:v>1596.69</c:v>
                </c:pt>
                <c:pt idx="28462" formatCode="0.00E+00">
                  <c:v>1632.71</c:v>
                </c:pt>
                <c:pt idx="28463" formatCode="0.00E+00">
                  <c:v>1668.37</c:v>
                </c:pt>
                <c:pt idx="28464" formatCode="0.00E+00">
                  <c:v>1703.66</c:v>
                </c:pt>
                <c:pt idx="28465" formatCode="0.00E+00">
                  <c:v>1738.59</c:v>
                </c:pt>
                <c:pt idx="28466" formatCode="0.00E+00">
                  <c:v>1773.13</c:v>
                </c:pt>
                <c:pt idx="28467" formatCode="0.00E+00">
                  <c:v>1807.28</c:v>
                </c:pt>
                <c:pt idx="28468" formatCode="0.00E+00">
                  <c:v>1841.04</c:v>
                </c:pt>
                <c:pt idx="28469" formatCode="0.00E+00">
                  <c:v>1874.39</c:v>
                </c:pt>
                <c:pt idx="28470" formatCode="0.00E+00">
                  <c:v>1907.34</c:v>
                </c:pt>
                <c:pt idx="28471" formatCode="0.00E+00">
                  <c:v>1939.86</c:v>
                </c:pt>
                <c:pt idx="28472" formatCode="0.00E+00">
                  <c:v>1971.96</c:v>
                </c:pt>
                <c:pt idx="28473" formatCode="0.00E+00">
                  <c:v>2003.63</c:v>
                </c:pt>
                <c:pt idx="28474" formatCode="0.00E+00">
                  <c:v>2034.86</c:v>
                </c:pt>
                <c:pt idx="28475" formatCode="0.00E+00">
                  <c:v>2065.65</c:v>
                </c:pt>
                <c:pt idx="28476" formatCode="0.00E+00">
                  <c:v>2095.98</c:v>
                </c:pt>
                <c:pt idx="28477" formatCode="0.00E+00">
                  <c:v>2125.86</c:v>
                </c:pt>
                <c:pt idx="28478" formatCode="0.00E+00">
                  <c:v>2155.2600000000002</c:v>
                </c:pt>
                <c:pt idx="28479" formatCode="0.00E+00">
                  <c:v>2184.1999999999998</c:v>
                </c:pt>
                <c:pt idx="28480" formatCode="0.00E+00">
                  <c:v>2212.66</c:v>
                </c:pt>
                <c:pt idx="28481" formatCode="0.00E+00">
                  <c:v>2240.63</c:v>
                </c:pt>
                <c:pt idx="28482" formatCode="0.00E+00">
                  <c:v>2268.11</c:v>
                </c:pt>
                <c:pt idx="28483" formatCode="0.00E+00">
                  <c:v>2295.1</c:v>
                </c:pt>
                <c:pt idx="28484" formatCode="0.00E+00">
                  <c:v>2321.58</c:v>
                </c:pt>
                <c:pt idx="28485" formatCode="0.00E+00">
                  <c:v>2347.56</c:v>
                </c:pt>
                <c:pt idx="28486" formatCode="0.00E+00">
                  <c:v>2373.0100000000002</c:v>
                </c:pt>
                <c:pt idx="28487" formatCode="0.00E+00">
                  <c:v>2397.96</c:v>
                </c:pt>
                <c:pt idx="28488" formatCode="0.00E+00">
                  <c:v>2422.37</c:v>
                </c:pt>
                <c:pt idx="28489" formatCode="0.00E+00">
                  <c:v>2446.2600000000002</c:v>
                </c:pt>
                <c:pt idx="28490" formatCode="0.00E+00">
                  <c:v>2469.61</c:v>
                </c:pt>
                <c:pt idx="28491" formatCode="0.00E+00">
                  <c:v>2492.41</c:v>
                </c:pt>
                <c:pt idx="28492" formatCode="0.00E+00">
                  <c:v>2514.6799999999998</c:v>
                </c:pt>
                <c:pt idx="28493" formatCode="0.00E+00">
                  <c:v>2536.39</c:v>
                </c:pt>
                <c:pt idx="28494" formatCode="0.00E+00">
                  <c:v>2557.54</c:v>
                </c:pt>
                <c:pt idx="28495" formatCode="0.00E+00">
                  <c:v>2578.14</c:v>
                </c:pt>
                <c:pt idx="28496" formatCode="0.00E+00">
                  <c:v>2598.17</c:v>
                </c:pt>
                <c:pt idx="28497" formatCode="0.00E+00">
                  <c:v>2617.64</c:v>
                </c:pt>
                <c:pt idx="28498" formatCode="0.00E+00">
                  <c:v>2636.53</c:v>
                </c:pt>
                <c:pt idx="28499" formatCode="0.00E+00">
                  <c:v>2654.84</c:v>
                </c:pt>
                <c:pt idx="28500" formatCode="0.00E+00">
                  <c:v>2672.57</c:v>
                </c:pt>
                <c:pt idx="28501" formatCode="0.00E+00">
                  <c:v>2689.72</c:v>
                </c:pt>
                <c:pt idx="28502" formatCode="0.00E+00">
                  <c:v>2706.27</c:v>
                </c:pt>
                <c:pt idx="28503" formatCode="0.00E+00">
                  <c:v>2722.24</c:v>
                </c:pt>
                <c:pt idx="28504" formatCode="0.00E+00">
                  <c:v>2737.61</c:v>
                </c:pt>
                <c:pt idx="28505" formatCode="0.00E+00">
                  <c:v>2752.38</c:v>
                </c:pt>
                <c:pt idx="28506" formatCode="0.00E+00">
                  <c:v>2766.54</c:v>
                </c:pt>
                <c:pt idx="28507" formatCode="0.00E+00">
                  <c:v>2780.1</c:v>
                </c:pt>
                <c:pt idx="28508" formatCode="0.00E+00">
                  <c:v>2793.05</c:v>
                </c:pt>
                <c:pt idx="28509" formatCode="0.00E+00">
                  <c:v>2805.39</c:v>
                </c:pt>
                <c:pt idx="28510" formatCode="0.00E+00">
                  <c:v>2817.12</c:v>
                </c:pt>
                <c:pt idx="28511" formatCode="0.00E+00">
                  <c:v>2828.23</c:v>
                </c:pt>
                <c:pt idx="28512" formatCode="0.00E+00">
                  <c:v>2838.72</c:v>
                </c:pt>
                <c:pt idx="28513" formatCode="0.00E+00">
                  <c:v>2848.59</c:v>
                </c:pt>
                <c:pt idx="28514" formatCode="0.00E+00">
                  <c:v>2857.83</c:v>
                </c:pt>
                <c:pt idx="28515" formatCode="0.00E+00">
                  <c:v>2866.45</c:v>
                </c:pt>
                <c:pt idx="28516" formatCode="0.00E+00">
                  <c:v>2874.44</c:v>
                </c:pt>
                <c:pt idx="28517" formatCode="0.00E+00">
                  <c:v>2881.8</c:v>
                </c:pt>
                <c:pt idx="28518" formatCode="0.00E+00">
                  <c:v>2888.53</c:v>
                </c:pt>
                <c:pt idx="28519" formatCode="0.00E+00">
                  <c:v>2894.63</c:v>
                </c:pt>
                <c:pt idx="28520" formatCode="0.00E+00">
                  <c:v>2900.1</c:v>
                </c:pt>
                <c:pt idx="28521" formatCode="0.00E+00">
                  <c:v>2904.93</c:v>
                </c:pt>
                <c:pt idx="28522" formatCode="0.00E+00">
                  <c:v>2909.12</c:v>
                </c:pt>
                <c:pt idx="28523" formatCode="0.00E+00">
                  <c:v>2912.68</c:v>
                </c:pt>
                <c:pt idx="28524" formatCode="0.00E+00">
                  <c:v>2915.6</c:v>
                </c:pt>
                <c:pt idx="28525" formatCode="0.00E+00">
                  <c:v>2917.88</c:v>
                </c:pt>
                <c:pt idx="28526" formatCode="0.00E+00">
                  <c:v>2919.52</c:v>
                </c:pt>
                <c:pt idx="28527" formatCode="0.00E+00">
                  <c:v>2920.52</c:v>
                </c:pt>
                <c:pt idx="28528" formatCode="0.00E+00">
                  <c:v>2920.88</c:v>
                </c:pt>
                <c:pt idx="28529" formatCode="0.00E+00">
                  <c:v>2920.61</c:v>
                </c:pt>
                <c:pt idx="28530" formatCode="0.00E+00">
                  <c:v>2919.69</c:v>
                </c:pt>
                <c:pt idx="28531" formatCode="0.00E+00">
                  <c:v>2918.14</c:v>
                </c:pt>
                <c:pt idx="28532" formatCode="0.00E+00">
                  <c:v>2915.94</c:v>
                </c:pt>
                <c:pt idx="28533" formatCode="0.00E+00">
                  <c:v>2913.11</c:v>
                </c:pt>
                <c:pt idx="28534" formatCode="0.00E+00">
                  <c:v>2909.64</c:v>
                </c:pt>
                <c:pt idx="28535" formatCode="0.00E+00">
                  <c:v>2905.53</c:v>
                </c:pt>
                <c:pt idx="28536" formatCode="0.00E+00">
                  <c:v>2900.79</c:v>
                </c:pt>
                <c:pt idx="28537" formatCode="0.00E+00">
                  <c:v>2895.41</c:v>
                </c:pt>
                <c:pt idx="28538" formatCode="0.00E+00">
                  <c:v>2889.4</c:v>
                </c:pt>
                <c:pt idx="28539" formatCode="0.00E+00">
                  <c:v>2882.75</c:v>
                </c:pt>
                <c:pt idx="28540" formatCode="0.00E+00">
                  <c:v>2875.48</c:v>
                </c:pt>
                <c:pt idx="28541" formatCode="0.00E+00">
                  <c:v>2867.57</c:v>
                </c:pt>
                <c:pt idx="28542" formatCode="0.00E+00">
                  <c:v>2859.04</c:v>
                </c:pt>
                <c:pt idx="28543" formatCode="0.00E+00">
                  <c:v>2849.88</c:v>
                </c:pt>
                <c:pt idx="28544" formatCode="0.00E+00">
                  <c:v>2840.1</c:v>
                </c:pt>
                <c:pt idx="28545" formatCode="0.00E+00">
                  <c:v>2829.69</c:v>
                </c:pt>
                <c:pt idx="28546" formatCode="0.00E+00">
                  <c:v>2818.67</c:v>
                </c:pt>
                <c:pt idx="28547" formatCode="0.00E+00">
                  <c:v>2807.02</c:v>
                </c:pt>
                <c:pt idx="28548" formatCode="0.00E+00">
                  <c:v>2794.77</c:v>
                </c:pt>
                <c:pt idx="28549" formatCode="0.00E+00">
                  <c:v>2781.9</c:v>
                </c:pt>
                <c:pt idx="28550" formatCode="0.00E+00">
                  <c:v>2768.42</c:v>
                </c:pt>
                <c:pt idx="28551" formatCode="0.00E+00">
                  <c:v>2754.34</c:v>
                </c:pt>
                <c:pt idx="28552" formatCode="0.00E+00">
                  <c:v>2739.66</c:v>
                </c:pt>
                <c:pt idx="28553" formatCode="0.00E+00">
                  <c:v>2724.37</c:v>
                </c:pt>
                <c:pt idx="28554" formatCode="0.00E+00">
                  <c:v>2708.49</c:v>
                </c:pt>
                <c:pt idx="28555" formatCode="0.00E+00">
                  <c:v>2692.01</c:v>
                </c:pt>
                <c:pt idx="28556" formatCode="0.00E+00">
                  <c:v>2674.95</c:v>
                </c:pt>
                <c:pt idx="28557" formatCode="0.00E+00">
                  <c:v>2657.3</c:v>
                </c:pt>
                <c:pt idx="28558" formatCode="0.00E+00">
                  <c:v>2639.07</c:v>
                </c:pt>
                <c:pt idx="28559" formatCode="0.00E+00">
                  <c:v>2620.2600000000002</c:v>
                </c:pt>
                <c:pt idx="28560" formatCode="0.00E+00">
                  <c:v>2600.87</c:v>
                </c:pt>
                <c:pt idx="28561" formatCode="0.00E+00">
                  <c:v>2580.92</c:v>
                </c:pt>
                <c:pt idx="28562" formatCode="0.00E+00">
                  <c:v>2560.4</c:v>
                </c:pt>
                <c:pt idx="28563" formatCode="0.00E+00">
                  <c:v>2539.33</c:v>
                </c:pt>
                <c:pt idx="28564" formatCode="0.00E+00">
                  <c:v>2517.69</c:v>
                </c:pt>
                <c:pt idx="28565" formatCode="0.00E+00">
                  <c:v>2495.5100000000002</c:v>
                </c:pt>
                <c:pt idx="28566" formatCode="0.00E+00">
                  <c:v>2472.7800000000002</c:v>
                </c:pt>
                <c:pt idx="28567" formatCode="0.00E+00">
                  <c:v>2449.5</c:v>
                </c:pt>
                <c:pt idx="28568" formatCode="0.00E+00">
                  <c:v>2425.69</c:v>
                </c:pt>
                <c:pt idx="28569" formatCode="0.00E+00">
                  <c:v>2401.35</c:v>
                </c:pt>
                <c:pt idx="28570" formatCode="0.00E+00">
                  <c:v>2376.4899999999998</c:v>
                </c:pt>
                <c:pt idx="28571" formatCode="0.00E+00">
                  <c:v>2351.1</c:v>
                </c:pt>
                <c:pt idx="28572" formatCode="0.00E+00">
                  <c:v>2325.1999999999998</c:v>
                </c:pt>
                <c:pt idx="28573" formatCode="0.00E+00">
                  <c:v>2298.8000000000002</c:v>
                </c:pt>
                <c:pt idx="28574" formatCode="0.00E+00">
                  <c:v>2271.88</c:v>
                </c:pt>
                <c:pt idx="28575" formatCode="0.00E+00">
                  <c:v>2244.4699999999998</c:v>
                </c:pt>
                <c:pt idx="28576" formatCode="0.00E+00">
                  <c:v>2216.5700000000002</c:v>
                </c:pt>
                <c:pt idx="28577" formatCode="0.00E+00">
                  <c:v>2188.19</c:v>
                </c:pt>
                <c:pt idx="28578" formatCode="0.00E+00">
                  <c:v>2159.3200000000002</c:v>
                </c:pt>
                <c:pt idx="28579" formatCode="0.00E+00">
                  <c:v>2129.9899999999998</c:v>
                </c:pt>
                <c:pt idx="28580" formatCode="0.00E+00">
                  <c:v>2100.1799999999998</c:v>
                </c:pt>
                <c:pt idx="28581" formatCode="0.00E+00">
                  <c:v>2069.92</c:v>
                </c:pt>
                <c:pt idx="28582" formatCode="0.00E+00">
                  <c:v>2039.2</c:v>
                </c:pt>
                <c:pt idx="28583" formatCode="0.00E+00">
                  <c:v>2008.04</c:v>
                </c:pt>
                <c:pt idx="28584" formatCode="0.00E+00">
                  <c:v>1976.44</c:v>
                </c:pt>
                <c:pt idx="28585" formatCode="0.00E+00">
                  <c:v>1944.4</c:v>
                </c:pt>
                <c:pt idx="28586" formatCode="0.00E+00">
                  <c:v>1911.94</c:v>
                </c:pt>
                <c:pt idx="28587" formatCode="0.00E+00">
                  <c:v>1879.07</c:v>
                </c:pt>
                <c:pt idx="28588" formatCode="0.00E+00">
                  <c:v>1845.78</c:v>
                </c:pt>
                <c:pt idx="28589" formatCode="0.00E+00">
                  <c:v>1812.08</c:v>
                </c:pt>
                <c:pt idx="28590" formatCode="0.00E+00">
                  <c:v>1777.99</c:v>
                </c:pt>
                <c:pt idx="28591" formatCode="0.00E+00">
                  <c:v>1743.51</c:v>
                </c:pt>
                <c:pt idx="28592" formatCode="0.00E+00">
                  <c:v>1708.65</c:v>
                </c:pt>
                <c:pt idx="28593" formatCode="0.00E+00">
                  <c:v>1673.41</c:v>
                </c:pt>
                <c:pt idx="28594" formatCode="0.00E+00">
                  <c:v>1637.81</c:v>
                </c:pt>
                <c:pt idx="28595" formatCode="0.00E+00">
                  <c:v>1601.85</c:v>
                </c:pt>
                <c:pt idx="28596" formatCode="0.00E+00">
                  <c:v>1565.54</c:v>
                </c:pt>
                <c:pt idx="28597" formatCode="0.00E+00">
                  <c:v>1528.89</c:v>
                </c:pt>
                <c:pt idx="28598" formatCode="0.00E+00">
                  <c:v>1491.9</c:v>
                </c:pt>
                <c:pt idx="28599" formatCode="0.00E+00">
                  <c:v>1454.59</c:v>
                </c:pt>
                <c:pt idx="28600" formatCode="0.00E+00">
                  <c:v>1416.95</c:v>
                </c:pt>
                <c:pt idx="28601" formatCode="0.00E+00">
                  <c:v>1379.01</c:v>
                </c:pt>
                <c:pt idx="28602" formatCode="0.00E+00">
                  <c:v>1340.77</c:v>
                </c:pt>
                <c:pt idx="28603" formatCode="0.00E+00">
                  <c:v>1302.23</c:v>
                </c:pt>
                <c:pt idx="28604" formatCode="0.00E+00">
                  <c:v>1263.4100000000001</c:v>
                </c:pt>
                <c:pt idx="28605" formatCode="0.00E+00">
                  <c:v>1224.31</c:v>
                </c:pt>
                <c:pt idx="28606" formatCode="0.00E+00">
                  <c:v>1184.94</c:v>
                </c:pt>
                <c:pt idx="28607" formatCode="0.00E+00">
                  <c:v>1145.31</c:v>
                </c:pt>
                <c:pt idx="28608" formatCode="0.00E+00">
                  <c:v>1105.44</c:v>
                </c:pt>
                <c:pt idx="28609" formatCode="0.00E+00">
                  <c:v>1065.32</c:v>
                </c:pt>
                <c:pt idx="28610" formatCode="0.00E+00">
                  <c:v>1024.97</c:v>
                </c:pt>
                <c:pt idx="28611">
                  <c:v>984.39300000000003</c:v>
                </c:pt>
                <c:pt idx="28612">
                  <c:v>943.60199999999998</c:v>
                </c:pt>
                <c:pt idx="28613">
                  <c:v>902.60500000000002</c:v>
                </c:pt>
                <c:pt idx="28614">
                  <c:v>861.41</c:v>
                </c:pt>
                <c:pt idx="28615">
                  <c:v>820.02700000000004</c:v>
                </c:pt>
                <c:pt idx="28616">
                  <c:v>778.46400000000006</c:v>
                </c:pt>
                <c:pt idx="28617">
                  <c:v>736.73199999999997</c:v>
                </c:pt>
                <c:pt idx="28618">
                  <c:v>694.83799999999997</c:v>
                </c:pt>
                <c:pt idx="28619">
                  <c:v>652.79200000000003</c:v>
                </c:pt>
                <c:pt idx="28620">
                  <c:v>610.60400000000004</c:v>
                </c:pt>
                <c:pt idx="28621">
                  <c:v>568.28200000000004</c:v>
                </c:pt>
                <c:pt idx="28622">
                  <c:v>525.83600000000001</c:v>
                </c:pt>
                <c:pt idx="28623">
                  <c:v>483.27499999999998</c:v>
                </c:pt>
                <c:pt idx="28624">
                  <c:v>440.60899999999998</c:v>
                </c:pt>
                <c:pt idx="28625">
                  <c:v>397.84699999999998</c:v>
                </c:pt>
                <c:pt idx="28626">
                  <c:v>354.99700000000001</c:v>
                </c:pt>
                <c:pt idx="28627">
                  <c:v>312.07</c:v>
                </c:pt>
                <c:pt idx="28628">
                  <c:v>269.07499999999999</c:v>
                </c:pt>
                <c:pt idx="28629">
                  <c:v>226.02099999999999</c:v>
                </c:pt>
                <c:pt idx="28630">
                  <c:v>182.917</c:v>
                </c:pt>
                <c:pt idx="28631">
                  <c:v>139.774</c:v>
                </c:pt>
                <c:pt idx="28632">
                  <c:v>96.599500000000006</c:v>
                </c:pt>
                <c:pt idx="28633">
                  <c:v>53.404600000000002</c:v>
                </c:pt>
                <c:pt idx="28634">
                  <c:v>10.1983</c:v>
                </c:pt>
                <c:pt idx="28635">
                  <c:v>-33.009799999999998</c:v>
                </c:pt>
                <c:pt idx="28636">
                  <c:v>-76.210300000000004</c:v>
                </c:pt>
                <c:pt idx="28637">
                  <c:v>-119.39400000000001</c:v>
                </c:pt>
                <c:pt idx="28638">
                  <c:v>-162.55099999999999</c:v>
                </c:pt>
                <c:pt idx="28639">
                  <c:v>-205.672</c:v>
                </c:pt>
                <c:pt idx="28640">
                  <c:v>-248.74799999999999</c:v>
                </c:pt>
                <c:pt idx="28641">
                  <c:v>-291.77</c:v>
                </c:pt>
                <c:pt idx="28642">
                  <c:v>-334.72699999999998</c:v>
                </c:pt>
                <c:pt idx="28643">
                  <c:v>-377.61</c:v>
                </c:pt>
                <c:pt idx="28644">
                  <c:v>-420.411</c:v>
                </c:pt>
                <c:pt idx="28645">
                  <c:v>-463.12</c:v>
                </c:pt>
                <c:pt idx="28646">
                  <c:v>-505.726</c:v>
                </c:pt>
                <c:pt idx="28647">
                  <c:v>-548.22199999999998</c:v>
                </c:pt>
                <c:pt idx="28648">
                  <c:v>-590.59699999999998</c:v>
                </c:pt>
                <c:pt idx="28649">
                  <c:v>-632.84299999999996</c:v>
                </c:pt>
                <c:pt idx="28650">
                  <c:v>-674.95100000000002</c:v>
                </c:pt>
                <c:pt idx="28651">
                  <c:v>-716.91</c:v>
                </c:pt>
                <c:pt idx="28652">
                  <c:v>-758.71199999999999</c:v>
                </c:pt>
                <c:pt idx="28653">
                  <c:v>-800.34799999999996</c:v>
                </c:pt>
                <c:pt idx="28654">
                  <c:v>-841.80799999999999</c:v>
                </c:pt>
                <c:pt idx="28655">
                  <c:v>-883.08500000000004</c:v>
                </c:pt>
                <c:pt idx="28656">
                  <c:v>-924.16700000000003</c:v>
                </c:pt>
                <c:pt idx="28657">
                  <c:v>-965.048</c:v>
                </c:pt>
                <c:pt idx="28658" formatCode="0.00E+00">
                  <c:v>-1005.72</c:v>
                </c:pt>
                <c:pt idx="28659" formatCode="0.00E+00">
                  <c:v>-1046.1600000000001</c:v>
                </c:pt>
                <c:pt idx="28660" formatCode="0.00E+00">
                  <c:v>-1086.3800000000001</c:v>
                </c:pt>
                <c:pt idx="28661" formatCode="0.00E+00">
                  <c:v>-1126.3599999999999</c:v>
                </c:pt>
                <c:pt idx="28662" formatCode="0.00E+00">
                  <c:v>-1166.0999999999999</c:v>
                </c:pt>
                <c:pt idx="28663" formatCode="0.00E+00">
                  <c:v>-1205.57</c:v>
                </c:pt>
                <c:pt idx="28664" formatCode="0.00E+00">
                  <c:v>-1244.79</c:v>
                </c:pt>
                <c:pt idx="28665" formatCode="0.00E+00">
                  <c:v>-1283.73</c:v>
                </c:pt>
                <c:pt idx="28666" formatCode="0.00E+00">
                  <c:v>-1322.39</c:v>
                </c:pt>
                <c:pt idx="28667" formatCode="0.00E+00">
                  <c:v>-1360.76</c:v>
                </c:pt>
                <c:pt idx="28668" formatCode="0.00E+00">
                  <c:v>-1398.83</c:v>
                </c:pt>
                <c:pt idx="28669" formatCode="0.00E+00">
                  <c:v>-1436.6</c:v>
                </c:pt>
                <c:pt idx="28670" formatCode="0.00E+00">
                  <c:v>-1474.05</c:v>
                </c:pt>
                <c:pt idx="28671" formatCode="0.00E+00">
                  <c:v>-1511.18</c:v>
                </c:pt>
                <c:pt idx="28672" formatCode="0.00E+00">
                  <c:v>-1547.97</c:v>
                </c:pt>
                <c:pt idx="28673" formatCode="0.00E+00">
                  <c:v>-1584.43</c:v>
                </c:pt>
                <c:pt idx="28674" formatCode="0.00E+00">
                  <c:v>-1620.54</c:v>
                </c:pt>
                <c:pt idx="28675" formatCode="0.00E+00">
                  <c:v>-1656.3</c:v>
                </c:pt>
                <c:pt idx="28676" formatCode="0.00E+00">
                  <c:v>-1691.69</c:v>
                </c:pt>
                <c:pt idx="28677" formatCode="0.00E+00">
                  <c:v>-1726.71</c:v>
                </c:pt>
                <c:pt idx="28678" formatCode="0.00E+00">
                  <c:v>-1761.36</c:v>
                </c:pt>
                <c:pt idx="28679" formatCode="0.00E+00">
                  <c:v>-1795.62</c:v>
                </c:pt>
                <c:pt idx="28680" formatCode="0.00E+00">
                  <c:v>-1829.48</c:v>
                </c:pt>
                <c:pt idx="28681" formatCode="0.00E+00">
                  <c:v>-1862.95</c:v>
                </c:pt>
                <c:pt idx="28682" formatCode="0.00E+00">
                  <c:v>-1896</c:v>
                </c:pt>
                <c:pt idx="28683" formatCode="0.00E+00">
                  <c:v>-1928.64</c:v>
                </c:pt>
                <c:pt idx="28684" formatCode="0.00E+00">
                  <c:v>-1960.86</c:v>
                </c:pt>
                <c:pt idx="28685" formatCode="0.00E+00">
                  <c:v>-1992.65</c:v>
                </c:pt>
                <c:pt idx="28686" formatCode="0.00E+00">
                  <c:v>-2024</c:v>
                </c:pt>
                <c:pt idx="28687" formatCode="0.00E+00">
                  <c:v>-2054.91</c:v>
                </c:pt>
                <c:pt idx="28688" formatCode="0.00E+00">
                  <c:v>-2085.37</c:v>
                </c:pt>
                <c:pt idx="28689" formatCode="0.00E+00">
                  <c:v>-2115.37</c:v>
                </c:pt>
                <c:pt idx="28690" formatCode="0.00E+00">
                  <c:v>-2144.91</c:v>
                </c:pt>
                <c:pt idx="28691" formatCode="0.00E+00">
                  <c:v>-2173.98</c:v>
                </c:pt>
                <c:pt idx="28692" formatCode="0.00E+00">
                  <c:v>-2202.5700000000002</c:v>
                </c:pt>
                <c:pt idx="28693" formatCode="0.00E+00">
                  <c:v>-2230.6799999999998</c:v>
                </c:pt>
                <c:pt idx="28694" formatCode="0.00E+00">
                  <c:v>-2258.31</c:v>
                </c:pt>
                <c:pt idx="28695" formatCode="0.00E+00">
                  <c:v>-2285.4299999999998</c:v>
                </c:pt>
                <c:pt idx="28696" formatCode="0.00E+00">
                  <c:v>-2312.06</c:v>
                </c:pt>
                <c:pt idx="28697" formatCode="0.00E+00">
                  <c:v>-2338.1799999999998</c:v>
                </c:pt>
                <c:pt idx="28698" formatCode="0.00E+00">
                  <c:v>-2363.79</c:v>
                </c:pt>
                <c:pt idx="28699" formatCode="0.00E+00">
                  <c:v>-2388.88</c:v>
                </c:pt>
                <c:pt idx="28700" formatCode="0.00E+00">
                  <c:v>-2413.4499999999998</c:v>
                </c:pt>
                <c:pt idx="28701" formatCode="0.00E+00">
                  <c:v>-2437.4899999999998</c:v>
                </c:pt>
                <c:pt idx="28702" formatCode="0.00E+00">
                  <c:v>-2460.9899999999998</c:v>
                </c:pt>
                <c:pt idx="28703" formatCode="0.00E+00">
                  <c:v>-2483.96</c:v>
                </c:pt>
                <c:pt idx="28704" formatCode="0.00E+00">
                  <c:v>-2506.38</c:v>
                </c:pt>
                <c:pt idx="28705" formatCode="0.00E+00">
                  <c:v>-2528.25</c:v>
                </c:pt>
                <c:pt idx="28706" formatCode="0.00E+00">
                  <c:v>-2549.5700000000002</c:v>
                </c:pt>
                <c:pt idx="28707" formatCode="0.00E+00">
                  <c:v>-2570.34</c:v>
                </c:pt>
                <c:pt idx="28708" formatCode="0.00E+00">
                  <c:v>-2590.5300000000002</c:v>
                </c:pt>
                <c:pt idx="28709" formatCode="0.00E+00">
                  <c:v>-2610.16</c:v>
                </c:pt>
                <c:pt idx="28710" formatCode="0.00E+00">
                  <c:v>-2629.22</c:v>
                </c:pt>
                <c:pt idx="28711" formatCode="0.00E+00">
                  <c:v>-2647.71</c:v>
                </c:pt>
                <c:pt idx="28712" formatCode="0.00E+00">
                  <c:v>-2665.61</c:v>
                </c:pt>
                <c:pt idx="28713" formatCode="0.00E+00">
                  <c:v>-2682.93</c:v>
                </c:pt>
                <c:pt idx="28714" formatCode="0.00E+00">
                  <c:v>-2699.67</c:v>
                </c:pt>
                <c:pt idx="28715" formatCode="0.00E+00">
                  <c:v>-2715.81</c:v>
                </c:pt>
                <c:pt idx="28716" formatCode="0.00E+00">
                  <c:v>-2731.35</c:v>
                </c:pt>
                <c:pt idx="28717" formatCode="0.00E+00">
                  <c:v>-2746.3</c:v>
                </c:pt>
                <c:pt idx="28718" formatCode="0.00E+00">
                  <c:v>-2760.65</c:v>
                </c:pt>
                <c:pt idx="28719" formatCode="0.00E+00">
                  <c:v>-2774.39</c:v>
                </c:pt>
                <c:pt idx="28720" formatCode="0.00E+00">
                  <c:v>-2787.53</c:v>
                </c:pt>
                <c:pt idx="28721" formatCode="0.00E+00">
                  <c:v>-2800.05</c:v>
                </c:pt>
                <c:pt idx="28722" formatCode="0.00E+00">
                  <c:v>-2811.96</c:v>
                </c:pt>
                <c:pt idx="28723" formatCode="0.00E+00">
                  <c:v>-2823.26</c:v>
                </c:pt>
                <c:pt idx="28724" formatCode="0.00E+00">
                  <c:v>-2833.94</c:v>
                </c:pt>
                <c:pt idx="28725" formatCode="0.00E+00">
                  <c:v>-2843.99</c:v>
                </c:pt>
                <c:pt idx="28726" formatCode="0.00E+00">
                  <c:v>-2853.43</c:v>
                </c:pt>
                <c:pt idx="28727" formatCode="0.00E+00">
                  <c:v>-2862.24</c:v>
                </c:pt>
                <c:pt idx="28728" formatCode="0.00E+00">
                  <c:v>-2870.42</c:v>
                </c:pt>
                <c:pt idx="28729" formatCode="0.00E+00">
                  <c:v>-2877.98</c:v>
                </c:pt>
                <c:pt idx="28730" formatCode="0.00E+00">
                  <c:v>-2884.9</c:v>
                </c:pt>
                <c:pt idx="28731" formatCode="0.00E+00">
                  <c:v>-2891.19</c:v>
                </c:pt>
                <c:pt idx="28732" formatCode="0.00E+00">
                  <c:v>-2896.85</c:v>
                </c:pt>
                <c:pt idx="28733" formatCode="0.00E+00">
                  <c:v>-2901.88</c:v>
                </c:pt>
                <c:pt idx="28734" formatCode="0.00E+00">
                  <c:v>-2906.27</c:v>
                </c:pt>
                <c:pt idx="28735" formatCode="0.00E+00">
                  <c:v>-2910.02</c:v>
                </c:pt>
                <c:pt idx="28736" formatCode="0.00E+00">
                  <c:v>-2913.14</c:v>
                </c:pt>
                <c:pt idx="28737" formatCode="0.00E+00">
                  <c:v>-2915.61</c:v>
                </c:pt>
                <c:pt idx="28738" formatCode="0.00E+00">
                  <c:v>-2917.45</c:v>
                </c:pt>
                <c:pt idx="28739" formatCode="0.00E+00">
                  <c:v>-2918.65</c:v>
                </c:pt>
                <c:pt idx="28740" formatCode="0.00E+00">
                  <c:v>-2919.21</c:v>
                </c:pt>
                <c:pt idx="28741" formatCode="0.00E+00">
                  <c:v>-2919.14</c:v>
                </c:pt>
                <c:pt idx="28742" formatCode="0.00E+00">
                  <c:v>-2918.42</c:v>
                </c:pt>
                <c:pt idx="28743" formatCode="0.00E+00">
                  <c:v>-2917.07</c:v>
                </c:pt>
                <c:pt idx="28744" formatCode="0.00E+00">
                  <c:v>-2915.07</c:v>
                </c:pt>
                <c:pt idx="28745" formatCode="0.00E+00">
                  <c:v>-2912.44</c:v>
                </c:pt>
                <c:pt idx="28746" formatCode="0.00E+00">
                  <c:v>-2909.17</c:v>
                </c:pt>
                <c:pt idx="28747" formatCode="0.00E+00">
                  <c:v>-2905.26</c:v>
                </c:pt>
                <c:pt idx="28748" formatCode="0.00E+00">
                  <c:v>-2900.72</c:v>
                </c:pt>
                <c:pt idx="28749" formatCode="0.00E+00">
                  <c:v>-2895.54</c:v>
                </c:pt>
                <c:pt idx="28750" formatCode="0.00E+00">
                  <c:v>-2889.73</c:v>
                </c:pt>
                <c:pt idx="28751" formatCode="0.00E+00">
                  <c:v>-2883.28</c:v>
                </c:pt>
                <c:pt idx="28752" formatCode="0.00E+00">
                  <c:v>-2876.21</c:v>
                </c:pt>
                <c:pt idx="28753" formatCode="0.00E+00">
                  <c:v>-2868.5</c:v>
                </c:pt>
                <c:pt idx="28754" formatCode="0.00E+00">
                  <c:v>-2860.17</c:v>
                </c:pt>
                <c:pt idx="28755" formatCode="0.00E+00">
                  <c:v>-2851.21</c:v>
                </c:pt>
                <c:pt idx="28756" formatCode="0.00E+00">
                  <c:v>-2841.62</c:v>
                </c:pt>
                <c:pt idx="28757" formatCode="0.00E+00">
                  <c:v>-2831.42</c:v>
                </c:pt>
                <c:pt idx="28758" formatCode="0.00E+00">
                  <c:v>-2820.59</c:v>
                </c:pt>
                <c:pt idx="28759" formatCode="0.00E+00">
                  <c:v>-2809.15</c:v>
                </c:pt>
                <c:pt idx="28760" formatCode="0.00E+00">
                  <c:v>-2797.09</c:v>
                </c:pt>
                <c:pt idx="28761" formatCode="0.00E+00">
                  <c:v>-2784.42</c:v>
                </c:pt>
                <c:pt idx="28762" formatCode="0.00E+00">
                  <c:v>-2771.14</c:v>
                </c:pt>
                <c:pt idx="28763" formatCode="0.00E+00">
                  <c:v>-2757.25</c:v>
                </c:pt>
                <c:pt idx="28764" formatCode="0.00E+00">
                  <c:v>-2742.76</c:v>
                </c:pt>
                <c:pt idx="28765" formatCode="0.00E+00">
                  <c:v>-2727.67</c:v>
                </c:pt>
                <c:pt idx="28766" formatCode="0.00E+00">
                  <c:v>-2711.98</c:v>
                </c:pt>
                <c:pt idx="28767" formatCode="0.00E+00">
                  <c:v>-2695.7</c:v>
                </c:pt>
                <c:pt idx="28768" formatCode="0.00E+00">
                  <c:v>-2678.82</c:v>
                </c:pt>
                <c:pt idx="28769" formatCode="0.00E+00">
                  <c:v>-2661.36</c:v>
                </c:pt>
                <c:pt idx="28770" formatCode="0.00E+00">
                  <c:v>-2643.32</c:v>
                </c:pt>
                <c:pt idx="28771" formatCode="0.00E+00">
                  <c:v>-2624.7</c:v>
                </c:pt>
                <c:pt idx="28772" formatCode="0.00E+00">
                  <c:v>-2605.5100000000002</c:v>
                </c:pt>
                <c:pt idx="28773" formatCode="0.00E+00">
                  <c:v>-2585.7399999999998</c:v>
                </c:pt>
                <c:pt idx="28774" formatCode="0.00E+00">
                  <c:v>-2565.41</c:v>
                </c:pt>
                <c:pt idx="28775" formatCode="0.00E+00">
                  <c:v>-2544.52</c:v>
                </c:pt>
                <c:pt idx="28776" formatCode="0.00E+00">
                  <c:v>-2523.0700000000002</c:v>
                </c:pt>
                <c:pt idx="28777" formatCode="0.00E+00">
                  <c:v>-2501.06</c:v>
                </c:pt>
                <c:pt idx="28778" formatCode="0.00E+00">
                  <c:v>-2478.5100000000002</c:v>
                </c:pt>
                <c:pt idx="28779" formatCode="0.00E+00">
                  <c:v>-2455.42</c:v>
                </c:pt>
                <c:pt idx="28780" formatCode="0.00E+00">
                  <c:v>-2431.79</c:v>
                </c:pt>
                <c:pt idx="28781" formatCode="0.00E+00">
                  <c:v>-2407.63</c:v>
                </c:pt>
                <c:pt idx="28782" formatCode="0.00E+00">
                  <c:v>-2382.94</c:v>
                </c:pt>
                <c:pt idx="28783" formatCode="0.00E+00">
                  <c:v>-2357.73</c:v>
                </c:pt>
                <c:pt idx="28784" formatCode="0.00E+00">
                  <c:v>-2332</c:v>
                </c:pt>
                <c:pt idx="28785" formatCode="0.00E+00">
                  <c:v>-2305.7600000000002</c:v>
                </c:pt>
                <c:pt idx="28786" formatCode="0.00E+00">
                  <c:v>-2279.02</c:v>
                </c:pt>
                <c:pt idx="28787" formatCode="0.00E+00">
                  <c:v>-2251.7800000000002</c:v>
                </c:pt>
                <c:pt idx="28788" formatCode="0.00E+00">
                  <c:v>-2224.0500000000002</c:v>
                </c:pt>
                <c:pt idx="28789" formatCode="0.00E+00">
                  <c:v>-2195.83</c:v>
                </c:pt>
                <c:pt idx="28790" formatCode="0.00E+00">
                  <c:v>-2167.12</c:v>
                </c:pt>
                <c:pt idx="28791" formatCode="0.00E+00">
                  <c:v>-2137.9499999999998</c:v>
                </c:pt>
                <c:pt idx="28792" formatCode="0.00E+00">
                  <c:v>-2108.31</c:v>
                </c:pt>
                <c:pt idx="28793" formatCode="0.00E+00">
                  <c:v>-2078.1999999999998</c:v>
                </c:pt>
                <c:pt idx="28794" formatCode="0.00E+00">
                  <c:v>-2047.64</c:v>
                </c:pt>
                <c:pt idx="28795" formatCode="0.00E+00">
                  <c:v>-2016.63</c:v>
                </c:pt>
                <c:pt idx="28796" formatCode="0.00E+00">
                  <c:v>-1985.18</c:v>
                </c:pt>
                <c:pt idx="28797" formatCode="0.00E+00">
                  <c:v>-1953.3</c:v>
                </c:pt>
                <c:pt idx="28798" formatCode="0.00E+00">
                  <c:v>-1920.99</c:v>
                </c:pt>
                <c:pt idx="28799" formatCode="0.00E+00">
                  <c:v>-1888.25</c:v>
                </c:pt>
                <c:pt idx="28800" formatCode="0.00E+00">
                  <c:v>-1855.11</c:v>
                </c:pt>
                <c:pt idx="28801" formatCode="0.00E+00">
                  <c:v>-1821.56</c:v>
                </c:pt>
                <c:pt idx="28802" formatCode="0.00E+00">
                  <c:v>-1787.61</c:v>
                </c:pt>
                <c:pt idx="28803" formatCode="0.00E+00">
                  <c:v>-1753.27</c:v>
                </c:pt>
                <c:pt idx="28804" formatCode="0.00E+00">
                  <c:v>-1718.54</c:v>
                </c:pt>
                <c:pt idx="28805" formatCode="0.00E+00">
                  <c:v>-1683.44</c:v>
                </c:pt>
                <c:pt idx="28806" formatCode="0.00E+00">
                  <c:v>-1647.97</c:v>
                </c:pt>
                <c:pt idx="28807" formatCode="0.00E+00">
                  <c:v>-1612.14</c:v>
                </c:pt>
                <c:pt idx="28808" formatCode="0.00E+00">
                  <c:v>-1575.96</c:v>
                </c:pt>
                <c:pt idx="28809" formatCode="0.00E+00">
                  <c:v>-1539.43</c:v>
                </c:pt>
                <c:pt idx="28810" formatCode="0.00E+00">
                  <c:v>-1502.56</c:v>
                </c:pt>
                <c:pt idx="28811" formatCode="0.00E+00">
                  <c:v>-1465.37</c:v>
                </c:pt>
                <c:pt idx="28812" formatCode="0.00E+00">
                  <c:v>-1427.86</c:v>
                </c:pt>
                <c:pt idx="28813" formatCode="0.00E+00">
                  <c:v>-1390.03</c:v>
                </c:pt>
                <c:pt idx="28814" formatCode="0.00E+00">
                  <c:v>-1351.9</c:v>
                </c:pt>
                <c:pt idx="28815" formatCode="0.00E+00">
                  <c:v>-1313.47</c:v>
                </c:pt>
                <c:pt idx="28816" formatCode="0.00E+00">
                  <c:v>-1274.76</c:v>
                </c:pt>
                <c:pt idx="28817" formatCode="0.00E+00">
                  <c:v>-1235.77</c:v>
                </c:pt>
                <c:pt idx="28818" formatCode="0.00E+00">
                  <c:v>-1196.5</c:v>
                </c:pt>
                <c:pt idx="28819" formatCode="0.00E+00">
                  <c:v>-1156.98</c:v>
                </c:pt>
                <c:pt idx="28820" formatCode="0.00E+00">
                  <c:v>-1117.2</c:v>
                </c:pt>
                <c:pt idx="28821" formatCode="0.00E+00">
                  <c:v>-1077.18</c:v>
                </c:pt>
                <c:pt idx="28822" formatCode="0.00E+00">
                  <c:v>-1036.92</c:v>
                </c:pt>
                <c:pt idx="28823">
                  <c:v>-996.43399999999997</c:v>
                </c:pt>
                <c:pt idx="28824">
                  <c:v>-955.73099999999999</c:v>
                </c:pt>
                <c:pt idx="28825">
                  <c:v>-914.81899999999996</c:v>
                </c:pt>
                <c:pt idx="28826">
                  <c:v>-873.70699999999999</c:v>
                </c:pt>
                <c:pt idx="28827">
                  <c:v>-832.40300000000002</c:v>
                </c:pt>
                <c:pt idx="28828">
                  <c:v>-790.91800000000001</c:v>
                </c:pt>
                <c:pt idx="28829">
                  <c:v>-749.25900000000001</c:v>
                </c:pt>
                <c:pt idx="28830">
                  <c:v>-707.43700000000001</c:v>
                </c:pt>
                <c:pt idx="28831">
                  <c:v>-665.46100000000001</c:v>
                </c:pt>
                <c:pt idx="28832">
                  <c:v>-623.33900000000006</c:v>
                </c:pt>
                <c:pt idx="28833">
                  <c:v>-581.08100000000002</c:v>
                </c:pt>
                <c:pt idx="28834">
                  <c:v>-538.69500000000005</c:v>
                </c:pt>
                <c:pt idx="28835">
                  <c:v>-496.19200000000001</c:v>
                </c:pt>
                <c:pt idx="28836">
                  <c:v>-453.58100000000002</c:v>
                </c:pt>
                <c:pt idx="28837">
                  <c:v>-410.87</c:v>
                </c:pt>
                <c:pt idx="28838">
                  <c:v>-368.07100000000003</c:v>
                </c:pt>
                <c:pt idx="28839">
                  <c:v>-325.19</c:v>
                </c:pt>
                <c:pt idx="28840">
                  <c:v>-282.23899999999998</c:v>
                </c:pt>
                <c:pt idx="28841">
                  <c:v>-239.226</c:v>
                </c:pt>
                <c:pt idx="28842">
                  <c:v>-196.16</c:v>
                </c:pt>
                <c:pt idx="28843">
                  <c:v>-153.05199999999999</c:v>
                </c:pt>
                <c:pt idx="28844">
                  <c:v>-109.91</c:v>
                </c:pt>
                <c:pt idx="28845">
                  <c:v>-66.744900000000001</c:v>
                </c:pt>
                <c:pt idx="28846">
                  <c:v>-23.565000000000001</c:v>
                </c:pt>
                <c:pt idx="28847">
                  <c:v>19.619499999999999</c:v>
                </c:pt>
                <c:pt idx="28848">
                  <c:v>62.799300000000002</c:v>
                </c:pt>
                <c:pt idx="28849">
                  <c:v>105.965</c:v>
                </c:pt>
                <c:pt idx="28850">
                  <c:v>149.107</c:v>
                </c:pt>
                <c:pt idx="28851">
                  <c:v>192.21700000000001</c:v>
                </c:pt>
                <c:pt idx="28852">
                  <c:v>235.28399999999999</c:v>
                </c:pt>
                <c:pt idx="28853">
                  <c:v>278.29899999999998</c:v>
                </c:pt>
                <c:pt idx="28854">
                  <c:v>321.25299999999999</c:v>
                </c:pt>
                <c:pt idx="28855">
                  <c:v>364.13600000000002</c:v>
                </c:pt>
                <c:pt idx="28856">
                  <c:v>406.94</c:v>
                </c:pt>
                <c:pt idx="28857">
                  <c:v>449.654</c:v>
                </c:pt>
                <c:pt idx="28858">
                  <c:v>492.26900000000001</c:v>
                </c:pt>
                <c:pt idx="28859">
                  <c:v>534.77599999999995</c:v>
                </c:pt>
                <c:pt idx="28860">
                  <c:v>577.16600000000005</c:v>
                </c:pt>
                <c:pt idx="28861">
                  <c:v>619.42899999999997</c:v>
                </c:pt>
                <c:pt idx="28862">
                  <c:v>661.55499999999995</c:v>
                </c:pt>
                <c:pt idx="28863">
                  <c:v>703.53800000000001</c:v>
                </c:pt>
                <c:pt idx="28864">
                  <c:v>745.36599999999999</c:v>
                </c:pt>
                <c:pt idx="28865">
                  <c:v>787.03099999999995</c:v>
                </c:pt>
                <c:pt idx="28866">
                  <c:v>828.52300000000002</c:v>
                </c:pt>
                <c:pt idx="28867">
                  <c:v>869.83399999999995</c:v>
                </c:pt>
                <c:pt idx="28868">
                  <c:v>910.95399999999995</c:v>
                </c:pt>
                <c:pt idx="28869">
                  <c:v>951.875</c:v>
                </c:pt>
                <c:pt idx="28870">
                  <c:v>992.58699999999999</c:v>
                </c:pt>
                <c:pt idx="28871" formatCode="0.00E+00">
                  <c:v>1033.08</c:v>
                </c:pt>
                <c:pt idx="28872" formatCode="0.00E+00">
                  <c:v>1073.3499999999999</c:v>
                </c:pt>
                <c:pt idx="28873" formatCode="0.00E+00">
                  <c:v>1113.3800000000001</c:v>
                </c:pt>
                <c:pt idx="28874" formatCode="0.00E+00">
                  <c:v>1153.17</c:v>
                </c:pt>
                <c:pt idx="28875" formatCode="0.00E+00">
                  <c:v>1192.71</c:v>
                </c:pt>
                <c:pt idx="28876" formatCode="0.00E+00">
                  <c:v>1231.98</c:v>
                </c:pt>
                <c:pt idx="28877" formatCode="0.00E+00">
                  <c:v>1270.98</c:v>
                </c:pt>
                <c:pt idx="28878" formatCode="0.00E+00">
                  <c:v>1309.71</c:v>
                </c:pt>
                <c:pt idx="28879" formatCode="0.00E+00">
                  <c:v>1348.15</c:v>
                </c:pt>
                <c:pt idx="28880" formatCode="0.00E+00">
                  <c:v>1386.29</c:v>
                </c:pt>
                <c:pt idx="28881" formatCode="0.00E+00">
                  <c:v>1424.13</c:v>
                </c:pt>
                <c:pt idx="28882" formatCode="0.00E+00">
                  <c:v>1461.66</c:v>
                </c:pt>
                <c:pt idx="28883" formatCode="0.00E+00">
                  <c:v>1498.87</c:v>
                </c:pt>
                <c:pt idx="28884" formatCode="0.00E+00">
                  <c:v>1535.74</c:v>
                </c:pt>
                <c:pt idx="28885" formatCode="0.00E+00">
                  <c:v>1572.28</c:v>
                </c:pt>
                <c:pt idx="28886" formatCode="0.00E+00">
                  <c:v>1608.48</c:v>
                </c:pt>
                <c:pt idx="28887" formatCode="0.00E+00">
                  <c:v>1644.33</c:v>
                </c:pt>
                <c:pt idx="28888" formatCode="0.00E+00">
                  <c:v>1679.81</c:v>
                </c:pt>
                <c:pt idx="28889" formatCode="0.00E+00">
                  <c:v>1714.93</c:v>
                </c:pt>
                <c:pt idx="28890" formatCode="0.00E+00">
                  <c:v>1749.67</c:v>
                </c:pt>
                <c:pt idx="28891" formatCode="0.00E+00">
                  <c:v>1784.03</c:v>
                </c:pt>
                <c:pt idx="28892" formatCode="0.00E+00">
                  <c:v>1818</c:v>
                </c:pt>
                <c:pt idx="28893" formatCode="0.00E+00">
                  <c:v>1851.57</c:v>
                </c:pt>
                <c:pt idx="28894" formatCode="0.00E+00">
                  <c:v>1884.73</c:v>
                </c:pt>
                <c:pt idx="28895" formatCode="0.00E+00">
                  <c:v>1917.48</c:v>
                </c:pt>
                <c:pt idx="28896" formatCode="0.00E+00">
                  <c:v>1949.81</c:v>
                </c:pt>
                <c:pt idx="28897" formatCode="0.00E+00">
                  <c:v>1981.71</c:v>
                </c:pt>
                <c:pt idx="28898" formatCode="0.00E+00">
                  <c:v>2013.18</c:v>
                </c:pt>
                <c:pt idx="28899" formatCode="0.00E+00">
                  <c:v>2044.21</c:v>
                </c:pt>
                <c:pt idx="28900" formatCode="0.00E+00">
                  <c:v>2074.79</c:v>
                </c:pt>
                <c:pt idx="28901" formatCode="0.00E+00">
                  <c:v>2104.92</c:v>
                </c:pt>
                <c:pt idx="28902" formatCode="0.00E+00">
                  <c:v>2134.59</c:v>
                </c:pt>
                <c:pt idx="28903" formatCode="0.00E+00">
                  <c:v>2163.7800000000002</c:v>
                </c:pt>
                <c:pt idx="28904" formatCode="0.00E+00">
                  <c:v>2192.5100000000002</c:v>
                </c:pt>
                <c:pt idx="28905" formatCode="0.00E+00">
                  <c:v>2220.75</c:v>
                </c:pt>
                <c:pt idx="28906" formatCode="0.00E+00">
                  <c:v>2248.5100000000002</c:v>
                </c:pt>
                <c:pt idx="28907" formatCode="0.00E+00">
                  <c:v>2275.77</c:v>
                </c:pt>
                <c:pt idx="28908" formatCode="0.00E+00">
                  <c:v>2302.54</c:v>
                </c:pt>
                <c:pt idx="28909" formatCode="0.00E+00">
                  <c:v>2328.8000000000002</c:v>
                </c:pt>
                <c:pt idx="28910" formatCode="0.00E+00">
                  <c:v>2354.5500000000002</c:v>
                </c:pt>
                <c:pt idx="28911" formatCode="0.00E+00">
                  <c:v>2379.79</c:v>
                </c:pt>
                <c:pt idx="28912" formatCode="0.00E+00">
                  <c:v>2404.5</c:v>
                </c:pt>
                <c:pt idx="28913" formatCode="0.00E+00">
                  <c:v>2428.69</c:v>
                </c:pt>
                <c:pt idx="28914" formatCode="0.00E+00">
                  <c:v>2452.34</c:v>
                </c:pt>
                <c:pt idx="28915" formatCode="0.00E+00">
                  <c:v>2475.46</c:v>
                </c:pt>
                <c:pt idx="28916" formatCode="0.00E+00">
                  <c:v>2498.04</c:v>
                </c:pt>
                <c:pt idx="28917" formatCode="0.00E+00">
                  <c:v>2520.0700000000002</c:v>
                </c:pt>
                <c:pt idx="28918" formatCode="0.00E+00">
                  <c:v>2541.5500000000002</c:v>
                </c:pt>
                <c:pt idx="28919" formatCode="0.00E+00">
                  <c:v>2562.4699999999998</c:v>
                </c:pt>
                <c:pt idx="28920" formatCode="0.00E+00">
                  <c:v>2582.83</c:v>
                </c:pt>
                <c:pt idx="28921" formatCode="0.00E+00">
                  <c:v>2602.62</c:v>
                </c:pt>
                <c:pt idx="28922" formatCode="0.00E+00">
                  <c:v>2621.85</c:v>
                </c:pt>
                <c:pt idx="28923" formatCode="0.00E+00">
                  <c:v>2640.5</c:v>
                </c:pt>
                <c:pt idx="28924" formatCode="0.00E+00">
                  <c:v>2658.57</c:v>
                </c:pt>
                <c:pt idx="28925" formatCode="0.00E+00">
                  <c:v>2676.06</c:v>
                </c:pt>
                <c:pt idx="28926" formatCode="0.00E+00">
                  <c:v>2692.96</c:v>
                </c:pt>
                <c:pt idx="28927" formatCode="0.00E+00">
                  <c:v>2709.27</c:v>
                </c:pt>
                <c:pt idx="28928" formatCode="0.00E+00">
                  <c:v>2724.99</c:v>
                </c:pt>
                <c:pt idx="28929" formatCode="0.00E+00">
                  <c:v>2740.12</c:v>
                </c:pt>
                <c:pt idx="28930" formatCode="0.00E+00">
                  <c:v>2754.64</c:v>
                </c:pt>
                <c:pt idx="28931" formatCode="0.00E+00">
                  <c:v>2768.56</c:v>
                </c:pt>
                <c:pt idx="28932" formatCode="0.00E+00">
                  <c:v>2781.87</c:v>
                </c:pt>
                <c:pt idx="28933" formatCode="0.00E+00">
                  <c:v>2794.58</c:v>
                </c:pt>
                <c:pt idx="28934" formatCode="0.00E+00">
                  <c:v>2806.67</c:v>
                </c:pt>
                <c:pt idx="28935" formatCode="0.00E+00">
                  <c:v>2818.15</c:v>
                </c:pt>
                <c:pt idx="28936" formatCode="0.00E+00">
                  <c:v>2829.01</c:v>
                </c:pt>
                <c:pt idx="28937" formatCode="0.00E+00">
                  <c:v>2839.25</c:v>
                </c:pt>
                <c:pt idx="28938" formatCode="0.00E+00">
                  <c:v>2848.87</c:v>
                </c:pt>
                <c:pt idx="28939" formatCode="0.00E+00">
                  <c:v>2857.86</c:v>
                </c:pt>
                <c:pt idx="28940" formatCode="0.00E+00">
                  <c:v>2866.23</c:v>
                </c:pt>
                <c:pt idx="28941" formatCode="0.00E+00">
                  <c:v>2873.98</c:v>
                </c:pt>
                <c:pt idx="28942" formatCode="0.00E+00">
                  <c:v>2881.09</c:v>
                </c:pt>
                <c:pt idx="28943" formatCode="0.00E+00">
                  <c:v>2887.57</c:v>
                </c:pt>
                <c:pt idx="28944" formatCode="0.00E+00">
                  <c:v>2893.42</c:v>
                </c:pt>
                <c:pt idx="28945" formatCode="0.00E+00">
                  <c:v>2898.64</c:v>
                </c:pt>
                <c:pt idx="28946" formatCode="0.00E+00">
                  <c:v>2903.22</c:v>
                </c:pt>
                <c:pt idx="28947" formatCode="0.00E+00">
                  <c:v>2907.16</c:v>
                </c:pt>
                <c:pt idx="28948" formatCode="0.00E+00">
                  <c:v>2910.47</c:v>
                </c:pt>
                <c:pt idx="28949" formatCode="0.00E+00">
                  <c:v>2913.15</c:v>
                </c:pt>
                <c:pt idx="28950" formatCode="0.00E+00">
                  <c:v>2915.18</c:v>
                </c:pt>
                <c:pt idx="28951" formatCode="0.00E+00">
                  <c:v>2916.58</c:v>
                </c:pt>
                <c:pt idx="28952" formatCode="0.00E+00">
                  <c:v>2917.33</c:v>
                </c:pt>
                <c:pt idx="28953" formatCode="0.00E+00">
                  <c:v>2917.45</c:v>
                </c:pt>
                <c:pt idx="28954" formatCode="0.00E+00">
                  <c:v>2916.93</c:v>
                </c:pt>
                <c:pt idx="28955" formatCode="0.00E+00">
                  <c:v>2915.77</c:v>
                </c:pt>
                <c:pt idx="28956" formatCode="0.00E+00">
                  <c:v>2913.97</c:v>
                </c:pt>
                <c:pt idx="28957" formatCode="0.00E+00">
                  <c:v>2911.54</c:v>
                </c:pt>
                <c:pt idx="28958" formatCode="0.00E+00">
                  <c:v>2908.46</c:v>
                </c:pt>
                <c:pt idx="28959" formatCode="0.00E+00">
                  <c:v>2904.75</c:v>
                </c:pt>
                <c:pt idx="28960" formatCode="0.00E+00">
                  <c:v>2900.41</c:v>
                </c:pt>
                <c:pt idx="28961" formatCode="0.00E+00">
                  <c:v>2895.42</c:v>
                </c:pt>
                <c:pt idx="28962" formatCode="0.00E+00">
                  <c:v>2889.81</c:v>
                </c:pt>
                <c:pt idx="28963" formatCode="0.00E+00">
                  <c:v>2883.56</c:v>
                </c:pt>
                <c:pt idx="28964" formatCode="0.00E+00">
                  <c:v>2876.68</c:v>
                </c:pt>
                <c:pt idx="28965" formatCode="0.00E+00">
                  <c:v>2869.17</c:v>
                </c:pt>
                <c:pt idx="28966" formatCode="0.00E+00">
                  <c:v>2861.03</c:v>
                </c:pt>
                <c:pt idx="28967" formatCode="0.00E+00">
                  <c:v>2852.27</c:v>
                </c:pt>
                <c:pt idx="28968" formatCode="0.00E+00">
                  <c:v>2842.88</c:v>
                </c:pt>
                <c:pt idx="28969" formatCode="0.00E+00">
                  <c:v>2832.87</c:v>
                </c:pt>
                <c:pt idx="28970" formatCode="0.00E+00">
                  <c:v>2822.24</c:v>
                </c:pt>
                <c:pt idx="28971" formatCode="0.00E+00">
                  <c:v>2810.99</c:v>
                </c:pt>
                <c:pt idx="28972" formatCode="0.00E+00">
                  <c:v>2799.13</c:v>
                </c:pt>
                <c:pt idx="28973" formatCode="0.00E+00">
                  <c:v>2786.65</c:v>
                </c:pt>
                <c:pt idx="28974" formatCode="0.00E+00">
                  <c:v>2773.56</c:v>
                </c:pt>
                <c:pt idx="28975" formatCode="0.00E+00">
                  <c:v>2759.87</c:v>
                </c:pt>
                <c:pt idx="28976" formatCode="0.00E+00">
                  <c:v>2745.57</c:v>
                </c:pt>
                <c:pt idx="28977" formatCode="0.00E+00">
                  <c:v>2730.67</c:v>
                </c:pt>
                <c:pt idx="28978" formatCode="0.00E+00">
                  <c:v>2715.17</c:v>
                </c:pt>
                <c:pt idx="28979" formatCode="0.00E+00">
                  <c:v>2699.08</c:v>
                </c:pt>
                <c:pt idx="28980" formatCode="0.00E+00">
                  <c:v>2682.39</c:v>
                </c:pt>
                <c:pt idx="28981" formatCode="0.00E+00">
                  <c:v>2665.12</c:v>
                </c:pt>
                <c:pt idx="28982" formatCode="0.00E+00">
                  <c:v>2647.27</c:v>
                </c:pt>
                <c:pt idx="28983" formatCode="0.00E+00">
                  <c:v>2628.83</c:v>
                </c:pt>
                <c:pt idx="28984" formatCode="0.00E+00">
                  <c:v>2609.8200000000002</c:v>
                </c:pt>
                <c:pt idx="28985" formatCode="0.00E+00">
                  <c:v>2590.2399999999998</c:v>
                </c:pt>
                <c:pt idx="28986" formatCode="0.00E+00">
                  <c:v>2570.1</c:v>
                </c:pt>
                <c:pt idx="28987" formatCode="0.00E+00">
                  <c:v>2549.39</c:v>
                </c:pt>
                <c:pt idx="28988" formatCode="0.00E+00">
                  <c:v>2528.12</c:v>
                </c:pt>
                <c:pt idx="28989" formatCode="0.00E+00">
                  <c:v>2506.29</c:v>
                </c:pt>
                <c:pt idx="28990" formatCode="0.00E+00">
                  <c:v>2483.92</c:v>
                </c:pt>
                <c:pt idx="28991" formatCode="0.00E+00">
                  <c:v>2461.0100000000002</c:v>
                </c:pt>
                <c:pt idx="28992" formatCode="0.00E+00">
                  <c:v>2437.56</c:v>
                </c:pt>
                <c:pt idx="28993" formatCode="0.00E+00">
                  <c:v>2413.5700000000002</c:v>
                </c:pt>
                <c:pt idx="28994" formatCode="0.00E+00">
                  <c:v>2389.0500000000002</c:v>
                </c:pt>
                <c:pt idx="28995" formatCode="0.00E+00">
                  <c:v>2364.02</c:v>
                </c:pt>
                <c:pt idx="28996" formatCode="0.00E+00">
                  <c:v>2338.46</c:v>
                </c:pt>
                <c:pt idx="28997" formatCode="0.00E+00">
                  <c:v>2312.39</c:v>
                </c:pt>
                <c:pt idx="28998" formatCode="0.00E+00">
                  <c:v>2285.8200000000002</c:v>
                </c:pt>
                <c:pt idx="28999" formatCode="0.00E+00">
                  <c:v>2258.75</c:v>
                </c:pt>
                <c:pt idx="29000" formatCode="0.00E+00">
                  <c:v>2231.1799999999998</c:v>
                </c:pt>
                <c:pt idx="29001" formatCode="0.00E+00">
                  <c:v>2203.12</c:v>
                </c:pt>
                <c:pt idx="29002" formatCode="0.00E+00">
                  <c:v>2174.58</c:v>
                </c:pt>
                <c:pt idx="29003" formatCode="0.00E+00">
                  <c:v>2145.5700000000002</c:v>
                </c:pt>
                <c:pt idx="29004" formatCode="0.00E+00">
                  <c:v>2116.08</c:v>
                </c:pt>
                <c:pt idx="29005" formatCode="0.00E+00">
                  <c:v>2086.13</c:v>
                </c:pt>
                <c:pt idx="29006" formatCode="0.00E+00">
                  <c:v>2055.73</c:v>
                </c:pt>
                <c:pt idx="29007" formatCode="0.00E+00">
                  <c:v>2024.88</c:v>
                </c:pt>
                <c:pt idx="29008" formatCode="0.00E+00">
                  <c:v>1993.58</c:v>
                </c:pt>
                <c:pt idx="29009" formatCode="0.00E+00">
                  <c:v>1961.84</c:v>
                </c:pt>
                <c:pt idx="29010" formatCode="0.00E+00">
                  <c:v>1929.68</c:v>
                </c:pt>
                <c:pt idx="29011" formatCode="0.00E+00">
                  <c:v>1897.09</c:v>
                </c:pt>
                <c:pt idx="29012" formatCode="0.00E+00">
                  <c:v>1864.09</c:v>
                </c:pt>
                <c:pt idx="29013" formatCode="0.00E+00">
                  <c:v>1830.68</c:v>
                </c:pt>
                <c:pt idx="29014" formatCode="0.00E+00">
                  <c:v>1796.88</c:v>
                </c:pt>
                <c:pt idx="29015" formatCode="0.00E+00">
                  <c:v>1762.67</c:v>
                </c:pt>
                <c:pt idx="29016" formatCode="0.00E+00">
                  <c:v>1728.08</c:v>
                </c:pt>
                <c:pt idx="29017" formatCode="0.00E+00">
                  <c:v>1693.12</c:v>
                </c:pt>
                <c:pt idx="29018" formatCode="0.00E+00">
                  <c:v>1657.78</c:v>
                </c:pt>
                <c:pt idx="29019" formatCode="0.00E+00">
                  <c:v>1622.08</c:v>
                </c:pt>
                <c:pt idx="29020" formatCode="0.00E+00">
                  <c:v>1586.02</c:v>
                </c:pt>
                <c:pt idx="29021" formatCode="0.00E+00">
                  <c:v>1549.62</c:v>
                </c:pt>
                <c:pt idx="29022" formatCode="0.00E+00">
                  <c:v>1512.88</c:v>
                </c:pt>
                <c:pt idx="29023" formatCode="0.00E+00">
                  <c:v>1475.81</c:v>
                </c:pt>
                <c:pt idx="29024" formatCode="0.00E+00">
                  <c:v>1438.41</c:v>
                </c:pt>
                <c:pt idx="29025" formatCode="0.00E+00">
                  <c:v>1400.7</c:v>
                </c:pt>
                <c:pt idx="29026" formatCode="0.00E+00">
                  <c:v>1362.69</c:v>
                </c:pt>
                <c:pt idx="29027" formatCode="0.00E+00">
                  <c:v>1324.37</c:v>
                </c:pt>
                <c:pt idx="29028" formatCode="0.00E+00">
                  <c:v>1285.76</c:v>
                </c:pt>
                <c:pt idx="29029" formatCode="0.00E+00">
                  <c:v>1246.8800000000001</c:v>
                </c:pt>
                <c:pt idx="29030" formatCode="0.00E+00">
                  <c:v>1207.72</c:v>
                </c:pt>
                <c:pt idx="29031" formatCode="0.00E+00">
                  <c:v>1168.3</c:v>
                </c:pt>
                <c:pt idx="29032" formatCode="0.00E+00">
                  <c:v>1128.6199999999999</c:v>
                </c:pt>
                <c:pt idx="29033" formatCode="0.00E+00">
                  <c:v>1088.69</c:v>
                </c:pt>
                <c:pt idx="29034" formatCode="0.00E+00">
                  <c:v>1048.53</c:v>
                </c:pt>
                <c:pt idx="29035" formatCode="0.00E+00">
                  <c:v>1008.14</c:v>
                </c:pt>
                <c:pt idx="29036">
                  <c:v>967.52300000000002</c:v>
                </c:pt>
                <c:pt idx="29037">
                  <c:v>926.697</c:v>
                </c:pt>
                <c:pt idx="29038">
                  <c:v>885.66899999999998</c:v>
                </c:pt>
                <c:pt idx="29039">
                  <c:v>844.44799999999998</c:v>
                </c:pt>
                <c:pt idx="29040">
                  <c:v>803.04100000000005</c:v>
                </c:pt>
                <c:pt idx="29041">
                  <c:v>761.45899999999995</c:v>
                </c:pt>
                <c:pt idx="29042">
                  <c:v>719.71100000000001</c:v>
                </c:pt>
                <c:pt idx="29043">
                  <c:v>677.80499999999995</c:v>
                </c:pt>
                <c:pt idx="29044">
                  <c:v>635.75099999999998</c:v>
                </c:pt>
                <c:pt idx="29045">
                  <c:v>593.55899999999997</c:v>
                </c:pt>
                <c:pt idx="29046">
                  <c:v>551.23599999999999</c:v>
                </c:pt>
                <c:pt idx="29047">
                  <c:v>508.79300000000001</c:v>
                </c:pt>
                <c:pt idx="29048">
                  <c:v>466.23899999999998</c:v>
                </c:pt>
                <c:pt idx="29049">
                  <c:v>423.584</c:v>
                </c:pt>
                <c:pt idx="29050">
                  <c:v>380.83499999999998</c:v>
                </c:pt>
                <c:pt idx="29051">
                  <c:v>338.00400000000002</c:v>
                </c:pt>
                <c:pt idx="29052">
                  <c:v>295.09899999999999</c:v>
                </c:pt>
                <c:pt idx="29053">
                  <c:v>252.12899999999999</c:v>
                </c:pt>
                <c:pt idx="29054">
                  <c:v>209.10499999999999</c:v>
                </c:pt>
                <c:pt idx="29055">
                  <c:v>166.03399999999999</c:v>
                </c:pt>
                <c:pt idx="29056">
                  <c:v>122.928</c:v>
                </c:pt>
                <c:pt idx="29057">
                  <c:v>79.794399999999996</c:v>
                </c:pt>
                <c:pt idx="29058">
                  <c:v>36.643799999999999</c:v>
                </c:pt>
                <c:pt idx="29059">
                  <c:v>-6.51431</c:v>
                </c:pt>
                <c:pt idx="29060">
                  <c:v>-49.6706</c:v>
                </c:pt>
                <c:pt idx="29061">
                  <c:v>-92.815600000000003</c:v>
                </c:pt>
                <c:pt idx="29062">
                  <c:v>-135.94</c:v>
                </c:pt>
                <c:pt idx="29063">
                  <c:v>-179.03399999999999</c:v>
                </c:pt>
                <c:pt idx="29064">
                  <c:v>-222.089</c:v>
                </c:pt>
                <c:pt idx="29065">
                  <c:v>-265.096</c:v>
                </c:pt>
                <c:pt idx="29066">
                  <c:v>-308.04300000000001</c:v>
                </c:pt>
                <c:pt idx="29067">
                  <c:v>-350.923</c:v>
                </c:pt>
                <c:pt idx="29068">
                  <c:v>-393.72500000000002</c:v>
                </c:pt>
                <c:pt idx="29069">
                  <c:v>-436.44099999999997</c:v>
                </c:pt>
                <c:pt idx="29070">
                  <c:v>-479.06200000000001</c:v>
                </c:pt>
                <c:pt idx="29071">
                  <c:v>-521.577</c:v>
                </c:pt>
                <c:pt idx="29072">
                  <c:v>-563.97799999999995</c:v>
                </c:pt>
                <c:pt idx="29073">
                  <c:v>-606.255</c:v>
                </c:pt>
                <c:pt idx="29074">
                  <c:v>-648.399</c:v>
                </c:pt>
                <c:pt idx="29075">
                  <c:v>-690.4</c:v>
                </c:pt>
                <c:pt idx="29076">
                  <c:v>-732.25099999999998</c:v>
                </c:pt>
                <c:pt idx="29077">
                  <c:v>-773.94100000000003</c:v>
                </c:pt>
                <c:pt idx="29078">
                  <c:v>-815.46100000000001</c:v>
                </c:pt>
                <c:pt idx="29079">
                  <c:v>-856.80200000000002</c:v>
                </c:pt>
                <c:pt idx="29080">
                  <c:v>-897.95600000000002</c:v>
                </c:pt>
                <c:pt idx="29081">
                  <c:v>-938.91300000000001</c:v>
                </c:pt>
                <c:pt idx="29082">
                  <c:v>-979.66399999999999</c:v>
                </c:pt>
                <c:pt idx="29083" formatCode="0.00E+00">
                  <c:v>-1020.2</c:v>
                </c:pt>
                <c:pt idx="29084" formatCode="0.00E+00">
                  <c:v>-1060.51</c:v>
                </c:pt>
                <c:pt idx="29085" formatCode="0.00E+00">
                  <c:v>-1100.5899999999999</c:v>
                </c:pt>
                <c:pt idx="29086" formatCode="0.00E+00">
                  <c:v>-1140.43</c:v>
                </c:pt>
                <c:pt idx="29087" formatCode="0.00E+00">
                  <c:v>-1180.02</c:v>
                </c:pt>
                <c:pt idx="29088" formatCode="0.00E+00">
                  <c:v>-1219.3499999999999</c:v>
                </c:pt>
                <c:pt idx="29089" formatCode="0.00E+00">
                  <c:v>-1258.4100000000001</c:v>
                </c:pt>
                <c:pt idx="29090" formatCode="0.00E+00">
                  <c:v>-1297.2</c:v>
                </c:pt>
                <c:pt idx="29091" formatCode="0.00E+00">
                  <c:v>-1335.7</c:v>
                </c:pt>
                <c:pt idx="29092" formatCode="0.00E+00">
                  <c:v>-1373.91</c:v>
                </c:pt>
                <c:pt idx="29093" formatCode="0.00E+00">
                  <c:v>-1411.82</c:v>
                </c:pt>
                <c:pt idx="29094" formatCode="0.00E+00">
                  <c:v>-1449.42</c:v>
                </c:pt>
                <c:pt idx="29095" formatCode="0.00E+00">
                  <c:v>-1486.7</c:v>
                </c:pt>
                <c:pt idx="29096" formatCode="0.00E+00">
                  <c:v>-1523.66</c:v>
                </c:pt>
                <c:pt idx="29097" formatCode="0.00E+00">
                  <c:v>-1560.28</c:v>
                </c:pt>
                <c:pt idx="29098" formatCode="0.00E+00">
                  <c:v>-1596.56</c:v>
                </c:pt>
                <c:pt idx="29099" formatCode="0.00E+00">
                  <c:v>-1632.49</c:v>
                </c:pt>
                <c:pt idx="29100" formatCode="0.00E+00">
                  <c:v>-1668.07</c:v>
                </c:pt>
                <c:pt idx="29101" formatCode="0.00E+00">
                  <c:v>-1703.27</c:v>
                </c:pt>
                <c:pt idx="29102" formatCode="0.00E+00">
                  <c:v>-1738.11</c:v>
                </c:pt>
                <c:pt idx="29103" formatCode="0.00E+00">
                  <c:v>-1772.56</c:v>
                </c:pt>
                <c:pt idx="29104" formatCode="0.00E+00">
                  <c:v>-1806.63</c:v>
                </c:pt>
                <c:pt idx="29105" formatCode="0.00E+00">
                  <c:v>-1840.3</c:v>
                </c:pt>
                <c:pt idx="29106" formatCode="0.00E+00">
                  <c:v>-1873.56</c:v>
                </c:pt>
                <c:pt idx="29107" formatCode="0.00E+00">
                  <c:v>-1906.42</c:v>
                </c:pt>
                <c:pt idx="29108" formatCode="0.00E+00">
                  <c:v>-1938.85</c:v>
                </c:pt>
                <c:pt idx="29109" formatCode="0.00E+00">
                  <c:v>-1970.87</c:v>
                </c:pt>
                <c:pt idx="29110" formatCode="0.00E+00">
                  <c:v>-2002.45</c:v>
                </c:pt>
                <c:pt idx="29111" formatCode="0.00E+00">
                  <c:v>-2033.59</c:v>
                </c:pt>
                <c:pt idx="29112" formatCode="0.00E+00">
                  <c:v>-2064.29</c:v>
                </c:pt>
                <c:pt idx="29113" formatCode="0.00E+00">
                  <c:v>-2094.5300000000002</c:v>
                </c:pt>
                <c:pt idx="29114" formatCode="0.00E+00">
                  <c:v>-2124.3200000000002</c:v>
                </c:pt>
                <c:pt idx="29115" formatCode="0.00E+00">
                  <c:v>-2153.64</c:v>
                </c:pt>
                <c:pt idx="29116" formatCode="0.00E+00">
                  <c:v>-2182.4899999999998</c:v>
                </c:pt>
                <c:pt idx="29117" formatCode="0.00E+00">
                  <c:v>-2210.86</c:v>
                </c:pt>
                <c:pt idx="29118" formatCode="0.00E+00">
                  <c:v>-2238.75</c:v>
                </c:pt>
                <c:pt idx="29119" formatCode="0.00E+00">
                  <c:v>-2266.15</c:v>
                </c:pt>
                <c:pt idx="29120" formatCode="0.00E+00">
                  <c:v>-2293.0500000000002</c:v>
                </c:pt>
                <c:pt idx="29121" formatCode="0.00E+00">
                  <c:v>-2319.44</c:v>
                </c:pt>
                <c:pt idx="29122" formatCode="0.00E+00">
                  <c:v>-2345.33</c:v>
                </c:pt>
                <c:pt idx="29123" formatCode="0.00E+00">
                  <c:v>-2370.71</c:v>
                </c:pt>
                <c:pt idx="29124" formatCode="0.00E+00">
                  <c:v>-2395.56</c:v>
                </c:pt>
                <c:pt idx="29125" formatCode="0.00E+00">
                  <c:v>-2419.9</c:v>
                </c:pt>
                <c:pt idx="29126" formatCode="0.00E+00">
                  <c:v>-2443.6999999999998</c:v>
                </c:pt>
                <c:pt idx="29127" formatCode="0.00E+00">
                  <c:v>-2466.9699999999998</c:v>
                </c:pt>
                <c:pt idx="29128" formatCode="0.00E+00">
                  <c:v>-2489.69</c:v>
                </c:pt>
                <c:pt idx="29129" formatCode="0.00E+00">
                  <c:v>-2511.87</c:v>
                </c:pt>
                <c:pt idx="29130" formatCode="0.00E+00">
                  <c:v>-2533.5</c:v>
                </c:pt>
                <c:pt idx="29131" formatCode="0.00E+00">
                  <c:v>-2554.58</c:v>
                </c:pt>
                <c:pt idx="29132" formatCode="0.00E+00">
                  <c:v>-2575.1</c:v>
                </c:pt>
                <c:pt idx="29133" formatCode="0.00E+00">
                  <c:v>-2595.0500000000002</c:v>
                </c:pt>
                <c:pt idx="29134" formatCode="0.00E+00">
                  <c:v>-2614.4299999999998</c:v>
                </c:pt>
                <c:pt idx="29135" formatCode="0.00E+00">
                  <c:v>-2633.24</c:v>
                </c:pt>
                <c:pt idx="29136" formatCode="0.00E+00">
                  <c:v>-2651.48</c:v>
                </c:pt>
                <c:pt idx="29137" formatCode="0.00E+00">
                  <c:v>-2669.13</c:v>
                </c:pt>
                <c:pt idx="29138" formatCode="0.00E+00">
                  <c:v>-2686.2</c:v>
                </c:pt>
                <c:pt idx="29139" formatCode="0.00E+00">
                  <c:v>-2702.68</c:v>
                </c:pt>
                <c:pt idx="29140" formatCode="0.00E+00">
                  <c:v>-2718.57</c:v>
                </c:pt>
                <c:pt idx="29141" formatCode="0.00E+00">
                  <c:v>-2733.86</c:v>
                </c:pt>
                <c:pt idx="29142" formatCode="0.00E+00">
                  <c:v>-2748.56</c:v>
                </c:pt>
                <c:pt idx="29143" formatCode="0.00E+00">
                  <c:v>-2762.65</c:v>
                </c:pt>
                <c:pt idx="29144" formatCode="0.00E+00">
                  <c:v>-2776.14</c:v>
                </c:pt>
                <c:pt idx="29145" formatCode="0.00E+00">
                  <c:v>-2789.02</c:v>
                </c:pt>
                <c:pt idx="29146" formatCode="0.00E+00">
                  <c:v>-2801.29</c:v>
                </c:pt>
                <c:pt idx="29147" formatCode="0.00E+00">
                  <c:v>-2812.94</c:v>
                </c:pt>
                <c:pt idx="29148" formatCode="0.00E+00">
                  <c:v>-2823.98</c:v>
                </c:pt>
                <c:pt idx="29149" formatCode="0.00E+00">
                  <c:v>-2834.4</c:v>
                </c:pt>
                <c:pt idx="29150" formatCode="0.00E+00">
                  <c:v>-2844.2</c:v>
                </c:pt>
                <c:pt idx="29151" formatCode="0.00E+00">
                  <c:v>-2853.38</c:v>
                </c:pt>
                <c:pt idx="29152" formatCode="0.00E+00">
                  <c:v>-2861.93</c:v>
                </c:pt>
                <c:pt idx="29153" formatCode="0.00E+00">
                  <c:v>-2869.86</c:v>
                </c:pt>
                <c:pt idx="29154" formatCode="0.00E+00">
                  <c:v>-2877.15</c:v>
                </c:pt>
                <c:pt idx="29155" formatCode="0.00E+00">
                  <c:v>-2883.82</c:v>
                </c:pt>
                <c:pt idx="29156" formatCode="0.00E+00">
                  <c:v>-2889.86</c:v>
                </c:pt>
                <c:pt idx="29157" formatCode="0.00E+00">
                  <c:v>-2895.26</c:v>
                </c:pt>
                <c:pt idx="29158" formatCode="0.00E+00">
                  <c:v>-2900.03</c:v>
                </c:pt>
                <c:pt idx="29159" formatCode="0.00E+00">
                  <c:v>-2904.16</c:v>
                </c:pt>
                <c:pt idx="29160" formatCode="0.00E+00">
                  <c:v>-2907.66</c:v>
                </c:pt>
                <c:pt idx="29161" formatCode="0.00E+00">
                  <c:v>-2910.52</c:v>
                </c:pt>
                <c:pt idx="29162" formatCode="0.00E+00">
                  <c:v>-2912.74</c:v>
                </c:pt>
                <c:pt idx="29163" formatCode="0.00E+00">
                  <c:v>-2914.33</c:v>
                </c:pt>
                <c:pt idx="29164" formatCode="0.00E+00">
                  <c:v>-2915.28</c:v>
                </c:pt>
                <c:pt idx="29165" formatCode="0.00E+00">
                  <c:v>-2915.59</c:v>
                </c:pt>
                <c:pt idx="29166" formatCode="0.00E+00">
                  <c:v>-2915.26</c:v>
                </c:pt>
                <c:pt idx="29167" formatCode="0.00E+00">
                  <c:v>-2914.29</c:v>
                </c:pt>
                <c:pt idx="29168" formatCode="0.00E+00">
                  <c:v>-2912.68</c:v>
                </c:pt>
                <c:pt idx="29169" formatCode="0.00E+00">
                  <c:v>-2910.44</c:v>
                </c:pt>
                <c:pt idx="29170" formatCode="0.00E+00">
                  <c:v>-2907.56</c:v>
                </c:pt>
                <c:pt idx="29171" formatCode="0.00E+00">
                  <c:v>-2904.04</c:v>
                </c:pt>
                <c:pt idx="29172" formatCode="0.00E+00">
                  <c:v>-2899.89</c:v>
                </c:pt>
                <c:pt idx="29173" formatCode="0.00E+00">
                  <c:v>-2895.1</c:v>
                </c:pt>
                <c:pt idx="29174" formatCode="0.00E+00">
                  <c:v>-2889.68</c:v>
                </c:pt>
                <c:pt idx="29175" formatCode="0.00E+00">
                  <c:v>-2883.62</c:v>
                </c:pt>
                <c:pt idx="29176" formatCode="0.00E+00">
                  <c:v>-2876.93</c:v>
                </c:pt>
                <c:pt idx="29177" formatCode="0.00E+00">
                  <c:v>-2869.62</c:v>
                </c:pt>
                <c:pt idx="29178" formatCode="0.00E+00">
                  <c:v>-2861.67</c:v>
                </c:pt>
                <c:pt idx="29179" formatCode="0.00E+00">
                  <c:v>-2853.1</c:v>
                </c:pt>
                <c:pt idx="29180" formatCode="0.00E+00">
                  <c:v>-2843.9</c:v>
                </c:pt>
                <c:pt idx="29181" formatCode="0.00E+00">
                  <c:v>-2834.09</c:v>
                </c:pt>
                <c:pt idx="29182" formatCode="0.00E+00">
                  <c:v>-2823.65</c:v>
                </c:pt>
                <c:pt idx="29183" formatCode="0.00E+00">
                  <c:v>-2812.59</c:v>
                </c:pt>
                <c:pt idx="29184" formatCode="0.00E+00">
                  <c:v>-2800.91</c:v>
                </c:pt>
                <c:pt idx="29185" formatCode="0.00E+00">
                  <c:v>-2788.63</c:v>
                </c:pt>
                <c:pt idx="29186" formatCode="0.00E+00">
                  <c:v>-2775.73</c:v>
                </c:pt>
                <c:pt idx="29187" formatCode="0.00E+00">
                  <c:v>-2762.23</c:v>
                </c:pt>
                <c:pt idx="29188" formatCode="0.00E+00">
                  <c:v>-2748.12</c:v>
                </c:pt>
                <c:pt idx="29189" formatCode="0.00E+00">
                  <c:v>-2733.4</c:v>
                </c:pt>
                <c:pt idx="29190" formatCode="0.00E+00">
                  <c:v>-2718.09</c:v>
                </c:pt>
                <c:pt idx="29191" formatCode="0.00E+00">
                  <c:v>-2702.19</c:v>
                </c:pt>
                <c:pt idx="29192" formatCode="0.00E+00">
                  <c:v>-2685.69</c:v>
                </c:pt>
                <c:pt idx="29193" formatCode="0.00E+00">
                  <c:v>-2668.61</c:v>
                </c:pt>
                <c:pt idx="29194" formatCode="0.00E+00">
                  <c:v>-2650.94</c:v>
                </c:pt>
                <c:pt idx="29195" formatCode="0.00E+00">
                  <c:v>-2632.69</c:v>
                </c:pt>
                <c:pt idx="29196" formatCode="0.00E+00">
                  <c:v>-2613.86</c:v>
                </c:pt>
                <c:pt idx="29197" formatCode="0.00E+00">
                  <c:v>-2594.46</c:v>
                </c:pt>
                <c:pt idx="29198" formatCode="0.00E+00">
                  <c:v>-2574.5</c:v>
                </c:pt>
                <c:pt idx="29199" formatCode="0.00E+00">
                  <c:v>-2553.9699999999998</c:v>
                </c:pt>
                <c:pt idx="29200" formatCode="0.00E+00">
                  <c:v>-2532.88</c:v>
                </c:pt>
                <c:pt idx="29201" formatCode="0.00E+00">
                  <c:v>-2511.23</c:v>
                </c:pt>
                <c:pt idx="29202" formatCode="0.00E+00">
                  <c:v>-2489.04</c:v>
                </c:pt>
                <c:pt idx="29203" formatCode="0.00E+00">
                  <c:v>-2466.3000000000002</c:v>
                </c:pt>
                <c:pt idx="29204" formatCode="0.00E+00">
                  <c:v>-2443.02</c:v>
                </c:pt>
                <c:pt idx="29205" formatCode="0.00E+00">
                  <c:v>-2419.21</c:v>
                </c:pt>
                <c:pt idx="29206" formatCode="0.00E+00">
                  <c:v>-2394.87</c:v>
                </c:pt>
                <c:pt idx="29207" formatCode="0.00E+00">
                  <c:v>-2370</c:v>
                </c:pt>
                <c:pt idx="29208" formatCode="0.00E+00">
                  <c:v>-2344.61</c:v>
                </c:pt>
                <c:pt idx="29209" formatCode="0.00E+00">
                  <c:v>-2318.71</c:v>
                </c:pt>
                <c:pt idx="29210" formatCode="0.00E+00">
                  <c:v>-2292.31</c:v>
                </c:pt>
                <c:pt idx="29211" formatCode="0.00E+00">
                  <c:v>-2265.4</c:v>
                </c:pt>
                <c:pt idx="29212" formatCode="0.00E+00">
                  <c:v>-2237.9899999999998</c:v>
                </c:pt>
                <c:pt idx="29213" formatCode="0.00E+00">
                  <c:v>-2210.1</c:v>
                </c:pt>
                <c:pt idx="29214" formatCode="0.00E+00">
                  <c:v>-2181.7199999999998</c:v>
                </c:pt>
                <c:pt idx="29215" formatCode="0.00E+00">
                  <c:v>-2152.87</c:v>
                </c:pt>
                <c:pt idx="29216" formatCode="0.00E+00">
                  <c:v>-2123.54</c:v>
                </c:pt>
                <c:pt idx="29217" formatCode="0.00E+00">
                  <c:v>-2093.75</c:v>
                </c:pt>
                <c:pt idx="29218" formatCode="0.00E+00">
                  <c:v>-2063.5</c:v>
                </c:pt>
                <c:pt idx="29219" formatCode="0.00E+00">
                  <c:v>-2032.79</c:v>
                </c:pt>
                <c:pt idx="29220" formatCode="0.00E+00">
                  <c:v>-2001.65</c:v>
                </c:pt>
                <c:pt idx="29221" formatCode="0.00E+00">
                  <c:v>-1970.07</c:v>
                </c:pt>
                <c:pt idx="29222" formatCode="0.00E+00">
                  <c:v>-1938.05</c:v>
                </c:pt>
                <c:pt idx="29223" formatCode="0.00E+00">
                  <c:v>-1905.61</c:v>
                </c:pt>
                <c:pt idx="29224" formatCode="0.00E+00">
                  <c:v>-1872.75</c:v>
                </c:pt>
                <c:pt idx="29225" formatCode="0.00E+00">
                  <c:v>-1839.48</c:v>
                </c:pt>
                <c:pt idx="29226" formatCode="0.00E+00">
                  <c:v>-1805.81</c:v>
                </c:pt>
                <c:pt idx="29227" formatCode="0.00E+00">
                  <c:v>-1771.75</c:v>
                </c:pt>
                <c:pt idx="29228" formatCode="0.00E+00">
                  <c:v>-1737.3</c:v>
                </c:pt>
                <c:pt idx="29229" formatCode="0.00E+00">
                  <c:v>-1702.46</c:v>
                </c:pt>
                <c:pt idx="29230" formatCode="0.00E+00">
                  <c:v>-1667.26</c:v>
                </c:pt>
                <c:pt idx="29231" formatCode="0.00E+00">
                  <c:v>-1631.69</c:v>
                </c:pt>
                <c:pt idx="29232" formatCode="0.00E+00">
                  <c:v>-1595.76</c:v>
                </c:pt>
                <c:pt idx="29233" formatCode="0.00E+00">
                  <c:v>-1559.48</c:v>
                </c:pt>
                <c:pt idx="29234" formatCode="0.00E+00">
                  <c:v>-1522.86</c:v>
                </c:pt>
                <c:pt idx="29235" formatCode="0.00E+00">
                  <c:v>-1485.91</c:v>
                </c:pt>
                <c:pt idx="29236" formatCode="0.00E+00">
                  <c:v>-1448.63</c:v>
                </c:pt>
                <c:pt idx="29237" formatCode="0.00E+00">
                  <c:v>-1411.04</c:v>
                </c:pt>
                <c:pt idx="29238" formatCode="0.00E+00">
                  <c:v>-1373.14</c:v>
                </c:pt>
                <c:pt idx="29239" formatCode="0.00E+00">
                  <c:v>-1334.93</c:v>
                </c:pt>
                <c:pt idx="29240" formatCode="0.00E+00">
                  <c:v>-1296.44</c:v>
                </c:pt>
                <c:pt idx="29241" formatCode="0.00E+00">
                  <c:v>-1257.6600000000001</c:v>
                </c:pt>
                <c:pt idx="29242" formatCode="0.00E+00">
                  <c:v>-1218.5999999999999</c:v>
                </c:pt>
                <c:pt idx="29243" formatCode="0.00E+00">
                  <c:v>-1179.28</c:v>
                </c:pt>
                <c:pt idx="29244" formatCode="0.00E+00">
                  <c:v>-1139.71</c:v>
                </c:pt>
                <c:pt idx="29245" formatCode="0.00E+00">
                  <c:v>-1099.8800000000001</c:v>
                </c:pt>
                <c:pt idx="29246" formatCode="0.00E+00">
                  <c:v>-1059.81</c:v>
                </c:pt>
                <c:pt idx="29247" formatCode="0.00E+00">
                  <c:v>-1019.51</c:v>
                </c:pt>
                <c:pt idx="29248">
                  <c:v>-978.98599999999999</c:v>
                </c:pt>
                <c:pt idx="29249">
                  <c:v>-938.24800000000005</c:v>
                </c:pt>
                <c:pt idx="29250">
                  <c:v>-897.30499999999995</c:v>
                </c:pt>
                <c:pt idx="29251">
                  <c:v>-856.16600000000005</c:v>
                </c:pt>
                <c:pt idx="29252">
                  <c:v>-814.84</c:v>
                </c:pt>
                <c:pt idx="29253">
                  <c:v>-773.33500000000004</c:v>
                </c:pt>
                <c:pt idx="29254">
                  <c:v>-731.66200000000003</c:v>
                </c:pt>
                <c:pt idx="29255">
                  <c:v>-689.82899999999995</c:v>
                </c:pt>
                <c:pt idx="29256">
                  <c:v>-647.84400000000005</c:v>
                </c:pt>
                <c:pt idx="29257">
                  <c:v>-605.71900000000005</c:v>
                </c:pt>
                <c:pt idx="29258">
                  <c:v>-563.46100000000001</c:v>
                </c:pt>
                <c:pt idx="29259">
                  <c:v>-521.08000000000004</c:v>
                </c:pt>
                <c:pt idx="29260">
                  <c:v>-478.58499999999998</c:v>
                </c:pt>
                <c:pt idx="29261">
                  <c:v>-435.98500000000001</c:v>
                </c:pt>
                <c:pt idx="29262">
                  <c:v>-393.291</c:v>
                </c:pt>
                <c:pt idx="29263">
                  <c:v>-350.51</c:v>
                </c:pt>
                <c:pt idx="29264">
                  <c:v>-307.65300000000002</c:v>
                </c:pt>
                <c:pt idx="29265">
                  <c:v>-264.72899999999998</c:v>
                </c:pt>
                <c:pt idx="29266">
                  <c:v>-221.74700000000001</c:v>
                </c:pt>
                <c:pt idx="29267">
                  <c:v>-178.71600000000001</c:v>
                </c:pt>
                <c:pt idx="29268">
                  <c:v>-135.64599999999999</c:v>
                </c:pt>
                <c:pt idx="29269">
                  <c:v>-92.547399999999996</c:v>
                </c:pt>
                <c:pt idx="29270">
                  <c:v>-49.428400000000003</c:v>
                </c:pt>
                <c:pt idx="29271">
                  <c:v>-6.2990000000000004</c:v>
                </c:pt>
                <c:pt idx="29272">
                  <c:v>36.831499999999998</c:v>
                </c:pt>
                <c:pt idx="29273">
                  <c:v>79.953400000000002</c:v>
                </c:pt>
                <c:pt idx="29274">
                  <c:v>123.057</c:v>
                </c:pt>
                <c:pt idx="29275">
                  <c:v>166.13399999999999</c:v>
                </c:pt>
                <c:pt idx="29276">
                  <c:v>209.17400000000001</c:v>
                </c:pt>
                <c:pt idx="29277">
                  <c:v>252.16900000000001</c:v>
                </c:pt>
                <c:pt idx="29278">
                  <c:v>295.10700000000003</c:v>
                </c:pt>
                <c:pt idx="29279">
                  <c:v>337.98099999999999</c:v>
                </c:pt>
                <c:pt idx="29280">
                  <c:v>380.78</c:v>
                </c:pt>
                <c:pt idx="29281">
                  <c:v>423.49599999999998</c:v>
                </c:pt>
                <c:pt idx="29282">
                  <c:v>466.11799999999999</c:v>
                </c:pt>
                <c:pt idx="29283">
                  <c:v>508.63799999999998</c:v>
                </c:pt>
                <c:pt idx="29284">
                  <c:v>551.04700000000003</c:v>
                </c:pt>
                <c:pt idx="29285">
                  <c:v>593.33399999999995</c:v>
                </c:pt>
                <c:pt idx="29286">
                  <c:v>635.49199999999996</c:v>
                </c:pt>
                <c:pt idx="29287">
                  <c:v>677.51</c:v>
                </c:pt>
                <c:pt idx="29288">
                  <c:v>719.38</c:v>
                </c:pt>
                <c:pt idx="29289">
                  <c:v>761.09100000000001</c:v>
                </c:pt>
                <c:pt idx="29290">
                  <c:v>802.63599999999997</c:v>
                </c:pt>
                <c:pt idx="29291">
                  <c:v>844.005</c:v>
                </c:pt>
                <c:pt idx="29292">
                  <c:v>885.18899999999996</c:v>
                </c:pt>
                <c:pt idx="29293">
                  <c:v>926.17899999999997</c:v>
                </c:pt>
                <c:pt idx="29294">
                  <c:v>966.96600000000001</c:v>
                </c:pt>
                <c:pt idx="29295" formatCode="0.00E+00">
                  <c:v>1007.54</c:v>
                </c:pt>
                <c:pt idx="29296" formatCode="0.00E+00">
                  <c:v>1047.8900000000001</c:v>
                </c:pt>
                <c:pt idx="29297" formatCode="0.00E+00">
                  <c:v>1088.02</c:v>
                </c:pt>
                <c:pt idx="29298" formatCode="0.00E+00">
                  <c:v>1127.9000000000001</c:v>
                </c:pt>
                <c:pt idx="29299" formatCode="0.00E+00">
                  <c:v>1167.54</c:v>
                </c:pt>
                <c:pt idx="29300" formatCode="0.00E+00">
                  <c:v>1206.92</c:v>
                </c:pt>
                <c:pt idx="29301" formatCode="0.00E+00">
                  <c:v>1246.04</c:v>
                </c:pt>
                <c:pt idx="29302" formatCode="0.00E+00">
                  <c:v>1284.8900000000001</c:v>
                </c:pt>
                <c:pt idx="29303" formatCode="0.00E+00">
                  <c:v>1323.45</c:v>
                </c:pt>
                <c:pt idx="29304" formatCode="0.00E+00">
                  <c:v>1361.72</c:v>
                </c:pt>
                <c:pt idx="29305" formatCode="0.00E+00">
                  <c:v>1399.7</c:v>
                </c:pt>
                <c:pt idx="29306" formatCode="0.00E+00">
                  <c:v>1437.36</c:v>
                </c:pt>
                <c:pt idx="29307" formatCode="0.00E+00">
                  <c:v>1474.72</c:v>
                </c:pt>
                <c:pt idx="29308" formatCode="0.00E+00">
                  <c:v>1511.75</c:v>
                </c:pt>
                <c:pt idx="29309" formatCode="0.00E+00">
                  <c:v>1548.44</c:v>
                </c:pt>
                <c:pt idx="29310" formatCode="0.00E+00">
                  <c:v>1584.8</c:v>
                </c:pt>
                <c:pt idx="29311" formatCode="0.00E+00">
                  <c:v>1620.82</c:v>
                </c:pt>
                <c:pt idx="29312" formatCode="0.00E+00">
                  <c:v>1656.47</c:v>
                </c:pt>
                <c:pt idx="29313" formatCode="0.00E+00">
                  <c:v>1691.76</c:v>
                </c:pt>
                <c:pt idx="29314" formatCode="0.00E+00">
                  <c:v>1726.69</c:v>
                </c:pt>
                <c:pt idx="29315" formatCode="0.00E+00">
                  <c:v>1761.23</c:v>
                </c:pt>
                <c:pt idx="29316" formatCode="0.00E+00">
                  <c:v>1795.39</c:v>
                </c:pt>
                <c:pt idx="29317" formatCode="0.00E+00">
                  <c:v>1829.16</c:v>
                </c:pt>
                <c:pt idx="29318" formatCode="0.00E+00">
                  <c:v>1862.52</c:v>
                </c:pt>
                <c:pt idx="29319" formatCode="0.00E+00">
                  <c:v>1895.48</c:v>
                </c:pt>
                <c:pt idx="29320" formatCode="0.00E+00">
                  <c:v>1928.02</c:v>
                </c:pt>
                <c:pt idx="29321" formatCode="0.00E+00">
                  <c:v>1960.14</c:v>
                </c:pt>
                <c:pt idx="29322" formatCode="0.00E+00">
                  <c:v>1991.83</c:v>
                </c:pt>
                <c:pt idx="29323" formatCode="0.00E+00">
                  <c:v>2023.08</c:v>
                </c:pt>
                <c:pt idx="29324" formatCode="0.00E+00">
                  <c:v>2053.89</c:v>
                </c:pt>
                <c:pt idx="29325" formatCode="0.00E+00">
                  <c:v>2084.25</c:v>
                </c:pt>
                <c:pt idx="29326" formatCode="0.00E+00">
                  <c:v>2114.15</c:v>
                </c:pt>
                <c:pt idx="29327" formatCode="0.00E+00">
                  <c:v>2143.59</c:v>
                </c:pt>
                <c:pt idx="29328" formatCode="0.00E+00">
                  <c:v>2172.56</c:v>
                </c:pt>
                <c:pt idx="29329" formatCode="0.00E+00">
                  <c:v>2201.06</c:v>
                </c:pt>
                <c:pt idx="29330" formatCode="0.00E+00">
                  <c:v>2229.0700000000002</c:v>
                </c:pt>
                <c:pt idx="29331" formatCode="0.00E+00">
                  <c:v>2256.59</c:v>
                </c:pt>
                <c:pt idx="29332" formatCode="0.00E+00">
                  <c:v>2283.62</c:v>
                </c:pt>
                <c:pt idx="29333" formatCode="0.00E+00">
                  <c:v>2310.15</c:v>
                </c:pt>
                <c:pt idx="29334" formatCode="0.00E+00">
                  <c:v>2336.17</c:v>
                </c:pt>
                <c:pt idx="29335" formatCode="0.00E+00">
                  <c:v>2361.69</c:v>
                </c:pt>
                <c:pt idx="29336" formatCode="0.00E+00">
                  <c:v>2386.6799999999998</c:v>
                </c:pt>
                <c:pt idx="29337" formatCode="0.00E+00">
                  <c:v>2411.15</c:v>
                </c:pt>
                <c:pt idx="29338" formatCode="0.00E+00">
                  <c:v>2435.09</c:v>
                </c:pt>
                <c:pt idx="29339" formatCode="0.00E+00">
                  <c:v>2458.5</c:v>
                </c:pt>
                <c:pt idx="29340" formatCode="0.00E+00">
                  <c:v>2481.37</c:v>
                </c:pt>
                <c:pt idx="29341" formatCode="0.00E+00">
                  <c:v>2503.6999999999998</c:v>
                </c:pt>
                <c:pt idx="29342" formatCode="0.00E+00">
                  <c:v>2525.48</c:v>
                </c:pt>
                <c:pt idx="29343" formatCode="0.00E+00">
                  <c:v>2546.6999999999998</c:v>
                </c:pt>
                <c:pt idx="29344" formatCode="0.00E+00">
                  <c:v>2567.37</c:v>
                </c:pt>
                <c:pt idx="29345" formatCode="0.00E+00">
                  <c:v>2587.48</c:v>
                </c:pt>
                <c:pt idx="29346" formatCode="0.00E+00">
                  <c:v>2607.02</c:v>
                </c:pt>
                <c:pt idx="29347" formatCode="0.00E+00">
                  <c:v>2625.98</c:v>
                </c:pt>
                <c:pt idx="29348" formatCode="0.00E+00">
                  <c:v>2644.38</c:v>
                </c:pt>
                <c:pt idx="29349" formatCode="0.00E+00">
                  <c:v>2662.19</c:v>
                </c:pt>
                <c:pt idx="29350" formatCode="0.00E+00">
                  <c:v>2679.42</c:v>
                </c:pt>
                <c:pt idx="29351" formatCode="0.00E+00">
                  <c:v>2696.06</c:v>
                </c:pt>
                <c:pt idx="29352" formatCode="0.00E+00">
                  <c:v>2712.12</c:v>
                </c:pt>
                <c:pt idx="29353" formatCode="0.00E+00">
                  <c:v>2727.58</c:v>
                </c:pt>
                <c:pt idx="29354" formatCode="0.00E+00">
                  <c:v>2742.44</c:v>
                </c:pt>
                <c:pt idx="29355" formatCode="0.00E+00">
                  <c:v>2756.7</c:v>
                </c:pt>
                <c:pt idx="29356" formatCode="0.00E+00">
                  <c:v>2770.36</c:v>
                </c:pt>
                <c:pt idx="29357" formatCode="0.00E+00">
                  <c:v>2783.41</c:v>
                </c:pt>
                <c:pt idx="29358" formatCode="0.00E+00">
                  <c:v>2795.85</c:v>
                </c:pt>
                <c:pt idx="29359" formatCode="0.00E+00">
                  <c:v>2807.67</c:v>
                </c:pt>
                <c:pt idx="29360" formatCode="0.00E+00">
                  <c:v>2818.89</c:v>
                </c:pt>
                <c:pt idx="29361" formatCode="0.00E+00">
                  <c:v>2829.48</c:v>
                </c:pt>
                <c:pt idx="29362" formatCode="0.00E+00">
                  <c:v>2839.46</c:v>
                </c:pt>
                <c:pt idx="29363" formatCode="0.00E+00">
                  <c:v>2848.82</c:v>
                </c:pt>
                <c:pt idx="29364" formatCode="0.00E+00">
                  <c:v>2857.55</c:v>
                </c:pt>
                <c:pt idx="29365" formatCode="0.00E+00">
                  <c:v>2865.65</c:v>
                </c:pt>
                <c:pt idx="29366" formatCode="0.00E+00">
                  <c:v>2873.13</c:v>
                </c:pt>
                <c:pt idx="29367" formatCode="0.00E+00">
                  <c:v>2879.98</c:v>
                </c:pt>
                <c:pt idx="29368" formatCode="0.00E+00">
                  <c:v>2886.19</c:v>
                </c:pt>
                <c:pt idx="29369" formatCode="0.00E+00">
                  <c:v>2891.78</c:v>
                </c:pt>
                <c:pt idx="29370" formatCode="0.00E+00">
                  <c:v>2896.73</c:v>
                </c:pt>
                <c:pt idx="29371" formatCode="0.00E+00">
                  <c:v>2901.05</c:v>
                </c:pt>
                <c:pt idx="29372" formatCode="0.00E+00">
                  <c:v>2904.73</c:v>
                </c:pt>
                <c:pt idx="29373" formatCode="0.00E+00">
                  <c:v>2907.78</c:v>
                </c:pt>
                <c:pt idx="29374" formatCode="0.00E+00">
                  <c:v>2910.18</c:v>
                </c:pt>
                <c:pt idx="29375" formatCode="0.00E+00">
                  <c:v>2911.96</c:v>
                </c:pt>
                <c:pt idx="29376" formatCode="0.00E+00">
                  <c:v>2913.09</c:v>
                </c:pt>
                <c:pt idx="29377" formatCode="0.00E+00">
                  <c:v>2913.59</c:v>
                </c:pt>
                <c:pt idx="29378" formatCode="0.00E+00">
                  <c:v>2913.45</c:v>
                </c:pt>
                <c:pt idx="29379" formatCode="0.00E+00">
                  <c:v>2912.67</c:v>
                </c:pt>
                <c:pt idx="29380" formatCode="0.00E+00">
                  <c:v>2911.25</c:v>
                </c:pt>
                <c:pt idx="29381" formatCode="0.00E+00">
                  <c:v>2909.19</c:v>
                </c:pt>
                <c:pt idx="29382" formatCode="0.00E+00">
                  <c:v>2906.5</c:v>
                </c:pt>
                <c:pt idx="29383" formatCode="0.00E+00">
                  <c:v>2903.17</c:v>
                </c:pt>
                <c:pt idx="29384" formatCode="0.00E+00">
                  <c:v>2899.2</c:v>
                </c:pt>
                <c:pt idx="29385" formatCode="0.00E+00">
                  <c:v>2894.61</c:v>
                </c:pt>
                <c:pt idx="29386" formatCode="0.00E+00">
                  <c:v>2889.37</c:v>
                </c:pt>
                <c:pt idx="29387" formatCode="0.00E+00">
                  <c:v>2883.51</c:v>
                </c:pt>
                <c:pt idx="29388" formatCode="0.00E+00">
                  <c:v>2877.01</c:v>
                </c:pt>
                <c:pt idx="29389" formatCode="0.00E+00">
                  <c:v>2869.88</c:v>
                </c:pt>
                <c:pt idx="29390" formatCode="0.00E+00">
                  <c:v>2862.12</c:v>
                </c:pt>
                <c:pt idx="29391" formatCode="0.00E+00">
                  <c:v>2853.74</c:v>
                </c:pt>
                <c:pt idx="29392" formatCode="0.00E+00">
                  <c:v>2844.73</c:v>
                </c:pt>
                <c:pt idx="29393" formatCode="0.00E+00">
                  <c:v>2835.1</c:v>
                </c:pt>
                <c:pt idx="29394" formatCode="0.00E+00">
                  <c:v>2824.85</c:v>
                </c:pt>
                <c:pt idx="29395" formatCode="0.00E+00">
                  <c:v>2813.98</c:v>
                </c:pt>
                <c:pt idx="29396" formatCode="0.00E+00">
                  <c:v>2802.5</c:v>
                </c:pt>
                <c:pt idx="29397" formatCode="0.00E+00">
                  <c:v>2790.4</c:v>
                </c:pt>
                <c:pt idx="29398" formatCode="0.00E+00">
                  <c:v>2777.68</c:v>
                </c:pt>
                <c:pt idx="29399" formatCode="0.00E+00">
                  <c:v>2764.37</c:v>
                </c:pt>
                <c:pt idx="29400" formatCode="0.00E+00">
                  <c:v>2750.44</c:v>
                </c:pt>
                <c:pt idx="29401" formatCode="0.00E+00">
                  <c:v>2735.92</c:v>
                </c:pt>
                <c:pt idx="29402" formatCode="0.00E+00">
                  <c:v>2720.79</c:v>
                </c:pt>
                <c:pt idx="29403" formatCode="0.00E+00">
                  <c:v>2705.07</c:v>
                </c:pt>
                <c:pt idx="29404" formatCode="0.00E+00">
                  <c:v>2688.75</c:v>
                </c:pt>
                <c:pt idx="29405" formatCode="0.00E+00">
                  <c:v>2671.85</c:v>
                </c:pt>
                <c:pt idx="29406" formatCode="0.00E+00">
                  <c:v>2654.36</c:v>
                </c:pt>
                <c:pt idx="29407" formatCode="0.00E+00">
                  <c:v>2636.3</c:v>
                </c:pt>
                <c:pt idx="29408" formatCode="0.00E+00">
                  <c:v>2617.65</c:v>
                </c:pt>
                <c:pt idx="29409" formatCode="0.00E+00">
                  <c:v>2598.4299999999998</c:v>
                </c:pt>
                <c:pt idx="29410" formatCode="0.00E+00">
                  <c:v>2578.64</c:v>
                </c:pt>
                <c:pt idx="29411" formatCode="0.00E+00">
                  <c:v>2558.29</c:v>
                </c:pt>
                <c:pt idx="29412" formatCode="0.00E+00">
                  <c:v>2537.38</c:v>
                </c:pt>
                <c:pt idx="29413" formatCode="0.00E+00">
                  <c:v>2515.91</c:v>
                </c:pt>
                <c:pt idx="29414" formatCode="0.00E+00">
                  <c:v>2493.89</c:v>
                </c:pt>
                <c:pt idx="29415" formatCode="0.00E+00">
                  <c:v>2471.33</c:v>
                </c:pt>
                <c:pt idx="29416" formatCode="0.00E+00">
                  <c:v>2448.2199999999998</c:v>
                </c:pt>
                <c:pt idx="29417" formatCode="0.00E+00">
                  <c:v>2424.58</c:v>
                </c:pt>
                <c:pt idx="29418" formatCode="0.00E+00">
                  <c:v>2400.4</c:v>
                </c:pt>
                <c:pt idx="29419" formatCode="0.00E+00">
                  <c:v>2375.71</c:v>
                </c:pt>
                <c:pt idx="29420" formatCode="0.00E+00">
                  <c:v>2350.4899999999998</c:v>
                </c:pt>
                <c:pt idx="29421" formatCode="0.00E+00">
                  <c:v>2324.7600000000002</c:v>
                </c:pt>
                <c:pt idx="29422" formatCode="0.00E+00">
                  <c:v>2298.5100000000002</c:v>
                </c:pt>
                <c:pt idx="29423" formatCode="0.00E+00">
                  <c:v>2271.77</c:v>
                </c:pt>
                <c:pt idx="29424" formatCode="0.00E+00">
                  <c:v>2244.5300000000002</c:v>
                </c:pt>
                <c:pt idx="29425" formatCode="0.00E+00">
                  <c:v>2216.79</c:v>
                </c:pt>
                <c:pt idx="29426" formatCode="0.00E+00">
                  <c:v>2188.5700000000002</c:v>
                </c:pt>
                <c:pt idx="29427" formatCode="0.00E+00">
                  <c:v>2159.87</c:v>
                </c:pt>
                <c:pt idx="29428" formatCode="0.00E+00">
                  <c:v>2130.6999999999998</c:v>
                </c:pt>
                <c:pt idx="29429" formatCode="0.00E+00">
                  <c:v>2101.0700000000002</c:v>
                </c:pt>
                <c:pt idx="29430" formatCode="0.00E+00">
                  <c:v>2070.9699999999998</c:v>
                </c:pt>
                <c:pt idx="29431" formatCode="0.00E+00">
                  <c:v>2040.42</c:v>
                </c:pt>
                <c:pt idx="29432" formatCode="0.00E+00">
                  <c:v>2009.42</c:v>
                </c:pt>
                <c:pt idx="29433" formatCode="0.00E+00">
                  <c:v>1977.98</c:v>
                </c:pt>
                <c:pt idx="29434" formatCode="0.00E+00">
                  <c:v>1946.11</c:v>
                </c:pt>
                <c:pt idx="29435" formatCode="0.00E+00">
                  <c:v>1913.82</c:v>
                </c:pt>
                <c:pt idx="29436" formatCode="0.00E+00">
                  <c:v>1881.1</c:v>
                </c:pt>
                <c:pt idx="29437" formatCode="0.00E+00">
                  <c:v>1847.97</c:v>
                </c:pt>
                <c:pt idx="29438" formatCode="0.00E+00">
                  <c:v>1814.44</c:v>
                </c:pt>
                <c:pt idx="29439" formatCode="0.00E+00">
                  <c:v>1780.51</c:v>
                </c:pt>
                <c:pt idx="29440" formatCode="0.00E+00">
                  <c:v>1746.19</c:v>
                </c:pt>
                <c:pt idx="29441" formatCode="0.00E+00">
                  <c:v>1711.49</c:v>
                </c:pt>
                <c:pt idx="29442" formatCode="0.00E+00">
                  <c:v>1676.42</c:v>
                </c:pt>
                <c:pt idx="29443" formatCode="0.00E+00">
                  <c:v>1640.98</c:v>
                </c:pt>
                <c:pt idx="29444" formatCode="0.00E+00">
                  <c:v>1605.18</c:v>
                </c:pt>
                <c:pt idx="29445" formatCode="0.00E+00">
                  <c:v>1569.03</c:v>
                </c:pt>
                <c:pt idx="29446" formatCode="0.00E+00">
                  <c:v>1532.53</c:v>
                </c:pt>
                <c:pt idx="29447" formatCode="0.00E+00">
                  <c:v>1495.7</c:v>
                </c:pt>
                <c:pt idx="29448" formatCode="0.00E+00">
                  <c:v>1458.54</c:v>
                </c:pt>
                <c:pt idx="29449" formatCode="0.00E+00">
                  <c:v>1421.06</c:v>
                </c:pt>
                <c:pt idx="29450" formatCode="0.00E+00">
                  <c:v>1383.27</c:v>
                </c:pt>
                <c:pt idx="29451" formatCode="0.00E+00">
                  <c:v>1345.18</c:v>
                </c:pt>
                <c:pt idx="29452" formatCode="0.00E+00">
                  <c:v>1306.8</c:v>
                </c:pt>
                <c:pt idx="29453" formatCode="0.00E+00">
                  <c:v>1268.1199999999999</c:v>
                </c:pt>
                <c:pt idx="29454" formatCode="0.00E+00">
                  <c:v>1229.17</c:v>
                </c:pt>
                <c:pt idx="29455" formatCode="0.00E+00">
                  <c:v>1189.96</c:v>
                </c:pt>
                <c:pt idx="29456" formatCode="0.00E+00">
                  <c:v>1150.48</c:v>
                </c:pt>
                <c:pt idx="29457" formatCode="0.00E+00">
                  <c:v>1110.75</c:v>
                </c:pt>
                <c:pt idx="29458" formatCode="0.00E+00">
                  <c:v>1070.77</c:v>
                </c:pt>
                <c:pt idx="29459" formatCode="0.00E+00">
                  <c:v>1030.57</c:v>
                </c:pt>
                <c:pt idx="29460">
                  <c:v>990.13300000000004</c:v>
                </c:pt>
                <c:pt idx="29461">
                  <c:v>949.48400000000004</c:v>
                </c:pt>
                <c:pt idx="29462">
                  <c:v>908.62699999999995</c:v>
                </c:pt>
                <c:pt idx="29463">
                  <c:v>867.57</c:v>
                </c:pt>
                <c:pt idx="29464">
                  <c:v>826.32500000000005</c:v>
                </c:pt>
                <c:pt idx="29465">
                  <c:v>784.89800000000002</c:v>
                </c:pt>
                <c:pt idx="29466">
                  <c:v>743.30100000000004</c:v>
                </c:pt>
                <c:pt idx="29467">
                  <c:v>701.54</c:v>
                </c:pt>
                <c:pt idx="29468">
                  <c:v>659.62699999999995</c:v>
                </c:pt>
                <c:pt idx="29469">
                  <c:v>617.56899999999996</c:v>
                </c:pt>
                <c:pt idx="29470">
                  <c:v>575.37599999999998</c:v>
                </c:pt>
                <c:pt idx="29471">
                  <c:v>533.05700000000002</c:v>
                </c:pt>
                <c:pt idx="29472">
                  <c:v>490.62200000000001</c:v>
                </c:pt>
                <c:pt idx="29473">
                  <c:v>448.08</c:v>
                </c:pt>
                <c:pt idx="29474">
                  <c:v>405.44</c:v>
                </c:pt>
                <c:pt idx="29475">
                  <c:v>362.71199999999999</c:v>
                </c:pt>
                <c:pt idx="29476">
                  <c:v>319.904</c:v>
                </c:pt>
                <c:pt idx="29477">
                  <c:v>277.02600000000001</c:v>
                </c:pt>
                <c:pt idx="29478">
                  <c:v>234.08799999999999</c:v>
                </c:pt>
                <c:pt idx="29479">
                  <c:v>191.09899999999999</c:v>
                </c:pt>
                <c:pt idx="29480">
                  <c:v>148.06800000000001</c:v>
                </c:pt>
                <c:pt idx="29481">
                  <c:v>105.005</c:v>
                </c:pt>
                <c:pt idx="29482">
                  <c:v>61.918599999999998</c:v>
                </c:pt>
                <c:pt idx="29483">
                  <c:v>18.819500000000001</c:v>
                </c:pt>
                <c:pt idx="29484">
                  <c:v>-24.283200000000001</c:v>
                </c:pt>
                <c:pt idx="29485">
                  <c:v>-67.380099999999999</c:v>
                </c:pt>
                <c:pt idx="29486">
                  <c:v>-110.462</c:v>
                </c:pt>
                <c:pt idx="29487">
                  <c:v>-153.51900000000001</c:v>
                </c:pt>
                <c:pt idx="29488">
                  <c:v>-196.54300000000001</c:v>
                </c:pt>
                <c:pt idx="29489">
                  <c:v>-239.523</c:v>
                </c:pt>
                <c:pt idx="29490">
                  <c:v>-282.45</c:v>
                </c:pt>
                <c:pt idx="29491">
                  <c:v>-325.315</c:v>
                </c:pt>
                <c:pt idx="29492">
                  <c:v>-368.10899999999998</c:v>
                </c:pt>
                <c:pt idx="29493">
                  <c:v>-410.822</c:v>
                </c:pt>
                <c:pt idx="29494">
                  <c:v>-453.44400000000002</c:v>
                </c:pt>
                <c:pt idx="29495">
                  <c:v>-495.96699999999998</c:v>
                </c:pt>
                <c:pt idx="29496">
                  <c:v>-538.38099999999997</c:v>
                </c:pt>
                <c:pt idx="29497">
                  <c:v>-580.67700000000002</c:v>
                </c:pt>
                <c:pt idx="29498">
                  <c:v>-622.84500000000003</c:v>
                </c:pt>
                <c:pt idx="29499">
                  <c:v>-664.87699999999995</c:v>
                </c:pt>
                <c:pt idx="29500">
                  <c:v>-706.76300000000003</c:v>
                </c:pt>
                <c:pt idx="29501">
                  <c:v>-748.49400000000003</c:v>
                </c:pt>
                <c:pt idx="29502">
                  <c:v>-790.06100000000004</c:v>
                </c:pt>
                <c:pt idx="29503">
                  <c:v>-831.45399999999995</c:v>
                </c:pt>
                <c:pt idx="29504">
                  <c:v>-872.66600000000005</c:v>
                </c:pt>
                <c:pt idx="29505">
                  <c:v>-913.68499999999995</c:v>
                </c:pt>
                <c:pt idx="29506">
                  <c:v>-954.505</c:v>
                </c:pt>
                <c:pt idx="29507">
                  <c:v>-995.11500000000001</c:v>
                </c:pt>
                <c:pt idx="29508" formatCode="0.00E+00">
                  <c:v>-1035.51</c:v>
                </c:pt>
                <c:pt idx="29509" formatCode="0.00E+00">
                  <c:v>-1075.67</c:v>
                </c:pt>
                <c:pt idx="29510" formatCode="0.00E+00">
                  <c:v>-1115.5999999999999</c:v>
                </c:pt>
                <c:pt idx="29511" formatCode="0.00E+00">
                  <c:v>-1155.28</c:v>
                </c:pt>
                <c:pt idx="29512" formatCode="0.00E+00">
                  <c:v>-1194.71</c:v>
                </c:pt>
                <c:pt idx="29513" formatCode="0.00E+00">
                  <c:v>-1233.8800000000001</c:v>
                </c:pt>
                <c:pt idx="29514" formatCode="0.00E+00">
                  <c:v>-1272.78</c:v>
                </c:pt>
                <c:pt idx="29515" formatCode="0.00E+00">
                  <c:v>-1311.4</c:v>
                </c:pt>
                <c:pt idx="29516" formatCode="0.00E+00">
                  <c:v>-1349.74</c:v>
                </c:pt>
                <c:pt idx="29517" formatCode="0.00E+00">
                  <c:v>-1387.77</c:v>
                </c:pt>
                <c:pt idx="29518" formatCode="0.00E+00">
                  <c:v>-1425.5</c:v>
                </c:pt>
                <c:pt idx="29519" formatCode="0.00E+00">
                  <c:v>-1462.92</c:v>
                </c:pt>
                <c:pt idx="29520" formatCode="0.00E+00">
                  <c:v>-1500.02</c:v>
                </c:pt>
                <c:pt idx="29521" formatCode="0.00E+00">
                  <c:v>-1536.8</c:v>
                </c:pt>
                <c:pt idx="29522" formatCode="0.00E+00">
                  <c:v>-1573.23</c:v>
                </c:pt>
                <c:pt idx="29523" formatCode="0.00E+00">
                  <c:v>-1609.32</c:v>
                </c:pt>
                <c:pt idx="29524" formatCode="0.00E+00">
                  <c:v>-1645.06</c:v>
                </c:pt>
                <c:pt idx="29525" formatCode="0.00E+00">
                  <c:v>-1680.43</c:v>
                </c:pt>
                <c:pt idx="29526" formatCode="0.00E+00">
                  <c:v>-1715.44</c:v>
                </c:pt>
                <c:pt idx="29527" formatCode="0.00E+00">
                  <c:v>-1750.07</c:v>
                </c:pt>
                <c:pt idx="29528" formatCode="0.00E+00">
                  <c:v>-1784.32</c:v>
                </c:pt>
                <c:pt idx="29529" formatCode="0.00E+00">
                  <c:v>-1818.17</c:v>
                </c:pt>
                <c:pt idx="29530" formatCode="0.00E+00">
                  <c:v>-1851.63</c:v>
                </c:pt>
                <c:pt idx="29531" formatCode="0.00E+00">
                  <c:v>-1884.69</c:v>
                </c:pt>
                <c:pt idx="29532" formatCode="0.00E+00">
                  <c:v>-1917.33</c:v>
                </c:pt>
                <c:pt idx="29533" formatCode="0.00E+00">
                  <c:v>-1949.55</c:v>
                </c:pt>
                <c:pt idx="29534" formatCode="0.00E+00">
                  <c:v>-1981.34</c:v>
                </c:pt>
                <c:pt idx="29535" formatCode="0.00E+00">
                  <c:v>-2012.7</c:v>
                </c:pt>
                <c:pt idx="29536" formatCode="0.00E+00">
                  <c:v>-2043.61</c:v>
                </c:pt>
                <c:pt idx="29537" formatCode="0.00E+00">
                  <c:v>-2074.09</c:v>
                </c:pt>
                <c:pt idx="29538" formatCode="0.00E+00">
                  <c:v>-2104.1</c:v>
                </c:pt>
                <c:pt idx="29539" formatCode="0.00E+00">
                  <c:v>-2133.66</c:v>
                </c:pt>
                <c:pt idx="29540" formatCode="0.00E+00">
                  <c:v>-2162.7399999999998</c:v>
                </c:pt>
                <c:pt idx="29541" formatCode="0.00E+00">
                  <c:v>-2191.36</c:v>
                </c:pt>
                <c:pt idx="29542" formatCode="0.00E+00">
                  <c:v>-2219.4899999999998</c:v>
                </c:pt>
                <c:pt idx="29543" formatCode="0.00E+00">
                  <c:v>-2247.14</c:v>
                </c:pt>
                <c:pt idx="29544" formatCode="0.00E+00">
                  <c:v>-2274.29</c:v>
                </c:pt>
                <c:pt idx="29545" formatCode="0.00E+00">
                  <c:v>-2300.9499999999998</c:v>
                </c:pt>
                <c:pt idx="29546" formatCode="0.00E+00">
                  <c:v>-2327.1</c:v>
                </c:pt>
                <c:pt idx="29547" formatCode="0.00E+00">
                  <c:v>-2352.75</c:v>
                </c:pt>
                <c:pt idx="29548" formatCode="0.00E+00">
                  <c:v>-2377.87</c:v>
                </c:pt>
                <c:pt idx="29549" formatCode="0.00E+00">
                  <c:v>-2402.48</c:v>
                </c:pt>
                <c:pt idx="29550" formatCode="0.00E+00">
                  <c:v>-2426.56</c:v>
                </c:pt>
                <c:pt idx="29551" formatCode="0.00E+00">
                  <c:v>-2450.1</c:v>
                </c:pt>
                <c:pt idx="29552" formatCode="0.00E+00">
                  <c:v>-2473.12</c:v>
                </c:pt>
                <c:pt idx="29553" formatCode="0.00E+00">
                  <c:v>-2495.59</c:v>
                </c:pt>
                <c:pt idx="29554" formatCode="0.00E+00">
                  <c:v>-2517.5100000000002</c:v>
                </c:pt>
                <c:pt idx="29555" formatCode="0.00E+00">
                  <c:v>-2538.88</c:v>
                </c:pt>
                <c:pt idx="29556" formatCode="0.00E+00">
                  <c:v>-2559.6999999999998</c:v>
                </c:pt>
                <c:pt idx="29557" formatCode="0.00E+00">
                  <c:v>-2579.9499999999998</c:v>
                </c:pt>
                <c:pt idx="29558" formatCode="0.00E+00">
                  <c:v>-2599.64</c:v>
                </c:pt>
                <c:pt idx="29559" formatCode="0.00E+00">
                  <c:v>-2618.7600000000002</c:v>
                </c:pt>
                <c:pt idx="29560" formatCode="0.00E+00">
                  <c:v>-2637.31</c:v>
                </c:pt>
                <c:pt idx="29561" formatCode="0.00E+00">
                  <c:v>-2655.28</c:v>
                </c:pt>
                <c:pt idx="29562" formatCode="0.00E+00">
                  <c:v>-2672.66</c:v>
                </c:pt>
                <c:pt idx="29563" formatCode="0.00E+00">
                  <c:v>-2689.47</c:v>
                </c:pt>
                <c:pt idx="29564" formatCode="0.00E+00">
                  <c:v>-2705.68</c:v>
                </c:pt>
                <c:pt idx="29565" formatCode="0.00E+00">
                  <c:v>-2721.3</c:v>
                </c:pt>
                <c:pt idx="29566" formatCode="0.00E+00">
                  <c:v>-2736.32</c:v>
                </c:pt>
                <c:pt idx="29567" formatCode="0.00E+00">
                  <c:v>-2750.75</c:v>
                </c:pt>
                <c:pt idx="29568" formatCode="0.00E+00">
                  <c:v>-2764.57</c:v>
                </c:pt>
                <c:pt idx="29569" formatCode="0.00E+00">
                  <c:v>-2777.79</c:v>
                </c:pt>
                <c:pt idx="29570" formatCode="0.00E+00">
                  <c:v>-2790.39</c:v>
                </c:pt>
                <c:pt idx="29571" formatCode="0.00E+00">
                  <c:v>-2802.39</c:v>
                </c:pt>
                <c:pt idx="29572" formatCode="0.00E+00">
                  <c:v>-2813.77</c:v>
                </c:pt>
                <c:pt idx="29573" formatCode="0.00E+00">
                  <c:v>-2824.54</c:v>
                </c:pt>
                <c:pt idx="29574" formatCode="0.00E+00">
                  <c:v>-2834.69</c:v>
                </c:pt>
                <c:pt idx="29575" formatCode="0.00E+00">
                  <c:v>-2844.22</c:v>
                </c:pt>
                <c:pt idx="29576" formatCode="0.00E+00">
                  <c:v>-2853.12</c:v>
                </c:pt>
                <c:pt idx="29577" formatCode="0.00E+00">
                  <c:v>-2861.4</c:v>
                </c:pt>
                <c:pt idx="29578" formatCode="0.00E+00">
                  <c:v>-2869.05</c:v>
                </c:pt>
                <c:pt idx="29579" formatCode="0.00E+00">
                  <c:v>-2876.08</c:v>
                </c:pt>
                <c:pt idx="29580" formatCode="0.00E+00">
                  <c:v>-2882.47</c:v>
                </c:pt>
                <c:pt idx="29581" formatCode="0.00E+00">
                  <c:v>-2888.23</c:v>
                </c:pt>
                <c:pt idx="29582" formatCode="0.00E+00">
                  <c:v>-2893.36</c:v>
                </c:pt>
                <c:pt idx="29583" formatCode="0.00E+00">
                  <c:v>-2897.86</c:v>
                </c:pt>
                <c:pt idx="29584" formatCode="0.00E+00">
                  <c:v>-2901.72</c:v>
                </c:pt>
                <c:pt idx="29585" formatCode="0.00E+00">
                  <c:v>-2904.95</c:v>
                </c:pt>
                <c:pt idx="29586" formatCode="0.00E+00">
                  <c:v>-2907.54</c:v>
                </c:pt>
                <c:pt idx="29587" formatCode="0.00E+00">
                  <c:v>-2909.49</c:v>
                </c:pt>
                <c:pt idx="29588" formatCode="0.00E+00">
                  <c:v>-2910.81</c:v>
                </c:pt>
                <c:pt idx="29589" formatCode="0.00E+00">
                  <c:v>-2911.49</c:v>
                </c:pt>
                <c:pt idx="29590" formatCode="0.00E+00">
                  <c:v>-2911.53</c:v>
                </c:pt>
                <c:pt idx="29591" formatCode="0.00E+00">
                  <c:v>-2910.93</c:v>
                </c:pt>
                <c:pt idx="29592" formatCode="0.00E+00">
                  <c:v>-2909.7</c:v>
                </c:pt>
                <c:pt idx="29593" formatCode="0.00E+00">
                  <c:v>-2907.83</c:v>
                </c:pt>
                <c:pt idx="29594" formatCode="0.00E+00">
                  <c:v>-2905.32</c:v>
                </c:pt>
                <c:pt idx="29595" formatCode="0.00E+00">
                  <c:v>-2902.18</c:v>
                </c:pt>
                <c:pt idx="29596" formatCode="0.00E+00">
                  <c:v>-2898.39</c:v>
                </c:pt>
                <c:pt idx="29597" formatCode="0.00E+00">
                  <c:v>-2893.98</c:v>
                </c:pt>
                <c:pt idx="29598" formatCode="0.00E+00">
                  <c:v>-2888.93</c:v>
                </c:pt>
                <c:pt idx="29599" formatCode="0.00E+00">
                  <c:v>-2883.25</c:v>
                </c:pt>
                <c:pt idx="29600" formatCode="0.00E+00">
                  <c:v>-2876.94</c:v>
                </c:pt>
                <c:pt idx="29601" formatCode="0.00E+00">
                  <c:v>-2870</c:v>
                </c:pt>
                <c:pt idx="29602" formatCode="0.00E+00">
                  <c:v>-2862.43</c:v>
                </c:pt>
                <c:pt idx="29603" formatCode="0.00E+00">
                  <c:v>-2854.23</c:v>
                </c:pt>
                <c:pt idx="29604" formatCode="0.00E+00">
                  <c:v>-2845.4</c:v>
                </c:pt>
                <c:pt idx="29605" formatCode="0.00E+00">
                  <c:v>-2835.96</c:v>
                </c:pt>
                <c:pt idx="29606" formatCode="0.00E+00">
                  <c:v>-2825.89</c:v>
                </c:pt>
                <c:pt idx="29607" formatCode="0.00E+00">
                  <c:v>-2815.21</c:v>
                </c:pt>
                <c:pt idx="29608" formatCode="0.00E+00">
                  <c:v>-2803.9</c:v>
                </c:pt>
                <c:pt idx="29609" formatCode="0.00E+00">
                  <c:v>-2791.99</c:v>
                </c:pt>
                <c:pt idx="29610" formatCode="0.00E+00">
                  <c:v>-2779.46</c:v>
                </c:pt>
                <c:pt idx="29611" formatCode="0.00E+00">
                  <c:v>-2766.32</c:v>
                </c:pt>
                <c:pt idx="29612" formatCode="0.00E+00">
                  <c:v>-2752.58</c:v>
                </c:pt>
                <c:pt idx="29613" formatCode="0.00E+00">
                  <c:v>-2738.24</c:v>
                </c:pt>
                <c:pt idx="29614" formatCode="0.00E+00">
                  <c:v>-2723.29</c:v>
                </c:pt>
                <c:pt idx="29615" formatCode="0.00E+00">
                  <c:v>-2707.75</c:v>
                </c:pt>
                <c:pt idx="29616" formatCode="0.00E+00">
                  <c:v>-2691.62</c:v>
                </c:pt>
                <c:pt idx="29617" formatCode="0.00E+00">
                  <c:v>-2674.9</c:v>
                </c:pt>
                <c:pt idx="29618" formatCode="0.00E+00">
                  <c:v>-2657.59</c:v>
                </c:pt>
                <c:pt idx="29619" formatCode="0.00E+00">
                  <c:v>-2639.7</c:v>
                </c:pt>
                <c:pt idx="29620" formatCode="0.00E+00">
                  <c:v>-2621.23</c:v>
                </c:pt>
                <c:pt idx="29621" formatCode="0.00E+00">
                  <c:v>-2602.19</c:v>
                </c:pt>
                <c:pt idx="29622" formatCode="0.00E+00">
                  <c:v>-2582.5700000000002</c:v>
                </c:pt>
                <c:pt idx="29623" formatCode="0.00E+00">
                  <c:v>-2562.4</c:v>
                </c:pt>
                <c:pt idx="29624" formatCode="0.00E+00">
                  <c:v>-2541.66</c:v>
                </c:pt>
                <c:pt idx="29625" formatCode="0.00E+00">
                  <c:v>-2520.36</c:v>
                </c:pt>
                <c:pt idx="29626" formatCode="0.00E+00">
                  <c:v>-2498.5100000000002</c:v>
                </c:pt>
                <c:pt idx="29627" formatCode="0.00E+00">
                  <c:v>-2476.12</c:v>
                </c:pt>
                <c:pt idx="29628" formatCode="0.00E+00">
                  <c:v>-2453.1799999999998</c:v>
                </c:pt>
                <c:pt idx="29629" formatCode="0.00E+00">
                  <c:v>-2429.71</c:v>
                </c:pt>
                <c:pt idx="29630" formatCode="0.00E+00">
                  <c:v>-2405.6999999999998</c:v>
                </c:pt>
                <c:pt idx="29631" formatCode="0.00E+00">
                  <c:v>-2381.17</c:v>
                </c:pt>
                <c:pt idx="29632" formatCode="0.00E+00">
                  <c:v>-2356.12</c:v>
                </c:pt>
                <c:pt idx="29633" formatCode="0.00E+00">
                  <c:v>-2330.5500000000002</c:v>
                </c:pt>
                <c:pt idx="29634" formatCode="0.00E+00">
                  <c:v>-2304.4699999999998</c:v>
                </c:pt>
                <c:pt idx="29635" formatCode="0.00E+00">
                  <c:v>-2277.88</c:v>
                </c:pt>
                <c:pt idx="29636" formatCode="0.00E+00">
                  <c:v>-2250.8000000000002</c:v>
                </c:pt>
                <c:pt idx="29637" formatCode="0.00E+00">
                  <c:v>-2223.23</c:v>
                </c:pt>
                <c:pt idx="29638" formatCode="0.00E+00">
                  <c:v>-2195.16</c:v>
                </c:pt>
                <c:pt idx="29639" formatCode="0.00E+00">
                  <c:v>-2166.62</c:v>
                </c:pt>
                <c:pt idx="29640" formatCode="0.00E+00">
                  <c:v>-2137.6</c:v>
                </c:pt>
                <c:pt idx="29641" formatCode="0.00E+00">
                  <c:v>-2108.12</c:v>
                </c:pt>
                <c:pt idx="29642" formatCode="0.00E+00">
                  <c:v>-2078.17</c:v>
                </c:pt>
                <c:pt idx="29643" formatCode="0.00E+00">
                  <c:v>-2047.77</c:v>
                </c:pt>
                <c:pt idx="29644" formatCode="0.00E+00">
                  <c:v>-2016.92</c:v>
                </c:pt>
                <c:pt idx="29645" formatCode="0.00E+00">
                  <c:v>-1985.63</c:v>
                </c:pt>
                <c:pt idx="29646" formatCode="0.00E+00">
                  <c:v>-1953.9</c:v>
                </c:pt>
                <c:pt idx="29647" formatCode="0.00E+00">
                  <c:v>-1921.75</c:v>
                </c:pt>
                <c:pt idx="29648" formatCode="0.00E+00">
                  <c:v>-1889.17</c:v>
                </c:pt>
                <c:pt idx="29649" formatCode="0.00E+00">
                  <c:v>-1856.19</c:v>
                </c:pt>
                <c:pt idx="29650" formatCode="0.00E+00">
                  <c:v>-1822.79</c:v>
                </c:pt>
                <c:pt idx="29651" formatCode="0.00E+00">
                  <c:v>-1789</c:v>
                </c:pt>
                <c:pt idx="29652" formatCode="0.00E+00">
                  <c:v>-1754.81</c:v>
                </c:pt>
                <c:pt idx="29653" formatCode="0.00E+00">
                  <c:v>-1720.24</c:v>
                </c:pt>
                <c:pt idx="29654" formatCode="0.00E+00">
                  <c:v>-1685.3</c:v>
                </c:pt>
                <c:pt idx="29655" formatCode="0.00E+00">
                  <c:v>-1649.98</c:v>
                </c:pt>
                <c:pt idx="29656" formatCode="0.00E+00">
                  <c:v>-1614.31</c:v>
                </c:pt>
                <c:pt idx="29657" formatCode="0.00E+00">
                  <c:v>-1578.28</c:v>
                </c:pt>
                <c:pt idx="29658" formatCode="0.00E+00">
                  <c:v>-1541.9</c:v>
                </c:pt>
                <c:pt idx="29659" formatCode="0.00E+00">
                  <c:v>-1505.19</c:v>
                </c:pt>
                <c:pt idx="29660" formatCode="0.00E+00">
                  <c:v>-1468.15</c:v>
                </c:pt>
                <c:pt idx="29661" formatCode="0.00E+00">
                  <c:v>-1430.79</c:v>
                </c:pt>
                <c:pt idx="29662" formatCode="0.00E+00">
                  <c:v>-1393.11</c:v>
                </c:pt>
                <c:pt idx="29663" formatCode="0.00E+00">
                  <c:v>-1355.13</c:v>
                </c:pt>
                <c:pt idx="29664" formatCode="0.00E+00">
                  <c:v>-1316.85</c:v>
                </c:pt>
                <c:pt idx="29665" formatCode="0.00E+00">
                  <c:v>-1278.29</c:v>
                </c:pt>
                <c:pt idx="29666" formatCode="0.00E+00">
                  <c:v>-1239.44</c:v>
                </c:pt>
                <c:pt idx="29667" formatCode="0.00E+00">
                  <c:v>-1200.33</c:v>
                </c:pt>
                <c:pt idx="29668" formatCode="0.00E+00">
                  <c:v>-1160.95</c:v>
                </c:pt>
                <c:pt idx="29669" formatCode="0.00E+00">
                  <c:v>-1121.32</c:v>
                </c:pt>
                <c:pt idx="29670" formatCode="0.00E+00">
                  <c:v>-1081.44</c:v>
                </c:pt>
                <c:pt idx="29671" formatCode="0.00E+00">
                  <c:v>-1041.32</c:v>
                </c:pt>
                <c:pt idx="29672" formatCode="0.00E+00">
                  <c:v>-1000.98</c:v>
                </c:pt>
                <c:pt idx="29673">
                  <c:v>-960.41899999999998</c:v>
                </c:pt>
                <c:pt idx="29674">
                  <c:v>-919.64700000000005</c:v>
                </c:pt>
                <c:pt idx="29675">
                  <c:v>-878.67399999999998</c:v>
                </c:pt>
                <c:pt idx="29676">
                  <c:v>-837.50900000000001</c:v>
                </c:pt>
                <c:pt idx="29677">
                  <c:v>-796.16099999999994</c:v>
                </c:pt>
                <c:pt idx="29678">
                  <c:v>-754.63800000000003</c:v>
                </c:pt>
                <c:pt idx="29679">
                  <c:v>-712.95100000000002</c:v>
                </c:pt>
                <c:pt idx="29680">
                  <c:v>-671.10900000000004</c:v>
                </c:pt>
                <c:pt idx="29681">
                  <c:v>-629.11900000000003</c:v>
                </c:pt>
                <c:pt idx="29682">
                  <c:v>-586.99199999999996</c:v>
                </c:pt>
                <c:pt idx="29683">
                  <c:v>-544.73599999999999</c:v>
                </c:pt>
                <c:pt idx="29684">
                  <c:v>-502.36200000000002</c:v>
                </c:pt>
                <c:pt idx="29685">
                  <c:v>-459.87700000000001</c:v>
                </c:pt>
                <c:pt idx="29686">
                  <c:v>-417.29300000000001</c:v>
                </c:pt>
                <c:pt idx="29687">
                  <c:v>-374.61700000000002</c:v>
                </c:pt>
                <c:pt idx="29688">
                  <c:v>-331.85899999999998</c:v>
                </c:pt>
                <c:pt idx="29689">
                  <c:v>-289.02999999999997</c:v>
                </c:pt>
                <c:pt idx="29690">
                  <c:v>-246.136</c:v>
                </c:pt>
                <c:pt idx="29691">
                  <c:v>-203.18899999999999</c:v>
                </c:pt>
                <c:pt idx="29692">
                  <c:v>-160.19800000000001</c:v>
                </c:pt>
                <c:pt idx="29693">
                  <c:v>-117.172</c:v>
                </c:pt>
                <c:pt idx="29694">
                  <c:v>-74.120199999999997</c:v>
                </c:pt>
                <c:pt idx="29695">
                  <c:v>-31.052600000000002</c:v>
                </c:pt>
                <c:pt idx="29696">
                  <c:v>12.0213</c:v>
                </c:pt>
                <c:pt idx="29697">
                  <c:v>55.092199999999998</c:v>
                </c:pt>
                <c:pt idx="29698">
                  <c:v>98.150499999999994</c:v>
                </c:pt>
                <c:pt idx="29699">
                  <c:v>141.18700000000001</c:v>
                </c:pt>
                <c:pt idx="29700">
                  <c:v>184.19200000000001</c:v>
                </c:pt>
                <c:pt idx="29701">
                  <c:v>227.15700000000001</c:v>
                </c:pt>
                <c:pt idx="29702">
                  <c:v>270.072</c:v>
                </c:pt>
                <c:pt idx="29703">
                  <c:v>312.92700000000002</c:v>
                </c:pt>
                <c:pt idx="29704">
                  <c:v>355.71300000000002</c:v>
                </c:pt>
                <c:pt idx="29705">
                  <c:v>398.42099999999999</c:v>
                </c:pt>
                <c:pt idx="29706">
                  <c:v>441.04199999999997</c:v>
                </c:pt>
                <c:pt idx="29707">
                  <c:v>483.56599999999997</c:v>
                </c:pt>
                <c:pt idx="29708">
                  <c:v>525.98299999999995</c:v>
                </c:pt>
                <c:pt idx="29709">
                  <c:v>568.28499999999997</c:v>
                </c:pt>
                <c:pt idx="29710">
                  <c:v>610.46199999999999</c:v>
                </c:pt>
                <c:pt idx="29711">
                  <c:v>652.50599999999997</c:v>
                </c:pt>
                <c:pt idx="29712">
                  <c:v>694.40599999999995</c:v>
                </c:pt>
                <c:pt idx="29713">
                  <c:v>736.15300000000002</c:v>
                </c:pt>
                <c:pt idx="29714">
                  <c:v>777.74</c:v>
                </c:pt>
                <c:pt idx="29715">
                  <c:v>819.15599999999995</c:v>
                </c:pt>
                <c:pt idx="29716">
                  <c:v>860.39200000000005</c:v>
                </c:pt>
                <c:pt idx="29717">
                  <c:v>901.44</c:v>
                </c:pt>
                <c:pt idx="29718">
                  <c:v>942.29</c:v>
                </c:pt>
                <c:pt idx="29719">
                  <c:v>982.93299999999999</c:v>
                </c:pt>
                <c:pt idx="29720" formatCode="0.00E+00">
                  <c:v>1023.36</c:v>
                </c:pt>
                <c:pt idx="29721" formatCode="0.00E+00">
                  <c:v>1063.56</c:v>
                </c:pt>
                <c:pt idx="29722" formatCode="0.00E+00">
                  <c:v>1103.53</c:v>
                </c:pt>
                <c:pt idx="29723" formatCode="0.00E+00">
                  <c:v>1143.26</c:v>
                </c:pt>
                <c:pt idx="29724" formatCode="0.00E+00">
                  <c:v>1182.74</c:v>
                </c:pt>
                <c:pt idx="29725" formatCode="0.00E+00">
                  <c:v>1221.96</c:v>
                </c:pt>
                <c:pt idx="29726" formatCode="0.00E+00">
                  <c:v>1260.9100000000001</c:v>
                </c:pt>
                <c:pt idx="29727" formatCode="0.00E+00">
                  <c:v>1299.58</c:v>
                </c:pt>
                <c:pt idx="29728" formatCode="0.00E+00">
                  <c:v>1337.97</c:v>
                </c:pt>
                <c:pt idx="29729" formatCode="0.00E+00">
                  <c:v>1376.07</c:v>
                </c:pt>
                <c:pt idx="29730" formatCode="0.00E+00">
                  <c:v>1413.86</c:v>
                </c:pt>
                <c:pt idx="29731" formatCode="0.00E+00">
                  <c:v>1451.34</c:v>
                </c:pt>
                <c:pt idx="29732" formatCode="0.00E+00">
                  <c:v>1488.51</c:v>
                </c:pt>
                <c:pt idx="29733" formatCode="0.00E+00">
                  <c:v>1525.35</c:v>
                </c:pt>
                <c:pt idx="29734" formatCode="0.00E+00">
                  <c:v>1561.85</c:v>
                </c:pt>
                <c:pt idx="29735" formatCode="0.00E+00">
                  <c:v>1598.02</c:v>
                </c:pt>
                <c:pt idx="29736" formatCode="0.00E+00">
                  <c:v>1633.83</c:v>
                </c:pt>
                <c:pt idx="29737" formatCode="0.00E+00">
                  <c:v>1669.29</c:v>
                </c:pt>
                <c:pt idx="29738" formatCode="0.00E+00">
                  <c:v>1704.38</c:v>
                </c:pt>
                <c:pt idx="29739" formatCode="0.00E+00">
                  <c:v>1739.09</c:v>
                </c:pt>
                <c:pt idx="29740" formatCode="0.00E+00">
                  <c:v>1773.43</c:v>
                </c:pt>
                <c:pt idx="29741" formatCode="0.00E+00">
                  <c:v>1807.37</c:v>
                </c:pt>
                <c:pt idx="29742" formatCode="0.00E+00">
                  <c:v>1840.92</c:v>
                </c:pt>
                <c:pt idx="29743" formatCode="0.00E+00">
                  <c:v>1874.07</c:v>
                </c:pt>
                <c:pt idx="29744" formatCode="0.00E+00">
                  <c:v>1906.8</c:v>
                </c:pt>
                <c:pt idx="29745" formatCode="0.00E+00">
                  <c:v>1939.12</c:v>
                </c:pt>
                <c:pt idx="29746" formatCode="0.00E+00">
                  <c:v>1971.02</c:v>
                </c:pt>
                <c:pt idx="29747" formatCode="0.00E+00">
                  <c:v>2002.48</c:v>
                </c:pt>
                <c:pt idx="29748" formatCode="0.00E+00">
                  <c:v>2033.5</c:v>
                </c:pt>
                <c:pt idx="29749" formatCode="0.00E+00">
                  <c:v>2064.08</c:v>
                </c:pt>
                <c:pt idx="29750" formatCode="0.00E+00">
                  <c:v>2094.1999999999998</c:v>
                </c:pt>
                <c:pt idx="29751" formatCode="0.00E+00">
                  <c:v>2123.87</c:v>
                </c:pt>
                <c:pt idx="29752" formatCode="0.00E+00">
                  <c:v>2153.0700000000002</c:v>
                </c:pt>
                <c:pt idx="29753" formatCode="0.00E+00">
                  <c:v>2181.8000000000002</c:v>
                </c:pt>
                <c:pt idx="29754" formatCode="0.00E+00">
                  <c:v>2210.0500000000002</c:v>
                </c:pt>
                <c:pt idx="29755" formatCode="0.00E+00">
                  <c:v>2237.81</c:v>
                </c:pt>
                <c:pt idx="29756" formatCode="0.00E+00">
                  <c:v>2265.09</c:v>
                </c:pt>
                <c:pt idx="29757" formatCode="0.00E+00">
                  <c:v>2291.87</c:v>
                </c:pt>
                <c:pt idx="29758" formatCode="0.00E+00">
                  <c:v>2318.15</c:v>
                </c:pt>
                <c:pt idx="29759" formatCode="0.00E+00">
                  <c:v>2343.92</c:v>
                </c:pt>
                <c:pt idx="29760" formatCode="0.00E+00">
                  <c:v>2369.17</c:v>
                </c:pt>
                <c:pt idx="29761" formatCode="0.00E+00">
                  <c:v>2393.91</c:v>
                </c:pt>
                <c:pt idx="29762" formatCode="0.00E+00">
                  <c:v>2418.12</c:v>
                </c:pt>
                <c:pt idx="29763" formatCode="0.00E+00">
                  <c:v>2441.81</c:v>
                </c:pt>
                <c:pt idx="29764" formatCode="0.00E+00">
                  <c:v>2464.9499999999998</c:v>
                </c:pt>
                <c:pt idx="29765" formatCode="0.00E+00">
                  <c:v>2487.56</c:v>
                </c:pt>
                <c:pt idx="29766" formatCode="0.00E+00">
                  <c:v>2509.62</c:v>
                </c:pt>
                <c:pt idx="29767" formatCode="0.00E+00">
                  <c:v>2531.14</c:v>
                </c:pt>
                <c:pt idx="29768" formatCode="0.00E+00">
                  <c:v>2552.1</c:v>
                </c:pt>
                <c:pt idx="29769" formatCode="0.00E+00">
                  <c:v>2572.5</c:v>
                </c:pt>
                <c:pt idx="29770" formatCode="0.00E+00">
                  <c:v>2592.33</c:v>
                </c:pt>
                <c:pt idx="29771" formatCode="0.00E+00">
                  <c:v>2611.6</c:v>
                </c:pt>
                <c:pt idx="29772" formatCode="0.00E+00">
                  <c:v>2630.3</c:v>
                </c:pt>
                <c:pt idx="29773" formatCode="0.00E+00">
                  <c:v>2648.41</c:v>
                </c:pt>
                <c:pt idx="29774" formatCode="0.00E+00">
                  <c:v>2665.96</c:v>
                </c:pt>
                <c:pt idx="29775" formatCode="0.00E+00">
                  <c:v>2682.91</c:v>
                </c:pt>
                <c:pt idx="29776" formatCode="0.00E+00">
                  <c:v>2699.28</c:v>
                </c:pt>
                <c:pt idx="29777" formatCode="0.00E+00">
                  <c:v>2715.06</c:v>
                </c:pt>
                <c:pt idx="29778" formatCode="0.00E+00">
                  <c:v>2730.24</c:v>
                </c:pt>
                <c:pt idx="29779" formatCode="0.00E+00">
                  <c:v>2744.82</c:v>
                </c:pt>
                <c:pt idx="29780" formatCode="0.00E+00">
                  <c:v>2758.8</c:v>
                </c:pt>
                <c:pt idx="29781" formatCode="0.00E+00">
                  <c:v>2772.18</c:v>
                </c:pt>
                <c:pt idx="29782" formatCode="0.00E+00">
                  <c:v>2784.96</c:v>
                </c:pt>
                <c:pt idx="29783" formatCode="0.00E+00">
                  <c:v>2797.12</c:v>
                </c:pt>
                <c:pt idx="29784" formatCode="0.00E+00">
                  <c:v>2808.67</c:v>
                </c:pt>
                <c:pt idx="29785" formatCode="0.00E+00">
                  <c:v>2819.6</c:v>
                </c:pt>
                <c:pt idx="29786" formatCode="0.00E+00">
                  <c:v>2829.92</c:v>
                </c:pt>
                <c:pt idx="29787" formatCode="0.00E+00">
                  <c:v>2839.61</c:v>
                </c:pt>
                <c:pt idx="29788" formatCode="0.00E+00">
                  <c:v>2848.68</c:v>
                </c:pt>
                <c:pt idx="29789" formatCode="0.00E+00">
                  <c:v>2857.13</c:v>
                </c:pt>
                <c:pt idx="29790" formatCode="0.00E+00">
                  <c:v>2864.96</c:v>
                </c:pt>
                <c:pt idx="29791" formatCode="0.00E+00">
                  <c:v>2872.16</c:v>
                </c:pt>
                <c:pt idx="29792" formatCode="0.00E+00">
                  <c:v>2878.72</c:v>
                </c:pt>
                <c:pt idx="29793" formatCode="0.00E+00">
                  <c:v>2884.66</c:v>
                </c:pt>
                <c:pt idx="29794" formatCode="0.00E+00">
                  <c:v>2889.96</c:v>
                </c:pt>
                <c:pt idx="29795" formatCode="0.00E+00">
                  <c:v>2894.64</c:v>
                </c:pt>
                <c:pt idx="29796" formatCode="0.00E+00">
                  <c:v>2898.67</c:v>
                </c:pt>
                <c:pt idx="29797" formatCode="0.00E+00">
                  <c:v>2902.08</c:v>
                </c:pt>
                <c:pt idx="29798" formatCode="0.00E+00">
                  <c:v>2904.84</c:v>
                </c:pt>
                <c:pt idx="29799" formatCode="0.00E+00">
                  <c:v>2906.98</c:v>
                </c:pt>
                <c:pt idx="29800" formatCode="0.00E+00">
                  <c:v>2908.47</c:v>
                </c:pt>
                <c:pt idx="29801" formatCode="0.00E+00">
                  <c:v>2909.33</c:v>
                </c:pt>
                <c:pt idx="29802" formatCode="0.00E+00">
                  <c:v>2909.55</c:v>
                </c:pt>
                <c:pt idx="29803" formatCode="0.00E+00">
                  <c:v>2909.13</c:v>
                </c:pt>
                <c:pt idx="29804" formatCode="0.00E+00">
                  <c:v>2908.08</c:v>
                </c:pt>
                <c:pt idx="29805" formatCode="0.00E+00">
                  <c:v>2906.39</c:v>
                </c:pt>
                <c:pt idx="29806" formatCode="0.00E+00">
                  <c:v>2904.06</c:v>
                </c:pt>
                <c:pt idx="29807" formatCode="0.00E+00">
                  <c:v>2901.1</c:v>
                </c:pt>
                <c:pt idx="29808" formatCode="0.00E+00">
                  <c:v>2897.5</c:v>
                </c:pt>
                <c:pt idx="29809" formatCode="0.00E+00">
                  <c:v>2893.26</c:v>
                </c:pt>
                <c:pt idx="29810" formatCode="0.00E+00">
                  <c:v>2888.39</c:v>
                </c:pt>
                <c:pt idx="29811" formatCode="0.00E+00">
                  <c:v>2882.89</c:v>
                </c:pt>
                <c:pt idx="29812" formatCode="0.00E+00">
                  <c:v>2876.76</c:v>
                </c:pt>
                <c:pt idx="29813" formatCode="0.00E+00">
                  <c:v>2870</c:v>
                </c:pt>
                <c:pt idx="29814" formatCode="0.00E+00">
                  <c:v>2862.61</c:v>
                </c:pt>
                <c:pt idx="29815" formatCode="0.00E+00">
                  <c:v>2854.6</c:v>
                </c:pt>
                <c:pt idx="29816" formatCode="0.00E+00">
                  <c:v>2845.96</c:v>
                </c:pt>
                <c:pt idx="29817" formatCode="0.00E+00">
                  <c:v>2836.69</c:v>
                </c:pt>
                <c:pt idx="29818" formatCode="0.00E+00">
                  <c:v>2826.8</c:v>
                </c:pt>
                <c:pt idx="29819" formatCode="0.00E+00">
                  <c:v>2816.3</c:v>
                </c:pt>
                <c:pt idx="29820" formatCode="0.00E+00">
                  <c:v>2805.18</c:v>
                </c:pt>
                <c:pt idx="29821" formatCode="0.00E+00">
                  <c:v>2793.44</c:v>
                </c:pt>
                <c:pt idx="29822" formatCode="0.00E+00">
                  <c:v>2781.09</c:v>
                </c:pt>
                <c:pt idx="29823" formatCode="0.00E+00">
                  <c:v>2768.14</c:v>
                </c:pt>
                <c:pt idx="29824" formatCode="0.00E+00">
                  <c:v>2754.57</c:v>
                </c:pt>
                <c:pt idx="29825" formatCode="0.00E+00">
                  <c:v>2740.41</c:v>
                </c:pt>
                <c:pt idx="29826" formatCode="0.00E+00">
                  <c:v>2725.64</c:v>
                </c:pt>
                <c:pt idx="29827" formatCode="0.00E+00">
                  <c:v>2710.28</c:v>
                </c:pt>
                <c:pt idx="29828" formatCode="0.00E+00">
                  <c:v>2694.32</c:v>
                </c:pt>
                <c:pt idx="29829" formatCode="0.00E+00">
                  <c:v>2677.77</c:v>
                </c:pt>
                <c:pt idx="29830" formatCode="0.00E+00">
                  <c:v>2660.64</c:v>
                </c:pt>
                <c:pt idx="29831" formatCode="0.00E+00">
                  <c:v>2642.92</c:v>
                </c:pt>
                <c:pt idx="29832" formatCode="0.00E+00">
                  <c:v>2624.63</c:v>
                </c:pt>
                <c:pt idx="29833" formatCode="0.00E+00">
                  <c:v>2605.7600000000002</c:v>
                </c:pt>
                <c:pt idx="29834" formatCode="0.00E+00">
                  <c:v>2586.3200000000002</c:v>
                </c:pt>
                <c:pt idx="29835" formatCode="0.00E+00">
                  <c:v>2566.31</c:v>
                </c:pt>
                <c:pt idx="29836" formatCode="0.00E+00">
                  <c:v>2545.7399999999998</c:v>
                </c:pt>
                <c:pt idx="29837" formatCode="0.00E+00">
                  <c:v>2524.62</c:v>
                </c:pt>
                <c:pt idx="29838" formatCode="0.00E+00">
                  <c:v>2502.94</c:v>
                </c:pt>
                <c:pt idx="29839" formatCode="0.00E+00">
                  <c:v>2480.71</c:v>
                </c:pt>
                <c:pt idx="29840" formatCode="0.00E+00">
                  <c:v>2457.94</c:v>
                </c:pt>
                <c:pt idx="29841" formatCode="0.00E+00">
                  <c:v>2434.64</c:v>
                </c:pt>
                <c:pt idx="29842" formatCode="0.00E+00">
                  <c:v>2410.8000000000002</c:v>
                </c:pt>
                <c:pt idx="29843" formatCode="0.00E+00">
                  <c:v>2386.4299999999998</c:v>
                </c:pt>
                <c:pt idx="29844" formatCode="0.00E+00">
                  <c:v>2361.54</c:v>
                </c:pt>
                <c:pt idx="29845" formatCode="0.00E+00">
                  <c:v>2336.13</c:v>
                </c:pt>
                <c:pt idx="29846" formatCode="0.00E+00">
                  <c:v>2310.21</c:v>
                </c:pt>
                <c:pt idx="29847" formatCode="0.00E+00">
                  <c:v>2283.7800000000002</c:v>
                </c:pt>
                <c:pt idx="29848" formatCode="0.00E+00">
                  <c:v>2256.86</c:v>
                </c:pt>
                <c:pt idx="29849" formatCode="0.00E+00">
                  <c:v>2229.44</c:v>
                </c:pt>
                <c:pt idx="29850" formatCode="0.00E+00">
                  <c:v>2201.5300000000002</c:v>
                </c:pt>
                <c:pt idx="29851" formatCode="0.00E+00">
                  <c:v>2173.14</c:v>
                </c:pt>
                <c:pt idx="29852" formatCode="0.00E+00">
                  <c:v>2144.27</c:v>
                </c:pt>
                <c:pt idx="29853" formatCode="0.00E+00">
                  <c:v>2114.94</c:v>
                </c:pt>
                <c:pt idx="29854" formatCode="0.00E+00">
                  <c:v>2085.14</c:v>
                </c:pt>
                <c:pt idx="29855" formatCode="0.00E+00">
                  <c:v>2054.88</c:v>
                </c:pt>
                <c:pt idx="29856" formatCode="0.00E+00">
                  <c:v>2024.18</c:v>
                </c:pt>
                <c:pt idx="29857" formatCode="0.00E+00">
                  <c:v>1993.03</c:v>
                </c:pt>
                <c:pt idx="29858" formatCode="0.00E+00">
                  <c:v>1961.44</c:v>
                </c:pt>
                <c:pt idx="29859" formatCode="0.00E+00">
                  <c:v>1929.43</c:v>
                </c:pt>
                <c:pt idx="29860" formatCode="0.00E+00">
                  <c:v>1896.99</c:v>
                </c:pt>
                <c:pt idx="29861" formatCode="0.00E+00">
                  <c:v>1864.14</c:v>
                </c:pt>
                <c:pt idx="29862" formatCode="0.00E+00">
                  <c:v>1830.88</c:v>
                </c:pt>
                <c:pt idx="29863" formatCode="0.00E+00">
                  <c:v>1797.22</c:v>
                </c:pt>
                <c:pt idx="29864" formatCode="0.00E+00">
                  <c:v>1763.17</c:v>
                </c:pt>
                <c:pt idx="29865" formatCode="0.00E+00">
                  <c:v>1728.73</c:v>
                </c:pt>
                <c:pt idx="29866" formatCode="0.00E+00">
                  <c:v>1693.91</c:v>
                </c:pt>
                <c:pt idx="29867" formatCode="0.00E+00">
                  <c:v>1658.73</c:v>
                </c:pt>
                <c:pt idx="29868" formatCode="0.00E+00">
                  <c:v>1623.17</c:v>
                </c:pt>
                <c:pt idx="29869" formatCode="0.00E+00">
                  <c:v>1587.27</c:v>
                </c:pt>
                <c:pt idx="29870" formatCode="0.00E+00">
                  <c:v>1551.01</c:v>
                </c:pt>
                <c:pt idx="29871" formatCode="0.00E+00">
                  <c:v>1514.42</c:v>
                </c:pt>
                <c:pt idx="29872" formatCode="0.00E+00">
                  <c:v>1477.49</c:v>
                </c:pt>
                <c:pt idx="29873" formatCode="0.00E+00">
                  <c:v>1440.24</c:v>
                </c:pt>
                <c:pt idx="29874" formatCode="0.00E+00">
                  <c:v>1402.68</c:v>
                </c:pt>
                <c:pt idx="29875" formatCode="0.00E+00">
                  <c:v>1364.81</c:v>
                </c:pt>
                <c:pt idx="29876" formatCode="0.00E+00">
                  <c:v>1326.64</c:v>
                </c:pt>
                <c:pt idx="29877" formatCode="0.00E+00">
                  <c:v>1288.18</c:v>
                </c:pt>
                <c:pt idx="29878" formatCode="0.00E+00">
                  <c:v>1249.44</c:v>
                </c:pt>
                <c:pt idx="29879" formatCode="0.00E+00">
                  <c:v>1210.42</c:v>
                </c:pt>
                <c:pt idx="29880" formatCode="0.00E+00">
                  <c:v>1171.1400000000001</c:v>
                </c:pt>
                <c:pt idx="29881" formatCode="0.00E+00">
                  <c:v>1131.6099999999999</c:v>
                </c:pt>
                <c:pt idx="29882" formatCode="0.00E+00">
                  <c:v>1091.82</c:v>
                </c:pt>
                <c:pt idx="29883" formatCode="0.00E+00">
                  <c:v>1051.8</c:v>
                </c:pt>
                <c:pt idx="29884" formatCode="0.00E+00">
                  <c:v>1011.55</c:v>
                </c:pt>
                <c:pt idx="29885">
                  <c:v>971.072</c:v>
                </c:pt>
                <c:pt idx="29886">
                  <c:v>930.38499999999999</c:v>
                </c:pt>
                <c:pt idx="29887">
                  <c:v>889.495</c:v>
                </c:pt>
                <c:pt idx="29888">
                  <c:v>848.41099999999994</c:v>
                </c:pt>
                <c:pt idx="29889">
                  <c:v>807.14</c:v>
                </c:pt>
                <c:pt idx="29890">
                  <c:v>765.69299999999998</c:v>
                </c:pt>
                <c:pt idx="29891">
                  <c:v>724.07899999999995</c:v>
                </c:pt>
                <c:pt idx="29892">
                  <c:v>682.30600000000004</c:v>
                </c:pt>
                <c:pt idx="29893">
                  <c:v>640.38400000000001</c:v>
                </c:pt>
                <c:pt idx="29894">
                  <c:v>598.322</c:v>
                </c:pt>
                <c:pt idx="29895">
                  <c:v>556.13</c:v>
                </c:pt>
                <c:pt idx="29896">
                  <c:v>513.81600000000003</c:v>
                </c:pt>
                <c:pt idx="29897">
                  <c:v>471.38900000000001</c:v>
                </c:pt>
                <c:pt idx="29898">
                  <c:v>428.86</c:v>
                </c:pt>
                <c:pt idx="29899">
                  <c:v>386.23700000000002</c:v>
                </c:pt>
                <c:pt idx="29900">
                  <c:v>343.53</c:v>
                </c:pt>
                <c:pt idx="29901">
                  <c:v>300.74799999999999</c:v>
                </c:pt>
                <c:pt idx="29902">
                  <c:v>257.89999999999998</c:v>
                </c:pt>
                <c:pt idx="29903">
                  <c:v>214.99600000000001</c:v>
                </c:pt>
                <c:pt idx="29904">
                  <c:v>172.04400000000001</c:v>
                </c:pt>
                <c:pt idx="29905">
                  <c:v>129.05600000000001</c:v>
                </c:pt>
                <c:pt idx="29906">
                  <c:v>86.039199999999994</c:v>
                </c:pt>
                <c:pt idx="29907">
                  <c:v>43.003799999999998</c:v>
                </c:pt>
                <c:pt idx="29908">
                  <c:v>-4.0473099999999998E-2</c:v>
                </c:pt>
                <c:pt idx="29909">
                  <c:v>-43.084299999999999</c:v>
                </c:pt>
                <c:pt idx="29910">
                  <c:v>-86.118099999999998</c:v>
                </c:pt>
                <c:pt idx="29911">
                  <c:v>-129.13300000000001</c:v>
                </c:pt>
                <c:pt idx="29912">
                  <c:v>-172.119</c:v>
                </c:pt>
                <c:pt idx="29913">
                  <c:v>-215.06700000000001</c:v>
                </c:pt>
                <c:pt idx="29914">
                  <c:v>-257.96800000000002</c:v>
                </c:pt>
                <c:pt idx="29915">
                  <c:v>-300.81200000000001</c:v>
                </c:pt>
                <c:pt idx="29916">
                  <c:v>-343.59</c:v>
                </c:pt>
                <c:pt idx="29917">
                  <c:v>-386.29199999999997</c:v>
                </c:pt>
                <c:pt idx="29918">
                  <c:v>-428.91</c:v>
                </c:pt>
                <c:pt idx="29919">
                  <c:v>-471.43299999999999</c:v>
                </c:pt>
                <c:pt idx="29920">
                  <c:v>-513.85199999999998</c:v>
                </c:pt>
                <c:pt idx="29921">
                  <c:v>-556.15899999999999</c:v>
                </c:pt>
                <c:pt idx="29922">
                  <c:v>-598.34400000000005</c:v>
                </c:pt>
                <c:pt idx="29923">
                  <c:v>-640.39700000000005</c:v>
                </c:pt>
                <c:pt idx="29924">
                  <c:v>-682.31</c:v>
                </c:pt>
                <c:pt idx="29925">
                  <c:v>-724.07299999999998</c:v>
                </c:pt>
                <c:pt idx="29926">
                  <c:v>-765.67700000000002</c:v>
                </c:pt>
                <c:pt idx="29927">
                  <c:v>-807.11300000000006</c:v>
                </c:pt>
                <c:pt idx="29928">
                  <c:v>-848.37300000000005</c:v>
                </c:pt>
                <c:pt idx="29929">
                  <c:v>-889.44600000000003</c:v>
                </c:pt>
                <c:pt idx="29930">
                  <c:v>-930.32500000000005</c:v>
                </c:pt>
                <c:pt idx="29931">
                  <c:v>-970.99900000000002</c:v>
                </c:pt>
                <c:pt idx="29932" formatCode="0.00E+00">
                  <c:v>-1011.46</c:v>
                </c:pt>
                <c:pt idx="29933" formatCode="0.00E+00">
                  <c:v>-1051.7</c:v>
                </c:pt>
                <c:pt idx="29934" formatCode="0.00E+00">
                  <c:v>-1091.71</c:v>
                </c:pt>
                <c:pt idx="29935" formatCode="0.00E+00">
                  <c:v>-1131.48</c:v>
                </c:pt>
                <c:pt idx="29936" formatCode="0.00E+00">
                  <c:v>-1171</c:v>
                </c:pt>
                <c:pt idx="29937" formatCode="0.00E+00">
                  <c:v>-1210.26</c:v>
                </c:pt>
                <c:pt idx="29938" formatCode="0.00E+00">
                  <c:v>-1249.26</c:v>
                </c:pt>
                <c:pt idx="29939" formatCode="0.00E+00">
                  <c:v>-1287.99</c:v>
                </c:pt>
                <c:pt idx="29940" formatCode="0.00E+00">
                  <c:v>-1326.43</c:v>
                </c:pt>
                <c:pt idx="29941" formatCode="0.00E+00">
                  <c:v>-1364.58</c:v>
                </c:pt>
                <c:pt idx="29942" formatCode="0.00E+00">
                  <c:v>-1402.44</c:v>
                </c:pt>
                <c:pt idx="29943" formatCode="0.00E+00">
                  <c:v>-1439.98</c:v>
                </c:pt>
                <c:pt idx="29944" formatCode="0.00E+00">
                  <c:v>-1477.22</c:v>
                </c:pt>
                <c:pt idx="29945" formatCode="0.00E+00">
                  <c:v>-1514.12</c:v>
                </c:pt>
                <c:pt idx="29946" formatCode="0.00E+00">
                  <c:v>-1550.7</c:v>
                </c:pt>
                <c:pt idx="29947" formatCode="0.00E+00">
                  <c:v>-1586.93</c:v>
                </c:pt>
                <c:pt idx="29948" formatCode="0.00E+00">
                  <c:v>-1622.82</c:v>
                </c:pt>
                <c:pt idx="29949" formatCode="0.00E+00">
                  <c:v>-1658.35</c:v>
                </c:pt>
                <c:pt idx="29950" formatCode="0.00E+00">
                  <c:v>-1693.52</c:v>
                </c:pt>
                <c:pt idx="29951" formatCode="0.00E+00">
                  <c:v>-1728.31</c:v>
                </c:pt>
                <c:pt idx="29952" formatCode="0.00E+00">
                  <c:v>-1762.73</c:v>
                </c:pt>
                <c:pt idx="29953" formatCode="0.00E+00">
                  <c:v>-1796.76</c:v>
                </c:pt>
                <c:pt idx="29954" formatCode="0.00E+00">
                  <c:v>-1830.4</c:v>
                </c:pt>
                <c:pt idx="29955" formatCode="0.00E+00">
                  <c:v>-1863.64</c:v>
                </c:pt>
                <c:pt idx="29956" formatCode="0.00E+00">
                  <c:v>-1896.46</c:v>
                </c:pt>
                <c:pt idx="29957" formatCode="0.00E+00">
                  <c:v>-1928.88</c:v>
                </c:pt>
                <c:pt idx="29958" formatCode="0.00E+00">
                  <c:v>-1960.87</c:v>
                </c:pt>
                <c:pt idx="29959" formatCode="0.00E+00">
                  <c:v>-1992.43</c:v>
                </c:pt>
                <c:pt idx="29960" formatCode="0.00E+00">
                  <c:v>-2023.55</c:v>
                </c:pt>
                <c:pt idx="29961" formatCode="0.00E+00">
                  <c:v>-2054.23</c:v>
                </c:pt>
                <c:pt idx="29962" formatCode="0.00E+00">
                  <c:v>-2084.46</c:v>
                </c:pt>
                <c:pt idx="29963" formatCode="0.00E+00">
                  <c:v>-2114.2399999999998</c:v>
                </c:pt>
                <c:pt idx="29964" formatCode="0.00E+00">
                  <c:v>-2143.5500000000002</c:v>
                </c:pt>
                <c:pt idx="29965" formatCode="0.00E+00">
                  <c:v>-2172.39</c:v>
                </c:pt>
                <c:pt idx="29966" formatCode="0.00E+00">
                  <c:v>-2200.75</c:v>
                </c:pt>
                <c:pt idx="29967" formatCode="0.00E+00">
                  <c:v>-2228.64</c:v>
                </c:pt>
                <c:pt idx="29968" formatCode="0.00E+00">
                  <c:v>-2256.0300000000002</c:v>
                </c:pt>
                <c:pt idx="29969" formatCode="0.00E+00">
                  <c:v>-2282.9299999999998</c:v>
                </c:pt>
                <c:pt idx="29970" formatCode="0.00E+00">
                  <c:v>-2309.33</c:v>
                </c:pt>
                <c:pt idx="29971" formatCode="0.00E+00">
                  <c:v>-2335.2199999999998</c:v>
                </c:pt>
                <c:pt idx="29972" formatCode="0.00E+00">
                  <c:v>-2360.6</c:v>
                </c:pt>
                <c:pt idx="29973" formatCode="0.00E+00">
                  <c:v>-2385.4699999999998</c:v>
                </c:pt>
                <c:pt idx="29974" formatCode="0.00E+00">
                  <c:v>-2409.81</c:v>
                </c:pt>
                <c:pt idx="29975" formatCode="0.00E+00">
                  <c:v>-2433.62</c:v>
                </c:pt>
                <c:pt idx="29976" formatCode="0.00E+00">
                  <c:v>-2456.91</c:v>
                </c:pt>
                <c:pt idx="29977" formatCode="0.00E+00">
                  <c:v>-2479.65</c:v>
                </c:pt>
                <c:pt idx="29978" formatCode="0.00E+00">
                  <c:v>-2501.85</c:v>
                </c:pt>
                <c:pt idx="29979" formatCode="0.00E+00">
                  <c:v>-2523.5</c:v>
                </c:pt>
                <c:pt idx="29980" formatCode="0.00E+00">
                  <c:v>-2544.6</c:v>
                </c:pt>
                <c:pt idx="29981" formatCode="0.00E+00">
                  <c:v>-2565.14</c:v>
                </c:pt>
                <c:pt idx="29982" formatCode="0.00E+00">
                  <c:v>-2585.12</c:v>
                </c:pt>
                <c:pt idx="29983" formatCode="0.00E+00">
                  <c:v>-2604.5300000000002</c:v>
                </c:pt>
                <c:pt idx="29984" formatCode="0.00E+00">
                  <c:v>-2623.37</c:v>
                </c:pt>
                <c:pt idx="29985" formatCode="0.00E+00">
                  <c:v>-2641.64</c:v>
                </c:pt>
                <c:pt idx="29986" formatCode="0.00E+00">
                  <c:v>-2659.33</c:v>
                </c:pt>
                <c:pt idx="29987" formatCode="0.00E+00">
                  <c:v>-2676.43</c:v>
                </c:pt>
                <c:pt idx="29988" formatCode="0.00E+00">
                  <c:v>-2692.95</c:v>
                </c:pt>
                <c:pt idx="29989" formatCode="0.00E+00">
                  <c:v>-2708.88</c:v>
                </c:pt>
                <c:pt idx="29990" formatCode="0.00E+00">
                  <c:v>-2724.22</c:v>
                </c:pt>
                <c:pt idx="29991" formatCode="0.00E+00">
                  <c:v>-2738.96</c:v>
                </c:pt>
                <c:pt idx="29992" formatCode="0.00E+00">
                  <c:v>-2753.1</c:v>
                </c:pt>
                <c:pt idx="29993" formatCode="0.00E+00">
                  <c:v>-2766.63</c:v>
                </c:pt>
                <c:pt idx="29994" formatCode="0.00E+00">
                  <c:v>-2779.56</c:v>
                </c:pt>
                <c:pt idx="29995" formatCode="0.00E+00">
                  <c:v>-2791.89</c:v>
                </c:pt>
                <c:pt idx="29996" formatCode="0.00E+00">
                  <c:v>-2803.6</c:v>
                </c:pt>
                <c:pt idx="29997" formatCode="0.00E+00">
                  <c:v>-2814.69</c:v>
                </c:pt>
                <c:pt idx="29998" formatCode="0.00E+00">
                  <c:v>-2825.17</c:v>
                </c:pt>
                <c:pt idx="29999" formatCode="0.00E+00">
                  <c:v>-2835.03</c:v>
                </c:pt>
                <c:pt idx="30000" formatCode="0.00E+00">
                  <c:v>-2844.27</c:v>
                </c:pt>
                <c:pt idx="30001" formatCode="0.00E+00">
                  <c:v>-2852.89</c:v>
                </c:pt>
                <c:pt idx="30002" formatCode="0.00E+00">
                  <c:v>-2860.88</c:v>
                </c:pt>
                <c:pt idx="30003" formatCode="0.00E+00">
                  <c:v>-2868.24</c:v>
                </c:pt>
                <c:pt idx="30004" formatCode="0.00E+00">
                  <c:v>-2874.98</c:v>
                </c:pt>
                <c:pt idx="30005" formatCode="0.00E+00">
                  <c:v>-2881.09</c:v>
                </c:pt>
                <c:pt idx="30006" formatCode="0.00E+00">
                  <c:v>-2886.56</c:v>
                </c:pt>
                <c:pt idx="30007" formatCode="0.00E+00">
                  <c:v>-2891.41</c:v>
                </c:pt>
                <c:pt idx="30008" formatCode="0.00E+00">
                  <c:v>-2895.62</c:v>
                </c:pt>
                <c:pt idx="30009" formatCode="0.00E+00">
                  <c:v>-2899.19</c:v>
                </c:pt>
                <c:pt idx="30010" formatCode="0.00E+00">
                  <c:v>-2902.13</c:v>
                </c:pt>
                <c:pt idx="30011" formatCode="0.00E+00">
                  <c:v>-2904.44</c:v>
                </c:pt>
                <c:pt idx="30012" formatCode="0.00E+00">
                  <c:v>-2906.11</c:v>
                </c:pt>
                <c:pt idx="30013" formatCode="0.00E+00">
                  <c:v>-2907.14</c:v>
                </c:pt>
                <c:pt idx="30014" formatCode="0.00E+00">
                  <c:v>-2907.54</c:v>
                </c:pt>
                <c:pt idx="30015" formatCode="0.00E+00">
                  <c:v>-2907.3</c:v>
                </c:pt>
                <c:pt idx="30016" formatCode="0.00E+00">
                  <c:v>-2906.42</c:v>
                </c:pt>
                <c:pt idx="30017" formatCode="0.00E+00">
                  <c:v>-2904.9</c:v>
                </c:pt>
                <c:pt idx="30018" formatCode="0.00E+00">
                  <c:v>-2902.75</c:v>
                </c:pt>
                <c:pt idx="30019" formatCode="0.00E+00">
                  <c:v>-2899.96</c:v>
                </c:pt>
                <c:pt idx="30020" formatCode="0.00E+00">
                  <c:v>-2896.54</c:v>
                </c:pt>
                <c:pt idx="30021" formatCode="0.00E+00">
                  <c:v>-2892.49</c:v>
                </c:pt>
                <c:pt idx="30022" formatCode="0.00E+00">
                  <c:v>-2887.8</c:v>
                </c:pt>
                <c:pt idx="30023" formatCode="0.00E+00">
                  <c:v>-2882.47</c:v>
                </c:pt>
                <c:pt idx="30024" formatCode="0.00E+00">
                  <c:v>-2876.52</c:v>
                </c:pt>
                <c:pt idx="30025" formatCode="0.00E+00">
                  <c:v>-2869.94</c:v>
                </c:pt>
                <c:pt idx="30026" formatCode="0.00E+00">
                  <c:v>-2862.72</c:v>
                </c:pt>
                <c:pt idx="30027" formatCode="0.00E+00">
                  <c:v>-2854.89</c:v>
                </c:pt>
                <c:pt idx="30028" formatCode="0.00E+00">
                  <c:v>-2846.42</c:v>
                </c:pt>
                <c:pt idx="30029" formatCode="0.00E+00">
                  <c:v>-2837.33</c:v>
                </c:pt>
                <c:pt idx="30030" formatCode="0.00E+00">
                  <c:v>-2827.63</c:v>
                </c:pt>
                <c:pt idx="30031" formatCode="0.00E+00">
                  <c:v>-2817.3</c:v>
                </c:pt>
                <c:pt idx="30032" formatCode="0.00E+00">
                  <c:v>-2806.35</c:v>
                </c:pt>
                <c:pt idx="30033" formatCode="0.00E+00">
                  <c:v>-2794.79</c:v>
                </c:pt>
                <c:pt idx="30034" formatCode="0.00E+00">
                  <c:v>-2782.62</c:v>
                </c:pt>
                <c:pt idx="30035" formatCode="0.00E+00">
                  <c:v>-2769.84</c:v>
                </c:pt>
                <c:pt idx="30036" formatCode="0.00E+00">
                  <c:v>-2756.45</c:v>
                </c:pt>
                <c:pt idx="30037" formatCode="0.00E+00">
                  <c:v>-2742.46</c:v>
                </c:pt>
                <c:pt idx="30038" formatCode="0.00E+00">
                  <c:v>-2727.87</c:v>
                </c:pt>
                <c:pt idx="30039" formatCode="0.00E+00">
                  <c:v>-2712.68</c:v>
                </c:pt>
                <c:pt idx="30040" formatCode="0.00E+00">
                  <c:v>-2696.89</c:v>
                </c:pt>
                <c:pt idx="30041" formatCode="0.00E+00">
                  <c:v>-2680.52</c:v>
                </c:pt>
                <c:pt idx="30042" formatCode="0.00E+00">
                  <c:v>-2663.56</c:v>
                </c:pt>
                <c:pt idx="30043" formatCode="0.00E+00">
                  <c:v>-2646.01</c:v>
                </c:pt>
                <c:pt idx="30044" formatCode="0.00E+00">
                  <c:v>-2627.89</c:v>
                </c:pt>
                <c:pt idx="30045" formatCode="0.00E+00">
                  <c:v>-2609.19</c:v>
                </c:pt>
                <c:pt idx="30046" formatCode="0.00E+00">
                  <c:v>-2589.92</c:v>
                </c:pt>
                <c:pt idx="30047" formatCode="0.00E+00">
                  <c:v>-2570.08</c:v>
                </c:pt>
                <c:pt idx="30048" formatCode="0.00E+00">
                  <c:v>-2549.6799999999998</c:v>
                </c:pt>
                <c:pt idx="30049" formatCode="0.00E+00">
                  <c:v>-2528.7199999999998</c:v>
                </c:pt>
                <c:pt idx="30050" formatCode="0.00E+00">
                  <c:v>-2507.21</c:v>
                </c:pt>
                <c:pt idx="30051" formatCode="0.00E+00">
                  <c:v>-2485.15</c:v>
                </c:pt>
                <c:pt idx="30052" formatCode="0.00E+00">
                  <c:v>-2462.54</c:v>
                </c:pt>
                <c:pt idx="30053" formatCode="0.00E+00">
                  <c:v>-2439.39</c:v>
                </c:pt>
                <c:pt idx="30054" formatCode="0.00E+00">
                  <c:v>-2415.71</c:v>
                </c:pt>
                <c:pt idx="30055" formatCode="0.00E+00">
                  <c:v>-2391.5100000000002</c:v>
                </c:pt>
                <c:pt idx="30056" formatCode="0.00E+00">
                  <c:v>-2366.77</c:v>
                </c:pt>
                <c:pt idx="30057" formatCode="0.00E+00">
                  <c:v>-2341.52</c:v>
                </c:pt>
                <c:pt idx="30058" formatCode="0.00E+00">
                  <c:v>-2315.7600000000002</c:v>
                </c:pt>
                <c:pt idx="30059" formatCode="0.00E+00">
                  <c:v>-2289.4899999999998</c:v>
                </c:pt>
                <c:pt idx="30060" formatCode="0.00E+00">
                  <c:v>-2262.7199999999998</c:v>
                </c:pt>
                <c:pt idx="30061" formatCode="0.00E+00">
                  <c:v>-2235.4499999999998</c:v>
                </c:pt>
                <c:pt idx="30062" formatCode="0.00E+00">
                  <c:v>-2207.6999999999998</c:v>
                </c:pt>
                <c:pt idx="30063" formatCode="0.00E+00">
                  <c:v>-2179.46</c:v>
                </c:pt>
                <c:pt idx="30064" formatCode="0.00E+00">
                  <c:v>-2150.7399999999998</c:v>
                </c:pt>
                <c:pt idx="30065" formatCode="0.00E+00">
                  <c:v>-2121.5500000000002</c:v>
                </c:pt>
                <c:pt idx="30066" formatCode="0.00E+00">
                  <c:v>-2091.9</c:v>
                </c:pt>
                <c:pt idx="30067" formatCode="0.00E+00">
                  <c:v>-2061.79</c:v>
                </c:pt>
                <c:pt idx="30068" formatCode="0.00E+00">
                  <c:v>-2031.23</c:v>
                </c:pt>
                <c:pt idx="30069" formatCode="0.00E+00">
                  <c:v>-2000.22</c:v>
                </c:pt>
                <c:pt idx="30070" formatCode="0.00E+00">
                  <c:v>-1968.77</c:v>
                </c:pt>
                <c:pt idx="30071" formatCode="0.00E+00">
                  <c:v>-1936.9</c:v>
                </c:pt>
                <c:pt idx="30072" formatCode="0.00E+00">
                  <c:v>-1904.6</c:v>
                </c:pt>
                <c:pt idx="30073" formatCode="0.00E+00">
                  <c:v>-1871.88</c:v>
                </c:pt>
                <c:pt idx="30074" formatCode="0.00E+00">
                  <c:v>-1838.76</c:v>
                </c:pt>
                <c:pt idx="30075" formatCode="0.00E+00">
                  <c:v>-1805.23</c:v>
                </c:pt>
                <c:pt idx="30076" formatCode="0.00E+00">
                  <c:v>-1771.3</c:v>
                </c:pt>
                <c:pt idx="30077" formatCode="0.00E+00">
                  <c:v>-1736.99</c:v>
                </c:pt>
                <c:pt idx="30078" formatCode="0.00E+00">
                  <c:v>-1702.3</c:v>
                </c:pt>
                <c:pt idx="30079" formatCode="0.00E+00">
                  <c:v>-1667.23</c:v>
                </c:pt>
                <c:pt idx="30080" formatCode="0.00E+00">
                  <c:v>-1631.81</c:v>
                </c:pt>
                <c:pt idx="30081" formatCode="0.00E+00">
                  <c:v>-1596.02</c:v>
                </c:pt>
                <c:pt idx="30082" formatCode="0.00E+00">
                  <c:v>-1559.88</c:v>
                </c:pt>
                <c:pt idx="30083" formatCode="0.00E+00">
                  <c:v>-1523.4</c:v>
                </c:pt>
                <c:pt idx="30084" formatCode="0.00E+00">
                  <c:v>-1486.59</c:v>
                </c:pt>
                <c:pt idx="30085" formatCode="0.00E+00">
                  <c:v>-1449.46</c:v>
                </c:pt>
                <c:pt idx="30086" formatCode="0.00E+00">
                  <c:v>-1412</c:v>
                </c:pt>
                <c:pt idx="30087" formatCode="0.00E+00">
                  <c:v>-1374.24</c:v>
                </c:pt>
                <c:pt idx="30088" formatCode="0.00E+00">
                  <c:v>-1336.18</c:v>
                </c:pt>
                <c:pt idx="30089" formatCode="0.00E+00">
                  <c:v>-1297.82</c:v>
                </c:pt>
                <c:pt idx="30090" formatCode="0.00E+00">
                  <c:v>-1259.18</c:v>
                </c:pt>
                <c:pt idx="30091" formatCode="0.00E+00">
                  <c:v>-1220.26</c:v>
                </c:pt>
                <c:pt idx="30092" formatCode="0.00E+00">
                  <c:v>-1181.08</c:v>
                </c:pt>
                <c:pt idx="30093" formatCode="0.00E+00">
                  <c:v>-1141.6400000000001</c:v>
                </c:pt>
                <c:pt idx="30094" formatCode="0.00E+00">
                  <c:v>-1101.95</c:v>
                </c:pt>
                <c:pt idx="30095" formatCode="0.00E+00">
                  <c:v>-1062.02</c:v>
                </c:pt>
                <c:pt idx="30096" formatCode="0.00E+00">
                  <c:v>-1021.85</c:v>
                </c:pt>
                <c:pt idx="30097">
                  <c:v>-981.46600000000001</c:v>
                </c:pt>
                <c:pt idx="30098">
                  <c:v>-940.86300000000006</c:v>
                </c:pt>
                <c:pt idx="30099">
                  <c:v>-900.05399999999997</c:v>
                </c:pt>
                <c:pt idx="30100">
                  <c:v>-859.048</c:v>
                </c:pt>
                <c:pt idx="30101">
                  <c:v>-817.85500000000002</c:v>
                </c:pt>
                <c:pt idx="30102">
                  <c:v>-776.48299999999995</c:v>
                </c:pt>
                <c:pt idx="30103">
                  <c:v>-734.94100000000003</c:v>
                </c:pt>
                <c:pt idx="30104">
                  <c:v>-693.23800000000006</c:v>
                </c:pt>
                <c:pt idx="30105">
                  <c:v>-651.38300000000004</c:v>
                </c:pt>
                <c:pt idx="30106">
                  <c:v>-609.38699999999994</c:v>
                </c:pt>
                <c:pt idx="30107">
                  <c:v>-567.25599999999997</c:v>
                </c:pt>
                <c:pt idx="30108">
                  <c:v>-525.00300000000004</c:v>
                </c:pt>
                <c:pt idx="30109">
                  <c:v>-482.63400000000001</c:v>
                </c:pt>
                <c:pt idx="30110">
                  <c:v>-440.16</c:v>
                </c:pt>
                <c:pt idx="30111">
                  <c:v>-397.59</c:v>
                </c:pt>
                <c:pt idx="30112">
                  <c:v>-354.93299999999999</c:v>
                </c:pt>
                <c:pt idx="30113">
                  <c:v>-312.19900000000001</c:v>
                </c:pt>
                <c:pt idx="30114">
                  <c:v>-269.39600000000002</c:v>
                </c:pt>
                <c:pt idx="30115">
                  <c:v>-226.535</c:v>
                </c:pt>
                <c:pt idx="30116">
                  <c:v>-183.624</c:v>
                </c:pt>
                <c:pt idx="30117">
                  <c:v>-140.673</c:v>
                </c:pt>
                <c:pt idx="30118">
                  <c:v>-97.690799999999996</c:v>
                </c:pt>
                <c:pt idx="30119">
                  <c:v>-54.688099999999999</c:v>
                </c:pt>
                <c:pt idx="30120">
                  <c:v>-11.6738</c:v>
                </c:pt>
                <c:pt idx="30121">
                  <c:v>31.342700000000001</c:v>
                </c:pt>
                <c:pt idx="30122">
                  <c:v>74.351900000000001</c:v>
                </c:pt>
                <c:pt idx="30123">
                  <c:v>117.345</c:v>
                </c:pt>
                <c:pt idx="30124">
                  <c:v>160.31100000000001</c:v>
                </c:pt>
                <c:pt idx="30125">
                  <c:v>203.24199999999999</c:v>
                </c:pt>
                <c:pt idx="30126">
                  <c:v>246.12899999999999</c:v>
                </c:pt>
                <c:pt idx="30127">
                  <c:v>288.96100000000001</c:v>
                </c:pt>
                <c:pt idx="30128">
                  <c:v>331.72899999999998</c:v>
                </c:pt>
                <c:pt idx="30129">
                  <c:v>374.42500000000001</c:v>
                </c:pt>
                <c:pt idx="30130">
                  <c:v>417.03800000000001</c:v>
                </c:pt>
                <c:pt idx="30131">
                  <c:v>459.56</c:v>
                </c:pt>
                <c:pt idx="30132">
                  <c:v>501.98</c:v>
                </c:pt>
                <c:pt idx="30133">
                  <c:v>544.29100000000005</c:v>
                </c:pt>
                <c:pt idx="30134">
                  <c:v>586.48199999999997</c:v>
                </c:pt>
                <c:pt idx="30135">
                  <c:v>628.54399999999998</c:v>
                </c:pt>
                <c:pt idx="30136">
                  <c:v>670.46900000000005</c:v>
                </c:pt>
                <c:pt idx="30137">
                  <c:v>712.24599999999998</c:v>
                </c:pt>
                <c:pt idx="30138">
                  <c:v>753.86800000000005</c:v>
                </c:pt>
                <c:pt idx="30139">
                  <c:v>795.32299999999998</c:v>
                </c:pt>
                <c:pt idx="30140">
                  <c:v>836.60400000000004</c:v>
                </c:pt>
                <c:pt idx="30141">
                  <c:v>877.702</c:v>
                </c:pt>
                <c:pt idx="30142">
                  <c:v>918.60799999999995</c:v>
                </c:pt>
                <c:pt idx="30143">
                  <c:v>959.31200000000001</c:v>
                </c:pt>
                <c:pt idx="30144">
                  <c:v>999.80499999999995</c:v>
                </c:pt>
                <c:pt idx="30145" formatCode="0.00E+00">
                  <c:v>1040.08</c:v>
                </c:pt>
                <c:pt idx="30146" formatCode="0.00E+00">
                  <c:v>1080.1199999999999</c:v>
                </c:pt>
                <c:pt idx="30147" formatCode="0.00E+00">
                  <c:v>1119.93</c:v>
                </c:pt>
                <c:pt idx="30148" formatCode="0.00E+00">
                  <c:v>1159.5</c:v>
                </c:pt>
                <c:pt idx="30149" formatCode="0.00E+00">
                  <c:v>1198.81</c:v>
                </c:pt>
                <c:pt idx="30150" formatCode="0.00E+00">
                  <c:v>1237.8499999999999</c:v>
                </c:pt>
                <c:pt idx="30151" formatCode="0.00E+00">
                  <c:v>1276.6300000000001</c:v>
                </c:pt>
                <c:pt idx="30152" formatCode="0.00E+00">
                  <c:v>1315.13</c:v>
                </c:pt>
                <c:pt idx="30153" formatCode="0.00E+00">
                  <c:v>1353.33</c:v>
                </c:pt>
                <c:pt idx="30154" formatCode="0.00E+00">
                  <c:v>1391.24</c:v>
                </c:pt>
                <c:pt idx="30155" formatCode="0.00E+00">
                  <c:v>1428.85</c:v>
                </c:pt>
                <c:pt idx="30156" formatCode="0.00E+00">
                  <c:v>1466.14</c:v>
                </c:pt>
                <c:pt idx="30157" formatCode="0.00E+00">
                  <c:v>1503.11</c:v>
                </c:pt>
                <c:pt idx="30158" formatCode="0.00E+00">
                  <c:v>1539.75</c:v>
                </c:pt>
                <c:pt idx="30159" formatCode="0.00E+00">
                  <c:v>1576.06</c:v>
                </c:pt>
                <c:pt idx="30160" formatCode="0.00E+00">
                  <c:v>1612.02</c:v>
                </c:pt>
                <c:pt idx="30161" formatCode="0.00E+00">
                  <c:v>1647.62</c:v>
                </c:pt>
                <c:pt idx="30162" formatCode="0.00E+00">
                  <c:v>1682.87</c:v>
                </c:pt>
                <c:pt idx="30163" formatCode="0.00E+00">
                  <c:v>1717.74</c:v>
                </c:pt>
                <c:pt idx="30164" formatCode="0.00E+00">
                  <c:v>1752.24</c:v>
                </c:pt>
                <c:pt idx="30165" formatCode="0.00E+00">
                  <c:v>1786.36</c:v>
                </c:pt>
                <c:pt idx="30166" formatCode="0.00E+00">
                  <c:v>1820.08</c:v>
                </c:pt>
                <c:pt idx="30167" formatCode="0.00E+00">
                  <c:v>1853.4</c:v>
                </c:pt>
                <c:pt idx="30168" formatCode="0.00E+00">
                  <c:v>1886.32</c:v>
                </c:pt>
                <c:pt idx="30169" formatCode="0.00E+00">
                  <c:v>1918.83</c:v>
                </c:pt>
                <c:pt idx="30170" formatCode="0.00E+00">
                  <c:v>1950.91</c:v>
                </c:pt>
                <c:pt idx="30171" formatCode="0.00E+00">
                  <c:v>1982.57</c:v>
                </c:pt>
                <c:pt idx="30172" formatCode="0.00E+00">
                  <c:v>2013.79</c:v>
                </c:pt>
                <c:pt idx="30173" formatCode="0.00E+00">
                  <c:v>2044.57</c:v>
                </c:pt>
                <c:pt idx="30174" formatCode="0.00E+00">
                  <c:v>2074.91</c:v>
                </c:pt>
                <c:pt idx="30175" formatCode="0.00E+00">
                  <c:v>2104.79</c:v>
                </c:pt>
                <c:pt idx="30176" formatCode="0.00E+00">
                  <c:v>2134.1999999999998</c:v>
                </c:pt>
                <c:pt idx="30177" formatCode="0.00E+00">
                  <c:v>2163.15</c:v>
                </c:pt>
                <c:pt idx="30178" formatCode="0.00E+00">
                  <c:v>2191.63</c:v>
                </c:pt>
                <c:pt idx="30179" formatCode="0.00E+00">
                  <c:v>2219.62</c:v>
                </c:pt>
                <c:pt idx="30180" formatCode="0.00E+00">
                  <c:v>2247.13</c:v>
                </c:pt>
                <c:pt idx="30181" formatCode="0.00E+00">
                  <c:v>2274.15</c:v>
                </c:pt>
                <c:pt idx="30182" formatCode="0.00E+00">
                  <c:v>2300.67</c:v>
                </c:pt>
                <c:pt idx="30183" formatCode="0.00E+00">
                  <c:v>2326.6799999999998</c:v>
                </c:pt>
                <c:pt idx="30184" formatCode="0.00E+00">
                  <c:v>2352.19</c:v>
                </c:pt>
                <c:pt idx="30185" formatCode="0.00E+00">
                  <c:v>2377.17</c:v>
                </c:pt>
                <c:pt idx="30186" formatCode="0.00E+00">
                  <c:v>2401.64</c:v>
                </c:pt>
                <c:pt idx="30187" formatCode="0.00E+00">
                  <c:v>2425.58</c:v>
                </c:pt>
                <c:pt idx="30188" formatCode="0.00E+00">
                  <c:v>2448.9899999999998</c:v>
                </c:pt>
                <c:pt idx="30189" formatCode="0.00E+00">
                  <c:v>2471.87</c:v>
                </c:pt>
                <c:pt idx="30190" formatCode="0.00E+00">
                  <c:v>2494.1999999999998</c:v>
                </c:pt>
                <c:pt idx="30191" formatCode="0.00E+00">
                  <c:v>2515.9899999999998</c:v>
                </c:pt>
                <c:pt idx="30192" formatCode="0.00E+00">
                  <c:v>2537.2199999999998</c:v>
                </c:pt>
                <c:pt idx="30193" formatCode="0.00E+00">
                  <c:v>2557.9</c:v>
                </c:pt>
                <c:pt idx="30194" formatCode="0.00E+00">
                  <c:v>2578.02</c:v>
                </c:pt>
                <c:pt idx="30195" formatCode="0.00E+00">
                  <c:v>2597.5700000000002</c:v>
                </c:pt>
                <c:pt idx="30196" formatCode="0.00E+00">
                  <c:v>2616.56</c:v>
                </c:pt>
                <c:pt idx="30197" formatCode="0.00E+00">
                  <c:v>2634.97</c:v>
                </c:pt>
                <c:pt idx="30198" formatCode="0.00E+00">
                  <c:v>2652.8</c:v>
                </c:pt>
                <c:pt idx="30199" formatCode="0.00E+00">
                  <c:v>2670.05</c:v>
                </c:pt>
                <c:pt idx="30200" formatCode="0.00E+00">
                  <c:v>2686.72</c:v>
                </c:pt>
                <c:pt idx="30201" formatCode="0.00E+00">
                  <c:v>2702.8</c:v>
                </c:pt>
                <c:pt idx="30202" formatCode="0.00E+00">
                  <c:v>2718.29</c:v>
                </c:pt>
                <c:pt idx="30203" formatCode="0.00E+00">
                  <c:v>2733.18</c:v>
                </c:pt>
                <c:pt idx="30204" formatCode="0.00E+00">
                  <c:v>2747.47</c:v>
                </c:pt>
                <c:pt idx="30205" formatCode="0.00E+00">
                  <c:v>2761.17</c:v>
                </c:pt>
                <c:pt idx="30206" formatCode="0.00E+00">
                  <c:v>2774.25</c:v>
                </c:pt>
                <c:pt idx="30207" formatCode="0.00E+00">
                  <c:v>2786.73</c:v>
                </c:pt>
                <c:pt idx="30208" formatCode="0.00E+00">
                  <c:v>2798.6</c:v>
                </c:pt>
                <c:pt idx="30209" formatCode="0.00E+00">
                  <c:v>2809.85</c:v>
                </c:pt>
                <c:pt idx="30210" formatCode="0.00E+00">
                  <c:v>2820.49</c:v>
                </c:pt>
                <c:pt idx="30211" formatCode="0.00E+00">
                  <c:v>2830.52</c:v>
                </c:pt>
                <c:pt idx="30212" formatCode="0.00E+00">
                  <c:v>2839.92</c:v>
                </c:pt>
                <c:pt idx="30213" formatCode="0.00E+00">
                  <c:v>2848.7</c:v>
                </c:pt>
                <c:pt idx="30214" formatCode="0.00E+00">
                  <c:v>2856.85</c:v>
                </c:pt>
                <c:pt idx="30215" formatCode="0.00E+00">
                  <c:v>2864.38</c:v>
                </c:pt>
                <c:pt idx="30216" formatCode="0.00E+00">
                  <c:v>2871.28</c:v>
                </c:pt>
                <c:pt idx="30217" formatCode="0.00E+00">
                  <c:v>2877.55</c:v>
                </c:pt>
                <c:pt idx="30218" formatCode="0.00E+00">
                  <c:v>2883.2</c:v>
                </c:pt>
                <c:pt idx="30219" formatCode="0.00E+00">
                  <c:v>2888.21</c:v>
                </c:pt>
                <c:pt idx="30220" formatCode="0.00E+00">
                  <c:v>2892.59</c:v>
                </c:pt>
                <c:pt idx="30221" formatCode="0.00E+00">
                  <c:v>2896.33</c:v>
                </c:pt>
                <c:pt idx="30222" formatCode="0.00E+00">
                  <c:v>2899.44</c:v>
                </c:pt>
                <c:pt idx="30223" formatCode="0.00E+00">
                  <c:v>2901.92</c:v>
                </c:pt>
                <c:pt idx="30224" formatCode="0.00E+00">
                  <c:v>2903.75</c:v>
                </c:pt>
                <c:pt idx="30225" formatCode="0.00E+00">
                  <c:v>2904.96</c:v>
                </c:pt>
                <c:pt idx="30226" formatCode="0.00E+00">
                  <c:v>2905.53</c:v>
                </c:pt>
                <c:pt idx="30227" formatCode="0.00E+00">
                  <c:v>2905.46</c:v>
                </c:pt>
                <c:pt idx="30228" formatCode="0.00E+00">
                  <c:v>2904.75</c:v>
                </c:pt>
                <c:pt idx="30229" formatCode="0.00E+00">
                  <c:v>2903.41</c:v>
                </c:pt>
                <c:pt idx="30230" formatCode="0.00E+00">
                  <c:v>2901.43</c:v>
                </c:pt>
                <c:pt idx="30231" formatCode="0.00E+00">
                  <c:v>2898.82</c:v>
                </c:pt>
                <c:pt idx="30232" formatCode="0.00E+00">
                  <c:v>2895.57</c:v>
                </c:pt>
                <c:pt idx="30233" formatCode="0.00E+00">
                  <c:v>2891.69</c:v>
                </c:pt>
                <c:pt idx="30234" formatCode="0.00E+00">
                  <c:v>2887.17</c:v>
                </c:pt>
                <c:pt idx="30235" formatCode="0.00E+00">
                  <c:v>2882.02</c:v>
                </c:pt>
                <c:pt idx="30236" formatCode="0.00E+00">
                  <c:v>2876.24</c:v>
                </c:pt>
                <c:pt idx="30237" formatCode="0.00E+00">
                  <c:v>2869.83</c:v>
                </c:pt>
                <c:pt idx="30238" formatCode="0.00E+00">
                  <c:v>2862.8</c:v>
                </c:pt>
                <c:pt idx="30239" formatCode="0.00E+00">
                  <c:v>2855.13</c:v>
                </c:pt>
                <c:pt idx="30240" formatCode="0.00E+00">
                  <c:v>2846.84</c:v>
                </c:pt>
                <c:pt idx="30241" formatCode="0.00E+00">
                  <c:v>2837.93</c:v>
                </c:pt>
                <c:pt idx="30242" formatCode="0.00E+00">
                  <c:v>2828.39</c:v>
                </c:pt>
                <c:pt idx="30243" formatCode="0.00E+00">
                  <c:v>2818.24</c:v>
                </c:pt>
                <c:pt idx="30244" formatCode="0.00E+00">
                  <c:v>2807.46</c:v>
                </c:pt>
                <c:pt idx="30245" formatCode="0.00E+00">
                  <c:v>2796.08</c:v>
                </c:pt>
                <c:pt idx="30246" formatCode="0.00E+00">
                  <c:v>2784.08</c:v>
                </c:pt>
                <c:pt idx="30247" formatCode="0.00E+00">
                  <c:v>2771.47</c:v>
                </c:pt>
                <c:pt idx="30248" formatCode="0.00E+00">
                  <c:v>2758.25</c:v>
                </c:pt>
                <c:pt idx="30249" formatCode="0.00E+00">
                  <c:v>2744.43</c:v>
                </c:pt>
                <c:pt idx="30250" formatCode="0.00E+00">
                  <c:v>2730.01</c:v>
                </c:pt>
                <c:pt idx="30251" formatCode="0.00E+00">
                  <c:v>2714.99</c:v>
                </c:pt>
                <c:pt idx="30252" formatCode="0.00E+00">
                  <c:v>2699.38</c:v>
                </c:pt>
                <c:pt idx="30253" formatCode="0.00E+00">
                  <c:v>2683.17</c:v>
                </c:pt>
                <c:pt idx="30254" formatCode="0.00E+00">
                  <c:v>2666.38</c:v>
                </c:pt>
                <c:pt idx="30255" formatCode="0.00E+00">
                  <c:v>2649</c:v>
                </c:pt>
                <c:pt idx="30256" formatCode="0.00E+00">
                  <c:v>2631.04</c:v>
                </c:pt>
                <c:pt idx="30257" formatCode="0.00E+00">
                  <c:v>2612.5100000000002</c:v>
                </c:pt>
                <c:pt idx="30258" formatCode="0.00E+00">
                  <c:v>2593.41</c:v>
                </c:pt>
                <c:pt idx="30259" formatCode="0.00E+00">
                  <c:v>2573.73</c:v>
                </c:pt>
                <c:pt idx="30260" formatCode="0.00E+00">
                  <c:v>2553.5</c:v>
                </c:pt>
                <c:pt idx="30261" formatCode="0.00E+00">
                  <c:v>2532.6999999999998</c:v>
                </c:pt>
                <c:pt idx="30262" formatCode="0.00E+00">
                  <c:v>2511.35</c:v>
                </c:pt>
                <c:pt idx="30263" formatCode="0.00E+00">
                  <c:v>2489.4499999999998</c:v>
                </c:pt>
                <c:pt idx="30264" formatCode="0.00E+00">
                  <c:v>2467</c:v>
                </c:pt>
                <c:pt idx="30265" formatCode="0.00E+00">
                  <c:v>2444.02</c:v>
                </c:pt>
                <c:pt idx="30266" formatCode="0.00E+00">
                  <c:v>2420.5</c:v>
                </c:pt>
                <c:pt idx="30267" formatCode="0.00E+00">
                  <c:v>2396.44</c:v>
                </c:pt>
                <c:pt idx="30268" formatCode="0.00E+00">
                  <c:v>2371.87</c:v>
                </c:pt>
                <c:pt idx="30269" formatCode="0.00E+00">
                  <c:v>2346.77</c:v>
                </c:pt>
                <c:pt idx="30270" formatCode="0.00E+00">
                  <c:v>2321.16</c:v>
                </c:pt>
                <c:pt idx="30271" formatCode="0.00E+00">
                  <c:v>2295.0500000000002</c:v>
                </c:pt>
                <c:pt idx="30272" formatCode="0.00E+00">
                  <c:v>2268.4299999999998</c:v>
                </c:pt>
                <c:pt idx="30273" formatCode="0.00E+00">
                  <c:v>2241.31</c:v>
                </c:pt>
                <c:pt idx="30274" formatCode="0.00E+00">
                  <c:v>2213.6999999999998</c:v>
                </c:pt>
                <c:pt idx="30275" formatCode="0.00E+00">
                  <c:v>2185.61</c:v>
                </c:pt>
                <c:pt idx="30276" formatCode="0.00E+00">
                  <c:v>2157.04</c:v>
                </c:pt>
                <c:pt idx="30277" formatCode="0.00E+00">
                  <c:v>2127.9899999999998</c:v>
                </c:pt>
                <c:pt idx="30278" formatCode="0.00E+00">
                  <c:v>2098.4899999999998</c:v>
                </c:pt>
                <c:pt idx="30279" formatCode="0.00E+00">
                  <c:v>2068.52</c:v>
                </c:pt>
                <c:pt idx="30280" formatCode="0.00E+00">
                  <c:v>2038.09</c:v>
                </c:pt>
                <c:pt idx="30281" formatCode="0.00E+00">
                  <c:v>2007.23</c:v>
                </c:pt>
                <c:pt idx="30282" formatCode="0.00E+00">
                  <c:v>1975.92</c:v>
                </c:pt>
                <c:pt idx="30283" formatCode="0.00E+00">
                  <c:v>1944.18</c:v>
                </c:pt>
                <c:pt idx="30284" formatCode="0.00E+00">
                  <c:v>1912.01</c:v>
                </c:pt>
                <c:pt idx="30285" formatCode="0.00E+00">
                  <c:v>1879.43</c:v>
                </c:pt>
                <c:pt idx="30286" formatCode="0.00E+00">
                  <c:v>1846.44</c:v>
                </c:pt>
                <c:pt idx="30287" formatCode="0.00E+00">
                  <c:v>1813.04</c:v>
                </c:pt>
                <c:pt idx="30288" formatCode="0.00E+00">
                  <c:v>1779.24</c:v>
                </c:pt>
                <c:pt idx="30289" formatCode="0.00E+00">
                  <c:v>1745.05</c:v>
                </c:pt>
                <c:pt idx="30290" formatCode="0.00E+00">
                  <c:v>1710.48</c:v>
                </c:pt>
                <c:pt idx="30291" formatCode="0.00E+00">
                  <c:v>1675.54</c:v>
                </c:pt>
                <c:pt idx="30292" formatCode="0.00E+00">
                  <c:v>1640.23</c:v>
                </c:pt>
                <c:pt idx="30293" formatCode="0.00E+00">
                  <c:v>1604.56</c:v>
                </c:pt>
                <c:pt idx="30294" formatCode="0.00E+00">
                  <c:v>1568.54</c:v>
                </c:pt>
                <c:pt idx="30295" formatCode="0.00E+00">
                  <c:v>1532.18</c:v>
                </c:pt>
                <c:pt idx="30296" formatCode="0.00E+00">
                  <c:v>1495.48</c:v>
                </c:pt>
                <c:pt idx="30297" formatCode="0.00E+00">
                  <c:v>1458.45</c:v>
                </c:pt>
                <c:pt idx="30298" formatCode="0.00E+00">
                  <c:v>1421.11</c:v>
                </c:pt>
                <c:pt idx="30299" formatCode="0.00E+00">
                  <c:v>1383.45</c:v>
                </c:pt>
                <c:pt idx="30300" formatCode="0.00E+00">
                  <c:v>1345.49</c:v>
                </c:pt>
                <c:pt idx="30301" formatCode="0.00E+00">
                  <c:v>1307.24</c:v>
                </c:pt>
                <c:pt idx="30302" formatCode="0.00E+00">
                  <c:v>1268.7</c:v>
                </c:pt>
                <c:pt idx="30303" formatCode="0.00E+00">
                  <c:v>1229.8800000000001</c:v>
                </c:pt>
                <c:pt idx="30304" formatCode="0.00E+00">
                  <c:v>1190.79</c:v>
                </c:pt>
                <c:pt idx="30305" formatCode="0.00E+00">
                  <c:v>1151.44</c:v>
                </c:pt>
                <c:pt idx="30306" formatCode="0.00E+00">
                  <c:v>1111.8499999999999</c:v>
                </c:pt>
                <c:pt idx="30307" formatCode="0.00E+00">
                  <c:v>1072</c:v>
                </c:pt>
                <c:pt idx="30308" formatCode="0.00E+00">
                  <c:v>1031.93</c:v>
                </c:pt>
                <c:pt idx="30309">
                  <c:v>991.62300000000005</c:v>
                </c:pt>
                <c:pt idx="30310">
                  <c:v>951.10299999999995</c:v>
                </c:pt>
                <c:pt idx="30311">
                  <c:v>910.37400000000002</c:v>
                </c:pt>
                <c:pt idx="30312">
                  <c:v>869.447</c:v>
                </c:pt>
                <c:pt idx="30313">
                  <c:v>828.32899999999995</c:v>
                </c:pt>
                <c:pt idx="30314">
                  <c:v>787.03</c:v>
                </c:pt>
                <c:pt idx="30315">
                  <c:v>745.56</c:v>
                </c:pt>
                <c:pt idx="30316">
                  <c:v>703.92600000000004</c:v>
                </c:pt>
                <c:pt idx="30317">
                  <c:v>662.13800000000003</c:v>
                </c:pt>
                <c:pt idx="30318">
                  <c:v>620.20500000000004</c:v>
                </c:pt>
                <c:pt idx="30319">
                  <c:v>578.13699999999994</c:v>
                </c:pt>
                <c:pt idx="30320">
                  <c:v>535.94200000000001</c:v>
                </c:pt>
                <c:pt idx="30321">
                  <c:v>493.63099999999997</c:v>
                </c:pt>
                <c:pt idx="30322">
                  <c:v>451.21100000000001</c:v>
                </c:pt>
                <c:pt idx="30323">
                  <c:v>408.69299999999998</c:v>
                </c:pt>
                <c:pt idx="30324">
                  <c:v>366.08600000000001</c:v>
                </c:pt>
                <c:pt idx="30325">
                  <c:v>323.399</c:v>
                </c:pt>
                <c:pt idx="30326">
                  <c:v>280.64100000000002</c:v>
                </c:pt>
                <c:pt idx="30327">
                  <c:v>237.822</c:v>
                </c:pt>
                <c:pt idx="30328">
                  <c:v>194.95099999999999</c:v>
                </c:pt>
                <c:pt idx="30329">
                  <c:v>152.03700000000001</c:v>
                </c:pt>
                <c:pt idx="30330">
                  <c:v>109.09</c:v>
                </c:pt>
                <c:pt idx="30331">
                  <c:v>66.119299999999996</c:v>
                </c:pt>
                <c:pt idx="30332">
                  <c:v>23.134499999999999</c:v>
                </c:pt>
                <c:pt idx="30333">
                  <c:v>-19.854700000000001</c:v>
                </c:pt>
                <c:pt idx="30334">
                  <c:v>-62.839199999999998</c:v>
                </c:pt>
                <c:pt idx="30335">
                  <c:v>-105.81</c:v>
                </c:pt>
                <c:pt idx="30336">
                  <c:v>-148.75700000000001</c:v>
                </c:pt>
                <c:pt idx="30337">
                  <c:v>-191.67099999999999</c:v>
                </c:pt>
                <c:pt idx="30338">
                  <c:v>-234.54300000000001</c:v>
                </c:pt>
                <c:pt idx="30339">
                  <c:v>-277.363</c:v>
                </c:pt>
                <c:pt idx="30340">
                  <c:v>-320.12200000000001</c:v>
                </c:pt>
                <c:pt idx="30341">
                  <c:v>-362.81099999999998</c:v>
                </c:pt>
                <c:pt idx="30342">
                  <c:v>-405.42</c:v>
                </c:pt>
                <c:pt idx="30343">
                  <c:v>-447.94</c:v>
                </c:pt>
                <c:pt idx="30344">
                  <c:v>-490.36099999999999</c:v>
                </c:pt>
                <c:pt idx="30345">
                  <c:v>-532.67499999999995</c:v>
                </c:pt>
                <c:pt idx="30346">
                  <c:v>-574.87199999999996</c:v>
                </c:pt>
                <c:pt idx="30347">
                  <c:v>-616.94299999999998</c:v>
                </c:pt>
                <c:pt idx="30348">
                  <c:v>-658.87800000000004</c:v>
                </c:pt>
                <c:pt idx="30349">
                  <c:v>-700.66899999999998</c:v>
                </c:pt>
                <c:pt idx="30350">
                  <c:v>-742.30600000000004</c:v>
                </c:pt>
                <c:pt idx="30351">
                  <c:v>-783.78099999999995</c:v>
                </c:pt>
                <c:pt idx="30352">
                  <c:v>-825.08299999999997</c:v>
                </c:pt>
                <c:pt idx="30353">
                  <c:v>-866.20500000000004</c:v>
                </c:pt>
                <c:pt idx="30354">
                  <c:v>-907.13699999999994</c:v>
                </c:pt>
                <c:pt idx="30355">
                  <c:v>-947.86900000000003</c:v>
                </c:pt>
                <c:pt idx="30356">
                  <c:v>-988.39400000000001</c:v>
                </c:pt>
                <c:pt idx="30357" formatCode="0.00E+00">
                  <c:v>-1028.7</c:v>
                </c:pt>
                <c:pt idx="30358" formatCode="0.00E+00">
                  <c:v>-1068.78</c:v>
                </c:pt>
                <c:pt idx="30359" formatCode="0.00E+00">
                  <c:v>-1108.6300000000001</c:v>
                </c:pt>
                <c:pt idx="30360" formatCode="0.00E+00">
                  <c:v>-1148.24</c:v>
                </c:pt>
                <c:pt idx="30361" formatCode="0.00E+00">
                  <c:v>-1187.5899999999999</c:v>
                </c:pt>
                <c:pt idx="30362" formatCode="0.00E+00">
                  <c:v>-1226.68</c:v>
                </c:pt>
                <c:pt idx="30363" formatCode="0.00E+00">
                  <c:v>-1265.51</c:v>
                </c:pt>
                <c:pt idx="30364" formatCode="0.00E+00">
                  <c:v>-1304.05</c:v>
                </c:pt>
                <c:pt idx="30365" formatCode="0.00E+00">
                  <c:v>-1342.31</c:v>
                </c:pt>
                <c:pt idx="30366" formatCode="0.00E+00">
                  <c:v>-1380.28</c:v>
                </c:pt>
                <c:pt idx="30367" formatCode="0.00E+00">
                  <c:v>-1417.94</c:v>
                </c:pt>
                <c:pt idx="30368" formatCode="0.00E+00">
                  <c:v>-1455.3</c:v>
                </c:pt>
                <c:pt idx="30369" formatCode="0.00E+00">
                  <c:v>-1492.33</c:v>
                </c:pt>
                <c:pt idx="30370" formatCode="0.00E+00">
                  <c:v>-1529.04</c:v>
                </c:pt>
                <c:pt idx="30371" formatCode="0.00E+00">
                  <c:v>-1565.41</c:v>
                </c:pt>
                <c:pt idx="30372" formatCode="0.00E+00">
                  <c:v>-1601.44</c:v>
                </c:pt>
                <c:pt idx="30373" formatCode="0.00E+00">
                  <c:v>-1637.12</c:v>
                </c:pt>
                <c:pt idx="30374" formatCode="0.00E+00">
                  <c:v>-1672.43</c:v>
                </c:pt>
                <c:pt idx="30375" formatCode="0.00E+00">
                  <c:v>-1707.39</c:v>
                </c:pt>
                <c:pt idx="30376" formatCode="0.00E+00">
                  <c:v>-1741.96</c:v>
                </c:pt>
                <c:pt idx="30377" formatCode="0.00E+00">
                  <c:v>-1776.16</c:v>
                </c:pt>
                <c:pt idx="30378" formatCode="0.00E+00">
                  <c:v>-1809.97</c:v>
                </c:pt>
                <c:pt idx="30379" formatCode="0.00E+00">
                  <c:v>-1843.38</c:v>
                </c:pt>
                <c:pt idx="30380" formatCode="0.00E+00">
                  <c:v>-1876.38</c:v>
                </c:pt>
                <c:pt idx="30381" formatCode="0.00E+00">
                  <c:v>-1908.98</c:v>
                </c:pt>
                <c:pt idx="30382" formatCode="0.00E+00">
                  <c:v>-1941.15</c:v>
                </c:pt>
                <c:pt idx="30383" formatCode="0.00E+00">
                  <c:v>-1972.9</c:v>
                </c:pt>
                <c:pt idx="30384" formatCode="0.00E+00">
                  <c:v>-2004.22</c:v>
                </c:pt>
                <c:pt idx="30385" formatCode="0.00E+00">
                  <c:v>-2035.1</c:v>
                </c:pt>
                <c:pt idx="30386" formatCode="0.00E+00">
                  <c:v>-2065.54</c:v>
                </c:pt>
                <c:pt idx="30387" formatCode="0.00E+00">
                  <c:v>-2095.52</c:v>
                </c:pt>
                <c:pt idx="30388" formatCode="0.00E+00">
                  <c:v>-2125.04</c:v>
                </c:pt>
                <c:pt idx="30389" formatCode="0.00E+00">
                  <c:v>-2154.1</c:v>
                </c:pt>
                <c:pt idx="30390" formatCode="0.00E+00">
                  <c:v>-2182.6799999999998</c:v>
                </c:pt>
                <c:pt idx="30391" formatCode="0.00E+00">
                  <c:v>-2210.79</c:v>
                </c:pt>
                <c:pt idx="30392" formatCode="0.00E+00">
                  <c:v>-2238.41</c:v>
                </c:pt>
                <c:pt idx="30393" formatCode="0.00E+00">
                  <c:v>-2265.54</c:v>
                </c:pt>
                <c:pt idx="30394" formatCode="0.00E+00">
                  <c:v>-2292.17</c:v>
                </c:pt>
                <c:pt idx="30395" formatCode="0.00E+00">
                  <c:v>-2318.31</c:v>
                </c:pt>
                <c:pt idx="30396" formatCode="0.00E+00">
                  <c:v>-2343.9299999999998</c:v>
                </c:pt>
                <c:pt idx="30397" formatCode="0.00E+00">
                  <c:v>-2369.04</c:v>
                </c:pt>
                <c:pt idx="30398" formatCode="0.00E+00">
                  <c:v>-2393.63</c:v>
                </c:pt>
                <c:pt idx="30399" formatCode="0.00E+00">
                  <c:v>-2417.6999999999998</c:v>
                </c:pt>
                <c:pt idx="30400" formatCode="0.00E+00">
                  <c:v>-2441.2399999999998</c:v>
                </c:pt>
                <c:pt idx="30401" formatCode="0.00E+00">
                  <c:v>-2464.2399999999998</c:v>
                </c:pt>
                <c:pt idx="30402" formatCode="0.00E+00">
                  <c:v>-2486.6999999999998</c:v>
                </c:pt>
                <c:pt idx="30403" formatCode="0.00E+00">
                  <c:v>-2508.62</c:v>
                </c:pt>
                <c:pt idx="30404" formatCode="0.00E+00">
                  <c:v>-2529.9899999999998</c:v>
                </c:pt>
                <c:pt idx="30405" formatCode="0.00E+00">
                  <c:v>-2550.8000000000002</c:v>
                </c:pt>
                <c:pt idx="30406" formatCode="0.00E+00">
                  <c:v>-2571.06</c:v>
                </c:pt>
                <c:pt idx="30407" formatCode="0.00E+00">
                  <c:v>-2590.75</c:v>
                </c:pt>
                <c:pt idx="30408" formatCode="0.00E+00">
                  <c:v>-2609.87</c:v>
                </c:pt>
                <c:pt idx="30409" formatCode="0.00E+00">
                  <c:v>-2628.42</c:v>
                </c:pt>
                <c:pt idx="30410" formatCode="0.00E+00">
                  <c:v>-2646.4</c:v>
                </c:pt>
                <c:pt idx="30411" formatCode="0.00E+00">
                  <c:v>-2663.8</c:v>
                </c:pt>
                <c:pt idx="30412" formatCode="0.00E+00">
                  <c:v>-2680.61</c:v>
                </c:pt>
                <c:pt idx="30413" formatCode="0.00E+00">
                  <c:v>-2696.84</c:v>
                </c:pt>
                <c:pt idx="30414" formatCode="0.00E+00">
                  <c:v>-2712.47</c:v>
                </c:pt>
                <c:pt idx="30415" formatCode="0.00E+00">
                  <c:v>-2727.51</c:v>
                </c:pt>
                <c:pt idx="30416" formatCode="0.00E+00">
                  <c:v>-2741.95</c:v>
                </c:pt>
                <c:pt idx="30417" formatCode="0.00E+00">
                  <c:v>-2755.8</c:v>
                </c:pt>
                <c:pt idx="30418" formatCode="0.00E+00">
                  <c:v>-2769.04</c:v>
                </c:pt>
                <c:pt idx="30419" formatCode="0.00E+00">
                  <c:v>-2781.67</c:v>
                </c:pt>
                <c:pt idx="30420" formatCode="0.00E+00">
                  <c:v>-2793.69</c:v>
                </c:pt>
                <c:pt idx="30421" formatCode="0.00E+00">
                  <c:v>-2805.1</c:v>
                </c:pt>
                <c:pt idx="30422" formatCode="0.00E+00">
                  <c:v>-2815.9</c:v>
                </c:pt>
                <c:pt idx="30423" formatCode="0.00E+00">
                  <c:v>-2826.07</c:v>
                </c:pt>
                <c:pt idx="30424" formatCode="0.00E+00">
                  <c:v>-2835.63</c:v>
                </c:pt>
                <c:pt idx="30425" formatCode="0.00E+00">
                  <c:v>-2844.57</c:v>
                </c:pt>
                <c:pt idx="30426" formatCode="0.00E+00">
                  <c:v>-2852.89</c:v>
                </c:pt>
                <c:pt idx="30427" formatCode="0.00E+00">
                  <c:v>-2860.58</c:v>
                </c:pt>
                <c:pt idx="30428" formatCode="0.00E+00">
                  <c:v>-2867.65</c:v>
                </c:pt>
                <c:pt idx="30429" formatCode="0.00E+00">
                  <c:v>-2874.08</c:v>
                </c:pt>
                <c:pt idx="30430" formatCode="0.00E+00">
                  <c:v>-2879.89</c:v>
                </c:pt>
                <c:pt idx="30431" formatCode="0.00E+00">
                  <c:v>-2885.06</c:v>
                </c:pt>
                <c:pt idx="30432" formatCode="0.00E+00">
                  <c:v>-2889.6</c:v>
                </c:pt>
                <c:pt idx="30433" formatCode="0.00E+00">
                  <c:v>-2893.51</c:v>
                </c:pt>
                <c:pt idx="30434" formatCode="0.00E+00">
                  <c:v>-2896.79</c:v>
                </c:pt>
                <c:pt idx="30435" formatCode="0.00E+00">
                  <c:v>-2899.43</c:v>
                </c:pt>
                <c:pt idx="30436" formatCode="0.00E+00">
                  <c:v>-2901.44</c:v>
                </c:pt>
                <c:pt idx="30437" formatCode="0.00E+00">
                  <c:v>-2902.81</c:v>
                </c:pt>
                <c:pt idx="30438" formatCode="0.00E+00">
                  <c:v>-2903.54</c:v>
                </c:pt>
                <c:pt idx="30439" formatCode="0.00E+00">
                  <c:v>-2903.64</c:v>
                </c:pt>
                <c:pt idx="30440" formatCode="0.00E+00">
                  <c:v>-2903.11</c:v>
                </c:pt>
                <c:pt idx="30441" formatCode="0.00E+00">
                  <c:v>-2901.93</c:v>
                </c:pt>
                <c:pt idx="30442" formatCode="0.00E+00">
                  <c:v>-2900.13</c:v>
                </c:pt>
                <c:pt idx="30443" formatCode="0.00E+00">
                  <c:v>-2897.68</c:v>
                </c:pt>
                <c:pt idx="30444" formatCode="0.00E+00">
                  <c:v>-2894.6</c:v>
                </c:pt>
                <c:pt idx="30445" formatCode="0.00E+00">
                  <c:v>-2890.89</c:v>
                </c:pt>
                <c:pt idx="30446" formatCode="0.00E+00">
                  <c:v>-2886.55</c:v>
                </c:pt>
                <c:pt idx="30447" formatCode="0.00E+00">
                  <c:v>-2881.57</c:v>
                </c:pt>
                <c:pt idx="30448" formatCode="0.00E+00">
                  <c:v>-2875.96</c:v>
                </c:pt>
                <c:pt idx="30449" formatCode="0.00E+00">
                  <c:v>-2869.72</c:v>
                </c:pt>
                <c:pt idx="30450" formatCode="0.00E+00">
                  <c:v>-2862.85</c:v>
                </c:pt>
                <c:pt idx="30451" formatCode="0.00E+00">
                  <c:v>-2855.36</c:v>
                </c:pt>
                <c:pt idx="30452" formatCode="0.00E+00">
                  <c:v>-2847.24</c:v>
                </c:pt>
                <c:pt idx="30453" formatCode="0.00E+00">
                  <c:v>-2838.49</c:v>
                </c:pt>
                <c:pt idx="30454" formatCode="0.00E+00">
                  <c:v>-2829.13</c:v>
                </c:pt>
                <c:pt idx="30455" formatCode="0.00E+00">
                  <c:v>-2819.14</c:v>
                </c:pt>
                <c:pt idx="30456" formatCode="0.00E+00">
                  <c:v>-2808.54</c:v>
                </c:pt>
                <c:pt idx="30457" formatCode="0.00E+00">
                  <c:v>-2797.32</c:v>
                </c:pt>
                <c:pt idx="30458" formatCode="0.00E+00">
                  <c:v>-2785.49</c:v>
                </c:pt>
                <c:pt idx="30459" formatCode="0.00E+00">
                  <c:v>-2773.05</c:v>
                </c:pt>
                <c:pt idx="30460" formatCode="0.00E+00">
                  <c:v>-2760</c:v>
                </c:pt>
                <c:pt idx="30461" formatCode="0.00E+00">
                  <c:v>-2746.35</c:v>
                </c:pt>
                <c:pt idx="30462" formatCode="0.00E+00">
                  <c:v>-2732.1</c:v>
                </c:pt>
                <c:pt idx="30463" formatCode="0.00E+00">
                  <c:v>-2717.25</c:v>
                </c:pt>
                <c:pt idx="30464" formatCode="0.00E+00">
                  <c:v>-2701.8</c:v>
                </c:pt>
                <c:pt idx="30465" formatCode="0.00E+00">
                  <c:v>-2685.76</c:v>
                </c:pt>
                <c:pt idx="30466" formatCode="0.00E+00">
                  <c:v>-2669.13</c:v>
                </c:pt>
                <c:pt idx="30467" formatCode="0.00E+00">
                  <c:v>-2651.92</c:v>
                </c:pt>
                <c:pt idx="30468" formatCode="0.00E+00">
                  <c:v>-2634.13</c:v>
                </c:pt>
                <c:pt idx="30469" formatCode="0.00E+00">
                  <c:v>-2615.7600000000002</c:v>
                </c:pt>
                <c:pt idx="30470" formatCode="0.00E+00">
                  <c:v>-2596.81</c:v>
                </c:pt>
                <c:pt idx="30471" formatCode="0.00E+00">
                  <c:v>-2577.3000000000002</c:v>
                </c:pt>
                <c:pt idx="30472" formatCode="0.00E+00">
                  <c:v>-2557.23</c:v>
                </c:pt>
                <c:pt idx="30473" formatCode="0.00E+00">
                  <c:v>-2536.59</c:v>
                </c:pt>
                <c:pt idx="30474" formatCode="0.00E+00">
                  <c:v>-2515.4</c:v>
                </c:pt>
                <c:pt idx="30475" formatCode="0.00E+00">
                  <c:v>-2493.66</c:v>
                </c:pt>
                <c:pt idx="30476" formatCode="0.00E+00">
                  <c:v>-2471.37</c:v>
                </c:pt>
                <c:pt idx="30477" formatCode="0.00E+00">
                  <c:v>-2448.54</c:v>
                </c:pt>
                <c:pt idx="30478" formatCode="0.00E+00">
                  <c:v>-2425.17</c:v>
                </c:pt>
                <c:pt idx="30479" formatCode="0.00E+00">
                  <c:v>-2401.27</c:v>
                </c:pt>
                <c:pt idx="30480" formatCode="0.00E+00">
                  <c:v>-2376.85</c:v>
                </c:pt>
                <c:pt idx="30481" formatCode="0.00E+00">
                  <c:v>-2351.91</c:v>
                </c:pt>
                <c:pt idx="30482" formatCode="0.00E+00">
                  <c:v>-2326.4499999999998</c:v>
                </c:pt>
                <c:pt idx="30483" formatCode="0.00E+00">
                  <c:v>-2300.48</c:v>
                </c:pt>
                <c:pt idx="30484" formatCode="0.00E+00">
                  <c:v>-2274.0100000000002</c:v>
                </c:pt>
                <c:pt idx="30485" formatCode="0.00E+00">
                  <c:v>-2247.04</c:v>
                </c:pt>
                <c:pt idx="30486" formatCode="0.00E+00">
                  <c:v>-2219.58</c:v>
                </c:pt>
                <c:pt idx="30487" formatCode="0.00E+00">
                  <c:v>-2191.63</c:v>
                </c:pt>
                <c:pt idx="30488" formatCode="0.00E+00">
                  <c:v>-2163.1999999999998</c:v>
                </c:pt>
                <c:pt idx="30489" formatCode="0.00E+00">
                  <c:v>-2134.3000000000002</c:v>
                </c:pt>
                <c:pt idx="30490" formatCode="0.00E+00">
                  <c:v>-2104.9299999999998</c:v>
                </c:pt>
                <c:pt idx="30491" formatCode="0.00E+00">
                  <c:v>-2075.1</c:v>
                </c:pt>
                <c:pt idx="30492" formatCode="0.00E+00">
                  <c:v>-2044.82</c:v>
                </c:pt>
                <c:pt idx="30493" formatCode="0.00E+00">
                  <c:v>-2014.09</c:v>
                </c:pt>
                <c:pt idx="30494" formatCode="0.00E+00">
                  <c:v>-1982.91</c:v>
                </c:pt>
                <c:pt idx="30495" formatCode="0.00E+00">
                  <c:v>-1951.31</c:v>
                </c:pt>
                <c:pt idx="30496" formatCode="0.00E+00">
                  <c:v>-1919.27</c:v>
                </c:pt>
                <c:pt idx="30497" formatCode="0.00E+00">
                  <c:v>-1886.82</c:v>
                </c:pt>
                <c:pt idx="30498" formatCode="0.00E+00">
                  <c:v>-1853.95</c:v>
                </c:pt>
                <c:pt idx="30499" formatCode="0.00E+00">
                  <c:v>-1820.68</c:v>
                </c:pt>
                <c:pt idx="30500" formatCode="0.00E+00">
                  <c:v>-1787</c:v>
                </c:pt>
                <c:pt idx="30501" formatCode="0.00E+00">
                  <c:v>-1752.94</c:v>
                </c:pt>
                <c:pt idx="30502" formatCode="0.00E+00">
                  <c:v>-1718.49</c:v>
                </c:pt>
                <c:pt idx="30503" formatCode="0.00E+00">
                  <c:v>-1683.67</c:v>
                </c:pt>
                <c:pt idx="30504" formatCode="0.00E+00">
                  <c:v>-1648.48</c:v>
                </c:pt>
                <c:pt idx="30505" formatCode="0.00E+00">
                  <c:v>-1612.92</c:v>
                </c:pt>
                <c:pt idx="30506" formatCode="0.00E+00">
                  <c:v>-1577.02</c:v>
                </c:pt>
                <c:pt idx="30507" formatCode="0.00E+00">
                  <c:v>-1540.77</c:v>
                </c:pt>
                <c:pt idx="30508" formatCode="0.00E+00">
                  <c:v>-1504.18</c:v>
                </c:pt>
                <c:pt idx="30509" formatCode="0.00E+00">
                  <c:v>-1467.26</c:v>
                </c:pt>
                <c:pt idx="30510" formatCode="0.00E+00">
                  <c:v>-1430.02</c:v>
                </c:pt>
                <c:pt idx="30511" formatCode="0.00E+00">
                  <c:v>-1392.47</c:v>
                </c:pt>
                <c:pt idx="30512" formatCode="0.00E+00">
                  <c:v>-1354.61</c:v>
                </c:pt>
                <c:pt idx="30513" formatCode="0.00E+00">
                  <c:v>-1316.46</c:v>
                </c:pt>
                <c:pt idx="30514" formatCode="0.00E+00">
                  <c:v>-1278.02</c:v>
                </c:pt>
                <c:pt idx="30515" formatCode="0.00E+00">
                  <c:v>-1239.29</c:v>
                </c:pt>
                <c:pt idx="30516" formatCode="0.00E+00">
                  <c:v>-1200.3</c:v>
                </c:pt>
                <c:pt idx="30517" formatCode="0.00E+00">
                  <c:v>-1161.05</c:v>
                </c:pt>
                <c:pt idx="30518" formatCode="0.00E+00">
                  <c:v>-1121.54</c:v>
                </c:pt>
                <c:pt idx="30519" formatCode="0.00E+00">
                  <c:v>-1081.78</c:v>
                </c:pt>
                <c:pt idx="30520" formatCode="0.00E+00">
                  <c:v>-1041.79</c:v>
                </c:pt>
                <c:pt idx="30521" formatCode="0.00E+00">
                  <c:v>-1001.57</c:v>
                </c:pt>
                <c:pt idx="30522">
                  <c:v>-961.13099999999997</c:v>
                </c:pt>
                <c:pt idx="30523">
                  <c:v>-920.48199999999997</c:v>
                </c:pt>
                <c:pt idx="30524">
                  <c:v>-879.63199999999995</c:v>
                </c:pt>
                <c:pt idx="30525">
                  <c:v>-838.58799999999997</c:v>
                </c:pt>
                <c:pt idx="30526">
                  <c:v>-797.36199999999997</c:v>
                </c:pt>
                <c:pt idx="30527">
                  <c:v>-755.96100000000001</c:v>
                </c:pt>
                <c:pt idx="30528">
                  <c:v>-714.39400000000001</c:v>
                </c:pt>
                <c:pt idx="30529">
                  <c:v>-672.67200000000003</c:v>
                </c:pt>
                <c:pt idx="30530">
                  <c:v>-630.80200000000002</c:v>
                </c:pt>
                <c:pt idx="30531">
                  <c:v>-588.79499999999996</c:v>
                </c:pt>
                <c:pt idx="30532">
                  <c:v>-546.65800000000002</c:v>
                </c:pt>
                <c:pt idx="30533">
                  <c:v>-504.40199999999999</c:v>
                </c:pt>
                <c:pt idx="30534">
                  <c:v>-462.036</c:v>
                </c:pt>
                <c:pt idx="30535">
                  <c:v>-419.56900000000002</c:v>
                </c:pt>
                <c:pt idx="30536">
                  <c:v>-377.01100000000002</c:v>
                </c:pt>
                <c:pt idx="30537">
                  <c:v>-334.37</c:v>
                </c:pt>
                <c:pt idx="30538">
                  <c:v>-291.65600000000001</c:v>
                </c:pt>
                <c:pt idx="30539">
                  <c:v>-248.87799999999999</c:v>
                </c:pt>
                <c:pt idx="30540">
                  <c:v>-206.04599999999999</c:v>
                </c:pt>
                <c:pt idx="30541">
                  <c:v>-163.16900000000001</c:v>
                </c:pt>
                <c:pt idx="30542">
                  <c:v>-120.256</c:v>
                </c:pt>
                <c:pt idx="30543">
                  <c:v>-77.316999999999993</c:v>
                </c:pt>
                <c:pt idx="30544">
                  <c:v>-34.3613</c:v>
                </c:pt>
                <c:pt idx="30545">
                  <c:v>8.6014300000000006</c:v>
                </c:pt>
                <c:pt idx="30546">
                  <c:v>51.561999999999998</c:v>
                </c:pt>
                <c:pt idx="30547">
                  <c:v>94.5107</c:v>
                </c:pt>
                <c:pt idx="30548">
                  <c:v>137.43899999999999</c:v>
                </c:pt>
                <c:pt idx="30549">
                  <c:v>180.33600000000001</c:v>
                </c:pt>
                <c:pt idx="30550">
                  <c:v>223.19399999999999</c:v>
                </c:pt>
                <c:pt idx="30551">
                  <c:v>266.00299999999999</c:v>
                </c:pt>
                <c:pt idx="30552">
                  <c:v>308.75200000000001</c:v>
                </c:pt>
                <c:pt idx="30553">
                  <c:v>351.43400000000003</c:v>
                </c:pt>
                <c:pt idx="30554">
                  <c:v>394.03899999999999</c:v>
                </c:pt>
                <c:pt idx="30555">
                  <c:v>436.55700000000002</c:v>
                </c:pt>
                <c:pt idx="30556">
                  <c:v>478.97899999999998</c:v>
                </c:pt>
                <c:pt idx="30557">
                  <c:v>521.29700000000003</c:v>
                </c:pt>
                <c:pt idx="30558">
                  <c:v>563.49900000000002</c:v>
                </c:pt>
                <c:pt idx="30559">
                  <c:v>605.57799999999997</c:v>
                </c:pt>
                <c:pt idx="30560">
                  <c:v>647.524</c:v>
                </c:pt>
                <c:pt idx="30561">
                  <c:v>689.32799999999997</c:v>
                </c:pt>
                <c:pt idx="30562">
                  <c:v>730.98</c:v>
                </c:pt>
                <c:pt idx="30563">
                  <c:v>772.47299999999996</c:v>
                </c:pt>
                <c:pt idx="30564">
                  <c:v>813.79600000000005</c:v>
                </c:pt>
                <c:pt idx="30565">
                  <c:v>854.94100000000003</c:v>
                </c:pt>
                <c:pt idx="30566">
                  <c:v>895.89800000000002</c:v>
                </c:pt>
                <c:pt idx="30567">
                  <c:v>936.65899999999999</c:v>
                </c:pt>
                <c:pt idx="30568">
                  <c:v>977.21500000000003</c:v>
                </c:pt>
                <c:pt idx="30569" formatCode="0.00E+00">
                  <c:v>1017.56</c:v>
                </c:pt>
                <c:pt idx="30570" formatCode="0.00E+00">
                  <c:v>1057.67</c:v>
                </c:pt>
                <c:pt idx="30571" formatCode="0.00E+00">
                  <c:v>1097.56</c:v>
                </c:pt>
                <c:pt idx="30572" formatCode="0.00E+00">
                  <c:v>1137.21</c:v>
                </c:pt>
                <c:pt idx="30573" formatCode="0.00E+00">
                  <c:v>1176.5999999999999</c:v>
                </c:pt>
                <c:pt idx="30574" formatCode="0.00E+00">
                  <c:v>1215.74</c:v>
                </c:pt>
                <c:pt idx="30575" formatCode="0.00E+00">
                  <c:v>1254.6099999999999</c:v>
                </c:pt>
                <c:pt idx="30576" formatCode="0.00E+00">
                  <c:v>1293.21</c:v>
                </c:pt>
                <c:pt idx="30577" formatCode="0.00E+00">
                  <c:v>1331.52</c:v>
                </c:pt>
                <c:pt idx="30578" formatCode="0.00E+00">
                  <c:v>1369.54</c:v>
                </c:pt>
                <c:pt idx="30579" formatCode="0.00E+00">
                  <c:v>1407.26</c:v>
                </c:pt>
                <c:pt idx="30580" formatCode="0.00E+00">
                  <c:v>1444.67</c:v>
                </c:pt>
                <c:pt idx="30581" formatCode="0.00E+00">
                  <c:v>1481.77</c:v>
                </c:pt>
                <c:pt idx="30582" formatCode="0.00E+00">
                  <c:v>1518.54</c:v>
                </c:pt>
                <c:pt idx="30583" formatCode="0.00E+00">
                  <c:v>1554.98</c:v>
                </c:pt>
                <c:pt idx="30584" formatCode="0.00E+00">
                  <c:v>1591.07</c:v>
                </c:pt>
                <c:pt idx="30585" formatCode="0.00E+00">
                  <c:v>1626.82</c:v>
                </c:pt>
                <c:pt idx="30586" formatCode="0.00E+00">
                  <c:v>1662.22</c:v>
                </c:pt>
                <c:pt idx="30587" formatCode="0.00E+00">
                  <c:v>1697.24</c:v>
                </c:pt>
                <c:pt idx="30588" formatCode="0.00E+00">
                  <c:v>1731.9</c:v>
                </c:pt>
                <c:pt idx="30589" formatCode="0.00E+00">
                  <c:v>1766.18</c:v>
                </c:pt>
                <c:pt idx="30590" formatCode="0.00E+00">
                  <c:v>1800.06</c:v>
                </c:pt>
                <c:pt idx="30591" formatCode="0.00E+00">
                  <c:v>1833.56</c:v>
                </c:pt>
                <c:pt idx="30592" formatCode="0.00E+00">
                  <c:v>1866.65</c:v>
                </c:pt>
                <c:pt idx="30593" formatCode="0.00E+00">
                  <c:v>1899.33</c:v>
                </c:pt>
                <c:pt idx="30594" formatCode="0.00E+00">
                  <c:v>1931.6</c:v>
                </c:pt>
                <c:pt idx="30595" formatCode="0.00E+00">
                  <c:v>1963.44</c:v>
                </c:pt>
                <c:pt idx="30596" formatCode="0.00E+00">
                  <c:v>1994.86</c:v>
                </c:pt>
                <c:pt idx="30597" formatCode="0.00E+00">
                  <c:v>2025.83</c:v>
                </c:pt>
                <c:pt idx="30598" formatCode="0.00E+00">
                  <c:v>2056.36</c:v>
                </c:pt>
                <c:pt idx="30599" formatCode="0.00E+00">
                  <c:v>2086.4499999999998</c:v>
                </c:pt>
                <c:pt idx="30600" formatCode="0.00E+00">
                  <c:v>2116.0700000000002</c:v>
                </c:pt>
                <c:pt idx="30601" formatCode="0.00E+00">
                  <c:v>2145.23</c:v>
                </c:pt>
                <c:pt idx="30602" formatCode="0.00E+00">
                  <c:v>2173.92</c:v>
                </c:pt>
                <c:pt idx="30603" formatCode="0.00E+00">
                  <c:v>2202.14</c:v>
                </c:pt>
                <c:pt idx="30604" formatCode="0.00E+00">
                  <c:v>2229.87</c:v>
                </c:pt>
                <c:pt idx="30605" formatCode="0.00E+00">
                  <c:v>2257.11</c:v>
                </c:pt>
                <c:pt idx="30606" formatCode="0.00E+00">
                  <c:v>2283.86</c:v>
                </c:pt>
                <c:pt idx="30607" formatCode="0.00E+00">
                  <c:v>2310.11</c:v>
                </c:pt>
                <c:pt idx="30608" formatCode="0.00E+00">
                  <c:v>2335.85</c:v>
                </c:pt>
                <c:pt idx="30609" formatCode="0.00E+00">
                  <c:v>2361.08</c:v>
                </c:pt>
                <c:pt idx="30610" formatCode="0.00E+00">
                  <c:v>2385.79</c:v>
                </c:pt>
                <c:pt idx="30611" formatCode="0.00E+00">
                  <c:v>2409.98</c:v>
                </c:pt>
                <c:pt idx="30612" formatCode="0.00E+00">
                  <c:v>2433.65</c:v>
                </c:pt>
                <c:pt idx="30613" formatCode="0.00E+00">
                  <c:v>2456.77</c:v>
                </c:pt>
                <c:pt idx="30614" formatCode="0.00E+00">
                  <c:v>2479.36</c:v>
                </c:pt>
                <c:pt idx="30615" formatCode="0.00E+00">
                  <c:v>2501.41</c:v>
                </c:pt>
                <c:pt idx="30616" formatCode="0.00E+00">
                  <c:v>2522.91</c:v>
                </c:pt>
                <c:pt idx="30617" formatCode="0.00E+00">
                  <c:v>2543.85</c:v>
                </c:pt>
                <c:pt idx="30618" formatCode="0.00E+00">
                  <c:v>2564.2399999999998</c:v>
                </c:pt>
                <c:pt idx="30619" formatCode="0.00E+00">
                  <c:v>2584.0700000000002</c:v>
                </c:pt>
                <c:pt idx="30620" formatCode="0.00E+00">
                  <c:v>2603.33</c:v>
                </c:pt>
                <c:pt idx="30621" formatCode="0.00E+00">
                  <c:v>2622.02</c:v>
                </c:pt>
                <c:pt idx="30622" formatCode="0.00E+00">
                  <c:v>2640.14</c:v>
                </c:pt>
                <c:pt idx="30623" formatCode="0.00E+00">
                  <c:v>2657.68</c:v>
                </c:pt>
                <c:pt idx="30624" formatCode="0.00E+00">
                  <c:v>2674.63</c:v>
                </c:pt>
                <c:pt idx="30625" formatCode="0.00E+00">
                  <c:v>2691</c:v>
                </c:pt>
                <c:pt idx="30626" formatCode="0.00E+00">
                  <c:v>2706.78</c:v>
                </c:pt>
                <c:pt idx="30627" formatCode="0.00E+00">
                  <c:v>2721.97</c:v>
                </c:pt>
                <c:pt idx="30628" formatCode="0.00E+00">
                  <c:v>2736.56</c:v>
                </c:pt>
                <c:pt idx="30629" formatCode="0.00E+00">
                  <c:v>2750.55</c:v>
                </c:pt>
                <c:pt idx="30630" formatCode="0.00E+00">
                  <c:v>2763.94</c:v>
                </c:pt>
                <c:pt idx="30631" formatCode="0.00E+00">
                  <c:v>2776.72</c:v>
                </c:pt>
                <c:pt idx="30632" formatCode="0.00E+00">
                  <c:v>2788.89</c:v>
                </c:pt>
                <c:pt idx="30633" formatCode="0.00E+00">
                  <c:v>2800.46</c:v>
                </c:pt>
                <c:pt idx="30634" formatCode="0.00E+00">
                  <c:v>2811.41</c:v>
                </c:pt>
                <c:pt idx="30635" formatCode="0.00E+00">
                  <c:v>2821.74</c:v>
                </c:pt>
                <c:pt idx="30636" formatCode="0.00E+00">
                  <c:v>2831.46</c:v>
                </c:pt>
                <c:pt idx="30637" formatCode="0.00E+00">
                  <c:v>2840.55</c:v>
                </c:pt>
                <c:pt idx="30638" formatCode="0.00E+00">
                  <c:v>2849.02</c:v>
                </c:pt>
                <c:pt idx="30639" formatCode="0.00E+00">
                  <c:v>2856.87</c:v>
                </c:pt>
                <c:pt idx="30640" formatCode="0.00E+00">
                  <c:v>2864.1</c:v>
                </c:pt>
                <c:pt idx="30641" formatCode="0.00E+00">
                  <c:v>2870.69</c:v>
                </c:pt>
                <c:pt idx="30642" formatCode="0.00E+00">
                  <c:v>2876.66</c:v>
                </c:pt>
                <c:pt idx="30643" formatCode="0.00E+00">
                  <c:v>2881.99</c:v>
                </c:pt>
                <c:pt idx="30644" formatCode="0.00E+00">
                  <c:v>2886.7</c:v>
                </c:pt>
                <c:pt idx="30645" formatCode="0.00E+00">
                  <c:v>2890.77</c:v>
                </c:pt>
                <c:pt idx="30646" formatCode="0.00E+00">
                  <c:v>2894.21</c:v>
                </c:pt>
                <c:pt idx="30647" formatCode="0.00E+00">
                  <c:v>2897.01</c:v>
                </c:pt>
                <c:pt idx="30648" formatCode="0.00E+00">
                  <c:v>2899.18</c:v>
                </c:pt>
                <c:pt idx="30649" formatCode="0.00E+00">
                  <c:v>2900.72</c:v>
                </c:pt>
                <c:pt idx="30650" formatCode="0.00E+00">
                  <c:v>2901.62</c:v>
                </c:pt>
                <c:pt idx="30651" formatCode="0.00E+00">
                  <c:v>2901.89</c:v>
                </c:pt>
                <c:pt idx="30652" formatCode="0.00E+00">
                  <c:v>2901.51</c:v>
                </c:pt>
                <c:pt idx="30653" formatCode="0.00E+00">
                  <c:v>2900.51</c:v>
                </c:pt>
                <c:pt idx="30654" formatCode="0.00E+00">
                  <c:v>2898.86</c:v>
                </c:pt>
                <c:pt idx="30655" formatCode="0.00E+00">
                  <c:v>2896.59</c:v>
                </c:pt>
                <c:pt idx="30656" formatCode="0.00E+00">
                  <c:v>2893.68</c:v>
                </c:pt>
                <c:pt idx="30657" formatCode="0.00E+00">
                  <c:v>2890.13</c:v>
                </c:pt>
                <c:pt idx="30658" formatCode="0.00E+00">
                  <c:v>2885.95</c:v>
                </c:pt>
                <c:pt idx="30659" formatCode="0.00E+00">
                  <c:v>2881.14</c:v>
                </c:pt>
                <c:pt idx="30660" formatCode="0.00E+00">
                  <c:v>2875.7</c:v>
                </c:pt>
                <c:pt idx="30661" formatCode="0.00E+00">
                  <c:v>2869.63</c:v>
                </c:pt>
                <c:pt idx="30662" formatCode="0.00E+00">
                  <c:v>2862.93</c:v>
                </c:pt>
                <c:pt idx="30663" formatCode="0.00E+00">
                  <c:v>2855.6</c:v>
                </c:pt>
                <c:pt idx="30664" formatCode="0.00E+00">
                  <c:v>2847.65</c:v>
                </c:pt>
                <c:pt idx="30665" formatCode="0.00E+00">
                  <c:v>2839.07</c:v>
                </c:pt>
                <c:pt idx="30666" formatCode="0.00E+00">
                  <c:v>2829.87</c:v>
                </c:pt>
                <c:pt idx="30667" formatCode="0.00E+00">
                  <c:v>2820.05</c:v>
                </c:pt>
                <c:pt idx="30668" formatCode="0.00E+00">
                  <c:v>2809.61</c:v>
                </c:pt>
                <c:pt idx="30669" formatCode="0.00E+00">
                  <c:v>2798.56</c:v>
                </c:pt>
                <c:pt idx="30670" formatCode="0.00E+00">
                  <c:v>2786.9</c:v>
                </c:pt>
                <c:pt idx="30671" formatCode="0.00E+00">
                  <c:v>2774.62</c:v>
                </c:pt>
                <c:pt idx="30672" formatCode="0.00E+00">
                  <c:v>2761.74</c:v>
                </c:pt>
                <c:pt idx="30673" formatCode="0.00E+00">
                  <c:v>2748.25</c:v>
                </c:pt>
                <c:pt idx="30674" formatCode="0.00E+00">
                  <c:v>2734.16</c:v>
                </c:pt>
                <c:pt idx="30675" formatCode="0.00E+00">
                  <c:v>2719.47</c:v>
                </c:pt>
                <c:pt idx="30676" formatCode="0.00E+00">
                  <c:v>2704.19</c:v>
                </c:pt>
                <c:pt idx="30677" formatCode="0.00E+00">
                  <c:v>2688.31</c:v>
                </c:pt>
                <c:pt idx="30678" formatCode="0.00E+00">
                  <c:v>2671.85</c:v>
                </c:pt>
                <c:pt idx="30679" formatCode="0.00E+00">
                  <c:v>2654.8</c:v>
                </c:pt>
                <c:pt idx="30680" formatCode="0.00E+00">
                  <c:v>2637.17</c:v>
                </c:pt>
                <c:pt idx="30681" formatCode="0.00E+00">
                  <c:v>2618.96</c:v>
                </c:pt>
                <c:pt idx="30682" formatCode="0.00E+00">
                  <c:v>2600.17</c:v>
                </c:pt>
                <c:pt idx="30683" formatCode="0.00E+00">
                  <c:v>2580.8200000000002</c:v>
                </c:pt>
                <c:pt idx="30684" formatCode="0.00E+00">
                  <c:v>2560.9</c:v>
                </c:pt>
                <c:pt idx="30685" formatCode="0.00E+00">
                  <c:v>2540.42</c:v>
                </c:pt>
                <c:pt idx="30686" formatCode="0.00E+00">
                  <c:v>2519.39</c:v>
                </c:pt>
                <c:pt idx="30687" formatCode="0.00E+00">
                  <c:v>2497.8000000000002</c:v>
                </c:pt>
                <c:pt idx="30688" formatCode="0.00E+00">
                  <c:v>2475.66</c:v>
                </c:pt>
                <c:pt idx="30689" formatCode="0.00E+00">
                  <c:v>2452.9899999999998</c:v>
                </c:pt>
                <c:pt idx="30690" formatCode="0.00E+00">
                  <c:v>2429.77</c:v>
                </c:pt>
                <c:pt idx="30691" formatCode="0.00E+00">
                  <c:v>2406.0300000000002</c:v>
                </c:pt>
                <c:pt idx="30692" formatCode="0.00E+00">
                  <c:v>2381.75</c:v>
                </c:pt>
                <c:pt idx="30693" formatCode="0.00E+00">
                  <c:v>2356.96</c:v>
                </c:pt>
                <c:pt idx="30694" formatCode="0.00E+00">
                  <c:v>2331.65</c:v>
                </c:pt>
                <c:pt idx="30695" formatCode="0.00E+00">
                  <c:v>2305.83</c:v>
                </c:pt>
                <c:pt idx="30696" formatCode="0.00E+00">
                  <c:v>2279.5</c:v>
                </c:pt>
                <c:pt idx="30697" formatCode="0.00E+00">
                  <c:v>2252.6799999999998</c:v>
                </c:pt>
                <c:pt idx="30698" formatCode="0.00E+00">
                  <c:v>2225.36</c:v>
                </c:pt>
                <c:pt idx="30699" formatCode="0.00E+00">
                  <c:v>2197.5500000000002</c:v>
                </c:pt>
                <c:pt idx="30700" formatCode="0.00E+00">
                  <c:v>2169.2600000000002</c:v>
                </c:pt>
                <c:pt idx="30701" formatCode="0.00E+00">
                  <c:v>2140.5</c:v>
                </c:pt>
                <c:pt idx="30702" formatCode="0.00E+00">
                  <c:v>2111.27</c:v>
                </c:pt>
                <c:pt idx="30703" formatCode="0.00E+00">
                  <c:v>2081.58</c:v>
                </c:pt>
                <c:pt idx="30704" formatCode="0.00E+00">
                  <c:v>2051.4299999999998</c:v>
                </c:pt>
                <c:pt idx="30705" formatCode="0.00E+00">
                  <c:v>2020.83</c:v>
                </c:pt>
                <c:pt idx="30706" formatCode="0.00E+00">
                  <c:v>1989.79</c:v>
                </c:pt>
                <c:pt idx="30707" formatCode="0.00E+00">
                  <c:v>1958.31</c:v>
                </c:pt>
                <c:pt idx="30708" formatCode="0.00E+00">
                  <c:v>1926.41</c:v>
                </c:pt>
                <c:pt idx="30709" formatCode="0.00E+00">
                  <c:v>1894.08</c:v>
                </c:pt>
                <c:pt idx="30710" formatCode="0.00E+00">
                  <c:v>1861.34</c:v>
                </c:pt>
                <c:pt idx="30711" formatCode="0.00E+00">
                  <c:v>1828.19</c:v>
                </c:pt>
                <c:pt idx="30712" formatCode="0.00E+00">
                  <c:v>1794.64</c:v>
                </c:pt>
                <c:pt idx="30713" formatCode="0.00E+00">
                  <c:v>1760.7</c:v>
                </c:pt>
                <c:pt idx="30714" formatCode="0.00E+00">
                  <c:v>1726.37</c:v>
                </c:pt>
                <c:pt idx="30715" formatCode="0.00E+00">
                  <c:v>1691.66</c:v>
                </c:pt>
                <c:pt idx="30716" formatCode="0.00E+00">
                  <c:v>1656.58</c:v>
                </c:pt>
                <c:pt idx="30717" formatCode="0.00E+00">
                  <c:v>1621.14</c:v>
                </c:pt>
                <c:pt idx="30718" formatCode="0.00E+00">
                  <c:v>1585.35</c:v>
                </c:pt>
                <c:pt idx="30719" formatCode="0.00E+00">
                  <c:v>1549.21</c:v>
                </c:pt>
                <c:pt idx="30720" formatCode="0.00E+00">
                  <c:v>1512.73</c:v>
                </c:pt>
                <c:pt idx="30721" formatCode="0.00E+00">
                  <c:v>1475.91</c:v>
                </c:pt>
                <c:pt idx="30722" formatCode="0.00E+00">
                  <c:v>1438.78</c:v>
                </c:pt>
                <c:pt idx="30723" formatCode="0.00E+00">
                  <c:v>1401.33</c:v>
                </c:pt>
                <c:pt idx="30724" formatCode="0.00E+00">
                  <c:v>1363.57</c:v>
                </c:pt>
                <c:pt idx="30725" formatCode="0.00E+00">
                  <c:v>1325.51</c:v>
                </c:pt>
                <c:pt idx="30726" formatCode="0.00E+00">
                  <c:v>1287.17</c:v>
                </c:pt>
                <c:pt idx="30727" formatCode="0.00E+00">
                  <c:v>1248.54</c:v>
                </c:pt>
                <c:pt idx="30728" formatCode="0.00E+00">
                  <c:v>1209.6400000000001</c:v>
                </c:pt>
                <c:pt idx="30729" formatCode="0.00E+00">
                  <c:v>1170.47</c:v>
                </c:pt>
                <c:pt idx="30730" formatCode="0.00E+00">
                  <c:v>1131.05</c:v>
                </c:pt>
                <c:pt idx="30731" formatCode="0.00E+00">
                  <c:v>1091.3800000000001</c:v>
                </c:pt>
                <c:pt idx="30732" formatCode="0.00E+00">
                  <c:v>1051.47</c:v>
                </c:pt>
                <c:pt idx="30733" formatCode="0.00E+00">
                  <c:v>1011.34</c:v>
                </c:pt>
                <c:pt idx="30734">
                  <c:v>970.976</c:v>
                </c:pt>
                <c:pt idx="30735">
                  <c:v>930.40300000000002</c:v>
                </c:pt>
                <c:pt idx="30736">
                  <c:v>889.62800000000004</c:v>
                </c:pt>
                <c:pt idx="30737">
                  <c:v>848.65700000000004</c:v>
                </c:pt>
                <c:pt idx="30738">
                  <c:v>807.50099999999998</c:v>
                </c:pt>
                <c:pt idx="30739">
                  <c:v>766.16800000000001</c:v>
                </c:pt>
                <c:pt idx="30740">
                  <c:v>724.66700000000003</c:v>
                </c:pt>
                <c:pt idx="30741">
                  <c:v>683.00900000000001</c:v>
                </c:pt>
                <c:pt idx="30742">
                  <c:v>641.20000000000005</c:v>
                </c:pt>
                <c:pt idx="30743">
                  <c:v>599.25199999999995</c:v>
                </c:pt>
                <c:pt idx="30744">
                  <c:v>557.17200000000003</c:v>
                </c:pt>
                <c:pt idx="30745">
                  <c:v>514.971</c:v>
                </c:pt>
                <c:pt idx="30746">
                  <c:v>472.65699999999998</c:v>
                </c:pt>
                <c:pt idx="30747">
                  <c:v>430.24</c:v>
                </c:pt>
                <c:pt idx="30748">
                  <c:v>387.72899999999998</c:v>
                </c:pt>
                <c:pt idx="30749">
                  <c:v>345.13299999999998</c:v>
                </c:pt>
                <c:pt idx="30750">
                  <c:v>302.46199999999999</c:v>
                </c:pt>
                <c:pt idx="30751">
                  <c:v>259.72399999999999</c:v>
                </c:pt>
                <c:pt idx="30752">
                  <c:v>216.93</c:v>
                </c:pt>
                <c:pt idx="30753">
                  <c:v>174.08799999999999</c:v>
                </c:pt>
                <c:pt idx="30754">
                  <c:v>131.209</c:v>
                </c:pt>
                <c:pt idx="30755">
                  <c:v>88.3005</c:v>
                </c:pt>
                <c:pt idx="30756">
                  <c:v>45.373100000000001</c:v>
                </c:pt>
                <c:pt idx="30757">
                  <c:v>2.4361000000000002</c:v>
                </c:pt>
                <c:pt idx="30758">
                  <c:v>-40.501100000000001</c:v>
                </c:pt>
                <c:pt idx="30759">
                  <c:v>-83.428899999999999</c:v>
                </c:pt>
                <c:pt idx="30760">
                  <c:v>-126.33799999999999</c:v>
                </c:pt>
                <c:pt idx="30761">
                  <c:v>-169.21899999999999</c:v>
                </c:pt>
                <c:pt idx="30762">
                  <c:v>-212.06399999999999</c:v>
                </c:pt>
                <c:pt idx="30763">
                  <c:v>-254.86099999999999</c:v>
                </c:pt>
                <c:pt idx="30764">
                  <c:v>-297.60300000000001</c:v>
                </c:pt>
                <c:pt idx="30765">
                  <c:v>-340.27800000000002</c:v>
                </c:pt>
                <c:pt idx="30766">
                  <c:v>-382.87900000000002</c:v>
                </c:pt>
                <c:pt idx="30767">
                  <c:v>-425.39600000000002</c:v>
                </c:pt>
                <c:pt idx="30768">
                  <c:v>-467.81900000000002</c:v>
                </c:pt>
                <c:pt idx="30769">
                  <c:v>-510.14</c:v>
                </c:pt>
                <c:pt idx="30770">
                  <c:v>-552.34900000000005</c:v>
                </c:pt>
                <c:pt idx="30771">
                  <c:v>-594.43700000000001</c:v>
                </c:pt>
                <c:pt idx="30772">
                  <c:v>-636.39400000000001</c:v>
                </c:pt>
                <c:pt idx="30773">
                  <c:v>-678.21100000000001</c:v>
                </c:pt>
                <c:pt idx="30774">
                  <c:v>-719.87900000000002</c:v>
                </c:pt>
                <c:pt idx="30775">
                  <c:v>-761.38900000000001</c:v>
                </c:pt>
                <c:pt idx="30776">
                  <c:v>-802.73299999999995</c:v>
                </c:pt>
                <c:pt idx="30777">
                  <c:v>-843.90099999999995</c:v>
                </c:pt>
                <c:pt idx="30778">
                  <c:v>-884.88300000000004</c:v>
                </c:pt>
                <c:pt idx="30779">
                  <c:v>-925.67200000000003</c:v>
                </c:pt>
                <c:pt idx="30780">
                  <c:v>-966.25800000000004</c:v>
                </c:pt>
                <c:pt idx="30781" formatCode="0.00E+00">
                  <c:v>-1006.63</c:v>
                </c:pt>
                <c:pt idx="30782" formatCode="0.00E+00">
                  <c:v>-1046.79</c:v>
                </c:pt>
                <c:pt idx="30783" formatCode="0.00E+00">
                  <c:v>-1086.71</c:v>
                </c:pt>
                <c:pt idx="30784" formatCode="0.00E+00">
                  <c:v>-1126.3900000000001</c:v>
                </c:pt>
                <c:pt idx="30785" formatCode="0.00E+00">
                  <c:v>-1165.83</c:v>
                </c:pt>
                <c:pt idx="30786" formatCode="0.00E+00">
                  <c:v>-1205.02</c:v>
                </c:pt>
                <c:pt idx="30787" formatCode="0.00E+00">
                  <c:v>-1243.93</c:v>
                </c:pt>
                <c:pt idx="30788" formatCode="0.00E+00">
                  <c:v>-1282.58</c:v>
                </c:pt>
                <c:pt idx="30789" formatCode="0.00E+00">
                  <c:v>-1320.94</c:v>
                </c:pt>
                <c:pt idx="30790" formatCode="0.00E+00">
                  <c:v>-1359.02</c:v>
                </c:pt>
                <c:pt idx="30791" formatCode="0.00E+00">
                  <c:v>-1396.8</c:v>
                </c:pt>
                <c:pt idx="30792" formatCode="0.00E+00">
                  <c:v>-1434.27</c:v>
                </c:pt>
                <c:pt idx="30793" formatCode="0.00E+00">
                  <c:v>-1471.42</c:v>
                </c:pt>
                <c:pt idx="30794" formatCode="0.00E+00">
                  <c:v>-1508.26</c:v>
                </c:pt>
                <c:pt idx="30795" formatCode="0.00E+00">
                  <c:v>-1544.76</c:v>
                </c:pt>
                <c:pt idx="30796" formatCode="0.00E+00">
                  <c:v>-1580.93</c:v>
                </c:pt>
                <c:pt idx="30797" formatCode="0.00E+00">
                  <c:v>-1616.74</c:v>
                </c:pt>
                <c:pt idx="30798" formatCode="0.00E+00">
                  <c:v>-1652.21</c:v>
                </c:pt>
                <c:pt idx="30799" formatCode="0.00E+00">
                  <c:v>-1687.31</c:v>
                </c:pt>
                <c:pt idx="30800" formatCode="0.00E+00">
                  <c:v>-1722.04</c:v>
                </c:pt>
                <c:pt idx="30801" formatCode="0.00E+00">
                  <c:v>-1756.4</c:v>
                </c:pt>
                <c:pt idx="30802" formatCode="0.00E+00">
                  <c:v>-1790.37</c:v>
                </c:pt>
                <c:pt idx="30803" formatCode="0.00E+00">
                  <c:v>-1823.94</c:v>
                </c:pt>
                <c:pt idx="30804" formatCode="0.00E+00">
                  <c:v>-1857.12</c:v>
                </c:pt>
                <c:pt idx="30805" formatCode="0.00E+00">
                  <c:v>-1889.89</c:v>
                </c:pt>
                <c:pt idx="30806" formatCode="0.00E+00">
                  <c:v>-1922.25</c:v>
                </c:pt>
                <c:pt idx="30807" formatCode="0.00E+00">
                  <c:v>-1954.18</c:v>
                </c:pt>
                <c:pt idx="30808" formatCode="0.00E+00">
                  <c:v>-1985.69</c:v>
                </c:pt>
                <c:pt idx="30809" formatCode="0.00E+00">
                  <c:v>-2016.76</c:v>
                </c:pt>
                <c:pt idx="30810" formatCode="0.00E+00">
                  <c:v>-2047.39</c:v>
                </c:pt>
                <c:pt idx="30811" formatCode="0.00E+00">
                  <c:v>-2077.5700000000002</c:v>
                </c:pt>
                <c:pt idx="30812" formatCode="0.00E+00">
                  <c:v>-2107.3000000000002</c:v>
                </c:pt>
                <c:pt idx="30813" formatCode="0.00E+00">
                  <c:v>-2136.56</c:v>
                </c:pt>
                <c:pt idx="30814" formatCode="0.00E+00">
                  <c:v>-2165.36</c:v>
                </c:pt>
                <c:pt idx="30815" formatCode="0.00E+00">
                  <c:v>-2193.6799999999998</c:v>
                </c:pt>
                <c:pt idx="30816" formatCode="0.00E+00">
                  <c:v>-2221.52</c:v>
                </c:pt>
                <c:pt idx="30817" formatCode="0.00E+00">
                  <c:v>-2248.87</c:v>
                </c:pt>
                <c:pt idx="30818" formatCode="0.00E+00">
                  <c:v>-2275.73</c:v>
                </c:pt>
                <c:pt idx="30819" formatCode="0.00E+00">
                  <c:v>-2302.1</c:v>
                </c:pt>
                <c:pt idx="30820" formatCode="0.00E+00">
                  <c:v>-2327.9499999999998</c:v>
                </c:pt>
                <c:pt idx="30821" formatCode="0.00E+00">
                  <c:v>-2353.3000000000002</c:v>
                </c:pt>
                <c:pt idx="30822" formatCode="0.00E+00">
                  <c:v>-2378.13</c:v>
                </c:pt>
                <c:pt idx="30823" formatCode="0.00E+00">
                  <c:v>-2402.44</c:v>
                </c:pt>
                <c:pt idx="30824" formatCode="0.00E+00">
                  <c:v>-2426.23</c:v>
                </c:pt>
                <c:pt idx="30825" formatCode="0.00E+00">
                  <c:v>-2449.48</c:v>
                </c:pt>
                <c:pt idx="30826" formatCode="0.00E+00">
                  <c:v>-2472.1999999999998</c:v>
                </c:pt>
                <c:pt idx="30827" formatCode="0.00E+00">
                  <c:v>-2494.37</c:v>
                </c:pt>
                <c:pt idx="30828" formatCode="0.00E+00">
                  <c:v>-2516</c:v>
                </c:pt>
                <c:pt idx="30829" formatCode="0.00E+00">
                  <c:v>-2537.0700000000002</c:v>
                </c:pt>
                <c:pt idx="30830" formatCode="0.00E+00">
                  <c:v>-2557.59</c:v>
                </c:pt>
                <c:pt idx="30831" formatCode="0.00E+00">
                  <c:v>-2577.56</c:v>
                </c:pt>
                <c:pt idx="30832" formatCode="0.00E+00">
                  <c:v>-2596.9499999999998</c:v>
                </c:pt>
                <c:pt idx="30833" formatCode="0.00E+00">
                  <c:v>-2615.7800000000002</c:v>
                </c:pt>
                <c:pt idx="30834" formatCode="0.00E+00">
                  <c:v>-2634.03</c:v>
                </c:pt>
                <c:pt idx="30835" formatCode="0.00E+00">
                  <c:v>-2651.71</c:v>
                </c:pt>
                <c:pt idx="30836" formatCode="0.00E+00">
                  <c:v>-2668.8</c:v>
                </c:pt>
                <c:pt idx="30837" formatCode="0.00E+00">
                  <c:v>-2685.31</c:v>
                </c:pt>
                <c:pt idx="30838" formatCode="0.00E+00">
                  <c:v>-2701.23</c:v>
                </c:pt>
                <c:pt idx="30839" formatCode="0.00E+00">
                  <c:v>-2716.56</c:v>
                </c:pt>
                <c:pt idx="30840" formatCode="0.00E+00">
                  <c:v>-2731.3</c:v>
                </c:pt>
                <c:pt idx="30841" formatCode="0.00E+00">
                  <c:v>-2745.44</c:v>
                </c:pt>
                <c:pt idx="30842" formatCode="0.00E+00">
                  <c:v>-2758.97</c:v>
                </c:pt>
                <c:pt idx="30843" formatCode="0.00E+00">
                  <c:v>-2771.9</c:v>
                </c:pt>
                <c:pt idx="30844" formatCode="0.00E+00">
                  <c:v>-2784.22</c:v>
                </c:pt>
                <c:pt idx="30845" formatCode="0.00E+00">
                  <c:v>-2795.94</c:v>
                </c:pt>
                <c:pt idx="30846" formatCode="0.00E+00">
                  <c:v>-2807.04</c:v>
                </c:pt>
                <c:pt idx="30847" formatCode="0.00E+00">
                  <c:v>-2817.53</c:v>
                </c:pt>
                <c:pt idx="30848" formatCode="0.00E+00">
                  <c:v>-2827.39</c:v>
                </c:pt>
                <c:pt idx="30849" formatCode="0.00E+00">
                  <c:v>-2836.64</c:v>
                </c:pt>
                <c:pt idx="30850" formatCode="0.00E+00">
                  <c:v>-2845.27</c:v>
                </c:pt>
                <c:pt idx="30851" formatCode="0.00E+00">
                  <c:v>-2853.27</c:v>
                </c:pt>
                <c:pt idx="30852" formatCode="0.00E+00">
                  <c:v>-2860.65</c:v>
                </c:pt>
                <c:pt idx="30853" formatCode="0.00E+00">
                  <c:v>-2867.41</c:v>
                </c:pt>
                <c:pt idx="30854" formatCode="0.00E+00">
                  <c:v>-2873.53</c:v>
                </c:pt>
                <c:pt idx="30855" formatCode="0.00E+00">
                  <c:v>-2879.02</c:v>
                </c:pt>
                <c:pt idx="30856" formatCode="0.00E+00">
                  <c:v>-2883.89</c:v>
                </c:pt>
                <c:pt idx="30857" formatCode="0.00E+00">
                  <c:v>-2888.12</c:v>
                </c:pt>
                <c:pt idx="30858" formatCode="0.00E+00">
                  <c:v>-2891.72</c:v>
                </c:pt>
                <c:pt idx="30859" formatCode="0.00E+00">
                  <c:v>-2894.68</c:v>
                </c:pt>
                <c:pt idx="30860" formatCode="0.00E+00">
                  <c:v>-2897.01</c:v>
                </c:pt>
                <c:pt idx="30861" formatCode="0.00E+00">
                  <c:v>-2898.71</c:v>
                </c:pt>
                <c:pt idx="30862" formatCode="0.00E+00">
                  <c:v>-2899.77</c:v>
                </c:pt>
                <c:pt idx="30863" formatCode="0.00E+00">
                  <c:v>-2900.2</c:v>
                </c:pt>
                <c:pt idx="30864" formatCode="0.00E+00">
                  <c:v>-2899.99</c:v>
                </c:pt>
                <c:pt idx="30865" formatCode="0.00E+00">
                  <c:v>-2899.15</c:v>
                </c:pt>
                <c:pt idx="30866" formatCode="0.00E+00">
                  <c:v>-2897.67</c:v>
                </c:pt>
                <c:pt idx="30867" formatCode="0.00E+00">
                  <c:v>-2895.56</c:v>
                </c:pt>
                <c:pt idx="30868" formatCode="0.00E+00">
                  <c:v>-2892.81</c:v>
                </c:pt>
                <c:pt idx="30869" formatCode="0.00E+00">
                  <c:v>-2889.43</c:v>
                </c:pt>
                <c:pt idx="30870" formatCode="0.00E+00">
                  <c:v>-2885.41</c:v>
                </c:pt>
                <c:pt idx="30871" formatCode="0.00E+00">
                  <c:v>-2880.77</c:v>
                </c:pt>
                <c:pt idx="30872" formatCode="0.00E+00">
                  <c:v>-2875.49</c:v>
                </c:pt>
                <c:pt idx="30873" formatCode="0.00E+00">
                  <c:v>-2869.58</c:v>
                </c:pt>
                <c:pt idx="30874" formatCode="0.00E+00">
                  <c:v>-2863.04</c:v>
                </c:pt>
                <c:pt idx="30875" formatCode="0.00E+00">
                  <c:v>-2855.88</c:v>
                </c:pt>
                <c:pt idx="30876" formatCode="0.00E+00">
                  <c:v>-2848.09</c:v>
                </c:pt>
                <c:pt idx="30877" formatCode="0.00E+00">
                  <c:v>-2839.68</c:v>
                </c:pt>
                <c:pt idx="30878" formatCode="0.00E+00">
                  <c:v>-2830.64</c:v>
                </c:pt>
                <c:pt idx="30879" formatCode="0.00E+00">
                  <c:v>-2820.99</c:v>
                </c:pt>
                <c:pt idx="30880" formatCode="0.00E+00">
                  <c:v>-2810.71</c:v>
                </c:pt>
                <c:pt idx="30881" formatCode="0.00E+00">
                  <c:v>-2799.83</c:v>
                </c:pt>
                <c:pt idx="30882" formatCode="0.00E+00">
                  <c:v>-2788.32</c:v>
                </c:pt>
                <c:pt idx="30883" formatCode="0.00E+00">
                  <c:v>-2776.21</c:v>
                </c:pt>
                <c:pt idx="30884" formatCode="0.00E+00">
                  <c:v>-2763.49</c:v>
                </c:pt>
                <c:pt idx="30885" formatCode="0.00E+00">
                  <c:v>-2750.16</c:v>
                </c:pt>
                <c:pt idx="30886" formatCode="0.00E+00">
                  <c:v>-2736.24</c:v>
                </c:pt>
                <c:pt idx="30887" formatCode="0.00E+00">
                  <c:v>-2721.71</c:v>
                </c:pt>
                <c:pt idx="30888" formatCode="0.00E+00">
                  <c:v>-2706.58</c:v>
                </c:pt>
                <c:pt idx="30889" formatCode="0.00E+00">
                  <c:v>-2690.87</c:v>
                </c:pt>
                <c:pt idx="30890" formatCode="0.00E+00">
                  <c:v>-2674.56</c:v>
                </c:pt>
                <c:pt idx="30891" formatCode="0.00E+00">
                  <c:v>-2657.67</c:v>
                </c:pt>
                <c:pt idx="30892" formatCode="0.00E+00">
                  <c:v>-2640.19</c:v>
                </c:pt>
                <c:pt idx="30893" formatCode="0.00E+00">
                  <c:v>-2622.14</c:v>
                </c:pt>
                <c:pt idx="30894" formatCode="0.00E+00">
                  <c:v>-2603.5100000000002</c:v>
                </c:pt>
                <c:pt idx="30895" formatCode="0.00E+00">
                  <c:v>-2584.31</c:v>
                </c:pt>
                <c:pt idx="30896" formatCode="0.00E+00">
                  <c:v>-2564.5500000000002</c:v>
                </c:pt>
                <c:pt idx="30897" formatCode="0.00E+00">
                  <c:v>-2544.23</c:v>
                </c:pt>
                <c:pt idx="30898" formatCode="0.00E+00">
                  <c:v>-2523.34</c:v>
                </c:pt>
                <c:pt idx="30899" formatCode="0.00E+00">
                  <c:v>-2501.91</c:v>
                </c:pt>
                <c:pt idx="30900" formatCode="0.00E+00">
                  <c:v>-2479.92</c:v>
                </c:pt>
                <c:pt idx="30901" formatCode="0.00E+00">
                  <c:v>-2457.4</c:v>
                </c:pt>
                <c:pt idx="30902" formatCode="0.00E+00">
                  <c:v>-2434.33</c:v>
                </c:pt>
                <c:pt idx="30903" formatCode="0.00E+00">
                  <c:v>-2410.73</c:v>
                </c:pt>
                <c:pt idx="30904" formatCode="0.00E+00">
                  <c:v>-2386.61</c:v>
                </c:pt>
                <c:pt idx="30905" formatCode="0.00E+00">
                  <c:v>-2361.96</c:v>
                </c:pt>
                <c:pt idx="30906" formatCode="0.00E+00">
                  <c:v>-2336.8000000000002</c:v>
                </c:pt>
                <c:pt idx="30907" formatCode="0.00E+00">
                  <c:v>-2311.12</c:v>
                </c:pt>
                <c:pt idx="30908" formatCode="0.00E+00">
                  <c:v>-2284.94</c:v>
                </c:pt>
                <c:pt idx="30909" formatCode="0.00E+00">
                  <c:v>-2258.25</c:v>
                </c:pt>
                <c:pt idx="30910" formatCode="0.00E+00">
                  <c:v>-2231.0700000000002</c:v>
                </c:pt>
                <c:pt idx="30911" formatCode="0.00E+00">
                  <c:v>-2203.4</c:v>
                </c:pt>
                <c:pt idx="30912" formatCode="0.00E+00">
                  <c:v>-2175.25</c:v>
                </c:pt>
                <c:pt idx="30913" formatCode="0.00E+00">
                  <c:v>-2146.63</c:v>
                </c:pt>
                <c:pt idx="30914" formatCode="0.00E+00">
                  <c:v>-2117.5300000000002</c:v>
                </c:pt>
                <c:pt idx="30915" formatCode="0.00E+00">
                  <c:v>-2087.9699999999998</c:v>
                </c:pt>
                <c:pt idx="30916" formatCode="0.00E+00">
                  <c:v>-2057.9499999999998</c:v>
                </c:pt>
                <c:pt idx="30917" formatCode="0.00E+00">
                  <c:v>-2027.49</c:v>
                </c:pt>
                <c:pt idx="30918" formatCode="0.00E+00">
                  <c:v>-1996.57</c:v>
                </c:pt>
                <c:pt idx="30919" formatCode="0.00E+00">
                  <c:v>-1965.22</c:v>
                </c:pt>
                <c:pt idx="30920" formatCode="0.00E+00">
                  <c:v>-1933.44</c:v>
                </c:pt>
                <c:pt idx="30921" formatCode="0.00E+00">
                  <c:v>-1901.24</c:v>
                </c:pt>
                <c:pt idx="30922" formatCode="0.00E+00">
                  <c:v>-1868.62</c:v>
                </c:pt>
                <c:pt idx="30923" formatCode="0.00E+00">
                  <c:v>-1835.59</c:v>
                </c:pt>
                <c:pt idx="30924" formatCode="0.00E+00">
                  <c:v>-1802.16</c:v>
                </c:pt>
                <c:pt idx="30925" formatCode="0.00E+00">
                  <c:v>-1768.34</c:v>
                </c:pt>
                <c:pt idx="30926" formatCode="0.00E+00">
                  <c:v>-1734.12</c:v>
                </c:pt>
                <c:pt idx="30927" formatCode="0.00E+00">
                  <c:v>-1699.53</c:v>
                </c:pt>
                <c:pt idx="30928" formatCode="0.00E+00">
                  <c:v>-1664.57</c:v>
                </c:pt>
                <c:pt idx="30929" formatCode="0.00E+00">
                  <c:v>-1629.24</c:v>
                </c:pt>
                <c:pt idx="30930" formatCode="0.00E+00">
                  <c:v>-1593.55</c:v>
                </c:pt>
                <c:pt idx="30931" formatCode="0.00E+00">
                  <c:v>-1557.52</c:v>
                </c:pt>
                <c:pt idx="30932" formatCode="0.00E+00">
                  <c:v>-1521.14</c:v>
                </c:pt>
                <c:pt idx="30933" formatCode="0.00E+00">
                  <c:v>-1484.44</c:v>
                </c:pt>
                <c:pt idx="30934" formatCode="0.00E+00">
                  <c:v>-1447.4</c:v>
                </c:pt>
                <c:pt idx="30935" formatCode="0.00E+00">
                  <c:v>-1410.05</c:v>
                </c:pt>
                <c:pt idx="30936" formatCode="0.00E+00">
                  <c:v>-1372.39</c:v>
                </c:pt>
                <c:pt idx="30937" formatCode="0.00E+00">
                  <c:v>-1334.43</c:v>
                </c:pt>
                <c:pt idx="30938" formatCode="0.00E+00">
                  <c:v>-1296.18</c:v>
                </c:pt>
                <c:pt idx="30939" formatCode="0.00E+00">
                  <c:v>-1257.6400000000001</c:v>
                </c:pt>
                <c:pt idx="30940" formatCode="0.00E+00">
                  <c:v>-1218.83</c:v>
                </c:pt>
                <c:pt idx="30941" formatCode="0.00E+00">
                  <c:v>-1179.75</c:v>
                </c:pt>
                <c:pt idx="30942" formatCode="0.00E+00">
                  <c:v>-1140.42</c:v>
                </c:pt>
                <c:pt idx="30943" formatCode="0.00E+00">
                  <c:v>-1100.83</c:v>
                </c:pt>
                <c:pt idx="30944" formatCode="0.00E+00">
                  <c:v>-1061.01</c:v>
                </c:pt>
                <c:pt idx="30945" formatCode="0.00E+00">
                  <c:v>-1020.95</c:v>
                </c:pt>
                <c:pt idx="30946">
                  <c:v>-980.66499999999996</c:v>
                </c:pt>
                <c:pt idx="30947">
                  <c:v>-940.16800000000001</c:v>
                </c:pt>
                <c:pt idx="30948">
                  <c:v>-899.46500000000003</c:v>
                </c:pt>
                <c:pt idx="30949">
                  <c:v>-858.56399999999996</c:v>
                </c:pt>
                <c:pt idx="30950">
                  <c:v>-817.47699999999998</c:v>
                </c:pt>
                <c:pt idx="30951">
                  <c:v>-776.21100000000001</c:v>
                </c:pt>
                <c:pt idx="30952">
                  <c:v>-734.77499999999998</c:v>
                </c:pt>
                <c:pt idx="30953">
                  <c:v>-693.178</c:v>
                </c:pt>
                <c:pt idx="30954">
                  <c:v>-651.42899999999997</c:v>
                </c:pt>
                <c:pt idx="30955">
                  <c:v>-609.53800000000001</c:v>
                </c:pt>
                <c:pt idx="30956">
                  <c:v>-567.51300000000003</c:v>
                </c:pt>
                <c:pt idx="30957">
                  <c:v>-525.36400000000003</c:v>
                </c:pt>
                <c:pt idx="30958">
                  <c:v>-483.101</c:v>
                </c:pt>
                <c:pt idx="30959">
                  <c:v>-440.73200000000003</c:v>
                </c:pt>
                <c:pt idx="30960">
                  <c:v>-398.267</c:v>
                </c:pt>
                <c:pt idx="30961">
                  <c:v>-355.714</c:v>
                </c:pt>
                <c:pt idx="30962">
                  <c:v>-313.084</c:v>
                </c:pt>
                <c:pt idx="30963">
                  <c:v>-270.38600000000002</c:v>
                </c:pt>
                <c:pt idx="30964">
                  <c:v>-227.62799999999999</c:v>
                </c:pt>
                <c:pt idx="30965">
                  <c:v>-184.82</c:v>
                </c:pt>
                <c:pt idx="30966">
                  <c:v>-141.97200000000001</c:v>
                </c:pt>
                <c:pt idx="30967">
                  <c:v>-99.093100000000007</c:v>
                </c:pt>
                <c:pt idx="30968">
                  <c:v>-56.192700000000002</c:v>
                </c:pt>
                <c:pt idx="30969">
                  <c:v>-13.2803</c:v>
                </c:pt>
                <c:pt idx="30970">
                  <c:v>29.634599999999999</c:v>
                </c:pt>
                <c:pt idx="30971">
                  <c:v>72.542699999999996</c:v>
                </c:pt>
                <c:pt idx="30972">
                  <c:v>115.435</c:v>
                </c:pt>
                <c:pt idx="30973">
                  <c:v>158.30099999999999</c:v>
                </c:pt>
                <c:pt idx="30974">
                  <c:v>201.13200000000001</c:v>
                </c:pt>
                <c:pt idx="30975">
                  <c:v>243.91900000000001</c:v>
                </c:pt>
                <c:pt idx="30976">
                  <c:v>286.65300000000002</c:v>
                </c:pt>
                <c:pt idx="30977">
                  <c:v>329.32299999999998</c:v>
                </c:pt>
                <c:pt idx="30978">
                  <c:v>371.92099999999999</c:v>
                </c:pt>
                <c:pt idx="30979">
                  <c:v>414.43799999999999</c:v>
                </c:pt>
                <c:pt idx="30980">
                  <c:v>456.863</c:v>
                </c:pt>
                <c:pt idx="30981">
                  <c:v>499.18799999999999</c:v>
                </c:pt>
                <c:pt idx="30982">
                  <c:v>541.40300000000002</c:v>
                </c:pt>
                <c:pt idx="30983">
                  <c:v>583.5</c:v>
                </c:pt>
                <c:pt idx="30984">
                  <c:v>625.46799999999996</c:v>
                </c:pt>
                <c:pt idx="30985">
                  <c:v>667.3</c:v>
                </c:pt>
                <c:pt idx="30986">
                  <c:v>708.98500000000001</c:v>
                </c:pt>
                <c:pt idx="30987">
                  <c:v>750.51400000000001</c:v>
                </c:pt>
                <c:pt idx="30988">
                  <c:v>791.87900000000002</c:v>
                </c:pt>
                <c:pt idx="30989">
                  <c:v>833.07</c:v>
                </c:pt>
                <c:pt idx="30990">
                  <c:v>874.07899999999995</c:v>
                </c:pt>
                <c:pt idx="30991">
                  <c:v>914.89599999999996</c:v>
                </c:pt>
                <c:pt idx="30992">
                  <c:v>955.51300000000003</c:v>
                </c:pt>
                <c:pt idx="30993">
                  <c:v>995.91899999999998</c:v>
                </c:pt>
                <c:pt idx="30994" formatCode="0.00E+00">
                  <c:v>1036.1099999999999</c:v>
                </c:pt>
                <c:pt idx="30995" formatCode="0.00E+00">
                  <c:v>1076.07</c:v>
                </c:pt>
                <c:pt idx="30996" formatCode="0.00E+00">
                  <c:v>1115.79</c:v>
                </c:pt>
                <c:pt idx="30997" formatCode="0.00E+00">
                  <c:v>1155.27</c:v>
                </c:pt>
                <c:pt idx="30998" formatCode="0.00E+00">
                  <c:v>1194.5</c:v>
                </c:pt>
                <c:pt idx="30999" formatCode="0.00E+00">
                  <c:v>1233.47</c:v>
                </c:pt>
                <c:pt idx="31000" formatCode="0.00E+00">
                  <c:v>1272.1600000000001</c:v>
                </c:pt>
                <c:pt idx="31001" formatCode="0.00E+00">
                  <c:v>1310.58</c:v>
                </c:pt>
                <c:pt idx="31002" formatCode="0.00E+00">
                  <c:v>1348.71</c:v>
                </c:pt>
                <c:pt idx="31003" formatCode="0.00E+00">
                  <c:v>1386.54</c:v>
                </c:pt>
                <c:pt idx="31004" formatCode="0.00E+00">
                  <c:v>1424.07</c:v>
                </c:pt>
                <c:pt idx="31005" formatCode="0.00E+00">
                  <c:v>1461.29</c:v>
                </c:pt>
                <c:pt idx="31006" formatCode="0.00E+00">
                  <c:v>1498.18</c:v>
                </c:pt>
                <c:pt idx="31007" formatCode="0.00E+00">
                  <c:v>1534.75</c:v>
                </c:pt>
                <c:pt idx="31008" formatCode="0.00E+00">
                  <c:v>1570.99</c:v>
                </c:pt>
                <c:pt idx="31009" formatCode="0.00E+00">
                  <c:v>1606.87</c:v>
                </c:pt>
                <c:pt idx="31010" formatCode="0.00E+00">
                  <c:v>1642.41</c:v>
                </c:pt>
                <c:pt idx="31011" formatCode="0.00E+00">
                  <c:v>1677.58</c:v>
                </c:pt>
                <c:pt idx="31012" formatCode="0.00E+00">
                  <c:v>1712.39</c:v>
                </c:pt>
                <c:pt idx="31013" formatCode="0.00E+00">
                  <c:v>1746.82</c:v>
                </c:pt>
                <c:pt idx="31014" formatCode="0.00E+00">
                  <c:v>1780.87</c:v>
                </c:pt>
                <c:pt idx="31015" formatCode="0.00E+00">
                  <c:v>1814.53</c:v>
                </c:pt>
                <c:pt idx="31016" formatCode="0.00E+00">
                  <c:v>1847.79</c:v>
                </c:pt>
                <c:pt idx="31017" formatCode="0.00E+00">
                  <c:v>1880.65</c:v>
                </c:pt>
                <c:pt idx="31018" formatCode="0.00E+00">
                  <c:v>1913.1</c:v>
                </c:pt>
                <c:pt idx="31019" formatCode="0.00E+00">
                  <c:v>1945.12</c:v>
                </c:pt>
                <c:pt idx="31020" formatCode="0.00E+00">
                  <c:v>1976.72</c:v>
                </c:pt>
                <c:pt idx="31021" formatCode="0.00E+00">
                  <c:v>2007.89</c:v>
                </c:pt>
                <c:pt idx="31022" formatCode="0.00E+00">
                  <c:v>2038.61</c:v>
                </c:pt>
                <c:pt idx="31023" formatCode="0.00E+00">
                  <c:v>2068.89</c:v>
                </c:pt>
                <c:pt idx="31024" formatCode="0.00E+00">
                  <c:v>2098.7199999999998</c:v>
                </c:pt>
                <c:pt idx="31025" formatCode="0.00E+00">
                  <c:v>2128.08</c:v>
                </c:pt>
                <c:pt idx="31026" formatCode="0.00E+00">
                  <c:v>2156.98</c:v>
                </c:pt>
                <c:pt idx="31027" formatCode="0.00E+00">
                  <c:v>2185.41</c:v>
                </c:pt>
                <c:pt idx="31028" formatCode="0.00E+00">
                  <c:v>2213.36</c:v>
                </c:pt>
                <c:pt idx="31029" formatCode="0.00E+00">
                  <c:v>2240.8200000000002</c:v>
                </c:pt>
                <c:pt idx="31030" formatCode="0.00E+00">
                  <c:v>2267.79</c:v>
                </c:pt>
                <c:pt idx="31031" formatCode="0.00E+00">
                  <c:v>2294.27</c:v>
                </c:pt>
                <c:pt idx="31032" formatCode="0.00E+00">
                  <c:v>2320.2399999999998</c:v>
                </c:pt>
                <c:pt idx="31033" formatCode="0.00E+00">
                  <c:v>2345.6999999999998</c:v>
                </c:pt>
                <c:pt idx="31034" formatCode="0.00E+00">
                  <c:v>2370.65</c:v>
                </c:pt>
                <c:pt idx="31035" formatCode="0.00E+00">
                  <c:v>2395.08</c:v>
                </c:pt>
                <c:pt idx="31036" formatCode="0.00E+00">
                  <c:v>2418.98</c:v>
                </c:pt>
                <c:pt idx="31037" formatCode="0.00E+00">
                  <c:v>2442.36</c:v>
                </c:pt>
                <c:pt idx="31038" formatCode="0.00E+00">
                  <c:v>2465.1999999999998</c:v>
                </c:pt>
                <c:pt idx="31039" formatCode="0.00E+00">
                  <c:v>2487.5</c:v>
                </c:pt>
                <c:pt idx="31040" formatCode="0.00E+00">
                  <c:v>2509.2600000000002</c:v>
                </c:pt>
                <c:pt idx="31041" formatCode="0.00E+00">
                  <c:v>2530.46</c:v>
                </c:pt>
                <c:pt idx="31042" formatCode="0.00E+00">
                  <c:v>2551.11</c:v>
                </c:pt>
                <c:pt idx="31043" formatCode="0.00E+00">
                  <c:v>2571.1999999999998</c:v>
                </c:pt>
                <c:pt idx="31044" formatCode="0.00E+00">
                  <c:v>2590.73</c:v>
                </c:pt>
                <c:pt idx="31045" formatCode="0.00E+00">
                  <c:v>2609.69</c:v>
                </c:pt>
                <c:pt idx="31046" formatCode="0.00E+00">
                  <c:v>2628.08</c:v>
                </c:pt>
                <c:pt idx="31047" formatCode="0.00E+00">
                  <c:v>2645.89</c:v>
                </c:pt>
                <c:pt idx="31048" formatCode="0.00E+00">
                  <c:v>2663.13</c:v>
                </c:pt>
                <c:pt idx="31049" formatCode="0.00E+00">
                  <c:v>2679.78</c:v>
                </c:pt>
                <c:pt idx="31050" formatCode="0.00E+00">
                  <c:v>2695.84</c:v>
                </c:pt>
                <c:pt idx="31051" formatCode="0.00E+00">
                  <c:v>2711.31</c:v>
                </c:pt>
                <c:pt idx="31052" formatCode="0.00E+00">
                  <c:v>2726.19</c:v>
                </c:pt>
                <c:pt idx="31053" formatCode="0.00E+00">
                  <c:v>2740.47</c:v>
                </c:pt>
                <c:pt idx="31054" formatCode="0.00E+00">
                  <c:v>2754.15</c:v>
                </c:pt>
                <c:pt idx="31055" formatCode="0.00E+00">
                  <c:v>2767.23</c:v>
                </c:pt>
                <c:pt idx="31056" formatCode="0.00E+00">
                  <c:v>2779.7</c:v>
                </c:pt>
                <c:pt idx="31057" formatCode="0.00E+00">
                  <c:v>2791.56</c:v>
                </c:pt>
                <c:pt idx="31058" formatCode="0.00E+00">
                  <c:v>2802.81</c:v>
                </c:pt>
                <c:pt idx="31059" formatCode="0.00E+00">
                  <c:v>2813.44</c:v>
                </c:pt>
                <c:pt idx="31060" formatCode="0.00E+00">
                  <c:v>2823.46</c:v>
                </c:pt>
                <c:pt idx="31061" formatCode="0.00E+00">
                  <c:v>2832.86</c:v>
                </c:pt>
                <c:pt idx="31062" formatCode="0.00E+00">
                  <c:v>2841.64</c:v>
                </c:pt>
                <c:pt idx="31063" formatCode="0.00E+00">
                  <c:v>2849.8</c:v>
                </c:pt>
                <c:pt idx="31064" formatCode="0.00E+00">
                  <c:v>2857.33</c:v>
                </c:pt>
                <c:pt idx="31065" formatCode="0.00E+00">
                  <c:v>2864.24</c:v>
                </c:pt>
                <c:pt idx="31066" formatCode="0.00E+00">
                  <c:v>2870.52</c:v>
                </c:pt>
                <c:pt idx="31067" formatCode="0.00E+00">
                  <c:v>2876.17</c:v>
                </c:pt>
                <c:pt idx="31068" formatCode="0.00E+00">
                  <c:v>2881.19</c:v>
                </c:pt>
                <c:pt idx="31069" formatCode="0.00E+00">
                  <c:v>2885.58</c:v>
                </c:pt>
                <c:pt idx="31070" formatCode="0.00E+00">
                  <c:v>2889.33</c:v>
                </c:pt>
                <c:pt idx="31071" formatCode="0.00E+00">
                  <c:v>2892.46</c:v>
                </c:pt>
                <c:pt idx="31072" formatCode="0.00E+00">
                  <c:v>2894.95</c:v>
                </c:pt>
                <c:pt idx="31073" formatCode="0.00E+00">
                  <c:v>2896.8</c:v>
                </c:pt>
                <c:pt idx="31074" formatCode="0.00E+00">
                  <c:v>2898.03</c:v>
                </c:pt>
                <c:pt idx="31075" formatCode="0.00E+00">
                  <c:v>2898.61</c:v>
                </c:pt>
                <c:pt idx="31076" formatCode="0.00E+00">
                  <c:v>2898.56</c:v>
                </c:pt>
                <c:pt idx="31077" formatCode="0.00E+00">
                  <c:v>2897.88</c:v>
                </c:pt>
                <c:pt idx="31078" formatCode="0.00E+00">
                  <c:v>2896.56</c:v>
                </c:pt>
                <c:pt idx="31079" formatCode="0.00E+00">
                  <c:v>2894.61</c:v>
                </c:pt>
                <c:pt idx="31080" formatCode="0.00E+00">
                  <c:v>2892.02</c:v>
                </c:pt>
                <c:pt idx="31081" formatCode="0.00E+00">
                  <c:v>2888.8</c:v>
                </c:pt>
                <c:pt idx="31082" formatCode="0.00E+00">
                  <c:v>2884.95</c:v>
                </c:pt>
                <c:pt idx="31083" formatCode="0.00E+00">
                  <c:v>2880.46</c:v>
                </c:pt>
                <c:pt idx="31084" formatCode="0.00E+00">
                  <c:v>2875.34</c:v>
                </c:pt>
                <c:pt idx="31085" formatCode="0.00E+00">
                  <c:v>2869.6</c:v>
                </c:pt>
                <c:pt idx="31086" formatCode="0.00E+00">
                  <c:v>2863.22</c:v>
                </c:pt>
                <c:pt idx="31087" formatCode="0.00E+00">
                  <c:v>2856.22</c:v>
                </c:pt>
                <c:pt idx="31088" formatCode="0.00E+00">
                  <c:v>2848.59</c:v>
                </c:pt>
                <c:pt idx="31089" formatCode="0.00E+00">
                  <c:v>2840.34</c:v>
                </c:pt>
                <c:pt idx="31090" formatCode="0.00E+00">
                  <c:v>2831.47</c:v>
                </c:pt>
                <c:pt idx="31091" formatCode="0.00E+00">
                  <c:v>2821.97</c:v>
                </c:pt>
                <c:pt idx="31092" formatCode="0.00E+00">
                  <c:v>2811.86</c:v>
                </c:pt>
                <c:pt idx="31093" formatCode="0.00E+00">
                  <c:v>2801.13</c:v>
                </c:pt>
                <c:pt idx="31094" formatCode="0.00E+00">
                  <c:v>2789.79</c:v>
                </c:pt>
                <c:pt idx="31095" formatCode="0.00E+00">
                  <c:v>2777.84</c:v>
                </c:pt>
                <c:pt idx="31096" formatCode="0.00E+00">
                  <c:v>2765.27</c:v>
                </c:pt>
                <c:pt idx="31097" formatCode="0.00E+00">
                  <c:v>2752.11</c:v>
                </c:pt>
                <c:pt idx="31098" formatCode="0.00E+00">
                  <c:v>2738.34</c:v>
                </c:pt>
                <c:pt idx="31099" formatCode="0.00E+00">
                  <c:v>2723.97</c:v>
                </c:pt>
                <c:pt idx="31100" formatCode="0.00E+00">
                  <c:v>2709</c:v>
                </c:pt>
                <c:pt idx="31101" formatCode="0.00E+00">
                  <c:v>2693.44</c:v>
                </c:pt>
                <c:pt idx="31102" formatCode="0.00E+00">
                  <c:v>2677.29</c:v>
                </c:pt>
                <c:pt idx="31103" formatCode="0.00E+00">
                  <c:v>2660.55</c:v>
                </c:pt>
                <c:pt idx="31104" formatCode="0.00E+00">
                  <c:v>2643.23</c:v>
                </c:pt>
                <c:pt idx="31105" formatCode="0.00E+00">
                  <c:v>2625.33</c:v>
                </c:pt>
                <c:pt idx="31106" formatCode="0.00E+00">
                  <c:v>2606.86</c:v>
                </c:pt>
                <c:pt idx="31107" formatCode="0.00E+00">
                  <c:v>2587.8200000000002</c:v>
                </c:pt>
                <c:pt idx="31108" formatCode="0.00E+00">
                  <c:v>2568.1999999999998</c:v>
                </c:pt>
                <c:pt idx="31109" formatCode="0.00E+00">
                  <c:v>2548.0300000000002</c:v>
                </c:pt>
                <c:pt idx="31110" formatCode="0.00E+00">
                  <c:v>2527.3000000000002</c:v>
                </c:pt>
                <c:pt idx="31111" formatCode="0.00E+00">
                  <c:v>2506.0100000000002</c:v>
                </c:pt>
                <c:pt idx="31112" formatCode="0.00E+00">
                  <c:v>2484.1799999999998</c:v>
                </c:pt>
                <c:pt idx="31113" formatCode="0.00E+00">
                  <c:v>2461.8000000000002</c:v>
                </c:pt>
                <c:pt idx="31114" formatCode="0.00E+00">
                  <c:v>2438.88</c:v>
                </c:pt>
                <c:pt idx="31115" formatCode="0.00E+00">
                  <c:v>2415.4299999999998</c:v>
                </c:pt>
                <c:pt idx="31116" formatCode="0.00E+00">
                  <c:v>2391.44</c:v>
                </c:pt>
                <c:pt idx="31117" formatCode="0.00E+00">
                  <c:v>2366.94</c:v>
                </c:pt>
                <c:pt idx="31118" formatCode="0.00E+00">
                  <c:v>2341.91</c:v>
                </c:pt>
                <c:pt idx="31119" formatCode="0.00E+00">
                  <c:v>2316.38</c:v>
                </c:pt>
                <c:pt idx="31120" formatCode="0.00E+00">
                  <c:v>2290.33</c:v>
                </c:pt>
                <c:pt idx="31121" formatCode="0.00E+00">
                  <c:v>2263.79</c:v>
                </c:pt>
                <c:pt idx="31122" formatCode="0.00E+00">
                  <c:v>2236.75</c:v>
                </c:pt>
                <c:pt idx="31123" formatCode="0.00E+00">
                  <c:v>2209.2199999999998</c:v>
                </c:pt>
                <c:pt idx="31124" formatCode="0.00E+00">
                  <c:v>2181.1999999999998</c:v>
                </c:pt>
                <c:pt idx="31125" formatCode="0.00E+00">
                  <c:v>2152.71</c:v>
                </c:pt>
                <c:pt idx="31126" formatCode="0.00E+00">
                  <c:v>2123.7399999999998</c:v>
                </c:pt>
                <c:pt idx="31127" formatCode="0.00E+00">
                  <c:v>2094.3200000000002</c:v>
                </c:pt>
                <c:pt idx="31128" formatCode="0.00E+00">
                  <c:v>2064.4299999999998</c:v>
                </c:pt>
                <c:pt idx="31129" formatCode="0.00E+00">
                  <c:v>2034.09</c:v>
                </c:pt>
                <c:pt idx="31130" formatCode="0.00E+00">
                  <c:v>2003.3</c:v>
                </c:pt>
                <c:pt idx="31131" formatCode="0.00E+00">
                  <c:v>1972.08</c:v>
                </c:pt>
                <c:pt idx="31132" formatCode="0.00E+00">
                  <c:v>1940.42</c:v>
                </c:pt>
                <c:pt idx="31133" formatCode="0.00E+00">
                  <c:v>1908.34</c:v>
                </c:pt>
                <c:pt idx="31134" formatCode="0.00E+00">
                  <c:v>1875.84</c:v>
                </c:pt>
                <c:pt idx="31135" formatCode="0.00E+00">
                  <c:v>1842.93</c:v>
                </c:pt>
                <c:pt idx="31136" formatCode="0.00E+00">
                  <c:v>1809.61</c:v>
                </c:pt>
                <c:pt idx="31137" formatCode="0.00E+00">
                  <c:v>1775.9</c:v>
                </c:pt>
                <c:pt idx="31138" formatCode="0.00E+00">
                  <c:v>1741.8</c:v>
                </c:pt>
                <c:pt idx="31139" formatCode="0.00E+00">
                  <c:v>1707.32</c:v>
                </c:pt>
                <c:pt idx="31140" formatCode="0.00E+00">
                  <c:v>1672.47</c:v>
                </c:pt>
                <c:pt idx="31141" formatCode="0.00E+00">
                  <c:v>1637.25</c:v>
                </c:pt>
                <c:pt idx="31142" formatCode="0.00E+00">
                  <c:v>1601.67</c:v>
                </c:pt>
                <c:pt idx="31143" formatCode="0.00E+00">
                  <c:v>1565.74</c:v>
                </c:pt>
                <c:pt idx="31144" formatCode="0.00E+00">
                  <c:v>1529.47</c:v>
                </c:pt>
                <c:pt idx="31145" formatCode="0.00E+00">
                  <c:v>1492.86</c:v>
                </c:pt>
                <c:pt idx="31146" formatCode="0.00E+00">
                  <c:v>1455.92</c:v>
                </c:pt>
                <c:pt idx="31147" formatCode="0.00E+00">
                  <c:v>1418.67</c:v>
                </c:pt>
                <c:pt idx="31148" formatCode="0.00E+00">
                  <c:v>1381.11</c:v>
                </c:pt>
                <c:pt idx="31149" formatCode="0.00E+00">
                  <c:v>1343.24</c:v>
                </c:pt>
                <c:pt idx="31150" formatCode="0.00E+00">
                  <c:v>1305.08</c:v>
                </c:pt>
                <c:pt idx="31151" formatCode="0.00E+00">
                  <c:v>1266.6300000000001</c:v>
                </c:pt>
                <c:pt idx="31152" formatCode="0.00E+00">
                  <c:v>1227.9100000000001</c:v>
                </c:pt>
                <c:pt idx="31153" formatCode="0.00E+00">
                  <c:v>1188.92</c:v>
                </c:pt>
                <c:pt idx="31154" formatCode="0.00E+00">
                  <c:v>1149.67</c:v>
                </c:pt>
                <c:pt idx="31155" formatCode="0.00E+00">
                  <c:v>1110.1600000000001</c:v>
                </c:pt>
                <c:pt idx="31156" formatCode="0.00E+00">
                  <c:v>1070.4100000000001</c:v>
                </c:pt>
                <c:pt idx="31157" formatCode="0.00E+00">
                  <c:v>1030.43</c:v>
                </c:pt>
                <c:pt idx="31158">
                  <c:v>990.22500000000002</c:v>
                </c:pt>
                <c:pt idx="31159">
                  <c:v>949.80100000000004</c:v>
                </c:pt>
                <c:pt idx="31160">
                  <c:v>909.16899999999998</c:v>
                </c:pt>
                <c:pt idx="31161">
                  <c:v>868.33799999999997</c:v>
                </c:pt>
                <c:pt idx="31162">
                  <c:v>827.31600000000003</c:v>
                </c:pt>
                <c:pt idx="31163">
                  <c:v>786.11400000000003</c:v>
                </c:pt>
                <c:pt idx="31164">
                  <c:v>744.74</c:v>
                </c:pt>
                <c:pt idx="31165">
                  <c:v>703.202</c:v>
                </c:pt>
                <c:pt idx="31166">
                  <c:v>661.51099999999997</c:v>
                </c:pt>
                <c:pt idx="31167">
                  <c:v>619.67600000000004</c:v>
                </c:pt>
                <c:pt idx="31168">
                  <c:v>577.70399999999995</c:v>
                </c:pt>
                <c:pt idx="31169">
                  <c:v>535.60599999999999</c:v>
                </c:pt>
                <c:pt idx="31170">
                  <c:v>493.392</c:v>
                </c:pt>
                <c:pt idx="31171">
                  <c:v>451.06900000000002</c:v>
                </c:pt>
                <c:pt idx="31172">
                  <c:v>408.64800000000002</c:v>
                </c:pt>
                <c:pt idx="31173">
                  <c:v>366.13799999999998</c:v>
                </c:pt>
                <c:pt idx="31174">
                  <c:v>323.54700000000003</c:v>
                </c:pt>
                <c:pt idx="31175">
                  <c:v>280.88600000000002</c:v>
                </c:pt>
                <c:pt idx="31176">
                  <c:v>238.16300000000001</c:v>
                </c:pt>
                <c:pt idx="31177">
                  <c:v>195.38800000000001</c:v>
                </c:pt>
                <c:pt idx="31178">
                  <c:v>152.571</c:v>
                </c:pt>
                <c:pt idx="31179">
                  <c:v>109.72</c:v>
                </c:pt>
                <c:pt idx="31180">
                  <c:v>66.844899999999996</c:v>
                </c:pt>
                <c:pt idx="31181">
                  <c:v>23.9556</c:v>
                </c:pt>
                <c:pt idx="31182">
                  <c:v>-18.938400000000001</c:v>
                </c:pt>
                <c:pt idx="31183">
                  <c:v>-61.8279</c:v>
                </c:pt>
                <c:pt idx="31184">
                  <c:v>-104.70399999999999</c:v>
                </c:pt>
                <c:pt idx="31185">
                  <c:v>-147.55600000000001</c:v>
                </c:pt>
                <c:pt idx="31186">
                  <c:v>-190.376</c:v>
                </c:pt>
                <c:pt idx="31187">
                  <c:v>-233.154</c:v>
                </c:pt>
                <c:pt idx="31188">
                  <c:v>-275.88099999999997</c:v>
                </c:pt>
                <c:pt idx="31189">
                  <c:v>-318.54700000000003</c:v>
                </c:pt>
                <c:pt idx="31190">
                  <c:v>-361.14299999999997</c:v>
                </c:pt>
                <c:pt idx="31191">
                  <c:v>-403.66</c:v>
                </c:pt>
                <c:pt idx="31192">
                  <c:v>-446.08800000000002</c:v>
                </c:pt>
                <c:pt idx="31193">
                  <c:v>-488.41899999999998</c:v>
                </c:pt>
                <c:pt idx="31194">
                  <c:v>-530.64200000000005</c:v>
                </c:pt>
                <c:pt idx="31195">
                  <c:v>-572.74800000000005</c:v>
                </c:pt>
                <c:pt idx="31196">
                  <c:v>-614.72900000000004</c:v>
                </c:pt>
                <c:pt idx="31197">
                  <c:v>-656.57500000000005</c:v>
                </c:pt>
                <c:pt idx="31198">
                  <c:v>-698.27700000000004</c:v>
                </c:pt>
                <c:pt idx="31199">
                  <c:v>-739.82600000000002</c:v>
                </c:pt>
                <c:pt idx="31200">
                  <c:v>-781.21299999999997</c:v>
                </c:pt>
                <c:pt idx="31201">
                  <c:v>-822.42899999999997</c:v>
                </c:pt>
                <c:pt idx="31202">
                  <c:v>-863.46400000000006</c:v>
                </c:pt>
                <c:pt idx="31203">
                  <c:v>-904.31</c:v>
                </c:pt>
                <c:pt idx="31204">
                  <c:v>-944.95799999999997</c:v>
                </c:pt>
                <c:pt idx="31205">
                  <c:v>-985.399</c:v>
                </c:pt>
                <c:pt idx="31206" formatCode="0.00E+00">
                  <c:v>-1025.6199999999999</c:v>
                </c:pt>
                <c:pt idx="31207" formatCode="0.00E+00">
                  <c:v>-1065.6199999999999</c:v>
                </c:pt>
                <c:pt idx="31208" formatCode="0.00E+00">
                  <c:v>-1105.3900000000001</c:v>
                </c:pt>
                <c:pt idx="31209" formatCode="0.00E+00">
                  <c:v>-1144.9100000000001</c:v>
                </c:pt>
                <c:pt idx="31210" formatCode="0.00E+00">
                  <c:v>-1184.18</c:v>
                </c:pt>
                <c:pt idx="31211" formatCode="0.00E+00">
                  <c:v>-1223.2</c:v>
                </c:pt>
                <c:pt idx="31212" formatCode="0.00E+00">
                  <c:v>-1261.94</c:v>
                </c:pt>
                <c:pt idx="31213" formatCode="0.00E+00">
                  <c:v>-1300.4100000000001</c:v>
                </c:pt>
                <c:pt idx="31214" formatCode="0.00E+00">
                  <c:v>-1338.59</c:v>
                </c:pt>
                <c:pt idx="31215" formatCode="0.00E+00">
                  <c:v>-1376.48</c:v>
                </c:pt>
                <c:pt idx="31216" formatCode="0.00E+00">
                  <c:v>-1414.07</c:v>
                </c:pt>
                <c:pt idx="31217" formatCode="0.00E+00">
                  <c:v>-1451.35</c:v>
                </c:pt>
                <c:pt idx="31218" formatCode="0.00E+00">
                  <c:v>-1488.3</c:v>
                </c:pt>
                <c:pt idx="31219" formatCode="0.00E+00">
                  <c:v>-1524.94</c:v>
                </c:pt>
                <c:pt idx="31220" formatCode="0.00E+00">
                  <c:v>-1561.24</c:v>
                </c:pt>
                <c:pt idx="31221" formatCode="0.00E+00">
                  <c:v>-1597.19</c:v>
                </c:pt>
                <c:pt idx="31222" formatCode="0.00E+00">
                  <c:v>-1632.8</c:v>
                </c:pt>
                <c:pt idx="31223" formatCode="0.00E+00">
                  <c:v>-1668.05</c:v>
                </c:pt>
                <c:pt idx="31224" formatCode="0.00E+00">
                  <c:v>-1702.93</c:v>
                </c:pt>
                <c:pt idx="31225" formatCode="0.00E+00">
                  <c:v>-1737.44</c:v>
                </c:pt>
                <c:pt idx="31226" formatCode="0.00E+00">
                  <c:v>-1771.57</c:v>
                </c:pt>
                <c:pt idx="31227" formatCode="0.00E+00">
                  <c:v>-1805.31</c:v>
                </c:pt>
                <c:pt idx="31228" formatCode="0.00E+00">
                  <c:v>-1838.66</c:v>
                </c:pt>
                <c:pt idx="31229" formatCode="0.00E+00">
                  <c:v>-1871.6</c:v>
                </c:pt>
                <c:pt idx="31230" formatCode="0.00E+00">
                  <c:v>-1904.14</c:v>
                </c:pt>
                <c:pt idx="31231" formatCode="0.00E+00">
                  <c:v>-1936.25</c:v>
                </c:pt>
                <c:pt idx="31232" formatCode="0.00E+00">
                  <c:v>-1967.94</c:v>
                </c:pt>
                <c:pt idx="31233" formatCode="0.00E+00">
                  <c:v>-1999.2</c:v>
                </c:pt>
                <c:pt idx="31234" formatCode="0.00E+00">
                  <c:v>-2030.02</c:v>
                </c:pt>
                <c:pt idx="31235" formatCode="0.00E+00">
                  <c:v>-2060.4</c:v>
                </c:pt>
                <c:pt idx="31236" formatCode="0.00E+00">
                  <c:v>-2090.33</c:v>
                </c:pt>
                <c:pt idx="31237" formatCode="0.00E+00">
                  <c:v>-2119.79</c:v>
                </c:pt>
                <c:pt idx="31238" formatCode="0.00E+00">
                  <c:v>-2148.8000000000002</c:v>
                </c:pt>
                <c:pt idx="31239" formatCode="0.00E+00">
                  <c:v>-2177.33</c:v>
                </c:pt>
                <c:pt idx="31240" formatCode="0.00E+00">
                  <c:v>-2205.38</c:v>
                </c:pt>
                <c:pt idx="31241" formatCode="0.00E+00">
                  <c:v>-2232.9499999999998</c:v>
                </c:pt>
                <c:pt idx="31242" formatCode="0.00E+00">
                  <c:v>-2260.0300000000002</c:v>
                </c:pt>
                <c:pt idx="31243" formatCode="0.00E+00">
                  <c:v>-2286.62</c:v>
                </c:pt>
                <c:pt idx="31244" formatCode="0.00E+00">
                  <c:v>-2312.71</c:v>
                </c:pt>
                <c:pt idx="31245" formatCode="0.00E+00">
                  <c:v>-2338.29</c:v>
                </c:pt>
                <c:pt idx="31246" formatCode="0.00E+00">
                  <c:v>-2363.35</c:v>
                </c:pt>
                <c:pt idx="31247" formatCode="0.00E+00">
                  <c:v>-2387.9</c:v>
                </c:pt>
                <c:pt idx="31248" formatCode="0.00E+00">
                  <c:v>-2411.92</c:v>
                </c:pt>
                <c:pt idx="31249" formatCode="0.00E+00">
                  <c:v>-2435.42</c:v>
                </c:pt>
                <c:pt idx="31250" formatCode="0.00E+00">
                  <c:v>-2458.38</c:v>
                </c:pt>
                <c:pt idx="31251" formatCode="0.00E+00">
                  <c:v>-2480.81</c:v>
                </c:pt>
                <c:pt idx="31252" formatCode="0.00E+00">
                  <c:v>-2502.69</c:v>
                </c:pt>
                <c:pt idx="31253" formatCode="0.00E+00">
                  <c:v>-2524.02</c:v>
                </c:pt>
                <c:pt idx="31254" formatCode="0.00E+00">
                  <c:v>-2544.8000000000002</c:v>
                </c:pt>
                <c:pt idx="31255" formatCode="0.00E+00">
                  <c:v>-2565.02</c:v>
                </c:pt>
                <c:pt idx="31256" formatCode="0.00E+00">
                  <c:v>-2584.6799999999998</c:v>
                </c:pt>
                <c:pt idx="31257" formatCode="0.00E+00">
                  <c:v>-2603.77</c:v>
                </c:pt>
                <c:pt idx="31258" formatCode="0.00E+00">
                  <c:v>-2622.3</c:v>
                </c:pt>
                <c:pt idx="31259" formatCode="0.00E+00">
                  <c:v>-2640.24</c:v>
                </c:pt>
                <c:pt idx="31260" formatCode="0.00E+00">
                  <c:v>-2657.61</c:v>
                </c:pt>
                <c:pt idx="31261" formatCode="0.00E+00">
                  <c:v>-2674.4</c:v>
                </c:pt>
                <c:pt idx="31262" formatCode="0.00E+00">
                  <c:v>-2690.6</c:v>
                </c:pt>
                <c:pt idx="31263" formatCode="0.00E+00">
                  <c:v>-2706.21</c:v>
                </c:pt>
                <c:pt idx="31264" formatCode="0.00E+00">
                  <c:v>-2721.23</c:v>
                </c:pt>
                <c:pt idx="31265" formatCode="0.00E+00">
                  <c:v>-2735.65</c:v>
                </c:pt>
                <c:pt idx="31266" formatCode="0.00E+00">
                  <c:v>-2749.48</c:v>
                </c:pt>
                <c:pt idx="31267" formatCode="0.00E+00">
                  <c:v>-2762.7</c:v>
                </c:pt>
                <c:pt idx="31268" formatCode="0.00E+00">
                  <c:v>-2775.32</c:v>
                </c:pt>
                <c:pt idx="31269" formatCode="0.00E+00">
                  <c:v>-2787.32</c:v>
                </c:pt>
                <c:pt idx="31270" formatCode="0.00E+00">
                  <c:v>-2798.72</c:v>
                </c:pt>
                <c:pt idx="31271" formatCode="0.00E+00">
                  <c:v>-2809.5</c:v>
                </c:pt>
                <c:pt idx="31272" formatCode="0.00E+00">
                  <c:v>-2819.67</c:v>
                </c:pt>
                <c:pt idx="31273" formatCode="0.00E+00">
                  <c:v>-2829.22</c:v>
                </c:pt>
                <c:pt idx="31274" formatCode="0.00E+00">
                  <c:v>-2838.15</c:v>
                </c:pt>
                <c:pt idx="31275" formatCode="0.00E+00">
                  <c:v>-2846.46</c:v>
                </c:pt>
                <c:pt idx="31276" formatCode="0.00E+00">
                  <c:v>-2854.15</c:v>
                </c:pt>
                <c:pt idx="31277" formatCode="0.00E+00">
                  <c:v>-2861.21</c:v>
                </c:pt>
                <c:pt idx="31278" formatCode="0.00E+00">
                  <c:v>-2867.64</c:v>
                </c:pt>
                <c:pt idx="31279" formatCode="0.00E+00">
                  <c:v>-2873.44</c:v>
                </c:pt>
                <c:pt idx="31280" formatCode="0.00E+00">
                  <c:v>-2878.61</c:v>
                </c:pt>
                <c:pt idx="31281" formatCode="0.00E+00">
                  <c:v>-2883.16</c:v>
                </c:pt>
                <c:pt idx="31282" formatCode="0.00E+00">
                  <c:v>-2887.07</c:v>
                </c:pt>
                <c:pt idx="31283" formatCode="0.00E+00">
                  <c:v>-2890.35</c:v>
                </c:pt>
                <c:pt idx="31284" formatCode="0.00E+00">
                  <c:v>-2893</c:v>
                </c:pt>
                <c:pt idx="31285" formatCode="0.00E+00">
                  <c:v>-2895.01</c:v>
                </c:pt>
                <c:pt idx="31286" formatCode="0.00E+00">
                  <c:v>-2896.39</c:v>
                </c:pt>
                <c:pt idx="31287" formatCode="0.00E+00">
                  <c:v>-2897.13</c:v>
                </c:pt>
                <c:pt idx="31288" formatCode="0.00E+00">
                  <c:v>-2897.24</c:v>
                </c:pt>
                <c:pt idx="31289" formatCode="0.00E+00">
                  <c:v>-2896.72</c:v>
                </c:pt>
                <c:pt idx="31290" formatCode="0.00E+00">
                  <c:v>-2895.56</c:v>
                </c:pt>
                <c:pt idx="31291" formatCode="0.00E+00">
                  <c:v>-2893.76</c:v>
                </c:pt>
                <c:pt idx="31292" formatCode="0.00E+00">
                  <c:v>-2891.33</c:v>
                </c:pt>
                <c:pt idx="31293" formatCode="0.00E+00">
                  <c:v>-2888.27</c:v>
                </c:pt>
                <c:pt idx="31294" formatCode="0.00E+00">
                  <c:v>-2884.58</c:v>
                </c:pt>
                <c:pt idx="31295" formatCode="0.00E+00">
                  <c:v>-2880.25</c:v>
                </c:pt>
                <c:pt idx="31296" formatCode="0.00E+00">
                  <c:v>-2875.29</c:v>
                </c:pt>
                <c:pt idx="31297" formatCode="0.00E+00">
                  <c:v>-2869.71</c:v>
                </c:pt>
                <c:pt idx="31298" formatCode="0.00E+00">
                  <c:v>-2863.49</c:v>
                </c:pt>
                <c:pt idx="31299" formatCode="0.00E+00">
                  <c:v>-2856.65</c:v>
                </c:pt>
                <c:pt idx="31300" formatCode="0.00E+00">
                  <c:v>-2849.18</c:v>
                </c:pt>
                <c:pt idx="31301" formatCode="0.00E+00">
                  <c:v>-2841.08</c:v>
                </c:pt>
                <c:pt idx="31302" formatCode="0.00E+00">
                  <c:v>-2832.37</c:v>
                </c:pt>
                <c:pt idx="31303" formatCode="0.00E+00">
                  <c:v>-2823.03</c:v>
                </c:pt>
                <c:pt idx="31304" formatCode="0.00E+00">
                  <c:v>-2813.08</c:v>
                </c:pt>
                <c:pt idx="31305" formatCode="0.00E+00">
                  <c:v>-2802.51</c:v>
                </c:pt>
                <c:pt idx="31306" formatCode="0.00E+00">
                  <c:v>-2791.32</c:v>
                </c:pt>
                <c:pt idx="31307" formatCode="0.00E+00">
                  <c:v>-2779.52</c:v>
                </c:pt>
                <c:pt idx="31308" formatCode="0.00E+00">
                  <c:v>-2767.12</c:v>
                </c:pt>
                <c:pt idx="31309" formatCode="0.00E+00">
                  <c:v>-2754.11</c:v>
                </c:pt>
                <c:pt idx="31310" formatCode="0.00E+00">
                  <c:v>-2740.49</c:v>
                </c:pt>
                <c:pt idx="31311" formatCode="0.00E+00">
                  <c:v>-2726.28</c:v>
                </c:pt>
                <c:pt idx="31312" formatCode="0.00E+00">
                  <c:v>-2711.46</c:v>
                </c:pt>
                <c:pt idx="31313" formatCode="0.00E+00">
                  <c:v>-2696.06</c:v>
                </c:pt>
                <c:pt idx="31314" formatCode="0.00E+00">
                  <c:v>-2680.06</c:v>
                </c:pt>
                <c:pt idx="31315" formatCode="0.00E+00">
                  <c:v>-2663.48</c:v>
                </c:pt>
                <c:pt idx="31316" formatCode="0.00E+00">
                  <c:v>-2646.31</c:v>
                </c:pt>
                <c:pt idx="31317" formatCode="0.00E+00">
                  <c:v>-2628.56</c:v>
                </c:pt>
                <c:pt idx="31318" formatCode="0.00E+00">
                  <c:v>-2610.2399999999998</c:v>
                </c:pt>
                <c:pt idx="31319" formatCode="0.00E+00">
                  <c:v>-2591.34</c:v>
                </c:pt>
                <c:pt idx="31320" formatCode="0.00E+00">
                  <c:v>-2571.88</c:v>
                </c:pt>
                <c:pt idx="31321" formatCode="0.00E+00">
                  <c:v>-2551.86</c:v>
                </c:pt>
                <c:pt idx="31322" formatCode="0.00E+00">
                  <c:v>-2531.27</c:v>
                </c:pt>
                <c:pt idx="31323" formatCode="0.00E+00">
                  <c:v>-2510.13</c:v>
                </c:pt>
                <c:pt idx="31324" formatCode="0.00E+00">
                  <c:v>-2488.44</c:v>
                </c:pt>
                <c:pt idx="31325" formatCode="0.00E+00">
                  <c:v>-2466.21</c:v>
                </c:pt>
                <c:pt idx="31326" formatCode="0.00E+00">
                  <c:v>-2443.4299999999998</c:v>
                </c:pt>
                <c:pt idx="31327" formatCode="0.00E+00">
                  <c:v>-2420.12</c:v>
                </c:pt>
                <c:pt idx="31328" formatCode="0.00E+00">
                  <c:v>-2396.2800000000002</c:v>
                </c:pt>
                <c:pt idx="31329" formatCode="0.00E+00">
                  <c:v>-2371.92</c:v>
                </c:pt>
                <c:pt idx="31330" formatCode="0.00E+00">
                  <c:v>-2347.0300000000002</c:v>
                </c:pt>
                <c:pt idx="31331" formatCode="0.00E+00">
                  <c:v>-2321.64</c:v>
                </c:pt>
                <c:pt idx="31332" formatCode="0.00E+00">
                  <c:v>-2295.73</c:v>
                </c:pt>
                <c:pt idx="31333" formatCode="0.00E+00">
                  <c:v>-2269.3200000000002</c:v>
                </c:pt>
                <c:pt idx="31334" formatCode="0.00E+00">
                  <c:v>-2242.41</c:v>
                </c:pt>
                <c:pt idx="31335" formatCode="0.00E+00">
                  <c:v>-2215.0100000000002</c:v>
                </c:pt>
                <c:pt idx="31336" formatCode="0.00E+00">
                  <c:v>-2187.13</c:v>
                </c:pt>
                <c:pt idx="31337" formatCode="0.00E+00">
                  <c:v>-2158.77</c:v>
                </c:pt>
                <c:pt idx="31338" formatCode="0.00E+00">
                  <c:v>-2129.9299999999998</c:v>
                </c:pt>
                <c:pt idx="31339" formatCode="0.00E+00">
                  <c:v>-2100.63</c:v>
                </c:pt>
                <c:pt idx="31340" formatCode="0.00E+00">
                  <c:v>-2070.87</c:v>
                </c:pt>
                <c:pt idx="31341" formatCode="0.00E+00">
                  <c:v>-2040.66</c:v>
                </c:pt>
                <c:pt idx="31342" formatCode="0.00E+00">
                  <c:v>-2009.99</c:v>
                </c:pt>
                <c:pt idx="31343" formatCode="0.00E+00">
                  <c:v>-1978.89</c:v>
                </c:pt>
                <c:pt idx="31344" formatCode="0.00E+00">
                  <c:v>-1947.35</c:v>
                </c:pt>
                <c:pt idx="31345" formatCode="0.00E+00">
                  <c:v>-1915.39</c:v>
                </c:pt>
                <c:pt idx="31346" formatCode="0.00E+00">
                  <c:v>-1883.01</c:v>
                </c:pt>
                <c:pt idx="31347" formatCode="0.00E+00">
                  <c:v>-1850.22</c:v>
                </c:pt>
                <c:pt idx="31348" formatCode="0.00E+00">
                  <c:v>-1817.02</c:v>
                </c:pt>
                <c:pt idx="31349" formatCode="0.00E+00">
                  <c:v>-1783.42</c:v>
                </c:pt>
                <c:pt idx="31350" formatCode="0.00E+00">
                  <c:v>-1749.43</c:v>
                </c:pt>
                <c:pt idx="31351" formatCode="0.00E+00">
                  <c:v>-1715.06</c:v>
                </c:pt>
                <c:pt idx="31352" formatCode="0.00E+00">
                  <c:v>-1680.31</c:v>
                </c:pt>
                <c:pt idx="31353" formatCode="0.00E+00">
                  <c:v>-1645.2</c:v>
                </c:pt>
                <c:pt idx="31354" formatCode="0.00E+00">
                  <c:v>-1609.72</c:v>
                </c:pt>
                <c:pt idx="31355" formatCode="0.00E+00">
                  <c:v>-1573.9</c:v>
                </c:pt>
                <c:pt idx="31356" formatCode="0.00E+00">
                  <c:v>-1537.72</c:v>
                </c:pt>
                <c:pt idx="31357" formatCode="0.00E+00">
                  <c:v>-1501.21</c:v>
                </c:pt>
                <c:pt idx="31358" formatCode="0.00E+00">
                  <c:v>-1464.38</c:v>
                </c:pt>
                <c:pt idx="31359" formatCode="0.00E+00">
                  <c:v>-1427.22</c:v>
                </c:pt>
                <c:pt idx="31360" formatCode="0.00E+00">
                  <c:v>-1389.75</c:v>
                </c:pt>
                <c:pt idx="31361" formatCode="0.00E+00">
                  <c:v>-1351.97</c:v>
                </c:pt>
                <c:pt idx="31362" formatCode="0.00E+00">
                  <c:v>-1313.9</c:v>
                </c:pt>
                <c:pt idx="31363" formatCode="0.00E+00">
                  <c:v>-1275.54</c:v>
                </c:pt>
                <c:pt idx="31364" formatCode="0.00E+00">
                  <c:v>-1236.9000000000001</c:v>
                </c:pt>
                <c:pt idx="31365" formatCode="0.00E+00">
                  <c:v>-1197.99</c:v>
                </c:pt>
                <c:pt idx="31366" formatCode="0.00E+00">
                  <c:v>-1158.82</c:v>
                </c:pt>
                <c:pt idx="31367" formatCode="0.00E+00">
                  <c:v>-1119.4000000000001</c:v>
                </c:pt>
                <c:pt idx="31368" formatCode="0.00E+00">
                  <c:v>-1079.73</c:v>
                </c:pt>
                <c:pt idx="31369" formatCode="0.00E+00">
                  <c:v>-1039.82</c:v>
                </c:pt>
                <c:pt idx="31370">
                  <c:v>-999.68399999999997</c:v>
                </c:pt>
                <c:pt idx="31371">
                  <c:v>-959.33100000000002</c:v>
                </c:pt>
                <c:pt idx="31372">
                  <c:v>-918.76800000000003</c:v>
                </c:pt>
                <c:pt idx="31373">
                  <c:v>-878.00400000000002</c:v>
                </c:pt>
                <c:pt idx="31374">
                  <c:v>-837.04700000000003</c:v>
                </c:pt>
                <c:pt idx="31375">
                  <c:v>-795.90700000000004</c:v>
                </c:pt>
                <c:pt idx="31376">
                  <c:v>-754.59199999999998</c:v>
                </c:pt>
                <c:pt idx="31377">
                  <c:v>-713.11300000000006</c:v>
                </c:pt>
                <c:pt idx="31378">
                  <c:v>-671.47799999999995</c:v>
                </c:pt>
                <c:pt idx="31379">
                  <c:v>-629.69500000000005</c:v>
                </c:pt>
                <c:pt idx="31380">
                  <c:v>-587.77599999999995</c:v>
                </c:pt>
                <c:pt idx="31381">
                  <c:v>-545.72699999999998</c:v>
                </c:pt>
                <c:pt idx="31382">
                  <c:v>-503.55900000000003</c:v>
                </c:pt>
                <c:pt idx="31383">
                  <c:v>-461.28100000000001</c:v>
                </c:pt>
                <c:pt idx="31384">
                  <c:v>-418.90199999999999</c:v>
                </c:pt>
                <c:pt idx="31385">
                  <c:v>-376.43099999999998</c:v>
                </c:pt>
                <c:pt idx="31386">
                  <c:v>-333.87799999999999</c:v>
                </c:pt>
                <c:pt idx="31387">
                  <c:v>-291.25299999999999</c:v>
                </c:pt>
                <c:pt idx="31388">
                  <c:v>-248.56299999999999</c:v>
                </c:pt>
                <c:pt idx="31389">
                  <c:v>-205.81899999999999</c:v>
                </c:pt>
                <c:pt idx="31390">
                  <c:v>-163.03</c:v>
                </c:pt>
                <c:pt idx="31391">
                  <c:v>-120.205</c:v>
                </c:pt>
                <c:pt idx="31392">
                  <c:v>-77.354100000000003</c:v>
                </c:pt>
                <c:pt idx="31393">
                  <c:v>-34.4863</c:v>
                </c:pt>
                <c:pt idx="31394">
                  <c:v>8.3886099999999999</c:v>
                </c:pt>
                <c:pt idx="31395">
                  <c:v>51.261400000000002</c:v>
                </c:pt>
                <c:pt idx="31396">
                  <c:v>94.122500000000002</c:v>
                </c:pt>
                <c:pt idx="31397">
                  <c:v>136.96299999999999</c:v>
                </c:pt>
                <c:pt idx="31398">
                  <c:v>179.773</c:v>
                </c:pt>
                <c:pt idx="31399">
                  <c:v>222.54400000000001</c:v>
                </c:pt>
                <c:pt idx="31400">
                  <c:v>265.26600000000002</c:v>
                </c:pt>
                <c:pt idx="31401">
                  <c:v>307.92899999999997</c:v>
                </c:pt>
                <c:pt idx="31402">
                  <c:v>350.524</c:v>
                </c:pt>
                <c:pt idx="31403">
                  <c:v>393.04199999999997</c:v>
                </c:pt>
                <c:pt idx="31404">
                  <c:v>435.47500000000002</c:v>
                </c:pt>
                <c:pt idx="31405">
                  <c:v>477.81099999999998</c:v>
                </c:pt>
                <c:pt idx="31406">
                  <c:v>520.04300000000001</c:v>
                </c:pt>
                <c:pt idx="31407">
                  <c:v>562.16099999999994</c:v>
                </c:pt>
                <c:pt idx="31408">
                  <c:v>604.15599999999995</c:v>
                </c:pt>
                <c:pt idx="31409">
                  <c:v>646.01800000000003</c:v>
                </c:pt>
                <c:pt idx="31410">
                  <c:v>687.73800000000006</c:v>
                </c:pt>
                <c:pt idx="31411">
                  <c:v>729.30700000000002</c:v>
                </c:pt>
                <c:pt idx="31412">
                  <c:v>770.71699999999998</c:v>
                </c:pt>
                <c:pt idx="31413">
                  <c:v>811.95699999999999</c:v>
                </c:pt>
                <c:pt idx="31414">
                  <c:v>853.02</c:v>
                </c:pt>
                <c:pt idx="31415">
                  <c:v>893.89599999999996</c:v>
                </c:pt>
                <c:pt idx="31416">
                  <c:v>934.57600000000002</c:v>
                </c:pt>
                <c:pt idx="31417">
                  <c:v>975.05100000000004</c:v>
                </c:pt>
                <c:pt idx="31418" formatCode="0.00E+00">
                  <c:v>1015.31</c:v>
                </c:pt>
                <c:pt idx="31419" formatCode="0.00E+00">
                  <c:v>1055.3499999999999</c:v>
                </c:pt>
                <c:pt idx="31420" formatCode="0.00E+00">
                  <c:v>1095.1600000000001</c:v>
                </c:pt>
                <c:pt idx="31421" formatCode="0.00E+00">
                  <c:v>1134.72</c:v>
                </c:pt>
                <c:pt idx="31422" formatCode="0.00E+00">
                  <c:v>1174.04</c:v>
                </c:pt>
                <c:pt idx="31423" formatCode="0.00E+00">
                  <c:v>1213.0999999999999</c:v>
                </c:pt>
                <c:pt idx="31424" formatCode="0.00E+00">
                  <c:v>1251.9000000000001</c:v>
                </c:pt>
                <c:pt idx="31425" formatCode="0.00E+00">
                  <c:v>1290.42</c:v>
                </c:pt>
                <c:pt idx="31426" formatCode="0.00E+00">
                  <c:v>1328.65</c:v>
                </c:pt>
                <c:pt idx="31427" formatCode="0.00E+00">
                  <c:v>1366.6</c:v>
                </c:pt>
                <c:pt idx="31428" formatCode="0.00E+00">
                  <c:v>1404.25</c:v>
                </c:pt>
                <c:pt idx="31429" formatCode="0.00E+00">
                  <c:v>1441.59</c:v>
                </c:pt>
                <c:pt idx="31430" formatCode="0.00E+00">
                  <c:v>1478.61</c:v>
                </c:pt>
                <c:pt idx="31431" formatCode="0.00E+00">
                  <c:v>1515.31</c:v>
                </c:pt>
                <c:pt idx="31432" formatCode="0.00E+00">
                  <c:v>1551.68</c:v>
                </c:pt>
                <c:pt idx="31433" formatCode="0.00E+00">
                  <c:v>1587.7</c:v>
                </c:pt>
                <c:pt idx="31434" formatCode="0.00E+00">
                  <c:v>1623.38</c:v>
                </c:pt>
                <c:pt idx="31435" formatCode="0.00E+00">
                  <c:v>1658.7</c:v>
                </c:pt>
                <c:pt idx="31436" formatCode="0.00E+00">
                  <c:v>1693.66</c:v>
                </c:pt>
                <c:pt idx="31437" formatCode="0.00E+00">
                  <c:v>1728.25</c:v>
                </c:pt>
                <c:pt idx="31438" formatCode="0.00E+00">
                  <c:v>1762.46</c:v>
                </c:pt>
                <c:pt idx="31439" formatCode="0.00E+00">
                  <c:v>1796.28</c:v>
                </c:pt>
                <c:pt idx="31440" formatCode="0.00E+00">
                  <c:v>1829.71</c:v>
                </c:pt>
                <c:pt idx="31441" formatCode="0.00E+00">
                  <c:v>1862.74</c:v>
                </c:pt>
                <c:pt idx="31442" formatCode="0.00E+00">
                  <c:v>1895.36</c:v>
                </c:pt>
                <c:pt idx="31443" formatCode="0.00E+00">
                  <c:v>1927.57</c:v>
                </c:pt>
                <c:pt idx="31444" formatCode="0.00E+00">
                  <c:v>1959.35</c:v>
                </c:pt>
                <c:pt idx="31445" formatCode="0.00E+00">
                  <c:v>1990.7</c:v>
                </c:pt>
                <c:pt idx="31446" formatCode="0.00E+00">
                  <c:v>2021.62</c:v>
                </c:pt>
                <c:pt idx="31447" formatCode="0.00E+00">
                  <c:v>2052.09</c:v>
                </c:pt>
                <c:pt idx="31448" formatCode="0.00E+00">
                  <c:v>2082.12</c:v>
                </c:pt>
                <c:pt idx="31449" formatCode="0.00E+00">
                  <c:v>2111.6799999999998</c:v>
                </c:pt>
                <c:pt idx="31450" formatCode="0.00E+00">
                  <c:v>2140.79</c:v>
                </c:pt>
                <c:pt idx="31451" formatCode="0.00E+00">
                  <c:v>2169.4299999999998</c:v>
                </c:pt>
                <c:pt idx="31452" formatCode="0.00E+00">
                  <c:v>2197.59</c:v>
                </c:pt>
                <c:pt idx="31453" formatCode="0.00E+00">
                  <c:v>2225.27</c:v>
                </c:pt>
                <c:pt idx="31454" formatCode="0.00E+00">
                  <c:v>2252.46</c:v>
                </c:pt>
                <c:pt idx="31455" formatCode="0.00E+00">
                  <c:v>2279.15</c:v>
                </c:pt>
                <c:pt idx="31456" formatCode="0.00E+00">
                  <c:v>2305.35</c:v>
                </c:pt>
                <c:pt idx="31457" formatCode="0.00E+00">
                  <c:v>2331.04</c:v>
                </c:pt>
                <c:pt idx="31458" formatCode="0.00E+00">
                  <c:v>2356.2199999999998</c:v>
                </c:pt>
                <c:pt idx="31459" formatCode="0.00E+00">
                  <c:v>2380.89</c:v>
                </c:pt>
                <c:pt idx="31460" formatCode="0.00E+00">
                  <c:v>2405.04</c:v>
                </c:pt>
                <c:pt idx="31461" formatCode="0.00E+00">
                  <c:v>2428.65</c:v>
                </c:pt>
                <c:pt idx="31462" formatCode="0.00E+00">
                  <c:v>2451.7399999999998</c:v>
                </c:pt>
                <c:pt idx="31463" formatCode="0.00E+00">
                  <c:v>2474.2800000000002</c:v>
                </c:pt>
                <c:pt idx="31464" formatCode="0.00E+00">
                  <c:v>2496.29</c:v>
                </c:pt>
                <c:pt idx="31465" formatCode="0.00E+00">
                  <c:v>2517.75</c:v>
                </c:pt>
                <c:pt idx="31466" formatCode="0.00E+00">
                  <c:v>2538.65</c:v>
                </c:pt>
                <c:pt idx="31467" formatCode="0.00E+00">
                  <c:v>2559.0100000000002</c:v>
                </c:pt>
                <c:pt idx="31468" formatCode="0.00E+00">
                  <c:v>2578.8000000000002</c:v>
                </c:pt>
                <c:pt idx="31469" formatCode="0.00E+00">
                  <c:v>2598.02</c:v>
                </c:pt>
                <c:pt idx="31470" formatCode="0.00E+00">
                  <c:v>2616.6799999999998</c:v>
                </c:pt>
                <c:pt idx="31471" formatCode="0.00E+00">
                  <c:v>2634.76</c:v>
                </c:pt>
                <c:pt idx="31472" formatCode="0.00E+00">
                  <c:v>2652.26</c:v>
                </c:pt>
                <c:pt idx="31473" formatCode="0.00E+00">
                  <c:v>2669.19</c:v>
                </c:pt>
                <c:pt idx="31474" formatCode="0.00E+00">
                  <c:v>2685.53</c:v>
                </c:pt>
                <c:pt idx="31475" formatCode="0.00E+00">
                  <c:v>2701.28</c:v>
                </c:pt>
                <c:pt idx="31476" formatCode="0.00E+00">
                  <c:v>2716.44</c:v>
                </c:pt>
                <c:pt idx="31477" formatCode="0.00E+00">
                  <c:v>2731</c:v>
                </c:pt>
                <c:pt idx="31478" formatCode="0.00E+00">
                  <c:v>2744.96</c:v>
                </c:pt>
                <c:pt idx="31479" formatCode="0.00E+00">
                  <c:v>2758.33</c:v>
                </c:pt>
                <c:pt idx="31480" formatCode="0.00E+00">
                  <c:v>2771.08</c:v>
                </c:pt>
                <c:pt idx="31481" formatCode="0.00E+00">
                  <c:v>2783.24</c:v>
                </c:pt>
                <c:pt idx="31482" formatCode="0.00E+00">
                  <c:v>2794.78</c:v>
                </c:pt>
                <c:pt idx="31483" formatCode="0.00E+00">
                  <c:v>2805.71</c:v>
                </c:pt>
                <c:pt idx="31484" formatCode="0.00E+00">
                  <c:v>2816.03</c:v>
                </c:pt>
                <c:pt idx="31485" formatCode="0.00E+00">
                  <c:v>2825.73</c:v>
                </c:pt>
                <c:pt idx="31486" formatCode="0.00E+00">
                  <c:v>2834.8</c:v>
                </c:pt>
                <c:pt idx="31487" formatCode="0.00E+00">
                  <c:v>2843.26</c:v>
                </c:pt>
                <c:pt idx="31488" formatCode="0.00E+00">
                  <c:v>2851.1</c:v>
                </c:pt>
                <c:pt idx="31489" formatCode="0.00E+00">
                  <c:v>2858.31</c:v>
                </c:pt>
                <c:pt idx="31490" formatCode="0.00E+00">
                  <c:v>2864.89</c:v>
                </c:pt>
                <c:pt idx="31491" formatCode="0.00E+00">
                  <c:v>2870.85</c:v>
                </c:pt>
                <c:pt idx="31492" formatCode="0.00E+00">
                  <c:v>2876.18</c:v>
                </c:pt>
                <c:pt idx="31493" formatCode="0.00E+00">
                  <c:v>2880.87</c:v>
                </c:pt>
                <c:pt idx="31494" formatCode="0.00E+00">
                  <c:v>2884.94</c:v>
                </c:pt>
                <c:pt idx="31495" formatCode="0.00E+00">
                  <c:v>2888.37</c:v>
                </c:pt>
                <c:pt idx="31496" formatCode="0.00E+00">
                  <c:v>2891.18</c:v>
                </c:pt>
                <c:pt idx="31497" formatCode="0.00E+00">
                  <c:v>2893.34</c:v>
                </c:pt>
                <c:pt idx="31498" formatCode="0.00E+00">
                  <c:v>2894.88</c:v>
                </c:pt>
                <c:pt idx="31499" formatCode="0.00E+00">
                  <c:v>2895.78</c:v>
                </c:pt>
                <c:pt idx="31500" formatCode="0.00E+00">
                  <c:v>2896.04</c:v>
                </c:pt>
                <c:pt idx="31501" formatCode="0.00E+00">
                  <c:v>2895.67</c:v>
                </c:pt>
                <c:pt idx="31502" formatCode="0.00E+00">
                  <c:v>2894.67</c:v>
                </c:pt>
                <c:pt idx="31503" formatCode="0.00E+00">
                  <c:v>2893.03</c:v>
                </c:pt>
                <c:pt idx="31504" formatCode="0.00E+00">
                  <c:v>2890.76</c:v>
                </c:pt>
                <c:pt idx="31505" formatCode="0.00E+00">
                  <c:v>2887.85</c:v>
                </c:pt>
                <c:pt idx="31506" formatCode="0.00E+00">
                  <c:v>2884.31</c:v>
                </c:pt>
                <c:pt idx="31507" formatCode="0.00E+00">
                  <c:v>2880.14</c:v>
                </c:pt>
                <c:pt idx="31508" formatCode="0.00E+00">
                  <c:v>2875.34</c:v>
                </c:pt>
                <c:pt idx="31509" formatCode="0.00E+00">
                  <c:v>2869.91</c:v>
                </c:pt>
                <c:pt idx="31510" formatCode="0.00E+00">
                  <c:v>2863.85</c:v>
                </c:pt>
                <c:pt idx="31511" formatCode="0.00E+00">
                  <c:v>2857.17</c:v>
                </c:pt>
                <c:pt idx="31512" formatCode="0.00E+00">
                  <c:v>2849.85</c:v>
                </c:pt>
                <c:pt idx="31513" formatCode="0.00E+00">
                  <c:v>2841.92</c:v>
                </c:pt>
                <c:pt idx="31514" formatCode="0.00E+00">
                  <c:v>2833.36</c:v>
                </c:pt>
                <c:pt idx="31515" formatCode="0.00E+00">
                  <c:v>2824.18</c:v>
                </c:pt>
                <c:pt idx="31516" formatCode="0.00E+00">
                  <c:v>2814.38</c:v>
                </c:pt>
                <c:pt idx="31517" formatCode="0.00E+00">
                  <c:v>2803.96</c:v>
                </c:pt>
                <c:pt idx="31518" formatCode="0.00E+00">
                  <c:v>2792.93</c:v>
                </c:pt>
                <c:pt idx="31519" formatCode="0.00E+00">
                  <c:v>2781.29</c:v>
                </c:pt>
                <c:pt idx="31520" formatCode="0.00E+00">
                  <c:v>2769.04</c:v>
                </c:pt>
                <c:pt idx="31521" formatCode="0.00E+00">
                  <c:v>2756.18</c:v>
                </c:pt>
                <c:pt idx="31522" formatCode="0.00E+00">
                  <c:v>2742.72</c:v>
                </c:pt>
                <c:pt idx="31523" formatCode="0.00E+00">
                  <c:v>2728.66</c:v>
                </c:pt>
                <c:pt idx="31524" formatCode="0.00E+00">
                  <c:v>2714</c:v>
                </c:pt>
                <c:pt idx="31525" formatCode="0.00E+00">
                  <c:v>2698.74</c:v>
                </c:pt>
                <c:pt idx="31526" formatCode="0.00E+00">
                  <c:v>2682.9</c:v>
                </c:pt>
                <c:pt idx="31527" formatCode="0.00E+00">
                  <c:v>2666.46</c:v>
                </c:pt>
                <c:pt idx="31528" formatCode="0.00E+00">
                  <c:v>2649.45</c:v>
                </c:pt>
                <c:pt idx="31529" formatCode="0.00E+00">
                  <c:v>2631.85</c:v>
                </c:pt>
                <c:pt idx="31530" formatCode="0.00E+00">
                  <c:v>2613.67</c:v>
                </c:pt>
                <c:pt idx="31531" formatCode="0.00E+00">
                  <c:v>2594.9299999999998</c:v>
                </c:pt>
                <c:pt idx="31532" formatCode="0.00E+00">
                  <c:v>2575.61</c:v>
                </c:pt>
                <c:pt idx="31533" formatCode="0.00E+00">
                  <c:v>2555.73</c:v>
                </c:pt>
                <c:pt idx="31534" formatCode="0.00E+00">
                  <c:v>2535.29</c:v>
                </c:pt>
                <c:pt idx="31535" formatCode="0.00E+00">
                  <c:v>2514.29</c:v>
                </c:pt>
                <c:pt idx="31536" formatCode="0.00E+00">
                  <c:v>2492.75</c:v>
                </c:pt>
                <c:pt idx="31537" formatCode="0.00E+00">
                  <c:v>2470.66</c:v>
                </c:pt>
                <c:pt idx="31538" formatCode="0.00E+00">
                  <c:v>2448.02</c:v>
                </c:pt>
                <c:pt idx="31539" formatCode="0.00E+00">
                  <c:v>2424.85</c:v>
                </c:pt>
                <c:pt idx="31540" formatCode="0.00E+00">
                  <c:v>2401.15</c:v>
                </c:pt>
                <c:pt idx="31541" formatCode="0.00E+00">
                  <c:v>2376.92</c:v>
                </c:pt>
                <c:pt idx="31542" formatCode="0.00E+00">
                  <c:v>2352.1799999999998</c:v>
                </c:pt>
                <c:pt idx="31543" formatCode="0.00E+00">
                  <c:v>2326.91</c:v>
                </c:pt>
                <c:pt idx="31544" formatCode="0.00E+00">
                  <c:v>2301.14</c:v>
                </c:pt>
                <c:pt idx="31545" formatCode="0.00E+00">
                  <c:v>2274.87</c:v>
                </c:pt>
                <c:pt idx="31546" formatCode="0.00E+00">
                  <c:v>2248.09</c:v>
                </c:pt>
                <c:pt idx="31547" formatCode="0.00E+00">
                  <c:v>2220.8200000000002</c:v>
                </c:pt>
                <c:pt idx="31548" formatCode="0.00E+00">
                  <c:v>2193.0700000000002</c:v>
                </c:pt>
                <c:pt idx="31549" formatCode="0.00E+00">
                  <c:v>2164.84</c:v>
                </c:pt>
                <c:pt idx="31550" formatCode="0.00E+00">
                  <c:v>2136.13</c:v>
                </c:pt>
                <c:pt idx="31551" formatCode="0.00E+00">
                  <c:v>2106.9499999999998</c:v>
                </c:pt>
                <c:pt idx="31552" formatCode="0.00E+00">
                  <c:v>2077.3200000000002</c:v>
                </c:pt>
                <c:pt idx="31553" formatCode="0.00E+00">
                  <c:v>2047.22</c:v>
                </c:pt>
                <c:pt idx="31554" formatCode="0.00E+00">
                  <c:v>2016.68</c:v>
                </c:pt>
                <c:pt idx="31555" formatCode="0.00E+00">
                  <c:v>1985.7</c:v>
                </c:pt>
                <c:pt idx="31556" formatCode="0.00E+00">
                  <c:v>1954.28</c:v>
                </c:pt>
                <c:pt idx="31557" formatCode="0.00E+00">
                  <c:v>1922.43</c:v>
                </c:pt>
                <c:pt idx="31558" formatCode="0.00E+00">
                  <c:v>1890.17</c:v>
                </c:pt>
                <c:pt idx="31559" formatCode="0.00E+00">
                  <c:v>1857.49</c:v>
                </c:pt>
                <c:pt idx="31560" formatCode="0.00E+00">
                  <c:v>1824.4</c:v>
                </c:pt>
                <c:pt idx="31561" formatCode="0.00E+00">
                  <c:v>1790.91</c:v>
                </c:pt>
                <c:pt idx="31562" formatCode="0.00E+00">
                  <c:v>1757.03</c:v>
                </c:pt>
                <c:pt idx="31563" formatCode="0.00E+00">
                  <c:v>1722.77</c:v>
                </c:pt>
                <c:pt idx="31564" formatCode="0.00E+00">
                  <c:v>1688.12</c:v>
                </c:pt>
                <c:pt idx="31565" formatCode="0.00E+00">
                  <c:v>1653.11</c:v>
                </c:pt>
                <c:pt idx="31566" formatCode="0.00E+00">
                  <c:v>1617.74</c:v>
                </c:pt>
                <c:pt idx="31567" formatCode="0.00E+00">
                  <c:v>1582.01</c:v>
                </c:pt>
                <c:pt idx="31568" formatCode="0.00E+00">
                  <c:v>1545.94</c:v>
                </c:pt>
                <c:pt idx="31569" formatCode="0.00E+00">
                  <c:v>1509.52</c:v>
                </c:pt>
                <c:pt idx="31570" formatCode="0.00E+00">
                  <c:v>1472.78</c:v>
                </c:pt>
                <c:pt idx="31571" formatCode="0.00E+00">
                  <c:v>1435.72</c:v>
                </c:pt>
                <c:pt idx="31572" formatCode="0.00E+00">
                  <c:v>1398.34</c:v>
                </c:pt>
                <c:pt idx="31573" formatCode="0.00E+00">
                  <c:v>1360.65</c:v>
                </c:pt>
                <c:pt idx="31574" formatCode="0.00E+00">
                  <c:v>1322.66</c:v>
                </c:pt>
                <c:pt idx="31575" formatCode="0.00E+00">
                  <c:v>1284.3900000000001</c:v>
                </c:pt>
                <c:pt idx="31576" formatCode="0.00E+00">
                  <c:v>1245.83</c:v>
                </c:pt>
                <c:pt idx="31577" formatCode="0.00E+00">
                  <c:v>1207.01</c:v>
                </c:pt>
                <c:pt idx="31578" formatCode="0.00E+00">
                  <c:v>1167.9100000000001</c:v>
                </c:pt>
                <c:pt idx="31579" formatCode="0.00E+00">
                  <c:v>1128.57</c:v>
                </c:pt>
                <c:pt idx="31580" formatCode="0.00E+00">
                  <c:v>1088.97</c:v>
                </c:pt>
                <c:pt idx="31581" formatCode="0.00E+00">
                  <c:v>1049.1300000000001</c:v>
                </c:pt>
                <c:pt idx="31582" formatCode="0.00E+00">
                  <c:v>1009.07</c:v>
                </c:pt>
                <c:pt idx="31583">
                  <c:v>968.78599999999994</c:v>
                </c:pt>
                <c:pt idx="31584">
                  <c:v>928.28899999999999</c:v>
                </c:pt>
                <c:pt idx="31585">
                  <c:v>887.58900000000006</c:v>
                </c:pt>
                <c:pt idx="31586">
                  <c:v>846.69399999999996</c:v>
                </c:pt>
                <c:pt idx="31587">
                  <c:v>805.61400000000003</c:v>
                </c:pt>
                <c:pt idx="31588">
                  <c:v>764.35799999999995</c:v>
                </c:pt>
                <c:pt idx="31589">
                  <c:v>722.93399999999997</c:v>
                </c:pt>
                <c:pt idx="31590">
                  <c:v>681.35199999999998</c:v>
                </c:pt>
                <c:pt idx="31591">
                  <c:v>639.62099999999998</c:v>
                </c:pt>
                <c:pt idx="31592">
                  <c:v>597.75099999999998</c:v>
                </c:pt>
                <c:pt idx="31593">
                  <c:v>555.74900000000002</c:v>
                </c:pt>
                <c:pt idx="31594">
                  <c:v>513.62599999999998</c:v>
                </c:pt>
                <c:pt idx="31595">
                  <c:v>471.39100000000002</c:v>
                </c:pt>
                <c:pt idx="31596">
                  <c:v>429.05200000000002</c:v>
                </c:pt>
                <c:pt idx="31597">
                  <c:v>386.62</c:v>
                </c:pt>
                <c:pt idx="31598">
                  <c:v>344.10300000000001</c:v>
                </c:pt>
                <c:pt idx="31599">
                  <c:v>301.51100000000002</c:v>
                </c:pt>
                <c:pt idx="31600">
                  <c:v>258.85199999999998</c:v>
                </c:pt>
                <c:pt idx="31601">
                  <c:v>216.137</c:v>
                </c:pt>
                <c:pt idx="31602">
                  <c:v>173.375</c:v>
                </c:pt>
                <c:pt idx="31603">
                  <c:v>130.57499999999999</c:v>
                </c:pt>
                <c:pt idx="31604">
                  <c:v>87.746099999999998</c:v>
                </c:pt>
                <c:pt idx="31605">
                  <c:v>44.898200000000003</c:v>
                </c:pt>
                <c:pt idx="31606">
                  <c:v>2.0408400000000002</c:v>
                </c:pt>
                <c:pt idx="31607">
                  <c:v>-40.816800000000001</c:v>
                </c:pt>
                <c:pt idx="31608">
                  <c:v>-83.665000000000006</c:v>
                </c:pt>
                <c:pt idx="31609">
                  <c:v>-126.495</c:v>
                </c:pt>
                <c:pt idx="31610">
                  <c:v>-169.297</c:v>
                </c:pt>
                <c:pt idx="31611">
                  <c:v>-212.06100000000001</c:v>
                </c:pt>
                <c:pt idx="31612">
                  <c:v>-254.779</c:v>
                </c:pt>
                <c:pt idx="31613">
                  <c:v>-297.44200000000001</c:v>
                </c:pt>
                <c:pt idx="31614">
                  <c:v>-340.03800000000001</c:v>
                </c:pt>
                <c:pt idx="31615">
                  <c:v>-382.56</c:v>
                </c:pt>
                <c:pt idx="31616">
                  <c:v>-424.99799999999999</c:v>
                </c:pt>
                <c:pt idx="31617">
                  <c:v>-467.34300000000002</c:v>
                </c:pt>
                <c:pt idx="31618">
                  <c:v>-509.58499999999998</c:v>
                </c:pt>
                <c:pt idx="31619">
                  <c:v>-551.71500000000003</c:v>
                </c:pt>
                <c:pt idx="31620">
                  <c:v>-593.72500000000002</c:v>
                </c:pt>
                <c:pt idx="31621">
                  <c:v>-635.60400000000004</c:v>
                </c:pt>
                <c:pt idx="31622">
                  <c:v>-677.34400000000005</c:v>
                </c:pt>
                <c:pt idx="31623">
                  <c:v>-718.93499999999995</c:v>
                </c:pt>
                <c:pt idx="31624">
                  <c:v>-760.36900000000003</c:v>
                </c:pt>
                <c:pt idx="31625">
                  <c:v>-801.63499999999999</c:v>
                </c:pt>
                <c:pt idx="31626">
                  <c:v>-842.72699999999998</c:v>
                </c:pt>
                <c:pt idx="31627">
                  <c:v>-883.63300000000004</c:v>
                </c:pt>
                <c:pt idx="31628">
                  <c:v>-924.346</c:v>
                </c:pt>
                <c:pt idx="31629">
                  <c:v>-964.85699999999997</c:v>
                </c:pt>
                <c:pt idx="31630" formatCode="0.00E+00">
                  <c:v>-1005.16</c:v>
                </c:pt>
                <c:pt idx="31631" formatCode="0.00E+00">
                  <c:v>-1045.23</c:v>
                </c:pt>
                <c:pt idx="31632" formatCode="0.00E+00">
                  <c:v>-1085.08</c:v>
                </c:pt>
                <c:pt idx="31633" formatCode="0.00E+00">
                  <c:v>-1124.69</c:v>
                </c:pt>
                <c:pt idx="31634" formatCode="0.00E+00">
                  <c:v>-1164.06</c:v>
                </c:pt>
                <c:pt idx="31635" formatCode="0.00E+00">
                  <c:v>-1203.17</c:v>
                </c:pt>
                <c:pt idx="31636" formatCode="0.00E+00">
                  <c:v>-1242.01</c:v>
                </c:pt>
                <c:pt idx="31637" formatCode="0.00E+00">
                  <c:v>-1280.5899999999999</c:v>
                </c:pt>
                <c:pt idx="31638" formatCode="0.00E+00">
                  <c:v>-1318.88</c:v>
                </c:pt>
                <c:pt idx="31639" formatCode="0.00E+00">
                  <c:v>-1356.88</c:v>
                </c:pt>
                <c:pt idx="31640" formatCode="0.00E+00">
                  <c:v>-1394.59</c:v>
                </c:pt>
                <c:pt idx="31641" formatCode="0.00E+00">
                  <c:v>-1431.99</c:v>
                </c:pt>
                <c:pt idx="31642" formatCode="0.00E+00">
                  <c:v>-1469.08</c:v>
                </c:pt>
                <c:pt idx="31643" formatCode="0.00E+00">
                  <c:v>-1505.84</c:v>
                </c:pt>
                <c:pt idx="31644" formatCode="0.00E+00">
                  <c:v>-1542.28</c:v>
                </c:pt>
                <c:pt idx="31645" formatCode="0.00E+00">
                  <c:v>-1578.37</c:v>
                </c:pt>
                <c:pt idx="31646" formatCode="0.00E+00">
                  <c:v>-1614.13</c:v>
                </c:pt>
                <c:pt idx="31647" formatCode="0.00E+00">
                  <c:v>-1649.52</c:v>
                </c:pt>
                <c:pt idx="31648" formatCode="0.00E+00">
                  <c:v>-1684.56</c:v>
                </c:pt>
                <c:pt idx="31649" formatCode="0.00E+00">
                  <c:v>-1719.22</c:v>
                </c:pt>
                <c:pt idx="31650" formatCode="0.00E+00">
                  <c:v>-1753.51</c:v>
                </c:pt>
                <c:pt idx="31651" formatCode="0.00E+00">
                  <c:v>-1787.42</c:v>
                </c:pt>
                <c:pt idx="31652" formatCode="0.00E+00">
                  <c:v>-1820.93</c:v>
                </c:pt>
                <c:pt idx="31653" formatCode="0.00E+00">
                  <c:v>-1854.05</c:v>
                </c:pt>
                <c:pt idx="31654" formatCode="0.00E+00">
                  <c:v>-1886.75</c:v>
                </c:pt>
                <c:pt idx="31655" formatCode="0.00E+00">
                  <c:v>-1919.05</c:v>
                </c:pt>
                <c:pt idx="31656" formatCode="0.00E+00">
                  <c:v>-1950.92</c:v>
                </c:pt>
                <c:pt idx="31657" formatCode="0.00E+00">
                  <c:v>-1982.37</c:v>
                </c:pt>
                <c:pt idx="31658" formatCode="0.00E+00">
                  <c:v>-2013.38</c:v>
                </c:pt>
                <c:pt idx="31659" formatCode="0.00E+00">
                  <c:v>-2043.95</c:v>
                </c:pt>
                <c:pt idx="31660" formatCode="0.00E+00">
                  <c:v>-2074.08</c:v>
                </c:pt>
                <c:pt idx="31661" formatCode="0.00E+00">
                  <c:v>-2103.75</c:v>
                </c:pt>
                <c:pt idx="31662" formatCode="0.00E+00">
                  <c:v>-2132.9499999999998</c:v>
                </c:pt>
                <c:pt idx="31663" formatCode="0.00E+00">
                  <c:v>-2161.69</c:v>
                </c:pt>
                <c:pt idx="31664" formatCode="0.00E+00">
                  <c:v>-2189.96</c:v>
                </c:pt>
                <c:pt idx="31665" formatCode="0.00E+00">
                  <c:v>-2217.75</c:v>
                </c:pt>
                <c:pt idx="31666" formatCode="0.00E+00">
                  <c:v>-2245.0500000000002</c:v>
                </c:pt>
                <c:pt idx="31667" formatCode="0.00E+00">
                  <c:v>-2271.86</c:v>
                </c:pt>
                <c:pt idx="31668" formatCode="0.00E+00">
                  <c:v>-2298.17</c:v>
                </c:pt>
                <c:pt idx="31669" formatCode="0.00E+00">
                  <c:v>-2323.9699999999998</c:v>
                </c:pt>
                <c:pt idx="31670" formatCode="0.00E+00">
                  <c:v>-2349.27</c:v>
                </c:pt>
                <c:pt idx="31671" formatCode="0.00E+00">
                  <c:v>-2374.0500000000002</c:v>
                </c:pt>
                <c:pt idx="31672" formatCode="0.00E+00">
                  <c:v>-2398.3200000000002</c:v>
                </c:pt>
                <c:pt idx="31673" formatCode="0.00E+00">
                  <c:v>-2422.06</c:v>
                </c:pt>
                <c:pt idx="31674" formatCode="0.00E+00">
                  <c:v>-2445.2600000000002</c:v>
                </c:pt>
                <c:pt idx="31675" formatCode="0.00E+00">
                  <c:v>-2467.9299999999998</c:v>
                </c:pt>
                <c:pt idx="31676" formatCode="0.00E+00">
                  <c:v>-2490.06</c:v>
                </c:pt>
                <c:pt idx="31677" formatCode="0.00E+00">
                  <c:v>-2511.65</c:v>
                </c:pt>
                <c:pt idx="31678" formatCode="0.00E+00">
                  <c:v>-2532.6799999999998</c:v>
                </c:pt>
                <c:pt idx="31679" formatCode="0.00E+00">
                  <c:v>-2553.16</c:v>
                </c:pt>
                <c:pt idx="31680" formatCode="0.00E+00">
                  <c:v>-2573.08</c:v>
                </c:pt>
                <c:pt idx="31681" formatCode="0.00E+00">
                  <c:v>-2592.44</c:v>
                </c:pt>
                <c:pt idx="31682" formatCode="0.00E+00">
                  <c:v>-2611.2199999999998</c:v>
                </c:pt>
                <c:pt idx="31683" formatCode="0.00E+00">
                  <c:v>-2629.44</c:v>
                </c:pt>
                <c:pt idx="31684" formatCode="0.00E+00">
                  <c:v>-2647.08</c:v>
                </c:pt>
                <c:pt idx="31685" formatCode="0.00E+00">
                  <c:v>-2664.14</c:v>
                </c:pt>
                <c:pt idx="31686" formatCode="0.00E+00">
                  <c:v>-2680.61</c:v>
                </c:pt>
                <c:pt idx="31687" formatCode="0.00E+00">
                  <c:v>-2696.5</c:v>
                </c:pt>
                <c:pt idx="31688" formatCode="0.00E+00">
                  <c:v>-2711.8</c:v>
                </c:pt>
                <c:pt idx="31689" formatCode="0.00E+00">
                  <c:v>-2726.5</c:v>
                </c:pt>
                <c:pt idx="31690" formatCode="0.00E+00">
                  <c:v>-2740.61</c:v>
                </c:pt>
                <c:pt idx="31691" formatCode="0.00E+00">
                  <c:v>-2754.12</c:v>
                </c:pt>
                <c:pt idx="31692" formatCode="0.00E+00">
                  <c:v>-2767.02</c:v>
                </c:pt>
                <c:pt idx="31693" formatCode="0.00E+00">
                  <c:v>-2779.31</c:v>
                </c:pt>
                <c:pt idx="31694" formatCode="0.00E+00">
                  <c:v>-2791</c:v>
                </c:pt>
                <c:pt idx="31695" formatCode="0.00E+00">
                  <c:v>-2802.07</c:v>
                </c:pt>
                <c:pt idx="31696" formatCode="0.00E+00">
                  <c:v>-2812.54</c:v>
                </c:pt>
                <c:pt idx="31697" formatCode="0.00E+00">
                  <c:v>-2822.38</c:v>
                </c:pt>
                <c:pt idx="31698" formatCode="0.00E+00">
                  <c:v>-2831.61</c:v>
                </c:pt>
                <c:pt idx="31699" formatCode="0.00E+00">
                  <c:v>-2840.21</c:v>
                </c:pt>
                <c:pt idx="31700" formatCode="0.00E+00">
                  <c:v>-2848.2</c:v>
                </c:pt>
                <c:pt idx="31701" formatCode="0.00E+00">
                  <c:v>-2855.56</c:v>
                </c:pt>
                <c:pt idx="31702" formatCode="0.00E+00">
                  <c:v>-2862.29</c:v>
                </c:pt>
                <c:pt idx="31703" formatCode="0.00E+00">
                  <c:v>-2868.4</c:v>
                </c:pt>
                <c:pt idx="31704" formatCode="0.00E+00">
                  <c:v>-2873.88</c:v>
                </c:pt>
                <c:pt idx="31705" formatCode="0.00E+00">
                  <c:v>-2878.73</c:v>
                </c:pt>
                <c:pt idx="31706" formatCode="0.00E+00">
                  <c:v>-2882.94</c:v>
                </c:pt>
                <c:pt idx="31707" formatCode="0.00E+00">
                  <c:v>-2886.53</c:v>
                </c:pt>
                <c:pt idx="31708" formatCode="0.00E+00">
                  <c:v>-2889.48</c:v>
                </c:pt>
                <c:pt idx="31709" formatCode="0.00E+00">
                  <c:v>-2891.81</c:v>
                </c:pt>
                <c:pt idx="31710" formatCode="0.00E+00">
                  <c:v>-2893.49</c:v>
                </c:pt>
                <c:pt idx="31711" formatCode="0.00E+00">
                  <c:v>-2894.55</c:v>
                </c:pt>
                <c:pt idx="31712" formatCode="0.00E+00">
                  <c:v>-2894.97</c:v>
                </c:pt>
                <c:pt idx="31713" formatCode="0.00E+00">
                  <c:v>-2894.75</c:v>
                </c:pt>
                <c:pt idx="31714" formatCode="0.00E+00">
                  <c:v>-2893.9</c:v>
                </c:pt>
                <c:pt idx="31715" formatCode="0.00E+00">
                  <c:v>-2892.42</c:v>
                </c:pt>
                <c:pt idx="31716" formatCode="0.00E+00">
                  <c:v>-2890.3</c:v>
                </c:pt>
                <c:pt idx="31717" formatCode="0.00E+00">
                  <c:v>-2887.55</c:v>
                </c:pt>
                <c:pt idx="31718" formatCode="0.00E+00">
                  <c:v>-2884.17</c:v>
                </c:pt>
                <c:pt idx="31719" formatCode="0.00E+00">
                  <c:v>-2880.16</c:v>
                </c:pt>
                <c:pt idx="31720" formatCode="0.00E+00">
                  <c:v>-2875.51</c:v>
                </c:pt>
                <c:pt idx="31721" formatCode="0.00E+00">
                  <c:v>-2870.23</c:v>
                </c:pt>
                <c:pt idx="31722" formatCode="0.00E+00">
                  <c:v>-2864.33</c:v>
                </c:pt>
                <c:pt idx="31723" formatCode="0.00E+00">
                  <c:v>-2857.8</c:v>
                </c:pt>
                <c:pt idx="31724" formatCode="0.00E+00">
                  <c:v>-2850.64</c:v>
                </c:pt>
                <c:pt idx="31725" formatCode="0.00E+00">
                  <c:v>-2842.86</c:v>
                </c:pt>
                <c:pt idx="31726" formatCode="0.00E+00">
                  <c:v>-2834.45</c:v>
                </c:pt>
                <c:pt idx="31727" formatCode="0.00E+00">
                  <c:v>-2825.43</c:v>
                </c:pt>
                <c:pt idx="31728" formatCode="0.00E+00">
                  <c:v>-2815.78</c:v>
                </c:pt>
                <c:pt idx="31729" formatCode="0.00E+00">
                  <c:v>-2805.52</c:v>
                </c:pt>
                <c:pt idx="31730" formatCode="0.00E+00">
                  <c:v>-2794.64</c:v>
                </c:pt>
                <c:pt idx="31731" formatCode="0.00E+00">
                  <c:v>-2783.15</c:v>
                </c:pt>
                <c:pt idx="31732" formatCode="0.00E+00">
                  <c:v>-2771.05</c:v>
                </c:pt>
                <c:pt idx="31733" formatCode="0.00E+00">
                  <c:v>-2758.35</c:v>
                </c:pt>
                <c:pt idx="31734" formatCode="0.00E+00">
                  <c:v>-2745.04</c:v>
                </c:pt>
                <c:pt idx="31735" formatCode="0.00E+00">
                  <c:v>-2731.13</c:v>
                </c:pt>
                <c:pt idx="31736" formatCode="0.00E+00">
                  <c:v>-2716.62</c:v>
                </c:pt>
                <c:pt idx="31737" formatCode="0.00E+00">
                  <c:v>-2701.51</c:v>
                </c:pt>
                <c:pt idx="31738" formatCode="0.00E+00">
                  <c:v>-2685.81</c:v>
                </c:pt>
                <c:pt idx="31739" formatCode="0.00E+00">
                  <c:v>-2669.53</c:v>
                </c:pt>
                <c:pt idx="31740" formatCode="0.00E+00">
                  <c:v>-2652.66</c:v>
                </c:pt>
                <c:pt idx="31741" formatCode="0.00E+00">
                  <c:v>-2635.21</c:v>
                </c:pt>
                <c:pt idx="31742" formatCode="0.00E+00">
                  <c:v>-2617.1799999999998</c:v>
                </c:pt>
                <c:pt idx="31743" formatCode="0.00E+00">
                  <c:v>-2598.58</c:v>
                </c:pt>
                <c:pt idx="31744" formatCode="0.00E+00">
                  <c:v>-2579.4</c:v>
                </c:pt>
                <c:pt idx="31745" formatCode="0.00E+00">
                  <c:v>-2559.67</c:v>
                </c:pt>
                <c:pt idx="31746" formatCode="0.00E+00">
                  <c:v>-2539.37</c:v>
                </c:pt>
                <c:pt idx="31747" formatCode="0.00E+00">
                  <c:v>-2518.52</c:v>
                </c:pt>
                <c:pt idx="31748" formatCode="0.00E+00">
                  <c:v>-2497.11</c:v>
                </c:pt>
                <c:pt idx="31749" formatCode="0.00E+00">
                  <c:v>-2475.16</c:v>
                </c:pt>
                <c:pt idx="31750" formatCode="0.00E+00">
                  <c:v>-2452.66</c:v>
                </c:pt>
                <c:pt idx="31751" formatCode="0.00E+00">
                  <c:v>-2429.63</c:v>
                </c:pt>
                <c:pt idx="31752" formatCode="0.00E+00">
                  <c:v>-2406.0700000000002</c:v>
                </c:pt>
                <c:pt idx="31753" formatCode="0.00E+00">
                  <c:v>-2381.98</c:v>
                </c:pt>
                <c:pt idx="31754" formatCode="0.00E+00">
                  <c:v>-2357.36</c:v>
                </c:pt>
                <c:pt idx="31755" formatCode="0.00E+00">
                  <c:v>-2332.2399999999998</c:v>
                </c:pt>
                <c:pt idx="31756" formatCode="0.00E+00">
                  <c:v>-2306.6</c:v>
                </c:pt>
                <c:pt idx="31757" formatCode="0.00E+00">
                  <c:v>-2280.4499999999998</c:v>
                </c:pt>
                <c:pt idx="31758" formatCode="0.00E+00">
                  <c:v>-2253.81</c:v>
                </c:pt>
                <c:pt idx="31759" formatCode="0.00E+00">
                  <c:v>-2226.67</c:v>
                </c:pt>
                <c:pt idx="31760" formatCode="0.00E+00">
                  <c:v>-2199.04</c:v>
                </c:pt>
                <c:pt idx="31761" formatCode="0.00E+00">
                  <c:v>-2170.9299999999998</c:v>
                </c:pt>
                <c:pt idx="31762" formatCode="0.00E+00">
                  <c:v>-2142.35</c:v>
                </c:pt>
                <c:pt idx="31763" formatCode="0.00E+00">
                  <c:v>-2113.3000000000002</c:v>
                </c:pt>
                <c:pt idx="31764" formatCode="0.00E+00">
                  <c:v>-2083.7800000000002</c:v>
                </c:pt>
                <c:pt idx="31765" formatCode="0.00E+00">
                  <c:v>-2053.81</c:v>
                </c:pt>
                <c:pt idx="31766" formatCode="0.00E+00">
                  <c:v>-2023.38</c:v>
                </c:pt>
                <c:pt idx="31767" formatCode="0.00E+00">
                  <c:v>-1992.52</c:v>
                </c:pt>
                <c:pt idx="31768" formatCode="0.00E+00">
                  <c:v>-1961.22</c:v>
                </c:pt>
                <c:pt idx="31769" formatCode="0.00E+00">
                  <c:v>-1929.49</c:v>
                </c:pt>
                <c:pt idx="31770" formatCode="0.00E+00">
                  <c:v>-1897.33</c:v>
                </c:pt>
                <c:pt idx="31771" formatCode="0.00E+00">
                  <c:v>-1864.76</c:v>
                </c:pt>
                <c:pt idx="31772" formatCode="0.00E+00">
                  <c:v>-1831.78</c:v>
                </c:pt>
                <c:pt idx="31773" formatCode="0.00E+00">
                  <c:v>-1798.4</c:v>
                </c:pt>
                <c:pt idx="31774" formatCode="0.00E+00">
                  <c:v>-1764.63</c:v>
                </c:pt>
                <c:pt idx="31775" formatCode="0.00E+00">
                  <c:v>-1730.47</c:v>
                </c:pt>
                <c:pt idx="31776" formatCode="0.00E+00">
                  <c:v>-1695.93</c:v>
                </c:pt>
                <c:pt idx="31777" formatCode="0.00E+00">
                  <c:v>-1661.02</c:v>
                </c:pt>
                <c:pt idx="31778" formatCode="0.00E+00">
                  <c:v>-1625.75</c:v>
                </c:pt>
                <c:pt idx="31779" formatCode="0.00E+00">
                  <c:v>-1590.12</c:v>
                </c:pt>
                <c:pt idx="31780" formatCode="0.00E+00">
                  <c:v>-1554.14</c:v>
                </c:pt>
                <c:pt idx="31781" formatCode="0.00E+00">
                  <c:v>-1517.82</c:v>
                </c:pt>
                <c:pt idx="31782" formatCode="0.00E+00">
                  <c:v>-1481.17</c:v>
                </c:pt>
                <c:pt idx="31783" formatCode="0.00E+00">
                  <c:v>-1444.19</c:v>
                </c:pt>
                <c:pt idx="31784" formatCode="0.00E+00">
                  <c:v>-1406.9</c:v>
                </c:pt>
                <c:pt idx="31785" formatCode="0.00E+00">
                  <c:v>-1369.3</c:v>
                </c:pt>
                <c:pt idx="31786" formatCode="0.00E+00">
                  <c:v>-1331.4</c:v>
                </c:pt>
                <c:pt idx="31787" formatCode="0.00E+00">
                  <c:v>-1293.21</c:v>
                </c:pt>
                <c:pt idx="31788" formatCode="0.00E+00">
                  <c:v>-1254.73</c:v>
                </c:pt>
                <c:pt idx="31789" formatCode="0.00E+00">
                  <c:v>-1215.98</c:v>
                </c:pt>
                <c:pt idx="31790" formatCode="0.00E+00">
                  <c:v>-1176.97</c:v>
                </c:pt>
                <c:pt idx="31791" formatCode="0.00E+00">
                  <c:v>-1137.69</c:v>
                </c:pt>
                <c:pt idx="31792" formatCode="0.00E+00">
                  <c:v>-1098.17</c:v>
                </c:pt>
                <c:pt idx="31793" formatCode="0.00E+00">
                  <c:v>-1058.4100000000001</c:v>
                </c:pt>
                <c:pt idx="31794" formatCode="0.00E+00">
                  <c:v>-1018.41</c:v>
                </c:pt>
                <c:pt idx="31795">
                  <c:v>-978.19100000000003</c:v>
                </c:pt>
                <c:pt idx="31796">
                  <c:v>-937.75900000000001</c:v>
                </c:pt>
                <c:pt idx="31797">
                  <c:v>-897.12099999999998</c:v>
                </c:pt>
                <c:pt idx="31798">
                  <c:v>-856.28599999999994</c:v>
                </c:pt>
                <c:pt idx="31799">
                  <c:v>-815.26400000000001</c:v>
                </c:pt>
                <c:pt idx="31800">
                  <c:v>-774.06299999999999</c:v>
                </c:pt>
                <c:pt idx="31801">
                  <c:v>-732.69399999999996</c:v>
                </c:pt>
                <c:pt idx="31802">
                  <c:v>-691.16300000000001</c:v>
                </c:pt>
                <c:pt idx="31803">
                  <c:v>-649.48199999999997</c:v>
                </c:pt>
                <c:pt idx="31804">
                  <c:v>-607.65800000000002</c:v>
                </c:pt>
                <c:pt idx="31805">
                  <c:v>-565.702</c:v>
                </c:pt>
                <c:pt idx="31806">
                  <c:v>-523.62099999999998</c:v>
                </c:pt>
                <c:pt idx="31807">
                  <c:v>-481.42599999999999</c:v>
                </c:pt>
                <c:pt idx="31808">
                  <c:v>-439.12599999999998</c:v>
                </c:pt>
                <c:pt idx="31809">
                  <c:v>-396.73</c:v>
                </c:pt>
                <c:pt idx="31810">
                  <c:v>-354.24700000000001</c:v>
                </c:pt>
                <c:pt idx="31811">
                  <c:v>-311.68599999999998</c:v>
                </c:pt>
                <c:pt idx="31812">
                  <c:v>-269.05700000000002</c:v>
                </c:pt>
                <c:pt idx="31813">
                  <c:v>-226.369</c:v>
                </c:pt>
                <c:pt idx="31814">
                  <c:v>-183.63200000000001</c:v>
                </c:pt>
                <c:pt idx="31815">
                  <c:v>-140.85400000000001</c:v>
                </c:pt>
                <c:pt idx="31816">
                  <c:v>-98.044899999999998</c:v>
                </c:pt>
                <c:pt idx="31817">
                  <c:v>-55.2149</c:v>
                </c:pt>
                <c:pt idx="31818">
                  <c:v>-12.372999999999999</c:v>
                </c:pt>
                <c:pt idx="31819">
                  <c:v>30.4712</c:v>
                </c:pt>
                <c:pt idx="31820">
                  <c:v>73.308499999999995</c:v>
                </c:pt>
                <c:pt idx="31821">
                  <c:v>116.13</c:v>
                </c:pt>
                <c:pt idx="31822">
                  <c:v>158.92500000000001</c:v>
                </c:pt>
                <c:pt idx="31823">
                  <c:v>201.685</c:v>
                </c:pt>
                <c:pt idx="31824">
                  <c:v>244.40100000000001</c:v>
                </c:pt>
                <c:pt idx="31825">
                  <c:v>287.06400000000002</c:v>
                </c:pt>
                <c:pt idx="31826">
                  <c:v>329.66300000000001</c:v>
                </c:pt>
                <c:pt idx="31827">
                  <c:v>372.19</c:v>
                </c:pt>
                <c:pt idx="31828">
                  <c:v>414.63600000000002</c:v>
                </c:pt>
                <c:pt idx="31829">
                  <c:v>456.99</c:v>
                </c:pt>
                <c:pt idx="31830">
                  <c:v>499.24400000000003</c:v>
                </c:pt>
                <c:pt idx="31831">
                  <c:v>541.38800000000003</c:v>
                </c:pt>
                <c:pt idx="31832">
                  <c:v>583.41300000000001</c:v>
                </c:pt>
                <c:pt idx="31833">
                  <c:v>625.31100000000004</c:v>
                </c:pt>
                <c:pt idx="31834">
                  <c:v>667.072</c:v>
                </c:pt>
                <c:pt idx="31835">
                  <c:v>708.68700000000001</c:v>
                </c:pt>
                <c:pt idx="31836">
                  <c:v>750.14599999999996</c:v>
                </c:pt>
                <c:pt idx="31837">
                  <c:v>791.44100000000003</c:v>
                </c:pt>
                <c:pt idx="31838">
                  <c:v>832.56200000000001</c:v>
                </c:pt>
                <c:pt idx="31839">
                  <c:v>873.50099999999998</c:v>
                </c:pt>
                <c:pt idx="31840">
                  <c:v>914.24800000000005</c:v>
                </c:pt>
                <c:pt idx="31841">
                  <c:v>954.79499999999996</c:v>
                </c:pt>
                <c:pt idx="31842">
                  <c:v>995.13300000000004</c:v>
                </c:pt>
                <c:pt idx="31843" formatCode="0.00E+00">
                  <c:v>1035.25</c:v>
                </c:pt>
                <c:pt idx="31844" formatCode="0.00E+00">
                  <c:v>1075.1400000000001</c:v>
                </c:pt>
                <c:pt idx="31845" formatCode="0.00E+00">
                  <c:v>1114.8</c:v>
                </c:pt>
                <c:pt idx="31846" formatCode="0.00E+00">
                  <c:v>1154.21</c:v>
                </c:pt>
                <c:pt idx="31847" formatCode="0.00E+00">
                  <c:v>1193.3699999999999</c:v>
                </c:pt>
                <c:pt idx="31848" formatCode="0.00E+00">
                  <c:v>1232.27</c:v>
                </c:pt>
                <c:pt idx="31849" formatCode="0.00E+00">
                  <c:v>1270.9000000000001</c:v>
                </c:pt>
                <c:pt idx="31850" formatCode="0.00E+00">
                  <c:v>1309.25</c:v>
                </c:pt>
                <c:pt idx="31851" formatCode="0.00E+00">
                  <c:v>1347.31</c:v>
                </c:pt>
                <c:pt idx="31852" formatCode="0.00E+00">
                  <c:v>1385.08</c:v>
                </c:pt>
                <c:pt idx="31853" formatCode="0.00E+00">
                  <c:v>1422.54</c:v>
                </c:pt>
                <c:pt idx="31854" formatCode="0.00E+00">
                  <c:v>1459.69</c:v>
                </c:pt>
                <c:pt idx="31855" formatCode="0.00E+00">
                  <c:v>1496.52</c:v>
                </c:pt>
                <c:pt idx="31856" formatCode="0.00E+00">
                  <c:v>1533.03</c:v>
                </c:pt>
                <c:pt idx="31857" formatCode="0.00E+00">
                  <c:v>1569.2</c:v>
                </c:pt>
                <c:pt idx="31858" formatCode="0.00E+00">
                  <c:v>1605.02</c:v>
                </c:pt>
                <c:pt idx="31859" formatCode="0.00E+00">
                  <c:v>1640.49</c:v>
                </c:pt>
                <c:pt idx="31860" formatCode="0.00E+00">
                  <c:v>1675.6</c:v>
                </c:pt>
                <c:pt idx="31861" formatCode="0.00E+00">
                  <c:v>1710.35</c:v>
                </c:pt>
                <c:pt idx="31862" formatCode="0.00E+00">
                  <c:v>1744.72</c:v>
                </c:pt>
                <c:pt idx="31863" formatCode="0.00E+00">
                  <c:v>1778.71</c:v>
                </c:pt>
                <c:pt idx="31864" formatCode="0.00E+00">
                  <c:v>1812.31</c:v>
                </c:pt>
                <c:pt idx="31865" formatCode="0.00E+00">
                  <c:v>1845.51</c:v>
                </c:pt>
                <c:pt idx="31866" formatCode="0.00E+00">
                  <c:v>1878.31</c:v>
                </c:pt>
                <c:pt idx="31867" formatCode="0.00E+00">
                  <c:v>1910.69</c:v>
                </c:pt>
                <c:pt idx="31868" formatCode="0.00E+00">
                  <c:v>1942.66</c:v>
                </c:pt>
                <c:pt idx="31869" formatCode="0.00E+00">
                  <c:v>1974.2</c:v>
                </c:pt>
                <c:pt idx="31870" formatCode="0.00E+00">
                  <c:v>2005.3</c:v>
                </c:pt>
                <c:pt idx="31871" formatCode="0.00E+00">
                  <c:v>2035.97</c:v>
                </c:pt>
                <c:pt idx="31872" formatCode="0.00E+00">
                  <c:v>2066.1999999999998</c:v>
                </c:pt>
                <c:pt idx="31873" formatCode="0.00E+00">
                  <c:v>2095.9699999999998</c:v>
                </c:pt>
                <c:pt idx="31874" formatCode="0.00E+00">
                  <c:v>2125.2800000000002</c:v>
                </c:pt>
                <c:pt idx="31875" formatCode="0.00E+00">
                  <c:v>2154.12</c:v>
                </c:pt>
                <c:pt idx="31876" formatCode="0.00E+00">
                  <c:v>2182.4899999999998</c:v>
                </c:pt>
                <c:pt idx="31877" formatCode="0.00E+00">
                  <c:v>2210.39</c:v>
                </c:pt>
                <c:pt idx="31878" formatCode="0.00E+00">
                  <c:v>2237.8000000000002</c:v>
                </c:pt>
                <c:pt idx="31879" formatCode="0.00E+00">
                  <c:v>2264.7199999999998</c:v>
                </c:pt>
                <c:pt idx="31880" formatCode="0.00E+00">
                  <c:v>2291.14</c:v>
                </c:pt>
                <c:pt idx="31881" formatCode="0.00E+00">
                  <c:v>2317.06</c:v>
                </c:pt>
                <c:pt idx="31882" formatCode="0.00E+00">
                  <c:v>2342.48</c:v>
                </c:pt>
                <c:pt idx="31883" formatCode="0.00E+00">
                  <c:v>2367.38</c:v>
                </c:pt>
                <c:pt idx="31884" formatCode="0.00E+00">
                  <c:v>2391.7600000000002</c:v>
                </c:pt>
                <c:pt idx="31885" formatCode="0.00E+00">
                  <c:v>2415.61</c:v>
                </c:pt>
                <c:pt idx="31886" formatCode="0.00E+00">
                  <c:v>2438.94</c:v>
                </c:pt>
                <c:pt idx="31887" formatCode="0.00E+00">
                  <c:v>2461.7399999999998</c:v>
                </c:pt>
                <c:pt idx="31888" formatCode="0.00E+00">
                  <c:v>2483.9899999999998</c:v>
                </c:pt>
                <c:pt idx="31889" formatCode="0.00E+00">
                  <c:v>2505.6999999999998</c:v>
                </c:pt>
                <c:pt idx="31890" formatCode="0.00E+00">
                  <c:v>2526.86</c:v>
                </c:pt>
                <c:pt idx="31891" formatCode="0.00E+00">
                  <c:v>2547.4699999999998</c:v>
                </c:pt>
                <c:pt idx="31892" formatCode="0.00E+00">
                  <c:v>2567.52</c:v>
                </c:pt>
                <c:pt idx="31893" formatCode="0.00E+00">
                  <c:v>2587.0100000000002</c:v>
                </c:pt>
                <c:pt idx="31894" formatCode="0.00E+00">
                  <c:v>2605.9299999999998</c:v>
                </c:pt>
                <c:pt idx="31895" formatCode="0.00E+00">
                  <c:v>2624.28</c:v>
                </c:pt>
                <c:pt idx="31896" formatCode="0.00E+00">
                  <c:v>2642.05</c:v>
                </c:pt>
                <c:pt idx="31897" formatCode="0.00E+00">
                  <c:v>2659.24</c:v>
                </c:pt>
                <c:pt idx="31898" formatCode="0.00E+00">
                  <c:v>2675.86</c:v>
                </c:pt>
                <c:pt idx="31899" formatCode="0.00E+00">
                  <c:v>2691.88</c:v>
                </c:pt>
                <c:pt idx="31900" formatCode="0.00E+00">
                  <c:v>2707.31</c:v>
                </c:pt>
                <c:pt idx="31901" formatCode="0.00E+00">
                  <c:v>2722.16</c:v>
                </c:pt>
                <c:pt idx="31902" formatCode="0.00E+00">
                  <c:v>2736.4</c:v>
                </c:pt>
                <c:pt idx="31903" formatCode="0.00E+00">
                  <c:v>2750.05</c:v>
                </c:pt>
                <c:pt idx="31904" formatCode="0.00E+00">
                  <c:v>2763.1</c:v>
                </c:pt>
                <c:pt idx="31905" formatCode="0.00E+00">
                  <c:v>2775.53</c:v>
                </c:pt>
                <c:pt idx="31906" formatCode="0.00E+00">
                  <c:v>2787.36</c:v>
                </c:pt>
                <c:pt idx="31907" formatCode="0.00E+00">
                  <c:v>2798.58</c:v>
                </c:pt>
                <c:pt idx="31908" formatCode="0.00E+00">
                  <c:v>2809.19</c:v>
                </c:pt>
                <c:pt idx="31909" formatCode="0.00E+00">
                  <c:v>2819.18</c:v>
                </c:pt>
                <c:pt idx="31910" formatCode="0.00E+00">
                  <c:v>2828.56</c:v>
                </c:pt>
                <c:pt idx="31911" formatCode="0.00E+00">
                  <c:v>2837.31</c:v>
                </c:pt>
                <c:pt idx="31912" formatCode="0.00E+00">
                  <c:v>2845.44</c:v>
                </c:pt>
                <c:pt idx="31913" formatCode="0.00E+00">
                  <c:v>2852.95</c:v>
                </c:pt>
                <c:pt idx="31914" formatCode="0.00E+00">
                  <c:v>2859.84</c:v>
                </c:pt>
                <c:pt idx="31915" formatCode="0.00E+00">
                  <c:v>2866.09</c:v>
                </c:pt>
                <c:pt idx="31916" formatCode="0.00E+00">
                  <c:v>2871.72</c:v>
                </c:pt>
                <c:pt idx="31917" formatCode="0.00E+00">
                  <c:v>2876.72</c:v>
                </c:pt>
                <c:pt idx="31918" formatCode="0.00E+00">
                  <c:v>2881.09</c:v>
                </c:pt>
                <c:pt idx="31919" formatCode="0.00E+00">
                  <c:v>2884.83</c:v>
                </c:pt>
                <c:pt idx="31920" formatCode="0.00E+00">
                  <c:v>2887.94</c:v>
                </c:pt>
                <c:pt idx="31921" formatCode="0.00E+00">
                  <c:v>2890.41</c:v>
                </c:pt>
                <c:pt idx="31922" formatCode="0.00E+00">
                  <c:v>2892.25</c:v>
                </c:pt>
                <c:pt idx="31923" formatCode="0.00E+00">
                  <c:v>2893.45</c:v>
                </c:pt>
                <c:pt idx="31924" formatCode="0.00E+00">
                  <c:v>2894.03</c:v>
                </c:pt>
                <c:pt idx="31925" formatCode="0.00E+00">
                  <c:v>2893.96</c:v>
                </c:pt>
                <c:pt idx="31926" formatCode="0.00E+00">
                  <c:v>2893.27</c:v>
                </c:pt>
                <c:pt idx="31927" formatCode="0.00E+00">
                  <c:v>2891.94</c:v>
                </c:pt>
                <c:pt idx="31928" formatCode="0.00E+00">
                  <c:v>2889.98</c:v>
                </c:pt>
                <c:pt idx="31929" formatCode="0.00E+00">
                  <c:v>2887.38</c:v>
                </c:pt>
                <c:pt idx="31930" formatCode="0.00E+00">
                  <c:v>2884.15</c:v>
                </c:pt>
                <c:pt idx="31931" formatCode="0.00E+00">
                  <c:v>2880.29</c:v>
                </c:pt>
                <c:pt idx="31932" formatCode="0.00E+00">
                  <c:v>2875.8</c:v>
                </c:pt>
                <c:pt idx="31933" formatCode="0.00E+00">
                  <c:v>2870.68</c:v>
                </c:pt>
                <c:pt idx="31934" formatCode="0.00E+00">
                  <c:v>2864.93</c:v>
                </c:pt>
                <c:pt idx="31935" formatCode="0.00E+00">
                  <c:v>2858.55</c:v>
                </c:pt>
                <c:pt idx="31936" formatCode="0.00E+00">
                  <c:v>2851.54</c:v>
                </c:pt>
                <c:pt idx="31937" formatCode="0.00E+00">
                  <c:v>2843.91</c:v>
                </c:pt>
                <c:pt idx="31938" formatCode="0.00E+00">
                  <c:v>2835.66</c:v>
                </c:pt>
                <c:pt idx="31939" formatCode="0.00E+00">
                  <c:v>2826.79</c:v>
                </c:pt>
                <c:pt idx="31940" formatCode="0.00E+00">
                  <c:v>2817.29</c:v>
                </c:pt>
                <c:pt idx="31941" formatCode="0.00E+00">
                  <c:v>2807.18</c:v>
                </c:pt>
                <c:pt idx="31942" formatCode="0.00E+00">
                  <c:v>2796.46</c:v>
                </c:pt>
                <c:pt idx="31943" formatCode="0.00E+00">
                  <c:v>2785.12</c:v>
                </c:pt>
                <c:pt idx="31944" formatCode="0.00E+00">
                  <c:v>2773.17</c:v>
                </c:pt>
                <c:pt idx="31945" formatCode="0.00E+00">
                  <c:v>2760.61</c:v>
                </c:pt>
                <c:pt idx="31946" formatCode="0.00E+00">
                  <c:v>2747.45</c:v>
                </c:pt>
                <c:pt idx="31947" formatCode="0.00E+00">
                  <c:v>2733.69</c:v>
                </c:pt>
                <c:pt idx="31948" formatCode="0.00E+00">
                  <c:v>2719.33</c:v>
                </c:pt>
                <c:pt idx="31949" formatCode="0.00E+00">
                  <c:v>2704.37</c:v>
                </c:pt>
                <c:pt idx="31950" formatCode="0.00E+00">
                  <c:v>2688.82</c:v>
                </c:pt>
                <c:pt idx="31951" formatCode="0.00E+00">
                  <c:v>2672.68</c:v>
                </c:pt>
                <c:pt idx="31952" formatCode="0.00E+00">
                  <c:v>2655.96</c:v>
                </c:pt>
                <c:pt idx="31953" formatCode="0.00E+00">
                  <c:v>2638.65</c:v>
                </c:pt>
                <c:pt idx="31954" formatCode="0.00E+00">
                  <c:v>2620.77</c:v>
                </c:pt>
                <c:pt idx="31955" formatCode="0.00E+00">
                  <c:v>2602.31</c:v>
                </c:pt>
                <c:pt idx="31956" formatCode="0.00E+00">
                  <c:v>2583.2800000000002</c:v>
                </c:pt>
                <c:pt idx="31957" formatCode="0.00E+00">
                  <c:v>2563.69</c:v>
                </c:pt>
                <c:pt idx="31958" formatCode="0.00E+00">
                  <c:v>2543.5300000000002</c:v>
                </c:pt>
                <c:pt idx="31959" formatCode="0.00E+00">
                  <c:v>2522.8200000000002</c:v>
                </c:pt>
                <c:pt idx="31960" formatCode="0.00E+00">
                  <c:v>2501.5500000000002</c:v>
                </c:pt>
                <c:pt idx="31961" formatCode="0.00E+00">
                  <c:v>2479.7399999999998</c:v>
                </c:pt>
                <c:pt idx="31962" formatCode="0.00E+00">
                  <c:v>2457.38</c:v>
                </c:pt>
                <c:pt idx="31963" formatCode="0.00E+00">
                  <c:v>2434.48</c:v>
                </c:pt>
                <c:pt idx="31964" formatCode="0.00E+00">
                  <c:v>2411.0500000000002</c:v>
                </c:pt>
                <c:pt idx="31965" formatCode="0.00E+00">
                  <c:v>2387.1</c:v>
                </c:pt>
                <c:pt idx="31966" formatCode="0.00E+00">
                  <c:v>2362.62</c:v>
                </c:pt>
                <c:pt idx="31967" formatCode="0.00E+00">
                  <c:v>2337.62</c:v>
                </c:pt>
                <c:pt idx="31968" formatCode="0.00E+00">
                  <c:v>2312.11</c:v>
                </c:pt>
                <c:pt idx="31969" formatCode="0.00E+00">
                  <c:v>2286.09</c:v>
                </c:pt>
                <c:pt idx="31970" formatCode="0.00E+00">
                  <c:v>2259.58</c:v>
                </c:pt>
                <c:pt idx="31971" formatCode="0.00E+00">
                  <c:v>2232.56</c:v>
                </c:pt>
                <c:pt idx="31972" formatCode="0.00E+00">
                  <c:v>2205.06</c:v>
                </c:pt>
                <c:pt idx="31973" formatCode="0.00E+00">
                  <c:v>2177.08</c:v>
                </c:pt>
                <c:pt idx="31974" formatCode="0.00E+00">
                  <c:v>2148.62</c:v>
                </c:pt>
                <c:pt idx="31975" formatCode="0.00E+00">
                  <c:v>2119.69</c:v>
                </c:pt>
                <c:pt idx="31976" formatCode="0.00E+00">
                  <c:v>2090.29</c:v>
                </c:pt>
                <c:pt idx="31977" formatCode="0.00E+00">
                  <c:v>2060.4299999999998</c:v>
                </c:pt>
                <c:pt idx="31978" formatCode="0.00E+00">
                  <c:v>2030.13</c:v>
                </c:pt>
                <c:pt idx="31979" formatCode="0.00E+00">
                  <c:v>1999.38</c:v>
                </c:pt>
                <c:pt idx="31980" formatCode="0.00E+00">
                  <c:v>1968.19</c:v>
                </c:pt>
                <c:pt idx="31981" formatCode="0.00E+00">
                  <c:v>1936.57</c:v>
                </c:pt>
                <c:pt idx="31982" formatCode="0.00E+00">
                  <c:v>1904.53</c:v>
                </c:pt>
                <c:pt idx="31983" formatCode="0.00E+00">
                  <c:v>1872.06</c:v>
                </c:pt>
                <c:pt idx="31984" formatCode="0.00E+00">
                  <c:v>1839.19</c:v>
                </c:pt>
                <c:pt idx="31985" formatCode="0.00E+00">
                  <c:v>1805.92</c:v>
                </c:pt>
                <c:pt idx="31986" formatCode="0.00E+00">
                  <c:v>1772.25</c:v>
                </c:pt>
                <c:pt idx="31987" formatCode="0.00E+00">
                  <c:v>1738.19</c:v>
                </c:pt>
                <c:pt idx="31988" formatCode="0.00E+00">
                  <c:v>1703.75</c:v>
                </c:pt>
                <c:pt idx="31989" formatCode="0.00E+00">
                  <c:v>1668.94</c:v>
                </c:pt>
                <c:pt idx="31990" formatCode="0.00E+00">
                  <c:v>1633.77</c:v>
                </c:pt>
                <c:pt idx="31991" formatCode="0.00E+00">
                  <c:v>1598.23</c:v>
                </c:pt>
                <c:pt idx="31992" formatCode="0.00E+00">
                  <c:v>1562.35</c:v>
                </c:pt>
                <c:pt idx="31993" formatCode="0.00E+00">
                  <c:v>1526.12</c:v>
                </c:pt>
                <c:pt idx="31994" formatCode="0.00E+00">
                  <c:v>1489.56</c:v>
                </c:pt>
                <c:pt idx="31995" formatCode="0.00E+00">
                  <c:v>1452.67</c:v>
                </c:pt>
                <c:pt idx="31996" formatCode="0.00E+00">
                  <c:v>1415.46</c:v>
                </c:pt>
                <c:pt idx="31997" formatCode="0.00E+00">
                  <c:v>1377.95</c:v>
                </c:pt>
                <c:pt idx="31998" formatCode="0.00E+00">
                  <c:v>1340.13</c:v>
                </c:pt>
                <c:pt idx="31999" formatCode="0.00E+00">
                  <c:v>1302.02</c:v>
                </c:pt>
                <c:pt idx="32000" formatCode="0.00E+00">
                  <c:v>1263.6199999999999</c:v>
                </c:pt>
                <c:pt idx="32001" formatCode="0.00E+00">
                  <c:v>1224.95</c:v>
                </c:pt>
                <c:pt idx="32002" formatCode="0.00E+00">
                  <c:v>1186.01</c:v>
                </c:pt>
                <c:pt idx="32003" formatCode="0.00E+00">
                  <c:v>1146.8</c:v>
                </c:pt>
                <c:pt idx="32004" formatCode="0.00E+00">
                  <c:v>1107.3499999999999</c:v>
                </c:pt>
                <c:pt idx="32005" formatCode="0.00E+00">
                  <c:v>1067.6600000000001</c:v>
                </c:pt>
                <c:pt idx="32006" formatCode="0.00E+00">
                  <c:v>1027.73</c:v>
                </c:pt>
                <c:pt idx="32007">
                  <c:v>987.57299999999998</c:v>
                </c:pt>
                <c:pt idx="32008">
                  <c:v>947.202</c:v>
                </c:pt>
                <c:pt idx="32009">
                  <c:v>906.62400000000002</c:v>
                </c:pt>
                <c:pt idx="32010">
                  <c:v>865.84799999999996</c:v>
                </c:pt>
                <c:pt idx="32011">
                  <c:v>824.88099999999997</c:v>
                </c:pt>
                <c:pt idx="32012">
                  <c:v>783.73400000000004</c:v>
                </c:pt>
                <c:pt idx="32013">
                  <c:v>742.41600000000005</c:v>
                </c:pt>
                <c:pt idx="32014">
                  <c:v>700.93499999999995</c:v>
                </c:pt>
                <c:pt idx="32015">
                  <c:v>659.30100000000004</c:v>
                </c:pt>
                <c:pt idx="32016">
                  <c:v>617.52200000000005</c:v>
                </c:pt>
                <c:pt idx="32017">
                  <c:v>575.60799999999995</c:v>
                </c:pt>
                <c:pt idx="32018">
                  <c:v>533.56799999999998</c:v>
                </c:pt>
                <c:pt idx="32019">
                  <c:v>491.411</c:v>
                </c:pt>
                <c:pt idx="32020">
                  <c:v>449.14699999999999</c:v>
                </c:pt>
                <c:pt idx="32021">
                  <c:v>406.78500000000003</c:v>
                </c:pt>
                <c:pt idx="32022">
                  <c:v>364.334</c:v>
                </c:pt>
                <c:pt idx="32023">
                  <c:v>321.803</c:v>
                </c:pt>
                <c:pt idx="32024">
                  <c:v>279.20100000000002</c:v>
                </c:pt>
                <c:pt idx="32025">
                  <c:v>236.53800000000001</c:v>
                </c:pt>
                <c:pt idx="32026">
                  <c:v>193.82400000000001</c:v>
                </c:pt>
                <c:pt idx="32027">
                  <c:v>151.06700000000001</c:v>
                </c:pt>
                <c:pt idx="32028">
                  <c:v>108.276</c:v>
                </c:pt>
                <c:pt idx="32029">
                  <c:v>65.462500000000006</c:v>
                </c:pt>
                <c:pt idx="32030">
                  <c:v>22.634399999999999</c:v>
                </c:pt>
                <c:pt idx="32031">
                  <c:v>-20.1983</c:v>
                </c:pt>
                <c:pt idx="32032">
                  <c:v>-63.026299999999999</c:v>
                </c:pt>
                <c:pt idx="32033">
                  <c:v>-105.84</c:v>
                </c:pt>
                <c:pt idx="32034">
                  <c:v>-148.631</c:v>
                </c:pt>
                <c:pt idx="32035">
                  <c:v>-191.38900000000001</c:v>
                </c:pt>
                <c:pt idx="32036">
                  <c:v>-234.10499999999999</c:v>
                </c:pt>
                <c:pt idx="32037">
                  <c:v>-276.77</c:v>
                </c:pt>
                <c:pt idx="32038">
                  <c:v>-319.37299999999999</c:v>
                </c:pt>
                <c:pt idx="32039">
                  <c:v>-361.90699999999998</c:v>
                </c:pt>
                <c:pt idx="32040">
                  <c:v>-404.36099999999999</c:v>
                </c:pt>
                <c:pt idx="32041">
                  <c:v>-446.726</c:v>
                </c:pt>
                <c:pt idx="32042">
                  <c:v>-488.99400000000003</c:v>
                </c:pt>
                <c:pt idx="32043">
                  <c:v>-531.154</c:v>
                </c:pt>
                <c:pt idx="32044">
                  <c:v>-573.19799999999998</c:v>
                </c:pt>
                <c:pt idx="32045">
                  <c:v>-615.11599999999999</c:v>
                </c:pt>
                <c:pt idx="32046">
                  <c:v>-656.899</c:v>
                </c:pt>
                <c:pt idx="32047">
                  <c:v>-698.53899999999999</c:v>
                </c:pt>
                <c:pt idx="32048">
                  <c:v>-740.02499999999998</c:v>
                </c:pt>
                <c:pt idx="32049">
                  <c:v>-781.34900000000005</c:v>
                </c:pt>
                <c:pt idx="32050">
                  <c:v>-822.50199999999995</c:v>
                </c:pt>
                <c:pt idx="32051">
                  <c:v>-863.47500000000002</c:v>
                </c:pt>
                <c:pt idx="32052">
                  <c:v>-904.25800000000004</c:v>
                </c:pt>
                <c:pt idx="32053">
                  <c:v>-944.84400000000005</c:v>
                </c:pt>
                <c:pt idx="32054">
                  <c:v>-985.22199999999998</c:v>
                </c:pt>
                <c:pt idx="32055" formatCode="0.00E+00">
                  <c:v>-1025.3800000000001</c:v>
                </c:pt>
                <c:pt idx="32056" formatCode="0.00E+00">
                  <c:v>-1065.32</c:v>
                </c:pt>
                <c:pt idx="32057" formatCode="0.00E+00">
                  <c:v>-1105.03</c:v>
                </c:pt>
                <c:pt idx="32058" formatCode="0.00E+00">
                  <c:v>-1144.49</c:v>
                </c:pt>
                <c:pt idx="32059" formatCode="0.00E+00">
                  <c:v>-1183.7</c:v>
                </c:pt>
                <c:pt idx="32060" formatCode="0.00E+00">
                  <c:v>-1222.6500000000001</c:v>
                </c:pt>
                <c:pt idx="32061" formatCode="0.00E+00">
                  <c:v>-1261.33</c:v>
                </c:pt>
                <c:pt idx="32062" formatCode="0.00E+00">
                  <c:v>-1299.74</c:v>
                </c:pt>
                <c:pt idx="32063" formatCode="0.00E+00">
                  <c:v>-1337.86</c:v>
                </c:pt>
                <c:pt idx="32064" formatCode="0.00E+00">
                  <c:v>-1375.69</c:v>
                </c:pt>
                <c:pt idx="32065" formatCode="0.00E+00">
                  <c:v>-1413.22</c:v>
                </c:pt>
                <c:pt idx="32066" formatCode="0.00E+00">
                  <c:v>-1450.43</c:v>
                </c:pt>
                <c:pt idx="32067" formatCode="0.00E+00">
                  <c:v>-1487.33</c:v>
                </c:pt>
                <c:pt idx="32068" formatCode="0.00E+00">
                  <c:v>-1523.91</c:v>
                </c:pt>
                <c:pt idx="32069" formatCode="0.00E+00">
                  <c:v>-1560.15</c:v>
                </c:pt>
                <c:pt idx="32070" formatCode="0.00E+00">
                  <c:v>-1596.04</c:v>
                </c:pt>
                <c:pt idx="32071" formatCode="0.00E+00">
                  <c:v>-1631.59</c:v>
                </c:pt>
                <c:pt idx="32072" formatCode="0.00E+00">
                  <c:v>-1666.78</c:v>
                </c:pt>
                <c:pt idx="32073" formatCode="0.00E+00">
                  <c:v>-1701.61</c:v>
                </c:pt>
                <c:pt idx="32074" formatCode="0.00E+00">
                  <c:v>-1736.06</c:v>
                </c:pt>
                <c:pt idx="32075" formatCode="0.00E+00">
                  <c:v>-1770.13</c:v>
                </c:pt>
                <c:pt idx="32076" formatCode="0.00E+00">
                  <c:v>-1803.81</c:v>
                </c:pt>
                <c:pt idx="32077" formatCode="0.00E+00">
                  <c:v>-1837.1</c:v>
                </c:pt>
                <c:pt idx="32078" formatCode="0.00E+00">
                  <c:v>-1869.99</c:v>
                </c:pt>
                <c:pt idx="32079" formatCode="0.00E+00">
                  <c:v>-1902.47</c:v>
                </c:pt>
                <c:pt idx="32080" formatCode="0.00E+00">
                  <c:v>-1934.53</c:v>
                </c:pt>
                <c:pt idx="32081" formatCode="0.00E+00">
                  <c:v>-1966.16</c:v>
                </c:pt>
                <c:pt idx="32082" formatCode="0.00E+00">
                  <c:v>-1997.37</c:v>
                </c:pt>
                <c:pt idx="32083" formatCode="0.00E+00">
                  <c:v>-2028.13</c:v>
                </c:pt>
                <c:pt idx="32084" formatCode="0.00E+00">
                  <c:v>-2058.46</c:v>
                </c:pt>
                <c:pt idx="32085" formatCode="0.00E+00">
                  <c:v>-2088.33</c:v>
                </c:pt>
                <c:pt idx="32086" formatCode="0.00E+00">
                  <c:v>-2117.7399999999998</c:v>
                </c:pt>
                <c:pt idx="32087" formatCode="0.00E+00">
                  <c:v>-2146.69</c:v>
                </c:pt>
                <c:pt idx="32088" formatCode="0.00E+00">
                  <c:v>-2175.17</c:v>
                </c:pt>
                <c:pt idx="32089" formatCode="0.00E+00">
                  <c:v>-2203.1799999999998</c:v>
                </c:pt>
                <c:pt idx="32090" formatCode="0.00E+00">
                  <c:v>-2230.6999999999998</c:v>
                </c:pt>
                <c:pt idx="32091" formatCode="0.00E+00">
                  <c:v>-2257.73</c:v>
                </c:pt>
                <c:pt idx="32092" formatCode="0.00E+00">
                  <c:v>-2284.2600000000002</c:v>
                </c:pt>
                <c:pt idx="32093" formatCode="0.00E+00">
                  <c:v>-2310.3000000000002</c:v>
                </c:pt>
                <c:pt idx="32094" formatCode="0.00E+00">
                  <c:v>-2335.83</c:v>
                </c:pt>
                <c:pt idx="32095" formatCode="0.00E+00">
                  <c:v>-2360.85</c:v>
                </c:pt>
                <c:pt idx="32096" formatCode="0.00E+00">
                  <c:v>-2385.35</c:v>
                </c:pt>
                <c:pt idx="32097" formatCode="0.00E+00">
                  <c:v>-2409.33</c:v>
                </c:pt>
                <c:pt idx="32098" formatCode="0.00E+00">
                  <c:v>-2432.7800000000002</c:v>
                </c:pt>
                <c:pt idx="32099" formatCode="0.00E+00">
                  <c:v>-2455.69</c:v>
                </c:pt>
                <c:pt idx="32100" formatCode="0.00E+00">
                  <c:v>-2478.0700000000002</c:v>
                </c:pt>
                <c:pt idx="32101" formatCode="0.00E+00">
                  <c:v>-2499.91</c:v>
                </c:pt>
                <c:pt idx="32102" formatCode="0.00E+00">
                  <c:v>-2521.1999999999998</c:v>
                </c:pt>
                <c:pt idx="32103" formatCode="0.00E+00">
                  <c:v>-2541.9299999999998</c:v>
                </c:pt>
                <c:pt idx="32104" formatCode="0.00E+00">
                  <c:v>-2562.11</c:v>
                </c:pt>
                <c:pt idx="32105" formatCode="0.00E+00">
                  <c:v>-2581.73</c:v>
                </c:pt>
                <c:pt idx="32106" formatCode="0.00E+00">
                  <c:v>-2600.7800000000002</c:v>
                </c:pt>
                <c:pt idx="32107" formatCode="0.00E+00">
                  <c:v>-2619.2600000000002</c:v>
                </c:pt>
                <c:pt idx="32108" formatCode="0.00E+00">
                  <c:v>-2637.17</c:v>
                </c:pt>
                <c:pt idx="32109" formatCode="0.00E+00">
                  <c:v>-2654.5</c:v>
                </c:pt>
                <c:pt idx="32110" formatCode="0.00E+00">
                  <c:v>-2671.25</c:v>
                </c:pt>
                <c:pt idx="32111" formatCode="0.00E+00">
                  <c:v>-2687.41</c:v>
                </c:pt>
                <c:pt idx="32112" formatCode="0.00E+00">
                  <c:v>-2702.98</c:v>
                </c:pt>
                <c:pt idx="32113" formatCode="0.00E+00">
                  <c:v>-2717.97</c:v>
                </c:pt>
                <c:pt idx="32114" formatCode="0.00E+00">
                  <c:v>-2732.35</c:v>
                </c:pt>
                <c:pt idx="32115" formatCode="0.00E+00">
                  <c:v>-2746.14</c:v>
                </c:pt>
                <c:pt idx="32116" formatCode="0.00E+00">
                  <c:v>-2759.33</c:v>
                </c:pt>
                <c:pt idx="32117" formatCode="0.00E+00">
                  <c:v>-2771.91</c:v>
                </c:pt>
                <c:pt idx="32118" formatCode="0.00E+00">
                  <c:v>-2783.88</c:v>
                </c:pt>
                <c:pt idx="32119" formatCode="0.00E+00">
                  <c:v>-2795.25</c:v>
                </c:pt>
                <c:pt idx="32120" formatCode="0.00E+00">
                  <c:v>-2806</c:v>
                </c:pt>
                <c:pt idx="32121" formatCode="0.00E+00">
                  <c:v>-2816.13</c:v>
                </c:pt>
                <c:pt idx="32122" formatCode="0.00E+00">
                  <c:v>-2825.65</c:v>
                </c:pt>
                <c:pt idx="32123" formatCode="0.00E+00">
                  <c:v>-2834.55</c:v>
                </c:pt>
                <c:pt idx="32124" formatCode="0.00E+00">
                  <c:v>-2842.83</c:v>
                </c:pt>
                <c:pt idx="32125" formatCode="0.00E+00">
                  <c:v>-2850.49</c:v>
                </c:pt>
                <c:pt idx="32126" formatCode="0.00E+00">
                  <c:v>-2857.52</c:v>
                </c:pt>
                <c:pt idx="32127" formatCode="0.00E+00">
                  <c:v>-2863.93</c:v>
                </c:pt>
                <c:pt idx="32128" formatCode="0.00E+00">
                  <c:v>-2869.71</c:v>
                </c:pt>
                <c:pt idx="32129" formatCode="0.00E+00">
                  <c:v>-2874.86</c:v>
                </c:pt>
                <c:pt idx="32130" formatCode="0.00E+00">
                  <c:v>-2879.38</c:v>
                </c:pt>
                <c:pt idx="32131" formatCode="0.00E+00">
                  <c:v>-2883.27</c:v>
                </c:pt>
                <c:pt idx="32132" formatCode="0.00E+00">
                  <c:v>-2886.52</c:v>
                </c:pt>
                <c:pt idx="32133" formatCode="0.00E+00">
                  <c:v>-2889.15</c:v>
                </c:pt>
                <c:pt idx="32134" formatCode="0.00E+00">
                  <c:v>-2891.14</c:v>
                </c:pt>
                <c:pt idx="32135" formatCode="0.00E+00">
                  <c:v>-2892.5</c:v>
                </c:pt>
                <c:pt idx="32136" formatCode="0.00E+00">
                  <c:v>-2893.22</c:v>
                </c:pt>
                <c:pt idx="32137" formatCode="0.00E+00">
                  <c:v>-2893.31</c:v>
                </c:pt>
                <c:pt idx="32138" formatCode="0.00E+00">
                  <c:v>-2892.77</c:v>
                </c:pt>
                <c:pt idx="32139" formatCode="0.00E+00">
                  <c:v>-2891.6</c:v>
                </c:pt>
                <c:pt idx="32140" formatCode="0.00E+00">
                  <c:v>-2889.79</c:v>
                </c:pt>
                <c:pt idx="32141" formatCode="0.00E+00">
                  <c:v>-2887.34</c:v>
                </c:pt>
                <c:pt idx="32142" formatCode="0.00E+00">
                  <c:v>-2884.27</c:v>
                </c:pt>
                <c:pt idx="32143" formatCode="0.00E+00">
                  <c:v>-2880.56</c:v>
                </c:pt>
                <c:pt idx="32144" formatCode="0.00E+00">
                  <c:v>-2876.22</c:v>
                </c:pt>
                <c:pt idx="32145" formatCode="0.00E+00">
                  <c:v>-2871.25</c:v>
                </c:pt>
                <c:pt idx="32146" formatCode="0.00E+00">
                  <c:v>-2865.65</c:v>
                </c:pt>
                <c:pt idx="32147" formatCode="0.00E+00">
                  <c:v>-2859.42</c:v>
                </c:pt>
                <c:pt idx="32148" formatCode="0.00E+00">
                  <c:v>-2852.57</c:v>
                </c:pt>
                <c:pt idx="32149" formatCode="0.00E+00">
                  <c:v>-2845.09</c:v>
                </c:pt>
                <c:pt idx="32150" formatCode="0.00E+00">
                  <c:v>-2836.99</c:v>
                </c:pt>
                <c:pt idx="32151" formatCode="0.00E+00">
                  <c:v>-2828.27</c:v>
                </c:pt>
                <c:pt idx="32152" formatCode="0.00E+00">
                  <c:v>-2818.92</c:v>
                </c:pt>
                <c:pt idx="32153" formatCode="0.00E+00">
                  <c:v>-2808.96</c:v>
                </c:pt>
                <c:pt idx="32154" formatCode="0.00E+00">
                  <c:v>-2798.39</c:v>
                </c:pt>
                <c:pt idx="32155" formatCode="0.00E+00">
                  <c:v>-2787.2</c:v>
                </c:pt>
                <c:pt idx="32156" formatCode="0.00E+00">
                  <c:v>-2775.4</c:v>
                </c:pt>
                <c:pt idx="32157" formatCode="0.00E+00">
                  <c:v>-2763</c:v>
                </c:pt>
                <c:pt idx="32158" formatCode="0.00E+00">
                  <c:v>-2749.98</c:v>
                </c:pt>
                <c:pt idx="32159" formatCode="0.00E+00">
                  <c:v>-2736.37</c:v>
                </c:pt>
                <c:pt idx="32160" formatCode="0.00E+00">
                  <c:v>-2722.15</c:v>
                </c:pt>
                <c:pt idx="32161" formatCode="0.00E+00">
                  <c:v>-2707.34</c:v>
                </c:pt>
                <c:pt idx="32162" formatCode="0.00E+00">
                  <c:v>-2691.94</c:v>
                </c:pt>
                <c:pt idx="32163" formatCode="0.00E+00">
                  <c:v>-2675.94</c:v>
                </c:pt>
                <c:pt idx="32164" formatCode="0.00E+00">
                  <c:v>-2659.36</c:v>
                </c:pt>
                <c:pt idx="32165" formatCode="0.00E+00">
                  <c:v>-2642.2</c:v>
                </c:pt>
                <c:pt idx="32166" formatCode="0.00E+00">
                  <c:v>-2624.46</c:v>
                </c:pt>
                <c:pt idx="32167" formatCode="0.00E+00">
                  <c:v>-2606.14</c:v>
                </c:pt>
                <c:pt idx="32168" formatCode="0.00E+00">
                  <c:v>-2587.2600000000002</c:v>
                </c:pt>
                <c:pt idx="32169" formatCode="0.00E+00">
                  <c:v>-2567.8000000000002</c:v>
                </c:pt>
                <c:pt idx="32170" formatCode="0.00E+00">
                  <c:v>-2547.7800000000002</c:v>
                </c:pt>
                <c:pt idx="32171" formatCode="0.00E+00">
                  <c:v>-2527.21</c:v>
                </c:pt>
                <c:pt idx="32172" formatCode="0.00E+00">
                  <c:v>-2506.08</c:v>
                </c:pt>
                <c:pt idx="32173" formatCode="0.00E+00">
                  <c:v>-2484.4</c:v>
                </c:pt>
                <c:pt idx="32174" formatCode="0.00E+00">
                  <c:v>-2462.1799999999998</c:v>
                </c:pt>
                <c:pt idx="32175" formatCode="0.00E+00">
                  <c:v>-2439.42</c:v>
                </c:pt>
                <c:pt idx="32176" formatCode="0.00E+00">
                  <c:v>-2416.12</c:v>
                </c:pt>
                <c:pt idx="32177" formatCode="0.00E+00">
                  <c:v>-2392.3000000000002</c:v>
                </c:pt>
                <c:pt idx="32178" formatCode="0.00E+00">
                  <c:v>-2367.9499999999998</c:v>
                </c:pt>
                <c:pt idx="32179" formatCode="0.00E+00">
                  <c:v>-2343.08</c:v>
                </c:pt>
                <c:pt idx="32180" formatCode="0.00E+00">
                  <c:v>-2317.6999999999998</c:v>
                </c:pt>
                <c:pt idx="32181" formatCode="0.00E+00">
                  <c:v>-2291.81</c:v>
                </c:pt>
                <c:pt idx="32182" formatCode="0.00E+00">
                  <c:v>-2265.42</c:v>
                </c:pt>
                <c:pt idx="32183" formatCode="0.00E+00">
                  <c:v>-2238.5300000000002</c:v>
                </c:pt>
                <c:pt idx="32184" formatCode="0.00E+00">
                  <c:v>-2211.15</c:v>
                </c:pt>
                <c:pt idx="32185" formatCode="0.00E+00">
                  <c:v>-2183.29</c:v>
                </c:pt>
                <c:pt idx="32186" formatCode="0.00E+00">
                  <c:v>-2154.9499999999998</c:v>
                </c:pt>
                <c:pt idx="32187" formatCode="0.00E+00">
                  <c:v>-2126.14</c:v>
                </c:pt>
                <c:pt idx="32188" formatCode="0.00E+00">
                  <c:v>-2096.86</c:v>
                </c:pt>
                <c:pt idx="32189" formatCode="0.00E+00">
                  <c:v>-2067.12</c:v>
                </c:pt>
                <c:pt idx="32190" formatCode="0.00E+00">
                  <c:v>-2036.93</c:v>
                </c:pt>
                <c:pt idx="32191" formatCode="0.00E+00">
                  <c:v>-2006.29</c:v>
                </c:pt>
                <c:pt idx="32192" formatCode="0.00E+00">
                  <c:v>-1975.22</c:v>
                </c:pt>
                <c:pt idx="32193" formatCode="0.00E+00">
                  <c:v>-1943.71</c:v>
                </c:pt>
                <c:pt idx="32194" formatCode="0.00E+00">
                  <c:v>-1911.77</c:v>
                </c:pt>
                <c:pt idx="32195" formatCode="0.00E+00">
                  <c:v>-1879.42</c:v>
                </c:pt>
                <c:pt idx="32196" formatCode="0.00E+00">
                  <c:v>-1846.65</c:v>
                </c:pt>
                <c:pt idx="32197" formatCode="0.00E+00">
                  <c:v>-1813.48</c:v>
                </c:pt>
                <c:pt idx="32198" formatCode="0.00E+00">
                  <c:v>-1779.91</c:v>
                </c:pt>
                <c:pt idx="32199" formatCode="0.00E+00">
                  <c:v>-1745.96</c:v>
                </c:pt>
                <c:pt idx="32200" formatCode="0.00E+00">
                  <c:v>-1711.62</c:v>
                </c:pt>
                <c:pt idx="32201" formatCode="0.00E+00">
                  <c:v>-1676.9</c:v>
                </c:pt>
                <c:pt idx="32202" formatCode="0.00E+00">
                  <c:v>-1641.82</c:v>
                </c:pt>
                <c:pt idx="32203" formatCode="0.00E+00">
                  <c:v>-1606.38</c:v>
                </c:pt>
                <c:pt idx="32204" formatCode="0.00E+00">
                  <c:v>-1570.58</c:v>
                </c:pt>
                <c:pt idx="32205" formatCode="0.00E+00">
                  <c:v>-1534.45</c:v>
                </c:pt>
                <c:pt idx="32206" formatCode="0.00E+00">
                  <c:v>-1497.97</c:v>
                </c:pt>
                <c:pt idx="32207" formatCode="0.00E+00">
                  <c:v>-1461.17</c:v>
                </c:pt>
                <c:pt idx="32208" formatCode="0.00E+00">
                  <c:v>-1424.05</c:v>
                </c:pt>
                <c:pt idx="32209" formatCode="0.00E+00">
                  <c:v>-1386.61</c:v>
                </c:pt>
                <c:pt idx="32210" formatCode="0.00E+00">
                  <c:v>-1348.87</c:v>
                </c:pt>
                <c:pt idx="32211" formatCode="0.00E+00">
                  <c:v>-1310.84</c:v>
                </c:pt>
                <c:pt idx="32212" formatCode="0.00E+00">
                  <c:v>-1272.52</c:v>
                </c:pt>
                <c:pt idx="32213" formatCode="0.00E+00">
                  <c:v>-1233.92</c:v>
                </c:pt>
                <c:pt idx="32214" formatCode="0.00E+00">
                  <c:v>-1195.05</c:v>
                </c:pt>
                <c:pt idx="32215" formatCode="0.00E+00">
                  <c:v>-1155.92</c:v>
                </c:pt>
                <c:pt idx="32216" formatCode="0.00E+00">
                  <c:v>-1116.54</c:v>
                </c:pt>
                <c:pt idx="32217" formatCode="0.00E+00">
                  <c:v>-1076.9100000000001</c:v>
                </c:pt>
                <c:pt idx="32218" formatCode="0.00E+00">
                  <c:v>-1037.04</c:v>
                </c:pt>
                <c:pt idx="32219">
                  <c:v>-996.95100000000002</c:v>
                </c:pt>
                <c:pt idx="32220">
                  <c:v>-956.64099999999996</c:v>
                </c:pt>
                <c:pt idx="32221">
                  <c:v>-916.12099999999998</c:v>
                </c:pt>
                <c:pt idx="32222">
                  <c:v>-875.40099999999995</c:v>
                </c:pt>
                <c:pt idx="32223">
                  <c:v>-834.48900000000003</c:v>
                </c:pt>
                <c:pt idx="32224">
                  <c:v>-793.39400000000001</c:v>
                </c:pt>
                <c:pt idx="32225">
                  <c:v>-752.125</c:v>
                </c:pt>
                <c:pt idx="32226">
                  <c:v>-710.69100000000003</c:v>
                </c:pt>
                <c:pt idx="32227">
                  <c:v>-669.10199999999998</c:v>
                </c:pt>
                <c:pt idx="32228">
                  <c:v>-627.36699999999996</c:v>
                </c:pt>
                <c:pt idx="32229">
                  <c:v>-585.49400000000003</c:v>
                </c:pt>
                <c:pt idx="32230">
                  <c:v>-543.49300000000005</c:v>
                </c:pt>
                <c:pt idx="32231">
                  <c:v>-501.37299999999999</c:v>
                </c:pt>
                <c:pt idx="32232">
                  <c:v>-459.14299999999997</c:v>
                </c:pt>
                <c:pt idx="32233">
                  <c:v>-416.81299999999999</c:v>
                </c:pt>
                <c:pt idx="32234">
                  <c:v>-374.39100000000002</c:v>
                </c:pt>
                <c:pt idx="32235">
                  <c:v>-331.88799999999998</c:v>
                </c:pt>
                <c:pt idx="32236">
                  <c:v>-289.31200000000001</c:v>
                </c:pt>
                <c:pt idx="32237">
                  <c:v>-246.672</c:v>
                </c:pt>
                <c:pt idx="32238">
                  <c:v>-203.97800000000001</c:v>
                </c:pt>
                <c:pt idx="32239">
                  <c:v>-161.24</c:v>
                </c:pt>
                <c:pt idx="32240">
                  <c:v>-118.46599999999999</c:v>
                </c:pt>
                <c:pt idx="32241">
                  <c:v>-75.666200000000003</c:v>
                </c:pt>
                <c:pt idx="32242">
                  <c:v>-32.849800000000002</c:v>
                </c:pt>
                <c:pt idx="32243">
                  <c:v>9.9734300000000005</c:v>
                </c:pt>
                <c:pt idx="32244">
                  <c:v>52.7943</c:v>
                </c:pt>
                <c:pt idx="32245">
                  <c:v>95.603300000000004</c:v>
                </c:pt>
                <c:pt idx="32246">
                  <c:v>138.39099999999999</c:v>
                </c:pt>
                <c:pt idx="32247">
                  <c:v>181.149</c:v>
                </c:pt>
                <c:pt idx="32248">
                  <c:v>223.86699999999999</c:v>
                </c:pt>
                <c:pt idx="32249">
                  <c:v>266.536</c:v>
                </c:pt>
                <c:pt idx="32250">
                  <c:v>309.14600000000002</c:v>
                </c:pt>
                <c:pt idx="32251">
                  <c:v>351.68799999999999</c:v>
                </c:pt>
                <c:pt idx="32252">
                  <c:v>394.15199999999999</c:v>
                </c:pt>
                <c:pt idx="32253">
                  <c:v>436.53100000000001</c:v>
                </c:pt>
                <c:pt idx="32254">
                  <c:v>478.81299999999999</c:v>
                </c:pt>
                <c:pt idx="32255">
                  <c:v>520.99099999999999</c:v>
                </c:pt>
                <c:pt idx="32256">
                  <c:v>563.05499999999995</c:v>
                </c:pt>
                <c:pt idx="32257">
                  <c:v>604.99599999999998</c:v>
                </c:pt>
                <c:pt idx="32258">
                  <c:v>646.803</c:v>
                </c:pt>
                <c:pt idx="32259">
                  <c:v>688.46900000000005</c:v>
                </c:pt>
                <c:pt idx="32260">
                  <c:v>729.98400000000004</c:v>
                </c:pt>
                <c:pt idx="32261">
                  <c:v>771.33900000000006</c:v>
                </c:pt>
                <c:pt idx="32262">
                  <c:v>812.52499999999998</c:v>
                </c:pt>
                <c:pt idx="32263">
                  <c:v>853.53300000000002</c:v>
                </c:pt>
                <c:pt idx="32264">
                  <c:v>894.35400000000004</c:v>
                </c:pt>
                <c:pt idx="32265">
                  <c:v>934.97900000000004</c:v>
                </c:pt>
                <c:pt idx="32266">
                  <c:v>975.399</c:v>
                </c:pt>
                <c:pt idx="32267" formatCode="0.00E+00">
                  <c:v>1015.61</c:v>
                </c:pt>
                <c:pt idx="32268" formatCode="0.00E+00">
                  <c:v>1055.5899999999999</c:v>
                </c:pt>
                <c:pt idx="32269" formatCode="0.00E+00">
                  <c:v>1095.3399999999999</c:v>
                </c:pt>
                <c:pt idx="32270" formatCode="0.00E+00">
                  <c:v>1134.8499999999999</c:v>
                </c:pt>
                <c:pt idx="32271" formatCode="0.00E+00">
                  <c:v>1174.1199999999999</c:v>
                </c:pt>
                <c:pt idx="32272" formatCode="0.00E+00">
                  <c:v>1213.1199999999999</c:v>
                </c:pt>
                <c:pt idx="32273" formatCode="0.00E+00">
                  <c:v>1251.8599999999999</c:v>
                </c:pt>
                <c:pt idx="32274" formatCode="0.00E+00">
                  <c:v>1290.33</c:v>
                </c:pt>
                <c:pt idx="32275" formatCode="0.00E+00">
                  <c:v>1328.51</c:v>
                </c:pt>
                <c:pt idx="32276" formatCode="0.00E+00">
                  <c:v>1366.4</c:v>
                </c:pt>
                <c:pt idx="32277" formatCode="0.00E+00">
                  <c:v>1404</c:v>
                </c:pt>
                <c:pt idx="32278" formatCode="0.00E+00">
                  <c:v>1441.28</c:v>
                </c:pt>
                <c:pt idx="32279" formatCode="0.00E+00">
                  <c:v>1478.25</c:v>
                </c:pt>
                <c:pt idx="32280" formatCode="0.00E+00">
                  <c:v>1514.9</c:v>
                </c:pt>
                <c:pt idx="32281" formatCode="0.00E+00">
                  <c:v>1551.21</c:v>
                </c:pt>
                <c:pt idx="32282" formatCode="0.00E+00">
                  <c:v>1587.18</c:v>
                </c:pt>
                <c:pt idx="32283" formatCode="0.00E+00">
                  <c:v>1622.81</c:v>
                </c:pt>
                <c:pt idx="32284" formatCode="0.00E+00">
                  <c:v>1658.08</c:v>
                </c:pt>
                <c:pt idx="32285" formatCode="0.00E+00">
                  <c:v>1692.98</c:v>
                </c:pt>
                <c:pt idx="32286" formatCode="0.00E+00">
                  <c:v>1727.52</c:v>
                </c:pt>
                <c:pt idx="32287" formatCode="0.00E+00">
                  <c:v>1761.68</c:v>
                </c:pt>
                <c:pt idx="32288" formatCode="0.00E+00">
                  <c:v>1795.45</c:v>
                </c:pt>
                <c:pt idx="32289" formatCode="0.00E+00">
                  <c:v>1828.82</c:v>
                </c:pt>
                <c:pt idx="32290" formatCode="0.00E+00">
                  <c:v>1861.8</c:v>
                </c:pt>
                <c:pt idx="32291" formatCode="0.00E+00">
                  <c:v>1894.37</c:v>
                </c:pt>
                <c:pt idx="32292" formatCode="0.00E+00">
                  <c:v>1926.52</c:v>
                </c:pt>
                <c:pt idx="32293" formatCode="0.00E+00">
                  <c:v>1958.25</c:v>
                </c:pt>
                <c:pt idx="32294" formatCode="0.00E+00">
                  <c:v>1989.56</c:v>
                </c:pt>
                <c:pt idx="32295" formatCode="0.00E+00">
                  <c:v>2020.42</c:v>
                </c:pt>
                <c:pt idx="32296" formatCode="0.00E+00">
                  <c:v>2050.85</c:v>
                </c:pt>
                <c:pt idx="32297" formatCode="0.00E+00">
                  <c:v>2080.8200000000002</c:v>
                </c:pt>
                <c:pt idx="32298" formatCode="0.00E+00">
                  <c:v>2110.34</c:v>
                </c:pt>
                <c:pt idx="32299" formatCode="0.00E+00">
                  <c:v>2139.39</c:v>
                </c:pt>
                <c:pt idx="32300" formatCode="0.00E+00">
                  <c:v>2167.98</c:v>
                </c:pt>
                <c:pt idx="32301" formatCode="0.00E+00">
                  <c:v>2196.09</c:v>
                </c:pt>
                <c:pt idx="32302" formatCode="0.00E+00">
                  <c:v>2223.7199999999998</c:v>
                </c:pt>
                <c:pt idx="32303" formatCode="0.00E+00">
                  <c:v>2250.87</c:v>
                </c:pt>
                <c:pt idx="32304" formatCode="0.00E+00">
                  <c:v>2277.52</c:v>
                </c:pt>
                <c:pt idx="32305" formatCode="0.00E+00">
                  <c:v>2303.67</c:v>
                </c:pt>
                <c:pt idx="32306" formatCode="0.00E+00">
                  <c:v>2329.31</c:v>
                </c:pt>
                <c:pt idx="32307" formatCode="0.00E+00">
                  <c:v>2354.4499999999998</c:v>
                </c:pt>
                <c:pt idx="32308" formatCode="0.00E+00">
                  <c:v>2379.0700000000002</c:v>
                </c:pt>
                <c:pt idx="32309" formatCode="0.00E+00">
                  <c:v>2403.17</c:v>
                </c:pt>
                <c:pt idx="32310" formatCode="0.00E+00">
                  <c:v>2426.7399999999998</c:v>
                </c:pt>
                <c:pt idx="32311" formatCode="0.00E+00">
                  <c:v>2449.7800000000002</c:v>
                </c:pt>
                <c:pt idx="32312" formatCode="0.00E+00">
                  <c:v>2472.29</c:v>
                </c:pt>
                <c:pt idx="32313" formatCode="0.00E+00">
                  <c:v>2494.25</c:v>
                </c:pt>
                <c:pt idx="32314" formatCode="0.00E+00">
                  <c:v>2515.66</c:v>
                </c:pt>
                <c:pt idx="32315" formatCode="0.00E+00">
                  <c:v>2536.5300000000002</c:v>
                </c:pt>
                <c:pt idx="32316" formatCode="0.00E+00">
                  <c:v>2556.84</c:v>
                </c:pt>
                <c:pt idx="32317" formatCode="0.00E+00">
                  <c:v>2576.59</c:v>
                </c:pt>
                <c:pt idx="32318" formatCode="0.00E+00">
                  <c:v>2595.77</c:v>
                </c:pt>
                <c:pt idx="32319" formatCode="0.00E+00">
                  <c:v>2614.39</c:v>
                </c:pt>
                <c:pt idx="32320" formatCode="0.00E+00">
                  <c:v>2632.43</c:v>
                </c:pt>
                <c:pt idx="32321" formatCode="0.00E+00">
                  <c:v>2649.89</c:v>
                </c:pt>
                <c:pt idx="32322" formatCode="0.00E+00">
                  <c:v>2666.77</c:v>
                </c:pt>
                <c:pt idx="32323" formatCode="0.00E+00">
                  <c:v>2683.08</c:v>
                </c:pt>
                <c:pt idx="32324" formatCode="0.00E+00">
                  <c:v>2698.79</c:v>
                </c:pt>
                <c:pt idx="32325" formatCode="0.00E+00">
                  <c:v>2713.91</c:v>
                </c:pt>
                <c:pt idx="32326" formatCode="0.00E+00">
                  <c:v>2728.44</c:v>
                </c:pt>
                <c:pt idx="32327" formatCode="0.00E+00">
                  <c:v>2742.37</c:v>
                </c:pt>
                <c:pt idx="32328" formatCode="0.00E+00">
                  <c:v>2755.69</c:v>
                </c:pt>
                <c:pt idx="32329" formatCode="0.00E+00">
                  <c:v>2768.42</c:v>
                </c:pt>
                <c:pt idx="32330" formatCode="0.00E+00">
                  <c:v>2780.53</c:v>
                </c:pt>
                <c:pt idx="32331" formatCode="0.00E+00">
                  <c:v>2792.04</c:v>
                </c:pt>
                <c:pt idx="32332" formatCode="0.00E+00">
                  <c:v>2802.94</c:v>
                </c:pt>
                <c:pt idx="32333" formatCode="0.00E+00">
                  <c:v>2813.22</c:v>
                </c:pt>
                <c:pt idx="32334" formatCode="0.00E+00">
                  <c:v>2822.89</c:v>
                </c:pt>
                <c:pt idx="32335" formatCode="0.00E+00">
                  <c:v>2831.94</c:v>
                </c:pt>
                <c:pt idx="32336" formatCode="0.00E+00">
                  <c:v>2840.36</c:v>
                </c:pt>
                <c:pt idx="32337" formatCode="0.00E+00">
                  <c:v>2848.17</c:v>
                </c:pt>
                <c:pt idx="32338" formatCode="0.00E+00">
                  <c:v>2855.35</c:v>
                </c:pt>
                <c:pt idx="32339" formatCode="0.00E+00">
                  <c:v>2861.91</c:v>
                </c:pt>
                <c:pt idx="32340" formatCode="0.00E+00">
                  <c:v>2867.83</c:v>
                </c:pt>
                <c:pt idx="32341" formatCode="0.00E+00">
                  <c:v>2873.13</c:v>
                </c:pt>
                <c:pt idx="32342" formatCode="0.00E+00">
                  <c:v>2877.8</c:v>
                </c:pt>
                <c:pt idx="32343" formatCode="0.00E+00">
                  <c:v>2881.84</c:v>
                </c:pt>
                <c:pt idx="32344" formatCode="0.00E+00">
                  <c:v>2885.25</c:v>
                </c:pt>
                <c:pt idx="32345" formatCode="0.00E+00">
                  <c:v>2888.02</c:v>
                </c:pt>
                <c:pt idx="32346" formatCode="0.00E+00">
                  <c:v>2890.17</c:v>
                </c:pt>
                <c:pt idx="32347" formatCode="0.00E+00">
                  <c:v>2891.68</c:v>
                </c:pt>
                <c:pt idx="32348" formatCode="0.00E+00">
                  <c:v>2892.56</c:v>
                </c:pt>
                <c:pt idx="32349" formatCode="0.00E+00">
                  <c:v>2892.8</c:v>
                </c:pt>
                <c:pt idx="32350" formatCode="0.00E+00">
                  <c:v>2892.41</c:v>
                </c:pt>
                <c:pt idx="32351" formatCode="0.00E+00">
                  <c:v>2891.38</c:v>
                </c:pt>
                <c:pt idx="32352" formatCode="0.00E+00">
                  <c:v>2889.72</c:v>
                </c:pt>
                <c:pt idx="32353" formatCode="0.00E+00">
                  <c:v>2887.43</c:v>
                </c:pt>
                <c:pt idx="32354" formatCode="0.00E+00">
                  <c:v>2884.51</c:v>
                </c:pt>
                <c:pt idx="32355" formatCode="0.00E+00">
                  <c:v>2880.95</c:v>
                </c:pt>
                <c:pt idx="32356" formatCode="0.00E+00">
                  <c:v>2876.76</c:v>
                </c:pt>
                <c:pt idx="32357" formatCode="0.00E+00">
                  <c:v>2871.95</c:v>
                </c:pt>
                <c:pt idx="32358" formatCode="0.00E+00">
                  <c:v>2866.5</c:v>
                </c:pt>
                <c:pt idx="32359" formatCode="0.00E+00">
                  <c:v>2860.42</c:v>
                </c:pt>
                <c:pt idx="32360" formatCode="0.00E+00">
                  <c:v>2853.72</c:v>
                </c:pt>
                <c:pt idx="32361" formatCode="0.00E+00">
                  <c:v>2846.4</c:v>
                </c:pt>
                <c:pt idx="32362" formatCode="0.00E+00">
                  <c:v>2838.45</c:v>
                </c:pt>
                <c:pt idx="32363" formatCode="0.00E+00">
                  <c:v>2829.87</c:v>
                </c:pt>
                <c:pt idx="32364" formatCode="0.00E+00">
                  <c:v>2820.68</c:v>
                </c:pt>
                <c:pt idx="32365" formatCode="0.00E+00">
                  <c:v>2810.87</c:v>
                </c:pt>
                <c:pt idx="32366" formatCode="0.00E+00">
                  <c:v>2800.44</c:v>
                </c:pt>
                <c:pt idx="32367" formatCode="0.00E+00">
                  <c:v>2789.4</c:v>
                </c:pt>
                <c:pt idx="32368" formatCode="0.00E+00">
                  <c:v>2777.75</c:v>
                </c:pt>
                <c:pt idx="32369" formatCode="0.00E+00">
                  <c:v>2765.49</c:v>
                </c:pt>
                <c:pt idx="32370" formatCode="0.00E+00">
                  <c:v>2752.63</c:v>
                </c:pt>
                <c:pt idx="32371" formatCode="0.00E+00">
                  <c:v>2739.16</c:v>
                </c:pt>
                <c:pt idx="32372" formatCode="0.00E+00">
                  <c:v>2725.09</c:v>
                </c:pt>
                <c:pt idx="32373" formatCode="0.00E+00">
                  <c:v>2710.43</c:v>
                </c:pt>
                <c:pt idx="32374" formatCode="0.00E+00">
                  <c:v>2695.17</c:v>
                </c:pt>
                <c:pt idx="32375" formatCode="0.00E+00">
                  <c:v>2679.32</c:v>
                </c:pt>
                <c:pt idx="32376" formatCode="0.00E+00">
                  <c:v>2662.88</c:v>
                </c:pt>
                <c:pt idx="32377" formatCode="0.00E+00">
                  <c:v>2645.86</c:v>
                </c:pt>
                <c:pt idx="32378" formatCode="0.00E+00">
                  <c:v>2628.26</c:v>
                </c:pt>
                <c:pt idx="32379" formatCode="0.00E+00">
                  <c:v>2610.08</c:v>
                </c:pt>
                <c:pt idx="32380" formatCode="0.00E+00">
                  <c:v>2591.34</c:v>
                </c:pt>
                <c:pt idx="32381" formatCode="0.00E+00">
                  <c:v>2572.02</c:v>
                </c:pt>
                <c:pt idx="32382" formatCode="0.00E+00">
                  <c:v>2552.14</c:v>
                </c:pt>
                <c:pt idx="32383" formatCode="0.00E+00">
                  <c:v>2531.6999999999998</c:v>
                </c:pt>
                <c:pt idx="32384" formatCode="0.00E+00">
                  <c:v>2510.71</c:v>
                </c:pt>
                <c:pt idx="32385" formatCode="0.00E+00">
                  <c:v>2489.17</c:v>
                </c:pt>
                <c:pt idx="32386" formatCode="0.00E+00">
                  <c:v>2467.08</c:v>
                </c:pt>
                <c:pt idx="32387" formatCode="0.00E+00">
                  <c:v>2444.4499999999998</c:v>
                </c:pt>
                <c:pt idx="32388" formatCode="0.00E+00">
                  <c:v>2421.2800000000002</c:v>
                </c:pt>
                <c:pt idx="32389" formatCode="0.00E+00">
                  <c:v>2397.59</c:v>
                </c:pt>
                <c:pt idx="32390" formatCode="0.00E+00">
                  <c:v>2373.37</c:v>
                </c:pt>
                <c:pt idx="32391" formatCode="0.00E+00">
                  <c:v>2348.63</c:v>
                </c:pt>
                <c:pt idx="32392" formatCode="0.00E+00">
                  <c:v>2323.38</c:v>
                </c:pt>
                <c:pt idx="32393" formatCode="0.00E+00">
                  <c:v>2297.61</c:v>
                </c:pt>
                <c:pt idx="32394" formatCode="0.00E+00">
                  <c:v>2271.35</c:v>
                </c:pt>
                <c:pt idx="32395" formatCode="0.00E+00">
                  <c:v>2244.58</c:v>
                </c:pt>
                <c:pt idx="32396" formatCode="0.00E+00">
                  <c:v>2217.3200000000002</c:v>
                </c:pt>
                <c:pt idx="32397" formatCode="0.00E+00">
                  <c:v>2189.58</c:v>
                </c:pt>
                <c:pt idx="32398" formatCode="0.00E+00">
                  <c:v>2161.36</c:v>
                </c:pt>
                <c:pt idx="32399" formatCode="0.00E+00">
                  <c:v>2132.67</c:v>
                </c:pt>
                <c:pt idx="32400" formatCode="0.00E+00">
                  <c:v>2103.5</c:v>
                </c:pt>
                <c:pt idx="32401" formatCode="0.00E+00">
                  <c:v>2073.88</c:v>
                </c:pt>
                <c:pt idx="32402" formatCode="0.00E+00">
                  <c:v>2043.8</c:v>
                </c:pt>
                <c:pt idx="32403" formatCode="0.00E+00">
                  <c:v>2013.28</c:v>
                </c:pt>
                <c:pt idx="32404" formatCode="0.00E+00">
                  <c:v>1982.31</c:v>
                </c:pt>
                <c:pt idx="32405" formatCode="0.00E+00">
                  <c:v>1950.91</c:v>
                </c:pt>
                <c:pt idx="32406" formatCode="0.00E+00">
                  <c:v>1919.08</c:v>
                </c:pt>
                <c:pt idx="32407" formatCode="0.00E+00">
                  <c:v>1886.83</c:v>
                </c:pt>
                <c:pt idx="32408" formatCode="0.00E+00">
                  <c:v>1854.17</c:v>
                </c:pt>
                <c:pt idx="32409" formatCode="0.00E+00">
                  <c:v>1821.1</c:v>
                </c:pt>
                <c:pt idx="32410" formatCode="0.00E+00">
                  <c:v>1787.63</c:v>
                </c:pt>
                <c:pt idx="32411" formatCode="0.00E+00">
                  <c:v>1753.78</c:v>
                </c:pt>
                <c:pt idx="32412" formatCode="0.00E+00">
                  <c:v>1719.53</c:v>
                </c:pt>
                <c:pt idx="32413" formatCode="0.00E+00">
                  <c:v>1684.91</c:v>
                </c:pt>
                <c:pt idx="32414" formatCode="0.00E+00">
                  <c:v>1649.93</c:v>
                </c:pt>
                <c:pt idx="32415" formatCode="0.00E+00">
                  <c:v>1614.58</c:v>
                </c:pt>
                <c:pt idx="32416" formatCode="0.00E+00">
                  <c:v>1578.87</c:v>
                </c:pt>
                <c:pt idx="32417" formatCode="0.00E+00">
                  <c:v>1542.82</c:v>
                </c:pt>
                <c:pt idx="32418" formatCode="0.00E+00">
                  <c:v>1506.43</c:v>
                </c:pt>
                <c:pt idx="32419" formatCode="0.00E+00">
                  <c:v>1469.71</c:v>
                </c:pt>
                <c:pt idx="32420" formatCode="0.00E+00">
                  <c:v>1432.67</c:v>
                </c:pt>
                <c:pt idx="32421" formatCode="0.00E+00">
                  <c:v>1395.32</c:v>
                </c:pt>
                <c:pt idx="32422" formatCode="0.00E+00">
                  <c:v>1357.66</c:v>
                </c:pt>
                <c:pt idx="32423" formatCode="0.00E+00">
                  <c:v>1319.7</c:v>
                </c:pt>
                <c:pt idx="32424" formatCode="0.00E+00">
                  <c:v>1281.46</c:v>
                </c:pt>
                <c:pt idx="32425" formatCode="0.00E+00">
                  <c:v>1242.93</c:v>
                </c:pt>
                <c:pt idx="32426" formatCode="0.00E+00">
                  <c:v>1204.1300000000001</c:v>
                </c:pt>
                <c:pt idx="32427" formatCode="0.00E+00">
                  <c:v>1165.07</c:v>
                </c:pt>
                <c:pt idx="32428" formatCode="0.00E+00">
                  <c:v>1125.75</c:v>
                </c:pt>
                <c:pt idx="32429" formatCode="0.00E+00">
                  <c:v>1086.19</c:v>
                </c:pt>
                <c:pt idx="32430" formatCode="0.00E+00">
                  <c:v>1046.3800000000001</c:v>
                </c:pt>
                <c:pt idx="32431" formatCode="0.00E+00">
                  <c:v>1006.35</c:v>
                </c:pt>
                <c:pt idx="32432">
                  <c:v>966.101</c:v>
                </c:pt>
                <c:pt idx="32433">
                  <c:v>925.63599999999997</c:v>
                </c:pt>
                <c:pt idx="32434">
                  <c:v>884.97</c:v>
                </c:pt>
                <c:pt idx="32435">
                  <c:v>844.10900000000004</c:v>
                </c:pt>
                <c:pt idx="32436">
                  <c:v>803.06399999999996</c:v>
                </c:pt>
                <c:pt idx="32437">
                  <c:v>761.84199999999998</c:v>
                </c:pt>
                <c:pt idx="32438">
                  <c:v>720.45500000000004</c:v>
                </c:pt>
                <c:pt idx="32439">
                  <c:v>678.90899999999999</c:v>
                </c:pt>
                <c:pt idx="32440">
                  <c:v>637.21400000000006</c:v>
                </c:pt>
                <c:pt idx="32441">
                  <c:v>595.38</c:v>
                </c:pt>
                <c:pt idx="32442">
                  <c:v>553.41600000000005</c:v>
                </c:pt>
                <c:pt idx="32443">
                  <c:v>511.33</c:v>
                </c:pt>
                <c:pt idx="32444">
                  <c:v>469.13299999999998</c:v>
                </c:pt>
                <c:pt idx="32445">
                  <c:v>426.83300000000003</c:v>
                </c:pt>
                <c:pt idx="32446">
                  <c:v>384.44</c:v>
                </c:pt>
                <c:pt idx="32447">
                  <c:v>341.96199999999999</c:v>
                </c:pt>
                <c:pt idx="32448">
                  <c:v>299.40899999999999</c:v>
                </c:pt>
                <c:pt idx="32449">
                  <c:v>256.791</c:v>
                </c:pt>
                <c:pt idx="32450">
                  <c:v>214.11600000000001</c:v>
                </c:pt>
                <c:pt idx="32451">
                  <c:v>171.39400000000001</c:v>
                </c:pt>
                <c:pt idx="32452">
                  <c:v>128.63499999999999</c:v>
                </c:pt>
                <c:pt idx="32453">
                  <c:v>85.8476</c:v>
                </c:pt>
                <c:pt idx="32454">
                  <c:v>43.041400000000003</c:v>
                </c:pt>
                <c:pt idx="32455">
                  <c:v>0.225996</c:v>
                </c:pt>
                <c:pt idx="32456">
                  <c:v>-42.589399999999998</c:v>
                </c:pt>
                <c:pt idx="32457">
                  <c:v>-85.395200000000003</c:v>
                </c:pt>
                <c:pt idx="32458">
                  <c:v>-128.18199999999999</c:v>
                </c:pt>
                <c:pt idx="32459">
                  <c:v>-170.941</c:v>
                </c:pt>
                <c:pt idx="32460">
                  <c:v>-213.66200000000001</c:v>
                </c:pt>
                <c:pt idx="32461">
                  <c:v>-256.33699999999999</c:v>
                </c:pt>
                <c:pt idx="32462">
                  <c:v>-298.95499999999998</c:v>
                </c:pt>
                <c:pt idx="32463">
                  <c:v>-341.50799999999998</c:v>
                </c:pt>
                <c:pt idx="32464">
                  <c:v>-383.98500000000001</c:v>
                </c:pt>
                <c:pt idx="32465">
                  <c:v>-426.37900000000002</c:v>
                </c:pt>
                <c:pt idx="32466">
                  <c:v>-468.678</c:v>
                </c:pt>
                <c:pt idx="32467">
                  <c:v>-510.875</c:v>
                </c:pt>
                <c:pt idx="32468">
                  <c:v>-552.96100000000001</c:v>
                </c:pt>
                <c:pt idx="32469">
                  <c:v>-594.92499999999995</c:v>
                </c:pt>
                <c:pt idx="32470">
                  <c:v>-636.75800000000004</c:v>
                </c:pt>
                <c:pt idx="32471">
                  <c:v>-678.45299999999997</c:v>
                </c:pt>
                <c:pt idx="32472">
                  <c:v>-719.99800000000005</c:v>
                </c:pt>
                <c:pt idx="32473">
                  <c:v>-761.38599999999997</c:v>
                </c:pt>
                <c:pt idx="32474">
                  <c:v>-802.60699999999997</c:v>
                </c:pt>
                <c:pt idx="32475">
                  <c:v>-843.65200000000004</c:v>
                </c:pt>
                <c:pt idx="32476">
                  <c:v>-884.51199999999994</c:v>
                </c:pt>
                <c:pt idx="32477">
                  <c:v>-925.17899999999997</c:v>
                </c:pt>
                <c:pt idx="32478">
                  <c:v>-965.64200000000005</c:v>
                </c:pt>
                <c:pt idx="32479" formatCode="0.00E+00">
                  <c:v>-1005.89</c:v>
                </c:pt>
                <c:pt idx="32480" formatCode="0.00E+00">
                  <c:v>-1045.93</c:v>
                </c:pt>
                <c:pt idx="32481" formatCode="0.00E+00">
                  <c:v>-1085.73</c:v>
                </c:pt>
                <c:pt idx="32482" formatCode="0.00E+00">
                  <c:v>-1125.29</c:v>
                </c:pt>
                <c:pt idx="32483" formatCode="0.00E+00">
                  <c:v>-1164.6099999999999</c:v>
                </c:pt>
                <c:pt idx="32484" formatCode="0.00E+00">
                  <c:v>-1203.67</c:v>
                </c:pt>
                <c:pt idx="32485" formatCode="0.00E+00">
                  <c:v>-1242.47</c:v>
                </c:pt>
                <c:pt idx="32486" formatCode="0.00E+00">
                  <c:v>-1281</c:v>
                </c:pt>
                <c:pt idx="32487" formatCode="0.00E+00">
                  <c:v>-1319.24</c:v>
                </c:pt>
                <c:pt idx="32488" formatCode="0.00E+00">
                  <c:v>-1357.2</c:v>
                </c:pt>
                <c:pt idx="32489" formatCode="0.00E+00">
                  <c:v>-1394.86</c:v>
                </c:pt>
                <c:pt idx="32490" formatCode="0.00E+00">
                  <c:v>-1432.21</c:v>
                </c:pt>
                <c:pt idx="32491" formatCode="0.00E+00">
                  <c:v>-1469.25</c:v>
                </c:pt>
                <c:pt idx="32492" formatCode="0.00E+00">
                  <c:v>-1505.97</c:v>
                </c:pt>
                <c:pt idx="32493" formatCode="0.00E+00">
                  <c:v>-1542.36</c:v>
                </c:pt>
                <c:pt idx="32494" formatCode="0.00E+00">
                  <c:v>-1578.41</c:v>
                </c:pt>
                <c:pt idx="32495" formatCode="0.00E+00">
                  <c:v>-1614.11</c:v>
                </c:pt>
                <c:pt idx="32496" formatCode="0.00E+00">
                  <c:v>-1649.46</c:v>
                </c:pt>
                <c:pt idx="32497" formatCode="0.00E+00">
                  <c:v>-1684.45</c:v>
                </c:pt>
                <c:pt idx="32498" formatCode="0.00E+00">
                  <c:v>-1719.07</c:v>
                </c:pt>
                <c:pt idx="32499" formatCode="0.00E+00">
                  <c:v>-1753.31</c:v>
                </c:pt>
                <c:pt idx="32500" formatCode="0.00E+00">
                  <c:v>-1787.17</c:v>
                </c:pt>
                <c:pt idx="32501" formatCode="0.00E+00">
                  <c:v>-1820.64</c:v>
                </c:pt>
                <c:pt idx="32502" formatCode="0.00E+00">
                  <c:v>-1853.71</c:v>
                </c:pt>
                <c:pt idx="32503" formatCode="0.00E+00">
                  <c:v>-1886.37</c:v>
                </c:pt>
                <c:pt idx="32504" formatCode="0.00E+00">
                  <c:v>-1918.62</c:v>
                </c:pt>
                <c:pt idx="32505" formatCode="0.00E+00">
                  <c:v>-1950.45</c:v>
                </c:pt>
                <c:pt idx="32506" formatCode="0.00E+00">
                  <c:v>-1981.85</c:v>
                </c:pt>
                <c:pt idx="32507" formatCode="0.00E+00">
                  <c:v>-2012.81</c:v>
                </c:pt>
                <c:pt idx="32508" formatCode="0.00E+00">
                  <c:v>-2043.34</c:v>
                </c:pt>
                <c:pt idx="32509" formatCode="0.00E+00">
                  <c:v>-2073.42</c:v>
                </c:pt>
                <c:pt idx="32510" formatCode="0.00E+00">
                  <c:v>-2103.04</c:v>
                </c:pt>
                <c:pt idx="32511" formatCode="0.00E+00">
                  <c:v>-2132.21</c:v>
                </c:pt>
                <c:pt idx="32512" formatCode="0.00E+00">
                  <c:v>-2160.9</c:v>
                </c:pt>
                <c:pt idx="32513" formatCode="0.00E+00">
                  <c:v>-2189.12</c:v>
                </c:pt>
                <c:pt idx="32514" formatCode="0.00E+00">
                  <c:v>-2216.87</c:v>
                </c:pt>
                <c:pt idx="32515" formatCode="0.00E+00">
                  <c:v>-2244.12</c:v>
                </c:pt>
                <c:pt idx="32516" formatCode="0.00E+00">
                  <c:v>-2270.89</c:v>
                </c:pt>
                <c:pt idx="32517" formatCode="0.00E+00">
                  <c:v>-2297.16</c:v>
                </c:pt>
                <c:pt idx="32518" formatCode="0.00E+00">
                  <c:v>-2322.92</c:v>
                </c:pt>
                <c:pt idx="32519" formatCode="0.00E+00">
                  <c:v>-2348.17</c:v>
                </c:pt>
                <c:pt idx="32520" formatCode="0.00E+00">
                  <c:v>-2372.91</c:v>
                </c:pt>
                <c:pt idx="32521" formatCode="0.00E+00">
                  <c:v>-2397.13</c:v>
                </c:pt>
                <c:pt idx="32522" formatCode="0.00E+00">
                  <c:v>-2420.83</c:v>
                </c:pt>
                <c:pt idx="32523" formatCode="0.00E+00">
                  <c:v>-2443.9899999999998</c:v>
                </c:pt>
                <c:pt idx="32524" formatCode="0.00E+00">
                  <c:v>-2466.62</c:v>
                </c:pt>
                <c:pt idx="32525" formatCode="0.00E+00">
                  <c:v>-2488.71</c:v>
                </c:pt>
                <c:pt idx="32526" formatCode="0.00E+00">
                  <c:v>-2510.2600000000002</c:v>
                </c:pt>
                <c:pt idx="32527" formatCode="0.00E+00">
                  <c:v>-2531.25</c:v>
                </c:pt>
                <c:pt idx="32528" formatCode="0.00E+00">
                  <c:v>-2551.69</c:v>
                </c:pt>
                <c:pt idx="32529" formatCode="0.00E+00">
                  <c:v>-2571.5700000000002</c:v>
                </c:pt>
                <c:pt idx="32530" formatCode="0.00E+00">
                  <c:v>-2590.89</c:v>
                </c:pt>
                <c:pt idx="32531" formatCode="0.00E+00">
                  <c:v>-2609.64</c:v>
                </c:pt>
                <c:pt idx="32532" formatCode="0.00E+00">
                  <c:v>-2627.81</c:v>
                </c:pt>
                <c:pt idx="32533" formatCode="0.00E+00">
                  <c:v>-2645.42</c:v>
                </c:pt>
                <c:pt idx="32534" formatCode="0.00E+00">
                  <c:v>-2662.44</c:v>
                </c:pt>
                <c:pt idx="32535" formatCode="0.00E+00">
                  <c:v>-2678.87</c:v>
                </c:pt>
                <c:pt idx="32536" formatCode="0.00E+00">
                  <c:v>-2694.73</c:v>
                </c:pt>
                <c:pt idx="32537" formatCode="0.00E+00">
                  <c:v>-2709.99</c:v>
                </c:pt>
                <c:pt idx="32538" formatCode="0.00E+00">
                  <c:v>-2724.65</c:v>
                </c:pt>
                <c:pt idx="32539" formatCode="0.00E+00">
                  <c:v>-2738.73</c:v>
                </c:pt>
                <c:pt idx="32540" formatCode="0.00E+00">
                  <c:v>-2752.2</c:v>
                </c:pt>
                <c:pt idx="32541" formatCode="0.00E+00">
                  <c:v>-2765.06</c:v>
                </c:pt>
                <c:pt idx="32542" formatCode="0.00E+00">
                  <c:v>-2777.32</c:v>
                </c:pt>
                <c:pt idx="32543" formatCode="0.00E+00">
                  <c:v>-2788.97</c:v>
                </c:pt>
                <c:pt idx="32544" formatCode="0.00E+00">
                  <c:v>-2800.02</c:v>
                </c:pt>
                <c:pt idx="32545" formatCode="0.00E+00">
                  <c:v>-2810.44</c:v>
                </c:pt>
                <c:pt idx="32546" formatCode="0.00E+00">
                  <c:v>-2820.26</c:v>
                </c:pt>
                <c:pt idx="32547" formatCode="0.00E+00">
                  <c:v>-2829.45</c:v>
                </c:pt>
                <c:pt idx="32548" formatCode="0.00E+00">
                  <c:v>-2838.03</c:v>
                </c:pt>
                <c:pt idx="32549" formatCode="0.00E+00">
                  <c:v>-2845.98</c:v>
                </c:pt>
                <c:pt idx="32550" formatCode="0.00E+00">
                  <c:v>-2853.31</c:v>
                </c:pt>
                <c:pt idx="32551" formatCode="0.00E+00">
                  <c:v>-2860.01</c:v>
                </c:pt>
                <c:pt idx="32552" formatCode="0.00E+00">
                  <c:v>-2866.09</c:v>
                </c:pt>
                <c:pt idx="32553" formatCode="0.00E+00">
                  <c:v>-2871.54</c:v>
                </c:pt>
                <c:pt idx="32554" formatCode="0.00E+00">
                  <c:v>-2876.36</c:v>
                </c:pt>
                <c:pt idx="32555" formatCode="0.00E+00">
                  <c:v>-2880.55</c:v>
                </c:pt>
                <c:pt idx="32556" formatCode="0.00E+00">
                  <c:v>-2884.11</c:v>
                </c:pt>
                <c:pt idx="32557" formatCode="0.00E+00">
                  <c:v>-2887.04</c:v>
                </c:pt>
                <c:pt idx="32558" formatCode="0.00E+00">
                  <c:v>-2889.33</c:v>
                </c:pt>
                <c:pt idx="32559" formatCode="0.00E+00">
                  <c:v>-2890.99</c:v>
                </c:pt>
                <c:pt idx="32560" formatCode="0.00E+00">
                  <c:v>-2892.02</c:v>
                </c:pt>
                <c:pt idx="32561" formatCode="0.00E+00">
                  <c:v>-2892.41</c:v>
                </c:pt>
                <c:pt idx="32562" formatCode="0.00E+00">
                  <c:v>-2892.18</c:v>
                </c:pt>
                <c:pt idx="32563" formatCode="0.00E+00">
                  <c:v>-2891.3</c:v>
                </c:pt>
                <c:pt idx="32564" formatCode="0.00E+00">
                  <c:v>-2889.8</c:v>
                </c:pt>
                <c:pt idx="32565" formatCode="0.00E+00">
                  <c:v>-2887.66</c:v>
                </c:pt>
                <c:pt idx="32566" formatCode="0.00E+00">
                  <c:v>-2884.88</c:v>
                </c:pt>
                <c:pt idx="32567" formatCode="0.00E+00">
                  <c:v>-2881.48</c:v>
                </c:pt>
                <c:pt idx="32568" formatCode="0.00E+00">
                  <c:v>-2877.44</c:v>
                </c:pt>
                <c:pt idx="32569" formatCode="0.00E+00">
                  <c:v>-2872.77</c:v>
                </c:pt>
                <c:pt idx="32570" formatCode="0.00E+00">
                  <c:v>-2867.48</c:v>
                </c:pt>
                <c:pt idx="32571" formatCode="0.00E+00">
                  <c:v>-2861.56</c:v>
                </c:pt>
                <c:pt idx="32572" formatCode="0.00E+00">
                  <c:v>-2855</c:v>
                </c:pt>
                <c:pt idx="32573" formatCode="0.00E+00">
                  <c:v>-2847.83</c:v>
                </c:pt>
                <c:pt idx="32574" formatCode="0.00E+00">
                  <c:v>-2840.03</c:v>
                </c:pt>
                <c:pt idx="32575" formatCode="0.00E+00">
                  <c:v>-2831.6</c:v>
                </c:pt>
                <c:pt idx="32576" formatCode="0.00E+00">
                  <c:v>-2822.56</c:v>
                </c:pt>
                <c:pt idx="32577" formatCode="0.00E+00">
                  <c:v>-2812.9</c:v>
                </c:pt>
                <c:pt idx="32578" formatCode="0.00E+00">
                  <c:v>-2802.62</c:v>
                </c:pt>
                <c:pt idx="32579" formatCode="0.00E+00">
                  <c:v>-2791.73</c:v>
                </c:pt>
                <c:pt idx="32580" formatCode="0.00E+00">
                  <c:v>-2780.23</c:v>
                </c:pt>
                <c:pt idx="32581" formatCode="0.00E+00">
                  <c:v>-2768.12</c:v>
                </c:pt>
                <c:pt idx="32582" formatCode="0.00E+00">
                  <c:v>-2755.4</c:v>
                </c:pt>
                <c:pt idx="32583" formatCode="0.00E+00">
                  <c:v>-2742.07</c:v>
                </c:pt>
                <c:pt idx="32584" formatCode="0.00E+00">
                  <c:v>-2728.15</c:v>
                </c:pt>
                <c:pt idx="32585" formatCode="0.00E+00">
                  <c:v>-2713.63</c:v>
                </c:pt>
                <c:pt idx="32586" formatCode="0.00E+00">
                  <c:v>-2698.51</c:v>
                </c:pt>
                <c:pt idx="32587" formatCode="0.00E+00">
                  <c:v>-2682.81</c:v>
                </c:pt>
                <c:pt idx="32588" formatCode="0.00E+00">
                  <c:v>-2666.51</c:v>
                </c:pt>
                <c:pt idx="32589" formatCode="0.00E+00">
                  <c:v>-2649.63</c:v>
                </c:pt>
                <c:pt idx="32590" formatCode="0.00E+00">
                  <c:v>-2632.17</c:v>
                </c:pt>
                <c:pt idx="32591" formatCode="0.00E+00">
                  <c:v>-2614.14</c:v>
                </c:pt>
                <c:pt idx="32592" formatCode="0.00E+00">
                  <c:v>-2595.5300000000002</c:v>
                </c:pt>
                <c:pt idx="32593" formatCode="0.00E+00">
                  <c:v>-2576.35</c:v>
                </c:pt>
                <c:pt idx="32594" formatCode="0.00E+00">
                  <c:v>-2556.61</c:v>
                </c:pt>
                <c:pt idx="32595" formatCode="0.00E+00">
                  <c:v>-2536.31</c:v>
                </c:pt>
                <c:pt idx="32596" formatCode="0.00E+00">
                  <c:v>-2515.4499999999998</c:v>
                </c:pt>
                <c:pt idx="32597" formatCode="0.00E+00">
                  <c:v>-2494.04</c:v>
                </c:pt>
                <c:pt idx="32598" formatCode="0.00E+00">
                  <c:v>-2472.08</c:v>
                </c:pt>
                <c:pt idx="32599" formatCode="0.00E+00">
                  <c:v>-2449.59</c:v>
                </c:pt>
                <c:pt idx="32600" formatCode="0.00E+00">
                  <c:v>-2426.5500000000002</c:v>
                </c:pt>
                <c:pt idx="32601" formatCode="0.00E+00">
                  <c:v>-2402.9899999999998</c:v>
                </c:pt>
                <c:pt idx="32602" formatCode="0.00E+00">
                  <c:v>-2378.89</c:v>
                </c:pt>
                <c:pt idx="32603" formatCode="0.00E+00">
                  <c:v>-2354.2800000000002</c:v>
                </c:pt>
                <c:pt idx="32604" formatCode="0.00E+00">
                  <c:v>-2329.15</c:v>
                </c:pt>
                <c:pt idx="32605" formatCode="0.00E+00">
                  <c:v>-2303.5100000000002</c:v>
                </c:pt>
                <c:pt idx="32606" formatCode="0.00E+00">
                  <c:v>-2277.37</c:v>
                </c:pt>
                <c:pt idx="32607" formatCode="0.00E+00">
                  <c:v>-2250.73</c:v>
                </c:pt>
                <c:pt idx="32608" formatCode="0.00E+00">
                  <c:v>-2223.59</c:v>
                </c:pt>
                <c:pt idx="32609" formatCode="0.00E+00">
                  <c:v>-2195.9699999999998</c:v>
                </c:pt>
                <c:pt idx="32610" formatCode="0.00E+00">
                  <c:v>-2167.86</c:v>
                </c:pt>
                <c:pt idx="32611" formatCode="0.00E+00">
                  <c:v>-2139.29</c:v>
                </c:pt>
                <c:pt idx="32612" formatCode="0.00E+00">
                  <c:v>-2110.2399999999998</c:v>
                </c:pt>
                <c:pt idx="32613" formatCode="0.00E+00">
                  <c:v>-2080.73</c:v>
                </c:pt>
                <c:pt idx="32614" formatCode="0.00E+00">
                  <c:v>-2050.7600000000002</c:v>
                </c:pt>
                <c:pt idx="32615" formatCode="0.00E+00">
                  <c:v>-2020.35</c:v>
                </c:pt>
                <c:pt idx="32616" formatCode="0.00E+00">
                  <c:v>-1989.49</c:v>
                </c:pt>
                <c:pt idx="32617" formatCode="0.00E+00">
                  <c:v>-1958.19</c:v>
                </c:pt>
                <c:pt idx="32618" formatCode="0.00E+00">
                  <c:v>-1926.47</c:v>
                </c:pt>
                <c:pt idx="32619" formatCode="0.00E+00">
                  <c:v>-1894.33</c:v>
                </c:pt>
                <c:pt idx="32620" formatCode="0.00E+00">
                  <c:v>-1861.77</c:v>
                </c:pt>
                <c:pt idx="32621" formatCode="0.00E+00">
                  <c:v>-1828.8</c:v>
                </c:pt>
                <c:pt idx="32622" formatCode="0.00E+00">
                  <c:v>-1795.43</c:v>
                </c:pt>
                <c:pt idx="32623" formatCode="0.00E+00">
                  <c:v>-1761.67</c:v>
                </c:pt>
                <c:pt idx="32624" formatCode="0.00E+00">
                  <c:v>-1727.52</c:v>
                </c:pt>
                <c:pt idx="32625" formatCode="0.00E+00">
                  <c:v>-1692.99</c:v>
                </c:pt>
                <c:pt idx="32626" formatCode="0.00E+00">
                  <c:v>-1658.1</c:v>
                </c:pt>
                <c:pt idx="32627" formatCode="0.00E+00">
                  <c:v>-1622.84</c:v>
                </c:pt>
                <c:pt idx="32628" formatCode="0.00E+00">
                  <c:v>-1587.22</c:v>
                </c:pt>
                <c:pt idx="32629" formatCode="0.00E+00">
                  <c:v>-1551.26</c:v>
                </c:pt>
                <c:pt idx="32630" formatCode="0.00E+00">
                  <c:v>-1514.95</c:v>
                </c:pt>
                <c:pt idx="32631" formatCode="0.00E+00">
                  <c:v>-1478.32</c:v>
                </c:pt>
                <c:pt idx="32632" formatCode="0.00E+00">
                  <c:v>-1441.36</c:v>
                </c:pt>
                <c:pt idx="32633" formatCode="0.00E+00">
                  <c:v>-1404.08</c:v>
                </c:pt>
                <c:pt idx="32634" formatCode="0.00E+00">
                  <c:v>-1366.5</c:v>
                </c:pt>
                <c:pt idx="32635" formatCode="0.00E+00">
                  <c:v>-1328.62</c:v>
                </c:pt>
                <c:pt idx="32636" formatCode="0.00E+00">
                  <c:v>-1290.44</c:v>
                </c:pt>
                <c:pt idx="32637" formatCode="0.00E+00">
                  <c:v>-1251.99</c:v>
                </c:pt>
                <c:pt idx="32638" formatCode="0.00E+00">
                  <c:v>-1213.26</c:v>
                </c:pt>
                <c:pt idx="32639" formatCode="0.00E+00">
                  <c:v>-1174.26</c:v>
                </c:pt>
                <c:pt idx="32640" formatCode="0.00E+00">
                  <c:v>-1135.01</c:v>
                </c:pt>
                <c:pt idx="32641" formatCode="0.00E+00">
                  <c:v>-1095.51</c:v>
                </c:pt>
                <c:pt idx="32642" formatCode="0.00E+00">
                  <c:v>-1055.77</c:v>
                </c:pt>
                <c:pt idx="32643" formatCode="0.00E+00">
                  <c:v>-1015.79</c:v>
                </c:pt>
                <c:pt idx="32644">
                  <c:v>-975.59699999999998</c:v>
                </c:pt>
                <c:pt idx="32645">
                  <c:v>-935.18799999999999</c:v>
                </c:pt>
                <c:pt idx="32646">
                  <c:v>-894.57399999999996</c:v>
                </c:pt>
                <c:pt idx="32647">
                  <c:v>-853.76300000000003</c:v>
                </c:pt>
                <c:pt idx="32648">
                  <c:v>-812.76599999999996</c:v>
                </c:pt>
                <c:pt idx="32649">
                  <c:v>-771.59100000000001</c:v>
                </c:pt>
                <c:pt idx="32650">
                  <c:v>-730.24699999999996</c:v>
                </c:pt>
                <c:pt idx="32651">
                  <c:v>-688.74199999999996</c:v>
                </c:pt>
                <c:pt idx="32652">
                  <c:v>-647.08699999999999</c:v>
                </c:pt>
                <c:pt idx="32653">
                  <c:v>-605.29100000000005</c:v>
                </c:pt>
                <c:pt idx="32654">
                  <c:v>-563.36099999999999</c:v>
                </c:pt>
                <c:pt idx="32655">
                  <c:v>-521.30799999999999</c:v>
                </c:pt>
                <c:pt idx="32656">
                  <c:v>-479.14100000000002</c:v>
                </c:pt>
                <c:pt idx="32657">
                  <c:v>-436.86900000000003</c:v>
                </c:pt>
                <c:pt idx="32658">
                  <c:v>-394.50200000000001</c:v>
                </c:pt>
                <c:pt idx="32659">
                  <c:v>-352.048</c:v>
                </c:pt>
                <c:pt idx="32660">
                  <c:v>-309.517</c:v>
                </c:pt>
                <c:pt idx="32661">
                  <c:v>-266.91800000000001</c:v>
                </c:pt>
                <c:pt idx="32662">
                  <c:v>-224.26</c:v>
                </c:pt>
                <c:pt idx="32663">
                  <c:v>-181.553</c:v>
                </c:pt>
                <c:pt idx="32664">
                  <c:v>-138.80699999999999</c:v>
                </c:pt>
                <c:pt idx="32665">
                  <c:v>-96.029399999999995</c:v>
                </c:pt>
                <c:pt idx="32666">
                  <c:v>-53.231299999999997</c:v>
                </c:pt>
                <c:pt idx="32667">
                  <c:v>-10.4216</c:v>
                </c:pt>
                <c:pt idx="32668">
                  <c:v>32.39</c:v>
                </c:pt>
                <c:pt idx="32669">
                  <c:v>75.194299999999998</c:v>
                </c:pt>
                <c:pt idx="32670">
                  <c:v>117.982</c:v>
                </c:pt>
                <c:pt idx="32671">
                  <c:v>160.744</c:v>
                </c:pt>
                <c:pt idx="32672">
                  <c:v>203.471</c:v>
                </c:pt>
                <c:pt idx="32673">
                  <c:v>246.15299999999999</c:v>
                </c:pt>
                <c:pt idx="32674">
                  <c:v>288.78100000000001</c:v>
                </c:pt>
                <c:pt idx="32675">
                  <c:v>331.346</c:v>
                </c:pt>
                <c:pt idx="32676">
                  <c:v>373.83800000000002</c:v>
                </c:pt>
                <c:pt idx="32677">
                  <c:v>416.24799999999999</c:v>
                </c:pt>
                <c:pt idx="32678">
                  <c:v>458.56599999999997</c:v>
                </c:pt>
                <c:pt idx="32679">
                  <c:v>500.78500000000003</c:v>
                </c:pt>
                <c:pt idx="32680">
                  <c:v>542.89300000000003</c:v>
                </c:pt>
                <c:pt idx="32681">
                  <c:v>584.88300000000004</c:v>
                </c:pt>
                <c:pt idx="32682">
                  <c:v>626.74400000000003</c:v>
                </c:pt>
                <c:pt idx="32683">
                  <c:v>668.46799999999996</c:v>
                </c:pt>
                <c:pt idx="32684">
                  <c:v>710.04600000000005</c:v>
                </c:pt>
                <c:pt idx="32685">
                  <c:v>751.46799999999996</c:v>
                </c:pt>
                <c:pt idx="32686">
                  <c:v>792.72500000000002</c:v>
                </c:pt>
                <c:pt idx="32687">
                  <c:v>833.80899999999997</c:v>
                </c:pt>
                <c:pt idx="32688">
                  <c:v>874.71</c:v>
                </c:pt>
                <c:pt idx="32689">
                  <c:v>915.42</c:v>
                </c:pt>
                <c:pt idx="32690">
                  <c:v>955.92899999999997</c:v>
                </c:pt>
                <c:pt idx="32691">
                  <c:v>996.22799999999995</c:v>
                </c:pt>
                <c:pt idx="32692" formatCode="0.00E+00">
                  <c:v>1036.31</c:v>
                </c:pt>
                <c:pt idx="32693" formatCode="0.00E+00">
                  <c:v>1076.1600000000001</c:v>
                </c:pt>
                <c:pt idx="32694" formatCode="0.00E+00">
                  <c:v>1115.78</c:v>
                </c:pt>
                <c:pt idx="32695" formatCode="0.00E+00">
                  <c:v>1155.1500000000001</c:v>
                </c:pt>
                <c:pt idx="32696" formatCode="0.00E+00">
                  <c:v>1194.27</c:v>
                </c:pt>
                <c:pt idx="32697" formatCode="0.00E+00">
                  <c:v>1233.1300000000001</c:v>
                </c:pt>
                <c:pt idx="32698" formatCode="0.00E+00">
                  <c:v>1271.72</c:v>
                </c:pt>
                <c:pt idx="32699" formatCode="0.00E+00">
                  <c:v>1310.03</c:v>
                </c:pt>
                <c:pt idx="32700" formatCode="0.00E+00">
                  <c:v>1348.05</c:v>
                </c:pt>
                <c:pt idx="32701" formatCode="0.00E+00">
                  <c:v>1385.78</c:v>
                </c:pt>
                <c:pt idx="32702" formatCode="0.00E+00">
                  <c:v>1423.21</c:v>
                </c:pt>
                <c:pt idx="32703" formatCode="0.00E+00">
                  <c:v>1460.32</c:v>
                </c:pt>
                <c:pt idx="32704" formatCode="0.00E+00">
                  <c:v>1497.11</c:v>
                </c:pt>
                <c:pt idx="32705" formatCode="0.00E+00">
                  <c:v>1533.57</c:v>
                </c:pt>
                <c:pt idx="32706" formatCode="0.00E+00">
                  <c:v>1569.7</c:v>
                </c:pt>
                <c:pt idx="32707" formatCode="0.00E+00">
                  <c:v>1605.49</c:v>
                </c:pt>
                <c:pt idx="32708" formatCode="0.00E+00">
                  <c:v>1640.92</c:v>
                </c:pt>
                <c:pt idx="32709" formatCode="0.00E+00">
                  <c:v>1675.99</c:v>
                </c:pt>
                <c:pt idx="32710" formatCode="0.00E+00">
                  <c:v>1710.7</c:v>
                </c:pt>
                <c:pt idx="32711" formatCode="0.00E+00">
                  <c:v>1745.03</c:v>
                </c:pt>
                <c:pt idx="32712" formatCode="0.00E+00">
                  <c:v>1778.98</c:v>
                </c:pt>
                <c:pt idx="32713" formatCode="0.00E+00">
                  <c:v>1812.53</c:v>
                </c:pt>
                <c:pt idx="32714" formatCode="0.00E+00">
                  <c:v>1845.7</c:v>
                </c:pt>
                <c:pt idx="32715" formatCode="0.00E+00">
                  <c:v>1878.45</c:v>
                </c:pt>
                <c:pt idx="32716" formatCode="0.00E+00">
                  <c:v>1910.8</c:v>
                </c:pt>
                <c:pt idx="32717" formatCode="0.00E+00">
                  <c:v>1942.73</c:v>
                </c:pt>
                <c:pt idx="32718" formatCode="0.00E+00">
                  <c:v>1974.23</c:v>
                </c:pt>
                <c:pt idx="32719" formatCode="0.00E+00">
                  <c:v>2005.29</c:v>
                </c:pt>
                <c:pt idx="32720" formatCode="0.00E+00">
                  <c:v>2035.92</c:v>
                </c:pt>
                <c:pt idx="32721" formatCode="0.00E+00">
                  <c:v>2066.11</c:v>
                </c:pt>
                <c:pt idx="32722" formatCode="0.00E+00">
                  <c:v>2095.84</c:v>
                </c:pt>
                <c:pt idx="32723" formatCode="0.00E+00">
                  <c:v>2125.11</c:v>
                </c:pt>
                <c:pt idx="32724" formatCode="0.00E+00">
                  <c:v>2153.91</c:v>
                </c:pt>
                <c:pt idx="32725" formatCode="0.00E+00">
                  <c:v>2182.25</c:v>
                </c:pt>
                <c:pt idx="32726" formatCode="0.00E+00">
                  <c:v>2210.1</c:v>
                </c:pt>
                <c:pt idx="32727" formatCode="0.00E+00">
                  <c:v>2237.4699999999998</c:v>
                </c:pt>
                <c:pt idx="32728" formatCode="0.00E+00">
                  <c:v>2264.35</c:v>
                </c:pt>
                <c:pt idx="32729" formatCode="0.00E+00">
                  <c:v>2290.7399999999998</c:v>
                </c:pt>
                <c:pt idx="32730" formatCode="0.00E+00">
                  <c:v>2316.62</c:v>
                </c:pt>
                <c:pt idx="32731" formatCode="0.00E+00">
                  <c:v>2342</c:v>
                </c:pt>
                <c:pt idx="32732" formatCode="0.00E+00">
                  <c:v>2366.86</c:v>
                </c:pt>
                <c:pt idx="32733" formatCode="0.00E+00">
                  <c:v>2391.1999999999998</c:v>
                </c:pt>
                <c:pt idx="32734" formatCode="0.00E+00">
                  <c:v>2415.02</c:v>
                </c:pt>
                <c:pt idx="32735" formatCode="0.00E+00">
                  <c:v>2438.31</c:v>
                </c:pt>
                <c:pt idx="32736" formatCode="0.00E+00">
                  <c:v>2461.0700000000002</c:v>
                </c:pt>
                <c:pt idx="32737" formatCode="0.00E+00">
                  <c:v>2483.29</c:v>
                </c:pt>
                <c:pt idx="32738" formatCode="0.00E+00">
                  <c:v>2504.96</c:v>
                </c:pt>
                <c:pt idx="32739" formatCode="0.00E+00">
                  <c:v>2526.08</c:v>
                </c:pt>
                <c:pt idx="32740" formatCode="0.00E+00">
                  <c:v>2546.65</c:v>
                </c:pt>
                <c:pt idx="32741" formatCode="0.00E+00">
                  <c:v>2566.66</c:v>
                </c:pt>
                <c:pt idx="32742" formatCode="0.00E+00">
                  <c:v>2586.11</c:v>
                </c:pt>
                <c:pt idx="32743" formatCode="0.00E+00">
                  <c:v>2605</c:v>
                </c:pt>
                <c:pt idx="32744" formatCode="0.00E+00">
                  <c:v>2623.31</c:v>
                </c:pt>
                <c:pt idx="32745" formatCode="0.00E+00">
                  <c:v>2641.05</c:v>
                </c:pt>
                <c:pt idx="32746" formatCode="0.00E+00">
                  <c:v>2658.21</c:v>
                </c:pt>
                <c:pt idx="32747" formatCode="0.00E+00">
                  <c:v>2674.78</c:v>
                </c:pt>
                <c:pt idx="32748" formatCode="0.00E+00">
                  <c:v>2690.78</c:v>
                </c:pt>
                <c:pt idx="32749" formatCode="0.00E+00">
                  <c:v>2706.18</c:v>
                </c:pt>
                <c:pt idx="32750" formatCode="0.00E+00">
                  <c:v>2720.98</c:v>
                </c:pt>
                <c:pt idx="32751" formatCode="0.00E+00">
                  <c:v>2735.2</c:v>
                </c:pt>
                <c:pt idx="32752" formatCode="0.00E+00">
                  <c:v>2748.81</c:v>
                </c:pt>
                <c:pt idx="32753" formatCode="0.00E+00">
                  <c:v>2761.82</c:v>
                </c:pt>
                <c:pt idx="32754" formatCode="0.00E+00">
                  <c:v>2774.23</c:v>
                </c:pt>
                <c:pt idx="32755" formatCode="0.00E+00">
                  <c:v>2786.03</c:v>
                </c:pt>
                <c:pt idx="32756" formatCode="0.00E+00">
                  <c:v>2797.21</c:v>
                </c:pt>
                <c:pt idx="32757" formatCode="0.00E+00">
                  <c:v>2807.79</c:v>
                </c:pt>
                <c:pt idx="32758" formatCode="0.00E+00">
                  <c:v>2817.74</c:v>
                </c:pt>
                <c:pt idx="32759" formatCode="0.00E+00">
                  <c:v>2827.09</c:v>
                </c:pt>
                <c:pt idx="32760" formatCode="0.00E+00">
                  <c:v>2835.81</c:v>
                </c:pt>
                <c:pt idx="32761" formatCode="0.00E+00">
                  <c:v>2843.91</c:v>
                </c:pt>
                <c:pt idx="32762" formatCode="0.00E+00">
                  <c:v>2851.39</c:v>
                </c:pt>
                <c:pt idx="32763" formatCode="0.00E+00">
                  <c:v>2858.24</c:v>
                </c:pt>
                <c:pt idx="32764" formatCode="0.00E+00">
                  <c:v>2864.47</c:v>
                </c:pt>
                <c:pt idx="32765" formatCode="0.00E+00">
                  <c:v>2870.07</c:v>
                </c:pt>
                <c:pt idx="32766" formatCode="0.00E+00">
                  <c:v>2875.04</c:v>
                </c:pt>
                <c:pt idx="32767" formatCode="0.00E+00">
                  <c:v>2879.38</c:v>
                </c:pt>
                <c:pt idx="32768" formatCode="0.00E+00">
                  <c:v>2883.09</c:v>
                </c:pt>
                <c:pt idx="32769" formatCode="0.00E+00">
                  <c:v>2886.17</c:v>
                </c:pt>
                <c:pt idx="32770" formatCode="0.00E+00">
                  <c:v>2888.61</c:v>
                </c:pt>
                <c:pt idx="32771" formatCode="0.00E+00">
                  <c:v>2890.43</c:v>
                </c:pt>
                <c:pt idx="32772" formatCode="0.00E+00">
                  <c:v>2891.61</c:v>
                </c:pt>
                <c:pt idx="32773" formatCode="0.00E+00">
                  <c:v>2892.15</c:v>
                </c:pt>
                <c:pt idx="32774" formatCode="0.00E+00">
                  <c:v>2892.07</c:v>
                </c:pt>
                <c:pt idx="32775" formatCode="0.00E+00">
                  <c:v>2891.35</c:v>
                </c:pt>
                <c:pt idx="32776" formatCode="0.00E+00">
                  <c:v>2889.99</c:v>
                </c:pt>
                <c:pt idx="32777" formatCode="0.00E+00">
                  <c:v>2888</c:v>
                </c:pt>
                <c:pt idx="32778" formatCode="0.00E+00">
                  <c:v>2885.38</c:v>
                </c:pt>
                <c:pt idx="32779" formatCode="0.00E+00">
                  <c:v>2882.13</c:v>
                </c:pt>
                <c:pt idx="32780" formatCode="0.00E+00">
                  <c:v>2878.24</c:v>
                </c:pt>
                <c:pt idx="32781" formatCode="0.00E+00">
                  <c:v>2873.73</c:v>
                </c:pt>
                <c:pt idx="32782" formatCode="0.00E+00">
                  <c:v>2868.58</c:v>
                </c:pt>
                <c:pt idx="32783" formatCode="0.00E+00">
                  <c:v>2862.81</c:v>
                </c:pt>
                <c:pt idx="32784" formatCode="0.00E+00">
                  <c:v>2856.41</c:v>
                </c:pt>
                <c:pt idx="32785" formatCode="0.00E+00">
                  <c:v>2849.39</c:v>
                </c:pt>
                <c:pt idx="32786" formatCode="0.00E+00">
                  <c:v>2841.74</c:v>
                </c:pt>
                <c:pt idx="32787" formatCode="0.00E+00">
                  <c:v>2833.46</c:v>
                </c:pt>
                <c:pt idx="32788" formatCode="0.00E+00">
                  <c:v>2824.57</c:v>
                </c:pt>
                <c:pt idx="32789" formatCode="0.00E+00">
                  <c:v>2815.05</c:v>
                </c:pt>
                <c:pt idx="32790" formatCode="0.00E+00">
                  <c:v>2804.93</c:v>
                </c:pt>
                <c:pt idx="32791" formatCode="0.00E+00">
                  <c:v>2794.18</c:v>
                </c:pt>
                <c:pt idx="32792" formatCode="0.00E+00">
                  <c:v>2782.83</c:v>
                </c:pt>
                <c:pt idx="32793" formatCode="0.00E+00">
                  <c:v>2770.86</c:v>
                </c:pt>
                <c:pt idx="32794" formatCode="0.00E+00">
                  <c:v>2758.29</c:v>
                </c:pt>
                <c:pt idx="32795" formatCode="0.00E+00">
                  <c:v>2745.11</c:v>
                </c:pt>
                <c:pt idx="32796" formatCode="0.00E+00">
                  <c:v>2731.33</c:v>
                </c:pt>
                <c:pt idx="32797" formatCode="0.00E+00">
                  <c:v>2716.95</c:v>
                </c:pt>
                <c:pt idx="32798" formatCode="0.00E+00">
                  <c:v>2701.98</c:v>
                </c:pt>
                <c:pt idx="32799" formatCode="0.00E+00">
                  <c:v>2686.42</c:v>
                </c:pt>
                <c:pt idx="32800" formatCode="0.00E+00">
                  <c:v>2670.26</c:v>
                </c:pt>
                <c:pt idx="32801" formatCode="0.00E+00">
                  <c:v>2653.52</c:v>
                </c:pt>
                <c:pt idx="32802" formatCode="0.00E+00">
                  <c:v>2636.2</c:v>
                </c:pt>
                <c:pt idx="32803" formatCode="0.00E+00">
                  <c:v>2618.31</c:v>
                </c:pt>
                <c:pt idx="32804" formatCode="0.00E+00">
                  <c:v>2599.84</c:v>
                </c:pt>
                <c:pt idx="32805" formatCode="0.00E+00">
                  <c:v>2580.8000000000002</c:v>
                </c:pt>
                <c:pt idx="32806" formatCode="0.00E+00">
                  <c:v>2561.19</c:v>
                </c:pt>
                <c:pt idx="32807" formatCode="0.00E+00">
                  <c:v>2541.02</c:v>
                </c:pt>
                <c:pt idx="32808" formatCode="0.00E+00">
                  <c:v>2520.3000000000002</c:v>
                </c:pt>
                <c:pt idx="32809" formatCode="0.00E+00">
                  <c:v>2499.02</c:v>
                </c:pt>
                <c:pt idx="32810" formatCode="0.00E+00">
                  <c:v>2477.1999999999998</c:v>
                </c:pt>
                <c:pt idx="32811" formatCode="0.00E+00">
                  <c:v>2454.83</c:v>
                </c:pt>
                <c:pt idx="32812" formatCode="0.00E+00">
                  <c:v>2431.9299999999998</c:v>
                </c:pt>
                <c:pt idx="32813" formatCode="0.00E+00">
                  <c:v>2408.4899999999998</c:v>
                </c:pt>
                <c:pt idx="32814" formatCode="0.00E+00">
                  <c:v>2384.5300000000002</c:v>
                </c:pt>
                <c:pt idx="32815" formatCode="0.00E+00">
                  <c:v>2360.04</c:v>
                </c:pt>
                <c:pt idx="32816" formatCode="0.00E+00">
                  <c:v>2335.04</c:v>
                </c:pt>
                <c:pt idx="32817" formatCode="0.00E+00">
                  <c:v>2309.52</c:v>
                </c:pt>
                <c:pt idx="32818" formatCode="0.00E+00">
                  <c:v>2283.5</c:v>
                </c:pt>
                <c:pt idx="32819" formatCode="0.00E+00">
                  <c:v>2256.98</c:v>
                </c:pt>
                <c:pt idx="32820" formatCode="0.00E+00">
                  <c:v>2229.96</c:v>
                </c:pt>
                <c:pt idx="32821" formatCode="0.00E+00">
                  <c:v>2202.46</c:v>
                </c:pt>
                <c:pt idx="32822" formatCode="0.00E+00">
                  <c:v>2174.4699999999998</c:v>
                </c:pt>
                <c:pt idx="32823" formatCode="0.00E+00">
                  <c:v>2146</c:v>
                </c:pt>
                <c:pt idx="32824" formatCode="0.00E+00">
                  <c:v>2117.0700000000002</c:v>
                </c:pt>
                <c:pt idx="32825" formatCode="0.00E+00">
                  <c:v>2087.67</c:v>
                </c:pt>
                <c:pt idx="32826" formatCode="0.00E+00">
                  <c:v>2057.8200000000002</c:v>
                </c:pt>
                <c:pt idx="32827" formatCode="0.00E+00">
                  <c:v>2027.51</c:v>
                </c:pt>
                <c:pt idx="32828" formatCode="0.00E+00">
                  <c:v>1996.76</c:v>
                </c:pt>
                <c:pt idx="32829" formatCode="0.00E+00">
                  <c:v>1965.57</c:v>
                </c:pt>
                <c:pt idx="32830" formatCode="0.00E+00">
                  <c:v>1933.95</c:v>
                </c:pt>
                <c:pt idx="32831" formatCode="0.00E+00">
                  <c:v>1901.91</c:v>
                </c:pt>
                <c:pt idx="32832" formatCode="0.00E+00">
                  <c:v>1869.45</c:v>
                </c:pt>
                <c:pt idx="32833" formatCode="0.00E+00">
                  <c:v>1836.58</c:v>
                </c:pt>
                <c:pt idx="32834" formatCode="0.00E+00">
                  <c:v>1803.31</c:v>
                </c:pt>
                <c:pt idx="32835" formatCode="0.00E+00">
                  <c:v>1769.65</c:v>
                </c:pt>
                <c:pt idx="32836" formatCode="0.00E+00">
                  <c:v>1735.59</c:v>
                </c:pt>
                <c:pt idx="32837" formatCode="0.00E+00">
                  <c:v>1701.16</c:v>
                </c:pt>
                <c:pt idx="32838" formatCode="0.00E+00">
                  <c:v>1666.35</c:v>
                </c:pt>
                <c:pt idx="32839" formatCode="0.00E+00">
                  <c:v>1631.18</c:v>
                </c:pt>
                <c:pt idx="32840" formatCode="0.00E+00">
                  <c:v>1595.65</c:v>
                </c:pt>
                <c:pt idx="32841" formatCode="0.00E+00">
                  <c:v>1559.77</c:v>
                </c:pt>
                <c:pt idx="32842" formatCode="0.00E+00">
                  <c:v>1523.55</c:v>
                </c:pt>
                <c:pt idx="32843" formatCode="0.00E+00">
                  <c:v>1487</c:v>
                </c:pt>
                <c:pt idx="32844" formatCode="0.00E+00">
                  <c:v>1450.12</c:v>
                </c:pt>
                <c:pt idx="32845" formatCode="0.00E+00">
                  <c:v>1412.92</c:v>
                </c:pt>
                <c:pt idx="32846" formatCode="0.00E+00">
                  <c:v>1375.41</c:v>
                </c:pt>
                <c:pt idx="32847" formatCode="0.00E+00">
                  <c:v>1337.6</c:v>
                </c:pt>
                <c:pt idx="32848" formatCode="0.00E+00">
                  <c:v>1299.5</c:v>
                </c:pt>
                <c:pt idx="32849" formatCode="0.00E+00">
                  <c:v>1261.1099999999999</c:v>
                </c:pt>
                <c:pt idx="32850" formatCode="0.00E+00">
                  <c:v>1222.45</c:v>
                </c:pt>
                <c:pt idx="32851" formatCode="0.00E+00">
                  <c:v>1183.52</c:v>
                </c:pt>
                <c:pt idx="32852" formatCode="0.00E+00">
                  <c:v>1144.33</c:v>
                </c:pt>
                <c:pt idx="32853" formatCode="0.00E+00">
                  <c:v>1104.8900000000001</c:v>
                </c:pt>
                <c:pt idx="32854" formatCode="0.00E+00">
                  <c:v>1065.21</c:v>
                </c:pt>
                <c:pt idx="32855" formatCode="0.00E+00">
                  <c:v>1025.29</c:v>
                </c:pt>
                <c:pt idx="32856">
                  <c:v>985.15099999999995</c:v>
                </c:pt>
                <c:pt idx="32857">
                  <c:v>944.79499999999996</c:v>
                </c:pt>
                <c:pt idx="32858">
                  <c:v>904.23099999999999</c:v>
                </c:pt>
                <c:pt idx="32859">
                  <c:v>863.46900000000005</c:v>
                </c:pt>
                <c:pt idx="32860">
                  <c:v>822.51900000000001</c:v>
                </c:pt>
                <c:pt idx="32861">
                  <c:v>781.38699999999994</c:v>
                </c:pt>
                <c:pt idx="32862">
                  <c:v>740.08500000000004</c:v>
                </c:pt>
                <c:pt idx="32863">
                  <c:v>698.62099999999998</c:v>
                </c:pt>
                <c:pt idx="32864">
                  <c:v>657.00300000000004</c:v>
                </c:pt>
                <c:pt idx="32865">
                  <c:v>615.24199999999996</c:v>
                </c:pt>
                <c:pt idx="32866">
                  <c:v>573.346</c:v>
                </c:pt>
                <c:pt idx="32867">
                  <c:v>531.32399999999996</c:v>
                </c:pt>
                <c:pt idx="32868">
                  <c:v>489.18599999999998</c:v>
                </c:pt>
                <c:pt idx="32869">
                  <c:v>446.94099999999997</c:v>
                </c:pt>
                <c:pt idx="32870">
                  <c:v>404.59699999999998</c:v>
                </c:pt>
                <c:pt idx="32871">
                  <c:v>362.166</c:v>
                </c:pt>
                <c:pt idx="32872">
                  <c:v>319.65499999999997</c:v>
                </c:pt>
                <c:pt idx="32873">
                  <c:v>277.07299999999998</c:v>
                </c:pt>
                <c:pt idx="32874">
                  <c:v>234.43100000000001</c:v>
                </c:pt>
                <c:pt idx="32875">
                  <c:v>191.738</c:v>
                </c:pt>
                <c:pt idx="32876">
                  <c:v>149.00200000000001</c:v>
                </c:pt>
                <c:pt idx="32877">
                  <c:v>106.23399999999999</c:v>
                </c:pt>
                <c:pt idx="32878">
                  <c:v>63.441800000000001</c:v>
                </c:pt>
                <c:pt idx="32879">
                  <c:v>20.636199999999999</c:v>
                </c:pt>
                <c:pt idx="32880">
                  <c:v>-22.1737</c:v>
                </c:pt>
                <c:pt idx="32881">
                  <c:v>-64.9786</c:v>
                </c:pt>
                <c:pt idx="32882">
                  <c:v>-107.76900000000001</c:v>
                </c:pt>
                <c:pt idx="32883">
                  <c:v>-150.536</c:v>
                </c:pt>
                <c:pt idx="32884">
                  <c:v>-193.27</c:v>
                </c:pt>
                <c:pt idx="32885">
                  <c:v>-235.96100000000001</c:v>
                </c:pt>
                <c:pt idx="32886">
                  <c:v>-278.601</c:v>
                </c:pt>
                <c:pt idx="32887">
                  <c:v>-321.17899999999997</c:v>
                </c:pt>
                <c:pt idx="32888">
                  <c:v>-363.68700000000001</c:v>
                </c:pt>
                <c:pt idx="32889">
                  <c:v>-406.11599999999999</c:v>
                </c:pt>
                <c:pt idx="32890">
                  <c:v>-448.45499999999998</c:v>
                </c:pt>
                <c:pt idx="32891">
                  <c:v>-490.69600000000003</c:v>
                </c:pt>
                <c:pt idx="32892">
                  <c:v>-532.83000000000004</c:v>
                </c:pt>
                <c:pt idx="32893">
                  <c:v>-574.84699999999998</c:v>
                </c:pt>
                <c:pt idx="32894">
                  <c:v>-616.73800000000006</c:v>
                </c:pt>
                <c:pt idx="32895">
                  <c:v>-658.49300000000005</c:v>
                </c:pt>
                <c:pt idx="32896">
                  <c:v>-700.10500000000002</c:v>
                </c:pt>
                <c:pt idx="32897">
                  <c:v>-741.56299999999999</c:v>
                </c:pt>
                <c:pt idx="32898">
                  <c:v>-782.85900000000004</c:v>
                </c:pt>
                <c:pt idx="32899">
                  <c:v>-823.98299999999995</c:v>
                </c:pt>
                <c:pt idx="32900">
                  <c:v>-864.92700000000002</c:v>
                </c:pt>
                <c:pt idx="32901">
                  <c:v>-905.68100000000004</c:v>
                </c:pt>
                <c:pt idx="32902">
                  <c:v>-946.23699999999997</c:v>
                </c:pt>
                <c:pt idx="32903">
                  <c:v>-986.58600000000001</c:v>
                </c:pt>
                <c:pt idx="32904" formatCode="0.00E+00">
                  <c:v>-1026.72</c:v>
                </c:pt>
                <c:pt idx="32905" formatCode="0.00E+00">
                  <c:v>-1066.6300000000001</c:v>
                </c:pt>
                <c:pt idx="32906" formatCode="0.00E+00">
                  <c:v>-1106.3</c:v>
                </c:pt>
                <c:pt idx="32907" formatCode="0.00E+00">
                  <c:v>-1145.73</c:v>
                </c:pt>
                <c:pt idx="32908" formatCode="0.00E+00">
                  <c:v>-1184.9100000000001</c:v>
                </c:pt>
                <c:pt idx="32909" formatCode="0.00E+00">
                  <c:v>-1223.83</c:v>
                </c:pt>
                <c:pt idx="32910" formatCode="0.00E+00">
                  <c:v>-1262.48</c:v>
                </c:pt>
                <c:pt idx="32911" formatCode="0.00E+00">
                  <c:v>-1300.8599999999999</c:v>
                </c:pt>
                <c:pt idx="32912" formatCode="0.00E+00">
                  <c:v>-1338.95</c:v>
                </c:pt>
                <c:pt idx="32913" formatCode="0.00E+00">
                  <c:v>-1376.75</c:v>
                </c:pt>
                <c:pt idx="32914" formatCode="0.00E+00">
                  <c:v>-1414.24</c:v>
                </c:pt>
                <c:pt idx="32915" formatCode="0.00E+00">
                  <c:v>-1451.43</c:v>
                </c:pt>
                <c:pt idx="32916" formatCode="0.00E+00">
                  <c:v>-1488.3</c:v>
                </c:pt>
                <c:pt idx="32917" formatCode="0.00E+00">
                  <c:v>-1524.84</c:v>
                </c:pt>
                <c:pt idx="32918" formatCode="0.00E+00">
                  <c:v>-1561.05</c:v>
                </c:pt>
                <c:pt idx="32919" formatCode="0.00E+00">
                  <c:v>-1596.91</c:v>
                </c:pt>
                <c:pt idx="32920" formatCode="0.00E+00">
                  <c:v>-1632.43</c:v>
                </c:pt>
                <c:pt idx="32921" formatCode="0.00E+00">
                  <c:v>-1667.59</c:v>
                </c:pt>
                <c:pt idx="32922" formatCode="0.00E+00">
                  <c:v>-1702.38</c:v>
                </c:pt>
                <c:pt idx="32923" formatCode="0.00E+00">
                  <c:v>-1736.8</c:v>
                </c:pt>
                <c:pt idx="32924" formatCode="0.00E+00">
                  <c:v>-1770.84</c:v>
                </c:pt>
                <c:pt idx="32925" formatCode="0.00E+00">
                  <c:v>-1804.49</c:v>
                </c:pt>
                <c:pt idx="32926" formatCode="0.00E+00">
                  <c:v>-1837.74</c:v>
                </c:pt>
                <c:pt idx="32927" formatCode="0.00E+00">
                  <c:v>-1870.6</c:v>
                </c:pt>
                <c:pt idx="32928" formatCode="0.00E+00">
                  <c:v>-1903.04</c:v>
                </c:pt>
                <c:pt idx="32929" formatCode="0.00E+00">
                  <c:v>-1935.07</c:v>
                </c:pt>
                <c:pt idx="32930" formatCode="0.00E+00">
                  <c:v>-1966.67</c:v>
                </c:pt>
                <c:pt idx="32931" formatCode="0.00E+00">
                  <c:v>-1997.84</c:v>
                </c:pt>
                <c:pt idx="32932" formatCode="0.00E+00">
                  <c:v>-2028.58</c:v>
                </c:pt>
                <c:pt idx="32933" formatCode="0.00E+00">
                  <c:v>-2058.86</c:v>
                </c:pt>
                <c:pt idx="32934" formatCode="0.00E+00">
                  <c:v>-2088.6999999999998</c:v>
                </c:pt>
                <c:pt idx="32935" formatCode="0.00E+00">
                  <c:v>-2118.08</c:v>
                </c:pt>
                <c:pt idx="32936" formatCode="0.00E+00">
                  <c:v>-2147</c:v>
                </c:pt>
                <c:pt idx="32937" formatCode="0.00E+00">
                  <c:v>-2175.4499999999998</c:v>
                </c:pt>
                <c:pt idx="32938" formatCode="0.00E+00">
                  <c:v>-2203.42</c:v>
                </c:pt>
                <c:pt idx="32939" formatCode="0.00E+00">
                  <c:v>-2230.9</c:v>
                </c:pt>
                <c:pt idx="32940" formatCode="0.00E+00">
                  <c:v>-2257.9</c:v>
                </c:pt>
                <c:pt idx="32941" formatCode="0.00E+00">
                  <c:v>-2284.4</c:v>
                </c:pt>
                <c:pt idx="32942" formatCode="0.00E+00">
                  <c:v>-2310.41</c:v>
                </c:pt>
                <c:pt idx="32943" formatCode="0.00E+00">
                  <c:v>-2335.9</c:v>
                </c:pt>
                <c:pt idx="32944" formatCode="0.00E+00">
                  <c:v>-2360.89</c:v>
                </c:pt>
                <c:pt idx="32945" formatCode="0.00E+00">
                  <c:v>-2385.35</c:v>
                </c:pt>
                <c:pt idx="32946" formatCode="0.00E+00">
                  <c:v>-2409.3000000000002</c:v>
                </c:pt>
                <c:pt idx="32947" formatCode="0.00E+00">
                  <c:v>-2432.7199999999998</c:v>
                </c:pt>
                <c:pt idx="32948" formatCode="0.00E+00">
                  <c:v>-2455.6</c:v>
                </c:pt>
                <c:pt idx="32949" formatCode="0.00E+00">
                  <c:v>-2477.9499999999998</c:v>
                </c:pt>
                <c:pt idx="32950" formatCode="0.00E+00">
                  <c:v>-2499.75</c:v>
                </c:pt>
                <c:pt idx="32951" formatCode="0.00E+00">
                  <c:v>-2521</c:v>
                </c:pt>
                <c:pt idx="32952" formatCode="0.00E+00">
                  <c:v>-2541.71</c:v>
                </c:pt>
                <c:pt idx="32953" formatCode="0.00E+00">
                  <c:v>-2561.86</c:v>
                </c:pt>
                <c:pt idx="32954" formatCode="0.00E+00">
                  <c:v>-2581.44</c:v>
                </c:pt>
                <c:pt idx="32955" formatCode="0.00E+00">
                  <c:v>-2600.46</c:v>
                </c:pt>
                <c:pt idx="32956" formatCode="0.00E+00">
                  <c:v>-2618.91</c:v>
                </c:pt>
                <c:pt idx="32957" formatCode="0.00E+00">
                  <c:v>-2636.78</c:v>
                </c:pt>
                <c:pt idx="32958" formatCode="0.00E+00">
                  <c:v>-2654.08</c:v>
                </c:pt>
                <c:pt idx="32959" formatCode="0.00E+00">
                  <c:v>-2670.8</c:v>
                </c:pt>
                <c:pt idx="32960" formatCode="0.00E+00">
                  <c:v>-2686.93</c:v>
                </c:pt>
                <c:pt idx="32961" formatCode="0.00E+00">
                  <c:v>-2702.47</c:v>
                </c:pt>
                <c:pt idx="32962" formatCode="0.00E+00">
                  <c:v>-2717.42</c:v>
                </c:pt>
                <c:pt idx="32963" formatCode="0.00E+00">
                  <c:v>-2731.78</c:v>
                </c:pt>
                <c:pt idx="32964" formatCode="0.00E+00">
                  <c:v>-2745.53</c:v>
                </c:pt>
                <c:pt idx="32965" formatCode="0.00E+00">
                  <c:v>-2758.69</c:v>
                </c:pt>
                <c:pt idx="32966" formatCode="0.00E+00">
                  <c:v>-2771.24</c:v>
                </c:pt>
                <c:pt idx="32967" formatCode="0.00E+00">
                  <c:v>-2783.18</c:v>
                </c:pt>
                <c:pt idx="32968" formatCode="0.00E+00">
                  <c:v>-2794.52</c:v>
                </c:pt>
                <c:pt idx="32969" formatCode="0.00E+00">
                  <c:v>-2805.24</c:v>
                </c:pt>
                <c:pt idx="32970" formatCode="0.00E+00">
                  <c:v>-2815.35</c:v>
                </c:pt>
                <c:pt idx="32971" formatCode="0.00E+00">
                  <c:v>-2824.84</c:v>
                </c:pt>
                <c:pt idx="32972" formatCode="0.00E+00">
                  <c:v>-2833.71</c:v>
                </c:pt>
                <c:pt idx="32973" formatCode="0.00E+00">
                  <c:v>-2841.96</c:v>
                </c:pt>
                <c:pt idx="32974" formatCode="0.00E+00">
                  <c:v>-2849.58</c:v>
                </c:pt>
                <c:pt idx="32975" formatCode="0.00E+00">
                  <c:v>-2856.59</c:v>
                </c:pt>
                <c:pt idx="32976" formatCode="0.00E+00">
                  <c:v>-2862.97</c:v>
                </c:pt>
                <c:pt idx="32977" formatCode="0.00E+00">
                  <c:v>-2868.72</c:v>
                </c:pt>
                <c:pt idx="32978" formatCode="0.00E+00">
                  <c:v>-2873.84</c:v>
                </c:pt>
                <c:pt idx="32979" formatCode="0.00E+00">
                  <c:v>-2878.33</c:v>
                </c:pt>
                <c:pt idx="32980" formatCode="0.00E+00">
                  <c:v>-2882.19</c:v>
                </c:pt>
                <c:pt idx="32981" formatCode="0.00E+00">
                  <c:v>-2885.42</c:v>
                </c:pt>
                <c:pt idx="32982" formatCode="0.00E+00">
                  <c:v>-2888.02</c:v>
                </c:pt>
                <c:pt idx="32983" formatCode="0.00E+00">
                  <c:v>-2889.98</c:v>
                </c:pt>
                <c:pt idx="32984" formatCode="0.00E+00">
                  <c:v>-2891.31</c:v>
                </c:pt>
                <c:pt idx="32985" formatCode="0.00E+00">
                  <c:v>-2892.01</c:v>
                </c:pt>
                <c:pt idx="32986" formatCode="0.00E+00">
                  <c:v>-2892.08</c:v>
                </c:pt>
                <c:pt idx="32987" formatCode="0.00E+00">
                  <c:v>-2891.51</c:v>
                </c:pt>
                <c:pt idx="32988" formatCode="0.00E+00">
                  <c:v>-2890.3</c:v>
                </c:pt>
                <c:pt idx="32989" formatCode="0.00E+00">
                  <c:v>-2888.47</c:v>
                </c:pt>
                <c:pt idx="32990" formatCode="0.00E+00">
                  <c:v>-2886</c:v>
                </c:pt>
                <c:pt idx="32991" formatCode="0.00E+00">
                  <c:v>-2882.9</c:v>
                </c:pt>
                <c:pt idx="32992" formatCode="0.00E+00">
                  <c:v>-2879.17</c:v>
                </c:pt>
                <c:pt idx="32993" formatCode="0.00E+00">
                  <c:v>-2874.8</c:v>
                </c:pt>
                <c:pt idx="32994" formatCode="0.00E+00">
                  <c:v>-2869.81</c:v>
                </c:pt>
                <c:pt idx="32995" formatCode="0.00E+00">
                  <c:v>-2864.18</c:v>
                </c:pt>
                <c:pt idx="32996" formatCode="0.00E+00">
                  <c:v>-2857.94</c:v>
                </c:pt>
                <c:pt idx="32997" formatCode="0.00E+00">
                  <c:v>-2851.06</c:v>
                </c:pt>
                <c:pt idx="32998" formatCode="0.00E+00">
                  <c:v>-2843.56</c:v>
                </c:pt>
                <c:pt idx="32999" formatCode="0.00E+00">
                  <c:v>-2835.44</c:v>
                </c:pt>
                <c:pt idx="33000" formatCode="0.00E+00">
                  <c:v>-2826.69</c:v>
                </c:pt>
                <c:pt idx="33001" formatCode="0.00E+00">
                  <c:v>-2817.33</c:v>
                </c:pt>
                <c:pt idx="33002" formatCode="0.00E+00">
                  <c:v>-2807.35</c:v>
                </c:pt>
                <c:pt idx="33003" formatCode="0.00E+00">
                  <c:v>-2796.75</c:v>
                </c:pt>
                <c:pt idx="33004" formatCode="0.00E+00">
                  <c:v>-2785.54</c:v>
                </c:pt>
                <c:pt idx="33005" formatCode="0.00E+00">
                  <c:v>-2773.72</c:v>
                </c:pt>
                <c:pt idx="33006" formatCode="0.00E+00">
                  <c:v>-2761.29</c:v>
                </c:pt>
                <c:pt idx="33007" formatCode="0.00E+00">
                  <c:v>-2748.26</c:v>
                </c:pt>
                <c:pt idx="33008" formatCode="0.00E+00">
                  <c:v>-2734.63</c:v>
                </c:pt>
                <c:pt idx="33009" formatCode="0.00E+00">
                  <c:v>-2720.39</c:v>
                </c:pt>
                <c:pt idx="33010" formatCode="0.00E+00">
                  <c:v>-2705.56</c:v>
                </c:pt>
                <c:pt idx="33011" formatCode="0.00E+00">
                  <c:v>-2690.14</c:v>
                </c:pt>
                <c:pt idx="33012" formatCode="0.00E+00">
                  <c:v>-2674.13</c:v>
                </c:pt>
                <c:pt idx="33013" formatCode="0.00E+00">
                  <c:v>-2657.53</c:v>
                </c:pt>
                <c:pt idx="33014" formatCode="0.00E+00">
                  <c:v>-2640.35</c:v>
                </c:pt>
                <c:pt idx="33015" formatCode="0.00E+00">
                  <c:v>-2622.59</c:v>
                </c:pt>
                <c:pt idx="33016" formatCode="0.00E+00">
                  <c:v>-2604.2600000000002</c:v>
                </c:pt>
                <c:pt idx="33017" formatCode="0.00E+00">
                  <c:v>-2585.36</c:v>
                </c:pt>
                <c:pt idx="33018" formatCode="0.00E+00">
                  <c:v>-2565.89</c:v>
                </c:pt>
                <c:pt idx="33019" formatCode="0.00E+00">
                  <c:v>-2545.85</c:v>
                </c:pt>
                <c:pt idx="33020" formatCode="0.00E+00">
                  <c:v>-2525.27</c:v>
                </c:pt>
                <c:pt idx="33021" formatCode="0.00E+00">
                  <c:v>-2504.12</c:v>
                </c:pt>
                <c:pt idx="33022" formatCode="0.00E+00">
                  <c:v>-2482.4299999999998</c:v>
                </c:pt>
                <c:pt idx="33023" formatCode="0.00E+00">
                  <c:v>-2460.19</c:v>
                </c:pt>
                <c:pt idx="33024" formatCode="0.00E+00">
                  <c:v>-2437.42</c:v>
                </c:pt>
                <c:pt idx="33025" formatCode="0.00E+00">
                  <c:v>-2414.11</c:v>
                </c:pt>
                <c:pt idx="33026" formatCode="0.00E+00">
                  <c:v>-2390.27</c:v>
                </c:pt>
                <c:pt idx="33027" formatCode="0.00E+00">
                  <c:v>-2365.91</c:v>
                </c:pt>
                <c:pt idx="33028" formatCode="0.00E+00">
                  <c:v>-2341.0300000000002</c:v>
                </c:pt>
                <c:pt idx="33029" formatCode="0.00E+00">
                  <c:v>-2315.64</c:v>
                </c:pt>
                <c:pt idx="33030" formatCode="0.00E+00">
                  <c:v>-2289.7399999999998</c:v>
                </c:pt>
                <c:pt idx="33031" formatCode="0.00E+00">
                  <c:v>-2263.34</c:v>
                </c:pt>
                <c:pt idx="33032" formatCode="0.00E+00">
                  <c:v>-2236.44</c:v>
                </c:pt>
                <c:pt idx="33033" formatCode="0.00E+00">
                  <c:v>-2209.0500000000002</c:v>
                </c:pt>
                <c:pt idx="33034" formatCode="0.00E+00">
                  <c:v>-2181.1799999999998</c:v>
                </c:pt>
                <c:pt idx="33035" formatCode="0.00E+00">
                  <c:v>-2152.83</c:v>
                </c:pt>
                <c:pt idx="33036" formatCode="0.00E+00">
                  <c:v>-2124.0100000000002</c:v>
                </c:pt>
                <c:pt idx="33037" formatCode="0.00E+00">
                  <c:v>-2094.7199999999998</c:v>
                </c:pt>
                <c:pt idx="33038" formatCode="0.00E+00">
                  <c:v>-2064.98</c:v>
                </c:pt>
                <c:pt idx="33039" formatCode="0.00E+00">
                  <c:v>-2034.78</c:v>
                </c:pt>
                <c:pt idx="33040" formatCode="0.00E+00">
                  <c:v>-2004.13</c:v>
                </c:pt>
                <c:pt idx="33041" formatCode="0.00E+00">
                  <c:v>-1973.05</c:v>
                </c:pt>
                <c:pt idx="33042" formatCode="0.00E+00">
                  <c:v>-1941.53</c:v>
                </c:pt>
                <c:pt idx="33043" formatCode="0.00E+00">
                  <c:v>-1909.59</c:v>
                </c:pt>
                <c:pt idx="33044" formatCode="0.00E+00">
                  <c:v>-1877.24</c:v>
                </c:pt>
                <c:pt idx="33045" formatCode="0.00E+00">
                  <c:v>-1844.46</c:v>
                </c:pt>
                <c:pt idx="33046" formatCode="0.00E+00">
                  <c:v>-1811.29</c:v>
                </c:pt>
                <c:pt idx="33047" formatCode="0.00E+00">
                  <c:v>-1777.72</c:v>
                </c:pt>
                <c:pt idx="33048" formatCode="0.00E+00">
                  <c:v>-1743.76</c:v>
                </c:pt>
                <c:pt idx="33049" formatCode="0.00E+00">
                  <c:v>-1709.42</c:v>
                </c:pt>
                <c:pt idx="33050" formatCode="0.00E+00">
                  <c:v>-1674.7</c:v>
                </c:pt>
                <c:pt idx="33051" formatCode="0.00E+00">
                  <c:v>-1639.62</c:v>
                </c:pt>
                <c:pt idx="33052" formatCode="0.00E+00">
                  <c:v>-1604.17</c:v>
                </c:pt>
                <c:pt idx="33053" formatCode="0.00E+00">
                  <c:v>-1568.38</c:v>
                </c:pt>
                <c:pt idx="33054" formatCode="0.00E+00">
                  <c:v>-1532.24</c:v>
                </c:pt>
                <c:pt idx="33055" formatCode="0.00E+00">
                  <c:v>-1495.76</c:v>
                </c:pt>
                <c:pt idx="33056" formatCode="0.00E+00">
                  <c:v>-1458.96</c:v>
                </c:pt>
                <c:pt idx="33057" formatCode="0.00E+00">
                  <c:v>-1421.84</c:v>
                </c:pt>
                <c:pt idx="33058" formatCode="0.00E+00">
                  <c:v>-1384.41</c:v>
                </c:pt>
                <c:pt idx="33059" formatCode="0.00E+00">
                  <c:v>-1346.67</c:v>
                </c:pt>
                <c:pt idx="33060" formatCode="0.00E+00">
                  <c:v>-1308.6400000000001</c:v>
                </c:pt>
                <c:pt idx="33061" formatCode="0.00E+00">
                  <c:v>-1270.32</c:v>
                </c:pt>
                <c:pt idx="33062" formatCode="0.00E+00">
                  <c:v>-1231.72</c:v>
                </c:pt>
                <c:pt idx="33063" formatCode="0.00E+00">
                  <c:v>-1192.8499999999999</c:v>
                </c:pt>
                <c:pt idx="33064" formatCode="0.00E+00">
                  <c:v>-1153.73</c:v>
                </c:pt>
                <c:pt idx="33065" formatCode="0.00E+00">
                  <c:v>-1114.3499999999999</c:v>
                </c:pt>
                <c:pt idx="33066" formatCode="0.00E+00">
                  <c:v>-1074.72</c:v>
                </c:pt>
                <c:pt idx="33067" formatCode="0.00E+00">
                  <c:v>-1034.8599999999999</c:v>
                </c:pt>
                <c:pt idx="33068">
                  <c:v>-994.77300000000002</c:v>
                </c:pt>
                <c:pt idx="33069">
                  <c:v>-954.46799999999996</c:v>
                </c:pt>
                <c:pt idx="33070">
                  <c:v>-913.95299999999997</c:v>
                </c:pt>
                <c:pt idx="33071">
                  <c:v>-873.23900000000003</c:v>
                </c:pt>
                <c:pt idx="33072">
                  <c:v>-832.33299999999997</c:v>
                </c:pt>
                <c:pt idx="33073">
                  <c:v>-791.245</c:v>
                </c:pt>
                <c:pt idx="33074">
                  <c:v>-749.98299999999995</c:v>
                </c:pt>
                <c:pt idx="33075">
                  <c:v>-708.55700000000002</c:v>
                </c:pt>
                <c:pt idx="33076">
                  <c:v>-666.976</c:v>
                </c:pt>
                <c:pt idx="33077">
                  <c:v>-625.24800000000005</c:v>
                </c:pt>
                <c:pt idx="33078">
                  <c:v>-583.38400000000001</c:v>
                </c:pt>
                <c:pt idx="33079">
                  <c:v>-541.39200000000005</c:v>
                </c:pt>
                <c:pt idx="33080">
                  <c:v>-499.28100000000001</c:v>
                </c:pt>
                <c:pt idx="33081">
                  <c:v>-457.06099999999998</c:v>
                </c:pt>
                <c:pt idx="33082">
                  <c:v>-414.74099999999999</c:v>
                </c:pt>
                <c:pt idx="33083">
                  <c:v>-372.33</c:v>
                </c:pt>
                <c:pt idx="33084">
                  <c:v>-329.83699999999999</c:v>
                </c:pt>
                <c:pt idx="33085">
                  <c:v>-287.27199999999999</c:v>
                </c:pt>
                <c:pt idx="33086">
                  <c:v>-244.64400000000001</c:v>
                </c:pt>
                <c:pt idx="33087">
                  <c:v>-201.96199999999999</c:v>
                </c:pt>
                <c:pt idx="33088">
                  <c:v>-159.23599999999999</c:v>
                </c:pt>
                <c:pt idx="33089">
                  <c:v>-116.47499999999999</c:v>
                </c:pt>
                <c:pt idx="33090">
                  <c:v>-73.688500000000005</c:v>
                </c:pt>
                <c:pt idx="33091">
                  <c:v>-30.8856</c:v>
                </c:pt>
                <c:pt idx="33092">
                  <c:v>11.9238</c:v>
                </c:pt>
                <c:pt idx="33093">
                  <c:v>54.730499999999999</c:v>
                </c:pt>
                <c:pt idx="33094">
                  <c:v>97.524799999999999</c:v>
                </c:pt>
                <c:pt idx="33095">
                  <c:v>140.298</c:v>
                </c:pt>
                <c:pt idx="33096">
                  <c:v>183.04</c:v>
                </c:pt>
                <c:pt idx="33097">
                  <c:v>225.74299999999999</c:v>
                </c:pt>
                <c:pt idx="33098">
                  <c:v>268.39600000000002</c:v>
                </c:pt>
                <c:pt idx="33099">
                  <c:v>310.99</c:v>
                </c:pt>
                <c:pt idx="33100">
                  <c:v>353.51600000000002</c:v>
                </c:pt>
                <c:pt idx="33101">
                  <c:v>395.964</c:v>
                </c:pt>
                <c:pt idx="33102">
                  <c:v>438.32499999999999</c:v>
                </c:pt>
                <c:pt idx="33103">
                  <c:v>480.59100000000001</c:v>
                </c:pt>
                <c:pt idx="33104">
                  <c:v>522.75099999999998</c:v>
                </c:pt>
                <c:pt idx="33105">
                  <c:v>564.79700000000003</c:v>
                </c:pt>
                <c:pt idx="33106">
                  <c:v>606.71900000000005</c:v>
                </c:pt>
                <c:pt idx="33107">
                  <c:v>648.50900000000001</c:v>
                </c:pt>
                <c:pt idx="33108">
                  <c:v>690.15599999999995</c:v>
                </c:pt>
                <c:pt idx="33109">
                  <c:v>731.65099999999995</c:v>
                </c:pt>
                <c:pt idx="33110">
                  <c:v>772.98699999999997</c:v>
                </c:pt>
                <c:pt idx="33111">
                  <c:v>814.15300000000002</c:v>
                </c:pt>
                <c:pt idx="33112">
                  <c:v>855.14099999999996</c:v>
                </c:pt>
                <c:pt idx="33113">
                  <c:v>895.94200000000001</c:v>
                </c:pt>
                <c:pt idx="33114">
                  <c:v>936.54600000000005</c:v>
                </c:pt>
                <c:pt idx="33115">
                  <c:v>976.94600000000003</c:v>
                </c:pt>
                <c:pt idx="33116" formatCode="0.00E+00">
                  <c:v>1017.13</c:v>
                </c:pt>
                <c:pt idx="33117" formatCode="0.00E+00">
                  <c:v>1057.0899999999999</c:v>
                </c:pt>
                <c:pt idx="33118" formatCode="0.00E+00">
                  <c:v>1096.82</c:v>
                </c:pt>
                <c:pt idx="33119" formatCode="0.00E+00">
                  <c:v>1136.31</c:v>
                </c:pt>
                <c:pt idx="33120" formatCode="0.00E+00">
                  <c:v>1175.56</c:v>
                </c:pt>
                <c:pt idx="33121" formatCode="0.00E+00">
                  <c:v>1214.54</c:v>
                </c:pt>
                <c:pt idx="33122" formatCode="0.00E+00">
                  <c:v>1253.26</c:v>
                </c:pt>
                <c:pt idx="33123" formatCode="0.00E+00">
                  <c:v>1291.7</c:v>
                </c:pt>
                <c:pt idx="33124" formatCode="0.00E+00">
                  <c:v>1329.86</c:v>
                </c:pt>
                <c:pt idx="33125" formatCode="0.00E+00">
                  <c:v>1367.73</c:v>
                </c:pt>
                <c:pt idx="33126" formatCode="0.00E+00">
                  <c:v>1405.3</c:v>
                </c:pt>
                <c:pt idx="33127" formatCode="0.00E+00">
                  <c:v>1442.56</c:v>
                </c:pt>
                <c:pt idx="33128" formatCode="0.00E+00">
                  <c:v>1479.51</c:v>
                </c:pt>
                <c:pt idx="33129" formatCode="0.00E+00">
                  <c:v>1516.13</c:v>
                </c:pt>
                <c:pt idx="33130" formatCode="0.00E+00">
                  <c:v>1552.42</c:v>
                </c:pt>
                <c:pt idx="33131" formatCode="0.00E+00">
                  <c:v>1588.37</c:v>
                </c:pt>
                <c:pt idx="33132" formatCode="0.00E+00">
                  <c:v>1623.97</c:v>
                </c:pt>
                <c:pt idx="33133" formatCode="0.00E+00">
                  <c:v>1659.21</c:v>
                </c:pt>
                <c:pt idx="33134" formatCode="0.00E+00">
                  <c:v>1694.09</c:v>
                </c:pt>
                <c:pt idx="33135" formatCode="0.00E+00">
                  <c:v>1728.6</c:v>
                </c:pt>
                <c:pt idx="33136" formatCode="0.00E+00">
                  <c:v>1762.74</c:v>
                </c:pt>
                <c:pt idx="33137" formatCode="0.00E+00">
                  <c:v>1796.48</c:v>
                </c:pt>
                <c:pt idx="33138" formatCode="0.00E+00">
                  <c:v>1829.83</c:v>
                </c:pt>
                <c:pt idx="33139" formatCode="0.00E+00">
                  <c:v>1862.78</c:v>
                </c:pt>
                <c:pt idx="33140" formatCode="0.00E+00">
                  <c:v>1895.32</c:v>
                </c:pt>
                <c:pt idx="33141" formatCode="0.00E+00">
                  <c:v>1927.45</c:v>
                </c:pt>
                <c:pt idx="33142" formatCode="0.00E+00">
                  <c:v>1959.16</c:v>
                </c:pt>
                <c:pt idx="33143" formatCode="0.00E+00">
                  <c:v>1990.43</c:v>
                </c:pt>
                <c:pt idx="33144" formatCode="0.00E+00">
                  <c:v>2021.27</c:v>
                </c:pt>
                <c:pt idx="33145" formatCode="0.00E+00">
                  <c:v>2051.67</c:v>
                </c:pt>
                <c:pt idx="33146" formatCode="0.00E+00">
                  <c:v>2081.62</c:v>
                </c:pt>
                <c:pt idx="33147" formatCode="0.00E+00">
                  <c:v>2111.11</c:v>
                </c:pt>
                <c:pt idx="33148" formatCode="0.00E+00">
                  <c:v>2140.14</c:v>
                </c:pt>
                <c:pt idx="33149" formatCode="0.00E+00">
                  <c:v>2168.6999999999998</c:v>
                </c:pt>
                <c:pt idx="33150" formatCode="0.00E+00">
                  <c:v>2196.79</c:v>
                </c:pt>
                <c:pt idx="33151" formatCode="0.00E+00">
                  <c:v>2224.39</c:v>
                </c:pt>
                <c:pt idx="33152" formatCode="0.00E+00">
                  <c:v>2251.5100000000002</c:v>
                </c:pt>
                <c:pt idx="33153" formatCode="0.00E+00">
                  <c:v>2278.13</c:v>
                </c:pt>
                <c:pt idx="33154" formatCode="0.00E+00">
                  <c:v>2304.2600000000002</c:v>
                </c:pt>
                <c:pt idx="33155" formatCode="0.00E+00">
                  <c:v>2329.87</c:v>
                </c:pt>
                <c:pt idx="33156" formatCode="0.00E+00">
                  <c:v>2354.98</c:v>
                </c:pt>
                <c:pt idx="33157" formatCode="0.00E+00">
                  <c:v>2379.58</c:v>
                </c:pt>
                <c:pt idx="33158" formatCode="0.00E+00">
                  <c:v>2403.65</c:v>
                </c:pt>
                <c:pt idx="33159" formatCode="0.00E+00">
                  <c:v>2427.19</c:v>
                </c:pt>
                <c:pt idx="33160" formatCode="0.00E+00">
                  <c:v>2450.21</c:v>
                </c:pt>
                <c:pt idx="33161" formatCode="0.00E+00">
                  <c:v>2472.6799999999998</c:v>
                </c:pt>
                <c:pt idx="33162" formatCode="0.00E+00">
                  <c:v>2494.62</c:v>
                </c:pt>
                <c:pt idx="33163" formatCode="0.00E+00">
                  <c:v>2516</c:v>
                </c:pt>
                <c:pt idx="33164" formatCode="0.00E+00">
                  <c:v>2536.84</c:v>
                </c:pt>
                <c:pt idx="33165" formatCode="0.00E+00">
                  <c:v>2557.12</c:v>
                </c:pt>
                <c:pt idx="33166" formatCode="0.00E+00">
                  <c:v>2576.84</c:v>
                </c:pt>
                <c:pt idx="33167" formatCode="0.00E+00">
                  <c:v>2596</c:v>
                </c:pt>
                <c:pt idx="33168" formatCode="0.00E+00">
                  <c:v>2614.59</c:v>
                </c:pt>
                <c:pt idx="33169" formatCode="0.00E+00">
                  <c:v>2632.6</c:v>
                </c:pt>
                <c:pt idx="33170" formatCode="0.00E+00">
                  <c:v>2650.04</c:v>
                </c:pt>
                <c:pt idx="33171" formatCode="0.00E+00">
                  <c:v>2666.89</c:v>
                </c:pt>
                <c:pt idx="33172" formatCode="0.00E+00">
                  <c:v>2683.17</c:v>
                </c:pt>
                <c:pt idx="33173" formatCode="0.00E+00">
                  <c:v>2698.85</c:v>
                </c:pt>
                <c:pt idx="33174" formatCode="0.00E+00">
                  <c:v>2713.95</c:v>
                </c:pt>
                <c:pt idx="33175" formatCode="0.00E+00">
                  <c:v>2728.45</c:v>
                </c:pt>
                <c:pt idx="33176" formatCode="0.00E+00">
                  <c:v>2742.35</c:v>
                </c:pt>
                <c:pt idx="33177" formatCode="0.00E+00">
                  <c:v>2755.65</c:v>
                </c:pt>
                <c:pt idx="33178" formatCode="0.00E+00">
                  <c:v>2768.34</c:v>
                </c:pt>
                <c:pt idx="33179" formatCode="0.00E+00">
                  <c:v>2780.43</c:v>
                </c:pt>
                <c:pt idx="33180" formatCode="0.00E+00">
                  <c:v>2791.91</c:v>
                </c:pt>
                <c:pt idx="33181" formatCode="0.00E+00">
                  <c:v>2802.78</c:v>
                </c:pt>
                <c:pt idx="33182" formatCode="0.00E+00">
                  <c:v>2813.04</c:v>
                </c:pt>
                <c:pt idx="33183" formatCode="0.00E+00">
                  <c:v>2822.68</c:v>
                </c:pt>
                <c:pt idx="33184" formatCode="0.00E+00">
                  <c:v>2831.7</c:v>
                </c:pt>
                <c:pt idx="33185" formatCode="0.00E+00">
                  <c:v>2840.1</c:v>
                </c:pt>
                <c:pt idx="33186" formatCode="0.00E+00">
                  <c:v>2847.88</c:v>
                </c:pt>
                <c:pt idx="33187" formatCode="0.00E+00">
                  <c:v>2855.03</c:v>
                </c:pt>
                <c:pt idx="33188" formatCode="0.00E+00">
                  <c:v>2861.56</c:v>
                </c:pt>
                <c:pt idx="33189" formatCode="0.00E+00">
                  <c:v>2867.46</c:v>
                </c:pt>
                <c:pt idx="33190" formatCode="0.00E+00">
                  <c:v>2872.73</c:v>
                </c:pt>
                <c:pt idx="33191" formatCode="0.00E+00">
                  <c:v>2877.38</c:v>
                </c:pt>
                <c:pt idx="33192" formatCode="0.00E+00">
                  <c:v>2881.39</c:v>
                </c:pt>
                <c:pt idx="33193" formatCode="0.00E+00">
                  <c:v>2884.77</c:v>
                </c:pt>
                <c:pt idx="33194" formatCode="0.00E+00">
                  <c:v>2887.52</c:v>
                </c:pt>
                <c:pt idx="33195" formatCode="0.00E+00">
                  <c:v>2889.64</c:v>
                </c:pt>
                <c:pt idx="33196" formatCode="0.00E+00">
                  <c:v>2891.12</c:v>
                </c:pt>
                <c:pt idx="33197" formatCode="0.00E+00">
                  <c:v>2891.98</c:v>
                </c:pt>
                <c:pt idx="33198" formatCode="0.00E+00">
                  <c:v>2892.19</c:v>
                </c:pt>
                <c:pt idx="33199" formatCode="0.00E+00">
                  <c:v>2891.78</c:v>
                </c:pt>
                <c:pt idx="33200" formatCode="0.00E+00">
                  <c:v>2890.73</c:v>
                </c:pt>
                <c:pt idx="33201" formatCode="0.00E+00">
                  <c:v>2889.04</c:v>
                </c:pt>
                <c:pt idx="33202" formatCode="0.00E+00">
                  <c:v>2886.73</c:v>
                </c:pt>
                <c:pt idx="33203" formatCode="0.00E+00">
                  <c:v>2883.78</c:v>
                </c:pt>
                <c:pt idx="33204" formatCode="0.00E+00">
                  <c:v>2880.2</c:v>
                </c:pt>
                <c:pt idx="33205" formatCode="0.00E+00">
                  <c:v>2875.99</c:v>
                </c:pt>
                <c:pt idx="33206" formatCode="0.00E+00">
                  <c:v>2871.14</c:v>
                </c:pt>
                <c:pt idx="33207" formatCode="0.00E+00">
                  <c:v>2865.67</c:v>
                </c:pt>
                <c:pt idx="33208" formatCode="0.00E+00">
                  <c:v>2859.57</c:v>
                </c:pt>
                <c:pt idx="33209" formatCode="0.00E+00">
                  <c:v>2852.85</c:v>
                </c:pt>
                <c:pt idx="33210" formatCode="0.00E+00">
                  <c:v>2845.5</c:v>
                </c:pt>
                <c:pt idx="33211" formatCode="0.00E+00">
                  <c:v>2837.52</c:v>
                </c:pt>
                <c:pt idx="33212" formatCode="0.00E+00">
                  <c:v>2828.93</c:v>
                </c:pt>
                <c:pt idx="33213" formatCode="0.00E+00">
                  <c:v>2819.71</c:v>
                </c:pt>
                <c:pt idx="33214" formatCode="0.00E+00">
                  <c:v>2809.88</c:v>
                </c:pt>
                <c:pt idx="33215" formatCode="0.00E+00">
                  <c:v>2799.43</c:v>
                </c:pt>
                <c:pt idx="33216" formatCode="0.00E+00">
                  <c:v>2788.37</c:v>
                </c:pt>
                <c:pt idx="33217" formatCode="0.00E+00">
                  <c:v>2776.7</c:v>
                </c:pt>
                <c:pt idx="33218" formatCode="0.00E+00">
                  <c:v>2764.42</c:v>
                </c:pt>
                <c:pt idx="33219" formatCode="0.00E+00">
                  <c:v>2751.53</c:v>
                </c:pt>
                <c:pt idx="33220" formatCode="0.00E+00">
                  <c:v>2738.04</c:v>
                </c:pt>
                <c:pt idx="33221" formatCode="0.00E+00">
                  <c:v>2723.95</c:v>
                </c:pt>
                <c:pt idx="33222" formatCode="0.00E+00">
                  <c:v>2709.26</c:v>
                </c:pt>
                <c:pt idx="33223" formatCode="0.00E+00">
                  <c:v>2693.98</c:v>
                </c:pt>
                <c:pt idx="33224" formatCode="0.00E+00">
                  <c:v>2678.11</c:v>
                </c:pt>
                <c:pt idx="33225" formatCode="0.00E+00">
                  <c:v>2661.66</c:v>
                </c:pt>
                <c:pt idx="33226" formatCode="0.00E+00">
                  <c:v>2644.62</c:v>
                </c:pt>
                <c:pt idx="33227" formatCode="0.00E+00">
                  <c:v>2627</c:v>
                </c:pt>
                <c:pt idx="33228" formatCode="0.00E+00">
                  <c:v>2608.8000000000002</c:v>
                </c:pt>
                <c:pt idx="33229" formatCode="0.00E+00">
                  <c:v>2590.0300000000002</c:v>
                </c:pt>
                <c:pt idx="33230" formatCode="0.00E+00">
                  <c:v>2570.6999999999998</c:v>
                </c:pt>
                <c:pt idx="33231" formatCode="0.00E+00">
                  <c:v>2550.8000000000002</c:v>
                </c:pt>
                <c:pt idx="33232" formatCode="0.00E+00">
                  <c:v>2530.35</c:v>
                </c:pt>
                <c:pt idx="33233" formatCode="0.00E+00">
                  <c:v>2509.34</c:v>
                </c:pt>
                <c:pt idx="33234" formatCode="0.00E+00">
                  <c:v>2487.77</c:v>
                </c:pt>
                <c:pt idx="33235" formatCode="0.00E+00">
                  <c:v>2465.67</c:v>
                </c:pt>
                <c:pt idx="33236" formatCode="0.00E+00">
                  <c:v>2443.02</c:v>
                </c:pt>
                <c:pt idx="33237" formatCode="0.00E+00">
                  <c:v>2419.84</c:v>
                </c:pt>
                <c:pt idx="33238" formatCode="0.00E+00">
                  <c:v>2396.13</c:v>
                </c:pt>
                <c:pt idx="33239" formatCode="0.00E+00">
                  <c:v>2371.89</c:v>
                </c:pt>
                <c:pt idx="33240" formatCode="0.00E+00">
                  <c:v>2347.14</c:v>
                </c:pt>
                <c:pt idx="33241" formatCode="0.00E+00">
                  <c:v>2321.87</c:v>
                </c:pt>
                <c:pt idx="33242" formatCode="0.00E+00">
                  <c:v>2296.09</c:v>
                </c:pt>
                <c:pt idx="33243" formatCode="0.00E+00">
                  <c:v>2269.81</c:v>
                </c:pt>
                <c:pt idx="33244" formatCode="0.00E+00">
                  <c:v>2243.0300000000002</c:v>
                </c:pt>
                <c:pt idx="33245" formatCode="0.00E+00">
                  <c:v>2215.7600000000002</c:v>
                </c:pt>
                <c:pt idx="33246" formatCode="0.00E+00">
                  <c:v>2188</c:v>
                </c:pt>
                <c:pt idx="33247" formatCode="0.00E+00">
                  <c:v>2159.7600000000002</c:v>
                </c:pt>
                <c:pt idx="33248" formatCode="0.00E+00">
                  <c:v>2131.06</c:v>
                </c:pt>
                <c:pt idx="33249" formatCode="0.00E+00">
                  <c:v>2101.88</c:v>
                </c:pt>
                <c:pt idx="33250" formatCode="0.00E+00">
                  <c:v>2072.2399999999998</c:v>
                </c:pt>
                <c:pt idx="33251" formatCode="0.00E+00">
                  <c:v>2042.15</c:v>
                </c:pt>
                <c:pt idx="33252" formatCode="0.00E+00">
                  <c:v>2011.61</c:v>
                </c:pt>
                <c:pt idx="33253" formatCode="0.00E+00">
                  <c:v>1980.64</c:v>
                </c:pt>
                <c:pt idx="33254" formatCode="0.00E+00">
                  <c:v>1949.22</c:v>
                </c:pt>
                <c:pt idx="33255" formatCode="0.00E+00">
                  <c:v>1917.38</c:v>
                </c:pt>
                <c:pt idx="33256" formatCode="0.00E+00">
                  <c:v>1885.12</c:v>
                </c:pt>
                <c:pt idx="33257" formatCode="0.00E+00">
                  <c:v>1852.45</c:v>
                </c:pt>
                <c:pt idx="33258" formatCode="0.00E+00">
                  <c:v>1819.37</c:v>
                </c:pt>
                <c:pt idx="33259" formatCode="0.00E+00">
                  <c:v>1785.9</c:v>
                </c:pt>
                <c:pt idx="33260" formatCode="0.00E+00">
                  <c:v>1752.03</c:v>
                </c:pt>
                <c:pt idx="33261" formatCode="0.00E+00">
                  <c:v>1717.77</c:v>
                </c:pt>
                <c:pt idx="33262" formatCode="0.00E+00">
                  <c:v>1683.15</c:v>
                </c:pt>
                <c:pt idx="33263" formatCode="0.00E+00">
                  <c:v>1648.15</c:v>
                </c:pt>
                <c:pt idx="33264" formatCode="0.00E+00">
                  <c:v>1612.79</c:v>
                </c:pt>
                <c:pt idx="33265" formatCode="0.00E+00">
                  <c:v>1577.08</c:v>
                </c:pt>
                <c:pt idx="33266" formatCode="0.00E+00">
                  <c:v>1541.02</c:v>
                </c:pt>
                <c:pt idx="33267" formatCode="0.00E+00">
                  <c:v>1504.62</c:v>
                </c:pt>
                <c:pt idx="33268" formatCode="0.00E+00">
                  <c:v>1467.9</c:v>
                </c:pt>
                <c:pt idx="33269" formatCode="0.00E+00">
                  <c:v>1430.85</c:v>
                </c:pt>
                <c:pt idx="33270" formatCode="0.00E+00">
                  <c:v>1393.49</c:v>
                </c:pt>
                <c:pt idx="33271" formatCode="0.00E+00">
                  <c:v>1355.83</c:v>
                </c:pt>
                <c:pt idx="33272" formatCode="0.00E+00">
                  <c:v>1317.86</c:v>
                </c:pt>
                <c:pt idx="33273" formatCode="0.00E+00">
                  <c:v>1279.6099999999999</c:v>
                </c:pt>
                <c:pt idx="33274" formatCode="0.00E+00">
                  <c:v>1241.08</c:v>
                </c:pt>
                <c:pt idx="33275" formatCode="0.00E+00">
                  <c:v>1202.28</c:v>
                </c:pt>
                <c:pt idx="33276" formatCode="0.00E+00">
                  <c:v>1163.21</c:v>
                </c:pt>
                <c:pt idx="33277" formatCode="0.00E+00">
                  <c:v>1123.8900000000001</c:v>
                </c:pt>
                <c:pt idx="33278" formatCode="0.00E+00">
                  <c:v>1084.32</c:v>
                </c:pt>
                <c:pt idx="33279" formatCode="0.00E+00">
                  <c:v>1044.51</c:v>
                </c:pt>
                <c:pt idx="33280" formatCode="0.00E+00">
                  <c:v>1004.48</c:v>
                </c:pt>
                <c:pt idx="33281">
                  <c:v>964.22400000000005</c:v>
                </c:pt>
                <c:pt idx="33282">
                  <c:v>923.75800000000004</c:v>
                </c:pt>
                <c:pt idx="33283">
                  <c:v>883.08900000000006</c:v>
                </c:pt>
                <c:pt idx="33284">
                  <c:v>842.22699999999998</c:v>
                </c:pt>
                <c:pt idx="33285">
                  <c:v>801.18100000000004</c:v>
                </c:pt>
                <c:pt idx="33286">
                  <c:v>759.95799999999997</c:v>
                </c:pt>
                <c:pt idx="33287">
                  <c:v>718.57</c:v>
                </c:pt>
                <c:pt idx="33288">
                  <c:v>677.02300000000002</c:v>
                </c:pt>
                <c:pt idx="33289">
                  <c:v>635.32899999999995</c:v>
                </c:pt>
                <c:pt idx="33290">
                  <c:v>593.495</c:v>
                </c:pt>
                <c:pt idx="33291">
                  <c:v>551.53099999999995</c:v>
                </c:pt>
                <c:pt idx="33292">
                  <c:v>509.44600000000003</c:v>
                </c:pt>
                <c:pt idx="33293">
                  <c:v>467.25</c:v>
                </c:pt>
                <c:pt idx="33294">
                  <c:v>424.952</c:v>
                </c:pt>
                <c:pt idx="33295">
                  <c:v>382.56</c:v>
                </c:pt>
                <c:pt idx="33296">
                  <c:v>340.08499999999998</c:v>
                </c:pt>
                <c:pt idx="33297">
                  <c:v>297.53500000000003</c:v>
                </c:pt>
                <c:pt idx="33298">
                  <c:v>254.91900000000001</c:v>
                </c:pt>
                <c:pt idx="33299">
                  <c:v>212.24799999999999</c:v>
                </c:pt>
                <c:pt idx="33300">
                  <c:v>169.53</c:v>
                </c:pt>
                <c:pt idx="33301">
                  <c:v>126.774</c:v>
                </c:pt>
                <c:pt idx="33302">
                  <c:v>83.990700000000004</c:v>
                </c:pt>
                <c:pt idx="33303">
                  <c:v>41.189100000000003</c:v>
                </c:pt>
                <c:pt idx="33304">
                  <c:v>-1.6214500000000001</c:v>
                </c:pt>
                <c:pt idx="33305">
                  <c:v>-44.431600000000003</c:v>
                </c:pt>
                <c:pt idx="33306">
                  <c:v>-87.231800000000007</c:v>
                </c:pt>
                <c:pt idx="33307">
                  <c:v>-130.01300000000001</c:v>
                </c:pt>
                <c:pt idx="33308">
                  <c:v>-172.76499999999999</c:v>
                </c:pt>
                <c:pt idx="33309">
                  <c:v>-215.48</c:v>
                </c:pt>
                <c:pt idx="33310">
                  <c:v>-258.14800000000002</c:v>
                </c:pt>
                <c:pt idx="33311">
                  <c:v>-300.75900000000001</c:v>
                </c:pt>
                <c:pt idx="33312">
                  <c:v>-343.30399999999997</c:v>
                </c:pt>
                <c:pt idx="33313">
                  <c:v>-385.77300000000002</c:v>
                </c:pt>
                <c:pt idx="33314">
                  <c:v>-428.15899999999999</c:v>
                </c:pt>
                <c:pt idx="33315">
                  <c:v>-470.45</c:v>
                </c:pt>
                <c:pt idx="33316">
                  <c:v>-512.63800000000003</c:v>
                </c:pt>
                <c:pt idx="33317">
                  <c:v>-554.71500000000003</c:v>
                </c:pt>
                <c:pt idx="33318">
                  <c:v>-596.66899999999998</c:v>
                </c:pt>
                <c:pt idx="33319">
                  <c:v>-638.49300000000005</c:v>
                </c:pt>
                <c:pt idx="33320">
                  <c:v>-680.178</c:v>
                </c:pt>
                <c:pt idx="33321">
                  <c:v>-721.71299999999997</c:v>
                </c:pt>
                <c:pt idx="33322">
                  <c:v>-763.09</c:v>
                </c:pt>
                <c:pt idx="33323">
                  <c:v>-804.3</c:v>
                </c:pt>
                <c:pt idx="33324">
                  <c:v>-845.33299999999997</c:v>
                </c:pt>
                <c:pt idx="33325">
                  <c:v>-886.18200000000002</c:v>
                </c:pt>
                <c:pt idx="33326">
                  <c:v>-926.83699999999999</c:v>
                </c:pt>
                <c:pt idx="33327">
                  <c:v>-967.28899999999999</c:v>
                </c:pt>
                <c:pt idx="33328" formatCode="0.00E+00">
                  <c:v>-1007.53</c:v>
                </c:pt>
                <c:pt idx="33329" formatCode="0.00E+00">
                  <c:v>-1047.55</c:v>
                </c:pt>
                <c:pt idx="33330" formatCode="0.00E+00">
                  <c:v>-1087.3399999999999</c:v>
                </c:pt>
                <c:pt idx="33331" formatCode="0.00E+00">
                  <c:v>-1126.8900000000001</c:v>
                </c:pt>
                <c:pt idx="33332" formatCode="0.00E+00">
                  <c:v>-1166.19</c:v>
                </c:pt>
                <c:pt idx="33333" formatCode="0.00E+00">
                  <c:v>-1205.24</c:v>
                </c:pt>
                <c:pt idx="33334" formatCode="0.00E+00">
                  <c:v>-1244.03</c:v>
                </c:pt>
                <c:pt idx="33335" formatCode="0.00E+00">
                  <c:v>-1282.54</c:v>
                </c:pt>
                <c:pt idx="33336" formatCode="0.00E+00">
                  <c:v>-1320.77</c:v>
                </c:pt>
                <c:pt idx="33337" formatCode="0.00E+00">
                  <c:v>-1358.71</c:v>
                </c:pt>
                <c:pt idx="33338" formatCode="0.00E+00">
                  <c:v>-1396.36</c:v>
                </c:pt>
                <c:pt idx="33339" formatCode="0.00E+00">
                  <c:v>-1433.69</c:v>
                </c:pt>
                <c:pt idx="33340" formatCode="0.00E+00">
                  <c:v>-1470.72</c:v>
                </c:pt>
                <c:pt idx="33341" formatCode="0.00E+00">
                  <c:v>-1507.42</c:v>
                </c:pt>
                <c:pt idx="33342" formatCode="0.00E+00">
                  <c:v>-1543.79</c:v>
                </c:pt>
                <c:pt idx="33343" formatCode="0.00E+00">
                  <c:v>-1579.83</c:v>
                </c:pt>
                <c:pt idx="33344" formatCode="0.00E+00">
                  <c:v>-1615.52</c:v>
                </c:pt>
                <c:pt idx="33345" formatCode="0.00E+00">
                  <c:v>-1650.85</c:v>
                </c:pt>
                <c:pt idx="33346" formatCode="0.00E+00">
                  <c:v>-1685.82</c:v>
                </c:pt>
                <c:pt idx="33347" formatCode="0.00E+00">
                  <c:v>-1720.42</c:v>
                </c:pt>
                <c:pt idx="33348" formatCode="0.00E+00">
                  <c:v>-1754.65</c:v>
                </c:pt>
                <c:pt idx="33349" formatCode="0.00E+00">
                  <c:v>-1788.49</c:v>
                </c:pt>
                <c:pt idx="33350" formatCode="0.00E+00">
                  <c:v>-1821.94</c:v>
                </c:pt>
                <c:pt idx="33351" formatCode="0.00E+00">
                  <c:v>-1854.99</c:v>
                </c:pt>
                <c:pt idx="33352" formatCode="0.00E+00">
                  <c:v>-1887.64</c:v>
                </c:pt>
                <c:pt idx="33353" formatCode="0.00E+00">
                  <c:v>-1919.86</c:v>
                </c:pt>
                <c:pt idx="33354" formatCode="0.00E+00">
                  <c:v>-1951.67</c:v>
                </c:pt>
                <c:pt idx="33355" formatCode="0.00E+00">
                  <c:v>-1983.06</c:v>
                </c:pt>
                <c:pt idx="33356" formatCode="0.00E+00">
                  <c:v>-2014.01</c:v>
                </c:pt>
                <c:pt idx="33357" formatCode="0.00E+00">
                  <c:v>-2044.51</c:v>
                </c:pt>
                <c:pt idx="33358" formatCode="0.00E+00">
                  <c:v>-2074.5700000000002</c:v>
                </c:pt>
                <c:pt idx="33359" formatCode="0.00E+00">
                  <c:v>-2104.1799999999998</c:v>
                </c:pt>
                <c:pt idx="33360" formatCode="0.00E+00">
                  <c:v>-2133.3200000000002</c:v>
                </c:pt>
                <c:pt idx="33361" formatCode="0.00E+00">
                  <c:v>-2162</c:v>
                </c:pt>
                <c:pt idx="33362" formatCode="0.00E+00">
                  <c:v>-2190.1999999999998</c:v>
                </c:pt>
                <c:pt idx="33363" formatCode="0.00E+00">
                  <c:v>-2217.92</c:v>
                </c:pt>
                <c:pt idx="33364" formatCode="0.00E+00">
                  <c:v>-2245.16</c:v>
                </c:pt>
                <c:pt idx="33365" formatCode="0.00E+00">
                  <c:v>-2271.9</c:v>
                </c:pt>
                <c:pt idx="33366" formatCode="0.00E+00">
                  <c:v>-2298.15</c:v>
                </c:pt>
                <c:pt idx="33367" formatCode="0.00E+00">
                  <c:v>-2323.89</c:v>
                </c:pt>
                <c:pt idx="33368" formatCode="0.00E+00">
                  <c:v>-2349.13</c:v>
                </c:pt>
                <c:pt idx="33369" formatCode="0.00E+00">
                  <c:v>-2373.84</c:v>
                </c:pt>
                <c:pt idx="33370" formatCode="0.00E+00">
                  <c:v>-2398.04</c:v>
                </c:pt>
                <c:pt idx="33371" formatCode="0.00E+00">
                  <c:v>-2421.7199999999998</c:v>
                </c:pt>
                <c:pt idx="33372" formatCode="0.00E+00">
                  <c:v>-2444.86</c:v>
                </c:pt>
                <c:pt idx="33373" formatCode="0.00E+00">
                  <c:v>-2467.4699999999998</c:v>
                </c:pt>
                <c:pt idx="33374" formatCode="0.00E+00">
                  <c:v>-2489.54</c:v>
                </c:pt>
                <c:pt idx="33375" formatCode="0.00E+00">
                  <c:v>-2511.06</c:v>
                </c:pt>
                <c:pt idx="33376" formatCode="0.00E+00">
                  <c:v>-2532.0300000000002</c:v>
                </c:pt>
                <c:pt idx="33377" formatCode="0.00E+00">
                  <c:v>-2552.4499999999998</c:v>
                </c:pt>
                <c:pt idx="33378" formatCode="0.00E+00">
                  <c:v>-2572.3000000000002</c:v>
                </c:pt>
                <c:pt idx="33379" formatCode="0.00E+00">
                  <c:v>-2591.6</c:v>
                </c:pt>
                <c:pt idx="33380" formatCode="0.00E+00">
                  <c:v>-2610.33</c:v>
                </c:pt>
                <c:pt idx="33381" formatCode="0.00E+00">
                  <c:v>-2628.48</c:v>
                </c:pt>
                <c:pt idx="33382" formatCode="0.00E+00">
                  <c:v>-2646.06</c:v>
                </c:pt>
                <c:pt idx="33383" formatCode="0.00E+00">
                  <c:v>-2663.06</c:v>
                </c:pt>
                <c:pt idx="33384" formatCode="0.00E+00">
                  <c:v>-2679.47</c:v>
                </c:pt>
                <c:pt idx="33385" formatCode="0.00E+00">
                  <c:v>-2695.3</c:v>
                </c:pt>
                <c:pt idx="33386" formatCode="0.00E+00">
                  <c:v>-2710.54</c:v>
                </c:pt>
                <c:pt idx="33387" formatCode="0.00E+00">
                  <c:v>-2725.18</c:v>
                </c:pt>
                <c:pt idx="33388" formatCode="0.00E+00">
                  <c:v>-2739.23</c:v>
                </c:pt>
                <c:pt idx="33389" formatCode="0.00E+00">
                  <c:v>-2752.68</c:v>
                </c:pt>
                <c:pt idx="33390" formatCode="0.00E+00">
                  <c:v>-2765.52</c:v>
                </c:pt>
                <c:pt idx="33391" formatCode="0.00E+00">
                  <c:v>-2777.76</c:v>
                </c:pt>
                <c:pt idx="33392" formatCode="0.00E+00">
                  <c:v>-2789.39</c:v>
                </c:pt>
                <c:pt idx="33393" formatCode="0.00E+00">
                  <c:v>-2800.41</c:v>
                </c:pt>
                <c:pt idx="33394" formatCode="0.00E+00">
                  <c:v>-2810.81</c:v>
                </c:pt>
                <c:pt idx="33395" formatCode="0.00E+00">
                  <c:v>-2820.6</c:v>
                </c:pt>
                <c:pt idx="33396" formatCode="0.00E+00">
                  <c:v>-2829.78</c:v>
                </c:pt>
                <c:pt idx="33397" formatCode="0.00E+00">
                  <c:v>-2838.33</c:v>
                </c:pt>
                <c:pt idx="33398" formatCode="0.00E+00">
                  <c:v>-2846.26</c:v>
                </c:pt>
                <c:pt idx="33399" formatCode="0.00E+00">
                  <c:v>-2853.56</c:v>
                </c:pt>
                <c:pt idx="33400" formatCode="0.00E+00">
                  <c:v>-2860.24</c:v>
                </c:pt>
                <c:pt idx="33401" formatCode="0.00E+00">
                  <c:v>-2866.29</c:v>
                </c:pt>
                <c:pt idx="33402" formatCode="0.00E+00">
                  <c:v>-2871.72</c:v>
                </c:pt>
                <c:pt idx="33403" formatCode="0.00E+00">
                  <c:v>-2876.52</c:v>
                </c:pt>
                <c:pt idx="33404" formatCode="0.00E+00">
                  <c:v>-2880.68</c:v>
                </c:pt>
                <c:pt idx="33405" formatCode="0.00E+00">
                  <c:v>-2884.22</c:v>
                </c:pt>
                <c:pt idx="33406" formatCode="0.00E+00">
                  <c:v>-2887.12</c:v>
                </c:pt>
                <c:pt idx="33407" formatCode="0.00E+00">
                  <c:v>-2889.39</c:v>
                </c:pt>
                <c:pt idx="33408" formatCode="0.00E+00">
                  <c:v>-2891.03</c:v>
                </c:pt>
                <c:pt idx="33409" formatCode="0.00E+00">
                  <c:v>-2892.03</c:v>
                </c:pt>
                <c:pt idx="33410" formatCode="0.00E+00">
                  <c:v>-2892.41</c:v>
                </c:pt>
                <c:pt idx="33411" formatCode="0.00E+00">
                  <c:v>-2892.14</c:v>
                </c:pt>
                <c:pt idx="33412" formatCode="0.00E+00">
                  <c:v>-2891.25</c:v>
                </c:pt>
                <c:pt idx="33413" formatCode="0.00E+00">
                  <c:v>-2889.72</c:v>
                </c:pt>
                <c:pt idx="33414" formatCode="0.00E+00">
                  <c:v>-2887.55</c:v>
                </c:pt>
                <c:pt idx="33415" formatCode="0.00E+00">
                  <c:v>-2884.76</c:v>
                </c:pt>
                <c:pt idx="33416" formatCode="0.00E+00">
                  <c:v>-2881.33</c:v>
                </c:pt>
                <c:pt idx="33417" formatCode="0.00E+00">
                  <c:v>-2877.27</c:v>
                </c:pt>
                <c:pt idx="33418" formatCode="0.00E+00">
                  <c:v>-2872.58</c:v>
                </c:pt>
                <c:pt idx="33419" formatCode="0.00E+00">
                  <c:v>-2867.26</c:v>
                </c:pt>
                <c:pt idx="33420" formatCode="0.00E+00">
                  <c:v>-2861.31</c:v>
                </c:pt>
                <c:pt idx="33421" formatCode="0.00E+00">
                  <c:v>-2854.74</c:v>
                </c:pt>
                <c:pt idx="33422" formatCode="0.00E+00">
                  <c:v>-2847.54</c:v>
                </c:pt>
                <c:pt idx="33423" formatCode="0.00E+00">
                  <c:v>-2839.72</c:v>
                </c:pt>
                <c:pt idx="33424" formatCode="0.00E+00">
                  <c:v>-2831.27</c:v>
                </c:pt>
                <c:pt idx="33425" formatCode="0.00E+00">
                  <c:v>-2822.21</c:v>
                </c:pt>
                <c:pt idx="33426" formatCode="0.00E+00">
                  <c:v>-2812.52</c:v>
                </c:pt>
                <c:pt idx="33427" formatCode="0.00E+00">
                  <c:v>-2802.22</c:v>
                </c:pt>
                <c:pt idx="33428" formatCode="0.00E+00">
                  <c:v>-2791.31</c:v>
                </c:pt>
                <c:pt idx="33429" formatCode="0.00E+00">
                  <c:v>-2779.78</c:v>
                </c:pt>
                <c:pt idx="33430" formatCode="0.00E+00">
                  <c:v>-2767.65</c:v>
                </c:pt>
                <c:pt idx="33431" formatCode="0.00E+00">
                  <c:v>-2754.91</c:v>
                </c:pt>
                <c:pt idx="33432" formatCode="0.00E+00">
                  <c:v>-2741.56</c:v>
                </c:pt>
                <c:pt idx="33433" formatCode="0.00E+00">
                  <c:v>-2727.62</c:v>
                </c:pt>
                <c:pt idx="33434" formatCode="0.00E+00">
                  <c:v>-2713.07</c:v>
                </c:pt>
                <c:pt idx="33435" formatCode="0.00E+00">
                  <c:v>-2697.94</c:v>
                </c:pt>
                <c:pt idx="33436" formatCode="0.00E+00">
                  <c:v>-2682.21</c:v>
                </c:pt>
                <c:pt idx="33437" formatCode="0.00E+00">
                  <c:v>-2665.89</c:v>
                </c:pt>
                <c:pt idx="33438" formatCode="0.00E+00">
                  <c:v>-2648.99</c:v>
                </c:pt>
                <c:pt idx="33439" formatCode="0.00E+00">
                  <c:v>-2631.51</c:v>
                </c:pt>
                <c:pt idx="33440" formatCode="0.00E+00">
                  <c:v>-2613.4499999999998</c:v>
                </c:pt>
                <c:pt idx="33441" formatCode="0.00E+00">
                  <c:v>-2594.8200000000002</c:v>
                </c:pt>
                <c:pt idx="33442" formatCode="0.00E+00">
                  <c:v>-2575.63</c:v>
                </c:pt>
                <c:pt idx="33443" formatCode="0.00E+00">
                  <c:v>-2555.86</c:v>
                </c:pt>
                <c:pt idx="33444" formatCode="0.00E+00">
                  <c:v>-2535.54</c:v>
                </c:pt>
                <c:pt idx="33445" formatCode="0.00E+00">
                  <c:v>-2514.66</c:v>
                </c:pt>
                <c:pt idx="33446" formatCode="0.00E+00">
                  <c:v>-2493.23</c:v>
                </c:pt>
                <c:pt idx="33447" formatCode="0.00E+00">
                  <c:v>-2471.2600000000002</c:v>
                </c:pt>
                <c:pt idx="33448" formatCode="0.00E+00">
                  <c:v>-2448.7399999999998</c:v>
                </c:pt>
                <c:pt idx="33449" formatCode="0.00E+00">
                  <c:v>-2425.69</c:v>
                </c:pt>
                <c:pt idx="33450" formatCode="0.00E+00">
                  <c:v>-2402.1</c:v>
                </c:pt>
                <c:pt idx="33451" formatCode="0.00E+00">
                  <c:v>-2377.9899999999998</c:v>
                </c:pt>
                <c:pt idx="33452" formatCode="0.00E+00">
                  <c:v>-2353.36</c:v>
                </c:pt>
                <c:pt idx="33453" formatCode="0.00E+00">
                  <c:v>-2328.21</c:v>
                </c:pt>
                <c:pt idx="33454" formatCode="0.00E+00">
                  <c:v>-2302.5500000000002</c:v>
                </c:pt>
                <c:pt idx="33455" formatCode="0.00E+00">
                  <c:v>-2276.39</c:v>
                </c:pt>
                <c:pt idx="33456" formatCode="0.00E+00">
                  <c:v>-2249.73</c:v>
                </c:pt>
                <c:pt idx="33457" formatCode="0.00E+00">
                  <c:v>-2222.5700000000002</c:v>
                </c:pt>
                <c:pt idx="33458" formatCode="0.00E+00">
                  <c:v>-2194.9299999999998</c:v>
                </c:pt>
                <c:pt idx="33459" formatCode="0.00E+00">
                  <c:v>-2166.81</c:v>
                </c:pt>
                <c:pt idx="33460" formatCode="0.00E+00">
                  <c:v>-2138.21</c:v>
                </c:pt>
                <c:pt idx="33461" formatCode="0.00E+00">
                  <c:v>-2109.15</c:v>
                </c:pt>
                <c:pt idx="33462" formatCode="0.00E+00">
                  <c:v>-2079.62</c:v>
                </c:pt>
                <c:pt idx="33463" formatCode="0.00E+00">
                  <c:v>-2049.64</c:v>
                </c:pt>
                <c:pt idx="33464" formatCode="0.00E+00">
                  <c:v>-2019.2</c:v>
                </c:pt>
                <c:pt idx="33465" formatCode="0.00E+00">
                  <c:v>-1988.33</c:v>
                </c:pt>
                <c:pt idx="33466" formatCode="0.00E+00">
                  <c:v>-1957.02</c:v>
                </c:pt>
                <c:pt idx="33467" formatCode="0.00E+00">
                  <c:v>-1925.28</c:v>
                </c:pt>
                <c:pt idx="33468" formatCode="0.00E+00">
                  <c:v>-1893.12</c:v>
                </c:pt>
                <c:pt idx="33469" formatCode="0.00E+00">
                  <c:v>-1860.55</c:v>
                </c:pt>
                <c:pt idx="33470" formatCode="0.00E+00">
                  <c:v>-1827.56</c:v>
                </c:pt>
                <c:pt idx="33471" formatCode="0.00E+00">
                  <c:v>-1794.18</c:v>
                </c:pt>
                <c:pt idx="33472" formatCode="0.00E+00">
                  <c:v>-1760.4</c:v>
                </c:pt>
                <c:pt idx="33473" formatCode="0.00E+00">
                  <c:v>-1726.24</c:v>
                </c:pt>
                <c:pt idx="33474" formatCode="0.00E+00">
                  <c:v>-1691.7</c:v>
                </c:pt>
                <c:pt idx="33475" formatCode="0.00E+00">
                  <c:v>-1656.79</c:v>
                </c:pt>
                <c:pt idx="33476" formatCode="0.00E+00">
                  <c:v>-1621.51</c:v>
                </c:pt>
                <c:pt idx="33477" formatCode="0.00E+00">
                  <c:v>-1585.88</c:v>
                </c:pt>
                <c:pt idx="33478" formatCode="0.00E+00">
                  <c:v>-1549.91</c:v>
                </c:pt>
                <c:pt idx="33479" formatCode="0.00E+00">
                  <c:v>-1513.59</c:v>
                </c:pt>
                <c:pt idx="33480" formatCode="0.00E+00">
                  <c:v>-1476.94</c:v>
                </c:pt>
                <c:pt idx="33481" formatCode="0.00E+00">
                  <c:v>-1439.97</c:v>
                </c:pt>
                <c:pt idx="33482" formatCode="0.00E+00">
                  <c:v>-1402.68</c:v>
                </c:pt>
                <c:pt idx="33483" formatCode="0.00E+00">
                  <c:v>-1365.08</c:v>
                </c:pt>
                <c:pt idx="33484" formatCode="0.00E+00">
                  <c:v>-1327.19</c:v>
                </c:pt>
                <c:pt idx="33485" formatCode="0.00E+00">
                  <c:v>-1289</c:v>
                </c:pt>
                <c:pt idx="33486" formatCode="0.00E+00">
                  <c:v>-1250.54</c:v>
                </c:pt>
                <c:pt idx="33487" formatCode="0.00E+00">
                  <c:v>-1211.8</c:v>
                </c:pt>
                <c:pt idx="33488" formatCode="0.00E+00">
                  <c:v>-1172.79</c:v>
                </c:pt>
                <c:pt idx="33489" formatCode="0.00E+00">
                  <c:v>-1133.52</c:v>
                </c:pt>
                <c:pt idx="33490" formatCode="0.00E+00">
                  <c:v>-1094.01</c:v>
                </c:pt>
                <c:pt idx="33491" formatCode="0.00E+00">
                  <c:v>-1054.26</c:v>
                </c:pt>
                <c:pt idx="33492" formatCode="0.00E+00">
                  <c:v>-1014.28</c:v>
                </c:pt>
                <c:pt idx="33493">
                  <c:v>-974.072</c:v>
                </c:pt>
                <c:pt idx="33494">
                  <c:v>-933.65300000000002</c:v>
                </c:pt>
                <c:pt idx="33495">
                  <c:v>-893.029</c:v>
                </c:pt>
                <c:pt idx="33496">
                  <c:v>-852.21</c:v>
                </c:pt>
                <c:pt idx="33497">
                  <c:v>-811.20399999999995</c:v>
                </c:pt>
                <c:pt idx="33498">
                  <c:v>-770.02</c:v>
                </c:pt>
                <c:pt idx="33499">
                  <c:v>-728.66700000000003</c:v>
                </c:pt>
                <c:pt idx="33500">
                  <c:v>-687.15499999999997</c:v>
                </c:pt>
                <c:pt idx="33501">
                  <c:v>-645.49199999999996</c:v>
                </c:pt>
                <c:pt idx="33502">
                  <c:v>-603.68799999999999</c:v>
                </c:pt>
                <c:pt idx="33503">
                  <c:v>-561.75099999999998</c:v>
                </c:pt>
                <c:pt idx="33504">
                  <c:v>-519.69200000000001</c:v>
                </c:pt>
                <c:pt idx="33505">
                  <c:v>-477.51799999999997</c:v>
                </c:pt>
                <c:pt idx="33506">
                  <c:v>-435.24</c:v>
                </c:pt>
                <c:pt idx="33507">
                  <c:v>-392.86700000000002</c:v>
                </c:pt>
                <c:pt idx="33508">
                  <c:v>-350.40699999999998</c:v>
                </c:pt>
                <c:pt idx="33509">
                  <c:v>-307.87099999999998</c:v>
                </c:pt>
                <c:pt idx="33510">
                  <c:v>-265.267</c:v>
                </c:pt>
                <c:pt idx="33511">
                  <c:v>-222.60499999999999</c:v>
                </c:pt>
                <c:pt idx="33512">
                  <c:v>-179.893</c:v>
                </c:pt>
                <c:pt idx="33513">
                  <c:v>-137.143</c:v>
                </c:pt>
                <c:pt idx="33514">
                  <c:v>-94.361599999999996</c:v>
                </c:pt>
                <c:pt idx="33515">
                  <c:v>-51.56</c:v>
                </c:pt>
                <c:pt idx="33516">
                  <c:v>-8.7470199999999991</c:v>
                </c:pt>
                <c:pt idx="33517">
                  <c:v>34.067500000000003</c:v>
                </c:pt>
                <c:pt idx="33518">
                  <c:v>76.874499999999998</c:v>
                </c:pt>
                <c:pt idx="33519">
                  <c:v>119.66500000000001</c:v>
                </c:pt>
                <c:pt idx="33520">
                  <c:v>162.429</c:v>
                </c:pt>
                <c:pt idx="33521">
                  <c:v>205.15700000000001</c:v>
                </c:pt>
                <c:pt idx="33522">
                  <c:v>247.84100000000001</c:v>
                </c:pt>
                <c:pt idx="33523">
                  <c:v>290.47000000000003</c:v>
                </c:pt>
                <c:pt idx="33524">
                  <c:v>333.03500000000003</c:v>
                </c:pt>
                <c:pt idx="33525">
                  <c:v>375.52800000000002</c:v>
                </c:pt>
                <c:pt idx="33526">
                  <c:v>417.93799999999999</c:v>
                </c:pt>
                <c:pt idx="33527">
                  <c:v>460.25700000000001</c:v>
                </c:pt>
                <c:pt idx="33528">
                  <c:v>502.47500000000002</c:v>
                </c:pt>
                <c:pt idx="33529">
                  <c:v>544.58299999999997</c:v>
                </c:pt>
                <c:pt idx="33530">
                  <c:v>586.572</c:v>
                </c:pt>
                <c:pt idx="33531">
                  <c:v>628.43200000000002</c:v>
                </c:pt>
                <c:pt idx="33532">
                  <c:v>670.15499999999997</c:v>
                </c:pt>
                <c:pt idx="33533">
                  <c:v>711.73099999999999</c:v>
                </c:pt>
                <c:pt idx="33534">
                  <c:v>753.15099999999995</c:v>
                </c:pt>
                <c:pt idx="33535">
                  <c:v>794.40599999999995</c:v>
                </c:pt>
                <c:pt idx="33536">
                  <c:v>835.48800000000006</c:v>
                </c:pt>
                <c:pt idx="33537">
                  <c:v>876.38599999999997</c:v>
                </c:pt>
                <c:pt idx="33538">
                  <c:v>917.09199999999998</c:v>
                </c:pt>
                <c:pt idx="33539">
                  <c:v>957.59799999999996</c:v>
                </c:pt>
                <c:pt idx="33540">
                  <c:v>997.89400000000001</c:v>
                </c:pt>
                <c:pt idx="33541" formatCode="0.00E+00">
                  <c:v>1037.97</c:v>
                </c:pt>
                <c:pt idx="33542" formatCode="0.00E+00">
                  <c:v>1077.82</c:v>
                </c:pt>
                <c:pt idx="33543" formatCode="0.00E+00">
                  <c:v>1117.43</c:v>
                </c:pt>
                <c:pt idx="33544" formatCode="0.00E+00">
                  <c:v>1156.8</c:v>
                </c:pt>
                <c:pt idx="33545" formatCode="0.00E+00">
                  <c:v>1195.92</c:v>
                </c:pt>
                <c:pt idx="33546" formatCode="0.00E+00">
                  <c:v>1234.77</c:v>
                </c:pt>
                <c:pt idx="33547" formatCode="0.00E+00">
                  <c:v>1273.3499999999999</c:v>
                </c:pt>
                <c:pt idx="33548" formatCode="0.00E+00">
                  <c:v>1311.66</c:v>
                </c:pt>
                <c:pt idx="33549" formatCode="0.00E+00">
                  <c:v>1349.67</c:v>
                </c:pt>
                <c:pt idx="33550" formatCode="0.00E+00">
                  <c:v>1387.4</c:v>
                </c:pt>
                <c:pt idx="33551" formatCode="0.00E+00">
                  <c:v>1424.81</c:v>
                </c:pt>
                <c:pt idx="33552" formatCode="0.00E+00">
                  <c:v>1461.92</c:v>
                </c:pt>
                <c:pt idx="33553" formatCode="0.00E+00">
                  <c:v>1498.7</c:v>
                </c:pt>
                <c:pt idx="33554" formatCode="0.00E+00">
                  <c:v>1535.16</c:v>
                </c:pt>
                <c:pt idx="33555" formatCode="0.00E+00">
                  <c:v>1571.28</c:v>
                </c:pt>
                <c:pt idx="33556" formatCode="0.00E+00">
                  <c:v>1607.05</c:v>
                </c:pt>
                <c:pt idx="33557" formatCode="0.00E+00">
                  <c:v>1642.48</c:v>
                </c:pt>
                <c:pt idx="33558" formatCode="0.00E+00">
                  <c:v>1677.54</c:v>
                </c:pt>
                <c:pt idx="33559" formatCode="0.00E+00">
                  <c:v>1712.24</c:v>
                </c:pt>
                <c:pt idx="33560" formatCode="0.00E+00">
                  <c:v>1746.56</c:v>
                </c:pt>
                <c:pt idx="33561" formatCode="0.00E+00">
                  <c:v>1780.5</c:v>
                </c:pt>
                <c:pt idx="33562" formatCode="0.00E+00">
                  <c:v>1814.05</c:v>
                </c:pt>
                <c:pt idx="33563" formatCode="0.00E+00">
                  <c:v>1847.2</c:v>
                </c:pt>
                <c:pt idx="33564" formatCode="0.00E+00">
                  <c:v>1879.94</c:v>
                </c:pt>
                <c:pt idx="33565" formatCode="0.00E+00">
                  <c:v>1912.28</c:v>
                </c:pt>
                <c:pt idx="33566" formatCode="0.00E+00">
                  <c:v>1944.19</c:v>
                </c:pt>
                <c:pt idx="33567" formatCode="0.00E+00">
                  <c:v>1975.69</c:v>
                </c:pt>
                <c:pt idx="33568" formatCode="0.00E+00">
                  <c:v>2006.74</c:v>
                </c:pt>
                <c:pt idx="33569" formatCode="0.00E+00">
                  <c:v>2037.36</c:v>
                </c:pt>
                <c:pt idx="33570" formatCode="0.00E+00">
                  <c:v>2067.5300000000002</c:v>
                </c:pt>
                <c:pt idx="33571" formatCode="0.00E+00">
                  <c:v>2097.25</c:v>
                </c:pt>
                <c:pt idx="33572" formatCode="0.00E+00">
                  <c:v>2126.5100000000002</c:v>
                </c:pt>
                <c:pt idx="33573" formatCode="0.00E+00">
                  <c:v>2155.3000000000002</c:v>
                </c:pt>
                <c:pt idx="33574" formatCode="0.00E+00">
                  <c:v>2183.63</c:v>
                </c:pt>
                <c:pt idx="33575" formatCode="0.00E+00">
                  <c:v>2211.4699999999998</c:v>
                </c:pt>
                <c:pt idx="33576" formatCode="0.00E+00">
                  <c:v>2238.8200000000002</c:v>
                </c:pt>
                <c:pt idx="33577" formatCode="0.00E+00">
                  <c:v>2265.69</c:v>
                </c:pt>
                <c:pt idx="33578" formatCode="0.00E+00">
                  <c:v>2292.06</c:v>
                </c:pt>
                <c:pt idx="33579" formatCode="0.00E+00">
                  <c:v>2317.9299999999998</c:v>
                </c:pt>
                <c:pt idx="33580" formatCode="0.00E+00">
                  <c:v>2343.29</c:v>
                </c:pt>
                <c:pt idx="33581" formatCode="0.00E+00">
                  <c:v>2368.14</c:v>
                </c:pt>
                <c:pt idx="33582" formatCode="0.00E+00">
                  <c:v>2392.4699999999998</c:v>
                </c:pt>
                <c:pt idx="33583" formatCode="0.00E+00">
                  <c:v>2416.2800000000002</c:v>
                </c:pt>
                <c:pt idx="33584" formatCode="0.00E+00">
                  <c:v>2439.5500000000002</c:v>
                </c:pt>
                <c:pt idx="33585" formatCode="0.00E+00">
                  <c:v>2462.29</c:v>
                </c:pt>
                <c:pt idx="33586" formatCode="0.00E+00">
                  <c:v>2484.4899999999998</c:v>
                </c:pt>
                <c:pt idx="33587" formatCode="0.00E+00">
                  <c:v>2506.15</c:v>
                </c:pt>
                <c:pt idx="33588" formatCode="0.00E+00">
                  <c:v>2527.2600000000002</c:v>
                </c:pt>
                <c:pt idx="33589" formatCode="0.00E+00">
                  <c:v>2547.81</c:v>
                </c:pt>
                <c:pt idx="33590" formatCode="0.00E+00">
                  <c:v>2567.81</c:v>
                </c:pt>
                <c:pt idx="33591" formatCode="0.00E+00">
                  <c:v>2587.2399999999998</c:v>
                </c:pt>
                <c:pt idx="33592" formatCode="0.00E+00">
                  <c:v>2606.11</c:v>
                </c:pt>
                <c:pt idx="33593" formatCode="0.00E+00">
                  <c:v>2624.41</c:v>
                </c:pt>
                <c:pt idx="33594" formatCode="0.00E+00">
                  <c:v>2642.13</c:v>
                </c:pt>
                <c:pt idx="33595" formatCode="0.00E+00">
                  <c:v>2659.27</c:v>
                </c:pt>
                <c:pt idx="33596" formatCode="0.00E+00">
                  <c:v>2675.83</c:v>
                </c:pt>
                <c:pt idx="33597" formatCode="0.00E+00">
                  <c:v>2691.81</c:v>
                </c:pt>
                <c:pt idx="33598" formatCode="0.00E+00">
                  <c:v>2707.19</c:v>
                </c:pt>
                <c:pt idx="33599" formatCode="0.00E+00">
                  <c:v>2721.98</c:v>
                </c:pt>
                <c:pt idx="33600" formatCode="0.00E+00">
                  <c:v>2736.17</c:v>
                </c:pt>
                <c:pt idx="33601" formatCode="0.00E+00">
                  <c:v>2749.77</c:v>
                </c:pt>
                <c:pt idx="33602" formatCode="0.00E+00">
                  <c:v>2762.76</c:v>
                </c:pt>
                <c:pt idx="33603" formatCode="0.00E+00">
                  <c:v>2775.15</c:v>
                </c:pt>
                <c:pt idx="33604" formatCode="0.00E+00">
                  <c:v>2786.93</c:v>
                </c:pt>
                <c:pt idx="33605" formatCode="0.00E+00">
                  <c:v>2798.1</c:v>
                </c:pt>
                <c:pt idx="33606" formatCode="0.00E+00">
                  <c:v>2808.65</c:v>
                </c:pt>
                <c:pt idx="33607" formatCode="0.00E+00">
                  <c:v>2818.59</c:v>
                </c:pt>
                <c:pt idx="33608" formatCode="0.00E+00">
                  <c:v>2827.92</c:v>
                </c:pt>
                <c:pt idx="33609" formatCode="0.00E+00">
                  <c:v>2836.62</c:v>
                </c:pt>
                <c:pt idx="33610" formatCode="0.00E+00">
                  <c:v>2844.7</c:v>
                </c:pt>
                <c:pt idx="33611" formatCode="0.00E+00">
                  <c:v>2852.16</c:v>
                </c:pt>
                <c:pt idx="33612" formatCode="0.00E+00">
                  <c:v>2858.99</c:v>
                </c:pt>
                <c:pt idx="33613" formatCode="0.00E+00">
                  <c:v>2865.2</c:v>
                </c:pt>
                <c:pt idx="33614" formatCode="0.00E+00">
                  <c:v>2870.78</c:v>
                </c:pt>
                <c:pt idx="33615" formatCode="0.00E+00">
                  <c:v>2875.73</c:v>
                </c:pt>
                <c:pt idx="33616" formatCode="0.00E+00">
                  <c:v>2880.05</c:v>
                </c:pt>
                <c:pt idx="33617" formatCode="0.00E+00">
                  <c:v>2883.74</c:v>
                </c:pt>
                <c:pt idx="33618" formatCode="0.00E+00">
                  <c:v>2886.8</c:v>
                </c:pt>
                <c:pt idx="33619" formatCode="0.00E+00">
                  <c:v>2889.22</c:v>
                </c:pt>
                <c:pt idx="33620" formatCode="0.00E+00">
                  <c:v>2891.02</c:v>
                </c:pt>
                <c:pt idx="33621" formatCode="0.00E+00">
                  <c:v>2892.18</c:v>
                </c:pt>
                <c:pt idx="33622" formatCode="0.00E+00">
                  <c:v>2892.7</c:v>
                </c:pt>
                <c:pt idx="33623" formatCode="0.00E+00">
                  <c:v>2892.59</c:v>
                </c:pt>
                <c:pt idx="33624" formatCode="0.00E+00">
                  <c:v>2891.85</c:v>
                </c:pt>
                <c:pt idx="33625" formatCode="0.00E+00">
                  <c:v>2890.47</c:v>
                </c:pt>
                <c:pt idx="33626" formatCode="0.00E+00">
                  <c:v>2888.47</c:v>
                </c:pt>
                <c:pt idx="33627" formatCode="0.00E+00">
                  <c:v>2885.82</c:v>
                </c:pt>
                <c:pt idx="33628" formatCode="0.00E+00">
                  <c:v>2882.55</c:v>
                </c:pt>
                <c:pt idx="33629" formatCode="0.00E+00">
                  <c:v>2878.64</c:v>
                </c:pt>
                <c:pt idx="33630" formatCode="0.00E+00">
                  <c:v>2874.11</c:v>
                </c:pt>
                <c:pt idx="33631" formatCode="0.00E+00">
                  <c:v>2868.94</c:v>
                </c:pt>
                <c:pt idx="33632" formatCode="0.00E+00">
                  <c:v>2863.15</c:v>
                </c:pt>
                <c:pt idx="33633" formatCode="0.00E+00">
                  <c:v>2856.73</c:v>
                </c:pt>
                <c:pt idx="33634" formatCode="0.00E+00">
                  <c:v>2849.68</c:v>
                </c:pt>
                <c:pt idx="33635" formatCode="0.00E+00">
                  <c:v>2842.01</c:v>
                </c:pt>
                <c:pt idx="33636" formatCode="0.00E+00">
                  <c:v>2833.71</c:v>
                </c:pt>
                <c:pt idx="33637" formatCode="0.00E+00">
                  <c:v>2824.8</c:v>
                </c:pt>
                <c:pt idx="33638" formatCode="0.00E+00">
                  <c:v>2815.26</c:v>
                </c:pt>
                <c:pt idx="33639" formatCode="0.00E+00">
                  <c:v>2805.11</c:v>
                </c:pt>
                <c:pt idx="33640" formatCode="0.00E+00">
                  <c:v>2794.35</c:v>
                </c:pt>
                <c:pt idx="33641" formatCode="0.00E+00">
                  <c:v>2782.97</c:v>
                </c:pt>
                <c:pt idx="33642" formatCode="0.00E+00">
                  <c:v>2770.98</c:v>
                </c:pt>
                <c:pt idx="33643" formatCode="0.00E+00">
                  <c:v>2758.38</c:v>
                </c:pt>
                <c:pt idx="33644" formatCode="0.00E+00">
                  <c:v>2745.19</c:v>
                </c:pt>
                <c:pt idx="33645" formatCode="0.00E+00">
                  <c:v>2731.39</c:v>
                </c:pt>
                <c:pt idx="33646" formatCode="0.00E+00">
                  <c:v>2716.99</c:v>
                </c:pt>
                <c:pt idx="33647" formatCode="0.00E+00">
                  <c:v>2701.99</c:v>
                </c:pt>
                <c:pt idx="33648" formatCode="0.00E+00">
                  <c:v>2686.41</c:v>
                </c:pt>
                <c:pt idx="33649" formatCode="0.00E+00">
                  <c:v>2670.23</c:v>
                </c:pt>
                <c:pt idx="33650" formatCode="0.00E+00">
                  <c:v>2653.47</c:v>
                </c:pt>
                <c:pt idx="33651" formatCode="0.00E+00">
                  <c:v>2636.13</c:v>
                </c:pt>
                <c:pt idx="33652" formatCode="0.00E+00">
                  <c:v>2618.21</c:v>
                </c:pt>
                <c:pt idx="33653" formatCode="0.00E+00">
                  <c:v>2599.7199999999998</c:v>
                </c:pt>
                <c:pt idx="33654" formatCode="0.00E+00">
                  <c:v>2580.66</c:v>
                </c:pt>
                <c:pt idx="33655" formatCode="0.00E+00">
                  <c:v>2561.0300000000002</c:v>
                </c:pt>
                <c:pt idx="33656" formatCode="0.00E+00">
                  <c:v>2540.84</c:v>
                </c:pt>
                <c:pt idx="33657" formatCode="0.00E+00">
                  <c:v>2520.09</c:v>
                </c:pt>
                <c:pt idx="33658" formatCode="0.00E+00">
                  <c:v>2498.8000000000002</c:v>
                </c:pt>
                <c:pt idx="33659" formatCode="0.00E+00">
                  <c:v>2476.9499999999998</c:v>
                </c:pt>
                <c:pt idx="33660" formatCode="0.00E+00">
                  <c:v>2454.56</c:v>
                </c:pt>
                <c:pt idx="33661" formatCode="0.00E+00">
                  <c:v>2431.64</c:v>
                </c:pt>
                <c:pt idx="33662" formatCode="0.00E+00">
                  <c:v>2408.1799999999998</c:v>
                </c:pt>
                <c:pt idx="33663" formatCode="0.00E+00">
                  <c:v>2384.19</c:v>
                </c:pt>
                <c:pt idx="33664" formatCode="0.00E+00">
                  <c:v>2359.69</c:v>
                </c:pt>
                <c:pt idx="33665" formatCode="0.00E+00">
                  <c:v>2334.66</c:v>
                </c:pt>
                <c:pt idx="33666" formatCode="0.00E+00">
                  <c:v>2309.12</c:v>
                </c:pt>
                <c:pt idx="33667" formatCode="0.00E+00">
                  <c:v>2283.08</c:v>
                </c:pt>
                <c:pt idx="33668" formatCode="0.00E+00">
                  <c:v>2256.54</c:v>
                </c:pt>
                <c:pt idx="33669" formatCode="0.00E+00">
                  <c:v>2229.5</c:v>
                </c:pt>
                <c:pt idx="33670" formatCode="0.00E+00">
                  <c:v>2201.98</c:v>
                </c:pt>
                <c:pt idx="33671" formatCode="0.00E+00">
                  <c:v>2173.9699999999998</c:v>
                </c:pt>
                <c:pt idx="33672" formatCode="0.00E+00">
                  <c:v>2145.48</c:v>
                </c:pt>
                <c:pt idx="33673" formatCode="0.00E+00">
                  <c:v>2116.5300000000002</c:v>
                </c:pt>
                <c:pt idx="33674" formatCode="0.00E+00">
                  <c:v>2087.11</c:v>
                </c:pt>
                <c:pt idx="33675" formatCode="0.00E+00">
                  <c:v>2057.23</c:v>
                </c:pt>
                <c:pt idx="33676" formatCode="0.00E+00">
                  <c:v>2026.91</c:v>
                </c:pt>
                <c:pt idx="33677" formatCode="0.00E+00">
                  <c:v>1996.14</c:v>
                </c:pt>
                <c:pt idx="33678" formatCode="0.00E+00">
                  <c:v>1964.93</c:v>
                </c:pt>
                <c:pt idx="33679" formatCode="0.00E+00">
                  <c:v>1933.29</c:v>
                </c:pt>
                <c:pt idx="33680" formatCode="0.00E+00">
                  <c:v>1901.23</c:v>
                </c:pt>
                <c:pt idx="33681" formatCode="0.00E+00">
                  <c:v>1868.75</c:v>
                </c:pt>
                <c:pt idx="33682" formatCode="0.00E+00">
                  <c:v>1835.86</c:v>
                </c:pt>
                <c:pt idx="33683" formatCode="0.00E+00">
                  <c:v>1802.57</c:v>
                </c:pt>
                <c:pt idx="33684" formatCode="0.00E+00">
                  <c:v>1768.89</c:v>
                </c:pt>
                <c:pt idx="33685" formatCode="0.00E+00">
                  <c:v>1734.81</c:v>
                </c:pt>
                <c:pt idx="33686" formatCode="0.00E+00">
                  <c:v>1700.36</c:v>
                </c:pt>
                <c:pt idx="33687" formatCode="0.00E+00">
                  <c:v>1665.53</c:v>
                </c:pt>
                <c:pt idx="33688" formatCode="0.00E+00">
                  <c:v>1630.34</c:v>
                </c:pt>
                <c:pt idx="33689" formatCode="0.00E+00">
                  <c:v>1594.8</c:v>
                </c:pt>
                <c:pt idx="33690" formatCode="0.00E+00">
                  <c:v>1558.9</c:v>
                </c:pt>
                <c:pt idx="33691" formatCode="0.00E+00">
                  <c:v>1522.66</c:v>
                </c:pt>
                <c:pt idx="33692" formatCode="0.00E+00">
                  <c:v>1486.09</c:v>
                </c:pt>
                <c:pt idx="33693" formatCode="0.00E+00">
                  <c:v>1449.19</c:v>
                </c:pt>
                <c:pt idx="33694" formatCode="0.00E+00">
                  <c:v>1411.97</c:v>
                </c:pt>
                <c:pt idx="33695" formatCode="0.00E+00">
                  <c:v>1374.45</c:v>
                </c:pt>
                <c:pt idx="33696" formatCode="0.00E+00">
                  <c:v>1336.62</c:v>
                </c:pt>
                <c:pt idx="33697" formatCode="0.00E+00">
                  <c:v>1298.5</c:v>
                </c:pt>
                <c:pt idx="33698" formatCode="0.00E+00">
                  <c:v>1260.0999999999999</c:v>
                </c:pt>
                <c:pt idx="33699" formatCode="0.00E+00">
                  <c:v>1221.42</c:v>
                </c:pt>
                <c:pt idx="33700" formatCode="0.00E+00">
                  <c:v>1182.47</c:v>
                </c:pt>
                <c:pt idx="33701" formatCode="0.00E+00">
                  <c:v>1143.26</c:v>
                </c:pt>
                <c:pt idx="33702" formatCode="0.00E+00">
                  <c:v>1103.81</c:v>
                </c:pt>
                <c:pt idx="33703" formatCode="0.00E+00">
                  <c:v>1064.1099999999999</c:v>
                </c:pt>
                <c:pt idx="33704" formatCode="0.00E+00">
                  <c:v>1024.18</c:v>
                </c:pt>
                <c:pt idx="33705">
                  <c:v>984.01900000000001</c:v>
                </c:pt>
                <c:pt idx="33706">
                  <c:v>943.64700000000005</c:v>
                </c:pt>
                <c:pt idx="33707">
                  <c:v>903.06799999999998</c:v>
                </c:pt>
                <c:pt idx="33708">
                  <c:v>862.29</c:v>
                </c:pt>
                <c:pt idx="33709">
                  <c:v>821.32399999999996</c:v>
                </c:pt>
                <c:pt idx="33710">
                  <c:v>780.178</c:v>
                </c:pt>
                <c:pt idx="33711">
                  <c:v>738.86099999999999</c:v>
                </c:pt>
                <c:pt idx="33712">
                  <c:v>697.38199999999995</c:v>
                </c:pt>
                <c:pt idx="33713">
                  <c:v>655.75</c:v>
                </c:pt>
                <c:pt idx="33714">
                  <c:v>613.97500000000002</c:v>
                </c:pt>
                <c:pt idx="33715">
                  <c:v>572.06500000000005</c:v>
                </c:pt>
                <c:pt idx="33716">
                  <c:v>530.03</c:v>
                </c:pt>
                <c:pt idx="33717">
                  <c:v>487.87799999999999</c:v>
                </c:pt>
                <c:pt idx="33718">
                  <c:v>445.62</c:v>
                </c:pt>
                <c:pt idx="33719">
                  <c:v>403.26299999999998</c:v>
                </c:pt>
                <c:pt idx="33720">
                  <c:v>360.81900000000002</c:v>
                </c:pt>
                <c:pt idx="33721">
                  <c:v>318.29500000000002</c:v>
                </c:pt>
                <c:pt idx="33722">
                  <c:v>275.702</c:v>
                </c:pt>
                <c:pt idx="33723">
                  <c:v>233.048</c:v>
                </c:pt>
                <c:pt idx="33724">
                  <c:v>190.34299999999999</c:v>
                </c:pt>
                <c:pt idx="33725">
                  <c:v>147.596</c:v>
                </c:pt>
                <c:pt idx="33726">
                  <c:v>104.816</c:v>
                </c:pt>
                <c:pt idx="33727">
                  <c:v>62.013500000000001</c:v>
                </c:pt>
                <c:pt idx="33728">
                  <c:v>19.197099999999999</c:v>
                </c:pt>
                <c:pt idx="33729">
                  <c:v>-23.623200000000001</c:v>
                </c:pt>
                <c:pt idx="33730">
                  <c:v>-66.438400000000001</c:v>
                </c:pt>
                <c:pt idx="33731">
                  <c:v>-109.239</c:v>
                </c:pt>
                <c:pt idx="33732">
                  <c:v>-152.01599999999999</c:v>
                </c:pt>
                <c:pt idx="33733">
                  <c:v>-194.75899999999999</c:v>
                </c:pt>
                <c:pt idx="33734">
                  <c:v>-237.46</c:v>
                </c:pt>
                <c:pt idx="33735">
                  <c:v>-280.10899999999998</c:v>
                </c:pt>
                <c:pt idx="33736">
                  <c:v>-322.69600000000003</c:v>
                </c:pt>
                <c:pt idx="33737">
                  <c:v>-365.21199999999999</c:v>
                </c:pt>
                <c:pt idx="33738">
                  <c:v>-407.649</c:v>
                </c:pt>
                <c:pt idx="33739">
                  <c:v>-449.99599999999998</c:v>
                </c:pt>
                <c:pt idx="33740">
                  <c:v>-492.245</c:v>
                </c:pt>
                <c:pt idx="33741">
                  <c:v>-534.38599999999997</c:v>
                </c:pt>
                <c:pt idx="33742">
                  <c:v>-576.41</c:v>
                </c:pt>
                <c:pt idx="33743">
                  <c:v>-618.30799999999999</c:v>
                </c:pt>
                <c:pt idx="33744">
                  <c:v>-660.07100000000003</c:v>
                </c:pt>
                <c:pt idx="33745">
                  <c:v>-701.68799999999999</c:v>
                </c:pt>
                <c:pt idx="33746">
                  <c:v>-743.15200000000004</c:v>
                </c:pt>
                <c:pt idx="33747">
                  <c:v>-784.45399999999995</c:v>
                </c:pt>
                <c:pt idx="33748">
                  <c:v>-825.58399999999995</c:v>
                </c:pt>
                <c:pt idx="33749">
                  <c:v>-866.53300000000002</c:v>
                </c:pt>
                <c:pt idx="33750">
                  <c:v>-907.29300000000001</c:v>
                </c:pt>
                <c:pt idx="33751">
                  <c:v>-947.85400000000004</c:v>
                </c:pt>
                <c:pt idx="33752">
                  <c:v>-988.20699999999999</c:v>
                </c:pt>
                <c:pt idx="33753" formatCode="0.00E+00">
                  <c:v>-1028.3399999999999</c:v>
                </c:pt>
                <c:pt idx="33754" formatCode="0.00E+00">
                  <c:v>-1068.26</c:v>
                </c:pt>
                <c:pt idx="33755" formatCode="0.00E+00">
                  <c:v>-1107.93</c:v>
                </c:pt>
                <c:pt idx="33756" formatCode="0.00E+00">
                  <c:v>-1147.3699999999999</c:v>
                </c:pt>
                <c:pt idx="33757" formatCode="0.00E+00">
                  <c:v>-1186.55</c:v>
                </c:pt>
                <c:pt idx="33758" formatCode="0.00E+00">
                  <c:v>-1225.47</c:v>
                </c:pt>
                <c:pt idx="33759" formatCode="0.00E+00">
                  <c:v>-1264.1300000000001</c:v>
                </c:pt>
                <c:pt idx="33760" formatCode="0.00E+00">
                  <c:v>-1302.51</c:v>
                </c:pt>
                <c:pt idx="33761" formatCode="0.00E+00">
                  <c:v>-1340.6</c:v>
                </c:pt>
                <c:pt idx="33762" formatCode="0.00E+00">
                  <c:v>-1378.4</c:v>
                </c:pt>
                <c:pt idx="33763" formatCode="0.00E+00">
                  <c:v>-1415.9</c:v>
                </c:pt>
                <c:pt idx="33764" formatCode="0.00E+00">
                  <c:v>-1453.08</c:v>
                </c:pt>
                <c:pt idx="33765" formatCode="0.00E+00">
                  <c:v>-1489.95</c:v>
                </c:pt>
                <c:pt idx="33766" formatCode="0.00E+00">
                  <c:v>-1526.49</c:v>
                </c:pt>
                <c:pt idx="33767" formatCode="0.00E+00">
                  <c:v>-1562.7</c:v>
                </c:pt>
                <c:pt idx="33768" formatCode="0.00E+00">
                  <c:v>-1598.57</c:v>
                </c:pt>
                <c:pt idx="33769" formatCode="0.00E+00">
                  <c:v>-1634.08</c:v>
                </c:pt>
                <c:pt idx="33770" formatCode="0.00E+00">
                  <c:v>-1669.24</c:v>
                </c:pt>
                <c:pt idx="33771" formatCode="0.00E+00">
                  <c:v>-1704.03</c:v>
                </c:pt>
                <c:pt idx="33772" formatCode="0.00E+00">
                  <c:v>-1738.45</c:v>
                </c:pt>
                <c:pt idx="33773" formatCode="0.00E+00">
                  <c:v>-1772.49</c:v>
                </c:pt>
                <c:pt idx="33774" formatCode="0.00E+00">
                  <c:v>-1806.14</c:v>
                </c:pt>
                <c:pt idx="33775" formatCode="0.00E+00">
                  <c:v>-1839.39</c:v>
                </c:pt>
                <c:pt idx="33776" formatCode="0.00E+00">
                  <c:v>-1872.24</c:v>
                </c:pt>
                <c:pt idx="33777" formatCode="0.00E+00">
                  <c:v>-1904.68</c:v>
                </c:pt>
                <c:pt idx="33778" formatCode="0.00E+00">
                  <c:v>-1936.71</c:v>
                </c:pt>
                <c:pt idx="33779" formatCode="0.00E+00">
                  <c:v>-1968.31</c:v>
                </c:pt>
                <c:pt idx="33780" formatCode="0.00E+00">
                  <c:v>-1999.47</c:v>
                </c:pt>
                <c:pt idx="33781" formatCode="0.00E+00">
                  <c:v>-2030.2</c:v>
                </c:pt>
                <c:pt idx="33782" formatCode="0.00E+00">
                  <c:v>-2060.4899999999998</c:v>
                </c:pt>
                <c:pt idx="33783" formatCode="0.00E+00">
                  <c:v>-2090.3200000000002</c:v>
                </c:pt>
                <c:pt idx="33784" formatCode="0.00E+00">
                  <c:v>-2119.6999999999998</c:v>
                </c:pt>
                <c:pt idx="33785" formatCode="0.00E+00">
                  <c:v>-2148.61</c:v>
                </c:pt>
                <c:pt idx="33786" formatCode="0.00E+00">
                  <c:v>-2177.0500000000002</c:v>
                </c:pt>
                <c:pt idx="33787" formatCode="0.00E+00">
                  <c:v>-2205.02</c:v>
                </c:pt>
                <c:pt idx="33788" formatCode="0.00E+00">
                  <c:v>-2232.5</c:v>
                </c:pt>
                <c:pt idx="33789" formatCode="0.00E+00">
                  <c:v>-2259.4899999999998</c:v>
                </c:pt>
                <c:pt idx="33790" formatCode="0.00E+00">
                  <c:v>-2285.9899999999998</c:v>
                </c:pt>
                <c:pt idx="33791" formatCode="0.00E+00">
                  <c:v>-2311.98</c:v>
                </c:pt>
                <c:pt idx="33792" formatCode="0.00E+00">
                  <c:v>-2337.4699999999998</c:v>
                </c:pt>
                <c:pt idx="33793" formatCode="0.00E+00">
                  <c:v>-2362.4499999999998</c:v>
                </c:pt>
                <c:pt idx="33794" formatCode="0.00E+00">
                  <c:v>-2386.91</c:v>
                </c:pt>
                <c:pt idx="33795" formatCode="0.00E+00">
                  <c:v>-2410.85</c:v>
                </c:pt>
                <c:pt idx="33796" formatCode="0.00E+00">
                  <c:v>-2434.2600000000002</c:v>
                </c:pt>
                <c:pt idx="33797" formatCode="0.00E+00">
                  <c:v>-2457.13</c:v>
                </c:pt>
                <c:pt idx="33798" formatCode="0.00E+00">
                  <c:v>-2479.4699999999998</c:v>
                </c:pt>
                <c:pt idx="33799" formatCode="0.00E+00">
                  <c:v>-2501.2600000000002</c:v>
                </c:pt>
                <c:pt idx="33800" formatCode="0.00E+00">
                  <c:v>-2522.5100000000002</c:v>
                </c:pt>
                <c:pt idx="33801" formatCode="0.00E+00">
                  <c:v>-2543.1999999999998</c:v>
                </c:pt>
                <c:pt idx="33802" formatCode="0.00E+00">
                  <c:v>-2563.34</c:v>
                </c:pt>
                <c:pt idx="33803" formatCode="0.00E+00">
                  <c:v>-2582.92</c:v>
                </c:pt>
                <c:pt idx="33804" formatCode="0.00E+00">
                  <c:v>-2601.9299999999998</c:v>
                </c:pt>
                <c:pt idx="33805" formatCode="0.00E+00">
                  <c:v>-2620.37</c:v>
                </c:pt>
                <c:pt idx="33806" formatCode="0.00E+00">
                  <c:v>-2638.23</c:v>
                </c:pt>
                <c:pt idx="33807" formatCode="0.00E+00">
                  <c:v>-2655.52</c:v>
                </c:pt>
                <c:pt idx="33808" formatCode="0.00E+00">
                  <c:v>-2672.22</c:v>
                </c:pt>
                <c:pt idx="33809" formatCode="0.00E+00">
                  <c:v>-2688.34</c:v>
                </c:pt>
                <c:pt idx="33810" formatCode="0.00E+00">
                  <c:v>-2703.87</c:v>
                </c:pt>
                <c:pt idx="33811" formatCode="0.00E+00">
                  <c:v>-2718.81</c:v>
                </c:pt>
                <c:pt idx="33812" formatCode="0.00E+00">
                  <c:v>-2733.16</c:v>
                </c:pt>
                <c:pt idx="33813" formatCode="0.00E+00">
                  <c:v>-2746.9</c:v>
                </c:pt>
                <c:pt idx="33814" formatCode="0.00E+00">
                  <c:v>-2760.04</c:v>
                </c:pt>
                <c:pt idx="33815" formatCode="0.00E+00">
                  <c:v>-2772.58</c:v>
                </c:pt>
                <c:pt idx="33816" formatCode="0.00E+00">
                  <c:v>-2784.51</c:v>
                </c:pt>
                <c:pt idx="33817" formatCode="0.00E+00">
                  <c:v>-2795.83</c:v>
                </c:pt>
                <c:pt idx="33818" formatCode="0.00E+00">
                  <c:v>-2806.54</c:v>
                </c:pt>
                <c:pt idx="33819" formatCode="0.00E+00">
                  <c:v>-2816.63</c:v>
                </c:pt>
                <c:pt idx="33820" formatCode="0.00E+00">
                  <c:v>-2826.11</c:v>
                </c:pt>
                <c:pt idx="33821" formatCode="0.00E+00">
                  <c:v>-2834.96</c:v>
                </c:pt>
                <c:pt idx="33822" formatCode="0.00E+00">
                  <c:v>-2843.2</c:v>
                </c:pt>
                <c:pt idx="33823" formatCode="0.00E+00">
                  <c:v>-2850.81</c:v>
                </c:pt>
                <c:pt idx="33824" formatCode="0.00E+00">
                  <c:v>-2857.8</c:v>
                </c:pt>
                <c:pt idx="33825" formatCode="0.00E+00">
                  <c:v>-2864.16</c:v>
                </c:pt>
                <c:pt idx="33826" formatCode="0.00E+00">
                  <c:v>-2869.9</c:v>
                </c:pt>
                <c:pt idx="33827" formatCode="0.00E+00">
                  <c:v>-2875</c:v>
                </c:pt>
                <c:pt idx="33828" formatCode="0.00E+00">
                  <c:v>-2879.48</c:v>
                </c:pt>
                <c:pt idx="33829" formatCode="0.00E+00">
                  <c:v>-2883.32</c:v>
                </c:pt>
                <c:pt idx="33830" formatCode="0.00E+00">
                  <c:v>-2886.54</c:v>
                </c:pt>
                <c:pt idx="33831" formatCode="0.00E+00">
                  <c:v>-2889.12</c:v>
                </c:pt>
                <c:pt idx="33832" formatCode="0.00E+00">
                  <c:v>-2891.07</c:v>
                </c:pt>
                <c:pt idx="33833" formatCode="0.00E+00">
                  <c:v>-2892.38</c:v>
                </c:pt>
                <c:pt idx="33834" formatCode="0.00E+00">
                  <c:v>-2893.06</c:v>
                </c:pt>
                <c:pt idx="33835" formatCode="0.00E+00">
                  <c:v>-2893.11</c:v>
                </c:pt>
                <c:pt idx="33836" formatCode="0.00E+00">
                  <c:v>-2892.53</c:v>
                </c:pt>
                <c:pt idx="33837" formatCode="0.00E+00">
                  <c:v>-2891.31</c:v>
                </c:pt>
                <c:pt idx="33838" formatCode="0.00E+00">
                  <c:v>-2889.45</c:v>
                </c:pt>
                <c:pt idx="33839" formatCode="0.00E+00">
                  <c:v>-2886.97</c:v>
                </c:pt>
                <c:pt idx="33840" formatCode="0.00E+00">
                  <c:v>-2883.85</c:v>
                </c:pt>
                <c:pt idx="33841" formatCode="0.00E+00">
                  <c:v>-2880.1</c:v>
                </c:pt>
                <c:pt idx="33842" formatCode="0.00E+00">
                  <c:v>-2875.71</c:v>
                </c:pt>
                <c:pt idx="33843" formatCode="0.00E+00">
                  <c:v>-2870.7</c:v>
                </c:pt>
                <c:pt idx="33844" formatCode="0.00E+00">
                  <c:v>-2865.06</c:v>
                </c:pt>
                <c:pt idx="33845" formatCode="0.00E+00">
                  <c:v>-2858.79</c:v>
                </c:pt>
                <c:pt idx="33846" formatCode="0.00E+00">
                  <c:v>-2851.9</c:v>
                </c:pt>
                <c:pt idx="33847" formatCode="0.00E+00">
                  <c:v>-2844.38</c:v>
                </c:pt>
                <c:pt idx="33848" formatCode="0.00E+00">
                  <c:v>-2836.23</c:v>
                </c:pt>
                <c:pt idx="33849" formatCode="0.00E+00">
                  <c:v>-2827.47</c:v>
                </c:pt>
                <c:pt idx="33850" formatCode="0.00E+00">
                  <c:v>-2818.09</c:v>
                </c:pt>
                <c:pt idx="33851" formatCode="0.00E+00">
                  <c:v>-2808.09</c:v>
                </c:pt>
                <c:pt idx="33852" formatCode="0.00E+00">
                  <c:v>-2797.47</c:v>
                </c:pt>
                <c:pt idx="33853" formatCode="0.00E+00">
                  <c:v>-2786.24</c:v>
                </c:pt>
                <c:pt idx="33854" formatCode="0.00E+00">
                  <c:v>-2774.4</c:v>
                </c:pt>
                <c:pt idx="33855" formatCode="0.00E+00">
                  <c:v>-2761.95</c:v>
                </c:pt>
                <c:pt idx="33856" formatCode="0.00E+00">
                  <c:v>-2748.9</c:v>
                </c:pt>
                <c:pt idx="33857" formatCode="0.00E+00">
                  <c:v>-2735.24</c:v>
                </c:pt>
                <c:pt idx="33858" formatCode="0.00E+00">
                  <c:v>-2720.99</c:v>
                </c:pt>
                <c:pt idx="33859" formatCode="0.00E+00">
                  <c:v>-2706.14</c:v>
                </c:pt>
                <c:pt idx="33860" formatCode="0.00E+00">
                  <c:v>-2690.7</c:v>
                </c:pt>
                <c:pt idx="33861" formatCode="0.00E+00">
                  <c:v>-2674.66</c:v>
                </c:pt>
                <c:pt idx="33862" formatCode="0.00E+00">
                  <c:v>-2658.05</c:v>
                </c:pt>
                <c:pt idx="33863" formatCode="0.00E+00">
                  <c:v>-2640.84</c:v>
                </c:pt>
                <c:pt idx="33864" formatCode="0.00E+00">
                  <c:v>-2623.07</c:v>
                </c:pt>
                <c:pt idx="33865" formatCode="0.00E+00">
                  <c:v>-2604.71</c:v>
                </c:pt>
                <c:pt idx="33866" formatCode="0.00E+00">
                  <c:v>-2585.79</c:v>
                </c:pt>
                <c:pt idx="33867" formatCode="0.00E+00">
                  <c:v>-2566.29</c:v>
                </c:pt>
                <c:pt idx="33868" formatCode="0.00E+00">
                  <c:v>-2546.2399999999998</c:v>
                </c:pt>
                <c:pt idx="33869" formatCode="0.00E+00">
                  <c:v>-2525.63</c:v>
                </c:pt>
                <c:pt idx="33870" formatCode="0.00E+00">
                  <c:v>-2504.46</c:v>
                </c:pt>
                <c:pt idx="33871" formatCode="0.00E+00">
                  <c:v>-2482.75</c:v>
                </c:pt>
                <c:pt idx="33872" formatCode="0.00E+00">
                  <c:v>-2460.4899999999998</c:v>
                </c:pt>
                <c:pt idx="33873" formatCode="0.00E+00">
                  <c:v>-2437.69</c:v>
                </c:pt>
                <c:pt idx="33874" formatCode="0.00E+00">
                  <c:v>-2414.36</c:v>
                </c:pt>
                <c:pt idx="33875" formatCode="0.00E+00">
                  <c:v>-2390.5</c:v>
                </c:pt>
                <c:pt idx="33876" formatCode="0.00E+00">
                  <c:v>-2366.12</c:v>
                </c:pt>
                <c:pt idx="33877" formatCode="0.00E+00">
                  <c:v>-2341.2199999999998</c:v>
                </c:pt>
                <c:pt idx="33878" formatCode="0.00E+00">
                  <c:v>-2315.8000000000002</c:v>
                </c:pt>
                <c:pt idx="33879" formatCode="0.00E+00">
                  <c:v>-2289.88</c:v>
                </c:pt>
                <c:pt idx="33880" formatCode="0.00E+00">
                  <c:v>-2263.4499999999998</c:v>
                </c:pt>
                <c:pt idx="33881" formatCode="0.00E+00">
                  <c:v>-2236.5300000000002</c:v>
                </c:pt>
                <c:pt idx="33882" formatCode="0.00E+00">
                  <c:v>-2209.12</c:v>
                </c:pt>
                <c:pt idx="33883" formatCode="0.00E+00">
                  <c:v>-2181.23</c:v>
                </c:pt>
                <c:pt idx="33884" formatCode="0.00E+00">
                  <c:v>-2152.86</c:v>
                </c:pt>
                <c:pt idx="33885" formatCode="0.00E+00">
                  <c:v>-2124.0100000000002</c:v>
                </c:pt>
                <c:pt idx="33886" formatCode="0.00E+00">
                  <c:v>-2094.71</c:v>
                </c:pt>
                <c:pt idx="33887" formatCode="0.00E+00">
                  <c:v>-2064.94</c:v>
                </c:pt>
                <c:pt idx="33888" formatCode="0.00E+00">
                  <c:v>-2034.72</c:v>
                </c:pt>
                <c:pt idx="33889" formatCode="0.00E+00">
                  <c:v>-2004.05</c:v>
                </c:pt>
                <c:pt idx="33890" formatCode="0.00E+00">
                  <c:v>-1972.94</c:v>
                </c:pt>
                <c:pt idx="33891" formatCode="0.00E+00">
                  <c:v>-1941.41</c:v>
                </c:pt>
                <c:pt idx="33892" formatCode="0.00E+00">
                  <c:v>-1909.44</c:v>
                </c:pt>
                <c:pt idx="33893" formatCode="0.00E+00">
                  <c:v>-1877.06</c:v>
                </c:pt>
                <c:pt idx="33894" formatCode="0.00E+00">
                  <c:v>-1844.27</c:v>
                </c:pt>
                <c:pt idx="33895" formatCode="0.00E+00">
                  <c:v>-1811.07</c:v>
                </c:pt>
                <c:pt idx="33896" formatCode="0.00E+00">
                  <c:v>-1777.48</c:v>
                </c:pt>
                <c:pt idx="33897" formatCode="0.00E+00">
                  <c:v>-1743.5</c:v>
                </c:pt>
                <c:pt idx="33898" formatCode="0.00E+00">
                  <c:v>-1709.13</c:v>
                </c:pt>
                <c:pt idx="33899" formatCode="0.00E+00">
                  <c:v>-1674.39</c:v>
                </c:pt>
                <c:pt idx="33900" formatCode="0.00E+00">
                  <c:v>-1639.28</c:v>
                </c:pt>
                <c:pt idx="33901" formatCode="0.00E+00">
                  <c:v>-1603.82</c:v>
                </c:pt>
                <c:pt idx="33902" formatCode="0.00E+00">
                  <c:v>-1568</c:v>
                </c:pt>
                <c:pt idx="33903" formatCode="0.00E+00">
                  <c:v>-1531.84</c:v>
                </c:pt>
                <c:pt idx="33904" formatCode="0.00E+00">
                  <c:v>-1495.34</c:v>
                </c:pt>
                <c:pt idx="33905" formatCode="0.00E+00">
                  <c:v>-1458.52</c:v>
                </c:pt>
                <c:pt idx="33906" formatCode="0.00E+00">
                  <c:v>-1421.37</c:v>
                </c:pt>
                <c:pt idx="33907" formatCode="0.00E+00">
                  <c:v>-1383.92</c:v>
                </c:pt>
                <c:pt idx="33908" formatCode="0.00E+00">
                  <c:v>-1346.16</c:v>
                </c:pt>
                <c:pt idx="33909" formatCode="0.00E+00">
                  <c:v>-1308.1099999999999</c:v>
                </c:pt>
                <c:pt idx="33910" formatCode="0.00E+00">
                  <c:v>-1269.77</c:v>
                </c:pt>
                <c:pt idx="33911" formatCode="0.00E+00">
                  <c:v>-1231.1500000000001</c:v>
                </c:pt>
                <c:pt idx="33912" formatCode="0.00E+00">
                  <c:v>-1192.26</c:v>
                </c:pt>
                <c:pt idx="33913" formatCode="0.00E+00">
                  <c:v>-1153.1099999999999</c:v>
                </c:pt>
                <c:pt idx="33914" formatCode="0.00E+00">
                  <c:v>-1113.71</c:v>
                </c:pt>
                <c:pt idx="33915" formatCode="0.00E+00">
                  <c:v>-1074.06</c:v>
                </c:pt>
                <c:pt idx="33916" formatCode="0.00E+00">
                  <c:v>-1034.18</c:v>
                </c:pt>
                <c:pt idx="33917">
                  <c:v>-994.07100000000003</c:v>
                </c:pt>
                <c:pt idx="33918">
                  <c:v>-953.745</c:v>
                </c:pt>
                <c:pt idx="33919">
                  <c:v>-913.21</c:v>
                </c:pt>
                <c:pt idx="33920">
                  <c:v>-872.47500000000002</c:v>
                </c:pt>
                <c:pt idx="33921">
                  <c:v>-831.548</c:v>
                </c:pt>
                <c:pt idx="33922">
                  <c:v>-790.43899999999996</c:v>
                </c:pt>
                <c:pt idx="33923">
                  <c:v>-749.15700000000004</c:v>
                </c:pt>
                <c:pt idx="33924">
                  <c:v>-707.71100000000001</c:v>
                </c:pt>
                <c:pt idx="33925">
                  <c:v>-666.11</c:v>
                </c:pt>
                <c:pt idx="33926">
                  <c:v>-624.36199999999997</c:v>
                </c:pt>
                <c:pt idx="33927">
                  <c:v>-582.47799999999995</c:v>
                </c:pt>
                <c:pt idx="33928">
                  <c:v>-540.46600000000001</c:v>
                </c:pt>
                <c:pt idx="33929">
                  <c:v>-498.33600000000001</c:v>
                </c:pt>
                <c:pt idx="33930">
                  <c:v>-456.096</c:v>
                </c:pt>
                <c:pt idx="33931">
                  <c:v>-413.75700000000001</c:v>
                </c:pt>
                <c:pt idx="33932">
                  <c:v>-371.327</c:v>
                </c:pt>
                <c:pt idx="33933">
                  <c:v>-328.815</c:v>
                </c:pt>
                <c:pt idx="33934">
                  <c:v>-286.23200000000003</c:v>
                </c:pt>
                <c:pt idx="33935">
                  <c:v>-243.58500000000001</c:v>
                </c:pt>
                <c:pt idx="33936">
                  <c:v>-200.88499999999999</c:v>
                </c:pt>
                <c:pt idx="33937">
                  <c:v>-158.13999999999999</c:v>
                </c:pt>
                <c:pt idx="33938">
                  <c:v>-115.361</c:v>
                </c:pt>
                <c:pt idx="33939">
                  <c:v>-72.556600000000003</c:v>
                </c:pt>
                <c:pt idx="33940">
                  <c:v>-29.7361</c:v>
                </c:pt>
                <c:pt idx="33941">
                  <c:v>13.0909</c:v>
                </c:pt>
                <c:pt idx="33942">
                  <c:v>55.914999999999999</c:v>
                </c:pt>
                <c:pt idx="33943">
                  <c:v>98.726600000000005</c:v>
                </c:pt>
                <c:pt idx="33944">
                  <c:v>141.517</c:v>
                </c:pt>
                <c:pt idx="33945">
                  <c:v>184.27600000000001</c:v>
                </c:pt>
                <c:pt idx="33946">
                  <c:v>226.995</c:v>
                </c:pt>
                <c:pt idx="33947">
                  <c:v>269.66399999999999</c:v>
                </c:pt>
                <c:pt idx="33948">
                  <c:v>312.274</c:v>
                </c:pt>
                <c:pt idx="33949">
                  <c:v>354.81599999999997</c:v>
                </c:pt>
                <c:pt idx="33950">
                  <c:v>397.279</c:v>
                </c:pt>
                <c:pt idx="33951">
                  <c:v>439.65600000000001</c:v>
                </c:pt>
                <c:pt idx="33952">
                  <c:v>481.93700000000001</c:v>
                </c:pt>
                <c:pt idx="33953">
                  <c:v>524.11199999999997</c:v>
                </c:pt>
                <c:pt idx="33954">
                  <c:v>566.173</c:v>
                </c:pt>
                <c:pt idx="33955">
                  <c:v>608.10900000000004</c:v>
                </c:pt>
                <c:pt idx="33956">
                  <c:v>649.91300000000001</c:v>
                </c:pt>
                <c:pt idx="33957">
                  <c:v>691.57399999999996</c:v>
                </c:pt>
                <c:pt idx="33958">
                  <c:v>733.08299999999997</c:v>
                </c:pt>
                <c:pt idx="33959">
                  <c:v>774.43100000000004</c:v>
                </c:pt>
                <c:pt idx="33960">
                  <c:v>815.61099999999999</c:v>
                </c:pt>
                <c:pt idx="33961">
                  <c:v>856.61199999999997</c:v>
                </c:pt>
                <c:pt idx="33962">
                  <c:v>897.42499999999995</c:v>
                </c:pt>
                <c:pt idx="33963">
                  <c:v>938.04200000000003</c:v>
                </c:pt>
                <c:pt idx="33964">
                  <c:v>978.45399999999995</c:v>
                </c:pt>
                <c:pt idx="33965" formatCode="0.00E+00">
                  <c:v>1018.65</c:v>
                </c:pt>
                <c:pt idx="33966" formatCode="0.00E+00">
                  <c:v>1058.6300000000001</c:v>
                </c:pt>
                <c:pt idx="33967" formatCode="0.00E+00">
                  <c:v>1098.3699999999999</c:v>
                </c:pt>
                <c:pt idx="33968" formatCode="0.00E+00">
                  <c:v>1137.8699999999999</c:v>
                </c:pt>
                <c:pt idx="33969" formatCode="0.00E+00">
                  <c:v>1177.1199999999999</c:v>
                </c:pt>
                <c:pt idx="33970" formatCode="0.00E+00">
                  <c:v>1216.1199999999999</c:v>
                </c:pt>
                <c:pt idx="33971" formatCode="0.00E+00">
                  <c:v>1254.8499999999999</c:v>
                </c:pt>
                <c:pt idx="33972" formatCode="0.00E+00">
                  <c:v>1293.3</c:v>
                </c:pt>
                <c:pt idx="33973" formatCode="0.00E+00">
                  <c:v>1331.47</c:v>
                </c:pt>
                <c:pt idx="33974" formatCode="0.00E+00">
                  <c:v>1369.35</c:v>
                </c:pt>
                <c:pt idx="33975" formatCode="0.00E+00">
                  <c:v>1406.93</c:v>
                </c:pt>
                <c:pt idx="33976" formatCode="0.00E+00">
                  <c:v>1444.2</c:v>
                </c:pt>
                <c:pt idx="33977" formatCode="0.00E+00">
                  <c:v>1481.15</c:v>
                </c:pt>
                <c:pt idx="33978" formatCode="0.00E+00">
                  <c:v>1517.78</c:v>
                </c:pt>
                <c:pt idx="33979" formatCode="0.00E+00">
                  <c:v>1554.08</c:v>
                </c:pt>
                <c:pt idx="33980" formatCode="0.00E+00">
                  <c:v>1590.04</c:v>
                </c:pt>
                <c:pt idx="33981" formatCode="0.00E+00">
                  <c:v>1625.64</c:v>
                </c:pt>
                <c:pt idx="33982" formatCode="0.00E+00">
                  <c:v>1660.89</c:v>
                </c:pt>
                <c:pt idx="33983" formatCode="0.00E+00">
                  <c:v>1695.78</c:v>
                </c:pt>
                <c:pt idx="33984" formatCode="0.00E+00">
                  <c:v>1730.3</c:v>
                </c:pt>
                <c:pt idx="33985" formatCode="0.00E+00">
                  <c:v>1764.44</c:v>
                </c:pt>
                <c:pt idx="33986" formatCode="0.00E+00">
                  <c:v>1798.19</c:v>
                </c:pt>
                <c:pt idx="33987" formatCode="0.00E+00">
                  <c:v>1831.55</c:v>
                </c:pt>
                <c:pt idx="33988" formatCode="0.00E+00">
                  <c:v>1864.5</c:v>
                </c:pt>
                <c:pt idx="33989" formatCode="0.00E+00">
                  <c:v>1897.05</c:v>
                </c:pt>
                <c:pt idx="33990" formatCode="0.00E+00">
                  <c:v>1929.18</c:v>
                </c:pt>
                <c:pt idx="33991" formatCode="0.00E+00">
                  <c:v>1960.89</c:v>
                </c:pt>
                <c:pt idx="33992" formatCode="0.00E+00">
                  <c:v>1992.18</c:v>
                </c:pt>
                <c:pt idx="33993" formatCode="0.00E+00">
                  <c:v>2023.02</c:v>
                </c:pt>
                <c:pt idx="33994" formatCode="0.00E+00">
                  <c:v>2053.42</c:v>
                </c:pt>
                <c:pt idx="33995" formatCode="0.00E+00">
                  <c:v>2083.37</c:v>
                </c:pt>
                <c:pt idx="33996" formatCode="0.00E+00">
                  <c:v>2112.87</c:v>
                </c:pt>
                <c:pt idx="33997" formatCode="0.00E+00">
                  <c:v>2141.9</c:v>
                </c:pt>
                <c:pt idx="33998" formatCode="0.00E+00">
                  <c:v>2170.46</c:v>
                </c:pt>
                <c:pt idx="33999" formatCode="0.00E+00">
                  <c:v>2198.5500000000002</c:v>
                </c:pt>
                <c:pt idx="34000" formatCode="0.00E+00">
                  <c:v>2226.16</c:v>
                </c:pt>
                <c:pt idx="34001" formatCode="0.00E+00">
                  <c:v>2253.2800000000002</c:v>
                </c:pt>
                <c:pt idx="34002" formatCode="0.00E+00">
                  <c:v>2279.9</c:v>
                </c:pt>
                <c:pt idx="34003" formatCode="0.00E+00">
                  <c:v>2306.0300000000002</c:v>
                </c:pt>
                <c:pt idx="34004" formatCode="0.00E+00">
                  <c:v>2331.64</c:v>
                </c:pt>
                <c:pt idx="34005" formatCode="0.00E+00">
                  <c:v>2356.75</c:v>
                </c:pt>
                <c:pt idx="34006" formatCode="0.00E+00">
                  <c:v>2381.34</c:v>
                </c:pt>
                <c:pt idx="34007" formatCode="0.00E+00">
                  <c:v>2405.42</c:v>
                </c:pt>
                <c:pt idx="34008" formatCode="0.00E+00">
                  <c:v>2428.96</c:v>
                </c:pt>
                <c:pt idx="34009" formatCode="0.00E+00">
                  <c:v>2451.9699999999998</c:v>
                </c:pt>
                <c:pt idx="34010" formatCode="0.00E+00">
                  <c:v>2474.4499999999998</c:v>
                </c:pt>
                <c:pt idx="34011" formatCode="0.00E+00">
                  <c:v>2496.38</c:v>
                </c:pt>
                <c:pt idx="34012" formatCode="0.00E+00">
                  <c:v>2517.7600000000002</c:v>
                </c:pt>
                <c:pt idx="34013" formatCode="0.00E+00">
                  <c:v>2538.6</c:v>
                </c:pt>
                <c:pt idx="34014" formatCode="0.00E+00">
                  <c:v>2558.88</c:v>
                </c:pt>
                <c:pt idx="34015" formatCode="0.00E+00">
                  <c:v>2578.6</c:v>
                </c:pt>
                <c:pt idx="34016" formatCode="0.00E+00">
                  <c:v>2597.75</c:v>
                </c:pt>
                <c:pt idx="34017" formatCode="0.00E+00">
                  <c:v>2616.33</c:v>
                </c:pt>
                <c:pt idx="34018" formatCode="0.00E+00">
                  <c:v>2634.34</c:v>
                </c:pt>
                <c:pt idx="34019" formatCode="0.00E+00">
                  <c:v>2651.78</c:v>
                </c:pt>
                <c:pt idx="34020" formatCode="0.00E+00">
                  <c:v>2668.63</c:v>
                </c:pt>
                <c:pt idx="34021" formatCode="0.00E+00">
                  <c:v>2684.9</c:v>
                </c:pt>
                <c:pt idx="34022" formatCode="0.00E+00">
                  <c:v>2700.58</c:v>
                </c:pt>
                <c:pt idx="34023" formatCode="0.00E+00">
                  <c:v>2715.67</c:v>
                </c:pt>
                <c:pt idx="34024" formatCode="0.00E+00">
                  <c:v>2730.16</c:v>
                </c:pt>
                <c:pt idx="34025" formatCode="0.00E+00">
                  <c:v>2744.05</c:v>
                </c:pt>
                <c:pt idx="34026" formatCode="0.00E+00">
                  <c:v>2757.35</c:v>
                </c:pt>
                <c:pt idx="34027" formatCode="0.00E+00">
                  <c:v>2770.04</c:v>
                </c:pt>
                <c:pt idx="34028" formatCode="0.00E+00">
                  <c:v>2782.12</c:v>
                </c:pt>
                <c:pt idx="34029" formatCode="0.00E+00">
                  <c:v>2793.59</c:v>
                </c:pt>
                <c:pt idx="34030" formatCode="0.00E+00">
                  <c:v>2804.46</c:v>
                </c:pt>
                <c:pt idx="34031" formatCode="0.00E+00">
                  <c:v>2814.7</c:v>
                </c:pt>
                <c:pt idx="34032" formatCode="0.00E+00">
                  <c:v>2824.33</c:v>
                </c:pt>
                <c:pt idx="34033" formatCode="0.00E+00">
                  <c:v>2833.35</c:v>
                </c:pt>
                <c:pt idx="34034" formatCode="0.00E+00">
                  <c:v>2841.74</c:v>
                </c:pt>
                <c:pt idx="34035" formatCode="0.00E+00">
                  <c:v>2849.5</c:v>
                </c:pt>
                <c:pt idx="34036" formatCode="0.00E+00">
                  <c:v>2856.65</c:v>
                </c:pt>
                <c:pt idx="34037" formatCode="0.00E+00">
                  <c:v>2863.17</c:v>
                </c:pt>
                <c:pt idx="34038" formatCode="0.00E+00">
                  <c:v>2869.06</c:v>
                </c:pt>
                <c:pt idx="34039" formatCode="0.00E+00">
                  <c:v>2874.32</c:v>
                </c:pt>
                <c:pt idx="34040" formatCode="0.00E+00">
                  <c:v>2878.96</c:v>
                </c:pt>
                <c:pt idx="34041" formatCode="0.00E+00">
                  <c:v>2882.96</c:v>
                </c:pt>
                <c:pt idx="34042" formatCode="0.00E+00">
                  <c:v>2886.33</c:v>
                </c:pt>
                <c:pt idx="34043" formatCode="0.00E+00">
                  <c:v>2889.06</c:v>
                </c:pt>
                <c:pt idx="34044" formatCode="0.00E+00">
                  <c:v>2891.17</c:v>
                </c:pt>
                <c:pt idx="34045" formatCode="0.00E+00">
                  <c:v>2892.64</c:v>
                </c:pt>
                <c:pt idx="34046" formatCode="0.00E+00">
                  <c:v>2893.48</c:v>
                </c:pt>
                <c:pt idx="34047" formatCode="0.00E+00">
                  <c:v>2893.69</c:v>
                </c:pt>
                <c:pt idx="34048" formatCode="0.00E+00">
                  <c:v>2893.26</c:v>
                </c:pt>
                <c:pt idx="34049" formatCode="0.00E+00">
                  <c:v>2892.19</c:v>
                </c:pt>
                <c:pt idx="34050" formatCode="0.00E+00">
                  <c:v>2890.5</c:v>
                </c:pt>
                <c:pt idx="34051" formatCode="0.00E+00">
                  <c:v>2888.17</c:v>
                </c:pt>
                <c:pt idx="34052" formatCode="0.00E+00">
                  <c:v>2885.2</c:v>
                </c:pt>
                <c:pt idx="34053" formatCode="0.00E+00">
                  <c:v>2881.61</c:v>
                </c:pt>
                <c:pt idx="34054" formatCode="0.00E+00">
                  <c:v>2877.38</c:v>
                </c:pt>
                <c:pt idx="34055" formatCode="0.00E+00">
                  <c:v>2872.53</c:v>
                </c:pt>
                <c:pt idx="34056" formatCode="0.00E+00">
                  <c:v>2867.04</c:v>
                </c:pt>
                <c:pt idx="34057" formatCode="0.00E+00">
                  <c:v>2860.93</c:v>
                </c:pt>
                <c:pt idx="34058" formatCode="0.00E+00">
                  <c:v>2854.18</c:v>
                </c:pt>
                <c:pt idx="34059" formatCode="0.00E+00">
                  <c:v>2846.82</c:v>
                </c:pt>
                <c:pt idx="34060" formatCode="0.00E+00">
                  <c:v>2838.83</c:v>
                </c:pt>
                <c:pt idx="34061" formatCode="0.00E+00">
                  <c:v>2830.22</c:v>
                </c:pt>
                <c:pt idx="34062" formatCode="0.00E+00">
                  <c:v>2820.98</c:v>
                </c:pt>
                <c:pt idx="34063" formatCode="0.00E+00">
                  <c:v>2811.14</c:v>
                </c:pt>
                <c:pt idx="34064" formatCode="0.00E+00">
                  <c:v>2800.67</c:v>
                </c:pt>
                <c:pt idx="34065" formatCode="0.00E+00">
                  <c:v>2789.59</c:v>
                </c:pt>
                <c:pt idx="34066" formatCode="0.00E+00">
                  <c:v>2777.9</c:v>
                </c:pt>
                <c:pt idx="34067" formatCode="0.00E+00">
                  <c:v>2765.6</c:v>
                </c:pt>
                <c:pt idx="34068" formatCode="0.00E+00">
                  <c:v>2752.69</c:v>
                </c:pt>
                <c:pt idx="34069" formatCode="0.00E+00">
                  <c:v>2739.19</c:v>
                </c:pt>
                <c:pt idx="34070" formatCode="0.00E+00">
                  <c:v>2725.08</c:v>
                </c:pt>
                <c:pt idx="34071" formatCode="0.00E+00">
                  <c:v>2710.37</c:v>
                </c:pt>
                <c:pt idx="34072" formatCode="0.00E+00">
                  <c:v>2695.07</c:v>
                </c:pt>
                <c:pt idx="34073" formatCode="0.00E+00">
                  <c:v>2679.18</c:v>
                </c:pt>
                <c:pt idx="34074" formatCode="0.00E+00">
                  <c:v>2662.71</c:v>
                </c:pt>
                <c:pt idx="34075" formatCode="0.00E+00">
                  <c:v>2645.65</c:v>
                </c:pt>
                <c:pt idx="34076" formatCode="0.00E+00">
                  <c:v>2628.01</c:v>
                </c:pt>
                <c:pt idx="34077" formatCode="0.00E+00">
                  <c:v>2609.79</c:v>
                </c:pt>
                <c:pt idx="34078" formatCode="0.00E+00">
                  <c:v>2591.0100000000002</c:v>
                </c:pt>
                <c:pt idx="34079" formatCode="0.00E+00">
                  <c:v>2571.65</c:v>
                </c:pt>
                <c:pt idx="34080" formatCode="0.00E+00">
                  <c:v>2551.73</c:v>
                </c:pt>
                <c:pt idx="34081" formatCode="0.00E+00">
                  <c:v>2531.25</c:v>
                </c:pt>
                <c:pt idx="34082" formatCode="0.00E+00">
                  <c:v>2510.2199999999998</c:v>
                </c:pt>
                <c:pt idx="34083" formatCode="0.00E+00">
                  <c:v>2488.64</c:v>
                </c:pt>
                <c:pt idx="34084" formatCode="0.00E+00">
                  <c:v>2466.5100000000002</c:v>
                </c:pt>
                <c:pt idx="34085" formatCode="0.00E+00">
                  <c:v>2443.84</c:v>
                </c:pt>
                <c:pt idx="34086" formatCode="0.00E+00">
                  <c:v>2420.64</c:v>
                </c:pt>
                <c:pt idx="34087" formatCode="0.00E+00">
                  <c:v>2396.91</c:v>
                </c:pt>
                <c:pt idx="34088" formatCode="0.00E+00">
                  <c:v>2372.65</c:v>
                </c:pt>
                <c:pt idx="34089" formatCode="0.00E+00">
                  <c:v>2347.87</c:v>
                </c:pt>
                <c:pt idx="34090" formatCode="0.00E+00">
                  <c:v>2322.58</c:v>
                </c:pt>
                <c:pt idx="34091" formatCode="0.00E+00">
                  <c:v>2296.7800000000002</c:v>
                </c:pt>
                <c:pt idx="34092" formatCode="0.00E+00">
                  <c:v>2270.4699999999998</c:v>
                </c:pt>
                <c:pt idx="34093" formatCode="0.00E+00">
                  <c:v>2243.67</c:v>
                </c:pt>
                <c:pt idx="34094" formatCode="0.00E+00">
                  <c:v>2216.38</c:v>
                </c:pt>
                <c:pt idx="34095" formatCode="0.00E+00">
                  <c:v>2188.6</c:v>
                </c:pt>
                <c:pt idx="34096" formatCode="0.00E+00">
                  <c:v>2160.34</c:v>
                </c:pt>
                <c:pt idx="34097" formatCode="0.00E+00">
                  <c:v>2131.61</c:v>
                </c:pt>
                <c:pt idx="34098" formatCode="0.00E+00">
                  <c:v>2102.41</c:v>
                </c:pt>
                <c:pt idx="34099" formatCode="0.00E+00">
                  <c:v>2072.75</c:v>
                </c:pt>
                <c:pt idx="34100" formatCode="0.00E+00">
                  <c:v>2042.63</c:v>
                </c:pt>
                <c:pt idx="34101" formatCode="0.00E+00">
                  <c:v>2012.07</c:v>
                </c:pt>
                <c:pt idx="34102" formatCode="0.00E+00">
                  <c:v>1981.07</c:v>
                </c:pt>
                <c:pt idx="34103" formatCode="0.00E+00">
                  <c:v>1949.63</c:v>
                </c:pt>
                <c:pt idx="34104" formatCode="0.00E+00">
                  <c:v>1917.77</c:v>
                </c:pt>
                <c:pt idx="34105" formatCode="0.00E+00">
                  <c:v>1885.48</c:v>
                </c:pt>
                <c:pt idx="34106" formatCode="0.00E+00">
                  <c:v>1852.78</c:v>
                </c:pt>
                <c:pt idx="34107" formatCode="0.00E+00">
                  <c:v>1819.68</c:v>
                </c:pt>
                <c:pt idx="34108" formatCode="0.00E+00">
                  <c:v>1786.18</c:v>
                </c:pt>
                <c:pt idx="34109" formatCode="0.00E+00">
                  <c:v>1752.29</c:v>
                </c:pt>
                <c:pt idx="34110" formatCode="0.00E+00">
                  <c:v>1718.01</c:v>
                </c:pt>
                <c:pt idx="34111" formatCode="0.00E+00">
                  <c:v>1683.35</c:v>
                </c:pt>
                <c:pt idx="34112" formatCode="0.00E+00">
                  <c:v>1648.33</c:v>
                </c:pt>
                <c:pt idx="34113" formatCode="0.00E+00">
                  <c:v>1612.95</c:v>
                </c:pt>
                <c:pt idx="34114" formatCode="0.00E+00">
                  <c:v>1577.21</c:v>
                </c:pt>
                <c:pt idx="34115" formatCode="0.00E+00">
                  <c:v>1541.13</c:v>
                </c:pt>
                <c:pt idx="34116" formatCode="0.00E+00">
                  <c:v>1504.71</c:v>
                </c:pt>
                <c:pt idx="34117" formatCode="0.00E+00">
                  <c:v>1467.96</c:v>
                </c:pt>
                <c:pt idx="34118" formatCode="0.00E+00">
                  <c:v>1430.89</c:v>
                </c:pt>
                <c:pt idx="34119" formatCode="0.00E+00">
                  <c:v>1393.5</c:v>
                </c:pt>
                <c:pt idx="34120" formatCode="0.00E+00">
                  <c:v>1355.81</c:v>
                </c:pt>
                <c:pt idx="34121" formatCode="0.00E+00">
                  <c:v>1317.82</c:v>
                </c:pt>
                <c:pt idx="34122" formatCode="0.00E+00">
                  <c:v>1279.54</c:v>
                </c:pt>
                <c:pt idx="34123" formatCode="0.00E+00">
                  <c:v>1240.99</c:v>
                </c:pt>
                <c:pt idx="34124" formatCode="0.00E+00">
                  <c:v>1202.1600000000001</c:v>
                </c:pt>
                <c:pt idx="34125" formatCode="0.00E+00">
                  <c:v>1163.07</c:v>
                </c:pt>
                <c:pt idx="34126" formatCode="0.00E+00">
                  <c:v>1123.72</c:v>
                </c:pt>
                <c:pt idx="34127" formatCode="0.00E+00">
                  <c:v>1084.1300000000001</c:v>
                </c:pt>
                <c:pt idx="34128" formatCode="0.00E+00">
                  <c:v>1044.29</c:v>
                </c:pt>
                <c:pt idx="34129" formatCode="0.00E+00">
                  <c:v>1004.23</c:v>
                </c:pt>
                <c:pt idx="34130">
                  <c:v>963.95399999999995</c:v>
                </c:pt>
                <c:pt idx="34131">
                  <c:v>923.46199999999999</c:v>
                </c:pt>
                <c:pt idx="34132">
                  <c:v>882.76800000000003</c:v>
                </c:pt>
                <c:pt idx="34133">
                  <c:v>841.88</c:v>
                </c:pt>
                <c:pt idx="34134">
                  <c:v>800.80799999999999</c:v>
                </c:pt>
                <c:pt idx="34135">
                  <c:v>759.56100000000004</c:v>
                </c:pt>
                <c:pt idx="34136">
                  <c:v>718.14700000000005</c:v>
                </c:pt>
                <c:pt idx="34137">
                  <c:v>676.57500000000005</c:v>
                </c:pt>
                <c:pt idx="34138">
                  <c:v>634.85599999999999</c:v>
                </c:pt>
                <c:pt idx="34139">
                  <c:v>592.99699999999996</c:v>
                </c:pt>
                <c:pt idx="34140">
                  <c:v>551.00800000000004</c:v>
                </c:pt>
                <c:pt idx="34141">
                  <c:v>508.899</c:v>
                </c:pt>
                <c:pt idx="34142">
                  <c:v>466.678</c:v>
                </c:pt>
                <c:pt idx="34143">
                  <c:v>424.35500000000002</c:v>
                </c:pt>
                <c:pt idx="34144">
                  <c:v>381.93799999999999</c:v>
                </c:pt>
                <c:pt idx="34145">
                  <c:v>339.43900000000002</c:v>
                </c:pt>
                <c:pt idx="34146">
                  <c:v>296.86399999999998</c:v>
                </c:pt>
                <c:pt idx="34147">
                  <c:v>254.22499999999999</c:v>
                </c:pt>
                <c:pt idx="34148">
                  <c:v>211.529</c:v>
                </c:pt>
                <c:pt idx="34149">
                  <c:v>168.78700000000001</c:v>
                </c:pt>
                <c:pt idx="34150">
                  <c:v>126.008</c:v>
                </c:pt>
                <c:pt idx="34151">
                  <c:v>83.200400000000002</c:v>
                </c:pt>
                <c:pt idx="34152">
                  <c:v>40.375100000000003</c:v>
                </c:pt>
                <c:pt idx="34153">
                  <c:v>-2.4590800000000002</c:v>
                </c:pt>
                <c:pt idx="34154">
                  <c:v>-45.2926</c:v>
                </c:pt>
                <c:pt idx="34155">
                  <c:v>-88.116200000000006</c:v>
                </c:pt>
                <c:pt idx="34156">
                  <c:v>-130.91999999999999</c:v>
                </c:pt>
                <c:pt idx="34157">
                  <c:v>-173.696</c:v>
                </c:pt>
                <c:pt idx="34158">
                  <c:v>-216.434</c:v>
                </c:pt>
                <c:pt idx="34159">
                  <c:v>-259.12400000000002</c:v>
                </c:pt>
                <c:pt idx="34160">
                  <c:v>-301.75799999999998</c:v>
                </c:pt>
                <c:pt idx="34161">
                  <c:v>-344.32499999999999</c:v>
                </c:pt>
                <c:pt idx="34162">
                  <c:v>-386.81700000000001</c:v>
                </c:pt>
                <c:pt idx="34163">
                  <c:v>-429.22500000000002</c:v>
                </c:pt>
                <c:pt idx="34164">
                  <c:v>-471.53800000000001</c:v>
                </c:pt>
                <c:pt idx="34165">
                  <c:v>-513.74800000000005</c:v>
                </c:pt>
                <c:pt idx="34166">
                  <c:v>-555.846</c:v>
                </c:pt>
                <c:pt idx="34167">
                  <c:v>-597.822</c:v>
                </c:pt>
                <c:pt idx="34168">
                  <c:v>-639.66700000000003</c:v>
                </c:pt>
                <c:pt idx="34169">
                  <c:v>-681.37300000000005</c:v>
                </c:pt>
                <c:pt idx="34170">
                  <c:v>-722.92899999999997</c:v>
                </c:pt>
                <c:pt idx="34171">
                  <c:v>-764.327</c:v>
                </c:pt>
                <c:pt idx="34172">
                  <c:v>-805.55700000000002</c:v>
                </c:pt>
                <c:pt idx="34173">
                  <c:v>-846.61099999999999</c:v>
                </c:pt>
                <c:pt idx="34174">
                  <c:v>-887.48</c:v>
                </c:pt>
                <c:pt idx="34175">
                  <c:v>-928.154</c:v>
                </c:pt>
                <c:pt idx="34176">
                  <c:v>-968.62599999999998</c:v>
                </c:pt>
                <c:pt idx="34177" formatCode="0.00E+00">
                  <c:v>-1008.88</c:v>
                </c:pt>
                <c:pt idx="34178" formatCode="0.00E+00">
                  <c:v>-1048.92</c:v>
                </c:pt>
                <c:pt idx="34179" formatCode="0.00E+00">
                  <c:v>-1088.73</c:v>
                </c:pt>
                <c:pt idx="34180" formatCode="0.00E+00">
                  <c:v>-1128.3</c:v>
                </c:pt>
                <c:pt idx="34181" formatCode="0.00E+00">
                  <c:v>-1167.6199999999999</c:v>
                </c:pt>
                <c:pt idx="34182" formatCode="0.00E+00">
                  <c:v>-1206.69</c:v>
                </c:pt>
                <c:pt idx="34183" formatCode="0.00E+00">
                  <c:v>-1245.49</c:v>
                </c:pt>
                <c:pt idx="34184" formatCode="0.00E+00">
                  <c:v>-1284.02</c:v>
                </c:pt>
                <c:pt idx="34185" formatCode="0.00E+00">
                  <c:v>-1322.27</c:v>
                </c:pt>
                <c:pt idx="34186" formatCode="0.00E+00">
                  <c:v>-1360.23</c:v>
                </c:pt>
                <c:pt idx="34187" formatCode="0.00E+00">
                  <c:v>-1397.89</c:v>
                </c:pt>
                <c:pt idx="34188" formatCode="0.00E+00">
                  <c:v>-1435.25</c:v>
                </c:pt>
                <c:pt idx="34189" formatCode="0.00E+00">
                  <c:v>-1472.29</c:v>
                </c:pt>
                <c:pt idx="34190" formatCode="0.00E+00">
                  <c:v>-1509.01</c:v>
                </c:pt>
                <c:pt idx="34191" formatCode="0.00E+00">
                  <c:v>-1545.39</c:v>
                </c:pt>
                <c:pt idx="34192" formatCode="0.00E+00">
                  <c:v>-1581.44</c:v>
                </c:pt>
                <c:pt idx="34193" formatCode="0.00E+00">
                  <c:v>-1617.15</c:v>
                </c:pt>
                <c:pt idx="34194" formatCode="0.00E+00">
                  <c:v>-1652.5</c:v>
                </c:pt>
                <c:pt idx="34195" formatCode="0.00E+00">
                  <c:v>-1687.48</c:v>
                </c:pt>
                <c:pt idx="34196" formatCode="0.00E+00">
                  <c:v>-1722.1</c:v>
                </c:pt>
                <c:pt idx="34197" formatCode="0.00E+00">
                  <c:v>-1756.34</c:v>
                </c:pt>
                <c:pt idx="34198" formatCode="0.00E+00">
                  <c:v>-1790.19</c:v>
                </c:pt>
                <c:pt idx="34199" formatCode="0.00E+00">
                  <c:v>-1823.66</c:v>
                </c:pt>
                <c:pt idx="34200" formatCode="0.00E+00">
                  <c:v>-1856.72</c:v>
                </c:pt>
                <c:pt idx="34201" formatCode="0.00E+00">
                  <c:v>-1889.38</c:v>
                </c:pt>
                <c:pt idx="34202" formatCode="0.00E+00">
                  <c:v>-1921.62</c:v>
                </c:pt>
                <c:pt idx="34203" formatCode="0.00E+00">
                  <c:v>-1953.44</c:v>
                </c:pt>
                <c:pt idx="34204" formatCode="0.00E+00">
                  <c:v>-1984.84</c:v>
                </c:pt>
                <c:pt idx="34205" formatCode="0.00E+00">
                  <c:v>-2015.8</c:v>
                </c:pt>
                <c:pt idx="34206" formatCode="0.00E+00">
                  <c:v>-2046.31</c:v>
                </c:pt>
                <c:pt idx="34207" formatCode="0.00E+00">
                  <c:v>-2076.39</c:v>
                </c:pt>
                <c:pt idx="34208" formatCode="0.00E+00">
                  <c:v>-2106</c:v>
                </c:pt>
                <c:pt idx="34209" formatCode="0.00E+00">
                  <c:v>-2135.15</c:v>
                </c:pt>
                <c:pt idx="34210" formatCode="0.00E+00">
                  <c:v>-2163.84</c:v>
                </c:pt>
                <c:pt idx="34211" formatCode="0.00E+00">
                  <c:v>-2192.0500000000002</c:v>
                </c:pt>
                <c:pt idx="34212" formatCode="0.00E+00">
                  <c:v>-2219.7800000000002</c:v>
                </c:pt>
                <c:pt idx="34213" formatCode="0.00E+00">
                  <c:v>-2247.0300000000002</c:v>
                </c:pt>
                <c:pt idx="34214" formatCode="0.00E+00">
                  <c:v>-2273.7800000000002</c:v>
                </c:pt>
                <c:pt idx="34215" formatCode="0.00E+00">
                  <c:v>-2300.04</c:v>
                </c:pt>
                <c:pt idx="34216" formatCode="0.00E+00">
                  <c:v>-2325.79</c:v>
                </c:pt>
                <c:pt idx="34217" formatCode="0.00E+00">
                  <c:v>-2351.0300000000002</c:v>
                </c:pt>
                <c:pt idx="34218" formatCode="0.00E+00">
                  <c:v>-2375.7600000000002</c:v>
                </c:pt>
                <c:pt idx="34219" formatCode="0.00E+00">
                  <c:v>-2399.96</c:v>
                </c:pt>
                <c:pt idx="34220" formatCode="0.00E+00">
                  <c:v>-2423.64</c:v>
                </c:pt>
                <c:pt idx="34221" formatCode="0.00E+00">
                  <c:v>-2446.79</c:v>
                </c:pt>
                <c:pt idx="34222" formatCode="0.00E+00">
                  <c:v>-2469.41</c:v>
                </c:pt>
                <c:pt idx="34223" formatCode="0.00E+00">
                  <c:v>-2491.48</c:v>
                </c:pt>
                <c:pt idx="34224" formatCode="0.00E+00">
                  <c:v>-2513.0100000000002</c:v>
                </c:pt>
                <c:pt idx="34225" formatCode="0.00E+00">
                  <c:v>-2533.98</c:v>
                </c:pt>
                <c:pt idx="34226" formatCode="0.00E+00">
                  <c:v>-2554.4</c:v>
                </c:pt>
                <c:pt idx="34227" formatCode="0.00E+00">
                  <c:v>-2574.2600000000002</c:v>
                </c:pt>
                <c:pt idx="34228" formatCode="0.00E+00">
                  <c:v>-2593.56</c:v>
                </c:pt>
                <c:pt idx="34229" formatCode="0.00E+00">
                  <c:v>-2612.29</c:v>
                </c:pt>
                <c:pt idx="34230" formatCode="0.00E+00">
                  <c:v>-2630.45</c:v>
                </c:pt>
                <c:pt idx="34231" formatCode="0.00E+00">
                  <c:v>-2648.03</c:v>
                </c:pt>
                <c:pt idx="34232" formatCode="0.00E+00">
                  <c:v>-2665.03</c:v>
                </c:pt>
                <c:pt idx="34233" formatCode="0.00E+00">
                  <c:v>-2681.45</c:v>
                </c:pt>
                <c:pt idx="34234" formatCode="0.00E+00">
                  <c:v>-2697.28</c:v>
                </c:pt>
                <c:pt idx="34235" formatCode="0.00E+00">
                  <c:v>-2712.52</c:v>
                </c:pt>
                <c:pt idx="34236" formatCode="0.00E+00">
                  <c:v>-2727.16</c:v>
                </c:pt>
                <c:pt idx="34237" formatCode="0.00E+00">
                  <c:v>-2741.21</c:v>
                </c:pt>
                <c:pt idx="34238" formatCode="0.00E+00">
                  <c:v>-2754.66</c:v>
                </c:pt>
                <c:pt idx="34239" formatCode="0.00E+00">
                  <c:v>-2767.5</c:v>
                </c:pt>
                <c:pt idx="34240" formatCode="0.00E+00">
                  <c:v>-2779.74</c:v>
                </c:pt>
                <c:pt idx="34241" formatCode="0.00E+00">
                  <c:v>-2791.37</c:v>
                </c:pt>
                <c:pt idx="34242" formatCode="0.00E+00">
                  <c:v>-2802.39</c:v>
                </c:pt>
                <c:pt idx="34243" formatCode="0.00E+00">
                  <c:v>-2812.79</c:v>
                </c:pt>
                <c:pt idx="34244" formatCode="0.00E+00">
                  <c:v>-2822.58</c:v>
                </c:pt>
                <c:pt idx="34245" formatCode="0.00E+00">
                  <c:v>-2831.75</c:v>
                </c:pt>
                <c:pt idx="34246" formatCode="0.00E+00">
                  <c:v>-2840.29</c:v>
                </c:pt>
                <c:pt idx="34247" formatCode="0.00E+00">
                  <c:v>-2848.22</c:v>
                </c:pt>
                <c:pt idx="34248" formatCode="0.00E+00">
                  <c:v>-2855.52</c:v>
                </c:pt>
                <c:pt idx="34249" formatCode="0.00E+00">
                  <c:v>-2862.2</c:v>
                </c:pt>
                <c:pt idx="34250" formatCode="0.00E+00">
                  <c:v>-2868.24</c:v>
                </c:pt>
                <c:pt idx="34251" formatCode="0.00E+00">
                  <c:v>-2873.67</c:v>
                </c:pt>
                <c:pt idx="34252" formatCode="0.00E+00">
                  <c:v>-2878.46</c:v>
                </c:pt>
                <c:pt idx="34253" formatCode="0.00E+00">
                  <c:v>-2882.62</c:v>
                </c:pt>
                <c:pt idx="34254" formatCode="0.00E+00">
                  <c:v>-2886.15</c:v>
                </c:pt>
                <c:pt idx="34255" formatCode="0.00E+00">
                  <c:v>-2889.04</c:v>
                </c:pt>
                <c:pt idx="34256" formatCode="0.00E+00">
                  <c:v>-2891.31</c:v>
                </c:pt>
                <c:pt idx="34257" formatCode="0.00E+00">
                  <c:v>-2892.94</c:v>
                </c:pt>
                <c:pt idx="34258" formatCode="0.00E+00">
                  <c:v>-2893.94</c:v>
                </c:pt>
                <c:pt idx="34259" formatCode="0.00E+00">
                  <c:v>-2894.3</c:v>
                </c:pt>
                <c:pt idx="34260" formatCode="0.00E+00">
                  <c:v>-2894.03</c:v>
                </c:pt>
                <c:pt idx="34261" formatCode="0.00E+00">
                  <c:v>-2893.12</c:v>
                </c:pt>
                <c:pt idx="34262" formatCode="0.00E+00">
                  <c:v>-2891.59</c:v>
                </c:pt>
                <c:pt idx="34263" formatCode="0.00E+00">
                  <c:v>-2889.41</c:v>
                </c:pt>
                <c:pt idx="34264" formatCode="0.00E+00">
                  <c:v>-2886.61</c:v>
                </c:pt>
                <c:pt idx="34265" formatCode="0.00E+00">
                  <c:v>-2883.17</c:v>
                </c:pt>
                <c:pt idx="34266" formatCode="0.00E+00">
                  <c:v>-2879.1</c:v>
                </c:pt>
                <c:pt idx="34267" formatCode="0.00E+00">
                  <c:v>-2874.4</c:v>
                </c:pt>
                <c:pt idx="34268" formatCode="0.00E+00">
                  <c:v>-2869.07</c:v>
                </c:pt>
                <c:pt idx="34269" formatCode="0.00E+00">
                  <c:v>-2863.11</c:v>
                </c:pt>
                <c:pt idx="34270" formatCode="0.00E+00">
                  <c:v>-2856.53</c:v>
                </c:pt>
                <c:pt idx="34271" formatCode="0.00E+00">
                  <c:v>-2849.32</c:v>
                </c:pt>
                <c:pt idx="34272" formatCode="0.00E+00">
                  <c:v>-2841.48</c:v>
                </c:pt>
                <c:pt idx="34273" formatCode="0.00E+00">
                  <c:v>-2833.02</c:v>
                </c:pt>
                <c:pt idx="34274" formatCode="0.00E+00">
                  <c:v>-2823.94</c:v>
                </c:pt>
                <c:pt idx="34275" formatCode="0.00E+00">
                  <c:v>-2814.24</c:v>
                </c:pt>
                <c:pt idx="34276" formatCode="0.00E+00">
                  <c:v>-2803.93</c:v>
                </c:pt>
                <c:pt idx="34277" formatCode="0.00E+00">
                  <c:v>-2793</c:v>
                </c:pt>
                <c:pt idx="34278" formatCode="0.00E+00">
                  <c:v>-2781.46</c:v>
                </c:pt>
                <c:pt idx="34279" formatCode="0.00E+00">
                  <c:v>-2769.31</c:v>
                </c:pt>
                <c:pt idx="34280" formatCode="0.00E+00">
                  <c:v>-2756.56</c:v>
                </c:pt>
                <c:pt idx="34281" formatCode="0.00E+00">
                  <c:v>-2743.2</c:v>
                </c:pt>
                <c:pt idx="34282" formatCode="0.00E+00">
                  <c:v>-2729.23</c:v>
                </c:pt>
                <c:pt idx="34283" formatCode="0.00E+00">
                  <c:v>-2714.68</c:v>
                </c:pt>
                <c:pt idx="34284" formatCode="0.00E+00">
                  <c:v>-2699.52</c:v>
                </c:pt>
                <c:pt idx="34285" formatCode="0.00E+00">
                  <c:v>-2683.78</c:v>
                </c:pt>
                <c:pt idx="34286" formatCode="0.00E+00">
                  <c:v>-2667.44</c:v>
                </c:pt>
                <c:pt idx="34287" formatCode="0.00E+00">
                  <c:v>-2650.52</c:v>
                </c:pt>
                <c:pt idx="34288" formatCode="0.00E+00">
                  <c:v>-2633.03</c:v>
                </c:pt>
                <c:pt idx="34289" formatCode="0.00E+00">
                  <c:v>-2614.9499999999998</c:v>
                </c:pt>
                <c:pt idx="34290" formatCode="0.00E+00">
                  <c:v>-2596.3000000000002</c:v>
                </c:pt>
                <c:pt idx="34291" formatCode="0.00E+00">
                  <c:v>-2577.09</c:v>
                </c:pt>
                <c:pt idx="34292" formatCode="0.00E+00">
                  <c:v>-2557.3000000000002</c:v>
                </c:pt>
                <c:pt idx="34293" formatCode="0.00E+00">
                  <c:v>-2536.96</c:v>
                </c:pt>
                <c:pt idx="34294" formatCode="0.00E+00">
                  <c:v>-2516.06</c:v>
                </c:pt>
                <c:pt idx="34295" formatCode="0.00E+00">
                  <c:v>-2494.61</c:v>
                </c:pt>
                <c:pt idx="34296" formatCode="0.00E+00">
                  <c:v>-2472.62</c:v>
                </c:pt>
                <c:pt idx="34297" formatCode="0.00E+00">
                  <c:v>-2450.08</c:v>
                </c:pt>
                <c:pt idx="34298" formatCode="0.00E+00">
                  <c:v>-2427.0100000000002</c:v>
                </c:pt>
                <c:pt idx="34299" formatCode="0.00E+00">
                  <c:v>-2403.4</c:v>
                </c:pt>
                <c:pt idx="34300" formatCode="0.00E+00">
                  <c:v>-2379.27</c:v>
                </c:pt>
                <c:pt idx="34301" formatCode="0.00E+00">
                  <c:v>-2354.61</c:v>
                </c:pt>
                <c:pt idx="34302" formatCode="0.00E+00">
                  <c:v>-2329.44</c:v>
                </c:pt>
                <c:pt idx="34303" formatCode="0.00E+00">
                  <c:v>-2303.7600000000002</c:v>
                </c:pt>
                <c:pt idx="34304" formatCode="0.00E+00">
                  <c:v>-2277.58</c:v>
                </c:pt>
                <c:pt idx="34305" formatCode="0.00E+00">
                  <c:v>-2250.9</c:v>
                </c:pt>
                <c:pt idx="34306" formatCode="0.00E+00">
                  <c:v>-2223.7199999999998</c:v>
                </c:pt>
                <c:pt idx="34307" formatCode="0.00E+00">
                  <c:v>-2196.06</c:v>
                </c:pt>
                <c:pt idx="34308" formatCode="0.00E+00">
                  <c:v>-2167.91</c:v>
                </c:pt>
                <c:pt idx="34309" formatCode="0.00E+00">
                  <c:v>-2139.29</c:v>
                </c:pt>
                <c:pt idx="34310" formatCode="0.00E+00">
                  <c:v>-2110.1999999999998</c:v>
                </c:pt>
                <c:pt idx="34311" formatCode="0.00E+00">
                  <c:v>-2080.65</c:v>
                </c:pt>
                <c:pt idx="34312" formatCode="0.00E+00">
                  <c:v>-2050.64</c:v>
                </c:pt>
                <c:pt idx="34313" formatCode="0.00E+00">
                  <c:v>-2020.19</c:v>
                </c:pt>
                <c:pt idx="34314" formatCode="0.00E+00">
                  <c:v>-1989.29</c:v>
                </c:pt>
                <c:pt idx="34315" formatCode="0.00E+00">
                  <c:v>-1957.95</c:v>
                </c:pt>
                <c:pt idx="34316" formatCode="0.00E+00">
                  <c:v>-1926.19</c:v>
                </c:pt>
                <c:pt idx="34317" formatCode="0.00E+00">
                  <c:v>-1894</c:v>
                </c:pt>
                <c:pt idx="34318" formatCode="0.00E+00">
                  <c:v>-1861.4</c:v>
                </c:pt>
                <c:pt idx="34319" formatCode="0.00E+00">
                  <c:v>-1828.39</c:v>
                </c:pt>
                <c:pt idx="34320" formatCode="0.00E+00">
                  <c:v>-1794.98</c:v>
                </c:pt>
                <c:pt idx="34321" formatCode="0.00E+00">
                  <c:v>-1761.18</c:v>
                </c:pt>
                <c:pt idx="34322" formatCode="0.00E+00">
                  <c:v>-1726.99</c:v>
                </c:pt>
                <c:pt idx="34323" formatCode="0.00E+00">
                  <c:v>-1692.42</c:v>
                </c:pt>
                <c:pt idx="34324" formatCode="0.00E+00">
                  <c:v>-1657.49</c:v>
                </c:pt>
                <c:pt idx="34325" formatCode="0.00E+00">
                  <c:v>-1622.18</c:v>
                </c:pt>
                <c:pt idx="34326" formatCode="0.00E+00">
                  <c:v>-1586.53</c:v>
                </c:pt>
                <c:pt idx="34327" formatCode="0.00E+00">
                  <c:v>-1550.52</c:v>
                </c:pt>
                <c:pt idx="34328" formatCode="0.00E+00">
                  <c:v>-1514.18</c:v>
                </c:pt>
                <c:pt idx="34329" formatCode="0.00E+00">
                  <c:v>-1477.5</c:v>
                </c:pt>
                <c:pt idx="34330" formatCode="0.00E+00">
                  <c:v>-1440.5</c:v>
                </c:pt>
                <c:pt idx="34331" formatCode="0.00E+00">
                  <c:v>-1403.19</c:v>
                </c:pt>
                <c:pt idx="34332" formatCode="0.00E+00">
                  <c:v>-1365.56</c:v>
                </c:pt>
                <c:pt idx="34333" formatCode="0.00E+00">
                  <c:v>-1327.64</c:v>
                </c:pt>
                <c:pt idx="34334" formatCode="0.00E+00">
                  <c:v>-1289.43</c:v>
                </c:pt>
                <c:pt idx="34335" formatCode="0.00E+00">
                  <c:v>-1250.94</c:v>
                </c:pt>
                <c:pt idx="34336" formatCode="0.00E+00">
                  <c:v>-1212.17</c:v>
                </c:pt>
                <c:pt idx="34337" formatCode="0.00E+00">
                  <c:v>-1173.1300000000001</c:v>
                </c:pt>
                <c:pt idx="34338" formatCode="0.00E+00">
                  <c:v>-1133.8399999999999</c:v>
                </c:pt>
                <c:pt idx="34339" formatCode="0.00E+00">
                  <c:v>-1094.3</c:v>
                </c:pt>
                <c:pt idx="34340" formatCode="0.00E+00">
                  <c:v>-1054.52</c:v>
                </c:pt>
                <c:pt idx="34341" formatCode="0.00E+00">
                  <c:v>-1014.51</c:v>
                </c:pt>
                <c:pt idx="34342">
                  <c:v>-974.27099999999996</c:v>
                </c:pt>
                <c:pt idx="34343">
                  <c:v>-933.82299999999998</c:v>
                </c:pt>
                <c:pt idx="34344">
                  <c:v>-893.17100000000005</c:v>
                </c:pt>
                <c:pt idx="34345">
                  <c:v>-852.322</c:v>
                </c:pt>
                <c:pt idx="34346">
                  <c:v>-811.28700000000003</c:v>
                </c:pt>
                <c:pt idx="34347">
                  <c:v>-770.07399999999996</c:v>
                </c:pt>
                <c:pt idx="34348">
                  <c:v>-728.69200000000001</c:v>
                </c:pt>
                <c:pt idx="34349">
                  <c:v>-687.15099999999995</c:v>
                </c:pt>
                <c:pt idx="34350">
                  <c:v>-645.45899999999995</c:v>
                </c:pt>
                <c:pt idx="34351">
                  <c:v>-603.625</c:v>
                </c:pt>
                <c:pt idx="34352">
                  <c:v>-561.66</c:v>
                </c:pt>
                <c:pt idx="34353">
                  <c:v>-519.57100000000003</c:v>
                </c:pt>
                <c:pt idx="34354">
                  <c:v>-477.36799999999999</c:v>
                </c:pt>
                <c:pt idx="34355">
                  <c:v>-435.06099999999998</c:v>
                </c:pt>
                <c:pt idx="34356">
                  <c:v>-392.65800000000002</c:v>
                </c:pt>
                <c:pt idx="34357">
                  <c:v>-350.16899999999998</c:v>
                </c:pt>
                <c:pt idx="34358">
                  <c:v>-307.60399999999998</c:v>
                </c:pt>
                <c:pt idx="34359">
                  <c:v>-264.971</c:v>
                </c:pt>
                <c:pt idx="34360">
                  <c:v>-222.28</c:v>
                </c:pt>
                <c:pt idx="34361">
                  <c:v>-179.54</c:v>
                </c:pt>
                <c:pt idx="34362">
                  <c:v>-136.76</c:v>
                </c:pt>
                <c:pt idx="34363">
                  <c:v>-93.9499</c:v>
                </c:pt>
                <c:pt idx="34364">
                  <c:v>-51.119300000000003</c:v>
                </c:pt>
                <c:pt idx="34365">
                  <c:v>-8.2774000000000001</c:v>
                </c:pt>
                <c:pt idx="34366">
                  <c:v>34.566000000000003</c:v>
                </c:pt>
                <c:pt idx="34367">
                  <c:v>77.401899999999998</c:v>
                </c:pt>
                <c:pt idx="34368">
                  <c:v>120.221</c:v>
                </c:pt>
                <c:pt idx="34369">
                  <c:v>163.01300000000001</c:v>
                </c:pt>
                <c:pt idx="34370">
                  <c:v>205.77</c:v>
                </c:pt>
                <c:pt idx="34371">
                  <c:v>248.482</c:v>
                </c:pt>
                <c:pt idx="34372">
                  <c:v>291.14</c:v>
                </c:pt>
                <c:pt idx="34373">
                  <c:v>333.73399999999998</c:v>
                </c:pt>
                <c:pt idx="34374">
                  <c:v>376.25400000000002</c:v>
                </c:pt>
                <c:pt idx="34375">
                  <c:v>418.69299999999998</c:v>
                </c:pt>
                <c:pt idx="34376">
                  <c:v>461.04</c:v>
                </c:pt>
                <c:pt idx="34377">
                  <c:v>503.286</c:v>
                </c:pt>
                <c:pt idx="34378">
                  <c:v>545.42200000000003</c:v>
                </c:pt>
                <c:pt idx="34379">
                  <c:v>587.43700000000001</c:v>
                </c:pt>
                <c:pt idx="34380">
                  <c:v>629.32399999999996</c:v>
                </c:pt>
                <c:pt idx="34381">
                  <c:v>671.07399999999996</c:v>
                </c:pt>
                <c:pt idx="34382">
                  <c:v>712.67700000000002</c:v>
                </c:pt>
                <c:pt idx="34383">
                  <c:v>754.125</c:v>
                </c:pt>
                <c:pt idx="34384">
                  <c:v>795.40700000000004</c:v>
                </c:pt>
                <c:pt idx="34385">
                  <c:v>836.51499999999999</c:v>
                </c:pt>
                <c:pt idx="34386">
                  <c:v>877.44</c:v>
                </c:pt>
                <c:pt idx="34387">
                  <c:v>918.173</c:v>
                </c:pt>
                <c:pt idx="34388">
                  <c:v>958.70500000000004</c:v>
                </c:pt>
                <c:pt idx="34389">
                  <c:v>999.02700000000004</c:v>
                </c:pt>
                <c:pt idx="34390" formatCode="0.00E+00">
                  <c:v>1039.1300000000001</c:v>
                </c:pt>
                <c:pt idx="34391" formatCode="0.00E+00">
                  <c:v>1079.01</c:v>
                </c:pt>
                <c:pt idx="34392" formatCode="0.00E+00">
                  <c:v>1118.6500000000001</c:v>
                </c:pt>
                <c:pt idx="34393" formatCode="0.00E+00">
                  <c:v>1158.04</c:v>
                </c:pt>
                <c:pt idx="34394" formatCode="0.00E+00">
                  <c:v>1197.18</c:v>
                </c:pt>
                <c:pt idx="34395" formatCode="0.00E+00">
                  <c:v>1236.06</c:v>
                </c:pt>
                <c:pt idx="34396" formatCode="0.00E+00">
                  <c:v>1274.67</c:v>
                </c:pt>
                <c:pt idx="34397" formatCode="0.00E+00">
                  <c:v>1312.99</c:v>
                </c:pt>
                <c:pt idx="34398" formatCode="0.00E+00">
                  <c:v>1351.04</c:v>
                </c:pt>
                <c:pt idx="34399" formatCode="0.00E+00">
                  <c:v>1388.78</c:v>
                </c:pt>
                <c:pt idx="34400" formatCode="0.00E+00">
                  <c:v>1426.22</c:v>
                </c:pt>
                <c:pt idx="34401" formatCode="0.00E+00">
                  <c:v>1463.35</c:v>
                </c:pt>
                <c:pt idx="34402" formatCode="0.00E+00">
                  <c:v>1500.15</c:v>
                </c:pt>
                <c:pt idx="34403" formatCode="0.00E+00">
                  <c:v>1536.63</c:v>
                </c:pt>
                <c:pt idx="34404" formatCode="0.00E+00">
                  <c:v>1572.78</c:v>
                </c:pt>
                <c:pt idx="34405" formatCode="0.00E+00">
                  <c:v>1608.57</c:v>
                </c:pt>
                <c:pt idx="34406" formatCode="0.00E+00">
                  <c:v>1644.02</c:v>
                </c:pt>
                <c:pt idx="34407" formatCode="0.00E+00">
                  <c:v>1679.11</c:v>
                </c:pt>
                <c:pt idx="34408" formatCode="0.00E+00">
                  <c:v>1713.83</c:v>
                </c:pt>
                <c:pt idx="34409" formatCode="0.00E+00">
                  <c:v>1748.17</c:v>
                </c:pt>
                <c:pt idx="34410" formatCode="0.00E+00">
                  <c:v>1782.13</c:v>
                </c:pt>
                <c:pt idx="34411" formatCode="0.00E+00">
                  <c:v>1815.7</c:v>
                </c:pt>
                <c:pt idx="34412" formatCode="0.00E+00">
                  <c:v>1848.87</c:v>
                </c:pt>
                <c:pt idx="34413" formatCode="0.00E+00">
                  <c:v>1881.64</c:v>
                </c:pt>
                <c:pt idx="34414" formatCode="0.00E+00">
                  <c:v>1913.99</c:v>
                </c:pt>
                <c:pt idx="34415" formatCode="0.00E+00">
                  <c:v>1945.93</c:v>
                </c:pt>
                <c:pt idx="34416" formatCode="0.00E+00">
                  <c:v>1977.44</c:v>
                </c:pt>
                <c:pt idx="34417" formatCode="0.00E+00">
                  <c:v>2008.51</c:v>
                </c:pt>
                <c:pt idx="34418" formatCode="0.00E+00">
                  <c:v>2039.15</c:v>
                </c:pt>
                <c:pt idx="34419" formatCode="0.00E+00">
                  <c:v>2069.34</c:v>
                </c:pt>
                <c:pt idx="34420" formatCode="0.00E+00">
                  <c:v>2099.08</c:v>
                </c:pt>
                <c:pt idx="34421" formatCode="0.00E+00">
                  <c:v>2128.35</c:v>
                </c:pt>
                <c:pt idx="34422" formatCode="0.00E+00">
                  <c:v>2157.16</c:v>
                </c:pt>
                <c:pt idx="34423" formatCode="0.00E+00">
                  <c:v>2185.5</c:v>
                </c:pt>
                <c:pt idx="34424" formatCode="0.00E+00">
                  <c:v>2213.36</c:v>
                </c:pt>
                <c:pt idx="34425" formatCode="0.00E+00">
                  <c:v>2240.7399999999998</c:v>
                </c:pt>
                <c:pt idx="34426" formatCode="0.00E+00">
                  <c:v>2267.62</c:v>
                </c:pt>
                <c:pt idx="34427" formatCode="0.00E+00">
                  <c:v>2294</c:v>
                </c:pt>
                <c:pt idx="34428" formatCode="0.00E+00">
                  <c:v>2319.89</c:v>
                </c:pt>
                <c:pt idx="34429" formatCode="0.00E+00">
                  <c:v>2345.27</c:v>
                </c:pt>
                <c:pt idx="34430" formatCode="0.00E+00">
                  <c:v>2370.13</c:v>
                </c:pt>
                <c:pt idx="34431" formatCode="0.00E+00">
                  <c:v>2394.4699999999998</c:v>
                </c:pt>
                <c:pt idx="34432" formatCode="0.00E+00">
                  <c:v>2418.29</c:v>
                </c:pt>
                <c:pt idx="34433" formatCode="0.00E+00">
                  <c:v>2441.58</c:v>
                </c:pt>
                <c:pt idx="34434" formatCode="0.00E+00">
                  <c:v>2464.33</c:v>
                </c:pt>
                <c:pt idx="34435" formatCode="0.00E+00">
                  <c:v>2486.5500000000002</c:v>
                </c:pt>
                <c:pt idx="34436" formatCode="0.00E+00">
                  <c:v>2508.2199999999998</c:v>
                </c:pt>
                <c:pt idx="34437" formatCode="0.00E+00">
                  <c:v>2529.34</c:v>
                </c:pt>
                <c:pt idx="34438" formatCode="0.00E+00">
                  <c:v>2549.9</c:v>
                </c:pt>
                <c:pt idx="34439" formatCode="0.00E+00">
                  <c:v>2569.91</c:v>
                </c:pt>
                <c:pt idx="34440" formatCode="0.00E+00">
                  <c:v>2589.36</c:v>
                </c:pt>
                <c:pt idx="34441" formatCode="0.00E+00">
                  <c:v>2608.23</c:v>
                </c:pt>
                <c:pt idx="34442" formatCode="0.00E+00">
                  <c:v>2626.54</c:v>
                </c:pt>
                <c:pt idx="34443" formatCode="0.00E+00">
                  <c:v>2644.27</c:v>
                </c:pt>
                <c:pt idx="34444" formatCode="0.00E+00">
                  <c:v>2661.42</c:v>
                </c:pt>
                <c:pt idx="34445" formatCode="0.00E+00">
                  <c:v>2677.99</c:v>
                </c:pt>
                <c:pt idx="34446" formatCode="0.00E+00">
                  <c:v>2693.97</c:v>
                </c:pt>
                <c:pt idx="34447" formatCode="0.00E+00">
                  <c:v>2709.36</c:v>
                </c:pt>
                <c:pt idx="34448" formatCode="0.00E+00">
                  <c:v>2724.16</c:v>
                </c:pt>
                <c:pt idx="34449" formatCode="0.00E+00">
                  <c:v>2738.36</c:v>
                </c:pt>
                <c:pt idx="34450" formatCode="0.00E+00">
                  <c:v>2751.96</c:v>
                </c:pt>
                <c:pt idx="34451" formatCode="0.00E+00">
                  <c:v>2764.96</c:v>
                </c:pt>
                <c:pt idx="34452" formatCode="0.00E+00">
                  <c:v>2777.36</c:v>
                </c:pt>
                <c:pt idx="34453" formatCode="0.00E+00">
                  <c:v>2789.14</c:v>
                </c:pt>
                <c:pt idx="34454" formatCode="0.00E+00">
                  <c:v>2800.32</c:v>
                </c:pt>
                <c:pt idx="34455" formatCode="0.00E+00">
                  <c:v>2810.88</c:v>
                </c:pt>
                <c:pt idx="34456" formatCode="0.00E+00">
                  <c:v>2820.82</c:v>
                </c:pt>
                <c:pt idx="34457" formatCode="0.00E+00">
                  <c:v>2830.15</c:v>
                </c:pt>
                <c:pt idx="34458" formatCode="0.00E+00">
                  <c:v>2838.85</c:v>
                </c:pt>
                <c:pt idx="34459" formatCode="0.00E+00">
                  <c:v>2846.94</c:v>
                </c:pt>
                <c:pt idx="34460" formatCode="0.00E+00">
                  <c:v>2854.4</c:v>
                </c:pt>
                <c:pt idx="34461" formatCode="0.00E+00">
                  <c:v>2861.23</c:v>
                </c:pt>
                <c:pt idx="34462" formatCode="0.00E+00">
                  <c:v>2867.44</c:v>
                </c:pt>
                <c:pt idx="34463" formatCode="0.00E+00">
                  <c:v>2873.02</c:v>
                </c:pt>
                <c:pt idx="34464" formatCode="0.00E+00">
                  <c:v>2877.97</c:v>
                </c:pt>
                <c:pt idx="34465" formatCode="0.00E+00">
                  <c:v>2882.29</c:v>
                </c:pt>
                <c:pt idx="34466" formatCode="0.00E+00">
                  <c:v>2885.98</c:v>
                </c:pt>
                <c:pt idx="34467" formatCode="0.00E+00">
                  <c:v>2889.04</c:v>
                </c:pt>
                <c:pt idx="34468" formatCode="0.00E+00">
                  <c:v>2891.47</c:v>
                </c:pt>
                <c:pt idx="34469" formatCode="0.00E+00">
                  <c:v>2893.26</c:v>
                </c:pt>
                <c:pt idx="34470" formatCode="0.00E+00">
                  <c:v>2894.41</c:v>
                </c:pt>
                <c:pt idx="34471" formatCode="0.00E+00">
                  <c:v>2894.94</c:v>
                </c:pt>
                <c:pt idx="34472" formatCode="0.00E+00">
                  <c:v>2894.82</c:v>
                </c:pt>
                <c:pt idx="34473" formatCode="0.00E+00">
                  <c:v>2894.08</c:v>
                </c:pt>
                <c:pt idx="34474" formatCode="0.00E+00">
                  <c:v>2892.7</c:v>
                </c:pt>
                <c:pt idx="34475" formatCode="0.00E+00">
                  <c:v>2890.69</c:v>
                </c:pt>
                <c:pt idx="34476" formatCode="0.00E+00">
                  <c:v>2888.04</c:v>
                </c:pt>
                <c:pt idx="34477" formatCode="0.00E+00">
                  <c:v>2884.76</c:v>
                </c:pt>
                <c:pt idx="34478" formatCode="0.00E+00">
                  <c:v>2880.85</c:v>
                </c:pt>
                <c:pt idx="34479" formatCode="0.00E+00">
                  <c:v>2876.31</c:v>
                </c:pt>
                <c:pt idx="34480" formatCode="0.00E+00">
                  <c:v>2871.14</c:v>
                </c:pt>
                <c:pt idx="34481" formatCode="0.00E+00">
                  <c:v>2865.34</c:v>
                </c:pt>
                <c:pt idx="34482" formatCode="0.00E+00">
                  <c:v>2858.91</c:v>
                </c:pt>
                <c:pt idx="34483" formatCode="0.00E+00">
                  <c:v>2851.85</c:v>
                </c:pt>
                <c:pt idx="34484" formatCode="0.00E+00">
                  <c:v>2844.17</c:v>
                </c:pt>
                <c:pt idx="34485" formatCode="0.00E+00">
                  <c:v>2835.87</c:v>
                </c:pt>
                <c:pt idx="34486" formatCode="0.00E+00">
                  <c:v>2826.95</c:v>
                </c:pt>
                <c:pt idx="34487" formatCode="0.00E+00">
                  <c:v>2817.4</c:v>
                </c:pt>
                <c:pt idx="34488" formatCode="0.00E+00">
                  <c:v>2807.24</c:v>
                </c:pt>
                <c:pt idx="34489" formatCode="0.00E+00">
                  <c:v>2796.47</c:v>
                </c:pt>
                <c:pt idx="34490" formatCode="0.00E+00">
                  <c:v>2785.08</c:v>
                </c:pt>
                <c:pt idx="34491" formatCode="0.00E+00">
                  <c:v>2773.08</c:v>
                </c:pt>
                <c:pt idx="34492" formatCode="0.00E+00">
                  <c:v>2760.47</c:v>
                </c:pt>
                <c:pt idx="34493" formatCode="0.00E+00">
                  <c:v>2747.26</c:v>
                </c:pt>
                <c:pt idx="34494" formatCode="0.00E+00">
                  <c:v>2733.45</c:v>
                </c:pt>
                <c:pt idx="34495" formatCode="0.00E+00">
                  <c:v>2719.04</c:v>
                </c:pt>
                <c:pt idx="34496" formatCode="0.00E+00">
                  <c:v>2704.03</c:v>
                </c:pt>
                <c:pt idx="34497" formatCode="0.00E+00">
                  <c:v>2688.43</c:v>
                </c:pt>
                <c:pt idx="34498" formatCode="0.00E+00">
                  <c:v>2672.24</c:v>
                </c:pt>
                <c:pt idx="34499" formatCode="0.00E+00">
                  <c:v>2655.47</c:v>
                </c:pt>
                <c:pt idx="34500" formatCode="0.00E+00">
                  <c:v>2638.11</c:v>
                </c:pt>
                <c:pt idx="34501" formatCode="0.00E+00">
                  <c:v>2620.1799999999998</c:v>
                </c:pt>
                <c:pt idx="34502" formatCode="0.00E+00">
                  <c:v>2601.67</c:v>
                </c:pt>
                <c:pt idx="34503" formatCode="0.00E+00">
                  <c:v>2582.59</c:v>
                </c:pt>
                <c:pt idx="34504" formatCode="0.00E+00">
                  <c:v>2562.9499999999998</c:v>
                </c:pt>
                <c:pt idx="34505" formatCode="0.00E+00">
                  <c:v>2542.7399999999998</c:v>
                </c:pt>
                <c:pt idx="34506" formatCode="0.00E+00">
                  <c:v>2521.98</c:v>
                </c:pt>
                <c:pt idx="34507" formatCode="0.00E+00">
                  <c:v>2500.66</c:v>
                </c:pt>
                <c:pt idx="34508" formatCode="0.00E+00">
                  <c:v>2478.8000000000002</c:v>
                </c:pt>
                <c:pt idx="34509" formatCode="0.00E+00">
                  <c:v>2456.39</c:v>
                </c:pt>
                <c:pt idx="34510" formatCode="0.00E+00">
                  <c:v>2433.4499999999998</c:v>
                </c:pt>
                <c:pt idx="34511" formatCode="0.00E+00">
                  <c:v>2409.9699999999998</c:v>
                </c:pt>
                <c:pt idx="34512" formatCode="0.00E+00">
                  <c:v>2385.9699999999998</c:v>
                </c:pt>
                <c:pt idx="34513" formatCode="0.00E+00">
                  <c:v>2361.44</c:v>
                </c:pt>
                <c:pt idx="34514" formatCode="0.00E+00">
                  <c:v>2336.39</c:v>
                </c:pt>
                <c:pt idx="34515" formatCode="0.00E+00">
                  <c:v>2310.84</c:v>
                </c:pt>
                <c:pt idx="34516" formatCode="0.00E+00">
                  <c:v>2284.77</c:v>
                </c:pt>
                <c:pt idx="34517" formatCode="0.00E+00">
                  <c:v>2258.21</c:v>
                </c:pt>
                <c:pt idx="34518" formatCode="0.00E+00">
                  <c:v>2231.15</c:v>
                </c:pt>
                <c:pt idx="34519" formatCode="0.00E+00">
                  <c:v>2203.6</c:v>
                </c:pt>
                <c:pt idx="34520" formatCode="0.00E+00">
                  <c:v>2175.5700000000002</c:v>
                </c:pt>
                <c:pt idx="34521" formatCode="0.00E+00">
                  <c:v>2147.06</c:v>
                </c:pt>
                <c:pt idx="34522" formatCode="0.00E+00">
                  <c:v>2118.09</c:v>
                </c:pt>
                <c:pt idx="34523" formatCode="0.00E+00">
                  <c:v>2088.65</c:v>
                </c:pt>
                <c:pt idx="34524" formatCode="0.00E+00">
                  <c:v>2058.75</c:v>
                </c:pt>
                <c:pt idx="34525" formatCode="0.00E+00">
                  <c:v>2028.4</c:v>
                </c:pt>
                <c:pt idx="34526" formatCode="0.00E+00">
                  <c:v>1997.6</c:v>
                </c:pt>
                <c:pt idx="34527" formatCode="0.00E+00">
                  <c:v>1966.37</c:v>
                </c:pt>
                <c:pt idx="34528" formatCode="0.00E+00">
                  <c:v>1934.71</c:v>
                </c:pt>
                <c:pt idx="34529" formatCode="0.00E+00">
                  <c:v>1902.62</c:v>
                </c:pt>
                <c:pt idx="34530" formatCode="0.00E+00">
                  <c:v>1870.11</c:v>
                </c:pt>
                <c:pt idx="34531" formatCode="0.00E+00">
                  <c:v>1837.2</c:v>
                </c:pt>
                <c:pt idx="34532" formatCode="0.00E+00">
                  <c:v>1803.88</c:v>
                </c:pt>
                <c:pt idx="34533" formatCode="0.00E+00">
                  <c:v>1770.17</c:v>
                </c:pt>
                <c:pt idx="34534" formatCode="0.00E+00">
                  <c:v>1736.07</c:v>
                </c:pt>
                <c:pt idx="34535" formatCode="0.00E+00">
                  <c:v>1701.59</c:v>
                </c:pt>
                <c:pt idx="34536" formatCode="0.00E+00">
                  <c:v>1666.74</c:v>
                </c:pt>
                <c:pt idx="34537" formatCode="0.00E+00">
                  <c:v>1631.52</c:v>
                </c:pt>
                <c:pt idx="34538" formatCode="0.00E+00">
                  <c:v>1595.95</c:v>
                </c:pt>
                <c:pt idx="34539" formatCode="0.00E+00">
                  <c:v>1560.02</c:v>
                </c:pt>
                <c:pt idx="34540" formatCode="0.00E+00">
                  <c:v>1523.75</c:v>
                </c:pt>
                <c:pt idx="34541" formatCode="0.00E+00">
                  <c:v>1487.15</c:v>
                </c:pt>
                <c:pt idx="34542" formatCode="0.00E+00">
                  <c:v>1450.23</c:v>
                </c:pt>
                <c:pt idx="34543" formatCode="0.00E+00">
                  <c:v>1412.98</c:v>
                </c:pt>
                <c:pt idx="34544" formatCode="0.00E+00">
                  <c:v>1375.43</c:v>
                </c:pt>
                <c:pt idx="34545" formatCode="0.00E+00">
                  <c:v>1337.57</c:v>
                </c:pt>
                <c:pt idx="34546" formatCode="0.00E+00">
                  <c:v>1299.42</c:v>
                </c:pt>
                <c:pt idx="34547" formatCode="0.00E+00">
                  <c:v>1260.99</c:v>
                </c:pt>
                <c:pt idx="34548" formatCode="0.00E+00">
                  <c:v>1222.28</c:v>
                </c:pt>
                <c:pt idx="34549" formatCode="0.00E+00">
                  <c:v>1183.3</c:v>
                </c:pt>
                <c:pt idx="34550" formatCode="0.00E+00">
                  <c:v>1144.07</c:v>
                </c:pt>
                <c:pt idx="34551" formatCode="0.00E+00">
                  <c:v>1104.58</c:v>
                </c:pt>
                <c:pt idx="34552" formatCode="0.00E+00">
                  <c:v>1064.8499999999999</c:v>
                </c:pt>
                <c:pt idx="34553" formatCode="0.00E+00">
                  <c:v>1024.8800000000001</c:v>
                </c:pt>
                <c:pt idx="34554">
                  <c:v>984.69600000000003</c:v>
                </c:pt>
                <c:pt idx="34555">
                  <c:v>944.29200000000003</c:v>
                </c:pt>
                <c:pt idx="34556">
                  <c:v>903.68200000000002</c:v>
                </c:pt>
                <c:pt idx="34557">
                  <c:v>862.87300000000005</c:v>
                </c:pt>
                <c:pt idx="34558">
                  <c:v>821.875</c:v>
                </c:pt>
                <c:pt idx="34559">
                  <c:v>780.697</c:v>
                </c:pt>
                <c:pt idx="34560">
                  <c:v>739.34799999999996</c:v>
                </c:pt>
                <c:pt idx="34561">
                  <c:v>697.83699999999999</c:v>
                </c:pt>
                <c:pt idx="34562">
                  <c:v>656.173</c:v>
                </c:pt>
                <c:pt idx="34563">
                  <c:v>614.36500000000001</c:v>
                </c:pt>
                <c:pt idx="34564">
                  <c:v>572.423</c:v>
                </c:pt>
                <c:pt idx="34565">
                  <c:v>530.35400000000004</c:v>
                </c:pt>
                <c:pt idx="34566">
                  <c:v>488.17</c:v>
                </c:pt>
                <c:pt idx="34567">
                  <c:v>445.87900000000002</c:v>
                </c:pt>
                <c:pt idx="34568">
                  <c:v>403.49</c:v>
                </c:pt>
                <c:pt idx="34569">
                  <c:v>361.01299999999998</c:v>
                </c:pt>
                <c:pt idx="34570">
                  <c:v>318.45600000000002</c:v>
                </c:pt>
                <c:pt idx="34571">
                  <c:v>275.82900000000001</c:v>
                </c:pt>
                <c:pt idx="34572">
                  <c:v>233.142</c:v>
                </c:pt>
                <c:pt idx="34573">
                  <c:v>190.404</c:v>
                </c:pt>
                <c:pt idx="34574">
                  <c:v>147.62299999999999</c:v>
                </c:pt>
                <c:pt idx="34575">
                  <c:v>104.81</c:v>
                </c:pt>
                <c:pt idx="34576">
                  <c:v>61.974400000000003</c:v>
                </c:pt>
                <c:pt idx="34577">
                  <c:v>19.124600000000001</c:v>
                </c:pt>
                <c:pt idx="34578">
                  <c:v>-23.729099999999999</c:v>
                </c:pt>
                <c:pt idx="34579">
                  <c:v>-66.577699999999993</c:v>
                </c:pt>
                <c:pt idx="34580">
                  <c:v>-109.41200000000001</c:v>
                </c:pt>
                <c:pt idx="34581">
                  <c:v>-152.22200000000001</c:v>
                </c:pt>
                <c:pt idx="34582">
                  <c:v>-194.999</c:v>
                </c:pt>
                <c:pt idx="34583">
                  <c:v>-237.733</c:v>
                </c:pt>
                <c:pt idx="34584">
                  <c:v>-280.41500000000002</c:v>
                </c:pt>
                <c:pt idx="34585">
                  <c:v>-323.03500000000003</c:v>
                </c:pt>
                <c:pt idx="34586">
                  <c:v>-365.58499999999998</c:v>
                </c:pt>
                <c:pt idx="34587">
                  <c:v>-408.05500000000001</c:v>
                </c:pt>
                <c:pt idx="34588">
                  <c:v>-450.435</c:v>
                </c:pt>
                <c:pt idx="34589">
                  <c:v>-492.71699999999998</c:v>
                </c:pt>
                <c:pt idx="34590">
                  <c:v>-534.89200000000005</c:v>
                </c:pt>
                <c:pt idx="34591">
                  <c:v>-576.94899999999996</c:v>
                </c:pt>
                <c:pt idx="34592">
                  <c:v>-618.88</c:v>
                </c:pt>
                <c:pt idx="34593">
                  <c:v>-660.67600000000004</c:v>
                </c:pt>
                <c:pt idx="34594">
                  <c:v>-702.32600000000002</c:v>
                </c:pt>
                <c:pt idx="34595">
                  <c:v>-743.822</c:v>
                </c:pt>
                <c:pt idx="34596">
                  <c:v>-785.15700000000004</c:v>
                </c:pt>
                <c:pt idx="34597">
                  <c:v>-826.31899999999996</c:v>
                </c:pt>
                <c:pt idx="34598">
                  <c:v>-867.30100000000004</c:v>
                </c:pt>
                <c:pt idx="34599">
                  <c:v>-908.09299999999996</c:v>
                </c:pt>
                <c:pt idx="34600">
                  <c:v>-948.68600000000004</c:v>
                </c:pt>
                <c:pt idx="34601">
                  <c:v>-989.072</c:v>
                </c:pt>
                <c:pt idx="34602" formatCode="0.00E+00">
                  <c:v>-1029.24</c:v>
                </c:pt>
                <c:pt idx="34603" formatCode="0.00E+00">
                  <c:v>-1069.18</c:v>
                </c:pt>
                <c:pt idx="34604" formatCode="0.00E+00">
                  <c:v>-1108.8900000000001</c:v>
                </c:pt>
                <c:pt idx="34605" formatCode="0.00E+00">
                  <c:v>-1148.3599999999999</c:v>
                </c:pt>
                <c:pt idx="34606" formatCode="0.00E+00">
                  <c:v>-1187.57</c:v>
                </c:pt>
                <c:pt idx="34607" formatCode="0.00E+00">
                  <c:v>-1226.53</c:v>
                </c:pt>
                <c:pt idx="34608" formatCode="0.00E+00">
                  <c:v>-1265.22</c:v>
                </c:pt>
                <c:pt idx="34609" formatCode="0.00E+00">
                  <c:v>-1303.6199999999999</c:v>
                </c:pt>
                <c:pt idx="34610" formatCode="0.00E+00">
                  <c:v>-1341.75</c:v>
                </c:pt>
                <c:pt idx="34611" formatCode="0.00E+00">
                  <c:v>-1379.58</c:v>
                </c:pt>
                <c:pt idx="34612" formatCode="0.00E+00">
                  <c:v>-1417.1</c:v>
                </c:pt>
                <c:pt idx="34613" formatCode="0.00E+00">
                  <c:v>-1454.32</c:v>
                </c:pt>
                <c:pt idx="34614" formatCode="0.00E+00">
                  <c:v>-1491.22</c:v>
                </c:pt>
                <c:pt idx="34615" formatCode="0.00E+00">
                  <c:v>-1527.79</c:v>
                </c:pt>
                <c:pt idx="34616" formatCode="0.00E+00">
                  <c:v>-1564.03</c:v>
                </c:pt>
                <c:pt idx="34617" formatCode="0.00E+00">
                  <c:v>-1599.92</c:v>
                </c:pt>
                <c:pt idx="34618" formatCode="0.00E+00">
                  <c:v>-1635.47</c:v>
                </c:pt>
                <c:pt idx="34619" formatCode="0.00E+00">
                  <c:v>-1670.65</c:v>
                </c:pt>
                <c:pt idx="34620" formatCode="0.00E+00">
                  <c:v>-1705.48</c:v>
                </c:pt>
                <c:pt idx="34621" formatCode="0.00E+00">
                  <c:v>-1739.92</c:v>
                </c:pt>
                <c:pt idx="34622" formatCode="0.00E+00">
                  <c:v>-1773.99</c:v>
                </c:pt>
                <c:pt idx="34623" formatCode="0.00E+00">
                  <c:v>-1807.67</c:v>
                </c:pt>
                <c:pt idx="34624" formatCode="0.00E+00">
                  <c:v>-1840.95</c:v>
                </c:pt>
                <c:pt idx="34625" formatCode="0.00E+00">
                  <c:v>-1873.82</c:v>
                </c:pt>
                <c:pt idx="34626" formatCode="0.00E+00">
                  <c:v>-1906.29</c:v>
                </c:pt>
                <c:pt idx="34627" formatCode="0.00E+00">
                  <c:v>-1938.34</c:v>
                </c:pt>
                <c:pt idx="34628" formatCode="0.00E+00">
                  <c:v>-1969.97</c:v>
                </c:pt>
                <c:pt idx="34629" formatCode="0.00E+00">
                  <c:v>-2001.16</c:v>
                </c:pt>
                <c:pt idx="34630" formatCode="0.00E+00">
                  <c:v>-2031.92</c:v>
                </c:pt>
                <c:pt idx="34631" formatCode="0.00E+00">
                  <c:v>-2062.23</c:v>
                </c:pt>
                <c:pt idx="34632" formatCode="0.00E+00">
                  <c:v>-2092.09</c:v>
                </c:pt>
                <c:pt idx="34633" formatCode="0.00E+00">
                  <c:v>-2121.4899999999998</c:v>
                </c:pt>
                <c:pt idx="34634" formatCode="0.00E+00">
                  <c:v>-2150.42</c:v>
                </c:pt>
                <c:pt idx="34635" formatCode="0.00E+00">
                  <c:v>-2178.89</c:v>
                </c:pt>
                <c:pt idx="34636" formatCode="0.00E+00">
                  <c:v>-2206.88</c:v>
                </c:pt>
                <c:pt idx="34637" formatCode="0.00E+00">
                  <c:v>-2234.38</c:v>
                </c:pt>
                <c:pt idx="34638" formatCode="0.00E+00">
                  <c:v>-2261.4</c:v>
                </c:pt>
                <c:pt idx="34639" formatCode="0.00E+00">
                  <c:v>-2287.92</c:v>
                </c:pt>
                <c:pt idx="34640" formatCode="0.00E+00">
                  <c:v>-2313.94</c:v>
                </c:pt>
                <c:pt idx="34641" formatCode="0.00E+00">
                  <c:v>-2339.4499999999998</c:v>
                </c:pt>
                <c:pt idx="34642" formatCode="0.00E+00">
                  <c:v>-2364.4499999999998</c:v>
                </c:pt>
                <c:pt idx="34643" formatCode="0.00E+00">
                  <c:v>-2388.9299999999998</c:v>
                </c:pt>
                <c:pt idx="34644" formatCode="0.00E+00">
                  <c:v>-2412.89</c:v>
                </c:pt>
                <c:pt idx="34645" formatCode="0.00E+00">
                  <c:v>-2436.3200000000002</c:v>
                </c:pt>
                <c:pt idx="34646" formatCode="0.00E+00">
                  <c:v>-2459.21</c:v>
                </c:pt>
                <c:pt idx="34647" formatCode="0.00E+00">
                  <c:v>-2481.5700000000002</c:v>
                </c:pt>
                <c:pt idx="34648" formatCode="0.00E+00">
                  <c:v>-2503.38</c:v>
                </c:pt>
                <c:pt idx="34649" formatCode="0.00E+00">
                  <c:v>-2524.64</c:v>
                </c:pt>
                <c:pt idx="34650" formatCode="0.00E+00">
                  <c:v>-2545.36</c:v>
                </c:pt>
                <c:pt idx="34651" formatCode="0.00E+00">
                  <c:v>-2565.5100000000002</c:v>
                </c:pt>
                <c:pt idx="34652" formatCode="0.00E+00">
                  <c:v>-2585.1</c:v>
                </c:pt>
                <c:pt idx="34653" formatCode="0.00E+00">
                  <c:v>-2604.13</c:v>
                </c:pt>
                <c:pt idx="34654" formatCode="0.00E+00">
                  <c:v>-2622.59</c:v>
                </c:pt>
                <c:pt idx="34655" formatCode="0.00E+00">
                  <c:v>-2640.47</c:v>
                </c:pt>
                <c:pt idx="34656" formatCode="0.00E+00">
                  <c:v>-2657.77</c:v>
                </c:pt>
                <c:pt idx="34657" formatCode="0.00E+00">
                  <c:v>-2674.49</c:v>
                </c:pt>
                <c:pt idx="34658" formatCode="0.00E+00">
                  <c:v>-2690.63</c:v>
                </c:pt>
                <c:pt idx="34659" formatCode="0.00E+00">
                  <c:v>-2706.17</c:v>
                </c:pt>
                <c:pt idx="34660" formatCode="0.00E+00">
                  <c:v>-2721.13</c:v>
                </c:pt>
                <c:pt idx="34661" formatCode="0.00E+00">
                  <c:v>-2735.48</c:v>
                </c:pt>
                <c:pt idx="34662" formatCode="0.00E+00">
                  <c:v>-2749.24</c:v>
                </c:pt>
                <c:pt idx="34663" formatCode="0.00E+00">
                  <c:v>-2762.4</c:v>
                </c:pt>
                <c:pt idx="34664" formatCode="0.00E+00">
                  <c:v>-2774.95</c:v>
                </c:pt>
                <c:pt idx="34665" formatCode="0.00E+00">
                  <c:v>-2786.89</c:v>
                </c:pt>
                <c:pt idx="34666" formatCode="0.00E+00">
                  <c:v>-2798.22</c:v>
                </c:pt>
                <c:pt idx="34667" formatCode="0.00E+00">
                  <c:v>-2808.94</c:v>
                </c:pt>
                <c:pt idx="34668" formatCode="0.00E+00">
                  <c:v>-2819.05</c:v>
                </c:pt>
                <c:pt idx="34669" formatCode="0.00E+00">
                  <c:v>-2828.53</c:v>
                </c:pt>
                <c:pt idx="34670" formatCode="0.00E+00">
                  <c:v>-2837.4</c:v>
                </c:pt>
                <c:pt idx="34671" formatCode="0.00E+00">
                  <c:v>-2845.65</c:v>
                </c:pt>
                <c:pt idx="34672" formatCode="0.00E+00">
                  <c:v>-2853.27</c:v>
                </c:pt>
                <c:pt idx="34673" formatCode="0.00E+00">
                  <c:v>-2860.26</c:v>
                </c:pt>
                <c:pt idx="34674" formatCode="0.00E+00">
                  <c:v>-2866.63</c:v>
                </c:pt>
                <c:pt idx="34675" formatCode="0.00E+00">
                  <c:v>-2872.38</c:v>
                </c:pt>
                <c:pt idx="34676" formatCode="0.00E+00">
                  <c:v>-2877.49</c:v>
                </c:pt>
                <c:pt idx="34677" formatCode="0.00E+00">
                  <c:v>-2881.97</c:v>
                </c:pt>
                <c:pt idx="34678" formatCode="0.00E+00">
                  <c:v>-2885.82</c:v>
                </c:pt>
                <c:pt idx="34679" formatCode="0.00E+00">
                  <c:v>-2889.04</c:v>
                </c:pt>
                <c:pt idx="34680" formatCode="0.00E+00">
                  <c:v>-2891.63</c:v>
                </c:pt>
                <c:pt idx="34681" formatCode="0.00E+00">
                  <c:v>-2893.58</c:v>
                </c:pt>
                <c:pt idx="34682" formatCode="0.00E+00">
                  <c:v>-2894.9</c:v>
                </c:pt>
                <c:pt idx="34683" formatCode="0.00E+00">
                  <c:v>-2895.58</c:v>
                </c:pt>
                <c:pt idx="34684" formatCode="0.00E+00">
                  <c:v>-2895.64</c:v>
                </c:pt>
                <c:pt idx="34685" formatCode="0.00E+00">
                  <c:v>-2895.05</c:v>
                </c:pt>
                <c:pt idx="34686" formatCode="0.00E+00">
                  <c:v>-2893.83</c:v>
                </c:pt>
                <c:pt idx="34687" formatCode="0.00E+00">
                  <c:v>-2891.98</c:v>
                </c:pt>
                <c:pt idx="34688" formatCode="0.00E+00">
                  <c:v>-2889.49</c:v>
                </c:pt>
                <c:pt idx="34689" formatCode="0.00E+00">
                  <c:v>-2886.38</c:v>
                </c:pt>
                <c:pt idx="34690" formatCode="0.00E+00">
                  <c:v>-2882.62</c:v>
                </c:pt>
                <c:pt idx="34691" formatCode="0.00E+00">
                  <c:v>-2878.24</c:v>
                </c:pt>
                <c:pt idx="34692" formatCode="0.00E+00">
                  <c:v>-2873.23</c:v>
                </c:pt>
                <c:pt idx="34693" formatCode="0.00E+00">
                  <c:v>-2867.59</c:v>
                </c:pt>
                <c:pt idx="34694" formatCode="0.00E+00">
                  <c:v>-2861.31</c:v>
                </c:pt>
                <c:pt idx="34695" formatCode="0.00E+00">
                  <c:v>-2854.42</c:v>
                </c:pt>
                <c:pt idx="34696" formatCode="0.00E+00">
                  <c:v>-2846.89</c:v>
                </c:pt>
                <c:pt idx="34697" formatCode="0.00E+00">
                  <c:v>-2838.75</c:v>
                </c:pt>
                <c:pt idx="34698" formatCode="0.00E+00">
                  <c:v>-2829.98</c:v>
                </c:pt>
                <c:pt idx="34699" formatCode="0.00E+00">
                  <c:v>-2820.59</c:v>
                </c:pt>
                <c:pt idx="34700" formatCode="0.00E+00">
                  <c:v>-2810.58</c:v>
                </c:pt>
                <c:pt idx="34701" formatCode="0.00E+00">
                  <c:v>-2799.96</c:v>
                </c:pt>
                <c:pt idx="34702" formatCode="0.00E+00">
                  <c:v>-2788.73</c:v>
                </c:pt>
                <c:pt idx="34703" formatCode="0.00E+00">
                  <c:v>-2776.88</c:v>
                </c:pt>
                <c:pt idx="34704" formatCode="0.00E+00">
                  <c:v>-2764.43</c:v>
                </c:pt>
                <c:pt idx="34705" formatCode="0.00E+00">
                  <c:v>-2751.37</c:v>
                </c:pt>
                <c:pt idx="34706" formatCode="0.00E+00">
                  <c:v>-2737.7</c:v>
                </c:pt>
                <c:pt idx="34707" formatCode="0.00E+00">
                  <c:v>-2723.44</c:v>
                </c:pt>
                <c:pt idx="34708" formatCode="0.00E+00">
                  <c:v>-2708.58</c:v>
                </c:pt>
                <c:pt idx="34709" formatCode="0.00E+00">
                  <c:v>-2693.13</c:v>
                </c:pt>
                <c:pt idx="34710" formatCode="0.00E+00">
                  <c:v>-2677.09</c:v>
                </c:pt>
                <c:pt idx="34711" formatCode="0.00E+00">
                  <c:v>-2660.46</c:v>
                </c:pt>
                <c:pt idx="34712" formatCode="0.00E+00">
                  <c:v>-2643.25</c:v>
                </c:pt>
                <c:pt idx="34713" formatCode="0.00E+00">
                  <c:v>-2625.45</c:v>
                </c:pt>
                <c:pt idx="34714" formatCode="0.00E+00">
                  <c:v>-2607.09</c:v>
                </c:pt>
                <c:pt idx="34715" formatCode="0.00E+00">
                  <c:v>-2588.15</c:v>
                </c:pt>
                <c:pt idx="34716" formatCode="0.00E+00">
                  <c:v>-2568.64</c:v>
                </c:pt>
                <c:pt idx="34717" formatCode="0.00E+00">
                  <c:v>-2548.58</c:v>
                </c:pt>
                <c:pt idx="34718" formatCode="0.00E+00">
                  <c:v>-2527.9499999999998</c:v>
                </c:pt>
                <c:pt idx="34719" formatCode="0.00E+00">
                  <c:v>-2506.77</c:v>
                </c:pt>
                <c:pt idx="34720" formatCode="0.00E+00">
                  <c:v>-2485.04</c:v>
                </c:pt>
                <c:pt idx="34721" formatCode="0.00E+00">
                  <c:v>-2462.77</c:v>
                </c:pt>
                <c:pt idx="34722" formatCode="0.00E+00">
                  <c:v>-2439.96</c:v>
                </c:pt>
                <c:pt idx="34723" formatCode="0.00E+00">
                  <c:v>-2416.61</c:v>
                </c:pt>
                <c:pt idx="34724" formatCode="0.00E+00">
                  <c:v>-2392.73</c:v>
                </c:pt>
                <c:pt idx="34725" formatCode="0.00E+00">
                  <c:v>-2368.33</c:v>
                </c:pt>
                <c:pt idx="34726" formatCode="0.00E+00">
                  <c:v>-2343.41</c:v>
                </c:pt>
                <c:pt idx="34727" formatCode="0.00E+00">
                  <c:v>-2317.98</c:v>
                </c:pt>
                <c:pt idx="34728" formatCode="0.00E+00">
                  <c:v>-2292.04</c:v>
                </c:pt>
                <c:pt idx="34729" formatCode="0.00E+00">
                  <c:v>-2265.59</c:v>
                </c:pt>
                <c:pt idx="34730" formatCode="0.00E+00">
                  <c:v>-2238.65</c:v>
                </c:pt>
                <c:pt idx="34731" formatCode="0.00E+00">
                  <c:v>-2211.23</c:v>
                </c:pt>
                <c:pt idx="34732" formatCode="0.00E+00">
                  <c:v>-2183.31</c:v>
                </c:pt>
                <c:pt idx="34733" formatCode="0.00E+00">
                  <c:v>-2154.92</c:v>
                </c:pt>
                <c:pt idx="34734" formatCode="0.00E+00">
                  <c:v>-2126.0500000000002</c:v>
                </c:pt>
                <c:pt idx="34735" formatCode="0.00E+00">
                  <c:v>-2096.7199999999998</c:v>
                </c:pt>
                <c:pt idx="34736" formatCode="0.00E+00">
                  <c:v>-2066.9299999999998</c:v>
                </c:pt>
                <c:pt idx="34737" formatCode="0.00E+00">
                  <c:v>-2036.69</c:v>
                </c:pt>
                <c:pt idx="34738" formatCode="0.00E+00">
                  <c:v>-2006</c:v>
                </c:pt>
                <c:pt idx="34739" formatCode="0.00E+00">
                  <c:v>-1974.87</c:v>
                </c:pt>
                <c:pt idx="34740" formatCode="0.00E+00">
                  <c:v>-1943.31</c:v>
                </c:pt>
                <c:pt idx="34741" formatCode="0.00E+00">
                  <c:v>-1911.32</c:v>
                </c:pt>
                <c:pt idx="34742" formatCode="0.00E+00">
                  <c:v>-1878.91</c:v>
                </c:pt>
                <c:pt idx="34743" formatCode="0.00E+00">
                  <c:v>-1846.1</c:v>
                </c:pt>
                <c:pt idx="34744" formatCode="0.00E+00">
                  <c:v>-1812.87</c:v>
                </c:pt>
                <c:pt idx="34745" formatCode="0.00E+00">
                  <c:v>-1779.25</c:v>
                </c:pt>
                <c:pt idx="34746" formatCode="0.00E+00">
                  <c:v>-1745.24</c:v>
                </c:pt>
                <c:pt idx="34747" formatCode="0.00E+00">
                  <c:v>-1710.85</c:v>
                </c:pt>
                <c:pt idx="34748" formatCode="0.00E+00">
                  <c:v>-1676.09</c:v>
                </c:pt>
                <c:pt idx="34749" formatCode="0.00E+00">
                  <c:v>-1640.95</c:v>
                </c:pt>
                <c:pt idx="34750" formatCode="0.00E+00">
                  <c:v>-1605.46</c:v>
                </c:pt>
                <c:pt idx="34751" formatCode="0.00E+00">
                  <c:v>-1569.61</c:v>
                </c:pt>
                <c:pt idx="34752" formatCode="0.00E+00">
                  <c:v>-1533.42</c:v>
                </c:pt>
                <c:pt idx="34753" formatCode="0.00E+00">
                  <c:v>-1496.9</c:v>
                </c:pt>
                <c:pt idx="34754" formatCode="0.00E+00">
                  <c:v>-1460.05</c:v>
                </c:pt>
                <c:pt idx="34755" formatCode="0.00E+00">
                  <c:v>-1422.87</c:v>
                </c:pt>
                <c:pt idx="34756" formatCode="0.00E+00">
                  <c:v>-1385.39</c:v>
                </c:pt>
                <c:pt idx="34757" formatCode="0.00E+00">
                  <c:v>-1347.6</c:v>
                </c:pt>
                <c:pt idx="34758" formatCode="0.00E+00">
                  <c:v>-1309.52</c:v>
                </c:pt>
                <c:pt idx="34759" formatCode="0.00E+00">
                  <c:v>-1271.1500000000001</c:v>
                </c:pt>
                <c:pt idx="34760" formatCode="0.00E+00">
                  <c:v>-1232.5</c:v>
                </c:pt>
                <c:pt idx="34761" formatCode="0.00E+00">
                  <c:v>-1193.58</c:v>
                </c:pt>
                <c:pt idx="34762" formatCode="0.00E+00">
                  <c:v>-1154.4000000000001</c:v>
                </c:pt>
                <c:pt idx="34763" formatCode="0.00E+00">
                  <c:v>-1114.96</c:v>
                </c:pt>
                <c:pt idx="34764" formatCode="0.00E+00">
                  <c:v>-1075.28</c:v>
                </c:pt>
                <c:pt idx="34765" formatCode="0.00E+00">
                  <c:v>-1035.3699999999999</c:v>
                </c:pt>
                <c:pt idx="34766">
                  <c:v>-995.22900000000004</c:v>
                </c:pt>
                <c:pt idx="34767">
                  <c:v>-954.87</c:v>
                </c:pt>
                <c:pt idx="34768">
                  <c:v>-914.30100000000004</c:v>
                </c:pt>
                <c:pt idx="34769">
                  <c:v>-873.53200000000004</c:v>
                </c:pt>
                <c:pt idx="34770">
                  <c:v>-832.572</c:v>
                </c:pt>
                <c:pt idx="34771">
                  <c:v>-791.42899999999997</c:v>
                </c:pt>
                <c:pt idx="34772">
                  <c:v>-750.11199999999997</c:v>
                </c:pt>
                <c:pt idx="34773">
                  <c:v>-708.63199999999995</c:v>
                </c:pt>
                <c:pt idx="34774">
                  <c:v>-666.99599999999998</c:v>
                </c:pt>
                <c:pt idx="34775">
                  <c:v>-625.21400000000006</c:v>
                </c:pt>
                <c:pt idx="34776">
                  <c:v>-583.29399999999998</c:v>
                </c:pt>
                <c:pt idx="34777">
                  <c:v>-541.24699999999996</c:v>
                </c:pt>
                <c:pt idx="34778">
                  <c:v>-499.08199999999999</c:v>
                </c:pt>
                <c:pt idx="34779">
                  <c:v>-456.80700000000002</c:v>
                </c:pt>
                <c:pt idx="34780">
                  <c:v>-414.43200000000002</c:v>
                </c:pt>
                <c:pt idx="34781">
                  <c:v>-371.96600000000001</c:v>
                </c:pt>
                <c:pt idx="34782">
                  <c:v>-329.41800000000001</c:v>
                </c:pt>
                <c:pt idx="34783">
                  <c:v>-286.798</c:v>
                </c:pt>
                <c:pt idx="34784">
                  <c:v>-244.11500000000001</c:v>
                </c:pt>
                <c:pt idx="34785">
                  <c:v>-201.37899999999999</c:v>
                </c:pt>
                <c:pt idx="34786">
                  <c:v>-158.59800000000001</c:v>
                </c:pt>
                <c:pt idx="34787">
                  <c:v>-115.782</c:v>
                </c:pt>
                <c:pt idx="34788">
                  <c:v>-72.940299999999993</c:v>
                </c:pt>
                <c:pt idx="34789">
                  <c:v>-30.082799999999999</c:v>
                </c:pt>
                <c:pt idx="34790">
                  <c:v>12.7813</c:v>
                </c:pt>
                <c:pt idx="34791">
                  <c:v>55.642499999999998</c:v>
                </c:pt>
                <c:pt idx="34792">
                  <c:v>98.491399999999999</c:v>
                </c:pt>
                <c:pt idx="34793">
                  <c:v>141.31899999999999</c:v>
                </c:pt>
                <c:pt idx="34794">
                  <c:v>184.11500000000001</c:v>
                </c:pt>
                <c:pt idx="34795">
                  <c:v>226.87100000000001</c:v>
                </c:pt>
                <c:pt idx="34796">
                  <c:v>269.57799999999997</c:v>
                </c:pt>
                <c:pt idx="34797">
                  <c:v>312.226</c:v>
                </c:pt>
                <c:pt idx="34798">
                  <c:v>354.80500000000001</c:v>
                </c:pt>
                <c:pt idx="34799">
                  <c:v>397.30700000000002</c:v>
                </c:pt>
                <c:pt idx="34800">
                  <c:v>439.72199999999998</c:v>
                </c:pt>
                <c:pt idx="34801">
                  <c:v>482.04</c:v>
                </c:pt>
                <c:pt idx="34802">
                  <c:v>524.25300000000004</c:v>
                </c:pt>
                <c:pt idx="34803">
                  <c:v>566.351</c:v>
                </c:pt>
                <c:pt idx="34804">
                  <c:v>608.32600000000002</c:v>
                </c:pt>
                <c:pt idx="34805">
                  <c:v>650.16700000000003</c:v>
                </c:pt>
                <c:pt idx="34806">
                  <c:v>691.86599999999999</c:v>
                </c:pt>
                <c:pt idx="34807">
                  <c:v>733.41399999999999</c:v>
                </c:pt>
                <c:pt idx="34808">
                  <c:v>774.8</c:v>
                </c:pt>
                <c:pt idx="34809">
                  <c:v>816.01800000000003</c:v>
                </c:pt>
                <c:pt idx="34810">
                  <c:v>857.05600000000004</c:v>
                </c:pt>
                <c:pt idx="34811">
                  <c:v>897.90800000000002</c:v>
                </c:pt>
                <c:pt idx="34812">
                  <c:v>938.56200000000001</c:v>
                </c:pt>
                <c:pt idx="34813">
                  <c:v>979.01199999999994</c:v>
                </c:pt>
                <c:pt idx="34814" formatCode="0.00E+00">
                  <c:v>1019.25</c:v>
                </c:pt>
                <c:pt idx="34815" formatCode="0.00E+00">
                  <c:v>1059.26</c:v>
                </c:pt>
                <c:pt idx="34816" formatCode="0.00E+00">
                  <c:v>1099.04</c:v>
                </c:pt>
                <c:pt idx="34817" formatCode="0.00E+00">
                  <c:v>1138.58</c:v>
                </c:pt>
                <c:pt idx="34818" formatCode="0.00E+00">
                  <c:v>1177.8699999999999</c:v>
                </c:pt>
                <c:pt idx="34819" formatCode="0.00E+00">
                  <c:v>1216.9000000000001</c:v>
                </c:pt>
                <c:pt idx="34820" formatCode="0.00E+00">
                  <c:v>1255.6600000000001</c:v>
                </c:pt>
                <c:pt idx="34821" formatCode="0.00E+00">
                  <c:v>1294.1500000000001</c:v>
                </c:pt>
                <c:pt idx="34822" formatCode="0.00E+00">
                  <c:v>1332.36</c:v>
                </c:pt>
                <c:pt idx="34823" formatCode="0.00E+00">
                  <c:v>1370.27</c:v>
                </c:pt>
                <c:pt idx="34824" formatCode="0.00E+00">
                  <c:v>1407.89</c:v>
                </c:pt>
                <c:pt idx="34825" formatCode="0.00E+00">
                  <c:v>1445.19</c:v>
                </c:pt>
                <c:pt idx="34826" formatCode="0.00E+00">
                  <c:v>1482.19</c:v>
                </c:pt>
                <c:pt idx="34827" formatCode="0.00E+00">
                  <c:v>1518.85</c:v>
                </c:pt>
                <c:pt idx="34828" formatCode="0.00E+00">
                  <c:v>1555.18</c:v>
                </c:pt>
                <c:pt idx="34829" formatCode="0.00E+00">
                  <c:v>1591.18</c:v>
                </c:pt>
                <c:pt idx="34830" formatCode="0.00E+00">
                  <c:v>1626.82</c:v>
                </c:pt>
                <c:pt idx="34831" formatCode="0.00E+00">
                  <c:v>1662.11</c:v>
                </c:pt>
                <c:pt idx="34832" formatCode="0.00E+00">
                  <c:v>1697.03</c:v>
                </c:pt>
                <c:pt idx="34833" formatCode="0.00E+00">
                  <c:v>1731.58</c:v>
                </c:pt>
                <c:pt idx="34834" formatCode="0.00E+00">
                  <c:v>1765.76</c:v>
                </c:pt>
                <c:pt idx="34835" formatCode="0.00E+00">
                  <c:v>1799.54</c:v>
                </c:pt>
                <c:pt idx="34836" formatCode="0.00E+00">
                  <c:v>1832.93</c:v>
                </c:pt>
                <c:pt idx="34837" formatCode="0.00E+00">
                  <c:v>1865.92</c:v>
                </c:pt>
                <c:pt idx="34838" formatCode="0.00E+00">
                  <c:v>1898.5</c:v>
                </c:pt>
                <c:pt idx="34839" formatCode="0.00E+00">
                  <c:v>1930.67</c:v>
                </c:pt>
                <c:pt idx="34840" formatCode="0.00E+00">
                  <c:v>1962.41</c:v>
                </c:pt>
                <c:pt idx="34841" formatCode="0.00E+00">
                  <c:v>1993.72</c:v>
                </c:pt>
                <c:pt idx="34842" formatCode="0.00E+00">
                  <c:v>2024.6</c:v>
                </c:pt>
                <c:pt idx="34843" formatCode="0.00E+00">
                  <c:v>2055.0300000000002</c:v>
                </c:pt>
                <c:pt idx="34844" formatCode="0.00E+00">
                  <c:v>2085.02</c:v>
                </c:pt>
                <c:pt idx="34845" formatCode="0.00E+00">
                  <c:v>2114.54</c:v>
                </c:pt>
                <c:pt idx="34846" formatCode="0.00E+00">
                  <c:v>2143.61</c:v>
                </c:pt>
                <c:pt idx="34847" formatCode="0.00E+00">
                  <c:v>2172.1999999999998</c:v>
                </c:pt>
                <c:pt idx="34848" formatCode="0.00E+00">
                  <c:v>2200.3200000000002</c:v>
                </c:pt>
                <c:pt idx="34849" formatCode="0.00E+00">
                  <c:v>2227.9499999999998</c:v>
                </c:pt>
                <c:pt idx="34850" formatCode="0.00E+00">
                  <c:v>2255.1</c:v>
                </c:pt>
                <c:pt idx="34851" formatCode="0.00E+00">
                  <c:v>2281.7600000000002</c:v>
                </c:pt>
                <c:pt idx="34852" formatCode="0.00E+00">
                  <c:v>2307.91</c:v>
                </c:pt>
                <c:pt idx="34853" formatCode="0.00E+00">
                  <c:v>2333.56</c:v>
                </c:pt>
                <c:pt idx="34854" formatCode="0.00E+00">
                  <c:v>2358.6999999999998</c:v>
                </c:pt>
                <c:pt idx="34855" formatCode="0.00E+00">
                  <c:v>2383.3200000000002</c:v>
                </c:pt>
                <c:pt idx="34856" formatCode="0.00E+00">
                  <c:v>2407.42</c:v>
                </c:pt>
                <c:pt idx="34857" formatCode="0.00E+00">
                  <c:v>2430.9899999999998</c:v>
                </c:pt>
                <c:pt idx="34858" formatCode="0.00E+00">
                  <c:v>2454.0300000000002</c:v>
                </c:pt>
                <c:pt idx="34859" formatCode="0.00E+00">
                  <c:v>2476.5300000000002</c:v>
                </c:pt>
                <c:pt idx="34860" formatCode="0.00E+00">
                  <c:v>2498.4899999999998</c:v>
                </c:pt>
                <c:pt idx="34861" formatCode="0.00E+00">
                  <c:v>2519.9</c:v>
                </c:pt>
                <c:pt idx="34862" formatCode="0.00E+00">
                  <c:v>2540.7600000000002</c:v>
                </c:pt>
                <c:pt idx="34863" formatCode="0.00E+00">
                  <c:v>2561.06</c:v>
                </c:pt>
                <c:pt idx="34864" formatCode="0.00E+00">
                  <c:v>2580.8000000000002</c:v>
                </c:pt>
                <c:pt idx="34865" formatCode="0.00E+00">
                  <c:v>2599.98</c:v>
                </c:pt>
                <c:pt idx="34866" formatCode="0.00E+00">
                  <c:v>2618.59</c:v>
                </c:pt>
                <c:pt idx="34867" formatCode="0.00E+00">
                  <c:v>2636.62</c:v>
                </c:pt>
                <c:pt idx="34868" formatCode="0.00E+00">
                  <c:v>2654.08</c:v>
                </c:pt>
                <c:pt idx="34869" formatCode="0.00E+00">
                  <c:v>2670.95</c:v>
                </c:pt>
                <c:pt idx="34870" formatCode="0.00E+00">
                  <c:v>2687.24</c:v>
                </c:pt>
                <c:pt idx="34871" formatCode="0.00E+00">
                  <c:v>2702.94</c:v>
                </c:pt>
                <c:pt idx="34872" formatCode="0.00E+00">
                  <c:v>2718.05</c:v>
                </c:pt>
                <c:pt idx="34873" formatCode="0.00E+00">
                  <c:v>2732.57</c:v>
                </c:pt>
                <c:pt idx="34874" formatCode="0.00E+00">
                  <c:v>2746.48</c:v>
                </c:pt>
                <c:pt idx="34875" formatCode="0.00E+00">
                  <c:v>2759.8</c:v>
                </c:pt>
                <c:pt idx="34876" formatCode="0.00E+00">
                  <c:v>2772.5</c:v>
                </c:pt>
                <c:pt idx="34877" formatCode="0.00E+00">
                  <c:v>2784.61</c:v>
                </c:pt>
                <c:pt idx="34878" formatCode="0.00E+00">
                  <c:v>2796.1</c:v>
                </c:pt>
                <c:pt idx="34879" formatCode="0.00E+00">
                  <c:v>2806.98</c:v>
                </c:pt>
                <c:pt idx="34880" formatCode="0.00E+00">
                  <c:v>2817.24</c:v>
                </c:pt>
                <c:pt idx="34881" formatCode="0.00E+00">
                  <c:v>2826.89</c:v>
                </c:pt>
                <c:pt idx="34882" formatCode="0.00E+00">
                  <c:v>2835.92</c:v>
                </c:pt>
                <c:pt idx="34883" formatCode="0.00E+00">
                  <c:v>2844.33</c:v>
                </c:pt>
                <c:pt idx="34884" formatCode="0.00E+00">
                  <c:v>2852.11</c:v>
                </c:pt>
                <c:pt idx="34885" formatCode="0.00E+00">
                  <c:v>2859.27</c:v>
                </c:pt>
                <c:pt idx="34886" formatCode="0.00E+00">
                  <c:v>2865.8</c:v>
                </c:pt>
                <c:pt idx="34887" formatCode="0.00E+00">
                  <c:v>2871.7</c:v>
                </c:pt>
                <c:pt idx="34888" formatCode="0.00E+00">
                  <c:v>2876.98</c:v>
                </c:pt>
                <c:pt idx="34889" formatCode="0.00E+00">
                  <c:v>2881.63</c:v>
                </c:pt>
                <c:pt idx="34890" formatCode="0.00E+00">
                  <c:v>2885.64</c:v>
                </c:pt>
                <c:pt idx="34891" formatCode="0.00E+00">
                  <c:v>2889.02</c:v>
                </c:pt>
                <c:pt idx="34892" formatCode="0.00E+00">
                  <c:v>2891.77</c:v>
                </c:pt>
                <c:pt idx="34893" formatCode="0.00E+00">
                  <c:v>2893.89</c:v>
                </c:pt>
                <c:pt idx="34894" formatCode="0.00E+00">
                  <c:v>2895.37</c:v>
                </c:pt>
                <c:pt idx="34895" formatCode="0.00E+00">
                  <c:v>2896.22</c:v>
                </c:pt>
                <c:pt idx="34896" formatCode="0.00E+00">
                  <c:v>2896.43</c:v>
                </c:pt>
                <c:pt idx="34897" formatCode="0.00E+00">
                  <c:v>2896.01</c:v>
                </c:pt>
                <c:pt idx="34898" formatCode="0.00E+00">
                  <c:v>2894.96</c:v>
                </c:pt>
                <c:pt idx="34899" formatCode="0.00E+00">
                  <c:v>2893.27</c:v>
                </c:pt>
                <c:pt idx="34900" formatCode="0.00E+00">
                  <c:v>2890.94</c:v>
                </c:pt>
                <c:pt idx="34901" formatCode="0.00E+00">
                  <c:v>2887.99</c:v>
                </c:pt>
                <c:pt idx="34902" formatCode="0.00E+00">
                  <c:v>2884.4</c:v>
                </c:pt>
                <c:pt idx="34903" formatCode="0.00E+00">
                  <c:v>2880.18</c:v>
                </c:pt>
                <c:pt idx="34904" formatCode="0.00E+00">
                  <c:v>2875.32</c:v>
                </c:pt>
                <c:pt idx="34905" formatCode="0.00E+00">
                  <c:v>2869.84</c:v>
                </c:pt>
                <c:pt idx="34906" formatCode="0.00E+00">
                  <c:v>2863.73</c:v>
                </c:pt>
                <c:pt idx="34907" formatCode="0.00E+00">
                  <c:v>2856.99</c:v>
                </c:pt>
                <c:pt idx="34908" formatCode="0.00E+00">
                  <c:v>2849.63</c:v>
                </c:pt>
                <c:pt idx="34909" formatCode="0.00E+00">
                  <c:v>2841.64</c:v>
                </c:pt>
                <c:pt idx="34910" formatCode="0.00E+00">
                  <c:v>2833.03</c:v>
                </c:pt>
                <c:pt idx="34911" formatCode="0.00E+00">
                  <c:v>2823.8</c:v>
                </c:pt>
                <c:pt idx="34912" formatCode="0.00E+00">
                  <c:v>2813.95</c:v>
                </c:pt>
                <c:pt idx="34913" formatCode="0.00E+00">
                  <c:v>2803.48</c:v>
                </c:pt>
                <c:pt idx="34914" formatCode="0.00E+00">
                  <c:v>2792.4</c:v>
                </c:pt>
                <c:pt idx="34915" formatCode="0.00E+00">
                  <c:v>2780.71</c:v>
                </c:pt>
                <c:pt idx="34916" formatCode="0.00E+00">
                  <c:v>2768.41</c:v>
                </c:pt>
                <c:pt idx="34917" formatCode="0.00E+00">
                  <c:v>2755.5</c:v>
                </c:pt>
                <c:pt idx="34918" formatCode="0.00E+00">
                  <c:v>2741.99</c:v>
                </c:pt>
                <c:pt idx="34919" formatCode="0.00E+00">
                  <c:v>2727.88</c:v>
                </c:pt>
                <c:pt idx="34920" formatCode="0.00E+00">
                  <c:v>2713.17</c:v>
                </c:pt>
                <c:pt idx="34921" formatCode="0.00E+00">
                  <c:v>2697.86</c:v>
                </c:pt>
                <c:pt idx="34922" formatCode="0.00E+00">
                  <c:v>2681.97</c:v>
                </c:pt>
                <c:pt idx="34923" formatCode="0.00E+00">
                  <c:v>2665.48</c:v>
                </c:pt>
                <c:pt idx="34924" formatCode="0.00E+00">
                  <c:v>2648.42</c:v>
                </c:pt>
                <c:pt idx="34925" formatCode="0.00E+00">
                  <c:v>2630.77</c:v>
                </c:pt>
                <c:pt idx="34926" formatCode="0.00E+00">
                  <c:v>2612.5500000000002</c:v>
                </c:pt>
                <c:pt idx="34927" formatCode="0.00E+00">
                  <c:v>2593.75</c:v>
                </c:pt>
                <c:pt idx="34928" formatCode="0.00E+00">
                  <c:v>2574.39</c:v>
                </c:pt>
                <c:pt idx="34929" formatCode="0.00E+00">
                  <c:v>2554.46</c:v>
                </c:pt>
                <c:pt idx="34930" formatCode="0.00E+00">
                  <c:v>2533.9699999999998</c:v>
                </c:pt>
                <c:pt idx="34931" formatCode="0.00E+00">
                  <c:v>2512.9299999999998</c:v>
                </c:pt>
                <c:pt idx="34932" formatCode="0.00E+00">
                  <c:v>2491.34</c:v>
                </c:pt>
                <c:pt idx="34933" formatCode="0.00E+00">
                  <c:v>2469.1999999999998</c:v>
                </c:pt>
                <c:pt idx="34934" formatCode="0.00E+00">
                  <c:v>2446.52</c:v>
                </c:pt>
                <c:pt idx="34935" formatCode="0.00E+00">
                  <c:v>2423.3000000000002</c:v>
                </c:pt>
                <c:pt idx="34936" formatCode="0.00E+00">
                  <c:v>2399.5500000000002</c:v>
                </c:pt>
                <c:pt idx="34937" formatCode="0.00E+00">
                  <c:v>2375.2800000000002</c:v>
                </c:pt>
                <c:pt idx="34938" formatCode="0.00E+00">
                  <c:v>2350.4899999999998</c:v>
                </c:pt>
                <c:pt idx="34939" formatCode="0.00E+00">
                  <c:v>2325.1799999999998</c:v>
                </c:pt>
                <c:pt idx="34940" formatCode="0.00E+00">
                  <c:v>2299.36</c:v>
                </c:pt>
                <c:pt idx="34941" formatCode="0.00E+00">
                  <c:v>2273.04</c:v>
                </c:pt>
                <c:pt idx="34942" formatCode="0.00E+00">
                  <c:v>2246.2199999999998</c:v>
                </c:pt>
                <c:pt idx="34943" formatCode="0.00E+00">
                  <c:v>2218.91</c:v>
                </c:pt>
                <c:pt idx="34944" formatCode="0.00E+00">
                  <c:v>2191.11</c:v>
                </c:pt>
                <c:pt idx="34945" formatCode="0.00E+00">
                  <c:v>2162.84</c:v>
                </c:pt>
                <c:pt idx="34946" formatCode="0.00E+00">
                  <c:v>2134.09</c:v>
                </c:pt>
                <c:pt idx="34947" formatCode="0.00E+00">
                  <c:v>2104.87</c:v>
                </c:pt>
                <c:pt idx="34948" formatCode="0.00E+00">
                  <c:v>2075.19</c:v>
                </c:pt>
                <c:pt idx="34949" formatCode="0.00E+00">
                  <c:v>2045.05</c:v>
                </c:pt>
                <c:pt idx="34950" formatCode="0.00E+00">
                  <c:v>2014.47</c:v>
                </c:pt>
                <c:pt idx="34951" formatCode="0.00E+00">
                  <c:v>1983.44</c:v>
                </c:pt>
                <c:pt idx="34952" formatCode="0.00E+00">
                  <c:v>1951.99</c:v>
                </c:pt>
                <c:pt idx="34953" formatCode="0.00E+00">
                  <c:v>1920.1</c:v>
                </c:pt>
                <c:pt idx="34954" formatCode="0.00E+00">
                  <c:v>1887.79</c:v>
                </c:pt>
                <c:pt idx="34955" formatCode="0.00E+00">
                  <c:v>1855.07</c:v>
                </c:pt>
                <c:pt idx="34956" formatCode="0.00E+00">
                  <c:v>1821.95</c:v>
                </c:pt>
                <c:pt idx="34957" formatCode="0.00E+00">
                  <c:v>1788.42</c:v>
                </c:pt>
                <c:pt idx="34958" formatCode="0.00E+00">
                  <c:v>1754.5</c:v>
                </c:pt>
                <c:pt idx="34959" formatCode="0.00E+00">
                  <c:v>1720.2</c:v>
                </c:pt>
                <c:pt idx="34960" formatCode="0.00E+00">
                  <c:v>1685.52</c:v>
                </c:pt>
                <c:pt idx="34961" formatCode="0.00E+00">
                  <c:v>1650.47</c:v>
                </c:pt>
                <c:pt idx="34962" formatCode="0.00E+00">
                  <c:v>1615.06</c:v>
                </c:pt>
                <c:pt idx="34963" formatCode="0.00E+00">
                  <c:v>1579.3</c:v>
                </c:pt>
                <c:pt idx="34964" formatCode="0.00E+00">
                  <c:v>1543.19</c:v>
                </c:pt>
                <c:pt idx="34965" formatCode="0.00E+00">
                  <c:v>1506.74</c:v>
                </c:pt>
                <c:pt idx="34966" formatCode="0.00E+00">
                  <c:v>1469.96</c:v>
                </c:pt>
                <c:pt idx="34967" formatCode="0.00E+00">
                  <c:v>1432.86</c:v>
                </c:pt>
                <c:pt idx="34968" formatCode="0.00E+00">
                  <c:v>1395.44</c:v>
                </c:pt>
                <c:pt idx="34969" formatCode="0.00E+00">
                  <c:v>1357.72</c:v>
                </c:pt>
                <c:pt idx="34970" formatCode="0.00E+00">
                  <c:v>1319.7</c:v>
                </c:pt>
                <c:pt idx="34971" formatCode="0.00E+00">
                  <c:v>1281.4000000000001</c:v>
                </c:pt>
                <c:pt idx="34972" formatCode="0.00E+00">
                  <c:v>1242.81</c:v>
                </c:pt>
                <c:pt idx="34973" formatCode="0.00E+00">
                  <c:v>1203.95</c:v>
                </c:pt>
                <c:pt idx="34974" formatCode="0.00E+00">
                  <c:v>1164.82</c:v>
                </c:pt>
                <c:pt idx="34975" formatCode="0.00E+00">
                  <c:v>1125.44</c:v>
                </c:pt>
                <c:pt idx="34976" formatCode="0.00E+00">
                  <c:v>1085.82</c:v>
                </c:pt>
                <c:pt idx="34977" formatCode="0.00E+00">
                  <c:v>1045.95</c:v>
                </c:pt>
                <c:pt idx="34978" formatCode="0.00E+00">
                  <c:v>1005.86</c:v>
                </c:pt>
                <c:pt idx="34979">
                  <c:v>965.54600000000005</c:v>
                </c:pt>
                <c:pt idx="34980">
                  <c:v>925.02099999999996</c:v>
                </c:pt>
                <c:pt idx="34981">
                  <c:v>884.29200000000003</c:v>
                </c:pt>
                <c:pt idx="34982">
                  <c:v>843.37</c:v>
                </c:pt>
                <c:pt idx="34983">
                  <c:v>802.26300000000003</c:v>
                </c:pt>
                <c:pt idx="34984">
                  <c:v>760.98</c:v>
                </c:pt>
                <c:pt idx="34985">
                  <c:v>719.53099999999995</c:v>
                </c:pt>
                <c:pt idx="34986">
                  <c:v>677.92399999999998</c:v>
                </c:pt>
                <c:pt idx="34987">
                  <c:v>636.16800000000001</c:v>
                </c:pt>
                <c:pt idx="34988">
                  <c:v>594.27300000000002</c:v>
                </c:pt>
                <c:pt idx="34989">
                  <c:v>552.24800000000005</c:v>
                </c:pt>
                <c:pt idx="34990">
                  <c:v>510.101</c:v>
                </c:pt>
                <c:pt idx="34991">
                  <c:v>467.84300000000002</c:v>
                </c:pt>
                <c:pt idx="34992">
                  <c:v>425.48200000000003</c:v>
                </c:pt>
                <c:pt idx="34993">
                  <c:v>383.02800000000002</c:v>
                </c:pt>
                <c:pt idx="34994">
                  <c:v>340.49</c:v>
                </c:pt>
                <c:pt idx="34995">
                  <c:v>297.87799999999999</c:v>
                </c:pt>
                <c:pt idx="34996">
                  <c:v>255.19900000000001</c:v>
                </c:pt>
                <c:pt idx="34997">
                  <c:v>212.465</c:v>
                </c:pt>
                <c:pt idx="34998">
                  <c:v>169.684</c:v>
                </c:pt>
                <c:pt idx="34999">
                  <c:v>126.86499999999999</c:v>
                </c:pt>
                <c:pt idx="35000">
                  <c:v>84.018600000000006</c:v>
                </c:pt>
                <c:pt idx="35001">
                  <c:v>41.153599999999997</c:v>
                </c:pt>
                <c:pt idx="35002">
                  <c:v>-1.72054</c:v>
                </c:pt>
                <c:pt idx="35003">
                  <c:v>-44.594099999999997</c:v>
                </c:pt>
                <c:pt idx="35004">
                  <c:v>-87.457899999999995</c:v>
                </c:pt>
                <c:pt idx="35005">
                  <c:v>-130.303</c:v>
                </c:pt>
                <c:pt idx="35006">
                  <c:v>-173.119</c:v>
                </c:pt>
                <c:pt idx="35007">
                  <c:v>-215.89699999999999</c:v>
                </c:pt>
                <c:pt idx="35008">
                  <c:v>-258.62799999999999</c:v>
                </c:pt>
                <c:pt idx="35009">
                  <c:v>-301.303</c:v>
                </c:pt>
                <c:pt idx="35010">
                  <c:v>-343.91199999999998</c:v>
                </c:pt>
                <c:pt idx="35011">
                  <c:v>-386.44499999999999</c:v>
                </c:pt>
                <c:pt idx="35012">
                  <c:v>-428.89400000000001</c:v>
                </c:pt>
                <c:pt idx="35013">
                  <c:v>-471.24900000000002</c:v>
                </c:pt>
                <c:pt idx="35014">
                  <c:v>-513.50099999999998</c:v>
                </c:pt>
                <c:pt idx="35015">
                  <c:v>-555.64</c:v>
                </c:pt>
                <c:pt idx="35016">
                  <c:v>-597.65800000000002</c:v>
                </c:pt>
                <c:pt idx="35017">
                  <c:v>-639.54499999999996</c:v>
                </c:pt>
                <c:pt idx="35018">
                  <c:v>-681.29200000000003</c:v>
                </c:pt>
                <c:pt idx="35019">
                  <c:v>-722.89</c:v>
                </c:pt>
                <c:pt idx="35020">
                  <c:v>-764.33</c:v>
                </c:pt>
                <c:pt idx="35021">
                  <c:v>-805.60299999999995</c:v>
                </c:pt>
                <c:pt idx="35022">
                  <c:v>-846.69899999999996</c:v>
                </c:pt>
                <c:pt idx="35023">
                  <c:v>-887.61</c:v>
                </c:pt>
                <c:pt idx="35024">
                  <c:v>-928.32600000000002</c:v>
                </c:pt>
                <c:pt idx="35025">
                  <c:v>-968.84</c:v>
                </c:pt>
                <c:pt idx="35026" formatCode="0.00E+00">
                  <c:v>-1009.14</c:v>
                </c:pt>
                <c:pt idx="35027" formatCode="0.00E+00">
                  <c:v>-1049.22</c:v>
                </c:pt>
                <c:pt idx="35028" formatCode="0.00E+00">
                  <c:v>-1089.07</c:v>
                </c:pt>
                <c:pt idx="35029" formatCode="0.00E+00">
                  <c:v>-1128.68</c:v>
                </c:pt>
                <c:pt idx="35030" formatCode="0.00E+00">
                  <c:v>-1168.05</c:v>
                </c:pt>
                <c:pt idx="35031" formatCode="0.00E+00">
                  <c:v>-1207.1600000000001</c:v>
                </c:pt>
                <c:pt idx="35032" formatCode="0.00E+00">
                  <c:v>-1246</c:v>
                </c:pt>
                <c:pt idx="35033" formatCode="0.00E+00">
                  <c:v>-1284.57</c:v>
                </c:pt>
                <c:pt idx="35034" formatCode="0.00E+00">
                  <c:v>-1322.86</c:v>
                </c:pt>
                <c:pt idx="35035" formatCode="0.00E+00">
                  <c:v>-1360.86</c:v>
                </c:pt>
                <c:pt idx="35036" formatCode="0.00E+00">
                  <c:v>-1398.57</c:v>
                </c:pt>
                <c:pt idx="35037" formatCode="0.00E+00">
                  <c:v>-1435.96</c:v>
                </c:pt>
                <c:pt idx="35038" formatCode="0.00E+00">
                  <c:v>-1473.05</c:v>
                </c:pt>
                <c:pt idx="35039" formatCode="0.00E+00">
                  <c:v>-1509.81</c:v>
                </c:pt>
                <c:pt idx="35040" formatCode="0.00E+00">
                  <c:v>-1546.23</c:v>
                </c:pt>
                <c:pt idx="35041" formatCode="0.00E+00">
                  <c:v>-1582.32</c:v>
                </c:pt>
                <c:pt idx="35042" formatCode="0.00E+00">
                  <c:v>-1618.07</c:v>
                </c:pt>
                <c:pt idx="35043" formatCode="0.00E+00">
                  <c:v>-1653.46</c:v>
                </c:pt>
                <c:pt idx="35044" formatCode="0.00E+00">
                  <c:v>-1688.49</c:v>
                </c:pt>
                <c:pt idx="35045" formatCode="0.00E+00">
                  <c:v>-1723.14</c:v>
                </c:pt>
                <c:pt idx="35046" formatCode="0.00E+00">
                  <c:v>-1757.42</c:v>
                </c:pt>
                <c:pt idx="35047" formatCode="0.00E+00">
                  <c:v>-1791.32</c:v>
                </c:pt>
                <c:pt idx="35048" formatCode="0.00E+00">
                  <c:v>-1824.82</c:v>
                </c:pt>
                <c:pt idx="35049" formatCode="0.00E+00">
                  <c:v>-1857.92</c:v>
                </c:pt>
                <c:pt idx="35050" formatCode="0.00E+00">
                  <c:v>-1890.62</c:v>
                </c:pt>
                <c:pt idx="35051" formatCode="0.00E+00">
                  <c:v>-1922.9</c:v>
                </c:pt>
                <c:pt idx="35052" formatCode="0.00E+00">
                  <c:v>-1954.76</c:v>
                </c:pt>
                <c:pt idx="35053" formatCode="0.00E+00">
                  <c:v>-1986.19</c:v>
                </c:pt>
                <c:pt idx="35054" formatCode="0.00E+00">
                  <c:v>-2017.19</c:v>
                </c:pt>
                <c:pt idx="35055" formatCode="0.00E+00">
                  <c:v>-2047.75</c:v>
                </c:pt>
                <c:pt idx="35056" formatCode="0.00E+00">
                  <c:v>-2077.86</c:v>
                </c:pt>
                <c:pt idx="35057" formatCode="0.00E+00">
                  <c:v>-2107.5100000000002</c:v>
                </c:pt>
                <c:pt idx="35058" formatCode="0.00E+00">
                  <c:v>-2136.6999999999998</c:v>
                </c:pt>
                <c:pt idx="35059" formatCode="0.00E+00">
                  <c:v>-2165.4299999999998</c:v>
                </c:pt>
                <c:pt idx="35060" formatCode="0.00E+00">
                  <c:v>-2193.67</c:v>
                </c:pt>
                <c:pt idx="35061" formatCode="0.00E+00">
                  <c:v>-2221.44</c:v>
                </c:pt>
                <c:pt idx="35062" formatCode="0.00E+00">
                  <c:v>-2248.7199999999998</c:v>
                </c:pt>
                <c:pt idx="35063" formatCode="0.00E+00">
                  <c:v>-2275.5100000000002</c:v>
                </c:pt>
                <c:pt idx="35064" formatCode="0.00E+00">
                  <c:v>-2301.8000000000002</c:v>
                </c:pt>
                <c:pt idx="35065" formatCode="0.00E+00">
                  <c:v>-2327.59</c:v>
                </c:pt>
                <c:pt idx="35066" formatCode="0.00E+00">
                  <c:v>-2352.87</c:v>
                </c:pt>
                <c:pt idx="35067" formatCode="0.00E+00">
                  <c:v>-2377.63</c:v>
                </c:pt>
                <c:pt idx="35068" formatCode="0.00E+00">
                  <c:v>-2401.87</c:v>
                </c:pt>
                <c:pt idx="35069" formatCode="0.00E+00">
                  <c:v>-2425.58</c:v>
                </c:pt>
                <c:pt idx="35070" formatCode="0.00E+00">
                  <c:v>-2448.7600000000002</c:v>
                </c:pt>
                <c:pt idx="35071" formatCode="0.00E+00">
                  <c:v>-2471.41</c:v>
                </c:pt>
                <c:pt idx="35072" formatCode="0.00E+00">
                  <c:v>-2493.52</c:v>
                </c:pt>
                <c:pt idx="35073" formatCode="0.00E+00">
                  <c:v>-2515.08</c:v>
                </c:pt>
                <c:pt idx="35074" formatCode="0.00E+00">
                  <c:v>-2536.09</c:v>
                </c:pt>
                <c:pt idx="35075" formatCode="0.00E+00">
                  <c:v>-2556.54</c:v>
                </c:pt>
                <c:pt idx="35076" formatCode="0.00E+00">
                  <c:v>-2576.4299999999998</c:v>
                </c:pt>
                <c:pt idx="35077" formatCode="0.00E+00">
                  <c:v>-2595.7600000000002</c:v>
                </c:pt>
                <c:pt idx="35078" formatCode="0.00E+00">
                  <c:v>-2614.52</c:v>
                </c:pt>
                <c:pt idx="35079" formatCode="0.00E+00">
                  <c:v>-2632.71</c:v>
                </c:pt>
                <c:pt idx="35080" formatCode="0.00E+00">
                  <c:v>-2650.32</c:v>
                </c:pt>
                <c:pt idx="35081" formatCode="0.00E+00">
                  <c:v>-2667.35</c:v>
                </c:pt>
                <c:pt idx="35082" formatCode="0.00E+00">
                  <c:v>-2683.8</c:v>
                </c:pt>
                <c:pt idx="35083" formatCode="0.00E+00">
                  <c:v>-2699.65</c:v>
                </c:pt>
                <c:pt idx="35084" formatCode="0.00E+00">
                  <c:v>-2714.92</c:v>
                </c:pt>
                <c:pt idx="35085" formatCode="0.00E+00">
                  <c:v>-2729.59</c:v>
                </c:pt>
                <c:pt idx="35086" formatCode="0.00E+00">
                  <c:v>-2743.67</c:v>
                </c:pt>
                <c:pt idx="35087" formatCode="0.00E+00">
                  <c:v>-2757.14</c:v>
                </c:pt>
                <c:pt idx="35088" formatCode="0.00E+00">
                  <c:v>-2770.01</c:v>
                </c:pt>
                <c:pt idx="35089" formatCode="0.00E+00">
                  <c:v>-2782.27</c:v>
                </c:pt>
                <c:pt idx="35090" formatCode="0.00E+00">
                  <c:v>-2793.92</c:v>
                </c:pt>
                <c:pt idx="35091" formatCode="0.00E+00">
                  <c:v>-2804.97</c:v>
                </c:pt>
                <c:pt idx="35092" formatCode="0.00E+00">
                  <c:v>-2815.39</c:v>
                </c:pt>
                <c:pt idx="35093" formatCode="0.00E+00">
                  <c:v>-2825.2</c:v>
                </c:pt>
                <c:pt idx="35094" formatCode="0.00E+00">
                  <c:v>-2834.39</c:v>
                </c:pt>
                <c:pt idx="35095" formatCode="0.00E+00">
                  <c:v>-2842.97</c:v>
                </c:pt>
                <c:pt idx="35096" formatCode="0.00E+00">
                  <c:v>-2850.91</c:v>
                </c:pt>
                <c:pt idx="35097" formatCode="0.00E+00">
                  <c:v>-2858.24</c:v>
                </c:pt>
                <c:pt idx="35098" formatCode="0.00E+00">
                  <c:v>-2864.93</c:v>
                </c:pt>
                <c:pt idx="35099" formatCode="0.00E+00">
                  <c:v>-2871</c:v>
                </c:pt>
                <c:pt idx="35100" formatCode="0.00E+00">
                  <c:v>-2876.44</c:v>
                </c:pt>
                <c:pt idx="35101" formatCode="0.00E+00">
                  <c:v>-2881.25</c:v>
                </c:pt>
                <c:pt idx="35102" formatCode="0.00E+00">
                  <c:v>-2885.43</c:v>
                </c:pt>
                <c:pt idx="35103" formatCode="0.00E+00">
                  <c:v>-2888.98</c:v>
                </c:pt>
                <c:pt idx="35104" formatCode="0.00E+00">
                  <c:v>-2891.89</c:v>
                </c:pt>
                <c:pt idx="35105" formatCode="0.00E+00">
                  <c:v>-2894.18</c:v>
                </c:pt>
                <c:pt idx="35106" formatCode="0.00E+00">
                  <c:v>-2895.82</c:v>
                </c:pt>
                <c:pt idx="35107" formatCode="0.00E+00">
                  <c:v>-2896.83</c:v>
                </c:pt>
                <c:pt idx="35108" formatCode="0.00E+00">
                  <c:v>-2897.21</c:v>
                </c:pt>
                <c:pt idx="35109" formatCode="0.00E+00">
                  <c:v>-2896.96</c:v>
                </c:pt>
                <c:pt idx="35110" formatCode="0.00E+00">
                  <c:v>-2896.06</c:v>
                </c:pt>
                <c:pt idx="35111" formatCode="0.00E+00">
                  <c:v>-2894.54</c:v>
                </c:pt>
                <c:pt idx="35112" formatCode="0.00E+00">
                  <c:v>-2892.38</c:v>
                </c:pt>
                <c:pt idx="35113" formatCode="0.00E+00">
                  <c:v>-2889.59</c:v>
                </c:pt>
                <c:pt idx="35114" formatCode="0.00E+00">
                  <c:v>-2886.16</c:v>
                </c:pt>
                <c:pt idx="35115" formatCode="0.00E+00">
                  <c:v>-2882.1</c:v>
                </c:pt>
                <c:pt idx="35116" formatCode="0.00E+00">
                  <c:v>-2877.41</c:v>
                </c:pt>
                <c:pt idx="35117" formatCode="0.00E+00">
                  <c:v>-2872.09</c:v>
                </c:pt>
                <c:pt idx="35118" formatCode="0.00E+00">
                  <c:v>-2866.14</c:v>
                </c:pt>
                <c:pt idx="35119" formatCode="0.00E+00">
                  <c:v>-2859.56</c:v>
                </c:pt>
                <c:pt idx="35120" formatCode="0.00E+00">
                  <c:v>-2852.36</c:v>
                </c:pt>
                <c:pt idx="35121" formatCode="0.00E+00">
                  <c:v>-2844.53</c:v>
                </c:pt>
                <c:pt idx="35122" formatCode="0.00E+00">
                  <c:v>-2836.08</c:v>
                </c:pt>
                <c:pt idx="35123" formatCode="0.00E+00">
                  <c:v>-2827.01</c:v>
                </c:pt>
                <c:pt idx="35124" formatCode="0.00E+00">
                  <c:v>-2817.31</c:v>
                </c:pt>
                <c:pt idx="35125" formatCode="0.00E+00">
                  <c:v>-2807.01</c:v>
                </c:pt>
                <c:pt idx="35126" formatCode="0.00E+00">
                  <c:v>-2796.08</c:v>
                </c:pt>
                <c:pt idx="35127" formatCode="0.00E+00">
                  <c:v>-2784.55</c:v>
                </c:pt>
                <c:pt idx="35128" formatCode="0.00E+00">
                  <c:v>-2772.4</c:v>
                </c:pt>
                <c:pt idx="35129" formatCode="0.00E+00">
                  <c:v>-2759.64</c:v>
                </c:pt>
                <c:pt idx="35130" formatCode="0.00E+00">
                  <c:v>-2746.29</c:v>
                </c:pt>
                <c:pt idx="35131" formatCode="0.00E+00">
                  <c:v>-2732.33</c:v>
                </c:pt>
                <c:pt idx="35132" formatCode="0.00E+00">
                  <c:v>-2717.77</c:v>
                </c:pt>
                <c:pt idx="35133" formatCode="0.00E+00">
                  <c:v>-2702.61</c:v>
                </c:pt>
                <c:pt idx="35134" formatCode="0.00E+00">
                  <c:v>-2686.87</c:v>
                </c:pt>
                <c:pt idx="35135" formatCode="0.00E+00">
                  <c:v>-2670.53</c:v>
                </c:pt>
                <c:pt idx="35136" formatCode="0.00E+00">
                  <c:v>-2653.61</c:v>
                </c:pt>
                <c:pt idx="35137" formatCode="0.00E+00">
                  <c:v>-2636.11</c:v>
                </c:pt>
                <c:pt idx="35138" formatCode="0.00E+00">
                  <c:v>-2618.0300000000002</c:v>
                </c:pt>
                <c:pt idx="35139" formatCode="0.00E+00">
                  <c:v>-2599.38</c:v>
                </c:pt>
                <c:pt idx="35140" formatCode="0.00E+00">
                  <c:v>-2580.16</c:v>
                </c:pt>
                <c:pt idx="35141" formatCode="0.00E+00">
                  <c:v>-2560.37</c:v>
                </c:pt>
                <c:pt idx="35142" formatCode="0.00E+00">
                  <c:v>-2540.02</c:v>
                </c:pt>
                <c:pt idx="35143" formatCode="0.00E+00">
                  <c:v>-2519.12</c:v>
                </c:pt>
                <c:pt idx="35144" formatCode="0.00E+00">
                  <c:v>-2497.66</c:v>
                </c:pt>
                <c:pt idx="35145" formatCode="0.00E+00">
                  <c:v>-2475.66</c:v>
                </c:pt>
                <c:pt idx="35146" formatCode="0.00E+00">
                  <c:v>-2453.11</c:v>
                </c:pt>
                <c:pt idx="35147" formatCode="0.00E+00">
                  <c:v>-2430.0300000000002</c:v>
                </c:pt>
                <c:pt idx="35148" formatCode="0.00E+00">
                  <c:v>-2406.42</c:v>
                </c:pt>
                <c:pt idx="35149" formatCode="0.00E+00">
                  <c:v>-2382.27</c:v>
                </c:pt>
                <c:pt idx="35150" formatCode="0.00E+00">
                  <c:v>-2357.61</c:v>
                </c:pt>
                <c:pt idx="35151" formatCode="0.00E+00">
                  <c:v>-2332.4299999999998</c:v>
                </c:pt>
                <c:pt idx="35152" formatCode="0.00E+00">
                  <c:v>-2306.7399999999998</c:v>
                </c:pt>
                <c:pt idx="35153" formatCode="0.00E+00">
                  <c:v>-2280.54</c:v>
                </c:pt>
                <c:pt idx="35154" formatCode="0.00E+00">
                  <c:v>-2253.84</c:v>
                </c:pt>
                <c:pt idx="35155" formatCode="0.00E+00">
                  <c:v>-2226.65</c:v>
                </c:pt>
                <c:pt idx="35156" formatCode="0.00E+00">
                  <c:v>-2198.9699999999998</c:v>
                </c:pt>
                <c:pt idx="35157" formatCode="0.00E+00">
                  <c:v>-2170.81</c:v>
                </c:pt>
                <c:pt idx="35158" formatCode="0.00E+00">
                  <c:v>-2142.1799999999998</c:v>
                </c:pt>
                <c:pt idx="35159" formatCode="0.00E+00">
                  <c:v>-2113.0700000000002</c:v>
                </c:pt>
                <c:pt idx="35160" formatCode="0.00E+00">
                  <c:v>-2083.5</c:v>
                </c:pt>
                <c:pt idx="35161" formatCode="0.00E+00">
                  <c:v>-2053.48</c:v>
                </c:pt>
                <c:pt idx="35162" formatCode="0.00E+00">
                  <c:v>-2023</c:v>
                </c:pt>
                <c:pt idx="35163" formatCode="0.00E+00">
                  <c:v>-1992.08</c:v>
                </c:pt>
                <c:pt idx="35164" formatCode="0.00E+00">
                  <c:v>-1960.73</c:v>
                </c:pt>
                <c:pt idx="35165" formatCode="0.00E+00">
                  <c:v>-1928.95</c:v>
                </c:pt>
                <c:pt idx="35166" formatCode="0.00E+00">
                  <c:v>-1896.74</c:v>
                </c:pt>
                <c:pt idx="35167" formatCode="0.00E+00">
                  <c:v>-1864.12</c:v>
                </c:pt>
                <c:pt idx="35168" formatCode="0.00E+00">
                  <c:v>-1831.09</c:v>
                </c:pt>
                <c:pt idx="35169" formatCode="0.00E+00">
                  <c:v>-1797.65</c:v>
                </c:pt>
                <c:pt idx="35170" formatCode="0.00E+00">
                  <c:v>-1763.83</c:v>
                </c:pt>
                <c:pt idx="35171" formatCode="0.00E+00">
                  <c:v>-1729.62</c:v>
                </c:pt>
                <c:pt idx="35172" formatCode="0.00E+00">
                  <c:v>-1695.02</c:v>
                </c:pt>
                <c:pt idx="35173" formatCode="0.00E+00">
                  <c:v>-1660.06</c:v>
                </c:pt>
                <c:pt idx="35174" formatCode="0.00E+00">
                  <c:v>-1624.74</c:v>
                </c:pt>
                <c:pt idx="35175" formatCode="0.00E+00">
                  <c:v>-1589.05</c:v>
                </c:pt>
                <c:pt idx="35176" formatCode="0.00E+00">
                  <c:v>-1553.03</c:v>
                </c:pt>
                <c:pt idx="35177" formatCode="0.00E+00">
                  <c:v>-1516.65</c:v>
                </c:pt>
                <c:pt idx="35178" formatCode="0.00E+00">
                  <c:v>-1479.95</c:v>
                </c:pt>
                <c:pt idx="35179" formatCode="0.00E+00">
                  <c:v>-1442.92</c:v>
                </c:pt>
                <c:pt idx="35180" formatCode="0.00E+00">
                  <c:v>-1405.58</c:v>
                </c:pt>
                <c:pt idx="35181" formatCode="0.00E+00">
                  <c:v>-1367.93</c:v>
                </c:pt>
                <c:pt idx="35182" formatCode="0.00E+00">
                  <c:v>-1329.98</c:v>
                </c:pt>
                <c:pt idx="35183" formatCode="0.00E+00">
                  <c:v>-1291.74</c:v>
                </c:pt>
                <c:pt idx="35184" formatCode="0.00E+00">
                  <c:v>-1253.21</c:v>
                </c:pt>
                <c:pt idx="35185" formatCode="0.00E+00">
                  <c:v>-1214.4100000000001</c:v>
                </c:pt>
                <c:pt idx="35186" formatCode="0.00E+00">
                  <c:v>-1175.3399999999999</c:v>
                </c:pt>
                <c:pt idx="35187" formatCode="0.00E+00">
                  <c:v>-1136.02</c:v>
                </c:pt>
                <c:pt idx="35188" formatCode="0.00E+00">
                  <c:v>-1096.45</c:v>
                </c:pt>
                <c:pt idx="35189" formatCode="0.00E+00">
                  <c:v>-1056.6300000000001</c:v>
                </c:pt>
                <c:pt idx="35190" formatCode="0.00E+00">
                  <c:v>-1016.59</c:v>
                </c:pt>
                <c:pt idx="35191">
                  <c:v>-976.322</c:v>
                </c:pt>
                <c:pt idx="35192">
                  <c:v>-935.84</c:v>
                </c:pt>
                <c:pt idx="35193">
                  <c:v>-895.15300000000002</c:v>
                </c:pt>
                <c:pt idx="35194">
                  <c:v>-854.27</c:v>
                </c:pt>
                <c:pt idx="35195">
                  <c:v>-813.19899999999996</c:v>
                </c:pt>
                <c:pt idx="35196">
                  <c:v>-771.95</c:v>
                </c:pt>
                <c:pt idx="35197">
                  <c:v>-730.53300000000002</c:v>
                </c:pt>
                <c:pt idx="35198">
                  <c:v>-688.95500000000004</c:v>
                </c:pt>
                <c:pt idx="35199">
                  <c:v>-647.226</c:v>
                </c:pt>
                <c:pt idx="35200">
                  <c:v>-605.35500000000002</c:v>
                </c:pt>
                <c:pt idx="35201">
                  <c:v>-563.35199999999998</c:v>
                </c:pt>
                <c:pt idx="35202">
                  <c:v>-521.22500000000002</c:v>
                </c:pt>
                <c:pt idx="35203">
                  <c:v>-478.98399999999998</c:v>
                </c:pt>
                <c:pt idx="35204">
                  <c:v>-436.63799999999998</c:v>
                </c:pt>
                <c:pt idx="35205">
                  <c:v>-394.19600000000003</c:v>
                </c:pt>
                <c:pt idx="35206">
                  <c:v>-351.66800000000001</c:v>
                </c:pt>
                <c:pt idx="35207">
                  <c:v>-309.06299999999999</c:v>
                </c:pt>
                <c:pt idx="35208">
                  <c:v>-266.39</c:v>
                </c:pt>
                <c:pt idx="35209">
                  <c:v>-223.65799999999999</c:v>
                </c:pt>
                <c:pt idx="35210">
                  <c:v>-180.87700000000001</c:v>
                </c:pt>
                <c:pt idx="35211">
                  <c:v>-138.05600000000001</c:v>
                </c:pt>
                <c:pt idx="35212">
                  <c:v>-95.205100000000002</c:v>
                </c:pt>
                <c:pt idx="35213">
                  <c:v>-52.332999999999998</c:v>
                </c:pt>
                <c:pt idx="35214">
                  <c:v>-9.4493299999999998</c:v>
                </c:pt>
                <c:pt idx="35215">
                  <c:v>33.436199999999999</c:v>
                </c:pt>
                <c:pt idx="35216">
                  <c:v>76.314400000000006</c:v>
                </c:pt>
                <c:pt idx="35217">
                  <c:v>119.176</c:v>
                </c:pt>
                <c:pt idx="35218">
                  <c:v>162.011</c:v>
                </c:pt>
                <c:pt idx="35219">
                  <c:v>204.81100000000001</c:v>
                </c:pt>
                <c:pt idx="35220">
                  <c:v>247.56700000000001</c:v>
                </c:pt>
                <c:pt idx="35221">
                  <c:v>290.26799999999997</c:v>
                </c:pt>
                <c:pt idx="35222">
                  <c:v>332.90499999999997</c:v>
                </c:pt>
                <c:pt idx="35223">
                  <c:v>375.47</c:v>
                </c:pt>
                <c:pt idx="35224">
                  <c:v>417.952</c:v>
                </c:pt>
                <c:pt idx="35225">
                  <c:v>460.34399999999999</c:v>
                </c:pt>
                <c:pt idx="35226">
                  <c:v>502.63400000000001</c:v>
                </c:pt>
                <c:pt idx="35227">
                  <c:v>544.81500000000005</c:v>
                </c:pt>
                <c:pt idx="35228">
                  <c:v>586.87599999999998</c:v>
                </c:pt>
                <c:pt idx="35229">
                  <c:v>628.80799999999999</c:v>
                </c:pt>
                <c:pt idx="35230">
                  <c:v>670.60299999999995</c:v>
                </c:pt>
                <c:pt idx="35231">
                  <c:v>712.25199999999995</c:v>
                </c:pt>
                <c:pt idx="35232">
                  <c:v>753.745</c:v>
                </c:pt>
                <c:pt idx="35233">
                  <c:v>795.072</c:v>
                </c:pt>
                <c:pt idx="35234">
                  <c:v>836.226</c:v>
                </c:pt>
                <c:pt idx="35235">
                  <c:v>877.197</c:v>
                </c:pt>
                <c:pt idx="35236">
                  <c:v>917.976</c:v>
                </c:pt>
                <c:pt idx="35237">
                  <c:v>958.553</c:v>
                </c:pt>
                <c:pt idx="35238">
                  <c:v>998.92100000000005</c:v>
                </c:pt>
                <c:pt idx="35239" formatCode="0.00E+00">
                  <c:v>1039.07</c:v>
                </c:pt>
                <c:pt idx="35240" formatCode="0.00E+00">
                  <c:v>1078.99</c:v>
                </c:pt>
                <c:pt idx="35241" formatCode="0.00E+00">
                  <c:v>1118.68</c:v>
                </c:pt>
                <c:pt idx="35242" formatCode="0.00E+00">
                  <c:v>1158.1199999999999</c:v>
                </c:pt>
                <c:pt idx="35243" formatCode="0.00E+00">
                  <c:v>1197.3</c:v>
                </c:pt>
                <c:pt idx="35244" formatCode="0.00E+00">
                  <c:v>1236.23</c:v>
                </c:pt>
                <c:pt idx="35245" formatCode="0.00E+00">
                  <c:v>1274.8800000000001</c:v>
                </c:pt>
                <c:pt idx="35246" formatCode="0.00E+00">
                  <c:v>1313.26</c:v>
                </c:pt>
                <c:pt idx="35247" formatCode="0.00E+00">
                  <c:v>1351.34</c:v>
                </c:pt>
                <c:pt idx="35248" formatCode="0.00E+00">
                  <c:v>1389.13</c:v>
                </c:pt>
                <c:pt idx="35249" formatCode="0.00E+00">
                  <c:v>1426.62</c:v>
                </c:pt>
                <c:pt idx="35250" formatCode="0.00E+00">
                  <c:v>1463.8</c:v>
                </c:pt>
                <c:pt idx="35251" formatCode="0.00E+00">
                  <c:v>1500.65</c:v>
                </c:pt>
                <c:pt idx="35252" formatCode="0.00E+00">
                  <c:v>1537.17</c:v>
                </c:pt>
                <c:pt idx="35253" formatCode="0.00E+00">
                  <c:v>1573.36</c:v>
                </c:pt>
                <c:pt idx="35254" formatCode="0.00E+00">
                  <c:v>1609.2</c:v>
                </c:pt>
                <c:pt idx="35255" formatCode="0.00E+00">
                  <c:v>1644.7</c:v>
                </c:pt>
                <c:pt idx="35256" formatCode="0.00E+00">
                  <c:v>1679.83</c:v>
                </c:pt>
                <c:pt idx="35257" formatCode="0.00E+00">
                  <c:v>1714.59</c:v>
                </c:pt>
                <c:pt idx="35258" formatCode="0.00E+00">
                  <c:v>1748.98</c:v>
                </c:pt>
                <c:pt idx="35259" formatCode="0.00E+00">
                  <c:v>1782.99</c:v>
                </c:pt>
                <c:pt idx="35260" formatCode="0.00E+00">
                  <c:v>1816.6</c:v>
                </c:pt>
                <c:pt idx="35261" formatCode="0.00E+00">
                  <c:v>1849.82</c:v>
                </c:pt>
                <c:pt idx="35262" formatCode="0.00E+00">
                  <c:v>1882.63</c:v>
                </c:pt>
                <c:pt idx="35263" formatCode="0.00E+00">
                  <c:v>1915.03</c:v>
                </c:pt>
                <c:pt idx="35264" formatCode="0.00E+00">
                  <c:v>1947.01</c:v>
                </c:pt>
                <c:pt idx="35265" formatCode="0.00E+00">
                  <c:v>1978.56</c:v>
                </c:pt>
                <c:pt idx="35266" formatCode="0.00E+00">
                  <c:v>2009.68</c:v>
                </c:pt>
                <c:pt idx="35267" formatCode="0.00E+00">
                  <c:v>2040.36</c:v>
                </c:pt>
                <c:pt idx="35268" formatCode="0.00E+00">
                  <c:v>2070.6</c:v>
                </c:pt>
                <c:pt idx="35269" formatCode="0.00E+00">
                  <c:v>2100.38</c:v>
                </c:pt>
                <c:pt idx="35270" formatCode="0.00E+00">
                  <c:v>2129.6999999999998</c:v>
                </c:pt>
                <c:pt idx="35271" formatCode="0.00E+00">
                  <c:v>2158.5500000000002</c:v>
                </c:pt>
                <c:pt idx="35272" formatCode="0.00E+00">
                  <c:v>2186.9299999999998</c:v>
                </c:pt>
                <c:pt idx="35273" formatCode="0.00E+00">
                  <c:v>2214.83</c:v>
                </c:pt>
                <c:pt idx="35274" formatCode="0.00E+00">
                  <c:v>2242.25</c:v>
                </c:pt>
                <c:pt idx="35275" formatCode="0.00E+00">
                  <c:v>2269.1799999999998</c:v>
                </c:pt>
                <c:pt idx="35276" formatCode="0.00E+00">
                  <c:v>2295.6</c:v>
                </c:pt>
                <c:pt idx="35277" formatCode="0.00E+00">
                  <c:v>2321.5300000000002</c:v>
                </c:pt>
                <c:pt idx="35278" formatCode="0.00E+00">
                  <c:v>2346.9499999999998</c:v>
                </c:pt>
                <c:pt idx="35279" formatCode="0.00E+00">
                  <c:v>2371.85</c:v>
                </c:pt>
                <c:pt idx="35280" formatCode="0.00E+00">
                  <c:v>2396.23</c:v>
                </c:pt>
                <c:pt idx="35281" formatCode="0.00E+00">
                  <c:v>2420.09</c:v>
                </c:pt>
                <c:pt idx="35282" formatCode="0.00E+00">
                  <c:v>2443.42</c:v>
                </c:pt>
                <c:pt idx="35283" formatCode="0.00E+00">
                  <c:v>2466.21</c:v>
                </c:pt>
                <c:pt idx="35284" formatCode="0.00E+00">
                  <c:v>2488.46</c:v>
                </c:pt>
                <c:pt idx="35285" formatCode="0.00E+00">
                  <c:v>2510.17</c:v>
                </c:pt>
                <c:pt idx="35286" formatCode="0.00E+00">
                  <c:v>2531.33</c:v>
                </c:pt>
                <c:pt idx="35287" formatCode="0.00E+00">
                  <c:v>2551.9299999999998</c:v>
                </c:pt>
                <c:pt idx="35288" formatCode="0.00E+00">
                  <c:v>2571.98</c:v>
                </c:pt>
                <c:pt idx="35289" formatCode="0.00E+00">
                  <c:v>2591.46</c:v>
                </c:pt>
                <c:pt idx="35290" formatCode="0.00E+00">
                  <c:v>2610.37</c:v>
                </c:pt>
                <c:pt idx="35291" formatCode="0.00E+00">
                  <c:v>2628.71</c:v>
                </c:pt>
                <c:pt idx="35292" formatCode="0.00E+00">
                  <c:v>2646.48</c:v>
                </c:pt>
                <c:pt idx="35293" formatCode="0.00E+00">
                  <c:v>2663.67</c:v>
                </c:pt>
                <c:pt idx="35294" formatCode="0.00E+00">
                  <c:v>2680.27</c:v>
                </c:pt>
                <c:pt idx="35295" formatCode="0.00E+00">
                  <c:v>2696.29</c:v>
                </c:pt>
                <c:pt idx="35296" formatCode="0.00E+00">
                  <c:v>2711.72</c:v>
                </c:pt>
                <c:pt idx="35297" formatCode="0.00E+00">
                  <c:v>2726.55</c:v>
                </c:pt>
                <c:pt idx="35298" formatCode="0.00E+00">
                  <c:v>2740.78</c:v>
                </c:pt>
                <c:pt idx="35299" formatCode="0.00E+00">
                  <c:v>2754.42</c:v>
                </c:pt>
                <c:pt idx="35300" formatCode="0.00E+00">
                  <c:v>2767.45</c:v>
                </c:pt>
                <c:pt idx="35301" formatCode="0.00E+00">
                  <c:v>2779.87</c:v>
                </c:pt>
                <c:pt idx="35302" formatCode="0.00E+00">
                  <c:v>2791.69</c:v>
                </c:pt>
                <c:pt idx="35303" formatCode="0.00E+00">
                  <c:v>2802.9</c:v>
                </c:pt>
                <c:pt idx="35304" formatCode="0.00E+00">
                  <c:v>2813.49</c:v>
                </c:pt>
                <c:pt idx="35305" formatCode="0.00E+00">
                  <c:v>2823.46</c:v>
                </c:pt>
                <c:pt idx="35306" formatCode="0.00E+00">
                  <c:v>2832.81</c:v>
                </c:pt>
                <c:pt idx="35307" formatCode="0.00E+00">
                  <c:v>2841.55</c:v>
                </c:pt>
                <c:pt idx="35308" formatCode="0.00E+00">
                  <c:v>2849.66</c:v>
                </c:pt>
                <c:pt idx="35309" formatCode="0.00E+00">
                  <c:v>2857.15</c:v>
                </c:pt>
                <c:pt idx="35310" formatCode="0.00E+00">
                  <c:v>2864.01</c:v>
                </c:pt>
                <c:pt idx="35311" formatCode="0.00E+00">
                  <c:v>2870.25</c:v>
                </c:pt>
                <c:pt idx="35312" formatCode="0.00E+00">
                  <c:v>2875.86</c:v>
                </c:pt>
                <c:pt idx="35313" formatCode="0.00E+00">
                  <c:v>2880.83</c:v>
                </c:pt>
                <c:pt idx="35314" formatCode="0.00E+00">
                  <c:v>2885.18</c:v>
                </c:pt>
                <c:pt idx="35315" formatCode="0.00E+00">
                  <c:v>2888.89</c:v>
                </c:pt>
                <c:pt idx="35316" formatCode="0.00E+00">
                  <c:v>2891.97</c:v>
                </c:pt>
                <c:pt idx="35317" formatCode="0.00E+00">
                  <c:v>2894.42</c:v>
                </c:pt>
                <c:pt idx="35318" formatCode="0.00E+00">
                  <c:v>2896.23</c:v>
                </c:pt>
                <c:pt idx="35319" formatCode="0.00E+00">
                  <c:v>2897.41</c:v>
                </c:pt>
                <c:pt idx="35320" formatCode="0.00E+00">
                  <c:v>2897.96</c:v>
                </c:pt>
                <c:pt idx="35321" formatCode="0.00E+00">
                  <c:v>2897.87</c:v>
                </c:pt>
                <c:pt idx="35322" formatCode="0.00E+00">
                  <c:v>2897.14</c:v>
                </c:pt>
                <c:pt idx="35323" formatCode="0.00E+00">
                  <c:v>2895.78</c:v>
                </c:pt>
                <c:pt idx="35324" formatCode="0.00E+00">
                  <c:v>2893.79</c:v>
                </c:pt>
                <c:pt idx="35325" formatCode="0.00E+00">
                  <c:v>2891.16</c:v>
                </c:pt>
                <c:pt idx="35326" formatCode="0.00E+00">
                  <c:v>2887.9</c:v>
                </c:pt>
                <c:pt idx="35327" formatCode="0.00E+00">
                  <c:v>2884</c:v>
                </c:pt>
                <c:pt idx="35328" formatCode="0.00E+00">
                  <c:v>2879.48</c:v>
                </c:pt>
                <c:pt idx="35329" formatCode="0.00E+00">
                  <c:v>2874.32</c:v>
                </c:pt>
                <c:pt idx="35330" formatCode="0.00E+00">
                  <c:v>2868.53</c:v>
                </c:pt>
                <c:pt idx="35331" formatCode="0.00E+00">
                  <c:v>2862.12</c:v>
                </c:pt>
                <c:pt idx="35332" formatCode="0.00E+00">
                  <c:v>2855.08</c:v>
                </c:pt>
                <c:pt idx="35333" formatCode="0.00E+00">
                  <c:v>2847.41</c:v>
                </c:pt>
                <c:pt idx="35334" formatCode="0.00E+00">
                  <c:v>2839.12</c:v>
                </c:pt>
                <c:pt idx="35335" formatCode="0.00E+00">
                  <c:v>2830.21</c:v>
                </c:pt>
                <c:pt idx="35336" formatCode="0.00E+00">
                  <c:v>2820.67</c:v>
                </c:pt>
                <c:pt idx="35337" formatCode="0.00E+00">
                  <c:v>2810.52</c:v>
                </c:pt>
                <c:pt idx="35338" formatCode="0.00E+00">
                  <c:v>2799.76</c:v>
                </c:pt>
                <c:pt idx="35339" formatCode="0.00E+00">
                  <c:v>2788.38</c:v>
                </c:pt>
                <c:pt idx="35340" formatCode="0.00E+00">
                  <c:v>2776.39</c:v>
                </c:pt>
                <c:pt idx="35341" formatCode="0.00E+00">
                  <c:v>2763.79</c:v>
                </c:pt>
                <c:pt idx="35342" formatCode="0.00E+00">
                  <c:v>2750.59</c:v>
                </c:pt>
                <c:pt idx="35343" formatCode="0.00E+00">
                  <c:v>2736.78</c:v>
                </c:pt>
                <c:pt idx="35344" formatCode="0.00E+00">
                  <c:v>2722.37</c:v>
                </c:pt>
                <c:pt idx="35345" formatCode="0.00E+00">
                  <c:v>2707.37</c:v>
                </c:pt>
                <c:pt idx="35346" formatCode="0.00E+00">
                  <c:v>2691.78</c:v>
                </c:pt>
                <c:pt idx="35347" formatCode="0.00E+00">
                  <c:v>2675.59</c:v>
                </c:pt>
                <c:pt idx="35348" formatCode="0.00E+00">
                  <c:v>2658.82</c:v>
                </c:pt>
                <c:pt idx="35349" formatCode="0.00E+00">
                  <c:v>2641.47</c:v>
                </c:pt>
                <c:pt idx="35350" formatCode="0.00E+00">
                  <c:v>2623.53</c:v>
                </c:pt>
                <c:pt idx="35351" formatCode="0.00E+00">
                  <c:v>2605.0300000000002</c:v>
                </c:pt>
                <c:pt idx="35352" formatCode="0.00E+00">
                  <c:v>2585.9499999999998</c:v>
                </c:pt>
                <c:pt idx="35353" formatCode="0.00E+00">
                  <c:v>2566.3000000000002</c:v>
                </c:pt>
                <c:pt idx="35354" formatCode="0.00E+00">
                  <c:v>2546.1</c:v>
                </c:pt>
                <c:pt idx="35355" formatCode="0.00E+00">
                  <c:v>2525.33</c:v>
                </c:pt>
                <c:pt idx="35356" formatCode="0.00E+00">
                  <c:v>2504.02</c:v>
                </c:pt>
                <c:pt idx="35357" formatCode="0.00E+00">
                  <c:v>2482.15</c:v>
                </c:pt>
                <c:pt idx="35358" formatCode="0.00E+00">
                  <c:v>2459.7399999999998</c:v>
                </c:pt>
                <c:pt idx="35359" formatCode="0.00E+00">
                  <c:v>2436.79</c:v>
                </c:pt>
                <c:pt idx="35360" formatCode="0.00E+00">
                  <c:v>2413.31</c:v>
                </c:pt>
                <c:pt idx="35361" formatCode="0.00E+00">
                  <c:v>2389.3000000000002</c:v>
                </c:pt>
                <c:pt idx="35362" formatCode="0.00E+00">
                  <c:v>2364.7600000000002</c:v>
                </c:pt>
                <c:pt idx="35363" formatCode="0.00E+00">
                  <c:v>2339.71</c:v>
                </c:pt>
                <c:pt idx="35364" formatCode="0.00E+00">
                  <c:v>2314.14</c:v>
                </c:pt>
                <c:pt idx="35365" formatCode="0.00E+00">
                  <c:v>2288.0700000000002</c:v>
                </c:pt>
                <c:pt idx="35366" formatCode="0.00E+00">
                  <c:v>2261.5</c:v>
                </c:pt>
                <c:pt idx="35367" formatCode="0.00E+00">
                  <c:v>2234.4299999999998</c:v>
                </c:pt>
                <c:pt idx="35368" formatCode="0.00E+00">
                  <c:v>2206.87</c:v>
                </c:pt>
                <c:pt idx="35369" formatCode="0.00E+00">
                  <c:v>2178.83</c:v>
                </c:pt>
                <c:pt idx="35370" formatCode="0.00E+00">
                  <c:v>2150.31</c:v>
                </c:pt>
                <c:pt idx="35371" formatCode="0.00E+00">
                  <c:v>2121.3200000000002</c:v>
                </c:pt>
                <c:pt idx="35372" formatCode="0.00E+00">
                  <c:v>2091.86</c:v>
                </c:pt>
                <c:pt idx="35373" formatCode="0.00E+00">
                  <c:v>2061.9499999999998</c:v>
                </c:pt>
                <c:pt idx="35374" formatCode="0.00E+00">
                  <c:v>2031.59</c:v>
                </c:pt>
                <c:pt idx="35375" formatCode="0.00E+00">
                  <c:v>2000.78</c:v>
                </c:pt>
                <c:pt idx="35376" formatCode="0.00E+00">
                  <c:v>1969.53</c:v>
                </c:pt>
                <c:pt idx="35377" formatCode="0.00E+00">
                  <c:v>1937.85</c:v>
                </c:pt>
                <c:pt idx="35378" formatCode="0.00E+00">
                  <c:v>1905.74</c:v>
                </c:pt>
                <c:pt idx="35379" formatCode="0.00E+00">
                  <c:v>1873.22</c:v>
                </c:pt>
                <c:pt idx="35380" formatCode="0.00E+00">
                  <c:v>1840.29</c:v>
                </c:pt>
                <c:pt idx="35381" formatCode="0.00E+00">
                  <c:v>1806.95</c:v>
                </c:pt>
                <c:pt idx="35382" formatCode="0.00E+00">
                  <c:v>1773.22</c:v>
                </c:pt>
                <c:pt idx="35383" formatCode="0.00E+00">
                  <c:v>1739.1</c:v>
                </c:pt>
                <c:pt idx="35384" formatCode="0.00E+00">
                  <c:v>1704.6</c:v>
                </c:pt>
                <c:pt idx="35385" formatCode="0.00E+00">
                  <c:v>1669.72</c:v>
                </c:pt>
                <c:pt idx="35386" formatCode="0.00E+00">
                  <c:v>1634.48</c:v>
                </c:pt>
                <c:pt idx="35387" formatCode="0.00E+00">
                  <c:v>1598.89</c:v>
                </c:pt>
                <c:pt idx="35388" formatCode="0.00E+00">
                  <c:v>1562.94</c:v>
                </c:pt>
                <c:pt idx="35389" formatCode="0.00E+00">
                  <c:v>1526.64</c:v>
                </c:pt>
                <c:pt idx="35390" formatCode="0.00E+00">
                  <c:v>1490.02</c:v>
                </c:pt>
                <c:pt idx="35391" formatCode="0.00E+00">
                  <c:v>1453.07</c:v>
                </c:pt>
                <c:pt idx="35392" formatCode="0.00E+00">
                  <c:v>1415.79</c:v>
                </c:pt>
                <c:pt idx="35393" formatCode="0.00E+00">
                  <c:v>1378.21</c:v>
                </c:pt>
                <c:pt idx="35394" formatCode="0.00E+00">
                  <c:v>1340.33</c:v>
                </c:pt>
                <c:pt idx="35395" formatCode="0.00E+00">
                  <c:v>1302.1500000000001</c:v>
                </c:pt>
                <c:pt idx="35396" formatCode="0.00E+00">
                  <c:v>1263.69</c:v>
                </c:pt>
                <c:pt idx="35397" formatCode="0.00E+00">
                  <c:v>1224.95</c:v>
                </c:pt>
                <c:pt idx="35398" formatCode="0.00E+00">
                  <c:v>1185.95</c:v>
                </c:pt>
                <c:pt idx="35399" formatCode="0.00E+00">
                  <c:v>1146.68</c:v>
                </c:pt>
                <c:pt idx="35400" formatCode="0.00E+00">
                  <c:v>1107.1600000000001</c:v>
                </c:pt>
                <c:pt idx="35401" formatCode="0.00E+00">
                  <c:v>1067.4000000000001</c:v>
                </c:pt>
                <c:pt idx="35402" formatCode="0.00E+00">
                  <c:v>1027.4000000000001</c:v>
                </c:pt>
                <c:pt idx="35403">
                  <c:v>987.18200000000002</c:v>
                </c:pt>
                <c:pt idx="35404">
                  <c:v>946.74599999999998</c:v>
                </c:pt>
                <c:pt idx="35405">
                  <c:v>906.101</c:v>
                </c:pt>
                <c:pt idx="35406">
                  <c:v>865.25900000000001</c:v>
                </c:pt>
                <c:pt idx="35407">
                  <c:v>824.226</c:v>
                </c:pt>
                <c:pt idx="35408">
                  <c:v>783.01300000000003</c:v>
                </c:pt>
                <c:pt idx="35409">
                  <c:v>741.62800000000004</c:v>
                </c:pt>
                <c:pt idx="35410">
                  <c:v>700.08100000000002</c:v>
                </c:pt>
                <c:pt idx="35411">
                  <c:v>658.38</c:v>
                </c:pt>
                <c:pt idx="35412">
                  <c:v>616.53499999999997</c:v>
                </c:pt>
                <c:pt idx="35413">
                  <c:v>574.55600000000004</c:v>
                </c:pt>
                <c:pt idx="35414">
                  <c:v>532.45000000000005</c:v>
                </c:pt>
                <c:pt idx="35415">
                  <c:v>490.22699999999998</c:v>
                </c:pt>
                <c:pt idx="35416">
                  <c:v>447.89699999999999</c:v>
                </c:pt>
                <c:pt idx="35417">
                  <c:v>405.46899999999999</c:v>
                </c:pt>
                <c:pt idx="35418">
                  <c:v>362.95100000000002</c:v>
                </c:pt>
                <c:pt idx="35419">
                  <c:v>320.35399999999998</c:v>
                </c:pt>
                <c:pt idx="35420">
                  <c:v>277.68700000000001</c:v>
                </c:pt>
                <c:pt idx="35421">
                  <c:v>234.959</c:v>
                </c:pt>
                <c:pt idx="35422">
                  <c:v>192.179</c:v>
                </c:pt>
                <c:pt idx="35423">
                  <c:v>149.357</c:v>
                </c:pt>
                <c:pt idx="35424">
                  <c:v>106.502</c:v>
                </c:pt>
                <c:pt idx="35425">
                  <c:v>63.622999999999998</c:v>
                </c:pt>
                <c:pt idx="35426">
                  <c:v>20.7301</c:v>
                </c:pt>
                <c:pt idx="35427">
                  <c:v>-22.167100000000001</c:v>
                </c:pt>
                <c:pt idx="35428">
                  <c:v>-65.0595</c:v>
                </c:pt>
                <c:pt idx="35429">
                  <c:v>-107.937</c:v>
                </c:pt>
                <c:pt idx="35430">
                  <c:v>-150.792</c:v>
                </c:pt>
                <c:pt idx="35431">
                  <c:v>-193.613</c:v>
                </c:pt>
                <c:pt idx="35432">
                  <c:v>-236.393</c:v>
                </c:pt>
                <c:pt idx="35433">
                  <c:v>-279.12</c:v>
                </c:pt>
                <c:pt idx="35434">
                  <c:v>-321.78699999999998</c:v>
                </c:pt>
                <c:pt idx="35435">
                  <c:v>-364.38200000000001</c:v>
                </c:pt>
                <c:pt idx="35436">
                  <c:v>-406.89800000000002</c:v>
                </c:pt>
                <c:pt idx="35437">
                  <c:v>-449.32499999999999</c:v>
                </c:pt>
                <c:pt idx="35438">
                  <c:v>-491.654</c:v>
                </c:pt>
                <c:pt idx="35439">
                  <c:v>-533.875</c:v>
                </c:pt>
                <c:pt idx="35440">
                  <c:v>-575.98</c:v>
                </c:pt>
                <c:pt idx="35441">
                  <c:v>-617.95799999999997</c:v>
                </c:pt>
                <c:pt idx="35442">
                  <c:v>-659.80100000000004</c:v>
                </c:pt>
                <c:pt idx="35443">
                  <c:v>-701.5</c:v>
                </c:pt>
                <c:pt idx="35444">
                  <c:v>-743.04499999999996</c:v>
                </c:pt>
                <c:pt idx="35445">
                  <c:v>-784.42700000000002</c:v>
                </c:pt>
                <c:pt idx="35446">
                  <c:v>-825.63800000000003</c:v>
                </c:pt>
                <c:pt idx="35447">
                  <c:v>-866.66800000000001</c:v>
                </c:pt>
                <c:pt idx="35448">
                  <c:v>-907.50800000000004</c:v>
                </c:pt>
                <c:pt idx="35449">
                  <c:v>-948.15099999999995</c:v>
                </c:pt>
                <c:pt idx="35450">
                  <c:v>-988.58500000000004</c:v>
                </c:pt>
                <c:pt idx="35451" formatCode="0.00E+00">
                  <c:v>-1028.8</c:v>
                </c:pt>
                <c:pt idx="35452" formatCode="0.00E+00">
                  <c:v>-1068.8</c:v>
                </c:pt>
                <c:pt idx="35453" formatCode="0.00E+00">
                  <c:v>-1108.55</c:v>
                </c:pt>
                <c:pt idx="35454" formatCode="0.00E+00">
                  <c:v>-1148.07</c:v>
                </c:pt>
                <c:pt idx="35455" formatCode="0.00E+00">
                  <c:v>-1187.33</c:v>
                </c:pt>
                <c:pt idx="35456" formatCode="0.00E+00">
                  <c:v>-1226.3399999999999</c:v>
                </c:pt>
                <c:pt idx="35457" formatCode="0.00E+00">
                  <c:v>-1265.07</c:v>
                </c:pt>
                <c:pt idx="35458" formatCode="0.00E+00">
                  <c:v>-1303.53</c:v>
                </c:pt>
                <c:pt idx="35459" formatCode="0.00E+00">
                  <c:v>-1341.71</c:v>
                </c:pt>
                <c:pt idx="35460" formatCode="0.00E+00">
                  <c:v>-1379.58</c:v>
                </c:pt>
                <c:pt idx="35461" formatCode="0.00E+00">
                  <c:v>-1417.16</c:v>
                </c:pt>
                <c:pt idx="35462" formatCode="0.00E+00">
                  <c:v>-1454.43</c:v>
                </c:pt>
                <c:pt idx="35463" formatCode="0.00E+00">
                  <c:v>-1491.38</c:v>
                </c:pt>
                <c:pt idx="35464" formatCode="0.00E+00">
                  <c:v>-1528</c:v>
                </c:pt>
                <c:pt idx="35465" formatCode="0.00E+00">
                  <c:v>-1564.29</c:v>
                </c:pt>
                <c:pt idx="35466" formatCode="0.00E+00">
                  <c:v>-1600.23</c:v>
                </c:pt>
                <c:pt idx="35467" formatCode="0.00E+00">
                  <c:v>-1635.83</c:v>
                </c:pt>
                <c:pt idx="35468" formatCode="0.00E+00">
                  <c:v>-1671.06</c:v>
                </c:pt>
                <c:pt idx="35469" formatCode="0.00E+00">
                  <c:v>-1705.93</c:v>
                </c:pt>
                <c:pt idx="35470" formatCode="0.00E+00">
                  <c:v>-1740.43</c:v>
                </c:pt>
                <c:pt idx="35471" formatCode="0.00E+00">
                  <c:v>-1774.55</c:v>
                </c:pt>
                <c:pt idx="35472" formatCode="0.00E+00">
                  <c:v>-1808.27</c:v>
                </c:pt>
                <c:pt idx="35473" formatCode="0.00E+00">
                  <c:v>-1841.6</c:v>
                </c:pt>
                <c:pt idx="35474" formatCode="0.00E+00">
                  <c:v>-1874.53</c:v>
                </c:pt>
                <c:pt idx="35475" formatCode="0.00E+00">
                  <c:v>-1907.05</c:v>
                </c:pt>
                <c:pt idx="35476" formatCode="0.00E+00">
                  <c:v>-1939.15</c:v>
                </c:pt>
                <c:pt idx="35477" formatCode="0.00E+00">
                  <c:v>-1970.82</c:v>
                </c:pt>
                <c:pt idx="35478" formatCode="0.00E+00">
                  <c:v>-2002.07</c:v>
                </c:pt>
                <c:pt idx="35479" formatCode="0.00E+00">
                  <c:v>-2032.87</c:v>
                </c:pt>
                <c:pt idx="35480" formatCode="0.00E+00">
                  <c:v>-2063.23</c:v>
                </c:pt>
                <c:pt idx="35481" formatCode="0.00E+00">
                  <c:v>-2093.14</c:v>
                </c:pt>
                <c:pt idx="35482" formatCode="0.00E+00">
                  <c:v>-2122.59</c:v>
                </c:pt>
                <c:pt idx="35483" formatCode="0.00E+00">
                  <c:v>-2151.5700000000002</c:v>
                </c:pt>
                <c:pt idx="35484" formatCode="0.00E+00">
                  <c:v>-2180.08</c:v>
                </c:pt>
                <c:pt idx="35485" formatCode="0.00E+00">
                  <c:v>-2208.12</c:v>
                </c:pt>
                <c:pt idx="35486" formatCode="0.00E+00">
                  <c:v>-2235.67</c:v>
                </c:pt>
                <c:pt idx="35487" formatCode="0.00E+00">
                  <c:v>-2262.73</c:v>
                </c:pt>
                <c:pt idx="35488" formatCode="0.00E+00">
                  <c:v>-2289.3000000000002</c:v>
                </c:pt>
                <c:pt idx="35489" formatCode="0.00E+00">
                  <c:v>-2315.36</c:v>
                </c:pt>
                <c:pt idx="35490" formatCode="0.00E+00">
                  <c:v>-2340.92</c:v>
                </c:pt>
                <c:pt idx="35491" formatCode="0.00E+00">
                  <c:v>-2365.9699999999998</c:v>
                </c:pt>
                <c:pt idx="35492" formatCode="0.00E+00">
                  <c:v>-2390.4899999999998</c:v>
                </c:pt>
                <c:pt idx="35493" formatCode="0.00E+00">
                  <c:v>-2414.5</c:v>
                </c:pt>
                <c:pt idx="35494" formatCode="0.00E+00">
                  <c:v>-2437.9699999999998</c:v>
                </c:pt>
                <c:pt idx="35495" formatCode="0.00E+00">
                  <c:v>-2460.91</c:v>
                </c:pt>
                <c:pt idx="35496" formatCode="0.00E+00">
                  <c:v>-2483.3200000000002</c:v>
                </c:pt>
                <c:pt idx="35497" formatCode="0.00E+00">
                  <c:v>-2505.17</c:v>
                </c:pt>
                <c:pt idx="35498" formatCode="0.00E+00">
                  <c:v>-2526.48</c:v>
                </c:pt>
                <c:pt idx="35499" formatCode="0.00E+00">
                  <c:v>-2547.2399999999998</c:v>
                </c:pt>
                <c:pt idx="35500" formatCode="0.00E+00">
                  <c:v>-2567.44</c:v>
                </c:pt>
                <c:pt idx="35501" formatCode="0.00E+00">
                  <c:v>-2587.0700000000002</c:v>
                </c:pt>
                <c:pt idx="35502" formatCode="0.00E+00">
                  <c:v>-2606.14</c:v>
                </c:pt>
                <c:pt idx="35503" formatCode="0.00E+00">
                  <c:v>-2624.64</c:v>
                </c:pt>
                <c:pt idx="35504" formatCode="0.00E+00">
                  <c:v>-2642.56</c:v>
                </c:pt>
                <c:pt idx="35505" formatCode="0.00E+00">
                  <c:v>-2659.91</c:v>
                </c:pt>
                <c:pt idx="35506" formatCode="0.00E+00">
                  <c:v>-2676.67</c:v>
                </c:pt>
                <c:pt idx="35507" formatCode="0.00E+00">
                  <c:v>-2692.85</c:v>
                </c:pt>
                <c:pt idx="35508" formatCode="0.00E+00">
                  <c:v>-2708.43</c:v>
                </c:pt>
                <c:pt idx="35509" formatCode="0.00E+00">
                  <c:v>-2723.42</c:v>
                </c:pt>
                <c:pt idx="35510" formatCode="0.00E+00">
                  <c:v>-2737.82</c:v>
                </c:pt>
                <c:pt idx="35511" formatCode="0.00E+00">
                  <c:v>-2751.62</c:v>
                </c:pt>
                <c:pt idx="35512" formatCode="0.00E+00">
                  <c:v>-2764.81</c:v>
                </c:pt>
                <c:pt idx="35513" formatCode="0.00E+00">
                  <c:v>-2777.4</c:v>
                </c:pt>
                <c:pt idx="35514" formatCode="0.00E+00">
                  <c:v>-2789.38</c:v>
                </c:pt>
                <c:pt idx="35515" formatCode="0.00E+00">
                  <c:v>-2800.75</c:v>
                </c:pt>
                <c:pt idx="35516" formatCode="0.00E+00">
                  <c:v>-2811.5</c:v>
                </c:pt>
                <c:pt idx="35517" formatCode="0.00E+00">
                  <c:v>-2821.64</c:v>
                </c:pt>
                <c:pt idx="35518" formatCode="0.00E+00">
                  <c:v>-2831.16</c:v>
                </c:pt>
                <c:pt idx="35519" formatCode="0.00E+00">
                  <c:v>-2840.07</c:v>
                </c:pt>
                <c:pt idx="35520" formatCode="0.00E+00">
                  <c:v>-2848.34</c:v>
                </c:pt>
                <c:pt idx="35521" formatCode="0.00E+00">
                  <c:v>-2856</c:v>
                </c:pt>
                <c:pt idx="35522" formatCode="0.00E+00">
                  <c:v>-2863.03</c:v>
                </c:pt>
                <c:pt idx="35523" formatCode="0.00E+00">
                  <c:v>-2869.43</c:v>
                </c:pt>
                <c:pt idx="35524" formatCode="0.00E+00">
                  <c:v>-2875.21</c:v>
                </c:pt>
                <c:pt idx="35525" formatCode="0.00E+00">
                  <c:v>-2880.35</c:v>
                </c:pt>
                <c:pt idx="35526" formatCode="0.00E+00">
                  <c:v>-2884.87</c:v>
                </c:pt>
                <c:pt idx="35527" formatCode="0.00E+00">
                  <c:v>-2888.75</c:v>
                </c:pt>
                <c:pt idx="35528" formatCode="0.00E+00">
                  <c:v>-2891.99</c:v>
                </c:pt>
                <c:pt idx="35529" formatCode="0.00E+00">
                  <c:v>-2894.61</c:v>
                </c:pt>
                <c:pt idx="35530" formatCode="0.00E+00">
                  <c:v>-2896.59</c:v>
                </c:pt>
                <c:pt idx="35531" formatCode="0.00E+00">
                  <c:v>-2897.94</c:v>
                </c:pt>
                <c:pt idx="35532" formatCode="0.00E+00">
                  <c:v>-2898.65</c:v>
                </c:pt>
                <c:pt idx="35533" formatCode="0.00E+00">
                  <c:v>-2898.73</c:v>
                </c:pt>
                <c:pt idx="35534" formatCode="0.00E+00">
                  <c:v>-2898.17</c:v>
                </c:pt>
                <c:pt idx="35535" formatCode="0.00E+00">
                  <c:v>-2896.98</c:v>
                </c:pt>
                <c:pt idx="35536" formatCode="0.00E+00">
                  <c:v>-2895.15</c:v>
                </c:pt>
                <c:pt idx="35537" formatCode="0.00E+00">
                  <c:v>-2892.69</c:v>
                </c:pt>
                <c:pt idx="35538" formatCode="0.00E+00">
                  <c:v>-2889.59</c:v>
                </c:pt>
                <c:pt idx="35539" formatCode="0.00E+00">
                  <c:v>-2885.86</c:v>
                </c:pt>
                <c:pt idx="35540" formatCode="0.00E+00">
                  <c:v>-2881.5</c:v>
                </c:pt>
                <c:pt idx="35541" formatCode="0.00E+00">
                  <c:v>-2876.51</c:v>
                </c:pt>
                <c:pt idx="35542" formatCode="0.00E+00">
                  <c:v>-2870.89</c:v>
                </c:pt>
                <c:pt idx="35543" formatCode="0.00E+00">
                  <c:v>-2864.64</c:v>
                </c:pt>
                <c:pt idx="35544" formatCode="0.00E+00">
                  <c:v>-2857.76</c:v>
                </c:pt>
                <c:pt idx="35545" formatCode="0.00E+00">
                  <c:v>-2850.26</c:v>
                </c:pt>
                <c:pt idx="35546" formatCode="0.00E+00">
                  <c:v>-2842.13</c:v>
                </c:pt>
                <c:pt idx="35547" formatCode="0.00E+00">
                  <c:v>-2833.38</c:v>
                </c:pt>
                <c:pt idx="35548" formatCode="0.00E+00">
                  <c:v>-2824.01</c:v>
                </c:pt>
                <c:pt idx="35549" formatCode="0.00E+00">
                  <c:v>-2814.02</c:v>
                </c:pt>
                <c:pt idx="35550" formatCode="0.00E+00">
                  <c:v>-2803.41</c:v>
                </c:pt>
                <c:pt idx="35551" formatCode="0.00E+00">
                  <c:v>-2792.19</c:v>
                </c:pt>
                <c:pt idx="35552" formatCode="0.00E+00">
                  <c:v>-2780.36</c:v>
                </c:pt>
                <c:pt idx="35553" formatCode="0.00E+00">
                  <c:v>-2767.92</c:v>
                </c:pt>
                <c:pt idx="35554" formatCode="0.00E+00">
                  <c:v>-2754.87</c:v>
                </c:pt>
                <c:pt idx="35555" formatCode="0.00E+00">
                  <c:v>-2741.22</c:v>
                </c:pt>
                <c:pt idx="35556" formatCode="0.00E+00">
                  <c:v>-2726.97</c:v>
                </c:pt>
                <c:pt idx="35557" formatCode="0.00E+00">
                  <c:v>-2712.12</c:v>
                </c:pt>
                <c:pt idx="35558" formatCode="0.00E+00">
                  <c:v>-2696.68</c:v>
                </c:pt>
                <c:pt idx="35559" formatCode="0.00E+00">
                  <c:v>-2680.64</c:v>
                </c:pt>
                <c:pt idx="35560" formatCode="0.00E+00">
                  <c:v>-2664.02</c:v>
                </c:pt>
                <c:pt idx="35561" formatCode="0.00E+00">
                  <c:v>-2646.82</c:v>
                </c:pt>
                <c:pt idx="35562" formatCode="0.00E+00">
                  <c:v>-2629.03</c:v>
                </c:pt>
                <c:pt idx="35563" formatCode="0.00E+00">
                  <c:v>-2610.67</c:v>
                </c:pt>
                <c:pt idx="35564" formatCode="0.00E+00">
                  <c:v>-2591.7399999999998</c:v>
                </c:pt>
                <c:pt idx="35565" formatCode="0.00E+00">
                  <c:v>-2572.2399999999998</c:v>
                </c:pt>
                <c:pt idx="35566" formatCode="0.00E+00">
                  <c:v>-2552.1799999999998</c:v>
                </c:pt>
                <c:pt idx="35567" formatCode="0.00E+00">
                  <c:v>-2531.5500000000002</c:v>
                </c:pt>
                <c:pt idx="35568" formatCode="0.00E+00">
                  <c:v>-2510.38</c:v>
                </c:pt>
                <c:pt idx="35569" formatCode="0.00E+00">
                  <c:v>-2488.65</c:v>
                </c:pt>
                <c:pt idx="35570" formatCode="0.00E+00">
                  <c:v>-2466.38</c:v>
                </c:pt>
                <c:pt idx="35571" formatCode="0.00E+00">
                  <c:v>-2443.56</c:v>
                </c:pt>
                <c:pt idx="35572" formatCode="0.00E+00">
                  <c:v>-2420.2199999999998</c:v>
                </c:pt>
                <c:pt idx="35573" formatCode="0.00E+00">
                  <c:v>-2396.34</c:v>
                </c:pt>
                <c:pt idx="35574" formatCode="0.00E+00">
                  <c:v>-2371.94</c:v>
                </c:pt>
                <c:pt idx="35575" formatCode="0.00E+00">
                  <c:v>-2347.0100000000002</c:v>
                </c:pt>
                <c:pt idx="35576" formatCode="0.00E+00">
                  <c:v>-2321.58</c:v>
                </c:pt>
                <c:pt idx="35577" formatCode="0.00E+00">
                  <c:v>-2295.63</c:v>
                </c:pt>
                <c:pt idx="35578" formatCode="0.00E+00">
                  <c:v>-2269.1799999999998</c:v>
                </c:pt>
                <c:pt idx="35579" formatCode="0.00E+00">
                  <c:v>-2242.2399999999998</c:v>
                </c:pt>
                <c:pt idx="35580" formatCode="0.00E+00">
                  <c:v>-2214.8000000000002</c:v>
                </c:pt>
                <c:pt idx="35581" formatCode="0.00E+00">
                  <c:v>-2186.88</c:v>
                </c:pt>
                <c:pt idx="35582" formatCode="0.00E+00">
                  <c:v>-2158.48</c:v>
                </c:pt>
                <c:pt idx="35583" formatCode="0.00E+00">
                  <c:v>-2129.6</c:v>
                </c:pt>
                <c:pt idx="35584" formatCode="0.00E+00">
                  <c:v>-2100.2600000000002</c:v>
                </c:pt>
                <c:pt idx="35585" formatCode="0.00E+00">
                  <c:v>-2070.46</c:v>
                </c:pt>
                <c:pt idx="35586" formatCode="0.00E+00">
                  <c:v>-2040.21</c:v>
                </c:pt>
                <c:pt idx="35587" formatCode="0.00E+00">
                  <c:v>-2009.51</c:v>
                </c:pt>
                <c:pt idx="35588" formatCode="0.00E+00">
                  <c:v>-1978.37</c:v>
                </c:pt>
                <c:pt idx="35589" formatCode="0.00E+00">
                  <c:v>-1946.79</c:v>
                </c:pt>
                <c:pt idx="35590" formatCode="0.00E+00">
                  <c:v>-1914.79</c:v>
                </c:pt>
                <c:pt idx="35591" formatCode="0.00E+00">
                  <c:v>-1882.37</c:v>
                </c:pt>
                <c:pt idx="35592" formatCode="0.00E+00">
                  <c:v>-1849.54</c:v>
                </c:pt>
                <c:pt idx="35593" formatCode="0.00E+00">
                  <c:v>-1816.3</c:v>
                </c:pt>
                <c:pt idx="35594" formatCode="0.00E+00">
                  <c:v>-1782.66</c:v>
                </c:pt>
                <c:pt idx="35595" formatCode="0.00E+00">
                  <c:v>-1748.63</c:v>
                </c:pt>
                <c:pt idx="35596" formatCode="0.00E+00">
                  <c:v>-1714.23</c:v>
                </c:pt>
                <c:pt idx="35597" formatCode="0.00E+00">
                  <c:v>-1679.44</c:v>
                </c:pt>
                <c:pt idx="35598" formatCode="0.00E+00">
                  <c:v>-1644.29</c:v>
                </c:pt>
                <c:pt idx="35599" formatCode="0.00E+00">
                  <c:v>-1608.77</c:v>
                </c:pt>
                <c:pt idx="35600" formatCode="0.00E+00">
                  <c:v>-1572.91</c:v>
                </c:pt>
                <c:pt idx="35601" formatCode="0.00E+00">
                  <c:v>-1536.7</c:v>
                </c:pt>
                <c:pt idx="35602" formatCode="0.00E+00">
                  <c:v>-1500.15</c:v>
                </c:pt>
                <c:pt idx="35603" formatCode="0.00E+00">
                  <c:v>-1463.27</c:v>
                </c:pt>
                <c:pt idx="35604" formatCode="0.00E+00">
                  <c:v>-1426.08</c:v>
                </c:pt>
                <c:pt idx="35605" formatCode="0.00E+00">
                  <c:v>-1388.57</c:v>
                </c:pt>
                <c:pt idx="35606" formatCode="0.00E+00">
                  <c:v>-1350.75</c:v>
                </c:pt>
                <c:pt idx="35607" formatCode="0.00E+00">
                  <c:v>-1312.64</c:v>
                </c:pt>
                <c:pt idx="35608" formatCode="0.00E+00">
                  <c:v>-1274.25</c:v>
                </c:pt>
                <c:pt idx="35609" formatCode="0.00E+00">
                  <c:v>-1235.57</c:v>
                </c:pt>
                <c:pt idx="35610" formatCode="0.00E+00">
                  <c:v>-1196.6199999999999</c:v>
                </c:pt>
                <c:pt idx="35611" formatCode="0.00E+00">
                  <c:v>-1157.4100000000001</c:v>
                </c:pt>
                <c:pt idx="35612" formatCode="0.00E+00">
                  <c:v>-1117.95</c:v>
                </c:pt>
                <c:pt idx="35613" formatCode="0.00E+00">
                  <c:v>-1078.24</c:v>
                </c:pt>
                <c:pt idx="35614" formatCode="0.00E+00">
                  <c:v>-1038.3</c:v>
                </c:pt>
                <c:pt idx="35615">
                  <c:v>-998.125</c:v>
                </c:pt>
                <c:pt idx="35616">
                  <c:v>-957.73400000000004</c:v>
                </c:pt>
                <c:pt idx="35617">
                  <c:v>-917.13400000000001</c:v>
                </c:pt>
                <c:pt idx="35618">
                  <c:v>-876.33199999999999</c:v>
                </c:pt>
                <c:pt idx="35619">
                  <c:v>-835.33900000000006</c:v>
                </c:pt>
                <c:pt idx="35620">
                  <c:v>-794.16300000000001</c:v>
                </c:pt>
                <c:pt idx="35621">
                  <c:v>-752.81200000000001</c:v>
                </c:pt>
                <c:pt idx="35622">
                  <c:v>-711.29600000000005</c:v>
                </c:pt>
                <c:pt idx="35623">
                  <c:v>-669.625</c:v>
                </c:pt>
                <c:pt idx="35624">
                  <c:v>-627.80600000000004</c:v>
                </c:pt>
                <c:pt idx="35625">
                  <c:v>-585.851</c:v>
                </c:pt>
                <c:pt idx="35626">
                  <c:v>-543.76599999999996</c:v>
                </c:pt>
                <c:pt idx="35627">
                  <c:v>-501.56299999999999</c:v>
                </c:pt>
                <c:pt idx="35628">
                  <c:v>-459.24900000000002</c:v>
                </c:pt>
                <c:pt idx="35629">
                  <c:v>-416.83499999999998</c:v>
                </c:pt>
                <c:pt idx="35630">
                  <c:v>-374.33</c:v>
                </c:pt>
                <c:pt idx="35631">
                  <c:v>-331.74200000000002</c:v>
                </c:pt>
                <c:pt idx="35632">
                  <c:v>-289.08199999999999</c:v>
                </c:pt>
                <c:pt idx="35633">
                  <c:v>-246.358</c:v>
                </c:pt>
                <c:pt idx="35634">
                  <c:v>-203.58</c:v>
                </c:pt>
                <c:pt idx="35635">
                  <c:v>-160.75700000000001</c:v>
                </c:pt>
                <c:pt idx="35636">
                  <c:v>-117.898</c:v>
                </c:pt>
                <c:pt idx="35637">
                  <c:v>-75.013900000000007</c:v>
                </c:pt>
                <c:pt idx="35638">
                  <c:v>-32.113100000000003</c:v>
                </c:pt>
                <c:pt idx="35639">
                  <c:v>10.794700000000001</c:v>
                </c:pt>
                <c:pt idx="35640">
                  <c:v>53.700200000000002</c:v>
                </c:pt>
                <c:pt idx="35641">
                  <c:v>96.593900000000005</c:v>
                </c:pt>
                <c:pt idx="35642">
                  <c:v>139.46600000000001</c:v>
                </c:pt>
                <c:pt idx="35643">
                  <c:v>182.30799999999999</c:v>
                </c:pt>
                <c:pt idx="35644">
                  <c:v>225.11</c:v>
                </c:pt>
                <c:pt idx="35645">
                  <c:v>267.86399999999998</c:v>
                </c:pt>
                <c:pt idx="35646">
                  <c:v>310.55799999999999</c:v>
                </c:pt>
                <c:pt idx="35647">
                  <c:v>353.18400000000003</c:v>
                </c:pt>
                <c:pt idx="35648">
                  <c:v>395.73399999999998</c:v>
                </c:pt>
                <c:pt idx="35649">
                  <c:v>438.19600000000003</c:v>
                </c:pt>
                <c:pt idx="35650">
                  <c:v>480.56200000000001</c:v>
                </c:pt>
                <c:pt idx="35651">
                  <c:v>522.82399999999996</c:v>
                </c:pt>
                <c:pt idx="35652">
                  <c:v>564.971</c:v>
                </c:pt>
                <c:pt idx="35653">
                  <c:v>606.99400000000003</c:v>
                </c:pt>
                <c:pt idx="35654">
                  <c:v>648.88499999999999</c:v>
                </c:pt>
                <c:pt idx="35655">
                  <c:v>690.63300000000004</c:v>
                </c:pt>
                <c:pt idx="35656">
                  <c:v>732.23099999999999</c:v>
                </c:pt>
                <c:pt idx="35657">
                  <c:v>773.66800000000001</c:v>
                </c:pt>
                <c:pt idx="35658">
                  <c:v>814.93499999999995</c:v>
                </c:pt>
                <c:pt idx="35659">
                  <c:v>856.02499999999998</c:v>
                </c:pt>
                <c:pt idx="35660">
                  <c:v>896.92700000000002</c:v>
                </c:pt>
                <c:pt idx="35661">
                  <c:v>937.63300000000004</c:v>
                </c:pt>
                <c:pt idx="35662">
                  <c:v>978.13300000000004</c:v>
                </c:pt>
                <c:pt idx="35663" formatCode="0.00E+00">
                  <c:v>1018.42</c:v>
                </c:pt>
                <c:pt idx="35664" formatCode="0.00E+00">
                  <c:v>1058.48</c:v>
                </c:pt>
                <c:pt idx="35665" formatCode="0.00E+00">
                  <c:v>1098.31</c:v>
                </c:pt>
                <c:pt idx="35666" formatCode="0.00E+00">
                  <c:v>1137.9000000000001</c:v>
                </c:pt>
                <c:pt idx="35667" formatCode="0.00E+00">
                  <c:v>1177.25</c:v>
                </c:pt>
                <c:pt idx="35668" formatCode="0.00E+00">
                  <c:v>1216.33</c:v>
                </c:pt>
                <c:pt idx="35669" formatCode="0.00E+00">
                  <c:v>1255.1500000000001</c:v>
                </c:pt>
                <c:pt idx="35670" formatCode="0.00E+00">
                  <c:v>1293.69</c:v>
                </c:pt>
                <c:pt idx="35671" formatCode="0.00E+00">
                  <c:v>1331.95</c:v>
                </c:pt>
                <c:pt idx="35672" formatCode="0.00E+00">
                  <c:v>1369.92</c:v>
                </c:pt>
                <c:pt idx="35673" formatCode="0.00E+00">
                  <c:v>1407.59</c:v>
                </c:pt>
                <c:pt idx="35674" formatCode="0.00E+00">
                  <c:v>1444.95</c:v>
                </c:pt>
                <c:pt idx="35675" formatCode="0.00E+00">
                  <c:v>1481.99</c:v>
                </c:pt>
                <c:pt idx="35676" formatCode="0.00E+00">
                  <c:v>1518.71</c:v>
                </c:pt>
                <c:pt idx="35677" formatCode="0.00E+00">
                  <c:v>1555.1</c:v>
                </c:pt>
                <c:pt idx="35678" formatCode="0.00E+00">
                  <c:v>1591.14</c:v>
                </c:pt>
                <c:pt idx="35679" formatCode="0.00E+00">
                  <c:v>1626.84</c:v>
                </c:pt>
                <c:pt idx="35680" formatCode="0.00E+00">
                  <c:v>1662.18</c:v>
                </c:pt>
                <c:pt idx="35681" formatCode="0.00E+00">
                  <c:v>1697.16</c:v>
                </c:pt>
                <c:pt idx="35682" formatCode="0.00E+00">
                  <c:v>1731.76</c:v>
                </c:pt>
                <c:pt idx="35683" formatCode="0.00E+00">
                  <c:v>1765.99</c:v>
                </c:pt>
                <c:pt idx="35684" formatCode="0.00E+00">
                  <c:v>1799.83</c:v>
                </c:pt>
                <c:pt idx="35685" formatCode="0.00E+00">
                  <c:v>1833.27</c:v>
                </c:pt>
                <c:pt idx="35686" formatCode="0.00E+00">
                  <c:v>1866.32</c:v>
                </c:pt>
                <c:pt idx="35687" formatCode="0.00E+00">
                  <c:v>1898.95</c:v>
                </c:pt>
                <c:pt idx="35688" formatCode="0.00E+00">
                  <c:v>1931.17</c:v>
                </c:pt>
                <c:pt idx="35689" formatCode="0.00E+00">
                  <c:v>1962.97</c:v>
                </c:pt>
                <c:pt idx="35690" formatCode="0.00E+00">
                  <c:v>1994.33</c:v>
                </c:pt>
                <c:pt idx="35691" formatCode="0.00E+00">
                  <c:v>2025.26</c:v>
                </c:pt>
                <c:pt idx="35692" formatCode="0.00E+00">
                  <c:v>2055.75</c:v>
                </c:pt>
                <c:pt idx="35693" formatCode="0.00E+00">
                  <c:v>2085.7800000000002</c:v>
                </c:pt>
                <c:pt idx="35694" formatCode="0.00E+00">
                  <c:v>2115.36</c:v>
                </c:pt>
                <c:pt idx="35695" formatCode="0.00E+00">
                  <c:v>2144.48</c:v>
                </c:pt>
                <c:pt idx="35696" formatCode="0.00E+00">
                  <c:v>2173.13</c:v>
                </c:pt>
                <c:pt idx="35697" formatCode="0.00E+00">
                  <c:v>2201.3000000000002</c:v>
                </c:pt>
                <c:pt idx="35698" formatCode="0.00E+00">
                  <c:v>2228.98</c:v>
                </c:pt>
                <c:pt idx="35699" formatCode="0.00E+00">
                  <c:v>2256.1799999999998</c:v>
                </c:pt>
                <c:pt idx="35700" formatCode="0.00E+00">
                  <c:v>2282.89</c:v>
                </c:pt>
                <c:pt idx="35701" formatCode="0.00E+00">
                  <c:v>2309.1</c:v>
                </c:pt>
                <c:pt idx="35702" formatCode="0.00E+00">
                  <c:v>2334.8000000000002</c:v>
                </c:pt>
                <c:pt idx="35703" formatCode="0.00E+00">
                  <c:v>2359.98</c:v>
                </c:pt>
                <c:pt idx="35704" formatCode="0.00E+00">
                  <c:v>2384.65</c:v>
                </c:pt>
                <c:pt idx="35705" formatCode="0.00E+00">
                  <c:v>2408.8000000000002</c:v>
                </c:pt>
                <c:pt idx="35706" formatCode="0.00E+00">
                  <c:v>2432.42</c:v>
                </c:pt>
                <c:pt idx="35707" formatCode="0.00E+00">
                  <c:v>2455.5100000000002</c:v>
                </c:pt>
                <c:pt idx="35708" formatCode="0.00E+00">
                  <c:v>2478.06</c:v>
                </c:pt>
                <c:pt idx="35709" formatCode="0.00E+00">
                  <c:v>2500.0700000000002</c:v>
                </c:pt>
                <c:pt idx="35710" formatCode="0.00E+00">
                  <c:v>2521.5300000000002</c:v>
                </c:pt>
                <c:pt idx="35711" formatCode="0.00E+00">
                  <c:v>2542.44</c:v>
                </c:pt>
                <c:pt idx="35712" formatCode="0.00E+00">
                  <c:v>2562.79</c:v>
                </c:pt>
                <c:pt idx="35713" formatCode="0.00E+00">
                  <c:v>2582.58</c:v>
                </c:pt>
                <c:pt idx="35714" formatCode="0.00E+00">
                  <c:v>2601.81</c:v>
                </c:pt>
                <c:pt idx="35715" formatCode="0.00E+00">
                  <c:v>2620.46</c:v>
                </c:pt>
                <c:pt idx="35716" formatCode="0.00E+00">
                  <c:v>2638.55</c:v>
                </c:pt>
                <c:pt idx="35717" formatCode="0.00E+00">
                  <c:v>2656.05</c:v>
                </c:pt>
                <c:pt idx="35718" formatCode="0.00E+00">
                  <c:v>2672.97</c:v>
                </c:pt>
                <c:pt idx="35719" formatCode="0.00E+00">
                  <c:v>2689.31</c:v>
                </c:pt>
                <c:pt idx="35720" formatCode="0.00E+00">
                  <c:v>2705.05</c:v>
                </c:pt>
                <c:pt idx="35721" formatCode="0.00E+00">
                  <c:v>2720.21</c:v>
                </c:pt>
                <c:pt idx="35722" formatCode="0.00E+00">
                  <c:v>2734.77</c:v>
                </c:pt>
                <c:pt idx="35723" formatCode="0.00E+00">
                  <c:v>2748.73</c:v>
                </c:pt>
                <c:pt idx="35724" formatCode="0.00E+00">
                  <c:v>2762.09</c:v>
                </c:pt>
                <c:pt idx="35725" formatCode="0.00E+00">
                  <c:v>2774.84</c:v>
                </c:pt>
                <c:pt idx="35726" formatCode="0.00E+00">
                  <c:v>2786.98</c:v>
                </c:pt>
                <c:pt idx="35727" formatCode="0.00E+00">
                  <c:v>2798.52</c:v>
                </c:pt>
                <c:pt idx="35728" formatCode="0.00E+00">
                  <c:v>2809.44</c:v>
                </c:pt>
                <c:pt idx="35729" formatCode="0.00E+00">
                  <c:v>2819.75</c:v>
                </c:pt>
                <c:pt idx="35730" formatCode="0.00E+00">
                  <c:v>2829.44</c:v>
                </c:pt>
                <c:pt idx="35731" formatCode="0.00E+00">
                  <c:v>2838.51</c:v>
                </c:pt>
                <c:pt idx="35732" formatCode="0.00E+00">
                  <c:v>2846.95</c:v>
                </c:pt>
                <c:pt idx="35733" formatCode="0.00E+00">
                  <c:v>2854.78</c:v>
                </c:pt>
                <c:pt idx="35734" formatCode="0.00E+00">
                  <c:v>2861.97</c:v>
                </c:pt>
                <c:pt idx="35735" formatCode="0.00E+00">
                  <c:v>2868.54</c:v>
                </c:pt>
                <c:pt idx="35736" formatCode="0.00E+00">
                  <c:v>2874.49</c:v>
                </c:pt>
                <c:pt idx="35737" formatCode="0.00E+00">
                  <c:v>2879.8</c:v>
                </c:pt>
                <c:pt idx="35738" formatCode="0.00E+00">
                  <c:v>2884.48</c:v>
                </c:pt>
                <c:pt idx="35739" formatCode="0.00E+00">
                  <c:v>2888.53</c:v>
                </c:pt>
                <c:pt idx="35740" formatCode="0.00E+00">
                  <c:v>2891.95</c:v>
                </c:pt>
                <c:pt idx="35741" formatCode="0.00E+00">
                  <c:v>2894.74</c:v>
                </c:pt>
                <c:pt idx="35742" formatCode="0.00E+00">
                  <c:v>2896.89</c:v>
                </c:pt>
                <c:pt idx="35743" formatCode="0.00E+00">
                  <c:v>2898.4</c:v>
                </c:pt>
                <c:pt idx="35744" formatCode="0.00E+00">
                  <c:v>2899.28</c:v>
                </c:pt>
                <c:pt idx="35745" formatCode="0.00E+00">
                  <c:v>2899.53</c:v>
                </c:pt>
                <c:pt idx="35746" formatCode="0.00E+00">
                  <c:v>2899.14</c:v>
                </c:pt>
                <c:pt idx="35747" formatCode="0.00E+00">
                  <c:v>2898.12</c:v>
                </c:pt>
                <c:pt idx="35748" formatCode="0.00E+00">
                  <c:v>2896.46</c:v>
                </c:pt>
                <c:pt idx="35749" formatCode="0.00E+00">
                  <c:v>2894.16</c:v>
                </c:pt>
                <c:pt idx="35750" formatCode="0.00E+00">
                  <c:v>2891.23</c:v>
                </c:pt>
                <c:pt idx="35751" formatCode="0.00E+00">
                  <c:v>2887.67</c:v>
                </c:pt>
                <c:pt idx="35752" formatCode="0.00E+00">
                  <c:v>2883.48</c:v>
                </c:pt>
                <c:pt idx="35753" formatCode="0.00E+00">
                  <c:v>2878.66</c:v>
                </c:pt>
                <c:pt idx="35754" formatCode="0.00E+00">
                  <c:v>2873.2</c:v>
                </c:pt>
                <c:pt idx="35755" formatCode="0.00E+00">
                  <c:v>2867.12</c:v>
                </c:pt>
                <c:pt idx="35756" formatCode="0.00E+00">
                  <c:v>2860.4</c:v>
                </c:pt>
                <c:pt idx="35757" formatCode="0.00E+00">
                  <c:v>2853.06</c:v>
                </c:pt>
                <c:pt idx="35758" formatCode="0.00E+00">
                  <c:v>2845.1</c:v>
                </c:pt>
                <c:pt idx="35759" formatCode="0.00E+00">
                  <c:v>2836.51</c:v>
                </c:pt>
                <c:pt idx="35760" formatCode="0.00E+00">
                  <c:v>2827.3</c:v>
                </c:pt>
                <c:pt idx="35761" formatCode="0.00E+00">
                  <c:v>2817.48</c:v>
                </c:pt>
                <c:pt idx="35762" formatCode="0.00E+00">
                  <c:v>2807.03</c:v>
                </c:pt>
                <c:pt idx="35763" formatCode="0.00E+00">
                  <c:v>2795.97</c:v>
                </c:pt>
                <c:pt idx="35764" formatCode="0.00E+00">
                  <c:v>2784.3</c:v>
                </c:pt>
                <c:pt idx="35765" formatCode="0.00E+00">
                  <c:v>2772.02</c:v>
                </c:pt>
                <c:pt idx="35766" formatCode="0.00E+00">
                  <c:v>2759.13</c:v>
                </c:pt>
                <c:pt idx="35767" formatCode="0.00E+00">
                  <c:v>2745.63</c:v>
                </c:pt>
                <c:pt idx="35768" formatCode="0.00E+00">
                  <c:v>2731.54</c:v>
                </c:pt>
                <c:pt idx="35769" formatCode="0.00E+00">
                  <c:v>2716.85</c:v>
                </c:pt>
                <c:pt idx="35770" formatCode="0.00E+00">
                  <c:v>2701.56</c:v>
                </c:pt>
                <c:pt idx="35771" formatCode="0.00E+00">
                  <c:v>2685.68</c:v>
                </c:pt>
                <c:pt idx="35772" formatCode="0.00E+00">
                  <c:v>2669.21</c:v>
                </c:pt>
                <c:pt idx="35773" formatCode="0.00E+00">
                  <c:v>2652.15</c:v>
                </c:pt>
                <c:pt idx="35774" formatCode="0.00E+00">
                  <c:v>2634.52</c:v>
                </c:pt>
                <c:pt idx="35775" formatCode="0.00E+00">
                  <c:v>2616.31</c:v>
                </c:pt>
                <c:pt idx="35776" formatCode="0.00E+00">
                  <c:v>2597.52</c:v>
                </c:pt>
                <c:pt idx="35777" formatCode="0.00E+00">
                  <c:v>2578.17</c:v>
                </c:pt>
                <c:pt idx="35778" formatCode="0.00E+00">
                  <c:v>2558.25</c:v>
                </c:pt>
                <c:pt idx="35779" formatCode="0.00E+00">
                  <c:v>2537.77</c:v>
                </c:pt>
                <c:pt idx="35780" formatCode="0.00E+00">
                  <c:v>2516.73</c:v>
                </c:pt>
                <c:pt idx="35781" formatCode="0.00E+00">
                  <c:v>2495.15</c:v>
                </c:pt>
                <c:pt idx="35782" formatCode="0.00E+00">
                  <c:v>2473.0100000000002</c:v>
                </c:pt>
                <c:pt idx="35783" formatCode="0.00E+00">
                  <c:v>2450.34</c:v>
                </c:pt>
                <c:pt idx="35784" formatCode="0.00E+00">
                  <c:v>2427.13</c:v>
                </c:pt>
                <c:pt idx="35785" formatCode="0.00E+00">
                  <c:v>2403.38</c:v>
                </c:pt>
                <c:pt idx="35786" formatCode="0.00E+00">
                  <c:v>2379.11</c:v>
                </c:pt>
                <c:pt idx="35787" formatCode="0.00E+00">
                  <c:v>2354.3200000000002</c:v>
                </c:pt>
                <c:pt idx="35788" formatCode="0.00E+00">
                  <c:v>2329.02</c:v>
                </c:pt>
                <c:pt idx="35789" formatCode="0.00E+00">
                  <c:v>2303.1999999999998</c:v>
                </c:pt>
                <c:pt idx="35790" formatCode="0.00E+00">
                  <c:v>2276.88</c:v>
                </c:pt>
                <c:pt idx="35791" formatCode="0.00E+00">
                  <c:v>2250.06</c:v>
                </c:pt>
                <c:pt idx="35792" formatCode="0.00E+00">
                  <c:v>2222.75</c:v>
                </c:pt>
                <c:pt idx="35793" formatCode="0.00E+00">
                  <c:v>2194.9499999999998</c:v>
                </c:pt>
                <c:pt idx="35794" formatCode="0.00E+00">
                  <c:v>2166.66</c:v>
                </c:pt>
                <c:pt idx="35795" formatCode="0.00E+00">
                  <c:v>2137.91</c:v>
                </c:pt>
                <c:pt idx="35796" formatCode="0.00E+00">
                  <c:v>2108.69</c:v>
                </c:pt>
                <c:pt idx="35797" formatCode="0.00E+00">
                  <c:v>2079</c:v>
                </c:pt>
                <c:pt idx="35798" formatCode="0.00E+00">
                  <c:v>2048.86</c:v>
                </c:pt>
                <c:pt idx="35799" formatCode="0.00E+00">
                  <c:v>2018.27</c:v>
                </c:pt>
                <c:pt idx="35800" formatCode="0.00E+00">
                  <c:v>1987.24</c:v>
                </c:pt>
                <c:pt idx="35801" formatCode="0.00E+00">
                  <c:v>1955.77</c:v>
                </c:pt>
                <c:pt idx="35802" formatCode="0.00E+00">
                  <c:v>1923.87</c:v>
                </c:pt>
                <c:pt idx="35803" formatCode="0.00E+00">
                  <c:v>1891.56</c:v>
                </c:pt>
                <c:pt idx="35804" formatCode="0.00E+00">
                  <c:v>1858.82</c:v>
                </c:pt>
                <c:pt idx="35805" formatCode="0.00E+00">
                  <c:v>1825.68</c:v>
                </c:pt>
                <c:pt idx="35806" formatCode="0.00E+00">
                  <c:v>1792.15</c:v>
                </c:pt>
                <c:pt idx="35807" formatCode="0.00E+00">
                  <c:v>1758.21</c:v>
                </c:pt>
                <c:pt idx="35808" formatCode="0.00E+00">
                  <c:v>1723.9</c:v>
                </c:pt>
                <c:pt idx="35809" formatCode="0.00E+00">
                  <c:v>1689.2</c:v>
                </c:pt>
                <c:pt idx="35810" formatCode="0.00E+00">
                  <c:v>1654.14</c:v>
                </c:pt>
                <c:pt idx="35811" formatCode="0.00E+00">
                  <c:v>1618.71</c:v>
                </c:pt>
                <c:pt idx="35812" formatCode="0.00E+00">
                  <c:v>1582.93</c:v>
                </c:pt>
                <c:pt idx="35813" formatCode="0.00E+00">
                  <c:v>1546.8</c:v>
                </c:pt>
                <c:pt idx="35814" formatCode="0.00E+00">
                  <c:v>1510.33</c:v>
                </c:pt>
                <c:pt idx="35815" formatCode="0.00E+00">
                  <c:v>1473.53</c:v>
                </c:pt>
                <c:pt idx="35816" formatCode="0.00E+00">
                  <c:v>1436.41</c:v>
                </c:pt>
                <c:pt idx="35817" formatCode="0.00E+00">
                  <c:v>1398.97</c:v>
                </c:pt>
                <c:pt idx="35818" formatCode="0.00E+00">
                  <c:v>1361.23</c:v>
                </c:pt>
                <c:pt idx="35819" formatCode="0.00E+00">
                  <c:v>1323.19</c:v>
                </c:pt>
                <c:pt idx="35820" formatCode="0.00E+00">
                  <c:v>1284.8599999999999</c:v>
                </c:pt>
                <c:pt idx="35821" formatCode="0.00E+00">
                  <c:v>1246.25</c:v>
                </c:pt>
                <c:pt idx="35822" formatCode="0.00E+00">
                  <c:v>1207.3599999999999</c:v>
                </c:pt>
                <c:pt idx="35823" formatCode="0.00E+00">
                  <c:v>1168.21</c:v>
                </c:pt>
                <c:pt idx="35824" formatCode="0.00E+00">
                  <c:v>1128.8</c:v>
                </c:pt>
                <c:pt idx="35825" formatCode="0.00E+00">
                  <c:v>1089.1500000000001</c:v>
                </c:pt>
                <c:pt idx="35826" formatCode="0.00E+00">
                  <c:v>1049.26</c:v>
                </c:pt>
                <c:pt idx="35827" formatCode="0.00E+00">
                  <c:v>1009.14</c:v>
                </c:pt>
                <c:pt idx="35828">
                  <c:v>968.79399999999998</c:v>
                </c:pt>
                <c:pt idx="35829">
                  <c:v>928.23900000000003</c:v>
                </c:pt>
                <c:pt idx="35830">
                  <c:v>887.48</c:v>
                </c:pt>
                <c:pt idx="35831">
                  <c:v>846.52700000000004</c:v>
                </c:pt>
                <c:pt idx="35832">
                  <c:v>805.38800000000003</c:v>
                </c:pt>
                <c:pt idx="35833">
                  <c:v>764.07299999999998</c:v>
                </c:pt>
                <c:pt idx="35834">
                  <c:v>722.59</c:v>
                </c:pt>
                <c:pt idx="35835">
                  <c:v>680.94899999999996</c:v>
                </c:pt>
                <c:pt idx="35836">
                  <c:v>639.15899999999999</c:v>
                </c:pt>
                <c:pt idx="35837">
                  <c:v>597.22900000000004</c:v>
                </c:pt>
                <c:pt idx="35838">
                  <c:v>555.16700000000003</c:v>
                </c:pt>
                <c:pt idx="35839">
                  <c:v>512.98400000000004</c:v>
                </c:pt>
                <c:pt idx="35840">
                  <c:v>470.68900000000002</c:v>
                </c:pt>
                <c:pt idx="35841">
                  <c:v>428.29</c:v>
                </c:pt>
                <c:pt idx="35842">
                  <c:v>385.798</c:v>
                </c:pt>
                <c:pt idx="35843">
                  <c:v>343.221</c:v>
                </c:pt>
                <c:pt idx="35844">
                  <c:v>300.56900000000002</c:v>
                </c:pt>
                <c:pt idx="35845">
                  <c:v>257.85000000000002</c:v>
                </c:pt>
                <c:pt idx="35846">
                  <c:v>215.07499999999999</c:v>
                </c:pt>
                <c:pt idx="35847">
                  <c:v>172.25299999999999</c:v>
                </c:pt>
                <c:pt idx="35848">
                  <c:v>129.392</c:v>
                </c:pt>
                <c:pt idx="35849">
                  <c:v>86.502899999999997</c:v>
                </c:pt>
                <c:pt idx="35850">
                  <c:v>43.594799999999999</c:v>
                </c:pt>
                <c:pt idx="35851">
                  <c:v>0.67713100000000004</c:v>
                </c:pt>
                <c:pt idx="35852">
                  <c:v>-42.240499999999997</c:v>
                </c:pt>
                <c:pt idx="35853">
                  <c:v>-85.148799999999994</c:v>
                </c:pt>
                <c:pt idx="35854">
                  <c:v>-128.03899999999999</c:v>
                </c:pt>
                <c:pt idx="35855">
                  <c:v>-170.9</c:v>
                </c:pt>
                <c:pt idx="35856">
                  <c:v>-213.72499999999999</c:v>
                </c:pt>
                <c:pt idx="35857">
                  <c:v>-256.50200000000001</c:v>
                </c:pt>
                <c:pt idx="35858">
                  <c:v>-299.22399999999999</c:v>
                </c:pt>
                <c:pt idx="35859">
                  <c:v>-341.88</c:v>
                </c:pt>
                <c:pt idx="35860">
                  <c:v>-384.46100000000001</c:v>
                </c:pt>
                <c:pt idx="35861">
                  <c:v>-426.95800000000003</c:v>
                </c:pt>
                <c:pt idx="35862">
                  <c:v>-469.36200000000002</c:v>
                </c:pt>
                <c:pt idx="35863">
                  <c:v>-511.66300000000001</c:v>
                </c:pt>
                <c:pt idx="35864">
                  <c:v>-553.85199999999998</c:v>
                </c:pt>
                <c:pt idx="35865">
                  <c:v>-595.91899999999998</c:v>
                </c:pt>
                <c:pt idx="35866">
                  <c:v>-637.85699999999997</c:v>
                </c:pt>
                <c:pt idx="35867">
                  <c:v>-679.654</c:v>
                </c:pt>
                <c:pt idx="35868">
                  <c:v>-721.30399999999997</c:v>
                </c:pt>
                <c:pt idx="35869">
                  <c:v>-762.79499999999996</c:v>
                </c:pt>
                <c:pt idx="35870">
                  <c:v>-804.11900000000003</c:v>
                </c:pt>
                <c:pt idx="35871">
                  <c:v>-845.26700000000005</c:v>
                </c:pt>
                <c:pt idx="35872">
                  <c:v>-886.23</c:v>
                </c:pt>
                <c:pt idx="35873">
                  <c:v>-927</c:v>
                </c:pt>
                <c:pt idx="35874">
                  <c:v>-967.56600000000003</c:v>
                </c:pt>
                <c:pt idx="35875" formatCode="0.00E+00">
                  <c:v>-1007.92</c:v>
                </c:pt>
                <c:pt idx="35876" formatCode="0.00E+00">
                  <c:v>-1048.05</c:v>
                </c:pt>
                <c:pt idx="35877" formatCode="0.00E+00">
                  <c:v>-1087.96</c:v>
                </c:pt>
                <c:pt idx="35878" formatCode="0.00E+00">
                  <c:v>-1127.6199999999999</c:v>
                </c:pt>
                <c:pt idx="35879" formatCode="0.00E+00">
                  <c:v>-1167.04</c:v>
                </c:pt>
                <c:pt idx="35880" formatCode="0.00E+00">
                  <c:v>-1206.2</c:v>
                </c:pt>
                <c:pt idx="35881" formatCode="0.00E+00">
                  <c:v>-1245.0999999999999</c:v>
                </c:pt>
                <c:pt idx="35882" formatCode="0.00E+00">
                  <c:v>-1283.73</c:v>
                </c:pt>
                <c:pt idx="35883" formatCode="0.00E+00">
                  <c:v>-1322.08</c:v>
                </c:pt>
                <c:pt idx="35884" formatCode="0.00E+00">
                  <c:v>-1360.13</c:v>
                </c:pt>
                <c:pt idx="35885" formatCode="0.00E+00">
                  <c:v>-1397.89</c:v>
                </c:pt>
                <c:pt idx="35886" formatCode="0.00E+00">
                  <c:v>-1435.34</c:v>
                </c:pt>
                <c:pt idx="35887" formatCode="0.00E+00">
                  <c:v>-1472.48</c:v>
                </c:pt>
                <c:pt idx="35888" formatCode="0.00E+00">
                  <c:v>-1509.3</c:v>
                </c:pt>
                <c:pt idx="35889" formatCode="0.00E+00">
                  <c:v>-1545.78</c:v>
                </c:pt>
                <c:pt idx="35890" formatCode="0.00E+00">
                  <c:v>-1581.93</c:v>
                </c:pt>
                <c:pt idx="35891" formatCode="0.00E+00">
                  <c:v>-1617.73</c:v>
                </c:pt>
                <c:pt idx="35892" formatCode="0.00E+00">
                  <c:v>-1653.18</c:v>
                </c:pt>
                <c:pt idx="35893" formatCode="0.00E+00">
                  <c:v>-1688.26</c:v>
                </c:pt>
                <c:pt idx="35894" formatCode="0.00E+00">
                  <c:v>-1722.97</c:v>
                </c:pt>
                <c:pt idx="35895" formatCode="0.00E+00">
                  <c:v>-1757.31</c:v>
                </c:pt>
                <c:pt idx="35896" formatCode="0.00E+00">
                  <c:v>-1791.26</c:v>
                </c:pt>
                <c:pt idx="35897" formatCode="0.00E+00">
                  <c:v>-1824.82</c:v>
                </c:pt>
                <c:pt idx="35898" formatCode="0.00E+00">
                  <c:v>-1857.98</c:v>
                </c:pt>
                <c:pt idx="35899" formatCode="0.00E+00">
                  <c:v>-1890.74</c:v>
                </c:pt>
                <c:pt idx="35900" formatCode="0.00E+00">
                  <c:v>-1923.08</c:v>
                </c:pt>
                <c:pt idx="35901" formatCode="0.00E+00">
                  <c:v>-1954.99</c:v>
                </c:pt>
                <c:pt idx="35902" formatCode="0.00E+00">
                  <c:v>-1986.48</c:v>
                </c:pt>
                <c:pt idx="35903" formatCode="0.00E+00">
                  <c:v>-2017.54</c:v>
                </c:pt>
                <c:pt idx="35904" formatCode="0.00E+00">
                  <c:v>-2048.15</c:v>
                </c:pt>
                <c:pt idx="35905" formatCode="0.00E+00">
                  <c:v>-2078.31</c:v>
                </c:pt>
                <c:pt idx="35906" formatCode="0.00E+00">
                  <c:v>-2108.02</c:v>
                </c:pt>
                <c:pt idx="35907" formatCode="0.00E+00">
                  <c:v>-2137.27</c:v>
                </c:pt>
                <c:pt idx="35908" formatCode="0.00E+00">
                  <c:v>-2166.0500000000002</c:v>
                </c:pt>
                <c:pt idx="35909" formatCode="0.00E+00">
                  <c:v>-2194.36</c:v>
                </c:pt>
                <c:pt idx="35910" formatCode="0.00E+00">
                  <c:v>-2222.1799999999998</c:v>
                </c:pt>
                <c:pt idx="35911" formatCode="0.00E+00">
                  <c:v>-2249.52</c:v>
                </c:pt>
                <c:pt idx="35912" formatCode="0.00E+00">
                  <c:v>-2276.36</c:v>
                </c:pt>
                <c:pt idx="35913" formatCode="0.00E+00">
                  <c:v>-2302.71</c:v>
                </c:pt>
                <c:pt idx="35914" formatCode="0.00E+00">
                  <c:v>-2328.5500000000002</c:v>
                </c:pt>
                <c:pt idx="35915" formatCode="0.00E+00">
                  <c:v>-2353.89</c:v>
                </c:pt>
                <c:pt idx="35916" formatCode="0.00E+00">
                  <c:v>-2378.6999999999998</c:v>
                </c:pt>
                <c:pt idx="35917" formatCode="0.00E+00">
                  <c:v>-2403</c:v>
                </c:pt>
                <c:pt idx="35918" formatCode="0.00E+00">
                  <c:v>-2426.77</c:v>
                </c:pt>
                <c:pt idx="35919" formatCode="0.00E+00">
                  <c:v>-2450</c:v>
                </c:pt>
                <c:pt idx="35920" formatCode="0.00E+00">
                  <c:v>-2472.6999999999998</c:v>
                </c:pt>
                <c:pt idx="35921" formatCode="0.00E+00">
                  <c:v>-2494.86</c:v>
                </c:pt>
                <c:pt idx="35922" formatCode="0.00E+00">
                  <c:v>-2516.48</c:v>
                </c:pt>
                <c:pt idx="35923" formatCode="0.00E+00">
                  <c:v>-2537.54</c:v>
                </c:pt>
                <c:pt idx="35924" formatCode="0.00E+00">
                  <c:v>-2558.0500000000002</c:v>
                </c:pt>
                <c:pt idx="35925" formatCode="0.00E+00">
                  <c:v>-2577.9899999999998</c:v>
                </c:pt>
                <c:pt idx="35926" formatCode="0.00E+00">
                  <c:v>-2597.37</c:v>
                </c:pt>
                <c:pt idx="35927" formatCode="0.00E+00">
                  <c:v>-2616.19</c:v>
                </c:pt>
                <c:pt idx="35928" formatCode="0.00E+00">
                  <c:v>-2634.43</c:v>
                </c:pt>
                <c:pt idx="35929" formatCode="0.00E+00">
                  <c:v>-2652.09</c:v>
                </c:pt>
                <c:pt idx="35930" formatCode="0.00E+00">
                  <c:v>-2669.17</c:v>
                </c:pt>
                <c:pt idx="35931" formatCode="0.00E+00">
                  <c:v>-2685.67</c:v>
                </c:pt>
                <c:pt idx="35932" formatCode="0.00E+00">
                  <c:v>-2701.58</c:v>
                </c:pt>
                <c:pt idx="35933" formatCode="0.00E+00">
                  <c:v>-2716.89</c:v>
                </c:pt>
                <c:pt idx="35934" formatCode="0.00E+00">
                  <c:v>-2731.62</c:v>
                </c:pt>
                <c:pt idx="35935" formatCode="0.00E+00">
                  <c:v>-2745.74</c:v>
                </c:pt>
                <c:pt idx="35936" formatCode="0.00E+00">
                  <c:v>-2759.26</c:v>
                </c:pt>
                <c:pt idx="35937" formatCode="0.00E+00">
                  <c:v>-2772.18</c:v>
                </c:pt>
                <c:pt idx="35938" formatCode="0.00E+00">
                  <c:v>-2784.49</c:v>
                </c:pt>
                <c:pt idx="35939" formatCode="0.00E+00">
                  <c:v>-2796.19</c:v>
                </c:pt>
                <c:pt idx="35940" formatCode="0.00E+00">
                  <c:v>-2807.28</c:v>
                </c:pt>
                <c:pt idx="35941" formatCode="0.00E+00">
                  <c:v>-2817.76</c:v>
                </c:pt>
                <c:pt idx="35942" formatCode="0.00E+00">
                  <c:v>-2827.61</c:v>
                </c:pt>
                <c:pt idx="35943" formatCode="0.00E+00">
                  <c:v>-2836.85</c:v>
                </c:pt>
                <c:pt idx="35944" formatCode="0.00E+00">
                  <c:v>-2845.47</c:v>
                </c:pt>
                <c:pt idx="35945" formatCode="0.00E+00">
                  <c:v>-2853.46</c:v>
                </c:pt>
                <c:pt idx="35946" formatCode="0.00E+00">
                  <c:v>-2860.83</c:v>
                </c:pt>
                <c:pt idx="35947" formatCode="0.00E+00">
                  <c:v>-2867.57</c:v>
                </c:pt>
                <c:pt idx="35948" formatCode="0.00E+00">
                  <c:v>-2873.68</c:v>
                </c:pt>
                <c:pt idx="35949" formatCode="0.00E+00">
                  <c:v>-2879.16</c:v>
                </c:pt>
                <c:pt idx="35950" formatCode="0.00E+00">
                  <c:v>-2884.02</c:v>
                </c:pt>
                <c:pt idx="35951" formatCode="0.00E+00">
                  <c:v>-2888.24</c:v>
                </c:pt>
                <c:pt idx="35952" formatCode="0.00E+00">
                  <c:v>-2891.83</c:v>
                </c:pt>
                <c:pt idx="35953" formatCode="0.00E+00">
                  <c:v>-2894.78</c:v>
                </c:pt>
                <c:pt idx="35954" formatCode="0.00E+00">
                  <c:v>-2897.1</c:v>
                </c:pt>
                <c:pt idx="35955" formatCode="0.00E+00">
                  <c:v>-2898.79</c:v>
                </c:pt>
                <c:pt idx="35956" formatCode="0.00E+00">
                  <c:v>-2899.84</c:v>
                </c:pt>
                <c:pt idx="35957" formatCode="0.00E+00">
                  <c:v>-2900.26</c:v>
                </c:pt>
                <c:pt idx="35958" formatCode="0.00E+00">
                  <c:v>-2900.04</c:v>
                </c:pt>
                <c:pt idx="35959" formatCode="0.00E+00">
                  <c:v>-2899.19</c:v>
                </c:pt>
                <c:pt idx="35960" formatCode="0.00E+00">
                  <c:v>-2897.7</c:v>
                </c:pt>
                <c:pt idx="35961" formatCode="0.00E+00">
                  <c:v>-2895.57</c:v>
                </c:pt>
                <c:pt idx="35962" formatCode="0.00E+00">
                  <c:v>-2892.82</c:v>
                </c:pt>
                <c:pt idx="35963" formatCode="0.00E+00">
                  <c:v>-2889.42</c:v>
                </c:pt>
                <c:pt idx="35964" formatCode="0.00E+00">
                  <c:v>-2885.4</c:v>
                </c:pt>
                <c:pt idx="35965" formatCode="0.00E+00">
                  <c:v>-2880.74</c:v>
                </c:pt>
                <c:pt idx="35966" formatCode="0.00E+00">
                  <c:v>-2875.46</c:v>
                </c:pt>
                <c:pt idx="35967" formatCode="0.00E+00">
                  <c:v>-2869.54</c:v>
                </c:pt>
                <c:pt idx="35968" formatCode="0.00E+00">
                  <c:v>-2862.99</c:v>
                </c:pt>
                <c:pt idx="35969" formatCode="0.00E+00">
                  <c:v>-2855.82</c:v>
                </c:pt>
                <c:pt idx="35970" formatCode="0.00E+00">
                  <c:v>-2848.02</c:v>
                </c:pt>
                <c:pt idx="35971" formatCode="0.00E+00">
                  <c:v>-2839.6</c:v>
                </c:pt>
                <c:pt idx="35972" formatCode="0.00E+00">
                  <c:v>-2830.55</c:v>
                </c:pt>
                <c:pt idx="35973" formatCode="0.00E+00">
                  <c:v>-2820.89</c:v>
                </c:pt>
                <c:pt idx="35974" formatCode="0.00E+00">
                  <c:v>-2810.61</c:v>
                </c:pt>
                <c:pt idx="35975" formatCode="0.00E+00">
                  <c:v>-2799.71</c:v>
                </c:pt>
                <c:pt idx="35976" formatCode="0.00E+00">
                  <c:v>-2788.2</c:v>
                </c:pt>
                <c:pt idx="35977" formatCode="0.00E+00">
                  <c:v>-2776.08</c:v>
                </c:pt>
                <c:pt idx="35978" formatCode="0.00E+00">
                  <c:v>-2763.35</c:v>
                </c:pt>
                <c:pt idx="35979" formatCode="0.00E+00">
                  <c:v>-2750.01</c:v>
                </c:pt>
                <c:pt idx="35980" formatCode="0.00E+00">
                  <c:v>-2736.07</c:v>
                </c:pt>
                <c:pt idx="35981" formatCode="0.00E+00">
                  <c:v>-2721.54</c:v>
                </c:pt>
                <c:pt idx="35982" formatCode="0.00E+00">
                  <c:v>-2706.4</c:v>
                </c:pt>
                <c:pt idx="35983" formatCode="0.00E+00">
                  <c:v>-2690.68</c:v>
                </c:pt>
                <c:pt idx="35984" formatCode="0.00E+00">
                  <c:v>-2674.36</c:v>
                </c:pt>
                <c:pt idx="35985" formatCode="0.00E+00">
                  <c:v>-2657.46</c:v>
                </c:pt>
                <c:pt idx="35986" formatCode="0.00E+00">
                  <c:v>-2639.98</c:v>
                </c:pt>
                <c:pt idx="35987" formatCode="0.00E+00">
                  <c:v>-2621.91</c:v>
                </c:pt>
                <c:pt idx="35988" formatCode="0.00E+00">
                  <c:v>-2603.2800000000002</c:v>
                </c:pt>
                <c:pt idx="35989" formatCode="0.00E+00">
                  <c:v>-2584.0700000000002</c:v>
                </c:pt>
                <c:pt idx="35990" formatCode="0.00E+00">
                  <c:v>-2564.3000000000002</c:v>
                </c:pt>
                <c:pt idx="35991" formatCode="0.00E+00">
                  <c:v>-2543.9699999999998</c:v>
                </c:pt>
                <c:pt idx="35992" formatCode="0.00E+00">
                  <c:v>-2523.0700000000002</c:v>
                </c:pt>
                <c:pt idx="35993" formatCode="0.00E+00">
                  <c:v>-2501.63</c:v>
                </c:pt>
                <c:pt idx="35994" formatCode="0.00E+00">
                  <c:v>-2479.64</c:v>
                </c:pt>
                <c:pt idx="35995" formatCode="0.00E+00">
                  <c:v>-2457.1</c:v>
                </c:pt>
                <c:pt idx="35996" formatCode="0.00E+00">
                  <c:v>-2434.0300000000002</c:v>
                </c:pt>
                <c:pt idx="35997" formatCode="0.00E+00">
                  <c:v>-2410.42</c:v>
                </c:pt>
                <c:pt idx="35998" formatCode="0.00E+00">
                  <c:v>-2386.29</c:v>
                </c:pt>
                <c:pt idx="35999" formatCode="0.00E+00">
                  <c:v>-2361.63</c:v>
                </c:pt>
                <c:pt idx="36000" formatCode="0.00E+00">
                  <c:v>-2336.46</c:v>
                </c:pt>
                <c:pt idx="36001" formatCode="0.00E+00">
                  <c:v>-2310.77</c:v>
                </c:pt>
                <c:pt idx="36002" formatCode="0.00E+00">
                  <c:v>-2284.58</c:v>
                </c:pt>
                <c:pt idx="36003" formatCode="0.00E+00">
                  <c:v>-2257.88</c:v>
                </c:pt>
                <c:pt idx="36004" formatCode="0.00E+00">
                  <c:v>-2230.6999999999998</c:v>
                </c:pt>
                <c:pt idx="36005" formatCode="0.00E+00">
                  <c:v>-2203.02</c:v>
                </c:pt>
                <c:pt idx="36006" formatCode="0.00E+00">
                  <c:v>-2174.86</c:v>
                </c:pt>
                <c:pt idx="36007" formatCode="0.00E+00">
                  <c:v>-2146.23</c:v>
                </c:pt>
                <c:pt idx="36008" formatCode="0.00E+00">
                  <c:v>-2117.12</c:v>
                </c:pt>
                <c:pt idx="36009" formatCode="0.00E+00">
                  <c:v>-2087.5500000000002</c:v>
                </c:pt>
                <c:pt idx="36010" formatCode="0.00E+00">
                  <c:v>-2057.52</c:v>
                </c:pt>
                <c:pt idx="36011" formatCode="0.00E+00">
                  <c:v>-2027.04</c:v>
                </c:pt>
                <c:pt idx="36012" formatCode="0.00E+00">
                  <c:v>-1996.12</c:v>
                </c:pt>
                <c:pt idx="36013" formatCode="0.00E+00">
                  <c:v>-1964.76</c:v>
                </c:pt>
                <c:pt idx="36014" formatCode="0.00E+00">
                  <c:v>-1932.97</c:v>
                </c:pt>
                <c:pt idx="36015" formatCode="0.00E+00">
                  <c:v>-1900.76</c:v>
                </c:pt>
                <c:pt idx="36016" formatCode="0.00E+00">
                  <c:v>-1868.13</c:v>
                </c:pt>
                <c:pt idx="36017" formatCode="0.00E+00">
                  <c:v>-1835.09</c:v>
                </c:pt>
                <c:pt idx="36018" formatCode="0.00E+00">
                  <c:v>-1801.65</c:v>
                </c:pt>
                <c:pt idx="36019" formatCode="0.00E+00">
                  <c:v>-1767.82</c:v>
                </c:pt>
                <c:pt idx="36020" formatCode="0.00E+00">
                  <c:v>-1733.6</c:v>
                </c:pt>
                <c:pt idx="36021" formatCode="0.00E+00">
                  <c:v>-1698.99</c:v>
                </c:pt>
                <c:pt idx="36022" formatCode="0.00E+00">
                  <c:v>-1664.02</c:v>
                </c:pt>
                <c:pt idx="36023" formatCode="0.00E+00">
                  <c:v>-1628.68</c:v>
                </c:pt>
                <c:pt idx="36024" formatCode="0.00E+00">
                  <c:v>-1592.98</c:v>
                </c:pt>
                <c:pt idx="36025" formatCode="0.00E+00">
                  <c:v>-1556.94</c:v>
                </c:pt>
                <c:pt idx="36026" formatCode="0.00E+00">
                  <c:v>-1520.55</c:v>
                </c:pt>
                <c:pt idx="36027" formatCode="0.00E+00">
                  <c:v>-1483.83</c:v>
                </c:pt>
                <c:pt idx="36028" formatCode="0.00E+00">
                  <c:v>-1446.79</c:v>
                </c:pt>
                <c:pt idx="36029" formatCode="0.00E+00">
                  <c:v>-1409.43</c:v>
                </c:pt>
                <c:pt idx="36030" formatCode="0.00E+00">
                  <c:v>-1371.76</c:v>
                </c:pt>
                <c:pt idx="36031" formatCode="0.00E+00">
                  <c:v>-1333.79</c:v>
                </c:pt>
                <c:pt idx="36032" formatCode="0.00E+00">
                  <c:v>-1295.52</c:v>
                </c:pt>
                <c:pt idx="36033" formatCode="0.00E+00">
                  <c:v>-1256.98</c:v>
                </c:pt>
                <c:pt idx="36034" formatCode="0.00E+00">
                  <c:v>-1218.1500000000001</c:v>
                </c:pt>
                <c:pt idx="36035" formatCode="0.00E+00">
                  <c:v>-1179.06</c:v>
                </c:pt>
                <c:pt idx="36036" formatCode="0.00E+00">
                  <c:v>-1139.72</c:v>
                </c:pt>
                <c:pt idx="36037" formatCode="0.00E+00">
                  <c:v>-1100.1199999999999</c:v>
                </c:pt>
                <c:pt idx="36038" formatCode="0.00E+00">
                  <c:v>-1060.28</c:v>
                </c:pt>
                <c:pt idx="36039" formatCode="0.00E+00">
                  <c:v>-1020.21</c:v>
                </c:pt>
                <c:pt idx="36040">
                  <c:v>-979.91800000000001</c:v>
                </c:pt>
                <c:pt idx="36041">
                  <c:v>-939.41</c:v>
                </c:pt>
                <c:pt idx="36042">
                  <c:v>-898.69500000000005</c:v>
                </c:pt>
                <c:pt idx="36043">
                  <c:v>-857.78300000000002</c:v>
                </c:pt>
                <c:pt idx="36044">
                  <c:v>-816.68399999999997</c:v>
                </c:pt>
                <c:pt idx="36045">
                  <c:v>-775.40499999999997</c:v>
                </c:pt>
                <c:pt idx="36046">
                  <c:v>-733.95600000000002</c:v>
                </c:pt>
                <c:pt idx="36047">
                  <c:v>-692.34699999999998</c:v>
                </c:pt>
                <c:pt idx="36048">
                  <c:v>-650.58600000000001</c:v>
                </c:pt>
                <c:pt idx="36049">
                  <c:v>-608.68200000000002</c:v>
                </c:pt>
                <c:pt idx="36050">
                  <c:v>-566.64499999999998</c:v>
                </c:pt>
                <c:pt idx="36051">
                  <c:v>-524.48400000000004</c:v>
                </c:pt>
                <c:pt idx="36052">
                  <c:v>-482.20800000000003</c:v>
                </c:pt>
                <c:pt idx="36053">
                  <c:v>-439.82600000000002</c:v>
                </c:pt>
                <c:pt idx="36054">
                  <c:v>-397.34699999999998</c:v>
                </c:pt>
                <c:pt idx="36055">
                  <c:v>-354.78199999999998</c:v>
                </c:pt>
                <c:pt idx="36056">
                  <c:v>-312.13900000000001</c:v>
                </c:pt>
                <c:pt idx="36057">
                  <c:v>-269.42700000000002</c:v>
                </c:pt>
                <c:pt idx="36058">
                  <c:v>-226.65600000000001</c:v>
                </c:pt>
                <c:pt idx="36059">
                  <c:v>-183.83500000000001</c:v>
                </c:pt>
                <c:pt idx="36060">
                  <c:v>-140.97300000000001</c:v>
                </c:pt>
                <c:pt idx="36061">
                  <c:v>-98.080799999999996</c:v>
                </c:pt>
                <c:pt idx="36062">
                  <c:v>-55.166600000000003</c:v>
                </c:pt>
                <c:pt idx="36063">
                  <c:v>-12.2403</c:v>
                </c:pt>
                <c:pt idx="36064">
                  <c:v>30.688500000000001</c:v>
                </c:pt>
                <c:pt idx="36065">
                  <c:v>73.610600000000005</c:v>
                </c:pt>
                <c:pt idx="36066">
                  <c:v>116.51600000000001</c:v>
                </c:pt>
                <c:pt idx="36067">
                  <c:v>159.39699999999999</c:v>
                </c:pt>
                <c:pt idx="36068">
                  <c:v>202.24299999999999</c:v>
                </c:pt>
                <c:pt idx="36069">
                  <c:v>245.04400000000001</c:v>
                </c:pt>
                <c:pt idx="36070">
                  <c:v>287.79199999999997</c:v>
                </c:pt>
                <c:pt idx="36071">
                  <c:v>330.476</c:v>
                </c:pt>
                <c:pt idx="36072">
                  <c:v>373.089</c:v>
                </c:pt>
                <c:pt idx="36073">
                  <c:v>415.61900000000003</c:v>
                </c:pt>
                <c:pt idx="36074">
                  <c:v>458.05900000000003</c:v>
                </c:pt>
                <c:pt idx="36075">
                  <c:v>500.399</c:v>
                </c:pt>
                <c:pt idx="36076">
                  <c:v>542.62900000000002</c:v>
                </c:pt>
                <c:pt idx="36077">
                  <c:v>584.74</c:v>
                </c:pt>
                <c:pt idx="36078">
                  <c:v>626.72400000000005</c:v>
                </c:pt>
                <c:pt idx="36079">
                  <c:v>668.57</c:v>
                </c:pt>
                <c:pt idx="36080">
                  <c:v>710.26900000000001</c:v>
                </c:pt>
                <c:pt idx="36081">
                  <c:v>751.81399999999996</c:v>
                </c:pt>
                <c:pt idx="36082">
                  <c:v>793.19399999999996</c:v>
                </c:pt>
                <c:pt idx="36083">
                  <c:v>834.4</c:v>
                </c:pt>
                <c:pt idx="36084">
                  <c:v>875.42399999999998</c:v>
                </c:pt>
                <c:pt idx="36085">
                  <c:v>916.25599999999997</c:v>
                </c:pt>
                <c:pt idx="36086">
                  <c:v>956.88699999999994</c:v>
                </c:pt>
                <c:pt idx="36087">
                  <c:v>997.30899999999997</c:v>
                </c:pt>
                <c:pt idx="36088" formatCode="0.00E+00">
                  <c:v>1037.51</c:v>
                </c:pt>
                <c:pt idx="36089" formatCode="0.00E+00">
                  <c:v>1077.49</c:v>
                </c:pt>
                <c:pt idx="36090" formatCode="0.00E+00">
                  <c:v>1117.23</c:v>
                </c:pt>
                <c:pt idx="36091" formatCode="0.00E+00">
                  <c:v>1156.73</c:v>
                </c:pt>
                <c:pt idx="36092" formatCode="0.00E+00">
                  <c:v>1195.97</c:v>
                </c:pt>
                <c:pt idx="36093" formatCode="0.00E+00">
                  <c:v>1234.95</c:v>
                </c:pt>
                <c:pt idx="36094" formatCode="0.00E+00">
                  <c:v>1273.6600000000001</c:v>
                </c:pt>
                <c:pt idx="36095" formatCode="0.00E+00">
                  <c:v>1312.09</c:v>
                </c:pt>
                <c:pt idx="36096" formatCode="0.00E+00">
                  <c:v>1350.23</c:v>
                </c:pt>
                <c:pt idx="36097" formatCode="0.00E+00">
                  <c:v>1388.08</c:v>
                </c:pt>
                <c:pt idx="36098" formatCode="0.00E+00">
                  <c:v>1425.63</c:v>
                </c:pt>
                <c:pt idx="36099" formatCode="0.00E+00">
                  <c:v>1462.86</c:v>
                </c:pt>
                <c:pt idx="36100" formatCode="0.00E+00">
                  <c:v>1499.77</c:v>
                </c:pt>
                <c:pt idx="36101" formatCode="0.00E+00">
                  <c:v>1536.35</c:v>
                </c:pt>
                <c:pt idx="36102" formatCode="0.00E+00">
                  <c:v>1572.6</c:v>
                </c:pt>
                <c:pt idx="36103" formatCode="0.00E+00">
                  <c:v>1608.5</c:v>
                </c:pt>
                <c:pt idx="36104" formatCode="0.00E+00">
                  <c:v>1644.05</c:v>
                </c:pt>
                <c:pt idx="36105" formatCode="0.00E+00">
                  <c:v>1679.24</c:v>
                </c:pt>
                <c:pt idx="36106" formatCode="0.00E+00">
                  <c:v>1714.07</c:v>
                </c:pt>
                <c:pt idx="36107" formatCode="0.00E+00">
                  <c:v>1748.52</c:v>
                </c:pt>
                <c:pt idx="36108" formatCode="0.00E+00">
                  <c:v>1782.58</c:v>
                </c:pt>
                <c:pt idx="36109" formatCode="0.00E+00">
                  <c:v>1816.25</c:v>
                </c:pt>
                <c:pt idx="36110" formatCode="0.00E+00">
                  <c:v>1849.53</c:v>
                </c:pt>
                <c:pt idx="36111" formatCode="0.00E+00">
                  <c:v>1882.4</c:v>
                </c:pt>
                <c:pt idx="36112" formatCode="0.00E+00">
                  <c:v>1914.86</c:v>
                </c:pt>
                <c:pt idx="36113" formatCode="0.00E+00">
                  <c:v>1946.9</c:v>
                </c:pt>
                <c:pt idx="36114" formatCode="0.00E+00">
                  <c:v>1978.51</c:v>
                </c:pt>
                <c:pt idx="36115" formatCode="0.00E+00">
                  <c:v>2009.69</c:v>
                </c:pt>
                <c:pt idx="36116" formatCode="0.00E+00">
                  <c:v>2040.43</c:v>
                </c:pt>
                <c:pt idx="36117" formatCode="0.00E+00">
                  <c:v>2070.7199999999998</c:v>
                </c:pt>
                <c:pt idx="36118" formatCode="0.00E+00">
                  <c:v>2100.56</c:v>
                </c:pt>
                <c:pt idx="36119" formatCode="0.00E+00">
                  <c:v>2129.94</c:v>
                </c:pt>
                <c:pt idx="36120" formatCode="0.00E+00">
                  <c:v>2158.86</c:v>
                </c:pt>
                <c:pt idx="36121" formatCode="0.00E+00">
                  <c:v>2187.3000000000002</c:v>
                </c:pt>
                <c:pt idx="36122" formatCode="0.00E+00">
                  <c:v>2215.2600000000002</c:v>
                </c:pt>
                <c:pt idx="36123" formatCode="0.00E+00">
                  <c:v>2242.7399999999998</c:v>
                </c:pt>
                <c:pt idx="36124" formatCode="0.00E+00">
                  <c:v>2269.7199999999998</c:v>
                </c:pt>
                <c:pt idx="36125" formatCode="0.00E+00">
                  <c:v>2296.21</c:v>
                </c:pt>
                <c:pt idx="36126" formatCode="0.00E+00">
                  <c:v>2322.19</c:v>
                </c:pt>
                <c:pt idx="36127" formatCode="0.00E+00">
                  <c:v>2347.67</c:v>
                </c:pt>
                <c:pt idx="36128" formatCode="0.00E+00">
                  <c:v>2372.63</c:v>
                </c:pt>
                <c:pt idx="36129" formatCode="0.00E+00">
                  <c:v>2397.0700000000002</c:v>
                </c:pt>
                <c:pt idx="36130" formatCode="0.00E+00">
                  <c:v>2420.9899999999998</c:v>
                </c:pt>
                <c:pt idx="36131" formatCode="0.00E+00">
                  <c:v>2444.38</c:v>
                </c:pt>
                <c:pt idx="36132" formatCode="0.00E+00">
                  <c:v>2467.23</c:v>
                </c:pt>
                <c:pt idx="36133" formatCode="0.00E+00">
                  <c:v>2489.54</c:v>
                </c:pt>
                <c:pt idx="36134" formatCode="0.00E+00">
                  <c:v>2511.31</c:v>
                </c:pt>
                <c:pt idx="36135" formatCode="0.00E+00">
                  <c:v>2532.52</c:v>
                </c:pt>
                <c:pt idx="36136" formatCode="0.00E+00">
                  <c:v>2553.19</c:v>
                </c:pt>
                <c:pt idx="36137" formatCode="0.00E+00">
                  <c:v>2573.29</c:v>
                </c:pt>
                <c:pt idx="36138" formatCode="0.00E+00">
                  <c:v>2592.83</c:v>
                </c:pt>
                <c:pt idx="36139" formatCode="0.00E+00">
                  <c:v>2611.8000000000002</c:v>
                </c:pt>
                <c:pt idx="36140" formatCode="0.00E+00">
                  <c:v>2630.2</c:v>
                </c:pt>
                <c:pt idx="36141" formatCode="0.00E+00">
                  <c:v>2648.02</c:v>
                </c:pt>
                <c:pt idx="36142" formatCode="0.00E+00">
                  <c:v>2665.26</c:v>
                </c:pt>
                <c:pt idx="36143" formatCode="0.00E+00">
                  <c:v>2681.92</c:v>
                </c:pt>
                <c:pt idx="36144" formatCode="0.00E+00">
                  <c:v>2697.99</c:v>
                </c:pt>
                <c:pt idx="36145" formatCode="0.00E+00">
                  <c:v>2713.48</c:v>
                </c:pt>
                <c:pt idx="36146" formatCode="0.00E+00">
                  <c:v>2728.36</c:v>
                </c:pt>
                <c:pt idx="36147" formatCode="0.00E+00">
                  <c:v>2742.65</c:v>
                </c:pt>
                <c:pt idx="36148" formatCode="0.00E+00">
                  <c:v>2756.34</c:v>
                </c:pt>
                <c:pt idx="36149" formatCode="0.00E+00">
                  <c:v>2769.42</c:v>
                </c:pt>
                <c:pt idx="36150" formatCode="0.00E+00">
                  <c:v>2781.9</c:v>
                </c:pt>
                <c:pt idx="36151" formatCode="0.00E+00">
                  <c:v>2793.77</c:v>
                </c:pt>
                <c:pt idx="36152" formatCode="0.00E+00">
                  <c:v>2805.03</c:v>
                </c:pt>
                <c:pt idx="36153" formatCode="0.00E+00">
                  <c:v>2815.67</c:v>
                </c:pt>
                <c:pt idx="36154" formatCode="0.00E+00">
                  <c:v>2825.7</c:v>
                </c:pt>
                <c:pt idx="36155" formatCode="0.00E+00">
                  <c:v>2835.1</c:v>
                </c:pt>
                <c:pt idx="36156" formatCode="0.00E+00">
                  <c:v>2843.89</c:v>
                </c:pt>
                <c:pt idx="36157" formatCode="0.00E+00">
                  <c:v>2852.05</c:v>
                </c:pt>
                <c:pt idx="36158" formatCode="0.00E+00">
                  <c:v>2859.59</c:v>
                </c:pt>
                <c:pt idx="36159" formatCode="0.00E+00">
                  <c:v>2866.5</c:v>
                </c:pt>
                <c:pt idx="36160" formatCode="0.00E+00">
                  <c:v>2872.79</c:v>
                </c:pt>
                <c:pt idx="36161" formatCode="0.00E+00">
                  <c:v>2878.44</c:v>
                </c:pt>
                <c:pt idx="36162" formatCode="0.00E+00">
                  <c:v>2883.47</c:v>
                </c:pt>
                <c:pt idx="36163" formatCode="0.00E+00">
                  <c:v>2887.86</c:v>
                </c:pt>
                <c:pt idx="36164" formatCode="0.00E+00">
                  <c:v>2891.62</c:v>
                </c:pt>
                <c:pt idx="36165" formatCode="0.00E+00">
                  <c:v>2894.74</c:v>
                </c:pt>
                <c:pt idx="36166" formatCode="0.00E+00">
                  <c:v>2897.24</c:v>
                </c:pt>
                <c:pt idx="36167" formatCode="0.00E+00">
                  <c:v>2899.1</c:v>
                </c:pt>
                <c:pt idx="36168" formatCode="0.00E+00">
                  <c:v>2900.32</c:v>
                </c:pt>
                <c:pt idx="36169" formatCode="0.00E+00">
                  <c:v>2900.91</c:v>
                </c:pt>
                <c:pt idx="36170" formatCode="0.00E+00">
                  <c:v>2900.86</c:v>
                </c:pt>
                <c:pt idx="36171" formatCode="0.00E+00">
                  <c:v>2900.18</c:v>
                </c:pt>
                <c:pt idx="36172" formatCode="0.00E+00">
                  <c:v>2898.86</c:v>
                </c:pt>
                <c:pt idx="36173" formatCode="0.00E+00">
                  <c:v>2896.91</c:v>
                </c:pt>
                <c:pt idx="36174" formatCode="0.00E+00">
                  <c:v>2894.32</c:v>
                </c:pt>
                <c:pt idx="36175" formatCode="0.00E+00">
                  <c:v>2891.1</c:v>
                </c:pt>
                <c:pt idx="36176" formatCode="0.00E+00">
                  <c:v>2887.24</c:v>
                </c:pt>
                <c:pt idx="36177" formatCode="0.00E+00">
                  <c:v>2882.76</c:v>
                </c:pt>
                <c:pt idx="36178" formatCode="0.00E+00">
                  <c:v>2877.64</c:v>
                </c:pt>
                <c:pt idx="36179" formatCode="0.00E+00">
                  <c:v>2871.89</c:v>
                </c:pt>
                <c:pt idx="36180" formatCode="0.00E+00">
                  <c:v>2865.51</c:v>
                </c:pt>
                <c:pt idx="36181" formatCode="0.00E+00">
                  <c:v>2858.51</c:v>
                </c:pt>
                <c:pt idx="36182" formatCode="0.00E+00">
                  <c:v>2850.87</c:v>
                </c:pt>
                <c:pt idx="36183" formatCode="0.00E+00">
                  <c:v>2842.62</c:v>
                </c:pt>
                <c:pt idx="36184" formatCode="0.00E+00">
                  <c:v>2833.74</c:v>
                </c:pt>
                <c:pt idx="36185" formatCode="0.00E+00">
                  <c:v>2824.24</c:v>
                </c:pt>
                <c:pt idx="36186" formatCode="0.00E+00">
                  <c:v>2814.12</c:v>
                </c:pt>
                <c:pt idx="36187" formatCode="0.00E+00">
                  <c:v>2803.39</c:v>
                </c:pt>
                <c:pt idx="36188" formatCode="0.00E+00">
                  <c:v>2792.04</c:v>
                </c:pt>
                <c:pt idx="36189" formatCode="0.00E+00">
                  <c:v>2780.08</c:v>
                </c:pt>
                <c:pt idx="36190" formatCode="0.00E+00">
                  <c:v>2767.51</c:v>
                </c:pt>
                <c:pt idx="36191" formatCode="0.00E+00">
                  <c:v>2754.34</c:v>
                </c:pt>
                <c:pt idx="36192" formatCode="0.00E+00">
                  <c:v>2740.56</c:v>
                </c:pt>
                <c:pt idx="36193" formatCode="0.00E+00">
                  <c:v>2726.18</c:v>
                </c:pt>
                <c:pt idx="36194" formatCode="0.00E+00">
                  <c:v>2711.2</c:v>
                </c:pt>
                <c:pt idx="36195" formatCode="0.00E+00">
                  <c:v>2695.63</c:v>
                </c:pt>
                <c:pt idx="36196" formatCode="0.00E+00">
                  <c:v>2679.47</c:v>
                </c:pt>
                <c:pt idx="36197" formatCode="0.00E+00">
                  <c:v>2662.73</c:v>
                </c:pt>
                <c:pt idx="36198" formatCode="0.00E+00">
                  <c:v>2645.4</c:v>
                </c:pt>
                <c:pt idx="36199" formatCode="0.00E+00">
                  <c:v>2627.49</c:v>
                </c:pt>
                <c:pt idx="36200" formatCode="0.00E+00">
                  <c:v>2609</c:v>
                </c:pt>
                <c:pt idx="36201" formatCode="0.00E+00">
                  <c:v>2589.94</c:v>
                </c:pt>
                <c:pt idx="36202" formatCode="0.00E+00">
                  <c:v>2570.3200000000002</c:v>
                </c:pt>
                <c:pt idx="36203" formatCode="0.00E+00">
                  <c:v>2550.13</c:v>
                </c:pt>
                <c:pt idx="36204" formatCode="0.00E+00">
                  <c:v>2529.39</c:v>
                </c:pt>
                <c:pt idx="36205" formatCode="0.00E+00">
                  <c:v>2508.09</c:v>
                </c:pt>
                <c:pt idx="36206" formatCode="0.00E+00">
                  <c:v>2486.2399999999998</c:v>
                </c:pt>
                <c:pt idx="36207" formatCode="0.00E+00">
                  <c:v>2463.84</c:v>
                </c:pt>
                <c:pt idx="36208" formatCode="0.00E+00">
                  <c:v>2440.91</c:v>
                </c:pt>
                <c:pt idx="36209" formatCode="0.00E+00">
                  <c:v>2417.44</c:v>
                </c:pt>
                <c:pt idx="36210" formatCode="0.00E+00">
                  <c:v>2393.44</c:v>
                </c:pt>
                <c:pt idx="36211" formatCode="0.00E+00">
                  <c:v>2368.92</c:v>
                </c:pt>
                <c:pt idx="36212" formatCode="0.00E+00">
                  <c:v>2343.88</c:v>
                </c:pt>
                <c:pt idx="36213" formatCode="0.00E+00">
                  <c:v>2318.3200000000002</c:v>
                </c:pt>
                <c:pt idx="36214" formatCode="0.00E+00">
                  <c:v>2292.2600000000002</c:v>
                </c:pt>
                <c:pt idx="36215" formatCode="0.00E+00">
                  <c:v>2265.6999999999998</c:v>
                </c:pt>
                <c:pt idx="36216" formatCode="0.00E+00">
                  <c:v>2238.64</c:v>
                </c:pt>
                <c:pt idx="36217" formatCode="0.00E+00">
                  <c:v>2211.09</c:v>
                </c:pt>
                <c:pt idx="36218" formatCode="0.00E+00">
                  <c:v>2183.0500000000002</c:v>
                </c:pt>
                <c:pt idx="36219" formatCode="0.00E+00">
                  <c:v>2154.54</c:v>
                </c:pt>
                <c:pt idx="36220" formatCode="0.00E+00">
                  <c:v>2125.5500000000002</c:v>
                </c:pt>
                <c:pt idx="36221" formatCode="0.00E+00">
                  <c:v>2096.1</c:v>
                </c:pt>
                <c:pt idx="36222" formatCode="0.00E+00">
                  <c:v>2066.19</c:v>
                </c:pt>
                <c:pt idx="36223" formatCode="0.00E+00">
                  <c:v>2035.82</c:v>
                </c:pt>
                <c:pt idx="36224" formatCode="0.00E+00">
                  <c:v>2005.01</c:v>
                </c:pt>
                <c:pt idx="36225" formatCode="0.00E+00">
                  <c:v>1973.77</c:v>
                </c:pt>
                <c:pt idx="36226" formatCode="0.00E+00">
                  <c:v>1942.09</c:v>
                </c:pt>
                <c:pt idx="36227" formatCode="0.00E+00">
                  <c:v>1909.98</c:v>
                </c:pt>
                <c:pt idx="36228" formatCode="0.00E+00">
                  <c:v>1877.45</c:v>
                </c:pt>
                <c:pt idx="36229" formatCode="0.00E+00">
                  <c:v>1844.52</c:v>
                </c:pt>
                <c:pt idx="36230" formatCode="0.00E+00">
                  <c:v>1811.18</c:v>
                </c:pt>
                <c:pt idx="36231" formatCode="0.00E+00">
                  <c:v>1777.44</c:v>
                </c:pt>
                <c:pt idx="36232" formatCode="0.00E+00">
                  <c:v>1743.31</c:v>
                </c:pt>
                <c:pt idx="36233" formatCode="0.00E+00">
                  <c:v>1708.81</c:v>
                </c:pt>
                <c:pt idx="36234" formatCode="0.00E+00">
                  <c:v>1673.92</c:v>
                </c:pt>
                <c:pt idx="36235" formatCode="0.00E+00">
                  <c:v>1638.67</c:v>
                </c:pt>
                <c:pt idx="36236" formatCode="0.00E+00">
                  <c:v>1603.07</c:v>
                </c:pt>
                <c:pt idx="36237" formatCode="0.00E+00">
                  <c:v>1567.11</c:v>
                </c:pt>
                <c:pt idx="36238" formatCode="0.00E+00">
                  <c:v>1530.8</c:v>
                </c:pt>
                <c:pt idx="36239" formatCode="0.00E+00">
                  <c:v>1494.17</c:v>
                </c:pt>
                <c:pt idx="36240" formatCode="0.00E+00">
                  <c:v>1457.2</c:v>
                </c:pt>
                <c:pt idx="36241" formatCode="0.00E+00">
                  <c:v>1419.92</c:v>
                </c:pt>
                <c:pt idx="36242" formatCode="0.00E+00">
                  <c:v>1382.32</c:v>
                </c:pt>
                <c:pt idx="36243" formatCode="0.00E+00">
                  <c:v>1344.42</c:v>
                </c:pt>
                <c:pt idx="36244" formatCode="0.00E+00">
                  <c:v>1306.23</c:v>
                </c:pt>
                <c:pt idx="36245" formatCode="0.00E+00">
                  <c:v>1267.75</c:v>
                </c:pt>
                <c:pt idx="36246" formatCode="0.00E+00">
                  <c:v>1228.99</c:v>
                </c:pt>
                <c:pt idx="36247" formatCode="0.00E+00">
                  <c:v>1189.96</c:v>
                </c:pt>
                <c:pt idx="36248" formatCode="0.00E+00">
                  <c:v>1150.68</c:v>
                </c:pt>
                <c:pt idx="36249" formatCode="0.00E+00">
                  <c:v>1111.1400000000001</c:v>
                </c:pt>
                <c:pt idx="36250" formatCode="0.00E+00">
                  <c:v>1071.3499999999999</c:v>
                </c:pt>
                <c:pt idx="36251" formatCode="0.00E+00">
                  <c:v>1031.3399999999999</c:v>
                </c:pt>
                <c:pt idx="36252">
                  <c:v>991.09199999999998</c:v>
                </c:pt>
                <c:pt idx="36253">
                  <c:v>950.63099999999997</c:v>
                </c:pt>
                <c:pt idx="36254">
                  <c:v>909.96199999999999</c:v>
                </c:pt>
                <c:pt idx="36255">
                  <c:v>869.09400000000005</c:v>
                </c:pt>
                <c:pt idx="36256">
                  <c:v>828.03399999999999</c:v>
                </c:pt>
                <c:pt idx="36257">
                  <c:v>786.79399999999998</c:v>
                </c:pt>
                <c:pt idx="36258">
                  <c:v>745.38099999999997</c:v>
                </c:pt>
                <c:pt idx="36259">
                  <c:v>703.80499999999995</c:v>
                </c:pt>
                <c:pt idx="36260">
                  <c:v>662.07399999999996</c:v>
                </c:pt>
                <c:pt idx="36261">
                  <c:v>620.19899999999996</c:v>
                </c:pt>
                <c:pt idx="36262">
                  <c:v>578.18799999999999</c:v>
                </c:pt>
                <c:pt idx="36263">
                  <c:v>536.04899999999998</c:v>
                </c:pt>
                <c:pt idx="36264">
                  <c:v>493.79399999999998</c:v>
                </c:pt>
                <c:pt idx="36265">
                  <c:v>451.43</c:v>
                </c:pt>
                <c:pt idx="36266">
                  <c:v>408.96800000000002</c:v>
                </c:pt>
                <c:pt idx="36267">
                  <c:v>366.41500000000002</c:v>
                </c:pt>
                <c:pt idx="36268">
                  <c:v>323.78300000000002</c:v>
                </c:pt>
                <c:pt idx="36269">
                  <c:v>281.07900000000001</c:v>
                </c:pt>
                <c:pt idx="36270">
                  <c:v>238.31299999999999</c:v>
                </c:pt>
                <c:pt idx="36271">
                  <c:v>195.495</c:v>
                </c:pt>
                <c:pt idx="36272">
                  <c:v>152.63399999999999</c:v>
                </c:pt>
                <c:pt idx="36273">
                  <c:v>109.74</c:v>
                </c:pt>
                <c:pt idx="36274">
                  <c:v>66.821100000000001</c:v>
                </c:pt>
                <c:pt idx="36275">
                  <c:v>23.887599999999999</c:v>
                </c:pt>
                <c:pt idx="36276">
                  <c:v>-19.050999999999998</c:v>
                </c:pt>
                <c:pt idx="36277">
                  <c:v>-61.985399999999998</c:v>
                </c:pt>
                <c:pt idx="36278">
                  <c:v>-104.90600000000001</c:v>
                </c:pt>
                <c:pt idx="36279">
                  <c:v>-147.804</c:v>
                </c:pt>
                <c:pt idx="36280">
                  <c:v>-190.66900000000001</c:v>
                </c:pt>
                <c:pt idx="36281">
                  <c:v>-233.49299999999999</c:v>
                </c:pt>
                <c:pt idx="36282">
                  <c:v>-276.26600000000002</c:v>
                </c:pt>
                <c:pt idx="36283">
                  <c:v>-318.97899999999998</c:v>
                </c:pt>
                <c:pt idx="36284">
                  <c:v>-361.62099999999998</c:v>
                </c:pt>
                <c:pt idx="36285">
                  <c:v>-404.18400000000003</c:v>
                </c:pt>
                <c:pt idx="36286">
                  <c:v>-446.65899999999999</c:v>
                </c:pt>
                <c:pt idx="36287">
                  <c:v>-489.036</c:v>
                </c:pt>
                <c:pt idx="36288">
                  <c:v>-531.30700000000002</c:v>
                </c:pt>
                <c:pt idx="36289">
                  <c:v>-573.46100000000001</c:v>
                </c:pt>
                <c:pt idx="36290">
                  <c:v>-615.48900000000003</c:v>
                </c:pt>
                <c:pt idx="36291">
                  <c:v>-657.38300000000004</c:v>
                </c:pt>
                <c:pt idx="36292">
                  <c:v>-699.13300000000004</c:v>
                </c:pt>
                <c:pt idx="36293">
                  <c:v>-740.72900000000004</c:v>
                </c:pt>
                <c:pt idx="36294">
                  <c:v>-782.16300000000001</c:v>
                </c:pt>
                <c:pt idx="36295">
                  <c:v>-823.42600000000004</c:v>
                </c:pt>
                <c:pt idx="36296">
                  <c:v>-864.51</c:v>
                </c:pt>
                <c:pt idx="36297">
                  <c:v>-905.404</c:v>
                </c:pt>
                <c:pt idx="36298">
                  <c:v>-946.1</c:v>
                </c:pt>
                <c:pt idx="36299">
                  <c:v>-986.58900000000006</c:v>
                </c:pt>
                <c:pt idx="36300" formatCode="0.00E+00">
                  <c:v>-1026.8599999999999</c:v>
                </c:pt>
                <c:pt idx="36301" formatCode="0.00E+00">
                  <c:v>-1066.9100000000001</c:v>
                </c:pt>
                <c:pt idx="36302" formatCode="0.00E+00">
                  <c:v>-1106.72</c:v>
                </c:pt>
                <c:pt idx="36303" formatCode="0.00E+00">
                  <c:v>-1146.29</c:v>
                </c:pt>
                <c:pt idx="36304" formatCode="0.00E+00">
                  <c:v>-1185.6199999999999</c:v>
                </c:pt>
                <c:pt idx="36305" formatCode="0.00E+00">
                  <c:v>-1224.68</c:v>
                </c:pt>
                <c:pt idx="36306" formatCode="0.00E+00">
                  <c:v>-1263.47</c:v>
                </c:pt>
                <c:pt idx="36307" formatCode="0.00E+00">
                  <c:v>-1301.99</c:v>
                </c:pt>
                <c:pt idx="36308" formatCode="0.00E+00">
                  <c:v>-1340.22</c:v>
                </c:pt>
                <c:pt idx="36309" formatCode="0.00E+00">
                  <c:v>-1378.16</c:v>
                </c:pt>
                <c:pt idx="36310" formatCode="0.00E+00">
                  <c:v>-1415.79</c:v>
                </c:pt>
                <c:pt idx="36311" formatCode="0.00E+00">
                  <c:v>-1453.12</c:v>
                </c:pt>
                <c:pt idx="36312" formatCode="0.00E+00">
                  <c:v>-1490.13</c:v>
                </c:pt>
                <c:pt idx="36313" formatCode="0.00E+00">
                  <c:v>-1526.81</c:v>
                </c:pt>
                <c:pt idx="36314" formatCode="0.00E+00">
                  <c:v>-1563.16</c:v>
                </c:pt>
                <c:pt idx="36315" formatCode="0.00E+00">
                  <c:v>-1599.16</c:v>
                </c:pt>
                <c:pt idx="36316" formatCode="0.00E+00">
                  <c:v>-1634.81</c:v>
                </c:pt>
                <c:pt idx="36317" formatCode="0.00E+00">
                  <c:v>-1670.11</c:v>
                </c:pt>
                <c:pt idx="36318" formatCode="0.00E+00">
                  <c:v>-1705.04</c:v>
                </c:pt>
                <c:pt idx="36319" formatCode="0.00E+00">
                  <c:v>-1739.6</c:v>
                </c:pt>
                <c:pt idx="36320" formatCode="0.00E+00">
                  <c:v>-1773.78</c:v>
                </c:pt>
                <c:pt idx="36321" formatCode="0.00E+00">
                  <c:v>-1807.56</c:v>
                </c:pt>
                <c:pt idx="36322" formatCode="0.00E+00">
                  <c:v>-1840.96</c:v>
                </c:pt>
                <c:pt idx="36323" formatCode="0.00E+00">
                  <c:v>-1873.94</c:v>
                </c:pt>
                <c:pt idx="36324" formatCode="0.00E+00">
                  <c:v>-1906.52</c:v>
                </c:pt>
                <c:pt idx="36325" formatCode="0.00E+00">
                  <c:v>-1938.68</c:v>
                </c:pt>
                <c:pt idx="36326" formatCode="0.00E+00">
                  <c:v>-1970.42</c:v>
                </c:pt>
                <c:pt idx="36327" formatCode="0.00E+00">
                  <c:v>-2001.73</c:v>
                </c:pt>
                <c:pt idx="36328" formatCode="0.00E+00">
                  <c:v>-2032.59</c:v>
                </c:pt>
                <c:pt idx="36329" formatCode="0.00E+00">
                  <c:v>-2063.02</c:v>
                </c:pt>
                <c:pt idx="36330" formatCode="0.00E+00">
                  <c:v>-2092.9899999999998</c:v>
                </c:pt>
                <c:pt idx="36331" formatCode="0.00E+00">
                  <c:v>-2122.5</c:v>
                </c:pt>
                <c:pt idx="36332" formatCode="0.00E+00">
                  <c:v>-2151.54</c:v>
                </c:pt>
                <c:pt idx="36333" formatCode="0.00E+00">
                  <c:v>-2180.12</c:v>
                </c:pt>
                <c:pt idx="36334" formatCode="0.00E+00">
                  <c:v>-2208.2199999999998</c:v>
                </c:pt>
                <c:pt idx="36335" formatCode="0.00E+00">
                  <c:v>-2235.83</c:v>
                </c:pt>
                <c:pt idx="36336" formatCode="0.00E+00">
                  <c:v>-2262.96</c:v>
                </c:pt>
                <c:pt idx="36337" formatCode="0.00E+00">
                  <c:v>-2289.59</c:v>
                </c:pt>
                <c:pt idx="36338" formatCode="0.00E+00">
                  <c:v>-2315.71</c:v>
                </c:pt>
                <c:pt idx="36339" formatCode="0.00E+00">
                  <c:v>-2341.33</c:v>
                </c:pt>
                <c:pt idx="36340" formatCode="0.00E+00">
                  <c:v>-2366.44</c:v>
                </c:pt>
                <c:pt idx="36341" formatCode="0.00E+00">
                  <c:v>-2391.0300000000002</c:v>
                </c:pt>
                <c:pt idx="36342" formatCode="0.00E+00">
                  <c:v>-2415.1</c:v>
                </c:pt>
                <c:pt idx="36343" formatCode="0.00E+00">
                  <c:v>-2438.63</c:v>
                </c:pt>
                <c:pt idx="36344" formatCode="0.00E+00">
                  <c:v>-2461.64</c:v>
                </c:pt>
                <c:pt idx="36345" formatCode="0.00E+00">
                  <c:v>-2484.1</c:v>
                </c:pt>
                <c:pt idx="36346" formatCode="0.00E+00">
                  <c:v>-2506.02</c:v>
                </c:pt>
                <c:pt idx="36347" formatCode="0.00E+00">
                  <c:v>-2527.39</c:v>
                </c:pt>
                <c:pt idx="36348" formatCode="0.00E+00">
                  <c:v>-2548.21</c:v>
                </c:pt>
                <c:pt idx="36349" formatCode="0.00E+00">
                  <c:v>-2568.4699999999998</c:v>
                </c:pt>
                <c:pt idx="36350" formatCode="0.00E+00">
                  <c:v>-2588.16</c:v>
                </c:pt>
                <c:pt idx="36351" formatCode="0.00E+00">
                  <c:v>-2607.29</c:v>
                </c:pt>
                <c:pt idx="36352" formatCode="0.00E+00">
                  <c:v>-2625.85</c:v>
                </c:pt>
                <c:pt idx="36353" formatCode="0.00E+00">
                  <c:v>-2643.84</c:v>
                </c:pt>
                <c:pt idx="36354" formatCode="0.00E+00">
                  <c:v>-2661.24</c:v>
                </c:pt>
                <c:pt idx="36355" formatCode="0.00E+00">
                  <c:v>-2678.06</c:v>
                </c:pt>
                <c:pt idx="36356" formatCode="0.00E+00">
                  <c:v>-2694.29</c:v>
                </c:pt>
                <c:pt idx="36357" formatCode="0.00E+00">
                  <c:v>-2709.94</c:v>
                </c:pt>
                <c:pt idx="36358" formatCode="0.00E+00">
                  <c:v>-2724.99</c:v>
                </c:pt>
                <c:pt idx="36359" formatCode="0.00E+00">
                  <c:v>-2739.45</c:v>
                </c:pt>
                <c:pt idx="36360" formatCode="0.00E+00">
                  <c:v>-2753.3</c:v>
                </c:pt>
                <c:pt idx="36361" formatCode="0.00E+00">
                  <c:v>-2766.55</c:v>
                </c:pt>
                <c:pt idx="36362" formatCode="0.00E+00">
                  <c:v>-2779.2</c:v>
                </c:pt>
                <c:pt idx="36363" formatCode="0.00E+00">
                  <c:v>-2791.24</c:v>
                </c:pt>
                <c:pt idx="36364" formatCode="0.00E+00">
                  <c:v>-2802.66</c:v>
                </c:pt>
                <c:pt idx="36365" formatCode="0.00E+00">
                  <c:v>-2813.48</c:v>
                </c:pt>
                <c:pt idx="36366" formatCode="0.00E+00">
                  <c:v>-2823.67</c:v>
                </c:pt>
                <c:pt idx="36367" formatCode="0.00E+00">
                  <c:v>-2833.25</c:v>
                </c:pt>
                <c:pt idx="36368" formatCode="0.00E+00">
                  <c:v>-2842.21</c:v>
                </c:pt>
                <c:pt idx="36369" formatCode="0.00E+00">
                  <c:v>-2850.54</c:v>
                </c:pt>
                <c:pt idx="36370" formatCode="0.00E+00">
                  <c:v>-2858.25</c:v>
                </c:pt>
                <c:pt idx="36371" formatCode="0.00E+00">
                  <c:v>-2865.33</c:v>
                </c:pt>
                <c:pt idx="36372" formatCode="0.00E+00">
                  <c:v>-2871.79</c:v>
                </c:pt>
                <c:pt idx="36373" formatCode="0.00E+00">
                  <c:v>-2877.62</c:v>
                </c:pt>
                <c:pt idx="36374" formatCode="0.00E+00">
                  <c:v>-2882.81</c:v>
                </c:pt>
                <c:pt idx="36375" formatCode="0.00E+00">
                  <c:v>-2887.38</c:v>
                </c:pt>
                <c:pt idx="36376" formatCode="0.00E+00">
                  <c:v>-2891.31</c:v>
                </c:pt>
                <c:pt idx="36377" formatCode="0.00E+00">
                  <c:v>-2894.61</c:v>
                </c:pt>
                <c:pt idx="36378" formatCode="0.00E+00">
                  <c:v>-2897.28</c:v>
                </c:pt>
                <c:pt idx="36379" formatCode="0.00E+00">
                  <c:v>-2899.31</c:v>
                </c:pt>
                <c:pt idx="36380" formatCode="0.00E+00">
                  <c:v>-2900.7</c:v>
                </c:pt>
                <c:pt idx="36381" formatCode="0.00E+00">
                  <c:v>-2901.47</c:v>
                </c:pt>
                <c:pt idx="36382" formatCode="0.00E+00">
                  <c:v>-2901.59</c:v>
                </c:pt>
                <c:pt idx="36383" formatCode="0.00E+00">
                  <c:v>-2901.08</c:v>
                </c:pt>
                <c:pt idx="36384" formatCode="0.00E+00">
                  <c:v>-2899.94</c:v>
                </c:pt>
                <c:pt idx="36385" formatCode="0.00E+00">
                  <c:v>-2898.16</c:v>
                </c:pt>
                <c:pt idx="36386" formatCode="0.00E+00">
                  <c:v>-2895.74</c:v>
                </c:pt>
                <c:pt idx="36387" formatCode="0.00E+00">
                  <c:v>-2892.69</c:v>
                </c:pt>
                <c:pt idx="36388" formatCode="0.00E+00">
                  <c:v>-2889.01</c:v>
                </c:pt>
                <c:pt idx="36389" formatCode="0.00E+00">
                  <c:v>-2884.69</c:v>
                </c:pt>
                <c:pt idx="36390" formatCode="0.00E+00">
                  <c:v>-2879.74</c:v>
                </c:pt>
                <c:pt idx="36391" formatCode="0.00E+00">
                  <c:v>-2874.16</c:v>
                </c:pt>
                <c:pt idx="36392" formatCode="0.00E+00">
                  <c:v>-2867.96</c:v>
                </c:pt>
                <c:pt idx="36393" formatCode="0.00E+00">
                  <c:v>-2861.12</c:v>
                </c:pt>
                <c:pt idx="36394" formatCode="0.00E+00">
                  <c:v>-2853.66</c:v>
                </c:pt>
                <c:pt idx="36395" formatCode="0.00E+00">
                  <c:v>-2845.57</c:v>
                </c:pt>
                <c:pt idx="36396" formatCode="0.00E+00">
                  <c:v>-2836.86</c:v>
                </c:pt>
                <c:pt idx="36397" formatCode="0.00E+00">
                  <c:v>-2827.52</c:v>
                </c:pt>
                <c:pt idx="36398" formatCode="0.00E+00">
                  <c:v>-2817.57</c:v>
                </c:pt>
                <c:pt idx="36399" formatCode="0.00E+00">
                  <c:v>-2807</c:v>
                </c:pt>
                <c:pt idx="36400" formatCode="0.00E+00">
                  <c:v>-2795.82</c:v>
                </c:pt>
                <c:pt idx="36401" formatCode="0.00E+00">
                  <c:v>-2784.02</c:v>
                </c:pt>
                <c:pt idx="36402" formatCode="0.00E+00">
                  <c:v>-2771.61</c:v>
                </c:pt>
                <c:pt idx="36403" formatCode="0.00E+00">
                  <c:v>-2758.6</c:v>
                </c:pt>
                <c:pt idx="36404" formatCode="0.00E+00">
                  <c:v>-2744.98</c:v>
                </c:pt>
                <c:pt idx="36405" formatCode="0.00E+00">
                  <c:v>-2730.77</c:v>
                </c:pt>
                <c:pt idx="36406" formatCode="0.00E+00">
                  <c:v>-2715.95</c:v>
                </c:pt>
                <c:pt idx="36407" formatCode="0.00E+00">
                  <c:v>-2700.54</c:v>
                </c:pt>
                <c:pt idx="36408" formatCode="0.00E+00">
                  <c:v>-2684.53</c:v>
                </c:pt>
                <c:pt idx="36409" formatCode="0.00E+00">
                  <c:v>-2667.94</c:v>
                </c:pt>
                <c:pt idx="36410" formatCode="0.00E+00">
                  <c:v>-2650.76</c:v>
                </c:pt>
                <c:pt idx="36411" formatCode="0.00E+00">
                  <c:v>-2633.01</c:v>
                </c:pt>
                <c:pt idx="36412" formatCode="0.00E+00">
                  <c:v>-2614.67</c:v>
                </c:pt>
                <c:pt idx="36413" formatCode="0.00E+00">
                  <c:v>-2595.77</c:v>
                </c:pt>
                <c:pt idx="36414" formatCode="0.00E+00">
                  <c:v>-2576.29</c:v>
                </c:pt>
                <c:pt idx="36415" formatCode="0.00E+00">
                  <c:v>-2556.25</c:v>
                </c:pt>
                <c:pt idx="36416" formatCode="0.00E+00">
                  <c:v>-2535.66</c:v>
                </c:pt>
                <c:pt idx="36417" formatCode="0.00E+00">
                  <c:v>-2514.5</c:v>
                </c:pt>
                <c:pt idx="36418" formatCode="0.00E+00">
                  <c:v>-2492.8000000000002</c:v>
                </c:pt>
                <c:pt idx="36419" formatCode="0.00E+00">
                  <c:v>-2470.5500000000002</c:v>
                </c:pt>
                <c:pt idx="36420" formatCode="0.00E+00">
                  <c:v>-2447.75</c:v>
                </c:pt>
                <c:pt idx="36421" formatCode="0.00E+00">
                  <c:v>-2424.42</c:v>
                </c:pt>
                <c:pt idx="36422" formatCode="0.00E+00">
                  <c:v>-2400.56</c:v>
                </c:pt>
                <c:pt idx="36423" formatCode="0.00E+00">
                  <c:v>-2376.1799999999998</c:v>
                </c:pt>
                <c:pt idx="36424" formatCode="0.00E+00">
                  <c:v>-2351.27</c:v>
                </c:pt>
                <c:pt idx="36425" formatCode="0.00E+00">
                  <c:v>-2325.85</c:v>
                </c:pt>
                <c:pt idx="36426" formatCode="0.00E+00">
                  <c:v>-2299.92</c:v>
                </c:pt>
                <c:pt idx="36427" formatCode="0.00E+00">
                  <c:v>-2273.4899999999998</c:v>
                </c:pt>
                <c:pt idx="36428" formatCode="0.00E+00">
                  <c:v>-2246.56</c:v>
                </c:pt>
                <c:pt idx="36429" formatCode="0.00E+00">
                  <c:v>-2219.13</c:v>
                </c:pt>
                <c:pt idx="36430" formatCode="0.00E+00">
                  <c:v>-2191.2199999999998</c:v>
                </c:pt>
                <c:pt idx="36431" formatCode="0.00E+00">
                  <c:v>-2162.83</c:v>
                </c:pt>
                <c:pt idx="36432" formatCode="0.00E+00">
                  <c:v>-2133.9699999999998</c:v>
                </c:pt>
                <c:pt idx="36433" formatCode="0.00E+00">
                  <c:v>-2104.63</c:v>
                </c:pt>
                <c:pt idx="36434" formatCode="0.00E+00">
                  <c:v>-2074.84</c:v>
                </c:pt>
                <c:pt idx="36435" formatCode="0.00E+00">
                  <c:v>-2044.59</c:v>
                </c:pt>
                <c:pt idx="36436" formatCode="0.00E+00">
                  <c:v>-2013.9</c:v>
                </c:pt>
                <c:pt idx="36437" formatCode="0.00E+00">
                  <c:v>-1982.76</c:v>
                </c:pt>
                <c:pt idx="36438" formatCode="0.00E+00">
                  <c:v>-1951.19</c:v>
                </c:pt>
                <c:pt idx="36439" formatCode="0.00E+00">
                  <c:v>-1919.19</c:v>
                </c:pt>
                <c:pt idx="36440" formatCode="0.00E+00">
                  <c:v>-1886.78</c:v>
                </c:pt>
                <c:pt idx="36441" formatCode="0.00E+00">
                  <c:v>-1853.94</c:v>
                </c:pt>
                <c:pt idx="36442" formatCode="0.00E+00">
                  <c:v>-1820.71</c:v>
                </c:pt>
                <c:pt idx="36443" formatCode="0.00E+00">
                  <c:v>-1787.07</c:v>
                </c:pt>
                <c:pt idx="36444" formatCode="0.00E+00">
                  <c:v>-1753.04</c:v>
                </c:pt>
                <c:pt idx="36445" formatCode="0.00E+00">
                  <c:v>-1718.63</c:v>
                </c:pt>
                <c:pt idx="36446" formatCode="0.00E+00">
                  <c:v>-1683.84</c:v>
                </c:pt>
                <c:pt idx="36447" formatCode="0.00E+00">
                  <c:v>-1648.68</c:v>
                </c:pt>
                <c:pt idx="36448" formatCode="0.00E+00">
                  <c:v>-1613.16</c:v>
                </c:pt>
                <c:pt idx="36449" formatCode="0.00E+00">
                  <c:v>-1577.29</c:v>
                </c:pt>
                <c:pt idx="36450" formatCode="0.00E+00">
                  <c:v>-1541.07</c:v>
                </c:pt>
                <c:pt idx="36451" formatCode="0.00E+00">
                  <c:v>-1504.52</c:v>
                </c:pt>
                <c:pt idx="36452" formatCode="0.00E+00">
                  <c:v>-1467.63</c:v>
                </c:pt>
                <c:pt idx="36453" formatCode="0.00E+00">
                  <c:v>-1430.42</c:v>
                </c:pt>
                <c:pt idx="36454" formatCode="0.00E+00">
                  <c:v>-1392.9</c:v>
                </c:pt>
                <c:pt idx="36455" formatCode="0.00E+00">
                  <c:v>-1355.08</c:v>
                </c:pt>
                <c:pt idx="36456" formatCode="0.00E+00">
                  <c:v>-1316.96</c:v>
                </c:pt>
                <c:pt idx="36457" formatCode="0.00E+00">
                  <c:v>-1278.55</c:v>
                </c:pt>
                <c:pt idx="36458" formatCode="0.00E+00">
                  <c:v>-1239.8599999999999</c:v>
                </c:pt>
                <c:pt idx="36459" formatCode="0.00E+00">
                  <c:v>-1200.8900000000001</c:v>
                </c:pt>
                <c:pt idx="36460" formatCode="0.00E+00">
                  <c:v>-1161.67</c:v>
                </c:pt>
                <c:pt idx="36461" formatCode="0.00E+00">
                  <c:v>-1122.19</c:v>
                </c:pt>
                <c:pt idx="36462" formatCode="0.00E+00">
                  <c:v>-1082.46</c:v>
                </c:pt>
                <c:pt idx="36463" formatCode="0.00E+00">
                  <c:v>-1042.5</c:v>
                </c:pt>
                <c:pt idx="36464" formatCode="0.00E+00">
                  <c:v>-1002.31</c:v>
                </c:pt>
                <c:pt idx="36465">
                  <c:v>-961.89700000000005</c:v>
                </c:pt>
                <c:pt idx="36466">
                  <c:v>-921.27499999999998</c:v>
                </c:pt>
                <c:pt idx="36467">
                  <c:v>-880.45100000000002</c:v>
                </c:pt>
                <c:pt idx="36468">
                  <c:v>-839.43399999999997</c:v>
                </c:pt>
                <c:pt idx="36469">
                  <c:v>-798.23400000000004</c:v>
                </c:pt>
                <c:pt idx="36470">
                  <c:v>-756.85799999999995</c:v>
                </c:pt>
                <c:pt idx="36471">
                  <c:v>-715.31700000000001</c:v>
                </c:pt>
                <c:pt idx="36472">
                  <c:v>-673.61900000000003</c:v>
                </c:pt>
                <c:pt idx="36473">
                  <c:v>-631.77300000000002</c:v>
                </c:pt>
                <c:pt idx="36474">
                  <c:v>-589.78899999999999</c:v>
                </c:pt>
                <c:pt idx="36475">
                  <c:v>-547.67499999999995</c:v>
                </c:pt>
                <c:pt idx="36476">
                  <c:v>-505.44200000000001</c:v>
                </c:pt>
                <c:pt idx="36477">
                  <c:v>-463.09800000000001</c:v>
                </c:pt>
                <c:pt idx="36478">
                  <c:v>-420.65199999999999</c:v>
                </c:pt>
                <c:pt idx="36479">
                  <c:v>-378.11399999999998</c:v>
                </c:pt>
                <c:pt idx="36480">
                  <c:v>-335.49400000000003</c:v>
                </c:pt>
                <c:pt idx="36481">
                  <c:v>-292.8</c:v>
                </c:pt>
                <c:pt idx="36482">
                  <c:v>-250.041</c:v>
                </c:pt>
                <c:pt idx="36483">
                  <c:v>-207.227</c:v>
                </c:pt>
                <c:pt idx="36484">
                  <c:v>-164.36799999999999</c:v>
                </c:pt>
                <c:pt idx="36485">
                  <c:v>-121.47199999999999</c:v>
                </c:pt>
                <c:pt idx="36486">
                  <c:v>-78.55</c:v>
                </c:pt>
                <c:pt idx="36487">
                  <c:v>-35.610599999999998</c:v>
                </c:pt>
                <c:pt idx="36488">
                  <c:v>7.3366199999999999</c:v>
                </c:pt>
                <c:pt idx="36489">
                  <c:v>50.282200000000003</c:v>
                </c:pt>
                <c:pt idx="36490">
                  <c:v>93.2166</c:v>
                </c:pt>
                <c:pt idx="36491">
                  <c:v>136.131</c:v>
                </c:pt>
                <c:pt idx="36492">
                  <c:v>179.01499999999999</c:v>
                </c:pt>
                <c:pt idx="36493">
                  <c:v>221.86</c:v>
                </c:pt>
                <c:pt idx="36494">
                  <c:v>264.65699999999998</c:v>
                </c:pt>
                <c:pt idx="36495">
                  <c:v>307.39499999999998</c:v>
                </c:pt>
                <c:pt idx="36496">
                  <c:v>350.06700000000001</c:v>
                </c:pt>
                <c:pt idx="36497">
                  <c:v>392.66199999999998</c:v>
                </c:pt>
                <c:pt idx="36498">
                  <c:v>435.17</c:v>
                </c:pt>
                <c:pt idx="36499">
                  <c:v>477.584</c:v>
                </c:pt>
                <c:pt idx="36500">
                  <c:v>519.89300000000003</c:v>
                </c:pt>
                <c:pt idx="36501">
                  <c:v>562.08799999999997</c:v>
                </c:pt>
                <c:pt idx="36502">
                  <c:v>604.16</c:v>
                </c:pt>
                <c:pt idx="36503">
                  <c:v>646.1</c:v>
                </c:pt>
                <c:pt idx="36504">
                  <c:v>687.899</c:v>
                </c:pt>
                <c:pt idx="36505">
                  <c:v>729.54700000000003</c:v>
                </c:pt>
                <c:pt idx="36506">
                  <c:v>771.03599999999994</c:v>
                </c:pt>
                <c:pt idx="36507">
                  <c:v>812.35500000000002</c:v>
                </c:pt>
                <c:pt idx="36508">
                  <c:v>853.49699999999996</c:v>
                </c:pt>
                <c:pt idx="36509">
                  <c:v>894.452</c:v>
                </c:pt>
                <c:pt idx="36510">
                  <c:v>935.21100000000001</c:v>
                </c:pt>
                <c:pt idx="36511">
                  <c:v>975.76599999999996</c:v>
                </c:pt>
                <c:pt idx="36512" formatCode="0.00E+00">
                  <c:v>1016.11</c:v>
                </c:pt>
                <c:pt idx="36513" formatCode="0.00E+00">
                  <c:v>1056.22</c:v>
                </c:pt>
                <c:pt idx="36514" formatCode="0.00E+00">
                  <c:v>1096.1099999999999</c:v>
                </c:pt>
                <c:pt idx="36515" formatCode="0.00E+00">
                  <c:v>1135.76</c:v>
                </c:pt>
                <c:pt idx="36516" formatCode="0.00E+00">
                  <c:v>1175.1600000000001</c:v>
                </c:pt>
                <c:pt idx="36517" formatCode="0.00E+00">
                  <c:v>1214.3</c:v>
                </c:pt>
                <c:pt idx="36518" formatCode="0.00E+00">
                  <c:v>1253.17</c:v>
                </c:pt>
                <c:pt idx="36519" formatCode="0.00E+00">
                  <c:v>1291.77</c:v>
                </c:pt>
                <c:pt idx="36520" formatCode="0.00E+00">
                  <c:v>1330.09</c:v>
                </c:pt>
                <c:pt idx="36521" formatCode="0.00E+00">
                  <c:v>1368.12</c:v>
                </c:pt>
                <c:pt idx="36522" formatCode="0.00E+00">
                  <c:v>1405.84</c:v>
                </c:pt>
                <c:pt idx="36523" formatCode="0.00E+00">
                  <c:v>1443.26</c:v>
                </c:pt>
                <c:pt idx="36524" formatCode="0.00E+00">
                  <c:v>1480.37</c:v>
                </c:pt>
                <c:pt idx="36525" formatCode="0.00E+00">
                  <c:v>1517.15</c:v>
                </c:pt>
                <c:pt idx="36526" formatCode="0.00E+00">
                  <c:v>1553.59</c:v>
                </c:pt>
                <c:pt idx="36527" formatCode="0.00E+00">
                  <c:v>1589.7</c:v>
                </c:pt>
                <c:pt idx="36528" formatCode="0.00E+00">
                  <c:v>1625.46</c:v>
                </c:pt>
                <c:pt idx="36529" formatCode="0.00E+00">
                  <c:v>1660.86</c:v>
                </c:pt>
                <c:pt idx="36530" formatCode="0.00E+00">
                  <c:v>1695.9</c:v>
                </c:pt>
                <c:pt idx="36531" formatCode="0.00E+00">
                  <c:v>1730.57</c:v>
                </c:pt>
                <c:pt idx="36532" formatCode="0.00E+00">
                  <c:v>1764.85</c:v>
                </c:pt>
                <c:pt idx="36533" formatCode="0.00E+00">
                  <c:v>1798.76</c:v>
                </c:pt>
                <c:pt idx="36534" formatCode="0.00E+00">
                  <c:v>1832.26</c:v>
                </c:pt>
                <c:pt idx="36535" formatCode="0.00E+00">
                  <c:v>1865.37</c:v>
                </c:pt>
                <c:pt idx="36536" formatCode="0.00E+00">
                  <c:v>1898.07</c:v>
                </c:pt>
                <c:pt idx="36537" formatCode="0.00E+00">
                  <c:v>1930.35</c:v>
                </c:pt>
                <c:pt idx="36538" formatCode="0.00E+00">
                  <c:v>1962.21</c:v>
                </c:pt>
                <c:pt idx="36539" formatCode="0.00E+00">
                  <c:v>1993.64</c:v>
                </c:pt>
                <c:pt idx="36540" formatCode="0.00E+00">
                  <c:v>2024.63</c:v>
                </c:pt>
                <c:pt idx="36541" formatCode="0.00E+00">
                  <c:v>2055.1799999999998</c:v>
                </c:pt>
                <c:pt idx="36542" formatCode="0.00E+00">
                  <c:v>2085.29</c:v>
                </c:pt>
                <c:pt idx="36543" formatCode="0.00E+00">
                  <c:v>2114.9299999999998</c:v>
                </c:pt>
                <c:pt idx="36544" formatCode="0.00E+00">
                  <c:v>2144.11</c:v>
                </c:pt>
                <c:pt idx="36545" formatCode="0.00E+00">
                  <c:v>2172.8200000000002</c:v>
                </c:pt>
                <c:pt idx="36546" formatCode="0.00E+00">
                  <c:v>2201.0500000000002</c:v>
                </c:pt>
                <c:pt idx="36547" formatCode="0.00E+00">
                  <c:v>2228.81</c:v>
                </c:pt>
                <c:pt idx="36548" formatCode="0.00E+00">
                  <c:v>2256.0700000000002</c:v>
                </c:pt>
                <c:pt idx="36549" formatCode="0.00E+00">
                  <c:v>2282.84</c:v>
                </c:pt>
                <c:pt idx="36550" formatCode="0.00E+00">
                  <c:v>2309.11</c:v>
                </c:pt>
                <c:pt idx="36551" formatCode="0.00E+00">
                  <c:v>2334.88</c:v>
                </c:pt>
                <c:pt idx="36552" formatCode="0.00E+00">
                  <c:v>2360.13</c:v>
                </c:pt>
                <c:pt idx="36553" formatCode="0.00E+00">
                  <c:v>2384.87</c:v>
                </c:pt>
                <c:pt idx="36554" formatCode="0.00E+00">
                  <c:v>2409.08</c:v>
                </c:pt>
                <c:pt idx="36555" formatCode="0.00E+00">
                  <c:v>2432.77</c:v>
                </c:pt>
                <c:pt idx="36556" formatCode="0.00E+00">
                  <c:v>2455.92</c:v>
                </c:pt>
                <c:pt idx="36557" formatCode="0.00E+00">
                  <c:v>2478.54</c:v>
                </c:pt>
                <c:pt idx="36558" formatCode="0.00E+00">
                  <c:v>2500.61</c:v>
                </c:pt>
                <c:pt idx="36559" formatCode="0.00E+00">
                  <c:v>2522.14</c:v>
                </c:pt>
                <c:pt idx="36560" formatCode="0.00E+00">
                  <c:v>2543.11</c:v>
                </c:pt>
                <c:pt idx="36561" formatCode="0.00E+00">
                  <c:v>2563.52</c:v>
                </c:pt>
                <c:pt idx="36562" formatCode="0.00E+00">
                  <c:v>2583.38</c:v>
                </c:pt>
                <c:pt idx="36563" formatCode="0.00E+00">
                  <c:v>2602.67</c:v>
                </c:pt>
                <c:pt idx="36564" formatCode="0.00E+00">
                  <c:v>2621.39</c:v>
                </c:pt>
                <c:pt idx="36565" formatCode="0.00E+00">
                  <c:v>2639.53</c:v>
                </c:pt>
                <c:pt idx="36566" formatCode="0.00E+00">
                  <c:v>2657.1</c:v>
                </c:pt>
                <c:pt idx="36567" formatCode="0.00E+00">
                  <c:v>2674.08</c:v>
                </c:pt>
                <c:pt idx="36568" formatCode="0.00E+00">
                  <c:v>2690.48</c:v>
                </c:pt>
                <c:pt idx="36569" formatCode="0.00E+00">
                  <c:v>2706.29</c:v>
                </c:pt>
                <c:pt idx="36570" formatCode="0.00E+00">
                  <c:v>2721.51</c:v>
                </c:pt>
                <c:pt idx="36571" formatCode="0.00E+00">
                  <c:v>2736.13</c:v>
                </c:pt>
                <c:pt idx="36572" formatCode="0.00E+00">
                  <c:v>2750.15</c:v>
                </c:pt>
                <c:pt idx="36573" formatCode="0.00E+00">
                  <c:v>2763.57</c:v>
                </c:pt>
                <c:pt idx="36574" formatCode="0.00E+00">
                  <c:v>2776.38</c:v>
                </c:pt>
                <c:pt idx="36575" formatCode="0.00E+00">
                  <c:v>2788.59</c:v>
                </c:pt>
                <c:pt idx="36576" formatCode="0.00E+00">
                  <c:v>2800.19</c:v>
                </c:pt>
                <c:pt idx="36577" formatCode="0.00E+00">
                  <c:v>2811.17</c:v>
                </c:pt>
                <c:pt idx="36578" formatCode="0.00E+00">
                  <c:v>2821.53</c:v>
                </c:pt>
                <c:pt idx="36579" formatCode="0.00E+00">
                  <c:v>2831.28</c:v>
                </c:pt>
                <c:pt idx="36580" formatCode="0.00E+00">
                  <c:v>2840.41</c:v>
                </c:pt>
                <c:pt idx="36581" formatCode="0.00E+00">
                  <c:v>2848.92</c:v>
                </c:pt>
                <c:pt idx="36582" formatCode="0.00E+00">
                  <c:v>2856.8</c:v>
                </c:pt>
                <c:pt idx="36583" formatCode="0.00E+00">
                  <c:v>2864.06</c:v>
                </c:pt>
                <c:pt idx="36584" formatCode="0.00E+00">
                  <c:v>2870.69</c:v>
                </c:pt>
                <c:pt idx="36585" formatCode="0.00E+00">
                  <c:v>2876.69</c:v>
                </c:pt>
                <c:pt idx="36586" formatCode="0.00E+00">
                  <c:v>2882.06</c:v>
                </c:pt>
                <c:pt idx="36587" formatCode="0.00E+00">
                  <c:v>2886.8</c:v>
                </c:pt>
                <c:pt idx="36588" formatCode="0.00E+00">
                  <c:v>2890.9</c:v>
                </c:pt>
                <c:pt idx="36589" formatCode="0.00E+00">
                  <c:v>2894.38</c:v>
                </c:pt>
                <c:pt idx="36590" formatCode="0.00E+00">
                  <c:v>2897.22</c:v>
                </c:pt>
                <c:pt idx="36591" formatCode="0.00E+00">
                  <c:v>2899.42</c:v>
                </c:pt>
                <c:pt idx="36592" formatCode="0.00E+00">
                  <c:v>2900.99</c:v>
                </c:pt>
                <c:pt idx="36593" formatCode="0.00E+00">
                  <c:v>2901.93</c:v>
                </c:pt>
                <c:pt idx="36594" formatCode="0.00E+00">
                  <c:v>2902.23</c:v>
                </c:pt>
                <c:pt idx="36595" formatCode="0.00E+00">
                  <c:v>2901.89</c:v>
                </c:pt>
                <c:pt idx="36596" formatCode="0.00E+00">
                  <c:v>2900.92</c:v>
                </c:pt>
                <c:pt idx="36597" formatCode="0.00E+00">
                  <c:v>2899.31</c:v>
                </c:pt>
                <c:pt idx="36598" formatCode="0.00E+00">
                  <c:v>2897.07</c:v>
                </c:pt>
                <c:pt idx="36599" formatCode="0.00E+00">
                  <c:v>2894.19</c:v>
                </c:pt>
                <c:pt idx="36600" formatCode="0.00E+00">
                  <c:v>2890.68</c:v>
                </c:pt>
                <c:pt idx="36601" formatCode="0.00E+00">
                  <c:v>2886.53</c:v>
                </c:pt>
                <c:pt idx="36602" formatCode="0.00E+00">
                  <c:v>2881.76</c:v>
                </c:pt>
                <c:pt idx="36603" formatCode="0.00E+00">
                  <c:v>2876.35</c:v>
                </c:pt>
                <c:pt idx="36604" formatCode="0.00E+00">
                  <c:v>2870.31</c:v>
                </c:pt>
                <c:pt idx="36605" formatCode="0.00E+00">
                  <c:v>2863.65</c:v>
                </c:pt>
                <c:pt idx="36606" formatCode="0.00E+00">
                  <c:v>2856.35</c:v>
                </c:pt>
                <c:pt idx="36607" formatCode="0.00E+00">
                  <c:v>2848.43</c:v>
                </c:pt>
                <c:pt idx="36608" formatCode="0.00E+00">
                  <c:v>2839.89</c:v>
                </c:pt>
                <c:pt idx="36609" formatCode="0.00E+00">
                  <c:v>2830.73</c:v>
                </c:pt>
                <c:pt idx="36610" formatCode="0.00E+00">
                  <c:v>2820.94</c:v>
                </c:pt>
                <c:pt idx="36611" formatCode="0.00E+00">
                  <c:v>2810.54</c:v>
                </c:pt>
                <c:pt idx="36612" formatCode="0.00E+00">
                  <c:v>2799.52</c:v>
                </c:pt>
                <c:pt idx="36613" formatCode="0.00E+00">
                  <c:v>2787.89</c:v>
                </c:pt>
                <c:pt idx="36614" formatCode="0.00E+00">
                  <c:v>2775.64</c:v>
                </c:pt>
                <c:pt idx="36615" formatCode="0.00E+00">
                  <c:v>2762.79</c:v>
                </c:pt>
                <c:pt idx="36616" formatCode="0.00E+00">
                  <c:v>2749.34</c:v>
                </c:pt>
                <c:pt idx="36617" formatCode="0.00E+00">
                  <c:v>2735.28</c:v>
                </c:pt>
                <c:pt idx="36618" formatCode="0.00E+00">
                  <c:v>2720.62</c:v>
                </c:pt>
                <c:pt idx="36619" formatCode="0.00E+00">
                  <c:v>2705.37</c:v>
                </c:pt>
                <c:pt idx="36620" formatCode="0.00E+00">
                  <c:v>2689.53</c:v>
                </c:pt>
                <c:pt idx="36621" formatCode="0.00E+00">
                  <c:v>2673.09</c:v>
                </c:pt>
                <c:pt idx="36622" formatCode="0.00E+00">
                  <c:v>2656.07</c:v>
                </c:pt>
                <c:pt idx="36623" formatCode="0.00E+00">
                  <c:v>2638.47</c:v>
                </c:pt>
                <c:pt idx="36624" formatCode="0.00E+00">
                  <c:v>2620.29</c:v>
                </c:pt>
                <c:pt idx="36625" formatCode="0.00E+00">
                  <c:v>2601.54</c:v>
                </c:pt>
                <c:pt idx="36626" formatCode="0.00E+00">
                  <c:v>2582.21</c:v>
                </c:pt>
                <c:pt idx="36627" formatCode="0.00E+00">
                  <c:v>2562.33</c:v>
                </c:pt>
                <c:pt idx="36628" formatCode="0.00E+00">
                  <c:v>2541.87</c:v>
                </c:pt>
                <c:pt idx="36629" formatCode="0.00E+00">
                  <c:v>2520.87</c:v>
                </c:pt>
                <c:pt idx="36630" formatCode="0.00E+00">
                  <c:v>2499.31</c:v>
                </c:pt>
                <c:pt idx="36631" formatCode="0.00E+00">
                  <c:v>2477.1999999999998</c:v>
                </c:pt>
                <c:pt idx="36632" formatCode="0.00E+00">
                  <c:v>2454.5500000000002</c:v>
                </c:pt>
                <c:pt idx="36633" formatCode="0.00E+00">
                  <c:v>2431.36</c:v>
                </c:pt>
                <c:pt idx="36634" formatCode="0.00E+00">
                  <c:v>2407.64</c:v>
                </c:pt>
                <c:pt idx="36635" formatCode="0.00E+00">
                  <c:v>2383.4</c:v>
                </c:pt>
                <c:pt idx="36636" formatCode="0.00E+00">
                  <c:v>2358.63</c:v>
                </c:pt>
                <c:pt idx="36637" formatCode="0.00E+00">
                  <c:v>2333.34</c:v>
                </c:pt>
                <c:pt idx="36638" formatCode="0.00E+00">
                  <c:v>2307.5500000000002</c:v>
                </c:pt>
                <c:pt idx="36639" formatCode="0.00E+00">
                  <c:v>2281.25</c:v>
                </c:pt>
                <c:pt idx="36640" formatCode="0.00E+00">
                  <c:v>2254.44</c:v>
                </c:pt>
                <c:pt idx="36641" formatCode="0.00E+00">
                  <c:v>2227.15</c:v>
                </c:pt>
                <c:pt idx="36642" formatCode="0.00E+00">
                  <c:v>2199.36</c:v>
                </c:pt>
                <c:pt idx="36643" formatCode="0.00E+00">
                  <c:v>2171.1</c:v>
                </c:pt>
                <c:pt idx="36644" formatCode="0.00E+00">
                  <c:v>2142.36</c:v>
                </c:pt>
                <c:pt idx="36645" formatCode="0.00E+00">
                  <c:v>2113.15</c:v>
                </c:pt>
                <c:pt idx="36646" formatCode="0.00E+00">
                  <c:v>2083.4699999999998</c:v>
                </c:pt>
                <c:pt idx="36647" formatCode="0.00E+00">
                  <c:v>2053.34</c:v>
                </c:pt>
                <c:pt idx="36648" formatCode="0.00E+00">
                  <c:v>2022.77</c:v>
                </c:pt>
                <c:pt idx="36649" formatCode="0.00E+00">
                  <c:v>1991.74</c:v>
                </c:pt>
                <c:pt idx="36650" formatCode="0.00E+00">
                  <c:v>1960.28</c:v>
                </c:pt>
                <c:pt idx="36651" formatCode="0.00E+00">
                  <c:v>1928.4</c:v>
                </c:pt>
                <c:pt idx="36652" formatCode="0.00E+00">
                  <c:v>1896.08</c:v>
                </c:pt>
                <c:pt idx="36653" formatCode="0.00E+00">
                  <c:v>1863.36</c:v>
                </c:pt>
                <c:pt idx="36654" formatCode="0.00E+00">
                  <c:v>1830.22</c:v>
                </c:pt>
                <c:pt idx="36655" formatCode="0.00E+00">
                  <c:v>1796.69</c:v>
                </c:pt>
                <c:pt idx="36656" formatCode="0.00E+00">
                  <c:v>1762.76</c:v>
                </c:pt>
                <c:pt idx="36657" formatCode="0.00E+00">
                  <c:v>1728.45</c:v>
                </c:pt>
                <c:pt idx="36658" formatCode="0.00E+00">
                  <c:v>1693.75</c:v>
                </c:pt>
                <c:pt idx="36659" formatCode="0.00E+00">
                  <c:v>1658.69</c:v>
                </c:pt>
                <c:pt idx="36660" formatCode="0.00E+00">
                  <c:v>1623.26</c:v>
                </c:pt>
                <c:pt idx="36661" formatCode="0.00E+00">
                  <c:v>1587.48</c:v>
                </c:pt>
                <c:pt idx="36662" formatCode="0.00E+00">
                  <c:v>1551.35</c:v>
                </c:pt>
                <c:pt idx="36663" formatCode="0.00E+00">
                  <c:v>1514.88</c:v>
                </c:pt>
                <c:pt idx="36664" formatCode="0.00E+00">
                  <c:v>1478.07</c:v>
                </c:pt>
                <c:pt idx="36665" formatCode="0.00E+00">
                  <c:v>1440.95</c:v>
                </c:pt>
                <c:pt idx="36666" formatCode="0.00E+00">
                  <c:v>1403.5</c:v>
                </c:pt>
                <c:pt idx="36667" formatCode="0.00E+00">
                  <c:v>1365.75</c:v>
                </c:pt>
                <c:pt idx="36668" formatCode="0.00E+00">
                  <c:v>1327.7</c:v>
                </c:pt>
                <c:pt idx="36669" formatCode="0.00E+00">
                  <c:v>1289.3599999999999</c:v>
                </c:pt>
                <c:pt idx="36670" formatCode="0.00E+00">
                  <c:v>1250.74</c:v>
                </c:pt>
                <c:pt idx="36671" formatCode="0.00E+00">
                  <c:v>1211.8499999999999</c:v>
                </c:pt>
                <c:pt idx="36672" formatCode="0.00E+00">
                  <c:v>1172.68</c:v>
                </c:pt>
                <c:pt idx="36673" formatCode="0.00E+00">
                  <c:v>1133.26</c:v>
                </c:pt>
                <c:pt idx="36674" formatCode="0.00E+00">
                  <c:v>1093.5999999999999</c:v>
                </c:pt>
                <c:pt idx="36675" formatCode="0.00E+00">
                  <c:v>1053.69</c:v>
                </c:pt>
                <c:pt idx="36676" formatCode="0.00E+00">
                  <c:v>1013.55</c:v>
                </c:pt>
                <c:pt idx="36677">
                  <c:v>973.19399999999996</c:v>
                </c:pt>
                <c:pt idx="36678">
                  <c:v>932.62099999999998</c:v>
                </c:pt>
                <c:pt idx="36679">
                  <c:v>891.84299999999996</c:v>
                </c:pt>
                <c:pt idx="36680">
                  <c:v>850.87099999999998</c:v>
                </c:pt>
                <c:pt idx="36681">
                  <c:v>809.71100000000001</c:v>
                </c:pt>
                <c:pt idx="36682">
                  <c:v>768.37400000000002</c:v>
                </c:pt>
                <c:pt idx="36683">
                  <c:v>726.86900000000003</c:v>
                </c:pt>
                <c:pt idx="36684">
                  <c:v>685.20500000000004</c:v>
                </c:pt>
                <c:pt idx="36685">
                  <c:v>643.39099999999996</c:v>
                </c:pt>
                <c:pt idx="36686">
                  <c:v>601.43499999999995</c:v>
                </c:pt>
                <c:pt idx="36687">
                  <c:v>559.34799999999996</c:v>
                </c:pt>
                <c:pt idx="36688">
                  <c:v>517.13800000000003</c:v>
                </c:pt>
                <c:pt idx="36689">
                  <c:v>474.815</c:v>
                </c:pt>
                <c:pt idx="36690">
                  <c:v>432.38799999999998</c:v>
                </c:pt>
                <c:pt idx="36691">
                  <c:v>389.86700000000002</c:v>
                </c:pt>
                <c:pt idx="36692">
                  <c:v>347.25900000000001</c:v>
                </c:pt>
                <c:pt idx="36693">
                  <c:v>304.57600000000002</c:v>
                </c:pt>
                <c:pt idx="36694">
                  <c:v>261.82600000000002</c:v>
                </c:pt>
                <c:pt idx="36695">
                  <c:v>219.018</c:v>
                </c:pt>
                <c:pt idx="36696">
                  <c:v>176.16200000000001</c:v>
                </c:pt>
                <c:pt idx="36697">
                  <c:v>133.268</c:v>
                </c:pt>
                <c:pt idx="36698">
                  <c:v>90.343400000000003</c:v>
                </c:pt>
                <c:pt idx="36699">
                  <c:v>47.3994</c:v>
                </c:pt>
                <c:pt idx="36700">
                  <c:v>4.4450399999999997</c:v>
                </c:pt>
                <c:pt idx="36701">
                  <c:v>-38.51</c:v>
                </c:pt>
                <c:pt idx="36702">
                  <c:v>-81.456699999999998</c:v>
                </c:pt>
                <c:pt idx="36703">
                  <c:v>-124.386</c:v>
                </c:pt>
                <c:pt idx="36704">
                  <c:v>-167.28700000000001</c:v>
                </c:pt>
                <c:pt idx="36705">
                  <c:v>-210.15199999999999</c:v>
                </c:pt>
                <c:pt idx="36706">
                  <c:v>-252.971</c:v>
                </c:pt>
                <c:pt idx="36707">
                  <c:v>-295.73500000000001</c:v>
                </c:pt>
                <c:pt idx="36708">
                  <c:v>-338.43400000000003</c:v>
                </c:pt>
                <c:pt idx="36709">
                  <c:v>-381.05799999999999</c:v>
                </c:pt>
                <c:pt idx="36710">
                  <c:v>-423.6</c:v>
                </c:pt>
                <c:pt idx="36711">
                  <c:v>-466.04899999999998</c:v>
                </c:pt>
                <c:pt idx="36712">
                  <c:v>-508.39600000000002</c:v>
                </c:pt>
                <c:pt idx="36713">
                  <c:v>-550.63099999999997</c:v>
                </c:pt>
                <c:pt idx="36714">
                  <c:v>-592.74599999999998</c:v>
                </c:pt>
                <c:pt idx="36715">
                  <c:v>-634.73</c:v>
                </c:pt>
                <c:pt idx="36716">
                  <c:v>-676.577</c:v>
                </c:pt>
                <c:pt idx="36717">
                  <c:v>-718.27499999999998</c:v>
                </c:pt>
                <c:pt idx="36718">
                  <c:v>-759.81600000000003</c:v>
                </c:pt>
                <c:pt idx="36719">
                  <c:v>-801.19100000000003</c:v>
                </c:pt>
                <c:pt idx="36720">
                  <c:v>-842.39</c:v>
                </c:pt>
                <c:pt idx="36721">
                  <c:v>-883.40499999999997</c:v>
                </c:pt>
                <c:pt idx="36722">
                  <c:v>-924.22699999999998</c:v>
                </c:pt>
                <c:pt idx="36723">
                  <c:v>-964.846</c:v>
                </c:pt>
                <c:pt idx="36724" formatCode="0.00E+00">
                  <c:v>-1005.25</c:v>
                </c:pt>
                <c:pt idx="36725" formatCode="0.00E+00">
                  <c:v>-1045.44</c:v>
                </c:pt>
                <c:pt idx="36726" formatCode="0.00E+00">
                  <c:v>-1085.4000000000001</c:v>
                </c:pt>
                <c:pt idx="36727" formatCode="0.00E+00">
                  <c:v>-1125.1199999999999</c:v>
                </c:pt>
                <c:pt idx="36728" formatCode="0.00E+00">
                  <c:v>-1164.5999999999999</c:v>
                </c:pt>
                <c:pt idx="36729" formatCode="0.00E+00">
                  <c:v>-1203.82</c:v>
                </c:pt>
                <c:pt idx="36730" formatCode="0.00E+00">
                  <c:v>-1242.77</c:v>
                </c:pt>
                <c:pt idx="36731" formatCode="0.00E+00">
                  <c:v>-1281.46</c:v>
                </c:pt>
                <c:pt idx="36732" formatCode="0.00E+00">
                  <c:v>-1319.86</c:v>
                </c:pt>
                <c:pt idx="36733" formatCode="0.00E+00">
                  <c:v>-1357.97</c:v>
                </c:pt>
                <c:pt idx="36734" formatCode="0.00E+00">
                  <c:v>-1395.79</c:v>
                </c:pt>
                <c:pt idx="36735" formatCode="0.00E+00">
                  <c:v>-1433.3</c:v>
                </c:pt>
                <c:pt idx="36736" formatCode="0.00E+00">
                  <c:v>-1470.5</c:v>
                </c:pt>
                <c:pt idx="36737" formatCode="0.00E+00">
                  <c:v>-1507.38</c:v>
                </c:pt>
                <c:pt idx="36738" formatCode="0.00E+00">
                  <c:v>-1543.92</c:v>
                </c:pt>
                <c:pt idx="36739" formatCode="0.00E+00">
                  <c:v>-1580.13</c:v>
                </c:pt>
                <c:pt idx="36740" formatCode="0.00E+00">
                  <c:v>-1615.99</c:v>
                </c:pt>
                <c:pt idx="36741" formatCode="0.00E+00">
                  <c:v>-1651.5</c:v>
                </c:pt>
                <c:pt idx="36742" formatCode="0.00E+00">
                  <c:v>-1686.64</c:v>
                </c:pt>
                <c:pt idx="36743" formatCode="0.00E+00">
                  <c:v>-1721.42</c:v>
                </c:pt>
                <c:pt idx="36744" formatCode="0.00E+00">
                  <c:v>-1755.82</c:v>
                </c:pt>
                <c:pt idx="36745" formatCode="0.00E+00">
                  <c:v>-1789.83</c:v>
                </c:pt>
                <c:pt idx="36746" formatCode="0.00E+00">
                  <c:v>-1823.45</c:v>
                </c:pt>
                <c:pt idx="36747" formatCode="0.00E+00">
                  <c:v>-1856.68</c:v>
                </c:pt>
                <c:pt idx="36748" formatCode="0.00E+00">
                  <c:v>-1889.5</c:v>
                </c:pt>
                <c:pt idx="36749" formatCode="0.00E+00">
                  <c:v>-1921.9</c:v>
                </c:pt>
                <c:pt idx="36750" formatCode="0.00E+00">
                  <c:v>-1953.88</c:v>
                </c:pt>
                <c:pt idx="36751" formatCode="0.00E+00">
                  <c:v>-1985.44</c:v>
                </c:pt>
                <c:pt idx="36752" formatCode="0.00E+00">
                  <c:v>-2016.56</c:v>
                </c:pt>
                <c:pt idx="36753" formatCode="0.00E+00">
                  <c:v>-2047.23</c:v>
                </c:pt>
                <c:pt idx="36754" formatCode="0.00E+00">
                  <c:v>-2077.46</c:v>
                </c:pt>
                <c:pt idx="36755" formatCode="0.00E+00">
                  <c:v>-2107.2399999999998</c:v>
                </c:pt>
                <c:pt idx="36756" formatCode="0.00E+00">
                  <c:v>-2136.5500000000002</c:v>
                </c:pt>
                <c:pt idx="36757" formatCode="0.00E+00">
                  <c:v>-2165.4</c:v>
                </c:pt>
                <c:pt idx="36758" formatCode="0.00E+00">
                  <c:v>-2193.77</c:v>
                </c:pt>
                <c:pt idx="36759" formatCode="0.00E+00">
                  <c:v>-2221.66</c:v>
                </c:pt>
                <c:pt idx="36760" formatCode="0.00E+00">
                  <c:v>-2249.0700000000002</c:v>
                </c:pt>
                <c:pt idx="36761" formatCode="0.00E+00">
                  <c:v>-2275.98</c:v>
                </c:pt>
                <c:pt idx="36762" formatCode="0.00E+00">
                  <c:v>-2302.39</c:v>
                </c:pt>
                <c:pt idx="36763" formatCode="0.00E+00">
                  <c:v>-2328.3000000000002</c:v>
                </c:pt>
                <c:pt idx="36764" formatCode="0.00E+00">
                  <c:v>-2353.6999999999998</c:v>
                </c:pt>
                <c:pt idx="36765" formatCode="0.00E+00">
                  <c:v>-2378.58</c:v>
                </c:pt>
                <c:pt idx="36766" formatCode="0.00E+00">
                  <c:v>-2402.9499999999998</c:v>
                </c:pt>
                <c:pt idx="36767" formatCode="0.00E+00">
                  <c:v>-2426.7800000000002</c:v>
                </c:pt>
                <c:pt idx="36768" formatCode="0.00E+00">
                  <c:v>-2450.09</c:v>
                </c:pt>
                <c:pt idx="36769" formatCode="0.00E+00">
                  <c:v>-2472.85</c:v>
                </c:pt>
                <c:pt idx="36770" formatCode="0.00E+00">
                  <c:v>-2495.08</c:v>
                </c:pt>
                <c:pt idx="36771" formatCode="0.00E+00">
                  <c:v>-2516.7600000000002</c:v>
                </c:pt>
                <c:pt idx="36772" formatCode="0.00E+00">
                  <c:v>-2537.89</c:v>
                </c:pt>
                <c:pt idx="36773" formatCode="0.00E+00">
                  <c:v>-2558.46</c:v>
                </c:pt>
                <c:pt idx="36774" formatCode="0.00E+00">
                  <c:v>-2578.48</c:v>
                </c:pt>
                <c:pt idx="36775" formatCode="0.00E+00">
                  <c:v>-2597.92</c:v>
                </c:pt>
                <c:pt idx="36776" formatCode="0.00E+00">
                  <c:v>-2616.8000000000002</c:v>
                </c:pt>
                <c:pt idx="36777" formatCode="0.00E+00">
                  <c:v>-2635.11</c:v>
                </c:pt>
                <c:pt idx="36778" formatCode="0.00E+00">
                  <c:v>-2652.84</c:v>
                </c:pt>
                <c:pt idx="36779" formatCode="0.00E+00">
                  <c:v>-2669.99</c:v>
                </c:pt>
                <c:pt idx="36780" formatCode="0.00E+00">
                  <c:v>-2686.55</c:v>
                </c:pt>
                <c:pt idx="36781" formatCode="0.00E+00">
                  <c:v>-2702.52</c:v>
                </c:pt>
                <c:pt idx="36782" formatCode="0.00E+00">
                  <c:v>-2717.91</c:v>
                </c:pt>
                <c:pt idx="36783" formatCode="0.00E+00">
                  <c:v>-2732.69</c:v>
                </c:pt>
                <c:pt idx="36784" formatCode="0.00E+00">
                  <c:v>-2746.88</c:v>
                </c:pt>
                <c:pt idx="36785" formatCode="0.00E+00">
                  <c:v>-2760.47</c:v>
                </c:pt>
                <c:pt idx="36786" formatCode="0.00E+00">
                  <c:v>-2773.45</c:v>
                </c:pt>
                <c:pt idx="36787" formatCode="0.00E+00">
                  <c:v>-2785.83</c:v>
                </c:pt>
                <c:pt idx="36788" formatCode="0.00E+00">
                  <c:v>-2797.6</c:v>
                </c:pt>
                <c:pt idx="36789" formatCode="0.00E+00">
                  <c:v>-2808.75</c:v>
                </c:pt>
                <c:pt idx="36790" formatCode="0.00E+00">
                  <c:v>-2819.29</c:v>
                </c:pt>
                <c:pt idx="36791" formatCode="0.00E+00">
                  <c:v>-2829.2</c:v>
                </c:pt>
                <c:pt idx="36792" formatCode="0.00E+00">
                  <c:v>-2838.5</c:v>
                </c:pt>
                <c:pt idx="36793" formatCode="0.00E+00">
                  <c:v>-2847.18</c:v>
                </c:pt>
                <c:pt idx="36794" formatCode="0.00E+00">
                  <c:v>-2855.24</c:v>
                </c:pt>
                <c:pt idx="36795" formatCode="0.00E+00">
                  <c:v>-2862.67</c:v>
                </c:pt>
                <c:pt idx="36796" formatCode="0.00E+00">
                  <c:v>-2869.47</c:v>
                </c:pt>
                <c:pt idx="36797" formatCode="0.00E+00">
                  <c:v>-2875.65</c:v>
                </c:pt>
                <c:pt idx="36798" formatCode="0.00E+00">
                  <c:v>-2881.19</c:v>
                </c:pt>
                <c:pt idx="36799" formatCode="0.00E+00">
                  <c:v>-2886.1</c:v>
                </c:pt>
                <c:pt idx="36800" formatCode="0.00E+00">
                  <c:v>-2890.38</c:v>
                </c:pt>
                <c:pt idx="36801" formatCode="0.00E+00">
                  <c:v>-2894.03</c:v>
                </c:pt>
                <c:pt idx="36802" formatCode="0.00E+00">
                  <c:v>-2897.05</c:v>
                </c:pt>
                <c:pt idx="36803" formatCode="0.00E+00">
                  <c:v>-2899.43</c:v>
                </c:pt>
                <c:pt idx="36804" formatCode="0.00E+00">
                  <c:v>-2901.17</c:v>
                </c:pt>
                <c:pt idx="36805" formatCode="0.00E+00">
                  <c:v>-2902.28</c:v>
                </c:pt>
                <c:pt idx="36806" formatCode="0.00E+00">
                  <c:v>-2902.76</c:v>
                </c:pt>
                <c:pt idx="36807" formatCode="0.00E+00">
                  <c:v>-2902.59</c:v>
                </c:pt>
                <c:pt idx="36808" formatCode="0.00E+00">
                  <c:v>-2901.8</c:v>
                </c:pt>
                <c:pt idx="36809" formatCode="0.00E+00">
                  <c:v>-2900.36</c:v>
                </c:pt>
                <c:pt idx="36810" formatCode="0.00E+00">
                  <c:v>-2898.3</c:v>
                </c:pt>
                <c:pt idx="36811" formatCode="0.00E+00">
                  <c:v>-2895.59</c:v>
                </c:pt>
                <c:pt idx="36812" formatCode="0.00E+00">
                  <c:v>-2892.25</c:v>
                </c:pt>
                <c:pt idx="36813" formatCode="0.00E+00">
                  <c:v>-2888.28</c:v>
                </c:pt>
                <c:pt idx="36814" formatCode="0.00E+00">
                  <c:v>-2883.68</c:v>
                </c:pt>
                <c:pt idx="36815" formatCode="0.00E+00">
                  <c:v>-2878.44</c:v>
                </c:pt>
                <c:pt idx="36816" formatCode="0.00E+00">
                  <c:v>-2872.58</c:v>
                </c:pt>
                <c:pt idx="36817" formatCode="0.00E+00">
                  <c:v>-2866.08</c:v>
                </c:pt>
                <c:pt idx="36818" formatCode="0.00E+00">
                  <c:v>-2858.96</c:v>
                </c:pt>
                <c:pt idx="36819" formatCode="0.00E+00">
                  <c:v>-2851.21</c:v>
                </c:pt>
                <c:pt idx="36820" formatCode="0.00E+00">
                  <c:v>-2842.84</c:v>
                </c:pt>
                <c:pt idx="36821" formatCode="0.00E+00">
                  <c:v>-2833.84</c:v>
                </c:pt>
                <c:pt idx="36822" formatCode="0.00E+00">
                  <c:v>-2824.22</c:v>
                </c:pt>
                <c:pt idx="36823" formatCode="0.00E+00">
                  <c:v>-2813.99</c:v>
                </c:pt>
                <c:pt idx="36824" formatCode="0.00E+00">
                  <c:v>-2803.14</c:v>
                </c:pt>
                <c:pt idx="36825" formatCode="0.00E+00">
                  <c:v>-2791.67</c:v>
                </c:pt>
                <c:pt idx="36826" formatCode="0.00E+00">
                  <c:v>-2779.59</c:v>
                </c:pt>
                <c:pt idx="36827" formatCode="0.00E+00">
                  <c:v>-2766.91</c:v>
                </c:pt>
                <c:pt idx="36828" formatCode="0.00E+00">
                  <c:v>-2753.62</c:v>
                </c:pt>
                <c:pt idx="36829" formatCode="0.00E+00">
                  <c:v>-2739.72</c:v>
                </c:pt>
                <c:pt idx="36830" formatCode="0.00E+00">
                  <c:v>-2725.23</c:v>
                </c:pt>
                <c:pt idx="36831" formatCode="0.00E+00">
                  <c:v>-2710.13</c:v>
                </c:pt>
                <c:pt idx="36832" formatCode="0.00E+00">
                  <c:v>-2694.45</c:v>
                </c:pt>
                <c:pt idx="36833" formatCode="0.00E+00">
                  <c:v>-2678.17</c:v>
                </c:pt>
                <c:pt idx="36834" formatCode="0.00E+00">
                  <c:v>-2661.31</c:v>
                </c:pt>
                <c:pt idx="36835" formatCode="0.00E+00">
                  <c:v>-2643.87</c:v>
                </c:pt>
                <c:pt idx="36836" formatCode="0.00E+00">
                  <c:v>-2625.84</c:v>
                </c:pt>
                <c:pt idx="36837" formatCode="0.00E+00">
                  <c:v>-2607.2399999999998</c:v>
                </c:pt>
                <c:pt idx="36838" formatCode="0.00E+00">
                  <c:v>-2588.0700000000002</c:v>
                </c:pt>
                <c:pt idx="36839" formatCode="0.00E+00">
                  <c:v>-2568.33</c:v>
                </c:pt>
                <c:pt idx="36840" formatCode="0.00E+00">
                  <c:v>-2548.0300000000002</c:v>
                </c:pt>
                <c:pt idx="36841" formatCode="0.00E+00">
                  <c:v>-2527.17</c:v>
                </c:pt>
                <c:pt idx="36842" formatCode="0.00E+00">
                  <c:v>-2505.7600000000002</c:v>
                </c:pt>
                <c:pt idx="36843" formatCode="0.00E+00">
                  <c:v>-2483.8000000000002</c:v>
                </c:pt>
                <c:pt idx="36844" formatCode="0.00E+00">
                  <c:v>-2461.3000000000002</c:v>
                </c:pt>
                <c:pt idx="36845" formatCode="0.00E+00">
                  <c:v>-2438.25</c:v>
                </c:pt>
                <c:pt idx="36846" formatCode="0.00E+00">
                  <c:v>-2414.67</c:v>
                </c:pt>
                <c:pt idx="36847" formatCode="0.00E+00">
                  <c:v>-2390.5700000000002</c:v>
                </c:pt>
                <c:pt idx="36848" formatCode="0.00E+00">
                  <c:v>-2365.94</c:v>
                </c:pt>
                <c:pt idx="36849" formatCode="0.00E+00">
                  <c:v>-2340.79</c:v>
                </c:pt>
                <c:pt idx="36850" formatCode="0.00E+00">
                  <c:v>-2315.13</c:v>
                </c:pt>
                <c:pt idx="36851" formatCode="0.00E+00">
                  <c:v>-2288.96</c:v>
                </c:pt>
                <c:pt idx="36852" formatCode="0.00E+00">
                  <c:v>-2262.29</c:v>
                </c:pt>
                <c:pt idx="36853" formatCode="0.00E+00">
                  <c:v>-2235.12</c:v>
                </c:pt>
                <c:pt idx="36854" formatCode="0.00E+00">
                  <c:v>-2207.4699999999998</c:v>
                </c:pt>
                <c:pt idx="36855" formatCode="0.00E+00">
                  <c:v>-2179.33</c:v>
                </c:pt>
                <c:pt idx="36856" formatCode="0.00E+00">
                  <c:v>-2150.71</c:v>
                </c:pt>
                <c:pt idx="36857" formatCode="0.00E+00">
                  <c:v>-2121.62</c:v>
                </c:pt>
                <c:pt idx="36858" formatCode="0.00E+00">
                  <c:v>-2092.0700000000002</c:v>
                </c:pt>
                <c:pt idx="36859" formatCode="0.00E+00">
                  <c:v>-2062.06</c:v>
                </c:pt>
                <c:pt idx="36860" formatCode="0.00E+00">
                  <c:v>-2031.6</c:v>
                </c:pt>
                <c:pt idx="36861" formatCode="0.00E+00">
                  <c:v>-2000.69</c:v>
                </c:pt>
                <c:pt idx="36862" formatCode="0.00E+00">
                  <c:v>-1969.35</c:v>
                </c:pt>
                <c:pt idx="36863" formatCode="0.00E+00">
                  <c:v>-1937.57</c:v>
                </c:pt>
                <c:pt idx="36864" formatCode="0.00E+00">
                  <c:v>-1905.37</c:v>
                </c:pt>
                <c:pt idx="36865" formatCode="0.00E+00">
                  <c:v>-1872.75</c:v>
                </c:pt>
                <c:pt idx="36866" formatCode="0.00E+00">
                  <c:v>-1839.73</c:v>
                </c:pt>
                <c:pt idx="36867" formatCode="0.00E+00">
                  <c:v>-1806.29</c:v>
                </c:pt>
                <c:pt idx="36868" formatCode="0.00E+00">
                  <c:v>-1772.47</c:v>
                </c:pt>
                <c:pt idx="36869" formatCode="0.00E+00">
                  <c:v>-1738.25</c:v>
                </c:pt>
                <c:pt idx="36870" formatCode="0.00E+00">
                  <c:v>-1703.66</c:v>
                </c:pt>
                <c:pt idx="36871" formatCode="0.00E+00">
                  <c:v>-1668.69</c:v>
                </c:pt>
                <c:pt idx="36872" formatCode="0.00E+00">
                  <c:v>-1633.35</c:v>
                </c:pt>
                <c:pt idx="36873" formatCode="0.00E+00">
                  <c:v>-1597.66</c:v>
                </c:pt>
                <c:pt idx="36874" formatCode="0.00E+00">
                  <c:v>-1561.62</c:v>
                </c:pt>
                <c:pt idx="36875" formatCode="0.00E+00">
                  <c:v>-1525.23</c:v>
                </c:pt>
                <c:pt idx="36876" formatCode="0.00E+00">
                  <c:v>-1488.51</c:v>
                </c:pt>
                <c:pt idx="36877" formatCode="0.00E+00">
                  <c:v>-1451.47</c:v>
                </c:pt>
                <c:pt idx="36878" formatCode="0.00E+00">
                  <c:v>-1414.1</c:v>
                </c:pt>
                <c:pt idx="36879" formatCode="0.00E+00">
                  <c:v>-1376.43</c:v>
                </c:pt>
                <c:pt idx="36880" formatCode="0.00E+00">
                  <c:v>-1338.46</c:v>
                </c:pt>
                <c:pt idx="36881" formatCode="0.00E+00">
                  <c:v>-1300.19</c:v>
                </c:pt>
                <c:pt idx="36882" formatCode="0.00E+00">
                  <c:v>-1261.6400000000001</c:v>
                </c:pt>
                <c:pt idx="36883" formatCode="0.00E+00">
                  <c:v>-1222.81</c:v>
                </c:pt>
                <c:pt idx="36884" formatCode="0.00E+00">
                  <c:v>-1183.71</c:v>
                </c:pt>
                <c:pt idx="36885" formatCode="0.00E+00">
                  <c:v>-1144.3499999999999</c:v>
                </c:pt>
                <c:pt idx="36886" formatCode="0.00E+00">
                  <c:v>-1104.75</c:v>
                </c:pt>
                <c:pt idx="36887" formatCode="0.00E+00">
                  <c:v>-1064.9000000000001</c:v>
                </c:pt>
                <c:pt idx="36888" formatCode="0.00E+00">
                  <c:v>-1024.82</c:v>
                </c:pt>
                <c:pt idx="36889">
                  <c:v>-984.51</c:v>
                </c:pt>
                <c:pt idx="36890">
                  <c:v>-943.98800000000006</c:v>
                </c:pt>
                <c:pt idx="36891">
                  <c:v>-903.25900000000001</c:v>
                </c:pt>
                <c:pt idx="36892">
                  <c:v>-862.33199999999999</c:v>
                </c:pt>
                <c:pt idx="36893">
                  <c:v>-821.21600000000001</c:v>
                </c:pt>
                <c:pt idx="36894">
                  <c:v>-779.92</c:v>
                </c:pt>
                <c:pt idx="36895">
                  <c:v>-738.45299999999997</c:v>
                </c:pt>
                <c:pt idx="36896">
                  <c:v>-696.82399999999996</c:v>
                </c:pt>
                <c:pt idx="36897">
                  <c:v>-655.04300000000001</c:v>
                </c:pt>
                <c:pt idx="36898">
                  <c:v>-613.11800000000005</c:v>
                </c:pt>
                <c:pt idx="36899">
                  <c:v>-571.05899999999997</c:v>
                </c:pt>
                <c:pt idx="36900">
                  <c:v>-528.875</c:v>
                </c:pt>
                <c:pt idx="36901">
                  <c:v>-486.57499999999999</c:v>
                </c:pt>
                <c:pt idx="36902">
                  <c:v>-444.16800000000001</c:v>
                </c:pt>
                <c:pt idx="36903">
                  <c:v>-401.66399999999999</c:v>
                </c:pt>
                <c:pt idx="36904">
                  <c:v>-359.072</c:v>
                </c:pt>
                <c:pt idx="36905">
                  <c:v>-316.40100000000001</c:v>
                </c:pt>
                <c:pt idx="36906">
                  <c:v>-273.661</c:v>
                </c:pt>
                <c:pt idx="36907">
                  <c:v>-230.86</c:v>
                </c:pt>
                <c:pt idx="36908">
                  <c:v>-188.01</c:v>
                </c:pt>
                <c:pt idx="36909">
                  <c:v>-145.11699999999999</c:v>
                </c:pt>
                <c:pt idx="36910">
                  <c:v>-102.193</c:v>
                </c:pt>
                <c:pt idx="36911">
                  <c:v>-59.245800000000003</c:v>
                </c:pt>
                <c:pt idx="36912">
                  <c:v>-16.285900000000002</c:v>
                </c:pt>
                <c:pt idx="36913">
                  <c:v>26.677399999999999</c:v>
                </c:pt>
                <c:pt idx="36914">
                  <c:v>69.634900000000002</c:v>
                </c:pt>
                <c:pt idx="36915">
                  <c:v>112.577</c:v>
                </c:pt>
                <c:pt idx="36916">
                  <c:v>155.494</c:v>
                </c:pt>
                <c:pt idx="36917">
                  <c:v>198.37799999999999</c:v>
                </c:pt>
                <c:pt idx="36918">
                  <c:v>241.21799999999999</c:v>
                </c:pt>
                <c:pt idx="36919">
                  <c:v>284.00599999999997</c:v>
                </c:pt>
                <c:pt idx="36920">
                  <c:v>326.73</c:v>
                </c:pt>
                <c:pt idx="36921">
                  <c:v>369.38400000000001</c:v>
                </c:pt>
                <c:pt idx="36922">
                  <c:v>411.95600000000002</c:v>
                </c:pt>
                <c:pt idx="36923">
                  <c:v>454.43900000000002</c:v>
                </c:pt>
                <c:pt idx="36924">
                  <c:v>496.822</c:v>
                </c:pt>
                <c:pt idx="36925">
                  <c:v>539.096</c:v>
                </c:pt>
                <c:pt idx="36926">
                  <c:v>581.25300000000004</c:v>
                </c:pt>
                <c:pt idx="36927">
                  <c:v>623.28200000000004</c:v>
                </c:pt>
                <c:pt idx="36928">
                  <c:v>665.17399999999998</c:v>
                </c:pt>
                <c:pt idx="36929">
                  <c:v>706.92100000000005</c:v>
                </c:pt>
                <c:pt idx="36930">
                  <c:v>748.51300000000003</c:v>
                </c:pt>
                <c:pt idx="36931">
                  <c:v>789.94100000000003</c:v>
                </c:pt>
                <c:pt idx="36932">
                  <c:v>831.197</c:v>
                </c:pt>
                <c:pt idx="36933">
                  <c:v>872.27099999999996</c:v>
                </c:pt>
                <c:pt idx="36934">
                  <c:v>913.154</c:v>
                </c:pt>
                <c:pt idx="36935">
                  <c:v>953.83699999999999</c:v>
                </c:pt>
                <c:pt idx="36936">
                  <c:v>994.31100000000004</c:v>
                </c:pt>
                <c:pt idx="36937" formatCode="0.00E+00">
                  <c:v>1034.57</c:v>
                </c:pt>
                <c:pt idx="36938" formatCode="0.00E+00">
                  <c:v>1074.5999999999999</c:v>
                </c:pt>
                <c:pt idx="36939" formatCode="0.00E+00">
                  <c:v>1114.3900000000001</c:v>
                </c:pt>
                <c:pt idx="36940" formatCode="0.00E+00">
                  <c:v>1153.94</c:v>
                </c:pt>
                <c:pt idx="36941" formatCode="0.00E+00">
                  <c:v>1193.24</c:v>
                </c:pt>
                <c:pt idx="36942" formatCode="0.00E+00">
                  <c:v>1232.28</c:v>
                </c:pt>
                <c:pt idx="36943" formatCode="0.00E+00">
                  <c:v>1271.04</c:v>
                </c:pt>
                <c:pt idx="36944" formatCode="0.00E+00">
                  <c:v>1309.53</c:v>
                </c:pt>
                <c:pt idx="36945" formatCode="0.00E+00">
                  <c:v>1347.73</c:v>
                </c:pt>
                <c:pt idx="36946" formatCode="0.00E+00">
                  <c:v>1385.64</c:v>
                </c:pt>
                <c:pt idx="36947" formatCode="0.00E+00">
                  <c:v>1423.24</c:v>
                </c:pt>
                <c:pt idx="36948" formatCode="0.00E+00">
                  <c:v>1460.53</c:v>
                </c:pt>
                <c:pt idx="36949" formatCode="0.00E+00">
                  <c:v>1497.5</c:v>
                </c:pt>
                <c:pt idx="36950" formatCode="0.00E+00">
                  <c:v>1534.15</c:v>
                </c:pt>
                <c:pt idx="36951" formatCode="0.00E+00">
                  <c:v>1570.45</c:v>
                </c:pt>
                <c:pt idx="36952" formatCode="0.00E+00">
                  <c:v>1606.42</c:v>
                </c:pt>
                <c:pt idx="36953" formatCode="0.00E+00">
                  <c:v>1642.03</c:v>
                </c:pt>
                <c:pt idx="36954" formatCode="0.00E+00">
                  <c:v>1677.28</c:v>
                </c:pt>
                <c:pt idx="36955" formatCode="0.00E+00">
                  <c:v>1712.17</c:v>
                </c:pt>
                <c:pt idx="36956" formatCode="0.00E+00">
                  <c:v>1746.68</c:v>
                </c:pt>
                <c:pt idx="36957" formatCode="0.00E+00">
                  <c:v>1780.8</c:v>
                </c:pt>
                <c:pt idx="36958" formatCode="0.00E+00">
                  <c:v>1814.54</c:v>
                </c:pt>
                <c:pt idx="36959" formatCode="0.00E+00">
                  <c:v>1847.88</c:v>
                </c:pt>
                <c:pt idx="36960" formatCode="0.00E+00">
                  <c:v>1880.81</c:v>
                </c:pt>
                <c:pt idx="36961" formatCode="0.00E+00">
                  <c:v>1913.34</c:v>
                </c:pt>
                <c:pt idx="36962" formatCode="0.00E+00">
                  <c:v>1945.44</c:v>
                </c:pt>
                <c:pt idx="36963" formatCode="0.00E+00">
                  <c:v>1977.12</c:v>
                </c:pt>
                <c:pt idx="36964" formatCode="0.00E+00">
                  <c:v>2008.37</c:v>
                </c:pt>
                <c:pt idx="36965" formatCode="0.00E+00">
                  <c:v>2039.17</c:v>
                </c:pt>
                <c:pt idx="36966" formatCode="0.00E+00">
                  <c:v>2069.5300000000002</c:v>
                </c:pt>
                <c:pt idx="36967" formatCode="0.00E+00">
                  <c:v>2099.44</c:v>
                </c:pt>
                <c:pt idx="36968" formatCode="0.00E+00">
                  <c:v>2128.88</c:v>
                </c:pt>
                <c:pt idx="36969" formatCode="0.00E+00">
                  <c:v>2157.86</c:v>
                </c:pt>
                <c:pt idx="36970" formatCode="0.00E+00">
                  <c:v>2186.37</c:v>
                </c:pt>
                <c:pt idx="36971" formatCode="0.00E+00">
                  <c:v>2214.4</c:v>
                </c:pt>
                <c:pt idx="36972" formatCode="0.00E+00">
                  <c:v>2241.94</c:v>
                </c:pt>
                <c:pt idx="36973" formatCode="0.00E+00">
                  <c:v>2268.9899999999998</c:v>
                </c:pt>
                <c:pt idx="36974" formatCode="0.00E+00">
                  <c:v>2295.5500000000002</c:v>
                </c:pt>
                <c:pt idx="36975" formatCode="0.00E+00">
                  <c:v>2321.6</c:v>
                </c:pt>
                <c:pt idx="36976" formatCode="0.00E+00">
                  <c:v>2347.15</c:v>
                </c:pt>
                <c:pt idx="36977" formatCode="0.00E+00">
                  <c:v>2372.1799999999998</c:v>
                </c:pt>
                <c:pt idx="36978" formatCode="0.00E+00">
                  <c:v>2396.69</c:v>
                </c:pt>
                <c:pt idx="36979" formatCode="0.00E+00">
                  <c:v>2420.67</c:v>
                </c:pt>
                <c:pt idx="36980" formatCode="0.00E+00">
                  <c:v>2444.13</c:v>
                </c:pt>
                <c:pt idx="36981" formatCode="0.00E+00">
                  <c:v>2467.0500000000002</c:v>
                </c:pt>
                <c:pt idx="36982" formatCode="0.00E+00">
                  <c:v>2489.4299999999998</c:v>
                </c:pt>
                <c:pt idx="36983" formatCode="0.00E+00">
                  <c:v>2511.2600000000002</c:v>
                </c:pt>
                <c:pt idx="36984" formatCode="0.00E+00">
                  <c:v>2532.5500000000002</c:v>
                </c:pt>
                <c:pt idx="36985" formatCode="0.00E+00">
                  <c:v>2553.2800000000002</c:v>
                </c:pt>
                <c:pt idx="36986" formatCode="0.00E+00">
                  <c:v>2573.4499999999998</c:v>
                </c:pt>
                <c:pt idx="36987" formatCode="0.00E+00">
                  <c:v>2593.06</c:v>
                </c:pt>
                <c:pt idx="36988" formatCode="0.00E+00">
                  <c:v>2612.1</c:v>
                </c:pt>
                <c:pt idx="36989" formatCode="0.00E+00">
                  <c:v>2630.57</c:v>
                </c:pt>
                <c:pt idx="36990" formatCode="0.00E+00">
                  <c:v>2648.46</c:v>
                </c:pt>
                <c:pt idx="36991" formatCode="0.00E+00">
                  <c:v>2665.77</c:v>
                </c:pt>
                <c:pt idx="36992" formatCode="0.00E+00">
                  <c:v>2682.5</c:v>
                </c:pt>
                <c:pt idx="36993" formatCode="0.00E+00">
                  <c:v>2698.64</c:v>
                </c:pt>
                <c:pt idx="36994" formatCode="0.00E+00">
                  <c:v>2714.19</c:v>
                </c:pt>
                <c:pt idx="36995" formatCode="0.00E+00">
                  <c:v>2729.14</c:v>
                </c:pt>
                <c:pt idx="36996" formatCode="0.00E+00">
                  <c:v>2743.5</c:v>
                </c:pt>
                <c:pt idx="36997" formatCode="0.00E+00">
                  <c:v>2757.25</c:v>
                </c:pt>
                <c:pt idx="36998" formatCode="0.00E+00">
                  <c:v>2770.4</c:v>
                </c:pt>
                <c:pt idx="36999" formatCode="0.00E+00">
                  <c:v>2782.95</c:v>
                </c:pt>
                <c:pt idx="37000" formatCode="0.00E+00">
                  <c:v>2794.89</c:v>
                </c:pt>
                <c:pt idx="37001" formatCode="0.00E+00">
                  <c:v>2806.21</c:v>
                </c:pt>
                <c:pt idx="37002" formatCode="0.00E+00">
                  <c:v>2816.92</c:v>
                </c:pt>
                <c:pt idx="37003" formatCode="0.00E+00">
                  <c:v>2827.01</c:v>
                </c:pt>
                <c:pt idx="37004" formatCode="0.00E+00">
                  <c:v>2836.48</c:v>
                </c:pt>
                <c:pt idx="37005" formatCode="0.00E+00">
                  <c:v>2845.33</c:v>
                </c:pt>
                <c:pt idx="37006" formatCode="0.00E+00">
                  <c:v>2853.56</c:v>
                </c:pt>
                <c:pt idx="37007" formatCode="0.00E+00">
                  <c:v>2861.17</c:v>
                </c:pt>
                <c:pt idx="37008" formatCode="0.00E+00">
                  <c:v>2868.14</c:v>
                </c:pt>
                <c:pt idx="37009" formatCode="0.00E+00">
                  <c:v>2874.49</c:v>
                </c:pt>
                <c:pt idx="37010" formatCode="0.00E+00">
                  <c:v>2880.21</c:v>
                </c:pt>
                <c:pt idx="37011" formatCode="0.00E+00">
                  <c:v>2885.3</c:v>
                </c:pt>
                <c:pt idx="37012" formatCode="0.00E+00">
                  <c:v>2889.75</c:v>
                </c:pt>
                <c:pt idx="37013" formatCode="0.00E+00">
                  <c:v>2893.58</c:v>
                </c:pt>
                <c:pt idx="37014" formatCode="0.00E+00">
                  <c:v>2896.77</c:v>
                </c:pt>
                <c:pt idx="37015" formatCode="0.00E+00">
                  <c:v>2899.32</c:v>
                </c:pt>
                <c:pt idx="37016" formatCode="0.00E+00">
                  <c:v>2901.24</c:v>
                </c:pt>
                <c:pt idx="37017" formatCode="0.00E+00">
                  <c:v>2902.53</c:v>
                </c:pt>
                <c:pt idx="37018" formatCode="0.00E+00">
                  <c:v>2903.18</c:v>
                </c:pt>
                <c:pt idx="37019" formatCode="0.00E+00">
                  <c:v>2903.19</c:v>
                </c:pt>
                <c:pt idx="37020" formatCode="0.00E+00">
                  <c:v>2902.57</c:v>
                </c:pt>
                <c:pt idx="37021" formatCode="0.00E+00">
                  <c:v>2901.31</c:v>
                </c:pt>
                <c:pt idx="37022" formatCode="0.00E+00">
                  <c:v>2899.41</c:v>
                </c:pt>
                <c:pt idx="37023" formatCode="0.00E+00">
                  <c:v>2896.89</c:v>
                </c:pt>
                <c:pt idx="37024" formatCode="0.00E+00">
                  <c:v>2893.72</c:v>
                </c:pt>
                <c:pt idx="37025" formatCode="0.00E+00">
                  <c:v>2889.93</c:v>
                </c:pt>
                <c:pt idx="37026" formatCode="0.00E+00">
                  <c:v>2885.5</c:v>
                </c:pt>
                <c:pt idx="37027" formatCode="0.00E+00">
                  <c:v>2880.43</c:v>
                </c:pt>
                <c:pt idx="37028" formatCode="0.00E+00">
                  <c:v>2874.74</c:v>
                </c:pt>
                <c:pt idx="37029" formatCode="0.00E+00">
                  <c:v>2868.42</c:v>
                </c:pt>
                <c:pt idx="37030" formatCode="0.00E+00">
                  <c:v>2861.47</c:v>
                </c:pt>
                <c:pt idx="37031" formatCode="0.00E+00">
                  <c:v>2853.89</c:v>
                </c:pt>
                <c:pt idx="37032" formatCode="0.00E+00">
                  <c:v>2845.69</c:v>
                </c:pt>
                <c:pt idx="37033" formatCode="0.00E+00">
                  <c:v>2836.86</c:v>
                </c:pt>
                <c:pt idx="37034" formatCode="0.00E+00">
                  <c:v>2827.41</c:v>
                </c:pt>
                <c:pt idx="37035" formatCode="0.00E+00">
                  <c:v>2817.35</c:v>
                </c:pt>
                <c:pt idx="37036" formatCode="0.00E+00">
                  <c:v>2806.66</c:v>
                </c:pt>
                <c:pt idx="37037" formatCode="0.00E+00">
                  <c:v>2795.37</c:v>
                </c:pt>
                <c:pt idx="37038" formatCode="0.00E+00">
                  <c:v>2783.46</c:v>
                </c:pt>
                <c:pt idx="37039" formatCode="0.00E+00">
                  <c:v>2770.94</c:v>
                </c:pt>
                <c:pt idx="37040" formatCode="0.00E+00">
                  <c:v>2757.81</c:v>
                </c:pt>
                <c:pt idx="37041" formatCode="0.00E+00">
                  <c:v>2744.08</c:v>
                </c:pt>
                <c:pt idx="37042" formatCode="0.00E+00">
                  <c:v>2729.74</c:v>
                </c:pt>
                <c:pt idx="37043" formatCode="0.00E+00">
                  <c:v>2714.81</c:v>
                </c:pt>
                <c:pt idx="37044" formatCode="0.00E+00">
                  <c:v>2699.29</c:v>
                </c:pt>
                <c:pt idx="37045" formatCode="0.00E+00">
                  <c:v>2683.17</c:v>
                </c:pt>
                <c:pt idx="37046" formatCode="0.00E+00">
                  <c:v>2666.47</c:v>
                </c:pt>
                <c:pt idx="37047" formatCode="0.00E+00">
                  <c:v>2649.18</c:v>
                </c:pt>
                <c:pt idx="37048" formatCode="0.00E+00">
                  <c:v>2631.31</c:v>
                </c:pt>
                <c:pt idx="37049" formatCode="0.00E+00">
                  <c:v>2612.87</c:v>
                </c:pt>
                <c:pt idx="37050" formatCode="0.00E+00">
                  <c:v>2593.85</c:v>
                </c:pt>
                <c:pt idx="37051" formatCode="0.00E+00">
                  <c:v>2574.27</c:v>
                </c:pt>
                <c:pt idx="37052" formatCode="0.00E+00">
                  <c:v>2554.12</c:v>
                </c:pt>
                <c:pt idx="37053" formatCode="0.00E+00">
                  <c:v>2533.41</c:v>
                </c:pt>
                <c:pt idx="37054" formatCode="0.00E+00">
                  <c:v>2512.15</c:v>
                </c:pt>
                <c:pt idx="37055" formatCode="0.00E+00">
                  <c:v>2490.33</c:v>
                </c:pt>
                <c:pt idx="37056" formatCode="0.00E+00">
                  <c:v>2467.9699999999998</c:v>
                </c:pt>
                <c:pt idx="37057" formatCode="0.00E+00">
                  <c:v>2445.0700000000002</c:v>
                </c:pt>
                <c:pt idx="37058" formatCode="0.00E+00">
                  <c:v>2421.64</c:v>
                </c:pt>
                <c:pt idx="37059" formatCode="0.00E+00">
                  <c:v>2397.67</c:v>
                </c:pt>
                <c:pt idx="37060" formatCode="0.00E+00">
                  <c:v>2373.1799999999998</c:v>
                </c:pt>
                <c:pt idx="37061" formatCode="0.00E+00">
                  <c:v>2348.17</c:v>
                </c:pt>
                <c:pt idx="37062" formatCode="0.00E+00">
                  <c:v>2322.65</c:v>
                </c:pt>
                <c:pt idx="37063" formatCode="0.00E+00">
                  <c:v>2296.62</c:v>
                </c:pt>
                <c:pt idx="37064" formatCode="0.00E+00">
                  <c:v>2270.08</c:v>
                </c:pt>
                <c:pt idx="37065" formatCode="0.00E+00">
                  <c:v>2243.0500000000002</c:v>
                </c:pt>
                <c:pt idx="37066" formatCode="0.00E+00">
                  <c:v>2215.52</c:v>
                </c:pt>
                <c:pt idx="37067" formatCode="0.00E+00">
                  <c:v>2187.5100000000002</c:v>
                </c:pt>
                <c:pt idx="37068" formatCode="0.00E+00">
                  <c:v>2159.02</c:v>
                </c:pt>
                <c:pt idx="37069" formatCode="0.00E+00">
                  <c:v>2130.06</c:v>
                </c:pt>
                <c:pt idx="37070" formatCode="0.00E+00">
                  <c:v>2100.63</c:v>
                </c:pt>
                <c:pt idx="37071" formatCode="0.00E+00">
                  <c:v>2070.7399999999998</c:v>
                </c:pt>
                <c:pt idx="37072" formatCode="0.00E+00">
                  <c:v>2040.4</c:v>
                </c:pt>
                <c:pt idx="37073" formatCode="0.00E+00">
                  <c:v>2009.61</c:v>
                </c:pt>
                <c:pt idx="37074" formatCode="0.00E+00">
                  <c:v>1978.38</c:v>
                </c:pt>
                <c:pt idx="37075" formatCode="0.00E+00">
                  <c:v>1946.71</c:v>
                </c:pt>
                <c:pt idx="37076" formatCode="0.00E+00">
                  <c:v>1914.62</c:v>
                </c:pt>
                <c:pt idx="37077" formatCode="0.00E+00">
                  <c:v>1882.12</c:v>
                </c:pt>
                <c:pt idx="37078" formatCode="0.00E+00">
                  <c:v>1849.19</c:v>
                </c:pt>
                <c:pt idx="37079" formatCode="0.00E+00">
                  <c:v>1815.87</c:v>
                </c:pt>
                <c:pt idx="37080" formatCode="0.00E+00">
                  <c:v>1782.14</c:v>
                </c:pt>
                <c:pt idx="37081" formatCode="0.00E+00">
                  <c:v>1748.03</c:v>
                </c:pt>
                <c:pt idx="37082" formatCode="0.00E+00">
                  <c:v>1713.53</c:v>
                </c:pt>
                <c:pt idx="37083" formatCode="0.00E+00">
                  <c:v>1678.66</c:v>
                </c:pt>
                <c:pt idx="37084" formatCode="0.00E+00">
                  <c:v>1643.42</c:v>
                </c:pt>
                <c:pt idx="37085" formatCode="0.00E+00">
                  <c:v>1607.82</c:v>
                </c:pt>
                <c:pt idx="37086" formatCode="0.00E+00">
                  <c:v>1571.87</c:v>
                </c:pt>
                <c:pt idx="37087" formatCode="0.00E+00">
                  <c:v>1535.57</c:v>
                </c:pt>
                <c:pt idx="37088" formatCode="0.00E+00">
                  <c:v>1498.94</c:v>
                </c:pt>
                <c:pt idx="37089" formatCode="0.00E+00">
                  <c:v>1461.98</c:v>
                </c:pt>
                <c:pt idx="37090" formatCode="0.00E+00">
                  <c:v>1424.69</c:v>
                </c:pt>
                <c:pt idx="37091" formatCode="0.00E+00">
                  <c:v>1387.1</c:v>
                </c:pt>
                <c:pt idx="37092" formatCode="0.00E+00">
                  <c:v>1349.2</c:v>
                </c:pt>
                <c:pt idx="37093" formatCode="0.00E+00">
                  <c:v>1311.01</c:v>
                </c:pt>
                <c:pt idx="37094" formatCode="0.00E+00">
                  <c:v>1272.53</c:v>
                </c:pt>
                <c:pt idx="37095" formatCode="0.00E+00">
                  <c:v>1233.77</c:v>
                </c:pt>
                <c:pt idx="37096" formatCode="0.00E+00">
                  <c:v>1194.74</c:v>
                </c:pt>
                <c:pt idx="37097" formatCode="0.00E+00">
                  <c:v>1155.45</c:v>
                </c:pt>
                <c:pt idx="37098" formatCode="0.00E+00">
                  <c:v>1115.9000000000001</c:v>
                </c:pt>
                <c:pt idx="37099" formatCode="0.00E+00">
                  <c:v>1076.1099999999999</c:v>
                </c:pt>
                <c:pt idx="37100" formatCode="0.00E+00">
                  <c:v>1036.0899999999999</c:v>
                </c:pt>
                <c:pt idx="37101">
                  <c:v>995.83699999999999</c:v>
                </c:pt>
                <c:pt idx="37102">
                  <c:v>955.36699999999996</c:v>
                </c:pt>
                <c:pt idx="37103">
                  <c:v>914.68700000000001</c:v>
                </c:pt>
                <c:pt idx="37104">
                  <c:v>873.80799999999999</c:v>
                </c:pt>
                <c:pt idx="37105">
                  <c:v>832.73699999999997</c:v>
                </c:pt>
                <c:pt idx="37106">
                  <c:v>791.48400000000004</c:v>
                </c:pt>
                <c:pt idx="37107">
                  <c:v>750.05600000000004</c:v>
                </c:pt>
                <c:pt idx="37108">
                  <c:v>708.46500000000003</c:v>
                </c:pt>
                <c:pt idx="37109">
                  <c:v>666.71900000000005</c:v>
                </c:pt>
                <c:pt idx="37110">
                  <c:v>624.82600000000002</c:v>
                </c:pt>
                <c:pt idx="37111">
                  <c:v>582.79600000000005</c:v>
                </c:pt>
                <c:pt idx="37112">
                  <c:v>540.63900000000001</c:v>
                </c:pt>
                <c:pt idx="37113">
                  <c:v>498.363</c:v>
                </c:pt>
                <c:pt idx="37114">
                  <c:v>455.97800000000001</c:v>
                </c:pt>
                <c:pt idx="37115">
                  <c:v>413.49400000000003</c:v>
                </c:pt>
                <c:pt idx="37116">
                  <c:v>370.91899999999998</c:v>
                </c:pt>
                <c:pt idx="37117">
                  <c:v>328.262</c:v>
                </c:pt>
                <c:pt idx="37118">
                  <c:v>285.53300000000002</c:v>
                </c:pt>
                <c:pt idx="37119">
                  <c:v>242.74199999999999</c:v>
                </c:pt>
                <c:pt idx="37120">
                  <c:v>199.89699999999999</c:v>
                </c:pt>
                <c:pt idx="37121">
                  <c:v>157.00899999999999</c:v>
                </c:pt>
                <c:pt idx="37122">
                  <c:v>114.086</c:v>
                </c:pt>
                <c:pt idx="37123">
                  <c:v>71.1374</c:v>
                </c:pt>
                <c:pt idx="37124">
                  <c:v>28.1736</c:v>
                </c:pt>
                <c:pt idx="37125">
                  <c:v>-14.7964</c:v>
                </c:pt>
                <c:pt idx="37126">
                  <c:v>-57.762999999999998</c:v>
                </c:pt>
                <c:pt idx="37127">
                  <c:v>-100.717</c:v>
                </c:pt>
                <c:pt idx="37128">
                  <c:v>-143.648</c:v>
                </c:pt>
                <c:pt idx="37129">
                  <c:v>-186.54900000000001</c:v>
                </c:pt>
                <c:pt idx="37130">
                  <c:v>-229.40799999999999</c:v>
                </c:pt>
                <c:pt idx="37131">
                  <c:v>-272.21800000000002</c:v>
                </c:pt>
                <c:pt idx="37132">
                  <c:v>-314.96800000000002</c:v>
                </c:pt>
                <c:pt idx="37133">
                  <c:v>-357.64800000000002</c:v>
                </c:pt>
                <c:pt idx="37134">
                  <c:v>-400.25099999999998</c:v>
                </c:pt>
                <c:pt idx="37135">
                  <c:v>-442.76499999999999</c:v>
                </c:pt>
                <c:pt idx="37136">
                  <c:v>-485.18299999999999</c:v>
                </c:pt>
                <c:pt idx="37137">
                  <c:v>-527.495</c:v>
                </c:pt>
                <c:pt idx="37138">
                  <c:v>-569.69100000000003</c:v>
                </c:pt>
                <c:pt idx="37139">
                  <c:v>-611.76300000000003</c:v>
                </c:pt>
                <c:pt idx="37140">
                  <c:v>-653.70000000000005</c:v>
                </c:pt>
                <c:pt idx="37141">
                  <c:v>-695.495</c:v>
                </c:pt>
                <c:pt idx="37142">
                  <c:v>-737.13599999999997</c:v>
                </c:pt>
                <c:pt idx="37143">
                  <c:v>-778.61599999999999</c:v>
                </c:pt>
                <c:pt idx="37144">
                  <c:v>-819.92700000000002</c:v>
                </c:pt>
                <c:pt idx="37145">
                  <c:v>-861.05700000000002</c:v>
                </c:pt>
                <c:pt idx="37146">
                  <c:v>-902</c:v>
                </c:pt>
                <c:pt idx="37147">
                  <c:v>-942.745</c:v>
                </c:pt>
                <c:pt idx="37148">
                  <c:v>-983.28399999999999</c:v>
                </c:pt>
                <c:pt idx="37149" formatCode="0.00E+00">
                  <c:v>-1023.61</c:v>
                </c:pt>
                <c:pt idx="37150" formatCode="0.00E+00">
                  <c:v>-1063.71</c:v>
                </c:pt>
                <c:pt idx="37151" formatCode="0.00E+00">
                  <c:v>-1103.57</c:v>
                </c:pt>
                <c:pt idx="37152" formatCode="0.00E+00">
                  <c:v>-1143.2</c:v>
                </c:pt>
                <c:pt idx="37153" formatCode="0.00E+00">
                  <c:v>-1182.57</c:v>
                </c:pt>
                <c:pt idx="37154" formatCode="0.00E+00">
                  <c:v>-1221.69</c:v>
                </c:pt>
                <c:pt idx="37155" formatCode="0.00E+00">
                  <c:v>-1260.54</c:v>
                </c:pt>
                <c:pt idx="37156" formatCode="0.00E+00">
                  <c:v>-1299.1099999999999</c:v>
                </c:pt>
                <c:pt idx="37157" formatCode="0.00E+00">
                  <c:v>-1337.39</c:v>
                </c:pt>
                <c:pt idx="37158" formatCode="0.00E+00">
                  <c:v>-1375.39</c:v>
                </c:pt>
                <c:pt idx="37159" formatCode="0.00E+00">
                  <c:v>-1413.08</c:v>
                </c:pt>
                <c:pt idx="37160" formatCode="0.00E+00">
                  <c:v>-1450.46</c:v>
                </c:pt>
                <c:pt idx="37161" formatCode="0.00E+00">
                  <c:v>-1487.53</c:v>
                </c:pt>
                <c:pt idx="37162" formatCode="0.00E+00">
                  <c:v>-1524.27</c:v>
                </c:pt>
                <c:pt idx="37163" formatCode="0.00E+00">
                  <c:v>-1560.68</c:v>
                </c:pt>
                <c:pt idx="37164" formatCode="0.00E+00">
                  <c:v>-1596.74</c:v>
                </c:pt>
                <c:pt idx="37165" formatCode="0.00E+00">
                  <c:v>-1632.46</c:v>
                </c:pt>
                <c:pt idx="37166" formatCode="0.00E+00">
                  <c:v>-1667.81</c:v>
                </c:pt>
                <c:pt idx="37167" formatCode="0.00E+00">
                  <c:v>-1702.8</c:v>
                </c:pt>
                <c:pt idx="37168" formatCode="0.00E+00">
                  <c:v>-1737.42</c:v>
                </c:pt>
                <c:pt idx="37169" formatCode="0.00E+00">
                  <c:v>-1771.66</c:v>
                </c:pt>
                <c:pt idx="37170" formatCode="0.00E+00">
                  <c:v>-1805.52</c:v>
                </c:pt>
                <c:pt idx="37171" formatCode="0.00E+00">
                  <c:v>-1838.97</c:v>
                </c:pt>
                <c:pt idx="37172" formatCode="0.00E+00">
                  <c:v>-1872.02</c:v>
                </c:pt>
                <c:pt idx="37173" formatCode="0.00E+00">
                  <c:v>-1904.67</c:v>
                </c:pt>
                <c:pt idx="37174" formatCode="0.00E+00">
                  <c:v>-1936.89</c:v>
                </c:pt>
                <c:pt idx="37175" formatCode="0.00E+00">
                  <c:v>-1968.69</c:v>
                </c:pt>
                <c:pt idx="37176" formatCode="0.00E+00">
                  <c:v>-2000.06</c:v>
                </c:pt>
                <c:pt idx="37177" formatCode="0.00E+00">
                  <c:v>-2031</c:v>
                </c:pt>
                <c:pt idx="37178" formatCode="0.00E+00">
                  <c:v>-2061.4899999999998</c:v>
                </c:pt>
                <c:pt idx="37179" formatCode="0.00E+00">
                  <c:v>-2091.52</c:v>
                </c:pt>
                <c:pt idx="37180" formatCode="0.00E+00">
                  <c:v>-2121.1</c:v>
                </c:pt>
                <c:pt idx="37181" formatCode="0.00E+00">
                  <c:v>-2150.21</c:v>
                </c:pt>
                <c:pt idx="37182" formatCode="0.00E+00">
                  <c:v>-2178.86</c:v>
                </c:pt>
                <c:pt idx="37183" formatCode="0.00E+00">
                  <c:v>-2207.02</c:v>
                </c:pt>
                <c:pt idx="37184" formatCode="0.00E+00">
                  <c:v>-2234.71</c:v>
                </c:pt>
                <c:pt idx="37185" formatCode="0.00E+00">
                  <c:v>-2261.9</c:v>
                </c:pt>
                <c:pt idx="37186" formatCode="0.00E+00">
                  <c:v>-2288.6</c:v>
                </c:pt>
                <c:pt idx="37187" formatCode="0.00E+00">
                  <c:v>-2314.79</c:v>
                </c:pt>
                <c:pt idx="37188" formatCode="0.00E+00">
                  <c:v>-2340.48</c:v>
                </c:pt>
                <c:pt idx="37189" formatCode="0.00E+00">
                  <c:v>-2365.66</c:v>
                </c:pt>
                <c:pt idx="37190" formatCode="0.00E+00">
                  <c:v>-2390.31</c:v>
                </c:pt>
                <c:pt idx="37191" formatCode="0.00E+00">
                  <c:v>-2414.4499999999998</c:v>
                </c:pt>
                <c:pt idx="37192" formatCode="0.00E+00">
                  <c:v>-2438.06</c:v>
                </c:pt>
                <c:pt idx="37193" formatCode="0.00E+00">
                  <c:v>-2461.13</c:v>
                </c:pt>
                <c:pt idx="37194" formatCode="0.00E+00">
                  <c:v>-2483.66</c:v>
                </c:pt>
                <c:pt idx="37195" formatCode="0.00E+00">
                  <c:v>-2505.65</c:v>
                </c:pt>
                <c:pt idx="37196" formatCode="0.00E+00">
                  <c:v>-2527.09</c:v>
                </c:pt>
                <c:pt idx="37197" formatCode="0.00E+00">
                  <c:v>-2547.98</c:v>
                </c:pt>
                <c:pt idx="37198" formatCode="0.00E+00">
                  <c:v>-2568.31</c:v>
                </c:pt>
                <c:pt idx="37199" formatCode="0.00E+00">
                  <c:v>-2588.08</c:v>
                </c:pt>
                <c:pt idx="37200" formatCode="0.00E+00">
                  <c:v>-2607.2800000000002</c:v>
                </c:pt>
                <c:pt idx="37201" formatCode="0.00E+00">
                  <c:v>-2625.9</c:v>
                </c:pt>
                <c:pt idx="37202" formatCode="0.00E+00">
                  <c:v>-2643.96</c:v>
                </c:pt>
                <c:pt idx="37203" formatCode="0.00E+00">
                  <c:v>-2661.43</c:v>
                </c:pt>
                <c:pt idx="37204" formatCode="0.00E+00">
                  <c:v>-2678.32</c:v>
                </c:pt>
                <c:pt idx="37205" formatCode="0.00E+00">
                  <c:v>-2694.63</c:v>
                </c:pt>
                <c:pt idx="37206" formatCode="0.00E+00">
                  <c:v>-2710.34</c:v>
                </c:pt>
                <c:pt idx="37207" formatCode="0.00E+00">
                  <c:v>-2725.46</c:v>
                </c:pt>
                <c:pt idx="37208" formatCode="0.00E+00">
                  <c:v>-2739.99</c:v>
                </c:pt>
                <c:pt idx="37209" formatCode="0.00E+00">
                  <c:v>-2753.91</c:v>
                </c:pt>
                <c:pt idx="37210" formatCode="0.00E+00">
                  <c:v>-2767.24</c:v>
                </c:pt>
                <c:pt idx="37211" formatCode="0.00E+00">
                  <c:v>-2779.95</c:v>
                </c:pt>
                <c:pt idx="37212" formatCode="0.00E+00">
                  <c:v>-2792.05</c:v>
                </c:pt>
                <c:pt idx="37213" formatCode="0.00E+00">
                  <c:v>-2803.55</c:v>
                </c:pt>
                <c:pt idx="37214" formatCode="0.00E+00">
                  <c:v>-2814.43</c:v>
                </c:pt>
                <c:pt idx="37215" formatCode="0.00E+00">
                  <c:v>-2824.69</c:v>
                </c:pt>
                <c:pt idx="37216" formatCode="0.00E+00">
                  <c:v>-2834.34</c:v>
                </c:pt>
                <c:pt idx="37217" formatCode="0.00E+00">
                  <c:v>-2843.37</c:v>
                </c:pt>
                <c:pt idx="37218" formatCode="0.00E+00">
                  <c:v>-2851.77</c:v>
                </c:pt>
                <c:pt idx="37219" formatCode="0.00E+00">
                  <c:v>-2859.54</c:v>
                </c:pt>
                <c:pt idx="37220" formatCode="0.00E+00">
                  <c:v>-2866.7</c:v>
                </c:pt>
                <c:pt idx="37221" formatCode="0.00E+00">
                  <c:v>-2873.22</c:v>
                </c:pt>
                <c:pt idx="37222" formatCode="0.00E+00">
                  <c:v>-2879.11</c:v>
                </c:pt>
                <c:pt idx="37223" formatCode="0.00E+00">
                  <c:v>-2884.38</c:v>
                </c:pt>
                <c:pt idx="37224" formatCode="0.00E+00">
                  <c:v>-2889.01</c:v>
                </c:pt>
                <c:pt idx="37225" formatCode="0.00E+00">
                  <c:v>-2893.01</c:v>
                </c:pt>
                <c:pt idx="37226" formatCode="0.00E+00">
                  <c:v>-2896.37</c:v>
                </c:pt>
                <c:pt idx="37227" formatCode="0.00E+00">
                  <c:v>-2899.11</c:v>
                </c:pt>
                <c:pt idx="37228" formatCode="0.00E+00">
                  <c:v>-2901.2</c:v>
                </c:pt>
                <c:pt idx="37229" formatCode="0.00E+00">
                  <c:v>-2902.66</c:v>
                </c:pt>
                <c:pt idx="37230" formatCode="0.00E+00">
                  <c:v>-2903.49</c:v>
                </c:pt>
                <c:pt idx="37231" formatCode="0.00E+00">
                  <c:v>-2903.68</c:v>
                </c:pt>
                <c:pt idx="37232" formatCode="0.00E+00">
                  <c:v>-2903.23</c:v>
                </c:pt>
                <c:pt idx="37233" formatCode="0.00E+00">
                  <c:v>-2902.15</c:v>
                </c:pt>
                <c:pt idx="37234" formatCode="0.00E+00">
                  <c:v>-2900.43</c:v>
                </c:pt>
                <c:pt idx="37235" formatCode="0.00E+00">
                  <c:v>-2898.08</c:v>
                </c:pt>
                <c:pt idx="37236" formatCode="0.00E+00">
                  <c:v>-2895.09</c:v>
                </c:pt>
                <c:pt idx="37237" formatCode="0.00E+00">
                  <c:v>-2891.46</c:v>
                </c:pt>
                <c:pt idx="37238" formatCode="0.00E+00">
                  <c:v>-2887.21</c:v>
                </c:pt>
                <c:pt idx="37239" formatCode="0.00E+00">
                  <c:v>-2882.32</c:v>
                </c:pt>
                <c:pt idx="37240" formatCode="0.00E+00">
                  <c:v>-2876.8</c:v>
                </c:pt>
                <c:pt idx="37241" formatCode="0.00E+00">
                  <c:v>-2870.65</c:v>
                </c:pt>
                <c:pt idx="37242" formatCode="0.00E+00">
                  <c:v>-2863.87</c:v>
                </c:pt>
                <c:pt idx="37243" formatCode="0.00E+00">
                  <c:v>-2856.47</c:v>
                </c:pt>
                <c:pt idx="37244" formatCode="0.00E+00">
                  <c:v>-2848.44</c:v>
                </c:pt>
                <c:pt idx="37245" formatCode="0.00E+00">
                  <c:v>-2839.78</c:v>
                </c:pt>
                <c:pt idx="37246" formatCode="0.00E+00">
                  <c:v>-2830.5</c:v>
                </c:pt>
                <c:pt idx="37247" formatCode="0.00E+00">
                  <c:v>-2820.61</c:v>
                </c:pt>
                <c:pt idx="37248" formatCode="0.00E+00">
                  <c:v>-2810.09</c:v>
                </c:pt>
                <c:pt idx="37249" formatCode="0.00E+00">
                  <c:v>-2798.96</c:v>
                </c:pt>
                <c:pt idx="37250" formatCode="0.00E+00">
                  <c:v>-2787.22</c:v>
                </c:pt>
                <c:pt idx="37251" formatCode="0.00E+00">
                  <c:v>-2774.87</c:v>
                </c:pt>
                <c:pt idx="37252" formatCode="0.00E+00">
                  <c:v>-2761.9</c:v>
                </c:pt>
                <c:pt idx="37253" formatCode="0.00E+00">
                  <c:v>-2748.34</c:v>
                </c:pt>
                <c:pt idx="37254" formatCode="0.00E+00">
                  <c:v>-2734.17</c:v>
                </c:pt>
                <c:pt idx="37255" formatCode="0.00E+00">
                  <c:v>-2719.4</c:v>
                </c:pt>
                <c:pt idx="37256" formatCode="0.00E+00">
                  <c:v>-2704.04</c:v>
                </c:pt>
                <c:pt idx="37257" formatCode="0.00E+00">
                  <c:v>-2688.09</c:v>
                </c:pt>
                <c:pt idx="37258" formatCode="0.00E+00">
                  <c:v>-2671.54</c:v>
                </c:pt>
                <c:pt idx="37259" formatCode="0.00E+00">
                  <c:v>-2654.41</c:v>
                </c:pt>
                <c:pt idx="37260" formatCode="0.00E+00">
                  <c:v>-2636.7</c:v>
                </c:pt>
                <c:pt idx="37261" formatCode="0.00E+00">
                  <c:v>-2618.42</c:v>
                </c:pt>
                <c:pt idx="37262" formatCode="0.00E+00">
                  <c:v>-2599.5500000000002</c:v>
                </c:pt>
                <c:pt idx="37263" formatCode="0.00E+00">
                  <c:v>-2580.12</c:v>
                </c:pt>
                <c:pt idx="37264" formatCode="0.00E+00">
                  <c:v>-2560.13</c:v>
                </c:pt>
                <c:pt idx="37265" formatCode="0.00E+00">
                  <c:v>-2539.5700000000002</c:v>
                </c:pt>
                <c:pt idx="37266" formatCode="0.00E+00">
                  <c:v>-2518.46</c:v>
                </c:pt>
                <c:pt idx="37267" formatCode="0.00E+00">
                  <c:v>-2496.79</c:v>
                </c:pt>
                <c:pt idx="37268" formatCode="0.00E+00">
                  <c:v>-2474.58</c:v>
                </c:pt>
                <c:pt idx="37269" formatCode="0.00E+00">
                  <c:v>-2451.83</c:v>
                </c:pt>
                <c:pt idx="37270" formatCode="0.00E+00">
                  <c:v>-2428.54</c:v>
                </c:pt>
                <c:pt idx="37271" formatCode="0.00E+00">
                  <c:v>-2404.71</c:v>
                </c:pt>
                <c:pt idx="37272" formatCode="0.00E+00">
                  <c:v>-2380.36</c:v>
                </c:pt>
                <c:pt idx="37273" formatCode="0.00E+00">
                  <c:v>-2355.4899999999998</c:v>
                </c:pt>
                <c:pt idx="37274" formatCode="0.00E+00">
                  <c:v>-2330.11</c:v>
                </c:pt>
                <c:pt idx="37275" formatCode="0.00E+00">
                  <c:v>-2304.21</c:v>
                </c:pt>
                <c:pt idx="37276" formatCode="0.00E+00">
                  <c:v>-2277.81</c:v>
                </c:pt>
                <c:pt idx="37277" formatCode="0.00E+00">
                  <c:v>-2250.91</c:v>
                </c:pt>
                <c:pt idx="37278" formatCode="0.00E+00">
                  <c:v>-2223.52</c:v>
                </c:pt>
                <c:pt idx="37279" formatCode="0.00E+00">
                  <c:v>-2195.64</c:v>
                </c:pt>
                <c:pt idx="37280" formatCode="0.00E+00">
                  <c:v>-2167.27</c:v>
                </c:pt>
                <c:pt idx="37281" formatCode="0.00E+00">
                  <c:v>-2138.44</c:v>
                </c:pt>
                <c:pt idx="37282" formatCode="0.00E+00">
                  <c:v>-2109.13</c:v>
                </c:pt>
                <c:pt idx="37283" formatCode="0.00E+00">
                  <c:v>-2079.37</c:v>
                </c:pt>
                <c:pt idx="37284" formatCode="0.00E+00">
                  <c:v>-2049.15</c:v>
                </c:pt>
                <c:pt idx="37285" formatCode="0.00E+00">
                  <c:v>-2018.47</c:v>
                </c:pt>
                <c:pt idx="37286" formatCode="0.00E+00">
                  <c:v>-1987.36</c:v>
                </c:pt>
                <c:pt idx="37287" formatCode="0.00E+00">
                  <c:v>-1955.81</c:v>
                </c:pt>
                <c:pt idx="37288" formatCode="0.00E+00">
                  <c:v>-1923.84</c:v>
                </c:pt>
                <c:pt idx="37289" formatCode="0.00E+00">
                  <c:v>-1891.44</c:v>
                </c:pt>
                <c:pt idx="37290" formatCode="0.00E+00">
                  <c:v>-1858.63</c:v>
                </c:pt>
                <c:pt idx="37291" formatCode="0.00E+00">
                  <c:v>-1825.41</c:v>
                </c:pt>
                <c:pt idx="37292" formatCode="0.00E+00">
                  <c:v>-1791.79</c:v>
                </c:pt>
                <c:pt idx="37293" formatCode="0.00E+00">
                  <c:v>-1757.78</c:v>
                </c:pt>
                <c:pt idx="37294" formatCode="0.00E+00">
                  <c:v>-1723.38</c:v>
                </c:pt>
                <c:pt idx="37295" formatCode="0.00E+00">
                  <c:v>-1688.6</c:v>
                </c:pt>
                <c:pt idx="37296" formatCode="0.00E+00">
                  <c:v>-1653.46</c:v>
                </c:pt>
                <c:pt idx="37297" formatCode="0.00E+00">
                  <c:v>-1617.96</c:v>
                </c:pt>
                <c:pt idx="37298" formatCode="0.00E+00">
                  <c:v>-1582.09</c:v>
                </c:pt>
                <c:pt idx="37299" formatCode="0.00E+00">
                  <c:v>-1545.89</c:v>
                </c:pt>
                <c:pt idx="37300" formatCode="0.00E+00">
                  <c:v>-1509.34</c:v>
                </c:pt>
                <c:pt idx="37301" formatCode="0.00E+00">
                  <c:v>-1472.46</c:v>
                </c:pt>
                <c:pt idx="37302" formatCode="0.00E+00">
                  <c:v>-1435.26</c:v>
                </c:pt>
                <c:pt idx="37303" formatCode="0.00E+00">
                  <c:v>-1397.75</c:v>
                </c:pt>
                <c:pt idx="37304" formatCode="0.00E+00">
                  <c:v>-1359.93</c:v>
                </c:pt>
                <c:pt idx="37305" formatCode="0.00E+00">
                  <c:v>-1321.81</c:v>
                </c:pt>
                <c:pt idx="37306" formatCode="0.00E+00">
                  <c:v>-1283.4100000000001</c:v>
                </c:pt>
                <c:pt idx="37307" formatCode="0.00E+00">
                  <c:v>-1244.72</c:v>
                </c:pt>
                <c:pt idx="37308" formatCode="0.00E+00">
                  <c:v>-1205.76</c:v>
                </c:pt>
                <c:pt idx="37309" formatCode="0.00E+00">
                  <c:v>-1166.53</c:v>
                </c:pt>
                <c:pt idx="37310" formatCode="0.00E+00">
                  <c:v>-1127.05</c:v>
                </c:pt>
                <c:pt idx="37311" formatCode="0.00E+00">
                  <c:v>-1087.32</c:v>
                </c:pt>
                <c:pt idx="37312" formatCode="0.00E+00">
                  <c:v>-1047.3599999999999</c:v>
                </c:pt>
                <c:pt idx="37313" formatCode="0.00E+00">
                  <c:v>-1007.16</c:v>
                </c:pt>
                <c:pt idx="37314">
                  <c:v>-966.74699999999996</c:v>
                </c:pt>
                <c:pt idx="37315">
                  <c:v>-926.11900000000003</c:v>
                </c:pt>
                <c:pt idx="37316">
                  <c:v>-885.28899999999999</c:v>
                </c:pt>
                <c:pt idx="37317">
                  <c:v>-844.26400000000001</c:v>
                </c:pt>
                <c:pt idx="37318">
                  <c:v>-803.05399999999997</c:v>
                </c:pt>
                <c:pt idx="37319">
                  <c:v>-761.66899999999998</c:v>
                </c:pt>
                <c:pt idx="37320">
                  <c:v>-720.11599999999999</c:v>
                </c:pt>
                <c:pt idx="37321">
                  <c:v>-678.40599999999995</c:v>
                </c:pt>
                <c:pt idx="37322">
                  <c:v>-636.548</c:v>
                </c:pt>
                <c:pt idx="37323">
                  <c:v>-594.54999999999995</c:v>
                </c:pt>
                <c:pt idx="37324">
                  <c:v>-552.42100000000005</c:v>
                </c:pt>
                <c:pt idx="37325">
                  <c:v>-510.17200000000003</c:v>
                </c:pt>
                <c:pt idx="37326">
                  <c:v>-467.81</c:v>
                </c:pt>
                <c:pt idx="37327">
                  <c:v>-425.34699999999998</c:v>
                </c:pt>
                <c:pt idx="37328">
                  <c:v>-382.79</c:v>
                </c:pt>
                <c:pt idx="37329">
                  <c:v>-340.15</c:v>
                </c:pt>
                <c:pt idx="37330">
                  <c:v>-297.435</c:v>
                </c:pt>
                <c:pt idx="37331">
                  <c:v>-254.654</c:v>
                </c:pt>
                <c:pt idx="37332">
                  <c:v>-211.81800000000001</c:v>
                </c:pt>
                <c:pt idx="37333">
                  <c:v>-168.935</c:v>
                </c:pt>
                <c:pt idx="37334">
                  <c:v>-126.015</c:v>
                </c:pt>
                <c:pt idx="37335">
                  <c:v>-83.066599999999994</c:v>
                </c:pt>
                <c:pt idx="37336">
                  <c:v>-40.100499999999997</c:v>
                </c:pt>
                <c:pt idx="37337">
                  <c:v>2.8742899999999998</c:v>
                </c:pt>
                <c:pt idx="37338">
                  <c:v>45.848399999999998</c:v>
                </c:pt>
                <c:pt idx="37339">
                  <c:v>88.812299999999993</c:v>
                </c:pt>
                <c:pt idx="37340">
                  <c:v>131.75700000000001</c:v>
                </c:pt>
                <c:pt idx="37341">
                  <c:v>174.672</c:v>
                </c:pt>
                <c:pt idx="37342">
                  <c:v>217.55</c:v>
                </c:pt>
                <c:pt idx="37343">
                  <c:v>260.38</c:v>
                </c:pt>
                <c:pt idx="37344">
                  <c:v>303.15199999999999</c:v>
                </c:pt>
                <c:pt idx="37345">
                  <c:v>345.85899999999998</c:v>
                </c:pt>
                <c:pt idx="37346">
                  <c:v>388.48899999999998</c:v>
                </c:pt>
                <c:pt idx="37347">
                  <c:v>431.03500000000003</c:v>
                </c:pt>
                <c:pt idx="37348">
                  <c:v>473.48599999999999</c:v>
                </c:pt>
                <c:pt idx="37349">
                  <c:v>515.83399999999995</c:v>
                </c:pt>
                <c:pt idx="37350">
                  <c:v>558.06799999999998</c:v>
                </c:pt>
                <c:pt idx="37351">
                  <c:v>600.17999999999995</c:v>
                </c:pt>
                <c:pt idx="37352">
                  <c:v>642.16099999999994</c:v>
                </c:pt>
                <c:pt idx="37353">
                  <c:v>684.00199999999995</c:v>
                </c:pt>
                <c:pt idx="37354">
                  <c:v>725.69299999999998</c:v>
                </c:pt>
                <c:pt idx="37355">
                  <c:v>767.22500000000002</c:v>
                </c:pt>
                <c:pt idx="37356">
                  <c:v>808.58900000000006</c:v>
                </c:pt>
                <c:pt idx="37357">
                  <c:v>849.77499999999998</c:v>
                </c:pt>
                <c:pt idx="37358">
                  <c:v>890.77599999999995</c:v>
                </c:pt>
                <c:pt idx="37359">
                  <c:v>931.58299999999997</c:v>
                </c:pt>
                <c:pt idx="37360">
                  <c:v>972.18499999999995</c:v>
                </c:pt>
                <c:pt idx="37361" formatCode="0.00E+00">
                  <c:v>1012.57</c:v>
                </c:pt>
                <c:pt idx="37362" formatCode="0.00E+00">
                  <c:v>1052.74</c:v>
                </c:pt>
                <c:pt idx="37363" formatCode="0.00E+00">
                  <c:v>1092.68</c:v>
                </c:pt>
                <c:pt idx="37364" formatCode="0.00E+00">
                  <c:v>1132.3800000000001</c:v>
                </c:pt>
                <c:pt idx="37365" formatCode="0.00E+00">
                  <c:v>1171.82</c:v>
                </c:pt>
                <c:pt idx="37366" formatCode="0.00E+00">
                  <c:v>1211.02</c:v>
                </c:pt>
                <c:pt idx="37367" formatCode="0.00E+00">
                  <c:v>1249.95</c:v>
                </c:pt>
                <c:pt idx="37368" formatCode="0.00E+00">
                  <c:v>1288.5999999999999</c:v>
                </c:pt>
                <c:pt idx="37369" formatCode="0.00E+00">
                  <c:v>1326.97</c:v>
                </c:pt>
                <c:pt idx="37370" formatCode="0.00E+00">
                  <c:v>1365.05</c:v>
                </c:pt>
                <c:pt idx="37371" formatCode="0.00E+00">
                  <c:v>1402.84</c:v>
                </c:pt>
                <c:pt idx="37372" formatCode="0.00E+00">
                  <c:v>1440.31</c:v>
                </c:pt>
                <c:pt idx="37373" formatCode="0.00E+00">
                  <c:v>1477.47</c:v>
                </c:pt>
                <c:pt idx="37374" formatCode="0.00E+00">
                  <c:v>1514.31</c:v>
                </c:pt>
                <c:pt idx="37375" formatCode="0.00E+00">
                  <c:v>1550.81</c:v>
                </c:pt>
                <c:pt idx="37376" formatCode="0.00E+00">
                  <c:v>1586.98</c:v>
                </c:pt>
                <c:pt idx="37377" formatCode="0.00E+00">
                  <c:v>1622.79</c:v>
                </c:pt>
                <c:pt idx="37378" formatCode="0.00E+00">
                  <c:v>1658.26</c:v>
                </c:pt>
                <c:pt idx="37379" formatCode="0.00E+00">
                  <c:v>1693.35</c:v>
                </c:pt>
                <c:pt idx="37380" formatCode="0.00E+00">
                  <c:v>1728.08</c:v>
                </c:pt>
                <c:pt idx="37381" formatCode="0.00E+00">
                  <c:v>1762.43</c:v>
                </c:pt>
                <c:pt idx="37382" formatCode="0.00E+00">
                  <c:v>1796.39</c:v>
                </c:pt>
                <c:pt idx="37383" formatCode="0.00E+00">
                  <c:v>1829.96</c:v>
                </c:pt>
                <c:pt idx="37384" formatCode="0.00E+00">
                  <c:v>1863.13</c:v>
                </c:pt>
                <c:pt idx="37385" formatCode="0.00E+00">
                  <c:v>1895.9</c:v>
                </c:pt>
                <c:pt idx="37386" formatCode="0.00E+00">
                  <c:v>1928.24</c:v>
                </c:pt>
                <c:pt idx="37387" formatCode="0.00E+00">
                  <c:v>1960.16</c:v>
                </c:pt>
                <c:pt idx="37388" formatCode="0.00E+00">
                  <c:v>1991.66</c:v>
                </c:pt>
                <c:pt idx="37389" formatCode="0.00E+00">
                  <c:v>2022.72</c:v>
                </c:pt>
                <c:pt idx="37390" formatCode="0.00E+00">
                  <c:v>2053.33</c:v>
                </c:pt>
                <c:pt idx="37391" formatCode="0.00E+00">
                  <c:v>2083.5</c:v>
                </c:pt>
                <c:pt idx="37392" formatCode="0.00E+00">
                  <c:v>2113.21</c:v>
                </c:pt>
                <c:pt idx="37393" formatCode="0.00E+00">
                  <c:v>2142.46</c:v>
                </c:pt>
                <c:pt idx="37394" formatCode="0.00E+00">
                  <c:v>2171.23</c:v>
                </c:pt>
                <c:pt idx="37395" formatCode="0.00E+00">
                  <c:v>2199.54</c:v>
                </c:pt>
                <c:pt idx="37396" formatCode="0.00E+00">
                  <c:v>2227.36</c:v>
                </c:pt>
                <c:pt idx="37397" formatCode="0.00E+00">
                  <c:v>2254.69</c:v>
                </c:pt>
                <c:pt idx="37398" formatCode="0.00E+00">
                  <c:v>2281.5300000000002</c:v>
                </c:pt>
                <c:pt idx="37399" formatCode="0.00E+00">
                  <c:v>2307.87</c:v>
                </c:pt>
                <c:pt idx="37400" formatCode="0.00E+00">
                  <c:v>2333.6999999999998</c:v>
                </c:pt>
                <c:pt idx="37401" formatCode="0.00E+00">
                  <c:v>2359.02</c:v>
                </c:pt>
                <c:pt idx="37402" formatCode="0.00E+00">
                  <c:v>2383.83</c:v>
                </c:pt>
                <c:pt idx="37403" formatCode="0.00E+00">
                  <c:v>2408.11</c:v>
                </c:pt>
                <c:pt idx="37404" formatCode="0.00E+00">
                  <c:v>2431.87</c:v>
                </c:pt>
                <c:pt idx="37405" formatCode="0.00E+00">
                  <c:v>2455.09</c:v>
                </c:pt>
                <c:pt idx="37406" formatCode="0.00E+00">
                  <c:v>2477.7800000000002</c:v>
                </c:pt>
                <c:pt idx="37407" formatCode="0.00E+00">
                  <c:v>2499.92</c:v>
                </c:pt>
                <c:pt idx="37408" formatCode="0.00E+00">
                  <c:v>2521.52</c:v>
                </c:pt>
                <c:pt idx="37409" formatCode="0.00E+00">
                  <c:v>2542.56</c:v>
                </c:pt>
                <c:pt idx="37410" formatCode="0.00E+00">
                  <c:v>2563.04</c:v>
                </c:pt>
                <c:pt idx="37411" formatCode="0.00E+00">
                  <c:v>2582.9699999999998</c:v>
                </c:pt>
                <c:pt idx="37412" formatCode="0.00E+00">
                  <c:v>2602.33</c:v>
                </c:pt>
                <c:pt idx="37413" formatCode="0.00E+00">
                  <c:v>2621.12</c:v>
                </c:pt>
                <c:pt idx="37414" formatCode="0.00E+00">
                  <c:v>2639.33</c:v>
                </c:pt>
                <c:pt idx="37415" formatCode="0.00E+00">
                  <c:v>2656.97</c:v>
                </c:pt>
                <c:pt idx="37416" formatCode="0.00E+00">
                  <c:v>2674.03</c:v>
                </c:pt>
                <c:pt idx="37417" formatCode="0.00E+00">
                  <c:v>2690.5</c:v>
                </c:pt>
                <c:pt idx="37418" formatCode="0.00E+00">
                  <c:v>2706.38</c:v>
                </c:pt>
                <c:pt idx="37419" formatCode="0.00E+00">
                  <c:v>2721.67</c:v>
                </c:pt>
                <c:pt idx="37420" formatCode="0.00E+00">
                  <c:v>2736.36</c:v>
                </c:pt>
                <c:pt idx="37421" formatCode="0.00E+00">
                  <c:v>2750.45</c:v>
                </c:pt>
                <c:pt idx="37422" formatCode="0.00E+00">
                  <c:v>2763.94</c:v>
                </c:pt>
                <c:pt idx="37423" formatCode="0.00E+00">
                  <c:v>2776.83</c:v>
                </c:pt>
                <c:pt idx="37424" formatCode="0.00E+00">
                  <c:v>2789.11</c:v>
                </c:pt>
                <c:pt idx="37425" formatCode="0.00E+00">
                  <c:v>2800.77</c:v>
                </c:pt>
                <c:pt idx="37426" formatCode="0.00E+00">
                  <c:v>2811.83</c:v>
                </c:pt>
                <c:pt idx="37427" formatCode="0.00E+00">
                  <c:v>2822.26</c:v>
                </c:pt>
                <c:pt idx="37428" formatCode="0.00E+00">
                  <c:v>2832.08</c:v>
                </c:pt>
                <c:pt idx="37429" formatCode="0.00E+00">
                  <c:v>2841.28</c:v>
                </c:pt>
                <c:pt idx="37430" formatCode="0.00E+00">
                  <c:v>2849.86</c:v>
                </c:pt>
                <c:pt idx="37431" formatCode="0.00E+00">
                  <c:v>2857.81</c:v>
                </c:pt>
                <c:pt idx="37432" formatCode="0.00E+00">
                  <c:v>2865.14</c:v>
                </c:pt>
                <c:pt idx="37433" formatCode="0.00E+00">
                  <c:v>2871.83</c:v>
                </c:pt>
                <c:pt idx="37434" formatCode="0.00E+00">
                  <c:v>2877.9</c:v>
                </c:pt>
                <c:pt idx="37435" formatCode="0.00E+00">
                  <c:v>2883.34</c:v>
                </c:pt>
                <c:pt idx="37436" formatCode="0.00E+00">
                  <c:v>2888.15</c:v>
                </c:pt>
                <c:pt idx="37437" formatCode="0.00E+00">
                  <c:v>2892.32</c:v>
                </c:pt>
                <c:pt idx="37438" formatCode="0.00E+00">
                  <c:v>2895.87</c:v>
                </c:pt>
                <c:pt idx="37439" formatCode="0.00E+00">
                  <c:v>2898.77</c:v>
                </c:pt>
                <c:pt idx="37440" formatCode="0.00E+00">
                  <c:v>2901.05</c:v>
                </c:pt>
                <c:pt idx="37441" formatCode="0.00E+00">
                  <c:v>2902.68</c:v>
                </c:pt>
                <c:pt idx="37442" formatCode="0.00E+00">
                  <c:v>2903.68</c:v>
                </c:pt>
                <c:pt idx="37443" formatCode="0.00E+00">
                  <c:v>2904.05</c:v>
                </c:pt>
                <c:pt idx="37444" formatCode="0.00E+00">
                  <c:v>2903.78</c:v>
                </c:pt>
                <c:pt idx="37445" formatCode="0.00E+00">
                  <c:v>2902.87</c:v>
                </c:pt>
                <c:pt idx="37446" formatCode="0.00E+00">
                  <c:v>2901.33</c:v>
                </c:pt>
                <c:pt idx="37447" formatCode="0.00E+00">
                  <c:v>2899.15</c:v>
                </c:pt>
                <c:pt idx="37448" formatCode="0.00E+00">
                  <c:v>2896.34</c:v>
                </c:pt>
                <c:pt idx="37449" formatCode="0.00E+00">
                  <c:v>2892.89</c:v>
                </c:pt>
                <c:pt idx="37450" formatCode="0.00E+00">
                  <c:v>2888.81</c:v>
                </c:pt>
                <c:pt idx="37451" formatCode="0.00E+00">
                  <c:v>2884.1</c:v>
                </c:pt>
                <c:pt idx="37452" formatCode="0.00E+00">
                  <c:v>2878.75</c:v>
                </c:pt>
                <c:pt idx="37453" formatCode="0.00E+00">
                  <c:v>2872.78</c:v>
                </c:pt>
                <c:pt idx="37454" formatCode="0.00E+00">
                  <c:v>2866.17</c:v>
                </c:pt>
                <c:pt idx="37455" formatCode="0.00E+00">
                  <c:v>2858.94</c:v>
                </c:pt>
                <c:pt idx="37456" formatCode="0.00E+00">
                  <c:v>2851.08</c:v>
                </c:pt>
                <c:pt idx="37457" formatCode="0.00E+00">
                  <c:v>2842.6</c:v>
                </c:pt>
                <c:pt idx="37458" formatCode="0.00E+00">
                  <c:v>2833.49</c:v>
                </c:pt>
                <c:pt idx="37459" formatCode="0.00E+00">
                  <c:v>2823.77</c:v>
                </c:pt>
                <c:pt idx="37460" formatCode="0.00E+00">
                  <c:v>2813.42</c:v>
                </c:pt>
                <c:pt idx="37461" formatCode="0.00E+00">
                  <c:v>2802.46</c:v>
                </c:pt>
                <c:pt idx="37462" formatCode="0.00E+00">
                  <c:v>2790.89</c:v>
                </c:pt>
                <c:pt idx="37463" formatCode="0.00E+00">
                  <c:v>2778.7</c:v>
                </c:pt>
                <c:pt idx="37464" formatCode="0.00E+00">
                  <c:v>2765.9</c:v>
                </c:pt>
                <c:pt idx="37465" formatCode="0.00E+00">
                  <c:v>2752.5</c:v>
                </c:pt>
                <c:pt idx="37466" formatCode="0.00E+00">
                  <c:v>2738.5</c:v>
                </c:pt>
                <c:pt idx="37467" formatCode="0.00E+00">
                  <c:v>2723.9</c:v>
                </c:pt>
                <c:pt idx="37468" formatCode="0.00E+00">
                  <c:v>2708.7</c:v>
                </c:pt>
                <c:pt idx="37469" formatCode="0.00E+00">
                  <c:v>2692.91</c:v>
                </c:pt>
                <c:pt idx="37470" formatCode="0.00E+00">
                  <c:v>2676.52</c:v>
                </c:pt>
                <c:pt idx="37471" formatCode="0.00E+00">
                  <c:v>2659.55</c:v>
                </c:pt>
                <c:pt idx="37472" formatCode="0.00E+00">
                  <c:v>2642</c:v>
                </c:pt>
                <c:pt idx="37473" formatCode="0.00E+00">
                  <c:v>2623.87</c:v>
                </c:pt>
                <c:pt idx="37474" formatCode="0.00E+00">
                  <c:v>2605.17</c:v>
                </c:pt>
                <c:pt idx="37475" formatCode="0.00E+00">
                  <c:v>2585.89</c:v>
                </c:pt>
                <c:pt idx="37476" formatCode="0.00E+00">
                  <c:v>2566.0500000000002</c:v>
                </c:pt>
                <c:pt idx="37477" formatCode="0.00E+00">
                  <c:v>2545.64</c:v>
                </c:pt>
                <c:pt idx="37478" formatCode="0.00E+00">
                  <c:v>2524.6799999999998</c:v>
                </c:pt>
                <c:pt idx="37479" formatCode="0.00E+00">
                  <c:v>2503.17</c:v>
                </c:pt>
                <c:pt idx="37480" formatCode="0.00E+00">
                  <c:v>2481.11</c:v>
                </c:pt>
                <c:pt idx="37481" formatCode="0.00E+00">
                  <c:v>2458.5</c:v>
                </c:pt>
                <c:pt idx="37482" formatCode="0.00E+00">
                  <c:v>2435.35</c:v>
                </c:pt>
                <c:pt idx="37483" formatCode="0.00E+00">
                  <c:v>2411.6799999999998</c:v>
                </c:pt>
                <c:pt idx="37484" formatCode="0.00E+00">
                  <c:v>2387.4699999999998</c:v>
                </c:pt>
                <c:pt idx="37485" formatCode="0.00E+00">
                  <c:v>2362.7399999999998</c:v>
                </c:pt>
                <c:pt idx="37486" formatCode="0.00E+00">
                  <c:v>2337.4899999999998</c:v>
                </c:pt>
                <c:pt idx="37487" formatCode="0.00E+00">
                  <c:v>2311.73</c:v>
                </c:pt>
                <c:pt idx="37488" formatCode="0.00E+00">
                  <c:v>2285.4699999999998</c:v>
                </c:pt>
                <c:pt idx="37489" formatCode="0.00E+00">
                  <c:v>2258.6999999999998</c:v>
                </c:pt>
                <c:pt idx="37490" formatCode="0.00E+00">
                  <c:v>2231.44</c:v>
                </c:pt>
                <c:pt idx="37491" formatCode="0.00E+00">
                  <c:v>2203.69</c:v>
                </c:pt>
                <c:pt idx="37492" formatCode="0.00E+00">
                  <c:v>2175.46</c:v>
                </c:pt>
                <c:pt idx="37493" formatCode="0.00E+00">
                  <c:v>2146.75</c:v>
                </c:pt>
                <c:pt idx="37494" formatCode="0.00E+00">
                  <c:v>2117.58</c:v>
                </c:pt>
                <c:pt idx="37495" formatCode="0.00E+00">
                  <c:v>2087.9299999999998</c:v>
                </c:pt>
                <c:pt idx="37496" formatCode="0.00E+00">
                  <c:v>2057.83</c:v>
                </c:pt>
                <c:pt idx="37497" formatCode="0.00E+00">
                  <c:v>2027.28</c:v>
                </c:pt>
                <c:pt idx="37498" formatCode="0.00E+00">
                  <c:v>1996.29</c:v>
                </c:pt>
                <c:pt idx="37499" formatCode="0.00E+00">
                  <c:v>1964.86</c:v>
                </c:pt>
                <c:pt idx="37500" formatCode="0.00E+00">
                  <c:v>1933</c:v>
                </c:pt>
                <c:pt idx="37501" formatCode="0.00E+00">
                  <c:v>1900.71</c:v>
                </c:pt>
                <c:pt idx="37502" formatCode="0.00E+00">
                  <c:v>1868.01</c:v>
                </c:pt>
                <c:pt idx="37503" formatCode="0.00E+00">
                  <c:v>1834.9</c:v>
                </c:pt>
                <c:pt idx="37504" formatCode="0.00E+00">
                  <c:v>1801.38</c:v>
                </c:pt>
                <c:pt idx="37505" formatCode="0.00E+00">
                  <c:v>1767.48</c:v>
                </c:pt>
                <c:pt idx="37506" formatCode="0.00E+00">
                  <c:v>1733.18</c:v>
                </c:pt>
                <c:pt idx="37507" formatCode="0.00E+00">
                  <c:v>1698.51</c:v>
                </c:pt>
                <c:pt idx="37508" formatCode="0.00E+00">
                  <c:v>1663.46</c:v>
                </c:pt>
                <c:pt idx="37509" formatCode="0.00E+00">
                  <c:v>1628.05</c:v>
                </c:pt>
                <c:pt idx="37510" formatCode="0.00E+00">
                  <c:v>1592.28</c:v>
                </c:pt>
                <c:pt idx="37511" formatCode="0.00E+00">
                  <c:v>1556.17</c:v>
                </c:pt>
                <c:pt idx="37512" formatCode="0.00E+00">
                  <c:v>1519.71</c:v>
                </c:pt>
                <c:pt idx="37513" formatCode="0.00E+00">
                  <c:v>1482.92</c:v>
                </c:pt>
                <c:pt idx="37514" formatCode="0.00E+00">
                  <c:v>1445.81</c:v>
                </c:pt>
                <c:pt idx="37515" formatCode="0.00E+00">
                  <c:v>1408.37</c:v>
                </c:pt>
                <c:pt idx="37516" formatCode="0.00E+00">
                  <c:v>1370.63</c:v>
                </c:pt>
                <c:pt idx="37517" formatCode="0.00E+00">
                  <c:v>1332.59</c:v>
                </c:pt>
                <c:pt idx="37518" formatCode="0.00E+00">
                  <c:v>1294.26</c:v>
                </c:pt>
                <c:pt idx="37519" formatCode="0.00E+00">
                  <c:v>1255.6500000000001</c:v>
                </c:pt>
                <c:pt idx="37520" formatCode="0.00E+00">
                  <c:v>1216.76</c:v>
                </c:pt>
                <c:pt idx="37521" formatCode="0.00E+00">
                  <c:v>1177.5999999999999</c:v>
                </c:pt>
                <c:pt idx="37522" formatCode="0.00E+00">
                  <c:v>1138.18</c:v>
                </c:pt>
                <c:pt idx="37523" formatCode="0.00E+00">
                  <c:v>1098.52</c:v>
                </c:pt>
                <c:pt idx="37524" formatCode="0.00E+00">
                  <c:v>1058.6099999999999</c:v>
                </c:pt>
                <c:pt idx="37525" formatCode="0.00E+00">
                  <c:v>1018.48</c:v>
                </c:pt>
                <c:pt idx="37526">
                  <c:v>978.11800000000005</c:v>
                </c:pt>
                <c:pt idx="37527">
                  <c:v>937.54399999999998</c:v>
                </c:pt>
                <c:pt idx="37528">
                  <c:v>896.76400000000001</c:v>
                </c:pt>
                <c:pt idx="37529">
                  <c:v>855.78700000000003</c:v>
                </c:pt>
                <c:pt idx="37530">
                  <c:v>814.62400000000002</c:v>
                </c:pt>
                <c:pt idx="37531">
                  <c:v>773.28099999999995</c:v>
                </c:pt>
                <c:pt idx="37532">
                  <c:v>731.77</c:v>
                </c:pt>
                <c:pt idx="37533">
                  <c:v>690.09799999999996</c:v>
                </c:pt>
                <c:pt idx="37534">
                  <c:v>648.27499999999998</c:v>
                </c:pt>
                <c:pt idx="37535">
                  <c:v>606.30999999999995</c:v>
                </c:pt>
                <c:pt idx="37536">
                  <c:v>564.21199999999999</c:v>
                </c:pt>
                <c:pt idx="37537">
                  <c:v>521.99099999999999</c:v>
                </c:pt>
                <c:pt idx="37538">
                  <c:v>479.65499999999997</c:v>
                </c:pt>
                <c:pt idx="37539">
                  <c:v>437.214</c:v>
                </c:pt>
                <c:pt idx="37540">
                  <c:v>394.67700000000002</c:v>
                </c:pt>
                <c:pt idx="37541">
                  <c:v>352.05399999999997</c:v>
                </c:pt>
                <c:pt idx="37542">
                  <c:v>309.35399999999998</c:v>
                </c:pt>
                <c:pt idx="37543">
                  <c:v>266.58600000000001</c:v>
                </c:pt>
                <c:pt idx="37544">
                  <c:v>223.76</c:v>
                </c:pt>
                <c:pt idx="37545">
                  <c:v>180.88399999999999</c:v>
                </c:pt>
                <c:pt idx="37546">
                  <c:v>137.96799999999999</c:v>
                </c:pt>
                <c:pt idx="37547">
                  <c:v>95.022400000000005</c:v>
                </c:pt>
                <c:pt idx="37548">
                  <c:v>52.055500000000002</c:v>
                </c:pt>
                <c:pt idx="37549">
                  <c:v>9.0772700000000004</c:v>
                </c:pt>
                <c:pt idx="37550">
                  <c:v>-33.902700000000003</c:v>
                </c:pt>
                <c:pt idx="37551">
                  <c:v>-76.875100000000003</c:v>
                </c:pt>
                <c:pt idx="37552">
                  <c:v>-119.831</c:v>
                </c:pt>
                <c:pt idx="37553">
                  <c:v>-162.76</c:v>
                </c:pt>
                <c:pt idx="37554">
                  <c:v>-205.654</c:v>
                </c:pt>
                <c:pt idx="37555">
                  <c:v>-248.50200000000001</c:v>
                </c:pt>
                <c:pt idx="37556">
                  <c:v>-291.29700000000003</c:v>
                </c:pt>
                <c:pt idx="37557">
                  <c:v>-334.02699999999999</c:v>
                </c:pt>
                <c:pt idx="37558">
                  <c:v>-376.68400000000003</c:v>
                </c:pt>
                <c:pt idx="37559">
                  <c:v>-419.25900000000001</c:v>
                </c:pt>
                <c:pt idx="37560">
                  <c:v>-461.74200000000002</c:v>
                </c:pt>
                <c:pt idx="37561">
                  <c:v>-504.12400000000002</c:v>
                </c:pt>
                <c:pt idx="37562">
                  <c:v>-546.39499999999998</c:v>
                </c:pt>
                <c:pt idx="37563">
                  <c:v>-588.54700000000003</c:v>
                </c:pt>
                <c:pt idx="37564">
                  <c:v>-630.57000000000005</c:v>
                </c:pt>
                <c:pt idx="37565">
                  <c:v>-672.45500000000004</c:v>
                </c:pt>
                <c:pt idx="37566">
                  <c:v>-714.19200000000001</c:v>
                </c:pt>
                <c:pt idx="37567">
                  <c:v>-755.774</c:v>
                </c:pt>
                <c:pt idx="37568">
                  <c:v>-797.19</c:v>
                </c:pt>
                <c:pt idx="37569">
                  <c:v>-838.43200000000002</c:v>
                </c:pt>
                <c:pt idx="37570">
                  <c:v>-879.49</c:v>
                </c:pt>
                <c:pt idx="37571">
                  <c:v>-920.35500000000002</c:v>
                </c:pt>
                <c:pt idx="37572">
                  <c:v>-961.02</c:v>
                </c:pt>
                <c:pt idx="37573" formatCode="0.00E+00">
                  <c:v>-1001.47</c:v>
                </c:pt>
                <c:pt idx="37574" formatCode="0.00E+00">
                  <c:v>-1041.71</c:v>
                </c:pt>
                <c:pt idx="37575" formatCode="0.00E+00">
                  <c:v>-1081.71</c:v>
                </c:pt>
                <c:pt idx="37576" formatCode="0.00E+00">
                  <c:v>-1121.48</c:v>
                </c:pt>
                <c:pt idx="37577" formatCode="0.00E+00">
                  <c:v>-1161.01</c:v>
                </c:pt>
                <c:pt idx="37578" formatCode="0.00E+00">
                  <c:v>-1200.28</c:v>
                </c:pt>
                <c:pt idx="37579" formatCode="0.00E+00">
                  <c:v>-1239.28</c:v>
                </c:pt>
                <c:pt idx="37580" formatCode="0.00E+00">
                  <c:v>-1278.02</c:v>
                </c:pt>
                <c:pt idx="37581" formatCode="0.00E+00">
                  <c:v>-1316.47</c:v>
                </c:pt>
                <c:pt idx="37582" formatCode="0.00E+00">
                  <c:v>-1354.64</c:v>
                </c:pt>
                <c:pt idx="37583" formatCode="0.00E+00">
                  <c:v>-1392.51</c:v>
                </c:pt>
                <c:pt idx="37584" formatCode="0.00E+00">
                  <c:v>-1430.07</c:v>
                </c:pt>
                <c:pt idx="37585" formatCode="0.00E+00">
                  <c:v>-1467.33</c:v>
                </c:pt>
                <c:pt idx="37586" formatCode="0.00E+00">
                  <c:v>-1504.25</c:v>
                </c:pt>
                <c:pt idx="37587" formatCode="0.00E+00">
                  <c:v>-1540.85</c:v>
                </c:pt>
                <c:pt idx="37588" formatCode="0.00E+00">
                  <c:v>-1577.12</c:v>
                </c:pt>
                <c:pt idx="37589" formatCode="0.00E+00">
                  <c:v>-1613.04</c:v>
                </c:pt>
                <c:pt idx="37590" formatCode="0.00E+00">
                  <c:v>-1648.6</c:v>
                </c:pt>
                <c:pt idx="37591" formatCode="0.00E+00">
                  <c:v>-1683.81</c:v>
                </c:pt>
                <c:pt idx="37592" formatCode="0.00E+00">
                  <c:v>-1718.64</c:v>
                </c:pt>
                <c:pt idx="37593" formatCode="0.00E+00">
                  <c:v>-1753.1</c:v>
                </c:pt>
                <c:pt idx="37594" formatCode="0.00E+00">
                  <c:v>-1787.18</c:v>
                </c:pt>
                <c:pt idx="37595" formatCode="0.00E+00">
                  <c:v>-1820.86</c:v>
                </c:pt>
                <c:pt idx="37596" formatCode="0.00E+00">
                  <c:v>-1854.14</c:v>
                </c:pt>
                <c:pt idx="37597" formatCode="0.00E+00">
                  <c:v>-1887.02</c:v>
                </c:pt>
                <c:pt idx="37598" formatCode="0.00E+00">
                  <c:v>-1919.49</c:v>
                </c:pt>
                <c:pt idx="37599" formatCode="0.00E+00">
                  <c:v>-1951.54</c:v>
                </c:pt>
                <c:pt idx="37600" formatCode="0.00E+00">
                  <c:v>-1983.15</c:v>
                </c:pt>
                <c:pt idx="37601" formatCode="0.00E+00">
                  <c:v>-2014.34</c:v>
                </c:pt>
                <c:pt idx="37602" formatCode="0.00E+00">
                  <c:v>-2045.08</c:v>
                </c:pt>
                <c:pt idx="37603" formatCode="0.00E+00">
                  <c:v>-2075.38</c:v>
                </c:pt>
                <c:pt idx="37604" formatCode="0.00E+00">
                  <c:v>-2105.2199999999998</c:v>
                </c:pt>
                <c:pt idx="37605" formatCode="0.00E+00">
                  <c:v>-2134.6</c:v>
                </c:pt>
                <c:pt idx="37606" formatCode="0.00E+00">
                  <c:v>-2163.5100000000002</c:v>
                </c:pt>
                <c:pt idx="37607" formatCode="0.00E+00">
                  <c:v>-2191.9499999999998</c:v>
                </c:pt>
                <c:pt idx="37608" formatCode="0.00E+00">
                  <c:v>-2219.9</c:v>
                </c:pt>
                <c:pt idx="37609" formatCode="0.00E+00">
                  <c:v>-2247.37</c:v>
                </c:pt>
                <c:pt idx="37610" formatCode="0.00E+00">
                  <c:v>-2274.35</c:v>
                </c:pt>
                <c:pt idx="37611" formatCode="0.00E+00">
                  <c:v>-2300.83</c:v>
                </c:pt>
                <c:pt idx="37612" formatCode="0.00E+00">
                  <c:v>-2326.81</c:v>
                </c:pt>
                <c:pt idx="37613" formatCode="0.00E+00">
                  <c:v>-2352.27</c:v>
                </c:pt>
                <c:pt idx="37614" formatCode="0.00E+00">
                  <c:v>-2377.23</c:v>
                </c:pt>
                <c:pt idx="37615" formatCode="0.00E+00">
                  <c:v>-2401.66</c:v>
                </c:pt>
                <c:pt idx="37616" formatCode="0.00E+00">
                  <c:v>-2425.56</c:v>
                </c:pt>
                <c:pt idx="37617" formatCode="0.00E+00">
                  <c:v>-2448.94</c:v>
                </c:pt>
                <c:pt idx="37618" formatCode="0.00E+00">
                  <c:v>-2471.7800000000002</c:v>
                </c:pt>
                <c:pt idx="37619" formatCode="0.00E+00">
                  <c:v>-2494.0700000000002</c:v>
                </c:pt>
                <c:pt idx="37620" formatCode="0.00E+00">
                  <c:v>-2515.83</c:v>
                </c:pt>
                <c:pt idx="37621" formatCode="0.00E+00">
                  <c:v>-2537.0300000000002</c:v>
                </c:pt>
                <c:pt idx="37622" formatCode="0.00E+00">
                  <c:v>-2557.67</c:v>
                </c:pt>
                <c:pt idx="37623" formatCode="0.00E+00">
                  <c:v>-2577.75</c:v>
                </c:pt>
                <c:pt idx="37624" formatCode="0.00E+00">
                  <c:v>-2597.27</c:v>
                </c:pt>
                <c:pt idx="37625" formatCode="0.00E+00">
                  <c:v>-2616.2199999999998</c:v>
                </c:pt>
                <c:pt idx="37626" formatCode="0.00E+00">
                  <c:v>-2634.6</c:v>
                </c:pt>
                <c:pt idx="37627" formatCode="0.00E+00">
                  <c:v>-2652.4</c:v>
                </c:pt>
                <c:pt idx="37628" formatCode="0.00E+00">
                  <c:v>-2669.62</c:v>
                </c:pt>
                <c:pt idx="37629" formatCode="0.00E+00">
                  <c:v>-2686.26</c:v>
                </c:pt>
                <c:pt idx="37630" formatCode="0.00E+00">
                  <c:v>-2702.31</c:v>
                </c:pt>
                <c:pt idx="37631" formatCode="0.00E+00">
                  <c:v>-2717.76</c:v>
                </c:pt>
                <c:pt idx="37632" formatCode="0.00E+00">
                  <c:v>-2732.62</c:v>
                </c:pt>
                <c:pt idx="37633" formatCode="0.00E+00">
                  <c:v>-2746.88</c:v>
                </c:pt>
                <c:pt idx="37634" formatCode="0.00E+00">
                  <c:v>-2760.54</c:v>
                </c:pt>
                <c:pt idx="37635" formatCode="0.00E+00">
                  <c:v>-2773.59</c:v>
                </c:pt>
                <c:pt idx="37636" formatCode="0.00E+00">
                  <c:v>-2786.04</c:v>
                </c:pt>
                <c:pt idx="37637" formatCode="0.00E+00">
                  <c:v>-2797.88</c:v>
                </c:pt>
                <c:pt idx="37638" formatCode="0.00E+00">
                  <c:v>-2809.1</c:v>
                </c:pt>
                <c:pt idx="37639" formatCode="0.00E+00">
                  <c:v>-2819.71</c:v>
                </c:pt>
                <c:pt idx="37640" formatCode="0.00E+00">
                  <c:v>-2829.7</c:v>
                </c:pt>
                <c:pt idx="37641" formatCode="0.00E+00">
                  <c:v>-2839.07</c:v>
                </c:pt>
                <c:pt idx="37642" formatCode="0.00E+00">
                  <c:v>-2847.82</c:v>
                </c:pt>
                <c:pt idx="37643" formatCode="0.00E+00">
                  <c:v>-2855.95</c:v>
                </c:pt>
                <c:pt idx="37644" formatCode="0.00E+00">
                  <c:v>-2863.45</c:v>
                </c:pt>
                <c:pt idx="37645" formatCode="0.00E+00">
                  <c:v>-2870.33</c:v>
                </c:pt>
                <c:pt idx="37646" formatCode="0.00E+00">
                  <c:v>-2876.57</c:v>
                </c:pt>
                <c:pt idx="37647" formatCode="0.00E+00">
                  <c:v>-2882.19</c:v>
                </c:pt>
                <c:pt idx="37648" formatCode="0.00E+00">
                  <c:v>-2887.17</c:v>
                </c:pt>
                <c:pt idx="37649" formatCode="0.00E+00">
                  <c:v>-2891.52</c:v>
                </c:pt>
                <c:pt idx="37650" formatCode="0.00E+00">
                  <c:v>-2895.24</c:v>
                </c:pt>
                <c:pt idx="37651" formatCode="0.00E+00">
                  <c:v>-2898.32</c:v>
                </c:pt>
                <c:pt idx="37652" formatCode="0.00E+00">
                  <c:v>-2900.77</c:v>
                </c:pt>
                <c:pt idx="37653" formatCode="0.00E+00">
                  <c:v>-2902.59</c:v>
                </c:pt>
                <c:pt idx="37654" formatCode="0.00E+00">
                  <c:v>-2903.77</c:v>
                </c:pt>
                <c:pt idx="37655" formatCode="0.00E+00">
                  <c:v>-2904.31</c:v>
                </c:pt>
                <c:pt idx="37656" formatCode="0.00E+00">
                  <c:v>-2904.21</c:v>
                </c:pt>
                <c:pt idx="37657" formatCode="0.00E+00">
                  <c:v>-2903.48</c:v>
                </c:pt>
                <c:pt idx="37658" formatCode="0.00E+00">
                  <c:v>-2902.12</c:v>
                </c:pt>
                <c:pt idx="37659" formatCode="0.00E+00">
                  <c:v>-2900.12</c:v>
                </c:pt>
                <c:pt idx="37660" formatCode="0.00E+00">
                  <c:v>-2897.48</c:v>
                </c:pt>
                <c:pt idx="37661" formatCode="0.00E+00">
                  <c:v>-2894.21</c:v>
                </c:pt>
                <c:pt idx="37662" formatCode="0.00E+00">
                  <c:v>-2890.3</c:v>
                </c:pt>
                <c:pt idx="37663" formatCode="0.00E+00">
                  <c:v>-2885.76</c:v>
                </c:pt>
                <c:pt idx="37664" formatCode="0.00E+00">
                  <c:v>-2880.59</c:v>
                </c:pt>
                <c:pt idx="37665" formatCode="0.00E+00">
                  <c:v>-2874.79</c:v>
                </c:pt>
                <c:pt idx="37666" formatCode="0.00E+00">
                  <c:v>-2868.36</c:v>
                </c:pt>
                <c:pt idx="37667" formatCode="0.00E+00">
                  <c:v>-2861.3</c:v>
                </c:pt>
                <c:pt idx="37668" formatCode="0.00E+00">
                  <c:v>-2853.62</c:v>
                </c:pt>
                <c:pt idx="37669" formatCode="0.00E+00">
                  <c:v>-2845.31</c:v>
                </c:pt>
                <c:pt idx="37670" formatCode="0.00E+00">
                  <c:v>-2836.37</c:v>
                </c:pt>
                <c:pt idx="37671" formatCode="0.00E+00">
                  <c:v>-2826.82</c:v>
                </c:pt>
                <c:pt idx="37672" formatCode="0.00E+00">
                  <c:v>-2816.64</c:v>
                </c:pt>
                <c:pt idx="37673" formatCode="0.00E+00">
                  <c:v>-2805.85</c:v>
                </c:pt>
                <c:pt idx="37674" formatCode="0.00E+00">
                  <c:v>-2794.45</c:v>
                </c:pt>
                <c:pt idx="37675" formatCode="0.00E+00">
                  <c:v>-2782.43</c:v>
                </c:pt>
                <c:pt idx="37676" formatCode="0.00E+00">
                  <c:v>-2769.8</c:v>
                </c:pt>
                <c:pt idx="37677" formatCode="0.00E+00">
                  <c:v>-2756.57</c:v>
                </c:pt>
                <c:pt idx="37678" formatCode="0.00E+00">
                  <c:v>-2742.73</c:v>
                </c:pt>
                <c:pt idx="37679" formatCode="0.00E+00">
                  <c:v>-2728.29</c:v>
                </c:pt>
                <c:pt idx="37680" formatCode="0.00E+00">
                  <c:v>-2713.26</c:v>
                </c:pt>
                <c:pt idx="37681" formatCode="0.00E+00">
                  <c:v>-2697.63</c:v>
                </c:pt>
                <c:pt idx="37682" formatCode="0.00E+00">
                  <c:v>-2681.41</c:v>
                </c:pt>
                <c:pt idx="37683" formatCode="0.00E+00">
                  <c:v>-2664.6</c:v>
                </c:pt>
                <c:pt idx="37684" formatCode="0.00E+00">
                  <c:v>-2647.21</c:v>
                </c:pt>
                <c:pt idx="37685" formatCode="0.00E+00">
                  <c:v>-2629.24</c:v>
                </c:pt>
                <c:pt idx="37686" formatCode="0.00E+00">
                  <c:v>-2610.69</c:v>
                </c:pt>
                <c:pt idx="37687" formatCode="0.00E+00">
                  <c:v>-2591.5700000000002</c:v>
                </c:pt>
                <c:pt idx="37688" formatCode="0.00E+00">
                  <c:v>-2571.88</c:v>
                </c:pt>
                <c:pt idx="37689" formatCode="0.00E+00">
                  <c:v>-2551.63</c:v>
                </c:pt>
                <c:pt idx="37690" formatCode="0.00E+00">
                  <c:v>-2530.8200000000002</c:v>
                </c:pt>
                <c:pt idx="37691" formatCode="0.00E+00">
                  <c:v>-2509.46</c:v>
                </c:pt>
                <c:pt idx="37692" formatCode="0.00E+00">
                  <c:v>-2487.5500000000002</c:v>
                </c:pt>
                <c:pt idx="37693" formatCode="0.00E+00">
                  <c:v>-2465.09</c:v>
                </c:pt>
                <c:pt idx="37694" formatCode="0.00E+00">
                  <c:v>-2442.09</c:v>
                </c:pt>
                <c:pt idx="37695" formatCode="0.00E+00">
                  <c:v>-2418.56</c:v>
                </c:pt>
                <c:pt idx="37696" formatCode="0.00E+00">
                  <c:v>-2394.4899999999998</c:v>
                </c:pt>
                <c:pt idx="37697" formatCode="0.00E+00">
                  <c:v>-2369.91</c:v>
                </c:pt>
                <c:pt idx="37698" formatCode="0.00E+00">
                  <c:v>-2344.8000000000002</c:v>
                </c:pt>
                <c:pt idx="37699" formatCode="0.00E+00">
                  <c:v>-2319.1799999999998</c:v>
                </c:pt>
                <c:pt idx="37700" formatCode="0.00E+00">
                  <c:v>-2293.06</c:v>
                </c:pt>
                <c:pt idx="37701" formatCode="0.00E+00">
                  <c:v>-2266.4299999999998</c:v>
                </c:pt>
                <c:pt idx="37702" formatCode="0.00E+00">
                  <c:v>-2239.3000000000002</c:v>
                </c:pt>
                <c:pt idx="37703" formatCode="0.00E+00">
                  <c:v>-2211.6799999999998</c:v>
                </c:pt>
                <c:pt idx="37704" formatCode="0.00E+00">
                  <c:v>-2183.58</c:v>
                </c:pt>
                <c:pt idx="37705" formatCode="0.00E+00">
                  <c:v>-2155</c:v>
                </c:pt>
                <c:pt idx="37706" formatCode="0.00E+00">
                  <c:v>-2125.9499999999998</c:v>
                </c:pt>
                <c:pt idx="37707" formatCode="0.00E+00">
                  <c:v>-2096.44</c:v>
                </c:pt>
                <c:pt idx="37708" formatCode="0.00E+00">
                  <c:v>-2066.46</c:v>
                </c:pt>
                <c:pt idx="37709" formatCode="0.00E+00">
                  <c:v>-2036.03</c:v>
                </c:pt>
                <c:pt idx="37710" formatCode="0.00E+00">
                  <c:v>-2005.16</c:v>
                </c:pt>
                <c:pt idx="37711" formatCode="0.00E+00">
                  <c:v>-1973.84</c:v>
                </c:pt>
                <c:pt idx="37712" formatCode="0.00E+00">
                  <c:v>-1942.1</c:v>
                </c:pt>
                <c:pt idx="37713" formatCode="0.00E+00">
                  <c:v>-1909.92</c:v>
                </c:pt>
                <c:pt idx="37714" formatCode="0.00E+00">
                  <c:v>-1877.33</c:v>
                </c:pt>
                <c:pt idx="37715" formatCode="0.00E+00">
                  <c:v>-1844.33</c:v>
                </c:pt>
                <c:pt idx="37716" formatCode="0.00E+00">
                  <c:v>-1810.93</c:v>
                </c:pt>
                <c:pt idx="37717" formatCode="0.00E+00">
                  <c:v>-1777.13</c:v>
                </c:pt>
                <c:pt idx="37718" formatCode="0.00E+00">
                  <c:v>-1742.94</c:v>
                </c:pt>
                <c:pt idx="37719" formatCode="0.00E+00">
                  <c:v>-1708.36</c:v>
                </c:pt>
                <c:pt idx="37720" formatCode="0.00E+00">
                  <c:v>-1673.42</c:v>
                </c:pt>
                <c:pt idx="37721" formatCode="0.00E+00">
                  <c:v>-1638.1</c:v>
                </c:pt>
                <c:pt idx="37722" formatCode="0.00E+00">
                  <c:v>-1602.43</c:v>
                </c:pt>
                <c:pt idx="37723" formatCode="0.00E+00">
                  <c:v>-1566.41</c:v>
                </c:pt>
                <c:pt idx="37724" formatCode="0.00E+00">
                  <c:v>-1530.04</c:v>
                </c:pt>
                <c:pt idx="37725" formatCode="0.00E+00">
                  <c:v>-1493.34</c:v>
                </c:pt>
                <c:pt idx="37726" formatCode="0.00E+00">
                  <c:v>-1456.31</c:v>
                </c:pt>
                <c:pt idx="37727" formatCode="0.00E+00">
                  <c:v>-1418.96</c:v>
                </c:pt>
                <c:pt idx="37728" formatCode="0.00E+00">
                  <c:v>-1381.3</c:v>
                </c:pt>
                <c:pt idx="37729" formatCode="0.00E+00">
                  <c:v>-1343.34</c:v>
                </c:pt>
                <c:pt idx="37730" formatCode="0.00E+00">
                  <c:v>-1305.0899999999999</c:v>
                </c:pt>
                <c:pt idx="37731" formatCode="0.00E+00">
                  <c:v>-1266.55</c:v>
                </c:pt>
                <c:pt idx="37732" formatCode="0.00E+00">
                  <c:v>-1227.73</c:v>
                </c:pt>
                <c:pt idx="37733" formatCode="0.00E+00">
                  <c:v>-1188.6400000000001</c:v>
                </c:pt>
                <c:pt idx="37734" formatCode="0.00E+00">
                  <c:v>-1149.29</c:v>
                </c:pt>
                <c:pt idx="37735" formatCode="0.00E+00">
                  <c:v>-1109.69</c:v>
                </c:pt>
                <c:pt idx="37736" formatCode="0.00E+00">
                  <c:v>-1069.8499999999999</c:v>
                </c:pt>
                <c:pt idx="37737" formatCode="0.00E+00">
                  <c:v>-1029.77</c:v>
                </c:pt>
                <c:pt idx="37738">
                  <c:v>-989.46900000000005</c:v>
                </c:pt>
                <c:pt idx="37739">
                  <c:v>-948.95100000000002</c:v>
                </c:pt>
                <c:pt idx="37740">
                  <c:v>-908.22400000000005</c:v>
                </c:pt>
                <c:pt idx="37741">
                  <c:v>-867.298</c:v>
                </c:pt>
                <c:pt idx="37742">
                  <c:v>-826.18100000000004</c:v>
                </c:pt>
                <c:pt idx="37743">
                  <c:v>-784.88400000000001</c:v>
                </c:pt>
                <c:pt idx="37744">
                  <c:v>-743.41499999999996</c:v>
                </c:pt>
                <c:pt idx="37745">
                  <c:v>-701.78300000000002</c:v>
                </c:pt>
                <c:pt idx="37746">
                  <c:v>-659.99699999999996</c:v>
                </c:pt>
                <c:pt idx="37747">
                  <c:v>-618.06700000000001</c:v>
                </c:pt>
                <c:pt idx="37748">
                  <c:v>-576.00199999999995</c:v>
                </c:pt>
                <c:pt idx="37749">
                  <c:v>-533.80999999999995</c:v>
                </c:pt>
                <c:pt idx="37750">
                  <c:v>-491.50099999999998</c:v>
                </c:pt>
                <c:pt idx="37751">
                  <c:v>-449.08499999999998</c:v>
                </c:pt>
                <c:pt idx="37752">
                  <c:v>-406.57</c:v>
                </c:pt>
                <c:pt idx="37753">
                  <c:v>-363.96699999999998</c:v>
                </c:pt>
                <c:pt idx="37754">
                  <c:v>-321.28300000000002</c:v>
                </c:pt>
                <c:pt idx="37755">
                  <c:v>-278.529</c:v>
                </c:pt>
                <c:pt idx="37756">
                  <c:v>-235.714</c:v>
                </c:pt>
                <c:pt idx="37757">
                  <c:v>-192.84700000000001</c:v>
                </c:pt>
                <c:pt idx="37758">
                  <c:v>-149.93799999999999</c:v>
                </c:pt>
                <c:pt idx="37759">
                  <c:v>-106.996</c:v>
                </c:pt>
                <c:pt idx="37760">
                  <c:v>-64.030100000000004</c:v>
                </c:pt>
                <c:pt idx="37761">
                  <c:v>-21.0502</c:v>
                </c:pt>
                <c:pt idx="37762">
                  <c:v>21.934000000000001</c:v>
                </c:pt>
                <c:pt idx="37763">
                  <c:v>64.913399999999996</c:v>
                </c:pt>
                <c:pt idx="37764">
                  <c:v>107.878</c:v>
                </c:pt>
                <c:pt idx="37765">
                  <c:v>150.82</c:v>
                </c:pt>
                <c:pt idx="37766">
                  <c:v>193.72800000000001</c:v>
                </c:pt>
                <c:pt idx="37767">
                  <c:v>236.59399999999999</c:v>
                </c:pt>
                <c:pt idx="37768">
                  <c:v>279.40899999999999</c:v>
                </c:pt>
                <c:pt idx="37769">
                  <c:v>322.161</c:v>
                </c:pt>
                <c:pt idx="37770">
                  <c:v>364.84300000000002</c:v>
                </c:pt>
                <c:pt idx="37771">
                  <c:v>407.44499999999999</c:v>
                </c:pt>
                <c:pt idx="37772">
                  <c:v>449.95800000000003</c:v>
                </c:pt>
                <c:pt idx="37773">
                  <c:v>492.37299999999999</c:v>
                </c:pt>
                <c:pt idx="37774">
                  <c:v>534.67999999999995</c:v>
                </c:pt>
                <c:pt idx="37775">
                  <c:v>576.87</c:v>
                </c:pt>
                <c:pt idx="37776">
                  <c:v>618.93299999999999</c:v>
                </c:pt>
                <c:pt idx="37777">
                  <c:v>660.86099999999999</c:v>
                </c:pt>
                <c:pt idx="37778">
                  <c:v>702.64400000000001</c:v>
                </c:pt>
                <c:pt idx="37779">
                  <c:v>744.27300000000002</c:v>
                </c:pt>
                <c:pt idx="37780">
                  <c:v>785.73900000000003</c:v>
                </c:pt>
                <c:pt idx="37781">
                  <c:v>827.03399999999999</c:v>
                </c:pt>
                <c:pt idx="37782">
                  <c:v>868.14800000000002</c:v>
                </c:pt>
                <c:pt idx="37783">
                  <c:v>909.07100000000003</c:v>
                </c:pt>
                <c:pt idx="37784">
                  <c:v>949.79600000000005</c:v>
                </c:pt>
                <c:pt idx="37785">
                  <c:v>990.31299999999999</c:v>
                </c:pt>
                <c:pt idx="37786" formatCode="0.00E+00">
                  <c:v>1030.6099999999999</c:v>
                </c:pt>
                <c:pt idx="37787" formatCode="0.00E+00">
                  <c:v>1070.69</c:v>
                </c:pt>
                <c:pt idx="37788" formatCode="0.00E+00">
                  <c:v>1110.53</c:v>
                </c:pt>
                <c:pt idx="37789" formatCode="0.00E+00">
                  <c:v>1150.1199999999999</c:v>
                </c:pt>
                <c:pt idx="37790" formatCode="0.00E+00">
                  <c:v>1189.47</c:v>
                </c:pt>
                <c:pt idx="37791" formatCode="0.00E+00">
                  <c:v>1228.55</c:v>
                </c:pt>
                <c:pt idx="37792" formatCode="0.00E+00">
                  <c:v>1267.3699999999999</c:v>
                </c:pt>
                <c:pt idx="37793" formatCode="0.00E+00">
                  <c:v>1305.9000000000001</c:v>
                </c:pt>
                <c:pt idx="37794" formatCode="0.00E+00">
                  <c:v>1344.15</c:v>
                </c:pt>
                <c:pt idx="37795" formatCode="0.00E+00">
                  <c:v>1382.11</c:v>
                </c:pt>
                <c:pt idx="37796" formatCode="0.00E+00">
                  <c:v>1419.76</c:v>
                </c:pt>
                <c:pt idx="37797" formatCode="0.00E+00">
                  <c:v>1457.11</c:v>
                </c:pt>
                <c:pt idx="37798" formatCode="0.00E+00">
                  <c:v>1494.13</c:v>
                </c:pt>
                <c:pt idx="37799" formatCode="0.00E+00">
                  <c:v>1530.83</c:v>
                </c:pt>
                <c:pt idx="37800" formatCode="0.00E+00">
                  <c:v>1567.19</c:v>
                </c:pt>
                <c:pt idx="37801" formatCode="0.00E+00">
                  <c:v>1603.21</c:v>
                </c:pt>
                <c:pt idx="37802" formatCode="0.00E+00">
                  <c:v>1638.87</c:v>
                </c:pt>
                <c:pt idx="37803" formatCode="0.00E+00">
                  <c:v>1674.18</c:v>
                </c:pt>
                <c:pt idx="37804" formatCode="0.00E+00">
                  <c:v>1709.13</c:v>
                </c:pt>
                <c:pt idx="37805" formatCode="0.00E+00">
                  <c:v>1743.69</c:v>
                </c:pt>
                <c:pt idx="37806" formatCode="0.00E+00">
                  <c:v>1777.88</c:v>
                </c:pt>
                <c:pt idx="37807" formatCode="0.00E+00">
                  <c:v>1811.67</c:v>
                </c:pt>
                <c:pt idx="37808" formatCode="0.00E+00">
                  <c:v>1845.07</c:v>
                </c:pt>
                <c:pt idx="37809" formatCode="0.00E+00">
                  <c:v>1878.07</c:v>
                </c:pt>
                <c:pt idx="37810" formatCode="0.00E+00">
                  <c:v>1910.65</c:v>
                </c:pt>
                <c:pt idx="37811" formatCode="0.00E+00">
                  <c:v>1942.82</c:v>
                </c:pt>
                <c:pt idx="37812" formatCode="0.00E+00">
                  <c:v>1974.56</c:v>
                </c:pt>
                <c:pt idx="37813" formatCode="0.00E+00">
                  <c:v>2005.87</c:v>
                </c:pt>
                <c:pt idx="37814" formatCode="0.00E+00">
                  <c:v>2036.73</c:v>
                </c:pt>
                <c:pt idx="37815" formatCode="0.00E+00">
                  <c:v>2067.16</c:v>
                </c:pt>
                <c:pt idx="37816" formatCode="0.00E+00">
                  <c:v>2097.13</c:v>
                </c:pt>
                <c:pt idx="37817" formatCode="0.00E+00">
                  <c:v>2126.64</c:v>
                </c:pt>
                <c:pt idx="37818" formatCode="0.00E+00">
                  <c:v>2155.6799999999998</c:v>
                </c:pt>
                <c:pt idx="37819" formatCode="0.00E+00">
                  <c:v>2184.25</c:v>
                </c:pt>
                <c:pt idx="37820" formatCode="0.00E+00">
                  <c:v>2212.35</c:v>
                </c:pt>
                <c:pt idx="37821" formatCode="0.00E+00">
                  <c:v>2239.96</c:v>
                </c:pt>
                <c:pt idx="37822" formatCode="0.00E+00">
                  <c:v>2267.08</c:v>
                </c:pt>
                <c:pt idx="37823" formatCode="0.00E+00">
                  <c:v>2293.6999999999998</c:v>
                </c:pt>
                <c:pt idx="37824" formatCode="0.00E+00">
                  <c:v>2319.8200000000002</c:v>
                </c:pt>
                <c:pt idx="37825" formatCode="0.00E+00">
                  <c:v>2345.4299999999998</c:v>
                </c:pt>
                <c:pt idx="37826" formatCode="0.00E+00">
                  <c:v>2370.5300000000002</c:v>
                </c:pt>
                <c:pt idx="37827" formatCode="0.00E+00">
                  <c:v>2395.11</c:v>
                </c:pt>
                <c:pt idx="37828" formatCode="0.00E+00">
                  <c:v>2419.16</c:v>
                </c:pt>
                <c:pt idx="37829" formatCode="0.00E+00">
                  <c:v>2442.69</c:v>
                </c:pt>
                <c:pt idx="37830" formatCode="0.00E+00">
                  <c:v>2465.6799999999998</c:v>
                </c:pt>
                <c:pt idx="37831" formatCode="0.00E+00">
                  <c:v>2488.12</c:v>
                </c:pt>
                <c:pt idx="37832" formatCode="0.00E+00">
                  <c:v>2510.0300000000002</c:v>
                </c:pt>
                <c:pt idx="37833" formatCode="0.00E+00">
                  <c:v>2531.38</c:v>
                </c:pt>
                <c:pt idx="37834" formatCode="0.00E+00">
                  <c:v>2552.1799999999998</c:v>
                </c:pt>
                <c:pt idx="37835" formatCode="0.00E+00">
                  <c:v>2572.4299999999998</c:v>
                </c:pt>
                <c:pt idx="37836" formatCode="0.00E+00">
                  <c:v>2592.11</c:v>
                </c:pt>
                <c:pt idx="37837" formatCode="0.00E+00">
                  <c:v>2611.2199999999998</c:v>
                </c:pt>
                <c:pt idx="37838" formatCode="0.00E+00">
                  <c:v>2629.76</c:v>
                </c:pt>
                <c:pt idx="37839" formatCode="0.00E+00">
                  <c:v>2647.72</c:v>
                </c:pt>
                <c:pt idx="37840" formatCode="0.00E+00">
                  <c:v>2665.1</c:v>
                </c:pt>
                <c:pt idx="37841" formatCode="0.00E+00">
                  <c:v>2681.9</c:v>
                </c:pt>
                <c:pt idx="37842" formatCode="0.00E+00">
                  <c:v>2698.11</c:v>
                </c:pt>
                <c:pt idx="37843" formatCode="0.00E+00">
                  <c:v>2713.73</c:v>
                </c:pt>
                <c:pt idx="37844" formatCode="0.00E+00">
                  <c:v>2728.76</c:v>
                </c:pt>
                <c:pt idx="37845" formatCode="0.00E+00">
                  <c:v>2743.19</c:v>
                </c:pt>
                <c:pt idx="37846" formatCode="0.00E+00">
                  <c:v>2757.02</c:v>
                </c:pt>
                <c:pt idx="37847" formatCode="0.00E+00">
                  <c:v>2770.24</c:v>
                </c:pt>
                <c:pt idx="37848" formatCode="0.00E+00">
                  <c:v>2782.86</c:v>
                </c:pt>
                <c:pt idx="37849" formatCode="0.00E+00">
                  <c:v>2794.87</c:v>
                </c:pt>
                <c:pt idx="37850" formatCode="0.00E+00">
                  <c:v>2806.26</c:v>
                </c:pt>
                <c:pt idx="37851" formatCode="0.00E+00">
                  <c:v>2817.05</c:v>
                </c:pt>
                <c:pt idx="37852" formatCode="0.00E+00">
                  <c:v>2827.21</c:v>
                </c:pt>
                <c:pt idx="37853" formatCode="0.00E+00">
                  <c:v>2836.76</c:v>
                </c:pt>
                <c:pt idx="37854" formatCode="0.00E+00">
                  <c:v>2845.68</c:v>
                </c:pt>
                <c:pt idx="37855" formatCode="0.00E+00">
                  <c:v>2853.98</c:v>
                </c:pt>
                <c:pt idx="37856" formatCode="0.00E+00">
                  <c:v>2861.65</c:v>
                </c:pt>
                <c:pt idx="37857" formatCode="0.00E+00">
                  <c:v>2868.7</c:v>
                </c:pt>
                <c:pt idx="37858" formatCode="0.00E+00">
                  <c:v>2875.12</c:v>
                </c:pt>
                <c:pt idx="37859" formatCode="0.00E+00">
                  <c:v>2880.91</c:v>
                </c:pt>
                <c:pt idx="37860" formatCode="0.00E+00">
                  <c:v>2886.07</c:v>
                </c:pt>
                <c:pt idx="37861" formatCode="0.00E+00">
                  <c:v>2890.6</c:v>
                </c:pt>
                <c:pt idx="37862" formatCode="0.00E+00">
                  <c:v>2894.5</c:v>
                </c:pt>
                <c:pt idx="37863" formatCode="0.00E+00">
                  <c:v>2897.76</c:v>
                </c:pt>
                <c:pt idx="37864" formatCode="0.00E+00">
                  <c:v>2900.38</c:v>
                </c:pt>
                <c:pt idx="37865" formatCode="0.00E+00">
                  <c:v>2902.37</c:v>
                </c:pt>
                <c:pt idx="37866" formatCode="0.00E+00">
                  <c:v>2903.73</c:v>
                </c:pt>
                <c:pt idx="37867" formatCode="0.00E+00">
                  <c:v>2904.45</c:v>
                </c:pt>
                <c:pt idx="37868" formatCode="0.00E+00">
                  <c:v>2904.53</c:v>
                </c:pt>
                <c:pt idx="37869" formatCode="0.00E+00">
                  <c:v>2903.98</c:v>
                </c:pt>
                <c:pt idx="37870" formatCode="0.00E+00">
                  <c:v>2902.79</c:v>
                </c:pt>
                <c:pt idx="37871" formatCode="0.00E+00">
                  <c:v>2900.97</c:v>
                </c:pt>
                <c:pt idx="37872" formatCode="0.00E+00">
                  <c:v>2898.51</c:v>
                </c:pt>
                <c:pt idx="37873" formatCode="0.00E+00">
                  <c:v>2895.41</c:v>
                </c:pt>
                <c:pt idx="37874" formatCode="0.00E+00">
                  <c:v>2891.68</c:v>
                </c:pt>
                <c:pt idx="37875" formatCode="0.00E+00">
                  <c:v>2887.32</c:v>
                </c:pt>
                <c:pt idx="37876" formatCode="0.00E+00">
                  <c:v>2882.32</c:v>
                </c:pt>
                <c:pt idx="37877" formatCode="0.00E+00">
                  <c:v>2876.7</c:v>
                </c:pt>
                <c:pt idx="37878" formatCode="0.00E+00">
                  <c:v>2870.44</c:v>
                </c:pt>
                <c:pt idx="37879" formatCode="0.00E+00">
                  <c:v>2863.56</c:v>
                </c:pt>
                <c:pt idx="37880" formatCode="0.00E+00">
                  <c:v>2856.04</c:v>
                </c:pt>
                <c:pt idx="37881" formatCode="0.00E+00">
                  <c:v>2847.91</c:v>
                </c:pt>
                <c:pt idx="37882" formatCode="0.00E+00">
                  <c:v>2839.15</c:v>
                </c:pt>
                <c:pt idx="37883" formatCode="0.00E+00">
                  <c:v>2829.76</c:v>
                </c:pt>
                <c:pt idx="37884" formatCode="0.00E+00">
                  <c:v>2819.76</c:v>
                </c:pt>
                <c:pt idx="37885" formatCode="0.00E+00">
                  <c:v>2809.14</c:v>
                </c:pt>
                <c:pt idx="37886" formatCode="0.00E+00">
                  <c:v>2797.9</c:v>
                </c:pt>
                <c:pt idx="37887" formatCode="0.00E+00">
                  <c:v>2786.05</c:v>
                </c:pt>
                <c:pt idx="37888" formatCode="0.00E+00">
                  <c:v>2773.6</c:v>
                </c:pt>
                <c:pt idx="37889" formatCode="0.00E+00">
                  <c:v>2760.53</c:v>
                </c:pt>
                <c:pt idx="37890" formatCode="0.00E+00">
                  <c:v>2746.86</c:v>
                </c:pt>
                <c:pt idx="37891" formatCode="0.00E+00">
                  <c:v>2732.59</c:v>
                </c:pt>
                <c:pt idx="37892" formatCode="0.00E+00">
                  <c:v>2717.72</c:v>
                </c:pt>
                <c:pt idx="37893" formatCode="0.00E+00">
                  <c:v>2702.25</c:v>
                </c:pt>
                <c:pt idx="37894" formatCode="0.00E+00">
                  <c:v>2686.19</c:v>
                </c:pt>
                <c:pt idx="37895" formatCode="0.00E+00">
                  <c:v>2669.54</c:v>
                </c:pt>
                <c:pt idx="37896" formatCode="0.00E+00">
                  <c:v>2652.31</c:v>
                </c:pt>
                <c:pt idx="37897" formatCode="0.00E+00">
                  <c:v>2634.5</c:v>
                </c:pt>
                <c:pt idx="37898" formatCode="0.00E+00">
                  <c:v>2616.11</c:v>
                </c:pt>
                <c:pt idx="37899" formatCode="0.00E+00">
                  <c:v>2597.15</c:v>
                </c:pt>
                <c:pt idx="37900" formatCode="0.00E+00">
                  <c:v>2577.62</c:v>
                </c:pt>
                <c:pt idx="37901" formatCode="0.00E+00">
                  <c:v>2557.52</c:v>
                </c:pt>
                <c:pt idx="37902" formatCode="0.00E+00">
                  <c:v>2536.87</c:v>
                </c:pt>
                <c:pt idx="37903" formatCode="0.00E+00">
                  <c:v>2515.66</c:v>
                </c:pt>
                <c:pt idx="37904" formatCode="0.00E+00">
                  <c:v>2493.89</c:v>
                </c:pt>
                <c:pt idx="37905" formatCode="0.00E+00">
                  <c:v>2471.59</c:v>
                </c:pt>
                <c:pt idx="37906" formatCode="0.00E+00">
                  <c:v>2448.7399999999998</c:v>
                </c:pt>
                <c:pt idx="37907" formatCode="0.00E+00">
                  <c:v>2425.35</c:v>
                </c:pt>
                <c:pt idx="37908" formatCode="0.00E+00">
                  <c:v>2401.4299999999998</c:v>
                </c:pt>
                <c:pt idx="37909" formatCode="0.00E+00">
                  <c:v>2376.9899999999998</c:v>
                </c:pt>
                <c:pt idx="37910" formatCode="0.00E+00">
                  <c:v>2352.02</c:v>
                </c:pt>
                <c:pt idx="37911" formatCode="0.00E+00">
                  <c:v>2326.5500000000002</c:v>
                </c:pt>
                <c:pt idx="37912" formatCode="0.00E+00">
                  <c:v>2300.56</c:v>
                </c:pt>
                <c:pt idx="37913" formatCode="0.00E+00">
                  <c:v>2274.0700000000002</c:v>
                </c:pt>
                <c:pt idx="37914" formatCode="0.00E+00">
                  <c:v>2247.0700000000002</c:v>
                </c:pt>
                <c:pt idx="37915" formatCode="0.00E+00">
                  <c:v>2219.59</c:v>
                </c:pt>
                <c:pt idx="37916" formatCode="0.00E+00">
                  <c:v>2191.62</c:v>
                </c:pt>
                <c:pt idx="37917" formatCode="0.00E+00">
                  <c:v>2163.17</c:v>
                </c:pt>
                <c:pt idx="37918" formatCode="0.00E+00">
                  <c:v>2134.25</c:v>
                </c:pt>
                <c:pt idx="37919" formatCode="0.00E+00">
                  <c:v>2104.86</c:v>
                </c:pt>
                <c:pt idx="37920" formatCode="0.00E+00">
                  <c:v>2075.0100000000002</c:v>
                </c:pt>
                <c:pt idx="37921" formatCode="0.00E+00">
                  <c:v>2044.71</c:v>
                </c:pt>
                <c:pt idx="37922" formatCode="0.00E+00">
                  <c:v>2013.95</c:v>
                </c:pt>
                <c:pt idx="37923" formatCode="0.00E+00">
                  <c:v>1982.76</c:v>
                </c:pt>
                <c:pt idx="37924" formatCode="0.00E+00">
                  <c:v>1951.13</c:v>
                </c:pt>
                <c:pt idx="37925" formatCode="0.00E+00">
                  <c:v>1919.07</c:v>
                </c:pt>
                <c:pt idx="37926" formatCode="0.00E+00">
                  <c:v>1886.59</c:v>
                </c:pt>
                <c:pt idx="37927" formatCode="0.00E+00">
                  <c:v>1853.7</c:v>
                </c:pt>
                <c:pt idx="37928" formatCode="0.00E+00">
                  <c:v>1820.41</c:v>
                </c:pt>
                <c:pt idx="37929" formatCode="0.00E+00">
                  <c:v>1786.71</c:v>
                </c:pt>
                <c:pt idx="37930" formatCode="0.00E+00">
                  <c:v>1752.63</c:v>
                </c:pt>
                <c:pt idx="37931" formatCode="0.00E+00">
                  <c:v>1718.16</c:v>
                </c:pt>
                <c:pt idx="37932" formatCode="0.00E+00">
                  <c:v>1683.31</c:v>
                </c:pt>
                <c:pt idx="37933" formatCode="0.00E+00">
                  <c:v>1648.1</c:v>
                </c:pt>
                <c:pt idx="37934" formatCode="0.00E+00">
                  <c:v>1612.52</c:v>
                </c:pt>
                <c:pt idx="37935" formatCode="0.00E+00">
                  <c:v>1576.59</c:v>
                </c:pt>
                <c:pt idx="37936" formatCode="0.00E+00">
                  <c:v>1540.32</c:v>
                </c:pt>
                <c:pt idx="37937" formatCode="0.00E+00">
                  <c:v>1503.71</c:v>
                </c:pt>
                <c:pt idx="37938" formatCode="0.00E+00">
                  <c:v>1466.77</c:v>
                </c:pt>
                <c:pt idx="37939" formatCode="0.00E+00">
                  <c:v>1429.5</c:v>
                </c:pt>
                <c:pt idx="37940" formatCode="0.00E+00">
                  <c:v>1391.93</c:v>
                </c:pt>
                <c:pt idx="37941" formatCode="0.00E+00">
                  <c:v>1354.05</c:v>
                </c:pt>
                <c:pt idx="37942" formatCode="0.00E+00">
                  <c:v>1315.87</c:v>
                </c:pt>
                <c:pt idx="37943" formatCode="0.00E+00">
                  <c:v>1277.4100000000001</c:v>
                </c:pt>
                <c:pt idx="37944" formatCode="0.00E+00">
                  <c:v>1238.6600000000001</c:v>
                </c:pt>
                <c:pt idx="37945" formatCode="0.00E+00">
                  <c:v>1199.6500000000001</c:v>
                </c:pt>
                <c:pt idx="37946" formatCode="0.00E+00">
                  <c:v>1160.3699999999999</c:v>
                </c:pt>
                <c:pt idx="37947" formatCode="0.00E+00">
                  <c:v>1120.83</c:v>
                </c:pt>
                <c:pt idx="37948" formatCode="0.00E+00">
                  <c:v>1081.06</c:v>
                </c:pt>
                <c:pt idx="37949" formatCode="0.00E+00">
                  <c:v>1041.04</c:v>
                </c:pt>
                <c:pt idx="37950" formatCode="0.00E+00">
                  <c:v>1000.8</c:v>
                </c:pt>
                <c:pt idx="37951">
                  <c:v>960.33399999999995</c:v>
                </c:pt>
                <c:pt idx="37952">
                  <c:v>919.66</c:v>
                </c:pt>
                <c:pt idx="37953">
                  <c:v>878.78599999999994</c:v>
                </c:pt>
                <c:pt idx="37954">
                  <c:v>837.71900000000005</c:v>
                </c:pt>
                <c:pt idx="37955">
                  <c:v>796.46799999999996</c:v>
                </c:pt>
                <c:pt idx="37956">
                  <c:v>755.04300000000001</c:v>
                </c:pt>
                <c:pt idx="37957">
                  <c:v>713.45299999999997</c:v>
                </c:pt>
                <c:pt idx="37958">
                  <c:v>671.70600000000002</c:v>
                </c:pt>
                <c:pt idx="37959">
                  <c:v>629.81200000000001</c:v>
                </c:pt>
                <c:pt idx="37960">
                  <c:v>587.78</c:v>
                </c:pt>
                <c:pt idx="37961">
                  <c:v>545.62</c:v>
                </c:pt>
                <c:pt idx="37962">
                  <c:v>503.34</c:v>
                </c:pt>
                <c:pt idx="37963">
                  <c:v>460.95</c:v>
                </c:pt>
                <c:pt idx="37964">
                  <c:v>418.459</c:v>
                </c:pt>
                <c:pt idx="37965">
                  <c:v>375.87599999999998</c:v>
                </c:pt>
                <c:pt idx="37966">
                  <c:v>333.21100000000001</c:v>
                </c:pt>
                <c:pt idx="37967">
                  <c:v>290.47300000000001</c:v>
                </c:pt>
                <c:pt idx="37968">
                  <c:v>247.67099999999999</c:v>
                </c:pt>
                <c:pt idx="37969">
                  <c:v>204.81399999999999</c:v>
                </c:pt>
                <c:pt idx="37970">
                  <c:v>161.91300000000001</c:v>
                </c:pt>
                <c:pt idx="37971">
                  <c:v>118.976</c:v>
                </c:pt>
                <c:pt idx="37972">
                  <c:v>76.012600000000006</c:v>
                </c:pt>
                <c:pt idx="37973">
                  <c:v>33.032800000000002</c:v>
                </c:pt>
                <c:pt idx="37974">
                  <c:v>-9.9540000000000006</c:v>
                </c:pt>
                <c:pt idx="37975">
                  <c:v>-52.938600000000001</c:v>
                </c:pt>
                <c:pt idx="37976">
                  <c:v>-95.911299999999997</c:v>
                </c:pt>
                <c:pt idx="37977">
                  <c:v>-138.863</c:v>
                </c:pt>
                <c:pt idx="37978">
                  <c:v>-181.78399999999999</c:v>
                </c:pt>
                <c:pt idx="37979">
                  <c:v>-224.666</c:v>
                </c:pt>
                <c:pt idx="37980">
                  <c:v>-267.49799999999999</c:v>
                </c:pt>
                <c:pt idx="37981">
                  <c:v>-310.27199999999999</c:v>
                </c:pt>
                <c:pt idx="37982">
                  <c:v>-352.97800000000001</c:v>
                </c:pt>
                <c:pt idx="37983">
                  <c:v>-395.60599999999999</c:v>
                </c:pt>
                <c:pt idx="37984">
                  <c:v>-438.14800000000002</c:v>
                </c:pt>
                <c:pt idx="37985">
                  <c:v>-480.59300000000002</c:v>
                </c:pt>
                <c:pt idx="37986">
                  <c:v>-522.93299999999999</c:v>
                </c:pt>
                <c:pt idx="37987">
                  <c:v>-565.16</c:v>
                </c:pt>
                <c:pt idx="37988">
                  <c:v>-607.26199999999994</c:v>
                </c:pt>
                <c:pt idx="37989">
                  <c:v>-649.23199999999997</c:v>
                </c:pt>
                <c:pt idx="37990">
                  <c:v>-691.05899999999997</c:v>
                </c:pt>
                <c:pt idx="37991">
                  <c:v>-732.73500000000001</c:v>
                </c:pt>
                <c:pt idx="37992">
                  <c:v>-774.25</c:v>
                </c:pt>
                <c:pt idx="37993">
                  <c:v>-815.596</c:v>
                </c:pt>
                <c:pt idx="37994">
                  <c:v>-856.76300000000003</c:v>
                </c:pt>
                <c:pt idx="37995">
                  <c:v>-897.74300000000005</c:v>
                </c:pt>
                <c:pt idx="37996">
                  <c:v>-938.52700000000004</c:v>
                </c:pt>
                <c:pt idx="37997">
                  <c:v>-979.10500000000002</c:v>
                </c:pt>
                <c:pt idx="37998" formatCode="0.00E+00">
                  <c:v>-1019.47</c:v>
                </c:pt>
                <c:pt idx="37999" formatCode="0.00E+00">
                  <c:v>-1059.6099999999999</c:v>
                </c:pt>
                <c:pt idx="38000" formatCode="0.00E+00">
                  <c:v>-1099.52</c:v>
                </c:pt>
                <c:pt idx="38001" formatCode="0.00E+00">
                  <c:v>-1139.18</c:v>
                </c:pt>
                <c:pt idx="38002" formatCode="0.00E+00">
                  <c:v>-1178.5999999999999</c:v>
                </c:pt>
                <c:pt idx="38003" formatCode="0.00E+00">
                  <c:v>-1217.76</c:v>
                </c:pt>
                <c:pt idx="38004" formatCode="0.00E+00">
                  <c:v>-1256.6500000000001</c:v>
                </c:pt>
                <c:pt idx="38005" formatCode="0.00E+00">
                  <c:v>-1295.27</c:v>
                </c:pt>
                <c:pt idx="38006" formatCode="0.00E+00">
                  <c:v>-1333.61</c:v>
                </c:pt>
                <c:pt idx="38007" formatCode="0.00E+00">
                  <c:v>-1371.65</c:v>
                </c:pt>
                <c:pt idx="38008" formatCode="0.00E+00">
                  <c:v>-1409.39</c:v>
                </c:pt>
                <c:pt idx="38009" formatCode="0.00E+00">
                  <c:v>-1446.82</c:v>
                </c:pt>
                <c:pt idx="38010" formatCode="0.00E+00">
                  <c:v>-1483.93</c:v>
                </c:pt>
                <c:pt idx="38011" formatCode="0.00E+00">
                  <c:v>-1520.73</c:v>
                </c:pt>
                <c:pt idx="38012" formatCode="0.00E+00">
                  <c:v>-1557.18</c:v>
                </c:pt>
                <c:pt idx="38013" formatCode="0.00E+00">
                  <c:v>-1593.3</c:v>
                </c:pt>
                <c:pt idx="38014" formatCode="0.00E+00">
                  <c:v>-1629.07</c:v>
                </c:pt>
                <c:pt idx="38015" formatCode="0.00E+00">
                  <c:v>-1664.48</c:v>
                </c:pt>
                <c:pt idx="38016" formatCode="0.00E+00">
                  <c:v>-1699.53</c:v>
                </c:pt>
                <c:pt idx="38017" formatCode="0.00E+00">
                  <c:v>-1734.2</c:v>
                </c:pt>
                <c:pt idx="38018" formatCode="0.00E+00">
                  <c:v>-1768.5</c:v>
                </c:pt>
                <c:pt idx="38019" formatCode="0.00E+00">
                  <c:v>-1802.41</c:v>
                </c:pt>
                <c:pt idx="38020" formatCode="0.00E+00">
                  <c:v>-1835.92</c:v>
                </c:pt>
                <c:pt idx="38021" formatCode="0.00E+00">
                  <c:v>-1869.03</c:v>
                </c:pt>
                <c:pt idx="38022" formatCode="0.00E+00">
                  <c:v>-1901.73</c:v>
                </c:pt>
                <c:pt idx="38023" formatCode="0.00E+00">
                  <c:v>-1934.01</c:v>
                </c:pt>
                <c:pt idx="38024" formatCode="0.00E+00">
                  <c:v>-1965.87</c:v>
                </c:pt>
                <c:pt idx="38025" formatCode="0.00E+00">
                  <c:v>-1997.3</c:v>
                </c:pt>
                <c:pt idx="38026" formatCode="0.00E+00">
                  <c:v>-2028.3</c:v>
                </c:pt>
                <c:pt idx="38027" formatCode="0.00E+00">
                  <c:v>-2058.85</c:v>
                </c:pt>
                <c:pt idx="38028" formatCode="0.00E+00">
                  <c:v>-2088.9499999999998</c:v>
                </c:pt>
                <c:pt idx="38029" formatCode="0.00E+00">
                  <c:v>-2118.59</c:v>
                </c:pt>
                <c:pt idx="38030" formatCode="0.00E+00">
                  <c:v>-2147.7600000000002</c:v>
                </c:pt>
                <c:pt idx="38031" formatCode="0.00E+00">
                  <c:v>-2176.4699999999998</c:v>
                </c:pt>
                <c:pt idx="38032" formatCode="0.00E+00">
                  <c:v>-2204.6999999999998</c:v>
                </c:pt>
                <c:pt idx="38033" formatCode="0.00E+00">
                  <c:v>-2232.44</c:v>
                </c:pt>
                <c:pt idx="38034" formatCode="0.00E+00">
                  <c:v>-2259.6999999999998</c:v>
                </c:pt>
                <c:pt idx="38035" formatCode="0.00E+00">
                  <c:v>-2286.4699999999998</c:v>
                </c:pt>
                <c:pt idx="38036" formatCode="0.00E+00">
                  <c:v>-2312.73</c:v>
                </c:pt>
                <c:pt idx="38037" formatCode="0.00E+00">
                  <c:v>-2338.48</c:v>
                </c:pt>
                <c:pt idx="38038" formatCode="0.00E+00">
                  <c:v>-2363.73</c:v>
                </c:pt>
                <c:pt idx="38039" formatCode="0.00E+00">
                  <c:v>-2388.4499999999998</c:v>
                </c:pt>
                <c:pt idx="38040" formatCode="0.00E+00">
                  <c:v>-2412.65</c:v>
                </c:pt>
                <c:pt idx="38041" formatCode="0.00E+00">
                  <c:v>-2436.33</c:v>
                </c:pt>
                <c:pt idx="38042" formatCode="0.00E+00">
                  <c:v>-2459.4699999999998</c:v>
                </c:pt>
                <c:pt idx="38043" formatCode="0.00E+00">
                  <c:v>-2482.0700000000002</c:v>
                </c:pt>
                <c:pt idx="38044" formatCode="0.00E+00">
                  <c:v>-2504.13</c:v>
                </c:pt>
                <c:pt idx="38045" formatCode="0.00E+00">
                  <c:v>-2525.64</c:v>
                </c:pt>
                <c:pt idx="38046" formatCode="0.00E+00">
                  <c:v>-2546.6</c:v>
                </c:pt>
                <c:pt idx="38047" formatCode="0.00E+00">
                  <c:v>-2566.9899999999998</c:v>
                </c:pt>
                <c:pt idx="38048" formatCode="0.00E+00">
                  <c:v>-2586.83</c:v>
                </c:pt>
                <c:pt idx="38049" formatCode="0.00E+00">
                  <c:v>-2606.1</c:v>
                </c:pt>
                <c:pt idx="38050" formatCode="0.00E+00">
                  <c:v>-2624.8</c:v>
                </c:pt>
                <c:pt idx="38051" formatCode="0.00E+00">
                  <c:v>-2642.93</c:v>
                </c:pt>
                <c:pt idx="38052" formatCode="0.00E+00">
                  <c:v>-2660.47</c:v>
                </c:pt>
                <c:pt idx="38053" formatCode="0.00E+00">
                  <c:v>-2677.44</c:v>
                </c:pt>
                <c:pt idx="38054" formatCode="0.00E+00">
                  <c:v>-2693.81</c:v>
                </c:pt>
                <c:pt idx="38055" formatCode="0.00E+00">
                  <c:v>-2709.6</c:v>
                </c:pt>
                <c:pt idx="38056" formatCode="0.00E+00">
                  <c:v>-2724.79</c:v>
                </c:pt>
                <c:pt idx="38057" formatCode="0.00E+00">
                  <c:v>-2739.39</c:v>
                </c:pt>
                <c:pt idx="38058" formatCode="0.00E+00">
                  <c:v>-2753.38</c:v>
                </c:pt>
                <c:pt idx="38059" formatCode="0.00E+00">
                  <c:v>-2766.78</c:v>
                </c:pt>
                <c:pt idx="38060" formatCode="0.00E+00">
                  <c:v>-2779.57</c:v>
                </c:pt>
                <c:pt idx="38061" formatCode="0.00E+00">
                  <c:v>-2791.74</c:v>
                </c:pt>
                <c:pt idx="38062" formatCode="0.00E+00">
                  <c:v>-2803.31</c:v>
                </c:pt>
                <c:pt idx="38063" formatCode="0.00E+00">
                  <c:v>-2814.27</c:v>
                </c:pt>
                <c:pt idx="38064" formatCode="0.00E+00">
                  <c:v>-2824.6</c:v>
                </c:pt>
                <c:pt idx="38065" formatCode="0.00E+00">
                  <c:v>-2834.32</c:v>
                </c:pt>
                <c:pt idx="38066" formatCode="0.00E+00">
                  <c:v>-2843.42</c:v>
                </c:pt>
                <c:pt idx="38067" formatCode="0.00E+00">
                  <c:v>-2851.89</c:v>
                </c:pt>
                <c:pt idx="38068" formatCode="0.00E+00">
                  <c:v>-2859.74</c:v>
                </c:pt>
                <c:pt idx="38069" formatCode="0.00E+00">
                  <c:v>-2866.97</c:v>
                </c:pt>
                <c:pt idx="38070" formatCode="0.00E+00">
                  <c:v>-2873.56</c:v>
                </c:pt>
                <c:pt idx="38071" formatCode="0.00E+00">
                  <c:v>-2879.53</c:v>
                </c:pt>
                <c:pt idx="38072" formatCode="0.00E+00">
                  <c:v>-2884.86</c:v>
                </c:pt>
                <c:pt idx="38073" formatCode="0.00E+00">
                  <c:v>-2889.57</c:v>
                </c:pt>
                <c:pt idx="38074" formatCode="0.00E+00">
                  <c:v>-2893.64</c:v>
                </c:pt>
                <c:pt idx="38075" formatCode="0.00E+00">
                  <c:v>-2897.08</c:v>
                </c:pt>
                <c:pt idx="38076" formatCode="0.00E+00">
                  <c:v>-2899.88</c:v>
                </c:pt>
                <c:pt idx="38077" formatCode="0.00E+00">
                  <c:v>-2902.05</c:v>
                </c:pt>
                <c:pt idx="38078" formatCode="0.00E+00">
                  <c:v>-2903.58</c:v>
                </c:pt>
                <c:pt idx="38079" formatCode="0.00E+00">
                  <c:v>-2904.48</c:v>
                </c:pt>
                <c:pt idx="38080" formatCode="0.00E+00">
                  <c:v>-2904.74</c:v>
                </c:pt>
                <c:pt idx="38081" formatCode="0.00E+00">
                  <c:v>-2904.36</c:v>
                </c:pt>
                <c:pt idx="38082" formatCode="0.00E+00">
                  <c:v>-2903.35</c:v>
                </c:pt>
                <c:pt idx="38083" formatCode="0.00E+00">
                  <c:v>-2901.7</c:v>
                </c:pt>
                <c:pt idx="38084" formatCode="0.00E+00">
                  <c:v>-2899.42</c:v>
                </c:pt>
                <c:pt idx="38085" formatCode="0.00E+00">
                  <c:v>-2896.5</c:v>
                </c:pt>
                <c:pt idx="38086" formatCode="0.00E+00">
                  <c:v>-2892.95</c:v>
                </c:pt>
                <c:pt idx="38087" formatCode="0.00E+00">
                  <c:v>-2888.76</c:v>
                </c:pt>
                <c:pt idx="38088" formatCode="0.00E+00">
                  <c:v>-2883.94</c:v>
                </c:pt>
                <c:pt idx="38089" formatCode="0.00E+00">
                  <c:v>-2878.49</c:v>
                </c:pt>
                <c:pt idx="38090" formatCode="0.00E+00">
                  <c:v>-2872.41</c:v>
                </c:pt>
                <c:pt idx="38091" formatCode="0.00E+00">
                  <c:v>-2865.7</c:v>
                </c:pt>
                <c:pt idx="38092" formatCode="0.00E+00">
                  <c:v>-2858.36</c:v>
                </c:pt>
                <c:pt idx="38093" formatCode="0.00E+00">
                  <c:v>-2850.4</c:v>
                </c:pt>
                <c:pt idx="38094" formatCode="0.00E+00">
                  <c:v>-2841.81</c:v>
                </c:pt>
                <c:pt idx="38095" formatCode="0.00E+00">
                  <c:v>-2832.6</c:v>
                </c:pt>
                <c:pt idx="38096" formatCode="0.00E+00">
                  <c:v>-2822.77</c:v>
                </c:pt>
                <c:pt idx="38097" formatCode="0.00E+00">
                  <c:v>-2812.32</c:v>
                </c:pt>
                <c:pt idx="38098" formatCode="0.00E+00">
                  <c:v>-2801.25</c:v>
                </c:pt>
                <c:pt idx="38099" formatCode="0.00E+00">
                  <c:v>-2789.57</c:v>
                </c:pt>
                <c:pt idx="38100" formatCode="0.00E+00">
                  <c:v>-2777.28</c:v>
                </c:pt>
                <c:pt idx="38101" formatCode="0.00E+00">
                  <c:v>-2764.38</c:v>
                </c:pt>
                <c:pt idx="38102" formatCode="0.00E+00">
                  <c:v>-2750.88</c:v>
                </c:pt>
                <c:pt idx="38103" formatCode="0.00E+00">
                  <c:v>-2736.77</c:v>
                </c:pt>
                <c:pt idx="38104" formatCode="0.00E+00">
                  <c:v>-2722.07</c:v>
                </c:pt>
                <c:pt idx="38105" formatCode="0.00E+00">
                  <c:v>-2706.77</c:v>
                </c:pt>
                <c:pt idx="38106" formatCode="0.00E+00">
                  <c:v>-2690.87</c:v>
                </c:pt>
                <c:pt idx="38107" formatCode="0.00E+00">
                  <c:v>-2674.39</c:v>
                </c:pt>
                <c:pt idx="38108" formatCode="0.00E+00">
                  <c:v>-2657.32</c:v>
                </c:pt>
                <c:pt idx="38109" formatCode="0.00E+00">
                  <c:v>-2639.67</c:v>
                </c:pt>
                <c:pt idx="38110" formatCode="0.00E+00">
                  <c:v>-2621.44</c:v>
                </c:pt>
                <c:pt idx="38111" formatCode="0.00E+00">
                  <c:v>-2602.63</c:v>
                </c:pt>
                <c:pt idx="38112" formatCode="0.00E+00">
                  <c:v>-2583.2600000000002</c:v>
                </c:pt>
                <c:pt idx="38113" formatCode="0.00E+00">
                  <c:v>-2563.3200000000002</c:v>
                </c:pt>
                <c:pt idx="38114" formatCode="0.00E+00">
                  <c:v>-2542.8200000000002</c:v>
                </c:pt>
                <c:pt idx="38115" formatCode="0.00E+00">
                  <c:v>-2521.7600000000002</c:v>
                </c:pt>
                <c:pt idx="38116" formatCode="0.00E+00">
                  <c:v>-2500.15</c:v>
                </c:pt>
                <c:pt idx="38117" formatCode="0.00E+00">
                  <c:v>-2477.9899999999998</c:v>
                </c:pt>
                <c:pt idx="38118" formatCode="0.00E+00">
                  <c:v>-2455.29</c:v>
                </c:pt>
                <c:pt idx="38119" formatCode="0.00E+00">
                  <c:v>-2432.0500000000002</c:v>
                </c:pt>
                <c:pt idx="38120" formatCode="0.00E+00">
                  <c:v>-2408.2800000000002</c:v>
                </c:pt>
                <c:pt idx="38121" formatCode="0.00E+00">
                  <c:v>-2383.98</c:v>
                </c:pt>
                <c:pt idx="38122" formatCode="0.00E+00">
                  <c:v>-2359.16</c:v>
                </c:pt>
                <c:pt idx="38123" formatCode="0.00E+00">
                  <c:v>-2333.8200000000002</c:v>
                </c:pt>
                <c:pt idx="38124" formatCode="0.00E+00">
                  <c:v>-2307.9699999999998</c:v>
                </c:pt>
                <c:pt idx="38125" formatCode="0.00E+00">
                  <c:v>-2281.62</c:v>
                </c:pt>
                <c:pt idx="38126" formatCode="0.00E+00">
                  <c:v>-2254.77</c:v>
                </c:pt>
                <c:pt idx="38127" formatCode="0.00E+00">
                  <c:v>-2227.42</c:v>
                </c:pt>
                <c:pt idx="38128" formatCode="0.00E+00">
                  <c:v>-2199.58</c:v>
                </c:pt>
                <c:pt idx="38129" formatCode="0.00E+00">
                  <c:v>-2171.27</c:v>
                </c:pt>
                <c:pt idx="38130" formatCode="0.00E+00">
                  <c:v>-2142.4699999999998</c:v>
                </c:pt>
                <c:pt idx="38131" formatCode="0.00E+00">
                  <c:v>-2113.21</c:v>
                </c:pt>
                <c:pt idx="38132" formatCode="0.00E+00">
                  <c:v>-2083.4899999999998</c:v>
                </c:pt>
                <c:pt idx="38133" formatCode="0.00E+00">
                  <c:v>-2053.3000000000002</c:v>
                </c:pt>
                <c:pt idx="38134" formatCode="0.00E+00">
                  <c:v>-2022.67</c:v>
                </c:pt>
                <c:pt idx="38135" formatCode="0.00E+00">
                  <c:v>-1991.6</c:v>
                </c:pt>
                <c:pt idx="38136" formatCode="0.00E+00">
                  <c:v>-1960.09</c:v>
                </c:pt>
                <c:pt idx="38137" formatCode="0.00E+00">
                  <c:v>-1928.15</c:v>
                </c:pt>
                <c:pt idx="38138" formatCode="0.00E+00">
                  <c:v>-1895.79</c:v>
                </c:pt>
                <c:pt idx="38139" formatCode="0.00E+00">
                  <c:v>-1863.01</c:v>
                </c:pt>
                <c:pt idx="38140" formatCode="0.00E+00">
                  <c:v>-1829.82</c:v>
                </c:pt>
                <c:pt idx="38141" formatCode="0.00E+00">
                  <c:v>-1796.24</c:v>
                </c:pt>
                <c:pt idx="38142" formatCode="0.00E+00">
                  <c:v>-1762.26</c:v>
                </c:pt>
                <c:pt idx="38143" formatCode="0.00E+00">
                  <c:v>-1727.89</c:v>
                </c:pt>
                <c:pt idx="38144" formatCode="0.00E+00">
                  <c:v>-1693.15</c:v>
                </c:pt>
                <c:pt idx="38145" formatCode="0.00E+00">
                  <c:v>-1658.04</c:v>
                </c:pt>
                <c:pt idx="38146" formatCode="0.00E+00">
                  <c:v>-1622.56</c:v>
                </c:pt>
                <c:pt idx="38147" formatCode="0.00E+00">
                  <c:v>-1586.72</c:v>
                </c:pt>
                <c:pt idx="38148" formatCode="0.00E+00">
                  <c:v>-1550.54</c:v>
                </c:pt>
                <c:pt idx="38149" formatCode="0.00E+00">
                  <c:v>-1514.02</c:v>
                </c:pt>
                <c:pt idx="38150" formatCode="0.00E+00">
                  <c:v>-1477.17</c:v>
                </c:pt>
                <c:pt idx="38151" formatCode="0.00E+00">
                  <c:v>-1440</c:v>
                </c:pt>
                <c:pt idx="38152" formatCode="0.00E+00">
                  <c:v>-1402.5</c:v>
                </c:pt>
                <c:pt idx="38153" formatCode="0.00E+00">
                  <c:v>-1364.71</c:v>
                </c:pt>
                <c:pt idx="38154" formatCode="0.00E+00">
                  <c:v>-1326.61</c:v>
                </c:pt>
                <c:pt idx="38155" formatCode="0.00E+00">
                  <c:v>-1288.22</c:v>
                </c:pt>
                <c:pt idx="38156" formatCode="0.00E+00">
                  <c:v>-1249.55</c:v>
                </c:pt>
                <c:pt idx="38157" formatCode="0.00E+00">
                  <c:v>-1210.6099999999999</c:v>
                </c:pt>
                <c:pt idx="38158" formatCode="0.00E+00">
                  <c:v>-1171.4000000000001</c:v>
                </c:pt>
                <c:pt idx="38159" formatCode="0.00E+00">
                  <c:v>-1131.93</c:v>
                </c:pt>
                <c:pt idx="38160" formatCode="0.00E+00">
                  <c:v>-1092.22</c:v>
                </c:pt>
                <c:pt idx="38161" formatCode="0.00E+00">
                  <c:v>-1052.27</c:v>
                </c:pt>
                <c:pt idx="38162" formatCode="0.00E+00">
                  <c:v>-1012.09</c:v>
                </c:pt>
                <c:pt idx="38163">
                  <c:v>-971.68100000000004</c:v>
                </c:pt>
                <c:pt idx="38164">
                  <c:v>-931.06399999999996</c:v>
                </c:pt>
                <c:pt idx="38165">
                  <c:v>-890.24300000000005</c:v>
                </c:pt>
                <c:pt idx="38166">
                  <c:v>-849.226</c:v>
                </c:pt>
                <c:pt idx="38167">
                  <c:v>-808.024</c:v>
                </c:pt>
                <c:pt idx="38168">
                  <c:v>-766.64400000000001</c:v>
                </c:pt>
                <c:pt idx="38169">
                  <c:v>-725.09699999999998</c:v>
                </c:pt>
                <c:pt idx="38170">
                  <c:v>-683.39099999999996</c:v>
                </c:pt>
                <c:pt idx="38171">
                  <c:v>-641.53499999999997</c:v>
                </c:pt>
                <c:pt idx="38172">
                  <c:v>-599.53899999999999</c:v>
                </c:pt>
                <c:pt idx="38173">
                  <c:v>-557.41200000000003</c:v>
                </c:pt>
                <c:pt idx="38174">
                  <c:v>-515.16200000000003</c:v>
                </c:pt>
                <c:pt idx="38175">
                  <c:v>-472.8</c:v>
                </c:pt>
                <c:pt idx="38176">
                  <c:v>-430.334</c:v>
                </c:pt>
                <c:pt idx="38177">
                  <c:v>-387.774</c:v>
                </c:pt>
                <c:pt idx="38178">
                  <c:v>-345.12900000000002</c:v>
                </c:pt>
                <c:pt idx="38179">
                  <c:v>-302.40800000000002</c:v>
                </c:pt>
                <c:pt idx="38180">
                  <c:v>-259.62099999999998</c:v>
                </c:pt>
                <c:pt idx="38181">
                  <c:v>-216.77699999999999</c:v>
                </c:pt>
                <c:pt idx="38182">
                  <c:v>-173.88499999999999</c:v>
                </c:pt>
                <c:pt idx="38183">
                  <c:v>-130.95500000000001</c:v>
                </c:pt>
                <c:pt idx="38184">
                  <c:v>-87.996499999999997</c:v>
                </c:pt>
                <c:pt idx="38185">
                  <c:v>-45.018500000000003</c:v>
                </c:pt>
                <c:pt idx="38186">
                  <c:v>-2.0307200000000001</c:v>
                </c:pt>
                <c:pt idx="38187">
                  <c:v>40.957299999999996</c:v>
                </c:pt>
                <c:pt idx="38188">
                  <c:v>83.936199999999999</c:v>
                </c:pt>
                <c:pt idx="38189">
                  <c:v>126.89700000000001</c:v>
                </c:pt>
                <c:pt idx="38190">
                  <c:v>169.82900000000001</c:v>
                </c:pt>
                <c:pt idx="38191">
                  <c:v>212.72499999999999</c:v>
                </c:pt>
                <c:pt idx="38192">
                  <c:v>255.57400000000001</c:v>
                </c:pt>
                <c:pt idx="38193">
                  <c:v>298.36700000000002</c:v>
                </c:pt>
                <c:pt idx="38194">
                  <c:v>341.09399999999999</c:v>
                </c:pt>
                <c:pt idx="38195">
                  <c:v>383.74700000000001</c:v>
                </c:pt>
                <c:pt idx="38196">
                  <c:v>426.31599999999997</c:v>
                </c:pt>
                <c:pt idx="38197">
                  <c:v>468.791</c:v>
                </c:pt>
                <c:pt idx="38198">
                  <c:v>511.16399999999999</c:v>
                </c:pt>
                <c:pt idx="38199">
                  <c:v>553.42399999999998</c:v>
                </c:pt>
                <c:pt idx="38200">
                  <c:v>595.56399999999996</c:v>
                </c:pt>
                <c:pt idx="38201">
                  <c:v>637.57299999999998</c:v>
                </c:pt>
                <c:pt idx="38202">
                  <c:v>679.44299999999998</c:v>
                </c:pt>
                <c:pt idx="38203">
                  <c:v>721.16399999999999</c:v>
                </c:pt>
                <c:pt idx="38204">
                  <c:v>762.72699999999998</c:v>
                </c:pt>
                <c:pt idx="38205">
                  <c:v>804.12300000000005</c:v>
                </c:pt>
                <c:pt idx="38206">
                  <c:v>845.34299999999996</c:v>
                </c:pt>
                <c:pt idx="38207">
                  <c:v>886.24800000000005</c:v>
                </c:pt>
                <c:pt idx="38208">
                  <c:v>926.61099999999999</c:v>
                </c:pt>
                <c:pt idx="38209">
                  <c:v>966.322</c:v>
                </c:pt>
                <c:pt idx="38210" formatCode="0.00E+00">
                  <c:v>1005.36</c:v>
                </c:pt>
                <c:pt idx="38211" formatCode="0.00E+00">
                  <c:v>1043.71</c:v>
                </c:pt>
                <c:pt idx="38212" formatCode="0.00E+00">
                  <c:v>1081.3699999999999</c:v>
                </c:pt>
                <c:pt idx="38213" formatCode="0.00E+00">
                  <c:v>1118.3599999999999</c:v>
                </c:pt>
                <c:pt idx="38214" formatCode="0.00E+00">
                  <c:v>1154.68</c:v>
                </c:pt>
                <c:pt idx="38215" formatCode="0.00E+00">
                  <c:v>1190.3699999999999</c:v>
                </c:pt>
                <c:pt idx="38216" formatCode="0.00E+00">
                  <c:v>1225.45</c:v>
                </c:pt>
                <c:pt idx="38217" formatCode="0.00E+00">
                  <c:v>1259.95</c:v>
                </c:pt>
                <c:pt idx="38218" formatCode="0.00E+00">
                  <c:v>1293.92</c:v>
                </c:pt>
                <c:pt idx="38219" formatCode="0.00E+00">
                  <c:v>1327.39</c:v>
                </c:pt>
                <c:pt idx="38220" formatCode="0.00E+00">
                  <c:v>1360.4</c:v>
                </c:pt>
                <c:pt idx="38221" formatCode="0.00E+00">
                  <c:v>1393</c:v>
                </c:pt>
                <c:pt idx="38222" formatCode="0.00E+00">
                  <c:v>1425.23</c:v>
                </c:pt>
                <c:pt idx="38223" formatCode="0.00E+00">
                  <c:v>1457.12</c:v>
                </c:pt>
                <c:pt idx="38224" formatCode="0.00E+00">
                  <c:v>1488.7</c:v>
                </c:pt>
                <c:pt idx="38225" formatCode="0.00E+00">
                  <c:v>1520.02</c:v>
                </c:pt>
                <c:pt idx="38226" formatCode="0.00E+00">
                  <c:v>1551.1</c:v>
                </c:pt>
                <c:pt idx="38227" formatCode="0.00E+00">
                  <c:v>1581.95</c:v>
                </c:pt>
                <c:pt idx="38228" formatCode="0.00E+00">
                  <c:v>1612.61</c:v>
                </c:pt>
                <c:pt idx="38229" formatCode="0.00E+00">
                  <c:v>1643.08</c:v>
                </c:pt>
                <c:pt idx="38230" formatCode="0.00E+00">
                  <c:v>1673.38</c:v>
                </c:pt>
                <c:pt idx="38231" formatCode="0.00E+00">
                  <c:v>1703.5</c:v>
                </c:pt>
                <c:pt idx="38232" formatCode="0.00E+00">
                  <c:v>1733.45</c:v>
                </c:pt>
                <c:pt idx="38233" formatCode="0.00E+00">
                  <c:v>1763.22</c:v>
                </c:pt>
                <c:pt idx="38234" formatCode="0.00E+00">
                  <c:v>1792.81</c:v>
                </c:pt>
                <c:pt idx="38235" formatCode="0.00E+00">
                  <c:v>1822.2</c:v>
                </c:pt>
                <c:pt idx="38236" formatCode="0.00E+00">
                  <c:v>1851.38</c:v>
                </c:pt>
                <c:pt idx="38237" formatCode="0.00E+00">
                  <c:v>1880.32</c:v>
                </c:pt>
                <c:pt idx="38238" formatCode="0.00E+00">
                  <c:v>1909.02</c:v>
                </c:pt>
                <c:pt idx="38239" formatCode="0.00E+00">
                  <c:v>1937.44</c:v>
                </c:pt>
                <c:pt idx="38240" formatCode="0.00E+00">
                  <c:v>1965.57</c:v>
                </c:pt>
                <c:pt idx="38241" formatCode="0.00E+00">
                  <c:v>1993.38</c:v>
                </c:pt>
                <c:pt idx="38242" formatCode="0.00E+00">
                  <c:v>2020.84</c:v>
                </c:pt>
                <c:pt idx="38243" formatCode="0.00E+00">
                  <c:v>2047.93</c:v>
                </c:pt>
                <c:pt idx="38244" formatCode="0.00E+00">
                  <c:v>2074.64</c:v>
                </c:pt>
                <c:pt idx="38245" formatCode="0.00E+00">
                  <c:v>2100.92</c:v>
                </c:pt>
                <c:pt idx="38246" formatCode="0.00E+00">
                  <c:v>2126.77</c:v>
                </c:pt>
                <c:pt idx="38247" formatCode="0.00E+00">
                  <c:v>2152.17</c:v>
                </c:pt>
                <c:pt idx="38248" formatCode="0.00E+00">
                  <c:v>2177.09</c:v>
                </c:pt>
                <c:pt idx="38249" formatCode="0.00E+00">
                  <c:v>2201.5100000000002</c:v>
                </c:pt>
                <c:pt idx="38250" formatCode="0.00E+00">
                  <c:v>2225.4299999999998</c:v>
                </c:pt>
                <c:pt idx="38251" formatCode="0.00E+00">
                  <c:v>2248.84</c:v>
                </c:pt>
                <c:pt idx="38252" formatCode="0.00E+00">
                  <c:v>2271.71</c:v>
                </c:pt>
                <c:pt idx="38253" formatCode="0.00E+00">
                  <c:v>2294.04</c:v>
                </c:pt>
                <c:pt idx="38254" formatCode="0.00E+00">
                  <c:v>2315.83</c:v>
                </c:pt>
                <c:pt idx="38255" formatCode="0.00E+00">
                  <c:v>2337.0700000000002</c:v>
                </c:pt>
                <c:pt idx="38256" formatCode="0.00E+00">
                  <c:v>2357.7600000000002</c:v>
                </c:pt>
                <c:pt idx="38257" formatCode="0.00E+00">
                  <c:v>2377.89</c:v>
                </c:pt>
                <c:pt idx="38258" formatCode="0.00E+00">
                  <c:v>2397.4699999999998</c:v>
                </c:pt>
                <c:pt idx="38259" formatCode="0.00E+00">
                  <c:v>2416.4899999999998</c:v>
                </c:pt>
                <c:pt idx="38260" formatCode="0.00E+00">
                  <c:v>2434.96</c:v>
                </c:pt>
                <c:pt idx="38261" formatCode="0.00E+00">
                  <c:v>2452.89</c:v>
                </c:pt>
                <c:pt idx="38262" formatCode="0.00E+00">
                  <c:v>2470.27</c:v>
                </c:pt>
                <c:pt idx="38263" formatCode="0.00E+00">
                  <c:v>2487.1</c:v>
                </c:pt>
                <c:pt idx="38264" formatCode="0.00E+00">
                  <c:v>2503.4</c:v>
                </c:pt>
                <c:pt idx="38265" formatCode="0.00E+00">
                  <c:v>2519.17</c:v>
                </c:pt>
                <c:pt idx="38266" formatCode="0.00E+00">
                  <c:v>2534.4</c:v>
                </c:pt>
                <c:pt idx="38267" formatCode="0.00E+00">
                  <c:v>2549.12</c:v>
                </c:pt>
                <c:pt idx="38268" formatCode="0.00E+00">
                  <c:v>2563.31</c:v>
                </c:pt>
                <c:pt idx="38269" formatCode="0.00E+00">
                  <c:v>2576.98</c:v>
                </c:pt>
                <c:pt idx="38270" formatCode="0.00E+00">
                  <c:v>2590.14</c:v>
                </c:pt>
                <c:pt idx="38271" formatCode="0.00E+00">
                  <c:v>2602.7800000000002</c:v>
                </c:pt>
                <c:pt idx="38272" formatCode="0.00E+00">
                  <c:v>2614.92</c:v>
                </c:pt>
                <c:pt idx="38273" formatCode="0.00E+00">
                  <c:v>2626.54</c:v>
                </c:pt>
                <c:pt idx="38274" formatCode="0.00E+00">
                  <c:v>2637.65</c:v>
                </c:pt>
                <c:pt idx="38275" formatCode="0.00E+00">
                  <c:v>2648.25</c:v>
                </c:pt>
                <c:pt idx="38276" formatCode="0.00E+00">
                  <c:v>2658.34</c:v>
                </c:pt>
                <c:pt idx="38277" formatCode="0.00E+00">
                  <c:v>2667.92</c:v>
                </c:pt>
                <c:pt idx="38278" formatCode="0.00E+00">
                  <c:v>2676.98</c:v>
                </c:pt>
                <c:pt idx="38279" formatCode="0.00E+00">
                  <c:v>2685.52</c:v>
                </c:pt>
                <c:pt idx="38280" formatCode="0.00E+00">
                  <c:v>2693.54</c:v>
                </c:pt>
                <c:pt idx="38281" formatCode="0.00E+00">
                  <c:v>2701.03</c:v>
                </c:pt>
                <c:pt idx="38282" formatCode="0.00E+00">
                  <c:v>2708</c:v>
                </c:pt>
                <c:pt idx="38283" formatCode="0.00E+00">
                  <c:v>2714.44</c:v>
                </c:pt>
                <c:pt idx="38284" formatCode="0.00E+00">
                  <c:v>2720.34</c:v>
                </c:pt>
                <c:pt idx="38285" formatCode="0.00E+00">
                  <c:v>2725.7</c:v>
                </c:pt>
                <c:pt idx="38286" formatCode="0.00E+00">
                  <c:v>2730.52</c:v>
                </c:pt>
                <c:pt idx="38287" formatCode="0.00E+00">
                  <c:v>2734.79</c:v>
                </c:pt>
                <c:pt idx="38288" formatCode="0.00E+00">
                  <c:v>2738.5</c:v>
                </c:pt>
                <c:pt idx="38289" formatCode="0.00E+00">
                  <c:v>2741.67</c:v>
                </c:pt>
                <c:pt idx="38290" formatCode="0.00E+00">
                  <c:v>2744.28</c:v>
                </c:pt>
                <c:pt idx="38291" formatCode="0.00E+00">
                  <c:v>2746.33</c:v>
                </c:pt>
                <c:pt idx="38292" formatCode="0.00E+00">
                  <c:v>2747.81</c:v>
                </c:pt>
                <c:pt idx="38293" formatCode="0.00E+00">
                  <c:v>2748.74</c:v>
                </c:pt>
                <c:pt idx="38294" formatCode="0.00E+00">
                  <c:v>2749.09</c:v>
                </c:pt>
                <c:pt idx="38295" formatCode="0.00E+00">
                  <c:v>2748.88</c:v>
                </c:pt>
                <c:pt idx="38296" formatCode="0.00E+00">
                  <c:v>2748.11</c:v>
                </c:pt>
                <c:pt idx="38297" formatCode="0.00E+00">
                  <c:v>2746.76</c:v>
                </c:pt>
                <c:pt idx="38298" formatCode="0.00E+00">
                  <c:v>2744.85</c:v>
                </c:pt>
                <c:pt idx="38299" formatCode="0.00E+00">
                  <c:v>2742.37</c:v>
                </c:pt>
                <c:pt idx="38300" formatCode="0.00E+00">
                  <c:v>2739.33</c:v>
                </c:pt>
                <c:pt idx="38301" formatCode="0.00E+00">
                  <c:v>2735.72</c:v>
                </c:pt>
                <c:pt idx="38302" formatCode="0.00E+00">
                  <c:v>2731.54</c:v>
                </c:pt>
                <c:pt idx="38303" formatCode="0.00E+00">
                  <c:v>2726.81</c:v>
                </c:pt>
                <c:pt idx="38304" formatCode="0.00E+00">
                  <c:v>2721.51</c:v>
                </c:pt>
                <c:pt idx="38305" formatCode="0.00E+00">
                  <c:v>2715.66</c:v>
                </c:pt>
                <c:pt idx="38306" formatCode="0.00E+00">
                  <c:v>2709.25</c:v>
                </c:pt>
                <c:pt idx="38307" formatCode="0.00E+00">
                  <c:v>2702.29</c:v>
                </c:pt>
                <c:pt idx="38308" formatCode="0.00E+00">
                  <c:v>2694.78</c:v>
                </c:pt>
                <c:pt idx="38309" formatCode="0.00E+00">
                  <c:v>2686.73</c:v>
                </c:pt>
                <c:pt idx="38310" formatCode="0.00E+00">
                  <c:v>2678.13</c:v>
                </c:pt>
                <c:pt idx="38311" formatCode="0.00E+00">
                  <c:v>2668.99</c:v>
                </c:pt>
                <c:pt idx="38312" formatCode="0.00E+00">
                  <c:v>2659.31</c:v>
                </c:pt>
                <c:pt idx="38313" formatCode="0.00E+00">
                  <c:v>2649.09</c:v>
                </c:pt>
                <c:pt idx="38314" formatCode="0.00E+00">
                  <c:v>2638.35</c:v>
                </c:pt>
                <c:pt idx="38315" formatCode="0.00E+00">
                  <c:v>2627.07</c:v>
                </c:pt>
                <c:pt idx="38316" formatCode="0.00E+00">
                  <c:v>2615.2800000000002</c:v>
                </c:pt>
                <c:pt idx="38317" formatCode="0.00E+00">
                  <c:v>2602.9499999999998</c:v>
                </c:pt>
                <c:pt idx="38318" formatCode="0.00E+00">
                  <c:v>2590.11</c:v>
                </c:pt>
                <c:pt idx="38319" formatCode="0.00E+00">
                  <c:v>2576.7600000000002</c:v>
                </c:pt>
                <c:pt idx="38320" formatCode="0.00E+00">
                  <c:v>2562.89</c:v>
                </c:pt>
                <c:pt idx="38321" formatCode="0.00E+00">
                  <c:v>2548.5100000000002</c:v>
                </c:pt>
                <c:pt idx="38322" formatCode="0.00E+00">
                  <c:v>2533.62</c:v>
                </c:pt>
                <c:pt idx="38323" formatCode="0.00E+00">
                  <c:v>2518.23</c:v>
                </c:pt>
                <c:pt idx="38324" formatCode="0.00E+00">
                  <c:v>2502.33</c:v>
                </c:pt>
                <c:pt idx="38325" formatCode="0.00E+00">
                  <c:v>2485.94</c:v>
                </c:pt>
                <c:pt idx="38326" formatCode="0.00E+00">
                  <c:v>2469.06</c:v>
                </c:pt>
                <c:pt idx="38327" formatCode="0.00E+00">
                  <c:v>2451.6799999999998</c:v>
                </c:pt>
                <c:pt idx="38328" formatCode="0.00E+00">
                  <c:v>2433.81</c:v>
                </c:pt>
                <c:pt idx="38329" formatCode="0.00E+00">
                  <c:v>2415.46</c:v>
                </c:pt>
                <c:pt idx="38330" formatCode="0.00E+00">
                  <c:v>2396.63</c:v>
                </c:pt>
                <c:pt idx="38331" formatCode="0.00E+00">
                  <c:v>2377.3200000000002</c:v>
                </c:pt>
                <c:pt idx="38332" formatCode="0.00E+00">
                  <c:v>2357.54</c:v>
                </c:pt>
                <c:pt idx="38333" formatCode="0.00E+00">
                  <c:v>2337.2800000000002</c:v>
                </c:pt>
                <c:pt idx="38334" formatCode="0.00E+00">
                  <c:v>2316.56</c:v>
                </c:pt>
                <c:pt idx="38335" formatCode="0.00E+00">
                  <c:v>2295.37</c:v>
                </c:pt>
                <c:pt idx="38336" formatCode="0.00E+00">
                  <c:v>2273.73</c:v>
                </c:pt>
                <c:pt idx="38337" formatCode="0.00E+00">
                  <c:v>2251.63</c:v>
                </c:pt>
                <c:pt idx="38338" formatCode="0.00E+00">
                  <c:v>2229.08</c:v>
                </c:pt>
                <c:pt idx="38339" formatCode="0.00E+00">
                  <c:v>2206.09</c:v>
                </c:pt>
                <c:pt idx="38340" formatCode="0.00E+00">
                  <c:v>2182.65</c:v>
                </c:pt>
                <c:pt idx="38341" formatCode="0.00E+00">
                  <c:v>2158.7800000000002</c:v>
                </c:pt>
                <c:pt idx="38342" formatCode="0.00E+00">
                  <c:v>2134.48</c:v>
                </c:pt>
                <c:pt idx="38343" formatCode="0.00E+00">
                  <c:v>2109.75</c:v>
                </c:pt>
                <c:pt idx="38344" formatCode="0.00E+00">
                  <c:v>2084.61</c:v>
                </c:pt>
                <c:pt idx="38345" formatCode="0.00E+00">
                  <c:v>2059.04</c:v>
                </c:pt>
                <c:pt idx="38346" formatCode="0.00E+00">
                  <c:v>2033.07</c:v>
                </c:pt>
                <c:pt idx="38347" formatCode="0.00E+00">
                  <c:v>2006.69</c:v>
                </c:pt>
                <c:pt idx="38348" formatCode="0.00E+00">
                  <c:v>1979.91</c:v>
                </c:pt>
                <c:pt idx="38349" formatCode="0.00E+00">
                  <c:v>1952.74</c:v>
                </c:pt>
                <c:pt idx="38350" formatCode="0.00E+00">
                  <c:v>1925.18</c:v>
                </c:pt>
                <c:pt idx="38351" formatCode="0.00E+00">
                  <c:v>1897.24</c:v>
                </c:pt>
                <c:pt idx="38352" formatCode="0.00E+00">
                  <c:v>1868.92</c:v>
                </c:pt>
                <c:pt idx="38353" formatCode="0.00E+00">
                  <c:v>1840.24</c:v>
                </c:pt>
                <c:pt idx="38354" formatCode="0.00E+00">
                  <c:v>1811.19</c:v>
                </c:pt>
                <c:pt idx="38355" formatCode="0.00E+00">
                  <c:v>1781.78</c:v>
                </c:pt>
                <c:pt idx="38356" formatCode="0.00E+00">
                  <c:v>1752.03</c:v>
                </c:pt>
                <c:pt idx="38357" formatCode="0.00E+00">
                  <c:v>1721.92</c:v>
                </c:pt>
                <c:pt idx="38358" formatCode="0.00E+00">
                  <c:v>1691.48</c:v>
                </c:pt>
                <c:pt idx="38359" formatCode="0.00E+00">
                  <c:v>1660.71</c:v>
                </c:pt>
                <c:pt idx="38360" formatCode="0.00E+00">
                  <c:v>1629.61</c:v>
                </c:pt>
                <c:pt idx="38361" formatCode="0.00E+00">
                  <c:v>1598.2</c:v>
                </c:pt>
                <c:pt idx="38362" formatCode="0.00E+00">
                  <c:v>1566.47</c:v>
                </c:pt>
                <c:pt idx="38363" formatCode="0.00E+00">
                  <c:v>1534.43</c:v>
                </c:pt>
                <c:pt idx="38364" formatCode="0.00E+00">
                  <c:v>1502.1</c:v>
                </c:pt>
                <c:pt idx="38365" formatCode="0.00E+00">
                  <c:v>1469.47</c:v>
                </c:pt>
                <c:pt idx="38366" formatCode="0.00E+00">
                  <c:v>1436.56</c:v>
                </c:pt>
                <c:pt idx="38367" formatCode="0.00E+00">
                  <c:v>1403.36</c:v>
                </c:pt>
                <c:pt idx="38368" formatCode="0.00E+00">
                  <c:v>1369.9</c:v>
                </c:pt>
                <c:pt idx="38369" formatCode="0.00E+00">
                  <c:v>1336.17</c:v>
                </c:pt>
                <c:pt idx="38370" formatCode="0.00E+00">
                  <c:v>1302.18</c:v>
                </c:pt>
                <c:pt idx="38371" formatCode="0.00E+00">
                  <c:v>1267.94</c:v>
                </c:pt>
                <c:pt idx="38372" formatCode="0.00E+00">
                  <c:v>1233.45</c:v>
                </c:pt>
                <c:pt idx="38373" formatCode="0.00E+00">
                  <c:v>1198.73</c:v>
                </c:pt>
                <c:pt idx="38374" formatCode="0.00E+00">
                  <c:v>1163.77</c:v>
                </c:pt>
                <c:pt idx="38375" formatCode="0.00E+00">
                  <c:v>1128.5899999999999</c:v>
                </c:pt>
                <c:pt idx="38376" formatCode="0.00E+00">
                  <c:v>1093.2</c:v>
                </c:pt>
                <c:pt idx="38377" formatCode="0.00E+00">
                  <c:v>1057.5999999999999</c:v>
                </c:pt>
                <c:pt idx="38378" formatCode="0.00E+00">
                  <c:v>1021.79</c:v>
                </c:pt>
                <c:pt idx="38379">
                  <c:v>985.78800000000001</c:v>
                </c:pt>
                <c:pt idx="38380">
                  <c:v>949.6</c:v>
                </c:pt>
                <c:pt idx="38381">
                  <c:v>913.23099999999999</c:v>
                </c:pt>
                <c:pt idx="38382">
                  <c:v>876.68899999999996</c:v>
                </c:pt>
                <c:pt idx="38383">
                  <c:v>839.98199999999997</c:v>
                </c:pt>
                <c:pt idx="38384">
                  <c:v>803.11800000000005</c:v>
                </c:pt>
                <c:pt idx="38385">
                  <c:v>766.10199999999998</c:v>
                </c:pt>
                <c:pt idx="38386">
                  <c:v>728.94399999999996</c:v>
                </c:pt>
                <c:pt idx="38387">
                  <c:v>691.65099999999995</c:v>
                </c:pt>
                <c:pt idx="38388">
                  <c:v>654.23</c:v>
                </c:pt>
                <c:pt idx="38389">
                  <c:v>616.68899999999996</c:v>
                </c:pt>
                <c:pt idx="38390">
                  <c:v>579.03599999999994</c:v>
                </c:pt>
                <c:pt idx="38391">
                  <c:v>541.27800000000002</c:v>
                </c:pt>
                <c:pt idx="38392">
                  <c:v>503.423</c:v>
                </c:pt>
                <c:pt idx="38393">
                  <c:v>465.47899999999998</c:v>
                </c:pt>
                <c:pt idx="38394">
                  <c:v>427.45299999999997</c:v>
                </c:pt>
                <c:pt idx="38395">
                  <c:v>389.35399999999998</c:v>
                </c:pt>
                <c:pt idx="38396">
                  <c:v>351.18900000000002</c:v>
                </c:pt>
                <c:pt idx="38397">
                  <c:v>312.96499999999997</c:v>
                </c:pt>
                <c:pt idx="38398">
                  <c:v>274.69099999999997</c:v>
                </c:pt>
                <c:pt idx="38399">
                  <c:v>236.375</c:v>
                </c:pt>
                <c:pt idx="38400">
                  <c:v>198.024</c:v>
                </c:pt>
                <c:pt idx="38401">
                  <c:v>159.64599999999999</c:v>
                </c:pt>
                <c:pt idx="38402">
                  <c:v>121.249</c:v>
                </c:pt>
                <c:pt idx="38403">
                  <c:v>82.840500000000006</c:v>
                </c:pt>
                <c:pt idx="38404">
                  <c:v>44.428600000000003</c:v>
                </c:pt>
                <c:pt idx="38405">
                  <c:v>6.0209400000000004</c:v>
                </c:pt>
                <c:pt idx="38406">
                  <c:v>-32.374600000000001</c:v>
                </c:pt>
                <c:pt idx="38407">
                  <c:v>-70.750399999999999</c:v>
                </c:pt>
                <c:pt idx="38408">
                  <c:v>-109.098</c:v>
                </c:pt>
                <c:pt idx="38409">
                  <c:v>-147.411</c:v>
                </c:pt>
                <c:pt idx="38410">
                  <c:v>-185.68100000000001</c:v>
                </c:pt>
                <c:pt idx="38411">
                  <c:v>-223.899</c:v>
                </c:pt>
                <c:pt idx="38412">
                  <c:v>-262.05900000000003</c:v>
                </c:pt>
                <c:pt idx="38413">
                  <c:v>-300.15300000000002</c:v>
                </c:pt>
                <c:pt idx="38414">
                  <c:v>-338.173</c:v>
                </c:pt>
                <c:pt idx="38415">
                  <c:v>-376.11099999999999</c:v>
                </c:pt>
                <c:pt idx="38416">
                  <c:v>-413.96</c:v>
                </c:pt>
                <c:pt idx="38417">
                  <c:v>-451.71100000000001</c:v>
                </c:pt>
                <c:pt idx="38418">
                  <c:v>-489.358</c:v>
                </c:pt>
                <c:pt idx="38419">
                  <c:v>-526.89300000000003</c:v>
                </c:pt>
                <c:pt idx="38420">
                  <c:v>-564.30899999999997</c:v>
                </c:pt>
                <c:pt idx="38421">
                  <c:v>-601.59699999999998</c:v>
                </c:pt>
                <c:pt idx="38422">
                  <c:v>-638.75</c:v>
                </c:pt>
                <c:pt idx="38423">
                  <c:v>-675.76099999999997</c:v>
                </c:pt>
                <c:pt idx="38424">
                  <c:v>-712.62300000000005</c:v>
                </c:pt>
                <c:pt idx="38425">
                  <c:v>-749.327</c:v>
                </c:pt>
                <c:pt idx="38426">
                  <c:v>-785.86699999999996</c:v>
                </c:pt>
                <c:pt idx="38427">
                  <c:v>-822.23500000000001</c:v>
                </c:pt>
                <c:pt idx="38428">
                  <c:v>-858.42399999999998</c:v>
                </c:pt>
                <c:pt idx="38429">
                  <c:v>-894.42600000000004</c:v>
                </c:pt>
                <c:pt idx="38430">
                  <c:v>-930.23500000000001</c:v>
                </c:pt>
                <c:pt idx="38431">
                  <c:v>-965.84299999999996</c:v>
                </c:pt>
                <c:pt idx="38432" formatCode="0.00E+00">
                  <c:v>-1001.24</c:v>
                </c:pt>
                <c:pt idx="38433" formatCode="0.00E+00">
                  <c:v>-1036.43</c:v>
                </c:pt>
                <c:pt idx="38434" formatCode="0.00E+00">
                  <c:v>-1071.3900000000001</c:v>
                </c:pt>
                <c:pt idx="38435" formatCode="0.00E+00">
                  <c:v>-1106.1300000000001</c:v>
                </c:pt>
                <c:pt idx="38436" formatCode="0.00E+00">
                  <c:v>-1140.6199999999999</c:v>
                </c:pt>
                <c:pt idx="38437" formatCode="0.00E+00">
                  <c:v>-1174.8800000000001</c:v>
                </c:pt>
                <c:pt idx="38438" formatCode="0.00E+00">
                  <c:v>-1208.8800000000001</c:v>
                </c:pt>
                <c:pt idx="38439" formatCode="0.00E+00">
                  <c:v>-1242.6300000000001</c:v>
                </c:pt>
                <c:pt idx="38440" formatCode="0.00E+00">
                  <c:v>-1276.1199999999999</c:v>
                </c:pt>
                <c:pt idx="38441" formatCode="0.00E+00">
                  <c:v>-1309.33</c:v>
                </c:pt>
                <c:pt idx="38442" formatCode="0.00E+00">
                  <c:v>-1342.27</c:v>
                </c:pt>
                <c:pt idx="38443" formatCode="0.00E+00">
                  <c:v>-1374.92</c:v>
                </c:pt>
                <c:pt idx="38444" formatCode="0.00E+00">
                  <c:v>-1407.29</c:v>
                </c:pt>
                <c:pt idx="38445" formatCode="0.00E+00">
                  <c:v>-1439.35</c:v>
                </c:pt>
                <c:pt idx="38446" formatCode="0.00E+00">
                  <c:v>-1471.12</c:v>
                </c:pt>
                <c:pt idx="38447" formatCode="0.00E+00">
                  <c:v>-1502.58</c:v>
                </c:pt>
                <c:pt idx="38448" formatCode="0.00E+00">
                  <c:v>-1533.72</c:v>
                </c:pt>
                <c:pt idx="38449" formatCode="0.00E+00">
                  <c:v>-1564.54</c:v>
                </c:pt>
                <c:pt idx="38450" formatCode="0.00E+00">
                  <c:v>-1595.03</c:v>
                </c:pt>
                <c:pt idx="38451" formatCode="0.00E+00">
                  <c:v>-1625.19</c:v>
                </c:pt>
                <c:pt idx="38452" formatCode="0.00E+00">
                  <c:v>-1655</c:v>
                </c:pt>
                <c:pt idx="38453" formatCode="0.00E+00">
                  <c:v>-1684.48</c:v>
                </c:pt>
                <c:pt idx="38454" formatCode="0.00E+00">
                  <c:v>-1713.6</c:v>
                </c:pt>
                <c:pt idx="38455" formatCode="0.00E+00">
                  <c:v>-1742.36</c:v>
                </c:pt>
                <c:pt idx="38456" formatCode="0.00E+00">
                  <c:v>-1770.76</c:v>
                </c:pt>
                <c:pt idx="38457" formatCode="0.00E+00">
                  <c:v>-1798.79</c:v>
                </c:pt>
                <c:pt idx="38458" formatCode="0.00E+00">
                  <c:v>-1826.45</c:v>
                </c:pt>
                <c:pt idx="38459" formatCode="0.00E+00">
                  <c:v>-1853.73</c:v>
                </c:pt>
                <c:pt idx="38460" formatCode="0.00E+00">
                  <c:v>-1880.62</c:v>
                </c:pt>
                <c:pt idx="38461" formatCode="0.00E+00">
                  <c:v>-1907.12</c:v>
                </c:pt>
                <c:pt idx="38462" formatCode="0.00E+00">
                  <c:v>-1933.23</c:v>
                </c:pt>
                <c:pt idx="38463" formatCode="0.00E+00">
                  <c:v>-1958.93</c:v>
                </c:pt>
                <c:pt idx="38464" formatCode="0.00E+00">
                  <c:v>-1984.23</c:v>
                </c:pt>
                <c:pt idx="38465" formatCode="0.00E+00">
                  <c:v>-2009.12</c:v>
                </c:pt>
                <c:pt idx="38466" formatCode="0.00E+00">
                  <c:v>-2033.6</c:v>
                </c:pt>
                <c:pt idx="38467" formatCode="0.00E+00">
                  <c:v>-2057.65</c:v>
                </c:pt>
                <c:pt idx="38468" formatCode="0.00E+00">
                  <c:v>-2081.2800000000002</c:v>
                </c:pt>
                <c:pt idx="38469" formatCode="0.00E+00">
                  <c:v>-2104.4699999999998</c:v>
                </c:pt>
                <c:pt idx="38470" formatCode="0.00E+00">
                  <c:v>-2127.2399999999998</c:v>
                </c:pt>
                <c:pt idx="38471" formatCode="0.00E+00">
                  <c:v>-2149.56</c:v>
                </c:pt>
                <c:pt idx="38472" formatCode="0.00E+00">
                  <c:v>-2171.44</c:v>
                </c:pt>
                <c:pt idx="38473" formatCode="0.00E+00">
                  <c:v>-2192.87</c:v>
                </c:pt>
                <c:pt idx="38474" formatCode="0.00E+00">
                  <c:v>-2213.85</c:v>
                </c:pt>
                <c:pt idx="38475" formatCode="0.00E+00">
                  <c:v>-2234.38</c:v>
                </c:pt>
                <c:pt idx="38476" formatCode="0.00E+00">
                  <c:v>-2254.44</c:v>
                </c:pt>
                <c:pt idx="38477" formatCode="0.00E+00">
                  <c:v>-2274.04</c:v>
                </c:pt>
                <c:pt idx="38478" formatCode="0.00E+00">
                  <c:v>-2293.1799999999998</c:v>
                </c:pt>
                <c:pt idx="38479" formatCode="0.00E+00">
                  <c:v>-2311.84</c:v>
                </c:pt>
                <c:pt idx="38480" formatCode="0.00E+00">
                  <c:v>-2330.0300000000002</c:v>
                </c:pt>
                <c:pt idx="38481" formatCode="0.00E+00">
                  <c:v>-2347.7399999999998</c:v>
                </c:pt>
                <c:pt idx="38482" formatCode="0.00E+00">
                  <c:v>-2364.96</c:v>
                </c:pt>
                <c:pt idx="38483" formatCode="0.00E+00">
                  <c:v>-2381.6999999999998</c:v>
                </c:pt>
                <c:pt idx="38484" formatCode="0.00E+00">
                  <c:v>-2397.96</c:v>
                </c:pt>
                <c:pt idx="38485" formatCode="0.00E+00">
                  <c:v>-2413.7199999999998</c:v>
                </c:pt>
                <c:pt idx="38486" formatCode="0.00E+00">
                  <c:v>-2428.98</c:v>
                </c:pt>
                <c:pt idx="38487" formatCode="0.00E+00">
                  <c:v>-2443.75</c:v>
                </c:pt>
                <c:pt idx="38488" formatCode="0.00E+00">
                  <c:v>-2458.02</c:v>
                </c:pt>
                <c:pt idx="38489" formatCode="0.00E+00">
                  <c:v>-2471.79</c:v>
                </c:pt>
                <c:pt idx="38490" formatCode="0.00E+00">
                  <c:v>-2485.0500000000002</c:v>
                </c:pt>
                <c:pt idx="38491" formatCode="0.00E+00">
                  <c:v>-2497.8000000000002</c:v>
                </c:pt>
                <c:pt idx="38492" formatCode="0.00E+00">
                  <c:v>-2510.04</c:v>
                </c:pt>
                <c:pt idx="38493" formatCode="0.00E+00">
                  <c:v>-2521.77</c:v>
                </c:pt>
                <c:pt idx="38494" formatCode="0.00E+00">
                  <c:v>-2532.98</c:v>
                </c:pt>
                <c:pt idx="38495" formatCode="0.00E+00">
                  <c:v>-2543.6799999999998</c:v>
                </c:pt>
                <c:pt idx="38496" formatCode="0.00E+00">
                  <c:v>-2553.85</c:v>
                </c:pt>
                <c:pt idx="38497" formatCode="0.00E+00">
                  <c:v>-2563.5100000000002</c:v>
                </c:pt>
                <c:pt idx="38498" formatCode="0.00E+00">
                  <c:v>-2572.64</c:v>
                </c:pt>
                <c:pt idx="38499" formatCode="0.00E+00">
                  <c:v>-2581.25</c:v>
                </c:pt>
                <c:pt idx="38500" formatCode="0.00E+00">
                  <c:v>-2589.33</c:v>
                </c:pt>
                <c:pt idx="38501" formatCode="0.00E+00">
                  <c:v>-2596.88</c:v>
                </c:pt>
                <c:pt idx="38502" formatCode="0.00E+00">
                  <c:v>-2603.91</c:v>
                </c:pt>
                <c:pt idx="38503" formatCode="0.00E+00">
                  <c:v>-2610.4</c:v>
                </c:pt>
                <c:pt idx="38504" formatCode="0.00E+00">
                  <c:v>-2616.37</c:v>
                </c:pt>
                <c:pt idx="38505" formatCode="0.00E+00">
                  <c:v>-2621.8</c:v>
                </c:pt>
                <c:pt idx="38506" formatCode="0.00E+00">
                  <c:v>-2626.7</c:v>
                </c:pt>
                <c:pt idx="38507" formatCode="0.00E+00">
                  <c:v>-2631.06</c:v>
                </c:pt>
                <c:pt idx="38508" formatCode="0.00E+00">
                  <c:v>-2634.89</c:v>
                </c:pt>
                <c:pt idx="38509" formatCode="0.00E+00">
                  <c:v>-2638.18</c:v>
                </c:pt>
                <c:pt idx="38510" formatCode="0.00E+00">
                  <c:v>-2640.94</c:v>
                </c:pt>
                <c:pt idx="38511" formatCode="0.00E+00">
                  <c:v>-2643.16</c:v>
                </c:pt>
                <c:pt idx="38512" formatCode="0.00E+00">
                  <c:v>-2644.85</c:v>
                </c:pt>
                <c:pt idx="38513" formatCode="0.00E+00">
                  <c:v>-2645.99</c:v>
                </c:pt>
                <c:pt idx="38514" formatCode="0.00E+00">
                  <c:v>-2646.61</c:v>
                </c:pt>
                <c:pt idx="38515" formatCode="0.00E+00">
                  <c:v>-2646.68</c:v>
                </c:pt>
                <c:pt idx="38516" formatCode="0.00E+00">
                  <c:v>-2646.22</c:v>
                </c:pt>
                <c:pt idx="38517" formatCode="0.00E+00">
                  <c:v>-2645.22</c:v>
                </c:pt>
                <c:pt idx="38518" formatCode="0.00E+00">
                  <c:v>-2643.69</c:v>
                </c:pt>
                <c:pt idx="38519" formatCode="0.00E+00">
                  <c:v>-2641.62</c:v>
                </c:pt>
                <c:pt idx="38520" formatCode="0.00E+00">
                  <c:v>-2639.02</c:v>
                </c:pt>
                <c:pt idx="38521" formatCode="0.00E+00">
                  <c:v>-2635.88</c:v>
                </c:pt>
                <c:pt idx="38522" formatCode="0.00E+00">
                  <c:v>-2632.21</c:v>
                </c:pt>
                <c:pt idx="38523" formatCode="0.00E+00">
                  <c:v>-2628</c:v>
                </c:pt>
                <c:pt idx="38524" formatCode="0.00E+00">
                  <c:v>-2623.27</c:v>
                </c:pt>
                <c:pt idx="38525" formatCode="0.00E+00">
                  <c:v>-2618.0100000000002</c:v>
                </c:pt>
                <c:pt idx="38526" formatCode="0.00E+00">
                  <c:v>-2612.21</c:v>
                </c:pt>
                <c:pt idx="38527" formatCode="0.00E+00">
                  <c:v>-2605.89</c:v>
                </c:pt>
                <c:pt idx="38528" formatCode="0.00E+00">
                  <c:v>-2599.04</c:v>
                </c:pt>
                <c:pt idx="38529" formatCode="0.00E+00">
                  <c:v>-2591.67</c:v>
                </c:pt>
                <c:pt idx="38530" formatCode="0.00E+00">
                  <c:v>-2583.7800000000002</c:v>
                </c:pt>
                <c:pt idx="38531" formatCode="0.00E+00">
                  <c:v>-2575.36</c:v>
                </c:pt>
                <c:pt idx="38532" formatCode="0.00E+00">
                  <c:v>-2566.4299999999998</c:v>
                </c:pt>
                <c:pt idx="38533" formatCode="0.00E+00">
                  <c:v>-2556.98</c:v>
                </c:pt>
                <c:pt idx="38534" formatCode="0.00E+00">
                  <c:v>-2547.0100000000002</c:v>
                </c:pt>
                <c:pt idx="38535" formatCode="0.00E+00">
                  <c:v>-2536.5300000000002</c:v>
                </c:pt>
                <c:pt idx="38536" formatCode="0.00E+00">
                  <c:v>-2525.5500000000002</c:v>
                </c:pt>
                <c:pt idx="38537" formatCode="0.00E+00">
                  <c:v>-2514.0500000000002</c:v>
                </c:pt>
                <c:pt idx="38538" formatCode="0.00E+00">
                  <c:v>-2502.04</c:v>
                </c:pt>
                <c:pt idx="38539" formatCode="0.00E+00">
                  <c:v>-2489.54</c:v>
                </c:pt>
                <c:pt idx="38540" formatCode="0.00E+00">
                  <c:v>-2476.5300000000002</c:v>
                </c:pt>
                <c:pt idx="38541" formatCode="0.00E+00">
                  <c:v>-2463.0300000000002</c:v>
                </c:pt>
                <c:pt idx="38542" formatCode="0.00E+00">
                  <c:v>-2449.0300000000002</c:v>
                </c:pt>
                <c:pt idx="38543" formatCode="0.00E+00">
                  <c:v>-2434.54</c:v>
                </c:pt>
                <c:pt idx="38544" formatCode="0.00E+00">
                  <c:v>-2419.56</c:v>
                </c:pt>
                <c:pt idx="38545" formatCode="0.00E+00">
                  <c:v>-2404.1</c:v>
                </c:pt>
                <c:pt idx="38546" formatCode="0.00E+00">
                  <c:v>-2388.15</c:v>
                </c:pt>
                <c:pt idx="38547" formatCode="0.00E+00">
                  <c:v>-2371.73</c:v>
                </c:pt>
                <c:pt idx="38548" formatCode="0.00E+00">
                  <c:v>-2354.83</c:v>
                </c:pt>
                <c:pt idx="38549" formatCode="0.00E+00">
                  <c:v>-2337.46</c:v>
                </c:pt>
                <c:pt idx="38550" formatCode="0.00E+00">
                  <c:v>-2319.62</c:v>
                </c:pt>
                <c:pt idx="38551" formatCode="0.00E+00">
                  <c:v>-2301.31</c:v>
                </c:pt>
                <c:pt idx="38552" formatCode="0.00E+00">
                  <c:v>-2282.5500000000002</c:v>
                </c:pt>
                <c:pt idx="38553" formatCode="0.00E+00">
                  <c:v>-2263.33</c:v>
                </c:pt>
                <c:pt idx="38554" formatCode="0.00E+00">
                  <c:v>-2243.66</c:v>
                </c:pt>
                <c:pt idx="38555" formatCode="0.00E+00">
                  <c:v>-2223.54</c:v>
                </c:pt>
                <c:pt idx="38556" formatCode="0.00E+00">
                  <c:v>-2202.98</c:v>
                </c:pt>
                <c:pt idx="38557" formatCode="0.00E+00">
                  <c:v>-2181.9699999999998</c:v>
                </c:pt>
                <c:pt idx="38558" formatCode="0.00E+00">
                  <c:v>-2160.54</c:v>
                </c:pt>
                <c:pt idx="38559" formatCode="0.00E+00">
                  <c:v>-2138.67</c:v>
                </c:pt>
                <c:pt idx="38560" formatCode="0.00E+00">
                  <c:v>-2116.37</c:v>
                </c:pt>
                <c:pt idx="38561" formatCode="0.00E+00">
                  <c:v>-2093.66</c:v>
                </c:pt>
                <c:pt idx="38562" formatCode="0.00E+00">
                  <c:v>-2070.5300000000002</c:v>
                </c:pt>
                <c:pt idx="38563" formatCode="0.00E+00">
                  <c:v>-2046.98</c:v>
                </c:pt>
                <c:pt idx="38564" formatCode="0.00E+00">
                  <c:v>-2023.03</c:v>
                </c:pt>
                <c:pt idx="38565" formatCode="0.00E+00">
                  <c:v>-1998.68</c:v>
                </c:pt>
                <c:pt idx="38566" formatCode="0.00E+00">
                  <c:v>-1973.93</c:v>
                </c:pt>
                <c:pt idx="38567" formatCode="0.00E+00">
                  <c:v>-1948.79</c:v>
                </c:pt>
                <c:pt idx="38568" formatCode="0.00E+00">
                  <c:v>-1923.26</c:v>
                </c:pt>
                <c:pt idx="38569" formatCode="0.00E+00">
                  <c:v>-1897.35</c:v>
                </c:pt>
                <c:pt idx="38570" formatCode="0.00E+00">
                  <c:v>-1871.07</c:v>
                </c:pt>
                <c:pt idx="38571" formatCode="0.00E+00">
                  <c:v>-1844.42</c:v>
                </c:pt>
                <c:pt idx="38572" formatCode="0.00E+00">
                  <c:v>-1817.4</c:v>
                </c:pt>
                <c:pt idx="38573" formatCode="0.00E+00">
                  <c:v>-1790.02</c:v>
                </c:pt>
                <c:pt idx="38574" formatCode="0.00E+00">
                  <c:v>-1762.29</c:v>
                </c:pt>
                <c:pt idx="38575" formatCode="0.00E+00">
                  <c:v>-1734.21</c:v>
                </c:pt>
                <c:pt idx="38576" formatCode="0.00E+00">
                  <c:v>-1705.79</c:v>
                </c:pt>
                <c:pt idx="38577" formatCode="0.00E+00">
                  <c:v>-1677.03</c:v>
                </c:pt>
                <c:pt idx="38578" formatCode="0.00E+00">
                  <c:v>-1647.95</c:v>
                </c:pt>
                <c:pt idx="38579" formatCode="0.00E+00">
                  <c:v>-1618.53</c:v>
                </c:pt>
                <c:pt idx="38580" formatCode="0.00E+00">
                  <c:v>-1588.81</c:v>
                </c:pt>
                <c:pt idx="38581" formatCode="0.00E+00">
                  <c:v>-1558.77</c:v>
                </c:pt>
                <c:pt idx="38582" formatCode="0.00E+00">
                  <c:v>-1528.42</c:v>
                </c:pt>
                <c:pt idx="38583" formatCode="0.00E+00">
                  <c:v>-1497.77</c:v>
                </c:pt>
                <c:pt idx="38584" formatCode="0.00E+00">
                  <c:v>-1466.84</c:v>
                </c:pt>
                <c:pt idx="38585" formatCode="0.00E+00">
                  <c:v>-1435.61</c:v>
                </c:pt>
                <c:pt idx="38586" formatCode="0.00E+00">
                  <c:v>-1404.1</c:v>
                </c:pt>
                <c:pt idx="38587" formatCode="0.00E+00">
                  <c:v>-1372.33</c:v>
                </c:pt>
                <c:pt idx="38588" formatCode="0.00E+00">
                  <c:v>-1340.28</c:v>
                </c:pt>
                <c:pt idx="38589" formatCode="0.00E+00">
                  <c:v>-1307.97</c:v>
                </c:pt>
                <c:pt idx="38590" formatCode="0.00E+00">
                  <c:v>-1275.4100000000001</c:v>
                </c:pt>
                <c:pt idx="38591" formatCode="0.00E+00">
                  <c:v>-1242.5999999999999</c:v>
                </c:pt>
                <c:pt idx="38592" formatCode="0.00E+00">
                  <c:v>-1209.55</c:v>
                </c:pt>
                <c:pt idx="38593" formatCode="0.00E+00">
                  <c:v>-1176.27</c:v>
                </c:pt>
                <c:pt idx="38594" formatCode="0.00E+00">
                  <c:v>-1142.76</c:v>
                </c:pt>
                <c:pt idx="38595" formatCode="0.00E+00">
                  <c:v>-1109.03</c:v>
                </c:pt>
                <c:pt idx="38596" formatCode="0.00E+00">
                  <c:v>-1075.0899999999999</c:v>
                </c:pt>
                <c:pt idx="38597" formatCode="0.00E+00">
                  <c:v>-1040.94</c:v>
                </c:pt>
                <c:pt idx="38598" formatCode="0.00E+00">
                  <c:v>-1006.59</c:v>
                </c:pt>
                <c:pt idx="38599">
                  <c:v>-972.048</c:v>
                </c:pt>
                <c:pt idx="38600">
                  <c:v>-937.32100000000003</c:v>
                </c:pt>
                <c:pt idx="38601">
                  <c:v>-902.41700000000003</c:v>
                </c:pt>
                <c:pt idx="38602">
                  <c:v>-867.34199999999998</c:v>
                </c:pt>
                <c:pt idx="38603">
                  <c:v>-832.10299999999995</c:v>
                </c:pt>
                <c:pt idx="38604">
                  <c:v>-796.70799999999997</c:v>
                </c:pt>
                <c:pt idx="38605">
                  <c:v>-761.16300000000001</c:v>
                </c:pt>
                <c:pt idx="38606">
                  <c:v>-725.47699999999998</c:v>
                </c:pt>
                <c:pt idx="38607">
                  <c:v>-689.65499999999997</c:v>
                </c:pt>
                <c:pt idx="38608">
                  <c:v>-653.70600000000002</c:v>
                </c:pt>
                <c:pt idx="38609">
                  <c:v>-617.63699999999994</c:v>
                </c:pt>
                <c:pt idx="38610">
                  <c:v>-581.45500000000004</c:v>
                </c:pt>
                <c:pt idx="38611">
                  <c:v>-545.16800000000001</c:v>
                </c:pt>
                <c:pt idx="38612">
                  <c:v>-508.78199999999998</c:v>
                </c:pt>
                <c:pt idx="38613">
                  <c:v>-472.30599999999998</c:v>
                </c:pt>
                <c:pt idx="38614">
                  <c:v>-435.74700000000001</c:v>
                </c:pt>
                <c:pt idx="38615">
                  <c:v>-399.11200000000002</c:v>
                </c:pt>
                <c:pt idx="38616">
                  <c:v>-362.40899999999999</c:v>
                </c:pt>
                <c:pt idx="38617">
                  <c:v>-325.64499999999998</c:v>
                </c:pt>
                <c:pt idx="38618">
                  <c:v>-288.827</c:v>
                </c:pt>
                <c:pt idx="38619">
                  <c:v>-251.964</c:v>
                </c:pt>
                <c:pt idx="38620">
                  <c:v>-215.06200000000001</c:v>
                </c:pt>
                <c:pt idx="38621">
                  <c:v>-178.12899999999999</c:v>
                </c:pt>
                <c:pt idx="38622">
                  <c:v>-141.173</c:v>
                </c:pt>
                <c:pt idx="38623">
                  <c:v>-104.20099999999999</c:v>
                </c:pt>
                <c:pt idx="38624">
                  <c:v>-67.2209</c:v>
                </c:pt>
                <c:pt idx="38625">
                  <c:v>-30.2395</c:v>
                </c:pt>
                <c:pt idx="38626">
                  <c:v>6.7352299999999996</c:v>
                </c:pt>
                <c:pt idx="38627">
                  <c:v>43.695900000000002</c:v>
                </c:pt>
                <c:pt idx="38628">
                  <c:v>80.635099999999994</c:v>
                </c:pt>
                <c:pt idx="38629">
                  <c:v>117.545</c:v>
                </c:pt>
                <c:pt idx="38630">
                  <c:v>154.41900000000001</c:v>
                </c:pt>
                <c:pt idx="38631">
                  <c:v>191.24799999999999</c:v>
                </c:pt>
                <c:pt idx="38632">
                  <c:v>228.02699999999999</c:v>
                </c:pt>
                <c:pt idx="38633">
                  <c:v>264.74599999999998</c:v>
                </c:pt>
                <c:pt idx="38634">
                  <c:v>301.399</c:v>
                </c:pt>
                <c:pt idx="38635">
                  <c:v>337.97899999999998</c:v>
                </c:pt>
                <c:pt idx="38636">
                  <c:v>374.47699999999998</c:v>
                </c:pt>
                <c:pt idx="38637">
                  <c:v>410.887</c:v>
                </c:pt>
                <c:pt idx="38638">
                  <c:v>447.20100000000002</c:v>
                </c:pt>
                <c:pt idx="38639">
                  <c:v>483.41199999999998</c:v>
                </c:pt>
                <c:pt idx="38640">
                  <c:v>519.51199999999994</c:v>
                </c:pt>
                <c:pt idx="38641">
                  <c:v>555.495</c:v>
                </c:pt>
                <c:pt idx="38642">
                  <c:v>591.35299999999995</c:v>
                </c:pt>
                <c:pt idx="38643">
                  <c:v>627.07899999999995</c:v>
                </c:pt>
                <c:pt idx="38644">
                  <c:v>662.66499999999996</c:v>
                </c:pt>
                <c:pt idx="38645">
                  <c:v>698.10500000000002</c:v>
                </c:pt>
                <c:pt idx="38646">
                  <c:v>733.39099999999996</c:v>
                </c:pt>
                <c:pt idx="38647">
                  <c:v>768.51599999999996</c:v>
                </c:pt>
                <c:pt idx="38648">
                  <c:v>803.47400000000005</c:v>
                </c:pt>
                <c:pt idx="38649">
                  <c:v>838.25599999999997</c:v>
                </c:pt>
                <c:pt idx="38650">
                  <c:v>872.85699999999997</c:v>
                </c:pt>
                <c:pt idx="38651">
                  <c:v>907.26900000000001</c:v>
                </c:pt>
                <c:pt idx="38652">
                  <c:v>941.48500000000001</c:v>
                </c:pt>
                <c:pt idx="38653">
                  <c:v>975.49900000000002</c:v>
                </c:pt>
                <c:pt idx="38654" formatCode="0.00E+00">
                  <c:v>1009.3</c:v>
                </c:pt>
                <c:pt idx="38655" formatCode="0.00E+00">
                  <c:v>1042.8900000000001</c:v>
                </c:pt>
                <c:pt idx="38656" formatCode="0.00E+00">
                  <c:v>1076.26</c:v>
                </c:pt>
                <c:pt idx="38657" formatCode="0.00E+00">
                  <c:v>1109.3900000000001</c:v>
                </c:pt>
                <c:pt idx="38658" formatCode="0.00E+00">
                  <c:v>1142.29</c:v>
                </c:pt>
                <c:pt idx="38659" formatCode="0.00E+00">
                  <c:v>1174.95</c:v>
                </c:pt>
                <c:pt idx="38660" formatCode="0.00E+00">
                  <c:v>1207.3499999999999</c:v>
                </c:pt>
                <c:pt idx="38661" formatCode="0.00E+00">
                  <c:v>1239.51</c:v>
                </c:pt>
                <c:pt idx="38662" formatCode="0.00E+00">
                  <c:v>1271.3900000000001</c:v>
                </c:pt>
                <c:pt idx="38663" formatCode="0.00E+00">
                  <c:v>1303.02</c:v>
                </c:pt>
                <c:pt idx="38664" formatCode="0.00E+00">
                  <c:v>1334.36</c:v>
                </c:pt>
                <c:pt idx="38665" formatCode="0.00E+00">
                  <c:v>1365.42</c:v>
                </c:pt>
                <c:pt idx="38666" formatCode="0.00E+00">
                  <c:v>1396.2</c:v>
                </c:pt>
                <c:pt idx="38667" formatCode="0.00E+00">
                  <c:v>1426.68</c:v>
                </c:pt>
                <c:pt idx="38668" formatCode="0.00E+00">
                  <c:v>1456.87</c:v>
                </c:pt>
                <c:pt idx="38669" formatCode="0.00E+00">
                  <c:v>1486.75</c:v>
                </c:pt>
                <c:pt idx="38670" formatCode="0.00E+00">
                  <c:v>1516.31</c:v>
                </c:pt>
                <c:pt idx="38671" formatCode="0.00E+00">
                  <c:v>1545.56</c:v>
                </c:pt>
                <c:pt idx="38672" formatCode="0.00E+00">
                  <c:v>1574.49</c:v>
                </c:pt>
                <c:pt idx="38673" formatCode="0.00E+00">
                  <c:v>1603.08</c:v>
                </c:pt>
                <c:pt idx="38674" formatCode="0.00E+00">
                  <c:v>1631.34</c:v>
                </c:pt>
                <c:pt idx="38675" formatCode="0.00E+00">
                  <c:v>1659.26</c:v>
                </c:pt>
                <c:pt idx="38676" formatCode="0.00E+00">
                  <c:v>1686.84</c:v>
                </c:pt>
                <c:pt idx="38677" formatCode="0.00E+00">
                  <c:v>1714.06</c:v>
                </c:pt>
                <c:pt idx="38678" formatCode="0.00E+00">
                  <c:v>1740.93</c:v>
                </c:pt>
                <c:pt idx="38679" formatCode="0.00E+00">
                  <c:v>1767.44</c:v>
                </c:pt>
                <c:pt idx="38680" formatCode="0.00E+00">
                  <c:v>1793.57</c:v>
                </c:pt>
                <c:pt idx="38681" formatCode="0.00E+00">
                  <c:v>1819.34</c:v>
                </c:pt>
                <c:pt idx="38682" formatCode="0.00E+00">
                  <c:v>1844.73</c:v>
                </c:pt>
                <c:pt idx="38683" formatCode="0.00E+00">
                  <c:v>1869.73</c:v>
                </c:pt>
                <c:pt idx="38684" formatCode="0.00E+00">
                  <c:v>1894.35</c:v>
                </c:pt>
                <c:pt idx="38685" formatCode="0.00E+00">
                  <c:v>1918.57</c:v>
                </c:pt>
                <c:pt idx="38686" formatCode="0.00E+00">
                  <c:v>1942.4</c:v>
                </c:pt>
                <c:pt idx="38687" formatCode="0.00E+00">
                  <c:v>1965.83</c:v>
                </c:pt>
                <c:pt idx="38688" formatCode="0.00E+00">
                  <c:v>1988.85</c:v>
                </c:pt>
                <c:pt idx="38689" formatCode="0.00E+00">
                  <c:v>2011.45</c:v>
                </c:pt>
                <c:pt idx="38690" formatCode="0.00E+00">
                  <c:v>2033.65</c:v>
                </c:pt>
                <c:pt idx="38691" formatCode="0.00E+00">
                  <c:v>2055.42</c:v>
                </c:pt>
                <c:pt idx="38692" formatCode="0.00E+00">
                  <c:v>2076.77</c:v>
                </c:pt>
                <c:pt idx="38693" formatCode="0.00E+00">
                  <c:v>2097.69</c:v>
                </c:pt>
                <c:pt idx="38694" formatCode="0.00E+00">
                  <c:v>2118.1799999999998</c:v>
                </c:pt>
                <c:pt idx="38695" formatCode="0.00E+00">
                  <c:v>2138.23</c:v>
                </c:pt>
                <c:pt idx="38696" formatCode="0.00E+00">
                  <c:v>2157.84</c:v>
                </c:pt>
                <c:pt idx="38697" formatCode="0.00E+00">
                  <c:v>2177.0100000000002</c:v>
                </c:pt>
                <c:pt idx="38698" formatCode="0.00E+00">
                  <c:v>2195.73</c:v>
                </c:pt>
                <c:pt idx="38699" formatCode="0.00E+00">
                  <c:v>2214</c:v>
                </c:pt>
                <c:pt idx="38700" formatCode="0.00E+00">
                  <c:v>2231.81</c:v>
                </c:pt>
                <c:pt idx="38701" formatCode="0.00E+00">
                  <c:v>2249.16</c:v>
                </c:pt>
                <c:pt idx="38702" formatCode="0.00E+00">
                  <c:v>2266.06</c:v>
                </c:pt>
                <c:pt idx="38703" formatCode="0.00E+00">
                  <c:v>2282.48</c:v>
                </c:pt>
                <c:pt idx="38704" formatCode="0.00E+00">
                  <c:v>2298.44</c:v>
                </c:pt>
                <c:pt idx="38705" formatCode="0.00E+00">
                  <c:v>2313.9299999999998</c:v>
                </c:pt>
                <c:pt idx="38706" formatCode="0.00E+00">
                  <c:v>2328.9499999999998</c:v>
                </c:pt>
                <c:pt idx="38707" formatCode="0.00E+00">
                  <c:v>2343.48</c:v>
                </c:pt>
                <c:pt idx="38708" formatCode="0.00E+00">
                  <c:v>2357.54</c:v>
                </c:pt>
                <c:pt idx="38709" formatCode="0.00E+00">
                  <c:v>2371.11</c:v>
                </c:pt>
                <c:pt idx="38710" formatCode="0.00E+00">
                  <c:v>2384.1999999999998</c:v>
                </c:pt>
                <c:pt idx="38711" formatCode="0.00E+00">
                  <c:v>2396.8000000000002</c:v>
                </c:pt>
                <c:pt idx="38712" formatCode="0.00E+00">
                  <c:v>2408.91</c:v>
                </c:pt>
                <c:pt idx="38713" formatCode="0.00E+00">
                  <c:v>2420.5300000000002</c:v>
                </c:pt>
                <c:pt idx="38714" formatCode="0.00E+00">
                  <c:v>2431.65</c:v>
                </c:pt>
                <c:pt idx="38715" formatCode="0.00E+00">
                  <c:v>2442.2800000000002</c:v>
                </c:pt>
                <c:pt idx="38716" formatCode="0.00E+00">
                  <c:v>2452.41</c:v>
                </c:pt>
                <c:pt idx="38717" formatCode="0.00E+00">
                  <c:v>2462.04</c:v>
                </c:pt>
                <c:pt idx="38718" formatCode="0.00E+00">
                  <c:v>2471.16</c:v>
                </c:pt>
                <c:pt idx="38719" formatCode="0.00E+00">
                  <c:v>2479.7800000000002</c:v>
                </c:pt>
                <c:pt idx="38720" formatCode="0.00E+00">
                  <c:v>2487.9</c:v>
                </c:pt>
                <c:pt idx="38721" formatCode="0.00E+00">
                  <c:v>2495.5100000000002</c:v>
                </c:pt>
                <c:pt idx="38722" formatCode="0.00E+00">
                  <c:v>2502.61</c:v>
                </c:pt>
                <c:pt idx="38723" formatCode="0.00E+00">
                  <c:v>2509.1999999999998</c:v>
                </c:pt>
                <c:pt idx="38724" formatCode="0.00E+00">
                  <c:v>2515.2800000000002</c:v>
                </c:pt>
                <c:pt idx="38725" formatCode="0.00E+00">
                  <c:v>2520.85</c:v>
                </c:pt>
                <c:pt idx="38726" formatCode="0.00E+00">
                  <c:v>2525.9</c:v>
                </c:pt>
                <c:pt idx="38727" formatCode="0.00E+00">
                  <c:v>2530.44</c:v>
                </c:pt>
                <c:pt idx="38728" formatCode="0.00E+00">
                  <c:v>2534.4699999999998</c:v>
                </c:pt>
                <c:pt idx="38729" formatCode="0.00E+00">
                  <c:v>2537.98</c:v>
                </c:pt>
                <c:pt idx="38730" formatCode="0.00E+00">
                  <c:v>2540.98</c:v>
                </c:pt>
                <c:pt idx="38731" formatCode="0.00E+00">
                  <c:v>2543.46</c:v>
                </c:pt>
                <c:pt idx="38732" formatCode="0.00E+00">
                  <c:v>2545.42</c:v>
                </c:pt>
                <c:pt idx="38733" formatCode="0.00E+00">
                  <c:v>2546.87</c:v>
                </c:pt>
                <c:pt idx="38734" formatCode="0.00E+00">
                  <c:v>2547.8000000000002</c:v>
                </c:pt>
                <c:pt idx="38735" formatCode="0.00E+00">
                  <c:v>2548.21</c:v>
                </c:pt>
                <c:pt idx="38736" formatCode="0.00E+00">
                  <c:v>2548.11</c:v>
                </c:pt>
                <c:pt idx="38737" formatCode="0.00E+00">
                  <c:v>2547.4899999999998</c:v>
                </c:pt>
                <c:pt idx="38738" formatCode="0.00E+00">
                  <c:v>2546.36</c:v>
                </c:pt>
                <c:pt idx="38739" formatCode="0.00E+00">
                  <c:v>2544.6999999999998</c:v>
                </c:pt>
                <c:pt idx="38740" formatCode="0.00E+00">
                  <c:v>2542.54</c:v>
                </c:pt>
                <c:pt idx="38741" formatCode="0.00E+00">
                  <c:v>2539.86</c:v>
                </c:pt>
                <c:pt idx="38742" formatCode="0.00E+00">
                  <c:v>2536.66</c:v>
                </c:pt>
                <c:pt idx="38743" formatCode="0.00E+00">
                  <c:v>2532.9499999999998</c:v>
                </c:pt>
                <c:pt idx="38744" formatCode="0.00E+00">
                  <c:v>2528.73</c:v>
                </c:pt>
                <c:pt idx="38745" formatCode="0.00E+00">
                  <c:v>2524</c:v>
                </c:pt>
                <c:pt idx="38746" formatCode="0.00E+00">
                  <c:v>2518.7600000000002</c:v>
                </c:pt>
                <c:pt idx="38747" formatCode="0.00E+00">
                  <c:v>2513.0100000000002</c:v>
                </c:pt>
                <c:pt idx="38748" formatCode="0.00E+00">
                  <c:v>2506.75</c:v>
                </c:pt>
                <c:pt idx="38749" formatCode="0.00E+00">
                  <c:v>2499.9899999999998</c:v>
                </c:pt>
                <c:pt idx="38750" formatCode="0.00E+00">
                  <c:v>2492.7199999999998</c:v>
                </c:pt>
                <c:pt idx="38751" formatCode="0.00E+00">
                  <c:v>2484.9499999999998</c:v>
                </c:pt>
                <c:pt idx="38752" formatCode="0.00E+00">
                  <c:v>2476.6799999999998</c:v>
                </c:pt>
                <c:pt idx="38753" formatCode="0.00E+00">
                  <c:v>2467.91</c:v>
                </c:pt>
                <c:pt idx="38754" formatCode="0.00E+00">
                  <c:v>2458.64</c:v>
                </c:pt>
                <c:pt idx="38755" formatCode="0.00E+00">
                  <c:v>2448.88</c:v>
                </c:pt>
                <c:pt idx="38756" formatCode="0.00E+00">
                  <c:v>2438.62</c:v>
                </c:pt>
                <c:pt idx="38757" formatCode="0.00E+00">
                  <c:v>2427.88</c:v>
                </c:pt>
                <c:pt idx="38758" formatCode="0.00E+00">
                  <c:v>2416.64</c:v>
                </c:pt>
                <c:pt idx="38759" formatCode="0.00E+00">
                  <c:v>2404.92</c:v>
                </c:pt>
                <c:pt idx="38760" formatCode="0.00E+00">
                  <c:v>2392.7199999999998</c:v>
                </c:pt>
                <c:pt idx="38761" formatCode="0.00E+00">
                  <c:v>2380.0300000000002</c:v>
                </c:pt>
                <c:pt idx="38762" formatCode="0.00E+00">
                  <c:v>2366.87</c:v>
                </c:pt>
                <c:pt idx="38763" formatCode="0.00E+00">
                  <c:v>2353.23</c:v>
                </c:pt>
                <c:pt idx="38764" formatCode="0.00E+00">
                  <c:v>2339.12</c:v>
                </c:pt>
                <c:pt idx="38765" formatCode="0.00E+00">
                  <c:v>2324.54</c:v>
                </c:pt>
                <c:pt idx="38766" formatCode="0.00E+00">
                  <c:v>2309.4899999999998</c:v>
                </c:pt>
                <c:pt idx="38767" formatCode="0.00E+00">
                  <c:v>2293.98</c:v>
                </c:pt>
                <c:pt idx="38768" formatCode="0.00E+00">
                  <c:v>2278.0100000000002</c:v>
                </c:pt>
                <c:pt idx="38769" formatCode="0.00E+00">
                  <c:v>2261.59</c:v>
                </c:pt>
                <c:pt idx="38770" formatCode="0.00E+00">
                  <c:v>2244.71</c:v>
                </c:pt>
                <c:pt idx="38771" formatCode="0.00E+00">
                  <c:v>2227.38</c:v>
                </c:pt>
                <c:pt idx="38772" formatCode="0.00E+00">
                  <c:v>2209.61</c:v>
                </c:pt>
                <c:pt idx="38773" formatCode="0.00E+00">
                  <c:v>2191.4</c:v>
                </c:pt>
                <c:pt idx="38774" formatCode="0.00E+00">
                  <c:v>2172.75</c:v>
                </c:pt>
                <c:pt idx="38775" formatCode="0.00E+00">
                  <c:v>2153.66</c:v>
                </c:pt>
                <c:pt idx="38776" formatCode="0.00E+00">
                  <c:v>2134.14</c:v>
                </c:pt>
                <c:pt idx="38777" formatCode="0.00E+00">
                  <c:v>2114.1999999999998</c:v>
                </c:pt>
                <c:pt idx="38778" formatCode="0.00E+00">
                  <c:v>2093.84</c:v>
                </c:pt>
                <c:pt idx="38779" formatCode="0.00E+00">
                  <c:v>2073.06</c:v>
                </c:pt>
                <c:pt idx="38780" formatCode="0.00E+00">
                  <c:v>2051.86</c:v>
                </c:pt>
                <c:pt idx="38781" formatCode="0.00E+00">
                  <c:v>2030.26</c:v>
                </c:pt>
                <c:pt idx="38782" formatCode="0.00E+00">
                  <c:v>2008.25</c:v>
                </c:pt>
                <c:pt idx="38783" formatCode="0.00E+00">
                  <c:v>1985.85</c:v>
                </c:pt>
                <c:pt idx="38784" formatCode="0.00E+00">
                  <c:v>1963.05</c:v>
                </c:pt>
                <c:pt idx="38785" formatCode="0.00E+00">
                  <c:v>1939.85</c:v>
                </c:pt>
                <c:pt idx="38786" formatCode="0.00E+00">
                  <c:v>1916.28</c:v>
                </c:pt>
                <c:pt idx="38787" formatCode="0.00E+00">
                  <c:v>1892.32</c:v>
                </c:pt>
                <c:pt idx="38788" formatCode="0.00E+00">
                  <c:v>1867.99</c:v>
                </c:pt>
                <c:pt idx="38789" formatCode="0.00E+00">
                  <c:v>1843.29</c:v>
                </c:pt>
                <c:pt idx="38790" formatCode="0.00E+00">
                  <c:v>1818.22</c:v>
                </c:pt>
                <c:pt idx="38791" formatCode="0.00E+00">
                  <c:v>1792.79</c:v>
                </c:pt>
                <c:pt idx="38792" formatCode="0.00E+00">
                  <c:v>1767.01</c:v>
                </c:pt>
                <c:pt idx="38793" formatCode="0.00E+00">
                  <c:v>1740.88</c:v>
                </c:pt>
                <c:pt idx="38794" formatCode="0.00E+00">
                  <c:v>1714.4</c:v>
                </c:pt>
                <c:pt idx="38795" formatCode="0.00E+00">
                  <c:v>1687.59</c:v>
                </c:pt>
                <c:pt idx="38796" formatCode="0.00E+00">
                  <c:v>1660.44</c:v>
                </c:pt>
                <c:pt idx="38797" formatCode="0.00E+00">
                  <c:v>1632.97</c:v>
                </c:pt>
                <c:pt idx="38798" formatCode="0.00E+00">
                  <c:v>1605.18</c:v>
                </c:pt>
                <c:pt idx="38799" formatCode="0.00E+00">
                  <c:v>1577.06</c:v>
                </c:pt>
                <c:pt idx="38800" formatCode="0.00E+00">
                  <c:v>1548.64</c:v>
                </c:pt>
                <c:pt idx="38801" formatCode="0.00E+00">
                  <c:v>1519.92</c:v>
                </c:pt>
                <c:pt idx="38802" formatCode="0.00E+00">
                  <c:v>1490.9</c:v>
                </c:pt>
                <c:pt idx="38803" formatCode="0.00E+00">
                  <c:v>1461.58</c:v>
                </c:pt>
                <c:pt idx="38804" formatCode="0.00E+00">
                  <c:v>1431.98</c:v>
                </c:pt>
                <c:pt idx="38805" formatCode="0.00E+00">
                  <c:v>1402.1</c:v>
                </c:pt>
                <c:pt idx="38806" formatCode="0.00E+00">
                  <c:v>1371.94</c:v>
                </c:pt>
                <c:pt idx="38807" formatCode="0.00E+00">
                  <c:v>1341.52</c:v>
                </c:pt>
                <c:pt idx="38808" formatCode="0.00E+00">
                  <c:v>1310.83</c:v>
                </c:pt>
                <c:pt idx="38809" formatCode="0.00E+00">
                  <c:v>1279.8900000000001</c:v>
                </c:pt>
                <c:pt idx="38810" formatCode="0.00E+00">
                  <c:v>1248.7</c:v>
                </c:pt>
                <c:pt idx="38811" formatCode="0.00E+00">
                  <c:v>1217.27</c:v>
                </c:pt>
                <c:pt idx="38812" formatCode="0.00E+00">
                  <c:v>1185.6099999999999</c:v>
                </c:pt>
                <c:pt idx="38813" formatCode="0.00E+00">
                  <c:v>1153.71</c:v>
                </c:pt>
                <c:pt idx="38814" formatCode="0.00E+00">
                  <c:v>1121.5899999999999</c:v>
                </c:pt>
                <c:pt idx="38815" formatCode="0.00E+00">
                  <c:v>1089.25</c:v>
                </c:pt>
                <c:pt idx="38816" formatCode="0.00E+00">
                  <c:v>1056.71</c:v>
                </c:pt>
                <c:pt idx="38817" formatCode="0.00E+00">
                  <c:v>1023.96</c:v>
                </c:pt>
                <c:pt idx="38818">
                  <c:v>991.01599999999996</c:v>
                </c:pt>
                <c:pt idx="38819">
                  <c:v>957.88199999999995</c:v>
                </c:pt>
                <c:pt idx="38820">
                  <c:v>924.56500000000005</c:v>
                </c:pt>
                <c:pt idx="38821">
                  <c:v>891.072</c:v>
                </c:pt>
                <c:pt idx="38822">
                  <c:v>857.41</c:v>
                </c:pt>
                <c:pt idx="38823">
                  <c:v>823.58600000000001</c:v>
                </c:pt>
                <c:pt idx="38824">
                  <c:v>789.60599999999999</c:v>
                </c:pt>
                <c:pt idx="38825">
                  <c:v>755.47799999999995</c:v>
                </c:pt>
                <c:pt idx="38826">
                  <c:v>721.20899999999995</c:v>
                </c:pt>
                <c:pt idx="38827">
                  <c:v>686.80600000000004</c:v>
                </c:pt>
                <c:pt idx="38828">
                  <c:v>652.274</c:v>
                </c:pt>
                <c:pt idx="38829">
                  <c:v>617.62300000000005</c:v>
                </c:pt>
                <c:pt idx="38830">
                  <c:v>582.85799999999995</c:v>
                </c:pt>
                <c:pt idx="38831">
                  <c:v>547.98699999999997</c:v>
                </c:pt>
                <c:pt idx="38832">
                  <c:v>513.01700000000005</c:v>
                </c:pt>
                <c:pt idx="38833">
                  <c:v>477.95600000000002</c:v>
                </c:pt>
                <c:pt idx="38834">
                  <c:v>442.80900000000003</c:v>
                </c:pt>
                <c:pt idx="38835">
                  <c:v>407.584</c:v>
                </c:pt>
                <c:pt idx="38836">
                  <c:v>372.28899999999999</c:v>
                </c:pt>
                <c:pt idx="38837">
                  <c:v>336.93099999999998</c:v>
                </c:pt>
                <c:pt idx="38838">
                  <c:v>301.517</c:v>
                </c:pt>
                <c:pt idx="38839">
                  <c:v>266.053</c:v>
                </c:pt>
                <c:pt idx="38840">
                  <c:v>230.548</c:v>
                </c:pt>
                <c:pt idx="38841">
                  <c:v>195.00800000000001</c:v>
                </c:pt>
                <c:pt idx="38842">
                  <c:v>159.441</c:v>
                </c:pt>
                <c:pt idx="38843">
                  <c:v>123.854</c:v>
                </c:pt>
                <c:pt idx="38844">
                  <c:v>88.254499999999993</c:v>
                </c:pt>
                <c:pt idx="38845">
                  <c:v>52.648899999999998</c:v>
                </c:pt>
                <c:pt idx="38846">
                  <c:v>17.044899999999998</c:v>
                </c:pt>
                <c:pt idx="38847">
                  <c:v>-18.5504</c:v>
                </c:pt>
                <c:pt idx="38848">
                  <c:v>-54.129600000000003</c:v>
                </c:pt>
                <c:pt idx="38849">
                  <c:v>-89.685699999999997</c:v>
                </c:pt>
                <c:pt idx="38850">
                  <c:v>-125.211</c:v>
                </c:pt>
                <c:pt idx="38851">
                  <c:v>-160.69900000000001</c:v>
                </c:pt>
                <c:pt idx="38852">
                  <c:v>-196.143</c:v>
                </c:pt>
                <c:pt idx="38853">
                  <c:v>-231.53399999999999</c:v>
                </c:pt>
                <c:pt idx="38854">
                  <c:v>-266.86599999999999</c:v>
                </c:pt>
                <c:pt idx="38855">
                  <c:v>-302.13200000000001</c:v>
                </c:pt>
                <c:pt idx="38856">
                  <c:v>-337.32499999999999</c:v>
                </c:pt>
                <c:pt idx="38857">
                  <c:v>-372.43700000000001</c:v>
                </c:pt>
                <c:pt idx="38858">
                  <c:v>-407.46199999999999</c:v>
                </c:pt>
                <c:pt idx="38859">
                  <c:v>-442.392</c:v>
                </c:pt>
                <c:pt idx="38860">
                  <c:v>-477.221</c:v>
                </c:pt>
                <c:pt idx="38861">
                  <c:v>-511.94</c:v>
                </c:pt>
                <c:pt idx="38862">
                  <c:v>-546.54399999999998</c:v>
                </c:pt>
                <c:pt idx="38863">
                  <c:v>-581.02599999999995</c:v>
                </c:pt>
                <c:pt idx="38864">
                  <c:v>-615.37699999999995</c:v>
                </c:pt>
                <c:pt idx="38865">
                  <c:v>-649.59199999999998</c:v>
                </c:pt>
                <c:pt idx="38866">
                  <c:v>-683.66399999999999</c:v>
                </c:pt>
                <c:pt idx="38867">
                  <c:v>-717.58600000000001</c:v>
                </c:pt>
                <c:pt idx="38868">
                  <c:v>-751.35</c:v>
                </c:pt>
                <c:pt idx="38869">
                  <c:v>-784.95100000000002</c:v>
                </c:pt>
                <c:pt idx="38870">
                  <c:v>-818.38</c:v>
                </c:pt>
                <c:pt idx="38871">
                  <c:v>-851.63300000000004</c:v>
                </c:pt>
                <c:pt idx="38872">
                  <c:v>-884.70100000000002</c:v>
                </c:pt>
                <c:pt idx="38873">
                  <c:v>-917.57899999999995</c:v>
                </c:pt>
                <c:pt idx="38874">
                  <c:v>-950.26</c:v>
                </c:pt>
                <c:pt idx="38875">
                  <c:v>-982.73599999999999</c:v>
                </c:pt>
                <c:pt idx="38876" formatCode="0.00E+00">
                  <c:v>-1015</c:v>
                </c:pt>
                <c:pt idx="38877" formatCode="0.00E+00">
                  <c:v>-1047.05</c:v>
                </c:pt>
                <c:pt idx="38878" formatCode="0.00E+00">
                  <c:v>-1078.8800000000001</c:v>
                </c:pt>
                <c:pt idx="38879" formatCode="0.00E+00">
                  <c:v>-1110.47</c:v>
                </c:pt>
                <c:pt idx="38880" formatCode="0.00E+00">
                  <c:v>-1141.8399999999999</c:v>
                </c:pt>
                <c:pt idx="38881" formatCode="0.00E+00">
                  <c:v>-1172.95</c:v>
                </c:pt>
                <c:pt idx="38882" formatCode="0.00E+00">
                  <c:v>-1203.82</c:v>
                </c:pt>
                <c:pt idx="38883" formatCode="0.00E+00">
                  <c:v>-1234.44</c:v>
                </c:pt>
                <c:pt idx="38884" formatCode="0.00E+00">
                  <c:v>-1264.79</c:v>
                </c:pt>
                <c:pt idx="38885" formatCode="0.00E+00">
                  <c:v>-1294.8800000000001</c:v>
                </c:pt>
                <c:pt idx="38886" formatCode="0.00E+00">
                  <c:v>-1324.7</c:v>
                </c:pt>
                <c:pt idx="38887" formatCode="0.00E+00">
                  <c:v>-1354.23</c:v>
                </c:pt>
                <c:pt idx="38888" formatCode="0.00E+00">
                  <c:v>-1383.49</c:v>
                </c:pt>
                <c:pt idx="38889" formatCode="0.00E+00">
                  <c:v>-1412.45</c:v>
                </c:pt>
                <c:pt idx="38890" formatCode="0.00E+00">
                  <c:v>-1441.11</c:v>
                </c:pt>
                <c:pt idx="38891" formatCode="0.00E+00">
                  <c:v>-1469.47</c:v>
                </c:pt>
                <c:pt idx="38892" formatCode="0.00E+00">
                  <c:v>-1497.53</c:v>
                </c:pt>
                <c:pt idx="38893" formatCode="0.00E+00">
                  <c:v>-1525.27</c:v>
                </c:pt>
                <c:pt idx="38894" formatCode="0.00E+00">
                  <c:v>-1552.7</c:v>
                </c:pt>
                <c:pt idx="38895" formatCode="0.00E+00">
                  <c:v>-1579.8</c:v>
                </c:pt>
                <c:pt idx="38896" formatCode="0.00E+00">
                  <c:v>-1606.57</c:v>
                </c:pt>
                <c:pt idx="38897" formatCode="0.00E+00">
                  <c:v>-1633</c:v>
                </c:pt>
                <c:pt idx="38898" formatCode="0.00E+00">
                  <c:v>-1659.1</c:v>
                </c:pt>
                <c:pt idx="38899" formatCode="0.00E+00">
                  <c:v>-1684.85</c:v>
                </c:pt>
                <c:pt idx="38900" formatCode="0.00E+00">
                  <c:v>-1710.24</c:v>
                </c:pt>
                <c:pt idx="38901" formatCode="0.00E+00">
                  <c:v>-1735.29</c:v>
                </c:pt>
                <c:pt idx="38902" formatCode="0.00E+00">
                  <c:v>-1759.97</c:v>
                </c:pt>
                <c:pt idx="38903" formatCode="0.00E+00">
                  <c:v>-1784.29</c:v>
                </c:pt>
                <c:pt idx="38904" formatCode="0.00E+00">
                  <c:v>-1808.24</c:v>
                </c:pt>
                <c:pt idx="38905" formatCode="0.00E+00">
                  <c:v>-1831.81</c:v>
                </c:pt>
                <c:pt idx="38906" formatCode="0.00E+00">
                  <c:v>-1855.01</c:v>
                </c:pt>
                <c:pt idx="38907" formatCode="0.00E+00">
                  <c:v>-1877.82</c:v>
                </c:pt>
                <c:pt idx="38908" formatCode="0.00E+00">
                  <c:v>-1900.24</c:v>
                </c:pt>
                <c:pt idx="38909" formatCode="0.00E+00">
                  <c:v>-1922.27</c:v>
                </c:pt>
                <c:pt idx="38910" formatCode="0.00E+00">
                  <c:v>-1943.9</c:v>
                </c:pt>
                <c:pt idx="38911" formatCode="0.00E+00">
                  <c:v>-1965.13</c:v>
                </c:pt>
                <c:pt idx="38912" formatCode="0.00E+00">
                  <c:v>-1985.96</c:v>
                </c:pt>
                <c:pt idx="38913" formatCode="0.00E+00">
                  <c:v>-2006.37</c:v>
                </c:pt>
                <c:pt idx="38914" formatCode="0.00E+00">
                  <c:v>-2026.37</c:v>
                </c:pt>
                <c:pt idx="38915" formatCode="0.00E+00">
                  <c:v>-2045.96</c:v>
                </c:pt>
                <c:pt idx="38916" formatCode="0.00E+00">
                  <c:v>-2065.12</c:v>
                </c:pt>
                <c:pt idx="38917" formatCode="0.00E+00">
                  <c:v>-2083.86</c:v>
                </c:pt>
                <c:pt idx="38918" formatCode="0.00E+00">
                  <c:v>-2102.17</c:v>
                </c:pt>
                <c:pt idx="38919" formatCode="0.00E+00">
                  <c:v>-2120.04</c:v>
                </c:pt>
                <c:pt idx="38920" formatCode="0.00E+00">
                  <c:v>-2137.48</c:v>
                </c:pt>
                <c:pt idx="38921" formatCode="0.00E+00">
                  <c:v>-2154.48</c:v>
                </c:pt>
                <c:pt idx="38922" formatCode="0.00E+00">
                  <c:v>-2171.04</c:v>
                </c:pt>
                <c:pt idx="38923" formatCode="0.00E+00">
                  <c:v>-2187.15</c:v>
                </c:pt>
                <c:pt idx="38924" formatCode="0.00E+00">
                  <c:v>-2202.8200000000002</c:v>
                </c:pt>
                <c:pt idx="38925" formatCode="0.00E+00">
                  <c:v>-2218.0300000000002</c:v>
                </c:pt>
                <c:pt idx="38926" formatCode="0.00E+00">
                  <c:v>-2232.79</c:v>
                </c:pt>
                <c:pt idx="38927" formatCode="0.00E+00">
                  <c:v>-2247.09</c:v>
                </c:pt>
                <c:pt idx="38928" formatCode="0.00E+00">
                  <c:v>-2260.9299999999998</c:v>
                </c:pt>
                <c:pt idx="38929" formatCode="0.00E+00">
                  <c:v>-2274.3000000000002</c:v>
                </c:pt>
                <c:pt idx="38930" formatCode="0.00E+00">
                  <c:v>-2287.21</c:v>
                </c:pt>
                <c:pt idx="38931" formatCode="0.00E+00">
                  <c:v>-2299.66</c:v>
                </c:pt>
                <c:pt idx="38932" formatCode="0.00E+00">
                  <c:v>-2311.63</c:v>
                </c:pt>
                <c:pt idx="38933" formatCode="0.00E+00">
                  <c:v>-2323.13</c:v>
                </c:pt>
                <c:pt idx="38934" formatCode="0.00E+00">
                  <c:v>-2334.15</c:v>
                </c:pt>
                <c:pt idx="38935" formatCode="0.00E+00">
                  <c:v>-2344.6999999999998</c:v>
                </c:pt>
                <c:pt idx="38936" formatCode="0.00E+00">
                  <c:v>-2354.77</c:v>
                </c:pt>
                <c:pt idx="38937" formatCode="0.00E+00">
                  <c:v>-2364.36</c:v>
                </c:pt>
                <c:pt idx="38938" formatCode="0.00E+00">
                  <c:v>-2373.46</c:v>
                </c:pt>
                <c:pt idx="38939" formatCode="0.00E+00">
                  <c:v>-2382.09</c:v>
                </c:pt>
                <c:pt idx="38940" formatCode="0.00E+00">
                  <c:v>-2390.2199999999998</c:v>
                </c:pt>
                <c:pt idx="38941" formatCode="0.00E+00">
                  <c:v>-2397.87</c:v>
                </c:pt>
                <c:pt idx="38942" formatCode="0.00E+00">
                  <c:v>-2405.0300000000002</c:v>
                </c:pt>
                <c:pt idx="38943" formatCode="0.00E+00">
                  <c:v>-2411.6999999999998</c:v>
                </c:pt>
                <c:pt idx="38944" formatCode="0.00E+00">
                  <c:v>-2417.88</c:v>
                </c:pt>
                <c:pt idx="38945" formatCode="0.00E+00">
                  <c:v>-2423.5700000000002</c:v>
                </c:pt>
                <c:pt idx="38946" formatCode="0.00E+00">
                  <c:v>-2428.7600000000002</c:v>
                </c:pt>
                <c:pt idx="38947" formatCode="0.00E+00">
                  <c:v>-2433.46</c:v>
                </c:pt>
                <c:pt idx="38948" formatCode="0.00E+00">
                  <c:v>-2437.66</c:v>
                </c:pt>
                <c:pt idx="38949" formatCode="0.00E+00">
                  <c:v>-2441.37</c:v>
                </c:pt>
                <c:pt idx="38950" formatCode="0.00E+00">
                  <c:v>-2444.58</c:v>
                </c:pt>
                <c:pt idx="38951" formatCode="0.00E+00">
                  <c:v>-2447.3000000000002</c:v>
                </c:pt>
                <c:pt idx="38952" formatCode="0.00E+00">
                  <c:v>-2449.52</c:v>
                </c:pt>
                <c:pt idx="38953" formatCode="0.00E+00">
                  <c:v>-2451.2399999999998</c:v>
                </c:pt>
                <c:pt idx="38954" formatCode="0.00E+00">
                  <c:v>-2452.4699999999998</c:v>
                </c:pt>
                <c:pt idx="38955" formatCode="0.00E+00">
                  <c:v>-2453.19</c:v>
                </c:pt>
                <c:pt idx="38956" formatCode="0.00E+00">
                  <c:v>-2453.42</c:v>
                </c:pt>
                <c:pt idx="38957" formatCode="0.00E+00">
                  <c:v>-2453.16</c:v>
                </c:pt>
                <c:pt idx="38958" formatCode="0.00E+00">
                  <c:v>-2452.39</c:v>
                </c:pt>
                <c:pt idx="38959" formatCode="0.00E+00">
                  <c:v>-2451.13</c:v>
                </c:pt>
                <c:pt idx="38960" formatCode="0.00E+00">
                  <c:v>-2449.37</c:v>
                </c:pt>
                <c:pt idx="38961" formatCode="0.00E+00">
                  <c:v>-2447.12</c:v>
                </c:pt>
                <c:pt idx="38962" formatCode="0.00E+00">
                  <c:v>-2444.37</c:v>
                </c:pt>
                <c:pt idx="38963" formatCode="0.00E+00">
                  <c:v>-2441.12</c:v>
                </c:pt>
                <c:pt idx="38964" formatCode="0.00E+00">
                  <c:v>-2437.39</c:v>
                </c:pt>
                <c:pt idx="38965" formatCode="0.00E+00">
                  <c:v>-2433.16</c:v>
                </c:pt>
                <c:pt idx="38966" formatCode="0.00E+00">
                  <c:v>-2428.4299999999998</c:v>
                </c:pt>
                <c:pt idx="38967" formatCode="0.00E+00">
                  <c:v>-2423.2199999999998</c:v>
                </c:pt>
                <c:pt idx="38968" formatCode="0.00E+00">
                  <c:v>-2417.52</c:v>
                </c:pt>
                <c:pt idx="38969" formatCode="0.00E+00">
                  <c:v>-2411.33</c:v>
                </c:pt>
                <c:pt idx="38970" formatCode="0.00E+00">
                  <c:v>-2404.65</c:v>
                </c:pt>
                <c:pt idx="38971" formatCode="0.00E+00">
                  <c:v>-2397.4899999999998</c:v>
                </c:pt>
                <c:pt idx="38972" formatCode="0.00E+00">
                  <c:v>-2389.85</c:v>
                </c:pt>
                <c:pt idx="38973" formatCode="0.00E+00">
                  <c:v>-2381.7199999999998</c:v>
                </c:pt>
                <c:pt idx="38974" formatCode="0.00E+00">
                  <c:v>-2373.11</c:v>
                </c:pt>
                <c:pt idx="38975" formatCode="0.00E+00">
                  <c:v>-2364.0300000000002</c:v>
                </c:pt>
                <c:pt idx="38976" formatCode="0.00E+00">
                  <c:v>-2354.4699999999998</c:v>
                </c:pt>
                <c:pt idx="38977" formatCode="0.00E+00">
                  <c:v>-2344.4299999999998</c:v>
                </c:pt>
                <c:pt idx="38978" formatCode="0.00E+00">
                  <c:v>-2333.9299999999998</c:v>
                </c:pt>
                <c:pt idx="38979" formatCode="0.00E+00">
                  <c:v>-2322.9499999999998</c:v>
                </c:pt>
                <c:pt idx="38980" formatCode="0.00E+00">
                  <c:v>-2311.5100000000002</c:v>
                </c:pt>
                <c:pt idx="38981" formatCode="0.00E+00">
                  <c:v>-2299.6</c:v>
                </c:pt>
                <c:pt idx="38982" formatCode="0.00E+00">
                  <c:v>-2287.23</c:v>
                </c:pt>
                <c:pt idx="38983" formatCode="0.00E+00">
                  <c:v>-2274.4</c:v>
                </c:pt>
                <c:pt idx="38984" formatCode="0.00E+00">
                  <c:v>-2261.12</c:v>
                </c:pt>
                <c:pt idx="38985" formatCode="0.00E+00">
                  <c:v>-2247.38</c:v>
                </c:pt>
                <c:pt idx="38986" formatCode="0.00E+00">
                  <c:v>-2233.19</c:v>
                </c:pt>
                <c:pt idx="38987" formatCode="0.00E+00">
                  <c:v>-2218.5500000000002</c:v>
                </c:pt>
                <c:pt idx="38988" formatCode="0.00E+00">
                  <c:v>-2203.4699999999998</c:v>
                </c:pt>
                <c:pt idx="38989" formatCode="0.00E+00">
                  <c:v>-2187.94</c:v>
                </c:pt>
                <c:pt idx="38990" formatCode="0.00E+00">
                  <c:v>-2171.98</c:v>
                </c:pt>
                <c:pt idx="38991" formatCode="0.00E+00">
                  <c:v>-2155.58</c:v>
                </c:pt>
                <c:pt idx="38992" formatCode="0.00E+00">
                  <c:v>-2138.7600000000002</c:v>
                </c:pt>
                <c:pt idx="38993" formatCode="0.00E+00">
                  <c:v>-2121.5</c:v>
                </c:pt>
                <c:pt idx="38994" formatCode="0.00E+00">
                  <c:v>-2103.8200000000002</c:v>
                </c:pt>
                <c:pt idx="38995" formatCode="0.00E+00">
                  <c:v>-2085.7199999999998</c:v>
                </c:pt>
                <c:pt idx="38996" formatCode="0.00E+00">
                  <c:v>-2067.1999999999998</c:v>
                </c:pt>
                <c:pt idx="38997" formatCode="0.00E+00">
                  <c:v>-2048.27</c:v>
                </c:pt>
                <c:pt idx="38998" formatCode="0.00E+00">
                  <c:v>-2028.94</c:v>
                </c:pt>
                <c:pt idx="38999" formatCode="0.00E+00">
                  <c:v>-2009.19</c:v>
                </c:pt>
                <c:pt idx="39000" formatCode="0.00E+00">
                  <c:v>-1989.05</c:v>
                </c:pt>
                <c:pt idx="39001" formatCode="0.00E+00">
                  <c:v>-1968.51</c:v>
                </c:pt>
                <c:pt idx="39002" formatCode="0.00E+00">
                  <c:v>-1947.58</c:v>
                </c:pt>
                <c:pt idx="39003" formatCode="0.00E+00">
                  <c:v>-1926.26</c:v>
                </c:pt>
                <c:pt idx="39004" formatCode="0.00E+00">
                  <c:v>-1904.56</c:v>
                </c:pt>
                <c:pt idx="39005" formatCode="0.00E+00">
                  <c:v>-1882.48</c:v>
                </c:pt>
                <c:pt idx="39006" formatCode="0.00E+00">
                  <c:v>-1860.02</c:v>
                </c:pt>
                <c:pt idx="39007" formatCode="0.00E+00">
                  <c:v>-1837.2</c:v>
                </c:pt>
                <c:pt idx="39008" formatCode="0.00E+00">
                  <c:v>-1814.01</c:v>
                </c:pt>
                <c:pt idx="39009" formatCode="0.00E+00">
                  <c:v>-1790.46</c:v>
                </c:pt>
                <c:pt idx="39010" formatCode="0.00E+00">
                  <c:v>-1766.56</c:v>
                </c:pt>
                <c:pt idx="39011" formatCode="0.00E+00">
                  <c:v>-1742.31</c:v>
                </c:pt>
                <c:pt idx="39012" formatCode="0.00E+00">
                  <c:v>-1717.71</c:v>
                </c:pt>
                <c:pt idx="39013" formatCode="0.00E+00">
                  <c:v>-1692.77</c:v>
                </c:pt>
                <c:pt idx="39014" formatCode="0.00E+00">
                  <c:v>-1667.5</c:v>
                </c:pt>
                <c:pt idx="39015" formatCode="0.00E+00">
                  <c:v>-1641.9</c:v>
                </c:pt>
                <c:pt idx="39016" formatCode="0.00E+00">
                  <c:v>-1615.97</c:v>
                </c:pt>
                <c:pt idx="39017" formatCode="0.00E+00">
                  <c:v>-1589.73</c:v>
                </c:pt>
                <c:pt idx="39018" formatCode="0.00E+00">
                  <c:v>-1563.17</c:v>
                </c:pt>
                <c:pt idx="39019" formatCode="0.00E+00">
                  <c:v>-1536.31</c:v>
                </c:pt>
                <c:pt idx="39020" formatCode="0.00E+00">
                  <c:v>-1509.14</c:v>
                </c:pt>
                <c:pt idx="39021" formatCode="0.00E+00">
                  <c:v>-1481.68</c:v>
                </c:pt>
                <c:pt idx="39022" formatCode="0.00E+00">
                  <c:v>-1453.92</c:v>
                </c:pt>
                <c:pt idx="39023" formatCode="0.00E+00">
                  <c:v>-1425.89</c:v>
                </c:pt>
                <c:pt idx="39024" formatCode="0.00E+00">
                  <c:v>-1397.57</c:v>
                </c:pt>
                <c:pt idx="39025" formatCode="0.00E+00">
                  <c:v>-1368.97</c:v>
                </c:pt>
                <c:pt idx="39026" formatCode="0.00E+00">
                  <c:v>-1340.11</c:v>
                </c:pt>
                <c:pt idx="39027" formatCode="0.00E+00">
                  <c:v>-1310.99</c:v>
                </c:pt>
                <c:pt idx="39028" formatCode="0.00E+00">
                  <c:v>-1281.6199999999999</c:v>
                </c:pt>
                <c:pt idx="39029" formatCode="0.00E+00">
                  <c:v>-1251.99</c:v>
                </c:pt>
                <c:pt idx="39030" formatCode="0.00E+00">
                  <c:v>-1222.1199999999999</c:v>
                </c:pt>
                <c:pt idx="39031" formatCode="0.00E+00">
                  <c:v>-1192.01</c:v>
                </c:pt>
                <c:pt idx="39032" formatCode="0.00E+00">
                  <c:v>-1161.67</c:v>
                </c:pt>
                <c:pt idx="39033" formatCode="0.00E+00">
                  <c:v>-1131.1099999999999</c:v>
                </c:pt>
                <c:pt idx="39034" formatCode="0.00E+00">
                  <c:v>-1100.32</c:v>
                </c:pt>
                <c:pt idx="39035" formatCode="0.00E+00">
                  <c:v>-1069.33</c:v>
                </c:pt>
                <c:pt idx="39036" formatCode="0.00E+00">
                  <c:v>-1038.1300000000001</c:v>
                </c:pt>
                <c:pt idx="39037" formatCode="0.00E+00">
                  <c:v>-1006.72</c:v>
                </c:pt>
                <c:pt idx="39038">
                  <c:v>-975.12900000000002</c:v>
                </c:pt>
                <c:pt idx="39039">
                  <c:v>-943.34799999999996</c:v>
                </c:pt>
                <c:pt idx="39040">
                  <c:v>-911.38599999999997</c:v>
                </c:pt>
                <c:pt idx="39041">
                  <c:v>-879.25099999999998</c:v>
                </c:pt>
                <c:pt idx="39042">
                  <c:v>-846.94799999999998</c:v>
                </c:pt>
                <c:pt idx="39043">
                  <c:v>-814.48500000000001</c:v>
                </c:pt>
                <c:pt idx="39044">
                  <c:v>-781.86800000000005</c:v>
                </c:pt>
                <c:pt idx="39045">
                  <c:v>-749.10299999999995</c:v>
                </c:pt>
                <c:pt idx="39046">
                  <c:v>-716.19799999999998</c:v>
                </c:pt>
                <c:pt idx="39047">
                  <c:v>-683.16</c:v>
                </c:pt>
                <c:pt idx="39048">
                  <c:v>-649.99400000000003</c:v>
                </c:pt>
                <c:pt idx="39049">
                  <c:v>-616.70699999999999</c:v>
                </c:pt>
                <c:pt idx="39050">
                  <c:v>-583.30700000000002</c:v>
                </c:pt>
                <c:pt idx="39051">
                  <c:v>-549.80100000000004</c:v>
                </c:pt>
                <c:pt idx="39052">
                  <c:v>-516.19399999999996</c:v>
                </c:pt>
                <c:pt idx="39053">
                  <c:v>-482.495</c:v>
                </c:pt>
                <c:pt idx="39054">
                  <c:v>-448.709</c:v>
                </c:pt>
                <c:pt idx="39055">
                  <c:v>-414.84399999999999</c:v>
                </c:pt>
                <c:pt idx="39056">
                  <c:v>-380.90600000000001</c:v>
                </c:pt>
                <c:pt idx="39057">
                  <c:v>-346.90300000000002</c:v>
                </c:pt>
                <c:pt idx="39058">
                  <c:v>-312.84100000000001</c:v>
                </c:pt>
                <c:pt idx="39059">
                  <c:v>-278.72800000000001</c:v>
                </c:pt>
                <c:pt idx="39060">
                  <c:v>-244.56899999999999</c:v>
                </c:pt>
                <c:pt idx="39061">
                  <c:v>-210.37299999999999</c:v>
                </c:pt>
                <c:pt idx="39062">
                  <c:v>-176.14599999999999</c:v>
                </c:pt>
                <c:pt idx="39063">
                  <c:v>-141.89500000000001</c:v>
                </c:pt>
                <c:pt idx="39064">
                  <c:v>-107.627</c:v>
                </c:pt>
                <c:pt idx="39065">
                  <c:v>-73.349400000000003</c:v>
                </c:pt>
                <c:pt idx="39066">
                  <c:v>-39.068399999999997</c:v>
                </c:pt>
                <c:pt idx="39067">
                  <c:v>-4.7911599999999996</c:v>
                </c:pt>
                <c:pt idx="39068">
                  <c:v>29.475200000000001</c:v>
                </c:pt>
                <c:pt idx="39069">
                  <c:v>63.7239</c:v>
                </c:pt>
                <c:pt idx="39070">
                  <c:v>97.947800000000001</c:v>
                </c:pt>
                <c:pt idx="39071">
                  <c:v>132.13999999999999</c:v>
                </c:pt>
                <c:pt idx="39072">
                  <c:v>166.29400000000001</c:v>
                </c:pt>
                <c:pt idx="39073">
                  <c:v>200.40199999999999</c:v>
                </c:pt>
                <c:pt idx="39074">
                  <c:v>234.458</c:v>
                </c:pt>
                <c:pt idx="39075">
                  <c:v>268.45499999999998</c:v>
                </c:pt>
                <c:pt idx="39076">
                  <c:v>302.38600000000002</c:v>
                </c:pt>
                <c:pt idx="39077">
                  <c:v>336.24400000000003</c:v>
                </c:pt>
                <c:pt idx="39078">
                  <c:v>370.02199999999999</c:v>
                </c:pt>
                <c:pt idx="39079">
                  <c:v>403.71300000000002</c:v>
                </c:pt>
                <c:pt idx="39080">
                  <c:v>437.31099999999998</c:v>
                </c:pt>
                <c:pt idx="39081">
                  <c:v>470.80900000000003</c:v>
                </c:pt>
                <c:pt idx="39082">
                  <c:v>504.2</c:v>
                </c:pt>
                <c:pt idx="39083">
                  <c:v>537.47699999999998</c:v>
                </c:pt>
                <c:pt idx="39084">
                  <c:v>570.63400000000001</c:v>
                </c:pt>
                <c:pt idx="39085">
                  <c:v>603.66300000000001</c:v>
                </c:pt>
                <c:pt idx="39086">
                  <c:v>636.55899999999997</c:v>
                </c:pt>
                <c:pt idx="39087">
                  <c:v>669.31500000000005</c:v>
                </c:pt>
                <c:pt idx="39088">
                  <c:v>701.92399999999998</c:v>
                </c:pt>
                <c:pt idx="39089">
                  <c:v>734.37900000000002</c:v>
                </c:pt>
                <c:pt idx="39090">
                  <c:v>766.67499999999995</c:v>
                </c:pt>
                <c:pt idx="39091">
                  <c:v>798.803</c:v>
                </c:pt>
                <c:pt idx="39092">
                  <c:v>830.75900000000001</c:v>
                </c:pt>
                <c:pt idx="39093">
                  <c:v>862.53599999999994</c:v>
                </c:pt>
                <c:pt idx="39094">
                  <c:v>894.12599999999998</c:v>
                </c:pt>
                <c:pt idx="39095">
                  <c:v>925.52499999999998</c:v>
                </c:pt>
                <c:pt idx="39096">
                  <c:v>956.72500000000002</c:v>
                </c:pt>
                <c:pt idx="39097">
                  <c:v>987.721</c:v>
                </c:pt>
                <c:pt idx="39098" formatCode="0.00E+00">
                  <c:v>1018.51</c:v>
                </c:pt>
                <c:pt idx="39099" formatCode="0.00E+00">
                  <c:v>1049.07</c:v>
                </c:pt>
                <c:pt idx="39100" formatCode="0.00E+00">
                  <c:v>1079.42</c:v>
                </c:pt>
                <c:pt idx="39101" formatCode="0.00E+00">
                  <c:v>1109.53</c:v>
                </c:pt>
                <c:pt idx="39102" formatCode="0.00E+00">
                  <c:v>1139.4100000000001</c:v>
                </c:pt>
                <c:pt idx="39103" formatCode="0.00E+00">
                  <c:v>1169.05</c:v>
                </c:pt>
                <c:pt idx="39104" formatCode="0.00E+00">
                  <c:v>1198.44</c:v>
                </c:pt>
                <c:pt idx="39105" formatCode="0.00E+00">
                  <c:v>1227.58</c:v>
                </c:pt>
                <c:pt idx="39106" formatCode="0.00E+00">
                  <c:v>1256.46</c:v>
                </c:pt>
                <c:pt idx="39107" formatCode="0.00E+00">
                  <c:v>1285.08</c:v>
                </c:pt>
                <c:pt idx="39108" formatCode="0.00E+00">
                  <c:v>1313.42</c:v>
                </c:pt>
                <c:pt idx="39109" formatCode="0.00E+00">
                  <c:v>1341.49</c:v>
                </c:pt>
                <c:pt idx="39110" formatCode="0.00E+00">
                  <c:v>1369.28</c:v>
                </c:pt>
                <c:pt idx="39111" formatCode="0.00E+00">
                  <c:v>1396.78</c:v>
                </c:pt>
                <c:pt idx="39112" formatCode="0.00E+00">
                  <c:v>1423.99</c:v>
                </c:pt>
                <c:pt idx="39113" formatCode="0.00E+00">
                  <c:v>1450.9</c:v>
                </c:pt>
                <c:pt idx="39114" formatCode="0.00E+00">
                  <c:v>1477.51</c:v>
                </c:pt>
                <c:pt idx="39115" formatCode="0.00E+00">
                  <c:v>1503.8</c:v>
                </c:pt>
                <c:pt idx="39116" formatCode="0.00E+00">
                  <c:v>1529.79</c:v>
                </c:pt>
                <c:pt idx="39117" formatCode="0.00E+00">
                  <c:v>1555.45</c:v>
                </c:pt>
                <c:pt idx="39118" formatCode="0.00E+00">
                  <c:v>1580.79</c:v>
                </c:pt>
                <c:pt idx="39119" formatCode="0.00E+00">
                  <c:v>1605.81</c:v>
                </c:pt>
                <c:pt idx="39120" formatCode="0.00E+00">
                  <c:v>1630.48</c:v>
                </c:pt>
                <c:pt idx="39121" formatCode="0.00E+00">
                  <c:v>1654.82</c:v>
                </c:pt>
                <c:pt idx="39122" formatCode="0.00E+00">
                  <c:v>1678.82</c:v>
                </c:pt>
                <c:pt idx="39123" formatCode="0.00E+00">
                  <c:v>1702.47</c:v>
                </c:pt>
                <c:pt idx="39124" formatCode="0.00E+00">
                  <c:v>1725.76</c:v>
                </c:pt>
                <c:pt idx="39125" formatCode="0.00E+00">
                  <c:v>1748.69</c:v>
                </c:pt>
                <c:pt idx="39126" formatCode="0.00E+00">
                  <c:v>1771.27</c:v>
                </c:pt>
                <c:pt idx="39127" formatCode="0.00E+00">
                  <c:v>1793.47</c:v>
                </c:pt>
                <c:pt idx="39128" formatCode="0.00E+00">
                  <c:v>1815.31</c:v>
                </c:pt>
                <c:pt idx="39129" formatCode="0.00E+00">
                  <c:v>1836.77</c:v>
                </c:pt>
                <c:pt idx="39130" formatCode="0.00E+00">
                  <c:v>1857.85</c:v>
                </c:pt>
                <c:pt idx="39131" formatCode="0.00E+00">
                  <c:v>1878.55</c:v>
                </c:pt>
                <c:pt idx="39132" formatCode="0.00E+00">
                  <c:v>1898.85</c:v>
                </c:pt>
                <c:pt idx="39133" formatCode="0.00E+00">
                  <c:v>1918.77</c:v>
                </c:pt>
                <c:pt idx="39134" formatCode="0.00E+00">
                  <c:v>1938.29</c:v>
                </c:pt>
                <c:pt idx="39135" formatCode="0.00E+00">
                  <c:v>1957.41</c:v>
                </c:pt>
                <c:pt idx="39136" formatCode="0.00E+00">
                  <c:v>1976.13</c:v>
                </c:pt>
                <c:pt idx="39137" formatCode="0.00E+00">
                  <c:v>1994.44</c:v>
                </c:pt>
                <c:pt idx="39138" formatCode="0.00E+00">
                  <c:v>2012.34</c:v>
                </c:pt>
                <c:pt idx="39139" formatCode="0.00E+00">
                  <c:v>2029.83</c:v>
                </c:pt>
                <c:pt idx="39140" formatCode="0.00E+00">
                  <c:v>2046.9</c:v>
                </c:pt>
                <c:pt idx="39141" formatCode="0.00E+00">
                  <c:v>2063.5500000000002</c:v>
                </c:pt>
                <c:pt idx="39142" formatCode="0.00E+00">
                  <c:v>2079.77</c:v>
                </c:pt>
                <c:pt idx="39143" formatCode="0.00E+00">
                  <c:v>2095.5700000000002</c:v>
                </c:pt>
                <c:pt idx="39144" formatCode="0.00E+00">
                  <c:v>2110.94</c:v>
                </c:pt>
                <c:pt idx="39145" formatCode="0.00E+00">
                  <c:v>2125.87</c:v>
                </c:pt>
                <c:pt idx="39146" formatCode="0.00E+00">
                  <c:v>2140.37</c:v>
                </c:pt>
                <c:pt idx="39147" formatCode="0.00E+00">
                  <c:v>2154.4299999999998</c:v>
                </c:pt>
                <c:pt idx="39148" formatCode="0.00E+00">
                  <c:v>2168.0500000000002</c:v>
                </c:pt>
                <c:pt idx="39149" formatCode="0.00E+00">
                  <c:v>2181.2199999999998</c:v>
                </c:pt>
                <c:pt idx="39150" formatCode="0.00E+00">
                  <c:v>2193.9499999999998</c:v>
                </c:pt>
                <c:pt idx="39151" formatCode="0.00E+00">
                  <c:v>2206.2199999999998</c:v>
                </c:pt>
                <c:pt idx="39152" formatCode="0.00E+00">
                  <c:v>2218.0500000000002</c:v>
                </c:pt>
                <c:pt idx="39153" formatCode="0.00E+00">
                  <c:v>2229.42</c:v>
                </c:pt>
                <c:pt idx="39154" formatCode="0.00E+00">
                  <c:v>2240.34</c:v>
                </c:pt>
                <c:pt idx="39155" formatCode="0.00E+00">
                  <c:v>2250.8000000000002</c:v>
                </c:pt>
                <c:pt idx="39156" formatCode="0.00E+00">
                  <c:v>2260.8000000000002</c:v>
                </c:pt>
                <c:pt idx="39157" formatCode="0.00E+00">
                  <c:v>2270.34</c:v>
                </c:pt>
                <c:pt idx="39158" formatCode="0.00E+00">
                  <c:v>2279.41</c:v>
                </c:pt>
                <c:pt idx="39159" formatCode="0.00E+00">
                  <c:v>2288.02</c:v>
                </c:pt>
                <c:pt idx="39160" formatCode="0.00E+00">
                  <c:v>2296.16</c:v>
                </c:pt>
                <c:pt idx="39161" formatCode="0.00E+00">
                  <c:v>2303.84</c:v>
                </c:pt>
                <c:pt idx="39162" formatCode="0.00E+00">
                  <c:v>2311.04</c:v>
                </c:pt>
                <c:pt idx="39163" formatCode="0.00E+00">
                  <c:v>2317.77</c:v>
                </c:pt>
                <c:pt idx="39164" formatCode="0.00E+00">
                  <c:v>2324.04</c:v>
                </c:pt>
                <c:pt idx="39165" formatCode="0.00E+00">
                  <c:v>2329.8200000000002</c:v>
                </c:pt>
                <c:pt idx="39166" formatCode="0.00E+00">
                  <c:v>2335.14</c:v>
                </c:pt>
                <c:pt idx="39167" formatCode="0.00E+00">
                  <c:v>2339.98</c:v>
                </c:pt>
                <c:pt idx="39168" formatCode="0.00E+00">
                  <c:v>2344.34</c:v>
                </c:pt>
                <c:pt idx="39169" formatCode="0.00E+00">
                  <c:v>2348.23</c:v>
                </c:pt>
                <c:pt idx="39170" formatCode="0.00E+00">
                  <c:v>2351.64</c:v>
                </c:pt>
                <c:pt idx="39171" formatCode="0.00E+00">
                  <c:v>2354.5700000000002</c:v>
                </c:pt>
                <c:pt idx="39172" formatCode="0.00E+00">
                  <c:v>2357.02</c:v>
                </c:pt>
                <c:pt idx="39173" formatCode="0.00E+00">
                  <c:v>2358.9899999999998</c:v>
                </c:pt>
                <c:pt idx="39174" formatCode="0.00E+00">
                  <c:v>2360.4899999999998</c:v>
                </c:pt>
                <c:pt idx="39175" formatCode="0.00E+00">
                  <c:v>2361.5100000000002</c:v>
                </c:pt>
                <c:pt idx="39176" formatCode="0.00E+00">
                  <c:v>2362.04</c:v>
                </c:pt>
                <c:pt idx="39177" formatCode="0.00E+00">
                  <c:v>2362.1</c:v>
                </c:pt>
                <c:pt idx="39178" formatCode="0.00E+00">
                  <c:v>2361.6799999999998</c:v>
                </c:pt>
                <c:pt idx="39179" formatCode="0.00E+00">
                  <c:v>2360.7800000000002</c:v>
                </c:pt>
                <c:pt idx="39180" formatCode="0.00E+00">
                  <c:v>2359.41</c:v>
                </c:pt>
                <c:pt idx="39181" formatCode="0.00E+00">
                  <c:v>2357.5500000000002</c:v>
                </c:pt>
                <c:pt idx="39182" formatCode="0.00E+00">
                  <c:v>2355.2199999999998</c:v>
                </c:pt>
                <c:pt idx="39183" formatCode="0.00E+00">
                  <c:v>2352.41</c:v>
                </c:pt>
                <c:pt idx="39184" formatCode="0.00E+00">
                  <c:v>2349.13</c:v>
                </c:pt>
                <c:pt idx="39185" formatCode="0.00E+00">
                  <c:v>2345.37</c:v>
                </c:pt>
                <c:pt idx="39186" formatCode="0.00E+00">
                  <c:v>2341.14</c:v>
                </c:pt>
                <c:pt idx="39187" formatCode="0.00E+00">
                  <c:v>2336.4299999999998</c:v>
                </c:pt>
                <c:pt idx="39188" formatCode="0.00E+00">
                  <c:v>2331.25</c:v>
                </c:pt>
                <c:pt idx="39189" formatCode="0.00E+00">
                  <c:v>2325.6</c:v>
                </c:pt>
                <c:pt idx="39190" formatCode="0.00E+00">
                  <c:v>2319.48</c:v>
                </c:pt>
                <c:pt idx="39191" formatCode="0.00E+00">
                  <c:v>2312.9</c:v>
                </c:pt>
                <c:pt idx="39192" formatCode="0.00E+00">
                  <c:v>2305.84</c:v>
                </c:pt>
                <c:pt idx="39193" formatCode="0.00E+00">
                  <c:v>2298.33</c:v>
                </c:pt>
                <c:pt idx="39194" formatCode="0.00E+00">
                  <c:v>2290.34</c:v>
                </c:pt>
                <c:pt idx="39195" formatCode="0.00E+00">
                  <c:v>2281.9</c:v>
                </c:pt>
                <c:pt idx="39196" formatCode="0.00E+00">
                  <c:v>2273</c:v>
                </c:pt>
                <c:pt idx="39197" formatCode="0.00E+00">
                  <c:v>2263.64</c:v>
                </c:pt>
                <c:pt idx="39198" formatCode="0.00E+00">
                  <c:v>2253.8200000000002</c:v>
                </c:pt>
                <c:pt idx="39199" formatCode="0.00E+00">
                  <c:v>2243.56</c:v>
                </c:pt>
                <c:pt idx="39200" formatCode="0.00E+00">
                  <c:v>2232.83</c:v>
                </c:pt>
                <c:pt idx="39201" formatCode="0.00E+00">
                  <c:v>2221.67</c:v>
                </c:pt>
                <c:pt idx="39202" formatCode="0.00E+00">
                  <c:v>2210.0500000000002</c:v>
                </c:pt>
                <c:pt idx="39203" formatCode="0.00E+00">
                  <c:v>2197.9899999999998</c:v>
                </c:pt>
                <c:pt idx="39204" formatCode="0.00E+00">
                  <c:v>2185.4899999999998</c:v>
                </c:pt>
                <c:pt idx="39205" formatCode="0.00E+00">
                  <c:v>2172.5500000000002</c:v>
                </c:pt>
                <c:pt idx="39206" formatCode="0.00E+00">
                  <c:v>2159.17</c:v>
                </c:pt>
                <c:pt idx="39207" formatCode="0.00E+00">
                  <c:v>2145.37</c:v>
                </c:pt>
                <c:pt idx="39208" formatCode="0.00E+00">
                  <c:v>2131.13</c:v>
                </c:pt>
                <c:pt idx="39209" formatCode="0.00E+00">
                  <c:v>2116.46</c:v>
                </c:pt>
                <c:pt idx="39210" formatCode="0.00E+00">
                  <c:v>2101.37</c:v>
                </c:pt>
                <c:pt idx="39211" formatCode="0.00E+00">
                  <c:v>2085.86</c:v>
                </c:pt>
                <c:pt idx="39212" formatCode="0.00E+00">
                  <c:v>2069.9299999999998</c:v>
                </c:pt>
                <c:pt idx="39213" formatCode="0.00E+00">
                  <c:v>2053.59</c:v>
                </c:pt>
                <c:pt idx="39214" formatCode="0.00E+00">
                  <c:v>2036.84</c:v>
                </c:pt>
                <c:pt idx="39215" formatCode="0.00E+00">
                  <c:v>2019.68</c:v>
                </c:pt>
                <c:pt idx="39216" formatCode="0.00E+00">
                  <c:v>2002.12</c:v>
                </c:pt>
                <c:pt idx="39217" formatCode="0.00E+00">
                  <c:v>1984.15</c:v>
                </c:pt>
                <c:pt idx="39218" formatCode="0.00E+00">
                  <c:v>1965.79</c:v>
                </c:pt>
                <c:pt idx="39219" formatCode="0.00E+00">
                  <c:v>1947.04</c:v>
                </c:pt>
                <c:pt idx="39220" formatCode="0.00E+00">
                  <c:v>1927.9</c:v>
                </c:pt>
                <c:pt idx="39221" formatCode="0.00E+00">
                  <c:v>1908.38</c:v>
                </c:pt>
                <c:pt idx="39222" formatCode="0.00E+00">
                  <c:v>1888.48</c:v>
                </c:pt>
                <c:pt idx="39223" formatCode="0.00E+00">
                  <c:v>1868.2</c:v>
                </c:pt>
                <c:pt idx="39224" formatCode="0.00E+00">
                  <c:v>1847.55</c:v>
                </c:pt>
                <c:pt idx="39225" formatCode="0.00E+00">
                  <c:v>1826.53</c:v>
                </c:pt>
                <c:pt idx="39226" formatCode="0.00E+00">
                  <c:v>1805.15</c:v>
                </c:pt>
                <c:pt idx="39227" formatCode="0.00E+00">
                  <c:v>1783.41</c:v>
                </c:pt>
                <c:pt idx="39228" formatCode="0.00E+00">
                  <c:v>1761.31</c:v>
                </c:pt>
                <c:pt idx="39229" formatCode="0.00E+00">
                  <c:v>1738.87</c:v>
                </c:pt>
                <c:pt idx="39230" formatCode="0.00E+00">
                  <c:v>1716.08</c:v>
                </c:pt>
                <c:pt idx="39231" formatCode="0.00E+00">
                  <c:v>1692.95</c:v>
                </c:pt>
                <c:pt idx="39232" formatCode="0.00E+00">
                  <c:v>1669.49</c:v>
                </c:pt>
                <c:pt idx="39233" formatCode="0.00E+00">
                  <c:v>1645.69</c:v>
                </c:pt>
                <c:pt idx="39234" formatCode="0.00E+00">
                  <c:v>1621.58</c:v>
                </c:pt>
                <c:pt idx="39235" formatCode="0.00E+00">
                  <c:v>1597.14</c:v>
                </c:pt>
                <c:pt idx="39236" formatCode="0.00E+00">
                  <c:v>1572.38</c:v>
                </c:pt>
                <c:pt idx="39237" formatCode="0.00E+00">
                  <c:v>1547.32</c:v>
                </c:pt>
                <c:pt idx="39238" formatCode="0.00E+00">
                  <c:v>1521.95</c:v>
                </c:pt>
                <c:pt idx="39239" formatCode="0.00E+00">
                  <c:v>1496.28</c:v>
                </c:pt>
                <c:pt idx="39240" formatCode="0.00E+00">
                  <c:v>1470.31</c:v>
                </c:pt>
                <c:pt idx="39241" formatCode="0.00E+00">
                  <c:v>1444.06</c:v>
                </c:pt>
                <c:pt idx="39242" formatCode="0.00E+00">
                  <c:v>1417.52</c:v>
                </c:pt>
                <c:pt idx="39243" formatCode="0.00E+00">
                  <c:v>1390.71</c:v>
                </c:pt>
                <c:pt idx="39244" formatCode="0.00E+00">
                  <c:v>1363.62</c:v>
                </c:pt>
                <c:pt idx="39245" formatCode="0.00E+00">
                  <c:v>1336.26</c:v>
                </c:pt>
                <c:pt idx="39246" formatCode="0.00E+00">
                  <c:v>1308.6500000000001</c:v>
                </c:pt>
                <c:pt idx="39247" formatCode="0.00E+00">
                  <c:v>1280.77</c:v>
                </c:pt>
                <c:pt idx="39248" formatCode="0.00E+00">
                  <c:v>1252.6500000000001</c:v>
                </c:pt>
                <c:pt idx="39249" formatCode="0.00E+00">
                  <c:v>1224.29</c:v>
                </c:pt>
                <c:pt idx="39250" formatCode="0.00E+00">
                  <c:v>1195.68</c:v>
                </c:pt>
                <c:pt idx="39251" formatCode="0.00E+00">
                  <c:v>1166.8399999999999</c:v>
                </c:pt>
                <c:pt idx="39252" formatCode="0.00E+00">
                  <c:v>1137.78</c:v>
                </c:pt>
                <c:pt idx="39253" formatCode="0.00E+00">
                  <c:v>1108.49</c:v>
                </c:pt>
                <c:pt idx="39254" formatCode="0.00E+00">
                  <c:v>1079</c:v>
                </c:pt>
                <c:pt idx="39255" formatCode="0.00E+00">
                  <c:v>1049.29</c:v>
                </c:pt>
                <c:pt idx="39256" formatCode="0.00E+00">
                  <c:v>1019.38</c:v>
                </c:pt>
                <c:pt idx="39257">
                  <c:v>989.27099999999996</c:v>
                </c:pt>
                <c:pt idx="39258">
                  <c:v>958.97400000000005</c:v>
                </c:pt>
                <c:pt idx="39259">
                  <c:v>928.49300000000005</c:v>
                </c:pt>
                <c:pt idx="39260">
                  <c:v>897.83500000000004</c:v>
                </c:pt>
                <c:pt idx="39261">
                  <c:v>867.005</c:v>
                </c:pt>
                <c:pt idx="39262">
                  <c:v>836.01</c:v>
                </c:pt>
                <c:pt idx="39263">
                  <c:v>804.85599999999999</c:v>
                </c:pt>
                <c:pt idx="39264">
                  <c:v>773.55</c:v>
                </c:pt>
                <c:pt idx="39265">
                  <c:v>742.09799999999996</c:v>
                </c:pt>
                <c:pt idx="39266">
                  <c:v>710.50599999999997</c:v>
                </c:pt>
                <c:pt idx="39267">
                  <c:v>678.78099999999995</c:v>
                </c:pt>
                <c:pt idx="39268">
                  <c:v>646.92899999999997</c:v>
                </c:pt>
                <c:pt idx="39269">
                  <c:v>614.95699999999999</c:v>
                </c:pt>
                <c:pt idx="39270">
                  <c:v>582.87099999999998</c:v>
                </c:pt>
                <c:pt idx="39271">
                  <c:v>550.67899999999997</c:v>
                </c:pt>
                <c:pt idx="39272">
                  <c:v>518.38499999999999</c:v>
                </c:pt>
                <c:pt idx="39273">
                  <c:v>485.99799999999999</c:v>
                </c:pt>
                <c:pt idx="39274">
                  <c:v>453.524</c:v>
                </c:pt>
                <c:pt idx="39275">
                  <c:v>420.96800000000002</c:v>
                </c:pt>
                <c:pt idx="39276">
                  <c:v>388.339</c:v>
                </c:pt>
                <c:pt idx="39277">
                  <c:v>355.642</c:v>
                </c:pt>
                <c:pt idx="39278">
                  <c:v>322.88400000000001</c:v>
                </c:pt>
                <c:pt idx="39279">
                  <c:v>290.072</c:v>
                </c:pt>
                <c:pt idx="39280">
                  <c:v>257.21199999999999</c:v>
                </c:pt>
                <c:pt idx="39281">
                  <c:v>224.31200000000001</c:v>
                </c:pt>
                <c:pt idx="39282">
                  <c:v>191.37700000000001</c:v>
                </c:pt>
                <c:pt idx="39283">
                  <c:v>158.41499999999999</c:v>
                </c:pt>
                <c:pt idx="39284">
                  <c:v>125.432</c:v>
                </c:pt>
                <c:pt idx="39285">
                  <c:v>92.435299999999998</c:v>
                </c:pt>
                <c:pt idx="39286">
                  <c:v>59.430999999999997</c:v>
                </c:pt>
                <c:pt idx="39287">
                  <c:v>26.425999999999998</c:v>
                </c:pt>
                <c:pt idx="39288">
                  <c:v>-6.5730700000000004</c:v>
                </c:pt>
                <c:pt idx="39289">
                  <c:v>-39.559399999999997</c:v>
                </c:pt>
                <c:pt idx="39290">
                  <c:v>-72.526499999999999</c:v>
                </c:pt>
                <c:pt idx="39291">
                  <c:v>-105.467</c:v>
                </c:pt>
                <c:pt idx="39292">
                  <c:v>-138.376</c:v>
                </c:pt>
                <c:pt idx="39293">
                  <c:v>-171.245</c:v>
                </c:pt>
                <c:pt idx="39294">
                  <c:v>-204.06800000000001</c:v>
                </c:pt>
                <c:pt idx="39295">
                  <c:v>-236.83799999999999</c:v>
                </c:pt>
                <c:pt idx="39296">
                  <c:v>-269.54899999999998</c:v>
                </c:pt>
                <c:pt idx="39297">
                  <c:v>-302.19400000000002</c:v>
                </c:pt>
                <c:pt idx="39298">
                  <c:v>-334.767</c:v>
                </c:pt>
                <c:pt idx="39299">
                  <c:v>-367.26</c:v>
                </c:pt>
                <c:pt idx="39300">
                  <c:v>-399.66800000000001</c:v>
                </c:pt>
                <c:pt idx="39301">
                  <c:v>-431.98399999999998</c:v>
                </c:pt>
                <c:pt idx="39302">
                  <c:v>-464.202</c:v>
                </c:pt>
                <c:pt idx="39303">
                  <c:v>-496.31400000000002</c:v>
                </c:pt>
                <c:pt idx="39304">
                  <c:v>-528.31399999999996</c:v>
                </c:pt>
                <c:pt idx="39305">
                  <c:v>-560.19600000000003</c:v>
                </c:pt>
                <c:pt idx="39306">
                  <c:v>-591.95399999999995</c:v>
                </c:pt>
                <c:pt idx="39307">
                  <c:v>-623.58100000000002</c:v>
                </c:pt>
                <c:pt idx="39308">
                  <c:v>-655.07100000000003</c:v>
                </c:pt>
                <c:pt idx="39309">
                  <c:v>-686.41700000000003</c:v>
                </c:pt>
                <c:pt idx="39310">
                  <c:v>-717.61300000000006</c:v>
                </c:pt>
                <c:pt idx="39311">
                  <c:v>-748.65300000000002</c:v>
                </c:pt>
                <c:pt idx="39312">
                  <c:v>-779.53099999999995</c:v>
                </c:pt>
                <c:pt idx="39313">
                  <c:v>-810.24</c:v>
                </c:pt>
                <c:pt idx="39314">
                  <c:v>-840.774</c:v>
                </c:pt>
                <c:pt idx="39315">
                  <c:v>-871.12800000000004</c:v>
                </c:pt>
                <c:pt idx="39316">
                  <c:v>-901.29399999999998</c:v>
                </c:pt>
                <c:pt idx="39317">
                  <c:v>-931.26700000000005</c:v>
                </c:pt>
                <c:pt idx="39318">
                  <c:v>-961.04100000000005</c:v>
                </c:pt>
                <c:pt idx="39319">
                  <c:v>-990.61099999999999</c:v>
                </c:pt>
                <c:pt idx="39320" formatCode="0.00E+00">
                  <c:v>-1019.97</c:v>
                </c:pt>
                <c:pt idx="39321" formatCode="0.00E+00">
                  <c:v>-1049.1099999999999</c:v>
                </c:pt>
                <c:pt idx="39322" formatCode="0.00E+00">
                  <c:v>-1078.03</c:v>
                </c:pt>
                <c:pt idx="39323" formatCode="0.00E+00">
                  <c:v>-1106.72</c:v>
                </c:pt>
                <c:pt idx="39324" formatCode="0.00E+00">
                  <c:v>-1135.18</c:v>
                </c:pt>
                <c:pt idx="39325" formatCode="0.00E+00">
                  <c:v>-1163.3900000000001</c:v>
                </c:pt>
                <c:pt idx="39326" formatCode="0.00E+00">
                  <c:v>-1191.3599999999999</c:v>
                </c:pt>
                <c:pt idx="39327" formatCode="0.00E+00">
                  <c:v>-1219.08</c:v>
                </c:pt>
                <c:pt idx="39328" formatCode="0.00E+00">
                  <c:v>-1246.55</c:v>
                </c:pt>
                <c:pt idx="39329" formatCode="0.00E+00">
                  <c:v>-1273.75</c:v>
                </c:pt>
                <c:pt idx="39330" formatCode="0.00E+00">
                  <c:v>-1300.68</c:v>
                </c:pt>
                <c:pt idx="39331" formatCode="0.00E+00">
                  <c:v>-1327.34</c:v>
                </c:pt>
                <c:pt idx="39332" formatCode="0.00E+00">
                  <c:v>-1353.72</c:v>
                </c:pt>
                <c:pt idx="39333" formatCode="0.00E+00">
                  <c:v>-1379.82</c:v>
                </c:pt>
                <c:pt idx="39334" formatCode="0.00E+00">
                  <c:v>-1405.63</c:v>
                </c:pt>
                <c:pt idx="39335" formatCode="0.00E+00">
                  <c:v>-1431.15</c:v>
                </c:pt>
                <c:pt idx="39336" formatCode="0.00E+00">
                  <c:v>-1456.37</c:v>
                </c:pt>
                <c:pt idx="39337" formatCode="0.00E+00">
                  <c:v>-1481.28</c:v>
                </c:pt>
                <c:pt idx="39338" formatCode="0.00E+00">
                  <c:v>-1505.89</c:v>
                </c:pt>
                <c:pt idx="39339" formatCode="0.00E+00">
                  <c:v>-1530.18</c:v>
                </c:pt>
                <c:pt idx="39340" formatCode="0.00E+00">
                  <c:v>-1554.15</c:v>
                </c:pt>
                <c:pt idx="39341" formatCode="0.00E+00">
                  <c:v>-1577.8</c:v>
                </c:pt>
                <c:pt idx="39342" formatCode="0.00E+00">
                  <c:v>-1601.12</c:v>
                </c:pt>
                <c:pt idx="39343" formatCode="0.00E+00">
                  <c:v>-1624.11</c:v>
                </c:pt>
                <c:pt idx="39344" formatCode="0.00E+00">
                  <c:v>-1646.76</c:v>
                </c:pt>
                <c:pt idx="39345" formatCode="0.00E+00">
                  <c:v>-1669.07</c:v>
                </c:pt>
                <c:pt idx="39346" formatCode="0.00E+00">
                  <c:v>-1691.04</c:v>
                </c:pt>
                <c:pt idx="39347" formatCode="0.00E+00">
                  <c:v>-1712.65</c:v>
                </c:pt>
                <c:pt idx="39348" formatCode="0.00E+00">
                  <c:v>-1733.91</c:v>
                </c:pt>
                <c:pt idx="39349" formatCode="0.00E+00">
                  <c:v>-1754.81</c:v>
                </c:pt>
                <c:pt idx="39350" formatCode="0.00E+00">
                  <c:v>-1775.35</c:v>
                </c:pt>
                <c:pt idx="39351" formatCode="0.00E+00">
                  <c:v>-1795.52</c:v>
                </c:pt>
                <c:pt idx="39352" formatCode="0.00E+00">
                  <c:v>-1815.32</c:v>
                </c:pt>
                <c:pt idx="39353" formatCode="0.00E+00">
                  <c:v>-1834.75</c:v>
                </c:pt>
                <c:pt idx="39354" formatCode="0.00E+00">
                  <c:v>-1853.79</c:v>
                </c:pt>
                <c:pt idx="39355" formatCode="0.00E+00">
                  <c:v>-1872.46</c:v>
                </c:pt>
                <c:pt idx="39356" formatCode="0.00E+00">
                  <c:v>-1890.74</c:v>
                </c:pt>
                <c:pt idx="39357" formatCode="0.00E+00">
                  <c:v>-1908.63</c:v>
                </c:pt>
                <c:pt idx="39358" formatCode="0.00E+00">
                  <c:v>-1926.12</c:v>
                </c:pt>
                <c:pt idx="39359" formatCode="0.00E+00">
                  <c:v>-1943.22</c:v>
                </c:pt>
                <c:pt idx="39360" formatCode="0.00E+00">
                  <c:v>-1959.92</c:v>
                </c:pt>
                <c:pt idx="39361" formatCode="0.00E+00">
                  <c:v>-1976.22</c:v>
                </c:pt>
                <c:pt idx="39362" formatCode="0.00E+00">
                  <c:v>-1992.11</c:v>
                </c:pt>
                <c:pt idx="39363" formatCode="0.00E+00">
                  <c:v>-2007.59</c:v>
                </c:pt>
                <c:pt idx="39364" formatCode="0.00E+00">
                  <c:v>-2022.66</c:v>
                </c:pt>
                <c:pt idx="39365" formatCode="0.00E+00">
                  <c:v>-2037.32</c:v>
                </c:pt>
                <c:pt idx="39366" formatCode="0.00E+00">
                  <c:v>-2051.5500000000002</c:v>
                </c:pt>
                <c:pt idx="39367" formatCode="0.00E+00">
                  <c:v>-2065.37</c:v>
                </c:pt>
                <c:pt idx="39368" formatCode="0.00E+00">
                  <c:v>-2078.7600000000002</c:v>
                </c:pt>
                <c:pt idx="39369" formatCode="0.00E+00">
                  <c:v>-2091.73</c:v>
                </c:pt>
                <c:pt idx="39370" formatCode="0.00E+00">
                  <c:v>-2104.2600000000002</c:v>
                </c:pt>
                <c:pt idx="39371" formatCode="0.00E+00">
                  <c:v>-2116.37</c:v>
                </c:pt>
                <c:pt idx="39372" formatCode="0.00E+00">
                  <c:v>-2128.04</c:v>
                </c:pt>
                <c:pt idx="39373" formatCode="0.00E+00">
                  <c:v>-2139.2800000000002</c:v>
                </c:pt>
                <c:pt idx="39374" formatCode="0.00E+00">
                  <c:v>-2150.08</c:v>
                </c:pt>
                <c:pt idx="39375" formatCode="0.00E+00">
                  <c:v>-2160.4499999999998</c:v>
                </c:pt>
                <c:pt idx="39376" formatCode="0.00E+00">
                  <c:v>-2170.37</c:v>
                </c:pt>
                <c:pt idx="39377" formatCode="0.00E+00">
                  <c:v>-2179.84</c:v>
                </c:pt>
                <c:pt idx="39378" formatCode="0.00E+00">
                  <c:v>-2188.87</c:v>
                </c:pt>
                <c:pt idx="39379" formatCode="0.00E+00">
                  <c:v>-2197.46</c:v>
                </c:pt>
                <c:pt idx="39380" formatCode="0.00E+00">
                  <c:v>-2205.6</c:v>
                </c:pt>
                <c:pt idx="39381" formatCode="0.00E+00">
                  <c:v>-2213.2800000000002</c:v>
                </c:pt>
                <c:pt idx="39382" formatCode="0.00E+00">
                  <c:v>-2220.52</c:v>
                </c:pt>
                <c:pt idx="39383" formatCode="0.00E+00">
                  <c:v>-2227.3000000000002</c:v>
                </c:pt>
                <c:pt idx="39384" formatCode="0.00E+00">
                  <c:v>-2233.63</c:v>
                </c:pt>
                <c:pt idx="39385" formatCode="0.00E+00">
                  <c:v>-2239.5</c:v>
                </c:pt>
                <c:pt idx="39386" formatCode="0.00E+00">
                  <c:v>-2244.92</c:v>
                </c:pt>
                <c:pt idx="39387" formatCode="0.00E+00">
                  <c:v>-2249.88</c:v>
                </c:pt>
                <c:pt idx="39388" formatCode="0.00E+00">
                  <c:v>-2254.39</c:v>
                </c:pt>
                <c:pt idx="39389" formatCode="0.00E+00">
                  <c:v>-2258.4299999999998</c:v>
                </c:pt>
                <c:pt idx="39390" formatCode="0.00E+00">
                  <c:v>-2262.02</c:v>
                </c:pt>
                <c:pt idx="39391" formatCode="0.00E+00">
                  <c:v>-2265.15</c:v>
                </c:pt>
                <c:pt idx="39392" formatCode="0.00E+00">
                  <c:v>-2267.81</c:v>
                </c:pt>
                <c:pt idx="39393" formatCode="0.00E+00">
                  <c:v>-2270.02</c:v>
                </c:pt>
                <c:pt idx="39394" formatCode="0.00E+00">
                  <c:v>-2271.7600000000002</c:v>
                </c:pt>
                <c:pt idx="39395" formatCode="0.00E+00">
                  <c:v>-2273.0500000000002</c:v>
                </c:pt>
                <c:pt idx="39396" formatCode="0.00E+00">
                  <c:v>-2273.87</c:v>
                </c:pt>
                <c:pt idx="39397" formatCode="0.00E+00">
                  <c:v>-2274.23</c:v>
                </c:pt>
                <c:pt idx="39398" formatCode="0.00E+00">
                  <c:v>-2274.13</c:v>
                </c:pt>
                <c:pt idx="39399" formatCode="0.00E+00">
                  <c:v>-2273.5700000000002</c:v>
                </c:pt>
                <c:pt idx="39400" formatCode="0.00E+00">
                  <c:v>-2272.5500000000002</c:v>
                </c:pt>
                <c:pt idx="39401" formatCode="0.00E+00">
                  <c:v>-2271.0700000000002</c:v>
                </c:pt>
                <c:pt idx="39402" formatCode="0.00E+00">
                  <c:v>-2269.12</c:v>
                </c:pt>
                <c:pt idx="39403" formatCode="0.00E+00">
                  <c:v>-2266.7199999999998</c:v>
                </c:pt>
                <c:pt idx="39404" formatCode="0.00E+00">
                  <c:v>-2263.86</c:v>
                </c:pt>
                <c:pt idx="39405" formatCode="0.00E+00">
                  <c:v>-2260.5500000000002</c:v>
                </c:pt>
                <c:pt idx="39406" formatCode="0.00E+00">
                  <c:v>-2256.77</c:v>
                </c:pt>
                <c:pt idx="39407" formatCode="0.00E+00">
                  <c:v>-2252.54</c:v>
                </c:pt>
                <c:pt idx="39408" formatCode="0.00E+00">
                  <c:v>-2247.86</c:v>
                </c:pt>
                <c:pt idx="39409" formatCode="0.00E+00">
                  <c:v>-2242.7199999999998</c:v>
                </c:pt>
                <c:pt idx="39410" formatCode="0.00E+00">
                  <c:v>-2237.13</c:v>
                </c:pt>
                <c:pt idx="39411" formatCode="0.00E+00">
                  <c:v>-2231.08</c:v>
                </c:pt>
                <c:pt idx="39412" formatCode="0.00E+00">
                  <c:v>-2224.59</c:v>
                </c:pt>
                <c:pt idx="39413" formatCode="0.00E+00">
                  <c:v>-2217.65</c:v>
                </c:pt>
                <c:pt idx="39414" formatCode="0.00E+00">
                  <c:v>-2210.2600000000002</c:v>
                </c:pt>
                <c:pt idx="39415" formatCode="0.00E+00">
                  <c:v>-2202.42</c:v>
                </c:pt>
                <c:pt idx="39416" formatCode="0.00E+00">
                  <c:v>-2194.14</c:v>
                </c:pt>
                <c:pt idx="39417" formatCode="0.00E+00">
                  <c:v>-2185.42</c:v>
                </c:pt>
                <c:pt idx="39418" formatCode="0.00E+00">
                  <c:v>-2176.2600000000002</c:v>
                </c:pt>
                <c:pt idx="39419" formatCode="0.00E+00">
                  <c:v>-2166.66</c:v>
                </c:pt>
                <c:pt idx="39420" formatCode="0.00E+00">
                  <c:v>-2156.63</c:v>
                </c:pt>
                <c:pt idx="39421" formatCode="0.00E+00">
                  <c:v>-2146.16</c:v>
                </c:pt>
                <c:pt idx="39422" formatCode="0.00E+00">
                  <c:v>-2135.2600000000002</c:v>
                </c:pt>
                <c:pt idx="39423" formatCode="0.00E+00">
                  <c:v>-2123.9299999999998</c:v>
                </c:pt>
                <c:pt idx="39424" formatCode="0.00E+00">
                  <c:v>-2112.1799999999998</c:v>
                </c:pt>
                <c:pt idx="39425" formatCode="0.00E+00">
                  <c:v>-2100</c:v>
                </c:pt>
                <c:pt idx="39426" formatCode="0.00E+00">
                  <c:v>-2087.4</c:v>
                </c:pt>
                <c:pt idx="39427" formatCode="0.00E+00">
                  <c:v>-2074.38</c:v>
                </c:pt>
                <c:pt idx="39428" formatCode="0.00E+00">
                  <c:v>-2060.94</c:v>
                </c:pt>
                <c:pt idx="39429" formatCode="0.00E+00">
                  <c:v>-2047.09</c:v>
                </c:pt>
                <c:pt idx="39430" formatCode="0.00E+00">
                  <c:v>-2032.83</c:v>
                </c:pt>
                <c:pt idx="39431" formatCode="0.00E+00">
                  <c:v>-2018.17</c:v>
                </c:pt>
                <c:pt idx="39432" formatCode="0.00E+00">
                  <c:v>-2003.1</c:v>
                </c:pt>
                <c:pt idx="39433" formatCode="0.00E+00">
                  <c:v>-1987.63</c:v>
                </c:pt>
                <c:pt idx="39434" formatCode="0.00E+00">
                  <c:v>-1971.76</c:v>
                </c:pt>
                <c:pt idx="39435" formatCode="0.00E+00">
                  <c:v>-1955.5</c:v>
                </c:pt>
                <c:pt idx="39436" formatCode="0.00E+00">
                  <c:v>-1938.84</c:v>
                </c:pt>
                <c:pt idx="39437" formatCode="0.00E+00">
                  <c:v>-1921.8</c:v>
                </c:pt>
                <c:pt idx="39438" formatCode="0.00E+00">
                  <c:v>-1904.38</c:v>
                </c:pt>
                <c:pt idx="39439" formatCode="0.00E+00">
                  <c:v>-1886.57</c:v>
                </c:pt>
                <c:pt idx="39440" formatCode="0.00E+00">
                  <c:v>-1868.39</c:v>
                </c:pt>
                <c:pt idx="39441" formatCode="0.00E+00">
                  <c:v>-1849.84</c:v>
                </c:pt>
                <c:pt idx="39442" formatCode="0.00E+00">
                  <c:v>-1830.92</c:v>
                </c:pt>
                <c:pt idx="39443" formatCode="0.00E+00">
                  <c:v>-1811.63</c:v>
                </c:pt>
                <c:pt idx="39444" formatCode="0.00E+00">
                  <c:v>-1791.99</c:v>
                </c:pt>
                <c:pt idx="39445" formatCode="0.00E+00">
                  <c:v>-1771.98</c:v>
                </c:pt>
                <c:pt idx="39446" formatCode="0.00E+00">
                  <c:v>-1751.63</c:v>
                </c:pt>
                <c:pt idx="39447" formatCode="0.00E+00">
                  <c:v>-1730.92</c:v>
                </c:pt>
                <c:pt idx="39448" formatCode="0.00E+00">
                  <c:v>-1709.88</c:v>
                </c:pt>
                <c:pt idx="39449" formatCode="0.00E+00">
                  <c:v>-1688.49</c:v>
                </c:pt>
                <c:pt idx="39450" formatCode="0.00E+00">
                  <c:v>-1666.77</c:v>
                </c:pt>
                <c:pt idx="39451" formatCode="0.00E+00">
                  <c:v>-1644.72</c:v>
                </c:pt>
                <c:pt idx="39452" formatCode="0.00E+00">
                  <c:v>-1622.34</c:v>
                </c:pt>
                <c:pt idx="39453" formatCode="0.00E+00">
                  <c:v>-1599.64</c:v>
                </c:pt>
                <c:pt idx="39454" formatCode="0.00E+00">
                  <c:v>-1576.62</c:v>
                </c:pt>
                <c:pt idx="39455" formatCode="0.00E+00">
                  <c:v>-1553.3</c:v>
                </c:pt>
                <c:pt idx="39456" formatCode="0.00E+00">
                  <c:v>-1529.66</c:v>
                </c:pt>
                <c:pt idx="39457" formatCode="0.00E+00">
                  <c:v>-1505.73</c:v>
                </c:pt>
                <c:pt idx="39458" formatCode="0.00E+00">
                  <c:v>-1481.5</c:v>
                </c:pt>
                <c:pt idx="39459" formatCode="0.00E+00">
                  <c:v>-1456.97</c:v>
                </c:pt>
                <c:pt idx="39460" formatCode="0.00E+00">
                  <c:v>-1432.16</c:v>
                </c:pt>
                <c:pt idx="39461" formatCode="0.00E+00">
                  <c:v>-1407.07</c:v>
                </c:pt>
                <c:pt idx="39462" formatCode="0.00E+00">
                  <c:v>-1381.7</c:v>
                </c:pt>
                <c:pt idx="39463" formatCode="0.00E+00">
                  <c:v>-1356.06</c:v>
                </c:pt>
                <c:pt idx="39464" formatCode="0.00E+00">
                  <c:v>-1330.15</c:v>
                </c:pt>
                <c:pt idx="39465" formatCode="0.00E+00">
                  <c:v>-1303.98</c:v>
                </c:pt>
                <c:pt idx="39466" formatCode="0.00E+00">
                  <c:v>-1277.56</c:v>
                </c:pt>
                <c:pt idx="39467" formatCode="0.00E+00">
                  <c:v>-1250.8800000000001</c:v>
                </c:pt>
                <c:pt idx="39468" formatCode="0.00E+00">
                  <c:v>-1223.97</c:v>
                </c:pt>
                <c:pt idx="39469" formatCode="0.00E+00">
                  <c:v>-1196.81</c:v>
                </c:pt>
                <c:pt idx="39470" formatCode="0.00E+00">
                  <c:v>-1169.42</c:v>
                </c:pt>
                <c:pt idx="39471" formatCode="0.00E+00">
                  <c:v>-1141.8</c:v>
                </c:pt>
                <c:pt idx="39472" formatCode="0.00E+00">
                  <c:v>-1113.97</c:v>
                </c:pt>
                <c:pt idx="39473" formatCode="0.00E+00">
                  <c:v>-1085.9100000000001</c:v>
                </c:pt>
                <c:pt idx="39474" formatCode="0.00E+00">
                  <c:v>-1057.6400000000001</c:v>
                </c:pt>
                <c:pt idx="39475" formatCode="0.00E+00">
                  <c:v>-1029.17</c:v>
                </c:pt>
                <c:pt idx="39476" formatCode="0.00E+00">
                  <c:v>-1000.51</c:v>
                </c:pt>
                <c:pt idx="39477">
                  <c:v>-971.64300000000003</c:v>
                </c:pt>
                <c:pt idx="39478">
                  <c:v>-942.59400000000005</c:v>
                </c:pt>
                <c:pt idx="39479">
                  <c:v>-913.36400000000003</c:v>
                </c:pt>
                <c:pt idx="39480">
                  <c:v>-883.95799999999997</c:v>
                </c:pt>
                <c:pt idx="39481">
                  <c:v>-854.38400000000001</c:v>
                </c:pt>
                <c:pt idx="39482">
                  <c:v>-824.64700000000005</c:v>
                </c:pt>
                <c:pt idx="39483">
                  <c:v>-794.75199999999995</c:v>
                </c:pt>
                <c:pt idx="39484">
                  <c:v>-764.70699999999999</c:v>
                </c:pt>
                <c:pt idx="39485">
                  <c:v>-734.51700000000005</c:v>
                </c:pt>
                <c:pt idx="39486">
                  <c:v>-704.18899999999996</c:v>
                </c:pt>
                <c:pt idx="39487">
                  <c:v>-673.72799999999995</c:v>
                </c:pt>
                <c:pt idx="39488">
                  <c:v>-643.14200000000005</c:v>
                </c:pt>
                <c:pt idx="39489">
                  <c:v>-612.43499999999995</c:v>
                </c:pt>
                <c:pt idx="39490">
                  <c:v>-581.61500000000001</c:v>
                </c:pt>
                <c:pt idx="39491">
                  <c:v>-550.68799999999999</c:v>
                </c:pt>
                <c:pt idx="39492">
                  <c:v>-519.65899999999999</c:v>
                </c:pt>
                <c:pt idx="39493">
                  <c:v>-488.536</c:v>
                </c:pt>
                <c:pt idx="39494">
                  <c:v>-457.32499999999999</c:v>
                </c:pt>
                <c:pt idx="39495">
                  <c:v>-426.03100000000001</c:v>
                </c:pt>
                <c:pt idx="39496">
                  <c:v>-394.66199999999998</c:v>
                </c:pt>
                <c:pt idx="39497">
                  <c:v>-363.22399999999999</c:v>
                </c:pt>
                <c:pt idx="39498">
                  <c:v>-331.72300000000001</c:v>
                </c:pt>
                <c:pt idx="39499">
                  <c:v>-300.166</c:v>
                </c:pt>
                <c:pt idx="39500">
                  <c:v>-268.55799999999999</c:v>
                </c:pt>
                <c:pt idx="39501">
                  <c:v>-236.90700000000001</c:v>
                </c:pt>
                <c:pt idx="39502">
                  <c:v>-205.21899999999999</c:v>
                </c:pt>
                <c:pt idx="39503">
                  <c:v>-173.5</c:v>
                </c:pt>
                <c:pt idx="39504">
                  <c:v>-141.75700000000001</c:v>
                </c:pt>
                <c:pt idx="39505">
                  <c:v>-109.996</c:v>
                </c:pt>
                <c:pt idx="39506">
                  <c:v>-78.2239</c:v>
                </c:pt>
                <c:pt idx="39507">
                  <c:v>-46.4467</c:v>
                </c:pt>
                <c:pt idx="39508">
                  <c:v>-14.6709</c:v>
                </c:pt>
                <c:pt idx="39509">
                  <c:v>17.096900000000002</c:v>
                </c:pt>
                <c:pt idx="39510">
                  <c:v>48.850299999999997</c:v>
                </c:pt>
                <c:pt idx="39511">
                  <c:v>80.582899999999995</c:v>
                </c:pt>
                <c:pt idx="39512">
                  <c:v>112.288</c:v>
                </c:pt>
                <c:pt idx="39513">
                  <c:v>143.96</c:v>
                </c:pt>
                <c:pt idx="39514">
                  <c:v>175.59200000000001</c:v>
                </c:pt>
                <c:pt idx="39515">
                  <c:v>207.17699999999999</c:v>
                </c:pt>
                <c:pt idx="39516">
                  <c:v>238.709</c:v>
                </c:pt>
                <c:pt idx="39517">
                  <c:v>270.18200000000002</c:v>
                </c:pt>
                <c:pt idx="39518">
                  <c:v>301.58999999999997</c:v>
                </c:pt>
                <c:pt idx="39519">
                  <c:v>332.92599999999999</c:v>
                </c:pt>
                <c:pt idx="39520">
                  <c:v>364.18299999999999</c:v>
                </c:pt>
                <c:pt idx="39521">
                  <c:v>395.35599999999999</c:v>
                </c:pt>
                <c:pt idx="39522">
                  <c:v>426.43799999999999</c:v>
                </c:pt>
                <c:pt idx="39523">
                  <c:v>457.423</c:v>
                </c:pt>
                <c:pt idx="39524">
                  <c:v>488.30399999999997</c:v>
                </c:pt>
                <c:pt idx="39525">
                  <c:v>519.07600000000002</c:v>
                </c:pt>
                <c:pt idx="39526">
                  <c:v>549.73199999999997</c:v>
                </c:pt>
                <c:pt idx="39527">
                  <c:v>580.26599999999996</c:v>
                </c:pt>
                <c:pt idx="39528">
                  <c:v>610.673</c:v>
                </c:pt>
                <c:pt idx="39529">
                  <c:v>640.94399999999996</c:v>
                </c:pt>
                <c:pt idx="39530">
                  <c:v>671.07600000000002</c:v>
                </c:pt>
                <c:pt idx="39531">
                  <c:v>701.06100000000004</c:v>
                </c:pt>
                <c:pt idx="39532">
                  <c:v>730.89400000000001</c:v>
                </c:pt>
                <c:pt idx="39533">
                  <c:v>760.56799999999998</c:v>
                </c:pt>
                <c:pt idx="39534">
                  <c:v>790.07799999999997</c:v>
                </c:pt>
                <c:pt idx="39535">
                  <c:v>819.41800000000001</c:v>
                </c:pt>
                <c:pt idx="39536">
                  <c:v>848.58199999999999</c:v>
                </c:pt>
                <c:pt idx="39537">
                  <c:v>877.56299999999999</c:v>
                </c:pt>
                <c:pt idx="39538">
                  <c:v>906.35699999999997</c:v>
                </c:pt>
                <c:pt idx="39539">
                  <c:v>934.95699999999999</c:v>
                </c:pt>
                <c:pt idx="39540">
                  <c:v>963.35799999999995</c:v>
                </c:pt>
                <c:pt idx="39541">
                  <c:v>991.55399999999997</c:v>
                </c:pt>
                <c:pt idx="39542" formatCode="0.00E+00">
                  <c:v>1019.54</c:v>
                </c:pt>
                <c:pt idx="39543" formatCode="0.00E+00">
                  <c:v>1047.31</c:v>
                </c:pt>
                <c:pt idx="39544" formatCode="0.00E+00">
                  <c:v>1074.8499999999999</c:v>
                </c:pt>
                <c:pt idx="39545" formatCode="0.00E+00">
                  <c:v>1102.17</c:v>
                </c:pt>
                <c:pt idx="39546" formatCode="0.00E+00">
                  <c:v>1129.26</c:v>
                </c:pt>
                <c:pt idx="39547" formatCode="0.00E+00">
                  <c:v>1156.1099999999999</c:v>
                </c:pt>
                <c:pt idx="39548" formatCode="0.00E+00">
                  <c:v>1182.71</c:v>
                </c:pt>
                <c:pt idx="39549" formatCode="0.00E+00">
                  <c:v>1209.07</c:v>
                </c:pt>
                <c:pt idx="39550" formatCode="0.00E+00">
                  <c:v>1235.17</c:v>
                </c:pt>
                <c:pt idx="39551" formatCode="0.00E+00">
                  <c:v>1261.02</c:v>
                </c:pt>
                <c:pt idx="39552" formatCode="0.00E+00">
                  <c:v>1286.5899999999999</c:v>
                </c:pt>
                <c:pt idx="39553" formatCode="0.00E+00">
                  <c:v>1311.9</c:v>
                </c:pt>
                <c:pt idx="39554" formatCode="0.00E+00">
                  <c:v>1336.94</c:v>
                </c:pt>
                <c:pt idx="39555" formatCode="0.00E+00">
                  <c:v>1361.69</c:v>
                </c:pt>
                <c:pt idx="39556" formatCode="0.00E+00">
                  <c:v>1386.16</c:v>
                </c:pt>
                <c:pt idx="39557" formatCode="0.00E+00">
                  <c:v>1410.34</c:v>
                </c:pt>
                <c:pt idx="39558" formatCode="0.00E+00">
                  <c:v>1434.23</c:v>
                </c:pt>
                <c:pt idx="39559" formatCode="0.00E+00">
                  <c:v>1457.82</c:v>
                </c:pt>
                <c:pt idx="39560" formatCode="0.00E+00">
                  <c:v>1481.1</c:v>
                </c:pt>
                <c:pt idx="39561" formatCode="0.00E+00">
                  <c:v>1504.08</c:v>
                </c:pt>
                <c:pt idx="39562" formatCode="0.00E+00">
                  <c:v>1526.74</c:v>
                </c:pt>
                <c:pt idx="39563" formatCode="0.00E+00">
                  <c:v>1549.09</c:v>
                </c:pt>
                <c:pt idx="39564" formatCode="0.00E+00">
                  <c:v>1571.11</c:v>
                </c:pt>
                <c:pt idx="39565" formatCode="0.00E+00">
                  <c:v>1592.81</c:v>
                </c:pt>
                <c:pt idx="39566" formatCode="0.00E+00">
                  <c:v>1614.18</c:v>
                </c:pt>
                <c:pt idx="39567" formatCode="0.00E+00">
                  <c:v>1635.21</c:v>
                </c:pt>
                <c:pt idx="39568" formatCode="0.00E+00">
                  <c:v>1655.9</c:v>
                </c:pt>
                <c:pt idx="39569" formatCode="0.00E+00">
                  <c:v>1676.26</c:v>
                </c:pt>
                <c:pt idx="39570" formatCode="0.00E+00">
                  <c:v>1696.26</c:v>
                </c:pt>
                <c:pt idx="39571" formatCode="0.00E+00">
                  <c:v>1715.92</c:v>
                </c:pt>
                <c:pt idx="39572" formatCode="0.00E+00">
                  <c:v>1735.22</c:v>
                </c:pt>
                <c:pt idx="39573" formatCode="0.00E+00">
                  <c:v>1754.16</c:v>
                </c:pt>
                <c:pt idx="39574" formatCode="0.00E+00">
                  <c:v>1772.74</c:v>
                </c:pt>
                <c:pt idx="39575" formatCode="0.00E+00">
                  <c:v>1790.95</c:v>
                </c:pt>
                <c:pt idx="39576" formatCode="0.00E+00">
                  <c:v>1808.8</c:v>
                </c:pt>
                <c:pt idx="39577" formatCode="0.00E+00">
                  <c:v>1826.27</c:v>
                </c:pt>
                <c:pt idx="39578" formatCode="0.00E+00">
                  <c:v>1843.36</c:v>
                </c:pt>
                <c:pt idx="39579" formatCode="0.00E+00">
                  <c:v>1860.08</c:v>
                </c:pt>
                <c:pt idx="39580" formatCode="0.00E+00">
                  <c:v>1876.41</c:v>
                </c:pt>
                <c:pt idx="39581" formatCode="0.00E+00">
                  <c:v>1892.36</c:v>
                </c:pt>
                <c:pt idx="39582" formatCode="0.00E+00">
                  <c:v>1907.92</c:v>
                </c:pt>
                <c:pt idx="39583" formatCode="0.00E+00">
                  <c:v>1923.09</c:v>
                </c:pt>
                <c:pt idx="39584" formatCode="0.00E+00">
                  <c:v>1937.86</c:v>
                </c:pt>
                <c:pt idx="39585" formatCode="0.00E+00">
                  <c:v>1952.23</c:v>
                </c:pt>
                <c:pt idx="39586" formatCode="0.00E+00">
                  <c:v>1966.2</c:v>
                </c:pt>
                <c:pt idx="39587" formatCode="0.00E+00">
                  <c:v>1979.77</c:v>
                </c:pt>
                <c:pt idx="39588" formatCode="0.00E+00">
                  <c:v>1992.94</c:v>
                </c:pt>
                <c:pt idx="39589" formatCode="0.00E+00">
                  <c:v>2005.69</c:v>
                </c:pt>
                <c:pt idx="39590" formatCode="0.00E+00">
                  <c:v>2018.04</c:v>
                </c:pt>
                <c:pt idx="39591" formatCode="0.00E+00">
                  <c:v>2029.97</c:v>
                </c:pt>
                <c:pt idx="39592" formatCode="0.00E+00">
                  <c:v>2041.48</c:v>
                </c:pt>
                <c:pt idx="39593" formatCode="0.00E+00">
                  <c:v>2052.58</c:v>
                </c:pt>
                <c:pt idx="39594" formatCode="0.00E+00">
                  <c:v>2063.2600000000002</c:v>
                </c:pt>
                <c:pt idx="39595" formatCode="0.00E+00">
                  <c:v>2073.5100000000002</c:v>
                </c:pt>
                <c:pt idx="39596" formatCode="0.00E+00">
                  <c:v>2083.35</c:v>
                </c:pt>
                <c:pt idx="39597" formatCode="0.00E+00">
                  <c:v>2092.75</c:v>
                </c:pt>
                <c:pt idx="39598" formatCode="0.00E+00">
                  <c:v>2101.73</c:v>
                </c:pt>
                <c:pt idx="39599" formatCode="0.00E+00">
                  <c:v>2110.2800000000002</c:v>
                </c:pt>
                <c:pt idx="39600" formatCode="0.00E+00">
                  <c:v>2118.4</c:v>
                </c:pt>
                <c:pt idx="39601" formatCode="0.00E+00">
                  <c:v>2126.09</c:v>
                </c:pt>
                <c:pt idx="39602" formatCode="0.00E+00">
                  <c:v>2133.34</c:v>
                </c:pt>
                <c:pt idx="39603" formatCode="0.00E+00">
                  <c:v>2140.16</c:v>
                </c:pt>
                <c:pt idx="39604" formatCode="0.00E+00">
                  <c:v>2146.54</c:v>
                </c:pt>
                <c:pt idx="39605" formatCode="0.00E+00">
                  <c:v>2152.4899999999998</c:v>
                </c:pt>
                <c:pt idx="39606" formatCode="0.00E+00">
                  <c:v>2158</c:v>
                </c:pt>
                <c:pt idx="39607" formatCode="0.00E+00">
                  <c:v>2163.06</c:v>
                </c:pt>
                <c:pt idx="39608" formatCode="0.00E+00">
                  <c:v>2167.69</c:v>
                </c:pt>
                <c:pt idx="39609" formatCode="0.00E+00">
                  <c:v>2171.88</c:v>
                </c:pt>
                <c:pt idx="39610" formatCode="0.00E+00">
                  <c:v>2175.62</c:v>
                </c:pt>
                <c:pt idx="39611" formatCode="0.00E+00">
                  <c:v>2178.92</c:v>
                </c:pt>
                <c:pt idx="39612" formatCode="0.00E+00">
                  <c:v>2181.7800000000002</c:v>
                </c:pt>
                <c:pt idx="39613" formatCode="0.00E+00">
                  <c:v>2184.1999999999998</c:v>
                </c:pt>
                <c:pt idx="39614" formatCode="0.00E+00">
                  <c:v>2186.17</c:v>
                </c:pt>
                <c:pt idx="39615" formatCode="0.00E+00">
                  <c:v>2187.6999999999998</c:v>
                </c:pt>
                <c:pt idx="39616" formatCode="0.00E+00">
                  <c:v>2188.79</c:v>
                </c:pt>
                <c:pt idx="39617" formatCode="0.00E+00">
                  <c:v>2189.4299999999998</c:v>
                </c:pt>
                <c:pt idx="39618" formatCode="0.00E+00">
                  <c:v>2189.63</c:v>
                </c:pt>
                <c:pt idx="39619" formatCode="0.00E+00">
                  <c:v>2189.38</c:v>
                </c:pt>
                <c:pt idx="39620" formatCode="0.00E+00">
                  <c:v>2188.69</c:v>
                </c:pt>
                <c:pt idx="39621" formatCode="0.00E+00">
                  <c:v>2187.56</c:v>
                </c:pt>
                <c:pt idx="39622" formatCode="0.00E+00">
                  <c:v>2185.98</c:v>
                </c:pt>
                <c:pt idx="39623" formatCode="0.00E+00">
                  <c:v>2183.96</c:v>
                </c:pt>
                <c:pt idx="39624" formatCode="0.00E+00">
                  <c:v>2181.5</c:v>
                </c:pt>
                <c:pt idx="39625" formatCode="0.00E+00">
                  <c:v>2178.6</c:v>
                </c:pt>
                <c:pt idx="39626" formatCode="0.00E+00">
                  <c:v>2175.25</c:v>
                </c:pt>
                <c:pt idx="39627" formatCode="0.00E+00">
                  <c:v>2171.4699999999998</c:v>
                </c:pt>
                <c:pt idx="39628" formatCode="0.00E+00">
                  <c:v>2167.25</c:v>
                </c:pt>
                <c:pt idx="39629" formatCode="0.00E+00">
                  <c:v>2162.59</c:v>
                </c:pt>
                <c:pt idx="39630" formatCode="0.00E+00">
                  <c:v>2157.4899999999998</c:v>
                </c:pt>
                <c:pt idx="39631" formatCode="0.00E+00">
                  <c:v>2151.96</c:v>
                </c:pt>
                <c:pt idx="39632" formatCode="0.00E+00">
                  <c:v>2146</c:v>
                </c:pt>
                <c:pt idx="39633" formatCode="0.00E+00">
                  <c:v>2139.6</c:v>
                </c:pt>
                <c:pt idx="39634" formatCode="0.00E+00">
                  <c:v>2132.77</c:v>
                </c:pt>
                <c:pt idx="39635" formatCode="0.00E+00">
                  <c:v>2125.5100000000002</c:v>
                </c:pt>
                <c:pt idx="39636" formatCode="0.00E+00">
                  <c:v>2117.8200000000002</c:v>
                </c:pt>
                <c:pt idx="39637" formatCode="0.00E+00">
                  <c:v>2109.6999999999998</c:v>
                </c:pt>
                <c:pt idx="39638" formatCode="0.00E+00">
                  <c:v>2101.16</c:v>
                </c:pt>
                <c:pt idx="39639" formatCode="0.00E+00">
                  <c:v>2092.1999999999998</c:v>
                </c:pt>
                <c:pt idx="39640" formatCode="0.00E+00">
                  <c:v>2082.8200000000002</c:v>
                </c:pt>
                <c:pt idx="39641" formatCode="0.00E+00">
                  <c:v>2073.0100000000002</c:v>
                </c:pt>
                <c:pt idx="39642" formatCode="0.00E+00">
                  <c:v>2062.79</c:v>
                </c:pt>
                <c:pt idx="39643" formatCode="0.00E+00">
                  <c:v>2052.16</c:v>
                </c:pt>
                <c:pt idx="39644" formatCode="0.00E+00">
                  <c:v>2041.11</c:v>
                </c:pt>
                <c:pt idx="39645" formatCode="0.00E+00">
                  <c:v>2029.66</c:v>
                </c:pt>
                <c:pt idx="39646" formatCode="0.00E+00">
                  <c:v>2017.79</c:v>
                </c:pt>
                <c:pt idx="39647" formatCode="0.00E+00">
                  <c:v>2005.52</c:v>
                </c:pt>
                <c:pt idx="39648" formatCode="0.00E+00">
                  <c:v>1992.85</c:v>
                </c:pt>
                <c:pt idx="39649" formatCode="0.00E+00">
                  <c:v>1979.78</c:v>
                </c:pt>
                <c:pt idx="39650" formatCode="0.00E+00">
                  <c:v>1966.31</c:v>
                </c:pt>
                <c:pt idx="39651" formatCode="0.00E+00">
                  <c:v>1952.45</c:v>
                </c:pt>
                <c:pt idx="39652" formatCode="0.00E+00">
                  <c:v>1938.2</c:v>
                </c:pt>
                <c:pt idx="39653" formatCode="0.00E+00">
                  <c:v>1923.56</c:v>
                </c:pt>
                <c:pt idx="39654" formatCode="0.00E+00">
                  <c:v>1908.53</c:v>
                </c:pt>
                <c:pt idx="39655" formatCode="0.00E+00">
                  <c:v>1893.13</c:v>
                </c:pt>
                <c:pt idx="39656" formatCode="0.00E+00">
                  <c:v>1877.34</c:v>
                </c:pt>
                <c:pt idx="39657" formatCode="0.00E+00">
                  <c:v>1861.18</c:v>
                </c:pt>
                <c:pt idx="39658" formatCode="0.00E+00">
                  <c:v>1844.65</c:v>
                </c:pt>
                <c:pt idx="39659" formatCode="0.00E+00">
                  <c:v>1827.75</c:v>
                </c:pt>
                <c:pt idx="39660" formatCode="0.00E+00">
                  <c:v>1810.48</c:v>
                </c:pt>
                <c:pt idx="39661" formatCode="0.00E+00">
                  <c:v>1792.86</c:v>
                </c:pt>
                <c:pt idx="39662" formatCode="0.00E+00">
                  <c:v>1774.87</c:v>
                </c:pt>
                <c:pt idx="39663" formatCode="0.00E+00">
                  <c:v>1756.54</c:v>
                </c:pt>
                <c:pt idx="39664" formatCode="0.00E+00">
                  <c:v>1737.85</c:v>
                </c:pt>
                <c:pt idx="39665" formatCode="0.00E+00">
                  <c:v>1718.82</c:v>
                </c:pt>
                <c:pt idx="39666" formatCode="0.00E+00">
                  <c:v>1699.44</c:v>
                </c:pt>
                <c:pt idx="39667" formatCode="0.00E+00">
                  <c:v>1679.73</c:v>
                </c:pt>
                <c:pt idx="39668" formatCode="0.00E+00">
                  <c:v>1659.69</c:v>
                </c:pt>
                <c:pt idx="39669" formatCode="0.00E+00">
                  <c:v>1639.31</c:v>
                </c:pt>
                <c:pt idx="39670" formatCode="0.00E+00">
                  <c:v>1618.61</c:v>
                </c:pt>
                <c:pt idx="39671" formatCode="0.00E+00">
                  <c:v>1597.59</c:v>
                </c:pt>
                <c:pt idx="39672" formatCode="0.00E+00">
                  <c:v>1576.25</c:v>
                </c:pt>
                <c:pt idx="39673" formatCode="0.00E+00">
                  <c:v>1554.6</c:v>
                </c:pt>
                <c:pt idx="39674" formatCode="0.00E+00">
                  <c:v>1532.64</c:v>
                </c:pt>
                <c:pt idx="39675" formatCode="0.00E+00">
                  <c:v>1510.38</c:v>
                </c:pt>
                <c:pt idx="39676" formatCode="0.00E+00">
                  <c:v>1487.82</c:v>
                </c:pt>
                <c:pt idx="39677" formatCode="0.00E+00">
                  <c:v>1464.97</c:v>
                </c:pt>
                <c:pt idx="39678" formatCode="0.00E+00">
                  <c:v>1441.83</c:v>
                </c:pt>
                <c:pt idx="39679" formatCode="0.00E+00">
                  <c:v>1418.4</c:v>
                </c:pt>
                <c:pt idx="39680" formatCode="0.00E+00">
                  <c:v>1394.69</c:v>
                </c:pt>
                <c:pt idx="39681" formatCode="0.00E+00">
                  <c:v>1370.71</c:v>
                </c:pt>
                <c:pt idx="39682" formatCode="0.00E+00">
                  <c:v>1346.46</c:v>
                </c:pt>
                <c:pt idx="39683" formatCode="0.00E+00">
                  <c:v>1321.95</c:v>
                </c:pt>
                <c:pt idx="39684" formatCode="0.00E+00">
                  <c:v>1297.17</c:v>
                </c:pt>
                <c:pt idx="39685" formatCode="0.00E+00">
                  <c:v>1272.1400000000001</c:v>
                </c:pt>
                <c:pt idx="39686" formatCode="0.00E+00">
                  <c:v>1246.8699999999999</c:v>
                </c:pt>
                <c:pt idx="39687" formatCode="0.00E+00">
                  <c:v>1221.3399999999999</c:v>
                </c:pt>
                <c:pt idx="39688" formatCode="0.00E+00">
                  <c:v>1195.58</c:v>
                </c:pt>
                <c:pt idx="39689" formatCode="0.00E+00">
                  <c:v>1169.5899999999999</c:v>
                </c:pt>
                <c:pt idx="39690" formatCode="0.00E+00">
                  <c:v>1143.3699999999999</c:v>
                </c:pt>
                <c:pt idx="39691" formatCode="0.00E+00">
                  <c:v>1116.92</c:v>
                </c:pt>
                <c:pt idx="39692" formatCode="0.00E+00">
                  <c:v>1090.26</c:v>
                </c:pt>
                <c:pt idx="39693" formatCode="0.00E+00">
                  <c:v>1063.3800000000001</c:v>
                </c:pt>
                <c:pt idx="39694" formatCode="0.00E+00">
                  <c:v>1036.3</c:v>
                </c:pt>
                <c:pt idx="39695" formatCode="0.00E+00">
                  <c:v>1009.02</c:v>
                </c:pt>
                <c:pt idx="39696">
                  <c:v>981.54499999999996</c:v>
                </c:pt>
                <c:pt idx="39697">
                  <c:v>953.87900000000002</c:v>
                </c:pt>
                <c:pt idx="39698">
                  <c:v>926.029</c:v>
                </c:pt>
                <c:pt idx="39699">
                  <c:v>898.00099999999998</c:v>
                </c:pt>
                <c:pt idx="39700">
                  <c:v>869.8</c:v>
                </c:pt>
                <c:pt idx="39701">
                  <c:v>841.43299999999999</c:v>
                </c:pt>
                <c:pt idx="39702">
                  <c:v>812.90499999999997</c:v>
                </c:pt>
                <c:pt idx="39703">
                  <c:v>784.22299999999996</c:v>
                </c:pt>
                <c:pt idx="39704">
                  <c:v>755.39099999999996</c:v>
                </c:pt>
                <c:pt idx="39705">
                  <c:v>726.41600000000005</c:v>
                </c:pt>
                <c:pt idx="39706">
                  <c:v>697.303</c:v>
                </c:pt>
                <c:pt idx="39707">
                  <c:v>668.06</c:v>
                </c:pt>
                <c:pt idx="39708">
                  <c:v>638.69000000000005</c:v>
                </c:pt>
                <c:pt idx="39709">
                  <c:v>609.202</c:v>
                </c:pt>
                <c:pt idx="39710">
                  <c:v>579.6</c:v>
                </c:pt>
                <c:pt idx="39711">
                  <c:v>549.89099999999996</c:v>
                </c:pt>
                <c:pt idx="39712">
                  <c:v>520.08100000000002</c:v>
                </c:pt>
                <c:pt idx="39713">
                  <c:v>490.17500000000001</c:v>
                </c:pt>
                <c:pt idx="39714">
                  <c:v>460.18099999999998</c:v>
                </c:pt>
                <c:pt idx="39715">
                  <c:v>430.10300000000001</c:v>
                </c:pt>
                <c:pt idx="39716">
                  <c:v>399.94900000000001</c:v>
                </c:pt>
                <c:pt idx="39717">
                  <c:v>369.72399999999999</c:v>
                </c:pt>
                <c:pt idx="39718">
                  <c:v>339.43400000000003</c:v>
                </c:pt>
                <c:pt idx="39719">
                  <c:v>309.08600000000001</c:v>
                </c:pt>
                <c:pt idx="39720">
                  <c:v>278.68599999999998</c:v>
                </c:pt>
                <c:pt idx="39721">
                  <c:v>248.239</c:v>
                </c:pt>
                <c:pt idx="39722">
                  <c:v>217.75299999999999</c:v>
                </c:pt>
                <c:pt idx="39723">
                  <c:v>187.233</c:v>
                </c:pt>
                <c:pt idx="39724">
                  <c:v>156.68600000000001</c:v>
                </c:pt>
                <c:pt idx="39725">
                  <c:v>126.11799999999999</c:v>
                </c:pt>
                <c:pt idx="39726">
                  <c:v>95.534099999999995</c:v>
                </c:pt>
                <c:pt idx="39727">
                  <c:v>64.941599999999994</c:v>
                </c:pt>
                <c:pt idx="39728">
                  <c:v>34.346499999999999</c:v>
                </c:pt>
                <c:pt idx="39729">
                  <c:v>3.7549399999999999</c:v>
                </c:pt>
                <c:pt idx="39730">
                  <c:v>-26.826899999999998</c:v>
                </c:pt>
                <c:pt idx="39731">
                  <c:v>-57.392699999999998</c:v>
                </c:pt>
                <c:pt idx="39732">
                  <c:v>-87.936400000000006</c:v>
                </c:pt>
                <c:pt idx="39733">
                  <c:v>-118.452</c:v>
                </c:pt>
                <c:pt idx="39734">
                  <c:v>-148.93299999999999</c:v>
                </c:pt>
                <c:pt idx="39735">
                  <c:v>-179.37299999999999</c:v>
                </c:pt>
                <c:pt idx="39736">
                  <c:v>-209.76599999999999</c:v>
                </c:pt>
                <c:pt idx="39737">
                  <c:v>-240.107</c:v>
                </c:pt>
                <c:pt idx="39738">
                  <c:v>-270.38799999999998</c:v>
                </c:pt>
                <c:pt idx="39739">
                  <c:v>-300.60399999999998</c:v>
                </c:pt>
                <c:pt idx="39740">
                  <c:v>-330.74900000000002</c:v>
                </c:pt>
                <c:pt idx="39741">
                  <c:v>-360.81700000000001</c:v>
                </c:pt>
                <c:pt idx="39742">
                  <c:v>-390.80099999999999</c:v>
                </c:pt>
                <c:pt idx="39743">
                  <c:v>-420.69499999999999</c:v>
                </c:pt>
                <c:pt idx="39744">
                  <c:v>-450.49400000000003</c:v>
                </c:pt>
                <c:pt idx="39745">
                  <c:v>-480.19200000000001</c:v>
                </c:pt>
                <c:pt idx="39746">
                  <c:v>-509.78100000000001</c:v>
                </c:pt>
                <c:pt idx="39747">
                  <c:v>-539.25800000000004</c:v>
                </c:pt>
                <c:pt idx="39748">
                  <c:v>-568.61500000000001</c:v>
                </c:pt>
                <c:pt idx="39749">
                  <c:v>-597.846</c:v>
                </c:pt>
                <c:pt idx="39750">
                  <c:v>-626.947</c:v>
                </c:pt>
                <c:pt idx="39751">
                  <c:v>-655.91</c:v>
                </c:pt>
                <c:pt idx="39752">
                  <c:v>-684.73</c:v>
                </c:pt>
                <c:pt idx="39753">
                  <c:v>-713.40200000000004</c:v>
                </c:pt>
                <c:pt idx="39754">
                  <c:v>-741.91899999999998</c:v>
                </c:pt>
                <c:pt idx="39755">
                  <c:v>-770.27599999999995</c:v>
                </c:pt>
                <c:pt idx="39756">
                  <c:v>-798.46799999999996</c:v>
                </c:pt>
                <c:pt idx="39757">
                  <c:v>-826.48699999999997</c:v>
                </c:pt>
                <c:pt idx="39758">
                  <c:v>-854.33</c:v>
                </c:pt>
                <c:pt idx="39759">
                  <c:v>-881.99</c:v>
                </c:pt>
                <c:pt idx="39760">
                  <c:v>-909.46100000000001</c:v>
                </c:pt>
                <c:pt idx="39761">
                  <c:v>-936.73900000000003</c:v>
                </c:pt>
                <c:pt idx="39762">
                  <c:v>-963.81700000000001</c:v>
                </c:pt>
                <c:pt idx="39763">
                  <c:v>-990.69100000000003</c:v>
                </c:pt>
                <c:pt idx="39764" formatCode="0.00E+00">
                  <c:v>-1017.36</c:v>
                </c:pt>
                <c:pt idx="39765" formatCode="0.00E+00">
                  <c:v>-1043.8</c:v>
                </c:pt>
                <c:pt idx="39766" formatCode="0.00E+00">
                  <c:v>-1070.03</c:v>
                </c:pt>
                <c:pt idx="39767" formatCode="0.00E+00">
                  <c:v>-1096.03</c:v>
                </c:pt>
                <c:pt idx="39768" formatCode="0.00E+00">
                  <c:v>-1121.8</c:v>
                </c:pt>
                <c:pt idx="39769" formatCode="0.00E+00">
                  <c:v>-1147.3399999999999</c:v>
                </c:pt>
                <c:pt idx="39770" formatCode="0.00E+00">
                  <c:v>-1172.6300000000001</c:v>
                </c:pt>
                <c:pt idx="39771" formatCode="0.00E+00">
                  <c:v>-1197.68</c:v>
                </c:pt>
                <c:pt idx="39772" formatCode="0.00E+00">
                  <c:v>-1222.47</c:v>
                </c:pt>
                <c:pt idx="39773" formatCode="0.00E+00">
                  <c:v>-1247.01</c:v>
                </c:pt>
                <c:pt idx="39774" formatCode="0.00E+00">
                  <c:v>-1271.29</c:v>
                </c:pt>
                <c:pt idx="39775" formatCode="0.00E+00">
                  <c:v>-1295.3</c:v>
                </c:pt>
                <c:pt idx="39776" formatCode="0.00E+00">
                  <c:v>-1319.04</c:v>
                </c:pt>
                <c:pt idx="39777" formatCode="0.00E+00">
                  <c:v>-1342.51</c:v>
                </c:pt>
                <c:pt idx="39778" formatCode="0.00E+00">
                  <c:v>-1365.7</c:v>
                </c:pt>
                <c:pt idx="39779" formatCode="0.00E+00">
                  <c:v>-1388.6</c:v>
                </c:pt>
                <c:pt idx="39780" formatCode="0.00E+00">
                  <c:v>-1411.21</c:v>
                </c:pt>
                <c:pt idx="39781" formatCode="0.00E+00">
                  <c:v>-1433.53</c:v>
                </c:pt>
                <c:pt idx="39782" formatCode="0.00E+00">
                  <c:v>-1455.55</c:v>
                </c:pt>
                <c:pt idx="39783" formatCode="0.00E+00">
                  <c:v>-1477.26</c:v>
                </c:pt>
                <c:pt idx="39784" formatCode="0.00E+00">
                  <c:v>-1498.67</c:v>
                </c:pt>
                <c:pt idx="39785" formatCode="0.00E+00">
                  <c:v>-1519.77</c:v>
                </c:pt>
                <c:pt idx="39786" formatCode="0.00E+00">
                  <c:v>-1540.55</c:v>
                </c:pt>
                <c:pt idx="39787" formatCode="0.00E+00">
                  <c:v>-1561.02</c:v>
                </c:pt>
                <c:pt idx="39788" formatCode="0.00E+00">
                  <c:v>-1581.16</c:v>
                </c:pt>
                <c:pt idx="39789" formatCode="0.00E+00">
                  <c:v>-1600.97</c:v>
                </c:pt>
                <c:pt idx="39790" formatCode="0.00E+00">
                  <c:v>-1620.45</c:v>
                </c:pt>
                <c:pt idx="39791" formatCode="0.00E+00">
                  <c:v>-1639.6</c:v>
                </c:pt>
                <c:pt idx="39792" formatCode="0.00E+00">
                  <c:v>-1658.41</c:v>
                </c:pt>
                <c:pt idx="39793" formatCode="0.00E+00">
                  <c:v>-1676.87</c:v>
                </c:pt>
                <c:pt idx="39794" formatCode="0.00E+00">
                  <c:v>-1694.99</c:v>
                </c:pt>
                <c:pt idx="39795" formatCode="0.00E+00">
                  <c:v>-1712.76</c:v>
                </c:pt>
                <c:pt idx="39796" formatCode="0.00E+00">
                  <c:v>-1730.18</c:v>
                </c:pt>
                <c:pt idx="39797" formatCode="0.00E+00">
                  <c:v>-1747.24</c:v>
                </c:pt>
                <c:pt idx="39798" formatCode="0.00E+00">
                  <c:v>-1763.94</c:v>
                </c:pt>
                <c:pt idx="39799" formatCode="0.00E+00">
                  <c:v>-1780.27</c:v>
                </c:pt>
                <c:pt idx="39800" formatCode="0.00E+00">
                  <c:v>-1796.24</c:v>
                </c:pt>
                <c:pt idx="39801" formatCode="0.00E+00">
                  <c:v>-1811.84</c:v>
                </c:pt>
                <c:pt idx="39802" formatCode="0.00E+00">
                  <c:v>-1827.07</c:v>
                </c:pt>
                <c:pt idx="39803" formatCode="0.00E+00">
                  <c:v>-1841.92</c:v>
                </c:pt>
                <c:pt idx="39804" formatCode="0.00E+00">
                  <c:v>-1856.4</c:v>
                </c:pt>
                <c:pt idx="39805" formatCode="0.00E+00">
                  <c:v>-1870.49</c:v>
                </c:pt>
                <c:pt idx="39806" formatCode="0.00E+00">
                  <c:v>-1884.2</c:v>
                </c:pt>
                <c:pt idx="39807" formatCode="0.00E+00">
                  <c:v>-1897.52</c:v>
                </c:pt>
                <c:pt idx="39808" formatCode="0.00E+00">
                  <c:v>-1910.45</c:v>
                </c:pt>
                <c:pt idx="39809" formatCode="0.00E+00">
                  <c:v>-1922.99</c:v>
                </c:pt>
                <c:pt idx="39810" formatCode="0.00E+00">
                  <c:v>-1935.14</c:v>
                </c:pt>
                <c:pt idx="39811" formatCode="0.00E+00">
                  <c:v>-1946.89</c:v>
                </c:pt>
                <c:pt idx="39812" formatCode="0.00E+00">
                  <c:v>-1958.24</c:v>
                </c:pt>
                <c:pt idx="39813" formatCode="0.00E+00">
                  <c:v>-1969.19</c:v>
                </c:pt>
                <c:pt idx="39814" formatCode="0.00E+00">
                  <c:v>-1979.74</c:v>
                </c:pt>
                <c:pt idx="39815" formatCode="0.00E+00">
                  <c:v>-1989.88</c:v>
                </c:pt>
                <c:pt idx="39816" formatCode="0.00E+00">
                  <c:v>-1999.62</c:v>
                </c:pt>
                <c:pt idx="39817" formatCode="0.00E+00">
                  <c:v>-2008.95</c:v>
                </c:pt>
                <c:pt idx="39818" formatCode="0.00E+00">
                  <c:v>-2017.86</c:v>
                </c:pt>
                <c:pt idx="39819" formatCode="0.00E+00">
                  <c:v>-2026.37</c:v>
                </c:pt>
                <c:pt idx="39820" formatCode="0.00E+00">
                  <c:v>-2034.46</c:v>
                </c:pt>
                <c:pt idx="39821" formatCode="0.00E+00">
                  <c:v>-2042.14</c:v>
                </c:pt>
                <c:pt idx="39822" formatCode="0.00E+00">
                  <c:v>-2049.4</c:v>
                </c:pt>
                <c:pt idx="39823" formatCode="0.00E+00">
                  <c:v>-2056.2399999999998</c:v>
                </c:pt>
                <c:pt idx="39824" formatCode="0.00E+00">
                  <c:v>-2062.66</c:v>
                </c:pt>
                <c:pt idx="39825" formatCode="0.00E+00">
                  <c:v>-2068.66</c:v>
                </c:pt>
                <c:pt idx="39826" formatCode="0.00E+00">
                  <c:v>-2074.2399999999998</c:v>
                </c:pt>
                <c:pt idx="39827" formatCode="0.00E+00">
                  <c:v>-2079.4</c:v>
                </c:pt>
                <c:pt idx="39828" formatCode="0.00E+00">
                  <c:v>-2084.14</c:v>
                </c:pt>
                <c:pt idx="39829" formatCode="0.00E+00">
                  <c:v>-2088.4499999999998</c:v>
                </c:pt>
                <c:pt idx="39830" formatCode="0.00E+00">
                  <c:v>-2092.34</c:v>
                </c:pt>
                <c:pt idx="39831" formatCode="0.00E+00">
                  <c:v>-2095.8000000000002</c:v>
                </c:pt>
                <c:pt idx="39832" formatCode="0.00E+00">
                  <c:v>-2098.83</c:v>
                </c:pt>
                <c:pt idx="39833" formatCode="0.00E+00">
                  <c:v>-2101.44</c:v>
                </c:pt>
                <c:pt idx="39834" formatCode="0.00E+00">
                  <c:v>-2103.62</c:v>
                </c:pt>
                <c:pt idx="39835" formatCode="0.00E+00">
                  <c:v>-2105.38</c:v>
                </c:pt>
                <c:pt idx="39836" formatCode="0.00E+00">
                  <c:v>-2106.71</c:v>
                </c:pt>
                <c:pt idx="39837" formatCode="0.00E+00">
                  <c:v>-2107.61</c:v>
                </c:pt>
                <c:pt idx="39838" formatCode="0.00E+00">
                  <c:v>-2108.08</c:v>
                </c:pt>
                <c:pt idx="39839" formatCode="0.00E+00">
                  <c:v>-2108.12</c:v>
                </c:pt>
                <c:pt idx="39840" formatCode="0.00E+00">
                  <c:v>-2107.7399999999998</c:v>
                </c:pt>
                <c:pt idx="39841" formatCode="0.00E+00">
                  <c:v>-2106.9299999999998</c:v>
                </c:pt>
                <c:pt idx="39842" formatCode="0.00E+00">
                  <c:v>-2105.6999999999998</c:v>
                </c:pt>
                <c:pt idx="39843" formatCode="0.00E+00">
                  <c:v>-2104.0300000000002</c:v>
                </c:pt>
                <c:pt idx="39844" formatCode="0.00E+00">
                  <c:v>-2101.9499999999998</c:v>
                </c:pt>
                <c:pt idx="39845" formatCode="0.00E+00">
                  <c:v>-2099.4299999999998</c:v>
                </c:pt>
                <c:pt idx="39846" formatCode="0.00E+00">
                  <c:v>-2096.4899999999998</c:v>
                </c:pt>
                <c:pt idx="39847" formatCode="0.00E+00">
                  <c:v>-2093.13</c:v>
                </c:pt>
                <c:pt idx="39848" formatCode="0.00E+00">
                  <c:v>-2089.35</c:v>
                </c:pt>
                <c:pt idx="39849" formatCode="0.00E+00">
                  <c:v>-2085.14</c:v>
                </c:pt>
                <c:pt idx="39850" formatCode="0.00E+00">
                  <c:v>-2080.5100000000002</c:v>
                </c:pt>
                <c:pt idx="39851" formatCode="0.00E+00">
                  <c:v>-2075.46</c:v>
                </c:pt>
                <c:pt idx="39852" formatCode="0.00E+00">
                  <c:v>-2069.9899999999998</c:v>
                </c:pt>
                <c:pt idx="39853" formatCode="0.00E+00">
                  <c:v>-2064.11</c:v>
                </c:pt>
                <c:pt idx="39854" formatCode="0.00E+00">
                  <c:v>-2057.81</c:v>
                </c:pt>
                <c:pt idx="39855" formatCode="0.00E+00">
                  <c:v>-2051.09</c:v>
                </c:pt>
                <c:pt idx="39856" formatCode="0.00E+00">
                  <c:v>-2043.96</c:v>
                </c:pt>
                <c:pt idx="39857" formatCode="0.00E+00">
                  <c:v>-2036.42</c:v>
                </c:pt>
                <c:pt idx="39858" formatCode="0.00E+00">
                  <c:v>-2028.46</c:v>
                </c:pt>
                <c:pt idx="39859" formatCode="0.00E+00">
                  <c:v>-2020.1</c:v>
                </c:pt>
                <c:pt idx="39860" formatCode="0.00E+00">
                  <c:v>-2011.34</c:v>
                </c:pt>
                <c:pt idx="39861" formatCode="0.00E+00">
                  <c:v>-2002.17</c:v>
                </c:pt>
                <c:pt idx="39862" formatCode="0.00E+00">
                  <c:v>-1992.59</c:v>
                </c:pt>
                <c:pt idx="39863" formatCode="0.00E+00">
                  <c:v>-1982.62</c:v>
                </c:pt>
                <c:pt idx="39864" formatCode="0.00E+00">
                  <c:v>-1972.24</c:v>
                </c:pt>
                <c:pt idx="39865" formatCode="0.00E+00">
                  <c:v>-1961.47</c:v>
                </c:pt>
                <c:pt idx="39866" formatCode="0.00E+00">
                  <c:v>-1950.31</c:v>
                </c:pt>
                <c:pt idx="39867" formatCode="0.00E+00">
                  <c:v>-1938.75</c:v>
                </c:pt>
                <c:pt idx="39868" formatCode="0.00E+00">
                  <c:v>-1926.81</c:v>
                </c:pt>
                <c:pt idx="39869" formatCode="0.00E+00">
                  <c:v>-1914.48</c:v>
                </c:pt>
                <c:pt idx="39870" formatCode="0.00E+00">
                  <c:v>-1901.77</c:v>
                </c:pt>
                <c:pt idx="39871" formatCode="0.00E+00">
                  <c:v>-1888.67</c:v>
                </c:pt>
                <c:pt idx="39872" formatCode="0.00E+00">
                  <c:v>-1875.2</c:v>
                </c:pt>
                <c:pt idx="39873" formatCode="0.00E+00">
                  <c:v>-1861.35</c:v>
                </c:pt>
                <c:pt idx="39874" formatCode="0.00E+00">
                  <c:v>-1847.13</c:v>
                </c:pt>
                <c:pt idx="39875" formatCode="0.00E+00">
                  <c:v>-1832.53</c:v>
                </c:pt>
                <c:pt idx="39876" formatCode="0.00E+00">
                  <c:v>-1817.58</c:v>
                </c:pt>
                <c:pt idx="39877" formatCode="0.00E+00">
                  <c:v>-1802.26</c:v>
                </c:pt>
                <c:pt idx="39878" formatCode="0.00E+00">
                  <c:v>-1786.58</c:v>
                </c:pt>
                <c:pt idx="39879" formatCode="0.00E+00">
                  <c:v>-1770.54</c:v>
                </c:pt>
                <c:pt idx="39880" formatCode="0.00E+00">
                  <c:v>-1754.15</c:v>
                </c:pt>
                <c:pt idx="39881" formatCode="0.00E+00">
                  <c:v>-1737.41</c:v>
                </c:pt>
                <c:pt idx="39882" formatCode="0.00E+00">
                  <c:v>-1720.32</c:v>
                </c:pt>
                <c:pt idx="39883" formatCode="0.00E+00">
                  <c:v>-1702.89</c:v>
                </c:pt>
                <c:pt idx="39884" formatCode="0.00E+00">
                  <c:v>-1685.12</c:v>
                </c:pt>
                <c:pt idx="39885" formatCode="0.00E+00">
                  <c:v>-1667.01</c:v>
                </c:pt>
                <c:pt idx="39886" formatCode="0.00E+00">
                  <c:v>-1648.58</c:v>
                </c:pt>
                <c:pt idx="39887" formatCode="0.00E+00">
                  <c:v>-1629.81</c:v>
                </c:pt>
                <c:pt idx="39888" formatCode="0.00E+00">
                  <c:v>-1610.73</c:v>
                </c:pt>
                <c:pt idx="39889" formatCode="0.00E+00">
                  <c:v>-1591.32</c:v>
                </c:pt>
                <c:pt idx="39890" formatCode="0.00E+00">
                  <c:v>-1571.59</c:v>
                </c:pt>
                <c:pt idx="39891" formatCode="0.00E+00">
                  <c:v>-1551.56</c:v>
                </c:pt>
                <c:pt idx="39892" formatCode="0.00E+00">
                  <c:v>-1531.22</c:v>
                </c:pt>
                <c:pt idx="39893" formatCode="0.00E+00">
                  <c:v>-1510.57</c:v>
                </c:pt>
                <c:pt idx="39894" formatCode="0.00E+00">
                  <c:v>-1489.62</c:v>
                </c:pt>
                <c:pt idx="39895" formatCode="0.00E+00">
                  <c:v>-1468.38</c:v>
                </c:pt>
                <c:pt idx="39896" formatCode="0.00E+00">
                  <c:v>-1446.85</c:v>
                </c:pt>
                <c:pt idx="39897" formatCode="0.00E+00">
                  <c:v>-1425.04</c:v>
                </c:pt>
                <c:pt idx="39898" formatCode="0.00E+00">
                  <c:v>-1402.94</c:v>
                </c:pt>
                <c:pt idx="39899" formatCode="0.00E+00">
                  <c:v>-1380.56</c:v>
                </c:pt>
                <c:pt idx="39900" formatCode="0.00E+00">
                  <c:v>-1357.92</c:v>
                </c:pt>
                <c:pt idx="39901" formatCode="0.00E+00">
                  <c:v>-1335</c:v>
                </c:pt>
                <c:pt idx="39902" formatCode="0.00E+00">
                  <c:v>-1311.82</c:v>
                </c:pt>
                <c:pt idx="39903" formatCode="0.00E+00">
                  <c:v>-1288.3900000000001</c:v>
                </c:pt>
                <c:pt idx="39904" formatCode="0.00E+00">
                  <c:v>-1264.7</c:v>
                </c:pt>
                <c:pt idx="39905" formatCode="0.00E+00">
                  <c:v>-1240.77</c:v>
                </c:pt>
                <c:pt idx="39906" formatCode="0.00E+00">
                  <c:v>-1216.5899999999999</c:v>
                </c:pt>
                <c:pt idx="39907" formatCode="0.00E+00">
                  <c:v>-1192.17</c:v>
                </c:pt>
                <c:pt idx="39908" formatCode="0.00E+00">
                  <c:v>-1167.52</c:v>
                </c:pt>
                <c:pt idx="39909" formatCode="0.00E+00">
                  <c:v>-1142.6400000000001</c:v>
                </c:pt>
                <c:pt idx="39910" formatCode="0.00E+00">
                  <c:v>-1117.54</c:v>
                </c:pt>
                <c:pt idx="39911" formatCode="0.00E+00">
                  <c:v>-1092.22</c:v>
                </c:pt>
                <c:pt idx="39912" formatCode="0.00E+00">
                  <c:v>-1066.68</c:v>
                </c:pt>
                <c:pt idx="39913" formatCode="0.00E+00">
                  <c:v>-1040.94</c:v>
                </c:pt>
                <c:pt idx="39914" formatCode="0.00E+00">
                  <c:v>-1015</c:v>
                </c:pt>
                <c:pt idx="39915">
                  <c:v>-988.86099999999999</c:v>
                </c:pt>
                <c:pt idx="39916">
                  <c:v>-962.53</c:v>
                </c:pt>
                <c:pt idx="39917">
                  <c:v>-936.01400000000001</c:v>
                </c:pt>
                <c:pt idx="39918">
                  <c:v>-909.31600000000003</c:v>
                </c:pt>
                <c:pt idx="39919">
                  <c:v>-882.44399999999996</c:v>
                </c:pt>
                <c:pt idx="39920">
                  <c:v>-855.40200000000004</c:v>
                </c:pt>
                <c:pt idx="39921">
                  <c:v>-828.19600000000003</c:v>
                </c:pt>
                <c:pt idx="39922">
                  <c:v>-800.83100000000002</c:v>
                </c:pt>
                <c:pt idx="39923">
                  <c:v>-773.31299999999999</c:v>
                </c:pt>
                <c:pt idx="39924">
                  <c:v>-745.649</c:v>
                </c:pt>
                <c:pt idx="39925">
                  <c:v>-717.84199999999998</c:v>
                </c:pt>
                <c:pt idx="39926">
                  <c:v>-689.9</c:v>
                </c:pt>
                <c:pt idx="39927">
                  <c:v>-661.827</c:v>
                </c:pt>
                <c:pt idx="39928">
                  <c:v>-633.63</c:v>
                </c:pt>
                <c:pt idx="39929">
                  <c:v>-605.31399999999996</c:v>
                </c:pt>
                <c:pt idx="39930">
                  <c:v>-576.88499999999999</c:v>
                </c:pt>
                <c:pt idx="39931">
                  <c:v>-548.34900000000005</c:v>
                </c:pt>
                <c:pt idx="39932">
                  <c:v>-519.71199999999999</c:v>
                </c:pt>
                <c:pt idx="39933">
                  <c:v>-490.97899999999998</c:v>
                </c:pt>
                <c:pt idx="39934">
                  <c:v>-462.15600000000001</c:v>
                </c:pt>
                <c:pt idx="39935">
                  <c:v>-433.25</c:v>
                </c:pt>
                <c:pt idx="39936">
                  <c:v>-404.26600000000002</c:v>
                </c:pt>
                <c:pt idx="39937">
                  <c:v>-375.21</c:v>
                </c:pt>
                <c:pt idx="39938">
                  <c:v>-346.08699999999999</c:v>
                </c:pt>
                <c:pt idx="39939">
                  <c:v>-316.90499999999997</c:v>
                </c:pt>
                <c:pt idx="39940">
                  <c:v>-287.66800000000001</c:v>
                </c:pt>
                <c:pt idx="39941">
                  <c:v>-258.38400000000001</c:v>
                </c:pt>
                <c:pt idx="39942">
                  <c:v>-229.05600000000001</c:v>
                </c:pt>
                <c:pt idx="39943">
                  <c:v>-199.69300000000001</c:v>
                </c:pt>
                <c:pt idx="39944">
                  <c:v>-170.29900000000001</c:v>
                </c:pt>
                <c:pt idx="39945">
                  <c:v>-140.881</c:v>
                </c:pt>
                <c:pt idx="39946">
                  <c:v>-111.444</c:v>
                </c:pt>
                <c:pt idx="39947">
                  <c:v>-81.994799999999998</c:v>
                </c:pt>
                <c:pt idx="39948">
                  <c:v>-52.539099999999998</c:v>
                </c:pt>
                <c:pt idx="39949">
                  <c:v>-23.082799999999999</c:v>
                </c:pt>
                <c:pt idx="39950">
                  <c:v>6.3679800000000002</c:v>
                </c:pt>
                <c:pt idx="39951">
                  <c:v>35.807400000000001</c:v>
                </c:pt>
                <c:pt idx="39952">
                  <c:v>65.229399999999998</c:v>
                </c:pt>
                <c:pt idx="39953">
                  <c:v>94.628100000000003</c:v>
                </c:pt>
                <c:pt idx="39954">
                  <c:v>123.997</c:v>
                </c:pt>
                <c:pt idx="39955">
                  <c:v>153.33199999999999</c:v>
                </c:pt>
                <c:pt idx="39956">
                  <c:v>182.625</c:v>
                </c:pt>
                <c:pt idx="39957">
                  <c:v>211.87100000000001</c:v>
                </c:pt>
                <c:pt idx="39958">
                  <c:v>241.06399999999999</c:v>
                </c:pt>
                <c:pt idx="39959">
                  <c:v>270.19799999999998</c:v>
                </c:pt>
                <c:pt idx="39960">
                  <c:v>299.267</c:v>
                </c:pt>
                <c:pt idx="39961">
                  <c:v>328.26499999999999</c:v>
                </c:pt>
                <c:pt idx="39962">
                  <c:v>357.18799999999999</c:v>
                </c:pt>
                <c:pt idx="39963">
                  <c:v>386.02699999999999</c:v>
                </c:pt>
                <c:pt idx="39964">
                  <c:v>414.779</c:v>
                </c:pt>
                <c:pt idx="39965">
                  <c:v>443.43700000000001</c:v>
                </c:pt>
                <c:pt idx="39966">
                  <c:v>471.995</c:v>
                </c:pt>
                <c:pt idx="39967">
                  <c:v>500.447</c:v>
                </c:pt>
                <c:pt idx="39968">
                  <c:v>528.78800000000001</c:v>
                </c:pt>
                <c:pt idx="39969">
                  <c:v>557.01300000000003</c:v>
                </c:pt>
                <c:pt idx="39970">
                  <c:v>585.11500000000001</c:v>
                </c:pt>
                <c:pt idx="39971">
                  <c:v>613.08799999999997</c:v>
                </c:pt>
                <c:pt idx="39972">
                  <c:v>640.928</c:v>
                </c:pt>
                <c:pt idx="39973">
                  <c:v>668.62800000000004</c:v>
                </c:pt>
                <c:pt idx="39974">
                  <c:v>696.18299999999999</c:v>
                </c:pt>
                <c:pt idx="39975">
                  <c:v>723.58699999999999</c:v>
                </c:pt>
                <c:pt idx="39976">
                  <c:v>750.83600000000001</c:v>
                </c:pt>
                <c:pt idx="39977">
                  <c:v>777.923</c:v>
                </c:pt>
                <c:pt idx="39978">
                  <c:v>804.84299999999996</c:v>
                </c:pt>
                <c:pt idx="39979">
                  <c:v>831.59</c:v>
                </c:pt>
                <c:pt idx="39980">
                  <c:v>858.16</c:v>
                </c:pt>
                <c:pt idx="39981">
                  <c:v>884.54700000000003</c:v>
                </c:pt>
                <c:pt idx="39982">
                  <c:v>910.745</c:v>
                </c:pt>
                <c:pt idx="39983">
                  <c:v>936.75</c:v>
                </c:pt>
                <c:pt idx="39984">
                  <c:v>962.55600000000004</c:v>
                </c:pt>
                <c:pt idx="39985">
                  <c:v>988.15800000000002</c:v>
                </c:pt>
                <c:pt idx="39986" formatCode="0.00E+00">
                  <c:v>1013.55</c:v>
                </c:pt>
                <c:pt idx="39987" formatCode="0.00E+00">
                  <c:v>1038.73</c:v>
                </c:pt>
                <c:pt idx="39988" formatCode="0.00E+00">
                  <c:v>1063.69</c:v>
                </c:pt>
                <c:pt idx="39989" formatCode="0.00E+00">
                  <c:v>1088.42</c:v>
                </c:pt>
                <c:pt idx="39990" formatCode="0.00E+00">
                  <c:v>1112.93</c:v>
                </c:pt>
                <c:pt idx="39991" formatCode="0.00E+00">
                  <c:v>1137.2</c:v>
                </c:pt>
                <c:pt idx="39992" formatCode="0.00E+00">
                  <c:v>1161.24</c:v>
                </c:pt>
                <c:pt idx="39993" formatCode="0.00E+00">
                  <c:v>1185.03</c:v>
                </c:pt>
                <c:pt idx="39994" formatCode="0.00E+00">
                  <c:v>1208.57</c:v>
                </c:pt>
                <c:pt idx="39995" formatCode="0.00E+00">
                  <c:v>1231.8599999999999</c:v>
                </c:pt>
                <c:pt idx="39996" formatCode="0.00E+00">
                  <c:v>1254.8900000000001</c:v>
                </c:pt>
                <c:pt idx="39997" formatCode="0.00E+00">
                  <c:v>1277.6600000000001</c:v>
                </c:pt>
                <c:pt idx="39998" formatCode="0.00E+00">
                  <c:v>1300.1600000000001</c:v>
                </c:pt>
                <c:pt idx="39999" formatCode="0.00E+00">
                  <c:v>1322.39</c:v>
                </c:pt>
                <c:pt idx="40000" formatCode="0.00E+00">
                  <c:v>1344.34</c:v>
                </c:pt>
                <c:pt idx="40001" formatCode="0.00E+00">
                  <c:v>1366.02</c:v>
                </c:pt>
                <c:pt idx="40002" formatCode="0.00E+00">
                  <c:v>1387.41</c:v>
                </c:pt>
                <c:pt idx="40003" formatCode="0.00E+00">
                  <c:v>1408.51</c:v>
                </c:pt>
                <c:pt idx="40004" formatCode="0.00E+00">
                  <c:v>1429.32</c:v>
                </c:pt>
                <c:pt idx="40005" formatCode="0.00E+00">
                  <c:v>1449.83</c:v>
                </c:pt>
                <c:pt idx="40006" formatCode="0.00E+00">
                  <c:v>1470.04</c:v>
                </c:pt>
                <c:pt idx="40007" formatCode="0.00E+00">
                  <c:v>1489.95</c:v>
                </c:pt>
                <c:pt idx="40008" formatCode="0.00E+00">
                  <c:v>1509.55</c:v>
                </c:pt>
                <c:pt idx="40009" formatCode="0.00E+00">
                  <c:v>1528.83</c:v>
                </c:pt>
                <c:pt idx="40010" formatCode="0.00E+00">
                  <c:v>1547.8</c:v>
                </c:pt>
                <c:pt idx="40011" formatCode="0.00E+00">
                  <c:v>1566.45</c:v>
                </c:pt>
                <c:pt idx="40012" formatCode="0.00E+00">
                  <c:v>1584.77</c:v>
                </c:pt>
                <c:pt idx="40013" formatCode="0.00E+00">
                  <c:v>1602.77</c:v>
                </c:pt>
                <c:pt idx="40014" formatCode="0.00E+00">
                  <c:v>1620.43</c:v>
                </c:pt>
                <c:pt idx="40015" formatCode="0.00E+00">
                  <c:v>1637.76</c:v>
                </c:pt>
                <c:pt idx="40016" formatCode="0.00E+00">
                  <c:v>1654.76</c:v>
                </c:pt>
                <c:pt idx="40017" formatCode="0.00E+00">
                  <c:v>1671.41</c:v>
                </c:pt>
                <c:pt idx="40018" formatCode="0.00E+00">
                  <c:v>1687.72</c:v>
                </c:pt>
                <c:pt idx="40019" formatCode="0.00E+00">
                  <c:v>1703.68</c:v>
                </c:pt>
                <c:pt idx="40020" formatCode="0.00E+00">
                  <c:v>1719.29</c:v>
                </c:pt>
                <c:pt idx="40021" formatCode="0.00E+00">
                  <c:v>1734.54</c:v>
                </c:pt>
                <c:pt idx="40022" formatCode="0.00E+00">
                  <c:v>1749.44</c:v>
                </c:pt>
                <c:pt idx="40023" formatCode="0.00E+00">
                  <c:v>1763.98</c:v>
                </c:pt>
                <c:pt idx="40024" formatCode="0.00E+00">
                  <c:v>1778.15</c:v>
                </c:pt>
                <c:pt idx="40025" formatCode="0.00E+00">
                  <c:v>1791.96</c:v>
                </c:pt>
                <c:pt idx="40026" formatCode="0.00E+00">
                  <c:v>1805.41</c:v>
                </c:pt>
                <c:pt idx="40027" formatCode="0.00E+00">
                  <c:v>1818.48</c:v>
                </c:pt>
                <c:pt idx="40028" formatCode="0.00E+00">
                  <c:v>1831.18</c:v>
                </c:pt>
                <c:pt idx="40029" formatCode="0.00E+00">
                  <c:v>1843.5</c:v>
                </c:pt>
                <c:pt idx="40030" formatCode="0.00E+00">
                  <c:v>1855.45</c:v>
                </c:pt>
                <c:pt idx="40031" formatCode="0.00E+00">
                  <c:v>1867.01</c:v>
                </c:pt>
                <c:pt idx="40032" formatCode="0.00E+00">
                  <c:v>1878.2</c:v>
                </c:pt>
                <c:pt idx="40033" formatCode="0.00E+00">
                  <c:v>1889</c:v>
                </c:pt>
                <c:pt idx="40034" formatCode="0.00E+00">
                  <c:v>1899.41</c:v>
                </c:pt>
                <c:pt idx="40035" formatCode="0.00E+00">
                  <c:v>1909.43</c:v>
                </c:pt>
                <c:pt idx="40036" formatCode="0.00E+00">
                  <c:v>1919.06</c:v>
                </c:pt>
                <c:pt idx="40037" formatCode="0.00E+00">
                  <c:v>1928.31</c:v>
                </c:pt>
                <c:pt idx="40038" formatCode="0.00E+00">
                  <c:v>1937.15</c:v>
                </c:pt>
                <c:pt idx="40039" formatCode="0.00E+00">
                  <c:v>1945.6</c:v>
                </c:pt>
                <c:pt idx="40040" formatCode="0.00E+00">
                  <c:v>1953.66</c:v>
                </c:pt>
                <c:pt idx="40041" formatCode="0.00E+00">
                  <c:v>1961.31</c:v>
                </c:pt>
                <c:pt idx="40042" formatCode="0.00E+00">
                  <c:v>1968.57</c:v>
                </c:pt>
                <c:pt idx="40043" formatCode="0.00E+00">
                  <c:v>1975.42</c:v>
                </c:pt>
                <c:pt idx="40044" formatCode="0.00E+00">
                  <c:v>1981.87</c:v>
                </c:pt>
                <c:pt idx="40045" formatCode="0.00E+00">
                  <c:v>1987.92</c:v>
                </c:pt>
                <c:pt idx="40046" formatCode="0.00E+00">
                  <c:v>1993.56</c:v>
                </c:pt>
                <c:pt idx="40047" formatCode="0.00E+00">
                  <c:v>1998.8</c:v>
                </c:pt>
                <c:pt idx="40048" formatCode="0.00E+00">
                  <c:v>2003.62</c:v>
                </c:pt>
                <c:pt idx="40049" formatCode="0.00E+00">
                  <c:v>2008.05</c:v>
                </c:pt>
                <c:pt idx="40050" formatCode="0.00E+00">
                  <c:v>2012.06</c:v>
                </c:pt>
                <c:pt idx="40051" formatCode="0.00E+00">
                  <c:v>2015.66</c:v>
                </c:pt>
                <c:pt idx="40052" formatCode="0.00E+00">
                  <c:v>2018.85</c:v>
                </c:pt>
                <c:pt idx="40053" formatCode="0.00E+00">
                  <c:v>2021.64</c:v>
                </c:pt>
                <c:pt idx="40054" formatCode="0.00E+00">
                  <c:v>2024.01</c:v>
                </c:pt>
                <c:pt idx="40055" formatCode="0.00E+00">
                  <c:v>2025.97</c:v>
                </c:pt>
                <c:pt idx="40056" formatCode="0.00E+00">
                  <c:v>2027.52</c:v>
                </c:pt>
                <c:pt idx="40057" formatCode="0.00E+00">
                  <c:v>2028.66</c:v>
                </c:pt>
                <c:pt idx="40058" formatCode="0.00E+00">
                  <c:v>2029.39</c:v>
                </c:pt>
                <c:pt idx="40059" formatCode="0.00E+00">
                  <c:v>2029.7</c:v>
                </c:pt>
                <c:pt idx="40060" formatCode="0.00E+00">
                  <c:v>2029.61</c:v>
                </c:pt>
                <c:pt idx="40061" formatCode="0.00E+00">
                  <c:v>2029.1</c:v>
                </c:pt>
                <c:pt idx="40062" formatCode="0.00E+00">
                  <c:v>2028.18</c:v>
                </c:pt>
                <c:pt idx="40063" formatCode="0.00E+00">
                  <c:v>2026.85</c:v>
                </c:pt>
                <c:pt idx="40064" formatCode="0.00E+00">
                  <c:v>2025.11</c:v>
                </c:pt>
                <c:pt idx="40065" formatCode="0.00E+00">
                  <c:v>2022.96</c:v>
                </c:pt>
                <c:pt idx="40066" formatCode="0.00E+00">
                  <c:v>2020.4</c:v>
                </c:pt>
                <c:pt idx="40067" formatCode="0.00E+00">
                  <c:v>2017.44</c:v>
                </c:pt>
                <c:pt idx="40068" formatCode="0.00E+00">
                  <c:v>2014.06</c:v>
                </c:pt>
                <c:pt idx="40069" formatCode="0.00E+00">
                  <c:v>2010.28</c:v>
                </c:pt>
                <c:pt idx="40070" formatCode="0.00E+00">
                  <c:v>2006.09</c:v>
                </c:pt>
                <c:pt idx="40071" formatCode="0.00E+00">
                  <c:v>2001.5</c:v>
                </c:pt>
                <c:pt idx="40072" formatCode="0.00E+00">
                  <c:v>1996.5</c:v>
                </c:pt>
                <c:pt idx="40073" formatCode="0.00E+00">
                  <c:v>1991.1</c:v>
                </c:pt>
                <c:pt idx="40074" formatCode="0.00E+00">
                  <c:v>1985.29</c:v>
                </c:pt>
                <c:pt idx="40075" formatCode="0.00E+00">
                  <c:v>1979.09</c:v>
                </c:pt>
                <c:pt idx="40076" formatCode="0.00E+00">
                  <c:v>1972.49</c:v>
                </c:pt>
                <c:pt idx="40077" formatCode="0.00E+00">
                  <c:v>1965.49</c:v>
                </c:pt>
                <c:pt idx="40078" formatCode="0.00E+00">
                  <c:v>1958.1</c:v>
                </c:pt>
                <c:pt idx="40079" formatCode="0.00E+00">
                  <c:v>1950.31</c:v>
                </c:pt>
                <c:pt idx="40080" formatCode="0.00E+00">
                  <c:v>1942.12</c:v>
                </c:pt>
                <c:pt idx="40081" formatCode="0.00E+00">
                  <c:v>1933.55</c:v>
                </c:pt>
                <c:pt idx="40082" formatCode="0.00E+00">
                  <c:v>1924.59</c:v>
                </c:pt>
                <c:pt idx="40083" formatCode="0.00E+00">
                  <c:v>1915.24</c:v>
                </c:pt>
                <c:pt idx="40084" formatCode="0.00E+00">
                  <c:v>1905.5</c:v>
                </c:pt>
                <c:pt idx="40085" formatCode="0.00E+00">
                  <c:v>1895.39</c:v>
                </c:pt>
                <c:pt idx="40086" formatCode="0.00E+00">
                  <c:v>1884.89</c:v>
                </c:pt>
                <c:pt idx="40087" formatCode="0.00E+00">
                  <c:v>1874.01</c:v>
                </c:pt>
                <c:pt idx="40088" formatCode="0.00E+00">
                  <c:v>1862.76</c:v>
                </c:pt>
                <c:pt idx="40089" formatCode="0.00E+00">
                  <c:v>1851.13</c:v>
                </c:pt>
                <c:pt idx="40090" formatCode="0.00E+00">
                  <c:v>1839.14</c:v>
                </c:pt>
                <c:pt idx="40091" formatCode="0.00E+00">
                  <c:v>1826.77</c:v>
                </c:pt>
                <c:pt idx="40092" formatCode="0.00E+00">
                  <c:v>1814.04</c:v>
                </c:pt>
                <c:pt idx="40093" formatCode="0.00E+00">
                  <c:v>1800.94</c:v>
                </c:pt>
                <c:pt idx="40094" formatCode="0.00E+00">
                  <c:v>1787.49</c:v>
                </c:pt>
                <c:pt idx="40095" formatCode="0.00E+00">
                  <c:v>1773.68</c:v>
                </c:pt>
                <c:pt idx="40096" formatCode="0.00E+00">
                  <c:v>1759.51</c:v>
                </c:pt>
                <c:pt idx="40097" formatCode="0.00E+00">
                  <c:v>1744.99</c:v>
                </c:pt>
                <c:pt idx="40098" formatCode="0.00E+00">
                  <c:v>1730.12</c:v>
                </c:pt>
                <c:pt idx="40099" formatCode="0.00E+00">
                  <c:v>1714.9</c:v>
                </c:pt>
                <c:pt idx="40100" formatCode="0.00E+00">
                  <c:v>1699.35</c:v>
                </c:pt>
                <c:pt idx="40101" formatCode="0.00E+00">
                  <c:v>1683.45</c:v>
                </c:pt>
                <c:pt idx="40102" formatCode="0.00E+00">
                  <c:v>1667.22</c:v>
                </c:pt>
                <c:pt idx="40103" formatCode="0.00E+00">
                  <c:v>1650.66</c:v>
                </c:pt>
                <c:pt idx="40104" formatCode="0.00E+00">
                  <c:v>1633.76</c:v>
                </c:pt>
                <c:pt idx="40105" formatCode="0.00E+00">
                  <c:v>1616.55</c:v>
                </c:pt>
                <c:pt idx="40106" formatCode="0.00E+00">
                  <c:v>1599.01</c:v>
                </c:pt>
                <c:pt idx="40107" formatCode="0.00E+00">
                  <c:v>1581.15</c:v>
                </c:pt>
                <c:pt idx="40108" formatCode="0.00E+00">
                  <c:v>1562.98</c:v>
                </c:pt>
                <c:pt idx="40109" formatCode="0.00E+00">
                  <c:v>1544.49</c:v>
                </c:pt>
                <c:pt idx="40110" formatCode="0.00E+00">
                  <c:v>1525.7</c:v>
                </c:pt>
                <c:pt idx="40111" formatCode="0.00E+00">
                  <c:v>1506.61</c:v>
                </c:pt>
                <c:pt idx="40112" formatCode="0.00E+00">
                  <c:v>1487.22</c:v>
                </c:pt>
                <c:pt idx="40113" formatCode="0.00E+00">
                  <c:v>1467.54</c:v>
                </c:pt>
                <c:pt idx="40114" formatCode="0.00E+00">
                  <c:v>1447.56</c:v>
                </c:pt>
                <c:pt idx="40115" formatCode="0.00E+00">
                  <c:v>1427.3</c:v>
                </c:pt>
                <c:pt idx="40116" formatCode="0.00E+00">
                  <c:v>1406.75</c:v>
                </c:pt>
                <c:pt idx="40117" formatCode="0.00E+00">
                  <c:v>1385.93</c:v>
                </c:pt>
                <c:pt idx="40118" formatCode="0.00E+00">
                  <c:v>1364.83</c:v>
                </c:pt>
                <c:pt idx="40119" formatCode="0.00E+00">
                  <c:v>1343.46</c:v>
                </c:pt>
                <c:pt idx="40120" formatCode="0.00E+00">
                  <c:v>1321.83</c:v>
                </c:pt>
                <c:pt idx="40121" formatCode="0.00E+00">
                  <c:v>1299.94</c:v>
                </c:pt>
                <c:pt idx="40122" formatCode="0.00E+00">
                  <c:v>1277.79</c:v>
                </c:pt>
                <c:pt idx="40123" formatCode="0.00E+00">
                  <c:v>1255.3900000000001</c:v>
                </c:pt>
                <c:pt idx="40124" formatCode="0.00E+00">
                  <c:v>1232.75</c:v>
                </c:pt>
                <c:pt idx="40125" formatCode="0.00E+00">
                  <c:v>1209.8599999999999</c:v>
                </c:pt>
                <c:pt idx="40126" formatCode="0.00E+00">
                  <c:v>1186.73</c:v>
                </c:pt>
                <c:pt idx="40127" formatCode="0.00E+00">
                  <c:v>1163.3800000000001</c:v>
                </c:pt>
                <c:pt idx="40128" formatCode="0.00E+00">
                  <c:v>1139.79</c:v>
                </c:pt>
                <c:pt idx="40129" formatCode="0.00E+00">
                  <c:v>1115.98</c:v>
                </c:pt>
                <c:pt idx="40130" formatCode="0.00E+00">
                  <c:v>1091.95</c:v>
                </c:pt>
                <c:pt idx="40131" formatCode="0.00E+00">
                  <c:v>1067.71</c:v>
                </c:pt>
                <c:pt idx="40132" formatCode="0.00E+00">
                  <c:v>1043.27</c:v>
                </c:pt>
                <c:pt idx="40133" formatCode="0.00E+00">
                  <c:v>1018.61</c:v>
                </c:pt>
                <c:pt idx="40134">
                  <c:v>993.76599999999996</c:v>
                </c:pt>
                <c:pt idx="40135">
                  <c:v>968.72400000000005</c:v>
                </c:pt>
                <c:pt idx="40136">
                  <c:v>943.49400000000003</c:v>
                </c:pt>
                <c:pt idx="40137">
                  <c:v>918.08199999999999</c:v>
                </c:pt>
                <c:pt idx="40138">
                  <c:v>892.49199999999996</c:v>
                </c:pt>
                <c:pt idx="40139">
                  <c:v>866.73</c:v>
                </c:pt>
                <c:pt idx="40140">
                  <c:v>840.80200000000002</c:v>
                </c:pt>
                <c:pt idx="40141">
                  <c:v>814.71199999999999</c:v>
                </c:pt>
                <c:pt idx="40142">
                  <c:v>788.46600000000001</c:v>
                </c:pt>
                <c:pt idx="40143">
                  <c:v>762.06899999999996</c:v>
                </c:pt>
                <c:pt idx="40144">
                  <c:v>735.52599999999995</c:v>
                </c:pt>
                <c:pt idx="40145">
                  <c:v>708.84400000000005</c:v>
                </c:pt>
                <c:pt idx="40146">
                  <c:v>682.02700000000004</c:v>
                </c:pt>
                <c:pt idx="40147">
                  <c:v>655.08100000000002</c:v>
                </c:pt>
                <c:pt idx="40148">
                  <c:v>628.01199999999994</c:v>
                </c:pt>
                <c:pt idx="40149">
                  <c:v>600.82399999999996</c:v>
                </c:pt>
                <c:pt idx="40150">
                  <c:v>573.524</c:v>
                </c:pt>
                <c:pt idx="40151">
                  <c:v>546.11800000000005</c:v>
                </c:pt>
                <c:pt idx="40152">
                  <c:v>518.61</c:v>
                </c:pt>
                <c:pt idx="40153">
                  <c:v>491.00599999999997</c:v>
                </c:pt>
                <c:pt idx="40154">
                  <c:v>463.31200000000001</c:v>
                </c:pt>
                <c:pt idx="40155">
                  <c:v>435.53399999999999</c:v>
                </c:pt>
                <c:pt idx="40156">
                  <c:v>407.67700000000002</c:v>
                </c:pt>
                <c:pt idx="40157">
                  <c:v>379.74799999999999</c:v>
                </c:pt>
                <c:pt idx="40158">
                  <c:v>351.75</c:v>
                </c:pt>
                <c:pt idx="40159">
                  <c:v>323.69099999999997</c:v>
                </c:pt>
                <c:pt idx="40160">
                  <c:v>295.57600000000002</c:v>
                </c:pt>
                <c:pt idx="40161">
                  <c:v>267.411</c:v>
                </c:pt>
                <c:pt idx="40162">
                  <c:v>239.202</c:v>
                </c:pt>
                <c:pt idx="40163">
                  <c:v>210.953</c:v>
                </c:pt>
                <c:pt idx="40164">
                  <c:v>182.672</c:v>
                </c:pt>
                <c:pt idx="40165">
                  <c:v>154.363</c:v>
                </c:pt>
                <c:pt idx="40166">
                  <c:v>126.033</c:v>
                </c:pt>
                <c:pt idx="40167">
                  <c:v>97.686300000000003</c:v>
                </c:pt>
                <c:pt idx="40168">
                  <c:v>69.330100000000002</c:v>
                </c:pt>
                <c:pt idx="40169">
                  <c:v>40.969499999999996</c:v>
                </c:pt>
                <c:pt idx="40170">
                  <c:v>12.6104</c:v>
                </c:pt>
                <c:pt idx="40171">
                  <c:v>-15.7415</c:v>
                </c:pt>
                <c:pt idx="40172">
                  <c:v>-44.080500000000001</c:v>
                </c:pt>
                <c:pt idx="40173">
                  <c:v>-72.400800000000004</c:v>
                </c:pt>
                <c:pt idx="40174">
                  <c:v>-100.697</c:v>
                </c:pt>
                <c:pt idx="40175">
                  <c:v>-128.96199999999999</c:v>
                </c:pt>
                <c:pt idx="40176">
                  <c:v>-157.19200000000001</c:v>
                </c:pt>
                <c:pt idx="40177">
                  <c:v>-185.381</c:v>
                </c:pt>
                <c:pt idx="40178">
                  <c:v>-213.52199999999999</c:v>
                </c:pt>
                <c:pt idx="40179">
                  <c:v>-241.61</c:v>
                </c:pt>
                <c:pt idx="40180">
                  <c:v>-269.64</c:v>
                </c:pt>
                <c:pt idx="40181">
                  <c:v>-297.60500000000002</c:v>
                </c:pt>
                <c:pt idx="40182">
                  <c:v>-325.5</c:v>
                </c:pt>
                <c:pt idx="40183">
                  <c:v>-353.32</c:v>
                </c:pt>
                <c:pt idx="40184">
                  <c:v>-381.05799999999999</c:v>
                </c:pt>
                <c:pt idx="40185">
                  <c:v>-408.71</c:v>
                </c:pt>
                <c:pt idx="40186">
                  <c:v>-436.27</c:v>
                </c:pt>
                <c:pt idx="40187">
                  <c:v>-463.73099999999999</c:v>
                </c:pt>
                <c:pt idx="40188">
                  <c:v>-491.089</c:v>
                </c:pt>
                <c:pt idx="40189">
                  <c:v>-518.33900000000006</c:v>
                </c:pt>
                <c:pt idx="40190">
                  <c:v>-545.47299999999996</c:v>
                </c:pt>
                <c:pt idx="40191">
                  <c:v>-572.48800000000006</c:v>
                </c:pt>
                <c:pt idx="40192">
                  <c:v>-599.37800000000004</c:v>
                </c:pt>
                <c:pt idx="40193">
                  <c:v>-626.13699999999994</c:v>
                </c:pt>
                <c:pt idx="40194">
                  <c:v>-652.76</c:v>
                </c:pt>
                <c:pt idx="40195">
                  <c:v>-679.24099999999999</c:v>
                </c:pt>
                <c:pt idx="40196">
                  <c:v>-705.57500000000005</c:v>
                </c:pt>
                <c:pt idx="40197">
                  <c:v>-731.75800000000004</c:v>
                </c:pt>
                <c:pt idx="40198">
                  <c:v>-757.78300000000002</c:v>
                </c:pt>
                <c:pt idx="40199">
                  <c:v>-783.64599999999996</c:v>
                </c:pt>
                <c:pt idx="40200">
                  <c:v>-809.34</c:v>
                </c:pt>
                <c:pt idx="40201">
                  <c:v>-834.86199999999997</c:v>
                </c:pt>
                <c:pt idx="40202">
                  <c:v>-860.20600000000002</c:v>
                </c:pt>
                <c:pt idx="40203">
                  <c:v>-885.36699999999996</c:v>
                </c:pt>
                <c:pt idx="40204">
                  <c:v>-910.34</c:v>
                </c:pt>
                <c:pt idx="40205">
                  <c:v>-935.12</c:v>
                </c:pt>
                <c:pt idx="40206">
                  <c:v>-959.702</c:v>
                </c:pt>
                <c:pt idx="40207">
                  <c:v>-984.08100000000002</c:v>
                </c:pt>
                <c:pt idx="40208" formatCode="0.00E+00">
                  <c:v>-1008.25</c:v>
                </c:pt>
                <c:pt idx="40209" formatCode="0.00E+00">
                  <c:v>-1032.21</c:v>
                </c:pt>
                <c:pt idx="40210" formatCode="0.00E+00">
                  <c:v>-1055.95</c:v>
                </c:pt>
                <c:pt idx="40211" formatCode="0.00E+00">
                  <c:v>-1079.47</c:v>
                </c:pt>
                <c:pt idx="40212" formatCode="0.00E+00">
                  <c:v>-1102.76</c:v>
                </c:pt>
                <c:pt idx="40213" formatCode="0.00E+00">
                  <c:v>-1125.82</c:v>
                </c:pt>
                <c:pt idx="40214" formatCode="0.00E+00">
                  <c:v>-1148.6500000000001</c:v>
                </c:pt>
                <c:pt idx="40215" formatCode="0.00E+00">
                  <c:v>-1171.23</c:v>
                </c:pt>
                <c:pt idx="40216" formatCode="0.00E+00">
                  <c:v>-1193.57</c:v>
                </c:pt>
                <c:pt idx="40217" formatCode="0.00E+00">
                  <c:v>-1215.6600000000001</c:v>
                </c:pt>
                <c:pt idx="40218" formatCode="0.00E+00">
                  <c:v>-1237.49</c:v>
                </c:pt>
                <c:pt idx="40219" formatCode="0.00E+00">
                  <c:v>-1259.07</c:v>
                </c:pt>
                <c:pt idx="40220" formatCode="0.00E+00">
                  <c:v>-1280.3800000000001</c:v>
                </c:pt>
                <c:pt idx="40221" formatCode="0.00E+00">
                  <c:v>-1301.43</c:v>
                </c:pt>
                <c:pt idx="40222" formatCode="0.00E+00">
                  <c:v>-1322.2</c:v>
                </c:pt>
                <c:pt idx="40223" formatCode="0.00E+00">
                  <c:v>-1342.7</c:v>
                </c:pt>
                <c:pt idx="40224" formatCode="0.00E+00">
                  <c:v>-1362.93</c:v>
                </c:pt>
                <c:pt idx="40225" formatCode="0.00E+00">
                  <c:v>-1382.86</c:v>
                </c:pt>
                <c:pt idx="40226" formatCode="0.00E+00">
                  <c:v>-1402.51</c:v>
                </c:pt>
                <c:pt idx="40227" formatCode="0.00E+00">
                  <c:v>-1421.87</c:v>
                </c:pt>
                <c:pt idx="40228" formatCode="0.00E+00">
                  <c:v>-1440.94</c:v>
                </c:pt>
                <c:pt idx="40229" formatCode="0.00E+00">
                  <c:v>-1459.71</c:v>
                </c:pt>
                <c:pt idx="40230" formatCode="0.00E+00">
                  <c:v>-1478.17</c:v>
                </c:pt>
                <c:pt idx="40231" formatCode="0.00E+00">
                  <c:v>-1496.33</c:v>
                </c:pt>
                <c:pt idx="40232" formatCode="0.00E+00">
                  <c:v>-1514.18</c:v>
                </c:pt>
                <c:pt idx="40233" formatCode="0.00E+00">
                  <c:v>-1531.71</c:v>
                </c:pt>
                <c:pt idx="40234" formatCode="0.00E+00">
                  <c:v>-1548.93</c:v>
                </c:pt>
                <c:pt idx="40235" formatCode="0.00E+00">
                  <c:v>-1565.83</c:v>
                </c:pt>
                <c:pt idx="40236" formatCode="0.00E+00">
                  <c:v>-1582.41</c:v>
                </c:pt>
                <c:pt idx="40237" formatCode="0.00E+00">
                  <c:v>-1598.66</c:v>
                </c:pt>
                <c:pt idx="40238" formatCode="0.00E+00">
                  <c:v>-1614.58</c:v>
                </c:pt>
                <c:pt idx="40239" formatCode="0.00E+00">
                  <c:v>-1630.17</c:v>
                </c:pt>
                <c:pt idx="40240" formatCode="0.00E+00">
                  <c:v>-1645.42</c:v>
                </c:pt>
                <c:pt idx="40241" formatCode="0.00E+00">
                  <c:v>-1660.33</c:v>
                </c:pt>
                <c:pt idx="40242" formatCode="0.00E+00">
                  <c:v>-1674.9</c:v>
                </c:pt>
                <c:pt idx="40243" formatCode="0.00E+00">
                  <c:v>-1689.13</c:v>
                </c:pt>
                <c:pt idx="40244" formatCode="0.00E+00">
                  <c:v>-1703.01</c:v>
                </c:pt>
                <c:pt idx="40245" formatCode="0.00E+00">
                  <c:v>-1716.54</c:v>
                </c:pt>
                <c:pt idx="40246" formatCode="0.00E+00">
                  <c:v>-1729.72</c:v>
                </c:pt>
                <c:pt idx="40247" formatCode="0.00E+00">
                  <c:v>-1742.54</c:v>
                </c:pt>
                <c:pt idx="40248" formatCode="0.00E+00">
                  <c:v>-1755</c:v>
                </c:pt>
                <c:pt idx="40249" formatCode="0.00E+00">
                  <c:v>-1767.11</c:v>
                </c:pt>
                <c:pt idx="40250" formatCode="0.00E+00">
                  <c:v>-1778.85</c:v>
                </c:pt>
                <c:pt idx="40251" formatCode="0.00E+00">
                  <c:v>-1790.23</c:v>
                </c:pt>
                <c:pt idx="40252" formatCode="0.00E+00">
                  <c:v>-1801.24</c:v>
                </c:pt>
                <c:pt idx="40253" formatCode="0.00E+00">
                  <c:v>-1811.88</c:v>
                </c:pt>
                <c:pt idx="40254" formatCode="0.00E+00">
                  <c:v>-1822.15</c:v>
                </c:pt>
                <c:pt idx="40255" formatCode="0.00E+00">
                  <c:v>-1832.05</c:v>
                </c:pt>
                <c:pt idx="40256" formatCode="0.00E+00">
                  <c:v>-1841.57</c:v>
                </c:pt>
                <c:pt idx="40257" formatCode="0.00E+00">
                  <c:v>-1850.72</c:v>
                </c:pt>
                <c:pt idx="40258" formatCode="0.00E+00">
                  <c:v>-1859.49</c:v>
                </c:pt>
                <c:pt idx="40259" formatCode="0.00E+00">
                  <c:v>-1867.88</c:v>
                </c:pt>
                <c:pt idx="40260" formatCode="0.00E+00">
                  <c:v>-1875.88</c:v>
                </c:pt>
                <c:pt idx="40261" formatCode="0.00E+00">
                  <c:v>-1883.51</c:v>
                </c:pt>
                <c:pt idx="40262" formatCode="0.00E+00">
                  <c:v>-1890.75</c:v>
                </c:pt>
                <c:pt idx="40263" formatCode="0.00E+00">
                  <c:v>-1897.6</c:v>
                </c:pt>
                <c:pt idx="40264" formatCode="0.00E+00">
                  <c:v>-1904.07</c:v>
                </c:pt>
                <c:pt idx="40265" formatCode="0.00E+00">
                  <c:v>-1910.15</c:v>
                </c:pt>
                <c:pt idx="40266" formatCode="0.00E+00">
                  <c:v>-1915.84</c:v>
                </c:pt>
                <c:pt idx="40267" formatCode="0.00E+00">
                  <c:v>-1921.14</c:v>
                </c:pt>
                <c:pt idx="40268" formatCode="0.00E+00">
                  <c:v>-1926.04</c:v>
                </c:pt>
                <c:pt idx="40269" formatCode="0.00E+00">
                  <c:v>-1930.56</c:v>
                </c:pt>
                <c:pt idx="40270" formatCode="0.00E+00">
                  <c:v>-1934.68</c:v>
                </c:pt>
                <c:pt idx="40271" formatCode="0.00E+00">
                  <c:v>-1938.41</c:v>
                </c:pt>
                <c:pt idx="40272" formatCode="0.00E+00">
                  <c:v>-1941.75</c:v>
                </c:pt>
                <c:pt idx="40273" formatCode="0.00E+00">
                  <c:v>-1944.69</c:v>
                </c:pt>
                <c:pt idx="40274" formatCode="0.00E+00">
                  <c:v>-1947.24</c:v>
                </c:pt>
                <c:pt idx="40275" formatCode="0.00E+00">
                  <c:v>-1949.39</c:v>
                </c:pt>
                <c:pt idx="40276" formatCode="0.00E+00">
                  <c:v>-1951.14</c:v>
                </c:pt>
                <c:pt idx="40277" formatCode="0.00E+00">
                  <c:v>-1952.5</c:v>
                </c:pt>
                <c:pt idx="40278" formatCode="0.00E+00">
                  <c:v>-1953.46</c:v>
                </c:pt>
                <c:pt idx="40279" formatCode="0.00E+00">
                  <c:v>-1954.03</c:v>
                </c:pt>
                <c:pt idx="40280" formatCode="0.00E+00">
                  <c:v>-1954.2</c:v>
                </c:pt>
                <c:pt idx="40281" formatCode="0.00E+00">
                  <c:v>-1953.97</c:v>
                </c:pt>
                <c:pt idx="40282" formatCode="0.00E+00">
                  <c:v>-1953.35</c:v>
                </c:pt>
                <c:pt idx="40283" formatCode="0.00E+00">
                  <c:v>-1952.33</c:v>
                </c:pt>
                <c:pt idx="40284" formatCode="0.00E+00">
                  <c:v>-1950.91</c:v>
                </c:pt>
                <c:pt idx="40285" formatCode="0.00E+00">
                  <c:v>-1949.1</c:v>
                </c:pt>
                <c:pt idx="40286" formatCode="0.00E+00">
                  <c:v>-1946.9</c:v>
                </c:pt>
                <c:pt idx="40287" formatCode="0.00E+00">
                  <c:v>-1944.3</c:v>
                </c:pt>
                <c:pt idx="40288" formatCode="0.00E+00">
                  <c:v>-1941.31</c:v>
                </c:pt>
                <c:pt idx="40289" formatCode="0.00E+00">
                  <c:v>-1937.93</c:v>
                </c:pt>
                <c:pt idx="40290" formatCode="0.00E+00">
                  <c:v>-1934.16</c:v>
                </c:pt>
                <c:pt idx="40291" formatCode="0.00E+00">
                  <c:v>-1929.99</c:v>
                </c:pt>
                <c:pt idx="40292" formatCode="0.00E+00">
                  <c:v>-1925.44</c:v>
                </c:pt>
                <c:pt idx="40293" formatCode="0.00E+00">
                  <c:v>-1920.49</c:v>
                </c:pt>
                <c:pt idx="40294" formatCode="0.00E+00">
                  <c:v>-1915.16</c:v>
                </c:pt>
                <c:pt idx="40295" formatCode="0.00E+00">
                  <c:v>-1909.45</c:v>
                </c:pt>
                <c:pt idx="40296" formatCode="0.00E+00">
                  <c:v>-1903.34</c:v>
                </c:pt>
                <c:pt idx="40297" formatCode="0.00E+00">
                  <c:v>-1896.86</c:v>
                </c:pt>
                <c:pt idx="40298" formatCode="0.00E+00">
                  <c:v>-1889.99</c:v>
                </c:pt>
                <c:pt idx="40299" formatCode="0.00E+00">
                  <c:v>-1882.74</c:v>
                </c:pt>
                <c:pt idx="40300" formatCode="0.00E+00">
                  <c:v>-1875.11</c:v>
                </c:pt>
                <c:pt idx="40301" formatCode="0.00E+00">
                  <c:v>-1867.11</c:v>
                </c:pt>
                <c:pt idx="40302" formatCode="0.00E+00">
                  <c:v>-1858.72</c:v>
                </c:pt>
                <c:pt idx="40303" formatCode="0.00E+00">
                  <c:v>-1849.97</c:v>
                </c:pt>
                <c:pt idx="40304" formatCode="0.00E+00">
                  <c:v>-1840.84</c:v>
                </c:pt>
                <c:pt idx="40305" formatCode="0.00E+00">
                  <c:v>-1831.34</c:v>
                </c:pt>
                <c:pt idx="40306" formatCode="0.00E+00">
                  <c:v>-1821.48</c:v>
                </c:pt>
                <c:pt idx="40307" formatCode="0.00E+00">
                  <c:v>-1811.25</c:v>
                </c:pt>
                <c:pt idx="40308" formatCode="0.00E+00">
                  <c:v>-1800.65</c:v>
                </c:pt>
                <c:pt idx="40309" formatCode="0.00E+00">
                  <c:v>-1789.7</c:v>
                </c:pt>
                <c:pt idx="40310" formatCode="0.00E+00">
                  <c:v>-1778.38</c:v>
                </c:pt>
                <c:pt idx="40311" formatCode="0.00E+00">
                  <c:v>-1766.71</c:v>
                </c:pt>
                <c:pt idx="40312" formatCode="0.00E+00">
                  <c:v>-1754.69</c:v>
                </c:pt>
                <c:pt idx="40313" formatCode="0.00E+00">
                  <c:v>-1742.31</c:v>
                </c:pt>
                <c:pt idx="40314" formatCode="0.00E+00">
                  <c:v>-1729.58</c:v>
                </c:pt>
                <c:pt idx="40315" formatCode="0.00E+00">
                  <c:v>-1716.51</c:v>
                </c:pt>
                <c:pt idx="40316" formatCode="0.00E+00">
                  <c:v>-1703.09</c:v>
                </c:pt>
                <c:pt idx="40317" formatCode="0.00E+00">
                  <c:v>-1689.34</c:v>
                </c:pt>
                <c:pt idx="40318" formatCode="0.00E+00">
                  <c:v>-1675.24</c:v>
                </c:pt>
                <c:pt idx="40319" formatCode="0.00E+00">
                  <c:v>-1660.82</c:v>
                </c:pt>
                <c:pt idx="40320" formatCode="0.00E+00">
                  <c:v>-1646.06</c:v>
                </c:pt>
                <c:pt idx="40321" formatCode="0.00E+00">
                  <c:v>-1630.97</c:v>
                </c:pt>
                <c:pt idx="40322" formatCode="0.00E+00">
                  <c:v>-1615.55</c:v>
                </c:pt>
                <c:pt idx="40323" formatCode="0.00E+00">
                  <c:v>-1599.82</c:v>
                </c:pt>
                <c:pt idx="40324" formatCode="0.00E+00">
                  <c:v>-1583.76</c:v>
                </c:pt>
                <c:pt idx="40325" formatCode="0.00E+00">
                  <c:v>-1567.39</c:v>
                </c:pt>
                <c:pt idx="40326" formatCode="0.00E+00">
                  <c:v>-1550.71</c:v>
                </c:pt>
                <c:pt idx="40327" formatCode="0.00E+00">
                  <c:v>-1533.72</c:v>
                </c:pt>
                <c:pt idx="40328" formatCode="0.00E+00">
                  <c:v>-1516.42</c:v>
                </c:pt>
                <c:pt idx="40329" formatCode="0.00E+00">
                  <c:v>-1498.82</c:v>
                </c:pt>
                <c:pt idx="40330" formatCode="0.00E+00">
                  <c:v>-1480.93</c:v>
                </c:pt>
                <c:pt idx="40331" formatCode="0.00E+00">
                  <c:v>-1462.74</c:v>
                </c:pt>
                <c:pt idx="40332" formatCode="0.00E+00">
                  <c:v>-1444.26</c:v>
                </c:pt>
                <c:pt idx="40333" formatCode="0.00E+00">
                  <c:v>-1425.49</c:v>
                </c:pt>
                <c:pt idx="40334" formatCode="0.00E+00">
                  <c:v>-1406.44</c:v>
                </c:pt>
                <c:pt idx="40335" formatCode="0.00E+00">
                  <c:v>-1387.12</c:v>
                </c:pt>
                <c:pt idx="40336" formatCode="0.00E+00">
                  <c:v>-1367.51</c:v>
                </c:pt>
                <c:pt idx="40337" formatCode="0.00E+00">
                  <c:v>-1347.64</c:v>
                </c:pt>
                <c:pt idx="40338" formatCode="0.00E+00">
                  <c:v>-1327.5</c:v>
                </c:pt>
                <c:pt idx="40339" formatCode="0.00E+00">
                  <c:v>-1307.0999999999999</c:v>
                </c:pt>
                <c:pt idx="40340" formatCode="0.00E+00">
                  <c:v>-1286.44</c:v>
                </c:pt>
                <c:pt idx="40341" formatCode="0.00E+00">
                  <c:v>-1265.53</c:v>
                </c:pt>
                <c:pt idx="40342" formatCode="0.00E+00">
                  <c:v>-1244.3699999999999</c:v>
                </c:pt>
                <c:pt idx="40343" formatCode="0.00E+00">
                  <c:v>-1222.96</c:v>
                </c:pt>
                <c:pt idx="40344" formatCode="0.00E+00">
                  <c:v>-1201.32</c:v>
                </c:pt>
                <c:pt idx="40345" formatCode="0.00E+00">
                  <c:v>-1179.43</c:v>
                </c:pt>
                <c:pt idx="40346" formatCode="0.00E+00">
                  <c:v>-1157.32</c:v>
                </c:pt>
                <c:pt idx="40347" formatCode="0.00E+00">
                  <c:v>-1134.98</c:v>
                </c:pt>
                <c:pt idx="40348" formatCode="0.00E+00">
                  <c:v>-1112.4100000000001</c:v>
                </c:pt>
                <c:pt idx="40349" formatCode="0.00E+00">
                  <c:v>-1089.6300000000001</c:v>
                </c:pt>
                <c:pt idx="40350" formatCode="0.00E+00">
                  <c:v>-1066.6400000000001</c:v>
                </c:pt>
                <c:pt idx="40351" formatCode="0.00E+00">
                  <c:v>-1043.44</c:v>
                </c:pt>
                <c:pt idx="40352" formatCode="0.00E+00">
                  <c:v>-1020.03</c:v>
                </c:pt>
                <c:pt idx="40353">
                  <c:v>-996.42399999999998</c:v>
                </c:pt>
                <c:pt idx="40354">
                  <c:v>-972.625</c:v>
                </c:pt>
                <c:pt idx="40355">
                  <c:v>-948.63699999999994</c:v>
                </c:pt>
                <c:pt idx="40356">
                  <c:v>-924.46500000000003</c:v>
                </c:pt>
                <c:pt idx="40357">
                  <c:v>-900.11400000000003</c:v>
                </c:pt>
                <c:pt idx="40358">
                  <c:v>-875.58799999999997</c:v>
                </c:pt>
                <c:pt idx="40359">
                  <c:v>-850.89400000000001</c:v>
                </c:pt>
                <c:pt idx="40360">
                  <c:v>-826.03599999999994</c:v>
                </c:pt>
                <c:pt idx="40361">
                  <c:v>-801.01900000000001</c:v>
                </c:pt>
                <c:pt idx="40362">
                  <c:v>-775.84799999999996</c:v>
                </c:pt>
                <c:pt idx="40363">
                  <c:v>-750.529</c:v>
                </c:pt>
                <c:pt idx="40364">
                  <c:v>-725.06600000000003</c:v>
                </c:pt>
                <c:pt idx="40365">
                  <c:v>-699.46500000000003</c:v>
                </c:pt>
                <c:pt idx="40366">
                  <c:v>-673.73099999999999</c:v>
                </c:pt>
                <c:pt idx="40367">
                  <c:v>-647.86900000000003</c:v>
                </c:pt>
                <c:pt idx="40368">
                  <c:v>-621.88499999999999</c:v>
                </c:pt>
                <c:pt idx="40369">
                  <c:v>-595.78300000000002</c:v>
                </c:pt>
                <c:pt idx="40370">
                  <c:v>-569.57000000000005</c:v>
                </c:pt>
                <c:pt idx="40371">
                  <c:v>-543.25099999999998</c:v>
                </c:pt>
                <c:pt idx="40372">
                  <c:v>-516.83000000000004</c:v>
                </c:pt>
                <c:pt idx="40373">
                  <c:v>-490.31400000000002</c:v>
                </c:pt>
                <c:pt idx="40374">
                  <c:v>-463.70699999999999</c:v>
                </c:pt>
                <c:pt idx="40375">
                  <c:v>-437.01600000000002</c:v>
                </c:pt>
                <c:pt idx="40376">
                  <c:v>-410.245</c:v>
                </c:pt>
                <c:pt idx="40377">
                  <c:v>-383.4</c:v>
                </c:pt>
                <c:pt idx="40378">
                  <c:v>-356.48700000000002</c:v>
                </c:pt>
                <c:pt idx="40379">
                  <c:v>-329.51</c:v>
                </c:pt>
                <c:pt idx="40380">
                  <c:v>-302.47699999999998</c:v>
                </c:pt>
                <c:pt idx="40381">
                  <c:v>-275.39100000000002</c:v>
                </c:pt>
                <c:pt idx="40382">
                  <c:v>-248.25899999999999</c:v>
                </c:pt>
                <c:pt idx="40383">
                  <c:v>-221.08500000000001</c:v>
                </c:pt>
                <c:pt idx="40384">
                  <c:v>-193.876</c:v>
                </c:pt>
                <c:pt idx="40385">
                  <c:v>-166.63800000000001</c:v>
                </c:pt>
                <c:pt idx="40386">
                  <c:v>-139.374</c:v>
                </c:pt>
                <c:pt idx="40387">
                  <c:v>-112.092</c:v>
                </c:pt>
                <c:pt idx="40388">
                  <c:v>-84.796999999999997</c:v>
                </c:pt>
                <c:pt idx="40389">
                  <c:v>-57.4938</c:v>
                </c:pt>
                <c:pt idx="40390">
                  <c:v>-30.188400000000001</c:v>
                </c:pt>
                <c:pt idx="40391">
                  <c:v>-2.8861699999999999</c:v>
                </c:pt>
                <c:pt idx="40392">
                  <c:v>24.4072</c:v>
                </c:pt>
                <c:pt idx="40393">
                  <c:v>51.686300000000003</c:v>
                </c:pt>
                <c:pt idx="40394">
                  <c:v>78.945599999999999</c:v>
                </c:pt>
                <c:pt idx="40395">
                  <c:v>106.179</c:v>
                </c:pt>
                <c:pt idx="40396">
                  <c:v>133.38200000000001</c:v>
                </c:pt>
                <c:pt idx="40397">
                  <c:v>160.54900000000001</c:v>
                </c:pt>
                <c:pt idx="40398">
                  <c:v>187.67400000000001</c:v>
                </c:pt>
                <c:pt idx="40399">
                  <c:v>214.751</c:v>
                </c:pt>
                <c:pt idx="40400">
                  <c:v>241.77600000000001</c:v>
                </c:pt>
                <c:pt idx="40401">
                  <c:v>268.74200000000002</c:v>
                </c:pt>
                <c:pt idx="40402">
                  <c:v>295.64400000000001</c:v>
                </c:pt>
                <c:pt idx="40403">
                  <c:v>322.47800000000001</c:v>
                </c:pt>
                <c:pt idx="40404">
                  <c:v>349.23700000000002</c:v>
                </c:pt>
                <c:pt idx="40405">
                  <c:v>375.91500000000002</c:v>
                </c:pt>
                <c:pt idx="40406">
                  <c:v>402.50900000000001</c:v>
                </c:pt>
                <c:pt idx="40407">
                  <c:v>429.01100000000002</c:v>
                </c:pt>
                <c:pt idx="40408">
                  <c:v>455.41800000000001</c:v>
                </c:pt>
                <c:pt idx="40409">
                  <c:v>481.72300000000001</c:v>
                </c:pt>
                <c:pt idx="40410">
                  <c:v>507.92200000000003</c:v>
                </c:pt>
                <c:pt idx="40411">
                  <c:v>534.00800000000004</c:v>
                </c:pt>
                <c:pt idx="40412">
                  <c:v>559.97799999999995</c:v>
                </c:pt>
                <c:pt idx="40413">
                  <c:v>585.82500000000005</c:v>
                </c:pt>
                <c:pt idx="40414">
                  <c:v>611.54399999999998</c:v>
                </c:pt>
                <c:pt idx="40415">
                  <c:v>637.13099999999997</c:v>
                </c:pt>
                <c:pt idx="40416">
                  <c:v>662.57899999999995</c:v>
                </c:pt>
                <c:pt idx="40417">
                  <c:v>687.88499999999999</c:v>
                </c:pt>
                <c:pt idx="40418">
                  <c:v>713.04300000000001</c:v>
                </c:pt>
                <c:pt idx="40419">
                  <c:v>738.04700000000003</c:v>
                </c:pt>
                <c:pt idx="40420">
                  <c:v>762.89300000000003</c:v>
                </c:pt>
                <c:pt idx="40421">
                  <c:v>787.57600000000002</c:v>
                </c:pt>
                <c:pt idx="40422">
                  <c:v>812.09100000000001</c:v>
                </c:pt>
                <c:pt idx="40423">
                  <c:v>836.43299999999999</c:v>
                </c:pt>
                <c:pt idx="40424">
                  <c:v>860.59699999999998</c:v>
                </c:pt>
                <c:pt idx="40425">
                  <c:v>884.57799999999997</c:v>
                </c:pt>
                <c:pt idx="40426">
                  <c:v>908.37099999999998</c:v>
                </c:pt>
                <c:pt idx="40427">
                  <c:v>931.97299999999996</c:v>
                </c:pt>
                <c:pt idx="40428">
                  <c:v>955.37699999999995</c:v>
                </c:pt>
                <c:pt idx="40429">
                  <c:v>978.58</c:v>
                </c:pt>
                <c:pt idx="40430" formatCode="0.00E+00">
                  <c:v>1001.58</c:v>
                </c:pt>
                <c:pt idx="40431" formatCode="0.00E+00">
                  <c:v>1024.3599999999999</c:v>
                </c:pt>
                <c:pt idx="40432" formatCode="0.00E+00">
                  <c:v>1046.93</c:v>
                </c:pt>
                <c:pt idx="40433" formatCode="0.00E+00">
                  <c:v>1069.28</c:v>
                </c:pt>
                <c:pt idx="40434" formatCode="0.00E+00">
                  <c:v>1091.4100000000001</c:v>
                </c:pt>
                <c:pt idx="40435" formatCode="0.00E+00">
                  <c:v>1113.3</c:v>
                </c:pt>
                <c:pt idx="40436" formatCode="0.00E+00">
                  <c:v>1134.97</c:v>
                </c:pt>
                <c:pt idx="40437" formatCode="0.00E+00">
                  <c:v>1156.3900000000001</c:v>
                </c:pt>
                <c:pt idx="40438" formatCode="0.00E+00">
                  <c:v>1177.58</c:v>
                </c:pt>
                <c:pt idx="40439" formatCode="0.00E+00">
                  <c:v>1198.52</c:v>
                </c:pt>
                <c:pt idx="40440" formatCode="0.00E+00">
                  <c:v>1219.2</c:v>
                </c:pt>
                <c:pt idx="40441" formatCode="0.00E+00">
                  <c:v>1239.6400000000001</c:v>
                </c:pt>
                <c:pt idx="40442" formatCode="0.00E+00">
                  <c:v>1259.81</c:v>
                </c:pt>
                <c:pt idx="40443" formatCode="0.00E+00">
                  <c:v>1279.73</c:v>
                </c:pt>
                <c:pt idx="40444" formatCode="0.00E+00">
                  <c:v>1299.3800000000001</c:v>
                </c:pt>
                <c:pt idx="40445" formatCode="0.00E+00">
                  <c:v>1318.75</c:v>
                </c:pt>
                <c:pt idx="40446" formatCode="0.00E+00">
                  <c:v>1337.86</c:v>
                </c:pt>
                <c:pt idx="40447" formatCode="0.00E+00">
                  <c:v>1356.68</c:v>
                </c:pt>
                <c:pt idx="40448" formatCode="0.00E+00">
                  <c:v>1375.23</c:v>
                </c:pt>
                <c:pt idx="40449" formatCode="0.00E+00">
                  <c:v>1393.48</c:v>
                </c:pt>
                <c:pt idx="40450" formatCode="0.00E+00">
                  <c:v>1411.45</c:v>
                </c:pt>
                <c:pt idx="40451" formatCode="0.00E+00">
                  <c:v>1429.13</c:v>
                </c:pt>
                <c:pt idx="40452" formatCode="0.00E+00">
                  <c:v>1446.51</c:v>
                </c:pt>
                <c:pt idx="40453" formatCode="0.00E+00">
                  <c:v>1463.6</c:v>
                </c:pt>
                <c:pt idx="40454" formatCode="0.00E+00">
                  <c:v>1480.38</c:v>
                </c:pt>
                <c:pt idx="40455" formatCode="0.00E+00">
                  <c:v>1496.85</c:v>
                </c:pt>
                <c:pt idx="40456" formatCode="0.00E+00">
                  <c:v>1513.02</c:v>
                </c:pt>
                <c:pt idx="40457" formatCode="0.00E+00">
                  <c:v>1528.87</c:v>
                </c:pt>
                <c:pt idx="40458" formatCode="0.00E+00">
                  <c:v>1544.41</c:v>
                </c:pt>
                <c:pt idx="40459" formatCode="0.00E+00">
                  <c:v>1559.63</c:v>
                </c:pt>
                <c:pt idx="40460" formatCode="0.00E+00">
                  <c:v>1574.53</c:v>
                </c:pt>
                <c:pt idx="40461" formatCode="0.00E+00">
                  <c:v>1589.1</c:v>
                </c:pt>
                <c:pt idx="40462" formatCode="0.00E+00">
                  <c:v>1603.35</c:v>
                </c:pt>
                <c:pt idx="40463" formatCode="0.00E+00">
                  <c:v>1617.27</c:v>
                </c:pt>
                <c:pt idx="40464" formatCode="0.00E+00">
                  <c:v>1630.85</c:v>
                </c:pt>
                <c:pt idx="40465" formatCode="0.00E+00">
                  <c:v>1644.1</c:v>
                </c:pt>
                <c:pt idx="40466" formatCode="0.00E+00">
                  <c:v>1657.01</c:v>
                </c:pt>
                <c:pt idx="40467" formatCode="0.00E+00">
                  <c:v>1669.58</c:v>
                </c:pt>
                <c:pt idx="40468" formatCode="0.00E+00">
                  <c:v>1681.81</c:v>
                </c:pt>
                <c:pt idx="40469" formatCode="0.00E+00">
                  <c:v>1693.69</c:v>
                </c:pt>
                <c:pt idx="40470" formatCode="0.00E+00">
                  <c:v>1705.23</c:v>
                </c:pt>
                <c:pt idx="40471" formatCode="0.00E+00">
                  <c:v>1716.42</c:v>
                </c:pt>
                <c:pt idx="40472" formatCode="0.00E+00">
                  <c:v>1727.25</c:v>
                </c:pt>
                <c:pt idx="40473" formatCode="0.00E+00">
                  <c:v>1737.73</c:v>
                </c:pt>
                <c:pt idx="40474" formatCode="0.00E+00">
                  <c:v>1747.86</c:v>
                </c:pt>
                <c:pt idx="40475" formatCode="0.00E+00">
                  <c:v>1757.62</c:v>
                </c:pt>
                <c:pt idx="40476" formatCode="0.00E+00">
                  <c:v>1767.03</c:v>
                </c:pt>
                <c:pt idx="40477" formatCode="0.00E+00">
                  <c:v>1776.08</c:v>
                </c:pt>
                <c:pt idx="40478" formatCode="0.00E+00">
                  <c:v>1784.76</c:v>
                </c:pt>
                <c:pt idx="40479" formatCode="0.00E+00">
                  <c:v>1793.08</c:v>
                </c:pt>
                <c:pt idx="40480" formatCode="0.00E+00">
                  <c:v>1801.03</c:v>
                </c:pt>
                <c:pt idx="40481" formatCode="0.00E+00">
                  <c:v>1808.62</c:v>
                </c:pt>
                <c:pt idx="40482" formatCode="0.00E+00">
                  <c:v>1815.83</c:v>
                </c:pt>
                <c:pt idx="40483" formatCode="0.00E+00">
                  <c:v>1822.68</c:v>
                </c:pt>
                <c:pt idx="40484" formatCode="0.00E+00">
                  <c:v>1829.15</c:v>
                </c:pt>
                <c:pt idx="40485" formatCode="0.00E+00">
                  <c:v>1835.25</c:v>
                </c:pt>
                <c:pt idx="40486" formatCode="0.00E+00">
                  <c:v>1840.97</c:v>
                </c:pt>
                <c:pt idx="40487" formatCode="0.00E+00">
                  <c:v>1846.33</c:v>
                </c:pt>
                <c:pt idx="40488" formatCode="0.00E+00">
                  <c:v>1851.3</c:v>
                </c:pt>
                <c:pt idx="40489" formatCode="0.00E+00">
                  <c:v>1855.9</c:v>
                </c:pt>
                <c:pt idx="40490" formatCode="0.00E+00">
                  <c:v>1860.12</c:v>
                </c:pt>
                <c:pt idx="40491" formatCode="0.00E+00">
                  <c:v>1863.96</c:v>
                </c:pt>
                <c:pt idx="40492" formatCode="0.00E+00">
                  <c:v>1867.42</c:v>
                </c:pt>
                <c:pt idx="40493" formatCode="0.00E+00">
                  <c:v>1870.5</c:v>
                </c:pt>
                <c:pt idx="40494" formatCode="0.00E+00">
                  <c:v>1873.21</c:v>
                </c:pt>
                <c:pt idx="40495" formatCode="0.00E+00">
                  <c:v>1875.53</c:v>
                </c:pt>
                <c:pt idx="40496" formatCode="0.00E+00">
                  <c:v>1877.47</c:v>
                </c:pt>
                <c:pt idx="40497" formatCode="0.00E+00">
                  <c:v>1879.03</c:v>
                </c:pt>
                <c:pt idx="40498" formatCode="0.00E+00">
                  <c:v>1880.21</c:v>
                </c:pt>
                <c:pt idx="40499" formatCode="0.00E+00">
                  <c:v>1881</c:v>
                </c:pt>
                <c:pt idx="40500" formatCode="0.00E+00">
                  <c:v>1881.42</c:v>
                </c:pt>
                <c:pt idx="40501" formatCode="0.00E+00">
                  <c:v>1881.45</c:v>
                </c:pt>
                <c:pt idx="40502" formatCode="0.00E+00">
                  <c:v>1881.11</c:v>
                </c:pt>
                <c:pt idx="40503" formatCode="0.00E+00">
                  <c:v>1880.38</c:v>
                </c:pt>
                <c:pt idx="40504" formatCode="0.00E+00">
                  <c:v>1879.27</c:v>
                </c:pt>
                <c:pt idx="40505" formatCode="0.00E+00">
                  <c:v>1877.78</c:v>
                </c:pt>
                <c:pt idx="40506" formatCode="0.00E+00">
                  <c:v>1875.91</c:v>
                </c:pt>
                <c:pt idx="40507" formatCode="0.00E+00">
                  <c:v>1873.66</c:v>
                </c:pt>
                <c:pt idx="40508" formatCode="0.00E+00">
                  <c:v>1871.03</c:v>
                </c:pt>
                <c:pt idx="40509" formatCode="0.00E+00">
                  <c:v>1868.02</c:v>
                </c:pt>
                <c:pt idx="40510" formatCode="0.00E+00">
                  <c:v>1864.64</c:v>
                </c:pt>
                <c:pt idx="40511" formatCode="0.00E+00">
                  <c:v>1860.87</c:v>
                </c:pt>
                <c:pt idx="40512" formatCode="0.00E+00">
                  <c:v>1856.74</c:v>
                </c:pt>
                <c:pt idx="40513" formatCode="0.00E+00">
                  <c:v>1852.22</c:v>
                </c:pt>
                <c:pt idx="40514" formatCode="0.00E+00">
                  <c:v>1847.34</c:v>
                </c:pt>
                <c:pt idx="40515" formatCode="0.00E+00">
                  <c:v>1842.08</c:v>
                </c:pt>
                <c:pt idx="40516" formatCode="0.00E+00">
                  <c:v>1836.45</c:v>
                </c:pt>
                <c:pt idx="40517" formatCode="0.00E+00">
                  <c:v>1830.45</c:v>
                </c:pt>
                <c:pt idx="40518" formatCode="0.00E+00">
                  <c:v>1824.08</c:v>
                </c:pt>
                <c:pt idx="40519" formatCode="0.00E+00">
                  <c:v>1817.34</c:v>
                </c:pt>
                <c:pt idx="40520" formatCode="0.00E+00">
                  <c:v>1810.24</c:v>
                </c:pt>
                <c:pt idx="40521" formatCode="0.00E+00">
                  <c:v>1802.77</c:v>
                </c:pt>
                <c:pt idx="40522" formatCode="0.00E+00">
                  <c:v>1794.94</c:v>
                </c:pt>
                <c:pt idx="40523" formatCode="0.00E+00">
                  <c:v>1786.75</c:v>
                </c:pt>
                <c:pt idx="40524" formatCode="0.00E+00">
                  <c:v>1778.2</c:v>
                </c:pt>
                <c:pt idx="40525" formatCode="0.00E+00">
                  <c:v>1769.29</c:v>
                </c:pt>
                <c:pt idx="40526" formatCode="0.00E+00">
                  <c:v>1760.02</c:v>
                </c:pt>
                <c:pt idx="40527" formatCode="0.00E+00">
                  <c:v>1750.41</c:v>
                </c:pt>
                <c:pt idx="40528" formatCode="0.00E+00">
                  <c:v>1740.44</c:v>
                </c:pt>
                <c:pt idx="40529" formatCode="0.00E+00">
                  <c:v>1730.12</c:v>
                </c:pt>
                <c:pt idx="40530" formatCode="0.00E+00">
                  <c:v>1719.45</c:v>
                </c:pt>
                <c:pt idx="40531" formatCode="0.00E+00">
                  <c:v>1708.44</c:v>
                </c:pt>
                <c:pt idx="40532" formatCode="0.00E+00">
                  <c:v>1697.09</c:v>
                </c:pt>
                <c:pt idx="40533" formatCode="0.00E+00">
                  <c:v>1685.4</c:v>
                </c:pt>
                <c:pt idx="40534" formatCode="0.00E+00">
                  <c:v>1673.37</c:v>
                </c:pt>
                <c:pt idx="40535" formatCode="0.00E+00">
                  <c:v>1661</c:v>
                </c:pt>
                <c:pt idx="40536" formatCode="0.00E+00">
                  <c:v>1648.3</c:v>
                </c:pt>
                <c:pt idx="40537" formatCode="0.00E+00">
                  <c:v>1635.27</c:v>
                </c:pt>
                <c:pt idx="40538" formatCode="0.00E+00">
                  <c:v>1621.92</c:v>
                </c:pt>
                <c:pt idx="40539" formatCode="0.00E+00">
                  <c:v>1608.24</c:v>
                </c:pt>
                <c:pt idx="40540" formatCode="0.00E+00">
                  <c:v>1594.24</c:v>
                </c:pt>
                <c:pt idx="40541" formatCode="0.00E+00">
                  <c:v>1579.92</c:v>
                </c:pt>
                <c:pt idx="40542" formatCode="0.00E+00">
                  <c:v>1565.29</c:v>
                </c:pt>
                <c:pt idx="40543" formatCode="0.00E+00">
                  <c:v>1550.34</c:v>
                </c:pt>
                <c:pt idx="40544" formatCode="0.00E+00">
                  <c:v>1535.09</c:v>
                </c:pt>
                <c:pt idx="40545" formatCode="0.00E+00">
                  <c:v>1519.52</c:v>
                </c:pt>
                <c:pt idx="40546" formatCode="0.00E+00">
                  <c:v>1503.66</c:v>
                </c:pt>
                <c:pt idx="40547" formatCode="0.00E+00">
                  <c:v>1487.5</c:v>
                </c:pt>
                <c:pt idx="40548" formatCode="0.00E+00">
                  <c:v>1471.04</c:v>
                </c:pt>
                <c:pt idx="40549" formatCode="0.00E+00">
                  <c:v>1454.29</c:v>
                </c:pt>
                <c:pt idx="40550" formatCode="0.00E+00">
                  <c:v>1437.25</c:v>
                </c:pt>
                <c:pt idx="40551" formatCode="0.00E+00">
                  <c:v>1419.92</c:v>
                </c:pt>
                <c:pt idx="40552" formatCode="0.00E+00">
                  <c:v>1402.31</c:v>
                </c:pt>
                <c:pt idx="40553" formatCode="0.00E+00">
                  <c:v>1384.43</c:v>
                </c:pt>
                <c:pt idx="40554" formatCode="0.00E+00">
                  <c:v>1366.27</c:v>
                </c:pt>
                <c:pt idx="40555" formatCode="0.00E+00">
                  <c:v>1347.83</c:v>
                </c:pt>
                <c:pt idx="40556" formatCode="0.00E+00">
                  <c:v>1329.14</c:v>
                </c:pt>
                <c:pt idx="40557" formatCode="0.00E+00">
                  <c:v>1310.18</c:v>
                </c:pt>
                <c:pt idx="40558" formatCode="0.00E+00">
                  <c:v>1290.96</c:v>
                </c:pt>
                <c:pt idx="40559" formatCode="0.00E+00">
                  <c:v>1271.48</c:v>
                </c:pt>
                <c:pt idx="40560" formatCode="0.00E+00">
                  <c:v>1251.75</c:v>
                </c:pt>
                <c:pt idx="40561" formatCode="0.00E+00">
                  <c:v>1231.78</c:v>
                </c:pt>
                <c:pt idx="40562" formatCode="0.00E+00">
                  <c:v>1211.56</c:v>
                </c:pt>
                <c:pt idx="40563" formatCode="0.00E+00">
                  <c:v>1191.1099999999999</c:v>
                </c:pt>
                <c:pt idx="40564" formatCode="0.00E+00">
                  <c:v>1170.42</c:v>
                </c:pt>
                <c:pt idx="40565" formatCode="0.00E+00">
                  <c:v>1149.5</c:v>
                </c:pt>
                <c:pt idx="40566" formatCode="0.00E+00">
                  <c:v>1128.3599999999999</c:v>
                </c:pt>
                <c:pt idx="40567" formatCode="0.00E+00">
                  <c:v>1106.99</c:v>
                </c:pt>
                <c:pt idx="40568" formatCode="0.00E+00">
                  <c:v>1085.4100000000001</c:v>
                </c:pt>
                <c:pt idx="40569" formatCode="0.00E+00">
                  <c:v>1063.6099999999999</c:v>
                </c:pt>
                <c:pt idx="40570" formatCode="0.00E+00">
                  <c:v>1041.6099999999999</c:v>
                </c:pt>
                <c:pt idx="40571" formatCode="0.00E+00">
                  <c:v>1019.4</c:v>
                </c:pt>
                <c:pt idx="40572">
                  <c:v>996.99400000000003</c:v>
                </c:pt>
                <c:pt idx="40573">
                  <c:v>974.39300000000003</c:v>
                </c:pt>
                <c:pt idx="40574">
                  <c:v>951.60199999999998</c:v>
                </c:pt>
                <c:pt idx="40575">
                  <c:v>928.62599999999998</c:v>
                </c:pt>
                <c:pt idx="40576">
                  <c:v>905.47</c:v>
                </c:pt>
                <c:pt idx="40577">
                  <c:v>882.13800000000003</c:v>
                </c:pt>
                <c:pt idx="40578">
                  <c:v>858.63599999999997</c:v>
                </c:pt>
                <c:pt idx="40579">
                  <c:v>834.96799999999996</c:v>
                </c:pt>
                <c:pt idx="40580">
                  <c:v>811.13800000000003</c:v>
                </c:pt>
                <c:pt idx="40581">
                  <c:v>787.15300000000002</c:v>
                </c:pt>
                <c:pt idx="40582">
                  <c:v>763.01599999999996</c:v>
                </c:pt>
                <c:pt idx="40583">
                  <c:v>738.73199999999997</c:v>
                </c:pt>
                <c:pt idx="40584">
                  <c:v>714.30700000000002</c:v>
                </c:pt>
                <c:pt idx="40585">
                  <c:v>689.74599999999998</c:v>
                </c:pt>
                <c:pt idx="40586">
                  <c:v>665.05399999999997</c:v>
                </c:pt>
                <c:pt idx="40587">
                  <c:v>640.23500000000001</c:v>
                </c:pt>
                <c:pt idx="40588">
                  <c:v>615.29499999999996</c:v>
                </c:pt>
                <c:pt idx="40589">
                  <c:v>590.23900000000003</c:v>
                </c:pt>
                <c:pt idx="40590">
                  <c:v>565.07100000000003</c:v>
                </c:pt>
                <c:pt idx="40591">
                  <c:v>539.798</c:v>
                </c:pt>
                <c:pt idx="40592">
                  <c:v>514.42399999999998</c:v>
                </c:pt>
                <c:pt idx="40593">
                  <c:v>488.95499999999998</c:v>
                </c:pt>
                <c:pt idx="40594">
                  <c:v>463.39499999999998</c:v>
                </c:pt>
                <c:pt idx="40595">
                  <c:v>437.75</c:v>
                </c:pt>
                <c:pt idx="40596">
                  <c:v>412.02600000000001</c:v>
                </c:pt>
                <c:pt idx="40597">
                  <c:v>386.226</c:v>
                </c:pt>
                <c:pt idx="40598">
                  <c:v>360.35700000000003</c:v>
                </c:pt>
                <c:pt idx="40599">
                  <c:v>334.42399999999998</c:v>
                </c:pt>
                <c:pt idx="40600">
                  <c:v>308.43200000000002</c:v>
                </c:pt>
                <c:pt idx="40601">
                  <c:v>282.387</c:v>
                </c:pt>
                <c:pt idx="40602">
                  <c:v>256.29300000000001</c:v>
                </c:pt>
                <c:pt idx="40603">
                  <c:v>230.15600000000001</c:v>
                </c:pt>
                <c:pt idx="40604">
                  <c:v>203.982</c:v>
                </c:pt>
                <c:pt idx="40605">
                  <c:v>177.77500000000001</c:v>
                </c:pt>
                <c:pt idx="40606">
                  <c:v>151.541</c:v>
                </c:pt>
                <c:pt idx="40607">
                  <c:v>125.286</c:v>
                </c:pt>
                <c:pt idx="40608">
                  <c:v>99.013800000000003</c:v>
                </c:pt>
                <c:pt idx="40609">
                  <c:v>72.730800000000002</c:v>
                </c:pt>
                <c:pt idx="40610">
                  <c:v>46.4422</c:v>
                </c:pt>
                <c:pt idx="40611">
                  <c:v>20.153199999999998</c:v>
                </c:pt>
                <c:pt idx="40612">
                  <c:v>-6.1309199999999997</c:v>
                </c:pt>
                <c:pt idx="40613">
                  <c:v>-32.404699999999998</c:v>
                </c:pt>
                <c:pt idx="40614">
                  <c:v>-58.6629</c:v>
                </c:pt>
                <c:pt idx="40615">
                  <c:v>-84.900199999999998</c:v>
                </c:pt>
                <c:pt idx="40616">
                  <c:v>-111.111</c:v>
                </c:pt>
                <c:pt idx="40617">
                  <c:v>-137.291</c:v>
                </c:pt>
                <c:pt idx="40618">
                  <c:v>-163.434</c:v>
                </c:pt>
                <c:pt idx="40619">
                  <c:v>-189.53399999999999</c:v>
                </c:pt>
                <c:pt idx="40620">
                  <c:v>-215.58699999999999</c:v>
                </c:pt>
                <c:pt idx="40621">
                  <c:v>-241.58799999999999</c:v>
                </c:pt>
                <c:pt idx="40622">
                  <c:v>-267.53100000000001</c:v>
                </c:pt>
                <c:pt idx="40623">
                  <c:v>-293.41000000000003</c:v>
                </c:pt>
                <c:pt idx="40624">
                  <c:v>-319.221</c:v>
                </c:pt>
                <c:pt idx="40625">
                  <c:v>-344.959</c:v>
                </c:pt>
                <c:pt idx="40626">
                  <c:v>-370.61799999999999</c:v>
                </c:pt>
                <c:pt idx="40627">
                  <c:v>-396.19299999999998</c:v>
                </c:pt>
                <c:pt idx="40628">
                  <c:v>-421.67899999999997</c:v>
                </c:pt>
                <c:pt idx="40629">
                  <c:v>-447.07</c:v>
                </c:pt>
                <c:pt idx="40630">
                  <c:v>-472.36200000000002</c:v>
                </c:pt>
                <c:pt idx="40631">
                  <c:v>-497.55</c:v>
                </c:pt>
                <c:pt idx="40632">
                  <c:v>-522.62900000000002</c:v>
                </c:pt>
                <c:pt idx="40633">
                  <c:v>-547.59199999999998</c:v>
                </c:pt>
                <c:pt idx="40634">
                  <c:v>-572.43600000000004</c:v>
                </c:pt>
                <c:pt idx="40635">
                  <c:v>-597.15599999999995</c:v>
                </c:pt>
                <c:pt idx="40636">
                  <c:v>-621.74599999999998</c:v>
                </c:pt>
                <c:pt idx="40637">
                  <c:v>-646.202</c:v>
                </c:pt>
                <c:pt idx="40638">
                  <c:v>-670.51800000000003</c:v>
                </c:pt>
                <c:pt idx="40639">
                  <c:v>-694.69</c:v>
                </c:pt>
                <c:pt idx="40640">
                  <c:v>-718.71299999999997</c:v>
                </c:pt>
                <c:pt idx="40641">
                  <c:v>-742.58199999999999</c:v>
                </c:pt>
                <c:pt idx="40642">
                  <c:v>-766.29200000000003</c:v>
                </c:pt>
                <c:pt idx="40643">
                  <c:v>-789.83900000000006</c:v>
                </c:pt>
                <c:pt idx="40644">
                  <c:v>-813.21699999999998</c:v>
                </c:pt>
                <c:pt idx="40645">
                  <c:v>-836.423</c:v>
                </c:pt>
                <c:pt idx="40646">
                  <c:v>-859.45100000000002</c:v>
                </c:pt>
                <c:pt idx="40647">
                  <c:v>-882.29700000000003</c:v>
                </c:pt>
                <c:pt idx="40648">
                  <c:v>-904.95699999999999</c:v>
                </c:pt>
                <c:pt idx="40649">
                  <c:v>-927.42499999999995</c:v>
                </c:pt>
                <c:pt idx="40650">
                  <c:v>-949.69799999999998</c:v>
                </c:pt>
                <c:pt idx="40651">
                  <c:v>-971.77</c:v>
                </c:pt>
                <c:pt idx="40652">
                  <c:v>-993.63800000000003</c:v>
                </c:pt>
                <c:pt idx="40653" formatCode="0.00E+00">
                  <c:v>-1015.3</c:v>
                </c:pt>
                <c:pt idx="40654" formatCode="0.00E+00">
                  <c:v>-1036.74</c:v>
                </c:pt>
                <c:pt idx="40655" formatCode="0.00E+00">
                  <c:v>-1057.97</c:v>
                </c:pt>
                <c:pt idx="40656" formatCode="0.00E+00">
                  <c:v>-1078.98</c:v>
                </c:pt>
                <c:pt idx="40657" formatCode="0.00E+00">
                  <c:v>-1099.76</c:v>
                </c:pt>
                <c:pt idx="40658" formatCode="0.00E+00">
                  <c:v>-1120.31</c:v>
                </c:pt>
                <c:pt idx="40659" formatCode="0.00E+00">
                  <c:v>-1140.6199999999999</c:v>
                </c:pt>
                <c:pt idx="40660" formatCode="0.00E+00">
                  <c:v>-1160.7</c:v>
                </c:pt>
                <c:pt idx="40661" formatCode="0.00E+00">
                  <c:v>-1180.54</c:v>
                </c:pt>
                <c:pt idx="40662" formatCode="0.00E+00">
                  <c:v>-1200.1300000000001</c:v>
                </c:pt>
                <c:pt idx="40663" formatCode="0.00E+00">
                  <c:v>-1219.47</c:v>
                </c:pt>
                <c:pt idx="40664" formatCode="0.00E+00">
                  <c:v>-1238.55</c:v>
                </c:pt>
                <c:pt idx="40665" formatCode="0.00E+00">
                  <c:v>-1257.3800000000001</c:v>
                </c:pt>
                <c:pt idx="40666" formatCode="0.00E+00">
                  <c:v>-1275.95</c:v>
                </c:pt>
                <c:pt idx="40667" formatCode="0.00E+00">
                  <c:v>-1294.25</c:v>
                </c:pt>
                <c:pt idx="40668" formatCode="0.00E+00">
                  <c:v>-1312.29</c:v>
                </c:pt>
                <c:pt idx="40669" formatCode="0.00E+00">
                  <c:v>-1330.05</c:v>
                </c:pt>
                <c:pt idx="40670" formatCode="0.00E+00">
                  <c:v>-1347.53</c:v>
                </c:pt>
                <c:pt idx="40671" formatCode="0.00E+00">
                  <c:v>-1364.74</c:v>
                </c:pt>
                <c:pt idx="40672" formatCode="0.00E+00">
                  <c:v>-1381.66</c:v>
                </c:pt>
                <c:pt idx="40673" formatCode="0.00E+00">
                  <c:v>-1398.3</c:v>
                </c:pt>
                <c:pt idx="40674" formatCode="0.00E+00">
                  <c:v>-1414.65</c:v>
                </c:pt>
                <c:pt idx="40675" formatCode="0.00E+00">
                  <c:v>-1430.71</c:v>
                </c:pt>
                <c:pt idx="40676" formatCode="0.00E+00">
                  <c:v>-1446.47</c:v>
                </c:pt>
                <c:pt idx="40677" formatCode="0.00E+00">
                  <c:v>-1461.93</c:v>
                </c:pt>
                <c:pt idx="40678" formatCode="0.00E+00">
                  <c:v>-1477.09</c:v>
                </c:pt>
                <c:pt idx="40679" formatCode="0.00E+00">
                  <c:v>-1491.95</c:v>
                </c:pt>
                <c:pt idx="40680" formatCode="0.00E+00">
                  <c:v>-1506.5</c:v>
                </c:pt>
                <c:pt idx="40681" formatCode="0.00E+00">
                  <c:v>-1520.74</c:v>
                </c:pt>
                <c:pt idx="40682" formatCode="0.00E+00">
                  <c:v>-1534.66</c:v>
                </c:pt>
                <c:pt idx="40683" formatCode="0.00E+00">
                  <c:v>-1548.27</c:v>
                </c:pt>
                <c:pt idx="40684" formatCode="0.00E+00">
                  <c:v>-1561.56</c:v>
                </c:pt>
                <c:pt idx="40685" formatCode="0.00E+00">
                  <c:v>-1574.53</c:v>
                </c:pt>
                <c:pt idx="40686" formatCode="0.00E+00">
                  <c:v>-1587.18</c:v>
                </c:pt>
                <c:pt idx="40687" formatCode="0.00E+00">
                  <c:v>-1599.5</c:v>
                </c:pt>
                <c:pt idx="40688" formatCode="0.00E+00">
                  <c:v>-1611.49</c:v>
                </c:pt>
                <c:pt idx="40689" formatCode="0.00E+00">
                  <c:v>-1623.15</c:v>
                </c:pt>
                <c:pt idx="40690" formatCode="0.00E+00">
                  <c:v>-1634.48</c:v>
                </c:pt>
                <c:pt idx="40691" formatCode="0.00E+00">
                  <c:v>-1645.47</c:v>
                </c:pt>
                <c:pt idx="40692" formatCode="0.00E+00">
                  <c:v>-1656.13</c:v>
                </c:pt>
                <c:pt idx="40693" formatCode="0.00E+00">
                  <c:v>-1666.44</c:v>
                </c:pt>
                <c:pt idx="40694" formatCode="0.00E+00">
                  <c:v>-1676.42</c:v>
                </c:pt>
                <c:pt idx="40695" formatCode="0.00E+00">
                  <c:v>-1686.05</c:v>
                </c:pt>
                <c:pt idx="40696" formatCode="0.00E+00">
                  <c:v>-1695.34</c:v>
                </c:pt>
                <c:pt idx="40697" formatCode="0.00E+00">
                  <c:v>-1704.28</c:v>
                </c:pt>
                <c:pt idx="40698" formatCode="0.00E+00">
                  <c:v>-1712.87</c:v>
                </c:pt>
                <c:pt idx="40699" formatCode="0.00E+00">
                  <c:v>-1721.11</c:v>
                </c:pt>
                <c:pt idx="40700" formatCode="0.00E+00">
                  <c:v>-1729</c:v>
                </c:pt>
                <c:pt idx="40701" formatCode="0.00E+00">
                  <c:v>-1736.53</c:v>
                </c:pt>
                <c:pt idx="40702" formatCode="0.00E+00">
                  <c:v>-1743.72</c:v>
                </c:pt>
                <c:pt idx="40703" formatCode="0.00E+00">
                  <c:v>-1750.54</c:v>
                </c:pt>
                <c:pt idx="40704" formatCode="0.00E+00">
                  <c:v>-1757.01</c:v>
                </c:pt>
                <c:pt idx="40705" formatCode="0.00E+00">
                  <c:v>-1763.12</c:v>
                </c:pt>
                <c:pt idx="40706" formatCode="0.00E+00">
                  <c:v>-1768.87</c:v>
                </c:pt>
                <c:pt idx="40707" formatCode="0.00E+00">
                  <c:v>-1774.26</c:v>
                </c:pt>
                <c:pt idx="40708" formatCode="0.00E+00">
                  <c:v>-1779.29</c:v>
                </c:pt>
                <c:pt idx="40709" formatCode="0.00E+00">
                  <c:v>-1783.96</c:v>
                </c:pt>
                <c:pt idx="40710" formatCode="0.00E+00">
                  <c:v>-1788.26</c:v>
                </c:pt>
                <c:pt idx="40711" formatCode="0.00E+00">
                  <c:v>-1792.2</c:v>
                </c:pt>
                <c:pt idx="40712" formatCode="0.00E+00">
                  <c:v>-1795.78</c:v>
                </c:pt>
                <c:pt idx="40713" formatCode="0.00E+00">
                  <c:v>-1798.99</c:v>
                </c:pt>
                <c:pt idx="40714" formatCode="0.00E+00">
                  <c:v>-1801.83</c:v>
                </c:pt>
                <c:pt idx="40715" formatCode="0.00E+00">
                  <c:v>-1804.31</c:v>
                </c:pt>
                <c:pt idx="40716" formatCode="0.00E+00">
                  <c:v>-1806.42</c:v>
                </c:pt>
                <c:pt idx="40717" formatCode="0.00E+00">
                  <c:v>-1808.16</c:v>
                </c:pt>
                <c:pt idx="40718" formatCode="0.00E+00">
                  <c:v>-1809.54</c:v>
                </c:pt>
                <c:pt idx="40719" formatCode="0.00E+00">
                  <c:v>-1810.55</c:v>
                </c:pt>
                <c:pt idx="40720" formatCode="0.00E+00">
                  <c:v>-1811.19</c:v>
                </c:pt>
                <c:pt idx="40721" formatCode="0.00E+00">
                  <c:v>-1811.47</c:v>
                </c:pt>
                <c:pt idx="40722" formatCode="0.00E+00">
                  <c:v>-1811.38</c:v>
                </c:pt>
                <c:pt idx="40723" formatCode="0.00E+00">
                  <c:v>-1810.92</c:v>
                </c:pt>
                <c:pt idx="40724" formatCode="0.00E+00">
                  <c:v>-1810.09</c:v>
                </c:pt>
                <c:pt idx="40725" formatCode="0.00E+00">
                  <c:v>-1808.9</c:v>
                </c:pt>
                <c:pt idx="40726" formatCode="0.00E+00">
                  <c:v>-1807.34</c:v>
                </c:pt>
                <c:pt idx="40727" formatCode="0.00E+00">
                  <c:v>-1805.41</c:v>
                </c:pt>
                <c:pt idx="40728" formatCode="0.00E+00">
                  <c:v>-1803.12</c:v>
                </c:pt>
                <c:pt idx="40729" formatCode="0.00E+00">
                  <c:v>-1800.47</c:v>
                </c:pt>
                <c:pt idx="40730" formatCode="0.00E+00">
                  <c:v>-1797.45</c:v>
                </c:pt>
                <c:pt idx="40731" formatCode="0.00E+00">
                  <c:v>-1794.07</c:v>
                </c:pt>
                <c:pt idx="40732" formatCode="0.00E+00">
                  <c:v>-1790.33</c:v>
                </c:pt>
                <c:pt idx="40733" formatCode="0.00E+00">
                  <c:v>-1786.22</c:v>
                </c:pt>
                <c:pt idx="40734" formatCode="0.00E+00">
                  <c:v>-1781.75</c:v>
                </c:pt>
                <c:pt idx="40735" formatCode="0.00E+00">
                  <c:v>-1776.93</c:v>
                </c:pt>
                <c:pt idx="40736" formatCode="0.00E+00">
                  <c:v>-1771.74</c:v>
                </c:pt>
                <c:pt idx="40737" formatCode="0.00E+00">
                  <c:v>-1766.2</c:v>
                </c:pt>
                <c:pt idx="40738" formatCode="0.00E+00">
                  <c:v>-1760.3</c:v>
                </c:pt>
                <c:pt idx="40739" formatCode="0.00E+00">
                  <c:v>-1754.05</c:v>
                </c:pt>
                <c:pt idx="40740" formatCode="0.00E+00">
                  <c:v>-1747.44</c:v>
                </c:pt>
                <c:pt idx="40741" formatCode="0.00E+00">
                  <c:v>-1740.48</c:v>
                </c:pt>
                <c:pt idx="40742" formatCode="0.00E+00">
                  <c:v>-1733.18</c:v>
                </c:pt>
                <c:pt idx="40743" formatCode="0.00E+00">
                  <c:v>-1725.52</c:v>
                </c:pt>
                <c:pt idx="40744" formatCode="0.00E+00">
                  <c:v>-1717.51</c:v>
                </c:pt>
                <c:pt idx="40745" formatCode="0.00E+00">
                  <c:v>-1709.16</c:v>
                </c:pt>
                <c:pt idx="40746" formatCode="0.00E+00">
                  <c:v>-1700.47</c:v>
                </c:pt>
                <c:pt idx="40747" formatCode="0.00E+00">
                  <c:v>-1691.44</c:v>
                </c:pt>
                <c:pt idx="40748" formatCode="0.00E+00">
                  <c:v>-1682.06</c:v>
                </c:pt>
                <c:pt idx="40749" formatCode="0.00E+00">
                  <c:v>-1672.35</c:v>
                </c:pt>
                <c:pt idx="40750" formatCode="0.00E+00">
                  <c:v>-1662.3</c:v>
                </c:pt>
                <c:pt idx="40751" formatCode="0.00E+00">
                  <c:v>-1651.92</c:v>
                </c:pt>
                <c:pt idx="40752" formatCode="0.00E+00">
                  <c:v>-1641.21</c:v>
                </c:pt>
                <c:pt idx="40753" formatCode="0.00E+00">
                  <c:v>-1630.16</c:v>
                </c:pt>
                <c:pt idx="40754" formatCode="0.00E+00">
                  <c:v>-1618.8</c:v>
                </c:pt>
                <c:pt idx="40755" formatCode="0.00E+00">
                  <c:v>-1607.1</c:v>
                </c:pt>
                <c:pt idx="40756" formatCode="0.00E+00">
                  <c:v>-1595.09</c:v>
                </c:pt>
                <c:pt idx="40757" formatCode="0.00E+00">
                  <c:v>-1582.75</c:v>
                </c:pt>
                <c:pt idx="40758" formatCode="0.00E+00">
                  <c:v>-1570.1</c:v>
                </c:pt>
                <c:pt idx="40759" formatCode="0.00E+00">
                  <c:v>-1557.14</c:v>
                </c:pt>
                <c:pt idx="40760" formatCode="0.00E+00">
                  <c:v>-1543.87</c:v>
                </c:pt>
                <c:pt idx="40761" formatCode="0.00E+00">
                  <c:v>-1530.28</c:v>
                </c:pt>
                <c:pt idx="40762" formatCode="0.00E+00">
                  <c:v>-1516.39</c:v>
                </c:pt>
                <c:pt idx="40763" formatCode="0.00E+00">
                  <c:v>-1502.2</c:v>
                </c:pt>
                <c:pt idx="40764" formatCode="0.00E+00">
                  <c:v>-1487.71</c:v>
                </c:pt>
                <c:pt idx="40765" formatCode="0.00E+00">
                  <c:v>-1472.92</c:v>
                </c:pt>
                <c:pt idx="40766" formatCode="0.00E+00">
                  <c:v>-1457.84</c:v>
                </c:pt>
                <c:pt idx="40767" formatCode="0.00E+00">
                  <c:v>-1442.47</c:v>
                </c:pt>
                <c:pt idx="40768" formatCode="0.00E+00">
                  <c:v>-1426.81</c:v>
                </c:pt>
                <c:pt idx="40769" formatCode="0.00E+00">
                  <c:v>-1410.87</c:v>
                </c:pt>
                <c:pt idx="40770" formatCode="0.00E+00">
                  <c:v>-1394.64</c:v>
                </c:pt>
                <c:pt idx="40771" formatCode="0.00E+00">
                  <c:v>-1378.14</c:v>
                </c:pt>
                <c:pt idx="40772" formatCode="0.00E+00">
                  <c:v>-1361.37</c:v>
                </c:pt>
                <c:pt idx="40773" formatCode="0.00E+00">
                  <c:v>-1344.33</c:v>
                </c:pt>
                <c:pt idx="40774" formatCode="0.00E+00">
                  <c:v>-1327.02</c:v>
                </c:pt>
                <c:pt idx="40775" formatCode="0.00E+00">
                  <c:v>-1309.44</c:v>
                </c:pt>
                <c:pt idx="40776" formatCode="0.00E+00">
                  <c:v>-1291.6099999999999</c:v>
                </c:pt>
                <c:pt idx="40777" formatCode="0.00E+00">
                  <c:v>-1273.52</c:v>
                </c:pt>
                <c:pt idx="40778" formatCode="0.00E+00">
                  <c:v>-1255.18</c:v>
                </c:pt>
                <c:pt idx="40779" formatCode="0.00E+00">
                  <c:v>-1236.5899999999999</c:v>
                </c:pt>
                <c:pt idx="40780" formatCode="0.00E+00">
                  <c:v>-1217.76</c:v>
                </c:pt>
                <c:pt idx="40781" formatCode="0.00E+00">
                  <c:v>-1198.69</c:v>
                </c:pt>
                <c:pt idx="40782" formatCode="0.00E+00">
                  <c:v>-1179.3800000000001</c:v>
                </c:pt>
                <c:pt idx="40783" formatCode="0.00E+00">
                  <c:v>-1159.83</c:v>
                </c:pt>
                <c:pt idx="40784" formatCode="0.00E+00">
                  <c:v>-1140.06</c:v>
                </c:pt>
                <c:pt idx="40785" formatCode="0.00E+00">
                  <c:v>-1120.07</c:v>
                </c:pt>
                <c:pt idx="40786" formatCode="0.00E+00">
                  <c:v>-1099.8499999999999</c:v>
                </c:pt>
                <c:pt idx="40787" formatCode="0.00E+00">
                  <c:v>-1079.42</c:v>
                </c:pt>
                <c:pt idx="40788" formatCode="0.00E+00">
                  <c:v>-1058.78</c:v>
                </c:pt>
                <c:pt idx="40789" formatCode="0.00E+00">
                  <c:v>-1037.93</c:v>
                </c:pt>
                <c:pt idx="40790" formatCode="0.00E+00">
                  <c:v>-1016.88</c:v>
                </c:pt>
                <c:pt idx="40791">
                  <c:v>-995.625</c:v>
                </c:pt>
                <c:pt idx="40792">
                  <c:v>-974.178</c:v>
                </c:pt>
                <c:pt idx="40793">
                  <c:v>-952.54200000000003</c:v>
                </c:pt>
                <c:pt idx="40794">
                  <c:v>-930.71900000000005</c:v>
                </c:pt>
                <c:pt idx="40795">
                  <c:v>-908.71600000000001</c:v>
                </c:pt>
                <c:pt idx="40796">
                  <c:v>-886.53499999999997</c:v>
                </c:pt>
                <c:pt idx="40797">
                  <c:v>-864.18299999999999</c:v>
                </c:pt>
                <c:pt idx="40798">
                  <c:v>-841.66300000000001</c:v>
                </c:pt>
                <c:pt idx="40799">
                  <c:v>-818.98099999999999</c:v>
                </c:pt>
                <c:pt idx="40800">
                  <c:v>-796.14</c:v>
                </c:pt>
                <c:pt idx="40801">
                  <c:v>-773.14499999999998</c:v>
                </c:pt>
                <c:pt idx="40802">
                  <c:v>-750.00199999999995</c:v>
                </c:pt>
                <c:pt idx="40803">
                  <c:v>-726.71500000000003</c:v>
                </c:pt>
                <c:pt idx="40804">
                  <c:v>-703.28800000000001</c:v>
                </c:pt>
                <c:pt idx="40805">
                  <c:v>-679.72699999999998</c:v>
                </c:pt>
                <c:pt idx="40806">
                  <c:v>-656.03700000000003</c:v>
                </c:pt>
                <c:pt idx="40807">
                  <c:v>-632.221</c:v>
                </c:pt>
                <c:pt idx="40808">
                  <c:v>-608.28599999999994</c:v>
                </c:pt>
                <c:pt idx="40809">
                  <c:v>-584.23500000000001</c:v>
                </c:pt>
                <c:pt idx="40810">
                  <c:v>-560.07399999999996</c:v>
                </c:pt>
                <c:pt idx="40811">
                  <c:v>-535.80899999999997</c:v>
                </c:pt>
                <c:pt idx="40812">
                  <c:v>-511.44200000000001</c:v>
                </c:pt>
                <c:pt idx="40813">
                  <c:v>-486.98099999999999</c:v>
                </c:pt>
                <c:pt idx="40814">
                  <c:v>-462.42899999999997</c:v>
                </c:pt>
                <c:pt idx="40815">
                  <c:v>-437.79199999999997</c:v>
                </c:pt>
                <c:pt idx="40816">
                  <c:v>-413.07499999999999</c:v>
                </c:pt>
                <c:pt idx="40817">
                  <c:v>-388.28199999999998</c:v>
                </c:pt>
                <c:pt idx="40818">
                  <c:v>-363.41899999999998</c:v>
                </c:pt>
                <c:pt idx="40819">
                  <c:v>-338.49099999999999</c:v>
                </c:pt>
                <c:pt idx="40820">
                  <c:v>-313.50299999999999</c:v>
                </c:pt>
                <c:pt idx="40821">
                  <c:v>-288.46100000000001</c:v>
                </c:pt>
                <c:pt idx="40822">
                  <c:v>-263.36799999999999</c:v>
                </c:pt>
                <c:pt idx="40823">
                  <c:v>-238.23</c:v>
                </c:pt>
                <c:pt idx="40824">
                  <c:v>-213.053</c:v>
                </c:pt>
                <c:pt idx="40825">
                  <c:v>-187.84100000000001</c:v>
                </c:pt>
                <c:pt idx="40826">
                  <c:v>-162.6</c:v>
                </c:pt>
                <c:pt idx="40827">
                  <c:v>-137.33500000000001</c:v>
                </c:pt>
                <c:pt idx="40828">
                  <c:v>-112.05</c:v>
                </c:pt>
                <c:pt idx="40829">
                  <c:v>-86.751900000000006</c:v>
                </c:pt>
                <c:pt idx="40830">
                  <c:v>-61.444499999999998</c:v>
                </c:pt>
                <c:pt idx="40831">
                  <c:v>-36.133299999999998</c:v>
                </c:pt>
                <c:pt idx="40832">
                  <c:v>-10.823399999999999</c:v>
                </c:pt>
                <c:pt idx="40833">
                  <c:v>14.479900000000001</c:v>
                </c:pt>
                <c:pt idx="40834">
                  <c:v>39.771599999999999</c:v>
                </c:pt>
                <c:pt idx="40835">
                  <c:v>65.046599999999998</c:v>
                </c:pt>
                <c:pt idx="40836">
                  <c:v>90.299599999999998</c:v>
                </c:pt>
                <c:pt idx="40837">
                  <c:v>115.526</c:v>
                </c:pt>
                <c:pt idx="40838">
                  <c:v>140.72</c:v>
                </c:pt>
                <c:pt idx="40839">
                  <c:v>165.87700000000001</c:v>
                </c:pt>
                <c:pt idx="40840">
                  <c:v>190.99100000000001</c:v>
                </c:pt>
                <c:pt idx="40841">
                  <c:v>216.05799999999999</c:v>
                </c:pt>
                <c:pt idx="40842">
                  <c:v>241.07300000000001</c:v>
                </c:pt>
                <c:pt idx="40843">
                  <c:v>266.03100000000001</c:v>
                </c:pt>
                <c:pt idx="40844">
                  <c:v>290.92500000000001</c:v>
                </c:pt>
                <c:pt idx="40845">
                  <c:v>315.75299999999999</c:v>
                </c:pt>
                <c:pt idx="40846">
                  <c:v>340.50799999999998</c:v>
                </c:pt>
                <c:pt idx="40847">
                  <c:v>365.185</c:v>
                </c:pt>
                <c:pt idx="40848">
                  <c:v>389.78</c:v>
                </c:pt>
                <c:pt idx="40849">
                  <c:v>414.28699999999998</c:v>
                </c:pt>
                <c:pt idx="40850">
                  <c:v>438.702</c:v>
                </c:pt>
                <c:pt idx="40851">
                  <c:v>463.02</c:v>
                </c:pt>
                <c:pt idx="40852">
                  <c:v>487.23500000000001</c:v>
                </c:pt>
                <c:pt idx="40853">
                  <c:v>511.34300000000002</c:v>
                </c:pt>
                <c:pt idx="40854">
                  <c:v>535.34</c:v>
                </c:pt>
                <c:pt idx="40855">
                  <c:v>559.22</c:v>
                </c:pt>
                <c:pt idx="40856">
                  <c:v>582.97799999999995</c:v>
                </c:pt>
                <c:pt idx="40857">
                  <c:v>606.60900000000004</c:v>
                </c:pt>
                <c:pt idx="40858">
                  <c:v>630.11</c:v>
                </c:pt>
                <c:pt idx="40859">
                  <c:v>653.47500000000002</c:v>
                </c:pt>
                <c:pt idx="40860">
                  <c:v>676.7</c:v>
                </c:pt>
                <c:pt idx="40861">
                  <c:v>699.779</c:v>
                </c:pt>
                <c:pt idx="40862">
                  <c:v>722.70799999999997</c:v>
                </c:pt>
                <c:pt idx="40863">
                  <c:v>745.48400000000004</c:v>
                </c:pt>
                <c:pt idx="40864">
                  <c:v>768.1</c:v>
                </c:pt>
                <c:pt idx="40865">
                  <c:v>790.553</c:v>
                </c:pt>
                <c:pt idx="40866">
                  <c:v>812.83699999999999</c:v>
                </c:pt>
                <c:pt idx="40867">
                  <c:v>834.95</c:v>
                </c:pt>
                <c:pt idx="40868">
                  <c:v>856.88599999999997</c:v>
                </c:pt>
                <c:pt idx="40869">
                  <c:v>878.64</c:v>
                </c:pt>
                <c:pt idx="40870">
                  <c:v>900.20899999999995</c:v>
                </c:pt>
                <c:pt idx="40871">
                  <c:v>921.58799999999997</c:v>
                </c:pt>
                <c:pt idx="40872">
                  <c:v>942.77200000000005</c:v>
                </c:pt>
                <c:pt idx="40873">
                  <c:v>963.75900000000001</c:v>
                </c:pt>
                <c:pt idx="40874">
                  <c:v>984.54300000000001</c:v>
                </c:pt>
                <c:pt idx="40875" formatCode="0.00E+00">
                  <c:v>1005.12</c:v>
                </c:pt>
                <c:pt idx="40876" formatCode="0.00E+00">
                  <c:v>1025.49</c:v>
                </c:pt>
                <c:pt idx="40877" formatCode="0.00E+00">
                  <c:v>1045.6400000000001</c:v>
                </c:pt>
                <c:pt idx="40878" formatCode="0.00E+00">
                  <c:v>1065.57</c:v>
                </c:pt>
                <c:pt idx="40879" formatCode="0.00E+00">
                  <c:v>1085.28</c:v>
                </c:pt>
                <c:pt idx="40880" formatCode="0.00E+00">
                  <c:v>1104.76</c:v>
                </c:pt>
                <c:pt idx="40881" formatCode="0.00E+00">
                  <c:v>1124.02</c:v>
                </c:pt>
                <c:pt idx="40882" formatCode="0.00E+00">
                  <c:v>1143.03</c:v>
                </c:pt>
                <c:pt idx="40883" formatCode="0.00E+00">
                  <c:v>1161.81</c:v>
                </c:pt>
                <c:pt idx="40884" formatCode="0.00E+00">
                  <c:v>1180.3499999999999</c:v>
                </c:pt>
                <c:pt idx="40885" formatCode="0.00E+00">
                  <c:v>1198.6400000000001</c:v>
                </c:pt>
                <c:pt idx="40886" formatCode="0.00E+00">
                  <c:v>1216.69</c:v>
                </c:pt>
                <c:pt idx="40887" formatCode="0.00E+00">
                  <c:v>1234.48</c:v>
                </c:pt>
                <c:pt idx="40888" formatCode="0.00E+00">
                  <c:v>1252.01</c:v>
                </c:pt>
                <c:pt idx="40889" formatCode="0.00E+00">
                  <c:v>1269.29</c:v>
                </c:pt>
                <c:pt idx="40890" formatCode="0.00E+00">
                  <c:v>1286.3</c:v>
                </c:pt>
                <c:pt idx="40891" formatCode="0.00E+00">
                  <c:v>1303.04</c:v>
                </c:pt>
                <c:pt idx="40892" formatCode="0.00E+00">
                  <c:v>1319.51</c:v>
                </c:pt>
                <c:pt idx="40893" formatCode="0.00E+00">
                  <c:v>1335.72</c:v>
                </c:pt>
                <c:pt idx="40894" formatCode="0.00E+00">
                  <c:v>1351.64</c:v>
                </c:pt>
                <c:pt idx="40895" formatCode="0.00E+00">
                  <c:v>1367.29</c:v>
                </c:pt>
                <c:pt idx="40896" formatCode="0.00E+00">
                  <c:v>1382.65</c:v>
                </c:pt>
                <c:pt idx="40897" formatCode="0.00E+00">
                  <c:v>1397.73</c:v>
                </c:pt>
                <c:pt idx="40898" formatCode="0.00E+00">
                  <c:v>1412.52</c:v>
                </c:pt>
                <c:pt idx="40899" formatCode="0.00E+00">
                  <c:v>1427.01</c:v>
                </c:pt>
                <c:pt idx="40900" formatCode="0.00E+00">
                  <c:v>1441.22</c:v>
                </c:pt>
                <c:pt idx="40901" formatCode="0.00E+00">
                  <c:v>1455.12</c:v>
                </c:pt>
                <c:pt idx="40902" formatCode="0.00E+00">
                  <c:v>1468.73</c:v>
                </c:pt>
                <c:pt idx="40903" formatCode="0.00E+00">
                  <c:v>1482.04</c:v>
                </c:pt>
                <c:pt idx="40904" formatCode="0.00E+00">
                  <c:v>1495.03</c:v>
                </c:pt>
                <c:pt idx="40905" formatCode="0.00E+00">
                  <c:v>1507.73</c:v>
                </c:pt>
                <c:pt idx="40906" formatCode="0.00E+00">
                  <c:v>1520.11</c:v>
                </c:pt>
                <c:pt idx="40907" formatCode="0.00E+00">
                  <c:v>1532.18</c:v>
                </c:pt>
                <c:pt idx="40908" formatCode="0.00E+00">
                  <c:v>1543.93</c:v>
                </c:pt>
                <c:pt idx="40909" formatCode="0.00E+00">
                  <c:v>1555.37</c:v>
                </c:pt>
                <c:pt idx="40910" formatCode="0.00E+00">
                  <c:v>1566.49</c:v>
                </c:pt>
                <c:pt idx="40911" formatCode="0.00E+00">
                  <c:v>1577.29</c:v>
                </c:pt>
                <c:pt idx="40912" formatCode="0.00E+00">
                  <c:v>1587.76</c:v>
                </c:pt>
                <c:pt idx="40913" formatCode="0.00E+00">
                  <c:v>1597.91</c:v>
                </c:pt>
                <c:pt idx="40914" formatCode="0.00E+00">
                  <c:v>1607.73</c:v>
                </c:pt>
                <c:pt idx="40915" formatCode="0.00E+00">
                  <c:v>1617.22</c:v>
                </c:pt>
                <c:pt idx="40916" formatCode="0.00E+00">
                  <c:v>1626.38</c:v>
                </c:pt>
                <c:pt idx="40917" formatCode="0.00E+00">
                  <c:v>1635.21</c:v>
                </c:pt>
                <c:pt idx="40918" formatCode="0.00E+00">
                  <c:v>1643.71</c:v>
                </c:pt>
                <c:pt idx="40919" formatCode="0.00E+00">
                  <c:v>1651.86</c:v>
                </c:pt>
                <c:pt idx="40920" formatCode="0.00E+00">
                  <c:v>1659.68</c:v>
                </c:pt>
                <c:pt idx="40921" formatCode="0.00E+00">
                  <c:v>1667.16</c:v>
                </c:pt>
                <c:pt idx="40922" formatCode="0.00E+00">
                  <c:v>1674.3</c:v>
                </c:pt>
                <c:pt idx="40923" formatCode="0.00E+00">
                  <c:v>1681.1</c:v>
                </c:pt>
                <c:pt idx="40924" formatCode="0.00E+00">
                  <c:v>1687.56</c:v>
                </c:pt>
                <c:pt idx="40925" formatCode="0.00E+00">
                  <c:v>1693.67</c:v>
                </c:pt>
                <c:pt idx="40926" formatCode="0.00E+00">
                  <c:v>1699.44</c:v>
                </c:pt>
                <c:pt idx="40927" formatCode="0.00E+00">
                  <c:v>1704.86</c:v>
                </c:pt>
                <c:pt idx="40928" formatCode="0.00E+00">
                  <c:v>1709.93</c:v>
                </c:pt>
                <c:pt idx="40929" formatCode="0.00E+00">
                  <c:v>1714.65</c:v>
                </c:pt>
                <c:pt idx="40930" formatCode="0.00E+00">
                  <c:v>1719.03</c:v>
                </c:pt>
                <c:pt idx="40931" formatCode="0.00E+00">
                  <c:v>1723.05</c:v>
                </c:pt>
                <c:pt idx="40932" formatCode="0.00E+00">
                  <c:v>1726.72</c:v>
                </c:pt>
                <c:pt idx="40933" formatCode="0.00E+00">
                  <c:v>1730.05</c:v>
                </c:pt>
                <c:pt idx="40934" formatCode="0.00E+00">
                  <c:v>1733.02</c:v>
                </c:pt>
                <c:pt idx="40935" formatCode="0.00E+00">
                  <c:v>1735.64</c:v>
                </c:pt>
                <c:pt idx="40936" formatCode="0.00E+00">
                  <c:v>1737.9</c:v>
                </c:pt>
                <c:pt idx="40937" formatCode="0.00E+00">
                  <c:v>1739.81</c:v>
                </c:pt>
                <c:pt idx="40938" formatCode="0.00E+00">
                  <c:v>1741.37</c:v>
                </c:pt>
                <c:pt idx="40939" formatCode="0.00E+00">
                  <c:v>1742.58</c:v>
                </c:pt>
                <c:pt idx="40940" formatCode="0.00E+00">
                  <c:v>1743.43</c:v>
                </c:pt>
                <c:pt idx="40941" formatCode="0.00E+00">
                  <c:v>1743.93</c:v>
                </c:pt>
                <c:pt idx="40942" formatCode="0.00E+00">
                  <c:v>1744.08</c:v>
                </c:pt>
                <c:pt idx="40943" formatCode="0.00E+00">
                  <c:v>1743.87</c:v>
                </c:pt>
                <c:pt idx="40944" formatCode="0.00E+00">
                  <c:v>1743.31</c:v>
                </c:pt>
                <c:pt idx="40945" formatCode="0.00E+00">
                  <c:v>1742.39</c:v>
                </c:pt>
                <c:pt idx="40946" formatCode="0.00E+00">
                  <c:v>1741.12</c:v>
                </c:pt>
                <c:pt idx="40947" formatCode="0.00E+00">
                  <c:v>1739.5</c:v>
                </c:pt>
                <c:pt idx="40948" formatCode="0.00E+00">
                  <c:v>1737.53</c:v>
                </c:pt>
                <c:pt idx="40949" formatCode="0.00E+00">
                  <c:v>1735.21</c:v>
                </c:pt>
                <c:pt idx="40950" formatCode="0.00E+00">
                  <c:v>1732.53</c:v>
                </c:pt>
                <c:pt idx="40951" formatCode="0.00E+00">
                  <c:v>1729.51</c:v>
                </c:pt>
                <c:pt idx="40952" formatCode="0.00E+00">
                  <c:v>1726.13</c:v>
                </c:pt>
                <c:pt idx="40953" formatCode="0.00E+00">
                  <c:v>1722.41</c:v>
                </c:pt>
                <c:pt idx="40954" formatCode="0.00E+00">
                  <c:v>1718.34</c:v>
                </c:pt>
                <c:pt idx="40955" formatCode="0.00E+00">
                  <c:v>1713.92</c:v>
                </c:pt>
                <c:pt idx="40956" formatCode="0.00E+00">
                  <c:v>1709.16</c:v>
                </c:pt>
                <c:pt idx="40957" formatCode="0.00E+00">
                  <c:v>1704.05</c:v>
                </c:pt>
                <c:pt idx="40958" formatCode="0.00E+00">
                  <c:v>1698.6</c:v>
                </c:pt>
                <c:pt idx="40959" formatCode="0.00E+00">
                  <c:v>1692.8</c:v>
                </c:pt>
                <c:pt idx="40960" formatCode="0.00E+00">
                  <c:v>1686.67</c:v>
                </c:pt>
                <c:pt idx="40961" formatCode="0.00E+00">
                  <c:v>1680.19</c:v>
                </c:pt>
                <c:pt idx="40962" formatCode="0.00E+00">
                  <c:v>1673.38</c:v>
                </c:pt>
                <c:pt idx="40963" formatCode="0.00E+00">
                  <c:v>1666.23</c:v>
                </c:pt>
                <c:pt idx="40964" formatCode="0.00E+00">
                  <c:v>1658.74</c:v>
                </c:pt>
                <c:pt idx="40965" formatCode="0.00E+00">
                  <c:v>1650.92</c:v>
                </c:pt>
                <c:pt idx="40966" formatCode="0.00E+00">
                  <c:v>1642.77</c:v>
                </c:pt>
                <c:pt idx="40967" formatCode="0.00E+00">
                  <c:v>1634.29</c:v>
                </c:pt>
                <c:pt idx="40968" formatCode="0.00E+00">
                  <c:v>1625.48</c:v>
                </c:pt>
                <c:pt idx="40969" formatCode="0.00E+00">
                  <c:v>1616.34</c:v>
                </c:pt>
                <c:pt idx="40970" formatCode="0.00E+00">
                  <c:v>1606.88</c:v>
                </c:pt>
                <c:pt idx="40971" formatCode="0.00E+00">
                  <c:v>1597.1</c:v>
                </c:pt>
                <c:pt idx="40972" formatCode="0.00E+00">
                  <c:v>1586.99</c:v>
                </c:pt>
                <c:pt idx="40973" formatCode="0.00E+00">
                  <c:v>1576.57</c:v>
                </c:pt>
                <c:pt idx="40974" formatCode="0.00E+00">
                  <c:v>1565.83</c:v>
                </c:pt>
                <c:pt idx="40975" formatCode="0.00E+00">
                  <c:v>1554.78</c:v>
                </c:pt>
                <c:pt idx="40976" formatCode="0.00E+00">
                  <c:v>1543.42</c:v>
                </c:pt>
                <c:pt idx="40977" formatCode="0.00E+00">
                  <c:v>1531.75</c:v>
                </c:pt>
                <c:pt idx="40978" formatCode="0.00E+00">
                  <c:v>1519.77</c:v>
                </c:pt>
                <c:pt idx="40979" formatCode="0.00E+00">
                  <c:v>1507.49</c:v>
                </c:pt>
                <c:pt idx="40980" formatCode="0.00E+00">
                  <c:v>1494.9</c:v>
                </c:pt>
                <c:pt idx="40981" formatCode="0.00E+00">
                  <c:v>1482.02</c:v>
                </c:pt>
                <c:pt idx="40982" formatCode="0.00E+00">
                  <c:v>1468.84</c:v>
                </c:pt>
                <c:pt idx="40983" formatCode="0.00E+00">
                  <c:v>1455.37</c:v>
                </c:pt>
                <c:pt idx="40984" formatCode="0.00E+00">
                  <c:v>1441.61</c:v>
                </c:pt>
                <c:pt idx="40985" formatCode="0.00E+00">
                  <c:v>1427.56</c:v>
                </c:pt>
                <c:pt idx="40986" formatCode="0.00E+00">
                  <c:v>1413.23</c:v>
                </c:pt>
                <c:pt idx="40987" formatCode="0.00E+00">
                  <c:v>1398.61</c:v>
                </c:pt>
                <c:pt idx="40988" formatCode="0.00E+00">
                  <c:v>1383.72</c:v>
                </c:pt>
                <c:pt idx="40989" formatCode="0.00E+00">
                  <c:v>1368.55</c:v>
                </c:pt>
                <c:pt idx="40990" formatCode="0.00E+00">
                  <c:v>1353.11</c:v>
                </c:pt>
                <c:pt idx="40991" formatCode="0.00E+00">
                  <c:v>1337.4</c:v>
                </c:pt>
                <c:pt idx="40992" formatCode="0.00E+00">
                  <c:v>1321.42</c:v>
                </c:pt>
                <c:pt idx="40993" formatCode="0.00E+00">
                  <c:v>1305.18</c:v>
                </c:pt>
                <c:pt idx="40994" formatCode="0.00E+00">
                  <c:v>1288.69</c:v>
                </c:pt>
                <c:pt idx="40995" formatCode="0.00E+00">
                  <c:v>1271.93</c:v>
                </c:pt>
                <c:pt idx="40996" formatCode="0.00E+00">
                  <c:v>1254.93</c:v>
                </c:pt>
                <c:pt idx="40997" formatCode="0.00E+00">
                  <c:v>1237.68</c:v>
                </c:pt>
                <c:pt idx="40998" formatCode="0.00E+00">
                  <c:v>1220.18</c:v>
                </c:pt>
                <c:pt idx="40999" formatCode="0.00E+00">
                  <c:v>1202.44</c:v>
                </c:pt>
                <c:pt idx="41000" formatCode="0.00E+00">
                  <c:v>1184.46</c:v>
                </c:pt>
                <c:pt idx="41001" formatCode="0.00E+00">
                  <c:v>1166.25</c:v>
                </c:pt>
                <c:pt idx="41002" formatCode="0.00E+00">
                  <c:v>1147.81</c:v>
                </c:pt>
                <c:pt idx="41003" formatCode="0.00E+00">
                  <c:v>1129.1400000000001</c:v>
                </c:pt>
                <c:pt idx="41004" formatCode="0.00E+00">
                  <c:v>1110.25</c:v>
                </c:pt>
                <c:pt idx="41005" formatCode="0.00E+00">
                  <c:v>1091.1400000000001</c:v>
                </c:pt>
                <c:pt idx="41006" formatCode="0.00E+00">
                  <c:v>1071.82</c:v>
                </c:pt>
                <c:pt idx="41007" formatCode="0.00E+00">
                  <c:v>1052.29</c:v>
                </c:pt>
                <c:pt idx="41008" formatCode="0.00E+00">
                  <c:v>1032.55</c:v>
                </c:pt>
                <c:pt idx="41009" formatCode="0.00E+00">
                  <c:v>1012.6</c:v>
                </c:pt>
                <c:pt idx="41010">
                  <c:v>992.46199999999999</c:v>
                </c:pt>
                <c:pt idx="41011">
                  <c:v>972.12599999999998</c:v>
                </c:pt>
                <c:pt idx="41012">
                  <c:v>951.601</c:v>
                </c:pt>
                <c:pt idx="41013">
                  <c:v>930.89</c:v>
                </c:pt>
                <c:pt idx="41014">
                  <c:v>909.99699999999996</c:v>
                </c:pt>
                <c:pt idx="41015">
                  <c:v>888.92700000000002</c:v>
                </c:pt>
                <c:pt idx="41016">
                  <c:v>867.68399999999997</c:v>
                </c:pt>
                <c:pt idx="41017">
                  <c:v>846.27200000000005</c:v>
                </c:pt>
                <c:pt idx="41018">
                  <c:v>824.69600000000003</c:v>
                </c:pt>
                <c:pt idx="41019">
                  <c:v>802.96100000000001</c:v>
                </c:pt>
                <c:pt idx="41020">
                  <c:v>781.07</c:v>
                </c:pt>
                <c:pt idx="41021">
                  <c:v>759.02800000000002</c:v>
                </c:pt>
                <c:pt idx="41022">
                  <c:v>736.84</c:v>
                </c:pt>
                <c:pt idx="41023">
                  <c:v>714.51099999999997</c:v>
                </c:pt>
                <c:pt idx="41024">
                  <c:v>692.04399999999998</c:v>
                </c:pt>
                <c:pt idx="41025">
                  <c:v>669.44500000000005</c:v>
                </c:pt>
                <c:pt idx="41026">
                  <c:v>646.71799999999996</c:v>
                </c:pt>
                <c:pt idx="41027">
                  <c:v>623.86699999999996</c:v>
                </c:pt>
                <c:pt idx="41028">
                  <c:v>600.89800000000002</c:v>
                </c:pt>
                <c:pt idx="41029">
                  <c:v>577.81500000000005</c:v>
                </c:pt>
                <c:pt idx="41030">
                  <c:v>554.62300000000005</c:v>
                </c:pt>
                <c:pt idx="41031">
                  <c:v>531.32600000000002</c:v>
                </c:pt>
                <c:pt idx="41032">
                  <c:v>507.93</c:v>
                </c:pt>
                <c:pt idx="41033">
                  <c:v>484.43900000000002</c:v>
                </c:pt>
                <c:pt idx="41034">
                  <c:v>460.85700000000003</c:v>
                </c:pt>
                <c:pt idx="41035">
                  <c:v>437.19099999999997</c:v>
                </c:pt>
                <c:pt idx="41036">
                  <c:v>413.44299999999998</c:v>
                </c:pt>
                <c:pt idx="41037">
                  <c:v>389.62099999999998</c:v>
                </c:pt>
                <c:pt idx="41038">
                  <c:v>365.72699999999998</c:v>
                </c:pt>
                <c:pt idx="41039">
                  <c:v>341.76799999999997</c:v>
                </c:pt>
                <c:pt idx="41040">
                  <c:v>317.74700000000001</c:v>
                </c:pt>
                <c:pt idx="41041">
                  <c:v>293.67</c:v>
                </c:pt>
                <c:pt idx="41042">
                  <c:v>269.54300000000001</c:v>
                </c:pt>
                <c:pt idx="41043">
                  <c:v>245.36799999999999</c:v>
                </c:pt>
                <c:pt idx="41044">
                  <c:v>221.15299999999999</c:v>
                </c:pt>
                <c:pt idx="41045">
                  <c:v>196.9</c:v>
                </c:pt>
                <c:pt idx="41046">
                  <c:v>172.61699999999999</c:v>
                </c:pt>
                <c:pt idx="41047">
                  <c:v>148.30600000000001</c:v>
                </c:pt>
                <c:pt idx="41048">
                  <c:v>123.974</c:v>
                </c:pt>
                <c:pt idx="41049">
                  <c:v>99.625200000000007</c:v>
                </c:pt>
                <c:pt idx="41050">
                  <c:v>75.264499999999998</c:v>
                </c:pt>
                <c:pt idx="41051">
                  <c:v>50.896900000000002</c:v>
                </c:pt>
                <c:pt idx="41052">
                  <c:v>26.5274</c:v>
                </c:pt>
                <c:pt idx="41053">
                  <c:v>2.1608100000000001</c:v>
                </c:pt>
                <c:pt idx="41054">
                  <c:v>-22.197800000000001</c:v>
                </c:pt>
                <c:pt idx="41055">
                  <c:v>-46.543500000000002</c:v>
                </c:pt>
                <c:pt idx="41056">
                  <c:v>-70.871499999999997</c:v>
                </c:pt>
                <c:pt idx="41057">
                  <c:v>-95.176699999999997</c:v>
                </c:pt>
                <c:pt idx="41058">
                  <c:v>-119.45399999999999</c:v>
                </c:pt>
                <c:pt idx="41059">
                  <c:v>-143.69900000000001</c:v>
                </c:pt>
                <c:pt idx="41060">
                  <c:v>-167.90700000000001</c:v>
                </c:pt>
                <c:pt idx="41061">
                  <c:v>-192.072</c:v>
                </c:pt>
                <c:pt idx="41062">
                  <c:v>-216.19</c:v>
                </c:pt>
                <c:pt idx="41063">
                  <c:v>-240.256</c:v>
                </c:pt>
                <c:pt idx="41064">
                  <c:v>-264.26499999999999</c:v>
                </c:pt>
                <c:pt idx="41065">
                  <c:v>-288.21199999999999</c:v>
                </c:pt>
                <c:pt idx="41066">
                  <c:v>-312.09199999999998</c:v>
                </c:pt>
                <c:pt idx="41067">
                  <c:v>-335.90100000000001</c:v>
                </c:pt>
                <c:pt idx="41068">
                  <c:v>-359.63400000000001</c:v>
                </c:pt>
                <c:pt idx="41069">
                  <c:v>-383.286</c:v>
                </c:pt>
                <c:pt idx="41070">
                  <c:v>-406.85199999999998</c:v>
                </c:pt>
                <c:pt idx="41071">
                  <c:v>-430.327</c:v>
                </c:pt>
                <c:pt idx="41072">
                  <c:v>-453.70699999999999</c:v>
                </c:pt>
                <c:pt idx="41073">
                  <c:v>-476.98700000000002</c:v>
                </c:pt>
                <c:pt idx="41074">
                  <c:v>-500.16199999999998</c:v>
                </c:pt>
                <c:pt idx="41075">
                  <c:v>-523.22799999999995</c:v>
                </c:pt>
                <c:pt idx="41076">
                  <c:v>-546.17999999999995</c:v>
                </c:pt>
                <c:pt idx="41077">
                  <c:v>-569.01400000000001</c:v>
                </c:pt>
                <c:pt idx="41078">
                  <c:v>-591.72400000000005</c:v>
                </c:pt>
                <c:pt idx="41079">
                  <c:v>-614.30600000000004</c:v>
                </c:pt>
                <c:pt idx="41080">
                  <c:v>-636.75699999999995</c:v>
                </c:pt>
                <c:pt idx="41081">
                  <c:v>-659.07</c:v>
                </c:pt>
                <c:pt idx="41082">
                  <c:v>-681.24199999999996</c:v>
                </c:pt>
                <c:pt idx="41083">
                  <c:v>-703.26900000000001</c:v>
                </c:pt>
                <c:pt idx="41084">
                  <c:v>-725.14499999999998</c:v>
                </c:pt>
                <c:pt idx="41085">
                  <c:v>-746.86699999999996</c:v>
                </c:pt>
                <c:pt idx="41086">
                  <c:v>-768.43</c:v>
                </c:pt>
                <c:pt idx="41087">
                  <c:v>-789.83</c:v>
                </c:pt>
                <c:pt idx="41088">
                  <c:v>-811.06200000000001</c:v>
                </c:pt>
                <c:pt idx="41089">
                  <c:v>-832.12300000000005</c:v>
                </c:pt>
                <c:pt idx="41090">
                  <c:v>-853.00800000000004</c:v>
                </c:pt>
                <c:pt idx="41091">
                  <c:v>-873.71299999999997</c:v>
                </c:pt>
                <c:pt idx="41092">
                  <c:v>-894.23299999999995</c:v>
                </c:pt>
                <c:pt idx="41093">
                  <c:v>-914.56600000000003</c:v>
                </c:pt>
                <c:pt idx="41094">
                  <c:v>-934.70600000000002</c:v>
                </c:pt>
                <c:pt idx="41095">
                  <c:v>-954.649</c:v>
                </c:pt>
                <c:pt idx="41096">
                  <c:v>-974.39200000000005</c:v>
                </c:pt>
                <c:pt idx="41097">
                  <c:v>-993.93100000000004</c:v>
                </c:pt>
                <c:pt idx="41098" formatCode="0.00E+00">
                  <c:v>-1013.26</c:v>
                </c:pt>
                <c:pt idx="41099" formatCode="0.00E+00">
                  <c:v>-1032.3800000000001</c:v>
                </c:pt>
                <c:pt idx="41100" formatCode="0.00E+00">
                  <c:v>-1051.28</c:v>
                </c:pt>
                <c:pt idx="41101" formatCode="0.00E+00">
                  <c:v>-1069.97</c:v>
                </c:pt>
                <c:pt idx="41102" formatCode="0.00E+00">
                  <c:v>-1088.43</c:v>
                </c:pt>
                <c:pt idx="41103" formatCode="0.00E+00">
                  <c:v>-1106.6600000000001</c:v>
                </c:pt>
                <c:pt idx="41104" formatCode="0.00E+00">
                  <c:v>-1124.6600000000001</c:v>
                </c:pt>
                <c:pt idx="41105" formatCode="0.00E+00">
                  <c:v>-1142.43</c:v>
                </c:pt>
                <c:pt idx="41106" formatCode="0.00E+00">
                  <c:v>-1159.96</c:v>
                </c:pt>
                <c:pt idx="41107" formatCode="0.00E+00">
                  <c:v>-1177.25</c:v>
                </c:pt>
                <c:pt idx="41108" formatCode="0.00E+00">
                  <c:v>-1194.3</c:v>
                </c:pt>
                <c:pt idx="41109" formatCode="0.00E+00">
                  <c:v>-1211.0899999999999</c:v>
                </c:pt>
                <c:pt idx="41110" formatCode="0.00E+00">
                  <c:v>-1227.6400000000001</c:v>
                </c:pt>
                <c:pt idx="41111" formatCode="0.00E+00">
                  <c:v>-1243.93</c:v>
                </c:pt>
                <c:pt idx="41112" formatCode="0.00E+00">
                  <c:v>-1259.96</c:v>
                </c:pt>
                <c:pt idx="41113" formatCode="0.00E+00">
                  <c:v>-1275.74</c:v>
                </c:pt>
                <c:pt idx="41114" formatCode="0.00E+00">
                  <c:v>-1291.25</c:v>
                </c:pt>
                <c:pt idx="41115" formatCode="0.00E+00">
                  <c:v>-1306.49</c:v>
                </c:pt>
                <c:pt idx="41116" formatCode="0.00E+00">
                  <c:v>-1321.46</c:v>
                </c:pt>
                <c:pt idx="41117" formatCode="0.00E+00">
                  <c:v>-1336.16</c:v>
                </c:pt>
                <c:pt idx="41118" formatCode="0.00E+00">
                  <c:v>-1350.58</c:v>
                </c:pt>
                <c:pt idx="41119" formatCode="0.00E+00">
                  <c:v>-1364.72</c:v>
                </c:pt>
                <c:pt idx="41120" formatCode="0.00E+00">
                  <c:v>-1378.59</c:v>
                </c:pt>
                <c:pt idx="41121" formatCode="0.00E+00">
                  <c:v>-1392.16</c:v>
                </c:pt>
                <c:pt idx="41122" formatCode="0.00E+00">
                  <c:v>-1405.46</c:v>
                </c:pt>
                <c:pt idx="41123" formatCode="0.00E+00">
                  <c:v>-1418.46</c:v>
                </c:pt>
                <c:pt idx="41124" formatCode="0.00E+00">
                  <c:v>-1431.17</c:v>
                </c:pt>
                <c:pt idx="41125" formatCode="0.00E+00">
                  <c:v>-1443.58</c:v>
                </c:pt>
                <c:pt idx="41126" formatCode="0.00E+00">
                  <c:v>-1455.7</c:v>
                </c:pt>
                <c:pt idx="41127" formatCode="0.00E+00">
                  <c:v>-1467.52</c:v>
                </c:pt>
                <c:pt idx="41128" formatCode="0.00E+00">
                  <c:v>-1479.04</c:v>
                </c:pt>
                <c:pt idx="41129" formatCode="0.00E+00">
                  <c:v>-1490.25</c:v>
                </c:pt>
                <c:pt idx="41130" formatCode="0.00E+00">
                  <c:v>-1501.16</c:v>
                </c:pt>
                <c:pt idx="41131" formatCode="0.00E+00">
                  <c:v>-1511.76</c:v>
                </c:pt>
                <c:pt idx="41132" formatCode="0.00E+00">
                  <c:v>-1522.05</c:v>
                </c:pt>
                <c:pt idx="41133" formatCode="0.00E+00">
                  <c:v>-1532.03</c:v>
                </c:pt>
                <c:pt idx="41134" formatCode="0.00E+00">
                  <c:v>-1541.7</c:v>
                </c:pt>
                <c:pt idx="41135" formatCode="0.00E+00">
                  <c:v>-1551.05</c:v>
                </c:pt>
                <c:pt idx="41136" formatCode="0.00E+00">
                  <c:v>-1560.08</c:v>
                </c:pt>
                <c:pt idx="41137" formatCode="0.00E+00">
                  <c:v>-1568.79</c:v>
                </c:pt>
                <c:pt idx="41138" formatCode="0.00E+00">
                  <c:v>-1577.18</c:v>
                </c:pt>
                <c:pt idx="41139" formatCode="0.00E+00">
                  <c:v>-1585.25</c:v>
                </c:pt>
                <c:pt idx="41140" formatCode="0.00E+00">
                  <c:v>-1592.99</c:v>
                </c:pt>
                <c:pt idx="41141" formatCode="0.00E+00">
                  <c:v>-1600.41</c:v>
                </c:pt>
                <c:pt idx="41142" formatCode="0.00E+00">
                  <c:v>-1607.5</c:v>
                </c:pt>
                <c:pt idx="41143" formatCode="0.00E+00">
                  <c:v>-1614.26</c:v>
                </c:pt>
                <c:pt idx="41144" formatCode="0.00E+00">
                  <c:v>-1620.7</c:v>
                </c:pt>
                <c:pt idx="41145" formatCode="0.00E+00">
                  <c:v>-1626.8</c:v>
                </c:pt>
                <c:pt idx="41146" formatCode="0.00E+00">
                  <c:v>-1632.57</c:v>
                </c:pt>
                <c:pt idx="41147" formatCode="0.00E+00">
                  <c:v>-1638.01</c:v>
                </c:pt>
                <c:pt idx="41148" formatCode="0.00E+00">
                  <c:v>-1643.11</c:v>
                </c:pt>
                <c:pt idx="41149" formatCode="0.00E+00">
                  <c:v>-1647.88</c:v>
                </c:pt>
                <c:pt idx="41150" formatCode="0.00E+00">
                  <c:v>-1652.32</c:v>
                </c:pt>
                <c:pt idx="41151" formatCode="0.00E+00">
                  <c:v>-1656.42</c:v>
                </c:pt>
                <c:pt idx="41152" formatCode="0.00E+00">
                  <c:v>-1660.18</c:v>
                </c:pt>
                <c:pt idx="41153" formatCode="0.00E+00">
                  <c:v>-1663.6</c:v>
                </c:pt>
                <c:pt idx="41154" formatCode="0.00E+00">
                  <c:v>-1666.68</c:v>
                </c:pt>
                <c:pt idx="41155" formatCode="0.00E+00">
                  <c:v>-1669.43</c:v>
                </c:pt>
                <c:pt idx="41156" formatCode="0.00E+00">
                  <c:v>-1671.83</c:v>
                </c:pt>
                <c:pt idx="41157" formatCode="0.00E+00">
                  <c:v>-1673.9</c:v>
                </c:pt>
                <c:pt idx="41158" formatCode="0.00E+00">
                  <c:v>-1675.63</c:v>
                </c:pt>
                <c:pt idx="41159" formatCode="0.00E+00">
                  <c:v>-1677.01</c:v>
                </c:pt>
                <c:pt idx="41160" formatCode="0.00E+00">
                  <c:v>-1678.06</c:v>
                </c:pt>
                <c:pt idx="41161" formatCode="0.00E+00">
                  <c:v>-1678.76</c:v>
                </c:pt>
                <c:pt idx="41162" formatCode="0.00E+00">
                  <c:v>-1679.13</c:v>
                </c:pt>
                <c:pt idx="41163" formatCode="0.00E+00">
                  <c:v>-1679.15</c:v>
                </c:pt>
                <c:pt idx="41164" formatCode="0.00E+00">
                  <c:v>-1678.84</c:v>
                </c:pt>
                <c:pt idx="41165" formatCode="0.00E+00">
                  <c:v>-1678.18</c:v>
                </c:pt>
                <c:pt idx="41166" formatCode="0.00E+00">
                  <c:v>-1677.19</c:v>
                </c:pt>
                <c:pt idx="41167" formatCode="0.00E+00">
                  <c:v>-1675.85</c:v>
                </c:pt>
                <c:pt idx="41168" formatCode="0.00E+00">
                  <c:v>-1674.18</c:v>
                </c:pt>
                <c:pt idx="41169" formatCode="0.00E+00">
                  <c:v>-1672.16</c:v>
                </c:pt>
                <c:pt idx="41170" formatCode="0.00E+00">
                  <c:v>-1669.81</c:v>
                </c:pt>
                <c:pt idx="41171" formatCode="0.00E+00">
                  <c:v>-1667.12</c:v>
                </c:pt>
                <c:pt idx="41172" formatCode="0.00E+00">
                  <c:v>-1664.09</c:v>
                </c:pt>
                <c:pt idx="41173" formatCode="0.00E+00">
                  <c:v>-1660.73</c:v>
                </c:pt>
                <c:pt idx="41174" formatCode="0.00E+00">
                  <c:v>-1657.03</c:v>
                </c:pt>
                <c:pt idx="41175" formatCode="0.00E+00">
                  <c:v>-1653</c:v>
                </c:pt>
                <c:pt idx="41176" formatCode="0.00E+00">
                  <c:v>-1648.63</c:v>
                </c:pt>
                <c:pt idx="41177" formatCode="0.00E+00">
                  <c:v>-1643.93</c:v>
                </c:pt>
                <c:pt idx="41178" formatCode="0.00E+00">
                  <c:v>-1638.9</c:v>
                </c:pt>
                <c:pt idx="41179" formatCode="0.00E+00">
                  <c:v>-1633.54</c:v>
                </c:pt>
                <c:pt idx="41180" formatCode="0.00E+00">
                  <c:v>-1627.85</c:v>
                </c:pt>
                <c:pt idx="41181" formatCode="0.00E+00">
                  <c:v>-1621.83</c:v>
                </c:pt>
                <c:pt idx="41182" formatCode="0.00E+00">
                  <c:v>-1615.49</c:v>
                </c:pt>
                <c:pt idx="41183" formatCode="0.00E+00">
                  <c:v>-1608.82</c:v>
                </c:pt>
                <c:pt idx="41184" formatCode="0.00E+00">
                  <c:v>-1601.82</c:v>
                </c:pt>
                <c:pt idx="41185" formatCode="0.00E+00">
                  <c:v>-1594.51</c:v>
                </c:pt>
                <c:pt idx="41186" formatCode="0.00E+00">
                  <c:v>-1586.87</c:v>
                </c:pt>
                <c:pt idx="41187" formatCode="0.00E+00">
                  <c:v>-1578.91</c:v>
                </c:pt>
                <c:pt idx="41188" formatCode="0.00E+00">
                  <c:v>-1570.64</c:v>
                </c:pt>
                <c:pt idx="41189" formatCode="0.00E+00">
                  <c:v>-1562.05</c:v>
                </c:pt>
                <c:pt idx="41190" formatCode="0.00E+00">
                  <c:v>-1553.15</c:v>
                </c:pt>
                <c:pt idx="41191" formatCode="0.00E+00">
                  <c:v>-1543.93</c:v>
                </c:pt>
                <c:pt idx="41192" formatCode="0.00E+00">
                  <c:v>-1534.41</c:v>
                </c:pt>
                <c:pt idx="41193" formatCode="0.00E+00">
                  <c:v>-1524.58</c:v>
                </c:pt>
                <c:pt idx="41194" formatCode="0.00E+00">
                  <c:v>-1514.44</c:v>
                </c:pt>
                <c:pt idx="41195" formatCode="0.00E+00">
                  <c:v>-1504</c:v>
                </c:pt>
                <c:pt idx="41196" formatCode="0.00E+00">
                  <c:v>-1493.26</c:v>
                </c:pt>
                <c:pt idx="41197" formatCode="0.00E+00">
                  <c:v>-1482.22</c:v>
                </c:pt>
                <c:pt idx="41198" formatCode="0.00E+00">
                  <c:v>-1470.88</c:v>
                </c:pt>
                <c:pt idx="41199" formatCode="0.00E+00">
                  <c:v>-1459.25</c:v>
                </c:pt>
                <c:pt idx="41200" formatCode="0.00E+00">
                  <c:v>-1447.32</c:v>
                </c:pt>
                <c:pt idx="41201" formatCode="0.00E+00">
                  <c:v>-1435.11</c:v>
                </c:pt>
                <c:pt idx="41202" formatCode="0.00E+00">
                  <c:v>-1422.61</c:v>
                </c:pt>
                <c:pt idx="41203" formatCode="0.00E+00">
                  <c:v>-1409.83</c:v>
                </c:pt>
                <c:pt idx="41204" formatCode="0.00E+00">
                  <c:v>-1396.76</c:v>
                </c:pt>
                <c:pt idx="41205" formatCode="0.00E+00">
                  <c:v>-1383.42</c:v>
                </c:pt>
                <c:pt idx="41206" formatCode="0.00E+00">
                  <c:v>-1369.8</c:v>
                </c:pt>
                <c:pt idx="41207" formatCode="0.00E+00">
                  <c:v>-1355.9</c:v>
                </c:pt>
                <c:pt idx="41208" formatCode="0.00E+00">
                  <c:v>-1341.74</c:v>
                </c:pt>
                <c:pt idx="41209" formatCode="0.00E+00">
                  <c:v>-1327.31</c:v>
                </c:pt>
                <c:pt idx="41210" formatCode="0.00E+00">
                  <c:v>-1312.62</c:v>
                </c:pt>
                <c:pt idx="41211" formatCode="0.00E+00">
                  <c:v>-1297.6600000000001</c:v>
                </c:pt>
                <c:pt idx="41212" formatCode="0.00E+00">
                  <c:v>-1282.45</c:v>
                </c:pt>
                <c:pt idx="41213" formatCode="0.00E+00">
                  <c:v>-1266.98</c:v>
                </c:pt>
                <c:pt idx="41214" formatCode="0.00E+00">
                  <c:v>-1251.26</c:v>
                </c:pt>
                <c:pt idx="41215" formatCode="0.00E+00">
                  <c:v>-1235.3</c:v>
                </c:pt>
                <c:pt idx="41216" formatCode="0.00E+00">
                  <c:v>-1219.08</c:v>
                </c:pt>
                <c:pt idx="41217" formatCode="0.00E+00">
                  <c:v>-1202.6300000000001</c:v>
                </c:pt>
                <c:pt idx="41218" formatCode="0.00E+00">
                  <c:v>-1185.94</c:v>
                </c:pt>
                <c:pt idx="41219" formatCode="0.00E+00">
                  <c:v>-1169.01</c:v>
                </c:pt>
                <c:pt idx="41220" formatCode="0.00E+00">
                  <c:v>-1151.8599999999999</c:v>
                </c:pt>
                <c:pt idx="41221" formatCode="0.00E+00">
                  <c:v>-1134.47</c:v>
                </c:pt>
                <c:pt idx="41222" formatCode="0.00E+00">
                  <c:v>-1116.8599999999999</c:v>
                </c:pt>
                <c:pt idx="41223" formatCode="0.00E+00">
                  <c:v>-1099.03</c:v>
                </c:pt>
                <c:pt idx="41224" formatCode="0.00E+00">
                  <c:v>-1080.99</c:v>
                </c:pt>
                <c:pt idx="41225" formatCode="0.00E+00">
                  <c:v>-1062.73</c:v>
                </c:pt>
                <c:pt idx="41226" formatCode="0.00E+00">
                  <c:v>-1044.26</c:v>
                </c:pt>
                <c:pt idx="41227" formatCode="0.00E+00">
                  <c:v>-1025.5899999999999</c:v>
                </c:pt>
                <c:pt idx="41228" formatCode="0.00E+00">
                  <c:v>-1006.71</c:v>
                </c:pt>
                <c:pt idx="41229">
                  <c:v>-987.63900000000001</c:v>
                </c:pt>
                <c:pt idx="41230">
                  <c:v>-968.37300000000005</c:v>
                </c:pt>
                <c:pt idx="41231">
                  <c:v>-948.91800000000001</c:v>
                </c:pt>
                <c:pt idx="41232">
                  <c:v>-929.27700000000004</c:v>
                </c:pt>
                <c:pt idx="41233">
                  <c:v>-909.45399999999995</c:v>
                </c:pt>
                <c:pt idx="41234">
                  <c:v>-889.45299999999997</c:v>
                </c:pt>
                <c:pt idx="41235">
                  <c:v>-869.28</c:v>
                </c:pt>
                <c:pt idx="41236">
                  <c:v>-848.93600000000004</c:v>
                </c:pt>
                <c:pt idx="41237">
                  <c:v>-828.428</c:v>
                </c:pt>
                <c:pt idx="41238">
                  <c:v>-807.75900000000001</c:v>
                </c:pt>
                <c:pt idx="41239">
                  <c:v>-786.93399999999997</c:v>
                </c:pt>
                <c:pt idx="41240">
                  <c:v>-765.95600000000002</c:v>
                </c:pt>
                <c:pt idx="41241">
                  <c:v>-744.83</c:v>
                </c:pt>
                <c:pt idx="41242">
                  <c:v>-723.56</c:v>
                </c:pt>
                <c:pt idx="41243">
                  <c:v>-702.15099999999995</c:v>
                </c:pt>
                <c:pt idx="41244">
                  <c:v>-680.60699999999997</c:v>
                </c:pt>
                <c:pt idx="41245">
                  <c:v>-658.93200000000002</c:v>
                </c:pt>
                <c:pt idx="41246">
                  <c:v>-637.13199999999995</c:v>
                </c:pt>
                <c:pt idx="41247">
                  <c:v>-615.20899999999995</c:v>
                </c:pt>
                <c:pt idx="41248">
                  <c:v>-593.16999999999996</c:v>
                </c:pt>
                <c:pt idx="41249">
                  <c:v>-571.01800000000003</c:v>
                </c:pt>
                <c:pt idx="41250">
                  <c:v>-548.75699999999995</c:v>
                </c:pt>
                <c:pt idx="41251">
                  <c:v>-526.39400000000001</c:v>
                </c:pt>
                <c:pt idx="41252">
                  <c:v>-503.93099999999998</c:v>
                </c:pt>
                <c:pt idx="41253">
                  <c:v>-481.37299999999999</c:v>
                </c:pt>
                <c:pt idx="41254">
                  <c:v>-458.726</c:v>
                </c:pt>
                <c:pt idx="41255">
                  <c:v>-435.99400000000003</c:v>
                </c:pt>
                <c:pt idx="41256">
                  <c:v>-413.18099999999998</c:v>
                </c:pt>
                <c:pt idx="41257">
                  <c:v>-390.29199999999997</c:v>
                </c:pt>
                <c:pt idx="41258">
                  <c:v>-367.33199999999999</c:v>
                </c:pt>
                <c:pt idx="41259">
                  <c:v>-344.30599999999998</c:v>
                </c:pt>
                <c:pt idx="41260">
                  <c:v>-321.21699999999998</c:v>
                </c:pt>
                <c:pt idx="41261">
                  <c:v>-298.072</c:v>
                </c:pt>
                <c:pt idx="41262">
                  <c:v>-274.87400000000002</c:v>
                </c:pt>
                <c:pt idx="41263">
                  <c:v>-251.62799999999999</c:v>
                </c:pt>
                <c:pt idx="41264">
                  <c:v>-228.339</c:v>
                </c:pt>
                <c:pt idx="41265">
                  <c:v>-205.012</c:v>
                </c:pt>
                <c:pt idx="41266">
                  <c:v>-181.65100000000001</c:v>
                </c:pt>
                <c:pt idx="41267">
                  <c:v>-158.262</c:v>
                </c:pt>
                <c:pt idx="41268">
                  <c:v>-134.84800000000001</c:v>
                </c:pt>
                <c:pt idx="41269">
                  <c:v>-111.41500000000001</c:v>
                </c:pt>
                <c:pt idx="41270">
                  <c:v>-87.968100000000007</c:v>
                </c:pt>
                <c:pt idx="41271">
                  <c:v>-64.511099999999999</c:v>
                </c:pt>
                <c:pt idx="41272">
                  <c:v>-41.048900000000003</c:v>
                </c:pt>
                <c:pt idx="41273">
                  <c:v>-17.586600000000001</c:v>
                </c:pt>
                <c:pt idx="41274">
                  <c:v>5.8712999999999997</c:v>
                </c:pt>
                <c:pt idx="41275">
                  <c:v>29.319900000000001</c:v>
                </c:pt>
                <c:pt idx="41276">
                  <c:v>52.7545</c:v>
                </c:pt>
                <c:pt idx="41277">
                  <c:v>76.170400000000001</c:v>
                </c:pt>
                <c:pt idx="41278">
                  <c:v>99.562799999999996</c:v>
                </c:pt>
                <c:pt idx="41279">
                  <c:v>122.92700000000001</c:v>
                </c:pt>
                <c:pt idx="41280">
                  <c:v>146.25800000000001</c:v>
                </c:pt>
                <c:pt idx="41281">
                  <c:v>169.55199999999999</c:v>
                </c:pt>
                <c:pt idx="41282">
                  <c:v>192.803</c:v>
                </c:pt>
                <c:pt idx="41283">
                  <c:v>216.00700000000001</c:v>
                </c:pt>
                <c:pt idx="41284">
                  <c:v>239.15899999999999</c:v>
                </c:pt>
                <c:pt idx="41285">
                  <c:v>262.255</c:v>
                </c:pt>
                <c:pt idx="41286">
                  <c:v>285.29000000000002</c:v>
                </c:pt>
                <c:pt idx="41287">
                  <c:v>308.25900000000001</c:v>
                </c:pt>
                <c:pt idx="41288">
                  <c:v>331.15800000000002</c:v>
                </c:pt>
                <c:pt idx="41289">
                  <c:v>353.98200000000003</c:v>
                </c:pt>
                <c:pt idx="41290">
                  <c:v>376.726</c:v>
                </c:pt>
                <c:pt idx="41291">
                  <c:v>399.38600000000002</c:v>
                </c:pt>
                <c:pt idx="41292">
                  <c:v>421.95699999999999</c:v>
                </c:pt>
                <c:pt idx="41293">
                  <c:v>444.435</c:v>
                </c:pt>
                <c:pt idx="41294">
                  <c:v>466.815</c:v>
                </c:pt>
                <c:pt idx="41295">
                  <c:v>489.09300000000002</c:v>
                </c:pt>
                <c:pt idx="41296">
                  <c:v>511.26400000000001</c:v>
                </c:pt>
                <c:pt idx="41297">
                  <c:v>533.32399999999996</c:v>
                </c:pt>
                <c:pt idx="41298">
                  <c:v>555.26800000000003</c:v>
                </c:pt>
                <c:pt idx="41299">
                  <c:v>577.09199999999998</c:v>
                </c:pt>
                <c:pt idx="41300">
                  <c:v>598.79200000000003</c:v>
                </c:pt>
                <c:pt idx="41301">
                  <c:v>620.36199999999997</c:v>
                </c:pt>
                <c:pt idx="41302">
                  <c:v>641.79999999999995</c:v>
                </c:pt>
                <c:pt idx="41303">
                  <c:v>663.1</c:v>
                </c:pt>
                <c:pt idx="41304">
                  <c:v>684.25900000000001</c:v>
                </c:pt>
                <c:pt idx="41305">
                  <c:v>705.27099999999996</c:v>
                </c:pt>
                <c:pt idx="41306">
                  <c:v>726.13300000000004</c:v>
                </c:pt>
                <c:pt idx="41307">
                  <c:v>746.84100000000001</c:v>
                </c:pt>
                <c:pt idx="41308">
                  <c:v>767.39099999999996</c:v>
                </c:pt>
                <c:pt idx="41309">
                  <c:v>787.77800000000002</c:v>
                </c:pt>
                <c:pt idx="41310">
                  <c:v>807.99800000000005</c:v>
                </c:pt>
                <c:pt idx="41311">
                  <c:v>828.04700000000003</c:v>
                </c:pt>
                <c:pt idx="41312">
                  <c:v>847.92200000000003</c:v>
                </c:pt>
                <c:pt idx="41313">
                  <c:v>867.61800000000005</c:v>
                </c:pt>
                <c:pt idx="41314">
                  <c:v>887.13099999999997</c:v>
                </c:pt>
                <c:pt idx="41315">
                  <c:v>906.45799999999997</c:v>
                </c:pt>
                <c:pt idx="41316">
                  <c:v>925.59500000000003</c:v>
                </c:pt>
                <c:pt idx="41317">
                  <c:v>944.53700000000003</c:v>
                </c:pt>
                <c:pt idx="41318">
                  <c:v>963.28099999999995</c:v>
                </c:pt>
                <c:pt idx="41319">
                  <c:v>981.82399999999996</c:v>
                </c:pt>
                <c:pt idx="41320" formatCode="0.00E+00">
                  <c:v>1000.16</c:v>
                </c:pt>
                <c:pt idx="41321" formatCode="0.00E+00">
                  <c:v>1018.29</c:v>
                </c:pt>
                <c:pt idx="41322" formatCode="0.00E+00">
                  <c:v>1036.21</c:v>
                </c:pt>
                <c:pt idx="41323" formatCode="0.00E+00">
                  <c:v>1053.9000000000001</c:v>
                </c:pt>
                <c:pt idx="41324" formatCode="0.00E+00">
                  <c:v>1071.3800000000001</c:v>
                </c:pt>
                <c:pt idx="41325" formatCode="0.00E+00">
                  <c:v>1088.6400000000001</c:v>
                </c:pt>
                <c:pt idx="41326" formatCode="0.00E+00">
                  <c:v>1105.67</c:v>
                </c:pt>
                <c:pt idx="41327" formatCode="0.00E+00">
                  <c:v>1122.47</c:v>
                </c:pt>
                <c:pt idx="41328" formatCode="0.00E+00">
                  <c:v>1139.04</c:v>
                </c:pt>
                <c:pt idx="41329" formatCode="0.00E+00">
                  <c:v>1155.3699999999999</c:v>
                </c:pt>
                <c:pt idx="41330" formatCode="0.00E+00">
                  <c:v>1171.46</c:v>
                </c:pt>
                <c:pt idx="41331" formatCode="0.00E+00">
                  <c:v>1187.31</c:v>
                </c:pt>
                <c:pt idx="41332" formatCode="0.00E+00">
                  <c:v>1202.9100000000001</c:v>
                </c:pt>
                <c:pt idx="41333" formatCode="0.00E+00">
                  <c:v>1218.26</c:v>
                </c:pt>
                <c:pt idx="41334" formatCode="0.00E+00">
                  <c:v>1233.3599999999999</c:v>
                </c:pt>
                <c:pt idx="41335" formatCode="0.00E+00">
                  <c:v>1248.2</c:v>
                </c:pt>
                <c:pt idx="41336" formatCode="0.00E+00">
                  <c:v>1262.79</c:v>
                </c:pt>
                <c:pt idx="41337" formatCode="0.00E+00">
                  <c:v>1277.1199999999999</c:v>
                </c:pt>
                <c:pt idx="41338" formatCode="0.00E+00">
                  <c:v>1291.18</c:v>
                </c:pt>
                <c:pt idx="41339" formatCode="0.00E+00">
                  <c:v>1304.97</c:v>
                </c:pt>
                <c:pt idx="41340" formatCode="0.00E+00">
                  <c:v>1318.5</c:v>
                </c:pt>
                <c:pt idx="41341" formatCode="0.00E+00">
                  <c:v>1331.76</c:v>
                </c:pt>
                <c:pt idx="41342" formatCode="0.00E+00">
                  <c:v>1344.73</c:v>
                </c:pt>
                <c:pt idx="41343" formatCode="0.00E+00">
                  <c:v>1357.44</c:v>
                </c:pt>
                <c:pt idx="41344" formatCode="0.00E+00">
                  <c:v>1369.86</c:v>
                </c:pt>
                <c:pt idx="41345" formatCode="0.00E+00">
                  <c:v>1382</c:v>
                </c:pt>
                <c:pt idx="41346" formatCode="0.00E+00">
                  <c:v>1393.86</c:v>
                </c:pt>
                <c:pt idx="41347" formatCode="0.00E+00">
                  <c:v>1405.43</c:v>
                </c:pt>
                <c:pt idx="41348" formatCode="0.00E+00">
                  <c:v>1416.71</c:v>
                </c:pt>
                <c:pt idx="41349" formatCode="0.00E+00">
                  <c:v>1427.7</c:v>
                </c:pt>
                <c:pt idx="41350" formatCode="0.00E+00">
                  <c:v>1438.4</c:v>
                </c:pt>
                <c:pt idx="41351" formatCode="0.00E+00">
                  <c:v>1448.8</c:v>
                </c:pt>
                <c:pt idx="41352" formatCode="0.00E+00">
                  <c:v>1458.91</c:v>
                </c:pt>
                <c:pt idx="41353" formatCode="0.00E+00">
                  <c:v>1468.71</c:v>
                </c:pt>
                <c:pt idx="41354" formatCode="0.00E+00">
                  <c:v>1478.22</c:v>
                </c:pt>
                <c:pt idx="41355" formatCode="0.00E+00">
                  <c:v>1487.42</c:v>
                </c:pt>
                <c:pt idx="41356" formatCode="0.00E+00">
                  <c:v>1496.32</c:v>
                </c:pt>
                <c:pt idx="41357" formatCode="0.00E+00">
                  <c:v>1504.91</c:v>
                </c:pt>
                <c:pt idx="41358" formatCode="0.00E+00">
                  <c:v>1513.19</c:v>
                </c:pt>
                <c:pt idx="41359" formatCode="0.00E+00">
                  <c:v>1521.16</c:v>
                </c:pt>
                <c:pt idx="41360" formatCode="0.00E+00">
                  <c:v>1528.83</c:v>
                </c:pt>
                <c:pt idx="41361" formatCode="0.00E+00">
                  <c:v>1536.18</c:v>
                </c:pt>
                <c:pt idx="41362" formatCode="0.00E+00">
                  <c:v>1543.21</c:v>
                </c:pt>
                <c:pt idx="41363" formatCode="0.00E+00">
                  <c:v>1549.93</c:v>
                </c:pt>
                <c:pt idx="41364" formatCode="0.00E+00">
                  <c:v>1556.34</c:v>
                </c:pt>
                <c:pt idx="41365" formatCode="0.00E+00">
                  <c:v>1562.42</c:v>
                </c:pt>
                <c:pt idx="41366" formatCode="0.00E+00">
                  <c:v>1568.19</c:v>
                </c:pt>
                <c:pt idx="41367" formatCode="0.00E+00">
                  <c:v>1573.64</c:v>
                </c:pt>
                <c:pt idx="41368" formatCode="0.00E+00">
                  <c:v>1578.77</c:v>
                </c:pt>
                <c:pt idx="41369" formatCode="0.00E+00">
                  <c:v>1583.57</c:v>
                </c:pt>
                <c:pt idx="41370" formatCode="0.00E+00">
                  <c:v>1588.05</c:v>
                </c:pt>
                <c:pt idx="41371" formatCode="0.00E+00">
                  <c:v>1592.21</c:v>
                </c:pt>
                <c:pt idx="41372" formatCode="0.00E+00">
                  <c:v>1596.05</c:v>
                </c:pt>
                <c:pt idx="41373" formatCode="0.00E+00">
                  <c:v>1599.56</c:v>
                </c:pt>
                <c:pt idx="41374" formatCode="0.00E+00">
                  <c:v>1602.74</c:v>
                </c:pt>
                <c:pt idx="41375" formatCode="0.00E+00">
                  <c:v>1605.6</c:v>
                </c:pt>
                <c:pt idx="41376" formatCode="0.00E+00">
                  <c:v>1608.14</c:v>
                </c:pt>
                <c:pt idx="41377" formatCode="0.00E+00">
                  <c:v>1610.34</c:v>
                </c:pt>
                <c:pt idx="41378" formatCode="0.00E+00">
                  <c:v>1612.22</c:v>
                </c:pt>
                <c:pt idx="41379" formatCode="0.00E+00">
                  <c:v>1613.77</c:v>
                </c:pt>
                <c:pt idx="41380" formatCode="0.00E+00">
                  <c:v>1614.99</c:v>
                </c:pt>
                <c:pt idx="41381" formatCode="0.00E+00">
                  <c:v>1615.89</c:v>
                </c:pt>
                <c:pt idx="41382" formatCode="0.00E+00">
                  <c:v>1616.46</c:v>
                </c:pt>
                <c:pt idx="41383" formatCode="0.00E+00">
                  <c:v>1616.7</c:v>
                </c:pt>
                <c:pt idx="41384" formatCode="0.00E+00">
                  <c:v>1616.61</c:v>
                </c:pt>
                <c:pt idx="41385" formatCode="0.00E+00">
                  <c:v>1616.19</c:v>
                </c:pt>
                <c:pt idx="41386" formatCode="0.00E+00">
                  <c:v>1615.45</c:v>
                </c:pt>
                <c:pt idx="41387" formatCode="0.00E+00">
                  <c:v>1614.38</c:v>
                </c:pt>
                <c:pt idx="41388" formatCode="0.00E+00">
                  <c:v>1612.99</c:v>
                </c:pt>
                <c:pt idx="41389" formatCode="0.00E+00">
                  <c:v>1611.26</c:v>
                </c:pt>
                <c:pt idx="41390" formatCode="0.00E+00">
                  <c:v>1609.21</c:v>
                </c:pt>
                <c:pt idx="41391" formatCode="0.00E+00">
                  <c:v>1606.84</c:v>
                </c:pt>
                <c:pt idx="41392" formatCode="0.00E+00">
                  <c:v>1604.14</c:v>
                </c:pt>
                <c:pt idx="41393" formatCode="0.00E+00">
                  <c:v>1601.11</c:v>
                </c:pt>
                <c:pt idx="41394" formatCode="0.00E+00">
                  <c:v>1597.77</c:v>
                </c:pt>
                <c:pt idx="41395" formatCode="0.00E+00">
                  <c:v>1594.1</c:v>
                </c:pt>
                <c:pt idx="41396" formatCode="0.00E+00">
                  <c:v>1590.11</c:v>
                </c:pt>
                <c:pt idx="41397" formatCode="0.00E+00">
                  <c:v>1585.79</c:v>
                </c:pt>
                <c:pt idx="41398" formatCode="0.00E+00">
                  <c:v>1581.16</c:v>
                </c:pt>
                <c:pt idx="41399" formatCode="0.00E+00">
                  <c:v>1576.21</c:v>
                </c:pt>
                <c:pt idx="41400" formatCode="0.00E+00">
                  <c:v>1570.94</c:v>
                </c:pt>
                <c:pt idx="41401" formatCode="0.00E+00">
                  <c:v>1565.35</c:v>
                </c:pt>
                <c:pt idx="41402" formatCode="0.00E+00">
                  <c:v>1559.45</c:v>
                </c:pt>
                <c:pt idx="41403" formatCode="0.00E+00">
                  <c:v>1553.24</c:v>
                </c:pt>
                <c:pt idx="41404" formatCode="0.00E+00">
                  <c:v>1546.71</c:v>
                </c:pt>
                <c:pt idx="41405" formatCode="0.00E+00">
                  <c:v>1539.87</c:v>
                </c:pt>
                <c:pt idx="41406" formatCode="0.00E+00">
                  <c:v>1532.72</c:v>
                </c:pt>
                <c:pt idx="41407" formatCode="0.00E+00">
                  <c:v>1525.26</c:v>
                </c:pt>
                <c:pt idx="41408" formatCode="0.00E+00">
                  <c:v>1517.5</c:v>
                </c:pt>
                <c:pt idx="41409" formatCode="0.00E+00">
                  <c:v>1509.43</c:v>
                </c:pt>
                <c:pt idx="41410" formatCode="0.00E+00">
                  <c:v>1501.06</c:v>
                </c:pt>
                <c:pt idx="41411" formatCode="0.00E+00">
                  <c:v>1492.39</c:v>
                </c:pt>
                <c:pt idx="41412" formatCode="0.00E+00">
                  <c:v>1483.41</c:v>
                </c:pt>
                <c:pt idx="41413" formatCode="0.00E+00">
                  <c:v>1474.14</c:v>
                </c:pt>
                <c:pt idx="41414" formatCode="0.00E+00">
                  <c:v>1464.58</c:v>
                </c:pt>
                <c:pt idx="41415" formatCode="0.00E+00">
                  <c:v>1454.72</c:v>
                </c:pt>
                <c:pt idx="41416" formatCode="0.00E+00">
                  <c:v>1444.57</c:v>
                </c:pt>
                <c:pt idx="41417" formatCode="0.00E+00">
                  <c:v>1434.12</c:v>
                </c:pt>
                <c:pt idx="41418" formatCode="0.00E+00">
                  <c:v>1423.4</c:v>
                </c:pt>
                <c:pt idx="41419" formatCode="0.00E+00">
                  <c:v>1412.38</c:v>
                </c:pt>
                <c:pt idx="41420" formatCode="0.00E+00">
                  <c:v>1401.09</c:v>
                </c:pt>
                <c:pt idx="41421" formatCode="0.00E+00">
                  <c:v>1389.52</c:v>
                </c:pt>
                <c:pt idx="41422" formatCode="0.00E+00">
                  <c:v>1377.66</c:v>
                </c:pt>
                <c:pt idx="41423" formatCode="0.00E+00">
                  <c:v>1365.54</c:v>
                </c:pt>
                <c:pt idx="41424" formatCode="0.00E+00">
                  <c:v>1353.13</c:v>
                </c:pt>
                <c:pt idx="41425" formatCode="0.00E+00">
                  <c:v>1340.46</c:v>
                </c:pt>
                <c:pt idx="41426" formatCode="0.00E+00">
                  <c:v>1327.53</c:v>
                </c:pt>
                <c:pt idx="41427" formatCode="0.00E+00">
                  <c:v>1314.32</c:v>
                </c:pt>
                <c:pt idx="41428" formatCode="0.00E+00">
                  <c:v>1300.8599999999999</c:v>
                </c:pt>
                <c:pt idx="41429" formatCode="0.00E+00">
                  <c:v>1287.1400000000001</c:v>
                </c:pt>
                <c:pt idx="41430" formatCode="0.00E+00">
                  <c:v>1273.1600000000001</c:v>
                </c:pt>
                <c:pt idx="41431" formatCode="0.00E+00">
                  <c:v>1258.93</c:v>
                </c:pt>
                <c:pt idx="41432" formatCode="0.00E+00">
                  <c:v>1244.44</c:v>
                </c:pt>
                <c:pt idx="41433" formatCode="0.00E+00">
                  <c:v>1229.71</c:v>
                </c:pt>
                <c:pt idx="41434" formatCode="0.00E+00">
                  <c:v>1214.74</c:v>
                </c:pt>
                <c:pt idx="41435" formatCode="0.00E+00">
                  <c:v>1199.52</c:v>
                </c:pt>
                <c:pt idx="41436" formatCode="0.00E+00">
                  <c:v>1184.07</c:v>
                </c:pt>
                <c:pt idx="41437" formatCode="0.00E+00">
                  <c:v>1168.3800000000001</c:v>
                </c:pt>
                <c:pt idx="41438" formatCode="0.00E+00">
                  <c:v>1152.46</c:v>
                </c:pt>
                <c:pt idx="41439" formatCode="0.00E+00">
                  <c:v>1136.31</c:v>
                </c:pt>
                <c:pt idx="41440" formatCode="0.00E+00">
                  <c:v>1119.94</c:v>
                </c:pt>
                <c:pt idx="41441" formatCode="0.00E+00">
                  <c:v>1103.3499999999999</c:v>
                </c:pt>
                <c:pt idx="41442" formatCode="0.00E+00">
                  <c:v>1086.54</c:v>
                </c:pt>
                <c:pt idx="41443" formatCode="0.00E+00">
                  <c:v>1069.51</c:v>
                </c:pt>
                <c:pt idx="41444" formatCode="0.00E+00">
                  <c:v>1052.27</c:v>
                </c:pt>
                <c:pt idx="41445" formatCode="0.00E+00">
                  <c:v>1034.83</c:v>
                </c:pt>
                <c:pt idx="41446" formatCode="0.00E+00">
                  <c:v>1017.18</c:v>
                </c:pt>
                <c:pt idx="41447">
                  <c:v>999.33199999999999</c:v>
                </c:pt>
                <c:pt idx="41448">
                  <c:v>981.28800000000001</c:v>
                </c:pt>
                <c:pt idx="41449">
                  <c:v>963.05</c:v>
                </c:pt>
                <c:pt idx="41450">
                  <c:v>944.62400000000002</c:v>
                </c:pt>
                <c:pt idx="41451">
                  <c:v>926.01199999999994</c:v>
                </c:pt>
                <c:pt idx="41452">
                  <c:v>907.22</c:v>
                </c:pt>
                <c:pt idx="41453">
                  <c:v>888.25</c:v>
                </c:pt>
                <c:pt idx="41454">
                  <c:v>869.10599999999999</c:v>
                </c:pt>
                <c:pt idx="41455">
                  <c:v>849.79300000000001</c:v>
                </c:pt>
                <c:pt idx="41456">
                  <c:v>830.31399999999996</c:v>
                </c:pt>
                <c:pt idx="41457">
                  <c:v>810.673</c:v>
                </c:pt>
                <c:pt idx="41458">
                  <c:v>790.875</c:v>
                </c:pt>
                <c:pt idx="41459">
                  <c:v>770.92399999999998</c:v>
                </c:pt>
                <c:pt idx="41460">
                  <c:v>750.82299999999998</c:v>
                </c:pt>
                <c:pt idx="41461">
                  <c:v>730.577</c:v>
                </c:pt>
                <c:pt idx="41462">
                  <c:v>710.18899999999996</c:v>
                </c:pt>
                <c:pt idx="41463">
                  <c:v>689.66499999999996</c:v>
                </c:pt>
                <c:pt idx="41464">
                  <c:v>669.00800000000004</c:v>
                </c:pt>
                <c:pt idx="41465">
                  <c:v>648.22199999999998</c:v>
                </c:pt>
                <c:pt idx="41466">
                  <c:v>627.31299999999999</c:v>
                </c:pt>
                <c:pt idx="41467">
                  <c:v>606.28300000000002</c:v>
                </c:pt>
                <c:pt idx="41468">
                  <c:v>585.13800000000003</c:v>
                </c:pt>
                <c:pt idx="41469">
                  <c:v>563.88099999999997</c:v>
                </c:pt>
                <c:pt idx="41470">
                  <c:v>542.51700000000005</c:v>
                </c:pt>
                <c:pt idx="41471">
                  <c:v>521.05100000000004</c:v>
                </c:pt>
                <c:pt idx="41472">
                  <c:v>499.48599999999999</c:v>
                </c:pt>
                <c:pt idx="41473">
                  <c:v>477.82799999999997</c:v>
                </c:pt>
                <c:pt idx="41474">
                  <c:v>456.08</c:v>
                </c:pt>
                <c:pt idx="41475">
                  <c:v>434.24700000000001</c:v>
                </c:pt>
                <c:pt idx="41476">
                  <c:v>412.334</c:v>
                </c:pt>
                <c:pt idx="41477">
                  <c:v>390.34500000000003</c:v>
                </c:pt>
                <c:pt idx="41478">
                  <c:v>368.28399999999999</c:v>
                </c:pt>
                <c:pt idx="41479">
                  <c:v>346.15600000000001</c:v>
                </c:pt>
                <c:pt idx="41480">
                  <c:v>323.96499999999997</c:v>
                </c:pt>
                <c:pt idx="41481">
                  <c:v>301.71699999999998</c:v>
                </c:pt>
                <c:pt idx="41482">
                  <c:v>279.41500000000002</c:v>
                </c:pt>
                <c:pt idx="41483">
                  <c:v>257.06400000000002</c:v>
                </c:pt>
                <c:pt idx="41484">
                  <c:v>234.66800000000001</c:v>
                </c:pt>
                <c:pt idx="41485">
                  <c:v>212.233</c:v>
                </c:pt>
                <c:pt idx="41486">
                  <c:v>189.762</c:v>
                </c:pt>
                <c:pt idx="41487">
                  <c:v>167.261</c:v>
                </c:pt>
                <c:pt idx="41488">
                  <c:v>144.733</c:v>
                </c:pt>
                <c:pt idx="41489">
                  <c:v>122.184</c:v>
                </c:pt>
                <c:pt idx="41490">
                  <c:v>99.618099999999998</c:v>
                </c:pt>
                <c:pt idx="41491">
                  <c:v>77.039500000000004</c:v>
                </c:pt>
                <c:pt idx="41492">
                  <c:v>54.453099999999999</c:v>
                </c:pt>
                <c:pt idx="41493">
                  <c:v>31.863299999999999</c:v>
                </c:pt>
                <c:pt idx="41494">
                  <c:v>9.2749199999999998</c:v>
                </c:pt>
                <c:pt idx="41495">
                  <c:v>-13.307600000000001</c:v>
                </c:pt>
                <c:pt idx="41496">
                  <c:v>-35.8797</c:v>
                </c:pt>
                <c:pt idx="41497">
                  <c:v>-58.436799999999998</c:v>
                </c:pt>
                <c:pt idx="41498">
                  <c:v>-80.974199999999996</c:v>
                </c:pt>
                <c:pt idx="41499">
                  <c:v>-103.488</c:v>
                </c:pt>
                <c:pt idx="41500">
                  <c:v>-125.97199999999999</c:v>
                </c:pt>
                <c:pt idx="41501">
                  <c:v>-148.423</c:v>
                </c:pt>
                <c:pt idx="41502">
                  <c:v>-170.83699999999999</c:v>
                </c:pt>
                <c:pt idx="41503">
                  <c:v>-193.208</c:v>
                </c:pt>
                <c:pt idx="41504">
                  <c:v>-215.53299999999999</c:v>
                </c:pt>
                <c:pt idx="41505">
                  <c:v>-237.80600000000001</c:v>
                </c:pt>
                <c:pt idx="41506">
                  <c:v>-260.02300000000002</c:v>
                </c:pt>
                <c:pt idx="41507">
                  <c:v>-282.18</c:v>
                </c:pt>
                <c:pt idx="41508">
                  <c:v>-304.27199999999999</c:v>
                </c:pt>
                <c:pt idx="41509">
                  <c:v>-326.29399999999998</c:v>
                </c:pt>
                <c:pt idx="41510">
                  <c:v>-348.24299999999999</c:v>
                </c:pt>
                <c:pt idx="41511">
                  <c:v>-370.11399999999998</c:v>
                </c:pt>
                <c:pt idx="41512">
                  <c:v>-391.90300000000002</c:v>
                </c:pt>
                <c:pt idx="41513">
                  <c:v>-413.60399999999998</c:v>
                </c:pt>
                <c:pt idx="41514">
                  <c:v>-435.214</c:v>
                </c:pt>
                <c:pt idx="41515">
                  <c:v>-456.72899999999998</c:v>
                </c:pt>
                <c:pt idx="41516">
                  <c:v>-478.14299999999997</c:v>
                </c:pt>
                <c:pt idx="41517">
                  <c:v>-499.45400000000001</c:v>
                </c:pt>
                <c:pt idx="41518">
                  <c:v>-520.65499999999997</c:v>
                </c:pt>
                <c:pt idx="41519">
                  <c:v>-541.74400000000003</c:v>
                </c:pt>
                <c:pt idx="41520">
                  <c:v>-562.71600000000001</c:v>
                </c:pt>
                <c:pt idx="41521">
                  <c:v>-583.56700000000001</c:v>
                </c:pt>
                <c:pt idx="41522">
                  <c:v>-604.29200000000003</c:v>
                </c:pt>
                <c:pt idx="41523">
                  <c:v>-624.88699999999994</c:v>
                </c:pt>
                <c:pt idx="41524">
                  <c:v>-645.34900000000005</c:v>
                </c:pt>
                <c:pt idx="41525">
                  <c:v>-665.673</c:v>
                </c:pt>
                <c:pt idx="41526">
                  <c:v>-685.85500000000002</c:v>
                </c:pt>
                <c:pt idx="41527">
                  <c:v>-705.89099999999996</c:v>
                </c:pt>
                <c:pt idx="41528">
                  <c:v>-725.77800000000002</c:v>
                </c:pt>
                <c:pt idx="41529">
                  <c:v>-745.51</c:v>
                </c:pt>
                <c:pt idx="41530">
                  <c:v>-765.08399999999995</c:v>
                </c:pt>
                <c:pt idx="41531">
                  <c:v>-784.49699999999996</c:v>
                </c:pt>
                <c:pt idx="41532">
                  <c:v>-803.74400000000003</c:v>
                </c:pt>
                <c:pt idx="41533">
                  <c:v>-822.82100000000003</c:v>
                </c:pt>
                <c:pt idx="41534">
                  <c:v>-841.72500000000002</c:v>
                </c:pt>
                <c:pt idx="41535">
                  <c:v>-860.452</c:v>
                </c:pt>
                <c:pt idx="41536">
                  <c:v>-878.99800000000005</c:v>
                </c:pt>
                <c:pt idx="41537">
                  <c:v>-897.35900000000004</c:v>
                </c:pt>
                <c:pt idx="41538">
                  <c:v>-915.53300000000002</c:v>
                </c:pt>
                <c:pt idx="41539">
                  <c:v>-933.51400000000001</c:v>
                </c:pt>
                <c:pt idx="41540">
                  <c:v>-951.3</c:v>
                </c:pt>
                <c:pt idx="41541">
                  <c:v>-968.88699999999994</c:v>
                </c:pt>
                <c:pt idx="41542">
                  <c:v>-986.27200000000005</c:v>
                </c:pt>
                <c:pt idx="41543" formatCode="0.00E+00">
                  <c:v>-1003.45</c:v>
                </c:pt>
                <c:pt idx="41544" formatCode="0.00E+00">
                  <c:v>-1020.42</c:v>
                </c:pt>
                <c:pt idx="41545" formatCode="0.00E+00">
                  <c:v>-1037.18</c:v>
                </c:pt>
                <c:pt idx="41546" formatCode="0.00E+00">
                  <c:v>-1053.72</c:v>
                </c:pt>
                <c:pt idx="41547" formatCode="0.00E+00">
                  <c:v>-1070.04</c:v>
                </c:pt>
                <c:pt idx="41548" formatCode="0.00E+00">
                  <c:v>-1086.1400000000001</c:v>
                </c:pt>
                <c:pt idx="41549" formatCode="0.00E+00">
                  <c:v>-1102.01</c:v>
                </c:pt>
                <c:pt idx="41550" formatCode="0.00E+00">
                  <c:v>-1117.6600000000001</c:v>
                </c:pt>
                <c:pt idx="41551" formatCode="0.00E+00">
                  <c:v>-1133.07</c:v>
                </c:pt>
                <c:pt idx="41552" formatCode="0.00E+00">
                  <c:v>-1148.25</c:v>
                </c:pt>
                <c:pt idx="41553" formatCode="0.00E+00">
                  <c:v>-1163.19</c:v>
                </c:pt>
                <c:pt idx="41554" formatCode="0.00E+00">
                  <c:v>-1177.8900000000001</c:v>
                </c:pt>
                <c:pt idx="41555" formatCode="0.00E+00">
                  <c:v>-1192.3399999999999</c:v>
                </c:pt>
                <c:pt idx="41556" formatCode="0.00E+00">
                  <c:v>-1206.55</c:v>
                </c:pt>
                <c:pt idx="41557" formatCode="0.00E+00">
                  <c:v>-1220.51</c:v>
                </c:pt>
                <c:pt idx="41558" formatCode="0.00E+00">
                  <c:v>-1234.22</c:v>
                </c:pt>
                <c:pt idx="41559" formatCode="0.00E+00">
                  <c:v>-1247.67</c:v>
                </c:pt>
                <c:pt idx="41560" formatCode="0.00E+00">
                  <c:v>-1260.8599999999999</c:v>
                </c:pt>
                <c:pt idx="41561" formatCode="0.00E+00">
                  <c:v>-1273.8</c:v>
                </c:pt>
                <c:pt idx="41562" formatCode="0.00E+00">
                  <c:v>-1286.47</c:v>
                </c:pt>
                <c:pt idx="41563" formatCode="0.00E+00">
                  <c:v>-1298.8800000000001</c:v>
                </c:pt>
                <c:pt idx="41564" formatCode="0.00E+00">
                  <c:v>-1311.02</c:v>
                </c:pt>
                <c:pt idx="41565" formatCode="0.00E+00">
                  <c:v>-1322.88</c:v>
                </c:pt>
                <c:pt idx="41566" formatCode="0.00E+00">
                  <c:v>-1334.48</c:v>
                </c:pt>
                <c:pt idx="41567" formatCode="0.00E+00">
                  <c:v>-1345.8</c:v>
                </c:pt>
                <c:pt idx="41568" formatCode="0.00E+00">
                  <c:v>-1356.85</c:v>
                </c:pt>
                <c:pt idx="41569" formatCode="0.00E+00">
                  <c:v>-1367.62</c:v>
                </c:pt>
                <c:pt idx="41570" formatCode="0.00E+00">
                  <c:v>-1378.1</c:v>
                </c:pt>
                <c:pt idx="41571" formatCode="0.00E+00">
                  <c:v>-1388.31</c:v>
                </c:pt>
                <c:pt idx="41572" formatCode="0.00E+00">
                  <c:v>-1398.23</c:v>
                </c:pt>
                <c:pt idx="41573" formatCode="0.00E+00">
                  <c:v>-1407.86</c:v>
                </c:pt>
                <c:pt idx="41574" formatCode="0.00E+00">
                  <c:v>-1417.2</c:v>
                </c:pt>
                <c:pt idx="41575" formatCode="0.00E+00">
                  <c:v>-1426.25</c:v>
                </c:pt>
                <c:pt idx="41576" formatCode="0.00E+00">
                  <c:v>-1435.01</c:v>
                </c:pt>
                <c:pt idx="41577" formatCode="0.00E+00">
                  <c:v>-1443.48</c:v>
                </c:pt>
                <c:pt idx="41578" formatCode="0.00E+00">
                  <c:v>-1451.65</c:v>
                </c:pt>
                <c:pt idx="41579" formatCode="0.00E+00">
                  <c:v>-1459.52</c:v>
                </c:pt>
                <c:pt idx="41580" formatCode="0.00E+00">
                  <c:v>-1467.1</c:v>
                </c:pt>
                <c:pt idx="41581" formatCode="0.00E+00">
                  <c:v>-1474.37</c:v>
                </c:pt>
                <c:pt idx="41582" formatCode="0.00E+00">
                  <c:v>-1481.35</c:v>
                </c:pt>
                <c:pt idx="41583" formatCode="0.00E+00">
                  <c:v>-1488.02</c:v>
                </c:pt>
                <c:pt idx="41584" formatCode="0.00E+00">
                  <c:v>-1494.39</c:v>
                </c:pt>
                <c:pt idx="41585" formatCode="0.00E+00">
                  <c:v>-1500.45</c:v>
                </c:pt>
                <c:pt idx="41586" formatCode="0.00E+00">
                  <c:v>-1506.21</c:v>
                </c:pt>
                <c:pt idx="41587" formatCode="0.00E+00">
                  <c:v>-1511.65</c:v>
                </c:pt>
                <c:pt idx="41588" formatCode="0.00E+00">
                  <c:v>-1516.8</c:v>
                </c:pt>
                <c:pt idx="41589" formatCode="0.00E+00">
                  <c:v>-1521.63</c:v>
                </c:pt>
                <c:pt idx="41590" formatCode="0.00E+00">
                  <c:v>-1526.15</c:v>
                </c:pt>
                <c:pt idx="41591" formatCode="0.00E+00">
                  <c:v>-1530.36</c:v>
                </c:pt>
                <c:pt idx="41592" formatCode="0.00E+00">
                  <c:v>-1534.26</c:v>
                </c:pt>
                <c:pt idx="41593" formatCode="0.00E+00">
                  <c:v>-1537.84</c:v>
                </c:pt>
                <c:pt idx="41594" formatCode="0.00E+00">
                  <c:v>-1541.12</c:v>
                </c:pt>
                <c:pt idx="41595" formatCode="0.00E+00">
                  <c:v>-1544.08</c:v>
                </c:pt>
                <c:pt idx="41596" formatCode="0.00E+00">
                  <c:v>-1546.72</c:v>
                </c:pt>
                <c:pt idx="41597" formatCode="0.00E+00">
                  <c:v>-1549.06</c:v>
                </c:pt>
                <c:pt idx="41598" formatCode="0.00E+00">
                  <c:v>-1551.07</c:v>
                </c:pt>
                <c:pt idx="41599" formatCode="0.00E+00">
                  <c:v>-1552.77</c:v>
                </c:pt>
                <c:pt idx="41600" formatCode="0.00E+00">
                  <c:v>-1554.16</c:v>
                </c:pt>
                <c:pt idx="41601" formatCode="0.00E+00">
                  <c:v>-1555.23</c:v>
                </c:pt>
                <c:pt idx="41602" formatCode="0.00E+00">
                  <c:v>-1555.99</c:v>
                </c:pt>
                <c:pt idx="41603" formatCode="0.00E+00">
                  <c:v>-1556.43</c:v>
                </c:pt>
                <c:pt idx="41604" formatCode="0.00E+00">
                  <c:v>-1556.55</c:v>
                </c:pt>
                <c:pt idx="41605" formatCode="0.00E+00">
                  <c:v>-1556.36</c:v>
                </c:pt>
                <c:pt idx="41606" formatCode="0.00E+00">
                  <c:v>-1555.85</c:v>
                </c:pt>
                <c:pt idx="41607" formatCode="0.00E+00">
                  <c:v>-1555.03</c:v>
                </c:pt>
                <c:pt idx="41608" formatCode="0.00E+00">
                  <c:v>-1553.89</c:v>
                </c:pt>
                <c:pt idx="41609" formatCode="0.00E+00">
                  <c:v>-1552.44</c:v>
                </c:pt>
                <c:pt idx="41610" formatCode="0.00E+00">
                  <c:v>-1550.68</c:v>
                </c:pt>
                <c:pt idx="41611" formatCode="0.00E+00">
                  <c:v>-1548.6</c:v>
                </c:pt>
                <c:pt idx="41612" formatCode="0.00E+00">
                  <c:v>-1546.21</c:v>
                </c:pt>
                <c:pt idx="41613" formatCode="0.00E+00">
                  <c:v>-1543.5</c:v>
                </c:pt>
                <c:pt idx="41614" formatCode="0.00E+00">
                  <c:v>-1540.48</c:v>
                </c:pt>
                <c:pt idx="41615" formatCode="0.00E+00">
                  <c:v>-1537.16</c:v>
                </c:pt>
                <c:pt idx="41616" formatCode="0.00E+00">
                  <c:v>-1533.52</c:v>
                </c:pt>
                <c:pt idx="41617" formatCode="0.00E+00">
                  <c:v>-1529.57</c:v>
                </c:pt>
                <c:pt idx="41618" formatCode="0.00E+00">
                  <c:v>-1525.31</c:v>
                </c:pt>
                <c:pt idx="41619" formatCode="0.00E+00">
                  <c:v>-1520.75</c:v>
                </c:pt>
                <c:pt idx="41620" formatCode="0.00E+00">
                  <c:v>-1515.88</c:v>
                </c:pt>
                <c:pt idx="41621" formatCode="0.00E+00">
                  <c:v>-1510.7</c:v>
                </c:pt>
                <c:pt idx="41622" formatCode="0.00E+00">
                  <c:v>-1505.22</c:v>
                </c:pt>
                <c:pt idx="41623" formatCode="0.00E+00">
                  <c:v>-1499.43</c:v>
                </c:pt>
                <c:pt idx="41624" formatCode="0.00E+00">
                  <c:v>-1493.35</c:v>
                </c:pt>
                <c:pt idx="41625" formatCode="0.00E+00">
                  <c:v>-1486.96</c:v>
                </c:pt>
                <c:pt idx="41626" formatCode="0.00E+00">
                  <c:v>-1480.27</c:v>
                </c:pt>
                <c:pt idx="41627" formatCode="0.00E+00">
                  <c:v>-1473.29</c:v>
                </c:pt>
                <c:pt idx="41628" formatCode="0.00E+00">
                  <c:v>-1466.01</c:v>
                </c:pt>
                <c:pt idx="41629" formatCode="0.00E+00">
                  <c:v>-1458.44</c:v>
                </c:pt>
                <c:pt idx="41630" formatCode="0.00E+00">
                  <c:v>-1450.57</c:v>
                </c:pt>
                <c:pt idx="41631" formatCode="0.00E+00">
                  <c:v>-1442.41</c:v>
                </c:pt>
                <c:pt idx="41632" formatCode="0.00E+00">
                  <c:v>-1433.96</c:v>
                </c:pt>
                <c:pt idx="41633" formatCode="0.00E+00">
                  <c:v>-1425.22</c:v>
                </c:pt>
                <c:pt idx="41634" formatCode="0.00E+00">
                  <c:v>-1416.2</c:v>
                </c:pt>
                <c:pt idx="41635" formatCode="0.00E+00">
                  <c:v>-1406.9</c:v>
                </c:pt>
                <c:pt idx="41636" formatCode="0.00E+00">
                  <c:v>-1397.31</c:v>
                </c:pt>
                <c:pt idx="41637" formatCode="0.00E+00">
                  <c:v>-1387.44</c:v>
                </c:pt>
                <c:pt idx="41638" formatCode="0.00E+00">
                  <c:v>-1377.29</c:v>
                </c:pt>
                <c:pt idx="41639" formatCode="0.00E+00">
                  <c:v>-1366.87</c:v>
                </c:pt>
                <c:pt idx="41640" formatCode="0.00E+00">
                  <c:v>-1356.18</c:v>
                </c:pt>
                <c:pt idx="41641" formatCode="0.00E+00">
                  <c:v>-1345.21</c:v>
                </c:pt>
                <c:pt idx="41642" formatCode="0.00E+00">
                  <c:v>-1333.98</c:v>
                </c:pt>
                <c:pt idx="41643" formatCode="0.00E+00">
                  <c:v>-1322.47</c:v>
                </c:pt>
                <c:pt idx="41644" formatCode="0.00E+00">
                  <c:v>-1310.71</c:v>
                </c:pt>
                <c:pt idx="41645" formatCode="0.00E+00">
                  <c:v>-1298.68</c:v>
                </c:pt>
                <c:pt idx="41646" formatCode="0.00E+00">
                  <c:v>-1286.3900000000001</c:v>
                </c:pt>
                <c:pt idx="41647" formatCode="0.00E+00">
                  <c:v>-1273.8499999999999</c:v>
                </c:pt>
                <c:pt idx="41648" formatCode="0.00E+00">
                  <c:v>-1261.05</c:v>
                </c:pt>
                <c:pt idx="41649" formatCode="0.00E+00">
                  <c:v>-1248.01</c:v>
                </c:pt>
                <c:pt idx="41650" formatCode="0.00E+00">
                  <c:v>-1234.71</c:v>
                </c:pt>
                <c:pt idx="41651" formatCode="0.00E+00">
                  <c:v>-1221.17</c:v>
                </c:pt>
                <c:pt idx="41652" formatCode="0.00E+00">
                  <c:v>-1207.3800000000001</c:v>
                </c:pt>
                <c:pt idx="41653" formatCode="0.00E+00">
                  <c:v>-1193.3599999999999</c:v>
                </c:pt>
                <c:pt idx="41654" formatCode="0.00E+00">
                  <c:v>-1179.0999999999999</c:v>
                </c:pt>
                <c:pt idx="41655" formatCode="0.00E+00">
                  <c:v>-1164.5999999999999</c:v>
                </c:pt>
                <c:pt idx="41656" formatCode="0.00E+00">
                  <c:v>-1149.8699999999999</c:v>
                </c:pt>
                <c:pt idx="41657" formatCode="0.00E+00">
                  <c:v>-1134.92</c:v>
                </c:pt>
                <c:pt idx="41658" formatCode="0.00E+00">
                  <c:v>-1119.74</c:v>
                </c:pt>
                <c:pt idx="41659" formatCode="0.00E+00">
                  <c:v>-1104.33</c:v>
                </c:pt>
                <c:pt idx="41660" formatCode="0.00E+00">
                  <c:v>-1088.71</c:v>
                </c:pt>
                <c:pt idx="41661" formatCode="0.00E+00">
                  <c:v>-1072.8800000000001</c:v>
                </c:pt>
                <c:pt idx="41662" formatCode="0.00E+00">
                  <c:v>-1056.83</c:v>
                </c:pt>
                <c:pt idx="41663" formatCode="0.00E+00">
                  <c:v>-1040.57</c:v>
                </c:pt>
                <c:pt idx="41664" formatCode="0.00E+00">
                  <c:v>-1024.1099999999999</c:v>
                </c:pt>
                <c:pt idx="41665" formatCode="0.00E+00">
                  <c:v>-1007.45</c:v>
                </c:pt>
                <c:pt idx="41666">
                  <c:v>-990.58600000000001</c:v>
                </c:pt>
                <c:pt idx="41667">
                  <c:v>-973.529</c:v>
                </c:pt>
                <c:pt idx="41668">
                  <c:v>-956.28099999999995</c:v>
                </c:pt>
                <c:pt idx="41669">
                  <c:v>-938.84400000000005</c:v>
                </c:pt>
                <c:pt idx="41670">
                  <c:v>-921.22299999999996</c:v>
                </c:pt>
                <c:pt idx="41671">
                  <c:v>-903.42200000000003</c:v>
                </c:pt>
                <c:pt idx="41672">
                  <c:v>-885.44299999999998</c:v>
                </c:pt>
                <c:pt idx="41673">
                  <c:v>-867.29100000000005</c:v>
                </c:pt>
                <c:pt idx="41674">
                  <c:v>-848.97</c:v>
                </c:pt>
                <c:pt idx="41675">
                  <c:v>-830.48299999999995</c:v>
                </c:pt>
                <c:pt idx="41676">
                  <c:v>-811.83399999999995</c:v>
                </c:pt>
                <c:pt idx="41677">
                  <c:v>-793.02599999999995</c:v>
                </c:pt>
                <c:pt idx="41678">
                  <c:v>-774.06500000000005</c:v>
                </c:pt>
                <c:pt idx="41679">
                  <c:v>-754.95299999999997</c:v>
                </c:pt>
                <c:pt idx="41680">
                  <c:v>-735.69399999999996</c:v>
                </c:pt>
                <c:pt idx="41681">
                  <c:v>-716.29399999999998</c:v>
                </c:pt>
                <c:pt idx="41682">
                  <c:v>-696.75400000000002</c:v>
                </c:pt>
                <c:pt idx="41683">
                  <c:v>-677.08</c:v>
                </c:pt>
                <c:pt idx="41684">
                  <c:v>-657.27599999999995</c:v>
                </c:pt>
                <c:pt idx="41685">
                  <c:v>-637.34500000000003</c:v>
                </c:pt>
                <c:pt idx="41686">
                  <c:v>-617.29200000000003</c:v>
                </c:pt>
                <c:pt idx="41687">
                  <c:v>-597.12099999999998</c:v>
                </c:pt>
                <c:pt idx="41688">
                  <c:v>-576.83500000000004</c:v>
                </c:pt>
                <c:pt idx="41689">
                  <c:v>-556.44000000000005</c:v>
                </c:pt>
                <c:pt idx="41690">
                  <c:v>-535.93799999999999</c:v>
                </c:pt>
                <c:pt idx="41691">
                  <c:v>-515.33600000000001</c:v>
                </c:pt>
                <c:pt idx="41692">
                  <c:v>-494.63600000000002</c:v>
                </c:pt>
                <c:pt idx="41693">
                  <c:v>-473.84199999999998</c:v>
                </c:pt>
                <c:pt idx="41694">
                  <c:v>-452.96</c:v>
                </c:pt>
                <c:pt idx="41695">
                  <c:v>-431.99299999999999</c:v>
                </c:pt>
                <c:pt idx="41696">
                  <c:v>-410.94600000000003</c:v>
                </c:pt>
                <c:pt idx="41697">
                  <c:v>-389.82299999999998</c:v>
                </c:pt>
                <c:pt idx="41698">
                  <c:v>-368.62799999999999</c:v>
                </c:pt>
                <c:pt idx="41699">
                  <c:v>-347.36500000000001</c:v>
                </c:pt>
                <c:pt idx="41700">
                  <c:v>-326.04000000000002</c:v>
                </c:pt>
                <c:pt idx="41701">
                  <c:v>-304.65600000000001</c:v>
                </c:pt>
                <c:pt idx="41702">
                  <c:v>-283.21699999999998</c:v>
                </c:pt>
                <c:pt idx="41703">
                  <c:v>-261.72800000000001</c:v>
                </c:pt>
                <c:pt idx="41704">
                  <c:v>-240.19399999999999</c:v>
                </c:pt>
                <c:pt idx="41705">
                  <c:v>-218.61799999999999</c:v>
                </c:pt>
                <c:pt idx="41706">
                  <c:v>-197.006</c:v>
                </c:pt>
                <c:pt idx="41707">
                  <c:v>-175.36</c:v>
                </c:pt>
                <c:pt idx="41708">
                  <c:v>-153.68700000000001</c:v>
                </c:pt>
                <c:pt idx="41709">
                  <c:v>-131.99</c:v>
                </c:pt>
                <c:pt idx="41710">
                  <c:v>-110.274</c:v>
                </c:pt>
                <c:pt idx="41711">
                  <c:v>-88.543099999999995</c:v>
                </c:pt>
                <c:pt idx="41712">
                  <c:v>-66.801500000000004</c:v>
                </c:pt>
                <c:pt idx="41713">
                  <c:v>-45.053899999999999</c:v>
                </c:pt>
                <c:pt idx="41714">
                  <c:v>-23.304600000000001</c:v>
                </c:pt>
                <c:pt idx="41715">
                  <c:v>-1.5580799999999999</c:v>
                </c:pt>
                <c:pt idx="41716">
                  <c:v>20.1813</c:v>
                </c:pt>
                <c:pt idx="41717">
                  <c:v>41.909100000000002</c:v>
                </c:pt>
                <c:pt idx="41718">
                  <c:v>63.621000000000002</c:v>
                </c:pt>
                <c:pt idx="41719">
                  <c:v>85.3125</c:v>
                </c:pt>
                <c:pt idx="41720">
                  <c:v>106.979</c:v>
                </c:pt>
                <c:pt idx="41721">
                  <c:v>128.61699999999999</c:v>
                </c:pt>
                <c:pt idx="41722">
                  <c:v>150.221</c:v>
                </c:pt>
                <c:pt idx="41723">
                  <c:v>171.78700000000001</c:v>
                </c:pt>
                <c:pt idx="41724">
                  <c:v>193.31100000000001</c:v>
                </c:pt>
                <c:pt idx="41725">
                  <c:v>214.78899999999999</c:v>
                </c:pt>
                <c:pt idx="41726">
                  <c:v>236.215</c:v>
                </c:pt>
                <c:pt idx="41727">
                  <c:v>257.58699999999999</c:v>
                </c:pt>
                <c:pt idx="41728">
                  <c:v>278.89800000000002</c:v>
                </c:pt>
                <c:pt idx="41729">
                  <c:v>300.14600000000002</c:v>
                </c:pt>
                <c:pt idx="41730">
                  <c:v>321.32600000000002</c:v>
                </c:pt>
                <c:pt idx="41731">
                  <c:v>342.43299999999999</c:v>
                </c:pt>
                <c:pt idx="41732">
                  <c:v>363.464</c:v>
                </c:pt>
                <c:pt idx="41733">
                  <c:v>384.41399999999999</c:v>
                </c:pt>
                <c:pt idx="41734">
                  <c:v>405.27800000000002</c:v>
                </c:pt>
                <c:pt idx="41735">
                  <c:v>426.05399999999997</c:v>
                </c:pt>
                <c:pt idx="41736">
                  <c:v>446.73599999999999</c:v>
                </c:pt>
                <c:pt idx="41737">
                  <c:v>467.32</c:v>
                </c:pt>
                <c:pt idx="41738">
                  <c:v>487.80200000000002</c:v>
                </c:pt>
                <c:pt idx="41739">
                  <c:v>508.17899999999997</c:v>
                </c:pt>
                <c:pt idx="41740">
                  <c:v>528.44500000000005</c:v>
                </c:pt>
                <c:pt idx="41741">
                  <c:v>548.59799999999996</c:v>
                </c:pt>
                <c:pt idx="41742">
                  <c:v>568.63199999999995</c:v>
                </c:pt>
                <c:pt idx="41743">
                  <c:v>588.54399999999998</c:v>
                </c:pt>
                <c:pt idx="41744">
                  <c:v>608.33000000000004</c:v>
                </c:pt>
                <c:pt idx="41745">
                  <c:v>627.98599999999999</c:v>
                </c:pt>
                <c:pt idx="41746">
                  <c:v>647.50800000000004</c:v>
                </c:pt>
                <c:pt idx="41747">
                  <c:v>666.89200000000005</c:v>
                </c:pt>
                <c:pt idx="41748">
                  <c:v>686.13400000000001</c:v>
                </c:pt>
                <c:pt idx="41749">
                  <c:v>705.23</c:v>
                </c:pt>
                <c:pt idx="41750">
                  <c:v>724.17700000000002</c:v>
                </c:pt>
                <c:pt idx="41751">
                  <c:v>742.971</c:v>
                </c:pt>
                <c:pt idx="41752">
                  <c:v>761.60799999999995</c:v>
                </c:pt>
                <c:pt idx="41753">
                  <c:v>780.08299999999997</c:v>
                </c:pt>
                <c:pt idx="41754">
                  <c:v>798.39499999999998</c:v>
                </c:pt>
                <c:pt idx="41755">
                  <c:v>816.53800000000001</c:v>
                </c:pt>
                <c:pt idx="41756">
                  <c:v>834.50900000000001</c:v>
                </c:pt>
                <c:pt idx="41757">
                  <c:v>852.30600000000004</c:v>
                </c:pt>
                <c:pt idx="41758">
                  <c:v>869.923</c:v>
                </c:pt>
                <c:pt idx="41759">
                  <c:v>887.35799999999995</c:v>
                </c:pt>
                <c:pt idx="41760">
                  <c:v>904.60699999999997</c:v>
                </c:pt>
                <c:pt idx="41761">
                  <c:v>921.66700000000003</c:v>
                </c:pt>
                <c:pt idx="41762">
                  <c:v>938.53399999999999</c:v>
                </c:pt>
                <c:pt idx="41763">
                  <c:v>955.20500000000004</c:v>
                </c:pt>
                <c:pt idx="41764">
                  <c:v>971.67700000000002</c:v>
                </c:pt>
                <c:pt idx="41765">
                  <c:v>987.94600000000003</c:v>
                </c:pt>
                <c:pt idx="41766" formatCode="0.00E+00">
                  <c:v>1004.01</c:v>
                </c:pt>
                <c:pt idx="41767" formatCode="0.00E+00">
                  <c:v>1019.86</c:v>
                </c:pt>
                <c:pt idx="41768" formatCode="0.00E+00">
                  <c:v>1035.51</c:v>
                </c:pt>
                <c:pt idx="41769" formatCode="0.00E+00">
                  <c:v>1050.93</c:v>
                </c:pt>
                <c:pt idx="41770" formatCode="0.00E+00">
                  <c:v>1066.1400000000001</c:v>
                </c:pt>
                <c:pt idx="41771" formatCode="0.00E+00">
                  <c:v>1081.1300000000001</c:v>
                </c:pt>
                <c:pt idx="41772" formatCode="0.00E+00">
                  <c:v>1095.8900000000001</c:v>
                </c:pt>
                <c:pt idx="41773" formatCode="0.00E+00">
                  <c:v>1110.43</c:v>
                </c:pt>
                <c:pt idx="41774" formatCode="0.00E+00">
                  <c:v>1124.73</c:v>
                </c:pt>
                <c:pt idx="41775" formatCode="0.00E+00">
                  <c:v>1138.81</c:v>
                </c:pt>
                <c:pt idx="41776" formatCode="0.00E+00">
                  <c:v>1152.6400000000001</c:v>
                </c:pt>
                <c:pt idx="41777" formatCode="0.00E+00">
                  <c:v>1166.24</c:v>
                </c:pt>
                <c:pt idx="41778" formatCode="0.00E+00">
                  <c:v>1179.5999999999999</c:v>
                </c:pt>
                <c:pt idx="41779" formatCode="0.00E+00">
                  <c:v>1192.71</c:v>
                </c:pt>
                <c:pt idx="41780" formatCode="0.00E+00">
                  <c:v>1205.58</c:v>
                </c:pt>
                <c:pt idx="41781" formatCode="0.00E+00">
                  <c:v>1218.2</c:v>
                </c:pt>
                <c:pt idx="41782" formatCode="0.00E+00">
                  <c:v>1230.57</c:v>
                </c:pt>
                <c:pt idx="41783" formatCode="0.00E+00">
                  <c:v>1242.68</c:v>
                </c:pt>
                <c:pt idx="41784" formatCode="0.00E+00">
                  <c:v>1254.54</c:v>
                </c:pt>
                <c:pt idx="41785" formatCode="0.00E+00">
                  <c:v>1266.1400000000001</c:v>
                </c:pt>
                <c:pt idx="41786" formatCode="0.00E+00">
                  <c:v>1277.48</c:v>
                </c:pt>
                <c:pt idx="41787" formatCode="0.00E+00">
                  <c:v>1288.55</c:v>
                </c:pt>
                <c:pt idx="41788" formatCode="0.00E+00">
                  <c:v>1299.3699999999999</c:v>
                </c:pt>
                <c:pt idx="41789" formatCode="0.00E+00">
                  <c:v>1309.9100000000001</c:v>
                </c:pt>
                <c:pt idx="41790" formatCode="0.00E+00">
                  <c:v>1320.18</c:v>
                </c:pt>
                <c:pt idx="41791" formatCode="0.00E+00">
                  <c:v>1330.19</c:v>
                </c:pt>
                <c:pt idx="41792" formatCode="0.00E+00">
                  <c:v>1339.92</c:v>
                </c:pt>
                <c:pt idx="41793" formatCode="0.00E+00">
                  <c:v>1349.38</c:v>
                </c:pt>
                <c:pt idx="41794" formatCode="0.00E+00">
                  <c:v>1358.55</c:v>
                </c:pt>
                <c:pt idx="41795" formatCode="0.00E+00">
                  <c:v>1367.46</c:v>
                </c:pt>
                <c:pt idx="41796" formatCode="0.00E+00">
                  <c:v>1376.08</c:v>
                </c:pt>
                <c:pt idx="41797" formatCode="0.00E+00">
                  <c:v>1384.41</c:v>
                </c:pt>
                <c:pt idx="41798" formatCode="0.00E+00">
                  <c:v>1392.47</c:v>
                </c:pt>
                <c:pt idx="41799" formatCode="0.00E+00">
                  <c:v>1400.24</c:v>
                </c:pt>
                <c:pt idx="41800" formatCode="0.00E+00">
                  <c:v>1407.72</c:v>
                </c:pt>
                <c:pt idx="41801" formatCode="0.00E+00">
                  <c:v>1414.92</c:v>
                </c:pt>
                <c:pt idx="41802" formatCode="0.00E+00">
                  <c:v>1421.83</c:v>
                </c:pt>
                <c:pt idx="41803" formatCode="0.00E+00">
                  <c:v>1428.44</c:v>
                </c:pt>
                <c:pt idx="41804" formatCode="0.00E+00">
                  <c:v>1434.77</c:v>
                </c:pt>
                <c:pt idx="41805" formatCode="0.00E+00">
                  <c:v>1440.8</c:v>
                </c:pt>
                <c:pt idx="41806" formatCode="0.00E+00">
                  <c:v>1446.53</c:v>
                </c:pt>
                <c:pt idx="41807" formatCode="0.00E+00">
                  <c:v>1451.98</c:v>
                </c:pt>
                <c:pt idx="41808" formatCode="0.00E+00">
                  <c:v>1457.12</c:v>
                </c:pt>
                <c:pt idx="41809" formatCode="0.00E+00">
                  <c:v>1461.97</c:v>
                </c:pt>
                <c:pt idx="41810" formatCode="0.00E+00">
                  <c:v>1466.52</c:v>
                </c:pt>
                <c:pt idx="41811" formatCode="0.00E+00">
                  <c:v>1470.77</c:v>
                </c:pt>
                <c:pt idx="41812" formatCode="0.00E+00">
                  <c:v>1474.72</c:v>
                </c:pt>
                <c:pt idx="41813" formatCode="0.00E+00">
                  <c:v>1478.38</c:v>
                </c:pt>
                <c:pt idx="41814" formatCode="0.00E+00">
                  <c:v>1481.73</c:v>
                </c:pt>
                <c:pt idx="41815" formatCode="0.00E+00">
                  <c:v>1484.78</c:v>
                </c:pt>
                <c:pt idx="41816" formatCode="0.00E+00">
                  <c:v>1487.52</c:v>
                </c:pt>
                <c:pt idx="41817" formatCode="0.00E+00">
                  <c:v>1489.97</c:v>
                </c:pt>
                <c:pt idx="41818" formatCode="0.00E+00">
                  <c:v>1492.11</c:v>
                </c:pt>
                <c:pt idx="41819" formatCode="0.00E+00">
                  <c:v>1493.95</c:v>
                </c:pt>
                <c:pt idx="41820" formatCode="0.00E+00">
                  <c:v>1495.49</c:v>
                </c:pt>
                <c:pt idx="41821" formatCode="0.00E+00">
                  <c:v>1496.72</c:v>
                </c:pt>
                <c:pt idx="41822" formatCode="0.00E+00">
                  <c:v>1497.65</c:v>
                </c:pt>
                <c:pt idx="41823" formatCode="0.00E+00">
                  <c:v>1498.27</c:v>
                </c:pt>
                <c:pt idx="41824" formatCode="0.00E+00">
                  <c:v>1498.59</c:v>
                </c:pt>
                <c:pt idx="41825" formatCode="0.00E+00">
                  <c:v>1498.61</c:v>
                </c:pt>
                <c:pt idx="41826" formatCode="0.00E+00">
                  <c:v>1498.32</c:v>
                </c:pt>
                <c:pt idx="41827" formatCode="0.00E+00">
                  <c:v>1497.73</c:v>
                </c:pt>
                <c:pt idx="41828" formatCode="0.00E+00">
                  <c:v>1496.83</c:v>
                </c:pt>
                <c:pt idx="41829" formatCode="0.00E+00">
                  <c:v>1495.64</c:v>
                </c:pt>
                <c:pt idx="41830" formatCode="0.00E+00">
                  <c:v>1494.14</c:v>
                </c:pt>
                <c:pt idx="41831" formatCode="0.00E+00">
                  <c:v>1492.34</c:v>
                </c:pt>
                <c:pt idx="41832" formatCode="0.00E+00">
                  <c:v>1490.23</c:v>
                </c:pt>
                <c:pt idx="41833" formatCode="0.00E+00">
                  <c:v>1487.83</c:v>
                </c:pt>
                <c:pt idx="41834" formatCode="0.00E+00">
                  <c:v>1485.12</c:v>
                </c:pt>
                <c:pt idx="41835" formatCode="0.00E+00">
                  <c:v>1482.11</c:v>
                </c:pt>
                <c:pt idx="41836" formatCode="0.00E+00">
                  <c:v>1478.81</c:v>
                </c:pt>
                <c:pt idx="41837" formatCode="0.00E+00">
                  <c:v>1475.2</c:v>
                </c:pt>
                <c:pt idx="41838" formatCode="0.00E+00">
                  <c:v>1471.3</c:v>
                </c:pt>
                <c:pt idx="41839" formatCode="0.00E+00">
                  <c:v>1467.1</c:v>
                </c:pt>
                <c:pt idx="41840" formatCode="0.00E+00">
                  <c:v>1462.61</c:v>
                </c:pt>
                <c:pt idx="41841" formatCode="0.00E+00">
                  <c:v>1457.82</c:v>
                </c:pt>
                <c:pt idx="41842" formatCode="0.00E+00">
                  <c:v>1452.73</c:v>
                </c:pt>
                <c:pt idx="41843" formatCode="0.00E+00">
                  <c:v>1447.36</c:v>
                </c:pt>
                <c:pt idx="41844" formatCode="0.00E+00">
                  <c:v>1441.69</c:v>
                </c:pt>
                <c:pt idx="41845" formatCode="0.00E+00">
                  <c:v>1435.73</c:v>
                </c:pt>
                <c:pt idx="41846" formatCode="0.00E+00">
                  <c:v>1429.48</c:v>
                </c:pt>
                <c:pt idx="41847" formatCode="0.00E+00">
                  <c:v>1422.95</c:v>
                </c:pt>
                <c:pt idx="41848" formatCode="0.00E+00">
                  <c:v>1416.13</c:v>
                </c:pt>
                <c:pt idx="41849" formatCode="0.00E+00">
                  <c:v>1409.02</c:v>
                </c:pt>
                <c:pt idx="41850" formatCode="0.00E+00">
                  <c:v>1401.63</c:v>
                </c:pt>
                <c:pt idx="41851" formatCode="0.00E+00">
                  <c:v>1393.96</c:v>
                </c:pt>
                <c:pt idx="41852" formatCode="0.00E+00">
                  <c:v>1386.01</c:v>
                </c:pt>
                <c:pt idx="41853" formatCode="0.00E+00">
                  <c:v>1377.79</c:v>
                </c:pt>
                <c:pt idx="41854" formatCode="0.00E+00">
                  <c:v>1369.28</c:v>
                </c:pt>
                <c:pt idx="41855" formatCode="0.00E+00">
                  <c:v>1360.5</c:v>
                </c:pt>
                <c:pt idx="41856" formatCode="0.00E+00">
                  <c:v>1351.45</c:v>
                </c:pt>
                <c:pt idx="41857" formatCode="0.00E+00">
                  <c:v>1342.13</c:v>
                </c:pt>
                <c:pt idx="41858" formatCode="0.00E+00">
                  <c:v>1332.53</c:v>
                </c:pt>
                <c:pt idx="41859" formatCode="0.00E+00">
                  <c:v>1322.68</c:v>
                </c:pt>
                <c:pt idx="41860" formatCode="0.00E+00">
                  <c:v>1312.55</c:v>
                </c:pt>
                <c:pt idx="41861" formatCode="0.00E+00">
                  <c:v>1302.17</c:v>
                </c:pt>
                <c:pt idx="41862" formatCode="0.00E+00">
                  <c:v>1291.52</c:v>
                </c:pt>
                <c:pt idx="41863" formatCode="0.00E+00">
                  <c:v>1280.6199999999999</c:v>
                </c:pt>
                <c:pt idx="41864" formatCode="0.00E+00">
                  <c:v>1269.46</c:v>
                </c:pt>
                <c:pt idx="41865" formatCode="0.00E+00">
                  <c:v>1258.04</c:v>
                </c:pt>
                <c:pt idx="41866" formatCode="0.00E+00">
                  <c:v>1246.3800000000001</c:v>
                </c:pt>
                <c:pt idx="41867" formatCode="0.00E+00">
                  <c:v>1234.46</c:v>
                </c:pt>
                <c:pt idx="41868" formatCode="0.00E+00">
                  <c:v>1222.31</c:v>
                </c:pt>
                <c:pt idx="41869" formatCode="0.00E+00">
                  <c:v>1209.9000000000001</c:v>
                </c:pt>
                <c:pt idx="41870" formatCode="0.00E+00">
                  <c:v>1197.26</c:v>
                </c:pt>
                <c:pt idx="41871" formatCode="0.00E+00">
                  <c:v>1184.3800000000001</c:v>
                </c:pt>
                <c:pt idx="41872" formatCode="0.00E+00">
                  <c:v>1171.26</c:v>
                </c:pt>
                <c:pt idx="41873" formatCode="0.00E+00">
                  <c:v>1157.9100000000001</c:v>
                </c:pt>
                <c:pt idx="41874" formatCode="0.00E+00">
                  <c:v>1144.33</c:v>
                </c:pt>
                <c:pt idx="41875" formatCode="0.00E+00">
                  <c:v>1130.52</c:v>
                </c:pt>
                <c:pt idx="41876" formatCode="0.00E+00">
                  <c:v>1116.49</c:v>
                </c:pt>
                <c:pt idx="41877" formatCode="0.00E+00">
                  <c:v>1102.23</c:v>
                </c:pt>
                <c:pt idx="41878" formatCode="0.00E+00">
                  <c:v>1087.76</c:v>
                </c:pt>
                <c:pt idx="41879" formatCode="0.00E+00">
                  <c:v>1073.07</c:v>
                </c:pt>
                <c:pt idx="41880" formatCode="0.00E+00">
                  <c:v>1058.17</c:v>
                </c:pt>
                <c:pt idx="41881" formatCode="0.00E+00">
                  <c:v>1043.06</c:v>
                </c:pt>
                <c:pt idx="41882" formatCode="0.00E+00">
                  <c:v>1027.74</c:v>
                </c:pt>
                <c:pt idx="41883" formatCode="0.00E+00">
                  <c:v>1012.22</c:v>
                </c:pt>
                <c:pt idx="41884">
                  <c:v>996.50599999999997</c:v>
                </c:pt>
                <c:pt idx="41885">
                  <c:v>980.59</c:v>
                </c:pt>
                <c:pt idx="41886">
                  <c:v>964.48099999999999</c:v>
                </c:pt>
                <c:pt idx="41887">
                  <c:v>948.18200000000002</c:v>
                </c:pt>
                <c:pt idx="41888">
                  <c:v>931.697</c:v>
                </c:pt>
                <c:pt idx="41889">
                  <c:v>915.02800000000002</c:v>
                </c:pt>
                <c:pt idx="41890">
                  <c:v>898.18</c:v>
                </c:pt>
                <c:pt idx="41891">
                  <c:v>881.15599999999995</c:v>
                </c:pt>
                <c:pt idx="41892">
                  <c:v>863.95799999999997</c:v>
                </c:pt>
                <c:pt idx="41893">
                  <c:v>846.59199999999998</c:v>
                </c:pt>
                <c:pt idx="41894">
                  <c:v>829.05899999999997</c:v>
                </c:pt>
                <c:pt idx="41895">
                  <c:v>811.36500000000001</c:v>
                </c:pt>
                <c:pt idx="41896">
                  <c:v>793.51300000000003</c:v>
                </c:pt>
                <c:pt idx="41897">
                  <c:v>775.505</c:v>
                </c:pt>
                <c:pt idx="41898">
                  <c:v>757.34699999999998</c:v>
                </c:pt>
                <c:pt idx="41899">
                  <c:v>739.04200000000003</c:v>
                </c:pt>
                <c:pt idx="41900">
                  <c:v>720.59299999999996</c:v>
                </c:pt>
                <c:pt idx="41901">
                  <c:v>702.00400000000002</c:v>
                </c:pt>
                <c:pt idx="41902">
                  <c:v>683.279</c:v>
                </c:pt>
                <c:pt idx="41903">
                  <c:v>664.42200000000003</c:v>
                </c:pt>
                <c:pt idx="41904">
                  <c:v>645.43700000000001</c:v>
                </c:pt>
                <c:pt idx="41905">
                  <c:v>626.32799999999997</c:v>
                </c:pt>
                <c:pt idx="41906">
                  <c:v>607.09900000000005</c:v>
                </c:pt>
                <c:pt idx="41907">
                  <c:v>587.75300000000004</c:v>
                </c:pt>
                <c:pt idx="41908">
                  <c:v>568.29399999999998</c:v>
                </c:pt>
                <c:pt idx="41909">
                  <c:v>548.72699999999998</c:v>
                </c:pt>
                <c:pt idx="41910">
                  <c:v>529.05600000000004</c:v>
                </c:pt>
                <c:pt idx="41911">
                  <c:v>509.28399999999999</c:v>
                </c:pt>
                <c:pt idx="41912">
                  <c:v>489.41500000000002</c:v>
                </c:pt>
                <c:pt idx="41913">
                  <c:v>469.45400000000001</c:v>
                </c:pt>
                <c:pt idx="41914">
                  <c:v>449.40499999999997</c:v>
                </c:pt>
                <c:pt idx="41915">
                  <c:v>429.27199999999999</c:v>
                </c:pt>
                <c:pt idx="41916">
                  <c:v>409.05799999999999</c:v>
                </c:pt>
                <c:pt idx="41917">
                  <c:v>388.76900000000001</c:v>
                </c:pt>
                <c:pt idx="41918">
                  <c:v>368.40800000000002</c:v>
                </c:pt>
                <c:pt idx="41919">
                  <c:v>347.97899999999998</c:v>
                </c:pt>
                <c:pt idx="41920">
                  <c:v>327.48700000000002</c:v>
                </c:pt>
                <c:pt idx="41921">
                  <c:v>306.935</c:v>
                </c:pt>
                <c:pt idx="41922">
                  <c:v>286.32799999999997</c:v>
                </c:pt>
                <c:pt idx="41923">
                  <c:v>265.67</c:v>
                </c:pt>
                <c:pt idx="41924">
                  <c:v>244.96600000000001</c:v>
                </c:pt>
                <c:pt idx="41925">
                  <c:v>224.21899999999999</c:v>
                </c:pt>
                <c:pt idx="41926">
                  <c:v>203.43299999999999</c:v>
                </c:pt>
                <c:pt idx="41927">
                  <c:v>182.614</c:v>
                </c:pt>
                <c:pt idx="41928">
                  <c:v>161.76400000000001</c:v>
                </c:pt>
                <c:pt idx="41929">
                  <c:v>140.88900000000001</c:v>
                </c:pt>
                <c:pt idx="41930">
                  <c:v>119.99299999999999</c:v>
                </c:pt>
                <c:pt idx="41931">
                  <c:v>99.079499999999996</c:v>
                </c:pt>
                <c:pt idx="41932">
                  <c:v>78.153099999999995</c:v>
                </c:pt>
                <c:pt idx="41933">
                  <c:v>57.2181</c:v>
                </c:pt>
                <c:pt idx="41934">
                  <c:v>36.278599999999997</c:v>
                </c:pt>
                <c:pt idx="41935">
                  <c:v>15.339</c:v>
                </c:pt>
                <c:pt idx="41936">
                  <c:v>-5.5965400000000001</c:v>
                </c:pt>
                <c:pt idx="41937">
                  <c:v>-26.523800000000001</c:v>
                </c:pt>
                <c:pt idx="41938">
                  <c:v>-47.438400000000001</c:v>
                </c:pt>
                <c:pt idx="41939">
                  <c:v>-68.336200000000005</c:v>
                </c:pt>
                <c:pt idx="41940">
                  <c:v>-89.212999999999994</c:v>
                </c:pt>
                <c:pt idx="41941">
                  <c:v>-110.065</c:v>
                </c:pt>
                <c:pt idx="41942">
                  <c:v>-130.887</c:v>
                </c:pt>
                <c:pt idx="41943">
                  <c:v>-151.67500000000001</c:v>
                </c:pt>
                <c:pt idx="41944">
                  <c:v>-172.42599999999999</c:v>
                </c:pt>
                <c:pt idx="41945">
                  <c:v>-193.13399999999999</c:v>
                </c:pt>
                <c:pt idx="41946">
                  <c:v>-213.79599999999999</c:v>
                </c:pt>
                <c:pt idx="41947">
                  <c:v>-234.40799999999999</c:v>
                </c:pt>
                <c:pt idx="41948">
                  <c:v>-254.965</c:v>
                </c:pt>
                <c:pt idx="41949">
                  <c:v>-275.46300000000002</c:v>
                </c:pt>
                <c:pt idx="41950">
                  <c:v>-295.899</c:v>
                </c:pt>
                <c:pt idx="41951">
                  <c:v>-316.26799999999997</c:v>
                </c:pt>
                <c:pt idx="41952">
                  <c:v>-336.565</c:v>
                </c:pt>
                <c:pt idx="41953">
                  <c:v>-356.78699999999998</c:v>
                </c:pt>
                <c:pt idx="41954">
                  <c:v>-376.93</c:v>
                </c:pt>
                <c:pt idx="41955">
                  <c:v>-396.99</c:v>
                </c:pt>
                <c:pt idx="41956">
                  <c:v>-416.96199999999999</c:v>
                </c:pt>
                <c:pt idx="41957">
                  <c:v>-436.84300000000002</c:v>
                </c:pt>
                <c:pt idx="41958">
                  <c:v>-456.62900000000002</c:v>
                </c:pt>
                <c:pt idx="41959">
                  <c:v>-476.315</c:v>
                </c:pt>
                <c:pt idx="41960">
                  <c:v>-495.89800000000002</c:v>
                </c:pt>
                <c:pt idx="41961">
                  <c:v>-515.37300000000005</c:v>
                </c:pt>
                <c:pt idx="41962">
                  <c:v>-534.73800000000006</c:v>
                </c:pt>
                <c:pt idx="41963">
                  <c:v>-553.98699999999997</c:v>
                </c:pt>
                <c:pt idx="41964">
                  <c:v>-573.11800000000005</c:v>
                </c:pt>
                <c:pt idx="41965">
                  <c:v>-592.125</c:v>
                </c:pt>
                <c:pt idx="41966">
                  <c:v>-611.00699999999995</c:v>
                </c:pt>
                <c:pt idx="41967">
                  <c:v>-629.75800000000004</c:v>
                </c:pt>
                <c:pt idx="41968">
                  <c:v>-648.37400000000002</c:v>
                </c:pt>
                <c:pt idx="41969">
                  <c:v>-666.85299999999995</c:v>
                </c:pt>
                <c:pt idx="41970">
                  <c:v>-685.19100000000003</c:v>
                </c:pt>
                <c:pt idx="41971">
                  <c:v>-703.38300000000004</c:v>
                </c:pt>
                <c:pt idx="41972">
                  <c:v>-721.42700000000002</c:v>
                </c:pt>
                <c:pt idx="41973">
                  <c:v>-739.31799999999998</c:v>
                </c:pt>
                <c:pt idx="41974">
                  <c:v>-757.053</c:v>
                </c:pt>
                <c:pt idx="41975">
                  <c:v>-774.62800000000004</c:v>
                </c:pt>
                <c:pt idx="41976">
                  <c:v>-792.04100000000005</c:v>
                </c:pt>
                <c:pt idx="41977">
                  <c:v>-809.28700000000003</c:v>
                </c:pt>
                <c:pt idx="41978">
                  <c:v>-826.36300000000006</c:v>
                </c:pt>
                <c:pt idx="41979">
                  <c:v>-843.26599999999996</c:v>
                </c:pt>
                <c:pt idx="41980">
                  <c:v>-859.99199999999996</c:v>
                </c:pt>
                <c:pt idx="41981">
                  <c:v>-876.53700000000003</c:v>
                </c:pt>
                <c:pt idx="41982">
                  <c:v>-892.9</c:v>
                </c:pt>
                <c:pt idx="41983">
                  <c:v>-909.07600000000002</c:v>
                </c:pt>
                <c:pt idx="41984">
                  <c:v>-925.06200000000001</c:v>
                </c:pt>
                <c:pt idx="41985">
                  <c:v>-940.85500000000002</c:v>
                </c:pt>
                <c:pt idx="41986">
                  <c:v>-956.452</c:v>
                </c:pt>
                <c:pt idx="41987">
                  <c:v>-971.85</c:v>
                </c:pt>
                <c:pt idx="41988">
                  <c:v>-987.04499999999996</c:v>
                </c:pt>
                <c:pt idx="41989" formatCode="0.00E+00">
                  <c:v>-1002.04</c:v>
                </c:pt>
                <c:pt idx="41990" formatCode="0.00E+00">
                  <c:v>-1016.82</c:v>
                </c:pt>
                <c:pt idx="41991" formatCode="0.00E+00">
                  <c:v>-1031.3900000000001</c:v>
                </c:pt>
                <c:pt idx="41992" formatCode="0.00E+00">
                  <c:v>-1045.74</c:v>
                </c:pt>
                <c:pt idx="41993" formatCode="0.00E+00">
                  <c:v>-1059.8800000000001</c:v>
                </c:pt>
                <c:pt idx="41994" formatCode="0.00E+00">
                  <c:v>-1073.8</c:v>
                </c:pt>
                <c:pt idx="41995" formatCode="0.00E+00">
                  <c:v>-1087.5</c:v>
                </c:pt>
                <c:pt idx="41996" formatCode="0.00E+00">
                  <c:v>-1100.97</c:v>
                </c:pt>
                <c:pt idx="41997" formatCode="0.00E+00">
                  <c:v>-1114.22</c:v>
                </c:pt>
                <c:pt idx="41998" formatCode="0.00E+00">
                  <c:v>-1127.23</c:v>
                </c:pt>
                <c:pt idx="41999" formatCode="0.00E+00">
                  <c:v>-1140.02</c:v>
                </c:pt>
                <c:pt idx="42000" formatCode="0.00E+00">
                  <c:v>-1152.56</c:v>
                </c:pt>
                <c:pt idx="42001" formatCode="0.00E+00">
                  <c:v>-1164.8699999999999</c:v>
                </c:pt>
                <c:pt idx="42002" formatCode="0.00E+00">
                  <c:v>-1176.94</c:v>
                </c:pt>
                <c:pt idx="42003" formatCode="0.00E+00">
                  <c:v>-1188.76</c:v>
                </c:pt>
                <c:pt idx="42004" formatCode="0.00E+00">
                  <c:v>-1200.3399999999999</c:v>
                </c:pt>
                <c:pt idx="42005" formatCode="0.00E+00">
                  <c:v>-1211.68</c:v>
                </c:pt>
                <c:pt idx="42006" formatCode="0.00E+00">
                  <c:v>-1222.76</c:v>
                </c:pt>
                <c:pt idx="42007" formatCode="0.00E+00">
                  <c:v>-1233.5899999999999</c:v>
                </c:pt>
                <c:pt idx="42008" formatCode="0.00E+00">
                  <c:v>-1244.17</c:v>
                </c:pt>
                <c:pt idx="42009" formatCode="0.00E+00">
                  <c:v>-1254.49</c:v>
                </c:pt>
                <c:pt idx="42010" formatCode="0.00E+00">
                  <c:v>-1264.55</c:v>
                </c:pt>
                <c:pt idx="42011" formatCode="0.00E+00">
                  <c:v>-1274.3599999999999</c:v>
                </c:pt>
                <c:pt idx="42012" formatCode="0.00E+00">
                  <c:v>-1283.9000000000001</c:v>
                </c:pt>
                <c:pt idx="42013" formatCode="0.00E+00">
                  <c:v>-1293.18</c:v>
                </c:pt>
                <c:pt idx="42014" formatCode="0.00E+00">
                  <c:v>-1302.19</c:v>
                </c:pt>
                <c:pt idx="42015" formatCode="0.00E+00">
                  <c:v>-1310.94</c:v>
                </c:pt>
                <c:pt idx="42016" formatCode="0.00E+00">
                  <c:v>-1319.42</c:v>
                </c:pt>
                <c:pt idx="42017" formatCode="0.00E+00">
                  <c:v>-1327.63</c:v>
                </c:pt>
                <c:pt idx="42018" formatCode="0.00E+00">
                  <c:v>-1335.56</c:v>
                </c:pt>
                <c:pt idx="42019" formatCode="0.00E+00">
                  <c:v>-1343.23</c:v>
                </c:pt>
                <c:pt idx="42020" formatCode="0.00E+00">
                  <c:v>-1350.61</c:v>
                </c:pt>
                <c:pt idx="42021" formatCode="0.00E+00">
                  <c:v>-1357.72</c:v>
                </c:pt>
                <c:pt idx="42022" formatCode="0.00E+00">
                  <c:v>-1364.56</c:v>
                </c:pt>
                <c:pt idx="42023" formatCode="0.00E+00">
                  <c:v>-1371.11</c:v>
                </c:pt>
                <c:pt idx="42024" formatCode="0.00E+00">
                  <c:v>-1377.39</c:v>
                </c:pt>
                <c:pt idx="42025" formatCode="0.00E+00">
                  <c:v>-1383.38</c:v>
                </c:pt>
                <c:pt idx="42026" formatCode="0.00E+00">
                  <c:v>-1389.09</c:v>
                </c:pt>
                <c:pt idx="42027" formatCode="0.00E+00">
                  <c:v>-1394.52</c:v>
                </c:pt>
                <c:pt idx="42028" formatCode="0.00E+00">
                  <c:v>-1399.66</c:v>
                </c:pt>
                <c:pt idx="42029" formatCode="0.00E+00">
                  <c:v>-1404.52</c:v>
                </c:pt>
                <c:pt idx="42030" formatCode="0.00E+00">
                  <c:v>-1409.09</c:v>
                </c:pt>
                <c:pt idx="42031" formatCode="0.00E+00">
                  <c:v>-1413.37</c:v>
                </c:pt>
                <c:pt idx="42032" formatCode="0.00E+00">
                  <c:v>-1417.37</c:v>
                </c:pt>
                <c:pt idx="42033" formatCode="0.00E+00">
                  <c:v>-1421.08</c:v>
                </c:pt>
                <c:pt idx="42034" formatCode="0.00E+00">
                  <c:v>-1424.49</c:v>
                </c:pt>
                <c:pt idx="42035" formatCode="0.00E+00">
                  <c:v>-1427.62</c:v>
                </c:pt>
                <c:pt idx="42036" formatCode="0.00E+00">
                  <c:v>-1430.46</c:v>
                </c:pt>
                <c:pt idx="42037" formatCode="0.00E+00">
                  <c:v>-1433.01</c:v>
                </c:pt>
                <c:pt idx="42038" formatCode="0.00E+00">
                  <c:v>-1435.26</c:v>
                </c:pt>
                <c:pt idx="42039" formatCode="0.00E+00">
                  <c:v>-1437.23</c:v>
                </c:pt>
                <c:pt idx="42040" formatCode="0.00E+00">
                  <c:v>-1438.9</c:v>
                </c:pt>
                <c:pt idx="42041" formatCode="0.00E+00">
                  <c:v>-1440.28</c:v>
                </c:pt>
                <c:pt idx="42042" formatCode="0.00E+00">
                  <c:v>-1441.36</c:v>
                </c:pt>
                <c:pt idx="42043" formatCode="0.00E+00">
                  <c:v>-1442.16</c:v>
                </c:pt>
                <c:pt idx="42044" formatCode="0.00E+00">
                  <c:v>-1442.66</c:v>
                </c:pt>
                <c:pt idx="42045" formatCode="0.00E+00">
                  <c:v>-1442.87</c:v>
                </c:pt>
                <c:pt idx="42046" formatCode="0.00E+00">
                  <c:v>-1442.79</c:v>
                </c:pt>
                <c:pt idx="42047" formatCode="0.00E+00">
                  <c:v>-1442.41</c:v>
                </c:pt>
                <c:pt idx="42048" formatCode="0.00E+00">
                  <c:v>-1441.74</c:v>
                </c:pt>
                <c:pt idx="42049" formatCode="0.00E+00">
                  <c:v>-1440.78</c:v>
                </c:pt>
                <c:pt idx="42050" formatCode="0.00E+00">
                  <c:v>-1439.53</c:v>
                </c:pt>
                <c:pt idx="42051" formatCode="0.00E+00">
                  <c:v>-1437.99</c:v>
                </c:pt>
                <c:pt idx="42052" formatCode="0.00E+00">
                  <c:v>-1436.15</c:v>
                </c:pt>
                <c:pt idx="42053" formatCode="0.00E+00">
                  <c:v>-1434.03</c:v>
                </c:pt>
                <c:pt idx="42054" formatCode="0.00E+00">
                  <c:v>-1431.62</c:v>
                </c:pt>
                <c:pt idx="42055" formatCode="0.00E+00">
                  <c:v>-1428.91</c:v>
                </c:pt>
                <c:pt idx="42056" formatCode="0.00E+00">
                  <c:v>-1425.92</c:v>
                </c:pt>
                <c:pt idx="42057" formatCode="0.00E+00">
                  <c:v>-1422.64</c:v>
                </c:pt>
                <c:pt idx="42058" formatCode="0.00E+00">
                  <c:v>-1419.07</c:v>
                </c:pt>
                <c:pt idx="42059" formatCode="0.00E+00">
                  <c:v>-1415.22</c:v>
                </c:pt>
                <c:pt idx="42060" formatCode="0.00E+00">
                  <c:v>-1411.08</c:v>
                </c:pt>
                <c:pt idx="42061" formatCode="0.00E+00">
                  <c:v>-1406.65</c:v>
                </c:pt>
                <c:pt idx="42062" formatCode="0.00E+00">
                  <c:v>-1401.95</c:v>
                </c:pt>
                <c:pt idx="42063" formatCode="0.00E+00">
                  <c:v>-1396.96</c:v>
                </c:pt>
                <c:pt idx="42064" formatCode="0.00E+00">
                  <c:v>-1391.69</c:v>
                </c:pt>
                <c:pt idx="42065" formatCode="0.00E+00">
                  <c:v>-1386.13</c:v>
                </c:pt>
                <c:pt idx="42066" formatCode="0.00E+00">
                  <c:v>-1380.3</c:v>
                </c:pt>
                <c:pt idx="42067" formatCode="0.00E+00">
                  <c:v>-1374.19</c:v>
                </c:pt>
                <c:pt idx="42068" formatCode="0.00E+00">
                  <c:v>-1367.81</c:v>
                </c:pt>
                <c:pt idx="42069" formatCode="0.00E+00">
                  <c:v>-1361.15</c:v>
                </c:pt>
                <c:pt idx="42070" formatCode="0.00E+00">
                  <c:v>-1354.22</c:v>
                </c:pt>
                <c:pt idx="42071" formatCode="0.00E+00">
                  <c:v>-1347.01</c:v>
                </c:pt>
                <c:pt idx="42072" formatCode="0.00E+00">
                  <c:v>-1339.53</c:v>
                </c:pt>
                <c:pt idx="42073" formatCode="0.00E+00">
                  <c:v>-1331.79</c:v>
                </c:pt>
                <c:pt idx="42074" formatCode="0.00E+00">
                  <c:v>-1323.78</c:v>
                </c:pt>
                <c:pt idx="42075" formatCode="0.00E+00">
                  <c:v>-1315.5</c:v>
                </c:pt>
                <c:pt idx="42076" formatCode="0.00E+00">
                  <c:v>-1306.95</c:v>
                </c:pt>
                <c:pt idx="42077" formatCode="0.00E+00">
                  <c:v>-1298.1500000000001</c:v>
                </c:pt>
                <c:pt idx="42078" formatCode="0.00E+00">
                  <c:v>-1289.0899999999999</c:v>
                </c:pt>
                <c:pt idx="42079" formatCode="0.00E+00">
                  <c:v>-1279.76</c:v>
                </c:pt>
                <c:pt idx="42080" formatCode="0.00E+00">
                  <c:v>-1270.19</c:v>
                </c:pt>
                <c:pt idx="42081" formatCode="0.00E+00">
                  <c:v>-1260.3499999999999</c:v>
                </c:pt>
                <c:pt idx="42082" formatCode="0.00E+00">
                  <c:v>-1250.27</c:v>
                </c:pt>
                <c:pt idx="42083" formatCode="0.00E+00">
                  <c:v>-1239.93</c:v>
                </c:pt>
                <c:pt idx="42084" formatCode="0.00E+00">
                  <c:v>-1229.3499999999999</c:v>
                </c:pt>
                <c:pt idx="42085" formatCode="0.00E+00">
                  <c:v>-1218.52</c:v>
                </c:pt>
                <c:pt idx="42086" formatCode="0.00E+00">
                  <c:v>-1207.45</c:v>
                </c:pt>
                <c:pt idx="42087" formatCode="0.00E+00">
                  <c:v>-1196.1400000000001</c:v>
                </c:pt>
                <c:pt idx="42088" formatCode="0.00E+00">
                  <c:v>-1184.5899999999999</c:v>
                </c:pt>
                <c:pt idx="42089" formatCode="0.00E+00">
                  <c:v>-1172.8</c:v>
                </c:pt>
                <c:pt idx="42090" formatCode="0.00E+00">
                  <c:v>-1160.78</c:v>
                </c:pt>
                <c:pt idx="42091" formatCode="0.00E+00">
                  <c:v>-1148.53</c:v>
                </c:pt>
                <c:pt idx="42092" formatCode="0.00E+00">
                  <c:v>-1136.05</c:v>
                </c:pt>
                <c:pt idx="42093" formatCode="0.00E+00">
                  <c:v>-1123.3499999999999</c:v>
                </c:pt>
                <c:pt idx="42094" formatCode="0.00E+00">
                  <c:v>-1110.42</c:v>
                </c:pt>
                <c:pt idx="42095" formatCode="0.00E+00">
                  <c:v>-1097.27</c:v>
                </c:pt>
                <c:pt idx="42096" formatCode="0.00E+00">
                  <c:v>-1083.9000000000001</c:v>
                </c:pt>
                <c:pt idx="42097" formatCode="0.00E+00">
                  <c:v>-1070.31</c:v>
                </c:pt>
                <c:pt idx="42098" formatCode="0.00E+00">
                  <c:v>-1056.52</c:v>
                </c:pt>
                <c:pt idx="42099" formatCode="0.00E+00">
                  <c:v>-1042.51</c:v>
                </c:pt>
                <c:pt idx="42100" formatCode="0.00E+00">
                  <c:v>-1028.3</c:v>
                </c:pt>
                <c:pt idx="42101" formatCode="0.00E+00">
                  <c:v>-1013.89</c:v>
                </c:pt>
                <c:pt idx="42102">
                  <c:v>-999.27300000000002</c:v>
                </c:pt>
                <c:pt idx="42103">
                  <c:v>-984.46</c:v>
                </c:pt>
                <c:pt idx="42104">
                  <c:v>-969.45299999999997</c:v>
                </c:pt>
                <c:pt idx="42105">
                  <c:v>-954.25400000000002</c:v>
                </c:pt>
                <c:pt idx="42106">
                  <c:v>-938.86699999999996</c:v>
                </c:pt>
                <c:pt idx="42107">
                  <c:v>-923.29600000000005</c:v>
                </c:pt>
                <c:pt idx="42108">
                  <c:v>-907.54200000000003</c:v>
                </c:pt>
                <c:pt idx="42109">
                  <c:v>-891.61</c:v>
                </c:pt>
                <c:pt idx="42110">
                  <c:v>-875.50199999999995</c:v>
                </c:pt>
                <c:pt idx="42111">
                  <c:v>-859.22299999999996</c:v>
                </c:pt>
                <c:pt idx="42112">
                  <c:v>-842.77499999999998</c:v>
                </c:pt>
                <c:pt idx="42113">
                  <c:v>-826.16200000000003</c:v>
                </c:pt>
                <c:pt idx="42114">
                  <c:v>-809.38699999999994</c:v>
                </c:pt>
                <c:pt idx="42115">
                  <c:v>-792.45399999999995</c:v>
                </c:pt>
                <c:pt idx="42116">
                  <c:v>-775.36599999999999</c:v>
                </c:pt>
                <c:pt idx="42117">
                  <c:v>-758.12699999999995</c:v>
                </c:pt>
                <c:pt idx="42118">
                  <c:v>-740.74</c:v>
                </c:pt>
                <c:pt idx="42119">
                  <c:v>-723.20899999999995</c:v>
                </c:pt>
                <c:pt idx="42120">
                  <c:v>-705.53700000000003</c:v>
                </c:pt>
                <c:pt idx="42121">
                  <c:v>-687.72799999999995</c:v>
                </c:pt>
                <c:pt idx="42122">
                  <c:v>-669.78700000000003</c:v>
                </c:pt>
                <c:pt idx="42123">
                  <c:v>-651.71500000000003</c:v>
                </c:pt>
                <c:pt idx="42124">
                  <c:v>-633.51800000000003</c:v>
                </c:pt>
                <c:pt idx="42125">
                  <c:v>-615.19799999999998</c:v>
                </c:pt>
                <c:pt idx="42126">
                  <c:v>-596.76</c:v>
                </c:pt>
                <c:pt idx="42127">
                  <c:v>-578.20799999999997</c:v>
                </c:pt>
                <c:pt idx="42128">
                  <c:v>-559.54399999999998</c:v>
                </c:pt>
                <c:pt idx="42129">
                  <c:v>-540.774</c:v>
                </c:pt>
                <c:pt idx="42130">
                  <c:v>-521.90099999999995</c:v>
                </c:pt>
                <c:pt idx="42131">
                  <c:v>-502.928</c:v>
                </c:pt>
                <c:pt idx="42132">
                  <c:v>-483.85899999999998</c:v>
                </c:pt>
                <c:pt idx="42133">
                  <c:v>-464.7</c:v>
                </c:pt>
                <c:pt idx="42134">
                  <c:v>-445.452</c:v>
                </c:pt>
                <c:pt idx="42135">
                  <c:v>-426.12099999999998</c:v>
                </c:pt>
                <c:pt idx="42136">
                  <c:v>-406.71100000000001</c:v>
                </c:pt>
                <c:pt idx="42137">
                  <c:v>-387.22399999999999</c:v>
                </c:pt>
                <c:pt idx="42138">
                  <c:v>-367.666</c:v>
                </c:pt>
                <c:pt idx="42139">
                  <c:v>-348.04</c:v>
                </c:pt>
                <c:pt idx="42140">
                  <c:v>-328.35</c:v>
                </c:pt>
                <c:pt idx="42141">
                  <c:v>-308.60000000000002</c:v>
                </c:pt>
                <c:pt idx="42142">
                  <c:v>-288.79399999999998</c:v>
                </c:pt>
                <c:pt idx="42143">
                  <c:v>-268.93700000000001</c:v>
                </c:pt>
                <c:pt idx="42144">
                  <c:v>-249.03200000000001</c:v>
                </c:pt>
                <c:pt idx="42145">
                  <c:v>-229.084</c:v>
                </c:pt>
                <c:pt idx="42146">
                  <c:v>-209.096</c:v>
                </c:pt>
                <c:pt idx="42147">
                  <c:v>-189.072</c:v>
                </c:pt>
                <c:pt idx="42148">
                  <c:v>-169.017</c:v>
                </c:pt>
                <c:pt idx="42149">
                  <c:v>-148.935</c:v>
                </c:pt>
                <c:pt idx="42150">
                  <c:v>-128.82900000000001</c:v>
                </c:pt>
                <c:pt idx="42151">
                  <c:v>-108.70399999999999</c:v>
                </c:pt>
                <c:pt idx="42152">
                  <c:v>-88.563900000000004</c:v>
                </c:pt>
                <c:pt idx="42153">
                  <c:v>-68.412800000000004</c:v>
                </c:pt>
                <c:pt idx="42154">
                  <c:v>-48.254800000000003</c:v>
                </c:pt>
                <c:pt idx="42155">
                  <c:v>-28.093900000000001</c:v>
                </c:pt>
                <c:pt idx="42156">
                  <c:v>-7.9342800000000002</c:v>
                </c:pt>
                <c:pt idx="42157">
                  <c:v>12.22</c:v>
                </c:pt>
                <c:pt idx="42158">
                  <c:v>32.364899999999999</c:v>
                </c:pt>
                <c:pt idx="42159">
                  <c:v>52.496400000000001</c:v>
                </c:pt>
                <c:pt idx="42160">
                  <c:v>72.610200000000006</c:v>
                </c:pt>
                <c:pt idx="42161">
                  <c:v>92.702500000000001</c:v>
                </c:pt>
                <c:pt idx="42162">
                  <c:v>112.76900000000001</c:v>
                </c:pt>
                <c:pt idx="42163">
                  <c:v>132.80600000000001</c:v>
                </c:pt>
                <c:pt idx="42164">
                  <c:v>152.809</c:v>
                </c:pt>
                <c:pt idx="42165">
                  <c:v>172.774</c:v>
                </c:pt>
                <c:pt idx="42166">
                  <c:v>192.697</c:v>
                </c:pt>
                <c:pt idx="42167">
                  <c:v>212.57499999999999</c:v>
                </c:pt>
                <c:pt idx="42168">
                  <c:v>232.40199999999999</c:v>
                </c:pt>
                <c:pt idx="42169">
                  <c:v>252.17599999999999</c:v>
                </c:pt>
                <c:pt idx="42170">
                  <c:v>271.89100000000002</c:v>
                </c:pt>
                <c:pt idx="42171">
                  <c:v>291.54500000000002</c:v>
                </c:pt>
                <c:pt idx="42172">
                  <c:v>311.13299999999998</c:v>
                </c:pt>
                <c:pt idx="42173">
                  <c:v>330.65100000000001</c:v>
                </c:pt>
                <c:pt idx="42174">
                  <c:v>350.09500000000003</c:v>
                </c:pt>
                <c:pt idx="42175">
                  <c:v>369.46199999999999</c:v>
                </c:pt>
                <c:pt idx="42176">
                  <c:v>388.74700000000001</c:v>
                </c:pt>
                <c:pt idx="42177">
                  <c:v>407.947</c:v>
                </c:pt>
                <c:pt idx="42178">
                  <c:v>427.05700000000002</c:v>
                </c:pt>
                <c:pt idx="42179">
                  <c:v>446.07499999999999</c:v>
                </c:pt>
                <c:pt idx="42180">
                  <c:v>464.995</c:v>
                </c:pt>
                <c:pt idx="42181">
                  <c:v>483.815</c:v>
                </c:pt>
                <c:pt idx="42182">
                  <c:v>502.53</c:v>
                </c:pt>
                <c:pt idx="42183">
                  <c:v>521.13699999999994</c:v>
                </c:pt>
                <c:pt idx="42184">
                  <c:v>539.63199999999995</c:v>
                </c:pt>
                <c:pt idx="42185">
                  <c:v>558.01099999999997</c:v>
                </c:pt>
                <c:pt idx="42186">
                  <c:v>576.27</c:v>
                </c:pt>
                <c:pt idx="42187">
                  <c:v>594.40700000000004</c:v>
                </c:pt>
                <c:pt idx="42188">
                  <c:v>612.41700000000003</c:v>
                </c:pt>
                <c:pt idx="42189">
                  <c:v>630.29600000000005</c:v>
                </c:pt>
                <c:pt idx="42190">
                  <c:v>648.04200000000003</c:v>
                </c:pt>
                <c:pt idx="42191">
                  <c:v>665.65</c:v>
                </c:pt>
                <c:pt idx="42192">
                  <c:v>683.11800000000005</c:v>
                </c:pt>
                <c:pt idx="42193">
                  <c:v>700.44</c:v>
                </c:pt>
                <c:pt idx="42194">
                  <c:v>717.61500000000001</c:v>
                </c:pt>
                <c:pt idx="42195">
                  <c:v>734.63900000000001</c:v>
                </c:pt>
                <c:pt idx="42196">
                  <c:v>751.50800000000004</c:v>
                </c:pt>
                <c:pt idx="42197">
                  <c:v>768.21799999999996</c:v>
                </c:pt>
                <c:pt idx="42198">
                  <c:v>784.76700000000005</c:v>
                </c:pt>
                <c:pt idx="42199">
                  <c:v>801.15200000000004</c:v>
                </c:pt>
                <c:pt idx="42200">
                  <c:v>817.36800000000005</c:v>
                </c:pt>
                <c:pt idx="42201">
                  <c:v>833.41300000000001</c:v>
                </c:pt>
                <c:pt idx="42202">
                  <c:v>849.28399999999999</c:v>
                </c:pt>
                <c:pt idx="42203">
                  <c:v>864.97699999999998</c:v>
                </c:pt>
                <c:pt idx="42204">
                  <c:v>880.49</c:v>
                </c:pt>
                <c:pt idx="42205">
                  <c:v>895.81799999999998</c:v>
                </c:pt>
                <c:pt idx="42206">
                  <c:v>910.96</c:v>
                </c:pt>
                <c:pt idx="42207">
                  <c:v>925.91200000000003</c:v>
                </c:pt>
                <c:pt idx="42208">
                  <c:v>940.67100000000005</c:v>
                </c:pt>
                <c:pt idx="42209">
                  <c:v>955.23500000000001</c:v>
                </c:pt>
                <c:pt idx="42210">
                  <c:v>969.59900000000005</c:v>
                </c:pt>
                <c:pt idx="42211">
                  <c:v>983.76300000000003</c:v>
                </c:pt>
                <c:pt idx="42212">
                  <c:v>997.72199999999998</c:v>
                </c:pt>
                <c:pt idx="42213" formatCode="0.00E+00">
                  <c:v>1011.47</c:v>
                </c:pt>
                <c:pt idx="42214" formatCode="0.00E+00">
                  <c:v>1025.02</c:v>
                </c:pt>
                <c:pt idx="42215" formatCode="0.00E+00">
                  <c:v>1038.3499999999999</c:v>
                </c:pt>
                <c:pt idx="42216" formatCode="0.00E+00">
                  <c:v>1051.46</c:v>
                </c:pt>
                <c:pt idx="42217" formatCode="0.00E+00">
                  <c:v>1064.3599999999999</c:v>
                </c:pt>
                <c:pt idx="42218" formatCode="0.00E+00">
                  <c:v>1077.04</c:v>
                </c:pt>
                <c:pt idx="42219" formatCode="0.00E+00">
                  <c:v>1089.49</c:v>
                </c:pt>
                <c:pt idx="42220" formatCode="0.00E+00">
                  <c:v>1101.72</c:v>
                </c:pt>
                <c:pt idx="42221" formatCode="0.00E+00">
                  <c:v>1113.72</c:v>
                </c:pt>
                <c:pt idx="42222" formatCode="0.00E+00">
                  <c:v>1125.49</c:v>
                </c:pt>
                <c:pt idx="42223" formatCode="0.00E+00">
                  <c:v>1137.03</c:v>
                </c:pt>
                <c:pt idx="42224" formatCode="0.00E+00">
                  <c:v>1148.3399999999999</c:v>
                </c:pt>
                <c:pt idx="42225" formatCode="0.00E+00">
                  <c:v>1159.4100000000001</c:v>
                </c:pt>
                <c:pt idx="42226" formatCode="0.00E+00">
                  <c:v>1170.24</c:v>
                </c:pt>
                <c:pt idx="42227" formatCode="0.00E+00">
                  <c:v>1180.82</c:v>
                </c:pt>
                <c:pt idx="42228" formatCode="0.00E+00">
                  <c:v>1191.17</c:v>
                </c:pt>
                <c:pt idx="42229" formatCode="0.00E+00">
                  <c:v>1201.27</c:v>
                </c:pt>
                <c:pt idx="42230" formatCode="0.00E+00">
                  <c:v>1211.1300000000001</c:v>
                </c:pt>
                <c:pt idx="42231" formatCode="0.00E+00">
                  <c:v>1220.73</c:v>
                </c:pt>
                <c:pt idx="42232" formatCode="0.00E+00">
                  <c:v>1230.0899999999999</c:v>
                </c:pt>
                <c:pt idx="42233" formatCode="0.00E+00">
                  <c:v>1239.19</c:v>
                </c:pt>
                <c:pt idx="42234" formatCode="0.00E+00">
                  <c:v>1248.04</c:v>
                </c:pt>
                <c:pt idx="42235" formatCode="0.00E+00">
                  <c:v>1256.6300000000001</c:v>
                </c:pt>
                <c:pt idx="42236" formatCode="0.00E+00">
                  <c:v>1264.96</c:v>
                </c:pt>
                <c:pt idx="42237" formatCode="0.00E+00">
                  <c:v>1273.04</c:v>
                </c:pt>
                <c:pt idx="42238" formatCode="0.00E+00">
                  <c:v>1280.8499999999999</c:v>
                </c:pt>
                <c:pt idx="42239" formatCode="0.00E+00">
                  <c:v>1288.4000000000001</c:v>
                </c:pt>
                <c:pt idx="42240" formatCode="0.00E+00">
                  <c:v>1295.69</c:v>
                </c:pt>
                <c:pt idx="42241" formatCode="0.00E+00">
                  <c:v>1302.71</c:v>
                </c:pt>
                <c:pt idx="42242" formatCode="0.00E+00">
                  <c:v>1309.47</c:v>
                </c:pt>
                <c:pt idx="42243" formatCode="0.00E+00">
                  <c:v>1315.96</c:v>
                </c:pt>
                <c:pt idx="42244" formatCode="0.00E+00">
                  <c:v>1322.18</c:v>
                </c:pt>
                <c:pt idx="42245" formatCode="0.00E+00">
                  <c:v>1328.12</c:v>
                </c:pt>
                <c:pt idx="42246" formatCode="0.00E+00">
                  <c:v>1333.8</c:v>
                </c:pt>
                <c:pt idx="42247" formatCode="0.00E+00">
                  <c:v>1339.21</c:v>
                </c:pt>
                <c:pt idx="42248" formatCode="0.00E+00">
                  <c:v>1344.34</c:v>
                </c:pt>
                <c:pt idx="42249" formatCode="0.00E+00">
                  <c:v>1349.2</c:v>
                </c:pt>
                <c:pt idx="42250" formatCode="0.00E+00">
                  <c:v>1353.78</c:v>
                </c:pt>
                <c:pt idx="42251" formatCode="0.00E+00">
                  <c:v>1358.09</c:v>
                </c:pt>
                <c:pt idx="42252" formatCode="0.00E+00">
                  <c:v>1362.12</c:v>
                </c:pt>
                <c:pt idx="42253" formatCode="0.00E+00">
                  <c:v>1365.87</c:v>
                </c:pt>
                <c:pt idx="42254" formatCode="0.00E+00">
                  <c:v>1369.35</c:v>
                </c:pt>
                <c:pt idx="42255" formatCode="0.00E+00">
                  <c:v>1372.54</c:v>
                </c:pt>
                <c:pt idx="42256" formatCode="0.00E+00">
                  <c:v>1375.46</c:v>
                </c:pt>
                <c:pt idx="42257" formatCode="0.00E+00">
                  <c:v>1378.1</c:v>
                </c:pt>
                <c:pt idx="42258" formatCode="0.00E+00">
                  <c:v>1380.46</c:v>
                </c:pt>
                <c:pt idx="42259" formatCode="0.00E+00">
                  <c:v>1382.53</c:v>
                </c:pt>
                <c:pt idx="42260" formatCode="0.00E+00">
                  <c:v>1384.33</c:v>
                </c:pt>
                <c:pt idx="42261" formatCode="0.00E+00">
                  <c:v>1385.84</c:v>
                </c:pt>
                <c:pt idx="42262" formatCode="0.00E+00">
                  <c:v>1387.07</c:v>
                </c:pt>
                <c:pt idx="42263" formatCode="0.00E+00">
                  <c:v>1388.02</c:v>
                </c:pt>
                <c:pt idx="42264" formatCode="0.00E+00">
                  <c:v>1388.69</c:v>
                </c:pt>
                <c:pt idx="42265" formatCode="0.00E+00">
                  <c:v>1389.08</c:v>
                </c:pt>
                <c:pt idx="42266" formatCode="0.00E+00">
                  <c:v>1389.19</c:v>
                </c:pt>
                <c:pt idx="42267" formatCode="0.00E+00">
                  <c:v>1389.01</c:v>
                </c:pt>
                <c:pt idx="42268" formatCode="0.00E+00">
                  <c:v>1388.56</c:v>
                </c:pt>
                <c:pt idx="42269" formatCode="0.00E+00">
                  <c:v>1387.82</c:v>
                </c:pt>
                <c:pt idx="42270" formatCode="0.00E+00">
                  <c:v>1386.8</c:v>
                </c:pt>
                <c:pt idx="42271" formatCode="0.00E+00">
                  <c:v>1385.5</c:v>
                </c:pt>
                <c:pt idx="42272" formatCode="0.00E+00">
                  <c:v>1383.92</c:v>
                </c:pt>
                <c:pt idx="42273" formatCode="0.00E+00">
                  <c:v>1382.06</c:v>
                </c:pt>
                <c:pt idx="42274" formatCode="0.00E+00">
                  <c:v>1379.92</c:v>
                </c:pt>
                <c:pt idx="42275" formatCode="0.00E+00">
                  <c:v>1377.5</c:v>
                </c:pt>
                <c:pt idx="42276" formatCode="0.00E+00">
                  <c:v>1374.8</c:v>
                </c:pt>
                <c:pt idx="42277" formatCode="0.00E+00">
                  <c:v>1371.83</c:v>
                </c:pt>
                <c:pt idx="42278" formatCode="0.00E+00">
                  <c:v>1368.57</c:v>
                </c:pt>
                <c:pt idx="42279" formatCode="0.00E+00">
                  <c:v>1365.04</c:v>
                </c:pt>
                <c:pt idx="42280" formatCode="0.00E+00">
                  <c:v>1361.24</c:v>
                </c:pt>
                <c:pt idx="42281" formatCode="0.00E+00">
                  <c:v>1357.16</c:v>
                </c:pt>
                <c:pt idx="42282" formatCode="0.00E+00">
                  <c:v>1352.81</c:v>
                </c:pt>
                <c:pt idx="42283" formatCode="0.00E+00">
                  <c:v>1348.19</c:v>
                </c:pt>
                <c:pt idx="42284" formatCode="0.00E+00">
                  <c:v>1343.29</c:v>
                </c:pt>
                <c:pt idx="42285" formatCode="0.00E+00">
                  <c:v>1338.12</c:v>
                </c:pt>
                <c:pt idx="42286" formatCode="0.00E+00">
                  <c:v>1332.69</c:v>
                </c:pt>
                <c:pt idx="42287" formatCode="0.00E+00">
                  <c:v>1326.98</c:v>
                </c:pt>
                <c:pt idx="42288" formatCode="0.00E+00">
                  <c:v>1321.01</c:v>
                </c:pt>
                <c:pt idx="42289" formatCode="0.00E+00">
                  <c:v>1314.77</c:v>
                </c:pt>
                <c:pt idx="42290" formatCode="0.00E+00">
                  <c:v>1308.27</c:v>
                </c:pt>
                <c:pt idx="42291" formatCode="0.00E+00">
                  <c:v>1301.51</c:v>
                </c:pt>
                <c:pt idx="42292" formatCode="0.00E+00">
                  <c:v>1294.48</c:v>
                </c:pt>
                <c:pt idx="42293" formatCode="0.00E+00">
                  <c:v>1287.19</c:v>
                </c:pt>
                <c:pt idx="42294" formatCode="0.00E+00">
                  <c:v>1279.6500000000001</c:v>
                </c:pt>
                <c:pt idx="42295" formatCode="0.00E+00">
                  <c:v>1271.8499999999999</c:v>
                </c:pt>
                <c:pt idx="42296" formatCode="0.00E+00">
                  <c:v>1263.79</c:v>
                </c:pt>
                <c:pt idx="42297" formatCode="0.00E+00">
                  <c:v>1255.48</c:v>
                </c:pt>
                <c:pt idx="42298" formatCode="0.00E+00">
                  <c:v>1246.92</c:v>
                </c:pt>
                <c:pt idx="42299" formatCode="0.00E+00">
                  <c:v>1238.1099999999999</c:v>
                </c:pt>
                <c:pt idx="42300" formatCode="0.00E+00">
                  <c:v>1229.05</c:v>
                </c:pt>
                <c:pt idx="42301" formatCode="0.00E+00">
                  <c:v>1219.74</c:v>
                </c:pt>
                <c:pt idx="42302" formatCode="0.00E+00">
                  <c:v>1210.19</c:v>
                </c:pt>
                <c:pt idx="42303" formatCode="0.00E+00">
                  <c:v>1200.4000000000001</c:v>
                </c:pt>
                <c:pt idx="42304" formatCode="0.00E+00">
                  <c:v>1190.3699999999999</c:v>
                </c:pt>
                <c:pt idx="42305" formatCode="0.00E+00">
                  <c:v>1180.0999999999999</c:v>
                </c:pt>
                <c:pt idx="42306" formatCode="0.00E+00">
                  <c:v>1169.5999999999999</c:v>
                </c:pt>
                <c:pt idx="42307" formatCode="0.00E+00">
                  <c:v>1158.8599999999999</c:v>
                </c:pt>
                <c:pt idx="42308" formatCode="0.00E+00">
                  <c:v>1147.8900000000001</c:v>
                </c:pt>
                <c:pt idx="42309" formatCode="0.00E+00">
                  <c:v>1136.69</c:v>
                </c:pt>
                <c:pt idx="42310" formatCode="0.00E+00">
                  <c:v>1125.27</c:v>
                </c:pt>
                <c:pt idx="42311" formatCode="0.00E+00">
                  <c:v>1113.6199999999999</c:v>
                </c:pt>
                <c:pt idx="42312" formatCode="0.00E+00">
                  <c:v>1101.75</c:v>
                </c:pt>
                <c:pt idx="42313" formatCode="0.00E+00">
                  <c:v>1089.6600000000001</c:v>
                </c:pt>
                <c:pt idx="42314" formatCode="0.00E+00">
                  <c:v>1077.3499999999999</c:v>
                </c:pt>
                <c:pt idx="42315" formatCode="0.00E+00">
                  <c:v>1064.83</c:v>
                </c:pt>
                <c:pt idx="42316" formatCode="0.00E+00">
                  <c:v>1052.0999999999999</c:v>
                </c:pt>
                <c:pt idx="42317" formatCode="0.00E+00">
                  <c:v>1039.1600000000001</c:v>
                </c:pt>
                <c:pt idx="42318" formatCode="0.00E+00">
                  <c:v>1026.01</c:v>
                </c:pt>
                <c:pt idx="42319" formatCode="0.00E+00">
                  <c:v>1012.66</c:v>
                </c:pt>
                <c:pt idx="42320">
                  <c:v>999.10900000000004</c:v>
                </c:pt>
                <c:pt idx="42321">
                  <c:v>985.35900000000004</c:v>
                </c:pt>
                <c:pt idx="42322">
                  <c:v>971.41499999999996</c:v>
                </c:pt>
                <c:pt idx="42323">
                  <c:v>957.279</c:v>
                </c:pt>
                <c:pt idx="42324">
                  <c:v>942.95299999999997</c:v>
                </c:pt>
                <c:pt idx="42325">
                  <c:v>928.44200000000001</c:v>
                </c:pt>
                <c:pt idx="42326">
                  <c:v>913.74699999999996</c:v>
                </c:pt>
                <c:pt idx="42327">
                  <c:v>898.87199999999996</c:v>
                </c:pt>
                <c:pt idx="42328">
                  <c:v>883.81899999999996</c:v>
                </c:pt>
                <c:pt idx="42329">
                  <c:v>868.59299999999996</c:v>
                </c:pt>
                <c:pt idx="42330">
                  <c:v>853.19600000000003</c:v>
                </c:pt>
                <c:pt idx="42331">
                  <c:v>837.63199999999995</c:v>
                </c:pt>
                <c:pt idx="42332">
                  <c:v>821.90300000000002</c:v>
                </c:pt>
                <c:pt idx="42333">
                  <c:v>806.01300000000003</c:v>
                </c:pt>
                <c:pt idx="42334">
                  <c:v>789.96400000000006</c:v>
                </c:pt>
                <c:pt idx="42335">
                  <c:v>773.76199999999994</c:v>
                </c:pt>
                <c:pt idx="42336">
                  <c:v>757.40800000000002</c:v>
                </c:pt>
                <c:pt idx="42337">
                  <c:v>740.90599999999995</c:v>
                </c:pt>
                <c:pt idx="42338">
                  <c:v>724.25900000000001</c:v>
                </c:pt>
                <c:pt idx="42339">
                  <c:v>707.47199999999998</c:v>
                </c:pt>
                <c:pt idx="42340">
                  <c:v>690.54700000000003</c:v>
                </c:pt>
                <c:pt idx="42341">
                  <c:v>673.48800000000006</c:v>
                </c:pt>
                <c:pt idx="42342">
                  <c:v>656.298</c:v>
                </c:pt>
                <c:pt idx="42343">
                  <c:v>638.98099999999999</c:v>
                </c:pt>
                <c:pt idx="42344">
                  <c:v>621.54</c:v>
                </c:pt>
                <c:pt idx="42345">
                  <c:v>603.98</c:v>
                </c:pt>
                <c:pt idx="42346">
                  <c:v>586.303</c:v>
                </c:pt>
                <c:pt idx="42347">
                  <c:v>568.51300000000003</c:v>
                </c:pt>
                <c:pt idx="42348">
                  <c:v>550.61400000000003</c:v>
                </c:pt>
                <c:pt idx="42349">
                  <c:v>532.61</c:v>
                </c:pt>
                <c:pt idx="42350">
                  <c:v>514.50400000000002</c:v>
                </c:pt>
                <c:pt idx="42351">
                  <c:v>496.3</c:v>
                </c:pt>
                <c:pt idx="42352">
                  <c:v>478.00099999999998</c:v>
                </c:pt>
                <c:pt idx="42353">
                  <c:v>459.61200000000002</c:v>
                </c:pt>
                <c:pt idx="42354">
                  <c:v>441.13600000000002</c:v>
                </c:pt>
                <c:pt idx="42355">
                  <c:v>422.577</c:v>
                </c:pt>
                <c:pt idx="42356">
                  <c:v>403.93900000000002</c:v>
                </c:pt>
                <c:pt idx="42357">
                  <c:v>385.22500000000002</c:v>
                </c:pt>
                <c:pt idx="42358">
                  <c:v>366.44</c:v>
                </c:pt>
                <c:pt idx="42359">
                  <c:v>347.58699999999999</c:v>
                </c:pt>
                <c:pt idx="42360">
                  <c:v>328.67</c:v>
                </c:pt>
                <c:pt idx="42361">
                  <c:v>309.69200000000001</c:v>
                </c:pt>
                <c:pt idx="42362">
                  <c:v>290.65899999999999</c:v>
                </c:pt>
                <c:pt idx="42363">
                  <c:v>271.57299999999998</c:v>
                </c:pt>
                <c:pt idx="42364">
                  <c:v>252.43899999999999</c:v>
                </c:pt>
                <c:pt idx="42365">
                  <c:v>233.26</c:v>
                </c:pt>
                <c:pt idx="42366">
                  <c:v>214.04</c:v>
                </c:pt>
                <c:pt idx="42367">
                  <c:v>194.78399999999999</c:v>
                </c:pt>
                <c:pt idx="42368">
                  <c:v>175.494</c:v>
                </c:pt>
                <c:pt idx="42369">
                  <c:v>156.17599999999999</c:v>
                </c:pt>
                <c:pt idx="42370">
                  <c:v>136.833</c:v>
                </c:pt>
                <c:pt idx="42371">
                  <c:v>117.46899999999999</c:v>
                </c:pt>
                <c:pt idx="42372">
                  <c:v>98.087100000000007</c:v>
                </c:pt>
                <c:pt idx="42373">
                  <c:v>78.692300000000003</c:v>
                </c:pt>
                <c:pt idx="42374">
                  <c:v>59.2883</c:v>
                </c:pt>
                <c:pt idx="42375">
                  <c:v>39.878999999999998</c:v>
                </c:pt>
                <c:pt idx="42376">
                  <c:v>20.4682</c:v>
                </c:pt>
                <c:pt idx="42377">
                  <c:v>1.0599799999999999</c:v>
                </c:pt>
                <c:pt idx="42378">
                  <c:v>-18.341799999999999</c:v>
                </c:pt>
                <c:pt idx="42379">
                  <c:v>-37.733199999999997</c:v>
                </c:pt>
                <c:pt idx="42380">
                  <c:v>-57.110300000000002</c:v>
                </c:pt>
                <c:pt idx="42381">
                  <c:v>-76.469200000000001</c:v>
                </c:pt>
                <c:pt idx="42382">
                  <c:v>-95.805899999999994</c:v>
                </c:pt>
                <c:pt idx="42383">
                  <c:v>-115.117</c:v>
                </c:pt>
                <c:pt idx="42384">
                  <c:v>-134.39699999999999</c:v>
                </c:pt>
                <c:pt idx="42385">
                  <c:v>-153.64400000000001</c:v>
                </c:pt>
                <c:pt idx="42386">
                  <c:v>-172.85300000000001</c:v>
                </c:pt>
                <c:pt idx="42387">
                  <c:v>-192.02</c:v>
                </c:pt>
                <c:pt idx="42388">
                  <c:v>-211.142</c:v>
                </c:pt>
                <c:pt idx="42389">
                  <c:v>-230.215</c:v>
                </c:pt>
                <c:pt idx="42390">
                  <c:v>-249.23400000000001</c:v>
                </c:pt>
                <c:pt idx="42391">
                  <c:v>-268.197</c:v>
                </c:pt>
                <c:pt idx="42392">
                  <c:v>-287.09800000000001</c:v>
                </c:pt>
                <c:pt idx="42393">
                  <c:v>-305.935</c:v>
                </c:pt>
                <c:pt idx="42394">
                  <c:v>-324.70299999999997</c:v>
                </c:pt>
                <c:pt idx="42395">
                  <c:v>-343.399</c:v>
                </c:pt>
                <c:pt idx="42396">
                  <c:v>-362.01900000000001</c:v>
                </c:pt>
                <c:pt idx="42397">
                  <c:v>-380.55900000000003</c:v>
                </c:pt>
                <c:pt idx="42398">
                  <c:v>-399.01600000000002</c:v>
                </c:pt>
                <c:pt idx="42399">
                  <c:v>-417.38499999999999</c:v>
                </c:pt>
                <c:pt idx="42400">
                  <c:v>-435.66399999999999</c:v>
                </c:pt>
                <c:pt idx="42401">
                  <c:v>-453.84800000000001</c:v>
                </c:pt>
                <c:pt idx="42402">
                  <c:v>-471.93299999999999</c:v>
                </c:pt>
                <c:pt idx="42403">
                  <c:v>-489.91699999999997</c:v>
                </c:pt>
                <c:pt idx="42404">
                  <c:v>-507.79599999999999</c:v>
                </c:pt>
                <c:pt idx="42405">
                  <c:v>-525.56500000000005</c:v>
                </c:pt>
                <c:pt idx="42406">
                  <c:v>-543.221</c:v>
                </c:pt>
                <c:pt idx="42407">
                  <c:v>-560.76199999999994</c:v>
                </c:pt>
                <c:pt idx="42408">
                  <c:v>-578.18299999999999</c:v>
                </c:pt>
                <c:pt idx="42409">
                  <c:v>-595.48</c:v>
                </c:pt>
                <c:pt idx="42410">
                  <c:v>-612.65099999999995</c:v>
                </c:pt>
                <c:pt idx="42411">
                  <c:v>-629.69200000000001</c:v>
                </c:pt>
                <c:pt idx="42412">
                  <c:v>-646.6</c:v>
                </c:pt>
                <c:pt idx="42413">
                  <c:v>-663.37</c:v>
                </c:pt>
                <c:pt idx="42414">
                  <c:v>-680.00099999999998</c:v>
                </c:pt>
                <c:pt idx="42415">
                  <c:v>-696.48699999999997</c:v>
                </c:pt>
                <c:pt idx="42416">
                  <c:v>-712.827</c:v>
                </c:pt>
                <c:pt idx="42417">
                  <c:v>-729.01700000000005</c:v>
                </c:pt>
                <c:pt idx="42418">
                  <c:v>-745.05399999999997</c:v>
                </c:pt>
                <c:pt idx="42419">
                  <c:v>-760.93399999999997</c:v>
                </c:pt>
                <c:pt idx="42420">
                  <c:v>-776.654</c:v>
                </c:pt>
                <c:pt idx="42421">
                  <c:v>-792.21199999999999</c:v>
                </c:pt>
                <c:pt idx="42422">
                  <c:v>-807.60299999999995</c:v>
                </c:pt>
                <c:pt idx="42423">
                  <c:v>-822.82600000000002</c:v>
                </c:pt>
                <c:pt idx="42424">
                  <c:v>-837.87599999999998</c:v>
                </c:pt>
                <c:pt idx="42425">
                  <c:v>-852.75199999999995</c:v>
                </c:pt>
                <c:pt idx="42426">
                  <c:v>-867.44899999999996</c:v>
                </c:pt>
                <c:pt idx="42427">
                  <c:v>-881.96600000000001</c:v>
                </c:pt>
                <c:pt idx="42428">
                  <c:v>-896.29899999999998</c:v>
                </c:pt>
                <c:pt idx="42429">
                  <c:v>-910.44600000000003</c:v>
                </c:pt>
                <c:pt idx="42430">
                  <c:v>-924.40300000000002</c:v>
                </c:pt>
                <c:pt idx="42431">
                  <c:v>-938.16800000000001</c:v>
                </c:pt>
                <c:pt idx="42432">
                  <c:v>-951.73800000000006</c:v>
                </c:pt>
                <c:pt idx="42433">
                  <c:v>-965.11</c:v>
                </c:pt>
                <c:pt idx="42434">
                  <c:v>-978.28200000000004</c:v>
                </c:pt>
                <c:pt idx="42435">
                  <c:v>-991.25099999999998</c:v>
                </c:pt>
                <c:pt idx="42436" formatCode="0.00E+00">
                  <c:v>-1004.02</c:v>
                </c:pt>
                <c:pt idx="42437" formatCode="0.00E+00">
                  <c:v>-1016.57</c:v>
                </c:pt>
                <c:pt idx="42438" formatCode="0.00E+00">
                  <c:v>-1028.92</c:v>
                </c:pt>
                <c:pt idx="42439" formatCode="0.00E+00">
                  <c:v>-1041.05</c:v>
                </c:pt>
                <c:pt idx="42440" formatCode="0.00E+00">
                  <c:v>-1052.97</c:v>
                </c:pt>
                <c:pt idx="42441" formatCode="0.00E+00">
                  <c:v>-1064.67</c:v>
                </c:pt>
                <c:pt idx="42442" formatCode="0.00E+00">
                  <c:v>-1076.1500000000001</c:v>
                </c:pt>
                <c:pt idx="42443" formatCode="0.00E+00">
                  <c:v>-1087.4100000000001</c:v>
                </c:pt>
                <c:pt idx="42444" formatCode="0.00E+00">
                  <c:v>-1098.44</c:v>
                </c:pt>
                <c:pt idx="42445" formatCode="0.00E+00">
                  <c:v>-1109.25</c:v>
                </c:pt>
                <c:pt idx="42446" formatCode="0.00E+00">
                  <c:v>-1119.83</c:v>
                </c:pt>
                <c:pt idx="42447" formatCode="0.00E+00">
                  <c:v>-1130.18</c:v>
                </c:pt>
                <c:pt idx="42448" formatCode="0.00E+00">
                  <c:v>-1140.29</c:v>
                </c:pt>
                <c:pt idx="42449" formatCode="0.00E+00">
                  <c:v>-1150.17</c:v>
                </c:pt>
                <c:pt idx="42450" formatCode="0.00E+00">
                  <c:v>-1159.82</c:v>
                </c:pt>
                <c:pt idx="42451" formatCode="0.00E+00">
                  <c:v>-1169.22</c:v>
                </c:pt>
                <c:pt idx="42452" formatCode="0.00E+00">
                  <c:v>-1178.3900000000001</c:v>
                </c:pt>
                <c:pt idx="42453" formatCode="0.00E+00">
                  <c:v>-1187.32</c:v>
                </c:pt>
                <c:pt idx="42454" formatCode="0.00E+00">
                  <c:v>-1196</c:v>
                </c:pt>
                <c:pt idx="42455" formatCode="0.00E+00">
                  <c:v>-1204.43</c:v>
                </c:pt>
                <c:pt idx="42456" formatCode="0.00E+00">
                  <c:v>-1212.6199999999999</c:v>
                </c:pt>
                <c:pt idx="42457" formatCode="0.00E+00">
                  <c:v>-1220.56</c:v>
                </c:pt>
                <c:pt idx="42458" formatCode="0.00E+00">
                  <c:v>-1228.25</c:v>
                </c:pt>
                <c:pt idx="42459" formatCode="0.00E+00">
                  <c:v>-1235.68</c:v>
                </c:pt>
                <c:pt idx="42460" formatCode="0.00E+00">
                  <c:v>-1242.8699999999999</c:v>
                </c:pt>
                <c:pt idx="42461" formatCode="0.00E+00">
                  <c:v>-1249.8</c:v>
                </c:pt>
                <c:pt idx="42462" formatCode="0.00E+00">
                  <c:v>-1256.47</c:v>
                </c:pt>
                <c:pt idx="42463" formatCode="0.00E+00">
                  <c:v>-1262.8900000000001</c:v>
                </c:pt>
                <c:pt idx="42464" formatCode="0.00E+00">
                  <c:v>-1269.05</c:v>
                </c:pt>
                <c:pt idx="42465" formatCode="0.00E+00">
                  <c:v>-1274.95</c:v>
                </c:pt>
                <c:pt idx="42466" formatCode="0.00E+00">
                  <c:v>-1280.5899999999999</c:v>
                </c:pt>
                <c:pt idx="42467" formatCode="0.00E+00">
                  <c:v>-1285.97</c:v>
                </c:pt>
                <c:pt idx="42468" formatCode="0.00E+00">
                  <c:v>-1291.08</c:v>
                </c:pt>
                <c:pt idx="42469" formatCode="0.00E+00">
                  <c:v>-1295.94</c:v>
                </c:pt>
                <c:pt idx="42470" formatCode="0.00E+00">
                  <c:v>-1300.53</c:v>
                </c:pt>
                <c:pt idx="42471" formatCode="0.00E+00">
                  <c:v>-1304.8499999999999</c:v>
                </c:pt>
                <c:pt idx="42472" formatCode="0.00E+00">
                  <c:v>-1308.9000000000001</c:v>
                </c:pt>
                <c:pt idx="42473" formatCode="0.00E+00">
                  <c:v>-1312.69</c:v>
                </c:pt>
                <c:pt idx="42474" formatCode="0.00E+00">
                  <c:v>-1316.22</c:v>
                </c:pt>
                <c:pt idx="42475" formatCode="0.00E+00">
                  <c:v>-1319.47</c:v>
                </c:pt>
                <c:pt idx="42476" formatCode="0.00E+00">
                  <c:v>-1322.46</c:v>
                </c:pt>
                <c:pt idx="42477" formatCode="0.00E+00">
                  <c:v>-1325.17</c:v>
                </c:pt>
                <c:pt idx="42478" formatCode="0.00E+00">
                  <c:v>-1327.62</c:v>
                </c:pt>
                <c:pt idx="42479" formatCode="0.00E+00">
                  <c:v>-1329.8</c:v>
                </c:pt>
                <c:pt idx="42480" formatCode="0.00E+00">
                  <c:v>-1331.71</c:v>
                </c:pt>
                <c:pt idx="42481" formatCode="0.00E+00">
                  <c:v>-1333.34</c:v>
                </c:pt>
                <c:pt idx="42482" formatCode="0.00E+00">
                  <c:v>-1334.71</c:v>
                </c:pt>
                <c:pt idx="42483" formatCode="0.00E+00">
                  <c:v>-1335.8</c:v>
                </c:pt>
                <c:pt idx="42484" formatCode="0.00E+00">
                  <c:v>-1336.63</c:v>
                </c:pt>
                <c:pt idx="42485" formatCode="0.00E+00">
                  <c:v>-1337.18</c:v>
                </c:pt>
                <c:pt idx="42486" formatCode="0.00E+00">
                  <c:v>-1337.46</c:v>
                </c:pt>
                <c:pt idx="42487" formatCode="0.00E+00">
                  <c:v>-1337.47</c:v>
                </c:pt>
                <c:pt idx="42488" formatCode="0.00E+00">
                  <c:v>-1337.21</c:v>
                </c:pt>
                <c:pt idx="42489" formatCode="0.00E+00">
                  <c:v>-1336.68</c:v>
                </c:pt>
                <c:pt idx="42490" formatCode="0.00E+00">
                  <c:v>-1335.88</c:v>
                </c:pt>
                <c:pt idx="42491" formatCode="0.00E+00">
                  <c:v>-1334.8</c:v>
                </c:pt>
                <c:pt idx="42492" formatCode="0.00E+00">
                  <c:v>-1333.46</c:v>
                </c:pt>
                <c:pt idx="42493" formatCode="0.00E+00">
                  <c:v>-1331.85</c:v>
                </c:pt>
                <c:pt idx="42494" formatCode="0.00E+00">
                  <c:v>-1329.96</c:v>
                </c:pt>
                <c:pt idx="42495" formatCode="0.00E+00">
                  <c:v>-1327.81</c:v>
                </c:pt>
                <c:pt idx="42496" formatCode="0.00E+00">
                  <c:v>-1325.39</c:v>
                </c:pt>
                <c:pt idx="42497" formatCode="0.00E+00">
                  <c:v>-1322.71</c:v>
                </c:pt>
                <c:pt idx="42498" formatCode="0.00E+00">
                  <c:v>-1319.75</c:v>
                </c:pt>
                <c:pt idx="42499" formatCode="0.00E+00">
                  <c:v>-1316.53</c:v>
                </c:pt>
                <c:pt idx="42500" formatCode="0.00E+00">
                  <c:v>-1313.04</c:v>
                </c:pt>
                <c:pt idx="42501" formatCode="0.00E+00">
                  <c:v>-1309.29</c:v>
                </c:pt>
                <c:pt idx="42502" formatCode="0.00E+00">
                  <c:v>-1305.27</c:v>
                </c:pt>
                <c:pt idx="42503" formatCode="0.00E+00">
                  <c:v>-1301</c:v>
                </c:pt>
                <c:pt idx="42504" formatCode="0.00E+00">
                  <c:v>-1296.45</c:v>
                </c:pt>
                <c:pt idx="42505" formatCode="0.00E+00">
                  <c:v>-1291.6500000000001</c:v>
                </c:pt>
                <c:pt idx="42506" formatCode="0.00E+00">
                  <c:v>-1286.5899999999999</c:v>
                </c:pt>
                <c:pt idx="42507" formatCode="0.00E+00">
                  <c:v>-1281.27</c:v>
                </c:pt>
                <c:pt idx="42508" formatCode="0.00E+00">
                  <c:v>-1275.69</c:v>
                </c:pt>
                <c:pt idx="42509" formatCode="0.00E+00">
                  <c:v>-1269.8499999999999</c:v>
                </c:pt>
                <c:pt idx="42510" formatCode="0.00E+00">
                  <c:v>-1263.76</c:v>
                </c:pt>
                <c:pt idx="42511" formatCode="0.00E+00">
                  <c:v>-1257.4100000000001</c:v>
                </c:pt>
                <c:pt idx="42512" formatCode="0.00E+00">
                  <c:v>-1250.81</c:v>
                </c:pt>
                <c:pt idx="42513" formatCode="0.00E+00">
                  <c:v>-1243.96</c:v>
                </c:pt>
                <c:pt idx="42514" formatCode="0.00E+00">
                  <c:v>-1236.8599999999999</c:v>
                </c:pt>
                <c:pt idx="42515" formatCode="0.00E+00">
                  <c:v>-1229.52</c:v>
                </c:pt>
                <c:pt idx="42516" formatCode="0.00E+00">
                  <c:v>-1221.92</c:v>
                </c:pt>
                <c:pt idx="42517" formatCode="0.00E+00">
                  <c:v>-1214.08</c:v>
                </c:pt>
                <c:pt idx="42518" formatCode="0.00E+00">
                  <c:v>-1206</c:v>
                </c:pt>
                <c:pt idx="42519" formatCode="0.00E+00">
                  <c:v>-1197.68</c:v>
                </c:pt>
                <c:pt idx="42520" formatCode="0.00E+00">
                  <c:v>-1189.1099999999999</c:v>
                </c:pt>
                <c:pt idx="42521" formatCode="0.00E+00">
                  <c:v>-1180.31</c:v>
                </c:pt>
                <c:pt idx="42522" formatCode="0.00E+00">
                  <c:v>-1171.27</c:v>
                </c:pt>
                <c:pt idx="42523" formatCode="0.00E+00">
                  <c:v>-1162</c:v>
                </c:pt>
                <c:pt idx="42524" formatCode="0.00E+00">
                  <c:v>-1152.49</c:v>
                </c:pt>
                <c:pt idx="42525" formatCode="0.00E+00">
                  <c:v>-1142.75</c:v>
                </c:pt>
                <c:pt idx="42526" formatCode="0.00E+00">
                  <c:v>-1132.79</c:v>
                </c:pt>
                <c:pt idx="42527" formatCode="0.00E+00">
                  <c:v>-1122.5999999999999</c:v>
                </c:pt>
                <c:pt idx="42528" formatCode="0.00E+00">
                  <c:v>-1112.19</c:v>
                </c:pt>
                <c:pt idx="42529" formatCode="0.00E+00">
                  <c:v>-1101.55</c:v>
                </c:pt>
                <c:pt idx="42530" formatCode="0.00E+00">
                  <c:v>-1090.69</c:v>
                </c:pt>
                <c:pt idx="42531" formatCode="0.00E+00">
                  <c:v>-1079.6199999999999</c:v>
                </c:pt>
                <c:pt idx="42532" formatCode="0.00E+00">
                  <c:v>-1068.33</c:v>
                </c:pt>
                <c:pt idx="42533" formatCode="0.00E+00">
                  <c:v>-1056.83</c:v>
                </c:pt>
                <c:pt idx="42534" formatCode="0.00E+00">
                  <c:v>-1045.1199999999999</c:v>
                </c:pt>
                <c:pt idx="42535" formatCode="0.00E+00">
                  <c:v>-1033.2</c:v>
                </c:pt>
                <c:pt idx="42536" formatCode="0.00E+00">
                  <c:v>-1021.08</c:v>
                </c:pt>
                <c:pt idx="42537" formatCode="0.00E+00">
                  <c:v>-1008.75</c:v>
                </c:pt>
                <c:pt idx="42538">
                  <c:v>-996.22400000000005</c:v>
                </c:pt>
                <c:pt idx="42539">
                  <c:v>-983.49900000000002</c:v>
                </c:pt>
                <c:pt idx="42540">
                  <c:v>-970.58</c:v>
                </c:pt>
                <c:pt idx="42541">
                  <c:v>-957.46799999999996</c:v>
                </c:pt>
                <c:pt idx="42542">
                  <c:v>-944.16600000000005</c:v>
                </c:pt>
                <c:pt idx="42543">
                  <c:v>-930.678</c:v>
                </c:pt>
                <c:pt idx="42544">
                  <c:v>-917.005</c:v>
                </c:pt>
                <c:pt idx="42545">
                  <c:v>-903.15200000000004</c:v>
                </c:pt>
                <c:pt idx="42546">
                  <c:v>-889.12</c:v>
                </c:pt>
                <c:pt idx="42547">
                  <c:v>-874.91200000000003</c:v>
                </c:pt>
                <c:pt idx="42548">
                  <c:v>-860.53300000000002</c:v>
                </c:pt>
                <c:pt idx="42549">
                  <c:v>-845.98299999999995</c:v>
                </c:pt>
                <c:pt idx="42550">
                  <c:v>-831.26800000000003</c:v>
                </c:pt>
                <c:pt idx="42551">
                  <c:v>-816.38900000000001</c:v>
                </c:pt>
                <c:pt idx="42552">
                  <c:v>-801.34900000000005</c:v>
                </c:pt>
                <c:pt idx="42553">
                  <c:v>-786.15200000000004</c:v>
                </c:pt>
                <c:pt idx="42554">
                  <c:v>-770.80100000000004</c:v>
                </c:pt>
                <c:pt idx="42555">
                  <c:v>-755.3</c:v>
                </c:pt>
                <c:pt idx="42556">
                  <c:v>-739.65</c:v>
                </c:pt>
                <c:pt idx="42557">
                  <c:v>-723.85599999999999</c:v>
                </c:pt>
                <c:pt idx="42558">
                  <c:v>-707.92</c:v>
                </c:pt>
                <c:pt idx="42559">
                  <c:v>-691.84699999999998</c:v>
                </c:pt>
                <c:pt idx="42560">
                  <c:v>-675.63900000000001</c:v>
                </c:pt>
                <c:pt idx="42561">
                  <c:v>-659.29899999999998</c:v>
                </c:pt>
                <c:pt idx="42562">
                  <c:v>-642.83199999999999</c:v>
                </c:pt>
                <c:pt idx="42563">
                  <c:v>-626.24</c:v>
                </c:pt>
                <c:pt idx="42564">
                  <c:v>-609.52599999999995</c:v>
                </c:pt>
                <c:pt idx="42565">
                  <c:v>-592.69500000000005</c:v>
                </c:pt>
                <c:pt idx="42566">
                  <c:v>-575.75</c:v>
                </c:pt>
                <c:pt idx="42567">
                  <c:v>-558.69299999999998</c:v>
                </c:pt>
                <c:pt idx="42568">
                  <c:v>-541.529</c:v>
                </c:pt>
                <c:pt idx="42569">
                  <c:v>-524.26199999999994</c:v>
                </c:pt>
                <c:pt idx="42570">
                  <c:v>-506.89400000000001</c:v>
                </c:pt>
                <c:pt idx="42571">
                  <c:v>-489.42899999999997</c:v>
                </c:pt>
                <c:pt idx="42572">
                  <c:v>-471.87099999999998</c:v>
                </c:pt>
                <c:pt idx="42573">
                  <c:v>-454.22300000000001</c:v>
                </c:pt>
                <c:pt idx="42574">
                  <c:v>-436.49</c:v>
                </c:pt>
                <c:pt idx="42575">
                  <c:v>-418.67399999999998</c:v>
                </c:pt>
                <c:pt idx="42576">
                  <c:v>-400.779</c:v>
                </c:pt>
                <c:pt idx="42577">
                  <c:v>-382.80900000000003</c:v>
                </c:pt>
                <c:pt idx="42578">
                  <c:v>-364.76799999999997</c:v>
                </c:pt>
                <c:pt idx="42579">
                  <c:v>-346.65899999999999</c:v>
                </c:pt>
                <c:pt idx="42580">
                  <c:v>-328.48599999999999</c:v>
                </c:pt>
                <c:pt idx="42581">
                  <c:v>-310.25299999999999</c:v>
                </c:pt>
                <c:pt idx="42582">
                  <c:v>-291.96300000000002</c:v>
                </c:pt>
                <c:pt idx="42583">
                  <c:v>-273.62</c:v>
                </c:pt>
                <c:pt idx="42584">
                  <c:v>-255.22800000000001</c:v>
                </c:pt>
                <c:pt idx="42585">
                  <c:v>-236.791</c:v>
                </c:pt>
                <c:pt idx="42586">
                  <c:v>-218.31200000000001</c:v>
                </c:pt>
                <c:pt idx="42587">
                  <c:v>-199.79499999999999</c:v>
                </c:pt>
                <c:pt idx="42588">
                  <c:v>-181.244</c:v>
                </c:pt>
                <c:pt idx="42589">
                  <c:v>-162.66200000000001</c:v>
                </c:pt>
                <c:pt idx="42590">
                  <c:v>-144.054</c:v>
                </c:pt>
                <c:pt idx="42591">
                  <c:v>-125.423</c:v>
                </c:pt>
                <c:pt idx="42592">
                  <c:v>-106.773</c:v>
                </c:pt>
                <c:pt idx="42593">
                  <c:v>-88.1083</c:v>
                </c:pt>
                <c:pt idx="42594">
                  <c:v>-69.431799999999996</c:v>
                </c:pt>
                <c:pt idx="42595">
                  <c:v>-50.747599999999998</c:v>
                </c:pt>
                <c:pt idx="42596">
                  <c:v>-32.0595</c:v>
                </c:pt>
                <c:pt idx="42597">
                  <c:v>-13.3714</c:v>
                </c:pt>
                <c:pt idx="42598">
                  <c:v>5.3130800000000002</c:v>
                </c:pt>
                <c:pt idx="42599">
                  <c:v>23.99</c:v>
                </c:pt>
                <c:pt idx="42600">
                  <c:v>42.655700000000003</c:v>
                </c:pt>
                <c:pt idx="42601">
                  <c:v>61.306199999999997</c:v>
                </c:pt>
                <c:pt idx="42602">
                  <c:v>79.938000000000002</c:v>
                </c:pt>
                <c:pt idx="42603">
                  <c:v>98.5471</c:v>
                </c:pt>
                <c:pt idx="42604">
                  <c:v>117.13</c:v>
                </c:pt>
                <c:pt idx="42605">
                  <c:v>135.68299999999999</c:v>
                </c:pt>
                <c:pt idx="42606">
                  <c:v>154.20099999999999</c:v>
                </c:pt>
                <c:pt idx="42607">
                  <c:v>172.68299999999999</c:v>
                </c:pt>
                <c:pt idx="42608">
                  <c:v>191.12200000000001</c:v>
                </c:pt>
                <c:pt idx="42609">
                  <c:v>209.517</c:v>
                </c:pt>
                <c:pt idx="42610">
                  <c:v>227.863</c:v>
                </c:pt>
                <c:pt idx="42611">
                  <c:v>246.15600000000001</c:v>
                </c:pt>
                <c:pt idx="42612">
                  <c:v>264.39400000000001</c:v>
                </c:pt>
                <c:pt idx="42613">
                  <c:v>282.57100000000003</c:v>
                </c:pt>
                <c:pt idx="42614">
                  <c:v>300.685</c:v>
                </c:pt>
                <c:pt idx="42615">
                  <c:v>318.73200000000003</c:v>
                </c:pt>
                <c:pt idx="42616">
                  <c:v>336.70800000000003</c:v>
                </c:pt>
                <c:pt idx="42617">
                  <c:v>354.60899999999998</c:v>
                </c:pt>
                <c:pt idx="42618">
                  <c:v>372.43299999999999</c:v>
                </c:pt>
                <c:pt idx="42619">
                  <c:v>390.17500000000001</c:v>
                </c:pt>
                <c:pt idx="42620">
                  <c:v>407.83100000000002</c:v>
                </c:pt>
                <c:pt idx="42621">
                  <c:v>425.399</c:v>
                </c:pt>
                <c:pt idx="42622">
                  <c:v>442.875</c:v>
                </c:pt>
                <c:pt idx="42623">
                  <c:v>460.255</c:v>
                </c:pt>
                <c:pt idx="42624">
                  <c:v>477.53500000000003</c:v>
                </c:pt>
                <c:pt idx="42625">
                  <c:v>494.71300000000002</c:v>
                </c:pt>
                <c:pt idx="42626">
                  <c:v>511.78500000000003</c:v>
                </c:pt>
                <c:pt idx="42627">
                  <c:v>528.74699999999996</c:v>
                </c:pt>
                <c:pt idx="42628">
                  <c:v>545.596</c:v>
                </c:pt>
                <c:pt idx="42629">
                  <c:v>562.32899999999995</c:v>
                </c:pt>
                <c:pt idx="42630">
                  <c:v>578.94200000000001</c:v>
                </c:pt>
                <c:pt idx="42631">
                  <c:v>595.43200000000002</c:v>
                </c:pt>
                <c:pt idx="42632">
                  <c:v>611.79600000000005</c:v>
                </c:pt>
                <c:pt idx="42633">
                  <c:v>628.03</c:v>
                </c:pt>
                <c:pt idx="42634">
                  <c:v>644.13099999999997</c:v>
                </c:pt>
                <c:pt idx="42635">
                  <c:v>660.096</c:v>
                </c:pt>
                <c:pt idx="42636">
                  <c:v>675.92200000000003</c:v>
                </c:pt>
                <c:pt idx="42637">
                  <c:v>691.60500000000002</c:v>
                </c:pt>
                <c:pt idx="42638">
                  <c:v>707.14300000000003</c:v>
                </c:pt>
                <c:pt idx="42639">
                  <c:v>722.53200000000004</c:v>
                </c:pt>
                <c:pt idx="42640">
                  <c:v>737.77</c:v>
                </c:pt>
                <c:pt idx="42641">
                  <c:v>752.85199999999998</c:v>
                </c:pt>
                <c:pt idx="42642">
                  <c:v>767.77700000000004</c:v>
                </c:pt>
                <c:pt idx="42643">
                  <c:v>782.54100000000005</c:v>
                </c:pt>
                <c:pt idx="42644">
                  <c:v>797.14099999999996</c:v>
                </c:pt>
                <c:pt idx="42645">
                  <c:v>811.57500000000005</c:v>
                </c:pt>
                <c:pt idx="42646">
                  <c:v>825.84</c:v>
                </c:pt>
                <c:pt idx="42647">
                  <c:v>839.93200000000002</c:v>
                </c:pt>
                <c:pt idx="42648">
                  <c:v>853.84900000000005</c:v>
                </c:pt>
                <c:pt idx="42649">
                  <c:v>867.58799999999997</c:v>
                </c:pt>
                <c:pt idx="42650">
                  <c:v>881.14599999999996</c:v>
                </c:pt>
                <c:pt idx="42651">
                  <c:v>894.52099999999996</c:v>
                </c:pt>
                <c:pt idx="42652">
                  <c:v>907.71100000000001</c:v>
                </c:pt>
                <c:pt idx="42653">
                  <c:v>920.71199999999999</c:v>
                </c:pt>
                <c:pt idx="42654">
                  <c:v>933.52099999999996</c:v>
                </c:pt>
                <c:pt idx="42655">
                  <c:v>946.13800000000003</c:v>
                </c:pt>
                <c:pt idx="42656">
                  <c:v>958.55799999999999</c:v>
                </c:pt>
                <c:pt idx="42657">
                  <c:v>970.779</c:v>
                </c:pt>
                <c:pt idx="42658">
                  <c:v>982.8</c:v>
                </c:pt>
                <c:pt idx="42659">
                  <c:v>994.61699999999996</c:v>
                </c:pt>
                <c:pt idx="42660" formatCode="0.00E+00">
                  <c:v>1006.23</c:v>
                </c:pt>
                <c:pt idx="42661" formatCode="0.00E+00">
                  <c:v>1017.63</c:v>
                </c:pt>
                <c:pt idx="42662" formatCode="0.00E+00">
                  <c:v>1028.83</c:v>
                </c:pt>
                <c:pt idx="42663" formatCode="0.00E+00">
                  <c:v>1039.81</c:v>
                </c:pt>
                <c:pt idx="42664" formatCode="0.00E+00">
                  <c:v>1050.57</c:v>
                </c:pt>
                <c:pt idx="42665" formatCode="0.00E+00">
                  <c:v>1061.1199999999999</c:v>
                </c:pt>
                <c:pt idx="42666" formatCode="0.00E+00">
                  <c:v>1071.45</c:v>
                </c:pt>
                <c:pt idx="42667" formatCode="0.00E+00">
                  <c:v>1081.56</c:v>
                </c:pt>
                <c:pt idx="42668" formatCode="0.00E+00">
                  <c:v>1091.45</c:v>
                </c:pt>
                <c:pt idx="42669" formatCode="0.00E+00">
                  <c:v>1101.1199999999999</c:v>
                </c:pt>
                <c:pt idx="42670" formatCode="0.00E+00">
                  <c:v>1110.55</c:v>
                </c:pt>
                <c:pt idx="42671" formatCode="0.00E+00">
                  <c:v>1119.76</c:v>
                </c:pt>
                <c:pt idx="42672" formatCode="0.00E+00">
                  <c:v>1128.74</c:v>
                </c:pt>
                <c:pt idx="42673" formatCode="0.00E+00">
                  <c:v>1137.48</c:v>
                </c:pt>
                <c:pt idx="42674" formatCode="0.00E+00">
                  <c:v>1146</c:v>
                </c:pt>
                <c:pt idx="42675" formatCode="0.00E+00">
                  <c:v>1154.27</c:v>
                </c:pt>
                <c:pt idx="42676" formatCode="0.00E+00">
                  <c:v>1162.32</c:v>
                </c:pt>
                <c:pt idx="42677" formatCode="0.00E+00">
                  <c:v>1170.1199999999999</c:v>
                </c:pt>
                <c:pt idx="42678" formatCode="0.00E+00">
                  <c:v>1177.68</c:v>
                </c:pt>
                <c:pt idx="42679" formatCode="0.00E+00">
                  <c:v>1185</c:v>
                </c:pt>
                <c:pt idx="42680" formatCode="0.00E+00">
                  <c:v>1192.08</c:v>
                </c:pt>
                <c:pt idx="42681" formatCode="0.00E+00">
                  <c:v>1198.9100000000001</c:v>
                </c:pt>
                <c:pt idx="42682" formatCode="0.00E+00">
                  <c:v>1205.5</c:v>
                </c:pt>
                <c:pt idx="42683" formatCode="0.00E+00">
                  <c:v>1211.8499999999999</c:v>
                </c:pt>
                <c:pt idx="42684" formatCode="0.00E+00">
                  <c:v>1217.94</c:v>
                </c:pt>
                <c:pt idx="42685" formatCode="0.00E+00">
                  <c:v>1223.79</c:v>
                </c:pt>
                <c:pt idx="42686" formatCode="0.00E+00">
                  <c:v>1229.3800000000001</c:v>
                </c:pt>
                <c:pt idx="42687" formatCode="0.00E+00">
                  <c:v>1234.73</c:v>
                </c:pt>
                <c:pt idx="42688" formatCode="0.00E+00">
                  <c:v>1239.82</c:v>
                </c:pt>
                <c:pt idx="42689" formatCode="0.00E+00">
                  <c:v>1244.6600000000001</c:v>
                </c:pt>
                <c:pt idx="42690" formatCode="0.00E+00">
                  <c:v>1249.24</c:v>
                </c:pt>
                <c:pt idx="42691" formatCode="0.00E+00">
                  <c:v>1253.58</c:v>
                </c:pt>
                <c:pt idx="42692" formatCode="0.00E+00">
                  <c:v>1257.6500000000001</c:v>
                </c:pt>
                <c:pt idx="42693" formatCode="0.00E+00">
                  <c:v>1261.47</c:v>
                </c:pt>
                <c:pt idx="42694" formatCode="0.00E+00">
                  <c:v>1265.03</c:v>
                </c:pt>
                <c:pt idx="42695" formatCode="0.00E+00">
                  <c:v>1268.3399999999999</c:v>
                </c:pt>
                <c:pt idx="42696" formatCode="0.00E+00">
                  <c:v>1271.3800000000001</c:v>
                </c:pt>
                <c:pt idx="42697" formatCode="0.00E+00">
                  <c:v>1274.17</c:v>
                </c:pt>
                <c:pt idx="42698" formatCode="0.00E+00">
                  <c:v>1276.7</c:v>
                </c:pt>
                <c:pt idx="42699" formatCode="0.00E+00">
                  <c:v>1278.96</c:v>
                </c:pt>
                <c:pt idx="42700" formatCode="0.00E+00">
                  <c:v>1280.97</c:v>
                </c:pt>
                <c:pt idx="42701" formatCode="0.00E+00">
                  <c:v>1282.72</c:v>
                </c:pt>
                <c:pt idx="42702" formatCode="0.00E+00">
                  <c:v>1284.21</c:v>
                </c:pt>
                <c:pt idx="42703" formatCode="0.00E+00">
                  <c:v>1285.44</c:v>
                </c:pt>
                <c:pt idx="42704" formatCode="0.00E+00">
                  <c:v>1286.4000000000001</c:v>
                </c:pt>
                <c:pt idx="42705" formatCode="0.00E+00">
                  <c:v>1287.1099999999999</c:v>
                </c:pt>
                <c:pt idx="42706" formatCode="0.00E+00">
                  <c:v>1287.55</c:v>
                </c:pt>
                <c:pt idx="42707" formatCode="0.00E+00">
                  <c:v>1287.73</c:v>
                </c:pt>
                <c:pt idx="42708" formatCode="0.00E+00">
                  <c:v>1287.6500000000001</c:v>
                </c:pt>
                <c:pt idx="42709" formatCode="0.00E+00">
                  <c:v>1287.31</c:v>
                </c:pt>
                <c:pt idx="42710" formatCode="0.00E+00">
                  <c:v>1286.71</c:v>
                </c:pt>
                <c:pt idx="42711" formatCode="0.00E+00">
                  <c:v>1285.8499999999999</c:v>
                </c:pt>
                <c:pt idx="42712" formatCode="0.00E+00">
                  <c:v>1284.73</c:v>
                </c:pt>
                <c:pt idx="42713" formatCode="0.00E+00">
                  <c:v>1283.3499999999999</c:v>
                </c:pt>
                <c:pt idx="42714" formatCode="0.00E+00">
                  <c:v>1281.71</c:v>
                </c:pt>
                <c:pt idx="42715" formatCode="0.00E+00">
                  <c:v>1279.81</c:v>
                </c:pt>
                <c:pt idx="42716" formatCode="0.00E+00">
                  <c:v>1277.6500000000001</c:v>
                </c:pt>
                <c:pt idx="42717" formatCode="0.00E+00">
                  <c:v>1275.23</c:v>
                </c:pt>
                <c:pt idx="42718" formatCode="0.00E+00">
                  <c:v>1272.56</c:v>
                </c:pt>
                <c:pt idx="42719" formatCode="0.00E+00">
                  <c:v>1269.6199999999999</c:v>
                </c:pt>
                <c:pt idx="42720" formatCode="0.00E+00">
                  <c:v>1266.44</c:v>
                </c:pt>
                <c:pt idx="42721" formatCode="0.00E+00">
                  <c:v>1262.99</c:v>
                </c:pt>
                <c:pt idx="42722" formatCode="0.00E+00">
                  <c:v>1259.29</c:v>
                </c:pt>
                <c:pt idx="42723" formatCode="0.00E+00">
                  <c:v>1255.3399999999999</c:v>
                </c:pt>
                <c:pt idx="42724" formatCode="0.00E+00">
                  <c:v>1251.1300000000001</c:v>
                </c:pt>
                <c:pt idx="42725" formatCode="0.00E+00">
                  <c:v>1246.68</c:v>
                </c:pt>
                <c:pt idx="42726" formatCode="0.00E+00">
                  <c:v>1241.97</c:v>
                </c:pt>
                <c:pt idx="42727" formatCode="0.00E+00">
                  <c:v>1237.01</c:v>
                </c:pt>
                <c:pt idx="42728" formatCode="0.00E+00">
                  <c:v>1231.8</c:v>
                </c:pt>
                <c:pt idx="42729" formatCode="0.00E+00">
                  <c:v>1226.3399999999999</c:v>
                </c:pt>
                <c:pt idx="42730" formatCode="0.00E+00">
                  <c:v>1220.6400000000001</c:v>
                </c:pt>
                <c:pt idx="42731" formatCode="0.00E+00">
                  <c:v>1214.69</c:v>
                </c:pt>
                <c:pt idx="42732" formatCode="0.00E+00">
                  <c:v>1208.5</c:v>
                </c:pt>
                <c:pt idx="42733" formatCode="0.00E+00">
                  <c:v>1202.07</c:v>
                </c:pt>
                <c:pt idx="42734" formatCode="0.00E+00">
                  <c:v>1195.3900000000001</c:v>
                </c:pt>
                <c:pt idx="42735" formatCode="0.00E+00">
                  <c:v>1188.47</c:v>
                </c:pt>
                <c:pt idx="42736" formatCode="0.00E+00">
                  <c:v>1181.32</c:v>
                </c:pt>
                <c:pt idx="42737" formatCode="0.00E+00">
                  <c:v>1173.93</c:v>
                </c:pt>
                <c:pt idx="42738" formatCode="0.00E+00">
                  <c:v>1166.3</c:v>
                </c:pt>
                <c:pt idx="42739" formatCode="0.00E+00">
                  <c:v>1158.44</c:v>
                </c:pt>
                <c:pt idx="42740" formatCode="0.00E+00">
                  <c:v>1150.3399999999999</c:v>
                </c:pt>
                <c:pt idx="42741" formatCode="0.00E+00">
                  <c:v>1142.02</c:v>
                </c:pt>
                <c:pt idx="42742" formatCode="0.00E+00">
                  <c:v>1133.47</c:v>
                </c:pt>
                <c:pt idx="42743" formatCode="0.00E+00">
                  <c:v>1124.69</c:v>
                </c:pt>
                <c:pt idx="42744" formatCode="0.00E+00">
                  <c:v>1115.68</c:v>
                </c:pt>
                <c:pt idx="42745" formatCode="0.00E+00">
                  <c:v>1106.46</c:v>
                </c:pt>
                <c:pt idx="42746" formatCode="0.00E+00">
                  <c:v>1097.01</c:v>
                </c:pt>
                <c:pt idx="42747" formatCode="0.00E+00">
                  <c:v>1087.3399999999999</c:v>
                </c:pt>
                <c:pt idx="42748" formatCode="0.00E+00">
                  <c:v>1077.46</c:v>
                </c:pt>
                <c:pt idx="42749" formatCode="0.00E+00">
                  <c:v>1067.3599999999999</c:v>
                </c:pt>
                <c:pt idx="42750" formatCode="0.00E+00">
                  <c:v>1057.04</c:v>
                </c:pt>
                <c:pt idx="42751" formatCode="0.00E+00">
                  <c:v>1046.52</c:v>
                </c:pt>
                <c:pt idx="42752" formatCode="0.00E+00">
                  <c:v>1035.79</c:v>
                </c:pt>
                <c:pt idx="42753" formatCode="0.00E+00">
                  <c:v>1024.8499999999999</c:v>
                </c:pt>
                <c:pt idx="42754" formatCode="0.00E+00">
                  <c:v>1013.71</c:v>
                </c:pt>
                <c:pt idx="42755" formatCode="0.00E+00">
                  <c:v>1002.37</c:v>
                </c:pt>
                <c:pt idx="42756">
                  <c:v>990.82399999999996</c:v>
                </c:pt>
                <c:pt idx="42757">
                  <c:v>979.08500000000004</c:v>
                </c:pt>
                <c:pt idx="42758">
                  <c:v>967.15099999999995</c:v>
                </c:pt>
                <c:pt idx="42759">
                  <c:v>955.02499999999998</c:v>
                </c:pt>
                <c:pt idx="42760">
                  <c:v>942.71</c:v>
                </c:pt>
                <c:pt idx="42761">
                  <c:v>930.20699999999999</c:v>
                </c:pt>
                <c:pt idx="42762">
                  <c:v>917.52099999999996</c:v>
                </c:pt>
                <c:pt idx="42763">
                  <c:v>904.65300000000002</c:v>
                </c:pt>
                <c:pt idx="42764">
                  <c:v>891.60599999999999</c:v>
                </c:pt>
                <c:pt idx="42765">
                  <c:v>878.38300000000004</c:v>
                </c:pt>
                <c:pt idx="42766">
                  <c:v>864.98599999999999</c:v>
                </c:pt>
                <c:pt idx="42767">
                  <c:v>851.41899999999998</c:v>
                </c:pt>
                <c:pt idx="42768">
                  <c:v>837.68399999999997</c:v>
                </c:pt>
                <c:pt idx="42769">
                  <c:v>823.78300000000002</c:v>
                </c:pt>
                <c:pt idx="42770">
                  <c:v>809.721</c:v>
                </c:pt>
                <c:pt idx="42771">
                  <c:v>795.49900000000002</c:v>
                </c:pt>
                <c:pt idx="42772">
                  <c:v>781.12099999999998</c:v>
                </c:pt>
                <c:pt idx="42773">
                  <c:v>766.58900000000006</c:v>
                </c:pt>
                <c:pt idx="42774">
                  <c:v>751.90700000000004</c:v>
                </c:pt>
                <c:pt idx="42775">
                  <c:v>737.07799999999997</c:v>
                </c:pt>
                <c:pt idx="42776">
                  <c:v>722.10400000000004</c:v>
                </c:pt>
                <c:pt idx="42777">
                  <c:v>706.99</c:v>
                </c:pt>
                <c:pt idx="42778">
                  <c:v>691.73699999999997</c:v>
                </c:pt>
                <c:pt idx="42779">
                  <c:v>676.34900000000005</c:v>
                </c:pt>
                <c:pt idx="42780">
                  <c:v>660.82899999999995</c:v>
                </c:pt>
                <c:pt idx="42781">
                  <c:v>645.18100000000004</c:v>
                </c:pt>
                <c:pt idx="42782">
                  <c:v>629.40700000000004</c:v>
                </c:pt>
                <c:pt idx="42783">
                  <c:v>613.51099999999997</c:v>
                </c:pt>
                <c:pt idx="42784">
                  <c:v>597.49599999999998</c:v>
                </c:pt>
                <c:pt idx="42785">
                  <c:v>581.36599999999999</c:v>
                </c:pt>
                <c:pt idx="42786">
                  <c:v>565.12300000000005</c:v>
                </c:pt>
                <c:pt idx="42787">
                  <c:v>548.77200000000005</c:v>
                </c:pt>
                <c:pt idx="42788">
                  <c:v>532.31500000000005</c:v>
                </c:pt>
                <c:pt idx="42789">
                  <c:v>515.755</c:v>
                </c:pt>
                <c:pt idx="42790">
                  <c:v>499.09699999999998</c:v>
                </c:pt>
                <c:pt idx="42791">
                  <c:v>482.34300000000002</c:v>
                </c:pt>
                <c:pt idx="42792">
                  <c:v>465.49700000000001</c:v>
                </c:pt>
                <c:pt idx="42793">
                  <c:v>448.56299999999999</c:v>
                </c:pt>
                <c:pt idx="42794">
                  <c:v>431.54399999999998</c:v>
                </c:pt>
                <c:pt idx="42795">
                  <c:v>414.44299999999998</c:v>
                </c:pt>
                <c:pt idx="42796">
                  <c:v>397.26299999999998</c:v>
                </c:pt>
                <c:pt idx="42797">
                  <c:v>380.01</c:v>
                </c:pt>
                <c:pt idx="42798">
                  <c:v>362.685</c:v>
                </c:pt>
                <c:pt idx="42799">
                  <c:v>345.29199999999997</c:v>
                </c:pt>
                <c:pt idx="42800">
                  <c:v>327.83600000000001</c:v>
                </c:pt>
                <c:pt idx="42801">
                  <c:v>310.31900000000002</c:v>
                </c:pt>
                <c:pt idx="42802">
                  <c:v>292.745</c:v>
                </c:pt>
                <c:pt idx="42803">
                  <c:v>275.11799999999999</c:v>
                </c:pt>
                <c:pt idx="42804">
                  <c:v>257.44099999999997</c:v>
                </c:pt>
                <c:pt idx="42805">
                  <c:v>239.71799999999999</c:v>
                </c:pt>
                <c:pt idx="42806">
                  <c:v>221.953</c:v>
                </c:pt>
                <c:pt idx="42807">
                  <c:v>204.149</c:v>
                </c:pt>
                <c:pt idx="42808">
                  <c:v>186.309</c:v>
                </c:pt>
                <c:pt idx="42809">
                  <c:v>168.43799999999999</c:v>
                </c:pt>
                <c:pt idx="42810">
                  <c:v>150.53899999999999</c:v>
                </c:pt>
                <c:pt idx="42811">
                  <c:v>132.61500000000001</c:v>
                </c:pt>
                <c:pt idx="42812">
                  <c:v>114.67100000000001</c:v>
                </c:pt>
                <c:pt idx="42813">
                  <c:v>96.709800000000001</c:v>
                </c:pt>
                <c:pt idx="42814">
                  <c:v>78.735100000000003</c:v>
                </c:pt>
                <c:pt idx="42815">
                  <c:v>60.750500000000002</c:v>
                </c:pt>
                <c:pt idx="42816">
                  <c:v>42.759900000000002</c:v>
                </c:pt>
                <c:pt idx="42817">
                  <c:v>24.7667</c:v>
                </c:pt>
                <c:pt idx="42818">
                  <c:v>6.7747200000000003</c:v>
                </c:pt>
                <c:pt idx="42819">
                  <c:v>-11.2125</c:v>
                </c:pt>
                <c:pt idx="42820">
                  <c:v>-29.191199999999998</c:v>
                </c:pt>
                <c:pt idx="42821">
                  <c:v>-47.157800000000002</c:v>
                </c:pt>
                <c:pt idx="42822">
                  <c:v>-65.108699999999999</c:v>
                </c:pt>
                <c:pt idx="42823">
                  <c:v>-83.040300000000002</c:v>
                </c:pt>
                <c:pt idx="42824">
                  <c:v>-100.949</c:v>
                </c:pt>
                <c:pt idx="42825">
                  <c:v>-118.831</c:v>
                </c:pt>
                <c:pt idx="42826">
                  <c:v>-136.68199999999999</c:v>
                </c:pt>
                <c:pt idx="42827">
                  <c:v>-154.5</c:v>
                </c:pt>
                <c:pt idx="42828">
                  <c:v>-172.28100000000001</c:v>
                </c:pt>
                <c:pt idx="42829">
                  <c:v>-190.02</c:v>
                </c:pt>
                <c:pt idx="42830">
                  <c:v>-207.715</c:v>
                </c:pt>
                <c:pt idx="42831">
                  <c:v>-225.36199999999999</c:v>
                </c:pt>
                <c:pt idx="42832">
                  <c:v>-242.95599999999999</c:v>
                </c:pt>
                <c:pt idx="42833">
                  <c:v>-260.49599999999998</c:v>
                </c:pt>
                <c:pt idx="42834">
                  <c:v>-277.97699999999998</c:v>
                </c:pt>
                <c:pt idx="42835">
                  <c:v>-295.39499999999998</c:v>
                </c:pt>
                <c:pt idx="42836">
                  <c:v>-312.74799999999999</c:v>
                </c:pt>
                <c:pt idx="42837">
                  <c:v>-330.03100000000001</c:v>
                </c:pt>
                <c:pt idx="42838">
                  <c:v>-347.24099999999999</c:v>
                </c:pt>
                <c:pt idx="42839">
                  <c:v>-364.375</c:v>
                </c:pt>
                <c:pt idx="42840">
                  <c:v>-381.43</c:v>
                </c:pt>
                <c:pt idx="42841">
                  <c:v>-398.40100000000001</c:v>
                </c:pt>
                <c:pt idx="42842">
                  <c:v>-415.28500000000003</c:v>
                </c:pt>
                <c:pt idx="42843">
                  <c:v>-432.08</c:v>
                </c:pt>
                <c:pt idx="42844">
                  <c:v>-448.78100000000001</c:v>
                </c:pt>
                <c:pt idx="42845">
                  <c:v>-465.38600000000002</c:v>
                </c:pt>
                <c:pt idx="42846">
                  <c:v>-481.89</c:v>
                </c:pt>
                <c:pt idx="42847">
                  <c:v>-498.291</c:v>
                </c:pt>
                <c:pt idx="42848">
                  <c:v>-514.58600000000001</c:v>
                </c:pt>
                <c:pt idx="42849">
                  <c:v>-530.77</c:v>
                </c:pt>
                <c:pt idx="42850">
                  <c:v>-546.84199999999998</c:v>
                </c:pt>
                <c:pt idx="42851">
                  <c:v>-562.79700000000003</c:v>
                </c:pt>
                <c:pt idx="42852">
                  <c:v>-578.63300000000004</c:v>
                </c:pt>
                <c:pt idx="42853">
                  <c:v>-594.34500000000003</c:v>
                </c:pt>
                <c:pt idx="42854">
                  <c:v>-609.93200000000002</c:v>
                </c:pt>
                <c:pt idx="42855">
                  <c:v>-625.39</c:v>
                </c:pt>
                <c:pt idx="42856">
                  <c:v>-640.71600000000001</c:v>
                </c:pt>
                <c:pt idx="42857">
                  <c:v>-655.90700000000004</c:v>
                </c:pt>
                <c:pt idx="42858">
                  <c:v>-670.96</c:v>
                </c:pt>
                <c:pt idx="42859">
                  <c:v>-685.87099999999998</c:v>
                </c:pt>
                <c:pt idx="42860">
                  <c:v>-700.63800000000003</c:v>
                </c:pt>
                <c:pt idx="42861">
                  <c:v>-715.25900000000001</c:v>
                </c:pt>
                <c:pt idx="42862">
                  <c:v>-729.72900000000004</c:v>
                </c:pt>
                <c:pt idx="42863">
                  <c:v>-744.04600000000005</c:v>
                </c:pt>
                <c:pt idx="42864">
                  <c:v>-758.20799999999997</c:v>
                </c:pt>
                <c:pt idx="42865">
                  <c:v>-772.21100000000001</c:v>
                </c:pt>
                <c:pt idx="42866">
                  <c:v>-786.053</c:v>
                </c:pt>
                <c:pt idx="42867">
                  <c:v>-799.73</c:v>
                </c:pt>
                <c:pt idx="42868">
                  <c:v>-813.24099999999999</c:v>
                </c:pt>
                <c:pt idx="42869">
                  <c:v>-826.58299999999997</c:v>
                </c:pt>
                <c:pt idx="42870">
                  <c:v>-839.75199999999995</c:v>
                </c:pt>
                <c:pt idx="42871">
                  <c:v>-852.74599999999998</c:v>
                </c:pt>
                <c:pt idx="42872">
                  <c:v>-865.56399999999996</c:v>
                </c:pt>
                <c:pt idx="42873">
                  <c:v>-878.20100000000002</c:v>
                </c:pt>
                <c:pt idx="42874">
                  <c:v>-890.65599999999995</c:v>
                </c:pt>
                <c:pt idx="42875">
                  <c:v>-902.92600000000004</c:v>
                </c:pt>
                <c:pt idx="42876">
                  <c:v>-915.00900000000001</c:v>
                </c:pt>
                <c:pt idx="42877">
                  <c:v>-926.90300000000002</c:v>
                </c:pt>
                <c:pt idx="42878">
                  <c:v>-938.60400000000004</c:v>
                </c:pt>
                <c:pt idx="42879">
                  <c:v>-950.11099999999999</c:v>
                </c:pt>
                <c:pt idx="42880">
                  <c:v>-961.42200000000003</c:v>
                </c:pt>
                <c:pt idx="42881">
                  <c:v>-972.53399999999999</c:v>
                </c:pt>
                <c:pt idx="42882">
                  <c:v>-983.44500000000005</c:v>
                </c:pt>
                <c:pt idx="42883">
                  <c:v>-994.15200000000004</c:v>
                </c:pt>
                <c:pt idx="42884" formatCode="0.00E+00">
                  <c:v>-1004.66</c:v>
                </c:pt>
                <c:pt idx="42885" formatCode="0.00E+00">
                  <c:v>-1014.95</c:v>
                </c:pt>
                <c:pt idx="42886" formatCode="0.00E+00">
                  <c:v>-1025.04</c:v>
                </c:pt>
                <c:pt idx="42887" formatCode="0.00E+00">
                  <c:v>-1034.9100000000001</c:v>
                </c:pt>
                <c:pt idx="42888" formatCode="0.00E+00">
                  <c:v>-1044.57</c:v>
                </c:pt>
                <c:pt idx="42889" formatCode="0.00E+00">
                  <c:v>-1054.02</c:v>
                </c:pt>
                <c:pt idx="42890" formatCode="0.00E+00">
                  <c:v>-1063.25</c:v>
                </c:pt>
                <c:pt idx="42891" formatCode="0.00E+00">
                  <c:v>-1072.26</c:v>
                </c:pt>
                <c:pt idx="42892" formatCode="0.00E+00">
                  <c:v>-1081.05</c:v>
                </c:pt>
                <c:pt idx="42893" formatCode="0.00E+00">
                  <c:v>-1089.6199999999999</c:v>
                </c:pt>
                <c:pt idx="42894" formatCode="0.00E+00">
                  <c:v>-1097.97</c:v>
                </c:pt>
                <c:pt idx="42895" formatCode="0.00E+00">
                  <c:v>-1106.08</c:v>
                </c:pt>
                <c:pt idx="42896" formatCode="0.00E+00">
                  <c:v>-1113.98</c:v>
                </c:pt>
                <c:pt idx="42897" formatCode="0.00E+00">
                  <c:v>-1121.6400000000001</c:v>
                </c:pt>
                <c:pt idx="42898" formatCode="0.00E+00">
                  <c:v>-1129.07</c:v>
                </c:pt>
                <c:pt idx="42899" formatCode="0.00E+00">
                  <c:v>-1136.28</c:v>
                </c:pt>
                <c:pt idx="42900" formatCode="0.00E+00">
                  <c:v>-1143.25</c:v>
                </c:pt>
                <c:pt idx="42901" formatCode="0.00E+00">
                  <c:v>-1149.98</c:v>
                </c:pt>
                <c:pt idx="42902" formatCode="0.00E+00">
                  <c:v>-1156.48</c:v>
                </c:pt>
                <c:pt idx="42903" formatCode="0.00E+00">
                  <c:v>-1162.75</c:v>
                </c:pt>
                <c:pt idx="42904" formatCode="0.00E+00">
                  <c:v>-1168.77</c:v>
                </c:pt>
                <c:pt idx="42905" formatCode="0.00E+00">
                  <c:v>-1174.56</c:v>
                </c:pt>
                <c:pt idx="42906" formatCode="0.00E+00">
                  <c:v>-1180.1099999999999</c:v>
                </c:pt>
                <c:pt idx="42907" formatCode="0.00E+00">
                  <c:v>-1185.4100000000001</c:v>
                </c:pt>
                <c:pt idx="42908" formatCode="0.00E+00">
                  <c:v>-1190.48</c:v>
                </c:pt>
                <c:pt idx="42909" formatCode="0.00E+00">
                  <c:v>-1195.3</c:v>
                </c:pt>
                <c:pt idx="42910" formatCode="0.00E+00">
                  <c:v>-1199.8699999999999</c:v>
                </c:pt>
                <c:pt idx="42911" formatCode="0.00E+00">
                  <c:v>-1204.2</c:v>
                </c:pt>
                <c:pt idx="42912" formatCode="0.00E+00">
                  <c:v>-1208.29</c:v>
                </c:pt>
                <c:pt idx="42913" formatCode="0.00E+00">
                  <c:v>-1212.1300000000001</c:v>
                </c:pt>
                <c:pt idx="42914" formatCode="0.00E+00">
                  <c:v>-1215.72</c:v>
                </c:pt>
                <c:pt idx="42915" formatCode="0.00E+00">
                  <c:v>-1219.07</c:v>
                </c:pt>
                <c:pt idx="42916" formatCode="0.00E+00">
                  <c:v>-1222.17</c:v>
                </c:pt>
                <c:pt idx="42917" formatCode="0.00E+00">
                  <c:v>-1225.01</c:v>
                </c:pt>
                <c:pt idx="42918" formatCode="0.00E+00">
                  <c:v>-1227.6099999999999</c:v>
                </c:pt>
                <c:pt idx="42919" formatCode="0.00E+00">
                  <c:v>-1229.96</c:v>
                </c:pt>
                <c:pt idx="42920" formatCode="0.00E+00">
                  <c:v>-1232.06</c:v>
                </c:pt>
                <c:pt idx="42921" formatCode="0.00E+00">
                  <c:v>-1233.9100000000001</c:v>
                </c:pt>
                <c:pt idx="42922" formatCode="0.00E+00">
                  <c:v>-1235.51</c:v>
                </c:pt>
                <c:pt idx="42923" formatCode="0.00E+00">
                  <c:v>-1236.8499999999999</c:v>
                </c:pt>
                <c:pt idx="42924" formatCode="0.00E+00">
                  <c:v>-1237.95</c:v>
                </c:pt>
                <c:pt idx="42925" formatCode="0.00E+00">
                  <c:v>-1238.79</c:v>
                </c:pt>
                <c:pt idx="42926" formatCode="0.00E+00">
                  <c:v>-1239.3900000000001</c:v>
                </c:pt>
                <c:pt idx="42927" formatCode="0.00E+00">
                  <c:v>-1239.73</c:v>
                </c:pt>
                <c:pt idx="42928" formatCode="0.00E+00">
                  <c:v>-1239.82</c:v>
                </c:pt>
                <c:pt idx="42929" formatCode="0.00E+00">
                  <c:v>-1239.6600000000001</c:v>
                </c:pt>
                <c:pt idx="42930" formatCode="0.00E+00">
                  <c:v>-1239.25</c:v>
                </c:pt>
                <c:pt idx="42931" formatCode="0.00E+00">
                  <c:v>-1238.58</c:v>
                </c:pt>
                <c:pt idx="42932" formatCode="0.00E+00">
                  <c:v>-1237.67</c:v>
                </c:pt>
                <c:pt idx="42933" formatCode="0.00E+00">
                  <c:v>-1236.5</c:v>
                </c:pt>
                <c:pt idx="42934" formatCode="0.00E+00">
                  <c:v>-1235.0899999999999</c:v>
                </c:pt>
                <c:pt idx="42935" formatCode="0.00E+00">
                  <c:v>-1233.43</c:v>
                </c:pt>
                <c:pt idx="42936" formatCode="0.00E+00">
                  <c:v>-1231.51</c:v>
                </c:pt>
                <c:pt idx="42937" formatCode="0.00E+00">
                  <c:v>-1229.3499999999999</c:v>
                </c:pt>
                <c:pt idx="42938" formatCode="0.00E+00">
                  <c:v>-1226.94</c:v>
                </c:pt>
                <c:pt idx="42939" formatCode="0.00E+00">
                  <c:v>-1224.28</c:v>
                </c:pt>
                <c:pt idx="42940" formatCode="0.00E+00">
                  <c:v>-1221.3699999999999</c:v>
                </c:pt>
                <c:pt idx="42941" formatCode="0.00E+00">
                  <c:v>-1218.22</c:v>
                </c:pt>
                <c:pt idx="42942" formatCode="0.00E+00">
                  <c:v>-1214.82</c:v>
                </c:pt>
                <c:pt idx="42943" formatCode="0.00E+00">
                  <c:v>-1211.17</c:v>
                </c:pt>
                <c:pt idx="42944" formatCode="0.00E+00">
                  <c:v>-1207.29</c:v>
                </c:pt>
                <c:pt idx="42945" formatCode="0.00E+00">
                  <c:v>-1203.1500000000001</c:v>
                </c:pt>
                <c:pt idx="42946" formatCode="0.00E+00">
                  <c:v>-1198.78</c:v>
                </c:pt>
                <c:pt idx="42947" formatCode="0.00E+00">
                  <c:v>-1194.1600000000001</c:v>
                </c:pt>
                <c:pt idx="42948" formatCode="0.00E+00">
                  <c:v>-1189.31</c:v>
                </c:pt>
                <c:pt idx="42949" formatCode="0.00E+00">
                  <c:v>-1184.21</c:v>
                </c:pt>
                <c:pt idx="42950" formatCode="0.00E+00">
                  <c:v>-1178.8800000000001</c:v>
                </c:pt>
                <c:pt idx="42951" formatCode="0.00E+00">
                  <c:v>-1173.31</c:v>
                </c:pt>
                <c:pt idx="42952" formatCode="0.00E+00">
                  <c:v>-1167.5</c:v>
                </c:pt>
                <c:pt idx="42953" formatCode="0.00E+00">
                  <c:v>-1161.46</c:v>
                </c:pt>
                <c:pt idx="42954" formatCode="0.00E+00">
                  <c:v>-1155.19</c:v>
                </c:pt>
                <c:pt idx="42955" formatCode="0.00E+00">
                  <c:v>-1148.68</c:v>
                </c:pt>
                <c:pt idx="42956" formatCode="0.00E+00">
                  <c:v>-1141.94</c:v>
                </c:pt>
                <c:pt idx="42957" formatCode="0.00E+00">
                  <c:v>-1134.98</c:v>
                </c:pt>
                <c:pt idx="42958" formatCode="0.00E+00">
                  <c:v>-1127.78</c:v>
                </c:pt>
                <c:pt idx="42959" formatCode="0.00E+00">
                  <c:v>-1120.3599999999999</c:v>
                </c:pt>
                <c:pt idx="42960" formatCode="0.00E+00">
                  <c:v>-1112.72</c:v>
                </c:pt>
                <c:pt idx="42961" formatCode="0.00E+00">
                  <c:v>-1104.8499999999999</c:v>
                </c:pt>
                <c:pt idx="42962" formatCode="0.00E+00">
                  <c:v>-1096.76</c:v>
                </c:pt>
                <c:pt idx="42963" formatCode="0.00E+00">
                  <c:v>-1088.45</c:v>
                </c:pt>
                <c:pt idx="42964" formatCode="0.00E+00">
                  <c:v>-1079.93</c:v>
                </c:pt>
                <c:pt idx="42965" formatCode="0.00E+00">
                  <c:v>-1071.18</c:v>
                </c:pt>
                <c:pt idx="42966" formatCode="0.00E+00">
                  <c:v>-1062.23</c:v>
                </c:pt>
                <c:pt idx="42967" formatCode="0.00E+00">
                  <c:v>-1053.06</c:v>
                </c:pt>
                <c:pt idx="42968" formatCode="0.00E+00">
                  <c:v>-1043.68</c:v>
                </c:pt>
                <c:pt idx="42969" formatCode="0.00E+00">
                  <c:v>-1034.0899999999999</c:v>
                </c:pt>
                <c:pt idx="42970" formatCode="0.00E+00">
                  <c:v>-1024.3</c:v>
                </c:pt>
                <c:pt idx="42971" formatCode="0.00E+00">
                  <c:v>-1014.3</c:v>
                </c:pt>
                <c:pt idx="42972" formatCode="0.00E+00">
                  <c:v>-1004.1</c:v>
                </c:pt>
                <c:pt idx="42973">
                  <c:v>-993.702</c:v>
                </c:pt>
                <c:pt idx="42974">
                  <c:v>-983.10500000000002</c:v>
                </c:pt>
                <c:pt idx="42975">
                  <c:v>-972.31200000000001</c:v>
                </c:pt>
                <c:pt idx="42976">
                  <c:v>-961.32500000000005</c:v>
                </c:pt>
                <c:pt idx="42977">
                  <c:v>-950.14700000000005</c:v>
                </c:pt>
                <c:pt idx="42978">
                  <c:v>-938.78099999999995</c:v>
                </c:pt>
                <c:pt idx="42979">
                  <c:v>-927.22799999999995</c:v>
                </c:pt>
                <c:pt idx="42980">
                  <c:v>-915.49099999999999</c:v>
                </c:pt>
                <c:pt idx="42981">
                  <c:v>-903.57299999999998</c:v>
                </c:pt>
                <c:pt idx="42982">
                  <c:v>-891.476</c:v>
                </c:pt>
                <c:pt idx="42983">
                  <c:v>-879.202</c:v>
                </c:pt>
                <c:pt idx="42984">
                  <c:v>-866.75400000000002</c:v>
                </c:pt>
                <c:pt idx="42985">
                  <c:v>-854.13499999999999</c:v>
                </c:pt>
                <c:pt idx="42986">
                  <c:v>-841.346</c:v>
                </c:pt>
                <c:pt idx="42987">
                  <c:v>-828.39200000000005</c:v>
                </c:pt>
                <c:pt idx="42988">
                  <c:v>-815.27499999999998</c:v>
                </c:pt>
                <c:pt idx="42989">
                  <c:v>-801.99599999999998</c:v>
                </c:pt>
                <c:pt idx="42990">
                  <c:v>-788.56</c:v>
                </c:pt>
                <c:pt idx="42991">
                  <c:v>-774.96799999999996</c:v>
                </c:pt>
                <c:pt idx="42992">
                  <c:v>-761.22400000000005</c:v>
                </c:pt>
                <c:pt idx="42993">
                  <c:v>-747.33100000000002</c:v>
                </c:pt>
                <c:pt idx="42994">
                  <c:v>-733.29</c:v>
                </c:pt>
                <c:pt idx="42995">
                  <c:v>-719.10599999999999</c:v>
                </c:pt>
                <c:pt idx="42996">
                  <c:v>-704.78099999999995</c:v>
                </c:pt>
                <c:pt idx="42997">
                  <c:v>-690.31799999999998</c:v>
                </c:pt>
                <c:pt idx="42998">
                  <c:v>-675.72</c:v>
                </c:pt>
                <c:pt idx="42999">
                  <c:v>-660.99099999999999</c:v>
                </c:pt>
                <c:pt idx="43000">
                  <c:v>-646.13199999999995</c:v>
                </c:pt>
                <c:pt idx="43001">
                  <c:v>-631.14700000000005</c:v>
                </c:pt>
                <c:pt idx="43002">
                  <c:v>-616.04</c:v>
                </c:pt>
                <c:pt idx="43003">
                  <c:v>-600.81299999999999</c:v>
                </c:pt>
                <c:pt idx="43004">
                  <c:v>-585.46900000000005</c:v>
                </c:pt>
                <c:pt idx="43005">
                  <c:v>-570.01199999999994</c:v>
                </c:pt>
                <c:pt idx="43006">
                  <c:v>-554.44500000000005</c:v>
                </c:pt>
                <c:pt idx="43007">
                  <c:v>-538.77099999999996</c:v>
                </c:pt>
                <c:pt idx="43008">
                  <c:v>-522.99300000000005</c:v>
                </c:pt>
                <c:pt idx="43009">
                  <c:v>-507.11399999999998</c:v>
                </c:pt>
                <c:pt idx="43010">
                  <c:v>-491.13799999999998</c:v>
                </c:pt>
                <c:pt idx="43011">
                  <c:v>-475.06799999999998</c:v>
                </c:pt>
                <c:pt idx="43012">
                  <c:v>-458.90800000000002</c:v>
                </c:pt>
                <c:pt idx="43013">
                  <c:v>-442.65899999999999</c:v>
                </c:pt>
                <c:pt idx="43014">
                  <c:v>-426.327</c:v>
                </c:pt>
                <c:pt idx="43015">
                  <c:v>-409.91399999999999</c:v>
                </c:pt>
                <c:pt idx="43016">
                  <c:v>-393.423</c:v>
                </c:pt>
                <c:pt idx="43017">
                  <c:v>-376.858</c:v>
                </c:pt>
                <c:pt idx="43018">
                  <c:v>-360.22300000000001</c:v>
                </c:pt>
                <c:pt idx="43019">
                  <c:v>-343.52</c:v>
                </c:pt>
                <c:pt idx="43020">
                  <c:v>-326.75400000000002</c:v>
                </c:pt>
                <c:pt idx="43021">
                  <c:v>-309.92700000000002</c:v>
                </c:pt>
                <c:pt idx="43022">
                  <c:v>-293.04300000000001</c:v>
                </c:pt>
                <c:pt idx="43023">
                  <c:v>-276.10500000000002</c:v>
                </c:pt>
                <c:pt idx="43024">
                  <c:v>-259.11700000000002</c:v>
                </c:pt>
                <c:pt idx="43025">
                  <c:v>-242.083</c:v>
                </c:pt>
                <c:pt idx="43026">
                  <c:v>-225.005</c:v>
                </c:pt>
                <c:pt idx="43027">
                  <c:v>-207.887</c:v>
                </c:pt>
                <c:pt idx="43028">
                  <c:v>-190.73400000000001</c:v>
                </c:pt>
                <c:pt idx="43029">
                  <c:v>-173.547</c:v>
                </c:pt>
                <c:pt idx="43030">
                  <c:v>-156.33099999999999</c:v>
                </c:pt>
                <c:pt idx="43031">
                  <c:v>-139.09</c:v>
                </c:pt>
                <c:pt idx="43032">
                  <c:v>-121.82599999999999</c:v>
                </c:pt>
                <c:pt idx="43033">
                  <c:v>-104.544</c:v>
                </c:pt>
                <c:pt idx="43034">
                  <c:v>-87.245800000000003</c:v>
                </c:pt>
                <c:pt idx="43035">
                  <c:v>-69.936300000000003</c:v>
                </c:pt>
                <c:pt idx="43036">
                  <c:v>-52.618499999999997</c:v>
                </c:pt>
                <c:pt idx="43037">
                  <c:v>-35.295999999999999</c:v>
                </c:pt>
                <c:pt idx="43038">
                  <c:v>-17.972300000000001</c:v>
                </c:pt>
                <c:pt idx="43039">
                  <c:v>-0.65095999999999998</c:v>
                </c:pt>
                <c:pt idx="43040">
                  <c:v>16.6646</c:v>
                </c:pt>
                <c:pt idx="43041">
                  <c:v>33.970799999999997</c:v>
                </c:pt>
                <c:pt idx="43042">
                  <c:v>51.264200000000002</c:v>
                </c:pt>
                <c:pt idx="43043">
                  <c:v>68.541300000000007</c:v>
                </c:pt>
                <c:pt idx="43044">
                  <c:v>85.798500000000004</c:v>
                </c:pt>
                <c:pt idx="43045">
                  <c:v>103.032</c:v>
                </c:pt>
                <c:pt idx="43046">
                  <c:v>120.24</c:v>
                </c:pt>
                <c:pt idx="43047">
                  <c:v>137.416</c:v>
                </c:pt>
                <c:pt idx="43048">
                  <c:v>154.559</c:v>
                </c:pt>
                <c:pt idx="43049">
                  <c:v>171.66499999999999</c:v>
                </c:pt>
                <c:pt idx="43050">
                  <c:v>188.73</c:v>
                </c:pt>
                <c:pt idx="43051">
                  <c:v>205.75200000000001</c:v>
                </c:pt>
                <c:pt idx="43052">
                  <c:v>222.72499999999999</c:v>
                </c:pt>
                <c:pt idx="43053">
                  <c:v>239.648</c:v>
                </c:pt>
                <c:pt idx="43054">
                  <c:v>256.51600000000002</c:v>
                </c:pt>
                <c:pt idx="43055">
                  <c:v>273.32600000000002</c:v>
                </c:pt>
                <c:pt idx="43056">
                  <c:v>290.07499999999999</c:v>
                </c:pt>
                <c:pt idx="43057">
                  <c:v>306.76</c:v>
                </c:pt>
                <c:pt idx="43058">
                  <c:v>323.37700000000001</c:v>
                </c:pt>
                <c:pt idx="43059">
                  <c:v>339.92200000000003</c:v>
                </c:pt>
                <c:pt idx="43060">
                  <c:v>356.39299999999997</c:v>
                </c:pt>
                <c:pt idx="43061">
                  <c:v>372.786</c:v>
                </c:pt>
                <c:pt idx="43062">
                  <c:v>389.09800000000001</c:v>
                </c:pt>
                <c:pt idx="43063">
                  <c:v>405.32499999999999</c:v>
                </c:pt>
                <c:pt idx="43064">
                  <c:v>421.46499999999997</c:v>
                </c:pt>
                <c:pt idx="43065">
                  <c:v>437.51299999999998</c:v>
                </c:pt>
                <c:pt idx="43066">
                  <c:v>453.46800000000002</c:v>
                </c:pt>
                <c:pt idx="43067">
                  <c:v>469.32499999999999</c:v>
                </c:pt>
                <c:pt idx="43068">
                  <c:v>485.08100000000002</c:v>
                </c:pt>
                <c:pt idx="43069">
                  <c:v>500.73399999999998</c:v>
                </c:pt>
                <c:pt idx="43070">
                  <c:v>516.28</c:v>
                </c:pt>
                <c:pt idx="43071">
                  <c:v>531.71600000000001</c:v>
                </c:pt>
                <c:pt idx="43072">
                  <c:v>547.03800000000001</c:v>
                </c:pt>
                <c:pt idx="43073">
                  <c:v>562.245</c:v>
                </c:pt>
                <c:pt idx="43074">
                  <c:v>577.33199999999999</c:v>
                </c:pt>
                <c:pt idx="43075">
                  <c:v>592.298</c:v>
                </c:pt>
                <c:pt idx="43076">
                  <c:v>607.13800000000003</c:v>
                </c:pt>
                <c:pt idx="43077">
                  <c:v>621.85</c:v>
                </c:pt>
                <c:pt idx="43078">
                  <c:v>636.42999999999995</c:v>
                </c:pt>
                <c:pt idx="43079">
                  <c:v>650.87699999999995</c:v>
                </c:pt>
                <c:pt idx="43080">
                  <c:v>665.18700000000001</c:v>
                </c:pt>
                <c:pt idx="43081">
                  <c:v>679.35699999999997</c:v>
                </c:pt>
                <c:pt idx="43082">
                  <c:v>693.38499999999999</c:v>
                </c:pt>
                <c:pt idx="43083">
                  <c:v>707.26700000000005</c:v>
                </c:pt>
                <c:pt idx="43084">
                  <c:v>721.00099999999998</c:v>
                </c:pt>
                <c:pt idx="43085">
                  <c:v>734.58399999999995</c:v>
                </c:pt>
                <c:pt idx="43086">
                  <c:v>748.01400000000001</c:v>
                </c:pt>
                <c:pt idx="43087">
                  <c:v>761.28800000000001</c:v>
                </c:pt>
                <c:pt idx="43088">
                  <c:v>774.40200000000004</c:v>
                </c:pt>
                <c:pt idx="43089">
                  <c:v>787.35500000000002</c:v>
                </c:pt>
                <c:pt idx="43090">
                  <c:v>800.14400000000001</c:v>
                </c:pt>
                <c:pt idx="43091">
                  <c:v>812.76700000000005</c:v>
                </c:pt>
                <c:pt idx="43092">
                  <c:v>825.22</c:v>
                </c:pt>
                <c:pt idx="43093">
                  <c:v>837.50199999999995</c:v>
                </c:pt>
                <c:pt idx="43094">
                  <c:v>849.61</c:v>
                </c:pt>
                <c:pt idx="43095">
                  <c:v>861.54200000000003</c:v>
                </c:pt>
                <c:pt idx="43096">
                  <c:v>873.29499999999996</c:v>
                </c:pt>
                <c:pt idx="43097">
                  <c:v>884.86599999999999</c:v>
                </c:pt>
                <c:pt idx="43098">
                  <c:v>896.255</c:v>
                </c:pt>
                <c:pt idx="43099">
                  <c:v>907.45799999999997</c:v>
                </c:pt>
                <c:pt idx="43100">
                  <c:v>918.47299999999996</c:v>
                </c:pt>
                <c:pt idx="43101">
                  <c:v>929.298</c:v>
                </c:pt>
                <c:pt idx="43102">
                  <c:v>939.93100000000004</c:v>
                </c:pt>
                <c:pt idx="43103">
                  <c:v>950.37</c:v>
                </c:pt>
                <c:pt idx="43104">
                  <c:v>960.61300000000006</c:v>
                </c:pt>
                <c:pt idx="43105">
                  <c:v>970.65700000000004</c:v>
                </c:pt>
                <c:pt idx="43106">
                  <c:v>980.50099999999998</c:v>
                </c:pt>
                <c:pt idx="43107">
                  <c:v>990.14300000000003</c:v>
                </c:pt>
                <c:pt idx="43108">
                  <c:v>999.58199999999999</c:v>
                </c:pt>
                <c:pt idx="43109" formatCode="0.00E+00">
                  <c:v>1008.81</c:v>
                </c:pt>
                <c:pt idx="43110" formatCode="0.00E+00">
                  <c:v>1017.84</c:v>
                </c:pt>
                <c:pt idx="43111" formatCode="0.00E+00">
                  <c:v>1026.6500000000001</c:v>
                </c:pt>
                <c:pt idx="43112" formatCode="0.00E+00">
                  <c:v>1035.26</c:v>
                </c:pt>
                <c:pt idx="43113" formatCode="0.00E+00">
                  <c:v>1043.6500000000001</c:v>
                </c:pt>
                <c:pt idx="43114" formatCode="0.00E+00">
                  <c:v>1051.83</c:v>
                </c:pt>
                <c:pt idx="43115" formatCode="0.00E+00">
                  <c:v>1059.79</c:v>
                </c:pt>
                <c:pt idx="43116" formatCode="0.00E+00">
                  <c:v>1067.53</c:v>
                </c:pt>
                <c:pt idx="43117" formatCode="0.00E+00">
                  <c:v>1075.05</c:v>
                </c:pt>
                <c:pt idx="43118" formatCode="0.00E+00">
                  <c:v>1082.3599999999999</c:v>
                </c:pt>
                <c:pt idx="43119" formatCode="0.00E+00">
                  <c:v>1089.44</c:v>
                </c:pt>
                <c:pt idx="43120" formatCode="0.00E+00">
                  <c:v>1096.3</c:v>
                </c:pt>
                <c:pt idx="43121" formatCode="0.00E+00">
                  <c:v>1102.93</c:v>
                </c:pt>
                <c:pt idx="43122" formatCode="0.00E+00">
                  <c:v>1109.3399999999999</c:v>
                </c:pt>
                <c:pt idx="43123" formatCode="0.00E+00">
                  <c:v>1115.52</c:v>
                </c:pt>
                <c:pt idx="43124" formatCode="0.00E+00">
                  <c:v>1121.48</c:v>
                </c:pt>
                <c:pt idx="43125" formatCode="0.00E+00">
                  <c:v>1127.2</c:v>
                </c:pt>
                <c:pt idx="43126" formatCode="0.00E+00">
                  <c:v>1132.69</c:v>
                </c:pt>
                <c:pt idx="43127" formatCode="0.00E+00">
                  <c:v>1137.95</c:v>
                </c:pt>
                <c:pt idx="43128" formatCode="0.00E+00">
                  <c:v>1142.98</c:v>
                </c:pt>
                <c:pt idx="43129" formatCode="0.00E+00">
                  <c:v>1147.78</c:v>
                </c:pt>
                <c:pt idx="43130" formatCode="0.00E+00">
                  <c:v>1152.3399999999999</c:v>
                </c:pt>
                <c:pt idx="43131" formatCode="0.00E+00">
                  <c:v>1156.67</c:v>
                </c:pt>
                <c:pt idx="43132" formatCode="0.00E+00">
                  <c:v>1160.76</c:v>
                </c:pt>
                <c:pt idx="43133" formatCode="0.00E+00">
                  <c:v>1164.6099999999999</c:v>
                </c:pt>
                <c:pt idx="43134" formatCode="0.00E+00">
                  <c:v>1168.23</c:v>
                </c:pt>
                <c:pt idx="43135" formatCode="0.00E+00">
                  <c:v>1171.6099999999999</c:v>
                </c:pt>
                <c:pt idx="43136" formatCode="0.00E+00">
                  <c:v>1174.75</c:v>
                </c:pt>
                <c:pt idx="43137" formatCode="0.00E+00">
                  <c:v>1177.6500000000001</c:v>
                </c:pt>
                <c:pt idx="43138" formatCode="0.00E+00">
                  <c:v>1180.31</c:v>
                </c:pt>
                <c:pt idx="43139" formatCode="0.00E+00">
                  <c:v>1182.73</c:v>
                </c:pt>
                <c:pt idx="43140" formatCode="0.00E+00">
                  <c:v>1184.9100000000001</c:v>
                </c:pt>
                <c:pt idx="43141" formatCode="0.00E+00">
                  <c:v>1186.8499999999999</c:v>
                </c:pt>
                <c:pt idx="43142" formatCode="0.00E+00">
                  <c:v>1188.55</c:v>
                </c:pt>
                <c:pt idx="43143" formatCode="0.00E+00">
                  <c:v>1190</c:v>
                </c:pt>
                <c:pt idx="43144" formatCode="0.00E+00">
                  <c:v>1191.22</c:v>
                </c:pt>
                <c:pt idx="43145" formatCode="0.00E+00">
                  <c:v>1192.19</c:v>
                </c:pt>
                <c:pt idx="43146" formatCode="0.00E+00">
                  <c:v>1192.92</c:v>
                </c:pt>
                <c:pt idx="43147" formatCode="0.00E+00">
                  <c:v>1193.4100000000001</c:v>
                </c:pt>
                <c:pt idx="43148" formatCode="0.00E+00">
                  <c:v>1193.6600000000001</c:v>
                </c:pt>
                <c:pt idx="43149" formatCode="0.00E+00">
                  <c:v>1193.6600000000001</c:v>
                </c:pt>
                <c:pt idx="43150" formatCode="0.00E+00">
                  <c:v>1193.43</c:v>
                </c:pt>
                <c:pt idx="43151" formatCode="0.00E+00">
                  <c:v>1192.95</c:v>
                </c:pt>
                <c:pt idx="43152" formatCode="0.00E+00">
                  <c:v>1192.23</c:v>
                </c:pt>
                <c:pt idx="43153" formatCode="0.00E+00">
                  <c:v>1191.27</c:v>
                </c:pt>
                <c:pt idx="43154" formatCode="0.00E+00">
                  <c:v>1190.06</c:v>
                </c:pt>
                <c:pt idx="43155" formatCode="0.00E+00">
                  <c:v>1188.6199999999999</c:v>
                </c:pt>
                <c:pt idx="43156" formatCode="0.00E+00">
                  <c:v>1186.93</c:v>
                </c:pt>
                <c:pt idx="43157" formatCode="0.00E+00">
                  <c:v>1185.01</c:v>
                </c:pt>
                <c:pt idx="43158" formatCode="0.00E+00">
                  <c:v>1182.8499999999999</c:v>
                </c:pt>
                <c:pt idx="43159" formatCode="0.00E+00">
                  <c:v>1180.44</c:v>
                </c:pt>
                <c:pt idx="43160" formatCode="0.00E+00">
                  <c:v>1177.8</c:v>
                </c:pt>
                <c:pt idx="43161" formatCode="0.00E+00">
                  <c:v>1174.92</c:v>
                </c:pt>
                <c:pt idx="43162" formatCode="0.00E+00">
                  <c:v>1171.81</c:v>
                </c:pt>
                <c:pt idx="43163" formatCode="0.00E+00">
                  <c:v>1168.46</c:v>
                </c:pt>
                <c:pt idx="43164" formatCode="0.00E+00">
                  <c:v>1164.8699999999999</c:v>
                </c:pt>
                <c:pt idx="43165" formatCode="0.00E+00">
                  <c:v>1161.04</c:v>
                </c:pt>
                <c:pt idx="43166" formatCode="0.00E+00">
                  <c:v>1156.99</c:v>
                </c:pt>
                <c:pt idx="43167" formatCode="0.00E+00">
                  <c:v>1152.7</c:v>
                </c:pt>
                <c:pt idx="43168" formatCode="0.00E+00">
                  <c:v>1148.17</c:v>
                </c:pt>
                <c:pt idx="43169" formatCode="0.00E+00">
                  <c:v>1143.42</c:v>
                </c:pt>
                <c:pt idx="43170" formatCode="0.00E+00">
                  <c:v>1138.44</c:v>
                </c:pt>
                <c:pt idx="43171" formatCode="0.00E+00">
                  <c:v>1133.22</c:v>
                </c:pt>
                <c:pt idx="43172" formatCode="0.00E+00">
                  <c:v>1127.78</c:v>
                </c:pt>
                <c:pt idx="43173" formatCode="0.00E+00">
                  <c:v>1122.1199999999999</c:v>
                </c:pt>
                <c:pt idx="43174" formatCode="0.00E+00">
                  <c:v>1116.22</c:v>
                </c:pt>
                <c:pt idx="43175" formatCode="0.00E+00">
                  <c:v>1110.1099999999999</c:v>
                </c:pt>
                <c:pt idx="43176" formatCode="0.00E+00">
                  <c:v>1103.77</c:v>
                </c:pt>
                <c:pt idx="43177" formatCode="0.00E+00">
                  <c:v>1097.2</c:v>
                </c:pt>
                <c:pt idx="43178" formatCode="0.00E+00">
                  <c:v>1090.42</c:v>
                </c:pt>
                <c:pt idx="43179" formatCode="0.00E+00">
                  <c:v>1083.42</c:v>
                </c:pt>
                <c:pt idx="43180" formatCode="0.00E+00">
                  <c:v>1076.2</c:v>
                </c:pt>
                <c:pt idx="43181" formatCode="0.00E+00">
                  <c:v>1068.77</c:v>
                </c:pt>
                <c:pt idx="43182" formatCode="0.00E+00">
                  <c:v>1061.1199999999999</c:v>
                </c:pt>
                <c:pt idx="43183" formatCode="0.00E+00">
                  <c:v>1053.26</c:v>
                </c:pt>
                <c:pt idx="43184" formatCode="0.00E+00">
                  <c:v>1045.19</c:v>
                </c:pt>
                <c:pt idx="43185" formatCode="0.00E+00">
                  <c:v>1036.9100000000001</c:v>
                </c:pt>
                <c:pt idx="43186" formatCode="0.00E+00">
                  <c:v>1028.43</c:v>
                </c:pt>
                <c:pt idx="43187" formatCode="0.00E+00">
                  <c:v>1019.73</c:v>
                </c:pt>
                <c:pt idx="43188" formatCode="0.00E+00">
                  <c:v>1010.84</c:v>
                </c:pt>
                <c:pt idx="43189" formatCode="0.00E+00">
                  <c:v>1001.74</c:v>
                </c:pt>
                <c:pt idx="43190">
                  <c:v>992.44200000000001</c:v>
                </c:pt>
                <c:pt idx="43191">
                  <c:v>982.947</c:v>
                </c:pt>
                <c:pt idx="43192">
                  <c:v>973.255</c:v>
                </c:pt>
                <c:pt idx="43193">
                  <c:v>963.36900000000003</c:v>
                </c:pt>
                <c:pt idx="43194">
                  <c:v>953.29100000000005</c:v>
                </c:pt>
                <c:pt idx="43195">
                  <c:v>943.024</c:v>
                </c:pt>
                <c:pt idx="43196">
                  <c:v>932.56899999999996</c:v>
                </c:pt>
                <c:pt idx="43197">
                  <c:v>921.928</c:v>
                </c:pt>
                <c:pt idx="43198">
                  <c:v>911.10500000000002</c:v>
                </c:pt>
                <c:pt idx="43199">
                  <c:v>900.1</c:v>
                </c:pt>
                <c:pt idx="43200">
                  <c:v>888.91700000000003</c:v>
                </c:pt>
                <c:pt idx="43201">
                  <c:v>877.55700000000002</c:v>
                </c:pt>
                <c:pt idx="43202">
                  <c:v>866.024</c:v>
                </c:pt>
                <c:pt idx="43203">
                  <c:v>854.31899999999996</c:v>
                </c:pt>
                <c:pt idx="43204">
                  <c:v>842.44399999999996</c:v>
                </c:pt>
                <c:pt idx="43205">
                  <c:v>830.40300000000002</c:v>
                </c:pt>
                <c:pt idx="43206">
                  <c:v>818.19799999999998</c:v>
                </c:pt>
                <c:pt idx="43207">
                  <c:v>805.83100000000002</c:v>
                </c:pt>
                <c:pt idx="43208">
                  <c:v>793.30600000000004</c:v>
                </c:pt>
                <c:pt idx="43209">
                  <c:v>780.62300000000005</c:v>
                </c:pt>
                <c:pt idx="43210">
                  <c:v>767.78700000000003</c:v>
                </c:pt>
                <c:pt idx="43211">
                  <c:v>754.8</c:v>
                </c:pt>
                <c:pt idx="43212">
                  <c:v>741.66399999999999</c:v>
                </c:pt>
                <c:pt idx="43213">
                  <c:v>728.38199999999995</c:v>
                </c:pt>
                <c:pt idx="43214">
                  <c:v>714.95699999999999</c:v>
                </c:pt>
                <c:pt idx="43215">
                  <c:v>701.39200000000005</c:v>
                </c:pt>
                <c:pt idx="43216">
                  <c:v>687.68899999999996</c:v>
                </c:pt>
                <c:pt idx="43217">
                  <c:v>673.85199999999998</c:v>
                </c:pt>
                <c:pt idx="43218">
                  <c:v>659.88300000000004</c:v>
                </c:pt>
                <c:pt idx="43219">
                  <c:v>645.78499999999997</c:v>
                </c:pt>
                <c:pt idx="43220">
                  <c:v>631.56100000000004</c:v>
                </c:pt>
                <c:pt idx="43221">
                  <c:v>617.21299999999997</c:v>
                </c:pt>
                <c:pt idx="43222">
                  <c:v>602.74599999999998</c:v>
                </c:pt>
                <c:pt idx="43223">
                  <c:v>588.16099999999994</c:v>
                </c:pt>
                <c:pt idx="43224">
                  <c:v>573.46199999999999</c:v>
                </c:pt>
                <c:pt idx="43225">
                  <c:v>558.65200000000004</c:v>
                </c:pt>
                <c:pt idx="43226">
                  <c:v>543.73400000000004</c:v>
                </c:pt>
                <c:pt idx="43227">
                  <c:v>528.71100000000001</c:v>
                </c:pt>
                <c:pt idx="43228">
                  <c:v>513.58600000000001</c:v>
                </c:pt>
                <c:pt idx="43229">
                  <c:v>498.36200000000002</c:v>
                </c:pt>
                <c:pt idx="43230">
                  <c:v>483.04199999999997</c:v>
                </c:pt>
                <c:pt idx="43231">
                  <c:v>467.62900000000002</c:v>
                </c:pt>
                <c:pt idx="43232">
                  <c:v>452.12700000000001</c:v>
                </c:pt>
                <c:pt idx="43233">
                  <c:v>436.53899999999999</c:v>
                </c:pt>
                <c:pt idx="43234">
                  <c:v>420.86700000000002</c:v>
                </c:pt>
                <c:pt idx="43235">
                  <c:v>405.11599999999999</c:v>
                </c:pt>
                <c:pt idx="43236">
                  <c:v>389.28800000000001</c:v>
                </c:pt>
                <c:pt idx="43237">
                  <c:v>373.38600000000002</c:v>
                </c:pt>
                <c:pt idx="43238">
                  <c:v>357.41399999999999</c:v>
                </c:pt>
                <c:pt idx="43239">
                  <c:v>341.375</c:v>
                </c:pt>
                <c:pt idx="43240">
                  <c:v>325.27300000000002</c:v>
                </c:pt>
                <c:pt idx="43241">
                  <c:v>309.11</c:v>
                </c:pt>
                <c:pt idx="43242">
                  <c:v>292.89</c:v>
                </c:pt>
                <c:pt idx="43243">
                  <c:v>276.61599999999999</c:v>
                </c:pt>
                <c:pt idx="43244">
                  <c:v>260.29199999999997</c:v>
                </c:pt>
                <c:pt idx="43245">
                  <c:v>243.92099999999999</c:v>
                </c:pt>
                <c:pt idx="43246">
                  <c:v>227.506</c:v>
                </c:pt>
                <c:pt idx="43247">
                  <c:v>211.05</c:v>
                </c:pt>
                <c:pt idx="43248">
                  <c:v>194.55699999999999</c:v>
                </c:pt>
                <c:pt idx="43249">
                  <c:v>178.03100000000001</c:v>
                </c:pt>
                <c:pt idx="43250">
                  <c:v>161.47399999999999</c:v>
                </c:pt>
                <c:pt idx="43251">
                  <c:v>144.88999999999999</c:v>
                </c:pt>
                <c:pt idx="43252">
                  <c:v>128.28200000000001</c:v>
                </c:pt>
                <c:pt idx="43253">
                  <c:v>111.654</c:v>
                </c:pt>
                <c:pt idx="43254">
                  <c:v>95.009299999999996</c:v>
                </c:pt>
                <c:pt idx="43255">
                  <c:v>78.350899999999996</c:v>
                </c:pt>
                <c:pt idx="43256">
                  <c:v>61.682400000000001</c:v>
                </c:pt>
                <c:pt idx="43257">
                  <c:v>45.006999999999998</c:v>
                </c:pt>
                <c:pt idx="43258">
                  <c:v>28.328299999999999</c:v>
                </c:pt>
                <c:pt idx="43259">
                  <c:v>11.6496</c:v>
                </c:pt>
                <c:pt idx="43260">
                  <c:v>-5.0257800000000001</c:v>
                </c:pt>
                <c:pt idx="43261">
                  <c:v>-21.694400000000002</c:v>
                </c:pt>
                <c:pt idx="43262">
                  <c:v>-38.352899999999998</c:v>
                </c:pt>
                <c:pt idx="43263">
                  <c:v>-54.997900000000001</c:v>
                </c:pt>
                <c:pt idx="43264">
                  <c:v>-71.626000000000005</c:v>
                </c:pt>
                <c:pt idx="43265">
                  <c:v>-88.233900000000006</c:v>
                </c:pt>
                <c:pt idx="43266">
                  <c:v>-104.818</c:v>
                </c:pt>
                <c:pt idx="43267">
                  <c:v>-121.376</c:v>
                </c:pt>
                <c:pt idx="43268">
                  <c:v>-137.90299999999999</c:v>
                </c:pt>
                <c:pt idx="43269">
                  <c:v>-154.39599999999999</c:v>
                </c:pt>
                <c:pt idx="43270">
                  <c:v>-170.85300000000001</c:v>
                </c:pt>
                <c:pt idx="43271">
                  <c:v>-187.26900000000001</c:v>
                </c:pt>
                <c:pt idx="43272">
                  <c:v>-203.64099999999999</c:v>
                </c:pt>
                <c:pt idx="43273">
                  <c:v>-219.96700000000001</c:v>
                </c:pt>
                <c:pt idx="43274">
                  <c:v>-236.24299999999999</c:v>
                </c:pt>
                <c:pt idx="43275">
                  <c:v>-252.465</c:v>
                </c:pt>
                <c:pt idx="43276">
                  <c:v>-268.63</c:v>
                </c:pt>
                <c:pt idx="43277">
                  <c:v>-284.73500000000001</c:v>
                </c:pt>
                <c:pt idx="43278">
                  <c:v>-300.77699999999999</c:v>
                </c:pt>
                <c:pt idx="43279">
                  <c:v>-316.75299999999999</c:v>
                </c:pt>
                <c:pt idx="43280">
                  <c:v>-332.65899999999999</c:v>
                </c:pt>
                <c:pt idx="43281">
                  <c:v>-348.49200000000002</c:v>
                </c:pt>
                <c:pt idx="43282">
                  <c:v>-364.24799999999999</c:v>
                </c:pt>
                <c:pt idx="43283">
                  <c:v>-379.92599999999999</c:v>
                </c:pt>
                <c:pt idx="43284">
                  <c:v>-395.52100000000002</c:v>
                </c:pt>
                <c:pt idx="43285">
                  <c:v>-411.03100000000001</c:v>
                </c:pt>
                <c:pt idx="43286">
                  <c:v>-426.452</c:v>
                </c:pt>
                <c:pt idx="43287">
                  <c:v>-441.78199999999998</c:v>
                </c:pt>
                <c:pt idx="43288">
                  <c:v>-457.01600000000002</c:v>
                </c:pt>
                <c:pt idx="43289">
                  <c:v>-472.15300000000002</c:v>
                </c:pt>
                <c:pt idx="43290">
                  <c:v>-487.18900000000002</c:v>
                </c:pt>
                <c:pt idx="43291">
                  <c:v>-502.12</c:v>
                </c:pt>
                <c:pt idx="43292">
                  <c:v>-516.94500000000005</c:v>
                </c:pt>
                <c:pt idx="43293">
                  <c:v>-531.66</c:v>
                </c:pt>
                <c:pt idx="43294">
                  <c:v>-546.26300000000003</c:v>
                </c:pt>
                <c:pt idx="43295">
                  <c:v>-560.74900000000002</c:v>
                </c:pt>
                <c:pt idx="43296">
                  <c:v>-575.11699999999996</c:v>
                </c:pt>
                <c:pt idx="43297">
                  <c:v>-589.36300000000006</c:v>
                </c:pt>
                <c:pt idx="43298">
                  <c:v>-603.48500000000001</c:v>
                </c:pt>
                <c:pt idx="43299">
                  <c:v>-617.48</c:v>
                </c:pt>
                <c:pt idx="43300">
                  <c:v>-631.34500000000003</c:v>
                </c:pt>
                <c:pt idx="43301">
                  <c:v>-645.077</c:v>
                </c:pt>
                <c:pt idx="43302">
                  <c:v>-658.67399999999998</c:v>
                </c:pt>
                <c:pt idx="43303">
                  <c:v>-672.13300000000004</c:v>
                </c:pt>
                <c:pt idx="43304">
                  <c:v>-685.45</c:v>
                </c:pt>
                <c:pt idx="43305">
                  <c:v>-698.62400000000002</c:v>
                </c:pt>
                <c:pt idx="43306">
                  <c:v>-711.65200000000004</c:v>
                </c:pt>
                <c:pt idx="43307">
                  <c:v>-724.53200000000004</c:v>
                </c:pt>
                <c:pt idx="43308">
                  <c:v>-737.26</c:v>
                </c:pt>
                <c:pt idx="43309">
                  <c:v>-749.83399999999995</c:v>
                </c:pt>
                <c:pt idx="43310">
                  <c:v>-762.25199999999995</c:v>
                </c:pt>
                <c:pt idx="43311">
                  <c:v>-774.51099999999997</c:v>
                </c:pt>
                <c:pt idx="43312">
                  <c:v>-786.60900000000004</c:v>
                </c:pt>
                <c:pt idx="43313">
                  <c:v>-798.54300000000001</c:v>
                </c:pt>
                <c:pt idx="43314">
                  <c:v>-810.31200000000001</c:v>
                </c:pt>
                <c:pt idx="43315">
                  <c:v>-821.91200000000003</c:v>
                </c:pt>
                <c:pt idx="43316">
                  <c:v>-833.34100000000001</c:v>
                </c:pt>
                <c:pt idx="43317">
                  <c:v>-844.59799999999996</c:v>
                </c:pt>
                <c:pt idx="43318">
                  <c:v>-855.68</c:v>
                </c:pt>
                <c:pt idx="43319">
                  <c:v>-866.58399999999995</c:v>
                </c:pt>
                <c:pt idx="43320">
                  <c:v>-877.30899999999997</c:v>
                </c:pt>
                <c:pt idx="43321">
                  <c:v>-887.85199999999998</c:v>
                </c:pt>
                <c:pt idx="43322">
                  <c:v>-898.21199999999999</c:v>
                </c:pt>
                <c:pt idx="43323">
                  <c:v>-908.38699999999994</c:v>
                </c:pt>
                <c:pt idx="43324">
                  <c:v>-918.37300000000005</c:v>
                </c:pt>
                <c:pt idx="43325">
                  <c:v>-928.17</c:v>
                </c:pt>
                <c:pt idx="43326">
                  <c:v>-937.77599999999995</c:v>
                </c:pt>
                <c:pt idx="43327">
                  <c:v>-947.18799999999999</c:v>
                </c:pt>
                <c:pt idx="43328">
                  <c:v>-956.40499999999997</c:v>
                </c:pt>
                <c:pt idx="43329">
                  <c:v>-965.42499999999995</c:v>
                </c:pt>
                <c:pt idx="43330">
                  <c:v>-974.24599999999998</c:v>
                </c:pt>
                <c:pt idx="43331">
                  <c:v>-982.86699999999996</c:v>
                </c:pt>
                <c:pt idx="43332">
                  <c:v>-991.28599999999994</c:v>
                </c:pt>
                <c:pt idx="43333">
                  <c:v>-999.5</c:v>
                </c:pt>
                <c:pt idx="43334" formatCode="0.00E+00">
                  <c:v>-1007.51</c:v>
                </c:pt>
                <c:pt idx="43335" formatCode="0.00E+00">
                  <c:v>-1015.31</c:v>
                </c:pt>
                <c:pt idx="43336" formatCode="0.00E+00">
                  <c:v>-1022.91</c:v>
                </c:pt>
                <c:pt idx="43337" formatCode="0.00E+00">
                  <c:v>-1030.29</c:v>
                </c:pt>
                <c:pt idx="43338" formatCode="0.00E+00">
                  <c:v>-1037.46</c:v>
                </c:pt>
                <c:pt idx="43339" formatCode="0.00E+00">
                  <c:v>-1044.42</c:v>
                </c:pt>
                <c:pt idx="43340" formatCode="0.00E+00">
                  <c:v>-1051.17</c:v>
                </c:pt>
                <c:pt idx="43341" formatCode="0.00E+00">
                  <c:v>-1057.7</c:v>
                </c:pt>
                <c:pt idx="43342" formatCode="0.00E+00">
                  <c:v>-1064.01</c:v>
                </c:pt>
                <c:pt idx="43343" formatCode="0.00E+00">
                  <c:v>-1070.1099999999999</c:v>
                </c:pt>
                <c:pt idx="43344" formatCode="0.00E+00">
                  <c:v>-1075.98</c:v>
                </c:pt>
                <c:pt idx="43345" formatCode="0.00E+00">
                  <c:v>-1081.6400000000001</c:v>
                </c:pt>
                <c:pt idx="43346" formatCode="0.00E+00">
                  <c:v>-1087.08</c:v>
                </c:pt>
                <c:pt idx="43347" formatCode="0.00E+00">
                  <c:v>-1092.29</c:v>
                </c:pt>
                <c:pt idx="43348" formatCode="0.00E+00">
                  <c:v>-1097.28</c:v>
                </c:pt>
                <c:pt idx="43349" formatCode="0.00E+00">
                  <c:v>-1102.05</c:v>
                </c:pt>
                <c:pt idx="43350" formatCode="0.00E+00">
                  <c:v>-1106.5899999999999</c:v>
                </c:pt>
                <c:pt idx="43351" formatCode="0.00E+00">
                  <c:v>-1110.9000000000001</c:v>
                </c:pt>
                <c:pt idx="43352" formatCode="0.00E+00">
                  <c:v>-1114.99</c:v>
                </c:pt>
                <c:pt idx="43353" formatCode="0.00E+00">
                  <c:v>-1118.8499999999999</c:v>
                </c:pt>
                <c:pt idx="43354" formatCode="0.00E+00">
                  <c:v>-1122.49</c:v>
                </c:pt>
                <c:pt idx="43355" formatCode="0.00E+00">
                  <c:v>-1125.8900000000001</c:v>
                </c:pt>
                <c:pt idx="43356" formatCode="0.00E+00">
                  <c:v>-1129.07</c:v>
                </c:pt>
                <c:pt idx="43357" formatCode="0.00E+00">
                  <c:v>-1132.01</c:v>
                </c:pt>
                <c:pt idx="43358" formatCode="0.00E+00">
                  <c:v>-1134.72</c:v>
                </c:pt>
                <c:pt idx="43359" formatCode="0.00E+00">
                  <c:v>-1137.21</c:v>
                </c:pt>
                <c:pt idx="43360" formatCode="0.00E+00">
                  <c:v>-1139.46</c:v>
                </c:pt>
                <c:pt idx="43361" formatCode="0.00E+00">
                  <c:v>-1141.48</c:v>
                </c:pt>
                <c:pt idx="43362" formatCode="0.00E+00">
                  <c:v>-1143.27</c:v>
                </c:pt>
                <c:pt idx="43363" formatCode="0.00E+00">
                  <c:v>-1144.83</c:v>
                </c:pt>
                <c:pt idx="43364" formatCode="0.00E+00">
                  <c:v>-1146.1500000000001</c:v>
                </c:pt>
                <c:pt idx="43365" formatCode="0.00E+00">
                  <c:v>-1147.24</c:v>
                </c:pt>
                <c:pt idx="43366" formatCode="0.00E+00">
                  <c:v>-1148.0999999999999</c:v>
                </c:pt>
                <c:pt idx="43367" formatCode="0.00E+00">
                  <c:v>-1148.72</c:v>
                </c:pt>
                <c:pt idx="43368" formatCode="0.00E+00">
                  <c:v>-1149.1099999999999</c:v>
                </c:pt>
                <c:pt idx="43369" formatCode="0.00E+00">
                  <c:v>-1149.27</c:v>
                </c:pt>
                <c:pt idx="43370" formatCode="0.00E+00">
                  <c:v>-1149.2</c:v>
                </c:pt>
                <c:pt idx="43371" formatCode="0.00E+00">
                  <c:v>-1148.8900000000001</c:v>
                </c:pt>
                <c:pt idx="43372" formatCode="0.00E+00">
                  <c:v>-1148.3499999999999</c:v>
                </c:pt>
                <c:pt idx="43373" formatCode="0.00E+00">
                  <c:v>-1147.58</c:v>
                </c:pt>
                <c:pt idx="43374" formatCode="0.00E+00">
                  <c:v>-1146.57</c:v>
                </c:pt>
                <c:pt idx="43375" formatCode="0.00E+00">
                  <c:v>-1145.3399999999999</c:v>
                </c:pt>
                <c:pt idx="43376" formatCode="0.00E+00">
                  <c:v>-1143.8699999999999</c:v>
                </c:pt>
                <c:pt idx="43377" formatCode="0.00E+00">
                  <c:v>-1142.17</c:v>
                </c:pt>
                <c:pt idx="43378" formatCode="0.00E+00">
                  <c:v>-1140.24</c:v>
                </c:pt>
                <c:pt idx="43379" formatCode="0.00E+00">
                  <c:v>-1138.08</c:v>
                </c:pt>
                <c:pt idx="43380" formatCode="0.00E+00">
                  <c:v>-1135.69</c:v>
                </c:pt>
                <c:pt idx="43381" formatCode="0.00E+00">
                  <c:v>-1133.07</c:v>
                </c:pt>
                <c:pt idx="43382" formatCode="0.00E+00">
                  <c:v>-1130.22</c:v>
                </c:pt>
                <c:pt idx="43383" formatCode="0.00E+00">
                  <c:v>-1127.1400000000001</c:v>
                </c:pt>
                <c:pt idx="43384" formatCode="0.00E+00">
                  <c:v>-1123.83</c:v>
                </c:pt>
                <c:pt idx="43385" formatCode="0.00E+00">
                  <c:v>-1120.3</c:v>
                </c:pt>
                <c:pt idx="43386" formatCode="0.00E+00">
                  <c:v>-1116.54</c:v>
                </c:pt>
                <c:pt idx="43387" formatCode="0.00E+00">
                  <c:v>-1112.56</c:v>
                </c:pt>
                <c:pt idx="43388" formatCode="0.00E+00">
                  <c:v>-1108.3599999999999</c:v>
                </c:pt>
                <c:pt idx="43389" formatCode="0.00E+00">
                  <c:v>-1103.93</c:v>
                </c:pt>
                <c:pt idx="43390" formatCode="0.00E+00">
                  <c:v>-1099.27</c:v>
                </c:pt>
                <c:pt idx="43391" formatCode="0.00E+00">
                  <c:v>-1094.4000000000001</c:v>
                </c:pt>
                <c:pt idx="43392" formatCode="0.00E+00">
                  <c:v>-1089.31</c:v>
                </c:pt>
                <c:pt idx="43393" formatCode="0.00E+00">
                  <c:v>-1084</c:v>
                </c:pt>
                <c:pt idx="43394" formatCode="0.00E+00">
                  <c:v>-1078.47</c:v>
                </c:pt>
                <c:pt idx="43395" formatCode="0.00E+00">
                  <c:v>-1072.72</c:v>
                </c:pt>
                <c:pt idx="43396" formatCode="0.00E+00">
                  <c:v>-1066.76</c:v>
                </c:pt>
                <c:pt idx="43397" formatCode="0.00E+00">
                  <c:v>-1060.58</c:v>
                </c:pt>
                <c:pt idx="43398" formatCode="0.00E+00">
                  <c:v>-1054.19</c:v>
                </c:pt>
                <c:pt idx="43399" formatCode="0.00E+00">
                  <c:v>-1047.5899999999999</c:v>
                </c:pt>
                <c:pt idx="43400" formatCode="0.00E+00">
                  <c:v>-1040.78</c:v>
                </c:pt>
                <c:pt idx="43401" formatCode="0.00E+00">
                  <c:v>-1033.76</c:v>
                </c:pt>
                <c:pt idx="43402" formatCode="0.00E+00">
                  <c:v>-1026.53</c:v>
                </c:pt>
                <c:pt idx="43403" formatCode="0.00E+00">
                  <c:v>-1019.1</c:v>
                </c:pt>
                <c:pt idx="43404" formatCode="0.00E+00">
                  <c:v>-1011.46</c:v>
                </c:pt>
                <c:pt idx="43405" formatCode="0.00E+00">
                  <c:v>-1003.62</c:v>
                </c:pt>
                <c:pt idx="43406">
                  <c:v>-995.58500000000004</c:v>
                </c:pt>
                <c:pt idx="43407">
                  <c:v>-987.346</c:v>
                </c:pt>
                <c:pt idx="43408">
                  <c:v>-978.91099999999994</c:v>
                </c:pt>
                <c:pt idx="43409">
                  <c:v>-970.28</c:v>
                </c:pt>
                <c:pt idx="43410">
                  <c:v>-961.45500000000004</c:v>
                </c:pt>
                <c:pt idx="43411">
                  <c:v>-952.43799999999999</c:v>
                </c:pt>
                <c:pt idx="43412">
                  <c:v>-943.23099999999999</c:v>
                </c:pt>
                <c:pt idx="43413">
                  <c:v>-933.83600000000001</c:v>
                </c:pt>
                <c:pt idx="43414">
                  <c:v>-924.255</c:v>
                </c:pt>
                <c:pt idx="43415">
                  <c:v>-914.49099999999999</c:v>
                </c:pt>
                <c:pt idx="43416">
                  <c:v>-904.54399999999998</c:v>
                </c:pt>
                <c:pt idx="43417">
                  <c:v>-894.41700000000003</c:v>
                </c:pt>
                <c:pt idx="43418">
                  <c:v>-884.11199999999997</c:v>
                </c:pt>
                <c:pt idx="43419">
                  <c:v>-873.63199999999995</c:v>
                </c:pt>
                <c:pt idx="43420">
                  <c:v>-862.97799999999995</c:v>
                </c:pt>
                <c:pt idx="43421">
                  <c:v>-852.15300000000002</c:v>
                </c:pt>
                <c:pt idx="43422">
                  <c:v>-841.16</c:v>
                </c:pt>
                <c:pt idx="43423">
                  <c:v>-829.99900000000002</c:v>
                </c:pt>
                <c:pt idx="43424">
                  <c:v>-818.67399999999998</c:v>
                </c:pt>
                <c:pt idx="43425">
                  <c:v>-807.18700000000001</c:v>
                </c:pt>
                <c:pt idx="43426">
                  <c:v>-795.54</c:v>
                </c:pt>
                <c:pt idx="43427">
                  <c:v>-783.73599999999999</c:v>
                </c:pt>
                <c:pt idx="43428">
                  <c:v>-771.77700000000004</c:v>
                </c:pt>
                <c:pt idx="43429">
                  <c:v>-759.66600000000005</c:v>
                </c:pt>
                <c:pt idx="43430">
                  <c:v>-747.40499999999997</c:v>
                </c:pt>
                <c:pt idx="43431">
                  <c:v>-734.99699999999996</c:v>
                </c:pt>
                <c:pt idx="43432">
                  <c:v>-722.44399999999996</c:v>
                </c:pt>
                <c:pt idx="43433">
                  <c:v>-709.74900000000002</c:v>
                </c:pt>
                <c:pt idx="43434">
                  <c:v>-696.91399999999999</c:v>
                </c:pt>
                <c:pt idx="43435">
                  <c:v>-683.94299999999998</c:v>
                </c:pt>
                <c:pt idx="43436">
                  <c:v>-670.83699999999999</c:v>
                </c:pt>
                <c:pt idx="43437">
                  <c:v>-657.6</c:v>
                </c:pt>
                <c:pt idx="43438">
                  <c:v>-644.23400000000004</c:v>
                </c:pt>
                <c:pt idx="43439">
                  <c:v>-630.74199999999996</c:v>
                </c:pt>
                <c:pt idx="43440">
                  <c:v>-617.12699999999995</c:v>
                </c:pt>
                <c:pt idx="43441">
                  <c:v>-603.39200000000005</c:v>
                </c:pt>
                <c:pt idx="43442">
                  <c:v>-589.53899999999999</c:v>
                </c:pt>
                <c:pt idx="43443">
                  <c:v>-575.57100000000003</c:v>
                </c:pt>
                <c:pt idx="43444">
                  <c:v>-561.49199999999996</c:v>
                </c:pt>
                <c:pt idx="43445">
                  <c:v>-547.303</c:v>
                </c:pt>
                <c:pt idx="43446">
                  <c:v>-533.00800000000004</c:v>
                </c:pt>
                <c:pt idx="43447">
                  <c:v>-518.61099999999999</c:v>
                </c:pt>
                <c:pt idx="43448">
                  <c:v>-504.113</c:v>
                </c:pt>
                <c:pt idx="43449">
                  <c:v>-489.51799999999997</c:v>
                </c:pt>
                <c:pt idx="43450">
                  <c:v>-474.82799999999997</c:v>
                </c:pt>
                <c:pt idx="43451">
                  <c:v>-460.048</c:v>
                </c:pt>
                <c:pt idx="43452">
                  <c:v>-445.17899999999997</c:v>
                </c:pt>
                <c:pt idx="43453">
                  <c:v>-430.22500000000002</c:v>
                </c:pt>
                <c:pt idx="43454">
                  <c:v>-415.19</c:v>
                </c:pt>
                <c:pt idx="43455">
                  <c:v>-400.07499999999999</c:v>
                </c:pt>
                <c:pt idx="43456">
                  <c:v>-384.88400000000001</c:v>
                </c:pt>
                <c:pt idx="43457">
                  <c:v>-369.62099999999998</c:v>
                </c:pt>
                <c:pt idx="43458">
                  <c:v>-354.28699999999998</c:v>
                </c:pt>
                <c:pt idx="43459">
                  <c:v>-338.88799999999998</c:v>
                </c:pt>
                <c:pt idx="43460">
                  <c:v>-323.42399999999998</c:v>
                </c:pt>
                <c:pt idx="43461">
                  <c:v>-307.90100000000001</c:v>
                </c:pt>
                <c:pt idx="43462">
                  <c:v>-292.32100000000003</c:v>
                </c:pt>
                <c:pt idx="43463">
                  <c:v>-276.68599999999998</c:v>
                </c:pt>
                <c:pt idx="43464">
                  <c:v>-261.00099999999998</c:v>
                </c:pt>
                <c:pt idx="43465">
                  <c:v>-245.26900000000001</c:v>
                </c:pt>
                <c:pt idx="43466">
                  <c:v>-229.49199999999999</c:v>
                </c:pt>
                <c:pt idx="43467">
                  <c:v>-213.67400000000001</c:v>
                </c:pt>
                <c:pt idx="43468">
                  <c:v>-197.81800000000001</c:v>
                </c:pt>
                <c:pt idx="43469">
                  <c:v>-181.92699999999999</c:v>
                </c:pt>
                <c:pt idx="43470">
                  <c:v>-166.006</c:v>
                </c:pt>
                <c:pt idx="43471">
                  <c:v>-150.05500000000001</c:v>
                </c:pt>
                <c:pt idx="43472">
                  <c:v>-134.08000000000001</c:v>
                </c:pt>
                <c:pt idx="43473">
                  <c:v>-118.084</c:v>
                </c:pt>
                <c:pt idx="43474">
                  <c:v>-102.069</c:v>
                </c:pt>
                <c:pt idx="43475">
                  <c:v>-86.038300000000007</c:v>
                </c:pt>
                <c:pt idx="43476">
                  <c:v>-69.995999999999995</c:v>
                </c:pt>
                <c:pt idx="43477">
                  <c:v>-53.945099999999996</c:v>
                </c:pt>
                <c:pt idx="43478">
                  <c:v>-37.8887</c:v>
                </c:pt>
                <c:pt idx="43479">
                  <c:v>-21.830200000000001</c:v>
                </c:pt>
                <c:pt idx="43480">
                  <c:v>-5.7727700000000004</c:v>
                </c:pt>
                <c:pt idx="43481">
                  <c:v>10.2803</c:v>
                </c:pt>
                <c:pt idx="43482">
                  <c:v>26.325800000000001</c:v>
                </c:pt>
                <c:pt idx="43483">
                  <c:v>42.360399999999998</c:v>
                </c:pt>
                <c:pt idx="43484">
                  <c:v>58.380899999999997</c:v>
                </c:pt>
                <c:pt idx="43485">
                  <c:v>74.384100000000004</c:v>
                </c:pt>
                <c:pt idx="43486">
                  <c:v>90.366799999999998</c:v>
                </c:pt>
                <c:pt idx="43487">
                  <c:v>106.32599999999999</c:v>
                </c:pt>
                <c:pt idx="43488">
                  <c:v>122.25700000000001</c:v>
                </c:pt>
                <c:pt idx="43489">
                  <c:v>138.15899999999999</c:v>
                </c:pt>
                <c:pt idx="43490">
                  <c:v>154.02699999999999</c:v>
                </c:pt>
                <c:pt idx="43491">
                  <c:v>169.858</c:v>
                </c:pt>
                <c:pt idx="43492">
                  <c:v>185.65</c:v>
                </c:pt>
                <c:pt idx="43493">
                  <c:v>201.398</c:v>
                </c:pt>
                <c:pt idx="43494">
                  <c:v>217.1</c:v>
                </c:pt>
                <c:pt idx="43495">
                  <c:v>232.75299999999999</c:v>
                </c:pt>
                <c:pt idx="43496">
                  <c:v>248.35400000000001</c:v>
                </c:pt>
                <c:pt idx="43497">
                  <c:v>263.89800000000002</c:v>
                </c:pt>
                <c:pt idx="43498">
                  <c:v>279.38400000000001</c:v>
                </c:pt>
                <c:pt idx="43499">
                  <c:v>294.80799999999999</c:v>
                </c:pt>
                <c:pt idx="43500">
                  <c:v>310.166</c:v>
                </c:pt>
                <c:pt idx="43501">
                  <c:v>325.45699999999999</c:v>
                </c:pt>
                <c:pt idx="43502">
                  <c:v>340.67599999999999</c:v>
                </c:pt>
                <c:pt idx="43503">
                  <c:v>355.82100000000003</c:v>
                </c:pt>
                <c:pt idx="43504">
                  <c:v>370.88900000000001</c:v>
                </c:pt>
                <c:pt idx="43505">
                  <c:v>385.87700000000001</c:v>
                </c:pt>
                <c:pt idx="43506">
                  <c:v>400.78100000000001</c:v>
                </c:pt>
                <c:pt idx="43507">
                  <c:v>415.59800000000001</c:v>
                </c:pt>
                <c:pt idx="43508">
                  <c:v>430.327</c:v>
                </c:pt>
                <c:pt idx="43509">
                  <c:v>444.96300000000002</c:v>
                </c:pt>
                <c:pt idx="43510">
                  <c:v>459.50400000000002</c:v>
                </c:pt>
                <c:pt idx="43511">
                  <c:v>473.94600000000003</c:v>
                </c:pt>
                <c:pt idx="43512">
                  <c:v>488.28800000000001</c:v>
                </c:pt>
                <c:pt idx="43513">
                  <c:v>502.52600000000001</c:v>
                </c:pt>
                <c:pt idx="43514">
                  <c:v>516.65700000000004</c:v>
                </c:pt>
                <c:pt idx="43515">
                  <c:v>530.678</c:v>
                </c:pt>
                <c:pt idx="43516">
                  <c:v>544.58799999999997</c:v>
                </c:pt>
                <c:pt idx="43517">
                  <c:v>558.38199999999995</c:v>
                </c:pt>
                <c:pt idx="43518">
                  <c:v>572.05799999999999</c:v>
                </c:pt>
                <c:pt idx="43519">
                  <c:v>585.61300000000006</c:v>
                </c:pt>
                <c:pt idx="43520">
                  <c:v>599.04499999999996</c:v>
                </c:pt>
                <c:pt idx="43521">
                  <c:v>612.351</c:v>
                </c:pt>
                <c:pt idx="43522">
                  <c:v>625.52800000000002</c:v>
                </c:pt>
                <c:pt idx="43523">
                  <c:v>638.57399999999996</c:v>
                </c:pt>
                <c:pt idx="43524">
                  <c:v>651.48599999999999</c:v>
                </c:pt>
                <c:pt idx="43525">
                  <c:v>664.26199999999994</c:v>
                </c:pt>
                <c:pt idx="43526">
                  <c:v>676.89800000000002</c:v>
                </c:pt>
                <c:pt idx="43527">
                  <c:v>689.39300000000003</c:v>
                </c:pt>
                <c:pt idx="43528">
                  <c:v>701.74400000000003</c:v>
                </c:pt>
                <c:pt idx="43529">
                  <c:v>713.94899999999996</c:v>
                </c:pt>
                <c:pt idx="43530">
                  <c:v>726.00400000000002</c:v>
                </c:pt>
                <c:pt idx="43531">
                  <c:v>737.90899999999999</c:v>
                </c:pt>
                <c:pt idx="43532">
                  <c:v>749.65899999999999</c:v>
                </c:pt>
                <c:pt idx="43533">
                  <c:v>761.25400000000002</c:v>
                </c:pt>
                <c:pt idx="43534">
                  <c:v>772.69</c:v>
                </c:pt>
                <c:pt idx="43535">
                  <c:v>783.96600000000001</c:v>
                </c:pt>
                <c:pt idx="43536">
                  <c:v>795.07899999999995</c:v>
                </c:pt>
                <c:pt idx="43537">
                  <c:v>806.02700000000004</c:v>
                </c:pt>
                <c:pt idx="43538">
                  <c:v>816.80799999999999</c:v>
                </c:pt>
                <c:pt idx="43539">
                  <c:v>827.42</c:v>
                </c:pt>
                <c:pt idx="43540">
                  <c:v>837.86</c:v>
                </c:pt>
                <c:pt idx="43541">
                  <c:v>848.12699999999995</c:v>
                </c:pt>
                <c:pt idx="43542">
                  <c:v>858.21900000000005</c:v>
                </c:pt>
                <c:pt idx="43543">
                  <c:v>868.13300000000004</c:v>
                </c:pt>
                <c:pt idx="43544">
                  <c:v>877.86800000000005</c:v>
                </c:pt>
                <c:pt idx="43545">
                  <c:v>887.42100000000005</c:v>
                </c:pt>
                <c:pt idx="43546">
                  <c:v>896.79100000000005</c:v>
                </c:pt>
                <c:pt idx="43547">
                  <c:v>905.97699999999998</c:v>
                </c:pt>
                <c:pt idx="43548">
                  <c:v>914.97500000000002</c:v>
                </c:pt>
                <c:pt idx="43549">
                  <c:v>923.78499999999997</c:v>
                </c:pt>
                <c:pt idx="43550">
                  <c:v>932.40499999999997</c:v>
                </c:pt>
                <c:pt idx="43551">
                  <c:v>940.83199999999999</c:v>
                </c:pt>
                <c:pt idx="43552">
                  <c:v>949.06700000000001</c:v>
                </c:pt>
                <c:pt idx="43553">
                  <c:v>957.10599999999999</c:v>
                </c:pt>
                <c:pt idx="43554">
                  <c:v>964.94799999999998</c:v>
                </c:pt>
                <c:pt idx="43555">
                  <c:v>972.59199999999998</c:v>
                </c:pt>
                <c:pt idx="43556">
                  <c:v>980.03599999999994</c:v>
                </c:pt>
                <c:pt idx="43557">
                  <c:v>987.279</c:v>
                </c:pt>
                <c:pt idx="43558">
                  <c:v>994.31899999999996</c:v>
                </c:pt>
                <c:pt idx="43559" formatCode="0.00E+00">
                  <c:v>1001.16</c:v>
                </c:pt>
                <c:pt idx="43560" formatCode="0.00E+00">
                  <c:v>1007.79</c:v>
                </c:pt>
                <c:pt idx="43561" formatCode="0.00E+00">
                  <c:v>1014.21</c:v>
                </c:pt>
                <c:pt idx="43562" formatCode="0.00E+00">
                  <c:v>1020.43</c:v>
                </c:pt>
                <c:pt idx="43563" formatCode="0.00E+00">
                  <c:v>1026.44</c:v>
                </c:pt>
                <c:pt idx="43564" formatCode="0.00E+00">
                  <c:v>1032.23</c:v>
                </c:pt>
                <c:pt idx="43565" formatCode="0.00E+00">
                  <c:v>1037.82</c:v>
                </c:pt>
                <c:pt idx="43566" formatCode="0.00E+00">
                  <c:v>1043.19</c:v>
                </c:pt>
                <c:pt idx="43567" formatCode="0.00E+00">
                  <c:v>1048.3599999999999</c:v>
                </c:pt>
                <c:pt idx="43568" formatCode="0.00E+00">
                  <c:v>1053.3</c:v>
                </c:pt>
                <c:pt idx="43569" formatCode="0.00E+00">
                  <c:v>1058.03</c:v>
                </c:pt>
                <c:pt idx="43570" formatCode="0.00E+00">
                  <c:v>1062.55</c:v>
                </c:pt>
                <c:pt idx="43571" formatCode="0.00E+00">
                  <c:v>1066.8499999999999</c:v>
                </c:pt>
                <c:pt idx="43572" formatCode="0.00E+00">
                  <c:v>1070.93</c:v>
                </c:pt>
                <c:pt idx="43573" formatCode="0.00E+00">
                  <c:v>1074.79</c:v>
                </c:pt>
                <c:pt idx="43574" formatCode="0.00E+00">
                  <c:v>1078.43</c:v>
                </c:pt>
                <c:pt idx="43575" formatCode="0.00E+00">
                  <c:v>1081.8599999999999</c:v>
                </c:pt>
                <c:pt idx="43576" formatCode="0.00E+00">
                  <c:v>1085.06</c:v>
                </c:pt>
                <c:pt idx="43577" formatCode="0.00E+00">
                  <c:v>1088.04</c:v>
                </c:pt>
                <c:pt idx="43578" formatCode="0.00E+00">
                  <c:v>1090.8</c:v>
                </c:pt>
                <c:pt idx="43579" formatCode="0.00E+00">
                  <c:v>1093.3399999999999</c:v>
                </c:pt>
                <c:pt idx="43580" formatCode="0.00E+00">
                  <c:v>1095.6600000000001</c:v>
                </c:pt>
                <c:pt idx="43581" formatCode="0.00E+00">
                  <c:v>1097.75</c:v>
                </c:pt>
                <c:pt idx="43582" formatCode="0.00E+00">
                  <c:v>1099.6199999999999</c:v>
                </c:pt>
                <c:pt idx="43583" formatCode="0.00E+00">
                  <c:v>1101.26</c:v>
                </c:pt>
                <c:pt idx="43584" formatCode="0.00E+00">
                  <c:v>1102.69</c:v>
                </c:pt>
                <c:pt idx="43585" formatCode="0.00E+00">
                  <c:v>1103.8800000000001</c:v>
                </c:pt>
                <c:pt idx="43586" formatCode="0.00E+00">
                  <c:v>1104.8599999999999</c:v>
                </c:pt>
                <c:pt idx="43587" formatCode="0.00E+00">
                  <c:v>1105.6099999999999</c:v>
                </c:pt>
                <c:pt idx="43588" formatCode="0.00E+00">
                  <c:v>1106.1300000000001</c:v>
                </c:pt>
                <c:pt idx="43589" formatCode="0.00E+00">
                  <c:v>1106.44</c:v>
                </c:pt>
                <c:pt idx="43590" formatCode="0.00E+00">
                  <c:v>1106.51</c:v>
                </c:pt>
                <c:pt idx="43591" formatCode="0.00E+00">
                  <c:v>1106.3599999999999</c:v>
                </c:pt>
                <c:pt idx="43592" formatCode="0.00E+00">
                  <c:v>1105.99</c:v>
                </c:pt>
                <c:pt idx="43593" formatCode="0.00E+00">
                  <c:v>1105.4000000000001</c:v>
                </c:pt>
                <c:pt idx="43594" formatCode="0.00E+00">
                  <c:v>1104.58</c:v>
                </c:pt>
                <c:pt idx="43595" formatCode="0.00E+00">
                  <c:v>1103.53</c:v>
                </c:pt>
                <c:pt idx="43596" formatCode="0.00E+00">
                  <c:v>1102.27</c:v>
                </c:pt>
                <c:pt idx="43597" formatCode="0.00E+00">
                  <c:v>1100.78</c:v>
                </c:pt>
                <c:pt idx="43598" formatCode="0.00E+00">
                  <c:v>1099.07</c:v>
                </c:pt>
                <c:pt idx="43599" formatCode="0.00E+00">
                  <c:v>1097.1300000000001</c:v>
                </c:pt>
                <c:pt idx="43600" formatCode="0.00E+00">
                  <c:v>1094.98</c:v>
                </c:pt>
                <c:pt idx="43601" formatCode="0.00E+00">
                  <c:v>1092.5999999999999</c:v>
                </c:pt>
                <c:pt idx="43602" formatCode="0.00E+00">
                  <c:v>1090</c:v>
                </c:pt>
                <c:pt idx="43603" formatCode="0.00E+00">
                  <c:v>1087.18</c:v>
                </c:pt>
                <c:pt idx="43604" formatCode="0.00E+00">
                  <c:v>1084.1500000000001</c:v>
                </c:pt>
                <c:pt idx="43605" formatCode="0.00E+00">
                  <c:v>1080.8900000000001</c:v>
                </c:pt>
                <c:pt idx="43606" formatCode="0.00E+00">
                  <c:v>1077.42</c:v>
                </c:pt>
                <c:pt idx="43607" formatCode="0.00E+00">
                  <c:v>1073.73</c:v>
                </c:pt>
                <c:pt idx="43608" formatCode="0.00E+00">
                  <c:v>1069.82</c:v>
                </c:pt>
                <c:pt idx="43609" formatCode="0.00E+00">
                  <c:v>1065.69</c:v>
                </c:pt>
                <c:pt idx="43610" formatCode="0.00E+00">
                  <c:v>1061.3599999999999</c:v>
                </c:pt>
                <c:pt idx="43611" formatCode="0.00E+00">
                  <c:v>1056.81</c:v>
                </c:pt>
                <c:pt idx="43612" formatCode="0.00E+00">
                  <c:v>1052.04</c:v>
                </c:pt>
                <c:pt idx="43613" formatCode="0.00E+00">
                  <c:v>1047.07</c:v>
                </c:pt>
                <c:pt idx="43614" formatCode="0.00E+00">
                  <c:v>1041.8800000000001</c:v>
                </c:pt>
                <c:pt idx="43615" formatCode="0.00E+00">
                  <c:v>1036.49</c:v>
                </c:pt>
                <c:pt idx="43616" formatCode="0.00E+00">
                  <c:v>1030.8800000000001</c:v>
                </c:pt>
                <c:pt idx="43617" formatCode="0.00E+00">
                  <c:v>1025.07</c:v>
                </c:pt>
                <c:pt idx="43618" formatCode="0.00E+00">
                  <c:v>1019.05</c:v>
                </c:pt>
                <c:pt idx="43619" formatCode="0.00E+00">
                  <c:v>1012.83</c:v>
                </c:pt>
                <c:pt idx="43620" formatCode="0.00E+00">
                  <c:v>1006.41</c:v>
                </c:pt>
                <c:pt idx="43621">
                  <c:v>999.78399999999999</c:v>
                </c:pt>
                <c:pt idx="43622">
                  <c:v>992.95799999999997</c:v>
                </c:pt>
                <c:pt idx="43623">
                  <c:v>985.93299999999999</c:v>
                </c:pt>
                <c:pt idx="43624">
                  <c:v>978.71</c:v>
                </c:pt>
                <c:pt idx="43625">
                  <c:v>971.29200000000003</c:v>
                </c:pt>
                <c:pt idx="43626">
                  <c:v>963.67899999999997</c:v>
                </c:pt>
                <c:pt idx="43627">
                  <c:v>955.87400000000002</c:v>
                </c:pt>
                <c:pt idx="43628">
                  <c:v>947.87699999999995</c:v>
                </c:pt>
                <c:pt idx="43629">
                  <c:v>939.69200000000001</c:v>
                </c:pt>
                <c:pt idx="43630">
                  <c:v>931.31799999999998</c:v>
                </c:pt>
                <c:pt idx="43631">
                  <c:v>922.75900000000001</c:v>
                </c:pt>
                <c:pt idx="43632">
                  <c:v>914.01499999999999</c:v>
                </c:pt>
                <c:pt idx="43633">
                  <c:v>905.08900000000006</c:v>
                </c:pt>
                <c:pt idx="43634">
                  <c:v>895.98299999999995</c:v>
                </c:pt>
                <c:pt idx="43635">
                  <c:v>886.69899999999996</c:v>
                </c:pt>
                <c:pt idx="43636">
                  <c:v>877.23699999999997</c:v>
                </c:pt>
                <c:pt idx="43637">
                  <c:v>867.60199999999998</c:v>
                </c:pt>
                <c:pt idx="43638">
                  <c:v>857.79399999999998</c:v>
                </c:pt>
                <c:pt idx="43639">
                  <c:v>847.81500000000005</c:v>
                </c:pt>
                <c:pt idx="43640">
                  <c:v>837.66800000000001</c:v>
                </c:pt>
                <c:pt idx="43641">
                  <c:v>827.35400000000004</c:v>
                </c:pt>
                <c:pt idx="43642">
                  <c:v>816.87699999999995</c:v>
                </c:pt>
                <c:pt idx="43643">
                  <c:v>806.23699999999997</c:v>
                </c:pt>
                <c:pt idx="43644">
                  <c:v>795.43799999999999</c:v>
                </c:pt>
                <c:pt idx="43645">
                  <c:v>784.48099999999999</c:v>
                </c:pt>
                <c:pt idx="43646">
                  <c:v>773.36900000000003</c:v>
                </c:pt>
                <c:pt idx="43647">
                  <c:v>762.10400000000004</c:v>
                </c:pt>
                <c:pt idx="43648">
                  <c:v>750.68799999999999</c:v>
                </c:pt>
                <c:pt idx="43649">
                  <c:v>739.12400000000002</c:v>
                </c:pt>
                <c:pt idx="43650">
                  <c:v>727.41399999999999</c:v>
                </c:pt>
                <c:pt idx="43651">
                  <c:v>715.56100000000004</c:v>
                </c:pt>
                <c:pt idx="43652">
                  <c:v>703.56700000000001</c:v>
                </c:pt>
                <c:pt idx="43653">
                  <c:v>691.43499999999995</c:v>
                </c:pt>
                <c:pt idx="43654">
                  <c:v>679.16600000000005</c:v>
                </c:pt>
                <c:pt idx="43655">
                  <c:v>666.76400000000001</c:v>
                </c:pt>
                <c:pt idx="43656">
                  <c:v>654.23099999999999</c:v>
                </c:pt>
                <c:pt idx="43657">
                  <c:v>641.57000000000005</c:v>
                </c:pt>
                <c:pt idx="43658">
                  <c:v>628.78300000000002</c:v>
                </c:pt>
                <c:pt idx="43659">
                  <c:v>615.87300000000005</c:v>
                </c:pt>
                <c:pt idx="43660">
                  <c:v>602.84299999999996</c:v>
                </c:pt>
                <c:pt idx="43661">
                  <c:v>589.69500000000005</c:v>
                </c:pt>
                <c:pt idx="43662">
                  <c:v>576.43200000000002</c:v>
                </c:pt>
                <c:pt idx="43663">
                  <c:v>563.05700000000002</c:v>
                </c:pt>
                <c:pt idx="43664">
                  <c:v>549.572</c:v>
                </c:pt>
                <c:pt idx="43665">
                  <c:v>535.98</c:v>
                </c:pt>
                <c:pt idx="43666">
                  <c:v>522.28499999999997</c:v>
                </c:pt>
                <c:pt idx="43667">
                  <c:v>508.488</c:v>
                </c:pt>
                <c:pt idx="43668">
                  <c:v>494.59300000000002</c:v>
                </c:pt>
                <c:pt idx="43669">
                  <c:v>480.60199999999998</c:v>
                </c:pt>
                <c:pt idx="43670">
                  <c:v>466.51900000000001</c:v>
                </c:pt>
                <c:pt idx="43671">
                  <c:v>452.34699999999998</c:v>
                </c:pt>
                <c:pt idx="43672">
                  <c:v>438.08699999999999</c:v>
                </c:pt>
                <c:pt idx="43673">
                  <c:v>423.74299999999999</c:v>
                </c:pt>
                <c:pt idx="43674">
                  <c:v>409.31900000000002</c:v>
                </c:pt>
                <c:pt idx="43675">
                  <c:v>394.81599999999997</c:v>
                </c:pt>
                <c:pt idx="43676">
                  <c:v>380.23899999999998</c:v>
                </c:pt>
                <c:pt idx="43677">
                  <c:v>365.589</c:v>
                </c:pt>
                <c:pt idx="43678">
                  <c:v>350.87</c:v>
                </c:pt>
                <c:pt idx="43679">
                  <c:v>336.08600000000001</c:v>
                </c:pt>
                <c:pt idx="43680">
                  <c:v>321.238</c:v>
                </c:pt>
                <c:pt idx="43681">
                  <c:v>306.33</c:v>
                </c:pt>
                <c:pt idx="43682">
                  <c:v>291.36500000000001</c:v>
                </c:pt>
                <c:pt idx="43683">
                  <c:v>276.34699999999998</c:v>
                </c:pt>
                <c:pt idx="43684">
                  <c:v>261.27699999999999</c:v>
                </c:pt>
                <c:pt idx="43685">
                  <c:v>246.16</c:v>
                </c:pt>
                <c:pt idx="43686">
                  <c:v>230.99799999999999</c:v>
                </c:pt>
                <c:pt idx="43687">
                  <c:v>215.79400000000001</c:v>
                </c:pt>
                <c:pt idx="43688">
                  <c:v>200.55199999999999</c:v>
                </c:pt>
                <c:pt idx="43689">
                  <c:v>185.27500000000001</c:v>
                </c:pt>
                <c:pt idx="43690">
                  <c:v>169.965</c:v>
                </c:pt>
                <c:pt idx="43691">
                  <c:v>154.626</c:v>
                </c:pt>
                <c:pt idx="43692">
                  <c:v>139.261</c:v>
                </c:pt>
                <c:pt idx="43693">
                  <c:v>123.873</c:v>
                </c:pt>
                <c:pt idx="43694">
                  <c:v>108.465</c:v>
                </c:pt>
                <c:pt idx="43695">
                  <c:v>93.040099999999995</c:v>
                </c:pt>
                <c:pt idx="43696">
                  <c:v>77.602000000000004</c:v>
                </c:pt>
                <c:pt idx="43697">
                  <c:v>62.153399999999998</c:v>
                </c:pt>
                <c:pt idx="43698">
                  <c:v>46.697600000000001</c:v>
                </c:pt>
                <c:pt idx="43699">
                  <c:v>31.2376</c:v>
                </c:pt>
                <c:pt idx="43700">
                  <c:v>15.7766</c:v>
                </c:pt>
                <c:pt idx="43701">
                  <c:v>0.31768299999999999</c:v>
                </c:pt>
                <c:pt idx="43702">
                  <c:v>-15.135999999999999</c:v>
                </c:pt>
                <c:pt idx="43703">
                  <c:v>-30.581199999999999</c:v>
                </c:pt>
                <c:pt idx="43704">
                  <c:v>-46.015000000000001</c:v>
                </c:pt>
                <c:pt idx="43705">
                  <c:v>-61.434100000000001</c:v>
                </c:pt>
                <c:pt idx="43706">
                  <c:v>-76.835499999999996</c:v>
                </c:pt>
                <c:pt idx="43707">
                  <c:v>-92.215999999999994</c:v>
                </c:pt>
                <c:pt idx="43708">
                  <c:v>-107.57299999999999</c:v>
                </c:pt>
                <c:pt idx="43709">
                  <c:v>-122.902</c:v>
                </c:pt>
                <c:pt idx="43710">
                  <c:v>-138.20099999999999</c:v>
                </c:pt>
                <c:pt idx="43711">
                  <c:v>-153.46700000000001</c:v>
                </c:pt>
                <c:pt idx="43712">
                  <c:v>-168.697</c:v>
                </c:pt>
                <c:pt idx="43713">
                  <c:v>-183.887</c:v>
                </c:pt>
                <c:pt idx="43714">
                  <c:v>-199.035</c:v>
                </c:pt>
                <c:pt idx="43715">
                  <c:v>-214.137</c:v>
                </c:pt>
                <c:pt idx="43716">
                  <c:v>-229.191</c:v>
                </c:pt>
                <c:pt idx="43717">
                  <c:v>-244.19300000000001</c:v>
                </c:pt>
                <c:pt idx="43718">
                  <c:v>-259.14</c:v>
                </c:pt>
                <c:pt idx="43719">
                  <c:v>-274.02999999999997</c:v>
                </c:pt>
                <c:pt idx="43720">
                  <c:v>-288.85899999999998</c:v>
                </c:pt>
                <c:pt idx="43721">
                  <c:v>-303.62400000000002</c:v>
                </c:pt>
                <c:pt idx="43722">
                  <c:v>-318.32299999999998</c:v>
                </c:pt>
                <c:pt idx="43723">
                  <c:v>-332.952</c:v>
                </c:pt>
                <c:pt idx="43724">
                  <c:v>-347.50900000000001</c:v>
                </c:pt>
                <c:pt idx="43725">
                  <c:v>-361.99</c:v>
                </c:pt>
                <c:pt idx="43726">
                  <c:v>-376.39299999999997</c:v>
                </c:pt>
                <c:pt idx="43727">
                  <c:v>-390.714</c:v>
                </c:pt>
                <c:pt idx="43728">
                  <c:v>-404.952</c:v>
                </c:pt>
                <c:pt idx="43729">
                  <c:v>-419.10300000000001</c:v>
                </c:pt>
                <c:pt idx="43730">
                  <c:v>-433.16300000000001</c:v>
                </c:pt>
                <c:pt idx="43731">
                  <c:v>-447.13099999999997</c:v>
                </c:pt>
                <c:pt idx="43732">
                  <c:v>-461.00400000000002</c:v>
                </c:pt>
                <c:pt idx="43733">
                  <c:v>-474.779</c:v>
                </c:pt>
                <c:pt idx="43734">
                  <c:v>-488.452</c:v>
                </c:pt>
                <c:pt idx="43735">
                  <c:v>-502.02199999999999</c:v>
                </c:pt>
                <c:pt idx="43736">
                  <c:v>-515.48500000000001</c:v>
                </c:pt>
                <c:pt idx="43737">
                  <c:v>-528.84</c:v>
                </c:pt>
                <c:pt idx="43738">
                  <c:v>-542.08199999999999</c:v>
                </c:pt>
                <c:pt idx="43739">
                  <c:v>-555.21</c:v>
                </c:pt>
                <c:pt idx="43740">
                  <c:v>-568.221</c:v>
                </c:pt>
                <c:pt idx="43741">
                  <c:v>-581.11300000000006</c:v>
                </c:pt>
                <c:pt idx="43742">
                  <c:v>-593.88199999999995</c:v>
                </c:pt>
                <c:pt idx="43743">
                  <c:v>-606.52599999999995</c:v>
                </c:pt>
                <c:pt idx="43744">
                  <c:v>-619.04300000000001</c:v>
                </c:pt>
                <c:pt idx="43745">
                  <c:v>-631.43100000000004</c:v>
                </c:pt>
                <c:pt idx="43746">
                  <c:v>-643.68600000000004</c:v>
                </c:pt>
                <c:pt idx="43747">
                  <c:v>-655.80600000000004</c:v>
                </c:pt>
                <c:pt idx="43748">
                  <c:v>-667.79</c:v>
                </c:pt>
                <c:pt idx="43749">
                  <c:v>-679.63400000000001</c:v>
                </c:pt>
                <c:pt idx="43750">
                  <c:v>-691.33600000000001</c:v>
                </c:pt>
                <c:pt idx="43751">
                  <c:v>-702.89400000000001</c:v>
                </c:pt>
                <c:pt idx="43752">
                  <c:v>-714.30499999999995</c:v>
                </c:pt>
                <c:pt idx="43753">
                  <c:v>-725.56799999999998</c:v>
                </c:pt>
                <c:pt idx="43754">
                  <c:v>-736.68</c:v>
                </c:pt>
                <c:pt idx="43755">
                  <c:v>-747.63800000000003</c:v>
                </c:pt>
                <c:pt idx="43756">
                  <c:v>-758.44200000000001</c:v>
                </c:pt>
                <c:pt idx="43757">
                  <c:v>-769.08799999999997</c:v>
                </c:pt>
                <c:pt idx="43758">
                  <c:v>-779.57399999999996</c:v>
                </c:pt>
                <c:pt idx="43759">
                  <c:v>-789.899</c:v>
                </c:pt>
                <c:pt idx="43760">
                  <c:v>-800.06</c:v>
                </c:pt>
                <c:pt idx="43761">
                  <c:v>-810.05600000000004</c:v>
                </c:pt>
                <c:pt idx="43762">
                  <c:v>-819.88300000000004</c:v>
                </c:pt>
                <c:pt idx="43763">
                  <c:v>-829.54200000000003</c:v>
                </c:pt>
                <c:pt idx="43764">
                  <c:v>-839.029</c:v>
                </c:pt>
                <c:pt idx="43765">
                  <c:v>-848.34199999999998</c:v>
                </c:pt>
                <c:pt idx="43766">
                  <c:v>-857.48</c:v>
                </c:pt>
                <c:pt idx="43767">
                  <c:v>-866.44200000000001</c:v>
                </c:pt>
                <c:pt idx="43768">
                  <c:v>-875.22500000000002</c:v>
                </c:pt>
                <c:pt idx="43769">
                  <c:v>-883.827</c:v>
                </c:pt>
                <c:pt idx="43770">
                  <c:v>-892.24699999999996</c:v>
                </c:pt>
                <c:pt idx="43771">
                  <c:v>-900.48400000000004</c:v>
                </c:pt>
                <c:pt idx="43772">
                  <c:v>-908.53499999999997</c:v>
                </c:pt>
                <c:pt idx="43773">
                  <c:v>-916.399</c:v>
                </c:pt>
                <c:pt idx="43774">
                  <c:v>-924.07500000000005</c:v>
                </c:pt>
                <c:pt idx="43775">
                  <c:v>-931.56100000000004</c:v>
                </c:pt>
                <c:pt idx="43776">
                  <c:v>-938.85500000000002</c:v>
                </c:pt>
                <c:pt idx="43777">
                  <c:v>-945.95699999999999</c:v>
                </c:pt>
                <c:pt idx="43778">
                  <c:v>-952.86400000000003</c:v>
                </c:pt>
                <c:pt idx="43779">
                  <c:v>-959.57600000000002</c:v>
                </c:pt>
                <c:pt idx="43780">
                  <c:v>-966.09100000000001</c:v>
                </c:pt>
                <c:pt idx="43781">
                  <c:v>-972.40800000000002</c:v>
                </c:pt>
                <c:pt idx="43782">
                  <c:v>-978.52599999999995</c:v>
                </c:pt>
                <c:pt idx="43783">
                  <c:v>-984.44399999999996</c:v>
                </c:pt>
                <c:pt idx="43784">
                  <c:v>-990.16</c:v>
                </c:pt>
                <c:pt idx="43785">
                  <c:v>-995.673</c:v>
                </c:pt>
                <c:pt idx="43786" formatCode="0.00E+00">
                  <c:v>-1000.98</c:v>
                </c:pt>
                <c:pt idx="43787" formatCode="0.00E+00">
                  <c:v>-1006.09</c:v>
                </c:pt>
                <c:pt idx="43788" formatCode="0.00E+00">
                  <c:v>-1010.99</c:v>
                </c:pt>
                <c:pt idx="43789" formatCode="0.00E+00">
                  <c:v>-1015.68</c:v>
                </c:pt>
                <c:pt idx="43790" formatCode="0.00E+00">
                  <c:v>-1020.16</c:v>
                </c:pt>
                <c:pt idx="43791" formatCode="0.00E+00">
                  <c:v>-1024.44</c:v>
                </c:pt>
                <c:pt idx="43792" formatCode="0.00E+00">
                  <c:v>-1028.51</c:v>
                </c:pt>
                <c:pt idx="43793" formatCode="0.00E+00">
                  <c:v>-1032.3699999999999</c:v>
                </c:pt>
                <c:pt idx="43794" formatCode="0.00E+00">
                  <c:v>-1036.01</c:v>
                </c:pt>
                <c:pt idx="43795" formatCode="0.00E+00">
                  <c:v>-1039.45</c:v>
                </c:pt>
                <c:pt idx="43796" formatCode="0.00E+00">
                  <c:v>-1042.67</c:v>
                </c:pt>
                <c:pt idx="43797" formatCode="0.00E+00">
                  <c:v>-1045.68</c:v>
                </c:pt>
                <c:pt idx="43798" formatCode="0.00E+00">
                  <c:v>-1048.48</c:v>
                </c:pt>
                <c:pt idx="43799" formatCode="0.00E+00">
                  <c:v>-1051.07</c:v>
                </c:pt>
                <c:pt idx="43800" formatCode="0.00E+00">
                  <c:v>-1053.44</c:v>
                </c:pt>
                <c:pt idx="43801" formatCode="0.00E+00">
                  <c:v>-1055.5999999999999</c:v>
                </c:pt>
                <c:pt idx="43802" formatCode="0.00E+00">
                  <c:v>-1057.54</c:v>
                </c:pt>
                <c:pt idx="43803" formatCode="0.00E+00">
                  <c:v>-1059.27</c:v>
                </c:pt>
                <c:pt idx="43804" formatCode="0.00E+00">
                  <c:v>-1060.78</c:v>
                </c:pt>
                <c:pt idx="43805" formatCode="0.00E+00">
                  <c:v>-1062.07</c:v>
                </c:pt>
                <c:pt idx="43806" formatCode="0.00E+00">
                  <c:v>-1063.1500000000001</c:v>
                </c:pt>
                <c:pt idx="43807" formatCode="0.00E+00">
                  <c:v>-1064.02</c:v>
                </c:pt>
                <c:pt idx="43808" formatCode="0.00E+00">
                  <c:v>-1064.67</c:v>
                </c:pt>
                <c:pt idx="43809" formatCode="0.00E+00">
                  <c:v>-1065.0999999999999</c:v>
                </c:pt>
                <c:pt idx="43810" formatCode="0.00E+00">
                  <c:v>-1065.32</c:v>
                </c:pt>
                <c:pt idx="43811" formatCode="0.00E+00">
                  <c:v>-1065.32</c:v>
                </c:pt>
                <c:pt idx="43812" formatCode="0.00E+00">
                  <c:v>-1065.0999999999999</c:v>
                </c:pt>
                <c:pt idx="43813" formatCode="0.00E+00">
                  <c:v>-1064.67</c:v>
                </c:pt>
                <c:pt idx="43814" formatCode="0.00E+00">
                  <c:v>-1064.02</c:v>
                </c:pt>
                <c:pt idx="43815" formatCode="0.00E+00">
                  <c:v>-1063.1600000000001</c:v>
                </c:pt>
                <c:pt idx="43816" formatCode="0.00E+00">
                  <c:v>-1062.0899999999999</c:v>
                </c:pt>
                <c:pt idx="43817" formatCode="0.00E+00">
                  <c:v>-1060.79</c:v>
                </c:pt>
                <c:pt idx="43818" formatCode="0.00E+00">
                  <c:v>-1059.29</c:v>
                </c:pt>
                <c:pt idx="43819" formatCode="0.00E+00">
                  <c:v>-1057.57</c:v>
                </c:pt>
                <c:pt idx="43820" formatCode="0.00E+00">
                  <c:v>-1055.6300000000001</c:v>
                </c:pt>
                <c:pt idx="43821" formatCode="0.00E+00">
                  <c:v>-1053.48</c:v>
                </c:pt>
                <c:pt idx="43822" formatCode="0.00E+00">
                  <c:v>-1051.1199999999999</c:v>
                </c:pt>
                <c:pt idx="43823" formatCode="0.00E+00">
                  <c:v>-1048.55</c:v>
                </c:pt>
                <c:pt idx="43824" formatCode="0.00E+00">
                  <c:v>-1045.76</c:v>
                </c:pt>
                <c:pt idx="43825" formatCode="0.00E+00">
                  <c:v>-1042.77</c:v>
                </c:pt>
                <c:pt idx="43826" formatCode="0.00E+00">
                  <c:v>-1039.56</c:v>
                </c:pt>
                <c:pt idx="43827" formatCode="0.00E+00">
                  <c:v>-1036.1500000000001</c:v>
                </c:pt>
                <c:pt idx="43828" formatCode="0.00E+00">
                  <c:v>-1032.52</c:v>
                </c:pt>
                <c:pt idx="43829" formatCode="0.00E+00">
                  <c:v>-1028.69</c:v>
                </c:pt>
                <c:pt idx="43830" formatCode="0.00E+00">
                  <c:v>-1024.6500000000001</c:v>
                </c:pt>
                <c:pt idx="43831" formatCode="0.00E+00">
                  <c:v>-1020.4</c:v>
                </c:pt>
                <c:pt idx="43832" formatCode="0.00E+00">
                  <c:v>-1015.95</c:v>
                </c:pt>
                <c:pt idx="43833" formatCode="0.00E+00">
                  <c:v>-1011.3</c:v>
                </c:pt>
                <c:pt idx="43834" formatCode="0.00E+00">
                  <c:v>-1006.44</c:v>
                </c:pt>
                <c:pt idx="43835" formatCode="0.00E+00">
                  <c:v>-1001.38</c:v>
                </c:pt>
                <c:pt idx="43836">
                  <c:v>-996.11400000000003</c:v>
                </c:pt>
                <c:pt idx="43837">
                  <c:v>-990.65099999999995</c:v>
                </c:pt>
                <c:pt idx="43838">
                  <c:v>-984.98900000000003</c:v>
                </c:pt>
                <c:pt idx="43839">
                  <c:v>-979.13</c:v>
                </c:pt>
                <c:pt idx="43840">
                  <c:v>-973.07399999999996</c:v>
                </c:pt>
                <c:pt idx="43841">
                  <c:v>-966.82299999999998</c:v>
                </c:pt>
                <c:pt idx="43842">
                  <c:v>-960.37800000000004</c:v>
                </c:pt>
                <c:pt idx="43843">
                  <c:v>-953.74099999999999</c:v>
                </c:pt>
                <c:pt idx="43844">
                  <c:v>-946.91200000000003</c:v>
                </c:pt>
                <c:pt idx="43845">
                  <c:v>-939.89499999999998</c:v>
                </c:pt>
                <c:pt idx="43846">
                  <c:v>-932.68899999999996</c:v>
                </c:pt>
                <c:pt idx="43847">
                  <c:v>-925.29600000000005</c:v>
                </c:pt>
                <c:pt idx="43848">
                  <c:v>-917.71900000000005</c:v>
                </c:pt>
                <c:pt idx="43849">
                  <c:v>-909.95799999999997</c:v>
                </c:pt>
                <c:pt idx="43850">
                  <c:v>-902.01499999999999</c:v>
                </c:pt>
                <c:pt idx="43851">
                  <c:v>-893.89200000000005</c:v>
                </c:pt>
                <c:pt idx="43852">
                  <c:v>-885.59100000000001</c:v>
                </c:pt>
                <c:pt idx="43853">
                  <c:v>-877.11300000000006</c:v>
                </c:pt>
                <c:pt idx="43854">
                  <c:v>-868.46</c:v>
                </c:pt>
                <c:pt idx="43855">
                  <c:v>-859.63400000000001</c:v>
                </c:pt>
                <c:pt idx="43856">
                  <c:v>-850.63699999999994</c:v>
                </c:pt>
                <c:pt idx="43857">
                  <c:v>-841.471</c:v>
                </c:pt>
                <c:pt idx="43858">
                  <c:v>-832.13699999999994</c:v>
                </c:pt>
                <c:pt idx="43859">
                  <c:v>-822.63800000000003</c:v>
                </c:pt>
                <c:pt idx="43860">
                  <c:v>-812.976</c:v>
                </c:pt>
                <c:pt idx="43861">
                  <c:v>-803.15099999999995</c:v>
                </c:pt>
                <c:pt idx="43862">
                  <c:v>-793.16800000000001</c:v>
                </c:pt>
                <c:pt idx="43863">
                  <c:v>-783.02700000000004</c:v>
                </c:pt>
                <c:pt idx="43864">
                  <c:v>-772.73099999999999</c:v>
                </c:pt>
                <c:pt idx="43865">
                  <c:v>-762.28200000000004</c:v>
                </c:pt>
                <c:pt idx="43866">
                  <c:v>-751.68200000000002</c:v>
                </c:pt>
                <c:pt idx="43867">
                  <c:v>-740.93299999999999</c:v>
                </c:pt>
                <c:pt idx="43868">
                  <c:v>-730.03800000000001</c:v>
                </c:pt>
                <c:pt idx="43869">
                  <c:v>-718.99800000000005</c:v>
                </c:pt>
                <c:pt idx="43870">
                  <c:v>-707.81700000000001</c:v>
                </c:pt>
                <c:pt idx="43871">
                  <c:v>-696.49599999999998</c:v>
                </c:pt>
                <c:pt idx="43872">
                  <c:v>-685.03700000000003</c:v>
                </c:pt>
                <c:pt idx="43873">
                  <c:v>-673.44399999999996</c:v>
                </c:pt>
                <c:pt idx="43874">
                  <c:v>-661.71799999999996</c:v>
                </c:pt>
                <c:pt idx="43875">
                  <c:v>-649.86199999999997</c:v>
                </c:pt>
                <c:pt idx="43876">
                  <c:v>-637.87900000000002</c:v>
                </c:pt>
                <c:pt idx="43877">
                  <c:v>-625.77</c:v>
                </c:pt>
                <c:pt idx="43878">
                  <c:v>-613.53899999999999</c:v>
                </c:pt>
                <c:pt idx="43879">
                  <c:v>-601.18700000000001</c:v>
                </c:pt>
                <c:pt idx="43880">
                  <c:v>-588.71799999999996</c:v>
                </c:pt>
                <c:pt idx="43881">
                  <c:v>-576.13400000000001</c:v>
                </c:pt>
                <c:pt idx="43882">
                  <c:v>-563.43700000000001</c:v>
                </c:pt>
                <c:pt idx="43883">
                  <c:v>-550.63099999999997</c:v>
                </c:pt>
                <c:pt idx="43884">
                  <c:v>-537.71699999999998</c:v>
                </c:pt>
                <c:pt idx="43885">
                  <c:v>-524.69899999999996</c:v>
                </c:pt>
                <c:pt idx="43886">
                  <c:v>-511.57900000000001</c:v>
                </c:pt>
                <c:pt idx="43887">
                  <c:v>-498.35899999999998</c:v>
                </c:pt>
                <c:pt idx="43888">
                  <c:v>-485.04399999999998</c:v>
                </c:pt>
                <c:pt idx="43889">
                  <c:v>-471.63400000000001</c:v>
                </c:pt>
                <c:pt idx="43890">
                  <c:v>-458.13400000000001</c:v>
                </c:pt>
                <c:pt idx="43891">
                  <c:v>-444.54500000000002</c:v>
                </c:pt>
                <c:pt idx="43892">
                  <c:v>-430.87099999999998</c:v>
                </c:pt>
                <c:pt idx="43893">
                  <c:v>-417.11399999999998</c:v>
                </c:pt>
                <c:pt idx="43894">
                  <c:v>-403.27699999999999</c:v>
                </c:pt>
                <c:pt idx="43895">
                  <c:v>-389.36399999999998</c:v>
                </c:pt>
                <c:pt idx="43896">
                  <c:v>-375.37599999999998</c:v>
                </c:pt>
                <c:pt idx="43897">
                  <c:v>-361.31700000000001</c:v>
                </c:pt>
                <c:pt idx="43898">
                  <c:v>-347.19</c:v>
                </c:pt>
                <c:pt idx="43899">
                  <c:v>-332.99700000000001</c:v>
                </c:pt>
                <c:pt idx="43900">
                  <c:v>-318.74099999999999</c:v>
                </c:pt>
                <c:pt idx="43901">
                  <c:v>-304.42599999999999</c:v>
                </c:pt>
                <c:pt idx="43902">
                  <c:v>-290.05399999999997</c:v>
                </c:pt>
                <c:pt idx="43903">
                  <c:v>-275.62799999999999</c:v>
                </c:pt>
                <c:pt idx="43904">
                  <c:v>-261.15100000000001</c:v>
                </c:pt>
                <c:pt idx="43905">
                  <c:v>-246.626</c:v>
                </c:pt>
                <c:pt idx="43906">
                  <c:v>-232.05699999999999</c:v>
                </c:pt>
                <c:pt idx="43907">
                  <c:v>-217.44499999999999</c:v>
                </c:pt>
                <c:pt idx="43908">
                  <c:v>-202.79400000000001</c:v>
                </c:pt>
                <c:pt idx="43909">
                  <c:v>-188.107</c:v>
                </c:pt>
                <c:pt idx="43910">
                  <c:v>-173.387</c:v>
                </c:pt>
                <c:pt idx="43911">
                  <c:v>-158.637</c:v>
                </c:pt>
                <c:pt idx="43912">
                  <c:v>-143.86000000000001</c:v>
                </c:pt>
                <c:pt idx="43913">
                  <c:v>-129.059</c:v>
                </c:pt>
                <c:pt idx="43914">
                  <c:v>-114.236</c:v>
                </c:pt>
                <c:pt idx="43915">
                  <c:v>-99.396000000000001</c:v>
                </c:pt>
                <c:pt idx="43916">
                  <c:v>-84.540599999999998</c:v>
                </c:pt>
                <c:pt idx="43917">
                  <c:v>-69.673199999999994</c:v>
                </c:pt>
                <c:pt idx="43918">
                  <c:v>-54.796700000000001</c:v>
                </c:pt>
                <c:pt idx="43919">
                  <c:v>-39.914200000000001</c:v>
                </c:pt>
                <c:pt idx="43920">
                  <c:v>-25.0288</c:v>
                </c:pt>
                <c:pt idx="43921">
                  <c:v>-10.1434</c:v>
                </c:pt>
                <c:pt idx="43922">
                  <c:v>4.7389200000000002</c:v>
                </c:pt>
                <c:pt idx="43923">
                  <c:v>19.615200000000002</c:v>
                </c:pt>
                <c:pt idx="43924">
                  <c:v>34.482300000000002</c:v>
                </c:pt>
                <c:pt idx="43925">
                  <c:v>49.337400000000002</c:v>
                </c:pt>
                <c:pt idx="43926">
                  <c:v>64.177400000000006</c:v>
                </c:pt>
                <c:pt idx="43927">
                  <c:v>78.999200000000002</c:v>
                </c:pt>
                <c:pt idx="43928">
                  <c:v>93.8</c:v>
                </c:pt>
                <c:pt idx="43929">
                  <c:v>108.577</c:v>
                </c:pt>
                <c:pt idx="43930">
                  <c:v>123.32599999999999</c:v>
                </c:pt>
                <c:pt idx="43931">
                  <c:v>138.04599999999999</c:v>
                </c:pt>
                <c:pt idx="43932">
                  <c:v>152.732</c:v>
                </c:pt>
                <c:pt idx="43933">
                  <c:v>167.38300000000001</c:v>
                </c:pt>
                <c:pt idx="43934">
                  <c:v>181.994</c:v>
                </c:pt>
                <c:pt idx="43935">
                  <c:v>196.56399999999999</c:v>
                </c:pt>
                <c:pt idx="43936">
                  <c:v>211.08799999999999</c:v>
                </c:pt>
                <c:pt idx="43937">
                  <c:v>225.565</c:v>
                </c:pt>
                <c:pt idx="43938">
                  <c:v>239.99199999999999</c:v>
                </c:pt>
                <c:pt idx="43939">
                  <c:v>254.364</c:v>
                </c:pt>
                <c:pt idx="43940">
                  <c:v>268.68099999999998</c:v>
                </c:pt>
                <c:pt idx="43941">
                  <c:v>282.93700000000001</c:v>
                </c:pt>
                <c:pt idx="43942">
                  <c:v>297.13200000000001</c:v>
                </c:pt>
                <c:pt idx="43943">
                  <c:v>311.26100000000002</c:v>
                </c:pt>
                <c:pt idx="43944">
                  <c:v>325.32299999999998</c:v>
                </c:pt>
                <c:pt idx="43945">
                  <c:v>339.31400000000002</c:v>
                </c:pt>
                <c:pt idx="43946">
                  <c:v>353.23099999999999</c:v>
                </c:pt>
                <c:pt idx="43947">
                  <c:v>367.072</c:v>
                </c:pt>
                <c:pt idx="43948">
                  <c:v>380.83300000000003</c:v>
                </c:pt>
                <c:pt idx="43949">
                  <c:v>394.51299999999998</c:v>
                </c:pt>
                <c:pt idx="43950">
                  <c:v>408.108</c:v>
                </c:pt>
                <c:pt idx="43951">
                  <c:v>421.61599999999999</c:v>
                </c:pt>
                <c:pt idx="43952">
                  <c:v>435.03300000000002</c:v>
                </c:pt>
                <c:pt idx="43953">
                  <c:v>448.358</c:v>
                </c:pt>
                <c:pt idx="43954">
                  <c:v>461.58699999999999</c:v>
                </c:pt>
                <c:pt idx="43955">
                  <c:v>474.71800000000002</c:v>
                </c:pt>
                <c:pt idx="43956">
                  <c:v>487.74900000000002</c:v>
                </c:pt>
                <c:pt idx="43957">
                  <c:v>500.67599999999999</c:v>
                </c:pt>
                <c:pt idx="43958">
                  <c:v>513.49699999999996</c:v>
                </c:pt>
                <c:pt idx="43959">
                  <c:v>526.21</c:v>
                </c:pt>
                <c:pt idx="43960">
                  <c:v>538.81200000000001</c:v>
                </c:pt>
                <c:pt idx="43961">
                  <c:v>551.29999999999995</c:v>
                </c:pt>
                <c:pt idx="43962">
                  <c:v>563.67200000000003</c:v>
                </c:pt>
                <c:pt idx="43963">
                  <c:v>575.92600000000004</c:v>
                </c:pt>
                <c:pt idx="43964">
                  <c:v>588.05799999999999</c:v>
                </c:pt>
                <c:pt idx="43965">
                  <c:v>600.06799999999998</c:v>
                </c:pt>
                <c:pt idx="43966">
                  <c:v>611.95100000000002</c:v>
                </c:pt>
                <c:pt idx="43967">
                  <c:v>623.70699999999999</c:v>
                </c:pt>
                <c:pt idx="43968">
                  <c:v>635.33199999999999</c:v>
                </c:pt>
                <c:pt idx="43969">
                  <c:v>646.82399999999996</c:v>
                </c:pt>
                <c:pt idx="43970">
                  <c:v>658.18100000000004</c:v>
                </c:pt>
                <c:pt idx="43971">
                  <c:v>669.40099999999995</c:v>
                </c:pt>
                <c:pt idx="43972">
                  <c:v>680.48099999999999</c:v>
                </c:pt>
                <c:pt idx="43973">
                  <c:v>691.42</c:v>
                </c:pt>
                <c:pt idx="43974">
                  <c:v>702.21400000000006</c:v>
                </c:pt>
                <c:pt idx="43975">
                  <c:v>712.86300000000006</c:v>
                </c:pt>
                <c:pt idx="43976">
                  <c:v>723.36300000000006</c:v>
                </c:pt>
                <c:pt idx="43977">
                  <c:v>733.71400000000006</c:v>
                </c:pt>
                <c:pt idx="43978">
                  <c:v>743.91200000000003</c:v>
                </c:pt>
                <c:pt idx="43979">
                  <c:v>753.95500000000004</c:v>
                </c:pt>
                <c:pt idx="43980">
                  <c:v>763.84299999999996</c:v>
                </c:pt>
                <c:pt idx="43981">
                  <c:v>773.572</c:v>
                </c:pt>
                <c:pt idx="43982">
                  <c:v>783.14099999999996</c:v>
                </c:pt>
                <c:pt idx="43983">
                  <c:v>792.548</c:v>
                </c:pt>
                <c:pt idx="43984">
                  <c:v>801.79100000000005</c:v>
                </c:pt>
                <c:pt idx="43985">
                  <c:v>810.86900000000003</c:v>
                </c:pt>
                <c:pt idx="43986">
                  <c:v>819.779</c:v>
                </c:pt>
                <c:pt idx="43987">
                  <c:v>828.52</c:v>
                </c:pt>
                <c:pt idx="43988">
                  <c:v>837.09</c:v>
                </c:pt>
                <c:pt idx="43989">
                  <c:v>845.48699999999997</c:v>
                </c:pt>
                <c:pt idx="43990">
                  <c:v>853.71</c:v>
                </c:pt>
                <c:pt idx="43991">
                  <c:v>861.75699999999995</c:v>
                </c:pt>
                <c:pt idx="43992">
                  <c:v>869.62699999999995</c:v>
                </c:pt>
                <c:pt idx="43993">
                  <c:v>877.31700000000001</c:v>
                </c:pt>
                <c:pt idx="43994">
                  <c:v>884.82799999999997</c:v>
                </c:pt>
                <c:pt idx="43995">
                  <c:v>892.15599999999995</c:v>
                </c:pt>
                <c:pt idx="43996">
                  <c:v>899.30100000000004</c:v>
                </c:pt>
                <c:pt idx="43997">
                  <c:v>906.26099999999997</c:v>
                </c:pt>
                <c:pt idx="43998">
                  <c:v>913.03499999999997</c:v>
                </c:pt>
                <c:pt idx="43999">
                  <c:v>919.62199999999996</c:v>
                </c:pt>
                <c:pt idx="44000">
                  <c:v>926.02</c:v>
                </c:pt>
                <c:pt idx="44001">
                  <c:v>932.22900000000004</c:v>
                </c:pt>
                <c:pt idx="44002">
                  <c:v>938.24599999999998</c:v>
                </c:pt>
                <c:pt idx="44003">
                  <c:v>944.07100000000003</c:v>
                </c:pt>
                <c:pt idx="44004">
                  <c:v>949.702</c:v>
                </c:pt>
                <c:pt idx="44005">
                  <c:v>955.13900000000001</c:v>
                </c:pt>
                <c:pt idx="44006">
                  <c:v>960.38099999999997</c:v>
                </c:pt>
                <c:pt idx="44007">
                  <c:v>965.42600000000004</c:v>
                </c:pt>
                <c:pt idx="44008">
                  <c:v>970.274</c:v>
                </c:pt>
                <c:pt idx="44009">
                  <c:v>974.92399999999998</c:v>
                </c:pt>
                <c:pt idx="44010">
                  <c:v>979.37400000000002</c:v>
                </c:pt>
                <c:pt idx="44011">
                  <c:v>983.62400000000002</c:v>
                </c:pt>
                <c:pt idx="44012">
                  <c:v>987.673</c:v>
                </c:pt>
                <c:pt idx="44013">
                  <c:v>991.52099999999996</c:v>
                </c:pt>
                <c:pt idx="44014">
                  <c:v>995.16700000000003</c:v>
                </c:pt>
                <c:pt idx="44015">
                  <c:v>998.60900000000004</c:v>
                </c:pt>
                <c:pt idx="44016" formatCode="0.00E+00">
                  <c:v>1001.85</c:v>
                </c:pt>
                <c:pt idx="44017" formatCode="0.00E+00">
                  <c:v>1004.88</c:v>
                </c:pt>
                <c:pt idx="44018" formatCode="0.00E+00">
                  <c:v>1007.71</c:v>
                </c:pt>
                <c:pt idx="44019" formatCode="0.00E+00">
                  <c:v>1010.34</c:v>
                </c:pt>
                <c:pt idx="44020" formatCode="0.00E+00">
                  <c:v>1012.76</c:v>
                </c:pt>
                <c:pt idx="44021" formatCode="0.00E+00">
                  <c:v>1014.97</c:v>
                </c:pt>
                <c:pt idx="44022" formatCode="0.00E+00">
                  <c:v>1016.98</c:v>
                </c:pt>
                <c:pt idx="44023" formatCode="0.00E+00">
                  <c:v>1018.78</c:v>
                </c:pt>
                <c:pt idx="44024" formatCode="0.00E+00">
                  <c:v>1020.37</c:v>
                </c:pt>
                <c:pt idx="44025" formatCode="0.00E+00">
                  <c:v>1021.75</c:v>
                </c:pt>
                <c:pt idx="44026" formatCode="0.00E+00">
                  <c:v>1022.93</c:v>
                </c:pt>
                <c:pt idx="44027" formatCode="0.00E+00">
                  <c:v>1023.9</c:v>
                </c:pt>
                <c:pt idx="44028" formatCode="0.00E+00">
                  <c:v>1024.6600000000001</c:v>
                </c:pt>
                <c:pt idx="44029" formatCode="0.00E+00">
                  <c:v>1025.22</c:v>
                </c:pt>
                <c:pt idx="44030" formatCode="0.00E+00">
                  <c:v>1025.56</c:v>
                </c:pt>
                <c:pt idx="44031" formatCode="0.00E+00">
                  <c:v>1025.7</c:v>
                </c:pt>
                <c:pt idx="44032" formatCode="0.00E+00">
                  <c:v>1025.6300000000001</c:v>
                </c:pt>
                <c:pt idx="44033" formatCode="0.00E+00">
                  <c:v>1025.3599999999999</c:v>
                </c:pt>
                <c:pt idx="44034" formatCode="0.00E+00">
                  <c:v>1024.8699999999999</c:v>
                </c:pt>
                <c:pt idx="44035" formatCode="0.00E+00">
                  <c:v>1024.18</c:v>
                </c:pt>
                <c:pt idx="44036" formatCode="0.00E+00">
                  <c:v>1023.28</c:v>
                </c:pt>
                <c:pt idx="44037" formatCode="0.00E+00">
                  <c:v>1022.17</c:v>
                </c:pt>
                <c:pt idx="44038" formatCode="0.00E+00">
                  <c:v>1020.85</c:v>
                </c:pt>
                <c:pt idx="44039" formatCode="0.00E+00">
                  <c:v>1019.33</c:v>
                </c:pt>
                <c:pt idx="44040" formatCode="0.00E+00">
                  <c:v>1017.61</c:v>
                </c:pt>
                <c:pt idx="44041" formatCode="0.00E+00">
                  <c:v>1015.67</c:v>
                </c:pt>
                <c:pt idx="44042" formatCode="0.00E+00">
                  <c:v>1013.54</c:v>
                </c:pt>
                <c:pt idx="44043" formatCode="0.00E+00">
                  <c:v>1011.2</c:v>
                </c:pt>
                <c:pt idx="44044" formatCode="0.00E+00">
                  <c:v>1008.65</c:v>
                </c:pt>
                <c:pt idx="44045" formatCode="0.00E+00">
                  <c:v>1005.9</c:v>
                </c:pt>
                <c:pt idx="44046" formatCode="0.00E+00">
                  <c:v>1002.95</c:v>
                </c:pt>
                <c:pt idx="44047">
                  <c:v>999.79</c:v>
                </c:pt>
                <c:pt idx="44048">
                  <c:v>996.43399999999997</c:v>
                </c:pt>
                <c:pt idx="44049">
                  <c:v>992.87599999999998</c:v>
                </c:pt>
                <c:pt idx="44050">
                  <c:v>989.11800000000005</c:v>
                </c:pt>
                <c:pt idx="44051">
                  <c:v>985.16099999999994</c:v>
                </c:pt>
                <c:pt idx="44052">
                  <c:v>981.00599999999997</c:v>
                </c:pt>
                <c:pt idx="44053">
                  <c:v>976.654</c:v>
                </c:pt>
                <c:pt idx="44054">
                  <c:v>972.10500000000002</c:v>
                </c:pt>
                <c:pt idx="44055">
                  <c:v>967.36</c:v>
                </c:pt>
                <c:pt idx="44056">
                  <c:v>962.42100000000005</c:v>
                </c:pt>
                <c:pt idx="44057">
                  <c:v>957.28899999999999</c:v>
                </c:pt>
                <c:pt idx="44058">
                  <c:v>951.96400000000006</c:v>
                </c:pt>
                <c:pt idx="44059">
                  <c:v>946.44899999999996</c:v>
                </c:pt>
                <c:pt idx="44060">
                  <c:v>940.74300000000005</c:v>
                </c:pt>
                <c:pt idx="44061">
                  <c:v>934.84900000000005</c:v>
                </c:pt>
                <c:pt idx="44062">
                  <c:v>928.76700000000005</c:v>
                </c:pt>
                <c:pt idx="44063">
                  <c:v>922.49900000000002</c:v>
                </c:pt>
                <c:pt idx="44064">
                  <c:v>916.04600000000005</c:v>
                </c:pt>
                <c:pt idx="44065">
                  <c:v>909.41</c:v>
                </c:pt>
                <c:pt idx="44066">
                  <c:v>902.59100000000001</c:v>
                </c:pt>
                <c:pt idx="44067">
                  <c:v>895.59299999999996</c:v>
                </c:pt>
                <c:pt idx="44068">
                  <c:v>888.41499999999996</c:v>
                </c:pt>
                <c:pt idx="44069">
                  <c:v>881.05899999999997</c:v>
                </c:pt>
                <c:pt idx="44070">
                  <c:v>873.52700000000004</c:v>
                </c:pt>
                <c:pt idx="44071">
                  <c:v>865.82100000000003</c:v>
                </c:pt>
                <c:pt idx="44072">
                  <c:v>857.94200000000001</c:v>
                </c:pt>
                <c:pt idx="44073">
                  <c:v>849.89200000000005</c:v>
                </c:pt>
                <c:pt idx="44074">
                  <c:v>841.67200000000003</c:v>
                </c:pt>
                <c:pt idx="44075">
                  <c:v>833.28499999999997</c:v>
                </c:pt>
                <c:pt idx="44076">
                  <c:v>824.73099999999999</c:v>
                </c:pt>
                <c:pt idx="44077">
                  <c:v>816.01400000000001</c:v>
                </c:pt>
                <c:pt idx="44078">
                  <c:v>807.13300000000004</c:v>
                </c:pt>
                <c:pt idx="44079">
                  <c:v>798.09299999999996</c:v>
                </c:pt>
                <c:pt idx="44080">
                  <c:v>788.89300000000003</c:v>
                </c:pt>
                <c:pt idx="44081">
                  <c:v>779.53700000000003</c:v>
                </c:pt>
                <c:pt idx="44082">
                  <c:v>770.02700000000004</c:v>
                </c:pt>
                <c:pt idx="44083">
                  <c:v>760.36300000000006</c:v>
                </c:pt>
                <c:pt idx="44084">
                  <c:v>750.548</c:v>
                </c:pt>
                <c:pt idx="44085">
                  <c:v>740.58500000000004</c:v>
                </c:pt>
                <c:pt idx="44086">
                  <c:v>730.47500000000002</c:v>
                </c:pt>
                <c:pt idx="44087">
                  <c:v>720.221</c:v>
                </c:pt>
                <c:pt idx="44088">
                  <c:v>709.82399999999996</c:v>
                </c:pt>
                <c:pt idx="44089">
                  <c:v>699.28700000000003</c:v>
                </c:pt>
                <c:pt idx="44090">
                  <c:v>688.61099999999999</c:v>
                </c:pt>
                <c:pt idx="44091">
                  <c:v>677.8</c:v>
                </c:pt>
                <c:pt idx="44092">
                  <c:v>666.85500000000002</c:v>
                </c:pt>
                <c:pt idx="44093">
                  <c:v>655.779</c:v>
                </c:pt>
                <c:pt idx="44094">
                  <c:v>644.57399999999996</c:v>
                </c:pt>
                <c:pt idx="44095">
                  <c:v>633.24099999999999</c:v>
                </c:pt>
                <c:pt idx="44096">
                  <c:v>621.78499999999997</c:v>
                </c:pt>
                <c:pt idx="44097">
                  <c:v>610.20600000000002</c:v>
                </c:pt>
                <c:pt idx="44098">
                  <c:v>598.50699999999995</c:v>
                </c:pt>
                <c:pt idx="44099">
                  <c:v>586.69200000000001</c:v>
                </c:pt>
                <c:pt idx="44100">
                  <c:v>574.76099999999997</c:v>
                </c:pt>
                <c:pt idx="44101">
                  <c:v>562.71799999999996</c:v>
                </c:pt>
                <c:pt idx="44102">
                  <c:v>550.56500000000005</c:v>
                </c:pt>
                <c:pt idx="44103">
                  <c:v>538.30499999999995</c:v>
                </c:pt>
                <c:pt idx="44104">
                  <c:v>525.93899999999996</c:v>
                </c:pt>
                <c:pt idx="44105">
                  <c:v>513.47199999999998</c:v>
                </c:pt>
                <c:pt idx="44106">
                  <c:v>500.904</c:v>
                </c:pt>
                <c:pt idx="44107">
                  <c:v>488.24</c:v>
                </c:pt>
                <c:pt idx="44108">
                  <c:v>475.48099999999999</c:v>
                </c:pt>
                <c:pt idx="44109">
                  <c:v>462.62900000000002</c:v>
                </c:pt>
                <c:pt idx="44110">
                  <c:v>449.68900000000002</c:v>
                </c:pt>
                <c:pt idx="44111">
                  <c:v>436.661</c:v>
                </c:pt>
                <c:pt idx="44112">
                  <c:v>423.55</c:v>
                </c:pt>
                <c:pt idx="44113">
                  <c:v>410.358</c:v>
                </c:pt>
                <c:pt idx="44114">
                  <c:v>397.08600000000001</c:v>
                </c:pt>
                <c:pt idx="44115">
                  <c:v>383.73899999999998</c:v>
                </c:pt>
                <c:pt idx="44116">
                  <c:v>370.31900000000002</c:v>
                </c:pt>
                <c:pt idx="44117">
                  <c:v>356.82799999999997</c:v>
                </c:pt>
                <c:pt idx="44118">
                  <c:v>343.26900000000001</c:v>
                </c:pt>
                <c:pt idx="44119">
                  <c:v>329.64600000000002</c:v>
                </c:pt>
                <c:pt idx="44120">
                  <c:v>315.95999999999998</c:v>
                </c:pt>
                <c:pt idx="44121">
                  <c:v>302.21499999999997</c:v>
                </c:pt>
                <c:pt idx="44122">
                  <c:v>288.41399999999999</c:v>
                </c:pt>
                <c:pt idx="44123">
                  <c:v>274.55900000000003</c:v>
                </c:pt>
                <c:pt idx="44124">
                  <c:v>260.65300000000002</c:v>
                </c:pt>
                <c:pt idx="44125">
                  <c:v>246.69900000000001</c:v>
                </c:pt>
                <c:pt idx="44126">
                  <c:v>232.69900000000001</c:v>
                </c:pt>
                <c:pt idx="44127">
                  <c:v>218.65700000000001</c:v>
                </c:pt>
                <c:pt idx="44128">
                  <c:v>204.57599999999999</c:v>
                </c:pt>
                <c:pt idx="44129">
                  <c:v>190.459</c:v>
                </c:pt>
                <c:pt idx="44130">
                  <c:v>176.30699999999999</c:v>
                </c:pt>
                <c:pt idx="44131">
                  <c:v>162.125</c:v>
                </c:pt>
                <c:pt idx="44132">
                  <c:v>147.91399999999999</c:v>
                </c:pt>
                <c:pt idx="44133">
                  <c:v>133.679</c:v>
                </c:pt>
                <c:pt idx="44134">
                  <c:v>119.42100000000001</c:v>
                </c:pt>
                <c:pt idx="44135">
                  <c:v>105.14400000000001</c:v>
                </c:pt>
                <c:pt idx="44136">
                  <c:v>90.850399999999993</c:v>
                </c:pt>
                <c:pt idx="44137">
                  <c:v>76.543499999999995</c:v>
                </c:pt>
                <c:pt idx="44138">
                  <c:v>62.225999999999999</c:v>
                </c:pt>
                <c:pt idx="44139">
                  <c:v>47.900700000000001</c:v>
                </c:pt>
                <c:pt idx="44140">
                  <c:v>33.570700000000002</c:v>
                </c:pt>
                <c:pt idx="44141">
                  <c:v>19.238800000000001</c:v>
                </c:pt>
                <c:pt idx="44142">
                  <c:v>4.9079899999999999</c:v>
                </c:pt>
                <c:pt idx="44143">
                  <c:v>-9.4189399999999992</c:v>
                </c:pt>
                <c:pt idx="44144">
                  <c:v>-23.739000000000001</c:v>
                </c:pt>
                <c:pt idx="44145">
                  <c:v>-38.049399999999999</c:v>
                </c:pt>
                <c:pt idx="44146">
                  <c:v>-52.347200000000001</c:v>
                </c:pt>
                <c:pt idx="44147">
                  <c:v>-66.629400000000004</c:v>
                </c:pt>
                <c:pt idx="44148">
                  <c:v>-80.893199999999993</c:v>
                </c:pt>
                <c:pt idx="44149">
                  <c:v>-95.1357</c:v>
                </c:pt>
                <c:pt idx="44150">
                  <c:v>-109.354</c:v>
                </c:pt>
                <c:pt idx="44151">
                  <c:v>-123.545</c:v>
                </c:pt>
                <c:pt idx="44152">
                  <c:v>-137.70699999999999</c:v>
                </c:pt>
                <c:pt idx="44153">
                  <c:v>-151.83500000000001</c:v>
                </c:pt>
                <c:pt idx="44154">
                  <c:v>-165.928</c:v>
                </c:pt>
                <c:pt idx="44155">
                  <c:v>-179.983</c:v>
                </c:pt>
                <c:pt idx="44156">
                  <c:v>-193.99600000000001</c:v>
                </c:pt>
                <c:pt idx="44157">
                  <c:v>-207.965</c:v>
                </c:pt>
                <c:pt idx="44158">
                  <c:v>-221.887</c:v>
                </c:pt>
                <c:pt idx="44159">
                  <c:v>-235.75899999999999</c:v>
                </c:pt>
                <c:pt idx="44160">
                  <c:v>-249.57900000000001</c:v>
                </c:pt>
                <c:pt idx="44161">
                  <c:v>-263.34399999999999</c:v>
                </c:pt>
                <c:pt idx="44162">
                  <c:v>-277.05</c:v>
                </c:pt>
                <c:pt idx="44163">
                  <c:v>-290.69499999999999</c:v>
                </c:pt>
                <c:pt idx="44164">
                  <c:v>-304.27699999999999</c:v>
                </c:pt>
                <c:pt idx="44165">
                  <c:v>-317.79300000000001</c:v>
                </c:pt>
                <c:pt idx="44166">
                  <c:v>-331.23899999999998</c:v>
                </c:pt>
                <c:pt idx="44167">
                  <c:v>-344.61399999999998</c:v>
                </c:pt>
                <c:pt idx="44168">
                  <c:v>-357.91399999999999</c:v>
                </c:pt>
                <c:pt idx="44169">
                  <c:v>-371.137</c:v>
                </c:pt>
                <c:pt idx="44170">
                  <c:v>-384.28100000000001</c:v>
                </c:pt>
                <c:pt idx="44171">
                  <c:v>-397.34199999999998</c:v>
                </c:pt>
                <c:pt idx="44172">
                  <c:v>-410.31799999999998</c:v>
                </c:pt>
                <c:pt idx="44173">
                  <c:v>-423.20600000000002</c:v>
                </c:pt>
                <c:pt idx="44174">
                  <c:v>-436.00400000000002</c:v>
                </c:pt>
                <c:pt idx="44175">
                  <c:v>-448.709</c:v>
                </c:pt>
                <c:pt idx="44176">
                  <c:v>-461.31900000000002</c:v>
                </c:pt>
                <c:pt idx="44177">
                  <c:v>-473.83199999999999</c:v>
                </c:pt>
                <c:pt idx="44178">
                  <c:v>-486.24299999999999</c:v>
                </c:pt>
                <c:pt idx="44179">
                  <c:v>-498.55200000000002</c:v>
                </c:pt>
                <c:pt idx="44180">
                  <c:v>-510.75599999999997</c:v>
                </c:pt>
                <c:pt idx="44181">
                  <c:v>-522.85199999999998</c:v>
                </c:pt>
                <c:pt idx="44182">
                  <c:v>-534.83799999999997</c:v>
                </c:pt>
                <c:pt idx="44183">
                  <c:v>-546.71100000000001</c:v>
                </c:pt>
                <c:pt idx="44184">
                  <c:v>-558.47</c:v>
                </c:pt>
                <c:pt idx="44185">
                  <c:v>-570.11099999999999</c:v>
                </c:pt>
                <c:pt idx="44186">
                  <c:v>-581.63300000000004</c:v>
                </c:pt>
                <c:pt idx="44187">
                  <c:v>-593.03300000000002</c:v>
                </c:pt>
                <c:pt idx="44188">
                  <c:v>-604.30799999999999</c:v>
                </c:pt>
                <c:pt idx="44189">
                  <c:v>-615.45799999999997</c:v>
                </c:pt>
                <c:pt idx="44190">
                  <c:v>-626.47900000000004</c:v>
                </c:pt>
                <c:pt idx="44191">
                  <c:v>-637.36900000000003</c:v>
                </c:pt>
                <c:pt idx="44192">
                  <c:v>-648.12599999999998</c:v>
                </c:pt>
                <c:pt idx="44193">
                  <c:v>-658.74800000000005</c:v>
                </c:pt>
                <c:pt idx="44194">
                  <c:v>-669.23199999999997</c:v>
                </c:pt>
                <c:pt idx="44195">
                  <c:v>-679.57799999999997</c:v>
                </c:pt>
                <c:pt idx="44196">
                  <c:v>-689.78200000000004</c:v>
                </c:pt>
                <c:pt idx="44197">
                  <c:v>-699.84299999999996</c:v>
                </c:pt>
                <c:pt idx="44198">
                  <c:v>-709.75900000000001</c:v>
                </c:pt>
                <c:pt idx="44199">
                  <c:v>-719.52700000000004</c:v>
                </c:pt>
                <c:pt idx="44200">
                  <c:v>-729.14700000000005</c:v>
                </c:pt>
                <c:pt idx="44201">
                  <c:v>-738.61500000000001</c:v>
                </c:pt>
                <c:pt idx="44202">
                  <c:v>-747.93</c:v>
                </c:pt>
                <c:pt idx="44203">
                  <c:v>-757.09</c:v>
                </c:pt>
                <c:pt idx="44204">
                  <c:v>-766.09400000000005</c:v>
                </c:pt>
                <c:pt idx="44205">
                  <c:v>-774.93899999999996</c:v>
                </c:pt>
                <c:pt idx="44206">
                  <c:v>-783.625</c:v>
                </c:pt>
                <c:pt idx="44207">
                  <c:v>-792.14800000000002</c:v>
                </c:pt>
                <c:pt idx="44208">
                  <c:v>-800.50800000000004</c:v>
                </c:pt>
                <c:pt idx="44209">
                  <c:v>-808.70299999999997</c:v>
                </c:pt>
                <c:pt idx="44210">
                  <c:v>-816.73099999999999</c:v>
                </c:pt>
                <c:pt idx="44211">
                  <c:v>-824.59100000000001</c:v>
                </c:pt>
                <c:pt idx="44212">
                  <c:v>-832.28099999999995</c:v>
                </c:pt>
                <c:pt idx="44213">
                  <c:v>-839.8</c:v>
                </c:pt>
                <c:pt idx="44214">
                  <c:v>-847.14499999999998</c:v>
                </c:pt>
                <c:pt idx="44215">
                  <c:v>-854.31700000000001</c:v>
                </c:pt>
                <c:pt idx="44216">
                  <c:v>-861.31299999999999</c:v>
                </c:pt>
                <c:pt idx="44217">
                  <c:v>-868.13199999999995</c:v>
                </c:pt>
                <c:pt idx="44218">
                  <c:v>-874.77300000000002</c:v>
                </c:pt>
                <c:pt idx="44219">
                  <c:v>-881.23400000000004</c:v>
                </c:pt>
                <c:pt idx="44220">
                  <c:v>-887.51400000000001</c:v>
                </c:pt>
                <c:pt idx="44221">
                  <c:v>-893.61199999999997</c:v>
                </c:pt>
                <c:pt idx="44222">
                  <c:v>-899.52700000000004</c:v>
                </c:pt>
                <c:pt idx="44223">
                  <c:v>-905.25800000000004</c:v>
                </c:pt>
                <c:pt idx="44224">
                  <c:v>-910.803</c:v>
                </c:pt>
                <c:pt idx="44225">
                  <c:v>-916.16200000000003</c:v>
                </c:pt>
                <c:pt idx="44226">
                  <c:v>-921.33299999999997</c:v>
                </c:pt>
                <c:pt idx="44227">
                  <c:v>-926.31500000000005</c:v>
                </c:pt>
                <c:pt idx="44228">
                  <c:v>-931.10900000000004</c:v>
                </c:pt>
                <c:pt idx="44229">
                  <c:v>-935.71100000000001</c:v>
                </c:pt>
                <c:pt idx="44230">
                  <c:v>-940.12300000000005</c:v>
                </c:pt>
                <c:pt idx="44231">
                  <c:v>-944.34199999999998</c:v>
                </c:pt>
                <c:pt idx="44232">
                  <c:v>-948.36900000000003</c:v>
                </c:pt>
                <c:pt idx="44233">
                  <c:v>-952.202</c:v>
                </c:pt>
                <c:pt idx="44234">
                  <c:v>-955.84100000000001</c:v>
                </c:pt>
                <c:pt idx="44235">
                  <c:v>-959.28399999999999</c:v>
                </c:pt>
                <c:pt idx="44236">
                  <c:v>-962.53200000000004</c:v>
                </c:pt>
                <c:pt idx="44237">
                  <c:v>-965.58399999999995</c:v>
                </c:pt>
                <c:pt idx="44238">
                  <c:v>-968.43899999999996</c:v>
                </c:pt>
                <c:pt idx="44239">
                  <c:v>-971.09699999999998</c:v>
                </c:pt>
                <c:pt idx="44240">
                  <c:v>-973.55700000000002</c:v>
                </c:pt>
                <c:pt idx="44241">
                  <c:v>-975.81899999999996</c:v>
                </c:pt>
                <c:pt idx="44242">
                  <c:v>-977.88300000000004</c:v>
                </c:pt>
                <c:pt idx="44243">
                  <c:v>-979.74699999999996</c:v>
                </c:pt>
                <c:pt idx="44244">
                  <c:v>-981.41200000000003</c:v>
                </c:pt>
                <c:pt idx="44245">
                  <c:v>-982.87800000000004</c:v>
                </c:pt>
                <c:pt idx="44246">
                  <c:v>-984.14400000000001</c:v>
                </c:pt>
                <c:pt idx="44247">
                  <c:v>-985.21</c:v>
                </c:pt>
                <c:pt idx="44248">
                  <c:v>-986.07600000000002</c:v>
                </c:pt>
                <c:pt idx="44249">
                  <c:v>-986.74199999999996</c:v>
                </c:pt>
                <c:pt idx="44250">
                  <c:v>-987.20799999999997</c:v>
                </c:pt>
                <c:pt idx="44251">
                  <c:v>-987.47299999999996</c:v>
                </c:pt>
                <c:pt idx="44252">
                  <c:v>-987.53800000000001</c:v>
                </c:pt>
                <c:pt idx="44253">
                  <c:v>-987.40300000000002</c:v>
                </c:pt>
                <c:pt idx="44254">
                  <c:v>-987.06799999999998</c:v>
                </c:pt>
                <c:pt idx="44255">
                  <c:v>-986.53300000000002</c:v>
                </c:pt>
                <c:pt idx="44256">
                  <c:v>-985.798</c:v>
                </c:pt>
                <c:pt idx="44257">
                  <c:v>-984.86400000000003</c:v>
                </c:pt>
                <c:pt idx="44258">
                  <c:v>-983.73</c:v>
                </c:pt>
                <c:pt idx="44259">
                  <c:v>-982.39700000000005</c:v>
                </c:pt>
                <c:pt idx="44260">
                  <c:v>-980.86599999999999</c:v>
                </c:pt>
                <c:pt idx="44261">
                  <c:v>-979.13599999999997</c:v>
                </c:pt>
                <c:pt idx="44262">
                  <c:v>-977.20799999999997</c:v>
                </c:pt>
                <c:pt idx="44263">
                  <c:v>-975.08399999999995</c:v>
                </c:pt>
                <c:pt idx="44264">
                  <c:v>-972.76199999999994</c:v>
                </c:pt>
                <c:pt idx="44265">
                  <c:v>-970.24300000000005</c:v>
                </c:pt>
                <c:pt idx="44266">
                  <c:v>-967.529</c:v>
                </c:pt>
                <c:pt idx="44267">
                  <c:v>-964.62</c:v>
                </c:pt>
                <c:pt idx="44268">
                  <c:v>-961.51700000000005</c:v>
                </c:pt>
                <c:pt idx="44269">
                  <c:v>-958.21900000000005</c:v>
                </c:pt>
                <c:pt idx="44270">
                  <c:v>-954.72799999999995</c:v>
                </c:pt>
                <c:pt idx="44271">
                  <c:v>-951.04499999999996</c:v>
                </c:pt>
                <c:pt idx="44272">
                  <c:v>-947.17100000000005</c:v>
                </c:pt>
                <c:pt idx="44273">
                  <c:v>-943.10599999999999</c:v>
                </c:pt>
                <c:pt idx="44274">
                  <c:v>-938.851</c:v>
                </c:pt>
                <c:pt idx="44275">
                  <c:v>-934.40700000000004</c:v>
                </c:pt>
                <c:pt idx="44276">
                  <c:v>-929.77599999999995</c:v>
                </c:pt>
                <c:pt idx="44277">
                  <c:v>-924.95699999999999</c:v>
                </c:pt>
                <c:pt idx="44278">
                  <c:v>-919.95299999999997</c:v>
                </c:pt>
                <c:pt idx="44279">
                  <c:v>-914.76400000000001</c:v>
                </c:pt>
                <c:pt idx="44280">
                  <c:v>-909.39200000000005</c:v>
                </c:pt>
                <c:pt idx="44281">
                  <c:v>-903.83699999999999</c:v>
                </c:pt>
                <c:pt idx="44282">
                  <c:v>-898.1</c:v>
                </c:pt>
                <c:pt idx="44283">
                  <c:v>-892.18399999999997</c:v>
                </c:pt>
                <c:pt idx="44284">
                  <c:v>-886.08900000000006</c:v>
                </c:pt>
                <c:pt idx="44285">
                  <c:v>-879.81600000000003</c:v>
                </c:pt>
                <c:pt idx="44286">
                  <c:v>-873.36699999999996</c:v>
                </c:pt>
                <c:pt idx="44287">
                  <c:v>-866.74300000000005</c:v>
                </c:pt>
                <c:pt idx="44288">
                  <c:v>-859.94600000000003</c:v>
                </c:pt>
                <c:pt idx="44289">
                  <c:v>-852.97699999999998</c:v>
                </c:pt>
                <c:pt idx="44290">
                  <c:v>-845.83699999999999</c:v>
                </c:pt>
                <c:pt idx="44291">
                  <c:v>-838.529</c:v>
                </c:pt>
                <c:pt idx="44292">
                  <c:v>-831.053</c:v>
                </c:pt>
                <c:pt idx="44293">
                  <c:v>-823.41099999999994</c:v>
                </c:pt>
                <c:pt idx="44294">
                  <c:v>-815.60500000000002</c:v>
                </c:pt>
                <c:pt idx="44295">
                  <c:v>-807.63599999999997</c:v>
                </c:pt>
                <c:pt idx="44296">
                  <c:v>-799.50599999999997</c:v>
                </c:pt>
                <c:pt idx="44297">
                  <c:v>-791.21699999999998</c:v>
                </c:pt>
                <c:pt idx="44298">
                  <c:v>-782.77099999999996</c:v>
                </c:pt>
                <c:pt idx="44299">
                  <c:v>-774.16800000000001</c:v>
                </c:pt>
                <c:pt idx="44300">
                  <c:v>-765.41200000000003</c:v>
                </c:pt>
                <c:pt idx="44301">
                  <c:v>-756.50400000000002</c:v>
                </c:pt>
                <c:pt idx="44302">
                  <c:v>-747.44500000000005</c:v>
                </c:pt>
                <c:pt idx="44303">
                  <c:v>-738.23800000000006</c:v>
                </c:pt>
                <c:pt idx="44304">
                  <c:v>-728.88400000000001</c:v>
                </c:pt>
                <c:pt idx="44305">
                  <c:v>-719.38599999999997</c:v>
                </c:pt>
                <c:pt idx="44306">
                  <c:v>-709.74599999999998</c:v>
                </c:pt>
                <c:pt idx="44307">
                  <c:v>-699.96500000000003</c:v>
                </c:pt>
                <c:pt idx="44308">
                  <c:v>-690.04499999999996</c:v>
                </c:pt>
                <c:pt idx="44309">
                  <c:v>-679.98900000000003</c:v>
                </c:pt>
                <c:pt idx="44310">
                  <c:v>-669.798</c:v>
                </c:pt>
                <c:pt idx="44311">
                  <c:v>-659.476</c:v>
                </c:pt>
                <c:pt idx="44312">
                  <c:v>-649.02300000000002</c:v>
                </c:pt>
                <c:pt idx="44313">
                  <c:v>-638.44200000000001</c:v>
                </c:pt>
                <c:pt idx="44314">
                  <c:v>-627.73500000000001</c:v>
                </c:pt>
                <c:pt idx="44315">
                  <c:v>-616.90499999999997</c:v>
                </c:pt>
                <c:pt idx="44316">
                  <c:v>-605.95399999999995</c:v>
                </c:pt>
                <c:pt idx="44317">
                  <c:v>-594.88300000000004</c:v>
                </c:pt>
                <c:pt idx="44318">
                  <c:v>-583.69600000000003</c:v>
                </c:pt>
                <c:pt idx="44319">
                  <c:v>-572.39400000000001</c:v>
                </c:pt>
                <c:pt idx="44320">
                  <c:v>-560.98</c:v>
                </c:pt>
                <c:pt idx="44321">
                  <c:v>-549.45699999999999</c:v>
                </c:pt>
                <c:pt idx="44322">
                  <c:v>-537.82600000000002</c:v>
                </c:pt>
                <c:pt idx="44323">
                  <c:v>-526.08900000000006</c:v>
                </c:pt>
                <c:pt idx="44324">
                  <c:v>-514.25099999999998</c:v>
                </c:pt>
                <c:pt idx="44325">
                  <c:v>-502.31200000000001</c:v>
                </c:pt>
                <c:pt idx="44326">
                  <c:v>-490.27499999999998</c:v>
                </c:pt>
                <c:pt idx="44327">
                  <c:v>-478.14400000000001</c:v>
                </c:pt>
                <c:pt idx="44328">
                  <c:v>-465.91899999999998</c:v>
                </c:pt>
                <c:pt idx="44329">
                  <c:v>-453.60399999999998</c:v>
                </c:pt>
                <c:pt idx="44330">
                  <c:v>-441.202</c:v>
                </c:pt>
                <c:pt idx="44331">
                  <c:v>-428.714</c:v>
                </c:pt>
                <c:pt idx="44332">
                  <c:v>-416.14400000000001</c:v>
                </c:pt>
                <c:pt idx="44333">
                  <c:v>-403.49299999999999</c:v>
                </c:pt>
                <c:pt idx="44334">
                  <c:v>-390.76600000000002</c:v>
                </c:pt>
                <c:pt idx="44335">
                  <c:v>-377.96300000000002</c:v>
                </c:pt>
                <c:pt idx="44336">
                  <c:v>-365.08800000000002</c:v>
                </c:pt>
                <c:pt idx="44337">
                  <c:v>-352.14400000000001</c:v>
                </c:pt>
                <c:pt idx="44338">
                  <c:v>-339.13299999999998</c:v>
                </c:pt>
                <c:pt idx="44339">
                  <c:v>-326.05700000000002</c:v>
                </c:pt>
                <c:pt idx="44340">
                  <c:v>-312.92</c:v>
                </c:pt>
                <c:pt idx="44341">
                  <c:v>-299.72399999999999</c:v>
                </c:pt>
                <c:pt idx="44342">
                  <c:v>-286.47199999999998</c:v>
                </c:pt>
                <c:pt idx="44343">
                  <c:v>-273.166</c:v>
                </c:pt>
                <c:pt idx="44344">
                  <c:v>-259.80900000000003</c:v>
                </c:pt>
                <c:pt idx="44345">
                  <c:v>-246.405</c:v>
                </c:pt>
                <c:pt idx="44346">
                  <c:v>-232.95500000000001</c:v>
                </c:pt>
                <c:pt idx="44347">
                  <c:v>-219.46199999999999</c:v>
                </c:pt>
                <c:pt idx="44348">
                  <c:v>-205.93</c:v>
                </c:pt>
                <c:pt idx="44349">
                  <c:v>-192.36</c:v>
                </c:pt>
                <c:pt idx="44350">
                  <c:v>-178.756</c:v>
                </c:pt>
                <c:pt idx="44351">
                  <c:v>-165.12100000000001</c:v>
                </c:pt>
                <c:pt idx="44352">
                  <c:v>-151.45699999999999</c:v>
                </c:pt>
                <c:pt idx="44353">
                  <c:v>-137.767</c:v>
                </c:pt>
                <c:pt idx="44354">
                  <c:v>-124.053</c:v>
                </c:pt>
                <c:pt idx="44355">
                  <c:v>-110.319</c:v>
                </c:pt>
                <c:pt idx="44356">
                  <c:v>-96.567999999999998</c:v>
                </c:pt>
                <c:pt idx="44357">
                  <c:v>-82.801699999999997</c:v>
                </c:pt>
                <c:pt idx="44358">
                  <c:v>-69.023300000000006</c:v>
                </c:pt>
                <c:pt idx="44359">
                  <c:v>-55.235700000000001</c:v>
                </c:pt>
                <c:pt idx="44360">
                  <c:v>-41.441600000000001</c:v>
                </c:pt>
                <c:pt idx="44361">
                  <c:v>-27.643799999999999</c:v>
                </c:pt>
                <c:pt idx="44362">
                  <c:v>-13.8452</c:v>
                </c:pt>
                <c:pt idx="44363">
                  <c:v>-4.8508900000000001E-2</c:v>
                </c:pt>
                <c:pt idx="44364">
                  <c:v>13.743399999999999</c:v>
                </c:pt>
                <c:pt idx="44365">
                  <c:v>27.527899999999999</c:v>
                </c:pt>
                <c:pt idx="44366">
                  <c:v>41.302</c:v>
                </c:pt>
                <c:pt idx="44367">
                  <c:v>55.063000000000002</c:v>
                </c:pt>
                <c:pt idx="44368">
                  <c:v>68.808099999999996</c:v>
                </c:pt>
                <c:pt idx="44369">
                  <c:v>82.534499999999994</c:v>
                </c:pt>
                <c:pt idx="44370">
                  <c:v>96.239500000000007</c:v>
                </c:pt>
                <c:pt idx="44371">
                  <c:v>109.92</c:v>
                </c:pt>
                <c:pt idx="44372">
                  <c:v>123.574</c:v>
                </c:pt>
                <c:pt idx="44373">
                  <c:v>137.19800000000001</c:v>
                </c:pt>
                <c:pt idx="44374">
                  <c:v>150.79</c:v>
                </c:pt>
                <c:pt idx="44375">
                  <c:v>164.346</c:v>
                </c:pt>
                <c:pt idx="44376">
                  <c:v>177.864</c:v>
                </c:pt>
                <c:pt idx="44377">
                  <c:v>191.34200000000001</c:v>
                </c:pt>
                <c:pt idx="44378">
                  <c:v>204.77600000000001</c:v>
                </c:pt>
                <c:pt idx="44379">
                  <c:v>218.16499999999999</c:v>
                </c:pt>
                <c:pt idx="44380">
                  <c:v>231.50399999999999</c:v>
                </c:pt>
                <c:pt idx="44381">
                  <c:v>244.792</c:v>
                </c:pt>
                <c:pt idx="44382">
                  <c:v>258.02499999999998</c:v>
                </c:pt>
                <c:pt idx="44383">
                  <c:v>271.202</c:v>
                </c:pt>
                <c:pt idx="44384">
                  <c:v>284.31900000000002</c:v>
                </c:pt>
                <c:pt idx="44385">
                  <c:v>297.37400000000002</c:v>
                </c:pt>
                <c:pt idx="44386">
                  <c:v>310.36500000000001</c:v>
                </c:pt>
                <c:pt idx="44387">
                  <c:v>323.28800000000001</c:v>
                </c:pt>
                <c:pt idx="44388">
                  <c:v>336.14100000000002</c:v>
                </c:pt>
                <c:pt idx="44389">
                  <c:v>348.92099999999999</c:v>
                </c:pt>
                <c:pt idx="44390">
                  <c:v>361.62700000000001</c:v>
                </c:pt>
                <c:pt idx="44391">
                  <c:v>374.255</c:v>
                </c:pt>
                <c:pt idx="44392">
                  <c:v>386.80200000000002</c:v>
                </c:pt>
                <c:pt idx="44393">
                  <c:v>399.267</c:v>
                </c:pt>
                <c:pt idx="44394">
                  <c:v>411.64600000000002</c:v>
                </c:pt>
                <c:pt idx="44395">
                  <c:v>423.93799999999999</c:v>
                </c:pt>
                <c:pt idx="44396">
                  <c:v>436.14</c:v>
                </c:pt>
                <c:pt idx="44397">
                  <c:v>448.24900000000002</c:v>
                </c:pt>
                <c:pt idx="44398">
                  <c:v>460.26299999999998</c:v>
                </c:pt>
                <c:pt idx="44399">
                  <c:v>472.18</c:v>
                </c:pt>
                <c:pt idx="44400">
                  <c:v>483.99700000000001</c:v>
                </c:pt>
                <c:pt idx="44401">
                  <c:v>495.71199999999999</c:v>
                </c:pt>
                <c:pt idx="44402">
                  <c:v>507.322</c:v>
                </c:pt>
                <c:pt idx="44403">
                  <c:v>518.82600000000002</c:v>
                </c:pt>
                <c:pt idx="44404">
                  <c:v>530.22</c:v>
                </c:pt>
                <c:pt idx="44405">
                  <c:v>541.50300000000004</c:v>
                </c:pt>
                <c:pt idx="44406">
                  <c:v>552.67200000000003</c:v>
                </c:pt>
                <c:pt idx="44407">
                  <c:v>563.726</c:v>
                </c:pt>
                <c:pt idx="44408">
                  <c:v>574.66099999999994</c:v>
                </c:pt>
                <c:pt idx="44409">
                  <c:v>585.476</c:v>
                </c:pt>
                <c:pt idx="44410">
                  <c:v>596.16899999999998</c:v>
                </c:pt>
                <c:pt idx="44411">
                  <c:v>606.73699999999997</c:v>
                </c:pt>
                <c:pt idx="44412">
                  <c:v>617.17899999999997</c:v>
                </c:pt>
                <c:pt idx="44413">
                  <c:v>627.49199999999996</c:v>
                </c:pt>
                <c:pt idx="44414">
                  <c:v>637.67399999999998</c:v>
                </c:pt>
                <c:pt idx="44415">
                  <c:v>647.72400000000005</c:v>
                </c:pt>
                <c:pt idx="44416">
                  <c:v>657.63900000000001</c:v>
                </c:pt>
                <c:pt idx="44417">
                  <c:v>667.41700000000003</c:v>
                </c:pt>
                <c:pt idx="44418">
                  <c:v>677.05600000000004</c:v>
                </c:pt>
                <c:pt idx="44419">
                  <c:v>686.55499999999995</c:v>
                </c:pt>
                <c:pt idx="44420">
                  <c:v>695.91099999999994</c:v>
                </c:pt>
                <c:pt idx="44421">
                  <c:v>705.12400000000002</c:v>
                </c:pt>
                <c:pt idx="44422">
                  <c:v>714.19</c:v>
                </c:pt>
                <c:pt idx="44423">
                  <c:v>723.10799999999995</c:v>
                </c:pt>
                <c:pt idx="44424">
                  <c:v>731.87699999999995</c:v>
                </c:pt>
                <c:pt idx="44425">
                  <c:v>740.49400000000003</c:v>
                </c:pt>
                <c:pt idx="44426">
                  <c:v>748.95799999999997</c:v>
                </c:pt>
                <c:pt idx="44427">
                  <c:v>757.26700000000005</c:v>
                </c:pt>
                <c:pt idx="44428">
                  <c:v>765.42100000000005</c:v>
                </c:pt>
                <c:pt idx="44429">
                  <c:v>773.41600000000005</c:v>
                </c:pt>
                <c:pt idx="44430">
                  <c:v>781.25099999999998</c:v>
                </c:pt>
                <c:pt idx="44431">
                  <c:v>788.92600000000004</c:v>
                </c:pt>
                <c:pt idx="44432">
                  <c:v>796.43799999999999</c:v>
                </c:pt>
                <c:pt idx="44433">
                  <c:v>803.78599999999994</c:v>
                </c:pt>
                <c:pt idx="44434">
                  <c:v>810.96900000000005</c:v>
                </c:pt>
                <c:pt idx="44435">
                  <c:v>817.98500000000001</c:v>
                </c:pt>
                <c:pt idx="44436">
                  <c:v>824.83199999999999</c:v>
                </c:pt>
                <c:pt idx="44437">
                  <c:v>831.51</c:v>
                </c:pt>
                <c:pt idx="44438">
                  <c:v>838.01800000000003</c:v>
                </c:pt>
                <c:pt idx="44439">
                  <c:v>844.35299999999995</c:v>
                </c:pt>
                <c:pt idx="44440">
                  <c:v>850.51400000000001</c:v>
                </c:pt>
                <c:pt idx="44441">
                  <c:v>856.50199999999995</c:v>
                </c:pt>
                <c:pt idx="44442">
                  <c:v>862.31299999999999</c:v>
                </c:pt>
                <c:pt idx="44443">
                  <c:v>867.94799999999998</c:v>
                </c:pt>
                <c:pt idx="44444">
                  <c:v>873.40499999999997</c:v>
                </c:pt>
                <c:pt idx="44445">
                  <c:v>878.68299999999999</c:v>
                </c:pt>
                <c:pt idx="44446">
                  <c:v>883.78200000000004</c:v>
                </c:pt>
                <c:pt idx="44447">
                  <c:v>888.69899999999996</c:v>
                </c:pt>
                <c:pt idx="44448">
                  <c:v>893.43399999999997</c:v>
                </c:pt>
                <c:pt idx="44449">
                  <c:v>897.98699999999997</c:v>
                </c:pt>
                <c:pt idx="44450">
                  <c:v>902.35599999999999</c:v>
                </c:pt>
                <c:pt idx="44451">
                  <c:v>906.54100000000005</c:v>
                </c:pt>
                <c:pt idx="44452">
                  <c:v>910.54100000000005</c:v>
                </c:pt>
                <c:pt idx="44453">
                  <c:v>914.35400000000004</c:v>
                </c:pt>
                <c:pt idx="44454">
                  <c:v>917.98099999999999</c:v>
                </c:pt>
                <c:pt idx="44455">
                  <c:v>921.42100000000005</c:v>
                </c:pt>
                <c:pt idx="44456">
                  <c:v>924.673</c:v>
                </c:pt>
                <c:pt idx="44457">
                  <c:v>927.73599999999999</c:v>
                </c:pt>
                <c:pt idx="44458">
                  <c:v>930.61</c:v>
                </c:pt>
                <c:pt idx="44459">
                  <c:v>933.29499999999996</c:v>
                </c:pt>
                <c:pt idx="44460">
                  <c:v>935.78899999999999</c:v>
                </c:pt>
                <c:pt idx="44461">
                  <c:v>938.09299999999996</c:v>
                </c:pt>
                <c:pt idx="44462">
                  <c:v>940.20600000000002</c:v>
                </c:pt>
                <c:pt idx="44463">
                  <c:v>942.12800000000004</c:v>
                </c:pt>
                <c:pt idx="44464">
                  <c:v>943.85799999999995</c:v>
                </c:pt>
                <c:pt idx="44465">
                  <c:v>945.39599999999996</c:v>
                </c:pt>
                <c:pt idx="44466">
                  <c:v>946.74199999999996</c:v>
                </c:pt>
                <c:pt idx="44467">
                  <c:v>947.89599999999996</c:v>
                </c:pt>
                <c:pt idx="44468">
                  <c:v>948.85699999999997</c:v>
                </c:pt>
                <c:pt idx="44469">
                  <c:v>949.625</c:v>
                </c:pt>
                <c:pt idx="44470">
                  <c:v>950.20100000000002</c:v>
                </c:pt>
                <c:pt idx="44471">
                  <c:v>950.58399999999995</c:v>
                </c:pt>
                <c:pt idx="44472">
                  <c:v>950.774</c:v>
                </c:pt>
                <c:pt idx="44473">
                  <c:v>950.77200000000005</c:v>
                </c:pt>
                <c:pt idx="44474">
                  <c:v>950.57600000000002</c:v>
                </c:pt>
                <c:pt idx="44475">
                  <c:v>950.18799999999999</c:v>
                </c:pt>
                <c:pt idx="44476">
                  <c:v>949.60799999999995</c:v>
                </c:pt>
                <c:pt idx="44477">
                  <c:v>948.83500000000004</c:v>
                </c:pt>
                <c:pt idx="44478">
                  <c:v>947.87</c:v>
                </c:pt>
                <c:pt idx="44479">
                  <c:v>946.71400000000006</c:v>
                </c:pt>
                <c:pt idx="44480">
                  <c:v>945.36599999999999</c:v>
                </c:pt>
                <c:pt idx="44481">
                  <c:v>943.827</c:v>
                </c:pt>
                <c:pt idx="44482">
                  <c:v>942.09699999999998</c:v>
                </c:pt>
                <c:pt idx="44483">
                  <c:v>940.17600000000004</c:v>
                </c:pt>
                <c:pt idx="44484">
                  <c:v>938.06600000000003</c:v>
                </c:pt>
                <c:pt idx="44485">
                  <c:v>935.76700000000005</c:v>
                </c:pt>
                <c:pt idx="44486">
                  <c:v>933.27800000000002</c:v>
                </c:pt>
                <c:pt idx="44487">
                  <c:v>930.601</c:v>
                </c:pt>
                <c:pt idx="44488">
                  <c:v>927.73699999999997</c:v>
                </c:pt>
                <c:pt idx="44489">
                  <c:v>924.68499999999995</c:v>
                </c:pt>
                <c:pt idx="44490">
                  <c:v>921.447</c:v>
                </c:pt>
                <c:pt idx="44491">
                  <c:v>918.024</c:v>
                </c:pt>
                <c:pt idx="44492">
                  <c:v>914.41499999999996</c:v>
                </c:pt>
                <c:pt idx="44493">
                  <c:v>910.62300000000005</c:v>
                </c:pt>
                <c:pt idx="44494">
                  <c:v>906.64700000000005</c:v>
                </c:pt>
                <c:pt idx="44495">
                  <c:v>902.48900000000003</c:v>
                </c:pt>
                <c:pt idx="44496">
                  <c:v>898.149</c:v>
                </c:pt>
                <c:pt idx="44497">
                  <c:v>893.62800000000004</c:v>
                </c:pt>
                <c:pt idx="44498">
                  <c:v>888.92899999999997</c:v>
                </c:pt>
                <c:pt idx="44499">
                  <c:v>884.05</c:v>
                </c:pt>
                <c:pt idx="44500">
                  <c:v>878.99400000000003</c:v>
                </c:pt>
                <c:pt idx="44501">
                  <c:v>873.76199999999994</c:v>
                </c:pt>
                <c:pt idx="44502">
                  <c:v>868.35400000000004</c:v>
                </c:pt>
                <c:pt idx="44503">
                  <c:v>862.77200000000005</c:v>
                </c:pt>
                <c:pt idx="44504">
                  <c:v>857.01700000000005</c:v>
                </c:pt>
                <c:pt idx="44505">
                  <c:v>851.09100000000001</c:v>
                </c:pt>
                <c:pt idx="44506">
                  <c:v>844.99400000000003</c:v>
                </c:pt>
                <c:pt idx="44507">
                  <c:v>838.72799999999995</c:v>
                </c:pt>
                <c:pt idx="44508">
                  <c:v>832.29399999999998</c:v>
                </c:pt>
                <c:pt idx="44509">
                  <c:v>825.69299999999998</c:v>
                </c:pt>
                <c:pt idx="44510">
                  <c:v>818.928</c:v>
                </c:pt>
                <c:pt idx="44511">
                  <c:v>811.99800000000005</c:v>
                </c:pt>
                <c:pt idx="44512">
                  <c:v>804.90700000000004</c:v>
                </c:pt>
                <c:pt idx="44513">
                  <c:v>797.65499999999997</c:v>
                </c:pt>
                <c:pt idx="44514">
                  <c:v>790.24300000000005</c:v>
                </c:pt>
                <c:pt idx="44515">
                  <c:v>782.67399999999998</c:v>
                </c:pt>
                <c:pt idx="44516">
                  <c:v>774.94899999999996</c:v>
                </c:pt>
                <c:pt idx="44517">
                  <c:v>767.07</c:v>
                </c:pt>
                <c:pt idx="44518">
                  <c:v>759.03800000000001</c:v>
                </c:pt>
                <c:pt idx="44519">
                  <c:v>750.85400000000004</c:v>
                </c:pt>
                <c:pt idx="44520">
                  <c:v>742.52200000000005</c:v>
                </c:pt>
                <c:pt idx="44521">
                  <c:v>734.04100000000005</c:v>
                </c:pt>
                <c:pt idx="44522">
                  <c:v>725.41499999999996</c:v>
                </c:pt>
                <c:pt idx="44523">
                  <c:v>716.64499999999998</c:v>
                </c:pt>
                <c:pt idx="44524">
                  <c:v>707.73199999999997</c:v>
                </c:pt>
                <c:pt idx="44525">
                  <c:v>698.68</c:v>
                </c:pt>
                <c:pt idx="44526">
                  <c:v>689.48800000000006</c:v>
                </c:pt>
                <c:pt idx="44527">
                  <c:v>680.16</c:v>
                </c:pt>
                <c:pt idx="44528">
                  <c:v>670.69799999999998</c:v>
                </c:pt>
                <c:pt idx="44529">
                  <c:v>661.10199999999998</c:v>
                </c:pt>
                <c:pt idx="44530">
                  <c:v>651.37599999999998</c:v>
                </c:pt>
                <c:pt idx="44531">
                  <c:v>641.52200000000005</c:v>
                </c:pt>
                <c:pt idx="44532">
                  <c:v>631.54</c:v>
                </c:pt>
                <c:pt idx="44533">
                  <c:v>621.43399999999997</c:v>
                </c:pt>
                <c:pt idx="44534">
                  <c:v>611.20600000000002</c:v>
                </c:pt>
                <c:pt idx="44535">
                  <c:v>600.85699999999997</c:v>
                </c:pt>
                <c:pt idx="44536">
                  <c:v>590.39</c:v>
                </c:pt>
                <c:pt idx="44537">
                  <c:v>579.80700000000002</c:v>
                </c:pt>
                <c:pt idx="44538">
                  <c:v>569.11</c:v>
                </c:pt>
                <c:pt idx="44539">
                  <c:v>558.30100000000004</c:v>
                </c:pt>
                <c:pt idx="44540">
                  <c:v>547.38300000000004</c:v>
                </c:pt>
                <c:pt idx="44541">
                  <c:v>536.35799999999995</c:v>
                </c:pt>
                <c:pt idx="44542">
                  <c:v>525.22799999999995</c:v>
                </c:pt>
                <c:pt idx="44543">
                  <c:v>513.995</c:v>
                </c:pt>
                <c:pt idx="44544">
                  <c:v>502.66199999999998</c:v>
                </c:pt>
                <c:pt idx="44545">
                  <c:v>491.23099999999999</c:v>
                </c:pt>
                <c:pt idx="44546">
                  <c:v>479.70400000000001</c:v>
                </c:pt>
                <c:pt idx="44547">
                  <c:v>468.084</c:v>
                </c:pt>
                <c:pt idx="44548">
                  <c:v>456.37299999999999</c:v>
                </c:pt>
                <c:pt idx="44549">
                  <c:v>444.57299999999998</c:v>
                </c:pt>
                <c:pt idx="44550">
                  <c:v>432.68799999999999</c:v>
                </c:pt>
                <c:pt idx="44551">
                  <c:v>420.71899999999999</c:v>
                </c:pt>
                <c:pt idx="44552">
                  <c:v>408.66800000000001</c:v>
                </c:pt>
                <c:pt idx="44553">
                  <c:v>396.53899999999999</c:v>
                </c:pt>
                <c:pt idx="44554">
                  <c:v>384.334</c:v>
                </c:pt>
                <c:pt idx="44555">
                  <c:v>372.05500000000001</c:v>
                </c:pt>
                <c:pt idx="44556">
                  <c:v>359.70499999999998</c:v>
                </c:pt>
                <c:pt idx="44557">
                  <c:v>347.28699999999998</c:v>
                </c:pt>
                <c:pt idx="44558">
                  <c:v>334.80200000000002</c:v>
                </c:pt>
                <c:pt idx="44559">
                  <c:v>322.25299999999999</c:v>
                </c:pt>
                <c:pt idx="44560">
                  <c:v>309.64400000000001</c:v>
                </c:pt>
                <c:pt idx="44561">
                  <c:v>296.976</c:v>
                </c:pt>
                <c:pt idx="44562">
                  <c:v>284.25200000000001</c:v>
                </c:pt>
                <c:pt idx="44563">
                  <c:v>271.47500000000002</c:v>
                </c:pt>
                <c:pt idx="44564">
                  <c:v>258.64800000000002</c:v>
                </c:pt>
                <c:pt idx="44565">
                  <c:v>245.77199999999999</c:v>
                </c:pt>
                <c:pt idx="44566">
                  <c:v>232.851</c:v>
                </c:pt>
                <c:pt idx="44567">
                  <c:v>219.88800000000001</c:v>
                </c:pt>
                <c:pt idx="44568">
                  <c:v>206.88399999999999</c:v>
                </c:pt>
                <c:pt idx="44569">
                  <c:v>193.84200000000001</c:v>
                </c:pt>
                <c:pt idx="44570">
                  <c:v>180.76599999999999</c:v>
                </c:pt>
                <c:pt idx="44571">
                  <c:v>167.65799999999999</c:v>
                </c:pt>
                <c:pt idx="44572">
                  <c:v>154.52000000000001</c:v>
                </c:pt>
                <c:pt idx="44573">
                  <c:v>141.35599999999999</c:v>
                </c:pt>
                <c:pt idx="44574">
                  <c:v>128.167</c:v>
                </c:pt>
                <c:pt idx="44575">
                  <c:v>114.95699999999999</c:v>
                </c:pt>
                <c:pt idx="44576">
                  <c:v>101.72799999999999</c:v>
                </c:pt>
                <c:pt idx="44577">
                  <c:v>88.483099999999993</c:v>
                </c:pt>
                <c:pt idx="44578">
                  <c:v>75.224699999999999</c:v>
                </c:pt>
                <c:pt idx="44579">
                  <c:v>61.9557</c:v>
                </c:pt>
                <c:pt idx="44580">
                  <c:v>48.678699999999999</c:v>
                </c:pt>
                <c:pt idx="44581">
                  <c:v>35.396299999999997</c:v>
                </c:pt>
                <c:pt idx="44582">
                  <c:v>22.1114</c:v>
                </c:pt>
                <c:pt idx="44583">
                  <c:v>8.8265200000000004</c:v>
                </c:pt>
                <c:pt idx="44584">
                  <c:v>-4.4555699999999998</c:v>
                </c:pt>
                <c:pt idx="44585">
                  <c:v>-17.732199999999999</c:v>
                </c:pt>
                <c:pt idx="44586">
                  <c:v>-31.000699999999998</c:v>
                </c:pt>
                <c:pt idx="44587">
                  <c:v>-44.258299999999998</c:v>
                </c:pt>
                <c:pt idx="44588">
                  <c:v>-57.502400000000002</c:v>
                </c:pt>
                <c:pt idx="44589">
                  <c:v>-70.7303</c:v>
                </c:pt>
                <c:pt idx="44590">
                  <c:v>-83.939300000000003</c:v>
                </c:pt>
                <c:pt idx="44591">
                  <c:v>-97.126800000000003</c:v>
                </c:pt>
                <c:pt idx="44592">
                  <c:v>-110.29</c:v>
                </c:pt>
                <c:pt idx="44593">
                  <c:v>-123.426</c:v>
                </c:pt>
                <c:pt idx="44594">
                  <c:v>-136.53299999999999</c:v>
                </c:pt>
                <c:pt idx="44595">
                  <c:v>-149.608</c:v>
                </c:pt>
                <c:pt idx="44596">
                  <c:v>-162.648</c:v>
                </c:pt>
                <c:pt idx="44597">
                  <c:v>-175.65</c:v>
                </c:pt>
                <c:pt idx="44598">
                  <c:v>-188.61199999999999</c:v>
                </c:pt>
                <c:pt idx="44599">
                  <c:v>-201.53200000000001</c:v>
                </c:pt>
                <c:pt idx="44600">
                  <c:v>-214.40600000000001</c:v>
                </c:pt>
                <c:pt idx="44601">
                  <c:v>-227.233</c:v>
                </c:pt>
                <c:pt idx="44602">
                  <c:v>-240.00899999999999</c:v>
                </c:pt>
                <c:pt idx="44603">
                  <c:v>-252.732</c:v>
                </c:pt>
                <c:pt idx="44604">
                  <c:v>-265.399</c:v>
                </c:pt>
                <c:pt idx="44605">
                  <c:v>-278.00799999999998</c:v>
                </c:pt>
                <c:pt idx="44606">
                  <c:v>-290.55700000000002</c:v>
                </c:pt>
                <c:pt idx="44607">
                  <c:v>-303.04199999999997</c:v>
                </c:pt>
                <c:pt idx="44608">
                  <c:v>-315.46199999999999</c:v>
                </c:pt>
                <c:pt idx="44609">
                  <c:v>-327.81299999999999</c:v>
                </c:pt>
                <c:pt idx="44610">
                  <c:v>-340.09399999999999</c:v>
                </c:pt>
                <c:pt idx="44611">
                  <c:v>-352.30200000000002</c:v>
                </c:pt>
                <c:pt idx="44612">
                  <c:v>-364.43400000000003</c:v>
                </c:pt>
                <c:pt idx="44613">
                  <c:v>-376.488</c:v>
                </c:pt>
                <c:pt idx="44614">
                  <c:v>-388.46100000000001</c:v>
                </c:pt>
                <c:pt idx="44615">
                  <c:v>-400.35199999999998</c:v>
                </c:pt>
                <c:pt idx="44616">
                  <c:v>-412.15699999999998</c:v>
                </c:pt>
                <c:pt idx="44617">
                  <c:v>-423.875</c:v>
                </c:pt>
                <c:pt idx="44618">
                  <c:v>-435.50299999999999</c:v>
                </c:pt>
                <c:pt idx="44619">
                  <c:v>-447.03800000000001</c:v>
                </c:pt>
                <c:pt idx="44620">
                  <c:v>-458.47899999999998</c:v>
                </c:pt>
                <c:pt idx="44621">
                  <c:v>-469.82400000000001</c:v>
                </c:pt>
                <c:pt idx="44622">
                  <c:v>-481.06900000000002</c:v>
                </c:pt>
                <c:pt idx="44623">
                  <c:v>-492.21199999999999</c:v>
                </c:pt>
                <c:pt idx="44624">
                  <c:v>-503.25200000000001</c:v>
                </c:pt>
                <c:pt idx="44625">
                  <c:v>-514.18700000000001</c:v>
                </c:pt>
                <c:pt idx="44626">
                  <c:v>-525.01300000000003</c:v>
                </c:pt>
                <c:pt idx="44627">
                  <c:v>-535.72900000000004</c:v>
                </c:pt>
                <c:pt idx="44628">
                  <c:v>-546.33299999999997</c:v>
                </c:pt>
                <c:pt idx="44629">
                  <c:v>-556.822</c:v>
                </c:pt>
                <c:pt idx="44630">
                  <c:v>-567.19600000000003</c:v>
                </c:pt>
                <c:pt idx="44631">
                  <c:v>-577.45000000000005</c:v>
                </c:pt>
                <c:pt idx="44632">
                  <c:v>-587.58399999999995</c:v>
                </c:pt>
                <c:pt idx="44633">
                  <c:v>-597.59500000000003</c:v>
                </c:pt>
                <c:pt idx="44634">
                  <c:v>-607.48199999999997</c:v>
                </c:pt>
                <c:pt idx="44635">
                  <c:v>-617.24199999999996</c:v>
                </c:pt>
                <c:pt idx="44636">
                  <c:v>-626.87400000000002</c:v>
                </c:pt>
                <c:pt idx="44637">
                  <c:v>-636.37599999999998</c:v>
                </c:pt>
                <c:pt idx="44638">
                  <c:v>-645.745</c:v>
                </c:pt>
                <c:pt idx="44639">
                  <c:v>-654.98</c:v>
                </c:pt>
                <c:pt idx="44640">
                  <c:v>-664.07899999999995</c:v>
                </c:pt>
                <c:pt idx="44641">
                  <c:v>-673.04100000000005</c:v>
                </c:pt>
                <c:pt idx="44642">
                  <c:v>-681.86300000000006</c:v>
                </c:pt>
                <c:pt idx="44643">
                  <c:v>-690.54300000000001</c:v>
                </c:pt>
                <c:pt idx="44644">
                  <c:v>-699.08100000000002</c:v>
                </c:pt>
                <c:pt idx="44645">
                  <c:v>-707.47400000000005</c:v>
                </c:pt>
                <c:pt idx="44646">
                  <c:v>-715.721</c:v>
                </c:pt>
                <c:pt idx="44647">
                  <c:v>-723.82</c:v>
                </c:pt>
                <c:pt idx="44648">
                  <c:v>-731.76900000000001</c:v>
                </c:pt>
                <c:pt idx="44649">
                  <c:v>-739.56799999999998</c:v>
                </c:pt>
                <c:pt idx="44650">
                  <c:v>-747.21400000000006</c:v>
                </c:pt>
                <c:pt idx="44651">
                  <c:v>-754.70500000000004</c:v>
                </c:pt>
                <c:pt idx="44652">
                  <c:v>-762.04100000000005</c:v>
                </c:pt>
                <c:pt idx="44653">
                  <c:v>-769.221</c:v>
                </c:pt>
                <c:pt idx="44654">
                  <c:v>-776.24199999999996</c:v>
                </c:pt>
                <c:pt idx="44655">
                  <c:v>-783.10299999999995</c:v>
                </c:pt>
                <c:pt idx="44656">
                  <c:v>-789.803</c:v>
                </c:pt>
                <c:pt idx="44657">
                  <c:v>-796.34</c:v>
                </c:pt>
                <c:pt idx="44658">
                  <c:v>-802.71400000000006</c:v>
                </c:pt>
                <c:pt idx="44659">
                  <c:v>-808.923</c:v>
                </c:pt>
                <c:pt idx="44660">
                  <c:v>-814.96600000000001</c:v>
                </c:pt>
                <c:pt idx="44661">
                  <c:v>-820.84199999999998</c:v>
                </c:pt>
                <c:pt idx="44662">
                  <c:v>-826.54899999999998</c:v>
                </c:pt>
                <c:pt idx="44663">
                  <c:v>-832.08699999999999</c:v>
                </c:pt>
                <c:pt idx="44664">
                  <c:v>-837.45399999999995</c:v>
                </c:pt>
                <c:pt idx="44665">
                  <c:v>-842.65</c:v>
                </c:pt>
                <c:pt idx="44666">
                  <c:v>-847.673</c:v>
                </c:pt>
                <c:pt idx="44667">
                  <c:v>-852.52300000000002</c:v>
                </c:pt>
                <c:pt idx="44668">
                  <c:v>-857.19799999999998</c:v>
                </c:pt>
                <c:pt idx="44669">
                  <c:v>-861.69799999999998</c:v>
                </c:pt>
                <c:pt idx="44670">
                  <c:v>-866.02099999999996</c:v>
                </c:pt>
                <c:pt idx="44671">
                  <c:v>-870.16800000000001</c:v>
                </c:pt>
                <c:pt idx="44672">
                  <c:v>-874.13599999999997</c:v>
                </c:pt>
                <c:pt idx="44673">
                  <c:v>-877.92600000000004</c:v>
                </c:pt>
                <c:pt idx="44674">
                  <c:v>-881.53700000000003</c:v>
                </c:pt>
                <c:pt idx="44675">
                  <c:v>-884.96799999999996</c:v>
                </c:pt>
                <c:pt idx="44676">
                  <c:v>-888.21900000000005</c:v>
                </c:pt>
                <c:pt idx="44677">
                  <c:v>-891.28800000000001</c:v>
                </c:pt>
                <c:pt idx="44678">
                  <c:v>-894.17600000000004</c:v>
                </c:pt>
                <c:pt idx="44679">
                  <c:v>-896.88099999999997</c:v>
                </c:pt>
                <c:pt idx="44680">
                  <c:v>-899.404</c:v>
                </c:pt>
                <c:pt idx="44681">
                  <c:v>-901.74300000000005</c:v>
                </c:pt>
                <c:pt idx="44682">
                  <c:v>-903.899</c:v>
                </c:pt>
                <c:pt idx="44683">
                  <c:v>-905.87099999999998</c:v>
                </c:pt>
                <c:pt idx="44684">
                  <c:v>-907.65899999999999</c:v>
                </c:pt>
                <c:pt idx="44685">
                  <c:v>-909.26199999999994</c:v>
                </c:pt>
                <c:pt idx="44686">
                  <c:v>-910.68</c:v>
                </c:pt>
                <c:pt idx="44687">
                  <c:v>-911.91300000000001</c:v>
                </c:pt>
                <c:pt idx="44688">
                  <c:v>-912.96100000000001</c:v>
                </c:pt>
                <c:pt idx="44689">
                  <c:v>-913.82399999999996</c:v>
                </c:pt>
                <c:pt idx="44690">
                  <c:v>-914.50099999999998</c:v>
                </c:pt>
                <c:pt idx="44691">
                  <c:v>-914.99199999999996</c:v>
                </c:pt>
                <c:pt idx="44692">
                  <c:v>-915.298</c:v>
                </c:pt>
                <c:pt idx="44693">
                  <c:v>-915.41800000000001</c:v>
                </c:pt>
                <c:pt idx="44694">
                  <c:v>-915.35299999999995</c:v>
                </c:pt>
                <c:pt idx="44695">
                  <c:v>-915.10199999999998</c:v>
                </c:pt>
                <c:pt idx="44696">
                  <c:v>-914.66499999999996</c:v>
                </c:pt>
                <c:pt idx="44697">
                  <c:v>-914.04399999999998</c:v>
                </c:pt>
                <c:pt idx="44698">
                  <c:v>-913.23699999999997</c:v>
                </c:pt>
                <c:pt idx="44699">
                  <c:v>-912.24599999999998</c:v>
                </c:pt>
                <c:pt idx="44700">
                  <c:v>-911.07</c:v>
                </c:pt>
                <c:pt idx="44701">
                  <c:v>-909.70899999999995</c:v>
                </c:pt>
                <c:pt idx="44702">
                  <c:v>-908.16499999999996</c:v>
                </c:pt>
                <c:pt idx="44703">
                  <c:v>-906.43700000000001</c:v>
                </c:pt>
                <c:pt idx="44704">
                  <c:v>-904.52599999999995</c:v>
                </c:pt>
                <c:pt idx="44705">
                  <c:v>-902.43299999999999</c:v>
                </c:pt>
                <c:pt idx="44706">
                  <c:v>-900.15700000000004</c:v>
                </c:pt>
                <c:pt idx="44707">
                  <c:v>-897.7</c:v>
                </c:pt>
                <c:pt idx="44708">
                  <c:v>-895.06100000000004</c:v>
                </c:pt>
                <c:pt idx="44709">
                  <c:v>-892.24199999999996</c:v>
                </c:pt>
                <c:pt idx="44710">
                  <c:v>-889.24300000000005</c:v>
                </c:pt>
                <c:pt idx="44711">
                  <c:v>-886.06500000000005</c:v>
                </c:pt>
                <c:pt idx="44712">
                  <c:v>-882.70799999999997</c:v>
                </c:pt>
                <c:pt idx="44713">
                  <c:v>-879.17399999999998</c:v>
                </c:pt>
                <c:pt idx="44714">
                  <c:v>-875.46199999999999</c:v>
                </c:pt>
                <c:pt idx="44715">
                  <c:v>-871.57500000000005</c:v>
                </c:pt>
                <c:pt idx="44716">
                  <c:v>-867.51199999999994</c:v>
                </c:pt>
                <c:pt idx="44717">
                  <c:v>-863.27499999999998</c:v>
                </c:pt>
                <c:pt idx="44718">
                  <c:v>-858.86400000000003</c:v>
                </c:pt>
                <c:pt idx="44719">
                  <c:v>-854.28</c:v>
                </c:pt>
                <c:pt idx="44720">
                  <c:v>-849.52499999999998</c:v>
                </c:pt>
                <c:pt idx="44721">
                  <c:v>-844.6</c:v>
                </c:pt>
                <c:pt idx="44722">
                  <c:v>-839.505</c:v>
                </c:pt>
                <c:pt idx="44723">
                  <c:v>-834.24099999999999</c:v>
                </c:pt>
                <c:pt idx="44724">
                  <c:v>-828.81100000000004</c:v>
                </c:pt>
                <c:pt idx="44725">
                  <c:v>-823.21400000000006</c:v>
                </c:pt>
                <c:pt idx="44726">
                  <c:v>-817.452</c:v>
                </c:pt>
                <c:pt idx="44727">
                  <c:v>-811.52700000000004</c:v>
                </c:pt>
                <c:pt idx="44728">
                  <c:v>-805.43899999999996</c:v>
                </c:pt>
                <c:pt idx="44729">
                  <c:v>-799.18899999999996</c:v>
                </c:pt>
                <c:pt idx="44730">
                  <c:v>-792.78099999999995</c:v>
                </c:pt>
                <c:pt idx="44731">
                  <c:v>-786.21299999999997</c:v>
                </c:pt>
                <c:pt idx="44732">
                  <c:v>-779.48900000000003</c:v>
                </c:pt>
                <c:pt idx="44733">
                  <c:v>-772.60799999999995</c:v>
                </c:pt>
                <c:pt idx="44734">
                  <c:v>-765.57399999999996</c:v>
                </c:pt>
                <c:pt idx="44735">
                  <c:v>-758.38699999999994</c:v>
                </c:pt>
                <c:pt idx="44736">
                  <c:v>-751.048</c:v>
                </c:pt>
                <c:pt idx="44737">
                  <c:v>-743.56</c:v>
                </c:pt>
                <c:pt idx="44738">
                  <c:v>-735.92399999999998</c:v>
                </c:pt>
                <c:pt idx="44739">
                  <c:v>-728.14099999999996</c:v>
                </c:pt>
                <c:pt idx="44740">
                  <c:v>-720.21299999999997</c:v>
                </c:pt>
                <c:pt idx="44741">
                  <c:v>-712.14200000000005</c:v>
                </c:pt>
                <c:pt idx="44742">
                  <c:v>-703.92899999999997</c:v>
                </c:pt>
                <c:pt idx="44743">
                  <c:v>-695.577</c:v>
                </c:pt>
                <c:pt idx="44744">
                  <c:v>-687.08600000000001</c:v>
                </c:pt>
                <c:pt idx="44745">
                  <c:v>-678.46</c:v>
                </c:pt>
                <c:pt idx="44746">
                  <c:v>-669.69799999999998</c:v>
                </c:pt>
                <c:pt idx="44747">
                  <c:v>-660.80399999999997</c:v>
                </c:pt>
                <c:pt idx="44748">
                  <c:v>-651.779</c:v>
                </c:pt>
                <c:pt idx="44749">
                  <c:v>-642.625</c:v>
                </c:pt>
                <c:pt idx="44750">
                  <c:v>-633.34400000000005</c:v>
                </c:pt>
                <c:pt idx="44751">
                  <c:v>-623.93700000000001</c:v>
                </c:pt>
                <c:pt idx="44752">
                  <c:v>-614.40800000000002</c:v>
                </c:pt>
                <c:pt idx="44753">
                  <c:v>-604.75699999999995</c:v>
                </c:pt>
                <c:pt idx="44754">
                  <c:v>-594.98699999999997</c:v>
                </c:pt>
                <c:pt idx="44755">
                  <c:v>-585.09900000000005</c:v>
                </c:pt>
                <c:pt idx="44756">
                  <c:v>-575.09699999999998</c:v>
                </c:pt>
                <c:pt idx="44757">
                  <c:v>-564.98099999999999</c:v>
                </c:pt>
                <c:pt idx="44758">
                  <c:v>-554.75400000000002</c:v>
                </c:pt>
                <c:pt idx="44759">
                  <c:v>-544.41899999999998</c:v>
                </c:pt>
                <c:pt idx="44760">
                  <c:v>-533.976</c:v>
                </c:pt>
                <c:pt idx="44761">
                  <c:v>-523.42899999999997</c:v>
                </c:pt>
                <c:pt idx="44762">
                  <c:v>-512.78</c:v>
                </c:pt>
                <c:pt idx="44763">
                  <c:v>-502.03</c:v>
                </c:pt>
                <c:pt idx="44764">
                  <c:v>-491.18200000000002</c:v>
                </c:pt>
                <c:pt idx="44765">
                  <c:v>-480.238</c:v>
                </c:pt>
                <c:pt idx="44766">
                  <c:v>-469.20100000000002</c:v>
                </c:pt>
                <c:pt idx="44767">
                  <c:v>-458.072</c:v>
                </c:pt>
                <c:pt idx="44768">
                  <c:v>-446.85500000000002</c:v>
                </c:pt>
                <c:pt idx="44769">
                  <c:v>-435.55</c:v>
                </c:pt>
                <c:pt idx="44770">
                  <c:v>-424.16199999999998</c:v>
                </c:pt>
                <c:pt idx="44771">
                  <c:v>-412.69099999999997</c:v>
                </c:pt>
                <c:pt idx="44772">
                  <c:v>-401.14</c:v>
                </c:pt>
                <c:pt idx="44773">
                  <c:v>-389.512</c:v>
                </c:pt>
                <c:pt idx="44774">
                  <c:v>-377.81</c:v>
                </c:pt>
                <c:pt idx="44775">
                  <c:v>-366.03399999999999</c:v>
                </c:pt>
                <c:pt idx="44776">
                  <c:v>-354.18900000000002</c:v>
                </c:pt>
                <c:pt idx="44777">
                  <c:v>-342.27499999999998</c:v>
                </c:pt>
                <c:pt idx="44778">
                  <c:v>-330.29700000000003</c:v>
                </c:pt>
                <c:pt idx="44779">
                  <c:v>-318.25599999999997</c:v>
                </c:pt>
                <c:pt idx="44780">
                  <c:v>-306.154</c:v>
                </c:pt>
                <c:pt idx="44781">
                  <c:v>-293.99400000000003</c:v>
                </c:pt>
                <c:pt idx="44782">
                  <c:v>-281.779</c:v>
                </c:pt>
                <c:pt idx="44783">
                  <c:v>-269.51100000000002</c:v>
                </c:pt>
                <c:pt idx="44784">
                  <c:v>-257.19299999999998</c:v>
                </c:pt>
                <c:pt idx="44785">
                  <c:v>-244.827</c:v>
                </c:pt>
                <c:pt idx="44786">
                  <c:v>-232.41499999999999</c:v>
                </c:pt>
                <c:pt idx="44787">
                  <c:v>-219.96100000000001</c:v>
                </c:pt>
                <c:pt idx="44788">
                  <c:v>-207.46600000000001</c:v>
                </c:pt>
                <c:pt idx="44789">
                  <c:v>-194.93299999999999</c:v>
                </c:pt>
                <c:pt idx="44790">
                  <c:v>-182.36600000000001</c:v>
                </c:pt>
                <c:pt idx="44791">
                  <c:v>-169.76499999999999</c:v>
                </c:pt>
                <c:pt idx="44792">
                  <c:v>-157.13499999999999</c:v>
                </c:pt>
                <c:pt idx="44793">
                  <c:v>-144.477</c:v>
                </c:pt>
                <c:pt idx="44794">
                  <c:v>-131.79400000000001</c:v>
                </c:pt>
                <c:pt idx="44795">
                  <c:v>-119.089</c:v>
                </c:pt>
                <c:pt idx="44796">
                  <c:v>-106.364</c:v>
                </c:pt>
                <c:pt idx="44797">
                  <c:v>-93.621499999999997</c:v>
                </c:pt>
                <c:pt idx="44798">
                  <c:v>-80.864699999999999</c:v>
                </c:pt>
                <c:pt idx="44799">
                  <c:v>-68.095799999999997</c:v>
                </c:pt>
                <c:pt idx="44800">
                  <c:v>-55.317599999999999</c:v>
                </c:pt>
                <c:pt idx="44801">
                  <c:v>-42.532600000000002</c:v>
                </c:pt>
                <c:pt idx="44802">
                  <c:v>-29.743300000000001</c:v>
                </c:pt>
                <c:pt idx="44803">
                  <c:v>-16.952400000000001</c:v>
                </c:pt>
                <c:pt idx="44804">
                  <c:v>-4.1623999999999999</c:v>
                </c:pt>
                <c:pt idx="44805">
                  <c:v>8.6240000000000006</c:v>
                </c:pt>
                <c:pt idx="44806">
                  <c:v>21.404299999999999</c:v>
                </c:pt>
                <c:pt idx="44807">
                  <c:v>34.175800000000002</c:v>
                </c:pt>
                <c:pt idx="44808">
                  <c:v>46.936</c:v>
                </c:pt>
                <c:pt idx="44809">
                  <c:v>59.682299999999998</c:v>
                </c:pt>
                <c:pt idx="44810">
                  <c:v>72.412199999999999</c:v>
                </c:pt>
                <c:pt idx="44811">
                  <c:v>85.123000000000005</c:v>
                </c:pt>
                <c:pt idx="44812">
                  <c:v>97.812100000000001</c:v>
                </c:pt>
                <c:pt idx="44813">
                  <c:v>110.477</c:v>
                </c:pt>
                <c:pt idx="44814">
                  <c:v>123.11499999999999</c:v>
                </c:pt>
                <c:pt idx="44815">
                  <c:v>135.72399999999999</c:v>
                </c:pt>
                <c:pt idx="44816">
                  <c:v>148.30099999999999</c:v>
                </c:pt>
                <c:pt idx="44817">
                  <c:v>160.84399999999999</c:v>
                </c:pt>
                <c:pt idx="44818">
                  <c:v>173.35</c:v>
                </c:pt>
                <c:pt idx="44819">
                  <c:v>185.816</c:v>
                </c:pt>
                <c:pt idx="44820">
                  <c:v>198.24100000000001</c:v>
                </c:pt>
                <c:pt idx="44821">
                  <c:v>210.62100000000001</c:v>
                </c:pt>
                <c:pt idx="44822">
                  <c:v>222.95400000000001</c:v>
                </c:pt>
                <c:pt idx="44823">
                  <c:v>235.23699999999999</c:v>
                </c:pt>
                <c:pt idx="44824">
                  <c:v>247.46899999999999</c:v>
                </c:pt>
                <c:pt idx="44825">
                  <c:v>259.64600000000002</c:v>
                </c:pt>
                <c:pt idx="44826">
                  <c:v>271.767</c:v>
                </c:pt>
                <c:pt idx="44827">
                  <c:v>283.82799999999997</c:v>
                </c:pt>
                <c:pt idx="44828">
                  <c:v>295.82799999999997</c:v>
                </c:pt>
                <c:pt idx="44829">
                  <c:v>307.76299999999998</c:v>
                </c:pt>
                <c:pt idx="44830">
                  <c:v>319.63200000000001</c:v>
                </c:pt>
                <c:pt idx="44831">
                  <c:v>331.43299999999999</c:v>
                </c:pt>
                <c:pt idx="44832">
                  <c:v>343.161</c:v>
                </c:pt>
                <c:pt idx="44833">
                  <c:v>354.81700000000001</c:v>
                </c:pt>
                <c:pt idx="44834">
                  <c:v>366.39600000000002</c:v>
                </c:pt>
                <c:pt idx="44835">
                  <c:v>377.89699999999999</c:v>
                </c:pt>
                <c:pt idx="44836">
                  <c:v>389.31799999999998</c:v>
                </c:pt>
                <c:pt idx="44837">
                  <c:v>400.65600000000001</c:v>
                </c:pt>
                <c:pt idx="44838">
                  <c:v>411.90899999999999</c:v>
                </c:pt>
                <c:pt idx="44839">
                  <c:v>423.07400000000001</c:v>
                </c:pt>
                <c:pt idx="44840">
                  <c:v>434.15</c:v>
                </c:pt>
                <c:pt idx="44841">
                  <c:v>445.13400000000001</c:v>
                </c:pt>
                <c:pt idx="44842">
                  <c:v>456.024</c:v>
                </c:pt>
                <c:pt idx="44843">
                  <c:v>466.81700000000001</c:v>
                </c:pt>
                <c:pt idx="44844">
                  <c:v>477.51299999999998</c:v>
                </c:pt>
                <c:pt idx="44845">
                  <c:v>488.108</c:v>
                </c:pt>
                <c:pt idx="44846">
                  <c:v>498.6</c:v>
                </c:pt>
                <c:pt idx="44847">
                  <c:v>508.988</c:v>
                </c:pt>
                <c:pt idx="44848">
                  <c:v>519.26900000000001</c:v>
                </c:pt>
                <c:pt idx="44849">
                  <c:v>529.44100000000003</c:v>
                </c:pt>
                <c:pt idx="44850">
                  <c:v>539.50300000000004</c:v>
                </c:pt>
                <c:pt idx="44851">
                  <c:v>549.45100000000002</c:v>
                </c:pt>
                <c:pt idx="44852">
                  <c:v>559.28499999999997</c:v>
                </c:pt>
                <c:pt idx="44853">
                  <c:v>569.00199999999995</c:v>
                </c:pt>
                <c:pt idx="44854">
                  <c:v>578.601</c:v>
                </c:pt>
                <c:pt idx="44855">
                  <c:v>588.07899999999995</c:v>
                </c:pt>
                <c:pt idx="44856">
                  <c:v>597.43399999999997</c:v>
                </c:pt>
                <c:pt idx="44857">
                  <c:v>606.66499999999996</c:v>
                </c:pt>
                <c:pt idx="44858">
                  <c:v>615.77</c:v>
                </c:pt>
                <c:pt idx="44859">
                  <c:v>624.74699999999996</c:v>
                </c:pt>
                <c:pt idx="44860">
                  <c:v>633.59400000000005</c:v>
                </c:pt>
                <c:pt idx="44861">
                  <c:v>642.30999999999995</c:v>
                </c:pt>
                <c:pt idx="44862">
                  <c:v>650.89300000000003</c:v>
                </c:pt>
                <c:pt idx="44863">
                  <c:v>659.34100000000001</c:v>
                </c:pt>
                <c:pt idx="44864">
                  <c:v>667.65200000000004</c:v>
                </c:pt>
                <c:pt idx="44865">
                  <c:v>675.82500000000005</c:v>
                </c:pt>
                <c:pt idx="44866">
                  <c:v>683.85799999999995</c:v>
                </c:pt>
                <c:pt idx="44867">
                  <c:v>691.75</c:v>
                </c:pt>
                <c:pt idx="44868">
                  <c:v>699.49900000000002</c:v>
                </c:pt>
                <c:pt idx="44869">
                  <c:v>707.10400000000004</c:v>
                </c:pt>
                <c:pt idx="44870">
                  <c:v>714.56200000000001</c:v>
                </c:pt>
                <c:pt idx="44871">
                  <c:v>721.87300000000005</c:v>
                </c:pt>
                <c:pt idx="44872">
                  <c:v>729.03599999999994</c:v>
                </c:pt>
                <c:pt idx="44873">
                  <c:v>736.048</c:v>
                </c:pt>
                <c:pt idx="44874">
                  <c:v>742.90899999999999</c:v>
                </c:pt>
                <c:pt idx="44875">
                  <c:v>749.61599999999999</c:v>
                </c:pt>
                <c:pt idx="44876">
                  <c:v>756.16899999999998</c:v>
                </c:pt>
                <c:pt idx="44877">
                  <c:v>762.56700000000001</c:v>
                </c:pt>
                <c:pt idx="44878">
                  <c:v>768.80799999999999</c:v>
                </c:pt>
                <c:pt idx="44879">
                  <c:v>774.89200000000005</c:v>
                </c:pt>
                <c:pt idx="44880">
                  <c:v>780.81500000000005</c:v>
                </c:pt>
                <c:pt idx="44881">
                  <c:v>786.57899999999995</c:v>
                </c:pt>
                <c:pt idx="44882">
                  <c:v>792.18100000000004</c:v>
                </c:pt>
                <c:pt idx="44883">
                  <c:v>797.62099999999998</c:v>
                </c:pt>
                <c:pt idx="44884">
                  <c:v>802.89700000000005</c:v>
                </c:pt>
                <c:pt idx="44885">
                  <c:v>808.00900000000001</c:v>
                </c:pt>
                <c:pt idx="44886">
                  <c:v>812.95500000000004</c:v>
                </c:pt>
                <c:pt idx="44887">
                  <c:v>817.73500000000001</c:v>
                </c:pt>
                <c:pt idx="44888">
                  <c:v>822.34699999999998</c:v>
                </c:pt>
                <c:pt idx="44889">
                  <c:v>826.79100000000005</c:v>
                </c:pt>
                <c:pt idx="44890">
                  <c:v>831.06600000000003</c:v>
                </c:pt>
                <c:pt idx="44891">
                  <c:v>835.17100000000005</c:v>
                </c:pt>
                <c:pt idx="44892">
                  <c:v>839.10500000000002</c:v>
                </c:pt>
                <c:pt idx="44893">
                  <c:v>842.86800000000005</c:v>
                </c:pt>
                <c:pt idx="44894">
                  <c:v>846.45899999999995</c:v>
                </c:pt>
                <c:pt idx="44895">
                  <c:v>849.87699999999995</c:v>
                </c:pt>
                <c:pt idx="44896">
                  <c:v>853.12099999999998</c:v>
                </c:pt>
                <c:pt idx="44897">
                  <c:v>856.19200000000001</c:v>
                </c:pt>
                <c:pt idx="44898">
                  <c:v>859.08799999999997</c:v>
                </c:pt>
                <c:pt idx="44899">
                  <c:v>861.80799999999999</c:v>
                </c:pt>
                <c:pt idx="44900">
                  <c:v>864.35299999999995</c:v>
                </c:pt>
                <c:pt idx="44901">
                  <c:v>866.72199999999998</c:v>
                </c:pt>
                <c:pt idx="44902">
                  <c:v>868.91499999999996</c:v>
                </c:pt>
                <c:pt idx="44903">
                  <c:v>870.93100000000004</c:v>
                </c:pt>
                <c:pt idx="44904">
                  <c:v>872.76900000000001</c:v>
                </c:pt>
                <c:pt idx="44905">
                  <c:v>874.43</c:v>
                </c:pt>
                <c:pt idx="44906">
                  <c:v>875.91300000000001</c:v>
                </c:pt>
                <c:pt idx="44907">
                  <c:v>877.21799999999996</c:v>
                </c:pt>
                <c:pt idx="44908">
                  <c:v>878.34500000000003</c:v>
                </c:pt>
                <c:pt idx="44909">
                  <c:v>879.29399999999998</c:v>
                </c:pt>
                <c:pt idx="44910">
                  <c:v>880.06299999999999</c:v>
                </c:pt>
                <c:pt idx="44911">
                  <c:v>880.65499999999997</c:v>
                </c:pt>
                <c:pt idx="44912">
                  <c:v>881.06700000000001</c:v>
                </c:pt>
                <c:pt idx="44913">
                  <c:v>881.30100000000004</c:v>
                </c:pt>
                <c:pt idx="44914">
                  <c:v>881.35599999999999</c:v>
                </c:pt>
                <c:pt idx="44915">
                  <c:v>881.23299999999995</c:v>
                </c:pt>
                <c:pt idx="44916">
                  <c:v>880.93</c:v>
                </c:pt>
                <c:pt idx="44917">
                  <c:v>880.45</c:v>
                </c:pt>
                <c:pt idx="44918">
                  <c:v>879.79100000000005</c:v>
                </c:pt>
                <c:pt idx="44919">
                  <c:v>878.95399999999995</c:v>
                </c:pt>
                <c:pt idx="44920">
                  <c:v>877.93899999999996</c:v>
                </c:pt>
                <c:pt idx="44921">
                  <c:v>876.74699999999996</c:v>
                </c:pt>
                <c:pt idx="44922">
                  <c:v>875.37699999999995</c:v>
                </c:pt>
                <c:pt idx="44923">
                  <c:v>873.83</c:v>
                </c:pt>
                <c:pt idx="44924">
                  <c:v>872.10699999999997</c:v>
                </c:pt>
                <c:pt idx="44925">
                  <c:v>870.20699999999999</c:v>
                </c:pt>
                <c:pt idx="44926">
                  <c:v>868.13199999999995</c:v>
                </c:pt>
                <c:pt idx="44927">
                  <c:v>865.88199999999995</c:v>
                </c:pt>
                <c:pt idx="44928">
                  <c:v>863.45699999999999</c:v>
                </c:pt>
                <c:pt idx="44929">
                  <c:v>860.85699999999997</c:v>
                </c:pt>
                <c:pt idx="44930">
                  <c:v>858.08399999999995</c:v>
                </c:pt>
                <c:pt idx="44931">
                  <c:v>855.13800000000003</c:v>
                </c:pt>
                <c:pt idx="44932">
                  <c:v>852.02</c:v>
                </c:pt>
                <c:pt idx="44933">
                  <c:v>848.73</c:v>
                </c:pt>
                <c:pt idx="44934">
                  <c:v>845.27</c:v>
                </c:pt>
                <c:pt idx="44935">
                  <c:v>841.63900000000001</c:v>
                </c:pt>
                <c:pt idx="44936">
                  <c:v>837.83799999999997</c:v>
                </c:pt>
                <c:pt idx="44937">
                  <c:v>833.87</c:v>
                </c:pt>
                <c:pt idx="44938">
                  <c:v>829.73299999999995</c:v>
                </c:pt>
                <c:pt idx="44939">
                  <c:v>825.43</c:v>
                </c:pt>
                <c:pt idx="44940">
                  <c:v>820.96100000000001</c:v>
                </c:pt>
                <c:pt idx="44941">
                  <c:v>816.327</c:v>
                </c:pt>
                <c:pt idx="44942">
                  <c:v>811.53</c:v>
                </c:pt>
                <c:pt idx="44943">
                  <c:v>806.56899999999996</c:v>
                </c:pt>
                <c:pt idx="44944">
                  <c:v>801.447</c:v>
                </c:pt>
                <c:pt idx="44945">
                  <c:v>796.16399999999999</c:v>
                </c:pt>
                <c:pt idx="44946">
                  <c:v>790.721</c:v>
                </c:pt>
                <c:pt idx="44947">
                  <c:v>785.12</c:v>
                </c:pt>
                <c:pt idx="44948">
                  <c:v>779.36199999999997</c:v>
                </c:pt>
                <c:pt idx="44949">
                  <c:v>773.44799999999998</c:v>
                </c:pt>
                <c:pt idx="44950">
                  <c:v>767.37900000000002</c:v>
                </c:pt>
                <c:pt idx="44951">
                  <c:v>761.15599999999995</c:v>
                </c:pt>
                <c:pt idx="44952">
                  <c:v>754.78200000000004</c:v>
                </c:pt>
                <c:pt idx="44953">
                  <c:v>748.25699999999995</c:v>
                </c:pt>
                <c:pt idx="44954">
                  <c:v>741.58199999999999</c:v>
                </c:pt>
                <c:pt idx="44955">
                  <c:v>734.75900000000001</c:v>
                </c:pt>
                <c:pt idx="44956">
                  <c:v>727.79</c:v>
                </c:pt>
                <c:pt idx="44957">
                  <c:v>720.67499999999995</c:v>
                </c:pt>
                <c:pt idx="44958">
                  <c:v>713.41700000000003</c:v>
                </c:pt>
                <c:pt idx="44959">
                  <c:v>706.01700000000005</c:v>
                </c:pt>
                <c:pt idx="44960">
                  <c:v>698.476</c:v>
                </c:pt>
                <c:pt idx="44961">
                  <c:v>690.79700000000003</c:v>
                </c:pt>
                <c:pt idx="44962">
                  <c:v>682.98</c:v>
                </c:pt>
                <c:pt idx="44963">
                  <c:v>675.02700000000004</c:v>
                </c:pt>
                <c:pt idx="44964">
                  <c:v>666.94</c:v>
                </c:pt>
                <c:pt idx="44965">
                  <c:v>658.72</c:v>
                </c:pt>
                <c:pt idx="44966">
                  <c:v>650.37</c:v>
                </c:pt>
                <c:pt idx="44967">
                  <c:v>641.89099999999996</c:v>
                </c:pt>
                <c:pt idx="44968">
                  <c:v>633.28499999999997</c:v>
                </c:pt>
                <c:pt idx="44969">
                  <c:v>624.55399999999997</c:v>
                </c:pt>
                <c:pt idx="44970">
                  <c:v>615.69799999999998</c:v>
                </c:pt>
                <c:pt idx="44971">
                  <c:v>606.72199999999998</c:v>
                </c:pt>
                <c:pt idx="44972">
                  <c:v>597.625</c:v>
                </c:pt>
                <c:pt idx="44973">
                  <c:v>588.41</c:v>
                </c:pt>
                <c:pt idx="44974">
                  <c:v>579.07899999999995</c:v>
                </c:pt>
                <c:pt idx="44975">
                  <c:v>569.63400000000001</c:v>
                </c:pt>
                <c:pt idx="44976">
                  <c:v>560.077</c:v>
                </c:pt>
                <c:pt idx="44977">
                  <c:v>550.40899999999999</c:v>
                </c:pt>
                <c:pt idx="44978">
                  <c:v>540.63300000000004</c:v>
                </c:pt>
                <c:pt idx="44979">
                  <c:v>530.75099999999998</c:v>
                </c:pt>
                <c:pt idx="44980">
                  <c:v>520.76499999999999</c:v>
                </c:pt>
                <c:pt idx="44981">
                  <c:v>510.67700000000002</c:v>
                </c:pt>
                <c:pt idx="44982">
                  <c:v>500.48899999999998</c:v>
                </c:pt>
                <c:pt idx="44983">
                  <c:v>490.202</c:v>
                </c:pt>
                <c:pt idx="44984">
                  <c:v>479.82</c:v>
                </c:pt>
                <c:pt idx="44985">
                  <c:v>469.34399999999999</c:v>
                </c:pt>
                <c:pt idx="44986">
                  <c:v>458.77699999999999</c:v>
                </c:pt>
                <c:pt idx="44987">
                  <c:v>448.12</c:v>
                </c:pt>
                <c:pt idx="44988">
                  <c:v>437.37700000000001</c:v>
                </c:pt>
                <c:pt idx="44989">
                  <c:v>426.548</c:v>
                </c:pt>
                <c:pt idx="44990">
                  <c:v>415.63600000000002</c:v>
                </c:pt>
                <c:pt idx="44991">
                  <c:v>404.64400000000001</c:v>
                </c:pt>
                <c:pt idx="44992">
                  <c:v>393.57400000000001</c:v>
                </c:pt>
                <c:pt idx="44993">
                  <c:v>382.428</c:v>
                </c:pt>
                <c:pt idx="44994">
                  <c:v>371.20800000000003</c:v>
                </c:pt>
                <c:pt idx="44995">
                  <c:v>359.916</c:v>
                </c:pt>
                <c:pt idx="44996">
                  <c:v>348.55599999999998</c:v>
                </c:pt>
                <c:pt idx="44997">
                  <c:v>337.12900000000002</c:v>
                </c:pt>
                <c:pt idx="44998">
                  <c:v>325.637</c:v>
                </c:pt>
                <c:pt idx="44999">
                  <c:v>314.084</c:v>
                </c:pt>
                <c:pt idx="45000">
                  <c:v>302.47000000000003</c:v>
                </c:pt>
                <c:pt idx="45001">
                  <c:v>290.8</c:v>
                </c:pt>
                <c:pt idx="45002">
                  <c:v>279.07400000000001</c:v>
                </c:pt>
                <c:pt idx="45003">
                  <c:v>267.29599999999999</c:v>
                </c:pt>
                <c:pt idx="45004">
                  <c:v>255.46799999999999</c:v>
                </c:pt>
                <c:pt idx="45005">
                  <c:v>243.59200000000001</c:v>
                </c:pt>
                <c:pt idx="45006">
                  <c:v>231.67099999999999</c:v>
                </c:pt>
                <c:pt idx="45007">
                  <c:v>219.70699999999999</c:v>
                </c:pt>
                <c:pt idx="45008">
                  <c:v>207.702</c:v>
                </c:pt>
                <c:pt idx="45009">
                  <c:v>195.66</c:v>
                </c:pt>
                <c:pt idx="45010">
                  <c:v>183.58199999999999</c:v>
                </c:pt>
                <c:pt idx="45011">
                  <c:v>171.471</c:v>
                </c:pt>
                <c:pt idx="45012">
                  <c:v>159.32900000000001</c:v>
                </c:pt>
                <c:pt idx="45013">
                  <c:v>147.15899999999999</c:v>
                </c:pt>
                <c:pt idx="45014">
                  <c:v>134.964</c:v>
                </c:pt>
                <c:pt idx="45015">
                  <c:v>122.746</c:v>
                </c:pt>
                <c:pt idx="45016">
                  <c:v>110.506</c:v>
                </c:pt>
                <c:pt idx="45017">
                  <c:v>98.248800000000003</c:v>
                </c:pt>
                <c:pt idx="45018">
                  <c:v>85.975700000000003</c:v>
                </c:pt>
                <c:pt idx="45019">
                  <c:v>73.689300000000003</c:v>
                </c:pt>
                <c:pt idx="45020">
                  <c:v>61.392299999999999</c:v>
                </c:pt>
                <c:pt idx="45021">
                  <c:v>49.087000000000003</c:v>
                </c:pt>
                <c:pt idx="45022">
                  <c:v>36.776000000000003</c:v>
                </c:pt>
                <c:pt idx="45023">
                  <c:v>24.4617</c:v>
                </c:pt>
                <c:pt idx="45024">
                  <c:v>12.146800000000001</c:v>
                </c:pt>
                <c:pt idx="45025">
                  <c:v>-0.166405</c:v>
                </c:pt>
                <c:pt idx="45026">
                  <c:v>-12.475300000000001</c:v>
                </c:pt>
                <c:pt idx="45027">
                  <c:v>-24.7775</c:v>
                </c:pt>
                <c:pt idx="45028">
                  <c:v>-37.070399999999999</c:v>
                </c:pt>
                <c:pt idx="45029">
                  <c:v>-49.351599999999998</c:v>
                </c:pt>
                <c:pt idx="45030">
                  <c:v>-61.618499999999997</c:v>
                </c:pt>
                <c:pt idx="45031">
                  <c:v>-73.868799999999993</c:v>
                </c:pt>
                <c:pt idx="45032">
                  <c:v>-86.099900000000005</c:v>
                </c:pt>
                <c:pt idx="45033">
                  <c:v>-98.309299999999993</c:v>
                </c:pt>
                <c:pt idx="45034">
                  <c:v>-110.495</c:v>
                </c:pt>
                <c:pt idx="45035">
                  <c:v>-122.65300000000001</c:v>
                </c:pt>
                <c:pt idx="45036">
                  <c:v>-134.78299999999999</c:v>
                </c:pt>
                <c:pt idx="45037">
                  <c:v>-146.881</c:v>
                </c:pt>
                <c:pt idx="45038">
                  <c:v>-158.94499999999999</c:v>
                </c:pt>
                <c:pt idx="45039">
                  <c:v>-170.97300000000001</c:v>
                </c:pt>
                <c:pt idx="45040">
                  <c:v>-182.96199999999999</c:v>
                </c:pt>
                <c:pt idx="45041">
                  <c:v>-194.91</c:v>
                </c:pt>
                <c:pt idx="45042">
                  <c:v>-206.815</c:v>
                </c:pt>
                <c:pt idx="45043">
                  <c:v>-218.673</c:v>
                </c:pt>
                <c:pt idx="45044">
                  <c:v>-230.483</c:v>
                </c:pt>
                <c:pt idx="45045">
                  <c:v>-242.24199999999999</c:v>
                </c:pt>
                <c:pt idx="45046">
                  <c:v>-253.94800000000001</c:v>
                </c:pt>
                <c:pt idx="45047">
                  <c:v>-265.59800000000001</c:v>
                </c:pt>
                <c:pt idx="45048">
                  <c:v>-277.19099999999997</c:v>
                </c:pt>
                <c:pt idx="45049">
                  <c:v>-288.72300000000001</c:v>
                </c:pt>
                <c:pt idx="45050">
                  <c:v>-300.19299999999998</c:v>
                </c:pt>
                <c:pt idx="45051">
                  <c:v>-311.59899999999999</c:v>
                </c:pt>
                <c:pt idx="45052">
                  <c:v>-322.93700000000001</c:v>
                </c:pt>
                <c:pt idx="45053">
                  <c:v>-334.20600000000002</c:v>
                </c:pt>
                <c:pt idx="45054">
                  <c:v>-345.40300000000002</c:v>
                </c:pt>
                <c:pt idx="45055">
                  <c:v>-356.52600000000001</c:v>
                </c:pt>
                <c:pt idx="45056">
                  <c:v>-367.57299999999998</c:v>
                </c:pt>
                <c:pt idx="45057">
                  <c:v>-378.54199999999997</c:v>
                </c:pt>
                <c:pt idx="45058">
                  <c:v>-389.43099999999998</c:v>
                </c:pt>
                <c:pt idx="45059">
                  <c:v>-400.23599999999999</c:v>
                </c:pt>
                <c:pt idx="45060">
                  <c:v>-410.95699999999999</c:v>
                </c:pt>
                <c:pt idx="45061">
                  <c:v>-421.59100000000001</c:v>
                </c:pt>
                <c:pt idx="45062">
                  <c:v>-432.13600000000002</c:v>
                </c:pt>
                <c:pt idx="45063">
                  <c:v>-442.59</c:v>
                </c:pt>
                <c:pt idx="45064">
                  <c:v>-452.95</c:v>
                </c:pt>
                <c:pt idx="45065">
                  <c:v>-463.21499999999997</c:v>
                </c:pt>
                <c:pt idx="45066">
                  <c:v>-473.38200000000001</c:v>
                </c:pt>
                <c:pt idx="45067">
                  <c:v>-483.45100000000002</c:v>
                </c:pt>
                <c:pt idx="45068">
                  <c:v>-493.41699999999997</c:v>
                </c:pt>
                <c:pt idx="45069">
                  <c:v>-503.28</c:v>
                </c:pt>
                <c:pt idx="45070">
                  <c:v>-513.03800000000001</c:v>
                </c:pt>
                <c:pt idx="45071">
                  <c:v>-522.68899999999996</c:v>
                </c:pt>
                <c:pt idx="45072">
                  <c:v>-532.23</c:v>
                </c:pt>
                <c:pt idx="45073">
                  <c:v>-541.66</c:v>
                </c:pt>
                <c:pt idx="45074">
                  <c:v>-550.97699999999998</c:v>
                </c:pt>
                <c:pt idx="45075">
                  <c:v>-560.17899999999997</c:v>
                </c:pt>
                <c:pt idx="45076">
                  <c:v>-569.26400000000001</c:v>
                </c:pt>
                <c:pt idx="45077">
                  <c:v>-578.23099999999999</c:v>
                </c:pt>
                <c:pt idx="45078">
                  <c:v>-587.07799999999997</c:v>
                </c:pt>
                <c:pt idx="45079">
                  <c:v>-595.803</c:v>
                </c:pt>
                <c:pt idx="45080">
                  <c:v>-604.404</c:v>
                </c:pt>
                <c:pt idx="45081">
                  <c:v>-612.87900000000002</c:v>
                </c:pt>
                <c:pt idx="45082">
                  <c:v>-621.22699999999998</c:v>
                </c:pt>
                <c:pt idx="45083">
                  <c:v>-629.447</c:v>
                </c:pt>
                <c:pt idx="45084">
                  <c:v>-637.53599999999994</c:v>
                </c:pt>
                <c:pt idx="45085">
                  <c:v>-645.49300000000005</c:v>
                </c:pt>
                <c:pt idx="45086">
                  <c:v>-653.31600000000003</c:v>
                </c:pt>
                <c:pt idx="45087">
                  <c:v>-661.005</c:v>
                </c:pt>
                <c:pt idx="45088">
                  <c:v>-668.55600000000004</c:v>
                </c:pt>
                <c:pt idx="45089">
                  <c:v>-675.97</c:v>
                </c:pt>
                <c:pt idx="45090">
                  <c:v>-683.24400000000003</c:v>
                </c:pt>
                <c:pt idx="45091">
                  <c:v>-690.37699999999995</c:v>
                </c:pt>
                <c:pt idx="45092">
                  <c:v>-697.36800000000005</c:v>
                </c:pt>
                <c:pt idx="45093">
                  <c:v>-704.21500000000003</c:v>
                </c:pt>
                <c:pt idx="45094">
                  <c:v>-710.91700000000003</c:v>
                </c:pt>
                <c:pt idx="45095">
                  <c:v>-717.47299999999996</c:v>
                </c:pt>
                <c:pt idx="45096">
                  <c:v>-723.88</c:v>
                </c:pt>
                <c:pt idx="45097">
                  <c:v>-730.13900000000001</c:v>
                </c:pt>
                <c:pt idx="45098">
                  <c:v>-736.24800000000005</c:v>
                </c:pt>
                <c:pt idx="45099">
                  <c:v>-742.20500000000004</c:v>
                </c:pt>
                <c:pt idx="45100">
                  <c:v>-748.01</c:v>
                </c:pt>
                <c:pt idx="45101">
                  <c:v>-753.66200000000003</c:v>
                </c:pt>
                <c:pt idx="45102">
                  <c:v>-759.15800000000002</c:v>
                </c:pt>
                <c:pt idx="45103">
                  <c:v>-764.49900000000002</c:v>
                </c:pt>
                <c:pt idx="45104">
                  <c:v>-769.68299999999999</c:v>
                </c:pt>
                <c:pt idx="45105">
                  <c:v>-774.71</c:v>
                </c:pt>
                <c:pt idx="45106">
                  <c:v>-779.577</c:v>
                </c:pt>
                <c:pt idx="45107">
                  <c:v>-784.28499999999997</c:v>
                </c:pt>
                <c:pt idx="45108">
                  <c:v>-788.83199999999999</c:v>
                </c:pt>
                <c:pt idx="45109">
                  <c:v>-793.21799999999996</c:v>
                </c:pt>
                <c:pt idx="45110">
                  <c:v>-797.44200000000001</c:v>
                </c:pt>
                <c:pt idx="45111">
                  <c:v>-801.50199999999995</c:v>
                </c:pt>
                <c:pt idx="45112">
                  <c:v>-805.399</c:v>
                </c:pt>
                <c:pt idx="45113">
                  <c:v>-809.13099999999997</c:v>
                </c:pt>
                <c:pt idx="45114">
                  <c:v>-812.69799999999998</c:v>
                </c:pt>
                <c:pt idx="45115">
                  <c:v>-816.09799999999996</c:v>
                </c:pt>
                <c:pt idx="45116">
                  <c:v>-819.33299999999997</c:v>
                </c:pt>
                <c:pt idx="45117">
                  <c:v>-822.4</c:v>
                </c:pt>
                <c:pt idx="45118">
                  <c:v>-825.29899999999998</c:v>
                </c:pt>
                <c:pt idx="45119">
                  <c:v>-828.03</c:v>
                </c:pt>
                <c:pt idx="45120">
                  <c:v>-830.59199999999998</c:v>
                </c:pt>
                <c:pt idx="45121">
                  <c:v>-832.98500000000001</c:v>
                </c:pt>
                <c:pt idx="45122">
                  <c:v>-835.20799999999997</c:v>
                </c:pt>
                <c:pt idx="45123">
                  <c:v>-837.26199999999994</c:v>
                </c:pt>
                <c:pt idx="45124">
                  <c:v>-839.14499999999998</c:v>
                </c:pt>
                <c:pt idx="45125">
                  <c:v>-840.85699999999997</c:v>
                </c:pt>
                <c:pt idx="45126">
                  <c:v>-842.39800000000002</c:v>
                </c:pt>
                <c:pt idx="45127">
                  <c:v>-843.76800000000003</c:v>
                </c:pt>
                <c:pt idx="45128">
                  <c:v>-844.96600000000001</c:v>
                </c:pt>
                <c:pt idx="45129">
                  <c:v>-845.99300000000005</c:v>
                </c:pt>
                <c:pt idx="45130">
                  <c:v>-846.84799999999996</c:v>
                </c:pt>
                <c:pt idx="45131">
                  <c:v>-847.53099999999995</c:v>
                </c:pt>
                <c:pt idx="45132">
                  <c:v>-848.04200000000003</c:v>
                </c:pt>
                <c:pt idx="45133">
                  <c:v>-848.38</c:v>
                </c:pt>
                <c:pt idx="45134">
                  <c:v>-848.54700000000003</c:v>
                </c:pt>
                <c:pt idx="45135">
                  <c:v>-848.54200000000003</c:v>
                </c:pt>
                <c:pt idx="45136">
                  <c:v>-848.36500000000001</c:v>
                </c:pt>
                <c:pt idx="45137">
                  <c:v>-848.01499999999999</c:v>
                </c:pt>
                <c:pt idx="45138">
                  <c:v>-847.49400000000003</c:v>
                </c:pt>
                <c:pt idx="45139">
                  <c:v>-846.80200000000002</c:v>
                </c:pt>
                <c:pt idx="45140">
                  <c:v>-845.93799999999999</c:v>
                </c:pt>
                <c:pt idx="45141">
                  <c:v>-844.90300000000002</c:v>
                </c:pt>
                <c:pt idx="45142">
                  <c:v>-843.697</c:v>
                </c:pt>
                <c:pt idx="45143">
                  <c:v>-842.32</c:v>
                </c:pt>
                <c:pt idx="45144">
                  <c:v>-840.774</c:v>
                </c:pt>
                <c:pt idx="45145">
                  <c:v>-839.05700000000002</c:v>
                </c:pt>
                <c:pt idx="45146">
                  <c:v>-837.17100000000005</c:v>
                </c:pt>
                <c:pt idx="45147">
                  <c:v>-835.11500000000001</c:v>
                </c:pt>
                <c:pt idx="45148">
                  <c:v>-832.89200000000005</c:v>
                </c:pt>
                <c:pt idx="45149">
                  <c:v>-830.5</c:v>
                </c:pt>
                <c:pt idx="45150">
                  <c:v>-827.94</c:v>
                </c:pt>
                <c:pt idx="45151">
                  <c:v>-825.21400000000006</c:v>
                </c:pt>
                <c:pt idx="45152">
                  <c:v>-822.32100000000003</c:v>
                </c:pt>
                <c:pt idx="45153">
                  <c:v>-819.26300000000003</c:v>
                </c:pt>
                <c:pt idx="45154">
                  <c:v>-816.04</c:v>
                </c:pt>
                <c:pt idx="45155">
                  <c:v>-812.65200000000004</c:v>
                </c:pt>
                <c:pt idx="45156">
                  <c:v>-809.101</c:v>
                </c:pt>
                <c:pt idx="45157">
                  <c:v>-805.38699999999994</c:v>
                </c:pt>
                <c:pt idx="45158">
                  <c:v>-801.51099999999997</c:v>
                </c:pt>
                <c:pt idx="45159">
                  <c:v>-797.47400000000005</c:v>
                </c:pt>
                <c:pt idx="45160">
                  <c:v>-793.27700000000004</c:v>
                </c:pt>
                <c:pt idx="45161">
                  <c:v>-788.92</c:v>
                </c:pt>
                <c:pt idx="45162">
                  <c:v>-784.40499999999997</c:v>
                </c:pt>
                <c:pt idx="45163">
                  <c:v>-779.73299999999995</c:v>
                </c:pt>
                <c:pt idx="45164">
                  <c:v>-774.904</c:v>
                </c:pt>
                <c:pt idx="45165">
                  <c:v>-769.92</c:v>
                </c:pt>
                <c:pt idx="45166">
                  <c:v>-764.78099999999995</c:v>
                </c:pt>
                <c:pt idx="45167">
                  <c:v>-759.48900000000003</c:v>
                </c:pt>
                <c:pt idx="45168">
                  <c:v>-754.04499999999996</c:v>
                </c:pt>
                <c:pt idx="45169">
                  <c:v>-748.45</c:v>
                </c:pt>
                <c:pt idx="45170">
                  <c:v>-742.70500000000004</c:v>
                </c:pt>
                <c:pt idx="45171">
                  <c:v>-736.81200000000001</c:v>
                </c:pt>
                <c:pt idx="45172">
                  <c:v>-730.77099999999996</c:v>
                </c:pt>
                <c:pt idx="45173">
                  <c:v>-724.58500000000004</c:v>
                </c:pt>
                <c:pt idx="45174">
                  <c:v>-718.25300000000004</c:v>
                </c:pt>
                <c:pt idx="45175">
                  <c:v>-711.77800000000002</c:v>
                </c:pt>
                <c:pt idx="45176">
                  <c:v>-705.16099999999994</c:v>
                </c:pt>
                <c:pt idx="45177">
                  <c:v>-698.404</c:v>
                </c:pt>
                <c:pt idx="45178">
                  <c:v>-691.50699999999995</c:v>
                </c:pt>
                <c:pt idx="45179">
                  <c:v>-684.47299999999996</c:v>
                </c:pt>
                <c:pt idx="45180">
                  <c:v>-677.30200000000002</c:v>
                </c:pt>
                <c:pt idx="45181">
                  <c:v>-669.99599999999998</c:v>
                </c:pt>
                <c:pt idx="45182">
                  <c:v>-662.55700000000002</c:v>
                </c:pt>
                <c:pt idx="45183">
                  <c:v>-654.98599999999999</c:v>
                </c:pt>
                <c:pt idx="45184">
                  <c:v>-647.28499999999997</c:v>
                </c:pt>
                <c:pt idx="45185">
                  <c:v>-639.45600000000002</c:v>
                </c:pt>
                <c:pt idx="45186">
                  <c:v>-631.5</c:v>
                </c:pt>
                <c:pt idx="45187">
                  <c:v>-623.41800000000001</c:v>
                </c:pt>
                <c:pt idx="45188">
                  <c:v>-615.21299999999997</c:v>
                </c:pt>
                <c:pt idx="45189">
                  <c:v>-606.88599999999997</c:v>
                </c:pt>
                <c:pt idx="45190">
                  <c:v>-598.43799999999999</c:v>
                </c:pt>
                <c:pt idx="45191">
                  <c:v>-589.87300000000005</c:v>
                </c:pt>
                <c:pt idx="45192">
                  <c:v>-581.19100000000003</c:v>
                </c:pt>
                <c:pt idx="45193">
                  <c:v>-572.39300000000003</c:v>
                </c:pt>
                <c:pt idx="45194">
                  <c:v>-563.48299999999995</c:v>
                </c:pt>
                <c:pt idx="45195">
                  <c:v>-554.46199999999999</c:v>
                </c:pt>
                <c:pt idx="45196">
                  <c:v>-545.33199999999999</c:v>
                </c:pt>
                <c:pt idx="45197">
                  <c:v>-536.09400000000005</c:v>
                </c:pt>
                <c:pt idx="45198">
                  <c:v>-526.75</c:v>
                </c:pt>
                <c:pt idx="45199">
                  <c:v>-517.30399999999997</c:v>
                </c:pt>
                <c:pt idx="45200">
                  <c:v>-507.755</c:v>
                </c:pt>
                <c:pt idx="45201">
                  <c:v>-498.10700000000003</c:v>
                </c:pt>
                <c:pt idx="45202">
                  <c:v>-488.36099999999999</c:v>
                </c:pt>
                <c:pt idx="45203">
                  <c:v>-478.52</c:v>
                </c:pt>
                <c:pt idx="45204">
                  <c:v>-468.58499999999998</c:v>
                </c:pt>
                <c:pt idx="45205">
                  <c:v>-458.55799999999999</c:v>
                </c:pt>
                <c:pt idx="45206">
                  <c:v>-448.44200000000001</c:v>
                </c:pt>
                <c:pt idx="45207">
                  <c:v>-438.238</c:v>
                </c:pt>
                <c:pt idx="45208">
                  <c:v>-427.94900000000001</c:v>
                </c:pt>
                <c:pt idx="45209">
                  <c:v>-417.577</c:v>
                </c:pt>
                <c:pt idx="45210">
                  <c:v>-407.12400000000002</c:v>
                </c:pt>
                <c:pt idx="45211">
                  <c:v>-396.59199999999998</c:v>
                </c:pt>
                <c:pt idx="45212">
                  <c:v>-385.983</c:v>
                </c:pt>
                <c:pt idx="45213">
                  <c:v>-375.3</c:v>
                </c:pt>
                <c:pt idx="45214">
                  <c:v>-364.54399999999998</c:v>
                </c:pt>
                <c:pt idx="45215">
                  <c:v>-353.71800000000002</c:v>
                </c:pt>
                <c:pt idx="45216">
                  <c:v>-342.82400000000001</c:v>
                </c:pt>
                <c:pt idx="45217">
                  <c:v>-331.86399999999998</c:v>
                </c:pt>
                <c:pt idx="45218">
                  <c:v>-320.84100000000001</c:v>
                </c:pt>
                <c:pt idx="45219">
                  <c:v>-309.75700000000001</c:v>
                </c:pt>
                <c:pt idx="45220">
                  <c:v>-298.613</c:v>
                </c:pt>
                <c:pt idx="45221">
                  <c:v>-287.41300000000001</c:v>
                </c:pt>
                <c:pt idx="45222">
                  <c:v>-276.15800000000002</c:v>
                </c:pt>
                <c:pt idx="45223">
                  <c:v>-264.85199999999998</c:v>
                </c:pt>
                <c:pt idx="45224">
                  <c:v>-253.495</c:v>
                </c:pt>
                <c:pt idx="45225">
                  <c:v>-242.09100000000001</c:v>
                </c:pt>
                <c:pt idx="45226">
                  <c:v>-230.642</c:v>
                </c:pt>
                <c:pt idx="45227">
                  <c:v>-219.15</c:v>
                </c:pt>
                <c:pt idx="45228">
                  <c:v>-207.61799999999999</c:v>
                </c:pt>
                <c:pt idx="45229">
                  <c:v>-196.048</c:v>
                </c:pt>
                <c:pt idx="45230">
                  <c:v>-184.441</c:v>
                </c:pt>
                <c:pt idx="45231">
                  <c:v>-172.80199999999999</c:v>
                </c:pt>
                <c:pt idx="45232">
                  <c:v>-161.131</c:v>
                </c:pt>
                <c:pt idx="45233">
                  <c:v>-149.43199999999999</c:v>
                </c:pt>
                <c:pt idx="45234">
                  <c:v>-137.70599999999999</c:v>
                </c:pt>
                <c:pt idx="45235">
                  <c:v>-125.95699999999999</c:v>
                </c:pt>
                <c:pt idx="45236">
                  <c:v>-114.18600000000001</c:v>
                </c:pt>
                <c:pt idx="45237">
                  <c:v>-102.396</c:v>
                </c:pt>
                <c:pt idx="45238">
                  <c:v>-90.588899999999995</c:v>
                </c:pt>
                <c:pt idx="45239">
                  <c:v>-78.767799999999994</c:v>
                </c:pt>
                <c:pt idx="45240">
                  <c:v>-66.934799999999996</c:v>
                </c:pt>
                <c:pt idx="45241">
                  <c:v>-55.092300000000002</c:v>
                </c:pt>
                <c:pt idx="45242">
                  <c:v>-43.242800000000003</c:v>
                </c:pt>
                <c:pt idx="45243">
                  <c:v>-31.388500000000001</c:v>
                </c:pt>
                <c:pt idx="45244">
                  <c:v>-19.5319</c:v>
                </c:pt>
                <c:pt idx="45245">
                  <c:v>-7.6754899999999999</c:v>
                </c:pt>
                <c:pt idx="45246">
                  <c:v>4.1784400000000002</c:v>
                </c:pt>
                <c:pt idx="45247">
                  <c:v>16.0274</c:v>
                </c:pt>
                <c:pt idx="45248">
                  <c:v>27.8691</c:v>
                </c:pt>
                <c:pt idx="45249">
                  <c:v>39.701099999999997</c:v>
                </c:pt>
                <c:pt idx="45250">
                  <c:v>51.520899999999997</c:v>
                </c:pt>
                <c:pt idx="45251">
                  <c:v>63.326300000000003</c:v>
                </c:pt>
                <c:pt idx="45252">
                  <c:v>75.114699999999999</c:v>
                </c:pt>
                <c:pt idx="45253">
                  <c:v>86.883899999999997</c:v>
                </c:pt>
                <c:pt idx="45254">
                  <c:v>98.631399999999999</c:v>
                </c:pt>
                <c:pt idx="45255">
                  <c:v>110.355</c:v>
                </c:pt>
                <c:pt idx="45256">
                  <c:v>122.05200000000001</c:v>
                </c:pt>
                <c:pt idx="45257">
                  <c:v>133.72</c:v>
                </c:pt>
                <c:pt idx="45258">
                  <c:v>145.358</c:v>
                </c:pt>
                <c:pt idx="45259">
                  <c:v>156.96100000000001</c:v>
                </c:pt>
                <c:pt idx="45260">
                  <c:v>168.529</c:v>
                </c:pt>
                <c:pt idx="45261">
                  <c:v>180.059</c:v>
                </c:pt>
                <c:pt idx="45262">
                  <c:v>191.54900000000001</c:v>
                </c:pt>
                <c:pt idx="45263">
                  <c:v>202.995</c:v>
                </c:pt>
                <c:pt idx="45264">
                  <c:v>214.39699999999999</c:v>
                </c:pt>
                <c:pt idx="45265">
                  <c:v>225.751</c:v>
                </c:pt>
                <c:pt idx="45266">
                  <c:v>237.05500000000001</c:v>
                </c:pt>
                <c:pt idx="45267">
                  <c:v>248.30799999999999</c:v>
                </c:pt>
                <c:pt idx="45268">
                  <c:v>259.50599999999997</c:v>
                </c:pt>
                <c:pt idx="45269">
                  <c:v>270.64800000000002</c:v>
                </c:pt>
                <c:pt idx="45270">
                  <c:v>281.73099999999999</c:v>
                </c:pt>
                <c:pt idx="45271">
                  <c:v>292.75400000000002</c:v>
                </c:pt>
                <c:pt idx="45272">
                  <c:v>303.71300000000002</c:v>
                </c:pt>
                <c:pt idx="45273">
                  <c:v>314.60700000000003</c:v>
                </c:pt>
                <c:pt idx="45274">
                  <c:v>325.43299999999999</c:v>
                </c:pt>
                <c:pt idx="45275">
                  <c:v>336.19</c:v>
                </c:pt>
                <c:pt idx="45276">
                  <c:v>346.875</c:v>
                </c:pt>
                <c:pt idx="45277">
                  <c:v>357.48500000000001</c:v>
                </c:pt>
                <c:pt idx="45278">
                  <c:v>368.02</c:v>
                </c:pt>
                <c:pt idx="45279">
                  <c:v>378.47699999999998</c:v>
                </c:pt>
                <c:pt idx="45280">
                  <c:v>388.85300000000001</c:v>
                </c:pt>
                <c:pt idx="45281">
                  <c:v>399.14699999999999</c:v>
                </c:pt>
                <c:pt idx="45282">
                  <c:v>409.35599999999999</c:v>
                </c:pt>
                <c:pt idx="45283">
                  <c:v>419.47899999999998</c:v>
                </c:pt>
                <c:pt idx="45284">
                  <c:v>429.51400000000001</c:v>
                </c:pt>
                <c:pt idx="45285">
                  <c:v>439.45800000000003</c:v>
                </c:pt>
                <c:pt idx="45286">
                  <c:v>449.30900000000003</c:v>
                </c:pt>
                <c:pt idx="45287">
                  <c:v>459.06599999999997</c:v>
                </c:pt>
                <c:pt idx="45288">
                  <c:v>468.72699999999998</c:v>
                </c:pt>
                <c:pt idx="45289">
                  <c:v>478.28899999999999</c:v>
                </c:pt>
                <c:pt idx="45290">
                  <c:v>487.75099999999998</c:v>
                </c:pt>
                <c:pt idx="45291">
                  <c:v>497.11099999999999</c:v>
                </c:pt>
                <c:pt idx="45292">
                  <c:v>506.36700000000002</c:v>
                </c:pt>
                <c:pt idx="45293">
                  <c:v>515.51700000000005</c:v>
                </c:pt>
                <c:pt idx="45294">
                  <c:v>524.55899999999997</c:v>
                </c:pt>
                <c:pt idx="45295">
                  <c:v>533.49199999999996</c:v>
                </c:pt>
                <c:pt idx="45296">
                  <c:v>542.31399999999996</c:v>
                </c:pt>
                <c:pt idx="45297">
                  <c:v>551.02300000000002</c:v>
                </c:pt>
                <c:pt idx="45298">
                  <c:v>559.61699999999996</c:v>
                </c:pt>
                <c:pt idx="45299">
                  <c:v>568.09500000000003</c:v>
                </c:pt>
                <c:pt idx="45300">
                  <c:v>576.45500000000004</c:v>
                </c:pt>
                <c:pt idx="45301">
                  <c:v>584.69500000000005</c:v>
                </c:pt>
                <c:pt idx="45302">
                  <c:v>592.81399999999996</c:v>
                </c:pt>
                <c:pt idx="45303">
                  <c:v>600.80999999999995</c:v>
                </c:pt>
                <c:pt idx="45304">
                  <c:v>608.68100000000004</c:v>
                </c:pt>
                <c:pt idx="45305">
                  <c:v>616.42600000000004</c:v>
                </c:pt>
                <c:pt idx="45306">
                  <c:v>624.04399999999998</c:v>
                </c:pt>
                <c:pt idx="45307">
                  <c:v>631.53200000000004</c:v>
                </c:pt>
                <c:pt idx="45308">
                  <c:v>638.89</c:v>
                </c:pt>
                <c:pt idx="45309">
                  <c:v>646.11599999999999</c:v>
                </c:pt>
                <c:pt idx="45310">
                  <c:v>653.20799999999997</c:v>
                </c:pt>
                <c:pt idx="45311">
                  <c:v>660.16600000000005</c:v>
                </c:pt>
                <c:pt idx="45312">
                  <c:v>666.98699999999997</c:v>
                </c:pt>
                <c:pt idx="45313">
                  <c:v>673.67100000000005</c:v>
                </c:pt>
                <c:pt idx="45314">
                  <c:v>680.21600000000001</c:v>
                </c:pt>
                <c:pt idx="45315">
                  <c:v>686.62099999999998</c:v>
                </c:pt>
                <c:pt idx="45316">
                  <c:v>692.88499999999999</c:v>
                </c:pt>
                <c:pt idx="45317">
                  <c:v>699.005</c:v>
                </c:pt>
                <c:pt idx="45318">
                  <c:v>704.98299999999995</c:v>
                </c:pt>
                <c:pt idx="45319">
                  <c:v>710.81500000000005</c:v>
                </c:pt>
                <c:pt idx="45320">
                  <c:v>716.50099999999998</c:v>
                </c:pt>
                <c:pt idx="45321">
                  <c:v>722.04</c:v>
                </c:pt>
                <c:pt idx="45322">
                  <c:v>727.43100000000004</c:v>
                </c:pt>
                <c:pt idx="45323">
                  <c:v>732.67200000000003</c:v>
                </c:pt>
                <c:pt idx="45324">
                  <c:v>737.76300000000003</c:v>
                </c:pt>
                <c:pt idx="45325">
                  <c:v>742.70299999999997</c:v>
                </c:pt>
                <c:pt idx="45326">
                  <c:v>747.49</c:v>
                </c:pt>
                <c:pt idx="45327">
                  <c:v>752.125</c:v>
                </c:pt>
                <c:pt idx="45328">
                  <c:v>756.60500000000002</c:v>
                </c:pt>
                <c:pt idx="45329">
                  <c:v>760.93100000000004</c:v>
                </c:pt>
                <c:pt idx="45330">
                  <c:v>765.1</c:v>
                </c:pt>
                <c:pt idx="45331">
                  <c:v>769.11400000000003</c:v>
                </c:pt>
                <c:pt idx="45332">
                  <c:v>772.97</c:v>
                </c:pt>
                <c:pt idx="45333">
                  <c:v>776.66800000000001</c:v>
                </c:pt>
                <c:pt idx="45334">
                  <c:v>780.20699999999999</c:v>
                </c:pt>
                <c:pt idx="45335">
                  <c:v>783.58699999999999</c:v>
                </c:pt>
                <c:pt idx="45336">
                  <c:v>786.80700000000002</c:v>
                </c:pt>
                <c:pt idx="45337">
                  <c:v>789.86599999999999</c:v>
                </c:pt>
                <c:pt idx="45338">
                  <c:v>792.76400000000001</c:v>
                </c:pt>
                <c:pt idx="45339">
                  <c:v>795.50099999999998</c:v>
                </c:pt>
                <c:pt idx="45340">
                  <c:v>798.07500000000005</c:v>
                </c:pt>
                <c:pt idx="45341">
                  <c:v>800.48699999999997</c:v>
                </c:pt>
                <c:pt idx="45342">
                  <c:v>802.73599999999999</c:v>
                </c:pt>
                <c:pt idx="45343">
                  <c:v>804.82100000000003</c:v>
                </c:pt>
                <c:pt idx="45344">
                  <c:v>806.74199999999996</c:v>
                </c:pt>
                <c:pt idx="45345">
                  <c:v>808.49900000000002</c:v>
                </c:pt>
                <c:pt idx="45346">
                  <c:v>810.09199999999998</c:v>
                </c:pt>
                <c:pt idx="45347">
                  <c:v>811.52</c:v>
                </c:pt>
                <c:pt idx="45348">
                  <c:v>812.78300000000002</c:v>
                </c:pt>
                <c:pt idx="45349">
                  <c:v>813.88099999999997</c:v>
                </c:pt>
                <c:pt idx="45350">
                  <c:v>814.81299999999999</c:v>
                </c:pt>
                <c:pt idx="45351">
                  <c:v>815.58</c:v>
                </c:pt>
                <c:pt idx="45352">
                  <c:v>816.18100000000004</c:v>
                </c:pt>
                <c:pt idx="45353">
                  <c:v>816.61699999999996</c:v>
                </c:pt>
                <c:pt idx="45354">
                  <c:v>816.88699999999994</c:v>
                </c:pt>
                <c:pt idx="45355">
                  <c:v>816.99099999999999</c:v>
                </c:pt>
                <c:pt idx="45356">
                  <c:v>816.93</c:v>
                </c:pt>
                <c:pt idx="45357">
                  <c:v>816.70299999999997</c:v>
                </c:pt>
                <c:pt idx="45358">
                  <c:v>816.31100000000004</c:v>
                </c:pt>
                <c:pt idx="45359">
                  <c:v>815.75400000000002</c:v>
                </c:pt>
                <c:pt idx="45360">
                  <c:v>815.03099999999995</c:v>
                </c:pt>
                <c:pt idx="45361">
                  <c:v>814.14300000000003</c:v>
                </c:pt>
                <c:pt idx="45362">
                  <c:v>813.09100000000001</c:v>
                </c:pt>
                <c:pt idx="45363">
                  <c:v>811.87400000000002</c:v>
                </c:pt>
                <c:pt idx="45364">
                  <c:v>810.49300000000005</c:v>
                </c:pt>
                <c:pt idx="45365">
                  <c:v>808.94799999999998</c:v>
                </c:pt>
                <c:pt idx="45366">
                  <c:v>807.24</c:v>
                </c:pt>
                <c:pt idx="45367">
                  <c:v>805.36900000000003</c:v>
                </c:pt>
                <c:pt idx="45368">
                  <c:v>803.33500000000004</c:v>
                </c:pt>
                <c:pt idx="45369">
                  <c:v>801.13900000000001</c:v>
                </c:pt>
                <c:pt idx="45370">
                  <c:v>798.78099999999995</c:v>
                </c:pt>
                <c:pt idx="45371">
                  <c:v>796.26300000000003</c:v>
                </c:pt>
                <c:pt idx="45372">
                  <c:v>793.58299999999997</c:v>
                </c:pt>
                <c:pt idx="45373">
                  <c:v>790.74400000000003</c:v>
                </c:pt>
                <c:pt idx="45374">
                  <c:v>787.74599999999998</c:v>
                </c:pt>
                <c:pt idx="45375">
                  <c:v>784.58900000000006</c:v>
                </c:pt>
                <c:pt idx="45376">
                  <c:v>781.274</c:v>
                </c:pt>
                <c:pt idx="45377">
                  <c:v>777.80200000000002</c:v>
                </c:pt>
                <c:pt idx="45378">
                  <c:v>774.173</c:v>
                </c:pt>
                <c:pt idx="45379">
                  <c:v>770.38800000000003</c:v>
                </c:pt>
                <c:pt idx="45380">
                  <c:v>766.44899999999996</c:v>
                </c:pt>
                <c:pt idx="45381">
                  <c:v>762.35599999999999</c:v>
                </c:pt>
                <c:pt idx="45382">
                  <c:v>758.11</c:v>
                </c:pt>
                <c:pt idx="45383">
                  <c:v>753.71100000000001</c:v>
                </c:pt>
                <c:pt idx="45384">
                  <c:v>749.16099999999994</c:v>
                </c:pt>
                <c:pt idx="45385">
                  <c:v>744.46100000000001</c:v>
                </c:pt>
                <c:pt idx="45386">
                  <c:v>739.61199999999997</c:v>
                </c:pt>
                <c:pt idx="45387">
                  <c:v>734.61400000000003</c:v>
                </c:pt>
                <c:pt idx="45388">
                  <c:v>729.47</c:v>
                </c:pt>
                <c:pt idx="45389">
                  <c:v>724.17899999999997</c:v>
                </c:pt>
                <c:pt idx="45390">
                  <c:v>718.74300000000005</c:v>
                </c:pt>
                <c:pt idx="45391">
                  <c:v>713.16300000000001</c:v>
                </c:pt>
                <c:pt idx="45392">
                  <c:v>707.44100000000003</c:v>
                </c:pt>
                <c:pt idx="45393">
                  <c:v>701.577</c:v>
                </c:pt>
                <c:pt idx="45394">
                  <c:v>695.57299999999998</c:v>
                </c:pt>
                <c:pt idx="45395">
                  <c:v>689.43100000000004</c:v>
                </c:pt>
                <c:pt idx="45396">
                  <c:v>683.15</c:v>
                </c:pt>
                <c:pt idx="45397">
                  <c:v>676.73299999999995</c:v>
                </c:pt>
                <c:pt idx="45398">
                  <c:v>670.18200000000002</c:v>
                </c:pt>
                <c:pt idx="45399">
                  <c:v>663.49599999999998</c:v>
                </c:pt>
                <c:pt idx="45400">
                  <c:v>656.67899999999997</c:v>
                </c:pt>
                <c:pt idx="45401">
                  <c:v>649.73099999999999</c:v>
                </c:pt>
                <c:pt idx="45402">
                  <c:v>642.65300000000002</c:v>
                </c:pt>
                <c:pt idx="45403">
                  <c:v>635.44799999999998</c:v>
                </c:pt>
                <c:pt idx="45404">
                  <c:v>628.11599999999999</c:v>
                </c:pt>
                <c:pt idx="45405">
                  <c:v>620.66</c:v>
                </c:pt>
                <c:pt idx="45406">
                  <c:v>613.08000000000004</c:v>
                </c:pt>
                <c:pt idx="45407">
                  <c:v>605.37800000000004</c:v>
                </c:pt>
                <c:pt idx="45408">
                  <c:v>597.55700000000002</c:v>
                </c:pt>
                <c:pt idx="45409">
                  <c:v>589.61699999999996</c:v>
                </c:pt>
                <c:pt idx="45410">
                  <c:v>581.56100000000004</c:v>
                </c:pt>
                <c:pt idx="45411">
                  <c:v>573.38900000000001</c:v>
                </c:pt>
                <c:pt idx="45412">
                  <c:v>565.10400000000004</c:v>
                </c:pt>
                <c:pt idx="45413">
                  <c:v>556.70699999999999</c:v>
                </c:pt>
                <c:pt idx="45414">
                  <c:v>548.20000000000005</c:v>
                </c:pt>
                <c:pt idx="45415">
                  <c:v>539.58500000000004</c:v>
                </c:pt>
                <c:pt idx="45416">
                  <c:v>530.86300000000006</c:v>
                </c:pt>
                <c:pt idx="45417">
                  <c:v>522.03700000000003</c:v>
                </c:pt>
                <c:pt idx="45418">
                  <c:v>513.10900000000004</c:v>
                </c:pt>
                <c:pt idx="45419">
                  <c:v>504.07900000000001</c:v>
                </c:pt>
                <c:pt idx="45420">
                  <c:v>494.95</c:v>
                </c:pt>
                <c:pt idx="45421">
                  <c:v>485.72399999999999</c:v>
                </c:pt>
                <c:pt idx="45422">
                  <c:v>476.40300000000002</c:v>
                </c:pt>
                <c:pt idx="45423">
                  <c:v>466.988</c:v>
                </c:pt>
                <c:pt idx="45424">
                  <c:v>457.48200000000003</c:v>
                </c:pt>
                <c:pt idx="45425">
                  <c:v>447.887</c:v>
                </c:pt>
                <c:pt idx="45426">
                  <c:v>438.20400000000001</c:v>
                </c:pt>
                <c:pt idx="45427">
                  <c:v>428.435</c:v>
                </c:pt>
                <c:pt idx="45428">
                  <c:v>418.58300000000003</c:v>
                </c:pt>
                <c:pt idx="45429">
                  <c:v>408.65</c:v>
                </c:pt>
                <c:pt idx="45430">
                  <c:v>398.637</c:v>
                </c:pt>
                <c:pt idx="45431">
                  <c:v>388.54700000000003</c:v>
                </c:pt>
                <c:pt idx="45432">
                  <c:v>378.38099999999997</c:v>
                </c:pt>
                <c:pt idx="45433">
                  <c:v>368.14299999999997</c:v>
                </c:pt>
                <c:pt idx="45434">
                  <c:v>357.83300000000003</c:v>
                </c:pt>
                <c:pt idx="45435">
                  <c:v>347.45400000000001</c:v>
                </c:pt>
                <c:pt idx="45436">
                  <c:v>337.00799999999998</c:v>
                </c:pt>
                <c:pt idx="45437">
                  <c:v>326.49799999999999</c:v>
                </c:pt>
                <c:pt idx="45438">
                  <c:v>315.92500000000001</c:v>
                </c:pt>
                <c:pt idx="45439">
                  <c:v>305.29199999999997</c:v>
                </c:pt>
                <c:pt idx="45440">
                  <c:v>294.60000000000002</c:v>
                </c:pt>
                <c:pt idx="45441">
                  <c:v>283.85300000000001</c:v>
                </c:pt>
                <c:pt idx="45442">
                  <c:v>273.05099999999999</c:v>
                </c:pt>
                <c:pt idx="45443">
                  <c:v>262.19799999999998</c:v>
                </c:pt>
                <c:pt idx="45444">
                  <c:v>251.29599999999999</c:v>
                </c:pt>
                <c:pt idx="45445">
                  <c:v>240.346</c:v>
                </c:pt>
                <c:pt idx="45446">
                  <c:v>229.352</c:v>
                </c:pt>
                <c:pt idx="45447">
                  <c:v>218.31399999999999</c:v>
                </c:pt>
                <c:pt idx="45448">
                  <c:v>207.23599999999999</c:v>
                </c:pt>
                <c:pt idx="45449">
                  <c:v>196.12100000000001</c:v>
                </c:pt>
                <c:pt idx="45450">
                  <c:v>184.96899999999999</c:v>
                </c:pt>
                <c:pt idx="45451">
                  <c:v>173.78299999999999</c:v>
                </c:pt>
                <c:pt idx="45452">
                  <c:v>162.566</c:v>
                </c:pt>
                <c:pt idx="45453">
                  <c:v>151.32</c:v>
                </c:pt>
                <c:pt idx="45454">
                  <c:v>140.047</c:v>
                </c:pt>
                <c:pt idx="45455">
                  <c:v>128.75</c:v>
                </c:pt>
                <c:pt idx="45456">
                  <c:v>117.43</c:v>
                </c:pt>
                <c:pt idx="45457">
                  <c:v>106.09099999999999</c:v>
                </c:pt>
                <c:pt idx="45458">
                  <c:v>94.733699999999999</c:v>
                </c:pt>
                <c:pt idx="45459">
                  <c:v>83.3613</c:v>
                </c:pt>
                <c:pt idx="45460">
                  <c:v>71.975899999999996</c:v>
                </c:pt>
                <c:pt idx="45461">
                  <c:v>60.579900000000002</c:v>
                </c:pt>
                <c:pt idx="45462">
                  <c:v>49.1755</c:v>
                </c:pt>
                <c:pt idx="45463">
                  <c:v>37.765000000000001</c:v>
                </c:pt>
                <c:pt idx="45464">
                  <c:v>26.3508</c:v>
                </c:pt>
                <c:pt idx="45465">
                  <c:v>14.9352</c:v>
                </c:pt>
                <c:pt idx="45466">
                  <c:v>3.5204599999999999</c:v>
                </c:pt>
                <c:pt idx="45467">
                  <c:v>-7.8910600000000004</c:v>
                </c:pt>
                <c:pt idx="45468">
                  <c:v>-19.2971</c:v>
                </c:pt>
                <c:pt idx="45469">
                  <c:v>-30.6952</c:v>
                </c:pt>
                <c:pt idx="45470">
                  <c:v>-42.083199999999998</c:v>
                </c:pt>
                <c:pt idx="45471">
                  <c:v>-53.458799999999997</c:v>
                </c:pt>
                <c:pt idx="45472">
                  <c:v>-64.819699999999997</c:v>
                </c:pt>
                <c:pt idx="45473">
                  <c:v>-76.163499999999999</c:v>
                </c:pt>
                <c:pt idx="45474">
                  <c:v>-87.487899999999996</c:v>
                </c:pt>
                <c:pt idx="45475">
                  <c:v>-98.790800000000004</c:v>
                </c:pt>
                <c:pt idx="45476">
                  <c:v>-110.07</c:v>
                </c:pt>
                <c:pt idx="45477">
                  <c:v>-121.322</c:v>
                </c:pt>
                <c:pt idx="45478">
                  <c:v>-132.547</c:v>
                </c:pt>
                <c:pt idx="45479">
                  <c:v>-143.74</c:v>
                </c:pt>
                <c:pt idx="45480">
                  <c:v>-154.90100000000001</c:v>
                </c:pt>
                <c:pt idx="45481">
                  <c:v>-166.02600000000001</c:v>
                </c:pt>
                <c:pt idx="45482">
                  <c:v>-177.114</c:v>
                </c:pt>
                <c:pt idx="45483">
                  <c:v>-188.16200000000001</c:v>
                </c:pt>
                <c:pt idx="45484">
                  <c:v>-199.16900000000001</c:v>
                </c:pt>
                <c:pt idx="45485">
                  <c:v>-210.131</c:v>
                </c:pt>
                <c:pt idx="45486">
                  <c:v>-221.04599999999999</c:v>
                </c:pt>
                <c:pt idx="45487">
                  <c:v>-231.91399999999999</c:v>
                </c:pt>
                <c:pt idx="45488">
                  <c:v>-242.73</c:v>
                </c:pt>
                <c:pt idx="45489">
                  <c:v>-253.49299999999999</c:v>
                </c:pt>
                <c:pt idx="45490">
                  <c:v>-264.202</c:v>
                </c:pt>
                <c:pt idx="45491">
                  <c:v>-274.85300000000001</c:v>
                </c:pt>
                <c:pt idx="45492">
                  <c:v>-285.44499999999999</c:v>
                </c:pt>
                <c:pt idx="45493">
                  <c:v>-295.97500000000002</c:v>
                </c:pt>
                <c:pt idx="45494">
                  <c:v>-306.44200000000001</c:v>
                </c:pt>
                <c:pt idx="45495">
                  <c:v>-316.84300000000002</c:v>
                </c:pt>
                <c:pt idx="45496">
                  <c:v>-327.17599999999999</c:v>
                </c:pt>
                <c:pt idx="45497">
                  <c:v>-337.44</c:v>
                </c:pt>
                <c:pt idx="45498">
                  <c:v>-347.63099999999997</c:v>
                </c:pt>
                <c:pt idx="45499">
                  <c:v>-357.74900000000002</c:v>
                </c:pt>
                <c:pt idx="45500">
                  <c:v>-367.79</c:v>
                </c:pt>
                <c:pt idx="45501">
                  <c:v>-377.75400000000002</c:v>
                </c:pt>
                <c:pt idx="45502">
                  <c:v>-387.637</c:v>
                </c:pt>
                <c:pt idx="45503">
                  <c:v>-397.43900000000002</c:v>
                </c:pt>
                <c:pt idx="45504">
                  <c:v>-407.15600000000001</c:v>
                </c:pt>
                <c:pt idx="45505">
                  <c:v>-416.78800000000001</c:v>
                </c:pt>
                <c:pt idx="45506">
                  <c:v>-426.33199999999999</c:v>
                </c:pt>
                <c:pt idx="45507">
                  <c:v>-435.786</c:v>
                </c:pt>
                <c:pt idx="45508">
                  <c:v>-445.149</c:v>
                </c:pt>
                <c:pt idx="45509">
                  <c:v>-454.41800000000001</c:v>
                </c:pt>
                <c:pt idx="45510">
                  <c:v>-463.59199999999998</c:v>
                </c:pt>
                <c:pt idx="45511">
                  <c:v>-472.66899999999998</c:v>
                </c:pt>
                <c:pt idx="45512">
                  <c:v>-481.64699999999999</c:v>
                </c:pt>
                <c:pt idx="45513">
                  <c:v>-490.524</c:v>
                </c:pt>
                <c:pt idx="45514">
                  <c:v>-499.29899999999998</c:v>
                </c:pt>
                <c:pt idx="45515">
                  <c:v>-507.96899999999999</c:v>
                </c:pt>
                <c:pt idx="45516">
                  <c:v>-516.53399999999999</c:v>
                </c:pt>
                <c:pt idx="45517">
                  <c:v>-524.99099999999999</c:v>
                </c:pt>
                <c:pt idx="45518">
                  <c:v>-533.33799999999997</c:v>
                </c:pt>
                <c:pt idx="45519">
                  <c:v>-541.57500000000005</c:v>
                </c:pt>
                <c:pt idx="45520">
                  <c:v>-549.69899999999996</c:v>
                </c:pt>
                <c:pt idx="45521">
                  <c:v>-557.70899999999995</c:v>
                </c:pt>
                <c:pt idx="45522">
                  <c:v>-565.60299999999995</c:v>
                </c:pt>
                <c:pt idx="45523">
                  <c:v>-573.38</c:v>
                </c:pt>
                <c:pt idx="45524">
                  <c:v>-581.03700000000003</c:v>
                </c:pt>
                <c:pt idx="45525">
                  <c:v>-588.57500000000005</c:v>
                </c:pt>
                <c:pt idx="45526">
                  <c:v>-595.99</c:v>
                </c:pt>
                <c:pt idx="45527">
                  <c:v>-603.28300000000002</c:v>
                </c:pt>
                <c:pt idx="45528">
                  <c:v>-610.45000000000005</c:v>
                </c:pt>
                <c:pt idx="45529">
                  <c:v>-617.49099999999999</c:v>
                </c:pt>
                <c:pt idx="45530">
                  <c:v>-624.40499999999997</c:v>
                </c:pt>
                <c:pt idx="45531">
                  <c:v>-631.18899999999996</c:v>
                </c:pt>
                <c:pt idx="45532">
                  <c:v>-637.84400000000005</c:v>
                </c:pt>
                <c:pt idx="45533">
                  <c:v>-644.36699999999996</c:v>
                </c:pt>
                <c:pt idx="45534">
                  <c:v>-650.75699999999995</c:v>
                </c:pt>
                <c:pt idx="45535">
                  <c:v>-657.01300000000003</c:v>
                </c:pt>
                <c:pt idx="45536">
                  <c:v>-663.13300000000004</c:v>
                </c:pt>
                <c:pt idx="45537">
                  <c:v>-669.11699999999996</c:v>
                </c:pt>
                <c:pt idx="45538">
                  <c:v>-674.96400000000006</c:v>
                </c:pt>
                <c:pt idx="45539">
                  <c:v>-680.67100000000005</c:v>
                </c:pt>
                <c:pt idx="45540">
                  <c:v>-686.23900000000003</c:v>
                </c:pt>
                <c:pt idx="45541">
                  <c:v>-691.66499999999996</c:v>
                </c:pt>
                <c:pt idx="45542">
                  <c:v>-696.95</c:v>
                </c:pt>
                <c:pt idx="45543">
                  <c:v>-702.09100000000001</c:v>
                </c:pt>
                <c:pt idx="45544">
                  <c:v>-707.08900000000006</c:v>
                </c:pt>
                <c:pt idx="45545">
                  <c:v>-711.94100000000003</c:v>
                </c:pt>
                <c:pt idx="45546">
                  <c:v>-716.64800000000002</c:v>
                </c:pt>
                <c:pt idx="45547">
                  <c:v>-721.20699999999999</c:v>
                </c:pt>
                <c:pt idx="45548">
                  <c:v>-725.61900000000003</c:v>
                </c:pt>
                <c:pt idx="45549">
                  <c:v>-729.88199999999995</c:v>
                </c:pt>
                <c:pt idx="45550">
                  <c:v>-733.99599999999998</c:v>
                </c:pt>
                <c:pt idx="45551">
                  <c:v>-737.96</c:v>
                </c:pt>
                <c:pt idx="45552">
                  <c:v>-741.77200000000005</c:v>
                </c:pt>
                <c:pt idx="45553">
                  <c:v>-745.43299999999999</c:v>
                </c:pt>
                <c:pt idx="45554">
                  <c:v>-748.94200000000001</c:v>
                </c:pt>
                <c:pt idx="45555">
                  <c:v>-752.298</c:v>
                </c:pt>
                <c:pt idx="45556">
                  <c:v>-755.5</c:v>
                </c:pt>
                <c:pt idx="45557">
                  <c:v>-758.54700000000003</c:v>
                </c:pt>
                <c:pt idx="45558">
                  <c:v>-761.44</c:v>
                </c:pt>
                <c:pt idx="45559">
                  <c:v>-764.178</c:v>
                </c:pt>
                <c:pt idx="45560">
                  <c:v>-766.76</c:v>
                </c:pt>
                <c:pt idx="45561">
                  <c:v>-769.18600000000004</c:v>
                </c:pt>
                <c:pt idx="45562">
                  <c:v>-771.45399999999995</c:v>
                </c:pt>
                <c:pt idx="45563">
                  <c:v>-773.56600000000003</c:v>
                </c:pt>
                <c:pt idx="45564">
                  <c:v>-775.52</c:v>
                </c:pt>
                <c:pt idx="45565">
                  <c:v>-777.31600000000003</c:v>
                </c:pt>
                <c:pt idx="45566">
                  <c:v>-778.95399999999995</c:v>
                </c:pt>
                <c:pt idx="45567">
                  <c:v>-780.43399999999997</c:v>
                </c:pt>
                <c:pt idx="45568">
                  <c:v>-781.755</c:v>
                </c:pt>
                <c:pt idx="45569">
                  <c:v>-782.91700000000003</c:v>
                </c:pt>
                <c:pt idx="45570">
                  <c:v>-783.92</c:v>
                </c:pt>
                <c:pt idx="45571">
                  <c:v>-784.76400000000001</c:v>
                </c:pt>
                <c:pt idx="45572">
                  <c:v>-785.44799999999998</c:v>
                </c:pt>
                <c:pt idx="45573">
                  <c:v>-785.97299999999996</c:v>
                </c:pt>
                <c:pt idx="45574">
                  <c:v>-786.33900000000006</c:v>
                </c:pt>
                <c:pt idx="45575">
                  <c:v>-786.54499999999996</c:v>
                </c:pt>
                <c:pt idx="45576">
                  <c:v>-786.59100000000001</c:v>
                </c:pt>
                <c:pt idx="45577">
                  <c:v>-786.47799999999995</c:v>
                </c:pt>
                <c:pt idx="45578">
                  <c:v>-786.20600000000002</c:v>
                </c:pt>
                <c:pt idx="45579">
                  <c:v>-785.774</c:v>
                </c:pt>
                <c:pt idx="45580">
                  <c:v>-785.18299999999999</c:v>
                </c:pt>
                <c:pt idx="45581">
                  <c:v>-784.43399999999997</c:v>
                </c:pt>
                <c:pt idx="45582">
                  <c:v>-783.52499999999998</c:v>
                </c:pt>
                <c:pt idx="45583">
                  <c:v>-782.45799999999997</c:v>
                </c:pt>
                <c:pt idx="45584">
                  <c:v>-781.23299999999995</c:v>
                </c:pt>
                <c:pt idx="45585">
                  <c:v>-779.85</c:v>
                </c:pt>
                <c:pt idx="45586">
                  <c:v>-778.30899999999997</c:v>
                </c:pt>
                <c:pt idx="45587">
                  <c:v>-776.61099999999999</c:v>
                </c:pt>
                <c:pt idx="45588">
                  <c:v>-774.75699999999995</c:v>
                </c:pt>
                <c:pt idx="45589">
                  <c:v>-772.745</c:v>
                </c:pt>
                <c:pt idx="45590">
                  <c:v>-770.57799999999997</c:v>
                </c:pt>
                <c:pt idx="45591">
                  <c:v>-768.25599999999997</c:v>
                </c:pt>
                <c:pt idx="45592">
                  <c:v>-765.77800000000002</c:v>
                </c:pt>
                <c:pt idx="45593">
                  <c:v>-763.14700000000005</c:v>
                </c:pt>
                <c:pt idx="45594">
                  <c:v>-760.36099999999999</c:v>
                </c:pt>
                <c:pt idx="45595">
                  <c:v>-757.42200000000003</c:v>
                </c:pt>
                <c:pt idx="45596">
                  <c:v>-754.33100000000002</c:v>
                </c:pt>
                <c:pt idx="45597">
                  <c:v>-751.08799999999997</c:v>
                </c:pt>
                <c:pt idx="45598">
                  <c:v>-747.69399999999996</c:v>
                </c:pt>
                <c:pt idx="45599">
                  <c:v>-744.149</c:v>
                </c:pt>
                <c:pt idx="45600">
                  <c:v>-740.45500000000004</c:v>
                </c:pt>
                <c:pt idx="45601">
                  <c:v>-736.61199999999997</c:v>
                </c:pt>
                <c:pt idx="45602">
                  <c:v>-732.62099999999998</c:v>
                </c:pt>
                <c:pt idx="45603">
                  <c:v>-728.48299999999995</c:v>
                </c:pt>
                <c:pt idx="45604">
                  <c:v>-724.19899999999996</c:v>
                </c:pt>
                <c:pt idx="45605">
                  <c:v>-719.76900000000001</c:v>
                </c:pt>
                <c:pt idx="45606">
                  <c:v>-715.19500000000005</c:v>
                </c:pt>
                <c:pt idx="45607">
                  <c:v>-710.47699999999998</c:v>
                </c:pt>
                <c:pt idx="45608">
                  <c:v>-705.61800000000005</c:v>
                </c:pt>
                <c:pt idx="45609">
                  <c:v>-700.61699999999996</c:v>
                </c:pt>
                <c:pt idx="45610">
                  <c:v>-695.47500000000002</c:v>
                </c:pt>
                <c:pt idx="45611">
                  <c:v>-690.19399999999996</c:v>
                </c:pt>
                <c:pt idx="45612">
                  <c:v>-684.77599999999995</c:v>
                </c:pt>
                <c:pt idx="45613">
                  <c:v>-679.22</c:v>
                </c:pt>
                <c:pt idx="45614">
                  <c:v>-673.529</c:v>
                </c:pt>
                <c:pt idx="45615">
                  <c:v>-667.70299999999997</c:v>
                </c:pt>
                <c:pt idx="45616">
                  <c:v>-661.74300000000005</c:v>
                </c:pt>
                <c:pt idx="45617">
                  <c:v>-655.65200000000004</c:v>
                </c:pt>
                <c:pt idx="45618">
                  <c:v>-649.42999999999995</c:v>
                </c:pt>
                <c:pt idx="45619">
                  <c:v>-643.07799999999997</c:v>
                </c:pt>
                <c:pt idx="45620">
                  <c:v>-636.59799999999996</c:v>
                </c:pt>
                <c:pt idx="45621">
                  <c:v>-629.99199999999996</c:v>
                </c:pt>
                <c:pt idx="45622">
                  <c:v>-623.26</c:v>
                </c:pt>
                <c:pt idx="45623">
                  <c:v>-616.40300000000002</c:v>
                </c:pt>
                <c:pt idx="45624">
                  <c:v>-609.42499999999995</c:v>
                </c:pt>
                <c:pt idx="45625">
                  <c:v>-602.32500000000005</c:v>
                </c:pt>
                <c:pt idx="45626">
                  <c:v>-595.10599999999999</c:v>
                </c:pt>
                <c:pt idx="45627">
                  <c:v>-587.76800000000003</c:v>
                </c:pt>
                <c:pt idx="45628">
                  <c:v>-580.31399999999996</c:v>
                </c:pt>
                <c:pt idx="45629">
                  <c:v>-572.74400000000003</c:v>
                </c:pt>
                <c:pt idx="45630">
                  <c:v>-565.06200000000001</c:v>
                </c:pt>
                <c:pt idx="45631">
                  <c:v>-557.26700000000005</c:v>
                </c:pt>
                <c:pt idx="45632">
                  <c:v>-549.36199999999997</c:v>
                </c:pt>
                <c:pt idx="45633">
                  <c:v>-541.34900000000005</c:v>
                </c:pt>
                <c:pt idx="45634">
                  <c:v>-533.22799999999995</c:v>
                </c:pt>
                <c:pt idx="45635">
                  <c:v>-525.00199999999995</c:v>
                </c:pt>
                <c:pt idx="45636">
                  <c:v>-516.673</c:v>
                </c:pt>
                <c:pt idx="45637">
                  <c:v>-508.24200000000002</c:v>
                </c:pt>
                <c:pt idx="45638">
                  <c:v>-499.71</c:v>
                </c:pt>
                <c:pt idx="45639">
                  <c:v>-491.08100000000002</c:v>
                </c:pt>
                <c:pt idx="45640">
                  <c:v>-482.35399999999998</c:v>
                </c:pt>
                <c:pt idx="45641">
                  <c:v>-473.53300000000002</c:v>
                </c:pt>
                <c:pt idx="45642">
                  <c:v>-464.61900000000003</c:v>
                </c:pt>
                <c:pt idx="45643">
                  <c:v>-455.61399999999998</c:v>
                </c:pt>
                <c:pt idx="45644">
                  <c:v>-446.52</c:v>
                </c:pt>
                <c:pt idx="45645">
                  <c:v>-437.33800000000002</c:v>
                </c:pt>
                <c:pt idx="45646">
                  <c:v>-428.07100000000003</c:v>
                </c:pt>
                <c:pt idx="45647">
                  <c:v>-418.72</c:v>
                </c:pt>
                <c:pt idx="45648">
                  <c:v>-409.28699999999998</c:v>
                </c:pt>
                <c:pt idx="45649">
                  <c:v>-399.77499999999998</c:v>
                </c:pt>
                <c:pt idx="45650">
                  <c:v>-390.185</c:v>
                </c:pt>
                <c:pt idx="45651">
                  <c:v>-380.51900000000001</c:v>
                </c:pt>
                <c:pt idx="45652">
                  <c:v>-370.78</c:v>
                </c:pt>
                <c:pt idx="45653">
                  <c:v>-360.96899999999999</c:v>
                </c:pt>
                <c:pt idx="45654">
                  <c:v>-351.08699999999999</c:v>
                </c:pt>
                <c:pt idx="45655">
                  <c:v>-341.13799999999998</c:v>
                </c:pt>
                <c:pt idx="45656">
                  <c:v>-331.12400000000002</c:v>
                </c:pt>
                <c:pt idx="45657">
                  <c:v>-321.04500000000002</c:v>
                </c:pt>
                <c:pt idx="45658">
                  <c:v>-310.90600000000001</c:v>
                </c:pt>
                <c:pt idx="45659">
                  <c:v>-300.70600000000002</c:v>
                </c:pt>
                <c:pt idx="45660">
                  <c:v>-290.44900000000001</c:v>
                </c:pt>
                <c:pt idx="45661">
                  <c:v>-280.137</c:v>
                </c:pt>
                <c:pt idx="45662">
                  <c:v>-269.77100000000002</c:v>
                </c:pt>
                <c:pt idx="45663">
                  <c:v>-259.35500000000002</c:v>
                </c:pt>
                <c:pt idx="45664">
                  <c:v>-248.88900000000001</c:v>
                </c:pt>
                <c:pt idx="45665">
                  <c:v>-238.37700000000001</c:v>
                </c:pt>
                <c:pt idx="45666">
                  <c:v>-227.82</c:v>
                </c:pt>
                <c:pt idx="45667">
                  <c:v>-217.22</c:v>
                </c:pt>
                <c:pt idx="45668">
                  <c:v>-206.58</c:v>
                </c:pt>
                <c:pt idx="45669">
                  <c:v>-195.90100000000001</c:v>
                </c:pt>
                <c:pt idx="45670">
                  <c:v>-185.18700000000001</c:v>
                </c:pt>
                <c:pt idx="45671">
                  <c:v>-174.43899999999999</c:v>
                </c:pt>
                <c:pt idx="45672">
                  <c:v>-163.65899999999999</c:v>
                </c:pt>
                <c:pt idx="45673">
                  <c:v>-152.85</c:v>
                </c:pt>
                <c:pt idx="45674">
                  <c:v>-142.01300000000001</c:v>
                </c:pt>
                <c:pt idx="45675">
                  <c:v>-131.15100000000001</c:v>
                </c:pt>
                <c:pt idx="45676">
                  <c:v>-120.267</c:v>
                </c:pt>
                <c:pt idx="45677">
                  <c:v>-109.36199999999999</c:v>
                </c:pt>
                <c:pt idx="45678">
                  <c:v>-98.438299999999998</c:v>
                </c:pt>
                <c:pt idx="45679">
                  <c:v>-87.498500000000007</c:v>
                </c:pt>
                <c:pt idx="45680">
                  <c:v>-76.544799999999995</c:v>
                </c:pt>
                <c:pt idx="45681">
                  <c:v>-65.579300000000003</c:v>
                </c:pt>
                <c:pt idx="45682">
                  <c:v>-54.604199999999999</c:v>
                </c:pt>
                <c:pt idx="45683">
                  <c:v>-43.621899999999997</c:v>
                </c:pt>
                <c:pt idx="45684">
                  <c:v>-32.634599999999999</c:v>
                </c:pt>
                <c:pt idx="45685">
                  <c:v>-21.644300000000001</c:v>
                </c:pt>
                <c:pt idx="45686">
                  <c:v>-10.653499999999999</c:v>
                </c:pt>
                <c:pt idx="45687">
                  <c:v>0.33572200000000002</c:v>
                </c:pt>
                <c:pt idx="45688">
                  <c:v>11.321099999999999</c:v>
                </c:pt>
                <c:pt idx="45689">
                  <c:v>22.3004</c:v>
                </c:pt>
                <c:pt idx="45690">
                  <c:v>33.2714</c:v>
                </c:pt>
                <c:pt idx="45691">
                  <c:v>44.231900000000003</c:v>
                </c:pt>
                <c:pt idx="45692">
                  <c:v>55.179600000000001</c:v>
                </c:pt>
                <c:pt idx="45693">
                  <c:v>66.112499999999997</c:v>
                </c:pt>
                <c:pt idx="45694">
                  <c:v>77.028099999999995</c:v>
                </c:pt>
                <c:pt idx="45695">
                  <c:v>87.924400000000006</c:v>
                </c:pt>
                <c:pt idx="45696">
                  <c:v>98.799099999999996</c:v>
                </c:pt>
                <c:pt idx="45697">
                  <c:v>109.65</c:v>
                </c:pt>
                <c:pt idx="45698">
                  <c:v>120.47499999999999</c:v>
                </c:pt>
                <c:pt idx="45699">
                  <c:v>131.27199999999999</c:v>
                </c:pt>
                <c:pt idx="45700">
                  <c:v>142.03899999999999</c:v>
                </c:pt>
                <c:pt idx="45701">
                  <c:v>152.773</c:v>
                </c:pt>
                <c:pt idx="45702">
                  <c:v>163.47200000000001</c:v>
                </c:pt>
                <c:pt idx="45703">
                  <c:v>174.13499999999999</c:v>
                </c:pt>
                <c:pt idx="45704">
                  <c:v>184.75800000000001</c:v>
                </c:pt>
                <c:pt idx="45705">
                  <c:v>195.34100000000001</c:v>
                </c:pt>
                <c:pt idx="45706">
                  <c:v>205.88</c:v>
                </c:pt>
                <c:pt idx="45707">
                  <c:v>216.374</c:v>
                </c:pt>
                <c:pt idx="45708">
                  <c:v>226.821</c:v>
                </c:pt>
                <c:pt idx="45709">
                  <c:v>237.21799999999999</c:v>
                </c:pt>
                <c:pt idx="45710">
                  <c:v>247.56299999999999</c:v>
                </c:pt>
                <c:pt idx="45711">
                  <c:v>257.85399999999998</c:v>
                </c:pt>
                <c:pt idx="45712">
                  <c:v>268.08999999999997</c:v>
                </c:pt>
                <c:pt idx="45713">
                  <c:v>278.26799999999997</c:v>
                </c:pt>
                <c:pt idx="45714">
                  <c:v>288.38600000000002</c:v>
                </c:pt>
                <c:pt idx="45715">
                  <c:v>298.44200000000001</c:v>
                </c:pt>
                <c:pt idx="45716">
                  <c:v>308.43400000000003</c:v>
                </c:pt>
                <c:pt idx="45717">
                  <c:v>318.36</c:v>
                </c:pt>
                <c:pt idx="45718">
                  <c:v>328.21899999999999</c:v>
                </c:pt>
                <c:pt idx="45719">
                  <c:v>338.00700000000001</c:v>
                </c:pt>
                <c:pt idx="45720">
                  <c:v>347.72300000000001</c:v>
                </c:pt>
                <c:pt idx="45721">
                  <c:v>357.36599999999999</c:v>
                </c:pt>
                <c:pt idx="45722">
                  <c:v>366.93299999999999</c:v>
                </c:pt>
                <c:pt idx="45723">
                  <c:v>376.42200000000003</c:v>
                </c:pt>
                <c:pt idx="45724">
                  <c:v>385.83199999999999</c:v>
                </c:pt>
                <c:pt idx="45725">
                  <c:v>395.16</c:v>
                </c:pt>
                <c:pt idx="45726">
                  <c:v>404.40499999999997</c:v>
                </c:pt>
                <c:pt idx="45727">
                  <c:v>413.565</c:v>
                </c:pt>
                <c:pt idx="45728">
                  <c:v>422.63799999999998</c:v>
                </c:pt>
                <c:pt idx="45729">
                  <c:v>431.62200000000001</c:v>
                </c:pt>
                <c:pt idx="45730">
                  <c:v>440.51499999999999</c:v>
                </c:pt>
                <c:pt idx="45731">
                  <c:v>449.31599999999997</c:v>
                </c:pt>
                <c:pt idx="45732">
                  <c:v>458.02300000000002</c:v>
                </c:pt>
                <c:pt idx="45733">
                  <c:v>466.63400000000001</c:v>
                </c:pt>
                <c:pt idx="45734">
                  <c:v>475.14800000000002</c:v>
                </c:pt>
                <c:pt idx="45735">
                  <c:v>483.56200000000001</c:v>
                </c:pt>
                <c:pt idx="45736">
                  <c:v>491.87599999999998</c:v>
                </c:pt>
                <c:pt idx="45737">
                  <c:v>500.08699999999999</c:v>
                </c:pt>
                <c:pt idx="45738">
                  <c:v>508.19400000000002</c:v>
                </c:pt>
                <c:pt idx="45739">
                  <c:v>516.19500000000005</c:v>
                </c:pt>
                <c:pt idx="45740">
                  <c:v>524.08799999999997</c:v>
                </c:pt>
                <c:pt idx="45741">
                  <c:v>531.87300000000005</c:v>
                </c:pt>
                <c:pt idx="45742">
                  <c:v>539.54700000000003</c:v>
                </c:pt>
                <c:pt idx="45743">
                  <c:v>547.10900000000004</c:v>
                </c:pt>
                <c:pt idx="45744">
                  <c:v>554.55799999999999</c:v>
                </c:pt>
                <c:pt idx="45745">
                  <c:v>561.89200000000005</c:v>
                </c:pt>
                <c:pt idx="45746">
                  <c:v>569.10900000000004</c:v>
                </c:pt>
                <c:pt idx="45747">
                  <c:v>576.20899999999995</c:v>
                </c:pt>
                <c:pt idx="45748">
                  <c:v>583.18899999999996</c:v>
                </c:pt>
                <c:pt idx="45749">
                  <c:v>590.048</c:v>
                </c:pt>
                <c:pt idx="45750">
                  <c:v>596.78599999999994</c:v>
                </c:pt>
                <c:pt idx="45751">
                  <c:v>603.40099999999995</c:v>
                </c:pt>
                <c:pt idx="45752">
                  <c:v>609.89</c:v>
                </c:pt>
                <c:pt idx="45753">
                  <c:v>616.25400000000002</c:v>
                </c:pt>
                <c:pt idx="45754">
                  <c:v>622.49099999999999</c:v>
                </c:pt>
                <c:pt idx="45755">
                  <c:v>628.6</c:v>
                </c:pt>
                <c:pt idx="45756">
                  <c:v>634.57899999999995</c:v>
                </c:pt>
                <c:pt idx="45757">
                  <c:v>640.42700000000002</c:v>
                </c:pt>
                <c:pt idx="45758">
                  <c:v>646.14400000000001</c:v>
                </c:pt>
                <c:pt idx="45759">
                  <c:v>651.72799999999995</c:v>
                </c:pt>
                <c:pt idx="45760">
                  <c:v>657.17700000000002</c:v>
                </c:pt>
                <c:pt idx="45761">
                  <c:v>662.49199999999996</c:v>
                </c:pt>
                <c:pt idx="45762">
                  <c:v>667.67</c:v>
                </c:pt>
                <c:pt idx="45763">
                  <c:v>672.71199999999999</c:v>
                </c:pt>
                <c:pt idx="45764">
                  <c:v>677.61500000000001</c:v>
                </c:pt>
                <c:pt idx="45765">
                  <c:v>682.37900000000002</c:v>
                </c:pt>
                <c:pt idx="45766">
                  <c:v>687.00400000000002</c:v>
                </c:pt>
                <c:pt idx="45767">
                  <c:v>691.48699999999997</c:v>
                </c:pt>
                <c:pt idx="45768">
                  <c:v>695.82899999999995</c:v>
                </c:pt>
                <c:pt idx="45769">
                  <c:v>700.02800000000002</c:v>
                </c:pt>
                <c:pt idx="45770">
                  <c:v>704.08399999999995</c:v>
                </c:pt>
                <c:pt idx="45771">
                  <c:v>707.99599999999998</c:v>
                </c:pt>
                <c:pt idx="45772">
                  <c:v>711.76300000000003</c:v>
                </c:pt>
                <c:pt idx="45773">
                  <c:v>715.38400000000001</c:v>
                </c:pt>
                <c:pt idx="45774">
                  <c:v>718.85900000000004</c:v>
                </c:pt>
                <c:pt idx="45775">
                  <c:v>722.18700000000001</c:v>
                </c:pt>
                <c:pt idx="45776">
                  <c:v>725.36800000000005</c:v>
                </c:pt>
                <c:pt idx="45777">
                  <c:v>728.40099999999995</c:v>
                </c:pt>
                <c:pt idx="45778">
                  <c:v>731.28499999999997</c:v>
                </c:pt>
                <c:pt idx="45779">
                  <c:v>734.01900000000001</c:v>
                </c:pt>
                <c:pt idx="45780">
                  <c:v>736.60400000000004</c:v>
                </c:pt>
                <c:pt idx="45781">
                  <c:v>739.03899999999999</c:v>
                </c:pt>
                <c:pt idx="45782">
                  <c:v>741.32299999999998</c:v>
                </c:pt>
                <c:pt idx="45783">
                  <c:v>743.45600000000002</c:v>
                </c:pt>
                <c:pt idx="45784">
                  <c:v>745.43799999999999</c:v>
                </c:pt>
                <c:pt idx="45785">
                  <c:v>747.26800000000003</c:v>
                </c:pt>
                <c:pt idx="45786">
                  <c:v>748.94600000000003</c:v>
                </c:pt>
                <c:pt idx="45787">
                  <c:v>750.471</c:v>
                </c:pt>
                <c:pt idx="45788">
                  <c:v>751.84400000000005</c:v>
                </c:pt>
                <c:pt idx="45789">
                  <c:v>753.06399999999996</c:v>
                </c:pt>
                <c:pt idx="45790">
                  <c:v>754.13099999999997</c:v>
                </c:pt>
                <c:pt idx="45791">
                  <c:v>755.04499999999996</c:v>
                </c:pt>
                <c:pt idx="45792">
                  <c:v>755.80499999999995</c:v>
                </c:pt>
                <c:pt idx="45793">
                  <c:v>756.41200000000003</c:v>
                </c:pt>
                <c:pt idx="45794">
                  <c:v>756.86500000000001</c:v>
                </c:pt>
                <c:pt idx="45795">
                  <c:v>757.16499999999996</c:v>
                </c:pt>
                <c:pt idx="45796">
                  <c:v>757.31100000000004</c:v>
                </c:pt>
                <c:pt idx="45797">
                  <c:v>757.30399999999997</c:v>
                </c:pt>
                <c:pt idx="45798">
                  <c:v>757.14300000000003</c:v>
                </c:pt>
                <c:pt idx="45799">
                  <c:v>756.82899999999995</c:v>
                </c:pt>
                <c:pt idx="45800">
                  <c:v>756.36099999999999</c:v>
                </c:pt>
                <c:pt idx="45801">
                  <c:v>755.74099999999999</c:v>
                </c:pt>
                <c:pt idx="45802">
                  <c:v>754.96699999999998</c:v>
                </c:pt>
                <c:pt idx="45803">
                  <c:v>754.04100000000005</c:v>
                </c:pt>
                <c:pt idx="45804">
                  <c:v>752.96199999999999</c:v>
                </c:pt>
                <c:pt idx="45805">
                  <c:v>751.73099999999999</c:v>
                </c:pt>
                <c:pt idx="45806">
                  <c:v>750.34799999999996</c:v>
                </c:pt>
                <c:pt idx="45807">
                  <c:v>748.81299999999999</c:v>
                </c:pt>
                <c:pt idx="45808">
                  <c:v>747.12699999999995</c:v>
                </c:pt>
                <c:pt idx="45809">
                  <c:v>745.29</c:v>
                </c:pt>
                <c:pt idx="45810">
                  <c:v>743.303</c:v>
                </c:pt>
                <c:pt idx="45811">
                  <c:v>741.16600000000005</c:v>
                </c:pt>
                <c:pt idx="45812">
                  <c:v>738.87900000000002</c:v>
                </c:pt>
                <c:pt idx="45813">
                  <c:v>736.44299999999998</c:v>
                </c:pt>
                <c:pt idx="45814">
                  <c:v>733.85900000000004</c:v>
                </c:pt>
                <c:pt idx="45815">
                  <c:v>731.12699999999995</c:v>
                </c:pt>
                <c:pt idx="45816">
                  <c:v>728.24800000000005</c:v>
                </c:pt>
                <c:pt idx="45817">
                  <c:v>725.22199999999998</c:v>
                </c:pt>
                <c:pt idx="45818">
                  <c:v>722.05</c:v>
                </c:pt>
                <c:pt idx="45819">
                  <c:v>718.73299999999995</c:v>
                </c:pt>
                <c:pt idx="45820">
                  <c:v>715.27099999999996</c:v>
                </c:pt>
                <c:pt idx="45821">
                  <c:v>711.66600000000005</c:v>
                </c:pt>
                <c:pt idx="45822">
                  <c:v>707.91800000000001</c:v>
                </c:pt>
                <c:pt idx="45823">
                  <c:v>704.02700000000004</c:v>
                </c:pt>
                <c:pt idx="45824">
                  <c:v>699.995</c:v>
                </c:pt>
                <c:pt idx="45825">
                  <c:v>695.82299999999998</c:v>
                </c:pt>
                <c:pt idx="45826">
                  <c:v>691.51099999999997</c:v>
                </c:pt>
                <c:pt idx="45827">
                  <c:v>687.06</c:v>
                </c:pt>
                <c:pt idx="45828">
                  <c:v>682.471</c:v>
                </c:pt>
                <c:pt idx="45829">
                  <c:v>677.74599999999998</c:v>
                </c:pt>
                <c:pt idx="45830">
                  <c:v>672.88499999999999</c:v>
                </c:pt>
                <c:pt idx="45831">
                  <c:v>667.88900000000001</c:v>
                </c:pt>
                <c:pt idx="45832">
                  <c:v>662.76</c:v>
                </c:pt>
                <c:pt idx="45833">
                  <c:v>657.49800000000005</c:v>
                </c:pt>
                <c:pt idx="45834">
                  <c:v>652.10500000000002</c:v>
                </c:pt>
                <c:pt idx="45835">
                  <c:v>646.58100000000002</c:v>
                </c:pt>
                <c:pt idx="45836">
                  <c:v>640.928</c:v>
                </c:pt>
                <c:pt idx="45837">
                  <c:v>635.14700000000005</c:v>
                </c:pt>
                <c:pt idx="45838">
                  <c:v>629.24</c:v>
                </c:pt>
                <c:pt idx="45839">
                  <c:v>623.20699999999999</c:v>
                </c:pt>
                <c:pt idx="45840">
                  <c:v>617.04899999999998</c:v>
                </c:pt>
                <c:pt idx="45841">
                  <c:v>610.76900000000001</c:v>
                </c:pt>
                <c:pt idx="45842">
                  <c:v>604.36699999999996</c:v>
                </c:pt>
                <c:pt idx="45843">
                  <c:v>597.84500000000003</c:v>
                </c:pt>
                <c:pt idx="45844">
                  <c:v>591.20399999999995</c:v>
                </c:pt>
                <c:pt idx="45845">
                  <c:v>584.44500000000005</c:v>
                </c:pt>
                <c:pt idx="45846">
                  <c:v>577.57000000000005</c:v>
                </c:pt>
                <c:pt idx="45847">
                  <c:v>570.58100000000002</c:v>
                </c:pt>
                <c:pt idx="45848">
                  <c:v>563.47799999999995</c:v>
                </c:pt>
                <c:pt idx="45849">
                  <c:v>556.26300000000003</c:v>
                </c:pt>
                <c:pt idx="45850">
                  <c:v>548.93899999999996</c:v>
                </c:pt>
                <c:pt idx="45851">
                  <c:v>541.505</c:v>
                </c:pt>
                <c:pt idx="45852">
                  <c:v>533.96400000000006</c:v>
                </c:pt>
                <c:pt idx="45853">
                  <c:v>526.31799999999998</c:v>
                </c:pt>
                <c:pt idx="45854">
                  <c:v>518.56700000000001</c:v>
                </c:pt>
                <c:pt idx="45855">
                  <c:v>510.714</c:v>
                </c:pt>
                <c:pt idx="45856">
                  <c:v>502.76100000000002</c:v>
                </c:pt>
                <c:pt idx="45857">
                  <c:v>494.70800000000003</c:v>
                </c:pt>
                <c:pt idx="45858">
                  <c:v>486.55700000000002</c:v>
                </c:pt>
                <c:pt idx="45859">
                  <c:v>478.31099999999998</c:v>
                </c:pt>
                <c:pt idx="45860">
                  <c:v>469.971</c:v>
                </c:pt>
                <c:pt idx="45861">
                  <c:v>461.53800000000001</c:v>
                </c:pt>
                <c:pt idx="45862">
                  <c:v>453.01499999999999</c:v>
                </c:pt>
                <c:pt idx="45863">
                  <c:v>444.40199999999999</c:v>
                </c:pt>
                <c:pt idx="45864">
                  <c:v>435.70299999999997</c:v>
                </c:pt>
                <c:pt idx="45865">
                  <c:v>426.91800000000001</c:v>
                </c:pt>
                <c:pt idx="45866">
                  <c:v>418.05</c:v>
                </c:pt>
                <c:pt idx="45867">
                  <c:v>409.1</c:v>
                </c:pt>
                <c:pt idx="45868">
                  <c:v>400.07</c:v>
                </c:pt>
                <c:pt idx="45869">
                  <c:v>390.96199999999999</c:v>
                </c:pt>
                <c:pt idx="45870">
                  <c:v>381.779</c:v>
                </c:pt>
                <c:pt idx="45871">
                  <c:v>372.52100000000002</c:v>
                </c:pt>
                <c:pt idx="45872">
                  <c:v>363.19</c:v>
                </c:pt>
                <c:pt idx="45873">
                  <c:v>353.78899999999999</c:v>
                </c:pt>
                <c:pt idx="45874">
                  <c:v>344.32</c:v>
                </c:pt>
                <c:pt idx="45875">
                  <c:v>334.78399999999999</c:v>
                </c:pt>
                <c:pt idx="45876">
                  <c:v>325.18400000000003</c:v>
                </c:pt>
                <c:pt idx="45877">
                  <c:v>315.52100000000002</c:v>
                </c:pt>
                <c:pt idx="45878">
                  <c:v>305.79700000000003</c:v>
                </c:pt>
                <c:pt idx="45879">
                  <c:v>296.01499999999999</c:v>
                </c:pt>
                <c:pt idx="45880">
                  <c:v>286.17599999999999</c:v>
                </c:pt>
                <c:pt idx="45881">
                  <c:v>276.28199999999998</c:v>
                </c:pt>
                <c:pt idx="45882">
                  <c:v>266.33600000000001</c:v>
                </c:pt>
                <c:pt idx="45883">
                  <c:v>256.339</c:v>
                </c:pt>
                <c:pt idx="45884">
                  <c:v>246.29400000000001</c:v>
                </c:pt>
                <c:pt idx="45885">
                  <c:v>236.202</c:v>
                </c:pt>
                <c:pt idx="45886">
                  <c:v>226.066</c:v>
                </c:pt>
                <c:pt idx="45887">
                  <c:v>215.88800000000001</c:v>
                </c:pt>
                <c:pt idx="45888">
                  <c:v>205.66900000000001</c:v>
                </c:pt>
                <c:pt idx="45889">
                  <c:v>195.41200000000001</c:v>
                </c:pt>
                <c:pt idx="45890">
                  <c:v>185.119</c:v>
                </c:pt>
                <c:pt idx="45891">
                  <c:v>174.792</c:v>
                </c:pt>
                <c:pt idx="45892">
                  <c:v>164.43299999999999</c:v>
                </c:pt>
                <c:pt idx="45893">
                  <c:v>154.04499999999999</c:v>
                </c:pt>
                <c:pt idx="45894">
                  <c:v>143.62799999999999</c:v>
                </c:pt>
                <c:pt idx="45895">
                  <c:v>133.18700000000001</c:v>
                </c:pt>
                <c:pt idx="45896">
                  <c:v>122.721</c:v>
                </c:pt>
                <c:pt idx="45897">
                  <c:v>112.235</c:v>
                </c:pt>
                <c:pt idx="45898">
                  <c:v>101.729</c:v>
                </c:pt>
                <c:pt idx="45899">
                  <c:v>91.206500000000005</c:v>
                </c:pt>
                <c:pt idx="45900">
                  <c:v>80.668999999999997</c:v>
                </c:pt>
                <c:pt idx="45901">
                  <c:v>70.118700000000004</c:v>
                </c:pt>
                <c:pt idx="45902">
                  <c:v>59.557899999999997</c:v>
                </c:pt>
                <c:pt idx="45903">
                  <c:v>48.988599999999998</c:v>
                </c:pt>
                <c:pt idx="45904">
                  <c:v>38.412999999999997</c:v>
                </c:pt>
                <c:pt idx="45905">
                  <c:v>27.833300000000001</c:v>
                </c:pt>
                <c:pt idx="45906">
                  <c:v>17.2516</c:v>
                </c:pt>
                <c:pt idx="45907">
                  <c:v>6.67</c:v>
                </c:pt>
                <c:pt idx="45908">
                  <c:v>-3.9093100000000001</c:v>
                </c:pt>
                <c:pt idx="45909">
                  <c:v>-14.4842</c:v>
                </c:pt>
                <c:pt idx="45910">
                  <c:v>-25.052499999999998</c:v>
                </c:pt>
                <c:pt idx="45911">
                  <c:v>-35.612099999999998</c:v>
                </c:pt>
                <c:pt idx="45912">
                  <c:v>-46.160899999999998</c:v>
                </c:pt>
                <c:pt idx="45913">
                  <c:v>-56.6967</c:v>
                </c:pt>
                <c:pt idx="45914">
                  <c:v>-67.217299999999994</c:v>
                </c:pt>
                <c:pt idx="45915">
                  <c:v>-77.720799999999997</c:v>
                </c:pt>
                <c:pt idx="45916">
                  <c:v>-88.204800000000006</c:v>
                </c:pt>
                <c:pt idx="45917">
                  <c:v>-98.667400000000001</c:v>
                </c:pt>
                <c:pt idx="45918">
                  <c:v>-109.10599999999999</c:v>
                </c:pt>
                <c:pt idx="45919">
                  <c:v>-119.52</c:v>
                </c:pt>
                <c:pt idx="45920">
                  <c:v>-129.905</c:v>
                </c:pt>
                <c:pt idx="45921">
                  <c:v>-140.261</c:v>
                </c:pt>
                <c:pt idx="45922">
                  <c:v>-150.584</c:v>
                </c:pt>
                <c:pt idx="45923">
                  <c:v>-160.874</c:v>
                </c:pt>
                <c:pt idx="45924">
                  <c:v>-171.12700000000001</c:v>
                </c:pt>
                <c:pt idx="45925">
                  <c:v>-181.34299999999999</c:v>
                </c:pt>
                <c:pt idx="45926">
                  <c:v>-191.517</c:v>
                </c:pt>
                <c:pt idx="45927">
                  <c:v>-201.65</c:v>
                </c:pt>
                <c:pt idx="45928">
                  <c:v>-211.738</c:v>
                </c:pt>
                <c:pt idx="45929">
                  <c:v>-221.78</c:v>
                </c:pt>
                <c:pt idx="45930">
                  <c:v>-231.774</c:v>
                </c:pt>
                <c:pt idx="45931">
                  <c:v>-241.71700000000001</c:v>
                </c:pt>
                <c:pt idx="45932">
                  <c:v>-251.607</c:v>
                </c:pt>
                <c:pt idx="45933">
                  <c:v>-261.44400000000002</c:v>
                </c:pt>
                <c:pt idx="45934">
                  <c:v>-271.22300000000001</c:v>
                </c:pt>
                <c:pt idx="45935">
                  <c:v>-280.94499999999999</c:v>
                </c:pt>
                <c:pt idx="45936">
                  <c:v>-290.60599999999999</c:v>
                </c:pt>
                <c:pt idx="45937">
                  <c:v>-300.20499999999998</c:v>
                </c:pt>
                <c:pt idx="45938">
                  <c:v>-309.74</c:v>
                </c:pt>
                <c:pt idx="45939">
                  <c:v>-319.209</c:v>
                </c:pt>
                <c:pt idx="45940">
                  <c:v>-328.61</c:v>
                </c:pt>
                <c:pt idx="45941">
                  <c:v>-337.94099999999997</c:v>
                </c:pt>
                <c:pt idx="45942">
                  <c:v>-347.2</c:v>
                </c:pt>
                <c:pt idx="45943">
                  <c:v>-356.38600000000002</c:v>
                </c:pt>
                <c:pt idx="45944">
                  <c:v>-365.49599999999998</c:v>
                </c:pt>
                <c:pt idx="45945">
                  <c:v>-374.529</c:v>
                </c:pt>
                <c:pt idx="45946">
                  <c:v>-383.48399999999998</c:v>
                </c:pt>
                <c:pt idx="45947">
                  <c:v>-392.35700000000003</c:v>
                </c:pt>
                <c:pt idx="45948">
                  <c:v>-401.14800000000002</c:v>
                </c:pt>
                <c:pt idx="45949">
                  <c:v>-409.85399999999998</c:v>
                </c:pt>
                <c:pt idx="45950">
                  <c:v>-418.47500000000002</c:v>
                </c:pt>
                <c:pt idx="45951">
                  <c:v>-427.00700000000001</c:v>
                </c:pt>
                <c:pt idx="45952">
                  <c:v>-435.45</c:v>
                </c:pt>
                <c:pt idx="45953">
                  <c:v>-443.80200000000002</c:v>
                </c:pt>
                <c:pt idx="45954">
                  <c:v>-452.06099999999998</c:v>
                </c:pt>
                <c:pt idx="45955">
                  <c:v>-460.226</c:v>
                </c:pt>
                <c:pt idx="45956">
                  <c:v>-468.29500000000002</c:v>
                </c:pt>
                <c:pt idx="45957">
                  <c:v>-476.26600000000002</c:v>
                </c:pt>
                <c:pt idx="45958">
                  <c:v>-484.137</c:v>
                </c:pt>
                <c:pt idx="45959">
                  <c:v>-491.90800000000002</c:v>
                </c:pt>
                <c:pt idx="45960">
                  <c:v>-499.57600000000002</c:v>
                </c:pt>
                <c:pt idx="45961">
                  <c:v>-507.14100000000002</c:v>
                </c:pt>
                <c:pt idx="45962">
                  <c:v>-514.6</c:v>
                </c:pt>
                <c:pt idx="45963">
                  <c:v>-521.952</c:v>
                </c:pt>
                <c:pt idx="45964">
                  <c:v>-529.19600000000003</c:v>
                </c:pt>
                <c:pt idx="45965">
                  <c:v>-536.33000000000004</c:v>
                </c:pt>
                <c:pt idx="45966">
                  <c:v>-543.35299999999995</c:v>
                </c:pt>
                <c:pt idx="45967">
                  <c:v>-550.26400000000001</c:v>
                </c:pt>
                <c:pt idx="45968">
                  <c:v>-557.05999999999995</c:v>
                </c:pt>
                <c:pt idx="45969">
                  <c:v>-563.74199999999996</c:v>
                </c:pt>
                <c:pt idx="45970">
                  <c:v>-570.30600000000004</c:v>
                </c:pt>
                <c:pt idx="45971">
                  <c:v>-576.75300000000004</c:v>
                </c:pt>
                <c:pt idx="45972">
                  <c:v>-583.08100000000002</c:v>
                </c:pt>
                <c:pt idx="45973">
                  <c:v>-589.28899999999999</c:v>
                </c:pt>
                <c:pt idx="45974">
                  <c:v>-595.375</c:v>
                </c:pt>
                <c:pt idx="45975">
                  <c:v>-601.33799999999997</c:v>
                </c:pt>
                <c:pt idx="45976">
                  <c:v>-607.17700000000002</c:v>
                </c:pt>
                <c:pt idx="45977">
                  <c:v>-612.89099999999996</c:v>
                </c:pt>
                <c:pt idx="45978">
                  <c:v>-618.47900000000004</c:v>
                </c:pt>
                <c:pt idx="45979">
                  <c:v>-623.93899999999996</c:v>
                </c:pt>
                <c:pt idx="45980">
                  <c:v>-629.27200000000005</c:v>
                </c:pt>
                <c:pt idx="45981">
                  <c:v>-634.47500000000002</c:v>
                </c:pt>
                <c:pt idx="45982">
                  <c:v>-639.54700000000003</c:v>
                </c:pt>
                <c:pt idx="45983">
                  <c:v>-644.48800000000006</c:v>
                </c:pt>
                <c:pt idx="45984">
                  <c:v>-649.29700000000003</c:v>
                </c:pt>
                <c:pt idx="45985">
                  <c:v>-653.97299999999996</c:v>
                </c:pt>
                <c:pt idx="45986">
                  <c:v>-658.51400000000001</c:v>
                </c:pt>
                <c:pt idx="45987">
                  <c:v>-662.92</c:v>
                </c:pt>
                <c:pt idx="45988">
                  <c:v>-667.19100000000003</c:v>
                </c:pt>
                <c:pt idx="45989">
                  <c:v>-671.32500000000005</c:v>
                </c:pt>
                <c:pt idx="45990">
                  <c:v>-675.32100000000003</c:v>
                </c:pt>
                <c:pt idx="45991">
                  <c:v>-679.17899999999997</c:v>
                </c:pt>
                <c:pt idx="45992">
                  <c:v>-682.89800000000002</c:v>
                </c:pt>
                <c:pt idx="45993">
                  <c:v>-686.47699999999998</c:v>
                </c:pt>
                <c:pt idx="45994">
                  <c:v>-689.91600000000005</c:v>
                </c:pt>
                <c:pt idx="45995">
                  <c:v>-693.21400000000006</c:v>
                </c:pt>
                <c:pt idx="45996">
                  <c:v>-696.37099999999998</c:v>
                </c:pt>
                <c:pt idx="45997">
                  <c:v>-699.38499999999999</c:v>
                </c:pt>
                <c:pt idx="45998">
                  <c:v>-702.25599999999997</c:v>
                </c:pt>
                <c:pt idx="45999">
                  <c:v>-704.98400000000004</c:v>
                </c:pt>
                <c:pt idx="46000">
                  <c:v>-707.56799999999998</c:v>
                </c:pt>
                <c:pt idx="46001">
                  <c:v>-710.00800000000004</c:v>
                </c:pt>
                <c:pt idx="46002">
                  <c:v>-712.303</c:v>
                </c:pt>
                <c:pt idx="46003">
                  <c:v>-714.45299999999997</c:v>
                </c:pt>
                <c:pt idx="46004">
                  <c:v>-716.45699999999999</c:v>
                </c:pt>
                <c:pt idx="46005">
                  <c:v>-718.31600000000003</c:v>
                </c:pt>
                <c:pt idx="46006">
                  <c:v>-720.02800000000002</c:v>
                </c:pt>
                <c:pt idx="46007">
                  <c:v>-721.59400000000005</c:v>
                </c:pt>
                <c:pt idx="46008">
                  <c:v>-723.01300000000003</c:v>
                </c:pt>
                <c:pt idx="46009">
                  <c:v>-724.28499999999997</c:v>
                </c:pt>
                <c:pt idx="46010">
                  <c:v>-725.40899999999999</c:v>
                </c:pt>
                <c:pt idx="46011">
                  <c:v>-726.38599999999997</c:v>
                </c:pt>
                <c:pt idx="46012">
                  <c:v>-727.21600000000001</c:v>
                </c:pt>
                <c:pt idx="46013">
                  <c:v>-727.89800000000002</c:v>
                </c:pt>
                <c:pt idx="46014">
                  <c:v>-728.43200000000002</c:v>
                </c:pt>
                <c:pt idx="46015">
                  <c:v>-728.81899999999996</c:v>
                </c:pt>
                <c:pt idx="46016">
                  <c:v>-729.05700000000002</c:v>
                </c:pt>
                <c:pt idx="46017">
                  <c:v>-729.14800000000002</c:v>
                </c:pt>
                <c:pt idx="46018">
                  <c:v>-729.09100000000001</c:v>
                </c:pt>
                <c:pt idx="46019">
                  <c:v>-728.88599999999997</c:v>
                </c:pt>
                <c:pt idx="46020">
                  <c:v>-728.53300000000002</c:v>
                </c:pt>
                <c:pt idx="46021">
                  <c:v>-728.03300000000002</c:v>
                </c:pt>
                <c:pt idx="46022">
                  <c:v>-727.38499999999999</c:v>
                </c:pt>
                <c:pt idx="46023">
                  <c:v>-726.59100000000001</c:v>
                </c:pt>
                <c:pt idx="46024">
                  <c:v>-725.649</c:v>
                </c:pt>
                <c:pt idx="46025">
                  <c:v>-724.56</c:v>
                </c:pt>
                <c:pt idx="46026">
                  <c:v>-723.32500000000005</c:v>
                </c:pt>
                <c:pt idx="46027">
                  <c:v>-721.94399999999996</c:v>
                </c:pt>
                <c:pt idx="46028">
                  <c:v>-720.41700000000003</c:v>
                </c:pt>
                <c:pt idx="46029">
                  <c:v>-718.745</c:v>
                </c:pt>
                <c:pt idx="46030">
                  <c:v>-716.92700000000002</c:v>
                </c:pt>
                <c:pt idx="46031">
                  <c:v>-714.96500000000003</c:v>
                </c:pt>
                <c:pt idx="46032">
                  <c:v>-712.85799999999995</c:v>
                </c:pt>
                <c:pt idx="46033">
                  <c:v>-710.60799999999995</c:v>
                </c:pt>
                <c:pt idx="46034">
                  <c:v>-708.21400000000006</c:v>
                </c:pt>
                <c:pt idx="46035">
                  <c:v>-705.678</c:v>
                </c:pt>
                <c:pt idx="46036">
                  <c:v>-703</c:v>
                </c:pt>
                <c:pt idx="46037">
                  <c:v>-700.18</c:v>
                </c:pt>
                <c:pt idx="46038">
                  <c:v>-697.21900000000005</c:v>
                </c:pt>
                <c:pt idx="46039">
                  <c:v>-694.11699999999996</c:v>
                </c:pt>
                <c:pt idx="46040">
                  <c:v>-690.87599999999998</c:v>
                </c:pt>
                <c:pt idx="46041">
                  <c:v>-687.49699999999996</c:v>
                </c:pt>
                <c:pt idx="46042">
                  <c:v>-683.97900000000004</c:v>
                </c:pt>
                <c:pt idx="46043">
                  <c:v>-680.32299999999998</c:v>
                </c:pt>
                <c:pt idx="46044">
                  <c:v>-676.53099999999995</c:v>
                </c:pt>
                <c:pt idx="46045">
                  <c:v>-672.60299999999995</c:v>
                </c:pt>
                <c:pt idx="46046">
                  <c:v>-668.54</c:v>
                </c:pt>
                <c:pt idx="46047">
                  <c:v>-664.34299999999996</c:v>
                </c:pt>
                <c:pt idx="46048">
                  <c:v>-660.01300000000003</c:v>
                </c:pt>
                <c:pt idx="46049">
                  <c:v>-655.55100000000004</c:v>
                </c:pt>
                <c:pt idx="46050">
                  <c:v>-650.95699999999999</c:v>
                </c:pt>
                <c:pt idx="46051">
                  <c:v>-646.23299999999995</c:v>
                </c:pt>
                <c:pt idx="46052">
                  <c:v>-641.37900000000002</c:v>
                </c:pt>
                <c:pt idx="46053">
                  <c:v>-636.39700000000005</c:v>
                </c:pt>
                <c:pt idx="46054">
                  <c:v>-631.28800000000001</c:v>
                </c:pt>
                <c:pt idx="46055">
                  <c:v>-626.053</c:v>
                </c:pt>
                <c:pt idx="46056">
                  <c:v>-620.69200000000001</c:v>
                </c:pt>
                <c:pt idx="46057">
                  <c:v>-615.20799999999997</c:v>
                </c:pt>
                <c:pt idx="46058">
                  <c:v>-609.6</c:v>
                </c:pt>
                <c:pt idx="46059">
                  <c:v>-603.87199999999996</c:v>
                </c:pt>
                <c:pt idx="46060">
                  <c:v>-598.02200000000005</c:v>
                </c:pt>
                <c:pt idx="46061">
                  <c:v>-592.05399999999997</c:v>
                </c:pt>
                <c:pt idx="46062">
                  <c:v>-585.96699999999998</c:v>
                </c:pt>
                <c:pt idx="46063">
                  <c:v>-579.76400000000001</c:v>
                </c:pt>
                <c:pt idx="46064">
                  <c:v>-573.44600000000003</c:v>
                </c:pt>
                <c:pt idx="46065">
                  <c:v>-567.01300000000003</c:v>
                </c:pt>
                <c:pt idx="46066">
                  <c:v>-560.46799999999996</c:v>
                </c:pt>
                <c:pt idx="46067">
                  <c:v>-553.81100000000004</c:v>
                </c:pt>
                <c:pt idx="46068">
                  <c:v>-547.04499999999996</c:v>
                </c:pt>
                <c:pt idx="46069">
                  <c:v>-540.16899999999998</c:v>
                </c:pt>
                <c:pt idx="46070">
                  <c:v>-533.18700000000001</c:v>
                </c:pt>
                <c:pt idx="46071">
                  <c:v>-526.09900000000005</c:v>
                </c:pt>
                <c:pt idx="46072">
                  <c:v>-518.90700000000004</c:v>
                </c:pt>
                <c:pt idx="46073">
                  <c:v>-511.61200000000002</c:v>
                </c:pt>
                <c:pt idx="46074">
                  <c:v>-504.21600000000001</c:v>
                </c:pt>
                <c:pt idx="46075">
                  <c:v>-496.72</c:v>
                </c:pt>
                <c:pt idx="46076">
                  <c:v>-489.12700000000001</c:v>
                </c:pt>
                <c:pt idx="46077">
                  <c:v>-481.43599999999998</c:v>
                </c:pt>
                <c:pt idx="46078">
                  <c:v>-473.65100000000001</c:v>
                </c:pt>
                <c:pt idx="46079">
                  <c:v>-465.77199999999999</c:v>
                </c:pt>
                <c:pt idx="46080">
                  <c:v>-457.80200000000002</c:v>
                </c:pt>
                <c:pt idx="46081">
                  <c:v>-449.74200000000002</c:v>
                </c:pt>
                <c:pt idx="46082">
                  <c:v>-441.59300000000002</c:v>
                </c:pt>
                <c:pt idx="46083">
                  <c:v>-433.35700000000003</c:v>
                </c:pt>
                <c:pt idx="46084">
                  <c:v>-425.03699999999998</c:v>
                </c:pt>
                <c:pt idx="46085">
                  <c:v>-416.63299999999998</c:v>
                </c:pt>
                <c:pt idx="46086">
                  <c:v>-408.14800000000002</c:v>
                </c:pt>
                <c:pt idx="46087">
                  <c:v>-399.58300000000003</c:v>
                </c:pt>
                <c:pt idx="46088">
                  <c:v>-390.94</c:v>
                </c:pt>
                <c:pt idx="46089">
                  <c:v>-382.22</c:v>
                </c:pt>
                <c:pt idx="46090">
                  <c:v>-373.42599999999999</c:v>
                </c:pt>
                <c:pt idx="46091">
                  <c:v>-364.56</c:v>
                </c:pt>
                <c:pt idx="46092">
                  <c:v>-355.62200000000001</c:v>
                </c:pt>
                <c:pt idx="46093">
                  <c:v>-346.61599999999999</c:v>
                </c:pt>
                <c:pt idx="46094">
                  <c:v>-337.54199999999997</c:v>
                </c:pt>
                <c:pt idx="46095">
                  <c:v>-328.40300000000002</c:v>
                </c:pt>
                <c:pt idx="46096">
                  <c:v>-319.20100000000002</c:v>
                </c:pt>
                <c:pt idx="46097">
                  <c:v>-309.93700000000001</c:v>
                </c:pt>
                <c:pt idx="46098">
                  <c:v>-300.61399999999998</c:v>
                </c:pt>
                <c:pt idx="46099">
                  <c:v>-291.23200000000003</c:v>
                </c:pt>
                <c:pt idx="46100">
                  <c:v>-281.79500000000002</c:v>
                </c:pt>
                <c:pt idx="46101">
                  <c:v>-272.30399999999997</c:v>
                </c:pt>
                <c:pt idx="46102">
                  <c:v>-262.762</c:v>
                </c:pt>
                <c:pt idx="46103">
                  <c:v>-253.16900000000001</c:v>
                </c:pt>
                <c:pt idx="46104">
                  <c:v>-243.52799999999999</c:v>
                </c:pt>
                <c:pt idx="46105">
                  <c:v>-233.84100000000001</c:v>
                </c:pt>
                <c:pt idx="46106">
                  <c:v>-224.11</c:v>
                </c:pt>
                <c:pt idx="46107">
                  <c:v>-214.33699999999999</c:v>
                </c:pt>
                <c:pt idx="46108">
                  <c:v>-204.524</c:v>
                </c:pt>
                <c:pt idx="46109">
                  <c:v>-194.673</c:v>
                </c:pt>
                <c:pt idx="46110">
                  <c:v>-184.785</c:v>
                </c:pt>
                <c:pt idx="46111">
                  <c:v>-174.864</c:v>
                </c:pt>
                <c:pt idx="46112">
                  <c:v>-164.911</c:v>
                </c:pt>
                <c:pt idx="46113">
                  <c:v>-154.92699999999999</c:v>
                </c:pt>
                <c:pt idx="46114">
                  <c:v>-144.916</c:v>
                </c:pt>
                <c:pt idx="46115">
                  <c:v>-134.87899999999999</c:v>
                </c:pt>
                <c:pt idx="46116">
                  <c:v>-124.818</c:v>
                </c:pt>
                <c:pt idx="46117">
                  <c:v>-114.735</c:v>
                </c:pt>
                <c:pt idx="46118">
                  <c:v>-104.63200000000001</c:v>
                </c:pt>
                <c:pt idx="46119">
                  <c:v>-94.511200000000002</c:v>
                </c:pt>
                <c:pt idx="46120">
                  <c:v>-84.375</c:v>
                </c:pt>
                <c:pt idx="46121">
                  <c:v>-74.225200000000001</c:v>
                </c:pt>
                <c:pt idx="46122">
                  <c:v>-64.063800000000001</c:v>
                </c:pt>
                <c:pt idx="46123">
                  <c:v>-53.892899999999997</c:v>
                </c:pt>
                <c:pt idx="46124">
                  <c:v>-43.714599999999997</c:v>
                </c:pt>
                <c:pt idx="46125">
                  <c:v>-33.530900000000003</c:v>
                </c:pt>
                <c:pt idx="46126">
                  <c:v>-23.344000000000001</c:v>
                </c:pt>
                <c:pt idx="46127">
                  <c:v>-13.1557</c:v>
                </c:pt>
                <c:pt idx="46128">
                  <c:v>-2.9683700000000002</c:v>
                </c:pt>
                <c:pt idx="46129">
                  <c:v>7.2161</c:v>
                </c:pt>
                <c:pt idx="46130">
                  <c:v>17.395600000000002</c:v>
                </c:pt>
                <c:pt idx="46131">
                  <c:v>27.568100000000001</c:v>
                </c:pt>
                <c:pt idx="46132">
                  <c:v>37.731499999999997</c:v>
                </c:pt>
                <c:pt idx="46133">
                  <c:v>47.883800000000001</c:v>
                </c:pt>
                <c:pt idx="46134">
                  <c:v>58.022799999999997</c:v>
                </c:pt>
                <c:pt idx="46135">
                  <c:v>68.146600000000007</c:v>
                </c:pt>
                <c:pt idx="46136">
                  <c:v>78.253200000000007</c:v>
                </c:pt>
                <c:pt idx="46137">
                  <c:v>88.340400000000002</c:v>
                </c:pt>
                <c:pt idx="46138">
                  <c:v>98.406199999999998</c:v>
                </c:pt>
                <c:pt idx="46139">
                  <c:v>108.449</c:v>
                </c:pt>
                <c:pt idx="46140">
                  <c:v>118.46599999999999</c:v>
                </c:pt>
                <c:pt idx="46141">
                  <c:v>128.45500000000001</c:v>
                </c:pt>
                <c:pt idx="46142">
                  <c:v>138.41499999999999</c:v>
                </c:pt>
                <c:pt idx="46143">
                  <c:v>148.34399999999999</c:v>
                </c:pt>
                <c:pt idx="46144">
                  <c:v>158.239</c:v>
                </c:pt>
                <c:pt idx="46145">
                  <c:v>168.09899999999999</c:v>
                </c:pt>
                <c:pt idx="46146">
                  <c:v>177.92099999999999</c:v>
                </c:pt>
                <c:pt idx="46147">
                  <c:v>187.703</c:v>
                </c:pt>
                <c:pt idx="46148">
                  <c:v>197.44499999999999</c:v>
                </c:pt>
                <c:pt idx="46149">
                  <c:v>207.143</c:v>
                </c:pt>
                <c:pt idx="46150">
                  <c:v>216.79499999999999</c:v>
                </c:pt>
                <c:pt idx="46151">
                  <c:v>226.40100000000001</c:v>
                </c:pt>
                <c:pt idx="46152">
                  <c:v>235.95699999999999</c:v>
                </c:pt>
                <c:pt idx="46153">
                  <c:v>245.46199999999999</c:v>
                </c:pt>
                <c:pt idx="46154">
                  <c:v>254.91399999999999</c:v>
                </c:pt>
                <c:pt idx="46155">
                  <c:v>264.31099999999998</c:v>
                </c:pt>
                <c:pt idx="46156">
                  <c:v>273.65199999999999</c:v>
                </c:pt>
                <c:pt idx="46157">
                  <c:v>282.93299999999999</c:v>
                </c:pt>
                <c:pt idx="46158">
                  <c:v>292.154</c:v>
                </c:pt>
                <c:pt idx="46159">
                  <c:v>301.31299999999999</c:v>
                </c:pt>
                <c:pt idx="46160">
                  <c:v>310.40800000000002</c:v>
                </c:pt>
                <c:pt idx="46161">
                  <c:v>319.43599999999998</c:v>
                </c:pt>
                <c:pt idx="46162">
                  <c:v>328.39699999999999</c:v>
                </c:pt>
                <c:pt idx="46163">
                  <c:v>337.28800000000001</c:v>
                </c:pt>
                <c:pt idx="46164">
                  <c:v>346.10700000000003</c:v>
                </c:pt>
                <c:pt idx="46165">
                  <c:v>354.85399999999998</c:v>
                </c:pt>
                <c:pt idx="46166">
                  <c:v>363.52499999999998</c:v>
                </c:pt>
                <c:pt idx="46167">
                  <c:v>372.12</c:v>
                </c:pt>
                <c:pt idx="46168">
                  <c:v>380.637</c:v>
                </c:pt>
                <c:pt idx="46169">
                  <c:v>389.07299999999998</c:v>
                </c:pt>
                <c:pt idx="46170">
                  <c:v>397.428</c:v>
                </c:pt>
                <c:pt idx="46171">
                  <c:v>405.69900000000001</c:v>
                </c:pt>
                <c:pt idx="46172">
                  <c:v>413.88499999999999</c:v>
                </c:pt>
                <c:pt idx="46173">
                  <c:v>421.98399999999998</c:v>
                </c:pt>
                <c:pt idx="46174">
                  <c:v>429.995</c:v>
                </c:pt>
                <c:pt idx="46175">
                  <c:v>437.916</c:v>
                </c:pt>
                <c:pt idx="46176">
                  <c:v>445.74599999999998</c:v>
                </c:pt>
                <c:pt idx="46177">
                  <c:v>453.483</c:v>
                </c:pt>
                <c:pt idx="46178">
                  <c:v>461.125</c:v>
                </c:pt>
                <c:pt idx="46179">
                  <c:v>468.67099999999999</c:v>
                </c:pt>
                <c:pt idx="46180">
                  <c:v>476.11900000000003</c:v>
                </c:pt>
                <c:pt idx="46181">
                  <c:v>483.46899999999999</c:v>
                </c:pt>
                <c:pt idx="46182">
                  <c:v>490.71699999999998</c:v>
                </c:pt>
                <c:pt idx="46183">
                  <c:v>497.86399999999998</c:v>
                </c:pt>
                <c:pt idx="46184">
                  <c:v>504.90800000000002</c:v>
                </c:pt>
                <c:pt idx="46185">
                  <c:v>511.846</c:v>
                </c:pt>
                <c:pt idx="46186">
                  <c:v>518.67899999999997</c:v>
                </c:pt>
                <c:pt idx="46187">
                  <c:v>525.404</c:v>
                </c:pt>
                <c:pt idx="46188">
                  <c:v>532.02099999999996</c:v>
                </c:pt>
                <c:pt idx="46189">
                  <c:v>538.52700000000004</c:v>
                </c:pt>
                <c:pt idx="46190">
                  <c:v>544.92200000000003</c:v>
                </c:pt>
                <c:pt idx="46191">
                  <c:v>551.20399999999995</c:v>
                </c:pt>
                <c:pt idx="46192">
                  <c:v>557.37199999999996</c:v>
                </c:pt>
                <c:pt idx="46193">
                  <c:v>563.42499999999995</c:v>
                </c:pt>
                <c:pt idx="46194">
                  <c:v>569.36199999999997</c:v>
                </c:pt>
                <c:pt idx="46195">
                  <c:v>575.18200000000002</c:v>
                </c:pt>
                <c:pt idx="46196">
                  <c:v>580.88300000000004</c:v>
                </c:pt>
                <c:pt idx="46197">
                  <c:v>586.46400000000006</c:v>
                </c:pt>
                <c:pt idx="46198">
                  <c:v>591.92399999999998</c:v>
                </c:pt>
                <c:pt idx="46199">
                  <c:v>597.26300000000003</c:v>
                </c:pt>
                <c:pt idx="46200">
                  <c:v>602.47799999999995</c:v>
                </c:pt>
                <c:pt idx="46201">
                  <c:v>607.57000000000005</c:v>
                </c:pt>
                <c:pt idx="46202">
                  <c:v>612.53700000000003</c:v>
                </c:pt>
                <c:pt idx="46203">
                  <c:v>617.37800000000004</c:v>
                </c:pt>
                <c:pt idx="46204">
                  <c:v>622.09199999999998</c:v>
                </c:pt>
                <c:pt idx="46205">
                  <c:v>626.67899999999997</c:v>
                </c:pt>
                <c:pt idx="46206">
                  <c:v>631.13699999999994</c:v>
                </c:pt>
                <c:pt idx="46207">
                  <c:v>635.46500000000003</c:v>
                </c:pt>
                <c:pt idx="46208">
                  <c:v>639.66300000000001</c:v>
                </c:pt>
                <c:pt idx="46209">
                  <c:v>643.73</c:v>
                </c:pt>
                <c:pt idx="46210">
                  <c:v>647.66499999999996</c:v>
                </c:pt>
                <c:pt idx="46211">
                  <c:v>651.46799999999996</c:v>
                </c:pt>
                <c:pt idx="46212">
                  <c:v>655.13699999999994</c:v>
                </c:pt>
                <c:pt idx="46213">
                  <c:v>658.67200000000003</c:v>
                </c:pt>
                <c:pt idx="46214">
                  <c:v>662.07299999999998</c:v>
                </c:pt>
                <c:pt idx="46215">
                  <c:v>665.33799999999997</c:v>
                </c:pt>
                <c:pt idx="46216">
                  <c:v>668.46699999999998</c:v>
                </c:pt>
                <c:pt idx="46217">
                  <c:v>671.45899999999995</c:v>
                </c:pt>
                <c:pt idx="46218">
                  <c:v>674.31500000000005</c:v>
                </c:pt>
                <c:pt idx="46219">
                  <c:v>677.03300000000002</c:v>
                </c:pt>
                <c:pt idx="46220">
                  <c:v>679.61199999999997</c:v>
                </c:pt>
                <c:pt idx="46221">
                  <c:v>682.053</c:v>
                </c:pt>
                <c:pt idx="46222">
                  <c:v>684.35500000000002</c:v>
                </c:pt>
                <c:pt idx="46223">
                  <c:v>686.51700000000005</c:v>
                </c:pt>
                <c:pt idx="46224">
                  <c:v>688.54</c:v>
                </c:pt>
                <c:pt idx="46225">
                  <c:v>690.42200000000003</c:v>
                </c:pt>
                <c:pt idx="46226">
                  <c:v>692.16399999999999</c:v>
                </c:pt>
                <c:pt idx="46227">
                  <c:v>693.76400000000001</c:v>
                </c:pt>
                <c:pt idx="46228">
                  <c:v>695.22400000000005</c:v>
                </c:pt>
                <c:pt idx="46229">
                  <c:v>696.54200000000003</c:v>
                </c:pt>
                <c:pt idx="46230">
                  <c:v>697.71900000000005</c:v>
                </c:pt>
                <c:pt idx="46231">
                  <c:v>698.75300000000004</c:v>
                </c:pt>
                <c:pt idx="46232">
                  <c:v>699.64599999999996</c:v>
                </c:pt>
                <c:pt idx="46233">
                  <c:v>700.39700000000005</c:v>
                </c:pt>
                <c:pt idx="46234">
                  <c:v>701.005</c:v>
                </c:pt>
                <c:pt idx="46235">
                  <c:v>701.471</c:v>
                </c:pt>
                <c:pt idx="46236">
                  <c:v>701.79499999999996</c:v>
                </c:pt>
                <c:pt idx="46237">
                  <c:v>701.976</c:v>
                </c:pt>
                <c:pt idx="46238">
                  <c:v>702.01499999999999</c:v>
                </c:pt>
                <c:pt idx="46239">
                  <c:v>701.91200000000003</c:v>
                </c:pt>
                <c:pt idx="46240">
                  <c:v>701.66600000000005</c:v>
                </c:pt>
                <c:pt idx="46241">
                  <c:v>701.279</c:v>
                </c:pt>
                <c:pt idx="46242">
                  <c:v>700.74900000000002</c:v>
                </c:pt>
                <c:pt idx="46243">
                  <c:v>700.07799999999997</c:v>
                </c:pt>
                <c:pt idx="46244">
                  <c:v>699.26400000000001</c:v>
                </c:pt>
                <c:pt idx="46245">
                  <c:v>698.31</c:v>
                </c:pt>
                <c:pt idx="46246">
                  <c:v>697.21400000000006</c:v>
                </c:pt>
                <c:pt idx="46247">
                  <c:v>695.97699999999998</c:v>
                </c:pt>
                <c:pt idx="46248">
                  <c:v>694.6</c:v>
                </c:pt>
                <c:pt idx="46249">
                  <c:v>693.08199999999999</c:v>
                </c:pt>
                <c:pt idx="46250">
                  <c:v>691.42399999999998</c:v>
                </c:pt>
                <c:pt idx="46251">
                  <c:v>689.62699999999995</c:v>
                </c:pt>
                <c:pt idx="46252">
                  <c:v>687.69100000000003</c:v>
                </c:pt>
                <c:pt idx="46253">
                  <c:v>685.61500000000001</c:v>
                </c:pt>
                <c:pt idx="46254">
                  <c:v>683.40200000000004</c:v>
                </c:pt>
                <c:pt idx="46255">
                  <c:v>681.05100000000004</c:v>
                </c:pt>
                <c:pt idx="46256">
                  <c:v>678.56200000000001</c:v>
                </c:pt>
                <c:pt idx="46257">
                  <c:v>675.93700000000001</c:v>
                </c:pt>
                <c:pt idx="46258">
                  <c:v>673.17600000000004</c:v>
                </c:pt>
                <c:pt idx="46259">
                  <c:v>670.28</c:v>
                </c:pt>
                <c:pt idx="46260">
                  <c:v>667.24800000000005</c:v>
                </c:pt>
                <c:pt idx="46261">
                  <c:v>664.08199999999999</c:v>
                </c:pt>
                <c:pt idx="46262">
                  <c:v>660.78300000000002</c:v>
                </c:pt>
                <c:pt idx="46263">
                  <c:v>657.351</c:v>
                </c:pt>
                <c:pt idx="46264">
                  <c:v>653.78700000000003</c:v>
                </c:pt>
                <c:pt idx="46265">
                  <c:v>650.09100000000001</c:v>
                </c:pt>
                <c:pt idx="46266">
                  <c:v>646.26599999999996</c:v>
                </c:pt>
                <c:pt idx="46267">
                  <c:v>642.30999999999995</c:v>
                </c:pt>
                <c:pt idx="46268">
                  <c:v>638.226</c:v>
                </c:pt>
                <c:pt idx="46269">
                  <c:v>634.01300000000003</c:v>
                </c:pt>
                <c:pt idx="46270">
                  <c:v>629.67399999999998</c:v>
                </c:pt>
                <c:pt idx="46271">
                  <c:v>625.20799999999997</c:v>
                </c:pt>
                <c:pt idx="46272">
                  <c:v>620.61699999999996</c:v>
                </c:pt>
                <c:pt idx="46273">
                  <c:v>615.90200000000004</c:v>
                </c:pt>
                <c:pt idx="46274">
                  <c:v>611.06399999999996</c:v>
                </c:pt>
                <c:pt idx="46275">
                  <c:v>606.10400000000004</c:v>
                </c:pt>
                <c:pt idx="46276">
                  <c:v>601.02200000000005</c:v>
                </c:pt>
                <c:pt idx="46277">
                  <c:v>595.82100000000003</c:v>
                </c:pt>
                <c:pt idx="46278">
                  <c:v>590.5</c:v>
                </c:pt>
                <c:pt idx="46279">
                  <c:v>585.06200000000001</c:v>
                </c:pt>
                <c:pt idx="46280">
                  <c:v>579.50699999999995</c:v>
                </c:pt>
                <c:pt idx="46281">
                  <c:v>573.83600000000001</c:v>
                </c:pt>
                <c:pt idx="46282">
                  <c:v>568.05100000000004</c:v>
                </c:pt>
                <c:pt idx="46283">
                  <c:v>562.15300000000002</c:v>
                </c:pt>
                <c:pt idx="46284">
                  <c:v>556.14200000000005</c:v>
                </c:pt>
                <c:pt idx="46285">
                  <c:v>550.02200000000005</c:v>
                </c:pt>
                <c:pt idx="46286">
                  <c:v>543.79200000000003</c:v>
                </c:pt>
                <c:pt idx="46287">
                  <c:v>537.45299999999997</c:v>
                </c:pt>
                <c:pt idx="46288">
                  <c:v>531.00800000000004</c:v>
                </c:pt>
                <c:pt idx="46289">
                  <c:v>524.45799999999997</c:v>
                </c:pt>
                <c:pt idx="46290">
                  <c:v>517.803</c:v>
                </c:pt>
                <c:pt idx="46291">
                  <c:v>511.04599999999999</c:v>
                </c:pt>
                <c:pt idx="46292">
                  <c:v>504.18799999999999</c:v>
                </c:pt>
                <c:pt idx="46293">
                  <c:v>497.23</c:v>
                </c:pt>
                <c:pt idx="46294">
                  <c:v>490.173</c:v>
                </c:pt>
                <c:pt idx="46295">
                  <c:v>483.01900000000001</c:v>
                </c:pt>
                <c:pt idx="46296">
                  <c:v>475.77</c:v>
                </c:pt>
                <c:pt idx="46297">
                  <c:v>468.42700000000002</c:v>
                </c:pt>
                <c:pt idx="46298">
                  <c:v>460.99200000000002</c:v>
                </c:pt>
                <c:pt idx="46299">
                  <c:v>453.46600000000001</c:v>
                </c:pt>
                <c:pt idx="46300">
                  <c:v>445.85</c:v>
                </c:pt>
                <c:pt idx="46301">
                  <c:v>438.14699999999999</c:v>
                </c:pt>
                <c:pt idx="46302">
                  <c:v>430.35700000000003</c:v>
                </c:pt>
                <c:pt idx="46303">
                  <c:v>422.483</c:v>
                </c:pt>
                <c:pt idx="46304">
                  <c:v>414.52600000000001</c:v>
                </c:pt>
                <c:pt idx="46305">
                  <c:v>406.488</c:v>
                </c:pt>
                <c:pt idx="46306">
                  <c:v>398.37</c:v>
                </c:pt>
                <c:pt idx="46307">
                  <c:v>390.17500000000001</c:v>
                </c:pt>
                <c:pt idx="46308">
                  <c:v>381.90199999999999</c:v>
                </c:pt>
                <c:pt idx="46309">
                  <c:v>373.55599999999998</c:v>
                </c:pt>
                <c:pt idx="46310">
                  <c:v>365.13600000000002</c:v>
                </c:pt>
                <c:pt idx="46311">
                  <c:v>356.64600000000002</c:v>
                </c:pt>
                <c:pt idx="46312">
                  <c:v>348.08600000000001</c:v>
                </c:pt>
                <c:pt idx="46313">
                  <c:v>339.45800000000003</c:v>
                </c:pt>
                <c:pt idx="46314">
                  <c:v>330.76499999999999</c:v>
                </c:pt>
                <c:pt idx="46315">
                  <c:v>322.00700000000001</c:v>
                </c:pt>
                <c:pt idx="46316">
                  <c:v>313.18700000000001</c:v>
                </c:pt>
                <c:pt idx="46317">
                  <c:v>304.30700000000002</c:v>
                </c:pt>
                <c:pt idx="46318">
                  <c:v>295.36799999999999</c:v>
                </c:pt>
                <c:pt idx="46319">
                  <c:v>286.37299999999999</c:v>
                </c:pt>
                <c:pt idx="46320">
                  <c:v>277.322</c:v>
                </c:pt>
                <c:pt idx="46321">
                  <c:v>268.21800000000002</c:v>
                </c:pt>
                <c:pt idx="46322">
                  <c:v>259.06299999999999</c:v>
                </c:pt>
                <c:pt idx="46323">
                  <c:v>249.85900000000001</c:v>
                </c:pt>
                <c:pt idx="46324">
                  <c:v>240.607</c:v>
                </c:pt>
                <c:pt idx="46325">
                  <c:v>231.31</c:v>
                </c:pt>
                <c:pt idx="46326">
                  <c:v>221.96899999999999</c:v>
                </c:pt>
                <c:pt idx="46327">
                  <c:v>212.58600000000001</c:v>
                </c:pt>
                <c:pt idx="46328">
                  <c:v>203.16300000000001</c:v>
                </c:pt>
                <c:pt idx="46329">
                  <c:v>193.703</c:v>
                </c:pt>
                <c:pt idx="46330">
                  <c:v>184.20599999999999</c:v>
                </c:pt>
                <c:pt idx="46331">
                  <c:v>174.67500000000001</c:v>
                </c:pt>
                <c:pt idx="46332">
                  <c:v>165.11199999999999</c:v>
                </c:pt>
                <c:pt idx="46333">
                  <c:v>155.51900000000001</c:v>
                </c:pt>
                <c:pt idx="46334">
                  <c:v>145.898</c:v>
                </c:pt>
                <c:pt idx="46335">
                  <c:v>136.251</c:v>
                </c:pt>
                <c:pt idx="46336">
                  <c:v>126.57899999999999</c:v>
                </c:pt>
                <c:pt idx="46337">
                  <c:v>116.88500000000001</c:v>
                </c:pt>
                <c:pt idx="46338">
                  <c:v>107.17</c:v>
                </c:pt>
                <c:pt idx="46339">
                  <c:v>97.437200000000004</c:v>
                </c:pt>
                <c:pt idx="46340">
                  <c:v>87.687799999999996</c:v>
                </c:pt>
                <c:pt idx="46341">
                  <c:v>77.924099999999996</c:v>
                </c:pt>
                <c:pt idx="46342">
                  <c:v>68.147900000000007</c:v>
                </c:pt>
                <c:pt idx="46343">
                  <c:v>58.3613</c:v>
                </c:pt>
                <c:pt idx="46344">
                  <c:v>48.566200000000002</c:v>
                </c:pt>
                <c:pt idx="46345">
                  <c:v>38.764600000000002</c:v>
                </c:pt>
                <c:pt idx="46346">
                  <c:v>28.958600000000001</c:v>
                </c:pt>
                <c:pt idx="46347">
                  <c:v>19.149999999999999</c:v>
                </c:pt>
                <c:pt idx="46348">
                  <c:v>9.3409499999999994</c:v>
                </c:pt>
                <c:pt idx="46349">
                  <c:v>-0.46664</c:v>
                </c:pt>
                <c:pt idx="46350">
                  <c:v>-10.270799999999999</c:v>
                </c:pt>
                <c:pt idx="46351">
                  <c:v>-20.069500000000001</c:v>
                </c:pt>
                <c:pt idx="46352">
                  <c:v>-29.860700000000001</c:v>
                </c:pt>
                <c:pt idx="46353">
                  <c:v>-39.642499999999998</c:v>
                </c:pt>
                <c:pt idx="46354">
                  <c:v>-49.412999999999997</c:v>
                </c:pt>
                <c:pt idx="46355">
                  <c:v>-59.17</c:v>
                </c:pt>
                <c:pt idx="46356">
                  <c:v>-68.911699999999996</c:v>
                </c:pt>
                <c:pt idx="46357">
                  <c:v>-78.636099999999999</c:v>
                </c:pt>
                <c:pt idx="46358">
                  <c:v>-88.341300000000004</c:v>
                </c:pt>
                <c:pt idx="46359">
                  <c:v>-98.025099999999995</c:v>
                </c:pt>
                <c:pt idx="46360">
                  <c:v>-107.68600000000001</c:v>
                </c:pt>
                <c:pt idx="46361">
                  <c:v>-117.321</c:v>
                </c:pt>
                <c:pt idx="46362">
                  <c:v>-126.93</c:v>
                </c:pt>
                <c:pt idx="46363">
                  <c:v>-136.50899999999999</c:v>
                </c:pt>
                <c:pt idx="46364">
                  <c:v>-146.05799999999999</c:v>
                </c:pt>
                <c:pt idx="46365">
                  <c:v>-155.57300000000001</c:v>
                </c:pt>
                <c:pt idx="46366">
                  <c:v>-165.054</c:v>
                </c:pt>
                <c:pt idx="46367">
                  <c:v>-174.49799999999999</c:v>
                </c:pt>
                <c:pt idx="46368">
                  <c:v>-183.904</c:v>
                </c:pt>
                <c:pt idx="46369">
                  <c:v>-193.268</c:v>
                </c:pt>
                <c:pt idx="46370">
                  <c:v>-202.59100000000001</c:v>
                </c:pt>
                <c:pt idx="46371">
                  <c:v>-211.869</c:v>
                </c:pt>
                <c:pt idx="46372">
                  <c:v>-221.101</c:v>
                </c:pt>
                <c:pt idx="46373">
                  <c:v>-230.286</c:v>
                </c:pt>
                <c:pt idx="46374">
                  <c:v>-239.42</c:v>
                </c:pt>
                <c:pt idx="46375">
                  <c:v>-248.50299999999999</c:v>
                </c:pt>
                <c:pt idx="46376">
                  <c:v>-257.53199999999998</c:v>
                </c:pt>
                <c:pt idx="46377">
                  <c:v>-266.50599999999997</c:v>
                </c:pt>
                <c:pt idx="46378">
                  <c:v>-275.42200000000003</c:v>
                </c:pt>
                <c:pt idx="46379">
                  <c:v>-284.27999999999997</c:v>
                </c:pt>
                <c:pt idx="46380">
                  <c:v>-293.077</c:v>
                </c:pt>
                <c:pt idx="46381">
                  <c:v>-301.81200000000001</c:v>
                </c:pt>
                <c:pt idx="46382">
                  <c:v>-310.483</c:v>
                </c:pt>
                <c:pt idx="46383">
                  <c:v>-319.08800000000002</c:v>
                </c:pt>
                <c:pt idx="46384">
                  <c:v>-327.625</c:v>
                </c:pt>
                <c:pt idx="46385">
                  <c:v>-336.09199999999998</c:v>
                </c:pt>
                <c:pt idx="46386">
                  <c:v>-344.48899999999998</c:v>
                </c:pt>
                <c:pt idx="46387">
                  <c:v>-352.81299999999999</c:v>
                </c:pt>
                <c:pt idx="46388">
                  <c:v>-361.06299999999999</c:v>
                </c:pt>
                <c:pt idx="46389">
                  <c:v>-369.23599999999999</c:v>
                </c:pt>
                <c:pt idx="46390">
                  <c:v>-377.33199999999999</c:v>
                </c:pt>
                <c:pt idx="46391">
                  <c:v>-385.34899999999999</c:v>
                </c:pt>
                <c:pt idx="46392">
                  <c:v>-393.28500000000003</c:v>
                </c:pt>
                <c:pt idx="46393">
                  <c:v>-401.13799999999998</c:v>
                </c:pt>
                <c:pt idx="46394">
                  <c:v>-408.90800000000002</c:v>
                </c:pt>
                <c:pt idx="46395">
                  <c:v>-416.59100000000001</c:v>
                </c:pt>
                <c:pt idx="46396">
                  <c:v>-424.18799999999999</c:v>
                </c:pt>
                <c:pt idx="46397">
                  <c:v>-431.69600000000003</c:v>
                </c:pt>
                <c:pt idx="46398">
                  <c:v>-439.11399999999998</c:v>
                </c:pt>
                <c:pt idx="46399">
                  <c:v>-446.44099999999997</c:v>
                </c:pt>
                <c:pt idx="46400">
                  <c:v>-453.67399999999998</c:v>
                </c:pt>
                <c:pt idx="46401">
                  <c:v>-460.81299999999999</c:v>
                </c:pt>
                <c:pt idx="46402">
                  <c:v>-467.85700000000003</c:v>
                </c:pt>
                <c:pt idx="46403">
                  <c:v>-474.803</c:v>
                </c:pt>
                <c:pt idx="46404">
                  <c:v>-481.65</c:v>
                </c:pt>
                <c:pt idx="46405">
                  <c:v>-488.39699999999999</c:v>
                </c:pt>
                <c:pt idx="46406">
                  <c:v>-495.04300000000001</c:v>
                </c:pt>
                <c:pt idx="46407">
                  <c:v>-501.58699999999999</c:v>
                </c:pt>
                <c:pt idx="46408">
                  <c:v>-508.02600000000001</c:v>
                </c:pt>
                <c:pt idx="46409">
                  <c:v>-514.36099999999999</c:v>
                </c:pt>
                <c:pt idx="46410">
                  <c:v>-520.58900000000006</c:v>
                </c:pt>
                <c:pt idx="46411">
                  <c:v>-526.70899999999995</c:v>
                </c:pt>
                <c:pt idx="46412">
                  <c:v>-532.72</c:v>
                </c:pt>
                <c:pt idx="46413">
                  <c:v>-538.62199999999996</c:v>
                </c:pt>
                <c:pt idx="46414">
                  <c:v>-544.41200000000003</c:v>
                </c:pt>
                <c:pt idx="46415">
                  <c:v>-550.09</c:v>
                </c:pt>
                <c:pt idx="46416">
                  <c:v>-555.654</c:v>
                </c:pt>
                <c:pt idx="46417">
                  <c:v>-561.10400000000004</c:v>
                </c:pt>
                <c:pt idx="46418">
                  <c:v>-566.43799999999999</c:v>
                </c:pt>
                <c:pt idx="46419">
                  <c:v>-571.65599999999995</c:v>
                </c:pt>
                <c:pt idx="46420">
                  <c:v>-576.75599999999997</c:v>
                </c:pt>
                <c:pt idx="46421">
                  <c:v>-581.73699999999997</c:v>
                </c:pt>
                <c:pt idx="46422">
                  <c:v>-586.59900000000005</c:v>
                </c:pt>
                <c:pt idx="46423">
                  <c:v>-591.34</c:v>
                </c:pt>
                <c:pt idx="46424">
                  <c:v>-595.95899999999995</c:v>
                </c:pt>
                <c:pt idx="46425">
                  <c:v>-600.45600000000002</c:v>
                </c:pt>
                <c:pt idx="46426">
                  <c:v>-604.83000000000004</c:v>
                </c:pt>
                <c:pt idx="46427">
                  <c:v>-609.08000000000004</c:v>
                </c:pt>
                <c:pt idx="46428">
                  <c:v>-613.20500000000004</c:v>
                </c:pt>
                <c:pt idx="46429">
                  <c:v>-617.20399999999995</c:v>
                </c:pt>
                <c:pt idx="46430">
                  <c:v>-621.077</c:v>
                </c:pt>
                <c:pt idx="46431">
                  <c:v>-624.82299999999998</c:v>
                </c:pt>
                <c:pt idx="46432">
                  <c:v>-628.44000000000005</c:v>
                </c:pt>
                <c:pt idx="46433">
                  <c:v>-631.92899999999997</c:v>
                </c:pt>
                <c:pt idx="46434">
                  <c:v>-635.28899999999999</c:v>
                </c:pt>
                <c:pt idx="46435">
                  <c:v>-638.51900000000001</c:v>
                </c:pt>
                <c:pt idx="46436">
                  <c:v>-641.61800000000005</c:v>
                </c:pt>
                <c:pt idx="46437">
                  <c:v>-644.58600000000001</c:v>
                </c:pt>
                <c:pt idx="46438">
                  <c:v>-647.423</c:v>
                </c:pt>
                <c:pt idx="46439">
                  <c:v>-650.12699999999995</c:v>
                </c:pt>
                <c:pt idx="46440">
                  <c:v>-652.69899999999996</c:v>
                </c:pt>
                <c:pt idx="46441">
                  <c:v>-655.13699999999994</c:v>
                </c:pt>
                <c:pt idx="46442">
                  <c:v>-657.44200000000001</c:v>
                </c:pt>
                <c:pt idx="46443">
                  <c:v>-659.61300000000006</c:v>
                </c:pt>
                <c:pt idx="46444">
                  <c:v>-661.649</c:v>
                </c:pt>
                <c:pt idx="46445">
                  <c:v>-663.55</c:v>
                </c:pt>
                <c:pt idx="46446">
                  <c:v>-665.31700000000001</c:v>
                </c:pt>
                <c:pt idx="46447">
                  <c:v>-666.94799999999998</c:v>
                </c:pt>
                <c:pt idx="46448">
                  <c:v>-668.44299999999998</c:v>
                </c:pt>
                <c:pt idx="46449">
                  <c:v>-669.80200000000002</c:v>
                </c:pt>
                <c:pt idx="46450">
                  <c:v>-671.02499999999998</c:v>
                </c:pt>
                <c:pt idx="46451">
                  <c:v>-672.11099999999999</c:v>
                </c:pt>
                <c:pt idx="46452">
                  <c:v>-673.06100000000004</c:v>
                </c:pt>
                <c:pt idx="46453">
                  <c:v>-673.87400000000002</c:v>
                </c:pt>
                <c:pt idx="46454">
                  <c:v>-674.55</c:v>
                </c:pt>
                <c:pt idx="46455">
                  <c:v>-675.09</c:v>
                </c:pt>
                <c:pt idx="46456">
                  <c:v>-675.49199999999996</c:v>
                </c:pt>
                <c:pt idx="46457">
                  <c:v>-675.75699999999995</c:v>
                </c:pt>
                <c:pt idx="46458">
                  <c:v>-675.88499999999999</c:v>
                </c:pt>
                <c:pt idx="46459">
                  <c:v>-675.87599999999998</c:v>
                </c:pt>
                <c:pt idx="46460">
                  <c:v>-675.73099999999999</c:v>
                </c:pt>
                <c:pt idx="46461">
                  <c:v>-675.44799999999998</c:v>
                </c:pt>
                <c:pt idx="46462">
                  <c:v>-675.02800000000002</c:v>
                </c:pt>
                <c:pt idx="46463">
                  <c:v>-674.47199999999998</c:v>
                </c:pt>
                <c:pt idx="46464">
                  <c:v>-673.779</c:v>
                </c:pt>
                <c:pt idx="46465">
                  <c:v>-672.95</c:v>
                </c:pt>
                <c:pt idx="46466">
                  <c:v>-671.98500000000001</c:v>
                </c:pt>
                <c:pt idx="46467">
                  <c:v>-670.88400000000001</c:v>
                </c:pt>
                <c:pt idx="46468">
                  <c:v>-669.64700000000005</c:v>
                </c:pt>
                <c:pt idx="46469">
                  <c:v>-668.27499999999998</c:v>
                </c:pt>
                <c:pt idx="46470">
                  <c:v>-666.76800000000003</c:v>
                </c:pt>
                <c:pt idx="46471">
                  <c:v>-665.12599999999998</c:v>
                </c:pt>
                <c:pt idx="46472">
                  <c:v>-663.351</c:v>
                </c:pt>
                <c:pt idx="46473">
                  <c:v>-661.44100000000003</c:v>
                </c:pt>
                <c:pt idx="46474">
                  <c:v>-659.39800000000002</c:v>
                </c:pt>
                <c:pt idx="46475">
                  <c:v>-657.22199999999998</c:v>
                </c:pt>
                <c:pt idx="46476">
                  <c:v>-654.91300000000001</c:v>
                </c:pt>
                <c:pt idx="46477">
                  <c:v>-652.47299999999996</c:v>
                </c:pt>
                <c:pt idx="46478">
                  <c:v>-649.90099999999995</c:v>
                </c:pt>
                <c:pt idx="46479">
                  <c:v>-647.19799999999998</c:v>
                </c:pt>
                <c:pt idx="46480">
                  <c:v>-644.36500000000001</c:v>
                </c:pt>
                <c:pt idx="46481">
                  <c:v>-641.40200000000004</c:v>
                </c:pt>
                <c:pt idx="46482">
                  <c:v>-638.31100000000004</c:v>
                </c:pt>
                <c:pt idx="46483">
                  <c:v>-635.09100000000001</c:v>
                </c:pt>
                <c:pt idx="46484">
                  <c:v>-631.74300000000005</c:v>
                </c:pt>
                <c:pt idx="46485">
                  <c:v>-628.26900000000001</c:v>
                </c:pt>
                <c:pt idx="46486">
                  <c:v>-624.66800000000001</c:v>
                </c:pt>
                <c:pt idx="46487">
                  <c:v>-620.94200000000001</c:v>
                </c:pt>
                <c:pt idx="46488">
                  <c:v>-617.09199999999998</c:v>
                </c:pt>
                <c:pt idx="46489">
                  <c:v>-613.11699999999996</c:v>
                </c:pt>
                <c:pt idx="46490">
                  <c:v>-609.02</c:v>
                </c:pt>
                <c:pt idx="46491">
                  <c:v>-604.80100000000004</c:v>
                </c:pt>
                <c:pt idx="46492">
                  <c:v>-600.46100000000001</c:v>
                </c:pt>
                <c:pt idx="46493">
                  <c:v>-596</c:v>
                </c:pt>
                <c:pt idx="46494">
                  <c:v>-591.41999999999996</c:v>
                </c:pt>
                <c:pt idx="46495">
                  <c:v>-586.72199999999998</c:v>
                </c:pt>
                <c:pt idx="46496">
                  <c:v>-581.90700000000004</c:v>
                </c:pt>
                <c:pt idx="46497">
                  <c:v>-576.97500000000002</c:v>
                </c:pt>
                <c:pt idx="46498">
                  <c:v>-571.928</c:v>
                </c:pt>
                <c:pt idx="46499">
                  <c:v>-566.76700000000005</c:v>
                </c:pt>
                <c:pt idx="46500">
                  <c:v>-561.49199999999996</c:v>
                </c:pt>
                <c:pt idx="46501">
                  <c:v>-556.10599999999999</c:v>
                </c:pt>
                <c:pt idx="46502">
                  <c:v>-550.60900000000004</c:v>
                </c:pt>
                <c:pt idx="46503">
                  <c:v>-545.00199999999995</c:v>
                </c:pt>
                <c:pt idx="46504">
                  <c:v>-539.28700000000003</c:v>
                </c:pt>
                <c:pt idx="46505">
                  <c:v>-533.46400000000006</c:v>
                </c:pt>
                <c:pt idx="46506">
                  <c:v>-527.53499999999997</c:v>
                </c:pt>
                <c:pt idx="46507">
                  <c:v>-521.50099999999998</c:v>
                </c:pt>
                <c:pt idx="46508">
                  <c:v>-515.36400000000003</c:v>
                </c:pt>
                <c:pt idx="46509">
                  <c:v>-509.12400000000002</c:v>
                </c:pt>
                <c:pt idx="46510">
                  <c:v>-502.78300000000002</c:v>
                </c:pt>
                <c:pt idx="46511">
                  <c:v>-496.34300000000002</c:v>
                </c:pt>
                <c:pt idx="46512">
                  <c:v>-489.80399999999997</c:v>
                </c:pt>
                <c:pt idx="46513">
                  <c:v>-483.16800000000001</c:v>
                </c:pt>
                <c:pt idx="46514">
                  <c:v>-476.43599999999998</c:v>
                </c:pt>
                <c:pt idx="46515">
                  <c:v>-469.61</c:v>
                </c:pt>
                <c:pt idx="46516">
                  <c:v>-462.69200000000001</c:v>
                </c:pt>
                <c:pt idx="46517">
                  <c:v>-455.68099999999998</c:v>
                </c:pt>
                <c:pt idx="46518">
                  <c:v>-448.58100000000002</c:v>
                </c:pt>
                <c:pt idx="46519">
                  <c:v>-441.39299999999997</c:v>
                </c:pt>
                <c:pt idx="46520">
                  <c:v>-434.11700000000002</c:v>
                </c:pt>
                <c:pt idx="46521">
                  <c:v>-426.75599999999997</c:v>
                </c:pt>
                <c:pt idx="46522">
                  <c:v>-419.31099999999998</c:v>
                </c:pt>
                <c:pt idx="46523">
                  <c:v>-411.78399999999999</c:v>
                </c:pt>
                <c:pt idx="46524">
                  <c:v>-404.17599999999999</c:v>
                </c:pt>
                <c:pt idx="46525">
                  <c:v>-396.488</c:v>
                </c:pt>
                <c:pt idx="46526">
                  <c:v>-388.72300000000001</c:v>
                </c:pt>
                <c:pt idx="46527">
                  <c:v>-380.88099999999997</c:v>
                </c:pt>
                <c:pt idx="46528">
                  <c:v>-372.96499999999997</c:v>
                </c:pt>
                <c:pt idx="46529">
                  <c:v>-364.976</c:v>
                </c:pt>
                <c:pt idx="46530">
                  <c:v>-356.916</c:v>
                </c:pt>
                <c:pt idx="46531">
                  <c:v>-348.78699999999998</c:v>
                </c:pt>
                <c:pt idx="46532">
                  <c:v>-340.589</c:v>
                </c:pt>
                <c:pt idx="46533">
                  <c:v>-332.32499999999999</c:v>
                </c:pt>
                <c:pt idx="46534">
                  <c:v>-323.99700000000001</c:v>
                </c:pt>
                <c:pt idx="46535">
                  <c:v>-315.60599999999999</c:v>
                </c:pt>
                <c:pt idx="46536">
                  <c:v>-307.154</c:v>
                </c:pt>
                <c:pt idx="46537">
                  <c:v>-298.642</c:v>
                </c:pt>
                <c:pt idx="46538">
                  <c:v>-290.07299999999998</c:v>
                </c:pt>
                <c:pt idx="46539">
                  <c:v>-281.44799999999998</c:v>
                </c:pt>
                <c:pt idx="46540">
                  <c:v>-272.76900000000001</c:v>
                </c:pt>
                <c:pt idx="46541">
                  <c:v>-264.03800000000001</c:v>
                </c:pt>
                <c:pt idx="46542">
                  <c:v>-255.256</c:v>
                </c:pt>
                <c:pt idx="46543">
                  <c:v>-246.42500000000001</c:v>
                </c:pt>
                <c:pt idx="46544">
                  <c:v>-237.548</c:v>
                </c:pt>
                <c:pt idx="46545">
                  <c:v>-228.625</c:v>
                </c:pt>
                <c:pt idx="46546">
                  <c:v>-219.65899999999999</c:v>
                </c:pt>
                <c:pt idx="46547">
                  <c:v>-210.65199999999999</c:v>
                </c:pt>
                <c:pt idx="46548">
                  <c:v>-201.60499999999999</c:v>
                </c:pt>
                <c:pt idx="46549">
                  <c:v>-192.52</c:v>
                </c:pt>
                <c:pt idx="46550">
                  <c:v>-183.4</c:v>
                </c:pt>
                <c:pt idx="46551">
                  <c:v>-174.245</c:v>
                </c:pt>
                <c:pt idx="46552">
                  <c:v>-165.05799999999999</c:v>
                </c:pt>
                <c:pt idx="46553">
                  <c:v>-155.84100000000001</c:v>
                </c:pt>
                <c:pt idx="46554">
                  <c:v>-146.595</c:v>
                </c:pt>
                <c:pt idx="46555">
                  <c:v>-137.32300000000001</c:v>
                </c:pt>
                <c:pt idx="46556">
                  <c:v>-128.02699999999999</c:v>
                </c:pt>
                <c:pt idx="46557">
                  <c:v>-118.70699999999999</c:v>
                </c:pt>
                <c:pt idx="46558">
                  <c:v>-109.367</c:v>
                </c:pt>
                <c:pt idx="46559">
                  <c:v>-100.008</c:v>
                </c:pt>
                <c:pt idx="46560">
                  <c:v>-90.631299999999996</c:v>
                </c:pt>
                <c:pt idx="46561">
                  <c:v>-81.239800000000002</c:v>
                </c:pt>
                <c:pt idx="46562">
                  <c:v>-71.835099999999997</c:v>
                </c:pt>
                <c:pt idx="46563">
                  <c:v>-62.418999999999997</c:v>
                </c:pt>
                <c:pt idx="46564">
                  <c:v>-52.993499999999997</c:v>
                </c:pt>
                <c:pt idx="46565">
                  <c:v>-43.560600000000001</c:v>
                </c:pt>
                <c:pt idx="46566">
                  <c:v>-34.122</c:v>
                </c:pt>
                <c:pt idx="46567">
                  <c:v>-24.6798</c:v>
                </c:pt>
                <c:pt idx="46568">
                  <c:v>-15.235799999999999</c:v>
                </c:pt>
                <c:pt idx="46569">
                  <c:v>-5.7919299999999998</c:v>
                </c:pt>
                <c:pt idx="46570">
                  <c:v>3.6498300000000001</c:v>
                </c:pt>
                <c:pt idx="46571">
                  <c:v>13.0876</c:v>
                </c:pt>
                <c:pt idx="46572">
                  <c:v>22.519500000000001</c:v>
                </c:pt>
                <c:pt idx="46573">
                  <c:v>31.9436</c:v>
                </c:pt>
                <c:pt idx="46574">
                  <c:v>41.357900000000001</c:v>
                </c:pt>
                <c:pt idx="46575">
                  <c:v>50.7607</c:v>
                </c:pt>
                <c:pt idx="46576">
                  <c:v>60.149900000000002</c:v>
                </c:pt>
                <c:pt idx="46577">
                  <c:v>69.523700000000005</c:v>
                </c:pt>
                <c:pt idx="46578">
                  <c:v>78.880200000000002</c:v>
                </c:pt>
                <c:pt idx="46579">
                  <c:v>88.217500000000001</c:v>
                </c:pt>
                <c:pt idx="46580">
                  <c:v>97.533699999999996</c:v>
                </c:pt>
                <c:pt idx="46581">
                  <c:v>106.827</c:v>
                </c:pt>
                <c:pt idx="46582">
                  <c:v>116.095</c:v>
                </c:pt>
                <c:pt idx="46583">
                  <c:v>125.337</c:v>
                </c:pt>
                <c:pt idx="46584">
                  <c:v>134.55000000000001</c:v>
                </c:pt>
                <c:pt idx="46585">
                  <c:v>143.733</c:v>
                </c:pt>
                <c:pt idx="46586">
                  <c:v>152.88300000000001</c:v>
                </c:pt>
                <c:pt idx="46587">
                  <c:v>161.999</c:v>
                </c:pt>
                <c:pt idx="46588">
                  <c:v>171.08</c:v>
                </c:pt>
                <c:pt idx="46589">
                  <c:v>180.12200000000001</c:v>
                </c:pt>
                <c:pt idx="46590">
                  <c:v>189.125</c:v>
                </c:pt>
                <c:pt idx="46591">
                  <c:v>198.08600000000001</c:v>
                </c:pt>
                <c:pt idx="46592">
                  <c:v>207.005</c:v>
                </c:pt>
                <c:pt idx="46593">
                  <c:v>215.87799999999999</c:v>
                </c:pt>
                <c:pt idx="46594">
                  <c:v>224.70400000000001</c:v>
                </c:pt>
                <c:pt idx="46595">
                  <c:v>233.482</c:v>
                </c:pt>
                <c:pt idx="46596">
                  <c:v>242.209</c:v>
                </c:pt>
                <c:pt idx="46597">
                  <c:v>250.88499999999999</c:v>
                </c:pt>
                <c:pt idx="46598">
                  <c:v>259.50599999999997</c:v>
                </c:pt>
                <c:pt idx="46599">
                  <c:v>268.072</c:v>
                </c:pt>
                <c:pt idx="46600">
                  <c:v>276.58100000000002</c:v>
                </c:pt>
                <c:pt idx="46601">
                  <c:v>285.03100000000001</c:v>
                </c:pt>
                <c:pt idx="46602">
                  <c:v>293.42</c:v>
                </c:pt>
                <c:pt idx="46603">
                  <c:v>301.74599999999998</c:v>
                </c:pt>
                <c:pt idx="46604">
                  <c:v>310.00900000000001</c:v>
                </c:pt>
                <c:pt idx="46605">
                  <c:v>318.20600000000002</c:v>
                </c:pt>
                <c:pt idx="46606">
                  <c:v>326.33600000000001</c:v>
                </c:pt>
                <c:pt idx="46607">
                  <c:v>334.39600000000002</c:v>
                </c:pt>
                <c:pt idx="46608">
                  <c:v>342.38600000000002</c:v>
                </c:pt>
                <c:pt idx="46609">
                  <c:v>350.30399999999997</c:v>
                </c:pt>
                <c:pt idx="46610">
                  <c:v>358.149</c:v>
                </c:pt>
                <c:pt idx="46611">
                  <c:v>365.91800000000001</c:v>
                </c:pt>
                <c:pt idx="46612">
                  <c:v>373.61</c:v>
                </c:pt>
                <c:pt idx="46613">
                  <c:v>381.22399999999999</c:v>
                </c:pt>
                <c:pt idx="46614">
                  <c:v>388.75799999999998</c:v>
                </c:pt>
                <c:pt idx="46615">
                  <c:v>396.21</c:v>
                </c:pt>
                <c:pt idx="46616">
                  <c:v>403.58</c:v>
                </c:pt>
                <c:pt idx="46617">
                  <c:v>410.86500000000001</c:v>
                </c:pt>
                <c:pt idx="46618">
                  <c:v>418.065</c:v>
                </c:pt>
                <c:pt idx="46619">
                  <c:v>425.17700000000002</c:v>
                </c:pt>
                <c:pt idx="46620">
                  <c:v>432.20100000000002</c:v>
                </c:pt>
                <c:pt idx="46621">
                  <c:v>439.13499999999999</c:v>
                </c:pt>
                <c:pt idx="46622">
                  <c:v>445.97699999999998</c:v>
                </c:pt>
                <c:pt idx="46623">
                  <c:v>452.72699999999998</c:v>
                </c:pt>
                <c:pt idx="46624">
                  <c:v>459.38200000000001</c:v>
                </c:pt>
                <c:pt idx="46625">
                  <c:v>465.94200000000001</c:v>
                </c:pt>
                <c:pt idx="46626">
                  <c:v>472.40600000000001</c:v>
                </c:pt>
                <c:pt idx="46627">
                  <c:v>478.77100000000002</c:v>
                </c:pt>
                <c:pt idx="46628">
                  <c:v>485.03699999999998</c:v>
                </c:pt>
                <c:pt idx="46629">
                  <c:v>491.20299999999997</c:v>
                </c:pt>
                <c:pt idx="46630">
                  <c:v>497.267</c:v>
                </c:pt>
                <c:pt idx="46631">
                  <c:v>503.22800000000001</c:v>
                </c:pt>
                <c:pt idx="46632">
                  <c:v>509.08499999999998</c:v>
                </c:pt>
                <c:pt idx="46633">
                  <c:v>514.83699999999999</c:v>
                </c:pt>
                <c:pt idx="46634">
                  <c:v>520.48299999999995</c:v>
                </c:pt>
                <c:pt idx="46635">
                  <c:v>526.02099999999996</c:v>
                </c:pt>
                <c:pt idx="46636">
                  <c:v>531.45100000000002</c:v>
                </c:pt>
                <c:pt idx="46637">
                  <c:v>536.77099999999996</c:v>
                </c:pt>
                <c:pt idx="46638">
                  <c:v>541.98</c:v>
                </c:pt>
                <c:pt idx="46639">
                  <c:v>547.07799999999997</c:v>
                </c:pt>
                <c:pt idx="46640">
                  <c:v>552.06299999999999</c:v>
                </c:pt>
                <c:pt idx="46641">
                  <c:v>556.93499999999995</c:v>
                </c:pt>
                <c:pt idx="46642">
                  <c:v>561.69200000000001</c:v>
                </c:pt>
                <c:pt idx="46643">
                  <c:v>566.33299999999997</c:v>
                </c:pt>
                <c:pt idx="46644">
                  <c:v>570.85799999999995</c:v>
                </c:pt>
                <c:pt idx="46645">
                  <c:v>575.26599999999996</c:v>
                </c:pt>
                <c:pt idx="46646">
                  <c:v>579.55600000000004</c:v>
                </c:pt>
                <c:pt idx="46647">
                  <c:v>583.72699999999998</c:v>
                </c:pt>
                <c:pt idx="46648">
                  <c:v>587.77800000000002</c:v>
                </c:pt>
                <c:pt idx="46649">
                  <c:v>591.70799999999997</c:v>
                </c:pt>
                <c:pt idx="46650">
                  <c:v>595.51700000000005</c:v>
                </c:pt>
                <c:pt idx="46651">
                  <c:v>599.20500000000004</c:v>
                </c:pt>
                <c:pt idx="46652">
                  <c:v>602.76900000000001</c:v>
                </c:pt>
                <c:pt idx="46653">
                  <c:v>606.21</c:v>
                </c:pt>
                <c:pt idx="46654">
                  <c:v>609.52700000000004</c:v>
                </c:pt>
                <c:pt idx="46655">
                  <c:v>612.72</c:v>
                </c:pt>
                <c:pt idx="46656">
                  <c:v>615.78700000000003</c:v>
                </c:pt>
                <c:pt idx="46657">
                  <c:v>618.72799999999995</c:v>
                </c:pt>
                <c:pt idx="46658">
                  <c:v>621.54300000000001</c:v>
                </c:pt>
                <c:pt idx="46659">
                  <c:v>624.23099999999999</c:v>
                </c:pt>
                <c:pt idx="46660">
                  <c:v>626.79100000000005</c:v>
                </c:pt>
                <c:pt idx="46661">
                  <c:v>629.22400000000005</c:v>
                </c:pt>
                <c:pt idx="46662">
                  <c:v>631.52800000000002</c:v>
                </c:pt>
                <c:pt idx="46663">
                  <c:v>633.70299999999997</c:v>
                </c:pt>
                <c:pt idx="46664">
                  <c:v>635.74900000000002</c:v>
                </c:pt>
                <c:pt idx="46665">
                  <c:v>637.66600000000005</c:v>
                </c:pt>
                <c:pt idx="46666">
                  <c:v>639.452</c:v>
                </c:pt>
                <c:pt idx="46667">
                  <c:v>641.10900000000004</c:v>
                </c:pt>
                <c:pt idx="46668">
                  <c:v>642.63499999999999</c:v>
                </c:pt>
                <c:pt idx="46669">
                  <c:v>644.03</c:v>
                </c:pt>
                <c:pt idx="46670">
                  <c:v>645.29399999999998</c:v>
                </c:pt>
                <c:pt idx="46671">
                  <c:v>646.42700000000002</c:v>
                </c:pt>
                <c:pt idx="46672">
                  <c:v>647.428</c:v>
                </c:pt>
                <c:pt idx="46673">
                  <c:v>648.298</c:v>
                </c:pt>
                <c:pt idx="46674">
                  <c:v>649.03599999999994</c:v>
                </c:pt>
                <c:pt idx="46675">
                  <c:v>649.64300000000003</c:v>
                </c:pt>
                <c:pt idx="46676">
                  <c:v>650.11699999999996</c:v>
                </c:pt>
                <c:pt idx="46677">
                  <c:v>650.46</c:v>
                </c:pt>
                <c:pt idx="46678">
                  <c:v>650.66999999999996</c:v>
                </c:pt>
                <c:pt idx="46679">
                  <c:v>650.74900000000002</c:v>
                </c:pt>
                <c:pt idx="46680">
                  <c:v>650.69600000000003</c:v>
                </c:pt>
                <c:pt idx="46681">
                  <c:v>650.51099999999997</c:v>
                </c:pt>
                <c:pt idx="46682">
                  <c:v>650.19399999999996</c:v>
                </c:pt>
                <c:pt idx="46683">
                  <c:v>649.745</c:v>
                </c:pt>
                <c:pt idx="46684">
                  <c:v>649.16499999999996</c:v>
                </c:pt>
                <c:pt idx="46685">
                  <c:v>648.45299999999997</c:v>
                </c:pt>
                <c:pt idx="46686">
                  <c:v>647.61099999999999</c:v>
                </c:pt>
                <c:pt idx="46687">
                  <c:v>646.63699999999994</c:v>
                </c:pt>
                <c:pt idx="46688">
                  <c:v>645.53300000000002</c:v>
                </c:pt>
                <c:pt idx="46689">
                  <c:v>644.298</c:v>
                </c:pt>
                <c:pt idx="46690">
                  <c:v>642.93299999999999</c:v>
                </c:pt>
                <c:pt idx="46691">
                  <c:v>641.43799999999999</c:v>
                </c:pt>
                <c:pt idx="46692">
                  <c:v>639.81299999999999</c:v>
                </c:pt>
                <c:pt idx="46693">
                  <c:v>638.05999999999995</c:v>
                </c:pt>
                <c:pt idx="46694">
                  <c:v>636.178</c:v>
                </c:pt>
                <c:pt idx="46695">
                  <c:v>634.16700000000003</c:v>
                </c:pt>
                <c:pt idx="46696">
                  <c:v>632.029</c:v>
                </c:pt>
                <c:pt idx="46697">
                  <c:v>629.76300000000003</c:v>
                </c:pt>
                <c:pt idx="46698">
                  <c:v>627.37</c:v>
                </c:pt>
                <c:pt idx="46699">
                  <c:v>624.851</c:v>
                </c:pt>
                <c:pt idx="46700">
                  <c:v>622.20699999999999</c:v>
                </c:pt>
                <c:pt idx="46701">
                  <c:v>619.43700000000001</c:v>
                </c:pt>
                <c:pt idx="46702">
                  <c:v>616.54200000000003</c:v>
                </c:pt>
                <c:pt idx="46703">
                  <c:v>613.524</c:v>
                </c:pt>
                <c:pt idx="46704">
                  <c:v>610.38199999999995</c:v>
                </c:pt>
                <c:pt idx="46705">
                  <c:v>607.11699999999996</c:v>
                </c:pt>
                <c:pt idx="46706">
                  <c:v>603.73099999999999</c:v>
                </c:pt>
                <c:pt idx="46707">
                  <c:v>600.22299999999996</c:v>
                </c:pt>
                <c:pt idx="46708">
                  <c:v>596.59500000000003</c:v>
                </c:pt>
                <c:pt idx="46709">
                  <c:v>592.84699999999998</c:v>
                </c:pt>
                <c:pt idx="46710">
                  <c:v>588.98099999999999</c:v>
                </c:pt>
                <c:pt idx="46711">
                  <c:v>584.99599999999998</c:v>
                </c:pt>
                <c:pt idx="46712">
                  <c:v>580.89400000000001</c:v>
                </c:pt>
                <c:pt idx="46713">
                  <c:v>576.67600000000004</c:v>
                </c:pt>
                <c:pt idx="46714">
                  <c:v>572.34199999999998</c:v>
                </c:pt>
                <c:pt idx="46715">
                  <c:v>567.89400000000001</c:v>
                </c:pt>
                <c:pt idx="46716">
                  <c:v>563.33199999999999</c:v>
                </c:pt>
                <c:pt idx="46717">
                  <c:v>558.65800000000002</c:v>
                </c:pt>
                <c:pt idx="46718">
                  <c:v>553.87199999999996</c:v>
                </c:pt>
                <c:pt idx="46719">
                  <c:v>548.97500000000002</c:v>
                </c:pt>
                <c:pt idx="46720">
                  <c:v>543.96900000000005</c:v>
                </c:pt>
                <c:pt idx="46721">
                  <c:v>538.85400000000004</c:v>
                </c:pt>
                <c:pt idx="46722">
                  <c:v>533.63199999999995</c:v>
                </c:pt>
                <c:pt idx="46723">
                  <c:v>528.30399999999997</c:v>
                </c:pt>
                <c:pt idx="46724">
                  <c:v>522.87</c:v>
                </c:pt>
                <c:pt idx="46725">
                  <c:v>517.33199999999999</c:v>
                </c:pt>
                <c:pt idx="46726">
                  <c:v>511.69099999999997</c:v>
                </c:pt>
                <c:pt idx="46727">
                  <c:v>505.94799999999998</c:v>
                </c:pt>
                <c:pt idx="46728">
                  <c:v>500.10500000000002</c:v>
                </c:pt>
                <c:pt idx="46729">
                  <c:v>494.16300000000001</c:v>
                </c:pt>
                <c:pt idx="46730">
                  <c:v>488.12200000000001</c:v>
                </c:pt>
                <c:pt idx="46731">
                  <c:v>481.98399999999998</c:v>
                </c:pt>
                <c:pt idx="46732">
                  <c:v>475.75099999999998</c:v>
                </c:pt>
                <c:pt idx="46733">
                  <c:v>469.42399999999998</c:v>
                </c:pt>
                <c:pt idx="46734">
                  <c:v>463.00299999999999</c:v>
                </c:pt>
                <c:pt idx="46735">
                  <c:v>456.49099999999999</c:v>
                </c:pt>
                <c:pt idx="46736">
                  <c:v>449.88900000000001</c:v>
                </c:pt>
                <c:pt idx="46737">
                  <c:v>443.19799999999998</c:v>
                </c:pt>
                <c:pt idx="46738">
                  <c:v>436.41899999999998</c:v>
                </c:pt>
                <c:pt idx="46739">
                  <c:v>429.55399999999997</c:v>
                </c:pt>
                <c:pt idx="46740">
                  <c:v>422.60399999999998</c:v>
                </c:pt>
                <c:pt idx="46741">
                  <c:v>415.57100000000003</c:v>
                </c:pt>
                <c:pt idx="46742">
                  <c:v>408.45699999999999</c:v>
                </c:pt>
                <c:pt idx="46743">
                  <c:v>401.262</c:v>
                </c:pt>
                <c:pt idx="46744">
                  <c:v>393.988</c:v>
                </c:pt>
                <c:pt idx="46745">
                  <c:v>386.63600000000002</c:v>
                </c:pt>
                <c:pt idx="46746">
                  <c:v>379.209</c:v>
                </c:pt>
                <c:pt idx="46747">
                  <c:v>371.70800000000003</c:v>
                </c:pt>
                <c:pt idx="46748">
                  <c:v>364.13400000000001</c:v>
                </c:pt>
                <c:pt idx="46749">
                  <c:v>356.488</c:v>
                </c:pt>
                <c:pt idx="46750">
                  <c:v>348.77300000000002</c:v>
                </c:pt>
                <c:pt idx="46751">
                  <c:v>340.99</c:v>
                </c:pt>
                <c:pt idx="46752">
                  <c:v>333.14100000000002</c:v>
                </c:pt>
                <c:pt idx="46753">
                  <c:v>325.226</c:v>
                </c:pt>
                <c:pt idx="46754">
                  <c:v>317.24900000000002</c:v>
                </c:pt>
                <c:pt idx="46755">
                  <c:v>309.20999999999998</c:v>
                </c:pt>
                <c:pt idx="46756">
                  <c:v>301.11099999999999</c:v>
                </c:pt>
                <c:pt idx="46757">
                  <c:v>292.95299999999997</c:v>
                </c:pt>
                <c:pt idx="46758">
                  <c:v>284.74</c:v>
                </c:pt>
                <c:pt idx="46759">
                  <c:v>276.471</c:v>
                </c:pt>
                <c:pt idx="46760">
                  <c:v>268.149</c:v>
                </c:pt>
                <c:pt idx="46761">
                  <c:v>259.77600000000001</c:v>
                </c:pt>
                <c:pt idx="46762">
                  <c:v>251.352</c:v>
                </c:pt>
                <c:pt idx="46763">
                  <c:v>242.881</c:v>
                </c:pt>
                <c:pt idx="46764">
                  <c:v>234.364</c:v>
                </c:pt>
                <c:pt idx="46765">
                  <c:v>225.80099999999999</c:v>
                </c:pt>
                <c:pt idx="46766">
                  <c:v>217.197</c:v>
                </c:pt>
                <c:pt idx="46767">
                  <c:v>208.55</c:v>
                </c:pt>
                <c:pt idx="46768">
                  <c:v>199.86500000000001</c:v>
                </c:pt>
                <c:pt idx="46769">
                  <c:v>191.142</c:v>
                </c:pt>
                <c:pt idx="46770">
                  <c:v>182.38399999999999</c:v>
                </c:pt>
                <c:pt idx="46771">
                  <c:v>173.59100000000001</c:v>
                </c:pt>
                <c:pt idx="46772">
                  <c:v>164.76599999999999</c:v>
                </c:pt>
                <c:pt idx="46773">
                  <c:v>155.911</c:v>
                </c:pt>
                <c:pt idx="46774">
                  <c:v>147.02799999999999</c:v>
                </c:pt>
                <c:pt idx="46775">
                  <c:v>138.11699999999999</c:v>
                </c:pt>
                <c:pt idx="46776">
                  <c:v>129.18199999999999</c:v>
                </c:pt>
                <c:pt idx="46777">
                  <c:v>120.224</c:v>
                </c:pt>
                <c:pt idx="46778">
                  <c:v>111.244</c:v>
                </c:pt>
                <c:pt idx="46779">
                  <c:v>102.245</c:v>
                </c:pt>
                <c:pt idx="46780">
                  <c:v>93.227900000000005</c:v>
                </c:pt>
                <c:pt idx="46781">
                  <c:v>84.195300000000003</c:v>
                </c:pt>
                <c:pt idx="46782">
                  <c:v>75.148700000000005</c:v>
                </c:pt>
                <c:pt idx="46783">
                  <c:v>66.09</c:v>
                </c:pt>
                <c:pt idx="46784">
                  <c:v>57.021000000000001</c:v>
                </c:pt>
                <c:pt idx="46785">
                  <c:v>47.943600000000004</c:v>
                </c:pt>
                <c:pt idx="46786">
                  <c:v>38.8596</c:v>
                </c:pt>
                <c:pt idx="46787">
                  <c:v>29.770800000000001</c:v>
                </c:pt>
                <c:pt idx="46788">
                  <c:v>20.679099999999998</c:v>
                </c:pt>
                <c:pt idx="46789">
                  <c:v>11.586399999999999</c:v>
                </c:pt>
                <c:pt idx="46790">
                  <c:v>2.49438</c:v>
                </c:pt>
                <c:pt idx="46791">
                  <c:v>-6.5949799999999996</c:v>
                </c:pt>
                <c:pt idx="46792">
                  <c:v>-15.6799</c:v>
                </c:pt>
                <c:pt idx="46793">
                  <c:v>-24.758500000000002</c:v>
                </c:pt>
                <c:pt idx="46794">
                  <c:v>-33.828899999999997</c:v>
                </c:pt>
                <c:pt idx="46795">
                  <c:v>-42.889400000000002</c:v>
                </c:pt>
                <c:pt idx="46796">
                  <c:v>-51.938099999999999</c:v>
                </c:pt>
                <c:pt idx="46797">
                  <c:v>-60.973199999999999</c:v>
                </c:pt>
                <c:pt idx="46798">
                  <c:v>-69.992800000000003</c:v>
                </c:pt>
                <c:pt idx="46799">
                  <c:v>-78.995099999999994</c:v>
                </c:pt>
                <c:pt idx="46800">
                  <c:v>-87.978200000000001</c:v>
                </c:pt>
                <c:pt idx="46801">
                  <c:v>-96.9405</c:v>
                </c:pt>
                <c:pt idx="46802">
                  <c:v>-105.88</c:v>
                </c:pt>
                <c:pt idx="46803">
                  <c:v>-114.795</c:v>
                </c:pt>
                <c:pt idx="46804">
                  <c:v>-123.684</c:v>
                </c:pt>
                <c:pt idx="46805">
                  <c:v>-132.54400000000001</c:v>
                </c:pt>
                <c:pt idx="46806">
                  <c:v>-141.375</c:v>
                </c:pt>
                <c:pt idx="46807">
                  <c:v>-150.17400000000001</c:v>
                </c:pt>
                <c:pt idx="46808">
                  <c:v>-158.93899999999999</c:v>
                </c:pt>
                <c:pt idx="46809">
                  <c:v>-167.67</c:v>
                </c:pt>
                <c:pt idx="46810">
                  <c:v>-176.363</c:v>
                </c:pt>
                <c:pt idx="46811">
                  <c:v>-185.018</c:v>
                </c:pt>
                <c:pt idx="46812">
                  <c:v>-193.63200000000001</c:v>
                </c:pt>
                <c:pt idx="46813">
                  <c:v>-202.20400000000001</c:v>
                </c:pt>
                <c:pt idx="46814">
                  <c:v>-210.73099999999999</c:v>
                </c:pt>
                <c:pt idx="46815">
                  <c:v>-219.214</c:v>
                </c:pt>
                <c:pt idx="46816">
                  <c:v>-227.649</c:v>
                </c:pt>
                <c:pt idx="46817">
                  <c:v>-236.035</c:v>
                </c:pt>
                <c:pt idx="46818">
                  <c:v>-244.37</c:v>
                </c:pt>
                <c:pt idx="46819">
                  <c:v>-252.65299999999999</c:v>
                </c:pt>
                <c:pt idx="46820">
                  <c:v>-260.88099999999997</c:v>
                </c:pt>
                <c:pt idx="46821">
                  <c:v>-269.05399999999997</c:v>
                </c:pt>
                <c:pt idx="46822">
                  <c:v>-277.17</c:v>
                </c:pt>
                <c:pt idx="46823">
                  <c:v>-285.22699999999998</c:v>
                </c:pt>
                <c:pt idx="46824">
                  <c:v>-293.22300000000001</c:v>
                </c:pt>
                <c:pt idx="46825">
                  <c:v>-301.15699999999998</c:v>
                </c:pt>
                <c:pt idx="46826">
                  <c:v>-309.02699999999999</c:v>
                </c:pt>
                <c:pt idx="46827">
                  <c:v>-316.83199999999999</c:v>
                </c:pt>
                <c:pt idx="46828">
                  <c:v>-324.57</c:v>
                </c:pt>
                <c:pt idx="46829">
                  <c:v>-332.23899999999998</c:v>
                </c:pt>
                <c:pt idx="46830">
                  <c:v>-339.839</c:v>
                </c:pt>
                <c:pt idx="46831">
                  <c:v>-347.36700000000002</c:v>
                </c:pt>
                <c:pt idx="46832">
                  <c:v>-354.822</c:v>
                </c:pt>
                <c:pt idx="46833">
                  <c:v>-362.202</c:v>
                </c:pt>
                <c:pt idx="46834">
                  <c:v>-369.50700000000001</c:v>
                </c:pt>
                <c:pt idx="46835">
                  <c:v>-376.73399999999998</c:v>
                </c:pt>
                <c:pt idx="46836">
                  <c:v>-383.88299999999998</c:v>
                </c:pt>
                <c:pt idx="46837">
                  <c:v>-390.95100000000002</c:v>
                </c:pt>
                <c:pt idx="46838">
                  <c:v>-397.93700000000001</c:v>
                </c:pt>
                <c:pt idx="46839">
                  <c:v>-404.84100000000001</c:v>
                </c:pt>
                <c:pt idx="46840">
                  <c:v>-411.65899999999999</c:v>
                </c:pt>
                <c:pt idx="46841">
                  <c:v>-418.39299999999997</c:v>
                </c:pt>
                <c:pt idx="46842">
                  <c:v>-425.03899999999999</c:v>
                </c:pt>
                <c:pt idx="46843">
                  <c:v>-431.596</c:v>
                </c:pt>
                <c:pt idx="46844">
                  <c:v>-438.06400000000002</c:v>
                </c:pt>
                <c:pt idx="46845">
                  <c:v>-444.44099999999997</c:v>
                </c:pt>
                <c:pt idx="46846">
                  <c:v>-450.726</c:v>
                </c:pt>
                <c:pt idx="46847">
                  <c:v>-456.91699999999997</c:v>
                </c:pt>
                <c:pt idx="46848">
                  <c:v>-463.01299999999998</c:v>
                </c:pt>
                <c:pt idx="46849">
                  <c:v>-469.01299999999998</c:v>
                </c:pt>
                <c:pt idx="46850">
                  <c:v>-474.91699999999997</c:v>
                </c:pt>
                <c:pt idx="46851">
                  <c:v>-480.72199999999998</c:v>
                </c:pt>
                <c:pt idx="46852">
                  <c:v>-486.42700000000002</c:v>
                </c:pt>
                <c:pt idx="46853">
                  <c:v>-492.03199999999998</c:v>
                </c:pt>
                <c:pt idx="46854">
                  <c:v>-497.536</c:v>
                </c:pt>
                <c:pt idx="46855">
                  <c:v>-502.93599999999998</c:v>
                </c:pt>
                <c:pt idx="46856">
                  <c:v>-508.233</c:v>
                </c:pt>
                <c:pt idx="46857">
                  <c:v>-513.42499999999995</c:v>
                </c:pt>
                <c:pt idx="46858">
                  <c:v>-518.51099999999997</c:v>
                </c:pt>
                <c:pt idx="46859">
                  <c:v>-523.49</c:v>
                </c:pt>
                <c:pt idx="46860">
                  <c:v>-528.36199999999997</c:v>
                </c:pt>
                <c:pt idx="46861">
                  <c:v>-533.12400000000002</c:v>
                </c:pt>
                <c:pt idx="46862">
                  <c:v>-537.77700000000004</c:v>
                </c:pt>
                <c:pt idx="46863">
                  <c:v>-542.32000000000005</c:v>
                </c:pt>
                <c:pt idx="46864">
                  <c:v>-546.75099999999998</c:v>
                </c:pt>
                <c:pt idx="46865">
                  <c:v>-551.06899999999996</c:v>
                </c:pt>
                <c:pt idx="46866">
                  <c:v>-555.27499999999998</c:v>
                </c:pt>
                <c:pt idx="46867">
                  <c:v>-559.36599999999999</c:v>
                </c:pt>
                <c:pt idx="46868">
                  <c:v>-563.34299999999996</c:v>
                </c:pt>
                <c:pt idx="46869">
                  <c:v>-567.20399999999995</c:v>
                </c:pt>
                <c:pt idx="46870">
                  <c:v>-570.94899999999996</c:v>
                </c:pt>
                <c:pt idx="46871">
                  <c:v>-574.57600000000002</c:v>
                </c:pt>
                <c:pt idx="46872">
                  <c:v>-578.08600000000001</c:v>
                </c:pt>
                <c:pt idx="46873">
                  <c:v>-581.47799999999995</c:v>
                </c:pt>
                <c:pt idx="46874">
                  <c:v>-584.75099999999998</c:v>
                </c:pt>
                <c:pt idx="46875">
                  <c:v>-587.904</c:v>
                </c:pt>
                <c:pt idx="46876">
                  <c:v>-590.93600000000004</c:v>
                </c:pt>
                <c:pt idx="46877">
                  <c:v>-593.84799999999996</c:v>
                </c:pt>
                <c:pt idx="46878">
                  <c:v>-596.63900000000001</c:v>
                </c:pt>
                <c:pt idx="46879">
                  <c:v>-599.30799999999999</c:v>
                </c:pt>
                <c:pt idx="46880">
                  <c:v>-601.85400000000004</c:v>
                </c:pt>
                <c:pt idx="46881">
                  <c:v>-604.27700000000004</c:v>
                </c:pt>
                <c:pt idx="46882">
                  <c:v>-606.577</c:v>
                </c:pt>
                <c:pt idx="46883">
                  <c:v>-608.75400000000002</c:v>
                </c:pt>
                <c:pt idx="46884">
                  <c:v>-610.80600000000004</c:v>
                </c:pt>
                <c:pt idx="46885">
                  <c:v>-612.73400000000004</c:v>
                </c:pt>
                <c:pt idx="46886">
                  <c:v>-614.53700000000003</c:v>
                </c:pt>
                <c:pt idx="46887">
                  <c:v>-616.21400000000006</c:v>
                </c:pt>
                <c:pt idx="46888">
                  <c:v>-617.76700000000005</c:v>
                </c:pt>
                <c:pt idx="46889">
                  <c:v>-619.19299999999998</c:v>
                </c:pt>
                <c:pt idx="46890">
                  <c:v>-620.49400000000003</c:v>
                </c:pt>
                <c:pt idx="46891">
                  <c:v>-621.66800000000001</c:v>
                </c:pt>
                <c:pt idx="46892">
                  <c:v>-622.71600000000001</c:v>
                </c:pt>
                <c:pt idx="46893">
                  <c:v>-623.63699999999994</c:v>
                </c:pt>
                <c:pt idx="46894">
                  <c:v>-624.43200000000002</c:v>
                </c:pt>
                <c:pt idx="46895">
                  <c:v>-625.09900000000005</c:v>
                </c:pt>
                <c:pt idx="46896">
                  <c:v>-625.64</c:v>
                </c:pt>
                <c:pt idx="46897">
                  <c:v>-626.05399999999997</c:v>
                </c:pt>
                <c:pt idx="46898">
                  <c:v>-626.34100000000001</c:v>
                </c:pt>
                <c:pt idx="46899">
                  <c:v>-626.5</c:v>
                </c:pt>
                <c:pt idx="46900">
                  <c:v>-626.53300000000002</c:v>
                </c:pt>
                <c:pt idx="46901">
                  <c:v>-626.43899999999996</c:v>
                </c:pt>
                <c:pt idx="46902">
                  <c:v>-626.21699999999998</c:v>
                </c:pt>
                <c:pt idx="46903">
                  <c:v>-625.86900000000003</c:v>
                </c:pt>
                <c:pt idx="46904">
                  <c:v>-625.39400000000001</c:v>
                </c:pt>
                <c:pt idx="46905">
                  <c:v>-624.79300000000001</c:v>
                </c:pt>
                <c:pt idx="46906">
                  <c:v>-624.06500000000005</c:v>
                </c:pt>
                <c:pt idx="46907">
                  <c:v>-623.21100000000001</c:v>
                </c:pt>
                <c:pt idx="46908">
                  <c:v>-622.23099999999999</c:v>
                </c:pt>
                <c:pt idx="46909">
                  <c:v>-621.125</c:v>
                </c:pt>
                <c:pt idx="46910">
                  <c:v>-619.89300000000003</c:v>
                </c:pt>
                <c:pt idx="46911">
                  <c:v>-618.53700000000003</c:v>
                </c:pt>
                <c:pt idx="46912">
                  <c:v>-617.05499999999995</c:v>
                </c:pt>
                <c:pt idx="46913">
                  <c:v>-615.44899999999996</c:v>
                </c:pt>
                <c:pt idx="46914">
                  <c:v>-613.71900000000005</c:v>
                </c:pt>
                <c:pt idx="46915">
                  <c:v>-611.86500000000001</c:v>
                </c:pt>
                <c:pt idx="46916">
                  <c:v>-609.88699999999994</c:v>
                </c:pt>
                <c:pt idx="46917">
                  <c:v>-607.78700000000003</c:v>
                </c:pt>
                <c:pt idx="46918">
                  <c:v>-605.56399999999996</c:v>
                </c:pt>
                <c:pt idx="46919">
                  <c:v>-603.21900000000005</c:v>
                </c:pt>
                <c:pt idx="46920">
                  <c:v>-600.75199999999995</c:v>
                </c:pt>
                <c:pt idx="46921">
                  <c:v>-598.16499999999996</c:v>
                </c:pt>
                <c:pt idx="46922">
                  <c:v>-595.45699999999999</c:v>
                </c:pt>
                <c:pt idx="46923">
                  <c:v>-592.63</c:v>
                </c:pt>
                <c:pt idx="46924">
                  <c:v>-589.68399999999997</c:v>
                </c:pt>
                <c:pt idx="46925">
                  <c:v>-586.61800000000005</c:v>
                </c:pt>
                <c:pt idx="46926">
                  <c:v>-583.43600000000004</c:v>
                </c:pt>
                <c:pt idx="46927">
                  <c:v>-580.13599999999997</c:v>
                </c:pt>
                <c:pt idx="46928">
                  <c:v>-576.71900000000005</c:v>
                </c:pt>
                <c:pt idx="46929">
                  <c:v>-573.18700000000001</c:v>
                </c:pt>
                <c:pt idx="46930">
                  <c:v>-569.54</c:v>
                </c:pt>
                <c:pt idx="46931">
                  <c:v>-565.77800000000002</c:v>
                </c:pt>
                <c:pt idx="46932">
                  <c:v>-561.90300000000002</c:v>
                </c:pt>
                <c:pt idx="46933">
                  <c:v>-557.91600000000005</c:v>
                </c:pt>
                <c:pt idx="46934">
                  <c:v>-553.81700000000001</c:v>
                </c:pt>
                <c:pt idx="46935">
                  <c:v>-549.60699999999997</c:v>
                </c:pt>
                <c:pt idx="46936">
                  <c:v>-545.28700000000003</c:v>
                </c:pt>
                <c:pt idx="46937">
                  <c:v>-540.85799999999995</c:v>
                </c:pt>
                <c:pt idx="46938">
                  <c:v>-536.32100000000003</c:v>
                </c:pt>
                <c:pt idx="46939">
                  <c:v>-531.67700000000002</c:v>
                </c:pt>
                <c:pt idx="46940">
                  <c:v>-526.92700000000002</c:v>
                </c:pt>
                <c:pt idx="46941">
                  <c:v>-522.072</c:v>
                </c:pt>
                <c:pt idx="46942">
                  <c:v>-517.11199999999997</c:v>
                </c:pt>
                <c:pt idx="46943">
                  <c:v>-512.04899999999998</c:v>
                </c:pt>
                <c:pt idx="46944">
                  <c:v>-506.88400000000001</c:v>
                </c:pt>
                <c:pt idx="46945">
                  <c:v>-501.61900000000003</c:v>
                </c:pt>
                <c:pt idx="46946">
                  <c:v>-496.25299999999999</c:v>
                </c:pt>
                <c:pt idx="46947">
                  <c:v>-490.78899999999999</c:v>
                </c:pt>
                <c:pt idx="46948">
                  <c:v>-485.22699999999998</c:v>
                </c:pt>
                <c:pt idx="46949">
                  <c:v>-479.56799999999998</c:v>
                </c:pt>
                <c:pt idx="46950">
                  <c:v>-473.815</c:v>
                </c:pt>
                <c:pt idx="46951">
                  <c:v>-467.96699999999998</c:v>
                </c:pt>
                <c:pt idx="46952">
                  <c:v>-462.02699999999999</c:v>
                </c:pt>
                <c:pt idx="46953">
                  <c:v>-455.99400000000003</c:v>
                </c:pt>
                <c:pt idx="46954">
                  <c:v>-449.87200000000001</c:v>
                </c:pt>
                <c:pt idx="46955">
                  <c:v>-443.66</c:v>
                </c:pt>
                <c:pt idx="46956">
                  <c:v>-437.36099999999999</c:v>
                </c:pt>
                <c:pt idx="46957">
                  <c:v>-430.97500000000002</c:v>
                </c:pt>
                <c:pt idx="46958">
                  <c:v>-424.50400000000002</c:v>
                </c:pt>
                <c:pt idx="46959">
                  <c:v>-417.94900000000001</c:v>
                </c:pt>
                <c:pt idx="46960">
                  <c:v>-411.31200000000001</c:v>
                </c:pt>
                <c:pt idx="46961">
                  <c:v>-404.59300000000002</c:v>
                </c:pt>
                <c:pt idx="46962">
                  <c:v>-397.79500000000002</c:v>
                </c:pt>
                <c:pt idx="46963">
                  <c:v>-390.91899999999998</c:v>
                </c:pt>
                <c:pt idx="46964">
                  <c:v>-383.96600000000001</c:v>
                </c:pt>
                <c:pt idx="46965">
                  <c:v>-376.93700000000001</c:v>
                </c:pt>
                <c:pt idx="46966">
                  <c:v>-369.834</c:v>
                </c:pt>
                <c:pt idx="46967">
                  <c:v>-362.65899999999999</c:v>
                </c:pt>
                <c:pt idx="46968">
                  <c:v>-355.41300000000001</c:v>
                </c:pt>
                <c:pt idx="46969">
                  <c:v>-348.09699999999998</c:v>
                </c:pt>
                <c:pt idx="46970">
                  <c:v>-340.71300000000002</c:v>
                </c:pt>
                <c:pt idx="46971">
                  <c:v>-333.26299999999998</c:v>
                </c:pt>
                <c:pt idx="46972">
                  <c:v>-325.74799999999999</c:v>
                </c:pt>
                <c:pt idx="46973">
                  <c:v>-318.16899999999998</c:v>
                </c:pt>
                <c:pt idx="46974">
                  <c:v>-310.52800000000002</c:v>
                </c:pt>
                <c:pt idx="46975">
                  <c:v>-302.827</c:v>
                </c:pt>
                <c:pt idx="46976">
                  <c:v>-295.06799999999998</c:v>
                </c:pt>
                <c:pt idx="46977">
                  <c:v>-287.25099999999998</c:v>
                </c:pt>
                <c:pt idx="46978">
                  <c:v>-279.37799999999999</c:v>
                </c:pt>
                <c:pt idx="46979">
                  <c:v>-271.452</c:v>
                </c:pt>
                <c:pt idx="46980">
                  <c:v>-263.47300000000001</c:v>
                </c:pt>
                <c:pt idx="46981">
                  <c:v>-255.44399999999999</c:v>
                </c:pt>
                <c:pt idx="46982">
                  <c:v>-247.36600000000001</c:v>
                </c:pt>
                <c:pt idx="46983">
                  <c:v>-239.24</c:v>
                </c:pt>
                <c:pt idx="46984">
                  <c:v>-231.06899999999999</c:v>
                </c:pt>
                <c:pt idx="46985">
                  <c:v>-222.85400000000001</c:v>
                </c:pt>
                <c:pt idx="46986">
                  <c:v>-214.596</c:v>
                </c:pt>
                <c:pt idx="46987">
                  <c:v>-206.297</c:v>
                </c:pt>
                <c:pt idx="46988">
                  <c:v>-197.96</c:v>
                </c:pt>
                <c:pt idx="46989">
                  <c:v>-189.58500000000001</c:v>
                </c:pt>
                <c:pt idx="46990">
                  <c:v>-181.17500000000001</c:v>
                </c:pt>
                <c:pt idx="46991">
                  <c:v>-172.73099999999999</c:v>
                </c:pt>
                <c:pt idx="46992">
                  <c:v>-164.255</c:v>
                </c:pt>
                <c:pt idx="46993">
                  <c:v>-155.749</c:v>
                </c:pt>
                <c:pt idx="46994">
                  <c:v>-147.214</c:v>
                </c:pt>
                <c:pt idx="46995">
                  <c:v>-138.65199999999999</c:v>
                </c:pt>
                <c:pt idx="46996">
                  <c:v>-130.06399999999999</c:v>
                </c:pt>
                <c:pt idx="46997">
                  <c:v>-121.45399999999999</c:v>
                </c:pt>
                <c:pt idx="46998">
                  <c:v>-112.822</c:v>
                </c:pt>
                <c:pt idx="46999">
                  <c:v>-104.169</c:v>
                </c:pt>
                <c:pt idx="47000">
                  <c:v>-95.499099999999999</c:v>
                </c:pt>
                <c:pt idx="47001">
                  <c:v>-86.8125</c:v>
                </c:pt>
                <c:pt idx="47002">
                  <c:v>-78.111199999999997</c:v>
                </c:pt>
                <c:pt idx="47003">
                  <c:v>-69.397099999999995</c:v>
                </c:pt>
                <c:pt idx="47004">
                  <c:v>-60.671900000000001</c:v>
                </c:pt>
                <c:pt idx="47005">
                  <c:v>-51.937399999999997</c:v>
                </c:pt>
                <c:pt idx="47006">
                  <c:v>-43.195300000000003</c:v>
                </c:pt>
                <c:pt idx="47007">
                  <c:v>-34.447600000000001</c:v>
                </c:pt>
                <c:pt idx="47008">
                  <c:v>-25.695799999999998</c:v>
                </c:pt>
                <c:pt idx="47009">
                  <c:v>-16.941800000000001</c:v>
                </c:pt>
                <c:pt idx="47010">
                  <c:v>-8.1874500000000001</c:v>
                </c:pt>
                <c:pt idx="47011">
                  <c:v>0.565585</c:v>
                </c:pt>
                <c:pt idx="47012">
                  <c:v>9.3155000000000001</c:v>
                </c:pt>
                <c:pt idx="47013">
                  <c:v>18.060500000000001</c:v>
                </c:pt>
                <c:pt idx="47014">
                  <c:v>26.7989</c:v>
                </c:pt>
                <c:pt idx="47015">
                  <c:v>35.528799999999997</c:v>
                </c:pt>
                <c:pt idx="47016">
                  <c:v>44.2485</c:v>
                </c:pt>
                <c:pt idx="47017">
                  <c:v>52.956200000000003</c:v>
                </c:pt>
                <c:pt idx="47018">
                  <c:v>61.650300000000001</c:v>
                </c:pt>
                <c:pt idx="47019">
                  <c:v>70.328800000000001</c:v>
                </c:pt>
                <c:pt idx="47020">
                  <c:v>78.990099999999998</c:v>
                </c:pt>
                <c:pt idx="47021">
                  <c:v>87.632400000000004</c:v>
                </c:pt>
                <c:pt idx="47022">
                  <c:v>96.254000000000005</c:v>
                </c:pt>
                <c:pt idx="47023">
                  <c:v>104.85299999999999</c:v>
                </c:pt>
                <c:pt idx="47024">
                  <c:v>113.428</c:v>
                </c:pt>
                <c:pt idx="47025">
                  <c:v>121.977</c:v>
                </c:pt>
                <c:pt idx="47026">
                  <c:v>130.49799999999999</c:v>
                </c:pt>
                <c:pt idx="47027">
                  <c:v>138.99</c:v>
                </c:pt>
                <c:pt idx="47028">
                  <c:v>147.45099999999999</c:v>
                </c:pt>
                <c:pt idx="47029">
                  <c:v>155.87899999999999</c:v>
                </c:pt>
                <c:pt idx="47030">
                  <c:v>164.273</c:v>
                </c:pt>
                <c:pt idx="47031">
                  <c:v>172.63</c:v>
                </c:pt>
                <c:pt idx="47032">
                  <c:v>180.95</c:v>
                </c:pt>
                <c:pt idx="47033">
                  <c:v>189.23</c:v>
                </c:pt>
                <c:pt idx="47034">
                  <c:v>197.46799999999999</c:v>
                </c:pt>
                <c:pt idx="47035">
                  <c:v>205.66399999999999</c:v>
                </c:pt>
                <c:pt idx="47036">
                  <c:v>213.816</c:v>
                </c:pt>
                <c:pt idx="47037">
                  <c:v>221.92099999999999</c:v>
                </c:pt>
                <c:pt idx="47038">
                  <c:v>229.97800000000001</c:v>
                </c:pt>
                <c:pt idx="47039">
                  <c:v>237.98699999999999</c:v>
                </c:pt>
                <c:pt idx="47040">
                  <c:v>245.94399999999999</c:v>
                </c:pt>
                <c:pt idx="47041">
                  <c:v>253.84800000000001</c:v>
                </c:pt>
                <c:pt idx="47042">
                  <c:v>261.69900000000001</c:v>
                </c:pt>
                <c:pt idx="47043">
                  <c:v>269.49299999999999</c:v>
                </c:pt>
                <c:pt idx="47044">
                  <c:v>277.23099999999999</c:v>
                </c:pt>
                <c:pt idx="47045">
                  <c:v>284.90899999999999</c:v>
                </c:pt>
                <c:pt idx="47046">
                  <c:v>292.52699999999999</c:v>
                </c:pt>
                <c:pt idx="47047">
                  <c:v>300.08300000000003</c:v>
                </c:pt>
                <c:pt idx="47048">
                  <c:v>307.57600000000002</c:v>
                </c:pt>
                <c:pt idx="47049">
                  <c:v>315.00400000000002</c:v>
                </c:pt>
                <c:pt idx="47050">
                  <c:v>322.36599999999999</c:v>
                </c:pt>
                <c:pt idx="47051">
                  <c:v>329.65899999999999</c:v>
                </c:pt>
                <c:pt idx="47052">
                  <c:v>336.88299999999998</c:v>
                </c:pt>
                <c:pt idx="47053">
                  <c:v>344.03699999999998</c:v>
                </c:pt>
                <c:pt idx="47054">
                  <c:v>351.11799999999999</c:v>
                </c:pt>
                <c:pt idx="47055">
                  <c:v>358.12599999999998</c:v>
                </c:pt>
                <c:pt idx="47056">
                  <c:v>365.05900000000003</c:v>
                </c:pt>
                <c:pt idx="47057">
                  <c:v>371.91500000000002</c:v>
                </c:pt>
                <c:pt idx="47058">
                  <c:v>378.69400000000002</c:v>
                </c:pt>
                <c:pt idx="47059">
                  <c:v>385.39299999999997</c:v>
                </c:pt>
                <c:pt idx="47060">
                  <c:v>392.012</c:v>
                </c:pt>
                <c:pt idx="47061">
                  <c:v>398.55</c:v>
                </c:pt>
                <c:pt idx="47062">
                  <c:v>405.00400000000002</c:v>
                </c:pt>
                <c:pt idx="47063">
                  <c:v>411.37400000000002</c:v>
                </c:pt>
                <c:pt idx="47064">
                  <c:v>417.65800000000002</c:v>
                </c:pt>
                <c:pt idx="47065">
                  <c:v>423.85599999999999</c:v>
                </c:pt>
                <c:pt idx="47066">
                  <c:v>429.96600000000001</c:v>
                </c:pt>
                <c:pt idx="47067">
                  <c:v>435.98599999999999</c:v>
                </c:pt>
                <c:pt idx="47068">
                  <c:v>441.916</c:v>
                </c:pt>
                <c:pt idx="47069">
                  <c:v>447.75400000000002</c:v>
                </c:pt>
                <c:pt idx="47070">
                  <c:v>453.5</c:v>
                </c:pt>
                <c:pt idx="47071">
                  <c:v>459.15199999999999</c:v>
                </c:pt>
                <c:pt idx="47072">
                  <c:v>464.70800000000003</c:v>
                </c:pt>
                <c:pt idx="47073">
                  <c:v>470.16899999999998</c:v>
                </c:pt>
                <c:pt idx="47074">
                  <c:v>475.53199999999998</c:v>
                </c:pt>
                <c:pt idx="47075">
                  <c:v>480.79700000000003</c:v>
                </c:pt>
                <c:pt idx="47076">
                  <c:v>485.96300000000002</c:v>
                </c:pt>
                <c:pt idx="47077">
                  <c:v>491.029</c:v>
                </c:pt>
                <c:pt idx="47078">
                  <c:v>495.99299999999999</c:v>
                </c:pt>
                <c:pt idx="47079">
                  <c:v>500.85500000000002</c:v>
                </c:pt>
                <c:pt idx="47080">
                  <c:v>505.61399999999998</c:v>
                </c:pt>
                <c:pt idx="47081">
                  <c:v>510.26900000000001</c:v>
                </c:pt>
                <c:pt idx="47082">
                  <c:v>514.81899999999996</c:v>
                </c:pt>
                <c:pt idx="47083">
                  <c:v>519.26300000000003</c:v>
                </c:pt>
                <c:pt idx="47084">
                  <c:v>523.6</c:v>
                </c:pt>
                <c:pt idx="47085">
                  <c:v>527.82899999999995</c:v>
                </c:pt>
                <c:pt idx="47086">
                  <c:v>531.95000000000005</c:v>
                </c:pt>
                <c:pt idx="47087">
                  <c:v>535.96199999999999</c:v>
                </c:pt>
                <c:pt idx="47088">
                  <c:v>539.86400000000003</c:v>
                </c:pt>
                <c:pt idx="47089">
                  <c:v>543.65499999999997</c:v>
                </c:pt>
                <c:pt idx="47090">
                  <c:v>547.33399999999995</c:v>
                </c:pt>
                <c:pt idx="47091">
                  <c:v>550.90200000000004</c:v>
                </c:pt>
                <c:pt idx="47092">
                  <c:v>554.35599999999999</c:v>
                </c:pt>
                <c:pt idx="47093">
                  <c:v>557.697</c:v>
                </c:pt>
                <c:pt idx="47094">
                  <c:v>560.92399999999998</c:v>
                </c:pt>
                <c:pt idx="47095">
                  <c:v>564.03599999999994</c:v>
                </c:pt>
                <c:pt idx="47096">
                  <c:v>567.03200000000004</c:v>
                </c:pt>
                <c:pt idx="47097">
                  <c:v>569.91300000000001</c:v>
                </c:pt>
                <c:pt idx="47098">
                  <c:v>572.67700000000002</c:v>
                </c:pt>
                <c:pt idx="47099">
                  <c:v>575.32399999999996</c:v>
                </c:pt>
                <c:pt idx="47100">
                  <c:v>577.85299999999995</c:v>
                </c:pt>
                <c:pt idx="47101">
                  <c:v>580.26499999999999</c:v>
                </c:pt>
                <c:pt idx="47102">
                  <c:v>582.55799999999999</c:v>
                </c:pt>
                <c:pt idx="47103">
                  <c:v>584.73199999999997</c:v>
                </c:pt>
                <c:pt idx="47104">
                  <c:v>586.78700000000003</c:v>
                </c:pt>
                <c:pt idx="47105">
                  <c:v>588.72199999999998</c:v>
                </c:pt>
                <c:pt idx="47106">
                  <c:v>590.53700000000003</c:v>
                </c:pt>
                <c:pt idx="47107">
                  <c:v>592.23199999999997</c:v>
                </c:pt>
                <c:pt idx="47108">
                  <c:v>593.80700000000002</c:v>
                </c:pt>
                <c:pt idx="47109">
                  <c:v>595.26</c:v>
                </c:pt>
                <c:pt idx="47110">
                  <c:v>596.59199999999998</c:v>
                </c:pt>
                <c:pt idx="47111">
                  <c:v>597.803</c:v>
                </c:pt>
                <c:pt idx="47112">
                  <c:v>598.89300000000003</c:v>
                </c:pt>
                <c:pt idx="47113">
                  <c:v>599.86</c:v>
                </c:pt>
                <c:pt idx="47114">
                  <c:v>600.70600000000002</c:v>
                </c:pt>
                <c:pt idx="47115">
                  <c:v>601.42999999999995</c:v>
                </c:pt>
                <c:pt idx="47116">
                  <c:v>602.03099999999995</c:v>
                </c:pt>
                <c:pt idx="47117">
                  <c:v>602.51</c:v>
                </c:pt>
                <c:pt idx="47118">
                  <c:v>602.86699999999996</c:v>
                </c:pt>
                <c:pt idx="47119">
                  <c:v>603.10199999999998</c:v>
                </c:pt>
                <c:pt idx="47120">
                  <c:v>603.21400000000006</c:v>
                </c:pt>
                <c:pt idx="47121">
                  <c:v>603.20399999999995</c:v>
                </c:pt>
                <c:pt idx="47122">
                  <c:v>603.072</c:v>
                </c:pt>
                <c:pt idx="47123">
                  <c:v>602.81700000000001</c:v>
                </c:pt>
                <c:pt idx="47124">
                  <c:v>602.44100000000003</c:v>
                </c:pt>
                <c:pt idx="47125">
                  <c:v>601.94200000000001</c:v>
                </c:pt>
                <c:pt idx="47126">
                  <c:v>601.322</c:v>
                </c:pt>
                <c:pt idx="47127">
                  <c:v>600.58000000000004</c:v>
                </c:pt>
                <c:pt idx="47128">
                  <c:v>599.71600000000001</c:v>
                </c:pt>
                <c:pt idx="47129">
                  <c:v>598.73199999999997</c:v>
                </c:pt>
                <c:pt idx="47130">
                  <c:v>597.62599999999998</c:v>
                </c:pt>
                <c:pt idx="47131">
                  <c:v>596.399</c:v>
                </c:pt>
                <c:pt idx="47132">
                  <c:v>595.05200000000002</c:v>
                </c:pt>
                <c:pt idx="47133">
                  <c:v>593.58500000000004</c:v>
                </c:pt>
                <c:pt idx="47134">
                  <c:v>591.99800000000005</c:v>
                </c:pt>
                <c:pt idx="47135">
                  <c:v>590.29200000000003</c:v>
                </c:pt>
                <c:pt idx="47136">
                  <c:v>588.46600000000001</c:v>
                </c:pt>
                <c:pt idx="47137">
                  <c:v>586.52200000000005</c:v>
                </c:pt>
                <c:pt idx="47138">
                  <c:v>584.46</c:v>
                </c:pt>
                <c:pt idx="47139">
                  <c:v>582.28</c:v>
                </c:pt>
                <c:pt idx="47140">
                  <c:v>579.98199999999997</c:v>
                </c:pt>
                <c:pt idx="47141">
                  <c:v>577.56799999999998</c:v>
                </c:pt>
                <c:pt idx="47142">
                  <c:v>575.03800000000001</c:v>
                </c:pt>
                <c:pt idx="47143">
                  <c:v>572.39200000000005</c:v>
                </c:pt>
                <c:pt idx="47144">
                  <c:v>569.63099999999997</c:v>
                </c:pt>
                <c:pt idx="47145">
                  <c:v>566.755</c:v>
                </c:pt>
                <c:pt idx="47146">
                  <c:v>563.76599999999996</c:v>
                </c:pt>
                <c:pt idx="47147">
                  <c:v>560.66300000000001</c:v>
                </c:pt>
                <c:pt idx="47148">
                  <c:v>557.447</c:v>
                </c:pt>
                <c:pt idx="47149">
                  <c:v>554.12</c:v>
                </c:pt>
                <c:pt idx="47150">
                  <c:v>550.68200000000002</c:v>
                </c:pt>
                <c:pt idx="47151">
                  <c:v>547.13300000000004</c:v>
                </c:pt>
                <c:pt idx="47152">
                  <c:v>543.47400000000005</c:v>
                </c:pt>
                <c:pt idx="47153">
                  <c:v>539.70699999999999</c:v>
                </c:pt>
                <c:pt idx="47154">
                  <c:v>535.83100000000002</c:v>
                </c:pt>
                <c:pt idx="47155">
                  <c:v>531.84900000000005</c:v>
                </c:pt>
                <c:pt idx="47156">
                  <c:v>527.75900000000001</c:v>
                </c:pt>
                <c:pt idx="47157">
                  <c:v>523.56500000000005</c:v>
                </c:pt>
                <c:pt idx="47158">
                  <c:v>519.26499999999999</c:v>
                </c:pt>
                <c:pt idx="47159">
                  <c:v>514.86199999999997</c:v>
                </c:pt>
                <c:pt idx="47160">
                  <c:v>510.35599999999999</c:v>
                </c:pt>
                <c:pt idx="47161">
                  <c:v>505.74799999999999</c:v>
                </c:pt>
                <c:pt idx="47162">
                  <c:v>501.03899999999999</c:v>
                </c:pt>
                <c:pt idx="47163">
                  <c:v>496.23</c:v>
                </c:pt>
                <c:pt idx="47164">
                  <c:v>491.322</c:v>
                </c:pt>
                <c:pt idx="47165">
                  <c:v>486.31700000000001</c:v>
                </c:pt>
                <c:pt idx="47166">
                  <c:v>481.214</c:v>
                </c:pt>
                <c:pt idx="47167">
                  <c:v>476.01600000000002</c:v>
                </c:pt>
                <c:pt idx="47168">
                  <c:v>470.72300000000001</c:v>
                </c:pt>
                <c:pt idx="47169">
                  <c:v>465.33600000000001</c:v>
                </c:pt>
                <c:pt idx="47170">
                  <c:v>459.85700000000003</c:v>
                </c:pt>
                <c:pt idx="47171">
                  <c:v>454.28699999999998</c:v>
                </c:pt>
                <c:pt idx="47172">
                  <c:v>448.62599999999998</c:v>
                </c:pt>
                <c:pt idx="47173">
                  <c:v>442.87700000000001</c:v>
                </c:pt>
                <c:pt idx="47174">
                  <c:v>437.03899999999999</c:v>
                </c:pt>
                <c:pt idx="47175">
                  <c:v>431.11500000000001</c:v>
                </c:pt>
                <c:pt idx="47176">
                  <c:v>425.10599999999999</c:v>
                </c:pt>
                <c:pt idx="47177">
                  <c:v>419.01299999999998</c:v>
                </c:pt>
                <c:pt idx="47178">
                  <c:v>412.83600000000001</c:v>
                </c:pt>
                <c:pt idx="47179">
                  <c:v>406.57900000000001</c:v>
                </c:pt>
                <c:pt idx="47180">
                  <c:v>400.24099999999999</c:v>
                </c:pt>
                <c:pt idx="47181">
                  <c:v>393.82400000000001</c:v>
                </c:pt>
                <c:pt idx="47182">
                  <c:v>387.32900000000001</c:v>
                </c:pt>
                <c:pt idx="47183">
                  <c:v>380.75799999999998</c:v>
                </c:pt>
                <c:pt idx="47184">
                  <c:v>374.113</c:v>
                </c:pt>
                <c:pt idx="47185">
                  <c:v>367.39299999999997</c:v>
                </c:pt>
                <c:pt idx="47186">
                  <c:v>360.60199999999998</c:v>
                </c:pt>
                <c:pt idx="47187">
                  <c:v>353.74</c:v>
                </c:pt>
                <c:pt idx="47188">
                  <c:v>346.80799999999999</c:v>
                </c:pt>
                <c:pt idx="47189">
                  <c:v>339.80799999999999</c:v>
                </c:pt>
                <c:pt idx="47190">
                  <c:v>332.74299999999999</c:v>
                </c:pt>
                <c:pt idx="47191">
                  <c:v>325.61200000000002</c:v>
                </c:pt>
                <c:pt idx="47192">
                  <c:v>318.41699999999997</c:v>
                </c:pt>
                <c:pt idx="47193">
                  <c:v>311.16000000000003</c:v>
                </c:pt>
                <c:pt idx="47194">
                  <c:v>303.84300000000002</c:v>
                </c:pt>
                <c:pt idx="47195">
                  <c:v>296.46699999999998</c:v>
                </c:pt>
                <c:pt idx="47196">
                  <c:v>289.03300000000002</c:v>
                </c:pt>
                <c:pt idx="47197">
                  <c:v>281.54300000000001</c:v>
                </c:pt>
                <c:pt idx="47198">
                  <c:v>273.99900000000002</c:v>
                </c:pt>
                <c:pt idx="47199">
                  <c:v>266.40199999999999</c:v>
                </c:pt>
                <c:pt idx="47200">
                  <c:v>258.75299999999999</c:v>
                </c:pt>
                <c:pt idx="47201">
                  <c:v>251.05500000000001</c:v>
                </c:pt>
                <c:pt idx="47202">
                  <c:v>243.30799999999999</c:v>
                </c:pt>
                <c:pt idx="47203">
                  <c:v>235.51499999999999</c:v>
                </c:pt>
                <c:pt idx="47204">
                  <c:v>227.67599999999999</c:v>
                </c:pt>
                <c:pt idx="47205">
                  <c:v>219.79499999999999</c:v>
                </c:pt>
                <c:pt idx="47206">
                  <c:v>211.87100000000001</c:v>
                </c:pt>
                <c:pt idx="47207">
                  <c:v>203.90700000000001</c:v>
                </c:pt>
                <c:pt idx="47208">
                  <c:v>195.904</c:v>
                </c:pt>
                <c:pt idx="47209">
                  <c:v>187.86500000000001</c:v>
                </c:pt>
                <c:pt idx="47210">
                  <c:v>179.79</c:v>
                </c:pt>
                <c:pt idx="47211">
                  <c:v>171.68199999999999</c:v>
                </c:pt>
                <c:pt idx="47212">
                  <c:v>163.541</c:v>
                </c:pt>
                <c:pt idx="47213">
                  <c:v>155.37</c:v>
                </c:pt>
                <c:pt idx="47214">
                  <c:v>147.17099999999999</c:v>
                </c:pt>
                <c:pt idx="47215">
                  <c:v>138.94399999999999</c:v>
                </c:pt>
                <c:pt idx="47216">
                  <c:v>130.69300000000001</c:v>
                </c:pt>
                <c:pt idx="47217">
                  <c:v>122.417</c:v>
                </c:pt>
                <c:pt idx="47218">
                  <c:v>114.12</c:v>
                </c:pt>
                <c:pt idx="47219">
                  <c:v>105.80200000000001</c:v>
                </c:pt>
                <c:pt idx="47220">
                  <c:v>97.465400000000002</c:v>
                </c:pt>
                <c:pt idx="47221">
                  <c:v>89.112200000000001</c:v>
                </c:pt>
                <c:pt idx="47222">
                  <c:v>80.743799999999993</c:v>
                </c:pt>
                <c:pt idx="47223">
                  <c:v>72.361900000000006</c:v>
                </c:pt>
                <c:pt idx="47224">
                  <c:v>63.968200000000003</c:v>
                </c:pt>
                <c:pt idx="47225">
                  <c:v>55.564399999999999</c:v>
                </c:pt>
                <c:pt idx="47226">
                  <c:v>47.152200000000001</c:v>
                </c:pt>
                <c:pt idx="47227">
                  <c:v>38.733400000000003</c:v>
                </c:pt>
                <c:pt idx="47228">
                  <c:v>30.3096</c:v>
                </c:pt>
                <c:pt idx="47229">
                  <c:v>21.8826</c:v>
                </c:pt>
                <c:pt idx="47230">
                  <c:v>13.454000000000001</c:v>
                </c:pt>
                <c:pt idx="47231">
                  <c:v>5.0256400000000001</c:v>
                </c:pt>
                <c:pt idx="47232">
                  <c:v>-3.4008799999999999</c:v>
                </c:pt>
                <c:pt idx="47233">
                  <c:v>-11.8238</c:v>
                </c:pt>
                <c:pt idx="47234">
                  <c:v>-20.241499999999998</c:v>
                </c:pt>
                <c:pt idx="47235">
                  <c:v>-28.652100000000001</c:v>
                </c:pt>
                <c:pt idx="47236">
                  <c:v>-37.054099999999998</c:v>
                </c:pt>
                <c:pt idx="47237">
                  <c:v>-45.445599999999999</c:v>
                </c:pt>
                <c:pt idx="47238">
                  <c:v>-53.825099999999999</c:v>
                </c:pt>
                <c:pt idx="47239">
                  <c:v>-62.190800000000003</c:v>
                </c:pt>
                <c:pt idx="47240">
                  <c:v>-70.540999999999997</c:v>
                </c:pt>
                <c:pt idx="47241">
                  <c:v>-78.873999999999995</c:v>
                </c:pt>
                <c:pt idx="47242">
                  <c:v>-87.188199999999995</c:v>
                </c:pt>
                <c:pt idx="47243">
                  <c:v>-95.481800000000007</c:v>
                </c:pt>
                <c:pt idx="47244">
                  <c:v>-103.753</c:v>
                </c:pt>
                <c:pt idx="47245">
                  <c:v>-112.001</c:v>
                </c:pt>
                <c:pt idx="47246">
                  <c:v>-120.223</c:v>
                </c:pt>
                <c:pt idx="47247">
                  <c:v>-128.41800000000001</c:v>
                </c:pt>
                <c:pt idx="47248">
                  <c:v>-136.584</c:v>
                </c:pt>
                <c:pt idx="47249">
                  <c:v>-144.71899999999999</c:v>
                </c:pt>
                <c:pt idx="47250">
                  <c:v>-152.82300000000001</c:v>
                </c:pt>
                <c:pt idx="47251">
                  <c:v>-160.892</c:v>
                </c:pt>
                <c:pt idx="47252">
                  <c:v>-168.92699999999999</c:v>
                </c:pt>
                <c:pt idx="47253">
                  <c:v>-176.92400000000001</c:v>
                </c:pt>
                <c:pt idx="47254">
                  <c:v>-184.88200000000001</c:v>
                </c:pt>
                <c:pt idx="47255">
                  <c:v>-192.80099999999999</c:v>
                </c:pt>
                <c:pt idx="47256">
                  <c:v>-200.67699999999999</c:v>
                </c:pt>
                <c:pt idx="47257">
                  <c:v>-208.511</c:v>
                </c:pt>
                <c:pt idx="47258">
                  <c:v>-216.29900000000001</c:v>
                </c:pt>
                <c:pt idx="47259">
                  <c:v>-224.041</c:v>
                </c:pt>
                <c:pt idx="47260">
                  <c:v>-231.73400000000001</c:v>
                </c:pt>
                <c:pt idx="47261">
                  <c:v>-239.37799999999999</c:v>
                </c:pt>
                <c:pt idx="47262">
                  <c:v>-246.971</c:v>
                </c:pt>
                <c:pt idx="47263">
                  <c:v>-254.512</c:v>
                </c:pt>
                <c:pt idx="47264">
                  <c:v>-261.99799999999999</c:v>
                </c:pt>
                <c:pt idx="47265">
                  <c:v>-269.428</c:v>
                </c:pt>
                <c:pt idx="47266">
                  <c:v>-276.80099999999999</c:v>
                </c:pt>
                <c:pt idx="47267">
                  <c:v>-284.11599999999999</c:v>
                </c:pt>
                <c:pt idx="47268">
                  <c:v>-291.37099999999998</c:v>
                </c:pt>
                <c:pt idx="47269">
                  <c:v>-298.56400000000002</c:v>
                </c:pt>
                <c:pt idx="47270">
                  <c:v>-305.69400000000002</c:v>
                </c:pt>
                <c:pt idx="47271">
                  <c:v>-312.75900000000001</c:v>
                </c:pt>
                <c:pt idx="47272">
                  <c:v>-319.75900000000001</c:v>
                </c:pt>
                <c:pt idx="47273">
                  <c:v>-326.69099999999997</c:v>
                </c:pt>
                <c:pt idx="47274">
                  <c:v>-333.55500000000001</c:v>
                </c:pt>
                <c:pt idx="47275">
                  <c:v>-340.34899999999999</c:v>
                </c:pt>
                <c:pt idx="47276">
                  <c:v>-347.072</c:v>
                </c:pt>
                <c:pt idx="47277">
                  <c:v>-353.72199999999998</c:v>
                </c:pt>
                <c:pt idx="47278">
                  <c:v>-360.298</c:v>
                </c:pt>
                <c:pt idx="47279">
                  <c:v>-366.79899999999998</c:v>
                </c:pt>
                <c:pt idx="47280">
                  <c:v>-373.22300000000001</c:v>
                </c:pt>
                <c:pt idx="47281">
                  <c:v>-379.56900000000002</c:v>
                </c:pt>
                <c:pt idx="47282">
                  <c:v>-385.83600000000001</c:v>
                </c:pt>
                <c:pt idx="47283">
                  <c:v>-392.02300000000002</c:v>
                </c:pt>
                <c:pt idx="47284">
                  <c:v>-398.12799999999999</c:v>
                </c:pt>
                <c:pt idx="47285">
                  <c:v>-404.15100000000001</c:v>
                </c:pt>
                <c:pt idx="47286">
                  <c:v>-410.089</c:v>
                </c:pt>
                <c:pt idx="47287">
                  <c:v>-415.94200000000001</c:v>
                </c:pt>
                <c:pt idx="47288">
                  <c:v>-421.709</c:v>
                </c:pt>
                <c:pt idx="47289">
                  <c:v>-427.38900000000001</c:v>
                </c:pt>
                <c:pt idx="47290">
                  <c:v>-432.98</c:v>
                </c:pt>
                <c:pt idx="47291">
                  <c:v>-438.48099999999999</c:v>
                </c:pt>
                <c:pt idx="47292">
                  <c:v>-443.892</c:v>
                </c:pt>
                <c:pt idx="47293">
                  <c:v>-449.21</c:v>
                </c:pt>
                <c:pt idx="47294">
                  <c:v>-454.43599999999998</c:v>
                </c:pt>
                <c:pt idx="47295">
                  <c:v>-459.56799999999998</c:v>
                </c:pt>
                <c:pt idx="47296">
                  <c:v>-464.60500000000002</c:v>
                </c:pt>
                <c:pt idx="47297">
                  <c:v>-469.54599999999999</c:v>
                </c:pt>
                <c:pt idx="47298">
                  <c:v>-474.39</c:v>
                </c:pt>
                <c:pt idx="47299">
                  <c:v>-479.13600000000002</c:v>
                </c:pt>
                <c:pt idx="47300">
                  <c:v>-483.78399999999999</c:v>
                </c:pt>
                <c:pt idx="47301">
                  <c:v>-488.33199999999999</c:v>
                </c:pt>
                <c:pt idx="47302">
                  <c:v>-492.779</c:v>
                </c:pt>
                <c:pt idx="47303">
                  <c:v>-497.125</c:v>
                </c:pt>
                <c:pt idx="47304">
                  <c:v>-501.36900000000003</c:v>
                </c:pt>
                <c:pt idx="47305">
                  <c:v>-505.51</c:v>
                </c:pt>
                <c:pt idx="47306">
                  <c:v>-509.54700000000003</c:v>
                </c:pt>
                <c:pt idx="47307">
                  <c:v>-513.47900000000004</c:v>
                </c:pt>
                <c:pt idx="47308">
                  <c:v>-517.30600000000004</c:v>
                </c:pt>
                <c:pt idx="47309">
                  <c:v>-521.02599999999995</c:v>
                </c:pt>
                <c:pt idx="47310">
                  <c:v>-524.64</c:v>
                </c:pt>
                <c:pt idx="47311">
                  <c:v>-528.14599999999996</c:v>
                </c:pt>
                <c:pt idx="47312">
                  <c:v>-531.54399999999998</c:v>
                </c:pt>
                <c:pt idx="47313">
                  <c:v>-534.83199999999999</c:v>
                </c:pt>
                <c:pt idx="47314">
                  <c:v>-538.01199999999994</c:v>
                </c:pt>
                <c:pt idx="47315">
                  <c:v>-541.08100000000002</c:v>
                </c:pt>
                <c:pt idx="47316">
                  <c:v>-544.04</c:v>
                </c:pt>
                <c:pt idx="47317">
                  <c:v>-546.88699999999994</c:v>
                </c:pt>
                <c:pt idx="47318">
                  <c:v>-549.62199999999996</c:v>
                </c:pt>
                <c:pt idx="47319">
                  <c:v>-552.245</c:v>
                </c:pt>
                <c:pt idx="47320">
                  <c:v>-554.755</c:v>
                </c:pt>
                <c:pt idx="47321">
                  <c:v>-557.15200000000004</c:v>
                </c:pt>
                <c:pt idx="47322">
                  <c:v>-559.43600000000004</c:v>
                </c:pt>
                <c:pt idx="47323">
                  <c:v>-561.60500000000002</c:v>
                </c:pt>
                <c:pt idx="47324">
                  <c:v>-563.65899999999999</c:v>
                </c:pt>
                <c:pt idx="47325">
                  <c:v>-565.59799999999996</c:v>
                </c:pt>
                <c:pt idx="47326">
                  <c:v>-567.423</c:v>
                </c:pt>
                <c:pt idx="47327">
                  <c:v>-569.13099999999997</c:v>
                </c:pt>
                <c:pt idx="47328">
                  <c:v>-570.72400000000005</c:v>
                </c:pt>
                <c:pt idx="47329">
                  <c:v>-572.20000000000005</c:v>
                </c:pt>
                <c:pt idx="47330">
                  <c:v>-573.55999999999995</c:v>
                </c:pt>
                <c:pt idx="47331">
                  <c:v>-574.803</c:v>
                </c:pt>
                <c:pt idx="47332">
                  <c:v>-575.92899999999997</c:v>
                </c:pt>
                <c:pt idx="47333">
                  <c:v>-576.93799999999999</c:v>
                </c:pt>
                <c:pt idx="47334">
                  <c:v>-577.83000000000004</c:v>
                </c:pt>
                <c:pt idx="47335">
                  <c:v>-578.60400000000004</c:v>
                </c:pt>
                <c:pt idx="47336">
                  <c:v>-579.26099999999997</c:v>
                </c:pt>
                <c:pt idx="47337">
                  <c:v>-579.79999999999995</c:v>
                </c:pt>
                <c:pt idx="47338">
                  <c:v>-580.22199999999998</c:v>
                </c:pt>
                <c:pt idx="47339">
                  <c:v>-580.52599999999995</c:v>
                </c:pt>
                <c:pt idx="47340">
                  <c:v>-580.71199999999999</c:v>
                </c:pt>
                <c:pt idx="47341">
                  <c:v>-580.78</c:v>
                </c:pt>
                <c:pt idx="47342">
                  <c:v>-580.73</c:v>
                </c:pt>
                <c:pt idx="47343">
                  <c:v>-580.56299999999999</c:v>
                </c:pt>
                <c:pt idx="47344">
                  <c:v>-580.27800000000002</c:v>
                </c:pt>
                <c:pt idx="47345">
                  <c:v>-579.87599999999998</c:v>
                </c:pt>
                <c:pt idx="47346">
                  <c:v>-579.35599999999999</c:v>
                </c:pt>
                <c:pt idx="47347">
                  <c:v>-578.71900000000005</c:v>
                </c:pt>
                <c:pt idx="47348">
                  <c:v>-577.96500000000003</c:v>
                </c:pt>
                <c:pt idx="47349">
                  <c:v>-577.09400000000005</c:v>
                </c:pt>
                <c:pt idx="47350">
                  <c:v>-576.10599999999999</c:v>
                </c:pt>
                <c:pt idx="47351">
                  <c:v>-575.00199999999995</c:v>
                </c:pt>
                <c:pt idx="47352">
                  <c:v>-573.78200000000004</c:v>
                </c:pt>
                <c:pt idx="47353">
                  <c:v>-572.44600000000003</c:v>
                </c:pt>
                <c:pt idx="47354">
                  <c:v>-570.99400000000003</c:v>
                </c:pt>
                <c:pt idx="47355">
                  <c:v>-569.42700000000002</c:v>
                </c:pt>
                <c:pt idx="47356">
                  <c:v>-567.745</c:v>
                </c:pt>
                <c:pt idx="47357">
                  <c:v>-565.94899999999996</c:v>
                </c:pt>
                <c:pt idx="47358">
                  <c:v>-564.03899999999999</c:v>
                </c:pt>
                <c:pt idx="47359">
                  <c:v>-562.01499999999999</c:v>
                </c:pt>
                <c:pt idx="47360">
                  <c:v>-559.87699999999995</c:v>
                </c:pt>
                <c:pt idx="47361">
                  <c:v>-557.62699999999995</c:v>
                </c:pt>
                <c:pt idx="47362">
                  <c:v>-555.26499999999999</c:v>
                </c:pt>
                <c:pt idx="47363">
                  <c:v>-552.79100000000005</c:v>
                </c:pt>
                <c:pt idx="47364">
                  <c:v>-550.20600000000002</c:v>
                </c:pt>
                <c:pt idx="47365">
                  <c:v>-547.51</c:v>
                </c:pt>
                <c:pt idx="47366">
                  <c:v>-544.70399999999995</c:v>
                </c:pt>
                <c:pt idx="47367">
                  <c:v>-541.78899999999999</c:v>
                </c:pt>
                <c:pt idx="47368">
                  <c:v>-538.76400000000001</c:v>
                </c:pt>
                <c:pt idx="47369">
                  <c:v>-535.63199999999995</c:v>
                </c:pt>
                <c:pt idx="47370">
                  <c:v>-532.39200000000005</c:v>
                </c:pt>
                <c:pt idx="47371">
                  <c:v>-529.04600000000005</c:v>
                </c:pt>
                <c:pt idx="47372">
                  <c:v>-525.59299999999996</c:v>
                </c:pt>
                <c:pt idx="47373">
                  <c:v>-522.03499999999997</c:v>
                </c:pt>
                <c:pt idx="47374">
                  <c:v>-518.37199999999996</c:v>
                </c:pt>
                <c:pt idx="47375">
                  <c:v>-514.60599999999999</c:v>
                </c:pt>
                <c:pt idx="47376">
                  <c:v>-510.73599999999999</c:v>
                </c:pt>
                <c:pt idx="47377">
                  <c:v>-506.76499999999999</c:v>
                </c:pt>
                <c:pt idx="47378">
                  <c:v>-502.69200000000001</c:v>
                </c:pt>
                <c:pt idx="47379">
                  <c:v>-498.51799999999997</c:v>
                </c:pt>
                <c:pt idx="47380">
                  <c:v>-494.245</c:v>
                </c:pt>
                <c:pt idx="47381">
                  <c:v>-489.87299999999999</c:v>
                </c:pt>
                <c:pt idx="47382">
                  <c:v>-485.404</c:v>
                </c:pt>
                <c:pt idx="47383">
                  <c:v>-480.83699999999999</c:v>
                </c:pt>
                <c:pt idx="47384">
                  <c:v>-476.17500000000001</c:v>
                </c:pt>
                <c:pt idx="47385">
                  <c:v>-471.41800000000001</c:v>
                </c:pt>
                <c:pt idx="47386">
                  <c:v>-466.56700000000001</c:v>
                </c:pt>
                <c:pt idx="47387">
                  <c:v>-461.62299999999999</c:v>
                </c:pt>
                <c:pt idx="47388">
                  <c:v>-456.58699999999999</c:v>
                </c:pt>
                <c:pt idx="47389">
                  <c:v>-451.46</c:v>
                </c:pt>
                <c:pt idx="47390">
                  <c:v>-446.24400000000003</c:v>
                </c:pt>
                <c:pt idx="47391">
                  <c:v>-440.93799999999999</c:v>
                </c:pt>
                <c:pt idx="47392">
                  <c:v>-435.54599999999999</c:v>
                </c:pt>
                <c:pt idx="47393">
                  <c:v>-430.06700000000001</c:v>
                </c:pt>
                <c:pt idx="47394">
                  <c:v>-424.50200000000001</c:v>
                </c:pt>
                <c:pt idx="47395">
                  <c:v>-418.85399999999998</c:v>
                </c:pt>
                <c:pt idx="47396">
                  <c:v>-413.12200000000001</c:v>
                </c:pt>
                <c:pt idx="47397">
                  <c:v>-407.30900000000003</c:v>
                </c:pt>
                <c:pt idx="47398">
                  <c:v>-401.41500000000002</c:v>
                </c:pt>
                <c:pt idx="47399">
                  <c:v>-395.44200000000001</c:v>
                </c:pt>
                <c:pt idx="47400">
                  <c:v>-389.39100000000002</c:v>
                </c:pt>
                <c:pt idx="47401">
                  <c:v>-383.26299999999998</c:v>
                </c:pt>
                <c:pt idx="47402">
                  <c:v>-377.05900000000003</c:v>
                </c:pt>
                <c:pt idx="47403">
                  <c:v>-370.78100000000001</c:v>
                </c:pt>
                <c:pt idx="47404">
                  <c:v>-364.43</c:v>
                </c:pt>
                <c:pt idx="47405">
                  <c:v>-358.00700000000001</c:v>
                </c:pt>
                <c:pt idx="47406">
                  <c:v>-351.51400000000001</c:v>
                </c:pt>
                <c:pt idx="47407">
                  <c:v>-344.952</c:v>
                </c:pt>
                <c:pt idx="47408">
                  <c:v>-338.32299999999998</c:v>
                </c:pt>
                <c:pt idx="47409">
                  <c:v>-331.62700000000001</c:v>
                </c:pt>
                <c:pt idx="47410">
                  <c:v>-324.86599999999999</c:v>
                </c:pt>
                <c:pt idx="47411">
                  <c:v>-318.041</c:v>
                </c:pt>
                <c:pt idx="47412">
                  <c:v>-311.15499999999997</c:v>
                </c:pt>
                <c:pt idx="47413">
                  <c:v>-304.20800000000003</c:v>
                </c:pt>
                <c:pt idx="47414">
                  <c:v>-297.20100000000002</c:v>
                </c:pt>
                <c:pt idx="47415">
                  <c:v>-290.137</c:v>
                </c:pt>
                <c:pt idx="47416">
                  <c:v>-283.01600000000002</c:v>
                </c:pt>
                <c:pt idx="47417">
                  <c:v>-275.83999999999997</c:v>
                </c:pt>
                <c:pt idx="47418">
                  <c:v>-268.61099999999999</c:v>
                </c:pt>
                <c:pt idx="47419">
                  <c:v>-261.33</c:v>
                </c:pt>
                <c:pt idx="47420">
                  <c:v>-253.999</c:v>
                </c:pt>
                <c:pt idx="47421">
                  <c:v>-246.61799999999999</c:v>
                </c:pt>
                <c:pt idx="47422">
                  <c:v>-239.19</c:v>
                </c:pt>
                <c:pt idx="47423">
                  <c:v>-231.71600000000001</c:v>
                </c:pt>
                <c:pt idx="47424">
                  <c:v>-224.19800000000001</c:v>
                </c:pt>
                <c:pt idx="47425">
                  <c:v>-216.637</c:v>
                </c:pt>
                <c:pt idx="47426">
                  <c:v>-209.035</c:v>
                </c:pt>
                <c:pt idx="47427">
                  <c:v>-201.392</c:v>
                </c:pt>
                <c:pt idx="47428">
                  <c:v>-193.71199999999999</c:v>
                </c:pt>
                <c:pt idx="47429">
                  <c:v>-185.995</c:v>
                </c:pt>
                <c:pt idx="47430">
                  <c:v>-178.24299999999999</c:v>
                </c:pt>
                <c:pt idx="47431">
                  <c:v>-170.458</c:v>
                </c:pt>
                <c:pt idx="47432">
                  <c:v>-162.63999999999999</c:v>
                </c:pt>
                <c:pt idx="47433">
                  <c:v>-154.792</c:v>
                </c:pt>
                <c:pt idx="47434">
                  <c:v>-146.916</c:v>
                </c:pt>
                <c:pt idx="47435">
                  <c:v>-139.01300000000001</c:v>
                </c:pt>
                <c:pt idx="47436">
                  <c:v>-131.084</c:v>
                </c:pt>
                <c:pt idx="47437">
                  <c:v>-123.131</c:v>
                </c:pt>
                <c:pt idx="47438">
                  <c:v>-115.15600000000001</c:v>
                </c:pt>
                <c:pt idx="47439">
                  <c:v>-107.161</c:v>
                </c:pt>
                <c:pt idx="47440">
                  <c:v>-99.146100000000004</c:v>
                </c:pt>
                <c:pt idx="47441">
                  <c:v>-91.114199999999997</c:v>
                </c:pt>
                <c:pt idx="47442">
                  <c:v>-83.066699999999997</c:v>
                </c:pt>
                <c:pt idx="47443">
                  <c:v>-75.004999999999995</c:v>
                </c:pt>
                <c:pt idx="47444">
                  <c:v>-66.930999999999997</c:v>
                </c:pt>
                <c:pt idx="47445">
                  <c:v>-58.8461</c:v>
                </c:pt>
                <c:pt idx="47446">
                  <c:v>-50.752099999999999</c:v>
                </c:pt>
                <c:pt idx="47447">
                  <c:v>-42.650599999999997</c:v>
                </c:pt>
                <c:pt idx="47448">
                  <c:v>-34.543199999999999</c:v>
                </c:pt>
                <c:pt idx="47449">
                  <c:v>-26.4316</c:v>
                </c:pt>
                <c:pt idx="47450">
                  <c:v>-18.317399999999999</c:v>
                </c:pt>
                <c:pt idx="47451">
                  <c:v>-10.202299999999999</c:v>
                </c:pt>
                <c:pt idx="47452">
                  <c:v>-2.0879300000000001</c:v>
                </c:pt>
                <c:pt idx="47453">
                  <c:v>6.0240799999999997</c:v>
                </c:pt>
                <c:pt idx="47454">
                  <c:v>14.132099999999999</c:v>
                </c:pt>
                <c:pt idx="47455">
                  <c:v>22.234400000000001</c:v>
                </c:pt>
                <c:pt idx="47456">
                  <c:v>30.329499999999999</c:v>
                </c:pt>
                <c:pt idx="47457">
                  <c:v>38.415599999999998</c:v>
                </c:pt>
                <c:pt idx="47458">
                  <c:v>46.491199999999999</c:v>
                </c:pt>
                <c:pt idx="47459">
                  <c:v>54.554499999999997</c:v>
                </c:pt>
                <c:pt idx="47460">
                  <c:v>62.604100000000003</c:v>
                </c:pt>
                <c:pt idx="47461">
                  <c:v>70.638099999999994</c:v>
                </c:pt>
                <c:pt idx="47462">
                  <c:v>78.655100000000004</c:v>
                </c:pt>
                <c:pt idx="47463">
                  <c:v>86.653499999999994</c:v>
                </c:pt>
                <c:pt idx="47464">
                  <c:v>94.631399999999999</c:v>
                </c:pt>
                <c:pt idx="47465">
                  <c:v>102.58799999999999</c:v>
                </c:pt>
                <c:pt idx="47466">
                  <c:v>110.52</c:v>
                </c:pt>
                <c:pt idx="47467">
                  <c:v>118.42700000000001</c:v>
                </c:pt>
                <c:pt idx="47468">
                  <c:v>126.30800000000001</c:v>
                </c:pt>
                <c:pt idx="47469">
                  <c:v>134.161</c:v>
                </c:pt>
                <c:pt idx="47470">
                  <c:v>141.983</c:v>
                </c:pt>
                <c:pt idx="47471">
                  <c:v>149.774</c:v>
                </c:pt>
                <c:pt idx="47472">
                  <c:v>157.53200000000001</c:v>
                </c:pt>
                <c:pt idx="47473">
                  <c:v>165.255</c:v>
                </c:pt>
                <c:pt idx="47474">
                  <c:v>172.94300000000001</c:v>
                </c:pt>
                <c:pt idx="47475">
                  <c:v>180.59200000000001</c:v>
                </c:pt>
                <c:pt idx="47476">
                  <c:v>188.203</c:v>
                </c:pt>
                <c:pt idx="47477">
                  <c:v>195.77199999999999</c:v>
                </c:pt>
                <c:pt idx="47478">
                  <c:v>203.29900000000001</c:v>
                </c:pt>
                <c:pt idx="47479">
                  <c:v>210.78299999999999</c:v>
                </c:pt>
                <c:pt idx="47480">
                  <c:v>218.221</c:v>
                </c:pt>
                <c:pt idx="47481">
                  <c:v>225.613</c:v>
                </c:pt>
                <c:pt idx="47482">
                  <c:v>232.95599999999999</c:v>
                </c:pt>
                <c:pt idx="47483">
                  <c:v>240.249</c:v>
                </c:pt>
                <c:pt idx="47484">
                  <c:v>247.49100000000001</c:v>
                </c:pt>
                <c:pt idx="47485">
                  <c:v>254.68100000000001</c:v>
                </c:pt>
                <c:pt idx="47486">
                  <c:v>261.81599999999997</c:v>
                </c:pt>
                <c:pt idx="47487">
                  <c:v>268.89600000000002</c:v>
                </c:pt>
                <c:pt idx="47488">
                  <c:v>275.91899999999998</c:v>
                </c:pt>
                <c:pt idx="47489">
                  <c:v>282.88400000000001</c:v>
                </c:pt>
                <c:pt idx="47490">
                  <c:v>289.78899999999999</c:v>
                </c:pt>
                <c:pt idx="47491">
                  <c:v>296.63299999999998</c:v>
                </c:pt>
                <c:pt idx="47492">
                  <c:v>303.41399999999999</c:v>
                </c:pt>
                <c:pt idx="47493">
                  <c:v>310.13099999999997</c:v>
                </c:pt>
                <c:pt idx="47494">
                  <c:v>316.78399999999999</c:v>
                </c:pt>
                <c:pt idx="47495">
                  <c:v>323.37</c:v>
                </c:pt>
                <c:pt idx="47496">
                  <c:v>329.88799999999998</c:v>
                </c:pt>
                <c:pt idx="47497">
                  <c:v>336.33699999999999</c:v>
                </c:pt>
                <c:pt idx="47498">
                  <c:v>342.71499999999997</c:v>
                </c:pt>
                <c:pt idx="47499">
                  <c:v>349.02199999999999</c:v>
                </c:pt>
                <c:pt idx="47500">
                  <c:v>355.25599999999997</c:v>
                </c:pt>
                <c:pt idx="47501">
                  <c:v>361.416</c:v>
                </c:pt>
                <c:pt idx="47502">
                  <c:v>367.5</c:v>
                </c:pt>
                <c:pt idx="47503">
                  <c:v>373.50799999999998</c:v>
                </c:pt>
                <c:pt idx="47504">
                  <c:v>379.43799999999999</c:v>
                </c:pt>
                <c:pt idx="47505">
                  <c:v>385.29</c:v>
                </c:pt>
                <c:pt idx="47506">
                  <c:v>391.06099999999998</c:v>
                </c:pt>
                <c:pt idx="47507">
                  <c:v>396.75</c:v>
                </c:pt>
                <c:pt idx="47508">
                  <c:v>402.358</c:v>
                </c:pt>
                <c:pt idx="47509">
                  <c:v>407.88200000000001</c:v>
                </c:pt>
                <c:pt idx="47510">
                  <c:v>413.32100000000003</c:v>
                </c:pt>
                <c:pt idx="47511">
                  <c:v>418.67500000000001</c:v>
                </c:pt>
                <c:pt idx="47512">
                  <c:v>423.94200000000001</c:v>
                </c:pt>
                <c:pt idx="47513">
                  <c:v>429.12099999999998</c:v>
                </c:pt>
                <c:pt idx="47514">
                  <c:v>434.21199999999999</c:v>
                </c:pt>
                <c:pt idx="47515">
                  <c:v>439.21300000000002</c:v>
                </c:pt>
                <c:pt idx="47516">
                  <c:v>444.12299999999999</c:v>
                </c:pt>
                <c:pt idx="47517">
                  <c:v>448.94099999999997</c:v>
                </c:pt>
                <c:pt idx="47518">
                  <c:v>453.66699999999997</c:v>
                </c:pt>
                <c:pt idx="47519">
                  <c:v>458.29899999999998</c:v>
                </c:pt>
                <c:pt idx="47520">
                  <c:v>462.83699999999999</c:v>
                </c:pt>
                <c:pt idx="47521">
                  <c:v>467.279</c:v>
                </c:pt>
                <c:pt idx="47522">
                  <c:v>471.625</c:v>
                </c:pt>
                <c:pt idx="47523">
                  <c:v>475.87400000000002</c:v>
                </c:pt>
                <c:pt idx="47524">
                  <c:v>480.02499999999998</c:v>
                </c:pt>
                <c:pt idx="47525">
                  <c:v>484.077</c:v>
                </c:pt>
                <c:pt idx="47526">
                  <c:v>488.03</c:v>
                </c:pt>
                <c:pt idx="47527">
                  <c:v>491.88200000000001</c:v>
                </c:pt>
                <c:pt idx="47528">
                  <c:v>495.63400000000001</c:v>
                </c:pt>
                <c:pt idx="47529">
                  <c:v>499.28399999999999</c:v>
                </c:pt>
                <c:pt idx="47530">
                  <c:v>502.83100000000002</c:v>
                </c:pt>
                <c:pt idx="47531">
                  <c:v>506.27499999999998</c:v>
                </c:pt>
                <c:pt idx="47532">
                  <c:v>509.61500000000001</c:v>
                </c:pt>
                <c:pt idx="47533">
                  <c:v>512.851</c:v>
                </c:pt>
                <c:pt idx="47534">
                  <c:v>515.98199999999997</c:v>
                </c:pt>
                <c:pt idx="47535">
                  <c:v>519.00699999999995</c:v>
                </c:pt>
                <c:pt idx="47536">
                  <c:v>521.92600000000004</c:v>
                </c:pt>
                <c:pt idx="47537">
                  <c:v>524.73900000000003</c:v>
                </c:pt>
                <c:pt idx="47538">
                  <c:v>527.44299999999998</c:v>
                </c:pt>
                <c:pt idx="47539">
                  <c:v>530.04</c:v>
                </c:pt>
                <c:pt idx="47540">
                  <c:v>532.529</c:v>
                </c:pt>
                <c:pt idx="47541">
                  <c:v>534.90899999999999</c:v>
                </c:pt>
                <c:pt idx="47542">
                  <c:v>537.17999999999995</c:v>
                </c:pt>
                <c:pt idx="47543">
                  <c:v>539.34100000000001</c:v>
                </c:pt>
                <c:pt idx="47544">
                  <c:v>541.39099999999996</c:v>
                </c:pt>
                <c:pt idx="47545">
                  <c:v>543.33199999999999</c:v>
                </c:pt>
                <c:pt idx="47546">
                  <c:v>545.16200000000003</c:v>
                </c:pt>
                <c:pt idx="47547">
                  <c:v>546.88</c:v>
                </c:pt>
                <c:pt idx="47548">
                  <c:v>548.48699999999997</c:v>
                </c:pt>
                <c:pt idx="47549">
                  <c:v>549.98299999999995</c:v>
                </c:pt>
                <c:pt idx="47550">
                  <c:v>551.36599999999999</c:v>
                </c:pt>
                <c:pt idx="47551">
                  <c:v>552.63699999999994</c:v>
                </c:pt>
                <c:pt idx="47552">
                  <c:v>553.79600000000005</c:v>
                </c:pt>
                <c:pt idx="47553">
                  <c:v>554.84199999999998</c:v>
                </c:pt>
                <c:pt idx="47554">
                  <c:v>555.77499999999998</c:v>
                </c:pt>
                <c:pt idx="47555">
                  <c:v>556.596</c:v>
                </c:pt>
                <c:pt idx="47556">
                  <c:v>557.303</c:v>
                </c:pt>
                <c:pt idx="47557">
                  <c:v>557.89700000000005</c:v>
                </c:pt>
                <c:pt idx="47558">
                  <c:v>558.37800000000004</c:v>
                </c:pt>
                <c:pt idx="47559">
                  <c:v>558.745</c:v>
                </c:pt>
                <c:pt idx="47560">
                  <c:v>558.99900000000002</c:v>
                </c:pt>
                <c:pt idx="47561">
                  <c:v>559.14</c:v>
                </c:pt>
                <c:pt idx="47562">
                  <c:v>559.16700000000003</c:v>
                </c:pt>
                <c:pt idx="47563">
                  <c:v>559.08100000000002</c:v>
                </c:pt>
                <c:pt idx="47564">
                  <c:v>558.88099999999997</c:v>
                </c:pt>
                <c:pt idx="47565">
                  <c:v>558.56899999999996</c:v>
                </c:pt>
                <c:pt idx="47566">
                  <c:v>558.14300000000003</c:v>
                </c:pt>
                <c:pt idx="47567">
                  <c:v>557.60400000000004</c:v>
                </c:pt>
                <c:pt idx="47568">
                  <c:v>556.95299999999997</c:v>
                </c:pt>
                <c:pt idx="47569">
                  <c:v>556.18799999999999</c:v>
                </c:pt>
                <c:pt idx="47570">
                  <c:v>555.31200000000001</c:v>
                </c:pt>
                <c:pt idx="47571">
                  <c:v>554.32299999999998</c:v>
                </c:pt>
                <c:pt idx="47572">
                  <c:v>553.22199999999998</c:v>
                </c:pt>
                <c:pt idx="47573">
                  <c:v>552.00900000000001</c:v>
                </c:pt>
                <c:pt idx="47574">
                  <c:v>550.68499999999995</c:v>
                </c:pt>
                <c:pt idx="47575">
                  <c:v>549.25</c:v>
                </c:pt>
                <c:pt idx="47576">
                  <c:v>547.70399999999995</c:v>
                </c:pt>
                <c:pt idx="47577">
                  <c:v>546.04700000000003</c:v>
                </c:pt>
                <c:pt idx="47578">
                  <c:v>544.28</c:v>
                </c:pt>
                <c:pt idx="47579">
                  <c:v>542.404</c:v>
                </c:pt>
                <c:pt idx="47580">
                  <c:v>540.41800000000001</c:v>
                </c:pt>
                <c:pt idx="47581">
                  <c:v>538.32299999999998</c:v>
                </c:pt>
                <c:pt idx="47582">
                  <c:v>536.12</c:v>
                </c:pt>
                <c:pt idx="47583">
                  <c:v>533.80899999999997</c:v>
                </c:pt>
                <c:pt idx="47584">
                  <c:v>531.39099999999996</c:v>
                </c:pt>
                <c:pt idx="47585">
                  <c:v>528.86599999999999</c:v>
                </c:pt>
                <c:pt idx="47586">
                  <c:v>526.23400000000004</c:v>
                </c:pt>
                <c:pt idx="47587">
                  <c:v>523.49699999999996</c:v>
                </c:pt>
                <c:pt idx="47588">
                  <c:v>520.654</c:v>
                </c:pt>
                <c:pt idx="47589">
                  <c:v>517.70699999999999</c:v>
                </c:pt>
                <c:pt idx="47590">
                  <c:v>514.65700000000004</c:v>
                </c:pt>
                <c:pt idx="47591">
                  <c:v>511.50200000000001</c:v>
                </c:pt>
                <c:pt idx="47592">
                  <c:v>508.24599999999998</c:v>
                </c:pt>
                <c:pt idx="47593">
                  <c:v>504.887</c:v>
                </c:pt>
                <c:pt idx="47594">
                  <c:v>501.42700000000002</c:v>
                </c:pt>
                <c:pt idx="47595">
                  <c:v>497.86700000000002</c:v>
                </c:pt>
                <c:pt idx="47596">
                  <c:v>494.20699999999999</c:v>
                </c:pt>
                <c:pt idx="47597">
                  <c:v>490.44799999999998</c:v>
                </c:pt>
                <c:pt idx="47598">
                  <c:v>486.59100000000001</c:v>
                </c:pt>
                <c:pt idx="47599">
                  <c:v>482.63600000000002</c:v>
                </c:pt>
                <c:pt idx="47600">
                  <c:v>478.58600000000001</c:v>
                </c:pt>
                <c:pt idx="47601">
                  <c:v>474.43900000000002</c:v>
                </c:pt>
                <c:pt idx="47602">
                  <c:v>470.19799999999998</c:v>
                </c:pt>
                <c:pt idx="47603">
                  <c:v>465.863</c:v>
                </c:pt>
                <c:pt idx="47604">
                  <c:v>461.435</c:v>
                </c:pt>
                <c:pt idx="47605">
                  <c:v>456.91500000000002</c:v>
                </c:pt>
                <c:pt idx="47606">
                  <c:v>452.30399999999997</c:v>
                </c:pt>
                <c:pt idx="47607">
                  <c:v>447.60300000000001</c:v>
                </c:pt>
                <c:pt idx="47608">
                  <c:v>442.81299999999999</c:v>
                </c:pt>
                <c:pt idx="47609">
                  <c:v>437.935</c:v>
                </c:pt>
                <c:pt idx="47610">
                  <c:v>432.96899999999999</c:v>
                </c:pt>
                <c:pt idx="47611">
                  <c:v>427.91800000000001</c:v>
                </c:pt>
                <c:pt idx="47612">
                  <c:v>422.78100000000001</c:v>
                </c:pt>
                <c:pt idx="47613">
                  <c:v>417.56099999999998</c:v>
                </c:pt>
                <c:pt idx="47614">
                  <c:v>412.25799999999998</c:v>
                </c:pt>
                <c:pt idx="47615">
                  <c:v>406.87299999999999</c:v>
                </c:pt>
                <c:pt idx="47616">
                  <c:v>401.40699999999998</c:v>
                </c:pt>
                <c:pt idx="47617">
                  <c:v>395.86200000000002</c:v>
                </c:pt>
                <c:pt idx="47618">
                  <c:v>390.23899999999998</c:v>
                </c:pt>
                <c:pt idx="47619">
                  <c:v>384.53800000000001</c:v>
                </c:pt>
                <c:pt idx="47620">
                  <c:v>378.762</c:v>
                </c:pt>
                <c:pt idx="47621">
                  <c:v>372.91</c:v>
                </c:pt>
                <c:pt idx="47622">
                  <c:v>366.98599999999999</c:v>
                </c:pt>
                <c:pt idx="47623">
                  <c:v>360.988</c:v>
                </c:pt>
                <c:pt idx="47624">
                  <c:v>354.92</c:v>
                </c:pt>
                <c:pt idx="47625">
                  <c:v>348.78199999999998</c:v>
                </c:pt>
                <c:pt idx="47626">
                  <c:v>342.57499999999999</c:v>
                </c:pt>
                <c:pt idx="47627">
                  <c:v>336.30099999999999</c:v>
                </c:pt>
                <c:pt idx="47628">
                  <c:v>329.96100000000001</c:v>
                </c:pt>
                <c:pt idx="47629">
                  <c:v>323.55599999999998</c:v>
                </c:pt>
                <c:pt idx="47630">
                  <c:v>317.08800000000002</c:v>
                </c:pt>
                <c:pt idx="47631">
                  <c:v>310.55799999999999</c:v>
                </c:pt>
                <c:pt idx="47632">
                  <c:v>303.96699999999998</c:v>
                </c:pt>
                <c:pt idx="47633">
                  <c:v>297.31599999999997</c:v>
                </c:pt>
                <c:pt idx="47634">
                  <c:v>290.608</c:v>
                </c:pt>
                <c:pt idx="47635">
                  <c:v>283.84300000000002</c:v>
                </c:pt>
                <c:pt idx="47636">
                  <c:v>277.02300000000002</c:v>
                </c:pt>
                <c:pt idx="47637">
                  <c:v>270.149</c:v>
                </c:pt>
                <c:pt idx="47638">
                  <c:v>263.22300000000001</c:v>
                </c:pt>
                <c:pt idx="47639">
                  <c:v>256.24599999999998</c:v>
                </c:pt>
                <c:pt idx="47640">
                  <c:v>249.21899999999999</c:v>
                </c:pt>
                <c:pt idx="47641">
                  <c:v>242.14400000000001</c:v>
                </c:pt>
                <c:pt idx="47642">
                  <c:v>235.023</c:v>
                </c:pt>
                <c:pt idx="47643">
                  <c:v>227.85599999999999</c:v>
                </c:pt>
                <c:pt idx="47644">
                  <c:v>220.64599999999999</c:v>
                </c:pt>
                <c:pt idx="47645">
                  <c:v>213.393</c:v>
                </c:pt>
                <c:pt idx="47646">
                  <c:v>206.09899999999999</c:v>
                </c:pt>
                <c:pt idx="47647">
                  <c:v>198.767</c:v>
                </c:pt>
                <c:pt idx="47648">
                  <c:v>191.39599999999999</c:v>
                </c:pt>
                <c:pt idx="47649">
                  <c:v>183.99</c:v>
                </c:pt>
                <c:pt idx="47650">
                  <c:v>176.548</c:v>
                </c:pt>
                <c:pt idx="47651">
                  <c:v>169.07300000000001</c:v>
                </c:pt>
                <c:pt idx="47652">
                  <c:v>161.56700000000001</c:v>
                </c:pt>
                <c:pt idx="47653">
                  <c:v>154.03</c:v>
                </c:pt>
                <c:pt idx="47654">
                  <c:v>146.465</c:v>
                </c:pt>
                <c:pt idx="47655">
                  <c:v>138.87299999999999</c:v>
                </c:pt>
                <c:pt idx="47656">
                  <c:v>131.255</c:v>
                </c:pt>
                <c:pt idx="47657">
                  <c:v>123.613</c:v>
                </c:pt>
                <c:pt idx="47658">
                  <c:v>115.949</c:v>
                </c:pt>
                <c:pt idx="47659">
                  <c:v>108.264</c:v>
                </c:pt>
                <c:pt idx="47660">
                  <c:v>100.559</c:v>
                </c:pt>
                <c:pt idx="47661">
                  <c:v>92.837299999999999</c:v>
                </c:pt>
                <c:pt idx="47662">
                  <c:v>85.099000000000004</c:v>
                </c:pt>
                <c:pt idx="47663">
                  <c:v>77.346100000000007</c:v>
                </c:pt>
                <c:pt idx="47664">
                  <c:v>69.580200000000005</c:v>
                </c:pt>
                <c:pt idx="47665">
                  <c:v>61.802799999999998</c:v>
                </c:pt>
                <c:pt idx="47666">
                  <c:v>54.015599999999999</c:v>
                </c:pt>
                <c:pt idx="47667">
                  <c:v>46.220100000000002</c:v>
                </c:pt>
                <c:pt idx="47668">
                  <c:v>38.417999999999999</c:v>
                </c:pt>
                <c:pt idx="47669">
                  <c:v>30.610700000000001</c:v>
                </c:pt>
                <c:pt idx="47670">
                  <c:v>22.799900000000001</c:v>
                </c:pt>
                <c:pt idx="47671">
                  <c:v>14.9871</c:v>
                </c:pt>
                <c:pt idx="47672">
                  <c:v>7.1740599999999999</c:v>
                </c:pt>
                <c:pt idx="47673">
                  <c:v>-0.63779200000000003</c:v>
                </c:pt>
                <c:pt idx="47674">
                  <c:v>-8.4468399999999999</c:v>
                </c:pt>
                <c:pt idx="47675">
                  <c:v>-16.2515</c:v>
                </c:pt>
                <c:pt idx="47676">
                  <c:v>-24.0502</c:v>
                </c:pt>
                <c:pt idx="47677">
                  <c:v>-31.8413</c:v>
                </c:pt>
                <c:pt idx="47678">
                  <c:v>-39.6233</c:v>
                </c:pt>
                <c:pt idx="47679">
                  <c:v>-47.394599999999997</c:v>
                </c:pt>
                <c:pt idx="47680">
                  <c:v>-55.153599999999997</c:v>
                </c:pt>
                <c:pt idx="47681">
                  <c:v>-62.898699999999998</c:v>
                </c:pt>
                <c:pt idx="47682">
                  <c:v>-70.628500000000003</c:v>
                </c:pt>
                <c:pt idx="47683">
                  <c:v>-78.341300000000004</c:v>
                </c:pt>
                <c:pt idx="47684">
                  <c:v>-86.035499999999999</c:v>
                </c:pt>
                <c:pt idx="47685">
                  <c:v>-93.709699999999998</c:v>
                </c:pt>
                <c:pt idx="47686">
                  <c:v>-101.36199999999999</c:v>
                </c:pt>
                <c:pt idx="47687">
                  <c:v>-108.992</c:v>
                </c:pt>
                <c:pt idx="47688">
                  <c:v>-116.596</c:v>
                </c:pt>
                <c:pt idx="47689">
                  <c:v>-124.175</c:v>
                </c:pt>
                <c:pt idx="47690">
                  <c:v>-131.72499999999999</c:v>
                </c:pt>
                <c:pt idx="47691">
                  <c:v>-139.24700000000001</c:v>
                </c:pt>
                <c:pt idx="47692">
                  <c:v>-146.73699999999999</c:v>
                </c:pt>
                <c:pt idx="47693">
                  <c:v>-154.19499999999999</c:v>
                </c:pt>
                <c:pt idx="47694">
                  <c:v>-161.62</c:v>
                </c:pt>
                <c:pt idx="47695">
                  <c:v>-169.00899999999999</c:v>
                </c:pt>
                <c:pt idx="47696">
                  <c:v>-176.36099999999999</c:v>
                </c:pt>
                <c:pt idx="47697">
                  <c:v>-183.67500000000001</c:v>
                </c:pt>
                <c:pt idx="47698">
                  <c:v>-190.94900000000001</c:v>
                </c:pt>
                <c:pt idx="47699">
                  <c:v>-198.18299999999999</c:v>
                </c:pt>
                <c:pt idx="47700">
                  <c:v>-205.37299999999999</c:v>
                </c:pt>
                <c:pt idx="47701">
                  <c:v>-212.51900000000001</c:v>
                </c:pt>
                <c:pt idx="47702">
                  <c:v>-219.62</c:v>
                </c:pt>
                <c:pt idx="47703">
                  <c:v>-226.67400000000001</c:v>
                </c:pt>
                <c:pt idx="47704">
                  <c:v>-233.679</c:v>
                </c:pt>
                <c:pt idx="47705">
                  <c:v>-240.63499999999999</c:v>
                </c:pt>
                <c:pt idx="47706">
                  <c:v>-247.54</c:v>
                </c:pt>
                <c:pt idx="47707">
                  <c:v>-254.392</c:v>
                </c:pt>
                <c:pt idx="47708">
                  <c:v>-261.19</c:v>
                </c:pt>
                <c:pt idx="47709">
                  <c:v>-267.93200000000002</c:v>
                </c:pt>
                <c:pt idx="47710">
                  <c:v>-274.61900000000003</c:v>
                </c:pt>
                <c:pt idx="47711">
                  <c:v>-281.24700000000001</c:v>
                </c:pt>
                <c:pt idx="47712">
                  <c:v>-287.81599999999997</c:v>
                </c:pt>
                <c:pt idx="47713">
                  <c:v>-294.32400000000001</c:v>
                </c:pt>
                <c:pt idx="47714">
                  <c:v>-300.77100000000002</c:v>
                </c:pt>
                <c:pt idx="47715">
                  <c:v>-307.154</c:v>
                </c:pt>
                <c:pt idx="47716">
                  <c:v>-313.47300000000001</c:v>
                </c:pt>
                <c:pt idx="47717">
                  <c:v>-319.726</c:v>
                </c:pt>
                <c:pt idx="47718">
                  <c:v>-325.91199999999998</c:v>
                </c:pt>
                <c:pt idx="47719">
                  <c:v>-332.03</c:v>
                </c:pt>
                <c:pt idx="47720">
                  <c:v>-338.07799999999997</c:v>
                </c:pt>
                <c:pt idx="47721">
                  <c:v>-344.05599999999998</c:v>
                </c:pt>
                <c:pt idx="47722">
                  <c:v>-349.96300000000002</c:v>
                </c:pt>
                <c:pt idx="47723">
                  <c:v>-355.79599999999999</c:v>
                </c:pt>
                <c:pt idx="47724">
                  <c:v>-361.55500000000001</c:v>
                </c:pt>
                <c:pt idx="47725">
                  <c:v>-367.23899999999998</c:v>
                </c:pt>
                <c:pt idx="47726">
                  <c:v>-372.846</c:v>
                </c:pt>
                <c:pt idx="47727">
                  <c:v>-378.37599999999998</c:v>
                </c:pt>
                <c:pt idx="47728">
                  <c:v>-383.827</c:v>
                </c:pt>
                <c:pt idx="47729">
                  <c:v>-389.19900000000001</c:v>
                </c:pt>
                <c:pt idx="47730">
                  <c:v>-394.49</c:v>
                </c:pt>
                <c:pt idx="47731">
                  <c:v>-399.69900000000001</c:v>
                </c:pt>
                <c:pt idx="47732">
                  <c:v>-404.82600000000002</c:v>
                </c:pt>
                <c:pt idx="47733">
                  <c:v>-409.86799999999999</c:v>
                </c:pt>
                <c:pt idx="47734">
                  <c:v>-414.82600000000002</c:v>
                </c:pt>
                <c:pt idx="47735">
                  <c:v>-419.69799999999998</c:v>
                </c:pt>
                <c:pt idx="47736">
                  <c:v>-424.483</c:v>
                </c:pt>
                <c:pt idx="47737">
                  <c:v>-429.18099999999998</c:v>
                </c:pt>
                <c:pt idx="47738">
                  <c:v>-433.79</c:v>
                </c:pt>
                <c:pt idx="47739">
                  <c:v>-438.30900000000003</c:v>
                </c:pt>
                <c:pt idx="47740">
                  <c:v>-442.738</c:v>
                </c:pt>
                <c:pt idx="47741">
                  <c:v>-447.07600000000002</c:v>
                </c:pt>
                <c:pt idx="47742">
                  <c:v>-451.32100000000003</c:v>
                </c:pt>
                <c:pt idx="47743">
                  <c:v>-455.47399999999999</c:v>
                </c:pt>
                <c:pt idx="47744">
                  <c:v>-459.53300000000002</c:v>
                </c:pt>
                <c:pt idx="47745">
                  <c:v>-463.49799999999999</c:v>
                </c:pt>
                <c:pt idx="47746">
                  <c:v>-467.36700000000002</c:v>
                </c:pt>
                <c:pt idx="47747">
                  <c:v>-471.14</c:v>
                </c:pt>
                <c:pt idx="47748">
                  <c:v>-474.81599999999997</c:v>
                </c:pt>
                <c:pt idx="47749">
                  <c:v>-478.39499999999998</c:v>
                </c:pt>
                <c:pt idx="47750">
                  <c:v>-481.875</c:v>
                </c:pt>
                <c:pt idx="47751">
                  <c:v>-485.25700000000001</c:v>
                </c:pt>
                <c:pt idx="47752">
                  <c:v>-488.53899999999999</c:v>
                </c:pt>
                <c:pt idx="47753">
                  <c:v>-491.721</c:v>
                </c:pt>
                <c:pt idx="47754">
                  <c:v>-494.803</c:v>
                </c:pt>
                <c:pt idx="47755">
                  <c:v>-497.78300000000002</c:v>
                </c:pt>
                <c:pt idx="47756">
                  <c:v>-500.661</c:v>
                </c:pt>
                <c:pt idx="47757">
                  <c:v>-503.43599999999998</c:v>
                </c:pt>
                <c:pt idx="47758">
                  <c:v>-506.10899999999998</c:v>
                </c:pt>
                <c:pt idx="47759">
                  <c:v>-508.678</c:v>
                </c:pt>
                <c:pt idx="47760">
                  <c:v>-511.14299999999997</c:v>
                </c:pt>
                <c:pt idx="47761">
                  <c:v>-513.50300000000004</c:v>
                </c:pt>
                <c:pt idx="47762">
                  <c:v>-515.75900000000001</c:v>
                </c:pt>
                <c:pt idx="47763">
                  <c:v>-517.91</c:v>
                </c:pt>
                <c:pt idx="47764">
                  <c:v>-519.95399999999995</c:v>
                </c:pt>
                <c:pt idx="47765">
                  <c:v>-521.89300000000003</c:v>
                </c:pt>
                <c:pt idx="47766">
                  <c:v>-523.72500000000002</c:v>
                </c:pt>
                <c:pt idx="47767">
                  <c:v>-525.45000000000005</c:v>
                </c:pt>
                <c:pt idx="47768">
                  <c:v>-527.06899999999996</c:v>
                </c:pt>
                <c:pt idx="47769">
                  <c:v>-528.58000000000004</c:v>
                </c:pt>
                <c:pt idx="47770">
                  <c:v>-529.98299999999995</c:v>
                </c:pt>
                <c:pt idx="47771">
                  <c:v>-531.27800000000002</c:v>
                </c:pt>
                <c:pt idx="47772">
                  <c:v>-532.46500000000003</c:v>
                </c:pt>
                <c:pt idx="47773">
                  <c:v>-533.54399999999998</c:v>
                </c:pt>
                <c:pt idx="47774">
                  <c:v>-534.51499999999999</c:v>
                </c:pt>
                <c:pt idx="47775">
                  <c:v>-535.37599999999998</c:v>
                </c:pt>
                <c:pt idx="47776">
                  <c:v>-536.12900000000002</c:v>
                </c:pt>
                <c:pt idx="47777">
                  <c:v>-536.77300000000002</c:v>
                </c:pt>
                <c:pt idx="47778">
                  <c:v>-537.30799999999999</c:v>
                </c:pt>
                <c:pt idx="47779">
                  <c:v>-537.73400000000004</c:v>
                </c:pt>
                <c:pt idx="47780">
                  <c:v>-538.05100000000004</c:v>
                </c:pt>
                <c:pt idx="47781">
                  <c:v>-538.25800000000004</c:v>
                </c:pt>
                <c:pt idx="47782">
                  <c:v>-538.35599999999999</c:v>
                </c:pt>
                <c:pt idx="47783">
                  <c:v>-538.346</c:v>
                </c:pt>
                <c:pt idx="47784">
                  <c:v>-538.226</c:v>
                </c:pt>
                <c:pt idx="47785">
                  <c:v>-537.99699999999996</c:v>
                </c:pt>
                <c:pt idx="47786">
                  <c:v>-537.65899999999999</c:v>
                </c:pt>
                <c:pt idx="47787">
                  <c:v>-537.21199999999999</c:v>
                </c:pt>
                <c:pt idx="47788">
                  <c:v>-536.65700000000004</c:v>
                </c:pt>
                <c:pt idx="47789">
                  <c:v>-535.99199999999996</c:v>
                </c:pt>
                <c:pt idx="47790">
                  <c:v>-535.22</c:v>
                </c:pt>
                <c:pt idx="47791">
                  <c:v>-534.33900000000006</c:v>
                </c:pt>
                <c:pt idx="47792">
                  <c:v>-533.351</c:v>
                </c:pt>
                <c:pt idx="47793">
                  <c:v>-532.25400000000002</c:v>
                </c:pt>
                <c:pt idx="47794">
                  <c:v>-531.04999999999995</c:v>
                </c:pt>
                <c:pt idx="47795">
                  <c:v>-529.73900000000003</c:v>
                </c:pt>
                <c:pt idx="47796">
                  <c:v>-528.32100000000003</c:v>
                </c:pt>
                <c:pt idx="47797">
                  <c:v>-526.79600000000005</c:v>
                </c:pt>
                <c:pt idx="47798">
                  <c:v>-525.16499999999996</c:v>
                </c:pt>
                <c:pt idx="47799">
                  <c:v>-523.428</c:v>
                </c:pt>
                <c:pt idx="47800">
                  <c:v>-521.58600000000001</c:v>
                </c:pt>
                <c:pt idx="47801">
                  <c:v>-519.63800000000003</c:v>
                </c:pt>
                <c:pt idx="47802">
                  <c:v>-517.58600000000001</c:v>
                </c:pt>
                <c:pt idx="47803">
                  <c:v>-515.42999999999995</c:v>
                </c:pt>
                <c:pt idx="47804">
                  <c:v>-513.16999999999996</c:v>
                </c:pt>
                <c:pt idx="47805">
                  <c:v>-510.80599999999998</c:v>
                </c:pt>
                <c:pt idx="47806">
                  <c:v>-508.34</c:v>
                </c:pt>
                <c:pt idx="47807">
                  <c:v>-505.77199999999999</c:v>
                </c:pt>
                <c:pt idx="47808">
                  <c:v>-503.10199999999998</c:v>
                </c:pt>
                <c:pt idx="47809">
                  <c:v>-500.33100000000002</c:v>
                </c:pt>
                <c:pt idx="47810">
                  <c:v>-497.46</c:v>
                </c:pt>
                <c:pt idx="47811">
                  <c:v>-494.48899999999998</c:v>
                </c:pt>
                <c:pt idx="47812">
                  <c:v>-491.41899999999998</c:v>
                </c:pt>
                <c:pt idx="47813">
                  <c:v>-488.25</c:v>
                </c:pt>
                <c:pt idx="47814">
                  <c:v>-484.983</c:v>
                </c:pt>
                <c:pt idx="47815">
                  <c:v>-481.61900000000003</c:v>
                </c:pt>
                <c:pt idx="47816">
                  <c:v>-478.15800000000002</c:v>
                </c:pt>
                <c:pt idx="47817">
                  <c:v>-474.60199999999998</c:v>
                </c:pt>
                <c:pt idx="47818">
                  <c:v>-470.95100000000002</c:v>
                </c:pt>
                <c:pt idx="47819">
                  <c:v>-467.20600000000002</c:v>
                </c:pt>
                <c:pt idx="47820">
                  <c:v>-463.36700000000002</c:v>
                </c:pt>
                <c:pt idx="47821">
                  <c:v>-459.435</c:v>
                </c:pt>
                <c:pt idx="47822">
                  <c:v>-455.41199999999998</c:v>
                </c:pt>
                <c:pt idx="47823">
                  <c:v>-451.298</c:v>
                </c:pt>
                <c:pt idx="47824">
                  <c:v>-447.09399999999999</c:v>
                </c:pt>
                <c:pt idx="47825">
                  <c:v>-442.80099999999999</c:v>
                </c:pt>
                <c:pt idx="47826">
                  <c:v>-438.41899999999998</c:v>
                </c:pt>
                <c:pt idx="47827">
                  <c:v>-433.95</c:v>
                </c:pt>
                <c:pt idx="47828">
                  <c:v>-429.39499999999998</c:v>
                </c:pt>
                <c:pt idx="47829">
                  <c:v>-424.75400000000002</c:v>
                </c:pt>
                <c:pt idx="47830">
                  <c:v>-420.029</c:v>
                </c:pt>
                <c:pt idx="47831">
                  <c:v>-415.22</c:v>
                </c:pt>
                <c:pt idx="47832">
                  <c:v>-410.32900000000001</c:v>
                </c:pt>
                <c:pt idx="47833">
                  <c:v>-405.35599999999999</c:v>
                </c:pt>
                <c:pt idx="47834">
                  <c:v>-400.30200000000002</c:v>
                </c:pt>
                <c:pt idx="47835">
                  <c:v>-395.17</c:v>
                </c:pt>
                <c:pt idx="47836">
                  <c:v>-389.959</c:v>
                </c:pt>
                <c:pt idx="47837">
                  <c:v>-384.67</c:v>
                </c:pt>
                <c:pt idx="47838">
                  <c:v>-379.30599999999998</c:v>
                </c:pt>
                <c:pt idx="47839">
                  <c:v>-373.86700000000002</c:v>
                </c:pt>
                <c:pt idx="47840">
                  <c:v>-368.35300000000001</c:v>
                </c:pt>
                <c:pt idx="47841">
                  <c:v>-362.767</c:v>
                </c:pt>
                <c:pt idx="47842">
                  <c:v>-357.10899999999998</c:v>
                </c:pt>
                <c:pt idx="47843">
                  <c:v>-351.38099999999997</c:v>
                </c:pt>
                <c:pt idx="47844">
                  <c:v>-345.584</c:v>
                </c:pt>
                <c:pt idx="47845">
                  <c:v>-339.71800000000002</c:v>
                </c:pt>
                <c:pt idx="47846">
                  <c:v>-333.786</c:v>
                </c:pt>
                <c:pt idx="47847">
                  <c:v>-327.78800000000001</c:v>
                </c:pt>
                <c:pt idx="47848">
                  <c:v>-321.726</c:v>
                </c:pt>
                <c:pt idx="47849">
                  <c:v>-315.60000000000002</c:v>
                </c:pt>
                <c:pt idx="47850">
                  <c:v>-309.41300000000001</c:v>
                </c:pt>
                <c:pt idx="47851">
                  <c:v>-303.16500000000002</c:v>
                </c:pt>
                <c:pt idx="47852">
                  <c:v>-296.858</c:v>
                </c:pt>
                <c:pt idx="47853">
                  <c:v>-290.49200000000002</c:v>
                </c:pt>
                <c:pt idx="47854">
                  <c:v>-284.07100000000003</c:v>
                </c:pt>
                <c:pt idx="47855">
                  <c:v>-277.59300000000002</c:v>
                </c:pt>
                <c:pt idx="47856">
                  <c:v>-271.06200000000001</c:v>
                </c:pt>
                <c:pt idx="47857">
                  <c:v>-264.47800000000001</c:v>
                </c:pt>
                <c:pt idx="47858">
                  <c:v>-257.84300000000002</c:v>
                </c:pt>
                <c:pt idx="47859">
                  <c:v>-251.15700000000001</c:v>
                </c:pt>
                <c:pt idx="47860">
                  <c:v>-244.423</c:v>
                </c:pt>
                <c:pt idx="47861">
                  <c:v>-237.642</c:v>
                </c:pt>
                <c:pt idx="47862">
                  <c:v>-230.815</c:v>
                </c:pt>
                <c:pt idx="47863">
                  <c:v>-223.94399999999999</c:v>
                </c:pt>
                <c:pt idx="47864">
                  <c:v>-217.029</c:v>
                </c:pt>
                <c:pt idx="47865">
                  <c:v>-210.07300000000001</c:v>
                </c:pt>
                <c:pt idx="47866">
                  <c:v>-203.077</c:v>
                </c:pt>
                <c:pt idx="47867">
                  <c:v>-196.042</c:v>
                </c:pt>
                <c:pt idx="47868">
                  <c:v>-188.96899999999999</c:v>
                </c:pt>
                <c:pt idx="47869">
                  <c:v>-181.86099999999999</c:v>
                </c:pt>
                <c:pt idx="47870">
                  <c:v>-174.71899999999999</c:v>
                </c:pt>
                <c:pt idx="47871">
                  <c:v>-167.54300000000001</c:v>
                </c:pt>
                <c:pt idx="47872">
                  <c:v>-160.33600000000001</c:v>
                </c:pt>
                <c:pt idx="47873">
                  <c:v>-153.09899999999999</c:v>
                </c:pt>
                <c:pt idx="47874">
                  <c:v>-145.833</c:v>
                </c:pt>
                <c:pt idx="47875">
                  <c:v>-138.54</c:v>
                </c:pt>
                <c:pt idx="47876">
                  <c:v>-131.22200000000001</c:v>
                </c:pt>
                <c:pt idx="47877">
                  <c:v>-123.88</c:v>
                </c:pt>
                <c:pt idx="47878">
                  <c:v>-116.515</c:v>
                </c:pt>
                <c:pt idx="47879">
                  <c:v>-109.129</c:v>
                </c:pt>
                <c:pt idx="47880">
                  <c:v>-101.723</c:v>
                </c:pt>
                <c:pt idx="47881">
                  <c:v>-94.299199999999999</c:v>
                </c:pt>
                <c:pt idx="47882">
                  <c:v>-86.858999999999995</c:v>
                </c:pt>
                <c:pt idx="47883">
                  <c:v>-79.403599999999997</c:v>
                </c:pt>
                <c:pt idx="47884">
                  <c:v>-71.934799999999996</c:v>
                </c:pt>
                <c:pt idx="47885">
                  <c:v>-64.453900000000004</c:v>
                </c:pt>
                <c:pt idx="47886">
                  <c:v>-56.962499999999999</c:v>
                </c:pt>
                <c:pt idx="47887">
                  <c:v>-49.462200000000003</c:v>
                </c:pt>
                <c:pt idx="47888">
                  <c:v>-41.9544</c:v>
                </c:pt>
                <c:pt idx="47889">
                  <c:v>-34.4407</c:v>
                </c:pt>
                <c:pt idx="47890">
                  <c:v>-26.922599999999999</c:v>
                </c:pt>
                <c:pt idx="47891">
                  <c:v>-19.401599999999998</c:v>
                </c:pt>
                <c:pt idx="47892">
                  <c:v>-11.879300000000001</c:v>
                </c:pt>
                <c:pt idx="47893">
                  <c:v>-4.3571099999999996</c:v>
                </c:pt>
                <c:pt idx="47894">
                  <c:v>3.1633499999999999</c:v>
                </c:pt>
                <c:pt idx="47895">
                  <c:v>10.6806</c:v>
                </c:pt>
                <c:pt idx="47896">
                  <c:v>18.193100000000001</c:v>
                </c:pt>
                <c:pt idx="47897">
                  <c:v>25.699300000000001</c:v>
                </c:pt>
                <c:pt idx="47898">
                  <c:v>33.197699999999998</c:v>
                </c:pt>
                <c:pt idx="47899">
                  <c:v>40.686799999999998</c:v>
                </c:pt>
                <c:pt idx="47900">
                  <c:v>48.165100000000002</c:v>
                </c:pt>
                <c:pt idx="47901">
                  <c:v>55.631</c:v>
                </c:pt>
                <c:pt idx="47902">
                  <c:v>63.083199999999998</c:v>
                </c:pt>
                <c:pt idx="47903">
                  <c:v>70.519900000000007</c:v>
                </c:pt>
                <c:pt idx="47904">
                  <c:v>77.939899999999994</c:v>
                </c:pt>
                <c:pt idx="47905">
                  <c:v>85.341399999999993</c:v>
                </c:pt>
                <c:pt idx="47906">
                  <c:v>92.723200000000006</c:v>
                </c:pt>
                <c:pt idx="47907">
                  <c:v>100.084</c:v>
                </c:pt>
                <c:pt idx="47908">
                  <c:v>107.42100000000001</c:v>
                </c:pt>
                <c:pt idx="47909">
                  <c:v>114.73399999999999</c:v>
                </c:pt>
                <c:pt idx="47910">
                  <c:v>122.02200000000001</c:v>
                </c:pt>
                <c:pt idx="47911">
                  <c:v>129.28200000000001</c:v>
                </c:pt>
                <c:pt idx="47912">
                  <c:v>136.51400000000001</c:v>
                </c:pt>
                <c:pt idx="47913">
                  <c:v>143.715</c:v>
                </c:pt>
                <c:pt idx="47914">
                  <c:v>150.88499999999999</c:v>
                </c:pt>
                <c:pt idx="47915">
                  <c:v>158.02199999999999</c:v>
                </c:pt>
                <c:pt idx="47916">
                  <c:v>165.124</c:v>
                </c:pt>
                <c:pt idx="47917">
                  <c:v>172.191</c:v>
                </c:pt>
                <c:pt idx="47918">
                  <c:v>179.22</c:v>
                </c:pt>
                <c:pt idx="47919">
                  <c:v>186.21</c:v>
                </c:pt>
                <c:pt idx="47920">
                  <c:v>193.16</c:v>
                </c:pt>
                <c:pt idx="47921">
                  <c:v>200.06899999999999</c:v>
                </c:pt>
                <c:pt idx="47922">
                  <c:v>206.935</c:v>
                </c:pt>
                <c:pt idx="47923">
                  <c:v>213.756</c:v>
                </c:pt>
                <c:pt idx="47924">
                  <c:v>220.53200000000001</c:v>
                </c:pt>
                <c:pt idx="47925">
                  <c:v>227.26</c:v>
                </c:pt>
                <c:pt idx="47926">
                  <c:v>233.941</c:v>
                </c:pt>
                <c:pt idx="47927">
                  <c:v>240.571</c:v>
                </c:pt>
                <c:pt idx="47928">
                  <c:v>247.15100000000001</c:v>
                </c:pt>
                <c:pt idx="47929">
                  <c:v>253.678</c:v>
                </c:pt>
                <c:pt idx="47930">
                  <c:v>260.15199999999999</c:v>
                </c:pt>
                <c:pt idx="47931">
                  <c:v>266.57</c:v>
                </c:pt>
                <c:pt idx="47932">
                  <c:v>272.93299999999999</c:v>
                </c:pt>
                <c:pt idx="47933">
                  <c:v>279.238</c:v>
                </c:pt>
                <c:pt idx="47934">
                  <c:v>285.48399999999998</c:v>
                </c:pt>
                <c:pt idx="47935">
                  <c:v>291.67</c:v>
                </c:pt>
                <c:pt idx="47936">
                  <c:v>297.79500000000002</c:v>
                </c:pt>
                <c:pt idx="47937">
                  <c:v>303.85700000000003</c:v>
                </c:pt>
                <c:pt idx="47938">
                  <c:v>309.85599999999999</c:v>
                </c:pt>
                <c:pt idx="47939">
                  <c:v>315.79000000000002</c:v>
                </c:pt>
                <c:pt idx="47940">
                  <c:v>321.65800000000002</c:v>
                </c:pt>
                <c:pt idx="47941">
                  <c:v>327.45800000000003</c:v>
                </c:pt>
                <c:pt idx="47942">
                  <c:v>333.19</c:v>
                </c:pt>
                <c:pt idx="47943">
                  <c:v>338.85300000000001</c:v>
                </c:pt>
                <c:pt idx="47944">
                  <c:v>344.44499999999999</c:v>
                </c:pt>
                <c:pt idx="47945">
                  <c:v>349.96600000000001</c:v>
                </c:pt>
                <c:pt idx="47946">
                  <c:v>355.41300000000001</c:v>
                </c:pt>
                <c:pt idx="47947">
                  <c:v>360.78699999999998</c:v>
                </c:pt>
                <c:pt idx="47948">
                  <c:v>366.08499999999998</c:v>
                </c:pt>
                <c:pt idx="47949">
                  <c:v>371.30799999999999</c:v>
                </c:pt>
                <c:pt idx="47950">
                  <c:v>376.45400000000001</c:v>
                </c:pt>
                <c:pt idx="47951">
                  <c:v>381.52100000000002</c:v>
                </c:pt>
                <c:pt idx="47952">
                  <c:v>386.51</c:v>
                </c:pt>
                <c:pt idx="47953">
                  <c:v>391.41800000000001</c:v>
                </c:pt>
                <c:pt idx="47954">
                  <c:v>396.245</c:v>
                </c:pt>
                <c:pt idx="47955">
                  <c:v>400.99099999999999</c:v>
                </c:pt>
                <c:pt idx="47956">
                  <c:v>405.65300000000002</c:v>
                </c:pt>
                <c:pt idx="47957">
                  <c:v>410.23200000000003</c:v>
                </c:pt>
                <c:pt idx="47958">
                  <c:v>414.726</c:v>
                </c:pt>
                <c:pt idx="47959">
                  <c:v>419.13400000000001</c:v>
                </c:pt>
                <c:pt idx="47960">
                  <c:v>423.45600000000002</c:v>
                </c:pt>
                <c:pt idx="47961">
                  <c:v>427.69</c:v>
                </c:pt>
                <c:pt idx="47962">
                  <c:v>431.83699999999999</c:v>
                </c:pt>
                <c:pt idx="47963">
                  <c:v>435.89400000000001</c:v>
                </c:pt>
                <c:pt idx="47964">
                  <c:v>439.86200000000002</c:v>
                </c:pt>
                <c:pt idx="47965">
                  <c:v>443.73899999999998</c:v>
                </c:pt>
                <c:pt idx="47966">
                  <c:v>447.52499999999998</c:v>
                </c:pt>
                <c:pt idx="47967">
                  <c:v>451.21899999999999</c:v>
                </c:pt>
                <c:pt idx="47968">
                  <c:v>454.82</c:v>
                </c:pt>
                <c:pt idx="47969">
                  <c:v>458.32799999999997</c:v>
                </c:pt>
                <c:pt idx="47970">
                  <c:v>461.74099999999999</c:v>
                </c:pt>
                <c:pt idx="47971">
                  <c:v>465.06</c:v>
                </c:pt>
                <c:pt idx="47972">
                  <c:v>468.28399999999999</c:v>
                </c:pt>
                <c:pt idx="47973">
                  <c:v>471.411</c:v>
                </c:pt>
                <c:pt idx="47974">
                  <c:v>474.44200000000001</c:v>
                </c:pt>
                <c:pt idx="47975">
                  <c:v>477.37599999999998</c:v>
                </c:pt>
                <c:pt idx="47976">
                  <c:v>480.21199999999999</c:v>
                </c:pt>
                <c:pt idx="47977">
                  <c:v>482.94900000000001</c:v>
                </c:pt>
                <c:pt idx="47978">
                  <c:v>485.58800000000002</c:v>
                </c:pt>
                <c:pt idx="47979">
                  <c:v>488.12700000000001</c:v>
                </c:pt>
                <c:pt idx="47980">
                  <c:v>490.56700000000001</c:v>
                </c:pt>
                <c:pt idx="47981">
                  <c:v>492.90600000000001</c:v>
                </c:pt>
                <c:pt idx="47982">
                  <c:v>495.14499999999998</c:v>
                </c:pt>
                <c:pt idx="47983">
                  <c:v>497.28199999999998</c:v>
                </c:pt>
                <c:pt idx="47984">
                  <c:v>499.31799999999998</c:v>
                </c:pt>
                <c:pt idx="47985">
                  <c:v>501.25200000000001</c:v>
                </c:pt>
                <c:pt idx="47986">
                  <c:v>503.084</c:v>
                </c:pt>
                <c:pt idx="47987">
                  <c:v>504.81299999999999</c:v>
                </c:pt>
                <c:pt idx="47988">
                  <c:v>506.43900000000002</c:v>
                </c:pt>
                <c:pt idx="47989">
                  <c:v>507.96199999999999</c:v>
                </c:pt>
                <c:pt idx="47990">
                  <c:v>509.38200000000001</c:v>
                </c:pt>
                <c:pt idx="47991">
                  <c:v>510.69799999999998</c:v>
                </c:pt>
                <c:pt idx="47992">
                  <c:v>511.91</c:v>
                </c:pt>
                <c:pt idx="47993">
                  <c:v>513.01700000000005</c:v>
                </c:pt>
                <c:pt idx="47994">
                  <c:v>514.02099999999996</c:v>
                </c:pt>
                <c:pt idx="47995">
                  <c:v>514.91999999999996</c:v>
                </c:pt>
                <c:pt idx="47996">
                  <c:v>515.71400000000006</c:v>
                </c:pt>
                <c:pt idx="47997">
                  <c:v>516.40300000000002</c:v>
                </c:pt>
                <c:pt idx="47998">
                  <c:v>516.98699999999997</c:v>
                </c:pt>
                <c:pt idx="47999">
                  <c:v>517.46699999999998</c:v>
                </c:pt>
                <c:pt idx="48000">
                  <c:v>517.84100000000001</c:v>
                </c:pt>
                <c:pt idx="48001">
                  <c:v>518.11</c:v>
                </c:pt>
                <c:pt idx="48002">
                  <c:v>518.27499999999998</c:v>
                </c:pt>
                <c:pt idx="48003">
                  <c:v>518.33399999999995</c:v>
                </c:pt>
                <c:pt idx="48004">
                  <c:v>518.28800000000001</c:v>
                </c:pt>
                <c:pt idx="48005">
                  <c:v>518.13699999999994</c:v>
                </c:pt>
                <c:pt idx="48006">
                  <c:v>517.88099999999997</c:v>
                </c:pt>
                <c:pt idx="48007">
                  <c:v>517.52</c:v>
                </c:pt>
                <c:pt idx="48008">
                  <c:v>517.05399999999997</c:v>
                </c:pt>
                <c:pt idx="48009">
                  <c:v>516.48400000000004</c:v>
                </c:pt>
                <c:pt idx="48010">
                  <c:v>515.80899999999997</c:v>
                </c:pt>
                <c:pt idx="48011">
                  <c:v>515.03</c:v>
                </c:pt>
                <c:pt idx="48012">
                  <c:v>514.14700000000005</c:v>
                </c:pt>
                <c:pt idx="48013">
                  <c:v>513.16</c:v>
                </c:pt>
                <c:pt idx="48014">
                  <c:v>512.06899999999996</c:v>
                </c:pt>
                <c:pt idx="48015">
                  <c:v>510.87400000000002</c:v>
                </c:pt>
                <c:pt idx="48016">
                  <c:v>509.577</c:v>
                </c:pt>
                <c:pt idx="48017">
                  <c:v>508.17700000000002</c:v>
                </c:pt>
                <c:pt idx="48018">
                  <c:v>506.67399999999998</c:v>
                </c:pt>
                <c:pt idx="48019">
                  <c:v>505.06900000000002</c:v>
                </c:pt>
                <c:pt idx="48020">
                  <c:v>503.363</c:v>
                </c:pt>
                <c:pt idx="48021">
                  <c:v>501.55399999999997</c:v>
                </c:pt>
                <c:pt idx="48022">
                  <c:v>499.64499999999998</c:v>
                </c:pt>
                <c:pt idx="48023">
                  <c:v>497.63499999999999</c:v>
                </c:pt>
                <c:pt idx="48024">
                  <c:v>495.52499999999998</c:v>
                </c:pt>
                <c:pt idx="48025">
                  <c:v>493.31599999999997</c:v>
                </c:pt>
                <c:pt idx="48026">
                  <c:v>491.00700000000001</c:v>
                </c:pt>
                <c:pt idx="48027">
                  <c:v>488.59899999999999</c:v>
                </c:pt>
                <c:pt idx="48028">
                  <c:v>486.09300000000002</c:v>
                </c:pt>
                <c:pt idx="48029">
                  <c:v>483.49</c:v>
                </c:pt>
                <c:pt idx="48030">
                  <c:v>480.78899999999999</c:v>
                </c:pt>
                <c:pt idx="48031">
                  <c:v>477.99200000000002</c:v>
                </c:pt>
                <c:pt idx="48032">
                  <c:v>475.09899999999999</c:v>
                </c:pt>
                <c:pt idx="48033">
                  <c:v>472.11</c:v>
                </c:pt>
                <c:pt idx="48034">
                  <c:v>469.02699999999999</c:v>
                </c:pt>
                <c:pt idx="48035">
                  <c:v>465.85</c:v>
                </c:pt>
                <c:pt idx="48036">
                  <c:v>462.58</c:v>
                </c:pt>
                <c:pt idx="48037">
                  <c:v>459.21699999999998</c:v>
                </c:pt>
                <c:pt idx="48038">
                  <c:v>455.762</c:v>
                </c:pt>
                <c:pt idx="48039">
                  <c:v>452.21600000000001</c:v>
                </c:pt>
                <c:pt idx="48040">
                  <c:v>448.57900000000001</c:v>
                </c:pt>
                <c:pt idx="48041">
                  <c:v>444.85300000000001</c:v>
                </c:pt>
                <c:pt idx="48042">
                  <c:v>441.03800000000001</c:v>
                </c:pt>
                <c:pt idx="48043">
                  <c:v>437.13400000000001</c:v>
                </c:pt>
                <c:pt idx="48044">
                  <c:v>433.14400000000001</c:v>
                </c:pt>
                <c:pt idx="48045">
                  <c:v>429.06700000000001</c:v>
                </c:pt>
                <c:pt idx="48046">
                  <c:v>424.90499999999997</c:v>
                </c:pt>
                <c:pt idx="48047">
                  <c:v>420.65699999999998</c:v>
                </c:pt>
                <c:pt idx="48048">
                  <c:v>416.32600000000002</c:v>
                </c:pt>
                <c:pt idx="48049">
                  <c:v>411.91300000000001</c:v>
                </c:pt>
                <c:pt idx="48050">
                  <c:v>407.41699999999997</c:v>
                </c:pt>
                <c:pt idx="48051">
                  <c:v>402.84</c:v>
                </c:pt>
                <c:pt idx="48052">
                  <c:v>398.18299999999999</c:v>
                </c:pt>
                <c:pt idx="48053">
                  <c:v>393.447</c:v>
                </c:pt>
                <c:pt idx="48054">
                  <c:v>388.63299999999998</c:v>
                </c:pt>
                <c:pt idx="48055">
                  <c:v>383.74099999999999</c:v>
                </c:pt>
                <c:pt idx="48056">
                  <c:v>378.774</c:v>
                </c:pt>
                <c:pt idx="48057">
                  <c:v>373.73099999999999</c:v>
                </c:pt>
                <c:pt idx="48058">
                  <c:v>368.61500000000001</c:v>
                </c:pt>
                <c:pt idx="48059">
                  <c:v>363.42599999999999</c:v>
                </c:pt>
                <c:pt idx="48060">
                  <c:v>358.16399999999999</c:v>
                </c:pt>
                <c:pt idx="48061">
                  <c:v>352.83199999999999</c:v>
                </c:pt>
                <c:pt idx="48062">
                  <c:v>347.43</c:v>
                </c:pt>
                <c:pt idx="48063">
                  <c:v>341.96</c:v>
                </c:pt>
                <c:pt idx="48064">
                  <c:v>336.42200000000003</c:v>
                </c:pt>
                <c:pt idx="48065">
                  <c:v>330.81799999999998</c:v>
                </c:pt>
                <c:pt idx="48066">
                  <c:v>325.149</c:v>
                </c:pt>
                <c:pt idx="48067">
                  <c:v>319.416</c:v>
                </c:pt>
                <c:pt idx="48068">
                  <c:v>313.62</c:v>
                </c:pt>
                <c:pt idx="48069">
                  <c:v>307.762</c:v>
                </c:pt>
                <c:pt idx="48070">
                  <c:v>301.84399999999999</c:v>
                </c:pt>
                <c:pt idx="48071">
                  <c:v>295.86700000000002</c:v>
                </c:pt>
                <c:pt idx="48072">
                  <c:v>289.83199999999999</c:v>
                </c:pt>
                <c:pt idx="48073">
                  <c:v>283.74099999999999</c:v>
                </c:pt>
                <c:pt idx="48074">
                  <c:v>277.59399999999999</c:v>
                </c:pt>
                <c:pt idx="48075">
                  <c:v>271.39299999999997</c:v>
                </c:pt>
                <c:pt idx="48076">
                  <c:v>265.13900000000001</c:v>
                </c:pt>
                <c:pt idx="48077">
                  <c:v>258.83300000000003</c:v>
                </c:pt>
                <c:pt idx="48078">
                  <c:v>252.477</c:v>
                </c:pt>
                <c:pt idx="48079">
                  <c:v>246.072</c:v>
                </c:pt>
                <c:pt idx="48080">
                  <c:v>239.62</c:v>
                </c:pt>
                <c:pt idx="48081">
                  <c:v>233.12100000000001</c:v>
                </c:pt>
                <c:pt idx="48082">
                  <c:v>226.577</c:v>
                </c:pt>
                <c:pt idx="48083">
                  <c:v>219.989</c:v>
                </c:pt>
                <c:pt idx="48084">
                  <c:v>213.35900000000001</c:v>
                </c:pt>
                <c:pt idx="48085">
                  <c:v>206.68799999999999</c:v>
                </c:pt>
                <c:pt idx="48086">
                  <c:v>199.977</c:v>
                </c:pt>
                <c:pt idx="48087">
                  <c:v>193.22900000000001</c:v>
                </c:pt>
                <c:pt idx="48088">
                  <c:v>186.44300000000001</c:v>
                </c:pt>
                <c:pt idx="48089">
                  <c:v>179.62200000000001</c:v>
                </c:pt>
                <c:pt idx="48090">
                  <c:v>172.767</c:v>
                </c:pt>
                <c:pt idx="48091">
                  <c:v>165.87899999999999</c:v>
                </c:pt>
                <c:pt idx="48092">
                  <c:v>158.96</c:v>
                </c:pt>
                <c:pt idx="48093">
                  <c:v>152.011</c:v>
                </c:pt>
                <c:pt idx="48094">
                  <c:v>145.03399999999999</c:v>
                </c:pt>
                <c:pt idx="48095">
                  <c:v>138.029</c:v>
                </c:pt>
                <c:pt idx="48096">
                  <c:v>131</c:v>
                </c:pt>
                <c:pt idx="48097">
                  <c:v>123.946</c:v>
                </c:pt>
                <c:pt idx="48098">
                  <c:v>116.869</c:v>
                </c:pt>
                <c:pt idx="48099">
                  <c:v>109.771</c:v>
                </c:pt>
                <c:pt idx="48100">
                  <c:v>102.65300000000001</c:v>
                </c:pt>
                <c:pt idx="48101">
                  <c:v>95.516900000000007</c:v>
                </c:pt>
                <c:pt idx="48102">
                  <c:v>88.363799999999998</c:v>
                </c:pt>
                <c:pt idx="48103">
                  <c:v>81.195300000000003</c:v>
                </c:pt>
                <c:pt idx="48104">
                  <c:v>74.012799999999999</c:v>
                </c:pt>
                <c:pt idx="48105">
                  <c:v>66.817700000000002</c:v>
                </c:pt>
                <c:pt idx="48106">
                  <c:v>59.611600000000003</c:v>
                </c:pt>
                <c:pt idx="48107">
                  <c:v>52.395899999999997</c:v>
                </c:pt>
                <c:pt idx="48108">
                  <c:v>45.171999999999997</c:v>
                </c:pt>
                <c:pt idx="48109">
                  <c:v>37.941499999999998</c:v>
                </c:pt>
                <c:pt idx="48110">
                  <c:v>30.7058</c:v>
                </c:pt>
                <c:pt idx="48111">
                  <c:v>23.4663</c:v>
                </c:pt>
                <c:pt idx="48112">
                  <c:v>16.224499999999999</c:v>
                </c:pt>
                <c:pt idx="48113">
                  <c:v>8.9819899999999997</c:v>
                </c:pt>
                <c:pt idx="48114">
                  <c:v>1.7401199999999999</c:v>
                </c:pt>
                <c:pt idx="48115">
                  <c:v>-5.4996200000000002</c:v>
                </c:pt>
                <c:pt idx="48116">
                  <c:v>-12.735799999999999</c:v>
                </c:pt>
                <c:pt idx="48117">
                  <c:v>-19.966799999999999</c:v>
                </c:pt>
                <c:pt idx="48118">
                  <c:v>-27.191400000000002</c:v>
                </c:pt>
                <c:pt idx="48119">
                  <c:v>-34.407899999999998</c:v>
                </c:pt>
                <c:pt idx="48120">
                  <c:v>-41.615000000000002</c:v>
                </c:pt>
                <c:pt idx="48121">
                  <c:v>-48.811199999999999</c:v>
                </c:pt>
                <c:pt idx="48122">
                  <c:v>-55.994999999999997</c:v>
                </c:pt>
                <c:pt idx="48123">
                  <c:v>-63.164999999999999</c:v>
                </c:pt>
                <c:pt idx="48124">
                  <c:v>-70.319800000000001</c:v>
                </c:pt>
                <c:pt idx="48125">
                  <c:v>-77.457800000000006</c:v>
                </c:pt>
                <c:pt idx="48126">
                  <c:v>-84.577699999999993</c:v>
                </c:pt>
                <c:pt idx="48127">
                  <c:v>-91.677899999999994</c:v>
                </c:pt>
                <c:pt idx="48128">
                  <c:v>-98.757199999999997</c:v>
                </c:pt>
                <c:pt idx="48129">
                  <c:v>-105.81399999999999</c:v>
                </c:pt>
                <c:pt idx="48130">
                  <c:v>-112.84699999999999</c:v>
                </c:pt>
                <c:pt idx="48131">
                  <c:v>-119.855</c:v>
                </c:pt>
                <c:pt idx="48132">
                  <c:v>-126.836</c:v>
                </c:pt>
                <c:pt idx="48133">
                  <c:v>-133.78800000000001</c:v>
                </c:pt>
                <c:pt idx="48134">
                  <c:v>-140.71199999999999</c:v>
                </c:pt>
                <c:pt idx="48135">
                  <c:v>-147.60400000000001</c:v>
                </c:pt>
                <c:pt idx="48136">
                  <c:v>-154.464</c:v>
                </c:pt>
                <c:pt idx="48137">
                  <c:v>-161.291</c:v>
                </c:pt>
                <c:pt idx="48138">
                  <c:v>-168.08199999999999</c:v>
                </c:pt>
                <c:pt idx="48139">
                  <c:v>-174.83699999999999</c:v>
                </c:pt>
                <c:pt idx="48140">
                  <c:v>-181.55500000000001</c:v>
                </c:pt>
                <c:pt idx="48141">
                  <c:v>-188.233</c:v>
                </c:pt>
                <c:pt idx="48142">
                  <c:v>-194.87</c:v>
                </c:pt>
                <c:pt idx="48143">
                  <c:v>-201.46600000000001</c:v>
                </c:pt>
                <c:pt idx="48144">
                  <c:v>-208.01900000000001</c:v>
                </c:pt>
                <c:pt idx="48145">
                  <c:v>-214.52799999999999</c:v>
                </c:pt>
                <c:pt idx="48146">
                  <c:v>-220.99</c:v>
                </c:pt>
                <c:pt idx="48147">
                  <c:v>-227.40600000000001</c:v>
                </c:pt>
                <c:pt idx="48148">
                  <c:v>-233.773</c:v>
                </c:pt>
                <c:pt idx="48149">
                  <c:v>-240.09100000000001</c:v>
                </c:pt>
                <c:pt idx="48150">
                  <c:v>-246.358</c:v>
                </c:pt>
                <c:pt idx="48151">
                  <c:v>-252.57300000000001</c:v>
                </c:pt>
                <c:pt idx="48152">
                  <c:v>-258.73500000000001</c:v>
                </c:pt>
                <c:pt idx="48153">
                  <c:v>-264.84199999999998</c:v>
                </c:pt>
                <c:pt idx="48154">
                  <c:v>-270.89299999999997</c:v>
                </c:pt>
                <c:pt idx="48155">
                  <c:v>-276.887</c:v>
                </c:pt>
                <c:pt idx="48156">
                  <c:v>-282.82299999999998</c:v>
                </c:pt>
                <c:pt idx="48157">
                  <c:v>-288.7</c:v>
                </c:pt>
                <c:pt idx="48158">
                  <c:v>-294.51600000000002</c:v>
                </c:pt>
                <c:pt idx="48159">
                  <c:v>-300.27100000000002</c:v>
                </c:pt>
                <c:pt idx="48160">
                  <c:v>-305.96199999999999</c:v>
                </c:pt>
                <c:pt idx="48161">
                  <c:v>-311.58999999999997</c:v>
                </c:pt>
                <c:pt idx="48162">
                  <c:v>-317.15300000000002</c:v>
                </c:pt>
                <c:pt idx="48163">
                  <c:v>-322.649</c:v>
                </c:pt>
                <c:pt idx="48164">
                  <c:v>-328.07799999999997</c:v>
                </c:pt>
                <c:pt idx="48165">
                  <c:v>-333.43900000000002</c:v>
                </c:pt>
                <c:pt idx="48166">
                  <c:v>-338.73</c:v>
                </c:pt>
                <c:pt idx="48167">
                  <c:v>-343.95100000000002</c:v>
                </c:pt>
                <c:pt idx="48168">
                  <c:v>-349.1</c:v>
                </c:pt>
                <c:pt idx="48169">
                  <c:v>-354.17700000000002</c:v>
                </c:pt>
                <c:pt idx="48170">
                  <c:v>-359.18</c:v>
                </c:pt>
                <c:pt idx="48171">
                  <c:v>-364.10899999999998</c:v>
                </c:pt>
                <c:pt idx="48172">
                  <c:v>-368.96199999999999</c:v>
                </c:pt>
                <c:pt idx="48173">
                  <c:v>-373.73899999999998</c:v>
                </c:pt>
                <c:pt idx="48174">
                  <c:v>-378.43900000000002</c:v>
                </c:pt>
                <c:pt idx="48175">
                  <c:v>-383.06</c:v>
                </c:pt>
                <c:pt idx="48176">
                  <c:v>-387.60199999999998</c:v>
                </c:pt>
                <c:pt idx="48177">
                  <c:v>-392.06299999999999</c:v>
                </c:pt>
                <c:pt idx="48178">
                  <c:v>-396.44400000000002</c:v>
                </c:pt>
                <c:pt idx="48179">
                  <c:v>-400.74299999999999</c:v>
                </c:pt>
                <c:pt idx="48180">
                  <c:v>-404.959</c:v>
                </c:pt>
                <c:pt idx="48181">
                  <c:v>-409.09199999999998</c:v>
                </c:pt>
                <c:pt idx="48182">
                  <c:v>-413.14</c:v>
                </c:pt>
                <c:pt idx="48183">
                  <c:v>-417.10300000000001</c:v>
                </c:pt>
                <c:pt idx="48184">
                  <c:v>-420.98</c:v>
                </c:pt>
                <c:pt idx="48185">
                  <c:v>-424.77100000000002</c:v>
                </c:pt>
                <c:pt idx="48186">
                  <c:v>-428.47399999999999</c:v>
                </c:pt>
                <c:pt idx="48187">
                  <c:v>-432.089</c:v>
                </c:pt>
                <c:pt idx="48188">
                  <c:v>-435.61599999999999</c:v>
                </c:pt>
                <c:pt idx="48189">
                  <c:v>-439.05200000000002</c:v>
                </c:pt>
                <c:pt idx="48190">
                  <c:v>-442.399</c:v>
                </c:pt>
                <c:pt idx="48191">
                  <c:v>-445.65499999999997</c:v>
                </c:pt>
                <c:pt idx="48192">
                  <c:v>-448.81900000000002</c:v>
                </c:pt>
                <c:pt idx="48193">
                  <c:v>-451.89100000000002</c:v>
                </c:pt>
                <c:pt idx="48194">
                  <c:v>-454.87099999999998</c:v>
                </c:pt>
                <c:pt idx="48195">
                  <c:v>-457.75700000000001</c:v>
                </c:pt>
                <c:pt idx="48196">
                  <c:v>-460.55</c:v>
                </c:pt>
                <c:pt idx="48197">
                  <c:v>-463.24799999999999</c:v>
                </c:pt>
                <c:pt idx="48198">
                  <c:v>-465.85199999999998</c:v>
                </c:pt>
                <c:pt idx="48199">
                  <c:v>-468.36</c:v>
                </c:pt>
                <c:pt idx="48200">
                  <c:v>-470.77199999999999</c:v>
                </c:pt>
                <c:pt idx="48201">
                  <c:v>-473.08800000000002</c:v>
                </c:pt>
                <c:pt idx="48202">
                  <c:v>-475.30799999999999</c:v>
                </c:pt>
                <c:pt idx="48203">
                  <c:v>-477.43</c:v>
                </c:pt>
                <c:pt idx="48204">
                  <c:v>-479.45499999999998</c:v>
                </c:pt>
                <c:pt idx="48205">
                  <c:v>-481.38200000000001</c:v>
                </c:pt>
                <c:pt idx="48206">
                  <c:v>-483.21100000000001</c:v>
                </c:pt>
                <c:pt idx="48207">
                  <c:v>-484.94099999999997</c:v>
                </c:pt>
                <c:pt idx="48208">
                  <c:v>-486.572</c:v>
                </c:pt>
                <c:pt idx="48209">
                  <c:v>-488.10399999999998</c:v>
                </c:pt>
                <c:pt idx="48210">
                  <c:v>-489.53699999999998</c:v>
                </c:pt>
                <c:pt idx="48211">
                  <c:v>-490.87</c:v>
                </c:pt>
                <c:pt idx="48212">
                  <c:v>-492.10300000000001</c:v>
                </c:pt>
                <c:pt idx="48213">
                  <c:v>-493.23599999999999</c:v>
                </c:pt>
                <c:pt idx="48214">
                  <c:v>-494.26799999999997</c:v>
                </c:pt>
                <c:pt idx="48215">
                  <c:v>-495.2</c:v>
                </c:pt>
                <c:pt idx="48216">
                  <c:v>-496.03100000000001</c:v>
                </c:pt>
                <c:pt idx="48217">
                  <c:v>-496.76100000000002</c:v>
                </c:pt>
                <c:pt idx="48218">
                  <c:v>-497.39100000000002</c:v>
                </c:pt>
                <c:pt idx="48219">
                  <c:v>-497.91899999999998</c:v>
                </c:pt>
                <c:pt idx="48220">
                  <c:v>-498.34699999999998</c:v>
                </c:pt>
                <c:pt idx="48221">
                  <c:v>-498.673</c:v>
                </c:pt>
                <c:pt idx="48222">
                  <c:v>-498.89800000000002</c:v>
                </c:pt>
                <c:pt idx="48223">
                  <c:v>-499.02100000000002</c:v>
                </c:pt>
                <c:pt idx="48224">
                  <c:v>-499.04399999999998</c:v>
                </c:pt>
                <c:pt idx="48225">
                  <c:v>-498.96499999999997</c:v>
                </c:pt>
                <c:pt idx="48226">
                  <c:v>-498.786</c:v>
                </c:pt>
                <c:pt idx="48227">
                  <c:v>-498.505</c:v>
                </c:pt>
                <c:pt idx="48228">
                  <c:v>-498.12299999999999</c:v>
                </c:pt>
                <c:pt idx="48229">
                  <c:v>-497.64100000000002</c:v>
                </c:pt>
                <c:pt idx="48230">
                  <c:v>-497.05799999999999</c:v>
                </c:pt>
                <c:pt idx="48231">
                  <c:v>-496.37400000000002</c:v>
                </c:pt>
                <c:pt idx="48232">
                  <c:v>-495.59</c:v>
                </c:pt>
                <c:pt idx="48233">
                  <c:v>-494.70499999999998</c:v>
                </c:pt>
                <c:pt idx="48234">
                  <c:v>-493.721</c:v>
                </c:pt>
                <c:pt idx="48235">
                  <c:v>-492.637</c:v>
                </c:pt>
                <c:pt idx="48236">
                  <c:v>-491.45400000000001</c:v>
                </c:pt>
                <c:pt idx="48237">
                  <c:v>-490.17099999999999</c:v>
                </c:pt>
                <c:pt idx="48238">
                  <c:v>-488.78899999999999</c:v>
                </c:pt>
                <c:pt idx="48239">
                  <c:v>-487.30900000000003</c:v>
                </c:pt>
                <c:pt idx="48240">
                  <c:v>-485.73099999999999</c:v>
                </c:pt>
                <c:pt idx="48241">
                  <c:v>-484.05399999999997</c:v>
                </c:pt>
                <c:pt idx="48242">
                  <c:v>-482.28</c:v>
                </c:pt>
                <c:pt idx="48243">
                  <c:v>-480.40899999999999</c:v>
                </c:pt>
                <c:pt idx="48244">
                  <c:v>-478.44200000000001</c:v>
                </c:pt>
                <c:pt idx="48245">
                  <c:v>-476.37700000000001</c:v>
                </c:pt>
                <c:pt idx="48246">
                  <c:v>-474.21800000000002</c:v>
                </c:pt>
                <c:pt idx="48247">
                  <c:v>-471.96199999999999</c:v>
                </c:pt>
                <c:pt idx="48248">
                  <c:v>-469.61200000000002</c:v>
                </c:pt>
                <c:pt idx="48249">
                  <c:v>-467.16699999999997</c:v>
                </c:pt>
                <c:pt idx="48250">
                  <c:v>-464.62900000000002</c:v>
                </c:pt>
                <c:pt idx="48251">
                  <c:v>-461.99700000000001</c:v>
                </c:pt>
                <c:pt idx="48252">
                  <c:v>-459.27300000000002</c:v>
                </c:pt>
                <c:pt idx="48253">
                  <c:v>-456.45600000000002</c:v>
                </c:pt>
                <c:pt idx="48254">
                  <c:v>-453.548</c:v>
                </c:pt>
                <c:pt idx="48255">
                  <c:v>-450.54899999999998</c:v>
                </c:pt>
                <c:pt idx="48256">
                  <c:v>-447.46</c:v>
                </c:pt>
                <c:pt idx="48257">
                  <c:v>-444.28100000000001</c:v>
                </c:pt>
                <c:pt idx="48258">
                  <c:v>-441.01299999999998</c:v>
                </c:pt>
                <c:pt idx="48259">
                  <c:v>-437.65600000000001</c:v>
                </c:pt>
                <c:pt idx="48260">
                  <c:v>-434.21199999999999</c:v>
                </c:pt>
                <c:pt idx="48261">
                  <c:v>-430.68200000000002</c:v>
                </c:pt>
                <c:pt idx="48262">
                  <c:v>-427.065</c:v>
                </c:pt>
                <c:pt idx="48263">
                  <c:v>-423.363</c:v>
                </c:pt>
                <c:pt idx="48264">
                  <c:v>-419.577</c:v>
                </c:pt>
                <c:pt idx="48265">
                  <c:v>-415.70600000000002</c:v>
                </c:pt>
                <c:pt idx="48266">
                  <c:v>-411.75299999999999</c:v>
                </c:pt>
                <c:pt idx="48267">
                  <c:v>-407.71800000000002</c:v>
                </c:pt>
                <c:pt idx="48268">
                  <c:v>-403.601</c:v>
                </c:pt>
                <c:pt idx="48269">
                  <c:v>-399.404</c:v>
                </c:pt>
                <c:pt idx="48270">
                  <c:v>-395.12799999999999</c:v>
                </c:pt>
                <c:pt idx="48271">
                  <c:v>-390.77199999999999</c:v>
                </c:pt>
                <c:pt idx="48272">
                  <c:v>-386.34</c:v>
                </c:pt>
                <c:pt idx="48273">
                  <c:v>-381.83</c:v>
                </c:pt>
                <c:pt idx="48274">
                  <c:v>-377.245</c:v>
                </c:pt>
                <c:pt idx="48275">
                  <c:v>-372.584</c:v>
                </c:pt>
                <c:pt idx="48276">
                  <c:v>-367.85</c:v>
                </c:pt>
                <c:pt idx="48277">
                  <c:v>-363.04300000000001</c:v>
                </c:pt>
                <c:pt idx="48278">
                  <c:v>-358.16399999999999</c:v>
                </c:pt>
                <c:pt idx="48279">
                  <c:v>-353.214</c:v>
                </c:pt>
                <c:pt idx="48280">
                  <c:v>-348.19400000000002</c:v>
                </c:pt>
                <c:pt idx="48281">
                  <c:v>-343.10500000000002</c:v>
                </c:pt>
                <c:pt idx="48282">
                  <c:v>-337.94799999999998</c:v>
                </c:pt>
                <c:pt idx="48283">
                  <c:v>-332.72500000000002</c:v>
                </c:pt>
                <c:pt idx="48284">
                  <c:v>-327.43599999999998</c:v>
                </c:pt>
                <c:pt idx="48285">
                  <c:v>-322.08300000000003</c:v>
                </c:pt>
                <c:pt idx="48286">
                  <c:v>-316.666</c:v>
                </c:pt>
                <c:pt idx="48287">
                  <c:v>-311.18599999999998</c:v>
                </c:pt>
                <c:pt idx="48288">
                  <c:v>-305.64600000000002</c:v>
                </c:pt>
                <c:pt idx="48289">
                  <c:v>-300.04500000000002</c:v>
                </c:pt>
                <c:pt idx="48290">
                  <c:v>-294.38600000000002</c:v>
                </c:pt>
                <c:pt idx="48291">
                  <c:v>-288.66899999999998</c:v>
                </c:pt>
                <c:pt idx="48292">
                  <c:v>-282.89499999999998</c:v>
                </c:pt>
                <c:pt idx="48293">
                  <c:v>-277.06599999999997</c:v>
                </c:pt>
                <c:pt idx="48294">
                  <c:v>-271.18299999999999</c:v>
                </c:pt>
                <c:pt idx="48295">
                  <c:v>-265.24700000000001</c:v>
                </c:pt>
                <c:pt idx="48296">
                  <c:v>-259.25900000000001</c:v>
                </c:pt>
                <c:pt idx="48297">
                  <c:v>-253.221</c:v>
                </c:pt>
                <c:pt idx="48298">
                  <c:v>-247.13300000000001</c:v>
                </c:pt>
                <c:pt idx="48299">
                  <c:v>-240.99799999999999</c:v>
                </c:pt>
                <c:pt idx="48300">
                  <c:v>-234.815</c:v>
                </c:pt>
                <c:pt idx="48301">
                  <c:v>-228.58799999999999</c:v>
                </c:pt>
                <c:pt idx="48302">
                  <c:v>-222.316</c:v>
                </c:pt>
                <c:pt idx="48303">
                  <c:v>-216.001</c:v>
                </c:pt>
                <c:pt idx="48304">
                  <c:v>-209.64400000000001</c:v>
                </c:pt>
                <c:pt idx="48305">
                  <c:v>-203.24700000000001</c:v>
                </c:pt>
                <c:pt idx="48306">
                  <c:v>-196.81200000000001</c:v>
                </c:pt>
                <c:pt idx="48307">
                  <c:v>-190.33799999999999</c:v>
                </c:pt>
                <c:pt idx="48308">
                  <c:v>-183.828</c:v>
                </c:pt>
                <c:pt idx="48309">
                  <c:v>-177.28299999999999</c:v>
                </c:pt>
                <c:pt idx="48310">
                  <c:v>-170.70500000000001</c:v>
                </c:pt>
                <c:pt idx="48311">
                  <c:v>-164.09399999999999</c:v>
                </c:pt>
                <c:pt idx="48312">
                  <c:v>-157.452</c:v>
                </c:pt>
                <c:pt idx="48313">
                  <c:v>-150.78100000000001</c:v>
                </c:pt>
                <c:pt idx="48314">
                  <c:v>-144.08099999999999</c:v>
                </c:pt>
                <c:pt idx="48315">
                  <c:v>-137.35400000000001</c:v>
                </c:pt>
                <c:pt idx="48316">
                  <c:v>-130.602</c:v>
                </c:pt>
                <c:pt idx="48317">
                  <c:v>-123.825</c:v>
                </c:pt>
                <c:pt idx="48318">
                  <c:v>-117.026</c:v>
                </c:pt>
                <c:pt idx="48319">
                  <c:v>-110.206</c:v>
                </c:pt>
                <c:pt idx="48320">
                  <c:v>-103.36499999999999</c:v>
                </c:pt>
                <c:pt idx="48321">
                  <c:v>-96.506200000000007</c:v>
                </c:pt>
                <c:pt idx="48322">
                  <c:v>-89.629900000000006</c:v>
                </c:pt>
                <c:pt idx="48323">
                  <c:v>-82.737799999999993</c:v>
                </c:pt>
                <c:pt idx="48324">
                  <c:v>-75.831299999999999</c:v>
                </c:pt>
                <c:pt idx="48325">
                  <c:v>-68.911799999999999</c:v>
                </c:pt>
                <c:pt idx="48326">
                  <c:v>-61.980699999999999</c:v>
                </c:pt>
                <c:pt idx="48327">
                  <c:v>-55.039400000000001</c:v>
                </c:pt>
                <c:pt idx="48328">
                  <c:v>-48.089300000000001</c:v>
                </c:pt>
                <c:pt idx="48329">
                  <c:v>-41.131900000000002</c:v>
                </c:pt>
                <c:pt idx="48330">
                  <c:v>-34.168500000000002</c:v>
                </c:pt>
                <c:pt idx="48331">
                  <c:v>-27.200600000000001</c:v>
                </c:pt>
                <c:pt idx="48332">
                  <c:v>-20.229600000000001</c:v>
                </c:pt>
                <c:pt idx="48333">
                  <c:v>-13.2569</c:v>
                </c:pt>
                <c:pt idx="48334">
                  <c:v>-6.2838900000000004</c:v>
                </c:pt>
                <c:pt idx="48335">
                  <c:v>0.68800499999999998</c:v>
                </c:pt>
                <c:pt idx="48336">
                  <c:v>7.6573599999999997</c:v>
                </c:pt>
                <c:pt idx="48337">
                  <c:v>14.6228</c:v>
                </c:pt>
                <c:pt idx="48338">
                  <c:v>21.582799999999999</c:v>
                </c:pt>
                <c:pt idx="48339">
                  <c:v>28.536100000000001</c:v>
                </c:pt>
                <c:pt idx="48340">
                  <c:v>35.481200000000001</c:v>
                </c:pt>
                <c:pt idx="48341">
                  <c:v>42.416699999999999</c:v>
                </c:pt>
                <c:pt idx="48342">
                  <c:v>49.341299999999997</c:v>
                </c:pt>
                <c:pt idx="48343">
                  <c:v>56.253399999999999</c:v>
                </c:pt>
                <c:pt idx="48344">
                  <c:v>63.151800000000001</c:v>
                </c:pt>
                <c:pt idx="48345">
                  <c:v>70.0351</c:v>
                </c:pt>
                <c:pt idx="48346">
                  <c:v>76.901700000000005</c:v>
                </c:pt>
                <c:pt idx="48347">
                  <c:v>83.750399999999999</c:v>
                </c:pt>
                <c:pt idx="48348">
                  <c:v>90.579800000000006</c:v>
                </c:pt>
                <c:pt idx="48349">
                  <c:v>97.388499999999993</c:v>
                </c:pt>
                <c:pt idx="48350">
                  <c:v>104.175</c:v>
                </c:pt>
                <c:pt idx="48351">
                  <c:v>110.938</c:v>
                </c:pt>
                <c:pt idx="48352">
                  <c:v>117.67700000000001</c:v>
                </c:pt>
                <c:pt idx="48353">
                  <c:v>124.389</c:v>
                </c:pt>
                <c:pt idx="48354">
                  <c:v>131.07300000000001</c:v>
                </c:pt>
                <c:pt idx="48355">
                  <c:v>137.72900000000001</c:v>
                </c:pt>
                <c:pt idx="48356">
                  <c:v>144.35499999999999</c:v>
                </c:pt>
                <c:pt idx="48357">
                  <c:v>150.94900000000001</c:v>
                </c:pt>
                <c:pt idx="48358">
                  <c:v>157.51</c:v>
                </c:pt>
                <c:pt idx="48359">
                  <c:v>164.03700000000001</c:v>
                </c:pt>
                <c:pt idx="48360">
                  <c:v>170.529</c:v>
                </c:pt>
                <c:pt idx="48361">
                  <c:v>176.983</c:v>
                </c:pt>
                <c:pt idx="48362">
                  <c:v>183.4</c:v>
                </c:pt>
                <c:pt idx="48363">
                  <c:v>189.77699999999999</c:v>
                </c:pt>
                <c:pt idx="48364">
                  <c:v>196.114</c:v>
                </c:pt>
                <c:pt idx="48365">
                  <c:v>202.40799999999999</c:v>
                </c:pt>
                <c:pt idx="48366">
                  <c:v>208.66</c:v>
                </c:pt>
                <c:pt idx="48367">
                  <c:v>214.86699999999999</c:v>
                </c:pt>
                <c:pt idx="48368">
                  <c:v>221.02799999999999</c:v>
                </c:pt>
                <c:pt idx="48369">
                  <c:v>227.143</c:v>
                </c:pt>
                <c:pt idx="48370">
                  <c:v>233.209</c:v>
                </c:pt>
                <c:pt idx="48371">
                  <c:v>239.226</c:v>
                </c:pt>
                <c:pt idx="48372">
                  <c:v>245.19200000000001</c:v>
                </c:pt>
                <c:pt idx="48373">
                  <c:v>251.107</c:v>
                </c:pt>
                <c:pt idx="48374">
                  <c:v>256.96899999999999</c:v>
                </c:pt>
                <c:pt idx="48375">
                  <c:v>262.77600000000001</c:v>
                </c:pt>
                <c:pt idx="48376">
                  <c:v>268.529</c:v>
                </c:pt>
                <c:pt idx="48377">
                  <c:v>274.22500000000002</c:v>
                </c:pt>
                <c:pt idx="48378">
                  <c:v>279.863</c:v>
                </c:pt>
                <c:pt idx="48379">
                  <c:v>285.44299999999998</c:v>
                </c:pt>
                <c:pt idx="48380">
                  <c:v>290.96300000000002</c:v>
                </c:pt>
                <c:pt idx="48381">
                  <c:v>296.42200000000003</c:v>
                </c:pt>
                <c:pt idx="48382">
                  <c:v>301.81900000000002</c:v>
                </c:pt>
                <c:pt idx="48383">
                  <c:v>307.15300000000002</c:v>
                </c:pt>
                <c:pt idx="48384">
                  <c:v>312.423</c:v>
                </c:pt>
                <c:pt idx="48385">
                  <c:v>317.62799999999999</c:v>
                </c:pt>
                <c:pt idx="48386">
                  <c:v>322.767</c:v>
                </c:pt>
                <c:pt idx="48387">
                  <c:v>327.839</c:v>
                </c:pt>
                <c:pt idx="48388">
                  <c:v>332.84199999999998</c:v>
                </c:pt>
                <c:pt idx="48389">
                  <c:v>337.77600000000001</c:v>
                </c:pt>
                <c:pt idx="48390">
                  <c:v>342.64</c:v>
                </c:pt>
                <c:pt idx="48391">
                  <c:v>347.43299999999999</c:v>
                </c:pt>
                <c:pt idx="48392">
                  <c:v>352.154</c:v>
                </c:pt>
                <c:pt idx="48393">
                  <c:v>356.80200000000002</c:v>
                </c:pt>
                <c:pt idx="48394">
                  <c:v>361.375</c:v>
                </c:pt>
                <c:pt idx="48395">
                  <c:v>365.875</c:v>
                </c:pt>
                <c:pt idx="48396">
                  <c:v>370.298</c:v>
                </c:pt>
                <c:pt idx="48397">
                  <c:v>374.64499999999998</c:v>
                </c:pt>
                <c:pt idx="48398">
                  <c:v>378.91399999999999</c:v>
                </c:pt>
                <c:pt idx="48399">
                  <c:v>383.10500000000002</c:v>
                </c:pt>
                <c:pt idx="48400">
                  <c:v>387.21699999999998</c:v>
                </c:pt>
                <c:pt idx="48401">
                  <c:v>391.24900000000002</c:v>
                </c:pt>
                <c:pt idx="48402">
                  <c:v>395.20100000000002</c:v>
                </c:pt>
                <c:pt idx="48403">
                  <c:v>399.07100000000003</c:v>
                </c:pt>
                <c:pt idx="48404">
                  <c:v>402.85899999999998</c:v>
                </c:pt>
                <c:pt idx="48405">
                  <c:v>406.56299999999999</c:v>
                </c:pt>
                <c:pt idx="48406">
                  <c:v>410.18400000000003</c:v>
                </c:pt>
                <c:pt idx="48407">
                  <c:v>413.721</c:v>
                </c:pt>
                <c:pt idx="48408">
                  <c:v>417.173</c:v>
                </c:pt>
                <c:pt idx="48409">
                  <c:v>420.53899999999999</c:v>
                </c:pt>
                <c:pt idx="48410">
                  <c:v>423.81799999999998</c:v>
                </c:pt>
                <c:pt idx="48411">
                  <c:v>427.01100000000002</c:v>
                </c:pt>
                <c:pt idx="48412">
                  <c:v>430.11599999999999</c:v>
                </c:pt>
                <c:pt idx="48413">
                  <c:v>433.13200000000001</c:v>
                </c:pt>
                <c:pt idx="48414">
                  <c:v>436.06</c:v>
                </c:pt>
                <c:pt idx="48415">
                  <c:v>438.89800000000002</c:v>
                </c:pt>
                <c:pt idx="48416">
                  <c:v>441.64699999999999</c:v>
                </c:pt>
                <c:pt idx="48417">
                  <c:v>444.30500000000001</c:v>
                </c:pt>
                <c:pt idx="48418">
                  <c:v>446.87200000000001</c:v>
                </c:pt>
                <c:pt idx="48419">
                  <c:v>449.34699999999998</c:v>
                </c:pt>
                <c:pt idx="48420">
                  <c:v>451.73099999999999</c:v>
                </c:pt>
                <c:pt idx="48421">
                  <c:v>454.02199999999999</c:v>
                </c:pt>
                <c:pt idx="48422">
                  <c:v>456.221</c:v>
                </c:pt>
                <c:pt idx="48423">
                  <c:v>458.32600000000002</c:v>
                </c:pt>
                <c:pt idx="48424">
                  <c:v>460.33699999999999</c:v>
                </c:pt>
                <c:pt idx="48425">
                  <c:v>462.255</c:v>
                </c:pt>
                <c:pt idx="48426">
                  <c:v>464.07799999999997</c:v>
                </c:pt>
                <c:pt idx="48427">
                  <c:v>465.80700000000002</c:v>
                </c:pt>
                <c:pt idx="48428">
                  <c:v>467.44</c:v>
                </c:pt>
                <c:pt idx="48429">
                  <c:v>468.97899999999998</c:v>
                </c:pt>
                <c:pt idx="48430">
                  <c:v>470.42099999999999</c:v>
                </c:pt>
                <c:pt idx="48431">
                  <c:v>471.76799999999997</c:v>
                </c:pt>
                <c:pt idx="48432">
                  <c:v>473.01900000000001</c:v>
                </c:pt>
                <c:pt idx="48433">
                  <c:v>474.173</c:v>
                </c:pt>
                <c:pt idx="48434">
                  <c:v>475.23099999999999</c:v>
                </c:pt>
                <c:pt idx="48435">
                  <c:v>476.19200000000001</c:v>
                </c:pt>
                <c:pt idx="48436">
                  <c:v>477.05700000000002</c:v>
                </c:pt>
                <c:pt idx="48437">
                  <c:v>477.82400000000001</c:v>
                </c:pt>
                <c:pt idx="48438">
                  <c:v>478.49400000000003</c:v>
                </c:pt>
                <c:pt idx="48439">
                  <c:v>479.06700000000001</c:v>
                </c:pt>
                <c:pt idx="48440">
                  <c:v>479.54300000000001</c:v>
                </c:pt>
                <c:pt idx="48441">
                  <c:v>479.92200000000003</c:v>
                </c:pt>
                <c:pt idx="48442">
                  <c:v>480.20299999999997</c:v>
                </c:pt>
                <c:pt idx="48443">
                  <c:v>480.38600000000002</c:v>
                </c:pt>
                <c:pt idx="48444">
                  <c:v>480.47199999999998</c:v>
                </c:pt>
                <c:pt idx="48445">
                  <c:v>480.46100000000001</c:v>
                </c:pt>
                <c:pt idx="48446">
                  <c:v>480.35199999999998</c:v>
                </c:pt>
                <c:pt idx="48447">
                  <c:v>480.14600000000002</c:v>
                </c:pt>
                <c:pt idx="48448">
                  <c:v>479.84300000000002</c:v>
                </c:pt>
                <c:pt idx="48449">
                  <c:v>479.44299999999998</c:v>
                </c:pt>
                <c:pt idx="48450">
                  <c:v>478.94499999999999</c:v>
                </c:pt>
                <c:pt idx="48451">
                  <c:v>478.351</c:v>
                </c:pt>
                <c:pt idx="48452">
                  <c:v>477.66</c:v>
                </c:pt>
                <c:pt idx="48453">
                  <c:v>476.87200000000001</c:v>
                </c:pt>
                <c:pt idx="48454">
                  <c:v>475.988</c:v>
                </c:pt>
                <c:pt idx="48455">
                  <c:v>475.00799999999998</c:v>
                </c:pt>
                <c:pt idx="48456">
                  <c:v>473.93200000000002</c:v>
                </c:pt>
                <c:pt idx="48457">
                  <c:v>472.76</c:v>
                </c:pt>
                <c:pt idx="48458">
                  <c:v>471.49299999999999</c:v>
                </c:pt>
                <c:pt idx="48459">
                  <c:v>470.13</c:v>
                </c:pt>
                <c:pt idx="48460">
                  <c:v>468.673</c:v>
                </c:pt>
                <c:pt idx="48461">
                  <c:v>467.12099999999998</c:v>
                </c:pt>
                <c:pt idx="48462">
                  <c:v>465.47500000000002</c:v>
                </c:pt>
                <c:pt idx="48463">
                  <c:v>463.73599999999999</c:v>
                </c:pt>
                <c:pt idx="48464">
                  <c:v>461.90300000000002</c:v>
                </c:pt>
                <c:pt idx="48465">
                  <c:v>459.976</c:v>
                </c:pt>
                <c:pt idx="48466">
                  <c:v>457.95800000000003</c:v>
                </c:pt>
                <c:pt idx="48467">
                  <c:v>455.84699999999998</c:v>
                </c:pt>
                <c:pt idx="48468">
                  <c:v>453.64499999999998</c:v>
                </c:pt>
                <c:pt idx="48469">
                  <c:v>451.351</c:v>
                </c:pt>
                <c:pt idx="48470">
                  <c:v>448.96699999999998</c:v>
                </c:pt>
                <c:pt idx="48471">
                  <c:v>446.49200000000002</c:v>
                </c:pt>
                <c:pt idx="48472">
                  <c:v>443.928</c:v>
                </c:pt>
                <c:pt idx="48473">
                  <c:v>441.27499999999998</c:v>
                </c:pt>
                <c:pt idx="48474">
                  <c:v>438.53300000000002</c:v>
                </c:pt>
                <c:pt idx="48475">
                  <c:v>435.70299999999997</c:v>
                </c:pt>
                <c:pt idx="48476">
                  <c:v>432.786</c:v>
                </c:pt>
                <c:pt idx="48477">
                  <c:v>429.78300000000002</c:v>
                </c:pt>
                <c:pt idx="48478">
                  <c:v>426.69299999999998</c:v>
                </c:pt>
                <c:pt idx="48479">
                  <c:v>423.517</c:v>
                </c:pt>
                <c:pt idx="48480">
                  <c:v>420.25700000000001</c:v>
                </c:pt>
                <c:pt idx="48481">
                  <c:v>416.91300000000001</c:v>
                </c:pt>
                <c:pt idx="48482">
                  <c:v>413.48599999999999</c:v>
                </c:pt>
                <c:pt idx="48483">
                  <c:v>409.976</c:v>
                </c:pt>
                <c:pt idx="48484">
                  <c:v>406.38400000000001</c:v>
                </c:pt>
                <c:pt idx="48485">
                  <c:v>402.71100000000001</c:v>
                </c:pt>
                <c:pt idx="48486">
                  <c:v>398.95699999999999</c:v>
                </c:pt>
                <c:pt idx="48487">
                  <c:v>395.12400000000002</c:v>
                </c:pt>
                <c:pt idx="48488">
                  <c:v>391.21199999999999</c:v>
                </c:pt>
                <c:pt idx="48489">
                  <c:v>387.22300000000001</c:v>
                </c:pt>
                <c:pt idx="48490">
                  <c:v>383.15600000000001</c:v>
                </c:pt>
                <c:pt idx="48491">
                  <c:v>379.01299999999998</c:v>
                </c:pt>
                <c:pt idx="48492">
                  <c:v>374.79399999999998</c:v>
                </c:pt>
                <c:pt idx="48493">
                  <c:v>370.50099999999998</c:v>
                </c:pt>
                <c:pt idx="48494">
                  <c:v>366.13400000000001</c:v>
                </c:pt>
                <c:pt idx="48495">
                  <c:v>361.69499999999999</c:v>
                </c:pt>
                <c:pt idx="48496">
                  <c:v>357.18400000000003</c:v>
                </c:pt>
                <c:pt idx="48497">
                  <c:v>352.60199999999998</c:v>
                </c:pt>
                <c:pt idx="48498">
                  <c:v>347.95</c:v>
                </c:pt>
                <c:pt idx="48499">
                  <c:v>343.22899999999998</c:v>
                </c:pt>
                <c:pt idx="48500">
                  <c:v>338.44</c:v>
                </c:pt>
                <c:pt idx="48501">
                  <c:v>333.58499999999998</c:v>
                </c:pt>
                <c:pt idx="48502">
                  <c:v>328.66300000000001</c:v>
                </c:pt>
                <c:pt idx="48503">
                  <c:v>323.67599999999999</c:v>
                </c:pt>
                <c:pt idx="48504">
                  <c:v>318.62599999999998</c:v>
                </c:pt>
                <c:pt idx="48505">
                  <c:v>313.51299999999998</c:v>
                </c:pt>
                <c:pt idx="48506">
                  <c:v>308.33699999999999</c:v>
                </c:pt>
                <c:pt idx="48507">
                  <c:v>303.10199999999998</c:v>
                </c:pt>
                <c:pt idx="48508">
                  <c:v>297.80599999999998</c:v>
                </c:pt>
                <c:pt idx="48509">
                  <c:v>292.452</c:v>
                </c:pt>
                <c:pt idx="48510">
                  <c:v>287.041</c:v>
                </c:pt>
                <c:pt idx="48511">
                  <c:v>281.57299999999998</c:v>
                </c:pt>
                <c:pt idx="48512">
                  <c:v>276.05</c:v>
                </c:pt>
                <c:pt idx="48513">
                  <c:v>270.47300000000001</c:v>
                </c:pt>
                <c:pt idx="48514">
                  <c:v>264.84300000000002</c:v>
                </c:pt>
                <c:pt idx="48515">
                  <c:v>259.161</c:v>
                </c:pt>
                <c:pt idx="48516">
                  <c:v>253.429</c:v>
                </c:pt>
                <c:pt idx="48517">
                  <c:v>247.64699999999999</c:v>
                </c:pt>
                <c:pt idx="48518">
                  <c:v>241.81700000000001</c:v>
                </c:pt>
                <c:pt idx="48519">
                  <c:v>235.94</c:v>
                </c:pt>
                <c:pt idx="48520">
                  <c:v>230.018</c:v>
                </c:pt>
                <c:pt idx="48521">
                  <c:v>224.05</c:v>
                </c:pt>
                <c:pt idx="48522">
                  <c:v>218.04</c:v>
                </c:pt>
                <c:pt idx="48523">
                  <c:v>211.98699999999999</c:v>
                </c:pt>
                <c:pt idx="48524">
                  <c:v>205.893</c:v>
                </c:pt>
                <c:pt idx="48525">
                  <c:v>199.76</c:v>
                </c:pt>
                <c:pt idx="48526">
                  <c:v>193.58799999999999</c:v>
                </c:pt>
                <c:pt idx="48527">
                  <c:v>187.38</c:v>
                </c:pt>
                <c:pt idx="48528">
                  <c:v>181.13499999999999</c:v>
                </c:pt>
                <c:pt idx="48529">
                  <c:v>174.85599999999999</c:v>
                </c:pt>
                <c:pt idx="48530">
                  <c:v>168.54300000000001</c:v>
                </c:pt>
                <c:pt idx="48531">
                  <c:v>162.19900000000001</c:v>
                </c:pt>
                <c:pt idx="48532">
                  <c:v>155.82400000000001</c:v>
                </c:pt>
                <c:pt idx="48533">
                  <c:v>149.41900000000001</c:v>
                </c:pt>
                <c:pt idx="48534">
                  <c:v>142.98699999999999</c:v>
                </c:pt>
                <c:pt idx="48535">
                  <c:v>136.52699999999999</c:v>
                </c:pt>
                <c:pt idx="48536">
                  <c:v>130.042</c:v>
                </c:pt>
                <c:pt idx="48537">
                  <c:v>123.533</c:v>
                </c:pt>
                <c:pt idx="48538">
                  <c:v>117.001</c:v>
                </c:pt>
                <c:pt idx="48539">
                  <c:v>110.44799999999999</c:v>
                </c:pt>
                <c:pt idx="48540">
                  <c:v>103.875</c:v>
                </c:pt>
                <c:pt idx="48541">
                  <c:v>97.282499999999999</c:v>
                </c:pt>
                <c:pt idx="48542">
                  <c:v>90.672799999999995</c:v>
                </c:pt>
                <c:pt idx="48543">
                  <c:v>84.0471</c:v>
                </c:pt>
                <c:pt idx="48544">
                  <c:v>77.406499999999994</c:v>
                </c:pt>
                <c:pt idx="48545">
                  <c:v>70.752600000000001</c:v>
                </c:pt>
                <c:pt idx="48546">
                  <c:v>64.086600000000004</c:v>
                </c:pt>
                <c:pt idx="48547">
                  <c:v>57.4099</c:v>
                </c:pt>
                <c:pt idx="48548">
                  <c:v>50.7239</c:v>
                </c:pt>
                <c:pt idx="48549">
                  <c:v>44.029899999999998</c:v>
                </c:pt>
                <c:pt idx="48550">
                  <c:v>37.3292</c:v>
                </c:pt>
                <c:pt idx="48551">
                  <c:v>30.6233</c:v>
                </c:pt>
                <c:pt idx="48552">
                  <c:v>23.913499999999999</c:v>
                </c:pt>
                <c:pt idx="48553">
                  <c:v>17.2012</c:v>
                </c:pt>
                <c:pt idx="48554">
                  <c:v>10.4877</c:v>
                </c:pt>
                <c:pt idx="48555">
                  <c:v>3.7743199999999999</c:v>
                </c:pt>
                <c:pt idx="48556">
                  <c:v>-2.9374799999999999</c:v>
                </c:pt>
                <c:pt idx="48557">
                  <c:v>-9.6463800000000006</c:v>
                </c:pt>
                <c:pt idx="48558">
                  <c:v>-16.350999999999999</c:v>
                </c:pt>
                <c:pt idx="48559">
                  <c:v>-23.05</c:v>
                </c:pt>
                <c:pt idx="48560">
                  <c:v>-29.742100000000001</c:v>
                </c:pt>
                <c:pt idx="48561">
                  <c:v>-36.425800000000002</c:v>
                </c:pt>
                <c:pt idx="48562">
                  <c:v>-43.099899999999998</c:v>
                </c:pt>
                <c:pt idx="48563">
                  <c:v>-49.762900000000002</c:v>
                </c:pt>
                <c:pt idx="48564">
                  <c:v>-56.413499999999999</c:v>
                </c:pt>
                <c:pt idx="48565">
                  <c:v>-63.050400000000003</c:v>
                </c:pt>
                <c:pt idx="48566">
                  <c:v>-69.672300000000007</c:v>
                </c:pt>
                <c:pt idx="48567">
                  <c:v>-76.277799999999999</c:v>
                </c:pt>
                <c:pt idx="48568">
                  <c:v>-82.865499999999997</c:v>
                </c:pt>
                <c:pt idx="48569">
                  <c:v>-89.434200000000004</c:v>
                </c:pt>
                <c:pt idx="48570">
                  <c:v>-95.982500000000002</c:v>
                </c:pt>
                <c:pt idx="48571">
                  <c:v>-102.509</c:v>
                </c:pt>
                <c:pt idx="48572">
                  <c:v>-109.01300000000001</c:v>
                </c:pt>
                <c:pt idx="48573">
                  <c:v>-115.492</c:v>
                </c:pt>
                <c:pt idx="48574">
                  <c:v>-121.94499999999999</c:v>
                </c:pt>
                <c:pt idx="48575">
                  <c:v>-128.37200000000001</c:v>
                </c:pt>
                <c:pt idx="48576">
                  <c:v>-134.77099999999999</c:v>
                </c:pt>
                <c:pt idx="48577">
                  <c:v>-141.13900000000001</c:v>
                </c:pt>
                <c:pt idx="48578">
                  <c:v>-147.47800000000001</c:v>
                </c:pt>
                <c:pt idx="48579">
                  <c:v>-153.78399999999999</c:v>
                </c:pt>
                <c:pt idx="48580">
                  <c:v>-160.05600000000001</c:v>
                </c:pt>
                <c:pt idx="48581">
                  <c:v>-166.29400000000001</c:v>
                </c:pt>
                <c:pt idx="48582">
                  <c:v>-172.49700000000001</c:v>
                </c:pt>
                <c:pt idx="48583">
                  <c:v>-178.66200000000001</c:v>
                </c:pt>
                <c:pt idx="48584">
                  <c:v>-184.78899999999999</c:v>
                </c:pt>
                <c:pt idx="48585">
                  <c:v>-190.876</c:v>
                </c:pt>
                <c:pt idx="48586">
                  <c:v>-196.923</c:v>
                </c:pt>
                <c:pt idx="48587">
                  <c:v>-202.92699999999999</c:v>
                </c:pt>
                <c:pt idx="48588">
                  <c:v>-208.88800000000001</c:v>
                </c:pt>
                <c:pt idx="48589">
                  <c:v>-214.80500000000001</c:v>
                </c:pt>
                <c:pt idx="48590">
                  <c:v>-220.67699999999999</c:v>
                </c:pt>
                <c:pt idx="48591">
                  <c:v>-226.501</c:v>
                </c:pt>
                <c:pt idx="48592">
                  <c:v>-232.27799999999999</c:v>
                </c:pt>
                <c:pt idx="48593">
                  <c:v>-238.006</c:v>
                </c:pt>
                <c:pt idx="48594">
                  <c:v>-243.68299999999999</c:v>
                </c:pt>
                <c:pt idx="48595">
                  <c:v>-249.309</c:v>
                </c:pt>
                <c:pt idx="48596">
                  <c:v>-254.88300000000001</c:v>
                </c:pt>
                <c:pt idx="48597">
                  <c:v>-260.40300000000002</c:v>
                </c:pt>
                <c:pt idx="48598">
                  <c:v>-265.86799999999999</c:v>
                </c:pt>
                <c:pt idx="48599">
                  <c:v>-271.27800000000002</c:v>
                </c:pt>
                <c:pt idx="48600">
                  <c:v>-276.63</c:v>
                </c:pt>
                <c:pt idx="48601">
                  <c:v>-281.92500000000001</c:v>
                </c:pt>
                <c:pt idx="48602">
                  <c:v>-287.161</c:v>
                </c:pt>
                <c:pt idx="48603">
                  <c:v>-292.33699999999999</c:v>
                </c:pt>
                <c:pt idx="48604">
                  <c:v>-297.452</c:v>
                </c:pt>
                <c:pt idx="48605">
                  <c:v>-302.505</c:v>
                </c:pt>
                <c:pt idx="48606">
                  <c:v>-307.49400000000003</c:v>
                </c:pt>
                <c:pt idx="48607">
                  <c:v>-312.42</c:v>
                </c:pt>
                <c:pt idx="48608">
                  <c:v>-317.28100000000001</c:v>
                </c:pt>
                <c:pt idx="48609">
                  <c:v>-322.07600000000002</c:v>
                </c:pt>
                <c:pt idx="48610">
                  <c:v>-326.803</c:v>
                </c:pt>
                <c:pt idx="48611">
                  <c:v>-331.46300000000002</c:v>
                </c:pt>
                <c:pt idx="48612">
                  <c:v>-336.05399999999997</c:v>
                </c:pt>
                <c:pt idx="48613">
                  <c:v>-340.57600000000002</c:v>
                </c:pt>
                <c:pt idx="48614">
                  <c:v>-345.02699999999999</c:v>
                </c:pt>
                <c:pt idx="48615">
                  <c:v>-349.40600000000001</c:v>
                </c:pt>
                <c:pt idx="48616">
                  <c:v>-353.71300000000002</c:v>
                </c:pt>
                <c:pt idx="48617">
                  <c:v>-357.947</c:v>
                </c:pt>
                <c:pt idx="48618">
                  <c:v>-362.10700000000003</c:v>
                </c:pt>
                <c:pt idx="48619">
                  <c:v>-366.19200000000001</c:v>
                </c:pt>
                <c:pt idx="48620">
                  <c:v>-370.202</c:v>
                </c:pt>
                <c:pt idx="48621">
                  <c:v>-374.13499999999999</c:v>
                </c:pt>
                <c:pt idx="48622">
                  <c:v>-377.99</c:v>
                </c:pt>
                <c:pt idx="48623">
                  <c:v>-381.76799999999997</c:v>
                </c:pt>
                <c:pt idx="48624">
                  <c:v>-385.46699999999998</c:v>
                </c:pt>
                <c:pt idx="48625">
                  <c:v>-389.08699999999999</c:v>
                </c:pt>
                <c:pt idx="48626">
                  <c:v>-392.62700000000001</c:v>
                </c:pt>
                <c:pt idx="48627">
                  <c:v>-396.08600000000001</c:v>
                </c:pt>
                <c:pt idx="48628">
                  <c:v>-399.46300000000002</c:v>
                </c:pt>
                <c:pt idx="48629">
                  <c:v>-402.75900000000001</c:v>
                </c:pt>
                <c:pt idx="48630">
                  <c:v>-405.971</c:v>
                </c:pt>
                <c:pt idx="48631">
                  <c:v>-409.1</c:v>
                </c:pt>
                <c:pt idx="48632">
                  <c:v>-412.14600000000002</c:v>
                </c:pt>
                <c:pt idx="48633">
                  <c:v>-415.10599999999999</c:v>
                </c:pt>
                <c:pt idx="48634">
                  <c:v>-417.98200000000003</c:v>
                </c:pt>
                <c:pt idx="48635">
                  <c:v>-420.77100000000002</c:v>
                </c:pt>
                <c:pt idx="48636">
                  <c:v>-423.47500000000002</c:v>
                </c:pt>
                <c:pt idx="48637">
                  <c:v>-426.09199999999998</c:v>
                </c:pt>
                <c:pt idx="48638">
                  <c:v>-428.62099999999998</c:v>
                </c:pt>
                <c:pt idx="48639">
                  <c:v>-431.06299999999999</c:v>
                </c:pt>
                <c:pt idx="48640">
                  <c:v>-433.416</c:v>
                </c:pt>
                <c:pt idx="48641">
                  <c:v>-435.68099999999998</c:v>
                </c:pt>
                <c:pt idx="48642">
                  <c:v>-437.85700000000003</c:v>
                </c:pt>
                <c:pt idx="48643">
                  <c:v>-439.94299999999998</c:v>
                </c:pt>
                <c:pt idx="48644">
                  <c:v>-441.93900000000002</c:v>
                </c:pt>
                <c:pt idx="48645">
                  <c:v>-443.84500000000003</c:v>
                </c:pt>
                <c:pt idx="48646">
                  <c:v>-445.661</c:v>
                </c:pt>
                <c:pt idx="48647">
                  <c:v>-447.38499999999999</c:v>
                </c:pt>
                <c:pt idx="48648">
                  <c:v>-449.01900000000001</c:v>
                </c:pt>
                <c:pt idx="48649">
                  <c:v>-450.56</c:v>
                </c:pt>
                <c:pt idx="48650">
                  <c:v>-452.01</c:v>
                </c:pt>
                <c:pt idx="48651">
                  <c:v>-453.36799999999999</c:v>
                </c:pt>
                <c:pt idx="48652">
                  <c:v>-454.63299999999998</c:v>
                </c:pt>
                <c:pt idx="48653">
                  <c:v>-455.80599999999998</c:v>
                </c:pt>
                <c:pt idx="48654">
                  <c:v>-456.88600000000002</c:v>
                </c:pt>
                <c:pt idx="48655">
                  <c:v>-457.87299999999999</c:v>
                </c:pt>
                <c:pt idx="48656">
                  <c:v>-458.767</c:v>
                </c:pt>
                <c:pt idx="48657">
                  <c:v>-459.56799999999998</c:v>
                </c:pt>
                <c:pt idx="48658">
                  <c:v>-460.27499999999998</c:v>
                </c:pt>
                <c:pt idx="48659">
                  <c:v>-460.88799999999998</c:v>
                </c:pt>
                <c:pt idx="48660">
                  <c:v>-461.40800000000002</c:v>
                </c:pt>
                <c:pt idx="48661">
                  <c:v>-461.83499999999998</c:v>
                </c:pt>
                <c:pt idx="48662">
                  <c:v>-462.16699999999997</c:v>
                </c:pt>
                <c:pt idx="48663">
                  <c:v>-462.40600000000001</c:v>
                </c:pt>
                <c:pt idx="48664">
                  <c:v>-462.55099999999999</c:v>
                </c:pt>
                <c:pt idx="48665">
                  <c:v>-462.60199999999998</c:v>
                </c:pt>
                <c:pt idx="48666">
                  <c:v>-462.55900000000003</c:v>
                </c:pt>
                <c:pt idx="48667">
                  <c:v>-462.423</c:v>
                </c:pt>
                <c:pt idx="48668">
                  <c:v>-462.19299999999998</c:v>
                </c:pt>
                <c:pt idx="48669">
                  <c:v>-461.86900000000003</c:v>
                </c:pt>
                <c:pt idx="48670">
                  <c:v>-461.452</c:v>
                </c:pt>
                <c:pt idx="48671">
                  <c:v>-460.94099999999997</c:v>
                </c:pt>
                <c:pt idx="48672">
                  <c:v>-460.33699999999999</c:v>
                </c:pt>
                <c:pt idx="48673">
                  <c:v>-459.64100000000002</c:v>
                </c:pt>
                <c:pt idx="48674">
                  <c:v>-458.851</c:v>
                </c:pt>
                <c:pt idx="48675">
                  <c:v>-457.96800000000002</c:v>
                </c:pt>
                <c:pt idx="48676">
                  <c:v>-456.99299999999999</c:v>
                </c:pt>
                <c:pt idx="48677">
                  <c:v>-455.92599999999999</c:v>
                </c:pt>
                <c:pt idx="48678">
                  <c:v>-454.76600000000002</c:v>
                </c:pt>
                <c:pt idx="48679">
                  <c:v>-453.51499999999999</c:v>
                </c:pt>
                <c:pt idx="48680">
                  <c:v>-452.17200000000003</c:v>
                </c:pt>
                <c:pt idx="48681">
                  <c:v>-450.738</c:v>
                </c:pt>
                <c:pt idx="48682">
                  <c:v>-449.214</c:v>
                </c:pt>
                <c:pt idx="48683">
                  <c:v>-447.59800000000001</c:v>
                </c:pt>
                <c:pt idx="48684">
                  <c:v>-445.89299999999997</c:v>
                </c:pt>
                <c:pt idx="48685">
                  <c:v>-444.09800000000001</c:v>
                </c:pt>
                <c:pt idx="48686">
                  <c:v>-442.21300000000002</c:v>
                </c:pt>
                <c:pt idx="48687">
                  <c:v>-440.23899999999998</c:v>
                </c:pt>
                <c:pt idx="48688">
                  <c:v>-438.17700000000002</c:v>
                </c:pt>
                <c:pt idx="48689">
                  <c:v>-436.02699999999999</c:v>
                </c:pt>
                <c:pt idx="48690">
                  <c:v>-433.78899999999999</c:v>
                </c:pt>
                <c:pt idx="48691">
                  <c:v>-431.464</c:v>
                </c:pt>
                <c:pt idx="48692">
                  <c:v>-429.05200000000002</c:v>
                </c:pt>
                <c:pt idx="48693">
                  <c:v>-426.55399999999997</c:v>
                </c:pt>
                <c:pt idx="48694">
                  <c:v>-423.971</c:v>
                </c:pt>
                <c:pt idx="48695">
                  <c:v>-421.30200000000002</c:v>
                </c:pt>
                <c:pt idx="48696">
                  <c:v>-418.54899999999998</c:v>
                </c:pt>
                <c:pt idx="48697">
                  <c:v>-415.71199999999999</c:v>
                </c:pt>
                <c:pt idx="48698">
                  <c:v>-412.79199999999997</c:v>
                </c:pt>
                <c:pt idx="48699">
                  <c:v>-409.78899999999999</c:v>
                </c:pt>
                <c:pt idx="48700">
                  <c:v>-406.70400000000001</c:v>
                </c:pt>
                <c:pt idx="48701">
                  <c:v>-403.53800000000001</c:v>
                </c:pt>
                <c:pt idx="48702">
                  <c:v>-400.291</c:v>
                </c:pt>
                <c:pt idx="48703">
                  <c:v>-396.964</c:v>
                </c:pt>
                <c:pt idx="48704">
                  <c:v>-393.55799999999999</c:v>
                </c:pt>
                <c:pt idx="48705">
                  <c:v>-390.07299999999998</c:v>
                </c:pt>
                <c:pt idx="48706">
                  <c:v>-386.51</c:v>
                </c:pt>
                <c:pt idx="48707">
                  <c:v>-382.87099999999998</c:v>
                </c:pt>
                <c:pt idx="48708">
                  <c:v>-379.154</c:v>
                </c:pt>
                <c:pt idx="48709">
                  <c:v>-375.363</c:v>
                </c:pt>
                <c:pt idx="48710">
                  <c:v>-371.49599999999998</c:v>
                </c:pt>
                <c:pt idx="48711">
                  <c:v>-367.55500000000001</c:v>
                </c:pt>
                <c:pt idx="48712">
                  <c:v>-363.54199999999997</c:v>
                </c:pt>
                <c:pt idx="48713">
                  <c:v>-359.45600000000002</c:v>
                </c:pt>
                <c:pt idx="48714">
                  <c:v>-355.298</c:v>
                </c:pt>
                <c:pt idx="48715">
                  <c:v>-351.07</c:v>
                </c:pt>
                <c:pt idx="48716">
                  <c:v>-346.77300000000002</c:v>
                </c:pt>
                <c:pt idx="48717">
                  <c:v>-342.40600000000001</c:v>
                </c:pt>
                <c:pt idx="48718">
                  <c:v>-337.97199999999998</c:v>
                </c:pt>
                <c:pt idx="48719">
                  <c:v>-333.47</c:v>
                </c:pt>
                <c:pt idx="48720">
                  <c:v>-328.90300000000002</c:v>
                </c:pt>
                <c:pt idx="48721">
                  <c:v>-324.27</c:v>
                </c:pt>
                <c:pt idx="48722">
                  <c:v>-319.57299999999998</c:v>
                </c:pt>
                <c:pt idx="48723">
                  <c:v>-314.81400000000002</c:v>
                </c:pt>
                <c:pt idx="48724">
                  <c:v>-309.99099999999999</c:v>
                </c:pt>
                <c:pt idx="48725">
                  <c:v>-305.108</c:v>
                </c:pt>
                <c:pt idx="48726">
                  <c:v>-300.16500000000002</c:v>
                </c:pt>
                <c:pt idx="48727">
                  <c:v>-295.16199999999998</c:v>
                </c:pt>
                <c:pt idx="48728">
                  <c:v>-290.10199999999998</c:v>
                </c:pt>
                <c:pt idx="48729">
                  <c:v>-284.98399999999998</c:v>
                </c:pt>
                <c:pt idx="48730">
                  <c:v>-279.81</c:v>
                </c:pt>
                <c:pt idx="48731">
                  <c:v>-274.58199999999999</c:v>
                </c:pt>
                <c:pt idx="48732">
                  <c:v>-269.29899999999998</c:v>
                </c:pt>
                <c:pt idx="48733">
                  <c:v>-263.964</c:v>
                </c:pt>
                <c:pt idx="48734">
                  <c:v>-258.577</c:v>
                </c:pt>
                <c:pt idx="48735">
                  <c:v>-253.14</c:v>
                </c:pt>
                <c:pt idx="48736">
                  <c:v>-247.65299999999999</c:v>
                </c:pt>
                <c:pt idx="48737">
                  <c:v>-242.11699999999999</c:v>
                </c:pt>
                <c:pt idx="48738">
                  <c:v>-236.535</c:v>
                </c:pt>
                <c:pt idx="48739">
                  <c:v>-230.90700000000001</c:v>
                </c:pt>
                <c:pt idx="48740">
                  <c:v>-225.233</c:v>
                </c:pt>
                <c:pt idx="48741">
                  <c:v>-219.51599999999999</c:v>
                </c:pt>
                <c:pt idx="48742">
                  <c:v>-213.75700000000001</c:v>
                </c:pt>
                <c:pt idx="48743">
                  <c:v>-207.95599999999999</c:v>
                </c:pt>
                <c:pt idx="48744">
                  <c:v>-202.11500000000001</c:v>
                </c:pt>
                <c:pt idx="48745">
                  <c:v>-196.23500000000001</c:v>
                </c:pt>
                <c:pt idx="48746">
                  <c:v>-190.31700000000001</c:v>
                </c:pt>
                <c:pt idx="48747">
                  <c:v>-184.363</c:v>
                </c:pt>
                <c:pt idx="48748">
                  <c:v>-178.37299999999999</c:v>
                </c:pt>
                <c:pt idx="48749">
                  <c:v>-172.35</c:v>
                </c:pt>
                <c:pt idx="48750">
                  <c:v>-166.29300000000001</c:v>
                </c:pt>
                <c:pt idx="48751">
                  <c:v>-160.20500000000001</c:v>
                </c:pt>
                <c:pt idx="48752">
                  <c:v>-154.08600000000001</c:v>
                </c:pt>
                <c:pt idx="48753">
                  <c:v>-147.93899999999999</c:v>
                </c:pt>
                <c:pt idx="48754">
                  <c:v>-141.76300000000001</c:v>
                </c:pt>
                <c:pt idx="48755">
                  <c:v>-135.56100000000001</c:v>
                </c:pt>
                <c:pt idx="48756">
                  <c:v>-129.333</c:v>
                </c:pt>
                <c:pt idx="48757">
                  <c:v>-123.08199999999999</c:v>
                </c:pt>
                <c:pt idx="48758">
                  <c:v>-116.807</c:v>
                </c:pt>
                <c:pt idx="48759">
                  <c:v>-110.511</c:v>
                </c:pt>
                <c:pt idx="48760">
                  <c:v>-104.19499999999999</c:v>
                </c:pt>
                <c:pt idx="48761">
                  <c:v>-97.86</c:v>
                </c:pt>
                <c:pt idx="48762">
                  <c:v>-91.507300000000001</c:v>
                </c:pt>
                <c:pt idx="48763">
                  <c:v>-85.138099999999994</c:v>
                </c:pt>
                <c:pt idx="48764">
                  <c:v>-78.753900000000002</c:v>
                </c:pt>
                <c:pt idx="48765">
                  <c:v>-72.355999999999995</c:v>
                </c:pt>
                <c:pt idx="48766">
                  <c:v>-65.945499999999996</c:v>
                </c:pt>
                <c:pt idx="48767">
                  <c:v>-59.523899999999998</c:v>
                </c:pt>
                <c:pt idx="48768">
                  <c:v>-53.092500000000001</c:v>
                </c:pt>
                <c:pt idx="48769">
                  <c:v>-46.6524</c:v>
                </c:pt>
                <c:pt idx="48770">
                  <c:v>-40.205199999999998</c:v>
                </c:pt>
                <c:pt idx="48771">
                  <c:v>-33.752000000000002</c:v>
                </c:pt>
                <c:pt idx="48772">
                  <c:v>-27.2942</c:v>
                </c:pt>
                <c:pt idx="48773">
                  <c:v>-20.833100000000002</c:v>
                </c:pt>
                <c:pt idx="48774">
                  <c:v>-14.369899999999999</c:v>
                </c:pt>
                <c:pt idx="48775">
                  <c:v>-7.9061000000000003</c:v>
                </c:pt>
                <c:pt idx="48776">
                  <c:v>-1.44289</c:v>
                </c:pt>
                <c:pt idx="48777">
                  <c:v>5.0183900000000001</c:v>
                </c:pt>
                <c:pt idx="48778">
                  <c:v>11.4764</c:v>
                </c:pt>
                <c:pt idx="48779">
                  <c:v>17.9299</c:v>
                </c:pt>
                <c:pt idx="48780">
                  <c:v>24.377600000000001</c:v>
                </c:pt>
                <c:pt idx="48781">
                  <c:v>30.818000000000001</c:v>
                </c:pt>
                <c:pt idx="48782">
                  <c:v>37.250100000000003</c:v>
                </c:pt>
                <c:pt idx="48783">
                  <c:v>43.6723</c:v>
                </c:pt>
                <c:pt idx="48784">
                  <c:v>50.083500000000001</c:v>
                </c:pt>
                <c:pt idx="48785">
                  <c:v>56.482399999999998</c:v>
                </c:pt>
                <c:pt idx="48786">
                  <c:v>62.867600000000003</c:v>
                </c:pt>
                <c:pt idx="48787">
                  <c:v>69.237799999999993</c:v>
                </c:pt>
                <c:pt idx="48788">
                  <c:v>75.591899999999995</c:v>
                </c:pt>
                <c:pt idx="48789">
                  <c:v>81.928399999999996</c:v>
                </c:pt>
                <c:pt idx="48790">
                  <c:v>88.246200000000002</c:v>
                </c:pt>
                <c:pt idx="48791">
                  <c:v>94.543800000000005</c:v>
                </c:pt>
                <c:pt idx="48792">
                  <c:v>100.82</c:v>
                </c:pt>
                <c:pt idx="48793">
                  <c:v>107.074</c:v>
                </c:pt>
                <c:pt idx="48794">
                  <c:v>113.304</c:v>
                </c:pt>
                <c:pt idx="48795">
                  <c:v>119.509</c:v>
                </c:pt>
                <c:pt idx="48796">
                  <c:v>125.687</c:v>
                </c:pt>
                <c:pt idx="48797">
                  <c:v>131.83799999999999</c:v>
                </c:pt>
                <c:pt idx="48798">
                  <c:v>137.96</c:v>
                </c:pt>
                <c:pt idx="48799">
                  <c:v>144.05199999999999</c:v>
                </c:pt>
                <c:pt idx="48800">
                  <c:v>150.113</c:v>
                </c:pt>
                <c:pt idx="48801">
                  <c:v>156.14099999999999</c:v>
                </c:pt>
                <c:pt idx="48802">
                  <c:v>162.13499999999999</c:v>
                </c:pt>
                <c:pt idx="48803">
                  <c:v>168.095</c:v>
                </c:pt>
                <c:pt idx="48804">
                  <c:v>174.018</c:v>
                </c:pt>
                <c:pt idx="48805">
                  <c:v>179.904</c:v>
                </c:pt>
                <c:pt idx="48806">
                  <c:v>185.75200000000001</c:v>
                </c:pt>
                <c:pt idx="48807">
                  <c:v>191.56</c:v>
                </c:pt>
                <c:pt idx="48808">
                  <c:v>197.327</c:v>
                </c:pt>
                <c:pt idx="48809">
                  <c:v>203.05199999999999</c:v>
                </c:pt>
                <c:pt idx="48810">
                  <c:v>208.73400000000001</c:v>
                </c:pt>
                <c:pt idx="48811">
                  <c:v>214.37200000000001</c:v>
                </c:pt>
                <c:pt idx="48812">
                  <c:v>219.964</c:v>
                </c:pt>
                <c:pt idx="48813">
                  <c:v>225.51</c:v>
                </c:pt>
                <c:pt idx="48814">
                  <c:v>231.00899999999999</c:v>
                </c:pt>
                <c:pt idx="48815">
                  <c:v>236.458</c:v>
                </c:pt>
                <c:pt idx="48816">
                  <c:v>241.858</c:v>
                </c:pt>
                <c:pt idx="48817">
                  <c:v>247.20699999999999</c:v>
                </c:pt>
                <c:pt idx="48818">
                  <c:v>252.50399999999999</c:v>
                </c:pt>
                <c:pt idx="48819">
                  <c:v>257.74799999999999</c:v>
                </c:pt>
                <c:pt idx="48820">
                  <c:v>262.93700000000001</c:v>
                </c:pt>
                <c:pt idx="48821">
                  <c:v>268.072</c:v>
                </c:pt>
                <c:pt idx="48822">
                  <c:v>273.15100000000001</c:v>
                </c:pt>
                <c:pt idx="48823">
                  <c:v>278.173</c:v>
                </c:pt>
                <c:pt idx="48824">
                  <c:v>283.13600000000002</c:v>
                </c:pt>
                <c:pt idx="48825">
                  <c:v>288.04000000000002</c:v>
                </c:pt>
                <c:pt idx="48826">
                  <c:v>292.88499999999999</c:v>
                </c:pt>
                <c:pt idx="48827">
                  <c:v>297.66800000000001</c:v>
                </c:pt>
                <c:pt idx="48828">
                  <c:v>302.38900000000001</c:v>
                </c:pt>
                <c:pt idx="48829">
                  <c:v>307.048</c:v>
                </c:pt>
                <c:pt idx="48830">
                  <c:v>311.642</c:v>
                </c:pt>
                <c:pt idx="48831">
                  <c:v>316.17200000000003</c:v>
                </c:pt>
                <c:pt idx="48832">
                  <c:v>320.63600000000002</c:v>
                </c:pt>
                <c:pt idx="48833">
                  <c:v>325.03399999999999</c:v>
                </c:pt>
                <c:pt idx="48834">
                  <c:v>329.36399999999998</c:v>
                </c:pt>
                <c:pt idx="48835">
                  <c:v>333.62599999999998</c:v>
                </c:pt>
                <c:pt idx="48836">
                  <c:v>337.81900000000002</c:v>
                </c:pt>
                <c:pt idx="48837">
                  <c:v>341.94200000000001</c:v>
                </c:pt>
                <c:pt idx="48838">
                  <c:v>345.995</c:v>
                </c:pt>
                <c:pt idx="48839">
                  <c:v>349.97500000000002</c:v>
                </c:pt>
                <c:pt idx="48840">
                  <c:v>353.88400000000001</c:v>
                </c:pt>
                <c:pt idx="48841">
                  <c:v>357.71899999999999</c:v>
                </c:pt>
                <c:pt idx="48842">
                  <c:v>361.48099999999999</c:v>
                </c:pt>
                <c:pt idx="48843">
                  <c:v>365.16800000000001</c:v>
                </c:pt>
                <c:pt idx="48844">
                  <c:v>368.779</c:v>
                </c:pt>
                <c:pt idx="48845">
                  <c:v>372.315</c:v>
                </c:pt>
                <c:pt idx="48846">
                  <c:v>375.774</c:v>
                </c:pt>
                <c:pt idx="48847">
                  <c:v>379.15600000000001</c:v>
                </c:pt>
                <c:pt idx="48848">
                  <c:v>382.46</c:v>
                </c:pt>
                <c:pt idx="48849">
                  <c:v>385.685</c:v>
                </c:pt>
                <c:pt idx="48850">
                  <c:v>388.83100000000002</c:v>
                </c:pt>
                <c:pt idx="48851">
                  <c:v>391.89600000000002</c:v>
                </c:pt>
                <c:pt idx="48852">
                  <c:v>394.88200000000001</c:v>
                </c:pt>
                <c:pt idx="48853">
                  <c:v>397.786</c:v>
                </c:pt>
                <c:pt idx="48854">
                  <c:v>400.60899999999998</c:v>
                </c:pt>
                <c:pt idx="48855">
                  <c:v>403.34899999999999</c:v>
                </c:pt>
                <c:pt idx="48856">
                  <c:v>406.00700000000001</c:v>
                </c:pt>
                <c:pt idx="48857">
                  <c:v>408.58199999999999</c:v>
                </c:pt>
                <c:pt idx="48858">
                  <c:v>411.07299999999998</c:v>
                </c:pt>
                <c:pt idx="48859">
                  <c:v>413.47899999999998</c:v>
                </c:pt>
                <c:pt idx="48860">
                  <c:v>415.80200000000002</c:v>
                </c:pt>
                <c:pt idx="48861">
                  <c:v>418.03899999999999</c:v>
                </c:pt>
                <c:pt idx="48862">
                  <c:v>420.19</c:v>
                </c:pt>
                <c:pt idx="48863">
                  <c:v>422.25599999999997</c:v>
                </c:pt>
                <c:pt idx="48864">
                  <c:v>424.23500000000001</c:v>
                </c:pt>
                <c:pt idx="48865">
                  <c:v>426.12799999999999</c:v>
                </c:pt>
                <c:pt idx="48866">
                  <c:v>427.93299999999999</c:v>
                </c:pt>
                <c:pt idx="48867">
                  <c:v>429.65199999999999</c:v>
                </c:pt>
                <c:pt idx="48868">
                  <c:v>431.28199999999998</c:v>
                </c:pt>
                <c:pt idx="48869">
                  <c:v>432.82499999999999</c:v>
                </c:pt>
                <c:pt idx="48870">
                  <c:v>434.279</c:v>
                </c:pt>
                <c:pt idx="48871">
                  <c:v>435.64499999999998</c:v>
                </c:pt>
                <c:pt idx="48872">
                  <c:v>436.92200000000003</c:v>
                </c:pt>
                <c:pt idx="48873">
                  <c:v>438.11</c:v>
                </c:pt>
                <c:pt idx="48874">
                  <c:v>439.209</c:v>
                </c:pt>
                <c:pt idx="48875">
                  <c:v>440.21899999999999</c:v>
                </c:pt>
                <c:pt idx="48876">
                  <c:v>441.13900000000001</c:v>
                </c:pt>
                <c:pt idx="48877">
                  <c:v>441.96899999999999</c:v>
                </c:pt>
                <c:pt idx="48878">
                  <c:v>442.709</c:v>
                </c:pt>
                <c:pt idx="48879">
                  <c:v>443.35899999999998</c:v>
                </c:pt>
                <c:pt idx="48880">
                  <c:v>443.92</c:v>
                </c:pt>
                <c:pt idx="48881">
                  <c:v>444.39</c:v>
                </c:pt>
                <c:pt idx="48882">
                  <c:v>444.76900000000001</c:v>
                </c:pt>
                <c:pt idx="48883">
                  <c:v>445.05900000000003</c:v>
                </c:pt>
                <c:pt idx="48884">
                  <c:v>445.25799999999998</c:v>
                </c:pt>
                <c:pt idx="48885">
                  <c:v>445.36700000000002</c:v>
                </c:pt>
                <c:pt idx="48886">
                  <c:v>445.38600000000002</c:v>
                </c:pt>
                <c:pt idx="48887">
                  <c:v>445.31400000000002</c:v>
                </c:pt>
                <c:pt idx="48888">
                  <c:v>445.15199999999999</c:v>
                </c:pt>
                <c:pt idx="48889">
                  <c:v>444.9</c:v>
                </c:pt>
                <c:pt idx="48890">
                  <c:v>444.55799999999999</c:v>
                </c:pt>
                <c:pt idx="48891">
                  <c:v>444.12599999999998</c:v>
                </c:pt>
                <c:pt idx="48892">
                  <c:v>443.60399999999998</c:v>
                </c:pt>
                <c:pt idx="48893">
                  <c:v>442.99200000000002</c:v>
                </c:pt>
                <c:pt idx="48894">
                  <c:v>442.291</c:v>
                </c:pt>
                <c:pt idx="48895">
                  <c:v>441.5</c:v>
                </c:pt>
                <c:pt idx="48896">
                  <c:v>440.62</c:v>
                </c:pt>
                <c:pt idx="48897">
                  <c:v>439.65100000000001</c:v>
                </c:pt>
                <c:pt idx="48898">
                  <c:v>438.59300000000002</c:v>
                </c:pt>
                <c:pt idx="48899">
                  <c:v>437.447</c:v>
                </c:pt>
                <c:pt idx="48900">
                  <c:v>436.21199999999999</c:v>
                </c:pt>
                <c:pt idx="48901">
                  <c:v>434.89</c:v>
                </c:pt>
                <c:pt idx="48902">
                  <c:v>433.48</c:v>
                </c:pt>
                <c:pt idx="48903">
                  <c:v>431.98200000000003</c:v>
                </c:pt>
                <c:pt idx="48904">
                  <c:v>430.39699999999999</c:v>
                </c:pt>
                <c:pt idx="48905">
                  <c:v>428.726</c:v>
                </c:pt>
                <c:pt idx="48906">
                  <c:v>426.96800000000002</c:v>
                </c:pt>
                <c:pt idx="48907">
                  <c:v>425.125</c:v>
                </c:pt>
                <c:pt idx="48908">
                  <c:v>423.19499999999999</c:v>
                </c:pt>
                <c:pt idx="48909">
                  <c:v>421.18099999999998</c:v>
                </c:pt>
                <c:pt idx="48910">
                  <c:v>419.08199999999999</c:v>
                </c:pt>
                <c:pt idx="48911">
                  <c:v>416.899</c:v>
                </c:pt>
                <c:pt idx="48912">
                  <c:v>414.63200000000001</c:v>
                </c:pt>
                <c:pt idx="48913">
                  <c:v>412.28199999999998</c:v>
                </c:pt>
                <c:pt idx="48914">
                  <c:v>409.84899999999999</c:v>
                </c:pt>
                <c:pt idx="48915">
                  <c:v>407.334</c:v>
                </c:pt>
                <c:pt idx="48916">
                  <c:v>404.73700000000002</c:v>
                </c:pt>
                <c:pt idx="48917">
                  <c:v>402.05900000000003</c:v>
                </c:pt>
                <c:pt idx="48918">
                  <c:v>399.3</c:v>
                </c:pt>
                <c:pt idx="48919">
                  <c:v>396.46199999999999</c:v>
                </c:pt>
                <c:pt idx="48920">
                  <c:v>393.54399999999998</c:v>
                </c:pt>
                <c:pt idx="48921">
                  <c:v>390.54700000000003</c:v>
                </c:pt>
                <c:pt idx="48922">
                  <c:v>387.47199999999998</c:v>
                </c:pt>
                <c:pt idx="48923">
                  <c:v>384.32</c:v>
                </c:pt>
                <c:pt idx="48924">
                  <c:v>381.09100000000001</c:v>
                </c:pt>
                <c:pt idx="48925">
                  <c:v>377.786</c:v>
                </c:pt>
                <c:pt idx="48926">
                  <c:v>374.40499999999997</c:v>
                </c:pt>
                <c:pt idx="48927">
                  <c:v>370.94900000000001</c:v>
                </c:pt>
                <c:pt idx="48928">
                  <c:v>367.42</c:v>
                </c:pt>
                <c:pt idx="48929">
                  <c:v>363.81700000000001</c:v>
                </c:pt>
                <c:pt idx="48930">
                  <c:v>360.142</c:v>
                </c:pt>
                <c:pt idx="48931">
                  <c:v>356.39499999999998</c:v>
                </c:pt>
                <c:pt idx="48932">
                  <c:v>352.577</c:v>
                </c:pt>
                <c:pt idx="48933">
                  <c:v>348.68900000000002</c:v>
                </c:pt>
                <c:pt idx="48934">
                  <c:v>344.73200000000003</c:v>
                </c:pt>
                <c:pt idx="48935">
                  <c:v>340.70600000000002</c:v>
                </c:pt>
                <c:pt idx="48936">
                  <c:v>336.61200000000002</c:v>
                </c:pt>
                <c:pt idx="48937">
                  <c:v>332.452</c:v>
                </c:pt>
                <c:pt idx="48938">
                  <c:v>328.226</c:v>
                </c:pt>
                <c:pt idx="48939">
                  <c:v>323.93400000000003</c:v>
                </c:pt>
                <c:pt idx="48940">
                  <c:v>319.57900000000001</c:v>
                </c:pt>
                <c:pt idx="48941">
                  <c:v>315.16000000000003</c:v>
                </c:pt>
                <c:pt idx="48942">
                  <c:v>310.67899999999997</c:v>
                </c:pt>
                <c:pt idx="48943">
                  <c:v>306.13600000000002</c:v>
                </c:pt>
                <c:pt idx="48944">
                  <c:v>301.53300000000002</c:v>
                </c:pt>
                <c:pt idx="48945">
                  <c:v>296.87</c:v>
                </c:pt>
                <c:pt idx="48946">
                  <c:v>292.149</c:v>
                </c:pt>
                <c:pt idx="48947">
                  <c:v>287.37</c:v>
                </c:pt>
                <c:pt idx="48948">
                  <c:v>282.53500000000003</c:v>
                </c:pt>
                <c:pt idx="48949">
                  <c:v>277.64299999999997</c:v>
                </c:pt>
                <c:pt idx="48950">
                  <c:v>272.69799999999998</c:v>
                </c:pt>
                <c:pt idx="48951">
                  <c:v>267.69900000000001</c:v>
                </c:pt>
                <c:pt idx="48952">
                  <c:v>262.64699999999999</c:v>
                </c:pt>
                <c:pt idx="48953">
                  <c:v>257.54399999999998</c:v>
                </c:pt>
                <c:pt idx="48954">
                  <c:v>252.39</c:v>
                </c:pt>
                <c:pt idx="48955">
                  <c:v>247.18700000000001</c:v>
                </c:pt>
                <c:pt idx="48956">
                  <c:v>241.935</c:v>
                </c:pt>
                <c:pt idx="48957">
                  <c:v>236.637</c:v>
                </c:pt>
                <c:pt idx="48958">
                  <c:v>231.292</c:v>
                </c:pt>
                <c:pt idx="48959">
                  <c:v>225.90199999999999</c:v>
                </c:pt>
                <c:pt idx="48960">
                  <c:v>220.46799999999999</c:v>
                </c:pt>
                <c:pt idx="48961">
                  <c:v>214.99199999999999</c:v>
                </c:pt>
                <c:pt idx="48962">
                  <c:v>209.47300000000001</c:v>
                </c:pt>
                <c:pt idx="48963">
                  <c:v>203.91399999999999</c:v>
                </c:pt>
                <c:pt idx="48964">
                  <c:v>198.316</c:v>
                </c:pt>
                <c:pt idx="48965">
                  <c:v>192.68</c:v>
                </c:pt>
                <c:pt idx="48966">
                  <c:v>187.006</c:v>
                </c:pt>
                <c:pt idx="48967">
                  <c:v>181.29599999999999</c:v>
                </c:pt>
                <c:pt idx="48968">
                  <c:v>175.55199999999999</c:v>
                </c:pt>
                <c:pt idx="48969">
                  <c:v>169.774</c:v>
                </c:pt>
                <c:pt idx="48970">
                  <c:v>163.96299999999999</c:v>
                </c:pt>
                <c:pt idx="48971">
                  <c:v>158.12200000000001</c:v>
                </c:pt>
                <c:pt idx="48972">
                  <c:v>152.25</c:v>
                </c:pt>
                <c:pt idx="48973">
                  <c:v>146.35</c:v>
                </c:pt>
                <c:pt idx="48974">
                  <c:v>140.42099999999999</c:v>
                </c:pt>
                <c:pt idx="48975">
                  <c:v>134.46700000000001</c:v>
                </c:pt>
                <c:pt idx="48976">
                  <c:v>128.48699999999999</c:v>
                </c:pt>
                <c:pt idx="48977">
                  <c:v>122.483</c:v>
                </c:pt>
                <c:pt idx="48978">
                  <c:v>116.45699999999999</c:v>
                </c:pt>
                <c:pt idx="48979">
                  <c:v>110.408</c:v>
                </c:pt>
                <c:pt idx="48980">
                  <c:v>104.34</c:v>
                </c:pt>
                <c:pt idx="48981">
                  <c:v>98.252499999999998</c:v>
                </c:pt>
                <c:pt idx="48982">
                  <c:v>92.147199999999998</c:v>
                </c:pt>
                <c:pt idx="48983">
                  <c:v>86.025300000000001</c:v>
                </c:pt>
                <c:pt idx="48984">
                  <c:v>79.888099999999994</c:v>
                </c:pt>
                <c:pt idx="48985">
                  <c:v>73.736800000000002</c:v>
                </c:pt>
                <c:pt idx="48986">
                  <c:v>67.572699999999998</c:v>
                </c:pt>
                <c:pt idx="48987">
                  <c:v>61.396999999999998</c:v>
                </c:pt>
                <c:pt idx="48988">
                  <c:v>55.210999999999999</c:v>
                </c:pt>
                <c:pt idx="48989">
                  <c:v>49.015900000000002</c:v>
                </c:pt>
                <c:pt idx="48990">
                  <c:v>42.813000000000002</c:v>
                </c:pt>
                <c:pt idx="48991">
                  <c:v>36.603499999999997</c:v>
                </c:pt>
                <c:pt idx="48992">
                  <c:v>30.3888</c:v>
                </c:pt>
                <c:pt idx="48993">
                  <c:v>24.17</c:v>
                </c:pt>
                <c:pt idx="48994">
                  <c:v>17.948499999999999</c:v>
                </c:pt>
                <c:pt idx="48995">
                  <c:v>11.7255</c:v>
                </c:pt>
                <c:pt idx="48996">
                  <c:v>5.5022599999999997</c:v>
                </c:pt>
                <c:pt idx="48997">
                  <c:v>-0.71996899999999997</c:v>
                </c:pt>
                <c:pt idx="48998">
                  <c:v>-6.9399199999999999</c:v>
                </c:pt>
                <c:pt idx="48999">
                  <c:v>-13.1563</c:v>
                </c:pt>
                <c:pt idx="49000">
                  <c:v>-19.367899999999999</c:v>
                </c:pt>
                <c:pt idx="49001">
                  <c:v>-25.573499999999999</c:v>
                </c:pt>
                <c:pt idx="49002">
                  <c:v>-31.771699999999999</c:v>
                </c:pt>
                <c:pt idx="49003">
                  <c:v>-37.961399999999998</c:v>
                </c:pt>
                <c:pt idx="49004">
                  <c:v>-44.141199999999998</c:v>
                </c:pt>
                <c:pt idx="49005">
                  <c:v>-50.31</c:v>
                </c:pt>
                <c:pt idx="49006">
                  <c:v>-56.4664</c:v>
                </c:pt>
                <c:pt idx="49007">
                  <c:v>-62.609299999999998</c:v>
                </c:pt>
                <c:pt idx="49008">
                  <c:v>-68.737399999999994</c:v>
                </c:pt>
                <c:pt idx="49009">
                  <c:v>-74.849400000000003</c:v>
                </c:pt>
                <c:pt idx="49010">
                  <c:v>-80.944199999999995</c:v>
                </c:pt>
                <c:pt idx="49011">
                  <c:v>-87.020499999999998</c:v>
                </c:pt>
                <c:pt idx="49012">
                  <c:v>-93.076999999999998</c:v>
                </c:pt>
                <c:pt idx="49013">
                  <c:v>-99.112700000000004</c:v>
                </c:pt>
                <c:pt idx="49014">
                  <c:v>-105.126</c:v>
                </c:pt>
                <c:pt idx="49015">
                  <c:v>-111.116</c:v>
                </c:pt>
                <c:pt idx="49016">
                  <c:v>-117.08199999999999</c:v>
                </c:pt>
                <c:pt idx="49017">
                  <c:v>-123.021</c:v>
                </c:pt>
                <c:pt idx="49018">
                  <c:v>-128.934</c:v>
                </c:pt>
                <c:pt idx="49019">
                  <c:v>-134.81899999999999</c:v>
                </c:pt>
                <c:pt idx="49020">
                  <c:v>-140.67400000000001</c:v>
                </c:pt>
                <c:pt idx="49021">
                  <c:v>-146.499</c:v>
                </c:pt>
                <c:pt idx="49022">
                  <c:v>-152.292</c:v>
                </c:pt>
                <c:pt idx="49023">
                  <c:v>-158.05199999999999</c:v>
                </c:pt>
                <c:pt idx="49024">
                  <c:v>-163.77799999999999</c:v>
                </c:pt>
                <c:pt idx="49025">
                  <c:v>-169.46899999999999</c:v>
                </c:pt>
                <c:pt idx="49026">
                  <c:v>-175.12299999999999</c:v>
                </c:pt>
                <c:pt idx="49027">
                  <c:v>-180.74100000000001</c:v>
                </c:pt>
                <c:pt idx="49028">
                  <c:v>-186.31899999999999</c:v>
                </c:pt>
                <c:pt idx="49029">
                  <c:v>-191.858</c:v>
                </c:pt>
                <c:pt idx="49030">
                  <c:v>-197.35599999999999</c:v>
                </c:pt>
                <c:pt idx="49031">
                  <c:v>-202.81299999999999</c:v>
                </c:pt>
                <c:pt idx="49032">
                  <c:v>-208.226</c:v>
                </c:pt>
                <c:pt idx="49033">
                  <c:v>-213.595</c:v>
                </c:pt>
                <c:pt idx="49034">
                  <c:v>-218.91900000000001</c:v>
                </c:pt>
                <c:pt idx="49035">
                  <c:v>-224.197</c:v>
                </c:pt>
                <c:pt idx="49036">
                  <c:v>-229.428</c:v>
                </c:pt>
                <c:pt idx="49037">
                  <c:v>-234.61</c:v>
                </c:pt>
                <c:pt idx="49038">
                  <c:v>-239.74299999999999</c:v>
                </c:pt>
                <c:pt idx="49039">
                  <c:v>-244.82599999999999</c:v>
                </c:pt>
                <c:pt idx="49040">
                  <c:v>-249.857</c:v>
                </c:pt>
                <c:pt idx="49041">
                  <c:v>-254.83600000000001</c:v>
                </c:pt>
                <c:pt idx="49042">
                  <c:v>-259.762</c:v>
                </c:pt>
                <c:pt idx="49043">
                  <c:v>-264.63299999999998</c:v>
                </c:pt>
                <c:pt idx="49044">
                  <c:v>-269.44900000000001</c:v>
                </c:pt>
                <c:pt idx="49045">
                  <c:v>-274.20800000000003</c:v>
                </c:pt>
                <c:pt idx="49046">
                  <c:v>-278.911</c:v>
                </c:pt>
                <c:pt idx="49047">
                  <c:v>-283.55500000000001</c:v>
                </c:pt>
                <c:pt idx="49048">
                  <c:v>-288.14</c:v>
                </c:pt>
                <c:pt idx="49049">
                  <c:v>-292.66500000000002</c:v>
                </c:pt>
                <c:pt idx="49050">
                  <c:v>-297.13</c:v>
                </c:pt>
                <c:pt idx="49051">
                  <c:v>-301.53199999999998</c:v>
                </c:pt>
                <c:pt idx="49052">
                  <c:v>-305.87200000000001</c:v>
                </c:pt>
                <c:pt idx="49053">
                  <c:v>-310.149</c:v>
                </c:pt>
                <c:pt idx="49054">
                  <c:v>-314.36099999999999</c:v>
                </c:pt>
                <c:pt idx="49055">
                  <c:v>-318.50799999999998</c:v>
                </c:pt>
                <c:pt idx="49056">
                  <c:v>-322.589</c:v>
                </c:pt>
                <c:pt idx="49057">
                  <c:v>-326.60300000000001</c:v>
                </c:pt>
                <c:pt idx="49058">
                  <c:v>-330.55</c:v>
                </c:pt>
                <c:pt idx="49059">
                  <c:v>-334.428</c:v>
                </c:pt>
                <c:pt idx="49060">
                  <c:v>-338.23700000000002</c:v>
                </c:pt>
                <c:pt idx="49061">
                  <c:v>-341.976</c:v>
                </c:pt>
                <c:pt idx="49062">
                  <c:v>-345.64499999999998</c:v>
                </c:pt>
                <c:pt idx="49063">
                  <c:v>-349.24200000000002</c:v>
                </c:pt>
                <c:pt idx="49064">
                  <c:v>-352.76799999999997</c:v>
                </c:pt>
                <c:pt idx="49065">
                  <c:v>-356.22</c:v>
                </c:pt>
                <c:pt idx="49066">
                  <c:v>-359.6</c:v>
                </c:pt>
                <c:pt idx="49067">
                  <c:v>-362.90499999999997</c:v>
                </c:pt>
                <c:pt idx="49068">
                  <c:v>-366.13499999999999</c:v>
                </c:pt>
                <c:pt idx="49069">
                  <c:v>-369.29</c:v>
                </c:pt>
                <c:pt idx="49070">
                  <c:v>-372.37</c:v>
                </c:pt>
                <c:pt idx="49071">
                  <c:v>-375.37200000000001</c:v>
                </c:pt>
                <c:pt idx="49072">
                  <c:v>-378.298</c:v>
                </c:pt>
                <c:pt idx="49073">
                  <c:v>-381.14600000000002</c:v>
                </c:pt>
                <c:pt idx="49074">
                  <c:v>-383.916</c:v>
                </c:pt>
                <c:pt idx="49075">
                  <c:v>-386.60599999999999</c:v>
                </c:pt>
                <c:pt idx="49076">
                  <c:v>-389.21800000000002</c:v>
                </c:pt>
                <c:pt idx="49077">
                  <c:v>-391.75</c:v>
                </c:pt>
                <c:pt idx="49078">
                  <c:v>-394.20100000000002</c:v>
                </c:pt>
                <c:pt idx="49079">
                  <c:v>-396.572</c:v>
                </c:pt>
                <c:pt idx="49080">
                  <c:v>-398.86200000000002</c:v>
                </c:pt>
                <c:pt idx="49081">
                  <c:v>-401.07</c:v>
                </c:pt>
                <c:pt idx="49082">
                  <c:v>-403.19600000000003</c:v>
                </c:pt>
                <c:pt idx="49083">
                  <c:v>-405.23899999999998</c:v>
                </c:pt>
                <c:pt idx="49084">
                  <c:v>-407.2</c:v>
                </c:pt>
                <c:pt idx="49085">
                  <c:v>-409.077</c:v>
                </c:pt>
                <c:pt idx="49086">
                  <c:v>-410.87099999999998</c:v>
                </c:pt>
                <c:pt idx="49087">
                  <c:v>-412.58100000000002</c:v>
                </c:pt>
                <c:pt idx="49088">
                  <c:v>-414.20699999999999</c:v>
                </c:pt>
                <c:pt idx="49089">
                  <c:v>-415.74799999999999</c:v>
                </c:pt>
                <c:pt idx="49090">
                  <c:v>-417.20499999999998</c:v>
                </c:pt>
                <c:pt idx="49091">
                  <c:v>-418.57600000000002</c:v>
                </c:pt>
                <c:pt idx="49092">
                  <c:v>-419.86200000000002</c:v>
                </c:pt>
                <c:pt idx="49093">
                  <c:v>-421.06299999999999</c:v>
                </c:pt>
                <c:pt idx="49094">
                  <c:v>-422.17700000000002</c:v>
                </c:pt>
                <c:pt idx="49095">
                  <c:v>-423.20600000000002</c:v>
                </c:pt>
                <c:pt idx="49096">
                  <c:v>-424.149</c:v>
                </c:pt>
                <c:pt idx="49097">
                  <c:v>-425.005</c:v>
                </c:pt>
                <c:pt idx="49098">
                  <c:v>-425.77499999999998</c:v>
                </c:pt>
                <c:pt idx="49099">
                  <c:v>-426.459</c:v>
                </c:pt>
                <c:pt idx="49100">
                  <c:v>-427.05500000000001</c:v>
                </c:pt>
                <c:pt idx="49101">
                  <c:v>-427.565</c:v>
                </c:pt>
                <c:pt idx="49102">
                  <c:v>-427.98899999999998</c:v>
                </c:pt>
                <c:pt idx="49103">
                  <c:v>-428.32499999999999</c:v>
                </c:pt>
                <c:pt idx="49104">
                  <c:v>-428.57400000000001</c:v>
                </c:pt>
                <c:pt idx="49105">
                  <c:v>-428.73599999999999</c:v>
                </c:pt>
                <c:pt idx="49106">
                  <c:v>-428.81200000000001</c:v>
                </c:pt>
                <c:pt idx="49107">
                  <c:v>-428.8</c:v>
                </c:pt>
                <c:pt idx="49108">
                  <c:v>-428.702</c:v>
                </c:pt>
                <c:pt idx="49109">
                  <c:v>-428.51600000000002</c:v>
                </c:pt>
                <c:pt idx="49110">
                  <c:v>-428.24400000000003</c:v>
                </c:pt>
                <c:pt idx="49111">
                  <c:v>-427.88600000000002</c:v>
                </c:pt>
                <c:pt idx="49112">
                  <c:v>-427.44</c:v>
                </c:pt>
                <c:pt idx="49113">
                  <c:v>-426.90800000000002</c:v>
                </c:pt>
                <c:pt idx="49114">
                  <c:v>-426.29</c:v>
                </c:pt>
                <c:pt idx="49115">
                  <c:v>-425.58499999999998</c:v>
                </c:pt>
                <c:pt idx="49116">
                  <c:v>-424.79500000000002</c:v>
                </c:pt>
                <c:pt idx="49117">
                  <c:v>-423.91899999999998</c:v>
                </c:pt>
                <c:pt idx="49118">
                  <c:v>-422.95699999999999</c:v>
                </c:pt>
                <c:pt idx="49119">
                  <c:v>-421.90899999999999</c:v>
                </c:pt>
                <c:pt idx="49120">
                  <c:v>-420.77699999999999</c:v>
                </c:pt>
                <c:pt idx="49121">
                  <c:v>-419.56</c:v>
                </c:pt>
                <c:pt idx="49122">
                  <c:v>-418.25799999999998</c:v>
                </c:pt>
                <c:pt idx="49123">
                  <c:v>-416.87099999999998</c:v>
                </c:pt>
                <c:pt idx="49124">
                  <c:v>-415.40100000000001</c:v>
                </c:pt>
                <c:pt idx="49125">
                  <c:v>-413.84699999999998</c:v>
                </c:pt>
                <c:pt idx="49126">
                  <c:v>-412.21</c:v>
                </c:pt>
                <c:pt idx="49127">
                  <c:v>-410.48899999999998</c:v>
                </c:pt>
                <c:pt idx="49128">
                  <c:v>-408.68599999999998</c:v>
                </c:pt>
                <c:pt idx="49129">
                  <c:v>-406.80099999999999</c:v>
                </c:pt>
                <c:pt idx="49130">
                  <c:v>-404.834</c:v>
                </c:pt>
                <c:pt idx="49131">
                  <c:v>-402.786</c:v>
                </c:pt>
                <c:pt idx="49132">
                  <c:v>-400.65600000000001</c:v>
                </c:pt>
                <c:pt idx="49133">
                  <c:v>-398.447</c:v>
                </c:pt>
                <c:pt idx="49134">
                  <c:v>-396.15699999999998</c:v>
                </c:pt>
                <c:pt idx="49135">
                  <c:v>-393.78699999999998</c:v>
                </c:pt>
                <c:pt idx="49136">
                  <c:v>-391.339</c:v>
                </c:pt>
                <c:pt idx="49137">
                  <c:v>-388.81200000000001</c:v>
                </c:pt>
                <c:pt idx="49138">
                  <c:v>-386.20800000000003</c:v>
                </c:pt>
                <c:pt idx="49139">
                  <c:v>-383.52499999999998</c:v>
                </c:pt>
                <c:pt idx="49140">
                  <c:v>-380.767</c:v>
                </c:pt>
                <c:pt idx="49141">
                  <c:v>-377.93099999999998</c:v>
                </c:pt>
                <c:pt idx="49142">
                  <c:v>-375.02100000000002</c:v>
                </c:pt>
                <c:pt idx="49143">
                  <c:v>-372.03500000000003</c:v>
                </c:pt>
                <c:pt idx="49144">
                  <c:v>-368.97500000000002</c:v>
                </c:pt>
                <c:pt idx="49145">
                  <c:v>-365.84100000000001</c:v>
                </c:pt>
                <c:pt idx="49146">
                  <c:v>-362.63400000000001</c:v>
                </c:pt>
                <c:pt idx="49147">
                  <c:v>-359.35399999999998</c:v>
                </c:pt>
                <c:pt idx="49148">
                  <c:v>-356.00299999999999</c:v>
                </c:pt>
                <c:pt idx="49149">
                  <c:v>-352.58100000000002</c:v>
                </c:pt>
                <c:pt idx="49150">
                  <c:v>-349.089</c:v>
                </c:pt>
                <c:pt idx="49151">
                  <c:v>-345.52699999999999</c:v>
                </c:pt>
                <c:pt idx="49152">
                  <c:v>-341.89600000000002</c:v>
                </c:pt>
                <c:pt idx="49153">
                  <c:v>-338.197</c:v>
                </c:pt>
                <c:pt idx="49154">
                  <c:v>-334.43099999999998</c:v>
                </c:pt>
                <c:pt idx="49155">
                  <c:v>-330.59899999999999</c:v>
                </c:pt>
                <c:pt idx="49156">
                  <c:v>-326.7</c:v>
                </c:pt>
                <c:pt idx="49157">
                  <c:v>-322.73700000000002</c:v>
                </c:pt>
                <c:pt idx="49158">
                  <c:v>-318.70999999999998</c:v>
                </c:pt>
                <c:pt idx="49159">
                  <c:v>-314.61900000000003</c:v>
                </c:pt>
                <c:pt idx="49160">
                  <c:v>-310.46699999999998</c:v>
                </c:pt>
                <c:pt idx="49161">
                  <c:v>-306.25200000000001</c:v>
                </c:pt>
                <c:pt idx="49162">
                  <c:v>-301.97699999999998</c:v>
                </c:pt>
                <c:pt idx="49163">
                  <c:v>-297.64299999999997</c:v>
                </c:pt>
                <c:pt idx="49164">
                  <c:v>-293.24900000000002</c:v>
                </c:pt>
                <c:pt idx="49165">
                  <c:v>-288.798</c:v>
                </c:pt>
                <c:pt idx="49166">
                  <c:v>-284.29000000000002</c:v>
                </c:pt>
                <c:pt idx="49167">
                  <c:v>-279.72500000000002</c:v>
                </c:pt>
                <c:pt idx="49168">
                  <c:v>-275.10500000000002</c:v>
                </c:pt>
                <c:pt idx="49169">
                  <c:v>-270.43200000000002</c:v>
                </c:pt>
                <c:pt idx="49170">
                  <c:v>-265.70499999999998</c:v>
                </c:pt>
                <c:pt idx="49171">
                  <c:v>-260.92500000000001</c:v>
                </c:pt>
                <c:pt idx="49172">
                  <c:v>-256.09500000000003</c:v>
                </c:pt>
                <c:pt idx="49173">
                  <c:v>-251.214</c:v>
                </c:pt>
                <c:pt idx="49174">
                  <c:v>-246.28399999999999</c:v>
                </c:pt>
                <c:pt idx="49175">
                  <c:v>-241.30600000000001</c:v>
                </c:pt>
                <c:pt idx="49176">
                  <c:v>-236.28100000000001</c:v>
                </c:pt>
                <c:pt idx="49177">
                  <c:v>-231.209</c:v>
                </c:pt>
                <c:pt idx="49178">
                  <c:v>-226.09200000000001</c:v>
                </c:pt>
                <c:pt idx="49179">
                  <c:v>-220.93199999999999</c:v>
                </c:pt>
                <c:pt idx="49180">
                  <c:v>-215.72800000000001</c:v>
                </c:pt>
                <c:pt idx="49181">
                  <c:v>-210.482</c:v>
                </c:pt>
                <c:pt idx="49182">
                  <c:v>-205.196</c:v>
                </c:pt>
                <c:pt idx="49183">
                  <c:v>-199.869</c:v>
                </c:pt>
                <c:pt idx="49184">
                  <c:v>-194.50399999999999</c:v>
                </c:pt>
                <c:pt idx="49185">
                  <c:v>-189.102</c:v>
                </c:pt>
                <c:pt idx="49186">
                  <c:v>-183.66300000000001</c:v>
                </c:pt>
                <c:pt idx="49187">
                  <c:v>-178.18799999999999</c:v>
                </c:pt>
                <c:pt idx="49188">
                  <c:v>-172.679</c:v>
                </c:pt>
                <c:pt idx="49189">
                  <c:v>-167.13800000000001</c:v>
                </c:pt>
                <c:pt idx="49190">
                  <c:v>-161.56399999999999</c:v>
                </c:pt>
                <c:pt idx="49191">
                  <c:v>-155.959</c:v>
                </c:pt>
                <c:pt idx="49192">
                  <c:v>-150.32499999999999</c:v>
                </c:pt>
                <c:pt idx="49193">
                  <c:v>-144.66200000000001</c:v>
                </c:pt>
                <c:pt idx="49194">
                  <c:v>-138.97200000000001</c:v>
                </c:pt>
                <c:pt idx="49195">
                  <c:v>-133.256</c:v>
                </c:pt>
                <c:pt idx="49196">
                  <c:v>-127.514</c:v>
                </c:pt>
                <c:pt idx="49197">
                  <c:v>-121.749</c:v>
                </c:pt>
                <c:pt idx="49198">
                  <c:v>-115.961</c:v>
                </c:pt>
                <c:pt idx="49199">
                  <c:v>-110.152</c:v>
                </c:pt>
                <c:pt idx="49200">
                  <c:v>-104.322</c:v>
                </c:pt>
                <c:pt idx="49201">
                  <c:v>-98.472800000000007</c:v>
                </c:pt>
                <c:pt idx="49202">
                  <c:v>-92.605900000000005</c:v>
                </c:pt>
                <c:pt idx="49203">
                  <c:v>-86.722200000000001</c:v>
                </c:pt>
                <c:pt idx="49204">
                  <c:v>-80.822900000000004</c:v>
                </c:pt>
                <c:pt idx="49205">
                  <c:v>-74.909400000000005</c:v>
                </c:pt>
                <c:pt idx="49206">
                  <c:v>-68.982600000000005</c:v>
                </c:pt>
                <c:pt idx="49207">
                  <c:v>-63.043900000000001</c:v>
                </c:pt>
                <c:pt idx="49208">
                  <c:v>-57.094499999999996</c:v>
                </c:pt>
                <c:pt idx="49209">
                  <c:v>-51.1355</c:v>
                </c:pt>
                <c:pt idx="49210">
                  <c:v>-45.168300000000002</c:v>
                </c:pt>
                <c:pt idx="49211">
                  <c:v>-39.193899999999999</c:v>
                </c:pt>
                <c:pt idx="49212">
                  <c:v>-33.2136</c:v>
                </c:pt>
                <c:pt idx="49213">
                  <c:v>-27.2287</c:v>
                </c:pt>
                <c:pt idx="49214">
                  <c:v>-21.240300000000001</c:v>
                </c:pt>
                <c:pt idx="49215">
                  <c:v>-15.249599999999999</c:v>
                </c:pt>
                <c:pt idx="49216">
                  <c:v>-9.2579100000000007</c:v>
                </c:pt>
                <c:pt idx="49217">
                  <c:v>-3.2664</c:v>
                </c:pt>
                <c:pt idx="49218">
                  <c:v>2.7237100000000001</c:v>
                </c:pt>
                <c:pt idx="49219">
                  <c:v>8.7112099999999995</c:v>
                </c:pt>
                <c:pt idx="49220">
                  <c:v>14.694900000000001</c:v>
                </c:pt>
                <c:pt idx="49221">
                  <c:v>20.673500000000001</c:v>
                </c:pt>
                <c:pt idx="49222">
                  <c:v>26.645900000000001</c:v>
                </c:pt>
                <c:pt idx="49223">
                  <c:v>32.610900000000001</c:v>
                </c:pt>
                <c:pt idx="49224">
                  <c:v>38.567100000000003</c:v>
                </c:pt>
                <c:pt idx="49225">
                  <c:v>44.513599999999997</c:v>
                </c:pt>
                <c:pt idx="49226">
                  <c:v>50.448900000000002</c:v>
                </c:pt>
                <c:pt idx="49227">
                  <c:v>56.372</c:v>
                </c:pt>
                <c:pt idx="49228">
                  <c:v>62.281599999999997</c:v>
                </c:pt>
                <c:pt idx="49229">
                  <c:v>68.176599999999993</c:v>
                </c:pt>
                <c:pt idx="49230">
                  <c:v>74.055700000000002</c:v>
                </c:pt>
                <c:pt idx="49231">
                  <c:v>79.9178</c:v>
                </c:pt>
                <c:pt idx="49232">
                  <c:v>85.761700000000005</c:v>
                </c:pt>
                <c:pt idx="49233">
                  <c:v>91.586200000000005</c:v>
                </c:pt>
                <c:pt idx="49234">
                  <c:v>97.390100000000004</c:v>
                </c:pt>
                <c:pt idx="49235">
                  <c:v>103.172</c:v>
                </c:pt>
                <c:pt idx="49236">
                  <c:v>108.932</c:v>
                </c:pt>
                <c:pt idx="49237">
                  <c:v>114.667</c:v>
                </c:pt>
                <c:pt idx="49238">
                  <c:v>120.377</c:v>
                </c:pt>
                <c:pt idx="49239">
                  <c:v>126.06100000000001</c:v>
                </c:pt>
                <c:pt idx="49240">
                  <c:v>131.71700000000001</c:v>
                </c:pt>
                <c:pt idx="49241">
                  <c:v>137.34399999999999</c:v>
                </c:pt>
                <c:pt idx="49242">
                  <c:v>142.94200000000001</c:v>
                </c:pt>
                <c:pt idx="49243">
                  <c:v>148.50899999999999</c:v>
                </c:pt>
                <c:pt idx="49244">
                  <c:v>154.04400000000001</c:v>
                </c:pt>
                <c:pt idx="49245">
                  <c:v>159.54499999999999</c:v>
                </c:pt>
                <c:pt idx="49246">
                  <c:v>165.01300000000001</c:v>
                </c:pt>
                <c:pt idx="49247">
                  <c:v>170.44499999999999</c:v>
                </c:pt>
                <c:pt idx="49248">
                  <c:v>175.84100000000001</c:v>
                </c:pt>
                <c:pt idx="49249">
                  <c:v>181.19900000000001</c:v>
                </c:pt>
                <c:pt idx="49250">
                  <c:v>186.51900000000001</c:v>
                </c:pt>
                <c:pt idx="49251">
                  <c:v>191.79900000000001</c:v>
                </c:pt>
                <c:pt idx="49252">
                  <c:v>197.03800000000001</c:v>
                </c:pt>
                <c:pt idx="49253">
                  <c:v>202.23599999999999</c:v>
                </c:pt>
                <c:pt idx="49254">
                  <c:v>207.39099999999999</c:v>
                </c:pt>
                <c:pt idx="49255">
                  <c:v>212.50200000000001</c:v>
                </c:pt>
                <c:pt idx="49256">
                  <c:v>217.56800000000001</c:v>
                </c:pt>
                <c:pt idx="49257">
                  <c:v>222.58799999999999</c:v>
                </c:pt>
                <c:pt idx="49258">
                  <c:v>227.56200000000001</c:v>
                </c:pt>
                <c:pt idx="49259">
                  <c:v>232.48699999999999</c:v>
                </c:pt>
                <c:pt idx="49260">
                  <c:v>237.364</c:v>
                </c:pt>
                <c:pt idx="49261">
                  <c:v>242.191</c:v>
                </c:pt>
                <c:pt idx="49262">
                  <c:v>246.96799999999999</c:v>
                </c:pt>
                <c:pt idx="49263">
                  <c:v>251.69200000000001</c:v>
                </c:pt>
                <c:pt idx="49264">
                  <c:v>256.36399999999998</c:v>
                </c:pt>
                <c:pt idx="49265">
                  <c:v>260.983</c:v>
                </c:pt>
                <c:pt idx="49266">
                  <c:v>265.54700000000003</c:v>
                </c:pt>
                <c:pt idx="49267">
                  <c:v>270.05500000000001</c:v>
                </c:pt>
                <c:pt idx="49268">
                  <c:v>274.50799999999998</c:v>
                </c:pt>
                <c:pt idx="49269">
                  <c:v>278.90300000000002</c:v>
                </c:pt>
                <c:pt idx="49270">
                  <c:v>283.24</c:v>
                </c:pt>
                <c:pt idx="49271">
                  <c:v>287.51799999999997</c:v>
                </c:pt>
                <c:pt idx="49272">
                  <c:v>291.73599999999999</c:v>
                </c:pt>
                <c:pt idx="49273">
                  <c:v>295.89400000000001</c:v>
                </c:pt>
                <c:pt idx="49274">
                  <c:v>299.99099999999999</c:v>
                </c:pt>
                <c:pt idx="49275">
                  <c:v>304.02499999999998</c:v>
                </c:pt>
                <c:pt idx="49276">
                  <c:v>307.99599999999998</c:v>
                </c:pt>
                <c:pt idx="49277">
                  <c:v>311.904</c:v>
                </c:pt>
                <c:pt idx="49278">
                  <c:v>315.74599999999998</c:v>
                </c:pt>
                <c:pt idx="49279">
                  <c:v>319.524</c:v>
                </c:pt>
                <c:pt idx="49280">
                  <c:v>323.23500000000001</c:v>
                </c:pt>
                <c:pt idx="49281">
                  <c:v>326.88</c:v>
                </c:pt>
                <c:pt idx="49282">
                  <c:v>330.45699999999999</c:v>
                </c:pt>
                <c:pt idx="49283">
                  <c:v>333.96600000000001</c:v>
                </c:pt>
                <c:pt idx="49284">
                  <c:v>337.40600000000001</c:v>
                </c:pt>
                <c:pt idx="49285">
                  <c:v>340.77699999999999</c:v>
                </c:pt>
                <c:pt idx="49286">
                  <c:v>344.077</c:v>
                </c:pt>
                <c:pt idx="49287">
                  <c:v>347.30700000000002</c:v>
                </c:pt>
                <c:pt idx="49288">
                  <c:v>350.464</c:v>
                </c:pt>
                <c:pt idx="49289">
                  <c:v>353.55</c:v>
                </c:pt>
                <c:pt idx="49290">
                  <c:v>356.56299999999999</c:v>
                </c:pt>
                <c:pt idx="49291">
                  <c:v>359.50299999999999</c:v>
                </c:pt>
                <c:pt idx="49292">
                  <c:v>362.36900000000003</c:v>
                </c:pt>
                <c:pt idx="49293">
                  <c:v>365.16</c:v>
                </c:pt>
                <c:pt idx="49294">
                  <c:v>367.87700000000001</c:v>
                </c:pt>
                <c:pt idx="49295">
                  <c:v>370.51799999999997</c:v>
                </c:pt>
                <c:pt idx="49296">
                  <c:v>373.08300000000003</c:v>
                </c:pt>
                <c:pt idx="49297">
                  <c:v>375.57100000000003</c:v>
                </c:pt>
                <c:pt idx="49298">
                  <c:v>377.983</c:v>
                </c:pt>
                <c:pt idx="49299">
                  <c:v>380.31700000000001</c:v>
                </c:pt>
                <c:pt idx="49300">
                  <c:v>382.57299999999998</c:v>
                </c:pt>
                <c:pt idx="49301">
                  <c:v>384.75099999999998</c:v>
                </c:pt>
                <c:pt idx="49302">
                  <c:v>386.85</c:v>
                </c:pt>
                <c:pt idx="49303">
                  <c:v>388.87</c:v>
                </c:pt>
                <c:pt idx="49304">
                  <c:v>390.81</c:v>
                </c:pt>
                <c:pt idx="49305">
                  <c:v>392.67099999999999</c:v>
                </c:pt>
                <c:pt idx="49306">
                  <c:v>394.45100000000002</c:v>
                </c:pt>
                <c:pt idx="49307">
                  <c:v>396.15100000000001</c:v>
                </c:pt>
                <c:pt idx="49308">
                  <c:v>397.77</c:v>
                </c:pt>
                <c:pt idx="49309">
                  <c:v>399.30700000000002</c:v>
                </c:pt>
                <c:pt idx="49310">
                  <c:v>400.76400000000001</c:v>
                </c:pt>
                <c:pt idx="49311">
                  <c:v>402.13799999999998</c:v>
                </c:pt>
                <c:pt idx="49312">
                  <c:v>403.43099999999998</c:v>
                </c:pt>
                <c:pt idx="49313">
                  <c:v>404.64100000000002</c:v>
                </c:pt>
                <c:pt idx="49314">
                  <c:v>405.76900000000001</c:v>
                </c:pt>
                <c:pt idx="49315">
                  <c:v>406.81400000000002</c:v>
                </c:pt>
                <c:pt idx="49316">
                  <c:v>407.77699999999999</c:v>
                </c:pt>
                <c:pt idx="49317">
                  <c:v>408.65600000000001</c:v>
                </c:pt>
                <c:pt idx="49318">
                  <c:v>409.45299999999997</c:v>
                </c:pt>
                <c:pt idx="49319">
                  <c:v>410.166</c:v>
                </c:pt>
                <c:pt idx="49320">
                  <c:v>410.79500000000002</c:v>
                </c:pt>
                <c:pt idx="49321">
                  <c:v>411.34199999999998</c:v>
                </c:pt>
                <c:pt idx="49322">
                  <c:v>411.80399999999997</c:v>
                </c:pt>
                <c:pt idx="49323">
                  <c:v>412.18299999999999</c:v>
                </c:pt>
                <c:pt idx="49324">
                  <c:v>412.47899999999998</c:v>
                </c:pt>
                <c:pt idx="49325">
                  <c:v>412.69</c:v>
                </c:pt>
                <c:pt idx="49326">
                  <c:v>412.81799999999998</c:v>
                </c:pt>
                <c:pt idx="49327">
                  <c:v>412.86200000000002</c:v>
                </c:pt>
                <c:pt idx="49328">
                  <c:v>412.82299999999998</c:v>
                </c:pt>
                <c:pt idx="49329">
                  <c:v>412.7</c:v>
                </c:pt>
                <c:pt idx="49330">
                  <c:v>412.49299999999999</c:v>
                </c:pt>
                <c:pt idx="49331">
                  <c:v>412.20299999999997</c:v>
                </c:pt>
                <c:pt idx="49332">
                  <c:v>411.82900000000001</c:v>
                </c:pt>
                <c:pt idx="49333">
                  <c:v>411.37200000000001</c:v>
                </c:pt>
                <c:pt idx="49334">
                  <c:v>410.83100000000002</c:v>
                </c:pt>
                <c:pt idx="49335">
                  <c:v>410.20800000000003</c:v>
                </c:pt>
                <c:pt idx="49336">
                  <c:v>409.50200000000001</c:v>
                </c:pt>
                <c:pt idx="49337">
                  <c:v>408.71300000000002</c:v>
                </c:pt>
                <c:pt idx="49338">
                  <c:v>407.84100000000001</c:v>
                </c:pt>
                <c:pt idx="49339">
                  <c:v>406.887</c:v>
                </c:pt>
                <c:pt idx="49340">
                  <c:v>405.851</c:v>
                </c:pt>
                <c:pt idx="49341">
                  <c:v>404.733</c:v>
                </c:pt>
                <c:pt idx="49342">
                  <c:v>403.53300000000002</c:v>
                </c:pt>
                <c:pt idx="49343">
                  <c:v>402.25200000000001</c:v>
                </c:pt>
                <c:pt idx="49344">
                  <c:v>400.89</c:v>
                </c:pt>
                <c:pt idx="49345">
                  <c:v>399.447</c:v>
                </c:pt>
                <c:pt idx="49346">
                  <c:v>397.923</c:v>
                </c:pt>
                <c:pt idx="49347">
                  <c:v>396.32</c:v>
                </c:pt>
                <c:pt idx="49348">
                  <c:v>394.63600000000002</c:v>
                </c:pt>
                <c:pt idx="49349">
                  <c:v>392.87299999999999</c:v>
                </c:pt>
                <c:pt idx="49350">
                  <c:v>391.03199999999998</c:v>
                </c:pt>
                <c:pt idx="49351">
                  <c:v>389.11099999999999</c:v>
                </c:pt>
                <c:pt idx="49352">
                  <c:v>387.113</c:v>
                </c:pt>
                <c:pt idx="49353">
                  <c:v>385.036</c:v>
                </c:pt>
                <c:pt idx="49354">
                  <c:v>382.88200000000001</c:v>
                </c:pt>
                <c:pt idx="49355">
                  <c:v>380.65199999999999</c:v>
                </c:pt>
                <c:pt idx="49356">
                  <c:v>378.34500000000003</c:v>
                </c:pt>
                <c:pt idx="49357">
                  <c:v>375.96199999999999</c:v>
                </c:pt>
                <c:pt idx="49358">
                  <c:v>373.50400000000002</c:v>
                </c:pt>
                <c:pt idx="49359">
                  <c:v>370.971</c:v>
                </c:pt>
                <c:pt idx="49360">
                  <c:v>368.363</c:v>
                </c:pt>
                <c:pt idx="49361">
                  <c:v>365.68200000000002</c:v>
                </c:pt>
                <c:pt idx="49362">
                  <c:v>362.92700000000002</c:v>
                </c:pt>
                <c:pt idx="49363">
                  <c:v>360.1</c:v>
                </c:pt>
                <c:pt idx="49364">
                  <c:v>357.20100000000002</c:v>
                </c:pt>
                <c:pt idx="49365">
                  <c:v>354.23099999999999</c:v>
                </c:pt>
                <c:pt idx="49366">
                  <c:v>351.19</c:v>
                </c:pt>
                <c:pt idx="49367">
                  <c:v>348.07799999999997</c:v>
                </c:pt>
                <c:pt idx="49368">
                  <c:v>344.89699999999999</c:v>
                </c:pt>
                <c:pt idx="49369">
                  <c:v>341.64800000000002</c:v>
                </c:pt>
                <c:pt idx="49370">
                  <c:v>338.33</c:v>
                </c:pt>
                <c:pt idx="49371">
                  <c:v>334.94499999999999</c:v>
                </c:pt>
                <c:pt idx="49372">
                  <c:v>331.49299999999999</c:v>
                </c:pt>
                <c:pt idx="49373">
                  <c:v>327.97500000000002</c:v>
                </c:pt>
                <c:pt idx="49374">
                  <c:v>324.392</c:v>
                </c:pt>
                <c:pt idx="49375">
                  <c:v>320.74400000000003</c:v>
                </c:pt>
                <c:pt idx="49376">
                  <c:v>317.03199999999998</c:v>
                </c:pt>
                <c:pt idx="49377">
                  <c:v>313.25799999999998</c:v>
                </c:pt>
                <c:pt idx="49378">
                  <c:v>309.42099999999999</c:v>
                </c:pt>
                <c:pt idx="49379">
                  <c:v>305.52300000000002</c:v>
                </c:pt>
                <c:pt idx="49380">
                  <c:v>301.56400000000002</c:v>
                </c:pt>
                <c:pt idx="49381">
                  <c:v>297.54599999999999</c:v>
                </c:pt>
                <c:pt idx="49382">
                  <c:v>293.46899999999999</c:v>
                </c:pt>
                <c:pt idx="49383">
                  <c:v>289.33300000000003</c:v>
                </c:pt>
                <c:pt idx="49384">
                  <c:v>285.14100000000002</c:v>
                </c:pt>
                <c:pt idx="49385">
                  <c:v>280.89100000000002</c:v>
                </c:pt>
                <c:pt idx="49386">
                  <c:v>276.58699999999999</c:v>
                </c:pt>
                <c:pt idx="49387">
                  <c:v>272.22800000000001</c:v>
                </c:pt>
                <c:pt idx="49388">
                  <c:v>267.815</c:v>
                </c:pt>
                <c:pt idx="49389">
                  <c:v>263.35000000000002</c:v>
                </c:pt>
                <c:pt idx="49390">
                  <c:v>258.83199999999999</c:v>
                </c:pt>
                <c:pt idx="49391">
                  <c:v>254.26400000000001</c:v>
                </c:pt>
                <c:pt idx="49392">
                  <c:v>249.64599999999999</c:v>
                </c:pt>
                <c:pt idx="49393">
                  <c:v>244.97800000000001</c:v>
                </c:pt>
                <c:pt idx="49394">
                  <c:v>240.26300000000001</c:v>
                </c:pt>
                <c:pt idx="49395">
                  <c:v>235.501</c:v>
                </c:pt>
                <c:pt idx="49396">
                  <c:v>230.69200000000001</c:v>
                </c:pt>
                <c:pt idx="49397">
                  <c:v>225.839</c:v>
                </c:pt>
                <c:pt idx="49398">
                  <c:v>220.941</c:v>
                </c:pt>
                <c:pt idx="49399">
                  <c:v>216</c:v>
                </c:pt>
                <c:pt idx="49400">
                  <c:v>211.017</c:v>
                </c:pt>
                <c:pt idx="49401">
                  <c:v>205.99299999999999</c:v>
                </c:pt>
                <c:pt idx="49402">
                  <c:v>200.929</c:v>
                </c:pt>
                <c:pt idx="49403">
                  <c:v>195.82599999999999</c:v>
                </c:pt>
                <c:pt idx="49404">
                  <c:v>190.68600000000001</c:v>
                </c:pt>
                <c:pt idx="49405">
                  <c:v>185.50800000000001</c:v>
                </c:pt>
                <c:pt idx="49406">
                  <c:v>180.29400000000001</c:v>
                </c:pt>
                <c:pt idx="49407">
                  <c:v>175.04599999999999</c:v>
                </c:pt>
                <c:pt idx="49408">
                  <c:v>169.76400000000001</c:v>
                </c:pt>
                <c:pt idx="49409">
                  <c:v>164.44900000000001</c:v>
                </c:pt>
                <c:pt idx="49410">
                  <c:v>159.10300000000001</c:v>
                </c:pt>
                <c:pt idx="49411">
                  <c:v>153.726</c:v>
                </c:pt>
                <c:pt idx="49412">
                  <c:v>148.321</c:v>
                </c:pt>
                <c:pt idx="49413">
                  <c:v>142.887</c:v>
                </c:pt>
                <c:pt idx="49414">
                  <c:v>137.42500000000001</c:v>
                </c:pt>
                <c:pt idx="49415">
                  <c:v>131.93799999999999</c:v>
                </c:pt>
                <c:pt idx="49416">
                  <c:v>126.426</c:v>
                </c:pt>
                <c:pt idx="49417">
                  <c:v>120.89100000000001</c:v>
                </c:pt>
                <c:pt idx="49418">
                  <c:v>115.33199999999999</c:v>
                </c:pt>
                <c:pt idx="49419">
                  <c:v>109.753</c:v>
                </c:pt>
                <c:pt idx="49420">
                  <c:v>104.152</c:v>
                </c:pt>
                <c:pt idx="49421">
                  <c:v>98.533100000000005</c:v>
                </c:pt>
                <c:pt idx="49422">
                  <c:v>92.895799999999994</c:v>
                </c:pt>
                <c:pt idx="49423">
                  <c:v>87.241500000000002</c:v>
                </c:pt>
                <c:pt idx="49424">
                  <c:v>81.571600000000004</c:v>
                </c:pt>
                <c:pt idx="49425">
                  <c:v>75.887</c:v>
                </c:pt>
                <c:pt idx="49426">
                  <c:v>70.188999999999993</c:v>
                </c:pt>
                <c:pt idx="49427">
                  <c:v>64.478800000000007</c:v>
                </c:pt>
                <c:pt idx="49428">
                  <c:v>58.757399999999997</c:v>
                </c:pt>
                <c:pt idx="49429">
                  <c:v>53.0261</c:v>
                </c:pt>
                <c:pt idx="49430">
                  <c:v>47.286000000000001</c:v>
                </c:pt>
                <c:pt idx="49431">
                  <c:v>41.5383</c:v>
                </c:pt>
                <c:pt idx="49432">
                  <c:v>35.784199999999998</c:v>
                </c:pt>
                <c:pt idx="49433">
                  <c:v>30.024799999999999</c:v>
                </c:pt>
                <c:pt idx="49434">
                  <c:v>24.261299999999999</c:v>
                </c:pt>
                <c:pt idx="49435">
                  <c:v>18.494800000000001</c:v>
                </c:pt>
                <c:pt idx="49436">
                  <c:v>12.726599999999999</c:v>
                </c:pt>
                <c:pt idx="49437">
                  <c:v>6.9577900000000001</c:v>
                </c:pt>
                <c:pt idx="49438">
                  <c:v>1.1895500000000001</c:v>
                </c:pt>
                <c:pt idx="49439">
                  <c:v>-4.5769599999999997</c:v>
                </c:pt>
                <c:pt idx="49440">
                  <c:v>-10.3406</c:v>
                </c:pt>
                <c:pt idx="49441">
                  <c:v>-16.100100000000001</c:v>
                </c:pt>
                <c:pt idx="49442">
                  <c:v>-21.854399999999998</c:v>
                </c:pt>
                <c:pt idx="49443">
                  <c:v>-27.6022</c:v>
                </c:pt>
                <c:pt idx="49444">
                  <c:v>-33.342500000000001</c:v>
                </c:pt>
                <c:pt idx="49445">
                  <c:v>-39.074100000000001</c:v>
                </c:pt>
                <c:pt idx="49446">
                  <c:v>-44.7958</c:v>
                </c:pt>
                <c:pt idx="49447">
                  <c:v>-50.506500000000003</c:v>
                </c:pt>
                <c:pt idx="49448">
                  <c:v>-56.204900000000002</c:v>
                </c:pt>
                <c:pt idx="49449">
                  <c:v>-61.89</c:v>
                </c:pt>
                <c:pt idx="49450">
                  <c:v>-67.560599999999994</c:v>
                </c:pt>
                <c:pt idx="49451">
                  <c:v>-73.215500000000006</c:v>
                </c:pt>
                <c:pt idx="49452">
                  <c:v>-78.853700000000003</c:v>
                </c:pt>
                <c:pt idx="49453">
                  <c:v>-84.474000000000004</c:v>
                </c:pt>
                <c:pt idx="49454">
                  <c:v>-90.075100000000006</c:v>
                </c:pt>
                <c:pt idx="49455">
                  <c:v>-95.656199999999998</c:v>
                </c:pt>
                <c:pt idx="49456">
                  <c:v>-101.21599999999999</c:v>
                </c:pt>
                <c:pt idx="49457">
                  <c:v>-106.753</c:v>
                </c:pt>
                <c:pt idx="49458">
                  <c:v>-112.267</c:v>
                </c:pt>
                <c:pt idx="49459">
                  <c:v>-117.756</c:v>
                </c:pt>
                <c:pt idx="49460">
                  <c:v>-123.21899999999999</c:v>
                </c:pt>
                <c:pt idx="49461">
                  <c:v>-128.65600000000001</c:v>
                </c:pt>
                <c:pt idx="49462">
                  <c:v>-134.06399999999999</c:v>
                </c:pt>
                <c:pt idx="49463">
                  <c:v>-139.44399999999999</c:v>
                </c:pt>
                <c:pt idx="49464">
                  <c:v>-144.79300000000001</c:v>
                </c:pt>
                <c:pt idx="49465">
                  <c:v>-150.11099999999999</c:v>
                </c:pt>
                <c:pt idx="49466">
                  <c:v>-155.39699999999999</c:v>
                </c:pt>
                <c:pt idx="49467">
                  <c:v>-160.65</c:v>
                </c:pt>
                <c:pt idx="49468">
                  <c:v>-165.86799999999999</c:v>
                </c:pt>
                <c:pt idx="49469">
                  <c:v>-171.05099999999999</c:v>
                </c:pt>
                <c:pt idx="49470">
                  <c:v>-176.19800000000001</c:v>
                </c:pt>
                <c:pt idx="49471">
                  <c:v>-181.30600000000001</c:v>
                </c:pt>
                <c:pt idx="49472">
                  <c:v>-186.37700000000001</c:v>
                </c:pt>
                <c:pt idx="49473">
                  <c:v>-191.40799999999999</c:v>
                </c:pt>
                <c:pt idx="49474">
                  <c:v>-196.398</c:v>
                </c:pt>
                <c:pt idx="49475">
                  <c:v>-201.34700000000001</c:v>
                </c:pt>
                <c:pt idx="49476">
                  <c:v>-206.25299999999999</c:v>
                </c:pt>
                <c:pt idx="49477">
                  <c:v>-211.11600000000001</c:v>
                </c:pt>
                <c:pt idx="49478">
                  <c:v>-215.935</c:v>
                </c:pt>
                <c:pt idx="49479">
                  <c:v>-220.708</c:v>
                </c:pt>
                <c:pt idx="49480">
                  <c:v>-225.434</c:v>
                </c:pt>
                <c:pt idx="49481">
                  <c:v>-230.113</c:v>
                </c:pt>
                <c:pt idx="49482">
                  <c:v>-234.745</c:v>
                </c:pt>
                <c:pt idx="49483">
                  <c:v>-239.32599999999999</c:v>
                </c:pt>
                <c:pt idx="49484">
                  <c:v>-243.858</c:v>
                </c:pt>
                <c:pt idx="49485">
                  <c:v>-248.339</c:v>
                </c:pt>
                <c:pt idx="49486">
                  <c:v>-252.768</c:v>
                </c:pt>
                <c:pt idx="49487">
                  <c:v>-257.14400000000001</c:v>
                </c:pt>
                <c:pt idx="49488">
                  <c:v>-261.46699999999998</c:v>
                </c:pt>
                <c:pt idx="49489">
                  <c:v>-265.73500000000001</c:v>
                </c:pt>
                <c:pt idx="49490">
                  <c:v>-269.947</c:v>
                </c:pt>
                <c:pt idx="49491">
                  <c:v>-274.10399999999998</c:v>
                </c:pt>
                <c:pt idx="49492">
                  <c:v>-278.20299999999997</c:v>
                </c:pt>
                <c:pt idx="49493">
                  <c:v>-282.245</c:v>
                </c:pt>
                <c:pt idx="49494">
                  <c:v>-286.22800000000001</c:v>
                </c:pt>
                <c:pt idx="49495">
                  <c:v>-290.15199999999999</c:v>
                </c:pt>
                <c:pt idx="49496">
                  <c:v>-294.01600000000002</c:v>
                </c:pt>
                <c:pt idx="49497">
                  <c:v>-297.81900000000002</c:v>
                </c:pt>
                <c:pt idx="49498">
                  <c:v>-301.56</c:v>
                </c:pt>
                <c:pt idx="49499">
                  <c:v>-305.238</c:v>
                </c:pt>
                <c:pt idx="49500">
                  <c:v>-308.85399999999998</c:v>
                </c:pt>
                <c:pt idx="49501">
                  <c:v>-312.40499999999997</c:v>
                </c:pt>
                <c:pt idx="49502">
                  <c:v>-315.89299999999997</c:v>
                </c:pt>
                <c:pt idx="49503">
                  <c:v>-319.31400000000002</c:v>
                </c:pt>
                <c:pt idx="49504">
                  <c:v>-322.67</c:v>
                </c:pt>
                <c:pt idx="49505">
                  <c:v>-325.95999999999998</c:v>
                </c:pt>
                <c:pt idx="49506">
                  <c:v>-329.18200000000002</c:v>
                </c:pt>
                <c:pt idx="49507">
                  <c:v>-332.33699999999999</c:v>
                </c:pt>
                <c:pt idx="49508">
                  <c:v>-335.423</c:v>
                </c:pt>
                <c:pt idx="49509">
                  <c:v>-338.43900000000002</c:v>
                </c:pt>
                <c:pt idx="49510">
                  <c:v>-341.387</c:v>
                </c:pt>
                <c:pt idx="49511">
                  <c:v>-344.26400000000001</c:v>
                </c:pt>
                <c:pt idx="49512">
                  <c:v>-347.07</c:v>
                </c:pt>
                <c:pt idx="49513">
                  <c:v>-349.80500000000001</c:v>
                </c:pt>
                <c:pt idx="49514">
                  <c:v>-352.46800000000002</c:v>
                </c:pt>
                <c:pt idx="49515">
                  <c:v>-355.05900000000003</c:v>
                </c:pt>
                <c:pt idx="49516">
                  <c:v>-357.577</c:v>
                </c:pt>
                <c:pt idx="49517">
                  <c:v>-360.02199999999999</c:v>
                </c:pt>
                <c:pt idx="49518">
                  <c:v>-362.392</c:v>
                </c:pt>
                <c:pt idx="49519">
                  <c:v>-364.68900000000002</c:v>
                </c:pt>
                <c:pt idx="49520">
                  <c:v>-366.911</c:v>
                </c:pt>
                <c:pt idx="49521">
                  <c:v>-369.05700000000002</c:v>
                </c:pt>
                <c:pt idx="49522">
                  <c:v>-371.12900000000002</c:v>
                </c:pt>
                <c:pt idx="49523">
                  <c:v>-373.12400000000002</c:v>
                </c:pt>
                <c:pt idx="49524">
                  <c:v>-375.04300000000001</c:v>
                </c:pt>
                <c:pt idx="49525">
                  <c:v>-376.88499999999999</c:v>
                </c:pt>
                <c:pt idx="49526">
                  <c:v>-378.65</c:v>
                </c:pt>
                <c:pt idx="49527">
                  <c:v>-380.33800000000002</c:v>
                </c:pt>
                <c:pt idx="49528">
                  <c:v>-381.94799999999998</c:v>
                </c:pt>
                <c:pt idx="49529">
                  <c:v>-383.48</c:v>
                </c:pt>
                <c:pt idx="49530">
                  <c:v>-384.93400000000003</c:v>
                </c:pt>
                <c:pt idx="49531">
                  <c:v>-386.31</c:v>
                </c:pt>
                <c:pt idx="49532">
                  <c:v>-387.60599999999999</c:v>
                </c:pt>
                <c:pt idx="49533">
                  <c:v>-388.82400000000001</c:v>
                </c:pt>
                <c:pt idx="49534">
                  <c:v>-389.96199999999999</c:v>
                </c:pt>
                <c:pt idx="49535">
                  <c:v>-391.02100000000002</c:v>
                </c:pt>
                <c:pt idx="49536">
                  <c:v>-392.00099999999998</c:v>
                </c:pt>
                <c:pt idx="49537">
                  <c:v>-392.9</c:v>
                </c:pt>
                <c:pt idx="49538">
                  <c:v>-393.72</c:v>
                </c:pt>
                <c:pt idx="49539">
                  <c:v>-394.46</c:v>
                </c:pt>
                <c:pt idx="49540">
                  <c:v>-395.11900000000003</c:v>
                </c:pt>
                <c:pt idx="49541">
                  <c:v>-395.69799999999998</c:v>
                </c:pt>
                <c:pt idx="49542">
                  <c:v>-396.197</c:v>
                </c:pt>
                <c:pt idx="49543">
                  <c:v>-396.61500000000001</c:v>
                </c:pt>
                <c:pt idx="49544">
                  <c:v>-396.952</c:v>
                </c:pt>
                <c:pt idx="49545">
                  <c:v>-397.209</c:v>
                </c:pt>
                <c:pt idx="49546">
                  <c:v>-397.38600000000002</c:v>
                </c:pt>
                <c:pt idx="49547">
                  <c:v>-397.48200000000003</c:v>
                </c:pt>
                <c:pt idx="49548">
                  <c:v>-397.49700000000001</c:v>
                </c:pt>
                <c:pt idx="49549">
                  <c:v>-397.43099999999998</c:v>
                </c:pt>
                <c:pt idx="49550">
                  <c:v>-397.286</c:v>
                </c:pt>
                <c:pt idx="49551">
                  <c:v>-397.05900000000003</c:v>
                </c:pt>
                <c:pt idx="49552">
                  <c:v>-396.75299999999999</c:v>
                </c:pt>
                <c:pt idx="49553">
                  <c:v>-396.36500000000001</c:v>
                </c:pt>
                <c:pt idx="49554">
                  <c:v>-395.89800000000002</c:v>
                </c:pt>
                <c:pt idx="49555">
                  <c:v>-395.351</c:v>
                </c:pt>
                <c:pt idx="49556">
                  <c:v>-394.72399999999999</c:v>
                </c:pt>
                <c:pt idx="49557">
                  <c:v>-394.01600000000002</c:v>
                </c:pt>
                <c:pt idx="49558">
                  <c:v>-393.23</c:v>
                </c:pt>
                <c:pt idx="49559">
                  <c:v>-392.36399999999998</c:v>
                </c:pt>
                <c:pt idx="49560">
                  <c:v>-391.41800000000001</c:v>
                </c:pt>
                <c:pt idx="49561">
                  <c:v>-390.39400000000001</c:v>
                </c:pt>
                <c:pt idx="49562">
                  <c:v>-389.291</c:v>
                </c:pt>
                <c:pt idx="49563">
                  <c:v>-388.10899999999998</c:v>
                </c:pt>
                <c:pt idx="49564">
                  <c:v>-386.84899999999999</c:v>
                </c:pt>
                <c:pt idx="49565">
                  <c:v>-385.51100000000002</c:v>
                </c:pt>
                <c:pt idx="49566">
                  <c:v>-384.096</c:v>
                </c:pt>
                <c:pt idx="49567">
                  <c:v>-382.60300000000001</c:v>
                </c:pt>
                <c:pt idx="49568">
                  <c:v>-381.03300000000002</c:v>
                </c:pt>
                <c:pt idx="49569">
                  <c:v>-379.38600000000002</c:v>
                </c:pt>
                <c:pt idx="49570">
                  <c:v>-377.66300000000001</c:v>
                </c:pt>
                <c:pt idx="49571">
                  <c:v>-375.86399999999998</c:v>
                </c:pt>
                <c:pt idx="49572">
                  <c:v>-373.98899999999998</c:v>
                </c:pt>
                <c:pt idx="49573">
                  <c:v>-372.04</c:v>
                </c:pt>
                <c:pt idx="49574">
                  <c:v>-370.01499999999999</c:v>
                </c:pt>
                <c:pt idx="49575">
                  <c:v>-367.916</c:v>
                </c:pt>
                <c:pt idx="49576">
                  <c:v>-365.74400000000003</c:v>
                </c:pt>
                <c:pt idx="49577">
                  <c:v>-363.49799999999999</c:v>
                </c:pt>
                <c:pt idx="49578">
                  <c:v>-361.17899999999997</c:v>
                </c:pt>
                <c:pt idx="49579">
                  <c:v>-358.78800000000001</c:v>
                </c:pt>
                <c:pt idx="49580">
                  <c:v>-356.32499999999999</c:v>
                </c:pt>
                <c:pt idx="49581">
                  <c:v>-353.79</c:v>
                </c:pt>
                <c:pt idx="49582">
                  <c:v>-351.185</c:v>
                </c:pt>
                <c:pt idx="49583">
                  <c:v>-348.50900000000001</c:v>
                </c:pt>
                <c:pt idx="49584">
                  <c:v>-345.76299999999998</c:v>
                </c:pt>
                <c:pt idx="49585">
                  <c:v>-342.94900000000001</c:v>
                </c:pt>
                <c:pt idx="49586">
                  <c:v>-340.06599999999997</c:v>
                </c:pt>
                <c:pt idx="49587">
                  <c:v>-337.11500000000001</c:v>
                </c:pt>
                <c:pt idx="49588">
                  <c:v>-334.096</c:v>
                </c:pt>
                <c:pt idx="49589">
                  <c:v>-331.01100000000002</c:v>
                </c:pt>
                <c:pt idx="49590">
                  <c:v>-327.86</c:v>
                </c:pt>
                <c:pt idx="49591">
                  <c:v>-324.64400000000001</c:v>
                </c:pt>
                <c:pt idx="49592">
                  <c:v>-321.363</c:v>
                </c:pt>
                <c:pt idx="49593">
                  <c:v>-318.01799999999997</c:v>
                </c:pt>
                <c:pt idx="49594">
                  <c:v>-314.60899999999998</c:v>
                </c:pt>
                <c:pt idx="49595">
                  <c:v>-311.13799999999998</c:v>
                </c:pt>
                <c:pt idx="49596">
                  <c:v>-307.60500000000002</c:v>
                </c:pt>
                <c:pt idx="49597">
                  <c:v>-304.01100000000002</c:v>
                </c:pt>
                <c:pt idx="49598">
                  <c:v>-300.35700000000003</c:v>
                </c:pt>
                <c:pt idx="49599">
                  <c:v>-296.64299999999997</c:v>
                </c:pt>
                <c:pt idx="49600">
                  <c:v>-292.87</c:v>
                </c:pt>
                <c:pt idx="49601">
                  <c:v>-289.03899999999999</c:v>
                </c:pt>
                <c:pt idx="49602">
                  <c:v>-285.14999999999998</c:v>
                </c:pt>
                <c:pt idx="49603">
                  <c:v>-281.20600000000002</c:v>
                </c:pt>
                <c:pt idx="49604">
                  <c:v>-277.20499999999998</c:v>
                </c:pt>
                <c:pt idx="49605">
                  <c:v>-273.14999999999998</c:v>
                </c:pt>
                <c:pt idx="49606">
                  <c:v>-269.041</c:v>
                </c:pt>
                <c:pt idx="49607">
                  <c:v>-264.87900000000002</c:v>
                </c:pt>
                <c:pt idx="49608">
                  <c:v>-260.66399999999999</c:v>
                </c:pt>
                <c:pt idx="49609">
                  <c:v>-256.39800000000002</c:v>
                </c:pt>
                <c:pt idx="49610">
                  <c:v>-252.08199999999999</c:v>
                </c:pt>
                <c:pt idx="49611">
                  <c:v>-247.71600000000001</c:v>
                </c:pt>
                <c:pt idx="49612">
                  <c:v>-243.30099999999999</c:v>
                </c:pt>
                <c:pt idx="49613">
                  <c:v>-238.839</c:v>
                </c:pt>
                <c:pt idx="49614">
                  <c:v>-234.32900000000001</c:v>
                </c:pt>
                <c:pt idx="49615">
                  <c:v>-229.774</c:v>
                </c:pt>
                <c:pt idx="49616">
                  <c:v>-225.17400000000001</c:v>
                </c:pt>
                <c:pt idx="49617">
                  <c:v>-220.529</c:v>
                </c:pt>
                <c:pt idx="49618">
                  <c:v>-215.84200000000001</c:v>
                </c:pt>
                <c:pt idx="49619">
                  <c:v>-211.11199999999999</c:v>
                </c:pt>
                <c:pt idx="49620">
                  <c:v>-206.34100000000001</c:v>
                </c:pt>
                <c:pt idx="49621">
                  <c:v>-201.53</c:v>
                </c:pt>
                <c:pt idx="49622">
                  <c:v>-196.68</c:v>
                </c:pt>
                <c:pt idx="49623">
                  <c:v>-191.792</c:v>
                </c:pt>
                <c:pt idx="49624">
                  <c:v>-186.86600000000001</c:v>
                </c:pt>
                <c:pt idx="49625">
                  <c:v>-181.904</c:v>
                </c:pt>
                <c:pt idx="49626">
                  <c:v>-176.90799999999999</c:v>
                </c:pt>
                <c:pt idx="49627">
                  <c:v>-171.876</c:v>
                </c:pt>
                <c:pt idx="49628">
                  <c:v>-166.81200000000001</c:v>
                </c:pt>
                <c:pt idx="49629">
                  <c:v>-161.71600000000001</c:v>
                </c:pt>
                <c:pt idx="49630">
                  <c:v>-156.589</c:v>
                </c:pt>
                <c:pt idx="49631">
                  <c:v>-151.43199999999999</c:v>
                </c:pt>
                <c:pt idx="49632">
                  <c:v>-146.245</c:v>
                </c:pt>
                <c:pt idx="49633">
                  <c:v>-141.03100000000001</c:v>
                </c:pt>
                <c:pt idx="49634">
                  <c:v>-135.79</c:v>
                </c:pt>
                <c:pt idx="49635">
                  <c:v>-130.524</c:v>
                </c:pt>
                <c:pt idx="49636">
                  <c:v>-125.233</c:v>
                </c:pt>
                <c:pt idx="49637">
                  <c:v>-119.91800000000001</c:v>
                </c:pt>
                <c:pt idx="49638">
                  <c:v>-114.581</c:v>
                </c:pt>
                <c:pt idx="49639">
                  <c:v>-109.22199999999999</c:v>
                </c:pt>
                <c:pt idx="49640">
                  <c:v>-103.843</c:v>
                </c:pt>
                <c:pt idx="49641">
                  <c:v>-98.444999999999993</c:v>
                </c:pt>
                <c:pt idx="49642">
                  <c:v>-93.028800000000004</c:v>
                </c:pt>
                <c:pt idx="49643">
                  <c:v>-87.595600000000005</c:v>
                </c:pt>
                <c:pt idx="49644">
                  <c:v>-82.146500000000003</c:v>
                </c:pt>
                <c:pt idx="49645">
                  <c:v>-76.682599999999994</c:v>
                </c:pt>
                <c:pt idx="49646">
                  <c:v>-71.204999999999998</c:v>
                </c:pt>
                <c:pt idx="49647">
                  <c:v>-65.7149</c:v>
                </c:pt>
                <c:pt idx="49648">
                  <c:v>-60.2134</c:v>
                </c:pt>
                <c:pt idx="49649">
                  <c:v>-54.701500000000003</c:v>
                </c:pt>
                <c:pt idx="49650">
                  <c:v>-49.180500000000002</c:v>
                </c:pt>
                <c:pt idx="49651">
                  <c:v>-43.651400000000002</c:v>
                </c:pt>
                <c:pt idx="49652">
                  <c:v>-38.115299999999998</c:v>
                </c:pt>
                <c:pt idx="49653">
                  <c:v>-32.573399999999999</c:v>
                </c:pt>
                <c:pt idx="49654">
                  <c:v>-27.026800000000001</c:v>
                </c:pt>
                <c:pt idx="49655">
                  <c:v>-21.476700000000001</c:v>
                </c:pt>
                <c:pt idx="49656">
                  <c:v>-15.924099999999999</c:v>
                </c:pt>
                <c:pt idx="49657">
                  <c:v>-10.370100000000001</c:v>
                </c:pt>
                <c:pt idx="49658">
                  <c:v>-4.8159999999999998</c:v>
                </c:pt>
                <c:pt idx="49659">
                  <c:v>0.73719599999999996</c:v>
                </c:pt>
                <c:pt idx="49660">
                  <c:v>6.2883300000000002</c:v>
                </c:pt>
                <c:pt idx="49661">
                  <c:v>11.8363</c:v>
                </c:pt>
                <c:pt idx="49662">
                  <c:v>17.379899999999999</c:v>
                </c:pt>
                <c:pt idx="49663">
                  <c:v>22.918099999999999</c:v>
                </c:pt>
                <c:pt idx="49664">
                  <c:v>28.4498</c:v>
                </c:pt>
                <c:pt idx="49665">
                  <c:v>33.973799999999997</c:v>
                </c:pt>
                <c:pt idx="49666">
                  <c:v>39.488999999999997</c:v>
                </c:pt>
                <c:pt idx="49667">
                  <c:v>44.994300000000003</c:v>
                </c:pt>
                <c:pt idx="49668">
                  <c:v>50.488599999999998</c:v>
                </c:pt>
                <c:pt idx="49669">
                  <c:v>55.970799999999997</c:v>
                </c:pt>
                <c:pt idx="49670">
                  <c:v>61.439700000000002</c:v>
                </c:pt>
                <c:pt idx="49671">
                  <c:v>66.894300000000001</c:v>
                </c:pt>
                <c:pt idx="49672">
                  <c:v>72.333500000000001</c:v>
                </c:pt>
                <c:pt idx="49673">
                  <c:v>77.756200000000007</c:v>
                </c:pt>
                <c:pt idx="49674">
                  <c:v>83.161199999999994</c:v>
                </c:pt>
                <c:pt idx="49675">
                  <c:v>88.547499999999999</c:v>
                </c:pt>
                <c:pt idx="49676">
                  <c:v>93.914000000000001</c:v>
                </c:pt>
                <c:pt idx="49677">
                  <c:v>99.259699999999995</c:v>
                </c:pt>
                <c:pt idx="49678">
                  <c:v>104.583</c:v>
                </c:pt>
                <c:pt idx="49679">
                  <c:v>109.884</c:v>
                </c:pt>
                <c:pt idx="49680">
                  <c:v>115.161</c:v>
                </c:pt>
                <c:pt idx="49681">
                  <c:v>120.41200000000001</c:v>
                </c:pt>
                <c:pt idx="49682">
                  <c:v>125.637</c:v>
                </c:pt>
                <c:pt idx="49683">
                  <c:v>130.83500000000001</c:v>
                </c:pt>
                <c:pt idx="49684">
                  <c:v>136.005</c:v>
                </c:pt>
                <c:pt idx="49685">
                  <c:v>141.14500000000001</c:v>
                </c:pt>
                <c:pt idx="49686">
                  <c:v>146.255</c:v>
                </c:pt>
                <c:pt idx="49687">
                  <c:v>151.333</c:v>
                </c:pt>
                <c:pt idx="49688">
                  <c:v>156.38</c:v>
                </c:pt>
                <c:pt idx="49689">
                  <c:v>161.392</c:v>
                </c:pt>
                <c:pt idx="49690">
                  <c:v>166.37</c:v>
                </c:pt>
                <c:pt idx="49691">
                  <c:v>171.31299999999999</c:v>
                </c:pt>
                <c:pt idx="49692">
                  <c:v>176.22</c:v>
                </c:pt>
                <c:pt idx="49693">
                  <c:v>181.089</c:v>
                </c:pt>
                <c:pt idx="49694">
                  <c:v>185.91900000000001</c:v>
                </c:pt>
                <c:pt idx="49695">
                  <c:v>190.71</c:v>
                </c:pt>
                <c:pt idx="49696">
                  <c:v>195.46100000000001</c:v>
                </c:pt>
                <c:pt idx="49697">
                  <c:v>200.17099999999999</c:v>
                </c:pt>
                <c:pt idx="49698">
                  <c:v>204.839</c:v>
                </c:pt>
                <c:pt idx="49699">
                  <c:v>209.46299999999999</c:v>
                </c:pt>
                <c:pt idx="49700">
                  <c:v>214.04300000000001</c:v>
                </c:pt>
                <c:pt idx="49701">
                  <c:v>218.57900000000001</c:v>
                </c:pt>
                <c:pt idx="49702">
                  <c:v>223.06800000000001</c:v>
                </c:pt>
                <c:pt idx="49703">
                  <c:v>227.511</c:v>
                </c:pt>
                <c:pt idx="49704">
                  <c:v>231.90600000000001</c:v>
                </c:pt>
                <c:pt idx="49705">
                  <c:v>236.25299999999999</c:v>
                </c:pt>
                <c:pt idx="49706">
                  <c:v>240.55</c:v>
                </c:pt>
                <c:pt idx="49707">
                  <c:v>244.797</c:v>
                </c:pt>
                <c:pt idx="49708">
                  <c:v>248.99299999999999</c:v>
                </c:pt>
                <c:pt idx="49709">
                  <c:v>253.137</c:v>
                </c:pt>
                <c:pt idx="49710">
                  <c:v>257.22800000000001</c:v>
                </c:pt>
                <c:pt idx="49711">
                  <c:v>261.26600000000002</c:v>
                </c:pt>
                <c:pt idx="49712">
                  <c:v>265.24900000000002</c:v>
                </c:pt>
                <c:pt idx="49713">
                  <c:v>269.178</c:v>
                </c:pt>
                <c:pt idx="49714">
                  <c:v>273.05</c:v>
                </c:pt>
                <c:pt idx="49715">
                  <c:v>276.86599999999999</c:v>
                </c:pt>
                <c:pt idx="49716">
                  <c:v>280.62400000000002</c:v>
                </c:pt>
                <c:pt idx="49717">
                  <c:v>284.32400000000001</c:v>
                </c:pt>
                <c:pt idx="49718">
                  <c:v>287.96499999999997</c:v>
                </c:pt>
                <c:pt idx="49719">
                  <c:v>291.54700000000003</c:v>
                </c:pt>
                <c:pt idx="49720">
                  <c:v>295.06799999999998</c:v>
                </c:pt>
                <c:pt idx="49721">
                  <c:v>298.52800000000002</c:v>
                </c:pt>
                <c:pt idx="49722">
                  <c:v>301.92700000000002</c:v>
                </c:pt>
                <c:pt idx="49723">
                  <c:v>305.26299999999998</c:v>
                </c:pt>
                <c:pt idx="49724">
                  <c:v>308.536</c:v>
                </c:pt>
                <c:pt idx="49725">
                  <c:v>311.74599999999998</c:v>
                </c:pt>
                <c:pt idx="49726">
                  <c:v>314.89100000000002</c:v>
                </c:pt>
                <c:pt idx="49727">
                  <c:v>317.971</c:v>
                </c:pt>
                <c:pt idx="49728">
                  <c:v>320.98599999999999</c:v>
                </c:pt>
                <c:pt idx="49729">
                  <c:v>323.93400000000003</c:v>
                </c:pt>
                <c:pt idx="49730">
                  <c:v>326.81599999999997</c:v>
                </c:pt>
                <c:pt idx="49731">
                  <c:v>329.63099999999997</c:v>
                </c:pt>
                <c:pt idx="49732">
                  <c:v>332.37799999999999</c:v>
                </c:pt>
                <c:pt idx="49733">
                  <c:v>335.05700000000002</c:v>
                </c:pt>
                <c:pt idx="49734">
                  <c:v>337.66699999999997</c:v>
                </c:pt>
                <c:pt idx="49735">
                  <c:v>340.20699999999999</c:v>
                </c:pt>
                <c:pt idx="49736">
                  <c:v>342.678</c:v>
                </c:pt>
                <c:pt idx="49737">
                  <c:v>345.07799999999997</c:v>
                </c:pt>
                <c:pt idx="49738">
                  <c:v>347.40800000000002</c:v>
                </c:pt>
                <c:pt idx="49739">
                  <c:v>349.666</c:v>
                </c:pt>
                <c:pt idx="49740">
                  <c:v>351.85300000000001</c:v>
                </c:pt>
                <c:pt idx="49741">
                  <c:v>353.96800000000002</c:v>
                </c:pt>
                <c:pt idx="49742">
                  <c:v>356.01</c:v>
                </c:pt>
                <c:pt idx="49743">
                  <c:v>357.97899999999998</c:v>
                </c:pt>
                <c:pt idx="49744">
                  <c:v>359.875</c:v>
                </c:pt>
                <c:pt idx="49745">
                  <c:v>361.69799999999998</c:v>
                </c:pt>
                <c:pt idx="49746">
                  <c:v>363.44600000000003</c:v>
                </c:pt>
                <c:pt idx="49747">
                  <c:v>365.12099999999998</c:v>
                </c:pt>
                <c:pt idx="49748">
                  <c:v>366.72</c:v>
                </c:pt>
                <c:pt idx="49749">
                  <c:v>368.245</c:v>
                </c:pt>
                <c:pt idx="49750">
                  <c:v>369.69499999999999</c:v>
                </c:pt>
                <c:pt idx="49751">
                  <c:v>371.06900000000002</c:v>
                </c:pt>
                <c:pt idx="49752">
                  <c:v>372.36799999999999</c:v>
                </c:pt>
                <c:pt idx="49753">
                  <c:v>373.59</c:v>
                </c:pt>
                <c:pt idx="49754">
                  <c:v>374.73700000000002</c:v>
                </c:pt>
                <c:pt idx="49755">
                  <c:v>375.80700000000002</c:v>
                </c:pt>
                <c:pt idx="49756">
                  <c:v>376.80099999999999</c:v>
                </c:pt>
                <c:pt idx="49757">
                  <c:v>377.71800000000002</c:v>
                </c:pt>
                <c:pt idx="49758">
                  <c:v>378.55799999999999</c:v>
                </c:pt>
                <c:pt idx="49759">
                  <c:v>379.32100000000003</c:v>
                </c:pt>
                <c:pt idx="49760">
                  <c:v>380.00599999999997</c:v>
                </c:pt>
                <c:pt idx="49761">
                  <c:v>380.61500000000001</c:v>
                </c:pt>
                <c:pt idx="49762">
                  <c:v>381.14600000000002</c:v>
                </c:pt>
                <c:pt idx="49763">
                  <c:v>381.6</c:v>
                </c:pt>
                <c:pt idx="49764">
                  <c:v>381.976</c:v>
                </c:pt>
                <c:pt idx="49765">
                  <c:v>382.27499999999998</c:v>
                </c:pt>
                <c:pt idx="49766">
                  <c:v>382.49599999999998</c:v>
                </c:pt>
                <c:pt idx="49767">
                  <c:v>382.64</c:v>
                </c:pt>
                <c:pt idx="49768">
                  <c:v>382.70600000000002</c:v>
                </c:pt>
                <c:pt idx="49769">
                  <c:v>382.69400000000002</c:v>
                </c:pt>
                <c:pt idx="49770">
                  <c:v>382.60500000000002</c:v>
                </c:pt>
                <c:pt idx="49771">
                  <c:v>382.43799999999999</c:v>
                </c:pt>
                <c:pt idx="49772">
                  <c:v>382.19400000000002</c:v>
                </c:pt>
                <c:pt idx="49773">
                  <c:v>381.87299999999999</c:v>
                </c:pt>
                <c:pt idx="49774">
                  <c:v>381.47399999999999</c:v>
                </c:pt>
                <c:pt idx="49775">
                  <c:v>380.99799999999999</c:v>
                </c:pt>
                <c:pt idx="49776">
                  <c:v>380.44499999999999</c:v>
                </c:pt>
                <c:pt idx="49777">
                  <c:v>379.815</c:v>
                </c:pt>
                <c:pt idx="49778">
                  <c:v>379.108</c:v>
                </c:pt>
                <c:pt idx="49779">
                  <c:v>378.32400000000001</c:v>
                </c:pt>
                <c:pt idx="49780">
                  <c:v>377.46499999999997</c:v>
                </c:pt>
                <c:pt idx="49781">
                  <c:v>376.529</c:v>
                </c:pt>
                <c:pt idx="49782">
                  <c:v>375.517</c:v>
                </c:pt>
                <c:pt idx="49783">
                  <c:v>374.42899999999997</c:v>
                </c:pt>
                <c:pt idx="49784">
                  <c:v>373.26600000000002</c:v>
                </c:pt>
                <c:pt idx="49785">
                  <c:v>372.02699999999999</c:v>
                </c:pt>
                <c:pt idx="49786">
                  <c:v>370.714</c:v>
                </c:pt>
                <c:pt idx="49787">
                  <c:v>369.32499999999999</c:v>
                </c:pt>
                <c:pt idx="49788">
                  <c:v>367.863</c:v>
                </c:pt>
                <c:pt idx="49789">
                  <c:v>366.32600000000002</c:v>
                </c:pt>
                <c:pt idx="49790">
                  <c:v>364.71600000000001</c:v>
                </c:pt>
                <c:pt idx="49791">
                  <c:v>363.03199999999998</c:v>
                </c:pt>
                <c:pt idx="49792">
                  <c:v>361.27499999999998</c:v>
                </c:pt>
                <c:pt idx="49793">
                  <c:v>359.44600000000003</c:v>
                </c:pt>
                <c:pt idx="49794">
                  <c:v>357.54399999999998</c:v>
                </c:pt>
                <c:pt idx="49795">
                  <c:v>355.57100000000003</c:v>
                </c:pt>
                <c:pt idx="49796">
                  <c:v>353.52600000000001</c:v>
                </c:pt>
                <c:pt idx="49797">
                  <c:v>351.41</c:v>
                </c:pt>
                <c:pt idx="49798">
                  <c:v>349.22399999999999</c:v>
                </c:pt>
                <c:pt idx="49799">
                  <c:v>346.96800000000002</c:v>
                </c:pt>
                <c:pt idx="49800">
                  <c:v>344.642</c:v>
                </c:pt>
                <c:pt idx="49801">
                  <c:v>342.24700000000001</c:v>
                </c:pt>
                <c:pt idx="49802">
                  <c:v>339.78300000000002</c:v>
                </c:pt>
                <c:pt idx="49803">
                  <c:v>337.25200000000001</c:v>
                </c:pt>
                <c:pt idx="49804">
                  <c:v>334.65300000000002</c:v>
                </c:pt>
                <c:pt idx="49805">
                  <c:v>331.98700000000002</c:v>
                </c:pt>
                <c:pt idx="49806">
                  <c:v>329.255</c:v>
                </c:pt>
                <c:pt idx="49807">
                  <c:v>326.45699999999999</c:v>
                </c:pt>
                <c:pt idx="49808">
                  <c:v>323.59399999999999</c:v>
                </c:pt>
                <c:pt idx="49809">
                  <c:v>320.666</c:v>
                </c:pt>
                <c:pt idx="49810">
                  <c:v>317.67399999999998</c:v>
                </c:pt>
                <c:pt idx="49811">
                  <c:v>314.61900000000003</c:v>
                </c:pt>
                <c:pt idx="49812">
                  <c:v>311.50099999999998</c:v>
                </c:pt>
                <c:pt idx="49813">
                  <c:v>308.32100000000003</c:v>
                </c:pt>
                <c:pt idx="49814">
                  <c:v>305.07900000000001</c:v>
                </c:pt>
                <c:pt idx="49815">
                  <c:v>301.77699999999999</c:v>
                </c:pt>
                <c:pt idx="49816">
                  <c:v>298.41500000000002</c:v>
                </c:pt>
                <c:pt idx="49817">
                  <c:v>294.99299999999999</c:v>
                </c:pt>
                <c:pt idx="49818">
                  <c:v>291.51299999999998</c:v>
                </c:pt>
                <c:pt idx="49819">
                  <c:v>287.97500000000002</c:v>
                </c:pt>
                <c:pt idx="49820">
                  <c:v>284.38</c:v>
                </c:pt>
                <c:pt idx="49821">
                  <c:v>280.72800000000001</c:v>
                </c:pt>
                <c:pt idx="49822">
                  <c:v>277.02100000000002</c:v>
                </c:pt>
                <c:pt idx="49823">
                  <c:v>273.25900000000001</c:v>
                </c:pt>
                <c:pt idx="49824">
                  <c:v>269.44299999999998</c:v>
                </c:pt>
                <c:pt idx="49825">
                  <c:v>265.57400000000001</c:v>
                </c:pt>
                <c:pt idx="49826">
                  <c:v>261.65199999999999</c:v>
                </c:pt>
                <c:pt idx="49827">
                  <c:v>257.678</c:v>
                </c:pt>
                <c:pt idx="49828">
                  <c:v>253.65299999999999</c:v>
                </c:pt>
                <c:pt idx="49829">
                  <c:v>249.57900000000001</c:v>
                </c:pt>
                <c:pt idx="49830">
                  <c:v>245.45500000000001</c:v>
                </c:pt>
                <c:pt idx="49831">
                  <c:v>241.28299999999999</c:v>
                </c:pt>
                <c:pt idx="49832">
                  <c:v>237.06299999999999</c:v>
                </c:pt>
                <c:pt idx="49833">
                  <c:v>232.797</c:v>
                </c:pt>
                <c:pt idx="49834">
                  <c:v>228.48500000000001</c:v>
                </c:pt>
                <c:pt idx="49835">
                  <c:v>224.12899999999999</c:v>
                </c:pt>
                <c:pt idx="49836">
                  <c:v>219.72800000000001</c:v>
                </c:pt>
                <c:pt idx="49837">
                  <c:v>215.28399999999999</c:v>
                </c:pt>
                <c:pt idx="49838">
                  <c:v>210.79900000000001</c:v>
                </c:pt>
                <c:pt idx="49839">
                  <c:v>206.27199999999999</c:v>
                </c:pt>
                <c:pt idx="49840">
                  <c:v>201.70400000000001</c:v>
                </c:pt>
                <c:pt idx="49841">
                  <c:v>197.09800000000001</c:v>
                </c:pt>
                <c:pt idx="49842">
                  <c:v>192.453</c:v>
                </c:pt>
                <c:pt idx="49843">
                  <c:v>187.77099999999999</c:v>
                </c:pt>
                <c:pt idx="49844">
                  <c:v>183.05199999999999</c:v>
                </c:pt>
                <c:pt idx="49845">
                  <c:v>178.298</c:v>
                </c:pt>
                <c:pt idx="49846">
                  <c:v>173.50899999999999</c:v>
                </c:pt>
                <c:pt idx="49847">
                  <c:v>168.68700000000001</c:v>
                </c:pt>
                <c:pt idx="49848">
                  <c:v>163.83199999999999</c:v>
                </c:pt>
                <c:pt idx="49849">
                  <c:v>158.946</c:v>
                </c:pt>
                <c:pt idx="49850">
                  <c:v>154.029</c:v>
                </c:pt>
                <c:pt idx="49851">
                  <c:v>149.08199999999999</c:v>
                </c:pt>
                <c:pt idx="49852">
                  <c:v>144.107</c:v>
                </c:pt>
                <c:pt idx="49853">
                  <c:v>139.10499999999999</c:v>
                </c:pt>
                <c:pt idx="49854">
                  <c:v>134.07599999999999</c:v>
                </c:pt>
                <c:pt idx="49855">
                  <c:v>129.02199999999999</c:v>
                </c:pt>
                <c:pt idx="49856">
                  <c:v>123.943</c:v>
                </c:pt>
                <c:pt idx="49857">
                  <c:v>118.84099999999999</c:v>
                </c:pt>
                <c:pt idx="49858">
                  <c:v>113.71599999999999</c:v>
                </c:pt>
                <c:pt idx="49859">
                  <c:v>108.571</c:v>
                </c:pt>
                <c:pt idx="49860">
                  <c:v>103.405</c:v>
                </c:pt>
                <c:pt idx="49861">
                  <c:v>98.219499999999996</c:v>
                </c:pt>
                <c:pt idx="49862">
                  <c:v>93.016199999999998</c:v>
                </c:pt>
                <c:pt idx="49863">
                  <c:v>87.7958</c:v>
                </c:pt>
                <c:pt idx="49864">
                  <c:v>82.559399999999997</c:v>
                </c:pt>
                <c:pt idx="49865">
                  <c:v>77.308099999999996</c:v>
                </c:pt>
                <c:pt idx="49866">
                  <c:v>72.043000000000006</c:v>
                </c:pt>
                <c:pt idx="49867">
                  <c:v>66.765000000000001</c:v>
                </c:pt>
                <c:pt idx="49868">
                  <c:v>61.475299999999997</c:v>
                </c:pt>
                <c:pt idx="49869">
                  <c:v>56.174999999999997</c:v>
                </c:pt>
                <c:pt idx="49870">
                  <c:v>50.865099999999998</c:v>
                </c:pt>
                <c:pt idx="49871">
                  <c:v>45.546700000000001</c:v>
                </c:pt>
                <c:pt idx="49872">
                  <c:v>40.2209</c:v>
                </c:pt>
                <c:pt idx="49873">
                  <c:v>34.888800000000003</c:v>
                </c:pt>
                <c:pt idx="49874">
                  <c:v>29.551500000000001</c:v>
                </c:pt>
                <c:pt idx="49875">
                  <c:v>24.21</c:v>
                </c:pt>
                <c:pt idx="49876">
                  <c:v>18.865400000000001</c:v>
                </c:pt>
                <c:pt idx="49877">
                  <c:v>13.5189</c:v>
                </c:pt>
                <c:pt idx="49878">
                  <c:v>8.1714300000000009</c:v>
                </c:pt>
                <c:pt idx="49879">
                  <c:v>2.82416</c:v>
                </c:pt>
                <c:pt idx="49880">
                  <c:v>-2.5218500000000001</c:v>
                </c:pt>
                <c:pt idx="49881">
                  <c:v>-7.8655099999999996</c:v>
                </c:pt>
                <c:pt idx="49882">
                  <c:v>-13.2057</c:v>
                </c:pt>
                <c:pt idx="49883">
                  <c:v>-18.541499999999999</c:v>
                </c:pt>
                <c:pt idx="49884">
                  <c:v>-23.871600000000001</c:v>
                </c:pt>
                <c:pt idx="49885">
                  <c:v>-29.1951</c:v>
                </c:pt>
                <c:pt idx="49886">
                  <c:v>-34.510800000000003</c:v>
                </c:pt>
                <c:pt idx="49887">
                  <c:v>-39.817700000000002</c:v>
                </c:pt>
                <c:pt idx="49888">
                  <c:v>-45.114699999999999</c:v>
                </c:pt>
                <c:pt idx="49889">
                  <c:v>-50.400700000000001</c:v>
                </c:pt>
                <c:pt idx="49890">
                  <c:v>-55.674700000000001</c:v>
                </c:pt>
                <c:pt idx="49891">
                  <c:v>-60.935600000000001</c:v>
                </c:pt>
                <c:pt idx="49892">
                  <c:v>-66.182400000000001</c:v>
                </c:pt>
                <c:pt idx="49893">
                  <c:v>-71.413899999999998</c:v>
                </c:pt>
                <c:pt idx="49894">
                  <c:v>-76.629199999999997</c:v>
                </c:pt>
                <c:pt idx="49895">
                  <c:v>-81.827100000000002</c:v>
                </c:pt>
                <c:pt idx="49896">
                  <c:v>-87.006699999999995</c:v>
                </c:pt>
                <c:pt idx="49897">
                  <c:v>-92.166799999999995</c:v>
                </c:pt>
                <c:pt idx="49898">
                  <c:v>-97.3065</c:v>
                </c:pt>
                <c:pt idx="49899">
                  <c:v>-102.425</c:v>
                </c:pt>
                <c:pt idx="49900">
                  <c:v>-107.52</c:v>
                </c:pt>
                <c:pt idx="49901">
                  <c:v>-112.593</c:v>
                </c:pt>
                <c:pt idx="49902">
                  <c:v>-117.64</c:v>
                </c:pt>
                <c:pt idx="49903">
                  <c:v>-122.66200000000001</c:v>
                </c:pt>
                <c:pt idx="49904">
                  <c:v>-127.658</c:v>
                </c:pt>
                <c:pt idx="49905">
                  <c:v>-132.625</c:v>
                </c:pt>
                <c:pt idx="49906">
                  <c:v>-137.565</c:v>
                </c:pt>
                <c:pt idx="49907">
                  <c:v>-142.47399999999999</c:v>
                </c:pt>
                <c:pt idx="49908">
                  <c:v>-147.35300000000001</c:v>
                </c:pt>
                <c:pt idx="49909">
                  <c:v>-152.20099999999999</c:v>
                </c:pt>
                <c:pt idx="49910">
                  <c:v>-157.01599999999999</c:v>
                </c:pt>
                <c:pt idx="49911">
                  <c:v>-161.797</c:v>
                </c:pt>
                <c:pt idx="49912">
                  <c:v>-166.54499999999999</c:v>
                </c:pt>
                <c:pt idx="49913">
                  <c:v>-171.256</c:v>
                </c:pt>
                <c:pt idx="49914">
                  <c:v>-175.93199999999999</c:v>
                </c:pt>
                <c:pt idx="49915">
                  <c:v>-180.57</c:v>
                </c:pt>
                <c:pt idx="49916">
                  <c:v>-185.17</c:v>
                </c:pt>
                <c:pt idx="49917">
                  <c:v>-189.73099999999999</c:v>
                </c:pt>
                <c:pt idx="49918">
                  <c:v>-194.251</c:v>
                </c:pt>
                <c:pt idx="49919">
                  <c:v>-198.73099999999999</c:v>
                </c:pt>
                <c:pt idx="49920">
                  <c:v>-203.16900000000001</c:v>
                </c:pt>
                <c:pt idx="49921">
                  <c:v>-207.565</c:v>
                </c:pt>
                <c:pt idx="49922">
                  <c:v>-211.916</c:v>
                </c:pt>
                <c:pt idx="49923">
                  <c:v>-216.22399999999999</c:v>
                </c:pt>
                <c:pt idx="49924">
                  <c:v>-220.48599999999999</c:v>
                </c:pt>
                <c:pt idx="49925">
                  <c:v>-224.702</c:v>
                </c:pt>
                <c:pt idx="49926">
                  <c:v>-228.87</c:v>
                </c:pt>
                <c:pt idx="49927">
                  <c:v>-232.99100000000001</c:v>
                </c:pt>
                <c:pt idx="49928">
                  <c:v>-237.06399999999999</c:v>
                </c:pt>
                <c:pt idx="49929">
                  <c:v>-241.08699999999999</c:v>
                </c:pt>
                <c:pt idx="49930">
                  <c:v>-245.059</c:v>
                </c:pt>
                <c:pt idx="49931">
                  <c:v>-248.98099999999999</c:v>
                </c:pt>
                <c:pt idx="49932">
                  <c:v>-252.851</c:v>
                </c:pt>
                <c:pt idx="49933">
                  <c:v>-256.66800000000001</c:v>
                </c:pt>
                <c:pt idx="49934">
                  <c:v>-260.43200000000002</c:v>
                </c:pt>
                <c:pt idx="49935">
                  <c:v>-264.142</c:v>
                </c:pt>
                <c:pt idx="49936">
                  <c:v>-267.79700000000003</c:v>
                </c:pt>
                <c:pt idx="49937">
                  <c:v>-271.39699999999999</c:v>
                </c:pt>
                <c:pt idx="49938">
                  <c:v>-274.94</c:v>
                </c:pt>
                <c:pt idx="49939">
                  <c:v>-278.42599999999999</c:v>
                </c:pt>
                <c:pt idx="49940">
                  <c:v>-281.85500000000002</c:v>
                </c:pt>
                <c:pt idx="49941">
                  <c:v>-285.22500000000002</c:v>
                </c:pt>
                <c:pt idx="49942">
                  <c:v>-288.53699999999998</c:v>
                </c:pt>
                <c:pt idx="49943">
                  <c:v>-291.78800000000001</c:v>
                </c:pt>
                <c:pt idx="49944">
                  <c:v>-294.98</c:v>
                </c:pt>
                <c:pt idx="49945">
                  <c:v>-298.11099999999999</c:v>
                </c:pt>
                <c:pt idx="49946">
                  <c:v>-301.18</c:v>
                </c:pt>
                <c:pt idx="49947">
                  <c:v>-304.18700000000001</c:v>
                </c:pt>
                <c:pt idx="49948">
                  <c:v>-307.13099999999997</c:v>
                </c:pt>
                <c:pt idx="49949">
                  <c:v>-310.012</c:v>
                </c:pt>
                <c:pt idx="49950">
                  <c:v>-312.82900000000001</c:v>
                </c:pt>
                <c:pt idx="49951">
                  <c:v>-315.58199999999999</c:v>
                </c:pt>
                <c:pt idx="49952">
                  <c:v>-318.27</c:v>
                </c:pt>
                <c:pt idx="49953">
                  <c:v>-320.89299999999997</c:v>
                </c:pt>
                <c:pt idx="49954">
                  <c:v>-323.44900000000001</c:v>
                </c:pt>
                <c:pt idx="49955">
                  <c:v>-325.94</c:v>
                </c:pt>
                <c:pt idx="49956">
                  <c:v>-328.363</c:v>
                </c:pt>
                <c:pt idx="49957">
                  <c:v>-330.71899999999999</c:v>
                </c:pt>
                <c:pt idx="49958">
                  <c:v>-333.00700000000001</c:v>
                </c:pt>
                <c:pt idx="49959">
                  <c:v>-335.226</c:v>
                </c:pt>
                <c:pt idx="49960">
                  <c:v>-337.37799999999999</c:v>
                </c:pt>
                <c:pt idx="49961">
                  <c:v>-339.459</c:v>
                </c:pt>
                <c:pt idx="49962">
                  <c:v>-341.47199999999998</c:v>
                </c:pt>
                <c:pt idx="49963">
                  <c:v>-343.41399999999999</c:v>
                </c:pt>
                <c:pt idx="49964">
                  <c:v>-345.286</c:v>
                </c:pt>
                <c:pt idx="49965">
                  <c:v>-347.08800000000002</c:v>
                </c:pt>
                <c:pt idx="49966">
                  <c:v>-348.81900000000002</c:v>
                </c:pt>
                <c:pt idx="49967">
                  <c:v>-350.47800000000001</c:v>
                </c:pt>
                <c:pt idx="49968">
                  <c:v>-352.06599999999997</c:v>
                </c:pt>
                <c:pt idx="49969">
                  <c:v>-353.58100000000002</c:v>
                </c:pt>
                <c:pt idx="49970">
                  <c:v>-355.02499999999998</c:v>
                </c:pt>
                <c:pt idx="49971">
                  <c:v>-356.39600000000002</c:v>
                </c:pt>
                <c:pt idx="49972">
                  <c:v>-357.69499999999999</c:v>
                </c:pt>
                <c:pt idx="49973">
                  <c:v>-358.92</c:v>
                </c:pt>
                <c:pt idx="49974">
                  <c:v>-360.072</c:v>
                </c:pt>
                <c:pt idx="49975">
                  <c:v>-361.15100000000001</c:v>
                </c:pt>
                <c:pt idx="49976">
                  <c:v>-362.15699999999998</c:v>
                </c:pt>
                <c:pt idx="49977">
                  <c:v>-363.08800000000002</c:v>
                </c:pt>
                <c:pt idx="49978">
                  <c:v>-363.94600000000003</c:v>
                </c:pt>
                <c:pt idx="49979">
                  <c:v>-364.73</c:v>
                </c:pt>
                <c:pt idx="49980">
                  <c:v>-365.43900000000002</c:v>
                </c:pt>
                <c:pt idx="49981">
                  <c:v>-366.07400000000001</c:v>
                </c:pt>
                <c:pt idx="49982">
                  <c:v>-366.63499999999999</c:v>
                </c:pt>
                <c:pt idx="49983">
                  <c:v>-367.12099999999998</c:v>
                </c:pt>
                <c:pt idx="49984">
                  <c:v>-367.53300000000002</c:v>
                </c:pt>
                <c:pt idx="49985">
                  <c:v>-367.87</c:v>
                </c:pt>
                <c:pt idx="49986">
                  <c:v>-368.13200000000001</c:v>
                </c:pt>
                <c:pt idx="49987">
                  <c:v>-368.32</c:v>
                </c:pt>
                <c:pt idx="49988">
                  <c:v>-368.43299999999999</c:v>
                </c:pt>
                <c:pt idx="49989">
                  <c:v>-368.471</c:v>
                </c:pt>
                <c:pt idx="49990">
                  <c:v>-368.43400000000003</c:v>
                </c:pt>
                <c:pt idx="49991">
                  <c:v>-368.32299999999998</c:v>
                </c:pt>
                <c:pt idx="49992">
                  <c:v>-368.137</c:v>
                </c:pt>
                <c:pt idx="49993">
                  <c:v>-367.87700000000001</c:v>
                </c:pt>
                <c:pt idx="49994">
                  <c:v>-367.54199999999997</c:v>
                </c:pt>
                <c:pt idx="49995">
                  <c:v>-367.13299999999998</c:v>
                </c:pt>
                <c:pt idx="49996">
                  <c:v>-366.649</c:v>
                </c:pt>
                <c:pt idx="49997">
                  <c:v>-366.09199999999998</c:v>
                </c:pt>
                <c:pt idx="49998">
                  <c:v>-365.46</c:v>
                </c:pt>
                <c:pt idx="49999">
                  <c:v>-364.755</c:v>
                </c:pt>
                <c:pt idx="50000">
                  <c:v>-363.97500000000002</c:v>
                </c:pt>
                <c:pt idx="50001">
                  <c:v>-363.12299999999999</c:v>
                </c:pt>
                <c:pt idx="50002">
                  <c:v>-362.197</c:v>
                </c:pt>
                <c:pt idx="50003">
                  <c:v>-361.19799999999998</c:v>
                </c:pt>
                <c:pt idx="50004">
                  <c:v>-360.12599999999998</c:v>
                </c:pt>
                <c:pt idx="50005">
                  <c:v>-358.98099999999999</c:v>
                </c:pt>
                <c:pt idx="50006">
                  <c:v>-357.76400000000001</c:v>
                </c:pt>
                <c:pt idx="50007">
                  <c:v>-356.47500000000002</c:v>
                </c:pt>
                <c:pt idx="50008">
                  <c:v>-355.11399999999998</c:v>
                </c:pt>
                <c:pt idx="50009">
                  <c:v>-353.68200000000002</c:v>
                </c:pt>
                <c:pt idx="50010">
                  <c:v>-352.178</c:v>
                </c:pt>
                <c:pt idx="50011">
                  <c:v>-350.60399999999998</c:v>
                </c:pt>
                <c:pt idx="50012">
                  <c:v>-348.959</c:v>
                </c:pt>
                <c:pt idx="50013">
                  <c:v>-347.24400000000003</c:v>
                </c:pt>
                <c:pt idx="50014">
                  <c:v>-345.459</c:v>
                </c:pt>
                <c:pt idx="50015">
                  <c:v>-343.60399999999998</c:v>
                </c:pt>
                <c:pt idx="50016">
                  <c:v>-341.68099999999998</c:v>
                </c:pt>
                <c:pt idx="50017">
                  <c:v>-339.68900000000002</c:v>
                </c:pt>
                <c:pt idx="50018">
                  <c:v>-337.62900000000002</c:v>
                </c:pt>
                <c:pt idx="50019">
                  <c:v>-335.50099999999998</c:v>
                </c:pt>
                <c:pt idx="50020">
                  <c:v>-333.30599999999998</c:v>
                </c:pt>
                <c:pt idx="50021">
                  <c:v>-331.04399999999998</c:v>
                </c:pt>
                <c:pt idx="50022">
                  <c:v>-328.71600000000001</c:v>
                </c:pt>
                <c:pt idx="50023">
                  <c:v>-326.322</c:v>
                </c:pt>
                <c:pt idx="50024">
                  <c:v>-323.863</c:v>
                </c:pt>
                <c:pt idx="50025">
                  <c:v>-321.33800000000002</c:v>
                </c:pt>
                <c:pt idx="50026">
                  <c:v>-318.75</c:v>
                </c:pt>
                <c:pt idx="50027">
                  <c:v>-316.09800000000001</c:v>
                </c:pt>
                <c:pt idx="50028">
                  <c:v>-313.38299999999998</c:v>
                </c:pt>
                <c:pt idx="50029">
                  <c:v>-310.60500000000002</c:v>
                </c:pt>
                <c:pt idx="50030">
                  <c:v>-307.76499999999999</c:v>
                </c:pt>
                <c:pt idx="50031">
                  <c:v>-304.863</c:v>
                </c:pt>
                <c:pt idx="50032">
                  <c:v>-301.90100000000001</c:v>
                </c:pt>
                <c:pt idx="50033">
                  <c:v>-298.87900000000002</c:v>
                </c:pt>
                <c:pt idx="50034">
                  <c:v>-295.79700000000003</c:v>
                </c:pt>
                <c:pt idx="50035">
                  <c:v>-292.65699999999998</c:v>
                </c:pt>
                <c:pt idx="50036">
                  <c:v>-289.45800000000003</c:v>
                </c:pt>
                <c:pt idx="50037">
                  <c:v>-286.20100000000002</c:v>
                </c:pt>
                <c:pt idx="50038">
                  <c:v>-282.88799999999998</c:v>
                </c:pt>
                <c:pt idx="50039">
                  <c:v>-279.51799999999997</c:v>
                </c:pt>
                <c:pt idx="50040">
                  <c:v>-276.09300000000002</c:v>
                </c:pt>
                <c:pt idx="50041">
                  <c:v>-272.613</c:v>
                </c:pt>
                <c:pt idx="50042">
                  <c:v>-269.07900000000001</c:v>
                </c:pt>
                <c:pt idx="50043">
                  <c:v>-265.49200000000002</c:v>
                </c:pt>
                <c:pt idx="50044">
                  <c:v>-261.85199999999998</c:v>
                </c:pt>
                <c:pt idx="50045">
                  <c:v>-258.16000000000003</c:v>
                </c:pt>
                <c:pt idx="50046">
                  <c:v>-254.41800000000001</c:v>
                </c:pt>
                <c:pt idx="50047">
                  <c:v>-250.625</c:v>
                </c:pt>
                <c:pt idx="50048">
                  <c:v>-246.78200000000001</c:v>
                </c:pt>
                <c:pt idx="50049">
                  <c:v>-242.89099999999999</c:v>
                </c:pt>
                <c:pt idx="50050">
                  <c:v>-238.952</c:v>
                </c:pt>
                <c:pt idx="50051">
                  <c:v>-234.96600000000001</c:v>
                </c:pt>
                <c:pt idx="50052">
                  <c:v>-230.93299999999999</c:v>
                </c:pt>
                <c:pt idx="50053">
                  <c:v>-226.85499999999999</c:v>
                </c:pt>
                <c:pt idx="50054">
                  <c:v>-222.733</c:v>
                </c:pt>
                <c:pt idx="50055">
                  <c:v>-218.56700000000001</c:v>
                </c:pt>
                <c:pt idx="50056">
                  <c:v>-214.358</c:v>
                </c:pt>
                <c:pt idx="50057">
                  <c:v>-210.107</c:v>
                </c:pt>
                <c:pt idx="50058">
                  <c:v>-205.81399999999999</c:v>
                </c:pt>
                <c:pt idx="50059">
                  <c:v>-201.482</c:v>
                </c:pt>
                <c:pt idx="50060">
                  <c:v>-197.11</c:v>
                </c:pt>
                <c:pt idx="50061">
                  <c:v>-192.7</c:v>
                </c:pt>
                <c:pt idx="50062">
                  <c:v>-188.25200000000001</c:v>
                </c:pt>
                <c:pt idx="50063">
                  <c:v>-183.768</c:v>
                </c:pt>
                <c:pt idx="50064">
                  <c:v>-179.24799999999999</c:v>
                </c:pt>
                <c:pt idx="50065">
                  <c:v>-174.69300000000001</c:v>
                </c:pt>
                <c:pt idx="50066">
                  <c:v>-170.10400000000001</c:v>
                </c:pt>
                <c:pt idx="50067">
                  <c:v>-165.483</c:v>
                </c:pt>
                <c:pt idx="50068">
                  <c:v>-160.82900000000001</c:v>
                </c:pt>
                <c:pt idx="50069">
                  <c:v>-156.14500000000001</c:v>
                </c:pt>
                <c:pt idx="50070">
                  <c:v>-151.43</c:v>
                </c:pt>
                <c:pt idx="50071">
                  <c:v>-146.68600000000001</c:v>
                </c:pt>
                <c:pt idx="50072">
                  <c:v>-141.91499999999999</c:v>
                </c:pt>
                <c:pt idx="50073">
                  <c:v>-137.11600000000001</c:v>
                </c:pt>
                <c:pt idx="50074">
                  <c:v>-132.291</c:v>
                </c:pt>
                <c:pt idx="50075">
                  <c:v>-127.44</c:v>
                </c:pt>
                <c:pt idx="50076">
                  <c:v>-122.566</c:v>
                </c:pt>
                <c:pt idx="50077">
                  <c:v>-117.669</c:v>
                </c:pt>
                <c:pt idx="50078">
                  <c:v>-112.749</c:v>
                </c:pt>
                <c:pt idx="50079">
                  <c:v>-107.80800000000001</c:v>
                </c:pt>
                <c:pt idx="50080">
                  <c:v>-102.84699999999999</c:v>
                </c:pt>
                <c:pt idx="50081">
                  <c:v>-97.866799999999998</c:v>
                </c:pt>
                <c:pt idx="50082">
                  <c:v>-92.868499999999997</c:v>
                </c:pt>
                <c:pt idx="50083">
                  <c:v>-87.853099999999998</c:v>
                </c:pt>
                <c:pt idx="50084">
                  <c:v>-82.821700000000007</c:v>
                </c:pt>
                <c:pt idx="50085">
                  <c:v>-77.775099999999995</c:v>
                </c:pt>
                <c:pt idx="50086">
                  <c:v>-72.714600000000004</c:v>
                </c:pt>
                <c:pt idx="50087">
                  <c:v>-67.641000000000005</c:v>
                </c:pt>
                <c:pt idx="50088">
                  <c:v>-62.555500000000002</c:v>
                </c:pt>
                <c:pt idx="50089">
                  <c:v>-57.459000000000003</c:v>
                </c:pt>
                <c:pt idx="50090">
                  <c:v>-52.352699999999999</c:v>
                </c:pt>
                <c:pt idx="50091">
                  <c:v>-47.237499999999997</c:v>
                </c:pt>
                <c:pt idx="50092">
                  <c:v>-42.1145</c:v>
                </c:pt>
                <c:pt idx="50093">
                  <c:v>-36.984699999999997</c:v>
                </c:pt>
                <c:pt idx="50094">
                  <c:v>-31.8491</c:v>
                </c:pt>
                <c:pt idx="50095">
                  <c:v>-26.7089</c:v>
                </c:pt>
                <c:pt idx="50096">
                  <c:v>-21.565000000000001</c:v>
                </c:pt>
                <c:pt idx="50097">
                  <c:v>-16.418500000000002</c:v>
                </c:pt>
                <c:pt idx="50098">
                  <c:v>-11.2705</c:v>
                </c:pt>
                <c:pt idx="50099">
                  <c:v>-6.1219400000000004</c:v>
                </c:pt>
                <c:pt idx="50100">
                  <c:v>-0.973912</c:v>
                </c:pt>
                <c:pt idx="50101">
                  <c:v>4.1725399999999997</c:v>
                </c:pt>
                <c:pt idx="50102">
                  <c:v>9.3163800000000005</c:v>
                </c:pt>
                <c:pt idx="50103">
                  <c:v>14.4566</c:v>
                </c:pt>
                <c:pt idx="50104">
                  <c:v>19.591999999999999</c:v>
                </c:pt>
                <c:pt idx="50105">
                  <c:v>24.721800000000002</c:v>
                </c:pt>
                <c:pt idx="50106">
                  <c:v>29.844799999999999</c:v>
                </c:pt>
                <c:pt idx="50107">
                  <c:v>34.959899999999998</c:v>
                </c:pt>
                <c:pt idx="50108">
                  <c:v>40.066200000000002</c:v>
                </c:pt>
                <c:pt idx="50109">
                  <c:v>45.162700000000001</c:v>
                </c:pt>
                <c:pt idx="50110">
                  <c:v>50.248199999999997</c:v>
                </c:pt>
                <c:pt idx="50111">
                  <c:v>55.321800000000003</c:v>
                </c:pt>
                <c:pt idx="50112">
                  <c:v>60.3825</c:v>
                </c:pt>
                <c:pt idx="50113">
                  <c:v>65.429199999999994</c:v>
                </c:pt>
                <c:pt idx="50114">
                  <c:v>70.460800000000006</c:v>
                </c:pt>
                <c:pt idx="50115">
                  <c:v>75.476500000000001</c:v>
                </c:pt>
                <c:pt idx="50116">
                  <c:v>80.475099999999998</c:v>
                </c:pt>
                <c:pt idx="50117">
                  <c:v>85.455799999999996</c:v>
                </c:pt>
                <c:pt idx="50118">
                  <c:v>90.417299999999997</c:v>
                </c:pt>
                <c:pt idx="50119">
                  <c:v>95.358900000000006</c:v>
                </c:pt>
                <c:pt idx="50120">
                  <c:v>100.279</c:v>
                </c:pt>
                <c:pt idx="50121">
                  <c:v>105.178</c:v>
                </c:pt>
                <c:pt idx="50122">
                  <c:v>110.053</c:v>
                </c:pt>
                <c:pt idx="50123">
                  <c:v>114.905</c:v>
                </c:pt>
                <c:pt idx="50124">
                  <c:v>119.732</c:v>
                </c:pt>
                <c:pt idx="50125">
                  <c:v>124.532</c:v>
                </c:pt>
                <c:pt idx="50126">
                  <c:v>129.30600000000001</c:v>
                </c:pt>
                <c:pt idx="50127">
                  <c:v>134.05199999999999</c:v>
                </c:pt>
                <c:pt idx="50128">
                  <c:v>138.76900000000001</c:v>
                </c:pt>
                <c:pt idx="50129">
                  <c:v>143.45599999999999</c:v>
                </c:pt>
                <c:pt idx="50130">
                  <c:v>148.113</c:v>
                </c:pt>
                <c:pt idx="50131">
                  <c:v>152.738</c:v>
                </c:pt>
                <c:pt idx="50132">
                  <c:v>157.33099999999999</c:v>
                </c:pt>
                <c:pt idx="50133">
                  <c:v>161.88999999999999</c:v>
                </c:pt>
                <c:pt idx="50134">
                  <c:v>166.41399999999999</c:v>
                </c:pt>
                <c:pt idx="50135">
                  <c:v>170.904</c:v>
                </c:pt>
                <c:pt idx="50136">
                  <c:v>175.357</c:v>
                </c:pt>
                <c:pt idx="50137">
                  <c:v>179.773</c:v>
                </c:pt>
                <c:pt idx="50138">
                  <c:v>184.15100000000001</c:v>
                </c:pt>
                <c:pt idx="50139">
                  <c:v>188.49</c:v>
                </c:pt>
                <c:pt idx="50140">
                  <c:v>192.79</c:v>
                </c:pt>
                <c:pt idx="50141">
                  <c:v>197.04900000000001</c:v>
                </c:pt>
                <c:pt idx="50142">
                  <c:v>201.267</c:v>
                </c:pt>
                <c:pt idx="50143">
                  <c:v>205.44200000000001</c:v>
                </c:pt>
                <c:pt idx="50144">
                  <c:v>209.57499999999999</c:v>
                </c:pt>
                <c:pt idx="50145">
                  <c:v>213.66300000000001</c:v>
                </c:pt>
                <c:pt idx="50146">
                  <c:v>217.70699999999999</c:v>
                </c:pt>
                <c:pt idx="50147">
                  <c:v>221.70500000000001</c:v>
                </c:pt>
                <c:pt idx="50148">
                  <c:v>225.65700000000001</c:v>
                </c:pt>
                <c:pt idx="50149">
                  <c:v>229.56200000000001</c:v>
                </c:pt>
                <c:pt idx="50150">
                  <c:v>233.41900000000001</c:v>
                </c:pt>
                <c:pt idx="50151">
                  <c:v>237.227</c:v>
                </c:pt>
                <c:pt idx="50152">
                  <c:v>240.98599999999999</c:v>
                </c:pt>
                <c:pt idx="50153">
                  <c:v>244.69499999999999</c:v>
                </c:pt>
                <c:pt idx="50154">
                  <c:v>248.35300000000001</c:v>
                </c:pt>
                <c:pt idx="50155">
                  <c:v>251.959</c:v>
                </c:pt>
                <c:pt idx="50156">
                  <c:v>255.51300000000001</c:v>
                </c:pt>
                <c:pt idx="50157">
                  <c:v>259.01400000000001</c:v>
                </c:pt>
                <c:pt idx="50158">
                  <c:v>262.46100000000001</c:v>
                </c:pt>
                <c:pt idx="50159">
                  <c:v>265.85399999999998</c:v>
                </c:pt>
                <c:pt idx="50160">
                  <c:v>269.19200000000001</c:v>
                </c:pt>
                <c:pt idx="50161">
                  <c:v>272.47399999999999</c:v>
                </c:pt>
                <c:pt idx="50162">
                  <c:v>275.7</c:v>
                </c:pt>
                <c:pt idx="50163">
                  <c:v>278.86900000000003</c:v>
                </c:pt>
                <c:pt idx="50164">
                  <c:v>281.98</c:v>
                </c:pt>
                <c:pt idx="50165">
                  <c:v>285.03300000000002</c:v>
                </c:pt>
                <c:pt idx="50166">
                  <c:v>288.02699999999999</c:v>
                </c:pt>
                <c:pt idx="50167">
                  <c:v>290.96199999999999</c:v>
                </c:pt>
                <c:pt idx="50168">
                  <c:v>293.83600000000001</c:v>
                </c:pt>
                <c:pt idx="50169">
                  <c:v>296.65100000000001</c:v>
                </c:pt>
                <c:pt idx="50170">
                  <c:v>299.404</c:v>
                </c:pt>
                <c:pt idx="50171">
                  <c:v>302.09500000000003</c:v>
                </c:pt>
                <c:pt idx="50172">
                  <c:v>304.72500000000002</c:v>
                </c:pt>
                <c:pt idx="50173">
                  <c:v>307.291</c:v>
                </c:pt>
                <c:pt idx="50174">
                  <c:v>309.79500000000002</c:v>
                </c:pt>
                <c:pt idx="50175">
                  <c:v>312.23500000000001</c:v>
                </c:pt>
                <c:pt idx="50176">
                  <c:v>314.61</c:v>
                </c:pt>
                <c:pt idx="50177">
                  <c:v>316.92099999999999</c:v>
                </c:pt>
                <c:pt idx="50178">
                  <c:v>319.16800000000001</c:v>
                </c:pt>
                <c:pt idx="50179">
                  <c:v>321.34800000000001</c:v>
                </c:pt>
                <c:pt idx="50180">
                  <c:v>323.46300000000002</c:v>
                </c:pt>
                <c:pt idx="50181">
                  <c:v>325.51100000000002</c:v>
                </c:pt>
                <c:pt idx="50182">
                  <c:v>327.49299999999999</c:v>
                </c:pt>
                <c:pt idx="50183">
                  <c:v>329.40800000000002</c:v>
                </c:pt>
                <c:pt idx="50184">
                  <c:v>331.255</c:v>
                </c:pt>
                <c:pt idx="50185">
                  <c:v>333.03500000000003</c:v>
                </c:pt>
                <c:pt idx="50186">
                  <c:v>334.74599999999998</c:v>
                </c:pt>
                <c:pt idx="50187">
                  <c:v>336.38900000000001</c:v>
                </c:pt>
                <c:pt idx="50188">
                  <c:v>337.96300000000002</c:v>
                </c:pt>
                <c:pt idx="50189">
                  <c:v>339.46899999999999</c:v>
                </c:pt>
                <c:pt idx="50190">
                  <c:v>340.904</c:v>
                </c:pt>
                <c:pt idx="50191">
                  <c:v>342.27100000000002</c:v>
                </c:pt>
                <c:pt idx="50192">
                  <c:v>343.56700000000001</c:v>
                </c:pt>
                <c:pt idx="50193">
                  <c:v>344.79300000000001</c:v>
                </c:pt>
                <c:pt idx="50194">
                  <c:v>345.95</c:v>
                </c:pt>
                <c:pt idx="50195">
                  <c:v>347.03500000000003</c:v>
                </c:pt>
                <c:pt idx="50196">
                  <c:v>348.05</c:v>
                </c:pt>
                <c:pt idx="50197">
                  <c:v>348.99400000000003</c:v>
                </c:pt>
                <c:pt idx="50198">
                  <c:v>349.86700000000002</c:v>
                </c:pt>
                <c:pt idx="50199">
                  <c:v>350.66800000000001</c:v>
                </c:pt>
                <c:pt idx="50200">
                  <c:v>351.399</c:v>
                </c:pt>
                <c:pt idx="50201">
                  <c:v>352.05700000000002</c:v>
                </c:pt>
                <c:pt idx="50202">
                  <c:v>352.64499999999998</c:v>
                </c:pt>
                <c:pt idx="50203">
                  <c:v>353.16</c:v>
                </c:pt>
                <c:pt idx="50204">
                  <c:v>353.60399999999998</c:v>
                </c:pt>
                <c:pt idx="50205">
                  <c:v>353.976</c:v>
                </c:pt>
                <c:pt idx="50206">
                  <c:v>354.27600000000001</c:v>
                </c:pt>
                <c:pt idx="50207">
                  <c:v>354.50400000000002</c:v>
                </c:pt>
                <c:pt idx="50208">
                  <c:v>354.66</c:v>
                </c:pt>
                <c:pt idx="50209">
                  <c:v>354.745</c:v>
                </c:pt>
                <c:pt idx="50210">
                  <c:v>354.75700000000001</c:v>
                </c:pt>
                <c:pt idx="50211">
                  <c:v>354.697</c:v>
                </c:pt>
                <c:pt idx="50212">
                  <c:v>354.56599999999997</c:v>
                </c:pt>
                <c:pt idx="50213">
                  <c:v>354.363</c:v>
                </c:pt>
                <c:pt idx="50214">
                  <c:v>354.08800000000002</c:v>
                </c:pt>
                <c:pt idx="50215">
                  <c:v>353.74099999999999</c:v>
                </c:pt>
                <c:pt idx="50216">
                  <c:v>353.32299999999998</c:v>
                </c:pt>
                <c:pt idx="50217">
                  <c:v>352.83300000000003</c:v>
                </c:pt>
                <c:pt idx="50218">
                  <c:v>352.27199999999999</c:v>
                </c:pt>
                <c:pt idx="50219">
                  <c:v>351.64</c:v>
                </c:pt>
                <c:pt idx="50220">
                  <c:v>350.93700000000001</c:v>
                </c:pt>
                <c:pt idx="50221">
                  <c:v>350.16199999999998</c:v>
                </c:pt>
                <c:pt idx="50222">
                  <c:v>349.31700000000001</c:v>
                </c:pt>
                <c:pt idx="50223">
                  <c:v>348.40199999999999</c:v>
                </c:pt>
                <c:pt idx="50224">
                  <c:v>347.416</c:v>
                </c:pt>
                <c:pt idx="50225">
                  <c:v>346.36</c:v>
                </c:pt>
                <c:pt idx="50226">
                  <c:v>345.23500000000001</c:v>
                </c:pt>
                <c:pt idx="50227">
                  <c:v>344.04</c:v>
                </c:pt>
                <c:pt idx="50228">
                  <c:v>342.77499999999998</c:v>
                </c:pt>
                <c:pt idx="50229">
                  <c:v>341.44099999999997</c:v>
                </c:pt>
                <c:pt idx="50230">
                  <c:v>340.03899999999999</c:v>
                </c:pt>
                <c:pt idx="50231">
                  <c:v>338.56799999999998</c:v>
                </c:pt>
                <c:pt idx="50232">
                  <c:v>337.029</c:v>
                </c:pt>
                <c:pt idx="50233">
                  <c:v>335.423</c:v>
                </c:pt>
                <c:pt idx="50234">
                  <c:v>333.74799999999999</c:v>
                </c:pt>
                <c:pt idx="50235">
                  <c:v>332.00700000000001</c:v>
                </c:pt>
                <c:pt idx="50236">
                  <c:v>330.19900000000001</c:v>
                </c:pt>
                <c:pt idx="50237">
                  <c:v>328.32499999999999</c:v>
                </c:pt>
                <c:pt idx="50238">
                  <c:v>326.38499999999999</c:v>
                </c:pt>
                <c:pt idx="50239">
                  <c:v>324.37900000000002</c:v>
                </c:pt>
                <c:pt idx="50240">
                  <c:v>322.30900000000003</c:v>
                </c:pt>
                <c:pt idx="50241">
                  <c:v>320.173</c:v>
                </c:pt>
                <c:pt idx="50242">
                  <c:v>317.97399999999999</c:v>
                </c:pt>
                <c:pt idx="50243">
                  <c:v>315.71100000000001</c:v>
                </c:pt>
                <c:pt idx="50244">
                  <c:v>313.38499999999999</c:v>
                </c:pt>
                <c:pt idx="50245">
                  <c:v>310.995</c:v>
                </c:pt>
                <c:pt idx="50246">
                  <c:v>308.54399999999998</c:v>
                </c:pt>
                <c:pt idx="50247">
                  <c:v>306.03100000000001</c:v>
                </c:pt>
                <c:pt idx="50248">
                  <c:v>303.45699999999999</c:v>
                </c:pt>
                <c:pt idx="50249">
                  <c:v>300.822</c:v>
                </c:pt>
                <c:pt idx="50250">
                  <c:v>298.12700000000001</c:v>
                </c:pt>
                <c:pt idx="50251">
                  <c:v>295.37299999999999</c:v>
                </c:pt>
                <c:pt idx="50252">
                  <c:v>292.56</c:v>
                </c:pt>
                <c:pt idx="50253">
                  <c:v>289.68799999999999</c:v>
                </c:pt>
                <c:pt idx="50254">
                  <c:v>286.75900000000001</c:v>
                </c:pt>
                <c:pt idx="50255">
                  <c:v>283.77300000000002</c:v>
                </c:pt>
                <c:pt idx="50256">
                  <c:v>280.73</c:v>
                </c:pt>
                <c:pt idx="50257">
                  <c:v>277.63099999999997</c:v>
                </c:pt>
                <c:pt idx="50258">
                  <c:v>274.47699999999998</c:v>
                </c:pt>
                <c:pt idx="50259">
                  <c:v>271.26799999999997</c:v>
                </c:pt>
                <c:pt idx="50260">
                  <c:v>268.00599999999997</c:v>
                </c:pt>
                <c:pt idx="50261">
                  <c:v>264.69</c:v>
                </c:pt>
                <c:pt idx="50262">
                  <c:v>261.322</c:v>
                </c:pt>
                <c:pt idx="50263">
                  <c:v>257.90199999999999</c:v>
                </c:pt>
                <c:pt idx="50264">
                  <c:v>254.43100000000001</c:v>
                </c:pt>
                <c:pt idx="50265">
                  <c:v>250.91</c:v>
                </c:pt>
                <c:pt idx="50266">
                  <c:v>247.339</c:v>
                </c:pt>
                <c:pt idx="50267">
                  <c:v>243.71899999999999</c:v>
                </c:pt>
                <c:pt idx="50268">
                  <c:v>240.05099999999999</c:v>
                </c:pt>
                <c:pt idx="50269">
                  <c:v>236.33500000000001</c:v>
                </c:pt>
                <c:pt idx="50270">
                  <c:v>232.57300000000001</c:v>
                </c:pt>
                <c:pt idx="50271">
                  <c:v>228.76499999999999</c:v>
                </c:pt>
                <c:pt idx="50272">
                  <c:v>224.91200000000001</c:v>
                </c:pt>
                <c:pt idx="50273">
                  <c:v>221.01499999999999</c:v>
                </c:pt>
                <c:pt idx="50274">
                  <c:v>217.07400000000001</c:v>
                </c:pt>
                <c:pt idx="50275">
                  <c:v>213.09</c:v>
                </c:pt>
                <c:pt idx="50276">
                  <c:v>209.065</c:v>
                </c:pt>
                <c:pt idx="50277">
                  <c:v>204.999</c:v>
                </c:pt>
                <c:pt idx="50278">
                  <c:v>200.892</c:v>
                </c:pt>
                <c:pt idx="50279">
                  <c:v>196.74700000000001</c:v>
                </c:pt>
                <c:pt idx="50280">
                  <c:v>192.56299999999999</c:v>
                </c:pt>
                <c:pt idx="50281">
                  <c:v>188.34100000000001</c:v>
                </c:pt>
                <c:pt idx="50282">
                  <c:v>184.08199999999999</c:v>
                </c:pt>
                <c:pt idx="50283">
                  <c:v>179.78800000000001</c:v>
                </c:pt>
                <c:pt idx="50284">
                  <c:v>175.459</c:v>
                </c:pt>
                <c:pt idx="50285">
                  <c:v>171.096</c:v>
                </c:pt>
                <c:pt idx="50286">
                  <c:v>166.69900000000001</c:v>
                </c:pt>
                <c:pt idx="50287">
                  <c:v>162.27000000000001</c:v>
                </c:pt>
                <c:pt idx="50288">
                  <c:v>157.81</c:v>
                </c:pt>
                <c:pt idx="50289">
                  <c:v>153.31899999999999</c:v>
                </c:pt>
                <c:pt idx="50290">
                  <c:v>148.79900000000001</c:v>
                </c:pt>
                <c:pt idx="50291">
                  <c:v>144.25</c:v>
                </c:pt>
                <c:pt idx="50292">
                  <c:v>139.67400000000001</c:v>
                </c:pt>
                <c:pt idx="50293">
                  <c:v>135.071</c:v>
                </c:pt>
                <c:pt idx="50294">
                  <c:v>130.44200000000001</c:v>
                </c:pt>
                <c:pt idx="50295">
                  <c:v>125.788</c:v>
                </c:pt>
                <c:pt idx="50296">
                  <c:v>121.11</c:v>
                </c:pt>
                <c:pt idx="50297">
                  <c:v>116.41</c:v>
                </c:pt>
                <c:pt idx="50298">
                  <c:v>111.687</c:v>
                </c:pt>
                <c:pt idx="50299">
                  <c:v>106.943</c:v>
                </c:pt>
                <c:pt idx="50300">
                  <c:v>102.18</c:v>
                </c:pt>
                <c:pt idx="50301">
                  <c:v>97.396799999999999</c:v>
                </c:pt>
                <c:pt idx="50302">
                  <c:v>92.5959</c:v>
                </c:pt>
                <c:pt idx="50303">
                  <c:v>87.777900000000002</c:v>
                </c:pt>
                <c:pt idx="50304">
                  <c:v>82.943700000000007</c:v>
                </c:pt>
                <c:pt idx="50305">
                  <c:v>78.094499999999996</c:v>
                </c:pt>
                <c:pt idx="50306">
                  <c:v>73.230999999999995</c:v>
                </c:pt>
                <c:pt idx="50307">
                  <c:v>68.354399999999998</c:v>
                </c:pt>
                <c:pt idx="50308">
                  <c:v>63.465600000000002</c:v>
                </c:pt>
                <c:pt idx="50309">
                  <c:v>58.565600000000003</c:v>
                </c:pt>
                <c:pt idx="50310">
                  <c:v>53.6554</c:v>
                </c:pt>
                <c:pt idx="50311">
                  <c:v>48.7361</c:v>
                </c:pt>
                <c:pt idx="50312">
                  <c:v>43.808500000000002</c:v>
                </c:pt>
                <c:pt idx="50313">
                  <c:v>38.873800000000003</c:v>
                </c:pt>
                <c:pt idx="50314">
                  <c:v>33.932899999999997</c:v>
                </c:pt>
                <c:pt idx="50315">
                  <c:v>28.986799999999999</c:v>
                </c:pt>
                <c:pt idx="50316">
                  <c:v>24.0365</c:v>
                </c:pt>
                <c:pt idx="50317">
                  <c:v>19.083100000000002</c:v>
                </c:pt>
                <c:pt idx="50318">
                  <c:v>14.1275</c:v>
                </c:pt>
                <c:pt idx="50319">
                  <c:v>9.1707099999999997</c:v>
                </c:pt>
                <c:pt idx="50320">
                  <c:v>4.2138</c:v>
                </c:pt>
                <c:pt idx="50321">
                  <c:v>-0.74227100000000001</c:v>
                </c:pt>
                <c:pt idx="50322">
                  <c:v>-5.6964899999999998</c:v>
                </c:pt>
                <c:pt idx="50323">
                  <c:v>-10.6479</c:v>
                </c:pt>
                <c:pt idx="50324">
                  <c:v>-15.5954</c:v>
                </c:pt>
                <c:pt idx="50325">
                  <c:v>-20.538</c:v>
                </c:pt>
                <c:pt idx="50326">
                  <c:v>-25.474799999999998</c:v>
                </c:pt>
                <c:pt idx="50327">
                  <c:v>-30.404699999999998</c:v>
                </c:pt>
                <c:pt idx="50328">
                  <c:v>-35.326799999999999</c:v>
                </c:pt>
                <c:pt idx="50329">
                  <c:v>-40.24</c:v>
                </c:pt>
                <c:pt idx="50330">
                  <c:v>-45.1434</c:v>
                </c:pt>
                <c:pt idx="50331">
                  <c:v>-50.035899999999998</c:v>
                </c:pt>
                <c:pt idx="50332">
                  <c:v>-54.916600000000003</c:v>
                </c:pt>
                <c:pt idx="50333">
                  <c:v>-59.784599999999998</c:v>
                </c:pt>
                <c:pt idx="50334">
                  <c:v>-64.6387</c:v>
                </c:pt>
                <c:pt idx="50335">
                  <c:v>-69.477999999999994</c:v>
                </c:pt>
                <c:pt idx="50336">
                  <c:v>-74.301599999999993</c:v>
                </c:pt>
                <c:pt idx="50337">
                  <c:v>-79.108500000000006</c:v>
                </c:pt>
                <c:pt idx="50338">
                  <c:v>-83.8977</c:v>
                </c:pt>
                <c:pt idx="50339">
                  <c:v>-88.668300000000002</c:v>
                </c:pt>
                <c:pt idx="50340">
                  <c:v>-93.419200000000004</c:v>
                </c:pt>
                <c:pt idx="50341">
                  <c:v>-98.149600000000007</c:v>
                </c:pt>
                <c:pt idx="50342">
                  <c:v>-102.858</c:v>
                </c:pt>
                <c:pt idx="50343">
                  <c:v>-107.545</c:v>
                </c:pt>
                <c:pt idx="50344">
                  <c:v>-112.208</c:v>
                </c:pt>
                <c:pt idx="50345">
                  <c:v>-116.846</c:v>
                </c:pt>
                <c:pt idx="50346">
                  <c:v>-121.46</c:v>
                </c:pt>
                <c:pt idx="50347">
                  <c:v>-126.047</c:v>
                </c:pt>
                <c:pt idx="50348">
                  <c:v>-130.607</c:v>
                </c:pt>
                <c:pt idx="50349">
                  <c:v>-135.13900000000001</c:v>
                </c:pt>
                <c:pt idx="50350">
                  <c:v>-139.642</c:v>
                </c:pt>
                <c:pt idx="50351">
                  <c:v>-144.11500000000001</c:v>
                </c:pt>
                <c:pt idx="50352">
                  <c:v>-148.55799999999999</c:v>
                </c:pt>
                <c:pt idx="50353">
                  <c:v>-152.96799999999999</c:v>
                </c:pt>
                <c:pt idx="50354">
                  <c:v>-157.34700000000001</c:v>
                </c:pt>
                <c:pt idx="50355">
                  <c:v>-161.691</c:v>
                </c:pt>
                <c:pt idx="50356">
                  <c:v>-166.00200000000001</c:v>
                </c:pt>
                <c:pt idx="50357">
                  <c:v>-170.27799999999999</c:v>
                </c:pt>
                <c:pt idx="50358">
                  <c:v>-174.517</c:v>
                </c:pt>
                <c:pt idx="50359">
                  <c:v>-178.72</c:v>
                </c:pt>
                <c:pt idx="50360">
                  <c:v>-182.88499999999999</c:v>
                </c:pt>
                <c:pt idx="50361">
                  <c:v>-187.011</c:v>
                </c:pt>
                <c:pt idx="50362">
                  <c:v>-191.09800000000001</c:v>
                </c:pt>
                <c:pt idx="50363">
                  <c:v>-195.14500000000001</c:v>
                </c:pt>
                <c:pt idx="50364">
                  <c:v>-199.15199999999999</c:v>
                </c:pt>
                <c:pt idx="50365">
                  <c:v>-203.11600000000001</c:v>
                </c:pt>
                <c:pt idx="50366">
                  <c:v>-207.03800000000001</c:v>
                </c:pt>
                <c:pt idx="50367">
                  <c:v>-210.916</c:v>
                </c:pt>
                <c:pt idx="50368">
                  <c:v>-214.751</c:v>
                </c:pt>
                <c:pt idx="50369">
                  <c:v>-218.54</c:v>
                </c:pt>
                <c:pt idx="50370">
                  <c:v>-222.28399999999999</c:v>
                </c:pt>
                <c:pt idx="50371">
                  <c:v>-225.982</c:v>
                </c:pt>
                <c:pt idx="50372">
                  <c:v>-229.63300000000001</c:v>
                </c:pt>
                <c:pt idx="50373">
                  <c:v>-233.23500000000001</c:v>
                </c:pt>
                <c:pt idx="50374">
                  <c:v>-236.79</c:v>
                </c:pt>
                <c:pt idx="50375">
                  <c:v>-240.29499999999999</c:v>
                </c:pt>
                <c:pt idx="50376">
                  <c:v>-243.75</c:v>
                </c:pt>
                <c:pt idx="50377">
                  <c:v>-247.154</c:v>
                </c:pt>
                <c:pt idx="50378">
                  <c:v>-250.50800000000001</c:v>
                </c:pt>
                <c:pt idx="50379">
                  <c:v>-253.809</c:v>
                </c:pt>
                <c:pt idx="50380">
                  <c:v>-257.05799999999999</c:v>
                </c:pt>
                <c:pt idx="50381">
                  <c:v>-260.25299999999999</c:v>
                </c:pt>
                <c:pt idx="50382">
                  <c:v>-263.39499999999998</c:v>
                </c:pt>
                <c:pt idx="50383">
                  <c:v>-266.48200000000003</c:v>
                </c:pt>
                <c:pt idx="50384">
                  <c:v>-269.51400000000001</c:v>
                </c:pt>
                <c:pt idx="50385">
                  <c:v>-272.49099999999999</c:v>
                </c:pt>
                <c:pt idx="50386">
                  <c:v>-275.411</c:v>
                </c:pt>
                <c:pt idx="50387">
                  <c:v>-278.27499999999998</c:v>
                </c:pt>
                <c:pt idx="50388">
                  <c:v>-281.08100000000002</c:v>
                </c:pt>
                <c:pt idx="50389">
                  <c:v>-283.82900000000001</c:v>
                </c:pt>
                <c:pt idx="50390">
                  <c:v>-286.51799999999997</c:v>
                </c:pt>
                <c:pt idx="50391">
                  <c:v>-289.149</c:v>
                </c:pt>
                <c:pt idx="50392">
                  <c:v>-291.72000000000003</c:v>
                </c:pt>
                <c:pt idx="50393">
                  <c:v>-294.23099999999999</c:v>
                </c:pt>
                <c:pt idx="50394">
                  <c:v>-296.68200000000002</c:v>
                </c:pt>
                <c:pt idx="50395">
                  <c:v>-299.07100000000003</c:v>
                </c:pt>
                <c:pt idx="50396">
                  <c:v>-301.399</c:v>
                </c:pt>
                <c:pt idx="50397">
                  <c:v>-303.666</c:v>
                </c:pt>
                <c:pt idx="50398">
                  <c:v>-305.87</c:v>
                </c:pt>
                <c:pt idx="50399">
                  <c:v>-308.01100000000002</c:v>
                </c:pt>
                <c:pt idx="50400">
                  <c:v>-310.089</c:v>
                </c:pt>
                <c:pt idx="50401">
                  <c:v>-312.10300000000001</c:v>
                </c:pt>
                <c:pt idx="50402">
                  <c:v>-314.05399999999997</c:v>
                </c:pt>
                <c:pt idx="50403">
                  <c:v>-315.94</c:v>
                </c:pt>
                <c:pt idx="50404">
                  <c:v>-317.762</c:v>
                </c:pt>
                <c:pt idx="50405">
                  <c:v>-319.51799999999997</c:v>
                </c:pt>
                <c:pt idx="50406">
                  <c:v>-321.209</c:v>
                </c:pt>
                <c:pt idx="50407">
                  <c:v>-322.83499999999998</c:v>
                </c:pt>
                <c:pt idx="50408">
                  <c:v>-324.39400000000001</c:v>
                </c:pt>
                <c:pt idx="50409">
                  <c:v>-325.887</c:v>
                </c:pt>
                <c:pt idx="50410">
                  <c:v>-327.31400000000002</c:v>
                </c:pt>
                <c:pt idx="50411">
                  <c:v>-328.67399999999998</c:v>
                </c:pt>
                <c:pt idx="50412">
                  <c:v>-329.96600000000001</c:v>
                </c:pt>
                <c:pt idx="50413">
                  <c:v>-331.19200000000001</c:v>
                </c:pt>
                <c:pt idx="50414">
                  <c:v>-332.34899999999999</c:v>
                </c:pt>
                <c:pt idx="50415">
                  <c:v>-333.43900000000002</c:v>
                </c:pt>
                <c:pt idx="50416">
                  <c:v>-334.46199999999999</c:v>
                </c:pt>
                <c:pt idx="50417">
                  <c:v>-335.41500000000002</c:v>
                </c:pt>
                <c:pt idx="50418">
                  <c:v>-336.30099999999999</c:v>
                </c:pt>
                <c:pt idx="50419">
                  <c:v>-337.11799999999999</c:v>
                </c:pt>
                <c:pt idx="50420">
                  <c:v>-337.86700000000002</c:v>
                </c:pt>
                <c:pt idx="50421">
                  <c:v>-338.54700000000003</c:v>
                </c:pt>
                <c:pt idx="50422">
                  <c:v>-339.15699999999998</c:v>
                </c:pt>
                <c:pt idx="50423">
                  <c:v>-339.69900000000001</c:v>
                </c:pt>
                <c:pt idx="50424">
                  <c:v>-340.17200000000003</c:v>
                </c:pt>
                <c:pt idx="50425">
                  <c:v>-340.57600000000002</c:v>
                </c:pt>
                <c:pt idx="50426">
                  <c:v>-340.911</c:v>
                </c:pt>
                <c:pt idx="50427">
                  <c:v>-341.17599999999999</c:v>
                </c:pt>
                <c:pt idx="50428">
                  <c:v>-341.37299999999999</c:v>
                </c:pt>
                <c:pt idx="50429">
                  <c:v>-341.5</c:v>
                </c:pt>
                <c:pt idx="50430">
                  <c:v>-341.55700000000002</c:v>
                </c:pt>
                <c:pt idx="50431">
                  <c:v>-341.54599999999999</c:v>
                </c:pt>
                <c:pt idx="50432">
                  <c:v>-341.46499999999997</c:v>
                </c:pt>
                <c:pt idx="50433">
                  <c:v>-341.315</c:v>
                </c:pt>
                <c:pt idx="50434">
                  <c:v>-341.096</c:v>
                </c:pt>
                <c:pt idx="50435">
                  <c:v>-340.80799999999999</c:v>
                </c:pt>
                <c:pt idx="50436">
                  <c:v>-340.45100000000002</c:v>
                </c:pt>
                <c:pt idx="50437">
                  <c:v>-340.024</c:v>
                </c:pt>
                <c:pt idx="50438">
                  <c:v>-339.53</c:v>
                </c:pt>
                <c:pt idx="50439">
                  <c:v>-338.96600000000001</c:v>
                </c:pt>
                <c:pt idx="50440">
                  <c:v>-338.334</c:v>
                </c:pt>
                <c:pt idx="50441">
                  <c:v>-337.63400000000001</c:v>
                </c:pt>
                <c:pt idx="50442">
                  <c:v>-336.86500000000001</c:v>
                </c:pt>
                <c:pt idx="50443">
                  <c:v>-336.029</c:v>
                </c:pt>
                <c:pt idx="50444">
                  <c:v>-335.125</c:v>
                </c:pt>
                <c:pt idx="50445">
                  <c:v>-334.15300000000002</c:v>
                </c:pt>
                <c:pt idx="50446">
                  <c:v>-333.113</c:v>
                </c:pt>
                <c:pt idx="50447">
                  <c:v>-332.00700000000001</c:v>
                </c:pt>
                <c:pt idx="50448">
                  <c:v>-330.83300000000003</c:v>
                </c:pt>
                <c:pt idx="50449">
                  <c:v>-329.59300000000002</c:v>
                </c:pt>
                <c:pt idx="50450">
                  <c:v>-328.28699999999998</c:v>
                </c:pt>
                <c:pt idx="50451">
                  <c:v>-326.91399999999999</c:v>
                </c:pt>
                <c:pt idx="50452">
                  <c:v>-325.476</c:v>
                </c:pt>
                <c:pt idx="50453">
                  <c:v>-323.97199999999998</c:v>
                </c:pt>
                <c:pt idx="50454">
                  <c:v>-322.40300000000002</c:v>
                </c:pt>
                <c:pt idx="50455">
                  <c:v>-320.76900000000001</c:v>
                </c:pt>
                <c:pt idx="50456">
                  <c:v>-319.07100000000003</c:v>
                </c:pt>
                <c:pt idx="50457">
                  <c:v>-317.30900000000003</c:v>
                </c:pt>
                <c:pt idx="50458">
                  <c:v>-315.483</c:v>
                </c:pt>
                <c:pt idx="50459">
                  <c:v>-313.59300000000002</c:v>
                </c:pt>
                <c:pt idx="50460">
                  <c:v>-311.64100000000002</c:v>
                </c:pt>
                <c:pt idx="50461">
                  <c:v>-309.62599999999998</c:v>
                </c:pt>
                <c:pt idx="50462">
                  <c:v>-307.55</c:v>
                </c:pt>
                <c:pt idx="50463">
                  <c:v>-305.411</c:v>
                </c:pt>
                <c:pt idx="50464">
                  <c:v>-303.21199999999999</c:v>
                </c:pt>
                <c:pt idx="50465">
                  <c:v>-300.95100000000002</c:v>
                </c:pt>
                <c:pt idx="50466">
                  <c:v>-298.63099999999997</c:v>
                </c:pt>
                <c:pt idx="50467">
                  <c:v>-296.25</c:v>
                </c:pt>
                <c:pt idx="50468">
                  <c:v>-293.81099999999998</c:v>
                </c:pt>
                <c:pt idx="50469">
                  <c:v>-291.31299999999999</c:v>
                </c:pt>
                <c:pt idx="50470">
                  <c:v>-288.75599999999997</c:v>
                </c:pt>
                <c:pt idx="50471">
                  <c:v>-286.142</c:v>
                </c:pt>
                <c:pt idx="50472">
                  <c:v>-283.471</c:v>
                </c:pt>
                <c:pt idx="50473">
                  <c:v>-280.74299999999999</c:v>
                </c:pt>
                <c:pt idx="50474">
                  <c:v>-277.95999999999998</c:v>
                </c:pt>
                <c:pt idx="50475">
                  <c:v>-275.12099999999998</c:v>
                </c:pt>
                <c:pt idx="50476">
                  <c:v>-272.22699999999998</c:v>
                </c:pt>
                <c:pt idx="50477">
                  <c:v>-269.279</c:v>
                </c:pt>
                <c:pt idx="50478">
                  <c:v>-266.27699999999999</c:v>
                </c:pt>
                <c:pt idx="50479">
                  <c:v>-263.22300000000001</c:v>
                </c:pt>
                <c:pt idx="50480">
                  <c:v>-260.11599999999999</c:v>
                </c:pt>
                <c:pt idx="50481">
                  <c:v>-256.95800000000003</c:v>
                </c:pt>
                <c:pt idx="50482">
                  <c:v>-253.74799999999999</c:v>
                </c:pt>
                <c:pt idx="50483">
                  <c:v>-250.488</c:v>
                </c:pt>
                <c:pt idx="50484">
                  <c:v>-247.179</c:v>
                </c:pt>
                <c:pt idx="50485">
                  <c:v>-243.82</c:v>
                </c:pt>
                <c:pt idx="50486">
                  <c:v>-240.41399999999999</c:v>
                </c:pt>
                <c:pt idx="50487">
                  <c:v>-236.959</c:v>
                </c:pt>
                <c:pt idx="50488">
                  <c:v>-233.458</c:v>
                </c:pt>
                <c:pt idx="50489">
                  <c:v>-229.911</c:v>
                </c:pt>
                <c:pt idx="50490">
                  <c:v>-226.31899999999999</c:v>
                </c:pt>
                <c:pt idx="50491">
                  <c:v>-222.68100000000001</c:v>
                </c:pt>
                <c:pt idx="50492">
                  <c:v>-219</c:v>
                </c:pt>
                <c:pt idx="50493">
                  <c:v>-215.27600000000001</c:v>
                </c:pt>
                <c:pt idx="50494">
                  <c:v>-211.51</c:v>
                </c:pt>
                <c:pt idx="50495">
                  <c:v>-207.70099999999999</c:v>
                </c:pt>
                <c:pt idx="50496">
                  <c:v>-203.852</c:v>
                </c:pt>
                <c:pt idx="50497">
                  <c:v>-199.96299999999999</c:v>
                </c:pt>
                <c:pt idx="50498">
                  <c:v>-196.035</c:v>
                </c:pt>
                <c:pt idx="50499">
                  <c:v>-192.06899999999999</c:v>
                </c:pt>
                <c:pt idx="50500">
                  <c:v>-188.065</c:v>
                </c:pt>
                <c:pt idx="50501">
                  <c:v>-184.024</c:v>
                </c:pt>
                <c:pt idx="50502">
                  <c:v>-179.947</c:v>
                </c:pt>
                <c:pt idx="50503">
                  <c:v>-175.83500000000001</c:v>
                </c:pt>
                <c:pt idx="50504">
                  <c:v>-171.68899999999999</c:v>
                </c:pt>
                <c:pt idx="50505">
                  <c:v>-167.51</c:v>
                </c:pt>
                <c:pt idx="50506">
                  <c:v>-163.298</c:v>
                </c:pt>
                <c:pt idx="50507">
                  <c:v>-159.054</c:v>
                </c:pt>
                <c:pt idx="50508">
                  <c:v>-154.78</c:v>
                </c:pt>
                <c:pt idx="50509">
                  <c:v>-150.476</c:v>
                </c:pt>
                <c:pt idx="50510">
                  <c:v>-146.142</c:v>
                </c:pt>
                <c:pt idx="50511">
                  <c:v>-141.78100000000001</c:v>
                </c:pt>
                <c:pt idx="50512">
                  <c:v>-137.392</c:v>
                </c:pt>
                <c:pt idx="50513">
                  <c:v>-132.977</c:v>
                </c:pt>
                <c:pt idx="50514">
                  <c:v>-128.53700000000001</c:v>
                </c:pt>
                <c:pt idx="50515">
                  <c:v>-124.072</c:v>
                </c:pt>
                <c:pt idx="50516">
                  <c:v>-119.583</c:v>
                </c:pt>
                <c:pt idx="50517">
                  <c:v>-115.072</c:v>
                </c:pt>
                <c:pt idx="50518">
                  <c:v>-110.539</c:v>
                </c:pt>
                <c:pt idx="50519">
                  <c:v>-105.985</c:v>
                </c:pt>
                <c:pt idx="50520">
                  <c:v>-101.411</c:v>
                </c:pt>
                <c:pt idx="50521">
                  <c:v>-96.818600000000004</c:v>
                </c:pt>
                <c:pt idx="50522">
                  <c:v>-92.207800000000006</c:v>
                </c:pt>
                <c:pt idx="50523">
                  <c:v>-87.579800000000006</c:v>
                </c:pt>
                <c:pt idx="50524">
                  <c:v>-82.935699999999997</c:v>
                </c:pt>
                <c:pt idx="50525">
                  <c:v>-78.276399999999995</c:v>
                </c:pt>
                <c:pt idx="50526">
                  <c:v>-73.602800000000002</c:v>
                </c:pt>
                <c:pt idx="50527">
                  <c:v>-68.915899999999993</c:v>
                </c:pt>
                <c:pt idx="50528">
                  <c:v>-64.2166</c:v>
                </c:pt>
                <c:pt idx="50529">
                  <c:v>-59.506</c:v>
                </c:pt>
                <c:pt idx="50530">
                  <c:v>-54.7849</c:v>
                </c:pt>
                <c:pt idx="50531">
                  <c:v>-50.054299999999998</c:v>
                </c:pt>
                <c:pt idx="50532">
                  <c:v>-45.315199999999997</c:v>
                </c:pt>
                <c:pt idx="50533">
                  <c:v>-40.568600000000004</c:v>
                </c:pt>
                <c:pt idx="50534">
                  <c:v>-35.815300000000001</c:v>
                </c:pt>
                <c:pt idx="50535">
                  <c:v>-31.0564</c:v>
                </c:pt>
                <c:pt idx="50536">
                  <c:v>-26.292899999999999</c:v>
                </c:pt>
                <c:pt idx="50537">
                  <c:v>-21.525700000000001</c:v>
                </c:pt>
                <c:pt idx="50538">
                  <c:v>-16.755700000000001</c:v>
                </c:pt>
                <c:pt idx="50539">
                  <c:v>-11.984</c:v>
                </c:pt>
                <c:pt idx="50540">
                  <c:v>-7.2114900000000004</c:v>
                </c:pt>
                <c:pt idx="50541">
                  <c:v>-2.4391600000000002</c:v>
                </c:pt>
                <c:pt idx="50542">
                  <c:v>2.33202</c:v>
                </c:pt>
                <c:pt idx="50543">
                  <c:v>7.1010799999999996</c:v>
                </c:pt>
                <c:pt idx="50544">
                  <c:v>11.867100000000001</c:v>
                </c:pt>
                <c:pt idx="50545">
                  <c:v>16.629000000000001</c:v>
                </c:pt>
                <c:pt idx="50546">
                  <c:v>21.385899999999999</c:v>
                </c:pt>
                <c:pt idx="50547">
                  <c:v>26.136900000000001</c:v>
                </c:pt>
                <c:pt idx="50548">
                  <c:v>30.8809</c:v>
                </c:pt>
                <c:pt idx="50549">
                  <c:v>35.617100000000001</c:v>
                </c:pt>
                <c:pt idx="50550">
                  <c:v>40.3444</c:v>
                </c:pt>
                <c:pt idx="50551">
                  <c:v>45.061900000000001</c:v>
                </c:pt>
                <c:pt idx="50552">
                  <c:v>49.768599999999999</c:v>
                </c:pt>
                <c:pt idx="50553">
                  <c:v>54.4636</c:v>
                </c:pt>
                <c:pt idx="50554">
                  <c:v>59.146000000000001</c:v>
                </c:pt>
                <c:pt idx="50555">
                  <c:v>63.814799999999998</c:v>
                </c:pt>
                <c:pt idx="50556">
                  <c:v>68.469099999999997</c:v>
                </c:pt>
                <c:pt idx="50557">
                  <c:v>73.107799999999997</c:v>
                </c:pt>
                <c:pt idx="50558">
                  <c:v>77.730199999999996</c:v>
                </c:pt>
                <c:pt idx="50559">
                  <c:v>82.3352</c:v>
                </c:pt>
                <c:pt idx="50560">
                  <c:v>86.921999999999997</c:v>
                </c:pt>
                <c:pt idx="50561">
                  <c:v>91.489500000000007</c:v>
                </c:pt>
                <c:pt idx="50562">
                  <c:v>96.036900000000003</c:v>
                </c:pt>
                <c:pt idx="50563">
                  <c:v>100.563</c:v>
                </c:pt>
                <c:pt idx="50564">
                  <c:v>105.068</c:v>
                </c:pt>
                <c:pt idx="50565">
                  <c:v>109.54900000000001</c:v>
                </c:pt>
                <c:pt idx="50566">
                  <c:v>114.00700000000001</c:v>
                </c:pt>
                <c:pt idx="50567">
                  <c:v>118.441</c:v>
                </c:pt>
                <c:pt idx="50568">
                  <c:v>122.848</c:v>
                </c:pt>
                <c:pt idx="50569">
                  <c:v>127.23</c:v>
                </c:pt>
                <c:pt idx="50570">
                  <c:v>131.584</c:v>
                </c:pt>
                <c:pt idx="50571">
                  <c:v>135.90899999999999</c:v>
                </c:pt>
                <c:pt idx="50572">
                  <c:v>140.20599999999999</c:v>
                </c:pt>
                <c:pt idx="50573">
                  <c:v>144.47300000000001</c:v>
                </c:pt>
                <c:pt idx="50574">
                  <c:v>148.709</c:v>
                </c:pt>
                <c:pt idx="50575">
                  <c:v>152.91399999999999</c:v>
                </c:pt>
                <c:pt idx="50576">
                  <c:v>157.08600000000001</c:v>
                </c:pt>
                <c:pt idx="50577">
                  <c:v>161.22499999999999</c:v>
                </c:pt>
                <c:pt idx="50578">
                  <c:v>165.33</c:v>
                </c:pt>
                <c:pt idx="50579">
                  <c:v>169.399</c:v>
                </c:pt>
                <c:pt idx="50580">
                  <c:v>173.434</c:v>
                </c:pt>
                <c:pt idx="50581">
                  <c:v>177.43100000000001</c:v>
                </c:pt>
                <c:pt idx="50582">
                  <c:v>181.39099999999999</c:v>
                </c:pt>
                <c:pt idx="50583">
                  <c:v>185.31299999999999</c:v>
                </c:pt>
                <c:pt idx="50584">
                  <c:v>189.197</c:v>
                </c:pt>
                <c:pt idx="50585">
                  <c:v>193.04</c:v>
                </c:pt>
                <c:pt idx="50586">
                  <c:v>196.84299999999999</c:v>
                </c:pt>
                <c:pt idx="50587">
                  <c:v>200.60499999999999</c:v>
                </c:pt>
                <c:pt idx="50588">
                  <c:v>204.32499999999999</c:v>
                </c:pt>
                <c:pt idx="50589">
                  <c:v>208.00200000000001</c:v>
                </c:pt>
                <c:pt idx="50590">
                  <c:v>211.636</c:v>
                </c:pt>
                <c:pt idx="50591">
                  <c:v>215.226</c:v>
                </c:pt>
                <c:pt idx="50592">
                  <c:v>218.77</c:v>
                </c:pt>
                <c:pt idx="50593">
                  <c:v>222.27</c:v>
                </c:pt>
                <c:pt idx="50594">
                  <c:v>225.72300000000001</c:v>
                </c:pt>
                <c:pt idx="50595">
                  <c:v>229.12899999999999</c:v>
                </c:pt>
                <c:pt idx="50596">
                  <c:v>232.48699999999999</c:v>
                </c:pt>
                <c:pt idx="50597">
                  <c:v>235.797</c:v>
                </c:pt>
                <c:pt idx="50598">
                  <c:v>239.05799999999999</c:v>
                </c:pt>
                <c:pt idx="50599">
                  <c:v>242.27</c:v>
                </c:pt>
                <c:pt idx="50600">
                  <c:v>245.43100000000001</c:v>
                </c:pt>
                <c:pt idx="50601">
                  <c:v>248.542</c:v>
                </c:pt>
                <c:pt idx="50602">
                  <c:v>251.601</c:v>
                </c:pt>
                <c:pt idx="50603">
                  <c:v>254.608</c:v>
                </c:pt>
                <c:pt idx="50604">
                  <c:v>257.56299999999999</c:v>
                </c:pt>
                <c:pt idx="50605">
                  <c:v>260.464</c:v>
                </c:pt>
                <c:pt idx="50606">
                  <c:v>263.31099999999998</c:v>
                </c:pt>
                <c:pt idx="50607">
                  <c:v>266.10399999999998</c:v>
                </c:pt>
                <c:pt idx="50608">
                  <c:v>268.84300000000002</c:v>
                </c:pt>
                <c:pt idx="50609">
                  <c:v>271.52499999999998</c:v>
                </c:pt>
                <c:pt idx="50610">
                  <c:v>274.15199999999999</c:v>
                </c:pt>
                <c:pt idx="50611">
                  <c:v>276.72300000000001</c:v>
                </c:pt>
                <c:pt idx="50612">
                  <c:v>279.23599999999999</c:v>
                </c:pt>
                <c:pt idx="50613">
                  <c:v>281.69200000000001</c:v>
                </c:pt>
                <c:pt idx="50614">
                  <c:v>284.08999999999997</c:v>
                </c:pt>
                <c:pt idx="50615">
                  <c:v>286.42899999999997</c:v>
                </c:pt>
                <c:pt idx="50616">
                  <c:v>288.70999999999998</c:v>
                </c:pt>
                <c:pt idx="50617">
                  <c:v>290.93200000000002</c:v>
                </c:pt>
                <c:pt idx="50618">
                  <c:v>293.09300000000002</c:v>
                </c:pt>
                <c:pt idx="50619">
                  <c:v>295.19499999999999</c:v>
                </c:pt>
                <c:pt idx="50620">
                  <c:v>297.23599999999999</c:v>
                </c:pt>
                <c:pt idx="50621">
                  <c:v>299.21600000000001</c:v>
                </c:pt>
                <c:pt idx="50622">
                  <c:v>301.13400000000001</c:v>
                </c:pt>
                <c:pt idx="50623">
                  <c:v>302.99099999999999</c:v>
                </c:pt>
                <c:pt idx="50624">
                  <c:v>304.786</c:v>
                </c:pt>
                <c:pt idx="50625">
                  <c:v>306.51900000000001</c:v>
                </c:pt>
                <c:pt idx="50626">
                  <c:v>308.18900000000002</c:v>
                </c:pt>
                <c:pt idx="50627">
                  <c:v>309.79500000000002</c:v>
                </c:pt>
                <c:pt idx="50628">
                  <c:v>311.339</c:v>
                </c:pt>
                <c:pt idx="50629">
                  <c:v>312.81900000000002</c:v>
                </c:pt>
                <c:pt idx="50630">
                  <c:v>314.23500000000001</c:v>
                </c:pt>
                <c:pt idx="50631">
                  <c:v>315.58600000000001</c:v>
                </c:pt>
                <c:pt idx="50632">
                  <c:v>316.87400000000002</c:v>
                </c:pt>
                <c:pt idx="50633">
                  <c:v>318.096</c:v>
                </c:pt>
                <c:pt idx="50634">
                  <c:v>319.25400000000002</c:v>
                </c:pt>
                <c:pt idx="50635">
                  <c:v>320.34699999999998</c:v>
                </c:pt>
                <c:pt idx="50636">
                  <c:v>321.37400000000002</c:v>
                </c:pt>
                <c:pt idx="50637">
                  <c:v>322.33600000000001</c:v>
                </c:pt>
                <c:pt idx="50638">
                  <c:v>323.23200000000003</c:v>
                </c:pt>
                <c:pt idx="50639">
                  <c:v>324.06200000000001</c:v>
                </c:pt>
                <c:pt idx="50640">
                  <c:v>324.827</c:v>
                </c:pt>
                <c:pt idx="50641">
                  <c:v>325.52499999999998</c:v>
                </c:pt>
                <c:pt idx="50642">
                  <c:v>326.15699999999998</c:v>
                </c:pt>
                <c:pt idx="50643">
                  <c:v>326.72300000000001</c:v>
                </c:pt>
                <c:pt idx="50644">
                  <c:v>327.22199999999998</c:v>
                </c:pt>
                <c:pt idx="50645">
                  <c:v>327.65499999999997</c:v>
                </c:pt>
                <c:pt idx="50646">
                  <c:v>328.02100000000002</c:v>
                </c:pt>
                <c:pt idx="50647">
                  <c:v>328.32100000000003</c:v>
                </c:pt>
                <c:pt idx="50648">
                  <c:v>328.55399999999997</c:v>
                </c:pt>
                <c:pt idx="50649">
                  <c:v>328.72</c:v>
                </c:pt>
                <c:pt idx="50650">
                  <c:v>328.81900000000002</c:v>
                </c:pt>
                <c:pt idx="50651">
                  <c:v>328.85199999999998</c:v>
                </c:pt>
                <c:pt idx="50652">
                  <c:v>328.81900000000002</c:v>
                </c:pt>
                <c:pt idx="50653">
                  <c:v>328.71800000000002</c:v>
                </c:pt>
                <c:pt idx="50654">
                  <c:v>328.55099999999999</c:v>
                </c:pt>
                <c:pt idx="50655">
                  <c:v>328.31799999999998</c:v>
                </c:pt>
                <c:pt idx="50656">
                  <c:v>328.01799999999997</c:v>
                </c:pt>
                <c:pt idx="50657">
                  <c:v>327.65199999999999</c:v>
                </c:pt>
                <c:pt idx="50658">
                  <c:v>327.21899999999999</c:v>
                </c:pt>
                <c:pt idx="50659">
                  <c:v>326.72000000000003</c:v>
                </c:pt>
                <c:pt idx="50660">
                  <c:v>326.15499999999997</c:v>
                </c:pt>
                <c:pt idx="50661">
                  <c:v>325.524</c:v>
                </c:pt>
                <c:pt idx="50662">
                  <c:v>324.82799999999997</c:v>
                </c:pt>
                <c:pt idx="50663">
                  <c:v>324.06599999999997</c:v>
                </c:pt>
                <c:pt idx="50664">
                  <c:v>323.238</c:v>
                </c:pt>
                <c:pt idx="50665">
                  <c:v>322.34500000000003</c:v>
                </c:pt>
                <c:pt idx="50666">
                  <c:v>321.38799999999998</c:v>
                </c:pt>
                <c:pt idx="50667">
                  <c:v>320.36500000000001</c:v>
                </c:pt>
                <c:pt idx="50668">
                  <c:v>319.27800000000002</c:v>
                </c:pt>
                <c:pt idx="50669">
                  <c:v>318.12599999999998</c:v>
                </c:pt>
                <c:pt idx="50670">
                  <c:v>316.911</c:v>
                </c:pt>
                <c:pt idx="50671">
                  <c:v>315.63099999999997</c:v>
                </c:pt>
                <c:pt idx="50672">
                  <c:v>314.28800000000001</c:v>
                </c:pt>
                <c:pt idx="50673">
                  <c:v>312.88200000000001</c:v>
                </c:pt>
                <c:pt idx="50674">
                  <c:v>311.41300000000001</c:v>
                </c:pt>
                <c:pt idx="50675">
                  <c:v>309.88099999999997</c:v>
                </c:pt>
                <c:pt idx="50676">
                  <c:v>308.28699999999998</c:v>
                </c:pt>
                <c:pt idx="50677">
                  <c:v>306.63099999999997</c:v>
                </c:pt>
                <c:pt idx="50678">
                  <c:v>304.91300000000001</c:v>
                </c:pt>
                <c:pt idx="50679">
                  <c:v>303.13499999999999</c:v>
                </c:pt>
                <c:pt idx="50680">
                  <c:v>301.29500000000002</c:v>
                </c:pt>
                <c:pt idx="50681">
                  <c:v>299.39499999999998</c:v>
                </c:pt>
                <c:pt idx="50682">
                  <c:v>297.435</c:v>
                </c:pt>
                <c:pt idx="50683">
                  <c:v>295.41500000000002</c:v>
                </c:pt>
                <c:pt idx="50684">
                  <c:v>293.33600000000001</c:v>
                </c:pt>
                <c:pt idx="50685">
                  <c:v>291.19799999999998</c:v>
                </c:pt>
                <c:pt idx="50686">
                  <c:v>289.00299999999999</c:v>
                </c:pt>
                <c:pt idx="50687">
                  <c:v>286.74900000000002</c:v>
                </c:pt>
                <c:pt idx="50688">
                  <c:v>284.43799999999999</c:v>
                </c:pt>
                <c:pt idx="50689">
                  <c:v>282.07</c:v>
                </c:pt>
                <c:pt idx="50690">
                  <c:v>279.64499999999998</c:v>
                </c:pt>
                <c:pt idx="50691">
                  <c:v>277.16500000000002</c:v>
                </c:pt>
                <c:pt idx="50692">
                  <c:v>274.63</c:v>
                </c:pt>
                <c:pt idx="50693">
                  <c:v>272.04000000000002</c:v>
                </c:pt>
                <c:pt idx="50694">
                  <c:v>269.39499999999998</c:v>
                </c:pt>
                <c:pt idx="50695">
                  <c:v>266.697</c:v>
                </c:pt>
                <c:pt idx="50696">
                  <c:v>263.94499999999999</c:v>
                </c:pt>
                <c:pt idx="50697">
                  <c:v>261.142</c:v>
                </c:pt>
                <c:pt idx="50698">
                  <c:v>258.286</c:v>
                </c:pt>
                <c:pt idx="50699">
                  <c:v>255.37799999999999</c:v>
                </c:pt>
                <c:pt idx="50700">
                  <c:v>252.42</c:v>
                </c:pt>
                <c:pt idx="50701">
                  <c:v>249.41200000000001</c:v>
                </c:pt>
                <c:pt idx="50702">
                  <c:v>246.35499999999999</c:v>
                </c:pt>
                <c:pt idx="50703">
                  <c:v>243.24799999999999</c:v>
                </c:pt>
                <c:pt idx="50704">
                  <c:v>240.09299999999999</c:v>
                </c:pt>
                <c:pt idx="50705">
                  <c:v>236.89099999999999</c:v>
                </c:pt>
                <c:pt idx="50706">
                  <c:v>233.642</c:v>
                </c:pt>
                <c:pt idx="50707">
                  <c:v>230.346</c:v>
                </c:pt>
                <c:pt idx="50708">
                  <c:v>227.005</c:v>
                </c:pt>
                <c:pt idx="50709">
                  <c:v>223.619</c:v>
                </c:pt>
                <c:pt idx="50710">
                  <c:v>220.18899999999999</c:v>
                </c:pt>
                <c:pt idx="50711">
                  <c:v>216.715</c:v>
                </c:pt>
                <c:pt idx="50712">
                  <c:v>213.19900000000001</c:v>
                </c:pt>
                <c:pt idx="50713">
                  <c:v>209.64099999999999</c:v>
                </c:pt>
                <c:pt idx="50714">
                  <c:v>206.041</c:v>
                </c:pt>
                <c:pt idx="50715">
                  <c:v>202.40100000000001</c:v>
                </c:pt>
                <c:pt idx="50716">
                  <c:v>198.721</c:v>
                </c:pt>
                <c:pt idx="50717">
                  <c:v>195.00200000000001</c:v>
                </c:pt>
                <c:pt idx="50718">
                  <c:v>191.245</c:v>
                </c:pt>
                <c:pt idx="50719">
                  <c:v>187.45099999999999</c:v>
                </c:pt>
                <c:pt idx="50720">
                  <c:v>183.619</c:v>
                </c:pt>
                <c:pt idx="50721">
                  <c:v>179.75200000000001</c:v>
                </c:pt>
                <c:pt idx="50722">
                  <c:v>175.85</c:v>
                </c:pt>
                <c:pt idx="50723">
                  <c:v>171.91300000000001</c:v>
                </c:pt>
                <c:pt idx="50724">
                  <c:v>167.94300000000001</c:v>
                </c:pt>
                <c:pt idx="50725">
                  <c:v>163.941</c:v>
                </c:pt>
                <c:pt idx="50726">
                  <c:v>159.90600000000001</c:v>
                </c:pt>
                <c:pt idx="50727">
                  <c:v>155.84</c:v>
                </c:pt>
                <c:pt idx="50728">
                  <c:v>151.744</c:v>
                </c:pt>
                <c:pt idx="50729">
                  <c:v>147.619</c:v>
                </c:pt>
                <c:pt idx="50730">
                  <c:v>143.46600000000001</c:v>
                </c:pt>
                <c:pt idx="50731">
                  <c:v>139.28399999999999</c:v>
                </c:pt>
                <c:pt idx="50732">
                  <c:v>135.07599999999999</c:v>
                </c:pt>
                <c:pt idx="50733">
                  <c:v>130.84200000000001</c:v>
                </c:pt>
                <c:pt idx="50734">
                  <c:v>126.583</c:v>
                </c:pt>
                <c:pt idx="50735">
                  <c:v>122.3</c:v>
                </c:pt>
                <c:pt idx="50736">
                  <c:v>117.99299999999999</c:v>
                </c:pt>
                <c:pt idx="50737">
                  <c:v>113.664</c:v>
                </c:pt>
                <c:pt idx="50738">
                  <c:v>109.313</c:v>
                </c:pt>
                <c:pt idx="50739">
                  <c:v>104.94199999999999</c:v>
                </c:pt>
                <c:pt idx="50740">
                  <c:v>100.551</c:v>
                </c:pt>
                <c:pt idx="50741">
                  <c:v>96.141000000000005</c:v>
                </c:pt>
                <c:pt idx="50742">
                  <c:v>91.713099999999997</c:v>
                </c:pt>
                <c:pt idx="50743">
                  <c:v>87.268199999999993</c:v>
                </c:pt>
                <c:pt idx="50744">
                  <c:v>82.807000000000002</c:v>
                </c:pt>
                <c:pt idx="50745">
                  <c:v>78.330699999999993</c:v>
                </c:pt>
                <c:pt idx="50746">
                  <c:v>73.8399</c:v>
                </c:pt>
                <c:pt idx="50747">
                  <c:v>69.335800000000006</c:v>
                </c:pt>
                <c:pt idx="50748">
                  <c:v>64.819199999999995</c:v>
                </c:pt>
                <c:pt idx="50749">
                  <c:v>60.290900000000001</c:v>
                </c:pt>
                <c:pt idx="50750">
                  <c:v>55.752000000000002</c:v>
                </c:pt>
                <c:pt idx="50751">
                  <c:v>51.203400000000002</c:v>
                </c:pt>
                <c:pt idx="50752">
                  <c:v>46.645899999999997</c:v>
                </c:pt>
                <c:pt idx="50753">
                  <c:v>42.080599999999997</c:v>
                </c:pt>
                <c:pt idx="50754">
                  <c:v>37.508299999999998</c:v>
                </c:pt>
                <c:pt idx="50755">
                  <c:v>32.93</c:v>
                </c:pt>
                <c:pt idx="50756">
                  <c:v>28.346499999999999</c:v>
                </c:pt>
                <c:pt idx="50757">
                  <c:v>23.758900000000001</c:v>
                </c:pt>
                <c:pt idx="50758">
                  <c:v>19.168099999999999</c:v>
                </c:pt>
                <c:pt idx="50759">
                  <c:v>14.5749</c:v>
                </c:pt>
                <c:pt idx="50760">
                  <c:v>9.9804200000000005</c:v>
                </c:pt>
                <c:pt idx="50761">
                  <c:v>5.3854600000000001</c:v>
                </c:pt>
                <c:pt idx="50762">
                  <c:v>0.790987</c:v>
                </c:pt>
                <c:pt idx="50763">
                  <c:v>-3.8020800000000001</c:v>
                </c:pt>
                <c:pt idx="50764">
                  <c:v>-8.3927899999999998</c:v>
                </c:pt>
                <c:pt idx="50765">
                  <c:v>-12.9802</c:v>
                </c:pt>
                <c:pt idx="50766">
                  <c:v>-17.563500000000001</c:v>
                </c:pt>
                <c:pt idx="50767">
                  <c:v>-22.1416</c:v>
                </c:pt>
                <c:pt idx="50768">
                  <c:v>-26.7136</c:v>
                </c:pt>
                <c:pt idx="50769">
                  <c:v>-31.278600000000001</c:v>
                </c:pt>
                <c:pt idx="50770">
                  <c:v>-35.835799999999999</c:v>
                </c:pt>
                <c:pt idx="50771">
                  <c:v>-40.384099999999997</c:v>
                </c:pt>
                <c:pt idx="50772">
                  <c:v>-44.922699999999999</c:v>
                </c:pt>
                <c:pt idx="50773">
                  <c:v>-49.450600000000001</c:v>
                </c:pt>
                <c:pt idx="50774">
                  <c:v>-53.966900000000003</c:v>
                </c:pt>
                <c:pt idx="50775">
                  <c:v>-58.470700000000001</c:v>
                </c:pt>
                <c:pt idx="50776">
                  <c:v>-62.961199999999998</c:v>
                </c:pt>
                <c:pt idx="50777">
                  <c:v>-67.437299999999993</c:v>
                </c:pt>
                <c:pt idx="50778">
                  <c:v>-71.898200000000003</c:v>
                </c:pt>
                <c:pt idx="50779">
                  <c:v>-76.343000000000004</c:v>
                </c:pt>
                <c:pt idx="50780">
                  <c:v>-80.770799999999994</c:v>
                </c:pt>
                <c:pt idx="50781">
                  <c:v>-85.180800000000005</c:v>
                </c:pt>
                <c:pt idx="50782">
                  <c:v>-89.571899999999999</c:v>
                </c:pt>
                <c:pt idx="50783">
                  <c:v>-93.943399999999997</c:v>
                </c:pt>
                <c:pt idx="50784">
                  <c:v>-98.294300000000007</c:v>
                </c:pt>
                <c:pt idx="50785">
                  <c:v>-102.624</c:v>
                </c:pt>
                <c:pt idx="50786">
                  <c:v>-106.931</c:v>
                </c:pt>
                <c:pt idx="50787">
                  <c:v>-111.215</c:v>
                </c:pt>
                <c:pt idx="50788">
                  <c:v>-115.47499999999999</c:v>
                </c:pt>
                <c:pt idx="50789">
                  <c:v>-119.71</c:v>
                </c:pt>
                <c:pt idx="50790">
                  <c:v>-123.92</c:v>
                </c:pt>
                <c:pt idx="50791">
                  <c:v>-128.10300000000001</c:v>
                </c:pt>
                <c:pt idx="50792">
                  <c:v>-132.25800000000001</c:v>
                </c:pt>
                <c:pt idx="50793">
                  <c:v>-136.38499999999999</c:v>
                </c:pt>
                <c:pt idx="50794">
                  <c:v>-140.48400000000001</c:v>
                </c:pt>
                <c:pt idx="50795">
                  <c:v>-144.55199999999999</c:v>
                </c:pt>
                <c:pt idx="50796">
                  <c:v>-148.59</c:v>
                </c:pt>
                <c:pt idx="50797">
                  <c:v>-152.596</c:v>
                </c:pt>
                <c:pt idx="50798">
                  <c:v>-156.57</c:v>
                </c:pt>
                <c:pt idx="50799">
                  <c:v>-160.51</c:v>
                </c:pt>
                <c:pt idx="50800">
                  <c:v>-164.417</c:v>
                </c:pt>
                <c:pt idx="50801">
                  <c:v>-168.28899999999999</c:v>
                </c:pt>
                <c:pt idx="50802">
                  <c:v>-172.126</c:v>
                </c:pt>
                <c:pt idx="50803">
                  <c:v>-175.92699999999999</c:v>
                </c:pt>
                <c:pt idx="50804">
                  <c:v>-179.69</c:v>
                </c:pt>
                <c:pt idx="50805">
                  <c:v>-183.416</c:v>
                </c:pt>
                <c:pt idx="50806">
                  <c:v>-187.10300000000001</c:v>
                </c:pt>
                <c:pt idx="50807">
                  <c:v>-190.751</c:v>
                </c:pt>
                <c:pt idx="50808">
                  <c:v>-194.36</c:v>
                </c:pt>
                <c:pt idx="50809">
                  <c:v>-197.92699999999999</c:v>
                </c:pt>
                <c:pt idx="50810">
                  <c:v>-201.45400000000001</c:v>
                </c:pt>
                <c:pt idx="50811">
                  <c:v>-204.93799999999999</c:v>
                </c:pt>
                <c:pt idx="50812">
                  <c:v>-208.37899999999999</c:v>
                </c:pt>
                <c:pt idx="50813">
                  <c:v>-211.77699999999999</c:v>
                </c:pt>
                <c:pt idx="50814">
                  <c:v>-215.131</c:v>
                </c:pt>
                <c:pt idx="50815">
                  <c:v>-218.441</c:v>
                </c:pt>
                <c:pt idx="50816">
                  <c:v>-221.70500000000001</c:v>
                </c:pt>
                <c:pt idx="50817">
                  <c:v>-224.922</c:v>
                </c:pt>
                <c:pt idx="50818">
                  <c:v>-228.09299999999999</c:v>
                </c:pt>
                <c:pt idx="50819">
                  <c:v>-231.21700000000001</c:v>
                </c:pt>
                <c:pt idx="50820">
                  <c:v>-234.29300000000001</c:v>
                </c:pt>
                <c:pt idx="50821">
                  <c:v>-237.32</c:v>
                </c:pt>
                <c:pt idx="50822">
                  <c:v>-240.298</c:v>
                </c:pt>
                <c:pt idx="50823">
                  <c:v>-243.227</c:v>
                </c:pt>
                <c:pt idx="50824">
                  <c:v>-246.10499999999999</c:v>
                </c:pt>
                <c:pt idx="50825">
                  <c:v>-248.93199999999999</c:v>
                </c:pt>
                <c:pt idx="50826">
                  <c:v>-251.708</c:v>
                </c:pt>
                <c:pt idx="50827">
                  <c:v>-254.43199999999999</c:v>
                </c:pt>
                <c:pt idx="50828">
                  <c:v>-257.10300000000001</c:v>
                </c:pt>
                <c:pt idx="50829">
                  <c:v>-259.721</c:v>
                </c:pt>
                <c:pt idx="50830">
                  <c:v>-262.286</c:v>
                </c:pt>
                <c:pt idx="50831">
                  <c:v>-264.79700000000003</c:v>
                </c:pt>
                <c:pt idx="50832">
                  <c:v>-267.25299999999999</c:v>
                </c:pt>
                <c:pt idx="50833">
                  <c:v>-269.654</c:v>
                </c:pt>
                <c:pt idx="50834">
                  <c:v>-272</c:v>
                </c:pt>
                <c:pt idx="50835">
                  <c:v>-274.28899999999999</c:v>
                </c:pt>
                <c:pt idx="50836">
                  <c:v>-276.52300000000002</c:v>
                </c:pt>
                <c:pt idx="50837">
                  <c:v>-278.69900000000001</c:v>
                </c:pt>
                <c:pt idx="50838">
                  <c:v>-280.81900000000002</c:v>
                </c:pt>
                <c:pt idx="50839">
                  <c:v>-282.88</c:v>
                </c:pt>
                <c:pt idx="50840">
                  <c:v>-284.88400000000001</c:v>
                </c:pt>
                <c:pt idx="50841">
                  <c:v>-286.82900000000001</c:v>
                </c:pt>
                <c:pt idx="50842">
                  <c:v>-288.71499999999997</c:v>
                </c:pt>
                <c:pt idx="50843">
                  <c:v>-290.54300000000001</c:v>
                </c:pt>
                <c:pt idx="50844">
                  <c:v>-292.31</c:v>
                </c:pt>
                <c:pt idx="50845">
                  <c:v>-294.01799999999997</c:v>
                </c:pt>
                <c:pt idx="50846">
                  <c:v>-295.666</c:v>
                </c:pt>
                <c:pt idx="50847">
                  <c:v>-297.25299999999999</c:v>
                </c:pt>
                <c:pt idx="50848">
                  <c:v>-298.779</c:v>
                </c:pt>
                <c:pt idx="50849">
                  <c:v>-300.245</c:v>
                </c:pt>
                <c:pt idx="50850">
                  <c:v>-301.649</c:v>
                </c:pt>
                <c:pt idx="50851">
                  <c:v>-302.99099999999999</c:v>
                </c:pt>
                <c:pt idx="50852">
                  <c:v>-304.27100000000002</c:v>
                </c:pt>
                <c:pt idx="50853">
                  <c:v>-305.49</c:v>
                </c:pt>
                <c:pt idx="50854">
                  <c:v>-306.64600000000002</c:v>
                </c:pt>
                <c:pt idx="50855">
                  <c:v>-307.73899999999998</c:v>
                </c:pt>
                <c:pt idx="50856">
                  <c:v>-308.77</c:v>
                </c:pt>
                <c:pt idx="50857">
                  <c:v>-309.73700000000002</c:v>
                </c:pt>
                <c:pt idx="50858">
                  <c:v>-310.642</c:v>
                </c:pt>
                <c:pt idx="50859">
                  <c:v>-311.483</c:v>
                </c:pt>
                <c:pt idx="50860">
                  <c:v>-312.26100000000002</c:v>
                </c:pt>
                <c:pt idx="50861">
                  <c:v>-312.976</c:v>
                </c:pt>
                <c:pt idx="50862">
                  <c:v>-313.62599999999998</c:v>
                </c:pt>
                <c:pt idx="50863">
                  <c:v>-314.21300000000002</c:v>
                </c:pt>
                <c:pt idx="50864">
                  <c:v>-314.73599999999999</c:v>
                </c:pt>
                <c:pt idx="50865">
                  <c:v>-315.19499999999999</c:v>
                </c:pt>
                <c:pt idx="50866">
                  <c:v>-315.58999999999997</c:v>
                </c:pt>
                <c:pt idx="50867">
                  <c:v>-315.92099999999999</c:v>
                </c:pt>
                <c:pt idx="50868">
                  <c:v>-316.18799999999999</c:v>
                </c:pt>
                <c:pt idx="50869">
                  <c:v>-316.39</c:v>
                </c:pt>
                <c:pt idx="50870">
                  <c:v>-316.529</c:v>
                </c:pt>
                <c:pt idx="50871">
                  <c:v>-316.60300000000001</c:v>
                </c:pt>
                <c:pt idx="50872">
                  <c:v>-316.613</c:v>
                </c:pt>
                <c:pt idx="50873">
                  <c:v>-316.55799999999999</c:v>
                </c:pt>
                <c:pt idx="50874">
                  <c:v>-316.44</c:v>
                </c:pt>
                <c:pt idx="50875">
                  <c:v>-316.25799999999998</c:v>
                </c:pt>
                <c:pt idx="50876">
                  <c:v>-316.01100000000002</c:v>
                </c:pt>
                <c:pt idx="50877">
                  <c:v>-315.70100000000002</c:v>
                </c:pt>
                <c:pt idx="50878">
                  <c:v>-315.32600000000002</c:v>
                </c:pt>
                <c:pt idx="50879">
                  <c:v>-314.88799999999998</c:v>
                </c:pt>
                <c:pt idx="50880">
                  <c:v>-314.38600000000002</c:v>
                </c:pt>
                <c:pt idx="50881">
                  <c:v>-313.82100000000003</c:v>
                </c:pt>
                <c:pt idx="50882">
                  <c:v>-313.19200000000001</c:v>
                </c:pt>
                <c:pt idx="50883">
                  <c:v>-312.5</c:v>
                </c:pt>
                <c:pt idx="50884">
                  <c:v>-311.745</c:v>
                </c:pt>
                <c:pt idx="50885">
                  <c:v>-310.92700000000002</c:v>
                </c:pt>
                <c:pt idx="50886">
                  <c:v>-310.04599999999999</c:v>
                </c:pt>
                <c:pt idx="50887">
                  <c:v>-309.10300000000001</c:v>
                </c:pt>
                <c:pt idx="50888">
                  <c:v>-308.09699999999998</c:v>
                </c:pt>
                <c:pt idx="50889">
                  <c:v>-307.029</c:v>
                </c:pt>
                <c:pt idx="50890">
                  <c:v>-305.89999999999998</c:v>
                </c:pt>
                <c:pt idx="50891">
                  <c:v>-304.70800000000003</c:v>
                </c:pt>
                <c:pt idx="50892">
                  <c:v>-303.45600000000002</c:v>
                </c:pt>
                <c:pt idx="50893">
                  <c:v>-302.142</c:v>
                </c:pt>
                <c:pt idx="50894">
                  <c:v>-300.76799999999997</c:v>
                </c:pt>
                <c:pt idx="50895">
                  <c:v>-299.33300000000003</c:v>
                </c:pt>
                <c:pt idx="50896">
                  <c:v>-297.83699999999999</c:v>
                </c:pt>
                <c:pt idx="50897">
                  <c:v>-296.28199999999998</c:v>
                </c:pt>
                <c:pt idx="50898">
                  <c:v>-294.66800000000001</c:v>
                </c:pt>
                <c:pt idx="50899">
                  <c:v>-292.99400000000003</c:v>
                </c:pt>
                <c:pt idx="50900">
                  <c:v>-291.262</c:v>
                </c:pt>
                <c:pt idx="50901">
                  <c:v>-289.471</c:v>
                </c:pt>
                <c:pt idx="50902">
                  <c:v>-287.62200000000001</c:v>
                </c:pt>
                <c:pt idx="50903">
                  <c:v>-285.71499999999997</c:v>
                </c:pt>
                <c:pt idx="50904">
                  <c:v>-283.75099999999998</c:v>
                </c:pt>
                <c:pt idx="50905">
                  <c:v>-281.73</c:v>
                </c:pt>
                <c:pt idx="50906">
                  <c:v>-279.65300000000002</c:v>
                </c:pt>
                <c:pt idx="50907">
                  <c:v>-277.52</c:v>
                </c:pt>
                <c:pt idx="50908">
                  <c:v>-275.33100000000002</c:v>
                </c:pt>
                <c:pt idx="50909">
                  <c:v>-273.08800000000002</c:v>
                </c:pt>
                <c:pt idx="50910">
                  <c:v>-270.78899999999999</c:v>
                </c:pt>
                <c:pt idx="50911">
                  <c:v>-268.43700000000001</c:v>
                </c:pt>
                <c:pt idx="50912">
                  <c:v>-266.03100000000001</c:v>
                </c:pt>
                <c:pt idx="50913">
                  <c:v>-263.572</c:v>
                </c:pt>
                <c:pt idx="50914">
                  <c:v>-261.06</c:v>
                </c:pt>
                <c:pt idx="50915">
                  <c:v>-258.49700000000001</c:v>
                </c:pt>
                <c:pt idx="50916">
                  <c:v>-255.881</c:v>
                </c:pt>
                <c:pt idx="50917">
                  <c:v>-253.215</c:v>
                </c:pt>
                <c:pt idx="50918">
                  <c:v>-250.499</c:v>
                </c:pt>
                <c:pt idx="50919">
                  <c:v>-247.732</c:v>
                </c:pt>
                <c:pt idx="50920">
                  <c:v>-244.916</c:v>
                </c:pt>
                <c:pt idx="50921">
                  <c:v>-242.05199999999999</c:v>
                </c:pt>
                <c:pt idx="50922">
                  <c:v>-239.14</c:v>
                </c:pt>
                <c:pt idx="50923">
                  <c:v>-236.18</c:v>
                </c:pt>
                <c:pt idx="50924">
                  <c:v>-233.173</c:v>
                </c:pt>
                <c:pt idx="50925">
                  <c:v>-230.12</c:v>
                </c:pt>
                <c:pt idx="50926">
                  <c:v>-227.02099999999999</c:v>
                </c:pt>
                <c:pt idx="50927">
                  <c:v>-223.87799999999999</c:v>
                </c:pt>
                <c:pt idx="50928">
                  <c:v>-220.69</c:v>
                </c:pt>
                <c:pt idx="50929">
                  <c:v>-217.458</c:v>
                </c:pt>
                <c:pt idx="50930">
                  <c:v>-214.184</c:v>
                </c:pt>
                <c:pt idx="50931">
                  <c:v>-210.86699999999999</c:v>
                </c:pt>
                <c:pt idx="50932">
                  <c:v>-207.50899999999999</c:v>
                </c:pt>
                <c:pt idx="50933">
                  <c:v>-204.11</c:v>
                </c:pt>
                <c:pt idx="50934">
                  <c:v>-200.67</c:v>
                </c:pt>
                <c:pt idx="50935">
                  <c:v>-197.191</c:v>
                </c:pt>
                <c:pt idx="50936">
                  <c:v>-193.673</c:v>
                </c:pt>
                <c:pt idx="50937">
                  <c:v>-190.11799999999999</c:v>
                </c:pt>
                <c:pt idx="50938">
                  <c:v>-186.52500000000001</c:v>
                </c:pt>
                <c:pt idx="50939">
                  <c:v>-182.89500000000001</c:v>
                </c:pt>
                <c:pt idx="50940">
                  <c:v>-179.23</c:v>
                </c:pt>
                <c:pt idx="50941">
                  <c:v>-175.529</c:v>
                </c:pt>
                <c:pt idx="50942">
                  <c:v>-171.79400000000001</c:v>
                </c:pt>
                <c:pt idx="50943">
                  <c:v>-168.02600000000001</c:v>
                </c:pt>
                <c:pt idx="50944">
                  <c:v>-164.22499999999999</c:v>
                </c:pt>
                <c:pt idx="50945">
                  <c:v>-160.392</c:v>
                </c:pt>
                <c:pt idx="50946">
                  <c:v>-156.52699999999999</c:v>
                </c:pt>
                <c:pt idx="50947">
                  <c:v>-152.63200000000001</c:v>
                </c:pt>
                <c:pt idx="50948">
                  <c:v>-148.708</c:v>
                </c:pt>
                <c:pt idx="50949">
                  <c:v>-144.755</c:v>
                </c:pt>
                <c:pt idx="50950">
                  <c:v>-140.774</c:v>
                </c:pt>
                <c:pt idx="50951">
                  <c:v>-136.76599999999999</c:v>
                </c:pt>
                <c:pt idx="50952">
                  <c:v>-132.73099999999999</c:v>
                </c:pt>
                <c:pt idx="50953">
                  <c:v>-128.67099999999999</c:v>
                </c:pt>
                <c:pt idx="50954">
                  <c:v>-124.586</c:v>
                </c:pt>
                <c:pt idx="50955">
                  <c:v>-120.47799999999999</c:v>
                </c:pt>
                <c:pt idx="50956">
                  <c:v>-116.346</c:v>
                </c:pt>
                <c:pt idx="50957">
                  <c:v>-112.19199999999999</c:v>
                </c:pt>
                <c:pt idx="50958">
                  <c:v>-108.017</c:v>
                </c:pt>
                <c:pt idx="50959">
                  <c:v>-103.821</c:v>
                </c:pt>
                <c:pt idx="50960">
                  <c:v>-99.606200000000001</c:v>
                </c:pt>
                <c:pt idx="50961">
                  <c:v>-95.372299999999996</c:v>
                </c:pt>
                <c:pt idx="50962">
                  <c:v>-91.120500000000007</c:v>
                </c:pt>
                <c:pt idx="50963">
                  <c:v>-86.851699999999994</c:v>
                </c:pt>
                <c:pt idx="50964">
                  <c:v>-82.566699999999997</c:v>
                </c:pt>
                <c:pt idx="50965">
                  <c:v>-78.266499999999994</c:v>
                </c:pt>
                <c:pt idx="50966">
                  <c:v>-73.951899999999995</c:v>
                </c:pt>
                <c:pt idx="50967">
                  <c:v>-69.623800000000003</c:v>
                </c:pt>
                <c:pt idx="50968">
                  <c:v>-65.283100000000005</c:v>
                </c:pt>
                <c:pt idx="50969">
                  <c:v>-60.930599999999998</c:v>
                </c:pt>
                <c:pt idx="50970">
                  <c:v>-56.567300000000003</c:v>
                </c:pt>
                <c:pt idx="50971">
                  <c:v>-52.194000000000003</c:v>
                </c:pt>
                <c:pt idx="50972">
                  <c:v>-47.811599999999999</c:v>
                </c:pt>
                <c:pt idx="50973">
                  <c:v>-43.420999999999999</c:v>
                </c:pt>
                <c:pt idx="50974">
                  <c:v>-39.023200000000003</c:v>
                </c:pt>
                <c:pt idx="50975">
                  <c:v>-34.619</c:v>
                </c:pt>
                <c:pt idx="50976">
                  <c:v>-30.209199999999999</c:v>
                </c:pt>
                <c:pt idx="50977">
                  <c:v>-25.794899999999998</c:v>
                </c:pt>
                <c:pt idx="50978">
                  <c:v>-21.376799999999999</c:v>
                </c:pt>
                <c:pt idx="50979">
                  <c:v>-16.9559</c:v>
                </c:pt>
                <c:pt idx="50980">
                  <c:v>-12.533099999999999</c:v>
                </c:pt>
                <c:pt idx="50981">
                  <c:v>-8.1092700000000004</c:v>
                </c:pt>
                <c:pt idx="50982">
                  <c:v>-3.6853099999999999</c:v>
                </c:pt>
                <c:pt idx="50983">
                  <c:v>0.737873</c:v>
                </c:pt>
                <c:pt idx="50984">
                  <c:v>5.1593799999999996</c:v>
                </c:pt>
                <c:pt idx="50985">
                  <c:v>9.5783100000000001</c:v>
                </c:pt>
                <c:pt idx="50986">
                  <c:v>13.9938</c:v>
                </c:pt>
                <c:pt idx="50987">
                  <c:v>18.404900000000001</c:v>
                </c:pt>
                <c:pt idx="50988">
                  <c:v>22.8108</c:v>
                </c:pt>
                <c:pt idx="50989">
                  <c:v>27.2105</c:v>
                </c:pt>
                <c:pt idx="50990">
                  <c:v>31.603200000000001</c:v>
                </c:pt>
                <c:pt idx="50991">
                  <c:v>35.988</c:v>
                </c:pt>
                <c:pt idx="50992">
                  <c:v>40.363999999999997</c:v>
                </c:pt>
                <c:pt idx="50993">
                  <c:v>44.7303</c:v>
                </c:pt>
                <c:pt idx="50994">
                  <c:v>49.086100000000002</c:v>
                </c:pt>
                <c:pt idx="50995">
                  <c:v>53.430399999999999</c:v>
                </c:pt>
                <c:pt idx="50996">
                  <c:v>57.762300000000003</c:v>
                </c:pt>
                <c:pt idx="50997">
                  <c:v>62.081099999999999</c:v>
                </c:pt>
                <c:pt idx="50998">
                  <c:v>66.385800000000003</c:v>
                </c:pt>
                <c:pt idx="50999">
                  <c:v>70.675600000000003</c:v>
                </c:pt>
                <c:pt idx="51000">
                  <c:v>74.949600000000004</c:v>
                </c:pt>
                <c:pt idx="51001">
                  <c:v>79.206900000000005</c:v>
                </c:pt>
                <c:pt idx="51002">
                  <c:v>83.446700000000007</c:v>
                </c:pt>
                <c:pt idx="51003">
                  <c:v>87.668099999999995</c:v>
                </c:pt>
                <c:pt idx="51004">
                  <c:v>91.8703</c:v>
                </c:pt>
                <c:pt idx="51005">
                  <c:v>96.052499999999995</c:v>
                </c:pt>
                <c:pt idx="51006">
                  <c:v>100.214</c:v>
                </c:pt>
                <c:pt idx="51007">
                  <c:v>104.35299999999999</c:v>
                </c:pt>
                <c:pt idx="51008">
                  <c:v>108.47</c:v>
                </c:pt>
                <c:pt idx="51009">
                  <c:v>112.56399999999999</c:v>
                </c:pt>
                <c:pt idx="51010">
                  <c:v>116.633</c:v>
                </c:pt>
                <c:pt idx="51011">
                  <c:v>120.67700000000001</c:v>
                </c:pt>
                <c:pt idx="51012">
                  <c:v>124.696</c:v>
                </c:pt>
                <c:pt idx="51013">
                  <c:v>128.68700000000001</c:v>
                </c:pt>
                <c:pt idx="51014">
                  <c:v>132.65199999999999</c:v>
                </c:pt>
                <c:pt idx="51015">
                  <c:v>136.58799999999999</c:v>
                </c:pt>
                <c:pt idx="51016">
                  <c:v>140.495</c:v>
                </c:pt>
                <c:pt idx="51017">
                  <c:v>144.37200000000001</c:v>
                </c:pt>
                <c:pt idx="51018">
                  <c:v>148.21899999999999</c:v>
                </c:pt>
                <c:pt idx="51019">
                  <c:v>152.03399999999999</c:v>
                </c:pt>
                <c:pt idx="51020">
                  <c:v>155.81700000000001</c:v>
                </c:pt>
                <c:pt idx="51021">
                  <c:v>159.56700000000001</c:v>
                </c:pt>
                <c:pt idx="51022">
                  <c:v>163.28399999999999</c:v>
                </c:pt>
                <c:pt idx="51023">
                  <c:v>166.96600000000001</c:v>
                </c:pt>
                <c:pt idx="51024">
                  <c:v>170.613</c:v>
                </c:pt>
                <c:pt idx="51025">
                  <c:v>174.22399999999999</c:v>
                </c:pt>
                <c:pt idx="51026">
                  <c:v>177.79900000000001</c:v>
                </c:pt>
                <c:pt idx="51027">
                  <c:v>181.33699999999999</c:v>
                </c:pt>
                <c:pt idx="51028">
                  <c:v>184.83600000000001</c:v>
                </c:pt>
                <c:pt idx="51029">
                  <c:v>188.297</c:v>
                </c:pt>
                <c:pt idx="51030">
                  <c:v>191.71799999999999</c:v>
                </c:pt>
                <c:pt idx="51031">
                  <c:v>195.1</c:v>
                </c:pt>
                <c:pt idx="51032">
                  <c:v>198.441</c:v>
                </c:pt>
                <c:pt idx="51033">
                  <c:v>201.74</c:v>
                </c:pt>
                <c:pt idx="51034">
                  <c:v>204.99700000000001</c:v>
                </c:pt>
                <c:pt idx="51035">
                  <c:v>208.21199999999999</c:v>
                </c:pt>
                <c:pt idx="51036">
                  <c:v>211.38300000000001</c:v>
                </c:pt>
                <c:pt idx="51037">
                  <c:v>214.511</c:v>
                </c:pt>
                <c:pt idx="51038">
                  <c:v>217.59399999999999</c:v>
                </c:pt>
                <c:pt idx="51039">
                  <c:v>220.631</c:v>
                </c:pt>
                <c:pt idx="51040">
                  <c:v>223.62299999999999</c:v>
                </c:pt>
                <c:pt idx="51041">
                  <c:v>226.56899999999999</c:v>
                </c:pt>
                <c:pt idx="51042">
                  <c:v>229.46700000000001</c:v>
                </c:pt>
                <c:pt idx="51043">
                  <c:v>232.31899999999999</c:v>
                </c:pt>
                <c:pt idx="51044">
                  <c:v>235.12200000000001</c:v>
                </c:pt>
                <c:pt idx="51045">
                  <c:v>237.876</c:v>
                </c:pt>
                <c:pt idx="51046">
                  <c:v>240.58099999999999</c:v>
                </c:pt>
                <c:pt idx="51047">
                  <c:v>243.23699999999999</c:v>
                </c:pt>
                <c:pt idx="51048">
                  <c:v>245.84200000000001</c:v>
                </c:pt>
                <c:pt idx="51049">
                  <c:v>248.39699999999999</c:v>
                </c:pt>
                <c:pt idx="51050">
                  <c:v>250.90100000000001</c:v>
                </c:pt>
                <c:pt idx="51051">
                  <c:v>253.352</c:v>
                </c:pt>
                <c:pt idx="51052">
                  <c:v>255.75200000000001</c:v>
                </c:pt>
                <c:pt idx="51053">
                  <c:v>258.09899999999999</c:v>
                </c:pt>
                <c:pt idx="51054">
                  <c:v>260.392</c:v>
                </c:pt>
                <c:pt idx="51055">
                  <c:v>262.63299999999998</c:v>
                </c:pt>
                <c:pt idx="51056">
                  <c:v>264.81900000000002</c:v>
                </c:pt>
                <c:pt idx="51057">
                  <c:v>266.95100000000002</c:v>
                </c:pt>
                <c:pt idx="51058">
                  <c:v>269.02800000000002</c:v>
                </c:pt>
                <c:pt idx="51059">
                  <c:v>271.04899999999998</c:v>
                </c:pt>
                <c:pt idx="51060">
                  <c:v>273.01499999999999</c:v>
                </c:pt>
                <c:pt idx="51061">
                  <c:v>274.92500000000001</c:v>
                </c:pt>
                <c:pt idx="51062">
                  <c:v>276.779</c:v>
                </c:pt>
                <c:pt idx="51063">
                  <c:v>278.57600000000002</c:v>
                </c:pt>
                <c:pt idx="51064">
                  <c:v>280.31599999999997</c:v>
                </c:pt>
                <c:pt idx="51065">
                  <c:v>281.99799999999999</c:v>
                </c:pt>
                <c:pt idx="51066">
                  <c:v>283.62299999999999</c:v>
                </c:pt>
                <c:pt idx="51067">
                  <c:v>285.18900000000002</c:v>
                </c:pt>
                <c:pt idx="51068">
                  <c:v>286.69799999999998</c:v>
                </c:pt>
                <c:pt idx="51069">
                  <c:v>288.14699999999999</c:v>
                </c:pt>
                <c:pt idx="51070">
                  <c:v>289.53800000000001</c:v>
                </c:pt>
                <c:pt idx="51071">
                  <c:v>290.87</c:v>
                </c:pt>
                <c:pt idx="51072">
                  <c:v>292.142</c:v>
                </c:pt>
                <c:pt idx="51073">
                  <c:v>293.35399999999998</c:v>
                </c:pt>
                <c:pt idx="51074">
                  <c:v>294.50700000000001</c:v>
                </c:pt>
                <c:pt idx="51075">
                  <c:v>295.60000000000002</c:v>
                </c:pt>
                <c:pt idx="51076">
                  <c:v>296.63200000000001</c:v>
                </c:pt>
                <c:pt idx="51077">
                  <c:v>297.60399999999998</c:v>
                </c:pt>
                <c:pt idx="51078">
                  <c:v>298.51499999999999</c:v>
                </c:pt>
                <c:pt idx="51079">
                  <c:v>299.36500000000001</c:v>
                </c:pt>
                <c:pt idx="51080">
                  <c:v>300.154</c:v>
                </c:pt>
                <c:pt idx="51081">
                  <c:v>300.88299999999998</c:v>
                </c:pt>
                <c:pt idx="51082">
                  <c:v>301.55</c:v>
                </c:pt>
                <c:pt idx="51083">
                  <c:v>302.15499999999997</c:v>
                </c:pt>
                <c:pt idx="51084">
                  <c:v>302.7</c:v>
                </c:pt>
                <c:pt idx="51085">
                  <c:v>303.18200000000002</c:v>
                </c:pt>
                <c:pt idx="51086">
                  <c:v>303.60300000000001</c:v>
                </c:pt>
                <c:pt idx="51087">
                  <c:v>303.96300000000002</c:v>
                </c:pt>
                <c:pt idx="51088">
                  <c:v>304.26</c:v>
                </c:pt>
                <c:pt idx="51089">
                  <c:v>304.49599999999998</c:v>
                </c:pt>
                <c:pt idx="51090">
                  <c:v>304.67</c:v>
                </c:pt>
                <c:pt idx="51091">
                  <c:v>304.78199999999998</c:v>
                </c:pt>
                <c:pt idx="51092">
                  <c:v>304.83300000000003</c:v>
                </c:pt>
                <c:pt idx="51093">
                  <c:v>304.82100000000003</c:v>
                </c:pt>
                <c:pt idx="51094">
                  <c:v>304.74799999999999</c:v>
                </c:pt>
                <c:pt idx="51095">
                  <c:v>304.613</c:v>
                </c:pt>
                <c:pt idx="51096">
                  <c:v>304.41699999999997</c:v>
                </c:pt>
                <c:pt idx="51097">
                  <c:v>304.15899999999999</c:v>
                </c:pt>
                <c:pt idx="51098">
                  <c:v>303.839</c:v>
                </c:pt>
                <c:pt idx="51099">
                  <c:v>303.45800000000003</c:v>
                </c:pt>
                <c:pt idx="51100">
                  <c:v>303.01499999999999</c:v>
                </c:pt>
                <c:pt idx="51101">
                  <c:v>302.51100000000002</c:v>
                </c:pt>
                <c:pt idx="51102">
                  <c:v>301.94600000000003</c:v>
                </c:pt>
                <c:pt idx="51103">
                  <c:v>301.32</c:v>
                </c:pt>
                <c:pt idx="51104">
                  <c:v>300.63299999999998</c:v>
                </c:pt>
                <c:pt idx="51105">
                  <c:v>299.88499999999999</c:v>
                </c:pt>
                <c:pt idx="51106">
                  <c:v>299.077</c:v>
                </c:pt>
                <c:pt idx="51107">
                  <c:v>298.209</c:v>
                </c:pt>
                <c:pt idx="51108">
                  <c:v>297.27999999999997</c:v>
                </c:pt>
                <c:pt idx="51109">
                  <c:v>296.29199999999997</c:v>
                </c:pt>
                <c:pt idx="51110">
                  <c:v>295.24299999999999</c:v>
                </c:pt>
                <c:pt idx="51111">
                  <c:v>294.13600000000002</c:v>
                </c:pt>
                <c:pt idx="51112">
                  <c:v>292.96899999999999</c:v>
                </c:pt>
                <c:pt idx="51113">
                  <c:v>291.74299999999999</c:v>
                </c:pt>
                <c:pt idx="51114">
                  <c:v>290.45800000000003</c:v>
                </c:pt>
                <c:pt idx="51115">
                  <c:v>289.11500000000001</c:v>
                </c:pt>
                <c:pt idx="51116">
                  <c:v>287.714</c:v>
                </c:pt>
                <c:pt idx="51117">
                  <c:v>286.25400000000002</c:v>
                </c:pt>
                <c:pt idx="51118">
                  <c:v>284.738</c:v>
                </c:pt>
                <c:pt idx="51119">
                  <c:v>283.16399999999999</c:v>
                </c:pt>
                <c:pt idx="51120">
                  <c:v>281.53300000000002</c:v>
                </c:pt>
                <c:pt idx="51121">
                  <c:v>279.846</c:v>
                </c:pt>
                <c:pt idx="51122">
                  <c:v>278.10300000000001</c:v>
                </c:pt>
                <c:pt idx="51123">
                  <c:v>276.30399999999997</c:v>
                </c:pt>
                <c:pt idx="51124">
                  <c:v>274.44900000000001</c:v>
                </c:pt>
                <c:pt idx="51125">
                  <c:v>272.54000000000002</c:v>
                </c:pt>
                <c:pt idx="51126">
                  <c:v>270.57600000000002</c:v>
                </c:pt>
                <c:pt idx="51127">
                  <c:v>268.55799999999999</c:v>
                </c:pt>
                <c:pt idx="51128">
                  <c:v>266.48599999999999</c:v>
                </c:pt>
                <c:pt idx="51129">
                  <c:v>264.36099999999999</c:v>
                </c:pt>
                <c:pt idx="51130">
                  <c:v>262.18200000000002</c:v>
                </c:pt>
                <c:pt idx="51131">
                  <c:v>259.952</c:v>
                </c:pt>
                <c:pt idx="51132">
                  <c:v>257.67</c:v>
                </c:pt>
                <c:pt idx="51133">
                  <c:v>255.33600000000001</c:v>
                </c:pt>
                <c:pt idx="51134">
                  <c:v>252.95099999999999</c:v>
                </c:pt>
                <c:pt idx="51135">
                  <c:v>250.51599999999999</c:v>
                </c:pt>
                <c:pt idx="51136">
                  <c:v>248.03</c:v>
                </c:pt>
                <c:pt idx="51137">
                  <c:v>245.49600000000001</c:v>
                </c:pt>
                <c:pt idx="51138">
                  <c:v>242.91200000000001</c:v>
                </c:pt>
                <c:pt idx="51139">
                  <c:v>240.28</c:v>
                </c:pt>
                <c:pt idx="51140">
                  <c:v>237.601</c:v>
                </c:pt>
                <c:pt idx="51141">
                  <c:v>234.874</c:v>
                </c:pt>
                <c:pt idx="51142">
                  <c:v>232.1</c:v>
                </c:pt>
                <c:pt idx="51143">
                  <c:v>229.28100000000001</c:v>
                </c:pt>
                <c:pt idx="51144">
                  <c:v>226.416</c:v>
                </c:pt>
                <c:pt idx="51145">
                  <c:v>223.505</c:v>
                </c:pt>
                <c:pt idx="51146">
                  <c:v>220.55099999999999</c:v>
                </c:pt>
                <c:pt idx="51147">
                  <c:v>217.553</c:v>
                </c:pt>
                <c:pt idx="51148">
                  <c:v>214.512</c:v>
                </c:pt>
                <c:pt idx="51149">
                  <c:v>211.428</c:v>
                </c:pt>
                <c:pt idx="51150">
                  <c:v>208.303</c:v>
                </c:pt>
                <c:pt idx="51151">
                  <c:v>205.137</c:v>
                </c:pt>
                <c:pt idx="51152">
                  <c:v>201.93</c:v>
                </c:pt>
                <c:pt idx="51153">
                  <c:v>198.68299999999999</c:v>
                </c:pt>
                <c:pt idx="51154">
                  <c:v>195.39699999999999</c:v>
                </c:pt>
                <c:pt idx="51155">
                  <c:v>192.072</c:v>
                </c:pt>
                <c:pt idx="51156">
                  <c:v>188.71</c:v>
                </c:pt>
                <c:pt idx="51157">
                  <c:v>185.31100000000001</c:v>
                </c:pt>
                <c:pt idx="51158">
                  <c:v>181.875</c:v>
                </c:pt>
                <c:pt idx="51159">
                  <c:v>178.404</c:v>
                </c:pt>
                <c:pt idx="51160">
                  <c:v>174.89699999999999</c:v>
                </c:pt>
                <c:pt idx="51161">
                  <c:v>171.357</c:v>
                </c:pt>
                <c:pt idx="51162">
                  <c:v>167.78299999999999</c:v>
                </c:pt>
                <c:pt idx="51163">
                  <c:v>164.17599999999999</c:v>
                </c:pt>
                <c:pt idx="51164">
                  <c:v>160.53700000000001</c:v>
                </c:pt>
                <c:pt idx="51165">
                  <c:v>156.86699999999999</c:v>
                </c:pt>
                <c:pt idx="51166">
                  <c:v>153.166</c:v>
                </c:pt>
                <c:pt idx="51167">
                  <c:v>149.435</c:v>
                </c:pt>
                <c:pt idx="51168">
                  <c:v>145.67599999999999</c:v>
                </c:pt>
                <c:pt idx="51169">
                  <c:v>141.88800000000001</c:v>
                </c:pt>
                <c:pt idx="51170">
                  <c:v>138.07300000000001</c:v>
                </c:pt>
                <c:pt idx="51171">
                  <c:v>134.23099999999999</c:v>
                </c:pt>
                <c:pt idx="51172">
                  <c:v>130.363</c:v>
                </c:pt>
                <c:pt idx="51173">
                  <c:v>126.47</c:v>
                </c:pt>
                <c:pt idx="51174">
                  <c:v>122.553</c:v>
                </c:pt>
                <c:pt idx="51175">
                  <c:v>118.61199999999999</c:v>
                </c:pt>
                <c:pt idx="51176">
                  <c:v>114.649</c:v>
                </c:pt>
                <c:pt idx="51177">
                  <c:v>110.664</c:v>
                </c:pt>
                <c:pt idx="51178">
                  <c:v>106.657</c:v>
                </c:pt>
                <c:pt idx="51179">
                  <c:v>102.631</c:v>
                </c:pt>
                <c:pt idx="51180">
                  <c:v>98.584699999999998</c:v>
                </c:pt>
                <c:pt idx="51181">
                  <c:v>94.520099999999999</c:v>
                </c:pt>
                <c:pt idx="51182">
                  <c:v>90.437799999999996</c:v>
                </c:pt>
                <c:pt idx="51183">
                  <c:v>86.3386</c:v>
                </c:pt>
                <c:pt idx="51184">
                  <c:v>82.223200000000006</c:v>
                </c:pt>
                <c:pt idx="51185">
                  <c:v>78.092600000000004</c:v>
                </c:pt>
                <c:pt idx="51186">
                  <c:v>73.947599999999994</c:v>
                </c:pt>
                <c:pt idx="51187">
                  <c:v>69.789100000000005</c:v>
                </c:pt>
                <c:pt idx="51188">
                  <c:v>65.617800000000003</c:v>
                </c:pt>
                <c:pt idx="51189">
                  <c:v>61.434600000000003</c:v>
                </c:pt>
                <c:pt idx="51190">
                  <c:v>57.240499999999997</c:v>
                </c:pt>
                <c:pt idx="51191">
                  <c:v>53.036099999999998</c:v>
                </c:pt>
                <c:pt idx="51192">
                  <c:v>48.822499999999998</c:v>
                </c:pt>
                <c:pt idx="51193">
                  <c:v>44.6004</c:v>
                </c:pt>
                <c:pt idx="51194">
                  <c:v>40.370699999999999</c:v>
                </c:pt>
                <c:pt idx="51195">
                  <c:v>36.134399999999999</c:v>
                </c:pt>
                <c:pt idx="51196">
                  <c:v>31.892099999999999</c:v>
                </c:pt>
                <c:pt idx="51197">
                  <c:v>27.6448</c:v>
                </c:pt>
                <c:pt idx="51198">
                  <c:v>23.3934</c:v>
                </c:pt>
                <c:pt idx="51199">
                  <c:v>19.1387</c:v>
                </c:pt>
                <c:pt idx="51200">
                  <c:v>14.881600000000001</c:v>
                </c:pt>
                <c:pt idx="51201">
                  <c:v>10.6229</c:v>
                </c:pt>
                <c:pt idx="51202">
                  <c:v>6.3635799999999998</c:v>
                </c:pt>
                <c:pt idx="51203">
                  <c:v>2.1044100000000001</c:v>
                </c:pt>
                <c:pt idx="51204">
                  <c:v>-2.15374</c:v>
                </c:pt>
                <c:pt idx="51205">
                  <c:v>-6.40998</c:v>
                </c:pt>
                <c:pt idx="51206">
                  <c:v>-10.663500000000001</c:v>
                </c:pt>
                <c:pt idx="51207">
                  <c:v>-14.9133</c:v>
                </c:pt>
                <c:pt idx="51208">
                  <c:v>-19.1587</c:v>
                </c:pt>
                <c:pt idx="51209">
                  <c:v>-23.398800000000001</c:v>
                </c:pt>
                <c:pt idx="51210">
                  <c:v>-27.6326</c:v>
                </c:pt>
                <c:pt idx="51211">
                  <c:v>-31.859400000000001</c:v>
                </c:pt>
                <c:pt idx="51212">
                  <c:v>-36.078299999999999</c:v>
                </c:pt>
                <c:pt idx="51213">
                  <c:v>-40.288400000000003</c:v>
                </c:pt>
                <c:pt idx="51214">
                  <c:v>-44.488900000000001</c:v>
                </c:pt>
                <c:pt idx="51215">
                  <c:v>-48.678899999999999</c:v>
                </c:pt>
                <c:pt idx="51216">
                  <c:v>-52.857599999999998</c:v>
                </c:pt>
                <c:pt idx="51217">
                  <c:v>-57.0242</c:v>
                </c:pt>
                <c:pt idx="51218">
                  <c:v>-61.177799999999998</c:v>
                </c:pt>
                <c:pt idx="51219">
                  <c:v>-65.317599999999999</c:v>
                </c:pt>
                <c:pt idx="51220">
                  <c:v>-69.442700000000002</c:v>
                </c:pt>
                <c:pt idx="51221">
                  <c:v>-73.552300000000002</c:v>
                </c:pt>
                <c:pt idx="51222">
                  <c:v>-77.645600000000002</c:v>
                </c:pt>
                <c:pt idx="51223">
                  <c:v>-81.721699999999998</c:v>
                </c:pt>
                <c:pt idx="51224">
                  <c:v>-85.779899999999998</c:v>
                </c:pt>
                <c:pt idx="51225">
                  <c:v>-89.819299999999998</c:v>
                </c:pt>
                <c:pt idx="51226">
                  <c:v>-93.839100000000002</c:v>
                </c:pt>
                <c:pt idx="51227">
                  <c:v>-97.838499999999996</c:v>
                </c:pt>
                <c:pt idx="51228">
                  <c:v>-101.81699999999999</c:v>
                </c:pt>
                <c:pt idx="51229">
                  <c:v>-105.773</c:v>
                </c:pt>
                <c:pt idx="51230">
                  <c:v>-109.706</c:v>
                </c:pt>
                <c:pt idx="51231">
                  <c:v>-113.616</c:v>
                </c:pt>
                <c:pt idx="51232">
                  <c:v>-117.502</c:v>
                </c:pt>
                <c:pt idx="51233">
                  <c:v>-121.36199999999999</c:v>
                </c:pt>
                <c:pt idx="51234">
                  <c:v>-125.196</c:v>
                </c:pt>
                <c:pt idx="51235">
                  <c:v>-129.00399999999999</c:v>
                </c:pt>
                <c:pt idx="51236">
                  <c:v>-132.78399999999999</c:v>
                </c:pt>
                <c:pt idx="51237">
                  <c:v>-136.536</c:v>
                </c:pt>
                <c:pt idx="51238">
                  <c:v>-140.25899999999999</c:v>
                </c:pt>
                <c:pt idx="51239">
                  <c:v>-143.952</c:v>
                </c:pt>
                <c:pt idx="51240">
                  <c:v>-147.61500000000001</c:v>
                </c:pt>
                <c:pt idx="51241">
                  <c:v>-151.24700000000001</c:v>
                </c:pt>
                <c:pt idx="51242">
                  <c:v>-154.84700000000001</c:v>
                </c:pt>
                <c:pt idx="51243">
                  <c:v>-158.41399999999999</c:v>
                </c:pt>
                <c:pt idx="51244">
                  <c:v>-161.94800000000001</c:v>
                </c:pt>
                <c:pt idx="51245">
                  <c:v>-165.44800000000001</c:v>
                </c:pt>
                <c:pt idx="51246">
                  <c:v>-168.91300000000001</c:v>
                </c:pt>
                <c:pt idx="51247">
                  <c:v>-172.34200000000001</c:v>
                </c:pt>
                <c:pt idx="51248">
                  <c:v>-175.73599999999999</c:v>
                </c:pt>
                <c:pt idx="51249">
                  <c:v>-179.09299999999999</c:v>
                </c:pt>
                <c:pt idx="51250">
                  <c:v>-182.41200000000001</c:v>
                </c:pt>
                <c:pt idx="51251">
                  <c:v>-185.69300000000001</c:v>
                </c:pt>
                <c:pt idx="51252">
                  <c:v>-188.935</c:v>
                </c:pt>
                <c:pt idx="51253">
                  <c:v>-192.13800000000001</c:v>
                </c:pt>
                <c:pt idx="51254">
                  <c:v>-195.30099999999999</c:v>
                </c:pt>
                <c:pt idx="51255">
                  <c:v>-198.42400000000001</c:v>
                </c:pt>
                <c:pt idx="51256">
                  <c:v>-201.505</c:v>
                </c:pt>
                <c:pt idx="51257">
                  <c:v>-204.54400000000001</c:v>
                </c:pt>
                <c:pt idx="51258">
                  <c:v>-207.54</c:v>
                </c:pt>
                <c:pt idx="51259">
                  <c:v>-210.494</c:v>
                </c:pt>
                <c:pt idx="51260">
                  <c:v>-213.404</c:v>
                </c:pt>
                <c:pt idx="51261">
                  <c:v>-216.26900000000001</c:v>
                </c:pt>
                <c:pt idx="51262">
                  <c:v>-219.09</c:v>
                </c:pt>
                <c:pt idx="51263">
                  <c:v>-221.86500000000001</c:v>
                </c:pt>
                <c:pt idx="51264">
                  <c:v>-224.595</c:v>
                </c:pt>
                <c:pt idx="51265">
                  <c:v>-227.27799999999999</c:v>
                </c:pt>
                <c:pt idx="51266">
                  <c:v>-229.91399999999999</c:v>
                </c:pt>
                <c:pt idx="51267">
                  <c:v>-232.50200000000001</c:v>
                </c:pt>
                <c:pt idx="51268">
                  <c:v>-235.04300000000001</c:v>
                </c:pt>
                <c:pt idx="51269">
                  <c:v>-237.535</c:v>
                </c:pt>
                <c:pt idx="51270">
                  <c:v>-239.97800000000001</c:v>
                </c:pt>
                <c:pt idx="51271">
                  <c:v>-242.37100000000001</c:v>
                </c:pt>
                <c:pt idx="51272">
                  <c:v>-244.715</c:v>
                </c:pt>
                <c:pt idx="51273">
                  <c:v>-247.00800000000001</c:v>
                </c:pt>
                <c:pt idx="51274">
                  <c:v>-249.25</c:v>
                </c:pt>
                <c:pt idx="51275">
                  <c:v>-251.441</c:v>
                </c:pt>
                <c:pt idx="51276">
                  <c:v>-253.58</c:v>
                </c:pt>
                <c:pt idx="51277">
                  <c:v>-255.667</c:v>
                </c:pt>
                <c:pt idx="51278">
                  <c:v>-257.702</c:v>
                </c:pt>
                <c:pt idx="51279">
                  <c:v>-259.68299999999999</c:v>
                </c:pt>
                <c:pt idx="51280">
                  <c:v>-261.61200000000002</c:v>
                </c:pt>
                <c:pt idx="51281">
                  <c:v>-263.48599999999999</c:v>
                </c:pt>
                <c:pt idx="51282">
                  <c:v>-265.30700000000002</c:v>
                </c:pt>
                <c:pt idx="51283">
                  <c:v>-267.07299999999998</c:v>
                </c:pt>
                <c:pt idx="51284">
                  <c:v>-268.78500000000003</c:v>
                </c:pt>
                <c:pt idx="51285">
                  <c:v>-270.44099999999997</c:v>
                </c:pt>
                <c:pt idx="51286">
                  <c:v>-272.04199999999997</c:v>
                </c:pt>
                <c:pt idx="51287">
                  <c:v>-273.58699999999999</c:v>
                </c:pt>
                <c:pt idx="51288">
                  <c:v>-275.077</c:v>
                </c:pt>
                <c:pt idx="51289">
                  <c:v>-276.51</c:v>
                </c:pt>
                <c:pt idx="51290">
                  <c:v>-277.88600000000002</c:v>
                </c:pt>
                <c:pt idx="51291">
                  <c:v>-279.20600000000002</c:v>
                </c:pt>
                <c:pt idx="51292">
                  <c:v>-280.46899999999999</c:v>
                </c:pt>
                <c:pt idx="51293">
                  <c:v>-281.67399999999998</c:v>
                </c:pt>
                <c:pt idx="51294">
                  <c:v>-282.822</c:v>
                </c:pt>
                <c:pt idx="51295">
                  <c:v>-283.91199999999998</c:v>
                </c:pt>
                <c:pt idx="51296">
                  <c:v>-284.94400000000002</c:v>
                </c:pt>
                <c:pt idx="51297">
                  <c:v>-285.91899999999998</c:v>
                </c:pt>
                <c:pt idx="51298">
                  <c:v>-286.834</c:v>
                </c:pt>
                <c:pt idx="51299">
                  <c:v>-287.69200000000001</c:v>
                </c:pt>
                <c:pt idx="51300">
                  <c:v>-288.49099999999999</c:v>
                </c:pt>
                <c:pt idx="51301">
                  <c:v>-289.23099999999999</c:v>
                </c:pt>
                <c:pt idx="51302">
                  <c:v>-289.91199999999998</c:v>
                </c:pt>
                <c:pt idx="51303">
                  <c:v>-290.53399999999999</c:v>
                </c:pt>
                <c:pt idx="51304">
                  <c:v>-291.09699999999998</c:v>
                </c:pt>
                <c:pt idx="51305">
                  <c:v>-291.601</c:v>
                </c:pt>
                <c:pt idx="51306">
                  <c:v>-292.04599999999999</c:v>
                </c:pt>
                <c:pt idx="51307">
                  <c:v>-292.43099999999998</c:v>
                </c:pt>
                <c:pt idx="51308">
                  <c:v>-292.75700000000001</c:v>
                </c:pt>
                <c:pt idx="51309">
                  <c:v>-293.02300000000002</c:v>
                </c:pt>
                <c:pt idx="51310">
                  <c:v>-293.23</c:v>
                </c:pt>
                <c:pt idx="51311">
                  <c:v>-293.37700000000001</c:v>
                </c:pt>
                <c:pt idx="51312">
                  <c:v>-293.46499999999997</c:v>
                </c:pt>
                <c:pt idx="51313">
                  <c:v>-293.49400000000003</c:v>
                </c:pt>
                <c:pt idx="51314">
                  <c:v>-293.46300000000002</c:v>
                </c:pt>
                <c:pt idx="51315">
                  <c:v>-293.37200000000001</c:v>
                </c:pt>
                <c:pt idx="51316">
                  <c:v>-293.22199999999998</c:v>
                </c:pt>
                <c:pt idx="51317">
                  <c:v>-293.01299999999998</c:v>
                </c:pt>
                <c:pt idx="51318">
                  <c:v>-292.74400000000003</c:v>
                </c:pt>
                <c:pt idx="51319">
                  <c:v>-292.416</c:v>
                </c:pt>
                <c:pt idx="51320">
                  <c:v>-292.029</c:v>
                </c:pt>
                <c:pt idx="51321">
                  <c:v>-291.58300000000003</c:v>
                </c:pt>
                <c:pt idx="51322">
                  <c:v>-291.077</c:v>
                </c:pt>
                <c:pt idx="51323">
                  <c:v>-290.51400000000001</c:v>
                </c:pt>
                <c:pt idx="51324">
                  <c:v>-289.89100000000002</c:v>
                </c:pt>
                <c:pt idx="51325">
                  <c:v>-289.20999999999998</c:v>
                </c:pt>
                <c:pt idx="51326">
                  <c:v>-288.47000000000003</c:v>
                </c:pt>
                <c:pt idx="51327">
                  <c:v>-287.67200000000003</c:v>
                </c:pt>
                <c:pt idx="51328">
                  <c:v>-286.81700000000001</c:v>
                </c:pt>
                <c:pt idx="51329">
                  <c:v>-285.90300000000002</c:v>
                </c:pt>
                <c:pt idx="51330">
                  <c:v>-284.93200000000002</c:v>
                </c:pt>
                <c:pt idx="51331">
                  <c:v>-283.90300000000002</c:v>
                </c:pt>
                <c:pt idx="51332">
                  <c:v>-282.81700000000001</c:v>
                </c:pt>
                <c:pt idx="51333">
                  <c:v>-281.67399999999998</c:v>
                </c:pt>
                <c:pt idx="51334">
                  <c:v>-280.47500000000002</c:v>
                </c:pt>
                <c:pt idx="51335">
                  <c:v>-279.21899999999999</c:v>
                </c:pt>
                <c:pt idx="51336">
                  <c:v>-277.90600000000001</c:v>
                </c:pt>
                <c:pt idx="51337">
                  <c:v>-276.53800000000001</c:v>
                </c:pt>
                <c:pt idx="51338">
                  <c:v>-275.11500000000001</c:v>
                </c:pt>
                <c:pt idx="51339">
                  <c:v>-273.63600000000002</c:v>
                </c:pt>
                <c:pt idx="51340">
                  <c:v>-272.10199999999998</c:v>
                </c:pt>
                <c:pt idx="51341">
                  <c:v>-270.51400000000001</c:v>
                </c:pt>
                <c:pt idx="51342">
                  <c:v>-268.87099999999998</c:v>
                </c:pt>
                <c:pt idx="51343">
                  <c:v>-267.17399999999998</c:v>
                </c:pt>
                <c:pt idx="51344">
                  <c:v>-265.42399999999998</c:v>
                </c:pt>
                <c:pt idx="51345">
                  <c:v>-263.62</c:v>
                </c:pt>
                <c:pt idx="51346">
                  <c:v>-261.76400000000001</c:v>
                </c:pt>
                <c:pt idx="51347">
                  <c:v>-259.85500000000002</c:v>
                </c:pt>
                <c:pt idx="51348">
                  <c:v>-257.89499999999998</c:v>
                </c:pt>
                <c:pt idx="51349">
                  <c:v>-255.88200000000001</c:v>
                </c:pt>
                <c:pt idx="51350">
                  <c:v>-253.81899999999999</c:v>
                </c:pt>
                <c:pt idx="51351">
                  <c:v>-251.70500000000001</c:v>
                </c:pt>
                <c:pt idx="51352">
                  <c:v>-249.54</c:v>
                </c:pt>
                <c:pt idx="51353">
                  <c:v>-247.32599999999999</c:v>
                </c:pt>
                <c:pt idx="51354">
                  <c:v>-245.06200000000001</c:v>
                </c:pt>
                <c:pt idx="51355">
                  <c:v>-242.75</c:v>
                </c:pt>
                <c:pt idx="51356">
                  <c:v>-240.38900000000001</c:v>
                </c:pt>
                <c:pt idx="51357">
                  <c:v>-237.98</c:v>
                </c:pt>
                <c:pt idx="51358">
                  <c:v>-235.523</c:v>
                </c:pt>
                <c:pt idx="51359">
                  <c:v>-233.02</c:v>
                </c:pt>
                <c:pt idx="51360">
                  <c:v>-230.471</c:v>
                </c:pt>
                <c:pt idx="51361">
                  <c:v>-227.875</c:v>
                </c:pt>
                <c:pt idx="51362">
                  <c:v>-225.23400000000001</c:v>
                </c:pt>
                <c:pt idx="51363">
                  <c:v>-222.54900000000001</c:v>
                </c:pt>
                <c:pt idx="51364">
                  <c:v>-219.81899999999999</c:v>
                </c:pt>
                <c:pt idx="51365">
                  <c:v>-217.04599999999999</c:v>
                </c:pt>
                <c:pt idx="51366">
                  <c:v>-214.23</c:v>
                </c:pt>
                <c:pt idx="51367">
                  <c:v>-211.37100000000001</c:v>
                </c:pt>
                <c:pt idx="51368">
                  <c:v>-208.47</c:v>
                </c:pt>
                <c:pt idx="51369">
                  <c:v>-205.529</c:v>
                </c:pt>
                <c:pt idx="51370">
                  <c:v>-202.54599999999999</c:v>
                </c:pt>
                <c:pt idx="51371">
                  <c:v>-199.523</c:v>
                </c:pt>
                <c:pt idx="51372">
                  <c:v>-196.46100000000001</c:v>
                </c:pt>
                <c:pt idx="51373">
                  <c:v>-193.36099999999999</c:v>
                </c:pt>
                <c:pt idx="51374">
                  <c:v>-190.22200000000001</c:v>
                </c:pt>
                <c:pt idx="51375">
                  <c:v>-187.04599999999999</c:v>
                </c:pt>
                <c:pt idx="51376">
                  <c:v>-183.83199999999999</c:v>
                </c:pt>
                <c:pt idx="51377">
                  <c:v>-180.583</c:v>
                </c:pt>
                <c:pt idx="51378">
                  <c:v>-177.298</c:v>
                </c:pt>
                <c:pt idx="51379">
                  <c:v>-173.97900000000001</c:v>
                </c:pt>
                <c:pt idx="51380">
                  <c:v>-170.625</c:v>
                </c:pt>
                <c:pt idx="51381">
                  <c:v>-167.238</c:v>
                </c:pt>
                <c:pt idx="51382">
                  <c:v>-163.81800000000001</c:v>
                </c:pt>
                <c:pt idx="51383">
                  <c:v>-160.36600000000001</c:v>
                </c:pt>
                <c:pt idx="51384">
                  <c:v>-156.88300000000001</c:v>
                </c:pt>
                <c:pt idx="51385">
                  <c:v>-153.369</c:v>
                </c:pt>
                <c:pt idx="51386">
                  <c:v>-149.82499999999999</c:v>
                </c:pt>
                <c:pt idx="51387">
                  <c:v>-146.25200000000001</c:v>
                </c:pt>
                <c:pt idx="51388">
                  <c:v>-142.65100000000001</c:v>
                </c:pt>
                <c:pt idx="51389">
                  <c:v>-139.02199999999999</c:v>
                </c:pt>
                <c:pt idx="51390">
                  <c:v>-135.36600000000001</c:v>
                </c:pt>
                <c:pt idx="51391">
                  <c:v>-131.684</c:v>
                </c:pt>
                <c:pt idx="51392">
                  <c:v>-127.977</c:v>
                </c:pt>
                <c:pt idx="51393">
                  <c:v>-124.244</c:v>
                </c:pt>
                <c:pt idx="51394">
                  <c:v>-120.488</c:v>
                </c:pt>
                <c:pt idx="51395">
                  <c:v>-116.709</c:v>
                </c:pt>
                <c:pt idx="51396">
                  <c:v>-112.908</c:v>
                </c:pt>
                <c:pt idx="51397">
                  <c:v>-109.08499999999999</c:v>
                </c:pt>
                <c:pt idx="51398">
                  <c:v>-105.241</c:v>
                </c:pt>
                <c:pt idx="51399">
                  <c:v>-101.377</c:v>
                </c:pt>
                <c:pt idx="51400">
                  <c:v>-97.493499999999997</c:v>
                </c:pt>
                <c:pt idx="51401">
                  <c:v>-93.591899999999995</c:v>
                </c:pt>
                <c:pt idx="51402">
                  <c:v>-89.672700000000006</c:v>
                </c:pt>
                <c:pt idx="51403">
                  <c:v>-85.736599999999996</c:v>
                </c:pt>
                <c:pt idx="51404">
                  <c:v>-81.784599999999998</c:v>
                </c:pt>
                <c:pt idx="51405">
                  <c:v>-77.817300000000003</c:v>
                </c:pt>
                <c:pt idx="51406">
                  <c:v>-73.835599999999999</c:v>
                </c:pt>
                <c:pt idx="51407">
                  <c:v>-69.840299999999999</c:v>
                </c:pt>
                <c:pt idx="51408">
                  <c:v>-65.8322</c:v>
                </c:pt>
                <c:pt idx="51409">
                  <c:v>-61.812199999999997</c:v>
                </c:pt>
                <c:pt idx="51410">
                  <c:v>-57.780999999999999</c:v>
                </c:pt>
                <c:pt idx="51411">
                  <c:v>-53.739400000000003</c:v>
                </c:pt>
                <c:pt idx="51412">
                  <c:v>-49.688400000000001</c:v>
                </c:pt>
                <c:pt idx="51413">
                  <c:v>-45.628700000000002</c:v>
                </c:pt>
                <c:pt idx="51414">
                  <c:v>-41.561199999999999</c:v>
                </c:pt>
                <c:pt idx="51415">
                  <c:v>-37.486600000000003</c:v>
                </c:pt>
                <c:pt idx="51416">
                  <c:v>-33.405799999999999</c:v>
                </c:pt>
                <c:pt idx="51417">
                  <c:v>-29.319700000000001</c:v>
                </c:pt>
                <c:pt idx="51418">
                  <c:v>-25.228999999999999</c:v>
                </c:pt>
                <c:pt idx="51419">
                  <c:v>-21.134599999999999</c:v>
                </c:pt>
                <c:pt idx="51420">
                  <c:v>-17.037299999999998</c:v>
                </c:pt>
                <c:pt idx="51421">
                  <c:v>-12.938000000000001</c:v>
                </c:pt>
                <c:pt idx="51422">
                  <c:v>-8.8374299999999995</c:v>
                </c:pt>
                <c:pt idx="51423">
                  <c:v>-4.73651</c:v>
                </c:pt>
                <c:pt idx="51424">
                  <c:v>-0.63603299999999996</c:v>
                </c:pt>
                <c:pt idx="51425">
                  <c:v>3.4631500000000002</c:v>
                </c:pt>
                <c:pt idx="51426">
                  <c:v>7.5602299999999998</c:v>
                </c:pt>
                <c:pt idx="51427">
                  <c:v>11.654400000000001</c:v>
                </c:pt>
                <c:pt idx="51428">
                  <c:v>15.7447</c:v>
                </c:pt>
                <c:pt idx="51429">
                  <c:v>19.830500000000001</c:v>
                </c:pt>
                <c:pt idx="51430">
                  <c:v>23.910799999999998</c:v>
                </c:pt>
                <c:pt idx="51431">
                  <c:v>27.9849</c:v>
                </c:pt>
                <c:pt idx="51432">
                  <c:v>32.051900000000003</c:v>
                </c:pt>
                <c:pt idx="51433">
                  <c:v>36.1111</c:v>
                </c:pt>
                <c:pt idx="51434">
                  <c:v>40.161499999999997</c:v>
                </c:pt>
                <c:pt idx="51435">
                  <c:v>44.202399999999997</c:v>
                </c:pt>
                <c:pt idx="51436">
                  <c:v>48.232900000000001</c:v>
                </c:pt>
                <c:pt idx="51437">
                  <c:v>52.252299999999998</c:v>
                </c:pt>
                <c:pt idx="51438">
                  <c:v>56.259700000000002</c:v>
                </c:pt>
                <c:pt idx="51439">
                  <c:v>60.254300000000001</c:v>
                </c:pt>
                <c:pt idx="51440">
                  <c:v>64.235299999999995</c:v>
                </c:pt>
                <c:pt idx="51441">
                  <c:v>68.201999999999998</c:v>
                </c:pt>
                <c:pt idx="51442">
                  <c:v>72.153400000000005</c:v>
                </c:pt>
                <c:pt idx="51443">
                  <c:v>76.088899999999995</c:v>
                </c:pt>
                <c:pt idx="51444">
                  <c:v>80.007599999999996</c:v>
                </c:pt>
                <c:pt idx="51445">
                  <c:v>83.908699999999996</c:v>
                </c:pt>
                <c:pt idx="51446">
                  <c:v>87.791499999999999</c:v>
                </c:pt>
                <c:pt idx="51447">
                  <c:v>91.655199999999994</c:v>
                </c:pt>
                <c:pt idx="51448">
                  <c:v>95.498999999999995</c:v>
                </c:pt>
                <c:pt idx="51449">
                  <c:v>99.322000000000003</c:v>
                </c:pt>
                <c:pt idx="51450">
                  <c:v>103.124</c:v>
                </c:pt>
                <c:pt idx="51451">
                  <c:v>106.90300000000001</c:v>
                </c:pt>
                <c:pt idx="51452">
                  <c:v>110.66</c:v>
                </c:pt>
                <c:pt idx="51453">
                  <c:v>114.392</c:v>
                </c:pt>
                <c:pt idx="51454">
                  <c:v>118.101</c:v>
                </c:pt>
                <c:pt idx="51455">
                  <c:v>121.78400000000001</c:v>
                </c:pt>
                <c:pt idx="51456">
                  <c:v>125.441</c:v>
                </c:pt>
                <c:pt idx="51457">
                  <c:v>129.071</c:v>
                </c:pt>
                <c:pt idx="51458">
                  <c:v>132.67400000000001</c:v>
                </c:pt>
                <c:pt idx="51459">
                  <c:v>136.249</c:v>
                </c:pt>
                <c:pt idx="51460">
                  <c:v>139.79499999999999</c:v>
                </c:pt>
                <c:pt idx="51461">
                  <c:v>143.31200000000001</c:v>
                </c:pt>
                <c:pt idx="51462">
                  <c:v>146.798</c:v>
                </c:pt>
                <c:pt idx="51463">
                  <c:v>150.25299999999999</c:v>
                </c:pt>
                <c:pt idx="51464">
                  <c:v>153.67699999999999</c:v>
                </c:pt>
                <c:pt idx="51465">
                  <c:v>157.06800000000001</c:v>
                </c:pt>
                <c:pt idx="51466">
                  <c:v>160.42599999999999</c:v>
                </c:pt>
                <c:pt idx="51467">
                  <c:v>163.751</c:v>
                </c:pt>
                <c:pt idx="51468">
                  <c:v>167.041</c:v>
                </c:pt>
                <c:pt idx="51469">
                  <c:v>170.297</c:v>
                </c:pt>
                <c:pt idx="51470">
                  <c:v>173.51599999999999</c:v>
                </c:pt>
                <c:pt idx="51471">
                  <c:v>176.7</c:v>
                </c:pt>
                <c:pt idx="51472">
                  <c:v>179.846</c:v>
                </c:pt>
                <c:pt idx="51473">
                  <c:v>182.95500000000001</c:v>
                </c:pt>
                <c:pt idx="51474">
                  <c:v>186.02600000000001</c:v>
                </c:pt>
                <c:pt idx="51475">
                  <c:v>189.05799999999999</c:v>
                </c:pt>
                <c:pt idx="51476">
                  <c:v>192.05099999999999</c:v>
                </c:pt>
                <c:pt idx="51477">
                  <c:v>195.00399999999999</c:v>
                </c:pt>
                <c:pt idx="51478">
                  <c:v>197.916</c:v>
                </c:pt>
                <c:pt idx="51479">
                  <c:v>200.78700000000001</c:v>
                </c:pt>
                <c:pt idx="51480">
                  <c:v>203.61600000000001</c:v>
                </c:pt>
                <c:pt idx="51481">
                  <c:v>206.40299999999999</c:v>
                </c:pt>
                <c:pt idx="51482">
                  <c:v>209.148</c:v>
                </c:pt>
                <c:pt idx="51483">
                  <c:v>211.84899999999999</c:v>
                </c:pt>
                <c:pt idx="51484">
                  <c:v>214.506</c:v>
                </c:pt>
                <c:pt idx="51485">
                  <c:v>217.119</c:v>
                </c:pt>
                <c:pt idx="51486">
                  <c:v>219.68700000000001</c:v>
                </c:pt>
                <c:pt idx="51487">
                  <c:v>222.209</c:v>
                </c:pt>
                <c:pt idx="51488">
                  <c:v>224.68600000000001</c:v>
                </c:pt>
                <c:pt idx="51489">
                  <c:v>227.11600000000001</c:v>
                </c:pt>
                <c:pt idx="51490">
                  <c:v>229.499</c:v>
                </c:pt>
                <c:pt idx="51491">
                  <c:v>231.83500000000001</c:v>
                </c:pt>
                <c:pt idx="51492">
                  <c:v>234.12299999999999</c:v>
                </c:pt>
                <c:pt idx="51493">
                  <c:v>236.363</c:v>
                </c:pt>
                <c:pt idx="51494">
                  <c:v>238.554</c:v>
                </c:pt>
                <c:pt idx="51495">
                  <c:v>240.697</c:v>
                </c:pt>
                <c:pt idx="51496">
                  <c:v>242.78899999999999</c:v>
                </c:pt>
                <c:pt idx="51497">
                  <c:v>244.83199999999999</c:v>
                </c:pt>
                <c:pt idx="51498">
                  <c:v>246.82400000000001</c:v>
                </c:pt>
                <c:pt idx="51499">
                  <c:v>248.76599999999999</c:v>
                </c:pt>
                <c:pt idx="51500">
                  <c:v>250.65600000000001</c:v>
                </c:pt>
                <c:pt idx="51501">
                  <c:v>252.49600000000001</c:v>
                </c:pt>
                <c:pt idx="51502">
                  <c:v>254.28299999999999</c:v>
                </c:pt>
                <c:pt idx="51503">
                  <c:v>256.01799999999997</c:v>
                </c:pt>
                <c:pt idx="51504">
                  <c:v>257.70100000000002</c:v>
                </c:pt>
                <c:pt idx="51505">
                  <c:v>259.33</c:v>
                </c:pt>
                <c:pt idx="51506">
                  <c:v>260.90699999999998</c:v>
                </c:pt>
                <c:pt idx="51507">
                  <c:v>262.43</c:v>
                </c:pt>
                <c:pt idx="51508">
                  <c:v>263.89999999999998</c:v>
                </c:pt>
                <c:pt idx="51509">
                  <c:v>265.31599999999997</c:v>
                </c:pt>
                <c:pt idx="51510">
                  <c:v>266.67700000000002</c:v>
                </c:pt>
                <c:pt idx="51511">
                  <c:v>267.98399999999998</c:v>
                </c:pt>
                <c:pt idx="51512">
                  <c:v>269.23599999999999</c:v>
                </c:pt>
                <c:pt idx="51513">
                  <c:v>270.43299999999999</c:v>
                </c:pt>
                <c:pt idx="51514">
                  <c:v>271.57499999999999</c:v>
                </c:pt>
                <c:pt idx="51515">
                  <c:v>272.661</c:v>
                </c:pt>
                <c:pt idx="51516">
                  <c:v>273.69200000000001</c:v>
                </c:pt>
                <c:pt idx="51517">
                  <c:v>274.66699999999997</c:v>
                </c:pt>
                <c:pt idx="51518">
                  <c:v>275.58499999999998</c:v>
                </c:pt>
                <c:pt idx="51519">
                  <c:v>276.44799999999998</c:v>
                </c:pt>
                <c:pt idx="51520">
                  <c:v>277.255</c:v>
                </c:pt>
                <c:pt idx="51521">
                  <c:v>278.00400000000002</c:v>
                </c:pt>
                <c:pt idx="51522">
                  <c:v>278.69799999999998</c:v>
                </c:pt>
                <c:pt idx="51523">
                  <c:v>279.334</c:v>
                </c:pt>
                <c:pt idx="51524">
                  <c:v>279.91399999999999</c:v>
                </c:pt>
                <c:pt idx="51525">
                  <c:v>280.43700000000001</c:v>
                </c:pt>
                <c:pt idx="51526">
                  <c:v>280.90300000000002</c:v>
                </c:pt>
                <c:pt idx="51527">
                  <c:v>281.31099999999998</c:v>
                </c:pt>
                <c:pt idx="51528">
                  <c:v>281.66300000000001</c:v>
                </c:pt>
                <c:pt idx="51529">
                  <c:v>281.95699999999999</c:v>
                </c:pt>
                <c:pt idx="51530">
                  <c:v>282.19400000000002</c:v>
                </c:pt>
                <c:pt idx="51531">
                  <c:v>282.37400000000002</c:v>
                </c:pt>
                <c:pt idx="51532">
                  <c:v>282.49700000000001</c:v>
                </c:pt>
                <c:pt idx="51533">
                  <c:v>282.56200000000001</c:v>
                </c:pt>
                <c:pt idx="51534">
                  <c:v>282.57</c:v>
                </c:pt>
                <c:pt idx="51535">
                  <c:v>282.52</c:v>
                </c:pt>
                <c:pt idx="51536">
                  <c:v>282.41399999999999</c:v>
                </c:pt>
                <c:pt idx="51537">
                  <c:v>282.25</c:v>
                </c:pt>
                <c:pt idx="51538">
                  <c:v>282.029</c:v>
                </c:pt>
                <c:pt idx="51539">
                  <c:v>281.75099999999998</c:v>
                </c:pt>
                <c:pt idx="51540">
                  <c:v>281.416</c:v>
                </c:pt>
                <c:pt idx="51541">
                  <c:v>281.024</c:v>
                </c:pt>
                <c:pt idx="51542">
                  <c:v>280.57499999999999</c:v>
                </c:pt>
                <c:pt idx="51543">
                  <c:v>280.06900000000002</c:v>
                </c:pt>
                <c:pt idx="51544">
                  <c:v>279.50700000000001</c:v>
                </c:pt>
                <c:pt idx="51545">
                  <c:v>278.88900000000001</c:v>
                </c:pt>
                <c:pt idx="51546">
                  <c:v>278.214</c:v>
                </c:pt>
                <c:pt idx="51547">
                  <c:v>277.483</c:v>
                </c:pt>
                <c:pt idx="51548">
                  <c:v>276.69600000000003</c:v>
                </c:pt>
                <c:pt idx="51549">
                  <c:v>275.85300000000001</c:v>
                </c:pt>
                <c:pt idx="51550">
                  <c:v>274.95400000000001</c:v>
                </c:pt>
                <c:pt idx="51551">
                  <c:v>274</c:v>
                </c:pt>
                <c:pt idx="51552">
                  <c:v>272.99099999999999</c:v>
                </c:pt>
                <c:pt idx="51553">
                  <c:v>271.92700000000002</c:v>
                </c:pt>
                <c:pt idx="51554">
                  <c:v>270.80799999999999</c:v>
                </c:pt>
                <c:pt idx="51555">
                  <c:v>269.63499999999999</c:v>
                </c:pt>
                <c:pt idx="51556">
                  <c:v>268.40699999999998</c:v>
                </c:pt>
                <c:pt idx="51557">
                  <c:v>267.12599999999998</c:v>
                </c:pt>
                <c:pt idx="51558">
                  <c:v>265.79000000000002</c:v>
                </c:pt>
                <c:pt idx="51559">
                  <c:v>264.40199999999999</c:v>
                </c:pt>
                <c:pt idx="51560">
                  <c:v>262.95999999999998</c:v>
                </c:pt>
                <c:pt idx="51561">
                  <c:v>261.46499999999997</c:v>
                </c:pt>
                <c:pt idx="51562">
                  <c:v>259.91800000000001</c:v>
                </c:pt>
                <c:pt idx="51563">
                  <c:v>258.31900000000002</c:v>
                </c:pt>
                <c:pt idx="51564">
                  <c:v>256.66800000000001</c:v>
                </c:pt>
                <c:pt idx="51565">
                  <c:v>254.965</c:v>
                </c:pt>
                <c:pt idx="51566">
                  <c:v>253.21199999999999</c:v>
                </c:pt>
                <c:pt idx="51567">
                  <c:v>251.40700000000001</c:v>
                </c:pt>
                <c:pt idx="51568">
                  <c:v>249.55199999999999</c:v>
                </c:pt>
                <c:pt idx="51569">
                  <c:v>247.648</c:v>
                </c:pt>
                <c:pt idx="51570">
                  <c:v>245.69399999999999</c:v>
                </c:pt>
                <c:pt idx="51571">
                  <c:v>243.69</c:v>
                </c:pt>
                <c:pt idx="51572">
                  <c:v>241.63800000000001</c:v>
                </c:pt>
                <c:pt idx="51573">
                  <c:v>239.53800000000001</c:v>
                </c:pt>
                <c:pt idx="51574">
                  <c:v>237.39</c:v>
                </c:pt>
                <c:pt idx="51575">
                  <c:v>235.19499999999999</c:v>
                </c:pt>
                <c:pt idx="51576">
                  <c:v>232.952</c:v>
                </c:pt>
                <c:pt idx="51577">
                  <c:v>230.66300000000001</c:v>
                </c:pt>
                <c:pt idx="51578">
                  <c:v>228.328</c:v>
                </c:pt>
                <c:pt idx="51579">
                  <c:v>225.94800000000001</c:v>
                </c:pt>
                <c:pt idx="51580">
                  <c:v>223.523</c:v>
                </c:pt>
                <c:pt idx="51581">
                  <c:v>221.053</c:v>
                </c:pt>
                <c:pt idx="51582">
                  <c:v>218.53899999999999</c:v>
                </c:pt>
                <c:pt idx="51583">
                  <c:v>215.982</c:v>
                </c:pt>
                <c:pt idx="51584">
                  <c:v>213.38200000000001</c:v>
                </c:pt>
                <c:pt idx="51585">
                  <c:v>210.74</c:v>
                </c:pt>
                <c:pt idx="51586">
                  <c:v>208.05600000000001</c:v>
                </c:pt>
                <c:pt idx="51587">
                  <c:v>205.33</c:v>
                </c:pt>
                <c:pt idx="51588">
                  <c:v>202.56399999999999</c:v>
                </c:pt>
                <c:pt idx="51589">
                  <c:v>199.75800000000001</c:v>
                </c:pt>
                <c:pt idx="51590">
                  <c:v>196.91200000000001</c:v>
                </c:pt>
                <c:pt idx="51591">
                  <c:v>194.02699999999999</c:v>
                </c:pt>
                <c:pt idx="51592">
                  <c:v>191.10400000000001</c:v>
                </c:pt>
                <c:pt idx="51593">
                  <c:v>188.14400000000001</c:v>
                </c:pt>
                <c:pt idx="51594">
                  <c:v>185.14599999999999</c:v>
                </c:pt>
                <c:pt idx="51595">
                  <c:v>182.11099999999999</c:v>
                </c:pt>
                <c:pt idx="51596">
                  <c:v>179.041</c:v>
                </c:pt>
                <c:pt idx="51597">
                  <c:v>175.93600000000001</c:v>
                </c:pt>
                <c:pt idx="51598">
                  <c:v>172.79599999999999</c:v>
                </c:pt>
                <c:pt idx="51599">
                  <c:v>169.62200000000001</c:v>
                </c:pt>
                <c:pt idx="51600">
                  <c:v>166.41399999999999</c:v>
                </c:pt>
                <c:pt idx="51601">
                  <c:v>163.17400000000001</c:v>
                </c:pt>
                <c:pt idx="51602">
                  <c:v>159.90299999999999</c:v>
                </c:pt>
                <c:pt idx="51603">
                  <c:v>156.59899999999999</c:v>
                </c:pt>
                <c:pt idx="51604">
                  <c:v>153.26599999999999</c:v>
                </c:pt>
                <c:pt idx="51605">
                  <c:v>149.90199999999999</c:v>
                </c:pt>
                <c:pt idx="51606">
                  <c:v>146.50899999999999</c:v>
                </c:pt>
                <c:pt idx="51607">
                  <c:v>143.08699999999999</c:v>
                </c:pt>
                <c:pt idx="51608">
                  <c:v>139.63800000000001</c:v>
                </c:pt>
                <c:pt idx="51609">
                  <c:v>136.16200000000001</c:v>
                </c:pt>
                <c:pt idx="51610">
                  <c:v>132.65899999999999</c:v>
                </c:pt>
                <c:pt idx="51611">
                  <c:v>129.13</c:v>
                </c:pt>
                <c:pt idx="51612">
                  <c:v>125.577</c:v>
                </c:pt>
                <c:pt idx="51613">
                  <c:v>121.999</c:v>
                </c:pt>
                <c:pt idx="51614">
                  <c:v>118.398</c:v>
                </c:pt>
                <c:pt idx="51615">
                  <c:v>114.774</c:v>
                </c:pt>
                <c:pt idx="51616">
                  <c:v>111.128</c:v>
                </c:pt>
                <c:pt idx="51617">
                  <c:v>107.461</c:v>
                </c:pt>
                <c:pt idx="51618">
                  <c:v>103.773</c:v>
                </c:pt>
                <c:pt idx="51619">
                  <c:v>100.066</c:v>
                </c:pt>
                <c:pt idx="51620">
                  <c:v>96.339200000000005</c:v>
                </c:pt>
                <c:pt idx="51621">
                  <c:v>92.594399999999993</c:v>
                </c:pt>
                <c:pt idx="51622">
                  <c:v>88.8322</c:v>
                </c:pt>
                <c:pt idx="51623">
                  <c:v>85.053200000000004</c:v>
                </c:pt>
                <c:pt idx="51624">
                  <c:v>81.258300000000006</c:v>
                </c:pt>
                <c:pt idx="51625">
                  <c:v>77.4482</c:v>
                </c:pt>
                <c:pt idx="51626">
                  <c:v>73.623800000000003</c:v>
                </c:pt>
                <c:pt idx="51627">
                  <c:v>69.785700000000006</c:v>
                </c:pt>
                <c:pt idx="51628">
                  <c:v>65.934799999999996</c:v>
                </c:pt>
                <c:pt idx="51629">
                  <c:v>62.071800000000003</c:v>
                </c:pt>
                <c:pt idx="51630">
                  <c:v>58.197699999999998</c:v>
                </c:pt>
                <c:pt idx="51631">
                  <c:v>54.313000000000002</c:v>
                </c:pt>
                <c:pt idx="51632">
                  <c:v>50.418700000000001</c:v>
                </c:pt>
                <c:pt idx="51633">
                  <c:v>46.5154</c:v>
                </c:pt>
                <c:pt idx="51634">
                  <c:v>42.604100000000003</c:v>
                </c:pt>
                <c:pt idx="51635">
                  <c:v>38.685499999999998</c:v>
                </c:pt>
                <c:pt idx="51636">
                  <c:v>34.7605</c:v>
                </c:pt>
                <c:pt idx="51637">
                  <c:v>30.829699999999999</c:v>
                </c:pt>
                <c:pt idx="51638">
                  <c:v>26.893999999999998</c:v>
                </c:pt>
                <c:pt idx="51639">
                  <c:v>22.9542</c:v>
                </c:pt>
                <c:pt idx="51640">
                  <c:v>19.011099999999999</c:v>
                </c:pt>
                <c:pt idx="51641">
                  <c:v>15.0656</c:v>
                </c:pt>
                <c:pt idx="51642">
                  <c:v>11.1183</c:v>
                </c:pt>
                <c:pt idx="51643">
                  <c:v>7.1701199999999998</c:v>
                </c:pt>
                <c:pt idx="51644">
                  <c:v>3.2218599999999999</c:v>
                </c:pt>
                <c:pt idx="51645">
                  <c:v>-0.72569700000000004</c:v>
                </c:pt>
                <c:pt idx="51646">
                  <c:v>-4.6717599999999999</c:v>
                </c:pt>
                <c:pt idx="51647">
                  <c:v>-8.6155200000000001</c:v>
                </c:pt>
                <c:pt idx="51648">
                  <c:v>-12.5562</c:v>
                </c:pt>
                <c:pt idx="51649">
                  <c:v>-16.492899999999999</c:v>
                </c:pt>
                <c:pt idx="51650">
                  <c:v>-20.425000000000001</c:v>
                </c:pt>
                <c:pt idx="51651">
                  <c:v>-24.351600000000001</c:v>
                </c:pt>
                <c:pt idx="51652">
                  <c:v>-28.271899999999999</c:v>
                </c:pt>
                <c:pt idx="51653">
                  <c:v>-32.185099999999998</c:v>
                </c:pt>
                <c:pt idx="51654">
                  <c:v>-36.090400000000002</c:v>
                </c:pt>
                <c:pt idx="51655">
                  <c:v>-39.987099999999998</c:v>
                </c:pt>
                <c:pt idx="51656">
                  <c:v>-43.874400000000001</c:v>
                </c:pt>
                <c:pt idx="51657">
                  <c:v>-47.751399999999997</c:v>
                </c:pt>
                <c:pt idx="51658">
                  <c:v>-51.617400000000004</c:v>
                </c:pt>
                <c:pt idx="51659">
                  <c:v>-55.471600000000002</c:v>
                </c:pt>
                <c:pt idx="51660">
                  <c:v>-59.313299999999998</c:v>
                </c:pt>
                <c:pt idx="51661">
                  <c:v>-63.141599999999997</c:v>
                </c:pt>
                <c:pt idx="51662">
                  <c:v>-66.955799999999996</c:v>
                </c:pt>
                <c:pt idx="51663">
                  <c:v>-70.755099999999999</c:v>
                </c:pt>
                <c:pt idx="51664">
                  <c:v>-74.538700000000006</c:v>
                </c:pt>
                <c:pt idx="51665">
                  <c:v>-78.305999999999997</c:v>
                </c:pt>
                <c:pt idx="51666">
                  <c:v>-82.056100000000001</c:v>
                </c:pt>
                <c:pt idx="51667">
                  <c:v>-85.788200000000003</c:v>
                </c:pt>
                <c:pt idx="51668">
                  <c:v>-89.5017</c:v>
                </c:pt>
                <c:pt idx="51669">
                  <c:v>-93.195800000000006</c:v>
                </c:pt>
                <c:pt idx="51670">
                  <c:v>-96.869699999999995</c:v>
                </c:pt>
                <c:pt idx="51671">
                  <c:v>-100.523</c:v>
                </c:pt>
                <c:pt idx="51672">
                  <c:v>-104.154</c:v>
                </c:pt>
                <c:pt idx="51673">
                  <c:v>-107.76300000000001</c:v>
                </c:pt>
                <c:pt idx="51674">
                  <c:v>-111.349</c:v>
                </c:pt>
                <c:pt idx="51675">
                  <c:v>-114.911</c:v>
                </c:pt>
                <c:pt idx="51676">
                  <c:v>-118.449</c:v>
                </c:pt>
                <c:pt idx="51677">
                  <c:v>-121.961</c:v>
                </c:pt>
                <c:pt idx="51678">
                  <c:v>-125.44799999999999</c:v>
                </c:pt>
                <c:pt idx="51679">
                  <c:v>-128.90799999999999</c:v>
                </c:pt>
                <c:pt idx="51680">
                  <c:v>-132.34</c:v>
                </c:pt>
                <c:pt idx="51681">
                  <c:v>-135.745</c:v>
                </c:pt>
                <c:pt idx="51682">
                  <c:v>-139.12100000000001</c:v>
                </c:pt>
                <c:pt idx="51683">
                  <c:v>-142.46700000000001</c:v>
                </c:pt>
                <c:pt idx="51684">
                  <c:v>-145.78399999999999</c:v>
                </c:pt>
                <c:pt idx="51685">
                  <c:v>-149.06899999999999</c:v>
                </c:pt>
                <c:pt idx="51686">
                  <c:v>-152.32400000000001</c:v>
                </c:pt>
                <c:pt idx="51687">
                  <c:v>-155.54599999999999</c:v>
                </c:pt>
                <c:pt idx="51688">
                  <c:v>-158.73599999999999</c:v>
                </c:pt>
                <c:pt idx="51689">
                  <c:v>-161.893</c:v>
                </c:pt>
                <c:pt idx="51690">
                  <c:v>-165.01499999999999</c:v>
                </c:pt>
                <c:pt idx="51691">
                  <c:v>-168.10300000000001</c:v>
                </c:pt>
                <c:pt idx="51692">
                  <c:v>-171.15600000000001</c:v>
                </c:pt>
                <c:pt idx="51693">
                  <c:v>-174.17400000000001</c:v>
                </c:pt>
                <c:pt idx="51694">
                  <c:v>-177.154</c:v>
                </c:pt>
                <c:pt idx="51695">
                  <c:v>-180.09800000000001</c:v>
                </c:pt>
                <c:pt idx="51696">
                  <c:v>-183.005</c:v>
                </c:pt>
                <c:pt idx="51697">
                  <c:v>-185.87299999999999</c:v>
                </c:pt>
                <c:pt idx="51698">
                  <c:v>-188.703</c:v>
                </c:pt>
                <c:pt idx="51699">
                  <c:v>-191.49299999999999</c:v>
                </c:pt>
                <c:pt idx="51700">
                  <c:v>-194.244</c:v>
                </c:pt>
                <c:pt idx="51701">
                  <c:v>-196.95500000000001</c:v>
                </c:pt>
                <c:pt idx="51702">
                  <c:v>-199.624</c:v>
                </c:pt>
                <c:pt idx="51703">
                  <c:v>-202.25200000000001</c:v>
                </c:pt>
                <c:pt idx="51704">
                  <c:v>-204.839</c:v>
                </c:pt>
                <c:pt idx="51705">
                  <c:v>-207.38200000000001</c:v>
                </c:pt>
                <c:pt idx="51706">
                  <c:v>-209.88300000000001</c:v>
                </c:pt>
                <c:pt idx="51707">
                  <c:v>-212.34100000000001</c:v>
                </c:pt>
                <c:pt idx="51708">
                  <c:v>-214.755</c:v>
                </c:pt>
                <c:pt idx="51709">
                  <c:v>-217.124</c:v>
                </c:pt>
                <c:pt idx="51710">
                  <c:v>-219.44800000000001</c:v>
                </c:pt>
                <c:pt idx="51711">
                  <c:v>-221.72800000000001</c:v>
                </c:pt>
                <c:pt idx="51712">
                  <c:v>-223.96100000000001</c:v>
                </c:pt>
                <c:pt idx="51713">
                  <c:v>-226.148</c:v>
                </c:pt>
                <c:pt idx="51714">
                  <c:v>-228.28899999999999</c:v>
                </c:pt>
                <c:pt idx="51715">
                  <c:v>-230.38300000000001</c:v>
                </c:pt>
                <c:pt idx="51716">
                  <c:v>-232.429</c:v>
                </c:pt>
                <c:pt idx="51717">
                  <c:v>-234.428</c:v>
                </c:pt>
                <c:pt idx="51718">
                  <c:v>-236.37799999999999</c:v>
                </c:pt>
                <c:pt idx="51719">
                  <c:v>-238.28</c:v>
                </c:pt>
                <c:pt idx="51720">
                  <c:v>-240.13200000000001</c:v>
                </c:pt>
                <c:pt idx="51721">
                  <c:v>-241.93600000000001</c:v>
                </c:pt>
                <c:pt idx="51722">
                  <c:v>-243.69</c:v>
                </c:pt>
                <c:pt idx="51723">
                  <c:v>-245.39400000000001</c:v>
                </c:pt>
                <c:pt idx="51724">
                  <c:v>-247.047</c:v>
                </c:pt>
                <c:pt idx="51725">
                  <c:v>-248.65</c:v>
                </c:pt>
                <c:pt idx="51726">
                  <c:v>-250.202</c:v>
                </c:pt>
                <c:pt idx="51727">
                  <c:v>-251.702</c:v>
                </c:pt>
                <c:pt idx="51728">
                  <c:v>-253.15100000000001</c:v>
                </c:pt>
                <c:pt idx="51729">
                  <c:v>-254.54900000000001</c:v>
                </c:pt>
                <c:pt idx="51730">
                  <c:v>-255.89400000000001</c:v>
                </c:pt>
                <c:pt idx="51731">
                  <c:v>-257.18700000000001</c:v>
                </c:pt>
                <c:pt idx="51732">
                  <c:v>-258.42700000000002</c:v>
                </c:pt>
                <c:pt idx="51733">
                  <c:v>-259.61500000000001</c:v>
                </c:pt>
                <c:pt idx="51734">
                  <c:v>-260.74900000000002</c:v>
                </c:pt>
                <c:pt idx="51735">
                  <c:v>-261.83</c:v>
                </c:pt>
                <c:pt idx="51736">
                  <c:v>-262.858</c:v>
                </c:pt>
                <c:pt idx="51737">
                  <c:v>-263.83199999999999</c:v>
                </c:pt>
                <c:pt idx="51738">
                  <c:v>-264.75299999999999</c:v>
                </c:pt>
                <c:pt idx="51739">
                  <c:v>-265.61900000000003</c:v>
                </c:pt>
                <c:pt idx="51740">
                  <c:v>-266.43099999999998</c:v>
                </c:pt>
                <c:pt idx="51741">
                  <c:v>-267.18900000000002</c:v>
                </c:pt>
                <c:pt idx="51742">
                  <c:v>-267.89299999999997</c:v>
                </c:pt>
                <c:pt idx="51743">
                  <c:v>-268.54199999999997</c:v>
                </c:pt>
                <c:pt idx="51744">
                  <c:v>-269.13600000000002</c:v>
                </c:pt>
                <c:pt idx="51745">
                  <c:v>-269.67599999999999</c:v>
                </c:pt>
                <c:pt idx="51746">
                  <c:v>-270.161</c:v>
                </c:pt>
                <c:pt idx="51747">
                  <c:v>-270.59100000000001</c:v>
                </c:pt>
                <c:pt idx="51748">
                  <c:v>-270.96499999999997</c:v>
                </c:pt>
                <c:pt idx="51749">
                  <c:v>-271.28500000000003</c:v>
                </c:pt>
                <c:pt idx="51750">
                  <c:v>-271.55</c:v>
                </c:pt>
                <c:pt idx="51751">
                  <c:v>-271.75900000000001</c:v>
                </c:pt>
                <c:pt idx="51752">
                  <c:v>-271.91399999999999</c:v>
                </c:pt>
                <c:pt idx="51753">
                  <c:v>-272.01299999999998</c:v>
                </c:pt>
                <c:pt idx="51754">
                  <c:v>-272.05700000000002</c:v>
                </c:pt>
                <c:pt idx="51755">
                  <c:v>-272.04599999999999</c:v>
                </c:pt>
                <c:pt idx="51756">
                  <c:v>-271.98</c:v>
                </c:pt>
                <c:pt idx="51757">
                  <c:v>-271.858</c:v>
                </c:pt>
                <c:pt idx="51758">
                  <c:v>-271.68200000000002</c:v>
                </c:pt>
                <c:pt idx="51759">
                  <c:v>-271.45100000000002</c:v>
                </c:pt>
                <c:pt idx="51760">
                  <c:v>-271.16399999999999</c:v>
                </c:pt>
                <c:pt idx="51761">
                  <c:v>-270.82299999999998</c:v>
                </c:pt>
                <c:pt idx="51762">
                  <c:v>-270.42700000000002</c:v>
                </c:pt>
                <c:pt idx="51763">
                  <c:v>-269.97699999999998</c:v>
                </c:pt>
                <c:pt idx="51764">
                  <c:v>-269.471</c:v>
                </c:pt>
                <c:pt idx="51765">
                  <c:v>-268.91199999999998</c:v>
                </c:pt>
                <c:pt idx="51766">
                  <c:v>-268.298</c:v>
                </c:pt>
                <c:pt idx="51767">
                  <c:v>-267.63</c:v>
                </c:pt>
                <c:pt idx="51768">
                  <c:v>-266.90699999999998</c:v>
                </c:pt>
                <c:pt idx="51769">
                  <c:v>-266.13099999999997</c:v>
                </c:pt>
                <c:pt idx="51770">
                  <c:v>-265.30200000000002</c:v>
                </c:pt>
                <c:pt idx="51771">
                  <c:v>-264.41800000000001</c:v>
                </c:pt>
                <c:pt idx="51772">
                  <c:v>-263.48200000000003</c:v>
                </c:pt>
                <c:pt idx="51773">
                  <c:v>-262.49200000000002</c:v>
                </c:pt>
                <c:pt idx="51774">
                  <c:v>-261.45</c:v>
                </c:pt>
                <c:pt idx="51775">
                  <c:v>-260.35500000000002</c:v>
                </c:pt>
                <c:pt idx="51776">
                  <c:v>-259.20800000000003</c:v>
                </c:pt>
                <c:pt idx="51777">
                  <c:v>-258.00799999999998</c:v>
                </c:pt>
                <c:pt idx="51778">
                  <c:v>-256.75599999999997</c:v>
                </c:pt>
                <c:pt idx="51779">
                  <c:v>-255.453</c:v>
                </c:pt>
                <c:pt idx="51780">
                  <c:v>-254.09899999999999</c:v>
                </c:pt>
                <c:pt idx="51781">
                  <c:v>-252.69300000000001</c:v>
                </c:pt>
                <c:pt idx="51782">
                  <c:v>-251.23699999999999</c:v>
                </c:pt>
                <c:pt idx="51783">
                  <c:v>-249.73099999999999</c:v>
                </c:pt>
                <c:pt idx="51784">
                  <c:v>-248.17400000000001</c:v>
                </c:pt>
                <c:pt idx="51785">
                  <c:v>-246.56700000000001</c:v>
                </c:pt>
                <c:pt idx="51786">
                  <c:v>-244.91200000000001</c:v>
                </c:pt>
                <c:pt idx="51787">
                  <c:v>-243.20699999999999</c:v>
                </c:pt>
                <c:pt idx="51788">
                  <c:v>-241.453</c:v>
                </c:pt>
                <c:pt idx="51789">
                  <c:v>-239.65100000000001</c:v>
                </c:pt>
                <c:pt idx="51790">
                  <c:v>-237.80099999999999</c:v>
                </c:pt>
                <c:pt idx="51791">
                  <c:v>-235.90299999999999</c:v>
                </c:pt>
                <c:pt idx="51792">
                  <c:v>-233.959</c:v>
                </c:pt>
                <c:pt idx="51793">
                  <c:v>-231.96700000000001</c:v>
                </c:pt>
                <c:pt idx="51794">
                  <c:v>-229.929</c:v>
                </c:pt>
                <c:pt idx="51795">
                  <c:v>-227.846</c:v>
                </c:pt>
                <c:pt idx="51796">
                  <c:v>-225.71700000000001</c:v>
                </c:pt>
                <c:pt idx="51797">
                  <c:v>-223.542</c:v>
                </c:pt>
                <c:pt idx="51798">
                  <c:v>-221.32400000000001</c:v>
                </c:pt>
                <c:pt idx="51799">
                  <c:v>-219.06100000000001</c:v>
                </c:pt>
                <c:pt idx="51800">
                  <c:v>-216.75399999999999</c:v>
                </c:pt>
                <c:pt idx="51801">
                  <c:v>-214.405</c:v>
                </c:pt>
                <c:pt idx="51802">
                  <c:v>-212.01300000000001</c:v>
                </c:pt>
                <c:pt idx="51803">
                  <c:v>-209.578</c:v>
                </c:pt>
                <c:pt idx="51804">
                  <c:v>-207.102</c:v>
                </c:pt>
                <c:pt idx="51805">
                  <c:v>-204.58500000000001</c:v>
                </c:pt>
                <c:pt idx="51806">
                  <c:v>-202.02699999999999</c:v>
                </c:pt>
                <c:pt idx="51807">
                  <c:v>-199.429</c:v>
                </c:pt>
                <c:pt idx="51808">
                  <c:v>-196.792</c:v>
                </c:pt>
                <c:pt idx="51809">
                  <c:v>-194.11600000000001</c:v>
                </c:pt>
                <c:pt idx="51810">
                  <c:v>-191.40100000000001</c:v>
                </c:pt>
                <c:pt idx="51811">
                  <c:v>-188.648</c:v>
                </c:pt>
                <c:pt idx="51812">
                  <c:v>-185.858</c:v>
                </c:pt>
                <c:pt idx="51813">
                  <c:v>-183.03200000000001</c:v>
                </c:pt>
                <c:pt idx="51814">
                  <c:v>-180.16900000000001</c:v>
                </c:pt>
                <c:pt idx="51815">
                  <c:v>-177.27</c:v>
                </c:pt>
                <c:pt idx="51816">
                  <c:v>-174.33699999999999</c:v>
                </c:pt>
                <c:pt idx="51817">
                  <c:v>-171.37</c:v>
                </c:pt>
                <c:pt idx="51818">
                  <c:v>-168.36799999999999</c:v>
                </c:pt>
                <c:pt idx="51819">
                  <c:v>-165.334</c:v>
                </c:pt>
                <c:pt idx="51820">
                  <c:v>-162.267</c:v>
                </c:pt>
                <c:pt idx="51821">
                  <c:v>-159.16800000000001</c:v>
                </c:pt>
                <c:pt idx="51822">
                  <c:v>-156.03899999999999</c:v>
                </c:pt>
                <c:pt idx="51823">
                  <c:v>-152.87799999999999</c:v>
                </c:pt>
                <c:pt idx="51824">
                  <c:v>-149.68799999999999</c:v>
                </c:pt>
                <c:pt idx="51825">
                  <c:v>-146.46799999999999</c:v>
                </c:pt>
                <c:pt idx="51826">
                  <c:v>-143.22</c:v>
                </c:pt>
                <c:pt idx="51827">
                  <c:v>-139.94399999999999</c:v>
                </c:pt>
                <c:pt idx="51828">
                  <c:v>-136.64099999999999</c:v>
                </c:pt>
                <c:pt idx="51829">
                  <c:v>-133.31100000000001</c:v>
                </c:pt>
                <c:pt idx="51830">
                  <c:v>-129.95500000000001</c:v>
                </c:pt>
                <c:pt idx="51831">
                  <c:v>-126.574</c:v>
                </c:pt>
                <c:pt idx="51832">
                  <c:v>-123.169</c:v>
                </c:pt>
                <c:pt idx="51833">
                  <c:v>-119.739</c:v>
                </c:pt>
                <c:pt idx="51834">
                  <c:v>-116.28700000000001</c:v>
                </c:pt>
                <c:pt idx="51835">
                  <c:v>-112.812</c:v>
                </c:pt>
                <c:pt idx="51836">
                  <c:v>-109.316</c:v>
                </c:pt>
                <c:pt idx="51837">
                  <c:v>-105.79900000000001</c:v>
                </c:pt>
                <c:pt idx="51838">
                  <c:v>-102.261</c:v>
                </c:pt>
                <c:pt idx="51839">
                  <c:v>-98.704099999999997</c:v>
                </c:pt>
                <c:pt idx="51840">
                  <c:v>-95.128200000000007</c:v>
                </c:pt>
                <c:pt idx="51841">
                  <c:v>-91.534300000000002</c:v>
                </c:pt>
                <c:pt idx="51842">
                  <c:v>-87.923100000000005</c:v>
                </c:pt>
                <c:pt idx="51843">
                  <c:v>-84.295299999999997</c:v>
                </c:pt>
                <c:pt idx="51844">
                  <c:v>-80.651600000000002</c:v>
                </c:pt>
                <c:pt idx="51845">
                  <c:v>-76.992900000000006</c:v>
                </c:pt>
                <c:pt idx="51846">
                  <c:v>-73.319800000000001</c:v>
                </c:pt>
                <c:pt idx="51847">
                  <c:v>-69.633099999999999</c:v>
                </c:pt>
                <c:pt idx="51848">
                  <c:v>-65.933499999999995</c:v>
                </c:pt>
                <c:pt idx="51849">
                  <c:v>-62.221899999999998</c:v>
                </c:pt>
                <c:pt idx="51850">
                  <c:v>-58.498899999999999</c:v>
                </c:pt>
                <c:pt idx="51851">
                  <c:v>-54.7654</c:v>
                </c:pt>
                <c:pt idx="51852">
                  <c:v>-51.021999999999998</c:v>
                </c:pt>
                <c:pt idx="51853">
                  <c:v>-47.269599999999997</c:v>
                </c:pt>
                <c:pt idx="51854">
                  <c:v>-43.508899999999997</c:v>
                </c:pt>
                <c:pt idx="51855">
                  <c:v>-39.740699999999997</c:v>
                </c:pt>
                <c:pt idx="51856">
                  <c:v>-35.965699999999998</c:v>
                </c:pt>
                <c:pt idx="51857">
                  <c:v>-32.184699999999999</c:v>
                </c:pt>
                <c:pt idx="51858">
                  <c:v>-28.398499999999999</c:v>
                </c:pt>
                <c:pt idx="51859">
                  <c:v>-24.607800000000001</c:v>
                </c:pt>
                <c:pt idx="51860">
                  <c:v>-20.813400000000001</c:v>
                </c:pt>
                <c:pt idx="51861">
                  <c:v>-17.016200000000001</c:v>
                </c:pt>
                <c:pt idx="51862">
                  <c:v>-13.216799999999999</c:v>
                </c:pt>
                <c:pt idx="51863">
                  <c:v>-9.4159699999999997</c:v>
                </c:pt>
                <c:pt idx="51864">
                  <c:v>-5.61456</c:v>
                </c:pt>
                <c:pt idx="51865">
                  <c:v>-1.8133300000000001</c:v>
                </c:pt>
                <c:pt idx="51866">
                  <c:v>1.9869600000000001</c:v>
                </c:pt>
                <c:pt idx="51867">
                  <c:v>5.7855400000000001</c:v>
                </c:pt>
                <c:pt idx="51868">
                  <c:v>9.5816400000000002</c:v>
                </c:pt>
                <c:pt idx="51869">
                  <c:v>13.374499999999999</c:v>
                </c:pt>
                <c:pt idx="51870">
                  <c:v>17.1633</c:v>
                </c:pt>
                <c:pt idx="51871">
                  <c:v>20.947399999999998</c:v>
                </c:pt>
                <c:pt idx="51872">
                  <c:v>24.725899999999999</c:v>
                </c:pt>
                <c:pt idx="51873">
                  <c:v>28.498100000000001</c:v>
                </c:pt>
                <c:pt idx="51874">
                  <c:v>32.263199999999998</c:v>
                </c:pt>
                <c:pt idx="51875">
                  <c:v>36.020499999999998</c:v>
                </c:pt>
                <c:pt idx="51876">
                  <c:v>39.769199999999998</c:v>
                </c:pt>
                <c:pt idx="51877">
                  <c:v>43.508499999999998</c:v>
                </c:pt>
                <c:pt idx="51878">
                  <c:v>47.2378</c:v>
                </c:pt>
                <c:pt idx="51879">
                  <c:v>50.956200000000003</c:v>
                </c:pt>
                <c:pt idx="51880">
                  <c:v>54.6629</c:v>
                </c:pt>
                <c:pt idx="51881">
                  <c:v>58.357399999999998</c:v>
                </c:pt>
                <c:pt idx="51882">
                  <c:v>62.038699999999999</c:v>
                </c:pt>
                <c:pt idx="51883">
                  <c:v>65.706199999999995</c:v>
                </c:pt>
                <c:pt idx="51884">
                  <c:v>69.359099999999998</c:v>
                </c:pt>
                <c:pt idx="51885">
                  <c:v>72.996700000000004</c:v>
                </c:pt>
                <c:pt idx="51886">
                  <c:v>76.618300000000005</c:v>
                </c:pt>
                <c:pt idx="51887">
                  <c:v>80.223100000000002</c:v>
                </c:pt>
                <c:pt idx="51888">
                  <c:v>83.810299999999998</c:v>
                </c:pt>
                <c:pt idx="51889">
                  <c:v>87.379400000000004</c:v>
                </c:pt>
                <c:pt idx="51890">
                  <c:v>90.929500000000004</c:v>
                </c:pt>
                <c:pt idx="51891">
                  <c:v>94.46</c:v>
                </c:pt>
                <c:pt idx="51892">
                  <c:v>97.970100000000002</c:v>
                </c:pt>
                <c:pt idx="51893">
                  <c:v>101.459</c:v>
                </c:pt>
                <c:pt idx="51894">
                  <c:v>104.926</c:v>
                </c:pt>
                <c:pt idx="51895">
                  <c:v>108.371</c:v>
                </c:pt>
                <c:pt idx="51896">
                  <c:v>111.79300000000001</c:v>
                </c:pt>
                <c:pt idx="51897">
                  <c:v>115.191</c:v>
                </c:pt>
                <c:pt idx="51898">
                  <c:v>118.56399999999999</c:v>
                </c:pt>
                <c:pt idx="51899">
                  <c:v>121.91200000000001</c:v>
                </c:pt>
                <c:pt idx="51900">
                  <c:v>125.235</c:v>
                </c:pt>
                <c:pt idx="51901">
                  <c:v>128.53</c:v>
                </c:pt>
                <c:pt idx="51902">
                  <c:v>131.79900000000001</c:v>
                </c:pt>
                <c:pt idx="51903">
                  <c:v>135.04</c:v>
                </c:pt>
                <c:pt idx="51904">
                  <c:v>138.25200000000001</c:v>
                </c:pt>
                <c:pt idx="51905">
                  <c:v>141.435</c:v>
                </c:pt>
                <c:pt idx="51906">
                  <c:v>144.58799999999999</c:v>
                </c:pt>
                <c:pt idx="51907">
                  <c:v>147.71100000000001</c:v>
                </c:pt>
                <c:pt idx="51908">
                  <c:v>150.803</c:v>
                </c:pt>
                <c:pt idx="51909">
                  <c:v>153.864</c:v>
                </c:pt>
                <c:pt idx="51910">
                  <c:v>156.892</c:v>
                </c:pt>
                <c:pt idx="51911">
                  <c:v>159.887</c:v>
                </c:pt>
                <c:pt idx="51912">
                  <c:v>162.84899999999999</c:v>
                </c:pt>
                <c:pt idx="51913">
                  <c:v>165.77699999999999</c:v>
                </c:pt>
                <c:pt idx="51914">
                  <c:v>168.67</c:v>
                </c:pt>
                <c:pt idx="51915">
                  <c:v>171.52799999999999</c:v>
                </c:pt>
                <c:pt idx="51916">
                  <c:v>174.35</c:v>
                </c:pt>
                <c:pt idx="51917">
                  <c:v>177.136</c:v>
                </c:pt>
                <c:pt idx="51918">
                  <c:v>179.88499999999999</c:v>
                </c:pt>
                <c:pt idx="51919">
                  <c:v>182.59700000000001</c:v>
                </c:pt>
                <c:pt idx="51920">
                  <c:v>185.27099999999999</c:v>
                </c:pt>
                <c:pt idx="51921">
                  <c:v>187.90600000000001</c:v>
                </c:pt>
                <c:pt idx="51922">
                  <c:v>190.50200000000001</c:v>
                </c:pt>
                <c:pt idx="51923">
                  <c:v>193.059</c:v>
                </c:pt>
                <c:pt idx="51924">
                  <c:v>195.57599999999999</c:v>
                </c:pt>
                <c:pt idx="51925">
                  <c:v>198.05199999999999</c:v>
                </c:pt>
                <c:pt idx="51926">
                  <c:v>200.48699999999999</c:v>
                </c:pt>
                <c:pt idx="51927">
                  <c:v>202.881</c:v>
                </c:pt>
                <c:pt idx="51928">
                  <c:v>205.233</c:v>
                </c:pt>
                <c:pt idx="51929">
                  <c:v>207.542</c:v>
                </c:pt>
                <c:pt idx="51930">
                  <c:v>209.809</c:v>
                </c:pt>
                <c:pt idx="51931">
                  <c:v>212.03200000000001</c:v>
                </c:pt>
                <c:pt idx="51932">
                  <c:v>214.21199999999999</c:v>
                </c:pt>
                <c:pt idx="51933">
                  <c:v>216.34700000000001</c:v>
                </c:pt>
                <c:pt idx="51934">
                  <c:v>218.43799999999999</c:v>
                </c:pt>
                <c:pt idx="51935">
                  <c:v>220.48400000000001</c:v>
                </c:pt>
                <c:pt idx="51936">
                  <c:v>222.48400000000001</c:v>
                </c:pt>
                <c:pt idx="51937">
                  <c:v>224.43899999999999</c:v>
                </c:pt>
                <c:pt idx="51938">
                  <c:v>226.34700000000001</c:v>
                </c:pt>
                <c:pt idx="51939">
                  <c:v>228.209</c:v>
                </c:pt>
                <c:pt idx="51940">
                  <c:v>230.024</c:v>
                </c:pt>
                <c:pt idx="51941">
                  <c:v>231.792</c:v>
                </c:pt>
                <c:pt idx="51942">
                  <c:v>233.512</c:v>
                </c:pt>
                <c:pt idx="51943">
                  <c:v>235.184</c:v>
                </c:pt>
                <c:pt idx="51944">
                  <c:v>236.80799999999999</c:v>
                </c:pt>
                <c:pt idx="51945">
                  <c:v>238.38399999999999</c:v>
                </c:pt>
                <c:pt idx="51946">
                  <c:v>239.91</c:v>
                </c:pt>
                <c:pt idx="51947">
                  <c:v>241.38800000000001</c:v>
                </c:pt>
                <c:pt idx="51948">
                  <c:v>242.816</c:v>
                </c:pt>
                <c:pt idx="51949">
                  <c:v>244.19399999999999</c:v>
                </c:pt>
                <c:pt idx="51950">
                  <c:v>245.52199999999999</c:v>
                </c:pt>
                <c:pt idx="51951">
                  <c:v>246.8</c:v>
                </c:pt>
                <c:pt idx="51952">
                  <c:v>248.02799999999999</c:v>
                </c:pt>
                <c:pt idx="51953">
                  <c:v>249.20500000000001</c:v>
                </c:pt>
                <c:pt idx="51954">
                  <c:v>250.33099999999999</c:v>
                </c:pt>
                <c:pt idx="51955">
                  <c:v>251.40600000000001</c:v>
                </c:pt>
                <c:pt idx="51956">
                  <c:v>252.43</c:v>
                </c:pt>
                <c:pt idx="51957">
                  <c:v>253.40199999999999</c:v>
                </c:pt>
                <c:pt idx="51958">
                  <c:v>254.322</c:v>
                </c:pt>
                <c:pt idx="51959">
                  <c:v>255.191</c:v>
                </c:pt>
                <c:pt idx="51960">
                  <c:v>256.00700000000001</c:v>
                </c:pt>
                <c:pt idx="51961">
                  <c:v>256.77100000000002</c:v>
                </c:pt>
                <c:pt idx="51962">
                  <c:v>257.483</c:v>
                </c:pt>
                <c:pt idx="51963">
                  <c:v>258.14299999999997</c:v>
                </c:pt>
                <c:pt idx="51964">
                  <c:v>258.75</c:v>
                </c:pt>
                <c:pt idx="51965">
                  <c:v>259.30399999999997</c:v>
                </c:pt>
                <c:pt idx="51966">
                  <c:v>259.80599999999998</c:v>
                </c:pt>
                <c:pt idx="51967">
                  <c:v>260.255</c:v>
                </c:pt>
                <c:pt idx="51968">
                  <c:v>260.65100000000001</c:v>
                </c:pt>
                <c:pt idx="51969">
                  <c:v>260.99400000000003</c:v>
                </c:pt>
                <c:pt idx="51970">
                  <c:v>261.28399999999999</c:v>
                </c:pt>
                <c:pt idx="51971">
                  <c:v>261.52</c:v>
                </c:pt>
                <c:pt idx="51972">
                  <c:v>261.70400000000001</c:v>
                </c:pt>
                <c:pt idx="51973">
                  <c:v>261.83499999999998</c:v>
                </c:pt>
                <c:pt idx="51974">
                  <c:v>261.91199999999998</c:v>
                </c:pt>
                <c:pt idx="51975">
                  <c:v>261.93700000000001</c:v>
                </c:pt>
                <c:pt idx="51976">
                  <c:v>261.90800000000002</c:v>
                </c:pt>
                <c:pt idx="51977">
                  <c:v>261.82600000000002</c:v>
                </c:pt>
                <c:pt idx="51978">
                  <c:v>261.69200000000001</c:v>
                </c:pt>
                <c:pt idx="51979">
                  <c:v>261.50400000000002</c:v>
                </c:pt>
                <c:pt idx="51980">
                  <c:v>261.26299999999998</c:v>
                </c:pt>
                <c:pt idx="51981">
                  <c:v>260.96899999999999</c:v>
                </c:pt>
                <c:pt idx="51982">
                  <c:v>260.62299999999999</c:v>
                </c:pt>
                <c:pt idx="51983">
                  <c:v>260.22399999999999</c:v>
                </c:pt>
                <c:pt idx="51984">
                  <c:v>259.77199999999999</c:v>
                </c:pt>
                <c:pt idx="51985">
                  <c:v>259.26799999999997</c:v>
                </c:pt>
                <c:pt idx="51986">
                  <c:v>258.71100000000001</c:v>
                </c:pt>
                <c:pt idx="51987">
                  <c:v>258.10300000000001</c:v>
                </c:pt>
                <c:pt idx="51988">
                  <c:v>257.44200000000001</c:v>
                </c:pt>
                <c:pt idx="51989">
                  <c:v>256.72899999999998</c:v>
                </c:pt>
                <c:pt idx="51990">
                  <c:v>255.964</c:v>
                </c:pt>
                <c:pt idx="51991">
                  <c:v>255.148</c:v>
                </c:pt>
                <c:pt idx="51992">
                  <c:v>254.28</c:v>
                </c:pt>
                <c:pt idx="51993">
                  <c:v>253.36099999999999</c:v>
                </c:pt>
                <c:pt idx="51994">
                  <c:v>252.39099999999999</c:v>
                </c:pt>
                <c:pt idx="51995">
                  <c:v>251.37</c:v>
                </c:pt>
                <c:pt idx="51996">
                  <c:v>250.29900000000001</c:v>
                </c:pt>
                <c:pt idx="51997">
                  <c:v>249.17699999999999</c:v>
                </c:pt>
                <c:pt idx="51998">
                  <c:v>248.005</c:v>
                </c:pt>
                <c:pt idx="51999">
                  <c:v>246.78299999999999</c:v>
                </c:pt>
                <c:pt idx="52000">
                  <c:v>245.512</c:v>
                </c:pt>
                <c:pt idx="52001">
                  <c:v>244.191</c:v>
                </c:pt>
                <c:pt idx="52002">
                  <c:v>242.822</c:v>
                </c:pt>
                <c:pt idx="52003">
                  <c:v>241.40299999999999</c:v>
                </c:pt>
                <c:pt idx="52004">
                  <c:v>239.93600000000001</c:v>
                </c:pt>
                <c:pt idx="52005">
                  <c:v>238.42099999999999</c:v>
                </c:pt>
                <c:pt idx="52006">
                  <c:v>236.858</c:v>
                </c:pt>
                <c:pt idx="52007">
                  <c:v>235.24799999999999</c:v>
                </c:pt>
                <c:pt idx="52008">
                  <c:v>233.59</c:v>
                </c:pt>
                <c:pt idx="52009">
                  <c:v>231.886</c:v>
                </c:pt>
                <c:pt idx="52010">
                  <c:v>230.13499999999999</c:v>
                </c:pt>
                <c:pt idx="52011">
                  <c:v>228.339</c:v>
                </c:pt>
                <c:pt idx="52012">
                  <c:v>226.49600000000001</c:v>
                </c:pt>
                <c:pt idx="52013">
                  <c:v>224.60900000000001</c:v>
                </c:pt>
                <c:pt idx="52014">
                  <c:v>222.67599999999999</c:v>
                </c:pt>
                <c:pt idx="52015">
                  <c:v>220.69900000000001</c:v>
                </c:pt>
                <c:pt idx="52016">
                  <c:v>218.678</c:v>
                </c:pt>
                <c:pt idx="52017">
                  <c:v>216.613</c:v>
                </c:pt>
                <c:pt idx="52018">
                  <c:v>214.506</c:v>
                </c:pt>
                <c:pt idx="52019">
                  <c:v>212.35499999999999</c:v>
                </c:pt>
                <c:pt idx="52020">
                  <c:v>210.16200000000001</c:v>
                </c:pt>
                <c:pt idx="52021">
                  <c:v>207.92699999999999</c:v>
                </c:pt>
                <c:pt idx="52022">
                  <c:v>205.65100000000001</c:v>
                </c:pt>
                <c:pt idx="52023">
                  <c:v>203.334</c:v>
                </c:pt>
                <c:pt idx="52024">
                  <c:v>200.976</c:v>
                </c:pt>
                <c:pt idx="52025">
                  <c:v>198.57900000000001</c:v>
                </c:pt>
                <c:pt idx="52026">
                  <c:v>196.142</c:v>
                </c:pt>
                <c:pt idx="52027">
                  <c:v>193.667</c:v>
                </c:pt>
                <c:pt idx="52028">
                  <c:v>191.15199999999999</c:v>
                </c:pt>
                <c:pt idx="52029">
                  <c:v>188.6</c:v>
                </c:pt>
                <c:pt idx="52030">
                  <c:v>186.011</c:v>
                </c:pt>
                <c:pt idx="52031">
                  <c:v>183.38499999999999</c:v>
                </c:pt>
                <c:pt idx="52032">
                  <c:v>180.72200000000001</c:v>
                </c:pt>
                <c:pt idx="52033">
                  <c:v>178.024</c:v>
                </c:pt>
                <c:pt idx="52034">
                  <c:v>175.291</c:v>
                </c:pt>
                <c:pt idx="52035">
                  <c:v>172.523</c:v>
                </c:pt>
                <c:pt idx="52036">
                  <c:v>169.721</c:v>
                </c:pt>
                <c:pt idx="52037">
                  <c:v>166.886</c:v>
                </c:pt>
                <c:pt idx="52038">
                  <c:v>164.017</c:v>
                </c:pt>
                <c:pt idx="52039">
                  <c:v>161.11699999999999</c:v>
                </c:pt>
                <c:pt idx="52040">
                  <c:v>158.185</c:v>
                </c:pt>
                <c:pt idx="52041">
                  <c:v>155.22200000000001</c:v>
                </c:pt>
                <c:pt idx="52042">
                  <c:v>152.22800000000001</c:v>
                </c:pt>
                <c:pt idx="52043">
                  <c:v>149.20400000000001</c:v>
                </c:pt>
                <c:pt idx="52044">
                  <c:v>146.15199999999999</c:v>
                </c:pt>
                <c:pt idx="52045">
                  <c:v>143.071</c:v>
                </c:pt>
                <c:pt idx="52046">
                  <c:v>139.96100000000001</c:v>
                </c:pt>
                <c:pt idx="52047">
                  <c:v>136.82499999999999</c:v>
                </c:pt>
                <c:pt idx="52048">
                  <c:v>133.66200000000001</c:v>
                </c:pt>
                <c:pt idx="52049">
                  <c:v>130.47300000000001</c:v>
                </c:pt>
                <c:pt idx="52050">
                  <c:v>127.258</c:v>
                </c:pt>
                <c:pt idx="52051">
                  <c:v>124.01900000000001</c:v>
                </c:pt>
                <c:pt idx="52052">
                  <c:v>120.756</c:v>
                </c:pt>
                <c:pt idx="52053">
                  <c:v>117.46899999999999</c:v>
                </c:pt>
                <c:pt idx="52054">
                  <c:v>114.16</c:v>
                </c:pt>
                <c:pt idx="52055">
                  <c:v>110.82899999999999</c:v>
                </c:pt>
                <c:pt idx="52056">
                  <c:v>107.476</c:v>
                </c:pt>
                <c:pt idx="52057">
                  <c:v>104.10299999999999</c:v>
                </c:pt>
                <c:pt idx="52058">
                  <c:v>100.71</c:v>
                </c:pt>
                <c:pt idx="52059">
                  <c:v>97.297300000000007</c:v>
                </c:pt>
                <c:pt idx="52060">
                  <c:v>93.866399999999999</c:v>
                </c:pt>
                <c:pt idx="52061">
                  <c:v>90.417599999999993</c:v>
                </c:pt>
                <c:pt idx="52062">
                  <c:v>86.951700000000002</c:v>
                </c:pt>
                <c:pt idx="52063">
                  <c:v>83.469300000000004</c:v>
                </c:pt>
                <c:pt idx="52064">
                  <c:v>79.971199999999996</c:v>
                </c:pt>
                <c:pt idx="52065">
                  <c:v>76.458100000000002</c:v>
                </c:pt>
                <c:pt idx="52066">
                  <c:v>72.930800000000005</c:v>
                </c:pt>
                <c:pt idx="52067">
                  <c:v>69.389799999999994</c:v>
                </c:pt>
                <c:pt idx="52068">
                  <c:v>65.835999999999999</c:v>
                </c:pt>
                <c:pt idx="52069">
                  <c:v>62.270099999999999</c:v>
                </c:pt>
                <c:pt idx="52070">
                  <c:v>58.692799999999998</c:v>
                </c:pt>
                <c:pt idx="52071">
                  <c:v>55.104799999999997</c:v>
                </c:pt>
                <c:pt idx="52072">
                  <c:v>51.506900000000002</c:v>
                </c:pt>
                <c:pt idx="52073">
                  <c:v>47.899799999999999</c:v>
                </c:pt>
                <c:pt idx="52074">
                  <c:v>44.284199999999998</c:v>
                </c:pt>
                <c:pt idx="52075">
                  <c:v>40.660899999999998</c:v>
                </c:pt>
                <c:pt idx="52076">
                  <c:v>37.0306</c:v>
                </c:pt>
                <c:pt idx="52077">
                  <c:v>33.393999999999998</c:v>
                </c:pt>
                <c:pt idx="52078">
                  <c:v>29.751899999999999</c:v>
                </c:pt>
                <c:pt idx="52079">
                  <c:v>26.105</c:v>
                </c:pt>
                <c:pt idx="52080">
                  <c:v>22.4541</c:v>
                </c:pt>
                <c:pt idx="52081">
                  <c:v>18.799900000000001</c:v>
                </c:pt>
                <c:pt idx="52082">
                  <c:v>15.1431</c:v>
                </c:pt>
                <c:pt idx="52083">
                  <c:v>11.484500000000001</c:v>
                </c:pt>
                <c:pt idx="52084">
                  <c:v>7.8249000000000004</c:v>
                </c:pt>
                <c:pt idx="52085">
                  <c:v>4.1649399999999996</c:v>
                </c:pt>
                <c:pt idx="52086">
                  <c:v>0.50538799999999995</c:v>
                </c:pt>
                <c:pt idx="52087">
                  <c:v>-3.1530200000000002</c:v>
                </c:pt>
                <c:pt idx="52088">
                  <c:v>-6.8095299999999996</c:v>
                </c:pt>
                <c:pt idx="52089">
                  <c:v>-10.4634</c:v>
                </c:pt>
                <c:pt idx="52090">
                  <c:v>-14.113899999999999</c:v>
                </c:pt>
                <c:pt idx="52091">
                  <c:v>-17.760300000000001</c:v>
                </c:pt>
                <c:pt idx="52092">
                  <c:v>-21.401800000000001</c:v>
                </c:pt>
                <c:pt idx="52093">
                  <c:v>-25.037800000000001</c:v>
                </c:pt>
                <c:pt idx="52094">
                  <c:v>-28.667400000000001</c:v>
                </c:pt>
                <c:pt idx="52095">
                  <c:v>-32.29</c:v>
                </c:pt>
                <c:pt idx="52096">
                  <c:v>-35.904699999999998</c:v>
                </c:pt>
                <c:pt idx="52097">
                  <c:v>-39.511000000000003</c:v>
                </c:pt>
                <c:pt idx="52098">
                  <c:v>-43.107999999999997</c:v>
                </c:pt>
                <c:pt idx="52099">
                  <c:v>-46.695</c:v>
                </c:pt>
                <c:pt idx="52100">
                  <c:v>-50.2714</c:v>
                </c:pt>
                <c:pt idx="52101">
                  <c:v>-53.836300000000001</c:v>
                </c:pt>
                <c:pt idx="52102">
                  <c:v>-57.389099999999999</c:v>
                </c:pt>
                <c:pt idx="52103">
                  <c:v>-60.929000000000002</c:v>
                </c:pt>
                <c:pt idx="52104">
                  <c:v>-64.455399999999997</c:v>
                </c:pt>
                <c:pt idx="52105">
                  <c:v>-67.967399999999998</c:v>
                </c:pt>
                <c:pt idx="52106">
                  <c:v>-71.464500000000001</c:v>
                </c:pt>
                <c:pt idx="52107">
                  <c:v>-74.945999999999998</c:v>
                </c:pt>
                <c:pt idx="52108">
                  <c:v>-78.411000000000001</c:v>
                </c:pt>
                <c:pt idx="52109">
                  <c:v>-81.858900000000006</c:v>
                </c:pt>
                <c:pt idx="52110">
                  <c:v>-85.289100000000005</c:v>
                </c:pt>
                <c:pt idx="52111">
                  <c:v>-88.700800000000001</c:v>
                </c:pt>
                <c:pt idx="52112">
                  <c:v>-92.093299999999999</c:v>
                </c:pt>
                <c:pt idx="52113">
                  <c:v>-95.466099999999997</c:v>
                </c:pt>
                <c:pt idx="52114">
                  <c:v>-98.818299999999994</c:v>
                </c:pt>
                <c:pt idx="52115">
                  <c:v>-102.149</c:v>
                </c:pt>
                <c:pt idx="52116">
                  <c:v>-105.458</c:v>
                </c:pt>
                <c:pt idx="52117">
                  <c:v>-108.745</c:v>
                </c:pt>
                <c:pt idx="52118">
                  <c:v>-112.009</c:v>
                </c:pt>
                <c:pt idx="52119">
                  <c:v>-115.248</c:v>
                </c:pt>
                <c:pt idx="52120">
                  <c:v>-118.46299999999999</c:v>
                </c:pt>
                <c:pt idx="52121">
                  <c:v>-121.654</c:v>
                </c:pt>
                <c:pt idx="52122">
                  <c:v>-124.818</c:v>
                </c:pt>
                <c:pt idx="52123">
                  <c:v>-127.956</c:v>
                </c:pt>
                <c:pt idx="52124">
                  <c:v>-131.06700000000001</c:v>
                </c:pt>
                <c:pt idx="52125">
                  <c:v>-134.15</c:v>
                </c:pt>
                <c:pt idx="52126">
                  <c:v>-137.20500000000001</c:v>
                </c:pt>
                <c:pt idx="52127">
                  <c:v>-140.23099999999999</c:v>
                </c:pt>
                <c:pt idx="52128">
                  <c:v>-143.22800000000001</c:v>
                </c:pt>
                <c:pt idx="52129">
                  <c:v>-146.19499999999999</c:v>
                </c:pt>
                <c:pt idx="52130">
                  <c:v>-149.131</c:v>
                </c:pt>
                <c:pt idx="52131">
                  <c:v>-152.035</c:v>
                </c:pt>
                <c:pt idx="52132">
                  <c:v>-154.90799999999999</c:v>
                </c:pt>
                <c:pt idx="52133">
                  <c:v>-157.749</c:v>
                </c:pt>
                <c:pt idx="52134">
                  <c:v>-160.55699999999999</c:v>
                </c:pt>
                <c:pt idx="52135">
                  <c:v>-163.33099999999999</c:v>
                </c:pt>
                <c:pt idx="52136">
                  <c:v>-166.071</c:v>
                </c:pt>
                <c:pt idx="52137">
                  <c:v>-168.77600000000001</c:v>
                </c:pt>
                <c:pt idx="52138">
                  <c:v>-171.447</c:v>
                </c:pt>
                <c:pt idx="52139">
                  <c:v>-174.08099999999999</c:v>
                </c:pt>
                <c:pt idx="52140">
                  <c:v>-176.68</c:v>
                </c:pt>
                <c:pt idx="52141">
                  <c:v>-179.24100000000001</c:v>
                </c:pt>
                <c:pt idx="52142">
                  <c:v>-181.76599999999999</c:v>
                </c:pt>
                <c:pt idx="52143">
                  <c:v>-184.25299999999999</c:v>
                </c:pt>
                <c:pt idx="52144">
                  <c:v>-186.70099999999999</c:v>
                </c:pt>
                <c:pt idx="52145">
                  <c:v>-189.11099999999999</c:v>
                </c:pt>
                <c:pt idx="52146">
                  <c:v>-191.482</c:v>
                </c:pt>
                <c:pt idx="52147">
                  <c:v>-193.81299999999999</c:v>
                </c:pt>
                <c:pt idx="52148">
                  <c:v>-196.10400000000001</c:v>
                </c:pt>
                <c:pt idx="52149">
                  <c:v>-198.35499999999999</c:v>
                </c:pt>
                <c:pt idx="52150">
                  <c:v>-200.56399999999999</c:v>
                </c:pt>
                <c:pt idx="52151">
                  <c:v>-202.733</c:v>
                </c:pt>
                <c:pt idx="52152">
                  <c:v>-204.85900000000001</c:v>
                </c:pt>
                <c:pt idx="52153">
                  <c:v>-206.94300000000001</c:v>
                </c:pt>
                <c:pt idx="52154">
                  <c:v>-208.98400000000001</c:v>
                </c:pt>
                <c:pt idx="52155">
                  <c:v>-210.983</c:v>
                </c:pt>
                <c:pt idx="52156">
                  <c:v>-212.93799999999999</c:v>
                </c:pt>
                <c:pt idx="52157">
                  <c:v>-214.84899999999999</c:v>
                </c:pt>
                <c:pt idx="52158">
                  <c:v>-216.71600000000001</c:v>
                </c:pt>
                <c:pt idx="52159">
                  <c:v>-218.53800000000001</c:v>
                </c:pt>
                <c:pt idx="52160">
                  <c:v>-220.315</c:v>
                </c:pt>
                <c:pt idx="52161">
                  <c:v>-222.047</c:v>
                </c:pt>
                <c:pt idx="52162">
                  <c:v>-223.73400000000001</c:v>
                </c:pt>
                <c:pt idx="52163">
                  <c:v>-225.374</c:v>
                </c:pt>
                <c:pt idx="52164">
                  <c:v>-226.96899999999999</c:v>
                </c:pt>
                <c:pt idx="52165">
                  <c:v>-228.517</c:v>
                </c:pt>
                <c:pt idx="52166">
                  <c:v>-230.017</c:v>
                </c:pt>
                <c:pt idx="52167">
                  <c:v>-231.471</c:v>
                </c:pt>
                <c:pt idx="52168">
                  <c:v>-232.87799999999999</c:v>
                </c:pt>
                <c:pt idx="52169">
                  <c:v>-234.23599999999999</c:v>
                </c:pt>
                <c:pt idx="52170">
                  <c:v>-235.547</c:v>
                </c:pt>
                <c:pt idx="52171">
                  <c:v>-236.81</c:v>
                </c:pt>
                <c:pt idx="52172">
                  <c:v>-238.024</c:v>
                </c:pt>
                <c:pt idx="52173">
                  <c:v>-239.18899999999999</c:v>
                </c:pt>
                <c:pt idx="52174">
                  <c:v>-240.30600000000001</c:v>
                </c:pt>
                <c:pt idx="52175">
                  <c:v>-241.37299999999999</c:v>
                </c:pt>
                <c:pt idx="52176">
                  <c:v>-242.39099999999999</c:v>
                </c:pt>
                <c:pt idx="52177">
                  <c:v>-243.36</c:v>
                </c:pt>
                <c:pt idx="52178">
                  <c:v>-244.279</c:v>
                </c:pt>
                <c:pt idx="52179">
                  <c:v>-245.148</c:v>
                </c:pt>
                <c:pt idx="52180">
                  <c:v>-245.96799999999999</c:v>
                </c:pt>
                <c:pt idx="52181">
                  <c:v>-246.73699999999999</c:v>
                </c:pt>
                <c:pt idx="52182">
                  <c:v>-247.45599999999999</c:v>
                </c:pt>
                <c:pt idx="52183">
                  <c:v>-248.124</c:v>
                </c:pt>
                <c:pt idx="52184">
                  <c:v>-248.74199999999999</c:v>
                </c:pt>
                <c:pt idx="52185">
                  <c:v>-249.309</c:v>
                </c:pt>
                <c:pt idx="52186">
                  <c:v>-249.82599999999999</c:v>
                </c:pt>
                <c:pt idx="52187">
                  <c:v>-250.291</c:v>
                </c:pt>
                <c:pt idx="52188">
                  <c:v>-250.70599999999999</c:v>
                </c:pt>
                <c:pt idx="52189">
                  <c:v>-251.07</c:v>
                </c:pt>
                <c:pt idx="52190">
                  <c:v>-251.38300000000001</c:v>
                </c:pt>
                <c:pt idx="52191">
                  <c:v>-251.64500000000001</c:v>
                </c:pt>
                <c:pt idx="52192">
                  <c:v>-251.85599999999999</c:v>
                </c:pt>
                <c:pt idx="52193">
                  <c:v>-252.01499999999999</c:v>
                </c:pt>
                <c:pt idx="52194">
                  <c:v>-252.124</c:v>
                </c:pt>
                <c:pt idx="52195">
                  <c:v>-252.18100000000001</c:v>
                </c:pt>
                <c:pt idx="52196">
                  <c:v>-252.18700000000001</c:v>
                </c:pt>
                <c:pt idx="52197">
                  <c:v>-252.142</c:v>
                </c:pt>
                <c:pt idx="52198">
                  <c:v>-252.04599999999999</c:v>
                </c:pt>
                <c:pt idx="52199">
                  <c:v>-251.899</c:v>
                </c:pt>
                <c:pt idx="52200">
                  <c:v>-251.70099999999999</c:v>
                </c:pt>
                <c:pt idx="52201">
                  <c:v>-251.452</c:v>
                </c:pt>
                <c:pt idx="52202">
                  <c:v>-251.15199999999999</c:v>
                </c:pt>
                <c:pt idx="52203">
                  <c:v>-250.80099999999999</c:v>
                </c:pt>
                <c:pt idx="52204">
                  <c:v>-250.4</c:v>
                </c:pt>
                <c:pt idx="52205">
                  <c:v>-249.94800000000001</c:v>
                </c:pt>
                <c:pt idx="52206">
                  <c:v>-249.44499999999999</c:v>
                </c:pt>
                <c:pt idx="52207">
                  <c:v>-248.892</c:v>
                </c:pt>
                <c:pt idx="52208">
                  <c:v>-248.28899999999999</c:v>
                </c:pt>
                <c:pt idx="52209">
                  <c:v>-247.636</c:v>
                </c:pt>
                <c:pt idx="52210">
                  <c:v>-246.93299999999999</c:v>
                </c:pt>
                <c:pt idx="52211">
                  <c:v>-246.179</c:v>
                </c:pt>
                <c:pt idx="52212">
                  <c:v>-245.37700000000001</c:v>
                </c:pt>
                <c:pt idx="52213">
                  <c:v>-244.52500000000001</c:v>
                </c:pt>
                <c:pt idx="52214">
                  <c:v>-243.62299999999999</c:v>
                </c:pt>
                <c:pt idx="52215">
                  <c:v>-242.673</c:v>
                </c:pt>
                <c:pt idx="52216">
                  <c:v>-241.673</c:v>
                </c:pt>
                <c:pt idx="52217">
                  <c:v>-240.625</c:v>
                </c:pt>
                <c:pt idx="52218">
                  <c:v>-239.529</c:v>
                </c:pt>
                <c:pt idx="52219">
                  <c:v>-238.38399999999999</c:v>
                </c:pt>
                <c:pt idx="52220">
                  <c:v>-237.191</c:v>
                </c:pt>
                <c:pt idx="52221">
                  <c:v>-235.95099999999999</c:v>
                </c:pt>
                <c:pt idx="52222">
                  <c:v>-234.66399999999999</c:v>
                </c:pt>
                <c:pt idx="52223">
                  <c:v>-233.32900000000001</c:v>
                </c:pt>
                <c:pt idx="52224">
                  <c:v>-231.947</c:v>
                </c:pt>
                <c:pt idx="52225">
                  <c:v>-230.51900000000001</c:v>
                </c:pt>
                <c:pt idx="52226">
                  <c:v>-229.04499999999999</c:v>
                </c:pt>
                <c:pt idx="52227">
                  <c:v>-227.52500000000001</c:v>
                </c:pt>
                <c:pt idx="52228">
                  <c:v>-225.959</c:v>
                </c:pt>
                <c:pt idx="52229">
                  <c:v>-224.34800000000001</c:v>
                </c:pt>
                <c:pt idx="52230">
                  <c:v>-222.69200000000001</c:v>
                </c:pt>
                <c:pt idx="52231">
                  <c:v>-220.99100000000001</c:v>
                </c:pt>
                <c:pt idx="52232">
                  <c:v>-219.24600000000001</c:v>
                </c:pt>
                <c:pt idx="52233">
                  <c:v>-217.458</c:v>
                </c:pt>
                <c:pt idx="52234">
                  <c:v>-215.626</c:v>
                </c:pt>
                <c:pt idx="52235">
                  <c:v>-213.75</c:v>
                </c:pt>
                <c:pt idx="52236">
                  <c:v>-211.83199999999999</c:v>
                </c:pt>
                <c:pt idx="52237">
                  <c:v>-209.87200000000001</c:v>
                </c:pt>
                <c:pt idx="52238">
                  <c:v>-207.87</c:v>
                </c:pt>
                <c:pt idx="52239">
                  <c:v>-205.827</c:v>
                </c:pt>
                <c:pt idx="52240">
                  <c:v>-203.74199999999999</c:v>
                </c:pt>
                <c:pt idx="52241">
                  <c:v>-201.61699999999999</c:v>
                </c:pt>
                <c:pt idx="52242">
                  <c:v>-199.452</c:v>
                </c:pt>
                <c:pt idx="52243">
                  <c:v>-197.24700000000001</c:v>
                </c:pt>
                <c:pt idx="52244">
                  <c:v>-195.00299999999999</c:v>
                </c:pt>
                <c:pt idx="52245">
                  <c:v>-192.72</c:v>
                </c:pt>
                <c:pt idx="52246">
                  <c:v>-190.399</c:v>
                </c:pt>
                <c:pt idx="52247">
                  <c:v>-188.04</c:v>
                </c:pt>
                <c:pt idx="52248">
                  <c:v>-185.64400000000001</c:v>
                </c:pt>
                <c:pt idx="52249">
                  <c:v>-183.21100000000001</c:v>
                </c:pt>
                <c:pt idx="52250">
                  <c:v>-180.74199999999999</c:v>
                </c:pt>
                <c:pt idx="52251">
                  <c:v>-178.23699999999999</c:v>
                </c:pt>
                <c:pt idx="52252">
                  <c:v>-175.696</c:v>
                </c:pt>
                <c:pt idx="52253">
                  <c:v>-173.12100000000001</c:v>
                </c:pt>
                <c:pt idx="52254">
                  <c:v>-170.512</c:v>
                </c:pt>
                <c:pt idx="52255">
                  <c:v>-167.869</c:v>
                </c:pt>
                <c:pt idx="52256">
                  <c:v>-165.19300000000001</c:v>
                </c:pt>
                <c:pt idx="52257">
                  <c:v>-162.48400000000001</c:v>
                </c:pt>
                <c:pt idx="52258">
                  <c:v>-159.74299999999999</c:v>
                </c:pt>
                <c:pt idx="52259">
                  <c:v>-156.971</c:v>
                </c:pt>
                <c:pt idx="52260">
                  <c:v>-154.16800000000001</c:v>
                </c:pt>
                <c:pt idx="52261">
                  <c:v>-151.33500000000001</c:v>
                </c:pt>
                <c:pt idx="52262">
                  <c:v>-148.47200000000001</c:v>
                </c:pt>
                <c:pt idx="52263">
                  <c:v>-145.58000000000001</c:v>
                </c:pt>
                <c:pt idx="52264">
                  <c:v>-142.66</c:v>
                </c:pt>
                <c:pt idx="52265">
                  <c:v>-139.71100000000001</c:v>
                </c:pt>
                <c:pt idx="52266">
                  <c:v>-136.73500000000001</c:v>
                </c:pt>
                <c:pt idx="52267">
                  <c:v>-133.733</c:v>
                </c:pt>
                <c:pt idx="52268">
                  <c:v>-130.70400000000001</c:v>
                </c:pt>
                <c:pt idx="52269">
                  <c:v>-127.65</c:v>
                </c:pt>
                <c:pt idx="52270">
                  <c:v>-124.571</c:v>
                </c:pt>
                <c:pt idx="52271">
                  <c:v>-121.468</c:v>
                </c:pt>
                <c:pt idx="52272">
                  <c:v>-118.342</c:v>
                </c:pt>
                <c:pt idx="52273">
                  <c:v>-115.19199999999999</c:v>
                </c:pt>
                <c:pt idx="52274">
                  <c:v>-112.021</c:v>
                </c:pt>
                <c:pt idx="52275">
                  <c:v>-108.827</c:v>
                </c:pt>
                <c:pt idx="52276">
                  <c:v>-105.613</c:v>
                </c:pt>
                <c:pt idx="52277">
                  <c:v>-102.378</c:v>
                </c:pt>
                <c:pt idx="52278">
                  <c:v>-99.123999999999995</c:v>
                </c:pt>
                <c:pt idx="52279">
                  <c:v>-95.850800000000007</c:v>
                </c:pt>
                <c:pt idx="52280">
                  <c:v>-92.559200000000004</c:v>
                </c:pt>
                <c:pt idx="52281">
                  <c:v>-89.25</c:v>
                </c:pt>
                <c:pt idx="52282">
                  <c:v>-85.923900000000003</c:v>
                </c:pt>
                <c:pt idx="52283">
                  <c:v>-82.581500000000005</c:v>
                </c:pt>
                <c:pt idx="52284">
                  <c:v>-79.223500000000001</c:v>
                </c:pt>
                <c:pt idx="52285">
                  <c:v>-75.8506</c:v>
                </c:pt>
                <c:pt idx="52286">
                  <c:v>-72.463499999999996</c:v>
                </c:pt>
                <c:pt idx="52287">
                  <c:v>-69.062899999999999</c:v>
                </c:pt>
                <c:pt idx="52288">
                  <c:v>-65.6494</c:v>
                </c:pt>
                <c:pt idx="52289">
                  <c:v>-62.223799999999997</c:v>
                </c:pt>
                <c:pt idx="52290">
                  <c:v>-58.786799999999999</c:v>
                </c:pt>
                <c:pt idx="52291">
                  <c:v>-55.338999999999999</c:v>
                </c:pt>
                <c:pt idx="52292">
                  <c:v>-51.8812</c:v>
                </c:pt>
                <c:pt idx="52293">
                  <c:v>-48.414099999999998</c:v>
                </c:pt>
                <c:pt idx="52294">
                  <c:v>-44.938299999999998</c:v>
                </c:pt>
                <c:pt idx="52295">
                  <c:v>-41.454599999999999</c:v>
                </c:pt>
                <c:pt idx="52296">
                  <c:v>-37.963799999999999</c:v>
                </c:pt>
                <c:pt idx="52297">
                  <c:v>-34.4664</c:v>
                </c:pt>
                <c:pt idx="52298">
                  <c:v>-30.963200000000001</c:v>
                </c:pt>
                <c:pt idx="52299">
                  <c:v>-27.454999999999998</c:v>
                </c:pt>
                <c:pt idx="52300">
                  <c:v>-23.942399999999999</c:v>
                </c:pt>
                <c:pt idx="52301">
                  <c:v>-20.426200000000001</c:v>
                </c:pt>
                <c:pt idx="52302">
                  <c:v>-16.9071</c:v>
                </c:pt>
                <c:pt idx="52303">
                  <c:v>-13.3857</c:v>
                </c:pt>
                <c:pt idx="52304">
                  <c:v>-9.8628</c:v>
                </c:pt>
                <c:pt idx="52305">
                  <c:v>-6.3391200000000003</c:v>
                </c:pt>
                <c:pt idx="52306">
                  <c:v>-2.8153600000000001</c:v>
                </c:pt>
                <c:pt idx="52307">
                  <c:v>0.70775100000000002</c:v>
                </c:pt>
                <c:pt idx="52308">
                  <c:v>4.2294999999999998</c:v>
                </c:pt>
                <c:pt idx="52309">
                  <c:v>7.74918</c:v>
                </c:pt>
                <c:pt idx="52310">
                  <c:v>11.2661</c:v>
                </c:pt>
                <c:pt idx="52311">
                  <c:v>14.779500000000001</c:v>
                </c:pt>
                <c:pt idx="52312">
                  <c:v>18.288699999999999</c:v>
                </c:pt>
                <c:pt idx="52313">
                  <c:v>21.792999999999999</c:v>
                </c:pt>
                <c:pt idx="52314">
                  <c:v>25.291699999999999</c:v>
                </c:pt>
                <c:pt idx="52315">
                  <c:v>28.783999999999999</c:v>
                </c:pt>
                <c:pt idx="52316">
                  <c:v>32.269300000000001</c:v>
                </c:pt>
                <c:pt idx="52317">
                  <c:v>35.746899999999997</c:v>
                </c:pt>
                <c:pt idx="52318">
                  <c:v>39.216000000000001</c:v>
                </c:pt>
                <c:pt idx="52319">
                  <c:v>42.676000000000002</c:v>
                </c:pt>
                <c:pt idx="52320">
                  <c:v>46.126100000000001</c:v>
                </c:pt>
                <c:pt idx="52321">
                  <c:v>49.5657</c:v>
                </c:pt>
                <c:pt idx="52322">
                  <c:v>52.994100000000003</c:v>
                </c:pt>
                <c:pt idx="52323">
                  <c:v>56.410600000000002</c:v>
                </c:pt>
                <c:pt idx="52324">
                  <c:v>59.814399999999999</c:v>
                </c:pt>
                <c:pt idx="52325">
                  <c:v>63.204999999999998</c:v>
                </c:pt>
                <c:pt idx="52326">
                  <c:v>66.581599999999995</c:v>
                </c:pt>
                <c:pt idx="52327">
                  <c:v>69.9435</c:v>
                </c:pt>
                <c:pt idx="52328">
                  <c:v>73.290099999999995</c:v>
                </c:pt>
                <c:pt idx="52329">
                  <c:v>76.620699999999999</c:v>
                </c:pt>
                <c:pt idx="52330">
                  <c:v>79.934700000000007</c:v>
                </c:pt>
                <c:pt idx="52331">
                  <c:v>83.231200000000001</c:v>
                </c:pt>
                <c:pt idx="52332">
                  <c:v>86.509799999999998</c:v>
                </c:pt>
                <c:pt idx="52333">
                  <c:v>89.7697</c:v>
                </c:pt>
                <c:pt idx="52334">
                  <c:v>93.010400000000004</c:v>
                </c:pt>
                <c:pt idx="52335">
                  <c:v>96.230999999999995</c:v>
                </c:pt>
                <c:pt idx="52336">
                  <c:v>99.430999999999997</c:v>
                </c:pt>
                <c:pt idx="52337">
                  <c:v>102.61</c:v>
                </c:pt>
                <c:pt idx="52338">
                  <c:v>105.767</c:v>
                </c:pt>
                <c:pt idx="52339">
                  <c:v>108.901</c:v>
                </c:pt>
                <c:pt idx="52340">
                  <c:v>112.012</c:v>
                </c:pt>
                <c:pt idx="52341">
                  <c:v>115.1</c:v>
                </c:pt>
                <c:pt idx="52342">
                  <c:v>118.163</c:v>
                </c:pt>
                <c:pt idx="52343">
                  <c:v>121.20099999999999</c:v>
                </c:pt>
                <c:pt idx="52344">
                  <c:v>124.21299999999999</c:v>
                </c:pt>
                <c:pt idx="52345">
                  <c:v>127.199</c:v>
                </c:pt>
                <c:pt idx="52346">
                  <c:v>130.15899999999999</c:v>
                </c:pt>
                <c:pt idx="52347">
                  <c:v>133.09100000000001</c:v>
                </c:pt>
                <c:pt idx="52348">
                  <c:v>135.995</c:v>
                </c:pt>
                <c:pt idx="52349">
                  <c:v>138.87</c:v>
                </c:pt>
                <c:pt idx="52350">
                  <c:v>141.71700000000001</c:v>
                </c:pt>
                <c:pt idx="52351">
                  <c:v>144.53299999999999</c:v>
                </c:pt>
                <c:pt idx="52352">
                  <c:v>147.32</c:v>
                </c:pt>
                <c:pt idx="52353">
                  <c:v>150.07499999999999</c:v>
                </c:pt>
                <c:pt idx="52354">
                  <c:v>152.79900000000001</c:v>
                </c:pt>
                <c:pt idx="52355">
                  <c:v>155.49199999999999</c:v>
                </c:pt>
                <c:pt idx="52356">
                  <c:v>158.15199999999999</c:v>
                </c:pt>
                <c:pt idx="52357">
                  <c:v>160.77799999999999</c:v>
                </c:pt>
                <c:pt idx="52358">
                  <c:v>163.37200000000001</c:v>
                </c:pt>
                <c:pt idx="52359">
                  <c:v>165.93100000000001</c:v>
                </c:pt>
                <c:pt idx="52360">
                  <c:v>168.45599999999999</c:v>
                </c:pt>
                <c:pt idx="52361">
                  <c:v>170.946</c:v>
                </c:pt>
                <c:pt idx="52362">
                  <c:v>173.4</c:v>
                </c:pt>
                <c:pt idx="52363">
                  <c:v>175.81899999999999</c:v>
                </c:pt>
                <c:pt idx="52364">
                  <c:v>178.20099999999999</c:v>
                </c:pt>
                <c:pt idx="52365">
                  <c:v>180.54499999999999</c:v>
                </c:pt>
                <c:pt idx="52366">
                  <c:v>182.85300000000001</c:v>
                </c:pt>
                <c:pt idx="52367">
                  <c:v>185.12299999999999</c:v>
                </c:pt>
                <c:pt idx="52368">
                  <c:v>187.35400000000001</c:v>
                </c:pt>
                <c:pt idx="52369">
                  <c:v>189.547</c:v>
                </c:pt>
                <c:pt idx="52370">
                  <c:v>191.7</c:v>
                </c:pt>
                <c:pt idx="52371">
                  <c:v>193.81399999999999</c:v>
                </c:pt>
                <c:pt idx="52372">
                  <c:v>195.88800000000001</c:v>
                </c:pt>
                <c:pt idx="52373">
                  <c:v>197.92099999999999</c:v>
                </c:pt>
                <c:pt idx="52374">
                  <c:v>199.91399999999999</c:v>
                </c:pt>
                <c:pt idx="52375">
                  <c:v>201.86600000000001</c:v>
                </c:pt>
                <c:pt idx="52376">
                  <c:v>203.77500000000001</c:v>
                </c:pt>
                <c:pt idx="52377">
                  <c:v>205.643</c:v>
                </c:pt>
                <c:pt idx="52378">
                  <c:v>207.46899999999999</c:v>
                </c:pt>
                <c:pt idx="52379">
                  <c:v>209.25200000000001</c:v>
                </c:pt>
                <c:pt idx="52380">
                  <c:v>210.99199999999999</c:v>
                </c:pt>
                <c:pt idx="52381">
                  <c:v>212.68799999999999</c:v>
                </c:pt>
                <c:pt idx="52382">
                  <c:v>214.34100000000001</c:v>
                </c:pt>
                <c:pt idx="52383">
                  <c:v>215.95</c:v>
                </c:pt>
                <c:pt idx="52384">
                  <c:v>217.51400000000001</c:v>
                </c:pt>
                <c:pt idx="52385">
                  <c:v>219.03399999999999</c:v>
                </c:pt>
                <c:pt idx="52386">
                  <c:v>220.50899999999999</c:v>
                </c:pt>
                <c:pt idx="52387">
                  <c:v>221.93899999999999</c:v>
                </c:pt>
                <c:pt idx="52388">
                  <c:v>223.32300000000001</c:v>
                </c:pt>
                <c:pt idx="52389">
                  <c:v>224.661</c:v>
                </c:pt>
                <c:pt idx="52390">
                  <c:v>225.95400000000001</c:v>
                </c:pt>
                <c:pt idx="52391">
                  <c:v>227.2</c:v>
                </c:pt>
                <c:pt idx="52392">
                  <c:v>228.4</c:v>
                </c:pt>
                <c:pt idx="52393">
                  <c:v>229.553</c:v>
                </c:pt>
                <c:pt idx="52394">
                  <c:v>230.65899999999999</c:v>
                </c:pt>
                <c:pt idx="52395">
                  <c:v>231.71799999999999</c:v>
                </c:pt>
                <c:pt idx="52396">
                  <c:v>232.73</c:v>
                </c:pt>
                <c:pt idx="52397">
                  <c:v>233.69399999999999</c:v>
                </c:pt>
                <c:pt idx="52398">
                  <c:v>234.61099999999999</c:v>
                </c:pt>
                <c:pt idx="52399">
                  <c:v>235.47900000000001</c:v>
                </c:pt>
                <c:pt idx="52400">
                  <c:v>236.3</c:v>
                </c:pt>
                <c:pt idx="52401">
                  <c:v>237.072</c:v>
                </c:pt>
                <c:pt idx="52402">
                  <c:v>237.79599999999999</c:v>
                </c:pt>
                <c:pt idx="52403">
                  <c:v>238.47200000000001</c:v>
                </c:pt>
                <c:pt idx="52404">
                  <c:v>239.09899999999999</c:v>
                </c:pt>
                <c:pt idx="52405">
                  <c:v>239.67699999999999</c:v>
                </c:pt>
                <c:pt idx="52406">
                  <c:v>240.20699999999999</c:v>
                </c:pt>
                <c:pt idx="52407">
                  <c:v>240.68799999999999</c:v>
                </c:pt>
                <c:pt idx="52408">
                  <c:v>241.12</c:v>
                </c:pt>
                <c:pt idx="52409">
                  <c:v>241.50200000000001</c:v>
                </c:pt>
                <c:pt idx="52410">
                  <c:v>241.83600000000001</c:v>
                </c:pt>
                <c:pt idx="52411">
                  <c:v>242.12100000000001</c:v>
                </c:pt>
                <c:pt idx="52412">
                  <c:v>242.35599999999999</c:v>
                </c:pt>
                <c:pt idx="52413">
                  <c:v>242.542</c:v>
                </c:pt>
                <c:pt idx="52414">
                  <c:v>242.679</c:v>
                </c:pt>
                <c:pt idx="52415">
                  <c:v>242.767</c:v>
                </c:pt>
                <c:pt idx="52416">
                  <c:v>242.80500000000001</c:v>
                </c:pt>
                <c:pt idx="52417">
                  <c:v>242.79499999999999</c:v>
                </c:pt>
                <c:pt idx="52418">
                  <c:v>242.73500000000001</c:v>
                </c:pt>
                <c:pt idx="52419">
                  <c:v>242.626</c:v>
                </c:pt>
                <c:pt idx="52420">
                  <c:v>242.46700000000001</c:v>
                </c:pt>
                <c:pt idx="52421">
                  <c:v>242.26</c:v>
                </c:pt>
                <c:pt idx="52422">
                  <c:v>242.00399999999999</c:v>
                </c:pt>
                <c:pt idx="52423">
                  <c:v>241.69800000000001</c:v>
                </c:pt>
                <c:pt idx="52424">
                  <c:v>241.34399999999999</c:v>
                </c:pt>
                <c:pt idx="52425">
                  <c:v>240.941</c:v>
                </c:pt>
                <c:pt idx="52426">
                  <c:v>240.489</c:v>
                </c:pt>
                <c:pt idx="52427">
                  <c:v>239.989</c:v>
                </c:pt>
                <c:pt idx="52428">
                  <c:v>239.44</c:v>
                </c:pt>
                <c:pt idx="52429">
                  <c:v>238.84299999999999</c:v>
                </c:pt>
                <c:pt idx="52430">
                  <c:v>238.19800000000001</c:v>
                </c:pt>
                <c:pt idx="52431">
                  <c:v>237.50399999999999</c:v>
                </c:pt>
                <c:pt idx="52432">
                  <c:v>236.76300000000001</c:v>
                </c:pt>
                <c:pt idx="52433">
                  <c:v>235.97399999999999</c:v>
                </c:pt>
                <c:pt idx="52434">
                  <c:v>235.137</c:v>
                </c:pt>
                <c:pt idx="52435">
                  <c:v>234.25399999999999</c:v>
                </c:pt>
                <c:pt idx="52436">
                  <c:v>233.322</c:v>
                </c:pt>
                <c:pt idx="52437">
                  <c:v>232.34399999999999</c:v>
                </c:pt>
                <c:pt idx="52438">
                  <c:v>231.31899999999999</c:v>
                </c:pt>
                <c:pt idx="52439">
                  <c:v>230.24799999999999</c:v>
                </c:pt>
                <c:pt idx="52440">
                  <c:v>229.13</c:v>
                </c:pt>
                <c:pt idx="52441">
                  <c:v>227.96700000000001</c:v>
                </c:pt>
                <c:pt idx="52442">
                  <c:v>226.75700000000001</c:v>
                </c:pt>
                <c:pt idx="52443">
                  <c:v>225.50200000000001</c:v>
                </c:pt>
                <c:pt idx="52444">
                  <c:v>224.20099999999999</c:v>
                </c:pt>
                <c:pt idx="52445">
                  <c:v>222.85599999999999</c:v>
                </c:pt>
                <c:pt idx="52446">
                  <c:v>221.46600000000001</c:v>
                </c:pt>
                <c:pt idx="52447">
                  <c:v>220.03100000000001</c:v>
                </c:pt>
                <c:pt idx="52448">
                  <c:v>218.553</c:v>
                </c:pt>
                <c:pt idx="52449">
                  <c:v>217.03</c:v>
                </c:pt>
                <c:pt idx="52450">
                  <c:v>215.465</c:v>
                </c:pt>
                <c:pt idx="52451">
                  <c:v>213.85599999999999</c:v>
                </c:pt>
                <c:pt idx="52452">
                  <c:v>212.20400000000001</c:v>
                </c:pt>
                <c:pt idx="52453">
                  <c:v>210.51</c:v>
                </c:pt>
                <c:pt idx="52454">
                  <c:v>208.773</c:v>
                </c:pt>
                <c:pt idx="52455">
                  <c:v>206.995</c:v>
                </c:pt>
                <c:pt idx="52456">
                  <c:v>205.17599999999999</c:v>
                </c:pt>
                <c:pt idx="52457">
                  <c:v>203.315</c:v>
                </c:pt>
                <c:pt idx="52458">
                  <c:v>201.41499999999999</c:v>
                </c:pt>
                <c:pt idx="52459">
                  <c:v>199.47300000000001</c:v>
                </c:pt>
                <c:pt idx="52460">
                  <c:v>197.49299999999999</c:v>
                </c:pt>
                <c:pt idx="52461">
                  <c:v>195.47200000000001</c:v>
                </c:pt>
                <c:pt idx="52462">
                  <c:v>193.41300000000001</c:v>
                </c:pt>
                <c:pt idx="52463">
                  <c:v>191.316</c:v>
                </c:pt>
                <c:pt idx="52464">
                  <c:v>189.18</c:v>
                </c:pt>
                <c:pt idx="52465">
                  <c:v>187.00700000000001</c:v>
                </c:pt>
                <c:pt idx="52466">
                  <c:v>184.79599999999999</c:v>
                </c:pt>
                <c:pt idx="52467">
                  <c:v>182.54900000000001</c:v>
                </c:pt>
                <c:pt idx="52468">
                  <c:v>180.26599999999999</c:v>
                </c:pt>
                <c:pt idx="52469">
                  <c:v>177.947</c:v>
                </c:pt>
                <c:pt idx="52470">
                  <c:v>175.59200000000001</c:v>
                </c:pt>
                <c:pt idx="52471">
                  <c:v>173.203</c:v>
                </c:pt>
                <c:pt idx="52472">
                  <c:v>170.78</c:v>
                </c:pt>
                <c:pt idx="52473">
                  <c:v>168.322</c:v>
                </c:pt>
                <c:pt idx="52474">
                  <c:v>165.83199999999999</c:v>
                </c:pt>
                <c:pt idx="52475">
                  <c:v>163.309</c:v>
                </c:pt>
                <c:pt idx="52476">
                  <c:v>160.75299999999999</c:v>
                </c:pt>
                <c:pt idx="52477">
                  <c:v>158.166</c:v>
                </c:pt>
                <c:pt idx="52478">
                  <c:v>155.547</c:v>
                </c:pt>
                <c:pt idx="52479">
                  <c:v>152.898</c:v>
                </c:pt>
                <c:pt idx="52480">
                  <c:v>150.21899999999999</c:v>
                </c:pt>
                <c:pt idx="52481">
                  <c:v>147.511</c:v>
                </c:pt>
                <c:pt idx="52482">
                  <c:v>144.773</c:v>
                </c:pt>
                <c:pt idx="52483">
                  <c:v>142.00700000000001</c:v>
                </c:pt>
                <c:pt idx="52484">
                  <c:v>139.21299999999999</c:v>
                </c:pt>
                <c:pt idx="52485">
                  <c:v>136.392</c:v>
                </c:pt>
                <c:pt idx="52486">
                  <c:v>133.54400000000001</c:v>
                </c:pt>
                <c:pt idx="52487">
                  <c:v>130.67099999999999</c:v>
                </c:pt>
                <c:pt idx="52488">
                  <c:v>127.771</c:v>
                </c:pt>
                <c:pt idx="52489">
                  <c:v>124.84699999999999</c:v>
                </c:pt>
                <c:pt idx="52490">
                  <c:v>121.898</c:v>
                </c:pt>
                <c:pt idx="52491">
                  <c:v>118.926</c:v>
                </c:pt>
                <c:pt idx="52492">
                  <c:v>115.931</c:v>
                </c:pt>
                <c:pt idx="52493">
                  <c:v>112.913</c:v>
                </c:pt>
                <c:pt idx="52494">
                  <c:v>109.873</c:v>
                </c:pt>
                <c:pt idx="52495">
                  <c:v>106.813</c:v>
                </c:pt>
                <c:pt idx="52496">
                  <c:v>103.73099999999999</c:v>
                </c:pt>
                <c:pt idx="52497">
                  <c:v>100.63</c:v>
                </c:pt>
                <c:pt idx="52498">
                  <c:v>97.508899999999997</c:v>
                </c:pt>
                <c:pt idx="52499">
                  <c:v>94.369500000000002</c:v>
                </c:pt>
                <c:pt idx="52500">
                  <c:v>91.212000000000003</c:v>
                </c:pt>
                <c:pt idx="52501">
                  <c:v>88.037099999999995</c:v>
                </c:pt>
                <c:pt idx="52502">
                  <c:v>84.845399999999998</c:v>
                </c:pt>
                <c:pt idx="52503">
                  <c:v>81.637600000000006</c:v>
                </c:pt>
                <c:pt idx="52504">
                  <c:v>78.414400000000001</c:v>
                </c:pt>
                <c:pt idx="52505">
                  <c:v>75.176400000000001</c:v>
                </c:pt>
                <c:pt idx="52506">
                  <c:v>71.924300000000002</c:v>
                </c:pt>
                <c:pt idx="52507">
                  <c:v>68.658799999999999</c:v>
                </c:pt>
                <c:pt idx="52508">
                  <c:v>65.380399999999995</c:v>
                </c:pt>
                <c:pt idx="52509">
                  <c:v>62.0899</c:v>
                </c:pt>
                <c:pt idx="52510">
                  <c:v>58.7879</c:v>
                </c:pt>
                <c:pt idx="52511">
                  <c:v>55.475200000000001</c:v>
                </c:pt>
                <c:pt idx="52512">
                  <c:v>52.1524</c:v>
                </c:pt>
                <c:pt idx="52513">
                  <c:v>48.820099999999996</c:v>
                </c:pt>
                <c:pt idx="52514">
                  <c:v>45.479100000000003</c:v>
                </c:pt>
                <c:pt idx="52515">
                  <c:v>42.13</c:v>
                </c:pt>
                <c:pt idx="52516">
                  <c:v>38.773499999999999</c:v>
                </c:pt>
                <c:pt idx="52517">
                  <c:v>35.410299999999999</c:v>
                </c:pt>
                <c:pt idx="52518">
                  <c:v>32.0411</c:v>
                </c:pt>
                <c:pt idx="52519">
                  <c:v>28.666599999999999</c:v>
                </c:pt>
                <c:pt idx="52520">
                  <c:v>25.287400000000002</c:v>
                </c:pt>
                <c:pt idx="52521">
                  <c:v>21.904299999999999</c:v>
                </c:pt>
                <c:pt idx="52522">
                  <c:v>18.517800000000001</c:v>
                </c:pt>
                <c:pt idx="52523">
                  <c:v>15.1288</c:v>
                </c:pt>
                <c:pt idx="52524">
                  <c:v>11.7379</c:v>
                </c:pt>
                <c:pt idx="52525">
                  <c:v>8.3457500000000007</c:v>
                </c:pt>
                <c:pt idx="52526">
                  <c:v>4.9530900000000004</c:v>
                </c:pt>
                <c:pt idx="52527">
                  <c:v>1.5605899999999999</c:v>
                </c:pt>
                <c:pt idx="52528">
                  <c:v>-1.8310599999999999</c:v>
                </c:pt>
                <c:pt idx="52529">
                  <c:v>-5.2211699999999999</c:v>
                </c:pt>
                <c:pt idx="52530">
                  <c:v>-8.6090699999999991</c:v>
                </c:pt>
                <c:pt idx="52531">
                  <c:v>-11.994</c:v>
                </c:pt>
                <c:pt idx="52532">
                  <c:v>-15.375400000000001</c:v>
                </c:pt>
                <c:pt idx="52533">
                  <c:v>-18.752500000000001</c:v>
                </c:pt>
                <c:pt idx="52534">
                  <c:v>-22.124700000000001</c:v>
                </c:pt>
                <c:pt idx="52535">
                  <c:v>-25.491199999999999</c:v>
                </c:pt>
                <c:pt idx="52536">
                  <c:v>-28.851400000000002</c:v>
                </c:pt>
                <c:pt idx="52537">
                  <c:v>-32.204599999999999</c:v>
                </c:pt>
                <c:pt idx="52538">
                  <c:v>-35.5501</c:v>
                </c:pt>
                <c:pt idx="52539">
                  <c:v>-38.8872</c:v>
                </c:pt>
                <c:pt idx="52540">
                  <c:v>-42.215299999999999</c:v>
                </c:pt>
                <c:pt idx="52541">
                  <c:v>-45.533799999999999</c:v>
                </c:pt>
                <c:pt idx="52542">
                  <c:v>-48.841799999999999</c:v>
                </c:pt>
                <c:pt idx="52543">
                  <c:v>-52.138800000000003</c:v>
                </c:pt>
                <c:pt idx="52544">
                  <c:v>-55.424100000000003</c:v>
                </c:pt>
                <c:pt idx="52545">
                  <c:v>-58.697099999999999</c:v>
                </c:pt>
                <c:pt idx="52546">
                  <c:v>-61.957000000000001</c:v>
                </c:pt>
                <c:pt idx="52547">
                  <c:v>-65.203199999999995</c:v>
                </c:pt>
                <c:pt idx="52548">
                  <c:v>-68.435199999999995</c:v>
                </c:pt>
                <c:pt idx="52549">
                  <c:v>-71.652100000000004</c:v>
                </c:pt>
                <c:pt idx="52550">
                  <c:v>-74.853399999999993</c:v>
                </c:pt>
                <c:pt idx="52551">
                  <c:v>-78.038399999999996</c:v>
                </c:pt>
                <c:pt idx="52552">
                  <c:v>-81.206599999999995</c:v>
                </c:pt>
                <c:pt idx="52553">
                  <c:v>-84.357100000000003</c:v>
                </c:pt>
                <c:pt idx="52554">
                  <c:v>-87.489500000000007</c:v>
                </c:pt>
                <c:pt idx="52555">
                  <c:v>-90.603099999999998</c:v>
                </c:pt>
                <c:pt idx="52556">
                  <c:v>-93.697299999999998</c:v>
                </c:pt>
                <c:pt idx="52557">
                  <c:v>-96.771299999999997</c:v>
                </c:pt>
                <c:pt idx="52558">
                  <c:v>-99.824799999999996</c:v>
                </c:pt>
                <c:pt idx="52559">
                  <c:v>-102.857</c:v>
                </c:pt>
                <c:pt idx="52560">
                  <c:v>-105.867</c:v>
                </c:pt>
                <c:pt idx="52561">
                  <c:v>-108.855</c:v>
                </c:pt>
                <c:pt idx="52562">
                  <c:v>-111.82</c:v>
                </c:pt>
                <c:pt idx="52563">
                  <c:v>-114.761</c:v>
                </c:pt>
                <c:pt idx="52564">
                  <c:v>-117.67700000000001</c:v>
                </c:pt>
                <c:pt idx="52565">
                  <c:v>-120.569</c:v>
                </c:pt>
                <c:pt idx="52566">
                  <c:v>-123.43600000000001</c:v>
                </c:pt>
                <c:pt idx="52567">
                  <c:v>-126.276</c:v>
                </c:pt>
                <c:pt idx="52568">
                  <c:v>-129.09</c:v>
                </c:pt>
                <c:pt idx="52569">
                  <c:v>-131.87700000000001</c:v>
                </c:pt>
                <c:pt idx="52570">
                  <c:v>-134.636</c:v>
                </c:pt>
                <c:pt idx="52571">
                  <c:v>-137.36600000000001</c:v>
                </c:pt>
                <c:pt idx="52572">
                  <c:v>-140.06800000000001</c:v>
                </c:pt>
                <c:pt idx="52573">
                  <c:v>-142.74100000000001</c:v>
                </c:pt>
                <c:pt idx="52574">
                  <c:v>-145.38399999999999</c:v>
                </c:pt>
                <c:pt idx="52575">
                  <c:v>-147.99600000000001</c:v>
                </c:pt>
                <c:pt idx="52576">
                  <c:v>-150.578</c:v>
                </c:pt>
                <c:pt idx="52577">
                  <c:v>-153.12799999999999</c:v>
                </c:pt>
                <c:pt idx="52578">
                  <c:v>-155.64599999999999</c:v>
                </c:pt>
                <c:pt idx="52579">
                  <c:v>-158.13200000000001</c:v>
                </c:pt>
                <c:pt idx="52580">
                  <c:v>-160.58500000000001</c:v>
                </c:pt>
                <c:pt idx="52581">
                  <c:v>-163.005</c:v>
                </c:pt>
                <c:pt idx="52582">
                  <c:v>-165.39</c:v>
                </c:pt>
                <c:pt idx="52583">
                  <c:v>-167.74199999999999</c:v>
                </c:pt>
                <c:pt idx="52584">
                  <c:v>-170.05799999999999</c:v>
                </c:pt>
                <c:pt idx="52585">
                  <c:v>-172.34</c:v>
                </c:pt>
                <c:pt idx="52586">
                  <c:v>-174.58500000000001</c:v>
                </c:pt>
                <c:pt idx="52587">
                  <c:v>-176.79400000000001</c:v>
                </c:pt>
                <c:pt idx="52588">
                  <c:v>-178.96700000000001</c:v>
                </c:pt>
                <c:pt idx="52589">
                  <c:v>-181.10300000000001</c:v>
                </c:pt>
                <c:pt idx="52590">
                  <c:v>-183.20099999999999</c:v>
                </c:pt>
                <c:pt idx="52591">
                  <c:v>-185.262</c:v>
                </c:pt>
                <c:pt idx="52592">
                  <c:v>-187.28399999999999</c:v>
                </c:pt>
                <c:pt idx="52593">
                  <c:v>-189.268</c:v>
                </c:pt>
                <c:pt idx="52594">
                  <c:v>-191.21199999999999</c:v>
                </c:pt>
                <c:pt idx="52595">
                  <c:v>-193.11699999999999</c:v>
                </c:pt>
                <c:pt idx="52596">
                  <c:v>-194.982</c:v>
                </c:pt>
                <c:pt idx="52597">
                  <c:v>-196.80799999999999</c:v>
                </c:pt>
                <c:pt idx="52598">
                  <c:v>-198.59200000000001</c:v>
                </c:pt>
                <c:pt idx="52599">
                  <c:v>-200.33600000000001</c:v>
                </c:pt>
                <c:pt idx="52600">
                  <c:v>-202.03899999999999</c:v>
                </c:pt>
                <c:pt idx="52601">
                  <c:v>-203.7</c:v>
                </c:pt>
                <c:pt idx="52602">
                  <c:v>-205.31899999999999</c:v>
                </c:pt>
                <c:pt idx="52603">
                  <c:v>-206.89599999999999</c:v>
                </c:pt>
                <c:pt idx="52604">
                  <c:v>-208.43</c:v>
                </c:pt>
                <c:pt idx="52605">
                  <c:v>-209.922</c:v>
                </c:pt>
                <c:pt idx="52606">
                  <c:v>-211.37100000000001</c:v>
                </c:pt>
                <c:pt idx="52607">
                  <c:v>-212.77600000000001</c:v>
                </c:pt>
                <c:pt idx="52608">
                  <c:v>-214.13800000000001</c:v>
                </c:pt>
                <c:pt idx="52609">
                  <c:v>-215.45500000000001</c:v>
                </c:pt>
                <c:pt idx="52610">
                  <c:v>-216.72900000000001</c:v>
                </c:pt>
                <c:pt idx="52611">
                  <c:v>-217.959</c:v>
                </c:pt>
                <c:pt idx="52612">
                  <c:v>-219.143</c:v>
                </c:pt>
                <c:pt idx="52613">
                  <c:v>-220.28299999999999</c:v>
                </c:pt>
                <c:pt idx="52614">
                  <c:v>-221.37799999999999</c:v>
                </c:pt>
                <c:pt idx="52615">
                  <c:v>-222.428</c:v>
                </c:pt>
                <c:pt idx="52616">
                  <c:v>-223.43199999999999</c:v>
                </c:pt>
                <c:pt idx="52617">
                  <c:v>-224.39099999999999</c:v>
                </c:pt>
                <c:pt idx="52618">
                  <c:v>-225.303</c:v>
                </c:pt>
                <c:pt idx="52619">
                  <c:v>-226.17</c:v>
                </c:pt>
                <c:pt idx="52620">
                  <c:v>-226.99100000000001</c:v>
                </c:pt>
                <c:pt idx="52621">
                  <c:v>-227.76499999999999</c:v>
                </c:pt>
                <c:pt idx="52622">
                  <c:v>-228.49299999999999</c:v>
                </c:pt>
                <c:pt idx="52623">
                  <c:v>-229.17400000000001</c:v>
                </c:pt>
                <c:pt idx="52624">
                  <c:v>-229.809</c:v>
                </c:pt>
                <c:pt idx="52625">
                  <c:v>-230.39699999999999</c:v>
                </c:pt>
                <c:pt idx="52626">
                  <c:v>-230.93799999999999</c:v>
                </c:pt>
                <c:pt idx="52627">
                  <c:v>-231.43199999999999</c:v>
                </c:pt>
                <c:pt idx="52628">
                  <c:v>-231.87899999999999</c:v>
                </c:pt>
                <c:pt idx="52629">
                  <c:v>-232.27799999999999</c:v>
                </c:pt>
                <c:pt idx="52630">
                  <c:v>-232.631</c:v>
                </c:pt>
                <c:pt idx="52631">
                  <c:v>-232.93600000000001</c:v>
                </c:pt>
                <c:pt idx="52632">
                  <c:v>-233.19399999999999</c:v>
                </c:pt>
                <c:pt idx="52633">
                  <c:v>-233.405</c:v>
                </c:pt>
                <c:pt idx="52634">
                  <c:v>-233.56800000000001</c:v>
                </c:pt>
                <c:pt idx="52635">
                  <c:v>-233.684</c:v>
                </c:pt>
                <c:pt idx="52636">
                  <c:v>-233.75200000000001</c:v>
                </c:pt>
                <c:pt idx="52637">
                  <c:v>-233.773</c:v>
                </c:pt>
                <c:pt idx="52638">
                  <c:v>-233.74700000000001</c:v>
                </c:pt>
                <c:pt idx="52639">
                  <c:v>-233.673</c:v>
                </c:pt>
                <c:pt idx="52640">
                  <c:v>-233.55199999999999</c:v>
                </c:pt>
                <c:pt idx="52641">
                  <c:v>-233.38300000000001</c:v>
                </c:pt>
                <c:pt idx="52642">
                  <c:v>-233.16800000000001</c:v>
                </c:pt>
                <c:pt idx="52643">
                  <c:v>-232.905</c:v>
                </c:pt>
                <c:pt idx="52644">
                  <c:v>-232.595</c:v>
                </c:pt>
                <c:pt idx="52645">
                  <c:v>-232.238</c:v>
                </c:pt>
                <c:pt idx="52646">
                  <c:v>-231.834</c:v>
                </c:pt>
                <c:pt idx="52647">
                  <c:v>-231.38300000000001</c:v>
                </c:pt>
                <c:pt idx="52648">
                  <c:v>-230.886</c:v>
                </c:pt>
                <c:pt idx="52649">
                  <c:v>-230.34200000000001</c:v>
                </c:pt>
                <c:pt idx="52650">
                  <c:v>-229.751</c:v>
                </c:pt>
                <c:pt idx="52651">
                  <c:v>-229.114</c:v>
                </c:pt>
                <c:pt idx="52652">
                  <c:v>-228.43100000000001</c:v>
                </c:pt>
                <c:pt idx="52653">
                  <c:v>-227.70099999999999</c:v>
                </c:pt>
                <c:pt idx="52654">
                  <c:v>-226.92599999999999</c:v>
                </c:pt>
                <c:pt idx="52655">
                  <c:v>-226.10499999999999</c:v>
                </c:pt>
                <c:pt idx="52656">
                  <c:v>-225.239</c:v>
                </c:pt>
                <c:pt idx="52657">
                  <c:v>-224.327</c:v>
                </c:pt>
                <c:pt idx="52658">
                  <c:v>-223.37</c:v>
                </c:pt>
                <c:pt idx="52659">
                  <c:v>-222.36799999999999</c:v>
                </c:pt>
                <c:pt idx="52660">
                  <c:v>-221.321</c:v>
                </c:pt>
                <c:pt idx="52661">
                  <c:v>-220.23</c:v>
                </c:pt>
                <c:pt idx="52662">
                  <c:v>-219.095</c:v>
                </c:pt>
                <c:pt idx="52663">
                  <c:v>-217.91499999999999</c:v>
                </c:pt>
                <c:pt idx="52664">
                  <c:v>-216.69200000000001</c:v>
                </c:pt>
                <c:pt idx="52665">
                  <c:v>-215.42500000000001</c:v>
                </c:pt>
                <c:pt idx="52666">
                  <c:v>-214.11500000000001</c:v>
                </c:pt>
                <c:pt idx="52667">
                  <c:v>-212.762</c:v>
                </c:pt>
                <c:pt idx="52668">
                  <c:v>-211.36699999999999</c:v>
                </c:pt>
                <c:pt idx="52669">
                  <c:v>-209.929</c:v>
                </c:pt>
                <c:pt idx="52670">
                  <c:v>-208.44900000000001</c:v>
                </c:pt>
                <c:pt idx="52671">
                  <c:v>-206.92699999999999</c:v>
                </c:pt>
                <c:pt idx="52672">
                  <c:v>-205.364</c:v>
                </c:pt>
                <c:pt idx="52673">
                  <c:v>-203.76</c:v>
                </c:pt>
                <c:pt idx="52674">
                  <c:v>-202.11500000000001</c:v>
                </c:pt>
                <c:pt idx="52675">
                  <c:v>-200.429</c:v>
                </c:pt>
                <c:pt idx="52676">
                  <c:v>-198.70400000000001</c:v>
                </c:pt>
                <c:pt idx="52677">
                  <c:v>-196.93899999999999</c:v>
                </c:pt>
                <c:pt idx="52678">
                  <c:v>-195.13399999999999</c:v>
                </c:pt>
                <c:pt idx="52679">
                  <c:v>-193.291</c:v>
                </c:pt>
                <c:pt idx="52680">
                  <c:v>-191.40899999999999</c:v>
                </c:pt>
                <c:pt idx="52681">
                  <c:v>-189.489</c:v>
                </c:pt>
                <c:pt idx="52682">
                  <c:v>-187.53100000000001</c:v>
                </c:pt>
                <c:pt idx="52683">
                  <c:v>-185.536</c:v>
                </c:pt>
                <c:pt idx="52684">
                  <c:v>-183.50399999999999</c:v>
                </c:pt>
                <c:pt idx="52685">
                  <c:v>-181.43600000000001</c:v>
                </c:pt>
                <c:pt idx="52686">
                  <c:v>-179.33099999999999</c:v>
                </c:pt>
                <c:pt idx="52687">
                  <c:v>-177.191</c:v>
                </c:pt>
                <c:pt idx="52688">
                  <c:v>-175.01499999999999</c:v>
                </c:pt>
                <c:pt idx="52689">
                  <c:v>-172.80500000000001</c:v>
                </c:pt>
                <c:pt idx="52690">
                  <c:v>-170.56100000000001</c:v>
                </c:pt>
                <c:pt idx="52691">
                  <c:v>-168.28299999999999</c:v>
                </c:pt>
                <c:pt idx="52692">
                  <c:v>-165.971</c:v>
                </c:pt>
                <c:pt idx="52693">
                  <c:v>-163.62700000000001</c:v>
                </c:pt>
                <c:pt idx="52694">
                  <c:v>-161.25</c:v>
                </c:pt>
                <c:pt idx="52695">
                  <c:v>-158.84100000000001</c:v>
                </c:pt>
                <c:pt idx="52696">
                  <c:v>-156.40199999999999</c:v>
                </c:pt>
                <c:pt idx="52697">
                  <c:v>-153.93100000000001</c:v>
                </c:pt>
                <c:pt idx="52698">
                  <c:v>-151.429</c:v>
                </c:pt>
                <c:pt idx="52699">
                  <c:v>-148.898</c:v>
                </c:pt>
                <c:pt idx="52700">
                  <c:v>-146.33799999999999</c:v>
                </c:pt>
                <c:pt idx="52701">
                  <c:v>-143.749</c:v>
                </c:pt>
                <c:pt idx="52702">
                  <c:v>-141.13200000000001</c:v>
                </c:pt>
                <c:pt idx="52703">
                  <c:v>-138.48699999999999</c:v>
                </c:pt>
                <c:pt idx="52704">
                  <c:v>-135.81399999999999</c:v>
                </c:pt>
                <c:pt idx="52705">
                  <c:v>-133.11600000000001</c:v>
                </c:pt>
                <c:pt idx="52706">
                  <c:v>-130.39099999999999</c:v>
                </c:pt>
                <c:pt idx="52707">
                  <c:v>-127.64</c:v>
                </c:pt>
                <c:pt idx="52708">
                  <c:v>-124.86499999999999</c:v>
                </c:pt>
                <c:pt idx="52709">
                  <c:v>-122.065</c:v>
                </c:pt>
                <c:pt idx="52710">
                  <c:v>-119.242</c:v>
                </c:pt>
                <c:pt idx="52711">
                  <c:v>-116.395</c:v>
                </c:pt>
                <c:pt idx="52712">
                  <c:v>-113.526</c:v>
                </c:pt>
                <c:pt idx="52713">
                  <c:v>-110.63500000000001</c:v>
                </c:pt>
              </c:numCache>
            </c:numRef>
          </c:yVal>
          <c:smooth val="1"/>
        </c:ser>
        <c:ser>
          <c:idx val="1"/>
          <c:order val="1"/>
          <c:tx>
            <c:strRef>
              <c:f>mode_inclusion!$AC$7</c:f>
              <c:strCache>
                <c:ptCount val="1"/>
                <c:pt idx="0">
                  <c:v>72.80</c:v>
                </c:pt>
              </c:strCache>
            </c:strRef>
          </c:tx>
          <c:marker>
            <c:symbol val="none"/>
          </c:marker>
          <c:xVal>
            <c:numRef>
              <c:f>mode_inclusion!$AB$10:$AB$1797</c:f>
              <c:numCache>
                <c:formatCode>General</c:formatCode>
                <c:ptCount val="1788"/>
                <c:pt idx="0">
                  <c:v>0</c:v>
                </c:pt>
                <c:pt idx="1">
                  <c:v>1.37371E-2</c:v>
                </c:pt>
                <c:pt idx="2">
                  <c:v>2.7474100000000001E-2</c:v>
                </c:pt>
                <c:pt idx="3">
                  <c:v>4.1211200000000003E-2</c:v>
                </c:pt>
                <c:pt idx="4">
                  <c:v>5.4948200000000003E-2</c:v>
                </c:pt>
                <c:pt idx="5">
                  <c:v>6.8685300000000005E-2</c:v>
                </c:pt>
                <c:pt idx="6">
                  <c:v>8.2422400000000007E-2</c:v>
                </c:pt>
                <c:pt idx="7">
                  <c:v>9.6159400000000006E-2</c:v>
                </c:pt>
                <c:pt idx="8">
                  <c:v>0.10989599999999999</c:v>
                </c:pt>
                <c:pt idx="9">
                  <c:v>0.12363399999999999</c:v>
                </c:pt>
                <c:pt idx="10">
                  <c:v>0.13737099999999999</c:v>
                </c:pt>
                <c:pt idx="11">
                  <c:v>0.15110799999999999</c:v>
                </c:pt>
                <c:pt idx="12">
                  <c:v>0.16484499999999999</c:v>
                </c:pt>
                <c:pt idx="13">
                  <c:v>0.17858199999999999</c:v>
                </c:pt>
                <c:pt idx="14">
                  <c:v>0.19231899999999999</c:v>
                </c:pt>
                <c:pt idx="15">
                  <c:v>0.20605599999999999</c:v>
                </c:pt>
                <c:pt idx="16">
                  <c:v>0.21979299999999999</c:v>
                </c:pt>
                <c:pt idx="17">
                  <c:v>0.23352999999999999</c:v>
                </c:pt>
                <c:pt idx="18">
                  <c:v>0.24726699999999999</c:v>
                </c:pt>
                <c:pt idx="19">
                  <c:v>0.26100400000000001</c:v>
                </c:pt>
                <c:pt idx="20">
                  <c:v>0.27474100000000001</c:v>
                </c:pt>
                <c:pt idx="21">
                  <c:v>0.28847800000000001</c:v>
                </c:pt>
                <c:pt idx="22">
                  <c:v>0.30221500000000001</c:v>
                </c:pt>
                <c:pt idx="23">
                  <c:v>0.31595200000000001</c:v>
                </c:pt>
                <c:pt idx="24">
                  <c:v>0.32968900000000001</c:v>
                </c:pt>
                <c:pt idx="25">
                  <c:v>0.34342600000000001</c:v>
                </c:pt>
                <c:pt idx="26">
                  <c:v>0.35716399999999998</c:v>
                </c:pt>
                <c:pt idx="27">
                  <c:v>0.37090099999999998</c:v>
                </c:pt>
                <c:pt idx="28">
                  <c:v>0.38463799999999998</c:v>
                </c:pt>
                <c:pt idx="29">
                  <c:v>0.39837499999999998</c:v>
                </c:pt>
                <c:pt idx="30">
                  <c:v>0.41211199999999998</c:v>
                </c:pt>
                <c:pt idx="31">
                  <c:v>0.42584899999999998</c:v>
                </c:pt>
                <c:pt idx="32">
                  <c:v>0.43958599999999998</c:v>
                </c:pt>
                <c:pt idx="33">
                  <c:v>0.45332299999999998</c:v>
                </c:pt>
                <c:pt idx="34">
                  <c:v>0.46705999999999998</c:v>
                </c:pt>
                <c:pt idx="35">
                  <c:v>0.48079699999999997</c:v>
                </c:pt>
                <c:pt idx="36">
                  <c:v>0.49453399999999997</c:v>
                </c:pt>
                <c:pt idx="37">
                  <c:v>0.50827100000000003</c:v>
                </c:pt>
                <c:pt idx="38">
                  <c:v>0.52200800000000003</c:v>
                </c:pt>
                <c:pt idx="39">
                  <c:v>0.53574500000000003</c:v>
                </c:pt>
                <c:pt idx="40">
                  <c:v>0.54948200000000003</c:v>
                </c:pt>
                <c:pt idx="41">
                  <c:v>0.56321900000000003</c:v>
                </c:pt>
                <c:pt idx="42">
                  <c:v>0.57695700000000005</c:v>
                </c:pt>
                <c:pt idx="43">
                  <c:v>0.59069400000000005</c:v>
                </c:pt>
                <c:pt idx="44">
                  <c:v>0.60443100000000005</c:v>
                </c:pt>
                <c:pt idx="45">
                  <c:v>0.61816800000000005</c:v>
                </c:pt>
                <c:pt idx="46">
                  <c:v>0.63190500000000005</c:v>
                </c:pt>
                <c:pt idx="47">
                  <c:v>0.64564200000000005</c:v>
                </c:pt>
                <c:pt idx="48">
                  <c:v>0.65937900000000005</c:v>
                </c:pt>
                <c:pt idx="49">
                  <c:v>0.67311600000000005</c:v>
                </c:pt>
                <c:pt idx="50">
                  <c:v>0.68685300000000005</c:v>
                </c:pt>
                <c:pt idx="51">
                  <c:v>0.70059000000000005</c:v>
                </c:pt>
                <c:pt idx="52">
                  <c:v>0.71432700000000005</c:v>
                </c:pt>
                <c:pt idx="53">
                  <c:v>0.72806400000000004</c:v>
                </c:pt>
                <c:pt idx="54">
                  <c:v>0.74180100000000004</c:v>
                </c:pt>
                <c:pt idx="55">
                  <c:v>0.75553800000000004</c:v>
                </c:pt>
                <c:pt idx="56">
                  <c:v>0.76927500000000004</c:v>
                </c:pt>
                <c:pt idx="57">
                  <c:v>0.78301200000000004</c:v>
                </c:pt>
                <c:pt idx="58">
                  <c:v>0.79674900000000004</c:v>
                </c:pt>
                <c:pt idx="59">
                  <c:v>0.81048699999999996</c:v>
                </c:pt>
                <c:pt idx="60">
                  <c:v>0.82422399999999996</c:v>
                </c:pt>
                <c:pt idx="61">
                  <c:v>0.83796099999999996</c:v>
                </c:pt>
                <c:pt idx="62">
                  <c:v>0.85169799999999996</c:v>
                </c:pt>
                <c:pt idx="63">
                  <c:v>0.86543499999999995</c:v>
                </c:pt>
                <c:pt idx="64">
                  <c:v>0.87917199999999995</c:v>
                </c:pt>
                <c:pt idx="65">
                  <c:v>0.89290899999999995</c:v>
                </c:pt>
                <c:pt idx="66">
                  <c:v>0.90664599999999995</c:v>
                </c:pt>
                <c:pt idx="67">
                  <c:v>0.92038299999999995</c:v>
                </c:pt>
                <c:pt idx="68">
                  <c:v>0.93411999999999995</c:v>
                </c:pt>
                <c:pt idx="69">
                  <c:v>0.94785699999999995</c:v>
                </c:pt>
                <c:pt idx="70">
                  <c:v>0.96159399999999995</c:v>
                </c:pt>
                <c:pt idx="71">
                  <c:v>0.97533099999999995</c:v>
                </c:pt>
                <c:pt idx="72">
                  <c:v>0.98906799999999995</c:v>
                </c:pt>
                <c:pt idx="73">
                  <c:v>1.00281</c:v>
                </c:pt>
                <c:pt idx="74">
                  <c:v>1.01654</c:v>
                </c:pt>
                <c:pt idx="75">
                  <c:v>1.0302800000000001</c:v>
                </c:pt>
                <c:pt idx="76">
                  <c:v>1.0440199999999999</c:v>
                </c:pt>
                <c:pt idx="77">
                  <c:v>1.05775</c:v>
                </c:pt>
                <c:pt idx="78">
                  <c:v>1.0714900000000001</c:v>
                </c:pt>
                <c:pt idx="79">
                  <c:v>1.0852299999999999</c:v>
                </c:pt>
                <c:pt idx="80">
                  <c:v>1.0989599999999999</c:v>
                </c:pt>
                <c:pt idx="81">
                  <c:v>1.1127</c:v>
                </c:pt>
                <c:pt idx="82">
                  <c:v>1.1264400000000001</c:v>
                </c:pt>
                <c:pt idx="83">
                  <c:v>1.14018</c:v>
                </c:pt>
                <c:pt idx="84">
                  <c:v>1.15391</c:v>
                </c:pt>
                <c:pt idx="85">
                  <c:v>1.1676500000000001</c:v>
                </c:pt>
                <c:pt idx="86">
                  <c:v>1.1813899999999999</c:v>
                </c:pt>
                <c:pt idx="87">
                  <c:v>1.19512</c:v>
                </c:pt>
                <c:pt idx="88">
                  <c:v>1.20886</c:v>
                </c:pt>
                <c:pt idx="89">
                  <c:v>1.2225999999999999</c:v>
                </c:pt>
                <c:pt idx="90">
                  <c:v>1.23634</c:v>
                </c:pt>
                <c:pt idx="91">
                  <c:v>1.25007</c:v>
                </c:pt>
                <c:pt idx="92">
                  <c:v>1.2638100000000001</c:v>
                </c:pt>
                <c:pt idx="93">
                  <c:v>1.27755</c:v>
                </c:pt>
                <c:pt idx="94">
                  <c:v>1.29128</c:v>
                </c:pt>
                <c:pt idx="95">
                  <c:v>1.3050200000000001</c:v>
                </c:pt>
                <c:pt idx="96">
                  <c:v>1.3187599999999999</c:v>
                </c:pt>
                <c:pt idx="97">
                  <c:v>1.33249</c:v>
                </c:pt>
                <c:pt idx="98">
                  <c:v>1.34623</c:v>
                </c:pt>
                <c:pt idx="99">
                  <c:v>1.3599699999999999</c:v>
                </c:pt>
                <c:pt idx="100">
                  <c:v>1.37371</c:v>
                </c:pt>
                <c:pt idx="101">
                  <c:v>1.38744</c:v>
                </c:pt>
                <c:pt idx="102">
                  <c:v>1.4011800000000001</c:v>
                </c:pt>
                <c:pt idx="103">
                  <c:v>1.41492</c:v>
                </c:pt>
                <c:pt idx="104">
                  <c:v>1.42865</c:v>
                </c:pt>
                <c:pt idx="105">
                  <c:v>1.4423900000000001</c:v>
                </c:pt>
                <c:pt idx="106">
                  <c:v>1.4561299999999999</c:v>
                </c:pt>
                <c:pt idx="107">
                  <c:v>1.46987</c:v>
                </c:pt>
                <c:pt idx="108">
                  <c:v>1.4836</c:v>
                </c:pt>
                <c:pt idx="109">
                  <c:v>1.4973399999999999</c:v>
                </c:pt>
                <c:pt idx="110">
                  <c:v>1.51108</c:v>
                </c:pt>
                <c:pt idx="111">
                  <c:v>1.52481</c:v>
                </c:pt>
                <c:pt idx="112">
                  <c:v>1.5385500000000001</c:v>
                </c:pt>
                <c:pt idx="113">
                  <c:v>1.5522899999999999</c:v>
                </c:pt>
                <c:pt idx="114">
                  <c:v>1.56602</c:v>
                </c:pt>
                <c:pt idx="115">
                  <c:v>1.5797600000000001</c:v>
                </c:pt>
                <c:pt idx="116">
                  <c:v>1.5934999999999999</c:v>
                </c:pt>
                <c:pt idx="117">
                  <c:v>1.60724</c:v>
                </c:pt>
                <c:pt idx="118">
                  <c:v>1.62097</c:v>
                </c:pt>
                <c:pt idx="119">
                  <c:v>1.6347100000000001</c:v>
                </c:pt>
                <c:pt idx="120">
                  <c:v>1.64845</c:v>
                </c:pt>
                <c:pt idx="121">
                  <c:v>1.66218</c:v>
                </c:pt>
                <c:pt idx="122">
                  <c:v>1.6759200000000001</c:v>
                </c:pt>
                <c:pt idx="123">
                  <c:v>1.6896599999999999</c:v>
                </c:pt>
                <c:pt idx="124">
                  <c:v>1.7034</c:v>
                </c:pt>
                <c:pt idx="125">
                  <c:v>1.71713</c:v>
                </c:pt>
                <c:pt idx="126">
                  <c:v>1.7308699999999999</c:v>
                </c:pt>
                <c:pt idx="127">
                  <c:v>1.74461</c:v>
                </c:pt>
                <c:pt idx="128">
                  <c:v>1.75834</c:v>
                </c:pt>
                <c:pt idx="129">
                  <c:v>1.7720800000000001</c:v>
                </c:pt>
                <c:pt idx="130">
                  <c:v>1.78582</c:v>
                </c:pt>
                <c:pt idx="131">
                  <c:v>1.79955</c:v>
                </c:pt>
                <c:pt idx="132">
                  <c:v>1.8132900000000001</c:v>
                </c:pt>
                <c:pt idx="133">
                  <c:v>1.8270299999999999</c:v>
                </c:pt>
                <c:pt idx="134">
                  <c:v>1.84077</c:v>
                </c:pt>
                <c:pt idx="135">
                  <c:v>1.8545</c:v>
                </c:pt>
                <c:pt idx="136">
                  <c:v>1.8682399999999999</c:v>
                </c:pt>
                <c:pt idx="137">
                  <c:v>1.88198</c:v>
                </c:pt>
                <c:pt idx="138">
                  <c:v>1.89571</c:v>
                </c:pt>
                <c:pt idx="139">
                  <c:v>1.9094500000000001</c:v>
                </c:pt>
                <c:pt idx="140">
                  <c:v>1.92319</c:v>
                </c:pt>
                <c:pt idx="141">
                  <c:v>1.93693</c:v>
                </c:pt>
                <c:pt idx="142">
                  <c:v>1.9506600000000001</c:v>
                </c:pt>
                <c:pt idx="143">
                  <c:v>1.9643999999999999</c:v>
                </c:pt>
                <c:pt idx="144">
                  <c:v>1.97814</c:v>
                </c:pt>
                <c:pt idx="145">
                  <c:v>1.99187</c:v>
                </c:pt>
                <c:pt idx="146">
                  <c:v>2.0056099999999999</c:v>
                </c:pt>
                <c:pt idx="147">
                  <c:v>2.0193500000000002</c:v>
                </c:pt>
                <c:pt idx="148">
                  <c:v>2.03308</c:v>
                </c:pt>
                <c:pt idx="149">
                  <c:v>2.0468199999999999</c:v>
                </c:pt>
                <c:pt idx="150">
                  <c:v>2.0605600000000002</c:v>
                </c:pt>
                <c:pt idx="151">
                  <c:v>2.0743</c:v>
                </c:pt>
                <c:pt idx="152">
                  <c:v>2.0880299999999998</c:v>
                </c:pt>
                <c:pt idx="153">
                  <c:v>2.1017700000000001</c:v>
                </c:pt>
                <c:pt idx="154">
                  <c:v>2.11551</c:v>
                </c:pt>
                <c:pt idx="155">
                  <c:v>2.1292399999999998</c:v>
                </c:pt>
                <c:pt idx="156">
                  <c:v>2.1429800000000001</c:v>
                </c:pt>
                <c:pt idx="157">
                  <c:v>2.15672</c:v>
                </c:pt>
                <c:pt idx="158">
                  <c:v>2.1704599999999998</c:v>
                </c:pt>
                <c:pt idx="159">
                  <c:v>2.1841900000000001</c:v>
                </c:pt>
                <c:pt idx="160">
                  <c:v>2.1979299999999999</c:v>
                </c:pt>
                <c:pt idx="161">
                  <c:v>2.2116699999999998</c:v>
                </c:pt>
                <c:pt idx="162">
                  <c:v>2.2254</c:v>
                </c:pt>
                <c:pt idx="163">
                  <c:v>2.2391399999999999</c:v>
                </c:pt>
                <c:pt idx="164">
                  <c:v>2.2528800000000002</c:v>
                </c:pt>
                <c:pt idx="165">
                  <c:v>2.26661</c:v>
                </c:pt>
                <c:pt idx="166">
                  <c:v>2.2803499999999999</c:v>
                </c:pt>
                <c:pt idx="167">
                  <c:v>2.2940900000000002</c:v>
                </c:pt>
                <c:pt idx="168">
                  <c:v>2.30783</c:v>
                </c:pt>
                <c:pt idx="169">
                  <c:v>2.3215599999999998</c:v>
                </c:pt>
                <c:pt idx="170">
                  <c:v>2.3353000000000002</c:v>
                </c:pt>
                <c:pt idx="171">
                  <c:v>2.34904</c:v>
                </c:pt>
                <c:pt idx="172">
                  <c:v>2.3627699999999998</c:v>
                </c:pt>
                <c:pt idx="173">
                  <c:v>2.3765100000000001</c:v>
                </c:pt>
                <c:pt idx="174">
                  <c:v>2.39025</c:v>
                </c:pt>
                <c:pt idx="175">
                  <c:v>2.4039899999999998</c:v>
                </c:pt>
                <c:pt idx="176">
                  <c:v>2.4177200000000001</c:v>
                </c:pt>
                <c:pt idx="177">
                  <c:v>2.43146</c:v>
                </c:pt>
                <c:pt idx="178">
                  <c:v>2.4451999999999998</c:v>
                </c:pt>
                <c:pt idx="179">
                  <c:v>2.4589300000000001</c:v>
                </c:pt>
                <c:pt idx="180">
                  <c:v>2.4726699999999999</c:v>
                </c:pt>
                <c:pt idx="181">
                  <c:v>2.4864099999999998</c:v>
                </c:pt>
                <c:pt idx="182">
                  <c:v>2.50014</c:v>
                </c:pt>
                <c:pt idx="183">
                  <c:v>2.5138799999999999</c:v>
                </c:pt>
                <c:pt idx="184">
                  <c:v>2.5276200000000002</c:v>
                </c:pt>
                <c:pt idx="185">
                  <c:v>2.5413600000000001</c:v>
                </c:pt>
                <c:pt idx="186">
                  <c:v>2.5550899999999999</c:v>
                </c:pt>
                <c:pt idx="187">
                  <c:v>2.5688300000000002</c:v>
                </c:pt>
                <c:pt idx="188">
                  <c:v>2.58257</c:v>
                </c:pt>
                <c:pt idx="189">
                  <c:v>2.5962999999999998</c:v>
                </c:pt>
                <c:pt idx="190">
                  <c:v>2.6100400000000001</c:v>
                </c:pt>
                <c:pt idx="191">
                  <c:v>2.62378</c:v>
                </c:pt>
                <c:pt idx="192">
                  <c:v>2.6375199999999999</c:v>
                </c:pt>
                <c:pt idx="193">
                  <c:v>2.6512500000000001</c:v>
                </c:pt>
                <c:pt idx="194">
                  <c:v>2.66499</c:v>
                </c:pt>
                <c:pt idx="195">
                  <c:v>2.6787299999999998</c:v>
                </c:pt>
                <c:pt idx="196">
                  <c:v>2.6924600000000001</c:v>
                </c:pt>
                <c:pt idx="197">
                  <c:v>2.7061999999999999</c:v>
                </c:pt>
                <c:pt idx="198">
                  <c:v>2.7199399999999998</c:v>
                </c:pt>
                <c:pt idx="199">
                  <c:v>2.73367</c:v>
                </c:pt>
                <c:pt idx="200">
                  <c:v>2.7474099999999999</c:v>
                </c:pt>
                <c:pt idx="201">
                  <c:v>2.7611500000000002</c:v>
                </c:pt>
                <c:pt idx="202">
                  <c:v>2.7748900000000001</c:v>
                </c:pt>
                <c:pt idx="203">
                  <c:v>2.7886199999999999</c:v>
                </c:pt>
                <c:pt idx="204">
                  <c:v>2.8023600000000002</c:v>
                </c:pt>
                <c:pt idx="205">
                  <c:v>2.8161</c:v>
                </c:pt>
                <c:pt idx="206">
                  <c:v>2.8298299999999998</c:v>
                </c:pt>
                <c:pt idx="207">
                  <c:v>2.8435700000000002</c:v>
                </c:pt>
                <c:pt idx="208">
                  <c:v>2.85731</c:v>
                </c:pt>
                <c:pt idx="209">
                  <c:v>2.8710499999999999</c:v>
                </c:pt>
                <c:pt idx="210">
                  <c:v>2.8847800000000001</c:v>
                </c:pt>
                <c:pt idx="211">
                  <c:v>2.89852</c:v>
                </c:pt>
                <c:pt idx="212">
                  <c:v>2.9122599999999998</c:v>
                </c:pt>
                <c:pt idx="213">
                  <c:v>2.9259900000000001</c:v>
                </c:pt>
                <c:pt idx="214">
                  <c:v>2.93973</c:v>
                </c:pt>
                <c:pt idx="215">
                  <c:v>2.9534699999999998</c:v>
                </c:pt>
                <c:pt idx="216">
                  <c:v>2.9672000000000001</c:v>
                </c:pt>
                <c:pt idx="217">
                  <c:v>2.9809399999999999</c:v>
                </c:pt>
                <c:pt idx="218">
                  <c:v>2.9946799999999998</c:v>
                </c:pt>
                <c:pt idx="219">
                  <c:v>3.0084200000000001</c:v>
                </c:pt>
                <c:pt idx="220">
                  <c:v>3.0221499999999999</c:v>
                </c:pt>
                <c:pt idx="221">
                  <c:v>3.0358900000000002</c:v>
                </c:pt>
                <c:pt idx="222">
                  <c:v>3.0496300000000001</c:v>
                </c:pt>
                <c:pt idx="223">
                  <c:v>3.0633599999999999</c:v>
                </c:pt>
                <c:pt idx="224">
                  <c:v>3.0771000000000002</c:v>
                </c:pt>
                <c:pt idx="225">
                  <c:v>3.09084</c:v>
                </c:pt>
                <c:pt idx="226">
                  <c:v>3.1045799999999999</c:v>
                </c:pt>
                <c:pt idx="227">
                  <c:v>3.1183100000000001</c:v>
                </c:pt>
                <c:pt idx="228">
                  <c:v>3.13205</c:v>
                </c:pt>
                <c:pt idx="229">
                  <c:v>3.1457899999999999</c:v>
                </c:pt>
                <c:pt idx="230">
                  <c:v>3.1595200000000001</c:v>
                </c:pt>
                <c:pt idx="231">
                  <c:v>3.17326</c:v>
                </c:pt>
                <c:pt idx="232">
                  <c:v>3.1869999999999998</c:v>
                </c:pt>
                <c:pt idx="233">
                  <c:v>3.2007300000000001</c:v>
                </c:pt>
                <c:pt idx="234">
                  <c:v>3.2144699999999999</c:v>
                </c:pt>
                <c:pt idx="235">
                  <c:v>3.2282099999999998</c:v>
                </c:pt>
                <c:pt idx="236">
                  <c:v>3.2419500000000001</c:v>
                </c:pt>
                <c:pt idx="237">
                  <c:v>3.2556799999999999</c:v>
                </c:pt>
                <c:pt idx="238">
                  <c:v>3.2694200000000002</c:v>
                </c:pt>
                <c:pt idx="239">
                  <c:v>3.2831600000000001</c:v>
                </c:pt>
                <c:pt idx="240">
                  <c:v>3.2968899999999999</c:v>
                </c:pt>
                <c:pt idx="241">
                  <c:v>3.3106300000000002</c:v>
                </c:pt>
                <c:pt idx="242">
                  <c:v>3.32437</c:v>
                </c:pt>
                <c:pt idx="243">
                  <c:v>3.3381099999999999</c:v>
                </c:pt>
                <c:pt idx="244">
                  <c:v>3.3518400000000002</c:v>
                </c:pt>
                <c:pt idx="245">
                  <c:v>3.36558</c:v>
                </c:pt>
                <c:pt idx="246">
                  <c:v>3.3793199999999999</c:v>
                </c:pt>
                <c:pt idx="247">
                  <c:v>3.3930500000000001</c:v>
                </c:pt>
                <c:pt idx="248">
                  <c:v>3.40679</c:v>
                </c:pt>
                <c:pt idx="249">
                  <c:v>3.4205299999999998</c:v>
                </c:pt>
                <c:pt idx="250">
                  <c:v>3.4342600000000001</c:v>
                </c:pt>
                <c:pt idx="251">
                  <c:v>3.448</c:v>
                </c:pt>
                <c:pt idx="252">
                  <c:v>3.4617399999999998</c:v>
                </c:pt>
                <c:pt idx="253">
                  <c:v>3.4754800000000001</c:v>
                </c:pt>
                <c:pt idx="254">
                  <c:v>3.4892099999999999</c:v>
                </c:pt>
                <c:pt idx="255">
                  <c:v>3.5029499999999998</c:v>
                </c:pt>
                <c:pt idx="256">
                  <c:v>3.5166900000000001</c:v>
                </c:pt>
                <c:pt idx="257">
                  <c:v>3.5304199999999999</c:v>
                </c:pt>
                <c:pt idx="258">
                  <c:v>3.5441600000000002</c:v>
                </c:pt>
                <c:pt idx="259">
                  <c:v>3.5579000000000001</c:v>
                </c:pt>
                <c:pt idx="260">
                  <c:v>3.5716399999999999</c:v>
                </c:pt>
                <c:pt idx="261">
                  <c:v>3.5853700000000002</c:v>
                </c:pt>
                <c:pt idx="262">
                  <c:v>3.59911</c:v>
                </c:pt>
                <c:pt idx="263">
                  <c:v>3.6128499999999999</c:v>
                </c:pt>
                <c:pt idx="264">
                  <c:v>3.6265800000000001</c:v>
                </c:pt>
                <c:pt idx="265">
                  <c:v>3.64032</c:v>
                </c:pt>
                <c:pt idx="266">
                  <c:v>3.6540599999999999</c:v>
                </c:pt>
                <c:pt idx="267">
                  <c:v>3.6677900000000001</c:v>
                </c:pt>
                <c:pt idx="268">
                  <c:v>3.68153</c:v>
                </c:pt>
                <c:pt idx="269">
                  <c:v>3.6952699999999998</c:v>
                </c:pt>
                <c:pt idx="270">
                  <c:v>3.7090100000000001</c:v>
                </c:pt>
                <c:pt idx="271">
                  <c:v>3.7227399999999999</c:v>
                </c:pt>
                <c:pt idx="272">
                  <c:v>3.7364799999999998</c:v>
                </c:pt>
                <c:pt idx="273">
                  <c:v>3.7502200000000001</c:v>
                </c:pt>
                <c:pt idx="274">
                  <c:v>3.7639499999999999</c:v>
                </c:pt>
                <c:pt idx="275">
                  <c:v>3.7776900000000002</c:v>
                </c:pt>
                <c:pt idx="276">
                  <c:v>3.7914300000000001</c:v>
                </c:pt>
                <c:pt idx="277">
                  <c:v>3.8051699999999999</c:v>
                </c:pt>
                <c:pt idx="278">
                  <c:v>3.8189000000000002</c:v>
                </c:pt>
                <c:pt idx="279">
                  <c:v>3.83264</c:v>
                </c:pt>
                <c:pt idx="280">
                  <c:v>3.8463799999999999</c:v>
                </c:pt>
                <c:pt idx="281">
                  <c:v>3.8601100000000002</c:v>
                </c:pt>
                <c:pt idx="282">
                  <c:v>3.87385</c:v>
                </c:pt>
                <c:pt idx="283">
                  <c:v>3.8875899999999999</c:v>
                </c:pt>
                <c:pt idx="284">
                  <c:v>3.9013300000000002</c:v>
                </c:pt>
                <c:pt idx="285">
                  <c:v>3.91506</c:v>
                </c:pt>
                <c:pt idx="286">
                  <c:v>3.9287999999999998</c:v>
                </c:pt>
                <c:pt idx="287">
                  <c:v>3.9425400000000002</c:v>
                </c:pt>
                <c:pt idx="288">
                  <c:v>3.95627</c:v>
                </c:pt>
                <c:pt idx="289">
                  <c:v>3.9700099999999998</c:v>
                </c:pt>
                <c:pt idx="290">
                  <c:v>3.9837500000000001</c:v>
                </c:pt>
                <c:pt idx="291">
                  <c:v>3.9974799999999999</c:v>
                </c:pt>
                <c:pt idx="292">
                  <c:v>4.0112199999999998</c:v>
                </c:pt>
                <c:pt idx="293">
                  <c:v>4.0249600000000001</c:v>
                </c:pt>
                <c:pt idx="294">
                  <c:v>4.0387000000000004</c:v>
                </c:pt>
                <c:pt idx="295">
                  <c:v>4.0524300000000002</c:v>
                </c:pt>
                <c:pt idx="296">
                  <c:v>4.0661699999999996</c:v>
                </c:pt>
                <c:pt idx="297">
                  <c:v>4.0799099999999999</c:v>
                </c:pt>
                <c:pt idx="298">
                  <c:v>4.0936399999999997</c:v>
                </c:pt>
                <c:pt idx="299">
                  <c:v>4.10738</c:v>
                </c:pt>
                <c:pt idx="300">
                  <c:v>4.1211200000000003</c:v>
                </c:pt>
                <c:pt idx="301">
                  <c:v>4.1348599999999998</c:v>
                </c:pt>
                <c:pt idx="302">
                  <c:v>4.1485900000000004</c:v>
                </c:pt>
                <c:pt idx="303">
                  <c:v>4.1623299999999999</c:v>
                </c:pt>
                <c:pt idx="304">
                  <c:v>4.1760700000000002</c:v>
                </c:pt>
                <c:pt idx="305">
                  <c:v>4.1898</c:v>
                </c:pt>
                <c:pt idx="306">
                  <c:v>4.2035400000000003</c:v>
                </c:pt>
                <c:pt idx="307">
                  <c:v>4.2172799999999997</c:v>
                </c:pt>
                <c:pt idx="308">
                  <c:v>4.2310100000000004</c:v>
                </c:pt>
                <c:pt idx="309">
                  <c:v>4.2447499999999998</c:v>
                </c:pt>
                <c:pt idx="310">
                  <c:v>4.2584900000000001</c:v>
                </c:pt>
                <c:pt idx="311">
                  <c:v>4.2722300000000004</c:v>
                </c:pt>
                <c:pt idx="312">
                  <c:v>4.2859600000000002</c:v>
                </c:pt>
                <c:pt idx="313">
                  <c:v>4.2996999999999996</c:v>
                </c:pt>
                <c:pt idx="314">
                  <c:v>4.3134399999999999</c:v>
                </c:pt>
                <c:pt idx="315">
                  <c:v>4.3271699999999997</c:v>
                </c:pt>
                <c:pt idx="316">
                  <c:v>4.34091</c:v>
                </c:pt>
                <c:pt idx="317">
                  <c:v>4.3546500000000004</c:v>
                </c:pt>
                <c:pt idx="318">
                  <c:v>4.3683899999999998</c:v>
                </c:pt>
                <c:pt idx="319">
                  <c:v>4.3821199999999996</c:v>
                </c:pt>
                <c:pt idx="320">
                  <c:v>4.3958599999999999</c:v>
                </c:pt>
                <c:pt idx="321">
                  <c:v>4.4096000000000002</c:v>
                </c:pt>
                <c:pt idx="322">
                  <c:v>4.42333</c:v>
                </c:pt>
                <c:pt idx="323">
                  <c:v>4.4370700000000003</c:v>
                </c:pt>
                <c:pt idx="324">
                  <c:v>4.4508099999999997</c:v>
                </c:pt>
                <c:pt idx="325">
                  <c:v>4.4645400000000004</c:v>
                </c:pt>
                <c:pt idx="326">
                  <c:v>4.4782799999999998</c:v>
                </c:pt>
                <c:pt idx="327">
                  <c:v>4.4920200000000001</c:v>
                </c:pt>
                <c:pt idx="328">
                  <c:v>4.5057600000000004</c:v>
                </c:pt>
                <c:pt idx="329">
                  <c:v>4.5194900000000002</c:v>
                </c:pt>
                <c:pt idx="330">
                  <c:v>4.5332299999999996</c:v>
                </c:pt>
                <c:pt idx="331">
                  <c:v>4.54697</c:v>
                </c:pt>
                <c:pt idx="332">
                  <c:v>4.5606999999999998</c:v>
                </c:pt>
                <c:pt idx="333">
                  <c:v>4.5744400000000001</c:v>
                </c:pt>
                <c:pt idx="334">
                  <c:v>4.5881800000000004</c:v>
                </c:pt>
                <c:pt idx="335">
                  <c:v>4.6019199999999998</c:v>
                </c:pt>
                <c:pt idx="336">
                  <c:v>4.6156499999999996</c:v>
                </c:pt>
                <c:pt idx="337">
                  <c:v>4.6293899999999999</c:v>
                </c:pt>
                <c:pt idx="338">
                  <c:v>4.6431300000000002</c:v>
                </c:pt>
                <c:pt idx="339">
                  <c:v>4.65686</c:v>
                </c:pt>
                <c:pt idx="340">
                  <c:v>4.6706000000000003</c:v>
                </c:pt>
                <c:pt idx="341">
                  <c:v>4.6843399999999997</c:v>
                </c:pt>
                <c:pt idx="342">
                  <c:v>4.6980700000000004</c:v>
                </c:pt>
                <c:pt idx="343">
                  <c:v>4.7118099999999998</c:v>
                </c:pt>
                <c:pt idx="344">
                  <c:v>4.7255500000000001</c:v>
                </c:pt>
                <c:pt idx="345">
                  <c:v>4.7392899999999996</c:v>
                </c:pt>
                <c:pt idx="346">
                  <c:v>4.7530200000000002</c:v>
                </c:pt>
                <c:pt idx="347">
                  <c:v>4.7667599999999997</c:v>
                </c:pt>
                <c:pt idx="348">
                  <c:v>4.7805</c:v>
                </c:pt>
                <c:pt idx="349">
                  <c:v>4.7942299999999998</c:v>
                </c:pt>
                <c:pt idx="350">
                  <c:v>4.8079700000000001</c:v>
                </c:pt>
                <c:pt idx="351">
                  <c:v>4.8217100000000004</c:v>
                </c:pt>
                <c:pt idx="352">
                  <c:v>4.8354499999999998</c:v>
                </c:pt>
                <c:pt idx="353">
                  <c:v>4.8491799999999996</c:v>
                </c:pt>
                <c:pt idx="354">
                  <c:v>4.8629199999999999</c:v>
                </c:pt>
                <c:pt idx="355">
                  <c:v>4.8766600000000002</c:v>
                </c:pt>
                <c:pt idx="356">
                  <c:v>4.89039</c:v>
                </c:pt>
                <c:pt idx="357">
                  <c:v>4.9041300000000003</c:v>
                </c:pt>
                <c:pt idx="358">
                  <c:v>4.9178699999999997</c:v>
                </c:pt>
                <c:pt idx="359">
                  <c:v>4.9316000000000004</c:v>
                </c:pt>
                <c:pt idx="360">
                  <c:v>4.9453399999999998</c:v>
                </c:pt>
                <c:pt idx="361">
                  <c:v>4.9590800000000002</c:v>
                </c:pt>
                <c:pt idx="362">
                  <c:v>4.9728199999999996</c:v>
                </c:pt>
                <c:pt idx="363">
                  <c:v>4.9865500000000003</c:v>
                </c:pt>
                <c:pt idx="364">
                  <c:v>5.0002899999999997</c:v>
                </c:pt>
                <c:pt idx="365">
                  <c:v>5.01403</c:v>
                </c:pt>
                <c:pt idx="366">
                  <c:v>5.0277599999999998</c:v>
                </c:pt>
                <c:pt idx="367">
                  <c:v>5.0415000000000001</c:v>
                </c:pt>
                <c:pt idx="368">
                  <c:v>5.0552400000000004</c:v>
                </c:pt>
                <c:pt idx="369">
                  <c:v>5.0689799999999998</c:v>
                </c:pt>
                <c:pt idx="370">
                  <c:v>5.0827099999999996</c:v>
                </c:pt>
                <c:pt idx="371">
                  <c:v>5.0964499999999999</c:v>
                </c:pt>
                <c:pt idx="372">
                  <c:v>5.1101900000000002</c:v>
                </c:pt>
                <c:pt idx="373">
                  <c:v>5.12392</c:v>
                </c:pt>
                <c:pt idx="374">
                  <c:v>5.1376600000000003</c:v>
                </c:pt>
                <c:pt idx="375">
                  <c:v>5.1513999999999998</c:v>
                </c:pt>
                <c:pt idx="376">
                  <c:v>5.1651300000000004</c:v>
                </c:pt>
                <c:pt idx="377">
                  <c:v>5.1788699999999999</c:v>
                </c:pt>
                <c:pt idx="378">
                  <c:v>5.1926100000000002</c:v>
                </c:pt>
                <c:pt idx="379">
                  <c:v>5.2063499999999996</c:v>
                </c:pt>
                <c:pt idx="380">
                  <c:v>5.2200800000000003</c:v>
                </c:pt>
                <c:pt idx="381">
                  <c:v>5.2338199999999997</c:v>
                </c:pt>
                <c:pt idx="382">
                  <c:v>5.24756</c:v>
                </c:pt>
                <c:pt idx="383">
                  <c:v>5.2612899999999998</c:v>
                </c:pt>
                <c:pt idx="384">
                  <c:v>5.2750300000000001</c:v>
                </c:pt>
                <c:pt idx="385">
                  <c:v>5.2887700000000004</c:v>
                </c:pt>
                <c:pt idx="386">
                  <c:v>5.3025099999999998</c:v>
                </c:pt>
                <c:pt idx="387">
                  <c:v>5.3162399999999996</c:v>
                </c:pt>
                <c:pt idx="388">
                  <c:v>5.3299799999999999</c:v>
                </c:pt>
                <c:pt idx="389">
                  <c:v>5.3437200000000002</c:v>
                </c:pt>
                <c:pt idx="390">
                  <c:v>5.35745</c:v>
                </c:pt>
                <c:pt idx="391">
                  <c:v>5.3711900000000004</c:v>
                </c:pt>
                <c:pt idx="392">
                  <c:v>5.3849299999999998</c:v>
                </c:pt>
                <c:pt idx="393">
                  <c:v>5.3986599999999996</c:v>
                </c:pt>
                <c:pt idx="394">
                  <c:v>5.4123999999999999</c:v>
                </c:pt>
                <c:pt idx="395">
                  <c:v>5.4261400000000002</c:v>
                </c:pt>
                <c:pt idx="396">
                  <c:v>5.4398799999999996</c:v>
                </c:pt>
                <c:pt idx="397">
                  <c:v>5.4536100000000003</c:v>
                </c:pt>
                <c:pt idx="398">
                  <c:v>5.4673499999999997</c:v>
                </c:pt>
                <c:pt idx="399">
                  <c:v>5.48109</c:v>
                </c:pt>
                <c:pt idx="400">
                  <c:v>5.4948199999999998</c:v>
                </c:pt>
                <c:pt idx="401">
                  <c:v>5.5085600000000001</c:v>
                </c:pt>
                <c:pt idx="402">
                  <c:v>5.5223000000000004</c:v>
                </c:pt>
                <c:pt idx="403">
                  <c:v>5.5360399999999998</c:v>
                </c:pt>
                <c:pt idx="404">
                  <c:v>5.5497699999999996</c:v>
                </c:pt>
                <c:pt idx="405">
                  <c:v>5.56351</c:v>
                </c:pt>
                <c:pt idx="406">
                  <c:v>5.5772500000000003</c:v>
                </c:pt>
                <c:pt idx="407">
                  <c:v>5.5909800000000001</c:v>
                </c:pt>
                <c:pt idx="408">
                  <c:v>5.6047200000000004</c:v>
                </c:pt>
                <c:pt idx="409">
                  <c:v>5.6184599999999998</c:v>
                </c:pt>
                <c:pt idx="410">
                  <c:v>5.6321899999999996</c:v>
                </c:pt>
                <c:pt idx="411">
                  <c:v>5.6459299999999999</c:v>
                </c:pt>
                <c:pt idx="412">
                  <c:v>5.6596700000000002</c:v>
                </c:pt>
                <c:pt idx="413">
                  <c:v>5.6734099999999996</c:v>
                </c:pt>
                <c:pt idx="414">
                  <c:v>5.6871400000000003</c:v>
                </c:pt>
                <c:pt idx="415">
                  <c:v>5.7008799999999997</c:v>
                </c:pt>
                <c:pt idx="416">
                  <c:v>5.71462</c:v>
                </c:pt>
                <c:pt idx="417">
                  <c:v>5.7283499999999998</c:v>
                </c:pt>
                <c:pt idx="418">
                  <c:v>5.7420900000000001</c:v>
                </c:pt>
                <c:pt idx="419">
                  <c:v>5.7558299999999996</c:v>
                </c:pt>
                <c:pt idx="420">
                  <c:v>5.7695699999999999</c:v>
                </c:pt>
                <c:pt idx="421">
                  <c:v>5.7832999999999997</c:v>
                </c:pt>
                <c:pt idx="422">
                  <c:v>5.79704</c:v>
                </c:pt>
                <c:pt idx="423">
                  <c:v>5.8107800000000003</c:v>
                </c:pt>
                <c:pt idx="424">
                  <c:v>5.8245100000000001</c:v>
                </c:pt>
                <c:pt idx="425">
                  <c:v>5.8382500000000004</c:v>
                </c:pt>
                <c:pt idx="426">
                  <c:v>5.8519899999999998</c:v>
                </c:pt>
                <c:pt idx="427">
                  <c:v>5.8657199999999996</c:v>
                </c:pt>
                <c:pt idx="428">
                  <c:v>5.8794599999999999</c:v>
                </c:pt>
                <c:pt idx="429">
                  <c:v>5.8932000000000002</c:v>
                </c:pt>
                <c:pt idx="430">
                  <c:v>5.9069399999999996</c:v>
                </c:pt>
                <c:pt idx="431">
                  <c:v>5.9206700000000003</c:v>
                </c:pt>
                <c:pt idx="432">
                  <c:v>5.9344099999999997</c:v>
                </c:pt>
                <c:pt idx="433">
                  <c:v>5.94815</c:v>
                </c:pt>
                <c:pt idx="434">
                  <c:v>5.9618799999999998</c:v>
                </c:pt>
                <c:pt idx="435">
                  <c:v>5.9756200000000002</c:v>
                </c:pt>
                <c:pt idx="436">
                  <c:v>5.9893599999999996</c:v>
                </c:pt>
                <c:pt idx="437">
                  <c:v>6.0030999999999999</c:v>
                </c:pt>
                <c:pt idx="438">
                  <c:v>6.0168299999999997</c:v>
                </c:pt>
                <c:pt idx="439">
                  <c:v>6.03057</c:v>
                </c:pt>
                <c:pt idx="440">
                  <c:v>6.0443100000000003</c:v>
                </c:pt>
                <c:pt idx="441">
                  <c:v>6.0580400000000001</c:v>
                </c:pt>
                <c:pt idx="442">
                  <c:v>6.0717800000000004</c:v>
                </c:pt>
                <c:pt idx="443">
                  <c:v>6.0855199999999998</c:v>
                </c:pt>
                <c:pt idx="444">
                  <c:v>6.0992499999999996</c:v>
                </c:pt>
                <c:pt idx="445">
                  <c:v>6.1129899999999999</c:v>
                </c:pt>
                <c:pt idx="446">
                  <c:v>6.1267300000000002</c:v>
                </c:pt>
                <c:pt idx="447">
                  <c:v>6.1404699999999997</c:v>
                </c:pt>
                <c:pt idx="448">
                  <c:v>6.1542000000000003</c:v>
                </c:pt>
                <c:pt idx="449">
                  <c:v>6.1679399999999998</c:v>
                </c:pt>
                <c:pt idx="450">
                  <c:v>6.1816800000000001</c:v>
                </c:pt>
                <c:pt idx="451">
                  <c:v>6.1954099999999999</c:v>
                </c:pt>
                <c:pt idx="452">
                  <c:v>6.2091500000000002</c:v>
                </c:pt>
                <c:pt idx="453">
                  <c:v>6.2228899999999996</c:v>
                </c:pt>
                <c:pt idx="454">
                  <c:v>6.2366299999999999</c:v>
                </c:pt>
                <c:pt idx="455">
                  <c:v>6.2503599999999997</c:v>
                </c:pt>
                <c:pt idx="456">
                  <c:v>6.2641</c:v>
                </c:pt>
                <c:pt idx="457">
                  <c:v>6.2778400000000003</c:v>
                </c:pt>
                <c:pt idx="458">
                  <c:v>6.2915700000000001</c:v>
                </c:pt>
                <c:pt idx="459">
                  <c:v>6.3053100000000004</c:v>
                </c:pt>
                <c:pt idx="460">
                  <c:v>6.3190499999999998</c:v>
                </c:pt>
                <c:pt idx="461">
                  <c:v>6.3327799999999996</c:v>
                </c:pt>
                <c:pt idx="462">
                  <c:v>6.3465199999999999</c:v>
                </c:pt>
                <c:pt idx="463">
                  <c:v>6.3602600000000002</c:v>
                </c:pt>
                <c:pt idx="464">
                  <c:v>6.3739999999999997</c:v>
                </c:pt>
                <c:pt idx="465">
                  <c:v>6.3877300000000004</c:v>
                </c:pt>
                <c:pt idx="466">
                  <c:v>6.4014699999999998</c:v>
                </c:pt>
                <c:pt idx="467">
                  <c:v>6.4152100000000001</c:v>
                </c:pt>
                <c:pt idx="468">
                  <c:v>6.4289399999999999</c:v>
                </c:pt>
                <c:pt idx="469">
                  <c:v>6.4426800000000002</c:v>
                </c:pt>
                <c:pt idx="470">
                  <c:v>6.4564199999999996</c:v>
                </c:pt>
                <c:pt idx="471">
                  <c:v>6.4701599999999999</c:v>
                </c:pt>
                <c:pt idx="472">
                  <c:v>6.4838899999999997</c:v>
                </c:pt>
                <c:pt idx="473">
                  <c:v>6.49763</c:v>
                </c:pt>
                <c:pt idx="474">
                  <c:v>6.5113700000000003</c:v>
                </c:pt>
                <c:pt idx="475">
                  <c:v>6.5251000000000001</c:v>
                </c:pt>
                <c:pt idx="476">
                  <c:v>6.5388400000000004</c:v>
                </c:pt>
                <c:pt idx="477">
                  <c:v>6.5525799999999998</c:v>
                </c:pt>
                <c:pt idx="478">
                  <c:v>6.5663099999999996</c:v>
                </c:pt>
                <c:pt idx="479">
                  <c:v>6.58005</c:v>
                </c:pt>
                <c:pt idx="480">
                  <c:v>6.5937900000000003</c:v>
                </c:pt>
                <c:pt idx="481">
                  <c:v>6.6075299999999997</c:v>
                </c:pt>
                <c:pt idx="482">
                  <c:v>6.6212600000000004</c:v>
                </c:pt>
                <c:pt idx="483">
                  <c:v>6.6349999999999998</c:v>
                </c:pt>
                <c:pt idx="484">
                  <c:v>6.6487400000000001</c:v>
                </c:pt>
                <c:pt idx="485">
                  <c:v>6.6624699999999999</c:v>
                </c:pt>
                <c:pt idx="486">
                  <c:v>6.6762100000000002</c:v>
                </c:pt>
                <c:pt idx="487">
                  <c:v>6.6899499999999996</c:v>
                </c:pt>
                <c:pt idx="488">
                  <c:v>6.7036899999999999</c:v>
                </c:pt>
                <c:pt idx="489">
                  <c:v>6.7174199999999997</c:v>
                </c:pt>
                <c:pt idx="490">
                  <c:v>6.73116</c:v>
                </c:pt>
                <c:pt idx="491">
                  <c:v>6.7449000000000003</c:v>
                </c:pt>
                <c:pt idx="492">
                  <c:v>6.7586300000000001</c:v>
                </c:pt>
                <c:pt idx="493">
                  <c:v>6.7723699999999996</c:v>
                </c:pt>
                <c:pt idx="494">
                  <c:v>6.7861099999999999</c:v>
                </c:pt>
                <c:pt idx="495">
                  <c:v>6.7998399999999997</c:v>
                </c:pt>
                <c:pt idx="496">
                  <c:v>6.81358</c:v>
                </c:pt>
                <c:pt idx="497">
                  <c:v>6.8273200000000003</c:v>
                </c:pt>
                <c:pt idx="498">
                  <c:v>6.8410599999999997</c:v>
                </c:pt>
                <c:pt idx="499">
                  <c:v>6.8547900000000004</c:v>
                </c:pt>
                <c:pt idx="500">
                  <c:v>6.8685299999999998</c:v>
                </c:pt>
                <c:pt idx="501">
                  <c:v>6.8822700000000001</c:v>
                </c:pt>
                <c:pt idx="502">
                  <c:v>6.8959999999999999</c:v>
                </c:pt>
                <c:pt idx="503">
                  <c:v>6.9097400000000002</c:v>
                </c:pt>
                <c:pt idx="504">
                  <c:v>6.9234799999999996</c:v>
                </c:pt>
                <c:pt idx="505">
                  <c:v>6.9372199999999999</c:v>
                </c:pt>
                <c:pt idx="506">
                  <c:v>6.9509499999999997</c:v>
                </c:pt>
                <c:pt idx="507">
                  <c:v>6.96469</c:v>
                </c:pt>
                <c:pt idx="508">
                  <c:v>6.9784300000000004</c:v>
                </c:pt>
                <c:pt idx="509">
                  <c:v>6.9921600000000002</c:v>
                </c:pt>
                <c:pt idx="510">
                  <c:v>7.0058999999999996</c:v>
                </c:pt>
                <c:pt idx="511">
                  <c:v>7.0196399999999999</c:v>
                </c:pt>
                <c:pt idx="512">
                  <c:v>7.0333699999999997</c:v>
                </c:pt>
                <c:pt idx="513">
                  <c:v>7.04711</c:v>
                </c:pt>
                <c:pt idx="514">
                  <c:v>7.0608500000000003</c:v>
                </c:pt>
                <c:pt idx="515">
                  <c:v>7.0745899999999997</c:v>
                </c:pt>
                <c:pt idx="516">
                  <c:v>7.0883200000000004</c:v>
                </c:pt>
                <c:pt idx="517">
                  <c:v>7.1020599999999998</c:v>
                </c:pt>
                <c:pt idx="518">
                  <c:v>7.1158000000000001</c:v>
                </c:pt>
                <c:pt idx="519">
                  <c:v>7.1295299999999999</c:v>
                </c:pt>
                <c:pt idx="520">
                  <c:v>7.1432700000000002</c:v>
                </c:pt>
                <c:pt idx="521">
                  <c:v>7.1570099999999996</c:v>
                </c:pt>
                <c:pt idx="522">
                  <c:v>7.17075</c:v>
                </c:pt>
                <c:pt idx="523">
                  <c:v>7.1844799999999998</c:v>
                </c:pt>
                <c:pt idx="524">
                  <c:v>7.1982200000000001</c:v>
                </c:pt>
                <c:pt idx="525">
                  <c:v>7.2119600000000004</c:v>
                </c:pt>
                <c:pt idx="526">
                  <c:v>7.2256900000000002</c:v>
                </c:pt>
                <c:pt idx="527">
                  <c:v>7.2394299999999996</c:v>
                </c:pt>
                <c:pt idx="528">
                  <c:v>7.2531699999999999</c:v>
                </c:pt>
                <c:pt idx="529">
                  <c:v>7.2668999999999997</c:v>
                </c:pt>
                <c:pt idx="530">
                  <c:v>7.28064</c:v>
                </c:pt>
                <c:pt idx="531">
                  <c:v>7.2943800000000003</c:v>
                </c:pt>
                <c:pt idx="532">
                  <c:v>7.3081199999999997</c:v>
                </c:pt>
                <c:pt idx="533">
                  <c:v>7.3218500000000004</c:v>
                </c:pt>
                <c:pt idx="534">
                  <c:v>7.3355899999999998</c:v>
                </c:pt>
                <c:pt idx="535">
                  <c:v>7.3493300000000001</c:v>
                </c:pt>
                <c:pt idx="536">
                  <c:v>7.3630599999999999</c:v>
                </c:pt>
                <c:pt idx="537">
                  <c:v>7.3768000000000002</c:v>
                </c:pt>
                <c:pt idx="538">
                  <c:v>7.3905399999999997</c:v>
                </c:pt>
                <c:pt idx="539">
                  <c:v>7.40428</c:v>
                </c:pt>
                <c:pt idx="540">
                  <c:v>7.4180099999999998</c:v>
                </c:pt>
                <c:pt idx="541">
                  <c:v>7.4317500000000001</c:v>
                </c:pt>
                <c:pt idx="542">
                  <c:v>7.4454900000000004</c:v>
                </c:pt>
                <c:pt idx="543">
                  <c:v>7.4592200000000002</c:v>
                </c:pt>
                <c:pt idx="544">
                  <c:v>7.4729599999999996</c:v>
                </c:pt>
                <c:pt idx="545">
                  <c:v>7.4866999999999999</c:v>
                </c:pt>
                <c:pt idx="546">
                  <c:v>7.5004299999999997</c:v>
                </c:pt>
                <c:pt idx="547">
                  <c:v>7.51417</c:v>
                </c:pt>
                <c:pt idx="548">
                  <c:v>7.5279100000000003</c:v>
                </c:pt>
                <c:pt idx="549">
                  <c:v>7.5416499999999997</c:v>
                </c:pt>
                <c:pt idx="550">
                  <c:v>7.5553800000000004</c:v>
                </c:pt>
                <c:pt idx="551">
                  <c:v>7.5691199999999998</c:v>
                </c:pt>
                <c:pt idx="552">
                  <c:v>7.5828600000000002</c:v>
                </c:pt>
                <c:pt idx="553">
                  <c:v>7.59659</c:v>
                </c:pt>
                <c:pt idx="554">
                  <c:v>7.6103300000000003</c:v>
                </c:pt>
                <c:pt idx="555">
                  <c:v>7.6240699999999997</c:v>
                </c:pt>
                <c:pt idx="556">
                  <c:v>7.63781</c:v>
                </c:pt>
                <c:pt idx="557">
                  <c:v>7.6515399999999998</c:v>
                </c:pt>
                <c:pt idx="558">
                  <c:v>7.6652800000000001</c:v>
                </c:pt>
                <c:pt idx="559">
                  <c:v>7.6790200000000004</c:v>
                </c:pt>
                <c:pt idx="560">
                  <c:v>7.6927500000000002</c:v>
                </c:pt>
                <c:pt idx="561">
                  <c:v>7.7064899999999996</c:v>
                </c:pt>
                <c:pt idx="562">
                  <c:v>7.7202299999999999</c:v>
                </c:pt>
                <c:pt idx="563">
                  <c:v>7.7339599999999997</c:v>
                </c:pt>
                <c:pt idx="564">
                  <c:v>7.7477</c:v>
                </c:pt>
                <c:pt idx="565">
                  <c:v>7.7614400000000003</c:v>
                </c:pt>
                <c:pt idx="566">
                  <c:v>7.7751799999999998</c:v>
                </c:pt>
                <c:pt idx="567">
                  <c:v>7.7889099999999996</c:v>
                </c:pt>
                <c:pt idx="568">
                  <c:v>7.8026499999999999</c:v>
                </c:pt>
                <c:pt idx="569">
                  <c:v>7.8163900000000002</c:v>
                </c:pt>
                <c:pt idx="570">
                  <c:v>7.83012</c:v>
                </c:pt>
                <c:pt idx="571">
                  <c:v>7.8438600000000003</c:v>
                </c:pt>
                <c:pt idx="572">
                  <c:v>7.8575999999999997</c:v>
                </c:pt>
                <c:pt idx="573">
                  <c:v>7.87134</c:v>
                </c:pt>
                <c:pt idx="574">
                  <c:v>7.8850699999999998</c:v>
                </c:pt>
                <c:pt idx="575">
                  <c:v>7.8988100000000001</c:v>
                </c:pt>
                <c:pt idx="576">
                  <c:v>7.9125500000000004</c:v>
                </c:pt>
                <c:pt idx="577">
                  <c:v>7.9262800000000002</c:v>
                </c:pt>
                <c:pt idx="578">
                  <c:v>7.9400199999999996</c:v>
                </c:pt>
                <c:pt idx="579">
                  <c:v>7.9537599999999999</c:v>
                </c:pt>
                <c:pt idx="580">
                  <c:v>7.9674899999999997</c:v>
                </c:pt>
                <c:pt idx="581">
                  <c:v>7.98123</c:v>
                </c:pt>
                <c:pt idx="582">
                  <c:v>7.9949700000000004</c:v>
                </c:pt>
                <c:pt idx="583">
                  <c:v>8.0087100000000007</c:v>
                </c:pt>
                <c:pt idx="584">
                  <c:v>8.0224399999999996</c:v>
                </c:pt>
                <c:pt idx="585">
                  <c:v>8.0361799999999999</c:v>
                </c:pt>
                <c:pt idx="586">
                  <c:v>8.0499200000000002</c:v>
                </c:pt>
                <c:pt idx="587">
                  <c:v>8.0636500000000009</c:v>
                </c:pt>
                <c:pt idx="588">
                  <c:v>8.0773899999999994</c:v>
                </c:pt>
                <c:pt idx="589">
                  <c:v>8.0911299999999997</c:v>
                </c:pt>
                <c:pt idx="590">
                  <c:v>8.10487</c:v>
                </c:pt>
                <c:pt idx="591">
                  <c:v>8.1186000000000007</c:v>
                </c:pt>
                <c:pt idx="592">
                  <c:v>8.1323399999999992</c:v>
                </c:pt>
                <c:pt idx="593">
                  <c:v>8.1460799999999995</c:v>
                </c:pt>
                <c:pt idx="594">
                  <c:v>8.1598100000000002</c:v>
                </c:pt>
                <c:pt idx="595">
                  <c:v>8.1735500000000005</c:v>
                </c:pt>
                <c:pt idx="596">
                  <c:v>8.1872900000000008</c:v>
                </c:pt>
                <c:pt idx="597">
                  <c:v>8.2010199999999998</c:v>
                </c:pt>
                <c:pt idx="598">
                  <c:v>8.2147600000000001</c:v>
                </c:pt>
                <c:pt idx="599">
                  <c:v>8.2285000000000004</c:v>
                </c:pt>
                <c:pt idx="600">
                  <c:v>8.2422400000000007</c:v>
                </c:pt>
                <c:pt idx="601">
                  <c:v>8.2559699999999996</c:v>
                </c:pt>
                <c:pt idx="602">
                  <c:v>8.2697099999999999</c:v>
                </c:pt>
                <c:pt idx="603">
                  <c:v>8.2834500000000002</c:v>
                </c:pt>
                <c:pt idx="604">
                  <c:v>8.2971800000000009</c:v>
                </c:pt>
                <c:pt idx="605">
                  <c:v>8.3109199999999994</c:v>
                </c:pt>
                <c:pt idx="606">
                  <c:v>8.3246599999999997</c:v>
                </c:pt>
                <c:pt idx="607">
                  <c:v>8.3384</c:v>
                </c:pt>
                <c:pt idx="608">
                  <c:v>8.3521300000000007</c:v>
                </c:pt>
                <c:pt idx="609">
                  <c:v>8.3658699999999993</c:v>
                </c:pt>
                <c:pt idx="610">
                  <c:v>8.3796099999999996</c:v>
                </c:pt>
                <c:pt idx="611">
                  <c:v>8.3933400000000002</c:v>
                </c:pt>
                <c:pt idx="612">
                  <c:v>8.4070800000000006</c:v>
                </c:pt>
                <c:pt idx="613">
                  <c:v>8.4208200000000009</c:v>
                </c:pt>
                <c:pt idx="614">
                  <c:v>8.4345499999999998</c:v>
                </c:pt>
                <c:pt idx="615">
                  <c:v>8.4482900000000001</c:v>
                </c:pt>
                <c:pt idx="616">
                  <c:v>8.4620300000000004</c:v>
                </c:pt>
                <c:pt idx="617">
                  <c:v>8.4757700000000007</c:v>
                </c:pt>
                <c:pt idx="618">
                  <c:v>8.4894999999999996</c:v>
                </c:pt>
                <c:pt idx="619">
                  <c:v>8.5032399999999999</c:v>
                </c:pt>
                <c:pt idx="620">
                  <c:v>8.5169800000000002</c:v>
                </c:pt>
                <c:pt idx="621">
                  <c:v>8.5307099999999991</c:v>
                </c:pt>
                <c:pt idx="622">
                  <c:v>8.5444499999999994</c:v>
                </c:pt>
                <c:pt idx="623">
                  <c:v>8.5581899999999997</c:v>
                </c:pt>
                <c:pt idx="624">
                  <c:v>8.57193</c:v>
                </c:pt>
                <c:pt idx="625">
                  <c:v>8.5856600000000007</c:v>
                </c:pt>
                <c:pt idx="626">
                  <c:v>8.5993999999999993</c:v>
                </c:pt>
                <c:pt idx="627">
                  <c:v>8.6131399999999996</c:v>
                </c:pt>
                <c:pt idx="628">
                  <c:v>8.6268700000000003</c:v>
                </c:pt>
                <c:pt idx="629">
                  <c:v>8.6406100000000006</c:v>
                </c:pt>
                <c:pt idx="630">
                  <c:v>8.6543500000000009</c:v>
                </c:pt>
                <c:pt idx="631">
                  <c:v>8.6680799999999998</c:v>
                </c:pt>
                <c:pt idx="632">
                  <c:v>8.6818200000000001</c:v>
                </c:pt>
                <c:pt idx="633">
                  <c:v>8.6955600000000004</c:v>
                </c:pt>
                <c:pt idx="634">
                  <c:v>8.7093000000000007</c:v>
                </c:pt>
                <c:pt idx="635">
                  <c:v>8.7230299999999996</c:v>
                </c:pt>
                <c:pt idx="636">
                  <c:v>8.7367699999999999</c:v>
                </c:pt>
                <c:pt idx="637">
                  <c:v>8.7505100000000002</c:v>
                </c:pt>
                <c:pt idx="638">
                  <c:v>8.7642399999999991</c:v>
                </c:pt>
                <c:pt idx="639">
                  <c:v>8.7779799999999994</c:v>
                </c:pt>
                <c:pt idx="640">
                  <c:v>8.7917199999999998</c:v>
                </c:pt>
                <c:pt idx="641">
                  <c:v>8.8054600000000001</c:v>
                </c:pt>
                <c:pt idx="642">
                  <c:v>8.8191900000000008</c:v>
                </c:pt>
                <c:pt idx="643">
                  <c:v>8.8329299999999993</c:v>
                </c:pt>
                <c:pt idx="644">
                  <c:v>8.8466699999999996</c:v>
                </c:pt>
                <c:pt idx="645">
                  <c:v>8.8604000000000003</c:v>
                </c:pt>
                <c:pt idx="646">
                  <c:v>8.8741400000000006</c:v>
                </c:pt>
                <c:pt idx="647">
                  <c:v>8.8878799999999991</c:v>
                </c:pt>
                <c:pt idx="648">
                  <c:v>8.9016099999999998</c:v>
                </c:pt>
                <c:pt idx="649">
                  <c:v>8.9153500000000001</c:v>
                </c:pt>
                <c:pt idx="650">
                  <c:v>8.9290900000000004</c:v>
                </c:pt>
                <c:pt idx="651">
                  <c:v>8.9428300000000007</c:v>
                </c:pt>
                <c:pt idx="652">
                  <c:v>8.9565599999999996</c:v>
                </c:pt>
                <c:pt idx="653">
                  <c:v>8.9702999999999999</c:v>
                </c:pt>
                <c:pt idx="654">
                  <c:v>8.9840400000000002</c:v>
                </c:pt>
                <c:pt idx="655">
                  <c:v>8.9977699999999992</c:v>
                </c:pt>
                <c:pt idx="656">
                  <c:v>9.0115099999999995</c:v>
                </c:pt>
                <c:pt idx="657">
                  <c:v>9.0252499999999998</c:v>
                </c:pt>
                <c:pt idx="658">
                  <c:v>9.0389900000000001</c:v>
                </c:pt>
                <c:pt idx="659">
                  <c:v>9.0527200000000008</c:v>
                </c:pt>
                <c:pt idx="660">
                  <c:v>9.0664599999999993</c:v>
                </c:pt>
                <c:pt idx="661">
                  <c:v>9.0801999999999996</c:v>
                </c:pt>
                <c:pt idx="662">
                  <c:v>9.0939300000000003</c:v>
                </c:pt>
                <c:pt idx="663">
                  <c:v>9.1076700000000006</c:v>
                </c:pt>
                <c:pt idx="664">
                  <c:v>9.1214099999999991</c:v>
                </c:pt>
                <c:pt idx="665">
                  <c:v>9.1351399999999998</c:v>
                </c:pt>
                <c:pt idx="666">
                  <c:v>9.1488800000000001</c:v>
                </c:pt>
                <c:pt idx="667">
                  <c:v>9.1626200000000004</c:v>
                </c:pt>
                <c:pt idx="668">
                  <c:v>9.1763600000000007</c:v>
                </c:pt>
                <c:pt idx="669">
                  <c:v>9.1900899999999996</c:v>
                </c:pt>
                <c:pt idx="670">
                  <c:v>9.20383</c:v>
                </c:pt>
                <c:pt idx="671">
                  <c:v>9.2175700000000003</c:v>
                </c:pt>
                <c:pt idx="672">
                  <c:v>9.2312999999999992</c:v>
                </c:pt>
                <c:pt idx="673">
                  <c:v>9.2450399999999995</c:v>
                </c:pt>
                <c:pt idx="674">
                  <c:v>9.2587799999999998</c:v>
                </c:pt>
                <c:pt idx="675">
                  <c:v>9.2725200000000001</c:v>
                </c:pt>
                <c:pt idx="676">
                  <c:v>9.2862500000000008</c:v>
                </c:pt>
                <c:pt idx="677">
                  <c:v>9.2999899999999993</c:v>
                </c:pt>
                <c:pt idx="678">
                  <c:v>9.3137299999999996</c:v>
                </c:pt>
                <c:pt idx="679">
                  <c:v>9.3274600000000003</c:v>
                </c:pt>
                <c:pt idx="680">
                  <c:v>9.3412000000000006</c:v>
                </c:pt>
                <c:pt idx="681">
                  <c:v>9.3549399999999991</c:v>
                </c:pt>
                <c:pt idx="682">
                  <c:v>9.3686699999999998</c:v>
                </c:pt>
                <c:pt idx="683">
                  <c:v>9.3824100000000001</c:v>
                </c:pt>
                <c:pt idx="684">
                  <c:v>9.3961500000000004</c:v>
                </c:pt>
                <c:pt idx="685">
                  <c:v>9.4098900000000008</c:v>
                </c:pt>
                <c:pt idx="686">
                  <c:v>9.4236199999999997</c:v>
                </c:pt>
                <c:pt idx="687">
                  <c:v>9.43736</c:v>
                </c:pt>
                <c:pt idx="688">
                  <c:v>9.4511000000000003</c:v>
                </c:pt>
                <c:pt idx="689">
                  <c:v>9.4648299999999992</c:v>
                </c:pt>
                <c:pt idx="690">
                  <c:v>9.4785699999999995</c:v>
                </c:pt>
                <c:pt idx="691">
                  <c:v>9.4923099999999998</c:v>
                </c:pt>
                <c:pt idx="692">
                  <c:v>9.5060500000000001</c:v>
                </c:pt>
                <c:pt idx="693">
                  <c:v>9.5197800000000008</c:v>
                </c:pt>
                <c:pt idx="694">
                  <c:v>9.5335199999999993</c:v>
                </c:pt>
                <c:pt idx="695">
                  <c:v>9.5472599999999996</c:v>
                </c:pt>
                <c:pt idx="696">
                  <c:v>9.5609900000000003</c:v>
                </c:pt>
                <c:pt idx="697">
                  <c:v>9.5747300000000006</c:v>
                </c:pt>
                <c:pt idx="698">
                  <c:v>9.5884699999999992</c:v>
                </c:pt>
                <c:pt idx="699">
                  <c:v>9.6021999999999998</c:v>
                </c:pt>
                <c:pt idx="700">
                  <c:v>9.6159400000000002</c:v>
                </c:pt>
                <c:pt idx="701">
                  <c:v>9.6296800000000005</c:v>
                </c:pt>
                <c:pt idx="702">
                  <c:v>9.6434200000000008</c:v>
                </c:pt>
                <c:pt idx="703">
                  <c:v>9.6571499999999997</c:v>
                </c:pt>
                <c:pt idx="704">
                  <c:v>9.67089</c:v>
                </c:pt>
                <c:pt idx="705">
                  <c:v>9.6846300000000003</c:v>
                </c:pt>
                <c:pt idx="706">
                  <c:v>9.6983599999999992</c:v>
                </c:pt>
                <c:pt idx="707">
                  <c:v>9.7120999999999995</c:v>
                </c:pt>
                <c:pt idx="708">
                  <c:v>9.7258399999999998</c:v>
                </c:pt>
                <c:pt idx="709">
                  <c:v>9.7395800000000001</c:v>
                </c:pt>
                <c:pt idx="710">
                  <c:v>9.7533100000000008</c:v>
                </c:pt>
                <c:pt idx="711">
                  <c:v>9.7670499999999993</c:v>
                </c:pt>
                <c:pt idx="712">
                  <c:v>9.7807899999999997</c:v>
                </c:pt>
                <c:pt idx="713">
                  <c:v>9.7945200000000003</c:v>
                </c:pt>
                <c:pt idx="714">
                  <c:v>9.8082600000000006</c:v>
                </c:pt>
                <c:pt idx="715">
                  <c:v>9.8219999999999992</c:v>
                </c:pt>
                <c:pt idx="716">
                  <c:v>9.8357299999999999</c:v>
                </c:pt>
                <c:pt idx="717">
                  <c:v>9.8494700000000002</c:v>
                </c:pt>
                <c:pt idx="718">
                  <c:v>9.8632100000000005</c:v>
                </c:pt>
                <c:pt idx="719">
                  <c:v>9.8769500000000008</c:v>
                </c:pt>
                <c:pt idx="720">
                  <c:v>9.8906799999999997</c:v>
                </c:pt>
                <c:pt idx="721">
                  <c:v>9.90442</c:v>
                </c:pt>
                <c:pt idx="722">
                  <c:v>9.9181600000000003</c:v>
                </c:pt>
                <c:pt idx="723">
                  <c:v>9.9318899999999992</c:v>
                </c:pt>
                <c:pt idx="724">
                  <c:v>9.9456299999999995</c:v>
                </c:pt>
                <c:pt idx="725">
                  <c:v>9.9593699999999998</c:v>
                </c:pt>
                <c:pt idx="726">
                  <c:v>9.9731100000000001</c:v>
                </c:pt>
                <c:pt idx="727">
                  <c:v>9.9868400000000008</c:v>
                </c:pt>
                <c:pt idx="728">
                  <c:v>10.0006</c:v>
                </c:pt>
                <c:pt idx="729">
                  <c:v>10.0143</c:v>
                </c:pt>
                <c:pt idx="730">
                  <c:v>10.0281</c:v>
                </c:pt>
                <c:pt idx="731">
                  <c:v>10.0418</c:v>
                </c:pt>
                <c:pt idx="732">
                  <c:v>10.0555</c:v>
                </c:pt>
                <c:pt idx="733">
                  <c:v>10.0693</c:v>
                </c:pt>
                <c:pt idx="734">
                  <c:v>10.083</c:v>
                </c:pt>
                <c:pt idx="735">
                  <c:v>10.0967</c:v>
                </c:pt>
                <c:pt idx="736">
                  <c:v>10.1105</c:v>
                </c:pt>
                <c:pt idx="737">
                  <c:v>10.1242</c:v>
                </c:pt>
                <c:pt idx="738">
                  <c:v>10.138</c:v>
                </c:pt>
                <c:pt idx="739">
                  <c:v>10.1517</c:v>
                </c:pt>
                <c:pt idx="740">
                  <c:v>10.1654</c:v>
                </c:pt>
                <c:pt idx="741">
                  <c:v>10.1792</c:v>
                </c:pt>
                <c:pt idx="742">
                  <c:v>10.1929</c:v>
                </c:pt>
                <c:pt idx="743">
                  <c:v>10.2066</c:v>
                </c:pt>
                <c:pt idx="744">
                  <c:v>10.2204</c:v>
                </c:pt>
                <c:pt idx="745">
                  <c:v>10.2341</c:v>
                </c:pt>
                <c:pt idx="746">
                  <c:v>10.2478</c:v>
                </c:pt>
                <c:pt idx="747">
                  <c:v>10.2616</c:v>
                </c:pt>
                <c:pt idx="748">
                  <c:v>10.2753</c:v>
                </c:pt>
                <c:pt idx="749">
                  <c:v>10.289099999999999</c:v>
                </c:pt>
                <c:pt idx="750">
                  <c:v>10.3028</c:v>
                </c:pt>
                <c:pt idx="751">
                  <c:v>10.3165</c:v>
                </c:pt>
                <c:pt idx="752">
                  <c:v>10.330299999999999</c:v>
                </c:pt>
                <c:pt idx="753">
                  <c:v>10.343999999999999</c:v>
                </c:pt>
                <c:pt idx="754">
                  <c:v>10.357699999999999</c:v>
                </c:pt>
                <c:pt idx="755">
                  <c:v>10.371499999999999</c:v>
                </c:pt>
                <c:pt idx="756">
                  <c:v>10.385199999999999</c:v>
                </c:pt>
                <c:pt idx="757">
                  <c:v>10.398999999999999</c:v>
                </c:pt>
                <c:pt idx="758">
                  <c:v>10.412699999999999</c:v>
                </c:pt>
                <c:pt idx="759">
                  <c:v>10.426399999999999</c:v>
                </c:pt>
                <c:pt idx="760">
                  <c:v>10.440200000000001</c:v>
                </c:pt>
                <c:pt idx="761">
                  <c:v>10.453900000000001</c:v>
                </c:pt>
                <c:pt idx="762">
                  <c:v>10.467599999999999</c:v>
                </c:pt>
                <c:pt idx="763">
                  <c:v>10.481400000000001</c:v>
                </c:pt>
                <c:pt idx="764">
                  <c:v>10.495100000000001</c:v>
                </c:pt>
                <c:pt idx="765">
                  <c:v>10.508900000000001</c:v>
                </c:pt>
                <c:pt idx="766">
                  <c:v>10.522600000000001</c:v>
                </c:pt>
                <c:pt idx="767">
                  <c:v>10.536300000000001</c:v>
                </c:pt>
                <c:pt idx="768">
                  <c:v>10.5501</c:v>
                </c:pt>
                <c:pt idx="769">
                  <c:v>10.563800000000001</c:v>
                </c:pt>
                <c:pt idx="770">
                  <c:v>10.577500000000001</c:v>
                </c:pt>
                <c:pt idx="771">
                  <c:v>10.5913</c:v>
                </c:pt>
                <c:pt idx="772">
                  <c:v>10.605</c:v>
                </c:pt>
                <c:pt idx="773">
                  <c:v>10.6187</c:v>
                </c:pt>
                <c:pt idx="774">
                  <c:v>10.6325</c:v>
                </c:pt>
                <c:pt idx="775">
                  <c:v>10.6462</c:v>
                </c:pt>
                <c:pt idx="776">
                  <c:v>10.66</c:v>
                </c:pt>
                <c:pt idx="777">
                  <c:v>10.6737</c:v>
                </c:pt>
                <c:pt idx="778">
                  <c:v>10.6874</c:v>
                </c:pt>
                <c:pt idx="779">
                  <c:v>10.7012</c:v>
                </c:pt>
                <c:pt idx="780">
                  <c:v>10.7149</c:v>
                </c:pt>
                <c:pt idx="781">
                  <c:v>10.7286</c:v>
                </c:pt>
                <c:pt idx="782">
                  <c:v>10.7424</c:v>
                </c:pt>
                <c:pt idx="783">
                  <c:v>10.7561</c:v>
                </c:pt>
                <c:pt idx="784">
                  <c:v>10.7699</c:v>
                </c:pt>
                <c:pt idx="785">
                  <c:v>10.7836</c:v>
                </c:pt>
                <c:pt idx="786">
                  <c:v>10.7973</c:v>
                </c:pt>
                <c:pt idx="787">
                  <c:v>10.8111</c:v>
                </c:pt>
                <c:pt idx="788">
                  <c:v>10.8248</c:v>
                </c:pt>
                <c:pt idx="789">
                  <c:v>10.8385</c:v>
                </c:pt>
                <c:pt idx="790">
                  <c:v>10.8523</c:v>
                </c:pt>
                <c:pt idx="791">
                  <c:v>10.866</c:v>
                </c:pt>
                <c:pt idx="792">
                  <c:v>10.879799999999999</c:v>
                </c:pt>
                <c:pt idx="793">
                  <c:v>10.8935</c:v>
                </c:pt>
                <c:pt idx="794">
                  <c:v>10.9072</c:v>
                </c:pt>
                <c:pt idx="795">
                  <c:v>10.920999999999999</c:v>
                </c:pt>
                <c:pt idx="796">
                  <c:v>10.934699999999999</c:v>
                </c:pt>
                <c:pt idx="797">
                  <c:v>10.948399999999999</c:v>
                </c:pt>
                <c:pt idx="798">
                  <c:v>10.962199999999999</c:v>
                </c:pt>
                <c:pt idx="799">
                  <c:v>10.975899999999999</c:v>
                </c:pt>
                <c:pt idx="800">
                  <c:v>10.989599999999999</c:v>
                </c:pt>
                <c:pt idx="801">
                  <c:v>11.003399999999999</c:v>
                </c:pt>
                <c:pt idx="802">
                  <c:v>11.017099999999999</c:v>
                </c:pt>
                <c:pt idx="803">
                  <c:v>11.030900000000001</c:v>
                </c:pt>
                <c:pt idx="804">
                  <c:v>11.044600000000001</c:v>
                </c:pt>
                <c:pt idx="805">
                  <c:v>11.058299999999999</c:v>
                </c:pt>
                <c:pt idx="806">
                  <c:v>11.072100000000001</c:v>
                </c:pt>
                <c:pt idx="807">
                  <c:v>11.085800000000001</c:v>
                </c:pt>
                <c:pt idx="808">
                  <c:v>11.099500000000001</c:v>
                </c:pt>
                <c:pt idx="809">
                  <c:v>11.113300000000001</c:v>
                </c:pt>
                <c:pt idx="810">
                  <c:v>11.127000000000001</c:v>
                </c:pt>
                <c:pt idx="811">
                  <c:v>11.1408</c:v>
                </c:pt>
                <c:pt idx="812">
                  <c:v>11.154500000000001</c:v>
                </c:pt>
                <c:pt idx="813">
                  <c:v>11.168200000000001</c:v>
                </c:pt>
                <c:pt idx="814">
                  <c:v>11.182</c:v>
                </c:pt>
                <c:pt idx="815">
                  <c:v>11.1957</c:v>
                </c:pt>
                <c:pt idx="816">
                  <c:v>11.2094</c:v>
                </c:pt>
                <c:pt idx="817">
                  <c:v>11.2232</c:v>
                </c:pt>
                <c:pt idx="818">
                  <c:v>11.2369</c:v>
                </c:pt>
                <c:pt idx="819">
                  <c:v>11.2507</c:v>
                </c:pt>
                <c:pt idx="820">
                  <c:v>11.2644</c:v>
                </c:pt>
                <c:pt idx="821">
                  <c:v>11.2781</c:v>
                </c:pt>
                <c:pt idx="822">
                  <c:v>11.2919</c:v>
                </c:pt>
                <c:pt idx="823">
                  <c:v>11.3056</c:v>
                </c:pt>
                <c:pt idx="824">
                  <c:v>11.3193</c:v>
                </c:pt>
                <c:pt idx="825">
                  <c:v>11.3331</c:v>
                </c:pt>
                <c:pt idx="826">
                  <c:v>11.3468</c:v>
                </c:pt>
                <c:pt idx="827">
                  <c:v>11.3605</c:v>
                </c:pt>
                <c:pt idx="828">
                  <c:v>11.3743</c:v>
                </c:pt>
                <c:pt idx="829">
                  <c:v>11.388</c:v>
                </c:pt>
                <c:pt idx="830">
                  <c:v>11.4018</c:v>
                </c:pt>
                <c:pt idx="831">
                  <c:v>11.4155</c:v>
                </c:pt>
                <c:pt idx="832">
                  <c:v>11.4292</c:v>
                </c:pt>
                <c:pt idx="833">
                  <c:v>11.443</c:v>
                </c:pt>
                <c:pt idx="834">
                  <c:v>11.4567</c:v>
                </c:pt>
                <c:pt idx="835">
                  <c:v>11.4704</c:v>
                </c:pt>
                <c:pt idx="836">
                  <c:v>11.4842</c:v>
                </c:pt>
                <c:pt idx="837">
                  <c:v>11.4979</c:v>
                </c:pt>
                <c:pt idx="838">
                  <c:v>11.511699999999999</c:v>
                </c:pt>
                <c:pt idx="839">
                  <c:v>11.525399999999999</c:v>
                </c:pt>
                <c:pt idx="840">
                  <c:v>11.539099999999999</c:v>
                </c:pt>
                <c:pt idx="841">
                  <c:v>11.552899999999999</c:v>
                </c:pt>
                <c:pt idx="842">
                  <c:v>11.566599999999999</c:v>
                </c:pt>
                <c:pt idx="843">
                  <c:v>11.580299999999999</c:v>
                </c:pt>
                <c:pt idx="844">
                  <c:v>11.594099999999999</c:v>
                </c:pt>
                <c:pt idx="845">
                  <c:v>11.607799999999999</c:v>
                </c:pt>
                <c:pt idx="846">
                  <c:v>11.621600000000001</c:v>
                </c:pt>
                <c:pt idx="847">
                  <c:v>11.635300000000001</c:v>
                </c:pt>
                <c:pt idx="848">
                  <c:v>11.648999999999999</c:v>
                </c:pt>
                <c:pt idx="849">
                  <c:v>11.662800000000001</c:v>
                </c:pt>
                <c:pt idx="850">
                  <c:v>11.676500000000001</c:v>
                </c:pt>
                <c:pt idx="851">
                  <c:v>11.690200000000001</c:v>
                </c:pt>
                <c:pt idx="852">
                  <c:v>11.704000000000001</c:v>
                </c:pt>
                <c:pt idx="853">
                  <c:v>11.717700000000001</c:v>
                </c:pt>
                <c:pt idx="854">
                  <c:v>11.731400000000001</c:v>
                </c:pt>
                <c:pt idx="855">
                  <c:v>11.745200000000001</c:v>
                </c:pt>
                <c:pt idx="856">
                  <c:v>11.758900000000001</c:v>
                </c:pt>
                <c:pt idx="857">
                  <c:v>11.7727</c:v>
                </c:pt>
                <c:pt idx="858">
                  <c:v>11.7864</c:v>
                </c:pt>
                <c:pt idx="859">
                  <c:v>11.8001</c:v>
                </c:pt>
                <c:pt idx="860">
                  <c:v>11.8139</c:v>
                </c:pt>
                <c:pt idx="861">
                  <c:v>11.8276</c:v>
                </c:pt>
                <c:pt idx="862">
                  <c:v>11.8413</c:v>
                </c:pt>
                <c:pt idx="863">
                  <c:v>11.8551</c:v>
                </c:pt>
                <c:pt idx="864">
                  <c:v>11.8688</c:v>
                </c:pt>
                <c:pt idx="865">
                  <c:v>11.8826</c:v>
                </c:pt>
                <c:pt idx="866">
                  <c:v>11.8963</c:v>
                </c:pt>
                <c:pt idx="867">
                  <c:v>11.91</c:v>
                </c:pt>
                <c:pt idx="868">
                  <c:v>11.9238</c:v>
                </c:pt>
                <c:pt idx="869">
                  <c:v>11.9375</c:v>
                </c:pt>
                <c:pt idx="870">
                  <c:v>11.9512</c:v>
                </c:pt>
                <c:pt idx="871">
                  <c:v>11.965</c:v>
                </c:pt>
                <c:pt idx="872">
                  <c:v>11.9787</c:v>
                </c:pt>
                <c:pt idx="873">
                  <c:v>11.9925</c:v>
                </c:pt>
                <c:pt idx="874">
                  <c:v>12.0062</c:v>
                </c:pt>
                <c:pt idx="875">
                  <c:v>12.0199</c:v>
                </c:pt>
                <c:pt idx="876">
                  <c:v>12.0337</c:v>
                </c:pt>
                <c:pt idx="877">
                  <c:v>12.0474</c:v>
                </c:pt>
                <c:pt idx="878">
                  <c:v>12.0611</c:v>
                </c:pt>
                <c:pt idx="879">
                  <c:v>12.0749</c:v>
                </c:pt>
                <c:pt idx="880">
                  <c:v>12.0886</c:v>
                </c:pt>
                <c:pt idx="881">
                  <c:v>12.1023</c:v>
                </c:pt>
                <c:pt idx="882">
                  <c:v>12.116099999999999</c:v>
                </c:pt>
                <c:pt idx="883">
                  <c:v>12.129799999999999</c:v>
                </c:pt>
                <c:pt idx="884">
                  <c:v>12.143599999999999</c:v>
                </c:pt>
                <c:pt idx="885">
                  <c:v>12.157299999999999</c:v>
                </c:pt>
                <c:pt idx="886">
                  <c:v>12.170999999999999</c:v>
                </c:pt>
                <c:pt idx="887">
                  <c:v>12.184799999999999</c:v>
                </c:pt>
                <c:pt idx="888">
                  <c:v>12.198499999999999</c:v>
                </c:pt>
                <c:pt idx="889">
                  <c:v>12.212199999999999</c:v>
                </c:pt>
                <c:pt idx="890">
                  <c:v>12.226000000000001</c:v>
                </c:pt>
                <c:pt idx="891">
                  <c:v>12.239699999999999</c:v>
                </c:pt>
                <c:pt idx="892">
                  <c:v>12.253500000000001</c:v>
                </c:pt>
                <c:pt idx="893">
                  <c:v>12.267200000000001</c:v>
                </c:pt>
                <c:pt idx="894">
                  <c:v>12.280900000000001</c:v>
                </c:pt>
                <c:pt idx="895">
                  <c:v>12.294700000000001</c:v>
                </c:pt>
                <c:pt idx="896">
                  <c:v>12.308400000000001</c:v>
                </c:pt>
                <c:pt idx="897">
                  <c:v>12.322100000000001</c:v>
                </c:pt>
                <c:pt idx="898">
                  <c:v>12.335900000000001</c:v>
                </c:pt>
                <c:pt idx="899">
                  <c:v>12.349600000000001</c:v>
                </c:pt>
                <c:pt idx="900">
                  <c:v>12.3634</c:v>
                </c:pt>
                <c:pt idx="901">
                  <c:v>12.3771</c:v>
                </c:pt>
                <c:pt idx="902">
                  <c:v>12.3908</c:v>
                </c:pt>
                <c:pt idx="903">
                  <c:v>12.4046</c:v>
                </c:pt>
                <c:pt idx="904">
                  <c:v>12.4183</c:v>
                </c:pt>
                <c:pt idx="905">
                  <c:v>12.432</c:v>
                </c:pt>
                <c:pt idx="906">
                  <c:v>12.4458</c:v>
                </c:pt>
                <c:pt idx="907">
                  <c:v>12.4595</c:v>
                </c:pt>
                <c:pt idx="908">
                  <c:v>12.4733</c:v>
                </c:pt>
                <c:pt idx="909">
                  <c:v>12.487</c:v>
                </c:pt>
                <c:pt idx="910">
                  <c:v>12.5007</c:v>
                </c:pt>
                <c:pt idx="911">
                  <c:v>12.5145</c:v>
                </c:pt>
                <c:pt idx="912">
                  <c:v>12.5282</c:v>
                </c:pt>
                <c:pt idx="913">
                  <c:v>12.5419</c:v>
                </c:pt>
                <c:pt idx="914">
                  <c:v>12.5557</c:v>
                </c:pt>
                <c:pt idx="915">
                  <c:v>12.5694</c:v>
                </c:pt>
                <c:pt idx="916">
                  <c:v>12.5831</c:v>
                </c:pt>
                <c:pt idx="917">
                  <c:v>12.5969</c:v>
                </c:pt>
                <c:pt idx="918">
                  <c:v>12.6106</c:v>
                </c:pt>
                <c:pt idx="919">
                  <c:v>12.6244</c:v>
                </c:pt>
                <c:pt idx="920">
                  <c:v>12.6381</c:v>
                </c:pt>
                <c:pt idx="921">
                  <c:v>12.6518</c:v>
                </c:pt>
                <c:pt idx="922">
                  <c:v>12.6656</c:v>
                </c:pt>
                <c:pt idx="923">
                  <c:v>12.6793</c:v>
                </c:pt>
                <c:pt idx="924">
                  <c:v>12.693</c:v>
                </c:pt>
                <c:pt idx="925">
                  <c:v>12.706799999999999</c:v>
                </c:pt>
                <c:pt idx="926">
                  <c:v>12.720499999999999</c:v>
                </c:pt>
                <c:pt idx="927">
                  <c:v>12.734299999999999</c:v>
                </c:pt>
                <c:pt idx="928">
                  <c:v>12.747999999999999</c:v>
                </c:pt>
                <c:pt idx="929">
                  <c:v>12.761699999999999</c:v>
                </c:pt>
                <c:pt idx="930">
                  <c:v>12.775499999999999</c:v>
                </c:pt>
                <c:pt idx="931">
                  <c:v>12.789199999999999</c:v>
                </c:pt>
                <c:pt idx="932">
                  <c:v>12.802899999999999</c:v>
                </c:pt>
                <c:pt idx="933">
                  <c:v>12.816700000000001</c:v>
                </c:pt>
                <c:pt idx="934">
                  <c:v>12.830399999999999</c:v>
                </c:pt>
                <c:pt idx="935">
                  <c:v>12.844200000000001</c:v>
                </c:pt>
                <c:pt idx="936">
                  <c:v>12.857900000000001</c:v>
                </c:pt>
                <c:pt idx="937">
                  <c:v>12.871600000000001</c:v>
                </c:pt>
                <c:pt idx="938">
                  <c:v>12.885400000000001</c:v>
                </c:pt>
                <c:pt idx="939">
                  <c:v>12.899100000000001</c:v>
                </c:pt>
                <c:pt idx="940">
                  <c:v>12.912800000000001</c:v>
                </c:pt>
                <c:pt idx="941">
                  <c:v>12.926600000000001</c:v>
                </c:pt>
                <c:pt idx="942">
                  <c:v>12.940300000000001</c:v>
                </c:pt>
                <c:pt idx="943">
                  <c:v>12.954000000000001</c:v>
                </c:pt>
                <c:pt idx="944">
                  <c:v>12.9678</c:v>
                </c:pt>
                <c:pt idx="945">
                  <c:v>12.9815</c:v>
                </c:pt>
                <c:pt idx="946">
                  <c:v>12.9953</c:v>
                </c:pt>
                <c:pt idx="947">
                  <c:v>13.009</c:v>
                </c:pt>
                <c:pt idx="948">
                  <c:v>13.0227</c:v>
                </c:pt>
                <c:pt idx="949">
                  <c:v>13.0365</c:v>
                </c:pt>
                <c:pt idx="950">
                  <c:v>13.0502</c:v>
                </c:pt>
                <c:pt idx="951">
                  <c:v>13.0639</c:v>
                </c:pt>
                <c:pt idx="952">
                  <c:v>13.0777</c:v>
                </c:pt>
                <c:pt idx="953">
                  <c:v>13.0914</c:v>
                </c:pt>
                <c:pt idx="954">
                  <c:v>13.1052</c:v>
                </c:pt>
                <c:pt idx="955">
                  <c:v>13.1189</c:v>
                </c:pt>
                <c:pt idx="956">
                  <c:v>13.1326</c:v>
                </c:pt>
                <c:pt idx="957">
                  <c:v>13.1464</c:v>
                </c:pt>
                <c:pt idx="958">
                  <c:v>13.1601</c:v>
                </c:pt>
                <c:pt idx="959">
                  <c:v>13.1738</c:v>
                </c:pt>
                <c:pt idx="960">
                  <c:v>13.1876</c:v>
                </c:pt>
                <c:pt idx="961">
                  <c:v>13.2013</c:v>
                </c:pt>
                <c:pt idx="962">
                  <c:v>13.2151</c:v>
                </c:pt>
                <c:pt idx="963">
                  <c:v>13.2288</c:v>
                </c:pt>
                <c:pt idx="964">
                  <c:v>13.2425</c:v>
                </c:pt>
                <c:pt idx="965">
                  <c:v>13.2563</c:v>
                </c:pt>
                <c:pt idx="966">
                  <c:v>13.27</c:v>
                </c:pt>
                <c:pt idx="967">
                  <c:v>13.2837</c:v>
                </c:pt>
                <c:pt idx="968">
                  <c:v>13.297499999999999</c:v>
                </c:pt>
                <c:pt idx="969">
                  <c:v>13.311199999999999</c:v>
                </c:pt>
                <c:pt idx="970">
                  <c:v>13.3249</c:v>
                </c:pt>
                <c:pt idx="971">
                  <c:v>13.338699999999999</c:v>
                </c:pt>
                <c:pt idx="972">
                  <c:v>13.352399999999999</c:v>
                </c:pt>
                <c:pt idx="973">
                  <c:v>13.366199999999999</c:v>
                </c:pt>
                <c:pt idx="974">
                  <c:v>13.379899999999999</c:v>
                </c:pt>
                <c:pt idx="975">
                  <c:v>13.393599999999999</c:v>
                </c:pt>
                <c:pt idx="976">
                  <c:v>13.407400000000001</c:v>
                </c:pt>
                <c:pt idx="977">
                  <c:v>13.421099999999999</c:v>
                </c:pt>
                <c:pt idx="978">
                  <c:v>13.434799999999999</c:v>
                </c:pt>
                <c:pt idx="979">
                  <c:v>13.448600000000001</c:v>
                </c:pt>
                <c:pt idx="980">
                  <c:v>13.462300000000001</c:v>
                </c:pt>
                <c:pt idx="981">
                  <c:v>13.476100000000001</c:v>
                </c:pt>
                <c:pt idx="982">
                  <c:v>13.489800000000001</c:v>
                </c:pt>
                <c:pt idx="983">
                  <c:v>13.503500000000001</c:v>
                </c:pt>
                <c:pt idx="984">
                  <c:v>13.517300000000001</c:v>
                </c:pt>
                <c:pt idx="985">
                  <c:v>13.531000000000001</c:v>
                </c:pt>
                <c:pt idx="986">
                  <c:v>13.544700000000001</c:v>
                </c:pt>
                <c:pt idx="987">
                  <c:v>13.5585</c:v>
                </c:pt>
                <c:pt idx="988">
                  <c:v>13.5722</c:v>
                </c:pt>
                <c:pt idx="989">
                  <c:v>13.586</c:v>
                </c:pt>
                <c:pt idx="990">
                  <c:v>13.5997</c:v>
                </c:pt>
                <c:pt idx="991">
                  <c:v>13.6134</c:v>
                </c:pt>
                <c:pt idx="992">
                  <c:v>13.6272</c:v>
                </c:pt>
                <c:pt idx="993">
                  <c:v>13.6409</c:v>
                </c:pt>
                <c:pt idx="994">
                  <c:v>13.6546</c:v>
                </c:pt>
                <c:pt idx="995">
                  <c:v>13.6684</c:v>
                </c:pt>
                <c:pt idx="996">
                  <c:v>13.6821</c:v>
                </c:pt>
                <c:pt idx="997">
                  <c:v>13.6958</c:v>
                </c:pt>
                <c:pt idx="998">
                  <c:v>13.7096</c:v>
                </c:pt>
                <c:pt idx="999">
                  <c:v>13.7233</c:v>
                </c:pt>
                <c:pt idx="1000">
                  <c:v>13.7371</c:v>
                </c:pt>
                <c:pt idx="1001">
                  <c:v>13.7508</c:v>
                </c:pt>
                <c:pt idx="1002">
                  <c:v>13.7645</c:v>
                </c:pt>
                <c:pt idx="1003">
                  <c:v>13.7783</c:v>
                </c:pt>
                <c:pt idx="1004">
                  <c:v>13.792</c:v>
                </c:pt>
                <c:pt idx="1005">
                  <c:v>13.8057</c:v>
                </c:pt>
                <c:pt idx="1006">
                  <c:v>13.8195</c:v>
                </c:pt>
                <c:pt idx="1007">
                  <c:v>13.8332</c:v>
                </c:pt>
                <c:pt idx="1008">
                  <c:v>13.847</c:v>
                </c:pt>
                <c:pt idx="1009">
                  <c:v>13.8607</c:v>
                </c:pt>
                <c:pt idx="1010">
                  <c:v>13.8744</c:v>
                </c:pt>
                <c:pt idx="1011">
                  <c:v>13.888199999999999</c:v>
                </c:pt>
                <c:pt idx="1012">
                  <c:v>13.901899999999999</c:v>
                </c:pt>
                <c:pt idx="1013">
                  <c:v>13.9156</c:v>
                </c:pt>
                <c:pt idx="1014">
                  <c:v>13.929399999999999</c:v>
                </c:pt>
                <c:pt idx="1015">
                  <c:v>13.943099999999999</c:v>
                </c:pt>
                <c:pt idx="1016">
                  <c:v>13.956899999999999</c:v>
                </c:pt>
                <c:pt idx="1017">
                  <c:v>13.970599999999999</c:v>
                </c:pt>
                <c:pt idx="1018">
                  <c:v>13.984299999999999</c:v>
                </c:pt>
                <c:pt idx="1019">
                  <c:v>13.998100000000001</c:v>
                </c:pt>
                <c:pt idx="1020">
                  <c:v>14.011799999999999</c:v>
                </c:pt>
                <c:pt idx="1021">
                  <c:v>14.025499999999999</c:v>
                </c:pt>
                <c:pt idx="1022">
                  <c:v>14.039300000000001</c:v>
                </c:pt>
                <c:pt idx="1023">
                  <c:v>14.053000000000001</c:v>
                </c:pt>
                <c:pt idx="1024">
                  <c:v>14.066700000000001</c:v>
                </c:pt>
                <c:pt idx="1025">
                  <c:v>14.080500000000001</c:v>
                </c:pt>
                <c:pt idx="1026">
                  <c:v>14.094200000000001</c:v>
                </c:pt>
                <c:pt idx="1027">
                  <c:v>14.108000000000001</c:v>
                </c:pt>
                <c:pt idx="1028">
                  <c:v>14.121700000000001</c:v>
                </c:pt>
                <c:pt idx="1029">
                  <c:v>14.135400000000001</c:v>
                </c:pt>
                <c:pt idx="1030">
                  <c:v>14.1492</c:v>
                </c:pt>
                <c:pt idx="1031">
                  <c:v>14.1629</c:v>
                </c:pt>
                <c:pt idx="1032">
                  <c:v>14.176600000000001</c:v>
                </c:pt>
                <c:pt idx="1033">
                  <c:v>14.1904</c:v>
                </c:pt>
                <c:pt idx="1034">
                  <c:v>14.2041</c:v>
                </c:pt>
                <c:pt idx="1035">
                  <c:v>14.2179</c:v>
                </c:pt>
                <c:pt idx="1036">
                  <c:v>14.2316</c:v>
                </c:pt>
                <c:pt idx="1037">
                  <c:v>14.2453</c:v>
                </c:pt>
                <c:pt idx="1038">
                  <c:v>14.2591</c:v>
                </c:pt>
                <c:pt idx="1039">
                  <c:v>14.2728</c:v>
                </c:pt>
                <c:pt idx="1040">
                  <c:v>14.2865</c:v>
                </c:pt>
                <c:pt idx="1041">
                  <c:v>14.3003</c:v>
                </c:pt>
                <c:pt idx="1042">
                  <c:v>14.314</c:v>
                </c:pt>
                <c:pt idx="1043">
                  <c:v>14.3278</c:v>
                </c:pt>
                <c:pt idx="1044">
                  <c:v>14.3415</c:v>
                </c:pt>
                <c:pt idx="1045">
                  <c:v>14.3552</c:v>
                </c:pt>
                <c:pt idx="1046">
                  <c:v>14.369</c:v>
                </c:pt>
                <c:pt idx="1047">
                  <c:v>14.3827</c:v>
                </c:pt>
                <c:pt idx="1048">
                  <c:v>14.3964</c:v>
                </c:pt>
                <c:pt idx="1049">
                  <c:v>14.4102</c:v>
                </c:pt>
                <c:pt idx="1050">
                  <c:v>14.4239</c:v>
                </c:pt>
                <c:pt idx="1051">
                  <c:v>14.4376</c:v>
                </c:pt>
                <c:pt idx="1052">
                  <c:v>14.4514</c:v>
                </c:pt>
                <c:pt idx="1053">
                  <c:v>14.4651</c:v>
                </c:pt>
                <c:pt idx="1054">
                  <c:v>14.478899999999999</c:v>
                </c:pt>
                <c:pt idx="1055">
                  <c:v>14.492599999999999</c:v>
                </c:pt>
                <c:pt idx="1056">
                  <c:v>14.5063</c:v>
                </c:pt>
                <c:pt idx="1057">
                  <c:v>14.520099999999999</c:v>
                </c:pt>
                <c:pt idx="1058">
                  <c:v>14.533799999999999</c:v>
                </c:pt>
                <c:pt idx="1059">
                  <c:v>14.547499999999999</c:v>
                </c:pt>
                <c:pt idx="1060">
                  <c:v>14.561299999999999</c:v>
                </c:pt>
                <c:pt idx="1061">
                  <c:v>14.574999999999999</c:v>
                </c:pt>
                <c:pt idx="1062">
                  <c:v>14.588800000000001</c:v>
                </c:pt>
                <c:pt idx="1063">
                  <c:v>14.602499999999999</c:v>
                </c:pt>
                <c:pt idx="1064">
                  <c:v>14.616199999999999</c:v>
                </c:pt>
                <c:pt idx="1065">
                  <c:v>14.63</c:v>
                </c:pt>
                <c:pt idx="1066">
                  <c:v>14.643700000000001</c:v>
                </c:pt>
                <c:pt idx="1067">
                  <c:v>14.657400000000001</c:v>
                </c:pt>
                <c:pt idx="1068">
                  <c:v>14.671200000000001</c:v>
                </c:pt>
                <c:pt idx="1069">
                  <c:v>14.684900000000001</c:v>
                </c:pt>
                <c:pt idx="1070">
                  <c:v>14.698700000000001</c:v>
                </c:pt>
                <c:pt idx="1071">
                  <c:v>14.712400000000001</c:v>
                </c:pt>
                <c:pt idx="1072">
                  <c:v>14.726100000000001</c:v>
                </c:pt>
                <c:pt idx="1073">
                  <c:v>14.7399</c:v>
                </c:pt>
                <c:pt idx="1074">
                  <c:v>14.7536</c:v>
                </c:pt>
                <c:pt idx="1075">
                  <c:v>14.767300000000001</c:v>
                </c:pt>
                <c:pt idx="1076">
                  <c:v>14.7811</c:v>
                </c:pt>
                <c:pt idx="1077">
                  <c:v>14.7948</c:v>
                </c:pt>
                <c:pt idx="1078">
                  <c:v>14.8086</c:v>
                </c:pt>
                <c:pt idx="1079">
                  <c:v>14.8223</c:v>
                </c:pt>
                <c:pt idx="1080">
                  <c:v>14.836</c:v>
                </c:pt>
                <c:pt idx="1081">
                  <c:v>14.8498</c:v>
                </c:pt>
                <c:pt idx="1082">
                  <c:v>14.8635</c:v>
                </c:pt>
                <c:pt idx="1083">
                  <c:v>14.8772</c:v>
                </c:pt>
                <c:pt idx="1084">
                  <c:v>14.891</c:v>
                </c:pt>
                <c:pt idx="1085">
                  <c:v>14.9047</c:v>
                </c:pt>
                <c:pt idx="1086">
                  <c:v>14.9184</c:v>
                </c:pt>
                <c:pt idx="1087">
                  <c:v>14.9322</c:v>
                </c:pt>
                <c:pt idx="1088">
                  <c:v>14.9459</c:v>
                </c:pt>
                <c:pt idx="1089">
                  <c:v>14.9597</c:v>
                </c:pt>
                <c:pt idx="1090">
                  <c:v>14.9734</c:v>
                </c:pt>
                <c:pt idx="1091">
                  <c:v>14.9871</c:v>
                </c:pt>
                <c:pt idx="1092">
                  <c:v>15.0009</c:v>
                </c:pt>
                <c:pt idx="1093">
                  <c:v>15.0146</c:v>
                </c:pt>
                <c:pt idx="1094">
                  <c:v>15.0283</c:v>
                </c:pt>
                <c:pt idx="1095">
                  <c:v>15.0421</c:v>
                </c:pt>
                <c:pt idx="1096">
                  <c:v>15.0558</c:v>
                </c:pt>
                <c:pt idx="1097">
                  <c:v>15.069599999999999</c:v>
                </c:pt>
                <c:pt idx="1098">
                  <c:v>15.083299999999999</c:v>
                </c:pt>
                <c:pt idx="1099">
                  <c:v>15.097</c:v>
                </c:pt>
                <c:pt idx="1100">
                  <c:v>15.110799999999999</c:v>
                </c:pt>
                <c:pt idx="1101">
                  <c:v>15.124499999999999</c:v>
                </c:pt>
                <c:pt idx="1102">
                  <c:v>15.138199999999999</c:v>
                </c:pt>
                <c:pt idx="1103">
                  <c:v>15.151999999999999</c:v>
                </c:pt>
                <c:pt idx="1104">
                  <c:v>15.165699999999999</c:v>
                </c:pt>
                <c:pt idx="1105">
                  <c:v>15.179500000000001</c:v>
                </c:pt>
                <c:pt idx="1106">
                  <c:v>15.193199999999999</c:v>
                </c:pt>
                <c:pt idx="1107">
                  <c:v>15.206899999999999</c:v>
                </c:pt>
                <c:pt idx="1108">
                  <c:v>15.220700000000001</c:v>
                </c:pt>
                <c:pt idx="1109">
                  <c:v>15.234400000000001</c:v>
                </c:pt>
                <c:pt idx="1110">
                  <c:v>15.248100000000001</c:v>
                </c:pt>
                <c:pt idx="1111">
                  <c:v>15.261900000000001</c:v>
                </c:pt>
                <c:pt idx="1112">
                  <c:v>15.275600000000001</c:v>
                </c:pt>
                <c:pt idx="1113">
                  <c:v>15.289300000000001</c:v>
                </c:pt>
                <c:pt idx="1114">
                  <c:v>15.303100000000001</c:v>
                </c:pt>
                <c:pt idx="1115">
                  <c:v>15.316800000000001</c:v>
                </c:pt>
                <c:pt idx="1116">
                  <c:v>15.3306</c:v>
                </c:pt>
                <c:pt idx="1117">
                  <c:v>15.3443</c:v>
                </c:pt>
                <c:pt idx="1118">
                  <c:v>15.358000000000001</c:v>
                </c:pt>
                <c:pt idx="1119">
                  <c:v>15.3718</c:v>
                </c:pt>
                <c:pt idx="1120">
                  <c:v>15.3855</c:v>
                </c:pt>
                <c:pt idx="1121">
                  <c:v>15.3992</c:v>
                </c:pt>
                <c:pt idx="1122">
                  <c:v>15.413</c:v>
                </c:pt>
                <c:pt idx="1123">
                  <c:v>15.4267</c:v>
                </c:pt>
                <c:pt idx="1124">
                  <c:v>15.4405</c:v>
                </c:pt>
                <c:pt idx="1125">
                  <c:v>15.4542</c:v>
                </c:pt>
                <c:pt idx="1126">
                  <c:v>15.4679</c:v>
                </c:pt>
                <c:pt idx="1127">
                  <c:v>15.4817</c:v>
                </c:pt>
                <c:pt idx="1128">
                  <c:v>15.4954</c:v>
                </c:pt>
                <c:pt idx="1129">
                  <c:v>15.5091</c:v>
                </c:pt>
                <c:pt idx="1130">
                  <c:v>15.5229</c:v>
                </c:pt>
                <c:pt idx="1131">
                  <c:v>15.5366</c:v>
                </c:pt>
                <c:pt idx="1132">
                  <c:v>15.5504</c:v>
                </c:pt>
                <c:pt idx="1133">
                  <c:v>15.5641</c:v>
                </c:pt>
                <c:pt idx="1134">
                  <c:v>15.5778</c:v>
                </c:pt>
                <c:pt idx="1135">
                  <c:v>15.5916</c:v>
                </c:pt>
                <c:pt idx="1136">
                  <c:v>15.6053</c:v>
                </c:pt>
                <c:pt idx="1137">
                  <c:v>15.619</c:v>
                </c:pt>
                <c:pt idx="1138">
                  <c:v>15.6328</c:v>
                </c:pt>
                <c:pt idx="1139">
                  <c:v>15.6465</c:v>
                </c:pt>
                <c:pt idx="1140">
                  <c:v>15.6602</c:v>
                </c:pt>
                <c:pt idx="1141">
                  <c:v>15.673999999999999</c:v>
                </c:pt>
                <c:pt idx="1142">
                  <c:v>15.6877</c:v>
                </c:pt>
                <c:pt idx="1143">
                  <c:v>15.701499999999999</c:v>
                </c:pt>
                <c:pt idx="1144">
                  <c:v>15.715199999999999</c:v>
                </c:pt>
                <c:pt idx="1145">
                  <c:v>15.728899999999999</c:v>
                </c:pt>
                <c:pt idx="1146">
                  <c:v>15.742699999999999</c:v>
                </c:pt>
                <c:pt idx="1147">
                  <c:v>15.756399999999999</c:v>
                </c:pt>
                <c:pt idx="1148">
                  <c:v>15.770099999999999</c:v>
                </c:pt>
                <c:pt idx="1149">
                  <c:v>15.783899999999999</c:v>
                </c:pt>
                <c:pt idx="1150">
                  <c:v>15.797599999999999</c:v>
                </c:pt>
                <c:pt idx="1151">
                  <c:v>15.811400000000001</c:v>
                </c:pt>
                <c:pt idx="1152">
                  <c:v>15.825100000000001</c:v>
                </c:pt>
                <c:pt idx="1153">
                  <c:v>15.838800000000001</c:v>
                </c:pt>
                <c:pt idx="1154">
                  <c:v>15.852600000000001</c:v>
                </c:pt>
                <c:pt idx="1155">
                  <c:v>15.866300000000001</c:v>
                </c:pt>
                <c:pt idx="1156">
                  <c:v>15.88</c:v>
                </c:pt>
                <c:pt idx="1157">
                  <c:v>15.893800000000001</c:v>
                </c:pt>
                <c:pt idx="1158">
                  <c:v>15.907500000000001</c:v>
                </c:pt>
                <c:pt idx="1159">
                  <c:v>15.9213</c:v>
                </c:pt>
                <c:pt idx="1160">
                  <c:v>15.935</c:v>
                </c:pt>
                <c:pt idx="1161">
                  <c:v>15.948700000000001</c:v>
                </c:pt>
                <c:pt idx="1162">
                  <c:v>15.9625</c:v>
                </c:pt>
                <c:pt idx="1163">
                  <c:v>15.9762</c:v>
                </c:pt>
                <c:pt idx="1164">
                  <c:v>15.9899</c:v>
                </c:pt>
                <c:pt idx="1165">
                  <c:v>16.003699999999998</c:v>
                </c:pt>
                <c:pt idx="1166">
                  <c:v>16.017399999999999</c:v>
                </c:pt>
                <c:pt idx="1167">
                  <c:v>16.031099999999999</c:v>
                </c:pt>
                <c:pt idx="1168">
                  <c:v>16.044899999999998</c:v>
                </c:pt>
                <c:pt idx="1169">
                  <c:v>16.058599999999998</c:v>
                </c:pt>
                <c:pt idx="1170">
                  <c:v>16.072399999999998</c:v>
                </c:pt>
                <c:pt idx="1171">
                  <c:v>16.086099999999998</c:v>
                </c:pt>
                <c:pt idx="1172">
                  <c:v>16.099799999999998</c:v>
                </c:pt>
                <c:pt idx="1173">
                  <c:v>16.113600000000002</c:v>
                </c:pt>
                <c:pt idx="1174">
                  <c:v>16.127300000000002</c:v>
                </c:pt>
                <c:pt idx="1175">
                  <c:v>16.140999999999998</c:v>
                </c:pt>
                <c:pt idx="1176">
                  <c:v>16.154800000000002</c:v>
                </c:pt>
                <c:pt idx="1177">
                  <c:v>16.168500000000002</c:v>
                </c:pt>
                <c:pt idx="1178">
                  <c:v>16.182300000000001</c:v>
                </c:pt>
                <c:pt idx="1179">
                  <c:v>16.196000000000002</c:v>
                </c:pt>
                <c:pt idx="1180">
                  <c:v>16.209700000000002</c:v>
                </c:pt>
                <c:pt idx="1181">
                  <c:v>16.223500000000001</c:v>
                </c:pt>
                <c:pt idx="1182">
                  <c:v>16.237200000000001</c:v>
                </c:pt>
                <c:pt idx="1183">
                  <c:v>16.250900000000001</c:v>
                </c:pt>
                <c:pt idx="1184">
                  <c:v>16.264700000000001</c:v>
                </c:pt>
                <c:pt idx="1185">
                  <c:v>16.278400000000001</c:v>
                </c:pt>
                <c:pt idx="1186">
                  <c:v>16.292200000000001</c:v>
                </c:pt>
                <c:pt idx="1187">
                  <c:v>16.305900000000001</c:v>
                </c:pt>
                <c:pt idx="1188">
                  <c:v>16.319600000000001</c:v>
                </c:pt>
                <c:pt idx="1189">
                  <c:v>16.333400000000001</c:v>
                </c:pt>
                <c:pt idx="1190">
                  <c:v>16.347100000000001</c:v>
                </c:pt>
                <c:pt idx="1191">
                  <c:v>16.360800000000001</c:v>
                </c:pt>
                <c:pt idx="1192">
                  <c:v>16.374600000000001</c:v>
                </c:pt>
                <c:pt idx="1193">
                  <c:v>16.388300000000001</c:v>
                </c:pt>
                <c:pt idx="1194">
                  <c:v>16.402000000000001</c:v>
                </c:pt>
                <c:pt idx="1195">
                  <c:v>16.415800000000001</c:v>
                </c:pt>
                <c:pt idx="1196">
                  <c:v>16.429500000000001</c:v>
                </c:pt>
                <c:pt idx="1197">
                  <c:v>16.443300000000001</c:v>
                </c:pt>
                <c:pt idx="1198">
                  <c:v>16.457000000000001</c:v>
                </c:pt>
                <c:pt idx="1199">
                  <c:v>16.470700000000001</c:v>
                </c:pt>
                <c:pt idx="1200">
                  <c:v>16.484500000000001</c:v>
                </c:pt>
                <c:pt idx="1201">
                  <c:v>16.498200000000001</c:v>
                </c:pt>
                <c:pt idx="1202">
                  <c:v>16.511900000000001</c:v>
                </c:pt>
                <c:pt idx="1203">
                  <c:v>16.525700000000001</c:v>
                </c:pt>
                <c:pt idx="1204">
                  <c:v>16.539400000000001</c:v>
                </c:pt>
                <c:pt idx="1205">
                  <c:v>16.5532</c:v>
                </c:pt>
                <c:pt idx="1206">
                  <c:v>16.5669</c:v>
                </c:pt>
                <c:pt idx="1207">
                  <c:v>16.5806</c:v>
                </c:pt>
                <c:pt idx="1208">
                  <c:v>16.5944</c:v>
                </c:pt>
                <c:pt idx="1209">
                  <c:v>16.6081</c:v>
                </c:pt>
                <c:pt idx="1210">
                  <c:v>16.6218</c:v>
                </c:pt>
                <c:pt idx="1211">
                  <c:v>16.6356</c:v>
                </c:pt>
                <c:pt idx="1212">
                  <c:v>16.6493</c:v>
                </c:pt>
                <c:pt idx="1213">
                  <c:v>16.6631</c:v>
                </c:pt>
                <c:pt idx="1214">
                  <c:v>16.6768</c:v>
                </c:pt>
                <c:pt idx="1215">
                  <c:v>16.6905</c:v>
                </c:pt>
                <c:pt idx="1216">
                  <c:v>16.7043</c:v>
                </c:pt>
                <c:pt idx="1217">
                  <c:v>16.718</c:v>
                </c:pt>
                <c:pt idx="1218">
                  <c:v>16.7317</c:v>
                </c:pt>
                <c:pt idx="1219">
                  <c:v>16.7455</c:v>
                </c:pt>
                <c:pt idx="1220">
                  <c:v>16.7592</c:v>
                </c:pt>
                <c:pt idx="1221">
                  <c:v>16.773</c:v>
                </c:pt>
                <c:pt idx="1222">
                  <c:v>16.7867</c:v>
                </c:pt>
                <c:pt idx="1223">
                  <c:v>16.8004</c:v>
                </c:pt>
                <c:pt idx="1224">
                  <c:v>16.8142</c:v>
                </c:pt>
                <c:pt idx="1225">
                  <c:v>16.8279</c:v>
                </c:pt>
                <c:pt idx="1226">
                  <c:v>16.8416</c:v>
                </c:pt>
                <c:pt idx="1227">
                  <c:v>16.855399999999999</c:v>
                </c:pt>
                <c:pt idx="1228">
                  <c:v>16.8691</c:v>
                </c:pt>
                <c:pt idx="1229">
                  <c:v>16.8828</c:v>
                </c:pt>
                <c:pt idx="1230">
                  <c:v>16.896599999999999</c:v>
                </c:pt>
                <c:pt idx="1231">
                  <c:v>16.910299999999999</c:v>
                </c:pt>
                <c:pt idx="1232">
                  <c:v>16.924099999999999</c:v>
                </c:pt>
                <c:pt idx="1233">
                  <c:v>16.937799999999999</c:v>
                </c:pt>
                <c:pt idx="1234">
                  <c:v>16.951499999999999</c:v>
                </c:pt>
                <c:pt idx="1235">
                  <c:v>16.965299999999999</c:v>
                </c:pt>
                <c:pt idx="1236">
                  <c:v>16.978999999999999</c:v>
                </c:pt>
                <c:pt idx="1237">
                  <c:v>16.992699999999999</c:v>
                </c:pt>
                <c:pt idx="1238">
                  <c:v>17.006499999999999</c:v>
                </c:pt>
                <c:pt idx="1239">
                  <c:v>17.020199999999999</c:v>
                </c:pt>
                <c:pt idx="1240">
                  <c:v>17.033999999999999</c:v>
                </c:pt>
                <c:pt idx="1241">
                  <c:v>17.047699999999999</c:v>
                </c:pt>
                <c:pt idx="1242">
                  <c:v>17.061399999999999</c:v>
                </c:pt>
                <c:pt idx="1243">
                  <c:v>17.075199999999999</c:v>
                </c:pt>
                <c:pt idx="1244">
                  <c:v>17.088899999999999</c:v>
                </c:pt>
                <c:pt idx="1245">
                  <c:v>17.102599999999999</c:v>
                </c:pt>
                <c:pt idx="1246">
                  <c:v>17.116399999999999</c:v>
                </c:pt>
                <c:pt idx="1247">
                  <c:v>17.130099999999999</c:v>
                </c:pt>
                <c:pt idx="1248">
                  <c:v>17.143899999999999</c:v>
                </c:pt>
                <c:pt idx="1249">
                  <c:v>17.157599999999999</c:v>
                </c:pt>
                <c:pt idx="1250">
                  <c:v>17.171299999999999</c:v>
                </c:pt>
                <c:pt idx="1251">
                  <c:v>17.185099999999998</c:v>
                </c:pt>
                <c:pt idx="1252">
                  <c:v>17.198799999999999</c:v>
                </c:pt>
                <c:pt idx="1253">
                  <c:v>17.212499999999999</c:v>
                </c:pt>
                <c:pt idx="1254">
                  <c:v>17.226299999999998</c:v>
                </c:pt>
                <c:pt idx="1255">
                  <c:v>17.239999999999998</c:v>
                </c:pt>
                <c:pt idx="1256">
                  <c:v>17.253699999999998</c:v>
                </c:pt>
                <c:pt idx="1257">
                  <c:v>17.267499999999998</c:v>
                </c:pt>
                <c:pt idx="1258">
                  <c:v>17.281199999999998</c:v>
                </c:pt>
                <c:pt idx="1259">
                  <c:v>17.295000000000002</c:v>
                </c:pt>
                <c:pt idx="1260">
                  <c:v>17.308700000000002</c:v>
                </c:pt>
                <c:pt idx="1261">
                  <c:v>17.322399999999998</c:v>
                </c:pt>
                <c:pt idx="1262">
                  <c:v>17.336200000000002</c:v>
                </c:pt>
                <c:pt idx="1263">
                  <c:v>17.349900000000002</c:v>
                </c:pt>
                <c:pt idx="1264">
                  <c:v>17.363600000000002</c:v>
                </c:pt>
                <c:pt idx="1265">
                  <c:v>17.377400000000002</c:v>
                </c:pt>
                <c:pt idx="1266">
                  <c:v>17.391100000000002</c:v>
                </c:pt>
                <c:pt idx="1267">
                  <c:v>17.404900000000001</c:v>
                </c:pt>
                <c:pt idx="1268">
                  <c:v>17.418600000000001</c:v>
                </c:pt>
                <c:pt idx="1269">
                  <c:v>17.432300000000001</c:v>
                </c:pt>
                <c:pt idx="1270">
                  <c:v>17.446100000000001</c:v>
                </c:pt>
                <c:pt idx="1271">
                  <c:v>17.459800000000001</c:v>
                </c:pt>
                <c:pt idx="1272">
                  <c:v>17.473500000000001</c:v>
                </c:pt>
                <c:pt idx="1273">
                  <c:v>17.487300000000001</c:v>
                </c:pt>
                <c:pt idx="1274">
                  <c:v>17.501000000000001</c:v>
                </c:pt>
                <c:pt idx="1275">
                  <c:v>17.514800000000001</c:v>
                </c:pt>
                <c:pt idx="1276">
                  <c:v>17.528500000000001</c:v>
                </c:pt>
                <c:pt idx="1277">
                  <c:v>17.542200000000001</c:v>
                </c:pt>
                <c:pt idx="1278">
                  <c:v>17.556000000000001</c:v>
                </c:pt>
                <c:pt idx="1279">
                  <c:v>17.569700000000001</c:v>
                </c:pt>
                <c:pt idx="1280">
                  <c:v>17.583400000000001</c:v>
                </c:pt>
                <c:pt idx="1281">
                  <c:v>17.597200000000001</c:v>
                </c:pt>
                <c:pt idx="1282">
                  <c:v>17.610900000000001</c:v>
                </c:pt>
                <c:pt idx="1283">
                  <c:v>17.624600000000001</c:v>
                </c:pt>
                <c:pt idx="1284">
                  <c:v>17.638400000000001</c:v>
                </c:pt>
                <c:pt idx="1285">
                  <c:v>17.652100000000001</c:v>
                </c:pt>
                <c:pt idx="1286">
                  <c:v>17.665900000000001</c:v>
                </c:pt>
                <c:pt idx="1287">
                  <c:v>17.679600000000001</c:v>
                </c:pt>
                <c:pt idx="1288">
                  <c:v>17.693300000000001</c:v>
                </c:pt>
                <c:pt idx="1289">
                  <c:v>17.707100000000001</c:v>
                </c:pt>
                <c:pt idx="1290">
                  <c:v>17.720800000000001</c:v>
                </c:pt>
                <c:pt idx="1291">
                  <c:v>17.734500000000001</c:v>
                </c:pt>
                <c:pt idx="1292">
                  <c:v>17.7483</c:v>
                </c:pt>
                <c:pt idx="1293">
                  <c:v>17.762</c:v>
                </c:pt>
                <c:pt idx="1294">
                  <c:v>17.7758</c:v>
                </c:pt>
                <c:pt idx="1295">
                  <c:v>17.7895</c:v>
                </c:pt>
                <c:pt idx="1296">
                  <c:v>17.8032</c:v>
                </c:pt>
                <c:pt idx="1297">
                  <c:v>17.817</c:v>
                </c:pt>
                <c:pt idx="1298">
                  <c:v>17.8307</c:v>
                </c:pt>
                <c:pt idx="1299">
                  <c:v>17.8444</c:v>
                </c:pt>
                <c:pt idx="1300">
                  <c:v>17.8582</c:v>
                </c:pt>
                <c:pt idx="1301">
                  <c:v>17.8719</c:v>
                </c:pt>
                <c:pt idx="1302">
                  <c:v>17.8857</c:v>
                </c:pt>
                <c:pt idx="1303">
                  <c:v>17.8994</c:v>
                </c:pt>
                <c:pt idx="1304">
                  <c:v>17.9131</c:v>
                </c:pt>
                <c:pt idx="1305">
                  <c:v>17.9269</c:v>
                </c:pt>
                <c:pt idx="1306">
                  <c:v>17.9406</c:v>
                </c:pt>
                <c:pt idx="1307">
                  <c:v>17.9543</c:v>
                </c:pt>
                <c:pt idx="1308">
                  <c:v>17.9681</c:v>
                </c:pt>
                <c:pt idx="1309">
                  <c:v>17.9818</c:v>
                </c:pt>
                <c:pt idx="1310">
                  <c:v>17.9955</c:v>
                </c:pt>
                <c:pt idx="1311">
                  <c:v>18.0093</c:v>
                </c:pt>
                <c:pt idx="1312">
                  <c:v>18.023</c:v>
                </c:pt>
                <c:pt idx="1313">
                  <c:v>18.036799999999999</c:v>
                </c:pt>
                <c:pt idx="1314">
                  <c:v>18.0505</c:v>
                </c:pt>
                <c:pt idx="1315">
                  <c:v>18.0642</c:v>
                </c:pt>
                <c:pt idx="1316">
                  <c:v>18.077999999999999</c:v>
                </c:pt>
                <c:pt idx="1317">
                  <c:v>18.091699999999999</c:v>
                </c:pt>
                <c:pt idx="1318">
                  <c:v>18.105399999999999</c:v>
                </c:pt>
                <c:pt idx="1319">
                  <c:v>18.119199999999999</c:v>
                </c:pt>
                <c:pt idx="1320">
                  <c:v>18.132899999999999</c:v>
                </c:pt>
                <c:pt idx="1321">
                  <c:v>18.146699999999999</c:v>
                </c:pt>
                <c:pt idx="1322">
                  <c:v>18.160399999999999</c:v>
                </c:pt>
                <c:pt idx="1323">
                  <c:v>18.174099999999999</c:v>
                </c:pt>
                <c:pt idx="1324">
                  <c:v>18.187899999999999</c:v>
                </c:pt>
                <c:pt idx="1325">
                  <c:v>18.201599999999999</c:v>
                </c:pt>
                <c:pt idx="1326">
                  <c:v>18.215299999999999</c:v>
                </c:pt>
                <c:pt idx="1327">
                  <c:v>18.229099999999999</c:v>
                </c:pt>
                <c:pt idx="1328">
                  <c:v>18.242799999999999</c:v>
                </c:pt>
                <c:pt idx="1329">
                  <c:v>18.256599999999999</c:v>
                </c:pt>
                <c:pt idx="1330">
                  <c:v>18.270299999999999</c:v>
                </c:pt>
                <c:pt idx="1331">
                  <c:v>18.283999999999999</c:v>
                </c:pt>
                <c:pt idx="1332">
                  <c:v>18.297799999999999</c:v>
                </c:pt>
                <c:pt idx="1333">
                  <c:v>18.311499999999999</c:v>
                </c:pt>
                <c:pt idx="1334">
                  <c:v>18.325199999999999</c:v>
                </c:pt>
                <c:pt idx="1335">
                  <c:v>18.338999999999999</c:v>
                </c:pt>
                <c:pt idx="1336">
                  <c:v>18.352699999999999</c:v>
                </c:pt>
                <c:pt idx="1337">
                  <c:v>18.366399999999999</c:v>
                </c:pt>
                <c:pt idx="1338">
                  <c:v>18.380199999999999</c:v>
                </c:pt>
                <c:pt idx="1339">
                  <c:v>18.393899999999999</c:v>
                </c:pt>
                <c:pt idx="1340">
                  <c:v>18.407699999999998</c:v>
                </c:pt>
                <c:pt idx="1341">
                  <c:v>18.421399999999998</c:v>
                </c:pt>
                <c:pt idx="1342">
                  <c:v>18.435099999999998</c:v>
                </c:pt>
                <c:pt idx="1343">
                  <c:v>18.448899999999998</c:v>
                </c:pt>
                <c:pt idx="1344">
                  <c:v>18.462599999999998</c:v>
                </c:pt>
                <c:pt idx="1345">
                  <c:v>18.476299999999998</c:v>
                </c:pt>
                <c:pt idx="1346">
                  <c:v>18.490100000000002</c:v>
                </c:pt>
                <c:pt idx="1347">
                  <c:v>18.503799999999998</c:v>
                </c:pt>
                <c:pt idx="1348">
                  <c:v>18.517600000000002</c:v>
                </c:pt>
                <c:pt idx="1349">
                  <c:v>18.531300000000002</c:v>
                </c:pt>
                <c:pt idx="1350">
                  <c:v>18.545000000000002</c:v>
                </c:pt>
                <c:pt idx="1351">
                  <c:v>18.558800000000002</c:v>
                </c:pt>
                <c:pt idx="1352">
                  <c:v>18.572500000000002</c:v>
                </c:pt>
                <c:pt idx="1353">
                  <c:v>18.586200000000002</c:v>
                </c:pt>
                <c:pt idx="1354">
                  <c:v>18.600000000000001</c:v>
                </c:pt>
                <c:pt idx="1355">
                  <c:v>18.613700000000001</c:v>
                </c:pt>
                <c:pt idx="1356">
                  <c:v>18.627500000000001</c:v>
                </c:pt>
                <c:pt idx="1357">
                  <c:v>18.641200000000001</c:v>
                </c:pt>
                <c:pt idx="1358">
                  <c:v>18.654900000000001</c:v>
                </c:pt>
                <c:pt idx="1359">
                  <c:v>18.668700000000001</c:v>
                </c:pt>
                <c:pt idx="1360">
                  <c:v>18.682400000000001</c:v>
                </c:pt>
                <c:pt idx="1361">
                  <c:v>18.696100000000001</c:v>
                </c:pt>
                <c:pt idx="1362">
                  <c:v>18.709900000000001</c:v>
                </c:pt>
                <c:pt idx="1363">
                  <c:v>18.723600000000001</c:v>
                </c:pt>
                <c:pt idx="1364">
                  <c:v>18.737300000000001</c:v>
                </c:pt>
                <c:pt idx="1365">
                  <c:v>18.751100000000001</c:v>
                </c:pt>
                <c:pt idx="1366">
                  <c:v>18.764800000000001</c:v>
                </c:pt>
                <c:pt idx="1367">
                  <c:v>18.778600000000001</c:v>
                </c:pt>
                <c:pt idx="1368">
                  <c:v>18.792300000000001</c:v>
                </c:pt>
                <c:pt idx="1369">
                  <c:v>18.806000000000001</c:v>
                </c:pt>
                <c:pt idx="1370">
                  <c:v>18.819800000000001</c:v>
                </c:pt>
                <c:pt idx="1371">
                  <c:v>18.833500000000001</c:v>
                </c:pt>
                <c:pt idx="1372">
                  <c:v>18.847200000000001</c:v>
                </c:pt>
                <c:pt idx="1373">
                  <c:v>18.861000000000001</c:v>
                </c:pt>
                <c:pt idx="1374">
                  <c:v>18.874700000000001</c:v>
                </c:pt>
                <c:pt idx="1375">
                  <c:v>18.888500000000001</c:v>
                </c:pt>
                <c:pt idx="1376">
                  <c:v>18.902200000000001</c:v>
                </c:pt>
                <c:pt idx="1377">
                  <c:v>18.915900000000001</c:v>
                </c:pt>
                <c:pt idx="1378">
                  <c:v>18.9297</c:v>
                </c:pt>
                <c:pt idx="1379">
                  <c:v>18.9434</c:v>
                </c:pt>
                <c:pt idx="1380">
                  <c:v>18.957100000000001</c:v>
                </c:pt>
                <c:pt idx="1381">
                  <c:v>18.9709</c:v>
                </c:pt>
                <c:pt idx="1382">
                  <c:v>18.9846</c:v>
                </c:pt>
                <c:pt idx="1383">
                  <c:v>18.9984</c:v>
                </c:pt>
                <c:pt idx="1384">
                  <c:v>19.0121</c:v>
                </c:pt>
                <c:pt idx="1385">
                  <c:v>19.0258</c:v>
                </c:pt>
                <c:pt idx="1386">
                  <c:v>19.0396</c:v>
                </c:pt>
                <c:pt idx="1387">
                  <c:v>19.0533</c:v>
                </c:pt>
                <c:pt idx="1388">
                  <c:v>19.067</c:v>
                </c:pt>
                <c:pt idx="1389">
                  <c:v>19.0808</c:v>
                </c:pt>
                <c:pt idx="1390">
                  <c:v>19.0945</c:v>
                </c:pt>
                <c:pt idx="1391">
                  <c:v>19.1083</c:v>
                </c:pt>
                <c:pt idx="1392">
                  <c:v>19.122</c:v>
                </c:pt>
                <c:pt idx="1393">
                  <c:v>19.1357</c:v>
                </c:pt>
                <c:pt idx="1394">
                  <c:v>19.1495</c:v>
                </c:pt>
                <c:pt idx="1395">
                  <c:v>19.1632</c:v>
                </c:pt>
                <c:pt idx="1396">
                  <c:v>19.1769</c:v>
                </c:pt>
                <c:pt idx="1397">
                  <c:v>19.1907</c:v>
                </c:pt>
                <c:pt idx="1398">
                  <c:v>19.2044</c:v>
                </c:pt>
                <c:pt idx="1399">
                  <c:v>19.2181</c:v>
                </c:pt>
                <c:pt idx="1400">
                  <c:v>19.2319</c:v>
                </c:pt>
                <c:pt idx="1401">
                  <c:v>19.2456</c:v>
                </c:pt>
                <c:pt idx="1402">
                  <c:v>19.259399999999999</c:v>
                </c:pt>
                <c:pt idx="1403">
                  <c:v>19.273099999999999</c:v>
                </c:pt>
                <c:pt idx="1404">
                  <c:v>19.286799999999999</c:v>
                </c:pt>
                <c:pt idx="1405">
                  <c:v>19.300599999999999</c:v>
                </c:pt>
                <c:pt idx="1406">
                  <c:v>19.314299999999999</c:v>
                </c:pt>
                <c:pt idx="1407">
                  <c:v>19.327999999999999</c:v>
                </c:pt>
                <c:pt idx="1408">
                  <c:v>19.341799999999999</c:v>
                </c:pt>
                <c:pt idx="1409">
                  <c:v>19.355499999999999</c:v>
                </c:pt>
                <c:pt idx="1410">
                  <c:v>19.369299999999999</c:v>
                </c:pt>
                <c:pt idx="1411">
                  <c:v>19.382999999999999</c:v>
                </c:pt>
                <c:pt idx="1412">
                  <c:v>19.396699999999999</c:v>
                </c:pt>
                <c:pt idx="1413">
                  <c:v>19.410499999999999</c:v>
                </c:pt>
                <c:pt idx="1414">
                  <c:v>19.424199999999999</c:v>
                </c:pt>
                <c:pt idx="1415">
                  <c:v>19.437899999999999</c:v>
                </c:pt>
                <c:pt idx="1416">
                  <c:v>19.451699999999999</c:v>
                </c:pt>
                <c:pt idx="1417">
                  <c:v>19.465399999999999</c:v>
                </c:pt>
                <c:pt idx="1418">
                  <c:v>19.479199999999999</c:v>
                </c:pt>
                <c:pt idx="1419">
                  <c:v>19.492899999999999</c:v>
                </c:pt>
                <c:pt idx="1420">
                  <c:v>19.506599999999999</c:v>
                </c:pt>
                <c:pt idx="1421">
                  <c:v>19.520399999999999</c:v>
                </c:pt>
                <c:pt idx="1422">
                  <c:v>19.534099999999999</c:v>
                </c:pt>
                <c:pt idx="1423">
                  <c:v>19.547799999999999</c:v>
                </c:pt>
                <c:pt idx="1424">
                  <c:v>19.561599999999999</c:v>
                </c:pt>
                <c:pt idx="1425">
                  <c:v>19.575299999999999</c:v>
                </c:pt>
                <c:pt idx="1426">
                  <c:v>19.588999999999999</c:v>
                </c:pt>
                <c:pt idx="1427">
                  <c:v>19.602799999999998</c:v>
                </c:pt>
                <c:pt idx="1428">
                  <c:v>19.616499999999998</c:v>
                </c:pt>
                <c:pt idx="1429">
                  <c:v>19.630299999999998</c:v>
                </c:pt>
                <c:pt idx="1430">
                  <c:v>19.643999999999998</c:v>
                </c:pt>
                <c:pt idx="1431">
                  <c:v>19.657699999999998</c:v>
                </c:pt>
                <c:pt idx="1432">
                  <c:v>19.671500000000002</c:v>
                </c:pt>
                <c:pt idx="1433">
                  <c:v>19.685199999999998</c:v>
                </c:pt>
                <c:pt idx="1434">
                  <c:v>19.698899999999998</c:v>
                </c:pt>
                <c:pt idx="1435">
                  <c:v>19.712700000000002</c:v>
                </c:pt>
                <c:pt idx="1436">
                  <c:v>19.726400000000002</c:v>
                </c:pt>
                <c:pt idx="1437">
                  <c:v>19.740200000000002</c:v>
                </c:pt>
                <c:pt idx="1438">
                  <c:v>19.753900000000002</c:v>
                </c:pt>
                <c:pt idx="1439">
                  <c:v>19.767600000000002</c:v>
                </c:pt>
                <c:pt idx="1440">
                  <c:v>19.781400000000001</c:v>
                </c:pt>
                <c:pt idx="1441">
                  <c:v>19.795100000000001</c:v>
                </c:pt>
                <c:pt idx="1442">
                  <c:v>19.808800000000002</c:v>
                </c:pt>
                <c:pt idx="1443">
                  <c:v>19.822600000000001</c:v>
                </c:pt>
                <c:pt idx="1444">
                  <c:v>19.836300000000001</c:v>
                </c:pt>
                <c:pt idx="1445">
                  <c:v>19.850100000000001</c:v>
                </c:pt>
                <c:pt idx="1446">
                  <c:v>19.863800000000001</c:v>
                </c:pt>
                <c:pt idx="1447">
                  <c:v>19.877500000000001</c:v>
                </c:pt>
                <c:pt idx="1448">
                  <c:v>19.891300000000001</c:v>
                </c:pt>
                <c:pt idx="1449">
                  <c:v>19.905000000000001</c:v>
                </c:pt>
                <c:pt idx="1450">
                  <c:v>19.918700000000001</c:v>
                </c:pt>
                <c:pt idx="1451">
                  <c:v>19.932500000000001</c:v>
                </c:pt>
                <c:pt idx="1452">
                  <c:v>19.946200000000001</c:v>
                </c:pt>
                <c:pt idx="1453">
                  <c:v>19.959900000000001</c:v>
                </c:pt>
                <c:pt idx="1454">
                  <c:v>19.973700000000001</c:v>
                </c:pt>
                <c:pt idx="1455">
                  <c:v>19.987400000000001</c:v>
                </c:pt>
                <c:pt idx="1456">
                  <c:v>20.001200000000001</c:v>
                </c:pt>
                <c:pt idx="1457">
                  <c:v>20.014900000000001</c:v>
                </c:pt>
                <c:pt idx="1458">
                  <c:v>20.028600000000001</c:v>
                </c:pt>
                <c:pt idx="1459">
                  <c:v>20.042400000000001</c:v>
                </c:pt>
                <c:pt idx="1460">
                  <c:v>20.056100000000001</c:v>
                </c:pt>
                <c:pt idx="1461">
                  <c:v>20.069800000000001</c:v>
                </c:pt>
                <c:pt idx="1462">
                  <c:v>20.083600000000001</c:v>
                </c:pt>
                <c:pt idx="1463">
                  <c:v>20.097300000000001</c:v>
                </c:pt>
                <c:pt idx="1464">
                  <c:v>20.1111</c:v>
                </c:pt>
                <c:pt idx="1465">
                  <c:v>20.1248</c:v>
                </c:pt>
                <c:pt idx="1466">
                  <c:v>20.138500000000001</c:v>
                </c:pt>
                <c:pt idx="1467">
                  <c:v>20.1523</c:v>
                </c:pt>
                <c:pt idx="1468">
                  <c:v>20.166</c:v>
                </c:pt>
                <c:pt idx="1469">
                  <c:v>20.1797</c:v>
                </c:pt>
                <c:pt idx="1470">
                  <c:v>20.1935</c:v>
                </c:pt>
                <c:pt idx="1471">
                  <c:v>20.2072</c:v>
                </c:pt>
                <c:pt idx="1472">
                  <c:v>20.221</c:v>
                </c:pt>
                <c:pt idx="1473">
                  <c:v>20.2347</c:v>
                </c:pt>
                <c:pt idx="1474">
                  <c:v>20.2484</c:v>
                </c:pt>
                <c:pt idx="1475">
                  <c:v>20.2622</c:v>
                </c:pt>
                <c:pt idx="1476">
                  <c:v>20.2759</c:v>
                </c:pt>
                <c:pt idx="1477">
                  <c:v>20.2896</c:v>
                </c:pt>
                <c:pt idx="1478">
                  <c:v>20.3034</c:v>
                </c:pt>
                <c:pt idx="1479">
                  <c:v>20.3171</c:v>
                </c:pt>
                <c:pt idx="1480">
                  <c:v>20.3308</c:v>
                </c:pt>
                <c:pt idx="1481">
                  <c:v>20.3446</c:v>
                </c:pt>
                <c:pt idx="1482">
                  <c:v>20.3583</c:v>
                </c:pt>
                <c:pt idx="1483">
                  <c:v>20.3721</c:v>
                </c:pt>
                <c:pt idx="1484">
                  <c:v>20.3858</c:v>
                </c:pt>
                <c:pt idx="1485">
                  <c:v>20.3995</c:v>
                </c:pt>
                <c:pt idx="1486">
                  <c:v>20.4133</c:v>
                </c:pt>
                <c:pt idx="1487">
                  <c:v>20.427</c:v>
                </c:pt>
                <c:pt idx="1488">
                  <c:v>20.4407</c:v>
                </c:pt>
                <c:pt idx="1489">
                  <c:v>20.454499999999999</c:v>
                </c:pt>
                <c:pt idx="1490">
                  <c:v>20.4682</c:v>
                </c:pt>
                <c:pt idx="1491">
                  <c:v>20.481999999999999</c:v>
                </c:pt>
                <c:pt idx="1492">
                  <c:v>20.495699999999999</c:v>
                </c:pt>
                <c:pt idx="1493">
                  <c:v>20.509399999999999</c:v>
                </c:pt>
                <c:pt idx="1494">
                  <c:v>20.523199999999999</c:v>
                </c:pt>
                <c:pt idx="1495">
                  <c:v>20.536899999999999</c:v>
                </c:pt>
                <c:pt idx="1496">
                  <c:v>20.550599999999999</c:v>
                </c:pt>
                <c:pt idx="1497">
                  <c:v>20.564399999999999</c:v>
                </c:pt>
                <c:pt idx="1498">
                  <c:v>20.578099999999999</c:v>
                </c:pt>
                <c:pt idx="1499">
                  <c:v>20.591899999999999</c:v>
                </c:pt>
                <c:pt idx="1500">
                  <c:v>20.605599999999999</c:v>
                </c:pt>
                <c:pt idx="1501">
                  <c:v>20.619299999999999</c:v>
                </c:pt>
                <c:pt idx="1502">
                  <c:v>20.633099999999999</c:v>
                </c:pt>
                <c:pt idx="1503">
                  <c:v>20.646799999999999</c:v>
                </c:pt>
                <c:pt idx="1504">
                  <c:v>20.660499999999999</c:v>
                </c:pt>
                <c:pt idx="1505">
                  <c:v>20.674299999999999</c:v>
                </c:pt>
                <c:pt idx="1506">
                  <c:v>20.687999999999999</c:v>
                </c:pt>
                <c:pt idx="1507">
                  <c:v>20.701699999999999</c:v>
                </c:pt>
                <c:pt idx="1508">
                  <c:v>20.715499999999999</c:v>
                </c:pt>
                <c:pt idx="1509">
                  <c:v>20.729199999999999</c:v>
                </c:pt>
                <c:pt idx="1510">
                  <c:v>20.742999999999999</c:v>
                </c:pt>
                <c:pt idx="1511">
                  <c:v>20.756699999999999</c:v>
                </c:pt>
                <c:pt idx="1512">
                  <c:v>20.770399999999999</c:v>
                </c:pt>
                <c:pt idx="1513">
                  <c:v>20.784199999999998</c:v>
                </c:pt>
                <c:pt idx="1514">
                  <c:v>20.797899999999998</c:v>
                </c:pt>
                <c:pt idx="1515">
                  <c:v>20.811599999999999</c:v>
                </c:pt>
                <c:pt idx="1516">
                  <c:v>20.825399999999998</c:v>
                </c:pt>
                <c:pt idx="1517">
                  <c:v>20.839099999999998</c:v>
                </c:pt>
                <c:pt idx="1518">
                  <c:v>20.852900000000002</c:v>
                </c:pt>
                <c:pt idx="1519">
                  <c:v>20.866599999999998</c:v>
                </c:pt>
                <c:pt idx="1520">
                  <c:v>20.880299999999998</c:v>
                </c:pt>
                <c:pt idx="1521">
                  <c:v>20.894100000000002</c:v>
                </c:pt>
                <c:pt idx="1522">
                  <c:v>20.907800000000002</c:v>
                </c:pt>
                <c:pt idx="1523">
                  <c:v>20.921500000000002</c:v>
                </c:pt>
                <c:pt idx="1524">
                  <c:v>20.935300000000002</c:v>
                </c:pt>
                <c:pt idx="1525">
                  <c:v>20.949000000000002</c:v>
                </c:pt>
                <c:pt idx="1526">
                  <c:v>20.962800000000001</c:v>
                </c:pt>
                <c:pt idx="1527">
                  <c:v>20.976500000000001</c:v>
                </c:pt>
                <c:pt idx="1528">
                  <c:v>20.990200000000002</c:v>
                </c:pt>
                <c:pt idx="1529">
                  <c:v>21.004000000000001</c:v>
                </c:pt>
                <c:pt idx="1530">
                  <c:v>21.017700000000001</c:v>
                </c:pt>
                <c:pt idx="1531">
                  <c:v>21.031400000000001</c:v>
                </c:pt>
                <c:pt idx="1532">
                  <c:v>21.045200000000001</c:v>
                </c:pt>
                <c:pt idx="1533">
                  <c:v>21.058900000000001</c:v>
                </c:pt>
                <c:pt idx="1534">
                  <c:v>21.072600000000001</c:v>
                </c:pt>
                <c:pt idx="1535">
                  <c:v>21.086400000000001</c:v>
                </c:pt>
                <c:pt idx="1536">
                  <c:v>21.100100000000001</c:v>
                </c:pt>
                <c:pt idx="1537">
                  <c:v>21.113900000000001</c:v>
                </c:pt>
                <c:pt idx="1538">
                  <c:v>21.127600000000001</c:v>
                </c:pt>
                <c:pt idx="1539">
                  <c:v>21.141300000000001</c:v>
                </c:pt>
                <c:pt idx="1540">
                  <c:v>21.155100000000001</c:v>
                </c:pt>
                <c:pt idx="1541">
                  <c:v>21.168800000000001</c:v>
                </c:pt>
                <c:pt idx="1542">
                  <c:v>21.182500000000001</c:v>
                </c:pt>
                <c:pt idx="1543">
                  <c:v>21.196300000000001</c:v>
                </c:pt>
                <c:pt idx="1544">
                  <c:v>21.21</c:v>
                </c:pt>
                <c:pt idx="1545">
                  <c:v>21.223800000000001</c:v>
                </c:pt>
                <c:pt idx="1546">
                  <c:v>21.237500000000001</c:v>
                </c:pt>
                <c:pt idx="1547">
                  <c:v>21.251200000000001</c:v>
                </c:pt>
                <c:pt idx="1548">
                  <c:v>21.265000000000001</c:v>
                </c:pt>
                <c:pt idx="1549">
                  <c:v>21.278700000000001</c:v>
                </c:pt>
                <c:pt idx="1550">
                  <c:v>21.292400000000001</c:v>
                </c:pt>
                <c:pt idx="1551">
                  <c:v>21.3062</c:v>
                </c:pt>
                <c:pt idx="1552">
                  <c:v>21.319900000000001</c:v>
                </c:pt>
                <c:pt idx="1553">
                  <c:v>21.3337</c:v>
                </c:pt>
                <c:pt idx="1554">
                  <c:v>21.3474</c:v>
                </c:pt>
                <c:pt idx="1555">
                  <c:v>21.3611</c:v>
                </c:pt>
                <c:pt idx="1556">
                  <c:v>21.3749</c:v>
                </c:pt>
                <c:pt idx="1557">
                  <c:v>21.3886</c:v>
                </c:pt>
                <c:pt idx="1558">
                  <c:v>21.4023</c:v>
                </c:pt>
                <c:pt idx="1559">
                  <c:v>21.4161</c:v>
                </c:pt>
                <c:pt idx="1560">
                  <c:v>21.4298</c:v>
                </c:pt>
                <c:pt idx="1561">
                  <c:v>21.4436</c:v>
                </c:pt>
                <c:pt idx="1562">
                  <c:v>21.4573</c:v>
                </c:pt>
                <c:pt idx="1563">
                  <c:v>21.471</c:v>
                </c:pt>
                <c:pt idx="1564">
                  <c:v>21.4848</c:v>
                </c:pt>
                <c:pt idx="1565">
                  <c:v>21.4985</c:v>
                </c:pt>
                <c:pt idx="1566">
                  <c:v>21.5122</c:v>
                </c:pt>
                <c:pt idx="1567">
                  <c:v>21.526</c:v>
                </c:pt>
                <c:pt idx="1568">
                  <c:v>21.5397</c:v>
                </c:pt>
                <c:pt idx="1569">
                  <c:v>21.5534</c:v>
                </c:pt>
                <c:pt idx="1570">
                  <c:v>21.5672</c:v>
                </c:pt>
                <c:pt idx="1571">
                  <c:v>21.5809</c:v>
                </c:pt>
                <c:pt idx="1572">
                  <c:v>21.5947</c:v>
                </c:pt>
                <c:pt idx="1573">
                  <c:v>21.6084</c:v>
                </c:pt>
                <c:pt idx="1574">
                  <c:v>21.6221</c:v>
                </c:pt>
                <c:pt idx="1575">
                  <c:v>21.635899999999999</c:v>
                </c:pt>
                <c:pt idx="1576">
                  <c:v>21.6496</c:v>
                </c:pt>
                <c:pt idx="1577">
                  <c:v>21.6633</c:v>
                </c:pt>
                <c:pt idx="1578">
                  <c:v>21.677099999999999</c:v>
                </c:pt>
                <c:pt idx="1579">
                  <c:v>21.690799999999999</c:v>
                </c:pt>
                <c:pt idx="1580">
                  <c:v>21.704599999999999</c:v>
                </c:pt>
                <c:pt idx="1581">
                  <c:v>21.718299999999999</c:v>
                </c:pt>
                <c:pt idx="1582">
                  <c:v>21.731999999999999</c:v>
                </c:pt>
                <c:pt idx="1583">
                  <c:v>21.745799999999999</c:v>
                </c:pt>
                <c:pt idx="1584">
                  <c:v>21.759499999999999</c:v>
                </c:pt>
                <c:pt idx="1585">
                  <c:v>21.773199999999999</c:v>
                </c:pt>
                <c:pt idx="1586">
                  <c:v>21.786999999999999</c:v>
                </c:pt>
                <c:pt idx="1587">
                  <c:v>21.800699999999999</c:v>
                </c:pt>
                <c:pt idx="1588">
                  <c:v>21.814499999999999</c:v>
                </c:pt>
                <c:pt idx="1589">
                  <c:v>21.828199999999999</c:v>
                </c:pt>
                <c:pt idx="1590">
                  <c:v>21.841899999999999</c:v>
                </c:pt>
                <c:pt idx="1591">
                  <c:v>21.855699999999999</c:v>
                </c:pt>
                <c:pt idx="1592">
                  <c:v>21.869399999999999</c:v>
                </c:pt>
                <c:pt idx="1593">
                  <c:v>21.883099999999999</c:v>
                </c:pt>
                <c:pt idx="1594">
                  <c:v>21.896899999999999</c:v>
                </c:pt>
                <c:pt idx="1595">
                  <c:v>21.910599999999999</c:v>
                </c:pt>
                <c:pt idx="1596">
                  <c:v>21.924299999999999</c:v>
                </c:pt>
                <c:pt idx="1597">
                  <c:v>21.938099999999999</c:v>
                </c:pt>
                <c:pt idx="1598">
                  <c:v>21.951799999999999</c:v>
                </c:pt>
                <c:pt idx="1599">
                  <c:v>21.965599999999998</c:v>
                </c:pt>
                <c:pt idx="1600">
                  <c:v>21.979299999999999</c:v>
                </c:pt>
                <c:pt idx="1601">
                  <c:v>21.992999999999999</c:v>
                </c:pt>
                <c:pt idx="1602">
                  <c:v>22.006799999999998</c:v>
                </c:pt>
                <c:pt idx="1603">
                  <c:v>22.020499999999998</c:v>
                </c:pt>
                <c:pt idx="1604">
                  <c:v>22.034199999999998</c:v>
                </c:pt>
                <c:pt idx="1605">
                  <c:v>22.047999999999998</c:v>
                </c:pt>
                <c:pt idx="1606">
                  <c:v>22.061699999999998</c:v>
                </c:pt>
                <c:pt idx="1607">
                  <c:v>22.075500000000002</c:v>
                </c:pt>
                <c:pt idx="1608">
                  <c:v>22.089200000000002</c:v>
                </c:pt>
                <c:pt idx="1609">
                  <c:v>22.102900000000002</c:v>
                </c:pt>
                <c:pt idx="1610">
                  <c:v>22.116700000000002</c:v>
                </c:pt>
                <c:pt idx="1611">
                  <c:v>22.130400000000002</c:v>
                </c:pt>
                <c:pt idx="1612">
                  <c:v>22.144100000000002</c:v>
                </c:pt>
                <c:pt idx="1613">
                  <c:v>22.157900000000001</c:v>
                </c:pt>
                <c:pt idx="1614">
                  <c:v>22.171600000000002</c:v>
                </c:pt>
                <c:pt idx="1615">
                  <c:v>22.185400000000001</c:v>
                </c:pt>
                <c:pt idx="1616">
                  <c:v>22.199100000000001</c:v>
                </c:pt>
                <c:pt idx="1617">
                  <c:v>22.212800000000001</c:v>
                </c:pt>
                <c:pt idx="1618">
                  <c:v>22.226600000000001</c:v>
                </c:pt>
                <c:pt idx="1619">
                  <c:v>22.240300000000001</c:v>
                </c:pt>
                <c:pt idx="1620">
                  <c:v>22.254000000000001</c:v>
                </c:pt>
                <c:pt idx="1621">
                  <c:v>22.267800000000001</c:v>
                </c:pt>
                <c:pt idx="1622">
                  <c:v>22.281500000000001</c:v>
                </c:pt>
                <c:pt idx="1623">
                  <c:v>22.295200000000001</c:v>
                </c:pt>
                <c:pt idx="1624">
                  <c:v>22.309000000000001</c:v>
                </c:pt>
                <c:pt idx="1625">
                  <c:v>22.322700000000001</c:v>
                </c:pt>
                <c:pt idx="1626">
                  <c:v>22.336500000000001</c:v>
                </c:pt>
                <c:pt idx="1627">
                  <c:v>22.350200000000001</c:v>
                </c:pt>
                <c:pt idx="1628">
                  <c:v>22.363900000000001</c:v>
                </c:pt>
                <c:pt idx="1629">
                  <c:v>22.377700000000001</c:v>
                </c:pt>
                <c:pt idx="1630">
                  <c:v>22.391400000000001</c:v>
                </c:pt>
                <c:pt idx="1631">
                  <c:v>22.405100000000001</c:v>
                </c:pt>
                <c:pt idx="1632">
                  <c:v>22.418900000000001</c:v>
                </c:pt>
                <c:pt idx="1633">
                  <c:v>22.432600000000001</c:v>
                </c:pt>
                <c:pt idx="1634">
                  <c:v>22.446400000000001</c:v>
                </c:pt>
                <c:pt idx="1635">
                  <c:v>22.460100000000001</c:v>
                </c:pt>
                <c:pt idx="1636">
                  <c:v>22.473800000000001</c:v>
                </c:pt>
                <c:pt idx="1637">
                  <c:v>22.4876</c:v>
                </c:pt>
                <c:pt idx="1638">
                  <c:v>22.501300000000001</c:v>
                </c:pt>
                <c:pt idx="1639">
                  <c:v>22.515000000000001</c:v>
                </c:pt>
                <c:pt idx="1640">
                  <c:v>22.5288</c:v>
                </c:pt>
                <c:pt idx="1641">
                  <c:v>22.5425</c:v>
                </c:pt>
                <c:pt idx="1642">
                  <c:v>22.5563</c:v>
                </c:pt>
                <c:pt idx="1643">
                  <c:v>22.57</c:v>
                </c:pt>
                <c:pt idx="1644">
                  <c:v>22.5837</c:v>
                </c:pt>
                <c:pt idx="1645">
                  <c:v>22.5975</c:v>
                </c:pt>
                <c:pt idx="1646">
                  <c:v>22.6112</c:v>
                </c:pt>
                <c:pt idx="1647">
                  <c:v>22.6249</c:v>
                </c:pt>
                <c:pt idx="1648">
                  <c:v>22.6387</c:v>
                </c:pt>
                <c:pt idx="1649">
                  <c:v>22.6524</c:v>
                </c:pt>
                <c:pt idx="1650">
                  <c:v>22.6661</c:v>
                </c:pt>
                <c:pt idx="1651">
                  <c:v>22.6799</c:v>
                </c:pt>
                <c:pt idx="1652">
                  <c:v>22.6936</c:v>
                </c:pt>
                <c:pt idx="1653">
                  <c:v>22.7074</c:v>
                </c:pt>
                <c:pt idx="1654">
                  <c:v>22.7211</c:v>
                </c:pt>
                <c:pt idx="1655">
                  <c:v>22.7348</c:v>
                </c:pt>
                <c:pt idx="1656">
                  <c:v>22.7486</c:v>
                </c:pt>
                <c:pt idx="1657">
                  <c:v>22.7623</c:v>
                </c:pt>
                <c:pt idx="1658">
                  <c:v>22.776</c:v>
                </c:pt>
                <c:pt idx="1659">
                  <c:v>22.7898</c:v>
                </c:pt>
                <c:pt idx="1660">
                  <c:v>22.8035</c:v>
                </c:pt>
                <c:pt idx="1661">
                  <c:v>22.817299999999999</c:v>
                </c:pt>
                <c:pt idx="1662">
                  <c:v>22.831</c:v>
                </c:pt>
                <c:pt idx="1663">
                  <c:v>22.8447</c:v>
                </c:pt>
                <c:pt idx="1664">
                  <c:v>22.858499999999999</c:v>
                </c:pt>
                <c:pt idx="1665">
                  <c:v>22.872199999999999</c:v>
                </c:pt>
                <c:pt idx="1666">
                  <c:v>22.885899999999999</c:v>
                </c:pt>
                <c:pt idx="1667">
                  <c:v>22.899699999999999</c:v>
                </c:pt>
                <c:pt idx="1668">
                  <c:v>22.913399999999999</c:v>
                </c:pt>
                <c:pt idx="1669">
                  <c:v>22.927199999999999</c:v>
                </c:pt>
                <c:pt idx="1670">
                  <c:v>22.940899999999999</c:v>
                </c:pt>
                <c:pt idx="1671">
                  <c:v>22.954599999999999</c:v>
                </c:pt>
                <c:pt idx="1672">
                  <c:v>22.968399999999999</c:v>
                </c:pt>
                <c:pt idx="1673">
                  <c:v>22.982099999999999</c:v>
                </c:pt>
                <c:pt idx="1674">
                  <c:v>22.995799999999999</c:v>
                </c:pt>
                <c:pt idx="1675">
                  <c:v>23.009599999999999</c:v>
                </c:pt>
                <c:pt idx="1676">
                  <c:v>23.023299999999999</c:v>
                </c:pt>
                <c:pt idx="1677">
                  <c:v>23.036999999999999</c:v>
                </c:pt>
                <c:pt idx="1678">
                  <c:v>23.050799999999999</c:v>
                </c:pt>
                <c:pt idx="1679">
                  <c:v>23.064499999999999</c:v>
                </c:pt>
                <c:pt idx="1680">
                  <c:v>23.078299999999999</c:v>
                </c:pt>
                <c:pt idx="1681">
                  <c:v>23.091999999999999</c:v>
                </c:pt>
                <c:pt idx="1682">
                  <c:v>23.105699999999999</c:v>
                </c:pt>
                <c:pt idx="1683">
                  <c:v>23.119499999999999</c:v>
                </c:pt>
                <c:pt idx="1684">
                  <c:v>23.133199999999999</c:v>
                </c:pt>
                <c:pt idx="1685">
                  <c:v>23.146899999999999</c:v>
                </c:pt>
                <c:pt idx="1686">
                  <c:v>23.160699999999999</c:v>
                </c:pt>
                <c:pt idx="1687">
                  <c:v>23.174399999999999</c:v>
                </c:pt>
                <c:pt idx="1688">
                  <c:v>23.188199999999998</c:v>
                </c:pt>
                <c:pt idx="1689">
                  <c:v>23.201899999999998</c:v>
                </c:pt>
                <c:pt idx="1690">
                  <c:v>23.215599999999998</c:v>
                </c:pt>
                <c:pt idx="1691">
                  <c:v>23.229399999999998</c:v>
                </c:pt>
                <c:pt idx="1692">
                  <c:v>23.243099999999998</c:v>
                </c:pt>
                <c:pt idx="1693">
                  <c:v>23.256799999999998</c:v>
                </c:pt>
                <c:pt idx="1694">
                  <c:v>23.270600000000002</c:v>
                </c:pt>
                <c:pt idx="1695">
                  <c:v>23.284300000000002</c:v>
                </c:pt>
                <c:pt idx="1696">
                  <c:v>23.298100000000002</c:v>
                </c:pt>
                <c:pt idx="1697">
                  <c:v>23.311800000000002</c:v>
                </c:pt>
                <c:pt idx="1698">
                  <c:v>23.325500000000002</c:v>
                </c:pt>
                <c:pt idx="1699">
                  <c:v>23.339300000000001</c:v>
                </c:pt>
                <c:pt idx="1700">
                  <c:v>23.353000000000002</c:v>
                </c:pt>
                <c:pt idx="1701">
                  <c:v>23.366700000000002</c:v>
                </c:pt>
                <c:pt idx="1702">
                  <c:v>23.380500000000001</c:v>
                </c:pt>
                <c:pt idx="1703">
                  <c:v>23.394200000000001</c:v>
                </c:pt>
                <c:pt idx="1704">
                  <c:v>23.408000000000001</c:v>
                </c:pt>
                <c:pt idx="1705">
                  <c:v>23.421700000000001</c:v>
                </c:pt>
                <c:pt idx="1706">
                  <c:v>23.435400000000001</c:v>
                </c:pt>
                <c:pt idx="1707">
                  <c:v>23.449200000000001</c:v>
                </c:pt>
                <c:pt idx="1708">
                  <c:v>23.462900000000001</c:v>
                </c:pt>
                <c:pt idx="1709">
                  <c:v>23.476600000000001</c:v>
                </c:pt>
                <c:pt idx="1710">
                  <c:v>23.490400000000001</c:v>
                </c:pt>
                <c:pt idx="1711">
                  <c:v>23.504100000000001</c:v>
                </c:pt>
                <c:pt idx="1712">
                  <c:v>23.517800000000001</c:v>
                </c:pt>
                <c:pt idx="1713">
                  <c:v>23.531600000000001</c:v>
                </c:pt>
                <c:pt idx="1714">
                  <c:v>23.545300000000001</c:v>
                </c:pt>
                <c:pt idx="1715">
                  <c:v>23.559100000000001</c:v>
                </c:pt>
                <c:pt idx="1716">
                  <c:v>23.572800000000001</c:v>
                </c:pt>
                <c:pt idx="1717">
                  <c:v>23.586500000000001</c:v>
                </c:pt>
                <c:pt idx="1718">
                  <c:v>23.600300000000001</c:v>
                </c:pt>
                <c:pt idx="1719">
                  <c:v>23.614000000000001</c:v>
                </c:pt>
                <c:pt idx="1720">
                  <c:v>23.627700000000001</c:v>
                </c:pt>
                <c:pt idx="1721">
                  <c:v>23.641500000000001</c:v>
                </c:pt>
                <c:pt idx="1722">
                  <c:v>23.655200000000001</c:v>
                </c:pt>
                <c:pt idx="1723">
                  <c:v>23.669</c:v>
                </c:pt>
                <c:pt idx="1724">
                  <c:v>23.682700000000001</c:v>
                </c:pt>
                <c:pt idx="1725">
                  <c:v>23.696400000000001</c:v>
                </c:pt>
                <c:pt idx="1726">
                  <c:v>23.7102</c:v>
                </c:pt>
                <c:pt idx="1727">
                  <c:v>23.7239</c:v>
                </c:pt>
                <c:pt idx="1728">
                  <c:v>23.7376</c:v>
                </c:pt>
                <c:pt idx="1729">
                  <c:v>23.7514</c:v>
                </c:pt>
                <c:pt idx="1730">
                  <c:v>23.7651</c:v>
                </c:pt>
                <c:pt idx="1731">
                  <c:v>23.7789</c:v>
                </c:pt>
                <c:pt idx="1732">
                  <c:v>23.7926</c:v>
                </c:pt>
                <c:pt idx="1733">
                  <c:v>23.8063</c:v>
                </c:pt>
                <c:pt idx="1734">
                  <c:v>23.8201</c:v>
                </c:pt>
                <c:pt idx="1735">
                  <c:v>23.8338</c:v>
                </c:pt>
                <c:pt idx="1736">
                  <c:v>23.8475</c:v>
                </c:pt>
                <c:pt idx="1737">
                  <c:v>23.8613</c:v>
                </c:pt>
                <c:pt idx="1738">
                  <c:v>23.875</c:v>
                </c:pt>
                <c:pt idx="1739">
                  <c:v>23.8887</c:v>
                </c:pt>
                <c:pt idx="1740">
                  <c:v>23.9025</c:v>
                </c:pt>
                <c:pt idx="1741">
                  <c:v>23.9162</c:v>
                </c:pt>
                <c:pt idx="1742">
                  <c:v>23.93</c:v>
                </c:pt>
                <c:pt idx="1743">
                  <c:v>23.9437</c:v>
                </c:pt>
                <c:pt idx="1744">
                  <c:v>23.9574</c:v>
                </c:pt>
                <c:pt idx="1745">
                  <c:v>23.9712</c:v>
                </c:pt>
                <c:pt idx="1746">
                  <c:v>23.9849</c:v>
                </c:pt>
                <c:pt idx="1747">
                  <c:v>23.9986</c:v>
                </c:pt>
                <c:pt idx="1748">
                  <c:v>24.0124</c:v>
                </c:pt>
                <c:pt idx="1749">
                  <c:v>24.0261</c:v>
                </c:pt>
                <c:pt idx="1750">
                  <c:v>24.039899999999999</c:v>
                </c:pt>
                <c:pt idx="1751">
                  <c:v>24.053599999999999</c:v>
                </c:pt>
                <c:pt idx="1752">
                  <c:v>24.067299999999999</c:v>
                </c:pt>
                <c:pt idx="1753">
                  <c:v>24.081099999999999</c:v>
                </c:pt>
                <c:pt idx="1754">
                  <c:v>24.094799999999999</c:v>
                </c:pt>
                <c:pt idx="1755">
                  <c:v>24.108499999999999</c:v>
                </c:pt>
                <c:pt idx="1756">
                  <c:v>24.122299999999999</c:v>
                </c:pt>
                <c:pt idx="1757">
                  <c:v>24.135999999999999</c:v>
                </c:pt>
                <c:pt idx="1758">
                  <c:v>24.149799999999999</c:v>
                </c:pt>
                <c:pt idx="1759">
                  <c:v>24.163499999999999</c:v>
                </c:pt>
                <c:pt idx="1760">
                  <c:v>24.177199999999999</c:v>
                </c:pt>
                <c:pt idx="1761">
                  <c:v>24.190999999999999</c:v>
                </c:pt>
                <c:pt idx="1762">
                  <c:v>24.204699999999999</c:v>
                </c:pt>
                <c:pt idx="1763">
                  <c:v>24.218399999999999</c:v>
                </c:pt>
                <c:pt idx="1764">
                  <c:v>24.232199999999999</c:v>
                </c:pt>
                <c:pt idx="1765">
                  <c:v>24.245899999999999</c:v>
                </c:pt>
                <c:pt idx="1766">
                  <c:v>24.259599999999999</c:v>
                </c:pt>
                <c:pt idx="1767">
                  <c:v>24.273399999999999</c:v>
                </c:pt>
                <c:pt idx="1768">
                  <c:v>24.287099999999999</c:v>
                </c:pt>
                <c:pt idx="1769">
                  <c:v>24.300899999999999</c:v>
                </c:pt>
                <c:pt idx="1770">
                  <c:v>24.314599999999999</c:v>
                </c:pt>
                <c:pt idx="1771">
                  <c:v>24.328299999999999</c:v>
                </c:pt>
                <c:pt idx="1772">
                  <c:v>24.342099999999999</c:v>
                </c:pt>
                <c:pt idx="1773">
                  <c:v>24.355799999999999</c:v>
                </c:pt>
                <c:pt idx="1774">
                  <c:v>24.369499999999999</c:v>
                </c:pt>
                <c:pt idx="1775">
                  <c:v>24.383299999999998</c:v>
                </c:pt>
                <c:pt idx="1776">
                  <c:v>24.396999999999998</c:v>
                </c:pt>
                <c:pt idx="1777">
                  <c:v>24.410799999999998</c:v>
                </c:pt>
                <c:pt idx="1778">
                  <c:v>24.424499999999998</c:v>
                </c:pt>
                <c:pt idx="1779">
                  <c:v>24.438199999999998</c:v>
                </c:pt>
                <c:pt idx="1780">
                  <c:v>24.452000000000002</c:v>
                </c:pt>
                <c:pt idx="1781">
                  <c:v>24.465699999999998</c:v>
                </c:pt>
                <c:pt idx="1782">
                  <c:v>24.479399999999998</c:v>
                </c:pt>
                <c:pt idx="1783">
                  <c:v>24.493200000000002</c:v>
                </c:pt>
                <c:pt idx="1784">
                  <c:v>24.506900000000002</c:v>
                </c:pt>
                <c:pt idx="1785">
                  <c:v>24.520700000000001</c:v>
                </c:pt>
                <c:pt idx="1786">
                  <c:v>24.534400000000002</c:v>
                </c:pt>
                <c:pt idx="1787">
                  <c:v>24.548100000000002</c:v>
                </c:pt>
              </c:numCache>
            </c:numRef>
          </c:xVal>
          <c:yVal>
            <c:numRef>
              <c:f>mode_inclusion!$AC$10:$AC$1797</c:f>
              <c:numCache>
                <c:formatCode>General</c:formatCode>
                <c:ptCount val="1788"/>
                <c:pt idx="0">
                  <c:v>0</c:v>
                </c:pt>
                <c:pt idx="1">
                  <c:v>55.410600000000002</c:v>
                </c:pt>
                <c:pt idx="2">
                  <c:v>137.947</c:v>
                </c:pt>
                <c:pt idx="3">
                  <c:v>156.374</c:v>
                </c:pt>
                <c:pt idx="4">
                  <c:v>148.601</c:v>
                </c:pt>
                <c:pt idx="5">
                  <c:v>131.59399999999999</c:v>
                </c:pt>
                <c:pt idx="6">
                  <c:v>68.447000000000003</c:v>
                </c:pt>
                <c:pt idx="7">
                  <c:v>-22.323699999999999</c:v>
                </c:pt>
                <c:pt idx="8">
                  <c:v>-116.532</c:v>
                </c:pt>
                <c:pt idx="9">
                  <c:v>-218.46799999999999</c:v>
                </c:pt>
                <c:pt idx="10">
                  <c:v>-312.69099999999997</c:v>
                </c:pt>
                <c:pt idx="11">
                  <c:v>-377.40699999999998</c:v>
                </c:pt>
                <c:pt idx="12">
                  <c:v>-407.72399999999999</c:v>
                </c:pt>
                <c:pt idx="13">
                  <c:v>-396.63900000000001</c:v>
                </c:pt>
                <c:pt idx="14">
                  <c:v>-336.33499999999998</c:v>
                </c:pt>
                <c:pt idx="15">
                  <c:v>-230.82599999999999</c:v>
                </c:pt>
                <c:pt idx="16">
                  <c:v>-88.443799999999996</c:v>
                </c:pt>
                <c:pt idx="17">
                  <c:v>80.845500000000001</c:v>
                </c:pt>
                <c:pt idx="18">
                  <c:v>260.55200000000002</c:v>
                </c:pt>
                <c:pt idx="19">
                  <c:v>431.61099999999999</c:v>
                </c:pt>
                <c:pt idx="20">
                  <c:v>576.11</c:v>
                </c:pt>
                <c:pt idx="21">
                  <c:v>676.62400000000002</c:v>
                </c:pt>
                <c:pt idx="22">
                  <c:v>718.678</c:v>
                </c:pt>
                <c:pt idx="23">
                  <c:v>693.68200000000002</c:v>
                </c:pt>
                <c:pt idx="24">
                  <c:v>599.09400000000005</c:v>
                </c:pt>
                <c:pt idx="25">
                  <c:v>438.90899999999999</c:v>
                </c:pt>
                <c:pt idx="26">
                  <c:v>224.38</c:v>
                </c:pt>
                <c:pt idx="27">
                  <c:v>-27.1218</c:v>
                </c:pt>
                <c:pt idx="28">
                  <c:v>-293.66899999999998</c:v>
                </c:pt>
                <c:pt idx="29">
                  <c:v>-550.36400000000003</c:v>
                </c:pt>
                <c:pt idx="30">
                  <c:v>-771.85400000000004</c:v>
                </c:pt>
                <c:pt idx="31">
                  <c:v>-934.86</c:v>
                </c:pt>
                <c:pt idx="32" formatCode="0.00E+00">
                  <c:v>-1020.39</c:v>
                </c:pt>
                <c:pt idx="33" formatCode="0.00E+00">
                  <c:v>-1015.89</c:v>
                </c:pt>
                <c:pt idx="34">
                  <c:v>-916.92600000000004</c:v>
                </c:pt>
                <c:pt idx="35">
                  <c:v>-727.76</c:v>
                </c:pt>
                <c:pt idx="36">
                  <c:v>-461.43400000000003</c:v>
                </c:pt>
                <c:pt idx="37">
                  <c:v>-138.99100000000001</c:v>
                </c:pt>
                <c:pt idx="38">
                  <c:v>212.31800000000001</c:v>
                </c:pt>
                <c:pt idx="39">
                  <c:v>561.20500000000004</c:v>
                </c:pt>
                <c:pt idx="40">
                  <c:v>875.21</c:v>
                </c:pt>
                <c:pt idx="41" formatCode="0.00E+00">
                  <c:v>1123.8</c:v>
                </c:pt>
                <c:pt idx="42" formatCode="0.00E+00">
                  <c:v>1281.1600000000001</c:v>
                </c:pt>
                <c:pt idx="43" formatCode="0.00E+00">
                  <c:v>1328.88</c:v>
                </c:pt>
                <c:pt idx="44" formatCode="0.00E+00">
                  <c:v>1258.05</c:v>
                </c:pt>
                <c:pt idx="45" formatCode="0.00E+00">
                  <c:v>1070.3800000000001</c:v>
                </c:pt>
                <c:pt idx="46">
                  <c:v>778.37400000000002</c:v>
                </c:pt>
                <c:pt idx="47">
                  <c:v>404.66399999999999</c:v>
                </c:pt>
                <c:pt idx="48">
                  <c:v>-19.8018</c:v>
                </c:pt>
                <c:pt idx="49">
                  <c:v>-458.25099999999998</c:v>
                </c:pt>
                <c:pt idx="50">
                  <c:v>-871.36699999999996</c:v>
                </c:pt>
                <c:pt idx="51" formatCode="0.00E+00">
                  <c:v>-1220.79</c:v>
                </c:pt>
                <c:pt idx="52" formatCode="0.00E+00">
                  <c:v>-1472.66</c:v>
                </c:pt>
                <c:pt idx="53" formatCode="0.00E+00">
                  <c:v>-1600.86</c:v>
                </c:pt>
                <c:pt idx="54" formatCode="0.00E+00">
                  <c:v>-1589.73</c:v>
                </c:pt>
                <c:pt idx="55" formatCode="0.00E+00">
                  <c:v>-1435.92</c:v>
                </c:pt>
                <c:pt idx="56" formatCode="0.00E+00">
                  <c:v>-1148.74</c:v>
                </c:pt>
                <c:pt idx="57">
                  <c:v>-749.92100000000005</c:v>
                </c:pt>
                <c:pt idx="58">
                  <c:v>-272.00099999999998</c:v>
                </c:pt>
                <c:pt idx="59">
                  <c:v>244.369</c:v>
                </c:pt>
                <c:pt idx="60">
                  <c:v>753.90099999999995</c:v>
                </c:pt>
                <c:pt idx="61" formatCode="0.00E+00">
                  <c:v>1210.71</c:v>
                </c:pt>
                <c:pt idx="62" formatCode="0.00E+00">
                  <c:v>1572.36</c:v>
                </c:pt>
                <c:pt idx="63" formatCode="0.00E+00">
                  <c:v>1803.78</c:v>
                </c:pt>
                <c:pt idx="64" formatCode="0.00E+00">
                  <c:v>1880.79</c:v>
                </c:pt>
                <c:pt idx="65" formatCode="0.00E+00">
                  <c:v>1792.49</c:v>
                </c:pt>
                <c:pt idx="66" formatCode="0.00E+00">
                  <c:v>1542.53</c:v>
                </c:pt>
                <c:pt idx="67" formatCode="0.00E+00">
                  <c:v>1149.2</c:v>
                </c:pt>
                <c:pt idx="68">
                  <c:v>644.03700000000003</c:v>
                </c:pt>
                <c:pt idx="69">
                  <c:v>69.409000000000006</c:v>
                </c:pt>
                <c:pt idx="70">
                  <c:v>-524.99400000000003</c:v>
                </c:pt>
                <c:pt idx="71" formatCode="0.00E+00">
                  <c:v>-1086.7</c:v>
                </c:pt>
                <c:pt idx="72" formatCode="0.00E+00">
                  <c:v>-1564.93</c:v>
                </c:pt>
                <c:pt idx="73" formatCode="0.00E+00">
                  <c:v>-1915.15</c:v>
                </c:pt>
                <c:pt idx="74" formatCode="0.00E+00">
                  <c:v>-2103.36</c:v>
                </c:pt>
                <c:pt idx="75" formatCode="0.00E+00">
                  <c:v>-2109.27</c:v>
                </c:pt>
                <c:pt idx="76" formatCode="0.00E+00">
                  <c:v>-1928.55</c:v>
                </c:pt>
                <c:pt idx="77" formatCode="0.00E+00">
                  <c:v>-1573.38</c:v>
                </c:pt>
                <c:pt idx="78" formatCode="0.00E+00">
                  <c:v>-1071.6500000000001</c:v>
                </c:pt>
                <c:pt idx="79">
                  <c:v>-464.995</c:v>
                </c:pt>
                <c:pt idx="80">
                  <c:v>194.78899999999999</c:v>
                </c:pt>
                <c:pt idx="81">
                  <c:v>850.14200000000005</c:v>
                </c:pt>
                <c:pt idx="82" formatCode="0.00E+00">
                  <c:v>1442.89</c:v>
                </c:pt>
                <c:pt idx="83" formatCode="0.00E+00">
                  <c:v>1919.28</c:v>
                </c:pt>
                <c:pt idx="84" formatCode="0.00E+00">
                  <c:v>2234.81</c:v>
                </c:pt>
                <c:pt idx="85" formatCode="0.00E+00">
                  <c:v>2358.64</c:v>
                </c:pt>
                <c:pt idx="86" formatCode="0.00E+00">
                  <c:v>2276.4499999999998</c:v>
                </c:pt>
                <c:pt idx="87" formatCode="0.00E+00">
                  <c:v>1991.87</c:v>
                </c:pt>
                <c:pt idx="88" formatCode="0.00E+00">
                  <c:v>1526.54</c:v>
                </c:pt>
                <c:pt idx="89">
                  <c:v>918.64800000000002</c:v>
                </c:pt>
                <c:pt idx="90">
                  <c:v>219.57900000000001</c:v>
                </c:pt>
                <c:pt idx="91">
                  <c:v>-510.279</c:v>
                </c:pt>
                <c:pt idx="92" formatCode="0.00E+00">
                  <c:v>-1206.82</c:v>
                </c:pt>
                <c:pt idx="93" formatCode="0.00E+00">
                  <c:v>-1807.99</c:v>
                </c:pt>
                <c:pt idx="94" formatCode="0.00E+00">
                  <c:v>-2259.09</c:v>
                </c:pt>
                <c:pt idx="95" formatCode="0.00E+00">
                  <c:v>-2517.9</c:v>
                </c:pt>
                <c:pt idx="96" formatCode="0.00E+00">
                  <c:v>-2558.6799999999998</c:v>
                </c:pt>
                <c:pt idx="97" formatCode="0.00E+00">
                  <c:v>-2374.64</c:v>
                </c:pt>
                <c:pt idx="98" formatCode="0.00E+00">
                  <c:v>-1978.73</c:v>
                </c:pt>
                <c:pt idx="99" formatCode="0.00E+00">
                  <c:v>-1402.84</c:v>
                </c:pt>
                <c:pt idx="100">
                  <c:v>-695.298</c:v>
                </c:pt>
                <c:pt idx="101">
                  <c:v>83.235299999999995</c:v>
                </c:pt>
                <c:pt idx="102">
                  <c:v>865.00599999999997</c:v>
                </c:pt>
                <c:pt idx="103" formatCode="0.00E+00">
                  <c:v>1581.03</c:v>
                </c:pt>
                <c:pt idx="104" formatCode="0.00E+00">
                  <c:v>2167.3200000000002</c:v>
                </c:pt>
                <c:pt idx="105" formatCode="0.00E+00">
                  <c:v>2570.37</c:v>
                </c:pt>
                <c:pt idx="106" formatCode="0.00E+00">
                  <c:v>2752.28</c:v>
                </c:pt>
                <c:pt idx="107" formatCode="0.00E+00">
                  <c:v>2694.3</c:v>
                </c:pt>
                <c:pt idx="108" formatCode="0.00E+00">
                  <c:v>2398.54</c:v>
                </c:pt>
                <c:pt idx="109" formatCode="0.00E+00">
                  <c:v>1888.2</c:v>
                </c:pt>
                <c:pt idx="110" formatCode="0.00E+00">
                  <c:v>1205.69</c:v>
                </c:pt>
                <c:pt idx="111">
                  <c:v>409.14</c:v>
                </c:pt>
                <c:pt idx="112">
                  <c:v>-432.51499999999999</c:v>
                </c:pt>
                <c:pt idx="113" formatCode="0.00E+00">
                  <c:v>-1245.6300000000001</c:v>
                </c:pt>
                <c:pt idx="114" formatCode="0.00E+00">
                  <c:v>-1958.24</c:v>
                </c:pt>
                <c:pt idx="115" formatCode="0.00E+00">
                  <c:v>-2506.41</c:v>
                </c:pt>
                <c:pt idx="116" formatCode="0.00E+00">
                  <c:v>-2840.04</c:v>
                </c:pt>
                <c:pt idx="117" formatCode="0.00E+00">
                  <c:v>-2927.55</c:v>
                </c:pt>
                <c:pt idx="118" formatCode="0.00E+00">
                  <c:v>-2758.63</c:v>
                </c:pt>
                <c:pt idx="119" formatCode="0.00E+00">
                  <c:v>-2345.4699999999998</c:v>
                </c:pt>
                <c:pt idx="120" formatCode="0.00E+00">
                  <c:v>-1722.02</c:v>
                </c:pt>
                <c:pt idx="121">
                  <c:v>-941.07799999999997</c:v>
                </c:pt>
                <c:pt idx="122">
                  <c:v>-69.864999999999995</c:v>
                </c:pt>
                <c:pt idx="123">
                  <c:v>815.75800000000004</c:v>
                </c:pt>
                <c:pt idx="124" formatCode="0.00E+00">
                  <c:v>1637.94</c:v>
                </c:pt>
                <c:pt idx="125" formatCode="0.00E+00">
                  <c:v>2323.79</c:v>
                </c:pt>
                <c:pt idx="126" formatCode="0.00E+00">
                  <c:v>2811.61</c:v>
                </c:pt>
                <c:pt idx="127" formatCode="0.00E+00">
                  <c:v>3056.69</c:v>
                </c:pt>
                <c:pt idx="128" formatCode="0.00E+00">
                  <c:v>3035.39</c:v>
                </c:pt>
                <c:pt idx="129" formatCode="0.00E+00">
                  <c:v>2747.25</c:v>
                </c:pt>
                <c:pt idx="130" formatCode="0.00E+00">
                  <c:v>2215.35</c:v>
                </c:pt>
                <c:pt idx="131" formatCode="0.00E+00">
                  <c:v>1484.47</c:v>
                </c:pt>
                <c:pt idx="132">
                  <c:v>617.24599999999998</c:v>
                </c:pt>
                <c:pt idx="133">
                  <c:v>-311.06799999999998</c:v>
                </c:pt>
                <c:pt idx="134" formatCode="0.00E+00">
                  <c:v>-1219.29</c:v>
                </c:pt>
                <c:pt idx="135" formatCode="0.00E+00">
                  <c:v>-2027.41</c:v>
                </c:pt>
                <c:pt idx="136" formatCode="0.00E+00">
                  <c:v>-2663.51</c:v>
                </c:pt>
                <c:pt idx="137" formatCode="0.00E+00">
                  <c:v>-3070.33</c:v>
                </c:pt>
                <c:pt idx="138" formatCode="0.00E+00">
                  <c:v>-3210.5</c:v>
                </c:pt>
                <c:pt idx="139" formatCode="0.00E+00">
                  <c:v>-3069.77</c:v>
                </c:pt>
                <c:pt idx="140" formatCode="0.00E+00">
                  <c:v>-2658.43</c:v>
                </c:pt>
                <c:pt idx="141" formatCode="0.00E+00">
                  <c:v>-2010.84</c:v>
                </c:pt>
                <c:pt idx="142" formatCode="0.00E+00">
                  <c:v>-1182.3499999999999</c:v>
                </c:pt>
                <c:pt idx="143">
                  <c:v>-244.554</c:v>
                </c:pt>
                <c:pt idx="144">
                  <c:v>720.71799999999996</c:v>
                </c:pt>
                <c:pt idx="145" formatCode="0.00E+00">
                  <c:v>1628.78</c:v>
                </c:pt>
                <c:pt idx="146" formatCode="0.00E+00">
                  <c:v>2399.46</c:v>
                </c:pt>
                <c:pt idx="147" formatCode="0.00E+00">
                  <c:v>2964.05</c:v>
                </c:pt>
                <c:pt idx="148" formatCode="0.00E+00">
                  <c:v>3271.75</c:v>
                </c:pt>
                <c:pt idx="149" formatCode="0.00E+00">
                  <c:v>3294.02</c:v>
                </c:pt>
                <c:pt idx="150" formatCode="0.00E+00">
                  <c:v>3027.18</c:v>
                </c:pt>
                <c:pt idx="151" formatCode="0.00E+00">
                  <c:v>2493.04</c:v>
                </c:pt>
                <c:pt idx="152" formatCode="0.00E+00">
                  <c:v>1737.12</c:v>
                </c:pt>
                <c:pt idx="153">
                  <c:v>824.66399999999999</c:v>
                </c:pt>
                <c:pt idx="154">
                  <c:v>-164.98599999999999</c:v>
                </c:pt>
                <c:pt idx="155" formatCode="0.00E+00">
                  <c:v>-1145.1500000000001</c:v>
                </c:pt>
                <c:pt idx="156" formatCode="0.00E+00">
                  <c:v>-2029.64</c:v>
                </c:pt>
                <c:pt idx="157" formatCode="0.00E+00">
                  <c:v>-2740.21</c:v>
                </c:pt>
                <c:pt idx="158" formatCode="0.00E+00">
                  <c:v>-3213.5</c:v>
                </c:pt>
                <c:pt idx="159" formatCode="0.00E+00">
                  <c:v>-3406.9</c:v>
                </c:pt>
                <c:pt idx="160" formatCode="0.00E+00">
                  <c:v>-3302.05</c:v>
                </c:pt>
                <c:pt idx="161" formatCode="0.00E+00">
                  <c:v>-2906.77</c:v>
                </c:pt>
                <c:pt idx="162" formatCode="0.00E+00">
                  <c:v>-2254.6</c:v>
                </c:pt>
                <c:pt idx="163" formatCode="0.00E+00">
                  <c:v>-1401.75</c:v>
                </c:pt>
                <c:pt idx="164">
                  <c:v>-422.30799999999999</c:v>
                </c:pt>
                <c:pt idx="165">
                  <c:v>598.09</c:v>
                </c:pt>
                <c:pt idx="166" formatCode="0.00E+00">
                  <c:v>1569.89</c:v>
                </c:pt>
                <c:pt idx="167" formatCode="0.00E+00">
                  <c:v>2407.5100000000002</c:v>
                </c:pt>
                <c:pt idx="168" formatCode="0.00E+00">
                  <c:v>3036.74</c:v>
                </c:pt>
                <c:pt idx="169" formatCode="0.00E+00">
                  <c:v>3401.56</c:v>
                </c:pt>
                <c:pt idx="170" formatCode="0.00E+00">
                  <c:v>3469</c:v>
                </c:pt>
                <c:pt idx="171" formatCode="0.00E+00">
                  <c:v>3232.01</c:v>
                </c:pt>
                <c:pt idx="172" formatCode="0.00E+00">
                  <c:v>2710.42</c:v>
                </c:pt>
                <c:pt idx="173" formatCode="0.00E+00">
                  <c:v>1949.18</c:v>
                </c:pt>
                <c:pt idx="174" formatCode="0.00E+00">
                  <c:v>1014.47</c:v>
                </c:pt>
                <c:pt idx="175">
                  <c:v>-12.1349</c:v>
                </c:pt>
                <c:pt idx="176" formatCode="0.00E+00">
                  <c:v>-1040.57</c:v>
                </c:pt>
                <c:pt idx="177" formatCode="0.00E+00">
                  <c:v>-1980.41</c:v>
                </c:pt>
                <c:pt idx="178" formatCode="0.00E+00">
                  <c:v>-2748.82</c:v>
                </c:pt>
                <c:pt idx="179" formatCode="0.00E+00">
                  <c:v>-3277.72</c:v>
                </c:pt>
                <c:pt idx="180" formatCode="0.00E+00">
                  <c:v>-3520.07</c:v>
                </c:pt>
                <c:pt idx="181" formatCode="0.00E+00">
                  <c:v>-3453.82</c:v>
                </c:pt>
                <c:pt idx="182" formatCode="0.00E+00">
                  <c:v>-3084</c:v>
                </c:pt>
                <c:pt idx="183" formatCode="0.00E+00">
                  <c:v>-2442.5100000000002</c:v>
                </c:pt>
                <c:pt idx="184" formatCode="0.00E+00">
                  <c:v>-1585.14</c:v>
                </c:pt>
                <c:pt idx="185">
                  <c:v>-586.76499999999999</c:v>
                </c:pt>
                <c:pt idx="186">
                  <c:v>465.08300000000003</c:v>
                </c:pt>
                <c:pt idx="187" formatCode="0.00E+00">
                  <c:v>1477.89</c:v>
                </c:pt>
                <c:pt idx="188" formatCode="0.00E+00">
                  <c:v>2362.58</c:v>
                </c:pt>
                <c:pt idx="189" formatCode="0.00E+00">
                  <c:v>3041.13</c:v>
                </c:pt>
                <c:pt idx="190" formatCode="0.00E+00">
                  <c:v>3453.53</c:v>
                </c:pt>
                <c:pt idx="191" formatCode="0.00E+00">
                  <c:v>3563.1</c:v>
                </c:pt>
                <c:pt idx="192" formatCode="0.00E+00">
                  <c:v>3359.71</c:v>
                </c:pt>
                <c:pt idx="193" formatCode="0.00E+00">
                  <c:v>2860.82</c:v>
                </c:pt>
                <c:pt idx="194" formatCode="0.00E+00">
                  <c:v>2109.9299999999998</c:v>
                </c:pt>
                <c:pt idx="195" formatCode="0.00E+00">
                  <c:v>1172.8</c:v>
                </c:pt>
                <c:pt idx="196">
                  <c:v>131.60900000000001</c:v>
                </c:pt>
                <c:pt idx="197">
                  <c:v>-922.09699999999998</c:v>
                </c:pt>
                <c:pt idx="198" formatCode="0.00E+00">
                  <c:v>-1895.57</c:v>
                </c:pt>
                <c:pt idx="199" formatCode="0.00E+00">
                  <c:v>-2703.18</c:v>
                </c:pt>
                <c:pt idx="200" formatCode="0.00E+00">
                  <c:v>-3273.7</c:v>
                </c:pt>
                <c:pt idx="201" formatCode="0.00E+00">
                  <c:v>-3556.75</c:v>
                </c:pt>
                <c:pt idx="202" formatCode="0.00E+00">
                  <c:v>-3527.31</c:v>
                </c:pt>
                <c:pt idx="203" formatCode="0.00E+00">
                  <c:v>-3187.71</c:v>
                </c:pt>
                <c:pt idx="204" formatCode="0.00E+00">
                  <c:v>-2567.69</c:v>
                </c:pt>
                <c:pt idx="205" formatCode="0.00E+00">
                  <c:v>-1721.8</c:v>
                </c:pt>
                <c:pt idx="206">
                  <c:v>-724.298</c:v>
                </c:pt>
                <c:pt idx="207">
                  <c:v>337.03399999999999</c:v>
                </c:pt>
                <c:pt idx="208" formatCode="0.00E+00">
                  <c:v>1368.66</c:v>
                </c:pt>
                <c:pt idx="209" formatCode="0.00E+00">
                  <c:v>2279.8000000000002</c:v>
                </c:pt>
                <c:pt idx="210" formatCode="0.00E+00">
                  <c:v>2990.29</c:v>
                </c:pt>
                <c:pt idx="211" formatCode="0.00E+00">
                  <c:v>3437.57</c:v>
                </c:pt>
                <c:pt idx="212" formatCode="0.00E+00">
                  <c:v>3582.4</c:v>
                </c:pt>
                <c:pt idx="213" formatCode="0.00E+00">
                  <c:v>3412.04</c:v>
                </c:pt>
                <c:pt idx="214" formatCode="0.00E+00">
                  <c:v>2941.45</c:v>
                </c:pt>
                <c:pt idx="215" formatCode="0.00E+00">
                  <c:v>2212.36</c:v>
                </c:pt>
                <c:pt idx="216" formatCode="0.00E+00">
                  <c:v>1289.1099999999999</c:v>
                </c:pt>
                <c:pt idx="217">
                  <c:v>252.964</c:v>
                </c:pt>
                <c:pt idx="218">
                  <c:v>-804.61500000000001</c:v>
                </c:pt>
                <c:pt idx="219" formatCode="0.00E+00">
                  <c:v>-1790.4</c:v>
                </c:pt>
                <c:pt idx="220" formatCode="0.00E+00">
                  <c:v>-2617.69</c:v>
                </c:pt>
                <c:pt idx="221" formatCode="0.00E+00">
                  <c:v>-3213.76</c:v>
                </c:pt>
                <c:pt idx="222" formatCode="0.00E+00">
                  <c:v>-3526.29</c:v>
                </c:pt>
                <c:pt idx="223" formatCode="0.00E+00">
                  <c:v>-3528.01</c:v>
                </c:pt>
                <c:pt idx="224" formatCode="0.00E+00">
                  <c:v>-3219.1</c:v>
                </c:pt>
                <c:pt idx="225" formatCode="0.00E+00">
                  <c:v>-2627.13</c:v>
                </c:pt>
                <c:pt idx="226" formatCode="0.00E+00">
                  <c:v>-1804.66</c:v>
                </c:pt>
                <c:pt idx="227">
                  <c:v>-824.42399999999998</c:v>
                </c:pt>
                <c:pt idx="228">
                  <c:v>226.94800000000001</c:v>
                </c:pt>
                <c:pt idx="229" formatCode="0.00E+00">
                  <c:v>1256.6199999999999</c:v>
                </c:pt>
                <c:pt idx="230" formatCode="0.00E+00">
                  <c:v>2173.84</c:v>
                </c:pt>
                <c:pt idx="231" formatCode="0.00E+00">
                  <c:v>2897.95</c:v>
                </c:pt>
                <c:pt idx="232" formatCode="0.00E+00">
                  <c:v>3365.43</c:v>
                </c:pt>
                <c:pt idx="233" formatCode="0.00E+00">
                  <c:v>3535.56</c:v>
                </c:pt>
                <c:pt idx="234" formatCode="0.00E+00">
                  <c:v>3393.81</c:v>
                </c:pt>
                <c:pt idx="235" formatCode="0.00E+00">
                  <c:v>2953.16</c:v>
                </c:pt>
                <c:pt idx="236" formatCode="0.00E+00">
                  <c:v>2253.2199999999998</c:v>
                </c:pt>
                <c:pt idx="237" formatCode="0.00E+00">
                  <c:v>1356.19</c:v>
                </c:pt>
                <c:pt idx="238">
                  <c:v>341.50099999999998</c:v>
                </c:pt>
                <c:pt idx="239">
                  <c:v>-700.88800000000003</c:v>
                </c:pt>
                <c:pt idx="240" formatCode="0.00E+00">
                  <c:v>-1678.91</c:v>
                </c:pt>
                <c:pt idx="241" formatCode="0.00E+00">
                  <c:v>-2506.54</c:v>
                </c:pt>
                <c:pt idx="242" formatCode="0.00E+00">
                  <c:v>-3111.07</c:v>
                </c:pt>
                <c:pt idx="243" formatCode="0.00E+00">
                  <c:v>-3439.63</c:v>
                </c:pt>
                <c:pt idx="244" formatCode="0.00E+00">
                  <c:v>-3463.93</c:v>
                </c:pt>
                <c:pt idx="245" formatCode="0.00E+00">
                  <c:v>-3182.57</c:v>
                </c:pt>
                <c:pt idx="246" formatCode="0.00E+00">
                  <c:v>-2621.1999999999998</c:v>
                </c:pt>
                <c:pt idx="247" formatCode="0.00E+00">
                  <c:v>-1830.16</c:v>
                </c:pt>
                <c:pt idx="248">
                  <c:v>-879.90599999999995</c:v>
                </c:pt>
                <c:pt idx="249">
                  <c:v>145.196</c:v>
                </c:pt>
                <c:pt idx="250" formatCode="0.00E+00">
                  <c:v>1154.31</c:v>
                </c:pt>
                <c:pt idx="251" formatCode="0.00E+00">
                  <c:v>2058.34</c:v>
                </c:pt>
                <c:pt idx="252" formatCode="0.00E+00">
                  <c:v>2777.78</c:v>
                </c:pt>
                <c:pt idx="253" formatCode="0.00E+00">
                  <c:v>3249.63</c:v>
                </c:pt>
                <c:pt idx="254" formatCode="0.00E+00">
                  <c:v>3432.97</c:v>
                </c:pt>
                <c:pt idx="255" formatCode="0.00E+00">
                  <c:v>3312.48</c:v>
                </c:pt>
                <c:pt idx="256" formatCode="0.00E+00">
                  <c:v>2899.79</c:v>
                </c:pt>
                <c:pt idx="257" formatCode="0.00E+00">
                  <c:v>2232.44</c:v>
                </c:pt>
                <c:pt idx="258" formatCode="0.00E+00">
                  <c:v>1370.18</c:v>
                </c:pt>
                <c:pt idx="259">
                  <c:v>389.92200000000003</c:v>
                </c:pt>
                <c:pt idx="260">
                  <c:v>-621.11199999999997</c:v>
                </c:pt>
                <c:pt idx="261" formatCode="0.00E+00">
                  <c:v>-1573.37</c:v>
                </c:pt>
                <c:pt idx="262" formatCode="0.00E+00">
                  <c:v>-2382.9299999999998</c:v>
                </c:pt>
                <c:pt idx="263" formatCode="0.00E+00">
                  <c:v>-2978.67</c:v>
                </c:pt>
                <c:pt idx="264" formatCode="0.00E+00">
                  <c:v>-3308.72</c:v>
                </c:pt>
                <c:pt idx="265" formatCode="0.00E+00">
                  <c:v>-3344.89</c:v>
                </c:pt>
                <c:pt idx="266" formatCode="0.00E+00">
                  <c:v>-3084.98</c:v>
                </c:pt>
                <c:pt idx="267" formatCode="0.00E+00">
                  <c:v>-2553.27</c:v>
                </c:pt>
                <c:pt idx="268" formatCode="0.00E+00">
                  <c:v>-1797.95</c:v>
                </c:pt>
                <c:pt idx="269">
                  <c:v>-886.68499999999995</c:v>
                </c:pt>
                <c:pt idx="270">
                  <c:v>99.129599999999996</c:v>
                </c:pt>
                <c:pt idx="271" formatCode="0.00E+00">
                  <c:v>1071.79</c:v>
                </c:pt>
                <c:pt idx="272" formatCode="0.00E+00">
                  <c:v>1945.25</c:v>
                </c:pt>
                <c:pt idx="273" formatCode="0.00E+00">
                  <c:v>2642.57</c:v>
                </c:pt>
                <c:pt idx="274" formatCode="0.00E+00">
                  <c:v>3102.73</c:v>
                </c:pt>
                <c:pt idx="275" formatCode="0.00E+00">
                  <c:v>3286</c:v>
                </c:pt>
                <c:pt idx="276" formatCode="0.00E+00">
                  <c:v>3177.34</c:v>
                </c:pt>
                <c:pt idx="277" formatCode="0.00E+00">
                  <c:v>2787.68</c:v>
                </c:pt>
                <c:pt idx="278" formatCode="0.00E+00">
                  <c:v>2152.9499999999998</c:v>
                </c:pt>
                <c:pt idx="279" formatCode="0.00E+00">
                  <c:v>1330.44</c:v>
                </c:pt>
                <c:pt idx="280">
                  <c:v>393.95600000000002</c:v>
                </c:pt>
                <c:pt idx="281">
                  <c:v>-572.69100000000003</c:v>
                </c:pt>
                <c:pt idx="282" formatCode="0.00E+00">
                  <c:v>-1483.7</c:v>
                </c:pt>
                <c:pt idx="283" formatCode="0.00E+00">
                  <c:v>-2258.5500000000002</c:v>
                </c:pt>
                <c:pt idx="284" formatCode="0.00E+00">
                  <c:v>-2829.08</c:v>
                </c:pt>
                <c:pt idx="285" formatCode="0.00E+00">
                  <c:v>-3145.77</c:v>
                </c:pt>
                <c:pt idx="286" formatCode="0.00E+00">
                  <c:v>-3181.71</c:v>
                </c:pt>
                <c:pt idx="287" formatCode="0.00E+00">
                  <c:v>-2935.02</c:v>
                </c:pt>
                <c:pt idx="288" formatCode="0.00E+00">
                  <c:v>-2429.1999999999998</c:v>
                </c:pt>
                <c:pt idx="289" formatCode="0.00E+00">
                  <c:v>-1710.48</c:v>
                </c:pt>
                <c:pt idx="290">
                  <c:v>-843.702</c:v>
                </c:pt>
                <c:pt idx="291">
                  <c:v>93.203999999999994</c:v>
                </c:pt>
                <c:pt idx="292" formatCode="0.00E+00">
                  <c:v>1016.56</c:v>
                </c:pt>
                <c:pt idx="293" formatCode="0.00E+00">
                  <c:v>1844.43</c:v>
                </c:pt>
                <c:pt idx="294" formatCode="0.00E+00">
                  <c:v>2503.7600000000002</c:v>
                </c:pt>
                <c:pt idx="295" formatCode="0.00E+00">
                  <c:v>2936.84</c:v>
                </c:pt>
                <c:pt idx="296" formatCode="0.00E+00">
                  <c:v>3106.37</c:v>
                </c:pt>
                <c:pt idx="297" formatCode="0.00E+00">
                  <c:v>2998.7</c:v>
                </c:pt>
                <c:pt idx="298" formatCode="0.00E+00">
                  <c:v>2625.02</c:v>
                </c:pt>
                <c:pt idx="299" formatCode="0.00E+00">
                  <c:v>2020.06</c:v>
                </c:pt>
                <c:pt idx="300" formatCode="0.00E+00">
                  <c:v>1238.97</c:v>
                </c:pt>
                <c:pt idx="301">
                  <c:v>352.30399999999997</c:v>
                </c:pt>
                <c:pt idx="302">
                  <c:v>-560.31700000000001</c:v>
                </c:pt>
                <c:pt idx="303" formatCode="0.00E+00">
                  <c:v>-1417.47</c:v>
                </c:pt>
                <c:pt idx="304" formatCode="0.00E+00">
                  <c:v>-2143.17</c:v>
                </c:pt>
                <c:pt idx="305" formatCode="0.00E+00">
                  <c:v>-2673.53</c:v>
                </c:pt>
                <c:pt idx="306" formatCode="0.00E+00">
                  <c:v>-2962.47</c:v>
                </c:pt>
                <c:pt idx="307" formatCode="0.00E+00">
                  <c:v>-2985.63</c:v>
                </c:pt>
                <c:pt idx="308" formatCode="0.00E+00">
                  <c:v>-2742.55</c:v>
                </c:pt>
                <c:pt idx="309" formatCode="0.00E+00">
                  <c:v>-2256.62</c:v>
                </c:pt>
                <c:pt idx="310" formatCode="0.00E+00">
                  <c:v>-1572.57</c:v>
                </c:pt>
                <c:pt idx="311">
                  <c:v>-752.62</c:v>
                </c:pt>
                <c:pt idx="312">
                  <c:v>129.08199999999999</c:v>
                </c:pt>
                <c:pt idx="313">
                  <c:v>993.44200000000001</c:v>
                </c:pt>
                <c:pt idx="314" formatCode="0.00E+00">
                  <c:v>1763.48</c:v>
                </c:pt>
                <c:pt idx="315" formatCode="0.00E+00">
                  <c:v>2371.0700000000002</c:v>
                </c:pt>
                <c:pt idx="316" formatCode="0.00E+00">
                  <c:v>2762.92</c:v>
                </c:pt>
                <c:pt idx="317" formatCode="0.00E+00">
                  <c:v>2905.4</c:v>
                </c:pt>
                <c:pt idx="318" formatCode="0.00E+00">
                  <c:v>2787.39</c:v>
                </c:pt>
                <c:pt idx="319" formatCode="0.00E+00">
                  <c:v>2421.12</c:v>
                </c:pt>
                <c:pt idx="320" formatCode="0.00E+00">
                  <c:v>1840.98</c:v>
                </c:pt>
                <c:pt idx="321" formatCode="0.00E+00">
                  <c:v>1100.2</c:v>
                </c:pt>
                <c:pt idx="322">
                  <c:v>266.11399999999998</c:v>
                </c:pt>
                <c:pt idx="323">
                  <c:v>-585.96699999999998</c:v>
                </c:pt>
                <c:pt idx="324" formatCode="0.00E+00">
                  <c:v>-1379.69</c:v>
                </c:pt>
                <c:pt idx="325" formatCode="0.00E+00">
                  <c:v>-2044.42</c:v>
                </c:pt>
                <c:pt idx="326" formatCode="0.00E+00">
                  <c:v>-2521.52</c:v>
                </c:pt>
                <c:pt idx="327" formatCode="0.00E+00">
                  <c:v>-2769.52</c:v>
                </c:pt>
                <c:pt idx="328" formatCode="0.00E+00">
                  <c:v>-2767.71</c:v>
                </c:pt>
                <c:pt idx="329" formatCode="0.00E+00">
                  <c:v>-2517.9499999999998</c:v>
                </c:pt>
                <c:pt idx="330" formatCode="0.00E+00">
                  <c:v>-2044.4</c:v>
                </c:pt>
                <c:pt idx="331" formatCode="0.00E+00">
                  <c:v>-1390.94</c:v>
                </c:pt>
                <c:pt idx="332">
                  <c:v>-617.36900000000003</c:v>
                </c:pt>
                <c:pt idx="333">
                  <c:v>205.91499999999999</c:v>
                </c:pt>
                <c:pt idx="334" formatCode="0.00E+00">
                  <c:v>1004.72</c:v>
                </c:pt>
                <c:pt idx="335" formatCode="0.00E+00">
                  <c:v>1707.6</c:v>
                </c:pt>
                <c:pt idx="336" formatCode="0.00E+00">
                  <c:v>2252.12</c:v>
                </c:pt>
                <c:pt idx="337" formatCode="0.00E+00">
                  <c:v>2590.4499999999998</c:v>
                </c:pt>
                <c:pt idx="338" formatCode="0.00E+00">
                  <c:v>2693.63</c:v>
                </c:pt>
                <c:pt idx="339" formatCode="0.00E+00">
                  <c:v>2554.06</c:v>
                </c:pt>
                <c:pt idx="340" formatCode="0.00E+00">
                  <c:v>2185.96</c:v>
                </c:pt>
                <c:pt idx="341" formatCode="0.00E+00">
                  <c:v>1624.08</c:v>
                </c:pt>
                <c:pt idx="342">
                  <c:v>920.28099999999995</c:v>
                </c:pt>
                <c:pt idx="343">
                  <c:v>138.87799999999999</c:v>
                </c:pt>
                <c:pt idx="344">
                  <c:v>-649.16</c:v>
                </c:pt>
                <c:pt idx="345" formatCode="0.00E+00">
                  <c:v>-1372.89</c:v>
                </c:pt>
                <c:pt idx="346" formatCode="0.00E+00">
                  <c:v>-1967.64</c:v>
                </c:pt>
                <c:pt idx="347" formatCode="0.00E+00">
                  <c:v>-2380.75</c:v>
                </c:pt>
                <c:pt idx="348" formatCode="0.00E+00">
                  <c:v>-2576.31</c:v>
                </c:pt>
                <c:pt idx="349" formatCode="0.00E+00">
                  <c:v>-2538.19</c:v>
                </c:pt>
                <c:pt idx="350" formatCode="0.00E+00">
                  <c:v>-2271.52</c:v>
                </c:pt>
                <c:pt idx="351" formatCode="0.00E+00">
                  <c:v>-1802.02</c:v>
                </c:pt>
                <c:pt idx="352" formatCode="0.00E+00">
                  <c:v>-1173.44</c:v>
                </c:pt>
                <c:pt idx="353">
                  <c:v>-443.64499999999998</c:v>
                </c:pt>
                <c:pt idx="354">
                  <c:v>320.68900000000002</c:v>
                </c:pt>
                <c:pt idx="355" formatCode="0.00E+00">
                  <c:v>1050.29</c:v>
                </c:pt>
                <c:pt idx="356" formatCode="0.00E+00">
                  <c:v>1679.57</c:v>
                </c:pt>
                <c:pt idx="357" formatCode="0.00E+00">
                  <c:v>2152.38</c:v>
                </c:pt>
                <c:pt idx="358" formatCode="0.00E+00">
                  <c:v>2427.11</c:v>
                </c:pt>
                <c:pt idx="359" formatCode="0.00E+00">
                  <c:v>2480.2800000000002</c:v>
                </c:pt>
                <c:pt idx="360" formatCode="0.00E+00">
                  <c:v>2308.6799999999998</c:v>
                </c:pt>
                <c:pt idx="361" formatCode="0.00E+00">
                  <c:v>1929.51</c:v>
                </c:pt>
                <c:pt idx="362" formatCode="0.00E+00">
                  <c:v>1378.46</c:v>
                </c:pt>
                <c:pt idx="363">
                  <c:v>706.61599999999999</c:v>
                </c:pt>
                <c:pt idx="364">
                  <c:v>-24.18</c:v>
                </c:pt>
                <c:pt idx="365">
                  <c:v>-747.31200000000001</c:v>
                </c:pt>
                <c:pt idx="366" formatCode="0.00E+00">
                  <c:v>-1397.37</c:v>
                </c:pt>
                <c:pt idx="367" formatCode="0.00E+00">
                  <c:v>-1915.92</c:v>
                </c:pt>
                <c:pt idx="368" formatCode="0.00E+00">
                  <c:v>-2256.85</c:v>
                </c:pt>
                <c:pt idx="369" formatCode="0.00E+00">
                  <c:v>-2390.5100000000002</c:v>
                </c:pt>
                <c:pt idx="370" formatCode="0.00E+00">
                  <c:v>-2306.17</c:v>
                </c:pt>
                <c:pt idx="371" formatCode="0.00E+00">
                  <c:v>-2013.01</c:v>
                </c:pt>
                <c:pt idx="372" formatCode="0.00E+00">
                  <c:v>-1539.14</c:v>
                </c:pt>
                <c:pt idx="373">
                  <c:v>-928.79200000000003</c:v>
                </c:pt>
                <c:pt idx="374">
                  <c:v>-238.39</c:v>
                </c:pt>
                <c:pt idx="375">
                  <c:v>468.67899999999997</c:v>
                </c:pt>
                <c:pt idx="376" formatCode="0.00E+00">
                  <c:v>1128.03</c:v>
                </c:pt>
                <c:pt idx="377" formatCode="0.00E+00">
                  <c:v>1680.05</c:v>
                </c:pt>
                <c:pt idx="378" formatCode="0.00E+00">
                  <c:v>2075.23</c:v>
                </c:pt>
                <c:pt idx="379" formatCode="0.00E+00">
                  <c:v>2278.65</c:v>
                </c:pt>
                <c:pt idx="380" formatCode="0.00E+00">
                  <c:v>2273.04</c:v>
                </c:pt>
                <c:pt idx="381" formatCode="0.00E+00">
                  <c:v>2060.2800000000002</c:v>
                </c:pt>
                <c:pt idx="382" formatCode="0.00E+00">
                  <c:v>1661.17</c:v>
                </c:pt>
                <c:pt idx="383" formatCode="0.00E+00">
                  <c:v>1113.28</c:v>
                </c:pt>
                <c:pt idx="384">
                  <c:v>467.512</c:v>
                </c:pt>
                <c:pt idx="385">
                  <c:v>-216.51300000000001</c:v>
                </c:pt>
                <c:pt idx="386">
                  <c:v>-876.15</c:v>
                </c:pt>
                <c:pt idx="387" formatCode="0.00E+00">
                  <c:v>-1451.36</c:v>
                </c:pt>
                <c:pt idx="388" formatCode="0.00E+00">
                  <c:v>-1890.2</c:v>
                </c:pt>
                <c:pt idx="389" formatCode="0.00E+00">
                  <c:v>-2153.4299999999998</c:v>
                </c:pt>
                <c:pt idx="390" formatCode="0.00E+00">
                  <c:v>-2218.02</c:v>
                </c:pt>
                <c:pt idx="391" formatCode="0.00E+00">
                  <c:v>-2079.3000000000002</c:v>
                </c:pt>
                <c:pt idx="392" formatCode="0.00E+00">
                  <c:v>-1751.24</c:v>
                </c:pt>
                <c:pt idx="393" formatCode="0.00E+00">
                  <c:v>-1264.95</c:v>
                </c:pt>
                <c:pt idx="394">
                  <c:v>-665.82600000000002</c:v>
                </c:pt>
                <c:pt idx="395">
                  <c:v>-9.4011999999999993</c:v>
                </c:pt>
                <c:pt idx="396">
                  <c:v>643.81100000000004</c:v>
                </c:pt>
                <c:pt idx="397" formatCode="0.00E+00">
                  <c:v>1234.0999999999999</c:v>
                </c:pt>
                <c:pt idx="398" formatCode="0.00E+00">
                  <c:v>1707.73</c:v>
                </c:pt>
                <c:pt idx="399" formatCode="0.00E+00">
                  <c:v>2021.95</c:v>
                </c:pt>
                <c:pt idx="400" formatCode="0.00E+00">
                  <c:v>2148.89</c:v>
                </c:pt>
                <c:pt idx="401" formatCode="0.00E+00">
                  <c:v>2077.85</c:v>
                </c:pt>
                <c:pt idx="402" formatCode="0.00E+00">
                  <c:v>1816.43</c:v>
                </c:pt>
                <c:pt idx="403" formatCode="0.00E+00">
                  <c:v>1389.66</c:v>
                </c:pt>
                <c:pt idx="404">
                  <c:v>837.54100000000005</c:v>
                </c:pt>
                <c:pt idx="405">
                  <c:v>211.37899999999999</c:v>
                </c:pt>
                <c:pt idx="406">
                  <c:v>-430.86200000000002</c:v>
                </c:pt>
                <c:pt idx="407" formatCode="0.00E+00">
                  <c:v>-1030.0999999999999</c:v>
                </c:pt>
                <c:pt idx="408" formatCode="0.00E+00">
                  <c:v>-1531.57</c:v>
                </c:pt>
                <c:pt idx="409" formatCode="0.00E+00">
                  <c:v>-1889.62</c:v>
                </c:pt>
                <c:pt idx="410" formatCode="0.00E+00">
                  <c:v>-2072.0300000000002</c:v>
                </c:pt>
                <c:pt idx="411" formatCode="0.00E+00">
                  <c:v>-2062.79</c:v>
                </c:pt>
                <c:pt idx="412" formatCode="0.00E+00">
                  <c:v>-1863.62</c:v>
                </c:pt>
                <c:pt idx="413" formatCode="0.00E+00">
                  <c:v>-1493.73</c:v>
                </c:pt>
                <c:pt idx="414">
                  <c:v>-987.851</c:v>
                </c:pt>
                <c:pt idx="415">
                  <c:v>-393.13200000000001</c:v>
                </c:pt>
                <c:pt idx="416">
                  <c:v>235.233</c:v>
                </c:pt>
                <c:pt idx="417">
                  <c:v>839.22299999999996</c:v>
                </c:pt>
                <c:pt idx="418" formatCode="0.00E+00">
                  <c:v>1363.37</c:v>
                </c:pt>
                <c:pt idx="419" formatCode="0.00E+00">
                  <c:v>1759.67</c:v>
                </c:pt>
                <c:pt idx="420" formatCode="0.00E+00">
                  <c:v>1992.03</c:v>
                </c:pt>
                <c:pt idx="421" formatCode="0.00E+00">
                  <c:v>2039.71</c:v>
                </c:pt>
                <c:pt idx="422" formatCode="0.00E+00">
                  <c:v>1898.89</c:v>
                </c:pt>
                <c:pt idx="423" formatCode="0.00E+00">
                  <c:v>1583.2</c:v>
                </c:pt>
                <c:pt idx="424" formatCode="0.00E+00">
                  <c:v>1122.4100000000001</c:v>
                </c:pt>
                <c:pt idx="425">
                  <c:v>559.41200000000003</c:v>
                </c:pt>
                <c:pt idx="426">
                  <c:v>-53.492899999999999</c:v>
                </c:pt>
                <c:pt idx="427">
                  <c:v>-659.49800000000005</c:v>
                </c:pt>
                <c:pt idx="428" formatCode="0.00E+00">
                  <c:v>-1202.75</c:v>
                </c:pt>
                <c:pt idx="429" formatCode="0.00E+00">
                  <c:v>-1633.29</c:v>
                </c:pt>
                <c:pt idx="430" formatCode="0.00E+00">
                  <c:v>-1911.66</c:v>
                </c:pt>
                <c:pt idx="431" formatCode="0.00E+00">
                  <c:v>-2012.55</c:v>
                </c:pt>
                <c:pt idx="432" formatCode="0.00E+00">
                  <c:v>-1927.03</c:v>
                </c:pt>
                <c:pt idx="433" formatCode="0.00E+00">
                  <c:v>-1663.44</c:v>
                </c:pt>
                <c:pt idx="434" formatCode="0.00E+00">
                  <c:v>-1246.58</c:v>
                </c:pt>
                <c:pt idx="435">
                  <c:v>-715.24599999999998</c:v>
                </c:pt>
                <c:pt idx="436">
                  <c:v>-118.732</c:v>
                </c:pt>
                <c:pt idx="437">
                  <c:v>487.58800000000002</c:v>
                </c:pt>
                <c:pt idx="438" formatCode="0.00E+00">
                  <c:v>1047.67</c:v>
                </c:pt>
                <c:pt idx="439" formatCode="0.00E+00">
                  <c:v>1509.89</c:v>
                </c:pt>
                <c:pt idx="440" formatCode="0.00E+00">
                  <c:v>1831.66</c:v>
                </c:pt>
                <c:pt idx="441" formatCode="0.00E+00">
                  <c:v>1983.42</c:v>
                </c:pt>
                <c:pt idx="442" formatCode="0.00E+00">
                  <c:v>1951.33</c:v>
                </c:pt>
                <c:pt idx="443" formatCode="0.00E+00">
                  <c:v>1738.59</c:v>
                </c:pt>
                <c:pt idx="444" formatCode="0.00E+00">
                  <c:v>1365.08</c:v>
                </c:pt>
                <c:pt idx="445">
                  <c:v>865.49900000000002</c:v>
                </c:pt>
                <c:pt idx="446">
                  <c:v>286.12700000000001</c:v>
                </c:pt>
                <c:pt idx="447">
                  <c:v>-319.33100000000002</c:v>
                </c:pt>
                <c:pt idx="448">
                  <c:v>-894.846</c:v>
                </c:pt>
                <c:pt idx="449" formatCode="0.00E+00">
                  <c:v>-1387.26</c:v>
                </c:pt>
                <c:pt idx="450" formatCode="0.00E+00">
                  <c:v>-1751.03</c:v>
                </c:pt>
                <c:pt idx="451" formatCode="0.00E+00">
                  <c:v>-1952.57</c:v>
                </c:pt>
                <c:pt idx="452" formatCode="0.00E+00">
                  <c:v>-1973.31</c:v>
                </c:pt>
                <c:pt idx="453" formatCode="0.00E+00">
                  <c:v>-1811.26</c:v>
                </c:pt>
                <c:pt idx="454" formatCode="0.00E+00">
                  <c:v>-1481.44</c:v>
                </c:pt>
                <c:pt idx="455" formatCode="0.00E+00">
                  <c:v>-1014.38</c:v>
                </c:pt>
                <c:pt idx="456">
                  <c:v>-453.16199999999998</c:v>
                </c:pt>
                <c:pt idx="457">
                  <c:v>150.309</c:v>
                </c:pt>
                <c:pt idx="458">
                  <c:v>740.16399999999999</c:v>
                </c:pt>
                <c:pt idx="459" formatCode="0.00E+00">
                  <c:v>1261.9000000000001</c:v>
                </c:pt>
                <c:pt idx="460" formatCode="0.00E+00">
                  <c:v>1667.26</c:v>
                </c:pt>
                <c:pt idx="461" formatCode="0.00E+00">
                  <c:v>1918.65</c:v>
                </c:pt>
                <c:pt idx="462" formatCode="0.00E+00">
                  <c:v>1992.73</c:v>
                </c:pt>
                <c:pt idx="463" formatCode="0.00E+00">
                  <c:v>1882.44</c:v>
                </c:pt>
                <c:pt idx="464" formatCode="0.00E+00">
                  <c:v>1597.78</c:v>
                </c:pt>
                <c:pt idx="465" formatCode="0.00E+00">
                  <c:v>1164.9000000000001</c:v>
                </c:pt>
                <c:pt idx="466">
                  <c:v>623.59299999999996</c:v>
                </c:pt>
                <c:pt idx="467">
                  <c:v>23.726700000000001</c:v>
                </c:pt>
                <c:pt idx="468">
                  <c:v>-579.28399999999999</c:v>
                </c:pt>
                <c:pt idx="469" formatCode="0.00E+00">
                  <c:v>-1129.71</c:v>
                </c:pt>
                <c:pt idx="470" formatCode="0.00E+00">
                  <c:v>-1576.67</c:v>
                </c:pt>
                <c:pt idx="471" formatCode="0.00E+00">
                  <c:v>-1878.75</c:v>
                </c:pt>
                <c:pt idx="472" formatCode="0.00E+00">
                  <c:v>-2007.76</c:v>
                </c:pt>
                <c:pt idx="473" formatCode="0.00E+00">
                  <c:v>-1951.4</c:v>
                </c:pt>
                <c:pt idx="474" formatCode="0.00E+00">
                  <c:v>-1714.52</c:v>
                </c:pt>
                <c:pt idx="475" formatCode="0.00E+00">
                  <c:v>-1318.71</c:v>
                </c:pt>
                <c:pt idx="476">
                  <c:v>-800.11800000000005</c:v>
                </c:pt>
                <c:pt idx="477">
                  <c:v>-206.28100000000001</c:v>
                </c:pt>
                <c:pt idx="478">
                  <c:v>408.06</c:v>
                </c:pt>
                <c:pt idx="479">
                  <c:v>986.28700000000003</c:v>
                </c:pt>
                <c:pt idx="480" formatCode="0.00E+00">
                  <c:v>1475.02</c:v>
                </c:pt>
                <c:pt idx="481" formatCode="0.00E+00">
                  <c:v>1828.92</c:v>
                </c:pt>
                <c:pt idx="482" formatCode="0.00E+00">
                  <c:v>2015.03</c:v>
                </c:pt>
                <c:pt idx="483" formatCode="0.00E+00">
                  <c:v>2015.78</c:v>
                </c:pt>
                <c:pt idx="484" formatCode="0.00E+00">
                  <c:v>1830.54</c:v>
                </c:pt>
                <c:pt idx="485" formatCode="0.00E+00">
                  <c:v>1475.86</c:v>
                </c:pt>
                <c:pt idx="486">
                  <c:v>984.00900000000001</c:v>
                </c:pt>
                <c:pt idx="487">
                  <c:v>399.83800000000002</c:v>
                </c:pt>
                <c:pt idx="488">
                  <c:v>-223.10300000000001</c:v>
                </c:pt>
                <c:pt idx="489">
                  <c:v>-827.47699999999998</c:v>
                </c:pt>
                <c:pt idx="490" formatCode="0.00E+00">
                  <c:v>-1357.63</c:v>
                </c:pt>
                <c:pt idx="491" formatCode="0.00E+00">
                  <c:v>-1764.52</c:v>
                </c:pt>
                <c:pt idx="492" formatCode="0.00E+00">
                  <c:v>-2010.33</c:v>
                </c:pt>
                <c:pt idx="493" formatCode="0.00E+00">
                  <c:v>-2071.9299999999998</c:v>
                </c:pt>
                <c:pt idx="494" formatCode="0.00E+00">
                  <c:v>-1943</c:v>
                </c:pt>
                <c:pt idx="495" formatCode="0.00E+00">
                  <c:v>-1634.75</c:v>
                </c:pt>
                <c:pt idx="496" formatCode="0.00E+00">
                  <c:v>-1174.97</c:v>
                </c:pt>
                <c:pt idx="497">
                  <c:v>-605.37800000000004</c:v>
                </c:pt>
                <c:pt idx="498">
                  <c:v>22.067</c:v>
                </c:pt>
                <c:pt idx="499">
                  <c:v>649.83900000000006</c:v>
                </c:pt>
                <c:pt idx="500" formatCode="0.00E+00">
                  <c:v>1220.23</c:v>
                </c:pt>
                <c:pt idx="501" formatCode="0.00E+00">
                  <c:v>1680.75</c:v>
                </c:pt>
                <c:pt idx="502" formatCode="0.00E+00">
                  <c:v>1988.64</c:v>
                </c:pt>
                <c:pt idx="503" formatCode="0.00E+00">
                  <c:v>2115.0700000000002</c:v>
                </c:pt>
                <c:pt idx="504" formatCode="0.00E+00">
                  <c:v>2047.8</c:v>
                </c:pt>
                <c:pt idx="505" formatCode="0.00E+00">
                  <c:v>1792.19</c:v>
                </c:pt>
                <c:pt idx="506" formatCode="0.00E+00">
                  <c:v>1371.06</c:v>
                </c:pt>
                <c:pt idx="507">
                  <c:v>822.38900000000001</c:v>
                </c:pt>
                <c:pt idx="508">
                  <c:v>195.96600000000001</c:v>
                </c:pt>
                <c:pt idx="509">
                  <c:v>-450.99799999999999</c:v>
                </c:pt>
                <c:pt idx="510" formatCode="0.00E+00">
                  <c:v>-1059.28</c:v>
                </c:pt>
                <c:pt idx="511" formatCode="0.00E+00">
                  <c:v>-1573.02</c:v>
                </c:pt>
                <c:pt idx="512" formatCode="0.00E+00">
                  <c:v>-1944.73</c:v>
                </c:pt>
                <c:pt idx="513" formatCode="0.00E+00">
                  <c:v>-2139.8200000000002</c:v>
                </c:pt>
                <c:pt idx="514" formatCode="0.00E+00">
                  <c:v>-2139.77</c:v>
                </c:pt>
                <c:pt idx="515" formatCode="0.00E+00">
                  <c:v>-1943.72</c:v>
                </c:pt>
                <c:pt idx="516" formatCode="0.00E+00">
                  <c:v>-1568.82</c:v>
                </c:pt>
                <c:pt idx="517" formatCode="0.00E+00">
                  <c:v>-1048.74</c:v>
                </c:pt>
                <c:pt idx="518">
                  <c:v>-430.39299999999997</c:v>
                </c:pt>
                <c:pt idx="519">
                  <c:v>230.023</c:v>
                </c:pt>
                <c:pt idx="520">
                  <c:v>872.23</c:v>
                </c:pt>
                <c:pt idx="521" formatCode="0.00E+00">
                  <c:v>1437.39</c:v>
                </c:pt>
                <c:pt idx="522" formatCode="0.00E+00">
                  <c:v>1872.98</c:v>
                </c:pt>
                <c:pt idx="523" formatCode="0.00E+00">
                  <c:v>2137.58</c:v>
                </c:pt>
                <c:pt idx="524" formatCode="0.00E+00">
                  <c:v>2205.7800000000002</c:v>
                </c:pt>
                <c:pt idx="525" formatCode="0.00E+00">
                  <c:v>2070.88</c:v>
                </c:pt>
                <c:pt idx="526" formatCode="0.00E+00">
                  <c:v>1744.82</c:v>
                </c:pt>
                <c:pt idx="527" formatCode="0.00E+00">
                  <c:v>1257.55</c:v>
                </c:pt>
                <c:pt idx="528">
                  <c:v>654.62800000000004</c:v>
                </c:pt>
                <c:pt idx="529">
                  <c:v>-7.81325</c:v>
                </c:pt>
                <c:pt idx="530">
                  <c:v>-667.86300000000006</c:v>
                </c:pt>
                <c:pt idx="531" formatCode="0.00E+00">
                  <c:v>-1262.99</c:v>
                </c:pt>
                <c:pt idx="532" formatCode="0.00E+00">
                  <c:v>-1736.92</c:v>
                </c:pt>
                <c:pt idx="533" formatCode="0.00E+00">
                  <c:v>-2047.35</c:v>
                </c:pt>
                <c:pt idx="534" formatCode="0.00E+00">
                  <c:v>-2171.17</c:v>
                </c:pt>
                <c:pt idx="535" formatCode="0.00E+00">
                  <c:v>-2101.79</c:v>
                </c:pt>
                <c:pt idx="536" formatCode="0.00E+00">
                  <c:v>-1847.4</c:v>
                </c:pt>
                <c:pt idx="537" formatCode="0.00E+00">
                  <c:v>-1432.72</c:v>
                </c:pt>
                <c:pt idx="538">
                  <c:v>-897.28200000000004</c:v>
                </c:pt>
                <c:pt idx="539">
                  <c:v>-289.488</c:v>
                </c:pt>
                <c:pt idx="540">
                  <c:v>338.30200000000002</c:v>
                </c:pt>
                <c:pt idx="541">
                  <c:v>932.202</c:v>
                </c:pt>
                <c:pt idx="542" formatCode="0.00E+00">
                  <c:v>1442.82</c:v>
                </c:pt>
                <c:pt idx="543" formatCode="0.00E+00">
                  <c:v>1830.15</c:v>
                </c:pt>
                <c:pt idx="544" formatCode="0.00E+00">
                  <c:v>2062.34</c:v>
                </c:pt>
                <c:pt idx="545" formatCode="0.00E+00">
                  <c:v>2116.6999999999998</c:v>
                </c:pt>
                <c:pt idx="546" formatCode="0.00E+00">
                  <c:v>1982.97</c:v>
                </c:pt>
                <c:pt idx="547" formatCode="0.00E+00">
                  <c:v>1667.95</c:v>
                </c:pt>
                <c:pt idx="548" formatCode="0.00E+00">
                  <c:v>1195.6400000000001</c:v>
                </c:pt>
                <c:pt idx="549">
                  <c:v>604.39200000000005</c:v>
                </c:pt>
                <c:pt idx="550">
                  <c:v>-54.160299999999999</c:v>
                </c:pt>
                <c:pt idx="551">
                  <c:v>-720.31</c:v>
                </c:pt>
                <c:pt idx="552" formatCode="0.00E+00">
                  <c:v>-1331.54</c:v>
                </c:pt>
                <c:pt idx="553" formatCode="0.00E+00">
                  <c:v>-1826.86</c:v>
                </c:pt>
                <c:pt idx="554" formatCode="0.00E+00">
                  <c:v>-2152.9699999999998</c:v>
                </c:pt>
                <c:pt idx="555" formatCode="0.00E+00">
                  <c:v>-2273.1</c:v>
                </c:pt>
                <c:pt idx="556" formatCode="0.00E+00">
                  <c:v>-2172.0700000000002</c:v>
                </c:pt>
                <c:pt idx="557" formatCode="0.00E+00">
                  <c:v>-1856.47</c:v>
                </c:pt>
                <c:pt idx="558" formatCode="0.00E+00">
                  <c:v>-1354.4</c:v>
                </c:pt>
                <c:pt idx="559">
                  <c:v>-713.99900000000002</c:v>
                </c:pt>
                <c:pt idx="560">
                  <c:v>2.1755499999999999</c:v>
                </c:pt>
                <c:pt idx="561">
                  <c:v>724.19399999999996</c:v>
                </c:pt>
                <c:pt idx="562" formatCode="0.00E+00">
                  <c:v>1381.95</c:v>
                </c:pt>
                <c:pt idx="563" formatCode="0.00E+00">
                  <c:v>1910.79</c:v>
                </c:pt>
                <c:pt idx="564" formatCode="0.00E+00">
                  <c:v>2258.0100000000002</c:v>
                </c:pt>
                <c:pt idx="565" formatCode="0.00E+00">
                  <c:v>2389.94</c:v>
                </c:pt>
                <c:pt idx="566" formatCode="0.00E+00">
                  <c:v>2292.9299999999998</c:v>
                </c:pt>
                <c:pt idx="567" formatCode="0.00E+00">
                  <c:v>1972.39</c:v>
                </c:pt>
                <c:pt idx="568" formatCode="0.00E+00">
                  <c:v>1454.47</c:v>
                </c:pt>
                <c:pt idx="569">
                  <c:v>787.77599999999995</c:v>
                </c:pt>
                <c:pt idx="570">
                  <c:v>37.131900000000002</c:v>
                </c:pt>
                <c:pt idx="571">
                  <c:v>-724.65499999999997</c:v>
                </c:pt>
                <c:pt idx="572" formatCode="0.00E+00">
                  <c:v>-1422.92</c:v>
                </c:pt>
                <c:pt idx="573" formatCode="0.00E+00">
                  <c:v>-1986.8</c:v>
                </c:pt>
                <c:pt idx="574" formatCode="0.00E+00">
                  <c:v>-2356.85</c:v>
                </c:pt>
                <c:pt idx="575" formatCode="0.00E+00">
                  <c:v>-2491.9699999999998</c:v>
                </c:pt>
                <c:pt idx="576" formatCode="0.00E+00">
                  <c:v>-2373.21</c:v>
                </c:pt>
                <c:pt idx="577" formatCode="0.00E+00">
                  <c:v>-2008</c:v>
                </c:pt>
                <c:pt idx="578" formatCode="0.00E+00">
                  <c:v>-1432.48</c:v>
                </c:pt>
                <c:pt idx="579">
                  <c:v>-707.16899999999998</c:v>
                </c:pt>
                <c:pt idx="580">
                  <c:v>92.740099999999998</c:v>
                </c:pt>
                <c:pt idx="581">
                  <c:v>885.06600000000003</c:v>
                </c:pt>
                <c:pt idx="582" formatCode="0.00E+00">
                  <c:v>1588.5</c:v>
                </c:pt>
                <c:pt idx="583" formatCode="0.00E+00">
                  <c:v>2132.0700000000002</c:v>
                </c:pt>
                <c:pt idx="584" formatCode="0.00E+00">
                  <c:v>2461.61</c:v>
                </c:pt>
                <c:pt idx="585" formatCode="0.00E+00">
                  <c:v>2544.16</c:v>
                </c:pt>
                <c:pt idx="586" formatCode="0.00E+00">
                  <c:v>2373.4899999999998</c:v>
                </c:pt>
                <c:pt idx="587" formatCode="0.00E+00">
                  <c:v>1971.06</c:v>
                </c:pt>
                <c:pt idx="588" formatCode="0.00E+00">
                  <c:v>1380.52</c:v>
                </c:pt>
                <c:pt idx="589">
                  <c:v>659.92499999999995</c:v>
                </c:pt>
                <c:pt idx="590">
                  <c:v>-123.44499999999999</c:v>
                </c:pt>
                <c:pt idx="591">
                  <c:v>-896.83900000000006</c:v>
                </c:pt>
                <c:pt idx="592" formatCode="0.00E+00">
                  <c:v>-1589.59</c:v>
                </c:pt>
                <c:pt idx="593" formatCode="0.00E+00">
                  <c:v>-2140.11</c:v>
                </c:pt>
                <c:pt idx="594" formatCode="0.00E+00">
                  <c:v>-2499.17</c:v>
                </c:pt>
                <c:pt idx="595" formatCode="0.00E+00">
                  <c:v>-2632.82</c:v>
                </c:pt>
                <c:pt idx="596" formatCode="0.00E+00">
                  <c:v>-2527</c:v>
                </c:pt>
                <c:pt idx="597" formatCode="0.00E+00">
                  <c:v>-2189.33</c:v>
                </c:pt>
                <c:pt idx="598" formatCode="0.00E+00">
                  <c:v>-1646.73</c:v>
                </c:pt>
                <c:pt idx="599">
                  <c:v>-943.99</c:v>
                </c:pt>
                <c:pt idx="600">
                  <c:v>-143.23099999999999</c:v>
                </c:pt>
                <c:pt idx="601">
                  <c:v>681.68799999999999</c:v>
                </c:pt>
                <c:pt idx="602" formatCode="0.00E+00">
                  <c:v>1453.61</c:v>
                </c:pt>
                <c:pt idx="603" formatCode="0.00E+00">
                  <c:v>2100.66</c:v>
                </c:pt>
                <c:pt idx="604" formatCode="0.00E+00">
                  <c:v>2561.71</c:v>
                </c:pt>
                <c:pt idx="605" formatCode="0.00E+00">
                  <c:v>2791.5</c:v>
                </c:pt>
                <c:pt idx="606" formatCode="0.00E+00">
                  <c:v>2767.48</c:v>
                </c:pt>
                <c:pt idx="607" formatCode="0.00E+00">
                  <c:v>2492.21</c:v>
                </c:pt>
                <c:pt idx="608" formatCode="0.00E+00">
                  <c:v>1992.64</c:v>
                </c:pt>
                <c:pt idx="609" formatCode="0.00E+00">
                  <c:v>1317.04</c:v>
                </c:pt>
                <c:pt idx="610">
                  <c:v>529.10799999999995</c:v>
                </c:pt>
                <c:pt idx="611">
                  <c:v>-301.67200000000003</c:v>
                </c:pt>
                <c:pt idx="612" formatCode="0.00E+00">
                  <c:v>-1105.6400000000001</c:v>
                </c:pt>
                <c:pt idx="613" formatCode="0.00E+00">
                  <c:v>-1815.35</c:v>
                </c:pt>
                <c:pt idx="614" formatCode="0.00E+00">
                  <c:v>-2372.13</c:v>
                </c:pt>
                <c:pt idx="615" formatCode="0.00E+00">
                  <c:v>-2730.56</c:v>
                </c:pt>
                <c:pt idx="616" formatCode="0.00E+00">
                  <c:v>-2861.41</c:v>
                </c:pt>
                <c:pt idx="617" formatCode="0.00E+00">
                  <c:v>-2753.16</c:v>
                </c:pt>
                <c:pt idx="618" formatCode="0.00E+00">
                  <c:v>-2413.09</c:v>
                </c:pt>
                <c:pt idx="619" formatCode="0.00E+00">
                  <c:v>-1867.27</c:v>
                </c:pt>
                <c:pt idx="620" formatCode="0.00E+00">
                  <c:v>-1155.58</c:v>
                </c:pt>
                <c:pt idx="621">
                  <c:v>-329.92500000000001</c:v>
                </c:pt>
                <c:pt idx="622">
                  <c:v>543.41399999999999</c:v>
                </c:pt>
                <c:pt idx="623" formatCode="0.00E+00">
                  <c:v>1388.58</c:v>
                </c:pt>
                <c:pt idx="624" formatCode="0.00E+00">
                  <c:v>2129.79</c:v>
                </c:pt>
                <c:pt idx="625" formatCode="0.00E+00">
                  <c:v>2699.18</c:v>
                </c:pt>
                <c:pt idx="626" formatCode="0.00E+00">
                  <c:v>3040.92</c:v>
                </c:pt>
                <c:pt idx="627" formatCode="0.00E+00">
                  <c:v>3117.61</c:v>
                </c:pt>
                <c:pt idx="628" formatCode="0.00E+00">
                  <c:v>2916.4</c:v>
                </c:pt>
                <c:pt idx="629" formatCode="0.00E+00">
                  <c:v>2449.4899999999998</c:v>
                </c:pt>
                <c:pt idx="630" formatCode="0.00E+00">
                  <c:v>1754.16</c:v>
                </c:pt>
                <c:pt idx="631">
                  <c:v>890.54700000000003</c:v>
                </c:pt>
                <c:pt idx="632">
                  <c:v>-63.3292</c:v>
                </c:pt>
                <c:pt idx="633" formatCode="0.00E+00">
                  <c:v>-1019.47</c:v>
                </c:pt>
                <c:pt idx="634" formatCode="0.00E+00">
                  <c:v>-1890.77</c:v>
                </c:pt>
                <c:pt idx="635" formatCode="0.00E+00">
                  <c:v>-2599.4499999999998</c:v>
                </c:pt>
                <c:pt idx="636" formatCode="0.00E+00">
                  <c:v>-3080.42</c:v>
                </c:pt>
                <c:pt idx="637" formatCode="0.00E+00">
                  <c:v>-3291.57</c:v>
                </c:pt>
                <c:pt idx="638" formatCode="0.00E+00">
                  <c:v>-3215</c:v>
                </c:pt>
                <c:pt idx="639" formatCode="0.00E+00">
                  <c:v>-2853.48</c:v>
                </c:pt>
                <c:pt idx="640" formatCode="0.00E+00">
                  <c:v>-2238.14</c:v>
                </c:pt>
                <c:pt idx="641" formatCode="0.00E+00">
                  <c:v>-1424.75</c:v>
                </c:pt>
                <c:pt idx="642">
                  <c:v>-484.80700000000002</c:v>
                </c:pt>
                <c:pt idx="643">
                  <c:v>497.76</c:v>
                </c:pt>
                <c:pt idx="644" formatCode="0.00E+00">
                  <c:v>1434.11</c:v>
                </c:pt>
                <c:pt idx="645" formatCode="0.00E+00">
                  <c:v>2239.9</c:v>
                </c:pt>
                <c:pt idx="646" formatCode="0.00E+00">
                  <c:v>2842.24</c:v>
                </c:pt>
                <c:pt idx="647" formatCode="0.00E+00">
                  <c:v>3188.26</c:v>
                </c:pt>
                <c:pt idx="648" formatCode="0.00E+00">
                  <c:v>3252.15</c:v>
                </c:pt>
                <c:pt idx="649" formatCode="0.00E+00">
                  <c:v>3035.84</c:v>
                </c:pt>
                <c:pt idx="650" formatCode="0.00E+00">
                  <c:v>2562.4299999999998</c:v>
                </c:pt>
                <c:pt idx="651" formatCode="0.00E+00">
                  <c:v>1874.66</c:v>
                </c:pt>
                <c:pt idx="652" formatCode="0.00E+00">
                  <c:v>1033.5</c:v>
                </c:pt>
                <c:pt idx="653">
                  <c:v>111.696</c:v>
                </c:pt>
                <c:pt idx="654">
                  <c:v>-813.096</c:v>
                </c:pt>
                <c:pt idx="655" formatCode="0.00E+00">
                  <c:v>-1665.29</c:v>
                </c:pt>
                <c:pt idx="656" formatCode="0.00E+00">
                  <c:v>-2375.77</c:v>
                </c:pt>
                <c:pt idx="657" formatCode="0.00E+00">
                  <c:v>-2888.8</c:v>
                </c:pt>
                <c:pt idx="658" formatCode="0.00E+00">
                  <c:v>-3164.4</c:v>
                </c:pt>
                <c:pt idx="659" formatCode="0.00E+00">
                  <c:v>-3176.93</c:v>
                </c:pt>
                <c:pt idx="660" formatCode="0.00E+00">
                  <c:v>-2918.1</c:v>
                </c:pt>
                <c:pt idx="661" formatCode="0.00E+00">
                  <c:v>-2401.5300000000002</c:v>
                </c:pt>
                <c:pt idx="662" formatCode="0.00E+00">
                  <c:v>-1664.91</c:v>
                </c:pt>
                <c:pt idx="663">
                  <c:v>-767.56200000000001</c:v>
                </c:pt>
                <c:pt idx="664">
                  <c:v>215.02600000000001</c:v>
                </c:pt>
                <c:pt idx="665" formatCode="0.00E+00">
                  <c:v>1195.8599999999999</c:v>
                </c:pt>
                <c:pt idx="666" formatCode="0.00E+00">
                  <c:v>2085.19</c:v>
                </c:pt>
                <c:pt idx="667" formatCode="0.00E+00">
                  <c:v>2798.1</c:v>
                </c:pt>
                <c:pt idx="668" formatCode="0.00E+00">
                  <c:v>3261.44</c:v>
                </c:pt>
                <c:pt idx="669" formatCode="0.00E+00">
                  <c:v>3424.09</c:v>
                </c:pt>
                <c:pt idx="670" formatCode="0.00E+00">
                  <c:v>3265.11</c:v>
                </c:pt>
                <c:pt idx="671" formatCode="0.00E+00">
                  <c:v>2796.2</c:v>
                </c:pt>
                <c:pt idx="672" formatCode="0.00E+00">
                  <c:v>2058.6999999999998</c:v>
                </c:pt>
                <c:pt idx="673" formatCode="0.00E+00">
                  <c:v>1120.96</c:v>
                </c:pt>
                <c:pt idx="674">
                  <c:v>71.850300000000004</c:v>
                </c:pt>
                <c:pt idx="675">
                  <c:v>-988.90300000000002</c:v>
                </c:pt>
                <c:pt idx="676" formatCode="0.00E+00">
                  <c:v>-1960.91</c:v>
                </c:pt>
                <c:pt idx="677" formatCode="0.00E+00">
                  <c:v>-2752.21</c:v>
                </c:pt>
                <c:pt idx="678" formatCode="0.00E+00">
                  <c:v>-3287.06</c:v>
                </c:pt>
                <c:pt idx="679" formatCode="0.00E+00">
                  <c:v>-3514.31</c:v>
                </c:pt>
                <c:pt idx="680" formatCode="0.00E+00">
                  <c:v>-3411.76</c:v>
                </c:pt>
                <c:pt idx="681" formatCode="0.00E+00">
                  <c:v>-2985.63</c:v>
                </c:pt>
                <c:pt idx="682" formatCode="0.00E+00">
                  <c:v>-2270.2800000000002</c:v>
                </c:pt>
                <c:pt idx="683" formatCode="0.00E+00">
                  <c:v>-1329.2</c:v>
                </c:pt>
                <c:pt idx="684">
                  <c:v>-251.18199999999999</c:v>
                </c:pt>
                <c:pt idx="685">
                  <c:v>860.11900000000003</c:v>
                </c:pt>
                <c:pt idx="686" formatCode="0.00E+00">
                  <c:v>1897.54</c:v>
                </c:pt>
                <c:pt idx="687" formatCode="0.00E+00">
                  <c:v>2759.08</c:v>
                </c:pt>
                <c:pt idx="688" formatCode="0.00E+00">
                  <c:v>3357.13</c:v>
                </c:pt>
                <c:pt idx="689" formatCode="0.00E+00">
                  <c:v>3627.86</c:v>
                </c:pt>
                <c:pt idx="690" formatCode="0.00E+00">
                  <c:v>3538.65</c:v>
                </c:pt>
                <c:pt idx="691" formatCode="0.00E+00">
                  <c:v>3092.83</c:v>
                </c:pt>
                <c:pt idx="692" formatCode="0.00E+00">
                  <c:v>2332.56</c:v>
                </c:pt>
                <c:pt idx="693" formatCode="0.00E+00">
                  <c:v>1336.08</c:v>
                </c:pt>
                <c:pt idx="694">
                  <c:v>206.61099999999999</c:v>
                </c:pt>
                <c:pt idx="695">
                  <c:v>-941.17100000000005</c:v>
                </c:pt>
                <c:pt idx="696" formatCode="0.00E+00">
                  <c:v>-1992.33</c:v>
                </c:pt>
                <c:pt idx="697" formatCode="0.00E+00">
                  <c:v>-2842.63</c:v>
                </c:pt>
                <c:pt idx="698" formatCode="0.00E+00">
                  <c:v>-3409.94</c:v>
                </c:pt>
                <c:pt idx="699" formatCode="0.00E+00">
                  <c:v>-3640.74</c:v>
                </c:pt>
                <c:pt idx="700" formatCode="0.00E+00">
                  <c:v>-3515.49</c:v>
                </c:pt>
                <c:pt idx="701" formatCode="0.00E+00">
                  <c:v>-3052.3</c:v>
                </c:pt>
                <c:pt idx="702" formatCode="0.00E+00">
                  <c:v>-2303.08</c:v>
                </c:pt>
                <c:pt idx="703" formatCode="0.00E+00">
                  <c:v>-1343.27</c:v>
                </c:pt>
                <c:pt idx="704">
                  <c:v>-262.88499999999999</c:v>
                </c:pt>
                <c:pt idx="705">
                  <c:v>839.71100000000001</c:v>
                </c:pt>
                <c:pt idx="706" formatCode="0.00E+00">
                  <c:v>1864.87</c:v>
                </c:pt>
                <c:pt idx="707" formatCode="0.00E+00">
                  <c:v>2721.57</c:v>
                </c:pt>
                <c:pt idx="708" formatCode="0.00E+00">
                  <c:v>3334.79</c:v>
                </c:pt>
                <c:pt idx="709" formatCode="0.00E+00">
                  <c:v>3649.5</c:v>
                </c:pt>
                <c:pt idx="710" formatCode="0.00E+00">
                  <c:v>3635.97</c:v>
                </c:pt>
                <c:pt idx="711" formatCode="0.00E+00">
                  <c:v>3293.57</c:v>
                </c:pt>
                <c:pt idx="712" formatCode="0.00E+00">
                  <c:v>2650.62</c:v>
                </c:pt>
                <c:pt idx="713" formatCode="0.00E+00">
                  <c:v>1761.15</c:v>
                </c:pt>
                <c:pt idx="714">
                  <c:v>703.20299999999997</c:v>
                </c:pt>
                <c:pt idx="715">
                  <c:v>-426.44299999999998</c:v>
                </c:pt>
                <c:pt idx="716" formatCode="0.00E+00">
                  <c:v>-1522.87</c:v>
                </c:pt>
                <c:pt idx="717" formatCode="0.00E+00">
                  <c:v>-2484.41</c:v>
                </c:pt>
                <c:pt idx="718" formatCode="0.00E+00">
                  <c:v>-3223.05</c:v>
                </c:pt>
                <c:pt idx="719" formatCode="0.00E+00">
                  <c:v>-3670.81</c:v>
                </c:pt>
                <c:pt idx="720" formatCode="0.00E+00">
                  <c:v>-3786.77</c:v>
                </c:pt>
                <c:pt idx="721" formatCode="0.00E+00">
                  <c:v>-3562.83</c:v>
                </c:pt>
                <c:pt idx="722" formatCode="0.00E+00">
                  <c:v>-3023.56</c:v>
                </c:pt>
                <c:pt idx="723" formatCode="0.00E+00">
                  <c:v>-2222.85</c:v>
                </c:pt>
                <c:pt idx="724" formatCode="0.00E+00">
                  <c:v>-1237.06</c:v>
                </c:pt>
                <c:pt idx="725">
                  <c:v>-154.63499999999999</c:v>
                </c:pt>
                <c:pt idx="726">
                  <c:v>933.69399999999996</c:v>
                </c:pt>
                <c:pt idx="727" formatCode="0.00E+00">
                  <c:v>1940.02</c:v>
                </c:pt>
                <c:pt idx="728" formatCode="0.00E+00">
                  <c:v>2782.68</c:v>
                </c:pt>
                <c:pt idx="729" formatCode="0.00E+00">
                  <c:v>3394.68</c:v>
                </c:pt>
                <c:pt idx="730" formatCode="0.00E+00">
                  <c:v>3727.25</c:v>
                </c:pt>
                <c:pt idx="731" formatCode="0.00E+00">
                  <c:v>3753.16</c:v>
                </c:pt>
                <c:pt idx="732" formatCode="0.00E+00">
                  <c:v>3469.04</c:v>
                </c:pt>
                <c:pt idx="733" formatCode="0.00E+00">
                  <c:v>2894.73</c:v>
                </c:pt>
                <c:pt idx="734" formatCode="0.00E+00">
                  <c:v>2072.41</c:v>
                </c:pt>
                <c:pt idx="735" formatCode="0.00E+00">
                  <c:v>1061.44</c:v>
                </c:pt>
                <c:pt idx="736">
                  <c:v>-61.103700000000003</c:v>
                </c:pt>
                <c:pt idx="737" formatCode="0.00E+00">
                  <c:v>-1201.25</c:v>
                </c:pt>
                <c:pt idx="738" formatCode="0.00E+00">
                  <c:v>-2258.48</c:v>
                </c:pt>
                <c:pt idx="739" formatCode="0.00E+00">
                  <c:v>-3137.6</c:v>
                </c:pt>
                <c:pt idx="740" formatCode="0.00E+00">
                  <c:v>-3757.11</c:v>
                </c:pt>
                <c:pt idx="741" formatCode="0.00E+00">
                  <c:v>-4055.88</c:v>
                </c:pt>
                <c:pt idx="742" formatCode="0.00E+00">
                  <c:v>-4000.88</c:v>
                </c:pt>
                <c:pt idx="743" formatCode="0.00E+00">
                  <c:v>-3591.32</c:v>
                </c:pt>
                <c:pt idx="744" formatCode="0.00E+00">
                  <c:v>-2858.57</c:v>
                </c:pt>
                <c:pt idx="745" formatCode="0.00E+00">
                  <c:v>-1865.25</c:v>
                </c:pt>
                <c:pt idx="746">
                  <c:v>-699.69899999999996</c:v>
                </c:pt>
                <c:pt idx="747">
                  <c:v>532.66300000000001</c:v>
                </c:pt>
                <c:pt idx="748" formatCode="0.00E+00">
                  <c:v>1719.72</c:v>
                </c:pt>
                <c:pt idx="749" formatCode="0.00E+00">
                  <c:v>2756.71</c:v>
                </c:pt>
                <c:pt idx="750" formatCode="0.00E+00">
                  <c:v>3554.67</c:v>
                </c:pt>
                <c:pt idx="751" formatCode="0.00E+00">
                  <c:v>4042.96</c:v>
                </c:pt>
                <c:pt idx="752" formatCode="0.00E+00">
                  <c:v>4178.22</c:v>
                </c:pt>
                <c:pt idx="753" formatCode="0.00E+00">
                  <c:v>3948.52</c:v>
                </c:pt>
                <c:pt idx="754" formatCode="0.00E+00">
                  <c:v>3372.68</c:v>
                </c:pt>
                <c:pt idx="755" formatCode="0.00E+00">
                  <c:v>2501.89</c:v>
                </c:pt>
                <c:pt idx="756" formatCode="0.00E+00">
                  <c:v>1414.06</c:v>
                </c:pt>
                <c:pt idx="757">
                  <c:v>205.67099999999999</c:v>
                </c:pt>
                <c:pt idx="758" formatCode="0.00E+00">
                  <c:v>-1015.44</c:v>
                </c:pt>
                <c:pt idx="759" formatCode="0.00E+00">
                  <c:v>-2140</c:v>
                </c:pt>
                <c:pt idx="760" formatCode="0.00E+00">
                  <c:v>-3067.36</c:v>
                </c:pt>
                <c:pt idx="761" formatCode="0.00E+00">
                  <c:v>-3716.41</c:v>
                </c:pt>
                <c:pt idx="762" formatCode="0.00E+00">
                  <c:v>-4035.27</c:v>
                </c:pt>
                <c:pt idx="763" formatCode="0.00E+00">
                  <c:v>-4005.15</c:v>
                </c:pt>
                <c:pt idx="764" formatCode="0.00E+00">
                  <c:v>-3638.07</c:v>
                </c:pt>
                <c:pt idx="765" formatCode="0.00E+00">
                  <c:v>-2970.94</c:v>
                </c:pt>
                <c:pt idx="766" formatCode="0.00E+00">
                  <c:v>-2063.7800000000002</c:v>
                </c:pt>
                <c:pt idx="767">
                  <c:v>-995.84799999999996</c:v>
                </c:pt>
                <c:pt idx="768">
                  <c:v>142.24600000000001</c:v>
                </c:pt>
                <c:pt idx="769" formatCode="0.00E+00">
                  <c:v>1256.6300000000001</c:v>
                </c:pt>
                <c:pt idx="770" formatCode="0.00E+00">
                  <c:v>2258.7600000000002</c:v>
                </c:pt>
                <c:pt idx="771" formatCode="0.00E+00">
                  <c:v>3070.28</c:v>
                </c:pt>
                <c:pt idx="772" formatCode="0.00E+00">
                  <c:v>3629.1</c:v>
                </c:pt>
                <c:pt idx="773" formatCode="0.00E+00">
                  <c:v>3890.16</c:v>
                </c:pt>
                <c:pt idx="774" formatCode="0.00E+00">
                  <c:v>3825.74</c:v>
                </c:pt>
                <c:pt idx="775" formatCode="0.00E+00">
                  <c:v>3432.02</c:v>
                </c:pt>
                <c:pt idx="776" formatCode="0.00E+00">
                  <c:v>2733.32</c:v>
                </c:pt>
                <c:pt idx="777" formatCode="0.00E+00">
                  <c:v>1783.13</c:v>
                </c:pt>
                <c:pt idx="778">
                  <c:v>659.73</c:v>
                </c:pt>
                <c:pt idx="779">
                  <c:v>-540.26199999999994</c:v>
                </c:pt>
                <c:pt idx="780" formatCode="0.00E+00">
                  <c:v>-1709.15</c:v>
                </c:pt>
                <c:pt idx="781" formatCode="0.00E+00">
                  <c:v>-2738.3</c:v>
                </c:pt>
                <c:pt idx="782" formatCode="0.00E+00">
                  <c:v>-3527.13</c:v>
                </c:pt>
                <c:pt idx="783" formatCode="0.00E+00">
                  <c:v>-3993.97</c:v>
                </c:pt>
                <c:pt idx="784" formatCode="0.00E+00">
                  <c:v>-4087.96</c:v>
                </c:pt>
                <c:pt idx="785" formatCode="0.00E+00">
                  <c:v>-3796.26</c:v>
                </c:pt>
                <c:pt idx="786" formatCode="0.00E+00">
                  <c:v>-3144.41</c:v>
                </c:pt>
                <c:pt idx="787" formatCode="0.00E+00">
                  <c:v>-2192.4</c:v>
                </c:pt>
                <c:pt idx="788" formatCode="0.00E+00">
                  <c:v>-1029.8399999999999</c:v>
                </c:pt>
                <c:pt idx="789">
                  <c:v>232.98699999999999</c:v>
                </c:pt>
                <c:pt idx="790" formatCode="0.00E+00">
                  <c:v>1477.22</c:v>
                </c:pt>
                <c:pt idx="791" formatCode="0.00E+00">
                  <c:v>2586.2399999999998</c:v>
                </c:pt>
                <c:pt idx="792" formatCode="0.00E+00">
                  <c:v>3456.72</c:v>
                </c:pt>
                <c:pt idx="793" formatCode="0.00E+00">
                  <c:v>4007.49</c:v>
                </c:pt>
                <c:pt idx="794" formatCode="0.00E+00">
                  <c:v>4187.62</c:v>
                </c:pt>
                <c:pt idx="795" formatCode="0.00E+00">
                  <c:v>3978.73</c:v>
                </c:pt>
                <c:pt idx="796" formatCode="0.00E+00">
                  <c:v>3395.08</c:v>
                </c:pt>
                <c:pt idx="797" formatCode="0.00E+00">
                  <c:v>2485.87</c:v>
                </c:pt>
                <c:pt idx="798" formatCode="0.00E+00">
                  <c:v>1333.69</c:v>
                </c:pt>
                <c:pt idx="799">
                  <c:v>47.617899999999999</c:v>
                </c:pt>
                <c:pt idx="800" formatCode="0.00E+00">
                  <c:v>-1249.52</c:v>
                </c:pt>
                <c:pt idx="801" formatCode="0.00E+00">
                  <c:v>-2432.6999999999998</c:v>
                </c:pt>
                <c:pt idx="802" formatCode="0.00E+00">
                  <c:v>-3385.61</c:v>
                </c:pt>
                <c:pt idx="803" formatCode="0.00E+00">
                  <c:v>-4011.17</c:v>
                </c:pt>
                <c:pt idx="804" formatCode="0.00E+00">
                  <c:v>-4242.1400000000003</c:v>
                </c:pt>
                <c:pt idx="805" formatCode="0.00E+00">
                  <c:v>-4049.61</c:v>
                </c:pt>
                <c:pt idx="806" formatCode="0.00E+00">
                  <c:v>-3449.51</c:v>
                </c:pt>
                <c:pt idx="807" formatCode="0.00E+00">
                  <c:v>-2503.16</c:v>
                </c:pt>
                <c:pt idx="808" formatCode="0.00E+00">
                  <c:v>-1309.99</c:v>
                </c:pt>
                <c:pt idx="809">
                  <c:v>6.3095800000000004</c:v>
                </c:pt>
                <c:pt idx="810" formatCode="0.00E+00">
                  <c:v>1313.03</c:v>
                </c:pt>
                <c:pt idx="811" formatCode="0.00E+00">
                  <c:v>2480.44</c:v>
                </c:pt>
                <c:pt idx="812" formatCode="0.00E+00">
                  <c:v>3394.45</c:v>
                </c:pt>
                <c:pt idx="813" formatCode="0.00E+00">
                  <c:v>3968.18</c:v>
                </c:pt>
                <c:pt idx="814" formatCode="0.00E+00">
                  <c:v>4149.8500000000004</c:v>
                </c:pt>
                <c:pt idx="815" formatCode="0.00E+00">
                  <c:v>3928.39</c:v>
                </c:pt>
                <c:pt idx="816" formatCode="0.00E+00">
                  <c:v>3334.53</c:v>
                </c:pt>
                <c:pt idx="817" formatCode="0.00E+00">
                  <c:v>2433.0700000000002</c:v>
                </c:pt>
                <c:pt idx="818" formatCode="0.00E+00">
                  <c:v>1312.2</c:v>
                </c:pt>
                <c:pt idx="819">
                  <c:v>75.207800000000006</c:v>
                </c:pt>
                <c:pt idx="820" formatCode="0.00E+00">
                  <c:v>-1166.32</c:v>
                </c:pt>
                <c:pt idx="821" formatCode="0.00E+00">
                  <c:v>-2301.08</c:v>
                </c:pt>
                <c:pt idx="822" formatCode="0.00E+00">
                  <c:v>-3228.86</c:v>
                </c:pt>
                <c:pt idx="823" formatCode="0.00E+00">
                  <c:v>-3867.41</c:v>
                </c:pt>
                <c:pt idx="824" formatCode="0.00E+00">
                  <c:v>-4158.5200000000004</c:v>
                </c:pt>
                <c:pt idx="825" formatCode="0.00E+00">
                  <c:v>-4073.98</c:v>
                </c:pt>
                <c:pt idx="826" formatCode="0.00E+00">
                  <c:v>-3618.65</c:v>
                </c:pt>
                <c:pt idx="827" formatCode="0.00E+00">
                  <c:v>-2829.97</c:v>
                </c:pt>
                <c:pt idx="828" formatCode="0.00E+00">
                  <c:v>-1775.92</c:v>
                </c:pt>
                <c:pt idx="829">
                  <c:v>-552.11199999999997</c:v>
                </c:pt>
                <c:pt idx="830">
                  <c:v>727.125</c:v>
                </c:pt>
                <c:pt idx="831" formatCode="0.00E+00">
                  <c:v>1942.48</c:v>
                </c:pt>
                <c:pt idx="832" formatCode="0.00E+00">
                  <c:v>2981.25</c:v>
                </c:pt>
                <c:pt idx="833" formatCode="0.00E+00">
                  <c:v>3748.68</c:v>
                </c:pt>
                <c:pt idx="834" formatCode="0.00E+00">
                  <c:v>4175.3999999999996</c:v>
                </c:pt>
                <c:pt idx="835" formatCode="0.00E+00">
                  <c:v>4225.1000000000004</c:v>
                </c:pt>
                <c:pt idx="836" formatCode="0.00E+00">
                  <c:v>3899.34</c:v>
                </c:pt>
                <c:pt idx="837" formatCode="0.00E+00">
                  <c:v>3235.55</c:v>
                </c:pt>
                <c:pt idx="838" formatCode="0.00E+00">
                  <c:v>2301.64</c:v>
                </c:pt>
                <c:pt idx="839" formatCode="0.00E+00">
                  <c:v>1185.3599999999999</c:v>
                </c:pt>
                <c:pt idx="840">
                  <c:v>-16.234999999999999</c:v>
                </c:pt>
                <c:pt idx="841" formatCode="0.00E+00">
                  <c:v>-1205.43</c:v>
                </c:pt>
                <c:pt idx="842" formatCode="0.00E+00">
                  <c:v>-2287.71</c:v>
                </c:pt>
                <c:pt idx="843" formatCode="0.00E+00">
                  <c:v>-3176.94</c:v>
                </c:pt>
                <c:pt idx="844" formatCode="0.00E+00">
                  <c:v>-3803.51</c:v>
                </c:pt>
                <c:pt idx="845" formatCode="0.00E+00">
                  <c:v>-4118.07</c:v>
                </c:pt>
                <c:pt idx="846" formatCode="0.00E+00">
                  <c:v>-4095.72</c:v>
                </c:pt>
                <c:pt idx="847" formatCode="0.00E+00">
                  <c:v>-3736.5</c:v>
                </c:pt>
                <c:pt idx="848" formatCode="0.00E+00">
                  <c:v>-3064.49</c:v>
                </c:pt>
                <c:pt idx="849" formatCode="0.00E+00">
                  <c:v>-2127.31</c:v>
                </c:pt>
                <c:pt idx="850">
                  <c:v>-993.16</c:v>
                </c:pt>
                <c:pt idx="851">
                  <c:v>247.78800000000001</c:v>
                </c:pt>
                <c:pt idx="852" formatCode="0.00E+00">
                  <c:v>1488.43</c:v>
                </c:pt>
                <c:pt idx="853" formatCode="0.00E+00">
                  <c:v>2617.75</c:v>
                </c:pt>
                <c:pt idx="854" formatCode="0.00E+00">
                  <c:v>3532.96</c:v>
                </c:pt>
                <c:pt idx="855" formatCode="0.00E+00">
                  <c:v>4148.37</c:v>
                </c:pt>
                <c:pt idx="856" formatCode="0.00E+00">
                  <c:v>4403.0600000000004</c:v>
                </c:pt>
                <c:pt idx="857" formatCode="0.00E+00">
                  <c:v>4268.62</c:v>
                </c:pt>
                <c:pt idx="858" formatCode="0.00E+00">
                  <c:v>3752.25</c:v>
                </c:pt>
                <c:pt idx="859" formatCode="0.00E+00">
                  <c:v>2896.51</c:v>
                </c:pt>
                <c:pt idx="860" formatCode="0.00E+00">
                  <c:v>1777.53</c:v>
                </c:pt>
                <c:pt idx="861">
                  <c:v>496.971</c:v>
                </c:pt>
                <c:pt idx="862">
                  <c:v>-829.38499999999999</c:v>
                </c:pt>
                <c:pt idx="863" formatCode="0.00E+00">
                  <c:v>-2079.9499999999998</c:v>
                </c:pt>
                <c:pt idx="864" formatCode="0.00E+00">
                  <c:v>-3145.7</c:v>
                </c:pt>
                <c:pt idx="865" formatCode="0.00E+00">
                  <c:v>-3938.04</c:v>
                </c:pt>
                <c:pt idx="866" formatCode="0.00E+00">
                  <c:v>-4385.53</c:v>
                </c:pt>
                <c:pt idx="867" formatCode="0.00E+00">
                  <c:v>-4448.6000000000004</c:v>
                </c:pt>
                <c:pt idx="868" formatCode="0.00E+00">
                  <c:v>-4124.12</c:v>
                </c:pt>
                <c:pt idx="869" formatCode="0.00E+00">
                  <c:v>-3440.13</c:v>
                </c:pt>
                <c:pt idx="870" formatCode="0.00E+00">
                  <c:v>-2457.91</c:v>
                </c:pt>
                <c:pt idx="871" formatCode="0.00E+00">
                  <c:v>-1266.76</c:v>
                </c:pt>
                <c:pt idx="872">
                  <c:v>27.0886</c:v>
                </c:pt>
                <c:pt idx="873" formatCode="0.00E+00">
                  <c:v>1308.3599999999999</c:v>
                </c:pt>
                <c:pt idx="874" formatCode="0.00E+00">
                  <c:v>2462.06</c:v>
                </c:pt>
                <c:pt idx="875" formatCode="0.00E+00">
                  <c:v>3385.43</c:v>
                </c:pt>
                <c:pt idx="876" formatCode="0.00E+00">
                  <c:v>4000.64</c:v>
                </c:pt>
                <c:pt idx="877" formatCode="0.00E+00">
                  <c:v>4261.84</c:v>
                </c:pt>
                <c:pt idx="878" formatCode="0.00E+00">
                  <c:v>4155.78</c:v>
                </c:pt>
                <c:pt idx="879" formatCode="0.00E+00">
                  <c:v>3700.14</c:v>
                </c:pt>
                <c:pt idx="880" formatCode="0.00E+00">
                  <c:v>2940.05</c:v>
                </c:pt>
                <c:pt idx="881" formatCode="0.00E+00">
                  <c:v>1944.62</c:v>
                </c:pt>
                <c:pt idx="882">
                  <c:v>799.78499999999997</c:v>
                </c:pt>
                <c:pt idx="883">
                  <c:v>-398.31900000000002</c:v>
                </c:pt>
                <c:pt idx="884" formatCode="0.00E+00">
                  <c:v>-1551.29</c:v>
                </c:pt>
                <c:pt idx="885" formatCode="0.00E+00">
                  <c:v>-2568.27</c:v>
                </c:pt>
                <c:pt idx="886" formatCode="0.00E+00">
                  <c:v>-3370.67</c:v>
                </c:pt>
                <c:pt idx="887" formatCode="0.00E+00">
                  <c:v>-3896.22</c:v>
                </c:pt>
                <c:pt idx="888" formatCode="0.00E+00">
                  <c:v>-4099.6000000000004</c:v>
                </c:pt>
                <c:pt idx="889" formatCode="0.00E+00">
                  <c:v>-3956.55</c:v>
                </c:pt>
                <c:pt idx="890" formatCode="0.00E+00">
                  <c:v>-3470.71</c:v>
                </c:pt>
                <c:pt idx="891" formatCode="0.00E+00">
                  <c:v>-2675.15</c:v>
                </c:pt>
                <c:pt idx="892" formatCode="0.00E+00">
                  <c:v>-1632.13</c:v>
                </c:pt>
                <c:pt idx="893">
                  <c:v>-428.99700000000001</c:v>
                </c:pt>
                <c:pt idx="894">
                  <c:v>829.64099999999996</c:v>
                </c:pt>
                <c:pt idx="895" formatCode="0.00E+00">
                  <c:v>2029.92</c:v>
                </c:pt>
                <c:pt idx="896" formatCode="0.00E+00">
                  <c:v>3058.82</c:v>
                </c:pt>
                <c:pt idx="897" formatCode="0.00E+00">
                  <c:v>3814.63</c:v>
                </c:pt>
                <c:pt idx="898" formatCode="0.00E+00">
                  <c:v>4220.0600000000004</c:v>
                </c:pt>
                <c:pt idx="899" formatCode="0.00E+00">
                  <c:v>4231.93</c:v>
                </c:pt>
                <c:pt idx="900" formatCode="0.00E+00">
                  <c:v>3846.02</c:v>
                </c:pt>
                <c:pt idx="901" formatCode="0.00E+00">
                  <c:v>3097.73</c:v>
                </c:pt>
                <c:pt idx="902" formatCode="0.00E+00">
                  <c:v>2057.2600000000002</c:v>
                </c:pt>
                <c:pt idx="903">
                  <c:v>823.54700000000003</c:v>
                </c:pt>
                <c:pt idx="904">
                  <c:v>-486.74200000000002</c:v>
                </c:pt>
                <c:pt idx="905" formatCode="0.00E+00">
                  <c:v>-1750.52</c:v>
                </c:pt>
                <c:pt idx="906" formatCode="0.00E+00">
                  <c:v>-2849.22</c:v>
                </c:pt>
                <c:pt idx="907" formatCode="0.00E+00">
                  <c:v>-3680.46</c:v>
                </c:pt>
                <c:pt idx="908" formatCode="0.00E+00">
                  <c:v>-4168.09</c:v>
                </c:pt>
                <c:pt idx="909" formatCode="0.00E+00">
                  <c:v>-4266.9799999999996</c:v>
                </c:pt>
                <c:pt idx="910" formatCode="0.00E+00">
                  <c:v>-3964.79</c:v>
                </c:pt>
                <c:pt idx="911" formatCode="0.00E+00">
                  <c:v>-3285.14</c:v>
                </c:pt>
                <c:pt idx="912" formatCode="0.00E+00">
                  <c:v>-2288.64</c:v>
                </c:pt>
                <c:pt idx="913" formatCode="0.00E+00">
                  <c:v>-1068</c:v>
                </c:pt>
                <c:pt idx="914">
                  <c:v>260.82600000000002</c:v>
                </c:pt>
                <c:pt idx="915" formatCode="0.00E+00">
                  <c:v>1570.06</c:v>
                </c:pt>
                <c:pt idx="916" formatCode="0.00E+00">
                  <c:v>2731.85</c:v>
                </c:pt>
                <c:pt idx="917" formatCode="0.00E+00">
                  <c:v>3630.47</c:v>
                </c:pt>
                <c:pt idx="918" formatCode="0.00E+00">
                  <c:v>4173.62</c:v>
                </c:pt>
                <c:pt idx="919" formatCode="0.00E+00">
                  <c:v>4301.8</c:v>
                </c:pt>
                <c:pt idx="920" formatCode="0.00E+00">
                  <c:v>3997.57</c:v>
                </c:pt>
                <c:pt idx="921" formatCode="0.00E+00">
                  <c:v>3290.72</c:v>
                </c:pt>
                <c:pt idx="922" formatCode="0.00E+00">
                  <c:v>2255.46</c:v>
                </c:pt>
                <c:pt idx="923" formatCode="0.00E+00">
                  <c:v>1000.14</c:v>
                </c:pt>
                <c:pt idx="924">
                  <c:v>-345.62900000000002</c:v>
                </c:pt>
                <c:pt idx="925" formatCode="0.00E+00">
                  <c:v>-1646.26</c:v>
                </c:pt>
                <c:pt idx="926" formatCode="0.00E+00">
                  <c:v>-2773.5</c:v>
                </c:pt>
                <c:pt idx="927" formatCode="0.00E+00">
                  <c:v>-3617.94</c:v>
                </c:pt>
                <c:pt idx="928" formatCode="0.00E+00">
                  <c:v>-4100.41</c:v>
                </c:pt>
                <c:pt idx="929" formatCode="0.00E+00">
                  <c:v>-4179.99</c:v>
                </c:pt>
                <c:pt idx="930" formatCode="0.00E+00">
                  <c:v>-3858.06</c:v>
                </c:pt>
                <c:pt idx="931" formatCode="0.00E+00">
                  <c:v>-3175.24</c:v>
                </c:pt>
                <c:pt idx="932" formatCode="0.00E+00">
                  <c:v>-2202.79</c:v>
                </c:pt>
                <c:pt idx="933" formatCode="0.00E+00">
                  <c:v>-1033.81</c:v>
                </c:pt>
                <c:pt idx="934">
                  <c:v>224.03</c:v>
                </c:pt>
                <c:pt idx="935" formatCode="0.00E+00">
                  <c:v>1457.91</c:v>
                </c:pt>
                <c:pt idx="936" formatCode="0.00E+00">
                  <c:v>2558.52</c:v>
                </c:pt>
                <c:pt idx="937" formatCode="0.00E+00">
                  <c:v>3429.04</c:v>
                </c:pt>
                <c:pt idx="938" formatCode="0.00E+00">
                  <c:v>3991.55</c:v>
                </c:pt>
                <c:pt idx="939" formatCode="0.00E+00">
                  <c:v>4194.71</c:v>
                </c:pt>
                <c:pt idx="940" formatCode="0.00E+00">
                  <c:v>4018.95</c:v>
                </c:pt>
                <c:pt idx="941" formatCode="0.00E+00">
                  <c:v>3476.65</c:v>
                </c:pt>
                <c:pt idx="942" formatCode="0.00E+00">
                  <c:v>2613.1999999999998</c:v>
                </c:pt>
                <c:pt idx="943" formatCode="0.00E+00">
                  <c:v>1505.24</c:v>
                </c:pt>
                <c:pt idx="944">
                  <c:v>255.619</c:v>
                </c:pt>
                <c:pt idx="945" formatCode="0.00E+00">
                  <c:v>-1018.55</c:v>
                </c:pt>
                <c:pt idx="946" formatCode="0.00E+00">
                  <c:v>-2198.5500000000002</c:v>
                </c:pt>
                <c:pt idx="947" formatCode="0.00E+00">
                  <c:v>-3174.65</c:v>
                </c:pt>
                <c:pt idx="948" formatCode="0.00E+00">
                  <c:v>-3857.29</c:v>
                </c:pt>
                <c:pt idx="949" formatCode="0.00E+00">
                  <c:v>-4186.01</c:v>
                </c:pt>
                <c:pt idx="950" formatCode="0.00E+00">
                  <c:v>-4135.58</c:v>
                </c:pt>
                <c:pt idx="951" formatCode="0.00E+00">
                  <c:v>-3717.74</c:v>
                </c:pt>
                <c:pt idx="952" formatCode="0.00E+00">
                  <c:v>-2979.67</c:v>
                </c:pt>
                <c:pt idx="953" formatCode="0.00E+00">
                  <c:v>-1995.79</c:v>
                </c:pt>
                <c:pt idx="954">
                  <c:v>-856.11699999999996</c:v>
                </c:pt>
                <c:pt idx="955">
                  <c:v>341.822</c:v>
                </c:pt>
                <c:pt idx="956" formatCode="0.00E+00">
                  <c:v>1500.45</c:v>
                </c:pt>
                <c:pt idx="957" formatCode="0.00E+00">
                  <c:v>2527.59</c:v>
                </c:pt>
                <c:pt idx="958" formatCode="0.00E+00">
                  <c:v>3342.16</c:v>
                </c:pt>
                <c:pt idx="959" formatCode="0.00E+00">
                  <c:v>3880.51</c:v>
                </c:pt>
                <c:pt idx="960" formatCode="0.00E+00">
                  <c:v>4099.71</c:v>
                </c:pt>
                <c:pt idx="961" formatCode="0.00E+00">
                  <c:v>3982.21</c:v>
                </c:pt>
                <c:pt idx="962" formatCode="0.00E+00">
                  <c:v>3534.96</c:v>
                </c:pt>
                <c:pt idx="963" formatCode="0.00E+00">
                  <c:v>2787.73</c:v>
                </c:pt>
                <c:pt idx="964" formatCode="0.00E+00">
                  <c:v>1793.39</c:v>
                </c:pt>
                <c:pt idx="965">
                  <c:v>627.25199999999995</c:v>
                </c:pt>
                <c:pt idx="966">
                  <c:v>-613.98</c:v>
                </c:pt>
                <c:pt idx="967" formatCode="0.00E+00">
                  <c:v>-1822.33</c:v>
                </c:pt>
                <c:pt idx="968" formatCode="0.00E+00">
                  <c:v>-2889.36</c:v>
                </c:pt>
                <c:pt idx="969" formatCode="0.00E+00">
                  <c:v>-3716.36</c:v>
                </c:pt>
                <c:pt idx="970" formatCode="0.00E+00">
                  <c:v>-4224.66</c:v>
                </c:pt>
                <c:pt idx="971" formatCode="0.00E+00">
                  <c:v>-4363.37</c:v>
                </c:pt>
                <c:pt idx="972" formatCode="0.00E+00">
                  <c:v>-4115.21</c:v>
                </c:pt>
                <c:pt idx="973" formatCode="0.00E+00">
                  <c:v>-3498.41</c:v>
                </c:pt>
                <c:pt idx="974" formatCode="0.00E+00">
                  <c:v>-2566.29</c:v>
                </c:pt>
                <c:pt idx="975" formatCode="0.00E+00">
                  <c:v>-1403.65</c:v>
                </c:pt>
                <c:pt idx="976">
                  <c:v>-116.788</c:v>
                </c:pt>
                <c:pt idx="977" formatCode="0.00E+00">
                  <c:v>1178.68</c:v>
                </c:pt>
                <c:pt idx="978" formatCode="0.00E+00">
                  <c:v>2364.5500000000002</c:v>
                </c:pt>
                <c:pt idx="979" formatCode="0.00E+00">
                  <c:v>3339.47</c:v>
                </c:pt>
                <c:pt idx="980" formatCode="0.00E+00">
                  <c:v>4023.8</c:v>
                </c:pt>
                <c:pt idx="981" formatCode="0.00E+00">
                  <c:v>4353.75</c:v>
                </c:pt>
                <c:pt idx="982" formatCode="0.00E+00">
                  <c:v>4299.6499999999996</c:v>
                </c:pt>
                <c:pt idx="983" formatCode="0.00E+00">
                  <c:v>3869.83</c:v>
                </c:pt>
                <c:pt idx="984" formatCode="0.00E+00">
                  <c:v>3102.41</c:v>
                </c:pt>
                <c:pt idx="985" formatCode="0.00E+00">
                  <c:v>2066.4699999999998</c:v>
                </c:pt>
                <c:pt idx="986">
                  <c:v>856.79899999999998</c:v>
                </c:pt>
                <c:pt idx="987">
                  <c:v>-418.13</c:v>
                </c:pt>
                <c:pt idx="988" formatCode="0.00E+00">
                  <c:v>-1644</c:v>
                </c:pt>
                <c:pt idx="989" formatCode="0.00E+00">
                  <c:v>-2709.86</c:v>
                </c:pt>
                <c:pt idx="990" formatCode="0.00E+00">
                  <c:v>-3522.22</c:v>
                </c:pt>
                <c:pt idx="991" formatCode="0.00E+00">
                  <c:v>-4017.35</c:v>
                </c:pt>
                <c:pt idx="992" formatCode="0.00E+00">
                  <c:v>-4162.2</c:v>
                </c:pt>
                <c:pt idx="993" formatCode="0.00E+00">
                  <c:v>-3952.53</c:v>
                </c:pt>
                <c:pt idx="994" formatCode="0.00E+00">
                  <c:v>-3413.46</c:v>
                </c:pt>
                <c:pt idx="995" formatCode="0.00E+00">
                  <c:v>-2597.44</c:v>
                </c:pt>
                <c:pt idx="996" formatCode="0.00E+00">
                  <c:v>-1578.06</c:v>
                </c:pt>
                <c:pt idx="997">
                  <c:v>-441.916</c:v>
                </c:pt>
                <c:pt idx="998">
                  <c:v>716.41499999999996</c:v>
                </c:pt>
                <c:pt idx="999" formatCode="0.00E+00">
                  <c:v>1803.05</c:v>
                </c:pt>
                <c:pt idx="1000" formatCode="0.00E+00">
                  <c:v>2734.58</c:v>
                </c:pt>
                <c:pt idx="1001" formatCode="0.00E+00">
                  <c:v>3439.6</c:v>
                </c:pt>
                <c:pt idx="1002" formatCode="0.00E+00">
                  <c:v>3860.79</c:v>
                </c:pt>
                <c:pt idx="1003" formatCode="0.00E+00">
                  <c:v>3957.53</c:v>
                </c:pt>
                <c:pt idx="1004" formatCode="0.00E+00">
                  <c:v>3713.61</c:v>
                </c:pt>
                <c:pt idx="1005" formatCode="0.00E+00">
                  <c:v>3142.79</c:v>
                </c:pt>
                <c:pt idx="1006" formatCode="0.00E+00">
                  <c:v>2286.9499999999998</c:v>
                </c:pt>
                <c:pt idx="1007" formatCode="0.00E+00">
                  <c:v>1215.8800000000001</c:v>
                </c:pt>
                <c:pt idx="1008">
                  <c:v>21.620899999999999</c:v>
                </c:pt>
                <c:pt idx="1009" formatCode="0.00E+00">
                  <c:v>-1189.83</c:v>
                </c:pt>
                <c:pt idx="1010" formatCode="0.00E+00">
                  <c:v>-2306.33</c:v>
                </c:pt>
                <c:pt idx="1011" formatCode="0.00E+00">
                  <c:v>-3218.98</c:v>
                </c:pt>
                <c:pt idx="1012" formatCode="0.00E+00">
                  <c:v>-3835.67</c:v>
                </c:pt>
                <c:pt idx="1013" formatCode="0.00E+00">
                  <c:v>-4093.6</c:v>
                </c:pt>
                <c:pt idx="1014" formatCode="0.00E+00">
                  <c:v>-3965.2</c:v>
                </c:pt>
                <c:pt idx="1015" formatCode="0.00E+00">
                  <c:v>-3460.73</c:v>
                </c:pt>
                <c:pt idx="1016" formatCode="0.00E+00">
                  <c:v>-2628.03</c:v>
                </c:pt>
                <c:pt idx="1017" formatCode="0.00E+00">
                  <c:v>-1546.84</c:v>
                </c:pt>
                <c:pt idx="1018">
                  <c:v>-320.39400000000001</c:v>
                </c:pt>
                <c:pt idx="1019">
                  <c:v>935.71299999999997</c:v>
                </c:pt>
                <c:pt idx="1020" formatCode="0.00E+00">
                  <c:v>2103.67</c:v>
                </c:pt>
                <c:pt idx="1021" formatCode="0.00E+00">
                  <c:v>3073.66</c:v>
                </c:pt>
                <c:pt idx="1022" formatCode="0.00E+00">
                  <c:v>3756.5</c:v>
                </c:pt>
                <c:pt idx="1023" formatCode="0.00E+00">
                  <c:v>4090.56</c:v>
                </c:pt>
                <c:pt idx="1024" formatCode="0.00E+00">
                  <c:v>4043.19</c:v>
                </c:pt>
                <c:pt idx="1025" formatCode="0.00E+00">
                  <c:v>3613.6</c:v>
                </c:pt>
                <c:pt idx="1026" formatCode="0.00E+00">
                  <c:v>2838.59</c:v>
                </c:pt>
                <c:pt idx="1027" formatCode="0.00E+00">
                  <c:v>1790.2</c:v>
                </c:pt>
                <c:pt idx="1028">
                  <c:v>566.98099999999999</c:v>
                </c:pt>
                <c:pt idx="1029">
                  <c:v>-715.03099999999995</c:v>
                </c:pt>
                <c:pt idx="1030" formatCode="0.00E+00">
                  <c:v>-1931.94</c:v>
                </c:pt>
                <c:pt idx="1031" formatCode="0.00E+00">
                  <c:v>-2963.36</c:v>
                </c:pt>
                <c:pt idx="1032" formatCode="0.00E+00">
                  <c:v>-3705.19</c:v>
                </c:pt>
                <c:pt idx="1033" formatCode="0.00E+00">
                  <c:v>-4079.37</c:v>
                </c:pt>
                <c:pt idx="1034" formatCode="0.00E+00">
                  <c:v>-4042.97</c:v>
                </c:pt>
                <c:pt idx="1035" formatCode="0.00E+00">
                  <c:v>-3597.59</c:v>
                </c:pt>
                <c:pt idx="1036" formatCode="0.00E+00">
                  <c:v>-2791.23</c:v>
                </c:pt>
                <c:pt idx="1037" formatCode="0.00E+00">
                  <c:v>-1709.53</c:v>
                </c:pt>
                <c:pt idx="1038">
                  <c:v>-465.173</c:v>
                </c:pt>
                <c:pt idx="1039">
                  <c:v>814.23099999999999</c:v>
                </c:pt>
                <c:pt idx="1040" formatCode="0.00E+00">
                  <c:v>2000.65</c:v>
                </c:pt>
                <c:pt idx="1041" formatCode="0.00E+00">
                  <c:v>2977.79</c:v>
                </c:pt>
                <c:pt idx="1042" formatCode="0.00E+00">
                  <c:v>3651.08</c:v>
                </c:pt>
                <c:pt idx="1043" formatCode="0.00E+00">
                  <c:v>3958.81</c:v>
                </c:pt>
                <c:pt idx="1044" formatCode="0.00E+00">
                  <c:v>3879.63</c:v>
                </c:pt>
                <c:pt idx="1045" formatCode="0.00E+00">
                  <c:v>3431.84</c:v>
                </c:pt>
                <c:pt idx="1046" formatCode="0.00E+00">
                  <c:v>2666.23</c:v>
                </c:pt>
                <c:pt idx="1047" formatCode="0.00E+00">
                  <c:v>1658.23</c:v>
                </c:pt>
                <c:pt idx="1048">
                  <c:v>502.56200000000001</c:v>
                </c:pt>
                <c:pt idx="1049">
                  <c:v>-694.87699999999995</c:v>
                </c:pt>
                <c:pt idx="1050" formatCode="0.00E+00">
                  <c:v>-1827.44</c:v>
                </c:pt>
                <c:pt idx="1051" formatCode="0.00E+00">
                  <c:v>-2795.14</c:v>
                </c:pt>
                <c:pt idx="1052" formatCode="0.00E+00">
                  <c:v>-3511.15</c:v>
                </c:pt>
                <c:pt idx="1053" formatCode="0.00E+00">
                  <c:v>-3909.96</c:v>
                </c:pt>
                <c:pt idx="1054" formatCode="0.00E+00">
                  <c:v>-3954.81</c:v>
                </c:pt>
                <c:pt idx="1055" formatCode="0.00E+00">
                  <c:v>-3639.13</c:v>
                </c:pt>
                <c:pt idx="1056" formatCode="0.00E+00">
                  <c:v>-2986.75</c:v>
                </c:pt>
                <c:pt idx="1057" formatCode="0.00E+00">
                  <c:v>-2054.04</c:v>
                </c:pt>
                <c:pt idx="1058">
                  <c:v>-926.80499999999995</c:v>
                </c:pt>
                <c:pt idx="1059">
                  <c:v>288.58</c:v>
                </c:pt>
                <c:pt idx="1060" formatCode="0.00E+00">
                  <c:v>1478.22</c:v>
                </c:pt>
                <c:pt idx="1061" formatCode="0.00E+00">
                  <c:v>2531.41</c:v>
                </c:pt>
                <c:pt idx="1062" formatCode="0.00E+00">
                  <c:v>3349.46</c:v>
                </c:pt>
                <c:pt idx="1063" formatCode="0.00E+00">
                  <c:v>3857.66</c:v>
                </c:pt>
                <c:pt idx="1064" formatCode="0.00E+00">
                  <c:v>4012.99</c:v>
                </c:pt>
                <c:pt idx="1065" formatCode="0.00E+00">
                  <c:v>3807.71</c:v>
                </c:pt>
                <c:pt idx="1066" formatCode="0.00E+00">
                  <c:v>3269.18</c:v>
                </c:pt>
                <c:pt idx="1067" formatCode="0.00E+00">
                  <c:v>2456.15</c:v>
                </c:pt>
                <c:pt idx="1068" formatCode="0.00E+00">
                  <c:v>1446.85</c:v>
                </c:pt>
                <c:pt idx="1069">
                  <c:v>329.10899999999998</c:v>
                </c:pt>
                <c:pt idx="1070">
                  <c:v>-803.49800000000005</c:v>
                </c:pt>
                <c:pt idx="1071" formatCode="0.00E+00">
                  <c:v>-1859.52</c:v>
                </c:pt>
                <c:pt idx="1072" formatCode="0.00E+00">
                  <c:v>-2755.37</c:v>
                </c:pt>
                <c:pt idx="1073" formatCode="0.00E+00">
                  <c:v>-3421.05</c:v>
                </c:pt>
                <c:pt idx="1074" formatCode="0.00E+00">
                  <c:v>-3804.46</c:v>
                </c:pt>
                <c:pt idx="1075" formatCode="0.00E+00">
                  <c:v>-3875.01</c:v>
                </c:pt>
                <c:pt idx="1076" formatCode="0.00E+00">
                  <c:v>-3626.91</c:v>
                </c:pt>
                <c:pt idx="1077" formatCode="0.00E+00">
                  <c:v>-3075.87</c:v>
                </c:pt>
                <c:pt idx="1078" formatCode="0.00E+00">
                  <c:v>-2257.6799999999998</c:v>
                </c:pt>
                <c:pt idx="1079" formatCode="0.00E+00">
                  <c:v>-1232.06</c:v>
                </c:pt>
                <c:pt idx="1080">
                  <c:v>-82.118200000000002</c:v>
                </c:pt>
                <c:pt idx="1081" formatCode="0.00E+00">
                  <c:v>1092.92</c:v>
                </c:pt>
                <c:pt idx="1082" formatCode="0.00E+00">
                  <c:v>2189.2800000000002</c:v>
                </c:pt>
                <c:pt idx="1083" formatCode="0.00E+00">
                  <c:v>3106.96</c:v>
                </c:pt>
                <c:pt idx="1084" formatCode="0.00E+00">
                  <c:v>3759.01</c:v>
                </c:pt>
                <c:pt idx="1085" formatCode="0.00E+00">
                  <c:v>4082.05</c:v>
                </c:pt>
                <c:pt idx="1086" formatCode="0.00E+00">
                  <c:v>4042.14</c:v>
                </c:pt>
                <c:pt idx="1087" formatCode="0.00E+00">
                  <c:v>3638.57</c:v>
                </c:pt>
                <c:pt idx="1088" formatCode="0.00E+00">
                  <c:v>2904.72</c:v>
                </c:pt>
                <c:pt idx="1089" formatCode="0.00E+00">
                  <c:v>1906.8</c:v>
                </c:pt>
                <c:pt idx="1090">
                  <c:v>737.36</c:v>
                </c:pt>
                <c:pt idx="1091">
                  <c:v>-497.06200000000001</c:v>
                </c:pt>
                <c:pt idx="1092" formatCode="0.00E+00">
                  <c:v>-1686.09</c:v>
                </c:pt>
                <c:pt idx="1093" formatCode="0.00E+00">
                  <c:v>-2718.77</c:v>
                </c:pt>
                <c:pt idx="1094" formatCode="0.00E+00">
                  <c:v>-3508.41</c:v>
                </c:pt>
                <c:pt idx="1095" formatCode="0.00E+00">
                  <c:v>-3994.17</c:v>
                </c:pt>
                <c:pt idx="1096" formatCode="0.00E+00">
                  <c:v>-4126.96</c:v>
                </c:pt>
                <c:pt idx="1097" formatCode="0.00E+00">
                  <c:v>-3894.36</c:v>
                </c:pt>
                <c:pt idx="1098" formatCode="0.00E+00">
                  <c:v>-3322.73</c:v>
                </c:pt>
                <c:pt idx="1099" formatCode="0.00E+00">
                  <c:v>-2462.3200000000002</c:v>
                </c:pt>
                <c:pt idx="1100" formatCode="0.00E+00">
                  <c:v>-1390.33</c:v>
                </c:pt>
                <c:pt idx="1101">
                  <c:v>-205.85300000000001</c:v>
                </c:pt>
                <c:pt idx="1102">
                  <c:v>985.10699999999997</c:v>
                </c:pt>
                <c:pt idx="1103" formatCode="0.00E+00">
                  <c:v>2075.94</c:v>
                </c:pt>
                <c:pt idx="1104" formatCode="0.00E+00">
                  <c:v>2967.55</c:v>
                </c:pt>
                <c:pt idx="1105" formatCode="0.00E+00">
                  <c:v>3583.53</c:v>
                </c:pt>
                <c:pt idx="1106" formatCode="0.00E+00">
                  <c:v>3880.09</c:v>
                </c:pt>
                <c:pt idx="1107" formatCode="0.00E+00">
                  <c:v>3841.1</c:v>
                </c:pt>
                <c:pt idx="1108" formatCode="0.00E+00">
                  <c:v>3475.76</c:v>
                </c:pt>
                <c:pt idx="1109" formatCode="0.00E+00">
                  <c:v>2821.21</c:v>
                </c:pt>
                <c:pt idx="1110" formatCode="0.00E+00">
                  <c:v>1939.32</c:v>
                </c:pt>
                <c:pt idx="1111">
                  <c:v>908.01400000000001</c:v>
                </c:pt>
                <c:pt idx="1112">
                  <c:v>-186.75800000000001</c:v>
                </c:pt>
                <c:pt idx="1113" formatCode="0.00E+00">
                  <c:v>-1254.27</c:v>
                </c:pt>
                <c:pt idx="1114" formatCode="0.00E+00">
                  <c:v>-2208.67</c:v>
                </c:pt>
                <c:pt idx="1115" formatCode="0.00E+00">
                  <c:v>-2977.32</c:v>
                </c:pt>
                <c:pt idx="1116" formatCode="0.00E+00">
                  <c:v>-3500.56</c:v>
                </c:pt>
                <c:pt idx="1117" formatCode="0.00E+00">
                  <c:v>-3732.49</c:v>
                </c:pt>
                <c:pt idx="1118" formatCode="0.00E+00">
                  <c:v>-3646.16</c:v>
                </c:pt>
                <c:pt idx="1119" formatCode="0.00E+00">
                  <c:v>-3241.46</c:v>
                </c:pt>
                <c:pt idx="1120" formatCode="0.00E+00">
                  <c:v>-2547.0300000000002</c:v>
                </c:pt>
                <c:pt idx="1121" formatCode="0.00E+00">
                  <c:v>-1616.85</c:v>
                </c:pt>
                <c:pt idx="1122">
                  <c:v>-529.226</c:v>
                </c:pt>
                <c:pt idx="1123">
                  <c:v>620.41</c:v>
                </c:pt>
                <c:pt idx="1124" formatCode="0.00E+00">
                  <c:v>1728.51</c:v>
                </c:pt>
                <c:pt idx="1125" formatCode="0.00E+00">
                  <c:v>2690.15</c:v>
                </c:pt>
                <c:pt idx="1126" formatCode="0.00E+00">
                  <c:v>3409.08</c:v>
                </c:pt>
                <c:pt idx="1127" formatCode="0.00E+00">
                  <c:v>3811.66</c:v>
                </c:pt>
                <c:pt idx="1128" formatCode="0.00E+00">
                  <c:v>3857.04</c:v>
                </c:pt>
                <c:pt idx="1129" formatCode="0.00E+00">
                  <c:v>3538.42</c:v>
                </c:pt>
                <c:pt idx="1130" formatCode="0.00E+00">
                  <c:v>2884.45</c:v>
                </c:pt>
                <c:pt idx="1131" formatCode="0.00E+00">
                  <c:v>1957.71</c:v>
                </c:pt>
                <c:pt idx="1132">
                  <c:v>847.71900000000005</c:v>
                </c:pt>
                <c:pt idx="1133">
                  <c:v>-339.58600000000001</c:v>
                </c:pt>
                <c:pt idx="1134" formatCode="0.00E+00">
                  <c:v>-1492.94</c:v>
                </c:pt>
                <c:pt idx="1135" formatCode="0.00E+00">
                  <c:v>-2503.58</c:v>
                </c:pt>
                <c:pt idx="1136" formatCode="0.00E+00">
                  <c:v>-3275.98</c:v>
                </c:pt>
                <c:pt idx="1137" formatCode="0.00E+00">
                  <c:v>-3739.56</c:v>
                </c:pt>
                <c:pt idx="1138" formatCode="0.00E+00">
                  <c:v>-3852.77</c:v>
                </c:pt>
                <c:pt idx="1139" formatCode="0.00E+00">
                  <c:v>-3601.57</c:v>
                </c:pt>
                <c:pt idx="1140" formatCode="0.00E+00">
                  <c:v>-3004.11</c:v>
                </c:pt>
                <c:pt idx="1141" formatCode="0.00E+00">
                  <c:v>-2115.13</c:v>
                </c:pt>
                <c:pt idx="1142" formatCode="0.00E+00">
                  <c:v>-1019.86</c:v>
                </c:pt>
                <c:pt idx="1143">
                  <c:v>177.57900000000001</c:v>
                </c:pt>
                <c:pt idx="1144" formatCode="0.00E+00">
                  <c:v>1362.6</c:v>
                </c:pt>
                <c:pt idx="1145" formatCode="0.00E+00">
                  <c:v>2418.75</c:v>
                </c:pt>
                <c:pt idx="1146" formatCode="0.00E+00">
                  <c:v>3239.52</c:v>
                </c:pt>
                <c:pt idx="1147" formatCode="0.00E+00">
                  <c:v>3740.23</c:v>
                </c:pt>
                <c:pt idx="1148" formatCode="0.00E+00">
                  <c:v>3866.17</c:v>
                </c:pt>
                <c:pt idx="1149" formatCode="0.00E+00">
                  <c:v>3599.73</c:v>
                </c:pt>
                <c:pt idx="1150" formatCode="0.00E+00">
                  <c:v>2967.96</c:v>
                </c:pt>
                <c:pt idx="1151" formatCode="0.00E+00">
                  <c:v>2039.35</c:v>
                </c:pt>
                <c:pt idx="1152">
                  <c:v>911.29200000000003</c:v>
                </c:pt>
                <c:pt idx="1153">
                  <c:v>-300.17200000000003</c:v>
                </c:pt>
                <c:pt idx="1154" formatCode="0.00E+00">
                  <c:v>-1471.45</c:v>
                </c:pt>
                <c:pt idx="1155" formatCode="0.00E+00">
                  <c:v>-2486.7399999999998</c:v>
                </c:pt>
                <c:pt idx="1156" formatCode="0.00E+00">
                  <c:v>-3247.83</c:v>
                </c:pt>
                <c:pt idx="1157" formatCode="0.00E+00">
                  <c:v>-3681.9</c:v>
                </c:pt>
                <c:pt idx="1158" formatCode="0.00E+00">
                  <c:v>-3751.51</c:v>
                </c:pt>
                <c:pt idx="1159" formatCode="0.00E+00">
                  <c:v>-3459.69</c:v>
                </c:pt>
                <c:pt idx="1160" formatCode="0.00E+00">
                  <c:v>-2844.65</c:v>
                </c:pt>
                <c:pt idx="1161" formatCode="0.00E+00">
                  <c:v>-1969.74</c:v>
                </c:pt>
                <c:pt idx="1162">
                  <c:v>-917.56299999999999</c:v>
                </c:pt>
                <c:pt idx="1163">
                  <c:v>214.21299999999999</c:v>
                </c:pt>
                <c:pt idx="1164" formatCode="0.00E+00">
                  <c:v>1322.59</c:v>
                </c:pt>
                <c:pt idx="1165" formatCode="0.00E+00">
                  <c:v>2310.31</c:v>
                </c:pt>
                <c:pt idx="1166" formatCode="0.00E+00">
                  <c:v>3090.62</c:v>
                </c:pt>
                <c:pt idx="1167" formatCode="0.00E+00">
                  <c:v>3592.56</c:v>
                </c:pt>
                <c:pt idx="1168" formatCode="0.00E+00">
                  <c:v>3769.4</c:v>
                </c:pt>
                <c:pt idx="1169" formatCode="0.00E+00">
                  <c:v>3604.56</c:v>
                </c:pt>
                <c:pt idx="1170" formatCode="0.00E+00">
                  <c:v>3109.93</c:v>
                </c:pt>
                <c:pt idx="1171" formatCode="0.00E+00">
                  <c:v>2325.84</c:v>
                </c:pt>
                <c:pt idx="1172" formatCode="0.00E+00">
                  <c:v>1322.13</c:v>
                </c:pt>
                <c:pt idx="1173">
                  <c:v>192.804</c:v>
                </c:pt>
                <c:pt idx="1174">
                  <c:v>-954.90300000000002</c:v>
                </c:pt>
                <c:pt idx="1175" formatCode="0.00E+00">
                  <c:v>-2014.3</c:v>
                </c:pt>
                <c:pt idx="1176" formatCode="0.00E+00">
                  <c:v>-2886.96</c:v>
                </c:pt>
                <c:pt idx="1177" formatCode="0.00E+00">
                  <c:v>-3490.81</c:v>
                </c:pt>
                <c:pt idx="1178" formatCode="0.00E+00">
                  <c:v>-3771.48</c:v>
                </c:pt>
                <c:pt idx="1179" formatCode="0.00E+00">
                  <c:v>-3708.02</c:v>
                </c:pt>
                <c:pt idx="1180" formatCode="0.00E+00">
                  <c:v>-3312.89</c:v>
                </c:pt>
                <c:pt idx="1181" formatCode="0.00E+00">
                  <c:v>-2630.57</c:v>
                </c:pt>
                <c:pt idx="1182" formatCode="0.00E+00">
                  <c:v>-1730.95</c:v>
                </c:pt>
                <c:pt idx="1183">
                  <c:v>-696.25199999999995</c:v>
                </c:pt>
                <c:pt idx="1184">
                  <c:v>386.40600000000001</c:v>
                </c:pt>
                <c:pt idx="1185" formatCode="0.00E+00">
                  <c:v>1427.26</c:v>
                </c:pt>
                <c:pt idx="1186" formatCode="0.00E+00">
                  <c:v>2342.17</c:v>
                </c:pt>
                <c:pt idx="1187" formatCode="0.00E+00">
                  <c:v>3059.02</c:v>
                </c:pt>
                <c:pt idx="1188" formatCode="0.00E+00">
                  <c:v>3521.88</c:v>
                </c:pt>
                <c:pt idx="1189" formatCode="0.00E+00">
                  <c:v>3693.68</c:v>
                </c:pt>
                <c:pt idx="1190" formatCode="0.00E+00">
                  <c:v>3559.68</c:v>
                </c:pt>
                <c:pt idx="1191" formatCode="0.00E+00">
                  <c:v>3129.94</c:v>
                </c:pt>
                <c:pt idx="1192" formatCode="0.00E+00">
                  <c:v>2433.5300000000002</c:v>
                </c:pt>
                <c:pt idx="1193" formatCode="0.00E+00">
                  <c:v>1517.49</c:v>
                </c:pt>
                <c:pt idx="1194">
                  <c:v>452.173</c:v>
                </c:pt>
                <c:pt idx="1195">
                  <c:v>-671.48800000000006</c:v>
                </c:pt>
                <c:pt idx="1196" formatCode="0.00E+00">
                  <c:v>-1754.5</c:v>
                </c:pt>
                <c:pt idx="1197" formatCode="0.00E+00">
                  <c:v>-2700.53</c:v>
                </c:pt>
                <c:pt idx="1198" formatCode="0.00E+00">
                  <c:v>-3421.32</c:v>
                </c:pt>
                <c:pt idx="1199" formatCode="0.00E+00">
                  <c:v>-3846.38</c:v>
                </c:pt>
                <c:pt idx="1200" formatCode="0.00E+00">
                  <c:v>-3932.78</c:v>
                </c:pt>
                <c:pt idx="1201" formatCode="0.00E+00">
                  <c:v>-3668.13</c:v>
                </c:pt>
                <c:pt idx="1202" formatCode="0.00E+00">
                  <c:v>-3072.59</c:v>
                </c:pt>
                <c:pt idx="1203" formatCode="0.00E+00">
                  <c:v>-2197.9899999999998</c:v>
                </c:pt>
                <c:pt idx="1204" formatCode="0.00E+00">
                  <c:v>-1124.3599999999999</c:v>
                </c:pt>
                <c:pt idx="1205">
                  <c:v>48.397399999999998</c:v>
                </c:pt>
                <c:pt idx="1206" formatCode="0.00E+00">
                  <c:v>1214.22</c:v>
                </c:pt>
                <c:pt idx="1207" formatCode="0.00E+00">
                  <c:v>2270.7199999999998</c:v>
                </c:pt>
                <c:pt idx="1208" formatCode="0.00E+00">
                  <c:v>3124.27</c:v>
                </c:pt>
                <c:pt idx="1209" formatCode="0.00E+00">
                  <c:v>3701.36</c:v>
                </c:pt>
                <c:pt idx="1210" formatCode="0.00E+00">
                  <c:v>3952.75</c:v>
                </c:pt>
                <c:pt idx="1211" formatCode="0.00E+00">
                  <c:v>3854.26</c:v>
                </c:pt>
                <c:pt idx="1212" formatCode="0.00E+00">
                  <c:v>3415.65</c:v>
                </c:pt>
                <c:pt idx="1213" formatCode="0.00E+00">
                  <c:v>2678.34</c:v>
                </c:pt>
                <c:pt idx="1214" formatCode="0.00E+00">
                  <c:v>1708.64</c:v>
                </c:pt>
                <c:pt idx="1215">
                  <c:v>594.41800000000001</c:v>
                </c:pt>
                <c:pt idx="1216">
                  <c:v>-563.08799999999997</c:v>
                </c:pt>
                <c:pt idx="1217" formatCode="0.00E+00">
                  <c:v>-1659.31</c:v>
                </c:pt>
                <c:pt idx="1218" formatCode="0.00E+00">
                  <c:v>-2595.17</c:v>
                </c:pt>
                <c:pt idx="1219" formatCode="0.00E+00">
                  <c:v>-3288.48</c:v>
                </c:pt>
                <c:pt idx="1220" formatCode="0.00E+00">
                  <c:v>-3684.67</c:v>
                </c:pt>
                <c:pt idx="1221" formatCode="0.00E+00">
                  <c:v>-3759.94</c:v>
                </c:pt>
                <c:pt idx="1222" formatCode="0.00E+00">
                  <c:v>-3515.7</c:v>
                </c:pt>
                <c:pt idx="1223" formatCode="0.00E+00">
                  <c:v>-2977.94</c:v>
                </c:pt>
                <c:pt idx="1224" formatCode="0.00E+00">
                  <c:v>-2197.61</c:v>
                </c:pt>
                <c:pt idx="1225" formatCode="0.00E+00">
                  <c:v>-1245.24</c:v>
                </c:pt>
                <c:pt idx="1226">
                  <c:v>-202.7</c:v>
                </c:pt>
                <c:pt idx="1227">
                  <c:v>844.25400000000002</c:v>
                </c:pt>
                <c:pt idx="1228" formatCode="0.00E+00">
                  <c:v>1810.74</c:v>
                </c:pt>
                <c:pt idx="1229" formatCode="0.00E+00">
                  <c:v>2621.69</c:v>
                </c:pt>
                <c:pt idx="1230" formatCode="0.00E+00">
                  <c:v>3215.55</c:v>
                </c:pt>
                <c:pt idx="1231" formatCode="0.00E+00">
                  <c:v>3542.79</c:v>
                </c:pt>
                <c:pt idx="1232" formatCode="0.00E+00">
                  <c:v>3570.02</c:v>
                </c:pt>
                <c:pt idx="1233" formatCode="0.00E+00">
                  <c:v>3286.64</c:v>
                </c:pt>
                <c:pt idx="1234" formatCode="0.00E+00">
                  <c:v>2710.29</c:v>
                </c:pt>
                <c:pt idx="1235" formatCode="0.00E+00">
                  <c:v>1885.59</c:v>
                </c:pt>
                <c:pt idx="1236">
                  <c:v>880.43899999999996</c:v>
                </c:pt>
                <c:pt idx="1237">
                  <c:v>-217.584</c:v>
                </c:pt>
                <c:pt idx="1238" formatCode="0.00E+00">
                  <c:v>-1309.8499999999999</c:v>
                </c:pt>
                <c:pt idx="1239" formatCode="0.00E+00">
                  <c:v>-2294.34</c:v>
                </c:pt>
                <c:pt idx="1240" formatCode="0.00E+00">
                  <c:v>-3073.88</c:v>
                </c:pt>
                <c:pt idx="1241" formatCode="0.00E+00">
                  <c:v>-3568.06</c:v>
                </c:pt>
                <c:pt idx="1242" formatCode="0.00E+00">
                  <c:v>-3725.65</c:v>
                </c:pt>
                <c:pt idx="1243" formatCode="0.00E+00">
                  <c:v>-3529.73</c:v>
                </c:pt>
                <c:pt idx="1244" formatCode="0.00E+00">
                  <c:v>-2997.24</c:v>
                </c:pt>
                <c:pt idx="1245" formatCode="0.00E+00">
                  <c:v>-2178.25</c:v>
                </c:pt>
                <c:pt idx="1246" formatCode="0.00E+00">
                  <c:v>-1151.79</c:v>
                </c:pt>
                <c:pt idx="1247">
                  <c:v>-16.369900000000001</c:v>
                </c:pt>
                <c:pt idx="1248" formatCode="0.00E+00">
                  <c:v>1120.3</c:v>
                </c:pt>
                <c:pt idx="1249" formatCode="0.00E+00">
                  <c:v>2151.62</c:v>
                </c:pt>
                <c:pt idx="1250" formatCode="0.00E+00">
                  <c:v>2980.54</c:v>
                </c:pt>
                <c:pt idx="1251" formatCode="0.00E+00">
                  <c:v>3529.89</c:v>
                </c:pt>
                <c:pt idx="1252" formatCode="0.00E+00">
                  <c:v>3749.89</c:v>
                </c:pt>
                <c:pt idx="1253" formatCode="0.00E+00">
                  <c:v>3618.46</c:v>
                </c:pt>
                <c:pt idx="1254" formatCode="0.00E+00">
                  <c:v>3142.79</c:v>
                </c:pt>
                <c:pt idx="1255" formatCode="0.00E+00">
                  <c:v>2363.52</c:v>
                </c:pt>
                <c:pt idx="1256" formatCode="0.00E+00">
                  <c:v>1354.29</c:v>
                </c:pt>
                <c:pt idx="1257">
                  <c:v>211.702</c:v>
                </c:pt>
                <c:pt idx="1258">
                  <c:v>-955.24699999999996</c:v>
                </c:pt>
                <c:pt idx="1259" formatCode="0.00E+00">
                  <c:v>-2033.67</c:v>
                </c:pt>
                <c:pt idx="1260" formatCode="0.00E+00">
                  <c:v>-2916.19</c:v>
                </c:pt>
                <c:pt idx="1261" formatCode="0.00E+00">
                  <c:v>-3512.23</c:v>
                </c:pt>
                <c:pt idx="1262" formatCode="0.00E+00">
                  <c:v>-3757.7</c:v>
                </c:pt>
                <c:pt idx="1263" formatCode="0.00E+00">
                  <c:v>-3623.05</c:v>
                </c:pt>
                <c:pt idx="1264" formatCode="0.00E+00">
                  <c:v>-3119.88</c:v>
                </c:pt>
                <c:pt idx="1265" formatCode="0.00E+00">
                  <c:v>-2302.25</c:v>
                </c:pt>
                <c:pt idx="1266" formatCode="0.00E+00">
                  <c:v>-1258.01</c:v>
                </c:pt>
                <c:pt idx="1267">
                  <c:v>-95.128299999999996</c:v>
                </c:pt>
                <c:pt idx="1268" formatCode="0.00E+00">
                  <c:v>1067.97</c:v>
                </c:pt>
                <c:pt idx="1269" formatCode="0.00E+00">
                  <c:v>2114.54</c:v>
                </c:pt>
                <c:pt idx="1270" formatCode="0.00E+00">
                  <c:v>2942.22</c:v>
                </c:pt>
                <c:pt idx="1271" formatCode="0.00E+00">
                  <c:v>3471.62</c:v>
                </c:pt>
                <c:pt idx="1272" formatCode="0.00E+00">
                  <c:v>3654.22</c:v>
                </c:pt>
                <c:pt idx="1273" formatCode="0.00E+00">
                  <c:v>3479.89</c:v>
                </c:pt>
                <c:pt idx="1274" formatCode="0.00E+00">
                  <c:v>2975.59</c:v>
                </c:pt>
                <c:pt idx="1275" formatCode="0.00E+00">
                  <c:v>2196.85</c:v>
                </c:pt>
                <c:pt idx="1276" formatCode="0.00E+00">
                  <c:v>1218.83</c:v>
                </c:pt>
                <c:pt idx="1277">
                  <c:v>131.71</c:v>
                </c:pt>
                <c:pt idx="1278">
                  <c:v>-964.78300000000002</c:v>
                </c:pt>
                <c:pt idx="1279" formatCode="0.00E+00">
                  <c:v>-1972.49</c:v>
                </c:pt>
                <c:pt idx="1280" formatCode="0.00E+00">
                  <c:v>-2802.76</c:v>
                </c:pt>
                <c:pt idx="1281" formatCode="0.00E+00">
                  <c:v>-3381.04</c:v>
                </c:pt>
                <c:pt idx="1282" formatCode="0.00E+00">
                  <c:v>-3653.59</c:v>
                </c:pt>
                <c:pt idx="1283" formatCode="0.00E+00">
                  <c:v>-3594.02</c:v>
                </c:pt>
                <c:pt idx="1284" formatCode="0.00E+00">
                  <c:v>-3205.25</c:v>
                </c:pt>
                <c:pt idx="1285" formatCode="0.00E+00">
                  <c:v>-2518.31</c:v>
                </c:pt>
                <c:pt idx="1286" formatCode="0.00E+00">
                  <c:v>-1592.56</c:v>
                </c:pt>
                <c:pt idx="1287">
                  <c:v>-513.64700000000005</c:v>
                </c:pt>
                <c:pt idx="1288">
                  <c:v>616.47799999999995</c:v>
                </c:pt>
                <c:pt idx="1289" formatCode="0.00E+00">
                  <c:v>1691.35</c:v>
                </c:pt>
                <c:pt idx="1290" formatCode="0.00E+00">
                  <c:v>2611.16</c:v>
                </c:pt>
                <c:pt idx="1291" formatCode="0.00E+00">
                  <c:v>3290.26</c:v>
                </c:pt>
                <c:pt idx="1292" formatCode="0.00E+00">
                  <c:v>3665.66</c:v>
                </c:pt>
                <c:pt idx="1293" formatCode="0.00E+00">
                  <c:v>3706.02</c:v>
                </c:pt>
                <c:pt idx="1294" formatCode="0.00E+00">
                  <c:v>3413.71</c:v>
                </c:pt>
                <c:pt idx="1295" formatCode="0.00E+00">
                  <c:v>2823.41</c:v>
                </c:pt>
                <c:pt idx="1296" formatCode="0.00E+00">
                  <c:v>1996.68</c:v>
                </c:pt>
                <c:pt idx="1297" formatCode="0.00E+00">
                  <c:v>1012.11</c:v>
                </c:pt>
                <c:pt idx="1298">
                  <c:v>-45.747500000000002</c:v>
                </c:pt>
                <c:pt idx="1299" formatCode="0.00E+00">
                  <c:v>-1090.3599999999999</c:v>
                </c:pt>
                <c:pt idx="1300" formatCode="0.00E+00">
                  <c:v>-2036.57</c:v>
                </c:pt>
                <c:pt idx="1301" formatCode="0.00E+00">
                  <c:v>-2809.07</c:v>
                </c:pt>
                <c:pt idx="1302" formatCode="0.00E+00">
                  <c:v>-3347.17</c:v>
                </c:pt>
                <c:pt idx="1303" formatCode="0.00E+00">
                  <c:v>-3608.91</c:v>
                </c:pt>
                <c:pt idx="1304" formatCode="0.00E+00">
                  <c:v>-3573.13</c:v>
                </c:pt>
                <c:pt idx="1305" formatCode="0.00E+00">
                  <c:v>-3241.17</c:v>
                </c:pt>
                <c:pt idx="1306" formatCode="0.00E+00">
                  <c:v>-2636.34</c:v>
                </c:pt>
                <c:pt idx="1307" formatCode="0.00E+00">
                  <c:v>-1799.61</c:v>
                </c:pt>
                <c:pt idx="1308">
                  <c:v>-791.96500000000003</c:v>
                </c:pt>
                <c:pt idx="1309">
                  <c:v>303.43900000000002</c:v>
                </c:pt>
                <c:pt idx="1310" formatCode="0.00E+00">
                  <c:v>1389.92</c:v>
                </c:pt>
                <c:pt idx="1311" formatCode="0.00E+00">
                  <c:v>2370.0300000000002</c:v>
                </c:pt>
                <c:pt idx="1312" formatCode="0.00E+00">
                  <c:v>3154.23</c:v>
                </c:pt>
                <c:pt idx="1313" formatCode="0.00E+00">
                  <c:v>3667.21</c:v>
                </c:pt>
                <c:pt idx="1314" formatCode="0.00E+00">
                  <c:v>3857.31</c:v>
                </c:pt>
                <c:pt idx="1315" formatCode="0.00E+00">
                  <c:v>3702.72</c:v>
                </c:pt>
                <c:pt idx="1316" formatCode="0.00E+00">
                  <c:v>3212.84</c:v>
                </c:pt>
                <c:pt idx="1317" formatCode="0.00E+00">
                  <c:v>2429.4699999999998</c:v>
                </c:pt>
                <c:pt idx="1318" formatCode="0.00E+00">
                  <c:v>1423.54</c:v>
                </c:pt>
                <c:pt idx="1319">
                  <c:v>287.87400000000002</c:v>
                </c:pt>
                <c:pt idx="1320">
                  <c:v>-872.14300000000003</c:v>
                </c:pt>
                <c:pt idx="1321" formatCode="0.00E+00">
                  <c:v>-1952.9</c:v>
                </c:pt>
                <c:pt idx="1322" formatCode="0.00E+00">
                  <c:v>-2860.88</c:v>
                </c:pt>
                <c:pt idx="1323" formatCode="0.00E+00">
                  <c:v>-3514.97</c:v>
                </c:pt>
                <c:pt idx="1324" formatCode="0.00E+00">
                  <c:v>-3858.55</c:v>
                </c:pt>
                <c:pt idx="1325" formatCode="0.00E+00">
                  <c:v>-3863.08</c:v>
                </c:pt>
                <c:pt idx="1326" formatCode="0.00E+00">
                  <c:v>-3526.82</c:v>
                </c:pt>
                <c:pt idx="1327" formatCode="0.00E+00">
                  <c:v>-2880.72</c:v>
                </c:pt>
                <c:pt idx="1328" formatCode="0.00E+00">
                  <c:v>-1984.7</c:v>
                </c:pt>
                <c:pt idx="1329">
                  <c:v>-919.30799999999999</c:v>
                </c:pt>
                <c:pt idx="1330">
                  <c:v>219.376</c:v>
                </c:pt>
                <c:pt idx="1331" formatCode="0.00E+00">
                  <c:v>1328.19</c:v>
                </c:pt>
                <c:pt idx="1332" formatCode="0.00E+00">
                  <c:v>2307.02</c:v>
                </c:pt>
                <c:pt idx="1333" formatCode="0.00E+00">
                  <c:v>3068.91</c:v>
                </c:pt>
                <c:pt idx="1334" formatCode="0.00E+00">
                  <c:v>3550.11</c:v>
                </c:pt>
                <c:pt idx="1335" formatCode="0.00E+00">
                  <c:v>3716.16</c:v>
                </c:pt>
                <c:pt idx="1336" formatCode="0.00E+00">
                  <c:v>3561.75</c:v>
                </c:pt>
                <c:pt idx="1337" formatCode="0.00E+00">
                  <c:v>3106.7</c:v>
                </c:pt>
                <c:pt idx="1338" formatCode="0.00E+00">
                  <c:v>2394.96</c:v>
                </c:pt>
                <c:pt idx="1339" formatCode="0.00E+00">
                  <c:v>1490.89</c:v>
                </c:pt>
                <c:pt idx="1340">
                  <c:v>473.209</c:v>
                </c:pt>
                <c:pt idx="1341">
                  <c:v>-572.23099999999999</c:v>
                </c:pt>
                <c:pt idx="1342" formatCode="0.00E+00">
                  <c:v>-1560.47</c:v>
                </c:pt>
                <c:pt idx="1343" formatCode="0.00E+00">
                  <c:v>-2412.7399999999998</c:v>
                </c:pt>
                <c:pt idx="1344" formatCode="0.00E+00">
                  <c:v>-3063.3</c:v>
                </c:pt>
                <c:pt idx="1345" formatCode="0.00E+00">
                  <c:v>-3460.54</c:v>
                </c:pt>
                <c:pt idx="1346" formatCode="0.00E+00">
                  <c:v>-3567.95</c:v>
                </c:pt>
                <c:pt idx="1347" formatCode="0.00E+00">
                  <c:v>-3369.54</c:v>
                </c:pt>
                <c:pt idx="1348" formatCode="0.00E+00">
                  <c:v>-2874.37</c:v>
                </c:pt>
                <c:pt idx="1349" formatCode="0.00E+00">
                  <c:v>-2118.6</c:v>
                </c:pt>
                <c:pt idx="1350" formatCode="0.00E+00">
                  <c:v>-1163.3599999999999</c:v>
                </c:pt>
                <c:pt idx="1351">
                  <c:v>-89.689300000000003</c:v>
                </c:pt>
                <c:pt idx="1352" formatCode="0.00E+00">
                  <c:v>1007.01</c:v>
                </c:pt>
                <c:pt idx="1353" formatCode="0.00E+00">
                  <c:v>2026.22</c:v>
                </c:pt>
                <c:pt idx="1354" formatCode="0.00E+00">
                  <c:v>2870.06</c:v>
                </c:pt>
                <c:pt idx="1355" formatCode="0.00E+00">
                  <c:v>3453.34</c:v>
                </c:pt>
                <c:pt idx="1356" formatCode="0.00E+00">
                  <c:v>3715.25</c:v>
                </c:pt>
                <c:pt idx="1357" formatCode="0.00E+00">
                  <c:v>3627.12</c:v>
                </c:pt>
                <c:pt idx="1358" formatCode="0.00E+00">
                  <c:v>3195.56</c:v>
                </c:pt>
                <c:pt idx="1359" formatCode="0.00E+00">
                  <c:v>2460.35</c:v>
                </c:pt>
                <c:pt idx="1360" formatCode="0.00E+00">
                  <c:v>1491.45</c:v>
                </c:pt>
                <c:pt idx="1361">
                  <c:v>381.73500000000001</c:v>
                </c:pt>
                <c:pt idx="1362">
                  <c:v>-763.02599999999995</c:v>
                </c:pt>
                <c:pt idx="1363" formatCode="0.00E+00">
                  <c:v>-1834.52</c:v>
                </c:pt>
                <c:pt idx="1364" formatCode="0.00E+00">
                  <c:v>-2731.7</c:v>
                </c:pt>
                <c:pt idx="1365" formatCode="0.00E+00">
                  <c:v>-3370.52</c:v>
                </c:pt>
                <c:pt idx="1366" formatCode="0.00E+00">
                  <c:v>-3692.04</c:v>
                </c:pt>
                <c:pt idx="1367" formatCode="0.00E+00">
                  <c:v>-3665.73</c:v>
                </c:pt>
                <c:pt idx="1368" formatCode="0.00E+00">
                  <c:v>-3290.89</c:v>
                </c:pt>
                <c:pt idx="1369" formatCode="0.00E+00">
                  <c:v>-2598.6799999999998</c:v>
                </c:pt>
                <c:pt idx="1370" formatCode="0.00E+00">
                  <c:v>-1652.3</c:v>
                </c:pt>
                <c:pt idx="1371">
                  <c:v>-541.74300000000005</c:v>
                </c:pt>
                <c:pt idx="1372">
                  <c:v>626.04700000000003</c:v>
                </c:pt>
                <c:pt idx="1373" formatCode="0.00E+00">
                  <c:v>1737.82</c:v>
                </c:pt>
                <c:pt idx="1374" formatCode="0.00E+00">
                  <c:v>2683.88</c:v>
                </c:pt>
                <c:pt idx="1375" formatCode="0.00E+00">
                  <c:v>3368.5</c:v>
                </c:pt>
                <c:pt idx="1376" formatCode="0.00E+00">
                  <c:v>3719.41</c:v>
                </c:pt>
                <c:pt idx="1377" formatCode="0.00E+00">
                  <c:v>3696.44</c:v>
                </c:pt>
                <c:pt idx="1378" formatCode="0.00E+00">
                  <c:v>3298.41</c:v>
                </c:pt>
                <c:pt idx="1379" formatCode="0.00E+00">
                  <c:v>2565.7800000000002</c:v>
                </c:pt>
                <c:pt idx="1380" formatCode="0.00E+00">
                  <c:v>1576.1</c:v>
                </c:pt>
                <c:pt idx="1381">
                  <c:v>433.375</c:v>
                </c:pt>
                <c:pt idx="1382">
                  <c:v>-745.25</c:v>
                </c:pt>
                <c:pt idx="1383" formatCode="0.00E+00">
                  <c:v>-1841.23</c:v>
                </c:pt>
                <c:pt idx="1384" formatCode="0.00E+00">
                  <c:v>-2746.04</c:v>
                </c:pt>
                <c:pt idx="1385" formatCode="0.00E+00">
                  <c:v>-3372.44</c:v>
                </c:pt>
                <c:pt idx="1386" formatCode="0.00E+00">
                  <c:v>-3662.28</c:v>
                </c:pt>
                <c:pt idx="1387" formatCode="0.00E+00">
                  <c:v>-3592.96</c:v>
                </c:pt>
                <c:pt idx="1388" formatCode="0.00E+00">
                  <c:v>-3179.59</c:v>
                </c:pt>
                <c:pt idx="1389" formatCode="0.00E+00">
                  <c:v>-2470.17</c:v>
                </c:pt>
                <c:pt idx="1390" formatCode="0.00E+00">
                  <c:v>-1536.27</c:v>
                </c:pt>
                <c:pt idx="1391">
                  <c:v>-465.76799999999997</c:v>
                </c:pt>
                <c:pt idx="1392">
                  <c:v>643.75300000000004</c:v>
                </c:pt>
                <c:pt idx="1393" formatCode="0.00E+00">
                  <c:v>1692.49</c:v>
                </c:pt>
                <c:pt idx="1394" formatCode="0.00E+00">
                  <c:v>2587.8000000000002</c:v>
                </c:pt>
                <c:pt idx="1395" formatCode="0.00E+00">
                  <c:v>3250.59</c:v>
                </c:pt>
                <c:pt idx="1396" formatCode="0.00E+00">
                  <c:v>3620.94</c:v>
                </c:pt>
                <c:pt idx="1397" formatCode="0.00E+00">
                  <c:v>3664.33</c:v>
                </c:pt>
                <c:pt idx="1398" formatCode="0.00E+00">
                  <c:v>3374.61</c:v>
                </c:pt>
                <c:pt idx="1399" formatCode="0.00E+00">
                  <c:v>2774.7</c:v>
                </c:pt>
                <c:pt idx="1400" formatCode="0.00E+00">
                  <c:v>1915.34</c:v>
                </c:pt>
                <c:pt idx="1401">
                  <c:v>874.06700000000001</c:v>
                </c:pt>
                <c:pt idx="1402">
                  <c:v>-251.911</c:v>
                </c:pt>
                <c:pt idx="1403" formatCode="0.00E+00">
                  <c:v>-1356.81</c:v>
                </c:pt>
                <c:pt idx="1404" formatCode="0.00E+00">
                  <c:v>-2337.04</c:v>
                </c:pt>
                <c:pt idx="1405" formatCode="0.00E+00">
                  <c:v>-3101.44</c:v>
                </c:pt>
                <c:pt idx="1406" formatCode="0.00E+00">
                  <c:v>-3579.46</c:v>
                </c:pt>
                <c:pt idx="1407" formatCode="0.00E+00">
                  <c:v>-3728.74</c:v>
                </c:pt>
                <c:pt idx="1408" formatCode="0.00E+00">
                  <c:v>-3539.75</c:v>
                </c:pt>
                <c:pt idx="1409" formatCode="0.00E+00">
                  <c:v>-3036.47</c:v>
                </c:pt>
                <c:pt idx="1410" formatCode="0.00E+00">
                  <c:v>-2272.37</c:v>
                </c:pt>
                <c:pt idx="1411" formatCode="0.00E+00">
                  <c:v>-1321.88</c:v>
                </c:pt>
                <c:pt idx="1412">
                  <c:v>-270.505</c:v>
                </c:pt>
                <c:pt idx="1413">
                  <c:v>793.46699999999998</c:v>
                </c:pt>
                <c:pt idx="1414" formatCode="0.00E+00">
                  <c:v>1783.7</c:v>
                </c:pt>
                <c:pt idx="1415" formatCode="0.00E+00">
                  <c:v>2620.4699999999998</c:v>
                </c:pt>
                <c:pt idx="1416" formatCode="0.00E+00">
                  <c:v>3237.67</c:v>
                </c:pt>
                <c:pt idx="1417" formatCode="0.00E+00">
                  <c:v>3586.31</c:v>
                </c:pt>
                <c:pt idx="1418" formatCode="0.00E+00">
                  <c:v>3638.88</c:v>
                </c:pt>
                <c:pt idx="1419" formatCode="0.00E+00">
                  <c:v>3390.13</c:v>
                </c:pt>
                <c:pt idx="1420" formatCode="0.00E+00">
                  <c:v>2856.68</c:v>
                </c:pt>
                <c:pt idx="1421" formatCode="0.00E+00">
                  <c:v>2076.34</c:v>
                </c:pt>
                <c:pt idx="1422" formatCode="0.00E+00">
                  <c:v>1105.1300000000001</c:v>
                </c:pt>
                <c:pt idx="1423">
                  <c:v>19.275300000000001</c:v>
                </c:pt>
                <c:pt idx="1424" formatCode="0.00E+00">
                  <c:v>-1088.74</c:v>
                </c:pt>
                <c:pt idx="1425" formatCode="0.00E+00">
                  <c:v>-2120.36</c:v>
                </c:pt>
                <c:pt idx="1426" formatCode="0.00E+00">
                  <c:v>-2981.6</c:v>
                </c:pt>
                <c:pt idx="1427" formatCode="0.00E+00">
                  <c:v>-3591.51</c:v>
                </c:pt>
                <c:pt idx="1428" formatCode="0.00E+00">
                  <c:v>-3889.92</c:v>
                </c:pt>
                <c:pt idx="1429" formatCode="0.00E+00">
                  <c:v>-3844.75</c:v>
                </c:pt>
                <c:pt idx="1430" formatCode="0.00E+00">
                  <c:v>-3455.4</c:v>
                </c:pt>
                <c:pt idx="1431" formatCode="0.00E+00">
                  <c:v>-2753.14</c:v>
                </c:pt>
                <c:pt idx="1432" formatCode="0.00E+00">
                  <c:v>-1800.42</c:v>
                </c:pt>
                <c:pt idx="1433">
                  <c:v>-684.37</c:v>
                </c:pt>
                <c:pt idx="1434">
                  <c:v>493.13600000000002</c:v>
                </c:pt>
                <c:pt idx="1435" formatCode="0.00E+00">
                  <c:v>1623.94</c:v>
                </c:pt>
                <c:pt idx="1436" formatCode="0.00E+00">
                  <c:v>2609.2199999999998</c:v>
                </c:pt>
                <c:pt idx="1437" formatCode="0.00E+00">
                  <c:v>3365.88</c:v>
                </c:pt>
                <c:pt idx="1438" formatCode="0.00E+00">
                  <c:v>3825.65</c:v>
                </c:pt>
                <c:pt idx="1439" formatCode="0.00E+00">
                  <c:v>3947.16</c:v>
                </c:pt>
                <c:pt idx="1440" formatCode="0.00E+00">
                  <c:v>3721.01</c:v>
                </c:pt>
                <c:pt idx="1441" formatCode="0.00E+00">
                  <c:v>3167.31</c:v>
                </c:pt>
                <c:pt idx="1442" formatCode="0.00E+00">
                  <c:v>2336.23</c:v>
                </c:pt>
                <c:pt idx="1443" formatCode="0.00E+00">
                  <c:v>1303.57</c:v>
                </c:pt>
                <c:pt idx="1444">
                  <c:v>162.452</c:v>
                </c:pt>
                <c:pt idx="1445">
                  <c:v>-984.34500000000003</c:v>
                </c:pt>
                <c:pt idx="1446" formatCode="0.00E+00">
                  <c:v>-2032.93</c:v>
                </c:pt>
                <c:pt idx="1447" formatCode="0.00E+00">
                  <c:v>-2889.08</c:v>
                </c:pt>
                <c:pt idx="1448" formatCode="0.00E+00">
                  <c:v>-3480.15</c:v>
                </c:pt>
                <c:pt idx="1449" formatCode="0.00E+00">
                  <c:v>-3761.39</c:v>
                </c:pt>
                <c:pt idx="1450" formatCode="0.00E+00">
                  <c:v>-3716.86</c:v>
                </c:pt>
                <c:pt idx="1451" formatCode="0.00E+00">
                  <c:v>-3358.2</c:v>
                </c:pt>
                <c:pt idx="1452" formatCode="0.00E+00">
                  <c:v>-2721.99</c:v>
                </c:pt>
                <c:pt idx="1453" formatCode="0.00E+00">
                  <c:v>-1866.85</c:v>
                </c:pt>
                <c:pt idx="1454">
                  <c:v>-867.51099999999997</c:v>
                </c:pt>
                <c:pt idx="1455">
                  <c:v>191.292</c:v>
                </c:pt>
                <c:pt idx="1456" formatCode="0.00E+00">
                  <c:v>1222.0899999999999</c:v>
                </c:pt>
                <c:pt idx="1457" formatCode="0.00E+00">
                  <c:v>2143.5300000000002</c:v>
                </c:pt>
                <c:pt idx="1458" formatCode="0.00E+00">
                  <c:v>2884.14</c:v>
                </c:pt>
                <c:pt idx="1459" formatCode="0.00E+00">
                  <c:v>3386.09</c:v>
                </c:pt>
                <c:pt idx="1460" formatCode="0.00E+00">
                  <c:v>3605.92</c:v>
                </c:pt>
                <c:pt idx="1461" formatCode="0.00E+00">
                  <c:v>3518.57</c:v>
                </c:pt>
                <c:pt idx="1462" formatCode="0.00E+00">
                  <c:v>3124.07</c:v>
                </c:pt>
                <c:pt idx="1463" formatCode="0.00E+00">
                  <c:v>2448.87</c:v>
                </c:pt>
                <c:pt idx="1464" formatCode="0.00E+00">
                  <c:v>1546.15</c:v>
                </c:pt>
                <c:pt idx="1465">
                  <c:v>491.83499999999998</c:v>
                </c:pt>
                <c:pt idx="1466">
                  <c:v>-621.68299999999999</c:v>
                </c:pt>
                <c:pt idx="1467" formatCode="0.00E+00">
                  <c:v>-1692.98</c:v>
                </c:pt>
                <c:pt idx="1468" formatCode="0.00E+00">
                  <c:v>-2620.12</c:v>
                </c:pt>
                <c:pt idx="1469" formatCode="0.00E+00">
                  <c:v>-3310.74</c:v>
                </c:pt>
                <c:pt idx="1470" formatCode="0.00E+00">
                  <c:v>-3693.61</c:v>
                </c:pt>
                <c:pt idx="1471" formatCode="0.00E+00">
                  <c:v>-3727.88</c:v>
                </c:pt>
                <c:pt idx="1472" formatCode="0.00E+00">
                  <c:v>-3407.69</c:v>
                </c:pt>
                <c:pt idx="1473" formatCode="0.00E+00">
                  <c:v>-2762.43</c:v>
                </c:pt>
                <c:pt idx="1474" formatCode="0.00E+00">
                  <c:v>-1853.16</c:v>
                </c:pt>
                <c:pt idx="1475">
                  <c:v>-766.81</c:v>
                </c:pt>
                <c:pt idx="1476">
                  <c:v>393.05200000000002</c:v>
                </c:pt>
                <c:pt idx="1477" formatCode="0.00E+00">
                  <c:v>1516.8</c:v>
                </c:pt>
                <c:pt idx="1478" formatCode="0.00E+00">
                  <c:v>2498.3200000000002</c:v>
                </c:pt>
                <c:pt idx="1479" formatCode="0.00E+00">
                  <c:v>3245.89</c:v>
                </c:pt>
                <c:pt idx="1480" formatCode="0.00E+00">
                  <c:v>3690.55</c:v>
                </c:pt>
                <c:pt idx="1481" formatCode="0.00E+00">
                  <c:v>3790.79</c:v>
                </c:pt>
                <c:pt idx="1482" formatCode="0.00E+00">
                  <c:v>3534.22</c:v>
                </c:pt>
                <c:pt idx="1483" formatCode="0.00E+00">
                  <c:v>2940.66</c:v>
                </c:pt>
                <c:pt idx="1484" formatCode="0.00E+00">
                  <c:v>2063.0500000000002</c:v>
                </c:pt>
                <c:pt idx="1485">
                  <c:v>983.22</c:v>
                </c:pt>
                <c:pt idx="1486">
                  <c:v>-195.89400000000001</c:v>
                </c:pt>
                <c:pt idx="1487" formatCode="0.00E+00">
                  <c:v>-1360.83</c:v>
                </c:pt>
                <c:pt idx="1488" formatCode="0.00E+00">
                  <c:v>-2397.4499999999998</c:v>
                </c:pt>
                <c:pt idx="1489" formatCode="0.00E+00">
                  <c:v>-3202.2</c:v>
                </c:pt>
                <c:pt idx="1490" formatCode="0.00E+00">
                  <c:v>-3691.8</c:v>
                </c:pt>
                <c:pt idx="1491" formatCode="0.00E+00">
                  <c:v>-3812.25</c:v>
                </c:pt>
                <c:pt idx="1492" formatCode="0.00E+00">
                  <c:v>-3547.18</c:v>
                </c:pt>
                <c:pt idx="1493" formatCode="0.00E+00">
                  <c:v>-2922.9</c:v>
                </c:pt>
                <c:pt idx="1494" formatCode="0.00E+00">
                  <c:v>-2005.28</c:v>
                </c:pt>
                <c:pt idx="1495">
                  <c:v>-890.99400000000003</c:v>
                </c:pt>
                <c:pt idx="1496">
                  <c:v>304.48899999999998</c:v>
                </c:pt>
                <c:pt idx="1497" formatCode="0.00E+00">
                  <c:v>1460.21</c:v>
                </c:pt>
                <c:pt idx="1498" formatCode="0.00E+00">
                  <c:v>2461.29</c:v>
                </c:pt>
                <c:pt idx="1499" formatCode="0.00E+00">
                  <c:v>3209.88</c:v>
                </c:pt>
                <c:pt idx="1500" formatCode="0.00E+00">
                  <c:v>3635.18</c:v>
                </c:pt>
                <c:pt idx="1501" formatCode="0.00E+00">
                  <c:v>3700.92</c:v>
                </c:pt>
                <c:pt idx="1502" formatCode="0.00E+00">
                  <c:v>3408.79</c:v>
                </c:pt>
                <c:pt idx="1503" formatCode="0.00E+00">
                  <c:v>2795.64</c:v>
                </c:pt>
                <c:pt idx="1504" formatCode="0.00E+00">
                  <c:v>1925.42</c:v>
                </c:pt>
                <c:pt idx="1505">
                  <c:v>881.66200000000003</c:v>
                </c:pt>
                <c:pt idx="1506">
                  <c:v>-239.34399999999999</c:v>
                </c:pt>
                <c:pt idx="1507" formatCode="0.00E+00">
                  <c:v>-1336.58</c:v>
                </c:pt>
                <c:pt idx="1508" formatCode="0.00E+00">
                  <c:v>-2312.4</c:v>
                </c:pt>
                <c:pt idx="1509" formatCode="0.00E+00">
                  <c:v>-3080.17</c:v>
                </c:pt>
                <c:pt idx="1510" formatCode="0.00E+00">
                  <c:v>-3570.66</c:v>
                </c:pt>
                <c:pt idx="1511" formatCode="0.00E+00">
                  <c:v>-3738.69</c:v>
                </c:pt>
                <c:pt idx="1512" formatCode="0.00E+00">
                  <c:v>-3567.05</c:v>
                </c:pt>
                <c:pt idx="1513" formatCode="0.00E+00">
                  <c:v>-3067.5</c:v>
                </c:pt>
                <c:pt idx="1514" formatCode="0.00E+00">
                  <c:v>-2281.54</c:v>
                </c:pt>
                <c:pt idx="1515" formatCode="0.00E+00">
                  <c:v>-1278.8800000000001</c:v>
                </c:pt>
                <c:pt idx="1516">
                  <c:v>-152.51900000000001</c:v>
                </c:pt>
                <c:pt idx="1517">
                  <c:v>991.678</c:v>
                </c:pt>
                <c:pt idx="1518" formatCode="0.00E+00">
                  <c:v>2046.73</c:v>
                </c:pt>
                <c:pt idx="1519" formatCode="0.00E+00">
                  <c:v>2913.86</c:v>
                </c:pt>
                <c:pt idx="1520" formatCode="0.00E+00">
                  <c:v>3512.84</c:v>
                </c:pt>
                <c:pt idx="1521" formatCode="0.00E+00">
                  <c:v>3789.84</c:v>
                </c:pt>
                <c:pt idx="1522" formatCode="0.00E+00">
                  <c:v>3723.31</c:v>
                </c:pt>
                <c:pt idx="1523" formatCode="0.00E+00">
                  <c:v>3325.51</c:v>
                </c:pt>
                <c:pt idx="1524" formatCode="0.00E+00">
                  <c:v>2640.75</c:v>
                </c:pt>
                <c:pt idx="1525" formatCode="0.00E+00">
                  <c:v>1737.75</c:v>
                </c:pt>
                <c:pt idx="1526">
                  <c:v>698.87599999999998</c:v>
                </c:pt>
                <c:pt idx="1527">
                  <c:v>-386.81</c:v>
                </c:pt>
                <c:pt idx="1528" formatCode="0.00E+00">
                  <c:v>-1430.75</c:v>
                </c:pt>
                <c:pt idx="1529" formatCode="0.00E+00">
                  <c:v>-2349.4499999999998</c:v>
                </c:pt>
                <c:pt idx="1530" formatCode="0.00E+00">
                  <c:v>-3070.11</c:v>
                </c:pt>
                <c:pt idx="1531" formatCode="0.00E+00">
                  <c:v>-3536.14</c:v>
                </c:pt>
                <c:pt idx="1532" formatCode="0.00E+00">
                  <c:v>-3710.55</c:v>
                </c:pt>
                <c:pt idx="1533" formatCode="0.00E+00">
                  <c:v>-3579.39</c:v>
                </c:pt>
                <c:pt idx="1534" formatCode="0.00E+00">
                  <c:v>-3150.82</c:v>
                </c:pt>
                <c:pt idx="1535" formatCode="0.00E+00">
                  <c:v>-2453.6</c:v>
                </c:pt>
                <c:pt idx="1536" formatCode="0.00E+00">
                  <c:v>-1537.4</c:v>
                </c:pt>
                <c:pt idx="1537">
                  <c:v>-472.20800000000003</c:v>
                </c:pt>
                <c:pt idx="1538">
                  <c:v>653.10299999999995</c:v>
                </c:pt>
                <c:pt idx="1539" formatCode="0.00E+00">
                  <c:v>1739.88</c:v>
                </c:pt>
                <c:pt idx="1540" formatCode="0.00E+00">
                  <c:v>2689.87</c:v>
                </c:pt>
                <c:pt idx="1541" formatCode="0.00E+00">
                  <c:v>3414.47</c:v>
                </c:pt>
                <c:pt idx="1542" formatCode="0.00E+00">
                  <c:v>3843.89</c:v>
                </c:pt>
                <c:pt idx="1543" formatCode="0.00E+00">
                  <c:v>3934.12</c:v>
                </c:pt>
                <c:pt idx="1544" formatCode="0.00E+00">
                  <c:v>3672.01</c:v>
                </c:pt>
                <c:pt idx="1545" formatCode="0.00E+00">
                  <c:v>3077.1</c:v>
                </c:pt>
                <c:pt idx="1546" formatCode="0.00E+00">
                  <c:v>2201.02</c:v>
                </c:pt>
                <c:pt idx="1547" formatCode="0.00E+00">
                  <c:v>1123.73</c:v>
                </c:pt>
                <c:pt idx="1548">
                  <c:v>-55.9572</c:v>
                </c:pt>
                <c:pt idx="1549" formatCode="0.00E+00">
                  <c:v>-1231.6199999999999</c:v>
                </c:pt>
                <c:pt idx="1550" formatCode="0.00E+00">
                  <c:v>-2293.69</c:v>
                </c:pt>
                <c:pt idx="1551" formatCode="0.00E+00">
                  <c:v>-3150.93</c:v>
                </c:pt>
                <c:pt idx="1552" formatCode="0.00E+00">
                  <c:v>-3734.66</c:v>
                </c:pt>
                <c:pt idx="1553" formatCode="0.00E+00">
                  <c:v>-3988.88</c:v>
                </c:pt>
                <c:pt idx="1554" formatCode="0.00E+00">
                  <c:v>-3890.29</c:v>
                </c:pt>
                <c:pt idx="1555" formatCode="0.00E+00">
                  <c:v>-3451.33</c:v>
                </c:pt>
                <c:pt idx="1556" formatCode="0.00E+00">
                  <c:v>-2710.44</c:v>
                </c:pt>
                <c:pt idx="1557" formatCode="0.00E+00">
                  <c:v>-1734.07</c:v>
                </c:pt>
                <c:pt idx="1558">
                  <c:v>-612.00300000000004</c:v>
                </c:pt>
                <c:pt idx="1559">
                  <c:v>555.178</c:v>
                </c:pt>
                <c:pt idx="1560" formatCode="0.00E+00">
                  <c:v>1662.99</c:v>
                </c:pt>
                <c:pt idx="1561" formatCode="0.00E+00">
                  <c:v>2610.91</c:v>
                </c:pt>
                <c:pt idx="1562" formatCode="0.00E+00">
                  <c:v>3315.18</c:v>
                </c:pt>
                <c:pt idx="1563" formatCode="0.00E+00">
                  <c:v>3720.11</c:v>
                </c:pt>
                <c:pt idx="1564" formatCode="0.00E+00">
                  <c:v>3798.91</c:v>
                </c:pt>
                <c:pt idx="1565" formatCode="0.00E+00">
                  <c:v>3551.96</c:v>
                </c:pt>
                <c:pt idx="1566" formatCode="0.00E+00">
                  <c:v>3006.73</c:v>
                </c:pt>
                <c:pt idx="1567" formatCode="0.00E+00">
                  <c:v>2215.42</c:v>
                </c:pt>
                <c:pt idx="1568" formatCode="0.00E+00">
                  <c:v>1248.98</c:v>
                </c:pt>
                <c:pt idx="1569">
                  <c:v>189.404</c:v>
                </c:pt>
                <c:pt idx="1570">
                  <c:v>-874.798</c:v>
                </c:pt>
                <c:pt idx="1571" formatCode="0.00E+00">
                  <c:v>-1856.77</c:v>
                </c:pt>
                <c:pt idx="1572" formatCode="0.00E+00">
                  <c:v>-2680.06</c:v>
                </c:pt>
                <c:pt idx="1573" formatCode="0.00E+00">
                  <c:v>-3281.08</c:v>
                </c:pt>
                <c:pt idx="1574" formatCode="0.00E+00">
                  <c:v>-3610.69</c:v>
                </c:pt>
                <c:pt idx="1575" formatCode="0.00E+00">
                  <c:v>-3636.32</c:v>
                </c:pt>
                <c:pt idx="1576" formatCode="0.00E+00">
                  <c:v>-3348.32</c:v>
                </c:pt>
                <c:pt idx="1577" formatCode="0.00E+00">
                  <c:v>-2764.37</c:v>
                </c:pt>
                <c:pt idx="1578" formatCode="0.00E+00">
                  <c:v>-1927.9</c:v>
                </c:pt>
                <c:pt idx="1579">
                  <c:v>-907.37900000000002</c:v>
                </c:pt>
                <c:pt idx="1580">
                  <c:v>209.24100000000001</c:v>
                </c:pt>
                <c:pt idx="1581" formatCode="0.00E+00">
                  <c:v>1322.61</c:v>
                </c:pt>
                <c:pt idx="1582" formatCode="0.00E+00">
                  <c:v>2329.42</c:v>
                </c:pt>
                <c:pt idx="1583" formatCode="0.00E+00">
                  <c:v>3131.44</c:v>
                </c:pt>
                <c:pt idx="1584" formatCode="0.00E+00">
                  <c:v>3647.11</c:v>
                </c:pt>
                <c:pt idx="1585" formatCode="0.00E+00">
                  <c:v>3823.01</c:v>
                </c:pt>
                <c:pt idx="1586" formatCode="0.00E+00">
                  <c:v>3638.87</c:v>
                </c:pt>
                <c:pt idx="1587" formatCode="0.00E+00">
                  <c:v>3110</c:v>
                </c:pt>
                <c:pt idx="1588" formatCode="0.00E+00">
                  <c:v>2285.96</c:v>
                </c:pt>
                <c:pt idx="1589" formatCode="0.00E+00">
                  <c:v>1245.4000000000001</c:v>
                </c:pt>
                <c:pt idx="1590">
                  <c:v>87.920299999999997</c:v>
                </c:pt>
                <c:pt idx="1591" formatCode="0.00E+00">
                  <c:v>-1077.27</c:v>
                </c:pt>
                <c:pt idx="1592" formatCode="0.00E+00">
                  <c:v>-2140.2199999999998</c:v>
                </c:pt>
                <c:pt idx="1593" formatCode="0.00E+00">
                  <c:v>-3000.27</c:v>
                </c:pt>
                <c:pt idx="1594" formatCode="0.00E+00">
                  <c:v>-3577.37</c:v>
                </c:pt>
                <c:pt idx="1595" formatCode="0.00E+00">
                  <c:v>-3819.02</c:v>
                </c:pt>
                <c:pt idx="1596" formatCode="0.00E+00">
                  <c:v>-3701.07</c:v>
                </c:pt>
                <c:pt idx="1597" formatCode="0.00E+00">
                  <c:v>-3229.98</c:v>
                </c:pt>
                <c:pt idx="1598" formatCode="0.00E+00">
                  <c:v>-2446.7199999999998</c:v>
                </c:pt>
                <c:pt idx="1599" formatCode="0.00E+00">
                  <c:v>-1424.42</c:v>
                </c:pt>
                <c:pt idx="1600">
                  <c:v>-259.90800000000002</c:v>
                </c:pt>
                <c:pt idx="1601">
                  <c:v>935.41099999999994</c:v>
                </c:pt>
                <c:pt idx="1602" formatCode="0.00E+00">
                  <c:v>2045.04</c:v>
                </c:pt>
                <c:pt idx="1603" formatCode="0.00E+00">
                  <c:v>2958.45</c:v>
                </c:pt>
                <c:pt idx="1604" formatCode="0.00E+00">
                  <c:v>3582.59</c:v>
                </c:pt>
                <c:pt idx="1605" formatCode="0.00E+00">
                  <c:v>3851.25</c:v>
                </c:pt>
                <c:pt idx="1606" formatCode="0.00E+00">
                  <c:v>3732.05</c:v>
                </c:pt>
                <c:pt idx="1607" formatCode="0.00E+00">
                  <c:v>3234.36</c:v>
                </c:pt>
                <c:pt idx="1608" formatCode="0.00E+00">
                  <c:v>2410.35</c:v>
                </c:pt>
                <c:pt idx="1609" formatCode="0.00E+00">
                  <c:v>1346.67</c:v>
                </c:pt>
                <c:pt idx="1610">
                  <c:v>153.60300000000001</c:v>
                </c:pt>
                <c:pt idx="1611" formatCode="0.00E+00">
                  <c:v>-1046.48</c:v>
                </c:pt>
                <c:pt idx="1612" formatCode="0.00E+00">
                  <c:v>-2133.56</c:v>
                </c:pt>
                <c:pt idx="1613" formatCode="0.00E+00">
                  <c:v>-3001.19</c:v>
                </c:pt>
                <c:pt idx="1614" formatCode="0.00E+00">
                  <c:v>-3565.72</c:v>
                </c:pt>
                <c:pt idx="1615" formatCode="0.00E+00">
                  <c:v>-3775.7</c:v>
                </c:pt>
                <c:pt idx="1616" formatCode="0.00E+00">
                  <c:v>-3617.93</c:v>
                </c:pt>
                <c:pt idx="1617" formatCode="0.00E+00">
                  <c:v>-3117.04</c:v>
                </c:pt>
                <c:pt idx="1618" formatCode="0.00E+00">
                  <c:v>-2327.9</c:v>
                </c:pt>
                <c:pt idx="1619" formatCode="0.00E+00">
                  <c:v>-1327.78</c:v>
                </c:pt>
                <c:pt idx="1620">
                  <c:v>-210.369</c:v>
                </c:pt>
                <c:pt idx="1621">
                  <c:v>922.125</c:v>
                </c:pt>
                <c:pt idx="1622" formatCode="0.00E+00">
                  <c:v>1969.18</c:v>
                </c:pt>
                <c:pt idx="1623" formatCode="0.00E+00">
                  <c:v>2838.67</c:v>
                </c:pt>
                <c:pt idx="1624" formatCode="0.00E+00">
                  <c:v>3453.06</c:v>
                </c:pt>
                <c:pt idx="1625" formatCode="0.00E+00">
                  <c:v>3756.18</c:v>
                </c:pt>
                <c:pt idx="1626" formatCode="0.00E+00">
                  <c:v>3720.06</c:v>
                </c:pt>
                <c:pt idx="1627" formatCode="0.00E+00">
                  <c:v>3345.72</c:v>
                </c:pt>
                <c:pt idx="1628" formatCode="0.00E+00">
                  <c:v>2662.73</c:v>
                </c:pt>
                <c:pt idx="1629" formatCode="0.00E+00">
                  <c:v>1730.19</c:v>
                </c:pt>
                <c:pt idx="1630">
                  <c:v>633.15599999999995</c:v>
                </c:pt>
                <c:pt idx="1631">
                  <c:v>-525.22400000000005</c:v>
                </c:pt>
                <c:pt idx="1632" formatCode="0.00E+00">
                  <c:v>-1636.69</c:v>
                </c:pt>
                <c:pt idx="1633" formatCode="0.00E+00">
                  <c:v>-2597.9</c:v>
                </c:pt>
                <c:pt idx="1634" formatCode="0.00E+00">
                  <c:v>-3318.87</c:v>
                </c:pt>
                <c:pt idx="1635" formatCode="0.00E+00">
                  <c:v>-3733.52</c:v>
                </c:pt>
                <c:pt idx="1636" formatCode="0.00E+00">
                  <c:v>-3806.81</c:v>
                </c:pt>
                <c:pt idx="1637" formatCode="0.00E+00">
                  <c:v>-3537.09</c:v>
                </c:pt>
                <c:pt idx="1638" formatCode="0.00E+00">
                  <c:v>-2955.96</c:v>
                </c:pt>
                <c:pt idx="1639" formatCode="0.00E+00">
                  <c:v>-2124.3000000000002</c:v>
                </c:pt>
                <c:pt idx="1640" formatCode="0.00E+00">
                  <c:v>-1121.1500000000001</c:v>
                </c:pt>
                <c:pt idx="1641">
                  <c:v>-34.064399999999999</c:v>
                </c:pt>
                <c:pt idx="1642" formatCode="0.00E+00">
                  <c:v>1045.81</c:v>
                </c:pt>
                <c:pt idx="1643" formatCode="0.00E+00">
                  <c:v>2030.91</c:v>
                </c:pt>
                <c:pt idx="1644" formatCode="0.00E+00">
                  <c:v>2842.93</c:v>
                </c:pt>
                <c:pt idx="1645" formatCode="0.00E+00">
                  <c:v>3418</c:v>
                </c:pt>
                <c:pt idx="1646" formatCode="0.00E+00">
                  <c:v>3710.62</c:v>
                </c:pt>
                <c:pt idx="1647" formatCode="0.00E+00">
                  <c:v>3696.69</c:v>
                </c:pt>
                <c:pt idx="1648" formatCode="0.00E+00">
                  <c:v>3376.7</c:v>
                </c:pt>
                <c:pt idx="1649" formatCode="0.00E+00">
                  <c:v>2772.62</c:v>
                </c:pt>
                <c:pt idx="1650" formatCode="0.00E+00">
                  <c:v>1925.59</c:v>
                </c:pt>
                <c:pt idx="1651">
                  <c:v>898.28</c:v>
                </c:pt>
                <c:pt idx="1652">
                  <c:v>-226.06899999999999</c:v>
                </c:pt>
                <c:pt idx="1653" formatCode="0.00E+00">
                  <c:v>-1350.61</c:v>
                </c:pt>
                <c:pt idx="1654" formatCode="0.00E+00">
                  <c:v>-2375.9499999999998</c:v>
                </c:pt>
                <c:pt idx="1655" formatCode="0.00E+00">
                  <c:v>-3208.07</c:v>
                </c:pt>
                <c:pt idx="1656" formatCode="0.00E+00">
                  <c:v>-3767.46</c:v>
                </c:pt>
                <c:pt idx="1657" formatCode="0.00E+00">
                  <c:v>-3998.76</c:v>
                </c:pt>
                <c:pt idx="1658" formatCode="0.00E+00">
                  <c:v>-3876.07</c:v>
                </c:pt>
                <c:pt idx="1659" formatCode="0.00E+00">
                  <c:v>-3405.93</c:v>
                </c:pt>
                <c:pt idx="1660" formatCode="0.00E+00">
                  <c:v>-2627.36</c:v>
                </c:pt>
                <c:pt idx="1661" formatCode="0.00E+00">
                  <c:v>-1609.99</c:v>
                </c:pt>
                <c:pt idx="1662">
                  <c:v>-447.41699999999997</c:v>
                </c:pt>
                <c:pt idx="1663">
                  <c:v>754.62199999999996</c:v>
                </c:pt>
                <c:pt idx="1664" formatCode="0.00E+00">
                  <c:v>1888.53</c:v>
                </c:pt>
                <c:pt idx="1665" formatCode="0.00E+00">
                  <c:v>2851.54</c:v>
                </c:pt>
                <c:pt idx="1666" formatCode="0.00E+00">
                  <c:v>3562.69</c:v>
                </c:pt>
                <c:pt idx="1667" formatCode="0.00E+00">
                  <c:v>3963.41</c:v>
                </c:pt>
                <c:pt idx="1668" formatCode="0.00E+00">
                  <c:v>4013.61</c:v>
                </c:pt>
                <c:pt idx="1669" formatCode="0.00E+00">
                  <c:v>3709.14</c:v>
                </c:pt>
                <c:pt idx="1670" formatCode="0.00E+00">
                  <c:v>3080.39</c:v>
                </c:pt>
                <c:pt idx="1671" formatCode="0.00E+00">
                  <c:v>2182.73</c:v>
                </c:pt>
                <c:pt idx="1672" formatCode="0.00E+00">
                  <c:v>1097.04</c:v>
                </c:pt>
                <c:pt idx="1673">
                  <c:v>-77.581999999999994</c:v>
                </c:pt>
                <c:pt idx="1674" formatCode="0.00E+00">
                  <c:v>-1235.8599999999999</c:v>
                </c:pt>
                <c:pt idx="1675" formatCode="0.00E+00">
                  <c:v>-2273.12</c:v>
                </c:pt>
                <c:pt idx="1676" formatCode="0.00E+00">
                  <c:v>-3095.37</c:v>
                </c:pt>
                <c:pt idx="1677" formatCode="0.00E+00">
                  <c:v>-3634.07</c:v>
                </c:pt>
                <c:pt idx="1678" formatCode="0.00E+00">
                  <c:v>-3853.22</c:v>
                </c:pt>
                <c:pt idx="1679" formatCode="0.00E+00">
                  <c:v>-3742.9</c:v>
                </c:pt>
                <c:pt idx="1680" formatCode="0.00E+00">
                  <c:v>-3317.28</c:v>
                </c:pt>
                <c:pt idx="1681" formatCode="0.00E+00">
                  <c:v>-2617.9299999999998</c:v>
                </c:pt>
                <c:pt idx="1682" formatCode="0.00E+00">
                  <c:v>-1710.05</c:v>
                </c:pt>
                <c:pt idx="1683">
                  <c:v>-672.92</c:v>
                </c:pt>
                <c:pt idx="1684">
                  <c:v>407.50299999999999</c:v>
                </c:pt>
                <c:pt idx="1685" formatCode="0.00E+00">
                  <c:v>1442.17</c:v>
                </c:pt>
                <c:pt idx="1686" formatCode="0.00E+00">
                  <c:v>2349.1799999999998</c:v>
                </c:pt>
                <c:pt idx="1687" formatCode="0.00E+00">
                  <c:v>3060.73</c:v>
                </c:pt>
                <c:pt idx="1688" formatCode="0.00E+00">
                  <c:v>3520.77</c:v>
                </c:pt>
                <c:pt idx="1689" formatCode="0.00E+00">
                  <c:v>3686.63</c:v>
                </c:pt>
                <c:pt idx="1690" formatCode="0.00E+00">
                  <c:v>3535.69</c:v>
                </c:pt>
                <c:pt idx="1691" formatCode="0.00E+00">
                  <c:v>3073.56</c:v>
                </c:pt>
                <c:pt idx="1692" formatCode="0.00E+00">
                  <c:v>2334.29</c:v>
                </c:pt>
                <c:pt idx="1693" formatCode="0.00E+00">
                  <c:v>1376.58</c:v>
                </c:pt>
                <c:pt idx="1694">
                  <c:v>282.05099999999999</c:v>
                </c:pt>
                <c:pt idx="1695">
                  <c:v>-852.76099999999997</c:v>
                </c:pt>
                <c:pt idx="1696" formatCode="0.00E+00">
                  <c:v>-1924.62</c:v>
                </c:pt>
                <c:pt idx="1697" formatCode="0.00E+00">
                  <c:v>-2830.36</c:v>
                </c:pt>
                <c:pt idx="1698" formatCode="0.00E+00">
                  <c:v>-3477.49</c:v>
                </c:pt>
                <c:pt idx="1699" formatCode="0.00E+00">
                  <c:v>-3799.19</c:v>
                </c:pt>
                <c:pt idx="1700" formatCode="0.00E+00">
                  <c:v>-3762.35</c:v>
                </c:pt>
                <c:pt idx="1701" formatCode="0.00E+00">
                  <c:v>-3368.04</c:v>
                </c:pt>
                <c:pt idx="1702" formatCode="0.00E+00">
                  <c:v>-2652.13</c:v>
                </c:pt>
                <c:pt idx="1703" formatCode="0.00E+00">
                  <c:v>-1683.3</c:v>
                </c:pt>
                <c:pt idx="1704">
                  <c:v>-554.79700000000003</c:v>
                </c:pt>
                <c:pt idx="1705">
                  <c:v>626.20299999999997</c:v>
                </c:pt>
                <c:pt idx="1706" formatCode="0.00E+00">
                  <c:v>1749.28</c:v>
                </c:pt>
                <c:pt idx="1707" formatCode="0.00E+00">
                  <c:v>2708.64</c:v>
                </c:pt>
                <c:pt idx="1708" formatCode="0.00E+00">
                  <c:v>3413.88</c:v>
                </c:pt>
                <c:pt idx="1709" formatCode="0.00E+00">
                  <c:v>3801.33</c:v>
                </c:pt>
                <c:pt idx="1710" formatCode="0.00E+00">
                  <c:v>3835.5</c:v>
                </c:pt>
                <c:pt idx="1711" formatCode="0.00E+00">
                  <c:v>3508.12</c:v>
                </c:pt>
                <c:pt idx="1712" formatCode="0.00E+00">
                  <c:v>2843.85</c:v>
                </c:pt>
                <c:pt idx="1713" formatCode="0.00E+00">
                  <c:v>1904.42</c:v>
                </c:pt>
                <c:pt idx="1714">
                  <c:v>779.63300000000004</c:v>
                </c:pt>
                <c:pt idx="1715">
                  <c:v>-424.267</c:v>
                </c:pt>
                <c:pt idx="1716" formatCode="0.00E+00">
                  <c:v>-1592.6</c:v>
                </c:pt>
                <c:pt idx="1717" formatCode="0.00E+00">
                  <c:v>-2610.48</c:v>
                </c:pt>
                <c:pt idx="1718" formatCode="0.00E+00">
                  <c:v>-3374.98</c:v>
                </c:pt>
                <c:pt idx="1719" formatCode="0.00E+00">
                  <c:v>-3806.41</c:v>
                </c:pt>
                <c:pt idx="1720" formatCode="0.00E+00">
                  <c:v>-3855.96</c:v>
                </c:pt>
                <c:pt idx="1721" formatCode="0.00E+00">
                  <c:v>-3514.08</c:v>
                </c:pt>
                <c:pt idx="1722" formatCode="0.00E+00">
                  <c:v>-2816.66</c:v>
                </c:pt>
                <c:pt idx="1723" formatCode="0.00E+00">
                  <c:v>-1839.53</c:v>
                </c:pt>
                <c:pt idx="1724">
                  <c:v>-684.38499999999999</c:v>
                </c:pt>
                <c:pt idx="1725">
                  <c:v>530.78399999999999</c:v>
                </c:pt>
                <c:pt idx="1726" formatCode="0.00E+00">
                  <c:v>1683.01</c:v>
                </c:pt>
                <c:pt idx="1727" formatCode="0.00E+00">
                  <c:v>2658.84</c:v>
                </c:pt>
                <c:pt idx="1728" formatCode="0.00E+00">
                  <c:v>3363.7</c:v>
                </c:pt>
                <c:pt idx="1729" formatCode="0.00E+00">
                  <c:v>3729.92</c:v>
                </c:pt>
                <c:pt idx="1730" formatCode="0.00E+00">
                  <c:v>3727.51</c:v>
                </c:pt>
                <c:pt idx="1731" formatCode="0.00E+00">
                  <c:v>3367.29</c:v>
                </c:pt>
                <c:pt idx="1732" formatCode="0.00E+00">
                  <c:v>2693.48</c:v>
                </c:pt>
                <c:pt idx="1733" formatCode="0.00E+00">
                  <c:v>1773.48</c:v>
                </c:pt>
                <c:pt idx="1734">
                  <c:v>692.928</c:v>
                </c:pt>
                <c:pt idx="1735">
                  <c:v>-448.03899999999999</c:v>
                </c:pt>
                <c:pt idx="1736" formatCode="0.00E+00">
                  <c:v>-1545.89</c:v>
                </c:pt>
                <c:pt idx="1737" formatCode="0.00E+00">
                  <c:v>-2504.2399999999998</c:v>
                </c:pt>
                <c:pt idx="1738" formatCode="0.00E+00">
                  <c:v>-3238.12</c:v>
                </c:pt>
                <c:pt idx="1739" formatCode="0.00E+00">
                  <c:v>-3679.74</c:v>
                </c:pt>
                <c:pt idx="1740" formatCode="0.00E+00">
                  <c:v>-3787.78</c:v>
                </c:pt>
                <c:pt idx="1741" formatCode="0.00E+00">
                  <c:v>-3551.33</c:v>
                </c:pt>
                <c:pt idx="1742" formatCode="0.00E+00">
                  <c:v>-2987.89</c:v>
                </c:pt>
                <c:pt idx="1743" formatCode="0.00E+00">
                  <c:v>-2143.87</c:v>
                </c:pt>
                <c:pt idx="1744" formatCode="0.00E+00">
                  <c:v>-1095.4000000000001</c:v>
                </c:pt>
                <c:pt idx="1745">
                  <c:v>58.703200000000002</c:v>
                </c:pt>
                <c:pt idx="1746" formatCode="0.00E+00">
                  <c:v>1209.43</c:v>
                </c:pt>
                <c:pt idx="1747" formatCode="0.00E+00">
                  <c:v>2250.44</c:v>
                </c:pt>
                <c:pt idx="1748" formatCode="0.00E+00">
                  <c:v>3085.18</c:v>
                </c:pt>
                <c:pt idx="1749" formatCode="0.00E+00">
                  <c:v>3635.13</c:v>
                </c:pt>
                <c:pt idx="1750" formatCode="0.00E+00">
                  <c:v>3851.49</c:v>
                </c:pt>
                <c:pt idx="1751" formatCode="0.00E+00">
                  <c:v>3719.68</c:v>
                </c:pt>
                <c:pt idx="1752" formatCode="0.00E+00">
                  <c:v>3259.06</c:v>
                </c:pt>
                <c:pt idx="1753" formatCode="0.00E+00">
                  <c:v>2520.3200000000002</c:v>
                </c:pt>
                <c:pt idx="1754" formatCode="0.00E+00">
                  <c:v>1577.36</c:v>
                </c:pt>
                <c:pt idx="1755">
                  <c:v>513.74300000000005</c:v>
                </c:pt>
                <c:pt idx="1756">
                  <c:v>-582.69600000000003</c:v>
                </c:pt>
                <c:pt idx="1757" formatCode="0.00E+00">
                  <c:v>-1621.71</c:v>
                </c:pt>
                <c:pt idx="1758" formatCode="0.00E+00">
                  <c:v>-2519.69</c:v>
                </c:pt>
                <c:pt idx="1759" formatCode="0.00E+00">
                  <c:v>-3205.99</c:v>
                </c:pt>
                <c:pt idx="1760" formatCode="0.00E+00">
                  <c:v>-3627.22</c:v>
                </c:pt>
                <c:pt idx="1761" formatCode="0.00E+00">
                  <c:v>-3749.7</c:v>
                </c:pt>
                <c:pt idx="1762" formatCode="0.00E+00">
                  <c:v>-3563.11</c:v>
                </c:pt>
                <c:pt idx="1763" formatCode="0.00E+00">
                  <c:v>-3081.17</c:v>
                </c:pt>
                <c:pt idx="1764" formatCode="0.00E+00">
                  <c:v>-2335.5300000000002</c:v>
                </c:pt>
                <c:pt idx="1765" formatCode="0.00E+00">
                  <c:v>-1376.71</c:v>
                </c:pt>
                <c:pt idx="1766">
                  <c:v>-280.214</c:v>
                </c:pt>
                <c:pt idx="1767">
                  <c:v>858.73500000000001</c:v>
                </c:pt>
                <c:pt idx="1768" formatCode="0.00E+00">
                  <c:v>1939.29</c:v>
                </c:pt>
                <c:pt idx="1769" formatCode="0.00E+00">
                  <c:v>2865.13</c:v>
                </c:pt>
                <c:pt idx="1770" formatCode="0.00E+00">
                  <c:v>3549.4</c:v>
                </c:pt>
                <c:pt idx="1771" formatCode="0.00E+00">
                  <c:v>3924.85</c:v>
                </c:pt>
                <c:pt idx="1772" formatCode="0.00E+00">
                  <c:v>3952.99</c:v>
                </c:pt>
                <c:pt idx="1773" formatCode="0.00E+00">
                  <c:v>3626.33</c:v>
                </c:pt>
                <c:pt idx="1774" formatCode="0.00E+00">
                  <c:v>2970.4</c:v>
                </c:pt>
                <c:pt idx="1775" formatCode="0.00E+00">
                  <c:v>2042.82</c:v>
                </c:pt>
                <c:pt idx="1776">
                  <c:v>928.91800000000001</c:v>
                </c:pt>
                <c:pt idx="1777">
                  <c:v>-278.86799999999999</c:v>
                </c:pt>
                <c:pt idx="1778" formatCode="0.00E+00">
                  <c:v>-1450.62</c:v>
                </c:pt>
                <c:pt idx="1779" formatCode="0.00E+00">
                  <c:v>-2476.39</c:v>
                </c:pt>
                <c:pt idx="1780" formatCode="0.00E+00">
                  <c:v>-3300.2</c:v>
                </c:pt>
                <c:pt idx="1781" formatCode="0.00E+00">
                  <c:v>-3838.83</c:v>
                </c:pt>
                <c:pt idx="1782" formatCode="0.00E+00">
                  <c:v>-4032.57</c:v>
                </c:pt>
                <c:pt idx="1783" formatCode="0.00E+00">
                  <c:v>-3878.89</c:v>
                </c:pt>
                <c:pt idx="1784" formatCode="0.00E+00">
                  <c:v>-3389.54</c:v>
                </c:pt>
                <c:pt idx="1785" formatCode="0.00E+00">
                  <c:v>-2599.9299999999998</c:v>
                </c:pt>
                <c:pt idx="1786" formatCode="0.00E+00">
                  <c:v>-1584.79</c:v>
                </c:pt>
                <c:pt idx="1787">
                  <c:v>-433.59500000000003</c:v>
                </c:pt>
              </c:numCache>
            </c:numRef>
          </c:yVal>
          <c:smooth val="1"/>
        </c:ser>
        <c:dLbls>
          <c:showLegendKey val="0"/>
          <c:showVal val="0"/>
          <c:showCatName val="0"/>
          <c:showSerName val="0"/>
          <c:showPercent val="0"/>
          <c:showBubbleSize val="0"/>
        </c:dLbls>
        <c:axId val="175916160"/>
        <c:axId val="175917696"/>
      </c:scatterChart>
      <c:valAx>
        <c:axId val="175916160"/>
        <c:scaling>
          <c:orientation val="minMax"/>
          <c:max val="8"/>
        </c:scaling>
        <c:delete val="0"/>
        <c:axPos val="b"/>
        <c:numFmt formatCode="General" sourceLinked="1"/>
        <c:majorTickMark val="out"/>
        <c:minorTickMark val="none"/>
        <c:tickLblPos val="nextTo"/>
        <c:crossAx val="175917696"/>
        <c:crosses val="autoZero"/>
        <c:crossBetween val="midCat"/>
      </c:valAx>
      <c:valAx>
        <c:axId val="175917696"/>
        <c:scaling>
          <c:orientation val="minMax"/>
        </c:scaling>
        <c:delete val="0"/>
        <c:axPos val="l"/>
        <c:majorGridlines/>
        <c:numFmt formatCode="General" sourceLinked="1"/>
        <c:majorTickMark val="out"/>
        <c:minorTickMark val="none"/>
        <c:tickLblPos val="nextTo"/>
        <c:crossAx val="175916160"/>
        <c:crosses val="autoZero"/>
        <c:crossBetween val="midCat"/>
      </c:valAx>
    </c:plotArea>
    <c:legend>
      <c:legendPos val="r"/>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3 Hz</a:t>
            </a:r>
          </a:p>
        </c:rich>
      </c:tx>
      <c:overlay val="0"/>
    </c:title>
    <c:autoTitleDeleted val="0"/>
    <c:plotArea>
      <c:layout/>
      <c:scatterChart>
        <c:scatterStyle val="smoothMarker"/>
        <c:varyColors val="0"/>
        <c:ser>
          <c:idx val="1"/>
          <c:order val="0"/>
          <c:tx>
            <c:strRef>
              <c:f>'20ft'!$AR$1</c:f>
              <c:strCache>
                <c:ptCount val="1"/>
                <c:pt idx="0">
                  <c:v>6 Hz</c:v>
                </c:pt>
              </c:strCache>
            </c:strRef>
          </c:tx>
          <c:marker>
            <c:symbol val="none"/>
          </c:marker>
          <c:xVal>
            <c:numRef>
              <c:f>'20ft'!$AQ$9:$AQ$21608</c:f>
              <c:numCache>
                <c:formatCode>General</c:formatCode>
                <c:ptCount val="21600"/>
                <c:pt idx="0">
                  <c:v>0</c:v>
                </c:pt>
                <c:pt idx="1">
                  <c:v>1.38888888888889E-3</c:v>
                </c:pt>
                <c:pt idx="2">
                  <c:v>2.7777777777777801E-3</c:v>
                </c:pt>
                <c:pt idx="3">
                  <c:v>4.1666666666666701E-3</c:v>
                </c:pt>
                <c:pt idx="4">
                  <c:v>5.5555555555555601E-3</c:v>
                </c:pt>
                <c:pt idx="5">
                  <c:v>6.9444444444444397E-3</c:v>
                </c:pt>
                <c:pt idx="6">
                  <c:v>8.3333333333333297E-3</c:v>
                </c:pt>
                <c:pt idx="7">
                  <c:v>9.7222222222222206E-3</c:v>
                </c:pt>
                <c:pt idx="8">
                  <c:v>1.1111111111111099E-2</c:v>
                </c:pt>
                <c:pt idx="9">
                  <c:v>1.2500000000000001E-2</c:v>
                </c:pt>
                <c:pt idx="10">
                  <c:v>1.38888888888889E-2</c:v>
                </c:pt>
                <c:pt idx="11">
                  <c:v>1.52777777777778E-2</c:v>
                </c:pt>
                <c:pt idx="12">
                  <c:v>1.6666666666666701E-2</c:v>
                </c:pt>
                <c:pt idx="13">
                  <c:v>1.8055555555555599E-2</c:v>
                </c:pt>
                <c:pt idx="14">
                  <c:v>1.94444444444444E-2</c:v>
                </c:pt>
                <c:pt idx="15">
                  <c:v>2.0833333333333301E-2</c:v>
                </c:pt>
                <c:pt idx="16">
                  <c:v>2.2222222222222199E-2</c:v>
                </c:pt>
                <c:pt idx="17">
                  <c:v>2.36111111111111E-2</c:v>
                </c:pt>
                <c:pt idx="18">
                  <c:v>2.5000000000000001E-2</c:v>
                </c:pt>
                <c:pt idx="19">
                  <c:v>2.6388888888888899E-2</c:v>
                </c:pt>
                <c:pt idx="20">
                  <c:v>2.7777777777777801E-2</c:v>
                </c:pt>
                <c:pt idx="21">
                  <c:v>2.9166666666666698E-2</c:v>
                </c:pt>
                <c:pt idx="22">
                  <c:v>3.05555555555556E-2</c:v>
                </c:pt>
                <c:pt idx="23">
                  <c:v>3.19444444444444E-2</c:v>
                </c:pt>
                <c:pt idx="24">
                  <c:v>3.3333333333333298E-2</c:v>
                </c:pt>
                <c:pt idx="25">
                  <c:v>3.4722222222222203E-2</c:v>
                </c:pt>
                <c:pt idx="26">
                  <c:v>3.6111111111111101E-2</c:v>
                </c:pt>
                <c:pt idx="27">
                  <c:v>3.7499999999999999E-2</c:v>
                </c:pt>
                <c:pt idx="28">
                  <c:v>3.8888888888888903E-2</c:v>
                </c:pt>
                <c:pt idx="29">
                  <c:v>4.0277777777777801E-2</c:v>
                </c:pt>
                <c:pt idx="30">
                  <c:v>4.1666666666666699E-2</c:v>
                </c:pt>
                <c:pt idx="31">
                  <c:v>4.3055555555555597E-2</c:v>
                </c:pt>
                <c:pt idx="32">
                  <c:v>4.4444444444444398E-2</c:v>
                </c:pt>
                <c:pt idx="33">
                  <c:v>4.5833333333333302E-2</c:v>
                </c:pt>
                <c:pt idx="34">
                  <c:v>4.72222222222222E-2</c:v>
                </c:pt>
                <c:pt idx="35">
                  <c:v>4.8611111111111098E-2</c:v>
                </c:pt>
                <c:pt idx="36">
                  <c:v>0.05</c:v>
                </c:pt>
                <c:pt idx="37">
                  <c:v>5.1388888888888901E-2</c:v>
                </c:pt>
                <c:pt idx="38">
                  <c:v>5.2777777777777798E-2</c:v>
                </c:pt>
                <c:pt idx="39">
                  <c:v>5.4166666666666703E-2</c:v>
                </c:pt>
                <c:pt idx="40">
                  <c:v>5.5555555555555601E-2</c:v>
                </c:pt>
                <c:pt idx="41">
                  <c:v>5.6944444444444402E-2</c:v>
                </c:pt>
                <c:pt idx="42">
                  <c:v>5.83333333333333E-2</c:v>
                </c:pt>
                <c:pt idx="43">
                  <c:v>5.9722222222222197E-2</c:v>
                </c:pt>
                <c:pt idx="44">
                  <c:v>6.1111111111111102E-2</c:v>
                </c:pt>
                <c:pt idx="45">
                  <c:v>6.25E-2</c:v>
                </c:pt>
                <c:pt idx="46">
                  <c:v>6.3888888888888898E-2</c:v>
                </c:pt>
                <c:pt idx="47">
                  <c:v>6.5277777777777796E-2</c:v>
                </c:pt>
                <c:pt idx="48">
                  <c:v>6.6666666666666693E-2</c:v>
                </c:pt>
                <c:pt idx="49">
                  <c:v>6.8055555555555605E-2</c:v>
                </c:pt>
                <c:pt idx="50">
                  <c:v>6.9444444444444503E-2</c:v>
                </c:pt>
                <c:pt idx="51">
                  <c:v>7.0833333333333304E-2</c:v>
                </c:pt>
                <c:pt idx="52">
                  <c:v>7.2222222222222202E-2</c:v>
                </c:pt>
                <c:pt idx="53">
                  <c:v>7.3611111111111099E-2</c:v>
                </c:pt>
                <c:pt idx="54">
                  <c:v>7.4999999999999997E-2</c:v>
                </c:pt>
                <c:pt idx="55">
                  <c:v>7.6388888888888895E-2</c:v>
                </c:pt>
                <c:pt idx="56">
                  <c:v>7.7777777777777807E-2</c:v>
                </c:pt>
                <c:pt idx="57">
                  <c:v>7.9166666666666705E-2</c:v>
                </c:pt>
                <c:pt idx="58">
                  <c:v>8.0555555555555602E-2</c:v>
                </c:pt>
                <c:pt idx="59">
                  <c:v>8.1944444444444403E-2</c:v>
                </c:pt>
                <c:pt idx="60">
                  <c:v>8.3333333333333301E-2</c:v>
                </c:pt>
                <c:pt idx="61">
                  <c:v>8.4722222222222199E-2</c:v>
                </c:pt>
                <c:pt idx="62">
                  <c:v>8.6111111111111097E-2</c:v>
                </c:pt>
                <c:pt idx="63">
                  <c:v>8.7499999999999994E-2</c:v>
                </c:pt>
                <c:pt idx="64">
                  <c:v>8.8888888888888906E-2</c:v>
                </c:pt>
                <c:pt idx="65">
                  <c:v>9.0277777777777804E-2</c:v>
                </c:pt>
                <c:pt idx="66">
                  <c:v>9.1666666666666702E-2</c:v>
                </c:pt>
                <c:pt idx="67">
                  <c:v>9.30555555555556E-2</c:v>
                </c:pt>
                <c:pt idx="68">
                  <c:v>9.44444444444444E-2</c:v>
                </c:pt>
                <c:pt idx="69">
                  <c:v>9.5833333333333298E-2</c:v>
                </c:pt>
                <c:pt idx="70">
                  <c:v>9.7222222222222196E-2</c:v>
                </c:pt>
                <c:pt idx="71">
                  <c:v>9.8611111111111094E-2</c:v>
                </c:pt>
                <c:pt idx="72">
                  <c:v>0.1</c:v>
                </c:pt>
                <c:pt idx="73">
                  <c:v>0.101388888888889</c:v>
                </c:pt>
                <c:pt idx="74">
                  <c:v>0.102777777777778</c:v>
                </c:pt>
                <c:pt idx="75">
                  <c:v>0.104166666666667</c:v>
                </c:pt>
                <c:pt idx="76">
                  <c:v>0.105555555555556</c:v>
                </c:pt>
                <c:pt idx="77">
                  <c:v>0.106944444444444</c:v>
                </c:pt>
                <c:pt idx="78">
                  <c:v>0.108333333333333</c:v>
                </c:pt>
                <c:pt idx="79">
                  <c:v>0.109722222222222</c:v>
                </c:pt>
                <c:pt idx="80">
                  <c:v>0.11111111111111099</c:v>
                </c:pt>
                <c:pt idx="81">
                  <c:v>0.1125</c:v>
                </c:pt>
                <c:pt idx="82">
                  <c:v>0.113888888888889</c:v>
                </c:pt>
                <c:pt idx="83">
                  <c:v>0.11527777777777801</c:v>
                </c:pt>
                <c:pt idx="84">
                  <c:v>0.116666666666667</c:v>
                </c:pt>
                <c:pt idx="85">
                  <c:v>0.118055555555556</c:v>
                </c:pt>
                <c:pt idx="86">
                  <c:v>0.11944444444444401</c:v>
                </c:pt>
                <c:pt idx="87">
                  <c:v>0.120833333333333</c:v>
                </c:pt>
                <c:pt idx="88">
                  <c:v>0.122222222222222</c:v>
                </c:pt>
                <c:pt idx="89">
                  <c:v>0.12361111111111101</c:v>
                </c:pt>
                <c:pt idx="90">
                  <c:v>0.125</c:v>
                </c:pt>
                <c:pt idx="91">
                  <c:v>0.12638888888888899</c:v>
                </c:pt>
                <c:pt idx="92">
                  <c:v>0.12777777777777799</c:v>
                </c:pt>
                <c:pt idx="93">
                  <c:v>0.12916666666666701</c:v>
                </c:pt>
                <c:pt idx="94">
                  <c:v>0.13055555555555601</c:v>
                </c:pt>
                <c:pt idx="95">
                  <c:v>0.131944444444444</c:v>
                </c:pt>
                <c:pt idx="96">
                  <c:v>0.133333333333333</c:v>
                </c:pt>
                <c:pt idx="97">
                  <c:v>0.13472222222222199</c:v>
                </c:pt>
                <c:pt idx="98">
                  <c:v>0.13611111111111099</c:v>
                </c:pt>
                <c:pt idx="99">
                  <c:v>0.13750000000000001</c:v>
                </c:pt>
                <c:pt idx="100">
                  <c:v>0.13888888888888901</c:v>
                </c:pt>
                <c:pt idx="101">
                  <c:v>0.140277777777778</c:v>
                </c:pt>
                <c:pt idx="102">
                  <c:v>0.141666666666667</c:v>
                </c:pt>
                <c:pt idx="103">
                  <c:v>0.14305555555555599</c:v>
                </c:pt>
                <c:pt idx="104">
                  <c:v>0.14444444444444399</c:v>
                </c:pt>
                <c:pt idx="105">
                  <c:v>0.14583333333333301</c:v>
                </c:pt>
                <c:pt idx="106">
                  <c:v>0.147222222222222</c:v>
                </c:pt>
                <c:pt idx="107">
                  <c:v>0.148611111111111</c:v>
                </c:pt>
                <c:pt idx="108">
                  <c:v>0.15</c:v>
                </c:pt>
                <c:pt idx="109">
                  <c:v>0.15138888888888899</c:v>
                </c:pt>
                <c:pt idx="110">
                  <c:v>0.15277777777777801</c:v>
                </c:pt>
                <c:pt idx="111">
                  <c:v>0.15416666666666701</c:v>
                </c:pt>
                <c:pt idx="112">
                  <c:v>0.155555555555556</c:v>
                </c:pt>
                <c:pt idx="113">
                  <c:v>0.156944444444444</c:v>
                </c:pt>
                <c:pt idx="114">
                  <c:v>0.15833333333333299</c:v>
                </c:pt>
                <c:pt idx="115">
                  <c:v>0.15972222222222199</c:v>
                </c:pt>
                <c:pt idx="116">
                  <c:v>0.16111111111111101</c:v>
                </c:pt>
                <c:pt idx="117">
                  <c:v>0.16250000000000001</c:v>
                </c:pt>
                <c:pt idx="118">
                  <c:v>0.163888888888889</c:v>
                </c:pt>
                <c:pt idx="119">
                  <c:v>0.165277777777778</c:v>
                </c:pt>
                <c:pt idx="120">
                  <c:v>0.16666666666666699</c:v>
                </c:pt>
                <c:pt idx="121">
                  <c:v>0.16805555555555601</c:v>
                </c:pt>
                <c:pt idx="122">
                  <c:v>0.16944444444444401</c:v>
                </c:pt>
                <c:pt idx="123">
                  <c:v>0.170833333333333</c:v>
                </c:pt>
                <c:pt idx="124">
                  <c:v>0.172222222222222</c:v>
                </c:pt>
                <c:pt idx="125">
                  <c:v>0.17361111111111099</c:v>
                </c:pt>
                <c:pt idx="126">
                  <c:v>0.17499999999999999</c:v>
                </c:pt>
                <c:pt idx="127">
                  <c:v>0.17638888888888901</c:v>
                </c:pt>
                <c:pt idx="128">
                  <c:v>0.17777777777777801</c:v>
                </c:pt>
                <c:pt idx="129">
                  <c:v>0.179166666666667</c:v>
                </c:pt>
                <c:pt idx="130">
                  <c:v>0.180555555555556</c:v>
                </c:pt>
                <c:pt idx="131">
                  <c:v>0.18194444444444399</c:v>
                </c:pt>
                <c:pt idx="132">
                  <c:v>0.18333333333333299</c:v>
                </c:pt>
                <c:pt idx="133">
                  <c:v>0.18472222222222201</c:v>
                </c:pt>
                <c:pt idx="134">
                  <c:v>0.18611111111111101</c:v>
                </c:pt>
                <c:pt idx="135">
                  <c:v>0.1875</c:v>
                </c:pt>
                <c:pt idx="136">
                  <c:v>0.18888888888888899</c:v>
                </c:pt>
                <c:pt idx="137">
                  <c:v>0.19027777777777799</c:v>
                </c:pt>
                <c:pt idx="138">
                  <c:v>0.19166666666666701</c:v>
                </c:pt>
                <c:pt idx="139">
                  <c:v>0.19305555555555601</c:v>
                </c:pt>
                <c:pt idx="140">
                  <c:v>0.194444444444444</c:v>
                </c:pt>
                <c:pt idx="141">
                  <c:v>0.195833333333333</c:v>
                </c:pt>
                <c:pt idx="142">
                  <c:v>0.19722222222222199</c:v>
                </c:pt>
                <c:pt idx="143">
                  <c:v>0.19861111111111099</c:v>
                </c:pt>
                <c:pt idx="144">
                  <c:v>0.2</c:v>
                </c:pt>
                <c:pt idx="145">
                  <c:v>0.20138888888888901</c:v>
                </c:pt>
                <c:pt idx="146">
                  <c:v>0.202777777777778</c:v>
                </c:pt>
                <c:pt idx="147">
                  <c:v>0.204166666666667</c:v>
                </c:pt>
                <c:pt idx="148">
                  <c:v>0.20555555555555599</c:v>
                </c:pt>
                <c:pt idx="149">
                  <c:v>0.20694444444444399</c:v>
                </c:pt>
                <c:pt idx="150">
                  <c:v>0.20833333333333301</c:v>
                </c:pt>
                <c:pt idx="151">
                  <c:v>0.209722222222222</c:v>
                </c:pt>
                <c:pt idx="152">
                  <c:v>0.211111111111111</c:v>
                </c:pt>
                <c:pt idx="153">
                  <c:v>0.21249999999999999</c:v>
                </c:pt>
                <c:pt idx="154">
                  <c:v>0.21388888888888899</c:v>
                </c:pt>
                <c:pt idx="155">
                  <c:v>0.21527777777777801</c:v>
                </c:pt>
                <c:pt idx="156">
                  <c:v>0.21666666666666701</c:v>
                </c:pt>
                <c:pt idx="157">
                  <c:v>0.218055555555556</c:v>
                </c:pt>
                <c:pt idx="158">
                  <c:v>0.219444444444444</c:v>
                </c:pt>
                <c:pt idx="159">
                  <c:v>0.22083333333333299</c:v>
                </c:pt>
                <c:pt idx="160">
                  <c:v>0.22222222222222199</c:v>
                </c:pt>
                <c:pt idx="161">
                  <c:v>0.22361111111111101</c:v>
                </c:pt>
                <c:pt idx="162">
                  <c:v>0.22500000000000001</c:v>
                </c:pt>
                <c:pt idx="163">
                  <c:v>0.226388888888889</c:v>
                </c:pt>
                <c:pt idx="164">
                  <c:v>0.227777777777778</c:v>
                </c:pt>
                <c:pt idx="165">
                  <c:v>0.22916666666666699</c:v>
                </c:pt>
                <c:pt idx="166">
                  <c:v>0.23055555555555601</c:v>
                </c:pt>
                <c:pt idx="167">
                  <c:v>0.23194444444444401</c:v>
                </c:pt>
                <c:pt idx="168">
                  <c:v>0.233333333333333</c:v>
                </c:pt>
                <c:pt idx="169">
                  <c:v>0.234722222222222</c:v>
                </c:pt>
                <c:pt idx="170">
                  <c:v>0.23611111111111099</c:v>
                </c:pt>
                <c:pt idx="171">
                  <c:v>0.23749999999999999</c:v>
                </c:pt>
                <c:pt idx="172">
                  <c:v>0.23888888888888901</c:v>
                </c:pt>
                <c:pt idx="173">
                  <c:v>0.24027777777777801</c:v>
                </c:pt>
                <c:pt idx="174">
                  <c:v>0.241666666666667</c:v>
                </c:pt>
                <c:pt idx="175">
                  <c:v>0.243055555555556</c:v>
                </c:pt>
                <c:pt idx="176">
                  <c:v>0.24444444444444399</c:v>
                </c:pt>
                <c:pt idx="177">
                  <c:v>0.24583333333333299</c:v>
                </c:pt>
                <c:pt idx="178">
                  <c:v>0.24722222222222201</c:v>
                </c:pt>
                <c:pt idx="179">
                  <c:v>0.24861111111111101</c:v>
                </c:pt>
                <c:pt idx="180">
                  <c:v>0.25</c:v>
                </c:pt>
                <c:pt idx="181">
                  <c:v>0.25138888888888899</c:v>
                </c:pt>
                <c:pt idx="182">
                  <c:v>0.25277777777777799</c:v>
                </c:pt>
                <c:pt idx="183">
                  <c:v>0.25416666666666698</c:v>
                </c:pt>
                <c:pt idx="184">
                  <c:v>0.25555555555555598</c:v>
                </c:pt>
                <c:pt idx="185">
                  <c:v>0.25694444444444398</c:v>
                </c:pt>
                <c:pt idx="186">
                  <c:v>0.25833333333333303</c:v>
                </c:pt>
                <c:pt idx="187">
                  <c:v>0.25972222222222202</c:v>
                </c:pt>
                <c:pt idx="188">
                  <c:v>0.26111111111111102</c:v>
                </c:pt>
                <c:pt idx="189">
                  <c:v>0.26250000000000001</c:v>
                </c:pt>
                <c:pt idx="190">
                  <c:v>0.26388888888888901</c:v>
                </c:pt>
                <c:pt idx="191">
                  <c:v>0.265277777777778</c:v>
                </c:pt>
                <c:pt idx="192">
                  <c:v>0.266666666666667</c:v>
                </c:pt>
                <c:pt idx="193">
                  <c:v>0.26805555555555599</c:v>
                </c:pt>
                <c:pt idx="194">
                  <c:v>0.26944444444444399</c:v>
                </c:pt>
                <c:pt idx="195">
                  <c:v>0.27083333333333298</c:v>
                </c:pt>
                <c:pt idx="196">
                  <c:v>0.27222222222222198</c:v>
                </c:pt>
                <c:pt idx="197">
                  <c:v>0.27361111111111103</c:v>
                </c:pt>
                <c:pt idx="198">
                  <c:v>0.27500000000000002</c:v>
                </c:pt>
                <c:pt idx="199">
                  <c:v>0.27638888888888902</c:v>
                </c:pt>
                <c:pt idx="200">
                  <c:v>0.27777777777777801</c:v>
                </c:pt>
                <c:pt idx="201">
                  <c:v>0.27916666666666701</c:v>
                </c:pt>
                <c:pt idx="202">
                  <c:v>0.280555555555556</c:v>
                </c:pt>
                <c:pt idx="203">
                  <c:v>0.281944444444444</c:v>
                </c:pt>
                <c:pt idx="204">
                  <c:v>0.28333333333333299</c:v>
                </c:pt>
                <c:pt idx="205">
                  <c:v>0.28472222222222199</c:v>
                </c:pt>
                <c:pt idx="206">
                  <c:v>0.28611111111111098</c:v>
                </c:pt>
                <c:pt idx="207">
                  <c:v>0.28749999999999998</c:v>
                </c:pt>
                <c:pt idx="208">
                  <c:v>0.28888888888888897</c:v>
                </c:pt>
                <c:pt idx="209">
                  <c:v>0.29027777777777802</c:v>
                </c:pt>
                <c:pt idx="210">
                  <c:v>0.29166666666666702</c:v>
                </c:pt>
                <c:pt idx="211">
                  <c:v>0.29305555555555601</c:v>
                </c:pt>
                <c:pt idx="212">
                  <c:v>0.29444444444444401</c:v>
                </c:pt>
                <c:pt idx="213">
                  <c:v>0.295833333333333</c:v>
                </c:pt>
                <c:pt idx="214">
                  <c:v>0.297222222222222</c:v>
                </c:pt>
                <c:pt idx="215">
                  <c:v>0.29861111111111099</c:v>
                </c:pt>
                <c:pt idx="216">
                  <c:v>0.3</c:v>
                </c:pt>
                <c:pt idx="217">
                  <c:v>0.30138888888888898</c:v>
                </c:pt>
                <c:pt idx="218">
                  <c:v>0.30277777777777798</c:v>
                </c:pt>
                <c:pt idx="219">
                  <c:v>0.30416666666666697</c:v>
                </c:pt>
                <c:pt idx="220">
                  <c:v>0.30555555555555602</c:v>
                </c:pt>
                <c:pt idx="221">
                  <c:v>0.30694444444444402</c:v>
                </c:pt>
                <c:pt idx="222">
                  <c:v>0.30833333333333302</c:v>
                </c:pt>
                <c:pt idx="223">
                  <c:v>0.30972222222222201</c:v>
                </c:pt>
                <c:pt idx="224">
                  <c:v>0.31111111111111101</c:v>
                </c:pt>
                <c:pt idx="225">
                  <c:v>0.3125</c:v>
                </c:pt>
                <c:pt idx="226">
                  <c:v>0.31388888888888899</c:v>
                </c:pt>
                <c:pt idx="227">
                  <c:v>0.31527777777777799</c:v>
                </c:pt>
                <c:pt idx="228">
                  <c:v>0.31666666666666698</c:v>
                </c:pt>
                <c:pt idx="229">
                  <c:v>0.31805555555555598</c:v>
                </c:pt>
                <c:pt idx="230">
                  <c:v>0.31944444444444398</c:v>
                </c:pt>
                <c:pt idx="231">
                  <c:v>0.32083333333333303</c:v>
                </c:pt>
                <c:pt idx="232">
                  <c:v>0.32222222222222202</c:v>
                </c:pt>
                <c:pt idx="233">
                  <c:v>0.32361111111111102</c:v>
                </c:pt>
                <c:pt idx="234">
                  <c:v>0.32500000000000001</c:v>
                </c:pt>
                <c:pt idx="235">
                  <c:v>0.32638888888888901</c:v>
                </c:pt>
                <c:pt idx="236">
                  <c:v>0.327777777777778</c:v>
                </c:pt>
                <c:pt idx="237">
                  <c:v>0.329166666666667</c:v>
                </c:pt>
                <c:pt idx="238">
                  <c:v>0.33055555555555599</c:v>
                </c:pt>
                <c:pt idx="239">
                  <c:v>0.33194444444444399</c:v>
                </c:pt>
                <c:pt idx="240">
                  <c:v>0.33333333333333298</c:v>
                </c:pt>
                <c:pt idx="241">
                  <c:v>0.33472222222222198</c:v>
                </c:pt>
                <c:pt idx="242">
                  <c:v>0.33611111111111103</c:v>
                </c:pt>
                <c:pt idx="243">
                  <c:v>0.33750000000000002</c:v>
                </c:pt>
                <c:pt idx="244">
                  <c:v>0.33888888888888902</c:v>
                </c:pt>
                <c:pt idx="245">
                  <c:v>0.34027777777777801</c:v>
                </c:pt>
                <c:pt idx="246">
                  <c:v>0.34166666666666701</c:v>
                </c:pt>
                <c:pt idx="247">
                  <c:v>0.343055555555556</c:v>
                </c:pt>
                <c:pt idx="248">
                  <c:v>0.344444444444444</c:v>
                </c:pt>
                <c:pt idx="249">
                  <c:v>0.34583333333333299</c:v>
                </c:pt>
                <c:pt idx="250">
                  <c:v>0.34722222222222199</c:v>
                </c:pt>
                <c:pt idx="251">
                  <c:v>0.34861111111111098</c:v>
                </c:pt>
                <c:pt idx="252">
                  <c:v>0.35</c:v>
                </c:pt>
                <c:pt idx="253">
                  <c:v>0.35138888888888897</c:v>
                </c:pt>
                <c:pt idx="254">
                  <c:v>0.35277777777777802</c:v>
                </c:pt>
                <c:pt idx="255">
                  <c:v>0.35416666666666702</c:v>
                </c:pt>
                <c:pt idx="256">
                  <c:v>0.35555555555555601</c:v>
                </c:pt>
                <c:pt idx="257">
                  <c:v>0.35694444444444401</c:v>
                </c:pt>
                <c:pt idx="258">
                  <c:v>0.358333333333333</c:v>
                </c:pt>
                <c:pt idx="259">
                  <c:v>0.359722222222222</c:v>
                </c:pt>
                <c:pt idx="260">
                  <c:v>0.36111111111111099</c:v>
                </c:pt>
                <c:pt idx="261">
                  <c:v>0.36249999999999999</c:v>
                </c:pt>
                <c:pt idx="262">
                  <c:v>0.36388888888888898</c:v>
                </c:pt>
                <c:pt idx="263">
                  <c:v>0.36527777777777798</c:v>
                </c:pt>
                <c:pt idx="264">
                  <c:v>0.36666666666666697</c:v>
                </c:pt>
                <c:pt idx="265">
                  <c:v>0.36805555555555602</c:v>
                </c:pt>
                <c:pt idx="266">
                  <c:v>0.36944444444444402</c:v>
                </c:pt>
                <c:pt idx="267">
                  <c:v>0.37083333333333302</c:v>
                </c:pt>
                <c:pt idx="268">
                  <c:v>0.37222222222222201</c:v>
                </c:pt>
                <c:pt idx="269">
                  <c:v>0.37361111111111101</c:v>
                </c:pt>
                <c:pt idx="270">
                  <c:v>0.375</c:v>
                </c:pt>
                <c:pt idx="271">
                  <c:v>0.37638888888888899</c:v>
                </c:pt>
                <c:pt idx="272">
                  <c:v>0.37777777777777799</c:v>
                </c:pt>
                <c:pt idx="273">
                  <c:v>0.37916666666666698</c:v>
                </c:pt>
                <c:pt idx="274">
                  <c:v>0.38055555555555598</c:v>
                </c:pt>
                <c:pt idx="275">
                  <c:v>0.38194444444444398</c:v>
                </c:pt>
                <c:pt idx="276">
                  <c:v>0.38333333333333303</c:v>
                </c:pt>
                <c:pt idx="277">
                  <c:v>0.38472222222222202</c:v>
                </c:pt>
                <c:pt idx="278">
                  <c:v>0.38611111111111102</c:v>
                </c:pt>
                <c:pt idx="279">
                  <c:v>0.38750000000000001</c:v>
                </c:pt>
                <c:pt idx="280">
                  <c:v>0.38888888888888901</c:v>
                </c:pt>
                <c:pt idx="281">
                  <c:v>0.390277777777778</c:v>
                </c:pt>
                <c:pt idx="282">
                  <c:v>0.391666666666667</c:v>
                </c:pt>
                <c:pt idx="283">
                  <c:v>0.39305555555555599</c:v>
                </c:pt>
                <c:pt idx="284">
                  <c:v>0.39444444444444399</c:v>
                </c:pt>
                <c:pt idx="285">
                  <c:v>0.39583333333333298</c:v>
                </c:pt>
                <c:pt idx="286">
                  <c:v>0.39722222222222198</c:v>
                </c:pt>
                <c:pt idx="287">
                  <c:v>0.39861111111111103</c:v>
                </c:pt>
                <c:pt idx="288">
                  <c:v>0.4</c:v>
                </c:pt>
                <c:pt idx="289">
                  <c:v>0.40138888888888902</c:v>
                </c:pt>
                <c:pt idx="290">
                  <c:v>0.40277777777777801</c:v>
                </c:pt>
                <c:pt idx="291">
                  <c:v>0.40416666666666701</c:v>
                </c:pt>
                <c:pt idx="292">
                  <c:v>0.405555555555556</c:v>
                </c:pt>
                <c:pt idx="293">
                  <c:v>0.406944444444444</c:v>
                </c:pt>
                <c:pt idx="294">
                  <c:v>0.40833333333333299</c:v>
                </c:pt>
                <c:pt idx="295">
                  <c:v>0.40972222222222199</c:v>
                </c:pt>
                <c:pt idx="296">
                  <c:v>0.41111111111111098</c:v>
                </c:pt>
                <c:pt idx="297">
                  <c:v>0.41249999999999998</c:v>
                </c:pt>
                <c:pt idx="298">
                  <c:v>0.41388888888888897</c:v>
                </c:pt>
                <c:pt idx="299">
                  <c:v>0.41527777777777802</c:v>
                </c:pt>
                <c:pt idx="300">
                  <c:v>0.41666666666666702</c:v>
                </c:pt>
                <c:pt idx="301">
                  <c:v>0.41805555555555601</c:v>
                </c:pt>
                <c:pt idx="302">
                  <c:v>0.41944444444444401</c:v>
                </c:pt>
                <c:pt idx="303">
                  <c:v>0.420833333333333</c:v>
                </c:pt>
                <c:pt idx="304">
                  <c:v>0.422222222222222</c:v>
                </c:pt>
                <c:pt idx="305">
                  <c:v>0.42361111111111099</c:v>
                </c:pt>
                <c:pt idx="306">
                  <c:v>0.42499999999999999</c:v>
                </c:pt>
                <c:pt idx="307">
                  <c:v>0.42638888888888898</c:v>
                </c:pt>
                <c:pt idx="308">
                  <c:v>0.42777777777777798</c:v>
                </c:pt>
                <c:pt idx="309">
                  <c:v>0.42916666666666697</c:v>
                </c:pt>
                <c:pt idx="310">
                  <c:v>0.43055555555555602</c:v>
                </c:pt>
                <c:pt idx="311">
                  <c:v>0.43194444444444402</c:v>
                </c:pt>
                <c:pt idx="312">
                  <c:v>0.43333333333333302</c:v>
                </c:pt>
                <c:pt idx="313">
                  <c:v>0.43472222222222201</c:v>
                </c:pt>
                <c:pt idx="314">
                  <c:v>0.43611111111111101</c:v>
                </c:pt>
                <c:pt idx="315">
                  <c:v>0.4375</c:v>
                </c:pt>
                <c:pt idx="316">
                  <c:v>0.43888888888888899</c:v>
                </c:pt>
                <c:pt idx="317">
                  <c:v>0.44027777777777799</c:v>
                </c:pt>
                <c:pt idx="318">
                  <c:v>0.44166666666666698</c:v>
                </c:pt>
                <c:pt idx="319">
                  <c:v>0.44305555555555598</c:v>
                </c:pt>
                <c:pt idx="320">
                  <c:v>0.44444444444444398</c:v>
                </c:pt>
                <c:pt idx="321">
                  <c:v>0.44583333333333303</c:v>
                </c:pt>
                <c:pt idx="322">
                  <c:v>0.44722222222222202</c:v>
                </c:pt>
                <c:pt idx="323">
                  <c:v>0.44861111111111102</c:v>
                </c:pt>
                <c:pt idx="324">
                  <c:v>0.45</c:v>
                </c:pt>
                <c:pt idx="325">
                  <c:v>0.45138888888888901</c:v>
                </c:pt>
                <c:pt idx="326">
                  <c:v>0.452777777777778</c:v>
                </c:pt>
                <c:pt idx="327">
                  <c:v>0.454166666666667</c:v>
                </c:pt>
                <c:pt idx="328">
                  <c:v>0.45555555555555599</c:v>
                </c:pt>
                <c:pt idx="329">
                  <c:v>0.45694444444444399</c:v>
                </c:pt>
                <c:pt idx="330">
                  <c:v>0.45833333333333298</c:v>
                </c:pt>
                <c:pt idx="331">
                  <c:v>0.45972222222222198</c:v>
                </c:pt>
                <c:pt idx="332">
                  <c:v>0.46111111111111103</c:v>
                </c:pt>
                <c:pt idx="333">
                  <c:v>0.46250000000000002</c:v>
                </c:pt>
                <c:pt idx="334">
                  <c:v>0.46388888888888902</c:v>
                </c:pt>
                <c:pt idx="335">
                  <c:v>0.46527777777777801</c:v>
                </c:pt>
                <c:pt idx="336">
                  <c:v>0.46666666666666701</c:v>
                </c:pt>
                <c:pt idx="337">
                  <c:v>0.468055555555556</c:v>
                </c:pt>
                <c:pt idx="338">
                  <c:v>0.469444444444444</c:v>
                </c:pt>
                <c:pt idx="339">
                  <c:v>0.47083333333333299</c:v>
                </c:pt>
                <c:pt idx="340">
                  <c:v>0.47222222222222199</c:v>
                </c:pt>
                <c:pt idx="341">
                  <c:v>0.47361111111111098</c:v>
                </c:pt>
                <c:pt idx="342">
                  <c:v>0.47499999999999998</c:v>
                </c:pt>
                <c:pt idx="343">
                  <c:v>0.47638888888888897</c:v>
                </c:pt>
                <c:pt idx="344">
                  <c:v>0.47777777777777802</c:v>
                </c:pt>
                <c:pt idx="345">
                  <c:v>0.47916666666666702</c:v>
                </c:pt>
                <c:pt idx="346">
                  <c:v>0.48055555555555601</c:v>
                </c:pt>
                <c:pt idx="347">
                  <c:v>0.48194444444444401</c:v>
                </c:pt>
                <c:pt idx="348">
                  <c:v>0.483333333333333</c:v>
                </c:pt>
                <c:pt idx="349">
                  <c:v>0.484722222222222</c:v>
                </c:pt>
                <c:pt idx="350">
                  <c:v>0.48611111111111099</c:v>
                </c:pt>
                <c:pt idx="351">
                  <c:v>0.48749999999999999</c:v>
                </c:pt>
                <c:pt idx="352">
                  <c:v>0.48888888888888898</c:v>
                </c:pt>
                <c:pt idx="353">
                  <c:v>0.49027777777777798</c:v>
                </c:pt>
                <c:pt idx="354">
                  <c:v>0.49166666666666697</c:v>
                </c:pt>
                <c:pt idx="355">
                  <c:v>0.49305555555555602</c:v>
                </c:pt>
                <c:pt idx="356">
                  <c:v>0.49444444444444402</c:v>
                </c:pt>
                <c:pt idx="357">
                  <c:v>0.49583333333333302</c:v>
                </c:pt>
                <c:pt idx="358">
                  <c:v>0.49722222222222201</c:v>
                </c:pt>
                <c:pt idx="359">
                  <c:v>0.49861111111111101</c:v>
                </c:pt>
                <c:pt idx="360">
                  <c:v>0.5</c:v>
                </c:pt>
                <c:pt idx="361">
                  <c:v>0.50138888888888899</c:v>
                </c:pt>
                <c:pt idx="362">
                  <c:v>0.50277777777777799</c:v>
                </c:pt>
                <c:pt idx="363">
                  <c:v>0.50416666666666698</c:v>
                </c:pt>
                <c:pt idx="364">
                  <c:v>0.50555555555555598</c:v>
                </c:pt>
                <c:pt idx="365">
                  <c:v>0.50694444444444398</c:v>
                </c:pt>
                <c:pt idx="366">
                  <c:v>0.50833333333333297</c:v>
                </c:pt>
                <c:pt idx="367">
                  <c:v>0.50972222222222197</c:v>
                </c:pt>
                <c:pt idx="368">
                  <c:v>0.51111111111111096</c:v>
                </c:pt>
                <c:pt idx="369">
                  <c:v>0.51249999999999996</c:v>
                </c:pt>
                <c:pt idx="370">
                  <c:v>0.51388888888888895</c:v>
                </c:pt>
                <c:pt idx="371">
                  <c:v>0.51527777777777795</c:v>
                </c:pt>
                <c:pt idx="372">
                  <c:v>0.51666666666666705</c:v>
                </c:pt>
                <c:pt idx="373">
                  <c:v>0.51805555555555605</c:v>
                </c:pt>
                <c:pt idx="374">
                  <c:v>0.51944444444444504</c:v>
                </c:pt>
                <c:pt idx="375">
                  <c:v>0.52083333333333304</c:v>
                </c:pt>
                <c:pt idx="376">
                  <c:v>0.52222222222222203</c:v>
                </c:pt>
                <c:pt idx="377">
                  <c:v>0.52361111111111103</c:v>
                </c:pt>
                <c:pt idx="378">
                  <c:v>0.52500000000000002</c:v>
                </c:pt>
                <c:pt idx="379">
                  <c:v>0.52638888888888902</c:v>
                </c:pt>
                <c:pt idx="380">
                  <c:v>0.52777777777777801</c:v>
                </c:pt>
                <c:pt idx="381">
                  <c:v>0.52916666666666701</c:v>
                </c:pt>
                <c:pt idx="382">
                  <c:v>0.530555555555556</c:v>
                </c:pt>
                <c:pt idx="383">
                  <c:v>0.531944444444444</c:v>
                </c:pt>
                <c:pt idx="384">
                  <c:v>0.53333333333333299</c:v>
                </c:pt>
                <c:pt idx="385">
                  <c:v>0.53472222222222199</c:v>
                </c:pt>
                <c:pt idx="386">
                  <c:v>0.53611111111111098</c:v>
                </c:pt>
                <c:pt idx="387">
                  <c:v>0.53749999999999998</c:v>
                </c:pt>
                <c:pt idx="388">
                  <c:v>0.53888888888888897</c:v>
                </c:pt>
                <c:pt idx="389">
                  <c:v>0.54027777777777797</c:v>
                </c:pt>
                <c:pt idx="390">
                  <c:v>0.54166666666666696</c:v>
                </c:pt>
                <c:pt idx="391">
                  <c:v>0.54305555555555596</c:v>
                </c:pt>
                <c:pt idx="392">
                  <c:v>0.54444444444444395</c:v>
                </c:pt>
                <c:pt idx="393">
                  <c:v>0.54583333333333295</c:v>
                </c:pt>
                <c:pt idx="394">
                  <c:v>0.54722222222222205</c:v>
                </c:pt>
                <c:pt idx="395">
                  <c:v>0.54861111111111105</c:v>
                </c:pt>
                <c:pt idx="396">
                  <c:v>0.55000000000000004</c:v>
                </c:pt>
                <c:pt idx="397">
                  <c:v>0.55138888888888904</c:v>
                </c:pt>
                <c:pt idx="398">
                  <c:v>0.55277777777777803</c:v>
                </c:pt>
                <c:pt idx="399">
                  <c:v>0.55416666666666703</c:v>
                </c:pt>
                <c:pt idx="400">
                  <c:v>0.55555555555555602</c:v>
                </c:pt>
                <c:pt idx="401">
                  <c:v>0.55694444444444502</c:v>
                </c:pt>
                <c:pt idx="402">
                  <c:v>0.55833333333333302</c:v>
                </c:pt>
                <c:pt idx="403">
                  <c:v>0.55972222222222201</c:v>
                </c:pt>
                <c:pt idx="404">
                  <c:v>0.56111111111111101</c:v>
                </c:pt>
                <c:pt idx="405">
                  <c:v>0.5625</c:v>
                </c:pt>
                <c:pt idx="406">
                  <c:v>0.56388888888888899</c:v>
                </c:pt>
                <c:pt idx="407">
                  <c:v>0.56527777777777799</c:v>
                </c:pt>
                <c:pt idx="408">
                  <c:v>0.56666666666666698</c:v>
                </c:pt>
                <c:pt idx="409">
                  <c:v>0.56805555555555598</c:v>
                </c:pt>
                <c:pt idx="410">
                  <c:v>0.56944444444444398</c:v>
                </c:pt>
                <c:pt idx="411">
                  <c:v>0.57083333333333297</c:v>
                </c:pt>
                <c:pt idx="412">
                  <c:v>0.57222222222222197</c:v>
                </c:pt>
                <c:pt idx="413">
                  <c:v>0.57361111111111096</c:v>
                </c:pt>
                <c:pt idx="414">
                  <c:v>0.57499999999999996</c:v>
                </c:pt>
                <c:pt idx="415">
                  <c:v>0.57638888888888895</c:v>
                </c:pt>
                <c:pt idx="416">
                  <c:v>0.57777777777777795</c:v>
                </c:pt>
                <c:pt idx="417">
                  <c:v>0.57916666666666705</c:v>
                </c:pt>
                <c:pt idx="418">
                  <c:v>0.58055555555555605</c:v>
                </c:pt>
                <c:pt idx="419">
                  <c:v>0.58194444444444504</c:v>
                </c:pt>
                <c:pt idx="420">
                  <c:v>0.58333333333333304</c:v>
                </c:pt>
                <c:pt idx="421">
                  <c:v>0.58472222222222203</c:v>
                </c:pt>
                <c:pt idx="422">
                  <c:v>0.58611111111111103</c:v>
                </c:pt>
                <c:pt idx="423">
                  <c:v>0.58750000000000002</c:v>
                </c:pt>
                <c:pt idx="424">
                  <c:v>0.58888888888888902</c:v>
                </c:pt>
                <c:pt idx="425">
                  <c:v>0.59027777777777801</c:v>
                </c:pt>
                <c:pt idx="426">
                  <c:v>0.59166666666666701</c:v>
                </c:pt>
                <c:pt idx="427">
                  <c:v>0.593055555555556</c:v>
                </c:pt>
                <c:pt idx="428">
                  <c:v>0.594444444444444</c:v>
                </c:pt>
                <c:pt idx="429">
                  <c:v>0.59583333333333299</c:v>
                </c:pt>
                <c:pt idx="430">
                  <c:v>0.59722222222222199</c:v>
                </c:pt>
                <c:pt idx="431">
                  <c:v>0.59861111111111098</c:v>
                </c:pt>
                <c:pt idx="432">
                  <c:v>0.6</c:v>
                </c:pt>
                <c:pt idx="433">
                  <c:v>0.60138888888888897</c:v>
                </c:pt>
                <c:pt idx="434">
                  <c:v>0.60277777777777797</c:v>
                </c:pt>
                <c:pt idx="435">
                  <c:v>0.60416666666666696</c:v>
                </c:pt>
                <c:pt idx="436">
                  <c:v>0.60555555555555596</c:v>
                </c:pt>
                <c:pt idx="437">
                  <c:v>0.60694444444444395</c:v>
                </c:pt>
                <c:pt idx="438">
                  <c:v>0.60833333333333295</c:v>
                </c:pt>
                <c:pt idx="439">
                  <c:v>0.60972222222222205</c:v>
                </c:pt>
                <c:pt idx="440">
                  <c:v>0.61111111111111105</c:v>
                </c:pt>
                <c:pt idx="441">
                  <c:v>0.61250000000000004</c:v>
                </c:pt>
                <c:pt idx="442">
                  <c:v>0.61388888888888904</c:v>
                </c:pt>
                <c:pt idx="443">
                  <c:v>0.61527777777777803</c:v>
                </c:pt>
                <c:pt idx="444">
                  <c:v>0.61666666666666703</c:v>
                </c:pt>
                <c:pt idx="445">
                  <c:v>0.61805555555555602</c:v>
                </c:pt>
                <c:pt idx="446">
                  <c:v>0.61944444444444502</c:v>
                </c:pt>
                <c:pt idx="447">
                  <c:v>0.62083333333333302</c:v>
                </c:pt>
                <c:pt idx="448">
                  <c:v>0.62222222222222201</c:v>
                </c:pt>
                <c:pt idx="449">
                  <c:v>0.62361111111111101</c:v>
                </c:pt>
                <c:pt idx="450">
                  <c:v>0.625</c:v>
                </c:pt>
                <c:pt idx="451">
                  <c:v>0.62638888888888899</c:v>
                </c:pt>
                <c:pt idx="452">
                  <c:v>0.62777777777777799</c:v>
                </c:pt>
                <c:pt idx="453">
                  <c:v>0.62916666666666698</c:v>
                </c:pt>
                <c:pt idx="454">
                  <c:v>0.63055555555555598</c:v>
                </c:pt>
                <c:pt idx="455">
                  <c:v>0.63194444444444398</c:v>
                </c:pt>
                <c:pt idx="456">
                  <c:v>0.63333333333333297</c:v>
                </c:pt>
                <c:pt idx="457">
                  <c:v>0.63472222222222197</c:v>
                </c:pt>
                <c:pt idx="458">
                  <c:v>0.63611111111111096</c:v>
                </c:pt>
                <c:pt idx="459">
                  <c:v>0.63749999999999996</c:v>
                </c:pt>
                <c:pt idx="460">
                  <c:v>0.63888888888888895</c:v>
                </c:pt>
                <c:pt idx="461">
                  <c:v>0.64027777777777795</c:v>
                </c:pt>
                <c:pt idx="462">
                  <c:v>0.64166666666666705</c:v>
                </c:pt>
                <c:pt idx="463">
                  <c:v>0.64305555555555605</c:v>
                </c:pt>
                <c:pt idx="464">
                  <c:v>0.64444444444444504</c:v>
                </c:pt>
                <c:pt idx="465">
                  <c:v>0.64583333333333304</c:v>
                </c:pt>
                <c:pt idx="466">
                  <c:v>0.64722222222222203</c:v>
                </c:pt>
                <c:pt idx="467">
                  <c:v>0.64861111111111103</c:v>
                </c:pt>
                <c:pt idx="468">
                  <c:v>0.65</c:v>
                </c:pt>
                <c:pt idx="469">
                  <c:v>0.65138888888888902</c:v>
                </c:pt>
                <c:pt idx="470">
                  <c:v>0.65277777777777801</c:v>
                </c:pt>
                <c:pt idx="471">
                  <c:v>0.65416666666666701</c:v>
                </c:pt>
                <c:pt idx="472">
                  <c:v>0.655555555555556</c:v>
                </c:pt>
                <c:pt idx="473">
                  <c:v>0.656944444444444</c:v>
                </c:pt>
                <c:pt idx="474">
                  <c:v>0.65833333333333299</c:v>
                </c:pt>
                <c:pt idx="475">
                  <c:v>0.65972222222222199</c:v>
                </c:pt>
                <c:pt idx="476">
                  <c:v>0.66111111111111098</c:v>
                </c:pt>
                <c:pt idx="477">
                  <c:v>0.66249999999999998</c:v>
                </c:pt>
                <c:pt idx="478">
                  <c:v>0.66388888888888897</c:v>
                </c:pt>
                <c:pt idx="479">
                  <c:v>0.66527777777777797</c:v>
                </c:pt>
                <c:pt idx="480">
                  <c:v>0.66666666666666696</c:v>
                </c:pt>
                <c:pt idx="481">
                  <c:v>0.66805555555555596</c:v>
                </c:pt>
                <c:pt idx="482">
                  <c:v>0.66944444444444395</c:v>
                </c:pt>
                <c:pt idx="483">
                  <c:v>0.67083333333333295</c:v>
                </c:pt>
                <c:pt idx="484">
                  <c:v>0.67222222222222205</c:v>
                </c:pt>
                <c:pt idx="485">
                  <c:v>0.67361111111111105</c:v>
                </c:pt>
                <c:pt idx="486">
                  <c:v>0.67500000000000004</c:v>
                </c:pt>
                <c:pt idx="487">
                  <c:v>0.67638888888888904</c:v>
                </c:pt>
                <c:pt idx="488">
                  <c:v>0.67777777777777803</c:v>
                </c:pt>
                <c:pt idx="489">
                  <c:v>0.67916666666666703</c:v>
                </c:pt>
                <c:pt idx="490">
                  <c:v>0.68055555555555602</c:v>
                </c:pt>
                <c:pt idx="491">
                  <c:v>0.68194444444444502</c:v>
                </c:pt>
                <c:pt idx="492">
                  <c:v>0.68333333333333302</c:v>
                </c:pt>
                <c:pt idx="493">
                  <c:v>0.68472222222222201</c:v>
                </c:pt>
                <c:pt idx="494">
                  <c:v>0.68611111111111101</c:v>
                </c:pt>
                <c:pt idx="495">
                  <c:v>0.6875</c:v>
                </c:pt>
                <c:pt idx="496">
                  <c:v>0.68888888888888899</c:v>
                </c:pt>
                <c:pt idx="497">
                  <c:v>0.69027777777777799</c:v>
                </c:pt>
                <c:pt idx="498">
                  <c:v>0.69166666666666698</c:v>
                </c:pt>
                <c:pt idx="499">
                  <c:v>0.69305555555555598</c:v>
                </c:pt>
                <c:pt idx="500">
                  <c:v>0.69444444444444398</c:v>
                </c:pt>
                <c:pt idx="501">
                  <c:v>0.69583333333333297</c:v>
                </c:pt>
                <c:pt idx="502">
                  <c:v>0.69722222222222197</c:v>
                </c:pt>
                <c:pt idx="503">
                  <c:v>0.69861111111111096</c:v>
                </c:pt>
                <c:pt idx="504">
                  <c:v>0.7</c:v>
                </c:pt>
                <c:pt idx="505">
                  <c:v>0.70138888888888895</c:v>
                </c:pt>
                <c:pt idx="506">
                  <c:v>0.70277777777777795</c:v>
                </c:pt>
                <c:pt idx="507">
                  <c:v>0.70416666666666705</c:v>
                </c:pt>
                <c:pt idx="508">
                  <c:v>0.70555555555555605</c:v>
                </c:pt>
                <c:pt idx="509">
                  <c:v>0.70694444444444504</c:v>
                </c:pt>
                <c:pt idx="510">
                  <c:v>0.70833333333333304</c:v>
                </c:pt>
                <c:pt idx="511">
                  <c:v>0.70972222222222203</c:v>
                </c:pt>
                <c:pt idx="512">
                  <c:v>0.71111111111111103</c:v>
                </c:pt>
                <c:pt idx="513">
                  <c:v>0.71250000000000002</c:v>
                </c:pt>
                <c:pt idx="514">
                  <c:v>0.71388888888888902</c:v>
                </c:pt>
                <c:pt idx="515">
                  <c:v>0.71527777777777801</c:v>
                </c:pt>
                <c:pt idx="516">
                  <c:v>0.71666666666666701</c:v>
                </c:pt>
                <c:pt idx="517">
                  <c:v>0.718055555555556</c:v>
                </c:pt>
                <c:pt idx="518">
                  <c:v>0.719444444444444</c:v>
                </c:pt>
                <c:pt idx="519">
                  <c:v>0.72083333333333299</c:v>
                </c:pt>
                <c:pt idx="520">
                  <c:v>0.72222222222222199</c:v>
                </c:pt>
                <c:pt idx="521">
                  <c:v>0.72361111111111098</c:v>
                </c:pt>
                <c:pt idx="522">
                  <c:v>0.72499999999999998</c:v>
                </c:pt>
                <c:pt idx="523">
                  <c:v>0.72638888888888897</c:v>
                </c:pt>
                <c:pt idx="524">
                  <c:v>0.72777777777777797</c:v>
                </c:pt>
                <c:pt idx="525">
                  <c:v>0.72916666666666696</c:v>
                </c:pt>
                <c:pt idx="526">
                  <c:v>0.73055555555555596</c:v>
                </c:pt>
                <c:pt idx="527">
                  <c:v>0.73194444444444395</c:v>
                </c:pt>
                <c:pt idx="528">
                  <c:v>0.73333333333333295</c:v>
                </c:pt>
                <c:pt idx="529">
                  <c:v>0.73472222222222205</c:v>
                </c:pt>
                <c:pt idx="530">
                  <c:v>0.73611111111111105</c:v>
                </c:pt>
                <c:pt idx="531">
                  <c:v>0.73750000000000004</c:v>
                </c:pt>
                <c:pt idx="532">
                  <c:v>0.73888888888888904</c:v>
                </c:pt>
                <c:pt idx="533">
                  <c:v>0.74027777777777803</c:v>
                </c:pt>
                <c:pt idx="534">
                  <c:v>0.74166666666666703</c:v>
                </c:pt>
                <c:pt idx="535">
                  <c:v>0.74305555555555602</c:v>
                </c:pt>
                <c:pt idx="536">
                  <c:v>0.74444444444444502</c:v>
                </c:pt>
                <c:pt idx="537">
                  <c:v>0.74583333333333302</c:v>
                </c:pt>
                <c:pt idx="538">
                  <c:v>0.74722222222222201</c:v>
                </c:pt>
                <c:pt idx="539">
                  <c:v>0.74861111111111101</c:v>
                </c:pt>
                <c:pt idx="540">
                  <c:v>0.75</c:v>
                </c:pt>
                <c:pt idx="541">
                  <c:v>0.75138888888888899</c:v>
                </c:pt>
                <c:pt idx="542">
                  <c:v>0.75277777777777799</c:v>
                </c:pt>
                <c:pt idx="543">
                  <c:v>0.75416666666666698</c:v>
                </c:pt>
                <c:pt idx="544">
                  <c:v>0.75555555555555598</c:v>
                </c:pt>
                <c:pt idx="545">
                  <c:v>0.75694444444444398</c:v>
                </c:pt>
                <c:pt idx="546">
                  <c:v>0.75833333333333297</c:v>
                </c:pt>
                <c:pt idx="547">
                  <c:v>0.75972222222222197</c:v>
                </c:pt>
                <c:pt idx="548">
                  <c:v>0.76111111111111096</c:v>
                </c:pt>
                <c:pt idx="549">
                  <c:v>0.76249999999999996</c:v>
                </c:pt>
                <c:pt idx="550">
                  <c:v>0.76388888888888895</c:v>
                </c:pt>
                <c:pt idx="551">
                  <c:v>0.76527777777777795</c:v>
                </c:pt>
                <c:pt idx="552">
                  <c:v>0.76666666666666705</c:v>
                </c:pt>
                <c:pt idx="553">
                  <c:v>0.76805555555555605</c:v>
                </c:pt>
                <c:pt idx="554">
                  <c:v>0.76944444444444504</c:v>
                </c:pt>
                <c:pt idx="555">
                  <c:v>0.77083333333333304</c:v>
                </c:pt>
                <c:pt idx="556">
                  <c:v>0.77222222222222203</c:v>
                </c:pt>
                <c:pt idx="557">
                  <c:v>0.77361111111111103</c:v>
                </c:pt>
                <c:pt idx="558">
                  <c:v>0.77500000000000002</c:v>
                </c:pt>
                <c:pt idx="559">
                  <c:v>0.77638888888888902</c:v>
                </c:pt>
                <c:pt idx="560">
                  <c:v>0.77777777777777801</c:v>
                </c:pt>
                <c:pt idx="561">
                  <c:v>0.77916666666666701</c:v>
                </c:pt>
                <c:pt idx="562">
                  <c:v>0.780555555555556</c:v>
                </c:pt>
                <c:pt idx="563">
                  <c:v>0.781944444444444</c:v>
                </c:pt>
                <c:pt idx="564">
                  <c:v>0.78333333333333299</c:v>
                </c:pt>
                <c:pt idx="565">
                  <c:v>0.78472222222222199</c:v>
                </c:pt>
                <c:pt idx="566">
                  <c:v>0.78611111111111098</c:v>
                </c:pt>
                <c:pt idx="567">
                  <c:v>0.78749999999999998</c:v>
                </c:pt>
                <c:pt idx="568">
                  <c:v>0.78888888888888897</c:v>
                </c:pt>
                <c:pt idx="569">
                  <c:v>0.79027777777777797</c:v>
                </c:pt>
                <c:pt idx="570">
                  <c:v>0.79166666666666696</c:v>
                </c:pt>
                <c:pt idx="571">
                  <c:v>0.79305555555555596</c:v>
                </c:pt>
                <c:pt idx="572">
                  <c:v>0.79444444444444395</c:v>
                </c:pt>
                <c:pt idx="573">
                  <c:v>0.79583333333333295</c:v>
                </c:pt>
                <c:pt idx="574">
                  <c:v>0.79722222222222205</c:v>
                </c:pt>
                <c:pt idx="575">
                  <c:v>0.79861111111111105</c:v>
                </c:pt>
                <c:pt idx="576">
                  <c:v>0.8</c:v>
                </c:pt>
                <c:pt idx="577">
                  <c:v>0.80138888888888904</c:v>
                </c:pt>
                <c:pt idx="578">
                  <c:v>0.80277777777777803</c:v>
                </c:pt>
                <c:pt idx="579">
                  <c:v>0.80416666666666703</c:v>
                </c:pt>
                <c:pt idx="580">
                  <c:v>0.80555555555555602</c:v>
                </c:pt>
                <c:pt idx="581">
                  <c:v>0.80694444444444502</c:v>
                </c:pt>
                <c:pt idx="582">
                  <c:v>0.80833333333333302</c:v>
                </c:pt>
                <c:pt idx="583">
                  <c:v>0.80972222222222201</c:v>
                </c:pt>
                <c:pt idx="584">
                  <c:v>0.81111111111111101</c:v>
                </c:pt>
                <c:pt idx="585">
                  <c:v>0.8125</c:v>
                </c:pt>
                <c:pt idx="586">
                  <c:v>0.81388888888888899</c:v>
                </c:pt>
                <c:pt idx="587">
                  <c:v>0.81527777777777799</c:v>
                </c:pt>
                <c:pt idx="588">
                  <c:v>0.81666666666666698</c:v>
                </c:pt>
                <c:pt idx="589">
                  <c:v>0.81805555555555598</c:v>
                </c:pt>
                <c:pt idx="590">
                  <c:v>0.81944444444444398</c:v>
                </c:pt>
                <c:pt idx="591">
                  <c:v>0.82083333333333297</c:v>
                </c:pt>
                <c:pt idx="592">
                  <c:v>0.82222222222222197</c:v>
                </c:pt>
                <c:pt idx="593">
                  <c:v>0.82361111111111096</c:v>
                </c:pt>
                <c:pt idx="594">
                  <c:v>0.82499999999999996</c:v>
                </c:pt>
                <c:pt idx="595">
                  <c:v>0.82638888888888895</c:v>
                </c:pt>
                <c:pt idx="596">
                  <c:v>0.82777777777777795</c:v>
                </c:pt>
                <c:pt idx="597">
                  <c:v>0.82916666666666705</c:v>
                </c:pt>
                <c:pt idx="598">
                  <c:v>0.83055555555555605</c:v>
                </c:pt>
                <c:pt idx="599">
                  <c:v>0.83194444444444504</c:v>
                </c:pt>
                <c:pt idx="600">
                  <c:v>0.83333333333333304</c:v>
                </c:pt>
                <c:pt idx="601">
                  <c:v>0.83472222222222203</c:v>
                </c:pt>
                <c:pt idx="602">
                  <c:v>0.83611111111111103</c:v>
                </c:pt>
                <c:pt idx="603">
                  <c:v>0.83750000000000002</c:v>
                </c:pt>
                <c:pt idx="604">
                  <c:v>0.83888888888888902</c:v>
                </c:pt>
                <c:pt idx="605">
                  <c:v>0.84027777777777801</c:v>
                </c:pt>
                <c:pt idx="606">
                  <c:v>0.84166666666666701</c:v>
                </c:pt>
                <c:pt idx="607">
                  <c:v>0.843055555555556</c:v>
                </c:pt>
                <c:pt idx="608">
                  <c:v>0.844444444444444</c:v>
                </c:pt>
                <c:pt idx="609">
                  <c:v>0.84583333333333299</c:v>
                </c:pt>
                <c:pt idx="610">
                  <c:v>0.84722222222222199</c:v>
                </c:pt>
                <c:pt idx="611">
                  <c:v>0.84861111111111098</c:v>
                </c:pt>
                <c:pt idx="612">
                  <c:v>0.85</c:v>
                </c:pt>
                <c:pt idx="613">
                  <c:v>0.85138888888888897</c:v>
                </c:pt>
                <c:pt idx="614">
                  <c:v>0.85277777777777797</c:v>
                </c:pt>
                <c:pt idx="615">
                  <c:v>0.85416666666666696</c:v>
                </c:pt>
                <c:pt idx="616">
                  <c:v>0.85555555555555596</c:v>
                </c:pt>
                <c:pt idx="617">
                  <c:v>0.85694444444444395</c:v>
                </c:pt>
                <c:pt idx="618">
                  <c:v>0.85833333333333295</c:v>
                </c:pt>
                <c:pt idx="619">
                  <c:v>0.85972222222222205</c:v>
                </c:pt>
                <c:pt idx="620">
                  <c:v>0.86111111111111105</c:v>
                </c:pt>
                <c:pt idx="621">
                  <c:v>0.86250000000000004</c:v>
                </c:pt>
                <c:pt idx="622">
                  <c:v>0.86388888888888904</c:v>
                </c:pt>
                <c:pt idx="623">
                  <c:v>0.86527777777777803</c:v>
                </c:pt>
                <c:pt idx="624">
                  <c:v>0.86666666666666703</c:v>
                </c:pt>
                <c:pt idx="625">
                  <c:v>0.86805555555555602</c:v>
                </c:pt>
                <c:pt idx="626">
                  <c:v>0.86944444444444502</c:v>
                </c:pt>
                <c:pt idx="627">
                  <c:v>0.87083333333333302</c:v>
                </c:pt>
                <c:pt idx="628">
                  <c:v>0.87222222222222201</c:v>
                </c:pt>
                <c:pt idx="629">
                  <c:v>0.87361111111111101</c:v>
                </c:pt>
                <c:pt idx="630">
                  <c:v>0.875</c:v>
                </c:pt>
                <c:pt idx="631">
                  <c:v>0.87638888888888899</c:v>
                </c:pt>
                <c:pt idx="632">
                  <c:v>0.87777777777777799</c:v>
                </c:pt>
                <c:pt idx="633">
                  <c:v>0.87916666666666698</c:v>
                </c:pt>
                <c:pt idx="634">
                  <c:v>0.88055555555555598</c:v>
                </c:pt>
                <c:pt idx="635">
                  <c:v>0.88194444444444398</c:v>
                </c:pt>
                <c:pt idx="636">
                  <c:v>0.88333333333333297</c:v>
                </c:pt>
                <c:pt idx="637">
                  <c:v>0.88472222222222197</c:v>
                </c:pt>
                <c:pt idx="638">
                  <c:v>0.88611111111111096</c:v>
                </c:pt>
                <c:pt idx="639">
                  <c:v>0.88749999999999996</c:v>
                </c:pt>
                <c:pt idx="640">
                  <c:v>0.88888888888888895</c:v>
                </c:pt>
                <c:pt idx="641">
                  <c:v>0.89027777777777795</c:v>
                </c:pt>
                <c:pt idx="642">
                  <c:v>0.89166666666666705</c:v>
                </c:pt>
                <c:pt idx="643">
                  <c:v>0.89305555555555605</c:v>
                </c:pt>
                <c:pt idx="644">
                  <c:v>0.89444444444444504</c:v>
                </c:pt>
                <c:pt idx="645">
                  <c:v>0.89583333333333304</c:v>
                </c:pt>
                <c:pt idx="646">
                  <c:v>0.89722222222222203</c:v>
                </c:pt>
                <c:pt idx="647">
                  <c:v>0.89861111111111103</c:v>
                </c:pt>
                <c:pt idx="648">
                  <c:v>0.9</c:v>
                </c:pt>
                <c:pt idx="649">
                  <c:v>0.90138888888888902</c:v>
                </c:pt>
                <c:pt idx="650">
                  <c:v>0.90277777777777801</c:v>
                </c:pt>
                <c:pt idx="651">
                  <c:v>0.90416666666666701</c:v>
                </c:pt>
                <c:pt idx="652">
                  <c:v>0.905555555555556</c:v>
                </c:pt>
                <c:pt idx="653">
                  <c:v>0.906944444444444</c:v>
                </c:pt>
                <c:pt idx="654">
                  <c:v>0.90833333333333299</c:v>
                </c:pt>
                <c:pt idx="655">
                  <c:v>0.90972222222222199</c:v>
                </c:pt>
                <c:pt idx="656">
                  <c:v>0.91111111111111098</c:v>
                </c:pt>
                <c:pt idx="657">
                  <c:v>0.91249999999999998</c:v>
                </c:pt>
                <c:pt idx="658">
                  <c:v>0.91388888888888897</c:v>
                </c:pt>
                <c:pt idx="659">
                  <c:v>0.91527777777777797</c:v>
                </c:pt>
                <c:pt idx="660">
                  <c:v>0.91666666666666696</c:v>
                </c:pt>
                <c:pt idx="661">
                  <c:v>0.91805555555555596</c:v>
                </c:pt>
                <c:pt idx="662">
                  <c:v>0.91944444444444395</c:v>
                </c:pt>
                <c:pt idx="663">
                  <c:v>0.92083333333333295</c:v>
                </c:pt>
                <c:pt idx="664">
                  <c:v>0.92222222222222205</c:v>
                </c:pt>
                <c:pt idx="665">
                  <c:v>0.92361111111111105</c:v>
                </c:pt>
                <c:pt idx="666">
                  <c:v>0.92500000000000004</c:v>
                </c:pt>
                <c:pt idx="667">
                  <c:v>0.92638888888888904</c:v>
                </c:pt>
                <c:pt idx="668">
                  <c:v>0.92777777777777803</c:v>
                </c:pt>
                <c:pt idx="669">
                  <c:v>0.92916666666666703</c:v>
                </c:pt>
                <c:pt idx="670">
                  <c:v>0.93055555555555602</c:v>
                </c:pt>
                <c:pt idx="671">
                  <c:v>0.93194444444444502</c:v>
                </c:pt>
                <c:pt idx="672">
                  <c:v>0.93333333333333302</c:v>
                </c:pt>
                <c:pt idx="673">
                  <c:v>0.93472222222222201</c:v>
                </c:pt>
                <c:pt idx="674">
                  <c:v>0.93611111111111101</c:v>
                </c:pt>
                <c:pt idx="675">
                  <c:v>0.9375</c:v>
                </c:pt>
                <c:pt idx="676">
                  <c:v>0.93888888888888899</c:v>
                </c:pt>
                <c:pt idx="677">
                  <c:v>0.94027777777777799</c:v>
                </c:pt>
                <c:pt idx="678">
                  <c:v>0.94166666666666698</c:v>
                </c:pt>
                <c:pt idx="679">
                  <c:v>0.94305555555555598</c:v>
                </c:pt>
                <c:pt idx="680">
                  <c:v>0.94444444444444398</c:v>
                </c:pt>
                <c:pt idx="681">
                  <c:v>0.94583333333333297</c:v>
                </c:pt>
                <c:pt idx="682">
                  <c:v>0.94722222222222197</c:v>
                </c:pt>
                <c:pt idx="683">
                  <c:v>0.94861111111111096</c:v>
                </c:pt>
                <c:pt idx="684">
                  <c:v>0.95</c:v>
                </c:pt>
                <c:pt idx="685">
                  <c:v>0.95138888888888895</c:v>
                </c:pt>
                <c:pt idx="686">
                  <c:v>0.95277777777777795</c:v>
                </c:pt>
                <c:pt idx="687">
                  <c:v>0.95416666666666705</c:v>
                </c:pt>
                <c:pt idx="688">
                  <c:v>0.95555555555555605</c:v>
                </c:pt>
                <c:pt idx="689">
                  <c:v>0.95694444444444504</c:v>
                </c:pt>
                <c:pt idx="690">
                  <c:v>0.95833333333333304</c:v>
                </c:pt>
                <c:pt idx="691">
                  <c:v>0.95972222222222203</c:v>
                </c:pt>
                <c:pt idx="692">
                  <c:v>0.96111111111111103</c:v>
                </c:pt>
                <c:pt idx="693">
                  <c:v>0.96250000000000002</c:v>
                </c:pt>
                <c:pt idx="694">
                  <c:v>0.96388888888888902</c:v>
                </c:pt>
                <c:pt idx="695">
                  <c:v>0.96527777777777801</c:v>
                </c:pt>
                <c:pt idx="696">
                  <c:v>0.96666666666666701</c:v>
                </c:pt>
                <c:pt idx="697">
                  <c:v>0.968055555555556</c:v>
                </c:pt>
                <c:pt idx="698">
                  <c:v>0.969444444444444</c:v>
                </c:pt>
                <c:pt idx="699">
                  <c:v>0.97083333333333299</c:v>
                </c:pt>
                <c:pt idx="700">
                  <c:v>0.97222222222222199</c:v>
                </c:pt>
                <c:pt idx="701">
                  <c:v>0.97361111111111098</c:v>
                </c:pt>
                <c:pt idx="702">
                  <c:v>0.97499999999999998</c:v>
                </c:pt>
                <c:pt idx="703">
                  <c:v>0.97638888888888897</c:v>
                </c:pt>
                <c:pt idx="704">
                  <c:v>0.97777777777777797</c:v>
                </c:pt>
                <c:pt idx="705">
                  <c:v>0.97916666666666696</c:v>
                </c:pt>
                <c:pt idx="706">
                  <c:v>0.98055555555555596</c:v>
                </c:pt>
                <c:pt idx="707">
                  <c:v>0.98194444444444395</c:v>
                </c:pt>
                <c:pt idx="708">
                  <c:v>0.98333333333333295</c:v>
                </c:pt>
                <c:pt idx="709">
                  <c:v>0.98472222222222205</c:v>
                </c:pt>
                <c:pt idx="710">
                  <c:v>0.98611111111111105</c:v>
                </c:pt>
                <c:pt idx="711">
                  <c:v>0.98750000000000004</c:v>
                </c:pt>
                <c:pt idx="712">
                  <c:v>0.98888888888888904</c:v>
                </c:pt>
                <c:pt idx="713">
                  <c:v>0.99027777777777803</c:v>
                </c:pt>
                <c:pt idx="714">
                  <c:v>0.99166666666666703</c:v>
                </c:pt>
                <c:pt idx="715">
                  <c:v>0.99305555555555602</c:v>
                </c:pt>
                <c:pt idx="716">
                  <c:v>0.99444444444444502</c:v>
                </c:pt>
                <c:pt idx="717">
                  <c:v>0.99583333333333302</c:v>
                </c:pt>
                <c:pt idx="718">
                  <c:v>0.99722222222222201</c:v>
                </c:pt>
                <c:pt idx="719">
                  <c:v>0.99861111111111101</c:v>
                </c:pt>
                <c:pt idx="720">
                  <c:v>1</c:v>
                </c:pt>
                <c:pt idx="721">
                  <c:v>1.00138888888889</c:v>
                </c:pt>
                <c:pt idx="722">
                  <c:v>1.00277777777778</c:v>
                </c:pt>
                <c:pt idx="723">
                  <c:v>1.00416666666667</c:v>
                </c:pt>
                <c:pt idx="724">
                  <c:v>1.00555555555556</c:v>
                </c:pt>
                <c:pt idx="725">
                  <c:v>1.00694444444444</c:v>
                </c:pt>
                <c:pt idx="726">
                  <c:v>1.00833333333333</c:v>
                </c:pt>
                <c:pt idx="727">
                  <c:v>1.00972222222222</c:v>
                </c:pt>
                <c:pt idx="728">
                  <c:v>1.01111111111111</c:v>
                </c:pt>
                <c:pt idx="729">
                  <c:v>1.0125</c:v>
                </c:pt>
                <c:pt idx="730">
                  <c:v>1.0138888888888899</c:v>
                </c:pt>
                <c:pt idx="731">
                  <c:v>1.0152777777777799</c:v>
                </c:pt>
                <c:pt idx="732">
                  <c:v>1.0166666666666699</c:v>
                </c:pt>
                <c:pt idx="733">
                  <c:v>1.0180555555555599</c:v>
                </c:pt>
                <c:pt idx="734">
                  <c:v>1.0194444444444399</c:v>
                </c:pt>
                <c:pt idx="735">
                  <c:v>1.0208333333333299</c:v>
                </c:pt>
                <c:pt idx="736">
                  <c:v>1.0222222222222199</c:v>
                </c:pt>
                <c:pt idx="737">
                  <c:v>1.0236111111111099</c:v>
                </c:pt>
                <c:pt idx="738">
                  <c:v>1.0249999999999999</c:v>
                </c:pt>
                <c:pt idx="739">
                  <c:v>1.0263888888888899</c:v>
                </c:pt>
                <c:pt idx="740">
                  <c:v>1.0277777777777799</c:v>
                </c:pt>
                <c:pt idx="741">
                  <c:v>1.0291666666666699</c:v>
                </c:pt>
                <c:pt idx="742">
                  <c:v>1.0305555555555601</c:v>
                </c:pt>
                <c:pt idx="743">
                  <c:v>1.0319444444444399</c:v>
                </c:pt>
                <c:pt idx="744">
                  <c:v>1.0333333333333301</c:v>
                </c:pt>
                <c:pt idx="745">
                  <c:v>1.0347222222222201</c:v>
                </c:pt>
                <c:pt idx="746">
                  <c:v>1.0361111111111101</c:v>
                </c:pt>
                <c:pt idx="747">
                  <c:v>1.0375000000000001</c:v>
                </c:pt>
                <c:pt idx="748">
                  <c:v>1.0388888888888901</c:v>
                </c:pt>
                <c:pt idx="749">
                  <c:v>1.0402777777777801</c:v>
                </c:pt>
                <c:pt idx="750">
                  <c:v>1.0416666666666701</c:v>
                </c:pt>
                <c:pt idx="751">
                  <c:v>1.0430555555555601</c:v>
                </c:pt>
                <c:pt idx="752">
                  <c:v>1.0444444444444401</c:v>
                </c:pt>
                <c:pt idx="753">
                  <c:v>1.0458333333333301</c:v>
                </c:pt>
                <c:pt idx="754">
                  <c:v>1.0472222222222201</c:v>
                </c:pt>
                <c:pt idx="755">
                  <c:v>1.0486111111111101</c:v>
                </c:pt>
                <c:pt idx="756">
                  <c:v>1.05</c:v>
                </c:pt>
                <c:pt idx="757">
                  <c:v>1.05138888888889</c:v>
                </c:pt>
                <c:pt idx="758">
                  <c:v>1.05277777777778</c:v>
                </c:pt>
                <c:pt idx="759">
                  <c:v>1.05416666666667</c:v>
                </c:pt>
                <c:pt idx="760">
                  <c:v>1.05555555555556</c:v>
                </c:pt>
                <c:pt idx="761">
                  <c:v>1.05694444444444</c:v>
                </c:pt>
                <c:pt idx="762">
                  <c:v>1.05833333333333</c:v>
                </c:pt>
                <c:pt idx="763">
                  <c:v>1.05972222222222</c:v>
                </c:pt>
                <c:pt idx="764">
                  <c:v>1.06111111111111</c:v>
                </c:pt>
                <c:pt idx="765">
                  <c:v>1.0625</c:v>
                </c:pt>
                <c:pt idx="766">
                  <c:v>1.06388888888889</c:v>
                </c:pt>
                <c:pt idx="767">
                  <c:v>1.06527777777778</c:v>
                </c:pt>
                <c:pt idx="768">
                  <c:v>1.06666666666667</c:v>
                </c:pt>
                <c:pt idx="769">
                  <c:v>1.06805555555556</c:v>
                </c:pt>
                <c:pt idx="770">
                  <c:v>1.06944444444444</c:v>
                </c:pt>
                <c:pt idx="771">
                  <c:v>1.07083333333333</c:v>
                </c:pt>
                <c:pt idx="772">
                  <c:v>1.07222222222222</c:v>
                </c:pt>
                <c:pt idx="773">
                  <c:v>1.07361111111111</c:v>
                </c:pt>
                <c:pt idx="774">
                  <c:v>1.075</c:v>
                </c:pt>
                <c:pt idx="775">
                  <c:v>1.0763888888888899</c:v>
                </c:pt>
                <c:pt idx="776">
                  <c:v>1.0777777777777799</c:v>
                </c:pt>
                <c:pt idx="777">
                  <c:v>1.0791666666666699</c:v>
                </c:pt>
                <c:pt idx="778">
                  <c:v>1.0805555555555599</c:v>
                </c:pt>
                <c:pt idx="779">
                  <c:v>1.0819444444444399</c:v>
                </c:pt>
                <c:pt idx="780">
                  <c:v>1.0833333333333299</c:v>
                </c:pt>
                <c:pt idx="781">
                  <c:v>1.0847222222222199</c:v>
                </c:pt>
                <c:pt idx="782">
                  <c:v>1.0861111111111099</c:v>
                </c:pt>
                <c:pt idx="783">
                  <c:v>1.0874999999999999</c:v>
                </c:pt>
                <c:pt idx="784">
                  <c:v>1.0888888888888899</c:v>
                </c:pt>
                <c:pt idx="785">
                  <c:v>1.0902777777777799</c:v>
                </c:pt>
                <c:pt idx="786">
                  <c:v>1.0916666666666699</c:v>
                </c:pt>
                <c:pt idx="787">
                  <c:v>1.0930555555555601</c:v>
                </c:pt>
                <c:pt idx="788">
                  <c:v>1.0944444444444399</c:v>
                </c:pt>
                <c:pt idx="789">
                  <c:v>1.0958333333333301</c:v>
                </c:pt>
                <c:pt idx="790">
                  <c:v>1.0972222222222201</c:v>
                </c:pt>
                <c:pt idx="791">
                  <c:v>1.0986111111111101</c:v>
                </c:pt>
                <c:pt idx="792">
                  <c:v>1.1000000000000001</c:v>
                </c:pt>
                <c:pt idx="793">
                  <c:v>1.1013888888888901</c:v>
                </c:pt>
                <c:pt idx="794">
                  <c:v>1.1027777777777801</c:v>
                </c:pt>
                <c:pt idx="795">
                  <c:v>1.1041666666666701</c:v>
                </c:pt>
                <c:pt idx="796">
                  <c:v>1.1055555555555601</c:v>
                </c:pt>
                <c:pt idx="797">
                  <c:v>1.1069444444444401</c:v>
                </c:pt>
                <c:pt idx="798">
                  <c:v>1.1083333333333301</c:v>
                </c:pt>
                <c:pt idx="799">
                  <c:v>1.1097222222222201</c:v>
                </c:pt>
                <c:pt idx="800">
                  <c:v>1.1111111111111101</c:v>
                </c:pt>
                <c:pt idx="801">
                  <c:v>1.1125</c:v>
                </c:pt>
                <c:pt idx="802">
                  <c:v>1.11388888888889</c:v>
                </c:pt>
                <c:pt idx="803">
                  <c:v>1.11527777777778</c:v>
                </c:pt>
                <c:pt idx="804">
                  <c:v>1.11666666666667</c:v>
                </c:pt>
                <c:pt idx="805">
                  <c:v>1.11805555555556</c:v>
                </c:pt>
                <c:pt idx="806">
                  <c:v>1.11944444444444</c:v>
                </c:pt>
                <c:pt idx="807">
                  <c:v>1.12083333333333</c:v>
                </c:pt>
                <c:pt idx="808">
                  <c:v>1.12222222222222</c:v>
                </c:pt>
                <c:pt idx="809">
                  <c:v>1.12361111111111</c:v>
                </c:pt>
                <c:pt idx="810">
                  <c:v>1.125</c:v>
                </c:pt>
                <c:pt idx="811">
                  <c:v>1.12638888888889</c:v>
                </c:pt>
                <c:pt idx="812">
                  <c:v>1.12777777777778</c:v>
                </c:pt>
                <c:pt idx="813">
                  <c:v>1.12916666666667</c:v>
                </c:pt>
                <c:pt idx="814">
                  <c:v>1.13055555555556</c:v>
                </c:pt>
                <c:pt idx="815">
                  <c:v>1.13194444444444</c:v>
                </c:pt>
                <c:pt idx="816">
                  <c:v>1.13333333333333</c:v>
                </c:pt>
                <c:pt idx="817">
                  <c:v>1.13472222222222</c:v>
                </c:pt>
                <c:pt idx="818">
                  <c:v>1.13611111111111</c:v>
                </c:pt>
                <c:pt idx="819">
                  <c:v>1.1375</c:v>
                </c:pt>
                <c:pt idx="820">
                  <c:v>1.1388888888888899</c:v>
                </c:pt>
                <c:pt idx="821">
                  <c:v>1.1402777777777799</c:v>
                </c:pt>
                <c:pt idx="822">
                  <c:v>1.1416666666666699</c:v>
                </c:pt>
                <c:pt idx="823">
                  <c:v>1.1430555555555599</c:v>
                </c:pt>
                <c:pt idx="824">
                  <c:v>1.1444444444444399</c:v>
                </c:pt>
                <c:pt idx="825">
                  <c:v>1.1458333333333299</c:v>
                </c:pt>
                <c:pt idx="826">
                  <c:v>1.1472222222222199</c:v>
                </c:pt>
                <c:pt idx="827">
                  <c:v>1.1486111111111099</c:v>
                </c:pt>
                <c:pt idx="828">
                  <c:v>1.1499999999999999</c:v>
                </c:pt>
                <c:pt idx="829">
                  <c:v>1.1513888888888899</c:v>
                </c:pt>
                <c:pt idx="830">
                  <c:v>1.1527777777777799</c:v>
                </c:pt>
                <c:pt idx="831">
                  <c:v>1.1541666666666699</c:v>
                </c:pt>
                <c:pt idx="832">
                  <c:v>1.1555555555555601</c:v>
                </c:pt>
                <c:pt idx="833">
                  <c:v>1.1569444444444399</c:v>
                </c:pt>
                <c:pt idx="834">
                  <c:v>1.1583333333333301</c:v>
                </c:pt>
                <c:pt idx="835">
                  <c:v>1.1597222222222201</c:v>
                </c:pt>
                <c:pt idx="836">
                  <c:v>1.1611111111111101</c:v>
                </c:pt>
                <c:pt idx="837">
                  <c:v>1.1625000000000001</c:v>
                </c:pt>
                <c:pt idx="838">
                  <c:v>1.1638888888888901</c:v>
                </c:pt>
                <c:pt idx="839">
                  <c:v>1.1652777777777801</c:v>
                </c:pt>
                <c:pt idx="840">
                  <c:v>1.1666666666666701</c:v>
                </c:pt>
                <c:pt idx="841">
                  <c:v>1.1680555555555601</c:v>
                </c:pt>
                <c:pt idx="842">
                  <c:v>1.1694444444444401</c:v>
                </c:pt>
                <c:pt idx="843">
                  <c:v>1.1708333333333301</c:v>
                </c:pt>
                <c:pt idx="844">
                  <c:v>1.1722222222222201</c:v>
                </c:pt>
                <c:pt idx="845">
                  <c:v>1.1736111111111101</c:v>
                </c:pt>
                <c:pt idx="846">
                  <c:v>1.175</c:v>
                </c:pt>
                <c:pt idx="847">
                  <c:v>1.17638888888889</c:v>
                </c:pt>
                <c:pt idx="848">
                  <c:v>1.17777777777778</c:v>
                </c:pt>
                <c:pt idx="849">
                  <c:v>1.17916666666667</c:v>
                </c:pt>
                <c:pt idx="850">
                  <c:v>1.18055555555556</c:v>
                </c:pt>
                <c:pt idx="851">
                  <c:v>1.18194444444444</c:v>
                </c:pt>
                <c:pt idx="852">
                  <c:v>1.18333333333333</c:v>
                </c:pt>
                <c:pt idx="853">
                  <c:v>1.18472222222222</c:v>
                </c:pt>
                <c:pt idx="854">
                  <c:v>1.18611111111111</c:v>
                </c:pt>
                <c:pt idx="855">
                  <c:v>1.1875</c:v>
                </c:pt>
                <c:pt idx="856">
                  <c:v>1.18888888888889</c:v>
                </c:pt>
                <c:pt idx="857">
                  <c:v>1.19027777777778</c:v>
                </c:pt>
                <c:pt idx="858">
                  <c:v>1.19166666666667</c:v>
                </c:pt>
                <c:pt idx="859">
                  <c:v>1.19305555555556</c:v>
                </c:pt>
                <c:pt idx="860">
                  <c:v>1.19444444444444</c:v>
                </c:pt>
                <c:pt idx="861">
                  <c:v>1.19583333333333</c:v>
                </c:pt>
                <c:pt idx="862">
                  <c:v>1.19722222222222</c:v>
                </c:pt>
                <c:pt idx="863">
                  <c:v>1.19861111111111</c:v>
                </c:pt>
                <c:pt idx="864">
                  <c:v>1.2</c:v>
                </c:pt>
                <c:pt idx="865">
                  <c:v>1.2013888888888899</c:v>
                </c:pt>
                <c:pt idx="866">
                  <c:v>1.2027777777777799</c:v>
                </c:pt>
                <c:pt idx="867">
                  <c:v>1.2041666666666699</c:v>
                </c:pt>
                <c:pt idx="868">
                  <c:v>1.2055555555555599</c:v>
                </c:pt>
                <c:pt idx="869">
                  <c:v>1.2069444444444399</c:v>
                </c:pt>
                <c:pt idx="870">
                  <c:v>1.2083333333333299</c:v>
                </c:pt>
                <c:pt idx="871">
                  <c:v>1.2097222222222199</c:v>
                </c:pt>
                <c:pt idx="872">
                  <c:v>1.2111111111111099</c:v>
                </c:pt>
                <c:pt idx="873">
                  <c:v>1.2124999999999999</c:v>
                </c:pt>
                <c:pt idx="874">
                  <c:v>1.2138888888888899</c:v>
                </c:pt>
                <c:pt idx="875">
                  <c:v>1.2152777777777799</c:v>
                </c:pt>
                <c:pt idx="876">
                  <c:v>1.2166666666666699</c:v>
                </c:pt>
                <c:pt idx="877">
                  <c:v>1.2180555555555601</c:v>
                </c:pt>
                <c:pt idx="878">
                  <c:v>1.2194444444444399</c:v>
                </c:pt>
                <c:pt idx="879">
                  <c:v>1.2208333333333301</c:v>
                </c:pt>
                <c:pt idx="880">
                  <c:v>1.2222222222222201</c:v>
                </c:pt>
                <c:pt idx="881">
                  <c:v>1.2236111111111101</c:v>
                </c:pt>
                <c:pt idx="882">
                  <c:v>1.2250000000000001</c:v>
                </c:pt>
                <c:pt idx="883">
                  <c:v>1.2263888888888901</c:v>
                </c:pt>
                <c:pt idx="884">
                  <c:v>1.2277777777777801</c:v>
                </c:pt>
                <c:pt idx="885">
                  <c:v>1.2291666666666701</c:v>
                </c:pt>
                <c:pt idx="886">
                  <c:v>1.2305555555555601</c:v>
                </c:pt>
                <c:pt idx="887">
                  <c:v>1.2319444444444401</c:v>
                </c:pt>
                <c:pt idx="888">
                  <c:v>1.2333333333333301</c:v>
                </c:pt>
                <c:pt idx="889">
                  <c:v>1.2347222222222201</c:v>
                </c:pt>
                <c:pt idx="890">
                  <c:v>1.2361111111111101</c:v>
                </c:pt>
                <c:pt idx="891">
                  <c:v>1.2375</c:v>
                </c:pt>
                <c:pt idx="892">
                  <c:v>1.23888888888889</c:v>
                </c:pt>
                <c:pt idx="893">
                  <c:v>1.24027777777778</c:v>
                </c:pt>
                <c:pt idx="894">
                  <c:v>1.24166666666667</c:v>
                </c:pt>
                <c:pt idx="895">
                  <c:v>1.24305555555556</c:v>
                </c:pt>
                <c:pt idx="896">
                  <c:v>1.24444444444444</c:v>
                </c:pt>
                <c:pt idx="897">
                  <c:v>1.24583333333333</c:v>
                </c:pt>
                <c:pt idx="898">
                  <c:v>1.24722222222222</c:v>
                </c:pt>
                <c:pt idx="899">
                  <c:v>1.24861111111111</c:v>
                </c:pt>
                <c:pt idx="900">
                  <c:v>1.25</c:v>
                </c:pt>
                <c:pt idx="901">
                  <c:v>1.25138888888889</c:v>
                </c:pt>
                <c:pt idx="902">
                  <c:v>1.25277777777778</c:v>
                </c:pt>
                <c:pt idx="903">
                  <c:v>1.25416666666667</c:v>
                </c:pt>
                <c:pt idx="904">
                  <c:v>1.25555555555556</c:v>
                </c:pt>
                <c:pt idx="905">
                  <c:v>1.25694444444444</c:v>
                </c:pt>
                <c:pt idx="906">
                  <c:v>1.25833333333333</c:v>
                </c:pt>
                <c:pt idx="907">
                  <c:v>1.25972222222222</c:v>
                </c:pt>
                <c:pt idx="908">
                  <c:v>1.26111111111111</c:v>
                </c:pt>
                <c:pt idx="909">
                  <c:v>1.2625</c:v>
                </c:pt>
                <c:pt idx="910">
                  <c:v>1.2638888888888899</c:v>
                </c:pt>
                <c:pt idx="911">
                  <c:v>1.2652777777777799</c:v>
                </c:pt>
                <c:pt idx="912">
                  <c:v>1.2666666666666699</c:v>
                </c:pt>
                <c:pt idx="913">
                  <c:v>1.2680555555555599</c:v>
                </c:pt>
                <c:pt idx="914">
                  <c:v>1.2694444444444399</c:v>
                </c:pt>
                <c:pt idx="915">
                  <c:v>1.2708333333333299</c:v>
                </c:pt>
                <c:pt idx="916">
                  <c:v>1.2722222222222199</c:v>
                </c:pt>
                <c:pt idx="917">
                  <c:v>1.2736111111111099</c:v>
                </c:pt>
                <c:pt idx="918">
                  <c:v>1.2749999999999999</c:v>
                </c:pt>
                <c:pt idx="919">
                  <c:v>1.2763888888888899</c:v>
                </c:pt>
                <c:pt idx="920">
                  <c:v>1.2777777777777799</c:v>
                </c:pt>
                <c:pt idx="921">
                  <c:v>1.2791666666666699</c:v>
                </c:pt>
                <c:pt idx="922">
                  <c:v>1.2805555555555601</c:v>
                </c:pt>
                <c:pt idx="923">
                  <c:v>1.2819444444444399</c:v>
                </c:pt>
                <c:pt idx="924">
                  <c:v>1.2833333333333301</c:v>
                </c:pt>
                <c:pt idx="925">
                  <c:v>1.2847222222222201</c:v>
                </c:pt>
                <c:pt idx="926">
                  <c:v>1.2861111111111101</c:v>
                </c:pt>
                <c:pt idx="927">
                  <c:v>1.2875000000000001</c:v>
                </c:pt>
                <c:pt idx="928">
                  <c:v>1.2888888888888901</c:v>
                </c:pt>
                <c:pt idx="929">
                  <c:v>1.2902777777777801</c:v>
                </c:pt>
                <c:pt idx="930">
                  <c:v>1.2916666666666701</c:v>
                </c:pt>
                <c:pt idx="931">
                  <c:v>1.2930555555555601</c:v>
                </c:pt>
                <c:pt idx="932">
                  <c:v>1.2944444444444401</c:v>
                </c:pt>
                <c:pt idx="933">
                  <c:v>1.2958333333333301</c:v>
                </c:pt>
                <c:pt idx="934">
                  <c:v>1.2972222222222201</c:v>
                </c:pt>
                <c:pt idx="935">
                  <c:v>1.2986111111111101</c:v>
                </c:pt>
                <c:pt idx="936">
                  <c:v>1.3</c:v>
                </c:pt>
                <c:pt idx="937">
                  <c:v>1.30138888888889</c:v>
                </c:pt>
                <c:pt idx="938">
                  <c:v>1.30277777777778</c:v>
                </c:pt>
                <c:pt idx="939">
                  <c:v>1.30416666666667</c:v>
                </c:pt>
                <c:pt idx="940">
                  <c:v>1.30555555555556</c:v>
                </c:pt>
                <c:pt idx="941">
                  <c:v>1.30694444444444</c:v>
                </c:pt>
                <c:pt idx="942">
                  <c:v>1.30833333333333</c:v>
                </c:pt>
                <c:pt idx="943">
                  <c:v>1.30972222222222</c:v>
                </c:pt>
                <c:pt idx="944">
                  <c:v>1.31111111111111</c:v>
                </c:pt>
                <c:pt idx="945">
                  <c:v>1.3125</c:v>
                </c:pt>
                <c:pt idx="946">
                  <c:v>1.31388888888889</c:v>
                </c:pt>
                <c:pt idx="947">
                  <c:v>1.31527777777778</c:v>
                </c:pt>
                <c:pt idx="948">
                  <c:v>1.31666666666667</c:v>
                </c:pt>
                <c:pt idx="949">
                  <c:v>1.31805555555556</c:v>
                </c:pt>
                <c:pt idx="950">
                  <c:v>1.31944444444444</c:v>
                </c:pt>
                <c:pt idx="951">
                  <c:v>1.32083333333333</c:v>
                </c:pt>
                <c:pt idx="952">
                  <c:v>1.32222222222222</c:v>
                </c:pt>
                <c:pt idx="953">
                  <c:v>1.32361111111111</c:v>
                </c:pt>
                <c:pt idx="954">
                  <c:v>1.325</c:v>
                </c:pt>
                <c:pt idx="955">
                  <c:v>1.3263888888888899</c:v>
                </c:pt>
                <c:pt idx="956">
                  <c:v>1.3277777777777799</c:v>
                </c:pt>
                <c:pt idx="957">
                  <c:v>1.3291666666666699</c:v>
                </c:pt>
                <c:pt idx="958">
                  <c:v>1.3305555555555599</c:v>
                </c:pt>
                <c:pt idx="959">
                  <c:v>1.3319444444444399</c:v>
                </c:pt>
                <c:pt idx="960">
                  <c:v>1.3333333333333299</c:v>
                </c:pt>
                <c:pt idx="961">
                  <c:v>1.3347222222222199</c:v>
                </c:pt>
                <c:pt idx="962">
                  <c:v>1.3361111111111099</c:v>
                </c:pt>
                <c:pt idx="963">
                  <c:v>1.3374999999999999</c:v>
                </c:pt>
                <c:pt idx="964">
                  <c:v>1.3388888888888899</c:v>
                </c:pt>
                <c:pt idx="965">
                  <c:v>1.3402777777777799</c:v>
                </c:pt>
                <c:pt idx="966">
                  <c:v>1.3416666666666699</c:v>
                </c:pt>
                <c:pt idx="967">
                  <c:v>1.3430555555555601</c:v>
                </c:pt>
                <c:pt idx="968">
                  <c:v>1.3444444444444399</c:v>
                </c:pt>
                <c:pt idx="969">
                  <c:v>1.3458333333333301</c:v>
                </c:pt>
                <c:pt idx="970">
                  <c:v>1.3472222222222201</c:v>
                </c:pt>
                <c:pt idx="971">
                  <c:v>1.3486111111111101</c:v>
                </c:pt>
                <c:pt idx="972">
                  <c:v>1.35</c:v>
                </c:pt>
                <c:pt idx="973">
                  <c:v>1.3513888888888901</c:v>
                </c:pt>
                <c:pt idx="974">
                  <c:v>1.3527777777777801</c:v>
                </c:pt>
                <c:pt idx="975">
                  <c:v>1.3541666666666701</c:v>
                </c:pt>
                <c:pt idx="976">
                  <c:v>1.3555555555555601</c:v>
                </c:pt>
                <c:pt idx="977">
                  <c:v>1.3569444444444401</c:v>
                </c:pt>
                <c:pt idx="978">
                  <c:v>1.3583333333333301</c:v>
                </c:pt>
                <c:pt idx="979">
                  <c:v>1.3597222222222201</c:v>
                </c:pt>
                <c:pt idx="980">
                  <c:v>1.3611111111111101</c:v>
                </c:pt>
                <c:pt idx="981">
                  <c:v>1.3625</c:v>
                </c:pt>
                <c:pt idx="982">
                  <c:v>1.36388888888889</c:v>
                </c:pt>
                <c:pt idx="983">
                  <c:v>1.36527777777778</c:v>
                </c:pt>
                <c:pt idx="984">
                  <c:v>1.36666666666667</c:v>
                </c:pt>
                <c:pt idx="985">
                  <c:v>1.36805555555556</c:v>
                </c:pt>
                <c:pt idx="986">
                  <c:v>1.36944444444444</c:v>
                </c:pt>
                <c:pt idx="987">
                  <c:v>1.37083333333333</c:v>
                </c:pt>
                <c:pt idx="988">
                  <c:v>1.37222222222222</c:v>
                </c:pt>
                <c:pt idx="989">
                  <c:v>1.37361111111111</c:v>
                </c:pt>
                <c:pt idx="990">
                  <c:v>1.375</c:v>
                </c:pt>
                <c:pt idx="991">
                  <c:v>1.37638888888889</c:v>
                </c:pt>
                <c:pt idx="992">
                  <c:v>1.37777777777778</c:v>
                </c:pt>
                <c:pt idx="993">
                  <c:v>1.37916666666667</c:v>
                </c:pt>
                <c:pt idx="994">
                  <c:v>1.38055555555556</c:v>
                </c:pt>
                <c:pt idx="995">
                  <c:v>1.38194444444444</c:v>
                </c:pt>
                <c:pt idx="996">
                  <c:v>1.38333333333333</c:v>
                </c:pt>
                <c:pt idx="997">
                  <c:v>1.38472222222222</c:v>
                </c:pt>
                <c:pt idx="998">
                  <c:v>1.38611111111111</c:v>
                </c:pt>
                <c:pt idx="999">
                  <c:v>1.3875</c:v>
                </c:pt>
                <c:pt idx="1000">
                  <c:v>1.3888888888888899</c:v>
                </c:pt>
                <c:pt idx="1001">
                  <c:v>1.3902777777777799</c:v>
                </c:pt>
                <c:pt idx="1002">
                  <c:v>1.3916666666666699</c:v>
                </c:pt>
                <c:pt idx="1003">
                  <c:v>1.3930555555555599</c:v>
                </c:pt>
                <c:pt idx="1004">
                  <c:v>1.3944444444444399</c:v>
                </c:pt>
                <c:pt idx="1005">
                  <c:v>1.3958333333333299</c:v>
                </c:pt>
                <c:pt idx="1006">
                  <c:v>1.3972222222222199</c:v>
                </c:pt>
                <c:pt idx="1007">
                  <c:v>1.3986111111111099</c:v>
                </c:pt>
                <c:pt idx="1008">
                  <c:v>1.4</c:v>
                </c:pt>
                <c:pt idx="1009">
                  <c:v>1.4013888888888899</c:v>
                </c:pt>
                <c:pt idx="1010">
                  <c:v>1.4027777777777799</c:v>
                </c:pt>
                <c:pt idx="1011">
                  <c:v>1.4041666666666699</c:v>
                </c:pt>
                <c:pt idx="1012">
                  <c:v>1.4055555555555601</c:v>
                </c:pt>
                <c:pt idx="1013">
                  <c:v>1.4069444444444399</c:v>
                </c:pt>
                <c:pt idx="1014">
                  <c:v>1.4083333333333301</c:v>
                </c:pt>
                <c:pt idx="1015">
                  <c:v>1.4097222222222201</c:v>
                </c:pt>
                <c:pt idx="1016">
                  <c:v>1.4111111111111101</c:v>
                </c:pt>
                <c:pt idx="1017">
                  <c:v>1.4125000000000001</c:v>
                </c:pt>
                <c:pt idx="1018">
                  <c:v>1.4138888888888901</c:v>
                </c:pt>
                <c:pt idx="1019">
                  <c:v>1.4152777777777801</c:v>
                </c:pt>
                <c:pt idx="1020">
                  <c:v>1.4166666666666701</c:v>
                </c:pt>
                <c:pt idx="1021">
                  <c:v>1.4180555555555601</c:v>
                </c:pt>
                <c:pt idx="1022">
                  <c:v>1.4194444444444401</c:v>
                </c:pt>
                <c:pt idx="1023">
                  <c:v>1.4208333333333301</c:v>
                </c:pt>
                <c:pt idx="1024">
                  <c:v>1.4222222222222201</c:v>
                </c:pt>
                <c:pt idx="1025">
                  <c:v>1.4236111111111101</c:v>
                </c:pt>
                <c:pt idx="1026">
                  <c:v>1.425</c:v>
                </c:pt>
                <c:pt idx="1027">
                  <c:v>1.42638888888889</c:v>
                </c:pt>
                <c:pt idx="1028">
                  <c:v>1.42777777777778</c:v>
                </c:pt>
                <c:pt idx="1029">
                  <c:v>1.42916666666667</c:v>
                </c:pt>
                <c:pt idx="1030">
                  <c:v>1.43055555555556</c:v>
                </c:pt>
                <c:pt idx="1031">
                  <c:v>1.43194444444444</c:v>
                </c:pt>
                <c:pt idx="1032">
                  <c:v>1.43333333333333</c:v>
                </c:pt>
                <c:pt idx="1033">
                  <c:v>1.43472222222222</c:v>
                </c:pt>
                <c:pt idx="1034">
                  <c:v>1.43611111111111</c:v>
                </c:pt>
                <c:pt idx="1035">
                  <c:v>1.4375</c:v>
                </c:pt>
                <c:pt idx="1036">
                  <c:v>1.43888888888889</c:v>
                </c:pt>
                <c:pt idx="1037">
                  <c:v>1.44027777777778</c:v>
                </c:pt>
                <c:pt idx="1038">
                  <c:v>1.44166666666667</c:v>
                </c:pt>
                <c:pt idx="1039">
                  <c:v>1.44305555555556</c:v>
                </c:pt>
                <c:pt idx="1040">
                  <c:v>1.44444444444444</c:v>
                </c:pt>
                <c:pt idx="1041">
                  <c:v>1.44583333333333</c:v>
                </c:pt>
                <c:pt idx="1042">
                  <c:v>1.44722222222222</c:v>
                </c:pt>
                <c:pt idx="1043">
                  <c:v>1.44861111111111</c:v>
                </c:pt>
                <c:pt idx="1044">
                  <c:v>1.45</c:v>
                </c:pt>
                <c:pt idx="1045">
                  <c:v>1.4513888888888899</c:v>
                </c:pt>
                <c:pt idx="1046">
                  <c:v>1.4527777777777799</c:v>
                </c:pt>
                <c:pt idx="1047">
                  <c:v>1.4541666666666699</c:v>
                </c:pt>
                <c:pt idx="1048">
                  <c:v>1.4555555555555599</c:v>
                </c:pt>
                <c:pt idx="1049">
                  <c:v>1.4569444444444399</c:v>
                </c:pt>
                <c:pt idx="1050">
                  <c:v>1.4583333333333299</c:v>
                </c:pt>
                <c:pt idx="1051">
                  <c:v>1.4597222222222199</c:v>
                </c:pt>
                <c:pt idx="1052">
                  <c:v>1.4611111111111099</c:v>
                </c:pt>
                <c:pt idx="1053">
                  <c:v>1.4624999999999999</c:v>
                </c:pt>
                <c:pt idx="1054">
                  <c:v>1.4638888888888899</c:v>
                </c:pt>
                <c:pt idx="1055">
                  <c:v>1.4652777777777799</c:v>
                </c:pt>
                <c:pt idx="1056">
                  <c:v>1.4666666666666699</c:v>
                </c:pt>
                <c:pt idx="1057">
                  <c:v>1.4680555555555601</c:v>
                </c:pt>
                <c:pt idx="1058">
                  <c:v>1.4694444444444399</c:v>
                </c:pt>
                <c:pt idx="1059">
                  <c:v>1.4708333333333301</c:v>
                </c:pt>
                <c:pt idx="1060">
                  <c:v>1.4722222222222201</c:v>
                </c:pt>
                <c:pt idx="1061">
                  <c:v>1.4736111111111101</c:v>
                </c:pt>
                <c:pt idx="1062">
                  <c:v>1.4750000000000001</c:v>
                </c:pt>
                <c:pt idx="1063">
                  <c:v>1.4763888888888901</c:v>
                </c:pt>
                <c:pt idx="1064">
                  <c:v>1.4777777777777801</c:v>
                </c:pt>
                <c:pt idx="1065">
                  <c:v>1.4791666666666701</c:v>
                </c:pt>
                <c:pt idx="1066">
                  <c:v>1.4805555555555601</c:v>
                </c:pt>
                <c:pt idx="1067">
                  <c:v>1.4819444444444401</c:v>
                </c:pt>
                <c:pt idx="1068">
                  <c:v>1.4833333333333301</c:v>
                </c:pt>
                <c:pt idx="1069">
                  <c:v>1.4847222222222201</c:v>
                </c:pt>
                <c:pt idx="1070">
                  <c:v>1.4861111111111101</c:v>
                </c:pt>
                <c:pt idx="1071">
                  <c:v>1.4875</c:v>
                </c:pt>
                <c:pt idx="1072">
                  <c:v>1.48888888888889</c:v>
                </c:pt>
                <c:pt idx="1073">
                  <c:v>1.49027777777778</c:v>
                </c:pt>
                <c:pt idx="1074">
                  <c:v>1.49166666666667</c:v>
                </c:pt>
                <c:pt idx="1075">
                  <c:v>1.49305555555556</c:v>
                </c:pt>
                <c:pt idx="1076">
                  <c:v>1.49444444444444</c:v>
                </c:pt>
                <c:pt idx="1077">
                  <c:v>1.49583333333333</c:v>
                </c:pt>
                <c:pt idx="1078">
                  <c:v>1.49722222222222</c:v>
                </c:pt>
                <c:pt idx="1079">
                  <c:v>1.49861111111111</c:v>
                </c:pt>
                <c:pt idx="1080">
                  <c:v>1.5</c:v>
                </c:pt>
                <c:pt idx="1081">
                  <c:v>1.50138888888889</c:v>
                </c:pt>
                <c:pt idx="1082">
                  <c:v>1.50277777777778</c:v>
                </c:pt>
                <c:pt idx="1083">
                  <c:v>1.50416666666667</c:v>
                </c:pt>
                <c:pt idx="1084">
                  <c:v>1.50555555555556</c:v>
                </c:pt>
                <c:pt idx="1085">
                  <c:v>1.50694444444444</c:v>
                </c:pt>
                <c:pt idx="1086">
                  <c:v>1.50833333333333</c:v>
                </c:pt>
                <c:pt idx="1087">
                  <c:v>1.50972222222222</c:v>
                </c:pt>
                <c:pt idx="1088">
                  <c:v>1.51111111111111</c:v>
                </c:pt>
                <c:pt idx="1089">
                  <c:v>1.5125</c:v>
                </c:pt>
                <c:pt idx="1090">
                  <c:v>1.5138888888888899</c:v>
                </c:pt>
                <c:pt idx="1091">
                  <c:v>1.5152777777777799</c:v>
                </c:pt>
                <c:pt idx="1092">
                  <c:v>1.5166666666666699</c:v>
                </c:pt>
                <c:pt idx="1093">
                  <c:v>1.5180555555555599</c:v>
                </c:pt>
                <c:pt idx="1094">
                  <c:v>1.5194444444444399</c:v>
                </c:pt>
                <c:pt idx="1095">
                  <c:v>1.5208333333333299</c:v>
                </c:pt>
                <c:pt idx="1096">
                  <c:v>1.5222222222222199</c:v>
                </c:pt>
                <c:pt idx="1097">
                  <c:v>1.5236111111111099</c:v>
                </c:pt>
                <c:pt idx="1098">
                  <c:v>1.5249999999999999</c:v>
                </c:pt>
                <c:pt idx="1099">
                  <c:v>1.5263888888888899</c:v>
                </c:pt>
                <c:pt idx="1100">
                  <c:v>1.5277777777777799</c:v>
                </c:pt>
                <c:pt idx="1101">
                  <c:v>1.5291666666666699</c:v>
                </c:pt>
                <c:pt idx="1102">
                  <c:v>1.5305555555555601</c:v>
                </c:pt>
                <c:pt idx="1103">
                  <c:v>1.5319444444444399</c:v>
                </c:pt>
                <c:pt idx="1104">
                  <c:v>1.5333333333333301</c:v>
                </c:pt>
                <c:pt idx="1105">
                  <c:v>1.5347222222222201</c:v>
                </c:pt>
                <c:pt idx="1106">
                  <c:v>1.5361111111111101</c:v>
                </c:pt>
                <c:pt idx="1107">
                  <c:v>1.5375000000000001</c:v>
                </c:pt>
                <c:pt idx="1108">
                  <c:v>1.5388888888888901</c:v>
                </c:pt>
                <c:pt idx="1109">
                  <c:v>1.5402777777777801</c:v>
                </c:pt>
                <c:pt idx="1110">
                  <c:v>1.5416666666666701</c:v>
                </c:pt>
                <c:pt idx="1111">
                  <c:v>1.5430555555555601</c:v>
                </c:pt>
                <c:pt idx="1112">
                  <c:v>1.5444444444444401</c:v>
                </c:pt>
                <c:pt idx="1113">
                  <c:v>1.5458333333333301</c:v>
                </c:pt>
                <c:pt idx="1114">
                  <c:v>1.5472222222222201</c:v>
                </c:pt>
                <c:pt idx="1115">
                  <c:v>1.5486111111111101</c:v>
                </c:pt>
                <c:pt idx="1116">
                  <c:v>1.55</c:v>
                </c:pt>
                <c:pt idx="1117">
                  <c:v>1.55138888888889</c:v>
                </c:pt>
                <c:pt idx="1118">
                  <c:v>1.55277777777778</c:v>
                </c:pt>
                <c:pt idx="1119">
                  <c:v>1.55416666666667</c:v>
                </c:pt>
                <c:pt idx="1120">
                  <c:v>1.55555555555556</c:v>
                </c:pt>
                <c:pt idx="1121">
                  <c:v>1.55694444444444</c:v>
                </c:pt>
                <c:pt idx="1122">
                  <c:v>1.55833333333333</c:v>
                </c:pt>
                <c:pt idx="1123">
                  <c:v>1.55972222222222</c:v>
                </c:pt>
                <c:pt idx="1124">
                  <c:v>1.56111111111111</c:v>
                </c:pt>
                <c:pt idx="1125">
                  <c:v>1.5625</c:v>
                </c:pt>
                <c:pt idx="1126">
                  <c:v>1.56388888888889</c:v>
                </c:pt>
                <c:pt idx="1127">
                  <c:v>1.56527777777778</c:v>
                </c:pt>
                <c:pt idx="1128">
                  <c:v>1.56666666666667</c:v>
                </c:pt>
                <c:pt idx="1129">
                  <c:v>1.56805555555556</c:v>
                </c:pt>
                <c:pt idx="1130">
                  <c:v>1.56944444444444</c:v>
                </c:pt>
                <c:pt idx="1131">
                  <c:v>1.57083333333333</c:v>
                </c:pt>
                <c:pt idx="1132">
                  <c:v>1.57222222222222</c:v>
                </c:pt>
                <c:pt idx="1133">
                  <c:v>1.57361111111111</c:v>
                </c:pt>
                <c:pt idx="1134">
                  <c:v>1.575</c:v>
                </c:pt>
                <c:pt idx="1135">
                  <c:v>1.5763888888888899</c:v>
                </c:pt>
                <c:pt idx="1136">
                  <c:v>1.5777777777777799</c:v>
                </c:pt>
                <c:pt idx="1137">
                  <c:v>1.5791666666666699</c:v>
                </c:pt>
                <c:pt idx="1138">
                  <c:v>1.5805555555555599</c:v>
                </c:pt>
                <c:pt idx="1139">
                  <c:v>1.5819444444444399</c:v>
                </c:pt>
                <c:pt idx="1140">
                  <c:v>1.5833333333333299</c:v>
                </c:pt>
                <c:pt idx="1141">
                  <c:v>1.5847222222222199</c:v>
                </c:pt>
                <c:pt idx="1142">
                  <c:v>1.5861111111111099</c:v>
                </c:pt>
                <c:pt idx="1143">
                  <c:v>1.5874999999999999</c:v>
                </c:pt>
                <c:pt idx="1144">
                  <c:v>1.5888888888888899</c:v>
                </c:pt>
                <c:pt idx="1145">
                  <c:v>1.5902777777777799</c:v>
                </c:pt>
                <c:pt idx="1146">
                  <c:v>1.5916666666666699</c:v>
                </c:pt>
                <c:pt idx="1147">
                  <c:v>1.5930555555555601</c:v>
                </c:pt>
                <c:pt idx="1148">
                  <c:v>1.5944444444444399</c:v>
                </c:pt>
                <c:pt idx="1149">
                  <c:v>1.5958333333333301</c:v>
                </c:pt>
                <c:pt idx="1150">
                  <c:v>1.5972222222222201</c:v>
                </c:pt>
                <c:pt idx="1151">
                  <c:v>1.5986111111111101</c:v>
                </c:pt>
                <c:pt idx="1152">
                  <c:v>1.6</c:v>
                </c:pt>
                <c:pt idx="1153">
                  <c:v>1.6013888888888901</c:v>
                </c:pt>
                <c:pt idx="1154">
                  <c:v>1.6027777777777801</c:v>
                </c:pt>
                <c:pt idx="1155">
                  <c:v>1.6041666666666701</c:v>
                </c:pt>
                <c:pt idx="1156">
                  <c:v>1.6055555555555601</c:v>
                </c:pt>
                <c:pt idx="1157">
                  <c:v>1.6069444444444401</c:v>
                </c:pt>
                <c:pt idx="1158">
                  <c:v>1.6083333333333301</c:v>
                </c:pt>
                <c:pt idx="1159">
                  <c:v>1.6097222222222201</c:v>
                </c:pt>
                <c:pt idx="1160">
                  <c:v>1.6111111111111101</c:v>
                </c:pt>
                <c:pt idx="1161">
                  <c:v>1.6125</c:v>
                </c:pt>
                <c:pt idx="1162">
                  <c:v>1.61388888888889</c:v>
                </c:pt>
                <c:pt idx="1163">
                  <c:v>1.61527777777778</c:v>
                </c:pt>
                <c:pt idx="1164">
                  <c:v>1.61666666666667</c:v>
                </c:pt>
                <c:pt idx="1165">
                  <c:v>1.61805555555556</c:v>
                </c:pt>
                <c:pt idx="1166">
                  <c:v>1.61944444444444</c:v>
                </c:pt>
                <c:pt idx="1167">
                  <c:v>1.62083333333333</c:v>
                </c:pt>
                <c:pt idx="1168">
                  <c:v>1.62222222222222</c:v>
                </c:pt>
                <c:pt idx="1169">
                  <c:v>1.62361111111111</c:v>
                </c:pt>
                <c:pt idx="1170">
                  <c:v>1.625</c:v>
                </c:pt>
                <c:pt idx="1171">
                  <c:v>1.62638888888889</c:v>
                </c:pt>
                <c:pt idx="1172">
                  <c:v>1.62777777777778</c:v>
                </c:pt>
                <c:pt idx="1173">
                  <c:v>1.62916666666667</c:v>
                </c:pt>
                <c:pt idx="1174">
                  <c:v>1.63055555555556</c:v>
                </c:pt>
                <c:pt idx="1175">
                  <c:v>1.63194444444444</c:v>
                </c:pt>
                <c:pt idx="1176">
                  <c:v>1.63333333333333</c:v>
                </c:pt>
                <c:pt idx="1177">
                  <c:v>1.63472222222222</c:v>
                </c:pt>
                <c:pt idx="1178">
                  <c:v>1.63611111111111</c:v>
                </c:pt>
                <c:pt idx="1179">
                  <c:v>1.6375</c:v>
                </c:pt>
                <c:pt idx="1180">
                  <c:v>1.6388888888888899</c:v>
                </c:pt>
                <c:pt idx="1181">
                  <c:v>1.6402777777777799</c:v>
                </c:pt>
                <c:pt idx="1182">
                  <c:v>1.6416666666666699</c:v>
                </c:pt>
                <c:pt idx="1183">
                  <c:v>1.6430555555555599</c:v>
                </c:pt>
                <c:pt idx="1184">
                  <c:v>1.6444444444444399</c:v>
                </c:pt>
                <c:pt idx="1185">
                  <c:v>1.6458333333333299</c:v>
                </c:pt>
                <c:pt idx="1186">
                  <c:v>1.6472222222222199</c:v>
                </c:pt>
                <c:pt idx="1187">
                  <c:v>1.6486111111111099</c:v>
                </c:pt>
                <c:pt idx="1188">
                  <c:v>1.65</c:v>
                </c:pt>
                <c:pt idx="1189">
                  <c:v>1.6513888888888899</c:v>
                </c:pt>
                <c:pt idx="1190">
                  <c:v>1.6527777777777799</c:v>
                </c:pt>
                <c:pt idx="1191">
                  <c:v>1.6541666666666699</c:v>
                </c:pt>
                <c:pt idx="1192">
                  <c:v>1.6555555555555601</c:v>
                </c:pt>
                <c:pt idx="1193">
                  <c:v>1.6569444444444399</c:v>
                </c:pt>
                <c:pt idx="1194">
                  <c:v>1.6583333333333301</c:v>
                </c:pt>
                <c:pt idx="1195">
                  <c:v>1.6597222222222201</c:v>
                </c:pt>
                <c:pt idx="1196">
                  <c:v>1.6611111111111101</c:v>
                </c:pt>
                <c:pt idx="1197">
                  <c:v>1.6625000000000001</c:v>
                </c:pt>
                <c:pt idx="1198">
                  <c:v>1.6638888888888901</c:v>
                </c:pt>
                <c:pt idx="1199">
                  <c:v>1.6652777777777801</c:v>
                </c:pt>
                <c:pt idx="1200">
                  <c:v>1.6666666666666701</c:v>
                </c:pt>
                <c:pt idx="1201">
                  <c:v>1.6680555555555601</c:v>
                </c:pt>
                <c:pt idx="1202">
                  <c:v>1.6694444444444401</c:v>
                </c:pt>
                <c:pt idx="1203">
                  <c:v>1.6708333333333301</c:v>
                </c:pt>
                <c:pt idx="1204">
                  <c:v>1.6722222222222201</c:v>
                </c:pt>
                <c:pt idx="1205">
                  <c:v>1.6736111111111101</c:v>
                </c:pt>
                <c:pt idx="1206">
                  <c:v>1.675</c:v>
                </c:pt>
                <c:pt idx="1207">
                  <c:v>1.67638888888889</c:v>
                </c:pt>
                <c:pt idx="1208">
                  <c:v>1.67777777777778</c:v>
                </c:pt>
                <c:pt idx="1209">
                  <c:v>1.67916666666667</c:v>
                </c:pt>
                <c:pt idx="1210">
                  <c:v>1.68055555555556</c:v>
                </c:pt>
                <c:pt idx="1211">
                  <c:v>1.68194444444444</c:v>
                </c:pt>
                <c:pt idx="1212">
                  <c:v>1.68333333333333</c:v>
                </c:pt>
                <c:pt idx="1213">
                  <c:v>1.68472222222222</c:v>
                </c:pt>
                <c:pt idx="1214">
                  <c:v>1.68611111111111</c:v>
                </c:pt>
                <c:pt idx="1215">
                  <c:v>1.6875</c:v>
                </c:pt>
                <c:pt idx="1216">
                  <c:v>1.68888888888889</c:v>
                </c:pt>
                <c:pt idx="1217">
                  <c:v>1.69027777777778</c:v>
                </c:pt>
                <c:pt idx="1218">
                  <c:v>1.69166666666667</c:v>
                </c:pt>
                <c:pt idx="1219">
                  <c:v>1.69305555555556</c:v>
                </c:pt>
                <c:pt idx="1220">
                  <c:v>1.69444444444444</c:v>
                </c:pt>
                <c:pt idx="1221">
                  <c:v>1.69583333333333</c:v>
                </c:pt>
                <c:pt idx="1222">
                  <c:v>1.69722222222222</c:v>
                </c:pt>
                <c:pt idx="1223">
                  <c:v>1.69861111111111</c:v>
                </c:pt>
                <c:pt idx="1224">
                  <c:v>1.7</c:v>
                </c:pt>
                <c:pt idx="1225">
                  <c:v>1.7013888888888899</c:v>
                </c:pt>
                <c:pt idx="1226">
                  <c:v>1.7027777777777799</c:v>
                </c:pt>
                <c:pt idx="1227">
                  <c:v>1.7041666666666699</c:v>
                </c:pt>
                <c:pt idx="1228">
                  <c:v>1.7055555555555599</c:v>
                </c:pt>
                <c:pt idx="1229">
                  <c:v>1.7069444444444399</c:v>
                </c:pt>
                <c:pt idx="1230">
                  <c:v>1.7083333333333299</c:v>
                </c:pt>
                <c:pt idx="1231">
                  <c:v>1.7097222222222199</c:v>
                </c:pt>
                <c:pt idx="1232">
                  <c:v>1.7111111111111099</c:v>
                </c:pt>
                <c:pt idx="1233">
                  <c:v>1.7124999999999999</c:v>
                </c:pt>
                <c:pt idx="1234">
                  <c:v>1.7138888888888899</c:v>
                </c:pt>
                <c:pt idx="1235">
                  <c:v>1.7152777777777799</c:v>
                </c:pt>
                <c:pt idx="1236">
                  <c:v>1.7166666666666699</c:v>
                </c:pt>
                <c:pt idx="1237">
                  <c:v>1.7180555555555601</c:v>
                </c:pt>
                <c:pt idx="1238">
                  <c:v>1.7194444444444399</c:v>
                </c:pt>
                <c:pt idx="1239">
                  <c:v>1.7208333333333301</c:v>
                </c:pt>
                <c:pt idx="1240">
                  <c:v>1.7222222222222201</c:v>
                </c:pt>
                <c:pt idx="1241">
                  <c:v>1.7236111111111101</c:v>
                </c:pt>
                <c:pt idx="1242">
                  <c:v>1.7250000000000001</c:v>
                </c:pt>
                <c:pt idx="1243">
                  <c:v>1.7263888888888901</c:v>
                </c:pt>
                <c:pt idx="1244">
                  <c:v>1.7277777777777801</c:v>
                </c:pt>
                <c:pt idx="1245">
                  <c:v>1.7291666666666701</c:v>
                </c:pt>
                <c:pt idx="1246">
                  <c:v>1.7305555555555601</c:v>
                </c:pt>
                <c:pt idx="1247">
                  <c:v>1.7319444444444401</c:v>
                </c:pt>
                <c:pt idx="1248">
                  <c:v>1.7333333333333301</c:v>
                </c:pt>
                <c:pt idx="1249">
                  <c:v>1.7347222222222201</c:v>
                </c:pt>
                <c:pt idx="1250">
                  <c:v>1.7361111111111101</c:v>
                </c:pt>
                <c:pt idx="1251">
                  <c:v>1.7375</c:v>
                </c:pt>
                <c:pt idx="1252">
                  <c:v>1.73888888888889</c:v>
                </c:pt>
                <c:pt idx="1253">
                  <c:v>1.74027777777778</c:v>
                </c:pt>
                <c:pt idx="1254">
                  <c:v>1.74166666666667</c:v>
                </c:pt>
                <c:pt idx="1255">
                  <c:v>1.74305555555556</c:v>
                </c:pt>
                <c:pt idx="1256">
                  <c:v>1.74444444444444</c:v>
                </c:pt>
                <c:pt idx="1257">
                  <c:v>1.74583333333333</c:v>
                </c:pt>
                <c:pt idx="1258">
                  <c:v>1.74722222222222</c:v>
                </c:pt>
                <c:pt idx="1259">
                  <c:v>1.74861111111111</c:v>
                </c:pt>
                <c:pt idx="1260">
                  <c:v>1.75</c:v>
                </c:pt>
                <c:pt idx="1261">
                  <c:v>1.75138888888889</c:v>
                </c:pt>
                <c:pt idx="1262">
                  <c:v>1.75277777777778</c:v>
                </c:pt>
                <c:pt idx="1263">
                  <c:v>1.75416666666667</c:v>
                </c:pt>
                <c:pt idx="1264">
                  <c:v>1.75555555555556</c:v>
                </c:pt>
                <c:pt idx="1265">
                  <c:v>1.75694444444444</c:v>
                </c:pt>
                <c:pt idx="1266">
                  <c:v>1.75833333333333</c:v>
                </c:pt>
                <c:pt idx="1267">
                  <c:v>1.75972222222222</c:v>
                </c:pt>
                <c:pt idx="1268">
                  <c:v>1.76111111111111</c:v>
                </c:pt>
                <c:pt idx="1269">
                  <c:v>1.7625</c:v>
                </c:pt>
                <c:pt idx="1270">
                  <c:v>1.7638888888888899</c:v>
                </c:pt>
                <c:pt idx="1271">
                  <c:v>1.7652777777777799</c:v>
                </c:pt>
                <c:pt idx="1272">
                  <c:v>1.7666666666666699</c:v>
                </c:pt>
                <c:pt idx="1273">
                  <c:v>1.7680555555555599</c:v>
                </c:pt>
                <c:pt idx="1274">
                  <c:v>1.7694444444444399</c:v>
                </c:pt>
                <c:pt idx="1275">
                  <c:v>1.7708333333333299</c:v>
                </c:pt>
                <c:pt idx="1276">
                  <c:v>1.7722222222222199</c:v>
                </c:pt>
                <c:pt idx="1277">
                  <c:v>1.7736111111111099</c:v>
                </c:pt>
                <c:pt idx="1278">
                  <c:v>1.7749999999999999</c:v>
                </c:pt>
                <c:pt idx="1279">
                  <c:v>1.7763888888888899</c:v>
                </c:pt>
                <c:pt idx="1280">
                  <c:v>1.7777777777777799</c:v>
                </c:pt>
                <c:pt idx="1281">
                  <c:v>1.7791666666666699</c:v>
                </c:pt>
                <c:pt idx="1282">
                  <c:v>1.7805555555555601</c:v>
                </c:pt>
                <c:pt idx="1283">
                  <c:v>1.7819444444444399</c:v>
                </c:pt>
                <c:pt idx="1284">
                  <c:v>1.7833333333333301</c:v>
                </c:pt>
                <c:pt idx="1285">
                  <c:v>1.7847222222222201</c:v>
                </c:pt>
                <c:pt idx="1286">
                  <c:v>1.7861111111111101</c:v>
                </c:pt>
                <c:pt idx="1287">
                  <c:v>1.7875000000000001</c:v>
                </c:pt>
                <c:pt idx="1288">
                  <c:v>1.7888888888888901</c:v>
                </c:pt>
                <c:pt idx="1289">
                  <c:v>1.7902777777777801</c:v>
                </c:pt>
                <c:pt idx="1290">
                  <c:v>1.7916666666666701</c:v>
                </c:pt>
                <c:pt idx="1291">
                  <c:v>1.7930555555555601</c:v>
                </c:pt>
                <c:pt idx="1292">
                  <c:v>1.7944444444444401</c:v>
                </c:pt>
                <c:pt idx="1293">
                  <c:v>1.7958333333333301</c:v>
                </c:pt>
                <c:pt idx="1294">
                  <c:v>1.7972222222222201</c:v>
                </c:pt>
                <c:pt idx="1295">
                  <c:v>1.7986111111111101</c:v>
                </c:pt>
                <c:pt idx="1296">
                  <c:v>1.8</c:v>
                </c:pt>
                <c:pt idx="1297">
                  <c:v>1.80138888888889</c:v>
                </c:pt>
                <c:pt idx="1298">
                  <c:v>1.80277777777778</c:v>
                </c:pt>
                <c:pt idx="1299">
                  <c:v>1.80416666666667</c:v>
                </c:pt>
                <c:pt idx="1300">
                  <c:v>1.80555555555556</c:v>
                </c:pt>
                <c:pt idx="1301">
                  <c:v>1.80694444444444</c:v>
                </c:pt>
                <c:pt idx="1302">
                  <c:v>1.80833333333333</c:v>
                </c:pt>
                <c:pt idx="1303">
                  <c:v>1.80972222222222</c:v>
                </c:pt>
                <c:pt idx="1304">
                  <c:v>1.81111111111111</c:v>
                </c:pt>
                <c:pt idx="1305">
                  <c:v>1.8125</c:v>
                </c:pt>
                <c:pt idx="1306">
                  <c:v>1.81388888888889</c:v>
                </c:pt>
                <c:pt idx="1307">
                  <c:v>1.81527777777778</c:v>
                </c:pt>
                <c:pt idx="1308">
                  <c:v>1.81666666666667</c:v>
                </c:pt>
                <c:pt idx="1309">
                  <c:v>1.81805555555556</c:v>
                </c:pt>
                <c:pt idx="1310">
                  <c:v>1.81944444444444</c:v>
                </c:pt>
                <c:pt idx="1311">
                  <c:v>1.82083333333333</c:v>
                </c:pt>
                <c:pt idx="1312">
                  <c:v>1.82222222222222</c:v>
                </c:pt>
                <c:pt idx="1313">
                  <c:v>1.82361111111111</c:v>
                </c:pt>
                <c:pt idx="1314">
                  <c:v>1.825</c:v>
                </c:pt>
                <c:pt idx="1315">
                  <c:v>1.8263888888888899</c:v>
                </c:pt>
                <c:pt idx="1316">
                  <c:v>1.8277777777777799</c:v>
                </c:pt>
                <c:pt idx="1317">
                  <c:v>1.8291666666666699</c:v>
                </c:pt>
                <c:pt idx="1318">
                  <c:v>1.8305555555555599</c:v>
                </c:pt>
                <c:pt idx="1319">
                  <c:v>1.8319444444444399</c:v>
                </c:pt>
                <c:pt idx="1320">
                  <c:v>1.8333333333333299</c:v>
                </c:pt>
                <c:pt idx="1321">
                  <c:v>1.8347222222222199</c:v>
                </c:pt>
                <c:pt idx="1322">
                  <c:v>1.8361111111111099</c:v>
                </c:pt>
                <c:pt idx="1323">
                  <c:v>1.8374999999999999</c:v>
                </c:pt>
                <c:pt idx="1324">
                  <c:v>1.8388888888888899</c:v>
                </c:pt>
                <c:pt idx="1325">
                  <c:v>1.8402777777777799</c:v>
                </c:pt>
                <c:pt idx="1326">
                  <c:v>1.8416666666666699</c:v>
                </c:pt>
                <c:pt idx="1327">
                  <c:v>1.8430555555555601</c:v>
                </c:pt>
                <c:pt idx="1328">
                  <c:v>1.8444444444444399</c:v>
                </c:pt>
                <c:pt idx="1329">
                  <c:v>1.8458333333333301</c:v>
                </c:pt>
                <c:pt idx="1330">
                  <c:v>1.8472222222222201</c:v>
                </c:pt>
                <c:pt idx="1331">
                  <c:v>1.8486111111111101</c:v>
                </c:pt>
                <c:pt idx="1332">
                  <c:v>1.85</c:v>
                </c:pt>
                <c:pt idx="1333">
                  <c:v>1.8513888888888901</c:v>
                </c:pt>
                <c:pt idx="1334">
                  <c:v>1.8527777777777801</c:v>
                </c:pt>
                <c:pt idx="1335">
                  <c:v>1.8541666666666701</c:v>
                </c:pt>
                <c:pt idx="1336">
                  <c:v>1.8555555555555601</c:v>
                </c:pt>
                <c:pt idx="1337">
                  <c:v>1.8569444444444401</c:v>
                </c:pt>
                <c:pt idx="1338">
                  <c:v>1.8583333333333301</c:v>
                </c:pt>
                <c:pt idx="1339">
                  <c:v>1.8597222222222201</c:v>
                </c:pt>
                <c:pt idx="1340">
                  <c:v>1.8611111111111101</c:v>
                </c:pt>
                <c:pt idx="1341">
                  <c:v>1.8625</c:v>
                </c:pt>
                <c:pt idx="1342">
                  <c:v>1.86388888888889</c:v>
                </c:pt>
                <c:pt idx="1343">
                  <c:v>1.86527777777778</c:v>
                </c:pt>
                <c:pt idx="1344">
                  <c:v>1.86666666666667</c:v>
                </c:pt>
                <c:pt idx="1345">
                  <c:v>1.86805555555556</c:v>
                </c:pt>
                <c:pt idx="1346">
                  <c:v>1.86944444444444</c:v>
                </c:pt>
                <c:pt idx="1347">
                  <c:v>1.87083333333333</c:v>
                </c:pt>
                <c:pt idx="1348">
                  <c:v>1.87222222222222</c:v>
                </c:pt>
                <c:pt idx="1349">
                  <c:v>1.87361111111111</c:v>
                </c:pt>
                <c:pt idx="1350">
                  <c:v>1.875</c:v>
                </c:pt>
                <c:pt idx="1351">
                  <c:v>1.87638888888889</c:v>
                </c:pt>
                <c:pt idx="1352">
                  <c:v>1.87777777777778</c:v>
                </c:pt>
                <c:pt idx="1353">
                  <c:v>1.87916666666667</c:v>
                </c:pt>
                <c:pt idx="1354">
                  <c:v>1.88055555555556</c:v>
                </c:pt>
                <c:pt idx="1355">
                  <c:v>1.88194444444444</c:v>
                </c:pt>
                <c:pt idx="1356">
                  <c:v>1.88333333333333</c:v>
                </c:pt>
                <c:pt idx="1357">
                  <c:v>1.88472222222222</c:v>
                </c:pt>
                <c:pt idx="1358">
                  <c:v>1.88611111111111</c:v>
                </c:pt>
                <c:pt idx="1359">
                  <c:v>1.8875</c:v>
                </c:pt>
                <c:pt idx="1360">
                  <c:v>1.8888888888888899</c:v>
                </c:pt>
                <c:pt idx="1361">
                  <c:v>1.8902777777777799</c:v>
                </c:pt>
                <c:pt idx="1362">
                  <c:v>1.8916666666666699</c:v>
                </c:pt>
                <c:pt idx="1363">
                  <c:v>1.8930555555555599</c:v>
                </c:pt>
                <c:pt idx="1364">
                  <c:v>1.8944444444444399</c:v>
                </c:pt>
                <c:pt idx="1365">
                  <c:v>1.8958333333333299</c:v>
                </c:pt>
                <c:pt idx="1366">
                  <c:v>1.8972222222222199</c:v>
                </c:pt>
                <c:pt idx="1367">
                  <c:v>1.8986111111111099</c:v>
                </c:pt>
                <c:pt idx="1368">
                  <c:v>1.9</c:v>
                </c:pt>
                <c:pt idx="1369">
                  <c:v>1.9013888888888899</c:v>
                </c:pt>
                <c:pt idx="1370">
                  <c:v>1.9027777777777799</c:v>
                </c:pt>
                <c:pt idx="1371">
                  <c:v>1.9041666666666699</c:v>
                </c:pt>
                <c:pt idx="1372">
                  <c:v>1.9055555555555601</c:v>
                </c:pt>
                <c:pt idx="1373">
                  <c:v>1.9069444444444399</c:v>
                </c:pt>
                <c:pt idx="1374">
                  <c:v>1.9083333333333301</c:v>
                </c:pt>
                <c:pt idx="1375">
                  <c:v>1.9097222222222201</c:v>
                </c:pt>
                <c:pt idx="1376">
                  <c:v>1.9111111111111101</c:v>
                </c:pt>
                <c:pt idx="1377">
                  <c:v>1.9125000000000001</c:v>
                </c:pt>
                <c:pt idx="1378">
                  <c:v>1.9138888888888901</c:v>
                </c:pt>
                <c:pt idx="1379">
                  <c:v>1.9152777777777801</c:v>
                </c:pt>
                <c:pt idx="1380">
                  <c:v>1.9166666666666701</c:v>
                </c:pt>
                <c:pt idx="1381">
                  <c:v>1.9180555555555601</c:v>
                </c:pt>
                <c:pt idx="1382">
                  <c:v>1.9194444444444401</c:v>
                </c:pt>
                <c:pt idx="1383">
                  <c:v>1.9208333333333301</c:v>
                </c:pt>
                <c:pt idx="1384">
                  <c:v>1.9222222222222201</c:v>
                </c:pt>
                <c:pt idx="1385">
                  <c:v>1.9236111111111101</c:v>
                </c:pt>
                <c:pt idx="1386">
                  <c:v>1.925</c:v>
                </c:pt>
                <c:pt idx="1387">
                  <c:v>1.92638888888889</c:v>
                </c:pt>
                <c:pt idx="1388">
                  <c:v>1.92777777777778</c:v>
                </c:pt>
                <c:pt idx="1389">
                  <c:v>1.92916666666667</c:v>
                </c:pt>
                <c:pt idx="1390">
                  <c:v>1.93055555555556</c:v>
                </c:pt>
                <c:pt idx="1391">
                  <c:v>1.93194444444444</c:v>
                </c:pt>
                <c:pt idx="1392">
                  <c:v>1.93333333333333</c:v>
                </c:pt>
                <c:pt idx="1393">
                  <c:v>1.93472222222222</c:v>
                </c:pt>
                <c:pt idx="1394">
                  <c:v>1.93611111111111</c:v>
                </c:pt>
                <c:pt idx="1395">
                  <c:v>1.9375</c:v>
                </c:pt>
                <c:pt idx="1396">
                  <c:v>1.93888888888889</c:v>
                </c:pt>
                <c:pt idx="1397">
                  <c:v>1.94027777777778</c:v>
                </c:pt>
                <c:pt idx="1398">
                  <c:v>1.94166666666667</c:v>
                </c:pt>
                <c:pt idx="1399">
                  <c:v>1.94305555555556</c:v>
                </c:pt>
                <c:pt idx="1400">
                  <c:v>1.94444444444444</c:v>
                </c:pt>
                <c:pt idx="1401">
                  <c:v>1.94583333333333</c:v>
                </c:pt>
                <c:pt idx="1402">
                  <c:v>1.94722222222222</c:v>
                </c:pt>
                <c:pt idx="1403">
                  <c:v>1.94861111111111</c:v>
                </c:pt>
                <c:pt idx="1404">
                  <c:v>1.95</c:v>
                </c:pt>
                <c:pt idx="1405">
                  <c:v>1.9513888888888899</c:v>
                </c:pt>
                <c:pt idx="1406">
                  <c:v>1.9527777777777799</c:v>
                </c:pt>
                <c:pt idx="1407">
                  <c:v>1.9541666666666699</c:v>
                </c:pt>
                <c:pt idx="1408">
                  <c:v>1.9555555555555599</c:v>
                </c:pt>
                <c:pt idx="1409">
                  <c:v>1.9569444444444399</c:v>
                </c:pt>
                <c:pt idx="1410">
                  <c:v>1.9583333333333299</c:v>
                </c:pt>
                <c:pt idx="1411">
                  <c:v>1.9597222222222199</c:v>
                </c:pt>
                <c:pt idx="1412">
                  <c:v>1.9611111111111099</c:v>
                </c:pt>
                <c:pt idx="1413">
                  <c:v>1.9624999999999999</c:v>
                </c:pt>
                <c:pt idx="1414">
                  <c:v>1.9638888888888899</c:v>
                </c:pt>
                <c:pt idx="1415">
                  <c:v>1.9652777777777799</c:v>
                </c:pt>
                <c:pt idx="1416">
                  <c:v>1.9666666666666699</c:v>
                </c:pt>
                <c:pt idx="1417">
                  <c:v>1.9680555555555601</c:v>
                </c:pt>
                <c:pt idx="1418">
                  <c:v>1.9694444444444399</c:v>
                </c:pt>
                <c:pt idx="1419">
                  <c:v>1.9708333333333301</c:v>
                </c:pt>
                <c:pt idx="1420">
                  <c:v>1.9722222222222201</c:v>
                </c:pt>
                <c:pt idx="1421">
                  <c:v>1.9736111111111101</c:v>
                </c:pt>
                <c:pt idx="1422">
                  <c:v>1.9750000000000001</c:v>
                </c:pt>
                <c:pt idx="1423">
                  <c:v>1.9763888888888901</c:v>
                </c:pt>
                <c:pt idx="1424">
                  <c:v>1.9777777777777801</c:v>
                </c:pt>
                <c:pt idx="1425">
                  <c:v>1.9791666666666701</c:v>
                </c:pt>
                <c:pt idx="1426">
                  <c:v>1.9805555555555601</c:v>
                </c:pt>
                <c:pt idx="1427">
                  <c:v>1.9819444444444401</c:v>
                </c:pt>
                <c:pt idx="1428">
                  <c:v>1.9833333333333301</c:v>
                </c:pt>
                <c:pt idx="1429">
                  <c:v>1.9847222222222201</c:v>
                </c:pt>
                <c:pt idx="1430">
                  <c:v>1.9861111111111101</c:v>
                </c:pt>
                <c:pt idx="1431">
                  <c:v>1.9875</c:v>
                </c:pt>
                <c:pt idx="1432">
                  <c:v>1.98888888888889</c:v>
                </c:pt>
                <c:pt idx="1433">
                  <c:v>1.99027777777778</c:v>
                </c:pt>
                <c:pt idx="1434">
                  <c:v>1.99166666666667</c:v>
                </c:pt>
                <c:pt idx="1435">
                  <c:v>1.99305555555556</c:v>
                </c:pt>
                <c:pt idx="1436">
                  <c:v>1.99444444444444</c:v>
                </c:pt>
                <c:pt idx="1437">
                  <c:v>1.99583333333333</c:v>
                </c:pt>
                <c:pt idx="1438">
                  <c:v>1.99722222222222</c:v>
                </c:pt>
                <c:pt idx="1439">
                  <c:v>1.99861111111111</c:v>
                </c:pt>
                <c:pt idx="1440">
                  <c:v>2</c:v>
                </c:pt>
                <c:pt idx="1441">
                  <c:v>2.00138888888889</c:v>
                </c:pt>
                <c:pt idx="1442">
                  <c:v>2.00277777777778</c:v>
                </c:pt>
                <c:pt idx="1443">
                  <c:v>2.00416666666667</c:v>
                </c:pt>
                <c:pt idx="1444">
                  <c:v>2.00555555555556</c:v>
                </c:pt>
                <c:pt idx="1445">
                  <c:v>2.0069444444444402</c:v>
                </c:pt>
                <c:pt idx="1446">
                  <c:v>2.0083333333333302</c:v>
                </c:pt>
                <c:pt idx="1447">
                  <c:v>2.0097222222222202</c:v>
                </c:pt>
                <c:pt idx="1448">
                  <c:v>2.0111111111111102</c:v>
                </c:pt>
                <c:pt idx="1449">
                  <c:v>2.0125000000000002</c:v>
                </c:pt>
                <c:pt idx="1450">
                  <c:v>2.0138888888888902</c:v>
                </c:pt>
                <c:pt idx="1451">
                  <c:v>2.0152777777777802</c:v>
                </c:pt>
                <c:pt idx="1452">
                  <c:v>2.0166666666666702</c:v>
                </c:pt>
                <c:pt idx="1453">
                  <c:v>2.0180555555555602</c:v>
                </c:pt>
                <c:pt idx="1454">
                  <c:v>2.0194444444444399</c:v>
                </c:pt>
                <c:pt idx="1455">
                  <c:v>2.0208333333333299</c:v>
                </c:pt>
                <c:pt idx="1456">
                  <c:v>2.0222222222222199</c:v>
                </c:pt>
                <c:pt idx="1457">
                  <c:v>2.0236111111111099</c:v>
                </c:pt>
                <c:pt idx="1458">
                  <c:v>2.0249999999999999</c:v>
                </c:pt>
                <c:pt idx="1459">
                  <c:v>2.0263888888888899</c:v>
                </c:pt>
                <c:pt idx="1460">
                  <c:v>2.0277777777777799</c:v>
                </c:pt>
                <c:pt idx="1461">
                  <c:v>2.0291666666666699</c:v>
                </c:pt>
                <c:pt idx="1462">
                  <c:v>2.0305555555555599</c:v>
                </c:pt>
                <c:pt idx="1463">
                  <c:v>2.0319444444444401</c:v>
                </c:pt>
                <c:pt idx="1464">
                  <c:v>2.0333333333333301</c:v>
                </c:pt>
                <c:pt idx="1465">
                  <c:v>2.0347222222222201</c:v>
                </c:pt>
                <c:pt idx="1466">
                  <c:v>2.0361111111111101</c:v>
                </c:pt>
                <c:pt idx="1467">
                  <c:v>2.0375000000000001</c:v>
                </c:pt>
                <c:pt idx="1468">
                  <c:v>2.0388888888888901</c:v>
                </c:pt>
                <c:pt idx="1469">
                  <c:v>2.0402777777777801</c:v>
                </c:pt>
                <c:pt idx="1470">
                  <c:v>2.0416666666666701</c:v>
                </c:pt>
                <c:pt idx="1471">
                  <c:v>2.0430555555555601</c:v>
                </c:pt>
                <c:pt idx="1472">
                  <c:v>2.0444444444444398</c:v>
                </c:pt>
                <c:pt idx="1473">
                  <c:v>2.0458333333333298</c:v>
                </c:pt>
                <c:pt idx="1474">
                  <c:v>2.0472222222222198</c:v>
                </c:pt>
                <c:pt idx="1475">
                  <c:v>2.0486111111111098</c:v>
                </c:pt>
                <c:pt idx="1476">
                  <c:v>2.0499999999999998</c:v>
                </c:pt>
                <c:pt idx="1477">
                  <c:v>2.0513888888888898</c:v>
                </c:pt>
                <c:pt idx="1478">
                  <c:v>2.0527777777777798</c:v>
                </c:pt>
                <c:pt idx="1479">
                  <c:v>2.0541666666666698</c:v>
                </c:pt>
                <c:pt idx="1480">
                  <c:v>2.0555555555555598</c:v>
                </c:pt>
                <c:pt idx="1481">
                  <c:v>2.05694444444444</c:v>
                </c:pt>
                <c:pt idx="1482">
                  <c:v>2.05833333333333</c:v>
                </c:pt>
                <c:pt idx="1483">
                  <c:v>2.05972222222222</c:v>
                </c:pt>
                <c:pt idx="1484">
                  <c:v>2.06111111111111</c:v>
                </c:pt>
                <c:pt idx="1485">
                  <c:v>2.0625</c:v>
                </c:pt>
                <c:pt idx="1486">
                  <c:v>2.06388888888889</c:v>
                </c:pt>
                <c:pt idx="1487">
                  <c:v>2.06527777777778</c:v>
                </c:pt>
                <c:pt idx="1488">
                  <c:v>2.06666666666667</c:v>
                </c:pt>
                <c:pt idx="1489">
                  <c:v>2.06805555555556</c:v>
                </c:pt>
                <c:pt idx="1490">
                  <c:v>2.0694444444444402</c:v>
                </c:pt>
                <c:pt idx="1491">
                  <c:v>2.0708333333333302</c:v>
                </c:pt>
                <c:pt idx="1492">
                  <c:v>2.0722222222222202</c:v>
                </c:pt>
                <c:pt idx="1493">
                  <c:v>2.0736111111111102</c:v>
                </c:pt>
                <c:pt idx="1494">
                  <c:v>2.0750000000000002</c:v>
                </c:pt>
                <c:pt idx="1495">
                  <c:v>2.0763888888888902</c:v>
                </c:pt>
                <c:pt idx="1496">
                  <c:v>2.0777777777777802</c:v>
                </c:pt>
                <c:pt idx="1497">
                  <c:v>2.0791666666666702</c:v>
                </c:pt>
                <c:pt idx="1498">
                  <c:v>2.0805555555555602</c:v>
                </c:pt>
                <c:pt idx="1499">
                  <c:v>2.0819444444444399</c:v>
                </c:pt>
                <c:pt idx="1500">
                  <c:v>2.0833333333333299</c:v>
                </c:pt>
                <c:pt idx="1501">
                  <c:v>2.0847222222222199</c:v>
                </c:pt>
                <c:pt idx="1502">
                  <c:v>2.0861111111111099</c:v>
                </c:pt>
                <c:pt idx="1503">
                  <c:v>2.0874999999999999</c:v>
                </c:pt>
                <c:pt idx="1504">
                  <c:v>2.0888888888888899</c:v>
                </c:pt>
                <c:pt idx="1505">
                  <c:v>2.0902777777777799</c:v>
                </c:pt>
                <c:pt idx="1506">
                  <c:v>2.0916666666666699</c:v>
                </c:pt>
                <c:pt idx="1507">
                  <c:v>2.0930555555555599</c:v>
                </c:pt>
                <c:pt idx="1508">
                  <c:v>2.0944444444444401</c:v>
                </c:pt>
                <c:pt idx="1509">
                  <c:v>2.0958333333333301</c:v>
                </c:pt>
                <c:pt idx="1510">
                  <c:v>2.0972222222222201</c:v>
                </c:pt>
                <c:pt idx="1511">
                  <c:v>2.0986111111111101</c:v>
                </c:pt>
                <c:pt idx="1512">
                  <c:v>2.1</c:v>
                </c:pt>
                <c:pt idx="1513">
                  <c:v>2.1013888888888901</c:v>
                </c:pt>
                <c:pt idx="1514">
                  <c:v>2.1027777777777801</c:v>
                </c:pt>
                <c:pt idx="1515">
                  <c:v>2.1041666666666701</c:v>
                </c:pt>
                <c:pt idx="1516">
                  <c:v>2.1055555555555601</c:v>
                </c:pt>
                <c:pt idx="1517">
                  <c:v>2.1069444444444398</c:v>
                </c:pt>
                <c:pt idx="1518">
                  <c:v>2.1083333333333298</c:v>
                </c:pt>
                <c:pt idx="1519">
                  <c:v>2.1097222222222198</c:v>
                </c:pt>
                <c:pt idx="1520">
                  <c:v>2.1111111111111098</c:v>
                </c:pt>
                <c:pt idx="1521">
                  <c:v>2.1124999999999998</c:v>
                </c:pt>
                <c:pt idx="1522">
                  <c:v>2.1138888888888898</c:v>
                </c:pt>
                <c:pt idx="1523">
                  <c:v>2.1152777777777798</c:v>
                </c:pt>
                <c:pt idx="1524">
                  <c:v>2.1166666666666698</c:v>
                </c:pt>
                <c:pt idx="1525">
                  <c:v>2.1180555555555598</c:v>
                </c:pt>
                <c:pt idx="1526">
                  <c:v>2.11944444444444</c:v>
                </c:pt>
                <c:pt idx="1527">
                  <c:v>2.12083333333333</c:v>
                </c:pt>
                <c:pt idx="1528">
                  <c:v>2.12222222222222</c:v>
                </c:pt>
                <c:pt idx="1529">
                  <c:v>2.12361111111111</c:v>
                </c:pt>
                <c:pt idx="1530">
                  <c:v>2.125</c:v>
                </c:pt>
                <c:pt idx="1531">
                  <c:v>2.12638888888889</c:v>
                </c:pt>
                <c:pt idx="1532">
                  <c:v>2.12777777777778</c:v>
                </c:pt>
                <c:pt idx="1533">
                  <c:v>2.12916666666667</c:v>
                </c:pt>
                <c:pt idx="1534">
                  <c:v>2.13055555555556</c:v>
                </c:pt>
                <c:pt idx="1535">
                  <c:v>2.1319444444444402</c:v>
                </c:pt>
                <c:pt idx="1536">
                  <c:v>2.1333333333333302</c:v>
                </c:pt>
                <c:pt idx="1537">
                  <c:v>2.1347222222222202</c:v>
                </c:pt>
                <c:pt idx="1538">
                  <c:v>2.1361111111111102</c:v>
                </c:pt>
                <c:pt idx="1539">
                  <c:v>2.1375000000000002</c:v>
                </c:pt>
                <c:pt idx="1540">
                  <c:v>2.1388888888888902</c:v>
                </c:pt>
                <c:pt idx="1541">
                  <c:v>2.1402777777777802</c:v>
                </c:pt>
                <c:pt idx="1542">
                  <c:v>2.1416666666666702</c:v>
                </c:pt>
                <c:pt idx="1543">
                  <c:v>2.1430555555555602</c:v>
                </c:pt>
                <c:pt idx="1544">
                  <c:v>2.1444444444444399</c:v>
                </c:pt>
                <c:pt idx="1545">
                  <c:v>2.1458333333333299</c:v>
                </c:pt>
                <c:pt idx="1546">
                  <c:v>2.1472222222222199</c:v>
                </c:pt>
                <c:pt idx="1547">
                  <c:v>2.1486111111111099</c:v>
                </c:pt>
                <c:pt idx="1548">
                  <c:v>2.15</c:v>
                </c:pt>
                <c:pt idx="1549">
                  <c:v>2.1513888888888899</c:v>
                </c:pt>
                <c:pt idx="1550">
                  <c:v>2.1527777777777799</c:v>
                </c:pt>
                <c:pt idx="1551">
                  <c:v>2.1541666666666699</c:v>
                </c:pt>
                <c:pt idx="1552">
                  <c:v>2.1555555555555599</c:v>
                </c:pt>
                <c:pt idx="1553">
                  <c:v>2.1569444444444401</c:v>
                </c:pt>
                <c:pt idx="1554">
                  <c:v>2.1583333333333301</c:v>
                </c:pt>
                <c:pt idx="1555">
                  <c:v>2.1597222222222201</c:v>
                </c:pt>
                <c:pt idx="1556">
                  <c:v>2.1611111111111101</c:v>
                </c:pt>
                <c:pt idx="1557">
                  <c:v>2.1625000000000001</c:v>
                </c:pt>
                <c:pt idx="1558">
                  <c:v>2.1638888888888901</c:v>
                </c:pt>
                <c:pt idx="1559">
                  <c:v>2.1652777777777801</c:v>
                </c:pt>
                <c:pt idx="1560">
                  <c:v>2.1666666666666701</c:v>
                </c:pt>
                <c:pt idx="1561">
                  <c:v>2.1680555555555601</c:v>
                </c:pt>
                <c:pt idx="1562">
                  <c:v>2.1694444444444398</c:v>
                </c:pt>
                <c:pt idx="1563">
                  <c:v>2.1708333333333298</c:v>
                </c:pt>
                <c:pt idx="1564">
                  <c:v>2.1722222222222198</c:v>
                </c:pt>
                <c:pt idx="1565">
                  <c:v>2.1736111111111098</c:v>
                </c:pt>
                <c:pt idx="1566">
                  <c:v>2.1749999999999998</c:v>
                </c:pt>
                <c:pt idx="1567">
                  <c:v>2.1763888888888898</c:v>
                </c:pt>
                <c:pt idx="1568">
                  <c:v>2.1777777777777798</c:v>
                </c:pt>
                <c:pt idx="1569">
                  <c:v>2.1791666666666698</c:v>
                </c:pt>
                <c:pt idx="1570">
                  <c:v>2.1805555555555598</c:v>
                </c:pt>
                <c:pt idx="1571">
                  <c:v>2.18194444444444</c:v>
                </c:pt>
                <c:pt idx="1572">
                  <c:v>2.18333333333333</c:v>
                </c:pt>
                <c:pt idx="1573">
                  <c:v>2.18472222222222</c:v>
                </c:pt>
                <c:pt idx="1574">
                  <c:v>2.18611111111111</c:v>
                </c:pt>
                <c:pt idx="1575">
                  <c:v>2.1875</c:v>
                </c:pt>
                <c:pt idx="1576">
                  <c:v>2.18888888888889</c:v>
                </c:pt>
                <c:pt idx="1577">
                  <c:v>2.19027777777778</c:v>
                </c:pt>
                <c:pt idx="1578">
                  <c:v>2.19166666666667</c:v>
                </c:pt>
                <c:pt idx="1579">
                  <c:v>2.19305555555556</c:v>
                </c:pt>
                <c:pt idx="1580">
                  <c:v>2.1944444444444402</c:v>
                </c:pt>
                <c:pt idx="1581">
                  <c:v>2.1958333333333302</c:v>
                </c:pt>
                <c:pt idx="1582">
                  <c:v>2.1972222222222202</c:v>
                </c:pt>
                <c:pt idx="1583">
                  <c:v>2.1986111111111102</c:v>
                </c:pt>
                <c:pt idx="1584">
                  <c:v>2.2000000000000002</c:v>
                </c:pt>
                <c:pt idx="1585">
                  <c:v>2.2013888888888902</c:v>
                </c:pt>
                <c:pt idx="1586">
                  <c:v>2.2027777777777802</c:v>
                </c:pt>
                <c:pt idx="1587">
                  <c:v>2.2041666666666702</c:v>
                </c:pt>
                <c:pt idx="1588">
                  <c:v>2.2055555555555602</c:v>
                </c:pt>
                <c:pt idx="1589">
                  <c:v>2.2069444444444399</c:v>
                </c:pt>
                <c:pt idx="1590">
                  <c:v>2.2083333333333299</c:v>
                </c:pt>
                <c:pt idx="1591">
                  <c:v>2.2097222222222199</c:v>
                </c:pt>
                <c:pt idx="1592">
                  <c:v>2.2111111111111099</c:v>
                </c:pt>
                <c:pt idx="1593">
                  <c:v>2.2124999999999999</c:v>
                </c:pt>
                <c:pt idx="1594">
                  <c:v>2.2138888888888899</c:v>
                </c:pt>
                <c:pt idx="1595">
                  <c:v>2.2152777777777799</c:v>
                </c:pt>
                <c:pt idx="1596">
                  <c:v>2.2166666666666699</c:v>
                </c:pt>
                <c:pt idx="1597">
                  <c:v>2.2180555555555599</c:v>
                </c:pt>
                <c:pt idx="1598">
                  <c:v>2.2194444444444401</c:v>
                </c:pt>
                <c:pt idx="1599">
                  <c:v>2.2208333333333301</c:v>
                </c:pt>
                <c:pt idx="1600">
                  <c:v>2.2222222222222201</c:v>
                </c:pt>
                <c:pt idx="1601">
                  <c:v>2.2236111111111101</c:v>
                </c:pt>
                <c:pt idx="1602">
                  <c:v>2.2250000000000001</c:v>
                </c:pt>
                <c:pt idx="1603">
                  <c:v>2.2263888888888901</c:v>
                </c:pt>
                <c:pt idx="1604">
                  <c:v>2.2277777777777801</c:v>
                </c:pt>
                <c:pt idx="1605">
                  <c:v>2.2291666666666701</c:v>
                </c:pt>
                <c:pt idx="1606">
                  <c:v>2.2305555555555601</c:v>
                </c:pt>
                <c:pt idx="1607">
                  <c:v>2.2319444444444398</c:v>
                </c:pt>
                <c:pt idx="1608">
                  <c:v>2.2333333333333298</c:v>
                </c:pt>
                <c:pt idx="1609">
                  <c:v>2.2347222222222198</c:v>
                </c:pt>
                <c:pt idx="1610">
                  <c:v>2.2361111111111098</c:v>
                </c:pt>
                <c:pt idx="1611">
                  <c:v>2.2374999999999998</c:v>
                </c:pt>
                <c:pt idx="1612">
                  <c:v>2.2388888888888898</c:v>
                </c:pt>
                <c:pt idx="1613">
                  <c:v>2.2402777777777798</c:v>
                </c:pt>
                <c:pt idx="1614">
                  <c:v>2.2416666666666698</c:v>
                </c:pt>
                <c:pt idx="1615">
                  <c:v>2.2430555555555598</c:v>
                </c:pt>
                <c:pt idx="1616">
                  <c:v>2.24444444444444</c:v>
                </c:pt>
                <c:pt idx="1617">
                  <c:v>2.24583333333333</c:v>
                </c:pt>
                <c:pt idx="1618">
                  <c:v>2.24722222222222</c:v>
                </c:pt>
                <c:pt idx="1619">
                  <c:v>2.24861111111111</c:v>
                </c:pt>
                <c:pt idx="1620">
                  <c:v>2.25</c:v>
                </c:pt>
                <c:pt idx="1621">
                  <c:v>2.25138888888889</c:v>
                </c:pt>
                <c:pt idx="1622">
                  <c:v>2.25277777777778</c:v>
                </c:pt>
                <c:pt idx="1623">
                  <c:v>2.25416666666667</c:v>
                </c:pt>
                <c:pt idx="1624">
                  <c:v>2.25555555555556</c:v>
                </c:pt>
                <c:pt idx="1625">
                  <c:v>2.2569444444444402</c:v>
                </c:pt>
                <c:pt idx="1626">
                  <c:v>2.2583333333333302</c:v>
                </c:pt>
                <c:pt idx="1627">
                  <c:v>2.2597222222222202</c:v>
                </c:pt>
                <c:pt idx="1628">
                  <c:v>2.2611111111111102</c:v>
                </c:pt>
                <c:pt idx="1629">
                  <c:v>2.2625000000000002</c:v>
                </c:pt>
                <c:pt idx="1630">
                  <c:v>2.2638888888888902</c:v>
                </c:pt>
                <c:pt idx="1631">
                  <c:v>2.2652777777777802</c:v>
                </c:pt>
                <c:pt idx="1632">
                  <c:v>2.2666666666666702</c:v>
                </c:pt>
                <c:pt idx="1633">
                  <c:v>2.2680555555555602</c:v>
                </c:pt>
                <c:pt idx="1634">
                  <c:v>2.2694444444444399</c:v>
                </c:pt>
                <c:pt idx="1635">
                  <c:v>2.2708333333333299</c:v>
                </c:pt>
                <c:pt idx="1636">
                  <c:v>2.2722222222222199</c:v>
                </c:pt>
                <c:pt idx="1637">
                  <c:v>2.2736111111111099</c:v>
                </c:pt>
                <c:pt idx="1638">
                  <c:v>2.2749999999999999</c:v>
                </c:pt>
                <c:pt idx="1639">
                  <c:v>2.2763888888888899</c:v>
                </c:pt>
                <c:pt idx="1640">
                  <c:v>2.2777777777777799</c:v>
                </c:pt>
                <c:pt idx="1641">
                  <c:v>2.2791666666666699</c:v>
                </c:pt>
                <c:pt idx="1642">
                  <c:v>2.2805555555555599</c:v>
                </c:pt>
                <c:pt idx="1643">
                  <c:v>2.2819444444444401</c:v>
                </c:pt>
                <c:pt idx="1644">
                  <c:v>2.2833333333333301</c:v>
                </c:pt>
                <c:pt idx="1645">
                  <c:v>2.2847222222222201</c:v>
                </c:pt>
                <c:pt idx="1646">
                  <c:v>2.2861111111111101</c:v>
                </c:pt>
                <c:pt idx="1647">
                  <c:v>2.2875000000000001</c:v>
                </c:pt>
                <c:pt idx="1648">
                  <c:v>2.2888888888888901</c:v>
                </c:pt>
                <c:pt idx="1649">
                  <c:v>2.2902777777777801</c:v>
                </c:pt>
                <c:pt idx="1650">
                  <c:v>2.2916666666666701</c:v>
                </c:pt>
                <c:pt idx="1651">
                  <c:v>2.2930555555555601</c:v>
                </c:pt>
                <c:pt idx="1652">
                  <c:v>2.2944444444444398</c:v>
                </c:pt>
                <c:pt idx="1653">
                  <c:v>2.2958333333333298</c:v>
                </c:pt>
                <c:pt idx="1654">
                  <c:v>2.2972222222222198</c:v>
                </c:pt>
                <c:pt idx="1655">
                  <c:v>2.2986111111111098</c:v>
                </c:pt>
                <c:pt idx="1656">
                  <c:v>2.2999999999999998</c:v>
                </c:pt>
                <c:pt idx="1657">
                  <c:v>2.3013888888888898</c:v>
                </c:pt>
                <c:pt idx="1658">
                  <c:v>2.3027777777777798</c:v>
                </c:pt>
                <c:pt idx="1659">
                  <c:v>2.3041666666666698</c:v>
                </c:pt>
                <c:pt idx="1660">
                  <c:v>2.3055555555555598</c:v>
                </c:pt>
                <c:pt idx="1661">
                  <c:v>2.30694444444444</c:v>
                </c:pt>
                <c:pt idx="1662">
                  <c:v>2.30833333333333</c:v>
                </c:pt>
                <c:pt idx="1663">
                  <c:v>2.30972222222222</c:v>
                </c:pt>
                <c:pt idx="1664">
                  <c:v>2.31111111111111</c:v>
                </c:pt>
                <c:pt idx="1665">
                  <c:v>2.3125</c:v>
                </c:pt>
                <c:pt idx="1666">
                  <c:v>2.31388888888889</c:v>
                </c:pt>
                <c:pt idx="1667">
                  <c:v>2.31527777777778</c:v>
                </c:pt>
                <c:pt idx="1668">
                  <c:v>2.31666666666667</c:v>
                </c:pt>
                <c:pt idx="1669">
                  <c:v>2.31805555555556</c:v>
                </c:pt>
                <c:pt idx="1670">
                  <c:v>2.3194444444444402</c:v>
                </c:pt>
                <c:pt idx="1671">
                  <c:v>2.3208333333333302</c:v>
                </c:pt>
                <c:pt idx="1672">
                  <c:v>2.3222222222222202</c:v>
                </c:pt>
                <c:pt idx="1673">
                  <c:v>2.3236111111111102</c:v>
                </c:pt>
                <c:pt idx="1674">
                  <c:v>2.3250000000000002</c:v>
                </c:pt>
                <c:pt idx="1675">
                  <c:v>2.3263888888888902</c:v>
                </c:pt>
                <c:pt idx="1676">
                  <c:v>2.3277777777777802</c:v>
                </c:pt>
                <c:pt idx="1677">
                  <c:v>2.3291666666666702</c:v>
                </c:pt>
                <c:pt idx="1678">
                  <c:v>2.3305555555555602</c:v>
                </c:pt>
                <c:pt idx="1679">
                  <c:v>2.3319444444444399</c:v>
                </c:pt>
                <c:pt idx="1680">
                  <c:v>2.3333333333333299</c:v>
                </c:pt>
                <c:pt idx="1681">
                  <c:v>2.3347222222222199</c:v>
                </c:pt>
                <c:pt idx="1682">
                  <c:v>2.3361111111111099</c:v>
                </c:pt>
                <c:pt idx="1683">
                  <c:v>2.3374999999999999</c:v>
                </c:pt>
                <c:pt idx="1684">
                  <c:v>2.3388888888888899</c:v>
                </c:pt>
                <c:pt idx="1685">
                  <c:v>2.3402777777777799</c:v>
                </c:pt>
                <c:pt idx="1686">
                  <c:v>2.3416666666666699</c:v>
                </c:pt>
                <c:pt idx="1687">
                  <c:v>2.3430555555555599</c:v>
                </c:pt>
                <c:pt idx="1688">
                  <c:v>2.3444444444444401</c:v>
                </c:pt>
                <c:pt idx="1689">
                  <c:v>2.3458333333333301</c:v>
                </c:pt>
                <c:pt idx="1690">
                  <c:v>2.3472222222222201</c:v>
                </c:pt>
                <c:pt idx="1691">
                  <c:v>2.3486111111111101</c:v>
                </c:pt>
                <c:pt idx="1692">
                  <c:v>2.35</c:v>
                </c:pt>
                <c:pt idx="1693">
                  <c:v>2.3513888888888901</c:v>
                </c:pt>
                <c:pt idx="1694">
                  <c:v>2.3527777777777801</c:v>
                </c:pt>
                <c:pt idx="1695">
                  <c:v>2.3541666666666701</c:v>
                </c:pt>
                <c:pt idx="1696">
                  <c:v>2.3555555555555601</c:v>
                </c:pt>
                <c:pt idx="1697">
                  <c:v>2.3569444444444398</c:v>
                </c:pt>
                <c:pt idx="1698">
                  <c:v>2.3583333333333298</c:v>
                </c:pt>
                <c:pt idx="1699">
                  <c:v>2.3597222222222198</c:v>
                </c:pt>
                <c:pt idx="1700">
                  <c:v>2.3611111111111098</c:v>
                </c:pt>
                <c:pt idx="1701">
                  <c:v>2.3624999999999998</c:v>
                </c:pt>
                <c:pt idx="1702">
                  <c:v>2.3638888888888898</c:v>
                </c:pt>
                <c:pt idx="1703">
                  <c:v>2.3652777777777798</c:v>
                </c:pt>
                <c:pt idx="1704">
                  <c:v>2.3666666666666698</c:v>
                </c:pt>
                <c:pt idx="1705">
                  <c:v>2.3680555555555598</c:v>
                </c:pt>
                <c:pt idx="1706">
                  <c:v>2.36944444444444</c:v>
                </c:pt>
                <c:pt idx="1707">
                  <c:v>2.37083333333333</c:v>
                </c:pt>
                <c:pt idx="1708">
                  <c:v>2.37222222222222</c:v>
                </c:pt>
                <c:pt idx="1709">
                  <c:v>2.37361111111111</c:v>
                </c:pt>
                <c:pt idx="1710">
                  <c:v>2.375</c:v>
                </c:pt>
                <c:pt idx="1711">
                  <c:v>2.37638888888889</c:v>
                </c:pt>
                <c:pt idx="1712">
                  <c:v>2.37777777777778</c:v>
                </c:pt>
                <c:pt idx="1713">
                  <c:v>2.37916666666667</c:v>
                </c:pt>
                <c:pt idx="1714">
                  <c:v>2.38055555555556</c:v>
                </c:pt>
                <c:pt idx="1715">
                  <c:v>2.3819444444444402</c:v>
                </c:pt>
                <c:pt idx="1716">
                  <c:v>2.3833333333333302</c:v>
                </c:pt>
                <c:pt idx="1717">
                  <c:v>2.3847222222222202</c:v>
                </c:pt>
                <c:pt idx="1718">
                  <c:v>2.3861111111111102</c:v>
                </c:pt>
                <c:pt idx="1719">
                  <c:v>2.3875000000000002</c:v>
                </c:pt>
                <c:pt idx="1720">
                  <c:v>2.3888888888888902</c:v>
                </c:pt>
                <c:pt idx="1721">
                  <c:v>2.3902777777777802</c:v>
                </c:pt>
                <c:pt idx="1722">
                  <c:v>2.3916666666666702</c:v>
                </c:pt>
                <c:pt idx="1723">
                  <c:v>2.3930555555555602</c:v>
                </c:pt>
                <c:pt idx="1724">
                  <c:v>2.3944444444444399</c:v>
                </c:pt>
                <c:pt idx="1725">
                  <c:v>2.3958333333333299</c:v>
                </c:pt>
                <c:pt idx="1726">
                  <c:v>2.3972222222222199</c:v>
                </c:pt>
                <c:pt idx="1727">
                  <c:v>2.3986111111111099</c:v>
                </c:pt>
                <c:pt idx="1728">
                  <c:v>2.4</c:v>
                </c:pt>
                <c:pt idx="1729">
                  <c:v>2.4013888888888899</c:v>
                </c:pt>
                <c:pt idx="1730">
                  <c:v>2.4027777777777799</c:v>
                </c:pt>
                <c:pt idx="1731">
                  <c:v>2.4041666666666699</c:v>
                </c:pt>
                <c:pt idx="1732">
                  <c:v>2.4055555555555599</c:v>
                </c:pt>
                <c:pt idx="1733">
                  <c:v>2.4069444444444401</c:v>
                </c:pt>
                <c:pt idx="1734">
                  <c:v>2.4083333333333301</c:v>
                </c:pt>
                <c:pt idx="1735">
                  <c:v>2.4097222222222201</c:v>
                </c:pt>
                <c:pt idx="1736">
                  <c:v>2.4111111111111101</c:v>
                </c:pt>
                <c:pt idx="1737">
                  <c:v>2.4125000000000001</c:v>
                </c:pt>
                <c:pt idx="1738">
                  <c:v>2.4138888888888901</c:v>
                </c:pt>
                <c:pt idx="1739">
                  <c:v>2.4152777777777801</c:v>
                </c:pt>
                <c:pt idx="1740">
                  <c:v>2.4166666666666701</c:v>
                </c:pt>
                <c:pt idx="1741">
                  <c:v>2.4180555555555601</c:v>
                </c:pt>
                <c:pt idx="1742">
                  <c:v>2.4194444444444398</c:v>
                </c:pt>
                <c:pt idx="1743">
                  <c:v>2.4208333333333298</c:v>
                </c:pt>
                <c:pt idx="1744">
                  <c:v>2.4222222222222198</c:v>
                </c:pt>
                <c:pt idx="1745">
                  <c:v>2.4236111111111098</c:v>
                </c:pt>
                <c:pt idx="1746">
                  <c:v>2.4249999999999998</c:v>
                </c:pt>
                <c:pt idx="1747">
                  <c:v>2.4263888888888898</c:v>
                </c:pt>
                <c:pt idx="1748">
                  <c:v>2.4277777777777798</c:v>
                </c:pt>
                <c:pt idx="1749">
                  <c:v>2.4291666666666698</c:v>
                </c:pt>
                <c:pt idx="1750">
                  <c:v>2.4305555555555598</c:v>
                </c:pt>
                <c:pt idx="1751">
                  <c:v>2.43194444444444</c:v>
                </c:pt>
                <c:pt idx="1752">
                  <c:v>2.43333333333333</c:v>
                </c:pt>
                <c:pt idx="1753">
                  <c:v>2.43472222222222</c:v>
                </c:pt>
                <c:pt idx="1754">
                  <c:v>2.43611111111111</c:v>
                </c:pt>
                <c:pt idx="1755">
                  <c:v>2.4375</c:v>
                </c:pt>
                <c:pt idx="1756">
                  <c:v>2.43888888888889</c:v>
                </c:pt>
                <c:pt idx="1757">
                  <c:v>2.44027777777778</c:v>
                </c:pt>
                <c:pt idx="1758">
                  <c:v>2.44166666666667</c:v>
                </c:pt>
                <c:pt idx="1759">
                  <c:v>2.44305555555556</c:v>
                </c:pt>
                <c:pt idx="1760">
                  <c:v>2.4444444444444402</c:v>
                </c:pt>
                <c:pt idx="1761">
                  <c:v>2.4458333333333302</c:v>
                </c:pt>
                <c:pt idx="1762">
                  <c:v>2.4472222222222202</c:v>
                </c:pt>
                <c:pt idx="1763">
                  <c:v>2.4486111111111102</c:v>
                </c:pt>
                <c:pt idx="1764">
                  <c:v>2.4500000000000002</c:v>
                </c:pt>
                <c:pt idx="1765">
                  <c:v>2.4513888888888902</c:v>
                </c:pt>
                <c:pt idx="1766">
                  <c:v>2.4527777777777802</c:v>
                </c:pt>
                <c:pt idx="1767">
                  <c:v>2.4541666666666702</c:v>
                </c:pt>
                <c:pt idx="1768">
                  <c:v>2.4555555555555602</c:v>
                </c:pt>
                <c:pt idx="1769">
                  <c:v>2.4569444444444399</c:v>
                </c:pt>
                <c:pt idx="1770">
                  <c:v>2.4583333333333299</c:v>
                </c:pt>
                <c:pt idx="1771">
                  <c:v>2.4597222222222199</c:v>
                </c:pt>
                <c:pt idx="1772">
                  <c:v>2.4611111111111099</c:v>
                </c:pt>
                <c:pt idx="1773">
                  <c:v>2.4624999999999999</c:v>
                </c:pt>
                <c:pt idx="1774">
                  <c:v>2.4638888888888899</c:v>
                </c:pt>
                <c:pt idx="1775">
                  <c:v>2.4652777777777799</c:v>
                </c:pt>
                <c:pt idx="1776">
                  <c:v>2.4666666666666699</c:v>
                </c:pt>
                <c:pt idx="1777">
                  <c:v>2.4680555555555599</c:v>
                </c:pt>
                <c:pt idx="1778">
                  <c:v>2.4694444444444401</c:v>
                </c:pt>
                <c:pt idx="1779">
                  <c:v>2.4708333333333301</c:v>
                </c:pt>
                <c:pt idx="1780">
                  <c:v>2.4722222222222201</c:v>
                </c:pt>
                <c:pt idx="1781">
                  <c:v>2.4736111111111101</c:v>
                </c:pt>
                <c:pt idx="1782">
                  <c:v>2.4750000000000001</c:v>
                </c:pt>
                <c:pt idx="1783">
                  <c:v>2.4763888888888901</c:v>
                </c:pt>
                <c:pt idx="1784">
                  <c:v>2.4777777777777801</c:v>
                </c:pt>
                <c:pt idx="1785">
                  <c:v>2.4791666666666701</c:v>
                </c:pt>
                <c:pt idx="1786">
                  <c:v>2.4805555555555601</c:v>
                </c:pt>
                <c:pt idx="1787">
                  <c:v>2.4819444444444398</c:v>
                </c:pt>
                <c:pt idx="1788">
                  <c:v>2.4833333333333298</c:v>
                </c:pt>
                <c:pt idx="1789">
                  <c:v>2.4847222222222198</c:v>
                </c:pt>
                <c:pt idx="1790">
                  <c:v>2.4861111111111098</c:v>
                </c:pt>
                <c:pt idx="1791">
                  <c:v>2.4874999999999998</c:v>
                </c:pt>
                <c:pt idx="1792">
                  <c:v>2.4888888888888898</c:v>
                </c:pt>
                <c:pt idx="1793">
                  <c:v>2.4902777777777798</c:v>
                </c:pt>
                <c:pt idx="1794">
                  <c:v>2.4916666666666698</c:v>
                </c:pt>
                <c:pt idx="1795">
                  <c:v>2.4930555555555598</c:v>
                </c:pt>
                <c:pt idx="1796">
                  <c:v>2.49444444444444</c:v>
                </c:pt>
                <c:pt idx="1797">
                  <c:v>2.49583333333333</c:v>
                </c:pt>
                <c:pt idx="1798">
                  <c:v>2.49722222222222</c:v>
                </c:pt>
                <c:pt idx="1799">
                  <c:v>2.49861111111111</c:v>
                </c:pt>
                <c:pt idx="1800">
                  <c:v>2.5</c:v>
                </c:pt>
                <c:pt idx="1801">
                  <c:v>2.50138888888889</c:v>
                </c:pt>
                <c:pt idx="1802">
                  <c:v>2.50277777777778</c:v>
                </c:pt>
                <c:pt idx="1803">
                  <c:v>2.50416666666667</c:v>
                </c:pt>
                <c:pt idx="1804">
                  <c:v>2.50555555555556</c:v>
                </c:pt>
                <c:pt idx="1805">
                  <c:v>2.5069444444444402</c:v>
                </c:pt>
                <c:pt idx="1806">
                  <c:v>2.5083333333333302</c:v>
                </c:pt>
                <c:pt idx="1807">
                  <c:v>2.5097222222222202</c:v>
                </c:pt>
                <c:pt idx="1808">
                  <c:v>2.5111111111111102</c:v>
                </c:pt>
                <c:pt idx="1809">
                  <c:v>2.5125000000000002</c:v>
                </c:pt>
                <c:pt idx="1810">
                  <c:v>2.5138888888888902</c:v>
                </c:pt>
                <c:pt idx="1811">
                  <c:v>2.5152777777777802</c:v>
                </c:pt>
                <c:pt idx="1812">
                  <c:v>2.5166666666666702</c:v>
                </c:pt>
                <c:pt idx="1813">
                  <c:v>2.5180555555555602</c:v>
                </c:pt>
                <c:pt idx="1814">
                  <c:v>2.5194444444444399</c:v>
                </c:pt>
                <c:pt idx="1815">
                  <c:v>2.5208333333333299</c:v>
                </c:pt>
                <c:pt idx="1816">
                  <c:v>2.5222222222222199</c:v>
                </c:pt>
                <c:pt idx="1817">
                  <c:v>2.5236111111111099</c:v>
                </c:pt>
                <c:pt idx="1818">
                  <c:v>2.5249999999999999</c:v>
                </c:pt>
                <c:pt idx="1819">
                  <c:v>2.5263888888888899</c:v>
                </c:pt>
                <c:pt idx="1820">
                  <c:v>2.5277777777777799</c:v>
                </c:pt>
                <c:pt idx="1821">
                  <c:v>2.5291666666666699</c:v>
                </c:pt>
                <c:pt idx="1822">
                  <c:v>2.5305555555555599</c:v>
                </c:pt>
                <c:pt idx="1823">
                  <c:v>2.5319444444444401</c:v>
                </c:pt>
                <c:pt idx="1824">
                  <c:v>2.5333333333333301</c:v>
                </c:pt>
                <c:pt idx="1825">
                  <c:v>2.5347222222222201</c:v>
                </c:pt>
                <c:pt idx="1826">
                  <c:v>2.5361111111111101</c:v>
                </c:pt>
                <c:pt idx="1827">
                  <c:v>2.5375000000000001</c:v>
                </c:pt>
                <c:pt idx="1828">
                  <c:v>2.5388888888888901</c:v>
                </c:pt>
                <c:pt idx="1829">
                  <c:v>2.5402777777777801</c:v>
                </c:pt>
                <c:pt idx="1830">
                  <c:v>2.5416666666666701</c:v>
                </c:pt>
                <c:pt idx="1831">
                  <c:v>2.5430555555555601</c:v>
                </c:pt>
                <c:pt idx="1832">
                  <c:v>2.5444444444444398</c:v>
                </c:pt>
                <c:pt idx="1833">
                  <c:v>2.5458333333333298</c:v>
                </c:pt>
                <c:pt idx="1834">
                  <c:v>2.5472222222222198</c:v>
                </c:pt>
                <c:pt idx="1835">
                  <c:v>2.5486111111111098</c:v>
                </c:pt>
                <c:pt idx="1836">
                  <c:v>2.5499999999999998</c:v>
                </c:pt>
                <c:pt idx="1837">
                  <c:v>2.5513888888888898</c:v>
                </c:pt>
                <c:pt idx="1838">
                  <c:v>2.5527777777777798</c:v>
                </c:pt>
                <c:pt idx="1839">
                  <c:v>2.5541666666666698</c:v>
                </c:pt>
                <c:pt idx="1840">
                  <c:v>2.5555555555555598</c:v>
                </c:pt>
                <c:pt idx="1841">
                  <c:v>2.55694444444444</c:v>
                </c:pt>
                <c:pt idx="1842">
                  <c:v>2.55833333333333</c:v>
                </c:pt>
                <c:pt idx="1843">
                  <c:v>2.55972222222222</c:v>
                </c:pt>
                <c:pt idx="1844">
                  <c:v>2.56111111111111</c:v>
                </c:pt>
                <c:pt idx="1845">
                  <c:v>2.5625</c:v>
                </c:pt>
                <c:pt idx="1846">
                  <c:v>2.56388888888889</c:v>
                </c:pt>
                <c:pt idx="1847">
                  <c:v>2.56527777777778</c:v>
                </c:pt>
                <c:pt idx="1848">
                  <c:v>2.56666666666667</c:v>
                </c:pt>
                <c:pt idx="1849">
                  <c:v>2.56805555555556</c:v>
                </c:pt>
                <c:pt idx="1850">
                  <c:v>2.5694444444444402</c:v>
                </c:pt>
                <c:pt idx="1851">
                  <c:v>2.5708333333333302</c:v>
                </c:pt>
                <c:pt idx="1852">
                  <c:v>2.5722222222222202</c:v>
                </c:pt>
                <c:pt idx="1853">
                  <c:v>2.5736111111111102</c:v>
                </c:pt>
                <c:pt idx="1854">
                  <c:v>2.5750000000000002</c:v>
                </c:pt>
                <c:pt idx="1855">
                  <c:v>2.5763888888888902</c:v>
                </c:pt>
                <c:pt idx="1856">
                  <c:v>2.5777777777777802</c:v>
                </c:pt>
                <c:pt idx="1857">
                  <c:v>2.5791666666666702</c:v>
                </c:pt>
                <c:pt idx="1858">
                  <c:v>2.5805555555555602</c:v>
                </c:pt>
                <c:pt idx="1859">
                  <c:v>2.5819444444444399</c:v>
                </c:pt>
                <c:pt idx="1860">
                  <c:v>2.5833333333333299</c:v>
                </c:pt>
                <c:pt idx="1861">
                  <c:v>2.5847222222222199</c:v>
                </c:pt>
                <c:pt idx="1862">
                  <c:v>2.5861111111111099</c:v>
                </c:pt>
                <c:pt idx="1863">
                  <c:v>2.5874999999999999</c:v>
                </c:pt>
                <c:pt idx="1864">
                  <c:v>2.5888888888888899</c:v>
                </c:pt>
                <c:pt idx="1865">
                  <c:v>2.5902777777777799</c:v>
                </c:pt>
                <c:pt idx="1866">
                  <c:v>2.5916666666666699</c:v>
                </c:pt>
                <c:pt idx="1867">
                  <c:v>2.5930555555555599</c:v>
                </c:pt>
                <c:pt idx="1868">
                  <c:v>2.5944444444444401</c:v>
                </c:pt>
                <c:pt idx="1869">
                  <c:v>2.5958333333333301</c:v>
                </c:pt>
                <c:pt idx="1870">
                  <c:v>2.5972222222222201</c:v>
                </c:pt>
                <c:pt idx="1871">
                  <c:v>2.5986111111111101</c:v>
                </c:pt>
                <c:pt idx="1872">
                  <c:v>2.6</c:v>
                </c:pt>
                <c:pt idx="1873">
                  <c:v>2.6013888888888901</c:v>
                </c:pt>
                <c:pt idx="1874">
                  <c:v>2.6027777777777801</c:v>
                </c:pt>
                <c:pt idx="1875">
                  <c:v>2.6041666666666701</c:v>
                </c:pt>
                <c:pt idx="1876">
                  <c:v>2.6055555555555601</c:v>
                </c:pt>
                <c:pt idx="1877">
                  <c:v>2.6069444444444398</c:v>
                </c:pt>
                <c:pt idx="1878">
                  <c:v>2.6083333333333298</c:v>
                </c:pt>
                <c:pt idx="1879">
                  <c:v>2.6097222222222198</c:v>
                </c:pt>
                <c:pt idx="1880">
                  <c:v>2.6111111111111098</c:v>
                </c:pt>
                <c:pt idx="1881">
                  <c:v>2.6124999999999998</c:v>
                </c:pt>
                <c:pt idx="1882">
                  <c:v>2.6138888888888898</c:v>
                </c:pt>
                <c:pt idx="1883">
                  <c:v>2.6152777777777798</c:v>
                </c:pt>
                <c:pt idx="1884">
                  <c:v>2.6166666666666698</c:v>
                </c:pt>
                <c:pt idx="1885">
                  <c:v>2.6180555555555598</c:v>
                </c:pt>
                <c:pt idx="1886">
                  <c:v>2.61944444444444</c:v>
                </c:pt>
                <c:pt idx="1887">
                  <c:v>2.62083333333333</c:v>
                </c:pt>
                <c:pt idx="1888">
                  <c:v>2.62222222222222</c:v>
                </c:pt>
                <c:pt idx="1889">
                  <c:v>2.62361111111111</c:v>
                </c:pt>
                <c:pt idx="1890">
                  <c:v>2.625</c:v>
                </c:pt>
                <c:pt idx="1891">
                  <c:v>2.62638888888889</c:v>
                </c:pt>
                <c:pt idx="1892">
                  <c:v>2.62777777777778</c:v>
                </c:pt>
                <c:pt idx="1893">
                  <c:v>2.62916666666667</c:v>
                </c:pt>
                <c:pt idx="1894">
                  <c:v>2.63055555555556</c:v>
                </c:pt>
                <c:pt idx="1895">
                  <c:v>2.6319444444444402</c:v>
                </c:pt>
                <c:pt idx="1896">
                  <c:v>2.6333333333333302</c:v>
                </c:pt>
                <c:pt idx="1897">
                  <c:v>2.6347222222222202</c:v>
                </c:pt>
                <c:pt idx="1898">
                  <c:v>2.6361111111111102</c:v>
                </c:pt>
                <c:pt idx="1899">
                  <c:v>2.6375000000000002</c:v>
                </c:pt>
                <c:pt idx="1900">
                  <c:v>2.6388888888888902</c:v>
                </c:pt>
                <c:pt idx="1901">
                  <c:v>2.6402777777777802</c:v>
                </c:pt>
                <c:pt idx="1902">
                  <c:v>2.6416666666666702</c:v>
                </c:pt>
                <c:pt idx="1903">
                  <c:v>2.6430555555555602</c:v>
                </c:pt>
                <c:pt idx="1904">
                  <c:v>2.6444444444444399</c:v>
                </c:pt>
                <c:pt idx="1905">
                  <c:v>2.6458333333333299</c:v>
                </c:pt>
                <c:pt idx="1906">
                  <c:v>2.6472222222222199</c:v>
                </c:pt>
                <c:pt idx="1907">
                  <c:v>2.6486111111111099</c:v>
                </c:pt>
                <c:pt idx="1908">
                  <c:v>2.65</c:v>
                </c:pt>
                <c:pt idx="1909">
                  <c:v>2.6513888888888899</c:v>
                </c:pt>
                <c:pt idx="1910">
                  <c:v>2.6527777777777799</c:v>
                </c:pt>
                <c:pt idx="1911">
                  <c:v>2.6541666666666699</c:v>
                </c:pt>
                <c:pt idx="1912">
                  <c:v>2.6555555555555599</c:v>
                </c:pt>
                <c:pt idx="1913">
                  <c:v>2.6569444444444401</c:v>
                </c:pt>
                <c:pt idx="1914">
                  <c:v>2.6583333333333301</c:v>
                </c:pt>
                <c:pt idx="1915">
                  <c:v>2.6597222222222201</c:v>
                </c:pt>
                <c:pt idx="1916">
                  <c:v>2.6611111111111101</c:v>
                </c:pt>
                <c:pt idx="1917">
                  <c:v>2.6625000000000001</c:v>
                </c:pt>
                <c:pt idx="1918">
                  <c:v>2.6638888888888901</c:v>
                </c:pt>
                <c:pt idx="1919">
                  <c:v>2.6652777777777801</c:v>
                </c:pt>
                <c:pt idx="1920">
                  <c:v>2.6666666666666701</c:v>
                </c:pt>
                <c:pt idx="1921">
                  <c:v>2.6680555555555601</c:v>
                </c:pt>
                <c:pt idx="1922">
                  <c:v>2.6694444444444398</c:v>
                </c:pt>
                <c:pt idx="1923">
                  <c:v>2.6708333333333298</c:v>
                </c:pt>
                <c:pt idx="1924">
                  <c:v>2.6722222222222198</c:v>
                </c:pt>
                <c:pt idx="1925">
                  <c:v>2.6736111111111098</c:v>
                </c:pt>
                <c:pt idx="1926">
                  <c:v>2.6749999999999998</c:v>
                </c:pt>
                <c:pt idx="1927">
                  <c:v>2.6763888888888898</c:v>
                </c:pt>
                <c:pt idx="1928">
                  <c:v>2.6777777777777798</c:v>
                </c:pt>
                <c:pt idx="1929">
                  <c:v>2.6791666666666698</c:v>
                </c:pt>
                <c:pt idx="1930">
                  <c:v>2.6805555555555598</c:v>
                </c:pt>
                <c:pt idx="1931">
                  <c:v>2.68194444444444</c:v>
                </c:pt>
                <c:pt idx="1932">
                  <c:v>2.68333333333333</c:v>
                </c:pt>
                <c:pt idx="1933">
                  <c:v>2.68472222222222</c:v>
                </c:pt>
                <c:pt idx="1934">
                  <c:v>2.68611111111111</c:v>
                </c:pt>
                <c:pt idx="1935">
                  <c:v>2.6875</c:v>
                </c:pt>
                <c:pt idx="1936">
                  <c:v>2.68888888888889</c:v>
                </c:pt>
                <c:pt idx="1937">
                  <c:v>2.69027777777778</c:v>
                </c:pt>
                <c:pt idx="1938">
                  <c:v>2.69166666666667</c:v>
                </c:pt>
                <c:pt idx="1939">
                  <c:v>2.69305555555556</c:v>
                </c:pt>
                <c:pt idx="1940">
                  <c:v>2.6944444444444402</c:v>
                </c:pt>
                <c:pt idx="1941">
                  <c:v>2.6958333333333302</c:v>
                </c:pt>
                <c:pt idx="1942">
                  <c:v>2.6972222222222202</c:v>
                </c:pt>
                <c:pt idx="1943">
                  <c:v>2.6986111111111102</c:v>
                </c:pt>
                <c:pt idx="1944">
                  <c:v>2.7</c:v>
                </c:pt>
                <c:pt idx="1945">
                  <c:v>2.7013888888888902</c:v>
                </c:pt>
                <c:pt idx="1946">
                  <c:v>2.7027777777777802</c:v>
                </c:pt>
                <c:pt idx="1947">
                  <c:v>2.7041666666666702</c:v>
                </c:pt>
                <c:pt idx="1948">
                  <c:v>2.7055555555555602</c:v>
                </c:pt>
                <c:pt idx="1949">
                  <c:v>2.7069444444444399</c:v>
                </c:pt>
                <c:pt idx="1950">
                  <c:v>2.7083333333333299</c:v>
                </c:pt>
                <c:pt idx="1951">
                  <c:v>2.7097222222222199</c:v>
                </c:pt>
                <c:pt idx="1952">
                  <c:v>2.7111111111111099</c:v>
                </c:pt>
                <c:pt idx="1953">
                  <c:v>2.7124999999999999</c:v>
                </c:pt>
                <c:pt idx="1954">
                  <c:v>2.7138888888888899</c:v>
                </c:pt>
                <c:pt idx="1955">
                  <c:v>2.7152777777777799</c:v>
                </c:pt>
                <c:pt idx="1956">
                  <c:v>2.7166666666666699</c:v>
                </c:pt>
                <c:pt idx="1957">
                  <c:v>2.7180555555555599</c:v>
                </c:pt>
                <c:pt idx="1958">
                  <c:v>2.7194444444444401</c:v>
                </c:pt>
                <c:pt idx="1959">
                  <c:v>2.7208333333333301</c:v>
                </c:pt>
                <c:pt idx="1960">
                  <c:v>2.7222222222222201</c:v>
                </c:pt>
                <c:pt idx="1961">
                  <c:v>2.7236111111111101</c:v>
                </c:pt>
                <c:pt idx="1962">
                  <c:v>2.7250000000000001</c:v>
                </c:pt>
                <c:pt idx="1963">
                  <c:v>2.7263888888888901</c:v>
                </c:pt>
                <c:pt idx="1964">
                  <c:v>2.7277777777777801</c:v>
                </c:pt>
                <c:pt idx="1965">
                  <c:v>2.7291666666666701</c:v>
                </c:pt>
                <c:pt idx="1966">
                  <c:v>2.7305555555555601</c:v>
                </c:pt>
                <c:pt idx="1967">
                  <c:v>2.7319444444444398</c:v>
                </c:pt>
                <c:pt idx="1968">
                  <c:v>2.7333333333333298</c:v>
                </c:pt>
                <c:pt idx="1969">
                  <c:v>2.7347222222222198</c:v>
                </c:pt>
                <c:pt idx="1970">
                  <c:v>2.7361111111111098</c:v>
                </c:pt>
                <c:pt idx="1971">
                  <c:v>2.7374999999999998</c:v>
                </c:pt>
                <c:pt idx="1972">
                  <c:v>2.7388888888888898</c:v>
                </c:pt>
                <c:pt idx="1973">
                  <c:v>2.7402777777777798</c:v>
                </c:pt>
                <c:pt idx="1974">
                  <c:v>2.7416666666666698</c:v>
                </c:pt>
                <c:pt idx="1975">
                  <c:v>2.7430555555555598</c:v>
                </c:pt>
                <c:pt idx="1976">
                  <c:v>2.74444444444444</c:v>
                </c:pt>
                <c:pt idx="1977">
                  <c:v>2.74583333333333</c:v>
                </c:pt>
                <c:pt idx="1978">
                  <c:v>2.74722222222222</c:v>
                </c:pt>
                <c:pt idx="1979">
                  <c:v>2.74861111111111</c:v>
                </c:pt>
                <c:pt idx="1980">
                  <c:v>2.75</c:v>
                </c:pt>
                <c:pt idx="1981">
                  <c:v>2.75138888888889</c:v>
                </c:pt>
                <c:pt idx="1982">
                  <c:v>2.75277777777778</c:v>
                </c:pt>
                <c:pt idx="1983">
                  <c:v>2.75416666666667</c:v>
                </c:pt>
                <c:pt idx="1984">
                  <c:v>2.75555555555556</c:v>
                </c:pt>
                <c:pt idx="1985">
                  <c:v>2.7569444444444402</c:v>
                </c:pt>
                <c:pt idx="1986">
                  <c:v>2.7583333333333302</c:v>
                </c:pt>
                <c:pt idx="1987">
                  <c:v>2.7597222222222202</c:v>
                </c:pt>
                <c:pt idx="1988">
                  <c:v>2.7611111111111102</c:v>
                </c:pt>
                <c:pt idx="1989">
                  <c:v>2.7625000000000002</c:v>
                </c:pt>
                <c:pt idx="1990">
                  <c:v>2.7638888888888902</c:v>
                </c:pt>
                <c:pt idx="1991">
                  <c:v>2.7652777777777802</c:v>
                </c:pt>
                <c:pt idx="1992">
                  <c:v>2.7666666666666702</c:v>
                </c:pt>
                <c:pt idx="1993">
                  <c:v>2.7680555555555602</c:v>
                </c:pt>
                <c:pt idx="1994">
                  <c:v>2.7694444444444399</c:v>
                </c:pt>
                <c:pt idx="1995">
                  <c:v>2.7708333333333299</c:v>
                </c:pt>
                <c:pt idx="1996">
                  <c:v>2.7722222222222199</c:v>
                </c:pt>
                <c:pt idx="1997">
                  <c:v>2.7736111111111099</c:v>
                </c:pt>
                <c:pt idx="1998">
                  <c:v>2.7749999999999999</c:v>
                </c:pt>
                <c:pt idx="1999">
                  <c:v>2.7763888888888899</c:v>
                </c:pt>
                <c:pt idx="2000">
                  <c:v>2.7777777777777799</c:v>
                </c:pt>
                <c:pt idx="2001">
                  <c:v>2.7791666666666699</c:v>
                </c:pt>
                <c:pt idx="2002">
                  <c:v>2.7805555555555599</c:v>
                </c:pt>
                <c:pt idx="2003">
                  <c:v>2.7819444444444401</c:v>
                </c:pt>
                <c:pt idx="2004">
                  <c:v>2.7833333333333301</c:v>
                </c:pt>
                <c:pt idx="2005">
                  <c:v>2.7847222222222201</c:v>
                </c:pt>
                <c:pt idx="2006">
                  <c:v>2.7861111111111101</c:v>
                </c:pt>
                <c:pt idx="2007">
                  <c:v>2.7875000000000001</c:v>
                </c:pt>
                <c:pt idx="2008">
                  <c:v>2.7888888888888901</c:v>
                </c:pt>
                <c:pt idx="2009">
                  <c:v>2.7902777777777801</c:v>
                </c:pt>
                <c:pt idx="2010">
                  <c:v>2.7916666666666701</c:v>
                </c:pt>
                <c:pt idx="2011">
                  <c:v>2.7930555555555601</c:v>
                </c:pt>
                <c:pt idx="2012">
                  <c:v>2.7944444444444398</c:v>
                </c:pt>
                <c:pt idx="2013">
                  <c:v>2.7958333333333298</c:v>
                </c:pt>
                <c:pt idx="2014">
                  <c:v>2.7972222222222198</c:v>
                </c:pt>
                <c:pt idx="2015">
                  <c:v>2.7986111111111098</c:v>
                </c:pt>
                <c:pt idx="2016">
                  <c:v>2.8</c:v>
                </c:pt>
                <c:pt idx="2017">
                  <c:v>2.8013888888888898</c:v>
                </c:pt>
                <c:pt idx="2018">
                  <c:v>2.8027777777777798</c:v>
                </c:pt>
                <c:pt idx="2019">
                  <c:v>2.8041666666666698</c:v>
                </c:pt>
                <c:pt idx="2020">
                  <c:v>2.8055555555555598</c:v>
                </c:pt>
                <c:pt idx="2021">
                  <c:v>2.80694444444444</c:v>
                </c:pt>
                <c:pt idx="2022">
                  <c:v>2.80833333333333</c:v>
                </c:pt>
                <c:pt idx="2023">
                  <c:v>2.80972222222222</c:v>
                </c:pt>
                <c:pt idx="2024">
                  <c:v>2.81111111111111</c:v>
                </c:pt>
                <c:pt idx="2025">
                  <c:v>2.8125</c:v>
                </c:pt>
                <c:pt idx="2026">
                  <c:v>2.81388888888889</c:v>
                </c:pt>
                <c:pt idx="2027">
                  <c:v>2.81527777777778</c:v>
                </c:pt>
                <c:pt idx="2028">
                  <c:v>2.81666666666667</c:v>
                </c:pt>
                <c:pt idx="2029">
                  <c:v>2.81805555555556</c:v>
                </c:pt>
                <c:pt idx="2030">
                  <c:v>2.8194444444444402</c:v>
                </c:pt>
                <c:pt idx="2031">
                  <c:v>2.8208333333333302</c:v>
                </c:pt>
                <c:pt idx="2032">
                  <c:v>2.8222222222222202</c:v>
                </c:pt>
                <c:pt idx="2033">
                  <c:v>2.8236111111111102</c:v>
                </c:pt>
                <c:pt idx="2034">
                  <c:v>2.8250000000000002</c:v>
                </c:pt>
                <c:pt idx="2035">
                  <c:v>2.8263888888888902</c:v>
                </c:pt>
                <c:pt idx="2036">
                  <c:v>2.8277777777777802</c:v>
                </c:pt>
                <c:pt idx="2037">
                  <c:v>2.8291666666666702</c:v>
                </c:pt>
                <c:pt idx="2038">
                  <c:v>2.8305555555555602</c:v>
                </c:pt>
                <c:pt idx="2039">
                  <c:v>2.8319444444444399</c:v>
                </c:pt>
                <c:pt idx="2040">
                  <c:v>2.8333333333333299</c:v>
                </c:pt>
                <c:pt idx="2041">
                  <c:v>2.8347222222222199</c:v>
                </c:pt>
                <c:pt idx="2042">
                  <c:v>2.8361111111111099</c:v>
                </c:pt>
                <c:pt idx="2043">
                  <c:v>2.8374999999999999</c:v>
                </c:pt>
                <c:pt idx="2044">
                  <c:v>2.8388888888888899</c:v>
                </c:pt>
                <c:pt idx="2045">
                  <c:v>2.8402777777777799</c:v>
                </c:pt>
                <c:pt idx="2046">
                  <c:v>2.8416666666666699</c:v>
                </c:pt>
                <c:pt idx="2047">
                  <c:v>2.8430555555555599</c:v>
                </c:pt>
                <c:pt idx="2048">
                  <c:v>2.8444444444444401</c:v>
                </c:pt>
                <c:pt idx="2049">
                  <c:v>2.8458333333333301</c:v>
                </c:pt>
                <c:pt idx="2050">
                  <c:v>2.8472222222222201</c:v>
                </c:pt>
                <c:pt idx="2051">
                  <c:v>2.8486111111111101</c:v>
                </c:pt>
                <c:pt idx="2052">
                  <c:v>2.85</c:v>
                </c:pt>
                <c:pt idx="2053">
                  <c:v>2.8513888888888901</c:v>
                </c:pt>
                <c:pt idx="2054">
                  <c:v>2.8527777777777801</c:v>
                </c:pt>
                <c:pt idx="2055">
                  <c:v>2.8541666666666701</c:v>
                </c:pt>
                <c:pt idx="2056">
                  <c:v>2.8555555555555601</c:v>
                </c:pt>
                <c:pt idx="2057">
                  <c:v>2.8569444444444398</c:v>
                </c:pt>
                <c:pt idx="2058">
                  <c:v>2.8583333333333298</c:v>
                </c:pt>
                <c:pt idx="2059">
                  <c:v>2.8597222222222198</c:v>
                </c:pt>
                <c:pt idx="2060">
                  <c:v>2.8611111111111098</c:v>
                </c:pt>
                <c:pt idx="2061">
                  <c:v>2.8624999999999998</c:v>
                </c:pt>
                <c:pt idx="2062">
                  <c:v>2.8638888888888898</c:v>
                </c:pt>
                <c:pt idx="2063">
                  <c:v>2.8652777777777798</c:v>
                </c:pt>
                <c:pt idx="2064">
                  <c:v>2.8666666666666698</c:v>
                </c:pt>
                <c:pt idx="2065">
                  <c:v>2.8680555555555598</c:v>
                </c:pt>
                <c:pt idx="2066">
                  <c:v>2.86944444444444</c:v>
                </c:pt>
                <c:pt idx="2067">
                  <c:v>2.87083333333333</c:v>
                </c:pt>
                <c:pt idx="2068">
                  <c:v>2.87222222222222</c:v>
                </c:pt>
                <c:pt idx="2069">
                  <c:v>2.87361111111111</c:v>
                </c:pt>
                <c:pt idx="2070">
                  <c:v>2.875</c:v>
                </c:pt>
                <c:pt idx="2071">
                  <c:v>2.87638888888889</c:v>
                </c:pt>
                <c:pt idx="2072">
                  <c:v>2.87777777777778</c:v>
                </c:pt>
                <c:pt idx="2073">
                  <c:v>2.87916666666667</c:v>
                </c:pt>
                <c:pt idx="2074">
                  <c:v>2.88055555555556</c:v>
                </c:pt>
                <c:pt idx="2075">
                  <c:v>2.8819444444444402</c:v>
                </c:pt>
                <c:pt idx="2076">
                  <c:v>2.8833333333333302</c:v>
                </c:pt>
                <c:pt idx="2077">
                  <c:v>2.8847222222222202</c:v>
                </c:pt>
                <c:pt idx="2078">
                  <c:v>2.8861111111111102</c:v>
                </c:pt>
                <c:pt idx="2079">
                  <c:v>2.8875000000000002</c:v>
                </c:pt>
                <c:pt idx="2080">
                  <c:v>2.8888888888888902</c:v>
                </c:pt>
                <c:pt idx="2081">
                  <c:v>2.8902777777777802</c:v>
                </c:pt>
                <c:pt idx="2082">
                  <c:v>2.8916666666666702</c:v>
                </c:pt>
                <c:pt idx="2083">
                  <c:v>2.8930555555555602</c:v>
                </c:pt>
                <c:pt idx="2084">
                  <c:v>2.8944444444444399</c:v>
                </c:pt>
                <c:pt idx="2085">
                  <c:v>2.8958333333333299</c:v>
                </c:pt>
                <c:pt idx="2086">
                  <c:v>2.8972222222222199</c:v>
                </c:pt>
                <c:pt idx="2087">
                  <c:v>2.8986111111111099</c:v>
                </c:pt>
                <c:pt idx="2088">
                  <c:v>2.9</c:v>
                </c:pt>
                <c:pt idx="2089">
                  <c:v>2.9013888888888899</c:v>
                </c:pt>
                <c:pt idx="2090">
                  <c:v>2.9027777777777799</c:v>
                </c:pt>
                <c:pt idx="2091">
                  <c:v>2.9041666666666699</c:v>
                </c:pt>
                <c:pt idx="2092">
                  <c:v>2.9055555555555599</c:v>
                </c:pt>
                <c:pt idx="2093">
                  <c:v>2.9069444444444401</c:v>
                </c:pt>
                <c:pt idx="2094">
                  <c:v>2.9083333333333301</c:v>
                </c:pt>
                <c:pt idx="2095">
                  <c:v>2.9097222222222201</c:v>
                </c:pt>
                <c:pt idx="2096">
                  <c:v>2.9111111111111101</c:v>
                </c:pt>
                <c:pt idx="2097">
                  <c:v>2.9125000000000001</c:v>
                </c:pt>
                <c:pt idx="2098">
                  <c:v>2.9138888888888901</c:v>
                </c:pt>
                <c:pt idx="2099">
                  <c:v>2.9152777777777801</c:v>
                </c:pt>
                <c:pt idx="2100">
                  <c:v>2.9166666666666701</c:v>
                </c:pt>
                <c:pt idx="2101">
                  <c:v>2.9180555555555601</c:v>
                </c:pt>
                <c:pt idx="2102">
                  <c:v>2.9194444444444398</c:v>
                </c:pt>
                <c:pt idx="2103">
                  <c:v>2.9208333333333298</c:v>
                </c:pt>
                <c:pt idx="2104">
                  <c:v>2.9222222222222198</c:v>
                </c:pt>
                <c:pt idx="2105">
                  <c:v>2.9236111111111098</c:v>
                </c:pt>
                <c:pt idx="2106">
                  <c:v>2.9249999999999998</c:v>
                </c:pt>
                <c:pt idx="2107">
                  <c:v>2.9263888888888898</c:v>
                </c:pt>
                <c:pt idx="2108">
                  <c:v>2.9277777777777798</c:v>
                </c:pt>
                <c:pt idx="2109">
                  <c:v>2.9291666666666698</c:v>
                </c:pt>
                <c:pt idx="2110">
                  <c:v>2.9305555555555598</c:v>
                </c:pt>
                <c:pt idx="2111">
                  <c:v>2.93194444444444</c:v>
                </c:pt>
                <c:pt idx="2112">
                  <c:v>2.93333333333333</c:v>
                </c:pt>
                <c:pt idx="2113">
                  <c:v>2.93472222222222</c:v>
                </c:pt>
                <c:pt idx="2114">
                  <c:v>2.93611111111111</c:v>
                </c:pt>
                <c:pt idx="2115">
                  <c:v>2.9375</c:v>
                </c:pt>
                <c:pt idx="2116">
                  <c:v>2.93888888888889</c:v>
                </c:pt>
                <c:pt idx="2117">
                  <c:v>2.94027777777778</c:v>
                </c:pt>
                <c:pt idx="2118">
                  <c:v>2.94166666666667</c:v>
                </c:pt>
                <c:pt idx="2119">
                  <c:v>2.94305555555556</c:v>
                </c:pt>
                <c:pt idx="2120">
                  <c:v>2.9444444444444402</c:v>
                </c:pt>
                <c:pt idx="2121">
                  <c:v>2.9458333333333302</c:v>
                </c:pt>
                <c:pt idx="2122">
                  <c:v>2.9472222222222202</c:v>
                </c:pt>
                <c:pt idx="2123">
                  <c:v>2.9486111111111102</c:v>
                </c:pt>
                <c:pt idx="2124">
                  <c:v>2.95</c:v>
                </c:pt>
                <c:pt idx="2125">
                  <c:v>2.9513888888888902</c:v>
                </c:pt>
                <c:pt idx="2126">
                  <c:v>2.9527777777777802</c:v>
                </c:pt>
                <c:pt idx="2127">
                  <c:v>2.9541666666666702</c:v>
                </c:pt>
                <c:pt idx="2128">
                  <c:v>2.9555555555555602</c:v>
                </c:pt>
                <c:pt idx="2129">
                  <c:v>2.9569444444444399</c:v>
                </c:pt>
                <c:pt idx="2130">
                  <c:v>2.9583333333333299</c:v>
                </c:pt>
                <c:pt idx="2131">
                  <c:v>2.9597222222222199</c:v>
                </c:pt>
                <c:pt idx="2132">
                  <c:v>2.9611111111111099</c:v>
                </c:pt>
                <c:pt idx="2133">
                  <c:v>2.9624999999999999</c:v>
                </c:pt>
                <c:pt idx="2134">
                  <c:v>2.9638888888888899</c:v>
                </c:pt>
                <c:pt idx="2135">
                  <c:v>2.9652777777777799</c:v>
                </c:pt>
                <c:pt idx="2136">
                  <c:v>2.9666666666666699</c:v>
                </c:pt>
                <c:pt idx="2137">
                  <c:v>2.9680555555555599</c:v>
                </c:pt>
                <c:pt idx="2138">
                  <c:v>2.9694444444444401</c:v>
                </c:pt>
                <c:pt idx="2139">
                  <c:v>2.9708333333333301</c:v>
                </c:pt>
                <c:pt idx="2140">
                  <c:v>2.9722222222222201</c:v>
                </c:pt>
                <c:pt idx="2141">
                  <c:v>2.9736111111111101</c:v>
                </c:pt>
                <c:pt idx="2142">
                  <c:v>2.9750000000000001</c:v>
                </c:pt>
                <c:pt idx="2143">
                  <c:v>2.9763888888888901</c:v>
                </c:pt>
                <c:pt idx="2144">
                  <c:v>2.9777777777777801</c:v>
                </c:pt>
                <c:pt idx="2145">
                  <c:v>2.9791666666666701</c:v>
                </c:pt>
                <c:pt idx="2146">
                  <c:v>2.9805555555555601</c:v>
                </c:pt>
                <c:pt idx="2147">
                  <c:v>2.9819444444444398</c:v>
                </c:pt>
                <c:pt idx="2148">
                  <c:v>2.9833333333333298</c:v>
                </c:pt>
                <c:pt idx="2149">
                  <c:v>2.9847222222222198</c:v>
                </c:pt>
                <c:pt idx="2150">
                  <c:v>2.9861111111111098</c:v>
                </c:pt>
                <c:pt idx="2151">
                  <c:v>2.9874999999999998</c:v>
                </c:pt>
                <c:pt idx="2152">
                  <c:v>2.9888888888888898</c:v>
                </c:pt>
                <c:pt idx="2153">
                  <c:v>2.9902777777777798</c:v>
                </c:pt>
                <c:pt idx="2154">
                  <c:v>2.9916666666666698</c:v>
                </c:pt>
                <c:pt idx="2155">
                  <c:v>2.9930555555555598</c:v>
                </c:pt>
                <c:pt idx="2156">
                  <c:v>2.99444444444444</c:v>
                </c:pt>
                <c:pt idx="2157">
                  <c:v>2.99583333333333</c:v>
                </c:pt>
                <c:pt idx="2158">
                  <c:v>2.99722222222222</c:v>
                </c:pt>
                <c:pt idx="2159">
                  <c:v>2.99861111111111</c:v>
                </c:pt>
                <c:pt idx="2160">
                  <c:v>3</c:v>
                </c:pt>
                <c:pt idx="2161">
                  <c:v>3.00138888888889</c:v>
                </c:pt>
                <c:pt idx="2162">
                  <c:v>3.00277777777778</c:v>
                </c:pt>
                <c:pt idx="2163">
                  <c:v>3.00416666666667</c:v>
                </c:pt>
                <c:pt idx="2164">
                  <c:v>3.00555555555556</c:v>
                </c:pt>
                <c:pt idx="2165">
                  <c:v>3.0069444444444402</c:v>
                </c:pt>
                <c:pt idx="2166">
                  <c:v>3.0083333333333302</c:v>
                </c:pt>
                <c:pt idx="2167">
                  <c:v>3.0097222222222202</c:v>
                </c:pt>
                <c:pt idx="2168">
                  <c:v>3.0111111111111102</c:v>
                </c:pt>
                <c:pt idx="2169">
                  <c:v>3.0125000000000002</c:v>
                </c:pt>
                <c:pt idx="2170">
                  <c:v>3.0138888888888902</c:v>
                </c:pt>
                <c:pt idx="2171">
                  <c:v>3.0152777777777802</c:v>
                </c:pt>
                <c:pt idx="2172">
                  <c:v>3.0166666666666702</c:v>
                </c:pt>
                <c:pt idx="2173">
                  <c:v>3.0180555555555602</c:v>
                </c:pt>
                <c:pt idx="2174">
                  <c:v>3.0194444444444399</c:v>
                </c:pt>
                <c:pt idx="2175">
                  <c:v>3.0208333333333299</c:v>
                </c:pt>
                <c:pt idx="2176">
                  <c:v>3.0222222222222199</c:v>
                </c:pt>
                <c:pt idx="2177">
                  <c:v>3.0236111111111099</c:v>
                </c:pt>
                <c:pt idx="2178">
                  <c:v>3.0249999999999999</c:v>
                </c:pt>
                <c:pt idx="2179">
                  <c:v>3.0263888888888899</c:v>
                </c:pt>
                <c:pt idx="2180">
                  <c:v>3.0277777777777799</c:v>
                </c:pt>
                <c:pt idx="2181">
                  <c:v>3.0291666666666699</c:v>
                </c:pt>
                <c:pt idx="2182">
                  <c:v>3.0305555555555599</c:v>
                </c:pt>
                <c:pt idx="2183">
                  <c:v>3.0319444444444401</c:v>
                </c:pt>
                <c:pt idx="2184">
                  <c:v>3.0333333333333301</c:v>
                </c:pt>
                <c:pt idx="2185">
                  <c:v>3.0347222222222201</c:v>
                </c:pt>
                <c:pt idx="2186">
                  <c:v>3.0361111111111101</c:v>
                </c:pt>
                <c:pt idx="2187">
                  <c:v>3.0375000000000001</c:v>
                </c:pt>
                <c:pt idx="2188">
                  <c:v>3.0388888888888901</c:v>
                </c:pt>
                <c:pt idx="2189">
                  <c:v>3.0402777777777801</c:v>
                </c:pt>
                <c:pt idx="2190">
                  <c:v>3.0416666666666701</c:v>
                </c:pt>
                <c:pt idx="2191">
                  <c:v>3.0430555555555601</c:v>
                </c:pt>
                <c:pt idx="2192">
                  <c:v>3.0444444444444398</c:v>
                </c:pt>
                <c:pt idx="2193">
                  <c:v>3.0458333333333298</c:v>
                </c:pt>
                <c:pt idx="2194">
                  <c:v>3.0472222222222198</c:v>
                </c:pt>
                <c:pt idx="2195">
                  <c:v>3.0486111111111098</c:v>
                </c:pt>
                <c:pt idx="2196">
                  <c:v>3.05</c:v>
                </c:pt>
                <c:pt idx="2197">
                  <c:v>3.0513888888888898</c:v>
                </c:pt>
                <c:pt idx="2198">
                  <c:v>3.0527777777777798</c:v>
                </c:pt>
                <c:pt idx="2199">
                  <c:v>3.0541666666666698</c:v>
                </c:pt>
                <c:pt idx="2200">
                  <c:v>3.0555555555555598</c:v>
                </c:pt>
                <c:pt idx="2201">
                  <c:v>3.05694444444444</c:v>
                </c:pt>
                <c:pt idx="2202">
                  <c:v>3.05833333333333</c:v>
                </c:pt>
                <c:pt idx="2203">
                  <c:v>3.05972222222222</c:v>
                </c:pt>
                <c:pt idx="2204">
                  <c:v>3.06111111111111</c:v>
                </c:pt>
                <c:pt idx="2205">
                  <c:v>3.0625</c:v>
                </c:pt>
                <c:pt idx="2206">
                  <c:v>3.06388888888889</c:v>
                </c:pt>
                <c:pt idx="2207">
                  <c:v>3.06527777777778</c:v>
                </c:pt>
                <c:pt idx="2208">
                  <c:v>3.06666666666667</c:v>
                </c:pt>
                <c:pt idx="2209">
                  <c:v>3.06805555555556</c:v>
                </c:pt>
                <c:pt idx="2210">
                  <c:v>3.0694444444444402</c:v>
                </c:pt>
                <c:pt idx="2211">
                  <c:v>3.0708333333333302</c:v>
                </c:pt>
                <c:pt idx="2212">
                  <c:v>3.0722222222222202</c:v>
                </c:pt>
                <c:pt idx="2213">
                  <c:v>3.0736111111111102</c:v>
                </c:pt>
                <c:pt idx="2214">
                  <c:v>3.0750000000000002</c:v>
                </c:pt>
                <c:pt idx="2215">
                  <c:v>3.0763888888888902</c:v>
                </c:pt>
                <c:pt idx="2216">
                  <c:v>3.0777777777777802</c:v>
                </c:pt>
                <c:pt idx="2217">
                  <c:v>3.0791666666666702</c:v>
                </c:pt>
                <c:pt idx="2218">
                  <c:v>3.0805555555555602</c:v>
                </c:pt>
                <c:pt idx="2219">
                  <c:v>3.0819444444444399</c:v>
                </c:pt>
                <c:pt idx="2220">
                  <c:v>3.0833333333333299</c:v>
                </c:pt>
                <c:pt idx="2221">
                  <c:v>3.0847222222222199</c:v>
                </c:pt>
                <c:pt idx="2222">
                  <c:v>3.0861111111111099</c:v>
                </c:pt>
                <c:pt idx="2223">
                  <c:v>3.0874999999999999</c:v>
                </c:pt>
                <c:pt idx="2224">
                  <c:v>3.0888888888888899</c:v>
                </c:pt>
                <c:pt idx="2225">
                  <c:v>3.0902777777777799</c:v>
                </c:pt>
                <c:pt idx="2226">
                  <c:v>3.0916666666666699</c:v>
                </c:pt>
                <c:pt idx="2227">
                  <c:v>3.0930555555555599</c:v>
                </c:pt>
                <c:pt idx="2228">
                  <c:v>3.0944444444444401</c:v>
                </c:pt>
                <c:pt idx="2229">
                  <c:v>3.0958333333333301</c:v>
                </c:pt>
                <c:pt idx="2230">
                  <c:v>3.0972222222222201</c:v>
                </c:pt>
                <c:pt idx="2231">
                  <c:v>3.0986111111111101</c:v>
                </c:pt>
                <c:pt idx="2232">
                  <c:v>3.1</c:v>
                </c:pt>
                <c:pt idx="2233">
                  <c:v>3.1013888888888901</c:v>
                </c:pt>
                <c:pt idx="2234">
                  <c:v>3.1027777777777801</c:v>
                </c:pt>
                <c:pt idx="2235">
                  <c:v>3.1041666666666701</c:v>
                </c:pt>
                <c:pt idx="2236">
                  <c:v>3.1055555555555601</c:v>
                </c:pt>
                <c:pt idx="2237">
                  <c:v>3.1069444444444398</c:v>
                </c:pt>
                <c:pt idx="2238">
                  <c:v>3.1083333333333298</c:v>
                </c:pt>
                <c:pt idx="2239">
                  <c:v>3.1097222222222198</c:v>
                </c:pt>
                <c:pt idx="2240">
                  <c:v>3.1111111111111098</c:v>
                </c:pt>
                <c:pt idx="2241">
                  <c:v>3.1124999999999998</c:v>
                </c:pt>
                <c:pt idx="2242">
                  <c:v>3.1138888888888898</c:v>
                </c:pt>
                <c:pt idx="2243">
                  <c:v>3.1152777777777798</c:v>
                </c:pt>
                <c:pt idx="2244">
                  <c:v>3.1166666666666698</c:v>
                </c:pt>
                <c:pt idx="2245">
                  <c:v>3.1180555555555598</c:v>
                </c:pt>
                <c:pt idx="2246">
                  <c:v>3.11944444444444</c:v>
                </c:pt>
                <c:pt idx="2247">
                  <c:v>3.12083333333333</c:v>
                </c:pt>
                <c:pt idx="2248">
                  <c:v>3.12222222222222</c:v>
                </c:pt>
                <c:pt idx="2249">
                  <c:v>3.12361111111111</c:v>
                </c:pt>
                <c:pt idx="2250">
                  <c:v>3.125</c:v>
                </c:pt>
                <c:pt idx="2251">
                  <c:v>3.12638888888889</c:v>
                </c:pt>
                <c:pt idx="2252">
                  <c:v>3.12777777777778</c:v>
                </c:pt>
                <c:pt idx="2253">
                  <c:v>3.12916666666667</c:v>
                </c:pt>
                <c:pt idx="2254">
                  <c:v>3.13055555555556</c:v>
                </c:pt>
                <c:pt idx="2255">
                  <c:v>3.1319444444444402</c:v>
                </c:pt>
                <c:pt idx="2256">
                  <c:v>3.1333333333333302</c:v>
                </c:pt>
                <c:pt idx="2257">
                  <c:v>3.1347222222222202</c:v>
                </c:pt>
                <c:pt idx="2258">
                  <c:v>3.1361111111111102</c:v>
                </c:pt>
                <c:pt idx="2259">
                  <c:v>3.1375000000000002</c:v>
                </c:pt>
                <c:pt idx="2260">
                  <c:v>3.1388888888888902</c:v>
                </c:pt>
                <c:pt idx="2261">
                  <c:v>3.1402777777777802</c:v>
                </c:pt>
                <c:pt idx="2262">
                  <c:v>3.1416666666666702</c:v>
                </c:pt>
                <c:pt idx="2263">
                  <c:v>3.1430555555555602</c:v>
                </c:pt>
                <c:pt idx="2264">
                  <c:v>3.1444444444444399</c:v>
                </c:pt>
                <c:pt idx="2265">
                  <c:v>3.1458333333333299</c:v>
                </c:pt>
                <c:pt idx="2266">
                  <c:v>3.1472222222222199</c:v>
                </c:pt>
                <c:pt idx="2267">
                  <c:v>3.1486111111111099</c:v>
                </c:pt>
                <c:pt idx="2268">
                  <c:v>3.15</c:v>
                </c:pt>
                <c:pt idx="2269">
                  <c:v>3.1513888888888899</c:v>
                </c:pt>
                <c:pt idx="2270">
                  <c:v>3.1527777777777799</c:v>
                </c:pt>
                <c:pt idx="2271">
                  <c:v>3.1541666666666699</c:v>
                </c:pt>
                <c:pt idx="2272">
                  <c:v>3.1555555555555599</c:v>
                </c:pt>
                <c:pt idx="2273">
                  <c:v>3.1569444444444401</c:v>
                </c:pt>
                <c:pt idx="2274">
                  <c:v>3.1583333333333301</c:v>
                </c:pt>
                <c:pt idx="2275">
                  <c:v>3.1597222222222201</c:v>
                </c:pt>
                <c:pt idx="2276">
                  <c:v>3.1611111111111101</c:v>
                </c:pt>
                <c:pt idx="2277">
                  <c:v>3.1625000000000001</c:v>
                </c:pt>
                <c:pt idx="2278">
                  <c:v>3.1638888888888901</c:v>
                </c:pt>
                <c:pt idx="2279">
                  <c:v>3.1652777777777801</c:v>
                </c:pt>
                <c:pt idx="2280">
                  <c:v>3.1666666666666701</c:v>
                </c:pt>
                <c:pt idx="2281">
                  <c:v>3.1680555555555601</c:v>
                </c:pt>
                <c:pt idx="2282">
                  <c:v>3.1694444444444398</c:v>
                </c:pt>
                <c:pt idx="2283">
                  <c:v>3.1708333333333298</c:v>
                </c:pt>
                <c:pt idx="2284">
                  <c:v>3.1722222222222198</c:v>
                </c:pt>
                <c:pt idx="2285">
                  <c:v>3.1736111111111098</c:v>
                </c:pt>
                <c:pt idx="2286">
                  <c:v>3.1749999999999998</c:v>
                </c:pt>
                <c:pt idx="2287">
                  <c:v>3.1763888888888898</c:v>
                </c:pt>
                <c:pt idx="2288">
                  <c:v>3.1777777777777798</c:v>
                </c:pt>
                <c:pt idx="2289">
                  <c:v>3.1791666666666698</c:v>
                </c:pt>
                <c:pt idx="2290">
                  <c:v>3.1805555555555598</c:v>
                </c:pt>
                <c:pt idx="2291">
                  <c:v>3.18194444444444</c:v>
                </c:pt>
                <c:pt idx="2292">
                  <c:v>3.18333333333333</c:v>
                </c:pt>
                <c:pt idx="2293">
                  <c:v>3.18472222222222</c:v>
                </c:pt>
                <c:pt idx="2294">
                  <c:v>3.18611111111111</c:v>
                </c:pt>
                <c:pt idx="2295">
                  <c:v>3.1875</c:v>
                </c:pt>
                <c:pt idx="2296">
                  <c:v>3.18888888888889</c:v>
                </c:pt>
                <c:pt idx="2297">
                  <c:v>3.19027777777778</c:v>
                </c:pt>
                <c:pt idx="2298">
                  <c:v>3.19166666666667</c:v>
                </c:pt>
                <c:pt idx="2299">
                  <c:v>3.19305555555556</c:v>
                </c:pt>
                <c:pt idx="2300">
                  <c:v>3.1944444444444402</c:v>
                </c:pt>
                <c:pt idx="2301">
                  <c:v>3.1958333333333302</c:v>
                </c:pt>
                <c:pt idx="2302">
                  <c:v>3.1972222222222202</c:v>
                </c:pt>
                <c:pt idx="2303">
                  <c:v>3.1986111111111102</c:v>
                </c:pt>
                <c:pt idx="2304">
                  <c:v>3.2</c:v>
                </c:pt>
                <c:pt idx="2305">
                  <c:v>3.2013888888888902</c:v>
                </c:pt>
                <c:pt idx="2306">
                  <c:v>3.2027777777777802</c:v>
                </c:pt>
                <c:pt idx="2307">
                  <c:v>3.2041666666666702</c:v>
                </c:pt>
                <c:pt idx="2308">
                  <c:v>3.2055555555555602</c:v>
                </c:pt>
                <c:pt idx="2309">
                  <c:v>3.2069444444444399</c:v>
                </c:pt>
                <c:pt idx="2310">
                  <c:v>3.2083333333333299</c:v>
                </c:pt>
                <c:pt idx="2311">
                  <c:v>3.2097222222222199</c:v>
                </c:pt>
                <c:pt idx="2312">
                  <c:v>3.2111111111111099</c:v>
                </c:pt>
                <c:pt idx="2313">
                  <c:v>3.2124999999999999</c:v>
                </c:pt>
                <c:pt idx="2314">
                  <c:v>3.2138888888888899</c:v>
                </c:pt>
                <c:pt idx="2315">
                  <c:v>3.2152777777777799</c:v>
                </c:pt>
                <c:pt idx="2316">
                  <c:v>3.2166666666666699</c:v>
                </c:pt>
                <c:pt idx="2317">
                  <c:v>3.2180555555555599</c:v>
                </c:pt>
                <c:pt idx="2318">
                  <c:v>3.2194444444444401</c:v>
                </c:pt>
                <c:pt idx="2319">
                  <c:v>3.2208333333333301</c:v>
                </c:pt>
                <c:pt idx="2320">
                  <c:v>3.2222222222222201</c:v>
                </c:pt>
                <c:pt idx="2321">
                  <c:v>3.2236111111111101</c:v>
                </c:pt>
                <c:pt idx="2322">
                  <c:v>3.2250000000000001</c:v>
                </c:pt>
                <c:pt idx="2323">
                  <c:v>3.2263888888888901</c:v>
                </c:pt>
                <c:pt idx="2324">
                  <c:v>3.2277777777777801</c:v>
                </c:pt>
                <c:pt idx="2325">
                  <c:v>3.2291666666666701</c:v>
                </c:pt>
                <c:pt idx="2326">
                  <c:v>3.2305555555555601</c:v>
                </c:pt>
                <c:pt idx="2327">
                  <c:v>3.2319444444444398</c:v>
                </c:pt>
                <c:pt idx="2328">
                  <c:v>3.2333333333333298</c:v>
                </c:pt>
                <c:pt idx="2329">
                  <c:v>3.2347222222222198</c:v>
                </c:pt>
                <c:pt idx="2330">
                  <c:v>3.2361111111111098</c:v>
                </c:pt>
                <c:pt idx="2331">
                  <c:v>3.2374999999999998</c:v>
                </c:pt>
                <c:pt idx="2332">
                  <c:v>3.2388888888888898</c:v>
                </c:pt>
                <c:pt idx="2333">
                  <c:v>3.2402777777777798</c:v>
                </c:pt>
                <c:pt idx="2334">
                  <c:v>3.2416666666666698</c:v>
                </c:pt>
                <c:pt idx="2335">
                  <c:v>3.2430555555555598</c:v>
                </c:pt>
                <c:pt idx="2336">
                  <c:v>3.24444444444444</c:v>
                </c:pt>
                <c:pt idx="2337">
                  <c:v>3.24583333333333</c:v>
                </c:pt>
                <c:pt idx="2338">
                  <c:v>3.24722222222222</c:v>
                </c:pt>
                <c:pt idx="2339">
                  <c:v>3.24861111111111</c:v>
                </c:pt>
                <c:pt idx="2340">
                  <c:v>3.25</c:v>
                </c:pt>
                <c:pt idx="2341">
                  <c:v>3.25138888888889</c:v>
                </c:pt>
                <c:pt idx="2342">
                  <c:v>3.25277777777778</c:v>
                </c:pt>
                <c:pt idx="2343">
                  <c:v>3.25416666666667</c:v>
                </c:pt>
                <c:pt idx="2344">
                  <c:v>3.25555555555556</c:v>
                </c:pt>
                <c:pt idx="2345">
                  <c:v>3.2569444444444402</c:v>
                </c:pt>
                <c:pt idx="2346">
                  <c:v>3.2583333333333302</c:v>
                </c:pt>
                <c:pt idx="2347">
                  <c:v>3.2597222222222202</c:v>
                </c:pt>
                <c:pt idx="2348">
                  <c:v>3.2611111111111102</c:v>
                </c:pt>
                <c:pt idx="2349">
                  <c:v>3.2625000000000002</c:v>
                </c:pt>
                <c:pt idx="2350">
                  <c:v>3.2638888888888902</c:v>
                </c:pt>
                <c:pt idx="2351">
                  <c:v>3.2652777777777802</c:v>
                </c:pt>
                <c:pt idx="2352">
                  <c:v>3.2666666666666702</c:v>
                </c:pt>
                <c:pt idx="2353">
                  <c:v>3.2680555555555602</c:v>
                </c:pt>
                <c:pt idx="2354">
                  <c:v>3.2694444444444399</c:v>
                </c:pt>
                <c:pt idx="2355">
                  <c:v>3.2708333333333299</c:v>
                </c:pt>
                <c:pt idx="2356">
                  <c:v>3.2722222222222199</c:v>
                </c:pt>
                <c:pt idx="2357">
                  <c:v>3.2736111111111099</c:v>
                </c:pt>
                <c:pt idx="2358">
                  <c:v>3.2749999999999999</c:v>
                </c:pt>
                <c:pt idx="2359">
                  <c:v>3.2763888888888899</c:v>
                </c:pt>
                <c:pt idx="2360">
                  <c:v>3.2777777777777799</c:v>
                </c:pt>
                <c:pt idx="2361">
                  <c:v>3.2791666666666699</c:v>
                </c:pt>
                <c:pt idx="2362">
                  <c:v>3.2805555555555599</c:v>
                </c:pt>
                <c:pt idx="2363">
                  <c:v>3.2819444444444401</c:v>
                </c:pt>
                <c:pt idx="2364">
                  <c:v>3.2833333333333301</c:v>
                </c:pt>
                <c:pt idx="2365">
                  <c:v>3.2847222222222201</c:v>
                </c:pt>
                <c:pt idx="2366">
                  <c:v>3.2861111111111101</c:v>
                </c:pt>
                <c:pt idx="2367">
                  <c:v>3.2875000000000001</c:v>
                </c:pt>
                <c:pt idx="2368">
                  <c:v>3.2888888888888901</c:v>
                </c:pt>
                <c:pt idx="2369">
                  <c:v>3.2902777777777801</c:v>
                </c:pt>
                <c:pt idx="2370">
                  <c:v>3.2916666666666701</c:v>
                </c:pt>
                <c:pt idx="2371">
                  <c:v>3.2930555555555601</c:v>
                </c:pt>
                <c:pt idx="2372">
                  <c:v>3.2944444444444398</c:v>
                </c:pt>
                <c:pt idx="2373">
                  <c:v>3.2958333333333298</c:v>
                </c:pt>
                <c:pt idx="2374">
                  <c:v>3.2972222222222198</c:v>
                </c:pt>
                <c:pt idx="2375">
                  <c:v>3.2986111111111098</c:v>
                </c:pt>
                <c:pt idx="2376">
                  <c:v>3.3</c:v>
                </c:pt>
                <c:pt idx="2377">
                  <c:v>3.3013888888888898</c:v>
                </c:pt>
                <c:pt idx="2378">
                  <c:v>3.3027777777777798</c:v>
                </c:pt>
                <c:pt idx="2379">
                  <c:v>3.3041666666666698</c:v>
                </c:pt>
                <c:pt idx="2380">
                  <c:v>3.3055555555555598</c:v>
                </c:pt>
                <c:pt idx="2381">
                  <c:v>3.30694444444444</c:v>
                </c:pt>
                <c:pt idx="2382">
                  <c:v>3.30833333333333</c:v>
                </c:pt>
                <c:pt idx="2383">
                  <c:v>3.30972222222222</c:v>
                </c:pt>
                <c:pt idx="2384">
                  <c:v>3.31111111111111</c:v>
                </c:pt>
                <c:pt idx="2385">
                  <c:v>3.3125</c:v>
                </c:pt>
                <c:pt idx="2386">
                  <c:v>3.31388888888889</c:v>
                </c:pt>
                <c:pt idx="2387">
                  <c:v>3.31527777777778</c:v>
                </c:pt>
                <c:pt idx="2388">
                  <c:v>3.31666666666667</c:v>
                </c:pt>
                <c:pt idx="2389">
                  <c:v>3.31805555555556</c:v>
                </c:pt>
                <c:pt idx="2390">
                  <c:v>3.3194444444444402</c:v>
                </c:pt>
                <c:pt idx="2391">
                  <c:v>3.3208333333333302</c:v>
                </c:pt>
                <c:pt idx="2392">
                  <c:v>3.3222222222222202</c:v>
                </c:pt>
                <c:pt idx="2393">
                  <c:v>3.3236111111111102</c:v>
                </c:pt>
                <c:pt idx="2394">
                  <c:v>3.3250000000000002</c:v>
                </c:pt>
                <c:pt idx="2395">
                  <c:v>3.3263888888888902</c:v>
                </c:pt>
                <c:pt idx="2396">
                  <c:v>3.3277777777777802</c:v>
                </c:pt>
                <c:pt idx="2397">
                  <c:v>3.3291666666666702</c:v>
                </c:pt>
                <c:pt idx="2398">
                  <c:v>3.3305555555555602</c:v>
                </c:pt>
                <c:pt idx="2399">
                  <c:v>3.3319444444444399</c:v>
                </c:pt>
                <c:pt idx="2400">
                  <c:v>3.3333333333333299</c:v>
                </c:pt>
                <c:pt idx="2401">
                  <c:v>3.3347222222222199</c:v>
                </c:pt>
                <c:pt idx="2402">
                  <c:v>3.3361111111111099</c:v>
                </c:pt>
                <c:pt idx="2403">
                  <c:v>3.3374999999999999</c:v>
                </c:pt>
                <c:pt idx="2404">
                  <c:v>3.3388888888888899</c:v>
                </c:pt>
                <c:pt idx="2405">
                  <c:v>3.3402777777777799</c:v>
                </c:pt>
                <c:pt idx="2406">
                  <c:v>3.3416666666666699</c:v>
                </c:pt>
                <c:pt idx="2407">
                  <c:v>3.3430555555555599</c:v>
                </c:pt>
                <c:pt idx="2408">
                  <c:v>3.3444444444444401</c:v>
                </c:pt>
                <c:pt idx="2409">
                  <c:v>3.3458333333333301</c:v>
                </c:pt>
                <c:pt idx="2410">
                  <c:v>3.3472222222222201</c:v>
                </c:pt>
                <c:pt idx="2411">
                  <c:v>3.3486111111111101</c:v>
                </c:pt>
                <c:pt idx="2412">
                  <c:v>3.35</c:v>
                </c:pt>
                <c:pt idx="2413">
                  <c:v>3.3513888888888901</c:v>
                </c:pt>
                <c:pt idx="2414">
                  <c:v>3.3527777777777801</c:v>
                </c:pt>
                <c:pt idx="2415">
                  <c:v>3.3541666666666701</c:v>
                </c:pt>
                <c:pt idx="2416">
                  <c:v>3.3555555555555601</c:v>
                </c:pt>
                <c:pt idx="2417">
                  <c:v>3.3569444444444398</c:v>
                </c:pt>
                <c:pt idx="2418">
                  <c:v>3.3583333333333298</c:v>
                </c:pt>
                <c:pt idx="2419">
                  <c:v>3.3597222222222198</c:v>
                </c:pt>
                <c:pt idx="2420">
                  <c:v>3.3611111111111098</c:v>
                </c:pt>
                <c:pt idx="2421">
                  <c:v>3.3624999999999998</c:v>
                </c:pt>
                <c:pt idx="2422">
                  <c:v>3.3638888888888898</c:v>
                </c:pt>
                <c:pt idx="2423">
                  <c:v>3.3652777777777798</c:v>
                </c:pt>
                <c:pt idx="2424">
                  <c:v>3.3666666666666698</c:v>
                </c:pt>
                <c:pt idx="2425">
                  <c:v>3.3680555555555598</c:v>
                </c:pt>
                <c:pt idx="2426">
                  <c:v>3.36944444444444</c:v>
                </c:pt>
                <c:pt idx="2427">
                  <c:v>3.37083333333333</c:v>
                </c:pt>
                <c:pt idx="2428">
                  <c:v>3.37222222222222</c:v>
                </c:pt>
                <c:pt idx="2429">
                  <c:v>3.37361111111111</c:v>
                </c:pt>
                <c:pt idx="2430">
                  <c:v>3.375</c:v>
                </c:pt>
                <c:pt idx="2431">
                  <c:v>3.37638888888889</c:v>
                </c:pt>
                <c:pt idx="2432">
                  <c:v>3.37777777777778</c:v>
                </c:pt>
                <c:pt idx="2433">
                  <c:v>3.37916666666667</c:v>
                </c:pt>
                <c:pt idx="2434">
                  <c:v>3.38055555555556</c:v>
                </c:pt>
                <c:pt idx="2435">
                  <c:v>3.3819444444444402</c:v>
                </c:pt>
                <c:pt idx="2436">
                  <c:v>3.3833333333333302</c:v>
                </c:pt>
                <c:pt idx="2437">
                  <c:v>3.3847222222222202</c:v>
                </c:pt>
                <c:pt idx="2438">
                  <c:v>3.3861111111111102</c:v>
                </c:pt>
                <c:pt idx="2439">
                  <c:v>3.3875000000000002</c:v>
                </c:pt>
                <c:pt idx="2440">
                  <c:v>3.3888888888888902</c:v>
                </c:pt>
                <c:pt idx="2441">
                  <c:v>3.3902777777777802</c:v>
                </c:pt>
                <c:pt idx="2442">
                  <c:v>3.3916666666666702</c:v>
                </c:pt>
                <c:pt idx="2443">
                  <c:v>3.3930555555555602</c:v>
                </c:pt>
                <c:pt idx="2444">
                  <c:v>3.3944444444444399</c:v>
                </c:pt>
                <c:pt idx="2445">
                  <c:v>3.3958333333333299</c:v>
                </c:pt>
                <c:pt idx="2446">
                  <c:v>3.3972222222222199</c:v>
                </c:pt>
                <c:pt idx="2447">
                  <c:v>3.3986111111111099</c:v>
                </c:pt>
                <c:pt idx="2448">
                  <c:v>3.4</c:v>
                </c:pt>
                <c:pt idx="2449">
                  <c:v>3.4013888888888899</c:v>
                </c:pt>
                <c:pt idx="2450">
                  <c:v>3.4027777777777799</c:v>
                </c:pt>
                <c:pt idx="2451">
                  <c:v>3.4041666666666699</c:v>
                </c:pt>
                <c:pt idx="2452">
                  <c:v>3.4055555555555599</c:v>
                </c:pt>
                <c:pt idx="2453">
                  <c:v>3.4069444444444401</c:v>
                </c:pt>
                <c:pt idx="2454">
                  <c:v>3.4083333333333301</c:v>
                </c:pt>
                <c:pt idx="2455">
                  <c:v>3.4097222222222201</c:v>
                </c:pt>
                <c:pt idx="2456">
                  <c:v>3.4111111111111101</c:v>
                </c:pt>
                <c:pt idx="2457">
                  <c:v>3.4125000000000001</c:v>
                </c:pt>
                <c:pt idx="2458">
                  <c:v>3.4138888888888901</c:v>
                </c:pt>
                <c:pt idx="2459">
                  <c:v>3.4152777777777801</c:v>
                </c:pt>
                <c:pt idx="2460">
                  <c:v>3.4166666666666701</c:v>
                </c:pt>
                <c:pt idx="2461">
                  <c:v>3.4180555555555601</c:v>
                </c:pt>
                <c:pt idx="2462">
                  <c:v>3.4194444444444398</c:v>
                </c:pt>
                <c:pt idx="2463">
                  <c:v>3.4208333333333298</c:v>
                </c:pt>
                <c:pt idx="2464">
                  <c:v>3.4222222222222198</c:v>
                </c:pt>
                <c:pt idx="2465">
                  <c:v>3.4236111111111098</c:v>
                </c:pt>
                <c:pt idx="2466">
                  <c:v>3.4249999999999998</c:v>
                </c:pt>
                <c:pt idx="2467">
                  <c:v>3.4263888888888898</c:v>
                </c:pt>
                <c:pt idx="2468">
                  <c:v>3.4277777777777798</c:v>
                </c:pt>
                <c:pt idx="2469">
                  <c:v>3.4291666666666698</c:v>
                </c:pt>
                <c:pt idx="2470">
                  <c:v>3.4305555555555598</c:v>
                </c:pt>
                <c:pt idx="2471">
                  <c:v>3.43194444444444</c:v>
                </c:pt>
                <c:pt idx="2472">
                  <c:v>3.43333333333333</c:v>
                </c:pt>
                <c:pt idx="2473">
                  <c:v>3.43472222222222</c:v>
                </c:pt>
                <c:pt idx="2474">
                  <c:v>3.43611111111111</c:v>
                </c:pt>
                <c:pt idx="2475">
                  <c:v>3.4375</c:v>
                </c:pt>
                <c:pt idx="2476">
                  <c:v>3.43888888888889</c:v>
                </c:pt>
                <c:pt idx="2477">
                  <c:v>3.44027777777778</c:v>
                </c:pt>
                <c:pt idx="2478">
                  <c:v>3.44166666666667</c:v>
                </c:pt>
                <c:pt idx="2479">
                  <c:v>3.44305555555556</c:v>
                </c:pt>
                <c:pt idx="2480">
                  <c:v>3.4444444444444402</c:v>
                </c:pt>
                <c:pt idx="2481">
                  <c:v>3.4458333333333302</c:v>
                </c:pt>
                <c:pt idx="2482">
                  <c:v>3.4472222222222202</c:v>
                </c:pt>
                <c:pt idx="2483">
                  <c:v>3.4486111111111102</c:v>
                </c:pt>
                <c:pt idx="2484">
                  <c:v>3.45</c:v>
                </c:pt>
                <c:pt idx="2485">
                  <c:v>3.4513888888888902</c:v>
                </c:pt>
                <c:pt idx="2486">
                  <c:v>3.4527777777777802</c:v>
                </c:pt>
                <c:pt idx="2487">
                  <c:v>3.4541666666666702</c:v>
                </c:pt>
                <c:pt idx="2488">
                  <c:v>3.4555555555555602</c:v>
                </c:pt>
                <c:pt idx="2489">
                  <c:v>3.4569444444444399</c:v>
                </c:pt>
                <c:pt idx="2490">
                  <c:v>3.4583333333333299</c:v>
                </c:pt>
                <c:pt idx="2491">
                  <c:v>3.4597222222222199</c:v>
                </c:pt>
                <c:pt idx="2492">
                  <c:v>3.4611111111111099</c:v>
                </c:pt>
                <c:pt idx="2493">
                  <c:v>3.4624999999999999</c:v>
                </c:pt>
                <c:pt idx="2494">
                  <c:v>3.4638888888888899</c:v>
                </c:pt>
                <c:pt idx="2495">
                  <c:v>3.4652777777777799</c:v>
                </c:pt>
                <c:pt idx="2496">
                  <c:v>3.4666666666666699</c:v>
                </c:pt>
                <c:pt idx="2497">
                  <c:v>3.4680555555555599</c:v>
                </c:pt>
                <c:pt idx="2498">
                  <c:v>3.4694444444444401</c:v>
                </c:pt>
                <c:pt idx="2499">
                  <c:v>3.4708333333333301</c:v>
                </c:pt>
                <c:pt idx="2500">
                  <c:v>3.4722222222222201</c:v>
                </c:pt>
                <c:pt idx="2501">
                  <c:v>3.4736111111111101</c:v>
                </c:pt>
                <c:pt idx="2502">
                  <c:v>3.4750000000000001</c:v>
                </c:pt>
                <c:pt idx="2503">
                  <c:v>3.4763888888888901</c:v>
                </c:pt>
                <c:pt idx="2504">
                  <c:v>3.4777777777777801</c:v>
                </c:pt>
                <c:pt idx="2505">
                  <c:v>3.4791666666666701</c:v>
                </c:pt>
                <c:pt idx="2506">
                  <c:v>3.4805555555555601</c:v>
                </c:pt>
                <c:pt idx="2507">
                  <c:v>3.4819444444444398</c:v>
                </c:pt>
                <c:pt idx="2508">
                  <c:v>3.4833333333333298</c:v>
                </c:pt>
                <c:pt idx="2509">
                  <c:v>3.4847222222222198</c:v>
                </c:pt>
                <c:pt idx="2510">
                  <c:v>3.4861111111111098</c:v>
                </c:pt>
                <c:pt idx="2511">
                  <c:v>3.4874999999999998</c:v>
                </c:pt>
                <c:pt idx="2512">
                  <c:v>3.4888888888888898</c:v>
                </c:pt>
                <c:pt idx="2513">
                  <c:v>3.4902777777777798</c:v>
                </c:pt>
                <c:pt idx="2514">
                  <c:v>3.4916666666666698</c:v>
                </c:pt>
                <c:pt idx="2515">
                  <c:v>3.4930555555555598</c:v>
                </c:pt>
                <c:pt idx="2516">
                  <c:v>3.49444444444444</c:v>
                </c:pt>
                <c:pt idx="2517">
                  <c:v>3.49583333333333</c:v>
                </c:pt>
                <c:pt idx="2518">
                  <c:v>3.49722222222222</c:v>
                </c:pt>
                <c:pt idx="2519">
                  <c:v>3.49861111111111</c:v>
                </c:pt>
                <c:pt idx="2520">
                  <c:v>3.5</c:v>
                </c:pt>
                <c:pt idx="2521">
                  <c:v>3.50138888888889</c:v>
                </c:pt>
                <c:pt idx="2522">
                  <c:v>3.50277777777778</c:v>
                </c:pt>
                <c:pt idx="2523">
                  <c:v>3.50416666666667</c:v>
                </c:pt>
                <c:pt idx="2524">
                  <c:v>3.50555555555556</c:v>
                </c:pt>
                <c:pt idx="2525">
                  <c:v>3.5069444444444402</c:v>
                </c:pt>
                <c:pt idx="2526">
                  <c:v>3.5083333333333302</c:v>
                </c:pt>
                <c:pt idx="2527">
                  <c:v>3.5097222222222202</c:v>
                </c:pt>
                <c:pt idx="2528">
                  <c:v>3.5111111111111102</c:v>
                </c:pt>
                <c:pt idx="2529">
                  <c:v>3.5125000000000002</c:v>
                </c:pt>
                <c:pt idx="2530">
                  <c:v>3.5138888888888902</c:v>
                </c:pt>
                <c:pt idx="2531">
                  <c:v>3.5152777777777802</c:v>
                </c:pt>
                <c:pt idx="2532">
                  <c:v>3.5166666666666702</c:v>
                </c:pt>
                <c:pt idx="2533">
                  <c:v>3.5180555555555602</c:v>
                </c:pt>
                <c:pt idx="2534">
                  <c:v>3.5194444444444399</c:v>
                </c:pt>
                <c:pt idx="2535">
                  <c:v>3.5208333333333299</c:v>
                </c:pt>
                <c:pt idx="2536">
                  <c:v>3.5222222222222199</c:v>
                </c:pt>
                <c:pt idx="2537">
                  <c:v>3.5236111111111099</c:v>
                </c:pt>
                <c:pt idx="2538">
                  <c:v>3.5249999999999999</c:v>
                </c:pt>
                <c:pt idx="2539">
                  <c:v>3.5263888888888899</c:v>
                </c:pt>
                <c:pt idx="2540">
                  <c:v>3.5277777777777799</c:v>
                </c:pt>
                <c:pt idx="2541">
                  <c:v>3.5291666666666699</c:v>
                </c:pt>
                <c:pt idx="2542">
                  <c:v>3.5305555555555599</c:v>
                </c:pt>
                <c:pt idx="2543">
                  <c:v>3.5319444444444401</c:v>
                </c:pt>
                <c:pt idx="2544">
                  <c:v>3.5333333333333301</c:v>
                </c:pt>
                <c:pt idx="2545">
                  <c:v>3.5347222222222201</c:v>
                </c:pt>
                <c:pt idx="2546">
                  <c:v>3.5361111111111101</c:v>
                </c:pt>
                <c:pt idx="2547">
                  <c:v>3.5375000000000001</c:v>
                </c:pt>
                <c:pt idx="2548">
                  <c:v>3.5388888888888901</c:v>
                </c:pt>
                <c:pt idx="2549">
                  <c:v>3.5402777777777801</c:v>
                </c:pt>
                <c:pt idx="2550">
                  <c:v>3.5416666666666701</c:v>
                </c:pt>
                <c:pt idx="2551">
                  <c:v>3.5430555555555601</c:v>
                </c:pt>
                <c:pt idx="2552">
                  <c:v>3.5444444444444398</c:v>
                </c:pt>
                <c:pt idx="2553">
                  <c:v>3.5458333333333298</c:v>
                </c:pt>
                <c:pt idx="2554">
                  <c:v>3.5472222222222198</c:v>
                </c:pt>
                <c:pt idx="2555">
                  <c:v>3.5486111111111098</c:v>
                </c:pt>
                <c:pt idx="2556">
                  <c:v>3.55</c:v>
                </c:pt>
                <c:pt idx="2557">
                  <c:v>3.5513888888888898</c:v>
                </c:pt>
                <c:pt idx="2558">
                  <c:v>3.5527777777777798</c:v>
                </c:pt>
                <c:pt idx="2559">
                  <c:v>3.5541666666666698</c:v>
                </c:pt>
                <c:pt idx="2560">
                  <c:v>3.5555555555555598</c:v>
                </c:pt>
                <c:pt idx="2561">
                  <c:v>3.55694444444444</c:v>
                </c:pt>
                <c:pt idx="2562">
                  <c:v>3.55833333333333</c:v>
                </c:pt>
                <c:pt idx="2563">
                  <c:v>3.55972222222222</c:v>
                </c:pt>
                <c:pt idx="2564">
                  <c:v>3.56111111111111</c:v>
                </c:pt>
                <c:pt idx="2565">
                  <c:v>3.5625</c:v>
                </c:pt>
                <c:pt idx="2566">
                  <c:v>3.56388888888889</c:v>
                </c:pt>
                <c:pt idx="2567">
                  <c:v>3.56527777777778</c:v>
                </c:pt>
                <c:pt idx="2568">
                  <c:v>3.56666666666667</c:v>
                </c:pt>
                <c:pt idx="2569">
                  <c:v>3.56805555555556</c:v>
                </c:pt>
                <c:pt idx="2570">
                  <c:v>3.5694444444444402</c:v>
                </c:pt>
                <c:pt idx="2571">
                  <c:v>3.5708333333333302</c:v>
                </c:pt>
                <c:pt idx="2572">
                  <c:v>3.5722222222222202</c:v>
                </c:pt>
                <c:pt idx="2573">
                  <c:v>3.5736111111111102</c:v>
                </c:pt>
                <c:pt idx="2574">
                  <c:v>3.5750000000000002</c:v>
                </c:pt>
                <c:pt idx="2575">
                  <c:v>3.5763888888888902</c:v>
                </c:pt>
                <c:pt idx="2576">
                  <c:v>3.5777777777777802</c:v>
                </c:pt>
                <c:pt idx="2577">
                  <c:v>3.5791666666666702</c:v>
                </c:pt>
                <c:pt idx="2578">
                  <c:v>3.5805555555555602</c:v>
                </c:pt>
                <c:pt idx="2579">
                  <c:v>3.5819444444444399</c:v>
                </c:pt>
                <c:pt idx="2580">
                  <c:v>3.5833333333333299</c:v>
                </c:pt>
                <c:pt idx="2581">
                  <c:v>3.5847222222222199</c:v>
                </c:pt>
                <c:pt idx="2582">
                  <c:v>3.5861111111111099</c:v>
                </c:pt>
                <c:pt idx="2583">
                  <c:v>3.5874999999999999</c:v>
                </c:pt>
                <c:pt idx="2584">
                  <c:v>3.5888888888888899</c:v>
                </c:pt>
                <c:pt idx="2585">
                  <c:v>3.5902777777777799</c:v>
                </c:pt>
                <c:pt idx="2586">
                  <c:v>3.5916666666666699</c:v>
                </c:pt>
                <c:pt idx="2587">
                  <c:v>3.5930555555555599</c:v>
                </c:pt>
                <c:pt idx="2588">
                  <c:v>3.5944444444444401</c:v>
                </c:pt>
                <c:pt idx="2589">
                  <c:v>3.5958333333333301</c:v>
                </c:pt>
                <c:pt idx="2590">
                  <c:v>3.5972222222222201</c:v>
                </c:pt>
                <c:pt idx="2591">
                  <c:v>3.5986111111111101</c:v>
                </c:pt>
                <c:pt idx="2592">
                  <c:v>3.6</c:v>
                </c:pt>
                <c:pt idx="2593">
                  <c:v>3.6013888888888901</c:v>
                </c:pt>
                <c:pt idx="2594">
                  <c:v>3.6027777777777801</c:v>
                </c:pt>
                <c:pt idx="2595">
                  <c:v>3.6041666666666701</c:v>
                </c:pt>
                <c:pt idx="2596">
                  <c:v>3.6055555555555601</c:v>
                </c:pt>
                <c:pt idx="2597">
                  <c:v>3.6069444444444398</c:v>
                </c:pt>
                <c:pt idx="2598">
                  <c:v>3.6083333333333298</c:v>
                </c:pt>
                <c:pt idx="2599">
                  <c:v>3.6097222222222198</c:v>
                </c:pt>
                <c:pt idx="2600">
                  <c:v>3.6111111111111098</c:v>
                </c:pt>
                <c:pt idx="2601">
                  <c:v>3.6124999999999998</c:v>
                </c:pt>
                <c:pt idx="2602">
                  <c:v>3.6138888888888898</c:v>
                </c:pt>
                <c:pt idx="2603">
                  <c:v>3.6152777777777798</c:v>
                </c:pt>
                <c:pt idx="2604">
                  <c:v>3.6166666666666698</c:v>
                </c:pt>
                <c:pt idx="2605">
                  <c:v>3.6180555555555598</c:v>
                </c:pt>
                <c:pt idx="2606">
                  <c:v>3.61944444444444</c:v>
                </c:pt>
                <c:pt idx="2607">
                  <c:v>3.62083333333333</c:v>
                </c:pt>
                <c:pt idx="2608">
                  <c:v>3.62222222222222</c:v>
                </c:pt>
                <c:pt idx="2609">
                  <c:v>3.62361111111111</c:v>
                </c:pt>
                <c:pt idx="2610">
                  <c:v>3.625</c:v>
                </c:pt>
                <c:pt idx="2611">
                  <c:v>3.62638888888889</c:v>
                </c:pt>
                <c:pt idx="2612">
                  <c:v>3.62777777777778</c:v>
                </c:pt>
                <c:pt idx="2613">
                  <c:v>3.62916666666667</c:v>
                </c:pt>
                <c:pt idx="2614">
                  <c:v>3.63055555555556</c:v>
                </c:pt>
                <c:pt idx="2615">
                  <c:v>3.6319444444444402</c:v>
                </c:pt>
                <c:pt idx="2616">
                  <c:v>3.6333333333333302</c:v>
                </c:pt>
                <c:pt idx="2617">
                  <c:v>3.6347222222222202</c:v>
                </c:pt>
                <c:pt idx="2618">
                  <c:v>3.6361111111111102</c:v>
                </c:pt>
                <c:pt idx="2619">
                  <c:v>3.6375000000000002</c:v>
                </c:pt>
                <c:pt idx="2620">
                  <c:v>3.6388888888888902</c:v>
                </c:pt>
                <c:pt idx="2621">
                  <c:v>3.6402777777777802</c:v>
                </c:pt>
                <c:pt idx="2622">
                  <c:v>3.6416666666666702</c:v>
                </c:pt>
                <c:pt idx="2623">
                  <c:v>3.6430555555555602</c:v>
                </c:pt>
                <c:pt idx="2624">
                  <c:v>3.6444444444444399</c:v>
                </c:pt>
                <c:pt idx="2625">
                  <c:v>3.6458333333333299</c:v>
                </c:pt>
                <c:pt idx="2626">
                  <c:v>3.6472222222222199</c:v>
                </c:pt>
                <c:pt idx="2627">
                  <c:v>3.6486111111111099</c:v>
                </c:pt>
                <c:pt idx="2628">
                  <c:v>3.65</c:v>
                </c:pt>
                <c:pt idx="2629">
                  <c:v>3.6513888888888899</c:v>
                </c:pt>
                <c:pt idx="2630">
                  <c:v>3.6527777777777799</c:v>
                </c:pt>
                <c:pt idx="2631">
                  <c:v>3.6541666666666699</c:v>
                </c:pt>
                <c:pt idx="2632">
                  <c:v>3.6555555555555599</c:v>
                </c:pt>
                <c:pt idx="2633">
                  <c:v>3.6569444444444401</c:v>
                </c:pt>
                <c:pt idx="2634">
                  <c:v>3.6583333333333301</c:v>
                </c:pt>
                <c:pt idx="2635">
                  <c:v>3.6597222222222201</c:v>
                </c:pt>
                <c:pt idx="2636">
                  <c:v>3.6611111111111101</c:v>
                </c:pt>
                <c:pt idx="2637">
                  <c:v>3.6625000000000001</c:v>
                </c:pt>
                <c:pt idx="2638">
                  <c:v>3.6638888888888901</c:v>
                </c:pt>
                <c:pt idx="2639">
                  <c:v>3.6652777777777801</c:v>
                </c:pt>
                <c:pt idx="2640">
                  <c:v>3.6666666666666701</c:v>
                </c:pt>
                <c:pt idx="2641">
                  <c:v>3.6680555555555601</c:v>
                </c:pt>
                <c:pt idx="2642">
                  <c:v>3.6694444444444398</c:v>
                </c:pt>
                <c:pt idx="2643">
                  <c:v>3.6708333333333298</c:v>
                </c:pt>
                <c:pt idx="2644">
                  <c:v>3.6722222222222198</c:v>
                </c:pt>
                <c:pt idx="2645">
                  <c:v>3.6736111111111098</c:v>
                </c:pt>
                <c:pt idx="2646">
                  <c:v>3.6749999999999998</c:v>
                </c:pt>
                <c:pt idx="2647">
                  <c:v>3.6763888888888898</c:v>
                </c:pt>
                <c:pt idx="2648">
                  <c:v>3.6777777777777798</c:v>
                </c:pt>
                <c:pt idx="2649">
                  <c:v>3.6791666666666698</c:v>
                </c:pt>
                <c:pt idx="2650">
                  <c:v>3.6805555555555598</c:v>
                </c:pt>
                <c:pt idx="2651">
                  <c:v>3.68194444444444</c:v>
                </c:pt>
                <c:pt idx="2652">
                  <c:v>3.68333333333333</c:v>
                </c:pt>
                <c:pt idx="2653">
                  <c:v>3.68472222222222</c:v>
                </c:pt>
                <c:pt idx="2654">
                  <c:v>3.68611111111111</c:v>
                </c:pt>
                <c:pt idx="2655">
                  <c:v>3.6875</c:v>
                </c:pt>
                <c:pt idx="2656">
                  <c:v>3.68888888888889</c:v>
                </c:pt>
                <c:pt idx="2657">
                  <c:v>3.69027777777778</c:v>
                </c:pt>
                <c:pt idx="2658">
                  <c:v>3.69166666666667</c:v>
                </c:pt>
                <c:pt idx="2659">
                  <c:v>3.69305555555556</c:v>
                </c:pt>
                <c:pt idx="2660">
                  <c:v>3.6944444444444402</c:v>
                </c:pt>
                <c:pt idx="2661">
                  <c:v>3.6958333333333302</c:v>
                </c:pt>
                <c:pt idx="2662">
                  <c:v>3.6972222222222202</c:v>
                </c:pt>
                <c:pt idx="2663">
                  <c:v>3.6986111111111102</c:v>
                </c:pt>
                <c:pt idx="2664">
                  <c:v>3.7</c:v>
                </c:pt>
                <c:pt idx="2665">
                  <c:v>3.7013888888888902</c:v>
                </c:pt>
                <c:pt idx="2666">
                  <c:v>3.7027777777777802</c:v>
                </c:pt>
                <c:pt idx="2667">
                  <c:v>3.7041666666666702</c:v>
                </c:pt>
                <c:pt idx="2668">
                  <c:v>3.7055555555555602</c:v>
                </c:pt>
                <c:pt idx="2669">
                  <c:v>3.7069444444444399</c:v>
                </c:pt>
                <c:pt idx="2670">
                  <c:v>3.7083333333333299</c:v>
                </c:pt>
                <c:pt idx="2671">
                  <c:v>3.7097222222222199</c:v>
                </c:pt>
                <c:pt idx="2672">
                  <c:v>3.7111111111111099</c:v>
                </c:pt>
                <c:pt idx="2673">
                  <c:v>3.7124999999999999</c:v>
                </c:pt>
                <c:pt idx="2674">
                  <c:v>3.7138888888888899</c:v>
                </c:pt>
                <c:pt idx="2675">
                  <c:v>3.7152777777777799</c:v>
                </c:pt>
                <c:pt idx="2676">
                  <c:v>3.7166666666666699</c:v>
                </c:pt>
                <c:pt idx="2677">
                  <c:v>3.7180555555555599</c:v>
                </c:pt>
                <c:pt idx="2678">
                  <c:v>3.7194444444444401</c:v>
                </c:pt>
                <c:pt idx="2679">
                  <c:v>3.7208333333333301</c:v>
                </c:pt>
                <c:pt idx="2680">
                  <c:v>3.7222222222222201</c:v>
                </c:pt>
                <c:pt idx="2681">
                  <c:v>3.7236111111111101</c:v>
                </c:pt>
                <c:pt idx="2682">
                  <c:v>3.7250000000000001</c:v>
                </c:pt>
                <c:pt idx="2683">
                  <c:v>3.7263888888888901</c:v>
                </c:pt>
                <c:pt idx="2684">
                  <c:v>3.7277777777777801</c:v>
                </c:pt>
                <c:pt idx="2685">
                  <c:v>3.7291666666666701</c:v>
                </c:pt>
                <c:pt idx="2686">
                  <c:v>3.7305555555555601</c:v>
                </c:pt>
                <c:pt idx="2687">
                  <c:v>3.7319444444444398</c:v>
                </c:pt>
                <c:pt idx="2688">
                  <c:v>3.7333333333333298</c:v>
                </c:pt>
                <c:pt idx="2689">
                  <c:v>3.7347222222222198</c:v>
                </c:pt>
                <c:pt idx="2690">
                  <c:v>3.7361111111111098</c:v>
                </c:pt>
                <c:pt idx="2691">
                  <c:v>3.7374999999999998</c:v>
                </c:pt>
                <c:pt idx="2692">
                  <c:v>3.7388888888888898</c:v>
                </c:pt>
                <c:pt idx="2693">
                  <c:v>3.7402777777777798</c:v>
                </c:pt>
                <c:pt idx="2694">
                  <c:v>3.7416666666666698</c:v>
                </c:pt>
                <c:pt idx="2695">
                  <c:v>3.7430555555555598</c:v>
                </c:pt>
                <c:pt idx="2696">
                  <c:v>3.74444444444444</c:v>
                </c:pt>
                <c:pt idx="2697">
                  <c:v>3.74583333333333</c:v>
                </c:pt>
                <c:pt idx="2698">
                  <c:v>3.74722222222222</c:v>
                </c:pt>
                <c:pt idx="2699">
                  <c:v>3.74861111111111</c:v>
                </c:pt>
                <c:pt idx="2700">
                  <c:v>3.75</c:v>
                </c:pt>
                <c:pt idx="2701">
                  <c:v>3.75138888888889</c:v>
                </c:pt>
                <c:pt idx="2702">
                  <c:v>3.75277777777778</c:v>
                </c:pt>
                <c:pt idx="2703">
                  <c:v>3.75416666666667</c:v>
                </c:pt>
                <c:pt idx="2704">
                  <c:v>3.75555555555556</c:v>
                </c:pt>
                <c:pt idx="2705">
                  <c:v>3.7569444444444402</c:v>
                </c:pt>
                <c:pt idx="2706">
                  <c:v>3.7583333333333302</c:v>
                </c:pt>
                <c:pt idx="2707">
                  <c:v>3.7597222222222202</c:v>
                </c:pt>
                <c:pt idx="2708">
                  <c:v>3.7611111111111102</c:v>
                </c:pt>
                <c:pt idx="2709">
                  <c:v>3.7625000000000002</c:v>
                </c:pt>
                <c:pt idx="2710">
                  <c:v>3.7638888888888902</c:v>
                </c:pt>
                <c:pt idx="2711">
                  <c:v>3.7652777777777802</c:v>
                </c:pt>
                <c:pt idx="2712">
                  <c:v>3.7666666666666702</c:v>
                </c:pt>
                <c:pt idx="2713">
                  <c:v>3.7680555555555602</c:v>
                </c:pt>
                <c:pt idx="2714">
                  <c:v>3.7694444444444399</c:v>
                </c:pt>
                <c:pt idx="2715">
                  <c:v>3.7708333333333299</c:v>
                </c:pt>
                <c:pt idx="2716">
                  <c:v>3.7722222222222199</c:v>
                </c:pt>
                <c:pt idx="2717">
                  <c:v>3.7736111111111099</c:v>
                </c:pt>
                <c:pt idx="2718">
                  <c:v>3.7749999999999999</c:v>
                </c:pt>
                <c:pt idx="2719">
                  <c:v>3.7763888888888899</c:v>
                </c:pt>
                <c:pt idx="2720">
                  <c:v>3.7777777777777799</c:v>
                </c:pt>
                <c:pt idx="2721">
                  <c:v>3.7791666666666699</c:v>
                </c:pt>
                <c:pt idx="2722">
                  <c:v>3.7805555555555599</c:v>
                </c:pt>
                <c:pt idx="2723">
                  <c:v>3.7819444444444401</c:v>
                </c:pt>
                <c:pt idx="2724">
                  <c:v>3.7833333333333301</c:v>
                </c:pt>
                <c:pt idx="2725">
                  <c:v>3.7847222222222201</c:v>
                </c:pt>
                <c:pt idx="2726">
                  <c:v>3.7861111111111101</c:v>
                </c:pt>
                <c:pt idx="2727">
                  <c:v>3.7875000000000001</c:v>
                </c:pt>
                <c:pt idx="2728">
                  <c:v>3.7888888888888901</c:v>
                </c:pt>
                <c:pt idx="2729">
                  <c:v>3.7902777777777801</c:v>
                </c:pt>
                <c:pt idx="2730">
                  <c:v>3.7916666666666701</c:v>
                </c:pt>
                <c:pt idx="2731">
                  <c:v>3.7930555555555601</c:v>
                </c:pt>
                <c:pt idx="2732">
                  <c:v>3.7944444444444398</c:v>
                </c:pt>
                <c:pt idx="2733">
                  <c:v>3.7958333333333298</c:v>
                </c:pt>
                <c:pt idx="2734">
                  <c:v>3.7972222222222198</c:v>
                </c:pt>
                <c:pt idx="2735">
                  <c:v>3.7986111111111098</c:v>
                </c:pt>
                <c:pt idx="2736">
                  <c:v>3.8</c:v>
                </c:pt>
                <c:pt idx="2737">
                  <c:v>3.8013888888888898</c:v>
                </c:pt>
                <c:pt idx="2738">
                  <c:v>3.8027777777777798</c:v>
                </c:pt>
                <c:pt idx="2739">
                  <c:v>3.8041666666666698</c:v>
                </c:pt>
                <c:pt idx="2740">
                  <c:v>3.8055555555555598</c:v>
                </c:pt>
                <c:pt idx="2741">
                  <c:v>3.80694444444444</c:v>
                </c:pt>
                <c:pt idx="2742">
                  <c:v>3.80833333333333</c:v>
                </c:pt>
                <c:pt idx="2743">
                  <c:v>3.80972222222222</c:v>
                </c:pt>
                <c:pt idx="2744">
                  <c:v>3.81111111111111</c:v>
                </c:pt>
                <c:pt idx="2745">
                  <c:v>3.8125</c:v>
                </c:pt>
                <c:pt idx="2746">
                  <c:v>3.81388888888889</c:v>
                </c:pt>
                <c:pt idx="2747">
                  <c:v>3.81527777777778</c:v>
                </c:pt>
                <c:pt idx="2748">
                  <c:v>3.81666666666667</c:v>
                </c:pt>
                <c:pt idx="2749">
                  <c:v>3.81805555555556</c:v>
                </c:pt>
                <c:pt idx="2750">
                  <c:v>3.8194444444444402</c:v>
                </c:pt>
                <c:pt idx="2751">
                  <c:v>3.8208333333333302</c:v>
                </c:pt>
                <c:pt idx="2752">
                  <c:v>3.8222222222222202</c:v>
                </c:pt>
                <c:pt idx="2753">
                  <c:v>3.8236111111111102</c:v>
                </c:pt>
                <c:pt idx="2754">
                  <c:v>3.8250000000000002</c:v>
                </c:pt>
                <c:pt idx="2755">
                  <c:v>3.8263888888888902</c:v>
                </c:pt>
                <c:pt idx="2756">
                  <c:v>3.8277777777777802</c:v>
                </c:pt>
                <c:pt idx="2757">
                  <c:v>3.8291666666666702</c:v>
                </c:pt>
                <c:pt idx="2758">
                  <c:v>3.8305555555555602</c:v>
                </c:pt>
                <c:pt idx="2759">
                  <c:v>3.8319444444444399</c:v>
                </c:pt>
                <c:pt idx="2760">
                  <c:v>3.8333333333333299</c:v>
                </c:pt>
                <c:pt idx="2761">
                  <c:v>3.8347222222222199</c:v>
                </c:pt>
                <c:pt idx="2762">
                  <c:v>3.8361111111111099</c:v>
                </c:pt>
                <c:pt idx="2763">
                  <c:v>3.8374999999999999</c:v>
                </c:pt>
                <c:pt idx="2764">
                  <c:v>3.8388888888888899</c:v>
                </c:pt>
                <c:pt idx="2765">
                  <c:v>3.8402777777777799</c:v>
                </c:pt>
                <c:pt idx="2766">
                  <c:v>3.8416666666666699</c:v>
                </c:pt>
                <c:pt idx="2767">
                  <c:v>3.8430555555555599</c:v>
                </c:pt>
                <c:pt idx="2768">
                  <c:v>3.8444444444444401</c:v>
                </c:pt>
                <c:pt idx="2769">
                  <c:v>3.8458333333333301</c:v>
                </c:pt>
                <c:pt idx="2770">
                  <c:v>3.8472222222222201</c:v>
                </c:pt>
                <c:pt idx="2771">
                  <c:v>3.8486111111111101</c:v>
                </c:pt>
                <c:pt idx="2772">
                  <c:v>3.85</c:v>
                </c:pt>
                <c:pt idx="2773">
                  <c:v>3.8513888888888901</c:v>
                </c:pt>
                <c:pt idx="2774">
                  <c:v>3.8527777777777801</c:v>
                </c:pt>
                <c:pt idx="2775">
                  <c:v>3.8541666666666701</c:v>
                </c:pt>
                <c:pt idx="2776">
                  <c:v>3.8555555555555601</c:v>
                </c:pt>
                <c:pt idx="2777">
                  <c:v>3.8569444444444398</c:v>
                </c:pt>
                <c:pt idx="2778">
                  <c:v>3.8583333333333298</c:v>
                </c:pt>
                <c:pt idx="2779">
                  <c:v>3.8597222222222198</c:v>
                </c:pt>
                <c:pt idx="2780">
                  <c:v>3.8611111111111098</c:v>
                </c:pt>
                <c:pt idx="2781">
                  <c:v>3.8624999999999998</c:v>
                </c:pt>
                <c:pt idx="2782">
                  <c:v>3.8638888888888898</c:v>
                </c:pt>
                <c:pt idx="2783">
                  <c:v>3.8652777777777798</c:v>
                </c:pt>
                <c:pt idx="2784">
                  <c:v>3.8666666666666698</c:v>
                </c:pt>
                <c:pt idx="2785">
                  <c:v>3.8680555555555598</c:v>
                </c:pt>
                <c:pt idx="2786">
                  <c:v>3.86944444444444</c:v>
                </c:pt>
                <c:pt idx="2787">
                  <c:v>3.87083333333333</c:v>
                </c:pt>
                <c:pt idx="2788">
                  <c:v>3.87222222222222</c:v>
                </c:pt>
                <c:pt idx="2789">
                  <c:v>3.87361111111111</c:v>
                </c:pt>
                <c:pt idx="2790">
                  <c:v>3.875</c:v>
                </c:pt>
                <c:pt idx="2791">
                  <c:v>3.87638888888889</c:v>
                </c:pt>
                <c:pt idx="2792">
                  <c:v>3.87777777777778</c:v>
                </c:pt>
                <c:pt idx="2793">
                  <c:v>3.87916666666667</c:v>
                </c:pt>
                <c:pt idx="2794">
                  <c:v>3.88055555555556</c:v>
                </c:pt>
                <c:pt idx="2795">
                  <c:v>3.8819444444444402</c:v>
                </c:pt>
                <c:pt idx="2796">
                  <c:v>3.8833333333333302</c:v>
                </c:pt>
                <c:pt idx="2797">
                  <c:v>3.8847222222222202</c:v>
                </c:pt>
                <c:pt idx="2798">
                  <c:v>3.8861111111111102</c:v>
                </c:pt>
                <c:pt idx="2799">
                  <c:v>3.8875000000000002</c:v>
                </c:pt>
                <c:pt idx="2800">
                  <c:v>3.8888888888888902</c:v>
                </c:pt>
                <c:pt idx="2801">
                  <c:v>3.8902777777777802</c:v>
                </c:pt>
                <c:pt idx="2802">
                  <c:v>3.8916666666666702</c:v>
                </c:pt>
                <c:pt idx="2803">
                  <c:v>3.8930555555555602</c:v>
                </c:pt>
                <c:pt idx="2804">
                  <c:v>3.8944444444444399</c:v>
                </c:pt>
                <c:pt idx="2805">
                  <c:v>3.8958333333333299</c:v>
                </c:pt>
                <c:pt idx="2806">
                  <c:v>3.8972222222222199</c:v>
                </c:pt>
                <c:pt idx="2807">
                  <c:v>3.8986111111111099</c:v>
                </c:pt>
                <c:pt idx="2808">
                  <c:v>3.9</c:v>
                </c:pt>
                <c:pt idx="2809">
                  <c:v>3.9013888888888899</c:v>
                </c:pt>
                <c:pt idx="2810">
                  <c:v>3.9027777777777799</c:v>
                </c:pt>
                <c:pt idx="2811">
                  <c:v>3.9041666666666699</c:v>
                </c:pt>
                <c:pt idx="2812">
                  <c:v>3.9055555555555599</c:v>
                </c:pt>
                <c:pt idx="2813">
                  <c:v>3.9069444444444401</c:v>
                </c:pt>
                <c:pt idx="2814">
                  <c:v>3.9083333333333301</c:v>
                </c:pt>
                <c:pt idx="2815">
                  <c:v>3.9097222222222201</c:v>
                </c:pt>
                <c:pt idx="2816">
                  <c:v>3.9111111111111101</c:v>
                </c:pt>
                <c:pt idx="2817">
                  <c:v>3.9125000000000001</c:v>
                </c:pt>
                <c:pt idx="2818">
                  <c:v>3.9138888888888901</c:v>
                </c:pt>
                <c:pt idx="2819">
                  <c:v>3.9152777777777801</c:v>
                </c:pt>
                <c:pt idx="2820">
                  <c:v>3.9166666666666701</c:v>
                </c:pt>
                <c:pt idx="2821">
                  <c:v>3.9180555555555601</c:v>
                </c:pt>
                <c:pt idx="2822">
                  <c:v>3.9194444444444398</c:v>
                </c:pt>
                <c:pt idx="2823">
                  <c:v>3.9208333333333298</c:v>
                </c:pt>
                <c:pt idx="2824">
                  <c:v>3.9222222222222198</c:v>
                </c:pt>
                <c:pt idx="2825">
                  <c:v>3.9236111111111098</c:v>
                </c:pt>
                <c:pt idx="2826">
                  <c:v>3.9249999999999998</c:v>
                </c:pt>
                <c:pt idx="2827">
                  <c:v>3.9263888888888898</c:v>
                </c:pt>
                <c:pt idx="2828">
                  <c:v>3.9277777777777798</c:v>
                </c:pt>
                <c:pt idx="2829">
                  <c:v>3.9291666666666698</c:v>
                </c:pt>
                <c:pt idx="2830">
                  <c:v>3.9305555555555598</c:v>
                </c:pt>
                <c:pt idx="2831">
                  <c:v>3.93194444444444</c:v>
                </c:pt>
                <c:pt idx="2832">
                  <c:v>3.93333333333333</c:v>
                </c:pt>
                <c:pt idx="2833">
                  <c:v>3.93472222222222</c:v>
                </c:pt>
                <c:pt idx="2834">
                  <c:v>3.93611111111111</c:v>
                </c:pt>
                <c:pt idx="2835">
                  <c:v>3.9375</c:v>
                </c:pt>
                <c:pt idx="2836">
                  <c:v>3.93888888888889</c:v>
                </c:pt>
                <c:pt idx="2837">
                  <c:v>3.94027777777778</c:v>
                </c:pt>
                <c:pt idx="2838">
                  <c:v>3.94166666666667</c:v>
                </c:pt>
                <c:pt idx="2839">
                  <c:v>3.94305555555556</c:v>
                </c:pt>
                <c:pt idx="2840">
                  <c:v>3.9444444444444402</c:v>
                </c:pt>
                <c:pt idx="2841">
                  <c:v>3.9458333333333302</c:v>
                </c:pt>
                <c:pt idx="2842">
                  <c:v>3.9472222222222202</c:v>
                </c:pt>
                <c:pt idx="2843">
                  <c:v>3.9486111111111102</c:v>
                </c:pt>
                <c:pt idx="2844">
                  <c:v>3.95</c:v>
                </c:pt>
                <c:pt idx="2845">
                  <c:v>3.9513888888888902</c:v>
                </c:pt>
                <c:pt idx="2846">
                  <c:v>3.9527777777777802</c:v>
                </c:pt>
                <c:pt idx="2847">
                  <c:v>3.9541666666666702</c:v>
                </c:pt>
                <c:pt idx="2848">
                  <c:v>3.9555555555555602</c:v>
                </c:pt>
                <c:pt idx="2849">
                  <c:v>3.9569444444444399</c:v>
                </c:pt>
                <c:pt idx="2850">
                  <c:v>3.9583333333333299</c:v>
                </c:pt>
                <c:pt idx="2851">
                  <c:v>3.9597222222222199</c:v>
                </c:pt>
                <c:pt idx="2852">
                  <c:v>3.9611111111111099</c:v>
                </c:pt>
                <c:pt idx="2853">
                  <c:v>3.9624999999999999</c:v>
                </c:pt>
                <c:pt idx="2854">
                  <c:v>3.9638888888888899</c:v>
                </c:pt>
                <c:pt idx="2855">
                  <c:v>3.9652777777777799</c:v>
                </c:pt>
                <c:pt idx="2856">
                  <c:v>3.9666666666666699</c:v>
                </c:pt>
                <c:pt idx="2857">
                  <c:v>3.9680555555555599</c:v>
                </c:pt>
                <c:pt idx="2858">
                  <c:v>3.9694444444444401</c:v>
                </c:pt>
                <c:pt idx="2859">
                  <c:v>3.9708333333333301</c:v>
                </c:pt>
                <c:pt idx="2860">
                  <c:v>3.9722222222222201</c:v>
                </c:pt>
                <c:pt idx="2861">
                  <c:v>3.9736111111111101</c:v>
                </c:pt>
                <c:pt idx="2862">
                  <c:v>3.9750000000000001</c:v>
                </c:pt>
                <c:pt idx="2863">
                  <c:v>3.9763888888888901</c:v>
                </c:pt>
                <c:pt idx="2864">
                  <c:v>3.9777777777777801</c:v>
                </c:pt>
                <c:pt idx="2865">
                  <c:v>3.9791666666666701</c:v>
                </c:pt>
                <c:pt idx="2866">
                  <c:v>3.9805555555555601</c:v>
                </c:pt>
                <c:pt idx="2867">
                  <c:v>3.9819444444444398</c:v>
                </c:pt>
                <c:pt idx="2868">
                  <c:v>3.9833333333333298</c:v>
                </c:pt>
                <c:pt idx="2869">
                  <c:v>3.9847222222222198</c:v>
                </c:pt>
                <c:pt idx="2870">
                  <c:v>3.9861111111111098</c:v>
                </c:pt>
                <c:pt idx="2871">
                  <c:v>3.9874999999999998</c:v>
                </c:pt>
                <c:pt idx="2872">
                  <c:v>3.9888888888888898</c:v>
                </c:pt>
                <c:pt idx="2873">
                  <c:v>3.9902777777777798</c:v>
                </c:pt>
                <c:pt idx="2874">
                  <c:v>3.9916666666666698</c:v>
                </c:pt>
                <c:pt idx="2875">
                  <c:v>3.9930555555555598</c:v>
                </c:pt>
                <c:pt idx="2876">
                  <c:v>3.99444444444444</c:v>
                </c:pt>
                <c:pt idx="2877">
                  <c:v>3.99583333333333</c:v>
                </c:pt>
                <c:pt idx="2878">
                  <c:v>3.99722222222222</c:v>
                </c:pt>
                <c:pt idx="2879">
                  <c:v>3.99861111111111</c:v>
                </c:pt>
                <c:pt idx="2880">
                  <c:v>4</c:v>
                </c:pt>
                <c:pt idx="2881">
                  <c:v>4.00138888888889</c:v>
                </c:pt>
                <c:pt idx="2882">
                  <c:v>4.00277777777778</c:v>
                </c:pt>
                <c:pt idx="2883">
                  <c:v>4.00416666666667</c:v>
                </c:pt>
                <c:pt idx="2884">
                  <c:v>4.00555555555556</c:v>
                </c:pt>
                <c:pt idx="2885">
                  <c:v>4.00694444444445</c:v>
                </c:pt>
                <c:pt idx="2886">
                  <c:v>4.0083333333333302</c:v>
                </c:pt>
                <c:pt idx="2887">
                  <c:v>4.0097222222222202</c:v>
                </c:pt>
                <c:pt idx="2888">
                  <c:v>4.0111111111111102</c:v>
                </c:pt>
                <c:pt idx="2889">
                  <c:v>4.0125000000000002</c:v>
                </c:pt>
                <c:pt idx="2890">
                  <c:v>4.0138888888888902</c:v>
                </c:pt>
                <c:pt idx="2891">
                  <c:v>4.0152777777777802</c:v>
                </c:pt>
                <c:pt idx="2892">
                  <c:v>4.0166666666666702</c:v>
                </c:pt>
                <c:pt idx="2893">
                  <c:v>4.0180555555555602</c:v>
                </c:pt>
                <c:pt idx="2894">
                  <c:v>4.0194444444444501</c:v>
                </c:pt>
                <c:pt idx="2895">
                  <c:v>4.0208333333333304</c:v>
                </c:pt>
                <c:pt idx="2896">
                  <c:v>4.0222222222222204</c:v>
                </c:pt>
                <c:pt idx="2897">
                  <c:v>4.0236111111111104</c:v>
                </c:pt>
                <c:pt idx="2898">
                  <c:v>4.0250000000000004</c:v>
                </c:pt>
                <c:pt idx="2899">
                  <c:v>4.0263888888888903</c:v>
                </c:pt>
                <c:pt idx="2900">
                  <c:v>4.0277777777777803</c:v>
                </c:pt>
                <c:pt idx="2901">
                  <c:v>4.0291666666666703</c:v>
                </c:pt>
                <c:pt idx="2902">
                  <c:v>4.0305555555555603</c:v>
                </c:pt>
                <c:pt idx="2903">
                  <c:v>4.0319444444444397</c:v>
                </c:pt>
                <c:pt idx="2904">
                  <c:v>4.0333333333333297</c:v>
                </c:pt>
                <c:pt idx="2905">
                  <c:v>4.0347222222222197</c:v>
                </c:pt>
                <c:pt idx="2906">
                  <c:v>4.0361111111111097</c:v>
                </c:pt>
                <c:pt idx="2907">
                  <c:v>4.0374999999999996</c:v>
                </c:pt>
                <c:pt idx="2908">
                  <c:v>4.0388888888888896</c:v>
                </c:pt>
                <c:pt idx="2909">
                  <c:v>4.0402777777777796</c:v>
                </c:pt>
                <c:pt idx="2910">
                  <c:v>4.0416666666666696</c:v>
                </c:pt>
                <c:pt idx="2911">
                  <c:v>4.0430555555555596</c:v>
                </c:pt>
                <c:pt idx="2912">
                  <c:v>4.0444444444444398</c:v>
                </c:pt>
                <c:pt idx="2913">
                  <c:v>4.0458333333333298</c:v>
                </c:pt>
                <c:pt idx="2914">
                  <c:v>4.0472222222222198</c:v>
                </c:pt>
                <c:pt idx="2915">
                  <c:v>4.0486111111111098</c:v>
                </c:pt>
                <c:pt idx="2916">
                  <c:v>4.05</c:v>
                </c:pt>
                <c:pt idx="2917">
                  <c:v>4.0513888888888898</c:v>
                </c:pt>
                <c:pt idx="2918">
                  <c:v>4.0527777777777798</c:v>
                </c:pt>
                <c:pt idx="2919">
                  <c:v>4.0541666666666698</c:v>
                </c:pt>
                <c:pt idx="2920">
                  <c:v>4.0555555555555598</c:v>
                </c:pt>
                <c:pt idx="2921">
                  <c:v>4.05694444444444</c:v>
                </c:pt>
                <c:pt idx="2922">
                  <c:v>4.05833333333333</c:v>
                </c:pt>
                <c:pt idx="2923">
                  <c:v>4.05972222222222</c:v>
                </c:pt>
                <c:pt idx="2924">
                  <c:v>4.06111111111111</c:v>
                </c:pt>
                <c:pt idx="2925">
                  <c:v>4.0625</c:v>
                </c:pt>
                <c:pt idx="2926">
                  <c:v>4.06388888888889</c:v>
                </c:pt>
                <c:pt idx="2927">
                  <c:v>4.06527777777778</c:v>
                </c:pt>
                <c:pt idx="2928">
                  <c:v>4.06666666666667</c:v>
                </c:pt>
                <c:pt idx="2929">
                  <c:v>4.06805555555556</c:v>
                </c:pt>
                <c:pt idx="2930">
                  <c:v>4.06944444444445</c:v>
                </c:pt>
                <c:pt idx="2931">
                  <c:v>4.0708333333333302</c:v>
                </c:pt>
                <c:pt idx="2932">
                  <c:v>4.0722222222222202</c:v>
                </c:pt>
                <c:pt idx="2933">
                  <c:v>4.0736111111111102</c:v>
                </c:pt>
                <c:pt idx="2934">
                  <c:v>4.0750000000000002</c:v>
                </c:pt>
                <c:pt idx="2935">
                  <c:v>4.0763888888888902</c:v>
                </c:pt>
                <c:pt idx="2936">
                  <c:v>4.0777777777777802</c:v>
                </c:pt>
                <c:pt idx="2937">
                  <c:v>4.0791666666666702</c:v>
                </c:pt>
                <c:pt idx="2938">
                  <c:v>4.0805555555555602</c:v>
                </c:pt>
                <c:pt idx="2939">
                  <c:v>4.0819444444444501</c:v>
                </c:pt>
                <c:pt idx="2940">
                  <c:v>4.0833333333333304</c:v>
                </c:pt>
                <c:pt idx="2941">
                  <c:v>4.0847222222222204</c:v>
                </c:pt>
                <c:pt idx="2942">
                  <c:v>4.0861111111111104</c:v>
                </c:pt>
                <c:pt idx="2943">
                  <c:v>4.0875000000000004</c:v>
                </c:pt>
                <c:pt idx="2944">
                  <c:v>4.0888888888888903</c:v>
                </c:pt>
                <c:pt idx="2945">
                  <c:v>4.0902777777777803</c:v>
                </c:pt>
                <c:pt idx="2946">
                  <c:v>4.0916666666666703</c:v>
                </c:pt>
                <c:pt idx="2947">
                  <c:v>4.0930555555555603</c:v>
                </c:pt>
                <c:pt idx="2948">
                  <c:v>4.0944444444444397</c:v>
                </c:pt>
                <c:pt idx="2949">
                  <c:v>4.0958333333333297</c:v>
                </c:pt>
                <c:pt idx="2950">
                  <c:v>4.0972222222222197</c:v>
                </c:pt>
                <c:pt idx="2951">
                  <c:v>4.0986111111111097</c:v>
                </c:pt>
                <c:pt idx="2952">
                  <c:v>4.0999999999999996</c:v>
                </c:pt>
                <c:pt idx="2953">
                  <c:v>4.1013888888888896</c:v>
                </c:pt>
                <c:pt idx="2954">
                  <c:v>4.1027777777777796</c:v>
                </c:pt>
                <c:pt idx="2955">
                  <c:v>4.1041666666666696</c:v>
                </c:pt>
                <c:pt idx="2956">
                  <c:v>4.1055555555555596</c:v>
                </c:pt>
                <c:pt idx="2957">
                  <c:v>4.1069444444444398</c:v>
                </c:pt>
                <c:pt idx="2958">
                  <c:v>4.1083333333333298</c:v>
                </c:pt>
                <c:pt idx="2959">
                  <c:v>4.1097222222222198</c:v>
                </c:pt>
                <c:pt idx="2960">
                  <c:v>4.1111111111111098</c:v>
                </c:pt>
                <c:pt idx="2961">
                  <c:v>4.1124999999999998</c:v>
                </c:pt>
                <c:pt idx="2962">
                  <c:v>4.1138888888888898</c:v>
                </c:pt>
                <c:pt idx="2963">
                  <c:v>4.1152777777777798</c:v>
                </c:pt>
                <c:pt idx="2964">
                  <c:v>4.1166666666666698</c:v>
                </c:pt>
                <c:pt idx="2965">
                  <c:v>4.1180555555555598</c:v>
                </c:pt>
                <c:pt idx="2966">
                  <c:v>4.11944444444444</c:v>
                </c:pt>
                <c:pt idx="2967">
                  <c:v>4.12083333333333</c:v>
                </c:pt>
                <c:pt idx="2968">
                  <c:v>4.12222222222222</c:v>
                </c:pt>
                <c:pt idx="2969">
                  <c:v>4.12361111111111</c:v>
                </c:pt>
                <c:pt idx="2970">
                  <c:v>4.125</c:v>
                </c:pt>
                <c:pt idx="2971">
                  <c:v>4.12638888888889</c:v>
                </c:pt>
                <c:pt idx="2972">
                  <c:v>4.12777777777778</c:v>
                </c:pt>
                <c:pt idx="2973">
                  <c:v>4.12916666666667</c:v>
                </c:pt>
                <c:pt idx="2974">
                  <c:v>4.13055555555556</c:v>
                </c:pt>
                <c:pt idx="2975">
                  <c:v>4.13194444444445</c:v>
                </c:pt>
                <c:pt idx="2976">
                  <c:v>4.1333333333333302</c:v>
                </c:pt>
                <c:pt idx="2977">
                  <c:v>4.1347222222222202</c:v>
                </c:pt>
                <c:pt idx="2978">
                  <c:v>4.1361111111111102</c:v>
                </c:pt>
                <c:pt idx="2979">
                  <c:v>4.1375000000000002</c:v>
                </c:pt>
                <c:pt idx="2980">
                  <c:v>4.1388888888888902</c:v>
                </c:pt>
                <c:pt idx="2981">
                  <c:v>4.1402777777777802</c:v>
                </c:pt>
                <c:pt idx="2982">
                  <c:v>4.1416666666666702</c:v>
                </c:pt>
                <c:pt idx="2983">
                  <c:v>4.1430555555555602</c:v>
                </c:pt>
                <c:pt idx="2984">
                  <c:v>4.1444444444444501</c:v>
                </c:pt>
                <c:pt idx="2985">
                  <c:v>4.1458333333333304</c:v>
                </c:pt>
                <c:pt idx="2986">
                  <c:v>4.1472222222222204</c:v>
                </c:pt>
                <c:pt idx="2987">
                  <c:v>4.1486111111111104</c:v>
                </c:pt>
                <c:pt idx="2988">
                  <c:v>4.1500000000000004</c:v>
                </c:pt>
                <c:pt idx="2989">
                  <c:v>4.1513888888888903</c:v>
                </c:pt>
                <c:pt idx="2990">
                  <c:v>4.1527777777777803</c:v>
                </c:pt>
                <c:pt idx="2991">
                  <c:v>4.1541666666666703</c:v>
                </c:pt>
                <c:pt idx="2992">
                  <c:v>4.1555555555555603</c:v>
                </c:pt>
                <c:pt idx="2993">
                  <c:v>4.1569444444444397</c:v>
                </c:pt>
                <c:pt idx="2994">
                  <c:v>4.1583333333333297</c:v>
                </c:pt>
                <c:pt idx="2995">
                  <c:v>4.1597222222222197</c:v>
                </c:pt>
                <c:pt idx="2996">
                  <c:v>4.1611111111111097</c:v>
                </c:pt>
                <c:pt idx="2997">
                  <c:v>4.1624999999999996</c:v>
                </c:pt>
                <c:pt idx="2998">
                  <c:v>4.1638888888888896</c:v>
                </c:pt>
                <c:pt idx="2999">
                  <c:v>4.1652777777777796</c:v>
                </c:pt>
                <c:pt idx="3000">
                  <c:v>4.1666666666666696</c:v>
                </c:pt>
                <c:pt idx="3001">
                  <c:v>4.1680555555555596</c:v>
                </c:pt>
                <c:pt idx="3002">
                  <c:v>4.1694444444444398</c:v>
                </c:pt>
                <c:pt idx="3003">
                  <c:v>4.1708333333333298</c:v>
                </c:pt>
                <c:pt idx="3004">
                  <c:v>4.1722222222222198</c:v>
                </c:pt>
                <c:pt idx="3005">
                  <c:v>4.1736111111111098</c:v>
                </c:pt>
                <c:pt idx="3006">
                  <c:v>4.1749999999999998</c:v>
                </c:pt>
                <c:pt idx="3007">
                  <c:v>4.1763888888888898</c:v>
                </c:pt>
                <c:pt idx="3008">
                  <c:v>4.1777777777777798</c:v>
                </c:pt>
                <c:pt idx="3009">
                  <c:v>4.1791666666666698</c:v>
                </c:pt>
                <c:pt idx="3010">
                  <c:v>4.1805555555555598</c:v>
                </c:pt>
                <c:pt idx="3011">
                  <c:v>4.18194444444444</c:v>
                </c:pt>
                <c:pt idx="3012">
                  <c:v>4.18333333333333</c:v>
                </c:pt>
                <c:pt idx="3013">
                  <c:v>4.18472222222222</c:v>
                </c:pt>
                <c:pt idx="3014">
                  <c:v>4.18611111111111</c:v>
                </c:pt>
                <c:pt idx="3015">
                  <c:v>4.1875</c:v>
                </c:pt>
                <c:pt idx="3016">
                  <c:v>4.18888888888889</c:v>
                </c:pt>
                <c:pt idx="3017">
                  <c:v>4.19027777777778</c:v>
                </c:pt>
                <c:pt idx="3018">
                  <c:v>4.19166666666667</c:v>
                </c:pt>
                <c:pt idx="3019">
                  <c:v>4.19305555555556</c:v>
                </c:pt>
                <c:pt idx="3020">
                  <c:v>4.19444444444445</c:v>
                </c:pt>
                <c:pt idx="3021">
                  <c:v>4.1958333333333302</c:v>
                </c:pt>
                <c:pt idx="3022">
                  <c:v>4.1972222222222202</c:v>
                </c:pt>
                <c:pt idx="3023">
                  <c:v>4.1986111111111102</c:v>
                </c:pt>
                <c:pt idx="3024">
                  <c:v>4.2</c:v>
                </c:pt>
                <c:pt idx="3025">
                  <c:v>4.2013888888888902</c:v>
                </c:pt>
                <c:pt idx="3026">
                  <c:v>4.2027777777777802</c:v>
                </c:pt>
                <c:pt idx="3027">
                  <c:v>4.2041666666666702</c:v>
                </c:pt>
                <c:pt idx="3028">
                  <c:v>4.2055555555555602</c:v>
                </c:pt>
                <c:pt idx="3029">
                  <c:v>4.2069444444444501</c:v>
                </c:pt>
                <c:pt idx="3030">
                  <c:v>4.2083333333333304</c:v>
                </c:pt>
                <c:pt idx="3031">
                  <c:v>4.2097222222222204</c:v>
                </c:pt>
                <c:pt idx="3032">
                  <c:v>4.2111111111111104</c:v>
                </c:pt>
                <c:pt idx="3033">
                  <c:v>4.2125000000000004</c:v>
                </c:pt>
                <c:pt idx="3034">
                  <c:v>4.2138888888888903</c:v>
                </c:pt>
                <c:pt idx="3035">
                  <c:v>4.2152777777777803</c:v>
                </c:pt>
                <c:pt idx="3036">
                  <c:v>4.2166666666666703</c:v>
                </c:pt>
                <c:pt idx="3037">
                  <c:v>4.2180555555555603</c:v>
                </c:pt>
                <c:pt idx="3038">
                  <c:v>4.2194444444444397</c:v>
                </c:pt>
                <c:pt idx="3039">
                  <c:v>4.2208333333333297</c:v>
                </c:pt>
                <c:pt idx="3040">
                  <c:v>4.2222222222222197</c:v>
                </c:pt>
                <c:pt idx="3041">
                  <c:v>4.2236111111111097</c:v>
                </c:pt>
                <c:pt idx="3042">
                  <c:v>4.2249999999999996</c:v>
                </c:pt>
                <c:pt idx="3043">
                  <c:v>4.2263888888888896</c:v>
                </c:pt>
                <c:pt idx="3044">
                  <c:v>4.2277777777777796</c:v>
                </c:pt>
                <c:pt idx="3045">
                  <c:v>4.2291666666666696</c:v>
                </c:pt>
                <c:pt idx="3046">
                  <c:v>4.2305555555555596</c:v>
                </c:pt>
                <c:pt idx="3047">
                  <c:v>4.2319444444444398</c:v>
                </c:pt>
                <c:pt idx="3048">
                  <c:v>4.2333333333333298</c:v>
                </c:pt>
                <c:pt idx="3049">
                  <c:v>4.2347222222222198</c:v>
                </c:pt>
                <c:pt idx="3050">
                  <c:v>4.2361111111111098</c:v>
                </c:pt>
                <c:pt idx="3051">
                  <c:v>4.2374999999999998</c:v>
                </c:pt>
                <c:pt idx="3052">
                  <c:v>4.2388888888888898</c:v>
                </c:pt>
                <c:pt idx="3053">
                  <c:v>4.2402777777777798</c:v>
                </c:pt>
                <c:pt idx="3054">
                  <c:v>4.2416666666666698</c:v>
                </c:pt>
                <c:pt idx="3055">
                  <c:v>4.2430555555555598</c:v>
                </c:pt>
                <c:pt idx="3056">
                  <c:v>4.24444444444444</c:v>
                </c:pt>
                <c:pt idx="3057">
                  <c:v>4.24583333333333</c:v>
                </c:pt>
                <c:pt idx="3058">
                  <c:v>4.24722222222222</c:v>
                </c:pt>
                <c:pt idx="3059">
                  <c:v>4.24861111111111</c:v>
                </c:pt>
                <c:pt idx="3060">
                  <c:v>4.25</c:v>
                </c:pt>
                <c:pt idx="3061">
                  <c:v>4.25138888888889</c:v>
                </c:pt>
                <c:pt idx="3062">
                  <c:v>4.25277777777778</c:v>
                </c:pt>
                <c:pt idx="3063">
                  <c:v>4.25416666666667</c:v>
                </c:pt>
                <c:pt idx="3064">
                  <c:v>4.25555555555556</c:v>
                </c:pt>
                <c:pt idx="3065">
                  <c:v>4.25694444444445</c:v>
                </c:pt>
                <c:pt idx="3066">
                  <c:v>4.2583333333333302</c:v>
                </c:pt>
                <c:pt idx="3067">
                  <c:v>4.2597222222222202</c:v>
                </c:pt>
                <c:pt idx="3068">
                  <c:v>4.2611111111111102</c:v>
                </c:pt>
                <c:pt idx="3069">
                  <c:v>4.2625000000000002</c:v>
                </c:pt>
                <c:pt idx="3070">
                  <c:v>4.2638888888888902</c:v>
                </c:pt>
                <c:pt idx="3071">
                  <c:v>4.2652777777777802</c:v>
                </c:pt>
                <c:pt idx="3072">
                  <c:v>4.2666666666666702</c:v>
                </c:pt>
                <c:pt idx="3073">
                  <c:v>4.2680555555555602</c:v>
                </c:pt>
                <c:pt idx="3074">
                  <c:v>4.2694444444444501</c:v>
                </c:pt>
                <c:pt idx="3075">
                  <c:v>4.2708333333333304</c:v>
                </c:pt>
                <c:pt idx="3076">
                  <c:v>4.2722222222222204</c:v>
                </c:pt>
                <c:pt idx="3077">
                  <c:v>4.2736111111111104</c:v>
                </c:pt>
                <c:pt idx="3078">
                  <c:v>4.2750000000000004</c:v>
                </c:pt>
                <c:pt idx="3079">
                  <c:v>4.2763888888888903</c:v>
                </c:pt>
                <c:pt idx="3080">
                  <c:v>4.2777777777777803</c:v>
                </c:pt>
                <c:pt idx="3081">
                  <c:v>4.2791666666666703</c:v>
                </c:pt>
                <c:pt idx="3082">
                  <c:v>4.2805555555555603</c:v>
                </c:pt>
                <c:pt idx="3083">
                  <c:v>4.2819444444444397</c:v>
                </c:pt>
                <c:pt idx="3084">
                  <c:v>4.2833333333333297</c:v>
                </c:pt>
                <c:pt idx="3085">
                  <c:v>4.2847222222222197</c:v>
                </c:pt>
                <c:pt idx="3086">
                  <c:v>4.2861111111111097</c:v>
                </c:pt>
                <c:pt idx="3087">
                  <c:v>4.2874999999999996</c:v>
                </c:pt>
                <c:pt idx="3088">
                  <c:v>4.2888888888888896</c:v>
                </c:pt>
                <c:pt idx="3089">
                  <c:v>4.2902777777777796</c:v>
                </c:pt>
                <c:pt idx="3090">
                  <c:v>4.2916666666666696</c:v>
                </c:pt>
                <c:pt idx="3091">
                  <c:v>4.2930555555555596</c:v>
                </c:pt>
                <c:pt idx="3092">
                  <c:v>4.2944444444444398</c:v>
                </c:pt>
                <c:pt idx="3093">
                  <c:v>4.2958333333333298</c:v>
                </c:pt>
                <c:pt idx="3094">
                  <c:v>4.2972222222222198</c:v>
                </c:pt>
                <c:pt idx="3095">
                  <c:v>4.2986111111111098</c:v>
                </c:pt>
                <c:pt idx="3096">
                  <c:v>4.3</c:v>
                </c:pt>
                <c:pt idx="3097">
                  <c:v>4.3013888888888898</c:v>
                </c:pt>
                <c:pt idx="3098">
                  <c:v>4.3027777777777798</c:v>
                </c:pt>
                <c:pt idx="3099">
                  <c:v>4.3041666666666698</c:v>
                </c:pt>
                <c:pt idx="3100">
                  <c:v>4.3055555555555598</c:v>
                </c:pt>
                <c:pt idx="3101">
                  <c:v>4.30694444444444</c:v>
                </c:pt>
                <c:pt idx="3102">
                  <c:v>4.30833333333333</c:v>
                </c:pt>
                <c:pt idx="3103">
                  <c:v>4.30972222222222</c:v>
                </c:pt>
                <c:pt idx="3104">
                  <c:v>4.31111111111111</c:v>
                </c:pt>
                <c:pt idx="3105">
                  <c:v>4.3125</c:v>
                </c:pt>
                <c:pt idx="3106">
                  <c:v>4.31388888888889</c:v>
                </c:pt>
                <c:pt idx="3107">
                  <c:v>4.31527777777778</c:v>
                </c:pt>
                <c:pt idx="3108">
                  <c:v>4.31666666666667</c:v>
                </c:pt>
                <c:pt idx="3109">
                  <c:v>4.31805555555556</c:v>
                </c:pt>
                <c:pt idx="3110">
                  <c:v>4.31944444444445</c:v>
                </c:pt>
                <c:pt idx="3111">
                  <c:v>4.3208333333333302</c:v>
                </c:pt>
                <c:pt idx="3112">
                  <c:v>4.3222222222222202</c:v>
                </c:pt>
                <c:pt idx="3113">
                  <c:v>4.3236111111111102</c:v>
                </c:pt>
                <c:pt idx="3114">
                  <c:v>4.3250000000000002</c:v>
                </c:pt>
                <c:pt idx="3115">
                  <c:v>4.3263888888888902</c:v>
                </c:pt>
                <c:pt idx="3116">
                  <c:v>4.3277777777777802</c:v>
                </c:pt>
                <c:pt idx="3117">
                  <c:v>4.3291666666666702</c:v>
                </c:pt>
                <c:pt idx="3118">
                  <c:v>4.3305555555555602</c:v>
                </c:pt>
                <c:pt idx="3119">
                  <c:v>4.3319444444444501</c:v>
                </c:pt>
                <c:pt idx="3120">
                  <c:v>4.3333333333333304</c:v>
                </c:pt>
                <c:pt idx="3121">
                  <c:v>4.3347222222222204</c:v>
                </c:pt>
                <c:pt idx="3122">
                  <c:v>4.3361111111111104</c:v>
                </c:pt>
                <c:pt idx="3123">
                  <c:v>4.3375000000000004</c:v>
                </c:pt>
                <c:pt idx="3124">
                  <c:v>4.3388888888888903</c:v>
                </c:pt>
                <c:pt idx="3125">
                  <c:v>4.3402777777777803</c:v>
                </c:pt>
                <c:pt idx="3126">
                  <c:v>4.3416666666666703</c:v>
                </c:pt>
                <c:pt idx="3127">
                  <c:v>4.3430555555555603</c:v>
                </c:pt>
                <c:pt idx="3128">
                  <c:v>4.3444444444444397</c:v>
                </c:pt>
                <c:pt idx="3129">
                  <c:v>4.3458333333333297</c:v>
                </c:pt>
                <c:pt idx="3130">
                  <c:v>4.3472222222222197</c:v>
                </c:pt>
                <c:pt idx="3131">
                  <c:v>4.3486111111111097</c:v>
                </c:pt>
                <c:pt idx="3132">
                  <c:v>4.3499999999999996</c:v>
                </c:pt>
                <c:pt idx="3133">
                  <c:v>4.3513888888888896</c:v>
                </c:pt>
                <c:pt idx="3134">
                  <c:v>4.3527777777777796</c:v>
                </c:pt>
                <c:pt idx="3135">
                  <c:v>4.3541666666666696</c:v>
                </c:pt>
                <c:pt idx="3136">
                  <c:v>4.3555555555555596</c:v>
                </c:pt>
                <c:pt idx="3137">
                  <c:v>4.3569444444444398</c:v>
                </c:pt>
                <c:pt idx="3138">
                  <c:v>4.3583333333333298</c:v>
                </c:pt>
                <c:pt idx="3139">
                  <c:v>4.3597222222222198</c:v>
                </c:pt>
                <c:pt idx="3140">
                  <c:v>4.3611111111111098</c:v>
                </c:pt>
                <c:pt idx="3141">
                  <c:v>4.3624999999999998</c:v>
                </c:pt>
                <c:pt idx="3142">
                  <c:v>4.3638888888888898</c:v>
                </c:pt>
                <c:pt idx="3143">
                  <c:v>4.3652777777777798</c:v>
                </c:pt>
                <c:pt idx="3144">
                  <c:v>4.3666666666666698</c:v>
                </c:pt>
                <c:pt idx="3145">
                  <c:v>4.3680555555555598</c:v>
                </c:pt>
                <c:pt idx="3146">
                  <c:v>4.36944444444444</c:v>
                </c:pt>
                <c:pt idx="3147">
                  <c:v>4.37083333333333</c:v>
                </c:pt>
                <c:pt idx="3148">
                  <c:v>4.37222222222222</c:v>
                </c:pt>
                <c:pt idx="3149">
                  <c:v>4.37361111111111</c:v>
                </c:pt>
                <c:pt idx="3150">
                  <c:v>4.375</c:v>
                </c:pt>
                <c:pt idx="3151">
                  <c:v>4.37638888888889</c:v>
                </c:pt>
                <c:pt idx="3152">
                  <c:v>4.37777777777778</c:v>
                </c:pt>
                <c:pt idx="3153">
                  <c:v>4.37916666666667</c:v>
                </c:pt>
                <c:pt idx="3154">
                  <c:v>4.38055555555556</c:v>
                </c:pt>
                <c:pt idx="3155">
                  <c:v>4.38194444444445</c:v>
                </c:pt>
                <c:pt idx="3156">
                  <c:v>4.3833333333333302</c:v>
                </c:pt>
                <c:pt idx="3157">
                  <c:v>4.3847222222222202</c:v>
                </c:pt>
                <c:pt idx="3158">
                  <c:v>4.3861111111111102</c:v>
                </c:pt>
                <c:pt idx="3159">
                  <c:v>4.3875000000000002</c:v>
                </c:pt>
                <c:pt idx="3160">
                  <c:v>4.3888888888888902</c:v>
                </c:pt>
                <c:pt idx="3161">
                  <c:v>4.3902777777777802</c:v>
                </c:pt>
                <c:pt idx="3162">
                  <c:v>4.3916666666666702</c:v>
                </c:pt>
                <c:pt idx="3163">
                  <c:v>4.3930555555555602</c:v>
                </c:pt>
                <c:pt idx="3164">
                  <c:v>4.3944444444444501</c:v>
                </c:pt>
                <c:pt idx="3165">
                  <c:v>4.3958333333333304</c:v>
                </c:pt>
                <c:pt idx="3166">
                  <c:v>4.3972222222222204</c:v>
                </c:pt>
                <c:pt idx="3167">
                  <c:v>4.3986111111111104</c:v>
                </c:pt>
                <c:pt idx="3168">
                  <c:v>4.4000000000000004</c:v>
                </c:pt>
                <c:pt idx="3169">
                  <c:v>4.4013888888888903</c:v>
                </c:pt>
                <c:pt idx="3170">
                  <c:v>4.4027777777777803</c:v>
                </c:pt>
                <c:pt idx="3171">
                  <c:v>4.4041666666666703</c:v>
                </c:pt>
                <c:pt idx="3172">
                  <c:v>4.4055555555555603</c:v>
                </c:pt>
                <c:pt idx="3173">
                  <c:v>4.4069444444444397</c:v>
                </c:pt>
                <c:pt idx="3174">
                  <c:v>4.4083333333333297</c:v>
                </c:pt>
                <c:pt idx="3175">
                  <c:v>4.4097222222222197</c:v>
                </c:pt>
                <c:pt idx="3176">
                  <c:v>4.4111111111111097</c:v>
                </c:pt>
                <c:pt idx="3177">
                  <c:v>4.4124999999999996</c:v>
                </c:pt>
                <c:pt idx="3178">
                  <c:v>4.4138888888888896</c:v>
                </c:pt>
                <c:pt idx="3179">
                  <c:v>4.4152777777777796</c:v>
                </c:pt>
                <c:pt idx="3180">
                  <c:v>4.4166666666666696</c:v>
                </c:pt>
                <c:pt idx="3181">
                  <c:v>4.4180555555555596</c:v>
                </c:pt>
                <c:pt idx="3182">
                  <c:v>4.4194444444444398</c:v>
                </c:pt>
                <c:pt idx="3183">
                  <c:v>4.4208333333333298</c:v>
                </c:pt>
                <c:pt idx="3184">
                  <c:v>4.4222222222222198</c:v>
                </c:pt>
                <c:pt idx="3185">
                  <c:v>4.4236111111111098</c:v>
                </c:pt>
                <c:pt idx="3186">
                  <c:v>4.4249999999999998</c:v>
                </c:pt>
                <c:pt idx="3187">
                  <c:v>4.4263888888888898</c:v>
                </c:pt>
                <c:pt idx="3188">
                  <c:v>4.4277777777777798</c:v>
                </c:pt>
                <c:pt idx="3189">
                  <c:v>4.4291666666666698</c:v>
                </c:pt>
                <c:pt idx="3190">
                  <c:v>4.4305555555555598</c:v>
                </c:pt>
                <c:pt idx="3191">
                  <c:v>4.43194444444444</c:v>
                </c:pt>
                <c:pt idx="3192">
                  <c:v>4.43333333333333</c:v>
                </c:pt>
                <c:pt idx="3193">
                  <c:v>4.43472222222222</c:v>
                </c:pt>
                <c:pt idx="3194">
                  <c:v>4.43611111111111</c:v>
                </c:pt>
                <c:pt idx="3195">
                  <c:v>4.4375</c:v>
                </c:pt>
                <c:pt idx="3196">
                  <c:v>4.43888888888889</c:v>
                </c:pt>
                <c:pt idx="3197">
                  <c:v>4.44027777777778</c:v>
                </c:pt>
                <c:pt idx="3198">
                  <c:v>4.44166666666667</c:v>
                </c:pt>
                <c:pt idx="3199">
                  <c:v>4.44305555555556</c:v>
                </c:pt>
                <c:pt idx="3200">
                  <c:v>4.44444444444445</c:v>
                </c:pt>
                <c:pt idx="3201">
                  <c:v>4.4458333333333302</c:v>
                </c:pt>
                <c:pt idx="3202">
                  <c:v>4.4472222222222202</c:v>
                </c:pt>
                <c:pt idx="3203">
                  <c:v>4.4486111111111102</c:v>
                </c:pt>
                <c:pt idx="3204">
                  <c:v>4.45</c:v>
                </c:pt>
                <c:pt idx="3205">
                  <c:v>4.4513888888888902</c:v>
                </c:pt>
                <c:pt idx="3206">
                  <c:v>4.4527777777777802</c:v>
                </c:pt>
                <c:pt idx="3207">
                  <c:v>4.4541666666666702</c:v>
                </c:pt>
                <c:pt idx="3208">
                  <c:v>4.4555555555555602</c:v>
                </c:pt>
                <c:pt idx="3209">
                  <c:v>4.4569444444444501</c:v>
                </c:pt>
                <c:pt idx="3210">
                  <c:v>4.4583333333333304</c:v>
                </c:pt>
                <c:pt idx="3211">
                  <c:v>4.4597222222222204</c:v>
                </c:pt>
                <c:pt idx="3212">
                  <c:v>4.4611111111111104</c:v>
                </c:pt>
                <c:pt idx="3213">
                  <c:v>4.4625000000000004</c:v>
                </c:pt>
                <c:pt idx="3214">
                  <c:v>4.4638888888888903</c:v>
                </c:pt>
                <c:pt idx="3215">
                  <c:v>4.4652777777777803</c:v>
                </c:pt>
                <c:pt idx="3216">
                  <c:v>4.4666666666666703</c:v>
                </c:pt>
                <c:pt idx="3217">
                  <c:v>4.4680555555555603</c:v>
                </c:pt>
                <c:pt idx="3218">
                  <c:v>4.4694444444444397</c:v>
                </c:pt>
                <c:pt idx="3219">
                  <c:v>4.4708333333333297</c:v>
                </c:pt>
                <c:pt idx="3220">
                  <c:v>4.4722222222222197</c:v>
                </c:pt>
                <c:pt idx="3221">
                  <c:v>4.4736111111111097</c:v>
                </c:pt>
                <c:pt idx="3222">
                  <c:v>4.4749999999999996</c:v>
                </c:pt>
                <c:pt idx="3223">
                  <c:v>4.4763888888888896</c:v>
                </c:pt>
                <c:pt idx="3224">
                  <c:v>4.4777777777777796</c:v>
                </c:pt>
                <c:pt idx="3225">
                  <c:v>4.4791666666666696</c:v>
                </c:pt>
                <c:pt idx="3226">
                  <c:v>4.4805555555555596</c:v>
                </c:pt>
                <c:pt idx="3227">
                  <c:v>4.4819444444444398</c:v>
                </c:pt>
                <c:pt idx="3228">
                  <c:v>4.4833333333333298</c:v>
                </c:pt>
                <c:pt idx="3229">
                  <c:v>4.4847222222222198</c:v>
                </c:pt>
                <c:pt idx="3230">
                  <c:v>4.4861111111111098</c:v>
                </c:pt>
                <c:pt idx="3231">
                  <c:v>4.4874999999999998</c:v>
                </c:pt>
                <c:pt idx="3232">
                  <c:v>4.4888888888888898</c:v>
                </c:pt>
                <c:pt idx="3233">
                  <c:v>4.4902777777777798</c:v>
                </c:pt>
                <c:pt idx="3234">
                  <c:v>4.4916666666666698</c:v>
                </c:pt>
                <c:pt idx="3235">
                  <c:v>4.4930555555555598</c:v>
                </c:pt>
                <c:pt idx="3236">
                  <c:v>4.49444444444444</c:v>
                </c:pt>
                <c:pt idx="3237">
                  <c:v>4.49583333333333</c:v>
                </c:pt>
                <c:pt idx="3238">
                  <c:v>4.49722222222222</c:v>
                </c:pt>
                <c:pt idx="3239">
                  <c:v>4.49861111111111</c:v>
                </c:pt>
                <c:pt idx="3240">
                  <c:v>4.5</c:v>
                </c:pt>
                <c:pt idx="3241">
                  <c:v>4.50138888888889</c:v>
                </c:pt>
                <c:pt idx="3242">
                  <c:v>4.50277777777778</c:v>
                </c:pt>
                <c:pt idx="3243">
                  <c:v>4.50416666666667</c:v>
                </c:pt>
                <c:pt idx="3244">
                  <c:v>4.50555555555556</c:v>
                </c:pt>
                <c:pt idx="3245">
                  <c:v>4.50694444444445</c:v>
                </c:pt>
                <c:pt idx="3246">
                  <c:v>4.5083333333333302</c:v>
                </c:pt>
                <c:pt idx="3247">
                  <c:v>4.5097222222222202</c:v>
                </c:pt>
                <c:pt idx="3248">
                  <c:v>4.5111111111111102</c:v>
                </c:pt>
                <c:pt idx="3249">
                  <c:v>4.5125000000000002</c:v>
                </c:pt>
                <c:pt idx="3250">
                  <c:v>4.5138888888888902</c:v>
                </c:pt>
                <c:pt idx="3251">
                  <c:v>4.5152777777777802</c:v>
                </c:pt>
                <c:pt idx="3252">
                  <c:v>4.5166666666666702</c:v>
                </c:pt>
                <c:pt idx="3253">
                  <c:v>4.5180555555555602</c:v>
                </c:pt>
                <c:pt idx="3254">
                  <c:v>4.5194444444444501</c:v>
                </c:pt>
                <c:pt idx="3255">
                  <c:v>4.5208333333333304</c:v>
                </c:pt>
                <c:pt idx="3256">
                  <c:v>4.5222222222222204</c:v>
                </c:pt>
                <c:pt idx="3257">
                  <c:v>4.5236111111111104</c:v>
                </c:pt>
                <c:pt idx="3258">
                  <c:v>4.5250000000000004</c:v>
                </c:pt>
                <c:pt idx="3259">
                  <c:v>4.5263888888888903</c:v>
                </c:pt>
                <c:pt idx="3260">
                  <c:v>4.5277777777777803</c:v>
                </c:pt>
                <c:pt idx="3261">
                  <c:v>4.5291666666666703</c:v>
                </c:pt>
                <c:pt idx="3262">
                  <c:v>4.5305555555555603</c:v>
                </c:pt>
                <c:pt idx="3263">
                  <c:v>4.5319444444444397</c:v>
                </c:pt>
                <c:pt idx="3264">
                  <c:v>4.5333333333333297</c:v>
                </c:pt>
                <c:pt idx="3265">
                  <c:v>4.5347222222222197</c:v>
                </c:pt>
                <c:pt idx="3266">
                  <c:v>4.5361111111111097</c:v>
                </c:pt>
                <c:pt idx="3267">
                  <c:v>4.5374999999999996</c:v>
                </c:pt>
                <c:pt idx="3268">
                  <c:v>4.5388888888888896</c:v>
                </c:pt>
                <c:pt idx="3269">
                  <c:v>4.5402777777777796</c:v>
                </c:pt>
                <c:pt idx="3270">
                  <c:v>4.5416666666666696</c:v>
                </c:pt>
                <c:pt idx="3271">
                  <c:v>4.5430555555555596</c:v>
                </c:pt>
                <c:pt idx="3272">
                  <c:v>4.5444444444444398</c:v>
                </c:pt>
                <c:pt idx="3273">
                  <c:v>4.5458333333333298</c:v>
                </c:pt>
                <c:pt idx="3274">
                  <c:v>4.5472222222222198</c:v>
                </c:pt>
                <c:pt idx="3275">
                  <c:v>4.5486111111111098</c:v>
                </c:pt>
                <c:pt idx="3276">
                  <c:v>4.55</c:v>
                </c:pt>
                <c:pt idx="3277">
                  <c:v>4.5513888888888898</c:v>
                </c:pt>
                <c:pt idx="3278">
                  <c:v>4.5527777777777798</c:v>
                </c:pt>
                <c:pt idx="3279">
                  <c:v>4.5541666666666698</c:v>
                </c:pt>
                <c:pt idx="3280">
                  <c:v>4.5555555555555598</c:v>
                </c:pt>
                <c:pt idx="3281">
                  <c:v>4.55694444444444</c:v>
                </c:pt>
                <c:pt idx="3282">
                  <c:v>4.55833333333333</c:v>
                </c:pt>
                <c:pt idx="3283">
                  <c:v>4.55972222222222</c:v>
                </c:pt>
                <c:pt idx="3284">
                  <c:v>4.56111111111111</c:v>
                </c:pt>
                <c:pt idx="3285">
                  <c:v>4.5625</c:v>
                </c:pt>
                <c:pt idx="3286">
                  <c:v>4.56388888888889</c:v>
                </c:pt>
                <c:pt idx="3287">
                  <c:v>4.56527777777778</c:v>
                </c:pt>
                <c:pt idx="3288">
                  <c:v>4.56666666666667</c:v>
                </c:pt>
                <c:pt idx="3289">
                  <c:v>4.56805555555556</c:v>
                </c:pt>
                <c:pt idx="3290">
                  <c:v>4.56944444444445</c:v>
                </c:pt>
                <c:pt idx="3291">
                  <c:v>4.5708333333333302</c:v>
                </c:pt>
                <c:pt idx="3292">
                  <c:v>4.5722222222222202</c:v>
                </c:pt>
                <c:pt idx="3293">
                  <c:v>4.5736111111111102</c:v>
                </c:pt>
                <c:pt idx="3294">
                  <c:v>4.5750000000000002</c:v>
                </c:pt>
                <c:pt idx="3295">
                  <c:v>4.5763888888888902</c:v>
                </c:pt>
                <c:pt idx="3296">
                  <c:v>4.5777777777777802</c:v>
                </c:pt>
                <c:pt idx="3297">
                  <c:v>4.5791666666666702</c:v>
                </c:pt>
                <c:pt idx="3298">
                  <c:v>4.5805555555555602</c:v>
                </c:pt>
                <c:pt idx="3299">
                  <c:v>4.5819444444444501</c:v>
                </c:pt>
                <c:pt idx="3300">
                  <c:v>4.5833333333333304</c:v>
                </c:pt>
                <c:pt idx="3301">
                  <c:v>4.5847222222222204</c:v>
                </c:pt>
                <c:pt idx="3302">
                  <c:v>4.5861111111111104</c:v>
                </c:pt>
                <c:pt idx="3303">
                  <c:v>4.5875000000000004</c:v>
                </c:pt>
                <c:pt idx="3304">
                  <c:v>4.5888888888888903</c:v>
                </c:pt>
                <c:pt idx="3305">
                  <c:v>4.5902777777777803</c:v>
                </c:pt>
                <c:pt idx="3306">
                  <c:v>4.5916666666666703</c:v>
                </c:pt>
                <c:pt idx="3307">
                  <c:v>4.5930555555555603</c:v>
                </c:pt>
                <c:pt idx="3308">
                  <c:v>4.5944444444444397</c:v>
                </c:pt>
                <c:pt idx="3309">
                  <c:v>4.5958333333333297</c:v>
                </c:pt>
                <c:pt idx="3310">
                  <c:v>4.5972222222222197</c:v>
                </c:pt>
                <c:pt idx="3311">
                  <c:v>4.5986111111111097</c:v>
                </c:pt>
                <c:pt idx="3312">
                  <c:v>4.5999999999999996</c:v>
                </c:pt>
                <c:pt idx="3313">
                  <c:v>4.6013888888888896</c:v>
                </c:pt>
                <c:pt idx="3314">
                  <c:v>4.6027777777777796</c:v>
                </c:pt>
                <c:pt idx="3315">
                  <c:v>4.6041666666666696</c:v>
                </c:pt>
                <c:pt idx="3316">
                  <c:v>4.6055555555555596</c:v>
                </c:pt>
                <c:pt idx="3317">
                  <c:v>4.6069444444444398</c:v>
                </c:pt>
                <c:pt idx="3318">
                  <c:v>4.6083333333333298</c:v>
                </c:pt>
                <c:pt idx="3319">
                  <c:v>4.6097222222222198</c:v>
                </c:pt>
                <c:pt idx="3320">
                  <c:v>4.6111111111111098</c:v>
                </c:pt>
                <c:pt idx="3321">
                  <c:v>4.6124999999999998</c:v>
                </c:pt>
                <c:pt idx="3322">
                  <c:v>4.6138888888888898</c:v>
                </c:pt>
                <c:pt idx="3323">
                  <c:v>4.6152777777777798</c:v>
                </c:pt>
                <c:pt idx="3324">
                  <c:v>4.6166666666666698</c:v>
                </c:pt>
                <c:pt idx="3325">
                  <c:v>4.6180555555555598</c:v>
                </c:pt>
                <c:pt idx="3326">
                  <c:v>4.61944444444444</c:v>
                </c:pt>
                <c:pt idx="3327">
                  <c:v>4.62083333333333</c:v>
                </c:pt>
                <c:pt idx="3328">
                  <c:v>4.62222222222222</c:v>
                </c:pt>
                <c:pt idx="3329">
                  <c:v>4.62361111111111</c:v>
                </c:pt>
                <c:pt idx="3330">
                  <c:v>4.625</c:v>
                </c:pt>
                <c:pt idx="3331">
                  <c:v>4.62638888888889</c:v>
                </c:pt>
                <c:pt idx="3332">
                  <c:v>4.62777777777778</c:v>
                </c:pt>
                <c:pt idx="3333">
                  <c:v>4.62916666666667</c:v>
                </c:pt>
                <c:pt idx="3334">
                  <c:v>4.63055555555556</c:v>
                </c:pt>
                <c:pt idx="3335">
                  <c:v>4.63194444444445</c:v>
                </c:pt>
                <c:pt idx="3336">
                  <c:v>4.6333333333333302</c:v>
                </c:pt>
                <c:pt idx="3337">
                  <c:v>4.6347222222222202</c:v>
                </c:pt>
                <c:pt idx="3338">
                  <c:v>4.6361111111111102</c:v>
                </c:pt>
                <c:pt idx="3339">
                  <c:v>4.6375000000000002</c:v>
                </c:pt>
                <c:pt idx="3340">
                  <c:v>4.6388888888888902</c:v>
                </c:pt>
                <c:pt idx="3341">
                  <c:v>4.6402777777777802</c:v>
                </c:pt>
                <c:pt idx="3342">
                  <c:v>4.6416666666666702</c:v>
                </c:pt>
                <c:pt idx="3343">
                  <c:v>4.6430555555555602</c:v>
                </c:pt>
                <c:pt idx="3344">
                  <c:v>4.6444444444444501</c:v>
                </c:pt>
                <c:pt idx="3345">
                  <c:v>4.6458333333333304</c:v>
                </c:pt>
                <c:pt idx="3346">
                  <c:v>4.6472222222222204</c:v>
                </c:pt>
                <c:pt idx="3347">
                  <c:v>4.6486111111111104</c:v>
                </c:pt>
                <c:pt idx="3348">
                  <c:v>4.6500000000000004</c:v>
                </c:pt>
                <c:pt idx="3349">
                  <c:v>4.6513888888888903</c:v>
                </c:pt>
                <c:pt idx="3350">
                  <c:v>4.6527777777777803</c:v>
                </c:pt>
                <c:pt idx="3351">
                  <c:v>4.6541666666666703</c:v>
                </c:pt>
                <c:pt idx="3352">
                  <c:v>4.6555555555555603</c:v>
                </c:pt>
                <c:pt idx="3353">
                  <c:v>4.6569444444444397</c:v>
                </c:pt>
                <c:pt idx="3354">
                  <c:v>4.6583333333333297</c:v>
                </c:pt>
                <c:pt idx="3355">
                  <c:v>4.6597222222222197</c:v>
                </c:pt>
                <c:pt idx="3356">
                  <c:v>4.6611111111111097</c:v>
                </c:pt>
                <c:pt idx="3357">
                  <c:v>4.6624999999999996</c:v>
                </c:pt>
                <c:pt idx="3358">
                  <c:v>4.6638888888888896</c:v>
                </c:pt>
                <c:pt idx="3359">
                  <c:v>4.6652777777777796</c:v>
                </c:pt>
                <c:pt idx="3360">
                  <c:v>4.6666666666666696</c:v>
                </c:pt>
                <c:pt idx="3361">
                  <c:v>4.6680555555555596</c:v>
                </c:pt>
                <c:pt idx="3362">
                  <c:v>4.6694444444444398</c:v>
                </c:pt>
                <c:pt idx="3363">
                  <c:v>4.6708333333333298</c:v>
                </c:pt>
                <c:pt idx="3364">
                  <c:v>4.6722222222222198</c:v>
                </c:pt>
                <c:pt idx="3365">
                  <c:v>4.6736111111111098</c:v>
                </c:pt>
                <c:pt idx="3366">
                  <c:v>4.6749999999999998</c:v>
                </c:pt>
                <c:pt idx="3367">
                  <c:v>4.6763888888888898</c:v>
                </c:pt>
                <c:pt idx="3368">
                  <c:v>4.6777777777777798</c:v>
                </c:pt>
                <c:pt idx="3369">
                  <c:v>4.6791666666666698</c:v>
                </c:pt>
                <c:pt idx="3370">
                  <c:v>4.6805555555555598</c:v>
                </c:pt>
                <c:pt idx="3371">
                  <c:v>4.68194444444444</c:v>
                </c:pt>
                <c:pt idx="3372">
                  <c:v>4.68333333333333</c:v>
                </c:pt>
                <c:pt idx="3373">
                  <c:v>4.68472222222222</c:v>
                </c:pt>
                <c:pt idx="3374">
                  <c:v>4.68611111111111</c:v>
                </c:pt>
                <c:pt idx="3375">
                  <c:v>4.6875</c:v>
                </c:pt>
                <c:pt idx="3376">
                  <c:v>4.68888888888889</c:v>
                </c:pt>
                <c:pt idx="3377">
                  <c:v>4.69027777777778</c:v>
                </c:pt>
                <c:pt idx="3378">
                  <c:v>4.69166666666667</c:v>
                </c:pt>
                <c:pt idx="3379">
                  <c:v>4.69305555555556</c:v>
                </c:pt>
                <c:pt idx="3380">
                  <c:v>4.69444444444445</c:v>
                </c:pt>
                <c:pt idx="3381">
                  <c:v>4.6958333333333302</c:v>
                </c:pt>
                <c:pt idx="3382">
                  <c:v>4.6972222222222202</c:v>
                </c:pt>
                <c:pt idx="3383">
                  <c:v>4.6986111111111102</c:v>
                </c:pt>
                <c:pt idx="3384">
                  <c:v>4.7</c:v>
                </c:pt>
                <c:pt idx="3385">
                  <c:v>4.7013888888888902</c:v>
                </c:pt>
                <c:pt idx="3386">
                  <c:v>4.7027777777777802</c:v>
                </c:pt>
                <c:pt idx="3387">
                  <c:v>4.7041666666666702</c:v>
                </c:pt>
                <c:pt idx="3388">
                  <c:v>4.7055555555555602</c:v>
                </c:pt>
                <c:pt idx="3389">
                  <c:v>4.7069444444444501</c:v>
                </c:pt>
                <c:pt idx="3390">
                  <c:v>4.7083333333333304</c:v>
                </c:pt>
                <c:pt idx="3391">
                  <c:v>4.7097222222222204</c:v>
                </c:pt>
                <c:pt idx="3392">
                  <c:v>4.7111111111111104</c:v>
                </c:pt>
                <c:pt idx="3393">
                  <c:v>4.7125000000000004</c:v>
                </c:pt>
                <c:pt idx="3394">
                  <c:v>4.7138888888888903</c:v>
                </c:pt>
                <c:pt idx="3395">
                  <c:v>4.7152777777777803</c:v>
                </c:pt>
                <c:pt idx="3396">
                  <c:v>4.7166666666666703</c:v>
                </c:pt>
                <c:pt idx="3397">
                  <c:v>4.7180555555555603</c:v>
                </c:pt>
                <c:pt idx="3398">
                  <c:v>4.7194444444444397</c:v>
                </c:pt>
                <c:pt idx="3399">
                  <c:v>4.7208333333333297</c:v>
                </c:pt>
                <c:pt idx="3400">
                  <c:v>4.7222222222222197</c:v>
                </c:pt>
                <c:pt idx="3401">
                  <c:v>4.7236111111111097</c:v>
                </c:pt>
                <c:pt idx="3402">
                  <c:v>4.7249999999999996</c:v>
                </c:pt>
                <c:pt idx="3403">
                  <c:v>4.7263888888888896</c:v>
                </c:pt>
                <c:pt idx="3404">
                  <c:v>4.7277777777777796</c:v>
                </c:pt>
                <c:pt idx="3405">
                  <c:v>4.7291666666666696</c:v>
                </c:pt>
                <c:pt idx="3406">
                  <c:v>4.7305555555555596</c:v>
                </c:pt>
                <c:pt idx="3407">
                  <c:v>4.7319444444444398</c:v>
                </c:pt>
                <c:pt idx="3408">
                  <c:v>4.7333333333333298</c:v>
                </c:pt>
                <c:pt idx="3409">
                  <c:v>4.7347222222222198</c:v>
                </c:pt>
                <c:pt idx="3410">
                  <c:v>4.7361111111111098</c:v>
                </c:pt>
                <c:pt idx="3411">
                  <c:v>4.7374999999999998</c:v>
                </c:pt>
                <c:pt idx="3412">
                  <c:v>4.7388888888888898</c:v>
                </c:pt>
                <c:pt idx="3413">
                  <c:v>4.7402777777777798</c:v>
                </c:pt>
                <c:pt idx="3414">
                  <c:v>4.7416666666666698</c:v>
                </c:pt>
                <c:pt idx="3415">
                  <c:v>4.7430555555555598</c:v>
                </c:pt>
                <c:pt idx="3416">
                  <c:v>4.74444444444444</c:v>
                </c:pt>
                <c:pt idx="3417">
                  <c:v>4.74583333333333</c:v>
                </c:pt>
                <c:pt idx="3418">
                  <c:v>4.74722222222222</c:v>
                </c:pt>
                <c:pt idx="3419">
                  <c:v>4.74861111111111</c:v>
                </c:pt>
                <c:pt idx="3420">
                  <c:v>4.75</c:v>
                </c:pt>
                <c:pt idx="3421">
                  <c:v>4.75138888888889</c:v>
                </c:pt>
                <c:pt idx="3422">
                  <c:v>4.75277777777778</c:v>
                </c:pt>
                <c:pt idx="3423">
                  <c:v>4.75416666666667</c:v>
                </c:pt>
                <c:pt idx="3424">
                  <c:v>4.75555555555556</c:v>
                </c:pt>
                <c:pt idx="3425">
                  <c:v>4.75694444444445</c:v>
                </c:pt>
                <c:pt idx="3426">
                  <c:v>4.7583333333333302</c:v>
                </c:pt>
                <c:pt idx="3427">
                  <c:v>4.7597222222222202</c:v>
                </c:pt>
                <c:pt idx="3428">
                  <c:v>4.7611111111111102</c:v>
                </c:pt>
                <c:pt idx="3429">
                  <c:v>4.7625000000000002</c:v>
                </c:pt>
                <c:pt idx="3430">
                  <c:v>4.7638888888888902</c:v>
                </c:pt>
                <c:pt idx="3431">
                  <c:v>4.7652777777777802</c:v>
                </c:pt>
                <c:pt idx="3432">
                  <c:v>4.7666666666666702</c:v>
                </c:pt>
                <c:pt idx="3433">
                  <c:v>4.7680555555555602</c:v>
                </c:pt>
                <c:pt idx="3434">
                  <c:v>4.7694444444444501</c:v>
                </c:pt>
                <c:pt idx="3435">
                  <c:v>4.7708333333333304</c:v>
                </c:pt>
                <c:pt idx="3436">
                  <c:v>4.7722222222222204</c:v>
                </c:pt>
                <c:pt idx="3437">
                  <c:v>4.7736111111111104</c:v>
                </c:pt>
                <c:pt idx="3438">
                  <c:v>4.7750000000000004</c:v>
                </c:pt>
                <c:pt idx="3439">
                  <c:v>4.7763888888888903</c:v>
                </c:pt>
                <c:pt idx="3440">
                  <c:v>4.7777777777777803</c:v>
                </c:pt>
                <c:pt idx="3441">
                  <c:v>4.7791666666666703</c:v>
                </c:pt>
                <c:pt idx="3442">
                  <c:v>4.7805555555555603</c:v>
                </c:pt>
                <c:pt idx="3443">
                  <c:v>4.7819444444444397</c:v>
                </c:pt>
                <c:pt idx="3444">
                  <c:v>4.7833333333333297</c:v>
                </c:pt>
                <c:pt idx="3445">
                  <c:v>4.7847222222222197</c:v>
                </c:pt>
                <c:pt idx="3446">
                  <c:v>4.7861111111111097</c:v>
                </c:pt>
                <c:pt idx="3447">
                  <c:v>4.7874999999999996</c:v>
                </c:pt>
                <c:pt idx="3448">
                  <c:v>4.7888888888888896</c:v>
                </c:pt>
                <c:pt idx="3449">
                  <c:v>4.7902777777777796</c:v>
                </c:pt>
                <c:pt idx="3450">
                  <c:v>4.7916666666666696</c:v>
                </c:pt>
                <c:pt idx="3451">
                  <c:v>4.7930555555555596</c:v>
                </c:pt>
                <c:pt idx="3452">
                  <c:v>4.7944444444444398</c:v>
                </c:pt>
                <c:pt idx="3453">
                  <c:v>4.7958333333333298</c:v>
                </c:pt>
                <c:pt idx="3454">
                  <c:v>4.7972222222222198</c:v>
                </c:pt>
                <c:pt idx="3455">
                  <c:v>4.7986111111111098</c:v>
                </c:pt>
                <c:pt idx="3456">
                  <c:v>4.8</c:v>
                </c:pt>
                <c:pt idx="3457">
                  <c:v>4.8013888888888898</c:v>
                </c:pt>
                <c:pt idx="3458">
                  <c:v>4.8027777777777798</c:v>
                </c:pt>
                <c:pt idx="3459">
                  <c:v>4.8041666666666698</c:v>
                </c:pt>
                <c:pt idx="3460">
                  <c:v>4.8055555555555598</c:v>
                </c:pt>
                <c:pt idx="3461">
                  <c:v>4.80694444444444</c:v>
                </c:pt>
                <c:pt idx="3462">
                  <c:v>4.80833333333333</c:v>
                </c:pt>
                <c:pt idx="3463">
                  <c:v>4.80972222222222</c:v>
                </c:pt>
                <c:pt idx="3464">
                  <c:v>4.81111111111111</c:v>
                </c:pt>
                <c:pt idx="3465">
                  <c:v>4.8125</c:v>
                </c:pt>
                <c:pt idx="3466">
                  <c:v>4.81388888888889</c:v>
                </c:pt>
                <c:pt idx="3467">
                  <c:v>4.81527777777778</c:v>
                </c:pt>
                <c:pt idx="3468">
                  <c:v>4.81666666666667</c:v>
                </c:pt>
                <c:pt idx="3469">
                  <c:v>4.81805555555556</c:v>
                </c:pt>
                <c:pt idx="3470">
                  <c:v>4.81944444444445</c:v>
                </c:pt>
                <c:pt idx="3471">
                  <c:v>4.8208333333333302</c:v>
                </c:pt>
                <c:pt idx="3472">
                  <c:v>4.8222222222222202</c:v>
                </c:pt>
                <c:pt idx="3473">
                  <c:v>4.8236111111111102</c:v>
                </c:pt>
                <c:pt idx="3474">
                  <c:v>4.8250000000000002</c:v>
                </c:pt>
                <c:pt idx="3475">
                  <c:v>4.8263888888888902</c:v>
                </c:pt>
                <c:pt idx="3476">
                  <c:v>4.8277777777777802</c:v>
                </c:pt>
                <c:pt idx="3477">
                  <c:v>4.8291666666666702</c:v>
                </c:pt>
                <c:pt idx="3478">
                  <c:v>4.8305555555555602</c:v>
                </c:pt>
                <c:pt idx="3479">
                  <c:v>4.8319444444444501</c:v>
                </c:pt>
                <c:pt idx="3480">
                  <c:v>4.8333333333333304</c:v>
                </c:pt>
                <c:pt idx="3481">
                  <c:v>4.8347222222222204</c:v>
                </c:pt>
                <c:pt idx="3482">
                  <c:v>4.8361111111111104</c:v>
                </c:pt>
                <c:pt idx="3483">
                  <c:v>4.8375000000000004</c:v>
                </c:pt>
                <c:pt idx="3484">
                  <c:v>4.8388888888888903</c:v>
                </c:pt>
                <c:pt idx="3485">
                  <c:v>4.8402777777777803</c:v>
                </c:pt>
                <c:pt idx="3486">
                  <c:v>4.8416666666666703</c:v>
                </c:pt>
                <c:pt idx="3487">
                  <c:v>4.8430555555555603</c:v>
                </c:pt>
                <c:pt idx="3488">
                  <c:v>4.8444444444444397</c:v>
                </c:pt>
                <c:pt idx="3489">
                  <c:v>4.8458333333333297</c:v>
                </c:pt>
                <c:pt idx="3490">
                  <c:v>4.8472222222222197</c:v>
                </c:pt>
                <c:pt idx="3491">
                  <c:v>4.8486111111111097</c:v>
                </c:pt>
                <c:pt idx="3492">
                  <c:v>4.8499999999999996</c:v>
                </c:pt>
                <c:pt idx="3493">
                  <c:v>4.8513888888888896</c:v>
                </c:pt>
                <c:pt idx="3494">
                  <c:v>4.8527777777777796</c:v>
                </c:pt>
                <c:pt idx="3495">
                  <c:v>4.8541666666666696</c:v>
                </c:pt>
                <c:pt idx="3496">
                  <c:v>4.8555555555555596</c:v>
                </c:pt>
                <c:pt idx="3497">
                  <c:v>4.8569444444444398</c:v>
                </c:pt>
                <c:pt idx="3498">
                  <c:v>4.8583333333333298</c:v>
                </c:pt>
                <c:pt idx="3499">
                  <c:v>4.8597222222222198</c:v>
                </c:pt>
                <c:pt idx="3500">
                  <c:v>4.8611111111111098</c:v>
                </c:pt>
                <c:pt idx="3501">
                  <c:v>4.8624999999999998</c:v>
                </c:pt>
                <c:pt idx="3502">
                  <c:v>4.8638888888888898</c:v>
                </c:pt>
                <c:pt idx="3503">
                  <c:v>4.8652777777777798</c:v>
                </c:pt>
                <c:pt idx="3504">
                  <c:v>4.8666666666666698</c:v>
                </c:pt>
                <c:pt idx="3505">
                  <c:v>4.8680555555555598</c:v>
                </c:pt>
                <c:pt idx="3506">
                  <c:v>4.86944444444444</c:v>
                </c:pt>
                <c:pt idx="3507">
                  <c:v>4.87083333333333</c:v>
                </c:pt>
                <c:pt idx="3508">
                  <c:v>4.87222222222222</c:v>
                </c:pt>
                <c:pt idx="3509">
                  <c:v>4.87361111111111</c:v>
                </c:pt>
                <c:pt idx="3510">
                  <c:v>4.875</c:v>
                </c:pt>
                <c:pt idx="3511">
                  <c:v>4.87638888888889</c:v>
                </c:pt>
                <c:pt idx="3512">
                  <c:v>4.87777777777778</c:v>
                </c:pt>
                <c:pt idx="3513">
                  <c:v>4.87916666666667</c:v>
                </c:pt>
                <c:pt idx="3514">
                  <c:v>4.88055555555556</c:v>
                </c:pt>
                <c:pt idx="3515">
                  <c:v>4.88194444444445</c:v>
                </c:pt>
                <c:pt idx="3516">
                  <c:v>4.8833333333333302</c:v>
                </c:pt>
                <c:pt idx="3517">
                  <c:v>4.8847222222222202</c:v>
                </c:pt>
                <c:pt idx="3518">
                  <c:v>4.8861111111111102</c:v>
                </c:pt>
                <c:pt idx="3519">
                  <c:v>4.8875000000000002</c:v>
                </c:pt>
                <c:pt idx="3520">
                  <c:v>4.8888888888888902</c:v>
                </c:pt>
                <c:pt idx="3521">
                  <c:v>4.8902777777777802</c:v>
                </c:pt>
                <c:pt idx="3522">
                  <c:v>4.8916666666666702</c:v>
                </c:pt>
                <c:pt idx="3523">
                  <c:v>4.8930555555555602</c:v>
                </c:pt>
                <c:pt idx="3524">
                  <c:v>4.8944444444444501</c:v>
                </c:pt>
                <c:pt idx="3525">
                  <c:v>4.8958333333333304</c:v>
                </c:pt>
                <c:pt idx="3526">
                  <c:v>4.8972222222222204</c:v>
                </c:pt>
                <c:pt idx="3527">
                  <c:v>4.8986111111111104</c:v>
                </c:pt>
                <c:pt idx="3528">
                  <c:v>4.9000000000000004</c:v>
                </c:pt>
                <c:pt idx="3529">
                  <c:v>4.9013888888888903</c:v>
                </c:pt>
                <c:pt idx="3530">
                  <c:v>4.9027777777777803</c:v>
                </c:pt>
                <c:pt idx="3531">
                  <c:v>4.9041666666666703</c:v>
                </c:pt>
                <c:pt idx="3532">
                  <c:v>4.9055555555555603</c:v>
                </c:pt>
                <c:pt idx="3533">
                  <c:v>4.9069444444444397</c:v>
                </c:pt>
                <c:pt idx="3534">
                  <c:v>4.9083333333333297</c:v>
                </c:pt>
                <c:pt idx="3535">
                  <c:v>4.9097222222222197</c:v>
                </c:pt>
                <c:pt idx="3536">
                  <c:v>4.9111111111111097</c:v>
                </c:pt>
                <c:pt idx="3537">
                  <c:v>4.9124999999999996</c:v>
                </c:pt>
                <c:pt idx="3538">
                  <c:v>4.9138888888888896</c:v>
                </c:pt>
                <c:pt idx="3539">
                  <c:v>4.9152777777777796</c:v>
                </c:pt>
                <c:pt idx="3540">
                  <c:v>4.9166666666666696</c:v>
                </c:pt>
                <c:pt idx="3541">
                  <c:v>4.9180555555555596</c:v>
                </c:pt>
                <c:pt idx="3542">
                  <c:v>4.9194444444444398</c:v>
                </c:pt>
                <c:pt idx="3543">
                  <c:v>4.9208333333333298</c:v>
                </c:pt>
                <c:pt idx="3544">
                  <c:v>4.9222222222222198</c:v>
                </c:pt>
                <c:pt idx="3545">
                  <c:v>4.9236111111111098</c:v>
                </c:pt>
                <c:pt idx="3546">
                  <c:v>4.9249999999999998</c:v>
                </c:pt>
                <c:pt idx="3547">
                  <c:v>4.9263888888888898</c:v>
                </c:pt>
                <c:pt idx="3548">
                  <c:v>4.9277777777777798</c:v>
                </c:pt>
                <c:pt idx="3549">
                  <c:v>4.9291666666666698</c:v>
                </c:pt>
                <c:pt idx="3550">
                  <c:v>4.9305555555555598</c:v>
                </c:pt>
                <c:pt idx="3551">
                  <c:v>4.93194444444444</c:v>
                </c:pt>
                <c:pt idx="3552">
                  <c:v>4.93333333333333</c:v>
                </c:pt>
                <c:pt idx="3553">
                  <c:v>4.93472222222222</c:v>
                </c:pt>
                <c:pt idx="3554">
                  <c:v>4.93611111111111</c:v>
                </c:pt>
                <c:pt idx="3555">
                  <c:v>4.9375</c:v>
                </c:pt>
                <c:pt idx="3556">
                  <c:v>4.93888888888889</c:v>
                </c:pt>
                <c:pt idx="3557">
                  <c:v>4.94027777777778</c:v>
                </c:pt>
                <c:pt idx="3558">
                  <c:v>4.94166666666667</c:v>
                </c:pt>
                <c:pt idx="3559">
                  <c:v>4.94305555555556</c:v>
                </c:pt>
                <c:pt idx="3560">
                  <c:v>4.94444444444445</c:v>
                </c:pt>
                <c:pt idx="3561">
                  <c:v>4.9458333333333302</c:v>
                </c:pt>
                <c:pt idx="3562">
                  <c:v>4.9472222222222202</c:v>
                </c:pt>
                <c:pt idx="3563">
                  <c:v>4.9486111111111102</c:v>
                </c:pt>
                <c:pt idx="3564">
                  <c:v>4.95</c:v>
                </c:pt>
                <c:pt idx="3565">
                  <c:v>4.9513888888888902</c:v>
                </c:pt>
                <c:pt idx="3566">
                  <c:v>4.9527777777777802</c:v>
                </c:pt>
                <c:pt idx="3567">
                  <c:v>4.9541666666666702</c:v>
                </c:pt>
                <c:pt idx="3568">
                  <c:v>4.9555555555555602</c:v>
                </c:pt>
                <c:pt idx="3569">
                  <c:v>4.9569444444444501</c:v>
                </c:pt>
                <c:pt idx="3570">
                  <c:v>4.9583333333333304</c:v>
                </c:pt>
                <c:pt idx="3571">
                  <c:v>4.9597222222222204</c:v>
                </c:pt>
                <c:pt idx="3572">
                  <c:v>4.9611111111111104</c:v>
                </c:pt>
                <c:pt idx="3573">
                  <c:v>4.9625000000000004</c:v>
                </c:pt>
                <c:pt idx="3574">
                  <c:v>4.9638888888888903</c:v>
                </c:pt>
                <c:pt idx="3575">
                  <c:v>4.9652777777777803</c:v>
                </c:pt>
                <c:pt idx="3576">
                  <c:v>4.9666666666666703</c:v>
                </c:pt>
                <c:pt idx="3577">
                  <c:v>4.9680555555555603</c:v>
                </c:pt>
                <c:pt idx="3578">
                  <c:v>4.9694444444444397</c:v>
                </c:pt>
                <c:pt idx="3579">
                  <c:v>4.9708333333333297</c:v>
                </c:pt>
                <c:pt idx="3580">
                  <c:v>4.9722222222222197</c:v>
                </c:pt>
                <c:pt idx="3581">
                  <c:v>4.9736111111111097</c:v>
                </c:pt>
                <c:pt idx="3582">
                  <c:v>4.9749999999999996</c:v>
                </c:pt>
                <c:pt idx="3583">
                  <c:v>4.9763888888888896</c:v>
                </c:pt>
                <c:pt idx="3584">
                  <c:v>4.9777777777777796</c:v>
                </c:pt>
                <c:pt idx="3585">
                  <c:v>4.9791666666666696</c:v>
                </c:pt>
                <c:pt idx="3586">
                  <c:v>4.9805555555555596</c:v>
                </c:pt>
                <c:pt idx="3587">
                  <c:v>4.9819444444444398</c:v>
                </c:pt>
                <c:pt idx="3588">
                  <c:v>4.9833333333333298</c:v>
                </c:pt>
                <c:pt idx="3589">
                  <c:v>4.9847222222222198</c:v>
                </c:pt>
                <c:pt idx="3590">
                  <c:v>4.9861111111111098</c:v>
                </c:pt>
                <c:pt idx="3591">
                  <c:v>4.9874999999999998</c:v>
                </c:pt>
                <c:pt idx="3592">
                  <c:v>4.9888888888888898</c:v>
                </c:pt>
                <c:pt idx="3593">
                  <c:v>4.9902777777777798</c:v>
                </c:pt>
                <c:pt idx="3594">
                  <c:v>4.9916666666666698</c:v>
                </c:pt>
                <c:pt idx="3595">
                  <c:v>4.9930555555555598</c:v>
                </c:pt>
                <c:pt idx="3596">
                  <c:v>4.99444444444444</c:v>
                </c:pt>
                <c:pt idx="3597">
                  <c:v>4.99583333333333</c:v>
                </c:pt>
                <c:pt idx="3598">
                  <c:v>4.99722222222222</c:v>
                </c:pt>
                <c:pt idx="3599">
                  <c:v>4.99861111111111</c:v>
                </c:pt>
                <c:pt idx="3600">
                  <c:v>5</c:v>
                </c:pt>
                <c:pt idx="3601">
                  <c:v>5.00138888888889</c:v>
                </c:pt>
                <c:pt idx="3602">
                  <c:v>5.00277777777778</c:v>
                </c:pt>
                <c:pt idx="3603">
                  <c:v>5.00416666666667</c:v>
                </c:pt>
                <c:pt idx="3604">
                  <c:v>5.00555555555556</c:v>
                </c:pt>
                <c:pt idx="3605">
                  <c:v>5.00694444444445</c:v>
                </c:pt>
                <c:pt idx="3606">
                  <c:v>5.0083333333333302</c:v>
                </c:pt>
                <c:pt idx="3607">
                  <c:v>5.0097222222222202</c:v>
                </c:pt>
                <c:pt idx="3608">
                  <c:v>5.0111111111111102</c:v>
                </c:pt>
                <c:pt idx="3609">
                  <c:v>5.0125000000000002</c:v>
                </c:pt>
                <c:pt idx="3610">
                  <c:v>5.0138888888888902</c:v>
                </c:pt>
                <c:pt idx="3611">
                  <c:v>5.0152777777777802</c:v>
                </c:pt>
                <c:pt idx="3612">
                  <c:v>5.0166666666666702</c:v>
                </c:pt>
                <c:pt idx="3613">
                  <c:v>5.0180555555555602</c:v>
                </c:pt>
                <c:pt idx="3614">
                  <c:v>5.0194444444444501</c:v>
                </c:pt>
                <c:pt idx="3615">
                  <c:v>5.0208333333333304</c:v>
                </c:pt>
                <c:pt idx="3616">
                  <c:v>5.0222222222222204</c:v>
                </c:pt>
                <c:pt idx="3617">
                  <c:v>5.0236111111111104</c:v>
                </c:pt>
                <c:pt idx="3618">
                  <c:v>5.0250000000000004</c:v>
                </c:pt>
                <c:pt idx="3619">
                  <c:v>5.0263888888888903</c:v>
                </c:pt>
                <c:pt idx="3620">
                  <c:v>5.0277777777777803</c:v>
                </c:pt>
                <c:pt idx="3621">
                  <c:v>5.0291666666666703</c:v>
                </c:pt>
                <c:pt idx="3622">
                  <c:v>5.0305555555555603</c:v>
                </c:pt>
                <c:pt idx="3623">
                  <c:v>5.0319444444444397</c:v>
                </c:pt>
                <c:pt idx="3624">
                  <c:v>5.0333333333333297</c:v>
                </c:pt>
                <c:pt idx="3625">
                  <c:v>5.0347222222222197</c:v>
                </c:pt>
                <c:pt idx="3626">
                  <c:v>5.0361111111111097</c:v>
                </c:pt>
                <c:pt idx="3627">
                  <c:v>5.0374999999999996</c:v>
                </c:pt>
                <c:pt idx="3628">
                  <c:v>5.0388888888888896</c:v>
                </c:pt>
                <c:pt idx="3629">
                  <c:v>5.0402777777777796</c:v>
                </c:pt>
                <c:pt idx="3630">
                  <c:v>5.0416666666666696</c:v>
                </c:pt>
                <c:pt idx="3631">
                  <c:v>5.0430555555555596</c:v>
                </c:pt>
                <c:pt idx="3632">
                  <c:v>5.0444444444444398</c:v>
                </c:pt>
                <c:pt idx="3633">
                  <c:v>5.0458333333333298</c:v>
                </c:pt>
                <c:pt idx="3634">
                  <c:v>5.0472222222222198</c:v>
                </c:pt>
                <c:pt idx="3635">
                  <c:v>5.0486111111111098</c:v>
                </c:pt>
                <c:pt idx="3636">
                  <c:v>5.05</c:v>
                </c:pt>
                <c:pt idx="3637">
                  <c:v>5.0513888888888898</c:v>
                </c:pt>
                <c:pt idx="3638">
                  <c:v>5.0527777777777798</c:v>
                </c:pt>
                <c:pt idx="3639">
                  <c:v>5.0541666666666698</c:v>
                </c:pt>
                <c:pt idx="3640">
                  <c:v>5.0555555555555598</c:v>
                </c:pt>
                <c:pt idx="3641">
                  <c:v>5.05694444444444</c:v>
                </c:pt>
                <c:pt idx="3642">
                  <c:v>5.05833333333333</c:v>
                </c:pt>
                <c:pt idx="3643">
                  <c:v>5.05972222222222</c:v>
                </c:pt>
                <c:pt idx="3644">
                  <c:v>5.06111111111111</c:v>
                </c:pt>
                <c:pt idx="3645">
                  <c:v>5.0625</c:v>
                </c:pt>
                <c:pt idx="3646">
                  <c:v>5.06388888888889</c:v>
                </c:pt>
                <c:pt idx="3647">
                  <c:v>5.06527777777778</c:v>
                </c:pt>
                <c:pt idx="3648">
                  <c:v>5.06666666666667</c:v>
                </c:pt>
                <c:pt idx="3649">
                  <c:v>5.06805555555556</c:v>
                </c:pt>
                <c:pt idx="3650">
                  <c:v>5.06944444444445</c:v>
                </c:pt>
                <c:pt idx="3651">
                  <c:v>5.0708333333333302</c:v>
                </c:pt>
                <c:pt idx="3652">
                  <c:v>5.0722222222222202</c:v>
                </c:pt>
                <c:pt idx="3653">
                  <c:v>5.0736111111111102</c:v>
                </c:pt>
                <c:pt idx="3654">
                  <c:v>5.0750000000000002</c:v>
                </c:pt>
                <c:pt idx="3655">
                  <c:v>5.0763888888888902</c:v>
                </c:pt>
                <c:pt idx="3656">
                  <c:v>5.0777777777777802</c:v>
                </c:pt>
                <c:pt idx="3657">
                  <c:v>5.0791666666666702</c:v>
                </c:pt>
                <c:pt idx="3658">
                  <c:v>5.0805555555555602</c:v>
                </c:pt>
                <c:pt idx="3659">
                  <c:v>5.0819444444444501</c:v>
                </c:pt>
                <c:pt idx="3660">
                  <c:v>5.0833333333333304</c:v>
                </c:pt>
                <c:pt idx="3661">
                  <c:v>5.0847222222222204</c:v>
                </c:pt>
                <c:pt idx="3662">
                  <c:v>5.0861111111111104</c:v>
                </c:pt>
                <c:pt idx="3663">
                  <c:v>5.0875000000000004</c:v>
                </c:pt>
                <c:pt idx="3664">
                  <c:v>5.0888888888888903</c:v>
                </c:pt>
                <c:pt idx="3665">
                  <c:v>5.0902777777777803</c:v>
                </c:pt>
                <c:pt idx="3666">
                  <c:v>5.0916666666666703</c:v>
                </c:pt>
                <c:pt idx="3667">
                  <c:v>5.0930555555555603</c:v>
                </c:pt>
                <c:pt idx="3668">
                  <c:v>5.0944444444444397</c:v>
                </c:pt>
                <c:pt idx="3669">
                  <c:v>5.0958333333333297</c:v>
                </c:pt>
                <c:pt idx="3670">
                  <c:v>5.0972222222222197</c:v>
                </c:pt>
                <c:pt idx="3671">
                  <c:v>5.0986111111111097</c:v>
                </c:pt>
                <c:pt idx="3672">
                  <c:v>5.0999999999999996</c:v>
                </c:pt>
                <c:pt idx="3673">
                  <c:v>5.1013888888888896</c:v>
                </c:pt>
                <c:pt idx="3674">
                  <c:v>5.1027777777777796</c:v>
                </c:pt>
                <c:pt idx="3675">
                  <c:v>5.1041666666666696</c:v>
                </c:pt>
                <c:pt idx="3676">
                  <c:v>5.1055555555555596</c:v>
                </c:pt>
                <c:pt idx="3677">
                  <c:v>5.1069444444444398</c:v>
                </c:pt>
                <c:pt idx="3678">
                  <c:v>5.1083333333333298</c:v>
                </c:pt>
                <c:pt idx="3679">
                  <c:v>5.1097222222222198</c:v>
                </c:pt>
                <c:pt idx="3680">
                  <c:v>5.1111111111111098</c:v>
                </c:pt>
                <c:pt idx="3681">
                  <c:v>5.1124999999999998</c:v>
                </c:pt>
                <c:pt idx="3682">
                  <c:v>5.1138888888888898</c:v>
                </c:pt>
                <c:pt idx="3683">
                  <c:v>5.1152777777777798</c:v>
                </c:pt>
                <c:pt idx="3684">
                  <c:v>5.1166666666666698</c:v>
                </c:pt>
                <c:pt idx="3685">
                  <c:v>5.1180555555555598</c:v>
                </c:pt>
                <c:pt idx="3686">
                  <c:v>5.11944444444444</c:v>
                </c:pt>
                <c:pt idx="3687">
                  <c:v>5.12083333333333</c:v>
                </c:pt>
                <c:pt idx="3688">
                  <c:v>5.12222222222222</c:v>
                </c:pt>
                <c:pt idx="3689">
                  <c:v>5.12361111111111</c:v>
                </c:pt>
                <c:pt idx="3690">
                  <c:v>5.125</c:v>
                </c:pt>
                <c:pt idx="3691">
                  <c:v>5.12638888888889</c:v>
                </c:pt>
                <c:pt idx="3692">
                  <c:v>5.12777777777778</c:v>
                </c:pt>
                <c:pt idx="3693">
                  <c:v>5.12916666666667</c:v>
                </c:pt>
                <c:pt idx="3694">
                  <c:v>5.13055555555556</c:v>
                </c:pt>
                <c:pt idx="3695">
                  <c:v>5.13194444444445</c:v>
                </c:pt>
                <c:pt idx="3696">
                  <c:v>5.1333333333333302</c:v>
                </c:pt>
                <c:pt idx="3697">
                  <c:v>5.1347222222222202</c:v>
                </c:pt>
                <c:pt idx="3698">
                  <c:v>5.1361111111111102</c:v>
                </c:pt>
                <c:pt idx="3699">
                  <c:v>5.1375000000000002</c:v>
                </c:pt>
                <c:pt idx="3700">
                  <c:v>5.1388888888888902</c:v>
                </c:pt>
                <c:pt idx="3701">
                  <c:v>5.1402777777777802</c:v>
                </c:pt>
                <c:pt idx="3702">
                  <c:v>5.1416666666666702</c:v>
                </c:pt>
                <c:pt idx="3703">
                  <c:v>5.1430555555555602</c:v>
                </c:pt>
                <c:pt idx="3704">
                  <c:v>5.1444444444444501</c:v>
                </c:pt>
                <c:pt idx="3705">
                  <c:v>5.1458333333333304</c:v>
                </c:pt>
                <c:pt idx="3706">
                  <c:v>5.1472222222222204</c:v>
                </c:pt>
                <c:pt idx="3707">
                  <c:v>5.1486111111111104</c:v>
                </c:pt>
                <c:pt idx="3708">
                  <c:v>5.15</c:v>
                </c:pt>
                <c:pt idx="3709">
                  <c:v>5.1513888888888903</c:v>
                </c:pt>
                <c:pt idx="3710">
                  <c:v>5.1527777777777803</c:v>
                </c:pt>
                <c:pt idx="3711">
                  <c:v>5.1541666666666703</c:v>
                </c:pt>
                <c:pt idx="3712">
                  <c:v>5.1555555555555603</c:v>
                </c:pt>
                <c:pt idx="3713">
                  <c:v>5.1569444444444397</c:v>
                </c:pt>
                <c:pt idx="3714">
                  <c:v>5.1583333333333297</c:v>
                </c:pt>
                <c:pt idx="3715">
                  <c:v>5.1597222222222197</c:v>
                </c:pt>
                <c:pt idx="3716">
                  <c:v>5.1611111111111097</c:v>
                </c:pt>
                <c:pt idx="3717">
                  <c:v>5.1624999999999996</c:v>
                </c:pt>
                <c:pt idx="3718">
                  <c:v>5.1638888888888896</c:v>
                </c:pt>
                <c:pt idx="3719">
                  <c:v>5.1652777777777796</c:v>
                </c:pt>
                <c:pt idx="3720">
                  <c:v>5.1666666666666696</c:v>
                </c:pt>
                <c:pt idx="3721">
                  <c:v>5.1680555555555596</c:v>
                </c:pt>
                <c:pt idx="3722">
                  <c:v>5.1694444444444398</c:v>
                </c:pt>
                <c:pt idx="3723">
                  <c:v>5.1708333333333298</c:v>
                </c:pt>
                <c:pt idx="3724">
                  <c:v>5.1722222222222198</c:v>
                </c:pt>
                <c:pt idx="3725">
                  <c:v>5.1736111111111098</c:v>
                </c:pt>
                <c:pt idx="3726">
                  <c:v>5.1749999999999998</c:v>
                </c:pt>
                <c:pt idx="3727">
                  <c:v>5.1763888888888898</c:v>
                </c:pt>
                <c:pt idx="3728">
                  <c:v>5.1777777777777798</c:v>
                </c:pt>
                <c:pt idx="3729">
                  <c:v>5.1791666666666698</c:v>
                </c:pt>
                <c:pt idx="3730">
                  <c:v>5.1805555555555598</c:v>
                </c:pt>
                <c:pt idx="3731">
                  <c:v>5.18194444444444</c:v>
                </c:pt>
                <c:pt idx="3732">
                  <c:v>5.18333333333333</c:v>
                </c:pt>
                <c:pt idx="3733">
                  <c:v>5.18472222222222</c:v>
                </c:pt>
                <c:pt idx="3734">
                  <c:v>5.18611111111111</c:v>
                </c:pt>
                <c:pt idx="3735">
                  <c:v>5.1875</c:v>
                </c:pt>
                <c:pt idx="3736">
                  <c:v>5.18888888888889</c:v>
                </c:pt>
                <c:pt idx="3737">
                  <c:v>5.19027777777778</c:v>
                </c:pt>
                <c:pt idx="3738">
                  <c:v>5.19166666666667</c:v>
                </c:pt>
                <c:pt idx="3739">
                  <c:v>5.19305555555556</c:v>
                </c:pt>
                <c:pt idx="3740">
                  <c:v>5.19444444444445</c:v>
                </c:pt>
                <c:pt idx="3741">
                  <c:v>5.1958333333333302</c:v>
                </c:pt>
                <c:pt idx="3742">
                  <c:v>5.1972222222222202</c:v>
                </c:pt>
                <c:pt idx="3743">
                  <c:v>5.1986111111111102</c:v>
                </c:pt>
                <c:pt idx="3744">
                  <c:v>5.2</c:v>
                </c:pt>
                <c:pt idx="3745">
                  <c:v>5.2013888888888902</c:v>
                </c:pt>
                <c:pt idx="3746">
                  <c:v>5.2027777777777802</c:v>
                </c:pt>
                <c:pt idx="3747">
                  <c:v>5.2041666666666702</c:v>
                </c:pt>
                <c:pt idx="3748">
                  <c:v>5.2055555555555602</c:v>
                </c:pt>
                <c:pt idx="3749">
                  <c:v>5.2069444444444501</c:v>
                </c:pt>
                <c:pt idx="3750">
                  <c:v>5.2083333333333304</c:v>
                </c:pt>
                <c:pt idx="3751">
                  <c:v>5.2097222222222204</c:v>
                </c:pt>
                <c:pt idx="3752">
                  <c:v>5.2111111111111104</c:v>
                </c:pt>
                <c:pt idx="3753">
                  <c:v>5.2125000000000004</c:v>
                </c:pt>
                <c:pt idx="3754">
                  <c:v>5.2138888888888903</c:v>
                </c:pt>
                <c:pt idx="3755">
                  <c:v>5.2152777777777803</c:v>
                </c:pt>
                <c:pt idx="3756">
                  <c:v>5.2166666666666703</c:v>
                </c:pt>
                <c:pt idx="3757">
                  <c:v>5.2180555555555603</c:v>
                </c:pt>
                <c:pt idx="3758">
                  <c:v>5.2194444444444397</c:v>
                </c:pt>
                <c:pt idx="3759">
                  <c:v>5.2208333333333297</c:v>
                </c:pt>
                <c:pt idx="3760">
                  <c:v>5.2222222222222197</c:v>
                </c:pt>
                <c:pt idx="3761">
                  <c:v>5.2236111111111097</c:v>
                </c:pt>
                <c:pt idx="3762">
                  <c:v>5.2249999999999996</c:v>
                </c:pt>
                <c:pt idx="3763">
                  <c:v>5.2263888888888896</c:v>
                </c:pt>
                <c:pt idx="3764">
                  <c:v>5.2277777777777796</c:v>
                </c:pt>
                <c:pt idx="3765">
                  <c:v>5.2291666666666696</c:v>
                </c:pt>
                <c:pt idx="3766">
                  <c:v>5.2305555555555596</c:v>
                </c:pt>
                <c:pt idx="3767">
                  <c:v>5.2319444444444398</c:v>
                </c:pt>
                <c:pt idx="3768">
                  <c:v>5.2333333333333298</c:v>
                </c:pt>
                <c:pt idx="3769">
                  <c:v>5.2347222222222198</c:v>
                </c:pt>
                <c:pt idx="3770">
                  <c:v>5.2361111111111098</c:v>
                </c:pt>
                <c:pt idx="3771">
                  <c:v>5.2374999999999998</c:v>
                </c:pt>
                <c:pt idx="3772">
                  <c:v>5.2388888888888898</c:v>
                </c:pt>
                <c:pt idx="3773">
                  <c:v>5.2402777777777798</c:v>
                </c:pt>
                <c:pt idx="3774">
                  <c:v>5.2416666666666698</c:v>
                </c:pt>
                <c:pt idx="3775">
                  <c:v>5.2430555555555598</c:v>
                </c:pt>
                <c:pt idx="3776">
                  <c:v>5.24444444444444</c:v>
                </c:pt>
                <c:pt idx="3777">
                  <c:v>5.24583333333333</c:v>
                </c:pt>
                <c:pt idx="3778">
                  <c:v>5.24722222222222</c:v>
                </c:pt>
                <c:pt idx="3779">
                  <c:v>5.24861111111111</c:v>
                </c:pt>
                <c:pt idx="3780">
                  <c:v>5.25</c:v>
                </c:pt>
                <c:pt idx="3781">
                  <c:v>5.25138888888889</c:v>
                </c:pt>
                <c:pt idx="3782">
                  <c:v>5.25277777777778</c:v>
                </c:pt>
                <c:pt idx="3783">
                  <c:v>5.25416666666667</c:v>
                </c:pt>
                <c:pt idx="3784">
                  <c:v>5.25555555555556</c:v>
                </c:pt>
                <c:pt idx="3785">
                  <c:v>5.25694444444445</c:v>
                </c:pt>
                <c:pt idx="3786">
                  <c:v>5.2583333333333302</c:v>
                </c:pt>
                <c:pt idx="3787">
                  <c:v>5.2597222222222202</c:v>
                </c:pt>
                <c:pt idx="3788">
                  <c:v>5.2611111111111102</c:v>
                </c:pt>
                <c:pt idx="3789">
                  <c:v>5.2625000000000002</c:v>
                </c:pt>
                <c:pt idx="3790">
                  <c:v>5.2638888888888902</c:v>
                </c:pt>
                <c:pt idx="3791">
                  <c:v>5.2652777777777802</c:v>
                </c:pt>
                <c:pt idx="3792">
                  <c:v>5.2666666666666702</c:v>
                </c:pt>
                <c:pt idx="3793">
                  <c:v>5.2680555555555602</c:v>
                </c:pt>
                <c:pt idx="3794">
                  <c:v>5.2694444444444501</c:v>
                </c:pt>
                <c:pt idx="3795">
                  <c:v>5.2708333333333304</c:v>
                </c:pt>
                <c:pt idx="3796">
                  <c:v>5.2722222222222204</c:v>
                </c:pt>
                <c:pt idx="3797">
                  <c:v>5.2736111111111104</c:v>
                </c:pt>
                <c:pt idx="3798">
                  <c:v>5.2750000000000004</c:v>
                </c:pt>
                <c:pt idx="3799">
                  <c:v>5.2763888888888903</c:v>
                </c:pt>
                <c:pt idx="3800">
                  <c:v>5.2777777777777803</c:v>
                </c:pt>
                <c:pt idx="3801">
                  <c:v>5.2791666666666703</c:v>
                </c:pt>
                <c:pt idx="3802">
                  <c:v>5.2805555555555603</c:v>
                </c:pt>
                <c:pt idx="3803">
                  <c:v>5.2819444444444397</c:v>
                </c:pt>
                <c:pt idx="3804">
                  <c:v>5.2833333333333297</c:v>
                </c:pt>
                <c:pt idx="3805">
                  <c:v>5.2847222222222197</c:v>
                </c:pt>
                <c:pt idx="3806">
                  <c:v>5.2861111111111097</c:v>
                </c:pt>
                <c:pt idx="3807">
                  <c:v>5.2874999999999996</c:v>
                </c:pt>
                <c:pt idx="3808">
                  <c:v>5.2888888888888896</c:v>
                </c:pt>
                <c:pt idx="3809">
                  <c:v>5.2902777777777796</c:v>
                </c:pt>
                <c:pt idx="3810">
                  <c:v>5.2916666666666696</c:v>
                </c:pt>
                <c:pt idx="3811">
                  <c:v>5.2930555555555596</c:v>
                </c:pt>
                <c:pt idx="3812">
                  <c:v>5.2944444444444398</c:v>
                </c:pt>
                <c:pt idx="3813">
                  <c:v>5.2958333333333298</c:v>
                </c:pt>
                <c:pt idx="3814">
                  <c:v>5.2972222222222198</c:v>
                </c:pt>
                <c:pt idx="3815">
                  <c:v>5.2986111111111098</c:v>
                </c:pt>
                <c:pt idx="3816">
                  <c:v>5.3</c:v>
                </c:pt>
                <c:pt idx="3817">
                  <c:v>5.3013888888888898</c:v>
                </c:pt>
                <c:pt idx="3818">
                  <c:v>5.3027777777777798</c:v>
                </c:pt>
                <c:pt idx="3819">
                  <c:v>5.3041666666666698</c:v>
                </c:pt>
                <c:pt idx="3820">
                  <c:v>5.3055555555555598</c:v>
                </c:pt>
                <c:pt idx="3821">
                  <c:v>5.30694444444444</c:v>
                </c:pt>
                <c:pt idx="3822">
                  <c:v>5.30833333333333</c:v>
                </c:pt>
                <c:pt idx="3823">
                  <c:v>5.30972222222222</c:v>
                </c:pt>
                <c:pt idx="3824">
                  <c:v>5.31111111111111</c:v>
                </c:pt>
                <c:pt idx="3825">
                  <c:v>5.3125</c:v>
                </c:pt>
                <c:pt idx="3826">
                  <c:v>5.31388888888889</c:v>
                </c:pt>
                <c:pt idx="3827">
                  <c:v>5.31527777777778</c:v>
                </c:pt>
                <c:pt idx="3828">
                  <c:v>5.31666666666667</c:v>
                </c:pt>
                <c:pt idx="3829">
                  <c:v>5.31805555555556</c:v>
                </c:pt>
                <c:pt idx="3830">
                  <c:v>5.31944444444445</c:v>
                </c:pt>
                <c:pt idx="3831">
                  <c:v>5.3208333333333302</c:v>
                </c:pt>
                <c:pt idx="3832">
                  <c:v>5.3222222222222202</c:v>
                </c:pt>
                <c:pt idx="3833">
                  <c:v>5.3236111111111102</c:v>
                </c:pt>
                <c:pt idx="3834">
                  <c:v>5.3250000000000002</c:v>
                </c:pt>
                <c:pt idx="3835">
                  <c:v>5.3263888888888902</c:v>
                </c:pt>
                <c:pt idx="3836">
                  <c:v>5.3277777777777802</c:v>
                </c:pt>
                <c:pt idx="3837">
                  <c:v>5.3291666666666702</c:v>
                </c:pt>
                <c:pt idx="3838">
                  <c:v>5.3305555555555602</c:v>
                </c:pt>
                <c:pt idx="3839">
                  <c:v>5.3319444444444501</c:v>
                </c:pt>
                <c:pt idx="3840">
                  <c:v>5.3333333333333304</c:v>
                </c:pt>
                <c:pt idx="3841">
                  <c:v>5.3347222222222204</c:v>
                </c:pt>
                <c:pt idx="3842">
                  <c:v>5.3361111111111104</c:v>
                </c:pt>
                <c:pt idx="3843">
                  <c:v>5.3375000000000004</c:v>
                </c:pt>
                <c:pt idx="3844">
                  <c:v>5.3388888888888903</c:v>
                </c:pt>
                <c:pt idx="3845">
                  <c:v>5.3402777777777803</c:v>
                </c:pt>
                <c:pt idx="3846">
                  <c:v>5.3416666666666703</c:v>
                </c:pt>
                <c:pt idx="3847">
                  <c:v>5.3430555555555603</c:v>
                </c:pt>
                <c:pt idx="3848">
                  <c:v>5.3444444444444397</c:v>
                </c:pt>
                <c:pt idx="3849">
                  <c:v>5.3458333333333297</c:v>
                </c:pt>
                <c:pt idx="3850">
                  <c:v>5.3472222222222197</c:v>
                </c:pt>
                <c:pt idx="3851">
                  <c:v>5.3486111111111097</c:v>
                </c:pt>
                <c:pt idx="3852">
                  <c:v>5.35</c:v>
                </c:pt>
                <c:pt idx="3853">
                  <c:v>5.3513888888888896</c:v>
                </c:pt>
                <c:pt idx="3854">
                  <c:v>5.3527777777777796</c:v>
                </c:pt>
                <c:pt idx="3855">
                  <c:v>5.3541666666666696</c:v>
                </c:pt>
                <c:pt idx="3856">
                  <c:v>5.3555555555555596</c:v>
                </c:pt>
                <c:pt idx="3857">
                  <c:v>5.3569444444444398</c:v>
                </c:pt>
                <c:pt idx="3858">
                  <c:v>5.3583333333333298</c:v>
                </c:pt>
                <c:pt idx="3859">
                  <c:v>5.3597222222222198</c:v>
                </c:pt>
                <c:pt idx="3860">
                  <c:v>5.3611111111111098</c:v>
                </c:pt>
                <c:pt idx="3861">
                  <c:v>5.3624999999999998</c:v>
                </c:pt>
                <c:pt idx="3862">
                  <c:v>5.3638888888888898</c:v>
                </c:pt>
                <c:pt idx="3863">
                  <c:v>5.3652777777777798</c:v>
                </c:pt>
                <c:pt idx="3864">
                  <c:v>5.3666666666666698</c:v>
                </c:pt>
                <c:pt idx="3865">
                  <c:v>5.3680555555555598</c:v>
                </c:pt>
                <c:pt idx="3866">
                  <c:v>5.36944444444444</c:v>
                </c:pt>
                <c:pt idx="3867">
                  <c:v>5.37083333333333</c:v>
                </c:pt>
                <c:pt idx="3868">
                  <c:v>5.37222222222222</c:v>
                </c:pt>
                <c:pt idx="3869">
                  <c:v>5.37361111111111</c:v>
                </c:pt>
                <c:pt idx="3870">
                  <c:v>5.375</c:v>
                </c:pt>
                <c:pt idx="3871">
                  <c:v>5.37638888888889</c:v>
                </c:pt>
                <c:pt idx="3872">
                  <c:v>5.37777777777778</c:v>
                </c:pt>
                <c:pt idx="3873">
                  <c:v>5.37916666666667</c:v>
                </c:pt>
                <c:pt idx="3874">
                  <c:v>5.38055555555556</c:v>
                </c:pt>
                <c:pt idx="3875">
                  <c:v>5.38194444444445</c:v>
                </c:pt>
                <c:pt idx="3876">
                  <c:v>5.3833333333333302</c:v>
                </c:pt>
                <c:pt idx="3877">
                  <c:v>5.3847222222222202</c:v>
                </c:pt>
                <c:pt idx="3878">
                  <c:v>5.3861111111111102</c:v>
                </c:pt>
                <c:pt idx="3879">
                  <c:v>5.3875000000000002</c:v>
                </c:pt>
                <c:pt idx="3880">
                  <c:v>5.3888888888888902</c:v>
                </c:pt>
                <c:pt idx="3881">
                  <c:v>5.3902777777777802</c:v>
                </c:pt>
                <c:pt idx="3882">
                  <c:v>5.3916666666666702</c:v>
                </c:pt>
                <c:pt idx="3883">
                  <c:v>5.3930555555555602</c:v>
                </c:pt>
                <c:pt idx="3884">
                  <c:v>5.3944444444444501</c:v>
                </c:pt>
                <c:pt idx="3885">
                  <c:v>5.3958333333333304</c:v>
                </c:pt>
                <c:pt idx="3886">
                  <c:v>5.3972222222222204</c:v>
                </c:pt>
                <c:pt idx="3887">
                  <c:v>5.3986111111111104</c:v>
                </c:pt>
                <c:pt idx="3888">
                  <c:v>5.4</c:v>
                </c:pt>
                <c:pt idx="3889">
                  <c:v>5.4013888888888903</c:v>
                </c:pt>
                <c:pt idx="3890">
                  <c:v>5.4027777777777803</c:v>
                </c:pt>
                <c:pt idx="3891">
                  <c:v>5.4041666666666703</c:v>
                </c:pt>
                <c:pt idx="3892">
                  <c:v>5.4055555555555603</c:v>
                </c:pt>
                <c:pt idx="3893">
                  <c:v>5.4069444444444397</c:v>
                </c:pt>
                <c:pt idx="3894">
                  <c:v>5.4083333333333297</c:v>
                </c:pt>
                <c:pt idx="3895">
                  <c:v>5.4097222222222197</c:v>
                </c:pt>
                <c:pt idx="3896">
                  <c:v>5.4111111111111097</c:v>
                </c:pt>
                <c:pt idx="3897">
                  <c:v>5.4124999999999996</c:v>
                </c:pt>
                <c:pt idx="3898">
                  <c:v>5.4138888888888896</c:v>
                </c:pt>
                <c:pt idx="3899">
                  <c:v>5.4152777777777796</c:v>
                </c:pt>
                <c:pt idx="3900">
                  <c:v>5.4166666666666696</c:v>
                </c:pt>
                <c:pt idx="3901">
                  <c:v>5.4180555555555596</c:v>
                </c:pt>
                <c:pt idx="3902">
                  <c:v>5.4194444444444398</c:v>
                </c:pt>
                <c:pt idx="3903">
                  <c:v>5.4208333333333298</c:v>
                </c:pt>
                <c:pt idx="3904">
                  <c:v>5.4222222222222198</c:v>
                </c:pt>
                <c:pt idx="3905">
                  <c:v>5.4236111111111098</c:v>
                </c:pt>
                <c:pt idx="3906">
                  <c:v>5.4249999999999998</c:v>
                </c:pt>
                <c:pt idx="3907">
                  <c:v>5.4263888888888898</c:v>
                </c:pt>
                <c:pt idx="3908">
                  <c:v>5.4277777777777798</c:v>
                </c:pt>
                <c:pt idx="3909">
                  <c:v>5.4291666666666698</c:v>
                </c:pt>
                <c:pt idx="3910">
                  <c:v>5.4305555555555598</c:v>
                </c:pt>
                <c:pt idx="3911">
                  <c:v>5.43194444444444</c:v>
                </c:pt>
                <c:pt idx="3912">
                  <c:v>5.43333333333333</c:v>
                </c:pt>
                <c:pt idx="3913">
                  <c:v>5.43472222222222</c:v>
                </c:pt>
                <c:pt idx="3914">
                  <c:v>5.43611111111111</c:v>
                </c:pt>
                <c:pt idx="3915">
                  <c:v>5.4375</c:v>
                </c:pt>
                <c:pt idx="3916">
                  <c:v>5.43888888888889</c:v>
                </c:pt>
                <c:pt idx="3917">
                  <c:v>5.44027777777778</c:v>
                </c:pt>
                <c:pt idx="3918">
                  <c:v>5.44166666666667</c:v>
                </c:pt>
                <c:pt idx="3919">
                  <c:v>5.44305555555556</c:v>
                </c:pt>
                <c:pt idx="3920">
                  <c:v>5.44444444444445</c:v>
                </c:pt>
                <c:pt idx="3921">
                  <c:v>5.4458333333333302</c:v>
                </c:pt>
                <c:pt idx="3922">
                  <c:v>5.4472222222222202</c:v>
                </c:pt>
                <c:pt idx="3923">
                  <c:v>5.4486111111111102</c:v>
                </c:pt>
                <c:pt idx="3924">
                  <c:v>5.45</c:v>
                </c:pt>
                <c:pt idx="3925">
                  <c:v>5.4513888888888902</c:v>
                </c:pt>
                <c:pt idx="3926">
                  <c:v>5.4527777777777802</c:v>
                </c:pt>
                <c:pt idx="3927">
                  <c:v>5.4541666666666702</c:v>
                </c:pt>
                <c:pt idx="3928">
                  <c:v>5.4555555555555602</c:v>
                </c:pt>
                <c:pt idx="3929">
                  <c:v>5.4569444444444501</c:v>
                </c:pt>
                <c:pt idx="3930">
                  <c:v>5.4583333333333304</c:v>
                </c:pt>
                <c:pt idx="3931">
                  <c:v>5.4597222222222204</c:v>
                </c:pt>
                <c:pt idx="3932">
                  <c:v>5.4611111111111104</c:v>
                </c:pt>
                <c:pt idx="3933">
                  <c:v>5.4625000000000004</c:v>
                </c:pt>
                <c:pt idx="3934">
                  <c:v>5.4638888888888903</c:v>
                </c:pt>
                <c:pt idx="3935">
                  <c:v>5.4652777777777803</c:v>
                </c:pt>
                <c:pt idx="3936">
                  <c:v>5.4666666666666703</c:v>
                </c:pt>
                <c:pt idx="3937">
                  <c:v>5.4680555555555603</c:v>
                </c:pt>
                <c:pt idx="3938">
                  <c:v>5.4694444444444397</c:v>
                </c:pt>
                <c:pt idx="3939">
                  <c:v>5.4708333333333297</c:v>
                </c:pt>
                <c:pt idx="3940">
                  <c:v>5.4722222222222197</c:v>
                </c:pt>
                <c:pt idx="3941">
                  <c:v>5.4736111111111097</c:v>
                </c:pt>
                <c:pt idx="3942">
                  <c:v>5.4749999999999996</c:v>
                </c:pt>
                <c:pt idx="3943">
                  <c:v>5.4763888888888896</c:v>
                </c:pt>
                <c:pt idx="3944">
                  <c:v>5.4777777777777796</c:v>
                </c:pt>
                <c:pt idx="3945">
                  <c:v>5.4791666666666696</c:v>
                </c:pt>
                <c:pt idx="3946">
                  <c:v>5.4805555555555596</c:v>
                </c:pt>
                <c:pt idx="3947">
                  <c:v>5.4819444444444398</c:v>
                </c:pt>
                <c:pt idx="3948">
                  <c:v>5.4833333333333298</c:v>
                </c:pt>
                <c:pt idx="3949">
                  <c:v>5.4847222222222198</c:v>
                </c:pt>
                <c:pt idx="3950">
                  <c:v>5.4861111111111098</c:v>
                </c:pt>
                <c:pt idx="3951">
                  <c:v>5.4874999999999998</c:v>
                </c:pt>
                <c:pt idx="3952">
                  <c:v>5.4888888888888898</c:v>
                </c:pt>
                <c:pt idx="3953">
                  <c:v>5.4902777777777798</c:v>
                </c:pt>
                <c:pt idx="3954">
                  <c:v>5.4916666666666698</c:v>
                </c:pt>
                <c:pt idx="3955">
                  <c:v>5.4930555555555598</c:v>
                </c:pt>
                <c:pt idx="3956">
                  <c:v>5.49444444444444</c:v>
                </c:pt>
                <c:pt idx="3957">
                  <c:v>5.49583333333333</c:v>
                </c:pt>
                <c:pt idx="3958">
                  <c:v>5.49722222222222</c:v>
                </c:pt>
                <c:pt idx="3959">
                  <c:v>5.49861111111111</c:v>
                </c:pt>
                <c:pt idx="3960">
                  <c:v>5.5</c:v>
                </c:pt>
                <c:pt idx="3961">
                  <c:v>5.50138888888889</c:v>
                </c:pt>
                <c:pt idx="3962">
                  <c:v>5.50277777777778</c:v>
                </c:pt>
                <c:pt idx="3963">
                  <c:v>5.50416666666667</c:v>
                </c:pt>
                <c:pt idx="3964">
                  <c:v>5.50555555555556</c:v>
                </c:pt>
                <c:pt idx="3965">
                  <c:v>5.50694444444445</c:v>
                </c:pt>
                <c:pt idx="3966">
                  <c:v>5.5083333333333302</c:v>
                </c:pt>
                <c:pt idx="3967">
                  <c:v>5.5097222222222202</c:v>
                </c:pt>
                <c:pt idx="3968">
                  <c:v>5.5111111111111102</c:v>
                </c:pt>
                <c:pt idx="3969">
                  <c:v>5.5125000000000002</c:v>
                </c:pt>
                <c:pt idx="3970">
                  <c:v>5.5138888888888902</c:v>
                </c:pt>
                <c:pt idx="3971">
                  <c:v>5.5152777777777802</c:v>
                </c:pt>
                <c:pt idx="3972">
                  <c:v>5.5166666666666702</c:v>
                </c:pt>
                <c:pt idx="3973">
                  <c:v>5.5180555555555602</c:v>
                </c:pt>
                <c:pt idx="3974">
                  <c:v>5.5194444444444501</c:v>
                </c:pt>
                <c:pt idx="3975">
                  <c:v>5.5208333333333304</c:v>
                </c:pt>
                <c:pt idx="3976">
                  <c:v>5.5222222222222204</c:v>
                </c:pt>
                <c:pt idx="3977">
                  <c:v>5.5236111111111104</c:v>
                </c:pt>
                <c:pt idx="3978">
                  <c:v>5.5250000000000004</c:v>
                </c:pt>
                <c:pt idx="3979">
                  <c:v>5.5263888888888903</c:v>
                </c:pt>
                <c:pt idx="3980">
                  <c:v>5.5277777777777803</c:v>
                </c:pt>
                <c:pt idx="3981">
                  <c:v>5.5291666666666703</c:v>
                </c:pt>
                <c:pt idx="3982">
                  <c:v>5.5305555555555603</c:v>
                </c:pt>
                <c:pt idx="3983">
                  <c:v>5.5319444444444397</c:v>
                </c:pt>
                <c:pt idx="3984">
                  <c:v>5.5333333333333297</c:v>
                </c:pt>
                <c:pt idx="3985">
                  <c:v>5.5347222222222197</c:v>
                </c:pt>
                <c:pt idx="3986">
                  <c:v>5.5361111111111097</c:v>
                </c:pt>
                <c:pt idx="3987">
                  <c:v>5.5374999999999996</c:v>
                </c:pt>
                <c:pt idx="3988">
                  <c:v>5.5388888888888896</c:v>
                </c:pt>
                <c:pt idx="3989">
                  <c:v>5.5402777777777796</c:v>
                </c:pt>
                <c:pt idx="3990">
                  <c:v>5.5416666666666696</c:v>
                </c:pt>
                <c:pt idx="3991">
                  <c:v>5.5430555555555596</c:v>
                </c:pt>
                <c:pt idx="3992">
                  <c:v>5.5444444444444398</c:v>
                </c:pt>
                <c:pt idx="3993">
                  <c:v>5.5458333333333298</c:v>
                </c:pt>
                <c:pt idx="3994">
                  <c:v>5.5472222222222198</c:v>
                </c:pt>
                <c:pt idx="3995">
                  <c:v>5.5486111111111098</c:v>
                </c:pt>
                <c:pt idx="3996">
                  <c:v>5.55</c:v>
                </c:pt>
                <c:pt idx="3997">
                  <c:v>5.5513888888888898</c:v>
                </c:pt>
                <c:pt idx="3998">
                  <c:v>5.5527777777777798</c:v>
                </c:pt>
                <c:pt idx="3999">
                  <c:v>5.5541666666666698</c:v>
                </c:pt>
                <c:pt idx="4000">
                  <c:v>5.5555555555555598</c:v>
                </c:pt>
                <c:pt idx="4001">
                  <c:v>5.55694444444444</c:v>
                </c:pt>
                <c:pt idx="4002">
                  <c:v>5.55833333333333</c:v>
                </c:pt>
                <c:pt idx="4003">
                  <c:v>5.55972222222222</c:v>
                </c:pt>
                <c:pt idx="4004">
                  <c:v>5.56111111111111</c:v>
                </c:pt>
                <c:pt idx="4005">
                  <c:v>5.5625</c:v>
                </c:pt>
                <c:pt idx="4006">
                  <c:v>5.56388888888889</c:v>
                </c:pt>
                <c:pt idx="4007">
                  <c:v>5.56527777777778</c:v>
                </c:pt>
                <c:pt idx="4008">
                  <c:v>5.56666666666667</c:v>
                </c:pt>
                <c:pt idx="4009">
                  <c:v>5.56805555555556</c:v>
                </c:pt>
                <c:pt idx="4010">
                  <c:v>5.56944444444445</c:v>
                </c:pt>
                <c:pt idx="4011">
                  <c:v>5.5708333333333302</c:v>
                </c:pt>
                <c:pt idx="4012">
                  <c:v>5.5722222222222202</c:v>
                </c:pt>
                <c:pt idx="4013">
                  <c:v>5.5736111111111102</c:v>
                </c:pt>
                <c:pt idx="4014">
                  <c:v>5.5750000000000002</c:v>
                </c:pt>
                <c:pt idx="4015">
                  <c:v>5.5763888888888902</c:v>
                </c:pt>
                <c:pt idx="4016">
                  <c:v>5.5777777777777802</c:v>
                </c:pt>
                <c:pt idx="4017">
                  <c:v>5.5791666666666702</c:v>
                </c:pt>
                <c:pt idx="4018">
                  <c:v>5.5805555555555602</c:v>
                </c:pt>
                <c:pt idx="4019">
                  <c:v>5.5819444444444501</c:v>
                </c:pt>
                <c:pt idx="4020">
                  <c:v>5.5833333333333304</c:v>
                </c:pt>
                <c:pt idx="4021">
                  <c:v>5.5847222222222204</c:v>
                </c:pt>
                <c:pt idx="4022">
                  <c:v>5.5861111111111104</c:v>
                </c:pt>
                <c:pt idx="4023">
                  <c:v>5.5875000000000004</c:v>
                </c:pt>
                <c:pt idx="4024">
                  <c:v>5.5888888888888903</c:v>
                </c:pt>
                <c:pt idx="4025">
                  <c:v>5.5902777777777803</c:v>
                </c:pt>
                <c:pt idx="4026">
                  <c:v>5.5916666666666703</c:v>
                </c:pt>
                <c:pt idx="4027">
                  <c:v>5.5930555555555603</c:v>
                </c:pt>
                <c:pt idx="4028">
                  <c:v>5.5944444444444397</c:v>
                </c:pt>
                <c:pt idx="4029">
                  <c:v>5.5958333333333297</c:v>
                </c:pt>
                <c:pt idx="4030">
                  <c:v>5.5972222222222197</c:v>
                </c:pt>
                <c:pt idx="4031">
                  <c:v>5.5986111111111097</c:v>
                </c:pt>
                <c:pt idx="4032">
                  <c:v>5.6</c:v>
                </c:pt>
                <c:pt idx="4033">
                  <c:v>5.6013888888888896</c:v>
                </c:pt>
                <c:pt idx="4034">
                  <c:v>5.6027777777777796</c:v>
                </c:pt>
                <c:pt idx="4035">
                  <c:v>5.6041666666666696</c:v>
                </c:pt>
                <c:pt idx="4036">
                  <c:v>5.6055555555555596</c:v>
                </c:pt>
                <c:pt idx="4037">
                  <c:v>5.6069444444444398</c:v>
                </c:pt>
                <c:pt idx="4038">
                  <c:v>5.6083333333333298</c:v>
                </c:pt>
                <c:pt idx="4039">
                  <c:v>5.6097222222222198</c:v>
                </c:pt>
                <c:pt idx="4040">
                  <c:v>5.6111111111111098</c:v>
                </c:pt>
                <c:pt idx="4041">
                  <c:v>5.6124999999999998</c:v>
                </c:pt>
                <c:pt idx="4042">
                  <c:v>5.6138888888888898</c:v>
                </c:pt>
                <c:pt idx="4043">
                  <c:v>5.6152777777777798</c:v>
                </c:pt>
                <c:pt idx="4044">
                  <c:v>5.6166666666666698</c:v>
                </c:pt>
                <c:pt idx="4045">
                  <c:v>5.6180555555555598</c:v>
                </c:pt>
                <c:pt idx="4046">
                  <c:v>5.61944444444444</c:v>
                </c:pt>
                <c:pt idx="4047">
                  <c:v>5.62083333333333</c:v>
                </c:pt>
                <c:pt idx="4048">
                  <c:v>5.62222222222222</c:v>
                </c:pt>
                <c:pt idx="4049">
                  <c:v>5.62361111111111</c:v>
                </c:pt>
                <c:pt idx="4050">
                  <c:v>5.625</c:v>
                </c:pt>
                <c:pt idx="4051">
                  <c:v>5.62638888888889</c:v>
                </c:pt>
                <c:pt idx="4052">
                  <c:v>5.62777777777778</c:v>
                </c:pt>
                <c:pt idx="4053">
                  <c:v>5.62916666666667</c:v>
                </c:pt>
                <c:pt idx="4054">
                  <c:v>5.63055555555556</c:v>
                </c:pt>
                <c:pt idx="4055">
                  <c:v>5.63194444444445</c:v>
                </c:pt>
                <c:pt idx="4056">
                  <c:v>5.6333333333333302</c:v>
                </c:pt>
                <c:pt idx="4057">
                  <c:v>5.6347222222222202</c:v>
                </c:pt>
                <c:pt idx="4058">
                  <c:v>5.6361111111111102</c:v>
                </c:pt>
                <c:pt idx="4059">
                  <c:v>5.6375000000000002</c:v>
                </c:pt>
                <c:pt idx="4060">
                  <c:v>5.6388888888888902</c:v>
                </c:pt>
                <c:pt idx="4061">
                  <c:v>5.6402777777777802</c:v>
                </c:pt>
                <c:pt idx="4062">
                  <c:v>5.6416666666666702</c:v>
                </c:pt>
                <c:pt idx="4063">
                  <c:v>5.6430555555555602</c:v>
                </c:pt>
                <c:pt idx="4064">
                  <c:v>5.6444444444444501</c:v>
                </c:pt>
                <c:pt idx="4065">
                  <c:v>5.6458333333333304</c:v>
                </c:pt>
                <c:pt idx="4066">
                  <c:v>5.6472222222222204</c:v>
                </c:pt>
                <c:pt idx="4067">
                  <c:v>5.6486111111111104</c:v>
                </c:pt>
                <c:pt idx="4068">
                  <c:v>5.65</c:v>
                </c:pt>
                <c:pt idx="4069">
                  <c:v>5.6513888888888903</c:v>
                </c:pt>
                <c:pt idx="4070">
                  <c:v>5.6527777777777803</c:v>
                </c:pt>
                <c:pt idx="4071">
                  <c:v>5.6541666666666703</c:v>
                </c:pt>
                <c:pt idx="4072">
                  <c:v>5.6555555555555603</c:v>
                </c:pt>
                <c:pt idx="4073">
                  <c:v>5.6569444444444397</c:v>
                </c:pt>
                <c:pt idx="4074">
                  <c:v>5.6583333333333297</c:v>
                </c:pt>
                <c:pt idx="4075">
                  <c:v>5.6597222222222197</c:v>
                </c:pt>
                <c:pt idx="4076">
                  <c:v>5.6611111111111097</c:v>
                </c:pt>
                <c:pt idx="4077">
                  <c:v>5.6624999999999996</c:v>
                </c:pt>
                <c:pt idx="4078">
                  <c:v>5.6638888888888896</c:v>
                </c:pt>
                <c:pt idx="4079">
                  <c:v>5.6652777777777796</c:v>
                </c:pt>
                <c:pt idx="4080">
                  <c:v>5.6666666666666696</c:v>
                </c:pt>
                <c:pt idx="4081">
                  <c:v>5.6680555555555596</c:v>
                </c:pt>
                <c:pt idx="4082">
                  <c:v>5.6694444444444398</c:v>
                </c:pt>
                <c:pt idx="4083">
                  <c:v>5.6708333333333298</c:v>
                </c:pt>
                <c:pt idx="4084">
                  <c:v>5.6722222222222198</c:v>
                </c:pt>
                <c:pt idx="4085">
                  <c:v>5.6736111111111098</c:v>
                </c:pt>
                <c:pt idx="4086">
                  <c:v>5.6749999999999998</c:v>
                </c:pt>
                <c:pt idx="4087">
                  <c:v>5.6763888888888898</c:v>
                </c:pt>
                <c:pt idx="4088">
                  <c:v>5.6777777777777798</c:v>
                </c:pt>
                <c:pt idx="4089">
                  <c:v>5.6791666666666698</c:v>
                </c:pt>
                <c:pt idx="4090">
                  <c:v>5.6805555555555598</c:v>
                </c:pt>
                <c:pt idx="4091">
                  <c:v>5.68194444444444</c:v>
                </c:pt>
                <c:pt idx="4092">
                  <c:v>5.68333333333333</c:v>
                </c:pt>
                <c:pt idx="4093">
                  <c:v>5.68472222222222</c:v>
                </c:pt>
                <c:pt idx="4094">
                  <c:v>5.68611111111111</c:v>
                </c:pt>
                <c:pt idx="4095">
                  <c:v>5.6875</c:v>
                </c:pt>
                <c:pt idx="4096">
                  <c:v>5.68888888888889</c:v>
                </c:pt>
                <c:pt idx="4097">
                  <c:v>5.69027777777778</c:v>
                </c:pt>
                <c:pt idx="4098">
                  <c:v>5.69166666666667</c:v>
                </c:pt>
                <c:pt idx="4099">
                  <c:v>5.69305555555556</c:v>
                </c:pt>
                <c:pt idx="4100">
                  <c:v>5.69444444444445</c:v>
                </c:pt>
                <c:pt idx="4101">
                  <c:v>5.6958333333333302</c:v>
                </c:pt>
                <c:pt idx="4102">
                  <c:v>5.6972222222222202</c:v>
                </c:pt>
                <c:pt idx="4103">
                  <c:v>5.6986111111111102</c:v>
                </c:pt>
                <c:pt idx="4104">
                  <c:v>5.7</c:v>
                </c:pt>
                <c:pt idx="4105">
                  <c:v>5.7013888888888902</c:v>
                </c:pt>
                <c:pt idx="4106">
                  <c:v>5.7027777777777802</c:v>
                </c:pt>
                <c:pt idx="4107">
                  <c:v>5.7041666666666702</c:v>
                </c:pt>
                <c:pt idx="4108">
                  <c:v>5.7055555555555602</c:v>
                </c:pt>
                <c:pt idx="4109">
                  <c:v>5.7069444444444501</c:v>
                </c:pt>
                <c:pt idx="4110">
                  <c:v>5.7083333333333304</c:v>
                </c:pt>
                <c:pt idx="4111">
                  <c:v>5.7097222222222204</c:v>
                </c:pt>
                <c:pt idx="4112">
                  <c:v>5.7111111111111104</c:v>
                </c:pt>
                <c:pt idx="4113">
                  <c:v>5.7125000000000004</c:v>
                </c:pt>
                <c:pt idx="4114">
                  <c:v>5.7138888888888903</c:v>
                </c:pt>
                <c:pt idx="4115">
                  <c:v>5.7152777777777803</c:v>
                </c:pt>
                <c:pt idx="4116">
                  <c:v>5.7166666666666703</c:v>
                </c:pt>
                <c:pt idx="4117">
                  <c:v>5.7180555555555603</c:v>
                </c:pt>
                <c:pt idx="4118">
                  <c:v>5.7194444444444397</c:v>
                </c:pt>
                <c:pt idx="4119">
                  <c:v>5.7208333333333297</c:v>
                </c:pt>
                <c:pt idx="4120">
                  <c:v>5.7222222222222197</c:v>
                </c:pt>
                <c:pt idx="4121">
                  <c:v>5.7236111111111097</c:v>
                </c:pt>
                <c:pt idx="4122">
                  <c:v>5.7249999999999996</c:v>
                </c:pt>
                <c:pt idx="4123">
                  <c:v>5.7263888888888896</c:v>
                </c:pt>
                <c:pt idx="4124">
                  <c:v>5.7277777777777796</c:v>
                </c:pt>
                <c:pt idx="4125">
                  <c:v>5.7291666666666696</c:v>
                </c:pt>
                <c:pt idx="4126">
                  <c:v>5.7305555555555596</c:v>
                </c:pt>
                <c:pt idx="4127">
                  <c:v>5.7319444444444398</c:v>
                </c:pt>
                <c:pt idx="4128">
                  <c:v>5.7333333333333298</c:v>
                </c:pt>
                <c:pt idx="4129">
                  <c:v>5.7347222222222198</c:v>
                </c:pt>
                <c:pt idx="4130">
                  <c:v>5.7361111111111098</c:v>
                </c:pt>
                <c:pt idx="4131">
                  <c:v>5.7374999999999998</c:v>
                </c:pt>
                <c:pt idx="4132">
                  <c:v>5.7388888888888898</c:v>
                </c:pt>
                <c:pt idx="4133">
                  <c:v>5.7402777777777798</c:v>
                </c:pt>
                <c:pt idx="4134">
                  <c:v>5.7416666666666698</c:v>
                </c:pt>
                <c:pt idx="4135">
                  <c:v>5.7430555555555598</c:v>
                </c:pt>
                <c:pt idx="4136">
                  <c:v>5.74444444444444</c:v>
                </c:pt>
                <c:pt idx="4137">
                  <c:v>5.74583333333333</c:v>
                </c:pt>
                <c:pt idx="4138">
                  <c:v>5.74722222222222</c:v>
                </c:pt>
                <c:pt idx="4139">
                  <c:v>5.74861111111111</c:v>
                </c:pt>
                <c:pt idx="4140">
                  <c:v>5.75</c:v>
                </c:pt>
                <c:pt idx="4141">
                  <c:v>5.75138888888889</c:v>
                </c:pt>
                <c:pt idx="4142">
                  <c:v>5.75277777777778</c:v>
                </c:pt>
                <c:pt idx="4143">
                  <c:v>5.75416666666667</c:v>
                </c:pt>
                <c:pt idx="4144">
                  <c:v>5.75555555555556</c:v>
                </c:pt>
                <c:pt idx="4145">
                  <c:v>5.75694444444445</c:v>
                </c:pt>
                <c:pt idx="4146">
                  <c:v>5.7583333333333302</c:v>
                </c:pt>
                <c:pt idx="4147">
                  <c:v>5.7597222222222202</c:v>
                </c:pt>
                <c:pt idx="4148">
                  <c:v>5.7611111111111102</c:v>
                </c:pt>
                <c:pt idx="4149">
                  <c:v>5.7625000000000002</c:v>
                </c:pt>
                <c:pt idx="4150">
                  <c:v>5.7638888888888902</c:v>
                </c:pt>
                <c:pt idx="4151">
                  <c:v>5.7652777777777802</c:v>
                </c:pt>
                <c:pt idx="4152">
                  <c:v>5.7666666666666702</c:v>
                </c:pt>
                <c:pt idx="4153">
                  <c:v>5.7680555555555602</c:v>
                </c:pt>
                <c:pt idx="4154">
                  <c:v>5.7694444444444501</c:v>
                </c:pt>
                <c:pt idx="4155">
                  <c:v>5.7708333333333304</c:v>
                </c:pt>
                <c:pt idx="4156">
                  <c:v>5.7722222222222204</c:v>
                </c:pt>
                <c:pt idx="4157">
                  <c:v>5.7736111111111104</c:v>
                </c:pt>
                <c:pt idx="4158">
                  <c:v>5.7750000000000004</c:v>
                </c:pt>
                <c:pt idx="4159">
                  <c:v>5.7763888888888903</c:v>
                </c:pt>
                <c:pt idx="4160">
                  <c:v>5.7777777777777803</c:v>
                </c:pt>
                <c:pt idx="4161">
                  <c:v>5.7791666666666703</c:v>
                </c:pt>
                <c:pt idx="4162">
                  <c:v>5.7805555555555603</c:v>
                </c:pt>
                <c:pt idx="4163">
                  <c:v>5.7819444444444397</c:v>
                </c:pt>
                <c:pt idx="4164">
                  <c:v>5.7833333333333297</c:v>
                </c:pt>
                <c:pt idx="4165">
                  <c:v>5.7847222222222197</c:v>
                </c:pt>
                <c:pt idx="4166">
                  <c:v>5.7861111111111097</c:v>
                </c:pt>
                <c:pt idx="4167">
                  <c:v>5.7874999999999996</c:v>
                </c:pt>
                <c:pt idx="4168">
                  <c:v>5.7888888888888896</c:v>
                </c:pt>
                <c:pt idx="4169">
                  <c:v>5.7902777777777796</c:v>
                </c:pt>
                <c:pt idx="4170">
                  <c:v>5.7916666666666696</c:v>
                </c:pt>
                <c:pt idx="4171">
                  <c:v>5.7930555555555596</c:v>
                </c:pt>
                <c:pt idx="4172">
                  <c:v>5.7944444444444398</c:v>
                </c:pt>
                <c:pt idx="4173">
                  <c:v>5.7958333333333298</c:v>
                </c:pt>
                <c:pt idx="4174">
                  <c:v>5.7972222222222198</c:v>
                </c:pt>
                <c:pt idx="4175">
                  <c:v>5.7986111111111098</c:v>
                </c:pt>
                <c:pt idx="4176">
                  <c:v>5.8</c:v>
                </c:pt>
                <c:pt idx="4177">
                  <c:v>5.8013888888888898</c:v>
                </c:pt>
                <c:pt idx="4178">
                  <c:v>5.8027777777777798</c:v>
                </c:pt>
                <c:pt idx="4179">
                  <c:v>5.8041666666666698</c:v>
                </c:pt>
                <c:pt idx="4180">
                  <c:v>5.8055555555555598</c:v>
                </c:pt>
                <c:pt idx="4181">
                  <c:v>5.80694444444444</c:v>
                </c:pt>
                <c:pt idx="4182">
                  <c:v>5.80833333333333</c:v>
                </c:pt>
                <c:pt idx="4183">
                  <c:v>5.80972222222222</c:v>
                </c:pt>
                <c:pt idx="4184">
                  <c:v>5.81111111111111</c:v>
                </c:pt>
                <c:pt idx="4185">
                  <c:v>5.8125</c:v>
                </c:pt>
                <c:pt idx="4186">
                  <c:v>5.81388888888889</c:v>
                </c:pt>
                <c:pt idx="4187">
                  <c:v>5.81527777777778</c:v>
                </c:pt>
                <c:pt idx="4188">
                  <c:v>5.81666666666667</c:v>
                </c:pt>
                <c:pt idx="4189">
                  <c:v>5.81805555555556</c:v>
                </c:pt>
                <c:pt idx="4190">
                  <c:v>5.81944444444445</c:v>
                </c:pt>
                <c:pt idx="4191">
                  <c:v>5.8208333333333302</c:v>
                </c:pt>
                <c:pt idx="4192">
                  <c:v>5.8222222222222202</c:v>
                </c:pt>
                <c:pt idx="4193">
                  <c:v>5.8236111111111102</c:v>
                </c:pt>
                <c:pt idx="4194">
                  <c:v>5.8250000000000002</c:v>
                </c:pt>
                <c:pt idx="4195">
                  <c:v>5.8263888888888902</c:v>
                </c:pt>
                <c:pt idx="4196">
                  <c:v>5.8277777777777802</c:v>
                </c:pt>
                <c:pt idx="4197">
                  <c:v>5.8291666666666702</c:v>
                </c:pt>
                <c:pt idx="4198">
                  <c:v>5.8305555555555602</c:v>
                </c:pt>
                <c:pt idx="4199">
                  <c:v>5.8319444444444501</c:v>
                </c:pt>
                <c:pt idx="4200">
                  <c:v>5.8333333333333304</c:v>
                </c:pt>
                <c:pt idx="4201">
                  <c:v>5.8347222222222204</c:v>
                </c:pt>
                <c:pt idx="4202">
                  <c:v>5.8361111111111104</c:v>
                </c:pt>
                <c:pt idx="4203">
                  <c:v>5.8375000000000004</c:v>
                </c:pt>
                <c:pt idx="4204">
                  <c:v>5.8388888888888903</c:v>
                </c:pt>
                <c:pt idx="4205">
                  <c:v>5.8402777777777803</c:v>
                </c:pt>
                <c:pt idx="4206">
                  <c:v>5.8416666666666703</c:v>
                </c:pt>
                <c:pt idx="4207">
                  <c:v>5.8430555555555603</c:v>
                </c:pt>
                <c:pt idx="4208">
                  <c:v>5.8444444444444397</c:v>
                </c:pt>
                <c:pt idx="4209">
                  <c:v>5.8458333333333297</c:v>
                </c:pt>
                <c:pt idx="4210">
                  <c:v>5.8472222222222197</c:v>
                </c:pt>
                <c:pt idx="4211">
                  <c:v>5.8486111111111097</c:v>
                </c:pt>
                <c:pt idx="4212">
                  <c:v>5.85</c:v>
                </c:pt>
                <c:pt idx="4213">
                  <c:v>5.8513888888888896</c:v>
                </c:pt>
                <c:pt idx="4214">
                  <c:v>5.8527777777777796</c:v>
                </c:pt>
                <c:pt idx="4215">
                  <c:v>5.8541666666666696</c:v>
                </c:pt>
                <c:pt idx="4216">
                  <c:v>5.8555555555555596</c:v>
                </c:pt>
                <c:pt idx="4217">
                  <c:v>5.8569444444444398</c:v>
                </c:pt>
                <c:pt idx="4218">
                  <c:v>5.8583333333333298</c:v>
                </c:pt>
                <c:pt idx="4219">
                  <c:v>5.8597222222222198</c:v>
                </c:pt>
                <c:pt idx="4220">
                  <c:v>5.8611111111111098</c:v>
                </c:pt>
                <c:pt idx="4221">
                  <c:v>5.8624999999999998</c:v>
                </c:pt>
                <c:pt idx="4222">
                  <c:v>5.8638888888888898</c:v>
                </c:pt>
                <c:pt idx="4223">
                  <c:v>5.8652777777777798</c:v>
                </c:pt>
                <c:pt idx="4224">
                  <c:v>5.8666666666666698</c:v>
                </c:pt>
                <c:pt idx="4225">
                  <c:v>5.8680555555555598</c:v>
                </c:pt>
                <c:pt idx="4226">
                  <c:v>5.86944444444444</c:v>
                </c:pt>
                <c:pt idx="4227">
                  <c:v>5.87083333333333</c:v>
                </c:pt>
                <c:pt idx="4228">
                  <c:v>5.87222222222222</c:v>
                </c:pt>
                <c:pt idx="4229">
                  <c:v>5.87361111111111</c:v>
                </c:pt>
                <c:pt idx="4230">
                  <c:v>5.875</c:v>
                </c:pt>
                <c:pt idx="4231">
                  <c:v>5.87638888888889</c:v>
                </c:pt>
                <c:pt idx="4232">
                  <c:v>5.87777777777778</c:v>
                </c:pt>
                <c:pt idx="4233">
                  <c:v>5.87916666666667</c:v>
                </c:pt>
                <c:pt idx="4234">
                  <c:v>5.88055555555556</c:v>
                </c:pt>
                <c:pt idx="4235">
                  <c:v>5.88194444444445</c:v>
                </c:pt>
                <c:pt idx="4236">
                  <c:v>5.8833333333333302</c:v>
                </c:pt>
                <c:pt idx="4237">
                  <c:v>5.8847222222222202</c:v>
                </c:pt>
                <c:pt idx="4238">
                  <c:v>5.8861111111111102</c:v>
                </c:pt>
                <c:pt idx="4239">
                  <c:v>5.8875000000000002</c:v>
                </c:pt>
                <c:pt idx="4240">
                  <c:v>5.8888888888888902</c:v>
                </c:pt>
                <c:pt idx="4241">
                  <c:v>5.8902777777777802</c:v>
                </c:pt>
                <c:pt idx="4242">
                  <c:v>5.8916666666666702</c:v>
                </c:pt>
                <c:pt idx="4243">
                  <c:v>5.8930555555555602</c:v>
                </c:pt>
                <c:pt idx="4244">
                  <c:v>5.8944444444444501</c:v>
                </c:pt>
                <c:pt idx="4245">
                  <c:v>5.8958333333333304</c:v>
                </c:pt>
                <c:pt idx="4246">
                  <c:v>5.8972222222222204</c:v>
                </c:pt>
                <c:pt idx="4247">
                  <c:v>5.8986111111111104</c:v>
                </c:pt>
                <c:pt idx="4248">
                  <c:v>5.9</c:v>
                </c:pt>
                <c:pt idx="4249">
                  <c:v>5.9013888888888903</c:v>
                </c:pt>
                <c:pt idx="4250">
                  <c:v>5.9027777777777803</c:v>
                </c:pt>
                <c:pt idx="4251">
                  <c:v>5.9041666666666703</c:v>
                </c:pt>
                <c:pt idx="4252">
                  <c:v>5.9055555555555603</c:v>
                </c:pt>
                <c:pt idx="4253">
                  <c:v>5.9069444444444397</c:v>
                </c:pt>
                <c:pt idx="4254">
                  <c:v>5.9083333333333297</c:v>
                </c:pt>
                <c:pt idx="4255">
                  <c:v>5.9097222222222197</c:v>
                </c:pt>
                <c:pt idx="4256">
                  <c:v>5.9111111111111097</c:v>
                </c:pt>
                <c:pt idx="4257">
                  <c:v>5.9124999999999996</c:v>
                </c:pt>
                <c:pt idx="4258">
                  <c:v>5.9138888888888896</c:v>
                </c:pt>
                <c:pt idx="4259">
                  <c:v>5.9152777777777796</c:v>
                </c:pt>
                <c:pt idx="4260">
                  <c:v>5.9166666666666696</c:v>
                </c:pt>
                <c:pt idx="4261">
                  <c:v>5.9180555555555596</c:v>
                </c:pt>
                <c:pt idx="4262">
                  <c:v>5.9194444444444398</c:v>
                </c:pt>
                <c:pt idx="4263">
                  <c:v>5.9208333333333298</c:v>
                </c:pt>
                <c:pt idx="4264">
                  <c:v>5.9222222222222198</c:v>
                </c:pt>
                <c:pt idx="4265">
                  <c:v>5.9236111111111098</c:v>
                </c:pt>
                <c:pt idx="4266">
                  <c:v>5.9249999999999998</c:v>
                </c:pt>
                <c:pt idx="4267">
                  <c:v>5.9263888888888898</c:v>
                </c:pt>
                <c:pt idx="4268">
                  <c:v>5.9277777777777798</c:v>
                </c:pt>
                <c:pt idx="4269">
                  <c:v>5.9291666666666698</c:v>
                </c:pt>
                <c:pt idx="4270">
                  <c:v>5.9305555555555598</c:v>
                </c:pt>
                <c:pt idx="4271">
                  <c:v>5.93194444444444</c:v>
                </c:pt>
                <c:pt idx="4272">
                  <c:v>5.93333333333333</c:v>
                </c:pt>
                <c:pt idx="4273">
                  <c:v>5.93472222222222</c:v>
                </c:pt>
                <c:pt idx="4274">
                  <c:v>5.93611111111111</c:v>
                </c:pt>
                <c:pt idx="4275">
                  <c:v>5.9375</c:v>
                </c:pt>
                <c:pt idx="4276">
                  <c:v>5.93888888888889</c:v>
                </c:pt>
                <c:pt idx="4277">
                  <c:v>5.94027777777778</c:v>
                </c:pt>
                <c:pt idx="4278">
                  <c:v>5.94166666666667</c:v>
                </c:pt>
                <c:pt idx="4279">
                  <c:v>5.94305555555556</c:v>
                </c:pt>
                <c:pt idx="4280">
                  <c:v>5.94444444444445</c:v>
                </c:pt>
                <c:pt idx="4281">
                  <c:v>5.9458333333333302</c:v>
                </c:pt>
                <c:pt idx="4282">
                  <c:v>5.9472222222222202</c:v>
                </c:pt>
                <c:pt idx="4283">
                  <c:v>5.9486111111111102</c:v>
                </c:pt>
                <c:pt idx="4284">
                  <c:v>5.95</c:v>
                </c:pt>
                <c:pt idx="4285">
                  <c:v>5.9513888888888902</c:v>
                </c:pt>
                <c:pt idx="4286">
                  <c:v>5.9527777777777802</c:v>
                </c:pt>
                <c:pt idx="4287">
                  <c:v>5.9541666666666702</c:v>
                </c:pt>
                <c:pt idx="4288">
                  <c:v>5.9555555555555602</c:v>
                </c:pt>
                <c:pt idx="4289">
                  <c:v>5.9569444444444501</c:v>
                </c:pt>
                <c:pt idx="4290">
                  <c:v>5.9583333333333304</c:v>
                </c:pt>
                <c:pt idx="4291">
                  <c:v>5.9597222222222204</c:v>
                </c:pt>
                <c:pt idx="4292">
                  <c:v>5.9611111111111104</c:v>
                </c:pt>
                <c:pt idx="4293">
                  <c:v>5.9625000000000004</c:v>
                </c:pt>
                <c:pt idx="4294">
                  <c:v>5.9638888888888903</c:v>
                </c:pt>
                <c:pt idx="4295">
                  <c:v>5.9652777777777803</c:v>
                </c:pt>
                <c:pt idx="4296">
                  <c:v>5.9666666666666703</c:v>
                </c:pt>
                <c:pt idx="4297">
                  <c:v>5.9680555555555603</c:v>
                </c:pt>
                <c:pt idx="4298">
                  <c:v>5.9694444444444397</c:v>
                </c:pt>
                <c:pt idx="4299">
                  <c:v>5.9708333333333297</c:v>
                </c:pt>
                <c:pt idx="4300">
                  <c:v>5.9722222222222197</c:v>
                </c:pt>
                <c:pt idx="4301">
                  <c:v>5.9736111111111097</c:v>
                </c:pt>
                <c:pt idx="4302">
                  <c:v>5.9749999999999996</c:v>
                </c:pt>
                <c:pt idx="4303">
                  <c:v>5.9763888888888896</c:v>
                </c:pt>
                <c:pt idx="4304">
                  <c:v>5.9777777777777796</c:v>
                </c:pt>
                <c:pt idx="4305">
                  <c:v>5.9791666666666696</c:v>
                </c:pt>
                <c:pt idx="4306">
                  <c:v>5.9805555555555596</c:v>
                </c:pt>
                <c:pt idx="4307">
                  <c:v>5.9819444444444398</c:v>
                </c:pt>
                <c:pt idx="4308">
                  <c:v>5.9833333333333298</c:v>
                </c:pt>
                <c:pt idx="4309">
                  <c:v>5.9847222222222198</c:v>
                </c:pt>
                <c:pt idx="4310">
                  <c:v>5.9861111111111098</c:v>
                </c:pt>
                <c:pt idx="4311">
                  <c:v>5.9874999999999998</c:v>
                </c:pt>
                <c:pt idx="4312">
                  <c:v>5.9888888888888898</c:v>
                </c:pt>
                <c:pt idx="4313">
                  <c:v>5.9902777777777798</c:v>
                </c:pt>
                <c:pt idx="4314">
                  <c:v>5.9916666666666698</c:v>
                </c:pt>
                <c:pt idx="4315">
                  <c:v>5.9930555555555598</c:v>
                </c:pt>
                <c:pt idx="4316">
                  <c:v>5.99444444444444</c:v>
                </c:pt>
                <c:pt idx="4317">
                  <c:v>5.99583333333333</c:v>
                </c:pt>
                <c:pt idx="4318">
                  <c:v>5.99722222222222</c:v>
                </c:pt>
                <c:pt idx="4319">
                  <c:v>5.99861111111111</c:v>
                </c:pt>
                <c:pt idx="4320">
                  <c:v>6</c:v>
                </c:pt>
                <c:pt idx="4321">
                  <c:v>6.00138888888889</c:v>
                </c:pt>
                <c:pt idx="4322">
                  <c:v>6.00277777777778</c:v>
                </c:pt>
                <c:pt idx="4323">
                  <c:v>6.00416666666667</c:v>
                </c:pt>
                <c:pt idx="4324">
                  <c:v>6.00555555555556</c:v>
                </c:pt>
                <c:pt idx="4325">
                  <c:v>6.00694444444445</c:v>
                </c:pt>
                <c:pt idx="4326">
                  <c:v>6.0083333333333302</c:v>
                </c:pt>
                <c:pt idx="4327">
                  <c:v>6.0097222222222202</c:v>
                </c:pt>
                <c:pt idx="4328">
                  <c:v>6.0111111111111102</c:v>
                </c:pt>
                <c:pt idx="4329">
                  <c:v>6.0125000000000002</c:v>
                </c:pt>
                <c:pt idx="4330">
                  <c:v>6.0138888888888902</c:v>
                </c:pt>
                <c:pt idx="4331">
                  <c:v>6.0152777777777802</c:v>
                </c:pt>
                <c:pt idx="4332">
                  <c:v>6.0166666666666702</c:v>
                </c:pt>
                <c:pt idx="4333">
                  <c:v>6.0180555555555602</c:v>
                </c:pt>
                <c:pt idx="4334">
                  <c:v>6.0194444444444501</c:v>
                </c:pt>
                <c:pt idx="4335">
                  <c:v>6.0208333333333304</c:v>
                </c:pt>
                <c:pt idx="4336">
                  <c:v>6.0222222222222204</c:v>
                </c:pt>
                <c:pt idx="4337">
                  <c:v>6.0236111111111104</c:v>
                </c:pt>
                <c:pt idx="4338">
                  <c:v>6.0250000000000004</c:v>
                </c:pt>
                <c:pt idx="4339">
                  <c:v>6.0263888888888903</c:v>
                </c:pt>
                <c:pt idx="4340">
                  <c:v>6.0277777777777803</c:v>
                </c:pt>
                <c:pt idx="4341">
                  <c:v>6.0291666666666703</c:v>
                </c:pt>
                <c:pt idx="4342">
                  <c:v>6.0305555555555603</c:v>
                </c:pt>
                <c:pt idx="4343">
                  <c:v>6.0319444444444397</c:v>
                </c:pt>
                <c:pt idx="4344">
                  <c:v>6.0333333333333297</c:v>
                </c:pt>
                <c:pt idx="4345">
                  <c:v>6.0347222222222197</c:v>
                </c:pt>
                <c:pt idx="4346">
                  <c:v>6.0361111111111097</c:v>
                </c:pt>
                <c:pt idx="4347">
                  <c:v>6.0374999999999996</c:v>
                </c:pt>
                <c:pt idx="4348">
                  <c:v>6.0388888888888896</c:v>
                </c:pt>
                <c:pt idx="4349">
                  <c:v>6.0402777777777796</c:v>
                </c:pt>
                <c:pt idx="4350">
                  <c:v>6.0416666666666696</c:v>
                </c:pt>
                <c:pt idx="4351">
                  <c:v>6.0430555555555596</c:v>
                </c:pt>
                <c:pt idx="4352">
                  <c:v>6.0444444444444398</c:v>
                </c:pt>
                <c:pt idx="4353">
                  <c:v>6.0458333333333298</c:v>
                </c:pt>
                <c:pt idx="4354">
                  <c:v>6.0472222222222198</c:v>
                </c:pt>
                <c:pt idx="4355">
                  <c:v>6.0486111111111098</c:v>
                </c:pt>
                <c:pt idx="4356">
                  <c:v>6.05</c:v>
                </c:pt>
                <c:pt idx="4357">
                  <c:v>6.0513888888888898</c:v>
                </c:pt>
                <c:pt idx="4358">
                  <c:v>6.0527777777777798</c:v>
                </c:pt>
                <c:pt idx="4359">
                  <c:v>6.0541666666666698</c:v>
                </c:pt>
                <c:pt idx="4360">
                  <c:v>6.0555555555555598</c:v>
                </c:pt>
                <c:pt idx="4361">
                  <c:v>6.05694444444444</c:v>
                </c:pt>
                <c:pt idx="4362">
                  <c:v>6.05833333333333</c:v>
                </c:pt>
                <c:pt idx="4363">
                  <c:v>6.05972222222222</c:v>
                </c:pt>
                <c:pt idx="4364">
                  <c:v>6.06111111111111</c:v>
                </c:pt>
                <c:pt idx="4365">
                  <c:v>6.0625</c:v>
                </c:pt>
                <c:pt idx="4366">
                  <c:v>6.06388888888889</c:v>
                </c:pt>
                <c:pt idx="4367">
                  <c:v>6.06527777777778</c:v>
                </c:pt>
                <c:pt idx="4368">
                  <c:v>6.06666666666667</c:v>
                </c:pt>
                <c:pt idx="4369">
                  <c:v>6.06805555555556</c:v>
                </c:pt>
                <c:pt idx="4370">
                  <c:v>6.06944444444445</c:v>
                </c:pt>
                <c:pt idx="4371">
                  <c:v>6.0708333333333302</c:v>
                </c:pt>
                <c:pt idx="4372">
                  <c:v>6.0722222222222202</c:v>
                </c:pt>
                <c:pt idx="4373">
                  <c:v>6.0736111111111102</c:v>
                </c:pt>
                <c:pt idx="4374">
                  <c:v>6.0750000000000002</c:v>
                </c:pt>
                <c:pt idx="4375">
                  <c:v>6.0763888888888902</c:v>
                </c:pt>
                <c:pt idx="4376">
                  <c:v>6.0777777777777802</c:v>
                </c:pt>
                <c:pt idx="4377">
                  <c:v>6.0791666666666702</c:v>
                </c:pt>
                <c:pt idx="4378">
                  <c:v>6.0805555555555602</c:v>
                </c:pt>
                <c:pt idx="4379">
                  <c:v>6.0819444444444501</c:v>
                </c:pt>
                <c:pt idx="4380">
                  <c:v>6.0833333333333304</c:v>
                </c:pt>
                <c:pt idx="4381">
                  <c:v>6.0847222222222204</c:v>
                </c:pt>
                <c:pt idx="4382">
                  <c:v>6.0861111111111104</c:v>
                </c:pt>
                <c:pt idx="4383">
                  <c:v>6.0875000000000004</c:v>
                </c:pt>
                <c:pt idx="4384">
                  <c:v>6.0888888888888903</c:v>
                </c:pt>
                <c:pt idx="4385">
                  <c:v>6.0902777777777803</c:v>
                </c:pt>
                <c:pt idx="4386">
                  <c:v>6.0916666666666703</c:v>
                </c:pt>
                <c:pt idx="4387">
                  <c:v>6.0930555555555603</c:v>
                </c:pt>
                <c:pt idx="4388">
                  <c:v>6.0944444444444397</c:v>
                </c:pt>
                <c:pt idx="4389">
                  <c:v>6.0958333333333297</c:v>
                </c:pt>
                <c:pt idx="4390">
                  <c:v>6.0972222222222197</c:v>
                </c:pt>
                <c:pt idx="4391">
                  <c:v>6.0986111111111097</c:v>
                </c:pt>
                <c:pt idx="4392">
                  <c:v>6.1</c:v>
                </c:pt>
                <c:pt idx="4393">
                  <c:v>6.1013888888888896</c:v>
                </c:pt>
                <c:pt idx="4394">
                  <c:v>6.1027777777777796</c:v>
                </c:pt>
                <c:pt idx="4395">
                  <c:v>6.1041666666666696</c:v>
                </c:pt>
                <c:pt idx="4396">
                  <c:v>6.1055555555555596</c:v>
                </c:pt>
                <c:pt idx="4397">
                  <c:v>6.1069444444444398</c:v>
                </c:pt>
                <c:pt idx="4398">
                  <c:v>6.1083333333333298</c:v>
                </c:pt>
                <c:pt idx="4399">
                  <c:v>6.1097222222222198</c:v>
                </c:pt>
                <c:pt idx="4400">
                  <c:v>6.1111111111111098</c:v>
                </c:pt>
                <c:pt idx="4401">
                  <c:v>6.1124999999999998</c:v>
                </c:pt>
                <c:pt idx="4402">
                  <c:v>6.1138888888888898</c:v>
                </c:pt>
                <c:pt idx="4403">
                  <c:v>6.1152777777777798</c:v>
                </c:pt>
                <c:pt idx="4404">
                  <c:v>6.1166666666666698</c:v>
                </c:pt>
                <c:pt idx="4405">
                  <c:v>6.1180555555555598</c:v>
                </c:pt>
                <c:pt idx="4406">
                  <c:v>6.11944444444444</c:v>
                </c:pt>
                <c:pt idx="4407">
                  <c:v>6.12083333333333</c:v>
                </c:pt>
                <c:pt idx="4408">
                  <c:v>6.12222222222222</c:v>
                </c:pt>
                <c:pt idx="4409">
                  <c:v>6.12361111111111</c:v>
                </c:pt>
                <c:pt idx="4410">
                  <c:v>6.125</c:v>
                </c:pt>
                <c:pt idx="4411">
                  <c:v>6.12638888888889</c:v>
                </c:pt>
                <c:pt idx="4412">
                  <c:v>6.12777777777778</c:v>
                </c:pt>
                <c:pt idx="4413">
                  <c:v>6.12916666666667</c:v>
                </c:pt>
                <c:pt idx="4414">
                  <c:v>6.13055555555556</c:v>
                </c:pt>
                <c:pt idx="4415">
                  <c:v>6.13194444444445</c:v>
                </c:pt>
                <c:pt idx="4416">
                  <c:v>6.1333333333333302</c:v>
                </c:pt>
                <c:pt idx="4417">
                  <c:v>6.1347222222222202</c:v>
                </c:pt>
                <c:pt idx="4418">
                  <c:v>6.1361111111111102</c:v>
                </c:pt>
                <c:pt idx="4419">
                  <c:v>6.1375000000000002</c:v>
                </c:pt>
                <c:pt idx="4420">
                  <c:v>6.1388888888888902</c:v>
                </c:pt>
                <c:pt idx="4421">
                  <c:v>6.1402777777777802</c:v>
                </c:pt>
                <c:pt idx="4422">
                  <c:v>6.1416666666666702</c:v>
                </c:pt>
                <c:pt idx="4423">
                  <c:v>6.1430555555555602</c:v>
                </c:pt>
                <c:pt idx="4424">
                  <c:v>6.1444444444444501</c:v>
                </c:pt>
                <c:pt idx="4425">
                  <c:v>6.1458333333333304</c:v>
                </c:pt>
                <c:pt idx="4426">
                  <c:v>6.1472222222222204</c:v>
                </c:pt>
                <c:pt idx="4427">
                  <c:v>6.1486111111111104</c:v>
                </c:pt>
                <c:pt idx="4428">
                  <c:v>6.15</c:v>
                </c:pt>
                <c:pt idx="4429">
                  <c:v>6.1513888888888903</c:v>
                </c:pt>
                <c:pt idx="4430">
                  <c:v>6.1527777777777803</c:v>
                </c:pt>
                <c:pt idx="4431">
                  <c:v>6.1541666666666703</c:v>
                </c:pt>
                <c:pt idx="4432">
                  <c:v>6.1555555555555603</c:v>
                </c:pt>
                <c:pt idx="4433">
                  <c:v>6.1569444444444397</c:v>
                </c:pt>
                <c:pt idx="4434">
                  <c:v>6.1583333333333297</c:v>
                </c:pt>
                <c:pt idx="4435">
                  <c:v>6.1597222222222197</c:v>
                </c:pt>
                <c:pt idx="4436">
                  <c:v>6.1611111111111097</c:v>
                </c:pt>
                <c:pt idx="4437">
                  <c:v>6.1624999999999996</c:v>
                </c:pt>
                <c:pt idx="4438">
                  <c:v>6.1638888888888896</c:v>
                </c:pt>
                <c:pt idx="4439">
                  <c:v>6.1652777777777796</c:v>
                </c:pt>
                <c:pt idx="4440">
                  <c:v>6.1666666666666696</c:v>
                </c:pt>
                <c:pt idx="4441">
                  <c:v>6.1680555555555596</c:v>
                </c:pt>
                <c:pt idx="4442">
                  <c:v>6.1694444444444398</c:v>
                </c:pt>
                <c:pt idx="4443">
                  <c:v>6.1708333333333298</c:v>
                </c:pt>
                <c:pt idx="4444">
                  <c:v>6.1722222222222198</c:v>
                </c:pt>
                <c:pt idx="4445">
                  <c:v>6.1736111111111098</c:v>
                </c:pt>
                <c:pt idx="4446">
                  <c:v>6.1749999999999998</c:v>
                </c:pt>
                <c:pt idx="4447">
                  <c:v>6.1763888888888898</c:v>
                </c:pt>
                <c:pt idx="4448">
                  <c:v>6.1777777777777798</c:v>
                </c:pt>
                <c:pt idx="4449">
                  <c:v>6.1791666666666698</c:v>
                </c:pt>
                <c:pt idx="4450">
                  <c:v>6.1805555555555598</c:v>
                </c:pt>
                <c:pt idx="4451">
                  <c:v>6.18194444444444</c:v>
                </c:pt>
                <c:pt idx="4452">
                  <c:v>6.18333333333333</c:v>
                </c:pt>
                <c:pt idx="4453">
                  <c:v>6.18472222222222</c:v>
                </c:pt>
                <c:pt idx="4454">
                  <c:v>6.18611111111111</c:v>
                </c:pt>
                <c:pt idx="4455">
                  <c:v>6.1875</c:v>
                </c:pt>
                <c:pt idx="4456">
                  <c:v>6.18888888888889</c:v>
                </c:pt>
                <c:pt idx="4457">
                  <c:v>6.19027777777778</c:v>
                </c:pt>
                <c:pt idx="4458">
                  <c:v>6.19166666666667</c:v>
                </c:pt>
                <c:pt idx="4459">
                  <c:v>6.19305555555556</c:v>
                </c:pt>
                <c:pt idx="4460">
                  <c:v>6.19444444444445</c:v>
                </c:pt>
                <c:pt idx="4461">
                  <c:v>6.1958333333333302</c:v>
                </c:pt>
                <c:pt idx="4462">
                  <c:v>6.1972222222222202</c:v>
                </c:pt>
                <c:pt idx="4463">
                  <c:v>6.1986111111111102</c:v>
                </c:pt>
                <c:pt idx="4464">
                  <c:v>6.2</c:v>
                </c:pt>
                <c:pt idx="4465">
                  <c:v>6.2013888888888902</c:v>
                </c:pt>
                <c:pt idx="4466">
                  <c:v>6.2027777777777802</c:v>
                </c:pt>
                <c:pt idx="4467">
                  <c:v>6.2041666666666702</c:v>
                </c:pt>
                <c:pt idx="4468">
                  <c:v>6.2055555555555602</c:v>
                </c:pt>
                <c:pt idx="4469">
                  <c:v>6.2069444444444501</c:v>
                </c:pt>
                <c:pt idx="4470">
                  <c:v>6.2083333333333304</c:v>
                </c:pt>
                <c:pt idx="4471">
                  <c:v>6.2097222222222204</c:v>
                </c:pt>
                <c:pt idx="4472">
                  <c:v>6.2111111111111104</c:v>
                </c:pt>
                <c:pt idx="4473">
                  <c:v>6.2125000000000004</c:v>
                </c:pt>
                <c:pt idx="4474">
                  <c:v>6.2138888888888903</c:v>
                </c:pt>
                <c:pt idx="4475">
                  <c:v>6.2152777777777803</c:v>
                </c:pt>
                <c:pt idx="4476">
                  <c:v>6.2166666666666703</c:v>
                </c:pt>
                <c:pt idx="4477">
                  <c:v>6.2180555555555603</c:v>
                </c:pt>
                <c:pt idx="4478">
                  <c:v>6.2194444444444397</c:v>
                </c:pt>
                <c:pt idx="4479">
                  <c:v>6.2208333333333297</c:v>
                </c:pt>
                <c:pt idx="4480">
                  <c:v>6.2222222222222197</c:v>
                </c:pt>
                <c:pt idx="4481">
                  <c:v>6.2236111111111097</c:v>
                </c:pt>
                <c:pt idx="4482">
                  <c:v>6.2249999999999996</c:v>
                </c:pt>
                <c:pt idx="4483">
                  <c:v>6.2263888888888896</c:v>
                </c:pt>
                <c:pt idx="4484">
                  <c:v>6.2277777777777796</c:v>
                </c:pt>
                <c:pt idx="4485">
                  <c:v>6.2291666666666696</c:v>
                </c:pt>
                <c:pt idx="4486">
                  <c:v>6.2305555555555596</c:v>
                </c:pt>
                <c:pt idx="4487">
                  <c:v>6.2319444444444398</c:v>
                </c:pt>
                <c:pt idx="4488">
                  <c:v>6.2333333333333298</c:v>
                </c:pt>
                <c:pt idx="4489">
                  <c:v>6.2347222222222198</c:v>
                </c:pt>
                <c:pt idx="4490">
                  <c:v>6.2361111111111098</c:v>
                </c:pt>
                <c:pt idx="4491">
                  <c:v>6.2374999999999998</c:v>
                </c:pt>
                <c:pt idx="4492">
                  <c:v>6.2388888888888898</c:v>
                </c:pt>
                <c:pt idx="4493">
                  <c:v>6.2402777777777798</c:v>
                </c:pt>
                <c:pt idx="4494">
                  <c:v>6.2416666666666698</c:v>
                </c:pt>
                <c:pt idx="4495">
                  <c:v>6.2430555555555598</c:v>
                </c:pt>
                <c:pt idx="4496">
                  <c:v>6.24444444444444</c:v>
                </c:pt>
                <c:pt idx="4497">
                  <c:v>6.24583333333333</c:v>
                </c:pt>
                <c:pt idx="4498">
                  <c:v>6.24722222222222</c:v>
                </c:pt>
                <c:pt idx="4499">
                  <c:v>6.24861111111111</c:v>
                </c:pt>
                <c:pt idx="4500">
                  <c:v>6.25</c:v>
                </c:pt>
                <c:pt idx="4501">
                  <c:v>6.25138888888889</c:v>
                </c:pt>
                <c:pt idx="4502">
                  <c:v>6.25277777777778</c:v>
                </c:pt>
                <c:pt idx="4503">
                  <c:v>6.25416666666667</c:v>
                </c:pt>
                <c:pt idx="4504">
                  <c:v>6.25555555555556</c:v>
                </c:pt>
                <c:pt idx="4505">
                  <c:v>6.25694444444445</c:v>
                </c:pt>
                <c:pt idx="4506">
                  <c:v>6.2583333333333302</c:v>
                </c:pt>
                <c:pt idx="4507">
                  <c:v>6.2597222222222202</c:v>
                </c:pt>
                <c:pt idx="4508">
                  <c:v>6.2611111111111102</c:v>
                </c:pt>
                <c:pt idx="4509">
                  <c:v>6.2625000000000002</c:v>
                </c:pt>
                <c:pt idx="4510">
                  <c:v>6.2638888888888902</c:v>
                </c:pt>
                <c:pt idx="4511">
                  <c:v>6.2652777777777802</c:v>
                </c:pt>
                <c:pt idx="4512">
                  <c:v>6.2666666666666702</c:v>
                </c:pt>
                <c:pt idx="4513">
                  <c:v>6.2680555555555602</c:v>
                </c:pt>
                <c:pt idx="4514">
                  <c:v>6.2694444444444501</c:v>
                </c:pt>
                <c:pt idx="4515">
                  <c:v>6.2708333333333304</c:v>
                </c:pt>
                <c:pt idx="4516">
                  <c:v>6.2722222222222204</c:v>
                </c:pt>
                <c:pt idx="4517">
                  <c:v>6.2736111111111104</c:v>
                </c:pt>
                <c:pt idx="4518">
                  <c:v>6.2750000000000004</c:v>
                </c:pt>
                <c:pt idx="4519">
                  <c:v>6.2763888888888903</c:v>
                </c:pt>
                <c:pt idx="4520">
                  <c:v>6.2777777777777803</c:v>
                </c:pt>
                <c:pt idx="4521">
                  <c:v>6.2791666666666703</c:v>
                </c:pt>
                <c:pt idx="4522">
                  <c:v>6.2805555555555603</c:v>
                </c:pt>
                <c:pt idx="4523">
                  <c:v>6.2819444444444397</c:v>
                </c:pt>
                <c:pt idx="4524">
                  <c:v>6.2833333333333297</c:v>
                </c:pt>
                <c:pt idx="4525">
                  <c:v>6.2847222222222197</c:v>
                </c:pt>
                <c:pt idx="4526">
                  <c:v>6.2861111111111097</c:v>
                </c:pt>
                <c:pt idx="4527">
                  <c:v>6.2874999999999996</c:v>
                </c:pt>
                <c:pt idx="4528">
                  <c:v>6.2888888888888896</c:v>
                </c:pt>
                <c:pt idx="4529">
                  <c:v>6.2902777777777796</c:v>
                </c:pt>
                <c:pt idx="4530">
                  <c:v>6.2916666666666696</c:v>
                </c:pt>
                <c:pt idx="4531">
                  <c:v>6.2930555555555596</c:v>
                </c:pt>
                <c:pt idx="4532">
                  <c:v>6.2944444444444398</c:v>
                </c:pt>
                <c:pt idx="4533">
                  <c:v>6.2958333333333298</c:v>
                </c:pt>
                <c:pt idx="4534">
                  <c:v>6.2972222222222198</c:v>
                </c:pt>
                <c:pt idx="4535">
                  <c:v>6.2986111111111098</c:v>
                </c:pt>
                <c:pt idx="4536">
                  <c:v>6.3</c:v>
                </c:pt>
                <c:pt idx="4537">
                  <c:v>6.3013888888888898</c:v>
                </c:pt>
                <c:pt idx="4538">
                  <c:v>6.3027777777777798</c:v>
                </c:pt>
                <c:pt idx="4539">
                  <c:v>6.3041666666666698</c:v>
                </c:pt>
                <c:pt idx="4540">
                  <c:v>6.3055555555555598</c:v>
                </c:pt>
                <c:pt idx="4541">
                  <c:v>6.30694444444444</c:v>
                </c:pt>
                <c:pt idx="4542">
                  <c:v>6.30833333333333</c:v>
                </c:pt>
                <c:pt idx="4543">
                  <c:v>6.30972222222222</c:v>
                </c:pt>
                <c:pt idx="4544">
                  <c:v>6.31111111111111</c:v>
                </c:pt>
                <c:pt idx="4545">
                  <c:v>6.3125</c:v>
                </c:pt>
                <c:pt idx="4546">
                  <c:v>6.31388888888889</c:v>
                </c:pt>
                <c:pt idx="4547">
                  <c:v>6.31527777777778</c:v>
                </c:pt>
                <c:pt idx="4548">
                  <c:v>6.31666666666667</c:v>
                </c:pt>
                <c:pt idx="4549">
                  <c:v>6.31805555555556</c:v>
                </c:pt>
                <c:pt idx="4550">
                  <c:v>6.31944444444445</c:v>
                </c:pt>
                <c:pt idx="4551">
                  <c:v>6.3208333333333302</c:v>
                </c:pt>
                <c:pt idx="4552">
                  <c:v>6.3222222222222202</c:v>
                </c:pt>
                <c:pt idx="4553">
                  <c:v>6.3236111111111102</c:v>
                </c:pt>
                <c:pt idx="4554">
                  <c:v>6.3250000000000002</c:v>
                </c:pt>
                <c:pt idx="4555">
                  <c:v>6.3263888888888902</c:v>
                </c:pt>
                <c:pt idx="4556">
                  <c:v>6.3277777777777802</c:v>
                </c:pt>
                <c:pt idx="4557">
                  <c:v>6.3291666666666702</c:v>
                </c:pt>
                <c:pt idx="4558">
                  <c:v>6.3305555555555602</c:v>
                </c:pt>
                <c:pt idx="4559">
                  <c:v>6.3319444444444501</c:v>
                </c:pt>
                <c:pt idx="4560">
                  <c:v>6.3333333333333304</c:v>
                </c:pt>
                <c:pt idx="4561">
                  <c:v>6.3347222222222204</c:v>
                </c:pt>
                <c:pt idx="4562">
                  <c:v>6.3361111111111104</c:v>
                </c:pt>
                <c:pt idx="4563">
                  <c:v>6.3375000000000004</c:v>
                </c:pt>
                <c:pt idx="4564">
                  <c:v>6.3388888888888903</c:v>
                </c:pt>
                <c:pt idx="4565">
                  <c:v>6.3402777777777803</c:v>
                </c:pt>
                <c:pt idx="4566">
                  <c:v>6.3416666666666703</c:v>
                </c:pt>
                <c:pt idx="4567">
                  <c:v>6.3430555555555603</c:v>
                </c:pt>
                <c:pt idx="4568">
                  <c:v>6.3444444444444397</c:v>
                </c:pt>
                <c:pt idx="4569">
                  <c:v>6.3458333333333297</c:v>
                </c:pt>
                <c:pt idx="4570">
                  <c:v>6.3472222222222197</c:v>
                </c:pt>
                <c:pt idx="4571">
                  <c:v>6.3486111111111097</c:v>
                </c:pt>
                <c:pt idx="4572">
                  <c:v>6.35</c:v>
                </c:pt>
                <c:pt idx="4573">
                  <c:v>6.3513888888888896</c:v>
                </c:pt>
                <c:pt idx="4574">
                  <c:v>6.3527777777777796</c:v>
                </c:pt>
                <c:pt idx="4575">
                  <c:v>6.3541666666666696</c:v>
                </c:pt>
                <c:pt idx="4576">
                  <c:v>6.3555555555555596</c:v>
                </c:pt>
                <c:pt idx="4577">
                  <c:v>6.3569444444444398</c:v>
                </c:pt>
                <c:pt idx="4578">
                  <c:v>6.3583333333333298</c:v>
                </c:pt>
                <c:pt idx="4579">
                  <c:v>6.3597222222222198</c:v>
                </c:pt>
                <c:pt idx="4580">
                  <c:v>6.3611111111111098</c:v>
                </c:pt>
                <c:pt idx="4581">
                  <c:v>6.3624999999999998</c:v>
                </c:pt>
                <c:pt idx="4582">
                  <c:v>6.3638888888888898</c:v>
                </c:pt>
                <c:pt idx="4583">
                  <c:v>6.3652777777777798</c:v>
                </c:pt>
                <c:pt idx="4584">
                  <c:v>6.3666666666666698</c:v>
                </c:pt>
                <c:pt idx="4585">
                  <c:v>6.3680555555555598</c:v>
                </c:pt>
                <c:pt idx="4586">
                  <c:v>6.36944444444444</c:v>
                </c:pt>
                <c:pt idx="4587">
                  <c:v>6.37083333333333</c:v>
                </c:pt>
                <c:pt idx="4588">
                  <c:v>6.37222222222222</c:v>
                </c:pt>
                <c:pt idx="4589">
                  <c:v>6.37361111111111</c:v>
                </c:pt>
                <c:pt idx="4590">
                  <c:v>6.375</c:v>
                </c:pt>
                <c:pt idx="4591">
                  <c:v>6.37638888888889</c:v>
                </c:pt>
                <c:pt idx="4592">
                  <c:v>6.37777777777778</c:v>
                </c:pt>
                <c:pt idx="4593">
                  <c:v>6.37916666666667</c:v>
                </c:pt>
                <c:pt idx="4594">
                  <c:v>6.38055555555556</c:v>
                </c:pt>
                <c:pt idx="4595">
                  <c:v>6.38194444444445</c:v>
                </c:pt>
                <c:pt idx="4596">
                  <c:v>6.3833333333333302</c:v>
                </c:pt>
                <c:pt idx="4597">
                  <c:v>6.3847222222222202</c:v>
                </c:pt>
                <c:pt idx="4598">
                  <c:v>6.3861111111111102</c:v>
                </c:pt>
                <c:pt idx="4599">
                  <c:v>6.3875000000000002</c:v>
                </c:pt>
                <c:pt idx="4600">
                  <c:v>6.3888888888888902</c:v>
                </c:pt>
                <c:pt idx="4601">
                  <c:v>6.3902777777777802</c:v>
                </c:pt>
                <c:pt idx="4602">
                  <c:v>6.3916666666666702</c:v>
                </c:pt>
                <c:pt idx="4603">
                  <c:v>6.3930555555555602</c:v>
                </c:pt>
                <c:pt idx="4604">
                  <c:v>6.3944444444444501</c:v>
                </c:pt>
                <c:pt idx="4605">
                  <c:v>6.3958333333333304</c:v>
                </c:pt>
                <c:pt idx="4606">
                  <c:v>6.3972222222222204</c:v>
                </c:pt>
                <c:pt idx="4607">
                  <c:v>6.3986111111111104</c:v>
                </c:pt>
                <c:pt idx="4608">
                  <c:v>6.4</c:v>
                </c:pt>
                <c:pt idx="4609">
                  <c:v>6.4013888888888903</c:v>
                </c:pt>
                <c:pt idx="4610">
                  <c:v>6.4027777777777803</c:v>
                </c:pt>
                <c:pt idx="4611">
                  <c:v>6.4041666666666703</c:v>
                </c:pt>
                <c:pt idx="4612">
                  <c:v>6.4055555555555603</c:v>
                </c:pt>
                <c:pt idx="4613">
                  <c:v>6.4069444444444397</c:v>
                </c:pt>
                <c:pt idx="4614">
                  <c:v>6.4083333333333297</c:v>
                </c:pt>
                <c:pt idx="4615">
                  <c:v>6.4097222222222197</c:v>
                </c:pt>
                <c:pt idx="4616">
                  <c:v>6.4111111111111097</c:v>
                </c:pt>
                <c:pt idx="4617">
                  <c:v>6.4124999999999996</c:v>
                </c:pt>
                <c:pt idx="4618">
                  <c:v>6.4138888888888896</c:v>
                </c:pt>
                <c:pt idx="4619">
                  <c:v>6.4152777777777796</c:v>
                </c:pt>
                <c:pt idx="4620">
                  <c:v>6.4166666666666696</c:v>
                </c:pt>
                <c:pt idx="4621">
                  <c:v>6.4180555555555596</c:v>
                </c:pt>
                <c:pt idx="4622">
                  <c:v>6.4194444444444398</c:v>
                </c:pt>
                <c:pt idx="4623">
                  <c:v>6.4208333333333298</c:v>
                </c:pt>
                <c:pt idx="4624">
                  <c:v>6.4222222222222198</c:v>
                </c:pt>
                <c:pt idx="4625">
                  <c:v>6.4236111111111098</c:v>
                </c:pt>
                <c:pt idx="4626">
                  <c:v>6.4249999999999998</c:v>
                </c:pt>
                <c:pt idx="4627">
                  <c:v>6.4263888888888898</c:v>
                </c:pt>
                <c:pt idx="4628">
                  <c:v>6.4277777777777798</c:v>
                </c:pt>
                <c:pt idx="4629">
                  <c:v>6.4291666666666698</c:v>
                </c:pt>
                <c:pt idx="4630">
                  <c:v>6.4305555555555598</c:v>
                </c:pt>
                <c:pt idx="4631">
                  <c:v>6.43194444444444</c:v>
                </c:pt>
                <c:pt idx="4632">
                  <c:v>6.43333333333333</c:v>
                </c:pt>
                <c:pt idx="4633">
                  <c:v>6.43472222222222</c:v>
                </c:pt>
                <c:pt idx="4634">
                  <c:v>6.43611111111111</c:v>
                </c:pt>
                <c:pt idx="4635">
                  <c:v>6.4375</c:v>
                </c:pt>
                <c:pt idx="4636">
                  <c:v>6.43888888888889</c:v>
                </c:pt>
                <c:pt idx="4637">
                  <c:v>6.44027777777778</c:v>
                </c:pt>
                <c:pt idx="4638">
                  <c:v>6.44166666666667</c:v>
                </c:pt>
                <c:pt idx="4639">
                  <c:v>6.44305555555556</c:v>
                </c:pt>
                <c:pt idx="4640">
                  <c:v>6.44444444444445</c:v>
                </c:pt>
                <c:pt idx="4641">
                  <c:v>6.4458333333333302</c:v>
                </c:pt>
                <c:pt idx="4642">
                  <c:v>6.4472222222222202</c:v>
                </c:pt>
                <c:pt idx="4643">
                  <c:v>6.4486111111111102</c:v>
                </c:pt>
                <c:pt idx="4644">
                  <c:v>6.45</c:v>
                </c:pt>
                <c:pt idx="4645">
                  <c:v>6.4513888888888902</c:v>
                </c:pt>
                <c:pt idx="4646">
                  <c:v>6.4527777777777802</c:v>
                </c:pt>
                <c:pt idx="4647">
                  <c:v>6.4541666666666702</c:v>
                </c:pt>
                <c:pt idx="4648">
                  <c:v>6.4555555555555602</c:v>
                </c:pt>
                <c:pt idx="4649">
                  <c:v>6.4569444444444501</c:v>
                </c:pt>
                <c:pt idx="4650">
                  <c:v>6.4583333333333304</c:v>
                </c:pt>
                <c:pt idx="4651">
                  <c:v>6.4597222222222204</c:v>
                </c:pt>
                <c:pt idx="4652">
                  <c:v>6.4611111111111104</c:v>
                </c:pt>
                <c:pt idx="4653">
                  <c:v>6.4625000000000004</c:v>
                </c:pt>
                <c:pt idx="4654">
                  <c:v>6.4638888888888903</c:v>
                </c:pt>
                <c:pt idx="4655">
                  <c:v>6.4652777777777803</c:v>
                </c:pt>
                <c:pt idx="4656">
                  <c:v>6.4666666666666703</c:v>
                </c:pt>
                <c:pt idx="4657">
                  <c:v>6.4680555555555603</c:v>
                </c:pt>
                <c:pt idx="4658">
                  <c:v>6.4694444444444397</c:v>
                </c:pt>
                <c:pt idx="4659">
                  <c:v>6.4708333333333297</c:v>
                </c:pt>
                <c:pt idx="4660">
                  <c:v>6.4722222222222197</c:v>
                </c:pt>
                <c:pt idx="4661">
                  <c:v>6.4736111111111097</c:v>
                </c:pt>
                <c:pt idx="4662">
                  <c:v>6.4749999999999996</c:v>
                </c:pt>
                <c:pt idx="4663">
                  <c:v>6.4763888888888896</c:v>
                </c:pt>
                <c:pt idx="4664">
                  <c:v>6.4777777777777796</c:v>
                </c:pt>
                <c:pt idx="4665">
                  <c:v>6.4791666666666696</c:v>
                </c:pt>
                <c:pt idx="4666">
                  <c:v>6.4805555555555596</c:v>
                </c:pt>
                <c:pt idx="4667">
                  <c:v>6.4819444444444398</c:v>
                </c:pt>
                <c:pt idx="4668">
                  <c:v>6.4833333333333298</c:v>
                </c:pt>
                <c:pt idx="4669">
                  <c:v>6.4847222222222198</c:v>
                </c:pt>
                <c:pt idx="4670">
                  <c:v>6.4861111111111098</c:v>
                </c:pt>
                <c:pt idx="4671">
                  <c:v>6.4874999999999998</c:v>
                </c:pt>
                <c:pt idx="4672">
                  <c:v>6.4888888888888898</c:v>
                </c:pt>
                <c:pt idx="4673">
                  <c:v>6.4902777777777798</c:v>
                </c:pt>
                <c:pt idx="4674">
                  <c:v>6.4916666666666698</c:v>
                </c:pt>
                <c:pt idx="4675">
                  <c:v>6.4930555555555598</c:v>
                </c:pt>
                <c:pt idx="4676">
                  <c:v>6.49444444444444</c:v>
                </c:pt>
                <c:pt idx="4677">
                  <c:v>6.49583333333333</c:v>
                </c:pt>
                <c:pt idx="4678">
                  <c:v>6.49722222222222</c:v>
                </c:pt>
                <c:pt idx="4679">
                  <c:v>6.49861111111111</c:v>
                </c:pt>
                <c:pt idx="4680">
                  <c:v>6.5</c:v>
                </c:pt>
                <c:pt idx="4681">
                  <c:v>6.50138888888889</c:v>
                </c:pt>
                <c:pt idx="4682">
                  <c:v>6.50277777777778</c:v>
                </c:pt>
                <c:pt idx="4683">
                  <c:v>6.50416666666667</c:v>
                </c:pt>
                <c:pt idx="4684">
                  <c:v>6.50555555555556</c:v>
                </c:pt>
                <c:pt idx="4685">
                  <c:v>6.50694444444445</c:v>
                </c:pt>
                <c:pt idx="4686">
                  <c:v>6.5083333333333302</c:v>
                </c:pt>
                <c:pt idx="4687">
                  <c:v>6.5097222222222202</c:v>
                </c:pt>
                <c:pt idx="4688">
                  <c:v>6.5111111111111102</c:v>
                </c:pt>
                <c:pt idx="4689">
                  <c:v>6.5125000000000002</c:v>
                </c:pt>
                <c:pt idx="4690">
                  <c:v>6.5138888888888902</c:v>
                </c:pt>
                <c:pt idx="4691">
                  <c:v>6.5152777777777802</c:v>
                </c:pt>
                <c:pt idx="4692">
                  <c:v>6.5166666666666702</c:v>
                </c:pt>
                <c:pt idx="4693">
                  <c:v>6.5180555555555602</c:v>
                </c:pt>
                <c:pt idx="4694">
                  <c:v>6.5194444444444501</c:v>
                </c:pt>
                <c:pt idx="4695">
                  <c:v>6.5208333333333304</c:v>
                </c:pt>
                <c:pt idx="4696">
                  <c:v>6.5222222222222204</c:v>
                </c:pt>
                <c:pt idx="4697">
                  <c:v>6.5236111111111104</c:v>
                </c:pt>
                <c:pt idx="4698">
                  <c:v>6.5250000000000004</c:v>
                </c:pt>
                <c:pt idx="4699">
                  <c:v>6.5263888888888903</c:v>
                </c:pt>
                <c:pt idx="4700">
                  <c:v>6.5277777777777803</c:v>
                </c:pt>
                <c:pt idx="4701">
                  <c:v>6.5291666666666703</c:v>
                </c:pt>
                <c:pt idx="4702">
                  <c:v>6.5305555555555603</c:v>
                </c:pt>
                <c:pt idx="4703">
                  <c:v>6.5319444444444397</c:v>
                </c:pt>
                <c:pt idx="4704">
                  <c:v>6.5333333333333297</c:v>
                </c:pt>
                <c:pt idx="4705">
                  <c:v>6.5347222222222197</c:v>
                </c:pt>
                <c:pt idx="4706">
                  <c:v>6.5361111111111097</c:v>
                </c:pt>
                <c:pt idx="4707">
                  <c:v>6.5374999999999996</c:v>
                </c:pt>
                <c:pt idx="4708">
                  <c:v>6.5388888888888896</c:v>
                </c:pt>
                <c:pt idx="4709">
                  <c:v>6.5402777777777796</c:v>
                </c:pt>
                <c:pt idx="4710">
                  <c:v>6.5416666666666696</c:v>
                </c:pt>
                <c:pt idx="4711">
                  <c:v>6.5430555555555596</c:v>
                </c:pt>
                <c:pt idx="4712">
                  <c:v>6.5444444444444398</c:v>
                </c:pt>
                <c:pt idx="4713">
                  <c:v>6.5458333333333298</c:v>
                </c:pt>
                <c:pt idx="4714">
                  <c:v>6.5472222222222198</c:v>
                </c:pt>
                <c:pt idx="4715">
                  <c:v>6.5486111111111098</c:v>
                </c:pt>
                <c:pt idx="4716">
                  <c:v>6.55</c:v>
                </c:pt>
                <c:pt idx="4717">
                  <c:v>6.5513888888888898</c:v>
                </c:pt>
                <c:pt idx="4718">
                  <c:v>6.5527777777777798</c:v>
                </c:pt>
                <c:pt idx="4719">
                  <c:v>6.5541666666666698</c:v>
                </c:pt>
                <c:pt idx="4720">
                  <c:v>6.5555555555555598</c:v>
                </c:pt>
                <c:pt idx="4721">
                  <c:v>6.55694444444444</c:v>
                </c:pt>
                <c:pt idx="4722">
                  <c:v>6.55833333333333</c:v>
                </c:pt>
                <c:pt idx="4723">
                  <c:v>6.55972222222222</c:v>
                </c:pt>
                <c:pt idx="4724">
                  <c:v>6.56111111111111</c:v>
                </c:pt>
                <c:pt idx="4725">
                  <c:v>6.5625</c:v>
                </c:pt>
                <c:pt idx="4726">
                  <c:v>6.56388888888889</c:v>
                </c:pt>
                <c:pt idx="4727">
                  <c:v>6.56527777777778</c:v>
                </c:pt>
                <c:pt idx="4728">
                  <c:v>6.56666666666667</c:v>
                </c:pt>
                <c:pt idx="4729">
                  <c:v>6.56805555555556</c:v>
                </c:pt>
                <c:pt idx="4730">
                  <c:v>6.56944444444445</c:v>
                </c:pt>
                <c:pt idx="4731">
                  <c:v>6.5708333333333302</c:v>
                </c:pt>
                <c:pt idx="4732">
                  <c:v>6.5722222222222202</c:v>
                </c:pt>
                <c:pt idx="4733">
                  <c:v>6.5736111111111102</c:v>
                </c:pt>
                <c:pt idx="4734">
                  <c:v>6.5750000000000002</c:v>
                </c:pt>
                <c:pt idx="4735">
                  <c:v>6.5763888888888902</c:v>
                </c:pt>
                <c:pt idx="4736">
                  <c:v>6.5777777777777802</c:v>
                </c:pt>
                <c:pt idx="4737">
                  <c:v>6.5791666666666702</c:v>
                </c:pt>
                <c:pt idx="4738">
                  <c:v>6.5805555555555602</c:v>
                </c:pt>
                <c:pt idx="4739">
                  <c:v>6.5819444444444501</c:v>
                </c:pt>
                <c:pt idx="4740">
                  <c:v>6.5833333333333304</c:v>
                </c:pt>
                <c:pt idx="4741">
                  <c:v>6.5847222222222204</c:v>
                </c:pt>
                <c:pt idx="4742">
                  <c:v>6.5861111111111104</c:v>
                </c:pt>
                <c:pt idx="4743">
                  <c:v>6.5875000000000004</c:v>
                </c:pt>
                <c:pt idx="4744">
                  <c:v>6.5888888888888903</c:v>
                </c:pt>
                <c:pt idx="4745">
                  <c:v>6.5902777777777803</c:v>
                </c:pt>
                <c:pt idx="4746">
                  <c:v>6.5916666666666703</c:v>
                </c:pt>
                <c:pt idx="4747">
                  <c:v>6.5930555555555603</c:v>
                </c:pt>
                <c:pt idx="4748">
                  <c:v>6.5944444444444397</c:v>
                </c:pt>
                <c:pt idx="4749">
                  <c:v>6.5958333333333297</c:v>
                </c:pt>
                <c:pt idx="4750">
                  <c:v>6.5972222222222197</c:v>
                </c:pt>
                <c:pt idx="4751">
                  <c:v>6.5986111111111097</c:v>
                </c:pt>
                <c:pt idx="4752">
                  <c:v>6.6</c:v>
                </c:pt>
                <c:pt idx="4753">
                  <c:v>6.6013888888888896</c:v>
                </c:pt>
                <c:pt idx="4754">
                  <c:v>6.6027777777777796</c:v>
                </c:pt>
                <c:pt idx="4755">
                  <c:v>6.6041666666666696</c:v>
                </c:pt>
                <c:pt idx="4756">
                  <c:v>6.6055555555555596</c:v>
                </c:pt>
                <c:pt idx="4757">
                  <c:v>6.6069444444444398</c:v>
                </c:pt>
                <c:pt idx="4758">
                  <c:v>6.6083333333333298</c:v>
                </c:pt>
                <c:pt idx="4759">
                  <c:v>6.6097222222222198</c:v>
                </c:pt>
                <c:pt idx="4760">
                  <c:v>6.6111111111111098</c:v>
                </c:pt>
                <c:pt idx="4761">
                  <c:v>6.6124999999999998</c:v>
                </c:pt>
                <c:pt idx="4762">
                  <c:v>6.6138888888888898</c:v>
                </c:pt>
                <c:pt idx="4763">
                  <c:v>6.6152777777777798</c:v>
                </c:pt>
                <c:pt idx="4764">
                  <c:v>6.6166666666666698</c:v>
                </c:pt>
                <c:pt idx="4765">
                  <c:v>6.6180555555555598</c:v>
                </c:pt>
                <c:pt idx="4766">
                  <c:v>6.61944444444444</c:v>
                </c:pt>
                <c:pt idx="4767">
                  <c:v>6.62083333333333</c:v>
                </c:pt>
                <c:pt idx="4768">
                  <c:v>6.62222222222222</c:v>
                </c:pt>
                <c:pt idx="4769">
                  <c:v>6.62361111111111</c:v>
                </c:pt>
                <c:pt idx="4770">
                  <c:v>6.625</c:v>
                </c:pt>
                <c:pt idx="4771">
                  <c:v>6.62638888888889</c:v>
                </c:pt>
                <c:pt idx="4772">
                  <c:v>6.62777777777778</c:v>
                </c:pt>
                <c:pt idx="4773">
                  <c:v>6.62916666666667</c:v>
                </c:pt>
                <c:pt idx="4774">
                  <c:v>6.63055555555556</c:v>
                </c:pt>
                <c:pt idx="4775">
                  <c:v>6.63194444444445</c:v>
                </c:pt>
                <c:pt idx="4776">
                  <c:v>6.6333333333333302</c:v>
                </c:pt>
                <c:pt idx="4777">
                  <c:v>6.6347222222222202</c:v>
                </c:pt>
                <c:pt idx="4778">
                  <c:v>6.6361111111111102</c:v>
                </c:pt>
                <c:pt idx="4779">
                  <c:v>6.6375000000000002</c:v>
                </c:pt>
                <c:pt idx="4780">
                  <c:v>6.6388888888888902</c:v>
                </c:pt>
                <c:pt idx="4781">
                  <c:v>6.6402777777777802</c:v>
                </c:pt>
                <c:pt idx="4782">
                  <c:v>6.6416666666666702</c:v>
                </c:pt>
                <c:pt idx="4783">
                  <c:v>6.6430555555555602</c:v>
                </c:pt>
                <c:pt idx="4784">
                  <c:v>6.6444444444444501</c:v>
                </c:pt>
                <c:pt idx="4785">
                  <c:v>6.6458333333333304</c:v>
                </c:pt>
                <c:pt idx="4786">
                  <c:v>6.6472222222222204</c:v>
                </c:pt>
                <c:pt idx="4787">
                  <c:v>6.6486111111111104</c:v>
                </c:pt>
                <c:pt idx="4788">
                  <c:v>6.65</c:v>
                </c:pt>
                <c:pt idx="4789">
                  <c:v>6.6513888888888903</c:v>
                </c:pt>
                <c:pt idx="4790">
                  <c:v>6.6527777777777803</c:v>
                </c:pt>
                <c:pt idx="4791">
                  <c:v>6.6541666666666703</c:v>
                </c:pt>
                <c:pt idx="4792">
                  <c:v>6.6555555555555603</c:v>
                </c:pt>
                <c:pt idx="4793">
                  <c:v>6.6569444444444397</c:v>
                </c:pt>
                <c:pt idx="4794">
                  <c:v>6.6583333333333297</c:v>
                </c:pt>
                <c:pt idx="4795">
                  <c:v>6.6597222222222197</c:v>
                </c:pt>
                <c:pt idx="4796">
                  <c:v>6.6611111111111097</c:v>
                </c:pt>
                <c:pt idx="4797">
                  <c:v>6.6624999999999996</c:v>
                </c:pt>
                <c:pt idx="4798">
                  <c:v>6.6638888888888896</c:v>
                </c:pt>
                <c:pt idx="4799">
                  <c:v>6.6652777777777796</c:v>
                </c:pt>
                <c:pt idx="4800">
                  <c:v>6.6666666666666696</c:v>
                </c:pt>
                <c:pt idx="4801">
                  <c:v>6.6680555555555596</c:v>
                </c:pt>
                <c:pt idx="4802">
                  <c:v>6.6694444444444398</c:v>
                </c:pt>
                <c:pt idx="4803">
                  <c:v>6.6708333333333298</c:v>
                </c:pt>
                <c:pt idx="4804">
                  <c:v>6.6722222222222198</c:v>
                </c:pt>
                <c:pt idx="4805">
                  <c:v>6.6736111111111098</c:v>
                </c:pt>
                <c:pt idx="4806">
                  <c:v>6.6749999999999998</c:v>
                </c:pt>
                <c:pt idx="4807">
                  <c:v>6.6763888888888898</c:v>
                </c:pt>
                <c:pt idx="4808">
                  <c:v>6.6777777777777798</c:v>
                </c:pt>
                <c:pt idx="4809">
                  <c:v>6.6791666666666698</c:v>
                </c:pt>
                <c:pt idx="4810">
                  <c:v>6.6805555555555598</c:v>
                </c:pt>
                <c:pt idx="4811">
                  <c:v>6.68194444444444</c:v>
                </c:pt>
                <c:pt idx="4812">
                  <c:v>6.68333333333333</c:v>
                </c:pt>
                <c:pt idx="4813">
                  <c:v>6.68472222222222</c:v>
                </c:pt>
                <c:pt idx="4814">
                  <c:v>6.68611111111111</c:v>
                </c:pt>
                <c:pt idx="4815">
                  <c:v>6.6875</c:v>
                </c:pt>
                <c:pt idx="4816">
                  <c:v>6.68888888888889</c:v>
                </c:pt>
                <c:pt idx="4817">
                  <c:v>6.69027777777778</c:v>
                </c:pt>
                <c:pt idx="4818">
                  <c:v>6.69166666666667</c:v>
                </c:pt>
                <c:pt idx="4819">
                  <c:v>6.69305555555556</c:v>
                </c:pt>
                <c:pt idx="4820">
                  <c:v>6.69444444444445</c:v>
                </c:pt>
                <c:pt idx="4821">
                  <c:v>6.6958333333333302</c:v>
                </c:pt>
                <c:pt idx="4822">
                  <c:v>6.6972222222222202</c:v>
                </c:pt>
                <c:pt idx="4823">
                  <c:v>6.6986111111111102</c:v>
                </c:pt>
                <c:pt idx="4824">
                  <c:v>6.7</c:v>
                </c:pt>
                <c:pt idx="4825">
                  <c:v>6.7013888888888902</c:v>
                </c:pt>
                <c:pt idx="4826">
                  <c:v>6.7027777777777802</c:v>
                </c:pt>
                <c:pt idx="4827">
                  <c:v>6.7041666666666702</c:v>
                </c:pt>
                <c:pt idx="4828">
                  <c:v>6.7055555555555602</c:v>
                </c:pt>
                <c:pt idx="4829">
                  <c:v>6.7069444444444501</c:v>
                </c:pt>
                <c:pt idx="4830">
                  <c:v>6.7083333333333304</c:v>
                </c:pt>
                <c:pt idx="4831">
                  <c:v>6.7097222222222204</c:v>
                </c:pt>
                <c:pt idx="4832">
                  <c:v>6.7111111111111104</c:v>
                </c:pt>
                <c:pt idx="4833">
                  <c:v>6.7125000000000004</c:v>
                </c:pt>
                <c:pt idx="4834">
                  <c:v>6.7138888888888903</c:v>
                </c:pt>
                <c:pt idx="4835">
                  <c:v>6.7152777777777803</c:v>
                </c:pt>
                <c:pt idx="4836">
                  <c:v>6.7166666666666703</c:v>
                </c:pt>
                <c:pt idx="4837">
                  <c:v>6.7180555555555603</c:v>
                </c:pt>
                <c:pt idx="4838">
                  <c:v>6.7194444444444397</c:v>
                </c:pt>
                <c:pt idx="4839">
                  <c:v>6.7208333333333297</c:v>
                </c:pt>
                <c:pt idx="4840">
                  <c:v>6.7222222222222197</c:v>
                </c:pt>
                <c:pt idx="4841">
                  <c:v>6.7236111111111097</c:v>
                </c:pt>
                <c:pt idx="4842">
                  <c:v>6.7249999999999996</c:v>
                </c:pt>
                <c:pt idx="4843">
                  <c:v>6.7263888888888896</c:v>
                </c:pt>
                <c:pt idx="4844">
                  <c:v>6.7277777777777796</c:v>
                </c:pt>
                <c:pt idx="4845">
                  <c:v>6.7291666666666696</c:v>
                </c:pt>
                <c:pt idx="4846">
                  <c:v>6.7305555555555596</c:v>
                </c:pt>
                <c:pt idx="4847">
                  <c:v>6.7319444444444398</c:v>
                </c:pt>
                <c:pt idx="4848">
                  <c:v>6.7333333333333298</c:v>
                </c:pt>
                <c:pt idx="4849">
                  <c:v>6.7347222222222198</c:v>
                </c:pt>
                <c:pt idx="4850">
                  <c:v>6.7361111111111098</c:v>
                </c:pt>
                <c:pt idx="4851">
                  <c:v>6.7374999999999998</c:v>
                </c:pt>
                <c:pt idx="4852">
                  <c:v>6.7388888888888898</c:v>
                </c:pt>
                <c:pt idx="4853">
                  <c:v>6.7402777777777798</c:v>
                </c:pt>
                <c:pt idx="4854">
                  <c:v>6.7416666666666698</c:v>
                </c:pt>
                <c:pt idx="4855">
                  <c:v>6.7430555555555598</c:v>
                </c:pt>
                <c:pt idx="4856">
                  <c:v>6.74444444444444</c:v>
                </c:pt>
                <c:pt idx="4857">
                  <c:v>6.74583333333333</c:v>
                </c:pt>
                <c:pt idx="4858">
                  <c:v>6.74722222222222</c:v>
                </c:pt>
                <c:pt idx="4859">
                  <c:v>6.74861111111111</c:v>
                </c:pt>
                <c:pt idx="4860">
                  <c:v>6.75</c:v>
                </c:pt>
                <c:pt idx="4861">
                  <c:v>6.75138888888889</c:v>
                </c:pt>
                <c:pt idx="4862">
                  <c:v>6.75277777777778</c:v>
                </c:pt>
                <c:pt idx="4863">
                  <c:v>6.75416666666667</c:v>
                </c:pt>
                <c:pt idx="4864">
                  <c:v>6.75555555555556</c:v>
                </c:pt>
                <c:pt idx="4865">
                  <c:v>6.75694444444445</c:v>
                </c:pt>
                <c:pt idx="4866">
                  <c:v>6.7583333333333302</c:v>
                </c:pt>
                <c:pt idx="4867">
                  <c:v>6.7597222222222202</c:v>
                </c:pt>
                <c:pt idx="4868">
                  <c:v>6.7611111111111102</c:v>
                </c:pt>
                <c:pt idx="4869">
                  <c:v>6.7625000000000002</c:v>
                </c:pt>
                <c:pt idx="4870">
                  <c:v>6.7638888888888902</c:v>
                </c:pt>
                <c:pt idx="4871">
                  <c:v>6.7652777777777802</c:v>
                </c:pt>
                <c:pt idx="4872">
                  <c:v>6.7666666666666702</c:v>
                </c:pt>
                <c:pt idx="4873">
                  <c:v>6.7680555555555602</c:v>
                </c:pt>
                <c:pt idx="4874">
                  <c:v>6.7694444444444501</c:v>
                </c:pt>
                <c:pt idx="4875">
                  <c:v>6.7708333333333304</c:v>
                </c:pt>
                <c:pt idx="4876">
                  <c:v>6.7722222222222204</c:v>
                </c:pt>
                <c:pt idx="4877">
                  <c:v>6.7736111111111104</c:v>
                </c:pt>
                <c:pt idx="4878">
                  <c:v>6.7750000000000004</c:v>
                </c:pt>
                <c:pt idx="4879">
                  <c:v>6.7763888888888903</c:v>
                </c:pt>
                <c:pt idx="4880">
                  <c:v>6.7777777777777803</c:v>
                </c:pt>
                <c:pt idx="4881">
                  <c:v>6.7791666666666703</c:v>
                </c:pt>
                <c:pt idx="4882">
                  <c:v>6.7805555555555603</c:v>
                </c:pt>
                <c:pt idx="4883">
                  <c:v>6.7819444444444397</c:v>
                </c:pt>
                <c:pt idx="4884">
                  <c:v>6.7833333333333297</c:v>
                </c:pt>
                <c:pt idx="4885">
                  <c:v>6.7847222222222197</c:v>
                </c:pt>
                <c:pt idx="4886">
                  <c:v>6.7861111111111097</c:v>
                </c:pt>
                <c:pt idx="4887">
                  <c:v>6.7874999999999996</c:v>
                </c:pt>
                <c:pt idx="4888">
                  <c:v>6.7888888888888896</c:v>
                </c:pt>
                <c:pt idx="4889">
                  <c:v>6.7902777777777796</c:v>
                </c:pt>
                <c:pt idx="4890">
                  <c:v>6.7916666666666696</c:v>
                </c:pt>
                <c:pt idx="4891">
                  <c:v>6.7930555555555596</c:v>
                </c:pt>
                <c:pt idx="4892">
                  <c:v>6.7944444444444398</c:v>
                </c:pt>
                <c:pt idx="4893">
                  <c:v>6.7958333333333298</c:v>
                </c:pt>
                <c:pt idx="4894">
                  <c:v>6.7972222222222198</c:v>
                </c:pt>
                <c:pt idx="4895">
                  <c:v>6.7986111111111098</c:v>
                </c:pt>
                <c:pt idx="4896">
                  <c:v>6.8</c:v>
                </c:pt>
                <c:pt idx="4897">
                  <c:v>6.8013888888888898</c:v>
                </c:pt>
                <c:pt idx="4898">
                  <c:v>6.8027777777777798</c:v>
                </c:pt>
                <c:pt idx="4899">
                  <c:v>6.8041666666666698</c:v>
                </c:pt>
                <c:pt idx="4900">
                  <c:v>6.8055555555555598</c:v>
                </c:pt>
                <c:pt idx="4901">
                  <c:v>6.80694444444444</c:v>
                </c:pt>
                <c:pt idx="4902">
                  <c:v>6.80833333333333</c:v>
                </c:pt>
                <c:pt idx="4903">
                  <c:v>6.80972222222222</c:v>
                </c:pt>
                <c:pt idx="4904">
                  <c:v>6.81111111111111</c:v>
                </c:pt>
                <c:pt idx="4905">
                  <c:v>6.8125</c:v>
                </c:pt>
                <c:pt idx="4906">
                  <c:v>6.81388888888889</c:v>
                </c:pt>
                <c:pt idx="4907">
                  <c:v>6.81527777777778</c:v>
                </c:pt>
                <c:pt idx="4908">
                  <c:v>6.81666666666667</c:v>
                </c:pt>
                <c:pt idx="4909">
                  <c:v>6.81805555555556</c:v>
                </c:pt>
                <c:pt idx="4910">
                  <c:v>6.81944444444445</c:v>
                </c:pt>
                <c:pt idx="4911">
                  <c:v>6.8208333333333302</c:v>
                </c:pt>
                <c:pt idx="4912">
                  <c:v>6.8222222222222202</c:v>
                </c:pt>
                <c:pt idx="4913">
                  <c:v>6.8236111111111102</c:v>
                </c:pt>
                <c:pt idx="4914">
                  <c:v>6.8250000000000002</c:v>
                </c:pt>
                <c:pt idx="4915">
                  <c:v>6.8263888888888902</c:v>
                </c:pt>
                <c:pt idx="4916">
                  <c:v>6.8277777777777802</c:v>
                </c:pt>
                <c:pt idx="4917">
                  <c:v>6.8291666666666702</c:v>
                </c:pt>
                <c:pt idx="4918">
                  <c:v>6.8305555555555602</c:v>
                </c:pt>
                <c:pt idx="4919">
                  <c:v>6.8319444444444501</c:v>
                </c:pt>
                <c:pt idx="4920">
                  <c:v>6.8333333333333304</c:v>
                </c:pt>
                <c:pt idx="4921">
                  <c:v>6.8347222222222204</c:v>
                </c:pt>
                <c:pt idx="4922">
                  <c:v>6.8361111111111104</c:v>
                </c:pt>
                <c:pt idx="4923">
                  <c:v>6.8375000000000004</c:v>
                </c:pt>
                <c:pt idx="4924">
                  <c:v>6.8388888888888903</c:v>
                </c:pt>
                <c:pt idx="4925">
                  <c:v>6.8402777777777803</c:v>
                </c:pt>
                <c:pt idx="4926">
                  <c:v>6.8416666666666703</c:v>
                </c:pt>
                <c:pt idx="4927">
                  <c:v>6.8430555555555603</c:v>
                </c:pt>
                <c:pt idx="4928">
                  <c:v>6.8444444444444397</c:v>
                </c:pt>
                <c:pt idx="4929">
                  <c:v>6.8458333333333297</c:v>
                </c:pt>
                <c:pt idx="4930">
                  <c:v>6.8472222222222197</c:v>
                </c:pt>
                <c:pt idx="4931">
                  <c:v>6.8486111111111097</c:v>
                </c:pt>
                <c:pt idx="4932">
                  <c:v>6.85</c:v>
                </c:pt>
                <c:pt idx="4933">
                  <c:v>6.8513888888888896</c:v>
                </c:pt>
                <c:pt idx="4934">
                  <c:v>6.8527777777777796</c:v>
                </c:pt>
                <c:pt idx="4935">
                  <c:v>6.8541666666666696</c:v>
                </c:pt>
                <c:pt idx="4936">
                  <c:v>6.8555555555555596</c:v>
                </c:pt>
                <c:pt idx="4937">
                  <c:v>6.8569444444444398</c:v>
                </c:pt>
                <c:pt idx="4938">
                  <c:v>6.8583333333333298</c:v>
                </c:pt>
                <c:pt idx="4939">
                  <c:v>6.8597222222222198</c:v>
                </c:pt>
                <c:pt idx="4940">
                  <c:v>6.8611111111111098</c:v>
                </c:pt>
                <c:pt idx="4941">
                  <c:v>6.8624999999999998</c:v>
                </c:pt>
                <c:pt idx="4942">
                  <c:v>6.8638888888888898</c:v>
                </c:pt>
                <c:pt idx="4943">
                  <c:v>6.8652777777777798</c:v>
                </c:pt>
                <c:pt idx="4944">
                  <c:v>6.8666666666666698</c:v>
                </c:pt>
                <c:pt idx="4945">
                  <c:v>6.8680555555555598</c:v>
                </c:pt>
                <c:pt idx="4946">
                  <c:v>6.86944444444444</c:v>
                </c:pt>
                <c:pt idx="4947">
                  <c:v>6.87083333333333</c:v>
                </c:pt>
                <c:pt idx="4948">
                  <c:v>6.87222222222222</c:v>
                </c:pt>
                <c:pt idx="4949">
                  <c:v>6.87361111111111</c:v>
                </c:pt>
                <c:pt idx="4950">
                  <c:v>6.875</c:v>
                </c:pt>
                <c:pt idx="4951">
                  <c:v>6.87638888888889</c:v>
                </c:pt>
                <c:pt idx="4952">
                  <c:v>6.87777777777778</c:v>
                </c:pt>
                <c:pt idx="4953">
                  <c:v>6.87916666666667</c:v>
                </c:pt>
                <c:pt idx="4954">
                  <c:v>6.88055555555556</c:v>
                </c:pt>
                <c:pt idx="4955">
                  <c:v>6.88194444444445</c:v>
                </c:pt>
                <c:pt idx="4956">
                  <c:v>6.8833333333333302</c:v>
                </c:pt>
                <c:pt idx="4957">
                  <c:v>6.8847222222222202</c:v>
                </c:pt>
                <c:pt idx="4958">
                  <c:v>6.8861111111111102</c:v>
                </c:pt>
                <c:pt idx="4959">
                  <c:v>6.8875000000000002</c:v>
                </c:pt>
                <c:pt idx="4960">
                  <c:v>6.8888888888888902</c:v>
                </c:pt>
                <c:pt idx="4961">
                  <c:v>6.8902777777777802</c:v>
                </c:pt>
                <c:pt idx="4962">
                  <c:v>6.8916666666666702</c:v>
                </c:pt>
                <c:pt idx="4963">
                  <c:v>6.8930555555555602</c:v>
                </c:pt>
                <c:pt idx="4964">
                  <c:v>6.8944444444444501</c:v>
                </c:pt>
                <c:pt idx="4965">
                  <c:v>6.8958333333333304</c:v>
                </c:pt>
                <c:pt idx="4966">
                  <c:v>6.8972222222222204</c:v>
                </c:pt>
                <c:pt idx="4967">
                  <c:v>6.8986111111111104</c:v>
                </c:pt>
                <c:pt idx="4968">
                  <c:v>6.9</c:v>
                </c:pt>
                <c:pt idx="4969">
                  <c:v>6.9013888888888903</c:v>
                </c:pt>
                <c:pt idx="4970">
                  <c:v>6.9027777777777803</c:v>
                </c:pt>
                <c:pt idx="4971">
                  <c:v>6.9041666666666703</c:v>
                </c:pt>
                <c:pt idx="4972">
                  <c:v>6.9055555555555603</c:v>
                </c:pt>
                <c:pt idx="4973">
                  <c:v>6.9069444444444397</c:v>
                </c:pt>
                <c:pt idx="4974">
                  <c:v>6.9083333333333297</c:v>
                </c:pt>
                <c:pt idx="4975">
                  <c:v>6.9097222222222197</c:v>
                </c:pt>
                <c:pt idx="4976">
                  <c:v>6.9111111111111097</c:v>
                </c:pt>
                <c:pt idx="4977">
                  <c:v>6.9124999999999996</c:v>
                </c:pt>
                <c:pt idx="4978">
                  <c:v>6.9138888888888896</c:v>
                </c:pt>
                <c:pt idx="4979">
                  <c:v>6.9152777777777796</c:v>
                </c:pt>
                <c:pt idx="4980">
                  <c:v>6.9166666666666696</c:v>
                </c:pt>
                <c:pt idx="4981">
                  <c:v>6.9180555555555596</c:v>
                </c:pt>
                <c:pt idx="4982">
                  <c:v>6.9194444444444398</c:v>
                </c:pt>
                <c:pt idx="4983">
                  <c:v>6.9208333333333298</c:v>
                </c:pt>
                <c:pt idx="4984">
                  <c:v>6.9222222222222198</c:v>
                </c:pt>
                <c:pt idx="4985">
                  <c:v>6.9236111111111098</c:v>
                </c:pt>
                <c:pt idx="4986">
                  <c:v>6.9249999999999998</c:v>
                </c:pt>
                <c:pt idx="4987">
                  <c:v>6.9263888888888898</c:v>
                </c:pt>
                <c:pt idx="4988">
                  <c:v>6.9277777777777798</c:v>
                </c:pt>
                <c:pt idx="4989">
                  <c:v>6.9291666666666698</c:v>
                </c:pt>
                <c:pt idx="4990">
                  <c:v>6.9305555555555598</c:v>
                </c:pt>
                <c:pt idx="4991">
                  <c:v>6.93194444444444</c:v>
                </c:pt>
                <c:pt idx="4992">
                  <c:v>6.93333333333333</c:v>
                </c:pt>
                <c:pt idx="4993">
                  <c:v>6.93472222222222</c:v>
                </c:pt>
                <c:pt idx="4994">
                  <c:v>6.93611111111111</c:v>
                </c:pt>
                <c:pt idx="4995">
                  <c:v>6.9375</c:v>
                </c:pt>
                <c:pt idx="4996">
                  <c:v>6.93888888888889</c:v>
                </c:pt>
                <c:pt idx="4997">
                  <c:v>6.94027777777778</c:v>
                </c:pt>
                <c:pt idx="4998">
                  <c:v>6.94166666666667</c:v>
                </c:pt>
                <c:pt idx="4999">
                  <c:v>6.94305555555556</c:v>
                </c:pt>
                <c:pt idx="5000">
                  <c:v>6.94444444444445</c:v>
                </c:pt>
                <c:pt idx="5001">
                  <c:v>6.9458333333333302</c:v>
                </c:pt>
                <c:pt idx="5002">
                  <c:v>6.9472222222222202</c:v>
                </c:pt>
                <c:pt idx="5003">
                  <c:v>6.9486111111111102</c:v>
                </c:pt>
                <c:pt idx="5004">
                  <c:v>6.95</c:v>
                </c:pt>
                <c:pt idx="5005">
                  <c:v>6.9513888888888902</c:v>
                </c:pt>
                <c:pt idx="5006">
                  <c:v>6.9527777777777802</c:v>
                </c:pt>
                <c:pt idx="5007">
                  <c:v>6.9541666666666702</c:v>
                </c:pt>
                <c:pt idx="5008">
                  <c:v>6.9555555555555602</c:v>
                </c:pt>
                <c:pt idx="5009">
                  <c:v>6.9569444444444501</c:v>
                </c:pt>
                <c:pt idx="5010">
                  <c:v>6.9583333333333304</c:v>
                </c:pt>
                <c:pt idx="5011">
                  <c:v>6.9597222222222204</c:v>
                </c:pt>
                <c:pt idx="5012">
                  <c:v>6.9611111111111104</c:v>
                </c:pt>
                <c:pt idx="5013">
                  <c:v>6.9625000000000004</c:v>
                </c:pt>
                <c:pt idx="5014">
                  <c:v>6.9638888888888903</c:v>
                </c:pt>
                <c:pt idx="5015">
                  <c:v>6.9652777777777803</c:v>
                </c:pt>
                <c:pt idx="5016">
                  <c:v>6.9666666666666703</c:v>
                </c:pt>
                <c:pt idx="5017">
                  <c:v>6.9680555555555603</c:v>
                </c:pt>
                <c:pt idx="5018">
                  <c:v>6.9694444444444397</c:v>
                </c:pt>
                <c:pt idx="5019">
                  <c:v>6.9708333333333297</c:v>
                </c:pt>
                <c:pt idx="5020">
                  <c:v>6.9722222222222197</c:v>
                </c:pt>
                <c:pt idx="5021">
                  <c:v>6.9736111111111097</c:v>
                </c:pt>
                <c:pt idx="5022">
                  <c:v>6.9749999999999996</c:v>
                </c:pt>
                <c:pt idx="5023">
                  <c:v>6.9763888888888896</c:v>
                </c:pt>
                <c:pt idx="5024">
                  <c:v>6.9777777777777796</c:v>
                </c:pt>
                <c:pt idx="5025">
                  <c:v>6.9791666666666696</c:v>
                </c:pt>
                <c:pt idx="5026">
                  <c:v>6.9805555555555596</c:v>
                </c:pt>
                <c:pt idx="5027">
                  <c:v>6.9819444444444398</c:v>
                </c:pt>
                <c:pt idx="5028">
                  <c:v>6.9833333333333298</c:v>
                </c:pt>
                <c:pt idx="5029">
                  <c:v>6.9847222222222198</c:v>
                </c:pt>
                <c:pt idx="5030">
                  <c:v>6.9861111111111098</c:v>
                </c:pt>
                <c:pt idx="5031">
                  <c:v>6.9874999999999998</c:v>
                </c:pt>
                <c:pt idx="5032">
                  <c:v>6.9888888888888898</c:v>
                </c:pt>
                <c:pt idx="5033">
                  <c:v>6.9902777777777798</c:v>
                </c:pt>
                <c:pt idx="5034">
                  <c:v>6.9916666666666698</c:v>
                </c:pt>
                <c:pt idx="5035">
                  <c:v>6.9930555555555598</c:v>
                </c:pt>
                <c:pt idx="5036">
                  <c:v>6.99444444444444</c:v>
                </c:pt>
                <c:pt idx="5037">
                  <c:v>6.99583333333333</c:v>
                </c:pt>
                <c:pt idx="5038">
                  <c:v>6.99722222222222</c:v>
                </c:pt>
                <c:pt idx="5039">
                  <c:v>6.99861111111111</c:v>
                </c:pt>
                <c:pt idx="5040">
                  <c:v>7</c:v>
                </c:pt>
                <c:pt idx="5041">
                  <c:v>7.00138888888889</c:v>
                </c:pt>
                <c:pt idx="5042">
                  <c:v>7.00277777777778</c:v>
                </c:pt>
                <c:pt idx="5043">
                  <c:v>7.00416666666667</c:v>
                </c:pt>
                <c:pt idx="5044">
                  <c:v>7.00555555555556</c:v>
                </c:pt>
                <c:pt idx="5045">
                  <c:v>7.00694444444445</c:v>
                </c:pt>
                <c:pt idx="5046">
                  <c:v>7.0083333333333302</c:v>
                </c:pt>
                <c:pt idx="5047">
                  <c:v>7.0097222222222202</c:v>
                </c:pt>
                <c:pt idx="5048">
                  <c:v>7.0111111111111102</c:v>
                </c:pt>
                <c:pt idx="5049">
                  <c:v>7.0125000000000002</c:v>
                </c:pt>
                <c:pt idx="5050">
                  <c:v>7.0138888888888902</c:v>
                </c:pt>
                <c:pt idx="5051">
                  <c:v>7.0152777777777802</c:v>
                </c:pt>
                <c:pt idx="5052">
                  <c:v>7.0166666666666702</c:v>
                </c:pt>
                <c:pt idx="5053">
                  <c:v>7.0180555555555602</c:v>
                </c:pt>
                <c:pt idx="5054">
                  <c:v>7.0194444444444501</c:v>
                </c:pt>
                <c:pt idx="5055">
                  <c:v>7.0208333333333304</c:v>
                </c:pt>
                <c:pt idx="5056">
                  <c:v>7.0222222222222204</c:v>
                </c:pt>
                <c:pt idx="5057">
                  <c:v>7.0236111111111104</c:v>
                </c:pt>
                <c:pt idx="5058">
                  <c:v>7.0250000000000004</c:v>
                </c:pt>
                <c:pt idx="5059">
                  <c:v>7.0263888888888903</c:v>
                </c:pt>
                <c:pt idx="5060">
                  <c:v>7.0277777777777803</c:v>
                </c:pt>
                <c:pt idx="5061">
                  <c:v>7.0291666666666703</c:v>
                </c:pt>
                <c:pt idx="5062">
                  <c:v>7.0305555555555603</c:v>
                </c:pt>
                <c:pt idx="5063">
                  <c:v>7.0319444444444397</c:v>
                </c:pt>
                <c:pt idx="5064">
                  <c:v>7.0333333333333297</c:v>
                </c:pt>
                <c:pt idx="5065">
                  <c:v>7.0347222222222197</c:v>
                </c:pt>
                <c:pt idx="5066">
                  <c:v>7.0361111111111097</c:v>
                </c:pt>
                <c:pt idx="5067">
                  <c:v>7.0374999999999996</c:v>
                </c:pt>
                <c:pt idx="5068">
                  <c:v>7.0388888888888896</c:v>
                </c:pt>
                <c:pt idx="5069">
                  <c:v>7.0402777777777796</c:v>
                </c:pt>
                <c:pt idx="5070">
                  <c:v>7.0416666666666696</c:v>
                </c:pt>
                <c:pt idx="5071">
                  <c:v>7.0430555555555596</c:v>
                </c:pt>
                <c:pt idx="5072">
                  <c:v>7.0444444444444398</c:v>
                </c:pt>
                <c:pt idx="5073">
                  <c:v>7.0458333333333298</c:v>
                </c:pt>
                <c:pt idx="5074">
                  <c:v>7.0472222222222198</c:v>
                </c:pt>
                <c:pt idx="5075">
                  <c:v>7.0486111111111098</c:v>
                </c:pt>
                <c:pt idx="5076">
                  <c:v>7.05</c:v>
                </c:pt>
                <c:pt idx="5077">
                  <c:v>7.0513888888888898</c:v>
                </c:pt>
                <c:pt idx="5078">
                  <c:v>7.0527777777777798</c:v>
                </c:pt>
                <c:pt idx="5079">
                  <c:v>7.0541666666666698</c:v>
                </c:pt>
                <c:pt idx="5080">
                  <c:v>7.0555555555555598</c:v>
                </c:pt>
                <c:pt idx="5081">
                  <c:v>7.05694444444444</c:v>
                </c:pt>
                <c:pt idx="5082">
                  <c:v>7.05833333333333</c:v>
                </c:pt>
                <c:pt idx="5083">
                  <c:v>7.05972222222222</c:v>
                </c:pt>
                <c:pt idx="5084">
                  <c:v>7.06111111111111</c:v>
                </c:pt>
                <c:pt idx="5085">
                  <c:v>7.0625</c:v>
                </c:pt>
                <c:pt idx="5086">
                  <c:v>7.06388888888889</c:v>
                </c:pt>
                <c:pt idx="5087">
                  <c:v>7.06527777777778</c:v>
                </c:pt>
                <c:pt idx="5088">
                  <c:v>7.06666666666667</c:v>
                </c:pt>
                <c:pt idx="5089">
                  <c:v>7.06805555555556</c:v>
                </c:pt>
                <c:pt idx="5090">
                  <c:v>7.06944444444445</c:v>
                </c:pt>
                <c:pt idx="5091">
                  <c:v>7.0708333333333302</c:v>
                </c:pt>
                <c:pt idx="5092">
                  <c:v>7.0722222222222202</c:v>
                </c:pt>
                <c:pt idx="5093">
                  <c:v>7.0736111111111102</c:v>
                </c:pt>
                <c:pt idx="5094">
                  <c:v>7.0750000000000002</c:v>
                </c:pt>
                <c:pt idx="5095">
                  <c:v>7.0763888888888902</c:v>
                </c:pt>
                <c:pt idx="5096">
                  <c:v>7.0777777777777802</c:v>
                </c:pt>
                <c:pt idx="5097">
                  <c:v>7.0791666666666702</c:v>
                </c:pt>
                <c:pt idx="5098">
                  <c:v>7.0805555555555602</c:v>
                </c:pt>
                <c:pt idx="5099">
                  <c:v>7.0819444444444501</c:v>
                </c:pt>
                <c:pt idx="5100">
                  <c:v>7.0833333333333304</c:v>
                </c:pt>
                <c:pt idx="5101">
                  <c:v>7.0847222222222204</c:v>
                </c:pt>
                <c:pt idx="5102">
                  <c:v>7.0861111111111104</c:v>
                </c:pt>
                <c:pt idx="5103">
                  <c:v>7.0875000000000004</c:v>
                </c:pt>
                <c:pt idx="5104">
                  <c:v>7.0888888888888903</c:v>
                </c:pt>
                <c:pt idx="5105">
                  <c:v>7.0902777777777803</c:v>
                </c:pt>
                <c:pt idx="5106">
                  <c:v>7.0916666666666703</c:v>
                </c:pt>
                <c:pt idx="5107">
                  <c:v>7.0930555555555603</c:v>
                </c:pt>
                <c:pt idx="5108">
                  <c:v>7.0944444444444397</c:v>
                </c:pt>
                <c:pt idx="5109">
                  <c:v>7.0958333333333297</c:v>
                </c:pt>
                <c:pt idx="5110">
                  <c:v>7.0972222222222197</c:v>
                </c:pt>
                <c:pt idx="5111">
                  <c:v>7.0986111111111097</c:v>
                </c:pt>
                <c:pt idx="5112">
                  <c:v>7.1</c:v>
                </c:pt>
                <c:pt idx="5113">
                  <c:v>7.1013888888888896</c:v>
                </c:pt>
                <c:pt idx="5114">
                  <c:v>7.1027777777777796</c:v>
                </c:pt>
                <c:pt idx="5115">
                  <c:v>7.1041666666666696</c:v>
                </c:pt>
                <c:pt idx="5116">
                  <c:v>7.1055555555555596</c:v>
                </c:pt>
                <c:pt idx="5117">
                  <c:v>7.1069444444444398</c:v>
                </c:pt>
                <c:pt idx="5118">
                  <c:v>7.1083333333333298</c:v>
                </c:pt>
                <c:pt idx="5119">
                  <c:v>7.1097222222222198</c:v>
                </c:pt>
                <c:pt idx="5120">
                  <c:v>7.1111111111111098</c:v>
                </c:pt>
                <c:pt idx="5121">
                  <c:v>7.1124999999999998</c:v>
                </c:pt>
                <c:pt idx="5122">
                  <c:v>7.1138888888888898</c:v>
                </c:pt>
                <c:pt idx="5123">
                  <c:v>7.1152777777777798</c:v>
                </c:pt>
                <c:pt idx="5124">
                  <c:v>7.1166666666666698</c:v>
                </c:pt>
                <c:pt idx="5125">
                  <c:v>7.1180555555555598</c:v>
                </c:pt>
                <c:pt idx="5126">
                  <c:v>7.11944444444444</c:v>
                </c:pt>
                <c:pt idx="5127">
                  <c:v>7.12083333333333</c:v>
                </c:pt>
                <c:pt idx="5128">
                  <c:v>7.12222222222222</c:v>
                </c:pt>
                <c:pt idx="5129">
                  <c:v>7.12361111111111</c:v>
                </c:pt>
                <c:pt idx="5130">
                  <c:v>7.125</c:v>
                </c:pt>
                <c:pt idx="5131">
                  <c:v>7.12638888888889</c:v>
                </c:pt>
                <c:pt idx="5132">
                  <c:v>7.12777777777778</c:v>
                </c:pt>
                <c:pt idx="5133">
                  <c:v>7.12916666666667</c:v>
                </c:pt>
                <c:pt idx="5134">
                  <c:v>7.13055555555556</c:v>
                </c:pt>
                <c:pt idx="5135">
                  <c:v>7.13194444444445</c:v>
                </c:pt>
                <c:pt idx="5136">
                  <c:v>7.1333333333333302</c:v>
                </c:pt>
                <c:pt idx="5137">
                  <c:v>7.1347222222222202</c:v>
                </c:pt>
                <c:pt idx="5138">
                  <c:v>7.1361111111111102</c:v>
                </c:pt>
                <c:pt idx="5139">
                  <c:v>7.1375000000000002</c:v>
                </c:pt>
                <c:pt idx="5140">
                  <c:v>7.1388888888888902</c:v>
                </c:pt>
                <c:pt idx="5141">
                  <c:v>7.1402777777777802</c:v>
                </c:pt>
                <c:pt idx="5142">
                  <c:v>7.1416666666666702</c:v>
                </c:pt>
                <c:pt idx="5143">
                  <c:v>7.1430555555555602</c:v>
                </c:pt>
                <c:pt idx="5144">
                  <c:v>7.1444444444444501</c:v>
                </c:pt>
                <c:pt idx="5145">
                  <c:v>7.1458333333333304</c:v>
                </c:pt>
                <c:pt idx="5146">
                  <c:v>7.1472222222222204</c:v>
                </c:pt>
                <c:pt idx="5147">
                  <c:v>7.1486111111111104</c:v>
                </c:pt>
                <c:pt idx="5148">
                  <c:v>7.15</c:v>
                </c:pt>
                <c:pt idx="5149">
                  <c:v>7.1513888888888903</c:v>
                </c:pt>
                <c:pt idx="5150">
                  <c:v>7.1527777777777803</c:v>
                </c:pt>
                <c:pt idx="5151">
                  <c:v>7.1541666666666703</c:v>
                </c:pt>
                <c:pt idx="5152">
                  <c:v>7.1555555555555603</c:v>
                </c:pt>
                <c:pt idx="5153">
                  <c:v>7.1569444444444397</c:v>
                </c:pt>
                <c:pt idx="5154">
                  <c:v>7.1583333333333297</c:v>
                </c:pt>
                <c:pt idx="5155">
                  <c:v>7.1597222222222197</c:v>
                </c:pt>
                <c:pt idx="5156">
                  <c:v>7.1611111111111097</c:v>
                </c:pt>
                <c:pt idx="5157">
                  <c:v>7.1624999999999996</c:v>
                </c:pt>
                <c:pt idx="5158">
                  <c:v>7.1638888888888896</c:v>
                </c:pt>
                <c:pt idx="5159">
                  <c:v>7.1652777777777796</c:v>
                </c:pt>
                <c:pt idx="5160">
                  <c:v>7.1666666666666696</c:v>
                </c:pt>
                <c:pt idx="5161">
                  <c:v>7.1680555555555596</c:v>
                </c:pt>
                <c:pt idx="5162">
                  <c:v>7.1694444444444398</c:v>
                </c:pt>
                <c:pt idx="5163">
                  <c:v>7.1708333333333298</c:v>
                </c:pt>
                <c:pt idx="5164">
                  <c:v>7.1722222222222198</c:v>
                </c:pt>
                <c:pt idx="5165">
                  <c:v>7.1736111111111098</c:v>
                </c:pt>
                <c:pt idx="5166">
                  <c:v>7.1749999999999998</c:v>
                </c:pt>
                <c:pt idx="5167">
                  <c:v>7.1763888888888898</c:v>
                </c:pt>
                <c:pt idx="5168">
                  <c:v>7.1777777777777798</c:v>
                </c:pt>
                <c:pt idx="5169">
                  <c:v>7.1791666666666698</c:v>
                </c:pt>
                <c:pt idx="5170">
                  <c:v>7.1805555555555598</c:v>
                </c:pt>
                <c:pt idx="5171">
                  <c:v>7.18194444444444</c:v>
                </c:pt>
                <c:pt idx="5172">
                  <c:v>7.18333333333333</c:v>
                </c:pt>
                <c:pt idx="5173">
                  <c:v>7.18472222222222</c:v>
                </c:pt>
                <c:pt idx="5174">
                  <c:v>7.18611111111111</c:v>
                </c:pt>
                <c:pt idx="5175">
                  <c:v>7.1875</c:v>
                </c:pt>
                <c:pt idx="5176">
                  <c:v>7.18888888888889</c:v>
                </c:pt>
                <c:pt idx="5177">
                  <c:v>7.19027777777778</c:v>
                </c:pt>
                <c:pt idx="5178">
                  <c:v>7.19166666666667</c:v>
                </c:pt>
                <c:pt idx="5179">
                  <c:v>7.19305555555556</c:v>
                </c:pt>
                <c:pt idx="5180">
                  <c:v>7.19444444444445</c:v>
                </c:pt>
                <c:pt idx="5181">
                  <c:v>7.1958333333333302</c:v>
                </c:pt>
                <c:pt idx="5182">
                  <c:v>7.1972222222222202</c:v>
                </c:pt>
                <c:pt idx="5183">
                  <c:v>7.1986111111111102</c:v>
                </c:pt>
                <c:pt idx="5184">
                  <c:v>7.2</c:v>
                </c:pt>
                <c:pt idx="5185">
                  <c:v>7.2013888888888902</c:v>
                </c:pt>
                <c:pt idx="5186">
                  <c:v>7.2027777777777802</c:v>
                </c:pt>
                <c:pt idx="5187">
                  <c:v>7.2041666666666702</c:v>
                </c:pt>
                <c:pt idx="5188">
                  <c:v>7.2055555555555602</c:v>
                </c:pt>
                <c:pt idx="5189">
                  <c:v>7.2069444444444501</c:v>
                </c:pt>
                <c:pt idx="5190">
                  <c:v>7.2083333333333304</c:v>
                </c:pt>
                <c:pt idx="5191">
                  <c:v>7.2097222222222204</c:v>
                </c:pt>
                <c:pt idx="5192">
                  <c:v>7.2111111111111104</c:v>
                </c:pt>
                <c:pt idx="5193">
                  <c:v>7.2125000000000004</c:v>
                </c:pt>
                <c:pt idx="5194">
                  <c:v>7.2138888888888903</c:v>
                </c:pt>
                <c:pt idx="5195">
                  <c:v>7.2152777777777803</c:v>
                </c:pt>
                <c:pt idx="5196">
                  <c:v>7.2166666666666703</c:v>
                </c:pt>
                <c:pt idx="5197">
                  <c:v>7.2180555555555603</c:v>
                </c:pt>
                <c:pt idx="5198">
                  <c:v>7.2194444444444397</c:v>
                </c:pt>
                <c:pt idx="5199">
                  <c:v>7.2208333333333297</c:v>
                </c:pt>
                <c:pt idx="5200">
                  <c:v>7.2222222222222197</c:v>
                </c:pt>
                <c:pt idx="5201">
                  <c:v>7.2236111111111097</c:v>
                </c:pt>
                <c:pt idx="5202">
                  <c:v>7.2249999999999996</c:v>
                </c:pt>
                <c:pt idx="5203">
                  <c:v>7.2263888888888896</c:v>
                </c:pt>
                <c:pt idx="5204">
                  <c:v>7.2277777777777796</c:v>
                </c:pt>
                <c:pt idx="5205">
                  <c:v>7.2291666666666696</c:v>
                </c:pt>
                <c:pt idx="5206">
                  <c:v>7.2305555555555596</c:v>
                </c:pt>
                <c:pt idx="5207">
                  <c:v>7.2319444444444398</c:v>
                </c:pt>
                <c:pt idx="5208">
                  <c:v>7.2333333333333298</c:v>
                </c:pt>
                <c:pt idx="5209">
                  <c:v>7.2347222222222198</c:v>
                </c:pt>
                <c:pt idx="5210">
                  <c:v>7.2361111111111098</c:v>
                </c:pt>
                <c:pt idx="5211">
                  <c:v>7.2374999999999998</c:v>
                </c:pt>
                <c:pt idx="5212">
                  <c:v>7.2388888888888898</c:v>
                </c:pt>
                <c:pt idx="5213">
                  <c:v>7.2402777777777798</c:v>
                </c:pt>
                <c:pt idx="5214">
                  <c:v>7.2416666666666698</c:v>
                </c:pt>
                <c:pt idx="5215">
                  <c:v>7.2430555555555598</c:v>
                </c:pt>
                <c:pt idx="5216">
                  <c:v>7.24444444444444</c:v>
                </c:pt>
                <c:pt idx="5217">
                  <c:v>7.24583333333333</c:v>
                </c:pt>
                <c:pt idx="5218">
                  <c:v>7.24722222222222</c:v>
                </c:pt>
                <c:pt idx="5219">
                  <c:v>7.24861111111111</c:v>
                </c:pt>
                <c:pt idx="5220">
                  <c:v>7.25</c:v>
                </c:pt>
                <c:pt idx="5221">
                  <c:v>7.25138888888889</c:v>
                </c:pt>
                <c:pt idx="5222">
                  <c:v>7.25277777777778</c:v>
                </c:pt>
                <c:pt idx="5223">
                  <c:v>7.25416666666667</c:v>
                </c:pt>
                <c:pt idx="5224">
                  <c:v>7.25555555555556</c:v>
                </c:pt>
                <c:pt idx="5225">
                  <c:v>7.25694444444445</c:v>
                </c:pt>
                <c:pt idx="5226">
                  <c:v>7.2583333333333302</c:v>
                </c:pt>
                <c:pt idx="5227">
                  <c:v>7.2597222222222202</c:v>
                </c:pt>
                <c:pt idx="5228">
                  <c:v>7.2611111111111102</c:v>
                </c:pt>
                <c:pt idx="5229">
                  <c:v>7.2625000000000002</c:v>
                </c:pt>
                <c:pt idx="5230">
                  <c:v>7.2638888888888902</c:v>
                </c:pt>
                <c:pt idx="5231">
                  <c:v>7.2652777777777802</c:v>
                </c:pt>
                <c:pt idx="5232">
                  <c:v>7.2666666666666702</c:v>
                </c:pt>
                <c:pt idx="5233">
                  <c:v>7.2680555555555602</c:v>
                </c:pt>
                <c:pt idx="5234">
                  <c:v>7.2694444444444501</c:v>
                </c:pt>
                <c:pt idx="5235">
                  <c:v>7.2708333333333304</c:v>
                </c:pt>
                <c:pt idx="5236">
                  <c:v>7.2722222222222204</c:v>
                </c:pt>
                <c:pt idx="5237">
                  <c:v>7.2736111111111104</c:v>
                </c:pt>
                <c:pt idx="5238">
                  <c:v>7.2750000000000004</c:v>
                </c:pt>
                <c:pt idx="5239">
                  <c:v>7.2763888888888903</c:v>
                </c:pt>
                <c:pt idx="5240">
                  <c:v>7.2777777777777803</c:v>
                </c:pt>
                <c:pt idx="5241">
                  <c:v>7.2791666666666703</c:v>
                </c:pt>
                <c:pt idx="5242">
                  <c:v>7.2805555555555603</c:v>
                </c:pt>
                <c:pt idx="5243">
                  <c:v>7.2819444444444397</c:v>
                </c:pt>
                <c:pt idx="5244">
                  <c:v>7.2833333333333297</c:v>
                </c:pt>
                <c:pt idx="5245">
                  <c:v>7.2847222222222197</c:v>
                </c:pt>
                <c:pt idx="5246">
                  <c:v>7.2861111111111097</c:v>
                </c:pt>
                <c:pt idx="5247">
                  <c:v>7.2874999999999996</c:v>
                </c:pt>
                <c:pt idx="5248">
                  <c:v>7.2888888888888896</c:v>
                </c:pt>
                <c:pt idx="5249">
                  <c:v>7.2902777777777796</c:v>
                </c:pt>
                <c:pt idx="5250">
                  <c:v>7.2916666666666696</c:v>
                </c:pt>
                <c:pt idx="5251">
                  <c:v>7.2930555555555596</c:v>
                </c:pt>
                <c:pt idx="5252">
                  <c:v>7.2944444444444398</c:v>
                </c:pt>
                <c:pt idx="5253">
                  <c:v>7.2958333333333298</c:v>
                </c:pt>
                <c:pt idx="5254">
                  <c:v>7.2972222222222198</c:v>
                </c:pt>
                <c:pt idx="5255">
                  <c:v>7.2986111111111098</c:v>
                </c:pt>
                <c:pt idx="5256">
                  <c:v>7.3</c:v>
                </c:pt>
                <c:pt idx="5257">
                  <c:v>7.3013888888888898</c:v>
                </c:pt>
                <c:pt idx="5258">
                  <c:v>7.3027777777777798</c:v>
                </c:pt>
                <c:pt idx="5259">
                  <c:v>7.3041666666666698</c:v>
                </c:pt>
                <c:pt idx="5260">
                  <c:v>7.3055555555555598</c:v>
                </c:pt>
                <c:pt idx="5261">
                  <c:v>7.30694444444444</c:v>
                </c:pt>
                <c:pt idx="5262">
                  <c:v>7.30833333333333</c:v>
                </c:pt>
                <c:pt idx="5263">
                  <c:v>7.30972222222222</c:v>
                </c:pt>
                <c:pt idx="5264">
                  <c:v>7.31111111111111</c:v>
                </c:pt>
                <c:pt idx="5265">
                  <c:v>7.3125</c:v>
                </c:pt>
                <c:pt idx="5266">
                  <c:v>7.31388888888889</c:v>
                </c:pt>
                <c:pt idx="5267">
                  <c:v>7.31527777777778</c:v>
                </c:pt>
                <c:pt idx="5268">
                  <c:v>7.31666666666667</c:v>
                </c:pt>
                <c:pt idx="5269">
                  <c:v>7.31805555555556</c:v>
                </c:pt>
                <c:pt idx="5270">
                  <c:v>7.31944444444445</c:v>
                </c:pt>
                <c:pt idx="5271">
                  <c:v>7.3208333333333302</c:v>
                </c:pt>
                <c:pt idx="5272">
                  <c:v>7.3222222222222202</c:v>
                </c:pt>
                <c:pt idx="5273">
                  <c:v>7.3236111111111102</c:v>
                </c:pt>
                <c:pt idx="5274">
                  <c:v>7.3250000000000002</c:v>
                </c:pt>
                <c:pt idx="5275">
                  <c:v>7.3263888888888902</c:v>
                </c:pt>
                <c:pt idx="5276">
                  <c:v>7.3277777777777802</c:v>
                </c:pt>
                <c:pt idx="5277">
                  <c:v>7.3291666666666702</c:v>
                </c:pt>
                <c:pt idx="5278">
                  <c:v>7.3305555555555602</c:v>
                </c:pt>
                <c:pt idx="5279">
                  <c:v>7.3319444444444501</c:v>
                </c:pt>
                <c:pt idx="5280">
                  <c:v>7.3333333333333304</c:v>
                </c:pt>
                <c:pt idx="5281">
                  <c:v>7.3347222222222204</c:v>
                </c:pt>
                <c:pt idx="5282">
                  <c:v>7.3361111111111104</c:v>
                </c:pt>
                <c:pt idx="5283">
                  <c:v>7.3375000000000004</c:v>
                </c:pt>
                <c:pt idx="5284">
                  <c:v>7.3388888888888903</c:v>
                </c:pt>
                <c:pt idx="5285">
                  <c:v>7.3402777777777803</c:v>
                </c:pt>
                <c:pt idx="5286">
                  <c:v>7.3416666666666703</c:v>
                </c:pt>
                <c:pt idx="5287">
                  <c:v>7.3430555555555603</c:v>
                </c:pt>
                <c:pt idx="5288">
                  <c:v>7.3444444444444397</c:v>
                </c:pt>
                <c:pt idx="5289">
                  <c:v>7.3458333333333297</c:v>
                </c:pt>
                <c:pt idx="5290">
                  <c:v>7.3472222222222197</c:v>
                </c:pt>
                <c:pt idx="5291">
                  <c:v>7.3486111111111097</c:v>
                </c:pt>
                <c:pt idx="5292">
                  <c:v>7.35</c:v>
                </c:pt>
                <c:pt idx="5293">
                  <c:v>7.3513888888888896</c:v>
                </c:pt>
                <c:pt idx="5294">
                  <c:v>7.3527777777777796</c:v>
                </c:pt>
                <c:pt idx="5295">
                  <c:v>7.3541666666666696</c:v>
                </c:pt>
                <c:pt idx="5296">
                  <c:v>7.3555555555555596</c:v>
                </c:pt>
                <c:pt idx="5297">
                  <c:v>7.3569444444444398</c:v>
                </c:pt>
                <c:pt idx="5298">
                  <c:v>7.3583333333333298</c:v>
                </c:pt>
                <c:pt idx="5299">
                  <c:v>7.3597222222222198</c:v>
                </c:pt>
                <c:pt idx="5300">
                  <c:v>7.3611111111111098</c:v>
                </c:pt>
                <c:pt idx="5301">
                  <c:v>7.3624999999999998</c:v>
                </c:pt>
                <c:pt idx="5302">
                  <c:v>7.3638888888888898</c:v>
                </c:pt>
                <c:pt idx="5303">
                  <c:v>7.3652777777777798</c:v>
                </c:pt>
                <c:pt idx="5304">
                  <c:v>7.3666666666666698</c:v>
                </c:pt>
                <c:pt idx="5305">
                  <c:v>7.3680555555555598</c:v>
                </c:pt>
                <c:pt idx="5306">
                  <c:v>7.36944444444444</c:v>
                </c:pt>
                <c:pt idx="5307">
                  <c:v>7.37083333333333</c:v>
                </c:pt>
                <c:pt idx="5308">
                  <c:v>7.37222222222222</c:v>
                </c:pt>
                <c:pt idx="5309">
                  <c:v>7.37361111111111</c:v>
                </c:pt>
                <c:pt idx="5310">
                  <c:v>7.375</c:v>
                </c:pt>
                <c:pt idx="5311">
                  <c:v>7.37638888888889</c:v>
                </c:pt>
                <c:pt idx="5312">
                  <c:v>7.37777777777778</c:v>
                </c:pt>
                <c:pt idx="5313">
                  <c:v>7.37916666666667</c:v>
                </c:pt>
                <c:pt idx="5314">
                  <c:v>7.38055555555556</c:v>
                </c:pt>
                <c:pt idx="5315">
                  <c:v>7.38194444444445</c:v>
                </c:pt>
                <c:pt idx="5316">
                  <c:v>7.3833333333333302</c:v>
                </c:pt>
                <c:pt idx="5317">
                  <c:v>7.3847222222222202</c:v>
                </c:pt>
                <c:pt idx="5318">
                  <c:v>7.3861111111111102</c:v>
                </c:pt>
                <c:pt idx="5319">
                  <c:v>7.3875000000000002</c:v>
                </c:pt>
                <c:pt idx="5320">
                  <c:v>7.3888888888888902</c:v>
                </c:pt>
                <c:pt idx="5321">
                  <c:v>7.3902777777777802</c:v>
                </c:pt>
                <c:pt idx="5322">
                  <c:v>7.3916666666666702</c:v>
                </c:pt>
                <c:pt idx="5323">
                  <c:v>7.3930555555555602</c:v>
                </c:pt>
                <c:pt idx="5324">
                  <c:v>7.3944444444444501</c:v>
                </c:pt>
                <c:pt idx="5325">
                  <c:v>7.3958333333333304</c:v>
                </c:pt>
                <c:pt idx="5326">
                  <c:v>7.3972222222222204</c:v>
                </c:pt>
                <c:pt idx="5327">
                  <c:v>7.3986111111111104</c:v>
                </c:pt>
                <c:pt idx="5328">
                  <c:v>7.4</c:v>
                </c:pt>
                <c:pt idx="5329">
                  <c:v>7.4013888888888903</c:v>
                </c:pt>
                <c:pt idx="5330">
                  <c:v>7.4027777777777803</c:v>
                </c:pt>
                <c:pt idx="5331">
                  <c:v>7.4041666666666703</c:v>
                </c:pt>
                <c:pt idx="5332">
                  <c:v>7.4055555555555603</c:v>
                </c:pt>
                <c:pt idx="5333">
                  <c:v>7.4069444444444397</c:v>
                </c:pt>
                <c:pt idx="5334">
                  <c:v>7.4083333333333297</c:v>
                </c:pt>
                <c:pt idx="5335">
                  <c:v>7.4097222222222197</c:v>
                </c:pt>
                <c:pt idx="5336">
                  <c:v>7.4111111111111097</c:v>
                </c:pt>
                <c:pt idx="5337">
                  <c:v>7.4124999999999996</c:v>
                </c:pt>
                <c:pt idx="5338">
                  <c:v>7.4138888888888896</c:v>
                </c:pt>
                <c:pt idx="5339">
                  <c:v>7.4152777777777796</c:v>
                </c:pt>
                <c:pt idx="5340">
                  <c:v>7.4166666666666696</c:v>
                </c:pt>
                <c:pt idx="5341">
                  <c:v>7.4180555555555596</c:v>
                </c:pt>
                <c:pt idx="5342">
                  <c:v>7.4194444444444398</c:v>
                </c:pt>
                <c:pt idx="5343">
                  <c:v>7.4208333333333298</c:v>
                </c:pt>
                <c:pt idx="5344">
                  <c:v>7.4222222222222198</c:v>
                </c:pt>
                <c:pt idx="5345">
                  <c:v>7.4236111111111098</c:v>
                </c:pt>
                <c:pt idx="5346">
                  <c:v>7.4249999999999998</c:v>
                </c:pt>
                <c:pt idx="5347">
                  <c:v>7.4263888888888898</c:v>
                </c:pt>
                <c:pt idx="5348">
                  <c:v>7.4277777777777798</c:v>
                </c:pt>
                <c:pt idx="5349">
                  <c:v>7.4291666666666698</c:v>
                </c:pt>
                <c:pt idx="5350">
                  <c:v>7.4305555555555598</c:v>
                </c:pt>
                <c:pt idx="5351">
                  <c:v>7.43194444444444</c:v>
                </c:pt>
                <c:pt idx="5352">
                  <c:v>7.43333333333333</c:v>
                </c:pt>
                <c:pt idx="5353">
                  <c:v>7.43472222222222</c:v>
                </c:pt>
                <c:pt idx="5354">
                  <c:v>7.43611111111111</c:v>
                </c:pt>
                <c:pt idx="5355">
                  <c:v>7.4375</c:v>
                </c:pt>
                <c:pt idx="5356">
                  <c:v>7.43888888888889</c:v>
                </c:pt>
                <c:pt idx="5357">
                  <c:v>7.44027777777778</c:v>
                </c:pt>
                <c:pt idx="5358">
                  <c:v>7.44166666666667</c:v>
                </c:pt>
                <c:pt idx="5359">
                  <c:v>7.44305555555556</c:v>
                </c:pt>
                <c:pt idx="5360">
                  <c:v>7.44444444444445</c:v>
                </c:pt>
                <c:pt idx="5361">
                  <c:v>7.4458333333333302</c:v>
                </c:pt>
                <c:pt idx="5362">
                  <c:v>7.4472222222222202</c:v>
                </c:pt>
                <c:pt idx="5363">
                  <c:v>7.4486111111111102</c:v>
                </c:pt>
                <c:pt idx="5364">
                  <c:v>7.45</c:v>
                </c:pt>
                <c:pt idx="5365">
                  <c:v>7.4513888888888902</c:v>
                </c:pt>
                <c:pt idx="5366">
                  <c:v>7.4527777777777802</c:v>
                </c:pt>
                <c:pt idx="5367">
                  <c:v>7.4541666666666702</c:v>
                </c:pt>
                <c:pt idx="5368">
                  <c:v>7.4555555555555602</c:v>
                </c:pt>
                <c:pt idx="5369">
                  <c:v>7.4569444444444501</c:v>
                </c:pt>
                <c:pt idx="5370">
                  <c:v>7.4583333333333304</c:v>
                </c:pt>
                <c:pt idx="5371">
                  <c:v>7.4597222222222204</c:v>
                </c:pt>
                <c:pt idx="5372">
                  <c:v>7.4611111111111104</c:v>
                </c:pt>
                <c:pt idx="5373">
                  <c:v>7.4625000000000004</c:v>
                </c:pt>
                <c:pt idx="5374">
                  <c:v>7.4638888888888903</c:v>
                </c:pt>
                <c:pt idx="5375">
                  <c:v>7.4652777777777803</c:v>
                </c:pt>
                <c:pt idx="5376">
                  <c:v>7.4666666666666703</c:v>
                </c:pt>
                <c:pt idx="5377">
                  <c:v>7.4680555555555603</c:v>
                </c:pt>
                <c:pt idx="5378">
                  <c:v>7.4694444444444397</c:v>
                </c:pt>
                <c:pt idx="5379">
                  <c:v>7.4708333333333297</c:v>
                </c:pt>
                <c:pt idx="5380">
                  <c:v>7.4722222222222197</c:v>
                </c:pt>
                <c:pt idx="5381">
                  <c:v>7.4736111111111097</c:v>
                </c:pt>
                <c:pt idx="5382">
                  <c:v>7.4749999999999996</c:v>
                </c:pt>
                <c:pt idx="5383">
                  <c:v>7.4763888888888896</c:v>
                </c:pt>
                <c:pt idx="5384">
                  <c:v>7.4777777777777796</c:v>
                </c:pt>
                <c:pt idx="5385">
                  <c:v>7.4791666666666696</c:v>
                </c:pt>
                <c:pt idx="5386">
                  <c:v>7.4805555555555596</c:v>
                </c:pt>
                <c:pt idx="5387">
                  <c:v>7.4819444444444398</c:v>
                </c:pt>
                <c:pt idx="5388">
                  <c:v>7.4833333333333298</c:v>
                </c:pt>
                <c:pt idx="5389">
                  <c:v>7.4847222222222198</c:v>
                </c:pt>
                <c:pt idx="5390">
                  <c:v>7.4861111111111098</c:v>
                </c:pt>
                <c:pt idx="5391">
                  <c:v>7.4874999999999998</c:v>
                </c:pt>
                <c:pt idx="5392">
                  <c:v>7.4888888888888898</c:v>
                </c:pt>
                <c:pt idx="5393">
                  <c:v>7.4902777777777798</c:v>
                </c:pt>
                <c:pt idx="5394">
                  <c:v>7.4916666666666698</c:v>
                </c:pt>
                <c:pt idx="5395">
                  <c:v>7.4930555555555598</c:v>
                </c:pt>
                <c:pt idx="5396">
                  <c:v>7.49444444444444</c:v>
                </c:pt>
                <c:pt idx="5397">
                  <c:v>7.49583333333333</c:v>
                </c:pt>
                <c:pt idx="5398">
                  <c:v>7.49722222222222</c:v>
                </c:pt>
                <c:pt idx="5399">
                  <c:v>7.49861111111111</c:v>
                </c:pt>
                <c:pt idx="5400">
                  <c:v>7.5</c:v>
                </c:pt>
                <c:pt idx="5401">
                  <c:v>7.50138888888889</c:v>
                </c:pt>
                <c:pt idx="5402">
                  <c:v>7.50277777777778</c:v>
                </c:pt>
                <c:pt idx="5403">
                  <c:v>7.50416666666667</c:v>
                </c:pt>
                <c:pt idx="5404">
                  <c:v>7.50555555555556</c:v>
                </c:pt>
                <c:pt idx="5405">
                  <c:v>7.50694444444445</c:v>
                </c:pt>
                <c:pt idx="5406">
                  <c:v>7.5083333333333302</c:v>
                </c:pt>
                <c:pt idx="5407">
                  <c:v>7.5097222222222202</c:v>
                </c:pt>
                <c:pt idx="5408">
                  <c:v>7.5111111111111102</c:v>
                </c:pt>
                <c:pt idx="5409">
                  <c:v>7.5125000000000002</c:v>
                </c:pt>
                <c:pt idx="5410">
                  <c:v>7.5138888888888902</c:v>
                </c:pt>
                <c:pt idx="5411">
                  <c:v>7.5152777777777802</c:v>
                </c:pt>
                <c:pt idx="5412">
                  <c:v>7.5166666666666702</c:v>
                </c:pt>
                <c:pt idx="5413">
                  <c:v>7.5180555555555602</c:v>
                </c:pt>
                <c:pt idx="5414">
                  <c:v>7.5194444444444501</c:v>
                </c:pt>
                <c:pt idx="5415">
                  <c:v>7.5208333333333304</c:v>
                </c:pt>
                <c:pt idx="5416">
                  <c:v>7.5222222222222204</c:v>
                </c:pt>
                <c:pt idx="5417">
                  <c:v>7.5236111111111104</c:v>
                </c:pt>
                <c:pt idx="5418">
                  <c:v>7.5250000000000004</c:v>
                </c:pt>
                <c:pt idx="5419">
                  <c:v>7.5263888888888903</c:v>
                </c:pt>
                <c:pt idx="5420">
                  <c:v>7.5277777777777803</c:v>
                </c:pt>
                <c:pt idx="5421">
                  <c:v>7.5291666666666703</c:v>
                </c:pt>
                <c:pt idx="5422">
                  <c:v>7.5305555555555603</c:v>
                </c:pt>
                <c:pt idx="5423">
                  <c:v>7.5319444444444397</c:v>
                </c:pt>
                <c:pt idx="5424">
                  <c:v>7.5333333333333297</c:v>
                </c:pt>
                <c:pt idx="5425">
                  <c:v>7.5347222222222197</c:v>
                </c:pt>
                <c:pt idx="5426">
                  <c:v>7.5361111111111097</c:v>
                </c:pt>
                <c:pt idx="5427">
                  <c:v>7.5374999999999996</c:v>
                </c:pt>
                <c:pt idx="5428">
                  <c:v>7.5388888888888896</c:v>
                </c:pt>
                <c:pt idx="5429">
                  <c:v>7.5402777777777796</c:v>
                </c:pt>
                <c:pt idx="5430">
                  <c:v>7.5416666666666696</c:v>
                </c:pt>
                <c:pt idx="5431">
                  <c:v>7.5430555555555596</c:v>
                </c:pt>
                <c:pt idx="5432">
                  <c:v>7.5444444444444398</c:v>
                </c:pt>
                <c:pt idx="5433">
                  <c:v>7.5458333333333298</c:v>
                </c:pt>
                <c:pt idx="5434">
                  <c:v>7.5472222222222198</c:v>
                </c:pt>
                <c:pt idx="5435">
                  <c:v>7.5486111111111098</c:v>
                </c:pt>
                <c:pt idx="5436">
                  <c:v>7.55</c:v>
                </c:pt>
                <c:pt idx="5437">
                  <c:v>7.5513888888888898</c:v>
                </c:pt>
                <c:pt idx="5438">
                  <c:v>7.5527777777777798</c:v>
                </c:pt>
                <c:pt idx="5439">
                  <c:v>7.5541666666666698</c:v>
                </c:pt>
                <c:pt idx="5440">
                  <c:v>7.5555555555555598</c:v>
                </c:pt>
                <c:pt idx="5441">
                  <c:v>7.55694444444444</c:v>
                </c:pt>
                <c:pt idx="5442">
                  <c:v>7.55833333333333</c:v>
                </c:pt>
                <c:pt idx="5443">
                  <c:v>7.55972222222222</c:v>
                </c:pt>
                <c:pt idx="5444">
                  <c:v>7.56111111111111</c:v>
                </c:pt>
                <c:pt idx="5445">
                  <c:v>7.5625</c:v>
                </c:pt>
                <c:pt idx="5446">
                  <c:v>7.56388888888889</c:v>
                </c:pt>
                <c:pt idx="5447">
                  <c:v>7.56527777777778</c:v>
                </c:pt>
                <c:pt idx="5448">
                  <c:v>7.56666666666667</c:v>
                </c:pt>
                <c:pt idx="5449">
                  <c:v>7.56805555555556</c:v>
                </c:pt>
                <c:pt idx="5450">
                  <c:v>7.56944444444445</c:v>
                </c:pt>
                <c:pt idx="5451">
                  <c:v>7.5708333333333302</c:v>
                </c:pt>
                <c:pt idx="5452">
                  <c:v>7.5722222222222202</c:v>
                </c:pt>
                <c:pt idx="5453">
                  <c:v>7.5736111111111102</c:v>
                </c:pt>
                <c:pt idx="5454">
                  <c:v>7.5750000000000002</c:v>
                </c:pt>
                <c:pt idx="5455">
                  <c:v>7.5763888888888902</c:v>
                </c:pt>
                <c:pt idx="5456">
                  <c:v>7.5777777777777802</c:v>
                </c:pt>
                <c:pt idx="5457">
                  <c:v>7.5791666666666702</c:v>
                </c:pt>
                <c:pt idx="5458">
                  <c:v>7.5805555555555602</c:v>
                </c:pt>
                <c:pt idx="5459">
                  <c:v>7.5819444444444501</c:v>
                </c:pt>
                <c:pt idx="5460">
                  <c:v>7.5833333333333304</c:v>
                </c:pt>
                <c:pt idx="5461">
                  <c:v>7.5847222222222204</c:v>
                </c:pt>
                <c:pt idx="5462">
                  <c:v>7.5861111111111104</c:v>
                </c:pt>
                <c:pt idx="5463">
                  <c:v>7.5875000000000004</c:v>
                </c:pt>
                <c:pt idx="5464">
                  <c:v>7.5888888888888903</c:v>
                </c:pt>
                <c:pt idx="5465">
                  <c:v>7.5902777777777803</c:v>
                </c:pt>
                <c:pt idx="5466">
                  <c:v>7.5916666666666703</c:v>
                </c:pt>
                <c:pt idx="5467">
                  <c:v>7.5930555555555603</c:v>
                </c:pt>
                <c:pt idx="5468">
                  <c:v>7.5944444444444397</c:v>
                </c:pt>
                <c:pt idx="5469">
                  <c:v>7.5958333333333297</c:v>
                </c:pt>
                <c:pt idx="5470">
                  <c:v>7.5972222222222197</c:v>
                </c:pt>
                <c:pt idx="5471">
                  <c:v>7.5986111111111097</c:v>
                </c:pt>
                <c:pt idx="5472">
                  <c:v>7.6</c:v>
                </c:pt>
                <c:pt idx="5473">
                  <c:v>7.6013888888888896</c:v>
                </c:pt>
                <c:pt idx="5474">
                  <c:v>7.6027777777777796</c:v>
                </c:pt>
                <c:pt idx="5475">
                  <c:v>7.6041666666666696</c:v>
                </c:pt>
                <c:pt idx="5476">
                  <c:v>7.6055555555555596</c:v>
                </c:pt>
                <c:pt idx="5477">
                  <c:v>7.6069444444444398</c:v>
                </c:pt>
                <c:pt idx="5478">
                  <c:v>7.6083333333333298</c:v>
                </c:pt>
                <c:pt idx="5479">
                  <c:v>7.6097222222222198</c:v>
                </c:pt>
                <c:pt idx="5480">
                  <c:v>7.6111111111111098</c:v>
                </c:pt>
                <c:pt idx="5481">
                  <c:v>7.6124999999999998</c:v>
                </c:pt>
                <c:pt idx="5482">
                  <c:v>7.6138888888888898</c:v>
                </c:pt>
                <c:pt idx="5483">
                  <c:v>7.6152777777777798</c:v>
                </c:pt>
                <c:pt idx="5484">
                  <c:v>7.6166666666666698</c:v>
                </c:pt>
                <c:pt idx="5485">
                  <c:v>7.6180555555555598</c:v>
                </c:pt>
                <c:pt idx="5486">
                  <c:v>7.61944444444444</c:v>
                </c:pt>
                <c:pt idx="5487">
                  <c:v>7.62083333333333</c:v>
                </c:pt>
                <c:pt idx="5488">
                  <c:v>7.62222222222222</c:v>
                </c:pt>
                <c:pt idx="5489">
                  <c:v>7.62361111111111</c:v>
                </c:pt>
                <c:pt idx="5490">
                  <c:v>7.625</c:v>
                </c:pt>
                <c:pt idx="5491">
                  <c:v>7.62638888888889</c:v>
                </c:pt>
                <c:pt idx="5492">
                  <c:v>7.62777777777778</c:v>
                </c:pt>
                <c:pt idx="5493">
                  <c:v>7.62916666666667</c:v>
                </c:pt>
                <c:pt idx="5494">
                  <c:v>7.63055555555556</c:v>
                </c:pt>
                <c:pt idx="5495">
                  <c:v>7.63194444444445</c:v>
                </c:pt>
                <c:pt idx="5496">
                  <c:v>7.6333333333333302</c:v>
                </c:pt>
                <c:pt idx="5497">
                  <c:v>7.6347222222222202</c:v>
                </c:pt>
                <c:pt idx="5498">
                  <c:v>7.6361111111111102</c:v>
                </c:pt>
                <c:pt idx="5499">
                  <c:v>7.6375000000000002</c:v>
                </c:pt>
                <c:pt idx="5500">
                  <c:v>7.6388888888888902</c:v>
                </c:pt>
                <c:pt idx="5501">
                  <c:v>7.6402777777777802</c:v>
                </c:pt>
                <c:pt idx="5502">
                  <c:v>7.6416666666666702</c:v>
                </c:pt>
                <c:pt idx="5503">
                  <c:v>7.6430555555555602</c:v>
                </c:pt>
                <c:pt idx="5504">
                  <c:v>7.6444444444444501</c:v>
                </c:pt>
                <c:pt idx="5505">
                  <c:v>7.6458333333333304</c:v>
                </c:pt>
                <c:pt idx="5506">
                  <c:v>7.6472222222222204</c:v>
                </c:pt>
                <c:pt idx="5507">
                  <c:v>7.6486111111111104</c:v>
                </c:pt>
                <c:pt idx="5508">
                  <c:v>7.65</c:v>
                </c:pt>
                <c:pt idx="5509">
                  <c:v>7.6513888888888903</c:v>
                </c:pt>
                <c:pt idx="5510">
                  <c:v>7.6527777777777803</c:v>
                </c:pt>
                <c:pt idx="5511">
                  <c:v>7.6541666666666703</c:v>
                </c:pt>
                <c:pt idx="5512">
                  <c:v>7.6555555555555603</c:v>
                </c:pt>
                <c:pt idx="5513">
                  <c:v>7.6569444444444397</c:v>
                </c:pt>
                <c:pt idx="5514">
                  <c:v>7.6583333333333297</c:v>
                </c:pt>
                <c:pt idx="5515">
                  <c:v>7.6597222222222197</c:v>
                </c:pt>
                <c:pt idx="5516">
                  <c:v>7.6611111111111097</c:v>
                </c:pt>
                <c:pt idx="5517">
                  <c:v>7.6624999999999996</c:v>
                </c:pt>
                <c:pt idx="5518">
                  <c:v>7.6638888888888896</c:v>
                </c:pt>
                <c:pt idx="5519">
                  <c:v>7.6652777777777796</c:v>
                </c:pt>
                <c:pt idx="5520">
                  <c:v>7.6666666666666696</c:v>
                </c:pt>
                <c:pt idx="5521">
                  <c:v>7.6680555555555596</c:v>
                </c:pt>
                <c:pt idx="5522">
                  <c:v>7.6694444444444398</c:v>
                </c:pt>
                <c:pt idx="5523">
                  <c:v>7.6708333333333298</c:v>
                </c:pt>
                <c:pt idx="5524">
                  <c:v>7.6722222222222198</c:v>
                </c:pt>
                <c:pt idx="5525">
                  <c:v>7.6736111111111098</c:v>
                </c:pt>
                <c:pt idx="5526">
                  <c:v>7.6749999999999998</c:v>
                </c:pt>
                <c:pt idx="5527">
                  <c:v>7.6763888888888898</c:v>
                </c:pt>
                <c:pt idx="5528">
                  <c:v>7.6777777777777798</c:v>
                </c:pt>
                <c:pt idx="5529">
                  <c:v>7.6791666666666698</c:v>
                </c:pt>
                <c:pt idx="5530">
                  <c:v>7.6805555555555598</c:v>
                </c:pt>
                <c:pt idx="5531">
                  <c:v>7.68194444444444</c:v>
                </c:pt>
                <c:pt idx="5532">
                  <c:v>7.68333333333333</c:v>
                </c:pt>
                <c:pt idx="5533">
                  <c:v>7.68472222222222</c:v>
                </c:pt>
                <c:pt idx="5534">
                  <c:v>7.68611111111111</c:v>
                </c:pt>
                <c:pt idx="5535">
                  <c:v>7.6875</c:v>
                </c:pt>
                <c:pt idx="5536">
                  <c:v>7.68888888888889</c:v>
                </c:pt>
                <c:pt idx="5537">
                  <c:v>7.69027777777778</c:v>
                </c:pt>
                <c:pt idx="5538">
                  <c:v>7.69166666666667</c:v>
                </c:pt>
                <c:pt idx="5539">
                  <c:v>7.69305555555556</c:v>
                </c:pt>
                <c:pt idx="5540">
                  <c:v>7.69444444444445</c:v>
                </c:pt>
                <c:pt idx="5541">
                  <c:v>7.6958333333333302</c:v>
                </c:pt>
                <c:pt idx="5542">
                  <c:v>7.6972222222222202</c:v>
                </c:pt>
                <c:pt idx="5543">
                  <c:v>7.6986111111111102</c:v>
                </c:pt>
                <c:pt idx="5544">
                  <c:v>7.7</c:v>
                </c:pt>
                <c:pt idx="5545">
                  <c:v>7.7013888888888902</c:v>
                </c:pt>
                <c:pt idx="5546">
                  <c:v>7.7027777777777802</c:v>
                </c:pt>
                <c:pt idx="5547">
                  <c:v>7.7041666666666702</c:v>
                </c:pt>
                <c:pt idx="5548">
                  <c:v>7.7055555555555602</c:v>
                </c:pt>
                <c:pt idx="5549">
                  <c:v>7.7069444444444501</c:v>
                </c:pt>
                <c:pt idx="5550">
                  <c:v>7.7083333333333304</c:v>
                </c:pt>
                <c:pt idx="5551">
                  <c:v>7.7097222222222204</c:v>
                </c:pt>
                <c:pt idx="5552">
                  <c:v>7.7111111111111104</c:v>
                </c:pt>
                <c:pt idx="5553">
                  <c:v>7.7125000000000004</c:v>
                </c:pt>
                <c:pt idx="5554">
                  <c:v>7.7138888888888903</c:v>
                </c:pt>
                <c:pt idx="5555">
                  <c:v>7.7152777777777803</c:v>
                </c:pt>
                <c:pt idx="5556">
                  <c:v>7.7166666666666703</c:v>
                </c:pt>
                <c:pt idx="5557">
                  <c:v>7.7180555555555603</c:v>
                </c:pt>
                <c:pt idx="5558">
                  <c:v>7.7194444444444397</c:v>
                </c:pt>
                <c:pt idx="5559">
                  <c:v>7.7208333333333297</c:v>
                </c:pt>
                <c:pt idx="5560">
                  <c:v>7.7222222222222197</c:v>
                </c:pt>
                <c:pt idx="5561">
                  <c:v>7.7236111111111097</c:v>
                </c:pt>
                <c:pt idx="5562">
                  <c:v>7.7249999999999996</c:v>
                </c:pt>
                <c:pt idx="5563">
                  <c:v>7.7263888888888896</c:v>
                </c:pt>
                <c:pt idx="5564">
                  <c:v>7.7277777777777796</c:v>
                </c:pt>
                <c:pt idx="5565">
                  <c:v>7.7291666666666696</c:v>
                </c:pt>
                <c:pt idx="5566">
                  <c:v>7.7305555555555596</c:v>
                </c:pt>
                <c:pt idx="5567">
                  <c:v>7.7319444444444398</c:v>
                </c:pt>
                <c:pt idx="5568">
                  <c:v>7.7333333333333298</c:v>
                </c:pt>
                <c:pt idx="5569">
                  <c:v>7.7347222222222198</c:v>
                </c:pt>
                <c:pt idx="5570">
                  <c:v>7.7361111111111098</c:v>
                </c:pt>
                <c:pt idx="5571">
                  <c:v>7.7374999999999998</c:v>
                </c:pt>
                <c:pt idx="5572">
                  <c:v>7.7388888888888898</c:v>
                </c:pt>
                <c:pt idx="5573">
                  <c:v>7.7402777777777798</c:v>
                </c:pt>
                <c:pt idx="5574">
                  <c:v>7.7416666666666698</c:v>
                </c:pt>
                <c:pt idx="5575">
                  <c:v>7.7430555555555598</c:v>
                </c:pt>
                <c:pt idx="5576">
                  <c:v>7.74444444444444</c:v>
                </c:pt>
                <c:pt idx="5577">
                  <c:v>7.74583333333333</c:v>
                </c:pt>
                <c:pt idx="5578">
                  <c:v>7.74722222222222</c:v>
                </c:pt>
                <c:pt idx="5579">
                  <c:v>7.74861111111111</c:v>
                </c:pt>
                <c:pt idx="5580">
                  <c:v>7.75</c:v>
                </c:pt>
                <c:pt idx="5581">
                  <c:v>7.75138888888889</c:v>
                </c:pt>
                <c:pt idx="5582">
                  <c:v>7.75277777777778</c:v>
                </c:pt>
                <c:pt idx="5583">
                  <c:v>7.75416666666667</c:v>
                </c:pt>
                <c:pt idx="5584">
                  <c:v>7.75555555555556</c:v>
                </c:pt>
                <c:pt idx="5585">
                  <c:v>7.75694444444445</c:v>
                </c:pt>
                <c:pt idx="5586">
                  <c:v>7.7583333333333302</c:v>
                </c:pt>
                <c:pt idx="5587">
                  <c:v>7.7597222222222202</c:v>
                </c:pt>
                <c:pt idx="5588">
                  <c:v>7.7611111111111102</c:v>
                </c:pt>
                <c:pt idx="5589">
                  <c:v>7.7625000000000002</c:v>
                </c:pt>
                <c:pt idx="5590">
                  <c:v>7.7638888888888902</c:v>
                </c:pt>
                <c:pt idx="5591">
                  <c:v>7.7652777777777802</c:v>
                </c:pt>
                <c:pt idx="5592">
                  <c:v>7.7666666666666702</c:v>
                </c:pt>
                <c:pt idx="5593">
                  <c:v>7.7680555555555602</c:v>
                </c:pt>
                <c:pt idx="5594">
                  <c:v>7.7694444444444501</c:v>
                </c:pt>
                <c:pt idx="5595">
                  <c:v>7.7708333333333304</c:v>
                </c:pt>
                <c:pt idx="5596">
                  <c:v>7.7722222222222204</c:v>
                </c:pt>
                <c:pt idx="5597">
                  <c:v>7.7736111111111104</c:v>
                </c:pt>
                <c:pt idx="5598">
                  <c:v>7.7750000000000004</c:v>
                </c:pt>
                <c:pt idx="5599">
                  <c:v>7.7763888888888903</c:v>
                </c:pt>
                <c:pt idx="5600">
                  <c:v>7.7777777777777803</c:v>
                </c:pt>
                <c:pt idx="5601">
                  <c:v>7.7791666666666703</c:v>
                </c:pt>
                <c:pt idx="5602">
                  <c:v>7.7805555555555603</c:v>
                </c:pt>
                <c:pt idx="5603">
                  <c:v>7.7819444444444397</c:v>
                </c:pt>
                <c:pt idx="5604">
                  <c:v>7.7833333333333297</c:v>
                </c:pt>
                <c:pt idx="5605">
                  <c:v>7.7847222222222197</c:v>
                </c:pt>
                <c:pt idx="5606">
                  <c:v>7.7861111111111097</c:v>
                </c:pt>
                <c:pt idx="5607">
                  <c:v>7.7874999999999996</c:v>
                </c:pt>
                <c:pt idx="5608">
                  <c:v>7.7888888888888896</c:v>
                </c:pt>
                <c:pt idx="5609">
                  <c:v>7.7902777777777796</c:v>
                </c:pt>
                <c:pt idx="5610">
                  <c:v>7.7916666666666696</c:v>
                </c:pt>
                <c:pt idx="5611">
                  <c:v>7.7930555555555596</c:v>
                </c:pt>
                <c:pt idx="5612">
                  <c:v>7.7944444444444398</c:v>
                </c:pt>
                <c:pt idx="5613">
                  <c:v>7.7958333333333298</c:v>
                </c:pt>
                <c:pt idx="5614">
                  <c:v>7.7972222222222198</c:v>
                </c:pt>
                <c:pt idx="5615">
                  <c:v>7.7986111111111098</c:v>
                </c:pt>
                <c:pt idx="5616">
                  <c:v>7.8</c:v>
                </c:pt>
                <c:pt idx="5617">
                  <c:v>7.8013888888888898</c:v>
                </c:pt>
                <c:pt idx="5618">
                  <c:v>7.8027777777777798</c:v>
                </c:pt>
                <c:pt idx="5619">
                  <c:v>7.8041666666666698</c:v>
                </c:pt>
                <c:pt idx="5620">
                  <c:v>7.8055555555555598</c:v>
                </c:pt>
                <c:pt idx="5621">
                  <c:v>7.80694444444444</c:v>
                </c:pt>
                <c:pt idx="5622">
                  <c:v>7.80833333333333</c:v>
                </c:pt>
                <c:pt idx="5623">
                  <c:v>7.80972222222222</c:v>
                </c:pt>
                <c:pt idx="5624">
                  <c:v>7.81111111111111</c:v>
                </c:pt>
                <c:pt idx="5625">
                  <c:v>7.8125</c:v>
                </c:pt>
                <c:pt idx="5626">
                  <c:v>7.81388888888889</c:v>
                </c:pt>
                <c:pt idx="5627">
                  <c:v>7.81527777777778</c:v>
                </c:pt>
                <c:pt idx="5628">
                  <c:v>7.81666666666667</c:v>
                </c:pt>
                <c:pt idx="5629">
                  <c:v>7.81805555555556</c:v>
                </c:pt>
                <c:pt idx="5630">
                  <c:v>7.81944444444445</c:v>
                </c:pt>
                <c:pt idx="5631">
                  <c:v>7.8208333333333302</c:v>
                </c:pt>
                <c:pt idx="5632">
                  <c:v>7.8222222222222202</c:v>
                </c:pt>
                <c:pt idx="5633">
                  <c:v>7.8236111111111102</c:v>
                </c:pt>
                <c:pt idx="5634">
                  <c:v>7.8250000000000002</c:v>
                </c:pt>
                <c:pt idx="5635">
                  <c:v>7.8263888888888902</c:v>
                </c:pt>
                <c:pt idx="5636">
                  <c:v>7.8277777777777802</c:v>
                </c:pt>
                <c:pt idx="5637">
                  <c:v>7.8291666666666702</c:v>
                </c:pt>
                <c:pt idx="5638">
                  <c:v>7.8305555555555602</c:v>
                </c:pt>
                <c:pt idx="5639">
                  <c:v>7.8319444444444501</c:v>
                </c:pt>
                <c:pt idx="5640">
                  <c:v>7.8333333333333304</c:v>
                </c:pt>
                <c:pt idx="5641">
                  <c:v>7.8347222222222204</c:v>
                </c:pt>
                <c:pt idx="5642">
                  <c:v>7.8361111111111104</c:v>
                </c:pt>
                <c:pt idx="5643">
                  <c:v>7.8375000000000004</c:v>
                </c:pt>
                <c:pt idx="5644">
                  <c:v>7.8388888888888903</c:v>
                </c:pt>
                <c:pt idx="5645">
                  <c:v>7.8402777777777803</c:v>
                </c:pt>
                <c:pt idx="5646">
                  <c:v>7.8416666666666703</c:v>
                </c:pt>
                <c:pt idx="5647">
                  <c:v>7.8430555555555603</c:v>
                </c:pt>
                <c:pt idx="5648">
                  <c:v>7.8444444444444397</c:v>
                </c:pt>
                <c:pt idx="5649">
                  <c:v>7.8458333333333297</c:v>
                </c:pt>
                <c:pt idx="5650">
                  <c:v>7.8472222222222197</c:v>
                </c:pt>
                <c:pt idx="5651">
                  <c:v>7.8486111111111097</c:v>
                </c:pt>
                <c:pt idx="5652">
                  <c:v>7.85</c:v>
                </c:pt>
                <c:pt idx="5653">
                  <c:v>7.8513888888888896</c:v>
                </c:pt>
                <c:pt idx="5654">
                  <c:v>7.8527777777777796</c:v>
                </c:pt>
                <c:pt idx="5655">
                  <c:v>7.8541666666666696</c:v>
                </c:pt>
                <c:pt idx="5656">
                  <c:v>7.8555555555555596</c:v>
                </c:pt>
                <c:pt idx="5657">
                  <c:v>7.8569444444444398</c:v>
                </c:pt>
                <c:pt idx="5658">
                  <c:v>7.8583333333333298</c:v>
                </c:pt>
                <c:pt idx="5659">
                  <c:v>7.8597222222222198</c:v>
                </c:pt>
                <c:pt idx="5660">
                  <c:v>7.8611111111111098</c:v>
                </c:pt>
                <c:pt idx="5661">
                  <c:v>7.8624999999999998</c:v>
                </c:pt>
                <c:pt idx="5662">
                  <c:v>7.8638888888888898</c:v>
                </c:pt>
                <c:pt idx="5663">
                  <c:v>7.8652777777777798</c:v>
                </c:pt>
                <c:pt idx="5664">
                  <c:v>7.8666666666666698</c:v>
                </c:pt>
                <c:pt idx="5665">
                  <c:v>7.8680555555555598</c:v>
                </c:pt>
                <c:pt idx="5666">
                  <c:v>7.86944444444444</c:v>
                </c:pt>
                <c:pt idx="5667">
                  <c:v>7.87083333333333</c:v>
                </c:pt>
                <c:pt idx="5668">
                  <c:v>7.87222222222222</c:v>
                </c:pt>
                <c:pt idx="5669">
                  <c:v>7.87361111111111</c:v>
                </c:pt>
                <c:pt idx="5670">
                  <c:v>7.875</c:v>
                </c:pt>
                <c:pt idx="5671">
                  <c:v>7.87638888888889</c:v>
                </c:pt>
                <c:pt idx="5672">
                  <c:v>7.87777777777778</c:v>
                </c:pt>
                <c:pt idx="5673">
                  <c:v>7.87916666666667</c:v>
                </c:pt>
                <c:pt idx="5674">
                  <c:v>7.88055555555556</c:v>
                </c:pt>
                <c:pt idx="5675">
                  <c:v>7.88194444444445</c:v>
                </c:pt>
                <c:pt idx="5676">
                  <c:v>7.8833333333333302</c:v>
                </c:pt>
                <c:pt idx="5677">
                  <c:v>7.8847222222222202</c:v>
                </c:pt>
                <c:pt idx="5678">
                  <c:v>7.8861111111111102</c:v>
                </c:pt>
                <c:pt idx="5679">
                  <c:v>7.8875000000000002</c:v>
                </c:pt>
                <c:pt idx="5680">
                  <c:v>7.8888888888888902</c:v>
                </c:pt>
                <c:pt idx="5681">
                  <c:v>7.8902777777777802</c:v>
                </c:pt>
                <c:pt idx="5682">
                  <c:v>7.8916666666666702</c:v>
                </c:pt>
                <c:pt idx="5683">
                  <c:v>7.8930555555555602</c:v>
                </c:pt>
                <c:pt idx="5684">
                  <c:v>7.8944444444444501</c:v>
                </c:pt>
                <c:pt idx="5685">
                  <c:v>7.8958333333333304</c:v>
                </c:pt>
                <c:pt idx="5686">
                  <c:v>7.8972222222222204</c:v>
                </c:pt>
                <c:pt idx="5687">
                  <c:v>7.8986111111111104</c:v>
                </c:pt>
                <c:pt idx="5688">
                  <c:v>7.9</c:v>
                </c:pt>
                <c:pt idx="5689">
                  <c:v>7.9013888888888903</c:v>
                </c:pt>
                <c:pt idx="5690">
                  <c:v>7.9027777777777803</c:v>
                </c:pt>
                <c:pt idx="5691">
                  <c:v>7.9041666666666703</c:v>
                </c:pt>
                <c:pt idx="5692">
                  <c:v>7.9055555555555603</c:v>
                </c:pt>
                <c:pt idx="5693">
                  <c:v>7.9069444444444397</c:v>
                </c:pt>
                <c:pt idx="5694">
                  <c:v>7.9083333333333297</c:v>
                </c:pt>
                <c:pt idx="5695">
                  <c:v>7.9097222222222197</c:v>
                </c:pt>
                <c:pt idx="5696">
                  <c:v>7.9111111111111097</c:v>
                </c:pt>
                <c:pt idx="5697">
                  <c:v>7.9124999999999996</c:v>
                </c:pt>
                <c:pt idx="5698">
                  <c:v>7.9138888888888896</c:v>
                </c:pt>
                <c:pt idx="5699">
                  <c:v>7.9152777777777796</c:v>
                </c:pt>
                <c:pt idx="5700">
                  <c:v>7.9166666666666696</c:v>
                </c:pt>
                <c:pt idx="5701">
                  <c:v>7.9180555555555596</c:v>
                </c:pt>
                <c:pt idx="5702">
                  <c:v>7.9194444444444398</c:v>
                </c:pt>
                <c:pt idx="5703">
                  <c:v>7.9208333333333298</c:v>
                </c:pt>
                <c:pt idx="5704">
                  <c:v>7.9222222222222198</c:v>
                </c:pt>
                <c:pt idx="5705">
                  <c:v>7.9236111111111098</c:v>
                </c:pt>
                <c:pt idx="5706">
                  <c:v>7.9249999999999998</c:v>
                </c:pt>
                <c:pt idx="5707">
                  <c:v>7.9263888888888898</c:v>
                </c:pt>
                <c:pt idx="5708">
                  <c:v>7.9277777777777798</c:v>
                </c:pt>
                <c:pt idx="5709">
                  <c:v>7.9291666666666698</c:v>
                </c:pt>
                <c:pt idx="5710">
                  <c:v>7.9305555555555598</c:v>
                </c:pt>
                <c:pt idx="5711">
                  <c:v>7.93194444444444</c:v>
                </c:pt>
                <c:pt idx="5712">
                  <c:v>7.93333333333333</c:v>
                </c:pt>
                <c:pt idx="5713">
                  <c:v>7.93472222222222</c:v>
                </c:pt>
                <c:pt idx="5714">
                  <c:v>7.93611111111111</c:v>
                </c:pt>
                <c:pt idx="5715">
                  <c:v>7.9375</c:v>
                </c:pt>
                <c:pt idx="5716">
                  <c:v>7.93888888888889</c:v>
                </c:pt>
                <c:pt idx="5717">
                  <c:v>7.94027777777778</c:v>
                </c:pt>
                <c:pt idx="5718">
                  <c:v>7.94166666666667</c:v>
                </c:pt>
                <c:pt idx="5719">
                  <c:v>7.94305555555556</c:v>
                </c:pt>
                <c:pt idx="5720">
                  <c:v>7.94444444444445</c:v>
                </c:pt>
                <c:pt idx="5721">
                  <c:v>7.9458333333333302</c:v>
                </c:pt>
                <c:pt idx="5722">
                  <c:v>7.9472222222222202</c:v>
                </c:pt>
                <c:pt idx="5723">
                  <c:v>7.9486111111111102</c:v>
                </c:pt>
                <c:pt idx="5724">
                  <c:v>7.95</c:v>
                </c:pt>
                <c:pt idx="5725">
                  <c:v>7.9513888888888902</c:v>
                </c:pt>
                <c:pt idx="5726">
                  <c:v>7.9527777777777802</c:v>
                </c:pt>
                <c:pt idx="5727">
                  <c:v>7.9541666666666702</c:v>
                </c:pt>
                <c:pt idx="5728">
                  <c:v>7.9555555555555602</c:v>
                </c:pt>
                <c:pt idx="5729">
                  <c:v>7.9569444444444501</c:v>
                </c:pt>
                <c:pt idx="5730">
                  <c:v>7.9583333333333304</c:v>
                </c:pt>
                <c:pt idx="5731">
                  <c:v>7.9597222222222204</c:v>
                </c:pt>
                <c:pt idx="5732">
                  <c:v>7.9611111111111104</c:v>
                </c:pt>
                <c:pt idx="5733">
                  <c:v>7.9625000000000004</c:v>
                </c:pt>
                <c:pt idx="5734">
                  <c:v>7.9638888888888903</c:v>
                </c:pt>
                <c:pt idx="5735">
                  <c:v>7.9652777777777803</c:v>
                </c:pt>
                <c:pt idx="5736">
                  <c:v>7.9666666666666703</c:v>
                </c:pt>
                <c:pt idx="5737">
                  <c:v>7.9680555555555603</c:v>
                </c:pt>
                <c:pt idx="5738">
                  <c:v>7.9694444444444397</c:v>
                </c:pt>
                <c:pt idx="5739">
                  <c:v>7.9708333333333297</c:v>
                </c:pt>
                <c:pt idx="5740">
                  <c:v>7.9722222222222197</c:v>
                </c:pt>
                <c:pt idx="5741">
                  <c:v>7.9736111111111097</c:v>
                </c:pt>
                <c:pt idx="5742">
                  <c:v>7.9749999999999996</c:v>
                </c:pt>
                <c:pt idx="5743">
                  <c:v>7.9763888888888896</c:v>
                </c:pt>
                <c:pt idx="5744">
                  <c:v>7.9777777777777796</c:v>
                </c:pt>
                <c:pt idx="5745">
                  <c:v>7.9791666666666696</c:v>
                </c:pt>
                <c:pt idx="5746">
                  <c:v>7.9805555555555596</c:v>
                </c:pt>
                <c:pt idx="5747">
                  <c:v>7.9819444444444398</c:v>
                </c:pt>
                <c:pt idx="5748">
                  <c:v>7.9833333333333298</c:v>
                </c:pt>
                <c:pt idx="5749">
                  <c:v>7.9847222222222198</c:v>
                </c:pt>
                <c:pt idx="5750">
                  <c:v>7.9861111111111098</c:v>
                </c:pt>
                <c:pt idx="5751">
                  <c:v>7.9874999999999998</c:v>
                </c:pt>
                <c:pt idx="5752">
                  <c:v>7.9888888888888898</c:v>
                </c:pt>
                <c:pt idx="5753">
                  <c:v>7.9902777777777798</c:v>
                </c:pt>
                <c:pt idx="5754">
                  <c:v>7.9916666666666698</c:v>
                </c:pt>
                <c:pt idx="5755">
                  <c:v>7.9930555555555598</c:v>
                </c:pt>
                <c:pt idx="5756">
                  <c:v>7.99444444444444</c:v>
                </c:pt>
                <c:pt idx="5757">
                  <c:v>7.99583333333333</c:v>
                </c:pt>
                <c:pt idx="5758">
                  <c:v>7.99722222222222</c:v>
                </c:pt>
                <c:pt idx="5759">
                  <c:v>7.99861111111111</c:v>
                </c:pt>
                <c:pt idx="5760">
                  <c:v>8</c:v>
                </c:pt>
                <c:pt idx="5761">
                  <c:v>8.00138888888889</c:v>
                </c:pt>
                <c:pt idx="5762">
                  <c:v>8.00277777777778</c:v>
                </c:pt>
                <c:pt idx="5763">
                  <c:v>8.00416666666667</c:v>
                </c:pt>
                <c:pt idx="5764">
                  <c:v>8.00555555555556</c:v>
                </c:pt>
                <c:pt idx="5765">
                  <c:v>8.00694444444445</c:v>
                </c:pt>
                <c:pt idx="5766">
                  <c:v>8.0083333333333293</c:v>
                </c:pt>
                <c:pt idx="5767">
                  <c:v>8.0097222222222193</c:v>
                </c:pt>
                <c:pt idx="5768">
                  <c:v>8.0111111111111093</c:v>
                </c:pt>
                <c:pt idx="5769">
                  <c:v>8.0124999999999993</c:v>
                </c:pt>
                <c:pt idx="5770">
                  <c:v>8.0138888888888893</c:v>
                </c:pt>
                <c:pt idx="5771">
                  <c:v>8.0152777777777793</c:v>
                </c:pt>
                <c:pt idx="5772">
                  <c:v>8.0166666666666693</c:v>
                </c:pt>
                <c:pt idx="5773">
                  <c:v>8.0180555555555593</c:v>
                </c:pt>
                <c:pt idx="5774">
                  <c:v>8.0194444444444404</c:v>
                </c:pt>
                <c:pt idx="5775">
                  <c:v>8.0208333333333304</c:v>
                </c:pt>
                <c:pt idx="5776">
                  <c:v>8.0222222222222204</c:v>
                </c:pt>
                <c:pt idx="5777">
                  <c:v>8.0236111111111104</c:v>
                </c:pt>
                <c:pt idx="5778">
                  <c:v>8.0250000000000004</c:v>
                </c:pt>
                <c:pt idx="5779">
                  <c:v>8.0263888888888903</c:v>
                </c:pt>
                <c:pt idx="5780">
                  <c:v>8.0277777777777803</c:v>
                </c:pt>
                <c:pt idx="5781">
                  <c:v>8.0291666666666703</c:v>
                </c:pt>
                <c:pt idx="5782">
                  <c:v>8.0305555555555603</c:v>
                </c:pt>
                <c:pt idx="5783">
                  <c:v>8.0319444444444503</c:v>
                </c:pt>
                <c:pt idx="5784">
                  <c:v>8.0333333333333297</c:v>
                </c:pt>
                <c:pt idx="5785">
                  <c:v>8.0347222222222197</c:v>
                </c:pt>
                <c:pt idx="5786">
                  <c:v>8.0361111111111097</c:v>
                </c:pt>
                <c:pt idx="5787">
                  <c:v>8.0374999999999996</c:v>
                </c:pt>
                <c:pt idx="5788">
                  <c:v>8.0388888888888896</c:v>
                </c:pt>
                <c:pt idx="5789">
                  <c:v>8.0402777777777796</c:v>
                </c:pt>
                <c:pt idx="5790">
                  <c:v>8.0416666666666696</c:v>
                </c:pt>
                <c:pt idx="5791">
                  <c:v>8.0430555555555596</c:v>
                </c:pt>
                <c:pt idx="5792">
                  <c:v>8.0444444444444407</c:v>
                </c:pt>
                <c:pt idx="5793">
                  <c:v>8.0458333333333307</c:v>
                </c:pt>
                <c:pt idx="5794">
                  <c:v>8.0472222222222207</c:v>
                </c:pt>
                <c:pt idx="5795">
                  <c:v>8.0486111111111107</c:v>
                </c:pt>
                <c:pt idx="5796">
                  <c:v>8.0500000000000007</c:v>
                </c:pt>
                <c:pt idx="5797">
                  <c:v>8.0513888888888907</c:v>
                </c:pt>
                <c:pt idx="5798">
                  <c:v>8.0527777777777807</c:v>
                </c:pt>
                <c:pt idx="5799">
                  <c:v>8.0541666666666707</c:v>
                </c:pt>
                <c:pt idx="5800">
                  <c:v>8.0555555555555607</c:v>
                </c:pt>
                <c:pt idx="5801">
                  <c:v>8.05694444444444</c:v>
                </c:pt>
                <c:pt idx="5802">
                  <c:v>8.05833333333333</c:v>
                </c:pt>
                <c:pt idx="5803">
                  <c:v>8.05972222222222</c:v>
                </c:pt>
                <c:pt idx="5804">
                  <c:v>8.06111111111111</c:v>
                </c:pt>
                <c:pt idx="5805">
                  <c:v>8.0625</c:v>
                </c:pt>
                <c:pt idx="5806">
                  <c:v>8.06388888888889</c:v>
                </c:pt>
                <c:pt idx="5807">
                  <c:v>8.06527777777778</c:v>
                </c:pt>
                <c:pt idx="5808">
                  <c:v>8.06666666666667</c:v>
                </c:pt>
                <c:pt idx="5809">
                  <c:v>8.06805555555556</c:v>
                </c:pt>
                <c:pt idx="5810">
                  <c:v>8.06944444444445</c:v>
                </c:pt>
                <c:pt idx="5811">
                  <c:v>8.0708333333333293</c:v>
                </c:pt>
                <c:pt idx="5812">
                  <c:v>8.0722222222222193</c:v>
                </c:pt>
                <c:pt idx="5813">
                  <c:v>8.0736111111111093</c:v>
                </c:pt>
                <c:pt idx="5814">
                  <c:v>8.0749999999999993</c:v>
                </c:pt>
                <c:pt idx="5815">
                  <c:v>8.0763888888888893</c:v>
                </c:pt>
                <c:pt idx="5816">
                  <c:v>8.0777777777777793</c:v>
                </c:pt>
                <c:pt idx="5817">
                  <c:v>8.0791666666666693</c:v>
                </c:pt>
                <c:pt idx="5818">
                  <c:v>8.0805555555555593</c:v>
                </c:pt>
                <c:pt idx="5819">
                  <c:v>8.0819444444444404</c:v>
                </c:pt>
                <c:pt idx="5820">
                  <c:v>8.0833333333333304</c:v>
                </c:pt>
                <c:pt idx="5821">
                  <c:v>8.0847222222222204</c:v>
                </c:pt>
                <c:pt idx="5822">
                  <c:v>8.0861111111111104</c:v>
                </c:pt>
                <c:pt idx="5823">
                  <c:v>8.0875000000000004</c:v>
                </c:pt>
                <c:pt idx="5824">
                  <c:v>8.0888888888888903</c:v>
                </c:pt>
                <c:pt idx="5825">
                  <c:v>8.0902777777777803</c:v>
                </c:pt>
                <c:pt idx="5826">
                  <c:v>8.0916666666666703</c:v>
                </c:pt>
                <c:pt idx="5827">
                  <c:v>8.0930555555555603</c:v>
                </c:pt>
                <c:pt idx="5828">
                  <c:v>8.0944444444444503</c:v>
                </c:pt>
                <c:pt idx="5829">
                  <c:v>8.0958333333333297</c:v>
                </c:pt>
                <c:pt idx="5830">
                  <c:v>8.0972222222222197</c:v>
                </c:pt>
                <c:pt idx="5831">
                  <c:v>8.0986111111111097</c:v>
                </c:pt>
                <c:pt idx="5832">
                  <c:v>8.1</c:v>
                </c:pt>
                <c:pt idx="5833">
                  <c:v>8.1013888888888896</c:v>
                </c:pt>
                <c:pt idx="5834">
                  <c:v>8.1027777777777796</c:v>
                </c:pt>
                <c:pt idx="5835">
                  <c:v>8.1041666666666696</c:v>
                </c:pt>
                <c:pt idx="5836">
                  <c:v>8.1055555555555596</c:v>
                </c:pt>
                <c:pt idx="5837">
                  <c:v>8.1069444444444407</c:v>
                </c:pt>
                <c:pt idx="5838">
                  <c:v>8.1083333333333307</c:v>
                </c:pt>
                <c:pt idx="5839">
                  <c:v>8.1097222222222207</c:v>
                </c:pt>
                <c:pt idx="5840">
                  <c:v>8.1111111111111107</c:v>
                </c:pt>
                <c:pt idx="5841">
                  <c:v>8.1125000000000007</c:v>
                </c:pt>
                <c:pt idx="5842">
                  <c:v>8.1138888888888907</c:v>
                </c:pt>
                <c:pt idx="5843">
                  <c:v>8.1152777777777807</c:v>
                </c:pt>
                <c:pt idx="5844">
                  <c:v>8.1166666666666707</c:v>
                </c:pt>
                <c:pt idx="5845">
                  <c:v>8.1180555555555607</c:v>
                </c:pt>
                <c:pt idx="5846">
                  <c:v>8.11944444444444</c:v>
                </c:pt>
                <c:pt idx="5847">
                  <c:v>8.12083333333333</c:v>
                </c:pt>
                <c:pt idx="5848">
                  <c:v>8.12222222222222</c:v>
                </c:pt>
                <c:pt idx="5849">
                  <c:v>8.12361111111111</c:v>
                </c:pt>
                <c:pt idx="5850">
                  <c:v>8.125</c:v>
                </c:pt>
                <c:pt idx="5851">
                  <c:v>8.12638888888889</c:v>
                </c:pt>
                <c:pt idx="5852">
                  <c:v>8.12777777777778</c:v>
                </c:pt>
                <c:pt idx="5853">
                  <c:v>8.12916666666667</c:v>
                </c:pt>
                <c:pt idx="5854">
                  <c:v>8.13055555555556</c:v>
                </c:pt>
                <c:pt idx="5855">
                  <c:v>8.13194444444445</c:v>
                </c:pt>
                <c:pt idx="5856">
                  <c:v>8.1333333333333293</c:v>
                </c:pt>
                <c:pt idx="5857">
                  <c:v>8.1347222222222193</c:v>
                </c:pt>
                <c:pt idx="5858">
                  <c:v>8.1361111111111093</c:v>
                </c:pt>
                <c:pt idx="5859">
                  <c:v>8.1374999999999993</c:v>
                </c:pt>
                <c:pt idx="5860">
                  <c:v>8.1388888888888893</c:v>
                </c:pt>
                <c:pt idx="5861">
                  <c:v>8.1402777777777793</c:v>
                </c:pt>
                <c:pt idx="5862">
                  <c:v>8.1416666666666693</c:v>
                </c:pt>
                <c:pt idx="5863">
                  <c:v>8.1430555555555593</c:v>
                </c:pt>
                <c:pt idx="5864">
                  <c:v>8.1444444444444404</c:v>
                </c:pt>
                <c:pt idx="5865">
                  <c:v>8.1458333333333304</c:v>
                </c:pt>
                <c:pt idx="5866">
                  <c:v>8.1472222222222204</c:v>
                </c:pt>
                <c:pt idx="5867">
                  <c:v>8.1486111111111104</c:v>
                </c:pt>
                <c:pt idx="5868">
                  <c:v>8.15</c:v>
                </c:pt>
                <c:pt idx="5869">
                  <c:v>8.1513888888888903</c:v>
                </c:pt>
                <c:pt idx="5870">
                  <c:v>8.1527777777777803</c:v>
                </c:pt>
                <c:pt idx="5871">
                  <c:v>8.1541666666666703</c:v>
                </c:pt>
                <c:pt idx="5872">
                  <c:v>8.1555555555555603</c:v>
                </c:pt>
                <c:pt idx="5873">
                  <c:v>8.1569444444444503</c:v>
                </c:pt>
                <c:pt idx="5874">
                  <c:v>8.1583333333333297</c:v>
                </c:pt>
                <c:pt idx="5875">
                  <c:v>8.1597222222222197</c:v>
                </c:pt>
                <c:pt idx="5876">
                  <c:v>8.1611111111111097</c:v>
                </c:pt>
                <c:pt idx="5877">
                  <c:v>8.1624999999999996</c:v>
                </c:pt>
                <c:pt idx="5878">
                  <c:v>8.1638888888888896</c:v>
                </c:pt>
                <c:pt idx="5879">
                  <c:v>8.1652777777777796</c:v>
                </c:pt>
                <c:pt idx="5880">
                  <c:v>8.1666666666666696</c:v>
                </c:pt>
                <c:pt idx="5881">
                  <c:v>8.1680555555555596</c:v>
                </c:pt>
                <c:pt idx="5882">
                  <c:v>8.1694444444444407</c:v>
                </c:pt>
                <c:pt idx="5883">
                  <c:v>8.1708333333333307</c:v>
                </c:pt>
                <c:pt idx="5884">
                  <c:v>8.1722222222222207</c:v>
                </c:pt>
                <c:pt idx="5885">
                  <c:v>8.1736111111111107</c:v>
                </c:pt>
                <c:pt idx="5886">
                  <c:v>8.1750000000000007</c:v>
                </c:pt>
                <c:pt idx="5887">
                  <c:v>8.1763888888888907</c:v>
                </c:pt>
                <c:pt idx="5888">
                  <c:v>8.1777777777777807</c:v>
                </c:pt>
                <c:pt idx="5889">
                  <c:v>8.1791666666666707</c:v>
                </c:pt>
                <c:pt idx="5890">
                  <c:v>8.1805555555555607</c:v>
                </c:pt>
                <c:pt idx="5891">
                  <c:v>8.18194444444444</c:v>
                </c:pt>
                <c:pt idx="5892">
                  <c:v>8.18333333333333</c:v>
                </c:pt>
                <c:pt idx="5893">
                  <c:v>8.18472222222222</c:v>
                </c:pt>
                <c:pt idx="5894">
                  <c:v>8.18611111111111</c:v>
                </c:pt>
                <c:pt idx="5895">
                  <c:v>8.1875</c:v>
                </c:pt>
                <c:pt idx="5896">
                  <c:v>8.18888888888889</c:v>
                </c:pt>
                <c:pt idx="5897">
                  <c:v>8.19027777777778</c:v>
                </c:pt>
                <c:pt idx="5898">
                  <c:v>8.19166666666667</c:v>
                </c:pt>
                <c:pt idx="5899">
                  <c:v>8.19305555555556</c:v>
                </c:pt>
                <c:pt idx="5900">
                  <c:v>8.19444444444445</c:v>
                </c:pt>
                <c:pt idx="5901">
                  <c:v>8.1958333333333293</c:v>
                </c:pt>
                <c:pt idx="5902">
                  <c:v>8.1972222222222193</c:v>
                </c:pt>
                <c:pt idx="5903">
                  <c:v>8.1986111111111093</c:v>
                </c:pt>
                <c:pt idx="5904">
                  <c:v>8.1999999999999993</c:v>
                </c:pt>
                <c:pt idx="5905">
                  <c:v>8.2013888888888893</c:v>
                </c:pt>
                <c:pt idx="5906">
                  <c:v>8.2027777777777793</c:v>
                </c:pt>
                <c:pt idx="5907">
                  <c:v>8.2041666666666693</c:v>
                </c:pt>
                <c:pt idx="5908">
                  <c:v>8.2055555555555593</c:v>
                </c:pt>
                <c:pt idx="5909">
                  <c:v>8.2069444444444404</c:v>
                </c:pt>
                <c:pt idx="5910">
                  <c:v>8.2083333333333304</c:v>
                </c:pt>
                <c:pt idx="5911">
                  <c:v>8.2097222222222204</c:v>
                </c:pt>
                <c:pt idx="5912">
                  <c:v>8.2111111111111104</c:v>
                </c:pt>
                <c:pt idx="5913">
                  <c:v>8.2125000000000004</c:v>
                </c:pt>
                <c:pt idx="5914">
                  <c:v>8.2138888888888903</c:v>
                </c:pt>
                <c:pt idx="5915">
                  <c:v>8.2152777777777803</c:v>
                </c:pt>
                <c:pt idx="5916">
                  <c:v>8.2166666666666703</c:v>
                </c:pt>
                <c:pt idx="5917">
                  <c:v>8.2180555555555603</c:v>
                </c:pt>
                <c:pt idx="5918">
                  <c:v>8.2194444444444503</c:v>
                </c:pt>
                <c:pt idx="5919">
                  <c:v>8.2208333333333297</c:v>
                </c:pt>
                <c:pt idx="5920">
                  <c:v>8.2222222222222197</c:v>
                </c:pt>
                <c:pt idx="5921">
                  <c:v>8.2236111111111097</c:v>
                </c:pt>
                <c:pt idx="5922">
                  <c:v>8.2249999999999996</c:v>
                </c:pt>
                <c:pt idx="5923">
                  <c:v>8.2263888888888896</c:v>
                </c:pt>
                <c:pt idx="5924">
                  <c:v>8.2277777777777796</c:v>
                </c:pt>
                <c:pt idx="5925">
                  <c:v>8.2291666666666696</c:v>
                </c:pt>
                <c:pt idx="5926">
                  <c:v>8.2305555555555596</c:v>
                </c:pt>
                <c:pt idx="5927">
                  <c:v>8.2319444444444407</c:v>
                </c:pt>
                <c:pt idx="5928">
                  <c:v>8.2333333333333307</c:v>
                </c:pt>
                <c:pt idx="5929">
                  <c:v>8.2347222222222207</c:v>
                </c:pt>
                <c:pt idx="5930">
                  <c:v>8.2361111111111107</c:v>
                </c:pt>
                <c:pt idx="5931">
                  <c:v>8.2375000000000007</c:v>
                </c:pt>
                <c:pt idx="5932">
                  <c:v>8.2388888888888907</c:v>
                </c:pt>
                <c:pt idx="5933">
                  <c:v>8.2402777777777807</c:v>
                </c:pt>
                <c:pt idx="5934">
                  <c:v>8.2416666666666707</c:v>
                </c:pt>
                <c:pt idx="5935">
                  <c:v>8.2430555555555607</c:v>
                </c:pt>
                <c:pt idx="5936">
                  <c:v>8.24444444444444</c:v>
                </c:pt>
                <c:pt idx="5937">
                  <c:v>8.24583333333333</c:v>
                </c:pt>
                <c:pt idx="5938">
                  <c:v>8.24722222222222</c:v>
                </c:pt>
                <c:pt idx="5939">
                  <c:v>8.24861111111111</c:v>
                </c:pt>
                <c:pt idx="5940">
                  <c:v>8.25</c:v>
                </c:pt>
                <c:pt idx="5941">
                  <c:v>8.25138888888889</c:v>
                </c:pt>
                <c:pt idx="5942">
                  <c:v>8.25277777777778</c:v>
                </c:pt>
                <c:pt idx="5943">
                  <c:v>8.25416666666667</c:v>
                </c:pt>
                <c:pt idx="5944">
                  <c:v>8.25555555555556</c:v>
                </c:pt>
                <c:pt idx="5945">
                  <c:v>8.25694444444445</c:v>
                </c:pt>
                <c:pt idx="5946">
                  <c:v>8.2583333333333293</c:v>
                </c:pt>
                <c:pt idx="5947">
                  <c:v>8.2597222222222193</c:v>
                </c:pt>
                <c:pt idx="5948">
                  <c:v>8.2611111111111093</c:v>
                </c:pt>
                <c:pt idx="5949">
                  <c:v>8.2624999999999993</c:v>
                </c:pt>
                <c:pt idx="5950">
                  <c:v>8.2638888888888893</c:v>
                </c:pt>
                <c:pt idx="5951">
                  <c:v>8.2652777777777793</c:v>
                </c:pt>
                <c:pt idx="5952">
                  <c:v>8.2666666666666693</c:v>
                </c:pt>
                <c:pt idx="5953">
                  <c:v>8.2680555555555593</c:v>
                </c:pt>
                <c:pt idx="5954">
                  <c:v>8.2694444444444404</c:v>
                </c:pt>
                <c:pt idx="5955">
                  <c:v>8.2708333333333304</c:v>
                </c:pt>
                <c:pt idx="5956">
                  <c:v>8.2722222222222204</c:v>
                </c:pt>
                <c:pt idx="5957">
                  <c:v>8.2736111111111104</c:v>
                </c:pt>
                <c:pt idx="5958">
                  <c:v>8.2750000000000004</c:v>
                </c:pt>
                <c:pt idx="5959">
                  <c:v>8.2763888888888903</c:v>
                </c:pt>
                <c:pt idx="5960">
                  <c:v>8.2777777777777803</c:v>
                </c:pt>
                <c:pt idx="5961">
                  <c:v>8.2791666666666703</c:v>
                </c:pt>
                <c:pt idx="5962">
                  <c:v>8.2805555555555603</c:v>
                </c:pt>
                <c:pt idx="5963">
                  <c:v>8.2819444444444503</c:v>
                </c:pt>
                <c:pt idx="5964">
                  <c:v>8.2833333333333297</c:v>
                </c:pt>
                <c:pt idx="5965">
                  <c:v>8.2847222222222197</c:v>
                </c:pt>
                <c:pt idx="5966">
                  <c:v>8.2861111111111097</c:v>
                </c:pt>
                <c:pt idx="5967">
                  <c:v>8.2874999999999996</c:v>
                </c:pt>
                <c:pt idx="5968">
                  <c:v>8.2888888888888896</c:v>
                </c:pt>
                <c:pt idx="5969">
                  <c:v>8.2902777777777796</c:v>
                </c:pt>
                <c:pt idx="5970">
                  <c:v>8.2916666666666696</c:v>
                </c:pt>
                <c:pt idx="5971">
                  <c:v>8.2930555555555596</c:v>
                </c:pt>
                <c:pt idx="5972">
                  <c:v>8.2944444444444407</c:v>
                </c:pt>
                <c:pt idx="5973">
                  <c:v>8.2958333333333307</c:v>
                </c:pt>
                <c:pt idx="5974">
                  <c:v>8.2972222222222207</c:v>
                </c:pt>
                <c:pt idx="5975">
                  <c:v>8.2986111111111107</c:v>
                </c:pt>
                <c:pt idx="5976">
                  <c:v>8.3000000000000007</c:v>
                </c:pt>
                <c:pt idx="5977">
                  <c:v>8.3013888888888907</c:v>
                </c:pt>
                <c:pt idx="5978">
                  <c:v>8.3027777777777807</c:v>
                </c:pt>
                <c:pt idx="5979">
                  <c:v>8.3041666666666707</c:v>
                </c:pt>
                <c:pt idx="5980">
                  <c:v>8.3055555555555607</c:v>
                </c:pt>
                <c:pt idx="5981">
                  <c:v>8.30694444444444</c:v>
                </c:pt>
                <c:pt idx="5982">
                  <c:v>8.30833333333333</c:v>
                </c:pt>
                <c:pt idx="5983">
                  <c:v>8.30972222222222</c:v>
                </c:pt>
                <c:pt idx="5984">
                  <c:v>8.31111111111111</c:v>
                </c:pt>
                <c:pt idx="5985">
                  <c:v>8.3125</c:v>
                </c:pt>
                <c:pt idx="5986">
                  <c:v>8.31388888888889</c:v>
                </c:pt>
                <c:pt idx="5987">
                  <c:v>8.31527777777778</c:v>
                </c:pt>
                <c:pt idx="5988">
                  <c:v>8.31666666666667</c:v>
                </c:pt>
                <c:pt idx="5989">
                  <c:v>8.31805555555556</c:v>
                </c:pt>
                <c:pt idx="5990">
                  <c:v>8.31944444444445</c:v>
                </c:pt>
                <c:pt idx="5991">
                  <c:v>8.3208333333333293</c:v>
                </c:pt>
                <c:pt idx="5992">
                  <c:v>8.3222222222222193</c:v>
                </c:pt>
                <c:pt idx="5993">
                  <c:v>8.3236111111111093</c:v>
                </c:pt>
                <c:pt idx="5994">
                  <c:v>8.3249999999999993</c:v>
                </c:pt>
                <c:pt idx="5995">
                  <c:v>8.3263888888888893</c:v>
                </c:pt>
                <c:pt idx="5996">
                  <c:v>8.3277777777777793</c:v>
                </c:pt>
                <c:pt idx="5997">
                  <c:v>8.3291666666666693</c:v>
                </c:pt>
                <c:pt idx="5998">
                  <c:v>8.3305555555555593</c:v>
                </c:pt>
                <c:pt idx="5999">
                  <c:v>8.3319444444444404</c:v>
                </c:pt>
                <c:pt idx="6000">
                  <c:v>8.3333333333333304</c:v>
                </c:pt>
                <c:pt idx="6001">
                  <c:v>8.3347222222222204</c:v>
                </c:pt>
                <c:pt idx="6002">
                  <c:v>8.3361111111111104</c:v>
                </c:pt>
                <c:pt idx="6003">
                  <c:v>8.3375000000000004</c:v>
                </c:pt>
                <c:pt idx="6004">
                  <c:v>8.3388888888888903</c:v>
                </c:pt>
                <c:pt idx="6005">
                  <c:v>8.3402777777777803</c:v>
                </c:pt>
                <c:pt idx="6006">
                  <c:v>8.3416666666666703</c:v>
                </c:pt>
                <c:pt idx="6007">
                  <c:v>8.3430555555555603</c:v>
                </c:pt>
                <c:pt idx="6008">
                  <c:v>8.3444444444444503</c:v>
                </c:pt>
                <c:pt idx="6009">
                  <c:v>8.3458333333333297</c:v>
                </c:pt>
                <c:pt idx="6010">
                  <c:v>8.3472222222222197</c:v>
                </c:pt>
                <c:pt idx="6011">
                  <c:v>8.3486111111111097</c:v>
                </c:pt>
                <c:pt idx="6012">
                  <c:v>8.35</c:v>
                </c:pt>
                <c:pt idx="6013">
                  <c:v>8.3513888888888896</c:v>
                </c:pt>
                <c:pt idx="6014">
                  <c:v>8.3527777777777796</c:v>
                </c:pt>
                <c:pt idx="6015">
                  <c:v>8.3541666666666696</c:v>
                </c:pt>
                <c:pt idx="6016">
                  <c:v>8.3555555555555596</c:v>
                </c:pt>
                <c:pt idx="6017">
                  <c:v>8.3569444444444407</c:v>
                </c:pt>
                <c:pt idx="6018">
                  <c:v>8.3583333333333307</c:v>
                </c:pt>
                <c:pt idx="6019">
                  <c:v>8.3597222222222207</c:v>
                </c:pt>
                <c:pt idx="6020">
                  <c:v>8.3611111111111107</c:v>
                </c:pt>
                <c:pt idx="6021">
                  <c:v>8.3625000000000007</c:v>
                </c:pt>
                <c:pt idx="6022">
                  <c:v>8.3638888888888907</c:v>
                </c:pt>
                <c:pt idx="6023">
                  <c:v>8.3652777777777807</c:v>
                </c:pt>
                <c:pt idx="6024">
                  <c:v>8.3666666666666707</c:v>
                </c:pt>
                <c:pt idx="6025">
                  <c:v>8.3680555555555607</c:v>
                </c:pt>
                <c:pt idx="6026">
                  <c:v>8.36944444444444</c:v>
                </c:pt>
                <c:pt idx="6027">
                  <c:v>8.37083333333333</c:v>
                </c:pt>
                <c:pt idx="6028">
                  <c:v>8.37222222222222</c:v>
                </c:pt>
                <c:pt idx="6029">
                  <c:v>8.37361111111111</c:v>
                </c:pt>
                <c:pt idx="6030">
                  <c:v>8.375</c:v>
                </c:pt>
                <c:pt idx="6031">
                  <c:v>8.37638888888889</c:v>
                </c:pt>
                <c:pt idx="6032">
                  <c:v>8.37777777777778</c:v>
                </c:pt>
                <c:pt idx="6033">
                  <c:v>8.37916666666667</c:v>
                </c:pt>
                <c:pt idx="6034">
                  <c:v>8.38055555555556</c:v>
                </c:pt>
                <c:pt idx="6035">
                  <c:v>8.38194444444445</c:v>
                </c:pt>
                <c:pt idx="6036">
                  <c:v>8.3833333333333293</c:v>
                </c:pt>
                <c:pt idx="6037">
                  <c:v>8.3847222222222193</c:v>
                </c:pt>
                <c:pt idx="6038">
                  <c:v>8.3861111111111093</c:v>
                </c:pt>
                <c:pt idx="6039">
                  <c:v>8.3874999999999993</c:v>
                </c:pt>
                <c:pt idx="6040">
                  <c:v>8.3888888888888893</c:v>
                </c:pt>
                <c:pt idx="6041">
                  <c:v>8.3902777777777793</c:v>
                </c:pt>
                <c:pt idx="6042">
                  <c:v>8.3916666666666693</c:v>
                </c:pt>
                <c:pt idx="6043">
                  <c:v>8.3930555555555593</c:v>
                </c:pt>
                <c:pt idx="6044">
                  <c:v>8.3944444444444404</c:v>
                </c:pt>
                <c:pt idx="6045">
                  <c:v>8.3958333333333304</c:v>
                </c:pt>
                <c:pt idx="6046">
                  <c:v>8.3972222222222204</c:v>
                </c:pt>
                <c:pt idx="6047">
                  <c:v>8.3986111111111104</c:v>
                </c:pt>
                <c:pt idx="6048">
                  <c:v>8.4</c:v>
                </c:pt>
                <c:pt idx="6049">
                  <c:v>8.4013888888888903</c:v>
                </c:pt>
                <c:pt idx="6050">
                  <c:v>8.4027777777777803</c:v>
                </c:pt>
                <c:pt idx="6051">
                  <c:v>8.4041666666666703</c:v>
                </c:pt>
                <c:pt idx="6052">
                  <c:v>8.4055555555555603</c:v>
                </c:pt>
                <c:pt idx="6053">
                  <c:v>8.4069444444444503</c:v>
                </c:pt>
                <c:pt idx="6054">
                  <c:v>8.4083333333333297</c:v>
                </c:pt>
                <c:pt idx="6055">
                  <c:v>8.4097222222222197</c:v>
                </c:pt>
                <c:pt idx="6056">
                  <c:v>8.4111111111111097</c:v>
                </c:pt>
                <c:pt idx="6057">
                  <c:v>8.4124999999999996</c:v>
                </c:pt>
                <c:pt idx="6058">
                  <c:v>8.4138888888888896</c:v>
                </c:pt>
                <c:pt idx="6059">
                  <c:v>8.4152777777777796</c:v>
                </c:pt>
                <c:pt idx="6060">
                  <c:v>8.4166666666666696</c:v>
                </c:pt>
                <c:pt idx="6061">
                  <c:v>8.4180555555555596</c:v>
                </c:pt>
                <c:pt idx="6062">
                  <c:v>8.4194444444444407</c:v>
                </c:pt>
                <c:pt idx="6063">
                  <c:v>8.4208333333333307</c:v>
                </c:pt>
                <c:pt idx="6064">
                  <c:v>8.4222222222222207</c:v>
                </c:pt>
                <c:pt idx="6065">
                  <c:v>8.4236111111111107</c:v>
                </c:pt>
                <c:pt idx="6066">
                  <c:v>8.4250000000000007</c:v>
                </c:pt>
                <c:pt idx="6067">
                  <c:v>8.4263888888888907</c:v>
                </c:pt>
                <c:pt idx="6068">
                  <c:v>8.4277777777777807</c:v>
                </c:pt>
                <c:pt idx="6069">
                  <c:v>8.4291666666666707</c:v>
                </c:pt>
                <c:pt idx="6070">
                  <c:v>8.4305555555555607</c:v>
                </c:pt>
                <c:pt idx="6071">
                  <c:v>8.43194444444444</c:v>
                </c:pt>
                <c:pt idx="6072">
                  <c:v>8.43333333333333</c:v>
                </c:pt>
                <c:pt idx="6073">
                  <c:v>8.43472222222222</c:v>
                </c:pt>
                <c:pt idx="6074">
                  <c:v>8.43611111111111</c:v>
                </c:pt>
                <c:pt idx="6075">
                  <c:v>8.4375</c:v>
                </c:pt>
                <c:pt idx="6076">
                  <c:v>8.43888888888889</c:v>
                </c:pt>
                <c:pt idx="6077">
                  <c:v>8.44027777777778</c:v>
                </c:pt>
                <c:pt idx="6078">
                  <c:v>8.44166666666667</c:v>
                </c:pt>
                <c:pt idx="6079">
                  <c:v>8.44305555555556</c:v>
                </c:pt>
                <c:pt idx="6080">
                  <c:v>8.44444444444445</c:v>
                </c:pt>
                <c:pt idx="6081">
                  <c:v>8.4458333333333293</c:v>
                </c:pt>
                <c:pt idx="6082">
                  <c:v>8.4472222222222193</c:v>
                </c:pt>
                <c:pt idx="6083">
                  <c:v>8.4486111111111093</c:v>
                </c:pt>
                <c:pt idx="6084">
                  <c:v>8.4499999999999993</c:v>
                </c:pt>
                <c:pt idx="6085">
                  <c:v>8.4513888888888893</c:v>
                </c:pt>
                <c:pt idx="6086">
                  <c:v>8.4527777777777793</c:v>
                </c:pt>
                <c:pt idx="6087">
                  <c:v>8.4541666666666693</c:v>
                </c:pt>
                <c:pt idx="6088">
                  <c:v>8.4555555555555593</c:v>
                </c:pt>
                <c:pt idx="6089">
                  <c:v>8.4569444444444404</c:v>
                </c:pt>
                <c:pt idx="6090">
                  <c:v>8.4583333333333304</c:v>
                </c:pt>
                <c:pt idx="6091">
                  <c:v>8.4597222222222204</c:v>
                </c:pt>
                <c:pt idx="6092">
                  <c:v>8.4611111111111104</c:v>
                </c:pt>
                <c:pt idx="6093">
                  <c:v>8.4625000000000004</c:v>
                </c:pt>
                <c:pt idx="6094">
                  <c:v>8.4638888888888903</c:v>
                </c:pt>
                <c:pt idx="6095">
                  <c:v>8.4652777777777803</c:v>
                </c:pt>
                <c:pt idx="6096">
                  <c:v>8.4666666666666703</c:v>
                </c:pt>
                <c:pt idx="6097">
                  <c:v>8.4680555555555603</c:v>
                </c:pt>
                <c:pt idx="6098">
                  <c:v>8.4694444444444503</c:v>
                </c:pt>
                <c:pt idx="6099">
                  <c:v>8.4708333333333297</c:v>
                </c:pt>
                <c:pt idx="6100">
                  <c:v>8.4722222222222197</c:v>
                </c:pt>
                <c:pt idx="6101">
                  <c:v>8.4736111111111097</c:v>
                </c:pt>
                <c:pt idx="6102">
                  <c:v>8.4749999999999996</c:v>
                </c:pt>
                <c:pt idx="6103">
                  <c:v>8.4763888888888896</c:v>
                </c:pt>
                <c:pt idx="6104">
                  <c:v>8.4777777777777796</c:v>
                </c:pt>
                <c:pt idx="6105">
                  <c:v>8.4791666666666696</c:v>
                </c:pt>
                <c:pt idx="6106">
                  <c:v>8.4805555555555596</c:v>
                </c:pt>
                <c:pt idx="6107">
                  <c:v>8.4819444444444407</c:v>
                </c:pt>
                <c:pt idx="6108">
                  <c:v>8.4833333333333307</c:v>
                </c:pt>
                <c:pt idx="6109">
                  <c:v>8.4847222222222207</c:v>
                </c:pt>
                <c:pt idx="6110">
                  <c:v>8.4861111111111107</c:v>
                </c:pt>
                <c:pt idx="6111">
                  <c:v>8.4875000000000007</c:v>
                </c:pt>
                <c:pt idx="6112">
                  <c:v>8.4888888888888907</c:v>
                </c:pt>
                <c:pt idx="6113">
                  <c:v>8.4902777777777807</c:v>
                </c:pt>
                <c:pt idx="6114">
                  <c:v>8.4916666666666707</c:v>
                </c:pt>
                <c:pt idx="6115">
                  <c:v>8.4930555555555607</c:v>
                </c:pt>
                <c:pt idx="6116">
                  <c:v>8.49444444444444</c:v>
                </c:pt>
                <c:pt idx="6117">
                  <c:v>8.49583333333333</c:v>
                </c:pt>
                <c:pt idx="6118">
                  <c:v>8.49722222222222</c:v>
                </c:pt>
                <c:pt idx="6119">
                  <c:v>8.49861111111111</c:v>
                </c:pt>
                <c:pt idx="6120">
                  <c:v>8.5</c:v>
                </c:pt>
                <c:pt idx="6121">
                  <c:v>8.50138888888889</c:v>
                </c:pt>
                <c:pt idx="6122">
                  <c:v>8.50277777777778</c:v>
                </c:pt>
                <c:pt idx="6123">
                  <c:v>8.50416666666667</c:v>
                </c:pt>
                <c:pt idx="6124">
                  <c:v>8.50555555555556</c:v>
                </c:pt>
                <c:pt idx="6125">
                  <c:v>8.50694444444445</c:v>
                </c:pt>
                <c:pt idx="6126">
                  <c:v>8.5083333333333293</c:v>
                </c:pt>
                <c:pt idx="6127">
                  <c:v>8.5097222222222193</c:v>
                </c:pt>
                <c:pt idx="6128">
                  <c:v>8.5111111111111093</c:v>
                </c:pt>
                <c:pt idx="6129">
                  <c:v>8.5124999999999993</c:v>
                </c:pt>
                <c:pt idx="6130">
                  <c:v>8.5138888888888893</c:v>
                </c:pt>
                <c:pt idx="6131">
                  <c:v>8.5152777777777793</c:v>
                </c:pt>
                <c:pt idx="6132">
                  <c:v>8.5166666666666693</c:v>
                </c:pt>
                <c:pt idx="6133">
                  <c:v>8.5180555555555593</c:v>
                </c:pt>
                <c:pt idx="6134">
                  <c:v>8.5194444444444404</c:v>
                </c:pt>
                <c:pt idx="6135">
                  <c:v>8.5208333333333304</c:v>
                </c:pt>
                <c:pt idx="6136">
                  <c:v>8.5222222222222204</c:v>
                </c:pt>
                <c:pt idx="6137">
                  <c:v>8.5236111111111104</c:v>
                </c:pt>
                <c:pt idx="6138">
                  <c:v>8.5250000000000004</c:v>
                </c:pt>
                <c:pt idx="6139">
                  <c:v>8.5263888888888903</c:v>
                </c:pt>
                <c:pt idx="6140">
                  <c:v>8.5277777777777803</c:v>
                </c:pt>
                <c:pt idx="6141">
                  <c:v>8.5291666666666703</c:v>
                </c:pt>
                <c:pt idx="6142">
                  <c:v>8.5305555555555603</c:v>
                </c:pt>
                <c:pt idx="6143">
                  <c:v>8.5319444444444503</c:v>
                </c:pt>
                <c:pt idx="6144">
                  <c:v>8.5333333333333297</c:v>
                </c:pt>
                <c:pt idx="6145">
                  <c:v>8.5347222222222197</c:v>
                </c:pt>
                <c:pt idx="6146">
                  <c:v>8.5361111111111097</c:v>
                </c:pt>
                <c:pt idx="6147">
                  <c:v>8.5374999999999996</c:v>
                </c:pt>
                <c:pt idx="6148">
                  <c:v>8.5388888888888896</c:v>
                </c:pt>
                <c:pt idx="6149">
                  <c:v>8.5402777777777796</c:v>
                </c:pt>
                <c:pt idx="6150">
                  <c:v>8.5416666666666696</c:v>
                </c:pt>
                <c:pt idx="6151">
                  <c:v>8.5430555555555596</c:v>
                </c:pt>
                <c:pt idx="6152">
                  <c:v>8.5444444444444407</c:v>
                </c:pt>
                <c:pt idx="6153">
                  <c:v>8.5458333333333307</c:v>
                </c:pt>
                <c:pt idx="6154">
                  <c:v>8.5472222222222207</c:v>
                </c:pt>
                <c:pt idx="6155">
                  <c:v>8.5486111111111107</c:v>
                </c:pt>
                <c:pt idx="6156">
                  <c:v>8.5500000000000007</c:v>
                </c:pt>
                <c:pt idx="6157">
                  <c:v>8.5513888888888907</c:v>
                </c:pt>
                <c:pt idx="6158">
                  <c:v>8.5527777777777807</c:v>
                </c:pt>
                <c:pt idx="6159">
                  <c:v>8.5541666666666707</c:v>
                </c:pt>
                <c:pt idx="6160">
                  <c:v>8.5555555555555607</c:v>
                </c:pt>
                <c:pt idx="6161">
                  <c:v>8.55694444444444</c:v>
                </c:pt>
                <c:pt idx="6162">
                  <c:v>8.55833333333333</c:v>
                </c:pt>
                <c:pt idx="6163">
                  <c:v>8.55972222222222</c:v>
                </c:pt>
                <c:pt idx="6164">
                  <c:v>8.56111111111111</c:v>
                </c:pt>
                <c:pt idx="6165">
                  <c:v>8.5625</c:v>
                </c:pt>
                <c:pt idx="6166">
                  <c:v>8.56388888888889</c:v>
                </c:pt>
                <c:pt idx="6167">
                  <c:v>8.56527777777778</c:v>
                </c:pt>
                <c:pt idx="6168">
                  <c:v>8.56666666666667</c:v>
                </c:pt>
                <c:pt idx="6169">
                  <c:v>8.56805555555556</c:v>
                </c:pt>
                <c:pt idx="6170">
                  <c:v>8.56944444444445</c:v>
                </c:pt>
                <c:pt idx="6171">
                  <c:v>8.5708333333333293</c:v>
                </c:pt>
                <c:pt idx="6172">
                  <c:v>8.5722222222222193</c:v>
                </c:pt>
                <c:pt idx="6173">
                  <c:v>8.5736111111111093</c:v>
                </c:pt>
                <c:pt idx="6174">
                  <c:v>8.5749999999999993</c:v>
                </c:pt>
                <c:pt idx="6175">
                  <c:v>8.5763888888888893</c:v>
                </c:pt>
                <c:pt idx="6176">
                  <c:v>8.5777777777777793</c:v>
                </c:pt>
                <c:pt idx="6177">
                  <c:v>8.5791666666666693</c:v>
                </c:pt>
                <c:pt idx="6178">
                  <c:v>8.5805555555555593</c:v>
                </c:pt>
                <c:pt idx="6179">
                  <c:v>8.5819444444444404</c:v>
                </c:pt>
                <c:pt idx="6180">
                  <c:v>8.5833333333333304</c:v>
                </c:pt>
                <c:pt idx="6181">
                  <c:v>8.5847222222222204</c:v>
                </c:pt>
                <c:pt idx="6182">
                  <c:v>8.5861111111111104</c:v>
                </c:pt>
                <c:pt idx="6183">
                  <c:v>8.5875000000000004</c:v>
                </c:pt>
                <c:pt idx="6184">
                  <c:v>8.5888888888888903</c:v>
                </c:pt>
                <c:pt idx="6185">
                  <c:v>8.5902777777777803</c:v>
                </c:pt>
                <c:pt idx="6186">
                  <c:v>8.5916666666666703</c:v>
                </c:pt>
                <c:pt idx="6187">
                  <c:v>8.5930555555555603</c:v>
                </c:pt>
                <c:pt idx="6188">
                  <c:v>8.5944444444444503</c:v>
                </c:pt>
                <c:pt idx="6189">
                  <c:v>8.5958333333333297</c:v>
                </c:pt>
                <c:pt idx="6190">
                  <c:v>8.5972222222222197</c:v>
                </c:pt>
                <c:pt idx="6191">
                  <c:v>8.5986111111111097</c:v>
                </c:pt>
                <c:pt idx="6192">
                  <c:v>8.6</c:v>
                </c:pt>
                <c:pt idx="6193">
                  <c:v>8.6013888888888896</c:v>
                </c:pt>
                <c:pt idx="6194">
                  <c:v>8.6027777777777796</c:v>
                </c:pt>
                <c:pt idx="6195">
                  <c:v>8.6041666666666696</c:v>
                </c:pt>
                <c:pt idx="6196">
                  <c:v>8.6055555555555596</c:v>
                </c:pt>
                <c:pt idx="6197">
                  <c:v>8.6069444444444407</c:v>
                </c:pt>
                <c:pt idx="6198">
                  <c:v>8.6083333333333307</c:v>
                </c:pt>
                <c:pt idx="6199">
                  <c:v>8.6097222222222207</c:v>
                </c:pt>
                <c:pt idx="6200">
                  <c:v>8.6111111111111107</c:v>
                </c:pt>
                <c:pt idx="6201">
                  <c:v>8.6125000000000007</c:v>
                </c:pt>
                <c:pt idx="6202">
                  <c:v>8.6138888888888907</c:v>
                </c:pt>
                <c:pt idx="6203">
                  <c:v>8.6152777777777807</c:v>
                </c:pt>
                <c:pt idx="6204">
                  <c:v>8.6166666666666707</c:v>
                </c:pt>
                <c:pt idx="6205">
                  <c:v>8.6180555555555607</c:v>
                </c:pt>
                <c:pt idx="6206">
                  <c:v>8.61944444444444</c:v>
                </c:pt>
                <c:pt idx="6207">
                  <c:v>8.62083333333333</c:v>
                </c:pt>
                <c:pt idx="6208">
                  <c:v>8.62222222222222</c:v>
                </c:pt>
                <c:pt idx="6209">
                  <c:v>8.62361111111111</c:v>
                </c:pt>
                <c:pt idx="6210">
                  <c:v>8.625</c:v>
                </c:pt>
                <c:pt idx="6211">
                  <c:v>8.62638888888889</c:v>
                </c:pt>
                <c:pt idx="6212">
                  <c:v>8.62777777777778</c:v>
                </c:pt>
                <c:pt idx="6213">
                  <c:v>8.62916666666667</c:v>
                </c:pt>
                <c:pt idx="6214">
                  <c:v>8.63055555555556</c:v>
                </c:pt>
                <c:pt idx="6215">
                  <c:v>8.63194444444445</c:v>
                </c:pt>
                <c:pt idx="6216">
                  <c:v>8.6333333333333293</c:v>
                </c:pt>
                <c:pt idx="6217">
                  <c:v>8.6347222222222193</c:v>
                </c:pt>
                <c:pt idx="6218">
                  <c:v>8.6361111111111093</c:v>
                </c:pt>
                <c:pt idx="6219">
                  <c:v>8.6374999999999993</c:v>
                </c:pt>
                <c:pt idx="6220">
                  <c:v>8.6388888888888893</c:v>
                </c:pt>
                <c:pt idx="6221">
                  <c:v>8.6402777777777793</c:v>
                </c:pt>
                <c:pt idx="6222">
                  <c:v>8.6416666666666693</c:v>
                </c:pt>
                <c:pt idx="6223">
                  <c:v>8.6430555555555593</c:v>
                </c:pt>
                <c:pt idx="6224">
                  <c:v>8.6444444444444404</c:v>
                </c:pt>
                <c:pt idx="6225">
                  <c:v>8.6458333333333304</c:v>
                </c:pt>
                <c:pt idx="6226">
                  <c:v>8.6472222222222204</c:v>
                </c:pt>
                <c:pt idx="6227">
                  <c:v>8.6486111111111104</c:v>
                </c:pt>
                <c:pt idx="6228">
                  <c:v>8.65</c:v>
                </c:pt>
                <c:pt idx="6229">
                  <c:v>8.6513888888888903</c:v>
                </c:pt>
                <c:pt idx="6230">
                  <c:v>8.6527777777777803</c:v>
                </c:pt>
                <c:pt idx="6231">
                  <c:v>8.6541666666666703</c:v>
                </c:pt>
                <c:pt idx="6232">
                  <c:v>8.6555555555555603</c:v>
                </c:pt>
                <c:pt idx="6233">
                  <c:v>8.6569444444444503</c:v>
                </c:pt>
                <c:pt idx="6234">
                  <c:v>8.6583333333333297</c:v>
                </c:pt>
                <c:pt idx="6235">
                  <c:v>8.6597222222222197</c:v>
                </c:pt>
                <c:pt idx="6236">
                  <c:v>8.6611111111111097</c:v>
                </c:pt>
                <c:pt idx="6237">
                  <c:v>8.6624999999999996</c:v>
                </c:pt>
                <c:pt idx="6238">
                  <c:v>8.6638888888888896</c:v>
                </c:pt>
                <c:pt idx="6239">
                  <c:v>8.6652777777777796</c:v>
                </c:pt>
                <c:pt idx="6240">
                  <c:v>8.6666666666666696</c:v>
                </c:pt>
                <c:pt idx="6241">
                  <c:v>8.6680555555555596</c:v>
                </c:pt>
                <c:pt idx="6242">
                  <c:v>8.6694444444444407</c:v>
                </c:pt>
                <c:pt idx="6243">
                  <c:v>8.6708333333333307</c:v>
                </c:pt>
                <c:pt idx="6244">
                  <c:v>8.6722222222222207</c:v>
                </c:pt>
                <c:pt idx="6245">
                  <c:v>8.6736111111111107</c:v>
                </c:pt>
                <c:pt idx="6246">
                  <c:v>8.6750000000000007</c:v>
                </c:pt>
                <c:pt idx="6247">
                  <c:v>8.6763888888888907</c:v>
                </c:pt>
                <c:pt idx="6248">
                  <c:v>8.6777777777777807</c:v>
                </c:pt>
                <c:pt idx="6249">
                  <c:v>8.6791666666666707</c:v>
                </c:pt>
                <c:pt idx="6250">
                  <c:v>8.6805555555555607</c:v>
                </c:pt>
                <c:pt idx="6251">
                  <c:v>8.68194444444444</c:v>
                </c:pt>
                <c:pt idx="6252">
                  <c:v>8.68333333333333</c:v>
                </c:pt>
                <c:pt idx="6253">
                  <c:v>8.68472222222222</c:v>
                </c:pt>
                <c:pt idx="6254">
                  <c:v>8.68611111111111</c:v>
                </c:pt>
                <c:pt idx="6255">
                  <c:v>8.6875</c:v>
                </c:pt>
                <c:pt idx="6256">
                  <c:v>8.68888888888889</c:v>
                </c:pt>
                <c:pt idx="6257">
                  <c:v>8.69027777777778</c:v>
                </c:pt>
                <c:pt idx="6258">
                  <c:v>8.69166666666667</c:v>
                </c:pt>
                <c:pt idx="6259">
                  <c:v>8.69305555555556</c:v>
                </c:pt>
                <c:pt idx="6260">
                  <c:v>8.69444444444445</c:v>
                </c:pt>
                <c:pt idx="6261">
                  <c:v>8.6958333333333293</c:v>
                </c:pt>
                <c:pt idx="6262">
                  <c:v>8.6972222222222193</c:v>
                </c:pt>
                <c:pt idx="6263">
                  <c:v>8.6986111111111093</c:v>
                </c:pt>
                <c:pt idx="6264">
                  <c:v>8.6999999999999993</c:v>
                </c:pt>
                <c:pt idx="6265">
                  <c:v>8.7013888888888893</c:v>
                </c:pt>
                <c:pt idx="6266">
                  <c:v>8.7027777777777793</c:v>
                </c:pt>
                <c:pt idx="6267">
                  <c:v>8.7041666666666693</c:v>
                </c:pt>
                <c:pt idx="6268">
                  <c:v>8.7055555555555593</c:v>
                </c:pt>
                <c:pt idx="6269">
                  <c:v>8.7069444444444404</c:v>
                </c:pt>
                <c:pt idx="6270">
                  <c:v>8.7083333333333304</c:v>
                </c:pt>
                <c:pt idx="6271">
                  <c:v>8.7097222222222204</c:v>
                </c:pt>
                <c:pt idx="6272">
                  <c:v>8.7111111111111104</c:v>
                </c:pt>
                <c:pt idx="6273">
                  <c:v>8.7125000000000004</c:v>
                </c:pt>
                <c:pt idx="6274">
                  <c:v>8.7138888888888903</c:v>
                </c:pt>
                <c:pt idx="6275">
                  <c:v>8.7152777777777803</c:v>
                </c:pt>
                <c:pt idx="6276">
                  <c:v>8.7166666666666703</c:v>
                </c:pt>
                <c:pt idx="6277">
                  <c:v>8.7180555555555603</c:v>
                </c:pt>
                <c:pt idx="6278">
                  <c:v>8.7194444444444503</c:v>
                </c:pt>
                <c:pt idx="6279">
                  <c:v>8.7208333333333297</c:v>
                </c:pt>
                <c:pt idx="6280">
                  <c:v>8.7222222222222197</c:v>
                </c:pt>
                <c:pt idx="6281">
                  <c:v>8.7236111111111097</c:v>
                </c:pt>
                <c:pt idx="6282">
                  <c:v>8.7249999999999996</c:v>
                </c:pt>
                <c:pt idx="6283">
                  <c:v>8.7263888888888896</c:v>
                </c:pt>
                <c:pt idx="6284">
                  <c:v>8.7277777777777796</c:v>
                </c:pt>
                <c:pt idx="6285">
                  <c:v>8.7291666666666696</c:v>
                </c:pt>
                <c:pt idx="6286">
                  <c:v>8.7305555555555596</c:v>
                </c:pt>
                <c:pt idx="6287">
                  <c:v>8.7319444444444407</c:v>
                </c:pt>
                <c:pt idx="6288">
                  <c:v>8.7333333333333307</c:v>
                </c:pt>
                <c:pt idx="6289">
                  <c:v>8.7347222222222207</c:v>
                </c:pt>
                <c:pt idx="6290">
                  <c:v>8.7361111111111107</c:v>
                </c:pt>
                <c:pt idx="6291">
                  <c:v>8.7375000000000007</c:v>
                </c:pt>
                <c:pt idx="6292">
                  <c:v>8.7388888888888907</c:v>
                </c:pt>
                <c:pt idx="6293">
                  <c:v>8.7402777777777807</c:v>
                </c:pt>
                <c:pt idx="6294">
                  <c:v>8.7416666666666707</c:v>
                </c:pt>
                <c:pt idx="6295">
                  <c:v>8.7430555555555607</c:v>
                </c:pt>
                <c:pt idx="6296">
                  <c:v>8.74444444444444</c:v>
                </c:pt>
                <c:pt idx="6297">
                  <c:v>8.74583333333333</c:v>
                </c:pt>
                <c:pt idx="6298">
                  <c:v>8.74722222222222</c:v>
                </c:pt>
                <c:pt idx="6299">
                  <c:v>8.74861111111111</c:v>
                </c:pt>
                <c:pt idx="6300">
                  <c:v>8.75</c:v>
                </c:pt>
                <c:pt idx="6301">
                  <c:v>8.75138888888889</c:v>
                </c:pt>
                <c:pt idx="6302">
                  <c:v>8.75277777777778</c:v>
                </c:pt>
                <c:pt idx="6303">
                  <c:v>8.75416666666667</c:v>
                </c:pt>
                <c:pt idx="6304">
                  <c:v>8.75555555555556</c:v>
                </c:pt>
                <c:pt idx="6305">
                  <c:v>8.75694444444445</c:v>
                </c:pt>
                <c:pt idx="6306">
                  <c:v>8.7583333333333293</c:v>
                </c:pt>
                <c:pt idx="6307">
                  <c:v>8.7597222222222193</c:v>
                </c:pt>
                <c:pt idx="6308">
                  <c:v>8.7611111111111093</c:v>
                </c:pt>
                <c:pt idx="6309">
                  <c:v>8.7624999999999993</c:v>
                </c:pt>
                <c:pt idx="6310">
                  <c:v>8.7638888888888893</c:v>
                </c:pt>
                <c:pt idx="6311">
                  <c:v>8.7652777777777793</c:v>
                </c:pt>
                <c:pt idx="6312">
                  <c:v>8.7666666666666693</c:v>
                </c:pt>
                <c:pt idx="6313">
                  <c:v>8.7680555555555593</c:v>
                </c:pt>
                <c:pt idx="6314">
                  <c:v>8.7694444444444404</c:v>
                </c:pt>
                <c:pt idx="6315">
                  <c:v>8.7708333333333304</c:v>
                </c:pt>
                <c:pt idx="6316">
                  <c:v>8.7722222222222204</c:v>
                </c:pt>
                <c:pt idx="6317">
                  <c:v>8.7736111111111104</c:v>
                </c:pt>
                <c:pt idx="6318">
                  <c:v>8.7750000000000004</c:v>
                </c:pt>
                <c:pt idx="6319">
                  <c:v>8.7763888888888903</c:v>
                </c:pt>
                <c:pt idx="6320">
                  <c:v>8.7777777777777803</c:v>
                </c:pt>
                <c:pt idx="6321">
                  <c:v>8.7791666666666703</c:v>
                </c:pt>
                <c:pt idx="6322">
                  <c:v>8.7805555555555603</c:v>
                </c:pt>
                <c:pt idx="6323">
                  <c:v>8.7819444444444503</c:v>
                </c:pt>
                <c:pt idx="6324">
                  <c:v>8.7833333333333297</c:v>
                </c:pt>
                <c:pt idx="6325">
                  <c:v>8.7847222222222197</c:v>
                </c:pt>
                <c:pt idx="6326">
                  <c:v>8.7861111111111097</c:v>
                </c:pt>
                <c:pt idx="6327">
                  <c:v>8.7874999999999996</c:v>
                </c:pt>
                <c:pt idx="6328">
                  <c:v>8.7888888888888896</c:v>
                </c:pt>
                <c:pt idx="6329">
                  <c:v>8.7902777777777796</c:v>
                </c:pt>
                <c:pt idx="6330">
                  <c:v>8.7916666666666696</c:v>
                </c:pt>
                <c:pt idx="6331">
                  <c:v>8.7930555555555596</c:v>
                </c:pt>
                <c:pt idx="6332">
                  <c:v>8.7944444444444407</c:v>
                </c:pt>
                <c:pt idx="6333">
                  <c:v>8.7958333333333307</c:v>
                </c:pt>
                <c:pt idx="6334">
                  <c:v>8.7972222222222207</c:v>
                </c:pt>
                <c:pt idx="6335">
                  <c:v>8.7986111111111107</c:v>
                </c:pt>
                <c:pt idx="6336">
                  <c:v>8.8000000000000007</c:v>
                </c:pt>
                <c:pt idx="6337">
                  <c:v>8.8013888888888907</c:v>
                </c:pt>
                <c:pt idx="6338">
                  <c:v>8.8027777777777807</c:v>
                </c:pt>
                <c:pt idx="6339">
                  <c:v>8.8041666666666707</c:v>
                </c:pt>
                <c:pt idx="6340">
                  <c:v>8.8055555555555607</c:v>
                </c:pt>
                <c:pt idx="6341">
                  <c:v>8.80694444444444</c:v>
                </c:pt>
                <c:pt idx="6342">
                  <c:v>8.80833333333333</c:v>
                </c:pt>
                <c:pt idx="6343">
                  <c:v>8.80972222222222</c:v>
                </c:pt>
                <c:pt idx="6344">
                  <c:v>8.81111111111111</c:v>
                </c:pt>
                <c:pt idx="6345">
                  <c:v>8.8125</c:v>
                </c:pt>
                <c:pt idx="6346">
                  <c:v>8.81388888888889</c:v>
                </c:pt>
                <c:pt idx="6347">
                  <c:v>8.81527777777778</c:v>
                </c:pt>
                <c:pt idx="6348">
                  <c:v>8.81666666666667</c:v>
                </c:pt>
                <c:pt idx="6349">
                  <c:v>8.81805555555556</c:v>
                </c:pt>
                <c:pt idx="6350">
                  <c:v>8.81944444444445</c:v>
                </c:pt>
                <c:pt idx="6351">
                  <c:v>8.8208333333333293</c:v>
                </c:pt>
                <c:pt idx="6352">
                  <c:v>8.8222222222222193</c:v>
                </c:pt>
                <c:pt idx="6353">
                  <c:v>8.8236111111111093</c:v>
                </c:pt>
                <c:pt idx="6354">
                  <c:v>8.8249999999999993</c:v>
                </c:pt>
                <c:pt idx="6355">
                  <c:v>8.8263888888888893</c:v>
                </c:pt>
                <c:pt idx="6356">
                  <c:v>8.8277777777777793</c:v>
                </c:pt>
                <c:pt idx="6357">
                  <c:v>8.8291666666666693</c:v>
                </c:pt>
                <c:pt idx="6358">
                  <c:v>8.8305555555555593</c:v>
                </c:pt>
                <c:pt idx="6359">
                  <c:v>8.8319444444444404</c:v>
                </c:pt>
                <c:pt idx="6360">
                  <c:v>8.8333333333333304</c:v>
                </c:pt>
                <c:pt idx="6361">
                  <c:v>8.8347222222222204</c:v>
                </c:pt>
                <c:pt idx="6362">
                  <c:v>8.8361111111111104</c:v>
                </c:pt>
                <c:pt idx="6363">
                  <c:v>8.8375000000000004</c:v>
                </c:pt>
                <c:pt idx="6364">
                  <c:v>8.8388888888888903</c:v>
                </c:pt>
                <c:pt idx="6365">
                  <c:v>8.8402777777777803</c:v>
                </c:pt>
                <c:pt idx="6366">
                  <c:v>8.8416666666666703</c:v>
                </c:pt>
                <c:pt idx="6367">
                  <c:v>8.8430555555555603</c:v>
                </c:pt>
                <c:pt idx="6368">
                  <c:v>8.8444444444444503</c:v>
                </c:pt>
                <c:pt idx="6369">
                  <c:v>8.8458333333333297</c:v>
                </c:pt>
                <c:pt idx="6370">
                  <c:v>8.8472222222222197</c:v>
                </c:pt>
                <c:pt idx="6371">
                  <c:v>8.8486111111111097</c:v>
                </c:pt>
                <c:pt idx="6372">
                  <c:v>8.85</c:v>
                </c:pt>
                <c:pt idx="6373">
                  <c:v>8.8513888888888896</c:v>
                </c:pt>
                <c:pt idx="6374">
                  <c:v>8.8527777777777796</c:v>
                </c:pt>
                <c:pt idx="6375">
                  <c:v>8.8541666666666696</c:v>
                </c:pt>
                <c:pt idx="6376">
                  <c:v>8.8555555555555596</c:v>
                </c:pt>
                <c:pt idx="6377">
                  <c:v>8.8569444444444407</c:v>
                </c:pt>
                <c:pt idx="6378">
                  <c:v>8.8583333333333307</c:v>
                </c:pt>
                <c:pt idx="6379">
                  <c:v>8.8597222222222207</c:v>
                </c:pt>
                <c:pt idx="6380">
                  <c:v>8.8611111111111107</c:v>
                </c:pt>
                <c:pt idx="6381">
                  <c:v>8.8625000000000007</c:v>
                </c:pt>
                <c:pt idx="6382">
                  <c:v>8.8638888888888907</c:v>
                </c:pt>
                <c:pt idx="6383">
                  <c:v>8.8652777777777807</c:v>
                </c:pt>
                <c:pt idx="6384">
                  <c:v>8.8666666666666707</c:v>
                </c:pt>
                <c:pt idx="6385">
                  <c:v>8.8680555555555607</c:v>
                </c:pt>
                <c:pt idx="6386">
                  <c:v>8.86944444444444</c:v>
                </c:pt>
                <c:pt idx="6387">
                  <c:v>8.87083333333333</c:v>
                </c:pt>
                <c:pt idx="6388">
                  <c:v>8.87222222222222</c:v>
                </c:pt>
                <c:pt idx="6389">
                  <c:v>8.87361111111111</c:v>
                </c:pt>
                <c:pt idx="6390">
                  <c:v>8.875</c:v>
                </c:pt>
                <c:pt idx="6391">
                  <c:v>8.87638888888889</c:v>
                </c:pt>
                <c:pt idx="6392">
                  <c:v>8.87777777777778</c:v>
                </c:pt>
                <c:pt idx="6393">
                  <c:v>8.87916666666667</c:v>
                </c:pt>
                <c:pt idx="6394">
                  <c:v>8.88055555555556</c:v>
                </c:pt>
                <c:pt idx="6395">
                  <c:v>8.88194444444445</c:v>
                </c:pt>
                <c:pt idx="6396">
                  <c:v>8.8833333333333293</c:v>
                </c:pt>
                <c:pt idx="6397">
                  <c:v>8.8847222222222193</c:v>
                </c:pt>
                <c:pt idx="6398">
                  <c:v>8.8861111111111093</c:v>
                </c:pt>
                <c:pt idx="6399">
                  <c:v>8.8874999999999993</c:v>
                </c:pt>
                <c:pt idx="6400">
                  <c:v>8.8888888888888893</c:v>
                </c:pt>
                <c:pt idx="6401">
                  <c:v>8.8902777777777793</c:v>
                </c:pt>
                <c:pt idx="6402">
                  <c:v>8.8916666666666693</c:v>
                </c:pt>
                <c:pt idx="6403">
                  <c:v>8.8930555555555593</c:v>
                </c:pt>
                <c:pt idx="6404">
                  <c:v>8.8944444444444404</c:v>
                </c:pt>
                <c:pt idx="6405">
                  <c:v>8.8958333333333304</c:v>
                </c:pt>
                <c:pt idx="6406">
                  <c:v>8.8972222222222204</c:v>
                </c:pt>
                <c:pt idx="6407">
                  <c:v>8.8986111111111104</c:v>
                </c:pt>
                <c:pt idx="6408">
                  <c:v>8.9</c:v>
                </c:pt>
                <c:pt idx="6409">
                  <c:v>8.9013888888888903</c:v>
                </c:pt>
                <c:pt idx="6410">
                  <c:v>8.9027777777777803</c:v>
                </c:pt>
                <c:pt idx="6411">
                  <c:v>8.9041666666666703</c:v>
                </c:pt>
                <c:pt idx="6412">
                  <c:v>8.9055555555555603</c:v>
                </c:pt>
                <c:pt idx="6413">
                  <c:v>8.9069444444444503</c:v>
                </c:pt>
                <c:pt idx="6414">
                  <c:v>8.9083333333333297</c:v>
                </c:pt>
                <c:pt idx="6415">
                  <c:v>8.9097222222222197</c:v>
                </c:pt>
                <c:pt idx="6416">
                  <c:v>8.9111111111111097</c:v>
                </c:pt>
                <c:pt idx="6417">
                  <c:v>8.9124999999999996</c:v>
                </c:pt>
                <c:pt idx="6418">
                  <c:v>8.9138888888888896</c:v>
                </c:pt>
                <c:pt idx="6419">
                  <c:v>8.9152777777777796</c:v>
                </c:pt>
                <c:pt idx="6420">
                  <c:v>8.9166666666666696</c:v>
                </c:pt>
                <c:pt idx="6421">
                  <c:v>8.9180555555555596</c:v>
                </c:pt>
                <c:pt idx="6422">
                  <c:v>8.9194444444444407</c:v>
                </c:pt>
                <c:pt idx="6423">
                  <c:v>8.9208333333333307</c:v>
                </c:pt>
                <c:pt idx="6424">
                  <c:v>8.9222222222222207</c:v>
                </c:pt>
                <c:pt idx="6425">
                  <c:v>8.9236111111111107</c:v>
                </c:pt>
                <c:pt idx="6426">
                  <c:v>8.9250000000000007</c:v>
                </c:pt>
                <c:pt idx="6427">
                  <c:v>8.9263888888888907</c:v>
                </c:pt>
                <c:pt idx="6428">
                  <c:v>8.9277777777777807</c:v>
                </c:pt>
                <c:pt idx="6429">
                  <c:v>8.9291666666666707</c:v>
                </c:pt>
                <c:pt idx="6430">
                  <c:v>8.9305555555555607</c:v>
                </c:pt>
                <c:pt idx="6431">
                  <c:v>8.93194444444444</c:v>
                </c:pt>
                <c:pt idx="6432">
                  <c:v>8.93333333333333</c:v>
                </c:pt>
                <c:pt idx="6433">
                  <c:v>8.93472222222222</c:v>
                </c:pt>
                <c:pt idx="6434">
                  <c:v>8.93611111111111</c:v>
                </c:pt>
                <c:pt idx="6435">
                  <c:v>8.9375</c:v>
                </c:pt>
                <c:pt idx="6436">
                  <c:v>8.93888888888889</c:v>
                </c:pt>
                <c:pt idx="6437">
                  <c:v>8.94027777777778</c:v>
                </c:pt>
                <c:pt idx="6438">
                  <c:v>8.94166666666667</c:v>
                </c:pt>
                <c:pt idx="6439">
                  <c:v>8.94305555555556</c:v>
                </c:pt>
                <c:pt idx="6440">
                  <c:v>8.94444444444445</c:v>
                </c:pt>
                <c:pt idx="6441">
                  <c:v>8.9458333333333293</c:v>
                </c:pt>
                <c:pt idx="6442">
                  <c:v>8.9472222222222193</c:v>
                </c:pt>
                <c:pt idx="6443">
                  <c:v>8.9486111111111093</c:v>
                </c:pt>
                <c:pt idx="6444">
                  <c:v>8.9499999999999993</c:v>
                </c:pt>
                <c:pt idx="6445">
                  <c:v>8.9513888888888893</c:v>
                </c:pt>
                <c:pt idx="6446">
                  <c:v>8.9527777777777793</c:v>
                </c:pt>
                <c:pt idx="6447">
                  <c:v>8.9541666666666693</c:v>
                </c:pt>
                <c:pt idx="6448">
                  <c:v>8.9555555555555593</c:v>
                </c:pt>
                <c:pt idx="6449">
                  <c:v>8.9569444444444404</c:v>
                </c:pt>
                <c:pt idx="6450">
                  <c:v>8.9583333333333304</c:v>
                </c:pt>
                <c:pt idx="6451">
                  <c:v>8.9597222222222204</c:v>
                </c:pt>
                <c:pt idx="6452">
                  <c:v>8.9611111111111104</c:v>
                </c:pt>
                <c:pt idx="6453">
                  <c:v>8.9625000000000004</c:v>
                </c:pt>
                <c:pt idx="6454">
                  <c:v>8.9638888888888903</c:v>
                </c:pt>
                <c:pt idx="6455">
                  <c:v>8.9652777777777803</c:v>
                </c:pt>
                <c:pt idx="6456">
                  <c:v>8.9666666666666703</c:v>
                </c:pt>
                <c:pt idx="6457">
                  <c:v>8.9680555555555603</c:v>
                </c:pt>
                <c:pt idx="6458">
                  <c:v>8.9694444444444503</c:v>
                </c:pt>
                <c:pt idx="6459">
                  <c:v>8.9708333333333297</c:v>
                </c:pt>
                <c:pt idx="6460">
                  <c:v>8.9722222222222197</c:v>
                </c:pt>
                <c:pt idx="6461">
                  <c:v>8.9736111111111097</c:v>
                </c:pt>
                <c:pt idx="6462">
                  <c:v>8.9749999999999996</c:v>
                </c:pt>
                <c:pt idx="6463">
                  <c:v>8.9763888888888896</c:v>
                </c:pt>
                <c:pt idx="6464">
                  <c:v>8.9777777777777796</c:v>
                </c:pt>
                <c:pt idx="6465">
                  <c:v>8.9791666666666696</c:v>
                </c:pt>
                <c:pt idx="6466">
                  <c:v>8.9805555555555596</c:v>
                </c:pt>
                <c:pt idx="6467">
                  <c:v>8.9819444444444407</c:v>
                </c:pt>
                <c:pt idx="6468">
                  <c:v>8.9833333333333307</c:v>
                </c:pt>
                <c:pt idx="6469">
                  <c:v>8.9847222222222207</c:v>
                </c:pt>
                <c:pt idx="6470">
                  <c:v>8.9861111111111107</c:v>
                </c:pt>
                <c:pt idx="6471">
                  <c:v>8.9875000000000007</c:v>
                </c:pt>
                <c:pt idx="6472">
                  <c:v>8.9888888888888907</c:v>
                </c:pt>
                <c:pt idx="6473">
                  <c:v>8.9902777777777807</c:v>
                </c:pt>
                <c:pt idx="6474">
                  <c:v>8.9916666666666707</c:v>
                </c:pt>
                <c:pt idx="6475">
                  <c:v>8.9930555555555607</c:v>
                </c:pt>
                <c:pt idx="6476">
                  <c:v>8.99444444444444</c:v>
                </c:pt>
                <c:pt idx="6477">
                  <c:v>8.99583333333333</c:v>
                </c:pt>
                <c:pt idx="6478">
                  <c:v>8.99722222222222</c:v>
                </c:pt>
                <c:pt idx="6479">
                  <c:v>8.99861111111111</c:v>
                </c:pt>
                <c:pt idx="6480">
                  <c:v>9</c:v>
                </c:pt>
                <c:pt idx="6481">
                  <c:v>9.00138888888889</c:v>
                </c:pt>
                <c:pt idx="6482">
                  <c:v>9.00277777777778</c:v>
                </c:pt>
                <c:pt idx="6483">
                  <c:v>9.00416666666667</c:v>
                </c:pt>
                <c:pt idx="6484">
                  <c:v>9.00555555555556</c:v>
                </c:pt>
                <c:pt idx="6485">
                  <c:v>9.00694444444445</c:v>
                </c:pt>
                <c:pt idx="6486">
                  <c:v>9.0083333333333293</c:v>
                </c:pt>
                <c:pt idx="6487">
                  <c:v>9.0097222222222193</c:v>
                </c:pt>
                <c:pt idx="6488">
                  <c:v>9.0111111111111093</c:v>
                </c:pt>
                <c:pt idx="6489">
                  <c:v>9.0124999999999993</c:v>
                </c:pt>
                <c:pt idx="6490">
                  <c:v>9.0138888888888893</c:v>
                </c:pt>
                <c:pt idx="6491">
                  <c:v>9.0152777777777793</c:v>
                </c:pt>
                <c:pt idx="6492">
                  <c:v>9.0166666666666693</c:v>
                </c:pt>
                <c:pt idx="6493">
                  <c:v>9.0180555555555593</c:v>
                </c:pt>
                <c:pt idx="6494">
                  <c:v>9.0194444444444404</c:v>
                </c:pt>
                <c:pt idx="6495">
                  <c:v>9.0208333333333304</c:v>
                </c:pt>
                <c:pt idx="6496">
                  <c:v>9.0222222222222204</c:v>
                </c:pt>
                <c:pt idx="6497">
                  <c:v>9.0236111111111104</c:v>
                </c:pt>
                <c:pt idx="6498">
                  <c:v>9.0250000000000004</c:v>
                </c:pt>
                <c:pt idx="6499">
                  <c:v>9.0263888888888903</c:v>
                </c:pt>
                <c:pt idx="6500">
                  <c:v>9.0277777777777803</c:v>
                </c:pt>
                <c:pt idx="6501">
                  <c:v>9.0291666666666703</c:v>
                </c:pt>
                <c:pt idx="6502">
                  <c:v>9.0305555555555603</c:v>
                </c:pt>
                <c:pt idx="6503">
                  <c:v>9.0319444444444503</c:v>
                </c:pt>
                <c:pt idx="6504">
                  <c:v>9.0333333333333297</c:v>
                </c:pt>
                <c:pt idx="6505">
                  <c:v>9.0347222222222197</c:v>
                </c:pt>
                <c:pt idx="6506">
                  <c:v>9.0361111111111097</c:v>
                </c:pt>
                <c:pt idx="6507">
                  <c:v>9.0374999999999996</c:v>
                </c:pt>
                <c:pt idx="6508">
                  <c:v>9.0388888888888896</c:v>
                </c:pt>
                <c:pt idx="6509">
                  <c:v>9.0402777777777796</c:v>
                </c:pt>
                <c:pt idx="6510">
                  <c:v>9.0416666666666696</c:v>
                </c:pt>
                <c:pt idx="6511">
                  <c:v>9.0430555555555596</c:v>
                </c:pt>
                <c:pt idx="6512">
                  <c:v>9.0444444444444407</c:v>
                </c:pt>
                <c:pt idx="6513">
                  <c:v>9.0458333333333307</c:v>
                </c:pt>
                <c:pt idx="6514">
                  <c:v>9.0472222222222207</c:v>
                </c:pt>
                <c:pt idx="6515">
                  <c:v>9.0486111111111107</c:v>
                </c:pt>
                <c:pt idx="6516">
                  <c:v>9.0500000000000007</c:v>
                </c:pt>
                <c:pt idx="6517">
                  <c:v>9.0513888888888907</c:v>
                </c:pt>
                <c:pt idx="6518">
                  <c:v>9.0527777777777807</c:v>
                </c:pt>
                <c:pt idx="6519">
                  <c:v>9.0541666666666707</c:v>
                </c:pt>
                <c:pt idx="6520">
                  <c:v>9.0555555555555607</c:v>
                </c:pt>
                <c:pt idx="6521">
                  <c:v>9.05694444444444</c:v>
                </c:pt>
                <c:pt idx="6522">
                  <c:v>9.05833333333333</c:v>
                </c:pt>
                <c:pt idx="6523">
                  <c:v>9.05972222222222</c:v>
                </c:pt>
                <c:pt idx="6524">
                  <c:v>9.06111111111111</c:v>
                </c:pt>
                <c:pt idx="6525">
                  <c:v>9.0625</c:v>
                </c:pt>
                <c:pt idx="6526">
                  <c:v>9.06388888888889</c:v>
                </c:pt>
                <c:pt idx="6527">
                  <c:v>9.06527777777778</c:v>
                </c:pt>
                <c:pt idx="6528">
                  <c:v>9.06666666666667</c:v>
                </c:pt>
                <c:pt idx="6529">
                  <c:v>9.06805555555556</c:v>
                </c:pt>
                <c:pt idx="6530">
                  <c:v>9.06944444444445</c:v>
                </c:pt>
                <c:pt idx="6531">
                  <c:v>9.0708333333333293</c:v>
                </c:pt>
                <c:pt idx="6532">
                  <c:v>9.0722222222222193</c:v>
                </c:pt>
                <c:pt idx="6533">
                  <c:v>9.0736111111111093</c:v>
                </c:pt>
                <c:pt idx="6534">
                  <c:v>9.0749999999999993</c:v>
                </c:pt>
                <c:pt idx="6535">
                  <c:v>9.0763888888888893</c:v>
                </c:pt>
                <c:pt idx="6536">
                  <c:v>9.0777777777777793</c:v>
                </c:pt>
                <c:pt idx="6537">
                  <c:v>9.0791666666666693</c:v>
                </c:pt>
                <c:pt idx="6538">
                  <c:v>9.0805555555555593</c:v>
                </c:pt>
                <c:pt idx="6539">
                  <c:v>9.0819444444444404</c:v>
                </c:pt>
                <c:pt idx="6540">
                  <c:v>9.0833333333333304</c:v>
                </c:pt>
                <c:pt idx="6541">
                  <c:v>9.0847222222222204</c:v>
                </c:pt>
                <c:pt idx="6542">
                  <c:v>9.0861111111111104</c:v>
                </c:pt>
                <c:pt idx="6543">
                  <c:v>9.0875000000000004</c:v>
                </c:pt>
                <c:pt idx="6544">
                  <c:v>9.0888888888888903</c:v>
                </c:pt>
                <c:pt idx="6545">
                  <c:v>9.0902777777777803</c:v>
                </c:pt>
                <c:pt idx="6546">
                  <c:v>9.0916666666666703</c:v>
                </c:pt>
                <c:pt idx="6547">
                  <c:v>9.0930555555555603</c:v>
                </c:pt>
                <c:pt idx="6548">
                  <c:v>9.0944444444444503</c:v>
                </c:pt>
                <c:pt idx="6549">
                  <c:v>9.0958333333333297</c:v>
                </c:pt>
                <c:pt idx="6550">
                  <c:v>9.0972222222222197</c:v>
                </c:pt>
                <c:pt idx="6551">
                  <c:v>9.0986111111111097</c:v>
                </c:pt>
                <c:pt idx="6552">
                  <c:v>9.1</c:v>
                </c:pt>
                <c:pt idx="6553">
                  <c:v>9.1013888888888896</c:v>
                </c:pt>
                <c:pt idx="6554">
                  <c:v>9.1027777777777796</c:v>
                </c:pt>
                <c:pt idx="6555">
                  <c:v>9.1041666666666696</c:v>
                </c:pt>
                <c:pt idx="6556">
                  <c:v>9.1055555555555596</c:v>
                </c:pt>
                <c:pt idx="6557">
                  <c:v>9.1069444444444407</c:v>
                </c:pt>
                <c:pt idx="6558">
                  <c:v>9.1083333333333307</c:v>
                </c:pt>
                <c:pt idx="6559">
                  <c:v>9.1097222222222207</c:v>
                </c:pt>
                <c:pt idx="6560">
                  <c:v>9.1111111111111107</c:v>
                </c:pt>
                <c:pt idx="6561">
                  <c:v>9.1125000000000007</c:v>
                </c:pt>
                <c:pt idx="6562">
                  <c:v>9.1138888888888907</c:v>
                </c:pt>
                <c:pt idx="6563">
                  <c:v>9.1152777777777807</c:v>
                </c:pt>
                <c:pt idx="6564">
                  <c:v>9.1166666666666707</c:v>
                </c:pt>
                <c:pt idx="6565">
                  <c:v>9.1180555555555607</c:v>
                </c:pt>
                <c:pt idx="6566">
                  <c:v>9.11944444444444</c:v>
                </c:pt>
                <c:pt idx="6567">
                  <c:v>9.12083333333333</c:v>
                </c:pt>
                <c:pt idx="6568">
                  <c:v>9.12222222222222</c:v>
                </c:pt>
                <c:pt idx="6569">
                  <c:v>9.12361111111111</c:v>
                </c:pt>
                <c:pt idx="6570">
                  <c:v>9.125</c:v>
                </c:pt>
                <c:pt idx="6571">
                  <c:v>9.12638888888889</c:v>
                </c:pt>
                <c:pt idx="6572">
                  <c:v>9.12777777777778</c:v>
                </c:pt>
                <c:pt idx="6573">
                  <c:v>9.12916666666667</c:v>
                </c:pt>
                <c:pt idx="6574">
                  <c:v>9.13055555555556</c:v>
                </c:pt>
                <c:pt idx="6575">
                  <c:v>9.13194444444445</c:v>
                </c:pt>
                <c:pt idx="6576">
                  <c:v>9.1333333333333293</c:v>
                </c:pt>
                <c:pt idx="6577">
                  <c:v>9.1347222222222193</c:v>
                </c:pt>
                <c:pt idx="6578">
                  <c:v>9.1361111111111093</c:v>
                </c:pt>
                <c:pt idx="6579">
                  <c:v>9.1374999999999993</c:v>
                </c:pt>
                <c:pt idx="6580">
                  <c:v>9.1388888888888893</c:v>
                </c:pt>
                <c:pt idx="6581">
                  <c:v>9.1402777777777793</c:v>
                </c:pt>
                <c:pt idx="6582">
                  <c:v>9.1416666666666693</c:v>
                </c:pt>
                <c:pt idx="6583">
                  <c:v>9.1430555555555593</c:v>
                </c:pt>
                <c:pt idx="6584">
                  <c:v>9.1444444444444404</c:v>
                </c:pt>
                <c:pt idx="6585">
                  <c:v>9.1458333333333304</c:v>
                </c:pt>
                <c:pt idx="6586">
                  <c:v>9.1472222222222204</c:v>
                </c:pt>
                <c:pt idx="6587">
                  <c:v>9.1486111111111104</c:v>
                </c:pt>
                <c:pt idx="6588">
                  <c:v>9.15</c:v>
                </c:pt>
                <c:pt idx="6589">
                  <c:v>9.1513888888888903</c:v>
                </c:pt>
                <c:pt idx="6590">
                  <c:v>9.1527777777777803</c:v>
                </c:pt>
                <c:pt idx="6591">
                  <c:v>9.1541666666666703</c:v>
                </c:pt>
                <c:pt idx="6592">
                  <c:v>9.1555555555555603</c:v>
                </c:pt>
                <c:pt idx="6593">
                  <c:v>9.1569444444444503</c:v>
                </c:pt>
                <c:pt idx="6594">
                  <c:v>9.1583333333333297</c:v>
                </c:pt>
                <c:pt idx="6595">
                  <c:v>9.1597222222222197</c:v>
                </c:pt>
                <c:pt idx="6596">
                  <c:v>9.1611111111111097</c:v>
                </c:pt>
                <c:pt idx="6597">
                  <c:v>9.1624999999999996</c:v>
                </c:pt>
                <c:pt idx="6598">
                  <c:v>9.1638888888888896</c:v>
                </c:pt>
                <c:pt idx="6599">
                  <c:v>9.1652777777777796</c:v>
                </c:pt>
                <c:pt idx="6600">
                  <c:v>9.1666666666666696</c:v>
                </c:pt>
                <c:pt idx="6601">
                  <c:v>9.1680555555555596</c:v>
                </c:pt>
                <c:pt idx="6602">
                  <c:v>9.1694444444444407</c:v>
                </c:pt>
                <c:pt idx="6603">
                  <c:v>9.1708333333333307</c:v>
                </c:pt>
                <c:pt idx="6604">
                  <c:v>9.1722222222222207</c:v>
                </c:pt>
                <c:pt idx="6605">
                  <c:v>9.1736111111111107</c:v>
                </c:pt>
                <c:pt idx="6606">
                  <c:v>9.1750000000000007</c:v>
                </c:pt>
                <c:pt idx="6607">
                  <c:v>9.1763888888888907</c:v>
                </c:pt>
                <c:pt idx="6608">
                  <c:v>9.1777777777777807</c:v>
                </c:pt>
                <c:pt idx="6609">
                  <c:v>9.1791666666666707</c:v>
                </c:pt>
                <c:pt idx="6610">
                  <c:v>9.1805555555555607</c:v>
                </c:pt>
                <c:pt idx="6611">
                  <c:v>9.18194444444444</c:v>
                </c:pt>
                <c:pt idx="6612">
                  <c:v>9.18333333333333</c:v>
                </c:pt>
                <c:pt idx="6613">
                  <c:v>9.18472222222222</c:v>
                </c:pt>
                <c:pt idx="6614">
                  <c:v>9.18611111111111</c:v>
                </c:pt>
                <c:pt idx="6615">
                  <c:v>9.1875</c:v>
                </c:pt>
                <c:pt idx="6616">
                  <c:v>9.18888888888889</c:v>
                </c:pt>
                <c:pt idx="6617">
                  <c:v>9.19027777777778</c:v>
                </c:pt>
                <c:pt idx="6618">
                  <c:v>9.19166666666667</c:v>
                </c:pt>
                <c:pt idx="6619">
                  <c:v>9.19305555555556</c:v>
                </c:pt>
                <c:pt idx="6620">
                  <c:v>9.19444444444445</c:v>
                </c:pt>
                <c:pt idx="6621">
                  <c:v>9.1958333333333293</c:v>
                </c:pt>
                <c:pt idx="6622">
                  <c:v>9.1972222222222193</c:v>
                </c:pt>
                <c:pt idx="6623">
                  <c:v>9.1986111111111093</c:v>
                </c:pt>
                <c:pt idx="6624">
                  <c:v>9.1999999999999993</c:v>
                </c:pt>
                <c:pt idx="6625">
                  <c:v>9.2013888888888893</c:v>
                </c:pt>
                <c:pt idx="6626">
                  <c:v>9.2027777777777793</c:v>
                </c:pt>
                <c:pt idx="6627">
                  <c:v>9.2041666666666693</c:v>
                </c:pt>
                <c:pt idx="6628">
                  <c:v>9.2055555555555593</c:v>
                </c:pt>
                <c:pt idx="6629">
                  <c:v>9.2069444444444404</c:v>
                </c:pt>
                <c:pt idx="6630">
                  <c:v>9.2083333333333304</c:v>
                </c:pt>
                <c:pt idx="6631">
                  <c:v>9.2097222222222204</c:v>
                </c:pt>
                <c:pt idx="6632">
                  <c:v>9.2111111111111104</c:v>
                </c:pt>
                <c:pt idx="6633">
                  <c:v>9.2125000000000004</c:v>
                </c:pt>
                <c:pt idx="6634">
                  <c:v>9.2138888888888903</c:v>
                </c:pt>
                <c:pt idx="6635">
                  <c:v>9.2152777777777803</c:v>
                </c:pt>
                <c:pt idx="6636">
                  <c:v>9.2166666666666703</c:v>
                </c:pt>
                <c:pt idx="6637">
                  <c:v>9.2180555555555603</c:v>
                </c:pt>
                <c:pt idx="6638">
                  <c:v>9.2194444444444503</c:v>
                </c:pt>
                <c:pt idx="6639">
                  <c:v>9.2208333333333297</c:v>
                </c:pt>
                <c:pt idx="6640">
                  <c:v>9.2222222222222197</c:v>
                </c:pt>
                <c:pt idx="6641">
                  <c:v>9.2236111111111097</c:v>
                </c:pt>
                <c:pt idx="6642">
                  <c:v>9.2249999999999996</c:v>
                </c:pt>
                <c:pt idx="6643">
                  <c:v>9.2263888888888896</c:v>
                </c:pt>
                <c:pt idx="6644">
                  <c:v>9.2277777777777796</c:v>
                </c:pt>
                <c:pt idx="6645">
                  <c:v>9.2291666666666696</c:v>
                </c:pt>
                <c:pt idx="6646">
                  <c:v>9.2305555555555596</c:v>
                </c:pt>
                <c:pt idx="6647">
                  <c:v>9.2319444444444407</c:v>
                </c:pt>
                <c:pt idx="6648">
                  <c:v>9.2333333333333307</c:v>
                </c:pt>
                <c:pt idx="6649">
                  <c:v>9.2347222222222207</c:v>
                </c:pt>
                <c:pt idx="6650">
                  <c:v>9.2361111111111107</c:v>
                </c:pt>
                <c:pt idx="6651">
                  <c:v>9.2375000000000007</c:v>
                </c:pt>
                <c:pt idx="6652">
                  <c:v>9.2388888888888907</c:v>
                </c:pt>
                <c:pt idx="6653">
                  <c:v>9.2402777777777807</c:v>
                </c:pt>
                <c:pt idx="6654">
                  <c:v>9.2416666666666707</c:v>
                </c:pt>
                <c:pt idx="6655">
                  <c:v>9.2430555555555607</c:v>
                </c:pt>
                <c:pt idx="6656">
                  <c:v>9.24444444444444</c:v>
                </c:pt>
                <c:pt idx="6657">
                  <c:v>9.24583333333333</c:v>
                </c:pt>
                <c:pt idx="6658">
                  <c:v>9.24722222222222</c:v>
                </c:pt>
                <c:pt idx="6659">
                  <c:v>9.24861111111111</c:v>
                </c:pt>
                <c:pt idx="6660">
                  <c:v>9.25</c:v>
                </c:pt>
                <c:pt idx="6661">
                  <c:v>9.25138888888889</c:v>
                </c:pt>
                <c:pt idx="6662">
                  <c:v>9.25277777777778</c:v>
                </c:pt>
                <c:pt idx="6663">
                  <c:v>9.25416666666667</c:v>
                </c:pt>
                <c:pt idx="6664">
                  <c:v>9.25555555555556</c:v>
                </c:pt>
                <c:pt idx="6665">
                  <c:v>9.25694444444445</c:v>
                </c:pt>
                <c:pt idx="6666">
                  <c:v>9.2583333333333293</c:v>
                </c:pt>
                <c:pt idx="6667">
                  <c:v>9.2597222222222193</c:v>
                </c:pt>
                <c:pt idx="6668">
                  <c:v>9.2611111111111093</c:v>
                </c:pt>
                <c:pt idx="6669">
                  <c:v>9.2624999999999993</c:v>
                </c:pt>
                <c:pt idx="6670">
                  <c:v>9.2638888888888893</c:v>
                </c:pt>
                <c:pt idx="6671">
                  <c:v>9.2652777777777793</c:v>
                </c:pt>
                <c:pt idx="6672">
                  <c:v>9.2666666666666693</c:v>
                </c:pt>
                <c:pt idx="6673">
                  <c:v>9.2680555555555593</c:v>
                </c:pt>
                <c:pt idx="6674">
                  <c:v>9.2694444444444404</c:v>
                </c:pt>
                <c:pt idx="6675">
                  <c:v>9.2708333333333304</c:v>
                </c:pt>
                <c:pt idx="6676">
                  <c:v>9.2722222222222204</c:v>
                </c:pt>
                <c:pt idx="6677">
                  <c:v>9.2736111111111104</c:v>
                </c:pt>
                <c:pt idx="6678">
                  <c:v>9.2750000000000004</c:v>
                </c:pt>
                <c:pt idx="6679">
                  <c:v>9.2763888888888903</c:v>
                </c:pt>
                <c:pt idx="6680">
                  <c:v>9.2777777777777803</c:v>
                </c:pt>
                <c:pt idx="6681">
                  <c:v>9.2791666666666703</c:v>
                </c:pt>
                <c:pt idx="6682">
                  <c:v>9.2805555555555603</c:v>
                </c:pt>
                <c:pt idx="6683">
                  <c:v>9.2819444444444503</c:v>
                </c:pt>
                <c:pt idx="6684">
                  <c:v>9.2833333333333297</c:v>
                </c:pt>
                <c:pt idx="6685">
                  <c:v>9.2847222222222197</c:v>
                </c:pt>
                <c:pt idx="6686">
                  <c:v>9.2861111111111097</c:v>
                </c:pt>
                <c:pt idx="6687">
                  <c:v>9.2874999999999996</c:v>
                </c:pt>
                <c:pt idx="6688">
                  <c:v>9.2888888888888896</c:v>
                </c:pt>
                <c:pt idx="6689">
                  <c:v>9.2902777777777796</c:v>
                </c:pt>
                <c:pt idx="6690">
                  <c:v>9.2916666666666696</c:v>
                </c:pt>
                <c:pt idx="6691">
                  <c:v>9.2930555555555596</c:v>
                </c:pt>
                <c:pt idx="6692">
                  <c:v>9.2944444444444407</c:v>
                </c:pt>
                <c:pt idx="6693">
                  <c:v>9.2958333333333307</c:v>
                </c:pt>
                <c:pt idx="6694">
                  <c:v>9.2972222222222207</c:v>
                </c:pt>
                <c:pt idx="6695">
                  <c:v>9.2986111111111107</c:v>
                </c:pt>
                <c:pt idx="6696">
                  <c:v>9.3000000000000007</c:v>
                </c:pt>
                <c:pt idx="6697">
                  <c:v>9.3013888888888907</c:v>
                </c:pt>
                <c:pt idx="6698">
                  <c:v>9.3027777777777807</c:v>
                </c:pt>
                <c:pt idx="6699">
                  <c:v>9.3041666666666707</c:v>
                </c:pt>
                <c:pt idx="6700">
                  <c:v>9.3055555555555607</c:v>
                </c:pt>
                <c:pt idx="6701">
                  <c:v>9.30694444444444</c:v>
                </c:pt>
                <c:pt idx="6702">
                  <c:v>9.30833333333333</c:v>
                </c:pt>
                <c:pt idx="6703">
                  <c:v>9.30972222222222</c:v>
                </c:pt>
                <c:pt idx="6704">
                  <c:v>9.31111111111111</c:v>
                </c:pt>
                <c:pt idx="6705">
                  <c:v>9.3125</c:v>
                </c:pt>
                <c:pt idx="6706">
                  <c:v>9.31388888888889</c:v>
                </c:pt>
                <c:pt idx="6707">
                  <c:v>9.31527777777778</c:v>
                </c:pt>
                <c:pt idx="6708">
                  <c:v>9.31666666666667</c:v>
                </c:pt>
                <c:pt idx="6709">
                  <c:v>9.31805555555556</c:v>
                </c:pt>
                <c:pt idx="6710">
                  <c:v>9.31944444444445</c:v>
                </c:pt>
                <c:pt idx="6711">
                  <c:v>9.3208333333333293</c:v>
                </c:pt>
                <c:pt idx="6712">
                  <c:v>9.3222222222222193</c:v>
                </c:pt>
                <c:pt idx="6713">
                  <c:v>9.3236111111111093</c:v>
                </c:pt>
                <c:pt idx="6714">
                  <c:v>9.3249999999999993</c:v>
                </c:pt>
                <c:pt idx="6715">
                  <c:v>9.3263888888888893</c:v>
                </c:pt>
                <c:pt idx="6716">
                  <c:v>9.3277777777777793</c:v>
                </c:pt>
                <c:pt idx="6717">
                  <c:v>9.3291666666666693</c:v>
                </c:pt>
                <c:pt idx="6718">
                  <c:v>9.3305555555555593</c:v>
                </c:pt>
                <c:pt idx="6719">
                  <c:v>9.3319444444444404</c:v>
                </c:pt>
                <c:pt idx="6720">
                  <c:v>9.3333333333333304</c:v>
                </c:pt>
                <c:pt idx="6721">
                  <c:v>9.3347222222222204</c:v>
                </c:pt>
                <c:pt idx="6722">
                  <c:v>9.3361111111111104</c:v>
                </c:pt>
                <c:pt idx="6723">
                  <c:v>9.3375000000000004</c:v>
                </c:pt>
                <c:pt idx="6724">
                  <c:v>9.3388888888888903</c:v>
                </c:pt>
                <c:pt idx="6725">
                  <c:v>9.3402777777777803</c:v>
                </c:pt>
                <c:pt idx="6726">
                  <c:v>9.3416666666666703</c:v>
                </c:pt>
                <c:pt idx="6727">
                  <c:v>9.3430555555555603</c:v>
                </c:pt>
                <c:pt idx="6728">
                  <c:v>9.3444444444444503</c:v>
                </c:pt>
                <c:pt idx="6729">
                  <c:v>9.3458333333333297</c:v>
                </c:pt>
                <c:pt idx="6730">
                  <c:v>9.3472222222222197</c:v>
                </c:pt>
                <c:pt idx="6731">
                  <c:v>9.3486111111111097</c:v>
                </c:pt>
                <c:pt idx="6732">
                  <c:v>9.35</c:v>
                </c:pt>
                <c:pt idx="6733">
                  <c:v>9.3513888888888896</c:v>
                </c:pt>
                <c:pt idx="6734">
                  <c:v>9.3527777777777796</c:v>
                </c:pt>
                <c:pt idx="6735">
                  <c:v>9.3541666666666696</c:v>
                </c:pt>
                <c:pt idx="6736">
                  <c:v>9.3555555555555596</c:v>
                </c:pt>
                <c:pt idx="6737">
                  <c:v>9.3569444444444407</c:v>
                </c:pt>
                <c:pt idx="6738">
                  <c:v>9.3583333333333307</c:v>
                </c:pt>
                <c:pt idx="6739">
                  <c:v>9.3597222222222207</c:v>
                </c:pt>
                <c:pt idx="6740">
                  <c:v>9.3611111111111107</c:v>
                </c:pt>
                <c:pt idx="6741">
                  <c:v>9.3625000000000007</c:v>
                </c:pt>
                <c:pt idx="6742">
                  <c:v>9.3638888888888907</c:v>
                </c:pt>
                <c:pt idx="6743">
                  <c:v>9.3652777777777807</c:v>
                </c:pt>
                <c:pt idx="6744">
                  <c:v>9.3666666666666707</c:v>
                </c:pt>
                <c:pt idx="6745">
                  <c:v>9.3680555555555607</c:v>
                </c:pt>
                <c:pt idx="6746">
                  <c:v>9.36944444444444</c:v>
                </c:pt>
                <c:pt idx="6747">
                  <c:v>9.37083333333333</c:v>
                </c:pt>
                <c:pt idx="6748">
                  <c:v>9.37222222222222</c:v>
                </c:pt>
                <c:pt idx="6749">
                  <c:v>9.37361111111111</c:v>
                </c:pt>
                <c:pt idx="6750">
                  <c:v>9.375</c:v>
                </c:pt>
                <c:pt idx="6751">
                  <c:v>9.37638888888889</c:v>
                </c:pt>
                <c:pt idx="6752">
                  <c:v>9.37777777777778</c:v>
                </c:pt>
                <c:pt idx="6753">
                  <c:v>9.37916666666667</c:v>
                </c:pt>
                <c:pt idx="6754">
                  <c:v>9.38055555555556</c:v>
                </c:pt>
                <c:pt idx="6755">
                  <c:v>9.38194444444445</c:v>
                </c:pt>
                <c:pt idx="6756">
                  <c:v>9.3833333333333293</c:v>
                </c:pt>
                <c:pt idx="6757">
                  <c:v>9.3847222222222193</c:v>
                </c:pt>
                <c:pt idx="6758">
                  <c:v>9.3861111111111093</c:v>
                </c:pt>
                <c:pt idx="6759">
                  <c:v>9.3874999999999993</c:v>
                </c:pt>
                <c:pt idx="6760">
                  <c:v>9.3888888888888893</c:v>
                </c:pt>
                <c:pt idx="6761">
                  <c:v>9.3902777777777793</c:v>
                </c:pt>
                <c:pt idx="6762">
                  <c:v>9.3916666666666693</c:v>
                </c:pt>
                <c:pt idx="6763">
                  <c:v>9.3930555555555593</c:v>
                </c:pt>
                <c:pt idx="6764">
                  <c:v>9.3944444444444404</c:v>
                </c:pt>
                <c:pt idx="6765">
                  <c:v>9.3958333333333304</c:v>
                </c:pt>
                <c:pt idx="6766">
                  <c:v>9.3972222222222204</c:v>
                </c:pt>
                <c:pt idx="6767">
                  <c:v>9.3986111111111104</c:v>
                </c:pt>
                <c:pt idx="6768">
                  <c:v>9.4</c:v>
                </c:pt>
                <c:pt idx="6769">
                  <c:v>9.4013888888888903</c:v>
                </c:pt>
                <c:pt idx="6770">
                  <c:v>9.4027777777777803</c:v>
                </c:pt>
                <c:pt idx="6771">
                  <c:v>9.4041666666666703</c:v>
                </c:pt>
                <c:pt idx="6772">
                  <c:v>9.4055555555555603</c:v>
                </c:pt>
                <c:pt idx="6773">
                  <c:v>9.4069444444444503</c:v>
                </c:pt>
                <c:pt idx="6774">
                  <c:v>9.4083333333333297</c:v>
                </c:pt>
                <c:pt idx="6775">
                  <c:v>9.4097222222222197</c:v>
                </c:pt>
                <c:pt idx="6776">
                  <c:v>9.4111111111111097</c:v>
                </c:pt>
                <c:pt idx="6777">
                  <c:v>9.4124999999999996</c:v>
                </c:pt>
                <c:pt idx="6778">
                  <c:v>9.4138888888888896</c:v>
                </c:pt>
                <c:pt idx="6779">
                  <c:v>9.4152777777777796</c:v>
                </c:pt>
                <c:pt idx="6780">
                  <c:v>9.4166666666666696</c:v>
                </c:pt>
                <c:pt idx="6781">
                  <c:v>9.4180555555555596</c:v>
                </c:pt>
                <c:pt idx="6782">
                  <c:v>9.4194444444444407</c:v>
                </c:pt>
                <c:pt idx="6783">
                  <c:v>9.4208333333333307</c:v>
                </c:pt>
                <c:pt idx="6784">
                  <c:v>9.4222222222222207</c:v>
                </c:pt>
                <c:pt idx="6785">
                  <c:v>9.4236111111111107</c:v>
                </c:pt>
                <c:pt idx="6786">
                  <c:v>9.4250000000000007</c:v>
                </c:pt>
                <c:pt idx="6787">
                  <c:v>9.4263888888888907</c:v>
                </c:pt>
                <c:pt idx="6788">
                  <c:v>9.4277777777777807</c:v>
                </c:pt>
                <c:pt idx="6789">
                  <c:v>9.4291666666666707</c:v>
                </c:pt>
                <c:pt idx="6790">
                  <c:v>9.4305555555555607</c:v>
                </c:pt>
                <c:pt idx="6791">
                  <c:v>9.43194444444444</c:v>
                </c:pt>
                <c:pt idx="6792">
                  <c:v>9.43333333333333</c:v>
                </c:pt>
                <c:pt idx="6793">
                  <c:v>9.43472222222222</c:v>
                </c:pt>
                <c:pt idx="6794">
                  <c:v>9.43611111111111</c:v>
                </c:pt>
                <c:pt idx="6795">
                  <c:v>9.4375</c:v>
                </c:pt>
                <c:pt idx="6796">
                  <c:v>9.43888888888889</c:v>
                </c:pt>
                <c:pt idx="6797">
                  <c:v>9.44027777777778</c:v>
                </c:pt>
                <c:pt idx="6798">
                  <c:v>9.44166666666667</c:v>
                </c:pt>
                <c:pt idx="6799">
                  <c:v>9.44305555555556</c:v>
                </c:pt>
                <c:pt idx="6800">
                  <c:v>9.44444444444445</c:v>
                </c:pt>
                <c:pt idx="6801">
                  <c:v>9.4458333333333293</c:v>
                </c:pt>
                <c:pt idx="6802">
                  <c:v>9.4472222222222193</c:v>
                </c:pt>
                <c:pt idx="6803">
                  <c:v>9.4486111111111093</c:v>
                </c:pt>
                <c:pt idx="6804">
                  <c:v>9.4499999999999993</c:v>
                </c:pt>
                <c:pt idx="6805">
                  <c:v>9.4513888888888893</c:v>
                </c:pt>
                <c:pt idx="6806">
                  <c:v>9.4527777777777793</c:v>
                </c:pt>
                <c:pt idx="6807">
                  <c:v>9.4541666666666693</c:v>
                </c:pt>
                <c:pt idx="6808">
                  <c:v>9.4555555555555593</c:v>
                </c:pt>
                <c:pt idx="6809">
                  <c:v>9.4569444444444404</c:v>
                </c:pt>
                <c:pt idx="6810">
                  <c:v>9.4583333333333304</c:v>
                </c:pt>
                <c:pt idx="6811">
                  <c:v>9.4597222222222204</c:v>
                </c:pt>
                <c:pt idx="6812">
                  <c:v>9.4611111111111104</c:v>
                </c:pt>
                <c:pt idx="6813">
                  <c:v>9.4625000000000004</c:v>
                </c:pt>
                <c:pt idx="6814">
                  <c:v>9.4638888888888903</c:v>
                </c:pt>
                <c:pt idx="6815">
                  <c:v>9.4652777777777803</c:v>
                </c:pt>
                <c:pt idx="6816">
                  <c:v>9.4666666666666703</c:v>
                </c:pt>
                <c:pt idx="6817">
                  <c:v>9.4680555555555603</c:v>
                </c:pt>
                <c:pt idx="6818">
                  <c:v>9.4694444444444503</c:v>
                </c:pt>
                <c:pt idx="6819">
                  <c:v>9.4708333333333297</c:v>
                </c:pt>
                <c:pt idx="6820">
                  <c:v>9.4722222222222197</c:v>
                </c:pt>
                <c:pt idx="6821">
                  <c:v>9.4736111111111097</c:v>
                </c:pt>
                <c:pt idx="6822">
                  <c:v>9.4749999999999996</c:v>
                </c:pt>
                <c:pt idx="6823">
                  <c:v>9.4763888888888896</c:v>
                </c:pt>
                <c:pt idx="6824">
                  <c:v>9.4777777777777796</c:v>
                </c:pt>
                <c:pt idx="6825">
                  <c:v>9.4791666666666696</c:v>
                </c:pt>
                <c:pt idx="6826">
                  <c:v>9.4805555555555596</c:v>
                </c:pt>
                <c:pt idx="6827">
                  <c:v>9.4819444444444407</c:v>
                </c:pt>
                <c:pt idx="6828">
                  <c:v>9.4833333333333307</c:v>
                </c:pt>
                <c:pt idx="6829">
                  <c:v>9.4847222222222207</c:v>
                </c:pt>
                <c:pt idx="6830">
                  <c:v>9.4861111111111107</c:v>
                </c:pt>
                <c:pt idx="6831">
                  <c:v>9.4875000000000007</c:v>
                </c:pt>
                <c:pt idx="6832">
                  <c:v>9.4888888888888907</c:v>
                </c:pt>
                <c:pt idx="6833">
                  <c:v>9.4902777777777807</c:v>
                </c:pt>
                <c:pt idx="6834">
                  <c:v>9.4916666666666707</c:v>
                </c:pt>
                <c:pt idx="6835">
                  <c:v>9.4930555555555607</c:v>
                </c:pt>
                <c:pt idx="6836">
                  <c:v>9.49444444444444</c:v>
                </c:pt>
                <c:pt idx="6837">
                  <c:v>9.49583333333333</c:v>
                </c:pt>
                <c:pt idx="6838">
                  <c:v>9.49722222222222</c:v>
                </c:pt>
                <c:pt idx="6839">
                  <c:v>9.49861111111111</c:v>
                </c:pt>
                <c:pt idx="6840">
                  <c:v>9.5</c:v>
                </c:pt>
                <c:pt idx="6841">
                  <c:v>9.50138888888889</c:v>
                </c:pt>
                <c:pt idx="6842">
                  <c:v>9.50277777777778</c:v>
                </c:pt>
                <c:pt idx="6843">
                  <c:v>9.50416666666667</c:v>
                </c:pt>
                <c:pt idx="6844">
                  <c:v>9.50555555555556</c:v>
                </c:pt>
                <c:pt idx="6845">
                  <c:v>9.50694444444445</c:v>
                </c:pt>
                <c:pt idx="6846">
                  <c:v>9.5083333333333293</c:v>
                </c:pt>
                <c:pt idx="6847">
                  <c:v>9.5097222222222193</c:v>
                </c:pt>
                <c:pt idx="6848">
                  <c:v>9.5111111111111093</c:v>
                </c:pt>
                <c:pt idx="6849">
                  <c:v>9.5124999999999993</c:v>
                </c:pt>
                <c:pt idx="6850">
                  <c:v>9.5138888888888893</c:v>
                </c:pt>
                <c:pt idx="6851">
                  <c:v>9.5152777777777793</c:v>
                </c:pt>
                <c:pt idx="6852">
                  <c:v>9.5166666666666693</c:v>
                </c:pt>
                <c:pt idx="6853">
                  <c:v>9.5180555555555593</c:v>
                </c:pt>
                <c:pt idx="6854">
                  <c:v>9.5194444444444404</c:v>
                </c:pt>
                <c:pt idx="6855">
                  <c:v>9.5208333333333304</c:v>
                </c:pt>
                <c:pt idx="6856">
                  <c:v>9.5222222222222204</c:v>
                </c:pt>
                <c:pt idx="6857">
                  <c:v>9.5236111111111104</c:v>
                </c:pt>
                <c:pt idx="6858">
                  <c:v>9.5250000000000004</c:v>
                </c:pt>
                <c:pt idx="6859">
                  <c:v>9.5263888888888903</c:v>
                </c:pt>
                <c:pt idx="6860">
                  <c:v>9.5277777777777803</c:v>
                </c:pt>
                <c:pt idx="6861">
                  <c:v>9.5291666666666703</c:v>
                </c:pt>
                <c:pt idx="6862">
                  <c:v>9.5305555555555603</c:v>
                </c:pt>
                <c:pt idx="6863">
                  <c:v>9.5319444444444503</c:v>
                </c:pt>
                <c:pt idx="6864">
                  <c:v>9.5333333333333297</c:v>
                </c:pt>
                <c:pt idx="6865">
                  <c:v>9.5347222222222197</c:v>
                </c:pt>
                <c:pt idx="6866">
                  <c:v>9.5361111111111097</c:v>
                </c:pt>
                <c:pt idx="6867">
                  <c:v>9.5374999999999996</c:v>
                </c:pt>
                <c:pt idx="6868">
                  <c:v>9.5388888888888896</c:v>
                </c:pt>
                <c:pt idx="6869">
                  <c:v>9.5402777777777796</c:v>
                </c:pt>
                <c:pt idx="6870">
                  <c:v>9.5416666666666696</c:v>
                </c:pt>
                <c:pt idx="6871">
                  <c:v>9.5430555555555596</c:v>
                </c:pt>
                <c:pt idx="6872">
                  <c:v>9.5444444444444407</c:v>
                </c:pt>
                <c:pt idx="6873">
                  <c:v>9.5458333333333307</c:v>
                </c:pt>
                <c:pt idx="6874">
                  <c:v>9.5472222222222207</c:v>
                </c:pt>
                <c:pt idx="6875">
                  <c:v>9.5486111111111107</c:v>
                </c:pt>
                <c:pt idx="6876">
                  <c:v>9.5500000000000007</c:v>
                </c:pt>
                <c:pt idx="6877">
                  <c:v>9.5513888888888907</c:v>
                </c:pt>
                <c:pt idx="6878">
                  <c:v>9.5527777777777807</c:v>
                </c:pt>
                <c:pt idx="6879">
                  <c:v>9.5541666666666707</c:v>
                </c:pt>
                <c:pt idx="6880">
                  <c:v>9.5555555555555607</c:v>
                </c:pt>
                <c:pt idx="6881">
                  <c:v>9.55694444444444</c:v>
                </c:pt>
                <c:pt idx="6882">
                  <c:v>9.55833333333333</c:v>
                </c:pt>
                <c:pt idx="6883">
                  <c:v>9.55972222222222</c:v>
                </c:pt>
                <c:pt idx="6884">
                  <c:v>9.56111111111111</c:v>
                </c:pt>
                <c:pt idx="6885">
                  <c:v>9.5625</c:v>
                </c:pt>
                <c:pt idx="6886">
                  <c:v>9.56388888888889</c:v>
                </c:pt>
                <c:pt idx="6887">
                  <c:v>9.56527777777778</c:v>
                </c:pt>
                <c:pt idx="6888">
                  <c:v>9.56666666666667</c:v>
                </c:pt>
                <c:pt idx="6889">
                  <c:v>9.56805555555556</c:v>
                </c:pt>
                <c:pt idx="6890">
                  <c:v>9.56944444444445</c:v>
                </c:pt>
                <c:pt idx="6891">
                  <c:v>9.5708333333333293</c:v>
                </c:pt>
                <c:pt idx="6892">
                  <c:v>9.5722222222222193</c:v>
                </c:pt>
                <c:pt idx="6893">
                  <c:v>9.5736111111111093</c:v>
                </c:pt>
                <c:pt idx="6894">
                  <c:v>9.5749999999999993</c:v>
                </c:pt>
                <c:pt idx="6895">
                  <c:v>9.5763888888888893</c:v>
                </c:pt>
                <c:pt idx="6896">
                  <c:v>9.5777777777777793</c:v>
                </c:pt>
                <c:pt idx="6897">
                  <c:v>9.5791666666666693</c:v>
                </c:pt>
                <c:pt idx="6898">
                  <c:v>9.5805555555555593</c:v>
                </c:pt>
                <c:pt idx="6899">
                  <c:v>9.5819444444444404</c:v>
                </c:pt>
                <c:pt idx="6900">
                  <c:v>9.5833333333333304</c:v>
                </c:pt>
                <c:pt idx="6901">
                  <c:v>9.5847222222222204</c:v>
                </c:pt>
                <c:pt idx="6902">
                  <c:v>9.5861111111111104</c:v>
                </c:pt>
                <c:pt idx="6903">
                  <c:v>9.5875000000000004</c:v>
                </c:pt>
                <c:pt idx="6904">
                  <c:v>9.5888888888888903</c:v>
                </c:pt>
                <c:pt idx="6905">
                  <c:v>9.5902777777777803</c:v>
                </c:pt>
                <c:pt idx="6906">
                  <c:v>9.5916666666666703</c:v>
                </c:pt>
                <c:pt idx="6907">
                  <c:v>9.5930555555555603</c:v>
                </c:pt>
                <c:pt idx="6908">
                  <c:v>9.5944444444444503</c:v>
                </c:pt>
                <c:pt idx="6909">
                  <c:v>9.5958333333333297</c:v>
                </c:pt>
                <c:pt idx="6910">
                  <c:v>9.5972222222222197</c:v>
                </c:pt>
                <c:pt idx="6911">
                  <c:v>9.5986111111111097</c:v>
                </c:pt>
                <c:pt idx="6912">
                  <c:v>9.6</c:v>
                </c:pt>
                <c:pt idx="6913">
                  <c:v>9.6013888888888896</c:v>
                </c:pt>
                <c:pt idx="6914">
                  <c:v>9.6027777777777796</c:v>
                </c:pt>
                <c:pt idx="6915">
                  <c:v>9.6041666666666696</c:v>
                </c:pt>
                <c:pt idx="6916">
                  <c:v>9.6055555555555596</c:v>
                </c:pt>
                <c:pt idx="6917">
                  <c:v>9.6069444444444407</c:v>
                </c:pt>
                <c:pt idx="6918">
                  <c:v>9.6083333333333307</c:v>
                </c:pt>
                <c:pt idx="6919">
                  <c:v>9.6097222222222207</c:v>
                </c:pt>
                <c:pt idx="6920">
                  <c:v>9.6111111111111107</c:v>
                </c:pt>
                <c:pt idx="6921">
                  <c:v>9.6125000000000007</c:v>
                </c:pt>
                <c:pt idx="6922">
                  <c:v>9.6138888888888907</c:v>
                </c:pt>
                <c:pt idx="6923">
                  <c:v>9.6152777777777807</c:v>
                </c:pt>
                <c:pt idx="6924">
                  <c:v>9.6166666666666707</c:v>
                </c:pt>
                <c:pt idx="6925">
                  <c:v>9.6180555555555607</c:v>
                </c:pt>
                <c:pt idx="6926">
                  <c:v>9.61944444444444</c:v>
                </c:pt>
                <c:pt idx="6927">
                  <c:v>9.62083333333333</c:v>
                </c:pt>
                <c:pt idx="6928">
                  <c:v>9.62222222222222</c:v>
                </c:pt>
                <c:pt idx="6929">
                  <c:v>9.62361111111111</c:v>
                </c:pt>
                <c:pt idx="6930">
                  <c:v>9.625</c:v>
                </c:pt>
                <c:pt idx="6931">
                  <c:v>9.62638888888889</c:v>
                </c:pt>
                <c:pt idx="6932">
                  <c:v>9.62777777777778</c:v>
                </c:pt>
                <c:pt idx="6933">
                  <c:v>9.62916666666667</c:v>
                </c:pt>
                <c:pt idx="6934">
                  <c:v>9.63055555555556</c:v>
                </c:pt>
                <c:pt idx="6935">
                  <c:v>9.63194444444445</c:v>
                </c:pt>
                <c:pt idx="6936">
                  <c:v>9.6333333333333293</c:v>
                </c:pt>
                <c:pt idx="6937">
                  <c:v>9.6347222222222193</c:v>
                </c:pt>
                <c:pt idx="6938">
                  <c:v>9.6361111111111093</c:v>
                </c:pt>
                <c:pt idx="6939">
                  <c:v>9.6374999999999993</c:v>
                </c:pt>
                <c:pt idx="6940">
                  <c:v>9.6388888888888893</c:v>
                </c:pt>
                <c:pt idx="6941">
                  <c:v>9.6402777777777793</c:v>
                </c:pt>
                <c:pt idx="6942">
                  <c:v>9.6416666666666693</c:v>
                </c:pt>
                <c:pt idx="6943">
                  <c:v>9.6430555555555593</c:v>
                </c:pt>
                <c:pt idx="6944">
                  <c:v>9.6444444444444404</c:v>
                </c:pt>
                <c:pt idx="6945">
                  <c:v>9.6458333333333304</c:v>
                </c:pt>
                <c:pt idx="6946">
                  <c:v>9.6472222222222204</c:v>
                </c:pt>
                <c:pt idx="6947">
                  <c:v>9.6486111111111104</c:v>
                </c:pt>
                <c:pt idx="6948">
                  <c:v>9.65</c:v>
                </c:pt>
                <c:pt idx="6949">
                  <c:v>9.6513888888888903</c:v>
                </c:pt>
                <c:pt idx="6950">
                  <c:v>9.6527777777777803</c:v>
                </c:pt>
                <c:pt idx="6951">
                  <c:v>9.6541666666666703</c:v>
                </c:pt>
                <c:pt idx="6952">
                  <c:v>9.6555555555555603</c:v>
                </c:pt>
                <c:pt idx="6953">
                  <c:v>9.6569444444444503</c:v>
                </c:pt>
                <c:pt idx="6954">
                  <c:v>9.6583333333333297</c:v>
                </c:pt>
                <c:pt idx="6955">
                  <c:v>9.6597222222222197</c:v>
                </c:pt>
                <c:pt idx="6956">
                  <c:v>9.6611111111111097</c:v>
                </c:pt>
                <c:pt idx="6957">
                  <c:v>9.6624999999999996</c:v>
                </c:pt>
                <c:pt idx="6958">
                  <c:v>9.6638888888888896</c:v>
                </c:pt>
                <c:pt idx="6959">
                  <c:v>9.6652777777777796</c:v>
                </c:pt>
                <c:pt idx="6960">
                  <c:v>9.6666666666666696</c:v>
                </c:pt>
                <c:pt idx="6961">
                  <c:v>9.6680555555555596</c:v>
                </c:pt>
                <c:pt idx="6962">
                  <c:v>9.6694444444444407</c:v>
                </c:pt>
                <c:pt idx="6963">
                  <c:v>9.6708333333333307</c:v>
                </c:pt>
                <c:pt idx="6964">
                  <c:v>9.6722222222222207</c:v>
                </c:pt>
                <c:pt idx="6965">
                  <c:v>9.6736111111111107</c:v>
                </c:pt>
                <c:pt idx="6966">
                  <c:v>9.6750000000000007</c:v>
                </c:pt>
                <c:pt idx="6967">
                  <c:v>9.6763888888888907</c:v>
                </c:pt>
                <c:pt idx="6968">
                  <c:v>9.6777777777777807</c:v>
                </c:pt>
                <c:pt idx="6969">
                  <c:v>9.6791666666666707</c:v>
                </c:pt>
                <c:pt idx="6970">
                  <c:v>9.6805555555555607</c:v>
                </c:pt>
                <c:pt idx="6971">
                  <c:v>9.68194444444444</c:v>
                </c:pt>
                <c:pt idx="6972">
                  <c:v>9.68333333333333</c:v>
                </c:pt>
                <c:pt idx="6973">
                  <c:v>9.68472222222222</c:v>
                </c:pt>
                <c:pt idx="6974">
                  <c:v>9.68611111111111</c:v>
                </c:pt>
                <c:pt idx="6975">
                  <c:v>9.6875</c:v>
                </c:pt>
                <c:pt idx="6976">
                  <c:v>9.68888888888889</c:v>
                </c:pt>
                <c:pt idx="6977">
                  <c:v>9.69027777777778</c:v>
                </c:pt>
                <c:pt idx="6978">
                  <c:v>9.69166666666667</c:v>
                </c:pt>
                <c:pt idx="6979">
                  <c:v>9.69305555555556</c:v>
                </c:pt>
                <c:pt idx="6980">
                  <c:v>9.69444444444445</c:v>
                </c:pt>
                <c:pt idx="6981">
                  <c:v>9.6958333333333293</c:v>
                </c:pt>
                <c:pt idx="6982">
                  <c:v>9.6972222222222193</c:v>
                </c:pt>
                <c:pt idx="6983">
                  <c:v>9.6986111111111093</c:v>
                </c:pt>
                <c:pt idx="6984">
                  <c:v>9.6999999999999993</c:v>
                </c:pt>
                <c:pt idx="6985">
                  <c:v>9.7013888888888893</c:v>
                </c:pt>
                <c:pt idx="6986">
                  <c:v>9.7027777777777793</c:v>
                </c:pt>
                <c:pt idx="6987">
                  <c:v>9.7041666666666693</c:v>
                </c:pt>
                <c:pt idx="6988">
                  <c:v>9.7055555555555593</c:v>
                </c:pt>
                <c:pt idx="6989">
                  <c:v>9.7069444444444404</c:v>
                </c:pt>
                <c:pt idx="6990">
                  <c:v>9.7083333333333304</c:v>
                </c:pt>
                <c:pt idx="6991">
                  <c:v>9.7097222222222204</c:v>
                </c:pt>
                <c:pt idx="6992">
                  <c:v>9.7111111111111104</c:v>
                </c:pt>
                <c:pt idx="6993">
                  <c:v>9.7125000000000004</c:v>
                </c:pt>
                <c:pt idx="6994">
                  <c:v>9.7138888888888903</c:v>
                </c:pt>
                <c:pt idx="6995">
                  <c:v>9.7152777777777803</c:v>
                </c:pt>
                <c:pt idx="6996">
                  <c:v>9.7166666666666703</c:v>
                </c:pt>
                <c:pt idx="6997">
                  <c:v>9.7180555555555603</c:v>
                </c:pt>
                <c:pt idx="6998">
                  <c:v>9.7194444444444503</c:v>
                </c:pt>
                <c:pt idx="6999">
                  <c:v>9.7208333333333297</c:v>
                </c:pt>
                <c:pt idx="7000">
                  <c:v>9.7222222222222197</c:v>
                </c:pt>
                <c:pt idx="7001">
                  <c:v>9.7236111111111097</c:v>
                </c:pt>
                <c:pt idx="7002">
                  <c:v>9.7249999999999996</c:v>
                </c:pt>
                <c:pt idx="7003">
                  <c:v>9.7263888888888896</c:v>
                </c:pt>
                <c:pt idx="7004">
                  <c:v>9.7277777777777796</c:v>
                </c:pt>
                <c:pt idx="7005">
                  <c:v>9.7291666666666696</c:v>
                </c:pt>
                <c:pt idx="7006">
                  <c:v>9.7305555555555596</c:v>
                </c:pt>
                <c:pt idx="7007">
                  <c:v>9.7319444444444407</c:v>
                </c:pt>
                <c:pt idx="7008">
                  <c:v>9.7333333333333307</c:v>
                </c:pt>
                <c:pt idx="7009">
                  <c:v>9.7347222222222207</c:v>
                </c:pt>
                <c:pt idx="7010">
                  <c:v>9.7361111111111107</c:v>
                </c:pt>
                <c:pt idx="7011">
                  <c:v>9.7375000000000007</c:v>
                </c:pt>
                <c:pt idx="7012">
                  <c:v>9.7388888888888907</c:v>
                </c:pt>
                <c:pt idx="7013">
                  <c:v>9.7402777777777807</c:v>
                </c:pt>
                <c:pt idx="7014">
                  <c:v>9.7416666666666707</c:v>
                </c:pt>
                <c:pt idx="7015">
                  <c:v>9.7430555555555607</c:v>
                </c:pt>
                <c:pt idx="7016">
                  <c:v>9.74444444444444</c:v>
                </c:pt>
                <c:pt idx="7017">
                  <c:v>9.74583333333333</c:v>
                </c:pt>
                <c:pt idx="7018">
                  <c:v>9.74722222222222</c:v>
                </c:pt>
                <c:pt idx="7019">
                  <c:v>9.74861111111111</c:v>
                </c:pt>
                <c:pt idx="7020">
                  <c:v>9.75</c:v>
                </c:pt>
                <c:pt idx="7021">
                  <c:v>9.75138888888889</c:v>
                </c:pt>
                <c:pt idx="7022">
                  <c:v>9.75277777777778</c:v>
                </c:pt>
                <c:pt idx="7023">
                  <c:v>9.75416666666667</c:v>
                </c:pt>
                <c:pt idx="7024">
                  <c:v>9.75555555555556</c:v>
                </c:pt>
                <c:pt idx="7025">
                  <c:v>9.75694444444445</c:v>
                </c:pt>
                <c:pt idx="7026">
                  <c:v>9.7583333333333293</c:v>
                </c:pt>
                <c:pt idx="7027">
                  <c:v>9.7597222222222193</c:v>
                </c:pt>
                <c:pt idx="7028">
                  <c:v>9.7611111111111093</c:v>
                </c:pt>
                <c:pt idx="7029">
                  <c:v>9.7624999999999993</c:v>
                </c:pt>
                <c:pt idx="7030">
                  <c:v>9.7638888888888893</c:v>
                </c:pt>
                <c:pt idx="7031">
                  <c:v>9.7652777777777793</c:v>
                </c:pt>
                <c:pt idx="7032">
                  <c:v>9.7666666666666693</c:v>
                </c:pt>
                <c:pt idx="7033">
                  <c:v>9.7680555555555593</c:v>
                </c:pt>
                <c:pt idx="7034">
                  <c:v>9.7694444444444404</c:v>
                </c:pt>
                <c:pt idx="7035">
                  <c:v>9.7708333333333304</c:v>
                </c:pt>
                <c:pt idx="7036">
                  <c:v>9.7722222222222204</c:v>
                </c:pt>
                <c:pt idx="7037">
                  <c:v>9.7736111111111104</c:v>
                </c:pt>
                <c:pt idx="7038">
                  <c:v>9.7750000000000004</c:v>
                </c:pt>
                <c:pt idx="7039">
                  <c:v>9.7763888888888903</c:v>
                </c:pt>
                <c:pt idx="7040">
                  <c:v>9.7777777777777803</c:v>
                </c:pt>
                <c:pt idx="7041">
                  <c:v>9.7791666666666703</c:v>
                </c:pt>
                <c:pt idx="7042">
                  <c:v>9.7805555555555603</c:v>
                </c:pt>
                <c:pt idx="7043">
                  <c:v>9.7819444444444503</c:v>
                </c:pt>
                <c:pt idx="7044">
                  <c:v>9.7833333333333297</c:v>
                </c:pt>
                <c:pt idx="7045">
                  <c:v>9.7847222222222197</c:v>
                </c:pt>
                <c:pt idx="7046">
                  <c:v>9.7861111111111097</c:v>
                </c:pt>
                <c:pt idx="7047">
                  <c:v>9.7874999999999996</c:v>
                </c:pt>
                <c:pt idx="7048">
                  <c:v>9.7888888888888896</c:v>
                </c:pt>
                <c:pt idx="7049">
                  <c:v>9.7902777777777796</c:v>
                </c:pt>
                <c:pt idx="7050">
                  <c:v>9.7916666666666696</c:v>
                </c:pt>
                <c:pt idx="7051">
                  <c:v>9.7930555555555596</c:v>
                </c:pt>
                <c:pt idx="7052">
                  <c:v>9.7944444444444407</c:v>
                </c:pt>
                <c:pt idx="7053">
                  <c:v>9.7958333333333307</c:v>
                </c:pt>
                <c:pt idx="7054">
                  <c:v>9.7972222222222207</c:v>
                </c:pt>
                <c:pt idx="7055">
                  <c:v>9.7986111111111107</c:v>
                </c:pt>
                <c:pt idx="7056">
                  <c:v>9.8000000000000007</c:v>
                </c:pt>
                <c:pt idx="7057">
                  <c:v>9.8013888888888907</c:v>
                </c:pt>
                <c:pt idx="7058">
                  <c:v>9.8027777777777807</c:v>
                </c:pt>
                <c:pt idx="7059">
                  <c:v>9.8041666666666707</c:v>
                </c:pt>
                <c:pt idx="7060">
                  <c:v>9.8055555555555607</c:v>
                </c:pt>
                <c:pt idx="7061">
                  <c:v>9.80694444444444</c:v>
                </c:pt>
                <c:pt idx="7062">
                  <c:v>9.80833333333333</c:v>
                </c:pt>
                <c:pt idx="7063">
                  <c:v>9.80972222222222</c:v>
                </c:pt>
                <c:pt idx="7064">
                  <c:v>9.81111111111111</c:v>
                </c:pt>
                <c:pt idx="7065">
                  <c:v>9.8125</c:v>
                </c:pt>
                <c:pt idx="7066">
                  <c:v>9.81388888888889</c:v>
                </c:pt>
                <c:pt idx="7067">
                  <c:v>9.81527777777778</c:v>
                </c:pt>
                <c:pt idx="7068">
                  <c:v>9.81666666666667</c:v>
                </c:pt>
                <c:pt idx="7069">
                  <c:v>9.81805555555556</c:v>
                </c:pt>
                <c:pt idx="7070">
                  <c:v>9.81944444444445</c:v>
                </c:pt>
                <c:pt idx="7071">
                  <c:v>9.8208333333333293</c:v>
                </c:pt>
                <c:pt idx="7072">
                  <c:v>9.8222222222222193</c:v>
                </c:pt>
                <c:pt idx="7073">
                  <c:v>9.8236111111111093</c:v>
                </c:pt>
                <c:pt idx="7074">
                  <c:v>9.8249999999999993</c:v>
                </c:pt>
                <c:pt idx="7075">
                  <c:v>9.8263888888888893</c:v>
                </c:pt>
                <c:pt idx="7076">
                  <c:v>9.8277777777777793</c:v>
                </c:pt>
                <c:pt idx="7077">
                  <c:v>9.8291666666666693</c:v>
                </c:pt>
                <c:pt idx="7078">
                  <c:v>9.8305555555555593</c:v>
                </c:pt>
                <c:pt idx="7079">
                  <c:v>9.8319444444444404</c:v>
                </c:pt>
                <c:pt idx="7080">
                  <c:v>9.8333333333333304</c:v>
                </c:pt>
                <c:pt idx="7081">
                  <c:v>9.8347222222222204</c:v>
                </c:pt>
                <c:pt idx="7082">
                  <c:v>9.8361111111111104</c:v>
                </c:pt>
                <c:pt idx="7083">
                  <c:v>9.8375000000000004</c:v>
                </c:pt>
                <c:pt idx="7084">
                  <c:v>9.8388888888888903</c:v>
                </c:pt>
                <c:pt idx="7085">
                  <c:v>9.8402777777777803</c:v>
                </c:pt>
                <c:pt idx="7086">
                  <c:v>9.8416666666666703</c:v>
                </c:pt>
                <c:pt idx="7087">
                  <c:v>9.8430555555555603</c:v>
                </c:pt>
                <c:pt idx="7088">
                  <c:v>9.8444444444444503</c:v>
                </c:pt>
                <c:pt idx="7089">
                  <c:v>9.8458333333333297</c:v>
                </c:pt>
                <c:pt idx="7090">
                  <c:v>9.8472222222222197</c:v>
                </c:pt>
                <c:pt idx="7091">
                  <c:v>9.8486111111111097</c:v>
                </c:pt>
                <c:pt idx="7092">
                  <c:v>9.85</c:v>
                </c:pt>
                <c:pt idx="7093">
                  <c:v>9.8513888888888896</c:v>
                </c:pt>
                <c:pt idx="7094">
                  <c:v>9.8527777777777796</c:v>
                </c:pt>
                <c:pt idx="7095">
                  <c:v>9.8541666666666696</c:v>
                </c:pt>
                <c:pt idx="7096">
                  <c:v>9.8555555555555596</c:v>
                </c:pt>
                <c:pt idx="7097">
                  <c:v>9.8569444444444407</c:v>
                </c:pt>
                <c:pt idx="7098">
                  <c:v>9.8583333333333307</c:v>
                </c:pt>
                <c:pt idx="7099">
                  <c:v>9.8597222222222207</c:v>
                </c:pt>
                <c:pt idx="7100">
                  <c:v>9.8611111111111107</c:v>
                </c:pt>
                <c:pt idx="7101">
                  <c:v>9.8625000000000007</c:v>
                </c:pt>
                <c:pt idx="7102">
                  <c:v>9.8638888888888907</c:v>
                </c:pt>
                <c:pt idx="7103">
                  <c:v>9.8652777777777807</c:v>
                </c:pt>
                <c:pt idx="7104">
                  <c:v>9.8666666666666707</c:v>
                </c:pt>
                <c:pt idx="7105">
                  <c:v>9.8680555555555607</c:v>
                </c:pt>
                <c:pt idx="7106">
                  <c:v>9.86944444444444</c:v>
                </c:pt>
                <c:pt idx="7107">
                  <c:v>9.87083333333333</c:v>
                </c:pt>
                <c:pt idx="7108">
                  <c:v>9.87222222222222</c:v>
                </c:pt>
                <c:pt idx="7109">
                  <c:v>9.87361111111111</c:v>
                </c:pt>
                <c:pt idx="7110">
                  <c:v>9.875</c:v>
                </c:pt>
                <c:pt idx="7111">
                  <c:v>9.87638888888889</c:v>
                </c:pt>
                <c:pt idx="7112">
                  <c:v>9.87777777777778</c:v>
                </c:pt>
                <c:pt idx="7113">
                  <c:v>9.87916666666667</c:v>
                </c:pt>
                <c:pt idx="7114">
                  <c:v>9.88055555555556</c:v>
                </c:pt>
                <c:pt idx="7115">
                  <c:v>9.88194444444445</c:v>
                </c:pt>
                <c:pt idx="7116">
                  <c:v>9.8833333333333293</c:v>
                </c:pt>
                <c:pt idx="7117">
                  <c:v>9.8847222222222193</c:v>
                </c:pt>
                <c:pt idx="7118">
                  <c:v>9.8861111111111093</c:v>
                </c:pt>
                <c:pt idx="7119">
                  <c:v>9.8874999999999993</c:v>
                </c:pt>
                <c:pt idx="7120">
                  <c:v>9.8888888888888893</c:v>
                </c:pt>
                <c:pt idx="7121">
                  <c:v>9.8902777777777793</c:v>
                </c:pt>
                <c:pt idx="7122">
                  <c:v>9.8916666666666693</c:v>
                </c:pt>
                <c:pt idx="7123">
                  <c:v>9.8930555555555593</c:v>
                </c:pt>
                <c:pt idx="7124">
                  <c:v>9.8944444444444404</c:v>
                </c:pt>
                <c:pt idx="7125">
                  <c:v>9.8958333333333304</c:v>
                </c:pt>
                <c:pt idx="7126">
                  <c:v>9.8972222222222204</c:v>
                </c:pt>
                <c:pt idx="7127">
                  <c:v>9.8986111111111104</c:v>
                </c:pt>
                <c:pt idx="7128">
                  <c:v>9.9</c:v>
                </c:pt>
                <c:pt idx="7129">
                  <c:v>9.9013888888888903</c:v>
                </c:pt>
                <c:pt idx="7130">
                  <c:v>9.9027777777777803</c:v>
                </c:pt>
                <c:pt idx="7131">
                  <c:v>9.9041666666666703</c:v>
                </c:pt>
                <c:pt idx="7132">
                  <c:v>9.9055555555555603</c:v>
                </c:pt>
                <c:pt idx="7133">
                  <c:v>9.9069444444444503</c:v>
                </c:pt>
                <c:pt idx="7134">
                  <c:v>9.9083333333333297</c:v>
                </c:pt>
                <c:pt idx="7135">
                  <c:v>9.9097222222222197</c:v>
                </c:pt>
                <c:pt idx="7136">
                  <c:v>9.9111111111111097</c:v>
                </c:pt>
                <c:pt idx="7137">
                  <c:v>9.9124999999999996</c:v>
                </c:pt>
                <c:pt idx="7138">
                  <c:v>9.9138888888888896</c:v>
                </c:pt>
                <c:pt idx="7139">
                  <c:v>9.9152777777777796</c:v>
                </c:pt>
                <c:pt idx="7140">
                  <c:v>9.9166666666666696</c:v>
                </c:pt>
                <c:pt idx="7141">
                  <c:v>9.9180555555555596</c:v>
                </c:pt>
                <c:pt idx="7142">
                  <c:v>9.9194444444444407</c:v>
                </c:pt>
                <c:pt idx="7143">
                  <c:v>9.9208333333333307</c:v>
                </c:pt>
                <c:pt idx="7144">
                  <c:v>9.9222222222222207</c:v>
                </c:pt>
                <c:pt idx="7145">
                  <c:v>9.9236111111111107</c:v>
                </c:pt>
                <c:pt idx="7146">
                  <c:v>9.9250000000000007</c:v>
                </c:pt>
                <c:pt idx="7147">
                  <c:v>9.9263888888888907</c:v>
                </c:pt>
                <c:pt idx="7148">
                  <c:v>9.9277777777777807</c:v>
                </c:pt>
                <c:pt idx="7149">
                  <c:v>9.9291666666666707</c:v>
                </c:pt>
                <c:pt idx="7150">
                  <c:v>9.9305555555555607</c:v>
                </c:pt>
                <c:pt idx="7151">
                  <c:v>9.93194444444444</c:v>
                </c:pt>
                <c:pt idx="7152">
                  <c:v>9.93333333333333</c:v>
                </c:pt>
                <c:pt idx="7153">
                  <c:v>9.93472222222222</c:v>
                </c:pt>
                <c:pt idx="7154">
                  <c:v>9.93611111111111</c:v>
                </c:pt>
                <c:pt idx="7155">
                  <c:v>9.9375</c:v>
                </c:pt>
                <c:pt idx="7156">
                  <c:v>9.93888888888889</c:v>
                </c:pt>
                <c:pt idx="7157">
                  <c:v>9.94027777777778</c:v>
                </c:pt>
                <c:pt idx="7158">
                  <c:v>9.94166666666667</c:v>
                </c:pt>
                <c:pt idx="7159">
                  <c:v>9.94305555555556</c:v>
                </c:pt>
                <c:pt idx="7160">
                  <c:v>9.94444444444445</c:v>
                </c:pt>
                <c:pt idx="7161">
                  <c:v>9.9458333333333293</c:v>
                </c:pt>
                <c:pt idx="7162">
                  <c:v>9.9472222222222193</c:v>
                </c:pt>
                <c:pt idx="7163">
                  <c:v>9.9486111111111093</c:v>
                </c:pt>
                <c:pt idx="7164">
                  <c:v>9.9499999999999993</c:v>
                </c:pt>
                <c:pt idx="7165">
                  <c:v>9.9513888888888893</c:v>
                </c:pt>
                <c:pt idx="7166">
                  <c:v>9.9527777777777793</c:v>
                </c:pt>
                <c:pt idx="7167">
                  <c:v>9.9541666666666693</c:v>
                </c:pt>
                <c:pt idx="7168">
                  <c:v>9.9555555555555593</c:v>
                </c:pt>
                <c:pt idx="7169">
                  <c:v>9.9569444444444404</c:v>
                </c:pt>
                <c:pt idx="7170">
                  <c:v>9.9583333333333304</c:v>
                </c:pt>
                <c:pt idx="7171">
                  <c:v>9.9597222222222204</c:v>
                </c:pt>
                <c:pt idx="7172">
                  <c:v>9.9611111111111104</c:v>
                </c:pt>
                <c:pt idx="7173">
                  <c:v>9.9625000000000004</c:v>
                </c:pt>
                <c:pt idx="7174">
                  <c:v>9.9638888888888903</c:v>
                </c:pt>
                <c:pt idx="7175">
                  <c:v>9.9652777777777803</c:v>
                </c:pt>
                <c:pt idx="7176">
                  <c:v>9.9666666666666703</c:v>
                </c:pt>
                <c:pt idx="7177">
                  <c:v>9.9680555555555603</c:v>
                </c:pt>
                <c:pt idx="7178">
                  <c:v>9.9694444444444503</c:v>
                </c:pt>
                <c:pt idx="7179">
                  <c:v>9.9708333333333297</c:v>
                </c:pt>
                <c:pt idx="7180">
                  <c:v>9.9722222222222197</c:v>
                </c:pt>
                <c:pt idx="7181">
                  <c:v>9.9736111111111097</c:v>
                </c:pt>
                <c:pt idx="7182">
                  <c:v>9.9749999999999996</c:v>
                </c:pt>
                <c:pt idx="7183">
                  <c:v>9.9763888888888896</c:v>
                </c:pt>
                <c:pt idx="7184">
                  <c:v>9.9777777777777796</c:v>
                </c:pt>
                <c:pt idx="7185">
                  <c:v>9.9791666666666696</c:v>
                </c:pt>
                <c:pt idx="7186">
                  <c:v>9.9805555555555596</c:v>
                </c:pt>
                <c:pt idx="7187">
                  <c:v>9.9819444444444407</c:v>
                </c:pt>
                <c:pt idx="7188">
                  <c:v>9.9833333333333307</c:v>
                </c:pt>
                <c:pt idx="7189">
                  <c:v>9.9847222222222207</c:v>
                </c:pt>
                <c:pt idx="7190">
                  <c:v>9.9861111111111107</c:v>
                </c:pt>
                <c:pt idx="7191">
                  <c:v>9.9875000000000007</c:v>
                </c:pt>
                <c:pt idx="7192">
                  <c:v>9.9888888888888907</c:v>
                </c:pt>
                <c:pt idx="7193">
                  <c:v>9.9902777777777807</c:v>
                </c:pt>
                <c:pt idx="7194">
                  <c:v>9.9916666666666707</c:v>
                </c:pt>
                <c:pt idx="7195">
                  <c:v>9.9930555555555607</c:v>
                </c:pt>
                <c:pt idx="7196">
                  <c:v>9.99444444444444</c:v>
                </c:pt>
                <c:pt idx="7197">
                  <c:v>9.99583333333333</c:v>
                </c:pt>
                <c:pt idx="7198">
                  <c:v>9.99722222222222</c:v>
                </c:pt>
                <c:pt idx="7199">
                  <c:v>9.99861111111111</c:v>
                </c:pt>
                <c:pt idx="7200">
                  <c:v>10</c:v>
                </c:pt>
                <c:pt idx="7201">
                  <c:v>10.001388888888901</c:v>
                </c:pt>
                <c:pt idx="7202">
                  <c:v>10.0027777777778</c:v>
                </c:pt>
                <c:pt idx="7203">
                  <c:v>10.0041666666667</c:v>
                </c:pt>
                <c:pt idx="7204">
                  <c:v>10.005555555555601</c:v>
                </c:pt>
                <c:pt idx="7205">
                  <c:v>10.0069444444444</c:v>
                </c:pt>
                <c:pt idx="7206">
                  <c:v>10.008333333333301</c:v>
                </c:pt>
                <c:pt idx="7207">
                  <c:v>10.0097222222222</c:v>
                </c:pt>
                <c:pt idx="7208">
                  <c:v>10.0111111111111</c:v>
                </c:pt>
                <c:pt idx="7209">
                  <c:v>10.012499999999999</c:v>
                </c:pt>
                <c:pt idx="7210">
                  <c:v>10.0138888888889</c:v>
                </c:pt>
                <c:pt idx="7211">
                  <c:v>10.015277777777801</c:v>
                </c:pt>
                <c:pt idx="7212">
                  <c:v>10.016666666666699</c:v>
                </c:pt>
                <c:pt idx="7213">
                  <c:v>10.0180555555556</c:v>
                </c:pt>
                <c:pt idx="7214">
                  <c:v>10.0194444444444</c:v>
                </c:pt>
                <c:pt idx="7215">
                  <c:v>10.0208333333333</c:v>
                </c:pt>
                <c:pt idx="7216">
                  <c:v>10.022222222222201</c:v>
                </c:pt>
                <c:pt idx="7217">
                  <c:v>10.0236111111111</c:v>
                </c:pt>
                <c:pt idx="7218">
                  <c:v>10.025</c:v>
                </c:pt>
                <c:pt idx="7219">
                  <c:v>10.026388888888899</c:v>
                </c:pt>
                <c:pt idx="7220">
                  <c:v>10.0277777777778</c:v>
                </c:pt>
                <c:pt idx="7221">
                  <c:v>10.029166666666701</c:v>
                </c:pt>
                <c:pt idx="7222">
                  <c:v>10.030555555555599</c:v>
                </c:pt>
                <c:pt idx="7223">
                  <c:v>10.031944444444401</c:v>
                </c:pt>
                <c:pt idx="7224">
                  <c:v>10.033333333333299</c:v>
                </c:pt>
                <c:pt idx="7225">
                  <c:v>10.0347222222222</c:v>
                </c:pt>
                <c:pt idx="7226">
                  <c:v>10.036111111111101</c:v>
                </c:pt>
                <c:pt idx="7227">
                  <c:v>10.0375</c:v>
                </c:pt>
                <c:pt idx="7228">
                  <c:v>10.0388888888889</c:v>
                </c:pt>
                <c:pt idx="7229">
                  <c:v>10.040277777777799</c:v>
                </c:pt>
                <c:pt idx="7230">
                  <c:v>10.0416666666667</c:v>
                </c:pt>
                <c:pt idx="7231">
                  <c:v>10.0430555555556</c:v>
                </c:pt>
                <c:pt idx="7232">
                  <c:v>10.0444444444444</c:v>
                </c:pt>
                <c:pt idx="7233">
                  <c:v>10.045833333333301</c:v>
                </c:pt>
                <c:pt idx="7234">
                  <c:v>10.047222222222199</c:v>
                </c:pt>
                <c:pt idx="7235">
                  <c:v>10.0486111111111</c:v>
                </c:pt>
                <c:pt idx="7236">
                  <c:v>10.050000000000001</c:v>
                </c:pt>
                <c:pt idx="7237">
                  <c:v>10.0513888888889</c:v>
                </c:pt>
                <c:pt idx="7238">
                  <c:v>10.0527777777778</c:v>
                </c:pt>
                <c:pt idx="7239">
                  <c:v>10.054166666666699</c:v>
                </c:pt>
                <c:pt idx="7240">
                  <c:v>10.0555555555556</c:v>
                </c:pt>
                <c:pt idx="7241">
                  <c:v>10.056944444444399</c:v>
                </c:pt>
                <c:pt idx="7242">
                  <c:v>10.0583333333333</c:v>
                </c:pt>
                <c:pt idx="7243">
                  <c:v>10.0597222222222</c:v>
                </c:pt>
                <c:pt idx="7244">
                  <c:v>10.061111111111099</c:v>
                </c:pt>
                <c:pt idx="7245">
                  <c:v>10.0625</c:v>
                </c:pt>
                <c:pt idx="7246">
                  <c:v>10.063888888888901</c:v>
                </c:pt>
                <c:pt idx="7247">
                  <c:v>10.0652777777778</c:v>
                </c:pt>
                <c:pt idx="7248">
                  <c:v>10.0666666666667</c:v>
                </c:pt>
                <c:pt idx="7249">
                  <c:v>10.068055555555601</c:v>
                </c:pt>
                <c:pt idx="7250">
                  <c:v>10.0694444444444</c:v>
                </c:pt>
                <c:pt idx="7251">
                  <c:v>10.070833333333301</c:v>
                </c:pt>
                <c:pt idx="7252">
                  <c:v>10.0722222222222</c:v>
                </c:pt>
                <c:pt idx="7253">
                  <c:v>10.0736111111111</c:v>
                </c:pt>
                <c:pt idx="7254">
                  <c:v>10.074999999999999</c:v>
                </c:pt>
                <c:pt idx="7255">
                  <c:v>10.0763888888889</c:v>
                </c:pt>
                <c:pt idx="7256">
                  <c:v>10.077777777777801</c:v>
                </c:pt>
                <c:pt idx="7257">
                  <c:v>10.079166666666699</c:v>
                </c:pt>
                <c:pt idx="7258">
                  <c:v>10.0805555555556</c:v>
                </c:pt>
                <c:pt idx="7259">
                  <c:v>10.0819444444444</c:v>
                </c:pt>
                <c:pt idx="7260">
                  <c:v>10.0833333333333</c:v>
                </c:pt>
                <c:pt idx="7261">
                  <c:v>10.084722222222201</c:v>
                </c:pt>
                <c:pt idx="7262">
                  <c:v>10.0861111111111</c:v>
                </c:pt>
                <c:pt idx="7263">
                  <c:v>10.0875</c:v>
                </c:pt>
                <c:pt idx="7264">
                  <c:v>10.088888888888899</c:v>
                </c:pt>
                <c:pt idx="7265">
                  <c:v>10.0902777777778</c:v>
                </c:pt>
                <c:pt idx="7266">
                  <c:v>10.091666666666701</c:v>
                </c:pt>
                <c:pt idx="7267">
                  <c:v>10.093055555555599</c:v>
                </c:pt>
                <c:pt idx="7268">
                  <c:v>10.094444444444401</c:v>
                </c:pt>
                <c:pt idx="7269">
                  <c:v>10.095833333333299</c:v>
                </c:pt>
                <c:pt idx="7270">
                  <c:v>10.0972222222222</c:v>
                </c:pt>
                <c:pt idx="7271">
                  <c:v>10.098611111111101</c:v>
                </c:pt>
                <c:pt idx="7272">
                  <c:v>10.1</c:v>
                </c:pt>
                <c:pt idx="7273">
                  <c:v>10.1013888888889</c:v>
                </c:pt>
                <c:pt idx="7274">
                  <c:v>10.102777777777799</c:v>
                </c:pt>
                <c:pt idx="7275">
                  <c:v>10.1041666666667</c:v>
                </c:pt>
                <c:pt idx="7276">
                  <c:v>10.1055555555556</c:v>
                </c:pt>
                <c:pt idx="7277">
                  <c:v>10.1069444444444</c:v>
                </c:pt>
                <c:pt idx="7278">
                  <c:v>10.108333333333301</c:v>
                </c:pt>
                <c:pt idx="7279">
                  <c:v>10.109722222222199</c:v>
                </c:pt>
                <c:pt idx="7280">
                  <c:v>10.1111111111111</c:v>
                </c:pt>
                <c:pt idx="7281">
                  <c:v>10.112500000000001</c:v>
                </c:pt>
                <c:pt idx="7282">
                  <c:v>10.1138888888889</c:v>
                </c:pt>
                <c:pt idx="7283">
                  <c:v>10.1152777777778</c:v>
                </c:pt>
                <c:pt idx="7284">
                  <c:v>10.116666666666699</c:v>
                </c:pt>
                <c:pt idx="7285">
                  <c:v>10.1180555555556</c:v>
                </c:pt>
                <c:pt idx="7286">
                  <c:v>10.119444444444399</c:v>
                </c:pt>
                <c:pt idx="7287">
                  <c:v>10.1208333333333</c:v>
                </c:pt>
                <c:pt idx="7288">
                  <c:v>10.1222222222222</c:v>
                </c:pt>
                <c:pt idx="7289">
                  <c:v>10.123611111111099</c:v>
                </c:pt>
                <c:pt idx="7290">
                  <c:v>10.125</c:v>
                </c:pt>
                <c:pt idx="7291">
                  <c:v>10.126388888888901</c:v>
                </c:pt>
                <c:pt idx="7292">
                  <c:v>10.1277777777778</c:v>
                </c:pt>
                <c:pt idx="7293">
                  <c:v>10.1291666666667</c:v>
                </c:pt>
                <c:pt idx="7294">
                  <c:v>10.130555555555601</c:v>
                </c:pt>
                <c:pt idx="7295">
                  <c:v>10.1319444444444</c:v>
                </c:pt>
                <c:pt idx="7296">
                  <c:v>10.133333333333301</c:v>
                </c:pt>
                <c:pt idx="7297">
                  <c:v>10.1347222222222</c:v>
                </c:pt>
                <c:pt idx="7298">
                  <c:v>10.1361111111111</c:v>
                </c:pt>
                <c:pt idx="7299">
                  <c:v>10.137499999999999</c:v>
                </c:pt>
                <c:pt idx="7300">
                  <c:v>10.1388888888889</c:v>
                </c:pt>
                <c:pt idx="7301">
                  <c:v>10.140277777777801</c:v>
                </c:pt>
                <c:pt idx="7302">
                  <c:v>10.141666666666699</c:v>
                </c:pt>
                <c:pt idx="7303">
                  <c:v>10.1430555555556</c:v>
                </c:pt>
                <c:pt idx="7304">
                  <c:v>10.1444444444444</c:v>
                </c:pt>
                <c:pt idx="7305">
                  <c:v>10.1458333333333</c:v>
                </c:pt>
                <c:pt idx="7306">
                  <c:v>10.147222222222201</c:v>
                </c:pt>
                <c:pt idx="7307">
                  <c:v>10.1486111111111</c:v>
                </c:pt>
                <c:pt idx="7308">
                  <c:v>10.15</c:v>
                </c:pt>
                <c:pt idx="7309">
                  <c:v>10.151388888888899</c:v>
                </c:pt>
                <c:pt idx="7310">
                  <c:v>10.1527777777778</c:v>
                </c:pt>
                <c:pt idx="7311">
                  <c:v>10.154166666666701</c:v>
                </c:pt>
                <c:pt idx="7312">
                  <c:v>10.155555555555599</c:v>
                </c:pt>
                <c:pt idx="7313">
                  <c:v>10.156944444444401</c:v>
                </c:pt>
                <c:pt idx="7314">
                  <c:v>10.158333333333299</c:v>
                </c:pt>
                <c:pt idx="7315">
                  <c:v>10.1597222222222</c:v>
                </c:pt>
                <c:pt idx="7316">
                  <c:v>10.161111111111101</c:v>
                </c:pt>
                <c:pt idx="7317">
                  <c:v>10.1625</c:v>
                </c:pt>
                <c:pt idx="7318">
                  <c:v>10.1638888888889</c:v>
                </c:pt>
                <c:pt idx="7319">
                  <c:v>10.165277777777799</c:v>
                </c:pt>
                <c:pt idx="7320">
                  <c:v>10.1666666666667</c:v>
                </c:pt>
                <c:pt idx="7321">
                  <c:v>10.1680555555556</c:v>
                </c:pt>
                <c:pt idx="7322">
                  <c:v>10.1694444444444</c:v>
                </c:pt>
                <c:pt idx="7323">
                  <c:v>10.170833333333301</c:v>
                </c:pt>
                <c:pt idx="7324">
                  <c:v>10.172222222222199</c:v>
                </c:pt>
                <c:pt idx="7325">
                  <c:v>10.1736111111111</c:v>
                </c:pt>
                <c:pt idx="7326">
                  <c:v>10.175000000000001</c:v>
                </c:pt>
                <c:pt idx="7327">
                  <c:v>10.1763888888889</c:v>
                </c:pt>
                <c:pt idx="7328">
                  <c:v>10.1777777777778</c:v>
                </c:pt>
                <c:pt idx="7329">
                  <c:v>10.179166666666699</c:v>
                </c:pt>
                <c:pt idx="7330">
                  <c:v>10.1805555555556</c:v>
                </c:pt>
                <c:pt idx="7331">
                  <c:v>10.181944444444399</c:v>
                </c:pt>
                <c:pt idx="7332">
                  <c:v>10.1833333333333</c:v>
                </c:pt>
                <c:pt idx="7333">
                  <c:v>10.1847222222222</c:v>
                </c:pt>
                <c:pt idx="7334">
                  <c:v>10.186111111111099</c:v>
                </c:pt>
                <c:pt idx="7335">
                  <c:v>10.1875</c:v>
                </c:pt>
                <c:pt idx="7336">
                  <c:v>10.188888888888901</c:v>
                </c:pt>
                <c:pt idx="7337">
                  <c:v>10.1902777777778</c:v>
                </c:pt>
                <c:pt idx="7338">
                  <c:v>10.1916666666667</c:v>
                </c:pt>
                <c:pt idx="7339">
                  <c:v>10.193055555555601</c:v>
                </c:pt>
                <c:pt idx="7340">
                  <c:v>10.1944444444444</c:v>
                </c:pt>
                <c:pt idx="7341">
                  <c:v>10.195833333333301</c:v>
                </c:pt>
                <c:pt idx="7342">
                  <c:v>10.1972222222222</c:v>
                </c:pt>
                <c:pt idx="7343">
                  <c:v>10.1986111111111</c:v>
                </c:pt>
                <c:pt idx="7344">
                  <c:v>10.199999999999999</c:v>
                </c:pt>
                <c:pt idx="7345">
                  <c:v>10.2013888888889</c:v>
                </c:pt>
                <c:pt idx="7346">
                  <c:v>10.202777777777801</c:v>
                </c:pt>
                <c:pt idx="7347">
                  <c:v>10.204166666666699</c:v>
                </c:pt>
                <c:pt idx="7348">
                  <c:v>10.2055555555556</c:v>
                </c:pt>
                <c:pt idx="7349">
                  <c:v>10.2069444444444</c:v>
                </c:pt>
                <c:pt idx="7350">
                  <c:v>10.2083333333333</c:v>
                </c:pt>
                <c:pt idx="7351">
                  <c:v>10.209722222222201</c:v>
                </c:pt>
                <c:pt idx="7352">
                  <c:v>10.2111111111111</c:v>
                </c:pt>
                <c:pt idx="7353">
                  <c:v>10.2125</c:v>
                </c:pt>
                <c:pt idx="7354">
                  <c:v>10.213888888888899</c:v>
                </c:pt>
                <c:pt idx="7355">
                  <c:v>10.2152777777778</c:v>
                </c:pt>
                <c:pt idx="7356">
                  <c:v>10.216666666666701</c:v>
                </c:pt>
                <c:pt idx="7357">
                  <c:v>10.218055555555599</c:v>
                </c:pt>
                <c:pt idx="7358">
                  <c:v>10.219444444444401</c:v>
                </c:pt>
                <c:pt idx="7359">
                  <c:v>10.220833333333299</c:v>
                </c:pt>
                <c:pt idx="7360">
                  <c:v>10.2222222222222</c:v>
                </c:pt>
                <c:pt idx="7361">
                  <c:v>10.223611111111101</c:v>
                </c:pt>
                <c:pt idx="7362">
                  <c:v>10.225</c:v>
                </c:pt>
                <c:pt idx="7363">
                  <c:v>10.2263888888889</c:v>
                </c:pt>
                <c:pt idx="7364">
                  <c:v>10.227777777777799</c:v>
                </c:pt>
                <c:pt idx="7365">
                  <c:v>10.2291666666667</c:v>
                </c:pt>
                <c:pt idx="7366">
                  <c:v>10.2305555555556</c:v>
                </c:pt>
                <c:pt idx="7367">
                  <c:v>10.2319444444444</c:v>
                </c:pt>
                <c:pt idx="7368">
                  <c:v>10.233333333333301</c:v>
                </c:pt>
                <c:pt idx="7369">
                  <c:v>10.234722222222199</c:v>
                </c:pt>
                <c:pt idx="7370">
                  <c:v>10.2361111111111</c:v>
                </c:pt>
                <c:pt idx="7371">
                  <c:v>10.237500000000001</c:v>
                </c:pt>
                <c:pt idx="7372">
                  <c:v>10.2388888888889</c:v>
                </c:pt>
                <c:pt idx="7373">
                  <c:v>10.2402777777778</c:v>
                </c:pt>
                <c:pt idx="7374">
                  <c:v>10.241666666666699</c:v>
                </c:pt>
                <c:pt idx="7375">
                  <c:v>10.2430555555556</c:v>
                </c:pt>
                <c:pt idx="7376">
                  <c:v>10.244444444444399</c:v>
                </c:pt>
                <c:pt idx="7377">
                  <c:v>10.2458333333333</c:v>
                </c:pt>
                <c:pt idx="7378">
                  <c:v>10.2472222222222</c:v>
                </c:pt>
                <c:pt idx="7379">
                  <c:v>10.248611111111099</c:v>
                </c:pt>
                <c:pt idx="7380">
                  <c:v>10.25</c:v>
                </c:pt>
                <c:pt idx="7381">
                  <c:v>10.251388888888901</c:v>
                </c:pt>
                <c:pt idx="7382">
                  <c:v>10.2527777777778</c:v>
                </c:pt>
                <c:pt idx="7383">
                  <c:v>10.2541666666667</c:v>
                </c:pt>
                <c:pt idx="7384">
                  <c:v>10.255555555555601</c:v>
                </c:pt>
                <c:pt idx="7385">
                  <c:v>10.2569444444444</c:v>
                </c:pt>
                <c:pt idx="7386">
                  <c:v>10.258333333333301</c:v>
                </c:pt>
                <c:pt idx="7387">
                  <c:v>10.2597222222222</c:v>
                </c:pt>
                <c:pt idx="7388">
                  <c:v>10.2611111111111</c:v>
                </c:pt>
                <c:pt idx="7389">
                  <c:v>10.262499999999999</c:v>
                </c:pt>
                <c:pt idx="7390">
                  <c:v>10.2638888888889</c:v>
                </c:pt>
                <c:pt idx="7391">
                  <c:v>10.265277777777801</c:v>
                </c:pt>
                <c:pt idx="7392">
                  <c:v>10.266666666666699</c:v>
                </c:pt>
                <c:pt idx="7393">
                  <c:v>10.2680555555556</c:v>
                </c:pt>
                <c:pt idx="7394">
                  <c:v>10.2694444444444</c:v>
                </c:pt>
                <c:pt idx="7395">
                  <c:v>10.2708333333333</c:v>
                </c:pt>
                <c:pt idx="7396">
                  <c:v>10.272222222222201</c:v>
                </c:pt>
                <c:pt idx="7397">
                  <c:v>10.2736111111111</c:v>
                </c:pt>
                <c:pt idx="7398">
                  <c:v>10.275</c:v>
                </c:pt>
                <c:pt idx="7399">
                  <c:v>10.276388888888899</c:v>
                </c:pt>
                <c:pt idx="7400">
                  <c:v>10.2777777777778</c:v>
                </c:pt>
                <c:pt idx="7401">
                  <c:v>10.279166666666701</c:v>
                </c:pt>
                <c:pt idx="7402">
                  <c:v>10.280555555555599</c:v>
                </c:pt>
                <c:pt idx="7403">
                  <c:v>10.281944444444401</c:v>
                </c:pt>
                <c:pt idx="7404">
                  <c:v>10.283333333333299</c:v>
                </c:pt>
                <c:pt idx="7405">
                  <c:v>10.2847222222222</c:v>
                </c:pt>
                <c:pt idx="7406">
                  <c:v>10.286111111111101</c:v>
                </c:pt>
                <c:pt idx="7407">
                  <c:v>10.2875</c:v>
                </c:pt>
                <c:pt idx="7408">
                  <c:v>10.2888888888889</c:v>
                </c:pt>
                <c:pt idx="7409">
                  <c:v>10.290277777777799</c:v>
                </c:pt>
                <c:pt idx="7410">
                  <c:v>10.2916666666667</c:v>
                </c:pt>
                <c:pt idx="7411">
                  <c:v>10.2930555555556</c:v>
                </c:pt>
                <c:pt idx="7412">
                  <c:v>10.2944444444444</c:v>
                </c:pt>
                <c:pt idx="7413">
                  <c:v>10.295833333333301</c:v>
                </c:pt>
                <c:pt idx="7414">
                  <c:v>10.297222222222199</c:v>
                </c:pt>
                <c:pt idx="7415">
                  <c:v>10.2986111111111</c:v>
                </c:pt>
                <c:pt idx="7416">
                  <c:v>10.3</c:v>
                </c:pt>
                <c:pt idx="7417">
                  <c:v>10.3013888888889</c:v>
                </c:pt>
                <c:pt idx="7418">
                  <c:v>10.3027777777778</c:v>
                </c:pt>
                <c:pt idx="7419">
                  <c:v>10.304166666666699</c:v>
                </c:pt>
                <c:pt idx="7420">
                  <c:v>10.3055555555556</c:v>
                </c:pt>
                <c:pt idx="7421">
                  <c:v>10.306944444444399</c:v>
                </c:pt>
                <c:pt idx="7422">
                  <c:v>10.3083333333333</c:v>
                </c:pt>
                <c:pt idx="7423">
                  <c:v>10.3097222222222</c:v>
                </c:pt>
                <c:pt idx="7424">
                  <c:v>10.311111111111099</c:v>
                </c:pt>
                <c:pt idx="7425">
                  <c:v>10.3125</c:v>
                </c:pt>
                <c:pt idx="7426">
                  <c:v>10.313888888888901</c:v>
                </c:pt>
                <c:pt idx="7427">
                  <c:v>10.3152777777778</c:v>
                </c:pt>
                <c:pt idx="7428">
                  <c:v>10.3166666666667</c:v>
                </c:pt>
                <c:pt idx="7429">
                  <c:v>10.318055555555601</c:v>
                </c:pt>
                <c:pt idx="7430">
                  <c:v>10.3194444444444</c:v>
                </c:pt>
                <c:pt idx="7431">
                  <c:v>10.320833333333301</c:v>
                </c:pt>
                <c:pt idx="7432">
                  <c:v>10.3222222222222</c:v>
                </c:pt>
                <c:pt idx="7433">
                  <c:v>10.3236111111111</c:v>
                </c:pt>
                <c:pt idx="7434">
                  <c:v>10.324999999999999</c:v>
                </c:pt>
                <c:pt idx="7435">
                  <c:v>10.3263888888889</c:v>
                </c:pt>
                <c:pt idx="7436">
                  <c:v>10.327777777777801</c:v>
                </c:pt>
                <c:pt idx="7437">
                  <c:v>10.329166666666699</c:v>
                </c:pt>
                <c:pt idx="7438">
                  <c:v>10.3305555555556</c:v>
                </c:pt>
                <c:pt idx="7439">
                  <c:v>10.3319444444444</c:v>
                </c:pt>
                <c:pt idx="7440">
                  <c:v>10.3333333333333</c:v>
                </c:pt>
                <c:pt idx="7441">
                  <c:v>10.334722222222201</c:v>
                </c:pt>
                <c:pt idx="7442">
                  <c:v>10.3361111111111</c:v>
                </c:pt>
                <c:pt idx="7443">
                  <c:v>10.3375</c:v>
                </c:pt>
                <c:pt idx="7444">
                  <c:v>10.338888888888899</c:v>
                </c:pt>
                <c:pt idx="7445">
                  <c:v>10.3402777777778</c:v>
                </c:pt>
                <c:pt idx="7446">
                  <c:v>10.341666666666701</c:v>
                </c:pt>
                <c:pt idx="7447">
                  <c:v>10.343055555555599</c:v>
                </c:pt>
                <c:pt idx="7448">
                  <c:v>10.344444444444401</c:v>
                </c:pt>
                <c:pt idx="7449">
                  <c:v>10.345833333333299</c:v>
                </c:pt>
                <c:pt idx="7450">
                  <c:v>10.3472222222222</c:v>
                </c:pt>
                <c:pt idx="7451">
                  <c:v>10.348611111111101</c:v>
                </c:pt>
                <c:pt idx="7452">
                  <c:v>10.35</c:v>
                </c:pt>
                <c:pt idx="7453">
                  <c:v>10.3513888888889</c:v>
                </c:pt>
                <c:pt idx="7454">
                  <c:v>10.352777777777799</c:v>
                </c:pt>
                <c:pt idx="7455">
                  <c:v>10.3541666666667</c:v>
                </c:pt>
                <c:pt idx="7456">
                  <c:v>10.3555555555556</c:v>
                </c:pt>
                <c:pt idx="7457">
                  <c:v>10.3569444444444</c:v>
                </c:pt>
                <c:pt idx="7458">
                  <c:v>10.358333333333301</c:v>
                </c:pt>
                <c:pt idx="7459">
                  <c:v>10.359722222222199</c:v>
                </c:pt>
                <c:pt idx="7460">
                  <c:v>10.3611111111111</c:v>
                </c:pt>
                <c:pt idx="7461">
                  <c:v>10.362500000000001</c:v>
                </c:pt>
                <c:pt idx="7462">
                  <c:v>10.3638888888889</c:v>
                </c:pt>
                <c:pt idx="7463">
                  <c:v>10.3652777777778</c:v>
                </c:pt>
                <c:pt idx="7464">
                  <c:v>10.366666666666699</c:v>
                </c:pt>
                <c:pt idx="7465">
                  <c:v>10.3680555555556</c:v>
                </c:pt>
                <c:pt idx="7466">
                  <c:v>10.369444444444399</c:v>
                </c:pt>
                <c:pt idx="7467">
                  <c:v>10.3708333333333</c:v>
                </c:pt>
                <c:pt idx="7468">
                  <c:v>10.3722222222222</c:v>
                </c:pt>
                <c:pt idx="7469">
                  <c:v>10.373611111111099</c:v>
                </c:pt>
                <c:pt idx="7470">
                  <c:v>10.375</c:v>
                </c:pt>
                <c:pt idx="7471">
                  <c:v>10.376388888888901</c:v>
                </c:pt>
                <c:pt idx="7472">
                  <c:v>10.3777777777778</c:v>
                </c:pt>
                <c:pt idx="7473">
                  <c:v>10.3791666666667</c:v>
                </c:pt>
                <c:pt idx="7474">
                  <c:v>10.380555555555601</c:v>
                </c:pt>
                <c:pt idx="7475">
                  <c:v>10.3819444444444</c:v>
                </c:pt>
                <c:pt idx="7476">
                  <c:v>10.383333333333301</c:v>
                </c:pt>
                <c:pt idx="7477">
                  <c:v>10.3847222222222</c:v>
                </c:pt>
                <c:pt idx="7478">
                  <c:v>10.3861111111111</c:v>
                </c:pt>
                <c:pt idx="7479">
                  <c:v>10.387499999999999</c:v>
                </c:pt>
                <c:pt idx="7480">
                  <c:v>10.3888888888889</c:v>
                </c:pt>
                <c:pt idx="7481">
                  <c:v>10.390277777777801</c:v>
                </c:pt>
                <c:pt idx="7482">
                  <c:v>10.391666666666699</c:v>
                </c:pt>
                <c:pt idx="7483">
                  <c:v>10.3930555555556</c:v>
                </c:pt>
                <c:pt idx="7484">
                  <c:v>10.3944444444444</c:v>
                </c:pt>
                <c:pt idx="7485">
                  <c:v>10.3958333333333</c:v>
                </c:pt>
                <c:pt idx="7486">
                  <c:v>10.397222222222201</c:v>
                </c:pt>
                <c:pt idx="7487">
                  <c:v>10.3986111111111</c:v>
                </c:pt>
                <c:pt idx="7488">
                  <c:v>10.4</c:v>
                </c:pt>
                <c:pt idx="7489">
                  <c:v>10.401388888888899</c:v>
                </c:pt>
                <c:pt idx="7490">
                  <c:v>10.4027777777778</c:v>
                </c:pt>
                <c:pt idx="7491">
                  <c:v>10.404166666666701</c:v>
                </c:pt>
                <c:pt idx="7492">
                  <c:v>10.405555555555599</c:v>
                </c:pt>
                <c:pt idx="7493">
                  <c:v>10.406944444444401</c:v>
                </c:pt>
                <c:pt idx="7494">
                  <c:v>10.408333333333299</c:v>
                </c:pt>
                <c:pt idx="7495">
                  <c:v>10.4097222222222</c:v>
                </c:pt>
                <c:pt idx="7496">
                  <c:v>10.411111111111101</c:v>
                </c:pt>
                <c:pt idx="7497">
                  <c:v>10.4125</c:v>
                </c:pt>
                <c:pt idx="7498">
                  <c:v>10.4138888888889</c:v>
                </c:pt>
                <c:pt idx="7499">
                  <c:v>10.415277777777799</c:v>
                </c:pt>
                <c:pt idx="7500">
                  <c:v>10.4166666666667</c:v>
                </c:pt>
                <c:pt idx="7501">
                  <c:v>10.4180555555556</c:v>
                </c:pt>
                <c:pt idx="7502">
                  <c:v>10.4194444444444</c:v>
                </c:pt>
                <c:pt idx="7503">
                  <c:v>10.420833333333301</c:v>
                </c:pt>
                <c:pt idx="7504">
                  <c:v>10.422222222222199</c:v>
                </c:pt>
                <c:pt idx="7505">
                  <c:v>10.4236111111111</c:v>
                </c:pt>
                <c:pt idx="7506">
                  <c:v>10.425000000000001</c:v>
                </c:pt>
                <c:pt idx="7507">
                  <c:v>10.4263888888889</c:v>
                </c:pt>
                <c:pt idx="7508">
                  <c:v>10.4277777777778</c:v>
                </c:pt>
                <c:pt idx="7509">
                  <c:v>10.429166666666699</c:v>
                </c:pt>
                <c:pt idx="7510">
                  <c:v>10.4305555555556</c:v>
                </c:pt>
                <c:pt idx="7511">
                  <c:v>10.431944444444399</c:v>
                </c:pt>
                <c:pt idx="7512">
                  <c:v>10.4333333333333</c:v>
                </c:pt>
                <c:pt idx="7513">
                  <c:v>10.4347222222222</c:v>
                </c:pt>
                <c:pt idx="7514">
                  <c:v>10.436111111111099</c:v>
                </c:pt>
                <c:pt idx="7515">
                  <c:v>10.4375</c:v>
                </c:pt>
                <c:pt idx="7516">
                  <c:v>10.438888888888901</c:v>
                </c:pt>
                <c:pt idx="7517">
                  <c:v>10.4402777777778</c:v>
                </c:pt>
                <c:pt idx="7518">
                  <c:v>10.4416666666667</c:v>
                </c:pt>
                <c:pt idx="7519">
                  <c:v>10.443055555555601</c:v>
                </c:pt>
                <c:pt idx="7520">
                  <c:v>10.4444444444444</c:v>
                </c:pt>
                <c:pt idx="7521">
                  <c:v>10.445833333333301</c:v>
                </c:pt>
                <c:pt idx="7522">
                  <c:v>10.4472222222222</c:v>
                </c:pt>
                <c:pt idx="7523">
                  <c:v>10.4486111111111</c:v>
                </c:pt>
                <c:pt idx="7524">
                  <c:v>10.45</c:v>
                </c:pt>
                <c:pt idx="7525">
                  <c:v>10.4513888888889</c:v>
                </c:pt>
                <c:pt idx="7526">
                  <c:v>10.452777777777801</c:v>
                </c:pt>
                <c:pt idx="7527">
                  <c:v>10.454166666666699</c:v>
                </c:pt>
                <c:pt idx="7528">
                  <c:v>10.4555555555556</c:v>
                </c:pt>
                <c:pt idx="7529">
                  <c:v>10.4569444444444</c:v>
                </c:pt>
                <c:pt idx="7530">
                  <c:v>10.4583333333333</c:v>
                </c:pt>
                <c:pt idx="7531">
                  <c:v>10.459722222222201</c:v>
                </c:pt>
                <c:pt idx="7532">
                  <c:v>10.4611111111111</c:v>
                </c:pt>
                <c:pt idx="7533">
                  <c:v>10.4625</c:v>
                </c:pt>
                <c:pt idx="7534">
                  <c:v>10.463888888888899</c:v>
                </c:pt>
                <c:pt idx="7535">
                  <c:v>10.4652777777778</c:v>
                </c:pt>
                <c:pt idx="7536">
                  <c:v>10.466666666666701</c:v>
                </c:pt>
                <c:pt idx="7537">
                  <c:v>10.468055555555599</c:v>
                </c:pt>
                <c:pt idx="7538">
                  <c:v>10.469444444444401</c:v>
                </c:pt>
                <c:pt idx="7539">
                  <c:v>10.470833333333299</c:v>
                </c:pt>
                <c:pt idx="7540">
                  <c:v>10.4722222222222</c:v>
                </c:pt>
                <c:pt idx="7541">
                  <c:v>10.473611111111101</c:v>
                </c:pt>
                <c:pt idx="7542">
                  <c:v>10.475</c:v>
                </c:pt>
                <c:pt idx="7543">
                  <c:v>10.4763888888889</c:v>
                </c:pt>
                <c:pt idx="7544">
                  <c:v>10.477777777777799</c:v>
                </c:pt>
                <c:pt idx="7545">
                  <c:v>10.4791666666667</c:v>
                </c:pt>
                <c:pt idx="7546">
                  <c:v>10.4805555555556</c:v>
                </c:pt>
                <c:pt idx="7547">
                  <c:v>10.4819444444444</c:v>
                </c:pt>
                <c:pt idx="7548">
                  <c:v>10.483333333333301</c:v>
                </c:pt>
                <c:pt idx="7549">
                  <c:v>10.484722222222199</c:v>
                </c:pt>
                <c:pt idx="7550">
                  <c:v>10.4861111111111</c:v>
                </c:pt>
                <c:pt idx="7551">
                  <c:v>10.487500000000001</c:v>
                </c:pt>
                <c:pt idx="7552">
                  <c:v>10.4888888888889</c:v>
                </c:pt>
                <c:pt idx="7553">
                  <c:v>10.4902777777778</c:v>
                </c:pt>
                <c:pt idx="7554">
                  <c:v>10.491666666666699</c:v>
                </c:pt>
                <c:pt idx="7555">
                  <c:v>10.4930555555556</c:v>
                </c:pt>
                <c:pt idx="7556">
                  <c:v>10.494444444444399</c:v>
                </c:pt>
                <c:pt idx="7557">
                  <c:v>10.4958333333333</c:v>
                </c:pt>
                <c:pt idx="7558">
                  <c:v>10.4972222222222</c:v>
                </c:pt>
                <c:pt idx="7559">
                  <c:v>10.498611111111099</c:v>
                </c:pt>
                <c:pt idx="7560">
                  <c:v>10.5</c:v>
                </c:pt>
                <c:pt idx="7561">
                  <c:v>10.501388888888901</c:v>
                </c:pt>
                <c:pt idx="7562">
                  <c:v>10.5027777777778</c:v>
                </c:pt>
                <c:pt idx="7563">
                  <c:v>10.5041666666667</c:v>
                </c:pt>
                <c:pt idx="7564">
                  <c:v>10.505555555555601</c:v>
                </c:pt>
                <c:pt idx="7565">
                  <c:v>10.5069444444444</c:v>
                </c:pt>
                <c:pt idx="7566">
                  <c:v>10.508333333333301</c:v>
                </c:pt>
                <c:pt idx="7567">
                  <c:v>10.5097222222222</c:v>
                </c:pt>
                <c:pt idx="7568">
                  <c:v>10.5111111111111</c:v>
                </c:pt>
                <c:pt idx="7569">
                  <c:v>10.512499999999999</c:v>
                </c:pt>
                <c:pt idx="7570">
                  <c:v>10.5138888888889</c:v>
                </c:pt>
                <c:pt idx="7571">
                  <c:v>10.515277777777801</c:v>
                </c:pt>
                <c:pt idx="7572">
                  <c:v>10.516666666666699</c:v>
                </c:pt>
                <c:pt idx="7573">
                  <c:v>10.5180555555556</c:v>
                </c:pt>
                <c:pt idx="7574">
                  <c:v>10.5194444444444</c:v>
                </c:pt>
                <c:pt idx="7575">
                  <c:v>10.5208333333333</c:v>
                </c:pt>
                <c:pt idx="7576">
                  <c:v>10.522222222222201</c:v>
                </c:pt>
                <c:pt idx="7577">
                  <c:v>10.5236111111111</c:v>
                </c:pt>
                <c:pt idx="7578">
                  <c:v>10.525</c:v>
                </c:pt>
                <c:pt idx="7579">
                  <c:v>10.526388888888899</c:v>
                </c:pt>
                <c:pt idx="7580">
                  <c:v>10.5277777777778</c:v>
                </c:pt>
                <c:pt idx="7581">
                  <c:v>10.529166666666701</c:v>
                </c:pt>
                <c:pt idx="7582">
                  <c:v>10.530555555555599</c:v>
                </c:pt>
                <c:pt idx="7583">
                  <c:v>10.531944444444401</c:v>
                </c:pt>
                <c:pt idx="7584">
                  <c:v>10.533333333333299</c:v>
                </c:pt>
                <c:pt idx="7585">
                  <c:v>10.5347222222222</c:v>
                </c:pt>
                <c:pt idx="7586">
                  <c:v>10.536111111111101</c:v>
                </c:pt>
                <c:pt idx="7587">
                  <c:v>10.5375</c:v>
                </c:pt>
                <c:pt idx="7588">
                  <c:v>10.5388888888889</c:v>
                </c:pt>
                <c:pt idx="7589">
                  <c:v>10.540277777777799</c:v>
                </c:pt>
                <c:pt idx="7590">
                  <c:v>10.5416666666667</c:v>
                </c:pt>
                <c:pt idx="7591">
                  <c:v>10.5430555555556</c:v>
                </c:pt>
                <c:pt idx="7592">
                  <c:v>10.5444444444444</c:v>
                </c:pt>
                <c:pt idx="7593">
                  <c:v>10.545833333333301</c:v>
                </c:pt>
                <c:pt idx="7594">
                  <c:v>10.547222222222199</c:v>
                </c:pt>
                <c:pt idx="7595">
                  <c:v>10.5486111111111</c:v>
                </c:pt>
                <c:pt idx="7596">
                  <c:v>10.55</c:v>
                </c:pt>
                <c:pt idx="7597">
                  <c:v>10.5513888888889</c:v>
                </c:pt>
                <c:pt idx="7598">
                  <c:v>10.5527777777778</c:v>
                </c:pt>
                <c:pt idx="7599">
                  <c:v>10.554166666666699</c:v>
                </c:pt>
                <c:pt idx="7600">
                  <c:v>10.5555555555556</c:v>
                </c:pt>
                <c:pt idx="7601">
                  <c:v>10.556944444444399</c:v>
                </c:pt>
                <c:pt idx="7602">
                  <c:v>10.5583333333333</c:v>
                </c:pt>
                <c:pt idx="7603">
                  <c:v>10.5597222222222</c:v>
                </c:pt>
                <c:pt idx="7604">
                  <c:v>10.561111111111099</c:v>
                </c:pt>
                <c:pt idx="7605">
                  <c:v>10.5625</c:v>
                </c:pt>
                <c:pt idx="7606">
                  <c:v>10.563888888888901</c:v>
                </c:pt>
                <c:pt idx="7607">
                  <c:v>10.5652777777778</c:v>
                </c:pt>
                <c:pt idx="7608">
                  <c:v>10.5666666666667</c:v>
                </c:pt>
                <c:pt idx="7609">
                  <c:v>10.568055555555601</c:v>
                </c:pt>
                <c:pt idx="7610">
                  <c:v>10.5694444444444</c:v>
                </c:pt>
                <c:pt idx="7611">
                  <c:v>10.570833333333301</c:v>
                </c:pt>
                <c:pt idx="7612">
                  <c:v>10.5722222222222</c:v>
                </c:pt>
                <c:pt idx="7613">
                  <c:v>10.5736111111111</c:v>
                </c:pt>
                <c:pt idx="7614">
                  <c:v>10.574999999999999</c:v>
                </c:pt>
                <c:pt idx="7615">
                  <c:v>10.5763888888889</c:v>
                </c:pt>
                <c:pt idx="7616">
                  <c:v>10.577777777777801</c:v>
                </c:pt>
                <c:pt idx="7617">
                  <c:v>10.579166666666699</c:v>
                </c:pt>
                <c:pt idx="7618">
                  <c:v>10.5805555555556</c:v>
                </c:pt>
                <c:pt idx="7619">
                  <c:v>10.5819444444444</c:v>
                </c:pt>
                <c:pt idx="7620">
                  <c:v>10.5833333333333</c:v>
                </c:pt>
                <c:pt idx="7621">
                  <c:v>10.584722222222201</c:v>
                </c:pt>
                <c:pt idx="7622">
                  <c:v>10.5861111111111</c:v>
                </c:pt>
                <c:pt idx="7623">
                  <c:v>10.5875</c:v>
                </c:pt>
                <c:pt idx="7624">
                  <c:v>10.588888888888899</c:v>
                </c:pt>
                <c:pt idx="7625">
                  <c:v>10.5902777777778</c:v>
                </c:pt>
                <c:pt idx="7626">
                  <c:v>10.591666666666701</c:v>
                </c:pt>
                <c:pt idx="7627">
                  <c:v>10.593055555555599</c:v>
                </c:pt>
                <c:pt idx="7628">
                  <c:v>10.594444444444401</c:v>
                </c:pt>
                <c:pt idx="7629">
                  <c:v>10.595833333333299</c:v>
                </c:pt>
                <c:pt idx="7630">
                  <c:v>10.5972222222222</c:v>
                </c:pt>
                <c:pt idx="7631">
                  <c:v>10.598611111111101</c:v>
                </c:pt>
                <c:pt idx="7632">
                  <c:v>10.6</c:v>
                </c:pt>
                <c:pt idx="7633">
                  <c:v>10.6013888888889</c:v>
                </c:pt>
                <c:pt idx="7634">
                  <c:v>10.602777777777799</c:v>
                </c:pt>
                <c:pt idx="7635">
                  <c:v>10.6041666666667</c:v>
                </c:pt>
                <c:pt idx="7636">
                  <c:v>10.6055555555556</c:v>
                </c:pt>
                <c:pt idx="7637">
                  <c:v>10.6069444444444</c:v>
                </c:pt>
                <c:pt idx="7638">
                  <c:v>10.608333333333301</c:v>
                </c:pt>
                <c:pt idx="7639">
                  <c:v>10.609722222222199</c:v>
                </c:pt>
                <c:pt idx="7640">
                  <c:v>10.6111111111111</c:v>
                </c:pt>
                <c:pt idx="7641">
                  <c:v>10.612500000000001</c:v>
                </c:pt>
                <c:pt idx="7642">
                  <c:v>10.6138888888889</c:v>
                </c:pt>
                <c:pt idx="7643">
                  <c:v>10.6152777777778</c:v>
                </c:pt>
                <c:pt idx="7644">
                  <c:v>10.616666666666699</c:v>
                </c:pt>
                <c:pt idx="7645">
                  <c:v>10.6180555555556</c:v>
                </c:pt>
                <c:pt idx="7646">
                  <c:v>10.619444444444399</c:v>
                </c:pt>
                <c:pt idx="7647">
                  <c:v>10.6208333333333</c:v>
                </c:pt>
                <c:pt idx="7648">
                  <c:v>10.6222222222222</c:v>
                </c:pt>
                <c:pt idx="7649">
                  <c:v>10.623611111111099</c:v>
                </c:pt>
                <c:pt idx="7650">
                  <c:v>10.625</c:v>
                </c:pt>
                <c:pt idx="7651">
                  <c:v>10.626388888888901</c:v>
                </c:pt>
                <c:pt idx="7652">
                  <c:v>10.6277777777778</c:v>
                </c:pt>
                <c:pt idx="7653">
                  <c:v>10.6291666666667</c:v>
                </c:pt>
                <c:pt idx="7654">
                  <c:v>10.630555555555601</c:v>
                </c:pt>
                <c:pt idx="7655">
                  <c:v>10.6319444444444</c:v>
                </c:pt>
                <c:pt idx="7656">
                  <c:v>10.633333333333301</c:v>
                </c:pt>
                <c:pt idx="7657">
                  <c:v>10.6347222222222</c:v>
                </c:pt>
                <c:pt idx="7658">
                  <c:v>10.6361111111111</c:v>
                </c:pt>
                <c:pt idx="7659">
                  <c:v>10.637499999999999</c:v>
                </c:pt>
                <c:pt idx="7660">
                  <c:v>10.6388888888889</c:v>
                </c:pt>
                <c:pt idx="7661">
                  <c:v>10.640277777777801</c:v>
                </c:pt>
                <c:pt idx="7662">
                  <c:v>10.641666666666699</c:v>
                </c:pt>
                <c:pt idx="7663">
                  <c:v>10.6430555555556</c:v>
                </c:pt>
                <c:pt idx="7664">
                  <c:v>10.6444444444444</c:v>
                </c:pt>
                <c:pt idx="7665">
                  <c:v>10.6458333333333</c:v>
                </c:pt>
                <c:pt idx="7666">
                  <c:v>10.647222222222201</c:v>
                </c:pt>
                <c:pt idx="7667">
                  <c:v>10.6486111111111</c:v>
                </c:pt>
                <c:pt idx="7668">
                  <c:v>10.65</c:v>
                </c:pt>
                <c:pt idx="7669">
                  <c:v>10.651388888888899</c:v>
                </c:pt>
                <c:pt idx="7670">
                  <c:v>10.6527777777778</c:v>
                </c:pt>
                <c:pt idx="7671">
                  <c:v>10.654166666666701</c:v>
                </c:pt>
                <c:pt idx="7672">
                  <c:v>10.655555555555599</c:v>
                </c:pt>
                <c:pt idx="7673">
                  <c:v>10.656944444444401</c:v>
                </c:pt>
                <c:pt idx="7674">
                  <c:v>10.658333333333299</c:v>
                </c:pt>
                <c:pt idx="7675">
                  <c:v>10.6597222222222</c:v>
                </c:pt>
                <c:pt idx="7676">
                  <c:v>10.661111111111101</c:v>
                </c:pt>
                <c:pt idx="7677">
                  <c:v>10.6625</c:v>
                </c:pt>
                <c:pt idx="7678">
                  <c:v>10.6638888888889</c:v>
                </c:pt>
                <c:pt idx="7679">
                  <c:v>10.665277777777799</c:v>
                </c:pt>
                <c:pt idx="7680">
                  <c:v>10.6666666666667</c:v>
                </c:pt>
                <c:pt idx="7681">
                  <c:v>10.6680555555556</c:v>
                </c:pt>
                <c:pt idx="7682">
                  <c:v>10.6694444444444</c:v>
                </c:pt>
                <c:pt idx="7683">
                  <c:v>10.670833333333301</c:v>
                </c:pt>
                <c:pt idx="7684">
                  <c:v>10.672222222222199</c:v>
                </c:pt>
                <c:pt idx="7685">
                  <c:v>10.6736111111111</c:v>
                </c:pt>
                <c:pt idx="7686">
                  <c:v>10.675000000000001</c:v>
                </c:pt>
                <c:pt idx="7687">
                  <c:v>10.6763888888889</c:v>
                </c:pt>
                <c:pt idx="7688">
                  <c:v>10.6777777777778</c:v>
                </c:pt>
                <c:pt idx="7689">
                  <c:v>10.679166666666699</c:v>
                </c:pt>
                <c:pt idx="7690">
                  <c:v>10.6805555555556</c:v>
                </c:pt>
                <c:pt idx="7691">
                  <c:v>10.681944444444399</c:v>
                </c:pt>
                <c:pt idx="7692">
                  <c:v>10.6833333333333</c:v>
                </c:pt>
                <c:pt idx="7693">
                  <c:v>10.6847222222222</c:v>
                </c:pt>
                <c:pt idx="7694">
                  <c:v>10.686111111111099</c:v>
                </c:pt>
                <c:pt idx="7695">
                  <c:v>10.6875</c:v>
                </c:pt>
                <c:pt idx="7696">
                  <c:v>10.688888888888901</c:v>
                </c:pt>
                <c:pt idx="7697">
                  <c:v>10.6902777777778</c:v>
                </c:pt>
                <c:pt idx="7698">
                  <c:v>10.6916666666667</c:v>
                </c:pt>
                <c:pt idx="7699">
                  <c:v>10.693055555555601</c:v>
                </c:pt>
                <c:pt idx="7700">
                  <c:v>10.6944444444444</c:v>
                </c:pt>
                <c:pt idx="7701">
                  <c:v>10.695833333333301</c:v>
                </c:pt>
                <c:pt idx="7702">
                  <c:v>10.6972222222222</c:v>
                </c:pt>
                <c:pt idx="7703">
                  <c:v>10.6986111111111</c:v>
                </c:pt>
                <c:pt idx="7704">
                  <c:v>10.7</c:v>
                </c:pt>
                <c:pt idx="7705">
                  <c:v>10.7013888888889</c:v>
                </c:pt>
                <c:pt idx="7706">
                  <c:v>10.702777777777801</c:v>
                </c:pt>
                <c:pt idx="7707">
                  <c:v>10.704166666666699</c:v>
                </c:pt>
                <c:pt idx="7708">
                  <c:v>10.7055555555556</c:v>
                </c:pt>
                <c:pt idx="7709">
                  <c:v>10.7069444444444</c:v>
                </c:pt>
                <c:pt idx="7710">
                  <c:v>10.7083333333333</c:v>
                </c:pt>
                <c:pt idx="7711">
                  <c:v>10.709722222222201</c:v>
                </c:pt>
                <c:pt idx="7712">
                  <c:v>10.7111111111111</c:v>
                </c:pt>
                <c:pt idx="7713">
                  <c:v>10.7125</c:v>
                </c:pt>
                <c:pt idx="7714">
                  <c:v>10.713888888888899</c:v>
                </c:pt>
                <c:pt idx="7715">
                  <c:v>10.7152777777778</c:v>
                </c:pt>
                <c:pt idx="7716">
                  <c:v>10.716666666666701</c:v>
                </c:pt>
                <c:pt idx="7717">
                  <c:v>10.718055555555599</c:v>
                </c:pt>
                <c:pt idx="7718">
                  <c:v>10.719444444444401</c:v>
                </c:pt>
                <c:pt idx="7719">
                  <c:v>10.720833333333299</c:v>
                </c:pt>
                <c:pt idx="7720">
                  <c:v>10.7222222222222</c:v>
                </c:pt>
                <c:pt idx="7721">
                  <c:v>10.723611111111101</c:v>
                </c:pt>
                <c:pt idx="7722">
                  <c:v>10.725</c:v>
                </c:pt>
                <c:pt idx="7723">
                  <c:v>10.7263888888889</c:v>
                </c:pt>
                <c:pt idx="7724">
                  <c:v>10.727777777777799</c:v>
                </c:pt>
                <c:pt idx="7725">
                  <c:v>10.7291666666667</c:v>
                </c:pt>
                <c:pt idx="7726">
                  <c:v>10.7305555555556</c:v>
                </c:pt>
                <c:pt idx="7727">
                  <c:v>10.7319444444444</c:v>
                </c:pt>
                <c:pt idx="7728">
                  <c:v>10.733333333333301</c:v>
                </c:pt>
                <c:pt idx="7729">
                  <c:v>10.734722222222199</c:v>
                </c:pt>
                <c:pt idx="7730">
                  <c:v>10.7361111111111</c:v>
                </c:pt>
                <c:pt idx="7731">
                  <c:v>10.737500000000001</c:v>
                </c:pt>
                <c:pt idx="7732">
                  <c:v>10.7388888888889</c:v>
                </c:pt>
                <c:pt idx="7733">
                  <c:v>10.7402777777778</c:v>
                </c:pt>
                <c:pt idx="7734">
                  <c:v>10.741666666666699</c:v>
                </c:pt>
                <c:pt idx="7735">
                  <c:v>10.7430555555556</c:v>
                </c:pt>
                <c:pt idx="7736">
                  <c:v>10.744444444444399</c:v>
                </c:pt>
                <c:pt idx="7737">
                  <c:v>10.7458333333333</c:v>
                </c:pt>
                <c:pt idx="7738">
                  <c:v>10.7472222222222</c:v>
                </c:pt>
                <c:pt idx="7739">
                  <c:v>10.748611111111099</c:v>
                </c:pt>
                <c:pt idx="7740">
                  <c:v>10.75</c:v>
                </c:pt>
                <c:pt idx="7741">
                  <c:v>10.751388888888901</c:v>
                </c:pt>
                <c:pt idx="7742">
                  <c:v>10.7527777777778</c:v>
                </c:pt>
                <c:pt idx="7743">
                  <c:v>10.7541666666667</c:v>
                </c:pt>
                <c:pt idx="7744">
                  <c:v>10.755555555555601</c:v>
                </c:pt>
                <c:pt idx="7745">
                  <c:v>10.7569444444444</c:v>
                </c:pt>
                <c:pt idx="7746">
                  <c:v>10.758333333333301</c:v>
                </c:pt>
                <c:pt idx="7747">
                  <c:v>10.7597222222222</c:v>
                </c:pt>
                <c:pt idx="7748">
                  <c:v>10.7611111111111</c:v>
                </c:pt>
                <c:pt idx="7749">
                  <c:v>10.762499999999999</c:v>
                </c:pt>
                <c:pt idx="7750">
                  <c:v>10.7638888888889</c:v>
                </c:pt>
                <c:pt idx="7751">
                  <c:v>10.765277777777801</c:v>
                </c:pt>
                <c:pt idx="7752">
                  <c:v>10.766666666666699</c:v>
                </c:pt>
                <c:pt idx="7753">
                  <c:v>10.7680555555556</c:v>
                </c:pt>
                <c:pt idx="7754">
                  <c:v>10.7694444444444</c:v>
                </c:pt>
                <c:pt idx="7755">
                  <c:v>10.7708333333333</c:v>
                </c:pt>
                <c:pt idx="7756">
                  <c:v>10.772222222222201</c:v>
                </c:pt>
                <c:pt idx="7757">
                  <c:v>10.7736111111111</c:v>
                </c:pt>
                <c:pt idx="7758">
                  <c:v>10.775</c:v>
                </c:pt>
                <c:pt idx="7759">
                  <c:v>10.776388888888899</c:v>
                </c:pt>
                <c:pt idx="7760">
                  <c:v>10.7777777777778</c:v>
                </c:pt>
                <c:pt idx="7761">
                  <c:v>10.779166666666701</c:v>
                </c:pt>
                <c:pt idx="7762">
                  <c:v>10.780555555555599</c:v>
                </c:pt>
                <c:pt idx="7763">
                  <c:v>10.781944444444401</c:v>
                </c:pt>
                <c:pt idx="7764">
                  <c:v>10.783333333333299</c:v>
                </c:pt>
                <c:pt idx="7765">
                  <c:v>10.7847222222222</c:v>
                </c:pt>
                <c:pt idx="7766">
                  <c:v>10.786111111111101</c:v>
                </c:pt>
                <c:pt idx="7767">
                  <c:v>10.7875</c:v>
                </c:pt>
                <c:pt idx="7768">
                  <c:v>10.7888888888889</c:v>
                </c:pt>
                <c:pt idx="7769">
                  <c:v>10.790277777777799</c:v>
                </c:pt>
                <c:pt idx="7770">
                  <c:v>10.7916666666667</c:v>
                </c:pt>
                <c:pt idx="7771">
                  <c:v>10.7930555555556</c:v>
                </c:pt>
                <c:pt idx="7772">
                  <c:v>10.7944444444444</c:v>
                </c:pt>
                <c:pt idx="7773">
                  <c:v>10.795833333333301</c:v>
                </c:pt>
                <c:pt idx="7774">
                  <c:v>10.797222222222199</c:v>
                </c:pt>
                <c:pt idx="7775">
                  <c:v>10.7986111111111</c:v>
                </c:pt>
                <c:pt idx="7776">
                  <c:v>10.8</c:v>
                </c:pt>
                <c:pt idx="7777">
                  <c:v>10.8013888888889</c:v>
                </c:pt>
                <c:pt idx="7778">
                  <c:v>10.8027777777778</c:v>
                </c:pt>
                <c:pt idx="7779">
                  <c:v>10.804166666666699</c:v>
                </c:pt>
                <c:pt idx="7780">
                  <c:v>10.8055555555556</c:v>
                </c:pt>
                <c:pt idx="7781">
                  <c:v>10.806944444444399</c:v>
                </c:pt>
                <c:pt idx="7782">
                  <c:v>10.8083333333333</c:v>
                </c:pt>
                <c:pt idx="7783">
                  <c:v>10.8097222222222</c:v>
                </c:pt>
                <c:pt idx="7784">
                  <c:v>10.811111111111099</c:v>
                </c:pt>
                <c:pt idx="7785">
                  <c:v>10.8125</c:v>
                </c:pt>
                <c:pt idx="7786">
                  <c:v>10.813888888888901</c:v>
                </c:pt>
                <c:pt idx="7787">
                  <c:v>10.8152777777778</c:v>
                </c:pt>
                <c:pt idx="7788">
                  <c:v>10.8166666666667</c:v>
                </c:pt>
                <c:pt idx="7789">
                  <c:v>10.818055555555601</c:v>
                </c:pt>
                <c:pt idx="7790">
                  <c:v>10.8194444444444</c:v>
                </c:pt>
                <c:pt idx="7791">
                  <c:v>10.820833333333301</c:v>
                </c:pt>
                <c:pt idx="7792">
                  <c:v>10.8222222222222</c:v>
                </c:pt>
                <c:pt idx="7793">
                  <c:v>10.8236111111111</c:v>
                </c:pt>
                <c:pt idx="7794">
                  <c:v>10.824999999999999</c:v>
                </c:pt>
                <c:pt idx="7795">
                  <c:v>10.8263888888889</c:v>
                </c:pt>
                <c:pt idx="7796">
                  <c:v>10.827777777777801</c:v>
                </c:pt>
                <c:pt idx="7797">
                  <c:v>10.829166666666699</c:v>
                </c:pt>
                <c:pt idx="7798">
                  <c:v>10.8305555555556</c:v>
                </c:pt>
                <c:pt idx="7799">
                  <c:v>10.8319444444444</c:v>
                </c:pt>
                <c:pt idx="7800">
                  <c:v>10.8333333333333</c:v>
                </c:pt>
                <c:pt idx="7801">
                  <c:v>10.834722222222201</c:v>
                </c:pt>
                <c:pt idx="7802">
                  <c:v>10.8361111111111</c:v>
                </c:pt>
                <c:pt idx="7803">
                  <c:v>10.8375</c:v>
                </c:pt>
                <c:pt idx="7804">
                  <c:v>10.838888888888899</c:v>
                </c:pt>
                <c:pt idx="7805">
                  <c:v>10.8402777777778</c:v>
                </c:pt>
                <c:pt idx="7806">
                  <c:v>10.841666666666701</c:v>
                </c:pt>
                <c:pt idx="7807">
                  <c:v>10.843055555555599</c:v>
                </c:pt>
                <c:pt idx="7808">
                  <c:v>10.844444444444401</c:v>
                </c:pt>
                <c:pt idx="7809">
                  <c:v>10.845833333333299</c:v>
                </c:pt>
                <c:pt idx="7810">
                  <c:v>10.8472222222222</c:v>
                </c:pt>
                <c:pt idx="7811">
                  <c:v>10.848611111111101</c:v>
                </c:pt>
                <c:pt idx="7812">
                  <c:v>10.85</c:v>
                </c:pt>
                <c:pt idx="7813">
                  <c:v>10.8513888888889</c:v>
                </c:pt>
                <c:pt idx="7814">
                  <c:v>10.852777777777799</c:v>
                </c:pt>
                <c:pt idx="7815">
                  <c:v>10.8541666666667</c:v>
                </c:pt>
                <c:pt idx="7816">
                  <c:v>10.8555555555556</c:v>
                </c:pt>
                <c:pt idx="7817">
                  <c:v>10.8569444444444</c:v>
                </c:pt>
                <c:pt idx="7818">
                  <c:v>10.858333333333301</c:v>
                </c:pt>
                <c:pt idx="7819">
                  <c:v>10.859722222222199</c:v>
                </c:pt>
                <c:pt idx="7820">
                  <c:v>10.8611111111111</c:v>
                </c:pt>
                <c:pt idx="7821">
                  <c:v>10.862500000000001</c:v>
                </c:pt>
                <c:pt idx="7822">
                  <c:v>10.8638888888889</c:v>
                </c:pt>
                <c:pt idx="7823">
                  <c:v>10.8652777777778</c:v>
                </c:pt>
                <c:pt idx="7824">
                  <c:v>10.866666666666699</c:v>
                </c:pt>
                <c:pt idx="7825">
                  <c:v>10.8680555555556</c:v>
                </c:pt>
                <c:pt idx="7826">
                  <c:v>10.869444444444399</c:v>
                </c:pt>
                <c:pt idx="7827">
                  <c:v>10.8708333333333</c:v>
                </c:pt>
                <c:pt idx="7828">
                  <c:v>10.8722222222222</c:v>
                </c:pt>
                <c:pt idx="7829">
                  <c:v>10.873611111111099</c:v>
                </c:pt>
                <c:pt idx="7830">
                  <c:v>10.875</c:v>
                </c:pt>
                <c:pt idx="7831">
                  <c:v>10.876388888888901</c:v>
                </c:pt>
                <c:pt idx="7832">
                  <c:v>10.8777777777778</c:v>
                </c:pt>
                <c:pt idx="7833">
                  <c:v>10.8791666666667</c:v>
                </c:pt>
                <c:pt idx="7834">
                  <c:v>10.880555555555601</c:v>
                </c:pt>
                <c:pt idx="7835">
                  <c:v>10.8819444444444</c:v>
                </c:pt>
                <c:pt idx="7836">
                  <c:v>10.883333333333301</c:v>
                </c:pt>
                <c:pt idx="7837">
                  <c:v>10.8847222222222</c:v>
                </c:pt>
                <c:pt idx="7838">
                  <c:v>10.8861111111111</c:v>
                </c:pt>
                <c:pt idx="7839">
                  <c:v>10.887499999999999</c:v>
                </c:pt>
                <c:pt idx="7840">
                  <c:v>10.8888888888889</c:v>
                </c:pt>
                <c:pt idx="7841">
                  <c:v>10.890277777777801</c:v>
                </c:pt>
                <c:pt idx="7842">
                  <c:v>10.891666666666699</c:v>
                </c:pt>
                <c:pt idx="7843">
                  <c:v>10.8930555555556</c:v>
                </c:pt>
                <c:pt idx="7844">
                  <c:v>10.8944444444444</c:v>
                </c:pt>
                <c:pt idx="7845">
                  <c:v>10.8958333333333</c:v>
                </c:pt>
                <c:pt idx="7846">
                  <c:v>10.897222222222201</c:v>
                </c:pt>
                <c:pt idx="7847">
                  <c:v>10.8986111111111</c:v>
                </c:pt>
                <c:pt idx="7848">
                  <c:v>10.9</c:v>
                </c:pt>
                <c:pt idx="7849">
                  <c:v>10.901388888888899</c:v>
                </c:pt>
                <c:pt idx="7850">
                  <c:v>10.9027777777778</c:v>
                </c:pt>
                <c:pt idx="7851">
                  <c:v>10.904166666666701</c:v>
                </c:pt>
                <c:pt idx="7852">
                  <c:v>10.905555555555599</c:v>
                </c:pt>
                <c:pt idx="7853">
                  <c:v>10.906944444444401</c:v>
                </c:pt>
                <c:pt idx="7854">
                  <c:v>10.908333333333299</c:v>
                </c:pt>
                <c:pt idx="7855">
                  <c:v>10.9097222222222</c:v>
                </c:pt>
                <c:pt idx="7856">
                  <c:v>10.911111111111101</c:v>
                </c:pt>
                <c:pt idx="7857">
                  <c:v>10.9125</c:v>
                </c:pt>
                <c:pt idx="7858">
                  <c:v>10.9138888888889</c:v>
                </c:pt>
                <c:pt idx="7859">
                  <c:v>10.915277777777799</c:v>
                </c:pt>
                <c:pt idx="7860">
                  <c:v>10.9166666666667</c:v>
                </c:pt>
                <c:pt idx="7861">
                  <c:v>10.9180555555556</c:v>
                </c:pt>
                <c:pt idx="7862">
                  <c:v>10.9194444444444</c:v>
                </c:pt>
                <c:pt idx="7863">
                  <c:v>10.920833333333301</c:v>
                </c:pt>
                <c:pt idx="7864">
                  <c:v>10.922222222222199</c:v>
                </c:pt>
                <c:pt idx="7865">
                  <c:v>10.9236111111111</c:v>
                </c:pt>
                <c:pt idx="7866">
                  <c:v>10.925000000000001</c:v>
                </c:pt>
                <c:pt idx="7867">
                  <c:v>10.9263888888889</c:v>
                </c:pt>
                <c:pt idx="7868">
                  <c:v>10.9277777777778</c:v>
                </c:pt>
                <c:pt idx="7869">
                  <c:v>10.929166666666699</c:v>
                </c:pt>
                <c:pt idx="7870">
                  <c:v>10.9305555555556</c:v>
                </c:pt>
                <c:pt idx="7871">
                  <c:v>10.931944444444399</c:v>
                </c:pt>
                <c:pt idx="7872">
                  <c:v>10.9333333333333</c:v>
                </c:pt>
                <c:pt idx="7873">
                  <c:v>10.9347222222222</c:v>
                </c:pt>
                <c:pt idx="7874">
                  <c:v>10.936111111111099</c:v>
                </c:pt>
                <c:pt idx="7875">
                  <c:v>10.9375</c:v>
                </c:pt>
                <c:pt idx="7876">
                  <c:v>10.938888888888901</c:v>
                </c:pt>
                <c:pt idx="7877">
                  <c:v>10.9402777777778</c:v>
                </c:pt>
                <c:pt idx="7878">
                  <c:v>10.9416666666667</c:v>
                </c:pt>
                <c:pt idx="7879">
                  <c:v>10.943055555555601</c:v>
                </c:pt>
                <c:pt idx="7880">
                  <c:v>10.9444444444444</c:v>
                </c:pt>
                <c:pt idx="7881">
                  <c:v>10.945833333333301</c:v>
                </c:pt>
                <c:pt idx="7882">
                  <c:v>10.9472222222222</c:v>
                </c:pt>
                <c:pt idx="7883">
                  <c:v>10.9486111111111</c:v>
                </c:pt>
                <c:pt idx="7884">
                  <c:v>10.95</c:v>
                </c:pt>
                <c:pt idx="7885">
                  <c:v>10.9513888888889</c:v>
                </c:pt>
                <c:pt idx="7886">
                  <c:v>10.952777777777801</c:v>
                </c:pt>
                <c:pt idx="7887">
                  <c:v>10.954166666666699</c:v>
                </c:pt>
                <c:pt idx="7888">
                  <c:v>10.9555555555556</c:v>
                </c:pt>
                <c:pt idx="7889">
                  <c:v>10.9569444444444</c:v>
                </c:pt>
                <c:pt idx="7890">
                  <c:v>10.9583333333333</c:v>
                </c:pt>
                <c:pt idx="7891">
                  <c:v>10.959722222222201</c:v>
                </c:pt>
                <c:pt idx="7892">
                  <c:v>10.9611111111111</c:v>
                </c:pt>
                <c:pt idx="7893">
                  <c:v>10.9625</c:v>
                </c:pt>
                <c:pt idx="7894">
                  <c:v>10.963888888888899</c:v>
                </c:pt>
                <c:pt idx="7895">
                  <c:v>10.9652777777778</c:v>
                </c:pt>
                <c:pt idx="7896">
                  <c:v>10.966666666666701</c:v>
                </c:pt>
                <c:pt idx="7897">
                  <c:v>10.968055555555599</c:v>
                </c:pt>
                <c:pt idx="7898">
                  <c:v>10.969444444444401</c:v>
                </c:pt>
                <c:pt idx="7899">
                  <c:v>10.970833333333299</c:v>
                </c:pt>
                <c:pt idx="7900">
                  <c:v>10.9722222222222</c:v>
                </c:pt>
                <c:pt idx="7901">
                  <c:v>10.973611111111101</c:v>
                </c:pt>
                <c:pt idx="7902">
                  <c:v>10.975</c:v>
                </c:pt>
                <c:pt idx="7903">
                  <c:v>10.9763888888889</c:v>
                </c:pt>
                <c:pt idx="7904">
                  <c:v>10.977777777777799</c:v>
                </c:pt>
                <c:pt idx="7905">
                  <c:v>10.9791666666667</c:v>
                </c:pt>
                <c:pt idx="7906">
                  <c:v>10.9805555555556</c:v>
                </c:pt>
                <c:pt idx="7907">
                  <c:v>10.9819444444444</c:v>
                </c:pt>
                <c:pt idx="7908">
                  <c:v>10.983333333333301</c:v>
                </c:pt>
                <c:pt idx="7909">
                  <c:v>10.984722222222199</c:v>
                </c:pt>
                <c:pt idx="7910">
                  <c:v>10.9861111111111</c:v>
                </c:pt>
                <c:pt idx="7911">
                  <c:v>10.987500000000001</c:v>
                </c:pt>
                <c:pt idx="7912">
                  <c:v>10.9888888888889</c:v>
                </c:pt>
                <c:pt idx="7913">
                  <c:v>10.9902777777778</c:v>
                </c:pt>
                <c:pt idx="7914">
                  <c:v>10.991666666666699</c:v>
                </c:pt>
                <c:pt idx="7915">
                  <c:v>10.9930555555556</c:v>
                </c:pt>
                <c:pt idx="7916">
                  <c:v>10.994444444444399</c:v>
                </c:pt>
                <c:pt idx="7917">
                  <c:v>10.9958333333333</c:v>
                </c:pt>
                <c:pt idx="7918">
                  <c:v>10.9972222222222</c:v>
                </c:pt>
                <c:pt idx="7919">
                  <c:v>10.998611111111099</c:v>
                </c:pt>
                <c:pt idx="7920">
                  <c:v>11</c:v>
                </c:pt>
                <c:pt idx="7921">
                  <c:v>11.001388888888901</c:v>
                </c:pt>
                <c:pt idx="7922">
                  <c:v>11.0027777777778</c:v>
                </c:pt>
                <c:pt idx="7923">
                  <c:v>11.0041666666667</c:v>
                </c:pt>
                <c:pt idx="7924">
                  <c:v>11.005555555555601</c:v>
                </c:pt>
                <c:pt idx="7925">
                  <c:v>11.0069444444444</c:v>
                </c:pt>
                <c:pt idx="7926">
                  <c:v>11.008333333333301</c:v>
                </c:pt>
                <c:pt idx="7927">
                  <c:v>11.0097222222222</c:v>
                </c:pt>
                <c:pt idx="7928">
                  <c:v>11.0111111111111</c:v>
                </c:pt>
                <c:pt idx="7929">
                  <c:v>11.012499999999999</c:v>
                </c:pt>
                <c:pt idx="7930">
                  <c:v>11.0138888888889</c:v>
                </c:pt>
                <c:pt idx="7931">
                  <c:v>11.015277777777801</c:v>
                </c:pt>
                <c:pt idx="7932">
                  <c:v>11.016666666666699</c:v>
                </c:pt>
                <c:pt idx="7933">
                  <c:v>11.0180555555556</c:v>
                </c:pt>
                <c:pt idx="7934">
                  <c:v>11.0194444444444</c:v>
                </c:pt>
                <c:pt idx="7935">
                  <c:v>11.0208333333333</c:v>
                </c:pt>
                <c:pt idx="7936">
                  <c:v>11.022222222222201</c:v>
                </c:pt>
                <c:pt idx="7937">
                  <c:v>11.0236111111111</c:v>
                </c:pt>
                <c:pt idx="7938">
                  <c:v>11.025</c:v>
                </c:pt>
                <c:pt idx="7939">
                  <c:v>11.026388888888899</c:v>
                </c:pt>
                <c:pt idx="7940">
                  <c:v>11.0277777777778</c:v>
                </c:pt>
                <c:pt idx="7941">
                  <c:v>11.029166666666701</c:v>
                </c:pt>
                <c:pt idx="7942">
                  <c:v>11.030555555555599</c:v>
                </c:pt>
                <c:pt idx="7943">
                  <c:v>11.031944444444401</c:v>
                </c:pt>
                <c:pt idx="7944">
                  <c:v>11.033333333333299</c:v>
                </c:pt>
                <c:pt idx="7945">
                  <c:v>11.0347222222222</c:v>
                </c:pt>
                <c:pt idx="7946">
                  <c:v>11.036111111111101</c:v>
                </c:pt>
                <c:pt idx="7947">
                  <c:v>11.0375</c:v>
                </c:pt>
                <c:pt idx="7948">
                  <c:v>11.0388888888889</c:v>
                </c:pt>
                <c:pt idx="7949">
                  <c:v>11.040277777777799</c:v>
                </c:pt>
                <c:pt idx="7950">
                  <c:v>11.0416666666667</c:v>
                </c:pt>
                <c:pt idx="7951">
                  <c:v>11.0430555555556</c:v>
                </c:pt>
                <c:pt idx="7952">
                  <c:v>11.0444444444444</c:v>
                </c:pt>
                <c:pt idx="7953">
                  <c:v>11.045833333333301</c:v>
                </c:pt>
                <c:pt idx="7954">
                  <c:v>11.047222222222199</c:v>
                </c:pt>
                <c:pt idx="7955">
                  <c:v>11.0486111111111</c:v>
                </c:pt>
                <c:pt idx="7956">
                  <c:v>11.05</c:v>
                </c:pt>
                <c:pt idx="7957">
                  <c:v>11.0513888888889</c:v>
                </c:pt>
                <c:pt idx="7958">
                  <c:v>11.0527777777778</c:v>
                </c:pt>
                <c:pt idx="7959">
                  <c:v>11.054166666666699</c:v>
                </c:pt>
                <c:pt idx="7960">
                  <c:v>11.0555555555556</c:v>
                </c:pt>
                <c:pt idx="7961">
                  <c:v>11.056944444444399</c:v>
                </c:pt>
                <c:pt idx="7962">
                  <c:v>11.0583333333333</c:v>
                </c:pt>
                <c:pt idx="7963">
                  <c:v>11.0597222222222</c:v>
                </c:pt>
                <c:pt idx="7964">
                  <c:v>11.061111111111099</c:v>
                </c:pt>
                <c:pt idx="7965">
                  <c:v>11.0625</c:v>
                </c:pt>
                <c:pt idx="7966">
                  <c:v>11.063888888888901</c:v>
                </c:pt>
                <c:pt idx="7967">
                  <c:v>11.0652777777778</c:v>
                </c:pt>
                <c:pt idx="7968">
                  <c:v>11.0666666666667</c:v>
                </c:pt>
                <c:pt idx="7969">
                  <c:v>11.068055555555601</c:v>
                </c:pt>
                <c:pt idx="7970">
                  <c:v>11.0694444444444</c:v>
                </c:pt>
                <c:pt idx="7971">
                  <c:v>11.070833333333301</c:v>
                </c:pt>
                <c:pt idx="7972">
                  <c:v>11.0722222222222</c:v>
                </c:pt>
                <c:pt idx="7973">
                  <c:v>11.0736111111111</c:v>
                </c:pt>
                <c:pt idx="7974">
                  <c:v>11.074999999999999</c:v>
                </c:pt>
                <c:pt idx="7975">
                  <c:v>11.0763888888889</c:v>
                </c:pt>
                <c:pt idx="7976">
                  <c:v>11.077777777777801</c:v>
                </c:pt>
                <c:pt idx="7977">
                  <c:v>11.079166666666699</c:v>
                </c:pt>
                <c:pt idx="7978">
                  <c:v>11.0805555555556</c:v>
                </c:pt>
                <c:pt idx="7979">
                  <c:v>11.0819444444444</c:v>
                </c:pt>
                <c:pt idx="7980">
                  <c:v>11.0833333333333</c:v>
                </c:pt>
                <c:pt idx="7981">
                  <c:v>11.084722222222201</c:v>
                </c:pt>
                <c:pt idx="7982">
                  <c:v>11.0861111111111</c:v>
                </c:pt>
                <c:pt idx="7983">
                  <c:v>11.0875</c:v>
                </c:pt>
                <c:pt idx="7984">
                  <c:v>11.088888888888899</c:v>
                </c:pt>
                <c:pt idx="7985">
                  <c:v>11.0902777777778</c:v>
                </c:pt>
                <c:pt idx="7986">
                  <c:v>11.091666666666701</c:v>
                </c:pt>
                <c:pt idx="7987">
                  <c:v>11.093055555555599</c:v>
                </c:pt>
                <c:pt idx="7988">
                  <c:v>11.094444444444401</c:v>
                </c:pt>
                <c:pt idx="7989">
                  <c:v>11.095833333333299</c:v>
                </c:pt>
                <c:pt idx="7990">
                  <c:v>11.0972222222222</c:v>
                </c:pt>
                <c:pt idx="7991">
                  <c:v>11.098611111111101</c:v>
                </c:pt>
                <c:pt idx="7992">
                  <c:v>11.1</c:v>
                </c:pt>
                <c:pt idx="7993">
                  <c:v>11.1013888888889</c:v>
                </c:pt>
                <c:pt idx="7994">
                  <c:v>11.102777777777799</c:v>
                </c:pt>
                <c:pt idx="7995">
                  <c:v>11.1041666666667</c:v>
                </c:pt>
                <c:pt idx="7996">
                  <c:v>11.1055555555556</c:v>
                </c:pt>
                <c:pt idx="7997">
                  <c:v>11.1069444444444</c:v>
                </c:pt>
                <c:pt idx="7998">
                  <c:v>11.108333333333301</c:v>
                </c:pt>
                <c:pt idx="7999">
                  <c:v>11.109722222222199</c:v>
                </c:pt>
                <c:pt idx="8000">
                  <c:v>11.1111111111111</c:v>
                </c:pt>
                <c:pt idx="8001">
                  <c:v>11.112500000000001</c:v>
                </c:pt>
                <c:pt idx="8002">
                  <c:v>11.1138888888889</c:v>
                </c:pt>
                <c:pt idx="8003">
                  <c:v>11.1152777777778</c:v>
                </c:pt>
                <c:pt idx="8004">
                  <c:v>11.116666666666699</c:v>
                </c:pt>
                <c:pt idx="8005">
                  <c:v>11.1180555555556</c:v>
                </c:pt>
                <c:pt idx="8006">
                  <c:v>11.119444444444399</c:v>
                </c:pt>
                <c:pt idx="8007">
                  <c:v>11.1208333333333</c:v>
                </c:pt>
                <c:pt idx="8008">
                  <c:v>11.1222222222222</c:v>
                </c:pt>
                <c:pt idx="8009">
                  <c:v>11.123611111111099</c:v>
                </c:pt>
                <c:pt idx="8010">
                  <c:v>11.125</c:v>
                </c:pt>
                <c:pt idx="8011">
                  <c:v>11.126388888888901</c:v>
                </c:pt>
                <c:pt idx="8012">
                  <c:v>11.1277777777778</c:v>
                </c:pt>
                <c:pt idx="8013">
                  <c:v>11.1291666666667</c:v>
                </c:pt>
                <c:pt idx="8014">
                  <c:v>11.130555555555601</c:v>
                </c:pt>
                <c:pt idx="8015">
                  <c:v>11.1319444444444</c:v>
                </c:pt>
                <c:pt idx="8016">
                  <c:v>11.133333333333301</c:v>
                </c:pt>
                <c:pt idx="8017">
                  <c:v>11.1347222222222</c:v>
                </c:pt>
                <c:pt idx="8018">
                  <c:v>11.1361111111111</c:v>
                </c:pt>
                <c:pt idx="8019">
                  <c:v>11.137499999999999</c:v>
                </c:pt>
                <c:pt idx="8020">
                  <c:v>11.1388888888889</c:v>
                </c:pt>
                <c:pt idx="8021">
                  <c:v>11.140277777777801</c:v>
                </c:pt>
                <c:pt idx="8022">
                  <c:v>11.141666666666699</c:v>
                </c:pt>
                <c:pt idx="8023">
                  <c:v>11.1430555555556</c:v>
                </c:pt>
                <c:pt idx="8024">
                  <c:v>11.1444444444444</c:v>
                </c:pt>
                <c:pt idx="8025">
                  <c:v>11.1458333333333</c:v>
                </c:pt>
                <c:pt idx="8026">
                  <c:v>11.147222222222201</c:v>
                </c:pt>
                <c:pt idx="8027">
                  <c:v>11.1486111111111</c:v>
                </c:pt>
                <c:pt idx="8028">
                  <c:v>11.15</c:v>
                </c:pt>
                <c:pt idx="8029">
                  <c:v>11.151388888888899</c:v>
                </c:pt>
                <c:pt idx="8030">
                  <c:v>11.1527777777778</c:v>
                </c:pt>
                <c:pt idx="8031">
                  <c:v>11.154166666666701</c:v>
                </c:pt>
                <c:pt idx="8032">
                  <c:v>11.155555555555599</c:v>
                </c:pt>
                <c:pt idx="8033">
                  <c:v>11.156944444444401</c:v>
                </c:pt>
                <c:pt idx="8034">
                  <c:v>11.158333333333299</c:v>
                </c:pt>
                <c:pt idx="8035">
                  <c:v>11.1597222222222</c:v>
                </c:pt>
                <c:pt idx="8036">
                  <c:v>11.161111111111101</c:v>
                </c:pt>
                <c:pt idx="8037">
                  <c:v>11.1625</c:v>
                </c:pt>
                <c:pt idx="8038">
                  <c:v>11.1638888888889</c:v>
                </c:pt>
                <c:pt idx="8039">
                  <c:v>11.165277777777799</c:v>
                </c:pt>
                <c:pt idx="8040">
                  <c:v>11.1666666666667</c:v>
                </c:pt>
                <c:pt idx="8041">
                  <c:v>11.1680555555556</c:v>
                </c:pt>
                <c:pt idx="8042">
                  <c:v>11.1694444444444</c:v>
                </c:pt>
                <c:pt idx="8043">
                  <c:v>11.170833333333301</c:v>
                </c:pt>
                <c:pt idx="8044">
                  <c:v>11.172222222222199</c:v>
                </c:pt>
                <c:pt idx="8045">
                  <c:v>11.1736111111111</c:v>
                </c:pt>
                <c:pt idx="8046">
                  <c:v>11.175000000000001</c:v>
                </c:pt>
                <c:pt idx="8047">
                  <c:v>11.1763888888889</c:v>
                </c:pt>
                <c:pt idx="8048">
                  <c:v>11.1777777777778</c:v>
                </c:pt>
                <c:pt idx="8049">
                  <c:v>11.179166666666699</c:v>
                </c:pt>
                <c:pt idx="8050">
                  <c:v>11.1805555555556</c:v>
                </c:pt>
                <c:pt idx="8051">
                  <c:v>11.181944444444399</c:v>
                </c:pt>
                <c:pt idx="8052">
                  <c:v>11.1833333333333</c:v>
                </c:pt>
                <c:pt idx="8053">
                  <c:v>11.1847222222222</c:v>
                </c:pt>
                <c:pt idx="8054">
                  <c:v>11.186111111111099</c:v>
                </c:pt>
                <c:pt idx="8055">
                  <c:v>11.1875</c:v>
                </c:pt>
                <c:pt idx="8056">
                  <c:v>11.188888888888901</c:v>
                </c:pt>
                <c:pt idx="8057">
                  <c:v>11.1902777777778</c:v>
                </c:pt>
                <c:pt idx="8058">
                  <c:v>11.1916666666667</c:v>
                </c:pt>
                <c:pt idx="8059">
                  <c:v>11.193055555555601</c:v>
                </c:pt>
                <c:pt idx="8060">
                  <c:v>11.1944444444444</c:v>
                </c:pt>
                <c:pt idx="8061">
                  <c:v>11.195833333333301</c:v>
                </c:pt>
                <c:pt idx="8062">
                  <c:v>11.1972222222222</c:v>
                </c:pt>
                <c:pt idx="8063">
                  <c:v>11.1986111111111</c:v>
                </c:pt>
                <c:pt idx="8064">
                  <c:v>11.2</c:v>
                </c:pt>
                <c:pt idx="8065">
                  <c:v>11.2013888888889</c:v>
                </c:pt>
                <c:pt idx="8066">
                  <c:v>11.202777777777801</c:v>
                </c:pt>
                <c:pt idx="8067">
                  <c:v>11.204166666666699</c:v>
                </c:pt>
                <c:pt idx="8068">
                  <c:v>11.2055555555556</c:v>
                </c:pt>
                <c:pt idx="8069">
                  <c:v>11.2069444444444</c:v>
                </c:pt>
                <c:pt idx="8070">
                  <c:v>11.2083333333333</c:v>
                </c:pt>
                <c:pt idx="8071">
                  <c:v>11.209722222222201</c:v>
                </c:pt>
                <c:pt idx="8072">
                  <c:v>11.2111111111111</c:v>
                </c:pt>
                <c:pt idx="8073">
                  <c:v>11.2125</c:v>
                </c:pt>
                <c:pt idx="8074">
                  <c:v>11.213888888888899</c:v>
                </c:pt>
                <c:pt idx="8075">
                  <c:v>11.2152777777778</c:v>
                </c:pt>
                <c:pt idx="8076">
                  <c:v>11.216666666666701</c:v>
                </c:pt>
                <c:pt idx="8077">
                  <c:v>11.218055555555599</c:v>
                </c:pt>
                <c:pt idx="8078">
                  <c:v>11.219444444444401</c:v>
                </c:pt>
                <c:pt idx="8079">
                  <c:v>11.220833333333299</c:v>
                </c:pt>
                <c:pt idx="8080">
                  <c:v>11.2222222222222</c:v>
                </c:pt>
                <c:pt idx="8081">
                  <c:v>11.223611111111101</c:v>
                </c:pt>
                <c:pt idx="8082">
                  <c:v>11.225</c:v>
                </c:pt>
                <c:pt idx="8083">
                  <c:v>11.2263888888889</c:v>
                </c:pt>
                <c:pt idx="8084">
                  <c:v>11.227777777777799</c:v>
                </c:pt>
                <c:pt idx="8085">
                  <c:v>11.2291666666667</c:v>
                </c:pt>
                <c:pt idx="8086">
                  <c:v>11.2305555555556</c:v>
                </c:pt>
                <c:pt idx="8087">
                  <c:v>11.2319444444444</c:v>
                </c:pt>
                <c:pt idx="8088">
                  <c:v>11.233333333333301</c:v>
                </c:pt>
                <c:pt idx="8089">
                  <c:v>11.234722222222199</c:v>
                </c:pt>
                <c:pt idx="8090">
                  <c:v>11.2361111111111</c:v>
                </c:pt>
                <c:pt idx="8091">
                  <c:v>11.237500000000001</c:v>
                </c:pt>
                <c:pt idx="8092">
                  <c:v>11.2388888888889</c:v>
                </c:pt>
                <c:pt idx="8093">
                  <c:v>11.2402777777778</c:v>
                </c:pt>
                <c:pt idx="8094">
                  <c:v>11.241666666666699</c:v>
                </c:pt>
                <c:pt idx="8095">
                  <c:v>11.2430555555556</c:v>
                </c:pt>
                <c:pt idx="8096">
                  <c:v>11.244444444444399</c:v>
                </c:pt>
                <c:pt idx="8097">
                  <c:v>11.2458333333333</c:v>
                </c:pt>
                <c:pt idx="8098">
                  <c:v>11.2472222222222</c:v>
                </c:pt>
                <c:pt idx="8099">
                  <c:v>11.248611111111099</c:v>
                </c:pt>
                <c:pt idx="8100">
                  <c:v>11.25</c:v>
                </c:pt>
                <c:pt idx="8101">
                  <c:v>11.251388888888901</c:v>
                </c:pt>
                <c:pt idx="8102">
                  <c:v>11.2527777777778</c:v>
                </c:pt>
                <c:pt idx="8103">
                  <c:v>11.2541666666667</c:v>
                </c:pt>
                <c:pt idx="8104">
                  <c:v>11.255555555555601</c:v>
                </c:pt>
                <c:pt idx="8105">
                  <c:v>11.2569444444444</c:v>
                </c:pt>
                <c:pt idx="8106">
                  <c:v>11.258333333333301</c:v>
                </c:pt>
                <c:pt idx="8107">
                  <c:v>11.2597222222222</c:v>
                </c:pt>
                <c:pt idx="8108">
                  <c:v>11.2611111111111</c:v>
                </c:pt>
                <c:pt idx="8109">
                  <c:v>11.262499999999999</c:v>
                </c:pt>
                <c:pt idx="8110">
                  <c:v>11.2638888888889</c:v>
                </c:pt>
                <c:pt idx="8111">
                  <c:v>11.265277777777801</c:v>
                </c:pt>
                <c:pt idx="8112">
                  <c:v>11.266666666666699</c:v>
                </c:pt>
                <c:pt idx="8113">
                  <c:v>11.2680555555556</c:v>
                </c:pt>
                <c:pt idx="8114">
                  <c:v>11.2694444444444</c:v>
                </c:pt>
                <c:pt idx="8115">
                  <c:v>11.2708333333333</c:v>
                </c:pt>
                <c:pt idx="8116">
                  <c:v>11.272222222222201</c:v>
                </c:pt>
                <c:pt idx="8117">
                  <c:v>11.2736111111111</c:v>
                </c:pt>
                <c:pt idx="8118">
                  <c:v>11.275</c:v>
                </c:pt>
                <c:pt idx="8119">
                  <c:v>11.276388888888899</c:v>
                </c:pt>
                <c:pt idx="8120">
                  <c:v>11.2777777777778</c:v>
                </c:pt>
                <c:pt idx="8121">
                  <c:v>11.279166666666701</c:v>
                </c:pt>
                <c:pt idx="8122">
                  <c:v>11.280555555555599</c:v>
                </c:pt>
                <c:pt idx="8123">
                  <c:v>11.281944444444401</c:v>
                </c:pt>
                <c:pt idx="8124">
                  <c:v>11.283333333333299</c:v>
                </c:pt>
                <c:pt idx="8125">
                  <c:v>11.2847222222222</c:v>
                </c:pt>
                <c:pt idx="8126">
                  <c:v>11.286111111111101</c:v>
                </c:pt>
                <c:pt idx="8127">
                  <c:v>11.2875</c:v>
                </c:pt>
                <c:pt idx="8128">
                  <c:v>11.2888888888889</c:v>
                </c:pt>
                <c:pt idx="8129">
                  <c:v>11.290277777777799</c:v>
                </c:pt>
                <c:pt idx="8130">
                  <c:v>11.2916666666667</c:v>
                </c:pt>
                <c:pt idx="8131">
                  <c:v>11.2930555555556</c:v>
                </c:pt>
                <c:pt idx="8132">
                  <c:v>11.2944444444444</c:v>
                </c:pt>
                <c:pt idx="8133">
                  <c:v>11.295833333333301</c:v>
                </c:pt>
                <c:pt idx="8134">
                  <c:v>11.297222222222199</c:v>
                </c:pt>
                <c:pt idx="8135">
                  <c:v>11.2986111111111</c:v>
                </c:pt>
                <c:pt idx="8136">
                  <c:v>11.3</c:v>
                </c:pt>
                <c:pt idx="8137">
                  <c:v>11.3013888888889</c:v>
                </c:pt>
                <c:pt idx="8138">
                  <c:v>11.3027777777778</c:v>
                </c:pt>
                <c:pt idx="8139">
                  <c:v>11.304166666666699</c:v>
                </c:pt>
                <c:pt idx="8140">
                  <c:v>11.3055555555556</c:v>
                </c:pt>
                <c:pt idx="8141">
                  <c:v>11.306944444444399</c:v>
                </c:pt>
                <c:pt idx="8142">
                  <c:v>11.3083333333333</c:v>
                </c:pt>
                <c:pt idx="8143">
                  <c:v>11.3097222222222</c:v>
                </c:pt>
                <c:pt idx="8144">
                  <c:v>11.311111111111099</c:v>
                </c:pt>
                <c:pt idx="8145">
                  <c:v>11.3125</c:v>
                </c:pt>
                <c:pt idx="8146">
                  <c:v>11.313888888888901</c:v>
                </c:pt>
                <c:pt idx="8147">
                  <c:v>11.3152777777778</c:v>
                </c:pt>
                <c:pt idx="8148">
                  <c:v>11.3166666666667</c:v>
                </c:pt>
                <c:pt idx="8149">
                  <c:v>11.318055555555601</c:v>
                </c:pt>
                <c:pt idx="8150">
                  <c:v>11.3194444444444</c:v>
                </c:pt>
                <c:pt idx="8151">
                  <c:v>11.320833333333301</c:v>
                </c:pt>
                <c:pt idx="8152">
                  <c:v>11.3222222222222</c:v>
                </c:pt>
                <c:pt idx="8153">
                  <c:v>11.3236111111111</c:v>
                </c:pt>
                <c:pt idx="8154">
                  <c:v>11.324999999999999</c:v>
                </c:pt>
                <c:pt idx="8155">
                  <c:v>11.3263888888889</c:v>
                </c:pt>
                <c:pt idx="8156">
                  <c:v>11.327777777777801</c:v>
                </c:pt>
                <c:pt idx="8157">
                  <c:v>11.329166666666699</c:v>
                </c:pt>
                <c:pt idx="8158">
                  <c:v>11.3305555555556</c:v>
                </c:pt>
                <c:pt idx="8159">
                  <c:v>11.3319444444444</c:v>
                </c:pt>
                <c:pt idx="8160">
                  <c:v>11.3333333333333</c:v>
                </c:pt>
                <c:pt idx="8161">
                  <c:v>11.334722222222201</c:v>
                </c:pt>
                <c:pt idx="8162">
                  <c:v>11.3361111111111</c:v>
                </c:pt>
                <c:pt idx="8163">
                  <c:v>11.3375</c:v>
                </c:pt>
                <c:pt idx="8164">
                  <c:v>11.338888888888899</c:v>
                </c:pt>
                <c:pt idx="8165">
                  <c:v>11.3402777777778</c:v>
                </c:pt>
                <c:pt idx="8166">
                  <c:v>11.341666666666701</c:v>
                </c:pt>
                <c:pt idx="8167">
                  <c:v>11.343055555555599</c:v>
                </c:pt>
                <c:pt idx="8168">
                  <c:v>11.344444444444401</c:v>
                </c:pt>
                <c:pt idx="8169">
                  <c:v>11.345833333333299</c:v>
                </c:pt>
                <c:pt idx="8170">
                  <c:v>11.3472222222222</c:v>
                </c:pt>
                <c:pt idx="8171">
                  <c:v>11.348611111111101</c:v>
                </c:pt>
                <c:pt idx="8172">
                  <c:v>11.35</c:v>
                </c:pt>
                <c:pt idx="8173">
                  <c:v>11.3513888888889</c:v>
                </c:pt>
                <c:pt idx="8174">
                  <c:v>11.352777777777799</c:v>
                </c:pt>
                <c:pt idx="8175">
                  <c:v>11.3541666666667</c:v>
                </c:pt>
                <c:pt idx="8176">
                  <c:v>11.3555555555556</c:v>
                </c:pt>
                <c:pt idx="8177">
                  <c:v>11.3569444444444</c:v>
                </c:pt>
                <c:pt idx="8178">
                  <c:v>11.358333333333301</c:v>
                </c:pt>
                <c:pt idx="8179">
                  <c:v>11.359722222222199</c:v>
                </c:pt>
                <c:pt idx="8180">
                  <c:v>11.3611111111111</c:v>
                </c:pt>
                <c:pt idx="8181">
                  <c:v>11.362500000000001</c:v>
                </c:pt>
                <c:pt idx="8182">
                  <c:v>11.3638888888889</c:v>
                </c:pt>
                <c:pt idx="8183">
                  <c:v>11.3652777777778</c:v>
                </c:pt>
                <c:pt idx="8184">
                  <c:v>11.366666666666699</c:v>
                </c:pt>
                <c:pt idx="8185">
                  <c:v>11.3680555555556</c:v>
                </c:pt>
                <c:pt idx="8186">
                  <c:v>11.369444444444399</c:v>
                </c:pt>
                <c:pt idx="8187">
                  <c:v>11.3708333333333</c:v>
                </c:pt>
                <c:pt idx="8188">
                  <c:v>11.3722222222222</c:v>
                </c:pt>
                <c:pt idx="8189">
                  <c:v>11.373611111111099</c:v>
                </c:pt>
                <c:pt idx="8190">
                  <c:v>11.375</c:v>
                </c:pt>
                <c:pt idx="8191">
                  <c:v>11.376388888888901</c:v>
                </c:pt>
                <c:pt idx="8192">
                  <c:v>11.3777777777778</c:v>
                </c:pt>
                <c:pt idx="8193">
                  <c:v>11.3791666666667</c:v>
                </c:pt>
                <c:pt idx="8194">
                  <c:v>11.380555555555601</c:v>
                </c:pt>
                <c:pt idx="8195">
                  <c:v>11.3819444444444</c:v>
                </c:pt>
                <c:pt idx="8196">
                  <c:v>11.383333333333301</c:v>
                </c:pt>
                <c:pt idx="8197">
                  <c:v>11.3847222222222</c:v>
                </c:pt>
                <c:pt idx="8198">
                  <c:v>11.3861111111111</c:v>
                </c:pt>
                <c:pt idx="8199">
                  <c:v>11.387499999999999</c:v>
                </c:pt>
                <c:pt idx="8200">
                  <c:v>11.3888888888889</c:v>
                </c:pt>
                <c:pt idx="8201">
                  <c:v>11.390277777777801</c:v>
                </c:pt>
                <c:pt idx="8202">
                  <c:v>11.391666666666699</c:v>
                </c:pt>
                <c:pt idx="8203">
                  <c:v>11.3930555555556</c:v>
                </c:pt>
                <c:pt idx="8204">
                  <c:v>11.3944444444444</c:v>
                </c:pt>
                <c:pt idx="8205">
                  <c:v>11.3958333333333</c:v>
                </c:pt>
                <c:pt idx="8206">
                  <c:v>11.397222222222201</c:v>
                </c:pt>
                <c:pt idx="8207">
                  <c:v>11.3986111111111</c:v>
                </c:pt>
                <c:pt idx="8208">
                  <c:v>11.4</c:v>
                </c:pt>
                <c:pt idx="8209">
                  <c:v>11.401388888888899</c:v>
                </c:pt>
                <c:pt idx="8210">
                  <c:v>11.4027777777778</c:v>
                </c:pt>
                <c:pt idx="8211">
                  <c:v>11.404166666666701</c:v>
                </c:pt>
                <c:pt idx="8212">
                  <c:v>11.405555555555599</c:v>
                </c:pt>
                <c:pt idx="8213">
                  <c:v>11.406944444444401</c:v>
                </c:pt>
                <c:pt idx="8214">
                  <c:v>11.408333333333299</c:v>
                </c:pt>
                <c:pt idx="8215">
                  <c:v>11.4097222222222</c:v>
                </c:pt>
                <c:pt idx="8216">
                  <c:v>11.411111111111101</c:v>
                </c:pt>
                <c:pt idx="8217">
                  <c:v>11.4125</c:v>
                </c:pt>
                <c:pt idx="8218">
                  <c:v>11.4138888888889</c:v>
                </c:pt>
                <c:pt idx="8219">
                  <c:v>11.415277777777799</c:v>
                </c:pt>
                <c:pt idx="8220">
                  <c:v>11.4166666666667</c:v>
                </c:pt>
                <c:pt idx="8221">
                  <c:v>11.4180555555556</c:v>
                </c:pt>
                <c:pt idx="8222">
                  <c:v>11.4194444444444</c:v>
                </c:pt>
                <c:pt idx="8223">
                  <c:v>11.420833333333301</c:v>
                </c:pt>
                <c:pt idx="8224">
                  <c:v>11.422222222222199</c:v>
                </c:pt>
                <c:pt idx="8225">
                  <c:v>11.4236111111111</c:v>
                </c:pt>
                <c:pt idx="8226">
                  <c:v>11.425000000000001</c:v>
                </c:pt>
                <c:pt idx="8227">
                  <c:v>11.4263888888889</c:v>
                </c:pt>
                <c:pt idx="8228">
                  <c:v>11.4277777777778</c:v>
                </c:pt>
                <c:pt idx="8229">
                  <c:v>11.429166666666699</c:v>
                </c:pt>
                <c:pt idx="8230">
                  <c:v>11.4305555555556</c:v>
                </c:pt>
                <c:pt idx="8231">
                  <c:v>11.431944444444399</c:v>
                </c:pt>
                <c:pt idx="8232">
                  <c:v>11.4333333333333</c:v>
                </c:pt>
                <c:pt idx="8233">
                  <c:v>11.4347222222222</c:v>
                </c:pt>
                <c:pt idx="8234">
                  <c:v>11.436111111111099</c:v>
                </c:pt>
                <c:pt idx="8235">
                  <c:v>11.4375</c:v>
                </c:pt>
                <c:pt idx="8236">
                  <c:v>11.438888888888901</c:v>
                </c:pt>
                <c:pt idx="8237">
                  <c:v>11.4402777777778</c:v>
                </c:pt>
                <c:pt idx="8238">
                  <c:v>11.4416666666667</c:v>
                </c:pt>
                <c:pt idx="8239">
                  <c:v>11.443055555555601</c:v>
                </c:pt>
                <c:pt idx="8240">
                  <c:v>11.4444444444444</c:v>
                </c:pt>
                <c:pt idx="8241">
                  <c:v>11.445833333333301</c:v>
                </c:pt>
                <c:pt idx="8242">
                  <c:v>11.4472222222222</c:v>
                </c:pt>
                <c:pt idx="8243">
                  <c:v>11.4486111111111</c:v>
                </c:pt>
                <c:pt idx="8244">
                  <c:v>11.45</c:v>
                </c:pt>
                <c:pt idx="8245">
                  <c:v>11.4513888888889</c:v>
                </c:pt>
                <c:pt idx="8246">
                  <c:v>11.452777777777801</c:v>
                </c:pt>
                <c:pt idx="8247">
                  <c:v>11.454166666666699</c:v>
                </c:pt>
                <c:pt idx="8248">
                  <c:v>11.4555555555556</c:v>
                </c:pt>
                <c:pt idx="8249">
                  <c:v>11.4569444444444</c:v>
                </c:pt>
                <c:pt idx="8250">
                  <c:v>11.4583333333333</c:v>
                </c:pt>
                <c:pt idx="8251">
                  <c:v>11.459722222222201</c:v>
                </c:pt>
                <c:pt idx="8252">
                  <c:v>11.4611111111111</c:v>
                </c:pt>
                <c:pt idx="8253">
                  <c:v>11.4625</c:v>
                </c:pt>
                <c:pt idx="8254">
                  <c:v>11.463888888888899</c:v>
                </c:pt>
                <c:pt idx="8255">
                  <c:v>11.4652777777778</c:v>
                </c:pt>
                <c:pt idx="8256">
                  <c:v>11.466666666666701</c:v>
                </c:pt>
                <c:pt idx="8257">
                  <c:v>11.468055555555599</c:v>
                </c:pt>
                <c:pt idx="8258">
                  <c:v>11.469444444444401</c:v>
                </c:pt>
                <c:pt idx="8259">
                  <c:v>11.470833333333299</c:v>
                </c:pt>
                <c:pt idx="8260">
                  <c:v>11.4722222222222</c:v>
                </c:pt>
                <c:pt idx="8261">
                  <c:v>11.473611111111101</c:v>
                </c:pt>
                <c:pt idx="8262">
                  <c:v>11.475</c:v>
                </c:pt>
                <c:pt idx="8263">
                  <c:v>11.4763888888889</c:v>
                </c:pt>
                <c:pt idx="8264">
                  <c:v>11.477777777777799</c:v>
                </c:pt>
                <c:pt idx="8265">
                  <c:v>11.4791666666667</c:v>
                </c:pt>
                <c:pt idx="8266">
                  <c:v>11.4805555555556</c:v>
                </c:pt>
                <c:pt idx="8267">
                  <c:v>11.4819444444444</c:v>
                </c:pt>
                <c:pt idx="8268">
                  <c:v>11.483333333333301</c:v>
                </c:pt>
                <c:pt idx="8269">
                  <c:v>11.484722222222199</c:v>
                </c:pt>
                <c:pt idx="8270">
                  <c:v>11.4861111111111</c:v>
                </c:pt>
                <c:pt idx="8271">
                  <c:v>11.487500000000001</c:v>
                </c:pt>
                <c:pt idx="8272">
                  <c:v>11.4888888888889</c:v>
                </c:pt>
                <c:pt idx="8273">
                  <c:v>11.4902777777778</c:v>
                </c:pt>
                <c:pt idx="8274">
                  <c:v>11.491666666666699</c:v>
                </c:pt>
                <c:pt idx="8275">
                  <c:v>11.4930555555556</c:v>
                </c:pt>
                <c:pt idx="8276">
                  <c:v>11.494444444444399</c:v>
                </c:pt>
                <c:pt idx="8277">
                  <c:v>11.4958333333333</c:v>
                </c:pt>
                <c:pt idx="8278">
                  <c:v>11.4972222222222</c:v>
                </c:pt>
                <c:pt idx="8279">
                  <c:v>11.498611111111099</c:v>
                </c:pt>
                <c:pt idx="8280">
                  <c:v>11.5</c:v>
                </c:pt>
                <c:pt idx="8281">
                  <c:v>11.501388888888901</c:v>
                </c:pt>
                <c:pt idx="8282">
                  <c:v>11.5027777777778</c:v>
                </c:pt>
                <c:pt idx="8283">
                  <c:v>11.5041666666667</c:v>
                </c:pt>
                <c:pt idx="8284">
                  <c:v>11.505555555555601</c:v>
                </c:pt>
                <c:pt idx="8285">
                  <c:v>11.5069444444444</c:v>
                </c:pt>
                <c:pt idx="8286">
                  <c:v>11.508333333333301</c:v>
                </c:pt>
                <c:pt idx="8287">
                  <c:v>11.5097222222222</c:v>
                </c:pt>
                <c:pt idx="8288">
                  <c:v>11.5111111111111</c:v>
                </c:pt>
                <c:pt idx="8289">
                  <c:v>11.512499999999999</c:v>
                </c:pt>
                <c:pt idx="8290">
                  <c:v>11.5138888888889</c:v>
                </c:pt>
                <c:pt idx="8291">
                  <c:v>11.515277777777801</c:v>
                </c:pt>
                <c:pt idx="8292">
                  <c:v>11.516666666666699</c:v>
                </c:pt>
                <c:pt idx="8293">
                  <c:v>11.5180555555556</c:v>
                </c:pt>
                <c:pt idx="8294">
                  <c:v>11.5194444444444</c:v>
                </c:pt>
                <c:pt idx="8295">
                  <c:v>11.5208333333333</c:v>
                </c:pt>
                <c:pt idx="8296">
                  <c:v>11.522222222222201</c:v>
                </c:pt>
                <c:pt idx="8297">
                  <c:v>11.5236111111111</c:v>
                </c:pt>
                <c:pt idx="8298">
                  <c:v>11.525</c:v>
                </c:pt>
                <c:pt idx="8299">
                  <c:v>11.526388888888899</c:v>
                </c:pt>
                <c:pt idx="8300">
                  <c:v>11.5277777777778</c:v>
                </c:pt>
                <c:pt idx="8301">
                  <c:v>11.529166666666701</c:v>
                </c:pt>
                <c:pt idx="8302">
                  <c:v>11.530555555555599</c:v>
                </c:pt>
                <c:pt idx="8303">
                  <c:v>11.531944444444401</c:v>
                </c:pt>
                <c:pt idx="8304">
                  <c:v>11.533333333333299</c:v>
                </c:pt>
                <c:pt idx="8305">
                  <c:v>11.5347222222222</c:v>
                </c:pt>
                <c:pt idx="8306">
                  <c:v>11.536111111111101</c:v>
                </c:pt>
                <c:pt idx="8307">
                  <c:v>11.5375</c:v>
                </c:pt>
                <c:pt idx="8308">
                  <c:v>11.5388888888889</c:v>
                </c:pt>
                <c:pt idx="8309">
                  <c:v>11.540277777777799</c:v>
                </c:pt>
                <c:pt idx="8310">
                  <c:v>11.5416666666667</c:v>
                </c:pt>
                <c:pt idx="8311">
                  <c:v>11.5430555555556</c:v>
                </c:pt>
                <c:pt idx="8312">
                  <c:v>11.5444444444444</c:v>
                </c:pt>
                <c:pt idx="8313">
                  <c:v>11.545833333333301</c:v>
                </c:pt>
                <c:pt idx="8314">
                  <c:v>11.547222222222199</c:v>
                </c:pt>
                <c:pt idx="8315">
                  <c:v>11.5486111111111</c:v>
                </c:pt>
                <c:pt idx="8316">
                  <c:v>11.55</c:v>
                </c:pt>
                <c:pt idx="8317">
                  <c:v>11.5513888888889</c:v>
                </c:pt>
                <c:pt idx="8318">
                  <c:v>11.5527777777778</c:v>
                </c:pt>
                <c:pt idx="8319">
                  <c:v>11.554166666666699</c:v>
                </c:pt>
                <c:pt idx="8320">
                  <c:v>11.5555555555556</c:v>
                </c:pt>
                <c:pt idx="8321">
                  <c:v>11.556944444444399</c:v>
                </c:pt>
                <c:pt idx="8322">
                  <c:v>11.5583333333333</c:v>
                </c:pt>
                <c:pt idx="8323">
                  <c:v>11.5597222222222</c:v>
                </c:pt>
                <c:pt idx="8324">
                  <c:v>11.561111111111099</c:v>
                </c:pt>
                <c:pt idx="8325">
                  <c:v>11.5625</c:v>
                </c:pt>
                <c:pt idx="8326">
                  <c:v>11.563888888888901</c:v>
                </c:pt>
                <c:pt idx="8327">
                  <c:v>11.5652777777778</c:v>
                </c:pt>
                <c:pt idx="8328">
                  <c:v>11.5666666666667</c:v>
                </c:pt>
                <c:pt idx="8329">
                  <c:v>11.568055555555601</c:v>
                </c:pt>
                <c:pt idx="8330">
                  <c:v>11.5694444444444</c:v>
                </c:pt>
                <c:pt idx="8331">
                  <c:v>11.570833333333301</c:v>
                </c:pt>
                <c:pt idx="8332">
                  <c:v>11.5722222222222</c:v>
                </c:pt>
                <c:pt idx="8333">
                  <c:v>11.5736111111111</c:v>
                </c:pt>
                <c:pt idx="8334">
                  <c:v>11.574999999999999</c:v>
                </c:pt>
                <c:pt idx="8335">
                  <c:v>11.5763888888889</c:v>
                </c:pt>
                <c:pt idx="8336">
                  <c:v>11.577777777777801</c:v>
                </c:pt>
                <c:pt idx="8337">
                  <c:v>11.579166666666699</c:v>
                </c:pt>
                <c:pt idx="8338">
                  <c:v>11.5805555555556</c:v>
                </c:pt>
                <c:pt idx="8339">
                  <c:v>11.5819444444444</c:v>
                </c:pt>
                <c:pt idx="8340">
                  <c:v>11.5833333333333</c:v>
                </c:pt>
                <c:pt idx="8341">
                  <c:v>11.584722222222201</c:v>
                </c:pt>
                <c:pt idx="8342">
                  <c:v>11.5861111111111</c:v>
                </c:pt>
                <c:pt idx="8343">
                  <c:v>11.5875</c:v>
                </c:pt>
                <c:pt idx="8344">
                  <c:v>11.588888888888899</c:v>
                </c:pt>
                <c:pt idx="8345">
                  <c:v>11.5902777777778</c:v>
                </c:pt>
                <c:pt idx="8346">
                  <c:v>11.591666666666701</c:v>
                </c:pt>
                <c:pt idx="8347">
                  <c:v>11.593055555555599</c:v>
                </c:pt>
                <c:pt idx="8348">
                  <c:v>11.594444444444401</c:v>
                </c:pt>
                <c:pt idx="8349">
                  <c:v>11.595833333333299</c:v>
                </c:pt>
                <c:pt idx="8350">
                  <c:v>11.5972222222222</c:v>
                </c:pt>
                <c:pt idx="8351">
                  <c:v>11.598611111111101</c:v>
                </c:pt>
                <c:pt idx="8352">
                  <c:v>11.6</c:v>
                </c:pt>
                <c:pt idx="8353">
                  <c:v>11.6013888888889</c:v>
                </c:pt>
                <c:pt idx="8354">
                  <c:v>11.602777777777799</c:v>
                </c:pt>
                <c:pt idx="8355">
                  <c:v>11.6041666666667</c:v>
                </c:pt>
                <c:pt idx="8356">
                  <c:v>11.6055555555556</c:v>
                </c:pt>
                <c:pt idx="8357">
                  <c:v>11.6069444444444</c:v>
                </c:pt>
                <c:pt idx="8358">
                  <c:v>11.608333333333301</c:v>
                </c:pt>
                <c:pt idx="8359">
                  <c:v>11.609722222222199</c:v>
                </c:pt>
                <c:pt idx="8360">
                  <c:v>11.6111111111111</c:v>
                </c:pt>
                <c:pt idx="8361">
                  <c:v>11.612500000000001</c:v>
                </c:pt>
                <c:pt idx="8362">
                  <c:v>11.6138888888889</c:v>
                </c:pt>
                <c:pt idx="8363">
                  <c:v>11.6152777777778</c:v>
                </c:pt>
                <c:pt idx="8364">
                  <c:v>11.616666666666699</c:v>
                </c:pt>
                <c:pt idx="8365">
                  <c:v>11.6180555555556</c:v>
                </c:pt>
                <c:pt idx="8366">
                  <c:v>11.619444444444399</c:v>
                </c:pt>
                <c:pt idx="8367">
                  <c:v>11.6208333333333</c:v>
                </c:pt>
                <c:pt idx="8368">
                  <c:v>11.6222222222222</c:v>
                </c:pt>
                <c:pt idx="8369">
                  <c:v>11.623611111111099</c:v>
                </c:pt>
                <c:pt idx="8370">
                  <c:v>11.625</c:v>
                </c:pt>
                <c:pt idx="8371">
                  <c:v>11.626388888888901</c:v>
                </c:pt>
                <c:pt idx="8372">
                  <c:v>11.6277777777778</c:v>
                </c:pt>
                <c:pt idx="8373">
                  <c:v>11.6291666666667</c:v>
                </c:pt>
                <c:pt idx="8374">
                  <c:v>11.630555555555601</c:v>
                </c:pt>
                <c:pt idx="8375">
                  <c:v>11.6319444444444</c:v>
                </c:pt>
                <c:pt idx="8376">
                  <c:v>11.633333333333301</c:v>
                </c:pt>
                <c:pt idx="8377">
                  <c:v>11.6347222222222</c:v>
                </c:pt>
                <c:pt idx="8378">
                  <c:v>11.6361111111111</c:v>
                </c:pt>
                <c:pt idx="8379">
                  <c:v>11.637499999999999</c:v>
                </c:pt>
                <c:pt idx="8380">
                  <c:v>11.6388888888889</c:v>
                </c:pt>
                <c:pt idx="8381">
                  <c:v>11.640277777777801</c:v>
                </c:pt>
                <c:pt idx="8382">
                  <c:v>11.641666666666699</c:v>
                </c:pt>
                <c:pt idx="8383">
                  <c:v>11.6430555555556</c:v>
                </c:pt>
                <c:pt idx="8384">
                  <c:v>11.6444444444444</c:v>
                </c:pt>
                <c:pt idx="8385">
                  <c:v>11.6458333333333</c:v>
                </c:pt>
                <c:pt idx="8386">
                  <c:v>11.647222222222201</c:v>
                </c:pt>
                <c:pt idx="8387">
                  <c:v>11.6486111111111</c:v>
                </c:pt>
                <c:pt idx="8388">
                  <c:v>11.65</c:v>
                </c:pt>
                <c:pt idx="8389">
                  <c:v>11.651388888888899</c:v>
                </c:pt>
                <c:pt idx="8390">
                  <c:v>11.6527777777778</c:v>
                </c:pt>
                <c:pt idx="8391">
                  <c:v>11.654166666666701</c:v>
                </c:pt>
                <c:pt idx="8392">
                  <c:v>11.655555555555599</c:v>
                </c:pt>
                <c:pt idx="8393">
                  <c:v>11.656944444444401</c:v>
                </c:pt>
                <c:pt idx="8394">
                  <c:v>11.658333333333299</c:v>
                </c:pt>
                <c:pt idx="8395">
                  <c:v>11.6597222222222</c:v>
                </c:pt>
                <c:pt idx="8396">
                  <c:v>11.661111111111101</c:v>
                </c:pt>
                <c:pt idx="8397">
                  <c:v>11.6625</c:v>
                </c:pt>
                <c:pt idx="8398">
                  <c:v>11.6638888888889</c:v>
                </c:pt>
                <c:pt idx="8399">
                  <c:v>11.665277777777799</c:v>
                </c:pt>
                <c:pt idx="8400">
                  <c:v>11.6666666666667</c:v>
                </c:pt>
                <c:pt idx="8401">
                  <c:v>11.6680555555556</c:v>
                </c:pt>
                <c:pt idx="8402">
                  <c:v>11.6694444444444</c:v>
                </c:pt>
                <c:pt idx="8403">
                  <c:v>11.670833333333301</c:v>
                </c:pt>
                <c:pt idx="8404">
                  <c:v>11.672222222222199</c:v>
                </c:pt>
                <c:pt idx="8405">
                  <c:v>11.6736111111111</c:v>
                </c:pt>
                <c:pt idx="8406">
                  <c:v>11.675000000000001</c:v>
                </c:pt>
                <c:pt idx="8407">
                  <c:v>11.6763888888889</c:v>
                </c:pt>
                <c:pt idx="8408">
                  <c:v>11.6777777777778</c:v>
                </c:pt>
                <c:pt idx="8409">
                  <c:v>11.679166666666699</c:v>
                </c:pt>
                <c:pt idx="8410">
                  <c:v>11.6805555555556</c:v>
                </c:pt>
                <c:pt idx="8411">
                  <c:v>11.681944444444399</c:v>
                </c:pt>
                <c:pt idx="8412">
                  <c:v>11.6833333333333</c:v>
                </c:pt>
                <c:pt idx="8413">
                  <c:v>11.6847222222222</c:v>
                </c:pt>
                <c:pt idx="8414">
                  <c:v>11.686111111111099</c:v>
                </c:pt>
                <c:pt idx="8415">
                  <c:v>11.6875</c:v>
                </c:pt>
                <c:pt idx="8416">
                  <c:v>11.688888888888901</c:v>
                </c:pt>
                <c:pt idx="8417">
                  <c:v>11.6902777777778</c:v>
                </c:pt>
                <c:pt idx="8418">
                  <c:v>11.6916666666667</c:v>
                </c:pt>
                <c:pt idx="8419">
                  <c:v>11.693055555555601</c:v>
                </c:pt>
                <c:pt idx="8420">
                  <c:v>11.6944444444444</c:v>
                </c:pt>
                <c:pt idx="8421">
                  <c:v>11.695833333333301</c:v>
                </c:pt>
                <c:pt idx="8422">
                  <c:v>11.6972222222222</c:v>
                </c:pt>
                <c:pt idx="8423">
                  <c:v>11.6986111111111</c:v>
                </c:pt>
                <c:pt idx="8424">
                  <c:v>11.7</c:v>
                </c:pt>
                <c:pt idx="8425">
                  <c:v>11.7013888888889</c:v>
                </c:pt>
                <c:pt idx="8426">
                  <c:v>11.702777777777801</c:v>
                </c:pt>
                <c:pt idx="8427">
                  <c:v>11.704166666666699</c:v>
                </c:pt>
                <c:pt idx="8428">
                  <c:v>11.7055555555556</c:v>
                </c:pt>
                <c:pt idx="8429">
                  <c:v>11.7069444444444</c:v>
                </c:pt>
                <c:pt idx="8430">
                  <c:v>11.7083333333333</c:v>
                </c:pt>
                <c:pt idx="8431">
                  <c:v>11.709722222222201</c:v>
                </c:pt>
                <c:pt idx="8432">
                  <c:v>11.7111111111111</c:v>
                </c:pt>
                <c:pt idx="8433">
                  <c:v>11.7125</c:v>
                </c:pt>
                <c:pt idx="8434">
                  <c:v>11.713888888888899</c:v>
                </c:pt>
                <c:pt idx="8435">
                  <c:v>11.7152777777778</c:v>
                </c:pt>
                <c:pt idx="8436">
                  <c:v>11.716666666666701</c:v>
                </c:pt>
                <c:pt idx="8437">
                  <c:v>11.718055555555599</c:v>
                </c:pt>
                <c:pt idx="8438">
                  <c:v>11.719444444444401</c:v>
                </c:pt>
                <c:pt idx="8439">
                  <c:v>11.720833333333299</c:v>
                </c:pt>
                <c:pt idx="8440">
                  <c:v>11.7222222222222</c:v>
                </c:pt>
                <c:pt idx="8441">
                  <c:v>11.723611111111101</c:v>
                </c:pt>
                <c:pt idx="8442">
                  <c:v>11.725</c:v>
                </c:pt>
                <c:pt idx="8443">
                  <c:v>11.7263888888889</c:v>
                </c:pt>
                <c:pt idx="8444">
                  <c:v>11.727777777777799</c:v>
                </c:pt>
                <c:pt idx="8445">
                  <c:v>11.7291666666667</c:v>
                </c:pt>
                <c:pt idx="8446">
                  <c:v>11.7305555555556</c:v>
                </c:pt>
                <c:pt idx="8447">
                  <c:v>11.7319444444444</c:v>
                </c:pt>
                <c:pt idx="8448">
                  <c:v>11.733333333333301</c:v>
                </c:pt>
                <c:pt idx="8449">
                  <c:v>11.734722222222199</c:v>
                </c:pt>
                <c:pt idx="8450">
                  <c:v>11.7361111111111</c:v>
                </c:pt>
                <c:pt idx="8451">
                  <c:v>11.737500000000001</c:v>
                </c:pt>
                <c:pt idx="8452">
                  <c:v>11.7388888888889</c:v>
                </c:pt>
                <c:pt idx="8453">
                  <c:v>11.7402777777778</c:v>
                </c:pt>
                <c:pt idx="8454">
                  <c:v>11.741666666666699</c:v>
                </c:pt>
                <c:pt idx="8455">
                  <c:v>11.7430555555556</c:v>
                </c:pt>
                <c:pt idx="8456">
                  <c:v>11.744444444444399</c:v>
                </c:pt>
                <c:pt idx="8457">
                  <c:v>11.7458333333333</c:v>
                </c:pt>
                <c:pt idx="8458">
                  <c:v>11.7472222222222</c:v>
                </c:pt>
                <c:pt idx="8459">
                  <c:v>11.748611111111099</c:v>
                </c:pt>
                <c:pt idx="8460">
                  <c:v>11.75</c:v>
                </c:pt>
                <c:pt idx="8461">
                  <c:v>11.751388888888901</c:v>
                </c:pt>
                <c:pt idx="8462">
                  <c:v>11.7527777777778</c:v>
                </c:pt>
                <c:pt idx="8463">
                  <c:v>11.7541666666667</c:v>
                </c:pt>
                <c:pt idx="8464">
                  <c:v>11.755555555555601</c:v>
                </c:pt>
                <c:pt idx="8465">
                  <c:v>11.7569444444444</c:v>
                </c:pt>
                <c:pt idx="8466">
                  <c:v>11.758333333333301</c:v>
                </c:pt>
                <c:pt idx="8467">
                  <c:v>11.7597222222222</c:v>
                </c:pt>
                <c:pt idx="8468">
                  <c:v>11.7611111111111</c:v>
                </c:pt>
                <c:pt idx="8469">
                  <c:v>11.762499999999999</c:v>
                </c:pt>
                <c:pt idx="8470">
                  <c:v>11.7638888888889</c:v>
                </c:pt>
                <c:pt idx="8471">
                  <c:v>11.765277777777801</c:v>
                </c:pt>
                <c:pt idx="8472">
                  <c:v>11.766666666666699</c:v>
                </c:pt>
                <c:pt idx="8473">
                  <c:v>11.7680555555556</c:v>
                </c:pt>
                <c:pt idx="8474">
                  <c:v>11.7694444444444</c:v>
                </c:pt>
                <c:pt idx="8475">
                  <c:v>11.7708333333333</c:v>
                </c:pt>
                <c:pt idx="8476">
                  <c:v>11.772222222222201</c:v>
                </c:pt>
                <c:pt idx="8477">
                  <c:v>11.7736111111111</c:v>
                </c:pt>
                <c:pt idx="8478">
                  <c:v>11.775</c:v>
                </c:pt>
                <c:pt idx="8479">
                  <c:v>11.776388888888899</c:v>
                </c:pt>
                <c:pt idx="8480">
                  <c:v>11.7777777777778</c:v>
                </c:pt>
                <c:pt idx="8481">
                  <c:v>11.779166666666701</c:v>
                </c:pt>
                <c:pt idx="8482">
                  <c:v>11.780555555555599</c:v>
                </c:pt>
                <c:pt idx="8483">
                  <c:v>11.781944444444401</c:v>
                </c:pt>
                <c:pt idx="8484">
                  <c:v>11.783333333333299</c:v>
                </c:pt>
                <c:pt idx="8485">
                  <c:v>11.7847222222222</c:v>
                </c:pt>
                <c:pt idx="8486">
                  <c:v>11.786111111111101</c:v>
                </c:pt>
                <c:pt idx="8487">
                  <c:v>11.7875</c:v>
                </c:pt>
                <c:pt idx="8488">
                  <c:v>11.7888888888889</c:v>
                </c:pt>
                <c:pt idx="8489">
                  <c:v>11.790277777777799</c:v>
                </c:pt>
                <c:pt idx="8490">
                  <c:v>11.7916666666667</c:v>
                </c:pt>
                <c:pt idx="8491">
                  <c:v>11.7930555555556</c:v>
                </c:pt>
                <c:pt idx="8492">
                  <c:v>11.7944444444444</c:v>
                </c:pt>
                <c:pt idx="8493">
                  <c:v>11.795833333333301</c:v>
                </c:pt>
                <c:pt idx="8494">
                  <c:v>11.797222222222199</c:v>
                </c:pt>
                <c:pt idx="8495">
                  <c:v>11.7986111111111</c:v>
                </c:pt>
                <c:pt idx="8496">
                  <c:v>11.8</c:v>
                </c:pt>
                <c:pt idx="8497">
                  <c:v>11.8013888888889</c:v>
                </c:pt>
                <c:pt idx="8498">
                  <c:v>11.8027777777778</c:v>
                </c:pt>
                <c:pt idx="8499">
                  <c:v>11.804166666666699</c:v>
                </c:pt>
                <c:pt idx="8500">
                  <c:v>11.8055555555556</c:v>
                </c:pt>
                <c:pt idx="8501">
                  <c:v>11.806944444444399</c:v>
                </c:pt>
                <c:pt idx="8502">
                  <c:v>11.8083333333333</c:v>
                </c:pt>
                <c:pt idx="8503">
                  <c:v>11.8097222222222</c:v>
                </c:pt>
                <c:pt idx="8504">
                  <c:v>11.811111111111099</c:v>
                </c:pt>
                <c:pt idx="8505">
                  <c:v>11.8125</c:v>
                </c:pt>
                <c:pt idx="8506">
                  <c:v>11.813888888888901</c:v>
                </c:pt>
                <c:pt idx="8507">
                  <c:v>11.8152777777778</c:v>
                </c:pt>
                <c:pt idx="8508">
                  <c:v>11.8166666666667</c:v>
                </c:pt>
                <c:pt idx="8509">
                  <c:v>11.818055555555601</c:v>
                </c:pt>
                <c:pt idx="8510">
                  <c:v>11.8194444444444</c:v>
                </c:pt>
                <c:pt idx="8511">
                  <c:v>11.820833333333301</c:v>
                </c:pt>
                <c:pt idx="8512">
                  <c:v>11.8222222222222</c:v>
                </c:pt>
                <c:pt idx="8513">
                  <c:v>11.8236111111111</c:v>
                </c:pt>
                <c:pt idx="8514">
                  <c:v>11.824999999999999</c:v>
                </c:pt>
                <c:pt idx="8515">
                  <c:v>11.8263888888889</c:v>
                </c:pt>
                <c:pt idx="8516">
                  <c:v>11.827777777777801</c:v>
                </c:pt>
                <c:pt idx="8517">
                  <c:v>11.829166666666699</c:v>
                </c:pt>
                <c:pt idx="8518">
                  <c:v>11.8305555555556</c:v>
                </c:pt>
                <c:pt idx="8519">
                  <c:v>11.8319444444444</c:v>
                </c:pt>
                <c:pt idx="8520">
                  <c:v>11.8333333333333</c:v>
                </c:pt>
                <c:pt idx="8521">
                  <c:v>11.834722222222201</c:v>
                </c:pt>
                <c:pt idx="8522">
                  <c:v>11.8361111111111</c:v>
                </c:pt>
                <c:pt idx="8523">
                  <c:v>11.8375</c:v>
                </c:pt>
                <c:pt idx="8524">
                  <c:v>11.838888888888899</c:v>
                </c:pt>
                <c:pt idx="8525">
                  <c:v>11.8402777777778</c:v>
                </c:pt>
                <c:pt idx="8526">
                  <c:v>11.841666666666701</c:v>
                </c:pt>
                <c:pt idx="8527">
                  <c:v>11.843055555555599</c:v>
                </c:pt>
                <c:pt idx="8528">
                  <c:v>11.844444444444401</c:v>
                </c:pt>
                <c:pt idx="8529">
                  <c:v>11.845833333333299</c:v>
                </c:pt>
                <c:pt idx="8530">
                  <c:v>11.8472222222222</c:v>
                </c:pt>
                <c:pt idx="8531">
                  <c:v>11.848611111111101</c:v>
                </c:pt>
                <c:pt idx="8532">
                  <c:v>11.85</c:v>
                </c:pt>
                <c:pt idx="8533">
                  <c:v>11.8513888888889</c:v>
                </c:pt>
                <c:pt idx="8534">
                  <c:v>11.852777777777799</c:v>
                </c:pt>
                <c:pt idx="8535">
                  <c:v>11.8541666666667</c:v>
                </c:pt>
                <c:pt idx="8536">
                  <c:v>11.8555555555556</c:v>
                </c:pt>
                <c:pt idx="8537">
                  <c:v>11.8569444444444</c:v>
                </c:pt>
                <c:pt idx="8538">
                  <c:v>11.858333333333301</c:v>
                </c:pt>
                <c:pt idx="8539">
                  <c:v>11.859722222222199</c:v>
                </c:pt>
                <c:pt idx="8540">
                  <c:v>11.8611111111111</c:v>
                </c:pt>
                <c:pt idx="8541">
                  <c:v>11.862500000000001</c:v>
                </c:pt>
                <c:pt idx="8542">
                  <c:v>11.8638888888889</c:v>
                </c:pt>
                <c:pt idx="8543">
                  <c:v>11.8652777777778</c:v>
                </c:pt>
                <c:pt idx="8544">
                  <c:v>11.866666666666699</c:v>
                </c:pt>
                <c:pt idx="8545">
                  <c:v>11.8680555555556</c:v>
                </c:pt>
                <c:pt idx="8546">
                  <c:v>11.869444444444399</c:v>
                </c:pt>
                <c:pt idx="8547">
                  <c:v>11.8708333333333</c:v>
                </c:pt>
                <c:pt idx="8548">
                  <c:v>11.8722222222222</c:v>
                </c:pt>
                <c:pt idx="8549">
                  <c:v>11.873611111111099</c:v>
                </c:pt>
                <c:pt idx="8550">
                  <c:v>11.875</c:v>
                </c:pt>
                <c:pt idx="8551">
                  <c:v>11.876388888888901</c:v>
                </c:pt>
                <c:pt idx="8552">
                  <c:v>11.8777777777778</c:v>
                </c:pt>
                <c:pt idx="8553">
                  <c:v>11.8791666666667</c:v>
                </c:pt>
                <c:pt idx="8554">
                  <c:v>11.880555555555601</c:v>
                </c:pt>
                <c:pt idx="8555">
                  <c:v>11.8819444444444</c:v>
                </c:pt>
                <c:pt idx="8556">
                  <c:v>11.883333333333301</c:v>
                </c:pt>
                <c:pt idx="8557">
                  <c:v>11.8847222222222</c:v>
                </c:pt>
                <c:pt idx="8558">
                  <c:v>11.8861111111111</c:v>
                </c:pt>
                <c:pt idx="8559">
                  <c:v>11.887499999999999</c:v>
                </c:pt>
                <c:pt idx="8560">
                  <c:v>11.8888888888889</c:v>
                </c:pt>
                <c:pt idx="8561">
                  <c:v>11.890277777777801</c:v>
                </c:pt>
                <c:pt idx="8562">
                  <c:v>11.891666666666699</c:v>
                </c:pt>
                <c:pt idx="8563">
                  <c:v>11.8930555555556</c:v>
                </c:pt>
                <c:pt idx="8564">
                  <c:v>11.8944444444444</c:v>
                </c:pt>
                <c:pt idx="8565">
                  <c:v>11.8958333333333</c:v>
                </c:pt>
                <c:pt idx="8566">
                  <c:v>11.897222222222201</c:v>
                </c:pt>
                <c:pt idx="8567">
                  <c:v>11.8986111111111</c:v>
                </c:pt>
                <c:pt idx="8568">
                  <c:v>11.9</c:v>
                </c:pt>
                <c:pt idx="8569">
                  <c:v>11.901388888888899</c:v>
                </c:pt>
                <c:pt idx="8570">
                  <c:v>11.9027777777778</c:v>
                </c:pt>
                <c:pt idx="8571">
                  <c:v>11.904166666666701</c:v>
                </c:pt>
                <c:pt idx="8572">
                  <c:v>11.905555555555599</c:v>
                </c:pt>
                <c:pt idx="8573">
                  <c:v>11.906944444444401</c:v>
                </c:pt>
                <c:pt idx="8574">
                  <c:v>11.908333333333299</c:v>
                </c:pt>
                <c:pt idx="8575">
                  <c:v>11.9097222222222</c:v>
                </c:pt>
                <c:pt idx="8576">
                  <c:v>11.911111111111101</c:v>
                </c:pt>
                <c:pt idx="8577">
                  <c:v>11.9125</c:v>
                </c:pt>
                <c:pt idx="8578">
                  <c:v>11.9138888888889</c:v>
                </c:pt>
                <c:pt idx="8579">
                  <c:v>11.915277777777799</c:v>
                </c:pt>
                <c:pt idx="8580">
                  <c:v>11.9166666666667</c:v>
                </c:pt>
                <c:pt idx="8581">
                  <c:v>11.9180555555556</c:v>
                </c:pt>
                <c:pt idx="8582">
                  <c:v>11.9194444444444</c:v>
                </c:pt>
                <c:pt idx="8583">
                  <c:v>11.920833333333301</c:v>
                </c:pt>
                <c:pt idx="8584">
                  <c:v>11.922222222222199</c:v>
                </c:pt>
                <c:pt idx="8585">
                  <c:v>11.9236111111111</c:v>
                </c:pt>
                <c:pt idx="8586">
                  <c:v>11.925000000000001</c:v>
                </c:pt>
                <c:pt idx="8587">
                  <c:v>11.9263888888889</c:v>
                </c:pt>
                <c:pt idx="8588">
                  <c:v>11.9277777777778</c:v>
                </c:pt>
                <c:pt idx="8589">
                  <c:v>11.929166666666699</c:v>
                </c:pt>
                <c:pt idx="8590">
                  <c:v>11.9305555555556</c:v>
                </c:pt>
                <c:pt idx="8591">
                  <c:v>11.931944444444399</c:v>
                </c:pt>
                <c:pt idx="8592">
                  <c:v>11.9333333333333</c:v>
                </c:pt>
                <c:pt idx="8593">
                  <c:v>11.9347222222222</c:v>
                </c:pt>
                <c:pt idx="8594">
                  <c:v>11.936111111111099</c:v>
                </c:pt>
                <c:pt idx="8595">
                  <c:v>11.9375</c:v>
                </c:pt>
                <c:pt idx="8596">
                  <c:v>11.938888888888901</c:v>
                </c:pt>
                <c:pt idx="8597">
                  <c:v>11.9402777777778</c:v>
                </c:pt>
                <c:pt idx="8598">
                  <c:v>11.9416666666667</c:v>
                </c:pt>
                <c:pt idx="8599">
                  <c:v>11.943055555555601</c:v>
                </c:pt>
                <c:pt idx="8600">
                  <c:v>11.9444444444444</c:v>
                </c:pt>
                <c:pt idx="8601">
                  <c:v>11.945833333333301</c:v>
                </c:pt>
                <c:pt idx="8602">
                  <c:v>11.9472222222222</c:v>
                </c:pt>
                <c:pt idx="8603">
                  <c:v>11.9486111111111</c:v>
                </c:pt>
                <c:pt idx="8604">
                  <c:v>11.95</c:v>
                </c:pt>
                <c:pt idx="8605">
                  <c:v>11.9513888888889</c:v>
                </c:pt>
                <c:pt idx="8606">
                  <c:v>11.952777777777801</c:v>
                </c:pt>
                <c:pt idx="8607">
                  <c:v>11.954166666666699</c:v>
                </c:pt>
                <c:pt idx="8608">
                  <c:v>11.9555555555556</c:v>
                </c:pt>
                <c:pt idx="8609">
                  <c:v>11.9569444444444</c:v>
                </c:pt>
                <c:pt idx="8610">
                  <c:v>11.9583333333333</c:v>
                </c:pt>
                <c:pt idx="8611">
                  <c:v>11.959722222222201</c:v>
                </c:pt>
                <c:pt idx="8612">
                  <c:v>11.9611111111111</c:v>
                </c:pt>
                <c:pt idx="8613">
                  <c:v>11.9625</c:v>
                </c:pt>
                <c:pt idx="8614">
                  <c:v>11.963888888888899</c:v>
                </c:pt>
                <c:pt idx="8615">
                  <c:v>11.9652777777778</c:v>
                </c:pt>
                <c:pt idx="8616">
                  <c:v>11.966666666666701</c:v>
                </c:pt>
                <c:pt idx="8617">
                  <c:v>11.968055555555599</c:v>
                </c:pt>
                <c:pt idx="8618">
                  <c:v>11.969444444444401</c:v>
                </c:pt>
                <c:pt idx="8619">
                  <c:v>11.970833333333299</c:v>
                </c:pt>
                <c:pt idx="8620">
                  <c:v>11.9722222222222</c:v>
                </c:pt>
                <c:pt idx="8621">
                  <c:v>11.973611111111101</c:v>
                </c:pt>
                <c:pt idx="8622">
                  <c:v>11.975</c:v>
                </c:pt>
                <c:pt idx="8623">
                  <c:v>11.9763888888889</c:v>
                </c:pt>
                <c:pt idx="8624">
                  <c:v>11.977777777777799</c:v>
                </c:pt>
                <c:pt idx="8625">
                  <c:v>11.9791666666667</c:v>
                </c:pt>
                <c:pt idx="8626">
                  <c:v>11.9805555555556</c:v>
                </c:pt>
                <c:pt idx="8627">
                  <c:v>11.9819444444444</c:v>
                </c:pt>
                <c:pt idx="8628">
                  <c:v>11.983333333333301</c:v>
                </c:pt>
                <c:pt idx="8629">
                  <c:v>11.984722222222199</c:v>
                </c:pt>
                <c:pt idx="8630">
                  <c:v>11.9861111111111</c:v>
                </c:pt>
                <c:pt idx="8631">
                  <c:v>11.987500000000001</c:v>
                </c:pt>
                <c:pt idx="8632">
                  <c:v>11.9888888888889</c:v>
                </c:pt>
                <c:pt idx="8633">
                  <c:v>11.9902777777778</c:v>
                </c:pt>
                <c:pt idx="8634">
                  <c:v>11.991666666666699</c:v>
                </c:pt>
                <c:pt idx="8635">
                  <c:v>11.9930555555556</c:v>
                </c:pt>
                <c:pt idx="8636">
                  <c:v>11.994444444444399</c:v>
                </c:pt>
                <c:pt idx="8637">
                  <c:v>11.9958333333333</c:v>
                </c:pt>
                <c:pt idx="8638">
                  <c:v>11.9972222222222</c:v>
                </c:pt>
                <c:pt idx="8639">
                  <c:v>11.998611111111099</c:v>
                </c:pt>
                <c:pt idx="8640">
                  <c:v>12</c:v>
                </c:pt>
                <c:pt idx="8641">
                  <c:v>12.001388888888901</c:v>
                </c:pt>
                <c:pt idx="8642">
                  <c:v>12.0027777777778</c:v>
                </c:pt>
                <c:pt idx="8643">
                  <c:v>12.0041666666667</c:v>
                </c:pt>
                <c:pt idx="8644">
                  <c:v>12.005555555555601</c:v>
                </c:pt>
                <c:pt idx="8645">
                  <c:v>12.0069444444444</c:v>
                </c:pt>
                <c:pt idx="8646">
                  <c:v>12.008333333333301</c:v>
                </c:pt>
                <c:pt idx="8647">
                  <c:v>12.0097222222222</c:v>
                </c:pt>
                <c:pt idx="8648">
                  <c:v>12.0111111111111</c:v>
                </c:pt>
                <c:pt idx="8649">
                  <c:v>12.012499999999999</c:v>
                </c:pt>
                <c:pt idx="8650">
                  <c:v>12.0138888888889</c:v>
                </c:pt>
                <c:pt idx="8651">
                  <c:v>12.015277777777801</c:v>
                </c:pt>
                <c:pt idx="8652">
                  <c:v>12.016666666666699</c:v>
                </c:pt>
                <c:pt idx="8653">
                  <c:v>12.0180555555556</c:v>
                </c:pt>
                <c:pt idx="8654">
                  <c:v>12.0194444444444</c:v>
                </c:pt>
                <c:pt idx="8655">
                  <c:v>12.0208333333333</c:v>
                </c:pt>
                <c:pt idx="8656">
                  <c:v>12.022222222222201</c:v>
                </c:pt>
                <c:pt idx="8657">
                  <c:v>12.0236111111111</c:v>
                </c:pt>
                <c:pt idx="8658">
                  <c:v>12.025</c:v>
                </c:pt>
                <c:pt idx="8659">
                  <c:v>12.026388888888899</c:v>
                </c:pt>
                <c:pt idx="8660">
                  <c:v>12.0277777777778</c:v>
                </c:pt>
                <c:pt idx="8661">
                  <c:v>12.029166666666701</c:v>
                </c:pt>
                <c:pt idx="8662">
                  <c:v>12.030555555555599</c:v>
                </c:pt>
                <c:pt idx="8663">
                  <c:v>12.031944444444401</c:v>
                </c:pt>
                <c:pt idx="8664">
                  <c:v>12.033333333333299</c:v>
                </c:pt>
                <c:pt idx="8665">
                  <c:v>12.0347222222222</c:v>
                </c:pt>
                <c:pt idx="8666">
                  <c:v>12.036111111111101</c:v>
                </c:pt>
                <c:pt idx="8667">
                  <c:v>12.0375</c:v>
                </c:pt>
                <c:pt idx="8668">
                  <c:v>12.0388888888889</c:v>
                </c:pt>
                <c:pt idx="8669">
                  <c:v>12.040277777777799</c:v>
                </c:pt>
                <c:pt idx="8670">
                  <c:v>12.0416666666667</c:v>
                </c:pt>
                <c:pt idx="8671">
                  <c:v>12.0430555555556</c:v>
                </c:pt>
                <c:pt idx="8672">
                  <c:v>12.0444444444444</c:v>
                </c:pt>
                <c:pt idx="8673">
                  <c:v>12.045833333333301</c:v>
                </c:pt>
                <c:pt idx="8674">
                  <c:v>12.047222222222199</c:v>
                </c:pt>
                <c:pt idx="8675">
                  <c:v>12.0486111111111</c:v>
                </c:pt>
                <c:pt idx="8676">
                  <c:v>12.05</c:v>
                </c:pt>
                <c:pt idx="8677">
                  <c:v>12.0513888888889</c:v>
                </c:pt>
                <c:pt idx="8678">
                  <c:v>12.0527777777778</c:v>
                </c:pt>
                <c:pt idx="8679">
                  <c:v>12.054166666666699</c:v>
                </c:pt>
                <c:pt idx="8680">
                  <c:v>12.0555555555556</c:v>
                </c:pt>
                <c:pt idx="8681">
                  <c:v>12.056944444444399</c:v>
                </c:pt>
                <c:pt idx="8682">
                  <c:v>12.0583333333333</c:v>
                </c:pt>
                <c:pt idx="8683">
                  <c:v>12.0597222222222</c:v>
                </c:pt>
                <c:pt idx="8684">
                  <c:v>12.061111111111099</c:v>
                </c:pt>
                <c:pt idx="8685">
                  <c:v>12.0625</c:v>
                </c:pt>
                <c:pt idx="8686">
                  <c:v>12.063888888888901</c:v>
                </c:pt>
                <c:pt idx="8687">
                  <c:v>12.0652777777778</c:v>
                </c:pt>
                <c:pt idx="8688">
                  <c:v>12.0666666666667</c:v>
                </c:pt>
                <c:pt idx="8689">
                  <c:v>12.068055555555601</c:v>
                </c:pt>
                <c:pt idx="8690">
                  <c:v>12.0694444444444</c:v>
                </c:pt>
                <c:pt idx="8691">
                  <c:v>12.070833333333301</c:v>
                </c:pt>
                <c:pt idx="8692">
                  <c:v>12.0722222222222</c:v>
                </c:pt>
                <c:pt idx="8693">
                  <c:v>12.0736111111111</c:v>
                </c:pt>
                <c:pt idx="8694">
                  <c:v>12.074999999999999</c:v>
                </c:pt>
                <c:pt idx="8695">
                  <c:v>12.0763888888889</c:v>
                </c:pt>
                <c:pt idx="8696">
                  <c:v>12.077777777777801</c:v>
                </c:pt>
                <c:pt idx="8697">
                  <c:v>12.079166666666699</c:v>
                </c:pt>
                <c:pt idx="8698">
                  <c:v>12.0805555555556</c:v>
                </c:pt>
                <c:pt idx="8699">
                  <c:v>12.0819444444444</c:v>
                </c:pt>
                <c:pt idx="8700">
                  <c:v>12.0833333333333</c:v>
                </c:pt>
                <c:pt idx="8701">
                  <c:v>12.084722222222201</c:v>
                </c:pt>
                <c:pt idx="8702">
                  <c:v>12.0861111111111</c:v>
                </c:pt>
                <c:pt idx="8703">
                  <c:v>12.0875</c:v>
                </c:pt>
                <c:pt idx="8704">
                  <c:v>12.088888888888899</c:v>
                </c:pt>
                <c:pt idx="8705">
                  <c:v>12.0902777777778</c:v>
                </c:pt>
                <c:pt idx="8706">
                  <c:v>12.091666666666701</c:v>
                </c:pt>
                <c:pt idx="8707">
                  <c:v>12.093055555555599</c:v>
                </c:pt>
                <c:pt idx="8708">
                  <c:v>12.094444444444401</c:v>
                </c:pt>
                <c:pt idx="8709">
                  <c:v>12.095833333333299</c:v>
                </c:pt>
                <c:pt idx="8710">
                  <c:v>12.0972222222222</c:v>
                </c:pt>
                <c:pt idx="8711">
                  <c:v>12.098611111111101</c:v>
                </c:pt>
                <c:pt idx="8712">
                  <c:v>12.1</c:v>
                </c:pt>
                <c:pt idx="8713">
                  <c:v>12.1013888888889</c:v>
                </c:pt>
                <c:pt idx="8714">
                  <c:v>12.102777777777799</c:v>
                </c:pt>
                <c:pt idx="8715">
                  <c:v>12.1041666666667</c:v>
                </c:pt>
                <c:pt idx="8716">
                  <c:v>12.1055555555556</c:v>
                </c:pt>
                <c:pt idx="8717">
                  <c:v>12.1069444444444</c:v>
                </c:pt>
                <c:pt idx="8718">
                  <c:v>12.108333333333301</c:v>
                </c:pt>
                <c:pt idx="8719">
                  <c:v>12.109722222222199</c:v>
                </c:pt>
                <c:pt idx="8720">
                  <c:v>12.1111111111111</c:v>
                </c:pt>
                <c:pt idx="8721">
                  <c:v>12.112500000000001</c:v>
                </c:pt>
                <c:pt idx="8722">
                  <c:v>12.1138888888889</c:v>
                </c:pt>
                <c:pt idx="8723">
                  <c:v>12.1152777777778</c:v>
                </c:pt>
                <c:pt idx="8724">
                  <c:v>12.116666666666699</c:v>
                </c:pt>
                <c:pt idx="8725">
                  <c:v>12.1180555555556</c:v>
                </c:pt>
                <c:pt idx="8726">
                  <c:v>12.119444444444399</c:v>
                </c:pt>
                <c:pt idx="8727">
                  <c:v>12.1208333333333</c:v>
                </c:pt>
                <c:pt idx="8728">
                  <c:v>12.1222222222222</c:v>
                </c:pt>
                <c:pt idx="8729">
                  <c:v>12.123611111111099</c:v>
                </c:pt>
                <c:pt idx="8730">
                  <c:v>12.125</c:v>
                </c:pt>
                <c:pt idx="8731">
                  <c:v>12.126388888888901</c:v>
                </c:pt>
                <c:pt idx="8732">
                  <c:v>12.1277777777778</c:v>
                </c:pt>
                <c:pt idx="8733">
                  <c:v>12.1291666666667</c:v>
                </c:pt>
                <c:pt idx="8734">
                  <c:v>12.130555555555601</c:v>
                </c:pt>
                <c:pt idx="8735">
                  <c:v>12.1319444444444</c:v>
                </c:pt>
                <c:pt idx="8736">
                  <c:v>12.133333333333301</c:v>
                </c:pt>
                <c:pt idx="8737">
                  <c:v>12.1347222222222</c:v>
                </c:pt>
                <c:pt idx="8738">
                  <c:v>12.1361111111111</c:v>
                </c:pt>
                <c:pt idx="8739">
                  <c:v>12.137499999999999</c:v>
                </c:pt>
                <c:pt idx="8740">
                  <c:v>12.1388888888889</c:v>
                </c:pt>
                <c:pt idx="8741">
                  <c:v>12.140277777777801</c:v>
                </c:pt>
                <c:pt idx="8742">
                  <c:v>12.141666666666699</c:v>
                </c:pt>
                <c:pt idx="8743">
                  <c:v>12.1430555555556</c:v>
                </c:pt>
                <c:pt idx="8744">
                  <c:v>12.1444444444444</c:v>
                </c:pt>
                <c:pt idx="8745">
                  <c:v>12.1458333333333</c:v>
                </c:pt>
                <c:pt idx="8746">
                  <c:v>12.147222222222201</c:v>
                </c:pt>
                <c:pt idx="8747">
                  <c:v>12.1486111111111</c:v>
                </c:pt>
                <c:pt idx="8748">
                  <c:v>12.15</c:v>
                </c:pt>
                <c:pt idx="8749">
                  <c:v>12.151388888888899</c:v>
                </c:pt>
                <c:pt idx="8750">
                  <c:v>12.1527777777778</c:v>
                </c:pt>
                <c:pt idx="8751">
                  <c:v>12.154166666666701</c:v>
                </c:pt>
                <c:pt idx="8752">
                  <c:v>12.155555555555599</c:v>
                </c:pt>
                <c:pt idx="8753">
                  <c:v>12.156944444444401</c:v>
                </c:pt>
                <c:pt idx="8754">
                  <c:v>12.158333333333299</c:v>
                </c:pt>
                <c:pt idx="8755">
                  <c:v>12.1597222222222</c:v>
                </c:pt>
                <c:pt idx="8756">
                  <c:v>12.161111111111101</c:v>
                </c:pt>
                <c:pt idx="8757">
                  <c:v>12.1625</c:v>
                </c:pt>
                <c:pt idx="8758">
                  <c:v>12.1638888888889</c:v>
                </c:pt>
                <c:pt idx="8759">
                  <c:v>12.165277777777799</c:v>
                </c:pt>
                <c:pt idx="8760">
                  <c:v>12.1666666666667</c:v>
                </c:pt>
                <c:pt idx="8761">
                  <c:v>12.1680555555556</c:v>
                </c:pt>
                <c:pt idx="8762">
                  <c:v>12.1694444444444</c:v>
                </c:pt>
                <c:pt idx="8763">
                  <c:v>12.170833333333301</c:v>
                </c:pt>
                <c:pt idx="8764">
                  <c:v>12.172222222222199</c:v>
                </c:pt>
                <c:pt idx="8765">
                  <c:v>12.1736111111111</c:v>
                </c:pt>
                <c:pt idx="8766">
                  <c:v>12.175000000000001</c:v>
                </c:pt>
                <c:pt idx="8767">
                  <c:v>12.1763888888889</c:v>
                </c:pt>
                <c:pt idx="8768">
                  <c:v>12.1777777777778</c:v>
                </c:pt>
                <c:pt idx="8769">
                  <c:v>12.179166666666699</c:v>
                </c:pt>
                <c:pt idx="8770">
                  <c:v>12.1805555555556</c:v>
                </c:pt>
                <c:pt idx="8771">
                  <c:v>12.181944444444399</c:v>
                </c:pt>
                <c:pt idx="8772">
                  <c:v>12.1833333333333</c:v>
                </c:pt>
                <c:pt idx="8773">
                  <c:v>12.1847222222222</c:v>
                </c:pt>
                <c:pt idx="8774">
                  <c:v>12.186111111111099</c:v>
                </c:pt>
                <c:pt idx="8775">
                  <c:v>12.1875</c:v>
                </c:pt>
                <c:pt idx="8776">
                  <c:v>12.188888888888901</c:v>
                </c:pt>
                <c:pt idx="8777">
                  <c:v>12.1902777777778</c:v>
                </c:pt>
                <c:pt idx="8778">
                  <c:v>12.1916666666667</c:v>
                </c:pt>
                <c:pt idx="8779">
                  <c:v>12.193055555555601</c:v>
                </c:pt>
                <c:pt idx="8780">
                  <c:v>12.1944444444444</c:v>
                </c:pt>
                <c:pt idx="8781">
                  <c:v>12.195833333333301</c:v>
                </c:pt>
                <c:pt idx="8782">
                  <c:v>12.1972222222222</c:v>
                </c:pt>
                <c:pt idx="8783">
                  <c:v>12.1986111111111</c:v>
                </c:pt>
                <c:pt idx="8784">
                  <c:v>12.2</c:v>
                </c:pt>
                <c:pt idx="8785">
                  <c:v>12.2013888888889</c:v>
                </c:pt>
                <c:pt idx="8786">
                  <c:v>12.202777777777801</c:v>
                </c:pt>
                <c:pt idx="8787">
                  <c:v>12.204166666666699</c:v>
                </c:pt>
                <c:pt idx="8788">
                  <c:v>12.2055555555556</c:v>
                </c:pt>
                <c:pt idx="8789">
                  <c:v>12.2069444444444</c:v>
                </c:pt>
                <c:pt idx="8790">
                  <c:v>12.2083333333333</c:v>
                </c:pt>
                <c:pt idx="8791">
                  <c:v>12.209722222222201</c:v>
                </c:pt>
                <c:pt idx="8792">
                  <c:v>12.2111111111111</c:v>
                </c:pt>
                <c:pt idx="8793">
                  <c:v>12.2125</c:v>
                </c:pt>
                <c:pt idx="8794">
                  <c:v>12.213888888888899</c:v>
                </c:pt>
                <c:pt idx="8795">
                  <c:v>12.2152777777778</c:v>
                </c:pt>
                <c:pt idx="8796">
                  <c:v>12.216666666666701</c:v>
                </c:pt>
                <c:pt idx="8797">
                  <c:v>12.218055555555599</c:v>
                </c:pt>
                <c:pt idx="8798">
                  <c:v>12.219444444444401</c:v>
                </c:pt>
                <c:pt idx="8799">
                  <c:v>12.220833333333299</c:v>
                </c:pt>
                <c:pt idx="8800">
                  <c:v>12.2222222222222</c:v>
                </c:pt>
                <c:pt idx="8801">
                  <c:v>12.223611111111101</c:v>
                </c:pt>
                <c:pt idx="8802">
                  <c:v>12.225</c:v>
                </c:pt>
                <c:pt idx="8803">
                  <c:v>12.2263888888889</c:v>
                </c:pt>
                <c:pt idx="8804">
                  <c:v>12.227777777777799</c:v>
                </c:pt>
                <c:pt idx="8805">
                  <c:v>12.2291666666667</c:v>
                </c:pt>
                <c:pt idx="8806">
                  <c:v>12.2305555555556</c:v>
                </c:pt>
                <c:pt idx="8807">
                  <c:v>12.2319444444444</c:v>
                </c:pt>
                <c:pt idx="8808">
                  <c:v>12.233333333333301</c:v>
                </c:pt>
                <c:pt idx="8809">
                  <c:v>12.234722222222199</c:v>
                </c:pt>
                <c:pt idx="8810">
                  <c:v>12.2361111111111</c:v>
                </c:pt>
                <c:pt idx="8811">
                  <c:v>12.237500000000001</c:v>
                </c:pt>
                <c:pt idx="8812">
                  <c:v>12.2388888888889</c:v>
                </c:pt>
                <c:pt idx="8813">
                  <c:v>12.2402777777778</c:v>
                </c:pt>
                <c:pt idx="8814">
                  <c:v>12.241666666666699</c:v>
                </c:pt>
                <c:pt idx="8815">
                  <c:v>12.2430555555556</c:v>
                </c:pt>
                <c:pt idx="8816">
                  <c:v>12.244444444444399</c:v>
                </c:pt>
                <c:pt idx="8817">
                  <c:v>12.2458333333333</c:v>
                </c:pt>
                <c:pt idx="8818">
                  <c:v>12.2472222222222</c:v>
                </c:pt>
                <c:pt idx="8819">
                  <c:v>12.248611111111099</c:v>
                </c:pt>
                <c:pt idx="8820">
                  <c:v>12.25</c:v>
                </c:pt>
                <c:pt idx="8821">
                  <c:v>12.251388888888901</c:v>
                </c:pt>
                <c:pt idx="8822">
                  <c:v>12.2527777777778</c:v>
                </c:pt>
                <c:pt idx="8823">
                  <c:v>12.2541666666667</c:v>
                </c:pt>
                <c:pt idx="8824">
                  <c:v>12.255555555555601</c:v>
                </c:pt>
                <c:pt idx="8825">
                  <c:v>12.2569444444444</c:v>
                </c:pt>
                <c:pt idx="8826">
                  <c:v>12.258333333333301</c:v>
                </c:pt>
                <c:pt idx="8827">
                  <c:v>12.2597222222222</c:v>
                </c:pt>
                <c:pt idx="8828">
                  <c:v>12.2611111111111</c:v>
                </c:pt>
                <c:pt idx="8829">
                  <c:v>12.262499999999999</c:v>
                </c:pt>
                <c:pt idx="8830">
                  <c:v>12.2638888888889</c:v>
                </c:pt>
                <c:pt idx="8831">
                  <c:v>12.265277777777801</c:v>
                </c:pt>
                <c:pt idx="8832">
                  <c:v>12.266666666666699</c:v>
                </c:pt>
                <c:pt idx="8833">
                  <c:v>12.2680555555556</c:v>
                </c:pt>
                <c:pt idx="8834">
                  <c:v>12.2694444444444</c:v>
                </c:pt>
                <c:pt idx="8835">
                  <c:v>12.2708333333333</c:v>
                </c:pt>
                <c:pt idx="8836">
                  <c:v>12.272222222222201</c:v>
                </c:pt>
                <c:pt idx="8837">
                  <c:v>12.2736111111111</c:v>
                </c:pt>
                <c:pt idx="8838">
                  <c:v>12.275</c:v>
                </c:pt>
                <c:pt idx="8839">
                  <c:v>12.276388888888899</c:v>
                </c:pt>
                <c:pt idx="8840">
                  <c:v>12.2777777777778</c:v>
                </c:pt>
                <c:pt idx="8841">
                  <c:v>12.279166666666701</c:v>
                </c:pt>
                <c:pt idx="8842">
                  <c:v>12.280555555555599</c:v>
                </c:pt>
                <c:pt idx="8843">
                  <c:v>12.281944444444401</c:v>
                </c:pt>
                <c:pt idx="8844">
                  <c:v>12.283333333333299</c:v>
                </c:pt>
                <c:pt idx="8845">
                  <c:v>12.2847222222222</c:v>
                </c:pt>
                <c:pt idx="8846">
                  <c:v>12.286111111111101</c:v>
                </c:pt>
                <c:pt idx="8847">
                  <c:v>12.2875</c:v>
                </c:pt>
                <c:pt idx="8848">
                  <c:v>12.2888888888889</c:v>
                </c:pt>
                <c:pt idx="8849">
                  <c:v>12.290277777777799</c:v>
                </c:pt>
                <c:pt idx="8850">
                  <c:v>12.2916666666667</c:v>
                </c:pt>
                <c:pt idx="8851">
                  <c:v>12.2930555555556</c:v>
                </c:pt>
                <c:pt idx="8852">
                  <c:v>12.2944444444444</c:v>
                </c:pt>
                <c:pt idx="8853">
                  <c:v>12.295833333333301</c:v>
                </c:pt>
                <c:pt idx="8854">
                  <c:v>12.297222222222199</c:v>
                </c:pt>
                <c:pt idx="8855">
                  <c:v>12.2986111111111</c:v>
                </c:pt>
                <c:pt idx="8856">
                  <c:v>12.3</c:v>
                </c:pt>
                <c:pt idx="8857">
                  <c:v>12.3013888888889</c:v>
                </c:pt>
                <c:pt idx="8858">
                  <c:v>12.3027777777778</c:v>
                </c:pt>
                <c:pt idx="8859">
                  <c:v>12.304166666666699</c:v>
                </c:pt>
                <c:pt idx="8860">
                  <c:v>12.3055555555556</c:v>
                </c:pt>
                <c:pt idx="8861">
                  <c:v>12.306944444444399</c:v>
                </c:pt>
                <c:pt idx="8862">
                  <c:v>12.3083333333333</c:v>
                </c:pt>
                <c:pt idx="8863">
                  <c:v>12.3097222222222</c:v>
                </c:pt>
                <c:pt idx="8864">
                  <c:v>12.311111111111099</c:v>
                </c:pt>
                <c:pt idx="8865">
                  <c:v>12.3125</c:v>
                </c:pt>
                <c:pt idx="8866">
                  <c:v>12.313888888888901</c:v>
                </c:pt>
                <c:pt idx="8867">
                  <c:v>12.3152777777778</c:v>
                </c:pt>
                <c:pt idx="8868">
                  <c:v>12.3166666666667</c:v>
                </c:pt>
                <c:pt idx="8869">
                  <c:v>12.318055555555601</c:v>
                </c:pt>
                <c:pt idx="8870">
                  <c:v>12.3194444444444</c:v>
                </c:pt>
                <c:pt idx="8871">
                  <c:v>12.320833333333301</c:v>
                </c:pt>
                <c:pt idx="8872">
                  <c:v>12.3222222222222</c:v>
                </c:pt>
                <c:pt idx="8873">
                  <c:v>12.3236111111111</c:v>
                </c:pt>
                <c:pt idx="8874">
                  <c:v>12.324999999999999</c:v>
                </c:pt>
                <c:pt idx="8875">
                  <c:v>12.3263888888889</c:v>
                </c:pt>
                <c:pt idx="8876">
                  <c:v>12.327777777777801</c:v>
                </c:pt>
                <c:pt idx="8877">
                  <c:v>12.329166666666699</c:v>
                </c:pt>
                <c:pt idx="8878">
                  <c:v>12.3305555555556</c:v>
                </c:pt>
                <c:pt idx="8879">
                  <c:v>12.3319444444444</c:v>
                </c:pt>
                <c:pt idx="8880">
                  <c:v>12.3333333333333</c:v>
                </c:pt>
                <c:pt idx="8881">
                  <c:v>12.334722222222201</c:v>
                </c:pt>
                <c:pt idx="8882">
                  <c:v>12.3361111111111</c:v>
                </c:pt>
                <c:pt idx="8883">
                  <c:v>12.3375</c:v>
                </c:pt>
                <c:pt idx="8884">
                  <c:v>12.338888888888899</c:v>
                </c:pt>
                <c:pt idx="8885">
                  <c:v>12.3402777777778</c:v>
                </c:pt>
                <c:pt idx="8886">
                  <c:v>12.341666666666701</c:v>
                </c:pt>
                <c:pt idx="8887">
                  <c:v>12.343055555555599</c:v>
                </c:pt>
                <c:pt idx="8888">
                  <c:v>12.344444444444401</c:v>
                </c:pt>
                <c:pt idx="8889">
                  <c:v>12.345833333333299</c:v>
                </c:pt>
                <c:pt idx="8890">
                  <c:v>12.3472222222222</c:v>
                </c:pt>
                <c:pt idx="8891">
                  <c:v>12.348611111111101</c:v>
                </c:pt>
                <c:pt idx="8892">
                  <c:v>12.35</c:v>
                </c:pt>
                <c:pt idx="8893">
                  <c:v>12.3513888888889</c:v>
                </c:pt>
                <c:pt idx="8894">
                  <c:v>12.352777777777799</c:v>
                </c:pt>
                <c:pt idx="8895">
                  <c:v>12.3541666666667</c:v>
                </c:pt>
                <c:pt idx="8896">
                  <c:v>12.3555555555556</c:v>
                </c:pt>
                <c:pt idx="8897">
                  <c:v>12.3569444444444</c:v>
                </c:pt>
                <c:pt idx="8898">
                  <c:v>12.358333333333301</c:v>
                </c:pt>
                <c:pt idx="8899">
                  <c:v>12.359722222222199</c:v>
                </c:pt>
                <c:pt idx="8900">
                  <c:v>12.3611111111111</c:v>
                </c:pt>
                <c:pt idx="8901">
                  <c:v>12.362500000000001</c:v>
                </c:pt>
                <c:pt idx="8902">
                  <c:v>12.3638888888889</c:v>
                </c:pt>
                <c:pt idx="8903">
                  <c:v>12.3652777777778</c:v>
                </c:pt>
                <c:pt idx="8904">
                  <c:v>12.366666666666699</c:v>
                </c:pt>
                <c:pt idx="8905">
                  <c:v>12.3680555555556</c:v>
                </c:pt>
                <c:pt idx="8906">
                  <c:v>12.369444444444399</c:v>
                </c:pt>
                <c:pt idx="8907">
                  <c:v>12.3708333333333</c:v>
                </c:pt>
                <c:pt idx="8908">
                  <c:v>12.3722222222222</c:v>
                </c:pt>
                <c:pt idx="8909">
                  <c:v>12.373611111111099</c:v>
                </c:pt>
                <c:pt idx="8910">
                  <c:v>12.375</c:v>
                </c:pt>
                <c:pt idx="8911">
                  <c:v>12.376388888888901</c:v>
                </c:pt>
                <c:pt idx="8912">
                  <c:v>12.3777777777778</c:v>
                </c:pt>
                <c:pt idx="8913">
                  <c:v>12.3791666666667</c:v>
                </c:pt>
                <c:pt idx="8914">
                  <c:v>12.380555555555601</c:v>
                </c:pt>
                <c:pt idx="8915">
                  <c:v>12.3819444444444</c:v>
                </c:pt>
                <c:pt idx="8916">
                  <c:v>12.383333333333301</c:v>
                </c:pt>
                <c:pt idx="8917">
                  <c:v>12.3847222222222</c:v>
                </c:pt>
                <c:pt idx="8918">
                  <c:v>12.3861111111111</c:v>
                </c:pt>
                <c:pt idx="8919">
                  <c:v>12.387499999999999</c:v>
                </c:pt>
                <c:pt idx="8920">
                  <c:v>12.3888888888889</c:v>
                </c:pt>
                <c:pt idx="8921">
                  <c:v>12.390277777777801</c:v>
                </c:pt>
                <c:pt idx="8922">
                  <c:v>12.391666666666699</c:v>
                </c:pt>
                <c:pt idx="8923">
                  <c:v>12.3930555555556</c:v>
                </c:pt>
                <c:pt idx="8924">
                  <c:v>12.3944444444444</c:v>
                </c:pt>
                <c:pt idx="8925">
                  <c:v>12.3958333333333</c:v>
                </c:pt>
                <c:pt idx="8926">
                  <c:v>12.397222222222201</c:v>
                </c:pt>
                <c:pt idx="8927">
                  <c:v>12.3986111111111</c:v>
                </c:pt>
                <c:pt idx="8928">
                  <c:v>12.4</c:v>
                </c:pt>
                <c:pt idx="8929">
                  <c:v>12.401388888888899</c:v>
                </c:pt>
                <c:pt idx="8930">
                  <c:v>12.4027777777778</c:v>
                </c:pt>
                <c:pt idx="8931">
                  <c:v>12.404166666666701</c:v>
                </c:pt>
                <c:pt idx="8932">
                  <c:v>12.405555555555599</c:v>
                </c:pt>
                <c:pt idx="8933">
                  <c:v>12.406944444444401</c:v>
                </c:pt>
                <c:pt idx="8934">
                  <c:v>12.408333333333299</c:v>
                </c:pt>
                <c:pt idx="8935">
                  <c:v>12.4097222222222</c:v>
                </c:pt>
                <c:pt idx="8936">
                  <c:v>12.411111111111101</c:v>
                </c:pt>
                <c:pt idx="8937">
                  <c:v>12.4125</c:v>
                </c:pt>
                <c:pt idx="8938">
                  <c:v>12.4138888888889</c:v>
                </c:pt>
                <c:pt idx="8939">
                  <c:v>12.415277777777799</c:v>
                </c:pt>
                <c:pt idx="8940">
                  <c:v>12.4166666666667</c:v>
                </c:pt>
                <c:pt idx="8941">
                  <c:v>12.4180555555556</c:v>
                </c:pt>
                <c:pt idx="8942">
                  <c:v>12.4194444444444</c:v>
                </c:pt>
                <c:pt idx="8943">
                  <c:v>12.420833333333301</c:v>
                </c:pt>
                <c:pt idx="8944">
                  <c:v>12.422222222222199</c:v>
                </c:pt>
                <c:pt idx="8945">
                  <c:v>12.4236111111111</c:v>
                </c:pt>
                <c:pt idx="8946">
                  <c:v>12.425000000000001</c:v>
                </c:pt>
                <c:pt idx="8947">
                  <c:v>12.4263888888889</c:v>
                </c:pt>
                <c:pt idx="8948">
                  <c:v>12.4277777777778</c:v>
                </c:pt>
                <c:pt idx="8949">
                  <c:v>12.429166666666699</c:v>
                </c:pt>
                <c:pt idx="8950">
                  <c:v>12.4305555555556</c:v>
                </c:pt>
                <c:pt idx="8951">
                  <c:v>12.431944444444399</c:v>
                </c:pt>
                <c:pt idx="8952">
                  <c:v>12.4333333333333</c:v>
                </c:pt>
                <c:pt idx="8953">
                  <c:v>12.4347222222222</c:v>
                </c:pt>
                <c:pt idx="8954">
                  <c:v>12.436111111111099</c:v>
                </c:pt>
                <c:pt idx="8955">
                  <c:v>12.4375</c:v>
                </c:pt>
                <c:pt idx="8956">
                  <c:v>12.438888888888901</c:v>
                </c:pt>
                <c:pt idx="8957">
                  <c:v>12.4402777777778</c:v>
                </c:pt>
                <c:pt idx="8958">
                  <c:v>12.4416666666667</c:v>
                </c:pt>
                <c:pt idx="8959">
                  <c:v>12.443055555555601</c:v>
                </c:pt>
                <c:pt idx="8960">
                  <c:v>12.4444444444444</c:v>
                </c:pt>
                <c:pt idx="8961">
                  <c:v>12.445833333333301</c:v>
                </c:pt>
                <c:pt idx="8962">
                  <c:v>12.4472222222222</c:v>
                </c:pt>
                <c:pt idx="8963">
                  <c:v>12.4486111111111</c:v>
                </c:pt>
                <c:pt idx="8964">
                  <c:v>12.45</c:v>
                </c:pt>
                <c:pt idx="8965">
                  <c:v>12.4513888888889</c:v>
                </c:pt>
                <c:pt idx="8966">
                  <c:v>12.452777777777801</c:v>
                </c:pt>
                <c:pt idx="8967">
                  <c:v>12.454166666666699</c:v>
                </c:pt>
                <c:pt idx="8968">
                  <c:v>12.4555555555556</c:v>
                </c:pt>
                <c:pt idx="8969">
                  <c:v>12.4569444444444</c:v>
                </c:pt>
                <c:pt idx="8970">
                  <c:v>12.4583333333333</c:v>
                </c:pt>
                <c:pt idx="8971">
                  <c:v>12.459722222222201</c:v>
                </c:pt>
                <c:pt idx="8972">
                  <c:v>12.4611111111111</c:v>
                </c:pt>
                <c:pt idx="8973">
                  <c:v>12.4625</c:v>
                </c:pt>
                <c:pt idx="8974">
                  <c:v>12.463888888888899</c:v>
                </c:pt>
                <c:pt idx="8975">
                  <c:v>12.4652777777778</c:v>
                </c:pt>
                <c:pt idx="8976">
                  <c:v>12.466666666666701</c:v>
                </c:pt>
                <c:pt idx="8977">
                  <c:v>12.468055555555599</c:v>
                </c:pt>
                <c:pt idx="8978">
                  <c:v>12.469444444444401</c:v>
                </c:pt>
                <c:pt idx="8979">
                  <c:v>12.470833333333299</c:v>
                </c:pt>
                <c:pt idx="8980">
                  <c:v>12.4722222222222</c:v>
                </c:pt>
                <c:pt idx="8981">
                  <c:v>12.473611111111101</c:v>
                </c:pt>
                <c:pt idx="8982">
                  <c:v>12.475</c:v>
                </c:pt>
                <c:pt idx="8983">
                  <c:v>12.4763888888889</c:v>
                </c:pt>
                <c:pt idx="8984">
                  <c:v>12.477777777777799</c:v>
                </c:pt>
                <c:pt idx="8985">
                  <c:v>12.4791666666667</c:v>
                </c:pt>
                <c:pt idx="8986">
                  <c:v>12.4805555555556</c:v>
                </c:pt>
                <c:pt idx="8987">
                  <c:v>12.4819444444444</c:v>
                </c:pt>
                <c:pt idx="8988">
                  <c:v>12.483333333333301</c:v>
                </c:pt>
                <c:pt idx="8989">
                  <c:v>12.484722222222199</c:v>
                </c:pt>
                <c:pt idx="8990">
                  <c:v>12.4861111111111</c:v>
                </c:pt>
                <c:pt idx="8991">
                  <c:v>12.487500000000001</c:v>
                </c:pt>
                <c:pt idx="8992">
                  <c:v>12.4888888888889</c:v>
                </c:pt>
                <c:pt idx="8993">
                  <c:v>12.4902777777778</c:v>
                </c:pt>
                <c:pt idx="8994">
                  <c:v>12.491666666666699</c:v>
                </c:pt>
                <c:pt idx="8995">
                  <c:v>12.4930555555556</c:v>
                </c:pt>
                <c:pt idx="8996">
                  <c:v>12.494444444444399</c:v>
                </c:pt>
                <c:pt idx="8997">
                  <c:v>12.4958333333333</c:v>
                </c:pt>
                <c:pt idx="8998">
                  <c:v>12.4972222222222</c:v>
                </c:pt>
                <c:pt idx="8999">
                  <c:v>12.498611111111099</c:v>
                </c:pt>
                <c:pt idx="9000">
                  <c:v>12.5</c:v>
                </c:pt>
                <c:pt idx="9001">
                  <c:v>12.501388888888901</c:v>
                </c:pt>
                <c:pt idx="9002">
                  <c:v>12.5027777777778</c:v>
                </c:pt>
                <c:pt idx="9003">
                  <c:v>12.5041666666667</c:v>
                </c:pt>
                <c:pt idx="9004">
                  <c:v>12.505555555555601</c:v>
                </c:pt>
                <c:pt idx="9005">
                  <c:v>12.5069444444444</c:v>
                </c:pt>
                <c:pt idx="9006">
                  <c:v>12.508333333333301</c:v>
                </c:pt>
                <c:pt idx="9007">
                  <c:v>12.5097222222222</c:v>
                </c:pt>
                <c:pt idx="9008">
                  <c:v>12.5111111111111</c:v>
                </c:pt>
                <c:pt idx="9009">
                  <c:v>12.512499999999999</c:v>
                </c:pt>
                <c:pt idx="9010">
                  <c:v>12.5138888888889</c:v>
                </c:pt>
                <c:pt idx="9011">
                  <c:v>12.515277777777801</c:v>
                </c:pt>
                <c:pt idx="9012">
                  <c:v>12.516666666666699</c:v>
                </c:pt>
                <c:pt idx="9013">
                  <c:v>12.5180555555556</c:v>
                </c:pt>
                <c:pt idx="9014">
                  <c:v>12.5194444444444</c:v>
                </c:pt>
                <c:pt idx="9015">
                  <c:v>12.5208333333333</c:v>
                </c:pt>
                <c:pt idx="9016">
                  <c:v>12.522222222222201</c:v>
                </c:pt>
                <c:pt idx="9017">
                  <c:v>12.5236111111111</c:v>
                </c:pt>
                <c:pt idx="9018">
                  <c:v>12.525</c:v>
                </c:pt>
                <c:pt idx="9019">
                  <c:v>12.526388888888899</c:v>
                </c:pt>
                <c:pt idx="9020">
                  <c:v>12.5277777777778</c:v>
                </c:pt>
                <c:pt idx="9021">
                  <c:v>12.529166666666701</c:v>
                </c:pt>
                <c:pt idx="9022">
                  <c:v>12.530555555555599</c:v>
                </c:pt>
                <c:pt idx="9023">
                  <c:v>12.531944444444401</c:v>
                </c:pt>
                <c:pt idx="9024">
                  <c:v>12.533333333333299</c:v>
                </c:pt>
                <c:pt idx="9025">
                  <c:v>12.5347222222222</c:v>
                </c:pt>
                <c:pt idx="9026">
                  <c:v>12.536111111111101</c:v>
                </c:pt>
                <c:pt idx="9027">
                  <c:v>12.5375</c:v>
                </c:pt>
                <c:pt idx="9028">
                  <c:v>12.5388888888889</c:v>
                </c:pt>
                <c:pt idx="9029">
                  <c:v>12.540277777777799</c:v>
                </c:pt>
                <c:pt idx="9030">
                  <c:v>12.5416666666667</c:v>
                </c:pt>
                <c:pt idx="9031">
                  <c:v>12.5430555555556</c:v>
                </c:pt>
                <c:pt idx="9032">
                  <c:v>12.5444444444444</c:v>
                </c:pt>
                <c:pt idx="9033">
                  <c:v>12.545833333333301</c:v>
                </c:pt>
                <c:pt idx="9034">
                  <c:v>12.547222222222199</c:v>
                </c:pt>
                <c:pt idx="9035">
                  <c:v>12.5486111111111</c:v>
                </c:pt>
                <c:pt idx="9036">
                  <c:v>12.55</c:v>
                </c:pt>
                <c:pt idx="9037">
                  <c:v>12.5513888888889</c:v>
                </c:pt>
                <c:pt idx="9038">
                  <c:v>12.5527777777778</c:v>
                </c:pt>
                <c:pt idx="9039">
                  <c:v>12.554166666666699</c:v>
                </c:pt>
                <c:pt idx="9040">
                  <c:v>12.5555555555556</c:v>
                </c:pt>
                <c:pt idx="9041">
                  <c:v>12.556944444444399</c:v>
                </c:pt>
                <c:pt idx="9042">
                  <c:v>12.5583333333333</c:v>
                </c:pt>
                <c:pt idx="9043">
                  <c:v>12.5597222222222</c:v>
                </c:pt>
                <c:pt idx="9044">
                  <c:v>12.561111111111099</c:v>
                </c:pt>
                <c:pt idx="9045">
                  <c:v>12.5625</c:v>
                </c:pt>
                <c:pt idx="9046">
                  <c:v>12.563888888888901</c:v>
                </c:pt>
                <c:pt idx="9047">
                  <c:v>12.5652777777778</c:v>
                </c:pt>
                <c:pt idx="9048">
                  <c:v>12.5666666666667</c:v>
                </c:pt>
                <c:pt idx="9049">
                  <c:v>12.568055555555601</c:v>
                </c:pt>
                <c:pt idx="9050">
                  <c:v>12.5694444444444</c:v>
                </c:pt>
                <c:pt idx="9051">
                  <c:v>12.570833333333301</c:v>
                </c:pt>
                <c:pt idx="9052">
                  <c:v>12.5722222222222</c:v>
                </c:pt>
                <c:pt idx="9053">
                  <c:v>12.5736111111111</c:v>
                </c:pt>
                <c:pt idx="9054">
                  <c:v>12.574999999999999</c:v>
                </c:pt>
                <c:pt idx="9055">
                  <c:v>12.5763888888889</c:v>
                </c:pt>
                <c:pt idx="9056">
                  <c:v>12.577777777777801</c:v>
                </c:pt>
                <c:pt idx="9057">
                  <c:v>12.579166666666699</c:v>
                </c:pt>
                <c:pt idx="9058">
                  <c:v>12.5805555555556</c:v>
                </c:pt>
                <c:pt idx="9059">
                  <c:v>12.5819444444444</c:v>
                </c:pt>
                <c:pt idx="9060">
                  <c:v>12.5833333333333</c:v>
                </c:pt>
                <c:pt idx="9061">
                  <c:v>12.584722222222201</c:v>
                </c:pt>
                <c:pt idx="9062">
                  <c:v>12.5861111111111</c:v>
                </c:pt>
                <c:pt idx="9063">
                  <c:v>12.5875</c:v>
                </c:pt>
                <c:pt idx="9064">
                  <c:v>12.588888888888899</c:v>
                </c:pt>
                <c:pt idx="9065">
                  <c:v>12.5902777777778</c:v>
                </c:pt>
                <c:pt idx="9066">
                  <c:v>12.591666666666701</c:v>
                </c:pt>
                <c:pt idx="9067">
                  <c:v>12.593055555555599</c:v>
                </c:pt>
                <c:pt idx="9068">
                  <c:v>12.594444444444401</c:v>
                </c:pt>
                <c:pt idx="9069">
                  <c:v>12.595833333333299</c:v>
                </c:pt>
                <c:pt idx="9070">
                  <c:v>12.5972222222222</c:v>
                </c:pt>
                <c:pt idx="9071">
                  <c:v>12.598611111111101</c:v>
                </c:pt>
                <c:pt idx="9072">
                  <c:v>12.6</c:v>
                </c:pt>
                <c:pt idx="9073">
                  <c:v>12.6013888888889</c:v>
                </c:pt>
                <c:pt idx="9074">
                  <c:v>12.602777777777799</c:v>
                </c:pt>
                <c:pt idx="9075">
                  <c:v>12.6041666666667</c:v>
                </c:pt>
                <c:pt idx="9076">
                  <c:v>12.6055555555556</c:v>
                </c:pt>
                <c:pt idx="9077">
                  <c:v>12.6069444444444</c:v>
                </c:pt>
                <c:pt idx="9078">
                  <c:v>12.608333333333301</c:v>
                </c:pt>
                <c:pt idx="9079">
                  <c:v>12.609722222222199</c:v>
                </c:pt>
                <c:pt idx="9080">
                  <c:v>12.6111111111111</c:v>
                </c:pt>
                <c:pt idx="9081">
                  <c:v>12.612500000000001</c:v>
                </c:pt>
                <c:pt idx="9082">
                  <c:v>12.6138888888889</c:v>
                </c:pt>
                <c:pt idx="9083">
                  <c:v>12.6152777777778</c:v>
                </c:pt>
                <c:pt idx="9084">
                  <c:v>12.616666666666699</c:v>
                </c:pt>
                <c:pt idx="9085">
                  <c:v>12.6180555555556</c:v>
                </c:pt>
                <c:pt idx="9086">
                  <c:v>12.619444444444399</c:v>
                </c:pt>
                <c:pt idx="9087">
                  <c:v>12.6208333333333</c:v>
                </c:pt>
                <c:pt idx="9088">
                  <c:v>12.6222222222222</c:v>
                </c:pt>
                <c:pt idx="9089">
                  <c:v>12.623611111111099</c:v>
                </c:pt>
                <c:pt idx="9090">
                  <c:v>12.625</c:v>
                </c:pt>
                <c:pt idx="9091">
                  <c:v>12.626388888888901</c:v>
                </c:pt>
                <c:pt idx="9092">
                  <c:v>12.6277777777778</c:v>
                </c:pt>
                <c:pt idx="9093">
                  <c:v>12.6291666666667</c:v>
                </c:pt>
                <c:pt idx="9094">
                  <c:v>12.630555555555601</c:v>
                </c:pt>
                <c:pt idx="9095">
                  <c:v>12.6319444444444</c:v>
                </c:pt>
                <c:pt idx="9096">
                  <c:v>12.633333333333301</c:v>
                </c:pt>
                <c:pt idx="9097">
                  <c:v>12.6347222222222</c:v>
                </c:pt>
                <c:pt idx="9098">
                  <c:v>12.6361111111111</c:v>
                </c:pt>
                <c:pt idx="9099">
                  <c:v>12.637499999999999</c:v>
                </c:pt>
                <c:pt idx="9100">
                  <c:v>12.6388888888889</c:v>
                </c:pt>
                <c:pt idx="9101">
                  <c:v>12.640277777777801</c:v>
                </c:pt>
                <c:pt idx="9102">
                  <c:v>12.641666666666699</c:v>
                </c:pt>
                <c:pt idx="9103">
                  <c:v>12.6430555555556</c:v>
                </c:pt>
                <c:pt idx="9104">
                  <c:v>12.6444444444444</c:v>
                </c:pt>
                <c:pt idx="9105">
                  <c:v>12.6458333333333</c:v>
                </c:pt>
                <c:pt idx="9106">
                  <c:v>12.647222222222201</c:v>
                </c:pt>
                <c:pt idx="9107">
                  <c:v>12.6486111111111</c:v>
                </c:pt>
                <c:pt idx="9108">
                  <c:v>12.65</c:v>
                </c:pt>
                <c:pt idx="9109">
                  <c:v>12.651388888888899</c:v>
                </c:pt>
                <c:pt idx="9110">
                  <c:v>12.6527777777778</c:v>
                </c:pt>
                <c:pt idx="9111">
                  <c:v>12.654166666666701</c:v>
                </c:pt>
                <c:pt idx="9112">
                  <c:v>12.655555555555599</c:v>
                </c:pt>
                <c:pt idx="9113">
                  <c:v>12.656944444444401</c:v>
                </c:pt>
                <c:pt idx="9114">
                  <c:v>12.658333333333299</c:v>
                </c:pt>
                <c:pt idx="9115">
                  <c:v>12.6597222222222</c:v>
                </c:pt>
                <c:pt idx="9116">
                  <c:v>12.661111111111101</c:v>
                </c:pt>
                <c:pt idx="9117">
                  <c:v>12.6625</c:v>
                </c:pt>
                <c:pt idx="9118">
                  <c:v>12.6638888888889</c:v>
                </c:pt>
                <c:pt idx="9119">
                  <c:v>12.665277777777799</c:v>
                </c:pt>
                <c:pt idx="9120">
                  <c:v>12.6666666666667</c:v>
                </c:pt>
                <c:pt idx="9121">
                  <c:v>12.6680555555556</c:v>
                </c:pt>
                <c:pt idx="9122">
                  <c:v>12.6694444444444</c:v>
                </c:pt>
                <c:pt idx="9123">
                  <c:v>12.670833333333301</c:v>
                </c:pt>
                <c:pt idx="9124">
                  <c:v>12.672222222222199</c:v>
                </c:pt>
                <c:pt idx="9125">
                  <c:v>12.6736111111111</c:v>
                </c:pt>
                <c:pt idx="9126">
                  <c:v>12.675000000000001</c:v>
                </c:pt>
                <c:pt idx="9127">
                  <c:v>12.6763888888889</c:v>
                </c:pt>
                <c:pt idx="9128">
                  <c:v>12.6777777777778</c:v>
                </c:pt>
                <c:pt idx="9129">
                  <c:v>12.679166666666699</c:v>
                </c:pt>
                <c:pt idx="9130">
                  <c:v>12.6805555555556</c:v>
                </c:pt>
                <c:pt idx="9131">
                  <c:v>12.681944444444399</c:v>
                </c:pt>
                <c:pt idx="9132">
                  <c:v>12.6833333333333</c:v>
                </c:pt>
                <c:pt idx="9133">
                  <c:v>12.6847222222222</c:v>
                </c:pt>
                <c:pt idx="9134">
                  <c:v>12.686111111111099</c:v>
                </c:pt>
                <c:pt idx="9135">
                  <c:v>12.6875</c:v>
                </c:pt>
                <c:pt idx="9136">
                  <c:v>12.688888888888901</c:v>
                </c:pt>
                <c:pt idx="9137">
                  <c:v>12.6902777777778</c:v>
                </c:pt>
                <c:pt idx="9138">
                  <c:v>12.6916666666667</c:v>
                </c:pt>
                <c:pt idx="9139">
                  <c:v>12.693055555555601</c:v>
                </c:pt>
                <c:pt idx="9140">
                  <c:v>12.6944444444444</c:v>
                </c:pt>
                <c:pt idx="9141">
                  <c:v>12.695833333333301</c:v>
                </c:pt>
                <c:pt idx="9142">
                  <c:v>12.6972222222222</c:v>
                </c:pt>
                <c:pt idx="9143">
                  <c:v>12.6986111111111</c:v>
                </c:pt>
                <c:pt idx="9144">
                  <c:v>12.7</c:v>
                </c:pt>
                <c:pt idx="9145">
                  <c:v>12.7013888888889</c:v>
                </c:pt>
                <c:pt idx="9146">
                  <c:v>12.702777777777801</c:v>
                </c:pt>
                <c:pt idx="9147">
                  <c:v>12.704166666666699</c:v>
                </c:pt>
                <c:pt idx="9148">
                  <c:v>12.7055555555556</c:v>
                </c:pt>
                <c:pt idx="9149">
                  <c:v>12.7069444444444</c:v>
                </c:pt>
                <c:pt idx="9150">
                  <c:v>12.7083333333333</c:v>
                </c:pt>
                <c:pt idx="9151">
                  <c:v>12.709722222222201</c:v>
                </c:pt>
                <c:pt idx="9152">
                  <c:v>12.7111111111111</c:v>
                </c:pt>
                <c:pt idx="9153">
                  <c:v>12.7125</c:v>
                </c:pt>
                <c:pt idx="9154">
                  <c:v>12.713888888888899</c:v>
                </c:pt>
                <c:pt idx="9155">
                  <c:v>12.7152777777778</c:v>
                </c:pt>
                <c:pt idx="9156">
                  <c:v>12.716666666666701</c:v>
                </c:pt>
                <c:pt idx="9157">
                  <c:v>12.718055555555599</c:v>
                </c:pt>
                <c:pt idx="9158">
                  <c:v>12.719444444444401</c:v>
                </c:pt>
                <c:pt idx="9159">
                  <c:v>12.720833333333299</c:v>
                </c:pt>
                <c:pt idx="9160">
                  <c:v>12.7222222222222</c:v>
                </c:pt>
                <c:pt idx="9161">
                  <c:v>12.723611111111101</c:v>
                </c:pt>
                <c:pt idx="9162">
                  <c:v>12.725</c:v>
                </c:pt>
                <c:pt idx="9163">
                  <c:v>12.7263888888889</c:v>
                </c:pt>
                <c:pt idx="9164">
                  <c:v>12.727777777777799</c:v>
                </c:pt>
                <c:pt idx="9165">
                  <c:v>12.7291666666667</c:v>
                </c:pt>
                <c:pt idx="9166">
                  <c:v>12.7305555555556</c:v>
                </c:pt>
                <c:pt idx="9167">
                  <c:v>12.7319444444444</c:v>
                </c:pt>
                <c:pt idx="9168">
                  <c:v>12.733333333333301</c:v>
                </c:pt>
                <c:pt idx="9169">
                  <c:v>12.734722222222199</c:v>
                </c:pt>
                <c:pt idx="9170">
                  <c:v>12.7361111111111</c:v>
                </c:pt>
                <c:pt idx="9171">
                  <c:v>12.737500000000001</c:v>
                </c:pt>
                <c:pt idx="9172">
                  <c:v>12.7388888888889</c:v>
                </c:pt>
                <c:pt idx="9173">
                  <c:v>12.7402777777778</c:v>
                </c:pt>
                <c:pt idx="9174">
                  <c:v>12.741666666666699</c:v>
                </c:pt>
                <c:pt idx="9175">
                  <c:v>12.7430555555556</c:v>
                </c:pt>
                <c:pt idx="9176">
                  <c:v>12.744444444444399</c:v>
                </c:pt>
                <c:pt idx="9177">
                  <c:v>12.7458333333333</c:v>
                </c:pt>
                <c:pt idx="9178">
                  <c:v>12.7472222222222</c:v>
                </c:pt>
                <c:pt idx="9179">
                  <c:v>12.748611111111099</c:v>
                </c:pt>
                <c:pt idx="9180">
                  <c:v>12.75</c:v>
                </c:pt>
                <c:pt idx="9181">
                  <c:v>12.751388888888901</c:v>
                </c:pt>
                <c:pt idx="9182">
                  <c:v>12.7527777777778</c:v>
                </c:pt>
                <c:pt idx="9183">
                  <c:v>12.7541666666667</c:v>
                </c:pt>
                <c:pt idx="9184">
                  <c:v>12.755555555555601</c:v>
                </c:pt>
                <c:pt idx="9185">
                  <c:v>12.7569444444444</c:v>
                </c:pt>
                <c:pt idx="9186">
                  <c:v>12.758333333333301</c:v>
                </c:pt>
                <c:pt idx="9187">
                  <c:v>12.7597222222222</c:v>
                </c:pt>
                <c:pt idx="9188">
                  <c:v>12.7611111111111</c:v>
                </c:pt>
                <c:pt idx="9189">
                  <c:v>12.762499999999999</c:v>
                </c:pt>
                <c:pt idx="9190">
                  <c:v>12.7638888888889</c:v>
                </c:pt>
                <c:pt idx="9191">
                  <c:v>12.765277777777801</c:v>
                </c:pt>
                <c:pt idx="9192">
                  <c:v>12.766666666666699</c:v>
                </c:pt>
                <c:pt idx="9193">
                  <c:v>12.7680555555556</c:v>
                </c:pt>
                <c:pt idx="9194">
                  <c:v>12.7694444444444</c:v>
                </c:pt>
                <c:pt idx="9195">
                  <c:v>12.7708333333333</c:v>
                </c:pt>
                <c:pt idx="9196">
                  <c:v>12.772222222222201</c:v>
                </c:pt>
                <c:pt idx="9197">
                  <c:v>12.7736111111111</c:v>
                </c:pt>
                <c:pt idx="9198">
                  <c:v>12.775</c:v>
                </c:pt>
                <c:pt idx="9199">
                  <c:v>12.776388888888899</c:v>
                </c:pt>
                <c:pt idx="9200">
                  <c:v>12.7777777777778</c:v>
                </c:pt>
                <c:pt idx="9201">
                  <c:v>12.779166666666701</c:v>
                </c:pt>
                <c:pt idx="9202">
                  <c:v>12.780555555555599</c:v>
                </c:pt>
                <c:pt idx="9203">
                  <c:v>12.781944444444401</c:v>
                </c:pt>
                <c:pt idx="9204">
                  <c:v>12.783333333333299</c:v>
                </c:pt>
                <c:pt idx="9205">
                  <c:v>12.7847222222222</c:v>
                </c:pt>
                <c:pt idx="9206">
                  <c:v>12.786111111111101</c:v>
                </c:pt>
                <c:pt idx="9207">
                  <c:v>12.7875</c:v>
                </c:pt>
                <c:pt idx="9208">
                  <c:v>12.7888888888889</c:v>
                </c:pt>
                <c:pt idx="9209">
                  <c:v>12.790277777777799</c:v>
                </c:pt>
                <c:pt idx="9210">
                  <c:v>12.7916666666667</c:v>
                </c:pt>
                <c:pt idx="9211">
                  <c:v>12.7930555555556</c:v>
                </c:pt>
                <c:pt idx="9212">
                  <c:v>12.7944444444444</c:v>
                </c:pt>
                <c:pt idx="9213">
                  <c:v>12.795833333333301</c:v>
                </c:pt>
                <c:pt idx="9214">
                  <c:v>12.797222222222199</c:v>
                </c:pt>
                <c:pt idx="9215">
                  <c:v>12.7986111111111</c:v>
                </c:pt>
                <c:pt idx="9216">
                  <c:v>12.8</c:v>
                </c:pt>
                <c:pt idx="9217">
                  <c:v>12.8013888888889</c:v>
                </c:pt>
                <c:pt idx="9218">
                  <c:v>12.8027777777778</c:v>
                </c:pt>
                <c:pt idx="9219">
                  <c:v>12.804166666666699</c:v>
                </c:pt>
                <c:pt idx="9220">
                  <c:v>12.8055555555556</c:v>
                </c:pt>
                <c:pt idx="9221">
                  <c:v>12.806944444444399</c:v>
                </c:pt>
                <c:pt idx="9222">
                  <c:v>12.8083333333333</c:v>
                </c:pt>
                <c:pt idx="9223">
                  <c:v>12.8097222222222</c:v>
                </c:pt>
                <c:pt idx="9224">
                  <c:v>12.811111111111099</c:v>
                </c:pt>
                <c:pt idx="9225">
                  <c:v>12.8125</c:v>
                </c:pt>
                <c:pt idx="9226">
                  <c:v>12.813888888888901</c:v>
                </c:pt>
                <c:pt idx="9227">
                  <c:v>12.8152777777778</c:v>
                </c:pt>
                <c:pt idx="9228">
                  <c:v>12.8166666666667</c:v>
                </c:pt>
                <c:pt idx="9229">
                  <c:v>12.818055555555601</c:v>
                </c:pt>
                <c:pt idx="9230">
                  <c:v>12.8194444444444</c:v>
                </c:pt>
                <c:pt idx="9231">
                  <c:v>12.820833333333301</c:v>
                </c:pt>
                <c:pt idx="9232">
                  <c:v>12.8222222222222</c:v>
                </c:pt>
                <c:pt idx="9233">
                  <c:v>12.8236111111111</c:v>
                </c:pt>
                <c:pt idx="9234">
                  <c:v>12.824999999999999</c:v>
                </c:pt>
                <c:pt idx="9235">
                  <c:v>12.8263888888889</c:v>
                </c:pt>
                <c:pt idx="9236">
                  <c:v>12.827777777777801</c:v>
                </c:pt>
                <c:pt idx="9237">
                  <c:v>12.829166666666699</c:v>
                </c:pt>
                <c:pt idx="9238">
                  <c:v>12.8305555555556</c:v>
                </c:pt>
                <c:pt idx="9239">
                  <c:v>12.8319444444444</c:v>
                </c:pt>
                <c:pt idx="9240">
                  <c:v>12.8333333333333</c:v>
                </c:pt>
                <c:pt idx="9241">
                  <c:v>12.834722222222201</c:v>
                </c:pt>
                <c:pt idx="9242">
                  <c:v>12.8361111111111</c:v>
                </c:pt>
                <c:pt idx="9243">
                  <c:v>12.8375</c:v>
                </c:pt>
                <c:pt idx="9244">
                  <c:v>12.838888888888899</c:v>
                </c:pt>
                <c:pt idx="9245">
                  <c:v>12.8402777777778</c:v>
                </c:pt>
                <c:pt idx="9246">
                  <c:v>12.841666666666701</c:v>
                </c:pt>
                <c:pt idx="9247">
                  <c:v>12.843055555555599</c:v>
                </c:pt>
                <c:pt idx="9248">
                  <c:v>12.844444444444401</c:v>
                </c:pt>
                <c:pt idx="9249">
                  <c:v>12.845833333333299</c:v>
                </c:pt>
                <c:pt idx="9250">
                  <c:v>12.8472222222222</c:v>
                </c:pt>
                <c:pt idx="9251">
                  <c:v>12.848611111111101</c:v>
                </c:pt>
                <c:pt idx="9252">
                  <c:v>12.85</c:v>
                </c:pt>
                <c:pt idx="9253">
                  <c:v>12.8513888888889</c:v>
                </c:pt>
                <c:pt idx="9254">
                  <c:v>12.852777777777799</c:v>
                </c:pt>
                <c:pt idx="9255">
                  <c:v>12.8541666666667</c:v>
                </c:pt>
                <c:pt idx="9256">
                  <c:v>12.8555555555556</c:v>
                </c:pt>
                <c:pt idx="9257">
                  <c:v>12.8569444444444</c:v>
                </c:pt>
                <c:pt idx="9258">
                  <c:v>12.858333333333301</c:v>
                </c:pt>
                <c:pt idx="9259">
                  <c:v>12.859722222222199</c:v>
                </c:pt>
                <c:pt idx="9260">
                  <c:v>12.8611111111111</c:v>
                </c:pt>
                <c:pt idx="9261">
                  <c:v>12.862500000000001</c:v>
                </c:pt>
                <c:pt idx="9262">
                  <c:v>12.8638888888889</c:v>
                </c:pt>
                <c:pt idx="9263">
                  <c:v>12.8652777777778</c:v>
                </c:pt>
                <c:pt idx="9264">
                  <c:v>12.866666666666699</c:v>
                </c:pt>
                <c:pt idx="9265">
                  <c:v>12.8680555555556</c:v>
                </c:pt>
                <c:pt idx="9266">
                  <c:v>12.869444444444399</c:v>
                </c:pt>
                <c:pt idx="9267">
                  <c:v>12.8708333333333</c:v>
                </c:pt>
                <c:pt idx="9268">
                  <c:v>12.8722222222222</c:v>
                </c:pt>
                <c:pt idx="9269">
                  <c:v>12.873611111111099</c:v>
                </c:pt>
                <c:pt idx="9270">
                  <c:v>12.875</c:v>
                </c:pt>
                <c:pt idx="9271">
                  <c:v>12.876388888888901</c:v>
                </c:pt>
                <c:pt idx="9272">
                  <c:v>12.8777777777778</c:v>
                </c:pt>
                <c:pt idx="9273">
                  <c:v>12.8791666666667</c:v>
                </c:pt>
                <c:pt idx="9274">
                  <c:v>12.880555555555601</c:v>
                </c:pt>
                <c:pt idx="9275">
                  <c:v>12.8819444444444</c:v>
                </c:pt>
                <c:pt idx="9276">
                  <c:v>12.883333333333301</c:v>
                </c:pt>
                <c:pt idx="9277">
                  <c:v>12.8847222222222</c:v>
                </c:pt>
                <c:pt idx="9278">
                  <c:v>12.8861111111111</c:v>
                </c:pt>
                <c:pt idx="9279">
                  <c:v>12.887499999999999</c:v>
                </c:pt>
                <c:pt idx="9280">
                  <c:v>12.8888888888889</c:v>
                </c:pt>
                <c:pt idx="9281">
                  <c:v>12.890277777777801</c:v>
                </c:pt>
                <c:pt idx="9282">
                  <c:v>12.891666666666699</c:v>
                </c:pt>
                <c:pt idx="9283">
                  <c:v>12.8930555555556</c:v>
                </c:pt>
                <c:pt idx="9284">
                  <c:v>12.8944444444444</c:v>
                </c:pt>
                <c:pt idx="9285">
                  <c:v>12.8958333333333</c:v>
                </c:pt>
                <c:pt idx="9286">
                  <c:v>12.897222222222201</c:v>
                </c:pt>
                <c:pt idx="9287">
                  <c:v>12.8986111111111</c:v>
                </c:pt>
                <c:pt idx="9288">
                  <c:v>12.9</c:v>
                </c:pt>
                <c:pt idx="9289">
                  <c:v>12.901388888888899</c:v>
                </c:pt>
                <c:pt idx="9290">
                  <c:v>12.9027777777778</c:v>
                </c:pt>
                <c:pt idx="9291">
                  <c:v>12.904166666666701</c:v>
                </c:pt>
                <c:pt idx="9292">
                  <c:v>12.905555555555599</c:v>
                </c:pt>
                <c:pt idx="9293">
                  <c:v>12.906944444444401</c:v>
                </c:pt>
                <c:pt idx="9294">
                  <c:v>12.908333333333299</c:v>
                </c:pt>
                <c:pt idx="9295">
                  <c:v>12.9097222222222</c:v>
                </c:pt>
                <c:pt idx="9296">
                  <c:v>12.911111111111101</c:v>
                </c:pt>
                <c:pt idx="9297">
                  <c:v>12.9125</c:v>
                </c:pt>
                <c:pt idx="9298">
                  <c:v>12.9138888888889</c:v>
                </c:pt>
                <c:pt idx="9299">
                  <c:v>12.915277777777799</c:v>
                </c:pt>
                <c:pt idx="9300">
                  <c:v>12.9166666666667</c:v>
                </c:pt>
                <c:pt idx="9301">
                  <c:v>12.9180555555556</c:v>
                </c:pt>
                <c:pt idx="9302">
                  <c:v>12.9194444444444</c:v>
                </c:pt>
                <c:pt idx="9303">
                  <c:v>12.920833333333301</c:v>
                </c:pt>
                <c:pt idx="9304">
                  <c:v>12.922222222222199</c:v>
                </c:pt>
                <c:pt idx="9305">
                  <c:v>12.9236111111111</c:v>
                </c:pt>
                <c:pt idx="9306">
                  <c:v>12.925000000000001</c:v>
                </c:pt>
                <c:pt idx="9307">
                  <c:v>12.9263888888889</c:v>
                </c:pt>
                <c:pt idx="9308">
                  <c:v>12.9277777777778</c:v>
                </c:pt>
                <c:pt idx="9309">
                  <c:v>12.929166666666699</c:v>
                </c:pt>
                <c:pt idx="9310">
                  <c:v>12.9305555555556</c:v>
                </c:pt>
                <c:pt idx="9311">
                  <c:v>12.931944444444399</c:v>
                </c:pt>
                <c:pt idx="9312">
                  <c:v>12.9333333333333</c:v>
                </c:pt>
                <c:pt idx="9313">
                  <c:v>12.9347222222222</c:v>
                </c:pt>
                <c:pt idx="9314">
                  <c:v>12.936111111111099</c:v>
                </c:pt>
                <c:pt idx="9315">
                  <c:v>12.9375</c:v>
                </c:pt>
                <c:pt idx="9316">
                  <c:v>12.938888888888901</c:v>
                </c:pt>
                <c:pt idx="9317">
                  <c:v>12.9402777777778</c:v>
                </c:pt>
                <c:pt idx="9318">
                  <c:v>12.9416666666667</c:v>
                </c:pt>
                <c:pt idx="9319">
                  <c:v>12.943055555555601</c:v>
                </c:pt>
                <c:pt idx="9320">
                  <c:v>12.9444444444444</c:v>
                </c:pt>
                <c:pt idx="9321">
                  <c:v>12.945833333333301</c:v>
                </c:pt>
                <c:pt idx="9322">
                  <c:v>12.9472222222222</c:v>
                </c:pt>
                <c:pt idx="9323">
                  <c:v>12.9486111111111</c:v>
                </c:pt>
                <c:pt idx="9324">
                  <c:v>12.95</c:v>
                </c:pt>
                <c:pt idx="9325">
                  <c:v>12.9513888888889</c:v>
                </c:pt>
                <c:pt idx="9326">
                  <c:v>12.952777777777801</c:v>
                </c:pt>
                <c:pt idx="9327">
                  <c:v>12.954166666666699</c:v>
                </c:pt>
                <c:pt idx="9328">
                  <c:v>12.9555555555556</c:v>
                </c:pt>
                <c:pt idx="9329">
                  <c:v>12.9569444444444</c:v>
                </c:pt>
                <c:pt idx="9330">
                  <c:v>12.9583333333333</c:v>
                </c:pt>
                <c:pt idx="9331">
                  <c:v>12.959722222222201</c:v>
                </c:pt>
                <c:pt idx="9332">
                  <c:v>12.9611111111111</c:v>
                </c:pt>
                <c:pt idx="9333">
                  <c:v>12.9625</c:v>
                </c:pt>
                <c:pt idx="9334">
                  <c:v>12.963888888888899</c:v>
                </c:pt>
                <c:pt idx="9335">
                  <c:v>12.9652777777778</c:v>
                </c:pt>
                <c:pt idx="9336">
                  <c:v>12.966666666666701</c:v>
                </c:pt>
                <c:pt idx="9337">
                  <c:v>12.968055555555599</c:v>
                </c:pt>
                <c:pt idx="9338">
                  <c:v>12.969444444444401</c:v>
                </c:pt>
                <c:pt idx="9339">
                  <c:v>12.970833333333299</c:v>
                </c:pt>
                <c:pt idx="9340">
                  <c:v>12.9722222222222</c:v>
                </c:pt>
                <c:pt idx="9341">
                  <c:v>12.973611111111101</c:v>
                </c:pt>
                <c:pt idx="9342">
                  <c:v>12.975</c:v>
                </c:pt>
                <c:pt idx="9343">
                  <c:v>12.9763888888889</c:v>
                </c:pt>
                <c:pt idx="9344">
                  <c:v>12.977777777777799</c:v>
                </c:pt>
                <c:pt idx="9345">
                  <c:v>12.9791666666667</c:v>
                </c:pt>
                <c:pt idx="9346">
                  <c:v>12.9805555555556</c:v>
                </c:pt>
                <c:pt idx="9347">
                  <c:v>12.9819444444444</c:v>
                </c:pt>
                <c:pt idx="9348">
                  <c:v>12.983333333333301</c:v>
                </c:pt>
                <c:pt idx="9349">
                  <c:v>12.984722222222199</c:v>
                </c:pt>
                <c:pt idx="9350">
                  <c:v>12.9861111111111</c:v>
                </c:pt>
                <c:pt idx="9351">
                  <c:v>12.987500000000001</c:v>
                </c:pt>
                <c:pt idx="9352">
                  <c:v>12.9888888888889</c:v>
                </c:pt>
                <c:pt idx="9353">
                  <c:v>12.9902777777778</c:v>
                </c:pt>
                <c:pt idx="9354">
                  <c:v>12.991666666666699</c:v>
                </c:pt>
                <c:pt idx="9355">
                  <c:v>12.9930555555556</c:v>
                </c:pt>
                <c:pt idx="9356">
                  <c:v>12.994444444444399</c:v>
                </c:pt>
                <c:pt idx="9357">
                  <c:v>12.9958333333333</c:v>
                </c:pt>
                <c:pt idx="9358">
                  <c:v>12.9972222222222</c:v>
                </c:pt>
                <c:pt idx="9359">
                  <c:v>12.998611111111099</c:v>
                </c:pt>
                <c:pt idx="9360">
                  <c:v>13</c:v>
                </c:pt>
                <c:pt idx="9361">
                  <c:v>13.001388888888901</c:v>
                </c:pt>
                <c:pt idx="9362">
                  <c:v>13.0027777777778</c:v>
                </c:pt>
                <c:pt idx="9363">
                  <c:v>13.0041666666667</c:v>
                </c:pt>
                <c:pt idx="9364">
                  <c:v>13.005555555555601</c:v>
                </c:pt>
                <c:pt idx="9365">
                  <c:v>13.0069444444444</c:v>
                </c:pt>
                <c:pt idx="9366">
                  <c:v>13.008333333333301</c:v>
                </c:pt>
                <c:pt idx="9367">
                  <c:v>13.0097222222222</c:v>
                </c:pt>
                <c:pt idx="9368">
                  <c:v>13.0111111111111</c:v>
                </c:pt>
                <c:pt idx="9369">
                  <c:v>13.012499999999999</c:v>
                </c:pt>
                <c:pt idx="9370">
                  <c:v>13.0138888888889</c:v>
                </c:pt>
                <c:pt idx="9371">
                  <c:v>13.015277777777801</c:v>
                </c:pt>
                <c:pt idx="9372">
                  <c:v>13.016666666666699</c:v>
                </c:pt>
                <c:pt idx="9373">
                  <c:v>13.0180555555556</c:v>
                </c:pt>
                <c:pt idx="9374">
                  <c:v>13.0194444444444</c:v>
                </c:pt>
                <c:pt idx="9375">
                  <c:v>13.0208333333333</c:v>
                </c:pt>
                <c:pt idx="9376">
                  <c:v>13.022222222222201</c:v>
                </c:pt>
                <c:pt idx="9377">
                  <c:v>13.0236111111111</c:v>
                </c:pt>
                <c:pt idx="9378">
                  <c:v>13.025</c:v>
                </c:pt>
                <c:pt idx="9379">
                  <c:v>13.026388888888899</c:v>
                </c:pt>
                <c:pt idx="9380">
                  <c:v>13.0277777777778</c:v>
                </c:pt>
                <c:pt idx="9381">
                  <c:v>13.029166666666701</c:v>
                </c:pt>
                <c:pt idx="9382">
                  <c:v>13.030555555555599</c:v>
                </c:pt>
                <c:pt idx="9383">
                  <c:v>13.031944444444401</c:v>
                </c:pt>
                <c:pt idx="9384">
                  <c:v>13.033333333333299</c:v>
                </c:pt>
                <c:pt idx="9385">
                  <c:v>13.0347222222222</c:v>
                </c:pt>
                <c:pt idx="9386">
                  <c:v>13.036111111111101</c:v>
                </c:pt>
                <c:pt idx="9387">
                  <c:v>13.0375</c:v>
                </c:pt>
                <c:pt idx="9388">
                  <c:v>13.0388888888889</c:v>
                </c:pt>
                <c:pt idx="9389">
                  <c:v>13.040277777777799</c:v>
                </c:pt>
                <c:pt idx="9390">
                  <c:v>13.0416666666667</c:v>
                </c:pt>
                <c:pt idx="9391">
                  <c:v>13.0430555555556</c:v>
                </c:pt>
                <c:pt idx="9392">
                  <c:v>13.0444444444444</c:v>
                </c:pt>
                <c:pt idx="9393">
                  <c:v>13.045833333333301</c:v>
                </c:pt>
                <c:pt idx="9394">
                  <c:v>13.047222222222199</c:v>
                </c:pt>
                <c:pt idx="9395">
                  <c:v>13.0486111111111</c:v>
                </c:pt>
                <c:pt idx="9396">
                  <c:v>13.05</c:v>
                </c:pt>
                <c:pt idx="9397">
                  <c:v>13.0513888888889</c:v>
                </c:pt>
                <c:pt idx="9398">
                  <c:v>13.0527777777778</c:v>
                </c:pt>
                <c:pt idx="9399">
                  <c:v>13.054166666666699</c:v>
                </c:pt>
                <c:pt idx="9400">
                  <c:v>13.0555555555556</c:v>
                </c:pt>
                <c:pt idx="9401">
                  <c:v>13.056944444444399</c:v>
                </c:pt>
                <c:pt idx="9402">
                  <c:v>13.0583333333333</c:v>
                </c:pt>
                <c:pt idx="9403">
                  <c:v>13.0597222222222</c:v>
                </c:pt>
                <c:pt idx="9404">
                  <c:v>13.061111111111099</c:v>
                </c:pt>
                <c:pt idx="9405">
                  <c:v>13.0625</c:v>
                </c:pt>
                <c:pt idx="9406">
                  <c:v>13.063888888888901</c:v>
                </c:pt>
                <c:pt idx="9407">
                  <c:v>13.0652777777778</c:v>
                </c:pt>
                <c:pt idx="9408">
                  <c:v>13.0666666666667</c:v>
                </c:pt>
                <c:pt idx="9409">
                  <c:v>13.068055555555601</c:v>
                </c:pt>
                <c:pt idx="9410">
                  <c:v>13.0694444444444</c:v>
                </c:pt>
                <c:pt idx="9411">
                  <c:v>13.070833333333301</c:v>
                </c:pt>
                <c:pt idx="9412">
                  <c:v>13.0722222222222</c:v>
                </c:pt>
                <c:pt idx="9413">
                  <c:v>13.0736111111111</c:v>
                </c:pt>
                <c:pt idx="9414">
                  <c:v>13.074999999999999</c:v>
                </c:pt>
                <c:pt idx="9415">
                  <c:v>13.0763888888889</c:v>
                </c:pt>
                <c:pt idx="9416">
                  <c:v>13.077777777777801</c:v>
                </c:pt>
                <c:pt idx="9417">
                  <c:v>13.079166666666699</c:v>
                </c:pt>
                <c:pt idx="9418">
                  <c:v>13.0805555555556</c:v>
                </c:pt>
                <c:pt idx="9419">
                  <c:v>13.0819444444444</c:v>
                </c:pt>
                <c:pt idx="9420">
                  <c:v>13.0833333333333</c:v>
                </c:pt>
                <c:pt idx="9421">
                  <c:v>13.084722222222201</c:v>
                </c:pt>
                <c:pt idx="9422">
                  <c:v>13.0861111111111</c:v>
                </c:pt>
                <c:pt idx="9423">
                  <c:v>13.0875</c:v>
                </c:pt>
                <c:pt idx="9424">
                  <c:v>13.088888888888899</c:v>
                </c:pt>
                <c:pt idx="9425">
                  <c:v>13.0902777777778</c:v>
                </c:pt>
                <c:pt idx="9426">
                  <c:v>13.091666666666701</c:v>
                </c:pt>
                <c:pt idx="9427">
                  <c:v>13.093055555555599</c:v>
                </c:pt>
                <c:pt idx="9428">
                  <c:v>13.094444444444401</c:v>
                </c:pt>
                <c:pt idx="9429">
                  <c:v>13.095833333333299</c:v>
                </c:pt>
                <c:pt idx="9430">
                  <c:v>13.0972222222222</c:v>
                </c:pt>
                <c:pt idx="9431">
                  <c:v>13.098611111111101</c:v>
                </c:pt>
                <c:pt idx="9432">
                  <c:v>13.1</c:v>
                </c:pt>
                <c:pt idx="9433">
                  <c:v>13.1013888888889</c:v>
                </c:pt>
                <c:pt idx="9434">
                  <c:v>13.102777777777799</c:v>
                </c:pt>
                <c:pt idx="9435">
                  <c:v>13.1041666666667</c:v>
                </c:pt>
                <c:pt idx="9436">
                  <c:v>13.1055555555556</c:v>
                </c:pt>
                <c:pt idx="9437">
                  <c:v>13.1069444444444</c:v>
                </c:pt>
                <c:pt idx="9438">
                  <c:v>13.108333333333301</c:v>
                </c:pt>
                <c:pt idx="9439">
                  <c:v>13.109722222222199</c:v>
                </c:pt>
                <c:pt idx="9440">
                  <c:v>13.1111111111111</c:v>
                </c:pt>
                <c:pt idx="9441">
                  <c:v>13.112500000000001</c:v>
                </c:pt>
                <c:pt idx="9442">
                  <c:v>13.1138888888889</c:v>
                </c:pt>
                <c:pt idx="9443">
                  <c:v>13.1152777777778</c:v>
                </c:pt>
                <c:pt idx="9444">
                  <c:v>13.116666666666699</c:v>
                </c:pt>
                <c:pt idx="9445">
                  <c:v>13.1180555555556</c:v>
                </c:pt>
                <c:pt idx="9446">
                  <c:v>13.119444444444399</c:v>
                </c:pt>
                <c:pt idx="9447">
                  <c:v>13.1208333333333</c:v>
                </c:pt>
                <c:pt idx="9448">
                  <c:v>13.1222222222222</c:v>
                </c:pt>
                <c:pt idx="9449">
                  <c:v>13.123611111111099</c:v>
                </c:pt>
                <c:pt idx="9450">
                  <c:v>13.125</c:v>
                </c:pt>
                <c:pt idx="9451">
                  <c:v>13.126388888888901</c:v>
                </c:pt>
                <c:pt idx="9452">
                  <c:v>13.1277777777778</c:v>
                </c:pt>
                <c:pt idx="9453">
                  <c:v>13.1291666666667</c:v>
                </c:pt>
                <c:pt idx="9454">
                  <c:v>13.130555555555601</c:v>
                </c:pt>
                <c:pt idx="9455">
                  <c:v>13.1319444444444</c:v>
                </c:pt>
                <c:pt idx="9456">
                  <c:v>13.133333333333301</c:v>
                </c:pt>
                <c:pt idx="9457">
                  <c:v>13.1347222222222</c:v>
                </c:pt>
                <c:pt idx="9458">
                  <c:v>13.1361111111111</c:v>
                </c:pt>
                <c:pt idx="9459">
                  <c:v>13.137499999999999</c:v>
                </c:pt>
                <c:pt idx="9460">
                  <c:v>13.1388888888889</c:v>
                </c:pt>
                <c:pt idx="9461">
                  <c:v>13.140277777777801</c:v>
                </c:pt>
                <c:pt idx="9462">
                  <c:v>13.141666666666699</c:v>
                </c:pt>
                <c:pt idx="9463">
                  <c:v>13.1430555555556</c:v>
                </c:pt>
                <c:pt idx="9464">
                  <c:v>13.1444444444444</c:v>
                </c:pt>
                <c:pt idx="9465">
                  <c:v>13.1458333333333</c:v>
                </c:pt>
                <c:pt idx="9466">
                  <c:v>13.147222222222201</c:v>
                </c:pt>
                <c:pt idx="9467">
                  <c:v>13.1486111111111</c:v>
                </c:pt>
                <c:pt idx="9468">
                  <c:v>13.15</c:v>
                </c:pt>
                <c:pt idx="9469">
                  <c:v>13.151388888888899</c:v>
                </c:pt>
                <c:pt idx="9470">
                  <c:v>13.1527777777778</c:v>
                </c:pt>
                <c:pt idx="9471">
                  <c:v>13.154166666666701</c:v>
                </c:pt>
                <c:pt idx="9472">
                  <c:v>13.155555555555599</c:v>
                </c:pt>
                <c:pt idx="9473">
                  <c:v>13.156944444444401</c:v>
                </c:pt>
                <c:pt idx="9474">
                  <c:v>13.158333333333299</c:v>
                </c:pt>
                <c:pt idx="9475">
                  <c:v>13.1597222222222</c:v>
                </c:pt>
                <c:pt idx="9476">
                  <c:v>13.161111111111101</c:v>
                </c:pt>
                <c:pt idx="9477">
                  <c:v>13.1625</c:v>
                </c:pt>
                <c:pt idx="9478">
                  <c:v>13.1638888888889</c:v>
                </c:pt>
                <c:pt idx="9479">
                  <c:v>13.165277777777799</c:v>
                </c:pt>
                <c:pt idx="9480">
                  <c:v>13.1666666666667</c:v>
                </c:pt>
                <c:pt idx="9481">
                  <c:v>13.1680555555556</c:v>
                </c:pt>
                <c:pt idx="9482">
                  <c:v>13.1694444444444</c:v>
                </c:pt>
                <c:pt idx="9483">
                  <c:v>13.170833333333301</c:v>
                </c:pt>
                <c:pt idx="9484">
                  <c:v>13.172222222222199</c:v>
                </c:pt>
                <c:pt idx="9485">
                  <c:v>13.1736111111111</c:v>
                </c:pt>
                <c:pt idx="9486">
                  <c:v>13.175000000000001</c:v>
                </c:pt>
                <c:pt idx="9487">
                  <c:v>13.1763888888889</c:v>
                </c:pt>
                <c:pt idx="9488">
                  <c:v>13.1777777777778</c:v>
                </c:pt>
                <c:pt idx="9489">
                  <c:v>13.179166666666699</c:v>
                </c:pt>
                <c:pt idx="9490">
                  <c:v>13.1805555555556</c:v>
                </c:pt>
                <c:pt idx="9491">
                  <c:v>13.181944444444399</c:v>
                </c:pt>
                <c:pt idx="9492">
                  <c:v>13.1833333333333</c:v>
                </c:pt>
                <c:pt idx="9493">
                  <c:v>13.1847222222222</c:v>
                </c:pt>
                <c:pt idx="9494">
                  <c:v>13.186111111111099</c:v>
                </c:pt>
                <c:pt idx="9495">
                  <c:v>13.1875</c:v>
                </c:pt>
                <c:pt idx="9496">
                  <c:v>13.188888888888901</c:v>
                </c:pt>
                <c:pt idx="9497">
                  <c:v>13.1902777777778</c:v>
                </c:pt>
                <c:pt idx="9498">
                  <c:v>13.1916666666667</c:v>
                </c:pt>
                <c:pt idx="9499">
                  <c:v>13.193055555555601</c:v>
                </c:pt>
                <c:pt idx="9500">
                  <c:v>13.1944444444444</c:v>
                </c:pt>
                <c:pt idx="9501">
                  <c:v>13.195833333333301</c:v>
                </c:pt>
                <c:pt idx="9502">
                  <c:v>13.1972222222222</c:v>
                </c:pt>
                <c:pt idx="9503">
                  <c:v>13.1986111111111</c:v>
                </c:pt>
                <c:pt idx="9504">
                  <c:v>13.2</c:v>
                </c:pt>
                <c:pt idx="9505">
                  <c:v>13.2013888888889</c:v>
                </c:pt>
                <c:pt idx="9506">
                  <c:v>13.202777777777801</c:v>
                </c:pt>
                <c:pt idx="9507">
                  <c:v>13.204166666666699</c:v>
                </c:pt>
                <c:pt idx="9508">
                  <c:v>13.2055555555556</c:v>
                </c:pt>
                <c:pt idx="9509">
                  <c:v>13.2069444444444</c:v>
                </c:pt>
                <c:pt idx="9510">
                  <c:v>13.2083333333333</c:v>
                </c:pt>
                <c:pt idx="9511">
                  <c:v>13.209722222222201</c:v>
                </c:pt>
                <c:pt idx="9512">
                  <c:v>13.2111111111111</c:v>
                </c:pt>
                <c:pt idx="9513">
                  <c:v>13.2125</c:v>
                </c:pt>
                <c:pt idx="9514">
                  <c:v>13.213888888888899</c:v>
                </c:pt>
                <c:pt idx="9515">
                  <c:v>13.2152777777778</c:v>
                </c:pt>
                <c:pt idx="9516">
                  <c:v>13.216666666666701</c:v>
                </c:pt>
                <c:pt idx="9517">
                  <c:v>13.218055555555599</c:v>
                </c:pt>
                <c:pt idx="9518">
                  <c:v>13.219444444444401</c:v>
                </c:pt>
                <c:pt idx="9519">
                  <c:v>13.220833333333299</c:v>
                </c:pt>
                <c:pt idx="9520">
                  <c:v>13.2222222222222</c:v>
                </c:pt>
                <c:pt idx="9521">
                  <c:v>13.223611111111101</c:v>
                </c:pt>
                <c:pt idx="9522">
                  <c:v>13.225</c:v>
                </c:pt>
                <c:pt idx="9523">
                  <c:v>13.2263888888889</c:v>
                </c:pt>
                <c:pt idx="9524">
                  <c:v>13.227777777777799</c:v>
                </c:pt>
                <c:pt idx="9525">
                  <c:v>13.2291666666667</c:v>
                </c:pt>
                <c:pt idx="9526">
                  <c:v>13.2305555555556</c:v>
                </c:pt>
                <c:pt idx="9527">
                  <c:v>13.2319444444444</c:v>
                </c:pt>
                <c:pt idx="9528">
                  <c:v>13.233333333333301</c:v>
                </c:pt>
                <c:pt idx="9529">
                  <c:v>13.234722222222199</c:v>
                </c:pt>
                <c:pt idx="9530">
                  <c:v>13.2361111111111</c:v>
                </c:pt>
                <c:pt idx="9531">
                  <c:v>13.237500000000001</c:v>
                </c:pt>
                <c:pt idx="9532">
                  <c:v>13.2388888888889</c:v>
                </c:pt>
                <c:pt idx="9533">
                  <c:v>13.2402777777778</c:v>
                </c:pt>
                <c:pt idx="9534">
                  <c:v>13.241666666666699</c:v>
                </c:pt>
                <c:pt idx="9535">
                  <c:v>13.2430555555556</c:v>
                </c:pt>
                <c:pt idx="9536">
                  <c:v>13.244444444444399</c:v>
                </c:pt>
                <c:pt idx="9537">
                  <c:v>13.2458333333333</c:v>
                </c:pt>
                <c:pt idx="9538">
                  <c:v>13.2472222222222</c:v>
                </c:pt>
                <c:pt idx="9539">
                  <c:v>13.248611111111099</c:v>
                </c:pt>
                <c:pt idx="9540">
                  <c:v>13.25</c:v>
                </c:pt>
                <c:pt idx="9541">
                  <c:v>13.251388888888901</c:v>
                </c:pt>
                <c:pt idx="9542">
                  <c:v>13.2527777777778</c:v>
                </c:pt>
                <c:pt idx="9543">
                  <c:v>13.2541666666667</c:v>
                </c:pt>
                <c:pt idx="9544">
                  <c:v>13.255555555555601</c:v>
                </c:pt>
                <c:pt idx="9545">
                  <c:v>13.2569444444444</c:v>
                </c:pt>
                <c:pt idx="9546">
                  <c:v>13.258333333333301</c:v>
                </c:pt>
                <c:pt idx="9547">
                  <c:v>13.2597222222222</c:v>
                </c:pt>
                <c:pt idx="9548">
                  <c:v>13.2611111111111</c:v>
                </c:pt>
                <c:pt idx="9549">
                  <c:v>13.262499999999999</c:v>
                </c:pt>
                <c:pt idx="9550">
                  <c:v>13.2638888888889</c:v>
                </c:pt>
                <c:pt idx="9551">
                  <c:v>13.265277777777801</c:v>
                </c:pt>
                <c:pt idx="9552">
                  <c:v>13.266666666666699</c:v>
                </c:pt>
                <c:pt idx="9553">
                  <c:v>13.2680555555556</c:v>
                </c:pt>
                <c:pt idx="9554">
                  <c:v>13.2694444444444</c:v>
                </c:pt>
                <c:pt idx="9555">
                  <c:v>13.2708333333333</c:v>
                </c:pt>
                <c:pt idx="9556">
                  <c:v>13.272222222222201</c:v>
                </c:pt>
                <c:pt idx="9557">
                  <c:v>13.2736111111111</c:v>
                </c:pt>
                <c:pt idx="9558">
                  <c:v>13.275</c:v>
                </c:pt>
                <c:pt idx="9559">
                  <c:v>13.276388888888899</c:v>
                </c:pt>
                <c:pt idx="9560">
                  <c:v>13.2777777777778</c:v>
                </c:pt>
                <c:pt idx="9561">
                  <c:v>13.279166666666701</c:v>
                </c:pt>
                <c:pt idx="9562">
                  <c:v>13.280555555555599</c:v>
                </c:pt>
                <c:pt idx="9563">
                  <c:v>13.281944444444401</c:v>
                </c:pt>
                <c:pt idx="9564">
                  <c:v>13.283333333333299</c:v>
                </c:pt>
                <c:pt idx="9565">
                  <c:v>13.2847222222222</c:v>
                </c:pt>
                <c:pt idx="9566">
                  <c:v>13.286111111111101</c:v>
                </c:pt>
                <c:pt idx="9567">
                  <c:v>13.2875</c:v>
                </c:pt>
                <c:pt idx="9568">
                  <c:v>13.2888888888889</c:v>
                </c:pt>
                <c:pt idx="9569">
                  <c:v>13.290277777777799</c:v>
                </c:pt>
                <c:pt idx="9570">
                  <c:v>13.2916666666667</c:v>
                </c:pt>
                <c:pt idx="9571">
                  <c:v>13.2930555555556</c:v>
                </c:pt>
                <c:pt idx="9572">
                  <c:v>13.2944444444444</c:v>
                </c:pt>
                <c:pt idx="9573">
                  <c:v>13.295833333333301</c:v>
                </c:pt>
                <c:pt idx="9574">
                  <c:v>13.297222222222199</c:v>
                </c:pt>
                <c:pt idx="9575">
                  <c:v>13.2986111111111</c:v>
                </c:pt>
                <c:pt idx="9576">
                  <c:v>13.3</c:v>
                </c:pt>
                <c:pt idx="9577">
                  <c:v>13.3013888888889</c:v>
                </c:pt>
                <c:pt idx="9578">
                  <c:v>13.3027777777778</c:v>
                </c:pt>
                <c:pt idx="9579">
                  <c:v>13.304166666666699</c:v>
                </c:pt>
                <c:pt idx="9580">
                  <c:v>13.3055555555556</c:v>
                </c:pt>
                <c:pt idx="9581">
                  <c:v>13.306944444444399</c:v>
                </c:pt>
                <c:pt idx="9582">
                  <c:v>13.3083333333333</c:v>
                </c:pt>
                <c:pt idx="9583">
                  <c:v>13.3097222222222</c:v>
                </c:pt>
                <c:pt idx="9584">
                  <c:v>13.311111111111099</c:v>
                </c:pt>
                <c:pt idx="9585">
                  <c:v>13.3125</c:v>
                </c:pt>
                <c:pt idx="9586">
                  <c:v>13.313888888888901</c:v>
                </c:pt>
                <c:pt idx="9587">
                  <c:v>13.3152777777778</c:v>
                </c:pt>
                <c:pt idx="9588">
                  <c:v>13.3166666666667</c:v>
                </c:pt>
                <c:pt idx="9589">
                  <c:v>13.318055555555601</c:v>
                </c:pt>
                <c:pt idx="9590">
                  <c:v>13.3194444444444</c:v>
                </c:pt>
                <c:pt idx="9591">
                  <c:v>13.320833333333301</c:v>
                </c:pt>
                <c:pt idx="9592">
                  <c:v>13.3222222222222</c:v>
                </c:pt>
                <c:pt idx="9593">
                  <c:v>13.3236111111111</c:v>
                </c:pt>
                <c:pt idx="9594">
                  <c:v>13.324999999999999</c:v>
                </c:pt>
                <c:pt idx="9595">
                  <c:v>13.3263888888889</c:v>
                </c:pt>
                <c:pt idx="9596">
                  <c:v>13.327777777777801</c:v>
                </c:pt>
                <c:pt idx="9597">
                  <c:v>13.329166666666699</c:v>
                </c:pt>
                <c:pt idx="9598">
                  <c:v>13.3305555555556</c:v>
                </c:pt>
                <c:pt idx="9599">
                  <c:v>13.3319444444444</c:v>
                </c:pt>
                <c:pt idx="9600">
                  <c:v>13.3333333333333</c:v>
                </c:pt>
                <c:pt idx="9601">
                  <c:v>13.334722222222201</c:v>
                </c:pt>
                <c:pt idx="9602">
                  <c:v>13.3361111111111</c:v>
                </c:pt>
                <c:pt idx="9603">
                  <c:v>13.3375</c:v>
                </c:pt>
                <c:pt idx="9604">
                  <c:v>13.338888888888899</c:v>
                </c:pt>
                <c:pt idx="9605">
                  <c:v>13.3402777777778</c:v>
                </c:pt>
                <c:pt idx="9606">
                  <c:v>13.341666666666701</c:v>
                </c:pt>
                <c:pt idx="9607">
                  <c:v>13.343055555555599</c:v>
                </c:pt>
                <c:pt idx="9608">
                  <c:v>13.344444444444401</c:v>
                </c:pt>
                <c:pt idx="9609">
                  <c:v>13.345833333333299</c:v>
                </c:pt>
                <c:pt idx="9610">
                  <c:v>13.3472222222222</c:v>
                </c:pt>
                <c:pt idx="9611">
                  <c:v>13.348611111111101</c:v>
                </c:pt>
                <c:pt idx="9612">
                  <c:v>13.35</c:v>
                </c:pt>
                <c:pt idx="9613">
                  <c:v>13.3513888888889</c:v>
                </c:pt>
                <c:pt idx="9614">
                  <c:v>13.352777777777799</c:v>
                </c:pt>
                <c:pt idx="9615">
                  <c:v>13.3541666666667</c:v>
                </c:pt>
                <c:pt idx="9616">
                  <c:v>13.3555555555556</c:v>
                </c:pt>
                <c:pt idx="9617">
                  <c:v>13.3569444444444</c:v>
                </c:pt>
                <c:pt idx="9618">
                  <c:v>13.358333333333301</c:v>
                </c:pt>
                <c:pt idx="9619">
                  <c:v>13.359722222222199</c:v>
                </c:pt>
                <c:pt idx="9620">
                  <c:v>13.3611111111111</c:v>
                </c:pt>
                <c:pt idx="9621">
                  <c:v>13.362500000000001</c:v>
                </c:pt>
                <c:pt idx="9622">
                  <c:v>13.3638888888889</c:v>
                </c:pt>
                <c:pt idx="9623">
                  <c:v>13.3652777777778</c:v>
                </c:pt>
                <c:pt idx="9624">
                  <c:v>13.366666666666699</c:v>
                </c:pt>
                <c:pt idx="9625">
                  <c:v>13.3680555555556</c:v>
                </c:pt>
                <c:pt idx="9626">
                  <c:v>13.369444444444399</c:v>
                </c:pt>
                <c:pt idx="9627">
                  <c:v>13.3708333333333</c:v>
                </c:pt>
                <c:pt idx="9628">
                  <c:v>13.3722222222222</c:v>
                </c:pt>
                <c:pt idx="9629">
                  <c:v>13.373611111111099</c:v>
                </c:pt>
                <c:pt idx="9630">
                  <c:v>13.375</c:v>
                </c:pt>
                <c:pt idx="9631">
                  <c:v>13.376388888888901</c:v>
                </c:pt>
                <c:pt idx="9632">
                  <c:v>13.3777777777778</c:v>
                </c:pt>
                <c:pt idx="9633">
                  <c:v>13.3791666666667</c:v>
                </c:pt>
                <c:pt idx="9634">
                  <c:v>13.380555555555601</c:v>
                </c:pt>
                <c:pt idx="9635">
                  <c:v>13.3819444444444</c:v>
                </c:pt>
                <c:pt idx="9636">
                  <c:v>13.383333333333301</c:v>
                </c:pt>
                <c:pt idx="9637">
                  <c:v>13.3847222222222</c:v>
                </c:pt>
                <c:pt idx="9638">
                  <c:v>13.3861111111111</c:v>
                </c:pt>
                <c:pt idx="9639">
                  <c:v>13.387499999999999</c:v>
                </c:pt>
                <c:pt idx="9640">
                  <c:v>13.3888888888889</c:v>
                </c:pt>
                <c:pt idx="9641">
                  <c:v>13.390277777777801</c:v>
                </c:pt>
                <c:pt idx="9642">
                  <c:v>13.391666666666699</c:v>
                </c:pt>
                <c:pt idx="9643">
                  <c:v>13.3930555555556</c:v>
                </c:pt>
                <c:pt idx="9644">
                  <c:v>13.3944444444444</c:v>
                </c:pt>
                <c:pt idx="9645">
                  <c:v>13.3958333333333</c:v>
                </c:pt>
                <c:pt idx="9646">
                  <c:v>13.397222222222201</c:v>
                </c:pt>
                <c:pt idx="9647">
                  <c:v>13.3986111111111</c:v>
                </c:pt>
                <c:pt idx="9648">
                  <c:v>13.4</c:v>
                </c:pt>
                <c:pt idx="9649">
                  <c:v>13.401388888888899</c:v>
                </c:pt>
                <c:pt idx="9650">
                  <c:v>13.4027777777778</c:v>
                </c:pt>
                <c:pt idx="9651">
                  <c:v>13.404166666666701</c:v>
                </c:pt>
                <c:pt idx="9652">
                  <c:v>13.405555555555599</c:v>
                </c:pt>
                <c:pt idx="9653">
                  <c:v>13.406944444444401</c:v>
                </c:pt>
                <c:pt idx="9654">
                  <c:v>13.408333333333299</c:v>
                </c:pt>
                <c:pt idx="9655">
                  <c:v>13.4097222222222</c:v>
                </c:pt>
                <c:pt idx="9656">
                  <c:v>13.411111111111101</c:v>
                </c:pt>
                <c:pt idx="9657">
                  <c:v>13.4125</c:v>
                </c:pt>
                <c:pt idx="9658">
                  <c:v>13.4138888888889</c:v>
                </c:pt>
                <c:pt idx="9659">
                  <c:v>13.415277777777799</c:v>
                </c:pt>
                <c:pt idx="9660">
                  <c:v>13.4166666666667</c:v>
                </c:pt>
                <c:pt idx="9661">
                  <c:v>13.4180555555556</c:v>
                </c:pt>
                <c:pt idx="9662">
                  <c:v>13.4194444444444</c:v>
                </c:pt>
                <c:pt idx="9663">
                  <c:v>13.420833333333301</c:v>
                </c:pt>
                <c:pt idx="9664">
                  <c:v>13.422222222222199</c:v>
                </c:pt>
                <c:pt idx="9665">
                  <c:v>13.4236111111111</c:v>
                </c:pt>
                <c:pt idx="9666">
                  <c:v>13.425000000000001</c:v>
                </c:pt>
                <c:pt idx="9667">
                  <c:v>13.4263888888889</c:v>
                </c:pt>
                <c:pt idx="9668">
                  <c:v>13.4277777777778</c:v>
                </c:pt>
                <c:pt idx="9669">
                  <c:v>13.429166666666699</c:v>
                </c:pt>
                <c:pt idx="9670">
                  <c:v>13.4305555555556</c:v>
                </c:pt>
                <c:pt idx="9671">
                  <c:v>13.431944444444399</c:v>
                </c:pt>
                <c:pt idx="9672">
                  <c:v>13.4333333333333</c:v>
                </c:pt>
                <c:pt idx="9673">
                  <c:v>13.4347222222222</c:v>
                </c:pt>
                <c:pt idx="9674">
                  <c:v>13.436111111111099</c:v>
                </c:pt>
                <c:pt idx="9675">
                  <c:v>13.4375</c:v>
                </c:pt>
                <c:pt idx="9676">
                  <c:v>13.438888888888901</c:v>
                </c:pt>
                <c:pt idx="9677">
                  <c:v>13.4402777777778</c:v>
                </c:pt>
                <c:pt idx="9678">
                  <c:v>13.4416666666667</c:v>
                </c:pt>
                <c:pt idx="9679">
                  <c:v>13.443055555555601</c:v>
                </c:pt>
                <c:pt idx="9680">
                  <c:v>13.4444444444444</c:v>
                </c:pt>
                <c:pt idx="9681">
                  <c:v>13.445833333333301</c:v>
                </c:pt>
                <c:pt idx="9682">
                  <c:v>13.4472222222222</c:v>
                </c:pt>
                <c:pt idx="9683">
                  <c:v>13.4486111111111</c:v>
                </c:pt>
                <c:pt idx="9684">
                  <c:v>13.45</c:v>
                </c:pt>
                <c:pt idx="9685">
                  <c:v>13.4513888888889</c:v>
                </c:pt>
                <c:pt idx="9686">
                  <c:v>13.452777777777801</c:v>
                </c:pt>
                <c:pt idx="9687">
                  <c:v>13.454166666666699</c:v>
                </c:pt>
                <c:pt idx="9688">
                  <c:v>13.4555555555556</c:v>
                </c:pt>
                <c:pt idx="9689">
                  <c:v>13.4569444444444</c:v>
                </c:pt>
                <c:pt idx="9690">
                  <c:v>13.4583333333333</c:v>
                </c:pt>
                <c:pt idx="9691">
                  <c:v>13.459722222222201</c:v>
                </c:pt>
                <c:pt idx="9692">
                  <c:v>13.4611111111111</c:v>
                </c:pt>
                <c:pt idx="9693">
                  <c:v>13.4625</c:v>
                </c:pt>
                <c:pt idx="9694">
                  <c:v>13.463888888888899</c:v>
                </c:pt>
                <c:pt idx="9695">
                  <c:v>13.4652777777778</c:v>
                </c:pt>
                <c:pt idx="9696">
                  <c:v>13.466666666666701</c:v>
                </c:pt>
                <c:pt idx="9697">
                  <c:v>13.468055555555599</c:v>
                </c:pt>
                <c:pt idx="9698">
                  <c:v>13.469444444444401</c:v>
                </c:pt>
                <c:pt idx="9699">
                  <c:v>13.470833333333299</c:v>
                </c:pt>
                <c:pt idx="9700">
                  <c:v>13.4722222222222</c:v>
                </c:pt>
                <c:pt idx="9701">
                  <c:v>13.473611111111101</c:v>
                </c:pt>
                <c:pt idx="9702">
                  <c:v>13.475</c:v>
                </c:pt>
                <c:pt idx="9703">
                  <c:v>13.4763888888889</c:v>
                </c:pt>
                <c:pt idx="9704">
                  <c:v>13.477777777777799</c:v>
                </c:pt>
                <c:pt idx="9705">
                  <c:v>13.4791666666667</c:v>
                </c:pt>
                <c:pt idx="9706">
                  <c:v>13.4805555555556</c:v>
                </c:pt>
                <c:pt idx="9707">
                  <c:v>13.4819444444444</c:v>
                </c:pt>
                <c:pt idx="9708">
                  <c:v>13.483333333333301</c:v>
                </c:pt>
                <c:pt idx="9709">
                  <c:v>13.484722222222199</c:v>
                </c:pt>
                <c:pt idx="9710">
                  <c:v>13.4861111111111</c:v>
                </c:pt>
                <c:pt idx="9711">
                  <c:v>13.487500000000001</c:v>
                </c:pt>
                <c:pt idx="9712">
                  <c:v>13.4888888888889</c:v>
                </c:pt>
                <c:pt idx="9713">
                  <c:v>13.4902777777778</c:v>
                </c:pt>
                <c:pt idx="9714">
                  <c:v>13.491666666666699</c:v>
                </c:pt>
                <c:pt idx="9715">
                  <c:v>13.4930555555556</c:v>
                </c:pt>
                <c:pt idx="9716">
                  <c:v>13.494444444444399</c:v>
                </c:pt>
                <c:pt idx="9717">
                  <c:v>13.4958333333333</c:v>
                </c:pt>
                <c:pt idx="9718">
                  <c:v>13.4972222222222</c:v>
                </c:pt>
                <c:pt idx="9719">
                  <c:v>13.498611111111099</c:v>
                </c:pt>
                <c:pt idx="9720">
                  <c:v>13.5</c:v>
                </c:pt>
                <c:pt idx="9721">
                  <c:v>13.501388888888901</c:v>
                </c:pt>
                <c:pt idx="9722">
                  <c:v>13.5027777777778</c:v>
                </c:pt>
                <c:pt idx="9723">
                  <c:v>13.5041666666667</c:v>
                </c:pt>
                <c:pt idx="9724">
                  <c:v>13.505555555555601</c:v>
                </c:pt>
                <c:pt idx="9725">
                  <c:v>13.5069444444444</c:v>
                </c:pt>
                <c:pt idx="9726">
                  <c:v>13.508333333333301</c:v>
                </c:pt>
                <c:pt idx="9727">
                  <c:v>13.5097222222222</c:v>
                </c:pt>
                <c:pt idx="9728">
                  <c:v>13.5111111111111</c:v>
                </c:pt>
                <c:pt idx="9729">
                  <c:v>13.512499999999999</c:v>
                </c:pt>
                <c:pt idx="9730">
                  <c:v>13.5138888888889</c:v>
                </c:pt>
                <c:pt idx="9731">
                  <c:v>13.515277777777801</c:v>
                </c:pt>
                <c:pt idx="9732">
                  <c:v>13.516666666666699</c:v>
                </c:pt>
                <c:pt idx="9733">
                  <c:v>13.5180555555556</c:v>
                </c:pt>
                <c:pt idx="9734">
                  <c:v>13.5194444444444</c:v>
                </c:pt>
                <c:pt idx="9735">
                  <c:v>13.5208333333333</c:v>
                </c:pt>
                <c:pt idx="9736">
                  <c:v>13.522222222222201</c:v>
                </c:pt>
                <c:pt idx="9737">
                  <c:v>13.5236111111111</c:v>
                </c:pt>
                <c:pt idx="9738">
                  <c:v>13.525</c:v>
                </c:pt>
                <c:pt idx="9739">
                  <c:v>13.526388888888899</c:v>
                </c:pt>
                <c:pt idx="9740">
                  <c:v>13.5277777777778</c:v>
                </c:pt>
                <c:pt idx="9741">
                  <c:v>13.529166666666701</c:v>
                </c:pt>
                <c:pt idx="9742">
                  <c:v>13.530555555555599</c:v>
                </c:pt>
                <c:pt idx="9743">
                  <c:v>13.531944444444401</c:v>
                </c:pt>
                <c:pt idx="9744">
                  <c:v>13.533333333333299</c:v>
                </c:pt>
                <c:pt idx="9745">
                  <c:v>13.5347222222222</c:v>
                </c:pt>
                <c:pt idx="9746">
                  <c:v>13.536111111111101</c:v>
                </c:pt>
                <c:pt idx="9747">
                  <c:v>13.5375</c:v>
                </c:pt>
                <c:pt idx="9748">
                  <c:v>13.5388888888889</c:v>
                </c:pt>
                <c:pt idx="9749">
                  <c:v>13.540277777777799</c:v>
                </c:pt>
                <c:pt idx="9750">
                  <c:v>13.5416666666667</c:v>
                </c:pt>
                <c:pt idx="9751">
                  <c:v>13.5430555555556</c:v>
                </c:pt>
                <c:pt idx="9752">
                  <c:v>13.5444444444444</c:v>
                </c:pt>
                <c:pt idx="9753">
                  <c:v>13.545833333333301</c:v>
                </c:pt>
                <c:pt idx="9754">
                  <c:v>13.547222222222199</c:v>
                </c:pt>
                <c:pt idx="9755">
                  <c:v>13.5486111111111</c:v>
                </c:pt>
                <c:pt idx="9756">
                  <c:v>13.55</c:v>
                </c:pt>
                <c:pt idx="9757">
                  <c:v>13.5513888888889</c:v>
                </c:pt>
                <c:pt idx="9758">
                  <c:v>13.5527777777778</c:v>
                </c:pt>
                <c:pt idx="9759">
                  <c:v>13.554166666666699</c:v>
                </c:pt>
                <c:pt idx="9760">
                  <c:v>13.5555555555556</c:v>
                </c:pt>
                <c:pt idx="9761">
                  <c:v>13.556944444444399</c:v>
                </c:pt>
                <c:pt idx="9762">
                  <c:v>13.5583333333333</c:v>
                </c:pt>
                <c:pt idx="9763">
                  <c:v>13.5597222222222</c:v>
                </c:pt>
                <c:pt idx="9764">
                  <c:v>13.561111111111099</c:v>
                </c:pt>
                <c:pt idx="9765">
                  <c:v>13.5625</c:v>
                </c:pt>
                <c:pt idx="9766">
                  <c:v>13.563888888888901</c:v>
                </c:pt>
                <c:pt idx="9767">
                  <c:v>13.5652777777778</c:v>
                </c:pt>
                <c:pt idx="9768">
                  <c:v>13.5666666666667</c:v>
                </c:pt>
                <c:pt idx="9769">
                  <c:v>13.568055555555601</c:v>
                </c:pt>
                <c:pt idx="9770">
                  <c:v>13.5694444444444</c:v>
                </c:pt>
                <c:pt idx="9771">
                  <c:v>13.570833333333301</c:v>
                </c:pt>
                <c:pt idx="9772">
                  <c:v>13.5722222222222</c:v>
                </c:pt>
                <c:pt idx="9773">
                  <c:v>13.5736111111111</c:v>
                </c:pt>
                <c:pt idx="9774">
                  <c:v>13.574999999999999</c:v>
                </c:pt>
                <c:pt idx="9775">
                  <c:v>13.5763888888889</c:v>
                </c:pt>
                <c:pt idx="9776">
                  <c:v>13.577777777777801</c:v>
                </c:pt>
                <c:pt idx="9777">
                  <c:v>13.579166666666699</c:v>
                </c:pt>
                <c:pt idx="9778">
                  <c:v>13.5805555555556</c:v>
                </c:pt>
                <c:pt idx="9779">
                  <c:v>13.5819444444444</c:v>
                </c:pt>
                <c:pt idx="9780">
                  <c:v>13.5833333333333</c:v>
                </c:pt>
                <c:pt idx="9781">
                  <c:v>13.584722222222201</c:v>
                </c:pt>
                <c:pt idx="9782">
                  <c:v>13.5861111111111</c:v>
                </c:pt>
                <c:pt idx="9783">
                  <c:v>13.5875</c:v>
                </c:pt>
                <c:pt idx="9784">
                  <c:v>13.588888888888899</c:v>
                </c:pt>
                <c:pt idx="9785">
                  <c:v>13.5902777777778</c:v>
                </c:pt>
                <c:pt idx="9786">
                  <c:v>13.591666666666701</c:v>
                </c:pt>
                <c:pt idx="9787">
                  <c:v>13.593055555555599</c:v>
                </c:pt>
                <c:pt idx="9788">
                  <c:v>13.594444444444401</c:v>
                </c:pt>
                <c:pt idx="9789">
                  <c:v>13.595833333333299</c:v>
                </c:pt>
                <c:pt idx="9790">
                  <c:v>13.5972222222222</c:v>
                </c:pt>
                <c:pt idx="9791">
                  <c:v>13.598611111111101</c:v>
                </c:pt>
                <c:pt idx="9792">
                  <c:v>13.6</c:v>
                </c:pt>
                <c:pt idx="9793">
                  <c:v>13.6013888888889</c:v>
                </c:pt>
                <c:pt idx="9794">
                  <c:v>13.602777777777799</c:v>
                </c:pt>
                <c:pt idx="9795">
                  <c:v>13.6041666666667</c:v>
                </c:pt>
                <c:pt idx="9796">
                  <c:v>13.6055555555556</c:v>
                </c:pt>
                <c:pt idx="9797">
                  <c:v>13.6069444444444</c:v>
                </c:pt>
                <c:pt idx="9798">
                  <c:v>13.608333333333301</c:v>
                </c:pt>
                <c:pt idx="9799">
                  <c:v>13.609722222222199</c:v>
                </c:pt>
                <c:pt idx="9800">
                  <c:v>13.6111111111111</c:v>
                </c:pt>
                <c:pt idx="9801">
                  <c:v>13.612500000000001</c:v>
                </c:pt>
                <c:pt idx="9802">
                  <c:v>13.6138888888889</c:v>
                </c:pt>
                <c:pt idx="9803">
                  <c:v>13.6152777777778</c:v>
                </c:pt>
                <c:pt idx="9804">
                  <c:v>13.616666666666699</c:v>
                </c:pt>
                <c:pt idx="9805">
                  <c:v>13.6180555555556</c:v>
                </c:pt>
                <c:pt idx="9806">
                  <c:v>13.619444444444399</c:v>
                </c:pt>
                <c:pt idx="9807">
                  <c:v>13.6208333333333</c:v>
                </c:pt>
                <c:pt idx="9808">
                  <c:v>13.6222222222222</c:v>
                </c:pt>
                <c:pt idx="9809">
                  <c:v>13.623611111111099</c:v>
                </c:pt>
                <c:pt idx="9810">
                  <c:v>13.625</c:v>
                </c:pt>
                <c:pt idx="9811">
                  <c:v>13.626388888888901</c:v>
                </c:pt>
                <c:pt idx="9812">
                  <c:v>13.6277777777778</c:v>
                </c:pt>
                <c:pt idx="9813">
                  <c:v>13.6291666666667</c:v>
                </c:pt>
                <c:pt idx="9814">
                  <c:v>13.630555555555601</c:v>
                </c:pt>
                <c:pt idx="9815">
                  <c:v>13.6319444444444</c:v>
                </c:pt>
                <c:pt idx="9816">
                  <c:v>13.633333333333301</c:v>
                </c:pt>
                <c:pt idx="9817">
                  <c:v>13.6347222222222</c:v>
                </c:pt>
                <c:pt idx="9818">
                  <c:v>13.6361111111111</c:v>
                </c:pt>
                <c:pt idx="9819">
                  <c:v>13.637499999999999</c:v>
                </c:pt>
                <c:pt idx="9820">
                  <c:v>13.6388888888889</c:v>
                </c:pt>
                <c:pt idx="9821">
                  <c:v>13.640277777777801</c:v>
                </c:pt>
                <c:pt idx="9822">
                  <c:v>13.641666666666699</c:v>
                </c:pt>
                <c:pt idx="9823">
                  <c:v>13.6430555555556</c:v>
                </c:pt>
                <c:pt idx="9824">
                  <c:v>13.6444444444444</c:v>
                </c:pt>
                <c:pt idx="9825">
                  <c:v>13.6458333333333</c:v>
                </c:pt>
                <c:pt idx="9826">
                  <c:v>13.647222222222201</c:v>
                </c:pt>
                <c:pt idx="9827">
                  <c:v>13.6486111111111</c:v>
                </c:pt>
                <c:pt idx="9828">
                  <c:v>13.65</c:v>
                </c:pt>
                <c:pt idx="9829">
                  <c:v>13.651388888888899</c:v>
                </c:pt>
                <c:pt idx="9830">
                  <c:v>13.6527777777778</c:v>
                </c:pt>
                <c:pt idx="9831">
                  <c:v>13.654166666666701</c:v>
                </c:pt>
                <c:pt idx="9832">
                  <c:v>13.655555555555599</c:v>
                </c:pt>
                <c:pt idx="9833">
                  <c:v>13.656944444444401</c:v>
                </c:pt>
                <c:pt idx="9834">
                  <c:v>13.658333333333299</c:v>
                </c:pt>
                <c:pt idx="9835">
                  <c:v>13.6597222222222</c:v>
                </c:pt>
                <c:pt idx="9836">
                  <c:v>13.661111111111101</c:v>
                </c:pt>
                <c:pt idx="9837">
                  <c:v>13.6625</c:v>
                </c:pt>
                <c:pt idx="9838">
                  <c:v>13.6638888888889</c:v>
                </c:pt>
                <c:pt idx="9839">
                  <c:v>13.665277777777799</c:v>
                </c:pt>
                <c:pt idx="9840">
                  <c:v>13.6666666666667</c:v>
                </c:pt>
                <c:pt idx="9841">
                  <c:v>13.6680555555556</c:v>
                </c:pt>
                <c:pt idx="9842">
                  <c:v>13.6694444444444</c:v>
                </c:pt>
                <c:pt idx="9843">
                  <c:v>13.670833333333301</c:v>
                </c:pt>
                <c:pt idx="9844">
                  <c:v>13.672222222222199</c:v>
                </c:pt>
                <c:pt idx="9845">
                  <c:v>13.6736111111111</c:v>
                </c:pt>
                <c:pt idx="9846">
                  <c:v>13.675000000000001</c:v>
                </c:pt>
                <c:pt idx="9847">
                  <c:v>13.6763888888889</c:v>
                </c:pt>
                <c:pt idx="9848">
                  <c:v>13.6777777777778</c:v>
                </c:pt>
                <c:pt idx="9849">
                  <c:v>13.679166666666699</c:v>
                </c:pt>
                <c:pt idx="9850">
                  <c:v>13.6805555555556</c:v>
                </c:pt>
                <c:pt idx="9851">
                  <c:v>13.681944444444399</c:v>
                </c:pt>
                <c:pt idx="9852">
                  <c:v>13.6833333333333</c:v>
                </c:pt>
                <c:pt idx="9853">
                  <c:v>13.6847222222222</c:v>
                </c:pt>
                <c:pt idx="9854">
                  <c:v>13.686111111111099</c:v>
                </c:pt>
                <c:pt idx="9855">
                  <c:v>13.6875</c:v>
                </c:pt>
                <c:pt idx="9856">
                  <c:v>13.688888888888901</c:v>
                </c:pt>
                <c:pt idx="9857">
                  <c:v>13.6902777777778</c:v>
                </c:pt>
                <c:pt idx="9858">
                  <c:v>13.6916666666667</c:v>
                </c:pt>
                <c:pt idx="9859">
                  <c:v>13.693055555555601</c:v>
                </c:pt>
                <c:pt idx="9860">
                  <c:v>13.6944444444444</c:v>
                </c:pt>
                <c:pt idx="9861">
                  <c:v>13.695833333333301</c:v>
                </c:pt>
                <c:pt idx="9862">
                  <c:v>13.6972222222222</c:v>
                </c:pt>
                <c:pt idx="9863">
                  <c:v>13.6986111111111</c:v>
                </c:pt>
                <c:pt idx="9864">
                  <c:v>13.7</c:v>
                </c:pt>
                <c:pt idx="9865">
                  <c:v>13.7013888888889</c:v>
                </c:pt>
                <c:pt idx="9866">
                  <c:v>13.702777777777801</c:v>
                </c:pt>
                <c:pt idx="9867">
                  <c:v>13.704166666666699</c:v>
                </c:pt>
                <c:pt idx="9868">
                  <c:v>13.7055555555556</c:v>
                </c:pt>
                <c:pt idx="9869">
                  <c:v>13.7069444444444</c:v>
                </c:pt>
                <c:pt idx="9870">
                  <c:v>13.7083333333333</c:v>
                </c:pt>
                <c:pt idx="9871">
                  <c:v>13.709722222222201</c:v>
                </c:pt>
                <c:pt idx="9872">
                  <c:v>13.7111111111111</c:v>
                </c:pt>
                <c:pt idx="9873">
                  <c:v>13.7125</c:v>
                </c:pt>
                <c:pt idx="9874">
                  <c:v>13.713888888888899</c:v>
                </c:pt>
                <c:pt idx="9875">
                  <c:v>13.7152777777778</c:v>
                </c:pt>
                <c:pt idx="9876">
                  <c:v>13.716666666666701</c:v>
                </c:pt>
                <c:pt idx="9877">
                  <c:v>13.718055555555599</c:v>
                </c:pt>
                <c:pt idx="9878">
                  <c:v>13.719444444444401</c:v>
                </c:pt>
                <c:pt idx="9879">
                  <c:v>13.720833333333299</c:v>
                </c:pt>
                <c:pt idx="9880">
                  <c:v>13.7222222222222</c:v>
                </c:pt>
                <c:pt idx="9881">
                  <c:v>13.723611111111101</c:v>
                </c:pt>
                <c:pt idx="9882">
                  <c:v>13.725</c:v>
                </c:pt>
                <c:pt idx="9883">
                  <c:v>13.7263888888889</c:v>
                </c:pt>
                <c:pt idx="9884">
                  <c:v>13.727777777777799</c:v>
                </c:pt>
                <c:pt idx="9885">
                  <c:v>13.7291666666667</c:v>
                </c:pt>
                <c:pt idx="9886">
                  <c:v>13.7305555555556</c:v>
                </c:pt>
                <c:pt idx="9887">
                  <c:v>13.7319444444444</c:v>
                </c:pt>
                <c:pt idx="9888">
                  <c:v>13.733333333333301</c:v>
                </c:pt>
                <c:pt idx="9889">
                  <c:v>13.734722222222199</c:v>
                </c:pt>
                <c:pt idx="9890">
                  <c:v>13.7361111111111</c:v>
                </c:pt>
                <c:pt idx="9891">
                  <c:v>13.737500000000001</c:v>
                </c:pt>
                <c:pt idx="9892">
                  <c:v>13.7388888888889</c:v>
                </c:pt>
                <c:pt idx="9893">
                  <c:v>13.7402777777778</c:v>
                </c:pt>
                <c:pt idx="9894">
                  <c:v>13.741666666666699</c:v>
                </c:pt>
                <c:pt idx="9895">
                  <c:v>13.7430555555556</c:v>
                </c:pt>
                <c:pt idx="9896">
                  <c:v>13.744444444444399</c:v>
                </c:pt>
                <c:pt idx="9897">
                  <c:v>13.7458333333333</c:v>
                </c:pt>
                <c:pt idx="9898">
                  <c:v>13.7472222222222</c:v>
                </c:pt>
                <c:pt idx="9899">
                  <c:v>13.748611111111099</c:v>
                </c:pt>
                <c:pt idx="9900">
                  <c:v>13.75</c:v>
                </c:pt>
                <c:pt idx="9901">
                  <c:v>13.751388888888901</c:v>
                </c:pt>
                <c:pt idx="9902">
                  <c:v>13.7527777777778</c:v>
                </c:pt>
                <c:pt idx="9903">
                  <c:v>13.7541666666667</c:v>
                </c:pt>
                <c:pt idx="9904">
                  <c:v>13.755555555555601</c:v>
                </c:pt>
                <c:pt idx="9905">
                  <c:v>13.7569444444444</c:v>
                </c:pt>
                <c:pt idx="9906">
                  <c:v>13.758333333333301</c:v>
                </c:pt>
                <c:pt idx="9907">
                  <c:v>13.7597222222222</c:v>
                </c:pt>
                <c:pt idx="9908">
                  <c:v>13.7611111111111</c:v>
                </c:pt>
                <c:pt idx="9909">
                  <c:v>13.762499999999999</c:v>
                </c:pt>
                <c:pt idx="9910">
                  <c:v>13.7638888888889</c:v>
                </c:pt>
                <c:pt idx="9911">
                  <c:v>13.765277777777801</c:v>
                </c:pt>
                <c:pt idx="9912">
                  <c:v>13.766666666666699</c:v>
                </c:pt>
                <c:pt idx="9913">
                  <c:v>13.7680555555556</c:v>
                </c:pt>
                <c:pt idx="9914">
                  <c:v>13.7694444444444</c:v>
                </c:pt>
                <c:pt idx="9915">
                  <c:v>13.7708333333333</c:v>
                </c:pt>
                <c:pt idx="9916">
                  <c:v>13.772222222222201</c:v>
                </c:pt>
                <c:pt idx="9917">
                  <c:v>13.7736111111111</c:v>
                </c:pt>
                <c:pt idx="9918">
                  <c:v>13.775</c:v>
                </c:pt>
                <c:pt idx="9919">
                  <c:v>13.776388888888899</c:v>
                </c:pt>
                <c:pt idx="9920">
                  <c:v>13.7777777777778</c:v>
                </c:pt>
                <c:pt idx="9921">
                  <c:v>13.779166666666701</c:v>
                </c:pt>
                <c:pt idx="9922">
                  <c:v>13.780555555555599</c:v>
                </c:pt>
                <c:pt idx="9923">
                  <c:v>13.781944444444401</c:v>
                </c:pt>
                <c:pt idx="9924">
                  <c:v>13.783333333333299</c:v>
                </c:pt>
                <c:pt idx="9925">
                  <c:v>13.7847222222222</c:v>
                </c:pt>
                <c:pt idx="9926">
                  <c:v>13.786111111111101</c:v>
                </c:pt>
                <c:pt idx="9927">
                  <c:v>13.7875</c:v>
                </c:pt>
                <c:pt idx="9928">
                  <c:v>13.7888888888889</c:v>
                </c:pt>
                <c:pt idx="9929">
                  <c:v>13.790277777777799</c:v>
                </c:pt>
                <c:pt idx="9930">
                  <c:v>13.7916666666667</c:v>
                </c:pt>
                <c:pt idx="9931">
                  <c:v>13.7930555555556</c:v>
                </c:pt>
                <c:pt idx="9932">
                  <c:v>13.7944444444444</c:v>
                </c:pt>
                <c:pt idx="9933">
                  <c:v>13.795833333333301</c:v>
                </c:pt>
                <c:pt idx="9934">
                  <c:v>13.797222222222199</c:v>
                </c:pt>
                <c:pt idx="9935">
                  <c:v>13.7986111111111</c:v>
                </c:pt>
                <c:pt idx="9936">
                  <c:v>13.8</c:v>
                </c:pt>
                <c:pt idx="9937">
                  <c:v>13.8013888888889</c:v>
                </c:pt>
                <c:pt idx="9938">
                  <c:v>13.8027777777778</c:v>
                </c:pt>
                <c:pt idx="9939">
                  <c:v>13.804166666666699</c:v>
                </c:pt>
                <c:pt idx="9940">
                  <c:v>13.8055555555556</c:v>
                </c:pt>
                <c:pt idx="9941">
                  <c:v>13.806944444444399</c:v>
                </c:pt>
                <c:pt idx="9942">
                  <c:v>13.8083333333333</c:v>
                </c:pt>
                <c:pt idx="9943">
                  <c:v>13.8097222222222</c:v>
                </c:pt>
                <c:pt idx="9944">
                  <c:v>13.811111111111099</c:v>
                </c:pt>
                <c:pt idx="9945">
                  <c:v>13.8125</c:v>
                </c:pt>
                <c:pt idx="9946">
                  <c:v>13.813888888888901</c:v>
                </c:pt>
                <c:pt idx="9947">
                  <c:v>13.8152777777778</c:v>
                </c:pt>
                <c:pt idx="9948">
                  <c:v>13.8166666666667</c:v>
                </c:pt>
                <c:pt idx="9949">
                  <c:v>13.818055555555601</c:v>
                </c:pt>
                <c:pt idx="9950">
                  <c:v>13.8194444444444</c:v>
                </c:pt>
                <c:pt idx="9951">
                  <c:v>13.820833333333301</c:v>
                </c:pt>
                <c:pt idx="9952">
                  <c:v>13.8222222222222</c:v>
                </c:pt>
                <c:pt idx="9953">
                  <c:v>13.8236111111111</c:v>
                </c:pt>
                <c:pt idx="9954">
                  <c:v>13.824999999999999</c:v>
                </c:pt>
                <c:pt idx="9955">
                  <c:v>13.8263888888889</c:v>
                </c:pt>
                <c:pt idx="9956">
                  <c:v>13.827777777777801</c:v>
                </c:pt>
                <c:pt idx="9957">
                  <c:v>13.829166666666699</c:v>
                </c:pt>
                <c:pt idx="9958">
                  <c:v>13.8305555555556</c:v>
                </c:pt>
                <c:pt idx="9959">
                  <c:v>13.8319444444444</c:v>
                </c:pt>
                <c:pt idx="9960">
                  <c:v>13.8333333333333</c:v>
                </c:pt>
                <c:pt idx="9961">
                  <c:v>13.834722222222201</c:v>
                </c:pt>
                <c:pt idx="9962">
                  <c:v>13.8361111111111</c:v>
                </c:pt>
                <c:pt idx="9963">
                  <c:v>13.8375</c:v>
                </c:pt>
                <c:pt idx="9964">
                  <c:v>13.838888888888899</c:v>
                </c:pt>
                <c:pt idx="9965">
                  <c:v>13.8402777777778</c:v>
                </c:pt>
                <c:pt idx="9966">
                  <c:v>13.841666666666701</c:v>
                </c:pt>
                <c:pt idx="9967">
                  <c:v>13.843055555555599</c:v>
                </c:pt>
                <c:pt idx="9968">
                  <c:v>13.844444444444401</c:v>
                </c:pt>
                <c:pt idx="9969">
                  <c:v>13.845833333333299</c:v>
                </c:pt>
                <c:pt idx="9970">
                  <c:v>13.8472222222222</c:v>
                </c:pt>
                <c:pt idx="9971">
                  <c:v>13.848611111111101</c:v>
                </c:pt>
                <c:pt idx="9972">
                  <c:v>13.85</c:v>
                </c:pt>
                <c:pt idx="9973">
                  <c:v>13.8513888888889</c:v>
                </c:pt>
                <c:pt idx="9974">
                  <c:v>13.852777777777799</c:v>
                </c:pt>
                <c:pt idx="9975">
                  <c:v>13.8541666666667</c:v>
                </c:pt>
                <c:pt idx="9976">
                  <c:v>13.8555555555556</c:v>
                </c:pt>
                <c:pt idx="9977">
                  <c:v>13.8569444444444</c:v>
                </c:pt>
                <c:pt idx="9978">
                  <c:v>13.858333333333301</c:v>
                </c:pt>
                <c:pt idx="9979">
                  <c:v>13.859722222222199</c:v>
                </c:pt>
                <c:pt idx="9980">
                  <c:v>13.8611111111111</c:v>
                </c:pt>
                <c:pt idx="9981">
                  <c:v>13.862500000000001</c:v>
                </c:pt>
                <c:pt idx="9982">
                  <c:v>13.8638888888889</c:v>
                </c:pt>
                <c:pt idx="9983">
                  <c:v>13.8652777777778</c:v>
                </c:pt>
                <c:pt idx="9984">
                  <c:v>13.866666666666699</c:v>
                </c:pt>
                <c:pt idx="9985">
                  <c:v>13.8680555555556</c:v>
                </c:pt>
                <c:pt idx="9986">
                  <c:v>13.869444444444399</c:v>
                </c:pt>
                <c:pt idx="9987">
                  <c:v>13.8708333333333</c:v>
                </c:pt>
                <c:pt idx="9988">
                  <c:v>13.8722222222222</c:v>
                </c:pt>
                <c:pt idx="9989">
                  <c:v>13.873611111111099</c:v>
                </c:pt>
                <c:pt idx="9990">
                  <c:v>13.875</c:v>
                </c:pt>
                <c:pt idx="9991">
                  <c:v>13.876388888888901</c:v>
                </c:pt>
                <c:pt idx="9992">
                  <c:v>13.8777777777778</c:v>
                </c:pt>
                <c:pt idx="9993">
                  <c:v>13.8791666666667</c:v>
                </c:pt>
                <c:pt idx="9994">
                  <c:v>13.880555555555601</c:v>
                </c:pt>
                <c:pt idx="9995">
                  <c:v>13.8819444444444</c:v>
                </c:pt>
                <c:pt idx="9996">
                  <c:v>13.883333333333301</c:v>
                </c:pt>
                <c:pt idx="9997">
                  <c:v>13.8847222222222</c:v>
                </c:pt>
                <c:pt idx="9998">
                  <c:v>13.8861111111111</c:v>
                </c:pt>
                <c:pt idx="9999">
                  <c:v>13.887499999999999</c:v>
                </c:pt>
                <c:pt idx="10000">
                  <c:v>13.8888888888889</c:v>
                </c:pt>
                <c:pt idx="10001">
                  <c:v>13.890277777777801</c:v>
                </c:pt>
                <c:pt idx="10002">
                  <c:v>13.891666666666699</c:v>
                </c:pt>
                <c:pt idx="10003">
                  <c:v>13.8930555555556</c:v>
                </c:pt>
                <c:pt idx="10004">
                  <c:v>13.8944444444444</c:v>
                </c:pt>
                <c:pt idx="10005">
                  <c:v>13.8958333333333</c:v>
                </c:pt>
                <c:pt idx="10006">
                  <c:v>13.897222222222201</c:v>
                </c:pt>
                <c:pt idx="10007">
                  <c:v>13.8986111111111</c:v>
                </c:pt>
                <c:pt idx="10008">
                  <c:v>13.9</c:v>
                </c:pt>
                <c:pt idx="10009">
                  <c:v>13.901388888888899</c:v>
                </c:pt>
                <c:pt idx="10010">
                  <c:v>13.9027777777778</c:v>
                </c:pt>
                <c:pt idx="10011">
                  <c:v>13.904166666666701</c:v>
                </c:pt>
                <c:pt idx="10012">
                  <c:v>13.905555555555599</c:v>
                </c:pt>
                <c:pt idx="10013">
                  <c:v>13.906944444444401</c:v>
                </c:pt>
                <c:pt idx="10014">
                  <c:v>13.908333333333299</c:v>
                </c:pt>
                <c:pt idx="10015">
                  <c:v>13.9097222222222</c:v>
                </c:pt>
                <c:pt idx="10016">
                  <c:v>13.911111111111101</c:v>
                </c:pt>
                <c:pt idx="10017">
                  <c:v>13.9125</c:v>
                </c:pt>
                <c:pt idx="10018">
                  <c:v>13.9138888888889</c:v>
                </c:pt>
                <c:pt idx="10019">
                  <c:v>13.915277777777799</c:v>
                </c:pt>
                <c:pt idx="10020">
                  <c:v>13.9166666666667</c:v>
                </c:pt>
                <c:pt idx="10021">
                  <c:v>13.9180555555556</c:v>
                </c:pt>
                <c:pt idx="10022">
                  <c:v>13.9194444444444</c:v>
                </c:pt>
                <c:pt idx="10023">
                  <c:v>13.920833333333301</c:v>
                </c:pt>
                <c:pt idx="10024">
                  <c:v>13.922222222222199</c:v>
                </c:pt>
                <c:pt idx="10025">
                  <c:v>13.9236111111111</c:v>
                </c:pt>
                <c:pt idx="10026">
                  <c:v>13.925000000000001</c:v>
                </c:pt>
                <c:pt idx="10027">
                  <c:v>13.9263888888889</c:v>
                </c:pt>
                <c:pt idx="10028">
                  <c:v>13.9277777777778</c:v>
                </c:pt>
                <c:pt idx="10029">
                  <c:v>13.929166666666699</c:v>
                </c:pt>
                <c:pt idx="10030">
                  <c:v>13.9305555555556</c:v>
                </c:pt>
                <c:pt idx="10031">
                  <c:v>13.931944444444399</c:v>
                </c:pt>
                <c:pt idx="10032">
                  <c:v>13.9333333333333</c:v>
                </c:pt>
                <c:pt idx="10033">
                  <c:v>13.9347222222222</c:v>
                </c:pt>
                <c:pt idx="10034">
                  <c:v>13.936111111111099</c:v>
                </c:pt>
                <c:pt idx="10035">
                  <c:v>13.9375</c:v>
                </c:pt>
                <c:pt idx="10036">
                  <c:v>13.938888888888901</c:v>
                </c:pt>
                <c:pt idx="10037">
                  <c:v>13.9402777777778</c:v>
                </c:pt>
                <c:pt idx="10038">
                  <c:v>13.9416666666667</c:v>
                </c:pt>
                <c:pt idx="10039">
                  <c:v>13.943055555555601</c:v>
                </c:pt>
                <c:pt idx="10040">
                  <c:v>13.9444444444444</c:v>
                </c:pt>
                <c:pt idx="10041">
                  <c:v>13.945833333333301</c:v>
                </c:pt>
                <c:pt idx="10042">
                  <c:v>13.9472222222222</c:v>
                </c:pt>
                <c:pt idx="10043">
                  <c:v>13.9486111111111</c:v>
                </c:pt>
                <c:pt idx="10044">
                  <c:v>13.95</c:v>
                </c:pt>
                <c:pt idx="10045">
                  <c:v>13.9513888888889</c:v>
                </c:pt>
                <c:pt idx="10046">
                  <c:v>13.952777777777801</c:v>
                </c:pt>
                <c:pt idx="10047">
                  <c:v>13.954166666666699</c:v>
                </c:pt>
                <c:pt idx="10048">
                  <c:v>13.9555555555556</c:v>
                </c:pt>
                <c:pt idx="10049">
                  <c:v>13.9569444444444</c:v>
                </c:pt>
                <c:pt idx="10050">
                  <c:v>13.9583333333333</c:v>
                </c:pt>
                <c:pt idx="10051">
                  <c:v>13.959722222222201</c:v>
                </c:pt>
                <c:pt idx="10052">
                  <c:v>13.9611111111111</c:v>
                </c:pt>
                <c:pt idx="10053">
                  <c:v>13.9625</c:v>
                </c:pt>
                <c:pt idx="10054">
                  <c:v>13.963888888888899</c:v>
                </c:pt>
                <c:pt idx="10055">
                  <c:v>13.9652777777778</c:v>
                </c:pt>
                <c:pt idx="10056">
                  <c:v>13.966666666666701</c:v>
                </c:pt>
                <c:pt idx="10057">
                  <c:v>13.968055555555599</c:v>
                </c:pt>
                <c:pt idx="10058">
                  <c:v>13.969444444444401</c:v>
                </c:pt>
                <c:pt idx="10059">
                  <c:v>13.970833333333299</c:v>
                </c:pt>
                <c:pt idx="10060">
                  <c:v>13.9722222222222</c:v>
                </c:pt>
                <c:pt idx="10061">
                  <c:v>13.973611111111101</c:v>
                </c:pt>
                <c:pt idx="10062">
                  <c:v>13.975</c:v>
                </c:pt>
                <c:pt idx="10063">
                  <c:v>13.9763888888889</c:v>
                </c:pt>
                <c:pt idx="10064">
                  <c:v>13.977777777777799</c:v>
                </c:pt>
                <c:pt idx="10065">
                  <c:v>13.9791666666667</c:v>
                </c:pt>
                <c:pt idx="10066">
                  <c:v>13.9805555555556</c:v>
                </c:pt>
                <c:pt idx="10067">
                  <c:v>13.9819444444444</c:v>
                </c:pt>
                <c:pt idx="10068">
                  <c:v>13.983333333333301</c:v>
                </c:pt>
                <c:pt idx="10069">
                  <c:v>13.984722222222199</c:v>
                </c:pt>
                <c:pt idx="10070">
                  <c:v>13.9861111111111</c:v>
                </c:pt>
                <c:pt idx="10071">
                  <c:v>13.987500000000001</c:v>
                </c:pt>
                <c:pt idx="10072">
                  <c:v>13.9888888888889</c:v>
                </c:pt>
                <c:pt idx="10073">
                  <c:v>13.9902777777778</c:v>
                </c:pt>
                <c:pt idx="10074">
                  <c:v>13.991666666666699</c:v>
                </c:pt>
                <c:pt idx="10075">
                  <c:v>13.9930555555556</c:v>
                </c:pt>
                <c:pt idx="10076">
                  <c:v>13.994444444444399</c:v>
                </c:pt>
                <c:pt idx="10077">
                  <c:v>13.9958333333333</c:v>
                </c:pt>
                <c:pt idx="10078">
                  <c:v>13.9972222222222</c:v>
                </c:pt>
                <c:pt idx="10079">
                  <c:v>13.998611111111099</c:v>
                </c:pt>
                <c:pt idx="10080">
                  <c:v>14</c:v>
                </c:pt>
                <c:pt idx="10081">
                  <c:v>14.001388888888901</c:v>
                </c:pt>
                <c:pt idx="10082">
                  <c:v>14.0027777777778</c:v>
                </c:pt>
                <c:pt idx="10083">
                  <c:v>14.0041666666667</c:v>
                </c:pt>
                <c:pt idx="10084">
                  <c:v>14.005555555555601</c:v>
                </c:pt>
                <c:pt idx="10085">
                  <c:v>14.0069444444444</c:v>
                </c:pt>
                <c:pt idx="10086">
                  <c:v>14.008333333333301</c:v>
                </c:pt>
                <c:pt idx="10087">
                  <c:v>14.0097222222222</c:v>
                </c:pt>
                <c:pt idx="10088">
                  <c:v>14.0111111111111</c:v>
                </c:pt>
                <c:pt idx="10089">
                  <c:v>14.012499999999999</c:v>
                </c:pt>
                <c:pt idx="10090">
                  <c:v>14.0138888888889</c:v>
                </c:pt>
                <c:pt idx="10091">
                  <c:v>14.015277777777801</c:v>
                </c:pt>
                <c:pt idx="10092">
                  <c:v>14.016666666666699</c:v>
                </c:pt>
                <c:pt idx="10093">
                  <c:v>14.0180555555556</c:v>
                </c:pt>
                <c:pt idx="10094">
                  <c:v>14.0194444444444</c:v>
                </c:pt>
                <c:pt idx="10095">
                  <c:v>14.0208333333333</c:v>
                </c:pt>
                <c:pt idx="10096">
                  <c:v>14.022222222222201</c:v>
                </c:pt>
                <c:pt idx="10097">
                  <c:v>14.0236111111111</c:v>
                </c:pt>
                <c:pt idx="10098">
                  <c:v>14.025</c:v>
                </c:pt>
                <c:pt idx="10099">
                  <c:v>14.026388888888899</c:v>
                </c:pt>
                <c:pt idx="10100">
                  <c:v>14.0277777777778</c:v>
                </c:pt>
                <c:pt idx="10101">
                  <c:v>14.029166666666701</c:v>
                </c:pt>
                <c:pt idx="10102">
                  <c:v>14.030555555555599</c:v>
                </c:pt>
                <c:pt idx="10103">
                  <c:v>14.031944444444401</c:v>
                </c:pt>
                <c:pt idx="10104">
                  <c:v>14.033333333333299</c:v>
                </c:pt>
                <c:pt idx="10105">
                  <c:v>14.0347222222222</c:v>
                </c:pt>
                <c:pt idx="10106">
                  <c:v>14.036111111111101</c:v>
                </c:pt>
                <c:pt idx="10107">
                  <c:v>14.0375</c:v>
                </c:pt>
                <c:pt idx="10108">
                  <c:v>14.0388888888889</c:v>
                </c:pt>
                <c:pt idx="10109">
                  <c:v>14.040277777777799</c:v>
                </c:pt>
                <c:pt idx="10110">
                  <c:v>14.0416666666667</c:v>
                </c:pt>
                <c:pt idx="10111">
                  <c:v>14.0430555555556</c:v>
                </c:pt>
                <c:pt idx="10112">
                  <c:v>14.0444444444444</c:v>
                </c:pt>
                <c:pt idx="10113">
                  <c:v>14.045833333333301</c:v>
                </c:pt>
                <c:pt idx="10114">
                  <c:v>14.047222222222199</c:v>
                </c:pt>
                <c:pt idx="10115">
                  <c:v>14.0486111111111</c:v>
                </c:pt>
                <c:pt idx="10116">
                  <c:v>14.05</c:v>
                </c:pt>
                <c:pt idx="10117">
                  <c:v>14.0513888888889</c:v>
                </c:pt>
                <c:pt idx="10118">
                  <c:v>14.0527777777778</c:v>
                </c:pt>
                <c:pt idx="10119">
                  <c:v>14.054166666666699</c:v>
                </c:pt>
                <c:pt idx="10120">
                  <c:v>14.0555555555556</c:v>
                </c:pt>
                <c:pt idx="10121">
                  <c:v>14.056944444444399</c:v>
                </c:pt>
                <c:pt idx="10122">
                  <c:v>14.0583333333333</c:v>
                </c:pt>
                <c:pt idx="10123">
                  <c:v>14.0597222222222</c:v>
                </c:pt>
                <c:pt idx="10124">
                  <c:v>14.061111111111099</c:v>
                </c:pt>
                <c:pt idx="10125">
                  <c:v>14.0625</c:v>
                </c:pt>
                <c:pt idx="10126">
                  <c:v>14.063888888888901</c:v>
                </c:pt>
                <c:pt idx="10127">
                  <c:v>14.0652777777778</c:v>
                </c:pt>
                <c:pt idx="10128">
                  <c:v>14.0666666666667</c:v>
                </c:pt>
                <c:pt idx="10129">
                  <c:v>14.068055555555601</c:v>
                </c:pt>
                <c:pt idx="10130">
                  <c:v>14.0694444444444</c:v>
                </c:pt>
                <c:pt idx="10131">
                  <c:v>14.070833333333301</c:v>
                </c:pt>
                <c:pt idx="10132">
                  <c:v>14.0722222222222</c:v>
                </c:pt>
                <c:pt idx="10133">
                  <c:v>14.0736111111111</c:v>
                </c:pt>
                <c:pt idx="10134">
                  <c:v>14.074999999999999</c:v>
                </c:pt>
                <c:pt idx="10135">
                  <c:v>14.0763888888889</c:v>
                </c:pt>
                <c:pt idx="10136">
                  <c:v>14.077777777777801</c:v>
                </c:pt>
                <c:pt idx="10137">
                  <c:v>14.079166666666699</c:v>
                </c:pt>
                <c:pt idx="10138">
                  <c:v>14.0805555555556</c:v>
                </c:pt>
                <c:pt idx="10139">
                  <c:v>14.0819444444444</c:v>
                </c:pt>
                <c:pt idx="10140">
                  <c:v>14.0833333333333</c:v>
                </c:pt>
                <c:pt idx="10141">
                  <c:v>14.084722222222201</c:v>
                </c:pt>
                <c:pt idx="10142">
                  <c:v>14.0861111111111</c:v>
                </c:pt>
                <c:pt idx="10143">
                  <c:v>14.0875</c:v>
                </c:pt>
                <c:pt idx="10144">
                  <c:v>14.088888888888899</c:v>
                </c:pt>
                <c:pt idx="10145">
                  <c:v>14.0902777777778</c:v>
                </c:pt>
                <c:pt idx="10146">
                  <c:v>14.091666666666701</c:v>
                </c:pt>
                <c:pt idx="10147">
                  <c:v>14.093055555555599</c:v>
                </c:pt>
                <c:pt idx="10148">
                  <c:v>14.094444444444401</c:v>
                </c:pt>
                <c:pt idx="10149">
                  <c:v>14.095833333333299</c:v>
                </c:pt>
                <c:pt idx="10150">
                  <c:v>14.0972222222222</c:v>
                </c:pt>
                <c:pt idx="10151">
                  <c:v>14.098611111111101</c:v>
                </c:pt>
                <c:pt idx="10152">
                  <c:v>14.1</c:v>
                </c:pt>
                <c:pt idx="10153">
                  <c:v>14.1013888888889</c:v>
                </c:pt>
                <c:pt idx="10154">
                  <c:v>14.102777777777799</c:v>
                </c:pt>
                <c:pt idx="10155">
                  <c:v>14.1041666666667</c:v>
                </c:pt>
                <c:pt idx="10156">
                  <c:v>14.1055555555556</c:v>
                </c:pt>
                <c:pt idx="10157">
                  <c:v>14.1069444444444</c:v>
                </c:pt>
                <c:pt idx="10158">
                  <c:v>14.108333333333301</c:v>
                </c:pt>
                <c:pt idx="10159">
                  <c:v>14.109722222222199</c:v>
                </c:pt>
                <c:pt idx="10160">
                  <c:v>14.1111111111111</c:v>
                </c:pt>
                <c:pt idx="10161">
                  <c:v>14.112500000000001</c:v>
                </c:pt>
                <c:pt idx="10162">
                  <c:v>14.1138888888889</c:v>
                </c:pt>
                <c:pt idx="10163">
                  <c:v>14.1152777777778</c:v>
                </c:pt>
                <c:pt idx="10164">
                  <c:v>14.116666666666699</c:v>
                </c:pt>
                <c:pt idx="10165">
                  <c:v>14.1180555555556</c:v>
                </c:pt>
                <c:pt idx="10166">
                  <c:v>14.119444444444399</c:v>
                </c:pt>
                <c:pt idx="10167">
                  <c:v>14.1208333333333</c:v>
                </c:pt>
                <c:pt idx="10168">
                  <c:v>14.1222222222222</c:v>
                </c:pt>
                <c:pt idx="10169">
                  <c:v>14.123611111111099</c:v>
                </c:pt>
                <c:pt idx="10170">
                  <c:v>14.125</c:v>
                </c:pt>
                <c:pt idx="10171">
                  <c:v>14.126388888888901</c:v>
                </c:pt>
                <c:pt idx="10172">
                  <c:v>14.1277777777778</c:v>
                </c:pt>
                <c:pt idx="10173">
                  <c:v>14.1291666666667</c:v>
                </c:pt>
                <c:pt idx="10174">
                  <c:v>14.130555555555601</c:v>
                </c:pt>
                <c:pt idx="10175">
                  <c:v>14.1319444444444</c:v>
                </c:pt>
                <c:pt idx="10176">
                  <c:v>14.133333333333301</c:v>
                </c:pt>
                <c:pt idx="10177">
                  <c:v>14.1347222222222</c:v>
                </c:pt>
                <c:pt idx="10178">
                  <c:v>14.1361111111111</c:v>
                </c:pt>
                <c:pt idx="10179">
                  <c:v>14.137499999999999</c:v>
                </c:pt>
                <c:pt idx="10180">
                  <c:v>14.1388888888889</c:v>
                </c:pt>
                <c:pt idx="10181">
                  <c:v>14.140277777777801</c:v>
                </c:pt>
                <c:pt idx="10182">
                  <c:v>14.141666666666699</c:v>
                </c:pt>
                <c:pt idx="10183">
                  <c:v>14.1430555555556</c:v>
                </c:pt>
                <c:pt idx="10184">
                  <c:v>14.1444444444444</c:v>
                </c:pt>
                <c:pt idx="10185">
                  <c:v>14.1458333333333</c:v>
                </c:pt>
                <c:pt idx="10186">
                  <c:v>14.147222222222201</c:v>
                </c:pt>
                <c:pt idx="10187">
                  <c:v>14.1486111111111</c:v>
                </c:pt>
                <c:pt idx="10188">
                  <c:v>14.15</c:v>
                </c:pt>
                <c:pt idx="10189">
                  <c:v>14.151388888888899</c:v>
                </c:pt>
                <c:pt idx="10190">
                  <c:v>14.1527777777778</c:v>
                </c:pt>
                <c:pt idx="10191">
                  <c:v>14.154166666666701</c:v>
                </c:pt>
                <c:pt idx="10192">
                  <c:v>14.155555555555599</c:v>
                </c:pt>
                <c:pt idx="10193">
                  <c:v>14.156944444444401</c:v>
                </c:pt>
                <c:pt idx="10194">
                  <c:v>14.158333333333299</c:v>
                </c:pt>
                <c:pt idx="10195">
                  <c:v>14.1597222222222</c:v>
                </c:pt>
                <c:pt idx="10196">
                  <c:v>14.161111111111101</c:v>
                </c:pt>
                <c:pt idx="10197">
                  <c:v>14.1625</c:v>
                </c:pt>
                <c:pt idx="10198">
                  <c:v>14.1638888888889</c:v>
                </c:pt>
                <c:pt idx="10199">
                  <c:v>14.165277777777799</c:v>
                </c:pt>
                <c:pt idx="10200">
                  <c:v>14.1666666666667</c:v>
                </c:pt>
                <c:pt idx="10201">
                  <c:v>14.1680555555556</c:v>
                </c:pt>
                <c:pt idx="10202">
                  <c:v>14.1694444444444</c:v>
                </c:pt>
                <c:pt idx="10203">
                  <c:v>14.170833333333301</c:v>
                </c:pt>
                <c:pt idx="10204">
                  <c:v>14.172222222222199</c:v>
                </c:pt>
                <c:pt idx="10205">
                  <c:v>14.1736111111111</c:v>
                </c:pt>
                <c:pt idx="10206">
                  <c:v>14.175000000000001</c:v>
                </c:pt>
                <c:pt idx="10207">
                  <c:v>14.1763888888889</c:v>
                </c:pt>
                <c:pt idx="10208">
                  <c:v>14.1777777777778</c:v>
                </c:pt>
                <c:pt idx="10209">
                  <c:v>14.179166666666699</c:v>
                </c:pt>
                <c:pt idx="10210">
                  <c:v>14.1805555555556</c:v>
                </c:pt>
                <c:pt idx="10211">
                  <c:v>14.181944444444399</c:v>
                </c:pt>
                <c:pt idx="10212">
                  <c:v>14.1833333333333</c:v>
                </c:pt>
                <c:pt idx="10213">
                  <c:v>14.1847222222222</c:v>
                </c:pt>
                <c:pt idx="10214">
                  <c:v>14.186111111111099</c:v>
                </c:pt>
                <c:pt idx="10215">
                  <c:v>14.1875</c:v>
                </c:pt>
                <c:pt idx="10216">
                  <c:v>14.188888888888901</c:v>
                </c:pt>
                <c:pt idx="10217">
                  <c:v>14.1902777777778</c:v>
                </c:pt>
                <c:pt idx="10218">
                  <c:v>14.1916666666667</c:v>
                </c:pt>
                <c:pt idx="10219">
                  <c:v>14.193055555555601</c:v>
                </c:pt>
                <c:pt idx="10220">
                  <c:v>14.1944444444444</c:v>
                </c:pt>
                <c:pt idx="10221">
                  <c:v>14.195833333333301</c:v>
                </c:pt>
                <c:pt idx="10222">
                  <c:v>14.1972222222222</c:v>
                </c:pt>
                <c:pt idx="10223">
                  <c:v>14.1986111111111</c:v>
                </c:pt>
                <c:pt idx="10224">
                  <c:v>14.2</c:v>
                </c:pt>
                <c:pt idx="10225">
                  <c:v>14.2013888888889</c:v>
                </c:pt>
                <c:pt idx="10226">
                  <c:v>14.202777777777801</c:v>
                </c:pt>
                <c:pt idx="10227">
                  <c:v>14.204166666666699</c:v>
                </c:pt>
                <c:pt idx="10228">
                  <c:v>14.2055555555556</c:v>
                </c:pt>
                <c:pt idx="10229">
                  <c:v>14.2069444444444</c:v>
                </c:pt>
                <c:pt idx="10230">
                  <c:v>14.2083333333333</c:v>
                </c:pt>
                <c:pt idx="10231">
                  <c:v>14.209722222222201</c:v>
                </c:pt>
                <c:pt idx="10232">
                  <c:v>14.2111111111111</c:v>
                </c:pt>
                <c:pt idx="10233">
                  <c:v>14.2125</c:v>
                </c:pt>
                <c:pt idx="10234">
                  <c:v>14.213888888888899</c:v>
                </c:pt>
                <c:pt idx="10235">
                  <c:v>14.2152777777778</c:v>
                </c:pt>
                <c:pt idx="10236">
                  <c:v>14.216666666666701</c:v>
                </c:pt>
                <c:pt idx="10237">
                  <c:v>14.218055555555599</c:v>
                </c:pt>
                <c:pt idx="10238">
                  <c:v>14.219444444444401</c:v>
                </c:pt>
                <c:pt idx="10239">
                  <c:v>14.220833333333299</c:v>
                </c:pt>
                <c:pt idx="10240">
                  <c:v>14.2222222222222</c:v>
                </c:pt>
                <c:pt idx="10241">
                  <c:v>14.223611111111101</c:v>
                </c:pt>
                <c:pt idx="10242">
                  <c:v>14.225</c:v>
                </c:pt>
                <c:pt idx="10243">
                  <c:v>14.2263888888889</c:v>
                </c:pt>
                <c:pt idx="10244">
                  <c:v>14.227777777777799</c:v>
                </c:pt>
                <c:pt idx="10245">
                  <c:v>14.2291666666667</c:v>
                </c:pt>
                <c:pt idx="10246">
                  <c:v>14.2305555555556</c:v>
                </c:pt>
                <c:pt idx="10247">
                  <c:v>14.2319444444444</c:v>
                </c:pt>
                <c:pt idx="10248">
                  <c:v>14.233333333333301</c:v>
                </c:pt>
                <c:pt idx="10249">
                  <c:v>14.234722222222199</c:v>
                </c:pt>
                <c:pt idx="10250">
                  <c:v>14.2361111111111</c:v>
                </c:pt>
                <c:pt idx="10251">
                  <c:v>14.237500000000001</c:v>
                </c:pt>
                <c:pt idx="10252">
                  <c:v>14.2388888888889</c:v>
                </c:pt>
                <c:pt idx="10253">
                  <c:v>14.2402777777778</c:v>
                </c:pt>
                <c:pt idx="10254">
                  <c:v>14.241666666666699</c:v>
                </c:pt>
                <c:pt idx="10255">
                  <c:v>14.2430555555556</c:v>
                </c:pt>
                <c:pt idx="10256">
                  <c:v>14.244444444444399</c:v>
                </c:pt>
                <c:pt idx="10257">
                  <c:v>14.2458333333333</c:v>
                </c:pt>
                <c:pt idx="10258">
                  <c:v>14.2472222222222</c:v>
                </c:pt>
                <c:pt idx="10259">
                  <c:v>14.248611111111099</c:v>
                </c:pt>
                <c:pt idx="10260">
                  <c:v>14.25</c:v>
                </c:pt>
                <c:pt idx="10261">
                  <c:v>14.251388888888901</c:v>
                </c:pt>
                <c:pt idx="10262">
                  <c:v>14.2527777777778</c:v>
                </c:pt>
                <c:pt idx="10263">
                  <c:v>14.2541666666667</c:v>
                </c:pt>
                <c:pt idx="10264">
                  <c:v>14.255555555555601</c:v>
                </c:pt>
                <c:pt idx="10265">
                  <c:v>14.2569444444444</c:v>
                </c:pt>
                <c:pt idx="10266">
                  <c:v>14.258333333333301</c:v>
                </c:pt>
                <c:pt idx="10267">
                  <c:v>14.2597222222222</c:v>
                </c:pt>
                <c:pt idx="10268">
                  <c:v>14.2611111111111</c:v>
                </c:pt>
                <c:pt idx="10269">
                  <c:v>14.262499999999999</c:v>
                </c:pt>
                <c:pt idx="10270">
                  <c:v>14.2638888888889</c:v>
                </c:pt>
                <c:pt idx="10271">
                  <c:v>14.265277777777801</c:v>
                </c:pt>
                <c:pt idx="10272">
                  <c:v>14.266666666666699</c:v>
                </c:pt>
                <c:pt idx="10273">
                  <c:v>14.2680555555556</c:v>
                </c:pt>
                <c:pt idx="10274">
                  <c:v>14.2694444444444</c:v>
                </c:pt>
                <c:pt idx="10275">
                  <c:v>14.2708333333333</c:v>
                </c:pt>
                <c:pt idx="10276">
                  <c:v>14.272222222222201</c:v>
                </c:pt>
                <c:pt idx="10277">
                  <c:v>14.2736111111111</c:v>
                </c:pt>
                <c:pt idx="10278">
                  <c:v>14.275</c:v>
                </c:pt>
                <c:pt idx="10279">
                  <c:v>14.276388888888899</c:v>
                </c:pt>
                <c:pt idx="10280">
                  <c:v>14.2777777777778</c:v>
                </c:pt>
                <c:pt idx="10281">
                  <c:v>14.279166666666701</c:v>
                </c:pt>
                <c:pt idx="10282">
                  <c:v>14.280555555555599</c:v>
                </c:pt>
                <c:pt idx="10283">
                  <c:v>14.281944444444401</c:v>
                </c:pt>
                <c:pt idx="10284">
                  <c:v>14.283333333333299</c:v>
                </c:pt>
                <c:pt idx="10285">
                  <c:v>14.2847222222222</c:v>
                </c:pt>
                <c:pt idx="10286">
                  <c:v>14.286111111111101</c:v>
                </c:pt>
                <c:pt idx="10287">
                  <c:v>14.2875</c:v>
                </c:pt>
                <c:pt idx="10288">
                  <c:v>14.2888888888889</c:v>
                </c:pt>
                <c:pt idx="10289">
                  <c:v>14.290277777777799</c:v>
                </c:pt>
                <c:pt idx="10290">
                  <c:v>14.2916666666667</c:v>
                </c:pt>
                <c:pt idx="10291">
                  <c:v>14.2930555555556</c:v>
                </c:pt>
                <c:pt idx="10292">
                  <c:v>14.2944444444444</c:v>
                </c:pt>
                <c:pt idx="10293">
                  <c:v>14.295833333333301</c:v>
                </c:pt>
                <c:pt idx="10294">
                  <c:v>14.297222222222199</c:v>
                </c:pt>
                <c:pt idx="10295">
                  <c:v>14.2986111111111</c:v>
                </c:pt>
                <c:pt idx="10296">
                  <c:v>14.3</c:v>
                </c:pt>
                <c:pt idx="10297">
                  <c:v>14.3013888888889</c:v>
                </c:pt>
                <c:pt idx="10298">
                  <c:v>14.3027777777778</c:v>
                </c:pt>
                <c:pt idx="10299">
                  <c:v>14.304166666666699</c:v>
                </c:pt>
                <c:pt idx="10300">
                  <c:v>14.3055555555556</c:v>
                </c:pt>
                <c:pt idx="10301">
                  <c:v>14.306944444444399</c:v>
                </c:pt>
                <c:pt idx="10302">
                  <c:v>14.3083333333333</c:v>
                </c:pt>
                <c:pt idx="10303">
                  <c:v>14.3097222222222</c:v>
                </c:pt>
                <c:pt idx="10304">
                  <c:v>14.311111111111099</c:v>
                </c:pt>
                <c:pt idx="10305">
                  <c:v>14.3125</c:v>
                </c:pt>
                <c:pt idx="10306">
                  <c:v>14.313888888888901</c:v>
                </c:pt>
                <c:pt idx="10307">
                  <c:v>14.3152777777778</c:v>
                </c:pt>
                <c:pt idx="10308">
                  <c:v>14.3166666666667</c:v>
                </c:pt>
                <c:pt idx="10309">
                  <c:v>14.318055555555601</c:v>
                </c:pt>
                <c:pt idx="10310">
                  <c:v>14.3194444444444</c:v>
                </c:pt>
                <c:pt idx="10311">
                  <c:v>14.320833333333301</c:v>
                </c:pt>
                <c:pt idx="10312">
                  <c:v>14.3222222222222</c:v>
                </c:pt>
                <c:pt idx="10313">
                  <c:v>14.3236111111111</c:v>
                </c:pt>
                <c:pt idx="10314">
                  <c:v>14.324999999999999</c:v>
                </c:pt>
                <c:pt idx="10315">
                  <c:v>14.3263888888889</c:v>
                </c:pt>
                <c:pt idx="10316">
                  <c:v>14.327777777777801</c:v>
                </c:pt>
                <c:pt idx="10317">
                  <c:v>14.329166666666699</c:v>
                </c:pt>
                <c:pt idx="10318">
                  <c:v>14.3305555555556</c:v>
                </c:pt>
                <c:pt idx="10319">
                  <c:v>14.3319444444444</c:v>
                </c:pt>
                <c:pt idx="10320">
                  <c:v>14.3333333333333</c:v>
                </c:pt>
                <c:pt idx="10321">
                  <c:v>14.334722222222201</c:v>
                </c:pt>
                <c:pt idx="10322">
                  <c:v>14.3361111111111</c:v>
                </c:pt>
                <c:pt idx="10323">
                  <c:v>14.3375</c:v>
                </c:pt>
                <c:pt idx="10324">
                  <c:v>14.338888888888899</c:v>
                </c:pt>
                <c:pt idx="10325">
                  <c:v>14.3402777777778</c:v>
                </c:pt>
                <c:pt idx="10326">
                  <c:v>14.341666666666701</c:v>
                </c:pt>
                <c:pt idx="10327">
                  <c:v>14.343055555555599</c:v>
                </c:pt>
                <c:pt idx="10328">
                  <c:v>14.344444444444401</c:v>
                </c:pt>
                <c:pt idx="10329">
                  <c:v>14.345833333333299</c:v>
                </c:pt>
                <c:pt idx="10330">
                  <c:v>14.3472222222222</c:v>
                </c:pt>
                <c:pt idx="10331">
                  <c:v>14.348611111111101</c:v>
                </c:pt>
                <c:pt idx="10332">
                  <c:v>14.35</c:v>
                </c:pt>
                <c:pt idx="10333">
                  <c:v>14.3513888888889</c:v>
                </c:pt>
                <c:pt idx="10334">
                  <c:v>14.352777777777799</c:v>
                </c:pt>
                <c:pt idx="10335">
                  <c:v>14.3541666666667</c:v>
                </c:pt>
                <c:pt idx="10336">
                  <c:v>14.3555555555556</c:v>
                </c:pt>
                <c:pt idx="10337">
                  <c:v>14.3569444444444</c:v>
                </c:pt>
                <c:pt idx="10338">
                  <c:v>14.358333333333301</c:v>
                </c:pt>
                <c:pt idx="10339">
                  <c:v>14.359722222222199</c:v>
                </c:pt>
                <c:pt idx="10340">
                  <c:v>14.3611111111111</c:v>
                </c:pt>
                <c:pt idx="10341">
                  <c:v>14.362500000000001</c:v>
                </c:pt>
                <c:pt idx="10342">
                  <c:v>14.3638888888889</c:v>
                </c:pt>
                <c:pt idx="10343">
                  <c:v>14.3652777777778</c:v>
                </c:pt>
                <c:pt idx="10344">
                  <c:v>14.366666666666699</c:v>
                </c:pt>
                <c:pt idx="10345">
                  <c:v>14.3680555555556</c:v>
                </c:pt>
                <c:pt idx="10346">
                  <c:v>14.369444444444399</c:v>
                </c:pt>
                <c:pt idx="10347">
                  <c:v>14.3708333333333</c:v>
                </c:pt>
                <c:pt idx="10348">
                  <c:v>14.3722222222222</c:v>
                </c:pt>
                <c:pt idx="10349">
                  <c:v>14.373611111111099</c:v>
                </c:pt>
                <c:pt idx="10350">
                  <c:v>14.375</c:v>
                </c:pt>
                <c:pt idx="10351">
                  <c:v>14.376388888888901</c:v>
                </c:pt>
                <c:pt idx="10352">
                  <c:v>14.3777777777778</c:v>
                </c:pt>
                <c:pt idx="10353">
                  <c:v>14.3791666666667</c:v>
                </c:pt>
                <c:pt idx="10354">
                  <c:v>14.380555555555601</c:v>
                </c:pt>
                <c:pt idx="10355">
                  <c:v>14.3819444444444</c:v>
                </c:pt>
                <c:pt idx="10356">
                  <c:v>14.383333333333301</c:v>
                </c:pt>
                <c:pt idx="10357">
                  <c:v>14.3847222222222</c:v>
                </c:pt>
                <c:pt idx="10358">
                  <c:v>14.3861111111111</c:v>
                </c:pt>
                <c:pt idx="10359">
                  <c:v>14.387499999999999</c:v>
                </c:pt>
                <c:pt idx="10360">
                  <c:v>14.3888888888889</c:v>
                </c:pt>
                <c:pt idx="10361">
                  <c:v>14.390277777777801</c:v>
                </c:pt>
                <c:pt idx="10362">
                  <c:v>14.391666666666699</c:v>
                </c:pt>
                <c:pt idx="10363">
                  <c:v>14.3930555555556</c:v>
                </c:pt>
                <c:pt idx="10364">
                  <c:v>14.3944444444444</c:v>
                </c:pt>
                <c:pt idx="10365">
                  <c:v>14.3958333333333</c:v>
                </c:pt>
                <c:pt idx="10366">
                  <c:v>14.397222222222201</c:v>
                </c:pt>
                <c:pt idx="10367">
                  <c:v>14.3986111111111</c:v>
                </c:pt>
                <c:pt idx="10368">
                  <c:v>14.4</c:v>
                </c:pt>
                <c:pt idx="10369">
                  <c:v>14.401388888888899</c:v>
                </c:pt>
                <c:pt idx="10370">
                  <c:v>14.4027777777778</c:v>
                </c:pt>
                <c:pt idx="10371">
                  <c:v>14.404166666666701</c:v>
                </c:pt>
                <c:pt idx="10372">
                  <c:v>14.405555555555599</c:v>
                </c:pt>
                <c:pt idx="10373">
                  <c:v>14.406944444444401</c:v>
                </c:pt>
                <c:pt idx="10374">
                  <c:v>14.408333333333299</c:v>
                </c:pt>
                <c:pt idx="10375">
                  <c:v>14.4097222222222</c:v>
                </c:pt>
                <c:pt idx="10376">
                  <c:v>14.411111111111101</c:v>
                </c:pt>
                <c:pt idx="10377">
                  <c:v>14.4125</c:v>
                </c:pt>
                <c:pt idx="10378">
                  <c:v>14.4138888888889</c:v>
                </c:pt>
                <c:pt idx="10379">
                  <c:v>14.415277777777799</c:v>
                </c:pt>
                <c:pt idx="10380">
                  <c:v>14.4166666666667</c:v>
                </c:pt>
                <c:pt idx="10381">
                  <c:v>14.4180555555556</c:v>
                </c:pt>
                <c:pt idx="10382">
                  <c:v>14.4194444444444</c:v>
                </c:pt>
                <c:pt idx="10383">
                  <c:v>14.420833333333301</c:v>
                </c:pt>
                <c:pt idx="10384">
                  <c:v>14.422222222222199</c:v>
                </c:pt>
                <c:pt idx="10385">
                  <c:v>14.4236111111111</c:v>
                </c:pt>
                <c:pt idx="10386">
                  <c:v>14.425000000000001</c:v>
                </c:pt>
                <c:pt idx="10387">
                  <c:v>14.4263888888889</c:v>
                </c:pt>
                <c:pt idx="10388">
                  <c:v>14.4277777777778</c:v>
                </c:pt>
                <c:pt idx="10389">
                  <c:v>14.429166666666699</c:v>
                </c:pt>
                <c:pt idx="10390">
                  <c:v>14.4305555555556</c:v>
                </c:pt>
                <c:pt idx="10391">
                  <c:v>14.431944444444399</c:v>
                </c:pt>
                <c:pt idx="10392">
                  <c:v>14.4333333333333</c:v>
                </c:pt>
                <c:pt idx="10393">
                  <c:v>14.4347222222222</c:v>
                </c:pt>
                <c:pt idx="10394">
                  <c:v>14.436111111111099</c:v>
                </c:pt>
                <c:pt idx="10395">
                  <c:v>14.4375</c:v>
                </c:pt>
                <c:pt idx="10396">
                  <c:v>14.438888888888901</c:v>
                </c:pt>
                <c:pt idx="10397">
                  <c:v>14.4402777777778</c:v>
                </c:pt>
                <c:pt idx="10398">
                  <c:v>14.4416666666667</c:v>
                </c:pt>
                <c:pt idx="10399">
                  <c:v>14.443055555555601</c:v>
                </c:pt>
                <c:pt idx="10400">
                  <c:v>14.4444444444444</c:v>
                </c:pt>
                <c:pt idx="10401">
                  <c:v>14.445833333333301</c:v>
                </c:pt>
                <c:pt idx="10402">
                  <c:v>14.4472222222222</c:v>
                </c:pt>
                <c:pt idx="10403">
                  <c:v>14.4486111111111</c:v>
                </c:pt>
                <c:pt idx="10404">
                  <c:v>14.45</c:v>
                </c:pt>
                <c:pt idx="10405">
                  <c:v>14.4513888888889</c:v>
                </c:pt>
                <c:pt idx="10406">
                  <c:v>14.452777777777801</c:v>
                </c:pt>
                <c:pt idx="10407">
                  <c:v>14.454166666666699</c:v>
                </c:pt>
                <c:pt idx="10408">
                  <c:v>14.4555555555556</c:v>
                </c:pt>
                <c:pt idx="10409">
                  <c:v>14.4569444444444</c:v>
                </c:pt>
                <c:pt idx="10410">
                  <c:v>14.4583333333333</c:v>
                </c:pt>
                <c:pt idx="10411">
                  <c:v>14.459722222222201</c:v>
                </c:pt>
                <c:pt idx="10412">
                  <c:v>14.4611111111111</c:v>
                </c:pt>
                <c:pt idx="10413">
                  <c:v>14.4625</c:v>
                </c:pt>
                <c:pt idx="10414">
                  <c:v>14.463888888888899</c:v>
                </c:pt>
                <c:pt idx="10415">
                  <c:v>14.4652777777778</c:v>
                </c:pt>
                <c:pt idx="10416">
                  <c:v>14.466666666666701</c:v>
                </c:pt>
                <c:pt idx="10417">
                  <c:v>14.468055555555599</c:v>
                </c:pt>
                <c:pt idx="10418">
                  <c:v>14.469444444444401</c:v>
                </c:pt>
                <c:pt idx="10419">
                  <c:v>14.470833333333299</c:v>
                </c:pt>
                <c:pt idx="10420">
                  <c:v>14.4722222222222</c:v>
                </c:pt>
                <c:pt idx="10421">
                  <c:v>14.473611111111101</c:v>
                </c:pt>
                <c:pt idx="10422">
                  <c:v>14.475</c:v>
                </c:pt>
                <c:pt idx="10423">
                  <c:v>14.4763888888889</c:v>
                </c:pt>
                <c:pt idx="10424">
                  <c:v>14.477777777777799</c:v>
                </c:pt>
                <c:pt idx="10425">
                  <c:v>14.4791666666667</c:v>
                </c:pt>
                <c:pt idx="10426">
                  <c:v>14.4805555555556</c:v>
                </c:pt>
                <c:pt idx="10427">
                  <c:v>14.4819444444444</c:v>
                </c:pt>
                <c:pt idx="10428">
                  <c:v>14.483333333333301</c:v>
                </c:pt>
                <c:pt idx="10429">
                  <c:v>14.484722222222199</c:v>
                </c:pt>
                <c:pt idx="10430">
                  <c:v>14.4861111111111</c:v>
                </c:pt>
                <c:pt idx="10431">
                  <c:v>14.487500000000001</c:v>
                </c:pt>
                <c:pt idx="10432">
                  <c:v>14.4888888888889</c:v>
                </c:pt>
                <c:pt idx="10433">
                  <c:v>14.4902777777778</c:v>
                </c:pt>
                <c:pt idx="10434">
                  <c:v>14.491666666666699</c:v>
                </c:pt>
                <c:pt idx="10435">
                  <c:v>14.4930555555556</c:v>
                </c:pt>
                <c:pt idx="10436">
                  <c:v>14.494444444444399</c:v>
                </c:pt>
                <c:pt idx="10437">
                  <c:v>14.4958333333333</c:v>
                </c:pt>
                <c:pt idx="10438">
                  <c:v>14.4972222222222</c:v>
                </c:pt>
                <c:pt idx="10439">
                  <c:v>14.498611111111099</c:v>
                </c:pt>
                <c:pt idx="10440">
                  <c:v>14.5</c:v>
                </c:pt>
                <c:pt idx="10441">
                  <c:v>14.501388888888901</c:v>
                </c:pt>
                <c:pt idx="10442">
                  <c:v>14.5027777777778</c:v>
                </c:pt>
                <c:pt idx="10443">
                  <c:v>14.5041666666667</c:v>
                </c:pt>
                <c:pt idx="10444">
                  <c:v>14.505555555555601</c:v>
                </c:pt>
                <c:pt idx="10445">
                  <c:v>14.5069444444444</c:v>
                </c:pt>
                <c:pt idx="10446">
                  <c:v>14.508333333333301</c:v>
                </c:pt>
                <c:pt idx="10447">
                  <c:v>14.5097222222222</c:v>
                </c:pt>
                <c:pt idx="10448">
                  <c:v>14.5111111111111</c:v>
                </c:pt>
                <c:pt idx="10449">
                  <c:v>14.512499999999999</c:v>
                </c:pt>
                <c:pt idx="10450">
                  <c:v>14.5138888888889</c:v>
                </c:pt>
                <c:pt idx="10451">
                  <c:v>14.515277777777801</c:v>
                </c:pt>
                <c:pt idx="10452">
                  <c:v>14.516666666666699</c:v>
                </c:pt>
                <c:pt idx="10453">
                  <c:v>14.5180555555556</c:v>
                </c:pt>
                <c:pt idx="10454">
                  <c:v>14.5194444444444</c:v>
                </c:pt>
                <c:pt idx="10455">
                  <c:v>14.5208333333333</c:v>
                </c:pt>
                <c:pt idx="10456">
                  <c:v>14.522222222222201</c:v>
                </c:pt>
                <c:pt idx="10457">
                  <c:v>14.5236111111111</c:v>
                </c:pt>
                <c:pt idx="10458">
                  <c:v>14.525</c:v>
                </c:pt>
                <c:pt idx="10459">
                  <c:v>14.526388888888899</c:v>
                </c:pt>
                <c:pt idx="10460">
                  <c:v>14.5277777777778</c:v>
                </c:pt>
                <c:pt idx="10461">
                  <c:v>14.529166666666701</c:v>
                </c:pt>
                <c:pt idx="10462">
                  <c:v>14.530555555555599</c:v>
                </c:pt>
                <c:pt idx="10463">
                  <c:v>14.531944444444401</c:v>
                </c:pt>
                <c:pt idx="10464">
                  <c:v>14.533333333333299</c:v>
                </c:pt>
                <c:pt idx="10465">
                  <c:v>14.5347222222222</c:v>
                </c:pt>
                <c:pt idx="10466">
                  <c:v>14.536111111111101</c:v>
                </c:pt>
                <c:pt idx="10467">
                  <c:v>14.5375</c:v>
                </c:pt>
                <c:pt idx="10468">
                  <c:v>14.5388888888889</c:v>
                </c:pt>
                <c:pt idx="10469">
                  <c:v>14.540277777777799</c:v>
                </c:pt>
                <c:pt idx="10470">
                  <c:v>14.5416666666667</c:v>
                </c:pt>
                <c:pt idx="10471">
                  <c:v>14.5430555555556</c:v>
                </c:pt>
                <c:pt idx="10472">
                  <c:v>14.5444444444444</c:v>
                </c:pt>
                <c:pt idx="10473">
                  <c:v>14.545833333333301</c:v>
                </c:pt>
                <c:pt idx="10474">
                  <c:v>14.547222222222199</c:v>
                </c:pt>
                <c:pt idx="10475">
                  <c:v>14.5486111111111</c:v>
                </c:pt>
                <c:pt idx="10476">
                  <c:v>14.55</c:v>
                </c:pt>
                <c:pt idx="10477">
                  <c:v>14.5513888888889</c:v>
                </c:pt>
                <c:pt idx="10478">
                  <c:v>14.5527777777778</c:v>
                </c:pt>
                <c:pt idx="10479">
                  <c:v>14.554166666666699</c:v>
                </c:pt>
                <c:pt idx="10480">
                  <c:v>14.5555555555556</c:v>
                </c:pt>
                <c:pt idx="10481">
                  <c:v>14.556944444444399</c:v>
                </c:pt>
                <c:pt idx="10482">
                  <c:v>14.5583333333333</c:v>
                </c:pt>
                <c:pt idx="10483">
                  <c:v>14.5597222222222</c:v>
                </c:pt>
                <c:pt idx="10484">
                  <c:v>14.561111111111099</c:v>
                </c:pt>
                <c:pt idx="10485">
                  <c:v>14.5625</c:v>
                </c:pt>
                <c:pt idx="10486">
                  <c:v>14.563888888888901</c:v>
                </c:pt>
                <c:pt idx="10487">
                  <c:v>14.5652777777778</c:v>
                </c:pt>
                <c:pt idx="10488">
                  <c:v>14.5666666666667</c:v>
                </c:pt>
                <c:pt idx="10489">
                  <c:v>14.568055555555601</c:v>
                </c:pt>
                <c:pt idx="10490">
                  <c:v>14.5694444444444</c:v>
                </c:pt>
                <c:pt idx="10491">
                  <c:v>14.570833333333301</c:v>
                </c:pt>
                <c:pt idx="10492">
                  <c:v>14.5722222222222</c:v>
                </c:pt>
                <c:pt idx="10493">
                  <c:v>14.5736111111111</c:v>
                </c:pt>
                <c:pt idx="10494">
                  <c:v>14.574999999999999</c:v>
                </c:pt>
                <c:pt idx="10495">
                  <c:v>14.5763888888889</c:v>
                </c:pt>
                <c:pt idx="10496">
                  <c:v>14.577777777777801</c:v>
                </c:pt>
                <c:pt idx="10497">
                  <c:v>14.579166666666699</c:v>
                </c:pt>
                <c:pt idx="10498">
                  <c:v>14.5805555555556</c:v>
                </c:pt>
                <c:pt idx="10499">
                  <c:v>14.5819444444444</c:v>
                </c:pt>
                <c:pt idx="10500">
                  <c:v>14.5833333333333</c:v>
                </c:pt>
                <c:pt idx="10501">
                  <c:v>14.584722222222201</c:v>
                </c:pt>
                <c:pt idx="10502">
                  <c:v>14.5861111111111</c:v>
                </c:pt>
                <c:pt idx="10503">
                  <c:v>14.5875</c:v>
                </c:pt>
                <c:pt idx="10504">
                  <c:v>14.588888888888899</c:v>
                </c:pt>
                <c:pt idx="10505">
                  <c:v>14.5902777777778</c:v>
                </c:pt>
                <c:pt idx="10506">
                  <c:v>14.591666666666701</c:v>
                </c:pt>
                <c:pt idx="10507">
                  <c:v>14.593055555555599</c:v>
                </c:pt>
                <c:pt idx="10508">
                  <c:v>14.594444444444401</c:v>
                </c:pt>
                <c:pt idx="10509">
                  <c:v>14.595833333333299</c:v>
                </c:pt>
                <c:pt idx="10510">
                  <c:v>14.5972222222222</c:v>
                </c:pt>
                <c:pt idx="10511">
                  <c:v>14.598611111111101</c:v>
                </c:pt>
                <c:pt idx="10512">
                  <c:v>14.6</c:v>
                </c:pt>
                <c:pt idx="10513">
                  <c:v>14.6013888888889</c:v>
                </c:pt>
                <c:pt idx="10514">
                  <c:v>14.602777777777799</c:v>
                </c:pt>
                <c:pt idx="10515">
                  <c:v>14.6041666666667</c:v>
                </c:pt>
                <c:pt idx="10516">
                  <c:v>14.6055555555556</c:v>
                </c:pt>
                <c:pt idx="10517">
                  <c:v>14.6069444444444</c:v>
                </c:pt>
                <c:pt idx="10518">
                  <c:v>14.608333333333301</c:v>
                </c:pt>
                <c:pt idx="10519">
                  <c:v>14.609722222222199</c:v>
                </c:pt>
                <c:pt idx="10520">
                  <c:v>14.6111111111111</c:v>
                </c:pt>
                <c:pt idx="10521">
                  <c:v>14.612500000000001</c:v>
                </c:pt>
                <c:pt idx="10522">
                  <c:v>14.6138888888889</c:v>
                </c:pt>
                <c:pt idx="10523">
                  <c:v>14.6152777777778</c:v>
                </c:pt>
                <c:pt idx="10524">
                  <c:v>14.616666666666699</c:v>
                </c:pt>
                <c:pt idx="10525">
                  <c:v>14.6180555555556</c:v>
                </c:pt>
                <c:pt idx="10526">
                  <c:v>14.619444444444399</c:v>
                </c:pt>
                <c:pt idx="10527">
                  <c:v>14.6208333333333</c:v>
                </c:pt>
                <c:pt idx="10528">
                  <c:v>14.6222222222222</c:v>
                </c:pt>
                <c:pt idx="10529">
                  <c:v>14.623611111111099</c:v>
                </c:pt>
                <c:pt idx="10530">
                  <c:v>14.625</c:v>
                </c:pt>
                <c:pt idx="10531">
                  <c:v>14.626388888888901</c:v>
                </c:pt>
                <c:pt idx="10532">
                  <c:v>14.6277777777778</c:v>
                </c:pt>
                <c:pt idx="10533">
                  <c:v>14.6291666666667</c:v>
                </c:pt>
                <c:pt idx="10534">
                  <c:v>14.630555555555601</c:v>
                </c:pt>
                <c:pt idx="10535">
                  <c:v>14.6319444444444</c:v>
                </c:pt>
                <c:pt idx="10536">
                  <c:v>14.633333333333301</c:v>
                </c:pt>
                <c:pt idx="10537">
                  <c:v>14.6347222222222</c:v>
                </c:pt>
                <c:pt idx="10538">
                  <c:v>14.6361111111111</c:v>
                </c:pt>
                <c:pt idx="10539">
                  <c:v>14.637499999999999</c:v>
                </c:pt>
                <c:pt idx="10540">
                  <c:v>14.6388888888889</c:v>
                </c:pt>
                <c:pt idx="10541">
                  <c:v>14.640277777777801</c:v>
                </c:pt>
                <c:pt idx="10542">
                  <c:v>14.641666666666699</c:v>
                </c:pt>
                <c:pt idx="10543">
                  <c:v>14.6430555555556</c:v>
                </c:pt>
                <c:pt idx="10544">
                  <c:v>14.6444444444444</c:v>
                </c:pt>
                <c:pt idx="10545">
                  <c:v>14.6458333333333</c:v>
                </c:pt>
                <c:pt idx="10546">
                  <c:v>14.647222222222201</c:v>
                </c:pt>
                <c:pt idx="10547">
                  <c:v>14.6486111111111</c:v>
                </c:pt>
                <c:pt idx="10548">
                  <c:v>14.65</c:v>
                </c:pt>
                <c:pt idx="10549">
                  <c:v>14.651388888888899</c:v>
                </c:pt>
                <c:pt idx="10550">
                  <c:v>14.6527777777778</c:v>
                </c:pt>
                <c:pt idx="10551">
                  <c:v>14.654166666666701</c:v>
                </c:pt>
                <c:pt idx="10552">
                  <c:v>14.655555555555599</c:v>
                </c:pt>
                <c:pt idx="10553">
                  <c:v>14.656944444444401</c:v>
                </c:pt>
                <c:pt idx="10554">
                  <c:v>14.658333333333299</c:v>
                </c:pt>
                <c:pt idx="10555">
                  <c:v>14.6597222222222</c:v>
                </c:pt>
                <c:pt idx="10556">
                  <c:v>14.661111111111101</c:v>
                </c:pt>
                <c:pt idx="10557">
                  <c:v>14.6625</c:v>
                </c:pt>
                <c:pt idx="10558">
                  <c:v>14.6638888888889</c:v>
                </c:pt>
                <c:pt idx="10559">
                  <c:v>14.665277777777799</c:v>
                </c:pt>
                <c:pt idx="10560">
                  <c:v>14.6666666666667</c:v>
                </c:pt>
                <c:pt idx="10561">
                  <c:v>14.6680555555556</c:v>
                </c:pt>
                <c:pt idx="10562">
                  <c:v>14.6694444444444</c:v>
                </c:pt>
                <c:pt idx="10563">
                  <c:v>14.670833333333301</c:v>
                </c:pt>
                <c:pt idx="10564">
                  <c:v>14.672222222222199</c:v>
                </c:pt>
                <c:pt idx="10565">
                  <c:v>14.6736111111111</c:v>
                </c:pt>
                <c:pt idx="10566">
                  <c:v>14.675000000000001</c:v>
                </c:pt>
                <c:pt idx="10567">
                  <c:v>14.6763888888889</c:v>
                </c:pt>
                <c:pt idx="10568">
                  <c:v>14.6777777777778</c:v>
                </c:pt>
                <c:pt idx="10569">
                  <c:v>14.679166666666699</c:v>
                </c:pt>
                <c:pt idx="10570">
                  <c:v>14.6805555555556</c:v>
                </c:pt>
                <c:pt idx="10571">
                  <c:v>14.681944444444399</c:v>
                </c:pt>
                <c:pt idx="10572">
                  <c:v>14.6833333333333</c:v>
                </c:pt>
                <c:pt idx="10573">
                  <c:v>14.6847222222222</c:v>
                </c:pt>
                <c:pt idx="10574">
                  <c:v>14.686111111111099</c:v>
                </c:pt>
                <c:pt idx="10575">
                  <c:v>14.6875</c:v>
                </c:pt>
                <c:pt idx="10576">
                  <c:v>14.688888888888901</c:v>
                </c:pt>
                <c:pt idx="10577">
                  <c:v>14.6902777777778</c:v>
                </c:pt>
                <c:pt idx="10578">
                  <c:v>14.6916666666667</c:v>
                </c:pt>
                <c:pt idx="10579">
                  <c:v>14.693055555555601</c:v>
                </c:pt>
                <c:pt idx="10580">
                  <c:v>14.6944444444444</c:v>
                </c:pt>
                <c:pt idx="10581">
                  <c:v>14.695833333333301</c:v>
                </c:pt>
                <c:pt idx="10582">
                  <c:v>14.6972222222222</c:v>
                </c:pt>
                <c:pt idx="10583">
                  <c:v>14.6986111111111</c:v>
                </c:pt>
                <c:pt idx="10584">
                  <c:v>14.7</c:v>
                </c:pt>
                <c:pt idx="10585">
                  <c:v>14.7013888888889</c:v>
                </c:pt>
                <c:pt idx="10586">
                  <c:v>14.702777777777801</c:v>
                </c:pt>
                <c:pt idx="10587">
                  <c:v>14.704166666666699</c:v>
                </c:pt>
                <c:pt idx="10588">
                  <c:v>14.7055555555556</c:v>
                </c:pt>
                <c:pt idx="10589">
                  <c:v>14.7069444444444</c:v>
                </c:pt>
                <c:pt idx="10590">
                  <c:v>14.7083333333333</c:v>
                </c:pt>
                <c:pt idx="10591">
                  <c:v>14.709722222222201</c:v>
                </c:pt>
                <c:pt idx="10592">
                  <c:v>14.7111111111111</c:v>
                </c:pt>
                <c:pt idx="10593">
                  <c:v>14.7125</c:v>
                </c:pt>
                <c:pt idx="10594">
                  <c:v>14.713888888888899</c:v>
                </c:pt>
                <c:pt idx="10595">
                  <c:v>14.7152777777778</c:v>
                </c:pt>
                <c:pt idx="10596">
                  <c:v>14.716666666666701</c:v>
                </c:pt>
                <c:pt idx="10597">
                  <c:v>14.718055555555599</c:v>
                </c:pt>
                <c:pt idx="10598">
                  <c:v>14.719444444444401</c:v>
                </c:pt>
                <c:pt idx="10599">
                  <c:v>14.720833333333299</c:v>
                </c:pt>
                <c:pt idx="10600">
                  <c:v>14.7222222222222</c:v>
                </c:pt>
                <c:pt idx="10601">
                  <c:v>14.723611111111101</c:v>
                </c:pt>
                <c:pt idx="10602">
                  <c:v>14.725</c:v>
                </c:pt>
                <c:pt idx="10603">
                  <c:v>14.7263888888889</c:v>
                </c:pt>
                <c:pt idx="10604">
                  <c:v>14.727777777777799</c:v>
                </c:pt>
                <c:pt idx="10605">
                  <c:v>14.7291666666667</c:v>
                </c:pt>
                <c:pt idx="10606">
                  <c:v>14.7305555555556</c:v>
                </c:pt>
                <c:pt idx="10607">
                  <c:v>14.7319444444444</c:v>
                </c:pt>
                <c:pt idx="10608">
                  <c:v>14.733333333333301</c:v>
                </c:pt>
                <c:pt idx="10609">
                  <c:v>14.734722222222199</c:v>
                </c:pt>
                <c:pt idx="10610">
                  <c:v>14.7361111111111</c:v>
                </c:pt>
                <c:pt idx="10611">
                  <c:v>14.737500000000001</c:v>
                </c:pt>
                <c:pt idx="10612">
                  <c:v>14.7388888888889</c:v>
                </c:pt>
                <c:pt idx="10613">
                  <c:v>14.7402777777778</c:v>
                </c:pt>
                <c:pt idx="10614">
                  <c:v>14.741666666666699</c:v>
                </c:pt>
                <c:pt idx="10615">
                  <c:v>14.7430555555556</c:v>
                </c:pt>
                <c:pt idx="10616">
                  <c:v>14.744444444444399</c:v>
                </c:pt>
                <c:pt idx="10617">
                  <c:v>14.7458333333333</c:v>
                </c:pt>
                <c:pt idx="10618">
                  <c:v>14.7472222222222</c:v>
                </c:pt>
                <c:pt idx="10619">
                  <c:v>14.748611111111099</c:v>
                </c:pt>
                <c:pt idx="10620">
                  <c:v>14.75</c:v>
                </c:pt>
                <c:pt idx="10621">
                  <c:v>14.751388888888901</c:v>
                </c:pt>
                <c:pt idx="10622">
                  <c:v>14.7527777777778</c:v>
                </c:pt>
                <c:pt idx="10623">
                  <c:v>14.7541666666667</c:v>
                </c:pt>
                <c:pt idx="10624">
                  <c:v>14.755555555555601</c:v>
                </c:pt>
                <c:pt idx="10625">
                  <c:v>14.7569444444444</c:v>
                </c:pt>
                <c:pt idx="10626">
                  <c:v>14.758333333333301</c:v>
                </c:pt>
                <c:pt idx="10627">
                  <c:v>14.7597222222222</c:v>
                </c:pt>
                <c:pt idx="10628">
                  <c:v>14.7611111111111</c:v>
                </c:pt>
                <c:pt idx="10629">
                  <c:v>14.762499999999999</c:v>
                </c:pt>
                <c:pt idx="10630">
                  <c:v>14.7638888888889</c:v>
                </c:pt>
                <c:pt idx="10631">
                  <c:v>14.765277777777801</c:v>
                </c:pt>
                <c:pt idx="10632">
                  <c:v>14.766666666666699</c:v>
                </c:pt>
                <c:pt idx="10633">
                  <c:v>14.7680555555556</c:v>
                </c:pt>
                <c:pt idx="10634">
                  <c:v>14.7694444444444</c:v>
                </c:pt>
                <c:pt idx="10635">
                  <c:v>14.7708333333333</c:v>
                </c:pt>
                <c:pt idx="10636">
                  <c:v>14.772222222222201</c:v>
                </c:pt>
                <c:pt idx="10637">
                  <c:v>14.7736111111111</c:v>
                </c:pt>
                <c:pt idx="10638">
                  <c:v>14.775</c:v>
                </c:pt>
                <c:pt idx="10639">
                  <c:v>14.776388888888899</c:v>
                </c:pt>
                <c:pt idx="10640">
                  <c:v>14.7777777777778</c:v>
                </c:pt>
                <c:pt idx="10641">
                  <c:v>14.779166666666701</c:v>
                </c:pt>
                <c:pt idx="10642">
                  <c:v>14.780555555555599</c:v>
                </c:pt>
                <c:pt idx="10643">
                  <c:v>14.781944444444401</c:v>
                </c:pt>
                <c:pt idx="10644">
                  <c:v>14.783333333333299</c:v>
                </c:pt>
                <c:pt idx="10645">
                  <c:v>14.7847222222222</c:v>
                </c:pt>
                <c:pt idx="10646">
                  <c:v>14.786111111111101</c:v>
                </c:pt>
                <c:pt idx="10647">
                  <c:v>14.7875</c:v>
                </c:pt>
                <c:pt idx="10648">
                  <c:v>14.7888888888889</c:v>
                </c:pt>
                <c:pt idx="10649">
                  <c:v>14.790277777777799</c:v>
                </c:pt>
                <c:pt idx="10650">
                  <c:v>14.7916666666667</c:v>
                </c:pt>
                <c:pt idx="10651">
                  <c:v>14.7930555555556</c:v>
                </c:pt>
                <c:pt idx="10652">
                  <c:v>14.7944444444444</c:v>
                </c:pt>
                <c:pt idx="10653">
                  <c:v>14.795833333333301</c:v>
                </c:pt>
                <c:pt idx="10654">
                  <c:v>14.797222222222199</c:v>
                </c:pt>
                <c:pt idx="10655">
                  <c:v>14.7986111111111</c:v>
                </c:pt>
                <c:pt idx="10656">
                  <c:v>14.8</c:v>
                </c:pt>
                <c:pt idx="10657">
                  <c:v>14.8013888888889</c:v>
                </c:pt>
                <c:pt idx="10658">
                  <c:v>14.8027777777778</c:v>
                </c:pt>
                <c:pt idx="10659">
                  <c:v>14.804166666666699</c:v>
                </c:pt>
                <c:pt idx="10660">
                  <c:v>14.8055555555556</c:v>
                </c:pt>
                <c:pt idx="10661">
                  <c:v>14.806944444444399</c:v>
                </c:pt>
                <c:pt idx="10662">
                  <c:v>14.8083333333333</c:v>
                </c:pt>
                <c:pt idx="10663">
                  <c:v>14.8097222222222</c:v>
                </c:pt>
                <c:pt idx="10664">
                  <c:v>14.811111111111099</c:v>
                </c:pt>
                <c:pt idx="10665">
                  <c:v>14.8125</c:v>
                </c:pt>
                <c:pt idx="10666">
                  <c:v>14.813888888888901</c:v>
                </c:pt>
                <c:pt idx="10667">
                  <c:v>14.8152777777778</c:v>
                </c:pt>
                <c:pt idx="10668">
                  <c:v>14.8166666666667</c:v>
                </c:pt>
                <c:pt idx="10669">
                  <c:v>14.818055555555601</c:v>
                </c:pt>
                <c:pt idx="10670">
                  <c:v>14.8194444444444</c:v>
                </c:pt>
                <c:pt idx="10671">
                  <c:v>14.820833333333301</c:v>
                </c:pt>
                <c:pt idx="10672">
                  <c:v>14.8222222222222</c:v>
                </c:pt>
                <c:pt idx="10673">
                  <c:v>14.8236111111111</c:v>
                </c:pt>
                <c:pt idx="10674">
                  <c:v>14.824999999999999</c:v>
                </c:pt>
                <c:pt idx="10675">
                  <c:v>14.8263888888889</c:v>
                </c:pt>
                <c:pt idx="10676">
                  <c:v>14.827777777777801</c:v>
                </c:pt>
                <c:pt idx="10677">
                  <c:v>14.829166666666699</c:v>
                </c:pt>
                <c:pt idx="10678">
                  <c:v>14.8305555555556</c:v>
                </c:pt>
                <c:pt idx="10679">
                  <c:v>14.8319444444444</c:v>
                </c:pt>
                <c:pt idx="10680">
                  <c:v>14.8333333333333</c:v>
                </c:pt>
                <c:pt idx="10681">
                  <c:v>14.834722222222201</c:v>
                </c:pt>
                <c:pt idx="10682">
                  <c:v>14.8361111111111</c:v>
                </c:pt>
                <c:pt idx="10683">
                  <c:v>14.8375</c:v>
                </c:pt>
                <c:pt idx="10684">
                  <c:v>14.838888888888899</c:v>
                </c:pt>
                <c:pt idx="10685">
                  <c:v>14.8402777777778</c:v>
                </c:pt>
                <c:pt idx="10686">
                  <c:v>14.841666666666701</c:v>
                </c:pt>
                <c:pt idx="10687">
                  <c:v>14.843055555555599</c:v>
                </c:pt>
                <c:pt idx="10688">
                  <c:v>14.844444444444401</c:v>
                </c:pt>
                <c:pt idx="10689">
                  <c:v>14.845833333333299</c:v>
                </c:pt>
                <c:pt idx="10690">
                  <c:v>14.8472222222222</c:v>
                </c:pt>
                <c:pt idx="10691">
                  <c:v>14.848611111111101</c:v>
                </c:pt>
                <c:pt idx="10692">
                  <c:v>14.85</c:v>
                </c:pt>
                <c:pt idx="10693">
                  <c:v>14.8513888888889</c:v>
                </c:pt>
                <c:pt idx="10694">
                  <c:v>14.852777777777799</c:v>
                </c:pt>
                <c:pt idx="10695">
                  <c:v>14.8541666666667</c:v>
                </c:pt>
                <c:pt idx="10696">
                  <c:v>14.8555555555556</c:v>
                </c:pt>
                <c:pt idx="10697">
                  <c:v>14.8569444444444</c:v>
                </c:pt>
                <c:pt idx="10698">
                  <c:v>14.858333333333301</c:v>
                </c:pt>
                <c:pt idx="10699">
                  <c:v>14.859722222222199</c:v>
                </c:pt>
                <c:pt idx="10700">
                  <c:v>14.8611111111111</c:v>
                </c:pt>
                <c:pt idx="10701">
                  <c:v>14.862500000000001</c:v>
                </c:pt>
                <c:pt idx="10702">
                  <c:v>14.8638888888889</c:v>
                </c:pt>
                <c:pt idx="10703">
                  <c:v>14.8652777777778</c:v>
                </c:pt>
                <c:pt idx="10704">
                  <c:v>14.866666666666699</c:v>
                </c:pt>
                <c:pt idx="10705">
                  <c:v>14.8680555555556</c:v>
                </c:pt>
                <c:pt idx="10706">
                  <c:v>14.869444444444399</c:v>
                </c:pt>
                <c:pt idx="10707">
                  <c:v>14.8708333333333</c:v>
                </c:pt>
                <c:pt idx="10708">
                  <c:v>14.8722222222222</c:v>
                </c:pt>
                <c:pt idx="10709">
                  <c:v>14.873611111111099</c:v>
                </c:pt>
                <c:pt idx="10710">
                  <c:v>14.875</c:v>
                </c:pt>
                <c:pt idx="10711">
                  <c:v>14.876388888888901</c:v>
                </c:pt>
                <c:pt idx="10712">
                  <c:v>14.8777777777778</c:v>
                </c:pt>
                <c:pt idx="10713">
                  <c:v>14.8791666666667</c:v>
                </c:pt>
                <c:pt idx="10714">
                  <c:v>14.880555555555601</c:v>
                </c:pt>
                <c:pt idx="10715">
                  <c:v>14.8819444444444</c:v>
                </c:pt>
                <c:pt idx="10716">
                  <c:v>14.883333333333301</c:v>
                </c:pt>
                <c:pt idx="10717">
                  <c:v>14.8847222222222</c:v>
                </c:pt>
                <c:pt idx="10718">
                  <c:v>14.8861111111111</c:v>
                </c:pt>
                <c:pt idx="10719">
                  <c:v>14.887499999999999</c:v>
                </c:pt>
                <c:pt idx="10720">
                  <c:v>14.8888888888889</c:v>
                </c:pt>
                <c:pt idx="10721">
                  <c:v>14.890277777777801</c:v>
                </c:pt>
                <c:pt idx="10722">
                  <c:v>14.891666666666699</c:v>
                </c:pt>
                <c:pt idx="10723">
                  <c:v>14.8930555555556</c:v>
                </c:pt>
                <c:pt idx="10724">
                  <c:v>14.8944444444444</c:v>
                </c:pt>
                <c:pt idx="10725">
                  <c:v>14.8958333333333</c:v>
                </c:pt>
                <c:pt idx="10726">
                  <c:v>14.897222222222201</c:v>
                </c:pt>
                <c:pt idx="10727">
                  <c:v>14.8986111111111</c:v>
                </c:pt>
                <c:pt idx="10728">
                  <c:v>14.9</c:v>
                </c:pt>
                <c:pt idx="10729">
                  <c:v>14.901388888888899</c:v>
                </c:pt>
                <c:pt idx="10730">
                  <c:v>14.9027777777778</c:v>
                </c:pt>
                <c:pt idx="10731">
                  <c:v>14.904166666666701</c:v>
                </c:pt>
                <c:pt idx="10732">
                  <c:v>14.905555555555599</c:v>
                </c:pt>
                <c:pt idx="10733">
                  <c:v>14.906944444444401</c:v>
                </c:pt>
                <c:pt idx="10734">
                  <c:v>14.908333333333299</c:v>
                </c:pt>
                <c:pt idx="10735">
                  <c:v>14.9097222222222</c:v>
                </c:pt>
                <c:pt idx="10736">
                  <c:v>14.911111111111101</c:v>
                </c:pt>
                <c:pt idx="10737">
                  <c:v>14.9125</c:v>
                </c:pt>
                <c:pt idx="10738">
                  <c:v>14.9138888888889</c:v>
                </c:pt>
                <c:pt idx="10739">
                  <c:v>14.915277777777799</c:v>
                </c:pt>
                <c:pt idx="10740">
                  <c:v>14.9166666666667</c:v>
                </c:pt>
                <c:pt idx="10741">
                  <c:v>14.9180555555556</c:v>
                </c:pt>
                <c:pt idx="10742">
                  <c:v>14.9194444444444</c:v>
                </c:pt>
                <c:pt idx="10743">
                  <c:v>14.920833333333301</c:v>
                </c:pt>
                <c:pt idx="10744">
                  <c:v>14.922222222222199</c:v>
                </c:pt>
                <c:pt idx="10745">
                  <c:v>14.9236111111111</c:v>
                </c:pt>
                <c:pt idx="10746">
                  <c:v>14.925000000000001</c:v>
                </c:pt>
                <c:pt idx="10747">
                  <c:v>14.9263888888889</c:v>
                </c:pt>
                <c:pt idx="10748">
                  <c:v>14.9277777777778</c:v>
                </c:pt>
                <c:pt idx="10749">
                  <c:v>14.929166666666699</c:v>
                </c:pt>
                <c:pt idx="10750">
                  <c:v>14.9305555555556</c:v>
                </c:pt>
                <c:pt idx="10751">
                  <c:v>14.931944444444399</c:v>
                </c:pt>
                <c:pt idx="10752">
                  <c:v>14.9333333333333</c:v>
                </c:pt>
                <c:pt idx="10753">
                  <c:v>14.9347222222222</c:v>
                </c:pt>
                <c:pt idx="10754">
                  <c:v>14.936111111111099</c:v>
                </c:pt>
                <c:pt idx="10755">
                  <c:v>14.9375</c:v>
                </c:pt>
                <c:pt idx="10756">
                  <c:v>14.938888888888901</c:v>
                </c:pt>
                <c:pt idx="10757">
                  <c:v>14.9402777777778</c:v>
                </c:pt>
                <c:pt idx="10758">
                  <c:v>14.9416666666667</c:v>
                </c:pt>
                <c:pt idx="10759">
                  <c:v>14.943055555555601</c:v>
                </c:pt>
                <c:pt idx="10760">
                  <c:v>14.9444444444444</c:v>
                </c:pt>
                <c:pt idx="10761">
                  <c:v>14.945833333333301</c:v>
                </c:pt>
                <c:pt idx="10762">
                  <c:v>14.9472222222222</c:v>
                </c:pt>
                <c:pt idx="10763">
                  <c:v>14.9486111111111</c:v>
                </c:pt>
                <c:pt idx="10764">
                  <c:v>14.95</c:v>
                </c:pt>
                <c:pt idx="10765">
                  <c:v>14.9513888888889</c:v>
                </c:pt>
                <c:pt idx="10766">
                  <c:v>14.952777777777801</c:v>
                </c:pt>
                <c:pt idx="10767">
                  <c:v>14.954166666666699</c:v>
                </c:pt>
                <c:pt idx="10768">
                  <c:v>14.9555555555556</c:v>
                </c:pt>
                <c:pt idx="10769">
                  <c:v>14.9569444444444</c:v>
                </c:pt>
                <c:pt idx="10770">
                  <c:v>14.9583333333333</c:v>
                </c:pt>
                <c:pt idx="10771">
                  <c:v>14.959722222222201</c:v>
                </c:pt>
                <c:pt idx="10772">
                  <c:v>14.9611111111111</c:v>
                </c:pt>
                <c:pt idx="10773">
                  <c:v>14.9625</c:v>
                </c:pt>
                <c:pt idx="10774">
                  <c:v>14.963888888888899</c:v>
                </c:pt>
                <c:pt idx="10775">
                  <c:v>14.9652777777778</c:v>
                </c:pt>
                <c:pt idx="10776">
                  <c:v>14.966666666666701</c:v>
                </c:pt>
                <c:pt idx="10777">
                  <c:v>14.968055555555599</c:v>
                </c:pt>
                <c:pt idx="10778">
                  <c:v>14.969444444444401</c:v>
                </c:pt>
                <c:pt idx="10779">
                  <c:v>14.970833333333299</c:v>
                </c:pt>
                <c:pt idx="10780">
                  <c:v>14.9722222222222</c:v>
                </c:pt>
                <c:pt idx="10781">
                  <c:v>14.973611111111101</c:v>
                </c:pt>
                <c:pt idx="10782">
                  <c:v>14.975</c:v>
                </c:pt>
                <c:pt idx="10783">
                  <c:v>14.9763888888889</c:v>
                </c:pt>
                <c:pt idx="10784">
                  <c:v>14.977777777777799</c:v>
                </c:pt>
                <c:pt idx="10785">
                  <c:v>14.9791666666667</c:v>
                </c:pt>
                <c:pt idx="10786">
                  <c:v>14.9805555555556</c:v>
                </c:pt>
                <c:pt idx="10787">
                  <c:v>14.9819444444444</c:v>
                </c:pt>
                <c:pt idx="10788">
                  <c:v>14.983333333333301</c:v>
                </c:pt>
                <c:pt idx="10789">
                  <c:v>14.984722222222199</c:v>
                </c:pt>
                <c:pt idx="10790">
                  <c:v>14.9861111111111</c:v>
                </c:pt>
                <c:pt idx="10791">
                  <c:v>14.987500000000001</c:v>
                </c:pt>
                <c:pt idx="10792">
                  <c:v>14.9888888888889</c:v>
                </c:pt>
                <c:pt idx="10793">
                  <c:v>14.9902777777778</c:v>
                </c:pt>
                <c:pt idx="10794">
                  <c:v>14.991666666666699</c:v>
                </c:pt>
                <c:pt idx="10795">
                  <c:v>14.9930555555556</c:v>
                </c:pt>
                <c:pt idx="10796">
                  <c:v>14.994444444444399</c:v>
                </c:pt>
                <c:pt idx="10797">
                  <c:v>14.9958333333333</c:v>
                </c:pt>
                <c:pt idx="10798">
                  <c:v>14.9972222222222</c:v>
                </c:pt>
                <c:pt idx="10799">
                  <c:v>14.998611111111099</c:v>
                </c:pt>
                <c:pt idx="10800">
                  <c:v>15</c:v>
                </c:pt>
                <c:pt idx="10801">
                  <c:v>15.001388888888901</c:v>
                </c:pt>
                <c:pt idx="10802">
                  <c:v>15.0027777777778</c:v>
                </c:pt>
                <c:pt idx="10803">
                  <c:v>15.0041666666667</c:v>
                </c:pt>
                <c:pt idx="10804">
                  <c:v>15.005555555555601</c:v>
                </c:pt>
                <c:pt idx="10805">
                  <c:v>15.0069444444444</c:v>
                </c:pt>
                <c:pt idx="10806">
                  <c:v>15.008333333333301</c:v>
                </c:pt>
                <c:pt idx="10807">
                  <c:v>15.0097222222222</c:v>
                </c:pt>
                <c:pt idx="10808">
                  <c:v>15.0111111111111</c:v>
                </c:pt>
                <c:pt idx="10809">
                  <c:v>15.012499999999999</c:v>
                </c:pt>
                <c:pt idx="10810">
                  <c:v>15.0138888888889</c:v>
                </c:pt>
                <c:pt idx="10811">
                  <c:v>15.015277777777801</c:v>
                </c:pt>
                <c:pt idx="10812">
                  <c:v>15.016666666666699</c:v>
                </c:pt>
                <c:pt idx="10813">
                  <c:v>15.0180555555556</c:v>
                </c:pt>
                <c:pt idx="10814">
                  <c:v>15.0194444444444</c:v>
                </c:pt>
                <c:pt idx="10815">
                  <c:v>15.0208333333333</c:v>
                </c:pt>
                <c:pt idx="10816">
                  <c:v>15.022222222222201</c:v>
                </c:pt>
                <c:pt idx="10817">
                  <c:v>15.0236111111111</c:v>
                </c:pt>
                <c:pt idx="10818">
                  <c:v>15.025</c:v>
                </c:pt>
                <c:pt idx="10819">
                  <c:v>15.026388888888899</c:v>
                </c:pt>
                <c:pt idx="10820">
                  <c:v>15.0277777777778</c:v>
                </c:pt>
                <c:pt idx="10821">
                  <c:v>15.029166666666701</c:v>
                </c:pt>
                <c:pt idx="10822">
                  <c:v>15.030555555555599</c:v>
                </c:pt>
                <c:pt idx="10823">
                  <c:v>15.031944444444401</c:v>
                </c:pt>
                <c:pt idx="10824">
                  <c:v>15.033333333333299</c:v>
                </c:pt>
                <c:pt idx="10825">
                  <c:v>15.0347222222222</c:v>
                </c:pt>
                <c:pt idx="10826">
                  <c:v>15.036111111111101</c:v>
                </c:pt>
                <c:pt idx="10827">
                  <c:v>15.0375</c:v>
                </c:pt>
                <c:pt idx="10828">
                  <c:v>15.0388888888889</c:v>
                </c:pt>
                <c:pt idx="10829">
                  <c:v>15.040277777777799</c:v>
                </c:pt>
                <c:pt idx="10830">
                  <c:v>15.0416666666667</c:v>
                </c:pt>
                <c:pt idx="10831">
                  <c:v>15.0430555555556</c:v>
                </c:pt>
                <c:pt idx="10832">
                  <c:v>15.0444444444444</c:v>
                </c:pt>
                <c:pt idx="10833">
                  <c:v>15.045833333333301</c:v>
                </c:pt>
                <c:pt idx="10834">
                  <c:v>15.047222222222199</c:v>
                </c:pt>
                <c:pt idx="10835">
                  <c:v>15.0486111111111</c:v>
                </c:pt>
                <c:pt idx="10836">
                  <c:v>15.05</c:v>
                </c:pt>
                <c:pt idx="10837">
                  <c:v>15.0513888888889</c:v>
                </c:pt>
                <c:pt idx="10838">
                  <c:v>15.0527777777778</c:v>
                </c:pt>
                <c:pt idx="10839">
                  <c:v>15.054166666666699</c:v>
                </c:pt>
                <c:pt idx="10840">
                  <c:v>15.0555555555556</c:v>
                </c:pt>
                <c:pt idx="10841">
                  <c:v>15.056944444444399</c:v>
                </c:pt>
                <c:pt idx="10842">
                  <c:v>15.0583333333333</c:v>
                </c:pt>
                <c:pt idx="10843">
                  <c:v>15.0597222222222</c:v>
                </c:pt>
                <c:pt idx="10844">
                  <c:v>15.061111111111099</c:v>
                </c:pt>
                <c:pt idx="10845">
                  <c:v>15.0625</c:v>
                </c:pt>
                <c:pt idx="10846">
                  <c:v>15.063888888888901</c:v>
                </c:pt>
                <c:pt idx="10847">
                  <c:v>15.0652777777778</c:v>
                </c:pt>
                <c:pt idx="10848">
                  <c:v>15.0666666666667</c:v>
                </c:pt>
                <c:pt idx="10849">
                  <c:v>15.068055555555601</c:v>
                </c:pt>
                <c:pt idx="10850">
                  <c:v>15.0694444444444</c:v>
                </c:pt>
                <c:pt idx="10851">
                  <c:v>15.070833333333301</c:v>
                </c:pt>
                <c:pt idx="10852">
                  <c:v>15.0722222222222</c:v>
                </c:pt>
                <c:pt idx="10853">
                  <c:v>15.0736111111111</c:v>
                </c:pt>
                <c:pt idx="10854">
                  <c:v>15.074999999999999</c:v>
                </c:pt>
                <c:pt idx="10855">
                  <c:v>15.0763888888889</c:v>
                </c:pt>
                <c:pt idx="10856">
                  <c:v>15.077777777777801</c:v>
                </c:pt>
                <c:pt idx="10857">
                  <c:v>15.079166666666699</c:v>
                </c:pt>
                <c:pt idx="10858">
                  <c:v>15.0805555555556</c:v>
                </c:pt>
                <c:pt idx="10859">
                  <c:v>15.0819444444444</c:v>
                </c:pt>
                <c:pt idx="10860">
                  <c:v>15.0833333333333</c:v>
                </c:pt>
                <c:pt idx="10861">
                  <c:v>15.084722222222201</c:v>
                </c:pt>
                <c:pt idx="10862">
                  <c:v>15.0861111111111</c:v>
                </c:pt>
                <c:pt idx="10863">
                  <c:v>15.0875</c:v>
                </c:pt>
                <c:pt idx="10864">
                  <c:v>15.088888888888899</c:v>
                </c:pt>
                <c:pt idx="10865">
                  <c:v>15.0902777777778</c:v>
                </c:pt>
                <c:pt idx="10866">
                  <c:v>15.091666666666701</c:v>
                </c:pt>
                <c:pt idx="10867">
                  <c:v>15.093055555555599</c:v>
                </c:pt>
                <c:pt idx="10868">
                  <c:v>15.094444444444401</c:v>
                </c:pt>
                <c:pt idx="10869">
                  <c:v>15.095833333333299</c:v>
                </c:pt>
                <c:pt idx="10870">
                  <c:v>15.0972222222222</c:v>
                </c:pt>
                <c:pt idx="10871">
                  <c:v>15.098611111111101</c:v>
                </c:pt>
                <c:pt idx="10872">
                  <c:v>15.1</c:v>
                </c:pt>
                <c:pt idx="10873">
                  <c:v>15.1013888888889</c:v>
                </c:pt>
                <c:pt idx="10874">
                  <c:v>15.102777777777799</c:v>
                </c:pt>
                <c:pt idx="10875">
                  <c:v>15.1041666666667</c:v>
                </c:pt>
                <c:pt idx="10876">
                  <c:v>15.1055555555556</c:v>
                </c:pt>
                <c:pt idx="10877">
                  <c:v>15.1069444444444</c:v>
                </c:pt>
                <c:pt idx="10878">
                  <c:v>15.108333333333301</c:v>
                </c:pt>
                <c:pt idx="10879">
                  <c:v>15.109722222222199</c:v>
                </c:pt>
                <c:pt idx="10880">
                  <c:v>15.1111111111111</c:v>
                </c:pt>
                <c:pt idx="10881">
                  <c:v>15.112500000000001</c:v>
                </c:pt>
                <c:pt idx="10882">
                  <c:v>15.1138888888889</c:v>
                </c:pt>
                <c:pt idx="10883">
                  <c:v>15.1152777777778</c:v>
                </c:pt>
                <c:pt idx="10884">
                  <c:v>15.116666666666699</c:v>
                </c:pt>
                <c:pt idx="10885">
                  <c:v>15.1180555555556</c:v>
                </c:pt>
                <c:pt idx="10886">
                  <c:v>15.119444444444399</c:v>
                </c:pt>
                <c:pt idx="10887">
                  <c:v>15.1208333333333</c:v>
                </c:pt>
                <c:pt idx="10888">
                  <c:v>15.1222222222222</c:v>
                </c:pt>
                <c:pt idx="10889">
                  <c:v>15.123611111111099</c:v>
                </c:pt>
                <c:pt idx="10890">
                  <c:v>15.125</c:v>
                </c:pt>
                <c:pt idx="10891">
                  <c:v>15.126388888888901</c:v>
                </c:pt>
                <c:pt idx="10892">
                  <c:v>15.1277777777778</c:v>
                </c:pt>
                <c:pt idx="10893">
                  <c:v>15.1291666666667</c:v>
                </c:pt>
                <c:pt idx="10894">
                  <c:v>15.130555555555601</c:v>
                </c:pt>
                <c:pt idx="10895">
                  <c:v>15.1319444444444</c:v>
                </c:pt>
                <c:pt idx="10896">
                  <c:v>15.133333333333301</c:v>
                </c:pt>
                <c:pt idx="10897">
                  <c:v>15.1347222222222</c:v>
                </c:pt>
                <c:pt idx="10898">
                  <c:v>15.1361111111111</c:v>
                </c:pt>
                <c:pt idx="10899">
                  <c:v>15.137499999999999</c:v>
                </c:pt>
                <c:pt idx="10900">
                  <c:v>15.1388888888889</c:v>
                </c:pt>
                <c:pt idx="10901">
                  <c:v>15.140277777777801</c:v>
                </c:pt>
                <c:pt idx="10902">
                  <c:v>15.141666666666699</c:v>
                </c:pt>
                <c:pt idx="10903">
                  <c:v>15.1430555555556</c:v>
                </c:pt>
                <c:pt idx="10904">
                  <c:v>15.1444444444444</c:v>
                </c:pt>
                <c:pt idx="10905">
                  <c:v>15.1458333333333</c:v>
                </c:pt>
                <c:pt idx="10906">
                  <c:v>15.147222222222201</c:v>
                </c:pt>
                <c:pt idx="10907">
                  <c:v>15.1486111111111</c:v>
                </c:pt>
                <c:pt idx="10908">
                  <c:v>15.15</c:v>
                </c:pt>
                <c:pt idx="10909">
                  <c:v>15.151388888888899</c:v>
                </c:pt>
                <c:pt idx="10910">
                  <c:v>15.1527777777778</c:v>
                </c:pt>
                <c:pt idx="10911">
                  <c:v>15.154166666666701</c:v>
                </c:pt>
                <c:pt idx="10912">
                  <c:v>15.155555555555599</c:v>
                </c:pt>
                <c:pt idx="10913">
                  <c:v>15.156944444444401</c:v>
                </c:pt>
                <c:pt idx="10914">
                  <c:v>15.158333333333299</c:v>
                </c:pt>
                <c:pt idx="10915">
                  <c:v>15.1597222222222</c:v>
                </c:pt>
                <c:pt idx="10916">
                  <c:v>15.161111111111101</c:v>
                </c:pt>
                <c:pt idx="10917">
                  <c:v>15.1625</c:v>
                </c:pt>
                <c:pt idx="10918">
                  <c:v>15.1638888888889</c:v>
                </c:pt>
                <c:pt idx="10919">
                  <c:v>15.165277777777799</c:v>
                </c:pt>
                <c:pt idx="10920">
                  <c:v>15.1666666666667</c:v>
                </c:pt>
                <c:pt idx="10921">
                  <c:v>15.1680555555556</c:v>
                </c:pt>
                <c:pt idx="10922">
                  <c:v>15.1694444444444</c:v>
                </c:pt>
                <c:pt idx="10923">
                  <c:v>15.170833333333301</c:v>
                </c:pt>
                <c:pt idx="10924">
                  <c:v>15.172222222222199</c:v>
                </c:pt>
                <c:pt idx="10925">
                  <c:v>15.1736111111111</c:v>
                </c:pt>
                <c:pt idx="10926">
                  <c:v>15.175000000000001</c:v>
                </c:pt>
                <c:pt idx="10927">
                  <c:v>15.1763888888889</c:v>
                </c:pt>
                <c:pt idx="10928">
                  <c:v>15.1777777777778</c:v>
                </c:pt>
                <c:pt idx="10929">
                  <c:v>15.179166666666699</c:v>
                </c:pt>
                <c:pt idx="10930">
                  <c:v>15.1805555555556</c:v>
                </c:pt>
                <c:pt idx="10931">
                  <c:v>15.181944444444399</c:v>
                </c:pt>
                <c:pt idx="10932">
                  <c:v>15.1833333333333</c:v>
                </c:pt>
                <c:pt idx="10933">
                  <c:v>15.1847222222222</c:v>
                </c:pt>
                <c:pt idx="10934">
                  <c:v>15.186111111111099</c:v>
                </c:pt>
                <c:pt idx="10935">
                  <c:v>15.1875</c:v>
                </c:pt>
                <c:pt idx="10936">
                  <c:v>15.188888888888901</c:v>
                </c:pt>
                <c:pt idx="10937">
                  <c:v>15.1902777777778</c:v>
                </c:pt>
                <c:pt idx="10938">
                  <c:v>15.1916666666667</c:v>
                </c:pt>
                <c:pt idx="10939">
                  <c:v>15.193055555555601</c:v>
                </c:pt>
                <c:pt idx="10940">
                  <c:v>15.1944444444444</c:v>
                </c:pt>
                <c:pt idx="10941">
                  <c:v>15.195833333333301</c:v>
                </c:pt>
                <c:pt idx="10942">
                  <c:v>15.1972222222222</c:v>
                </c:pt>
                <c:pt idx="10943">
                  <c:v>15.1986111111111</c:v>
                </c:pt>
                <c:pt idx="10944">
                  <c:v>15.2</c:v>
                </c:pt>
                <c:pt idx="10945">
                  <c:v>15.2013888888889</c:v>
                </c:pt>
                <c:pt idx="10946">
                  <c:v>15.202777777777801</c:v>
                </c:pt>
                <c:pt idx="10947">
                  <c:v>15.204166666666699</c:v>
                </c:pt>
                <c:pt idx="10948">
                  <c:v>15.2055555555556</c:v>
                </c:pt>
                <c:pt idx="10949">
                  <c:v>15.2069444444444</c:v>
                </c:pt>
                <c:pt idx="10950">
                  <c:v>15.2083333333333</c:v>
                </c:pt>
                <c:pt idx="10951">
                  <c:v>15.209722222222201</c:v>
                </c:pt>
                <c:pt idx="10952">
                  <c:v>15.2111111111111</c:v>
                </c:pt>
                <c:pt idx="10953">
                  <c:v>15.2125</c:v>
                </c:pt>
                <c:pt idx="10954">
                  <c:v>15.213888888888899</c:v>
                </c:pt>
                <c:pt idx="10955">
                  <c:v>15.2152777777778</c:v>
                </c:pt>
                <c:pt idx="10956">
                  <c:v>15.216666666666701</c:v>
                </c:pt>
                <c:pt idx="10957">
                  <c:v>15.218055555555599</c:v>
                </c:pt>
                <c:pt idx="10958">
                  <c:v>15.219444444444401</c:v>
                </c:pt>
                <c:pt idx="10959">
                  <c:v>15.220833333333299</c:v>
                </c:pt>
                <c:pt idx="10960">
                  <c:v>15.2222222222222</c:v>
                </c:pt>
                <c:pt idx="10961">
                  <c:v>15.223611111111101</c:v>
                </c:pt>
                <c:pt idx="10962">
                  <c:v>15.225</c:v>
                </c:pt>
                <c:pt idx="10963">
                  <c:v>15.2263888888889</c:v>
                </c:pt>
                <c:pt idx="10964">
                  <c:v>15.227777777777799</c:v>
                </c:pt>
                <c:pt idx="10965">
                  <c:v>15.2291666666667</c:v>
                </c:pt>
                <c:pt idx="10966">
                  <c:v>15.2305555555556</c:v>
                </c:pt>
                <c:pt idx="10967">
                  <c:v>15.2319444444444</c:v>
                </c:pt>
                <c:pt idx="10968">
                  <c:v>15.233333333333301</c:v>
                </c:pt>
                <c:pt idx="10969">
                  <c:v>15.234722222222199</c:v>
                </c:pt>
                <c:pt idx="10970">
                  <c:v>15.2361111111111</c:v>
                </c:pt>
                <c:pt idx="10971">
                  <c:v>15.237500000000001</c:v>
                </c:pt>
                <c:pt idx="10972">
                  <c:v>15.2388888888889</c:v>
                </c:pt>
                <c:pt idx="10973">
                  <c:v>15.2402777777778</c:v>
                </c:pt>
                <c:pt idx="10974">
                  <c:v>15.241666666666699</c:v>
                </c:pt>
                <c:pt idx="10975">
                  <c:v>15.2430555555556</c:v>
                </c:pt>
                <c:pt idx="10976">
                  <c:v>15.244444444444399</c:v>
                </c:pt>
                <c:pt idx="10977">
                  <c:v>15.2458333333333</c:v>
                </c:pt>
                <c:pt idx="10978">
                  <c:v>15.2472222222222</c:v>
                </c:pt>
                <c:pt idx="10979">
                  <c:v>15.248611111111099</c:v>
                </c:pt>
                <c:pt idx="10980">
                  <c:v>15.25</c:v>
                </c:pt>
                <c:pt idx="10981">
                  <c:v>15.251388888888901</c:v>
                </c:pt>
                <c:pt idx="10982">
                  <c:v>15.2527777777778</c:v>
                </c:pt>
                <c:pt idx="10983">
                  <c:v>15.2541666666667</c:v>
                </c:pt>
                <c:pt idx="10984">
                  <c:v>15.255555555555601</c:v>
                </c:pt>
                <c:pt idx="10985">
                  <c:v>15.2569444444444</c:v>
                </c:pt>
                <c:pt idx="10986">
                  <c:v>15.258333333333301</c:v>
                </c:pt>
                <c:pt idx="10987">
                  <c:v>15.2597222222222</c:v>
                </c:pt>
                <c:pt idx="10988">
                  <c:v>15.2611111111111</c:v>
                </c:pt>
                <c:pt idx="10989">
                  <c:v>15.262499999999999</c:v>
                </c:pt>
                <c:pt idx="10990">
                  <c:v>15.2638888888889</c:v>
                </c:pt>
                <c:pt idx="10991">
                  <c:v>15.265277777777801</c:v>
                </c:pt>
                <c:pt idx="10992">
                  <c:v>15.266666666666699</c:v>
                </c:pt>
                <c:pt idx="10993">
                  <c:v>15.2680555555556</c:v>
                </c:pt>
                <c:pt idx="10994">
                  <c:v>15.2694444444444</c:v>
                </c:pt>
                <c:pt idx="10995">
                  <c:v>15.2708333333333</c:v>
                </c:pt>
                <c:pt idx="10996">
                  <c:v>15.272222222222201</c:v>
                </c:pt>
                <c:pt idx="10997">
                  <c:v>15.2736111111111</c:v>
                </c:pt>
                <c:pt idx="10998">
                  <c:v>15.275</c:v>
                </c:pt>
                <c:pt idx="10999">
                  <c:v>15.276388888888899</c:v>
                </c:pt>
                <c:pt idx="11000">
                  <c:v>15.2777777777778</c:v>
                </c:pt>
                <c:pt idx="11001">
                  <c:v>15.279166666666701</c:v>
                </c:pt>
                <c:pt idx="11002">
                  <c:v>15.280555555555599</c:v>
                </c:pt>
                <c:pt idx="11003">
                  <c:v>15.281944444444401</c:v>
                </c:pt>
                <c:pt idx="11004">
                  <c:v>15.283333333333299</c:v>
                </c:pt>
                <c:pt idx="11005">
                  <c:v>15.2847222222222</c:v>
                </c:pt>
                <c:pt idx="11006">
                  <c:v>15.286111111111101</c:v>
                </c:pt>
                <c:pt idx="11007">
                  <c:v>15.2875</c:v>
                </c:pt>
                <c:pt idx="11008">
                  <c:v>15.2888888888889</c:v>
                </c:pt>
                <c:pt idx="11009">
                  <c:v>15.290277777777799</c:v>
                </c:pt>
                <c:pt idx="11010">
                  <c:v>15.2916666666667</c:v>
                </c:pt>
                <c:pt idx="11011">
                  <c:v>15.2930555555556</c:v>
                </c:pt>
                <c:pt idx="11012">
                  <c:v>15.2944444444444</c:v>
                </c:pt>
                <c:pt idx="11013">
                  <c:v>15.295833333333301</c:v>
                </c:pt>
                <c:pt idx="11014">
                  <c:v>15.297222222222199</c:v>
                </c:pt>
                <c:pt idx="11015">
                  <c:v>15.2986111111111</c:v>
                </c:pt>
                <c:pt idx="11016">
                  <c:v>15.3</c:v>
                </c:pt>
                <c:pt idx="11017">
                  <c:v>15.3013888888889</c:v>
                </c:pt>
                <c:pt idx="11018">
                  <c:v>15.3027777777778</c:v>
                </c:pt>
                <c:pt idx="11019">
                  <c:v>15.304166666666699</c:v>
                </c:pt>
                <c:pt idx="11020">
                  <c:v>15.3055555555556</c:v>
                </c:pt>
                <c:pt idx="11021">
                  <c:v>15.306944444444399</c:v>
                </c:pt>
                <c:pt idx="11022">
                  <c:v>15.3083333333333</c:v>
                </c:pt>
                <c:pt idx="11023">
                  <c:v>15.3097222222222</c:v>
                </c:pt>
                <c:pt idx="11024">
                  <c:v>15.311111111111099</c:v>
                </c:pt>
                <c:pt idx="11025">
                  <c:v>15.3125</c:v>
                </c:pt>
                <c:pt idx="11026">
                  <c:v>15.313888888888901</c:v>
                </c:pt>
                <c:pt idx="11027">
                  <c:v>15.3152777777778</c:v>
                </c:pt>
                <c:pt idx="11028">
                  <c:v>15.3166666666667</c:v>
                </c:pt>
                <c:pt idx="11029">
                  <c:v>15.318055555555601</c:v>
                </c:pt>
                <c:pt idx="11030">
                  <c:v>15.3194444444444</c:v>
                </c:pt>
                <c:pt idx="11031">
                  <c:v>15.320833333333301</c:v>
                </c:pt>
                <c:pt idx="11032">
                  <c:v>15.3222222222222</c:v>
                </c:pt>
                <c:pt idx="11033">
                  <c:v>15.3236111111111</c:v>
                </c:pt>
                <c:pt idx="11034">
                  <c:v>15.324999999999999</c:v>
                </c:pt>
                <c:pt idx="11035">
                  <c:v>15.3263888888889</c:v>
                </c:pt>
                <c:pt idx="11036">
                  <c:v>15.327777777777801</c:v>
                </c:pt>
                <c:pt idx="11037">
                  <c:v>15.329166666666699</c:v>
                </c:pt>
                <c:pt idx="11038">
                  <c:v>15.3305555555556</c:v>
                </c:pt>
                <c:pt idx="11039">
                  <c:v>15.3319444444444</c:v>
                </c:pt>
                <c:pt idx="11040">
                  <c:v>15.3333333333333</c:v>
                </c:pt>
                <c:pt idx="11041">
                  <c:v>15.334722222222201</c:v>
                </c:pt>
                <c:pt idx="11042">
                  <c:v>15.3361111111111</c:v>
                </c:pt>
                <c:pt idx="11043">
                  <c:v>15.3375</c:v>
                </c:pt>
                <c:pt idx="11044">
                  <c:v>15.338888888888899</c:v>
                </c:pt>
                <c:pt idx="11045">
                  <c:v>15.3402777777778</c:v>
                </c:pt>
                <c:pt idx="11046">
                  <c:v>15.341666666666701</c:v>
                </c:pt>
                <c:pt idx="11047">
                  <c:v>15.343055555555599</c:v>
                </c:pt>
                <c:pt idx="11048">
                  <c:v>15.344444444444401</c:v>
                </c:pt>
                <c:pt idx="11049">
                  <c:v>15.345833333333299</c:v>
                </c:pt>
                <c:pt idx="11050">
                  <c:v>15.3472222222222</c:v>
                </c:pt>
                <c:pt idx="11051">
                  <c:v>15.348611111111101</c:v>
                </c:pt>
                <c:pt idx="11052">
                  <c:v>15.35</c:v>
                </c:pt>
                <c:pt idx="11053">
                  <c:v>15.3513888888889</c:v>
                </c:pt>
                <c:pt idx="11054">
                  <c:v>15.352777777777799</c:v>
                </c:pt>
                <c:pt idx="11055">
                  <c:v>15.3541666666667</c:v>
                </c:pt>
                <c:pt idx="11056">
                  <c:v>15.3555555555556</c:v>
                </c:pt>
                <c:pt idx="11057">
                  <c:v>15.3569444444444</c:v>
                </c:pt>
                <c:pt idx="11058">
                  <c:v>15.358333333333301</c:v>
                </c:pt>
                <c:pt idx="11059">
                  <c:v>15.359722222222199</c:v>
                </c:pt>
                <c:pt idx="11060">
                  <c:v>15.3611111111111</c:v>
                </c:pt>
                <c:pt idx="11061">
                  <c:v>15.362500000000001</c:v>
                </c:pt>
                <c:pt idx="11062">
                  <c:v>15.3638888888889</c:v>
                </c:pt>
                <c:pt idx="11063">
                  <c:v>15.3652777777778</c:v>
                </c:pt>
                <c:pt idx="11064">
                  <c:v>15.366666666666699</c:v>
                </c:pt>
                <c:pt idx="11065">
                  <c:v>15.3680555555556</c:v>
                </c:pt>
                <c:pt idx="11066">
                  <c:v>15.369444444444399</c:v>
                </c:pt>
                <c:pt idx="11067">
                  <c:v>15.3708333333333</c:v>
                </c:pt>
                <c:pt idx="11068">
                  <c:v>15.3722222222222</c:v>
                </c:pt>
                <c:pt idx="11069">
                  <c:v>15.373611111111099</c:v>
                </c:pt>
                <c:pt idx="11070">
                  <c:v>15.375</c:v>
                </c:pt>
                <c:pt idx="11071">
                  <c:v>15.376388888888901</c:v>
                </c:pt>
                <c:pt idx="11072">
                  <c:v>15.3777777777778</c:v>
                </c:pt>
                <c:pt idx="11073">
                  <c:v>15.3791666666667</c:v>
                </c:pt>
                <c:pt idx="11074">
                  <c:v>15.380555555555601</c:v>
                </c:pt>
                <c:pt idx="11075">
                  <c:v>15.3819444444444</c:v>
                </c:pt>
                <c:pt idx="11076">
                  <c:v>15.383333333333301</c:v>
                </c:pt>
                <c:pt idx="11077">
                  <c:v>15.3847222222222</c:v>
                </c:pt>
                <c:pt idx="11078">
                  <c:v>15.3861111111111</c:v>
                </c:pt>
                <c:pt idx="11079">
                  <c:v>15.387499999999999</c:v>
                </c:pt>
                <c:pt idx="11080">
                  <c:v>15.3888888888889</c:v>
                </c:pt>
                <c:pt idx="11081">
                  <c:v>15.390277777777801</c:v>
                </c:pt>
                <c:pt idx="11082">
                  <c:v>15.391666666666699</c:v>
                </c:pt>
                <c:pt idx="11083">
                  <c:v>15.3930555555556</c:v>
                </c:pt>
                <c:pt idx="11084">
                  <c:v>15.3944444444444</c:v>
                </c:pt>
                <c:pt idx="11085">
                  <c:v>15.3958333333333</c:v>
                </c:pt>
                <c:pt idx="11086">
                  <c:v>15.397222222222201</c:v>
                </c:pt>
                <c:pt idx="11087">
                  <c:v>15.3986111111111</c:v>
                </c:pt>
                <c:pt idx="11088">
                  <c:v>15.4</c:v>
                </c:pt>
                <c:pt idx="11089">
                  <c:v>15.401388888888899</c:v>
                </c:pt>
                <c:pt idx="11090">
                  <c:v>15.4027777777778</c:v>
                </c:pt>
                <c:pt idx="11091">
                  <c:v>15.404166666666701</c:v>
                </c:pt>
                <c:pt idx="11092">
                  <c:v>15.405555555555599</c:v>
                </c:pt>
                <c:pt idx="11093">
                  <c:v>15.406944444444401</c:v>
                </c:pt>
                <c:pt idx="11094">
                  <c:v>15.408333333333299</c:v>
                </c:pt>
                <c:pt idx="11095">
                  <c:v>15.4097222222222</c:v>
                </c:pt>
                <c:pt idx="11096">
                  <c:v>15.411111111111101</c:v>
                </c:pt>
                <c:pt idx="11097">
                  <c:v>15.4125</c:v>
                </c:pt>
                <c:pt idx="11098">
                  <c:v>15.4138888888889</c:v>
                </c:pt>
                <c:pt idx="11099">
                  <c:v>15.415277777777799</c:v>
                </c:pt>
                <c:pt idx="11100">
                  <c:v>15.4166666666667</c:v>
                </c:pt>
                <c:pt idx="11101">
                  <c:v>15.4180555555556</c:v>
                </c:pt>
                <c:pt idx="11102">
                  <c:v>15.4194444444444</c:v>
                </c:pt>
                <c:pt idx="11103">
                  <c:v>15.420833333333301</c:v>
                </c:pt>
                <c:pt idx="11104">
                  <c:v>15.422222222222199</c:v>
                </c:pt>
                <c:pt idx="11105">
                  <c:v>15.4236111111111</c:v>
                </c:pt>
                <c:pt idx="11106">
                  <c:v>15.425000000000001</c:v>
                </c:pt>
                <c:pt idx="11107">
                  <c:v>15.4263888888889</c:v>
                </c:pt>
                <c:pt idx="11108">
                  <c:v>15.4277777777778</c:v>
                </c:pt>
                <c:pt idx="11109">
                  <c:v>15.429166666666699</c:v>
                </c:pt>
                <c:pt idx="11110">
                  <c:v>15.4305555555556</c:v>
                </c:pt>
                <c:pt idx="11111">
                  <c:v>15.431944444444399</c:v>
                </c:pt>
                <c:pt idx="11112">
                  <c:v>15.4333333333333</c:v>
                </c:pt>
                <c:pt idx="11113">
                  <c:v>15.4347222222222</c:v>
                </c:pt>
                <c:pt idx="11114">
                  <c:v>15.436111111111099</c:v>
                </c:pt>
                <c:pt idx="11115">
                  <c:v>15.4375</c:v>
                </c:pt>
                <c:pt idx="11116">
                  <c:v>15.438888888888901</c:v>
                </c:pt>
                <c:pt idx="11117">
                  <c:v>15.4402777777778</c:v>
                </c:pt>
                <c:pt idx="11118">
                  <c:v>15.4416666666667</c:v>
                </c:pt>
                <c:pt idx="11119">
                  <c:v>15.443055555555601</c:v>
                </c:pt>
                <c:pt idx="11120">
                  <c:v>15.4444444444444</c:v>
                </c:pt>
                <c:pt idx="11121">
                  <c:v>15.445833333333301</c:v>
                </c:pt>
                <c:pt idx="11122">
                  <c:v>15.4472222222222</c:v>
                </c:pt>
                <c:pt idx="11123">
                  <c:v>15.4486111111111</c:v>
                </c:pt>
                <c:pt idx="11124">
                  <c:v>15.45</c:v>
                </c:pt>
                <c:pt idx="11125">
                  <c:v>15.4513888888889</c:v>
                </c:pt>
                <c:pt idx="11126">
                  <c:v>15.452777777777801</c:v>
                </c:pt>
                <c:pt idx="11127">
                  <c:v>15.454166666666699</c:v>
                </c:pt>
                <c:pt idx="11128">
                  <c:v>15.4555555555556</c:v>
                </c:pt>
                <c:pt idx="11129">
                  <c:v>15.4569444444444</c:v>
                </c:pt>
                <c:pt idx="11130">
                  <c:v>15.4583333333333</c:v>
                </c:pt>
                <c:pt idx="11131">
                  <c:v>15.459722222222201</c:v>
                </c:pt>
                <c:pt idx="11132">
                  <c:v>15.4611111111111</c:v>
                </c:pt>
                <c:pt idx="11133">
                  <c:v>15.4625</c:v>
                </c:pt>
                <c:pt idx="11134">
                  <c:v>15.463888888888899</c:v>
                </c:pt>
                <c:pt idx="11135">
                  <c:v>15.4652777777778</c:v>
                </c:pt>
                <c:pt idx="11136">
                  <c:v>15.466666666666701</c:v>
                </c:pt>
                <c:pt idx="11137">
                  <c:v>15.468055555555599</c:v>
                </c:pt>
                <c:pt idx="11138">
                  <c:v>15.469444444444401</c:v>
                </c:pt>
                <c:pt idx="11139">
                  <c:v>15.470833333333299</c:v>
                </c:pt>
                <c:pt idx="11140">
                  <c:v>15.4722222222222</c:v>
                </c:pt>
                <c:pt idx="11141">
                  <c:v>15.473611111111101</c:v>
                </c:pt>
                <c:pt idx="11142">
                  <c:v>15.475</c:v>
                </c:pt>
                <c:pt idx="11143">
                  <c:v>15.4763888888889</c:v>
                </c:pt>
                <c:pt idx="11144">
                  <c:v>15.477777777777799</c:v>
                </c:pt>
                <c:pt idx="11145">
                  <c:v>15.4791666666667</c:v>
                </c:pt>
                <c:pt idx="11146">
                  <c:v>15.4805555555556</c:v>
                </c:pt>
                <c:pt idx="11147">
                  <c:v>15.4819444444444</c:v>
                </c:pt>
                <c:pt idx="11148">
                  <c:v>15.483333333333301</c:v>
                </c:pt>
                <c:pt idx="11149">
                  <c:v>15.484722222222199</c:v>
                </c:pt>
                <c:pt idx="11150">
                  <c:v>15.4861111111111</c:v>
                </c:pt>
                <c:pt idx="11151">
                  <c:v>15.487500000000001</c:v>
                </c:pt>
                <c:pt idx="11152">
                  <c:v>15.4888888888889</c:v>
                </c:pt>
                <c:pt idx="11153">
                  <c:v>15.4902777777778</c:v>
                </c:pt>
                <c:pt idx="11154">
                  <c:v>15.491666666666699</c:v>
                </c:pt>
                <c:pt idx="11155">
                  <c:v>15.4930555555556</c:v>
                </c:pt>
                <c:pt idx="11156">
                  <c:v>15.494444444444399</c:v>
                </c:pt>
                <c:pt idx="11157">
                  <c:v>15.4958333333333</c:v>
                </c:pt>
                <c:pt idx="11158">
                  <c:v>15.4972222222222</c:v>
                </c:pt>
                <c:pt idx="11159">
                  <c:v>15.498611111111099</c:v>
                </c:pt>
                <c:pt idx="11160">
                  <c:v>15.5</c:v>
                </c:pt>
                <c:pt idx="11161">
                  <c:v>15.501388888888901</c:v>
                </c:pt>
                <c:pt idx="11162">
                  <c:v>15.5027777777778</c:v>
                </c:pt>
                <c:pt idx="11163">
                  <c:v>15.5041666666667</c:v>
                </c:pt>
                <c:pt idx="11164">
                  <c:v>15.505555555555601</c:v>
                </c:pt>
                <c:pt idx="11165">
                  <c:v>15.5069444444444</c:v>
                </c:pt>
                <c:pt idx="11166">
                  <c:v>15.508333333333301</c:v>
                </c:pt>
                <c:pt idx="11167">
                  <c:v>15.5097222222222</c:v>
                </c:pt>
                <c:pt idx="11168">
                  <c:v>15.5111111111111</c:v>
                </c:pt>
                <c:pt idx="11169">
                  <c:v>15.512499999999999</c:v>
                </c:pt>
                <c:pt idx="11170">
                  <c:v>15.5138888888889</c:v>
                </c:pt>
                <c:pt idx="11171">
                  <c:v>15.515277777777801</c:v>
                </c:pt>
                <c:pt idx="11172">
                  <c:v>15.516666666666699</c:v>
                </c:pt>
                <c:pt idx="11173">
                  <c:v>15.5180555555556</c:v>
                </c:pt>
                <c:pt idx="11174">
                  <c:v>15.5194444444444</c:v>
                </c:pt>
                <c:pt idx="11175">
                  <c:v>15.5208333333333</c:v>
                </c:pt>
                <c:pt idx="11176">
                  <c:v>15.522222222222201</c:v>
                </c:pt>
                <c:pt idx="11177">
                  <c:v>15.5236111111111</c:v>
                </c:pt>
                <c:pt idx="11178">
                  <c:v>15.525</c:v>
                </c:pt>
                <c:pt idx="11179">
                  <c:v>15.526388888888899</c:v>
                </c:pt>
                <c:pt idx="11180">
                  <c:v>15.5277777777778</c:v>
                </c:pt>
                <c:pt idx="11181">
                  <c:v>15.529166666666701</c:v>
                </c:pt>
                <c:pt idx="11182">
                  <c:v>15.530555555555599</c:v>
                </c:pt>
                <c:pt idx="11183">
                  <c:v>15.531944444444401</c:v>
                </c:pt>
                <c:pt idx="11184">
                  <c:v>15.533333333333299</c:v>
                </c:pt>
                <c:pt idx="11185">
                  <c:v>15.5347222222222</c:v>
                </c:pt>
                <c:pt idx="11186">
                  <c:v>15.536111111111101</c:v>
                </c:pt>
                <c:pt idx="11187">
                  <c:v>15.5375</c:v>
                </c:pt>
                <c:pt idx="11188">
                  <c:v>15.5388888888889</c:v>
                </c:pt>
                <c:pt idx="11189">
                  <c:v>15.540277777777799</c:v>
                </c:pt>
                <c:pt idx="11190">
                  <c:v>15.5416666666667</c:v>
                </c:pt>
                <c:pt idx="11191">
                  <c:v>15.5430555555556</c:v>
                </c:pt>
                <c:pt idx="11192">
                  <c:v>15.5444444444444</c:v>
                </c:pt>
                <c:pt idx="11193">
                  <c:v>15.545833333333301</c:v>
                </c:pt>
                <c:pt idx="11194">
                  <c:v>15.547222222222199</c:v>
                </c:pt>
                <c:pt idx="11195">
                  <c:v>15.5486111111111</c:v>
                </c:pt>
                <c:pt idx="11196">
                  <c:v>15.55</c:v>
                </c:pt>
                <c:pt idx="11197">
                  <c:v>15.5513888888889</c:v>
                </c:pt>
                <c:pt idx="11198">
                  <c:v>15.5527777777778</c:v>
                </c:pt>
                <c:pt idx="11199">
                  <c:v>15.554166666666699</c:v>
                </c:pt>
                <c:pt idx="11200">
                  <c:v>15.5555555555556</c:v>
                </c:pt>
                <c:pt idx="11201">
                  <c:v>15.556944444444399</c:v>
                </c:pt>
                <c:pt idx="11202">
                  <c:v>15.5583333333333</c:v>
                </c:pt>
                <c:pt idx="11203">
                  <c:v>15.5597222222222</c:v>
                </c:pt>
                <c:pt idx="11204">
                  <c:v>15.561111111111099</c:v>
                </c:pt>
                <c:pt idx="11205">
                  <c:v>15.5625</c:v>
                </c:pt>
                <c:pt idx="11206">
                  <c:v>15.563888888888901</c:v>
                </c:pt>
                <c:pt idx="11207">
                  <c:v>15.5652777777778</c:v>
                </c:pt>
                <c:pt idx="11208">
                  <c:v>15.5666666666667</c:v>
                </c:pt>
                <c:pt idx="11209">
                  <c:v>15.568055555555601</c:v>
                </c:pt>
                <c:pt idx="11210">
                  <c:v>15.5694444444444</c:v>
                </c:pt>
                <c:pt idx="11211">
                  <c:v>15.570833333333301</c:v>
                </c:pt>
                <c:pt idx="11212">
                  <c:v>15.5722222222222</c:v>
                </c:pt>
                <c:pt idx="11213">
                  <c:v>15.5736111111111</c:v>
                </c:pt>
                <c:pt idx="11214">
                  <c:v>15.574999999999999</c:v>
                </c:pt>
                <c:pt idx="11215">
                  <c:v>15.5763888888889</c:v>
                </c:pt>
                <c:pt idx="11216">
                  <c:v>15.577777777777801</c:v>
                </c:pt>
                <c:pt idx="11217">
                  <c:v>15.579166666666699</c:v>
                </c:pt>
                <c:pt idx="11218">
                  <c:v>15.5805555555556</c:v>
                </c:pt>
                <c:pt idx="11219">
                  <c:v>15.5819444444444</c:v>
                </c:pt>
                <c:pt idx="11220">
                  <c:v>15.5833333333333</c:v>
                </c:pt>
                <c:pt idx="11221">
                  <c:v>15.584722222222201</c:v>
                </c:pt>
                <c:pt idx="11222">
                  <c:v>15.5861111111111</c:v>
                </c:pt>
                <c:pt idx="11223">
                  <c:v>15.5875</c:v>
                </c:pt>
                <c:pt idx="11224">
                  <c:v>15.588888888888899</c:v>
                </c:pt>
                <c:pt idx="11225">
                  <c:v>15.5902777777778</c:v>
                </c:pt>
                <c:pt idx="11226">
                  <c:v>15.591666666666701</c:v>
                </c:pt>
                <c:pt idx="11227">
                  <c:v>15.593055555555599</c:v>
                </c:pt>
                <c:pt idx="11228">
                  <c:v>15.594444444444401</c:v>
                </c:pt>
                <c:pt idx="11229">
                  <c:v>15.595833333333299</c:v>
                </c:pt>
                <c:pt idx="11230">
                  <c:v>15.5972222222222</c:v>
                </c:pt>
                <c:pt idx="11231">
                  <c:v>15.598611111111101</c:v>
                </c:pt>
                <c:pt idx="11232">
                  <c:v>15.6</c:v>
                </c:pt>
                <c:pt idx="11233">
                  <c:v>15.6013888888889</c:v>
                </c:pt>
                <c:pt idx="11234">
                  <c:v>15.602777777777799</c:v>
                </c:pt>
                <c:pt idx="11235">
                  <c:v>15.6041666666667</c:v>
                </c:pt>
                <c:pt idx="11236">
                  <c:v>15.6055555555556</c:v>
                </c:pt>
                <c:pt idx="11237">
                  <c:v>15.6069444444444</c:v>
                </c:pt>
                <c:pt idx="11238">
                  <c:v>15.608333333333301</c:v>
                </c:pt>
                <c:pt idx="11239">
                  <c:v>15.609722222222199</c:v>
                </c:pt>
                <c:pt idx="11240">
                  <c:v>15.6111111111111</c:v>
                </c:pt>
                <c:pt idx="11241">
                  <c:v>15.612500000000001</c:v>
                </c:pt>
                <c:pt idx="11242">
                  <c:v>15.6138888888889</c:v>
                </c:pt>
                <c:pt idx="11243">
                  <c:v>15.6152777777778</c:v>
                </c:pt>
                <c:pt idx="11244">
                  <c:v>15.616666666666699</c:v>
                </c:pt>
                <c:pt idx="11245">
                  <c:v>15.6180555555556</c:v>
                </c:pt>
                <c:pt idx="11246">
                  <c:v>15.619444444444399</c:v>
                </c:pt>
                <c:pt idx="11247">
                  <c:v>15.6208333333333</c:v>
                </c:pt>
                <c:pt idx="11248">
                  <c:v>15.6222222222222</c:v>
                </c:pt>
                <c:pt idx="11249">
                  <c:v>15.623611111111099</c:v>
                </c:pt>
                <c:pt idx="11250">
                  <c:v>15.625</c:v>
                </c:pt>
                <c:pt idx="11251">
                  <c:v>15.626388888888901</c:v>
                </c:pt>
                <c:pt idx="11252">
                  <c:v>15.6277777777778</c:v>
                </c:pt>
                <c:pt idx="11253">
                  <c:v>15.6291666666667</c:v>
                </c:pt>
                <c:pt idx="11254">
                  <c:v>15.630555555555601</c:v>
                </c:pt>
                <c:pt idx="11255">
                  <c:v>15.6319444444444</c:v>
                </c:pt>
                <c:pt idx="11256">
                  <c:v>15.633333333333301</c:v>
                </c:pt>
                <c:pt idx="11257">
                  <c:v>15.6347222222222</c:v>
                </c:pt>
                <c:pt idx="11258">
                  <c:v>15.6361111111111</c:v>
                </c:pt>
                <c:pt idx="11259">
                  <c:v>15.637499999999999</c:v>
                </c:pt>
                <c:pt idx="11260">
                  <c:v>15.6388888888889</c:v>
                </c:pt>
                <c:pt idx="11261">
                  <c:v>15.640277777777801</c:v>
                </c:pt>
                <c:pt idx="11262">
                  <c:v>15.641666666666699</c:v>
                </c:pt>
                <c:pt idx="11263">
                  <c:v>15.6430555555556</c:v>
                </c:pt>
                <c:pt idx="11264">
                  <c:v>15.6444444444444</c:v>
                </c:pt>
                <c:pt idx="11265">
                  <c:v>15.6458333333333</c:v>
                </c:pt>
                <c:pt idx="11266">
                  <c:v>15.647222222222201</c:v>
                </c:pt>
                <c:pt idx="11267">
                  <c:v>15.6486111111111</c:v>
                </c:pt>
                <c:pt idx="11268">
                  <c:v>15.65</c:v>
                </c:pt>
                <c:pt idx="11269">
                  <c:v>15.651388888888899</c:v>
                </c:pt>
                <c:pt idx="11270">
                  <c:v>15.6527777777778</c:v>
                </c:pt>
                <c:pt idx="11271">
                  <c:v>15.654166666666701</c:v>
                </c:pt>
                <c:pt idx="11272">
                  <c:v>15.655555555555599</c:v>
                </c:pt>
                <c:pt idx="11273">
                  <c:v>15.656944444444401</c:v>
                </c:pt>
                <c:pt idx="11274">
                  <c:v>15.658333333333299</c:v>
                </c:pt>
                <c:pt idx="11275">
                  <c:v>15.6597222222222</c:v>
                </c:pt>
                <c:pt idx="11276">
                  <c:v>15.661111111111101</c:v>
                </c:pt>
                <c:pt idx="11277">
                  <c:v>15.6625</c:v>
                </c:pt>
                <c:pt idx="11278">
                  <c:v>15.6638888888889</c:v>
                </c:pt>
                <c:pt idx="11279">
                  <c:v>15.665277777777799</c:v>
                </c:pt>
                <c:pt idx="11280">
                  <c:v>15.6666666666667</c:v>
                </c:pt>
                <c:pt idx="11281">
                  <c:v>15.6680555555556</c:v>
                </c:pt>
                <c:pt idx="11282">
                  <c:v>15.6694444444444</c:v>
                </c:pt>
                <c:pt idx="11283">
                  <c:v>15.670833333333301</c:v>
                </c:pt>
                <c:pt idx="11284">
                  <c:v>15.672222222222199</c:v>
                </c:pt>
                <c:pt idx="11285">
                  <c:v>15.6736111111111</c:v>
                </c:pt>
                <c:pt idx="11286">
                  <c:v>15.675000000000001</c:v>
                </c:pt>
                <c:pt idx="11287">
                  <c:v>15.6763888888889</c:v>
                </c:pt>
                <c:pt idx="11288">
                  <c:v>15.6777777777778</c:v>
                </c:pt>
                <c:pt idx="11289">
                  <c:v>15.679166666666699</c:v>
                </c:pt>
                <c:pt idx="11290">
                  <c:v>15.6805555555556</c:v>
                </c:pt>
                <c:pt idx="11291">
                  <c:v>15.681944444444399</c:v>
                </c:pt>
                <c:pt idx="11292">
                  <c:v>15.6833333333333</c:v>
                </c:pt>
                <c:pt idx="11293">
                  <c:v>15.6847222222222</c:v>
                </c:pt>
                <c:pt idx="11294">
                  <c:v>15.686111111111099</c:v>
                </c:pt>
                <c:pt idx="11295">
                  <c:v>15.6875</c:v>
                </c:pt>
                <c:pt idx="11296">
                  <c:v>15.688888888888901</c:v>
                </c:pt>
                <c:pt idx="11297">
                  <c:v>15.6902777777778</c:v>
                </c:pt>
                <c:pt idx="11298">
                  <c:v>15.6916666666667</c:v>
                </c:pt>
                <c:pt idx="11299">
                  <c:v>15.693055555555601</c:v>
                </c:pt>
                <c:pt idx="11300">
                  <c:v>15.6944444444444</c:v>
                </c:pt>
                <c:pt idx="11301">
                  <c:v>15.695833333333301</c:v>
                </c:pt>
                <c:pt idx="11302">
                  <c:v>15.6972222222222</c:v>
                </c:pt>
                <c:pt idx="11303">
                  <c:v>15.6986111111111</c:v>
                </c:pt>
                <c:pt idx="11304">
                  <c:v>15.7</c:v>
                </c:pt>
                <c:pt idx="11305">
                  <c:v>15.7013888888889</c:v>
                </c:pt>
                <c:pt idx="11306">
                  <c:v>15.702777777777801</c:v>
                </c:pt>
                <c:pt idx="11307">
                  <c:v>15.704166666666699</c:v>
                </c:pt>
                <c:pt idx="11308">
                  <c:v>15.7055555555556</c:v>
                </c:pt>
                <c:pt idx="11309">
                  <c:v>15.7069444444444</c:v>
                </c:pt>
                <c:pt idx="11310">
                  <c:v>15.7083333333333</c:v>
                </c:pt>
                <c:pt idx="11311">
                  <c:v>15.709722222222201</c:v>
                </c:pt>
                <c:pt idx="11312">
                  <c:v>15.7111111111111</c:v>
                </c:pt>
                <c:pt idx="11313">
                  <c:v>15.7125</c:v>
                </c:pt>
                <c:pt idx="11314">
                  <c:v>15.713888888888899</c:v>
                </c:pt>
                <c:pt idx="11315">
                  <c:v>15.7152777777778</c:v>
                </c:pt>
                <c:pt idx="11316">
                  <c:v>15.716666666666701</c:v>
                </c:pt>
                <c:pt idx="11317">
                  <c:v>15.718055555555599</c:v>
                </c:pt>
                <c:pt idx="11318">
                  <c:v>15.719444444444401</c:v>
                </c:pt>
                <c:pt idx="11319">
                  <c:v>15.720833333333299</c:v>
                </c:pt>
                <c:pt idx="11320">
                  <c:v>15.7222222222222</c:v>
                </c:pt>
                <c:pt idx="11321">
                  <c:v>15.723611111111101</c:v>
                </c:pt>
                <c:pt idx="11322">
                  <c:v>15.725</c:v>
                </c:pt>
                <c:pt idx="11323">
                  <c:v>15.7263888888889</c:v>
                </c:pt>
                <c:pt idx="11324">
                  <c:v>15.727777777777799</c:v>
                </c:pt>
                <c:pt idx="11325">
                  <c:v>15.7291666666667</c:v>
                </c:pt>
                <c:pt idx="11326">
                  <c:v>15.7305555555556</c:v>
                </c:pt>
                <c:pt idx="11327">
                  <c:v>15.7319444444444</c:v>
                </c:pt>
                <c:pt idx="11328">
                  <c:v>15.733333333333301</c:v>
                </c:pt>
                <c:pt idx="11329">
                  <c:v>15.734722222222199</c:v>
                </c:pt>
                <c:pt idx="11330">
                  <c:v>15.7361111111111</c:v>
                </c:pt>
                <c:pt idx="11331">
                  <c:v>15.737500000000001</c:v>
                </c:pt>
                <c:pt idx="11332">
                  <c:v>15.7388888888889</c:v>
                </c:pt>
                <c:pt idx="11333">
                  <c:v>15.7402777777778</c:v>
                </c:pt>
                <c:pt idx="11334">
                  <c:v>15.741666666666699</c:v>
                </c:pt>
                <c:pt idx="11335">
                  <c:v>15.7430555555556</c:v>
                </c:pt>
                <c:pt idx="11336">
                  <c:v>15.744444444444399</c:v>
                </c:pt>
                <c:pt idx="11337">
                  <c:v>15.7458333333333</c:v>
                </c:pt>
                <c:pt idx="11338">
                  <c:v>15.7472222222222</c:v>
                </c:pt>
                <c:pt idx="11339">
                  <c:v>15.748611111111099</c:v>
                </c:pt>
                <c:pt idx="11340">
                  <c:v>15.75</c:v>
                </c:pt>
                <c:pt idx="11341">
                  <c:v>15.751388888888901</c:v>
                </c:pt>
                <c:pt idx="11342">
                  <c:v>15.7527777777778</c:v>
                </c:pt>
                <c:pt idx="11343">
                  <c:v>15.7541666666667</c:v>
                </c:pt>
                <c:pt idx="11344">
                  <c:v>15.755555555555601</c:v>
                </c:pt>
                <c:pt idx="11345">
                  <c:v>15.7569444444444</c:v>
                </c:pt>
                <c:pt idx="11346">
                  <c:v>15.758333333333301</c:v>
                </c:pt>
                <c:pt idx="11347">
                  <c:v>15.7597222222222</c:v>
                </c:pt>
                <c:pt idx="11348">
                  <c:v>15.7611111111111</c:v>
                </c:pt>
                <c:pt idx="11349">
                  <c:v>15.762499999999999</c:v>
                </c:pt>
                <c:pt idx="11350">
                  <c:v>15.7638888888889</c:v>
                </c:pt>
                <c:pt idx="11351">
                  <c:v>15.765277777777801</c:v>
                </c:pt>
                <c:pt idx="11352">
                  <c:v>15.766666666666699</c:v>
                </c:pt>
                <c:pt idx="11353">
                  <c:v>15.7680555555556</c:v>
                </c:pt>
                <c:pt idx="11354">
                  <c:v>15.7694444444444</c:v>
                </c:pt>
                <c:pt idx="11355">
                  <c:v>15.7708333333333</c:v>
                </c:pt>
                <c:pt idx="11356">
                  <c:v>15.772222222222201</c:v>
                </c:pt>
                <c:pt idx="11357">
                  <c:v>15.7736111111111</c:v>
                </c:pt>
                <c:pt idx="11358">
                  <c:v>15.775</c:v>
                </c:pt>
                <c:pt idx="11359">
                  <c:v>15.776388888888899</c:v>
                </c:pt>
                <c:pt idx="11360">
                  <c:v>15.7777777777778</c:v>
                </c:pt>
                <c:pt idx="11361">
                  <c:v>15.779166666666701</c:v>
                </c:pt>
                <c:pt idx="11362">
                  <c:v>15.780555555555599</c:v>
                </c:pt>
                <c:pt idx="11363">
                  <c:v>15.781944444444401</c:v>
                </c:pt>
                <c:pt idx="11364">
                  <c:v>15.783333333333299</c:v>
                </c:pt>
                <c:pt idx="11365">
                  <c:v>15.7847222222222</c:v>
                </c:pt>
                <c:pt idx="11366">
                  <c:v>15.786111111111101</c:v>
                </c:pt>
                <c:pt idx="11367">
                  <c:v>15.7875</c:v>
                </c:pt>
                <c:pt idx="11368">
                  <c:v>15.7888888888889</c:v>
                </c:pt>
                <c:pt idx="11369">
                  <c:v>15.790277777777799</c:v>
                </c:pt>
                <c:pt idx="11370">
                  <c:v>15.7916666666667</c:v>
                </c:pt>
                <c:pt idx="11371">
                  <c:v>15.7930555555556</c:v>
                </c:pt>
                <c:pt idx="11372">
                  <c:v>15.7944444444444</c:v>
                </c:pt>
                <c:pt idx="11373">
                  <c:v>15.795833333333301</c:v>
                </c:pt>
                <c:pt idx="11374">
                  <c:v>15.797222222222199</c:v>
                </c:pt>
                <c:pt idx="11375">
                  <c:v>15.7986111111111</c:v>
                </c:pt>
                <c:pt idx="11376">
                  <c:v>15.8</c:v>
                </c:pt>
                <c:pt idx="11377">
                  <c:v>15.8013888888889</c:v>
                </c:pt>
                <c:pt idx="11378">
                  <c:v>15.8027777777778</c:v>
                </c:pt>
                <c:pt idx="11379">
                  <c:v>15.804166666666699</c:v>
                </c:pt>
                <c:pt idx="11380">
                  <c:v>15.8055555555556</c:v>
                </c:pt>
                <c:pt idx="11381">
                  <c:v>15.806944444444399</c:v>
                </c:pt>
                <c:pt idx="11382">
                  <c:v>15.8083333333333</c:v>
                </c:pt>
                <c:pt idx="11383">
                  <c:v>15.8097222222222</c:v>
                </c:pt>
                <c:pt idx="11384">
                  <c:v>15.811111111111099</c:v>
                </c:pt>
                <c:pt idx="11385">
                  <c:v>15.8125</c:v>
                </c:pt>
                <c:pt idx="11386">
                  <c:v>15.813888888888901</c:v>
                </c:pt>
                <c:pt idx="11387">
                  <c:v>15.8152777777778</c:v>
                </c:pt>
                <c:pt idx="11388">
                  <c:v>15.8166666666667</c:v>
                </c:pt>
                <c:pt idx="11389">
                  <c:v>15.818055555555601</c:v>
                </c:pt>
                <c:pt idx="11390">
                  <c:v>15.8194444444444</c:v>
                </c:pt>
                <c:pt idx="11391">
                  <c:v>15.820833333333301</c:v>
                </c:pt>
                <c:pt idx="11392">
                  <c:v>15.8222222222222</c:v>
                </c:pt>
                <c:pt idx="11393">
                  <c:v>15.8236111111111</c:v>
                </c:pt>
                <c:pt idx="11394">
                  <c:v>15.824999999999999</c:v>
                </c:pt>
                <c:pt idx="11395">
                  <c:v>15.8263888888889</c:v>
                </c:pt>
                <c:pt idx="11396">
                  <c:v>15.827777777777801</c:v>
                </c:pt>
                <c:pt idx="11397">
                  <c:v>15.829166666666699</c:v>
                </c:pt>
                <c:pt idx="11398">
                  <c:v>15.8305555555556</c:v>
                </c:pt>
                <c:pt idx="11399">
                  <c:v>15.8319444444444</c:v>
                </c:pt>
                <c:pt idx="11400">
                  <c:v>15.8333333333333</c:v>
                </c:pt>
                <c:pt idx="11401">
                  <c:v>15.834722222222201</c:v>
                </c:pt>
                <c:pt idx="11402">
                  <c:v>15.8361111111111</c:v>
                </c:pt>
                <c:pt idx="11403">
                  <c:v>15.8375</c:v>
                </c:pt>
                <c:pt idx="11404">
                  <c:v>15.838888888888899</c:v>
                </c:pt>
                <c:pt idx="11405">
                  <c:v>15.8402777777778</c:v>
                </c:pt>
                <c:pt idx="11406">
                  <c:v>15.841666666666701</c:v>
                </c:pt>
                <c:pt idx="11407">
                  <c:v>15.843055555555599</c:v>
                </c:pt>
                <c:pt idx="11408">
                  <c:v>15.844444444444401</c:v>
                </c:pt>
                <c:pt idx="11409">
                  <c:v>15.845833333333299</c:v>
                </c:pt>
                <c:pt idx="11410">
                  <c:v>15.8472222222222</c:v>
                </c:pt>
                <c:pt idx="11411">
                  <c:v>15.848611111111101</c:v>
                </c:pt>
                <c:pt idx="11412">
                  <c:v>15.85</c:v>
                </c:pt>
                <c:pt idx="11413">
                  <c:v>15.8513888888889</c:v>
                </c:pt>
                <c:pt idx="11414">
                  <c:v>15.852777777777799</c:v>
                </c:pt>
                <c:pt idx="11415">
                  <c:v>15.8541666666667</c:v>
                </c:pt>
                <c:pt idx="11416">
                  <c:v>15.8555555555556</c:v>
                </c:pt>
                <c:pt idx="11417">
                  <c:v>15.8569444444444</c:v>
                </c:pt>
                <c:pt idx="11418">
                  <c:v>15.858333333333301</c:v>
                </c:pt>
                <c:pt idx="11419">
                  <c:v>15.859722222222199</c:v>
                </c:pt>
                <c:pt idx="11420">
                  <c:v>15.8611111111111</c:v>
                </c:pt>
                <c:pt idx="11421">
                  <c:v>15.862500000000001</c:v>
                </c:pt>
                <c:pt idx="11422">
                  <c:v>15.8638888888889</c:v>
                </c:pt>
                <c:pt idx="11423">
                  <c:v>15.8652777777778</c:v>
                </c:pt>
                <c:pt idx="11424">
                  <c:v>15.866666666666699</c:v>
                </c:pt>
                <c:pt idx="11425">
                  <c:v>15.8680555555556</c:v>
                </c:pt>
                <c:pt idx="11426">
                  <c:v>15.869444444444399</c:v>
                </c:pt>
                <c:pt idx="11427">
                  <c:v>15.8708333333333</c:v>
                </c:pt>
                <c:pt idx="11428">
                  <c:v>15.8722222222222</c:v>
                </c:pt>
                <c:pt idx="11429">
                  <c:v>15.873611111111099</c:v>
                </c:pt>
                <c:pt idx="11430">
                  <c:v>15.875</c:v>
                </c:pt>
                <c:pt idx="11431">
                  <c:v>15.876388888888901</c:v>
                </c:pt>
                <c:pt idx="11432">
                  <c:v>15.8777777777778</c:v>
                </c:pt>
                <c:pt idx="11433">
                  <c:v>15.8791666666667</c:v>
                </c:pt>
                <c:pt idx="11434">
                  <c:v>15.880555555555601</c:v>
                </c:pt>
                <c:pt idx="11435">
                  <c:v>15.8819444444444</c:v>
                </c:pt>
                <c:pt idx="11436">
                  <c:v>15.883333333333301</c:v>
                </c:pt>
                <c:pt idx="11437">
                  <c:v>15.8847222222222</c:v>
                </c:pt>
                <c:pt idx="11438">
                  <c:v>15.8861111111111</c:v>
                </c:pt>
                <c:pt idx="11439">
                  <c:v>15.887499999999999</c:v>
                </c:pt>
                <c:pt idx="11440">
                  <c:v>15.8888888888889</c:v>
                </c:pt>
                <c:pt idx="11441">
                  <c:v>15.890277777777801</c:v>
                </c:pt>
                <c:pt idx="11442">
                  <c:v>15.891666666666699</c:v>
                </c:pt>
                <c:pt idx="11443">
                  <c:v>15.8930555555556</c:v>
                </c:pt>
                <c:pt idx="11444">
                  <c:v>15.8944444444444</c:v>
                </c:pt>
                <c:pt idx="11445">
                  <c:v>15.8958333333333</c:v>
                </c:pt>
                <c:pt idx="11446">
                  <c:v>15.897222222222201</c:v>
                </c:pt>
                <c:pt idx="11447">
                  <c:v>15.8986111111111</c:v>
                </c:pt>
                <c:pt idx="11448">
                  <c:v>15.9</c:v>
                </c:pt>
                <c:pt idx="11449">
                  <c:v>15.901388888888899</c:v>
                </c:pt>
                <c:pt idx="11450">
                  <c:v>15.9027777777778</c:v>
                </c:pt>
                <c:pt idx="11451">
                  <c:v>15.904166666666701</c:v>
                </c:pt>
                <c:pt idx="11452">
                  <c:v>15.905555555555599</c:v>
                </c:pt>
                <c:pt idx="11453">
                  <c:v>15.906944444444401</c:v>
                </c:pt>
                <c:pt idx="11454">
                  <c:v>15.908333333333299</c:v>
                </c:pt>
                <c:pt idx="11455">
                  <c:v>15.9097222222222</c:v>
                </c:pt>
                <c:pt idx="11456">
                  <c:v>15.911111111111101</c:v>
                </c:pt>
                <c:pt idx="11457">
                  <c:v>15.9125</c:v>
                </c:pt>
                <c:pt idx="11458">
                  <c:v>15.9138888888889</c:v>
                </c:pt>
                <c:pt idx="11459">
                  <c:v>15.915277777777799</c:v>
                </c:pt>
                <c:pt idx="11460">
                  <c:v>15.9166666666667</c:v>
                </c:pt>
                <c:pt idx="11461">
                  <c:v>15.9180555555556</c:v>
                </c:pt>
                <c:pt idx="11462">
                  <c:v>15.9194444444444</c:v>
                </c:pt>
                <c:pt idx="11463">
                  <c:v>15.920833333333301</c:v>
                </c:pt>
                <c:pt idx="11464">
                  <c:v>15.922222222222199</c:v>
                </c:pt>
                <c:pt idx="11465">
                  <c:v>15.9236111111111</c:v>
                </c:pt>
                <c:pt idx="11466">
                  <c:v>15.925000000000001</c:v>
                </c:pt>
                <c:pt idx="11467">
                  <c:v>15.9263888888889</c:v>
                </c:pt>
                <c:pt idx="11468">
                  <c:v>15.9277777777778</c:v>
                </c:pt>
                <c:pt idx="11469">
                  <c:v>15.929166666666699</c:v>
                </c:pt>
                <c:pt idx="11470">
                  <c:v>15.9305555555556</c:v>
                </c:pt>
                <c:pt idx="11471">
                  <c:v>15.931944444444399</c:v>
                </c:pt>
                <c:pt idx="11472">
                  <c:v>15.9333333333333</c:v>
                </c:pt>
                <c:pt idx="11473">
                  <c:v>15.9347222222222</c:v>
                </c:pt>
                <c:pt idx="11474">
                  <c:v>15.936111111111099</c:v>
                </c:pt>
                <c:pt idx="11475">
                  <c:v>15.9375</c:v>
                </c:pt>
                <c:pt idx="11476">
                  <c:v>15.938888888888901</c:v>
                </c:pt>
                <c:pt idx="11477">
                  <c:v>15.9402777777778</c:v>
                </c:pt>
                <c:pt idx="11478">
                  <c:v>15.9416666666667</c:v>
                </c:pt>
                <c:pt idx="11479">
                  <c:v>15.943055555555601</c:v>
                </c:pt>
                <c:pt idx="11480">
                  <c:v>15.9444444444444</c:v>
                </c:pt>
                <c:pt idx="11481">
                  <c:v>15.945833333333301</c:v>
                </c:pt>
                <c:pt idx="11482">
                  <c:v>15.9472222222222</c:v>
                </c:pt>
                <c:pt idx="11483">
                  <c:v>15.9486111111111</c:v>
                </c:pt>
                <c:pt idx="11484">
                  <c:v>15.95</c:v>
                </c:pt>
                <c:pt idx="11485">
                  <c:v>15.9513888888889</c:v>
                </c:pt>
                <c:pt idx="11486">
                  <c:v>15.952777777777801</c:v>
                </c:pt>
                <c:pt idx="11487">
                  <c:v>15.954166666666699</c:v>
                </c:pt>
                <c:pt idx="11488">
                  <c:v>15.9555555555556</c:v>
                </c:pt>
                <c:pt idx="11489">
                  <c:v>15.9569444444444</c:v>
                </c:pt>
                <c:pt idx="11490">
                  <c:v>15.9583333333333</c:v>
                </c:pt>
                <c:pt idx="11491">
                  <c:v>15.959722222222201</c:v>
                </c:pt>
                <c:pt idx="11492">
                  <c:v>15.9611111111111</c:v>
                </c:pt>
                <c:pt idx="11493">
                  <c:v>15.9625</c:v>
                </c:pt>
                <c:pt idx="11494">
                  <c:v>15.963888888888899</c:v>
                </c:pt>
                <c:pt idx="11495">
                  <c:v>15.9652777777778</c:v>
                </c:pt>
                <c:pt idx="11496">
                  <c:v>15.966666666666701</c:v>
                </c:pt>
                <c:pt idx="11497">
                  <c:v>15.968055555555599</c:v>
                </c:pt>
                <c:pt idx="11498">
                  <c:v>15.969444444444401</c:v>
                </c:pt>
                <c:pt idx="11499">
                  <c:v>15.970833333333299</c:v>
                </c:pt>
                <c:pt idx="11500">
                  <c:v>15.9722222222222</c:v>
                </c:pt>
                <c:pt idx="11501">
                  <c:v>15.973611111111101</c:v>
                </c:pt>
                <c:pt idx="11502">
                  <c:v>15.975</c:v>
                </c:pt>
                <c:pt idx="11503">
                  <c:v>15.9763888888889</c:v>
                </c:pt>
                <c:pt idx="11504">
                  <c:v>15.977777777777799</c:v>
                </c:pt>
                <c:pt idx="11505">
                  <c:v>15.9791666666667</c:v>
                </c:pt>
                <c:pt idx="11506">
                  <c:v>15.9805555555556</c:v>
                </c:pt>
                <c:pt idx="11507">
                  <c:v>15.9819444444444</c:v>
                </c:pt>
                <c:pt idx="11508">
                  <c:v>15.983333333333301</c:v>
                </c:pt>
                <c:pt idx="11509">
                  <c:v>15.984722222222199</c:v>
                </c:pt>
                <c:pt idx="11510">
                  <c:v>15.9861111111111</c:v>
                </c:pt>
                <c:pt idx="11511">
                  <c:v>15.987500000000001</c:v>
                </c:pt>
                <c:pt idx="11512">
                  <c:v>15.9888888888889</c:v>
                </c:pt>
                <c:pt idx="11513">
                  <c:v>15.9902777777778</c:v>
                </c:pt>
                <c:pt idx="11514">
                  <c:v>15.991666666666699</c:v>
                </c:pt>
                <c:pt idx="11515">
                  <c:v>15.9930555555556</c:v>
                </c:pt>
                <c:pt idx="11516">
                  <c:v>15.994444444444399</c:v>
                </c:pt>
                <c:pt idx="11517">
                  <c:v>15.9958333333333</c:v>
                </c:pt>
                <c:pt idx="11518">
                  <c:v>15.9972222222222</c:v>
                </c:pt>
                <c:pt idx="11519">
                  <c:v>15.998611111111099</c:v>
                </c:pt>
                <c:pt idx="11520">
                  <c:v>16</c:v>
                </c:pt>
                <c:pt idx="11521">
                  <c:v>16.001388888888901</c:v>
                </c:pt>
                <c:pt idx="11522">
                  <c:v>16.002777777777801</c:v>
                </c:pt>
                <c:pt idx="11523">
                  <c:v>16.004166666666698</c:v>
                </c:pt>
                <c:pt idx="11524">
                  <c:v>16.005555555555599</c:v>
                </c:pt>
                <c:pt idx="11525">
                  <c:v>16.0069444444444</c:v>
                </c:pt>
                <c:pt idx="11526">
                  <c:v>16.008333333333301</c:v>
                </c:pt>
                <c:pt idx="11527">
                  <c:v>16.009722222222202</c:v>
                </c:pt>
                <c:pt idx="11528">
                  <c:v>16.011111111111099</c:v>
                </c:pt>
                <c:pt idx="11529">
                  <c:v>16.012499999999999</c:v>
                </c:pt>
                <c:pt idx="11530">
                  <c:v>16.0138888888889</c:v>
                </c:pt>
                <c:pt idx="11531">
                  <c:v>16.015277777777801</c:v>
                </c:pt>
                <c:pt idx="11532">
                  <c:v>16.016666666666701</c:v>
                </c:pt>
                <c:pt idx="11533">
                  <c:v>16.018055555555598</c:v>
                </c:pt>
                <c:pt idx="11534">
                  <c:v>16.0194444444444</c:v>
                </c:pt>
                <c:pt idx="11535">
                  <c:v>16.0208333333333</c:v>
                </c:pt>
                <c:pt idx="11536">
                  <c:v>16.022222222222201</c:v>
                </c:pt>
                <c:pt idx="11537">
                  <c:v>16.023611111111101</c:v>
                </c:pt>
                <c:pt idx="11538">
                  <c:v>16.024999999999999</c:v>
                </c:pt>
                <c:pt idx="11539">
                  <c:v>16.026388888888899</c:v>
                </c:pt>
                <c:pt idx="11540">
                  <c:v>16.0277777777778</c:v>
                </c:pt>
                <c:pt idx="11541">
                  <c:v>16.029166666666701</c:v>
                </c:pt>
                <c:pt idx="11542">
                  <c:v>16.030555555555601</c:v>
                </c:pt>
                <c:pt idx="11543">
                  <c:v>16.031944444444399</c:v>
                </c:pt>
                <c:pt idx="11544">
                  <c:v>16.033333333333299</c:v>
                </c:pt>
                <c:pt idx="11545">
                  <c:v>16.0347222222222</c:v>
                </c:pt>
                <c:pt idx="11546">
                  <c:v>16.036111111111101</c:v>
                </c:pt>
                <c:pt idx="11547">
                  <c:v>16.037500000000001</c:v>
                </c:pt>
                <c:pt idx="11548">
                  <c:v>16.038888888888899</c:v>
                </c:pt>
                <c:pt idx="11549">
                  <c:v>16.040277777777799</c:v>
                </c:pt>
                <c:pt idx="11550">
                  <c:v>16.0416666666667</c:v>
                </c:pt>
                <c:pt idx="11551">
                  <c:v>16.0430555555556</c:v>
                </c:pt>
                <c:pt idx="11552">
                  <c:v>16.044444444444402</c:v>
                </c:pt>
                <c:pt idx="11553">
                  <c:v>16.045833333333299</c:v>
                </c:pt>
                <c:pt idx="11554">
                  <c:v>16.047222222222199</c:v>
                </c:pt>
                <c:pt idx="11555">
                  <c:v>16.0486111111111</c:v>
                </c:pt>
                <c:pt idx="11556">
                  <c:v>16.05</c:v>
                </c:pt>
                <c:pt idx="11557">
                  <c:v>16.051388888888901</c:v>
                </c:pt>
                <c:pt idx="11558">
                  <c:v>16.052777777777798</c:v>
                </c:pt>
                <c:pt idx="11559">
                  <c:v>16.054166666666699</c:v>
                </c:pt>
                <c:pt idx="11560">
                  <c:v>16.0555555555556</c:v>
                </c:pt>
                <c:pt idx="11561">
                  <c:v>16.056944444444401</c:v>
                </c:pt>
                <c:pt idx="11562">
                  <c:v>16.058333333333302</c:v>
                </c:pt>
                <c:pt idx="11563">
                  <c:v>16.059722222222199</c:v>
                </c:pt>
                <c:pt idx="11564">
                  <c:v>16.061111111111099</c:v>
                </c:pt>
                <c:pt idx="11565">
                  <c:v>16.0625</c:v>
                </c:pt>
                <c:pt idx="11566">
                  <c:v>16.063888888888901</c:v>
                </c:pt>
                <c:pt idx="11567">
                  <c:v>16.065277777777801</c:v>
                </c:pt>
                <c:pt idx="11568">
                  <c:v>16.066666666666698</c:v>
                </c:pt>
                <c:pt idx="11569">
                  <c:v>16.068055555555599</c:v>
                </c:pt>
                <c:pt idx="11570">
                  <c:v>16.0694444444444</c:v>
                </c:pt>
                <c:pt idx="11571">
                  <c:v>16.070833333333301</c:v>
                </c:pt>
                <c:pt idx="11572">
                  <c:v>16.072222222222202</c:v>
                </c:pt>
                <c:pt idx="11573">
                  <c:v>16.073611111111099</c:v>
                </c:pt>
                <c:pt idx="11574">
                  <c:v>16.074999999999999</c:v>
                </c:pt>
                <c:pt idx="11575">
                  <c:v>16.0763888888889</c:v>
                </c:pt>
                <c:pt idx="11576">
                  <c:v>16.077777777777801</c:v>
                </c:pt>
                <c:pt idx="11577">
                  <c:v>16.079166666666701</c:v>
                </c:pt>
                <c:pt idx="11578">
                  <c:v>16.080555555555598</c:v>
                </c:pt>
                <c:pt idx="11579">
                  <c:v>16.0819444444444</c:v>
                </c:pt>
                <c:pt idx="11580">
                  <c:v>16.0833333333333</c:v>
                </c:pt>
                <c:pt idx="11581">
                  <c:v>16.084722222222201</c:v>
                </c:pt>
                <c:pt idx="11582">
                  <c:v>16.086111111111101</c:v>
                </c:pt>
                <c:pt idx="11583">
                  <c:v>16.087499999999999</c:v>
                </c:pt>
                <c:pt idx="11584">
                  <c:v>16.088888888888899</c:v>
                </c:pt>
                <c:pt idx="11585">
                  <c:v>16.0902777777778</c:v>
                </c:pt>
                <c:pt idx="11586">
                  <c:v>16.091666666666701</c:v>
                </c:pt>
                <c:pt idx="11587">
                  <c:v>16.093055555555601</c:v>
                </c:pt>
                <c:pt idx="11588">
                  <c:v>16.094444444444399</c:v>
                </c:pt>
                <c:pt idx="11589">
                  <c:v>16.095833333333299</c:v>
                </c:pt>
                <c:pt idx="11590">
                  <c:v>16.0972222222222</c:v>
                </c:pt>
                <c:pt idx="11591">
                  <c:v>16.098611111111101</c:v>
                </c:pt>
                <c:pt idx="11592">
                  <c:v>16.100000000000001</c:v>
                </c:pt>
                <c:pt idx="11593">
                  <c:v>16.101388888888899</c:v>
                </c:pt>
                <c:pt idx="11594">
                  <c:v>16.102777777777799</c:v>
                </c:pt>
                <c:pt idx="11595">
                  <c:v>16.1041666666667</c:v>
                </c:pt>
                <c:pt idx="11596">
                  <c:v>16.1055555555556</c:v>
                </c:pt>
                <c:pt idx="11597">
                  <c:v>16.106944444444402</c:v>
                </c:pt>
                <c:pt idx="11598">
                  <c:v>16.108333333333299</c:v>
                </c:pt>
                <c:pt idx="11599">
                  <c:v>16.109722222222199</c:v>
                </c:pt>
                <c:pt idx="11600">
                  <c:v>16.1111111111111</c:v>
                </c:pt>
                <c:pt idx="11601">
                  <c:v>16.112500000000001</c:v>
                </c:pt>
                <c:pt idx="11602">
                  <c:v>16.113888888888901</c:v>
                </c:pt>
                <c:pt idx="11603">
                  <c:v>16.115277777777798</c:v>
                </c:pt>
                <c:pt idx="11604">
                  <c:v>16.116666666666699</c:v>
                </c:pt>
                <c:pt idx="11605">
                  <c:v>16.1180555555556</c:v>
                </c:pt>
                <c:pt idx="11606">
                  <c:v>16.119444444444401</c:v>
                </c:pt>
                <c:pt idx="11607">
                  <c:v>16.120833333333302</c:v>
                </c:pt>
                <c:pt idx="11608">
                  <c:v>16.122222222222199</c:v>
                </c:pt>
                <c:pt idx="11609">
                  <c:v>16.123611111111099</c:v>
                </c:pt>
                <c:pt idx="11610">
                  <c:v>16.125</c:v>
                </c:pt>
                <c:pt idx="11611">
                  <c:v>16.126388888888901</c:v>
                </c:pt>
                <c:pt idx="11612">
                  <c:v>16.127777777777801</c:v>
                </c:pt>
                <c:pt idx="11613">
                  <c:v>16.129166666666698</c:v>
                </c:pt>
                <c:pt idx="11614">
                  <c:v>16.130555555555599</c:v>
                </c:pt>
                <c:pt idx="11615">
                  <c:v>16.1319444444444</c:v>
                </c:pt>
                <c:pt idx="11616">
                  <c:v>16.133333333333301</c:v>
                </c:pt>
                <c:pt idx="11617">
                  <c:v>16.134722222222202</c:v>
                </c:pt>
                <c:pt idx="11618">
                  <c:v>16.136111111111099</c:v>
                </c:pt>
                <c:pt idx="11619">
                  <c:v>16.137499999999999</c:v>
                </c:pt>
                <c:pt idx="11620">
                  <c:v>16.1388888888889</c:v>
                </c:pt>
                <c:pt idx="11621">
                  <c:v>16.140277777777801</c:v>
                </c:pt>
                <c:pt idx="11622">
                  <c:v>16.141666666666701</c:v>
                </c:pt>
                <c:pt idx="11623">
                  <c:v>16.143055555555598</c:v>
                </c:pt>
                <c:pt idx="11624">
                  <c:v>16.1444444444444</c:v>
                </c:pt>
                <c:pt idx="11625">
                  <c:v>16.1458333333333</c:v>
                </c:pt>
                <c:pt idx="11626">
                  <c:v>16.147222222222201</c:v>
                </c:pt>
                <c:pt idx="11627">
                  <c:v>16.148611111111101</c:v>
                </c:pt>
                <c:pt idx="11628">
                  <c:v>16.149999999999999</c:v>
                </c:pt>
                <c:pt idx="11629">
                  <c:v>16.151388888888899</c:v>
                </c:pt>
                <c:pt idx="11630">
                  <c:v>16.1527777777778</c:v>
                </c:pt>
                <c:pt idx="11631">
                  <c:v>16.154166666666701</c:v>
                </c:pt>
                <c:pt idx="11632">
                  <c:v>16.155555555555601</c:v>
                </c:pt>
                <c:pt idx="11633">
                  <c:v>16.156944444444399</c:v>
                </c:pt>
                <c:pt idx="11634">
                  <c:v>16.158333333333299</c:v>
                </c:pt>
                <c:pt idx="11635">
                  <c:v>16.1597222222222</c:v>
                </c:pt>
                <c:pt idx="11636">
                  <c:v>16.161111111111101</c:v>
                </c:pt>
                <c:pt idx="11637">
                  <c:v>16.162500000000001</c:v>
                </c:pt>
                <c:pt idx="11638">
                  <c:v>16.163888888888899</c:v>
                </c:pt>
                <c:pt idx="11639">
                  <c:v>16.165277777777799</c:v>
                </c:pt>
                <c:pt idx="11640">
                  <c:v>16.1666666666667</c:v>
                </c:pt>
                <c:pt idx="11641">
                  <c:v>16.1680555555556</c:v>
                </c:pt>
                <c:pt idx="11642">
                  <c:v>16.169444444444402</c:v>
                </c:pt>
                <c:pt idx="11643">
                  <c:v>16.170833333333299</c:v>
                </c:pt>
                <c:pt idx="11644">
                  <c:v>16.172222222222199</c:v>
                </c:pt>
                <c:pt idx="11645">
                  <c:v>16.1736111111111</c:v>
                </c:pt>
                <c:pt idx="11646">
                  <c:v>16.175000000000001</c:v>
                </c:pt>
                <c:pt idx="11647">
                  <c:v>16.176388888888901</c:v>
                </c:pt>
                <c:pt idx="11648">
                  <c:v>16.177777777777798</c:v>
                </c:pt>
                <c:pt idx="11649">
                  <c:v>16.179166666666699</c:v>
                </c:pt>
                <c:pt idx="11650">
                  <c:v>16.1805555555556</c:v>
                </c:pt>
                <c:pt idx="11651">
                  <c:v>16.181944444444401</c:v>
                </c:pt>
                <c:pt idx="11652">
                  <c:v>16.183333333333302</c:v>
                </c:pt>
                <c:pt idx="11653">
                  <c:v>16.184722222222199</c:v>
                </c:pt>
                <c:pt idx="11654">
                  <c:v>16.186111111111099</c:v>
                </c:pt>
                <c:pt idx="11655">
                  <c:v>16.1875</c:v>
                </c:pt>
                <c:pt idx="11656">
                  <c:v>16.188888888888901</c:v>
                </c:pt>
                <c:pt idx="11657">
                  <c:v>16.190277777777801</c:v>
                </c:pt>
                <c:pt idx="11658">
                  <c:v>16.191666666666698</c:v>
                </c:pt>
                <c:pt idx="11659">
                  <c:v>16.193055555555599</c:v>
                </c:pt>
                <c:pt idx="11660">
                  <c:v>16.1944444444444</c:v>
                </c:pt>
                <c:pt idx="11661">
                  <c:v>16.195833333333301</c:v>
                </c:pt>
                <c:pt idx="11662">
                  <c:v>16.197222222222202</c:v>
                </c:pt>
                <c:pt idx="11663">
                  <c:v>16.198611111111099</c:v>
                </c:pt>
                <c:pt idx="11664">
                  <c:v>16.2</c:v>
                </c:pt>
                <c:pt idx="11665">
                  <c:v>16.2013888888889</c:v>
                </c:pt>
                <c:pt idx="11666">
                  <c:v>16.202777777777801</c:v>
                </c:pt>
                <c:pt idx="11667">
                  <c:v>16.204166666666701</c:v>
                </c:pt>
                <c:pt idx="11668">
                  <c:v>16.205555555555598</c:v>
                </c:pt>
                <c:pt idx="11669">
                  <c:v>16.2069444444444</c:v>
                </c:pt>
                <c:pt idx="11670">
                  <c:v>16.2083333333333</c:v>
                </c:pt>
                <c:pt idx="11671">
                  <c:v>16.209722222222201</c:v>
                </c:pt>
                <c:pt idx="11672">
                  <c:v>16.211111111111101</c:v>
                </c:pt>
                <c:pt idx="11673">
                  <c:v>16.212499999999999</c:v>
                </c:pt>
                <c:pt idx="11674">
                  <c:v>16.213888888888899</c:v>
                </c:pt>
                <c:pt idx="11675">
                  <c:v>16.2152777777778</c:v>
                </c:pt>
                <c:pt idx="11676">
                  <c:v>16.216666666666701</c:v>
                </c:pt>
                <c:pt idx="11677">
                  <c:v>16.218055555555601</c:v>
                </c:pt>
                <c:pt idx="11678">
                  <c:v>16.219444444444399</c:v>
                </c:pt>
                <c:pt idx="11679">
                  <c:v>16.220833333333299</c:v>
                </c:pt>
                <c:pt idx="11680">
                  <c:v>16.2222222222222</c:v>
                </c:pt>
                <c:pt idx="11681">
                  <c:v>16.223611111111101</c:v>
                </c:pt>
                <c:pt idx="11682">
                  <c:v>16.225000000000001</c:v>
                </c:pt>
                <c:pt idx="11683">
                  <c:v>16.226388888888899</c:v>
                </c:pt>
                <c:pt idx="11684">
                  <c:v>16.227777777777799</c:v>
                </c:pt>
                <c:pt idx="11685">
                  <c:v>16.2291666666667</c:v>
                </c:pt>
                <c:pt idx="11686">
                  <c:v>16.2305555555556</c:v>
                </c:pt>
                <c:pt idx="11687">
                  <c:v>16.231944444444402</c:v>
                </c:pt>
                <c:pt idx="11688">
                  <c:v>16.233333333333299</c:v>
                </c:pt>
                <c:pt idx="11689">
                  <c:v>16.234722222222199</c:v>
                </c:pt>
                <c:pt idx="11690">
                  <c:v>16.2361111111111</c:v>
                </c:pt>
                <c:pt idx="11691">
                  <c:v>16.237500000000001</c:v>
                </c:pt>
                <c:pt idx="11692">
                  <c:v>16.238888888888901</c:v>
                </c:pt>
                <c:pt idx="11693">
                  <c:v>16.240277777777798</c:v>
                </c:pt>
                <c:pt idx="11694">
                  <c:v>16.241666666666699</c:v>
                </c:pt>
                <c:pt idx="11695">
                  <c:v>16.2430555555556</c:v>
                </c:pt>
                <c:pt idx="11696">
                  <c:v>16.244444444444401</c:v>
                </c:pt>
                <c:pt idx="11697">
                  <c:v>16.245833333333302</c:v>
                </c:pt>
                <c:pt idx="11698">
                  <c:v>16.247222222222199</c:v>
                </c:pt>
                <c:pt idx="11699">
                  <c:v>16.248611111111099</c:v>
                </c:pt>
                <c:pt idx="11700">
                  <c:v>16.25</c:v>
                </c:pt>
                <c:pt idx="11701">
                  <c:v>16.251388888888901</c:v>
                </c:pt>
                <c:pt idx="11702">
                  <c:v>16.252777777777801</c:v>
                </c:pt>
                <c:pt idx="11703">
                  <c:v>16.254166666666698</c:v>
                </c:pt>
                <c:pt idx="11704">
                  <c:v>16.255555555555599</c:v>
                </c:pt>
                <c:pt idx="11705">
                  <c:v>16.2569444444444</c:v>
                </c:pt>
                <c:pt idx="11706">
                  <c:v>16.258333333333301</c:v>
                </c:pt>
                <c:pt idx="11707">
                  <c:v>16.259722222222202</c:v>
                </c:pt>
                <c:pt idx="11708">
                  <c:v>16.261111111111099</c:v>
                </c:pt>
                <c:pt idx="11709">
                  <c:v>16.262499999999999</c:v>
                </c:pt>
                <c:pt idx="11710">
                  <c:v>16.2638888888889</c:v>
                </c:pt>
                <c:pt idx="11711">
                  <c:v>16.265277777777801</c:v>
                </c:pt>
                <c:pt idx="11712">
                  <c:v>16.266666666666701</c:v>
                </c:pt>
                <c:pt idx="11713">
                  <c:v>16.268055555555598</c:v>
                </c:pt>
                <c:pt idx="11714">
                  <c:v>16.2694444444444</c:v>
                </c:pt>
                <c:pt idx="11715">
                  <c:v>16.2708333333333</c:v>
                </c:pt>
                <c:pt idx="11716">
                  <c:v>16.272222222222201</c:v>
                </c:pt>
                <c:pt idx="11717">
                  <c:v>16.273611111111101</c:v>
                </c:pt>
                <c:pt idx="11718">
                  <c:v>16.274999999999999</c:v>
                </c:pt>
                <c:pt idx="11719">
                  <c:v>16.276388888888899</c:v>
                </c:pt>
                <c:pt idx="11720">
                  <c:v>16.2777777777778</c:v>
                </c:pt>
                <c:pt idx="11721">
                  <c:v>16.279166666666701</c:v>
                </c:pt>
                <c:pt idx="11722">
                  <c:v>16.280555555555601</c:v>
                </c:pt>
                <c:pt idx="11723">
                  <c:v>16.281944444444399</c:v>
                </c:pt>
                <c:pt idx="11724">
                  <c:v>16.283333333333299</c:v>
                </c:pt>
                <c:pt idx="11725">
                  <c:v>16.2847222222222</c:v>
                </c:pt>
                <c:pt idx="11726">
                  <c:v>16.286111111111101</c:v>
                </c:pt>
                <c:pt idx="11727">
                  <c:v>16.287500000000001</c:v>
                </c:pt>
                <c:pt idx="11728">
                  <c:v>16.288888888888899</c:v>
                </c:pt>
                <c:pt idx="11729">
                  <c:v>16.290277777777799</c:v>
                </c:pt>
                <c:pt idx="11730">
                  <c:v>16.2916666666667</c:v>
                </c:pt>
                <c:pt idx="11731">
                  <c:v>16.2930555555556</c:v>
                </c:pt>
                <c:pt idx="11732">
                  <c:v>16.294444444444402</c:v>
                </c:pt>
                <c:pt idx="11733">
                  <c:v>16.295833333333299</c:v>
                </c:pt>
                <c:pt idx="11734">
                  <c:v>16.297222222222199</c:v>
                </c:pt>
                <c:pt idx="11735">
                  <c:v>16.2986111111111</c:v>
                </c:pt>
                <c:pt idx="11736">
                  <c:v>16.3</c:v>
                </c:pt>
                <c:pt idx="11737">
                  <c:v>16.301388888888901</c:v>
                </c:pt>
                <c:pt idx="11738">
                  <c:v>16.302777777777798</c:v>
                </c:pt>
                <c:pt idx="11739">
                  <c:v>16.304166666666699</c:v>
                </c:pt>
                <c:pt idx="11740">
                  <c:v>16.3055555555556</c:v>
                </c:pt>
                <c:pt idx="11741">
                  <c:v>16.306944444444401</c:v>
                </c:pt>
                <c:pt idx="11742">
                  <c:v>16.308333333333302</c:v>
                </c:pt>
                <c:pt idx="11743">
                  <c:v>16.309722222222199</c:v>
                </c:pt>
                <c:pt idx="11744">
                  <c:v>16.311111111111099</c:v>
                </c:pt>
                <c:pt idx="11745">
                  <c:v>16.3125</c:v>
                </c:pt>
                <c:pt idx="11746">
                  <c:v>16.313888888888901</c:v>
                </c:pt>
                <c:pt idx="11747">
                  <c:v>16.315277777777801</c:v>
                </c:pt>
                <c:pt idx="11748">
                  <c:v>16.316666666666698</c:v>
                </c:pt>
                <c:pt idx="11749">
                  <c:v>16.318055555555599</c:v>
                </c:pt>
                <c:pt idx="11750">
                  <c:v>16.3194444444444</c:v>
                </c:pt>
                <c:pt idx="11751">
                  <c:v>16.320833333333301</c:v>
                </c:pt>
                <c:pt idx="11752">
                  <c:v>16.322222222222202</c:v>
                </c:pt>
                <c:pt idx="11753">
                  <c:v>16.323611111111099</c:v>
                </c:pt>
                <c:pt idx="11754">
                  <c:v>16.324999999999999</c:v>
                </c:pt>
                <c:pt idx="11755">
                  <c:v>16.3263888888889</c:v>
                </c:pt>
                <c:pt idx="11756">
                  <c:v>16.327777777777801</c:v>
                </c:pt>
                <c:pt idx="11757">
                  <c:v>16.329166666666701</c:v>
                </c:pt>
                <c:pt idx="11758">
                  <c:v>16.330555555555598</c:v>
                </c:pt>
                <c:pt idx="11759">
                  <c:v>16.3319444444444</c:v>
                </c:pt>
                <c:pt idx="11760">
                  <c:v>16.3333333333333</c:v>
                </c:pt>
                <c:pt idx="11761">
                  <c:v>16.334722222222201</c:v>
                </c:pt>
                <c:pt idx="11762">
                  <c:v>16.336111111111101</c:v>
                </c:pt>
                <c:pt idx="11763">
                  <c:v>16.337499999999999</c:v>
                </c:pt>
                <c:pt idx="11764">
                  <c:v>16.338888888888899</c:v>
                </c:pt>
                <c:pt idx="11765">
                  <c:v>16.3402777777778</c:v>
                </c:pt>
                <c:pt idx="11766">
                  <c:v>16.341666666666701</c:v>
                </c:pt>
                <c:pt idx="11767">
                  <c:v>16.343055555555601</c:v>
                </c:pt>
                <c:pt idx="11768">
                  <c:v>16.344444444444399</c:v>
                </c:pt>
                <c:pt idx="11769">
                  <c:v>16.345833333333299</c:v>
                </c:pt>
                <c:pt idx="11770">
                  <c:v>16.3472222222222</c:v>
                </c:pt>
                <c:pt idx="11771">
                  <c:v>16.348611111111101</c:v>
                </c:pt>
                <c:pt idx="11772">
                  <c:v>16.350000000000001</c:v>
                </c:pt>
                <c:pt idx="11773">
                  <c:v>16.351388888888899</c:v>
                </c:pt>
                <c:pt idx="11774">
                  <c:v>16.352777777777799</c:v>
                </c:pt>
                <c:pt idx="11775">
                  <c:v>16.3541666666667</c:v>
                </c:pt>
                <c:pt idx="11776">
                  <c:v>16.3555555555556</c:v>
                </c:pt>
                <c:pt idx="11777">
                  <c:v>16.356944444444402</c:v>
                </c:pt>
                <c:pt idx="11778">
                  <c:v>16.358333333333299</c:v>
                </c:pt>
                <c:pt idx="11779">
                  <c:v>16.359722222222199</c:v>
                </c:pt>
                <c:pt idx="11780">
                  <c:v>16.3611111111111</c:v>
                </c:pt>
                <c:pt idx="11781">
                  <c:v>16.362500000000001</c:v>
                </c:pt>
                <c:pt idx="11782">
                  <c:v>16.363888888888901</c:v>
                </c:pt>
                <c:pt idx="11783">
                  <c:v>16.365277777777798</c:v>
                </c:pt>
                <c:pt idx="11784">
                  <c:v>16.366666666666699</c:v>
                </c:pt>
                <c:pt idx="11785">
                  <c:v>16.3680555555556</c:v>
                </c:pt>
                <c:pt idx="11786">
                  <c:v>16.369444444444401</c:v>
                </c:pt>
                <c:pt idx="11787">
                  <c:v>16.370833333333302</c:v>
                </c:pt>
                <c:pt idx="11788">
                  <c:v>16.372222222222199</c:v>
                </c:pt>
                <c:pt idx="11789">
                  <c:v>16.373611111111099</c:v>
                </c:pt>
                <c:pt idx="11790">
                  <c:v>16.375</c:v>
                </c:pt>
                <c:pt idx="11791">
                  <c:v>16.376388888888901</c:v>
                </c:pt>
                <c:pt idx="11792">
                  <c:v>16.377777777777801</c:v>
                </c:pt>
                <c:pt idx="11793">
                  <c:v>16.379166666666698</c:v>
                </c:pt>
                <c:pt idx="11794">
                  <c:v>16.380555555555599</c:v>
                </c:pt>
                <c:pt idx="11795">
                  <c:v>16.3819444444444</c:v>
                </c:pt>
                <c:pt idx="11796">
                  <c:v>16.383333333333301</c:v>
                </c:pt>
                <c:pt idx="11797">
                  <c:v>16.384722222222202</c:v>
                </c:pt>
                <c:pt idx="11798">
                  <c:v>16.386111111111099</c:v>
                </c:pt>
                <c:pt idx="11799">
                  <c:v>16.387499999999999</c:v>
                </c:pt>
                <c:pt idx="11800">
                  <c:v>16.3888888888889</c:v>
                </c:pt>
                <c:pt idx="11801">
                  <c:v>16.390277777777801</c:v>
                </c:pt>
                <c:pt idx="11802">
                  <c:v>16.391666666666701</c:v>
                </c:pt>
                <c:pt idx="11803">
                  <c:v>16.393055555555598</c:v>
                </c:pt>
                <c:pt idx="11804">
                  <c:v>16.3944444444444</c:v>
                </c:pt>
                <c:pt idx="11805">
                  <c:v>16.3958333333333</c:v>
                </c:pt>
                <c:pt idx="11806">
                  <c:v>16.397222222222201</c:v>
                </c:pt>
                <c:pt idx="11807">
                  <c:v>16.398611111111101</c:v>
                </c:pt>
                <c:pt idx="11808">
                  <c:v>16.399999999999999</c:v>
                </c:pt>
                <c:pt idx="11809">
                  <c:v>16.401388888888899</c:v>
                </c:pt>
                <c:pt idx="11810">
                  <c:v>16.4027777777778</c:v>
                </c:pt>
                <c:pt idx="11811">
                  <c:v>16.404166666666701</c:v>
                </c:pt>
                <c:pt idx="11812">
                  <c:v>16.405555555555601</c:v>
                </c:pt>
                <c:pt idx="11813">
                  <c:v>16.406944444444399</c:v>
                </c:pt>
                <c:pt idx="11814">
                  <c:v>16.408333333333299</c:v>
                </c:pt>
                <c:pt idx="11815">
                  <c:v>16.4097222222222</c:v>
                </c:pt>
                <c:pt idx="11816">
                  <c:v>16.411111111111101</c:v>
                </c:pt>
                <c:pt idx="11817">
                  <c:v>16.412500000000001</c:v>
                </c:pt>
                <c:pt idx="11818">
                  <c:v>16.413888888888899</c:v>
                </c:pt>
                <c:pt idx="11819">
                  <c:v>16.415277777777799</c:v>
                </c:pt>
                <c:pt idx="11820">
                  <c:v>16.4166666666667</c:v>
                </c:pt>
                <c:pt idx="11821">
                  <c:v>16.4180555555556</c:v>
                </c:pt>
                <c:pt idx="11822">
                  <c:v>16.419444444444402</c:v>
                </c:pt>
                <c:pt idx="11823">
                  <c:v>16.420833333333299</c:v>
                </c:pt>
                <c:pt idx="11824">
                  <c:v>16.422222222222199</c:v>
                </c:pt>
                <c:pt idx="11825">
                  <c:v>16.4236111111111</c:v>
                </c:pt>
                <c:pt idx="11826">
                  <c:v>16.425000000000001</c:v>
                </c:pt>
                <c:pt idx="11827">
                  <c:v>16.426388888888901</c:v>
                </c:pt>
                <c:pt idx="11828">
                  <c:v>16.427777777777798</c:v>
                </c:pt>
                <c:pt idx="11829">
                  <c:v>16.429166666666699</c:v>
                </c:pt>
                <c:pt idx="11830">
                  <c:v>16.4305555555556</c:v>
                </c:pt>
                <c:pt idx="11831">
                  <c:v>16.431944444444401</c:v>
                </c:pt>
                <c:pt idx="11832">
                  <c:v>16.433333333333302</c:v>
                </c:pt>
                <c:pt idx="11833">
                  <c:v>16.434722222222199</c:v>
                </c:pt>
                <c:pt idx="11834">
                  <c:v>16.436111111111099</c:v>
                </c:pt>
                <c:pt idx="11835">
                  <c:v>16.4375</c:v>
                </c:pt>
                <c:pt idx="11836">
                  <c:v>16.438888888888901</c:v>
                </c:pt>
                <c:pt idx="11837">
                  <c:v>16.440277777777801</c:v>
                </c:pt>
                <c:pt idx="11838">
                  <c:v>16.441666666666698</c:v>
                </c:pt>
                <c:pt idx="11839">
                  <c:v>16.443055555555599</c:v>
                </c:pt>
                <c:pt idx="11840">
                  <c:v>16.4444444444444</c:v>
                </c:pt>
                <c:pt idx="11841">
                  <c:v>16.445833333333301</c:v>
                </c:pt>
                <c:pt idx="11842">
                  <c:v>16.447222222222202</c:v>
                </c:pt>
                <c:pt idx="11843">
                  <c:v>16.448611111111099</c:v>
                </c:pt>
                <c:pt idx="11844">
                  <c:v>16.45</c:v>
                </c:pt>
                <c:pt idx="11845">
                  <c:v>16.4513888888889</c:v>
                </c:pt>
                <c:pt idx="11846">
                  <c:v>16.452777777777801</c:v>
                </c:pt>
                <c:pt idx="11847">
                  <c:v>16.454166666666701</c:v>
                </c:pt>
                <c:pt idx="11848">
                  <c:v>16.455555555555598</c:v>
                </c:pt>
                <c:pt idx="11849">
                  <c:v>16.4569444444444</c:v>
                </c:pt>
                <c:pt idx="11850">
                  <c:v>16.4583333333333</c:v>
                </c:pt>
                <c:pt idx="11851">
                  <c:v>16.459722222222201</c:v>
                </c:pt>
                <c:pt idx="11852">
                  <c:v>16.461111111111101</c:v>
                </c:pt>
                <c:pt idx="11853">
                  <c:v>16.462499999999999</c:v>
                </c:pt>
                <c:pt idx="11854">
                  <c:v>16.463888888888899</c:v>
                </c:pt>
                <c:pt idx="11855">
                  <c:v>16.4652777777778</c:v>
                </c:pt>
                <c:pt idx="11856">
                  <c:v>16.466666666666701</c:v>
                </c:pt>
                <c:pt idx="11857">
                  <c:v>16.468055555555601</c:v>
                </c:pt>
                <c:pt idx="11858">
                  <c:v>16.469444444444399</c:v>
                </c:pt>
                <c:pt idx="11859">
                  <c:v>16.470833333333299</c:v>
                </c:pt>
                <c:pt idx="11860">
                  <c:v>16.4722222222222</c:v>
                </c:pt>
                <c:pt idx="11861">
                  <c:v>16.473611111111101</c:v>
                </c:pt>
                <c:pt idx="11862">
                  <c:v>16.475000000000001</c:v>
                </c:pt>
                <c:pt idx="11863">
                  <c:v>16.476388888888899</c:v>
                </c:pt>
                <c:pt idx="11864">
                  <c:v>16.477777777777799</c:v>
                </c:pt>
                <c:pt idx="11865">
                  <c:v>16.4791666666667</c:v>
                </c:pt>
                <c:pt idx="11866">
                  <c:v>16.4805555555556</c:v>
                </c:pt>
                <c:pt idx="11867">
                  <c:v>16.481944444444402</c:v>
                </c:pt>
                <c:pt idx="11868">
                  <c:v>16.483333333333299</c:v>
                </c:pt>
                <c:pt idx="11869">
                  <c:v>16.484722222222199</c:v>
                </c:pt>
                <c:pt idx="11870">
                  <c:v>16.4861111111111</c:v>
                </c:pt>
                <c:pt idx="11871">
                  <c:v>16.487500000000001</c:v>
                </c:pt>
                <c:pt idx="11872">
                  <c:v>16.488888888888901</c:v>
                </c:pt>
                <c:pt idx="11873">
                  <c:v>16.490277777777798</c:v>
                </c:pt>
                <c:pt idx="11874">
                  <c:v>16.491666666666699</c:v>
                </c:pt>
                <c:pt idx="11875">
                  <c:v>16.4930555555556</c:v>
                </c:pt>
                <c:pt idx="11876">
                  <c:v>16.494444444444401</c:v>
                </c:pt>
                <c:pt idx="11877">
                  <c:v>16.495833333333302</c:v>
                </c:pt>
                <c:pt idx="11878">
                  <c:v>16.497222222222199</c:v>
                </c:pt>
                <c:pt idx="11879">
                  <c:v>16.498611111111099</c:v>
                </c:pt>
                <c:pt idx="11880">
                  <c:v>16.5</c:v>
                </c:pt>
                <c:pt idx="11881">
                  <c:v>16.501388888888901</c:v>
                </c:pt>
                <c:pt idx="11882">
                  <c:v>16.502777777777801</c:v>
                </c:pt>
                <c:pt idx="11883">
                  <c:v>16.504166666666698</c:v>
                </c:pt>
                <c:pt idx="11884">
                  <c:v>16.505555555555599</c:v>
                </c:pt>
                <c:pt idx="11885">
                  <c:v>16.5069444444444</c:v>
                </c:pt>
                <c:pt idx="11886">
                  <c:v>16.508333333333301</c:v>
                </c:pt>
                <c:pt idx="11887">
                  <c:v>16.509722222222202</c:v>
                </c:pt>
                <c:pt idx="11888">
                  <c:v>16.511111111111099</c:v>
                </c:pt>
                <c:pt idx="11889">
                  <c:v>16.512499999999999</c:v>
                </c:pt>
                <c:pt idx="11890">
                  <c:v>16.5138888888889</c:v>
                </c:pt>
                <c:pt idx="11891">
                  <c:v>16.515277777777801</c:v>
                </c:pt>
                <c:pt idx="11892">
                  <c:v>16.516666666666701</c:v>
                </c:pt>
                <c:pt idx="11893">
                  <c:v>16.518055555555598</c:v>
                </c:pt>
                <c:pt idx="11894">
                  <c:v>16.5194444444444</c:v>
                </c:pt>
                <c:pt idx="11895">
                  <c:v>16.5208333333333</c:v>
                </c:pt>
                <c:pt idx="11896">
                  <c:v>16.522222222222201</c:v>
                </c:pt>
                <c:pt idx="11897">
                  <c:v>16.523611111111101</c:v>
                </c:pt>
                <c:pt idx="11898">
                  <c:v>16.524999999999999</c:v>
                </c:pt>
                <c:pt idx="11899">
                  <c:v>16.526388888888899</c:v>
                </c:pt>
                <c:pt idx="11900">
                  <c:v>16.5277777777778</c:v>
                </c:pt>
                <c:pt idx="11901">
                  <c:v>16.529166666666701</c:v>
                </c:pt>
                <c:pt idx="11902">
                  <c:v>16.530555555555601</c:v>
                </c:pt>
                <c:pt idx="11903">
                  <c:v>16.531944444444399</c:v>
                </c:pt>
                <c:pt idx="11904">
                  <c:v>16.533333333333299</c:v>
                </c:pt>
                <c:pt idx="11905">
                  <c:v>16.5347222222222</c:v>
                </c:pt>
                <c:pt idx="11906">
                  <c:v>16.536111111111101</c:v>
                </c:pt>
                <c:pt idx="11907">
                  <c:v>16.537500000000001</c:v>
                </c:pt>
                <c:pt idx="11908">
                  <c:v>16.538888888888899</c:v>
                </c:pt>
                <c:pt idx="11909">
                  <c:v>16.540277777777799</c:v>
                </c:pt>
                <c:pt idx="11910">
                  <c:v>16.5416666666667</c:v>
                </c:pt>
                <c:pt idx="11911">
                  <c:v>16.5430555555556</c:v>
                </c:pt>
                <c:pt idx="11912">
                  <c:v>16.544444444444402</c:v>
                </c:pt>
                <c:pt idx="11913">
                  <c:v>16.545833333333299</c:v>
                </c:pt>
                <c:pt idx="11914">
                  <c:v>16.547222222222199</c:v>
                </c:pt>
                <c:pt idx="11915">
                  <c:v>16.5486111111111</c:v>
                </c:pt>
                <c:pt idx="11916">
                  <c:v>16.55</c:v>
                </c:pt>
                <c:pt idx="11917">
                  <c:v>16.551388888888901</c:v>
                </c:pt>
                <c:pt idx="11918">
                  <c:v>16.552777777777798</c:v>
                </c:pt>
                <c:pt idx="11919">
                  <c:v>16.554166666666699</c:v>
                </c:pt>
                <c:pt idx="11920">
                  <c:v>16.5555555555556</c:v>
                </c:pt>
                <c:pt idx="11921">
                  <c:v>16.556944444444401</c:v>
                </c:pt>
                <c:pt idx="11922">
                  <c:v>16.558333333333302</c:v>
                </c:pt>
                <c:pt idx="11923">
                  <c:v>16.559722222222199</c:v>
                </c:pt>
                <c:pt idx="11924">
                  <c:v>16.561111111111099</c:v>
                </c:pt>
                <c:pt idx="11925">
                  <c:v>16.5625</c:v>
                </c:pt>
                <c:pt idx="11926">
                  <c:v>16.563888888888901</c:v>
                </c:pt>
                <c:pt idx="11927">
                  <c:v>16.565277777777801</c:v>
                </c:pt>
                <c:pt idx="11928">
                  <c:v>16.566666666666698</c:v>
                </c:pt>
                <c:pt idx="11929">
                  <c:v>16.568055555555599</c:v>
                </c:pt>
                <c:pt idx="11930">
                  <c:v>16.5694444444444</c:v>
                </c:pt>
                <c:pt idx="11931">
                  <c:v>16.570833333333301</c:v>
                </c:pt>
                <c:pt idx="11932">
                  <c:v>16.572222222222202</c:v>
                </c:pt>
                <c:pt idx="11933">
                  <c:v>16.573611111111099</c:v>
                </c:pt>
                <c:pt idx="11934">
                  <c:v>16.574999999999999</c:v>
                </c:pt>
                <c:pt idx="11935">
                  <c:v>16.5763888888889</c:v>
                </c:pt>
                <c:pt idx="11936">
                  <c:v>16.577777777777801</c:v>
                </c:pt>
                <c:pt idx="11937">
                  <c:v>16.579166666666701</c:v>
                </c:pt>
                <c:pt idx="11938">
                  <c:v>16.580555555555598</c:v>
                </c:pt>
                <c:pt idx="11939">
                  <c:v>16.5819444444444</c:v>
                </c:pt>
                <c:pt idx="11940">
                  <c:v>16.5833333333333</c:v>
                </c:pt>
                <c:pt idx="11941">
                  <c:v>16.584722222222201</c:v>
                </c:pt>
                <c:pt idx="11942">
                  <c:v>16.586111111111101</c:v>
                </c:pt>
                <c:pt idx="11943">
                  <c:v>16.587499999999999</c:v>
                </c:pt>
                <c:pt idx="11944">
                  <c:v>16.588888888888899</c:v>
                </c:pt>
                <c:pt idx="11945">
                  <c:v>16.5902777777778</c:v>
                </c:pt>
                <c:pt idx="11946">
                  <c:v>16.591666666666701</c:v>
                </c:pt>
                <c:pt idx="11947">
                  <c:v>16.593055555555601</c:v>
                </c:pt>
                <c:pt idx="11948">
                  <c:v>16.594444444444399</c:v>
                </c:pt>
                <c:pt idx="11949">
                  <c:v>16.595833333333299</c:v>
                </c:pt>
                <c:pt idx="11950">
                  <c:v>16.5972222222222</c:v>
                </c:pt>
                <c:pt idx="11951">
                  <c:v>16.598611111111101</c:v>
                </c:pt>
                <c:pt idx="11952">
                  <c:v>16.600000000000001</c:v>
                </c:pt>
                <c:pt idx="11953">
                  <c:v>16.601388888888899</c:v>
                </c:pt>
                <c:pt idx="11954">
                  <c:v>16.602777777777799</c:v>
                </c:pt>
                <c:pt idx="11955">
                  <c:v>16.6041666666667</c:v>
                </c:pt>
                <c:pt idx="11956">
                  <c:v>16.6055555555556</c:v>
                </c:pt>
                <c:pt idx="11957">
                  <c:v>16.606944444444402</c:v>
                </c:pt>
                <c:pt idx="11958">
                  <c:v>16.608333333333299</c:v>
                </c:pt>
                <c:pt idx="11959">
                  <c:v>16.609722222222199</c:v>
                </c:pt>
                <c:pt idx="11960">
                  <c:v>16.6111111111111</c:v>
                </c:pt>
                <c:pt idx="11961">
                  <c:v>16.612500000000001</c:v>
                </c:pt>
                <c:pt idx="11962">
                  <c:v>16.613888888888901</c:v>
                </c:pt>
                <c:pt idx="11963">
                  <c:v>16.615277777777798</c:v>
                </c:pt>
                <c:pt idx="11964">
                  <c:v>16.616666666666699</c:v>
                </c:pt>
                <c:pt idx="11965">
                  <c:v>16.6180555555556</c:v>
                </c:pt>
                <c:pt idx="11966">
                  <c:v>16.619444444444401</c:v>
                </c:pt>
                <c:pt idx="11967">
                  <c:v>16.620833333333302</c:v>
                </c:pt>
                <c:pt idx="11968">
                  <c:v>16.622222222222199</c:v>
                </c:pt>
                <c:pt idx="11969">
                  <c:v>16.623611111111099</c:v>
                </c:pt>
                <c:pt idx="11970">
                  <c:v>16.625</c:v>
                </c:pt>
                <c:pt idx="11971">
                  <c:v>16.626388888888901</c:v>
                </c:pt>
                <c:pt idx="11972">
                  <c:v>16.627777777777801</c:v>
                </c:pt>
                <c:pt idx="11973">
                  <c:v>16.629166666666698</c:v>
                </c:pt>
                <c:pt idx="11974">
                  <c:v>16.630555555555599</c:v>
                </c:pt>
                <c:pt idx="11975">
                  <c:v>16.6319444444444</c:v>
                </c:pt>
                <c:pt idx="11976">
                  <c:v>16.633333333333301</c:v>
                </c:pt>
                <c:pt idx="11977">
                  <c:v>16.634722222222202</c:v>
                </c:pt>
                <c:pt idx="11978">
                  <c:v>16.636111111111099</c:v>
                </c:pt>
                <c:pt idx="11979">
                  <c:v>16.637499999999999</c:v>
                </c:pt>
                <c:pt idx="11980">
                  <c:v>16.6388888888889</c:v>
                </c:pt>
                <c:pt idx="11981">
                  <c:v>16.640277777777801</c:v>
                </c:pt>
                <c:pt idx="11982">
                  <c:v>16.641666666666701</c:v>
                </c:pt>
                <c:pt idx="11983">
                  <c:v>16.643055555555598</c:v>
                </c:pt>
                <c:pt idx="11984">
                  <c:v>16.6444444444444</c:v>
                </c:pt>
                <c:pt idx="11985">
                  <c:v>16.6458333333333</c:v>
                </c:pt>
                <c:pt idx="11986">
                  <c:v>16.647222222222201</c:v>
                </c:pt>
                <c:pt idx="11987">
                  <c:v>16.648611111111101</c:v>
                </c:pt>
                <c:pt idx="11988">
                  <c:v>16.649999999999999</c:v>
                </c:pt>
                <c:pt idx="11989">
                  <c:v>16.651388888888899</c:v>
                </c:pt>
                <c:pt idx="11990">
                  <c:v>16.6527777777778</c:v>
                </c:pt>
                <c:pt idx="11991">
                  <c:v>16.654166666666701</c:v>
                </c:pt>
                <c:pt idx="11992">
                  <c:v>16.655555555555601</c:v>
                </c:pt>
                <c:pt idx="11993">
                  <c:v>16.656944444444399</c:v>
                </c:pt>
                <c:pt idx="11994">
                  <c:v>16.658333333333299</c:v>
                </c:pt>
                <c:pt idx="11995">
                  <c:v>16.6597222222222</c:v>
                </c:pt>
                <c:pt idx="11996">
                  <c:v>16.661111111111101</c:v>
                </c:pt>
                <c:pt idx="11997">
                  <c:v>16.662500000000001</c:v>
                </c:pt>
                <c:pt idx="11998">
                  <c:v>16.663888888888899</c:v>
                </c:pt>
                <c:pt idx="11999">
                  <c:v>16.665277777777799</c:v>
                </c:pt>
                <c:pt idx="12000">
                  <c:v>16.6666666666667</c:v>
                </c:pt>
                <c:pt idx="12001">
                  <c:v>16.6680555555556</c:v>
                </c:pt>
                <c:pt idx="12002">
                  <c:v>16.669444444444402</c:v>
                </c:pt>
                <c:pt idx="12003">
                  <c:v>16.670833333333299</c:v>
                </c:pt>
                <c:pt idx="12004">
                  <c:v>16.672222222222199</c:v>
                </c:pt>
                <c:pt idx="12005">
                  <c:v>16.6736111111111</c:v>
                </c:pt>
                <c:pt idx="12006">
                  <c:v>16.675000000000001</c:v>
                </c:pt>
                <c:pt idx="12007">
                  <c:v>16.676388888888901</c:v>
                </c:pt>
                <c:pt idx="12008">
                  <c:v>16.677777777777798</c:v>
                </c:pt>
                <c:pt idx="12009">
                  <c:v>16.679166666666699</c:v>
                </c:pt>
                <c:pt idx="12010">
                  <c:v>16.6805555555556</c:v>
                </c:pt>
                <c:pt idx="12011">
                  <c:v>16.681944444444401</c:v>
                </c:pt>
                <c:pt idx="12012">
                  <c:v>16.683333333333302</c:v>
                </c:pt>
                <c:pt idx="12013">
                  <c:v>16.684722222222199</c:v>
                </c:pt>
                <c:pt idx="12014">
                  <c:v>16.686111111111099</c:v>
                </c:pt>
                <c:pt idx="12015">
                  <c:v>16.6875</c:v>
                </c:pt>
                <c:pt idx="12016">
                  <c:v>16.688888888888901</c:v>
                </c:pt>
                <c:pt idx="12017">
                  <c:v>16.690277777777801</c:v>
                </c:pt>
                <c:pt idx="12018">
                  <c:v>16.691666666666698</c:v>
                </c:pt>
                <c:pt idx="12019">
                  <c:v>16.693055555555599</c:v>
                </c:pt>
                <c:pt idx="12020">
                  <c:v>16.6944444444444</c:v>
                </c:pt>
                <c:pt idx="12021">
                  <c:v>16.695833333333301</c:v>
                </c:pt>
                <c:pt idx="12022">
                  <c:v>16.697222222222202</c:v>
                </c:pt>
                <c:pt idx="12023">
                  <c:v>16.698611111111099</c:v>
                </c:pt>
                <c:pt idx="12024">
                  <c:v>16.7</c:v>
                </c:pt>
                <c:pt idx="12025">
                  <c:v>16.7013888888889</c:v>
                </c:pt>
                <c:pt idx="12026">
                  <c:v>16.702777777777801</c:v>
                </c:pt>
                <c:pt idx="12027">
                  <c:v>16.704166666666701</c:v>
                </c:pt>
                <c:pt idx="12028">
                  <c:v>16.705555555555598</c:v>
                </c:pt>
                <c:pt idx="12029">
                  <c:v>16.7069444444444</c:v>
                </c:pt>
                <c:pt idx="12030">
                  <c:v>16.7083333333333</c:v>
                </c:pt>
                <c:pt idx="12031">
                  <c:v>16.709722222222201</c:v>
                </c:pt>
                <c:pt idx="12032">
                  <c:v>16.711111111111101</c:v>
                </c:pt>
                <c:pt idx="12033">
                  <c:v>16.712499999999999</c:v>
                </c:pt>
                <c:pt idx="12034">
                  <c:v>16.713888888888899</c:v>
                </c:pt>
                <c:pt idx="12035">
                  <c:v>16.7152777777778</c:v>
                </c:pt>
                <c:pt idx="12036">
                  <c:v>16.716666666666701</c:v>
                </c:pt>
                <c:pt idx="12037">
                  <c:v>16.718055555555601</c:v>
                </c:pt>
                <c:pt idx="12038">
                  <c:v>16.719444444444399</c:v>
                </c:pt>
                <c:pt idx="12039">
                  <c:v>16.720833333333299</c:v>
                </c:pt>
                <c:pt idx="12040">
                  <c:v>16.7222222222222</c:v>
                </c:pt>
                <c:pt idx="12041">
                  <c:v>16.723611111111101</c:v>
                </c:pt>
                <c:pt idx="12042">
                  <c:v>16.725000000000001</c:v>
                </c:pt>
                <c:pt idx="12043">
                  <c:v>16.726388888888899</c:v>
                </c:pt>
                <c:pt idx="12044">
                  <c:v>16.727777777777799</c:v>
                </c:pt>
                <c:pt idx="12045">
                  <c:v>16.7291666666667</c:v>
                </c:pt>
                <c:pt idx="12046">
                  <c:v>16.7305555555556</c:v>
                </c:pt>
                <c:pt idx="12047">
                  <c:v>16.731944444444402</c:v>
                </c:pt>
                <c:pt idx="12048">
                  <c:v>16.733333333333299</c:v>
                </c:pt>
                <c:pt idx="12049">
                  <c:v>16.734722222222199</c:v>
                </c:pt>
                <c:pt idx="12050">
                  <c:v>16.7361111111111</c:v>
                </c:pt>
                <c:pt idx="12051">
                  <c:v>16.737500000000001</c:v>
                </c:pt>
                <c:pt idx="12052">
                  <c:v>16.738888888888901</c:v>
                </c:pt>
                <c:pt idx="12053">
                  <c:v>16.740277777777798</c:v>
                </c:pt>
                <c:pt idx="12054">
                  <c:v>16.741666666666699</c:v>
                </c:pt>
                <c:pt idx="12055">
                  <c:v>16.7430555555556</c:v>
                </c:pt>
                <c:pt idx="12056">
                  <c:v>16.744444444444401</c:v>
                </c:pt>
                <c:pt idx="12057">
                  <c:v>16.745833333333302</c:v>
                </c:pt>
                <c:pt idx="12058">
                  <c:v>16.747222222222199</c:v>
                </c:pt>
                <c:pt idx="12059">
                  <c:v>16.748611111111099</c:v>
                </c:pt>
                <c:pt idx="12060">
                  <c:v>16.75</c:v>
                </c:pt>
                <c:pt idx="12061">
                  <c:v>16.751388888888901</c:v>
                </c:pt>
                <c:pt idx="12062">
                  <c:v>16.752777777777801</c:v>
                </c:pt>
                <c:pt idx="12063">
                  <c:v>16.754166666666698</c:v>
                </c:pt>
                <c:pt idx="12064">
                  <c:v>16.755555555555599</c:v>
                </c:pt>
                <c:pt idx="12065">
                  <c:v>16.7569444444444</c:v>
                </c:pt>
                <c:pt idx="12066">
                  <c:v>16.758333333333301</c:v>
                </c:pt>
                <c:pt idx="12067">
                  <c:v>16.759722222222202</c:v>
                </c:pt>
                <c:pt idx="12068">
                  <c:v>16.761111111111099</c:v>
                </c:pt>
                <c:pt idx="12069">
                  <c:v>16.762499999999999</c:v>
                </c:pt>
                <c:pt idx="12070">
                  <c:v>16.7638888888889</c:v>
                </c:pt>
                <c:pt idx="12071">
                  <c:v>16.765277777777801</c:v>
                </c:pt>
                <c:pt idx="12072">
                  <c:v>16.766666666666701</c:v>
                </c:pt>
                <c:pt idx="12073">
                  <c:v>16.768055555555598</c:v>
                </c:pt>
                <c:pt idx="12074">
                  <c:v>16.7694444444444</c:v>
                </c:pt>
                <c:pt idx="12075">
                  <c:v>16.7708333333333</c:v>
                </c:pt>
                <c:pt idx="12076">
                  <c:v>16.772222222222201</c:v>
                </c:pt>
                <c:pt idx="12077">
                  <c:v>16.773611111111101</c:v>
                </c:pt>
                <c:pt idx="12078">
                  <c:v>16.774999999999999</c:v>
                </c:pt>
                <c:pt idx="12079">
                  <c:v>16.776388888888899</c:v>
                </c:pt>
                <c:pt idx="12080">
                  <c:v>16.7777777777778</c:v>
                </c:pt>
                <c:pt idx="12081">
                  <c:v>16.779166666666701</c:v>
                </c:pt>
                <c:pt idx="12082">
                  <c:v>16.780555555555601</c:v>
                </c:pt>
                <c:pt idx="12083">
                  <c:v>16.781944444444399</c:v>
                </c:pt>
                <c:pt idx="12084">
                  <c:v>16.783333333333299</c:v>
                </c:pt>
                <c:pt idx="12085">
                  <c:v>16.7847222222222</c:v>
                </c:pt>
                <c:pt idx="12086">
                  <c:v>16.786111111111101</c:v>
                </c:pt>
                <c:pt idx="12087">
                  <c:v>16.787500000000001</c:v>
                </c:pt>
                <c:pt idx="12088">
                  <c:v>16.788888888888899</c:v>
                </c:pt>
                <c:pt idx="12089">
                  <c:v>16.790277777777799</c:v>
                </c:pt>
                <c:pt idx="12090">
                  <c:v>16.7916666666667</c:v>
                </c:pt>
                <c:pt idx="12091">
                  <c:v>16.7930555555556</c:v>
                </c:pt>
                <c:pt idx="12092">
                  <c:v>16.794444444444402</c:v>
                </c:pt>
                <c:pt idx="12093">
                  <c:v>16.795833333333299</c:v>
                </c:pt>
                <c:pt idx="12094">
                  <c:v>16.797222222222199</c:v>
                </c:pt>
                <c:pt idx="12095">
                  <c:v>16.7986111111111</c:v>
                </c:pt>
                <c:pt idx="12096">
                  <c:v>16.8</c:v>
                </c:pt>
                <c:pt idx="12097">
                  <c:v>16.801388888888901</c:v>
                </c:pt>
                <c:pt idx="12098">
                  <c:v>16.802777777777798</c:v>
                </c:pt>
                <c:pt idx="12099">
                  <c:v>16.804166666666699</c:v>
                </c:pt>
                <c:pt idx="12100">
                  <c:v>16.8055555555556</c:v>
                </c:pt>
                <c:pt idx="12101">
                  <c:v>16.806944444444401</c:v>
                </c:pt>
                <c:pt idx="12102">
                  <c:v>16.808333333333302</c:v>
                </c:pt>
                <c:pt idx="12103">
                  <c:v>16.809722222222199</c:v>
                </c:pt>
                <c:pt idx="12104">
                  <c:v>16.811111111111099</c:v>
                </c:pt>
                <c:pt idx="12105">
                  <c:v>16.8125</c:v>
                </c:pt>
                <c:pt idx="12106">
                  <c:v>16.813888888888901</c:v>
                </c:pt>
                <c:pt idx="12107">
                  <c:v>16.815277777777801</c:v>
                </c:pt>
                <c:pt idx="12108">
                  <c:v>16.816666666666698</c:v>
                </c:pt>
                <c:pt idx="12109">
                  <c:v>16.818055555555599</c:v>
                </c:pt>
                <c:pt idx="12110">
                  <c:v>16.8194444444444</c:v>
                </c:pt>
                <c:pt idx="12111">
                  <c:v>16.820833333333301</c:v>
                </c:pt>
                <c:pt idx="12112">
                  <c:v>16.822222222222202</c:v>
                </c:pt>
                <c:pt idx="12113">
                  <c:v>16.823611111111099</c:v>
                </c:pt>
                <c:pt idx="12114">
                  <c:v>16.824999999999999</c:v>
                </c:pt>
                <c:pt idx="12115">
                  <c:v>16.8263888888889</c:v>
                </c:pt>
                <c:pt idx="12116">
                  <c:v>16.827777777777801</c:v>
                </c:pt>
                <c:pt idx="12117">
                  <c:v>16.829166666666701</c:v>
                </c:pt>
                <c:pt idx="12118">
                  <c:v>16.830555555555598</c:v>
                </c:pt>
                <c:pt idx="12119">
                  <c:v>16.8319444444444</c:v>
                </c:pt>
                <c:pt idx="12120">
                  <c:v>16.8333333333333</c:v>
                </c:pt>
                <c:pt idx="12121">
                  <c:v>16.834722222222201</c:v>
                </c:pt>
                <c:pt idx="12122">
                  <c:v>16.836111111111101</c:v>
                </c:pt>
                <c:pt idx="12123">
                  <c:v>16.837499999999999</c:v>
                </c:pt>
                <c:pt idx="12124">
                  <c:v>16.838888888888899</c:v>
                </c:pt>
                <c:pt idx="12125">
                  <c:v>16.8402777777778</c:v>
                </c:pt>
                <c:pt idx="12126">
                  <c:v>16.841666666666701</c:v>
                </c:pt>
                <c:pt idx="12127">
                  <c:v>16.843055555555601</c:v>
                </c:pt>
                <c:pt idx="12128">
                  <c:v>16.844444444444399</c:v>
                </c:pt>
                <c:pt idx="12129">
                  <c:v>16.845833333333299</c:v>
                </c:pt>
                <c:pt idx="12130">
                  <c:v>16.8472222222222</c:v>
                </c:pt>
                <c:pt idx="12131">
                  <c:v>16.848611111111101</c:v>
                </c:pt>
                <c:pt idx="12132">
                  <c:v>16.850000000000001</c:v>
                </c:pt>
                <c:pt idx="12133">
                  <c:v>16.851388888888899</c:v>
                </c:pt>
                <c:pt idx="12134">
                  <c:v>16.852777777777799</c:v>
                </c:pt>
                <c:pt idx="12135">
                  <c:v>16.8541666666667</c:v>
                </c:pt>
                <c:pt idx="12136">
                  <c:v>16.8555555555556</c:v>
                </c:pt>
                <c:pt idx="12137">
                  <c:v>16.856944444444402</c:v>
                </c:pt>
                <c:pt idx="12138">
                  <c:v>16.858333333333299</c:v>
                </c:pt>
                <c:pt idx="12139">
                  <c:v>16.859722222222199</c:v>
                </c:pt>
                <c:pt idx="12140">
                  <c:v>16.8611111111111</c:v>
                </c:pt>
                <c:pt idx="12141">
                  <c:v>16.862500000000001</c:v>
                </c:pt>
                <c:pt idx="12142">
                  <c:v>16.863888888888901</c:v>
                </c:pt>
                <c:pt idx="12143">
                  <c:v>16.865277777777798</c:v>
                </c:pt>
                <c:pt idx="12144">
                  <c:v>16.866666666666699</c:v>
                </c:pt>
                <c:pt idx="12145">
                  <c:v>16.8680555555556</c:v>
                </c:pt>
                <c:pt idx="12146">
                  <c:v>16.869444444444401</c:v>
                </c:pt>
                <c:pt idx="12147">
                  <c:v>16.870833333333302</c:v>
                </c:pt>
                <c:pt idx="12148">
                  <c:v>16.872222222222199</c:v>
                </c:pt>
                <c:pt idx="12149">
                  <c:v>16.873611111111099</c:v>
                </c:pt>
                <c:pt idx="12150">
                  <c:v>16.875</c:v>
                </c:pt>
                <c:pt idx="12151">
                  <c:v>16.876388888888901</c:v>
                </c:pt>
                <c:pt idx="12152">
                  <c:v>16.877777777777801</c:v>
                </c:pt>
                <c:pt idx="12153">
                  <c:v>16.879166666666698</c:v>
                </c:pt>
                <c:pt idx="12154">
                  <c:v>16.880555555555599</c:v>
                </c:pt>
                <c:pt idx="12155">
                  <c:v>16.8819444444444</c:v>
                </c:pt>
                <c:pt idx="12156">
                  <c:v>16.883333333333301</c:v>
                </c:pt>
                <c:pt idx="12157">
                  <c:v>16.884722222222202</c:v>
                </c:pt>
                <c:pt idx="12158">
                  <c:v>16.886111111111099</c:v>
                </c:pt>
                <c:pt idx="12159">
                  <c:v>16.887499999999999</c:v>
                </c:pt>
                <c:pt idx="12160">
                  <c:v>16.8888888888889</c:v>
                </c:pt>
                <c:pt idx="12161">
                  <c:v>16.890277777777801</c:v>
                </c:pt>
                <c:pt idx="12162">
                  <c:v>16.891666666666701</c:v>
                </c:pt>
                <c:pt idx="12163">
                  <c:v>16.893055555555598</c:v>
                </c:pt>
                <c:pt idx="12164">
                  <c:v>16.8944444444444</c:v>
                </c:pt>
                <c:pt idx="12165">
                  <c:v>16.8958333333333</c:v>
                </c:pt>
                <c:pt idx="12166">
                  <c:v>16.897222222222201</c:v>
                </c:pt>
                <c:pt idx="12167">
                  <c:v>16.898611111111101</c:v>
                </c:pt>
                <c:pt idx="12168">
                  <c:v>16.899999999999999</c:v>
                </c:pt>
                <c:pt idx="12169">
                  <c:v>16.901388888888899</c:v>
                </c:pt>
                <c:pt idx="12170">
                  <c:v>16.9027777777778</c:v>
                </c:pt>
                <c:pt idx="12171">
                  <c:v>16.904166666666701</c:v>
                </c:pt>
                <c:pt idx="12172">
                  <c:v>16.905555555555601</c:v>
                </c:pt>
                <c:pt idx="12173">
                  <c:v>16.906944444444399</c:v>
                </c:pt>
                <c:pt idx="12174">
                  <c:v>16.908333333333299</c:v>
                </c:pt>
                <c:pt idx="12175">
                  <c:v>16.9097222222222</c:v>
                </c:pt>
                <c:pt idx="12176">
                  <c:v>16.911111111111101</c:v>
                </c:pt>
                <c:pt idx="12177">
                  <c:v>16.912500000000001</c:v>
                </c:pt>
                <c:pt idx="12178">
                  <c:v>16.913888888888899</c:v>
                </c:pt>
                <c:pt idx="12179">
                  <c:v>16.915277777777799</c:v>
                </c:pt>
                <c:pt idx="12180">
                  <c:v>16.9166666666667</c:v>
                </c:pt>
                <c:pt idx="12181">
                  <c:v>16.9180555555556</c:v>
                </c:pt>
                <c:pt idx="12182">
                  <c:v>16.919444444444402</c:v>
                </c:pt>
                <c:pt idx="12183">
                  <c:v>16.920833333333299</c:v>
                </c:pt>
                <c:pt idx="12184">
                  <c:v>16.922222222222199</c:v>
                </c:pt>
                <c:pt idx="12185">
                  <c:v>16.9236111111111</c:v>
                </c:pt>
                <c:pt idx="12186">
                  <c:v>16.925000000000001</c:v>
                </c:pt>
                <c:pt idx="12187">
                  <c:v>16.926388888888901</c:v>
                </c:pt>
                <c:pt idx="12188">
                  <c:v>16.927777777777798</c:v>
                </c:pt>
                <c:pt idx="12189">
                  <c:v>16.929166666666699</c:v>
                </c:pt>
                <c:pt idx="12190">
                  <c:v>16.9305555555556</c:v>
                </c:pt>
                <c:pt idx="12191">
                  <c:v>16.931944444444401</c:v>
                </c:pt>
                <c:pt idx="12192">
                  <c:v>16.933333333333302</c:v>
                </c:pt>
                <c:pt idx="12193">
                  <c:v>16.934722222222199</c:v>
                </c:pt>
                <c:pt idx="12194">
                  <c:v>16.936111111111099</c:v>
                </c:pt>
                <c:pt idx="12195">
                  <c:v>16.9375</c:v>
                </c:pt>
                <c:pt idx="12196">
                  <c:v>16.938888888888901</c:v>
                </c:pt>
                <c:pt idx="12197">
                  <c:v>16.940277777777801</c:v>
                </c:pt>
                <c:pt idx="12198">
                  <c:v>16.941666666666698</c:v>
                </c:pt>
                <c:pt idx="12199">
                  <c:v>16.943055555555599</c:v>
                </c:pt>
                <c:pt idx="12200">
                  <c:v>16.9444444444444</c:v>
                </c:pt>
                <c:pt idx="12201">
                  <c:v>16.945833333333301</c:v>
                </c:pt>
                <c:pt idx="12202">
                  <c:v>16.947222222222202</c:v>
                </c:pt>
                <c:pt idx="12203">
                  <c:v>16.948611111111099</c:v>
                </c:pt>
                <c:pt idx="12204">
                  <c:v>16.95</c:v>
                </c:pt>
                <c:pt idx="12205">
                  <c:v>16.9513888888889</c:v>
                </c:pt>
                <c:pt idx="12206">
                  <c:v>16.952777777777801</c:v>
                </c:pt>
                <c:pt idx="12207">
                  <c:v>16.954166666666701</c:v>
                </c:pt>
                <c:pt idx="12208">
                  <c:v>16.955555555555598</c:v>
                </c:pt>
                <c:pt idx="12209">
                  <c:v>16.9569444444444</c:v>
                </c:pt>
                <c:pt idx="12210">
                  <c:v>16.9583333333333</c:v>
                </c:pt>
                <c:pt idx="12211">
                  <c:v>16.959722222222201</c:v>
                </c:pt>
                <c:pt idx="12212">
                  <c:v>16.961111111111101</c:v>
                </c:pt>
                <c:pt idx="12213">
                  <c:v>16.962499999999999</c:v>
                </c:pt>
                <c:pt idx="12214">
                  <c:v>16.963888888888899</c:v>
                </c:pt>
                <c:pt idx="12215">
                  <c:v>16.9652777777778</c:v>
                </c:pt>
                <c:pt idx="12216">
                  <c:v>16.966666666666701</c:v>
                </c:pt>
                <c:pt idx="12217">
                  <c:v>16.968055555555601</c:v>
                </c:pt>
                <c:pt idx="12218">
                  <c:v>16.969444444444399</c:v>
                </c:pt>
                <c:pt idx="12219">
                  <c:v>16.970833333333299</c:v>
                </c:pt>
                <c:pt idx="12220">
                  <c:v>16.9722222222222</c:v>
                </c:pt>
                <c:pt idx="12221">
                  <c:v>16.973611111111101</c:v>
                </c:pt>
                <c:pt idx="12222">
                  <c:v>16.975000000000001</c:v>
                </c:pt>
                <c:pt idx="12223">
                  <c:v>16.976388888888899</c:v>
                </c:pt>
                <c:pt idx="12224">
                  <c:v>16.977777777777799</c:v>
                </c:pt>
                <c:pt idx="12225">
                  <c:v>16.9791666666667</c:v>
                </c:pt>
                <c:pt idx="12226">
                  <c:v>16.9805555555556</c:v>
                </c:pt>
                <c:pt idx="12227">
                  <c:v>16.981944444444402</c:v>
                </c:pt>
                <c:pt idx="12228">
                  <c:v>16.983333333333299</c:v>
                </c:pt>
                <c:pt idx="12229">
                  <c:v>16.984722222222199</c:v>
                </c:pt>
                <c:pt idx="12230">
                  <c:v>16.9861111111111</c:v>
                </c:pt>
                <c:pt idx="12231">
                  <c:v>16.987500000000001</c:v>
                </c:pt>
                <c:pt idx="12232">
                  <c:v>16.988888888888901</c:v>
                </c:pt>
                <c:pt idx="12233">
                  <c:v>16.990277777777798</c:v>
                </c:pt>
                <c:pt idx="12234">
                  <c:v>16.991666666666699</c:v>
                </c:pt>
                <c:pt idx="12235">
                  <c:v>16.9930555555556</c:v>
                </c:pt>
                <c:pt idx="12236">
                  <c:v>16.994444444444401</c:v>
                </c:pt>
                <c:pt idx="12237">
                  <c:v>16.995833333333302</c:v>
                </c:pt>
                <c:pt idx="12238">
                  <c:v>16.997222222222199</c:v>
                </c:pt>
                <c:pt idx="12239">
                  <c:v>16.998611111111099</c:v>
                </c:pt>
                <c:pt idx="12240">
                  <c:v>17</c:v>
                </c:pt>
                <c:pt idx="12241">
                  <c:v>17.001388888888901</c:v>
                </c:pt>
                <c:pt idx="12242">
                  <c:v>17.002777777777801</c:v>
                </c:pt>
                <c:pt idx="12243">
                  <c:v>17.004166666666698</c:v>
                </c:pt>
                <c:pt idx="12244">
                  <c:v>17.005555555555599</c:v>
                </c:pt>
                <c:pt idx="12245">
                  <c:v>17.0069444444444</c:v>
                </c:pt>
                <c:pt idx="12246">
                  <c:v>17.008333333333301</c:v>
                </c:pt>
                <c:pt idx="12247">
                  <c:v>17.009722222222202</c:v>
                </c:pt>
                <c:pt idx="12248">
                  <c:v>17.011111111111099</c:v>
                </c:pt>
                <c:pt idx="12249">
                  <c:v>17.012499999999999</c:v>
                </c:pt>
                <c:pt idx="12250">
                  <c:v>17.0138888888889</c:v>
                </c:pt>
                <c:pt idx="12251">
                  <c:v>17.015277777777801</c:v>
                </c:pt>
                <c:pt idx="12252">
                  <c:v>17.016666666666701</c:v>
                </c:pt>
                <c:pt idx="12253">
                  <c:v>17.018055555555598</c:v>
                </c:pt>
                <c:pt idx="12254">
                  <c:v>17.0194444444444</c:v>
                </c:pt>
                <c:pt idx="12255">
                  <c:v>17.0208333333333</c:v>
                </c:pt>
                <c:pt idx="12256">
                  <c:v>17.022222222222201</c:v>
                </c:pt>
                <c:pt idx="12257">
                  <c:v>17.023611111111101</c:v>
                </c:pt>
                <c:pt idx="12258">
                  <c:v>17.024999999999999</c:v>
                </c:pt>
                <c:pt idx="12259">
                  <c:v>17.026388888888899</c:v>
                </c:pt>
                <c:pt idx="12260">
                  <c:v>17.0277777777778</c:v>
                </c:pt>
                <c:pt idx="12261">
                  <c:v>17.029166666666701</c:v>
                </c:pt>
                <c:pt idx="12262">
                  <c:v>17.030555555555601</c:v>
                </c:pt>
                <c:pt idx="12263">
                  <c:v>17.031944444444399</c:v>
                </c:pt>
                <c:pt idx="12264">
                  <c:v>17.033333333333299</c:v>
                </c:pt>
                <c:pt idx="12265">
                  <c:v>17.0347222222222</c:v>
                </c:pt>
                <c:pt idx="12266">
                  <c:v>17.036111111111101</c:v>
                </c:pt>
                <c:pt idx="12267">
                  <c:v>17.037500000000001</c:v>
                </c:pt>
                <c:pt idx="12268">
                  <c:v>17.038888888888899</c:v>
                </c:pt>
                <c:pt idx="12269">
                  <c:v>17.040277777777799</c:v>
                </c:pt>
                <c:pt idx="12270">
                  <c:v>17.0416666666667</c:v>
                </c:pt>
                <c:pt idx="12271">
                  <c:v>17.0430555555556</c:v>
                </c:pt>
                <c:pt idx="12272">
                  <c:v>17.044444444444402</c:v>
                </c:pt>
                <c:pt idx="12273">
                  <c:v>17.045833333333299</c:v>
                </c:pt>
                <c:pt idx="12274">
                  <c:v>17.047222222222199</c:v>
                </c:pt>
                <c:pt idx="12275">
                  <c:v>17.0486111111111</c:v>
                </c:pt>
                <c:pt idx="12276">
                  <c:v>17.05</c:v>
                </c:pt>
                <c:pt idx="12277">
                  <c:v>17.051388888888901</c:v>
                </c:pt>
                <c:pt idx="12278">
                  <c:v>17.052777777777798</c:v>
                </c:pt>
                <c:pt idx="12279">
                  <c:v>17.054166666666699</c:v>
                </c:pt>
                <c:pt idx="12280">
                  <c:v>17.0555555555556</c:v>
                </c:pt>
                <c:pt idx="12281">
                  <c:v>17.056944444444401</c:v>
                </c:pt>
                <c:pt idx="12282">
                  <c:v>17.058333333333302</c:v>
                </c:pt>
                <c:pt idx="12283">
                  <c:v>17.059722222222199</c:v>
                </c:pt>
                <c:pt idx="12284">
                  <c:v>17.061111111111099</c:v>
                </c:pt>
                <c:pt idx="12285">
                  <c:v>17.0625</c:v>
                </c:pt>
                <c:pt idx="12286">
                  <c:v>17.063888888888901</c:v>
                </c:pt>
                <c:pt idx="12287">
                  <c:v>17.065277777777801</c:v>
                </c:pt>
                <c:pt idx="12288">
                  <c:v>17.066666666666698</c:v>
                </c:pt>
                <c:pt idx="12289">
                  <c:v>17.068055555555599</c:v>
                </c:pt>
                <c:pt idx="12290">
                  <c:v>17.0694444444444</c:v>
                </c:pt>
                <c:pt idx="12291">
                  <c:v>17.070833333333301</c:v>
                </c:pt>
                <c:pt idx="12292">
                  <c:v>17.072222222222202</c:v>
                </c:pt>
                <c:pt idx="12293">
                  <c:v>17.073611111111099</c:v>
                </c:pt>
                <c:pt idx="12294">
                  <c:v>17.074999999999999</c:v>
                </c:pt>
                <c:pt idx="12295">
                  <c:v>17.0763888888889</c:v>
                </c:pt>
                <c:pt idx="12296">
                  <c:v>17.077777777777801</c:v>
                </c:pt>
                <c:pt idx="12297">
                  <c:v>17.079166666666701</c:v>
                </c:pt>
                <c:pt idx="12298">
                  <c:v>17.080555555555598</c:v>
                </c:pt>
                <c:pt idx="12299">
                  <c:v>17.0819444444444</c:v>
                </c:pt>
                <c:pt idx="12300">
                  <c:v>17.0833333333333</c:v>
                </c:pt>
                <c:pt idx="12301">
                  <c:v>17.084722222222201</c:v>
                </c:pt>
                <c:pt idx="12302">
                  <c:v>17.086111111111101</c:v>
                </c:pt>
                <c:pt idx="12303">
                  <c:v>17.087499999999999</c:v>
                </c:pt>
                <c:pt idx="12304">
                  <c:v>17.088888888888899</c:v>
                </c:pt>
                <c:pt idx="12305">
                  <c:v>17.0902777777778</c:v>
                </c:pt>
                <c:pt idx="12306">
                  <c:v>17.091666666666701</c:v>
                </c:pt>
                <c:pt idx="12307">
                  <c:v>17.093055555555601</c:v>
                </c:pt>
                <c:pt idx="12308">
                  <c:v>17.094444444444399</c:v>
                </c:pt>
                <c:pt idx="12309">
                  <c:v>17.095833333333299</c:v>
                </c:pt>
                <c:pt idx="12310">
                  <c:v>17.0972222222222</c:v>
                </c:pt>
                <c:pt idx="12311">
                  <c:v>17.098611111111101</c:v>
                </c:pt>
                <c:pt idx="12312">
                  <c:v>17.100000000000001</c:v>
                </c:pt>
                <c:pt idx="12313">
                  <c:v>17.101388888888899</c:v>
                </c:pt>
                <c:pt idx="12314">
                  <c:v>17.102777777777799</c:v>
                </c:pt>
                <c:pt idx="12315">
                  <c:v>17.1041666666667</c:v>
                </c:pt>
                <c:pt idx="12316">
                  <c:v>17.1055555555556</c:v>
                </c:pt>
                <c:pt idx="12317">
                  <c:v>17.106944444444402</c:v>
                </c:pt>
                <c:pt idx="12318">
                  <c:v>17.108333333333299</c:v>
                </c:pt>
                <c:pt idx="12319">
                  <c:v>17.109722222222199</c:v>
                </c:pt>
                <c:pt idx="12320">
                  <c:v>17.1111111111111</c:v>
                </c:pt>
                <c:pt idx="12321">
                  <c:v>17.112500000000001</c:v>
                </c:pt>
                <c:pt idx="12322">
                  <c:v>17.113888888888901</c:v>
                </c:pt>
                <c:pt idx="12323">
                  <c:v>17.115277777777798</c:v>
                </c:pt>
                <c:pt idx="12324">
                  <c:v>17.116666666666699</c:v>
                </c:pt>
                <c:pt idx="12325">
                  <c:v>17.1180555555556</c:v>
                </c:pt>
                <c:pt idx="12326">
                  <c:v>17.119444444444401</c:v>
                </c:pt>
                <c:pt idx="12327">
                  <c:v>17.120833333333302</c:v>
                </c:pt>
                <c:pt idx="12328">
                  <c:v>17.122222222222199</c:v>
                </c:pt>
                <c:pt idx="12329">
                  <c:v>17.123611111111099</c:v>
                </c:pt>
                <c:pt idx="12330">
                  <c:v>17.125</c:v>
                </c:pt>
                <c:pt idx="12331">
                  <c:v>17.126388888888901</c:v>
                </c:pt>
                <c:pt idx="12332">
                  <c:v>17.127777777777801</c:v>
                </c:pt>
                <c:pt idx="12333">
                  <c:v>17.129166666666698</c:v>
                </c:pt>
                <c:pt idx="12334">
                  <c:v>17.130555555555599</c:v>
                </c:pt>
                <c:pt idx="12335">
                  <c:v>17.1319444444444</c:v>
                </c:pt>
                <c:pt idx="12336">
                  <c:v>17.133333333333301</c:v>
                </c:pt>
                <c:pt idx="12337">
                  <c:v>17.134722222222202</c:v>
                </c:pt>
                <c:pt idx="12338">
                  <c:v>17.136111111111099</c:v>
                </c:pt>
                <c:pt idx="12339">
                  <c:v>17.137499999999999</c:v>
                </c:pt>
                <c:pt idx="12340">
                  <c:v>17.1388888888889</c:v>
                </c:pt>
                <c:pt idx="12341">
                  <c:v>17.140277777777801</c:v>
                </c:pt>
                <c:pt idx="12342">
                  <c:v>17.141666666666701</c:v>
                </c:pt>
                <c:pt idx="12343">
                  <c:v>17.143055555555598</c:v>
                </c:pt>
                <c:pt idx="12344">
                  <c:v>17.1444444444444</c:v>
                </c:pt>
                <c:pt idx="12345">
                  <c:v>17.1458333333333</c:v>
                </c:pt>
                <c:pt idx="12346">
                  <c:v>17.147222222222201</c:v>
                </c:pt>
                <c:pt idx="12347">
                  <c:v>17.148611111111101</c:v>
                </c:pt>
                <c:pt idx="12348">
                  <c:v>17.149999999999999</c:v>
                </c:pt>
                <c:pt idx="12349">
                  <c:v>17.151388888888899</c:v>
                </c:pt>
                <c:pt idx="12350">
                  <c:v>17.1527777777778</c:v>
                </c:pt>
                <c:pt idx="12351">
                  <c:v>17.154166666666701</c:v>
                </c:pt>
                <c:pt idx="12352">
                  <c:v>17.155555555555601</c:v>
                </c:pt>
                <c:pt idx="12353">
                  <c:v>17.156944444444399</c:v>
                </c:pt>
                <c:pt idx="12354">
                  <c:v>17.158333333333299</c:v>
                </c:pt>
                <c:pt idx="12355">
                  <c:v>17.1597222222222</c:v>
                </c:pt>
                <c:pt idx="12356">
                  <c:v>17.161111111111101</c:v>
                </c:pt>
                <c:pt idx="12357">
                  <c:v>17.162500000000001</c:v>
                </c:pt>
                <c:pt idx="12358">
                  <c:v>17.163888888888899</c:v>
                </c:pt>
                <c:pt idx="12359">
                  <c:v>17.165277777777799</c:v>
                </c:pt>
                <c:pt idx="12360">
                  <c:v>17.1666666666667</c:v>
                </c:pt>
                <c:pt idx="12361">
                  <c:v>17.1680555555556</c:v>
                </c:pt>
                <c:pt idx="12362">
                  <c:v>17.169444444444402</c:v>
                </c:pt>
                <c:pt idx="12363">
                  <c:v>17.170833333333299</c:v>
                </c:pt>
                <c:pt idx="12364">
                  <c:v>17.172222222222199</c:v>
                </c:pt>
                <c:pt idx="12365">
                  <c:v>17.1736111111111</c:v>
                </c:pt>
                <c:pt idx="12366">
                  <c:v>17.175000000000001</c:v>
                </c:pt>
                <c:pt idx="12367">
                  <c:v>17.176388888888901</c:v>
                </c:pt>
                <c:pt idx="12368">
                  <c:v>17.177777777777798</c:v>
                </c:pt>
                <c:pt idx="12369">
                  <c:v>17.179166666666699</c:v>
                </c:pt>
                <c:pt idx="12370">
                  <c:v>17.1805555555556</c:v>
                </c:pt>
                <c:pt idx="12371">
                  <c:v>17.181944444444401</c:v>
                </c:pt>
                <c:pt idx="12372">
                  <c:v>17.183333333333302</c:v>
                </c:pt>
                <c:pt idx="12373">
                  <c:v>17.184722222222199</c:v>
                </c:pt>
                <c:pt idx="12374">
                  <c:v>17.186111111111099</c:v>
                </c:pt>
                <c:pt idx="12375">
                  <c:v>17.1875</c:v>
                </c:pt>
                <c:pt idx="12376">
                  <c:v>17.188888888888901</c:v>
                </c:pt>
                <c:pt idx="12377">
                  <c:v>17.190277777777801</c:v>
                </c:pt>
                <c:pt idx="12378">
                  <c:v>17.191666666666698</c:v>
                </c:pt>
                <c:pt idx="12379">
                  <c:v>17.193055555555599</c:v>
                </c:pt>
                <c:pt idx="12380">
                  <c:v>17.1944444444444</c:v>
                </c:pt>
                <c:pt idx="12381">
                  <c:v>17.195833333333301</c:v>
                </c:pt>
                <c:pt idx="12382">
                  <c:v>17.197222222222202</c:v>
                </c:pt>
                <c:pt idx="12383">
                  <c:v>17.198611111111099</c:v>
                </c:pt>
                <c:pt idx="12384">
                  <c:v>17.2</c:v>
                </c:pt>
                <c:pt idx="12385">
                  <c:v>17.2013888888889</c:v>
                </c:pt>
                <c:pt idx="12386">
                  <c:v>17.202777777777801</c:v>
                </c:pt>
                <c:pt idx="12387">
                  <c:v>17.204166666666701</c:v>
                </c:pt>
                <c:pt idx="12388">
                  <c:v>17.205555555555598</c:v>
                </c:pt>
                <c:pt idx="12389">
                  <c:v>17.2069444444444</c:v>
                </c:pt>
                <c:pt idx="12390">
                  <c:v>17.2083333333333</c:v>
                </c:pt>
                <c:pt idx="12391">
                  <c:v>17.209722222222201</c:v>
                </c:pt>
                <c:pt idx="12392">
                  <c:v>17.211111111111101</c:v>
                </c:pt>
                <c:pt idx="12393">
                  <c:v>17.212499999999999</c:v>
                </c:pt>
                <c:pt idx="12394">
                  <c:v>17.213888888888899</c:v>
                </c:pt>
                <c:pt idx="12395">
                  <c:v>17.2152777777778</c:v>
                </c:pt>
                <c:pt idx="12396">
                  <c:v>17.216666666666701</c:v>
                </c:pt>
                <c:pt idx="12397">
                  <c:v>17.218055555555601</c:v>
                </c:pt>
                <c:pt idx="12398">
                  <c:v>17.219444444444399</c:v>
                </c:pt>
                <c:pt idx="12399">
                  <c:v>17.220833333333299</c:v>
                </c:pt>
                <c:pt idx="12400">
                  <c:v>17.2222222222222</c:v>
                </c:pt>
                <c:pt idx="12401">
                  <c:v>17.223611111111101</c:v>
                </c:pt>
                <c:pt idx="12402">
                  <c:v>17.225000000000001</c:v>
                </c:pt>
                <c:pt idx="12403">
                  <c:v>17.226388888888899</c:v>
                </c:pt>
                <c:pt idx="12404">
                  <c:v>17.227777777777799</c:v>
                </c:pt>
                <c:pt idx="12405">
                  <c:v>17.2291666666667</c:v>
                </c:pt>
                <c:pt idx="12406">
                  <c:v>17.2305555555556</c:v>
                </c:pt>
                <c:pt idx="12407">
                  <c:v>17.231944444444402</c:v>
                </c:pt>
                <c:pt idx="12408">
                  <c:v>17.233333333333299</c:v>
                </c:pt>
                <c:pt idx="12409">
                  <c:v>17.234722222222199</c:v>
                </c:pt>
                <c:pt idx="12410">
                  <c:v>17.2361111111111</c:v>
                </c:pt>
                <c:pt idx="12411">
                  <c:v>17.237500000000001</c:v>
                </c:pt>
                <c:pt idx="12412">
                  <c:v>17.238888888888901</c:v>
                </c:pt>
                <c:pt idx="12413">
                  <c:v>17.240277777777798</c:v>
                </c:pt>
                <c:pt idx="12414">
                  <c:v>17.241666666666699</c:v>
                </c:pt>
                <c:pt idx="12415">
                  <c:v>17.2430555555556</c:v>
                </c:pt>
                <c:pt idx="12416">
                  <c:v>17.244444444444401</c:v>
                </c:pt>
                <c:pt idx="12417">
                  <c:v>17.245833333333302</c:v>
                </c:pt>
                <c:pt idx="12418">
                  <c:v>17.247222222222199</c:v>
                </c:pt>
                <c:pt idx="12419">
                  <c:v>17.248611111111099</c:v>
                </c:pt>
                <c:pt idx="12420">
                  <c:v>17.25</c:v>
                </c:pt>
                <c:pt idx="12421">
                  <c:v>17.251388888888901</c:v>
                </c:pt>
                <c:pt idx="12422">
                  <c:v>17.252777777777801</c:v>
                </c:pt>
                <c:pt idx="12423">
                  <c:v>17.254166666666698</c:v>
                </c:pt>
                <c:pt idx="12424">
                  <c:v>17.255555555555599</c:v>
                </c:pt>
                <c:pt idx="12425">
                  <c:v>17.2569444444444</c:v>
                </c:pt>
                <c:pt idx="12426">
                  <c:v>17.258333333333301</c:v>
                </c:pt>
                <c:pt idx="12427">
                  <c:v>17.259722222222202</c:v>
                </c:pt>
                <c:pt idx="12428">
                  <c:v>17.261111111111099</c:v>
                </c:pt>
                <c:pt idx="12429">
                  <c:v>17.262499999999999</c:v>
                </c:pt>
                <c:pt idx="12430">
                  <c:v>17.2638888888889</c:v>
                </c:pt>
                <c:pt idx="12431">
                  <c:v>17.265277777777801</c:v>
                </c:pt>
                <c:pt idx="12432">
                  <c:v>17.266666666666701</c:v>
                </c:pt>
                <c:pt idx="12433">
                  <c:v>17.268055555555598</c:v>
                </c:pt>
                <c:pt idx="12434">
                  <c:v>17.2694444444444</c:v>
                </c:pt>
                <c:pt idx="12435">
                  <c:v>17.2708333333333</c:v>
                </c:pt>
                <c:pt idx="12436">
                  <c:v>17.272222222222201</c:v>
                </c:pt>
                <c:pt idx="12437">
                  <c:v>17.273611111111101</c:v>
                </c:pt>
                <c:pt idx="12438">
                  <c:v>17.274999999999999</c:v>
                </c:pt>
                <c:pt idx="12439">
                  <c:v>17.276388888888899</c:v>
                </c:pt>
                <c:pt idx="12440">
                  <c:v>17.2777777777778</c:v>
                </c:pt>
                <c:pt idx="12441">
                  <c:v>17.279166666666701</c:v>
                </c:pt>
                <c:pt idx="12442">
                  <c:v>17.280555555555601</c:v>
                </c:pt>
                <c:pt idx="12443">
                  <c:v>17.281944444444399</c:v>
                </c:pt>
                <c:pt idx="12444">
                  <c:v>17.283333333333299</c:v>
                </c:pt>
                <c:pt idx="12445">
                  <c:v>17.2847222222222</c:v>
                </c:pt>
                <c:pt idx="12446">
                  <c:v>17.286111111111101</c:v>
                </c:pt>
                <c:pt idx="12447">
                  <c:v>17.287500000000001</c:v>
                </c:pt>
                <c:pt idx="12448">
                  <c:v>17.288888888888899</c:v>
                </c:pt>
                <c:pt idx="12449">
                  <c:v>17.290277777777799</c:v>
                </c:pt>
                <c:pt idx="12450">
                  <c:v>17.2916666666667</c:v>
                </c:pt>
                <c:pt idx="12451">
                  <c:v>17.2930555555556</c:v>
                </c:pt>
                <c:pt idx="12452">
                  <c:v>17.294444444444402</c:v>
                </c:pt>
                <c:pt idx="12453">
                  <c:v>17.295833333333299</c:v>
                </c:pt>
                <c:pt idx="12454">
                  <c:v>17.297222222222199</c:v>
                </c:pt>
                <c:pt idx="12455">
                  <c:v>17.2986111111111</c:v>
                </c:pt>
                <c:pt idx="12456">
                  <c:v>17.3</c:v>
                </c:pt>
                <c:pt idx="12457">
                  <c:v>17.301388888888901</c:v>
                </c:pt>
                <c:pt idx="12458">
                  <c:v>17.302777777777798</c:v>
                </c:pt>
                <c:pt idx="12459">
                  <c:v>17.304166666666699</c:v>
                </c:pt>
                <c:pt idx="12460">
                  <c:v>17.3055555555556</c:v>
                </c:pt>
                <c:pt idx="12461">
                  <c:v>17.306944444444401</c:v>
                </c:pt>
                <c:pt idx="12462">
                  <c:v>17.308333333333302</c:v>
                </c:pt>
                <c:pt idx="12463">
                  <c:v>17.309722222222199</c:v>
                </c:pt>
                <c:pt idx="12464">
                  <c:v>17.311111111111099</c:v>
                </c:pt>
                <c:pt idx="12465">
                  <c:v>17.3125</c:v>
                </c:pt>
                <c:pt idx="12466">
                  <c:v>17.313888888888901</c:v>
                </c:pt>
                <c:pt idx="12467">
                  <c:v>17.315277777777801</c:v>
                </c:pt>
                <c:pt idx="12468">
                  <c:v>17.316666666666698</c:v>
                </c:pt>
                <c:pt idx="12469">
                  <c:v>17.318055555555599</c:v>
                </c:pt>
                <c:pt idx="12470">
                  <c:v>17.3194444444444</c:v>
                </c:pt>
                <c:pt idx="12471">
                  <c:v>17.320833333333301</c:v>
                </c:pt>
                <c:pt idx="12472">
                  <c:v>17.322222222222202</c:v>
                </c:pt>
                <c:pt idx="12473">
                  <c:v>17.323611111111099</c:v>
                </c:pt>
                <c:pt idx="12474">
                  <c:v>17.324999999999999</c:v>
                </c:pt>
                <c:pt idx="12475">
                  <c:v>17.3263888888889</c:v>
                </c:pt>
                <c:pt idx="12476">
                  <c:v>17.327777777777801</c:v>
                </c:pt>
                <c:pt idx="12477">
                  <c:v>17.329166666666701</c:v>
                </c:pt>
                <c:pt idx="12478">
                  <c:v>17.330555555555598</c:v>
                </c:pt>
                <c:pt idx="12479">
                  <c:v>17.3319444444444</c:v>
                </c:pt>
                <c:pt idx="12480">
                  <c:v>17.3333333333333</c:v>
                </c:pt>
                <c:pt idx="12481">
                  <c:v>17.334722222222201</c:v>
                </c:pt>
                <c:pt idx="12482">
                  <c:v>17.336111111111101</c:v>
                </c:pt>
                <c:pt idx="12483">
                  <c:v>17.337499999999999</c:v>
                </c:pt>
                <c:pt idx="12484">
                  <c:v>17.338888888888899</c:v>
                </c:pt>
                <c:pt idx="12485">
                  <c:v>17.3402777777778</c:v>
                </c:pt>
                <c:pt idx="12486">
                  <c:v>17.341666666666701</c:v>
                </c:pt>
                <c:pt idx="12487">
                  <c:v>17.343055555555601</c:v>
                </c:pt>
                <c:pt idx="12488">
                  <c:v>17.344444444444399</c:v>
                </c:pt>
                <c:pt idx="12489">
                  <c:v>17.345833333333299</c:v>
                </c:pt>
                <c:pt idx="12490">
                  <c:v>17.3472222222222</c:v>
                </c:pt>
                <c:pt idx="12491">
                  <c:v>17.348611111111101</c:v>
                </c:pt>
                <c:pt idx="12492">
                  <c:v>17.350000000000001</c:v>
                </c:pt>
                <c:pt idx="12493">
                  <c:v>17.351388888888899</c:v>
                </c:pt>
                <c:pt idx="12494">
                  <c:v>17.352777777777799</c:v>
                </c:pt>
                <c:pt idx="12495">
                  <c:v>17.3541666666667</c:v>
                </c:pt>
                <c:pt idx="12496">
                  <c:v>17.3555555555556</c:v>
                </c:pt>
                <c:pt idx="12497">
                  <c:v>17.356944444444402</c:v>
                </c:pt>
                <c:pt idx="12498">
                  <c:v>17.358333333333299</c:v>
                </c:pt>
                <c:pt idx="12499">
                  <c:v>17.359722222222199</c:v>
                </c:pt>
                <c:pt idx="12500">
                  <c:v>17.3611111111111</c:v>
                </c:pt>
                <c:pt idx="12501">
                  <c:v>17.362500000000001</c:v>
                </c:pt>
                <c:pt idx="12502">
                  <c:v>17.363888888888901</c:v>
                </c:pt>
                <c:pt idx="12503">
                  <c:v>17.365277777777798</c:v>
                </c:pt>
                <c:pt idx="12504">
                  <c:v>17.366666666666699</c:v>
                </c:pt>
                <c:pt idx="12505">
                  <c:v>17.3680555555556</c:v>
                </c:pt>
                <c:pt idx="12506">
                  <c:v>17.369444444444401</c:v>
                </c:pt>
                <c:pt idx="12507">
                  <c:v>17.370833333333302</c:v>
                </c:pt>
                <c:pt idx="12508">
                  <c:v>17.372222222222199</c:v>
                </c:pt>
                <c:pt idx="12509">
                  <c:v>17.373611111111099</c:v>
                </c:pt>
                <c:pt idx="12510">
                  <c:v>17.375</c:v>
                </c:pt>
                <c:pt idx="12511">
                  <c:v>17.376388888888901</c:v>
                </c:pt>
                <c:pt idx="12512">
                  <c:v>17.377777777777801</c:v>
                </c:pt>
                <c:pt idx="12513">
                  <c:v>17.379166666666698</c:v>
                </c:pt>
                <c:pt idx="12514">
                  <c:v>17.380555555555599</c:v>
                </c:pt>
                <c:pt idx="12515">
                  <c:v>17.3819444444444</c:v>
                </c:pt>
                <c:pt idx="12516">
                  <c:v>17.383333333333301</c:v>
                </c:pt>
                <c:pt idx="12517">
                  <c:v>17.384722222222202</c:v>
                </c:pt>
                <c:pt idx="12518">
                  <c:v>17.386111111111099</c:v>
                </c:pt>
                <c:pt idx="12519">
                  <c:v>17.387499999999999</c:v>
                </c:pt>
                <c:pt idx="12520">
                  <c:v>17.3888888888889</c:v>
                </c:pt>
                <c:pt idx="12521">
                  <c:v>17.390277777777801</c:v>
                </c:pt>
                <c:pt idx="12522">
                  <c:v>17.391666666666701</c:v>
                </c:pt>
                <c:pt idx="12523">
                  <c:v>17.393055555555598</c:v>
                </c:pt>
                <c:pt idx="12524">
                  <c:v>17.3944444444444</c:v>
                </c:pt>
                <c:pt idx="12525">
                  <c:v>17.3958333333333</c:v>
                </c:pt>
                <c:pt idx="12526">
                  <c:v>17.397222222222201</c:v>
                </c:pt>
                <c:pt idx="12527">
                  <c:v>17.398611111111101</c:v>
                </c:pt>
                <c:pt idx="12528">
                  <c:v>17.399999999999999</c:v>
                </c:pt>
                <c:pt idx="12529">
                  <c:v>17.401388888888899</c:v>
                </c:pt>
                <c:pt idx="12530">
                  <c:v>17.4027777777778</c:v>
                </c:pt>
                <c:pt idx="12531">
                  <c:v>17.404166666666701</c:v>
                </c:pt>
                <c:pt idx="12532">
                  <c:v>17.405555555555601</c:v>
                </c:pt>
                <c:pt idx="12533">
                  <c:v>17.406944444444399</c:v>
                </c:pt>
                <c:pt idx="12534">
                  <c:v>17.408333333333299</c:v>
                </c:pt>
                <c:pt idx="12535">
                  <c:v>17.4097222222222</c:v>
                </c:pt>
                <c:pt idx="12536">
                  <c:v>17.411111111111101</c:v>
                </c:pt>
                <c:pt idx="12537">
                  <c:v>17.412500000000001</c:v>
                </c:pt>
                <c:pt idx="12538">
                  <c:v>17.413888888888899</c:v>
                </c:pt>
                <c:pt idx="12539">
                  <c:v>17.415277777777799</c:v>
                </c:pt>
                <c:pt idx="12540">
                  <c:v>17.4166666666667</c:v>
                </c:pt>
                <c:pt idx="12541">
                  <c:v>17.4180555555556</c:v>
                </c:pt>
                <c:pt idx="12542">
                  <c:v>17.419444444444402</c:v>
                </c:pt>
                <c:pt idx="12543">
                  <c:v>17.420833333333299</c:v>
                </c:pt>
                <c:pt idx="12544">
                  <c:v>17.422222222222199</c:v>
                </c:pt>
                <c:pt idx="12545">
                  <c:v>17.4236111111111</c:v>
                </c:pt>
                <c:pt idx="12546">
                  <c:v>17.425000000000001</c:v>
                </c:pt>
                <c:pt idx="12547">
                  <c:v>17.426388888888901</c:v>
                </c:pt>
                <c:pt idx="12548">
                  <c:v>17.427777777777798</c:v>
                </c:pt>
                <c:pt idx="12549">
                  <c:v>17.429166666666699</c:v>
                </c:pt>
                <c:pt idx="12550">
                  <c:v>17.4305555555556</c:v>
                </c:pt>
                <c:pt idx="12551">
                  <c:v>17.431944444444401</c:v>
                </c:pt>
                <c:pt idx="12552">
                  <c:v>17.433333333333302</c:v>
                </c:pt>
                <c:pt idx="12553">
                  <c:v>17.434722222222199</c:v>
                </c:pt>
                <c:pt idx="12554">
                  <c:v>17.436111111111099</c:v>
                </c:pt>
                <c:pt idx="12555">
                  <c:v>17.4375</c:v>
                </c:pt>
                <c:pt idx="12556">
                  <c:v>17.438888888888901</c:v>
                </c:pt>
                <c:pt idx="12557">
                  <c:v>17.440277777777801</c:v>
                </c:pt>
                <c:pt idx="12558">
                  <c:v>17.441666666666698</c:v>
                </c:pt>
                <c:pt idx="12559">
                  <c:v>17.443055555555599</c:v>
                </c:pt>
                <c:pt idx="12560">
                  <c:v>17.4444444444444</c:v>
                </c:pt>
                <c:pt idx="12561">
                  <c:v>17.445833333333301</c:v>
                </c:pt>
                <c:pt idx="12562">
                  <c:v>17.447222222222202</c:v>
                </c:pt>
                <c:pt idx="12563">
                  <c:v>17.448611111111099</c:v>
                </c:pt>
                <c:pt idx="12564">
                  <c:v>17.45</c:v>
                </c:pt>
                <c:pt idx="12565">
                  <c:v>17.4513888888889</c:v>
                </c:pt>
                <c:pt idx="12566">
                  <c:v>17.452777777777801</c:v>
                </c:pt>
                <c:pt idx="12567">
                  <c:v>17.454166666666701</c:v>
                </c:pt>
                <c:pt idx="12568">
                  <c:v>17.455555555555598</c:v>
                </c:pt>
                <c:pt idx="12569">
                  <c:v>17.4569444444444</c:v>
                </c:pt>
                <c:pt idx="12570">
                  <c:v>17.4583333333333</c:v>
                </c:pt>
                <c:pt idx="12571">
                  <c:v>17.459722222222201</c:v>
                </c:pt>
                <c:pt idx="12572">
                  <c:v>17.461111111111101</c:v>
                </c:pt>
                <c:pt idx="12573">
                  <c:v>17.462499999999999</c:v>
                </c:pt>
                <c:pt idx="12574">
                  <c:v>17.463888888888899</c:v>
                </c:pt>
                <c:pt idx="12575">
                  <c:v>17.4652777777778</c:v>
                </c:pt>
                <c:pt idx="12576">
                  <c:v>17.466666666666701</c:v>
                </c:pt>
                <c:pt idx="12577">
                  <c:v>17.468055555555601</c:v>
                </c:pt>
                <c:pt idx="12578">
                  <c:v>17.469444444444399</c:v>
                </c:pt>
                <c:pt idx="12579">
                  <c:v>17.470833333333299</c:v>
                </c:pt>
                <c:pt idx="12580">
                  <c:v>17.4722222222222</c:v>
                </c:pt>
                <c:pt idx="12581">
                  <c:v>17.473611111111101</c:v>
                </c:pt>
                <c:pt idx="12582">
                  <c:v>17.475000000000001</c:v>
                </c:pt>
                <c:pt idx="12583">
                  <c:v>17.476388888888899</c:v>
                </c:pt>
                <c:pt idx="12584">
                  <c:v>17.477777777777799</c:v>
                </c:pt>
                <c:pt idx="12585">
                  <c:v>17.4791666666667</c:v>
                </c:pt>
                <c:pt idx="12586">
                  <c:v>17.4805555555556</c:v>
                </c:pt>
                <c:pt idx="12587">
                  <c:v>17.481944444444402</c:v>
                </c:pt>
                <c:pt idx="12588">
                  <c:v>17.483333333333299</c:v>
                </c:pt>
                <c:pt idx="12589">
                  <c:v>17.484722222222199</c:v>
                </c:pt>
                <c:pt idx="12590">
                  <c:v>17.4861111111111</c:v>
                </c:pt>
                <c:pt idx="12591">
                  <c:v>17.487500000000001</c:v>
                </c:pt>
                <c:pt idx="12592">
                  <c:v>17.488888888888901</c:v>
                </c:pt>
                <c:pt idx="12593">
                  <c:v>17.490277777777798</c:v>
                </c:pt>
                <c:pt idx="12594">
                  <c:v>17.491666666666699</c:v>
                </c:pt>
                <c:pt idx="12595">
                  <c:v>17.4930555555556</c:v>
                </c:pt>
                <c:pt idx="12596">
                  <c:v>17.494444444444401</c:v>
                </c:pt>
                <c:pt idx="12597">
                  <c:v>17.495833333333302</c:v>
                </c:pt>
                <c:pt idx="12598">
                  <c:v>17.497222222222199</c:v>
                </c:pt>
                <c:pt idx="12599">
                  <c:v>17.498611111111099</c:v>
                </c:pt>
                <c:pt idx="12600">
                  <c:v>17.5</c:v>
                </c:pt>
                <c:pt idx="12601">
                  <c:v>17.501388888888901</c:v>
                </c:pt>
                <c:pt idx="12602">
                  <c:v>17.502777777777801</c:v>
                </c:pt>
                <c:pt idx="12603">
                  <c:v>17.504166666666698</c:v>
                </c:pt>
                <c:pt idx="12604">
                  <c:v>17.505555555555599</c:v>
                </c:pt>
                <c:pt idx="12605">
                  <c:v>17.5069444444444</c:v>
                </c:pt>
                <c:pt idx="12606">
                  <c:v>17.508333333333301</c:v>
                </c:pt>
                <c:pt idx="12607">
                  <c:v>17.509722222222202</c:v>
                </c:pt>
                <c:pt idx="12608">
                  <c:v>17.511111111111099</c:v>
                </c:pt>
                <c:pt idx="12609">
                  <c:v>17.512499999999999</c:v>
                </c:pt>
                <c:pt idx="12610">
                  <c:v>17.5138888888889</c:v>
                </c:pt>
                <c:pt idx="12611">
                  <c:v>17.515277777777801</c:v>
                </c:pt>
                <c:pt idx="12612">
                  <c:v>17.516666666666701</c:v>
                </c:pt>
                <c:pt idx="12613">
                  <c:v>17.518055555555598</c:v>
                </c:pt>
                <c:pt idx="12614">
                  <c:v>17.5194444444444</c:v>
                </c:pt>
                <c:pt idx="12615">
                  <c:v>17.5208333333333</c:v>
                </c:pt>
                <c:pt idx="12616">
                  <c:v>17.522222222222201</c:v>
                </c:pt>
                <c:pt idx="12617">
                  <c:v>17.523611111111101</c:v>
                </c:pt>
                <c:pt idx="12618">
                  <c:v>17.524999999999999</c:v>
                </c:pt>
                <c:pt idx="12619">
                  <c:v>17.526388888888899</c:v>
                </c:pt>
                <c:pt idx="12620">
                  <c:v>17.5277777777778</c:v>
                </c:pt>
                <c:pt idx="12621">
                  <c:v>17.529166666666701</c:v>
                </c:pt>
                <c:pt idx="12622">
                  <c:v>17.530555555555601</c:v>
                </c:pt>
                <c:pt idx="12623">
                  <c:v>17.531944444444399</c:v>
                </c:pt>
                <c:pt idx="12624">
                  <c:v>17.533333333333299</c:v>
                </c:pt>
                <c:pt idx="12625">
                  <c:v>17.5347222222222</c:v>
                </c:pt>
                <c:pt idx="12626">
                  <c:v>17.536111111111101</c:v>
                </c:pt>
                <c:pt idx="12627">
                  <c:v>17.537500000000001</c:v>
                </c:pt>
                <c:pt idx="12628">
                  <c:v>17.538888888888899</c:v>
                </c:pt>
                <c:pt idx="12629">
                  <c:v>17.540277777777799</c:v>
                </c:pt>
                <c:pt idx="12630">
                  <c:v>17.5416666666667</c:v>
                </c:pt>
                <c:pt idx="12631">
                  <c:v>17.5430555555556</c:v>
                </c:pt>
                <c:pt idx="12632">
                  <c:v>17.544444444444402</c:v>
                </c:pt>
                <c:pt idx="12633">
                  <c:v>17.545833333333299</c:v>
                </c:pt>
                <c:pt idx="12634">
                  <c:v>17.547222222222199</c:v>
                </c:pt>
                <c:pt idx="12635">
                  <c:v>17.5486111111111</c:v>
                </c:pt>
                <c:pt idx="12636">
                  <c:v>17.55</c:v>
                </c:pt>
                <c:pt idx="12637">
                  <c:v>17.551388888888901</c:v>
                </c:pt>
                <c:pt idx="12638">
                  <c:v>17.552777777777798</c:v>
                </c:pt>
                <c:pt idx="12639">
                  <c:v>17.554166666666699</c:v>
                </c:pt>
                <c:pt idx="12640">
                  <c:v>17.5555555555556</c:v>
                </c:pt>
                <c:pt idx="12641">
                  <c:v>17.556944444444401</c:v>
                </c:pt>
                <c:pt idx="12642">
                  <c:v>17.558333333333302</c:v>
                </c:pt>
                <c:pt idx="12643">
                  <c:v>17.559722222222199</c:v>
                </c:pt>
                <c:pt idx="12644">
                  <c:v>17.561111111111099</c:v>
                </c:pt>
                <c:pt idx="12645">
                  <c:v>17.5625</c:v>
                </c:pt>
                <c:pt idx="12646">
                  <c:v>17.563888888888901</c:v>
                </c:pt>
                <c:pt idx="12647">
                  <c:v>17.565277777777801</c:v>
                </c:pt>
                <c:pt idx="12648">
                  <c:v>17.566666666666698</c:v>
                </c:pt>
                <c:pt idx="12649">
                  <c:v>17.568055555555599</c:v>
                </c:pt>
                <c:pt idx="12650">
                  <c:v>17.5694444444444</c:v>
                </c:pt>
                <c:pt idx="12651">
                  <c:v>17.570833333333301</c:v>
                </c:pt>
                <c:pt idx="12652">
                  <c:v>17.572222222222202</c:v>
                </c:pt>
                <c:pt idx="12653">
                  <c:v>17.573611111111099</c:v>
                </c:pt>
                <c:pt idx="12654">
                  <c:v>17.574999999999999</c:v>
                </c:pt>
                <c:pt idx="12655">
                  <c:v>17.5763888888889</c:v>
                </c:pt>
                <c:pt idx="12656">
                  <c:v>17.577777777777801</c:v>
                </c:pt>
                <c:pt idx="12657">
                  <c:v>17.579166666666701</c:v>
                </c:pt>
                <c:pt idx="12658">
                  <c:v>17.580555555555598</c:v>
                </c:pt>
                <c:pt idx="12659">
                  <c:v>17.5819444444444</c:v>
                </c:pt>
                <c:pt idx="12660">
                  <c:v>17.5833333333333</c:v>
                </c:pt>
                <c:pt idx="12661">
                  <c:v>17.584722222222201</c:v>
                </c:pt>
                <c:pt idx="12662">
                  <c:v>17.586111111111101</c:v>
                </c:pt>
                <c:pt idx="12663">
                  <c:v>17.587499999999999</c:v>
                </c:pt>
                <c:pt idx="12664">
                  <c:v>17.588888888888899</c:v>
                </c:pt>
                <c:pt idx="12665">
                  <c:v>17.5902777777778</c:v>
                </c:pt>
                <c:pt idx="12666">
                  <c:v>17.591666666666701</c:v>
                </c:pt>
                <c:pt idx="12667">
                  <c:v>17.593055555555601</c:v>
                </c:pt>
                <c:pt idx="12668">
                  <c:v>17.594444444444399</c:v>
                </c:pt>
                <c:pt idx="12669">
                  <c:v>17.595833333333299</c:v>
                </c:pt>
                <c:pt idx="12670">
                  <c:v>17.5972222222222</c:v>
                </c:pt>
                <c:pt idx="12671">
                  <c:v>17.598611111111101</c:v>
                </c:pt>
                <c:pt idx="12672">
                  <c:v>17.600000000000001</c:v>
                </c:pt>
                <c:pt idx="12673">
                  <c:v>17.601388888888899</c:v>
                </c:pt>
                <c:pt idx="12674">
                  <c:v>17.602777777777799</c:v>
                </c:pt>
                <c:pt idx="12675">
                  <c:v>17.6041666666667</c:v>
                </c:pt>
                <c:pt idx="12676">
                  <c:v>17.6055555555556</c:v>
                </c:pt>
                <c:pt idx="12677">
                  <c:v>17.606944444444402</c:v>
                </c:pt>
                <c:pt idx="12678">
                  <c:v>17.608333333333299</c:v>
                </c:pt>
                <c:pt idx="12679">
                  <c:v>17.609722222222199</c:v>
                </c:pt>
                <c:pt idx="12680">
                  <c:v>17.6111111111111</c:v>
                </c:pt>
                <c:pt idx="12681">
                  <c:v>17.612500000000001</c:v>
                </c:pt>
                <c:pt idx="12682">
                  <c:v>17.613888888888901</c:v>
                </c:pt>
                <c:pt idx="12683">
                  <c:v>17.615277777777798</c:v>
                </c:pt>
                <c:pt idx="12684">
                  <c:v>17.616666666666699</c:v>
                </c:pt>
                <c:pt idx="12685">
                  <c:v>17.6180555555556</c:v>
                </c:pt>
                <c:pt idx="12686">
                  <c:v>17.619444444444401</c:v>
                </c:pt>
                <c:pt idx="12687">
                  <c:v>17.620833333333302</c:v>
                </c:pt>
                <c:pt idx="12688">
                  <c:v>17.622222222222199</c:v>
                </c:pt>
                <c:pt idx="12689">
                  <c:v>17.623611111111099</c:v>
                </c:pt>
                <c:pt idx="12690">
                  <c:v>17.625</c:v>
                </c:pt>
                <c:pt idx="12691">
                  <c:v>17.626388888888901</c:v>
                </c:pt>
                <c:pt idx="12692">
                  <c:v>17.627777777777801</c:v>
                </c:pt>
                <c:pt idx="12693">
                  <c:v>17.629166666666698</c:v>
                </c:pt>
                <c:pt idx="12694">
                  <c:v>17.630555555555599</c:v>
                </c:pt>
                <c:pt idx="12695">
                  <c:v>17.6319444444444</c:v>
                </c:pt>
                <c:pt idx="12696">
                  <c:v>17.633333333333301</c:v>
                </c:pt>
                <c:pt idx="12697">
                  <c:v>17.634722222222202</c:v>
                </c:pt>
                <c:pt idx="12698">
                  <c:v>17.636111111111099</c:v>
                </c:pt>
                <c:pt idx="12699">
                  <c:v>17.637499999999999</c:v>
                </c:pt>
                <c:pt idx="12700">
                  <c:v>17.6388888888889</c:v>
                </c:pt>
                <c:pt idx="12701">
                  <c:v>17.640277777777801</c:v>
                </c:pt>
                <c:pt idx="12702">
                  <c:v>17.641666666666701</c:v>
                </c:pt>
                <c:pt idx="12703">
                  <c:v>17.643055555555598</c:v>
                </c:pt>
                <c:pt idx="12704">
                  <c:v>17.6444444444444</c:v>
                </c:pt>
                <c:pt idx="12705">
                  <c:v>17.6458333333333</c:v>
                </c:pt>
                <c:pt idx="12706">
                  <c:v>17.647222222222201</c:v>
                </c:pt>
                <c:pt idx="12707">
                  <c:v>17.648611111111101</c:v>
                </c:pt>
                <c:pt idx="12708">
                  <c:v>17.649999999999999</c:v>
                </c:pt>
                <c:pt idx="12709">
                  <c:v>17.651388888888899</c:v>
                </c:pt>
                <c:pt idx="12710">
                  <c:v>17.6527777777778</c:v>
                </c:pt>
                <c:pt idx="12711">
                  <c:v>17.654166666666701</c:v>
                </c:pt>
                <c:pt idx="12712">
                  <c:v>17.655555555555601</c:v>
                </c:pt>
                <c:pt idx="12713">
                  <c:v>17.656944444444399</c:v>
                </c:pt>
                <c:pt idx="12714">
                  <c:v>17.658333333333299</c:v>
                </c:pt>
                <c:pt idx="12715">
                  <c:v>17.6597222222222</c:v>
                </c:pt>
                <c:pt idx="12716">
                  <c:v>17.661111111111101</c:v>
                </c:pt>
                <c:pt idx="12717">
                  <c:v>17.662500000000001</c:v>
                </c:pt>
                <c:pt idx="12718">
                  <c:v>17.663888888888899</c:v>
                </c:pt>
                <c:pt idx="12719">
                  <c:v>17.665277777777799</c:v>
                </c:pt>
                <c:pt idx="12720">
                  <c:v>17.6666666666667</c:v>
                </c:pt>
                <c:pt idx="12721">
                  <c:v>17.6680555555556</c:v>
                </c:pt>
                <c:pt idx="12722">
                  <c:v>17.669444444444402</c:v>
                </c:pt>
                <c:pt idx="12723">
                  <c:v>17.670833333333299</c:v>
                </c:pt>
                <c:pt idx="12724">
                  <c:v>17.672222222222199</c:v>
                </c:pt>
                <c:pt idx="12725">
                  <c:v>17.6736111111111</c:v>
                </c:pt>
                <c:pt idx="12726">
                  <c:v>17.675000000000001</c:v>
                </c:pt>
                <c:pt idx="12727">
                  <c:v>17.676388888888901</c:v>
                </c:pt>
                <c:pt idx="12728">
                  <c:v>17.677777777777798</c:v>
                </c:pt>
                <c:pt idx="12729">
                  <c:v>17.679166666666699</c:v>
                </c:pt>
                <c:pt idx="12730">
                  <c:v>17.6805555555556</c:v>
                </c:pt>
                <c:pt idx="12731">
                  <c:v>17.681944444444401</c:v>
                </c:pt>
                <c:pt idx="12732">
                  <c:v>17.683333333333302</c:v>
                </c:pt>
                <c:pt idx="12733">
                  <c:v>17.684722222222199</c:v>
                </c:pt>
                <c:pt idx="12734">
                  <c:v>17.686111111111099</c:v>
                </c:pt>
                <c:pt idx="12735">
                  <c:v>17.6875</c:v>
                </c:pt>
                <c:pt idx="12736">
                  <c:v>17.688888888888901</c:v>
                </c:pt>
                <c:pt idx="12737">
                  <c:v>17.690277777777801</c:v>
                </c:pt>
                <c:pt idx="12738">
                  <c:v>17.691666666666698</c:v>
                </c:pt>
                <c:pt idx="12739">
                  <c:v>17.693055555555599</c:v>
                </c:pt>
                <c:pt idx="12740">
                  <c:v>17.6944444444444</c:v>
                </c:pt>
                <c:pt idx="12741">
                  <c:v>17.695833333333301</c:v>
                </c:pt>
                <c:pt idx="12742">
                  <c:v>17.697222222222202</c:v>
                </c:pt>
                <c:pt idx="12743">
                  <c:v>17.698611111111099</c:v>
                </c:pt>
                <c:pt idx="12744">
                  <c:v>17.7</c:v>
                </c:pt>
                <c:pt idx="12745">
                  <c:v>17.7013888888889</c:v>
                </c:pt>
                <c:pt idx="12746">
                  <c:v>17.702777777777801</c:v>
                </c:pt>
                <c:pt idx="12747">
                  <c:v>17.704166666666701</c:v>
                </c:pt>
                <c:pt idx="12748">
                  <c:v>17.705555555555598</c:v>
                </c:pt>
                <c:pt idx="12749">
                  <c:v>17.7069444444444</c:v>
                </c:pt>
                <c:pt idx="12750">
                  <c:v>17.7083333333333</c:v>
                </c:pt>
                <c:pt idx="12751">
                  <c:v>17.709722222222201</c:v>
                </c:pt>
                <c:pt idx="12752">
                  <c:v>17.711111111111101</c:v>
                </c:pt>
                <c:pt idx="12753">
                  <c:v>17.712499999999999</c:v>
                </c:pt>
                <c:pt idx="12754">
                  <c:v>17.713888888888899</c:v>
                </c:pt>
                <c:pt idx="12755">
                  <c:v>17.7152777777778</c:v>
                </c:pt>
                <c:pt idx="12756">
                  <c:v>17.716666666666701</c:v>
                </c:pt>
                <c:pt idx="12757">
                  <c:v>17.718055555555601</c:v>
                </c:pt>
                <c:pt idx="12758">
                  <c:v>17.719444444444399</c:v>
                </c:pt>
                <c:pt idx="12759">
                  <c:v>17.720833333333299</c:v>
                </c:pt>
                <c:pt idx="12760">
                  <c:v>17.7222222222222</c:v>
                </c:pt>
                <c:pt idx="12761">
                  <c:v>17.723611111111101</c:v>
                </c:pt>
                <c:pt idx="12762">
                  <c:v>17.725000000000001</c:v>
                </c:pt>
                <c:pt idx="12763">
                  <c:v>17.726388888888899</c:v>
                </c:pt>
                <c:pt idx="12764">
                  <c:v>17.727777777777799</c:v>
                </c:pt>
                <c:pt idx="12765">
                  <c:v>17.7291666666667</c:v>
                </c:pt>
                <c:pt idx="12766">
                  <c:v>17.7305555555556</c:v>
                </c:pt>
                <c:pt idx="12767">
                  <c:v>17.731944444444402</c:v>
                </c:pt>
                <c:pt idx="12768">
                  <c:v>17.733333333333299</c:v>
                </c:pt>
                <c:pt idx="12769">
                  <c:v>17.734722222222199</c:v>
                </c:pt>
                <c:pt idx="12770">
                  <c:v>17.7361111111111</c:v>
                </c:pt>
                <c:pt idx="12771">
                  <c:v>17.737500000000001</c:v>
                </c:pt>
                <c:pt idx="12772">
                  <c:v>17.738888888888901</c:v>
                </c:pt>
                <c:pt idx="12773">
                  <c:v>17.740277777777798</c:v>
                </c:pt>
                <c:pt idx="12774">
                  <c:v>17.741666666666699</c:v>
                </c:pt>
                <c:pt idx="12775">
                  <c:v>17.7430555555556</c:v>
                </c:pt>
                <c:pt idx="12776">
                  <c:v>17.744444444444401</c:v>
                </c:pt>
                <c:pt idx="12777">
                  <c:v>17.745833333333302</c:v>
                </c:pt>
                <c:pt idx="12778">
                  <c:v>17.747222222222199</c:v>
                </c:pt>
                <c:pt idx="12779">
                  <c:v>17.748611111111099</c:v>
                </c:pt>
                <c:pt idx="12780">
                  <c:v>17.75</c:v>
                </c:pt>
                <c:pt idx="12781">
                  <c:v>17.751388888888901</c:v>
                </c:pt>
                <c:pt idx="12782">
                  <c:v>17.752777777777801</c:v>
                </c:pt>
                <c:pt idx="12783">
                  <c:v>17.754166666666698</c:v>
                </c:pt>
                <c:pt idx="12784">
                  <c:v>17.755555555555599</c:v>
                </c:pt>
                <c:pt idx="12785">
                  <c:v>17.7569444444444</c:v>
                </c:pt>
                <c:pt idx="12786">
                  <c:v>17.758333333333301</c:v>
                </c:pt>
                <c:pt idx="12787">
                  <c:v>17.759722222222202</c:v>
                </c:pt>
                <c:pt idx="12788">
                  <c:v>17.761111111111099</c:v>
                </c:pt>
                <c:pt idx="12789">
                  <c:v>17.762499999999999</c:v>
                </c:pt>
                <c:pt idx="12790">
                  <c:v>17.7638888888889</c:v>
                </c:pt>
                <c:pt idx="12791">
                  <c:v>17.765277777777801</c:v>
                </c:pt>
                <c:pt idx="12792">
                  <c:v>17.766666666666701</c:v>
                </c:pt>
                <c:pt idx="12793">
                  <c:v>17.768055555555598</c:v>
                </c:pt>
                <c:pt idx="12794">
                  <c:v>17.7694444444444</c:v>
                </c:pt>
                <c:pt idx="12795">
                  <c:v>17.7708333333333</c:v>
                </c:pt>
                <c:pt idx="12796">
                  <c:v>17.772222222222201</c:v>
                </c:pt>
                <c:pt idx="12797">
                  <c:v>17.773611111111101</c:v>
                </c:pt>
                <c:pt idx="12798">
                  <c:v>17.774999999999999</c:v>
                </c:pt>
                <c:pt idx="12799">
                  <c:v>17.776388888888899</c:v>
                </c:pt>
                <c:pt idx="12800">
                  <c:v>17.7777777777778</c:v>
                </c:pt>
                <c:pt idx="12801">
                  <c:v>17.779166666666701</c:v>
                </c:pt>
                <c:pt idx="12802">
                  <c:v>17.780555555555601</c:v>
                </c:pt>
                <c:pt idx="12803">
                  <c:v>17.781944444444399</c:v>
                </c:pt>
                <c:pt idx="12804">
                  <c:v>17.783333333333299</c:v>
                </c:pt>
                <c:pt idx="12805">
                  <c:v>17.7847222222222</c:v>
                </c:pt>
                <c:pt idx="12806">
                  <c:v>17.786111111111101</c:v>
                </c:pt>
                <c:pt idx="12807">
                  <c:v>17.787500000000001</c:v>
                </c:pt>
                <c:pt idx="12808">
                  <c:v>17.788888888888899</c:v>
                </c:pt>
                <c:pt idx="12809">
                  <c:v>17.790277777777799</c:v>
                </c:pt>
                <c:pt idx="12810">
                  <c:v>17.7916666666667</c:v>
                </c:pt>
                <c:pt idx="12811">
                  <c:v>17.7930555555556</c:v>
                </c:pt>
                <c:pt idx="12812">
                  <c:v>17.794444444444402</c:v>
                </c:pt>
                <c:pt idx="12813">
                  <c:v>17.795833333333299</c:v>
                </c:pt>
                <c:pt idx="12814">
                  <c:v>17.797222222222199</c:v>
                </c:pt>
                <c:pt idx="12815">
                  <c:v>17.7986111111111</c:v>
                </c:pt>
                <c:pt idx="12816">
                  <c:v>17.8</c:v>
                </c:pt>
                <c:pt idx="12817">
                  <c:v>17.801388888888901</c:v>
                </c:pt>
                <c:pt idx="12818">
                  <c:v>17.802777777777798</c:v>
                </c:pt>
                <c:pt idx="12819">
                  <c:v>17.804166666666699</c:v>
                </c:pt>
                <c:pt idx="12820">
                  <c:v>17.8055555555556</c:v>
                </c:pt>
                <c:pt idx="12821">
                  <c:v>17.806944444444401</c:v>
                </c:pt>
                <c:pt idx="12822">
                  <c:v>17.808333333333302</c:v>
                </c:pt>
                <c:pt idx="12823">
                  <c:v>17.809722222222199</c:v>
                </c:pt>
                <c:pt idx="12824">
                  <c:v>17.811111111111099</c:v>
                </c:pt>
                <c:pt idx="12825">
                  <c:v>17.8125</c:v>
                </c:pt>
                <c:pt idx="12826">
                  <c:v>17.813888888888901</c:v>
                </c:pt>
                <c:pt idx="12827">
                  <c:v>17.815277777777801</c:v>
                </c:pt>
                <c:pt idx="12828">
                  <c:v>17.816666666666698</c:v>
                </c:pt>
                <c:pt idx="12829">
                  <c:v>17.818055555555599</c:v>
                </c:pt>
                <c:pt idx="12830">
                  <c:v>17.8194444444444</c:v>
                </c:pt>
                <c:pt idx="12831">
                  <c:v>17.820833333333301</c:v>
                </c:pt>
                <c:pt idx="12832">
                  <c:v>17.822222222222202</c:v>
                </c:pt>
                <c:pt idx="12833">
                  <c:v>17.823611111111099</c:v>
                </c:pt>
                <c:pt idx="12834">
                  <c:v>17.824999999999999</c:v>
                </c:pt>
                <c:pt idx="12835">
                  <c:v>17.8263888888889</c:v>
                </c:pt>
                <c:pt idx="12836">
                  <c:v>17.827777777777801</c:v>
                </c:pt>
                <c:pt idx="12837">
                  <c:v>17.829166666666701</c:v>
                </c:pt>
                <c:pt idx="12838">
                  <c:v>17.830555555555598</c:v>
                </c:pt>
                <c:pt idx="12839">
                  <c:v>17.8319444444444</c:v>
                </c:pt>
                <c:pt idx="12840">
                  <c:v>17.8333333333333</c:v>
                </c:pt>
                <c:pt idx="12841">
                  <c:v>17.834722222222201</c:v>
                </c:pt>
                <c:pt idx="12842">
                  <c:v>17.836111111111101</c:v>
                </c:pt>
                <c:pt idx="12843">
                  <c:v>17.837499999999999</c:v>
                </c:pt>
                <c:pt idx="12844">
                  <c:v>17.838888888888899</c:v>
                </c:pt>
                <c:pt idx="12845">
                  <c:v>17.8402777777778</c:v>
                </c:pt>
                <c:pt idx="12846">
                  <c:v>17.841666666666701</c:v>
                </c:pt>
                <c:pt idx="12847">
                  <c:v>17.843055555555601</c:v>
                </c:pt>
                <c:pt idx="12848">
                  <c:v>17.844444444444399</c:v>
                </c:pt>
                <c:pt idx="12849">
                  <c:v>17.845833333333299</c:v>
                </c:pt>
                <c:pt idx="12850">
                  <c:v>17.8472222222222</c:v>
                </c:pt>
                <c:pt idx="12851">
                  <c:v>17.848611111111101</c:v>
                </c:pt>
                <c:pt idx="12852">
                  <c:v>17.850000000000001</c:v>
                </c:pt>
                <c:pt idx="12853">
                  <c:v>17.851388888888899</c:v>
                </c:pt>
                <c:pt idx="12854">
                  <c:v>17.852777777777799</c:v>
                </c:pt>
                <c:pt idx="12855">
                  <c:v>17.8541666666667</c:v>
                </c:pt>
                <c:pt idx="12856">
                  <c:v>17.8555555555556</c:v>
                </c:pt>
                <c:pt idx="12857">
                  <c:v>17.856944444444402</c:v>
                </c:pt>
                <c:pt idx="12858">
                  <c:v>17.858333333333299</c:v>
                </c:pt>
                <c:pt idx="12859">
                  <c:v>17.859722222222199</c:v>
                </c:pt>
                <c:pt idx="12860">
                  <c:v>17.8611111111111</c:v>
                </c:pt>
                <c:pt idx="12861">
                  <c:v>17.862500000000001</c:v>
                </c:pt>
                <c:pt idx="12862">
                  <c:v>17.863888888888901</c:v>
                </c:pt>
                <c:pt idx="12863">
                  <c:v>17.865277777777798</c:v>
                </c:pt>
                <c:pt idx="12864">
                  <c:v>17.866666666666699</c:v>
                </c:pt>
                <c:pt idx="12865">
                  <c:v>17.8680555555556</c:v>
                </c:pt>
                <c:pt idx="12866">
                  <c:v>17.869444444444401</c:v>
                </c:pt>
                <c:pt idx="12867">
                  <c:v>17.870833333333302</c:v>
                </c:pt>
                <c:pt idx="12868">
                  <c:v>17.872222222222199</c:v>
                </c:pt>
                <c:pt idx="12869">
                  <c:v>17.873611111111099</c:v>
                </c:pt>
                <c:pt idx="12870">
                  <c:v>17.875</c:v>
                </c:pt>
                <c:pt idx="12871">
                  <c:v>17.876388888888901</c:v>
                </c:pt>
                <c:pt idx="12872">
                  <c:v>17.877777777777801</c:v>
                </c:pt>
                <c:pt idx="12873">
                  <c:v>17.879166666666698</c:v>
                </c:pt>
                <c:pt idx="12874">
                  <c:v>17.880555555555599</c:v>
                </c:pt>
                <c:pt idx="12875">
                  <c:v>17.8819444444444</c:v>
                </c:pt>
                <c:pt idx="12876">
                  <c:v>17.883333333333301</c:v>
                </c:pt>
                <c:pt idx="12877">
                  <c:v>17.884722222222202</c:v>
                </c:pt>
                <c:pt idx="12878">
                  <c:v>17.886111111111099</c:v>
                </c:pt>
                <c:pt idx="12879">
                  <c:v>17.887499999999999</c:v>
                </c:pt>
                <c:pt idx="12880">
                  <c:v>17.8888888888889</c:v>
                </c:pt>
                <c:pt idx="12881">
                  <c:v>17.890277777777801</c:v>
                </c:pt>
                <c:pt idx="12882">
                  <c:v>17.891666666666701</c:v>
                </c:pt>
                <c:pt idx="12883">
                  <c:v>17.893055555555598</c:v>
                </c:pt>
                <c:pt idx="12884">
                  <c:v>17.8944444444444</c:v>
                </c:pt>
                <c:pt idx="12885">
                  <c:v>17.8958333333333</c:v>
                </c:pt>
                <c:pt idx="12886">
                  <c:v>17.897222222222201</c:v>
                </c:pt>
                <c:pt idx="12887">
                  <c:v>17.898611111111101</c:v>
                </c:pt>
                <c:pt idx="12888">
                  <c:v>17.899999999999999</c:v>
                </c:pt>
                <c:pt idx="12889">
                  <c:v>17.901388888888899</c:v>
                </c:pt>
                <c:pt idx="12890">
                  <c:v>17.9027777777778</c:v>
                </c:pt>
                <c:pt idx="12891">
                  <c:v>17.904166666666701</c:v>
                </c:pt>
                <c:pt idx="12892">
                  <c:v>17.905555555555601</c:v>
                </c:pt>
                <c:pt idx="12893">
                  <c:v>17.906944444444399</c:v>
                </c:pt>
                <c:pt idx="12894">
                  <c:v>17.908333333333299</c:v>
                </c:pt>
                <c:pt idx="12895">
                  <c:v>17.9097222222222</c:v>
                </c:pt>
                <c:pt idx="12896">
                  <c:v>17.911111111111101</c:v>
                </c:pt>
                <c:pt idx="12897">
                  <c:v>17.912500000000001</c:v>
                </c:pt>
                <c:pt idx="12898">
                  <c:v>17.913888888888899</c:v>
                </c:pt>
                <c:pt idx="12899">
                  <c:v>17.915277777777799</c:v>
                </c:pt>
                <c:pt idx="12900">
                  <c:v>17.9166666666667</c:v>
                </c:pt>
                <c:pt idx="12901">
                  <c:v>17.9180555555556</c:v>
                </c:pt>
                <c:pt idx="12902">
                  <c:v>17.919444444444402</c:v>
                </c:pt>
                <c:pt idx="12903">
                  <c:v>17.920833333333299</c:v>
                </c:pt>
                <c:pt idx="12904">
                  <c:v>17.922222222222199</c:v>
                </c:pt>
                <c:pt idx="12905">
                  <c:v>17.9236111111111</c:v>
                </c:pt>
                <c:pt idx="12906">
                  <c:v>17.925000000000001</c:v>
                </c:pt>
                <c:pt idx="12907">
                  <c:v>17.926388888888901</c:v>
                </c:pt>
                <c:pt idx="12908">
                  <c:v>17.927777777777798</c:v>
                </c:pt>
                <c:pt idx="12909">
                  <c:v>17.929166666666699</c:v>
                </c:pt>
                <c:pt idx="12910">
                  <c:v>17.9305555555556</c:v>
                </c:pt>
                <c:pt idx="12911">
                  <c:v>17.931944444444401</c:v>
                </c:pt>
                <c:pt idx="12912">
                  <c:v>17.933333333333302</c:v>
                </c:pt>
                <c:pt idx="12913">
                  <c:v>17.934722222222199</c:v>
                </c:pt>
                <c:pt idx="12914">
                  <c:v>17.936111111111099</c:v>
                </c:pt>
                <c:pt idx="12915">
                  <c:v>17.9375</c:v>
                </c:pt>
                <c:pt idx="12916">
                  <c:v>17.938888888888901</c:v>
                </c:pt>
                <c:pt idx="12917">
                  <c:v>17.940277777777801</c:v>
                </c:pt>
                <c:pt idx="12918">
                  <c:v>17.941666666666698</c:v>
                </c:pt>
                <c:pt idx="12919">
                  <c:v>17.943055555555599</c:v>
                </c:pt>
                <c:pt idx="12920">
                  <c:v>17.9444444444444</c:v>
                </c:pt>
                <c:pt idx="12921">
                  <c:v>17.945833333333301</c:v>
                </c:pt>
                <c:pt idx="12922">
                  <c:v>17.947222222222202</c:v>
                </c:pt>
                <c:pt idx="12923">
                  <c:v>17.948611111111099</c:v>
                </c:pt>
                <c:pt idx="12924">
                  <c:v>17.95</c:v>
                </c:pt>
                <c:pt idx="12925">
                  <c:v>17.9513888888889</c:v>
                </c:pt>
                <c:pt idx="12926">
                  <c:v>17.952777777777801</c:v>
                </c:pt>
                <c:pt idx="12927">
                  <c:v>17.954166666666701</c:v>
                </c:pt>
                <c:pt idx="12928">
                  <c:v>17.955555555555598</c:v>
                </c:pt>
                <c:pt idx="12929">
                  <c:v>17.9569444444444</c:v>
                </c:pt>
                <c:pt idx="12930">
                  <c:v>17.9583333333333</c:v>
                </c:pt>
                <c:pt idx="12931">
                  <c:v>17.959722222222201</c:v>
                </c:pt>
                <c:pt idx="12932">
                  <c:v>17.961111111111101</c:v>
                </c:pt>
                <c:pt idx="12933">
                  <c:v>17.962499999999999</c:v>
                </c:pt>
                <c:pt idx="12934">
                  <c:v>17.963888888888899</c:v>
                </c:pt>
                <c:pt idx="12935">
                  <c:v>17.9652777777778</c:v>
                </c:pt>
                <c:pt idx="12936">
                  <c:v>17.966666666666701</c:v>
                </c:pt>
                <c:pt idx="12937">
                  <c:v>17.968055555555601</c:v>
                </c:pt>
                <c:pt idx="12938">
                  <c:v>17.969444444444399</c:v>
                </c:pt>
                <c:pt idx="12939">
                  <c:v>17.970833333333299</c:v>
                </c:pt>
                <c:pt idx="12940">
                  <c:v>17.9722222222222</c:v>
                </c:pt>
                <c:pt idx="12941">
                  <c:v>17.973611111111101</c:v>
                </c:pt>
                <c:pt idx="12942">
                  <c:v>17.975000000000001</c:v>
                </c:pt>
                <c:pt idx="12943">
                  <c:v>17.976388888888899</c:v>
                </c:pt>
                <c:pt idx="12944">
                  <c:v>17.977777777777799</c:v>
                </c:pt>
                <c:pt idx="12945">
                  <c:v>17.9791666666667</c:v>
                </c:pt>
                <c:pt idx="12946">
                  <c:v>17.9805555555556</c:v>
                </c:pt>
                <c:pt idx="12947">
                  <c:v>17.981944444444402</c:v>
                </c:pt>
                <c:pt idx="12948">
                  <c:v>17.983333333333299</c:v>
                </c:pt>
                <c:pt idx="12949">
                  <c:v>17.984722222222199</c:v>
                </c:pt>
                <c:pt idx="12950">
                  <c:v>17.9861111111111</c:v>
                </c:pt>
                <c:pt idx="12951">
                  <c:v>17.987500000000001</c:v>
                </c:pt>
                <c:pt idx="12952">
                  <c:v>17.988888888888901</c:v>
                </c:pt>
                <c:pt idx="12953">
                  <c:v>17.990277777777798</c:v>
                </c:pt>
                <c:pt idx="12954">
                  <c:v>17.991666666666699</c:v>
                </c:pt>
                <c:pt idx="12955">
                  <c:v>17.9930555555556</c:v>
                </c:pt>
                <c:pt idx="12956">
                  <c:v>17.994444444444401</c:v>
                </c:pt>
                <c:pt idx="12957">
                  <c:v>17.995833333333302</c:v>
                </c:pt>
                <c:pt idx="12958">
                  <c:v>17.997222222222199</c:v>
                </c:pt>
                <c:pt idx="12959">
                  <c:v>17.998611111111099</c:v>
                </c:pt>
                <c:pt idx="12960">
                  <c:v>18</c:v>
                </c:pt>
                <c:pt idx="12961">
                  <c:v>18.001388888888901</c:v>
                </c:pt>
                <c:pt idx="12962">
                  <c:v>18.002777777777801</c:v>
                </c:pt>
                <c:pt idx="12963">
                  <c:v>18.004166666666698</c:v>
                </c:pt>
                <c:pt idx="12964">
                  <c:v>18.005555555555599</c:v>
                </c:pt>
                <c:pt idx="12965">
                  <c:v>18.0069444444444</c:v>
                </c:pt>
                <c:pt idx="12966">
                  <c:v>18.008333333333301</c:v>
                </c:pt>
                <c:pt idx="12967">
                  <c:v>18.009722222222202</c:v>
                </c:pt>
                <c:pt idx="12968">
                  <c:v>18.011111111111099</c:v>
                </c:pt>
                <c:pt idx="12969">
                  <c:v>18.012499999999999</c:v>
                </c:pt>
                <c:pt idx="12970">
                  <c:v>18.0138888888889</c:v>
                </c:pt>
                <c:pt idx="12971">
                  <c:v>18.015277777777801</c:v>
                </c:pt>
                <c:pt idx="12972">
                  <c:v>18.016666666666701</c:v>
                </c:pt>
                <c:pt idx="12973">
                  <c:v>18.018055555555598</c:v>
                </c:pt>
                <c:pt idx="12974">
                  <c:v>18.0194444444444</c:v>
                </c:pt>
                <c:pt idx="12975">
                  <c:v>18.0208333333333</c:v>
                </c:pt>
                <c:pt idx="12976">
                  <c:v>18.022222222222201</c:v>
                </c:pt>
                <c:pt idx="12977">
                  <c:v>18.023611111111101</c:v>
                </c:pt>
                <c:pt idx="12978">
                  <c:v>18.024999999999999</c:v>
                </c:pt>
                <c:pt idx="12979">
                  <c:v>18.026388888888899</c:v>
                </c:pt>
                <c:pt idx="12980">
                  <c:v>18.0277777777778</c:v>
                </c:pt>
                <c:pt idx="12981">
                  <c:v>18.029166666666701</c:v>
                </c:pt>
                <c:pt idx="12982">
                  <c:v>18.030555555555601</c:v>
                </c:pt>
                <c:pt idx="12983">
                  <c:v>18.031944444444399</c:v>
                </c:pt>
                <c:pt idx="12984">
                  <c:v>18.033333333333299</c:v>
                </c:pt>
                <c:pt idx="12985">
                  <c:v>18.0347222222222</c:v>
                </c:pt>
                <c:pt idx="12986">
                  <c:v>18.036111111111101</c:v>
                </c:pt>
                <c:pt idx="12987">
                  <c:v>18.037500000000001</c:v>
                </c:pt>
                <c:pt idx="12988">
                  <c:v>18.038888888888899</c:v>
                </c:pt>
                <c:pt idx="12989">
                  <c:v>18.040277777777799</c:v>
                </c:pt>
                <c:pt idx="12990">
                  <c:v>18.0416666666667</c:v>
                </c:pt>
                <c:pt idx="12991">
                  <c:v>18.0430555555556</c:v>
                </c:pt>
                <c:pt idx="12992">
                  <c:v>18.044444444444402</c:v>
                </c:pt>
                <c:pt idx="12993">
                  <c:v>18.045833333333299</c:v>
                </c:pt>
                <c:pt idx="12994">
                  <c:v>18.047222222222199</c:v>
                </c:pt>
                <c:pt idx="12995">
                  <c:v>18.0486111111111</c:v>
                </c:pt>
                <c:pt idx="12996">
                  <c:v>18.05</c:v>
                </c:pt>
                <c:pt idx="12997">
                  <c:v>18.051388888888901</c:v>
                </c:pt>
                <c:pt idx="12998">
                  <c:v>18.052777777777798</c:v>
                </c:pt>
                <c:pt idx="12999">
                  <c:v>18.054166666666699</c:v>
                </c:pt>
                <c:pt idx="13000">
                  <c:v>18.0555555555556</c:v>
                </c:pt>
                <c:pt idx="13001">
                  <c:v>18.056944444444401</c:v>
                </c:pt>
                <c:pt idx="13002">
                  <c:v>18.058333333333302</c:v>
                </c:pt>
                <c:pt idx="13003">
                  <c:v>18.059722222222199</c:v>
                </c:pt>
                <c:pt idx="13004">
                  <c:v>18.061111111111099</c:v>
                </c:pt>
                <c:pt idx="13005">
                  <c:v>18.0625</c:v>
                </c:pt>
                <c:pt idx="13006">
                  <c:v>18.063888888888901</c:v>
                </c:pt>
                <c:pt idx="13007">
                  <c:v>18.065277777777801</c:v>
                </c:pt>
                <c:pt idx="13008">
                  <c:v>18.066666666666698</c:v>
                </c:pt>
                <c:pt idx="13009">
                  <c:v>18.068055555555599</c:v>
                </c:pt>
                <c:pt idx="13010">
                  <c:v>18.0694444444444</c:v>
                </c:pt>
                <c:pt idx="13011">
                  <c:v>18.070833333333301</c:v>
                </c:pt>
                <c:pt idx="13012">
                  <c:v>18.072222222222202</c:v>
                </c:pt>
                <c:pt idx="13013">
                  <c:v>18.073611111111099</c:v>
                </c:pt>
                <c:pt idx="13014">
                  <c:v>18.074999999999999</c:v>
                </c:pt>
                <c:pt idx="13015">
                  <c:v>18.0763888888889</c:v>
                </c:pt>
                <c:pt idx="13016">
                  <c:v>18.077777777777801</c:v>
                </c:pt>
                <c:pt idx="13017">
                  <c:v>18.079166666666701</c:v>
                </c:pt>
                <c:pt idx="13018">
                  <c:v>18.080555555555598</c:v>
                </c:pt>
                <c:pt idx="13019">
                  <c:v>18.0819444444444</c:v>
                </c:pt>
                <c:pt idx="13020">
                  <c:v>18.0833333333333</c:v>
                </c:pt>
                <c:pt idx="13021">
                  <c:v>18.084722222222201</c:v>
                </c:pt>
                <c:pt idx="13022">
                  <c:v>18.086111111111101</c:v>
                </c:pt>
                <c:pt idx="13023">
                  <c:v>18.087499999999999</c:v>
                </c:pt>
                <c:pt idx="13024">
                  <c:v>18.088888888888899</c:v>
                </c:pt>
                <c:pt idx="13025">
                  <c:v>18.0902777777778</c:v>
                </c:pt>
                <c:pt idx="13026">
                  <c:v>18.091666666666701</c:v>
                </c:pt>
                <c:pt idx="13027">
                  <c:v>18.093055555555601</c:v>
                </c:pt>
                <c:pt idx="13028">
                  <c:v>18.094444444444399</c:v>
                </c:pt>
                <c:pt idx="13029">
                  <c:v>18.095833333333299</c:v>
                </c:pt>
                <c:pt idx="13030">
                  <c:v>18.0972222222222</c:v>
                </c:pt>
                <c:pt idx="13031">
                  <c:v>18.098611111111101</c:v>
                </c:pt>
                <c:pt idx="13032">
                  <c:v>18.100000000000001</c:v>
                </c:pt>
                <c:pt idx="13033">
                  <c:v>18.101388888888899</c:v>
                </c:pt>
                <c:pt idx="13034">
                  <c:v>18.102777777777799</c:v>
                </c:pt>
                <c:pt idx="13035">
                  <c:v>18.1041666666667</c:v>
                </c:pt>
                <c:pt idx="13036">
                  <c:v>18.1055555555556</c:v>
                </c:pt>
                <c:pt idx="13037">
                  <c:v>18.106944444444402</c:v>
                </c:pt>
                <c:pt idx="13038">
                  <c:v>18.108333333333299</c:v>
                </c:pt>
                <c:pt idx="13039">
                  <c:v>18.109722222222199</c:v>
                </c:pt>
                <c:pt idx="13040">
                  <c:v>18.1111111111111</c:v>
                </c:pt>
                <c:pt idx="13041">
                  <c:v>18.112500000000001</c:v>
                </c:pt>
                <c:pt idx="13042">
                  <c:v>18.113888888888901</c:v>
                </c:pt>
                <c:pt idx="13043">
                  <c:v>18.115277777777798</c:v>
                </c:pt>
                <c:pt idx="13044">
                  <c:v>18.116666666666699</c:v>
                </c:pt>
                <c:pt idx="13045">
                  <c:v>18.1180555555556</c:v>
                </c:pt>
                <c:pt idx="13046">
                  <c:v>18.119444444444401</c:v>
                </c:pt>
                <c:pt idx="13047">
                  <c:v>18.120833333333302</c:v>
                </c:pt>
                <c:pt idx="13048">
                  <c:v>18.122222222222199</c:v>
                </c:pt>
                <c:pt idx="13049">
                  <c:v>18.123611111111099</c:v>
                </c:pt>
                <c:pt idx="13050">
                  <c:v>18.125</c:v>
                </c:pt>
                <c:pt idx="13051">
                  <c:v>18.126388888888901</c:v>
                </c:pt>
                <c:pt idx="13052">
                  <c:v>18.127777777777801</c:v>
                </c:pt>
                <c:pt idx="13053">
                  <c:v>18.129166666666698</c:v>
                </c:pt>
                <c:pt idx="13054">
                  <c:v>18.130555555555599</c:v>
                </c:pt>
                <c:pt idx="13055">
                  <c:v>18.1319444444444</c:v>
                </c:pt>
                <c:pt idx="13056">
                  <c:v>18.133333333333301</c:v>
                </c:pt>
                <c:pt idx="13057">
                  <c:v>18.134722222222202</c:v>
                </c:pt>
                <c:pt idx="13058">
                  <c:v>18.136111111111099</c:v>
                </c:pt>
                <c:pt idx="13059">
                  <c:v>18.137499999999999</c:v>
                </c:pt>
                <c:pt idx="13060">
                  <c:v>18.1388888888889</c:v>
                </c:pt>
                <c:pt idx="13061">
                  <c:v>18.140277777777801</c:v>
                </c:pt>
                <c:pt idx="13062">
                  <c:v>18.141666666666701</c:v>
                </c:pt>
                <c:pt idx="13063">
                  <c:v>18.143055555555598</c:v>
                </c:pt>
                <c:pt idx="13064">
                  <c:v>18.1444444444444</c:v>
                </c:pt>
                <c:pt idx="13065">
                  <c:v>18.1458333333333</c:v>
                </c:pt>
                <c:pt idx="13066">
                  <c:v>18.147222222222201</c:v>
                </c:pt>
                <c:pt idx="13067">
                  <c:v>18.148611111111101</c:v>
                </c:pt>
                <c:pt idx="13068">
                  <c:v>18.149999999999999</c:v>
                </c:pt>
                <c:pt idx="13069">
                  <c:v>18.151388888888899</c:v>
                </c:pt>
                <c:pt idx="13070">
                  <c:v>18.1527777777778</c:v>
                </c:pt>
                <c:pt idx="13071">
                  <c:v>18.154166666666701</c:v>
                </c:pt>
                <c:pt idx="13072">
                  <c:v>18.155555555555601</c:v>
                </c:pt>
                <c:pt idx="13073">
                  <c:v>18.156944444444399</c:v>
                </c:pt>
                <c:pt idx="13074">
                  <c:v>18.158333333333299</c:v>
                </c:pt>
                <c:pt idx="13075">
                  <c:v>18.1597222222222</c:v>
                </c:pt>
                <c:pt idx="13076">
                  <c:v>18.161111111111101</c:v>
                </c:pt>
                <c:pt idx="13077">
                  <c:v>18.162500000000001</c:v>
                </c:pt>
                <c:pt idx="13078">
                  <c:v>18.163888888888899</c:v>
                </c:pt>
                <c:pt idx="13079">
                  <c:v>18.165277777777799</c:v>
                </c:pt>
                <c:pt idx="13080">
                  <c:v>18.1666666666667</c:v>
                </c:pt>
                <c:pt idx="13081">
                  <c:v>18.1680555555556</c:v>
                </c:pt>
                <c:pt idx="13082">
                  <c:v>18.169444444444402</c:v>
                </c:pt>
                <c:pt idx="13083">
                  <c:v>18.170833333333299</c:v>
                </c:pt>
                <c:pt idx="13084">
                  <c:v>18.172222222222199</c:v>
                </c:pt>
                <c:pt idx="13085">
                  <c:v>18.1736111111111</c:v>
                </c:pt>
                <c:pt idx="13086">
                  <c:v>18.175000000000001</c:v>
                </c:pt>
                <c:pt idx="13087">
                  <c:v>18.176388888888901</c:v>
                </c:pt>
                <c:pt idx="13088">
                  <c:v>18.177777777777798</c:v>
                </c:pt>
                <c:pt idx="13089">
                  <c:v>18.179166666666699</c:v>
                </c:pt>
                <c:pt idx="13090">
                  <c:v>18.1805555555556</c:v>
                </c:pt>
                <c:pt idx="13091">
                  <c:v>18.181944444444401</c:v>
                </c:pt>
                <c:pt idx="13092">
                  <c:v>18.183333333333302</c:v>
                </c:pt>
                <c:pt idx="13093">
                  <c:v>18.184722222222199</c:v>
                </c:pt>
                <c:pt idx="13094">
                  <c:v>18.186111111111099</c:v>
                </c:pt>
                <c:pt idx="13095">
                  <c:v>18.1875</c:v>
                </c:pt>
                <c:pt idx="13096">
                  <c:v>18.188888888888901</c:v>
                </c:pt>
                <c:pt idx="13097">
                  <c:v>18.190277777777801</c:v>
                </c:pt>
                <c:pt idx="13098">
                  <c:v>18.191666666666698</c:v>
                </c:pt>
                <c:pt idx="13099">
                  <c:v>18.193055555555599</c:v>
                </c:pt>
                <c:pt idx="13100">
                  <c:v>18.1944444444444</c:v>
                </c:pt>
                <c:pt idx="13101">
                  <c:v>18.195833333333301</c:v>
                </c:pt>
                <c:pt idx="13102">
                  <c:v>18.197222222222202</c:v>
                </c:pt>
                <c:pt idx="13103">
                  <c:v>18.198611111111099</c:v>
                </c:pt>
                <c:pt idx="13104">
                  <c:v>18.2</c:v>
                </c:pt>
                <c:pt idx="13105">
                  <c:v>18.2013888888889</c:v>
                </c:pt>
                <c:pt idx="13106">
                  <c:v>18.202777777777801</c:v>
                </c:pt>
                <c:pt idx="13107">
                  <c:v>18.204166666666701</c:v>
                </c:pt>
                <c:pt idx="13108">
                  <c:v>18.205555555555598</c:v>
                </c:pt>
                <c:pt idx="13109">
                  <c:v>18.2069444444444</c:v>
                </c:pt>
                <c:pt idx="13110">
                  <c:v>18.2083333333333</c:v>
                </c:pt>
                <c:pt idx="13111">
                  <c:v>18.209722222222201</c:v>
                </c:pt>
                <c:pt idx="13112">
                  <c:v>18.211111111111101</c:v>
                </c:pt>
                <c:pt idx="13113">
                  <c:v>18.212499999999999</c:v>
                </c:pt>
                <c:pt idx="13114">
                  <c:v>18.213888888888899</c:v>
                </c:pt>
                <c:pt idx="13115">
                  <c:v>18.2152777777778</c:v>
                </c:pt>
                <c:pt idx="13116">
                  <c:v>18.216666666666701</c:v>
                </c:pt>
                <c:pt idx="13117">
                  <c:v>18.218055555555601</c:v>
                </c:pt>
                <c:pt idx="13118">
                  <c:v>18.219444444444399</c:v>
                </c:pt>
                <c:pt idx="13119">
                  <c:v>18.220833333333299</c:v>
                </c:pt>
                <c:pt idx="13120">
                  <c:v>18.2222222222222</c:v>
                </c:pt>
                <c:pt idx="13121">
                  <c:v>18.223611111111101</c:v>
                </c:pt>
                <c:pt idx="13122">
                  <c:v>18.225000000000001</c:v>
                </c:pt>
                <c:pt idx="13123">
                  <c:v>18.226388888888899</c:v>
                </c:pt>
                <c:pt idx="13124">
                  <c:v>18.227777777777799</c:v>
                </c:pt>
                <c:pt idx="13125">
                  <c:v>18.2291666666667</c:v>
                </c:pt>
                <c:pt idx="13126">
                  <c:v>18.2305555555556</c:v>
                </c:pt>
                <c:pt idx="13127">
                  <c:v>18.231944444444402</c:v>
                </c:pt>
                <c:pt idx="13128">
                  <c:v>18.233333333333299</c:v>
                </c:pt>
                <c:pt idx="13129">
                  <c:v>18.234722222222199</c:v>
                </c:pt>
                <c:pt idx="13130">
                  <c:v>18.2361111111111</c:v>
                </c:pt>
                <c:pt idx="13131">
                  <c:v>18.237500000000001</c:v>
                </c:pt>
                <c:pt idx="13132">
                  <c:v>18.238888888888901</c:v>
                </c:pt>
                <c:pt idx="13133">
                  <c:v>18.240277777777798</c:v>
                </c:pt>
                <c:pt idx="13134">
                  <c:v>18.241666666666699</c:v>
                </c:pt>
                <c:pt idx="13135">
                  <c:v>18.2430555555556</c:v>
                </c:pt>
                <c:pt idx="13136">
                  <c:v>18.244444444444401</c:v>
                </c:pt>
                <c:pt idx="13137">
                  <c:v>18.245833333333302</c:v>
                </c:pt>
                <c:pt idx="13138">
                  <c:v>18.247222222222199</c:v>
                </c:pt>
                <c:pt idx="13139">
                  <c:v>18.248611111111099</c:v>
                </c:pt>
                <c:pt idx="13140">
                  <c:v>18.25</c:v>
                </c:pt>
                <c:pt idx="13141">
                  <c:v>18.251388888888901</c:v>
                </c:pt>
                <c:pt idx="13142">
                  <c:v>18.252777777777801</c:v>
                </c:pt>
                <c:pt idx="13143">
                  <c:v>18.254166666666698</c:v>
                </c:pt>
                <c:pt idx="13144">
                  <c:v>18.255555555555599</c:v>
                </c:pt>
                <c:pt idx="13145">
                  <c:v>18.2569444444444</c:v>
                </c:pt>
                <c:pt idx="13146">
                  <c:v>18.258333333333301</c:v>
                </c:pt>
                <c:pt idx="13147">
                  <c:v>18.259722222222202</c:v>
                </c:pt>
                <c:pt idx="13148">
                  <c:v>18.261111111111099</c:v>
                </c:pt>
                <c:pt idx="13149">
                  <c:v>18.262499999999999</c:v>
                </c:pt>
                <c:pt idx="13150">
                  <c:v>18.2638888888889</c:v>
                </c:pt>
                <c:pt idx="13151">
                  <c:v>18.265277777777801</c:v>
                </c:pt>
                <c:pt idx="13152">
                  <c:v>18.266666666666701</c:v>
                </c:pt>
                <c:pt idx="13153">
                  <c:v>18.268055555555598</c:v>
                </c:pt>
                <c:pt idx="13154">
                  <c:v>18.2694444444444</c:v>
                </c:pt>
                <c:pt idx="13155">
                  <c:v>18.2708333333333</c:v>
                </c:pt>
                <c:pt idx="13156">
                  <c:v>18.272222222222201</c:v>
                </c:pt>
                <c:pt idx="13157">
                  <c:v>18.273611111111101</c:v>
                </c:pt>
                <c:pt idx="13158">
                  <c:v>18.274999999999999</c:v>
                </c:pt>
                <c:pt idx="13159">
                  <c:v>18.276388888888899</c:v>
                </c:pt>
                <c:pt idx="13160">
                  <c:v>18.2777777777778</c:v>
                </c:pt>
                <c:pt idx="13161">
                  <c:v>18.279166666666701</c:v>
                </c:pt>
                <c:pt idx="13162">
                  <c:v>18.280555555555601</c:v>
                </c:pt>
                <c:pt idx="13163">
                  <c:v>18.281944444444399</c:v>
                </c:pt>
                <c:pt idx="13164">
                  <c:v>18.283333333333299</c:v>
                </c:pt>
                <c:pt idx="13165">
                  <c:v>18.2847222222222</c:v>
                </c:pt>
                <c:pt idx="13166">
                  <c:v>18.286111111111101</c:v>
                </c:pt>
                <c:pt idx="13167">
                  <c:v>18.287500000000001</c:v>
                </c:pt>
                <c:pt idx="13168">
                  <c:v>18.288888888888899</c:v>
                </c:pt>
                <c:pt idx="13169">
                  <c:v>18.290277777777799</c:v>
                </c:pt>
                <c:pt idx="13170">
                  <c:v>18.2916666666667</c:v>
                </c:pt>
                <c:pt idx="13171">
                  <c:v>18.2930555555556</c:v>
                </c:pt>
                <c:pt idx="13172">
                  <c:v>18.294444444444402</c:v>
                </c:pt>
                <c:pt idx="13173">
                  <c:v>18.295833333333299</c:v>
                </c:pt>
                <c:pt idx="13174">
                  <c:v>18.297222222222199</c:v>
                </c:pt>
                <c:pt idx="13175">
                  <c:v>18.2986111111111</c:v>
                </c:pt>
                <c:pt idx="13176">
                  <c:v>18.3</c:v>
                </c:pt>
                <c:pt idx="13177">
                  <c:v>18.301388888888901</c:v>
                </c:pt>
                <c:pt idx="13178">
                  <c:v>18.302777777777798</c:v>
                </c:pt>
                <c:pt idx="13179">
                  <c:v>18.304166666666699</c:v>
                </c:pt>
                <c:pt idx="13180">
                  <c:v>18.3055555555556</c:v>
                </c:pt>
                <c:pt idx="13181">
                  <c:v>18.306944444444401</c:v>
                </c:pt>
                <c:pt idx="13182">
                  <c:v>18.308333333333302</c:v>
                </c:pt>
                <c:pt idx="13183">
                  <c:v>18.309722222222199</c:v>
                </c:pt>
                <c:pt idx="13184">
                  <c:v>18.311111111111099</c:v>
                </c:pt>
                <c:pt idx="13185">
                  <c:v>18.3125</c:v>
                </c:pt>
                <c:pt idx="13186">
                  <c:v>18.313888888888901</c:v>
                </c:pt>
                <c:pt idx="13187">
                  <c:v>18.315277777777801</c:v>
                </c:pt>
                <c:pt idx="13188">
                  <c:v>18.316666666666698</c:v>
                </c:pt>
                <c:pt idx="13189">
                  <c:v>18.318055555555599</c:v>
                </c:pt>
                <c:pt idx="13190">
                  <c:v>18.3194444444444</c:v>
                </c:pt>
                <c:pt idx="13191">
                  <c:v>18.320833333333301</c:v>
                </c:pt>
                <c:pt idx="13192">
                  <c:v>18.322222222222202</c:v>
                </c:pt>
                <c:pt idx="13193">
                  <c:v>18.323611111111099</c:v>
                </c:pt>
                <c:pt idx="13194">
                  <c:v>18.324999999999999</c:v>
                </c:pt>
                <c:pt idx="13195">
                  <c:v>18.3263888888889</c:v>
                </c:pt>
                <c:pt idx="13196">
                  <c:v>18.327777777777801</c:v>
                </c:pt>
                <c:pt idx="13197">
                  <c:v>18.329166666666701</c:v>
                </c:pt>
                <c:pt idx="13198">
                  <c:v>18.330555555555598</c:v>
                </c:pt>
                <c:pt idx="13199">
                  <c:v>18.3319444444444</c:v>
                </c:pt>
                <c:pt idx="13200">
                  <c:v>18.3333333333333</c:v>
                </c:pt>
                <c:pt idx="13201">
                  <c:v>18.334722222222201</c:v>
                </c:pt>
                <c:pt idx="13202">
                  <c:v>18.336111111111101</c:v>
                </c:pt>
                <c:pt idx="13203">
                  <c:v>18.337499999999999</c:v>
                </c:pt>
                <c:pt idx="13204">
                  <c:v>18.338888888888899</c:v>
                </c:pt>
                <c:pt idx="13205">
                  <c:v>18.3402777777778</c:v>
                </c:pt>
                <c:pt idx="13206">
                  <c:v>18.341666666666701</c:v>
                </c:pt>
                <c:pt idx="13207">
                  <c:v>18.343055555555601</c:v>
                </c:pt>
                <c:pt idx="13208">
                  <c:v>18.344444444444399</c:v>
                </c:pt>
                <c:pt idx="13209">
                  <c:v>18.345833333333299</c:v>
                </c:pt>
                <c:pt idx="13210">
                  <c:v>18.3472222222222</c:v>
                </c:pt>
                <c:pt idx="13211">
                  <c:v>18.348611111111101</c:v>
                </c:pt>
                <c:pt idx="13212">
                  <c:v>18.350000000000001</c:v>
                </c:pt>
                <c:pt idx="13213">
                  <c:v>18.351388888888899</c:v>
                </c:pt>
                <c:pt idx="13214">
                  <c:v>18.352777777777799</c:v>
                </c:pt>
                <c:pt idx="13215">
                  <c:v>18.3541666666667</c:v>
                </c:pt>
                <c:pt idx="13216">
                  <c:v>18.3555555555556</c:v>
                </c:pt>
                <c:pt idx="13217">
                  <c:v>18.356944444444402</c:v>
                </c:pt>
                <c:pt idx="13218">
                  <c:v>18.358333333333299</c:v>
                </c:pt>
                <c:pt idx="13219">
                  <c:v>18.359722222222199</c:v>
                </c:pt>
                <c:pt idx="13220">
                  <c:v>18.3611111111111</c:v>
                </c:pt>
                <c:pt idx="13221">
                  <c:v>18.362500000000001</c:v>
                </c:pt>
                <c:pt idx="13222">
                  <c:v>18.363888888888901</c:v>
                </c:pt>
                <c:pt idx="13223">
                  <c:v>18.365277777777798</c:v>
                </c:pt>
                <c:pt idx="13224">
                  <c:v>18.366666666666699</c:v>
                </c:pt>
                <c:pt idx="13225">
                  <c:v>18.3680555555556</c:v>
                </c:pt>
                <c:pt idx="13226">
                  <c:v>18.369444444444401</c:v>
                </c:pt>
                <c:pt idx="13227">
                  <c:v>18.370833333333302</c:v>
                </c:pt>
                <c:pt idx="13228">
                  <c:v>18.372222222222199</c:v>
                </c:pt>
                <c:pt idx="13229">
                  <c:v>18.373611111111099</c:v>
                </c:pt>
                <c:pt idx="13230">
                  <c:v>18.375</c:v>
                </c:pt>
                <c:pt idx="13231">
                  <c:v>18.376388888888901</c:v>
                </c:pt>
                <c:pt idx="13232">
                  <c:v>18.377777777777801</c:v>
                </c:pt>
                <c:pt idx="13233">
                  <c:v>18.379166666666698</c:v>
                </c:pt>
                <c:pt idx="13234">
                  <c:v>18.380555555555599</c:v>
                </c:pt>
                <c:pt idx="13235">
                  <c:v>18.3819444444444</c:v>
                </c:pt>
                <c:pt idx="13236">
                  <c:v>18.383333333333301</c:v>
                </c:pt>
                <c:pt idx="13237">
                  <c:v>18.384722222222202</c:v>
                </c:pt>
                <c:pt idx="13238">
                  <c:v>18.386111111111099</c:v>
                </c:pt>
                <c:pt idx="13239">
                  <c:v>18.387499999999999</c:v>
                </c:pt>
                <c:pt idx="13240">
                  <c:v>18.3888888888889</c:v>
                </c:pt>
                <c:pt idx="13241">
                  <c:v>18.390277777777801</c:v>
                </c:pt>
                <c:pt idx="13242">
                  <c:v>18.391666666666701</c:v>
                </c:pt>
                <c:pt idx="13243">
                  <c:v>18.393055555555598</c:v>
                </c:pt>
                <c:pt idx="13244">
                  <c:v>18.3944444444444</c:v>
                </c:pt>
                <c:pt idx="13245">
                  <c:v>18.3958333333333</c:v>
                </c:pt>
                <c:pt idx="13246">
                  <c:v>18.397222222222201</c:v>
                </c:pt>
                <c:pt idx="13247">
                  <c:v>18.398611111111101</c:v>
                </c:pt>
                <c:pt idx="13248">
                  <c:v>18.399999999999999</c:v>
                </c:pt>
                <c:pt idx="13249">
                  <c:v>18.401388888888899</c:v>
                </c:pt>
                <c:pt idx="13250">
                  <c:v>18.4027777777778</c:v>
                </c:pt>
                <c:pt idx="13251">
                  <c:v>18.404166666666701</c:v>
                </c:pt>
                <c:pt idx="13252">
                  <c:v>18.405555555555601</c:v>
                </c:pt>
                <c:pt idx="13253">
                  <c:v>18.406944444444399</c:v>
                </c:pt>
                <c:pt idx="13254">
                  <c:v>18.408333333333299</c:v>
                </c:pt>
                <c:pt idx="13255">
                  <c:v>18.4097222222222</c:v>
                </c:pt>
                <c:pt idx="13256">
                  <c:v>18.411111111111101</c:v>
                </c:pt>
                <c:pt idx="13257">
                  <c:v>18.412500000000001</c:v>
                </c:pt>
                <c:pt idx="13258">
                  <c:v>18.413888888888899</c:v>
                </c:pt>
                <c:pt idx="13259">
                  <c:v>18.415277777777799</c:v>
                </c:pt>
                <c:pt idx="13260">
                  <c:v>18.4166666666667</c:v>
                </c:pt>
                <c:pt idx="13261">
                  <c:v>18.4180555555556</c:v>
                </c:pt>
                <c:pt idx="13262">
                  <c:v>18.419444444444402</c:v>
                </c:pt>
                <c:pt idx="13263">
                  <c:v>18.420833333333299</c:v>
                </c:pt>
                <c:pt idx="13264">
                  <c:v>18.422222222222199</c:v>
                </c:pt>
                <c:pt idx="13265">
                  <c:v>18.4236111111111</c:v>
                </c:pt>
                <c:pt idx="13266">
                  <c:v>18.425000000000001</c:v>
                </c:pt>
                <c:pt idx="13267">
                  <c:v>18.426388888888901</c:v>
                </c:pt>
                <c:pt idx="13268">
                  <c:v>18.427777777777798</c:v>
                </c:pt>
                <c:pt idx="13269">
                  <c:v>18.429166666666699</c:v>
                </c:pt>
                <c:pt idx="13270">
                  <c:v>18.4305555555556</c:v>
                </c:pt>
                <c:pt idx="13271">
                  <c:v>18.431944444444401</c:v>
                </c:pt>
                <c:pt idx="13272">
                  <c:v>18.433333333333302</c:v>
                </c:pt>
                <c:pt idx="13273">
                  <c:v>18.434722222222199</c:v>
                </c:pt>
                <c:pt idx="13274">
                  <c:v>18.436111111111099</c:v>
                </c:pt>
                <c:pt idx="13275">
                  <c:v>18.4375</c:v>
                </c:pt>
                <c:pt idx="13276">
                  <c:v>18.438888888888901</c:v>
                </c:pt>
                <c:pt idx="13277">
                  <c:v>18.440277777777801</c:v>
                </c:pt>
                <c:pt idx="13278">
                  <c:v>18.441666666666698</c:v>
                </c:pt>
                <c:pt idx="13279">
                  <c:v>18.443055555555599</c:v>
                </c:pt>
                <c:pt idx="13280">
                  <c:v>18.4444444444444</c:v>
                </c:pt>
                <c:pt idx="13281">
                  <c:v>18.445833333333301</c:v>
                </c:pt>
                <c:pt idx="13282">
                  <c:v>18.447222222222202</c:v>
                </c:pt>
                <c:pt idx="13283">
                  <c:v>18.448611111111099</c:v>
                </c:pt>
                <c:pt idx="13284">
                  <c:v>18.45</c:v>
                </c:pt>
                <c:pt idx="13285">
                  <c:v>18.4513888888889</c:v>
                </c:pt>
                <c:pt idx="13286">
                  <c:v>18.452777777777801</c:v>
                </c:pt>
                <c:pt idx="13287">
                  <c:v>18.454166666666701</c:v>
                </c:pt>
                <c:pt idx="13288">
                  <c:v>18.455555555555598</c:v>
                </c:pt>
                <c:pt idx="13289">
                  <c:v>18.4569444444444</c:v>
                </c:pt>
                <c:pt idx="13290">
                  <c:v>18.4583333333333</c:v>
                </c:pt>
                <c:pt idx="13291">
                  <c:v>18.459722222222201</c:v>
                </c:pt>
                <c:pt idx="13292">
                  <c:v>18.461111111111101</c:v>
                </c:pt>
                <c:pt idx="13293">
                  <c:v>18.462499999999999</c:v>
                </c:pt>
                <c:pt idx="13294">
                  <c:v>18.463888888888899</c:v>
                </c:pt>
                <c:pt idx="13295">
                  <c:v>18.4652777777778</c:v>
                </c:pt>
                <c:pt idx="13296">
                  <c:v>18.466666666666701</c:v>
                </c:pt>
                <c:pt idx="13297">
                  <c:v>18.468055555555601</c:v>
                </c:pt>
                <c:pt idx="13298">
                  <c:v>18.469444444444399</c:v>
                </c:pt>
                <c:pt idx="13299">
                  <c:v>18.470833333333299</c:v>
                </c:pt>
                <c:pt idx="13300">
                  <c:v>18.4722222222222</c:v>
                </c:pt>
                <c:pt idx="13301">
                  <c:v>18.473611111111101</c:v>
                </c:pt>
                <c:pt idx="13302">
                  <c:v>18.475000000000001</c:v>
                </c:pt>
                <c:pt idx="13303">
                  <c:v>18.476388888888899</c:v>
                </c:pt>
                <c:pt idx="13304">
                  <c:v>18.477777777777799</c:v>
                </c:pt>
                <c:pt idx="13305">
                  <c:v>18.4791666666667</c:v>
                </c:pt>
                <c:pt idx="13306">
                  <c:v>18.4805555555556</c:v>
                </c:pt>
                <c:pt idx="13307">
                  <c:v>18.481944444444402</c:v>
                </c:pt>
                <c:pt idx="13308">
                  <c:v>18.483333333333299</c:v>
                </c:pt>
                <c:pt idx="13309">
                  <c:v>18.484722222222199</c:v>
                </c:pt>
                <c:pt idx="13310">
                  <c:v>18.4861111111111</c:v>
                </c:pt>
                <c:pt idx="13311">
                  <c:v>18.487500000000001</c:v>
                </c:pt>
                <c:pt idx="13312">
                  <c:v>18.488888888888901</c:v>
                </c:pt>
                <c:pt idx="13313">
                  <c:v>18.490277777777798</c:v>
                </c:pt>
                <c:pt idx="13314">
                  <c:v>18.491666666666699</c:v>
                </c:pt>
                <c:pt idx="13315">
                  <c:v>18.4930555555556</c:v>
                </c:pt>
                <c:pt idx="13316">
                  <c:v>18.494444444444401</c:v>
                </c:pt>
                <c:pt idx="13317">
                  <c:v>18.495833333333302</c:v>
                </c:pt>
                <c:pt idx="13318">
                  <c:v>18.497222222222199</c:v>
                </c:pt>
                <c:pt idx="13319">
                  <c:v>18.498611111111099</c:v>
                </c:pt>
                <c:pt idx="13320">
                  <c:v>18.5</c:v>
                </c:pt>
                <c:pt idx="13321">
                  <c:v>18.501388888888901</c:v>
                </c:pt>
                <c:pt idx="13322">
                  <c:v>18.502777777777801</c:v>
                </c:pt>
                <c:pt idx="13323">
                  <c:v>18.504166666666698</c:v>
                </c:pt>
                <c:pt idx="13324">
                  <c:v>18.505555555555599</c:v>
                </c:pt>
                <c:pt idx="13325">
                  <c:v>18.5069444444444</c:v>
                </c:pt>
                <c:pt idx="13326">
                  <c:v>18.508333333333301</c:v>
                </c:pt>
                <c:pt idx="13327">
                  <c:v>18.509722222222202</c:v>
                </c:pt>
                <c:pt idx="13328">
                  <c:v>18.511111111111099</c:v>
                </c:pt>
                <c:pt idx="13329">
                  <c:v>18.512499999999999</c:v>
                </c:pt>
                <c:pt idx="13330">
                  <c:v>18.5138888888889</c:v>
                </c:pt>
                <c:pt idx="13331">
                  <c:v>18.515277777777801</c:v>
                </c:pt>
                <c:pt idx="13332">
                  <c:v>18.516666666666701</c:v>
                </c:pt>
                <c:pt idx="13333">
                  <c:v>18.518055555555598</c:v>
                </c:pt>
                <c:pt idx="13334">
                  <c:v>18.5194444444444</c:v>
                </c:pt>
                <c:pt idx="13335">
                  <c:v>18.5208333333333</c:v>
                </c:pt>
                <c:pt idx="13336">
                  <c:v>18.522222222222201</c:v>
                </c:pt>
                <c:pt idx="13337">
                  <c:v>18.523611111111101</c:v>
                </c:pt>
                <c:pt idx="13338">
                  <c:v>18.524999999999999</c:v>
                </c:pt>
                <c:pt idx="13339">
                  <c:v>18.526388888888899</c:v>
                </c:pt>
                <c:pt idx="13340">
                  <c:v>18.5277777777778</c:v>
                </c:pt>
                <c:pt idx="13341">
                  <c:v>18.529166666666701</c:v>
                </c:pt>
                <c:pt idx="13342">
                  <c:v>18.530555555555601</c:v>
                </c:pt>
                <c:pt idx="13343">
                  <c:v>18.531944444444399</c:v>
                </c:pt>
                <c:pt idx="13344">
                  <c:v>18.533333333333299</c:v>
                </c:pt>
                <c:pt idx="13345">
                  <c:v>18.5347222222222</c:v>
                </c:pt>
                <c:pt idx="13346">
                  <c:v>18.536111111111101</c:v>
                </c:pt>
                <c:pt idx="13347">
                  <c:v>18.537500000000001</c:v>
                </c:pt>
                <c:pt idx="13348">
                  <c:v>18.538888888888899</c:v>
                </c:pt>
                <c:pt idx="13349">
                  <c:v>18.540277777777799</c:v>
                </c:pt>
                <c:pt idx="13350">
                  <c:v>18.5416666666667</c:v>
                </c:pt>
                <c:pt idx="13351">
                  <c:v>18.5430555555556</c:v>
                </c:pt>
                <c:pt idx="13352">
                  <c:v>18.544444444444402</c:v>
                </c:pt>
                <c:pt idx="13353">
                  <c:v>18.545833333333299</c:v>
                </c:pt>
                <c:pt idx="13354">
                  <c:v>18.547222222222199</c:v>
                </c:pt>
                <c:pt idx="13355">
                  <c:v>18.5486111111111</c:v>
                </c:pt>
                <c:pt idx="13356">
                  <c:v>18.55</c:v>
                </c:pt>
                <c:pt idx="13357">
                  <c:v>18.551388888888901</c:v>
                </c:pt>
                <c:pt idx="13358">
                  <c:v>18.552777777777798</c:v>
                </c:pt>
                <c:pt idx="13359">
                  <c:v>18.554166666666699</c:v>
                </c:pt>
                <c:pt idx="13360">
                  <c:v>18.5555555555556</c:v>
                </c:pt>
                <c:pt idx="13361">
                  <c:v>18.556944444444401</c:v>
                </c:pt>
                <c:pt idx="13362">
                  <c:v>18.558333333333302</c:v>
                </c:pt>
                <c:pt idx="13363">
                  <c:v>18.559722222222199</c:v>
                </c:pt>
                <c:pt idx="13364">
                  <c:v>18.561111111111099</c:v>
                </c:pt>
                <c:pt idx="13365">
                  <c:v>18.5625</c:v>
                </c:pt>
                <c:pt idx="13366">
                  <c:v>18.563888888888901</c:v>
                </c:pt>
                <c:pt idx="13367">
                  <c:v>18.565277777777801</c:v>
                </c:pt>
                <c:pt idx="13368">
                  <c:v>18.566666666666698</c:v>
                </c:pt>
                <c:pt idx="13369">
                  <c:v>18.568055555555599</c:v>
                </c:pt>
                <c:pt idx="13370">
                  <c:v>18.5694444444444</c:v>
                </c:pt>
                <c:pt idx="13371">
                  <c:v>18.570833333333301</c:v>
                </c:pt>
                <c:pt idx="13372">
                  <c:v>18.572222222222202</c:v>
                </c:pt>
                <c:pt idx="13373">
                  <c:v>18.573611111111099</c:v>
                </c:pt>
                <c:pt idx="13374">
                  <c:v>18.574999999999999</c:v>
                </c:pt>
                <c:pt idx="13375">
                  <c:v>18.5763888888889</c:v>
                </c:pt>
                <c:pt idx="13376">
                  <c:v>18.577777777777801</c:v>
                </c:pt>
                <c:pt idx="13377">
                  <c:v>18.579166666666701</c:v>
                </c:pt>
                <c:pt idx="13378">
                  <c:v>18.580555555555598</c:v>
                </c:pt>
                <c:pt idx="13379">
                  <c:v>18.5819444444444</c:v>
                </c:pt>
                <c:pt idx="13380">
                  <c:v>18.5833333333333</c:v>
                </c:pt>
                <c:pt idx="13381">
                  <c:v>18.584722222222201</c:v>
                </c:pt>
                <c:pt idx="13382">
                  <c:v>18.586111111111101</c:v>
                </c:pt>
                <c:pt idx="13383">
                  <c:v>18.587499999999999</c:v>
                </c:pt>
                <c:pt idx="13384">
                  <c:v>18.588888888888899</c:v>
                </c:pt>
                <c:pt idx="13385">
                  <c:v>18.5902777777778</c:v>
                </c:pt>
                <c:pt idx="13386">
                  <c:v>18.591666666666701</c:v>
                </c:pt>
                <c:pt idx="13387">
                  <c:v>18.593055555555601</c:v>
                </c:pt>
                <c:pt idx="13388">
                  <c:v>18.594444444444399</c:v>
                </c:pt>
                <c:pt idx="13389">
                  <c:v>18.595833333333299</c:v>
                </c:pt>
                <c:pt idx="13390">
                  <c:v>18.5972222222222</c:v>
                </c:pt>
                <c:pt idx="13391">
                  <c:v>18.598611111111101</c:v>
                </c:pt>
                <c:pt idx="13392">
                  <c:v>18.600000000000001</c:v>
                </c:pt>
                <c:pt idx="13393">
                  <c:v>18.601388888888899</c:v>
                </c:pt>
                <c:pt idx="13394">
                  <c:v>18.602777777777799</c:v>
                </c:pt>
                <c:pt idx="13395">
                  <c:v>18.6041666666667</c:v>
                </c:pt>
                <c:pt idx="13396">
                  <c:v>18.6055555555556</c:v>
                </c:pt>
                <c:pt idx="13397">
                  <c:v>18.606944444444402</c:v>
                </c:pt>
                <c:pt idx="13398">
                  <c:v>18.608333333333299</c:v>
                </c:pt>
                <c:pt idx="13399">
                  <c:v>18.609722222222199</c:v>
                </c:pt>
                <c:pt idx="13400">
                  <c:v>18.6111111111111</c:v>
                </c:pt>
                <c:pt idx="13401">
                  <c:v>18.612500000000001</c:v>
                </c:pt>
                <c:pt idx="13402">
                  <c:v>18.613888888888901</c:v>
                </c:pt>
                <c:pt idx="13403">
                  <c:v>18.615277777777798</c:v>
                </c:pt>
                <c:pt idx="13404">
                  <c:v>18.616666666666699</c:v>
                </c:pt>
                <c:pt idx="13405">
                  <c:v>18.6180555555556</c:v>
                </c:pt>
                <c:pt idx="13406">
                  <c:v>18.619444444444401</c:v>
                </c:pt>
                <c:pt idx="13407">
                  <c:v>18.620833333333302</c:v>
                </c:pt>
                <c:pt idx="13408">
                  <c:v>18.622222222222199</c:v>
                </c:pt>
                <c:pt idx="13409">
                  <c:v>18.623611111111099</c:v>
                </c:pt>
                <c:pt idx="13410">
                  <c:v>18.625</c:v>
                </c:pt>
                <c:pt idx="13411">
                  <c:v>18.626388888888901</c:v>
                </c:pt>
                <c:pt idx="13412">
                  <c:v>18.627777777777801</c:v>
                </c:pt>
                <c:pt idx="13413">
                  <c:v>18.629166666666698</c:v>
                </c:pt>
                <c:pt idx="13414">
                  <c:v>18.630555555555599</c:v>
                </c:pt>
                <c:pt idx="13415">
                  <c:v>18.6319444444444</c:v>
                </c:pt>
                <c:pt idx="13416">
                  <c:v>18.633333333333301</c:v>
                </c:pt>
                <c:pt idx="13417">
                  <c:v>18.634722222222202</c:v>
                </c:pt>
                <c:pt idx="13418">
                  <c:v>18.636111111111099</c:v>
                </c:pt>
                <c:pt idx="13419">
                  <c:v>18.637499999999999</c:v>
                </c:pt>
                <c:pt idx="13420">
                  <c:v>18.6388888888889</c:v>
                </c:pt>
                <c:pt idx="13421">
                  <c:v>18.640277777777801</c:v>
                </c:pt>
                <c:pt idx="13422">
                  <c:v>18.641666666666701</c:v>
                </c:pt>
                <c:pt idx="13423">
                  <c:v>18.643055555555598</c:v>
                </c:pt>
                <c:pt idx="13424">
                  <c:v>18.6444444444444</c:v>
                </c:pt>
                <c:pt idx="13425">
                  <c:v>18.6458333333333</c:v>
                </c:pt>
                <c:pt idx="13426">
                  <c:v>18.647222222222201</c:v>
                </c:pt>
                <c:pt idx="13427">
                  <c:v>18.648611111111101</c:v>
                </c:pt>
                <c:pt idx="13428">
                  <c:v>18.649999999999999</c:v>
                </c:pt>
                <c:pt idx="13429">
                  <c:v>18.651388888888899</c:v>
                </c:pt>
                <c:pt idx="13430">
                  <c:v>18.6527777777778</c:v>
                </c:pt>
                <c:pt idx="13431">
                  <c:v>18.654166666666701</c:v>
                </c:pt>
                <c:pt idx="13432">
                  <c:v>18.655555555555601</c:v>
                </c:pt>
                <c:pt idx="13433">
                  <c:v>18.656944444444399</c:v>
                </c:pt>
                <c:pt idx="13434">
                  <c:v>18.658333333333299</c:v>
                </c:pt>
                <c:pt idx="13435">
                  <c:v>18.6597222222222</c:v>
                </c:pt>
                <c:pt idx="13436">
                  <c:v>18.661111111111101</c:v>
                </c:pt>
                <c:pt idx="13437">
                  <c:v>18.662500000000001</c:v>
                </c:pt>
                <c:pt idx="13438">
                  <c:v>18.663888888888899</c:v>
                </c:pt>
                <c:pt idx="13439">
                  <c:v>18.665277777777799</c:v>
                </c:pt>
                <c:pt idx="13440">
                  <c:v>18.6666666666667</c:v>
                </c:pt>
                <c:pt idx="13441">
                  <c:v>18.6680555555556</c:v>
                </c:pt>
                <c:pt idx="13442">
                  <c:v>18.669444444444402</c:v>
                </c:pt>
                <c:pt idx="13443">
                  <c:v>18.670833333333299</c:v>
                </c:pt>
                <c:pt idx="13444">
                  <c:v>18.672222222222199</c:v>
                </c:pt>
                <c:pt idx="13445">
                  <c:v>18.6736111111111</c:v>
                </c:pt>
                <c:pt idx="13446">
                  <c:v>18.675000000000001</c:v>
                </c:pt>
                <c:pt idx="13447">
                  <c:v>18.676388888888901</c:v>
                </c:pt>
                <c:pt idx="13448">
                  <c:v>18.677777777777798</c:v>
                </c:pt>
                <c:pt idx="13449">
                  <c:v>18.679166666666699</c:v>
                </c:pt>
                <c:pt idx="13450">
                  <c:v>18.6805555555556</c:v>
                </c:pt>
                <c:pt idx="13451">
                  <c:v>18.681944444444401</c:v>
                </c:pt>
                <c:pt idx="13452">
                  <c:v>18.683333333333302</c:v>
                </c:pt>
                <c:pt idx="13453">
                  <c:v>18.684722222222199</c:v>
                </c:pt>
                <c:pt idx="13454">
                  <c:v>18.686111111111099</c:v>
                </c:pt>
                <c:pt idx="13455">
                  <c:v>18.6875</c:v>
                </c:pt>
                <c:pt idx="13456">
                  <c:v>18.688888888888901</c:v>
                </c:pt>
                <c:pt idx="13457">
                  <c:v>18.690277777777801</c:v>
                </c:pt>
                <c:pt idx="13458">
                  <c:v>18.691666666666698</c:v>
                </c:pt>
                <c:pt idx="13459">
                  <c:v>18.693055555555599</c:v>
                </c:pt>
                <c:pt idx="13460">
                  <c:v>18.6944444444444</c:v>
                </c:pt>
                <c:pt idx="13461">
                  <c:v>18.695833333333301</c:v>
                </c:pt>
                <c:pt idx="13462">
                  <c:v>18.697222222222202</c:v>
                </c:pt>
                <c:pt idx="13463">
                  <c:v>18.698611111111099</c:v>
                </c:pt>
                <c:pt idx="13464">
                  <c:v>18.7</c:v>
                </c:pt>
                <c:pt idx="13465">
                  <c:v>18.7013888888889</c:v>
                </c:pt>
                <c:pt idx="13466">
                  <c:v>18.702777777777801</c:v>
                </c:pt>
                <c:pt idx="13467">
                  <c:v>18.704166666666701</c:v>
                </c:pt>
                <c:pt idx="13468">
                  <c:v>18.705555555555598</c:v>
                </c:pt>
                <c:pt idx="13469">
                  <c:v>18.7069444444444</c:v>
                </c:pt>
                <c:pt idx="13470">
                  <c:v>18.7083333333333</c:v>
                </c:pt>
                <c:pt idx="13471">
                  <c:v>18.709722222222201</c:v>
                </c:pt>
                <c:pt idx="13472">
                  <c:v>18.711111111111101</c:v>
                </c:pt>
                <c:pt idx="13473">
                  <c:v>18.712499999999999</c:v>
                </c:pt>
                <c:pt idx="13474">
                  <c:v>18.713888888888899</c:v>
                </c:pt>
                <c:pt idx="13475">
                  <c:v>18.7152777777778</c:v>
                </c:pt>
                <c:pt idx="13476">
                  <c:v>18.716666666666701</c:v>
                </c:pt>
                <c:pt idx="13477">
                  <c:v>18.718055555555601</c:v>
                </c:pt>
                <c:pt idx="13478">
                  <c:v>18.719444444444399</c:v>
                </c:pt>
                <c:pt idx="13479">
                  <c:v>18.720833333333299</c:v>
                </c:pt>
                <c:pt idx="13480">
                  <c:v>18.7222222222222</c:v>
                </c:pt>
                <c:pt idx="13481">
                  <c:v>18.723611111111101</c:v>
                </c:pt>
                <c:pt idx="13482">
                  <c:v>18.725000000000001</c:v>
                </c:pt>
                <c:pt idx="13483">
                  <c:v>18.726388888888899</c:v>
                </c:pt>
                <c:pt idx="13484">
                  <c:v>18.727777777777799</c:v>
                </c:pt>
                <c:pt idx="13485">
                  <c:v>18.7291666666667</c:v>
                </c:pt>
                <c:pt idx="13486">
                  <c:v>18.7305555555556</c:v>
                </c:pt>
                <c:pt idx="13487">
                  <c:v>18.731944444444402</c:v>
                </c:pt>
                <c:pt idx="13488">
                  <c:v>18.733333333333299</c:v>
                </c:pt>
                <c:pt idx="13489">
                  <c:v>18.734722222222199</c:v>
                </c:pt>
                <c:pt idx="13490">
                  <c:v>18.7361111111111</c:v>
                </c:pt>
                <c:pt idx="13491">
                  <c:v>18.737500000000001</c:v>
                </c:pt>
                <c:pt idx="13492">
                  <c:v>18.738888888888901</c:v>
                </c:pt>
                <c:pt idx="13493">
                  <c:v>18.740277777777798</c:v>
                </c:pt>
                <c:pt idx="13494">
                  <c:v>18.741666666666699</c:v>
                </c:pt>
                <c:pt idx="13495">
                  <c:v>18.7430555555556</c:v>
                </c:pt>
                <c:pt idx="13496">
                  <c:v>18.744444444444401</c:v>
                </c:pt>
                <c:pt idx="13497">
                  <c:v>18.745833333333302</c:v>
                </c:pt>
                <c:pt idx="13498">
                  <c:v>18.747222222222199</c:v>
                </c:pt>
                <c:pt idx="13499">
                  <c:v>18.748611111111099</c:v>
                </c:pt>
                <c:pt idx="13500">
                  <c:v>18.75</c:v>
                </c:pt>
                <c:pt idx="13501">
                  <c:v>18.751388888888901</c:v>
                </c:pt>
                <c:pt idx="13502">
                  <c:v>18.752777777777801</c:v>
                </c:pt>
                <c:pt idx="13503">
                  <c:v>18.754166666666698</c:v>
                </c:pt>
                <c:pt idx="13504">
                  <c:v>18.755555555555599</c:v>
                </c:pt>
                <c:pt idx="13505">
                  <c:v>18.7569444444444</c:v>
                </c:pt>
                <c:pt idx="13506">
                  <c:v>18.758333333333301</c:v>
                </c:pt>
                <c:pt idx="13507">
                  <c:v>18.759722222222202</c:v>
                </c:pt>
                <c:pt idx="13508">
                  <c:v>18.761111111111099</c:v>
                </c:pt>
                <c:pt idx="13509">
                  <c:v>18.762499999999999</c:v>
                </c:pt>
                <c:pt idx="13510">
                  <c:v>18.7638888888889</c:v>
                </c:pt>
                <c:pt idx="13511">
                  <c:v>18.765277777777801</c:v>
                </c:pt>
                <c:pt idx="13512">
                  <c:v>18.766666666666701</c:v>
                </c:pt>
                <c:pt idx="13513">
                  <c:v>18.768055555555598</c:v>
                </c:pt>
                <c:pt idx="13514">
                  <c:v>18.7694444444444</c:v>
                </c:pt>
                <c:pt idx="13515">
                  <c:v>18.7708333333333</c:v>
                </c:pt>
                <c:pt idx="13516">
                  <c:v>18.772222222222201</c:v>
                </c:pt>
                <c:pt idx="13517">
                  <c:v>18.773611111111101</c:v>
                </c:pt>
                <c:pt idx="13518">
                  <c:v>18.774999999999999</c:v>
                </c:pt>
                <c:pt idx="13519">
                  <c:v>18.776388888888899</c:v>
                </c:pt>
                <c:pt idx="13520">
                  <c:v>18.7777777777778</c:v>
                </c:pt>
                <c:pt idx="13521">
                  <c:v>18.779166666666701</c:v>
                </c:pt>
                <c:pt idx="13522">
                  <c:v>18.780555555555601</c:v>
                </c:pt>
                <c:pt idx="13523">
                  <c:v>18.781944444444399</c:v>
                </c:pt>
                <c:pt idx="13524">
                  <c:v>18.783333333333299</c:v>
                </c:pt>
                <c:pt idx="13525">
                  <c:v>18.7847222222222</c:v>
                </c:pt>
                <c:pt idx="13526">
                  <c:v>18.786111111111101</c:v>
                </c:pt>
                <c:pt idx="13527">
                  <c:v>18.787500000000001</c:v>
                </c:pt>
                <c:pt idx="13528">
                  <c:v>18.788888888888899</c:v>
                </c:pt>
                <c:pt idx="13529">
                  <c:v>18.790277777777799</c:v>
                </c:pt>
                <c:pt idx="13530">
                  <c:v>18.7916666666667</c:v>
                </c:pt>
                <c:pt idx="13531">
                  <c:v>18.7930555555556</c:v>
                </c:pt>
                <c:pt idx="13532">
                  <c:v>18.794444444444402</c:v>
                </c:pt>
                <c:pt idx="13533">
                  <c:v>18.795833333333299</c:v>
                </c:pt>
                <c:pt idx="13534">
                  <c:v>18.797222222222199</c:v>
                </c:pt>
                <c:pt idx="13535">
                  <c:v>18.7986111111111</c:v>
                </c:pt>
                <c:pt idx="13536">
                  <c:v>18.8</c:v>
                </c:pt>
                <c:pt idx="13537">
                  <c:v>18.801388888888901</c:v>
                </c:pt>
                <c:pt idx="13538">
                  <c:v>18.802777777777798</c:v>
                </c:pt>
                <c:pt idx="13539">
                  <c:v>18.804166666666699</c:v>
                </c:pt>
                <c:pt idx="13540">
                  <c:v>18.8055555555556</c:v>
                </c:pt>
                <c:pt idx="13541">
                  <c:v>18.806944444444401</c:v>
                </c:pt>
                <c:pt idx="13542">
                  <c:v>18.808333333333302</c:v>
                </c:pt>
                <c:pt idx="13543">
                  <c:v>18.809722222222199</c:v>
                </c:pt>
                <c:pt idx="13544">
                  <c:v>18.811111111111099</c:v>
                </c:pt>
                <c:pt idx="13545">
                  <c:v>18.8125</c:v>
                </c:pt>
                <c:pt idx="13546">
                  <c:v>18.813888888888901</c:v>
                </c:pt>
                <c:pt idx="13547">
                  <c:v>18.815277777777801</c:v>
                </c:pt>
                <c:pt idx="13548">
                  <c:v>18.816666666666698</c:v>
                </c:pt>
                <c:pt idx="13549">
                  <c:v>18.818055555555599</c:v>
                </c:pt>
                <c:pt idx="13550">
                  <c:v>18.8194444444444</c:v>
                </c:pt>
                <c:pt idx="13551">
                  <c:v>18.820833333333301</c:v>
                </c:pt>
                <c:pt idx="13552">
                  <c:v>18.822222222222202</c:v>
                </c:pt>
                <c:pt idx="13553">
                  <c:v>18.823611111111099</c:v>
                </c:pt>
                <c:pt idx="13554">
                  <c:v>18.824999999999999</c:v>
                </c:pt>
                <c:pt idx="13555">
                  <c:v>18.8263888888889</c:v>
                </c:pt>
                <c:pt idx="13556">
                  <c:v>18.827777777777801</c:v>
                </c:pt>
                <c:pt idx="13557">
                  <c:v>18.829166666666701</c:v>
                </c:pt>
                <c:pt idx="13558">
                  <c:v>18.830555555555598</c:v>
                </c:pt>
                <c:pt idx="13559">
                  <c:v>18.8319444444444</c:v>
                </c:pt>
                <c:pt idx="13560">
                  <c:v>18.8333333333333</c:v>
                </c:pt>
                <c:pt idx="13561">
                  <c:v>18.834722222222201</c:v>
                </c:pt>
                <c:pt idx="13562">
                  <c:v>18.836111111111101</c:v>
                </c:pt>
                <c:pt idx="13563">
                  <c:v>18.837499999999999</c:v>
                </c:pt>
                <c:pt idx="13564">
                  <c:v>18.838888888888899</c:v>
                </c:pt>
                <c:pt idx="13565">
                  <c:v>18.8402777777778</c:v>
                </c:pt>
                <c:pt idx="13566">
                  <c:v>18.841666666666701</c:v>
                </c:pt>
                <c:pt idx="13567">
                  <c:v>18.843055555555601</c:v>
                </c:pt>
                <c:pt idx="13568">
                  <c:v>18.844444444444399</c:v>
                </c:pt>
                <c:pt idx="13569">
                  <c:v>18.845833333333299</c:v>
                </c:pt>
                <c:pt idx="13570">
                  <c:v>18.8472222222222</c:v>
                </c:pt>
                <c:pt idx="13571">
                  <c:v>18.848611111111101</c:v>
                </c:pt>
                <c:pt idx="13572">
                  <c:v>18.850000000000001</c:v>
                </c:pt>
                <c:pt idx="13573">
                  <c:v>18.851388888888899</c:v>
                </c:pt>
                <c:pt idx="13574">
                  <c:v>18.852777777777799</c:v>
                </c:pt>
                <c:pt idx="13575">
                  <c:v>18.8541666666667</c:v>
                </c:pt>
                <c:pt idx="13576">
                  <c:v>18.8555555555556</c:v>
                </c:pt>
                <c:pt idx="13577">
                  <c:v>18.856944444444402</c:v>
                </c:pt>
                <c:pt idx="13578">
                  <c:v>18.858333333333299</c:v>
                </c:pt>
                <c:pt idx="13579">
                  <c:v>18.859722222222199</c:v>
                </c:pt>
                <c:pt idx="13580">
                  <c:v>18.8611111111111</c:v>
                </c:pt>
                <c:pt idx="13581">
                  <c:v>18.862500000000001</c:v>
                </c:pt>
                <c:pt idx="13582">
                  <c:v>18.863888888888901</c:v>
                </c:pt>
                <c:pt idx="13583">
                  <c:v>18.865277777777798</c:v>
                </c:pt>
                <c:pt idx="13584">
                  <c:v>18.866666666666699</c:v>
                </c:pt>
                <c:pt idx="13585">
                  <c:v>18.8680555555556</c:v>
                </c:pt>
                <c:pt idx="13586">
                  <c:v>18.869444444444401</c:v>
                </c:pt>
                <c:pt idx="13587">
                  <c:v>18.870833333333302</c:v>
                </c:pt>
                <c:pt idx="13588">
                  <c:v>18.872222222222199</c:v>
                </c:pt>
                <c:pt idx="13589">
                  <c:v>18.873611111111099</c:v>
                </c:pt>
                <c:pt idx="13590">
                  <c:v>18.875</c:v>
                </c:pt>
                <c:pt idx="13591">
                  <c:v>18.876388888888901</c:v>
                </c:pt>
                <c:pt idx="13592">
                  <c:v>18.877777777777801</c:v>
                </c:pt>
                <c:pt idx="13593">
                  <c:v>18.879166666666698</c:v>
                </c:pt>
                <c:pt idx="13594">
                  <c:v>18.880555555555599</c:v>
                </c:pt>
                <c:pt idx="13595">
                  <c:v>18.8819444444444</c:v>
                </c:pt>
                <c:pt idx="13596">
                  <c:v>18.883333333333301</c:v>
                </c:pt>
                <c:pt idx="13597">
                  <c:v>18.884722222222202</c:v>
                </c:pt>
                <c:pt idx="13598">
                  <c:v>18.886111111111099</c:v>
                </c:pt>
                <c:pt idx="13599">
                  <c:v>18.887499999999999</c:v>
                </c:pt>
                <c:pt idx="13600">
                  <c:v>18.8888888888889</c:v>
                </c:pt>
                <c:pt idx="13601">
                  <c:v>18.890277777777801</c:v>
                </c:pt>
                <c:pt idx="13602">
                  <c:v>18.891666666666701</c:v>
                </c:pt>
                <c:pt idx="13603">
                  <c:v>18.893055555555598</c:v>
                </c:pt>
                <c:pt idx="13604">
                  <c:v>18.8944444444444</c:v>
                </c:pt>
                <c:pt idx="13605">
                  <c:v>18.8958333333333</c:v>
                </c:pt>
                <c:pt idx="13606">
                  <c:v>18.897222222222201</c:v>
                </c:pt>
                <c:pt idx="13607">
                  <c:v>18.898611111111101</c:v>
                </c:pt>
                <c:pt idx="13608">
                  <c:v>18.899999999999999</c:v>
                </c:pt>
                <c:pt idx="13609">
                  <c:v>18.901388888888899</c:v>
                </c:pt>
                <c:pt idx="13610">
                  <c:v>18.9027777777778</c:v>
                </c:pt>
                <c:pt idx="13611">
                  <c:v>18.904166666666701</c:v>
                </c:pt>
                <c:pt idx="13612">
                  <c:v>18.905555555555601</c:v>
                </c:pt>
                <c:pt idx="13613">
                  <c:v>18.906944444444399</c:v>
                </c:pt>
                <c:pt idx="13614">
                  <c:v>18.908333333333299</c:v>
                </c:pt>
                <c:pt idx="13615">
                  <c:v>18.9097222222222</c:v>
                </c:pt>
                <c:pt idx="13616">
                  <c:v>18.911111111111101</c:v>
                </c:pt>
                <c:pt idx="13617">
                  <c:v>18.912500000000001</c:v>
                </c:pt>
                <c:pt idx="13618">
                  <c:v>18.913888888888899</c:v>
                </c:pt>
                <c:pt idx="13619">
                  <c:v>18.915277777777799</c:v>
                </c:pt>
                <c:pt idx="13620">
                  <c:v>18.9166666666667</c:v>
                </c:pt>
                <c:pt idx="13621">
                  <c:v>18.9180555555556</c:v>
                </c:pt>
                <c:pt idx="13622">
                  <c:v>18.919444444444402</c:v>
                </c:pt>
                <c:pt idx="13623">
                  <c:v>18.920833333333299</c:v>
                </c:pt>
                <c:pt idx="13624">
                  <c:v>18.922222222222199</c:v>
                </c:pt>
                <c:pt idx="13625">
                  <c:v>18.9236111111111</c:v>
                </c:pt>
                <c:pt idx="13626">
                  <c:v>18.925000000000001</c:v>
                </c:pt>
                <c:pt idx="13627">
                  <c:v>18.926388888888901</c:v>
                </c:pt>
                <c:pt idx="13628">
                  <c:v>18.927777777777798</c:v>
                </c:pt>
                <c:pt idx="13629">
                  <c:v>18.929166666666699</c:v>
                </c:pt>
                <c:pt idx="13630">
                  <c:v>18.9305555555556</c:v>
                </c:pt>
                <c:pt idx="13631">
                  <c:v>18.931944444444401</c:v>
                </c:pt>
                <c:pt idx="13632">
                  <c:v>18.933333333333302</c:v>
                </c:pt>
                <c:pt idx="13633">
                  <c:v>18.934722222222199</c:v>
                </c:pt>
                <c:pt idx="13634">
                  <c:v>18.936111111111099</c:v>
                </c:pt>
                <c:pt idx="13635">
                  <c:v>18.9375</c:v>
                </c:pt>
                <c:pt idx="13636">
                  <c:v>18.938888888888901</c:v>
                </c:pt>
                <c:pt idx="13637">
                  <c:v>18.940277777777801</c:v>
                </c:pt>
                <c:pt idx="13638">
                  <c:v>18.941666666666698</c:v>
                </c:pt>
                <c:pt idx="13639">
                  <c:v>18.943055555555599</c:v>
                </c:pt>
                <c:pt idx="13640">
                  <c:v>18.9444444444444</c:v>
                </c:pt>
                <c:pt idx="13641">
                  <c:v>18.945833333333301</c:v>
                </c:pt>
                <c:pt idx="13642">
                  <c:v>18.947222222222202</c:v>
                </c:pt>
                <c:pt idx="13643">
                  <c:v>18.948611111111099</c:v>
                </c:pt>
                <c:pt idx="13644">
                  <c:v>18.95</c:v>
                </c:pt>
                <c:pt idx="13645">
                  <c:v>18.9513888888889</c:v>
                </c:pt>
                <c:pt idx="13646">
                  <c:v>18.952777777777801</c:v>
                </c:pt>
                <c:pt idx="13647">
                  <c:v>18.954166666666701</c:v>
                </c:pt>
                <c:pt idx="13648">
                  <c:v>18.955555555555598</c:v>
                </c:pt>
                <c:pt idx="13649">
                  <c:v>18.9569444444444</c:v>
                </c:pt>
                <c:pt idx="13650">
                  <c:v>18.9583333333333</c:v>
                </c:pt>
                <c:pt idx="13651">
                  <c:v>18.959722222222201</c:v>
                </c:pt>
                <c:pt idx="13652">
                  <c:v>18.961111111111101</c:v>
                </c:pt>
                <c:pt idx="13653">
                  <c:v>18.962499999999999</c:v>
                </c:pt>
                <c:pt idx="13654">
                  <c:v>18.963888888888899</c:v>
                </c:pt>
                <c:pt idx="13655">
                  <c:v>18.9652777777778</c:v>
                </c:pt>
                <c:pt idx="13656">
                  <c:v>18.966666666666701</c:v>
                </c:pt>
                <c:pt idx="13657">
                  <c:v>18.968055555555601</c:v>
                </c:pt>
                <c:pt idx="13658">
                  <c:v>18.969444444444399</c:v>
                </c:pt>
                <c:pt idx="13659">
                  <c:v>18.970833333333299</c:v>
                </c:pt>
                <c:pt idx="13660">
                  <c:v>18.9722222222222</c:v>
                </c:pt>
                <c:pt idx="13661">
                  <c:v>18.973611111111101</c:v>
                </c:pt>
                <c:pt idx="13662">
                  <c:v>18.975000000000001</c:v>
                </c:pt>
                <c:pt idx="13663">
                  <c:v>18.976388888888899</c:v>
                </c:pt>
                <c:pt idx="13664">
                  <c:v>18.977777777777799</c:v>
                </c:pt>
                <c:pt idx="13665">
                  <c:v>18.9791666666667</c:v>
                </c:pt>
                <c:pt idx="13666">
                  <c:v>18.9805555555556</c:v>
                </c:pt>
                <c:pt idx="13667">
                  <c:v>18.981944444444402</c:v>
                </c:pt>
                <c:pt idx="13668">
                  <c:v>18.983333333333299</c:v>
                </c:pt>
                <c:pt idx="13669">
                  <c:v>18.984722222222199</c:v>
                </c:pt>
                <c:pt idx="13670">
                  <c:v>18.9861111111111</c:v>
                </c:pt>
                <c:pt idx="13671">
                  <c:v>18.987500000000001</c:v>
                </c:pt>
                <c:pt idx="13672">
                  <c:v>18.988888888888901</c:v>
                </c:pt>
                <c:pt idx="13673">
                  <c:v>18.990277777777798</c:v>
                </c:pt>
                <c:pt idx="13674">
                  <c:v>18.991666666666699</c:v>
                </c:pt>
                <c:pt idx="13675">
                  <c:v>18.9930555555556</c:v>
                </c:pt>
                <c:pt idx="13676">
                  <c:v>18.994444444444401</c:v>
                </c:pt>
                <c:pt idx="13677">
                  <c:v>18.995833333333302</c:v>
                </c:pt>
                <c:pt idx="13678">
                  <c:v>18.997222222222199</c:v>
                </c:pt>
                <c:pt idx="13679">
                  <c:v>18.998611111111099</c:v>
                </c:pt>
                <c:pt idx="13680">
                  <c:v>19</c:v>
                </c:pt>
                <c:pt idx="13681">
                  <c:v>19.001388888888901</c:v>
                </c:pt>
                <c:pt idx="13682">
                  <c:v>19.002777777777801</c:v>
                </c:pt>
                <c:pt idx="13683">
                  <c:v>19.004166666666698</c:v>
                </c:pt>
                <c:pt idx="13684">
                  <c:v>19.005555555555599</c:v>
                </c:pt>
                <c:pt idx="13685">
                  <c:v>19.0069444444444</c:v>
                </c:pt>
                <c:pt idx="13686">
                  <c:v>19.008333333333301</c:v>
                </c:pt>
                <c:pt idx="13687">
                  <c:v>19.009722222222202</c:v>
                </c:pt>
                <c:pt idx="13688">
                  <c:v>19.011111111111099</c:v>
                </c:pt>
                <c:pt idx="13689">
                  <c:v>19.012499999999999</c:v>
                </c:pt>
                <c:pt idx="13690">
                  <c:v>19.0138888888889</c:v>
                </c:pt>
                <c:pt idx="13691">
                  <c:v>19.015277777777801</c:v>
                </c:pt>
                <c:pt idx="13692">
                  <c:v>19.016666666666701</c:v>
                </c:pt>
                <c:pt idx="13693">
                  <c:v>19.018055555555598</c:v>
                </c:pt>
                <c:pt idx="13694">
                  <c:v>19.0194444444444</c:v>
                </c:pt>
                <c:pt idx="13695">
                  <c:v>19.0208333333333</c:v>
                </c:pt>
                <c:pt idx="13696">
                  <c:v>19.022222222222201</c:v>
                </c:pt>
                <c:pt idx="13697">
                  <c:v>19.023611111111101</c:v>
                </c:pt>
                <c:pt idx="13698">
                  <c:v>19.024999999999999</c:v>
                </c:pt>
                <c:pt idx="13699">
                  <c:v>19.026388888888899</c:v>
                </c:pt>
                <c:pt idx="13700">
                  <c:v>19.0277777777778</c:v>
                </c:pt>
                <c:pt idx="13701">
                  <c:v>19.029166666666701</c:v>
                </c:pt>
                <c:pt idx="13702">
                  <c:v>19.030555555555601</c:v>
                </c:pt>
                <c:pt idx="13703">
                  <c:v>19.031944444444399</c:v>
                </c:pt>
                <c:pt idx="13704">
                  <c:v>19.033333333333299</c:v>
                </c:pt>
                <c:pt idx="13705">
                  <c:v>19.0347222222222</c:v>
                </c:pt>
                <c:pt idx="13706">
                  <c:v>19.036111111111101</c:v>
                </c:pt>
                <c:pt idx="13707">
                  <c:v>19.037500000000001</c:v>
                </c:pt>
                <c:pt idx="13708">
                  <c:v>19.038888888888899</c:v>
                </c:pt>
                <c:pt idx="13709">
                  <c:v>19.040277777777799</c:v>
                </c:pt>
                <c:pt idx="13710">
                  <c:v>19.0416666666667</c:v>
                </c:pt>
                <c:pt idx="13711">
                  <c:v>19.0430555555556</c:v>
                </c:pt>
                <c:pt idx="13712">
                  <c:v>19.044444444444402</c:v>
                </c:pt>
                <c:pt idx="13713">
                  <c:v>19.045833333333299</c:v>
                </c:pt>
                <c:pt idx="13714">
                  <c:v>19.047222222222199</c:v>
                </c:pt>
                <c:pt idx="13715">
                  <c:v>19.0486111111111</c:v>
                </c:pt>
                <c:pt idx="13716">
                  <c:v>19.05</c:v>
                </c:pt>
                <c:pt idx="13717">
                  <c:v>19.051388888888901</c:v>
                </c:pt>
                <c:pt idx="13718">
                  <c:v>19.052777777777798</c:v>
                </c:pt>
                <c:pt idx="13719">
                  <c:v>19.054166666666699</c:v>
                </c:pt>
                <c:pt idx="13720">
                  <c:v>19.0555555555556</c:v>
                </c:pt>
                <c:pt idx="13721">
                  <c:v>19.056944444444401</c:v>
                </c:pt>
                <c:pt idx="13722">
                  <c:v>19.058333333333302</c:v>
                </c:pt>
                <c:pt idx="13723">
                  <c:v>19.059722222222199</c:v>
                </c:pt>
                <c:pt idx="13724">
                  <c:v>19.061111111111099</c:v>
                </c:pt>
                <c:pt idx="13725">
                  <c:v>19.0625</c:v>
                </c:pt>
                <c:pt idx="13726">
                  <c:v>19.063888888888901</c:v>
                </c:pt>
                <c:pt idx="13727">
                  <c:v>19.065277777777801</c:v>
                </c:pt>
                <c:pt idx="13728">
                  <c:v>19.066666666666698</c:v>
                </c:pt>
                <c:pt idx="13729">
                  <c:v>19.068055555555599</c:v>
                </c:pt>
                <c:pt idx="13730">
                  <c:v>19.0694444444444</c:v>
                </c:pt>
                <c:pt idx="13731">
                  <c:v>19.070833333333301</c:v>
                </c:pt>
                <c:pt idx="13732">
                  <c:v>19.072222222222202</c:v>
                </c:pt>
                <c:pt idx="13733">
                  <c:v>19.073611111111099</c:v>
                </c:pt>
                <c:pt idx="13734">
                  <c:v>19.074999999999999</c:v>
                </c:pt>
                <c:pt idx="13735">
                  <c:v>19.0763888888889</c:v>
                </c:pt>
                <c:pt idx="13736">
                  <c:v>19.077777777777801</c:v>
                </c:pt>
                <c:pt idx="13737">
                  <c:v>19.079166666666701</c:v>
                </c:pt>
                <c:pt idx="13738">
                  <c:v>19.080555555555598</c:v>
                </c:pt>
                <c:pt idx="13739">
                  <c:v>19.0819444444444</c:v>
                </c:pt>
                <c:pt idx="13740">
                  <c:v>19.0833333333333</c:v>
                </c:pt>
                <c:pt idx="13741">
                  <c:v>19.084722222222201</c:v>
                </c:pt>
                <c:pt idx="13742">
                  <c:v>19.086111111111101</c:v>
                </c:pt>
                <c:pt idx="13743">
                  <c:v>19.087499999999999</c:v>
                </c:pt>
                <c:pt idx="13744">
                  <c:v>19.088888888888899</c:v>
                </c:pt>
                <c:pt idx="13745">
                  <c:v>19.0902777777778</c:v>
                </c:pt>
                <c:pt idx="13746">
                  <c:v>19.091666666666701</c:v>
                </c:pt>
                <c:pt idx="13747">
                  <c:v>19.093055555555601</c:v>
                </c:pt>
                <c:pt idx="13748">
                  <c:v>19.094444444444399</c:v>
                </c:pt>
                <c:pt idx="13749">
                  <c:v>19.095833333333299</c:v>
                </c:pt>
                <c:pt idx="13750">
                  <c:v>19.0972222222222</c:v>
                </c:pt>
                <c:pt idx="13751">
                  <c:v>19.098611111111101</c:v>
                </c:pt>
                <c:pt idx="13752">
                  <c:v>19.100000000000001</c:v>
                </c:pt>
                <c:pt idx="13753">
                  <c:v>19.101388888888899</c:v>
                </c:pt>
                <c:pt idx="13754">
                  <c:v>19.102777777777799</c:v>
                </c:pt>
                <c:pt idx="13755">
                  <c:v>19.1041666666667</c:v>
                </c:pt>
                <c:pt idx="13756">
                  <c:v>19.1055555555556</c:v>
                </c:pt>
                <c:pt idx="13757">
                  <c:v>19.106944444444402</c:v>
                </c:pt>
                <c:pt idx="13758">
                  <c:v>19.108333333333299</c:v>
                </c:pt>
                <c:pt idx="13759">
                  <c:v>19.109722222222199</c:v>
                </c:pt>
                <c:pt idx="13760">
                  <c:v>19.1111111111111</c:v>
                </c:pt>
                <c:pt idx="13761">
                  <c:v>19.112500000000001</c:v>
                </c:pt>
                <c:pt idx="13762">
                  <c:v>19.113888888888901</c:v>
                </c:pt>
                <c:pt idx="13763">
                  <c:v>19.115277777777798</c:v>
                </c:pt>
                <c:pt idx="13764">
                  <c:v>19.116666666666699</c:v>
                </c:pt>
                <c:pt idx="13765">
                  <c:v>19.1180555555556</c:v>
                </c:pt>
                <c:pt idx="13766">
                  <c:v>19.119444444444401</c:v>
                </c:pt>
                <c:pt idx="13767">
                  <c:v>19.120833333333302</c:v>
                </c:pt>
                <c:pt idx="13768">
                  <c:v>19.122222222222199</c:v>
                </c:pt>
                <c:pt idx="13769">
                  <c:v>19.123611111111099</c:v>
                </c:pt>
                <c:pt idx="13770">
                  <c:v>19.125</c:v>
                </c:pt>
                <c:pt idx="13771">
                  <c:v>19.126388888888901</c:v>
                </c:pt>
                <c:pt idx="13772">
                  <c:v>19.127777777777801</c:v>
                </c:pt>
                <c:pt idx="13773">
                  <c:v>19.129166666666698</c:v>
                </c:pt>
                <c:pt idx="13774">
                  <c:v>19.130555555555599</c:v>
                </c:pt>
                <c:pt idx="13775">
                  <c:v>19.1319444444444</c:v>
                </c:pt>
                <c:pt idx="13776">
                  <c:v>19.133333333333301</c:v>
                </c:pt>
                <c:pt idx="13777">
                  <c:v>19.134722222222202</c:v>
                </c:pt>
                <c:pt idx="13778">
                  <c:v>19.136111111111099</c:v>
                </c:pt>
                <c:pt idx="13779">
                  <c:v>19.137499999999999</c:v>
                </c:pt>
                <c:pt idx="13780">
                  <c:v>19.1388888888889</c:v>
                </c:pt>
                <c:pt idx="13781">
                  <c:v>19.140277777777801</c:v>
                </c:pt>
                <c:pt idx="13782">
                  <c:v>19.141666666666701</c:v>
                </c:pt>
                <c:pt idx="13783">
                  <c:v>19.143055555555598</c:v>
                </c:pt>
                <c:pt idx="13784">
                  <c:v>19.1444444444444</c:v>
                </c:pt>
                <c:pt idx="13785">
                  <c:v>19.1458333333333</c:v>
                </c:pt>
                <c:pt idx="13786">
                  <c:v>19.147222222222201</c:v>
                </c:pt>
                <c:pt idx="13787">
                  <c:v>19.148611111111101</c:v>
                </c:pt>
                <c:pt idx="13788">
                  <c:v>19.149999999999999</c:v>
                </c:pt>
                <c:pt idx="13789">
                  <c:v>19.151388888888899</c:v>
                </c:pt>
                <c:pt idx="13790">
                  <c:v>19.1527777777778</c:v>
                </c:pt>
                <c:pt idx="13791">
                  <c:v>19.154166666666701</c:v>
                </c:pt>
                <c:pt idx="13792">
                  <c:v>19.155555555555601</c:v>
                </c:pt>
                <c:pt idx="13793">
                  <c:v>19.156944444444399</c:v>
                </c:pt>
                <c:pt idx="13794">
                  <c:v>19.158333333333299</c:v>
                </c:pt>
                <c:pt idx="13795">
                  <c:v>19.1597222222222</c:v>
                </c:pt>
                <c:pt idx="13796">
                  <c:v>19.161111111111101</c:v>
                </c:pt>
                <c:pt idx="13797">
                  <c:v>19.162500000000001</c:v>
                </c:pt>
                <c:pt idx="13798">
                  <c:v>19.163888888888899</c:v>
                </c:pt>
                <c:pt idx="13799">
                  <c:v>19.165277777777799</c:v>
                </c:pt>
                <c:pt idx="13800">
                  <c:v>19.1666666666667</c:v>
                </c:pt>
                <c:pt idx="13801">
                  <c:v>19.1680555555556</c:v>
                </c:pt>
                <c:pt idx="13802">
                  <c:v>19.169444444444402</c:v>
                </c:pt>
                <c:pt idx="13803">
                  <c:v>19.170833333333299</c:v>
                </c:pt>
                <c:pt idx="13804">
                  <c:v>19.172222222222199</c:v>
                </c:pt>
                <c:pt idx="13805">
                  <c:v>19.1736111111111</c:v>
                </c:pt>
                <c:pt idx="13806">
                  <c:v>19.175000000000001</c:v>
                </c:pt>
                <c:pt idx="13807">
                  <c:v>19.176388888888901</c:v>
                </c:pt>
                <c:pt idx="13808">
                  <c:v>19.177777777777798</c:v>
                </c:pt>
                <c:pt idx="13809">
                  <c:v>19.179166666666699</c:v>
                </c:pt>
                <c:pt idx="13810">
                  <c:v>19.1805555555556</c:v>
                </c:pt>
                <c:pt idx="13811">
                  <c:v>19.181944444444401</c:v>
                </c:pt>
                <c:pt idx="13812">
                  <c:v>19.183333333333302</c:v>
                </c:pt>
                <c:pt idx="13813">
                  <c:v>19.184722222222199</c:v>
                </c:pt>
                <c:pt idx="13814">
                  <c:v>19.186111111111099</c:v>
                </c:pt>
                <c:pt idx="13815">
                  <c:v>19.1875</c:v>
                </c:pt>
                <c:pt idx="13816">
                  <c:v>19.188888888888901</c:v>
                </c:pt>
                <c:pt idx="13817">
                  <c:v>19.190277777777801</c:v>
                </c:pt>
                <c:pt idx="13818">
                  <c:v>19.191666666666698</c:v>
                </c:pt>
                <c:pt idx="13819">
                  <c:v>19.193055555555599</c:v>
                </c:pt>
                <c:pt idx="13820">
                  <c:v>19.1944444444444</c:v>
                </c:pt>
                <c:pt idx="13821">
                  <c:v>19.195833333333301</c:v>
                </c:pt>
                <c:pt idx="13822">
                  <c:v>19.197222222222202</c:v>
                </c:pt>
                <c:pt idx="13823">
                  <c:v>19.198611111111099</c:v>
                </c:pt>
                <c:pt idx="13824">
                  <c:v>19.2</c:v>
                </c:pt>
                <c:pt idx="13825">
                  <c:v>19.2013888888889</c:v>
                </c:pt>
                <c:pt idx="13826">
                  <c:v>19.202777777777801</c:v>
                </c:pt>
                <c:pt idx="13827">
                  <c:v>19.204166666666701</c:v>
                </c:pt>
                <c:pt idx="13828">
                  <c:v>19.205555555555598</c:v>
                </c:pt>
                <c:pt idx="13829">
                  <c:v>19.2069444444444</c:v>
                </c:pt>
                <c:pt idx="13830">
                  <c:v>19.2083333333333</c:v>
                </c:pt>
                <c:pt idx="13831">
                  <c:v>19.209722222222201</c:v>
                </c:pt>
                <c:pt idx="13832">
                  <c:v>19.211111111111101</c:v>
                </c:pt>
                <c:pt idx="13833">
                  <c:v>19.212499999999999</c:v>
                </c:pt>
                <c:pt idx="13834">
                  <c:v>19.213888888888899</c:v>
                </c:pt>
                <c:pt idx="13835">
                  <c:v>19.2152777777778</c:v>
                </c:pt>
                <c:pt idx="13836">
                  <c:v>19.216666666666701</c:v>
                </c:pt>
                <c:pt idx="13837">
                  <c:v>19.218055555555601</c:v>
                </c:pt>
                <c:pt idx="13838">
                  <c:v>19.219444444444399</c:v>
                </c:pt>
                <c:pt idx="13839">
                  <c:v>19.220833333333299</c:v>
                </c:pt>
                <c:pt idx="13840">
                  <c:v>19.2222222222222</c:v>
                </c:pt>
                <c:pt idx="13841">
                  <c:v>19.223611111111101</c:v>
                </c:pt>
                <c:pt idx="13842">
                  <c:v>19.225000000000001</c:v>
                </c:pt>
                <c:pt idx="13843">
                  <c:v>19.226388888888899</c:v>
                </c:pt>
                <c:pt idx="13844">
                  <c:v>19.227777777777799</c:v>
                </c:pt>
                <c:pt idx="13845">
                  <c:v>19.2291666666667</c:v>
                </c:pt>
                <c:pt idx="13846">
                  <c:v>19.2305555555556</c:v>
                </c:pt>
                <c:pt idx="13847">
                  <c:v>19.231944444444402</c:v>
                </c:pt>
                <c:pt idx="13848">
                  <c:v>19.233333333333299</c:v>
                </c:pt>
                <c:pt idx="13849">
                  <c:v>19.234722222222199</c:v>
                </c:pt>
                <c:pt idx="13850">
                  <c:v>19.2361111111111</c:v>
                </c:pt>
                <c:pt idx="13851">
                  <c:v>19.237500000000001</c:v>
                </c:pt>
                <c:pt idx="13852">
                  <c:v>19.238888888888901</c:v>
                </c:pt>
                <c:pt idx="13853">
                  <c:v>19.240277777777798</c:v>
                </c:pt>
                <c:pt idx="13854">
                  <c:v>19.241666666666699</c:v>
                </c:pt>
                <c:pt idx="13855">
                  <c:v>19.2430555555556</c:v>
                </c:pt>
                <c:pt idx="13856">
                  <c:v>19.244444444444401</c:v>
                </c:pt>
                <c:pt idx="13857">
                  <c:v>19.245833333333302</c:v>
                </c:pt>
                <c:pt idx="13858">
                  <c:v>19.247222222222199</c:v>
                </c:pt>
                <c:pt idx="13859">
                  <c:v>19.248611111111099</c:v>
                </c:pt>
                <c:pt idx="13860">
                  <c:v>19.25</c:v>
                </c:pt>
                <c:pt idx="13861">
                  <c:v>19.251388888888901</c:v>
                </c:pt>
                <c:pt idx="13862">
                  <c:v>19.252777777777801</c:v>
                </c:pt>
                <c:pt idx="13863">
                  <c:v>19.254166666666698</c:v>
                </c:pt>
                <c:pt idx="13864">
                  <c:v>19.255555555555599</c:v>
                </c:pt>
                <c:pt idx="13865">
                  <c:v>19.2569444444444</c:v>
                </c:pt>
                <c:pt idx="13866">
                  <c:v>19.258333333333301</c:v>
                </c:pt>
                <c:pt idx="13867">
                  <c:v>19.259722222222202</c:v>
                </c:pt>
                <c:pt idx="13868">
                  <c:v>19.261111111111099</c:v>
                </c:pt>
                <c:pt idx="13869">
                  <c:v>19.262499999999999</c:v>
                </c:pt>
                <c:pt idx="13870">
                  <c:v>19.2638888888889</c:v>
                </c:pt>
                <c:pt idx="13871">
                  <c:v>19.265277777777801</c:v>
                </c:pt>
                <c:pt idx="13872">
                  <c:v>19.266666666666701</c:v>
                </c:pt>
                <c:pt idx="13873">
                  <c:v>19.268055555555598</c:v>
                </c:pt>
                <c:pt idx="13874">
                  <c:v>19.2694444444444</c:v>
                </c:pt>
                <c:pt idx="13875">
                  <c:v>19.2708333333333</c:v>
                </c:pt>
                <c:pt idx="13876">
                  <c:v>19.272222222222201</c:v>
                </c:pt>
                <c:pt idx="13877">
                  <c:v>19.273611111111101</c:v>
                </c:pt>
                <c:pt idx="13878">
                  <c:v>19.274999999999999</c:v>
                </c:pt>
                <c:pt idx="13879">
                  <c:v>19.276388888888899</c:v>
                </c:pt>
                <c:pt idx="13880">
                  <c:v>19.2777777777778</c:v>
                </c:pt>
                <c:pt idx="13881">
                  <c:v>19.279166666666701</c:v>
                </c:pt>
                <c:pt idx="13882">
                  <c:v>19.280555555555601</c:v>
                </c:pt>
                <c:pt idx="13883">
                  <c:v>19.281944444444399</c:v>
                </c:pt>
                <c:pt idx="13884">
                  <c:v>19.283333333333299</c:v>
                </c:pt>
                <c:pt idx="13885">
                  <c:v>19.2847222222222</c:v>
                </c:pt>
                <c:pt idx="13886">
                  <c:v>19.286111111111101</c:v>
                </c:pt>
                <c:pt idx="13887">
                  <c:v>19.287500000000001</c:v>
                </c:pt>
                <c:pt idx="13888">
                  <c:v>19.288888888888899</c:v>
                </c:pt>
                <c:pt idx="13889">
                  <c:v>19.290277777777799</c:v>
                </c:pt>
                <c:pt idx="13890">
                  <c:v>19.2916666666667</c:v>
                </c:pt>
                <c:pt idx="13891">
                  <c:v>19.2930555555556</c:v>
                </c:pt>
                <c:pt idx="13892">
                  <c:v>19.294444444444402</c:v>
                </c:pt>
                <c:pt idx="13893">
                  <c:v>19.295833333333299</c:v>
                </c:pt>
                <c:pt idx="13894">
                  <c:v>19.297222222222199</c:v>
                </c:pt>
                <c:pt idx="13895">
                  <c:v>19.2986111111111</c:v>
                </c:pt>
                <c:pt idx="13896">
                  <c:v>19.3</c:v>
                </c:pt>
                <c:pt idx="13897">
                  <c:v>19.301388888888901</c:v>
                </c:pt>
                <c:pt idx="13898">
                  <c:v>19.302777777777798</c:v>
                </c:pt>
                <c:pt idx="13899">
                  <c:v>19.304166666666699</c:v>
                </c:pt>
                <c:pt idx="13900">
                  <c:v>19.3055555555556</c:v>
                </c:pt>
                <c:pt idx="13901">
                  <c:v>19.306944444444401</c:v>
                </c:pt>
                <c:pt idx="13902">
                  <c:v>19.308333333333302</c:v>
                </c:pt>
                <c:pt idx="13903">
                  <c:v>19.309722222222199</c:v>
                </c:pt>
                <c:pt idx="13904">
                  <c:v>19.311111111111099</c:v>
                </c:pt>
                <c:pt idx="13905">
                  <c:v>19.3125</c:v>
                </c:pt>
                <c:pt idx="13906">
                  <c:v>19.313888888888901</c:v>
                </c:pt>
                <c:pt idx="13907">
                  <c:v>19.315277777777801</c:v>
                </c:pt>
                <c:pt idx="13908">
                  <c:v>19.316666666666698</c:v>
                </c:pt>
                <c:pt idx="13909">
                  <c:v>19.318055555555599</c:v>
                </c:pt>
                <c:pt idx="13910">
                  <c:v>19.3194444444444</c:v>
                </c:pt>
                <c:pt idx="13911">
                  <c:v>19.320833333333301</c:v>
                </c:pt>
                <c:pt idx="13912">
                  <c:v>19.322222222222202</c:v>
                </c:pt>
                <c:pt idx="13913">
                  <c:v>19.323611111111099</c:v>
                </c:pt>
                <c:pt idx="13914">
                  <c:v>19.324999999999999</c:v>
                </c:pt>
                <c:pt idx="13915">
                  <c:v>19.3263888888889</c:v>
                </c:pt>
                <c:pt idx="13916">
                  <c:v>19.327777777777801</c:v>
                </c:pt>
                <c:pt idx="13917">
                  <c:v>19.329166666666701</c:v>
                </c:pt>
                <c:pt idx="13918">
                  <c:v>19.330555555555598</c:v>
                </c:pt>
                <c:pt idx="13919">
                  <c:v>19.3319444444444</c:v>
                </c:pt>
                <c:pt idx="13920">
                  <c:v>19.3333333333333</c:v>
                </c:pt>
                <c:pt idx="13921">
                  <c:v>19.334722222222201</c:v>
                </c:pt>
                <c:pt idx="13922">
                  <c:v>19.336111111111101</c:v>
                </c:pt>
                <c:pt idx="13923">
                  <c:v>19.337499999999999</c:v>
                </c:pt>
                <c:pt idx="13924">
                  <c:v>19.338888888888899</c:v>
                </c:pt>
                <c:pt idx="13925">
                  <c:v>19.3402777777778</c:v>
                </c:pt>
                <c:pt idx="13926">
                  <c:v>19.341666666666701</c:v>
                </c:pt>
                <c:pt idx="13927">
                  <c:v>19.343055555555601</c:v>
                </c:pt>
                <c:pt idx="13928">
                  <c:v>19.344444444444399</c:v>
                </c:pt>
                <c:pt idx="13929">
                  <c:v>19.345833333333299</c:v>
                </c:pt>
                <c:pt idx="13930">
                  <c:v>19.3472222222222</c:v>
                </c:pt>
                <c:pt idx="13931">
                  <c:v>19.348611111111101</c:v>
                </c:pt>
                <c:pt idx="13932">
                  <c:v>19.350000000000001</c:v>
                </c:pt>
                <c:pt idx="13933">
                  <c:v>19.351388888888899</c:v>
                </c:pt>
                <c:pt idx="13934">
                  <c:v>19.352777777777799</c:v>
                </c:pt>
                <c:pt idx="13935">
                  <c:v>19.3541666666667</c:v>
                </c:pt>
                <c:pt idx="13936">
                  <c:v>19.3555555555556</c:v>
                </c:pt>
                <c:pt idx="13937">
                  <c:v>19.356944444444402</c:v>
                </c:pt>
                <c:pt idx="13938">
                  <c:v>19.358333333333299</c:v>
                </c:pt>
                <c:pt idx="13939">
                  <c:v>19.359722222222199</c:v>
                </c:pt>
                <c:pt idx="13940">
                  <c:v>19.3611111111111</c:v>
                </c:pt>
                <c:pt idx="13941">
                  <c:v>19.362500000000001</c:v>
                </c:pt>
                <c:pt idx="13942">
                  <c:v>19.363888888888901</c:v>
                </c:pt>
                <c:pt idx="13943">
                  <c:v>19.365277777777798</c:v>
                </c:pt>
                <c:pt idx="13944">
                  <c:v>19.366666666666699</c:v>
                </c:pt>
                <c:pt idx="13945">
                  <c:v>19.3680555555556</c:v>
                </c:pt>
                <c:pt idx="13946">
                  <c:v>19.369444444444401</c:v>
                </c:pt>
                <c:pt idx="13947">
                  <c:v>19.370833333333302</c:v>
                </c:pt>
                <c:pt idx="13948">
                  <c:v>19.372222222222199</c:v>
                </c:pt>
                <c:pt idx="13949">
                  <c:v>19.373611111111099</c:v>
                </c:pt>
                <c:pt idx="13950">
                  <c:v>19.375</c:v>
                </c:pt>
                <c:pt idx="13951">
                  <c:v>19.376388888888901</c:v>
                </c:pt>
                <c:pt idx="13952">
                  <c:v>19.377777777777801</c:v>
                </c:pt>
                <c:pt idx="13953">
                  <c:v>19.379166666666698</c:v>
                </c:pt>
                <c:pt idx="13954">
                  <c:v>19.380555555555599</c:v>
                </c:pt>
                <c:pt idx="13955">
                  <c:v>19.3819444444444</c:v>
                </c:pt>
                <c:pt idx="13956">
                  <c:v>19.383333333333301</c:v>
                </c:pt>
                <c:pt idx="13957">
                  <c:v>19.384722222222202</c:v>
                </c:pt>
                <c:pt idx="13958">
                  <c:v>19.386111111111099</c:v>
                </c:pt>
                <c:pt idx="13959">
                  <c:v>19.387499999999999</c:v>
                </c:pt>
                <c:pt idx="13960">
                  <c:v>19.3888888888889</c:v>
                </c:pt>
                <c:pt idx="13961">
                  <c:v>19.390277777777801</c:v>
                </c:pt>
                <c:pt idx="13962">
                  <c:v>19.391666666666701</c:v>
                </c:pt>
                <c:pt idx="13963">
                  <c:v>19.393055555555598</c:v>
                </c:pt>
                <c:pt idx="13964">
                  <c:v>19.3944444444444</c:v>
                </c:pt>
                <c:pt idx="13965">
                  <c:v>19.3958333333333</c:v>
                </c:pt>
                <c:pt idx="13966">
                  <c:v>19.397222222222201</c:v>
                </c:pt>
                <c:pt idx="13967">
                  <c:v>19.398611111111101</c:v>
                </c:pt>
                <c:pt idx="13968">
                  <c:v>19.399999999999999</c:v>
                </c:pt>
                <c:pt idx="13969">
                  <c:v>19.401388888888899</c:v>
                </c:pt>
                <c:pt idx="13970">
                  <c:v>19.4027777777778</c:v>
                </c:pt>
                <c:pt idx="13971">
                  <c:v>19.404166666666701</c:v>
                </c:pt>
                <c:pt idx="13972">
                  <c:v>19.405555555555601</c:v>
                </c:pt>
                <c:pt idx="13973">
                  <c:v>19.406944444444399</c:v>
                </c:pt>
                <c:pt idx="13974">
                  <c:v>19.408333333333299</c:v>
                </c:pt>
                <c:pt idx="13975">
                  <c:v>19.4097222222222</c:v>
                </c:pt>
                <c:pt idx="13976">
                  <c:v>19.411111111111101</c:v>
                </c:pt>
                <c:pt idx="13977">
                  <c:v>19.412500000000001</c:v>
                </c:pt>
                <c:pt idx="13978">
                  <c:v>19.413888888888899</c:v>
                </c:pt>
                <c:pt idx="13979">
                  <c:v>19.415277777777799</c:v>
                </c:pt>
                <c:pt idx="13980">
                  <c:v>19.4166666666667</c:v>
                </c:pt>
                <c:pt idx="13981">
                  <c:v>19.4180555555556</c:v>
                </c:pt>
                <c:pt idx="13982">
                  <c:v>19.419444444444402</c:v>
                </c:pt>
                <c:pt idx="13983">
                  <c:v>19.420833333333299</c:v>
                </c:pt>
                <c:pt idx="13984">
                  <c:v>19.422222222222199</c:v>
                </c:pt>
                <c:pt idx="13985">
                  <c:v>19.4236111111111</c:v>
                </c:pt>
                <c:pt idx="13986">
                  <c:v>19.425000000000001</c:v>
                </c:pt>
                <c:pt idx="13987">
                  <c:v>19.426388888888901</c:v>
                </c:pt>
                <c:pt idx="13988">
                  <c:v>19.427777777777798</c:v>
                </c:pt>
                <c:pt idx="13989">
                  <c:v>19.429166666666699</c:v>
                </c:pt>
                <c:pt idx="13990">
                  <c:v>19.4305555555556</c:v>
                </c:pt>
                <c:pt idx="13991">
                  <c:v>19.431944444444401</c:v>
                </c:pt>
                <c:pt idx="13992">
                  <c:v>19.433333333333302</c:v>
                </c:pt>
                <c:pt idx="13993">
                  <c:v>19.434722222222199</c:v>
                </c:pt>
                <c:pt idx="13994">
                  <c:v>19.436111111111099</c:v>
                </c:pt>
                <c:pt idx="13995">
                  <c:v>19.4375</c:v>
                </c:pt>
                <c:pt idx="13996">
                  <c:v>19.438888888888901</c:v>
                </c:pt>
                <c:pt idx="13997">
                  <c:v>19.440277777777801</c:v>
                </c:pt>
                <c:pt idx="13998">
                  <c:v>19.441666666666698</c:v>
                </c:pt>
                <c:pt idx="13999">
                  <c:v>19.443055555555599</c:v>
                </c:pt>
                <c:pt idx="14000">
                  <c:v>19.4444444444444</c:v>
                </c:pt>
                <c:pt idx="14001">
                  <c:v>19.445833333333301</c:v>
                </c:pt>
                <c:pt idx="14002">
                  <c:v>19.447222222222202</c:v>
                </c:pt>
                <c:pt idx="14003">
                  <c:v>19.448611111111099</c:v>
                </c:pt>
                <c:pt idx="14004">
                  <c:v>19.45</c:v>
                </c:pt>
                <c:pt idx="14005">
                  <c:v>19.4513888888889</c:v>
                </c:pt>
                <c:pt idx="14006">
                  <c:v>19.452777777777801</c:v>
                </c:pt>
                <c:pt idx="14007">
                  <c:v>19.454166666666701</c:v>
                </c:pt>
                <c:pt idx="14008">
                  <c:v>19.455555555555598</c:v>
                </c:pt>
                <c:pt idx="14009">
                  <c:v>19.4569444444444</c:v>
                </c:pt>
                <c:pt idx="14010">
                  <c:v>19.4583333333333</c:v>
                </c:pt>
                <c:pt idx="14011">
                  <c:v>19.459722222222201</c:v>
                </c:pt>
                <c:pt idx="14012">
                  <c:v>19.461111111111101</c:v>
                </c:pt>
                <c:pt idx="14013">
                  <c:v>19.462499999999999</c:v>
                </c:pt>
                <c:pt idx="14014">
                  <c:v>19.463888888888899</c:v>
                </c:pt>
                <c:pt idx="14015">
                  <c:v>19.4652777777778</c:v>
                </c:pt>
                <c:pt idx="14016">
                  <c:v>19.466666666666701</c:v>
                </c:pt>
                <c:pt idx="14017">
                  <c:v>19.468055555555601</c:v>
                </c:pt>
                <c:pt idx="14018">
                  <c:v>19.469444444444399</c:v>
                </c:pt>
                <c:pt idx="14019">
                  <c:v>19.470833333333299</c:v>
                </c:pt>
                <c:pt idx="14020">
                  <c:v>19.4722222222222</c:v>
                </c:pt>
                <c:pt idx="14021">
                  <c:v>19.473611111111101</c:v>
                </c:pt>
                <c:pt idx="14022">
                  <c:v>19.475000000000001</c:v>
                </c:pt>
                <c:pt idx="14023">
                  <c:v>19.476388888888899</c:v>
                </c:pt>
                <c:pt idx="14024">
                  <c:v>19.477777777777799</c:v>
                </c:pt>
                <c:pt idx="14025">
                  <c:v>19.4791666666667</c:v>
                </c:pt>
                <c:pt idx="14026">
                  <c:v>19.4805555555556</c:v>
                </c:pt>
                <c:pt idx="14027">
                  <c:v>19.481944444444402</c:v>
                </c:pt>
                <c:pt idx="14028">
                  <c:v>19.483333333333299</c:v>
                </c:pt>
                <c:pt idx="14029">
                  <c:v>19.484722222222199</c:v>
                </c:pt>
                <c:pt idx="14030">
                  <c:v>19.4861111111111</c:v>
                </c:pt>
                <c:pt idx="14031">
                  <c:v>19.487500000000001</c:v>
                </c:pt>
                <c:pt idx="14032">
                  <c:v>19.488888888888901</c:v>
                </c:pt>
                <c:pt idx="14033">
                  <c:v>19.490277777777798</c:v>
                </c:pt>
                <c:pt idx="14034">
                  <c:v>19.491666666666699</c:v>
                </c:pt>
                <c:pt idx="14035">
                  <c:v>19.4930555555556</c:v>
                </c:pt>
                <c:pt idx="14036">
                  <c:v>19.494444444444401</c:v>
                </c:pt>
                <c:pt idx="14037">
                  <c:v>19.495833333333302</c:v>
                </c:pt>
                <c:pt idx="14038">
                  <c:v>19.497222222222199</c:v>
                </c:pt>
                <c:pt idx="14039">
                  <c:v>19.498611111111099</c:v>
                </c:pt>
                <c:pt idx="14040">
                  <c:v>19.5</c:v>
                </c:pt>
                <c:pt idx="14041">
                  <c:v>19.501388888888901</c:v>
                </c:pt>
                <c:pt idx="14042">
                  <c:v>19.502777777777801</c:v>
                </c:pt>
                <c:pt idx="14043">
                  <c:v>19.504166666666698</c:v>
                </c:pt>
                <c:pt idx="14044">
                  <c:v>19.505555555555599</c:v>
                </c:pt>
                <c:pt idx="14045">
                  <c:v>19.5069444444444</c:v>
                </c:pt>
                <c:pt idx="14046">
                  <c:v>19.508333333333301</c:v>
                </c:pt>
                <c:pt idx="14047">
                  <c:v>19.509722222222202</c:v>
                </c:pt>
                <c:pt idx="14048">
                  <c:v>19.511111111111099</c:v>
                </c:pt>
                <c:pt idx="14049">
                  <c:v>19.512499999999999</c:v>
                </c:pt>
                <c:pt idx="14050">
                  <c:v>19.5138888888889</c:v>
                </c:pt>
                <c:pt idx="14051">
                  <c:v>19.515277777777801</c:v>
                </c:pt>
                <c:pt idx="14052">
                  <c:v>19.516666666666701</c:v>
                </c:pt>
                <c:pt idx="14053">
                  <c:v>19.518055555555598</c:v>
                </c:pt>
                <c:pt idx="14054">
                  <c:v>19.5194444444444</c:v>
                </c:pt>
                <c:pt idx="14055">
                  <c:v>19.5208333333333</c:v>
                </c:pt>
                <c:pt idx="14056">
                  <c:v>19.522222222222201</c:v>
                </c:pt>
                <c:pt idx="14057">
                  <c:v>19.523611111111101</c:v>
                </c:pt>
                <c:pt idx="14058">
                  <c:v>19.524999999999999</c:v>
                </c:pt>
                <c:pt idx="14059">
                  <c:v>19.526388888888899</c:v>
                </c:pt>
                <c:pt idx="14060">
                  <c:v>19.5277777777778</c:v>
                </c:pt>
                <c:pt idx="14061">
                  <c:v>19.529166666666701</c:v>
                </c:pt>
                <c:pt idx="14062">
                  <c:v>19.530555555555601</c:v>
                </c:pt>
                <c:pt idx="14063">
                  <c:v>19.531944444444399</c:v>
                </c:pt>
                <c:pt idx="14064">
                  <c:v>19.533333333333299</c:v>
                </c:pt>
                <c:pt idx="14065">
                  <c:v>19.5347222222222</c:v>
                </c:pt>
                <c:pt idx="14066">
                  <c:v>19.536111111111101</c:v>
                </c:pt>
                <c:pt idx="14067">
                  <c:v>19.537500000000001</c:v>
                </c:pt>
                <c:pt idx="14068">
                  <c:v>19.538888888888899</c:v>
                </c:pt>
                <c:pt idx="14069">
                  <c:v>19.540277777777799</c:v>
                </c:pt>
                <c:pt idx="14070">
                  <c:v>19.5416666666667</c:v>
                </c:pt>
                <c:pt idx="14071">
                  <c:v>19.5430555555556</c:v>
                </c:pt>
                <c:pt idx="14072">
                  <c:v>19.544444444444402</c:v>
                </c:pt>
                <c:pt idx="14073">
                  <c:v>19.545833333333299</c:v>
                </c:pt>
                <c:pt idx="14074">
                  <c:v>19.547222222222199</c:v>
                </c:pt>
                <c:pt idx="14075">
                  <c:v>19.5486111111111</c:v>
                </c:pt>
                <c:pt idx="14076">
                  <c:v>19.55</c:v>
                </c:pt>
                <c:pt idx="14077">
                  <c:v>19.551388888888901</c:v>
                </c:pt>
                <c:pt idx="14078">
                  <c:v>19.552777777777798</c:v>
                </c:pt>
                <c:pt idx="14079">
                  <c:v>19.554166666666699</c:v>
                </c:pt>
                <c:pt idx="14080">
                  <c:v>19.5555555555556</c:v>
                </c:pt>
                <c:pt idx="14081">
                  <c:v>19.556944444444401</c:v>
                </c:pt>
                <c:pt idx="14082">
                  <c:v>19.558333333333302</c:v>
                </c:pt>
                <c:pt idx="14083">
                  <c:v>19.559722222222199</c:v>
                </c:pt>
                <c:pt idx="14084">
                  <c:v>19.561111111111099</c:v>
                </c:pt>
                <c:pt idx="14085">
                  <c:v>19.5625</c:v>
                </c:pt>
                <c:pt idx="14086">
                  <c:v>19.563888888888901</c:v>
                </c:pt>
                <c:pt idx="14087">
                  <c:v>19.565277777777801</c:v>
                </c:pt>
                <c:pt idx="14088">
                  <c:v>19.566666666666698</c:v>
                </c:pt>
                <c:pt idx="14089">
                  <c:v>19.568055555555599</c:v>
                </c:pt>
                <c:pt idx="14090">
                  <c:v>19.5694444444444</c:v>
                </c:pt>
                <c:pt idx="14091">
                  <c:v>19.570833333333301</c:v>
                </c:pt>
                <c:pt idx="14092">
                  <c:v>19.572222222222202</c:v>
                </c:pt>
                <c:pt idx="14093">
                  <c:v>19.573611111111099</c:v>
                </c:pt>
                <c:pt idx="14094">
                  <c:v>19.574999999999999</c:v>
                </c:pt>
                <c:pt idx="14095">
                  <c:v>19.5763888888889</c:v>
                </c:pt>
                <c:pt idx="14096">
                  <c:v>19.577777777777801</c:v>
                </c:pt>
                <c:pt idx="14097">
                  <c:v>19.579166666666701</c:v>
                </c:pt>
                <c:pt idx="14098">
                  <c:v>19.580555555555598</c:v>
                </c:pt>
                <c:pt idx="14099">
                  <c:v>19.5819444444444</c:v>
                </c:pt>
                <c:pt idx="14100">
                  <c:v>19.5833333333333</c:v>
                </c:pt>
                <c:pt idx="14101">
                  <c:v>19.584722222222201</c:v>
                </c:pt>
                <c:pt idx="14102">
                  <c:v>19.586111111111101</c:v>
                </c:pt>
                <c:pt idx="14103">
                  <c:v>19.587499999999999</c:v>
                </c:pt>
                <c:pt idx="14104">
                  <c:v>19.588888888888899</c:v>
                </c:pt>
                <c:pt idx="14105">
                  <c:v>19.5902777777778</c:v>
                </c:pt>
                <c:pt idx="14106">
                  <c:v>19.591666666666701</c:v>
                </c:pt>
                <c:pt idx="14107">
                  <c:v>19.593055555555601</c:v>
                </c:pt>
                <c:pt idx="14108">
                  <c:v>19.594444444444399</c:v>
                </c:pt>
                <c:pt idx="14109">
                  <c:v>19.595833333333299</c:v>
                </c:pt>
                <c:pt idx="14110">
                  <c:v>19.5972222222222</c:v>
                </c:pt>
                <c:pt idx="14111">
                  <c:v>19.598611111111101</c:v>
                </c:pt>
                <c:pt idx="14112">
                  <c:v>19.600000000000001</c:v>
                </c:pt>
                <c:pt idx="14113">
                  <c:v>19.601388888888899</c:v>
                </c:pt>
                <c:pt idx="14114">
                  <c:v>19.602777777777799</c:v>
                </c:pt>
                <c:pt idx="14115">
                  <c:v>19.6041666666667</c:v>
                </c:pt>
                <c:pt idx="14116">
                  <c:v>19.6055555555556</c:v>
                </c:pt>
                <c:pt idx="14117">
                  <c:v>19.606944444444402</c:v>
                </c:pt>
                <c:pt idx="14118">
                  <c:v>19.608333333333299</c:v>
                </c:pt>
                <c:pt idx="14119">
                  <c:v>19.609722222222199</c:v>
                </c:pt>
                <c:pt idx="14120">
                  <c:v>19.6111111111111</c:v>
                </c:pt>
                <c:pt idx="14121">
                  <c:v>19.612500000000001</c:v>
                </c:pt>
                <c:pt idx="14122">
                  <c:v>19.613888888888901</c:v>
                </c:pt>
                <c:pt idx="14123">
                  <c:v>19.615277777777798</c:v>
                </c:pt>
                <c:pt idx="14124">
                  <c:v>19.616666666666699</c:v>
                </c:pt>
                <c:pt idx="14125">
                  <c:v>19.6180555555556</c:v>
                </c:pt>
                <c:pt idx="14126">
                  <c:v>19.619444444444401</c:v>
                </c:pt>
                <c:pt idx="14127">
                  <c:v>19.620833333333302</c:v>
                </c:pt>
                <c:pt idx="14128">
                  <c:v>19.622222222222199</c:v>
                </c:pt>
                <c:pt idx="14129">
                  <c:v>19.623611111111099</c:v>
                </c:pt>
                <c:pt idx="14130">
                  <c:v>19.625</c:v>
                </c:pt>
                <c:pt idx="14131">
                  <c:v>19.626388888888901</c:v>
                </c:pt>
                <c:pt idx="14132">
                  <c:v>19.627777777777801</c:v>
                </c:pt>
                <c:pt idx="14133">
                  <c:v>19.629166666666698</c:v>
                </c:pt>
                <c:pt idx="14134">
                  <c:v>19.630555555555599</c:v>
                </c:pt>
                <c:pt idx="14135">
                  <c:v>19.6319444444444</c:v>
                </c:pt>
                <c:pt idx="14136">
                  <c:v>19.633333333333301</c:v>
                </c:pt>
                <c:pt idx="14137">
                  <c:v>19.634722222222202</c:v>
                </c:pt>
                <c:pt idx="14138">
                  <c:v>19.636111111111099</c:v>
                </c:pt>
                <c:pt idx="14139">
                  <c:v>19.637499999999999</c:v>
                </c:pt>
                <c:pt idx="14140">
                  <c:v>19.6388888888889</c:v>
                </c:pt>
                <c:pt idx="14141">
                  <c:v>19.640277777777801</c:v>
                </c:pt>
                <c:pt idx="14142">
                  <c:v>19.641666666666701</c:v>
                </c:pt>
                <c:pt idx="14143">
                  <c:v>19.643055555555598</c:v>
                </c:pt>
                <c:pt idx="14144">
                  <c:v>19.6444444444444</c:v>
                </c:pt>
                <c:pt idx="14145">
                  <c:v>19.6458333333333</c:v>
                </c:pt>
                <c:pt idx="14146">
                  <c:v>19.647222222222201</c:v>
                </c:pt>
                <c:pt idx="14147">
                  <c:v>19.648611111111101</c:v>
                </c:pt>
                <c:pt idx="14148">
                  <c:v>19.649999999999999</c:v>
                </c:pt>
                <c:pt idx="14149">
                  <c:v>19.651388888888899</c:v>
                </c:pt>
                <c:pt idx="14150">
                  <c:v>19.6527777777778</c:v>
                </c:pt>
                <c:pt idx="14151">
                  <c:v>19.654166666666701</c:v>
                </c:pt>
                <c:pt idx="14152">
                  <c:v>19.655555555555601</c:v>
                </c:pt>
                <c:pt idx="14153">
                  <c:v>19.656944444444399</c:v>
                </c:pt>
                <c:pt idx="14154">
                  <c:v>19.658333333333299</c:v>
                </c:pt>
                <c:pt idx="14155">
                  <c:v>19.6597222222222</c:v>
                </c:pt>
                <c:pt idx="14156">
                  <c:v>19.661111111111101</c:v>
                </c:pt>
                <c:pt idx="14157">
                  <c:v>19.662500000000001</c:v>
                </c:pt>
                <c:pt idx="14158">
                  <c:v>19.663888888888899</c:v>
                </c:pt>
                <c:pt idx="14159">
                  <c:v>19.665277777777799</c:v>
                </c:pt>
                <c:pt idx="14160">
                  <c:v>19.6666666666667</c:v>
                </c:pt>
                <c:pt idx="14161">
                  <c:v>19.6680555555556</c:v>
                </c:pt>
                <c:pt idx="14162">
                  <c:v>19.669444444444402</c:v>
                </c:pt>
                <c:pt idx="14163">
                  <c:v>19.670833333333299</c:v>
                </c:pt>
                <c:pt idx="14164">
                  <c:v>19.672222222222199</c:v>
                </c:pt>
                <c:pt idx="14165">
                  <c:v>19.6736111111111</c:v>
                </c:pt>
                <c:pt idx="14166">
                  <c:v>19.675000000000001</c:v>
                </c:pt>
                <c:pt idx="14167">
                  <c:v>19.676388888888901</c:v>
                </c:pt>
                <c:pt idx="14168">
                  <c:v>19.677777777777798</c:v>
                </c:pt>
                <c:pt idx="14169">
                  <c:v>19.679166666666699</c:v>
                </c:pt>
                <c:pt idx="14170">
                  <c:v>19.6805555555556</c:v>
                </c:pt>
                <c:pt idx="14171">
                  <c:v>19.681944444444401</c:v>
                </c:pt>
                <c:pt idx="14172">
                  <c:v>19.683333333333302</c:v>
                </c:pt>
                <c:pt idx="14173">
                  <c:v>19.684722222222199</c:v>
                </c:pt>
                <c:pt idx="14174">
                  <c:v>19.686111111111099</c:v>
                </c:pt>
                <c:pt idx="14175">
                  <c:v>19.6875</c:v>
                </c:pt>
                <c:pt idx="14176">
                  <c:v>19.688888888888901</c:v>
                </c:pt>
                <c:pt idx="14177">
                  <c:v>19.690277777777801</c:v>
                </c:pt>
                <c:pt idx="14178">
                  <c:v>19.691666666666698</c:v>
                </c:pt>
                <c:pt idx="14179">
                  <c:v>19.693055555555599</c:v>
                </c:pt>
                <c:pt idx="14180">
                  <c:v>19.6944444444444</c:v>
                </c:pt>
                <c:pt idx="14181">
                  <c:v>19.695833333333301</c:v>
                </c:pt>
                <c:pt idx="14182">
                  <c:v>19.697222222222202</c:v>
                </c:pt>
                <c:pt idx="14183">
                  <c:v>19.698611111111099</c:v>
                </c:pt>
                <c:pt idx="14184">
                  <c:v>19.7</c:v>
                </c:pt>
                <c:pt idx="14185">
                  <c:v>19.7013888888889</c:v>
                </c:pt>
                <c:pt idx="14186">
                  <c:v>19.702777777777801</c:v>
                </c:pt>
                <c:pt idx="14187">
                  <c:v>19.704166666666701</c:v>
                </c:pt>
                <c:pt idx="14188">
                  <c:v>19.705555555555598</c:v>
                </c:pt>
                <c:pt idx="14189">
                  <c:v>19.7069444444444</c:v>
                </c:pt>
                <c:pt idx="14190">
                  <c:v>19.7083333333333</c:v>
                </c:pt>
                <c:pt idx="14191">
                  <c:v>19.709722222222201</c:v>
                </c:pt>
                <c:pt idx="14192">
                  <c:v>19.711111111111101</c:v>
                </c:pt>
                <c:pt idx="14193">
                  <c:v>19.712499999999999</c:v>
                </c:pt>
                <c:pt idx="14194">
                  <c:v>19.713888888888899</c:v>
                </c:pt>
                <c:pt idx="14195">
                  <c:v>19.7152777777778</c:v>
                </c:pt>
                <c:pt idx="14196">
                  <c:v>19.716666666666701</c:v>
                </c:pt>
                <c:pt idx="14197">
                  <c:v>19.718055555555601</c:v>
                </c:pt>
                <c:pt idx="14198">
                  <c:v>19.719444444444399</c:v>
                </c:pt>
                <c:pt idx="14199">
                  <c:v>19.720833333333299</c:v>
                </c:pt>
                <c:pt idx="14200">
                  <c:v>19.7222222222222</c:v>
                </c:pt>
                <c:pt idx="14201">
                  <c:v>19.723611111111101</c:v>
                </c:pt>
                <c:pt idx="14202">
                  <c:v>19.725000000000001</c:v>
                </c:pt>
                <c:pt idx="14203">
                  <c:v>19.726388888888899</c:v>
                </c:pt>
                <c:pt idx="14204">
                  <c:v>19.727777777777799</c:v>
                </c:pt>
                <c:pt idx="14205">
                  <c:v>19.7291666666667</c:v>
                </c:pt>
                <c:pt idx="14206">
                  <c:v>19.7305555555556</c:v>
                </c:pt>
                <c:pt idx="14207">
                  <c:v>19.731944444444402</c:v>
                </c:pt>
                <c:pt idx="14208">
                  <c:v>19.733333333333299</c:v>
                </c:pt>
                <c:pt idx="14209">
                  <c:v>19.734722222222199</c:v>
                </c:pt>
                <c:pt idx="14210">
                  <c:v>19.7361111111111</c:v>
                </c:pt>
                <c:pt idx="14211">
                  <c:v>19.737500000000001</c:v>
                </c:pt>
                <c:pt idx="14212">
                  <c:v>19.738888888888901</c:v>
                </c:pt>
                <c:pt idx="14213">
                  <c:v>19.740277777777798</c:v>
                </c:pt>
                <c:pt idx="14214">
                  <c:v>19.741666666666699</c:v>
                </c:pt>
                <c:pt idx="14215">
                  <c:v>19.7430555555556</c:v>
                </c:pt>
                <c:pt idx="14216">
                  <c:v>19.744444444444401</c:v>
                </c:pt>
                <c:pt idx="14217">
                  <c:v>19.745833333333302</c:v>
                </c:pt>
                <c:pt idx="14218">
                  <c:v>19.747222222222199</c:v>
                </c:pt>
                <c:pt idx="14219">
                  <c:v>19.748611111111099</c:v>
                </c:pt>
                <c:pt idx="14220">
                  <c:v>19.75</c:v>
                </c:pt>
                <c:pt idx="14221">
                  <c:v>19.751388888888901</c:v>
                </c:pt>
                <c:pt idx="14222">
                  <c:v>19.752777777777801</c:v>
                </c:pt>
                <c:pt idx="14223">
                  <c:v>19.754166666666698</c:v>
                </c:pt>
                <c:pt idx="14224">
                  <c:v>19.755555555555599</c:v>
                </c:pt>
                <c:pt idx="14225">
                  <c:v>19.7569444444444</c:v>
                </c:pt>
                <c:pt idx="14226">
                  <c:v>19.758333333333301</c:v>
                </c:pt>
                <c:pt idx="14227">
                  <c:v>19.759722222222202</c:v>
                </c:pt>
                <c:pt idx="14228">
                  <c:v>19.761111111111099</c:v>
                </c:pt>
                <c:pt idx="14229">
                  <c:v>19.762499999999999</c:v>
                </c:pt>
                <c:pt idx="14230">
                  <c:v>19.7638888888889</c:v>
                </c:pt>
                <c:pt idx="14231">
                  <c:v>19.765277777777801</c:v>
                </c:pt>
                <c:pt idx="14232">
                  <c:v>19.766666666666701</c:v>
                </c:pt>
                <c:pt idx="14233">
                  <c:v>19.768055555555598</c:v>
                </c:pt>
                <c:pt idx="14234">
                  <c:v>19.7694444444444</c:v>
                </c:pt>
                <c:pt idx="14235">
                  <c:v>19.7708333333333</c:v>
                </c:pt>
                <c:pt idx="14236">
                  <c:v>19.772222222222201</c:v>
                </c:pt>
                <c:pt idx="14237">
                  <c:v>19.773611111111101</c:v>
                </c:pt>
                <c:pt idx="14238">
                  <c:v>19.774999999999999</c:v>
                </c:pt>
                <c:pt idx="14239">
                  <c:v>19.776388888888899</c:v>
                </c:pt>
                <c:pt idx="14240">
                  <c:v>19.7777777777778</c:v>
                </c:pt>
                <c:pt idx="14241">
                  <c:v>19.779166666666701</c:v>
                </c:pt>
                <c:pt idx="14242">
                  <c:v>19.780555555555601</c:v>
                </c:pt>
                <c:pt idx="14243">
                  <c:v>19.781944444444399</c:v>
                </c:pt>
                <c:pt idx="14244">
                  <c:v>19.783333333333299</c:v>
                </c:pt>
                <c:pt idx="14245">
                  <c:v>19.7847222222222</c:v>
                </c:pt>
                <c:pt idx="14246">
                  <c:v>19.786111111111101</c:v>
                </c:pt>
                <c:pt idx="14247">
                  <c:v>19.787500000000001</c:v>
                </c:pt>
                <c:pt idx="14248">
                  <c:v>19.788888888888899</c:v>
                </c:pt>
                <c:pt idx="14249">
                  <c:v>19.790277777777799</c:v>
                </c:pt>
                <c:pt idx="14250">
                  <c:v>19.7916666666667</c:v>
                </c:pt>
                <c:pt idx="14251">
                  <c:v>19.7930555555556</c:v>
                </c:pt>
                <c:pt idx="14252">
                  <c:v>19.794444444444402</c:v>
                </c:pt>
                <c:pt idx="14253">
                  <c:v>19.795833333333299</c:v>
                </c:pt>
                <c:pt idx="14254">
                  <c:v>19.797222222222199</c:v>
                </c:pt>
                <c:pt idx="14255">
                  <c:v>19.7986111111111</c:v>
                </c:pt>
                <c:pt idx="14256">
                  <c:v>19.8</c:v>
                </c:pt>
                <c:pt idx="14257">
                  <c:v>19.801388888888901</c:v>
                </c:pt>
                <c:pt idx="14258">
                  <c:v>19.802777777777798</c:v>
                </c:pt>
                <c:pt idx="14259">
                  <c:v>19.804166666666699</c:v>
                </c:pt>
                <c:pt idx="14260">
                  <c:v>19.8055555555556</c:v>
                </c:pt>
                <c:pt idx="14261">
                  <c:v>19.806944444444401</c:v>
                </c:pt>
                <c:pt idx="14262">
                  <c:v>19.808333333333302</c:v>
                </c:pt>
                <c:pt idx="14263">
                  <c:v>19.809722222222199</c:v>
                </c:pt>
                <c:pt idx="14264">
                  <c:v>19.811111111111099</c:v>
                </c:pt>
                <c:pt idx="14265">
                  <c:v>19.8125</c:v>
                </c:pt>
                <c:pt idx="14266">
                  <c:v>19.813888888888901</c:v>
                </c:pt>
                <c:pt idx="14267">
                  <c:v>19.815277777777801</c:v>
                </c:pt>
                <c:pt idx="14268">
                  <c:v>19.816666666666698</c:v>
                </c:pt>
                <c:pt idx="14269">
                  <c:v>19.818055555555599</c:v>
                </c:pt>
                <c:pt idx="14270">
                  <c:v>19.8194444444444</c:v>
                </c:pt>
                <c:pt idx="14271">
                  <c:v>19.820833333333301</c:v>
                </c:pt>
                <c:pt idx="14272">
                  <c:v>19.822222222222202</c:v>
                </c:pt>
                <c:pt idx="14273">
                  <c:v>19.823611111111099</c:v>
                </c:pt>
                <c:pt idx="14274">
                  <c:v>19.824999999999999</c:v>
                </c:pt>
                <c:pt idx="14275">
                  <c:v>19.8263888888889</c:v>
                </c:pt>
                <c:pt idx="14276">
                  <c:v>19.827777777777801</c:v>
                </c:pt>
                <c:pt idx="14277">
                  <c:v>19.829166666666701</c:v>
                </c:pt>
                <c:pt idx="14278">
                  <c:v>19.830555555555598</c:v>
                </c:pt>
                <c:pt idx="14279">
                  <c:v>19.8319444444444</c:v>
                </c:pt>
                <c:pt idx="14280">
                  <c:v>19.8333333333333</c:v>
                </c:pt>
                <c:pt idx="14281">
                  <c:v>19.834722222222201</c:v>
                </c:pt>
                <c:pt idx="14282">
                  <c:v>19.836111111111101</c:v>
                </c:pt>
                <c:pt idx="14283">
                  <c:v>19.837499999999999</c:v>
                </c:pt>
                <c:pt idx="14284">
                  <c:v>19.838888888888899</c:v>
                </c:pt>
                <c:pt idx="14285">
                  <c:v>19.8402777777778</c:v>
                </c:pt>
                <c:pt idx="14286">
                  <c:v>19.841666666666701</c:v>
                </c:pt>
                <c:pt idx="14287">
                  <c:v>19.843055555555601</c:v>
                </c:pt>
                <c:pt idx="14288">
                  <c:v>19.844444444444399</c:v>
                </c:pt>
                <c:pt idx="14289">
                  <c:v>19.845833333333299</c:v>
                </c:pt>
                <c:pt idx="14290">
                  <c:v>19.8472222222222</c:v>
                </c:pt>
                <c:pt idx="14291">
                  <c:v>19.848611111111101</c:v>
                </c:pt>
                <c:pt idx="14292">
                  <c:v>19.850000000000001</c:v>
                </c:pt>
                <c:pt idx="14293">
                  <c:v>19.851388888888899</c:v>
                </c:pt>
                <c:pt idx="14294">
                  <c:v>19.852777777777799</c:v>
                </c:pt>
                <c:pt idx="14295">
                  <c:v>19.8541666666667</c:v>
                </c:pt>
                <c:pt idx="14296">
                  <c:v>19.8555555555556</c:v>
                </c:pt>
                <c:pt idx="14297">
                  <c:v>19.856944444444402</c:v>
                </c:pt>
                <c:pt idx="14298">
                  <c:v>19.858333333333299</c:v>
                </c:pt>
                <c:pt idx="14299">
                  <c:v>19.859722222222199</c:v>
                </c:pt>
                <c:pt idx="14300">
                  <c:v>19.8611111111111</c:v>
                </c:pt>
                <c:pt idx="14301">
                  <c:v>19.862500000000001</c:v>
                </c:pt>
                <c:pt idx="14302">
                  <c:v>19.863888888888901</c:v>
                </c:pt>
                <c:pt idx="14303">
                  <c:v>19.865277777777798</c:v>
                </c:pt>
                <c:pt idx="14304">
                  <c:v>19.866666666666699</c:v>
                </c:pt>
                <c:pt idx="14305">
                  <c:v>19.8680555555556</c:v>
                </c:pt>
                <c:pt idx="14306">
                  <c:v>19.869444444444401</c:v>
                </c:pt>
                <c:pt idx="14307">
                  <c:v>19.870833333333302</c:v>
                </c:pt>
                <c:pt idx="14308">
                  <c:v>19.872222222222199</c:v>
                </c:pt>
                <c:pt idx="14309">
                  <c:v>19.873611111111099</c:v>
                </c:pt>
                <c:pt idx="14310">
                  <c:v>19.875</c:v>
                </c:pt>
                <c:pt idx="14311">
                  <c:v>19.876388888888901</c:v>
                </c:pt>
                <c:pt idx="14312">
                  <c:v>19.877777777777801</c:v>
                </c:pt>
                <c:pt idx="14313">
                  <c:v>19.879166666666698</c:v>
                </c:pt>
                <c:pt idx="14314">
                  <c:v>19.880555555555599</c:v>
                </c:pt>
                <c:pt idx="14315">
                  <c:v>19.8819444444444</c:v>
                </c:pt>
                <c:pt idx="14316">
                  <c:v>19.883333333333301</c:v>
                </c:pt>
                <c:pt idx="14317">
                  <c:v>19.884722222222202</c:v>
                </c:pt>
                <c:pt idx="14318">
                  <c:v>19.886111111111099</c:v>
                </c:pt>
                <c:pt idx="14319">
                  <c:v>19.887499999999999</c:v>
                </c:pt>
                <c:pt idx="14320">
                  <c:v>19.8888888888889</c:v>
                </c:pt>
                <c:pt idx="14321">
                  <c:v>19.890277777777801</c:v>
                </c:pt>
                <c:pt idx="14322">
                  <c:v>19.891666666666701</c:v>
                </c:pt>
                <c:pt idx="14323">
                  <c:v>19.893055555555598</c:v>
                </c:pt>
                <c:pt idx="14324">
                  <c:v>19.8944444444444</c:v>
                </c:pt>
                <c:pt idx="14325">
                  <c:v>19.8958333333333</c:v>
                </c:pt>
                <c:pt idx="14326">
                  <c:v>19.897222222222201</c:v>
                </c:pt>
                <c:pt idx="14327">
                  <c:v>19.898611111111101</c:v>
                </c:pt>
                <c:pt idx="14328">
                  <c:v>19.899999999999999</c:v>
                </c:pt>
                <c:pt idx="14329">
                  <c:v>19.901388888888899</c:v>
                </c:pt>
                <c:pt idx="14330">
                  <c:v>19.9027777777778</c:v>
                </c:pt>
                <c:pt idx="14331">
                  <c:v>19.904166666666701</c:v>
                </c:pt>
                <c:pt idx="14332">
                  <c:v>19.905555555555601</c:v>
                </c:pt>
                <c:pt idx="14333">
                  <c:v>19.906944444444399</c:v>
                </c:pt>
                <c:pt idx="14334">
                  <c:v>19.908333333333299</c:v>
                </c:pt>
                <c:pt idx="14335">
                  <c:v>19.9097222222222</c:v>
                </c:pt>
                <c:pt idx="14336">
                  <c:v>19.911111111111101</c:v>
                </c:pt>
                <c:pt idx="14337">
                  <c:v>19.912500000000001</c:v>
                </c:pt>
                <c:pt idx="14338">
                  <c:v>19.913888888888899</c:v>
                </c:pt>
                <c:pt idx="14339">
                  <c:v>19.915277777777799</c:v>
                </c:pt>
                <c:pt idx="14340">
                  <c:v>19.9166666666667</c:v>
                </c:pt>
                <c:pt idx="14341">
                  <c:v>19.9180555555556</c:v>
                </c:pt>
                <c:pt idx="14342">
                  <c:v>19.919444444444402</c:v>
                </c:pt>
                <c:pt idx="14343">
                  <c:v>19.920833333333299</c:v>
                </c:pt>
                <c:pt idx="14344">
                  <c:v>19.922222222222199</c:v>
                </c:pt>
                <c:pt idx="14345">
                  <c:v>19.9236111111111</c:v>
                </c:pt>
                <c:pt idx="14346">
                  <c:v>19.925000000000001</c:v>
                </c:pt>
                <c:pt idx="14347">
                  <c:v>19.926388888888901</c:v>
                </c:pt>
                <c:pt idx="14348">
                  <c:v>19.927777777777798</c:v>
                </c:pt>
                <c:pt idx="14349">
                  <c:v>19.929166666666699</c:v>
                </c:pt>
                <c:pt idx="14350">
                  <c:v>19.9305555555556</c:v>
                </c:pt>
                <c:pt idx="14351">
                  <c:v>19.931944444444401</c:v>
                </c:pt>
                <c:pt idx="14352">
                  <c:v>19.933333333333302</c:v>
                </c:pt>
                <c:pt idx="14353">
                  <c:v>19.934722222222199</c:v>
                </c:pt>
                <c:pt idx="14354">
                  <c:v>19.936111111111099</c:v>
                </c:pt>
                <c:pt idx="14355">
                  <c:v>19.9375</c:v>
                </c:pt>
                <c:pt idx="14356">
                  <c:v>19.938888888888901</c:v>
                </c:pt>
                <c:pt idx="14357">
                  <c:v>19.940277777777801</c:v>
                </c:pt>
                <c:pt idx="14358">
                  <c:v>19.941666666666698</c:v>
                </c:pt>
                <c:pt idx="14359">
                  <c:v>19.943055555555599</c:v>
                </c:pt>
                <c:pt idx="14360">
                  <c:v>19.9444444444444</c:v>
                </c:pt>
                <c:pt idx="14361">
                  <c:v>19.945833333333301</c:v>
                </c:pt>
                <c:pt idx="14362">
                  <c:v>19.947222222222202</c:v>
                </c:pt>
                <c:pt idx="14363">
                  <c:v>19.948611111111099</c:v>
                </c:pt>
                <c:pt idx="14364">
                  <c:v>19.95</c:v>
                </c:pt>
                <c:pt idx="14365">
                  <c:v>19.9513888888889</c:v>
                </c:pt>
                <c:pt idx="14366">
                  <c:v>19.952777777777801</c:v>
                </c:pt>
                <c:pt idx="14367">
                  <c:v>19.954166666666701</c:v>
                </c:pt>
                <c:pt idx="14368">
                  <c:v>19.955555555555598</c:v>
                </c:pt>
                <c:pt idx="14369">
                  <c:v>19.9569444444444</c:v>
                </c:pt>
                <c:pt idx="14370">
                  <c:v>19.9583333333333</c:v>
                </c:pt>
                <c:pt idx="14371">
                  <c:v>19.959722222222201</c:v>
                </c:pt>
                <c:pt idx="14372">
                  <c:v>19.961111111111101</c:v>
                </c:pt>
                <c:pt idx="14373">
                  <c:v>19.962499999999999</c:v>
                </c:pt>
                <c:pt idx="14374">
                  <c:v>19.963888888888899</c:v>
                </c:pt>
                <c:pt idx="14375">
                  <c:v>19.9652777777778</c:v>
                </c:pt>
                <c:pt idx="14376">
                  <c:v>19.966666666666701</c:v>
                </c:pt>
                <c:pt idx="14377">
                  <c:v>19.968055555555601</c:v>
                </c:pt>
                <c:pt idx="14378">
                  <c:v>19.969444444444399</c:v>
                </c:pt>
                <c:pt idx="14379">
                  <c:v>19.970833333333299</c:v>
                </c:pt>
                <c:pt idx="14380">
                  <c:v>19.9722222222222</c:v>
                </c:pt>
                <c:pt idx="14381">
                  <c:v>19.973611111111101</c:v>
                </c:pt>
                <c:pt idx="14382">
                  <c:v>19.975000000000001</c:v>
                </c:pt>
                <c:pt idx="14383">
                  <c:v>19.976388888888899</c:v>
                </c:pt>
                <c:pt idx="14384">
                  <c:v>19.977777777777799</c:v>
                </c:pt>
                <c:pt idx="14385">
                  <c:v>19.9791666666667</c:v>
                </c:pt>
                <c:pt idx="14386">
                  <c:v>19.9805555555556</c:v>
                </c:pt>
                <c:pt idx="14387">
                  <c:v>19.981944444444402</c:v>
                </c:pt>
                <c:pt idx="14388">
                  <c:v>19.983333333333299</c:v>
                </c:pt>
                <c:pt idx="14389">
                  <c:v>19.984722222222199</c:v>
                </c:pt>
                <c:pt idx="14390">
                  <c:v>19.9861111111111</c:v>
                </c:pt>
                <c:pt idx="14391">
                  <c:v>19.987500000000001</c:v>
                </c:pt>
                <c:pt idx="14392">
                  <c:v>19.988888888888901</c:v>
                </c:pt>
                <c:pt idx="14393">
                  <c:v>19.990277777777798</c:v>
                </c:pt>
                <c:pt idx="14394">
                  <c:v>19.991666666666699</c:v>
                </c:pt>
                <c:pt idx="14395">
                  <c:v>19.9930555555556</c:v>
                </c:pt>
                <c:pt idx="14396">
                  <c:v>19.994444444444401</c:v>
                </c:pt>
                <c:pt idx="14397">
                  <c:v>19.995833333333302</c:v>
                </c:pt>
                <c:pt idx="14398">
                  <c:v>19.997222222222199</c:v>
                </c:pt>
                <c:pt idx="14399">
                  <c:v>19.998611111111099</c:v>
                </c:pt>
                <c:pt idx="14400">
                  <c:v>20</c:v>
                </c:pt>
                <c:pt idx="14401">
                  <c:v>20.001388888888901</c:v>
                </c:pt>
                <c:pt idx="14402">
                  <c:v>20.002777777777801</c:v>
                </c:pt>
                <c:pt idx="14403">
                  <c:v>20.004166666666698</c:v>
                </c:pt>
                <c:pt idx="14404">
                  <c:v>20.005555555555599</c:v>
                </c:pt>
                <c:pt idx="14405">
                  <c:v>20.0069444444444</c:v>
                </c:pt>
                <c:pt idx="14406">
                  <c:v>20.008333333333301</c:v>
                </c:pt>
                <c:pt idx="14407">
                  <c:v>20.009722222222202</c:v>
                </c:pt>
                <c:pt idx="14408">
                  <c:v>20.011111111111099</c:v>
                </c:pt>
                <c:pt idx="14409">
                  <c:v>20.012499999999999</c:v>
                </c:pt>
                <c:pt idx="14410">
                  <c:v>20.0138888888889</c:v>
                </c:pt>
                <c:pt idx="14411">
                  <c:v>20.015277777777801</c:v>
                </c:pt>
                <c:pt idx="14412">
                  <c:v>20.016666666666701</c:v>
                </c:pt>
                <c:pt idx="14413">
                  <c:v>20.018055555555598</c:v>
                </c:pt>
                <c:pt idx="14414">
                  <c:v>20.0194444444444</c:v>
                </c:pt>
                <c:pt idx="14415">
                  <c:v>20.0208333333333</c:v>
                </c:pt>
                <c:pt idx="14416">
                  <c:v>20.022222222222201</c:v>
                </c:pt>
                <c:pt idx="14417">
                  <c:v>20.023611111111101</c:v>
                </c:pt>
                <c:pt idx="14418">
                  <c:v>20.024999999999999</c:v>
                </c:pt>
                <c:pt idx="14419">
                  <c:v>20.026388888888899</c:v>
                </c:pt>
                <c:pt idx="14420">
                  <c:v>20.0277777777778</c:v>
                </c:pt>
                <c:pt idx="14421">
                  <c:v>20.029166666666701</c:v>
                </c:pt>
                <c:pt idx="14422">
                  <c:v>20.030555555555601</c:v>
                </c:pt>
                <c:pt idx="14423">
                  <c:v>20.031944444444399</c:v>
                </c:pt>
                <c:pt idx="14424">
                  <c:v>20.033333333333299</c:v>
                </c:pt>
                <c:pt idx="14425">
                  <c:v>20.0347222222222</c:v>
                </c:pt>
                <c:pt idx="14426">
                  <c:v>20.036111111111101</c:v>
                </c:pt>
                <c:pt idx="14427">
                  <c:v>20.037500000000001</c:v>
                </c:pt>
                <c:pt idx="14428">
                  <c:v>20.038888888888899</c:v>
                </c:pt>
                <c:pt idx="14429">
                  <c:v>20.040277777777799</c:v>
                </c:pt>
                <c:pt idx="14430">
                  <c:v>20.0416666666667</c:v>
                </c:pt>
                <c:pt idx="14431">
                  <c:v>20.0430555555556</c:v>
                </c:pt>
                <c:pt idx="14432">
                  <c:v>20.044444444444402</c:v>
                </c:pt>
                <c:pt idx="14433">
                  <c:v>20.045833333333299</c:v>
                </c:pt>
                <c:pt idx="14434">
                  <c:v>20.047222222222199</c:v>
                </c:pt>
                <c:pt idx="14435">
                  <c:v>20.0486111111111</c:v>
                </c:pt>
                <c:pt idx="14436">
                  <c:v>20.05</c:v>
                </c:pt>
                <c:pt idx="14437">
                  <c:v>20.051388888888901</c:v>
                </c:pt>
                <c:pt idx="14438">
                  <c:v>20.052777777777798</c:v>
                </c:pt>
                <c:pt idx="14439">
                  <c:v>20.054166666666699</c:v>
                </c:pt>
                <c:pt idx="14440">
                  <c:v>20.0555555555556</c:v>
                </c:pt>
                <c:pt idx="14441">
                  <c:v>20.056944444444401</c:v>
                </c:pt>
                <c:pt idx="14442">
                  <c:v>20.058333333333302</c:v>
                </c:pt>
                <c:pt idx="14443">
                  <c:v>20.059722222222199</c:v>
                </c:pt>
                <c:pt idx="14444">
                  <c:v>20.061111111111099</c:v>
                </c:pt>
                <c:pt idx="14445">
                  <c:v>20.0625</c:v>
                </c:pt>
                <c:pt idx="14446">
                  <c:v>20.063888888888901</c:v>
                </c:pt>
                <c:pt idx="14447">
                  <c:v>20.065277777777801</c:v>
                </c:pt>
                <c:pt idx="14448">
                  <c:v>20.066666666666698</c:v>
                </c:pt>
                <c:pt idx="14449">
                  <c:v>20.068055555555599</c:v>
                </c:pt>
                <c:pt idx="14450">
                  <c:v>20.0694444444444</c:v>
                </c:pt>
                <c:pt idx="14451">
                  <c:v>20.070833333333301</c:v>
                </c:pt>
                <c:pt idx="14452">
                  <c:v>20.072222222222202</c:v>
                </c:pt>
                <c:pt idx="14453">
                  <c:v>20.073611111111099</c:v>
                </c:pt>
                <c:pt idx="14454">
                  <c:v>20.074999999999999</c:v>
                </c:pt>
                <c:pt idx="14455">
                  <c:v>20.0763888888889</c:v>
                </c:pt>
                <c:pt idx="14456">
                  <c:v>20.077777777777801</c:v>
                </c:pt>
                <c:pt idx="14457">
                  <c:v>20.079166666666701</c:v>
                </c:pt>
                <c:pt idx="14458">
                  <c:v>20.080555555555598</c:v>
                </c:pt>
                <c:pt idx="14459">
                  <c:v>20.0819444444444</c:v>
                </c:pt>
                <c:pt idx="14460">
                  <c:v>20.0833333333333</c:v>
                </c:pt>
                <c:pt idx="14461">
                  <c:v>20.084722222222201</c:v>
                </c:pt>
                <c:pt idx="14462">
                  <c:v>20.086111111111101</c:v>
                </c:pt>
                <c:pt idx="14463">
                  <c:v>20.087499999999999</c:v>
                </c:pt>
                <c:pt idx="14464">
                  <c:v>20.088888888888899</c:v>
                </c:pt>
                <c:pt idx="14465">
                  <c:v>20.0902777777778</c:v>
                </c:pt>
                <c:pt idx="14466">
                  <c:v>20.091666666666701</c:v>
                </c:pt>
                <c:pt idx="14467">
                  <c:v>20.093055555555601</c:v>
                </c:pt>
                <c:pt idx="14468">
                  <c:v>20.094444444444399</c:v>
                </c:pt>
                <c:pt idx="14469">
                  <c:v>20.095833333333299</c:v>
                </c:pt>
                <c:pt idx="14470">
                  <c:v>20.0972222222222</c:v>
                </c:pt>
                <c:pt idx="14471">
                  <c:v>20.098611111111101</c:v>
                </c:pt>
                <c:pt idx="14472">
                  <c:v>20.100000000000001</c:v>
                </c:pt>
                <c:pt idx="14473">
                  <c:v>20.101388888888899</c:v>
                </c:pt>
                <c:pt idx="14474">
                  <c:v>20.102777777777799</c:v>
                </c:pt>
                <c:pt idx="14475">
                  <c:v>20.1041666666667</c:v>
                </c:pt>
                <c:pt idx="14476">
                  <c:v>20.1055555555556</c:v>
                </c:pt>
                <c:pt idx="14477">
                  <c:v>20.106944444444402</c:v>
                </c:pt>
                <c:pt idx="14478">
                  <c:v>20.108333333333299</c:v>
                </c:pt>
                <c:pt idx="14479">
                  <c:v>20.109722222222199</c:v>
                </c:pt>
                <c:pt idx="14480">
                  <c:v>20.1111111111111</c:v>
                </c:pt>
                <c:pt idx="14481">
                  <c:v>20.112500000000001</c:v>
                </c:pt>
                <c:pt idx="14482">
                  <c:v>20.113888888888901</c:v>
                </c:pt>
                <c:pt idx="14483">
                  <c:v>20.115277777777798</c:v>
                </c:pt>
                <c:pt idx="14484">
                  <c:v>20.116666666666699</c:v>
                </c:pt>
                <c:pt idx="14485">
                  <c:v>20.1180555555556</c:v>
                </c:pt>
                <c:pt idx="14486">
                  <c:v>20.119444444444401</c:v>
                </c:pt>
                <c:pt idx="14487">
                  <c:v>20.120833333333302</c:v>
                </c:pt>
                <c:pt idx="14488">
                  <c:v>20.122222222222199</c:v>
                </c:pt>
                <c:pt idx="14489">
                  <c:v>20.123611111111099</c:v>
                </c:pt>
                <c:pt idx="14490">
                  <c:v>20.125</c:v>
                </c:pt>
                <c:pt idx="14491">
                  <c:v>20.126388888888901</c:v>
                </c:pt>
                <c:pt idx="14492">
                  <c:v>20.127777777777801</c:v>
                </c:pt>
                <c:pt idx="14493">
                  <c:v>20.129166666666698</c:v>
                </c:pt>
                <c:pt idx="14494">
                  <c:v>20.130555555555599</c:v>
                </c:pt>
                <c:pt idx="14495">
                  <c:v>20.1319444444444</c:v>
                </c:pt>
                <c:pt idx="14496">
                  <c:v>20.133333333333301</c:v>
                </c:pt>
                <c:pt idx="14497">
                  <c:v>20.134722222222202</c:v>
                </c:pt>
                <c:pt idx="14498">
                  <c:v>20.136111111111099</c:v>
                </c:pt>
                <c:pt idx="14499">
                  <c:v>20.137499999999999</c:v>
                </c:pt>
                <c:pt idx="14500">
                  <c:v>20.1388888888889</c:v>
                </c:pt>
                <c:pt idx="14501">
                  <c:v>20.140277777777801</c:v>
                </c:pt>
                <c:pt idx="14502">
                  <c:v>20.141666666666701</c:v>
                </c:pt>
                <c:pt idx="14503">
                  <c:v>20.143055555555598</c:v>
                </c:pt>
                <c:pt idx="14504">
                  <c:v>20.1444444444444</c:v>
                </c:pt>
                <c:pt idx="14505">
                  <c:v>20.1458333333333</c:v>
                </c:pt>
                <c:pt idx="14506">
                  <c:v>20.147222222222201</c:v>
                </c:pt>
                <c:pt idx="14507">
                  <c:v>20.148611111111101</c:v>
                </c:pt>
                <c:pt idx="14508">
                  <c:v>20.149999999999999</c:v>
                </c:pt>
                <c:pt idx="14509">
                  <c:v>20.151388888888899</c:v>
                </c:pt>
                <c:pt idx="14510">
                  <c:v>20.1527777777778</c:v>
                </c:pt>
                <c:pt idx="14511">
                  <c:v>20.154166666666701</c:v>
                </c:pt>
                <c:pt idx="14512">
                  <c:v>20.155555555555601</c:v>
                </c:pt>
                <c:pt idx="14513">
                  <c:v>20.156944444444399</c:v>
                </c:pt>
                <c:pt idx="14514">
                  <c:v>20.158333333333299</c:v>
                </c:pt>
                <c:pt idx="14515">
                  <c:v>20.1597222222222</c:v>
                </c:pt>
                <c:pt idx="14516">
                  <c:v>20.161111111111101</c:v>
                </c:pt>
                <c:pt idx="14517">
                  <c:v>20.162500000000001</c:v>
                </c:pt>
                <c:pt idx="14518">
                  <c:v>20.163888888888899</c:v>
                </c:pt>
                <c:pt idx="14519">
                  <c:v>20.165277777777799</c:v>
                </c:pt>
                <c:pt idx="14520">
                  <c:v>20.1666666666667</c:v>
                </c:pt>
                <c:pt idx="14521">
                  <c:v>20.1680555555556</c:v>
                </c:pt>
                <c:pt idx="14522">
                  <c:v>20.169444444444402</c:v>
                </c:pt>
                <c:pt idx="14523">
                  <c:v>20.170833333333299</c:v>
                </c:pt>
                <c:pt idx="14524">
                  <c:v>20.172222222222199</c:v>
                </c:pt>
                <c:pt idx="14525">
                  <c:v>20.1736111111111</c:v>
                </c:pt>
                <c:pt idx="14526">
                  <c:v>20.175000000000001</c:v>
                </c:pt>
                <c:pt idx="14527">
                  <c:v>20.176388888888901</c:v>
                </c:pt>
                <c:pt idx="14528">
                  <c:v>20.177777777777798</c:v>
                </c:pt>
                <c:pt idx="14529">
                  <c:v>20.179166666666699</c:v>
                </c:pt>
                <c:pt idx="14530">
                  <c:v>20.1805555555556</c:v>
                </c:pt>
                <c:pt idx="14531">
                  <c:v>20.181944444444401</c:v>
                </c:pt>
                <c:pt idx="14532">
                  <c:v>20.183333333333302</c:v>
                </c:pt>
                <c:pt idx="14533">
                  <c:v>20.184722222222199</c:v>
                </c:pt>
                <c:pt idx="14534">
                  <c:v>20.186111111111099</c:v>
                </c:pt>
                <c:pt idx="14535">
                  <c:v>20.1875</c:v>
                </c:pt>
                <c:pt idx="14536">
                  <c:v>20.188888888888901</c:v>
                </c:pt>
                <c:pt idx="14537">
                  <c:v>20.190277777777801</c:v>
                </c:pt>
                <c:pt idx="14538">
                  <c:v>20.191666666666698</c:v>
                </c:pt>
                <c:pt idx="14539">
                  <c:v>20.193055555555599</c:v>
                </c:pt>
                <c:pt idx="14540">
                  <c:v>20.1944444444444</c:v>
                </c:pt>
                <c:pt idx="14541">
                  <c:v>20.195833333333301</c:v>
                </c:pt>
                <c:pt idx="14542">
                  <c:v>20.197222222222202</c:v>
                </c:pt>
                <c:pt idx="14543">
                  <c:v>20.198611111111099</c:v>
                </c:pt>
                <c:pt idx="14544">
                  <c:v>20.2</c:v>
                </c:pt>
                <c:pt idx="14545">
                  <c:v>20.2013888888889</c:v>
                </c:pt>
                <c:pt idx="14546">
                  <c:v>20.202777777777801</c:v>
                </c:pt>
                <c:pt idx="14547">
                  <c:v>20.204166666666701</c:v>
                </c:pt>
                <c:pt idx="14548">
                  <c:v>20.205555555555598</c:v>
                </c:pt>
                <c:pt idx="14549">
                  <c:v>20.2069444444444</c:v>
                </c:pt>
                <c:pt idx="14550">
                  <c:v>20.2083333333333</c:v>
                </c:pt>
                <c:pt idx="14551">
                  <c:v>20.209722222222201</c:v>
                </c:pt>
                <c:pt idx="14552">
                  <c:v>20.211111111111101</c:v>
                </c:pt>
                <c:pt idx="14553">
                  <c:v>20.212499999999999</c:v>
                </c:pt>
                <c:pt idx="14554">
                  <c:v>20.213888888888899</c:v>
                </c:pt>
                <c:pt idx="14555">
                  <c:v>20.2152777777778</c:v>
                </c:pt>
                <c:pt idx="14556">
                  <c:v>20.216666666666701</c:v>
                </c:pt>
                <c:pt idx="14557">
                  <c:v>20.218055555555601</c:v>
                </c:pt>
                <c:pt idx="14558">
                  <c:v>20.219444444444399</c:v>
                </c:pt>
                <c:pt idx="14559">
                  <c:v>20.220833333333299</c:v>
                </c:pt>
                <c:pt idx="14560">
                  <c:v>20.2222222222222</c:v>
                </c:pt>
                <c:pt idx="14561">
                  <c:v>20.223611111111101</c:v>
                </c:pt>
                <c:pt idx="14562">
                  <c:v>20.225000000000001</c:v>
                </c:pt>
                <c:pt idx="14563">
                  <c:v>20.226388888888899</c:v>
                </c:pt>
                <c:pt idx="14564">
                  <c:v>20.227777777777799</c:v>
                </c:pt>
                <c:pt idx="14565">
                  <c:v>20.2291666666667</c:v>
                </c:pt>
                <c:pt idx="14566">
                  <c:v>20.2305555555556</c:v>
                </c:pt>
                <c:pt idx="14567">
                  <c:v>20.231944444444402</c:v>
                </c:pt>
                <c:pt idx="14568">
                  <c:v>20.233333333333299</c:v>
                </c:pt>
                <c:pt idx="14569">
                  <c:v>20.234722222222199</c:v>
                </c:pt>
                <c:pt idx="14570">
                  <c:v>20.2361111111111</c:v>
                </c:pt>
                <c:pt idx="14571">
                  <c:v>20.237500000000001</c:v>
                </c:pt>
                <c:pt idx="14572">
                  <c:v>20.238888888888901</c:v>
                </c:pt>
                <c:pt idx="14573">
                  <c:v>20.240277777777798</c:v>
                </c:pt>
                <c:pt idx="14574">
                  <c:v>20.241666666666699</c:v>
                </c:pt>
                <c:pt idx="14575">
                  <c:v>20.2430555555556</c:v>
                </c:pt>
                <c:pt idx="14576">
                  <c:v>20.244444444444401</c:v>
                </c:pt>
                <c:pt idx="14577">
                  <c:v>20.245833333333302</c:v>
                </c:pt>
                <c:pt idx="14578">
                  <c:v>20.247222222222199</c:v>
                </c:pt>
                <c:pt idx="14579">
                  <c:v>20.248611111111099</c:v>
                </c:pt>
                <c:pt idx="14580">
                  <c:v>20.25</c:v>
                </c:pt>
                <c:pt idx="14581">
                  <c:v>20.251388888888901</c:v>
                </c:pt>
                <c:pt idx="14582">
                  <c:v>20.252777777777801</c:v>
                </c:pt>
                <c:pt idx="14583">
                  <c:v>20.254166666666698</c:v>
                </c:pt>
                <c:pt idx="14584">
                  <c:v>20.255555555555599</c:v>
                </c:pt>
                <c:pt idx="14585">
                  <c:v>20.2569444444444</c:v>
                </c:pt>
                <c:pt idx="14586">
                  <c:v>20.258333333333301</c:v>
                </c:pt>
                <c:pt idx="14587">
                  <c:v>20.259722222222202</c:v>
                </c:pt>
                <c:pt idx="14588">
                  <c:v>20.261111111111099</c:v>
                </c:pt>
                <c:pt idx="14589">
                  <c:v>20.262499999999999</c:v>
                </c:pt>
                <c:pt idx="14590">
                  <c:v>20.2638888888889</c:v>
                </c:pt>
                <c:pt idx="14591">
                  <c:v>20.265277777777801</c:v>
                </c:pt>
                <c:pt idx="14592">
                  <c:v>20.266666666666701</c:v>
                </c:pt>
                <c:pt idx="14593">
                  <c:v>20.268055555555598</c:v>
                </c:pt>
                <c:pt idx="14594">
                  <c:v>20.2694444444444</c:v>
                </c:pt>
                <c:pt idx="14595">
                  <c:v>20.2708333333333</c:v>
                </c:pt>
                <c:pt idx="14596">
                  <c:v>20.272222222222201</c:v>
                </c:pt>
                <c:pt idx="14597">
                  <c:v>20.273611111111101</c:v>
                </c:pt>
                <c:pt idx="14598">
                  <c:v>20.274999999999999</c:v>
                </c:pt>
                <c:pt idx="14599">
                  <c:v>20.276388888888899</c:v>
                </c:pt>
                <c:pt idx="14600">
                  <c:v>20.2777777777778</c:v>
                </c:pt>
                <c:pt idx="14601">
                  <c:v>20.279166666666701</c:v>
                </c:pt>
                <c:pt idx="14602">
                  <c:v>20.280555555555601</c:v>
                </c:pt>
                <c:pt idx="14603">
                  <c:v>20.281944444444399</c:v>
                </c:pt>
                <c:pt idx="14604">
                  <c:v>20.283333333333299</c:v>
                </c:pt>
                <c:pt idx="14605">
                  <c:v>20.2847222222222</c:v>
                </c:pt>
                <c:pt idx="14606">
                  <c:v>20.286111111111101</c:v>
                </c:pt>
                <c:pt idx="14607">
                  <c:v>20.287500000000001</c:v>
                </c:pt>
                <c:pt idx="14608">
                  <c:v>20.288888888888899</c:v>
                </c:pt>
                <c:pt idx="14609">
                  <c:v>20.290277777777799</c:v>
                </c:pt>
                <c:pt idx="14610">
                  <c:v>20.2916666666667</c:v>
                </c:pt>
                <c:pt idx="14611">
                  <c:v>20.2930555555556</c:v>
                </c:pt>
                <c:pt idx="14612">
                  <c:v>20.294444444444402</c:v>
                </c:pt>
                <c:pt idx="14613">
                  <c:v>20.295833333333299</c:v>
                </c:pt>
                <c:pt idx="14614">
                  <c:v>20.297222222222199</c:v>
                </c:pt>
                <c:pt idx="14615">
                  <c:v>20.2986111111111</c:v>
                </c:pt>
                <c:pt idx="14616">
                  <c:v>20.3</c:v>
                </c:pt>
                <c:pt idx="14617">
                  <c:v>20.301388888888901</c:v>
                </c:pt>
                <c:pt idx="14618">
                  <c:v>20.302777777777798</c:v>
                </c:pt>
                <c:pt idx="14619">
                  <c:v>20.304166666666699</c:v>
                </c:pt>
                <c:pt idx="14620">
                  <c:v>20.3055555555556</c:v>
                </c:pt>
                <c:pt idx="14621">
                  <c:v>20.306944444444401</c:v>
                </c:pt>
                <c:pt idx="14622">
                  <c:v>20.308333333333302</c:v>
                </c:pt>
                <c:pt idx="14623">
                  <c:v>20.309722222222199</c:v>
                </c:pt>
                <c:pt idx="14624">
                  <c:v>20.311111111111099</c:v>
                </c:pt>
                <c:pt idx="14625">
                  <c:v>20.3125</c:v>
                </c:pt>
                <c:pt idx="14626">
                  <c:v>20.313888888888901</c:v>
                </c:pt>
                <c:pt idx="14627">
                  <c:v>20.315277777777801</c:v>
                </c:pt>
                <c:pt idx="14628">
                  <c:v>20.316666666666698</c:v>
                </c:pt>
                <c:pt idx="14629">
                  <c:v>20.318055555555599</c:v>
                </c:pt>
                <c:pt idx="14630">
                  <c:v>20.3194444444444</c:v>
                </c:pt>
                <c:pt idx="14631">
                  <c:v>20.320833333333301</c:v>
                </c:pt>
                <c:pt idx="14632">
                  <c:v>20.322222222222202</c:v>
                </c:pt>
                <c:pt idx="14633">
                  <c:v>20.323611111111099</c:v>
                </c:pt>
                <c:pt idx="14634">
                  <c:v>20.324999999999999</c:v>
                </c:pt>
                <c:pt idx="14635">
                  <c:v>20.3263888888889</c:v>
                </c:pt>
                <c:pt idx="14636">
                  <c:v>20.327777777777801</c:v>
                </c:pt>
                <c:pt idx="14637">
                  <c:v>20.329166666666701</c:v>
                </c:pt>
                <c:pt idx="14638">
                  <c:v>20.330555555555598</c:v>
                </c:pt>
                <c:pt idx="14639">
                  <c:v>20.3319444444444</c:v>
                </c:pt>
                <c:pt idx="14640">
                  <c:v>20.3333333333333</c:v>
                </c:pt>
                <c:pt idx="14641">
                  <c:v>20.334722222222201</c:v>
                </c:pt>
                <c:pt idx="14642">
                  <c:v>20.336111111111101</c:v>
                </c:pt>
                <c:pt idx="14643">
                  <c:v>20.337499999999999</c:v>
                </c:pt>
                <c:pt idx="14644">
                  <c:v>20.338888888888899</c:v>
                </c:pt>
                <c:pt idx="14645">
                  <c:v>20.3402777777778</c:v>
                </c:pt>
                <c:pt idx="14646">
                  <c:v>20.341666666666701</c:v>
                </c:pt>
                <c:pt idx="14647">
                  <c:v>20.343055555555601</c:v>
                </c:pt>
                <c:pt idx="14648">
                  <c:v>20.344444444444399</c:v>
                </c:pt>
                <c:pt idx="14649">
                  <c:v>20.345833333333299</c:v>
                </c:pt>
                <c:pt idx="14650">
                  <c:v>20.3472222222222</c:v>
                </c:pt>
                <c:pt idx="14651">
                  <c:v>20.348611111111101</c:v>
                </c:pt>
                <c:pt idx="14652">
                  <c:v>20.350000000000001</c:v>
                </c:pt>
                <c:pt idx="14653">
                  <c:v>20.351388888888899</c:v>
                </c:pt>
                <c:pt idx="14654">
                  <c:v>20.352777777777799</c:v>
                </c:pt>
                <c:pt idx="14655">
                  <c:v>20.3541666666667</c:v>
                </c:pt>
                <c:pt idx="14656">
                  <c:v>20.3555555555556</c:v>
                </c:pt>
                <c:pt idx="14657">
                  <c:v>20.356944444444402</c:v>
                </c:pt>
                <c:pt idx="14658">
                  <c:v>20.358333333333299</c:v>
                </c:pt>
                <c:pt idx="14659">
                  <c:v>20.359722222222199</c:v>
                </c:pt>
                <c:pt idx="14660">
                  <c:v>20.3611111111111</c:v>
                </c:pt>
                <c:pt idx="14661">
                  <c:v>20.362500000000001</c:v>
                </c:pt>
                <c:pt idx="14662">
                  <c:v>20.363888888888901</c:v>
                </c:pt>
                <c:pt idx="14663">
                  <c:v>20.365277777777798</c:v>
                </c:pt>
                <c:pt idx="14664">
                  <c:v>20.366666666666699</c:v>
                </c:pt>
                <c:pt idx="14665">
                  <c:v>20.3680555555556</c:v>
                </c:pt>
                <c:pt idx="14666">
                  <c:v>20.369444444444401</c:v>
                </c:pt>
                <c:pt idx="14667">
                  <c:v>20.370833333333302</c:v>
                </c:pt>
                <c:pt idx="14668">
                  <c:v>20.372222222222199</c:v>
                </c:pt>
                <c:pt idx="14669">
                  <c:v>20.373611111111099</c:v>
                </c:pt>
                <c:pt idx="14670">
                  <c:v>20.375</c:v>
                </c:pt>
                <c:pt idx="14671">
                  <c:v>20.376388888888901</c:v>
                </c:pt>
                <c:pt idx="14672">
                  <c:v>20.377777777777801</c:v>
                </c:pt>
                <c:pt idx="14673">
                  <c:v>20.379166666666698</c:v>
                </c:pt>
                <c:pt idx="14674">
                  <c:v>20.380555555555599</c:v>
                </c:pt>
                <c:pt idx="14675">
                  <c:v>20.3819444444444</c:v>
                </c:pt>
                <c:pt idx="14676">
                  <c:v>20.383333333333301</c:v>
                </c:pt>
                <c:pt idx="14677">
                  <c:v>20.384722222222202</c:v>
                </c:pt>
                <c:pt idx="14678">
                  <c:v>20.386111111111099</c:v>
                </c:pt>
                <c:pt idx="14679">
                  <c:v>20.387499999999999</c:v>
                </c:pt>
                <c:pt idx="14680">
                  <c:v>20.3888888888889</c:v>
                </c:pt>
                <c:pt idx="14681">
                  <c:v>20.390277777777801</c:v>
                </c:pt>
                <c:pt idx="14682">
                  <c:v>20.391666666666701</c:v>
                </c:pt>
                <c:pt idx="14683">
                  <c:v>20.393055555555598</c:v>
                </c:pt>
                <c:pt idx="14684">
                  <c:v>20.3944444444444</c:v>
                </c:pt>
                <c:pt idx="14685">
                  <c:v>20.3958333333333</c:v>
                </c:pt>
                <c:pt idx="14686">
                  <c:v>20.397222222222201</c:v>
                </c:pt>
                <c:pt idx="14687">
                  <c:v>20.398611111111101</c:v>
                </c:pt>
                <c:pt idx="14688">
                  <c:v>20.399999999999999</c:v>
                </c:pt>
                <c:pt idx="14689">
                  <c:v>20.401388888888899</c:v>
                </c:pt>
                <c:pt idx="14690">
                  <c:v>20.4027777777778</c:v>
                </c:pt>
                <c:pt idx="14691">
                  <c:v>20.404166666666701</c:v>
                </c:pt>
                <c:pt idx="14692">
                  <c:v>20.405555555555601</c:v>
                </c:pt>
                <c:pt idx="14693">
                  <c:v>20.406944444444399</c:v>
                </c:pt>
                <c:pt idx="14694">
                  <c:v>20.408333333333299</c:v>
                </c:pt>
                <c:pt idx="14695">
                  <c:v>20.4097222222222</c:v>
                </c:pt>
                <c:pt idx="14696">
                  <c:v>20.411111111111101</c:v>
                </c:pt>
                <c:pt idx="14697">
                  <c:v>20.412500000000001</c:v>
                </c:pt>
                <c:pt idx="14698">
                  <c:v>20.413888888888899</c:v>
                </c:pt>
                <c:pt idx="14699">
                  <c:v>20.415277777777799</c:v>
                </c:pt>
                <c:pt idx="14700">
                  <c:v>20.4166666666667</c:v>
                </c:pt>
                <c:pt idx="14701">
                  <c:v>20.4180555555556</c:v>
                </c:pt>
                <c:pt idx="14702">
                  <c:v>20.419444444444402</c:v>
                </c:pt>
                <c:pt idx="14703">
                  <c:v>20.420833333333299</c:v>
                </c:pt>
                <c:pt idx="14704">
                  <c:v>20.422222222222199</c:v>
                </c:pt>
                <c:pt idx="14705">
                  <c:v>20.4236111111111</c:v>
                </c:pt>
                <c:pt idx="14706">
                  <c:v>20.425000000000001</c:v>
                </c:pt>
                <c:pt idx="14707">
                  <c:v>20.426388888888901</c:v>
                </c:pt>
                <c:pt idx="14708">
                  <c:v>20.427777777777798</c:v>
                </c:pt>
                <c:pt idx="14709">
                  <c:v>20.429166666666699</c:v>
                </c:pt>
                <c:pt idx="14710">
                  <c:v>20.4305555555556</c:v>
                </c:pt>
                <c:pt idx="14711">
                  <c:v>20.431944444444401</c:v>
                </c:pt>
                <c:pt idx="14712">
                  <c:v>20.433333333333302</c:v>
                </c:pt>
                <c:pt idx="14713">
                  <c:v>20.434722222222199</c:v>
                </c:pt>
                <c:pt idx="14714">
                  <c:v>20.436111111111099</c:v>
                </c:pt>
                <c:pt idx="14715">
                  <c:v>20.4375</c:v>
                </c:pt>
                <c:pt idx="14716">
                  <c:v>20.438888888888901</c:v>
                </c:pt>
                <c:pt idx="14717">
                  <c:v>20.440277777777801</c:v>
                </c:pt>
                <c:pt idx="14718">
                  <c:v>20.441666666666698</c:v>
                </c:pt>
                <c:pt idx="14719">
                  <c:v>20.443055555555599</c:v>
                </c:pt>
                <c:pt idx="14720">
                  <c:v>20.4444444444444</c:v>
                </c:pt>
                <c:pt idx="14721">
                  <c:v>20.445833333333301</c:v>
                </c:pt>
                <c:pt idx="14722">
                  <c:v>20.447222222222202</c:v>
                </c:pt>
                <c:pt idx="14723">
                  <c:v>20.448611111111099</c:v>
                </c:pt>
                <c:pt idx="14724">
                  <c:v>20.45</c:v>
                </c:pt>
                <c:pt idx="14725">
                  <c:v>20.4513888888889</c:v>
                </c:pt>
                <c:pt idx="14726">
                  <c:v>20.452777777777801</c:v>
                </c:pt>
                <c:pt idx="14727">
                  <c:v>20.454166666666701</c:v>
                </c:pt>
                <c:pt idx="14728">
                  <c:v>20.455555555555598</c:v>
                </c:pt>
                <c:pt idx="14729">
                  <c:v>20.4569444444444</c:v>
                </c:pt>
                <c:pt idx="14730">
                  <c:v>20.4583333333333</c:v>
                </c:pt>
                <c:pt idx="14731">
                  <c:v>20.459722222222201</c:v>
                </c:pt>
                <c:pt idx="14732">
                  <c:v>20.461111111111101</c:v>
                </c:pt>
                <c:pt idx="14733">
                  <c:v>20.462499999999999</c:v>
                </c:pt>
                <c:pt idx="14734">
                  <c:v>20.463888888888899</c:v>
                </c:pt>
                <c:pt idx="14735">
                  <c:v>20.4652777777778</c:v>
                </c:pt>
                <c:pt idx="14736">
                  <c:v>20.466666666666701</c:v>
                </c:pt>
                <c:pt idx="14737">
                  <c:v>20.468055555555601</c:v>
                </c:pt>
                <c:pt idx="14738">
                  <c:v>20.469444444444399</c:v>
                </c:pt>
                <c:pt idx="14739">
                  <c:v>20.470833333333299</c:v>
                </c:pt>
                <c:pt idx="14740">
                  <c:v>20.4722222222222</c:v>
                </c:pt>
                <c:pt idx="14741">
                  <c:v>20.473611111111101</c:v>
                </c:pt>
                <c:pt idx="14742">
                  <c:v>20.475000000000001</c:v>
                </c:pt>
                <c:pt idx="14743">
                  <c:v>20.476388888888899</c:v>
                </c:pt>
                <c:pt idx="14744">
                  <c:v>20.477777777777799</c:v>
                </c:pt>
                <c:pt idx="14745">
                  <c:v>20.4791666666667</c:v>
                </c:pt>
                <c:pt idx="14746">
                  <c:v>20.4805555555556</c:v>
                </c:pt>
                <c:pt idx="14747">
                  <c:v>20.481944444444402</c:v>
                </c:pt>
                <c:pt idx="14748">
                  <c:v>20.483333333333299</c:v>
                </c:pt>
                <c:pt idx="14749">
                  <c:v>20.484722222222199</c:v>
                </c:pt>
                <c:pt idx="14750">
                  <c:v>20.4861111111111</c:v>
                </c:pt>
                <c:pt idx="14751">
                  <c:v>20.487500000000001</c:v>
                </c:pt>
                <c:pt idx="14752">
                  <c:v>20.488888888888901</c:v>
                </c:pt>
                <c:pt idx="14753">
                  <c:v>20.490277777777798</c:v>
                </c:pt>
                <c:pt idx="14754">
                  <c:v>20.491666666666699</c:v>
                </c:pt>
                <c:pt idx="14755">
                  <c:v>20.4930555555556</c:v>
                </c:pt>
                <c:pt idx="14756">
                  <c:v>20.494444444444401</c:v>
                </c:pt>
                <c:pt idx="14757">
                  <c:v>20.495833333333302</c:v>
                </c:pt>
                <c:pt idx="14758">
                  <c:v>20.497222222222199</c:v>
                </c:pt>
                <c:pt idx="14759">
                  <c:v>20.498611111111099</c:v>
                </c:pt>
                <c:pt idx="14760">
                  <c:v>20.5</c:v>
                </c:pt>
                <c:pt idx="14761">
                  <c:v>20.501388888888901</c:v>
                </c:pt>
                <c:pt idx="14762">
                  <c:v>20.502777777777801</c:v>
                </c:pt>
                <c:pt idx="14763">
                  <c:v>20.504166666666698</c:v>
                </c:pt>
                <c:pt idx="14764">
                  <c:v>20.505555555555599</c:v>
                </c:pt>
                <c:pt idx="14765">
                  <c:v>20.5069444444444</c:v>
                </c:pt>
                <c:pt idx="14766">
                  <c:v>20.508333333333301</c:v>
                </c:pt>
                <c:pt idx="14767">
                  <c:v>20.509722222222202</c:v>
                </c:pt>
                <c:pt idx="14768">
                  <c:v>20.511111111111099</c:v>
                </c:pt>
                <c:pt idx="14769">
                  <c:v>20.512499999999999</c:v>
                </c:pt>
                <c:pt idx="14770">
                  <c:v>20.5138888888889</c:v>
                </c:pt>
                <c:pt idx="14771">
                  <c:v>20.515277777777801</c:v>
                </c:pt>
                <c:pt idx="14772">
                  <c:v>20.516666666666701</c:v>
                </c:pt>
                <c:pt idx="14773">
                  <c:v>20.518055555555598</c:v>
                </c:pt>
                <c:pt idx="14774">
                  <c:v>20.5194444444444</c:v>
                </c:pt>
                <c:pt idx="14775">
                  <c:v>20.5208333333333</c:v>
                </c:pt>
                <c:pt idx="14776">
                  <c:v>20.522222222222201</c:v>
                </c:pt>
                <c:pt idx="14777">
                  <c:v>20.523611111111101</c:v>
                </c:pt>
                <c:pt idx="14778">
                  <c:v>20.524999999999999</c:v>
                </c:pt>
                <c:pt idx="14779">
                  <c:v>20.526388888888899</c:v>
                </c:pt>
                <c:pt idx="14780">
                  <c:v>20.5277777777778</c:v>
                </c:pt>
                <c:pt idx="14781">
                  <c:v>20.529166666666701</c:v>
                </c:pt>
                <c:pt idx="14782">
                  <c:v>20.530555555555601</c:v>
                </c:pt>
                <c:pt idx="14783">
                  <c:v>20.531944444444399</c:v>
                </c:pt>
                <c:pt idx="14784">
                  <c:v>20.533333333333299</c:v>
                </c:pt>
                <c:pt idx="14785">
                  <c:v>20.5347222222222</c:v>
                </c:pt>
                <c:pt idx="14786">
                  <c:v>20.536111111111101</c:v>
                </c:pt>
                <c:pt idx="14787">
                  <c:v>20.537500000000001</c:v>
                </c:pt>
                <c:pt idx="14788">
                  <c:v>20.538888888888899</c:v>
                </c:pt>
                <c:pt idx="14789">
                  <c:v>20.540277777777799</c:v>
                </c:pt>
                <c:pt idx="14790">
                  <c:v>20.5416666666667</c:v>
                </c:pt>
                <c:pt idx="14791">
                  <c:v>20.5430555555556</c:v>
                </c:pt>
                <c:pt idx="14792">
                  <c:v>20.544444444444402</c:v>
                </c:pt>
                <c:pt idx="14793">
                  <c:v>20.545833333333299</c:v>
                </c:pt>
                <c:pt idx="14794">
                  <c:v>20.547222222222199</c:v>
                </c:pt>
                <c:pt idx="14795">
                  <c:v>20.5486111111111</c:v>
                </c:pt>
                <c:pt idx="14796">
                  <c:v>20.55</c:v>
                </c:pt>
                <c:pt idx="14797">
                  <c:v>20.551388888888901</c:v>
                </c:pt>
                <c:pt idx="14798">
                  <c:v>20.552777777777798</c:v>
                </c:pt>
                <c:pt idx="14799">
                  <c:v>20.554166666666699</c:v>
                </c:pt>
                <c:pt idx="14800">
                  <c:v>20.5555555555556</c:v>
                </c:pt>
                <c:pt idx="14801">
                  <c:v>20.556944444444401</c:v>
                </c:pt>
                <c:pt idx="14802">
                  <c:v>20.558333333333302</c:v>
                </c:pt>
                <c:pt idx="14803">
                  <c:v>20.559722222222199</c:v>
                </c:pt>
                <c:pt idx="14804">
                  <c:v>20.561111111111099</c:v>
                </c:pt>
                <c:pt idx="14805">
                  <c:v>20.5625</c:v>
                </c:pt>
                <c:pt idx="14806">
                  <c:v>20.563888888888901</c:v>
                </c:pt>
                <c:pt idx="14807">
                  <c:v>20.565277777777801</c:v>
                </c:pt>
                <c:pt idx="14808">
                  <c:v>20.566666666666698</c:v>
                </c:pt>
                <c:pt idx="14809">
                  <c:v>20.568055555555599</c:v>
                </c:pt>
                <c:pt idx="14810">
                  <c:v>20.5694444444444</c:v>
                </c:pt>
                <c:pt idx="14811">
                  <c:v>20.570833333333301</c:v>
                </c:pt>
                <c:pt idx="14812">
                  <c:v>20.572222222222202</c:v>
                </c:pt>
                <c:pt idx="14813">
                  <c:v>20.573611111111099</c:v>
                </c:pt>
                <c:pt idx="14814">
                  <c:v>20.574999999999999</c:v>
                </c:pt>
                <c:pt idx="14815">
                  <c:v>20.5763888888889</c:v>
                </c:pt>
                <c:pt idx="14816">
                  <c:v>20.577777777777801</c:v>
                </c:pt>
                <c:pt idx="14817">
                  <c:v>20.579166666666701</c:v>
                </c:pt>
                <c:pt idx="14818">
                  <c:v>20.580555555555598</c:v>
                </c:pt>
                <c:pt idx="14819">
                  <c:v>20.5819444444444</c:v>
                </c:pt>
                <c:pt idx="14820">
                  <c:v>20.5833333333333</c:v>
                </c:pt>
                <c:pt idx="14821">
                  <c:v>20.584722222222201</c:v>
                </c:pt>
                <c:pt idx="14822">
                  <c:v>20.586111111111101</c:v>
                </c:pt>
                <c:pt idx="14823">
                  <c:v>20.587499999999999</c:v>
                </c:pt>
                <c:pt idx="14824">
                  <c:v>20.588888888888899</c:v>
                </c:pt>
                <c:pt idx="14825">
                  <c:v>20.5902777777778</c:v>
                </c:pt>
                <c:pt idx="14826">
                  <c:v>20.591666666666701</c:v>
                </c:pt>
                <c:pt idx="14827">
                  <c:v>20.593055555555601</c:v>
                </c:pt>
                <c:pt idx="14828">
                  <c:v>20.594444444444399</c:v>
                </c:pt>
                <c:pt idx="14829">
                  <c:v>20.595833333333299</c:v>
                </c:pt>
                <c:pt idx="14830">
                  <c:v>20.5972222222222</c:v>
                </c:pt>
                <c:pt idx="14831">
                  <c:v>20.598611111111101</c:v>
                </c:pt>
                <c:pt idx="14832">
                  <c:v>20.6</c:v>
                </c:pt>
                <c:pt idx="14833">
                  <c:v>20.601388888888899</c:v>
                </c:pt>
                <c:pt idx="14834">
                  <c:v>20.602777777777799</c:v>
                </c:pt>
                <c:pt idx="14835">
                  <c:v>20.6041666666667</c:v>
                </c:pt>
                <c:pt idx="14836">
                  <c:v>20.6055555555556</c:v>
                </c:pt>
                <c:pt idx="14837">
                  <c:v>20.606944444444402</c:v>
                </c:pt>
                <c:pt idx="14838">
                  <c:v>20.608333333333299</c:v>
                </c:pt>
                <c:pt idx="14839">
                  <c:v>20.609722222222199</c:v>
                </c:pt>
                <c:pt idx="14840">
                  <c:v>20.6111111111111</c:v>
                </c:pt>
                <c:pt idx="14841">
                  <c:v>20.612500000000001</c:v>
                </c:pt>
                <c:pt idx="14842">
                  <c:v>20.613888888888901</c:v>
                </c:pt>
                <c:pt idx="14843">
                  <c:v>20.615277777777798</c:v>
                </c:pt>
                <c:pt idx="14844">
                  <c:v>20.616666666666699</c:v>
                </c:pt>
                <c:pt idx="14845">
                  <c:v>20.6180555555556</c:v>
                </c:pt>
                <c:pt idx="14846">
                  <c:v>20.619444444444401</c:v>
                </c:pt>
                <c:pt idx="14847">
                  <c:v>20.620833333333302</c:v>
                </c:pt>
                <c:pt idx="14848">
                  <c:v>20.622222222222199</c:v>
                </c:pt>
                <c:pt idx="14849">
                  <c:v>20.623611111111099</c:v>
                </c:pt>
                <c:pt idx="14850">
                  <c:v>20.625</c:v>
                </c:pt>
                <c:pt idx="14851">
                  <c:v>20.626388888888901</c:v>
                </c:pt>
                <c:pt idx="14852">
                  <c:v>20.627777777777801</c:v>
                </c:pt>
                <c:pt idx="14853">
                  <c:v>20.629166666666698</c:v>
                </c:pt>
                <c:pt idx="14854">
                  <c:v>20.630555555555599</c:v>
                </c:pt>
                <c:pt idx="14855">
                  <c:v>20.6319444444444</c:v>
                </c:pt>
                <c:pt idx="14856">
                  <c:v>20.633333333333301</c:v>
                </c:pt>
                <c:pt idx="14857">
                  <c:v>20.634722222222202</c:v>
                </c:pt>
                <c:pt idx="14858">
                  <c:v>20.636111111111099</c:v>
                </c:pt>
                <c:pt idx="14859">
                  <c:v>20.637499999999999</c:v>
                </c:pt>
                <c:pt idx="14860">
                  <c:v>20.6388888888889</c:v>
                </c:pt>
                <c:pt idx="14861">
                  <c:v>20.640277777777801</c:v>
                </c:pt>
                <c:pt idx="14862">
                  <c:v>20.641666666666701</c:v>
                </c:pt>
                <c:pt idx="14863">
                  <c:v>20.643055555555598</c:v>
                </c:pt>
                <c:pt idx="14864">
                  <c:v>20.6444444444444</c:v>
                </c:pt>
                <c:pt idx="14865">
                  <c:v>20.6458333333333</c:v>
                </c:pt>
                <c:pt idx="14866">
                  <c:v>20.647222222222201</c:v>
                </c:pt>
                <c:pt idx="14867">
                  <c:v>20.648611111111101</c:v>
                </c:pt>
                <c:pt idx="14868">
                  <c:v>20.65</c:v>
                </c:pt>
                <c:pt idx="14869">
                  <c:v>20.651388888888899</c:v>
                </c:pt>
                <c:pt idx="14870">
                  <c:v>20.6527777777778</c:v>
                </c:pt>
                <c:pt idx="14871">
                  <c:v>20.654166666666701</c:v>
                </c:pt>
                <c:pt idx="14872">
                  <c:v>20.655555555555601</c:v>
                </c:pt>
                <c:pt idx="14873">
                  <c:v>20.656944444444399</c:v>
                </c:pt>
                <c:pt idx="14874">
                  <c:v>20.658333333333299</c:v>
                </c:pt>
                <c:pt idx="14875">
                  <c:v>20.6597222222222</c:v>
                </c:pt>
                <c:pt idx="14876">
                  <c:v>20.661111111111101</c:v>
                </c:pt>
                <c:pt idx="14877">
                  <c:v>20.662500000000001</c:v>
                </c:pt>
                <c:pt idx="14878">
                  <c:v>20.663888888888899</c:v>
                </c:pt>
                <c:pt idx="14879">
                  <c:v>20.665277777777799</c:v>
                </c:pt>
                <c:pt idx="14880">
                  <c:v>20.6666666666667</c:v>
                </c:pt>
                <c:pt idx="14881">
                  <c:v>20.6680555555556</c:v>
                </c:pt>
                <c:pt idx="14882">
                  <c:v>20.669444444444402</c:v>
                </c:pt>
                <c:pt idx="14883">
                  <c:v>20.670833333333299</c:v>
                </c:pt>
                <c:pt idx="14884">
                  <c:v>20.672222222222199</c:v>
                </c:pt>
                <c:pt idx="14885">
                  <c:v>20.6736111111111</c:v>
                </c:pt>
                <c:pt idx="14886">
                  <c:v>20.675000000000001</c:v>
                </c:pt>
                <c:pt idx="14887">
                  <c:v>20.676388888888901</c:v>
                </c:pt>
                <c:pt idx="14888">
                  <c:v>20.677777777777798</c:v>
                </c:pt>
                <c:pt idx="14889">
                  <c:v>20.679166666666699</c:v>
                </c:pt>
                <c:pt idx="14890">
                  <c:v>20.6805555555556</c:v>
                </c:pt>
                <c:pt idx="14891">
                  <c:v>20.681944444444401</c:v>
                </c:pt>
                <c:pt idx="14892">
                  <c:v>20.683333333333302</c:v>
                </c:pt>
                <c:pt idx="14893">
                  <c:v>20.684722222222199</c:v>
                </c:pt>
                <c:pt idx="14894">
                  <c:v>20.686111111111099</c:v>
                </c:pt>
                <c:pt idx="14895">
                  <c:v>20.6875</c:v>
                </c:pt>
                <c:pt idx="14896">
                  <c:v>20.688888888888901</c:v>
                </c:pt>
                <c:pt idx="14897">
                  <c:v>20.690277777777801</c:v>
                </c:pt>
                <c:pt idx="14898">
                  <c:v>20.691666666666698</c:v>
                </c:pt>
                <c:pt idx="14899">
                  <c:v>20.693055555555599</c:v>
                </c:pt>
                <c:pt idx="14900">
                  <c:v>20.6944444444444</c:v>
                </c:pt>
                <c:pt idx="14901">
                  <c:v>20.695833333333301</c:v>
                </c:pt>
                <c:pt idx="14902">
                  <c:v>20.697222222222202</c:v>
                </c:pt>
                <c:pt idx="14903">
                  <c:v>20.698611111111099</c:v>
                </c:pt>
                <c:pt idx="14904">
                  <c:v>20.7</c:v>
                </c:pt>
                <c:pt idx="14905">
                  <c:v>20.7013888888889</c:v>
                </c:pt>
                <c:pt idx="14906">
                  <c:v>20.702777777777801</c:v>
                </c:pt>
                <c:pt idx="14907">
                  <c:v>20.704166666666701</c:v>
                </c:pt>
                <c:pt idx="14908">
                  <c:v>20.705555555555598</c:v>
                </c:pt>
                <c:pt idx="14909">
                  <c:v>20.7069444444444</c:v>
                </c:pt>
                <c:pt idx="14910">
                  <c:v>20.7083333333333</c:v>
                </c:pt>
                <c:pt idx="14911">
                  <c:v>20.709722222222201</c:v>
                </c:pt>
                <c:pt idx="14912">
                  <c:v>20.711111111111101</c:v>
                </c:pt>
                <c:pt idx="14913">
                  <c:v>20.712499999999999</c:v>
                </c:pt>
                <c:pt idx="14914">
                  <c:v>20.713888888888899</c:v>
                </c:pt>
                <c:pt idx="14915">
                  <c:v>20.7152777777778</c:v>
                </c:pt>
                <c:pt idx="14916">
                  <c:v>20.716666666666701</c:v>
                </c:pt>
                <c:pt idx="14917">
                  <c:v>20.718055555555601</c:v>
                </c:pt>
                <c:pt idx="14918">
                  <c:v>20.719444444444399</c:v>
                </c:pt>
                <c:pt idx="14919">
                  <c:v>20.720833333333299</c:v>
                </c:pt>
                <c:pt idx="14920">
                  <c:v>20.7222222222222</c:v>
                </c:pt>
                <c:pt idx="14921">
                  <c:v>20.723611111111101</c:v>
                </c:pt>
                <c:pt idx="14922">
                  <c:v>20.725000000000001</c:v>
                </c:pt>
                <c:pt idx="14923">
                  <c:v>20.726388888888899</c:v>
                </c:pt>
                <c:pt idx="14924">
                  <c:v>20.727777777777799</c:v>
                </c:pt>
                <c:pt idx="14925">
                  <c:v>20.7291666666667</c:v>
                </c:pt>
                <c:pt idx="14926">
                  <c:v>20.7305555555556</c:v>
                </c:pt>
                <c:pt idx="14927">
                  <c:v>20.731944444444402</c:v>
                </c:pt>
                <c:pt idx="14928">
                  <c:v>20.733333333333299</c:v>
                </c:pt>
                <c:pt idx="14929">
                  <c:v>20.734722222222199</c:v>
                </c:pt>
                <c:pt idx="14930">
                  <c:v>20.7361111111111</c:v>
                </c:pt>
                <c:pt idx="14931">
                  <c:v>20.737500000000001</c:v>
                </c:pt>
                <c:pt idx="14932">
                  <c:v>20.738888888888901</c:v>
                </c:pt>
                <c:pt idx="14933">
                  <c:v>20.740277777777798</c:v>
                </c:pt>
                <c:pt idx="14934">
                  <c:v>20.741666666666699</c:v>
                </c:pt>
                <c:pt idx="14935">
                  <c:v>20.7430555555556</c:v>
                </c:pt>
                <c:pt idx="14936">
                  <c:v>20.744444444444401</c:v>
                </c:pt>
                <c:pt idx="14937">
                  <c:v>20.745833333333302</c:v>
                </c:pt>
                <c:pt idx="14938">
                  <c:v>20.747222222222199</c:v>
                </c:pt>
                <c:pt idx="14939">
                  <c:v>20.748611111111099</c:v>
                </c:pt>
                <c:pt idx="14940">
                  <c:v>20.75</c:v>
                </c:pt>
                <c:pt idx="14941">
                  <c:v>20.751388888888901</c:v>
                </c:pt>
                <c:pt idx="14942">
                  <c:v>20.752777777777801</c:v>
                </c:pt>
                <c:pt idx="14943">
                  <c:v>20.754166666666698</c:v>
                </c:pt>
                <c:pt idx="14944">
                  <c:v>20.755555555555599</c:v>
                </c:pt>
                <c:pt idx="14945">
                  <c:v>20.7569444444444</c:v>
                </c:pt>
                <c:pt idx="14946">
                  <c:v>20.758333333333301</c:v>
                </c:pt>
                <c:pt idx="14947">
                  <c:v>20.759722222222202</c:v>
                </c:pt>
                <c:pt idx="14948">
                  <c:v>20.761111111111099</c:v>
                </c:pt>
                <c:pt idx="14949">
                  <c:v>20.762499999999999</c:v>
                </c:pt>
                <c:pt idx="14950">
                  <c:v>20.7638888888889</c:v>
                </c:pt>
                <c:pt idx="14951">
                  <c:v>20.765277777777801</c:v>
                </c:pt>
                <c:pt idx="14952">
                  <c:v>20.766666666666701</c:v>
                </c:pt>
                <c:pt idx="14953">
                  <c:v>20.768055555555598</c:v>
                </c:pt>
                <c:pt idx="14954">
                  <c:v>20.7694444444444</c:v>
                </c:pt>
                <c:pt idx="14955">
                  <c:v>20.7708333333333</c:v>
                </c:pt>
                <c:pt idx="14956">
                  <c:v>20.772222222222201</c:v>
                </c:pt>
                <c:pt idx="14957">
                  <c:v>20.773611111111101</c:v>
                </c:pt>
                <c:pt idx="14958">
                  <c:v>20.774999999999999</c:v>
                </c:pt>
                <c:pt idx="14959">
                  <c:v>20.776388888888899</c:v>
                </c:pt>
                <c:pt idx="14960">
                  <c:v>20.7777777777778</c:v>
                </c:pt>
                <c:pt idx="14961">
                  <c:v>20.779166666666701</c:v>
                </c:pt>
                <c:pt idx="14962">
                  <c:v>20.780555555555601</c:v>
                </c:pt>
                <c:pt idx="14963">
                  <c:v>20.781944444444399</c:v>
                </c:pt>
                <c:pt idx="14964">
                  <c:v>20.783333333333299</c:v>
                </c:pt>
                <c:pt idx="14965">
                  <c:v>20.7847222222222</c:v>
                </c:pt>
                <c:pt idx="14966">
                  <c:v>20.786111111111101</c:v>
                </c:pt>
                <c:pt idx="14967">
                  <c:v>20.787500000000001</c:v>
                </c:pt>
                <c:pt idx="14968">
                  <c:v>20.788888888888899</c:v>
                </c:pt>
                <c:pt idx="14969">
                  <c:v>20.790277777777799</c:v>
                </c:pt>
                <c:pt idx="14970">
                  <c:v>20.7916666666667</c:v>
                </c:pt>
                <c:pt idx="14971">
                  <c:v>20.7930555555556</c:v>
                </c:pt>
                <c:pt idx="14972">
                  <c:v>20.794444444444402</c:v>
                </c:pt>
                <c:pt idx="14973">
                  <c:v>20.795833333333299</c:v>
                </c:pt>
                <c:pt idx="14974">
                  <c:v>20.797222222222199</c:v>
                </c:pt>
                <c:pt idx="14975">
                  <c:v>20.7986111111111</c:v>
                </c:pt>
                <c:pt idx="14976">
                  <c:v>20.8</c:v>
                </c:pt>
                <c:pt idx="14977">
                  <c:v>20.801388888888901</c:v>
                </c:pt>
                <c:pt idx="14978">
                  <c:v>20.802777777777798</c:v>
                </c:pt>
                <c:pt idx="14979">
                  <c:v>20.804166666666699</c:v>
                </c:pt>
                <c:pt idx="14980">
                  <c:v>20.8055555555556</c:v>
                </c:pt>
                <c:pt idx="14981">
                  <c:v>20.806944444444401</c:v>
                </c:pt>
                <c:pt idx="14982">
                  <c:v>20.808333333333302</c:v>
                </c:pt>
                <c:pt idx="14983">
                  <c:v>20.809722222222199</c:v>
                </c:pt>
                <c:pt idx="14984">
                  <c:v>20.811111111111099</c:v>
                </c:pt>
                <c:pt idx="14985">
                  <c:v>20.8125</c:v>
                </c:pt>
                <c:pt idx="14986">
                  <c:v>20.813888888888901</c:v>
                </c:pt>
                <c:pt idx="14987">
                  <c:v>20.815277777777801</c:v>
                </c:pt>
                <c:pt idx="14988">
                  <c:v>20.816666666666698</c:v>
                </c:pt>
                <c:pt idx="14989">
                  <c:v>20.818055555555599</c:v>
                </c:pt>
                <c:pt idx="14990">
                  <c:v>20.8194444444444</c:v>
                </c:pt>
                <c:pt idx="14991">
                  <c:v>20.820833333333301</c:v>
                </c:pt>
                <c:pt idx="14992">
                  <c:v>20.822222222222202</c:v>
                </c:pt>
                <c:pt idx="14993">
                  <c:v>20.823611111111099</c:v>
                </c:pt>
                <c:pt idx="14994">
                  <c:v>20.824999999999999</c:v>
                </c:pt>
                <c:pt idx="14995">
                  <c:v>20.8263888888889</c:v>
                </c:pt>
                <c:pt idx="14996">
                  <c:v>20.827777777777801</c:v>
                </c:pt>
                <c:pt idx="14997">
                  <c:v>20.829166666666701</c:v>
                </c:pt>
                <c:pt idx="14998">
                  <c:v>20.830555555555598</c:v>
                </c:pt>
                <c:pt idx="14999">
                  <c:v>20.8319444444444</c:v>
                </c:pt>
                <c:pt idx="15000">
                  <c:v>20.8333333333333</c:v>
                </c:pt>
                <c:pt idx="15001">
                  <c:v>20.834722222222201</c:v>
                </c:pt>
                <c:pt idx="15002">
                  <c:v>20.836111111111101</c:v>
                </c:pt>
                <c:pt idx="15003">
                  <c:v>20.837499999999999</c:v>
                </c:pt>
                <c:pt idx="15004">
                  <c:v>20.838888888888899</c:v>
                </c:pt>
                <c:pt idx="15005">
                  <c:v>20.8402777777778</c:v>
                </c:pt>
                <c:pt idx="15006">
                  <c:v>20.841666666666701</c:v>
                </c:pt>
                <c:pt idx="15007">
                  <c:v>20.843055555555601</c:v>
                </c:pt>
                <c:pt idx="15008">
                  <c:v>20.844444444444399</c:v>
                </c:pt>
                <c:pt idx="15009">
                  <c:v>20.845833333333299</c:v>
                </c:pt>
                <c:pt idx="15010">
                  <c:v>20.8472222222222</c:v>
                </c:pt>
                <c:pt idx="15011">
                  <c:v>20.848611111111101</c:v>
                </c:pt>
                <c:pt idx="15012">
                  <c:v>20.85</c:v>
                </c:pt>
                <c:pt idx="15013">
                  <c:v>20.851388888888899</c:v>
                </c:pt>
                <c:pt idx="15014">
                  <c:v>20.852777777777799</c:v>
                </c:pt>
                <c:pt idx="15015">
                  <c:v>20.8541666666667</c:v>
                </c:pt>
                <c:pt idx="15016">
                  <c:v>20.8555555555556</c:v>
                </c:pt>
                <c:pt idx="15017">
                  <c:v>20.856944444444402</c:v>
                </c:pt>
                <c:pt idx="15018">
                  <c:v>20.858333333333299</c:v>
                </c:pt>
                <c:pt idx="15019">
                  <c:v>20.859722222222199</c:v>
                </c:pt>
                <c:pt idx="15020">
                  <c:v>20.8611111111111</c:v>
                </c:pt>
                <c:pt idx="15021">
                  <c:v>20.862500000000001</c:v>
                </c:pt>
                <c:pt idx="15022">
                  <c:v>20.863888888888901</c:v>
                </c:pt>
                <c:pt idx="15023">
                  <c:v>20.865277777777798</c:v>
                </c:pt>
                <c:pt idx="15024">
                  <c:v>20.866666666666699</c:v>
                </c:pt>
                <c:pt idx="15025">
                  <c:v>20.8680555555556</c:v>
                </c:pt>
                <c:pt idx="15026">
                  <c:v>20.869444444444401</c:v>
                </c:pt>
                <c:pt idx="15027">
                  <c:v>20.870833333333302</c:v>
                </c:pt>
                <c:pt idx="15028">
                  <c:v>20.872222222222199</c:v>
                </c:pt>
                <c:pt idx="15029">
                  <c:v>20.873611111111099</c:v>
                </c:pt>
                <c:pt idx="15030">
                  <c:v>20.875</c:v>
                </c:pt>
                <c:pt idx="15031">
                  <c:v>20.876388888888901</c:v>
                </c:pt>
                <c:pt idx="15032">
                  <c:v>20.877777777777801</c:v>
                </c:pt>
                <c:pt idx="15033">
                  <c:v>20.879166666666698</c:v>
                </c:pt>
                <c:pt idx="15034">
                  <c:v>20.880555555555599</c:v>
                </c:pt>
                <c:pt idx="15035">
                  <c:v>20.8819444444444</c:v>
                </c:pt>
                <c:pt idx="15036">
                  <c:v>20.883333333333301</c:v>
                </c:pt>
                <c:pt idx="15037">
                  <c:v>20.884722222222202</c:v>
                </c:pt>
                <c:pt idx="15038">
                  <c:v>20.886111111111099</c:v>
                </c:pt>
                <c:pt idx="15039">
                  <c:v>20.887499999999999</c:v>
                </c:pt>
                <c:pt idx="15040">
                  <c:v>20.8888888888889</c:v>
                </c:pt>
                <c:pt idx="15041">
                  <c:v>20.890277777777801</c:v>
                </c:pt>
                <c:pt idx="15042">
                  <c:v>20.891666666666701</c:v>
                </c:pt>
                <c:pt idx="15043">
                  <c:v>20.893055555555598</c:v>
                </c:pt>
                <c:pt idx="15044">
                  <c:v>20.8944444444444</c:v>
                </c:pt>
                <c:pt idx="15045">
                  <c:v>20.8958333333333</c:v>
                </c:pt>
                <c:pt idx="15046">
                  <c:v>20.897222222222201</c:v>
                </c:pt>
                <c:pt idx="15047">
                  <c:v>20.898611111111101</c:v>
                </c:pt>
                <c:pt idx="15048">
                  <c:v>20.9</c:v>
                </c:pt>
                <c:pt idx="15049">
                  <c:v>20.901388888888899</c:v>
                </c:pt>
                <c:pt idx="15050">
                  <c:v>20.9027777777778</c:v>
                </c:pt>
                <c:pt idx="15051">
                  <c:v>20.904166666666701</c:v>
                </c:pt>
                <c:pt idx="15052">
                  <c:v>20.905555555555601</c:v>
                </c:pt>
                <c:pt idx="15053">
                  <c:v>20.906944444444399</c:v>
                </c:pt>
                <c:pt idx="15054">
                  <c:v>20.908333333333299</c:v>
                </c:pt>
                <c:pt idx="15055">
                  <c:v>20.9097222222222</c:v>
                </c:pt>
                <c:pt idx="15056">
                  <c:v>20.911111111111101</c:v>
                </c:pt>
                <c:pt idx="15057">
                  <c:v>20.912500000000001</c:v>
                </c:pt>
                <c:pt idx="15058">
                  <c:v>20.913888888888899</c:v>
                </c:pt>
                <c:pt idx="15059">
                  <c:v>20.915277777777799</c:v>
                </c:pt>
                <c:pt idx="15060">
                  <c:v>20.9166666666667</c:v>
                </c:pt>
                <c:pt idx="15061">
                  <c:v>20.9180555555556</c:v>
                </c:pt>
                <c:pt idx="15062">
                  <c:v>20.919444444444402</c:v>
                </c:pt>
                <c:pt idx="15063">
                  <c:v>20.920833333333299</c:v>
                </c:pt>
                <c:pt idx="15064">
                  <c:v>20.922222222222199</c:v>
                </c:pt>
                <c:pt idx="15065">
                  <c:v>20.9236111111111</c:v>
                </c:pt>
                <c:pt idx="15066">
                  <c:v>20.925000000000001</c:v>
                </c:pt>
                <c:pt idx="15067">
                  <c:v>20.926388888888901</c:v>
                </c:pt>
                <c:pt idx="15068">
                  <c:v>20.927777777777798</c:v>
                </c:pt>
                <c:pt idx="15069">
                  <c:v>20.929166666666699</c:v>
                </c:pt>
                <c:pt idx="15070">
                  <c:v>20.9305555555556</c:v>
                </c:pt>
                <c:pt idx="15071">
                  <c:v>20.931944444444401</c:v>
                </c:pt>
                <c:pt idx="15072">
                  <c:v>20.933333333333302</c:v>
                </c:pt>
                <c:pt idx="15073">
                  <c:v>20.934722222222199</c:v>
                </c:pt>
                <c:pt idx="15074">
                  <c:v>20.936111111111099</c:v>
                </c:pt>
                <c:pt idx="15075">
                  <c:v>20.9375</c:v>
                </c:pt>
                <c:pt idx="15076">
                  <c:v>20.938888888888901</c:v>
                </c:pt>
                <c:pt idx="15077">
                  <c:v>20.940277777777801</c:v>
                </c:pt>
                <c:pt idx="15078">
                  <c:v>20.941666666666698</c:v>
                </c:pt>
                <c:pt idx="15079">
                  <c:v>20.943055555555599</c:v>
                </c:pt>
                <c:pt idx="15080">
                  <c:v>20.9444444444444</c:v>
                </c:pt>
                <c:pt idx="15081">
                  <c:v>20.945833333333301</c:v>
                </c:pt>
                <c:pt idx="15082">
                  <c:v>20.947222222222202</c:v>
                </c:pt>
                <c:pt idx="15083">
                  <c:v>20.948611111111099</c:v>
                </c:pt>
                <c:pt idx="15084">
                  <c:v>20.95</c:v>
                </c:pt>
                <c:pt idx="15085">
                  <c:v>20.9513888888889</c:v>
                </c:pt>
                <c:pt idx="15086">
                  <c:v>20.952777777777801</c:v>
                </c:pt>
                <c:pt idx="15087">
                  <c:v>20.954166666666701</c:v>
                </c:pt>
                <c:pt idx="15088">
                  <c:v>20.955555555555598</c:v>
                </c:pt>
                <c:pt idx="15089">
                  <c:v>20.9569444444444</c:v>
                </c:pt>
                <c:pt idx="15090">
                  <c:v>20.9583333333333</c:v>
                </c:pt>
                <c:pt idx="15091">
                  <c:v>20.959722222222201</c:v>
                </c:pt>
                <c:pt idx="15092">
                  <c:v>20.961111111111101</c:v>
                </c:pt>
                <c:pt idx="15093">
                  <c:v>20.962499999999999</c:v>
                </c:pt>
                <c:pt idx="15094">
                  <c:v>20.963888888888899</c:v>
                </c:pt>
                <c:pt idx="15095">
                  <c:v>20.9652777777778</c:v>
                </c:pt>
                <c:pt idx="15096">
                  <c:v>20.966666666666701</c:v>
                </c:pt>
                <c:pt idx="15097">
                  <c:v>20.968055555555601</c:v>
                </c:pt>
                <c:pt idx="15098">
                  <c:v>20.969444444444399</c:v>
                </c:pt>
                <c:pt idx="15099">
                  <c:v>20.970833333333299</c:v>
                </c:pt>
                <c:pt idx="15100">
                  <c:v>20.9722222222222</c:v>
                </c:pt>
                <c:pt idx="15101">
                  <c:v>20.973611111111101</c:v>
                </c:pt>
                <c:pt idx="15102">
                  <c:v>20.975000000000001</c:v>
                </c:pt>
                <c:pt idx="15103">
                  <c:v>20.976388888888899</c:v>
                </c:pt>
                <c:pt idx="15104">
                  <c:v>20.977777777777799</c:v>
                </c:pt>
                <c:pt idx="15105">
                  <c:v>20.9791666666667</c:v>
                </c:pt>
                <c:pt idx="15106">
                  <c:v>20.9805555555556</c:v>
                </c:pt>
                <c:pt idx="15107">
                  <c:v>20.981944444444402</c:v>
                </c:pt>
                <c:pt idx="15108">
                  <c:v>20.983333333333299</c:v>
                </c:pt>
                <c:pt idx="15109">
                  <c:v>20.984722222222199</c:v>
                </c:pt>
                <c:pt idx="15110">
                  <c:v>20.9861111111111</c:v>
                </c:pt>
                <c:pt idx="15111">
                  <c:v>20.987500000000001</c:v>
                </c:pt>
                <c:pt idx="15112">
                  <c:v>20.988888888888901</c:v>
                </c:pt>
                <c:pt idx="15113">
                  <c:v>20.990277777777798</c:v>
                </c:pt>
                <c:pt idx="15114">
                  <c:v>20.991666666666699</c:v>
                </c:pt>
                <c:pt idx="15115">
                  <c:v>20.9930555555556</c:v>
                </c:pt>
                <c:pt idx="15116">
                  <c:v>20.994444444444401</c:v>
                </c:pt>
                <c:pt idx="15117">
                  <c:v>20.995833333333302</c:v>
                </c:pt>
                <c:pt idx="15118">
                  <c:v>20.997222222222199</c:v>
                </c:pt>
                <c:pt idx="15119">
                  <c:v>20.998611111111099</c:v>
                </c:pt>
                <c:pt idx="15120">
                  <c:v>21</c:v>
                </c:pt>
                <c:pt idx="15121">
                  <c:v>21.001388888888901</c:v>
                </c:pt>
                <c:pt idx="15122">
                  <c:v>21.002777777777801</c:v>
                </c:pt>
                <c:pt idx="15123">
                  <c:v>21.004166666666698</c:v>
                </c:pt>
                <c:pt idx="15124">
                  <c:v>21.005555555555599</c:v>
                </c:pt>
                <c:pt idx="15125">
                  <c:v>21.0069444444444</c:v>
                </c:pt>
                <c:pt idx="15126">
                  <c:v>21.008333333333301</c:v>
                </c:pt>
                <c:pt idx="15127">
                  <c:v>21.009722222222202</c:v>
                </c:pt>
                <c:pt idx="15128">
                  <c:v>21.011111111111099</c:v>
                </c:pt>
                <c:pt idx="15129">
                  <c:v>21.012499999999999</c:v>
                </c:pt>
                <c:pt idx="15130">
                  <c:v>21.0138888888889</c:v>
                </c:pt>
                <c:pt idx="15131">
                  <c:v>21.015277777777801</c:v>
                </c:pt>
                <c:pt idx="15132">
                  <c:v>21.016666666666701</c:v>
                </c:pt>
                <c:pt idx="15133">
                  <c:v>21.018055555555598</c:v>
                </c:pt>
                <c:pt idx="15134">
                  <c:v>21.0194444444444</c:v>
                </c:pt>
                <c:pt idx="15135">
                  <c:v>21.0208333333333</c:v>
                </c:pt>
                <c:pt idx="15136">
                  <c:v>21.022222222222201</c:v>
                </c:pt>
                <c:pt idx="15137">
                  <c:v>21.023611111111101</c:v>
                </c:pt>
                <c:pt idx="15138">
                  <c:v>21.024999999999999</c:v>
                </c:pt>
                <c:pt idx="15139">
                  <c:v>21.026388888888899</c:v>
                </c:pt>
                <c:pt idx="15140">
                  <c:v>21.0277777777778</c:v>
                </c:pt>
                <c:pt idx="15141">
                  <c:v>21.029166666666701</c:v>
                </c:pt>
                <c:pt idx="15142">
                  <c:v>21.030555555555601</c:v>
                </c:pt>
                <c:pt idx="15143">
                  <c:v>21.031944444444399</c:v>
                </c:pt>
                <c:pt idx="15144">
                  <c:v>21.033333333333299</c:v>
                </c:pt>
                <c:pt idx="15145">
                  <c:v>21.0347222222222</c:v>
                </c:pt>
                <c:pt idx="15146">
                  <c:v>21.036111111111101</c:v>
                </c:pt>
                <c:pt idx="15147">
                  <c:v>21.037500000000001</c:v>
                </c:pt>
                <c:pt idx="15148">
                  <c:v>21.038888888888899</c:v>
                </c:pt>
                <c:pt idx="15149">
                  <c:v>21.040277777777799</c:v>
                </c:pt>
                <c:pt idx="15150">
                  <c:v>21.0416666666667</c:v>
                </c:pt>
                <c:pt idx="15151">
                  <c:v>21.0430555555556</c:v>
                </c:pt>
                <c:pt idx="15152">
                  <c:v>21.044444444444402</c:v>
                </c:pt>
                <c:pt idx="15153">
                  <c:v>21.045833333333299</c:v>
                </c:pt>
                <c:pt idx="15154">
                  <c:v>21.047222222222199</c:v>
                </c:pt>
                <c:pt idx="15155">
                  <c:v>21.0486111111111</c:v>
                </c:pt>
                <c:pt idx="15156">
                  <c:v>21.05</c:v>
                </c:pt>
                <c:pt idx="15157">
                  <c:v>21.051388888888901</c:v>
                </c:pt>
                <c:pt idx="15158">
                  <c:v>21.052777777777798</c:v>
                </c:pt>
                <c:pt idx="15159">
                  <c:v>21.054166666666699</c:v>
                </c:pt>
                <c:pt idx="15160">
                  <c:v>21.0555555555556</c:v>
                </c:pt>
                <c:pt idx="15161">
                  <c:v>21.056944444444401</c:v>
                </c:pt>
                <c:pt idx="15162">
                  <c:v>21.058333333333302</c:v>
                </c:pt>
                <c:pt idx="15163">
                  <c:v>21.059722222222199</c:v>
                </c:pt>
                <c:pt idx="15164">
                  <c:v>21.061111111111099</c:v>
                </c:pt>
                <c:pt idx="15165">
                  <c:v>21.0625</c:v>
                </c:pt>
                <c:pt idx="15166">
                  <c:v>21.063888888888901</c:v>
                </c:pt>
                <c:pt idx="15167">
                  <c:v>21.065277777777801</c:v>
                </c:pt>
                <c:pt idx="15168">
                  <c:v>21.066666666666698</c:v>
                </c:pt>
                <c:pt idx="15169">
                  <c:v>21.068055555555599</c:v>
                </c:pt>
                <c:pt idx="15170">
                  <c:v>21.0694444444444</c:v>
                </c:pt>
                <c:pt idx="15171">
                  <c:v>21.070833333333301</c:v>
                </c:pt>
                <c:pt idx="15172">
                  <c:v>21.072222222222202</c:v>
                </c:pt>
                <c:pt idx="15173">
                  <c:v>21.073611111111099</c:v>
                </c:pt>
                <c:pt idx="15174">
                  <c:v>21.074999999999999</c:v>
                </c:pt>
                <c:pt idx="15175">
                  <c:v>21.0763888888889</c:v>
                </c:pt>
                <c:pt idx="15176">
                  <c:v>21.077777777777801</c:v>
                </c:pt>
                <c:pt idx="15177">
                  <c:v>21.079166666666701</c:v>
                </c:pt>
                <c:pt idx="15178">
                  <c:v>21.080555555555598</c:v>
                </c:pt>
                <c:pt idx="15179">
                  <c:v>21.0819444444444</c:v>
                </c:pt>
                <c:pt idx="15180">
                  <c:v>21.0833333333333</c:v>
                </c:pt>
                <c:pt idx="15181">
                  <c:v>21.084722222222201</c:v>
                </c:pt>
                <c:pt idx="15182">
                  <c:v>21.086111111111101</c:v>
                </c:pt>
                <c:pt idx="15183">
                  <c:v>21.087499999999999</c:v>
                </c:pt>
                <c:pt idx="15184">
                  <c:v>21.088888888888899</c:v>
                </c:pt>
                <c:pt idx="15185">
                  <c:v>21.0902777777778</c:v>
                </c:pt>
                <c:pt idx="15186">
                  <c:v>21.091666666666701</c:v>
                </c:pt>
                <c:pt idx="15187">
                  <c:v>21.093055555555601</c:v>
                </c:pt>
                <c:pt idx="15188">
                  <c:v>21.094444444444399</c:v>
                </c:pt>
                <c:pt idx="15189">
                  <c:v>21.095833333333299</c:v>
                </c:pt>
                <c:pt idx="15190">
                  <c:v>21.0972222222222</c:v>
                </c:pt>
                <c:pt idx="15191">
                  <c:v>21.098611111111101</c:v>
                </c:pt>
                <c:pt idx="15192">
                  <c:v>21.1</c:v>
                </c:pt>
                <c:pt idx="15193">
                  <c:v>21.101388888888899</c:v>
                </c:pt>
                <c:pt idx="15194">
                  <c:v>21.102777777777799</c:v>
                </c:pt>
                <c:pt idx="15195">
                  <c:v>21.1041666666667</c:v>
                </c:pt>
                <c:pt idx="15196">
                  <c:v>21.1055555555556</c:v>
                </c:pt>
                <c:pt idx="15197">
                  <c:v>21.106944444444402</c:v>
                </c:pt>
                <c:pt idx="15198">
                  <c:v>21.108333333333299</c:v>
                </c:pt>
                <c:pt idx="15199">
                  <c:v>21.109722222222199</c:v>
                </c:pt>
                <c:pt idx="15200">
                  <c:v>21.1111111111111</c:v>
                </c:pt>
                <c:pt idx="15201">
                  <c:v>21.112500000000001</c:v>
                </c:pt>
                <c:pt idx="15202">
                  <c:v>21.113888888888901</c:v>
                </c:pt>
                <c:pt idx="15203">
                  <c:v>21.115277777777798</c:v>
                </c:pt>
                <c:pt idx="15204">
                  <c:v>21.116666666666699</c:v>
                </c:pt>
                <c:pt idx="15205">
                  <c:v>21.1180555555556</c:v>
                </c:pt>
                <c:pt idx="15206">
                  <c:v>21.119444444444401</c:v>
                </c:pt>
                <c:pt idx="15207">
                  <c:v>21.120833333333302</c:v>
                </c:pt>
                <c:pt idx="15208">
                  <c:v>21.122222222222199</c:v>
                </c:pt>
                <c:pt idx="15209">
                  <c:v>21.123611111111099</c:v>
                </c:pt>
                <c:pt idx="15210">
                  <c:v>21.125</c:v>
                </c:pt>
                <c:pt idx="15211">
                  <c:v>21.126388888888901</c:v>
                </c:pt>
                <c:pt idx="15212">
                  <c:v>21.127777777777801</c:v>
                </c:pt>
                <c:pt idx="15213">
                  <c:v>21.129166666666698</c:v>
                </c:pt>
                <c:pt idx="15214">
                  <c:v>21.130555555555599</c:v>
                </c:pt>
                <c:pt idx="15215">
                  <c:v>21.1319444444444</c:v>
                </c:pt>
                <c:pt idx="15216">
                  <c:v>21.133333333333301</c:v>
                </c:pt>
                <c:pt idx="15217">
                  <c:v>21.134722222222202</c:v>
                </c:pt>
                <c:pt idx="15218">
                  <c:v>21.136111111111099</c:v>
                </c:pt>
                <c:pt idx="15219">
                  <c:v>21.137499999999999</c:v>
                </c:pt>
                <c:pt idx="15220">
                  <c:v>21.1388888888889</c:v>
                </c:pt>
                <c:pt idx="15221">
                  <c:v>21.140277777777801</c:v>
                </c:pt>
                <c:pt idx="15222">
                  <c:v>21.141666666666701</c:v>
                </c:pt>
                <c:pt idx="15223">
                  <c:v>21.143055555555598</c:v>
                </c:pt>
                <c:pt idx="15224">
                  <c:v>21.1444444444444</c:v>
                </c:pt>
                <c:pt idx="15225">
                  <c:v>21.1458333333333</c:v>
                </c:pt>
                <c:pt idx="15226">
                  <c:v>21.147222222222201</c:v>
                </c:pt>
                <c:pt idx="15227">
                  <c:v>21.148611111111101</c:v>
                </c:pt>
                <c:pt idx="15228">
                  <c:v>21.15</c:v>
                </c:pt>
                <c:pt idx="15229">
                  <c:v>21.151388888888899</c:v>
                </c:pt>
                <c:pt idx="15230">
                  <c:v>21.1527777777778</c:v>
                </c:pt>
                <c:pt idx="15231">
                  <c:v>21.154166666666701</c:v>
                </c:pt>
                <c:pt idx="15232">
                  <c:v>21.155555555555601</c:v>
                </c:pt>
                <c:pt idx="15233">
                  <c:v>21.156944444444399</c:v>
                </c:pt>
                <c:pt idx="15234">
                  <c:v>21.158333333333299</c:v>
                </c:pt>
                <c:pt idx="15235">
                  <c:v>21.1597222222222</c:v>
                </c:pt>
                <c:pt idx="15236">
                  <c:v>21.161111111111101</c:v>
                </c:pt>
                <c:pt idx="15237">
                  <c:v>21.162500000000001</c:v>
                </c:pt>
                <c:pt idx="15238">
                  <c:v>21.163888888888899</c:v>
                </c:pt>
                <c:pt idx="15239">
                  <c:v>21.165277777777799</c:v>
                </c:pt>
                <c:pt idx="15240">
                  <c:v>21.1666666666667</c:v>
                </c:pt>
                <c:pt idx="15241">
                  <c:v>21.1680555555556</c:v>
                </c:pt>
                <c:pt idx="15242">
                  <c:v>21.169444444444402</c:v>
                </c:pt>
                <c:pt idx="15243">
                  <c:v>21.170833333333299</c:v>
                </c:pt>
                <c:pt idx="15244">
                  <c:v>21.172222222222199</c:v>
                </c:pt>
                <c:pt idx="15245">
                  <c:v>21.1736111111111</c:v>
                </c:pt>
                <c:pt idx="15246">
                  <c:v>21.175000000000001</c:v>
                </c:pt>
                <c:pt idx="15247">
                  <c:v>21.176388888888901</c:v>
                </c:pt>
                <c:pt idx="15248">
                  <c:v>21.177777777777798</c:v>
                </c:pt>
                <c:pt idx="15249">
                  <c:v>21.179166666666699</c:v>
                </c:pt>
                <c:pt idx="15250">
                  <c:v>21.1805555555556</c:v>
                </c:pt>
                <c:pt idx="15251">
                  <c:v>21.181944444444401</c:v>
                </c:pt>
                <c:pt idx="15252">
                  <c:v>21.183333333333302</c:v>
                </c:pt>
                <c:pt idx="15253">
                  <c:v>21.184722222222199</c:v>
                </c:pt>
                <c:pt idx="15254">
                  <c:v>21.186111111111099</c:v>
                </c:pt>
                <c:pt idx="15255">
                  <c:v>21.1875</c:v>
                </c:pt>
                <c:pt idx="15256">
                  <c:v>21.188888888888901</c:v>
                </c:pt>
                <c:pt idx="15257">
                  <c:v>21.190277777777801</c:v>
                </c:pt>
                <c:pt idx="15258">
                  <c:v>21.191666666666698</c:v>
                </c:pt>
                <c:pt idx="15259">
                  <c:v>21.193055555555599</c:v>
                </c:pt>
                <c:pt idx="15260">
                  <c:v>21.1944444444444</c:v>
                </c:pt>
                <c:pt idx="15261">
                  <c:v>21.195833333333301</c:v>
                </c:pt>
                <c:pt idx="15262">
                  <c:v>21.197222222222202</c:v>
                </c:pt>
                <c:pt idx="15263">
                  <c:v>21.198611111111099</c:v>
                </c:pt>
                <c:pt idx="15264">
                  <c:v>21.2</c:v>
                </c:pt>
                <c:pt idx="15265">
                  <c:v>21.2013888888889</c:v>
                </c:pt>
                <c:pt idx="15266">
                  <c:v>21.202777777777801</c:v>
                </c:pt>
                <c:pt idx="15267">
                  <c:v>21.204166666666701</c:v>
                </c:pt>
                <c:pt idx="15268">
                  <c:v>21.205555555555598</c:v>
                </c:pt>
                <c:pt idx="15269">
                  <c:v>21.2069444444444</c:v>
                </c:pt>
                <c:pt idx="15270">
                  <c:v>21.2083333333333</c:v>
                </c:pt>
                <c:pt idx="15271">
                  <c:v>21.209722222222201</c:v>
                </c:pt>
                <c:pt idx="15272">
                  <c:v>21.211111111111101</c:v>
                </c:pt>
                <c:pt idx="15273">
                  <c:v>21.212499999999999</c:v>
                </c:pt>
                <c:pt idx="15274">
                  <c:v>21.213888888888899</c:v>
                </c:pt>
                <c:pt idx="15275">
                  <c:v>21.2152777777778</c:v>
                </c:pt>
                <c:pt idx="15276">
                  <c:v>21.216666666666701</c:v>
                </c:pt>
                <c:pt idx="15277">
                  <c:v>21.218055555555601</c:v>
                </c:pt>
                <c:pt idx="15278">
                  <c:v>21.219444444444399</c:v>
                </c:pt>
                <c:pt idx="15279">
                  <c:v>21.220833333333299</c:v>
                </c:pt>
                <c:pt idx="15280">
                  <c:v>21.2222222222222</c:v>
                </c:pt>
                <c:pt idx="15281">
                  <c:v>21.223611111111101</c:v>
                </c:pt>
                <c:pt idx="15282">
                  <c:v>21.225000000000001</c:v>
                </c:pt>
                <c:pt idx="15283">
                  <c:v>21.226388888888899</c:v>
                </c:pt>
                <c:pt idx="15284">
                  <c:v>21.227777777777799</c:v>
                </c:pt>
                <c:pt idx="15285">
                  <c:v>21.2291666666667</c:v>
                </c:pt>
                <c:pt idx="15286">
                  <c:v>21.2305555555556</c:v>
                </c:pt>
                <c:pt idx="15287">
                  <c:v>21.231944444444402</c:v>
                </c:pt>
                <c:pt idx="15288">
                  <c:v>21.233333333333299</c:v>
                </c:pt>
                <c:pt idx="15289">
                  <c:v>21.234722222222199</c:v>
                </c:pt>
                <c:pt idx="15290">
                  <c:v>21.2361111111111</c:v>
                </c:pt>
                <c:pt idx="15291">
                  <c:v>21.237500000000001</c:v>
                </c:pt>
                <c:pt idx="15292">
                  <c:v>21.238888888888901</c:v>
                </c:pt>
                <c:pt idx="15293">
                  <c:v>21.240277777777798</c:v>
                </c:pt>
                <c:pt idx="15294">
                  <c:v>21.241666666666699</c:v>
                </c:pt>
                <c:pt idx="15295">
                  <c:v>21.2430555555556</c:v>
                </c:pt>
                <c:pt idx="15296">
                  <c:v>21.244444444444401</c:v>
                </c:pt>
                <c:pt idx="15297">
                  <c:v>21.245833333333302</c:v>
                </c:pt>
                <c:pt idx="15298">
                  <c:v>21.247222222222199</c:v>
                </c:pt>
                <c:pt idx="15299">
                  <c:v>21.248611111111099</c:v>
                </c:pt>
                <c:pt idx="15300">
                  <c:v>21.25</c:v>
                </c:pt>
                <c:pt idx="15301">
                  <c:v>21.251388888888901</c:v>
                </c:pt>
                <c:pt idx="15302">
                  <c:v>21.252777777777801</c:v>
                </c:pt>
                <c:pt idx="15303">
                  <c:v>21.254166666666698</c:v>
                </c:pt>
                <c:pt idx="15304">
                  <c:v>21.255555555555599</c:v>
                </c:pt>
                <c:pt idx="15305">
                  <c:v>21.2569444444444</c:v>
                </c:pt>
                <c:pt idx="15306">
                  <c:v>21.258333333333301</c:v>
                </c:pt>
                <c:pt idx="15307">
                  <c:v>21.259722222222202</c:v>
                </c:pt>
                <c:pt idx="15308">
                  <c:v>21.261111111111099</c:v>
                </c:pt>
                <c:pt idx="15309">
                  <c:v>21.262499999999999</c:v>
                </c:pt>
                <c:pt idx="15310">
                  <c:v>21.2638888888889</c:v>
                </c:pt>
                <c:pt idx="15311">
                  <c:v>21.265277777777801</c:v>
                </c:pt>
                <c:pt idx="15312">
                  <c:v>21.266666666666701</c:v>
                </c:pt>
                <c:pt idx="15313">
                  <c:v>21.268055555555598</c:v>
                </c:pt>
                <c:pt idx="15314">
                  <c:v>21.2694444444444</c:v>
                </c:pt>
                <c:pt idx="15315">
                  <c:v>21.2708333333333</c:v>
                </c:pt>
                <c:pt idx="15316">
                  <c:v>21.272222222222201</c:v>
                </c:pt>
                <c:pt idx="15317">
                  <c:v>21.273611111111101</c:v>
                </c:pt>
                <c:pt idx="15318">
                  <c:v>21.274999999999999</c:v>
                </c:pt>
                <c:pt idx="15319">
                  <c:v>21.276388888888899</c:v>
                </c:pt>
                <c:pt idx="15320">
                  <c:v>21.2777777777778</c:v>
                </c:pt>
                <c:pt idx="15321">
                  <c:v>21.279166666666701</c:v>
                </c:pt>
                <c:pt idx="15322">
                  <c:v>21.280555555555601</c:v>
                </c:pt>
                <c:pt idx="15323">
                  <c:v>21.281944444444399</c:v>
                </c:pt>
                <c:pt idx="15324">
                  <c:v>21.283333333333299</c:v>
                </c:pt>
                <c:pt idx="15325">
                  <c:v>21.2847222222222</c:v>
                </c:pt>
                <c:pt idx="15326">
                  <c:v>21.286111111111101</c:v>
                </c:pt>
                <c:pt idx="15327">
                  <c:v>21.287500000000001</c:v>
                </c:pt>
                <c:pt idx="15328">
                  <c:v>21.288888888888899</c:v>
                </c:pt>
                <c:pt idx="15329">
                  <c:v>21.290277777777799</c:v>
                </c:pt>
                <c:pt idx="15330">
                  <c:v>21.2916666666667</c:v>
                </c:pt>
                <c:pt idx="15331">
                  <c:v>21.2930555555556</c:v>
                </c:pt>
                <c:pt idx="15332">
                  <c:v>21.294444444444402</c:v>
                </c:pt>
                <c:pt idx="15333">
                  <c:v>21.295833333333299</c:v>
                </c:pt>
                <c:pt idx="15334">
                  <c:v>21.297222222222199</c:v>
                </c:pt>
                <c:pt idx="15335">
                  <c:v>21.2986111111111</c:v>
                </c:pt>
                <c:pt idx="15336">
                  <c:v>21.3</c:v>
                </c:pt>
                <c:pt idx="15337">
                  <c:v>21.301388888888901</c:v>
                </c:pt>
                <c:pt idx="15338">
                  <c:v>21.302777777777798</c:v>
                </c:pt>
                <c:pt idx="15339">
                  <c:v>21.304166666666699</c:v>
                </c:pt>
                <c:pt idx="15340">
                  <c:v>21.3055555555556</c:v>
                </c:pt>
                <c:pt idx="15341">
                  <c:v>21.306944444444401</c:v>
                </c:pt>
                <c:pt idx="15342">
                  <c:v>21.308333333333302</c:v>
                </c:pt>
                <c:pt idx="15343">
                  <c:v>21.309722222222199</c:v>
                </c:pt>
                <c:pt idx="15344">
                  <c:v>21.311111111111099</c:v>
                </c:pt>
                <c:pt idx="15345">
                  <c:v>21.3125</c:v>
                </c:pt>
                <c:pt idx="15346">
                  <c:v>21.313888888888901</c:v>
                </c:pt>
                <c:pt idx="15347">
                  <c:v>21.315277777777801</c:v>
                </c:pt>
                <c:pt idx="15348">
                  <c:v>21.316666666666698</c:v>
                </c:pt>
                <c:pt idx="15349">
                  <c:v>21.318055555555599</c:v>
                </c:pt>
                <c:pt idx="15350">
                  <c:v>21.3194444444444</c:v>
                </c:pt>
                <c:pt idx="15351">
                  <c:v>21.320833333333301</c:v>
                </c:pt>
                <c:pt idx="15352">
                  <c:v>21.322222222222202</c:v>
                </c:pt>
                <c:pt idx="15353">
                  <c:v>21.323611111111099</c:v>
                </c:pt>
                <c:pt idx="15354">
                  <c:v>21.324999999999999</c:v>
                </c:pt>
                <c:pt idx="15355">
                  <c:v>21.3263888888889</c:v>
                </c:pt>
                <c:pt idx="15356">
                  <c:v>21.327777777777801</c:v>
                </c:pt>
                <c:pt idx="15357">
                  <c:v>21.329166666666701</c:v>
                </c:pt>
                <c:pt idx="15358">
                  <c:v>21.330555555555598</c:v>
                </c:pt>
                <c:pt idx="15359">
                  <c:v>21.3319444444444</c:v>
                </c:pt>
                <c:pt idx="15360">
                  <c:v>21.3333333333333</c:v>
                </c:pt>
                <c:pt idx="15361">
                  <c:v>21.334722222222201</c:v>
                </c:pt>
                <c:pt idx="15362">
                  <c:v>21.336111111111101</c:v>
                </c:pt>
                <c:pt idx="15363">
                  <c:v>21.337499999999999</c:v>
                </c:pt>
                <c:pt idx="15364">
                  <c:v>21.338888888888899</c:v>
                </c:pt>
                <c:pt idx="15365">
                  <c:v>21.3402777777778</c:v>
                </c:pt>
                <c:pt idx="15366">
                  <c:v>21.341666666666701</c:v>
                </c:pt>
                <c:pt idx="15367">
                  <c:v>21.343055555555601</c:v>
                </c:pt>
                <c:pt idx="15368">
                  <c:v>21.344444444444399</c:v>
                </c:pt>
                <c:pt idx="15369">
                  <c:v>21.345833333333299</c:v>
                </c:pt>
                <c:pt idx="15370">
                  <c:v>21.3472222222222</c:v>
                </c:pt>
                <c:pt idx="15371">
                  <c:v>21.348611111111101</c:v>
                </c:pt>
                <c:pt idx="15372">
                  <c:v>21.35</c:v>
                </c:pt>
                <c:pt idx="15373">
                  <c:v>21.351388888888899</c:v>
                </c:pt>
                <c:pt idx="15374">
                  <c:v>21.352777777777799</c:v>
                </c:pt>
                <c:pt idx="15375">
                  <c:v>21.3541666666667</c:v>
                </c:pt>
                <c:pt idx="15376">
                  <c:v>21.3555555555556</c:v>
                </c:pt>
                <c:pt idx="15377">
                  <c:v>21.356944444444402</c:v>
                </c:pt>
                <c:pt idx="15378">
                  <c:v>21.358333333333299</c:v>
                </c:pt>
                <c:pt idx="15379">
                  <c:v>21.359722222222199</c:v>
                </c:pt>
                <c:pt idx="15380">
                  <c:v>21.3611111111111</c:v>
                </c:pt>
                <c:pt idx="15381">
                  <c:v>21.362500000000001</c:v>
                </c:pt>
                <c:pt idx="15382">
                  <c:v>21.363888888888901</c:v>
                </c:pt>
                <c:pt idx="15383">
                  <c:v>21.365277777777798</c:v>
                </c:pt>
                <c:pt idx="15384">
                  <c:v>21.366666666666699</c:v>
                </c:pt>
                <c:pt idx="15385">
                  <c:v>21.3680555555556</c:v>
                </c:pt>
                <c:pt idx="15386">
                  <c:v>21.369444444444401</c:v>
                </c:pt>
                <c:pt idx="15387">
                  <c:v>21.370833333333302</c:v>
                </c:pt>
                <c:pt idx="15388">
                  <c:v>21.372222222222199</c:v>
                </c:pt>
                <c:pt idx="15389">
                  <c:v>21.373611111111099</c:v>
                </c:pt>
                <c:pt idx="15390">
                  <c:v>21.375</c:v>
                </c:pt>
                <c:pt idx="15391">
                  <c:v>21.376388888888901</c:v>
                </c:pt>
                <c:pt idx="15392">
                  <c:v>21.377777777777801</c:v>
                </c:pt>
                <c:pt idx="15393">
                  <c:v>21.379166666666698</c:v>
                </c:pt>
                <c:pt idx="15394">
                  <c:v>21.380555555555599</c:v>
                </c:pt>
                <c:pt idx="15395">
                  <c:v>21.3819444444444</c:v>
                </c:pt>
                <c:pt idx="15396">
                  <c:v>21.383333333333301</c:v>
                </c:pt>
                <c:pt idx="15397">
                  <c:v>21.384722222222202</c:v>
                </c:pt>
                <c:pt idx="15398">
                  <c:v>21.386111111111099</c:v>
                </c:pt>
                <c:pt idx="15399">
                  <c:v>21.387499999999999</c:v>
                </c:pt>
                <c:pt idx="15400">
                  <c:v>21.3888888888889</c:v>
                </c:pt>
                <c:pt idx="15401">
                  <c:v>21.390277777777801</c:v>
                </c:pt>
                <c:pt idx="15402">
                  <c:v>21.391666666666701</c:v>
                </c:pt>
                <c:pt idx="15403">
                  <c:v>21.393055555555598</c:v>
                </c:pt>
                <c:pt idx="15404">
                  <c:v>21.3944444444444</c:v>
                </c:pt>
                <c:pt idx="15405">
                  <c:v>21.3958333333333</c:v>
                </c:pt>
                <c:pt idx="15406">
                  <c:v>21.397222222222201</c:v>
                </c:pt>
                <c:pt idx="15407">
                  <c:v>21.398611111111101</c:v>
                </c:pt>
                <c:pt idx="15408">
                  <c:v>21.4</c:v>
                </c:pt>
                <c:pt idx="15409">
                  <c:v>21.401388888888899</c:v>
                </c:pt>
                <c:pt idx="15410">
                  <c:v>21.4027777777778</c:v>
                </c:pt>
                <c:pt idx="15411">
                  <c:v>21.404166666666701</c:v>
                </c:pt>
                <c:pt idx="15412">
                  <c:v>21.405555555555601</c:v>
                </c:pt>
                <c:pt idx="15413">
                  <c:v>21.406944444444399</c:v>
                </c:pt>
                <c:pt idx="15414">
                  <c:v>21.408333333333299</c:v>
                </c:pt>
                <c:pt idx="15415">
                  <c:v>21.4097222222222</c:v>
                </c:pt>
                <c:pt idx="15416">
                  <c:v>21.411111111111101</c:v>
                </c:pt>
                <c:pt idx="15417">
                  <c:v>21.412500000000001</c:v>
                </c:pt>
                <c:pt idx="15418">
                  <c:v>21.413888888888899</c:v>
                </c:pt>
                <c:pt idx="15419">
                  <c:v>21.415277777777799</c:v>
                </c:pt>
                <c:pt idx="15420">
                  <c:v>21.4166666666667</c:v>
                </c:pt>
                <c:pt idx="15421">
                  <c:v>21.4180555555556</c:v>
                </c:pt>
                <c:pt idx="15422">
                  <c:v>21.419444444444402</c:v>
                </c:pt>
                <c:pt idx="15423">
                  <c:v>21.420833333333299</c:v>
                </c:pt>
                <c:pt idx="15424">
                  <c:v>21.422222222222199</c:v>
                </c:pt>
                <c:pt idx="15425">
                  <c:v>21.4236111111111</c:v>
                </c:pt>
                <c:pt idx="15426">
                  <c:v>21.425000000000001</c:v>
                </c:pt>
                <c:pt idx="15427">
                  <c:v>21.426388888888901</c:v>
                </c:pt>
                <c:pt idx="15428">
                  <c:v>21.427777777777798</c:v>
                </c:pt>
                <c:pt idx="15429">
                  <c:v>21.429166666666699</c:v>
                </c:pt>
                <c:pt idx="15430">
                  <c:v>21.4305555555556</c:v>
                </c:pt>
                <c:pt idx="15431">
                  <c:v>21.431944444444401</c:v>
                </c:pt>
                <c:pt idx="15432">
                  <c:v>21.433333333333302</c:v>
                </c:pt>
                <c:pt idx="15433">
                  <c:v>21.434722222222199</c:v>
                </c:pt>
                <c:pt idx="15434">
                  <c:v>21.436111111111099</c:v>
                </c:pt>
                <c:pt idx="15435">
                  <c:v>21.4375</c:v>
                </c:pt>
                <c:pt idx="15436">
                  <c:v>21.438888888888901</c:v>
                </c:pt>
                <c:pt idx="15437">
                  <c:v>21.440277777777801</c:v>
                </c:pt>
                <c:pt idx="15438">
                  <c:v>21.441666666666698</c:v>
                </c:pt>
                <c:pt idx="15439">
                  <c:v>21.443055555555599</c:v>
                </c:pt>
                <c:pt idx="15440">
                  <c:v>21.4444444444444</c:v>
                </c:pt>
                <c:pt idx="15441">
                  <c:v>21.445833333333301</c:v>
                </c:pt>
                <c:pt idx="15442">
                  <c:v>21.447222222222202</c:v>
                </c:pt>
                <c:pt idx="15443">
                  <c:v>21.448611111111099</c:v>
                </c:pt>
                <c:pt idx="15444">
                  <c:v>21.45</c:v>
                </c:pt>
                <c:pt idx="15445">
                  <c:v>21.4513888888889</c:v>
                </c:pt>
                <c:pt idx="15446">
                  <c:v>21.452777777777801</c:v>
                </c:pt>
                <c:pt idx="15447">
                  <c:v>21.454166666666701</c:v>
                </c:pt>
                <c:pt idx="15448">
                  <c:v>21.455555555555598</c:v>
                </c:pt>
                <c:pt idx="15449">
                  <c:v>21.4569444444444</c:v>
                </c:pt>
                <c:pt idx="15450">
                  <c:v>21.4583333333333</c:v>
                </c:pt>
                <c:pt idx="15451">
                  <c:v>21.459722222222201</c:v>
                </c:pt>
                <c:pt idx="15452">
                  <c:v>21.461111111111101</c:v>
                </c:pt>
                <c:pt idx="15453">
                  <c:v>21.462499999999999</c:v>
                </c:pt>
                <c:pt idx="15454">
                  <c:v>21.463888888888899</c:v>
                </c:pt>
                <c:pt idx="15455">
                  <c:v>21.4652777777778</c:v>
                </c:pt>
                <c:pt idx="15456">
                  <c:v>21.466666666666701</c:v>
                </c:pt>
                <c:pt idx="15457">
                  <c:v>21.468055555555601</c:v>
                </c:pt>
                <c:pt idx="15458">
                  <c:v>21.469444444444399</c:v>
                </c:pt>
                <c:pt idx="15459">
                  <c:v>21.470833333333299</c:v>
                </c:pt>
                <c:pt idx="15460">
                  <c:v>21.4722222222222</c:v>
                </c:pt>
                <c:pt idx="15461">
                  <c:v>21.473611111111101</c:v>
                </c:pt>
                <c:pt idx="15462">
                  <c:v>21.475000000000001</c:v>
                </c:pt>
                <c:pt idx="15463">
                  <c:v>21.476388888888899</c:v>
                </c:pt>
                <c:pt idx="15464">
                  <c:v>21.477777777777799</c:v>
                </c:pt>
                <c:pt idx="15465">
                  <c:v>21.4791666666667</c:v>
                </c:pt>
                <c:pt idx="15466">
                  <c:v>21.4805555555556</c:v>
                </c:pt>
                <c:pt idx="15467">
                  <c:v>21.481944444444402</c:v>
                </c:pt>
                <c:pt idx="15468">
                  <c:v>21.483333333333299</c:v>
                </c:pt>
                <c:pt idx="15469">
                  <c:v>21.484722222222199</c:v>
                </c:pt>
                <c:pt idx="15470">
                  <c:v>21.4861111111111</c:v>
                </c:pt>
                <c:pt idx="15471">
                  <c:v>21.487500000000001</c:v>
                </c:pt>
                <c:pt idx="15472">
                  <c:v>21.488888888888901</c:v>
                </c:pt>
                <c:pt idx="15473">
                  <c:v>21.490277777777798</c:v>
                </c:pt>
                <c:pt idx="15474">
                  <c:v>21.491666666666699</c:v>
                </c:pt>
                <c:pt idx="15475">
                  <c:v>21.4930555555556</c:v>
                </c:pt>
                <c:pt idx="15476">
                  <c:v>21.494444444444401</c:v>
                </c:pt>
                <c:pt idx="15477">
                  <c:v>21.495833333333302</c:v>
                </c:pt>
                <c:pt idx="15478">
                  <c:v>21.497222222222199</c:v>
                </c:pt>
                <c:pt idx="15479">
                  <c:v>21.498611111111099</c:v>
                </c:pt>
                <c:pt idx="15480">
                  <c:v>21.5</c:v>
                </c:pt>
                <c:pt idx="15481">
                  <c:v>21.501388888888901</c:v>
                </c:pt>
                <c:pt idx="15482">
                  <c:v>21.502777777777801</c:v>
                </c:pt>
                <c:pt idx="15483">
                  <c:v>21.504166666666698</c:v>
                </c:pt>
                <c:pt idx="15484">
                  <c:v>21.505555555555599</c:v>
                </c:pt>
                <c:pt idx="15485">
                  <c:v>21.5069444444444</c:v>
                </c:pt>
                <c:pt idx="15486">
                  <c:v>21.508333333333301</c:v>
                </c:pt>
                <c:pt idx="15487">
                  <c:v>21.509722222222202</c:v>
                </c:pt>
                <c:pt idx="15488">
                  <c:v>21.511111111111099</c:v>
                </c:pt>
                <c:pt idx="15489">
                  <c:v>21.512499999999999</c:v>
                </c:pt>
                <c:pt idx="15490">
                  <c:v>21.5138888888889</c:v>
                </c:pt>
                <c:pt idx="15491">
                  <c:v>21.515277777777801</c:v>
                </c:pt>
                <c:pt idx="15492">
                  <c:v>21.516666666666701</c:v>
                </c:pt>
                <c:pt idx="15493">
                  <c:v>21.518055555555598</c:v>
                </c:pt>
                <c:pt idx="15494">
                  <c:v>21.5194444444444</c:v>
                </c:pt>
                <c:pt idx="15495">
                  <c:v>21.5208333333333</c:v>
                </c:pt>
                <c:pt idx="15496">
                  <c:v>21.522222222222201</c:v>
                </c:pt>
                <c:pt idx="15497">
                  <c:v>21.523611111111101</c:v>
                </c:pt>
                <c:pt idx="15498">
                  <c:v>21.524999999999999</c:v>
                </c:pt>
                <c:pt idx="15499">
                  <c:v>21.526388888888899</c:v>
                </c:pt>
                <c:pt idx="15500">
                  <c:v>21.5277777777778</c:v>
                </c:pt>
                <c:pt idx="15501">
                  <c:v>21.529166666666701</c:v>
                </c:pt>
                <c:pt idx="15502">
                  <c:v>21.530555555555601</c:v>
                </c:pt>
                <c:pt idx="15503">
                  <c:v>21.531944444444399</c:v>
                </c:pt>
                <c:pt idx="15504">
                  <c:v>21.533333333333299</c:v>
                </c:pt>
                <c:pt idx="15505">
                  <c:v>21.5347222222222</c:v>
                </c:pt>
                <c:pt idx="15506">
                  <c:v>21.536111111111101</c:v>
                </c:pt>
                <c:pt idx="15507">
                  <c:v>21.537500000000001</c:v>
                </c:pt>
                <c:pt idx="15508">
                  <c:v>21.538888888888899</c:v>
                </c:pt>
                <c:pt idx="15509">
                  <c:v>21.540277777777799</c:v>
                </c:pt>
                <c:pt idx="15510">
                  <c:v>21.5416666666667</c:v>
                </c:pt>
                <c:pt idx="15511">
                  <c:v>21.5430555555556</c:v>
                </c:pt>
                <c:pt idx="15512">
                  <c:v>21.544444444444402</c:v>
                </c:pt>
                <c:pt idx="15513">
                  <c:v>21.545833333333299</c:v>
                </c:pt>
                <c:pt idx="15514">
                  <c:v>21.547222222222199</c:v>
                </c:pt>
                <c:pt idx="15515">
                  <c:v>21.5486111111111</c:v>
                </c:pt>
                <c:pt idx="15516">
                  <c:v>21.55</c:v>
                </c:pt>
                <c:pt idx="15517">
                  <c:v>21.551388888888901</c:v>
                </c:pt>
                <c:pt idx="15518">
                  <c:v>21.552777777777798</c:v>
                </c:pt>
                <c:pt idx="15519">
                  <c:v>21.554166666666699</c:v>
                </c:pt>
                <c:pt idx="15520">
                  <c:v>21.5555555555556</c:v>
                </c:pt>
                <c:pt idx="15521">
                  <c:v>21.556944444444401</c:v>
                </c:pt>
                <c:pt idx="15522">
                  <c:v>21.558333333333302</c:v>
                </c:pt>
                <c:pt idx="15523">
                  <c:v>21.559722222222199</c:v>
                </c:pt>
                <c:pt idx="15524">
                  <c:v>21.561111111111099</c:v>
                </c:pt>
                <c:pt idx="15525">
                  <c:v>21.5625</c:v>
                </c:pt>
                <c:pt idx="15526">
                  <c:v>21.563888888888901</c:v>
                </c:pt>
                <c:pt idx="15527">
                  <c:v>21.565277777777801</c:v>
                </c:pt>
                <c:pt idx="15528">
                  <c:v>21.566666666666698</c:v>
                </c:pt>
                <c:pt idx="15529">
                  <c:v>21.568055555555599</c:v>
                </c:pt>
                <c:pt idx="15530">
                  <c:v>21.5694444444444</c:v>
                </c:pt>
                <c:pt idx="15531">
                  <c:v>21.570833333333301</c:v>
                </c:pt>
                <c:pt idx="15532">
                  <c:v>21.572222222222202</c:v>
                </c:pt>
                <c:pt idx="15533">
                  <c:v>21.573611111111099</c:v>
                </c:pt>
                <c:pt idx="15534">
                  <c:v>21.574999999999999</c:v>
                </c:pt>
                <c:pt idx="15535">
                  <c:v>21.5763888888889</c:v>
                </c:pt>
                <c:pt idx="15536">
                  <c:v>21.577777777777801</c:v>
                </c:pt>
                <c:pt idx="15537">
                  <c:v>21.579166666666701</c:v>
                </c:pt>
                <c:pt idx="15538">
                  <c:v>21.580555555555598</c:v>
                </c:pt>
                <c:pt idx="15539">
                  <c:v>21.5819444444444</c:v>
                </c:pt>
                <c:pt idx="15540">
                  <c:v>21.5833333333333</c:v>
                </c:pt>
                <c:pt idx="15541">
                  <c:v>21.584722222222201</c:v>
                </c:pt>
                <c:pt idx="15542">
                  <c:v>21.586111111111101</c:v>
                </c:pt>
                <c:pt idx="15543">
                  <c:v>21.587499999999999</c:v>
                </c:pt>
                <c:pt idx="15544">
                  <c:v>21.588888888888899</c:v>
                </c:pt>
                <c:pt idx="15545">
                  <c:v>21.5902777777778</c:v>
                </c:pt>
                <c:pt idx="15546">
                  <c:v>21.591666666666701</c:v>
                </c:pt>
                <c:pt idx="15547">
                  <c:v>21.593055555555601</c:v>
                </c:pt>
                <c:pt idx="15548">
                  <c:v>21.594444444444399</c:v>
                </c:pt>
                <c:pt idx="15549">
                  <c:v>21.595833333333299</c:v>
                </c:pt>
                <c:pt idx="15550">
                  <c:v>21.5972222222222</c:v>
                </c:pt>
                <c:pt idx="15551">
                  <c:v>21.598611111111101</c:v>
                </c:pt>
                <c:pt idx="15552">
                  <c:v>21.6</c:v>
                </c:pt>
                <c:pt idx="15553">
                  <c:v>21.601388888888899</c:v>
                </c:pt>
                <c:pt idx="15554">
                  <c:v>21.602777777777799</c:v>
                </c:pt>
                <c:pt idx="15555">
                  <c:v>21.6041666666667</c:v>
                </c:pt>
                <c:pt idx="15556">
                  <c:v>21.6055555555556</c:v>
                </c:pt>
                <c:pt idx="15557">
                  <c:v>21.606944444444402</c:v>
                </c:pt>
                <c:pt idx="15558">
                  <c:v>21.608333333333299</c:v>
                </c:pt>
                <c:pt idx="15559">
                  <c:v>21.609722222222199</c:v>
                </c:pt>
                <c:pt idx="15560">
                  <c:v>21.6111111111111</c:v>
                </c:pt>
                <c:pt idx="15561">
                  <c:v>21.612500000000001</c:v>
                </c:pt>
                <c:pt idx="15562">
                  <c:v>21.613888888888901</c:v>
                </c:pt>
                <c:pt idx="15563">
                  <c:v>21.615277777777798</c:v>
                </c:pt>
                <c:pt idx="15564">
                  <c:v>21.616666666666699</c:v>
                </c:pt>
                <c:pt idx="15565">
                  <c:v>21.6180555555556</c:v>
                </c:pt>
                <c:pt idx="15566">
                  <c:v>21.619444444444401</c:v>
                </c:pt>
                <c:pt idx="15567">
                  <c:v>21.620833333333302</c:v>
                </c:pt>
                <c:pt idx="15568">
                  <c:v>21.622222222222199</c:v>
                </c:pt>
                <c:pt idx="15569">
                  <c:v>21.623611111111099</c:v>
                </c:pt>
                <c:pt idx="15570">
                  <c:v>21.625</c:v>
                </c:pt>
                <c:pt idx="15571">
                  <c:v>21.626388888888901</c:v>
                </c:pt>
                <c:pt idx="15572">
                  <c:v>21.627777777777801</c:v>
                </c:pt>
                <c:pt idx="15573">
                  <c:v>21.629166666666698</c:v>
                </c:pt>
                <c:pt idx="15574">
                  <c:v>21.630555555555599</c:v>
                </c:pt>
                <c:pt idx="15575">
                  <c:v>21.6319444444444</c:v>
                </c:pt>
                <c:pt idx="15576">
                  <c:v>21.633333333333301</c:v>
                </c:pt>
                <c:pt idx="15577">
                  <c:v>21.634722222222202</c:v>
                </c:pt>
                <c:pt idx="15578">
                  <c:v>21.636111111111099</c:v>
                </c:pt>
                <c:pt idx="15579">
                  <c:v>21.637499999999999</c:v>
                </c:pt>
                <c:pt idx="15580">
                  <c:v>21.6388888888889</c:v>
                </c:pt>
                <c:pt idx="15581">
                  <c:v>21.640277777777801</c:v>
                </c:pt>
                <c:pt idx="15582">
                  <c:v>21.641666666666701</c:v>
                </c:pt>
                <c:pt idx="15583">
                  <c:v>21.643055555555598</c:v>
                </c:pt>
                <c:pt idx="15584">
                  <c:v>21.6444444444444</c:v>
                </c:pt>
                <c:pt idx="15585">
                  <c:v>21.6458333333333</c:v>
                </c:pt>
                <c:pt idx="15586">
                  <c:v>21.647222222222201</c:v>
                </c:pt>
                <c:pt idx="15587">
                  <c:v>21.648611111111101</c:v>
                </c:pt>
                <c:pt idx="15588">
                  <c:v>21.65</c:v>
                </c:pt>
                <c:pt idx="15589">
                  <c:v>21.651388888888899</c:v>
                </c:pt>
                <c:pt idx="15590">
                  <c:v>21.6527777777778</c:v>
                </c:pt>
                <c:pt idx="15591">
                  <c:v>21.654166666666701</c:v>
                </c:pt>
                <c:pt idx="15592">
                  <c:v>21.655555555555601</c:v>
                </c:pt>
                <c:pt idx="15593">
                  <c:v>21.656944444444399</c:v>
                </c:pt>
                <c:pt idx="15594">
                  <c:v>21.658333333333299</c:v>
                </c:pt>
                <c:pt idx="15595">
                  <c:v>21.6597222222222</c:v>
                </c:pt>
                <c:pt idx="15596">
                  <c:v>21.661111111111101</c:v>
                </c:pt>
                <c:pt idx="15597">
                  <c:v>21.662500000000001</c:v>
                </c:pt>
                <c:pt idx="15598">
                  <c:v>21.663888888888899</c:v>
                </c:pt>
                <c:pt idx="15599">
                  <c:v>21.665277777777799</c:v>
                </c:pt>
                <c:pt idx="15600">
                  <c:v>21.6666666666667</c:v>
                </c:pt>
                <c:pt idx="15601">
                  <c:v>21.6680555555556</c:v>
                </c:pt>
                <c:pt idx="15602">
                  <c:v>21.669444444444402</c:v>
                </c:pt>
                <c:pt idx="15603">
                  <c:v>21.670833333333299</c:v>
                </c:pt>
                <c:pt idx="15604">
                  <c:v>21.672222222222199</c:v>
                </c:pt>
                <c:pt idx="15605">
                  <c:v>21.6736111111111</c:v>
                </c:pt>
                <c:pt idx="15606">
                  <c:v>21.675000000000001</c:v>
                </c:pt>
                <c:pt idx="15607">
                  <c:v>21.676388888888901</c:v>
                </c:pt>
                <c:pt idx="15608">
                  <c:v>21.677777777777798</c:v>
                </c:pt>
                <c:pt idx="15609">
                  <c:v>21.679166666666699</c:v>
                </c:pt>
                <c:pt idx="15610">
                  <c:v>21.6805555555556</c:v>
                </c:pt>
                <c:pt idx="15611">
                  <c:v>21.681944444444401</c:v>
                </c:pt>
                <c:pt idx="15612">
                  <c:v>21.683333333333302</c:v>
                </c:pt>
                <c:pt idx="15613">
                  <c:v>21.684722222222199</c:v>
                </c:pt>
                <c:pt idx="15614">
                  <c:v>21.686111111111099</c:v>
                </c:pt>
                <c:pt idx="15615">
                  <c:v>21.6875</c:v>
                </c:pt>
                <c:pt idx="15616">
                  <c:v>21.688888888888901</c:v>
                </c:pt>
                <c:pt idx="15617">
                  <c:v>21.690277777777801</c:v>
                </c:pt>
                <c:pt idx="15618">
                  <c:v>21.691666666666698</c:v>
                </c:pt>
                <c:pt idx="15619">
                  <c:v>21.693055555555599</c:v>
                </c:pt>
                <c:pt idx="15620">
                  <c:v>21.6944444444444</c:v>
                </c:pt>
                <c:pt idx="15621">
                  <c:v>21.695833333333301</c:v>
                </c:pt>
                <c:pt idx="15622">
                  <c:v>21.697222222222202</c:v>
                </c:pt>
                <c:pt idx="15623">
                  <c:v>21.698611111111099</c:v>
                </c:pt>
                <c:pt idx="15624">
                  <c:v>21.7</c:v>
                </c:pt>
                <c:pt idx="15625">
                  <c:v>21.7013888888889</c:v>
                </c:pt>
                <c:pt idx="15626">
                  <c:v>21.702777777777801</c:v>
                </c:pt>
                <c:pt idx="15627">
                  <c:v>21.704166666666701</c:v>
                </c:pt>
                <c:pt idx="15628">
                  <c:v>21.705555555555598</c:v>
                </c:pt>
                <c:pt idx="15629">
                  <c:v>21.7069444444444</c:v>
                </c:pt>
                <c:pt idx="15630">
                  <c:v>21.7083333333333</c:v>
                </c:pt>
                <c:pt idx="15631">
                  <c:v>21.709722222222201</c:v>
                </c:pt>
                <c:pt idx="15632">
                  <c:v>21.711111111111101</c:v>
                </c:pt>
                <c:pt idx="15633">
                  <c:v>21.712499999999999</c:v>
                </c:pt>
                <c:pt idx="15634">
                  <c:v>21.713888888888899</c:v>
                </c:pt>
                <c:pt idx="15635">
                  <c:v>21.7152777777778</c:v>
                </c:pt>
                <c:pt idx="15636">
                  <c:v>21.716666666666701</c:v>
                </c:pt>
                <c:pt idx="15637">
                  <c:v>21.718055555555601</c:v>
                </c:pt>
                <c:pt idx="15638">
                  <c:v>21.719444444444399</c:v>
                </c:pt>
                <c:pt idx="15639">
                  <c:v>21.720833333333299</c:v>
                </c:pt>
                <c:pt idx="15640">
                  <c:v>21.7222222222222</c:v>
                </c:pt>
                <c:pt idx="15641">
                  <c:v>21.723611111111101</c:v>
                </c:pt>
                <c:pt idx="15642">
                  <c:v>21.725000000000001</c:v>
                </c:pt>
                <c:pt idx="15643">
                  <c:v>21.726388888888899</c:v>
                </c:pt>
                <c:pt idx="15644">
                  <c:v>21.727777777777799</c:v>
                </c:pt>
                <c:pt idx="15645">
                  <c:v>21.7291666666667</c:v>
                </c:pt>
                <c:pt idx="15646">
                  <c:v>21.7305555555556</c:v>
                </c:pt>
                <c:pt idx="15647">
                  <c:v>21.731944444444402</c:v>
                </c:pt>
                <c:pt idx="15648">
                  <c:v>21.733333333333299</c:v>
                </c:pt>
                <c:pt idx="15649">
                  <c:v>21.734722222222199</c:v>
                </c:pt>
                <c:pt idx="15650">
                  <c:v>21.7361111111111</c:v>
                </c:pt>
                <c:pt idx="15651">
                  <c:v>21.737500000000001</c:v>
                </c:pt>
                <c:pt idx="15652">
                  <c:v>21.738888888888901</c:v>
                </c:pt>
                <c:pt idx="15653">
                  <c:v>21.740277777777798</c:v>
                </c:pt>
                <c:pt idx="15654">
                  <c:v>21.741666666666699</c:v>
                </c:pt>
                <c:pt idx="15655">
                  <c:v>21.7430555555556</c:v>
                </c:pt>
                <c:pt idx="15656">
                  <c:v>21.744444444444401</c:v>
                </c:pt>
                <c:pt idx="15657">
                  <c:v>21.745833333333302</c:v>
                </c:pt>
                <c:pt idx="15658">
                  <c:v>21.747222222222199</c:v>
                </c:pt>
                <c:pt idx="15659">
                  <c:v>21.748611111111099</c:v>
                </c:pt>
                <c:pt idx="15660">
                  <c:v>21.75</c:v>
                </c:pt>
                <c:pt idx="15661">
                  <c:v>21.751388888888901</c:v>
                </c:pt>
                <c:pt idx="15662">
                  <c:v>21.752777777777801</c:v>
                </c:pt>
                <c:pt idx="15663">
                  <c:v>21.754166666666698</c:v>
                </c:pt>
                <c:pt idx="15664">
                  <c:v>21.755555555555599</c:v>
                </c:pt>
                <c:pt idx="15665">
                  <c:v>21.7569444444444</c:v>
                </c:pt>
                <c:pt idx="15666">
                  <c:v>21.758333333333301</c:v>
                </c:pt>
                <c:pt idx="15667">
                  <c:v>21.759722222222202</c:v>
                </c:pt>
                <c:pt idx="15668">
                  <c:v>21.761111111111099</c:v>
                </c:pt>
                <c:pt idx="15669">
                  <c:v>21.762499999999999</c:v>
                </c:pt>
                <c:pt idx="15670">
                  <c:v>21.7638888888889</c:v>
                </c:pt>
                <c:pt idx="15671">
                  <c:v>21.765277777777801</c:v>
                </c:pt>
                <c:pt idx="15672">
                  <c:v>21.766666666666701</c:v>
                </c:pt>
                <c:pt idx="15673">
                  <c:v>21.768055555555598</c:v>
                </c:pt>
                <c:pt idx="15674">
                  <c:v>21.7694444444444</c:v>
                </c:pt>
                <c:pt idx="15675">
                  <c:v>21.7708333333333</c:v>
                </c:pt>
                <c:pt idx="15676">
                  <c:v>21.772222222222201</c:v>
                </c:pt>
                <c:pt idx="15677">
                  <c:v>21.773611111111101</c:v>
                </c:pt>
                <c:pt idx="15678">
                  <c:v>21.774999999999999</c:v>
                </c:pt>
                <c:pt idx="15679">
                  <c:v>21.776388888888899</c:v>
                </c:pt>
                <c:pt idx="15680">
                  <c:v>21.7777777777778</c:v>
                </c:pt>
                <c:pt idx="15681">
                  <c:v>21.779166666666701</c:v>
                </c:pt>
                <c:pt idx="15682">
                  <c:v>21.780555555555601</c:v>
                </c:pt>
                <c:pt idx="15683">
                  <c:v>21.781944444444399</c:v>
                </c:pt>
                <c:pt idx="15684">
                  <c:v>21.783333333333299</c:v>
                </c:pt>
                <c:pt idx="15685">
                  <c:v>21.7847222222222</c:v>
                </c:pt>
                <c:pt idx="15686">
                  <c:v>21.786111111111101</c:v>
                </c:pt>
                <c:pt idx="15687">
                  <c:v>21.787500000000001</c:v>
                </c:pt>
                <c:pt idx="15688">
                  <c:v>21.788888888888899</c:v>
                </c:pt>
                <c:pt idx="15689">
                  <c:v>21.790277777777799</c:v>
                </c:pt>
                <c:pt idx="15690">
                  <c:v>21.7916666666667</c:v>
                </c:pt>
                <c:pt idx="15691">
                  <c:v>21.7930555555556</c:v>
                </c:pt>
                <c:pt idx="15692">
                  <c:v>21.794444444444402</c:v>
                </c:pt>
                <c:pt idx="15693">
                  <c:v>21.795833333333299</c:v>
                </c:pt>
                <c:pt idx="15694">
                  <c:v>21.797222222222199</c:v>
                </c:pt>
                <c:pt idx="15695">
                  <c:v>21.7986111111111</c:v>
                </c:pt>
                <c:pt idx="15696">
                  <c:v>21.8</c:v>
                </c:pt>
                <c:pt idx="15697">
                  <c:v>21.801388888888901</c:v>
                </c:pt>
                <c:pt idx="15698">
                  <c:v>21.802777777777798</c:v>
                </c:pt>
                <c:pt idx="15699">
                  <c:v>21.804166666666699</c:v>
                </c:pt>
                <c:pt idx="15700">
                  <c:v>21.8055555555556</c:v>
                </c:pt>
                <c:pt idx="15701">
                  <c:v>21.806944444444401</c:v>
                </c:pt>
                <c:pt idx="15702">
                  <c:v>21.808333333333302</c:v>
                </c:pt>
                <c:pt idx="15703">
                  <c:v>21.809722222222199</c:v>
                </c:pt>
                <c:pt idx="15704">
                  <c:v>21.811111111111099</c:v>
                </c:pt>
                <c:pt idx="15705">
                  <c:v>21.8125</c:v>
                </c:pt>
                <c:pt idx="15706">
                  <c:v>21.813888888888901</c:v>
                </c:pt>
                <c:pt idx="15707">
                  <c:v>21.815277777777801</c:v>
                </c:pt>
                <c:pt idx="15708">
                  <c:v>21.816666666666698</c:v>
                </c:pt>
                <c:pt idx="15709">
                  <c:v>21.818055555555599</c:v>
                </c:pt>
                <c:pt idx="15710">
                  <c:v>21.8194444444444</c:v>
                </c:pt>
                <c:pt idx="15711">
                  <c:v>21.820833333333301</c:v>
                </c:pt>
                <c:pt idx="15712">
                  <c:v>21.822222222222202</c:v>
                </c:pt>
                <c:pt idx="15713">
                  <c:v>21.823611111111099</c:v>
                </c:pt>
                <c:pt idx="15714">
                  <c:v>21.824999999999999</c:v>
                </c:pt>
                <c:pt idx="15715">
                  <c:v>21.8263888888889</c:v>
                </c:pt>
                <c:pt idx="15716">
                  <c:v>21.827777777777801</c:v>
                </c:pt>
                <c:pt idx="15717">
                  <c:v>21.829166666666701</c:v>
                </c:pt>
                <c:pt idx="15718">
                  <c:v>21.830555555555598</c:v>
                </c:pt>
                <c:pt idx="15719">
                  <c:v>21.8319444444444</c:v>
                </c:pt>
                <c:pt idx="15720">
                  <c:v>21.8333333333333</c:v>
                </c:pt>
                <c:pt idx="15721">
                  <c:v>21.834722222222201</c:v>
                </c:pt>
                <c:pt idx="15722">
                  <c:v>21.836111111111101</c:v>
                </c:pt>
                <c:pt idx="15723">
                  <c:v>21.837499999999999</c:v>
                </c:pt>
                <c:pt idx="15724">
                  <c:v>21.838888888888899</c:v>
                </c:pt>
                <c:pt idx="15725">
                  <c:v>21.8402777777778</c:v>
                </c:pt>
                <c:pt idx="15726">
                  <c:v>21.841666666666701</c:v>
                </c:pt>
                <c:pt idx="15727">
                  <c:v>21.843055555555601</c:v>
                </c:pt>
                <c:pt idx="15728">
                  <c:v>21.844444444444399</c:v>
                </c:pt>
                <c:pt idx="15729">
                  <c:v>21.845833333333299</c:v>
                </c:pt>
                <c:pt idx="15730">
                  <c:v>21.8472222222222</c:v>
                </c:pt>
                <c:pt idx="15731">
                  <c:v>21.848611111111101</c:v>
                </c:pt>
                <c:pt idx="15732">
                  <c:v>21.85</c:v>
                </c:pt>
                <c:pt idx="15733">
                  <c:v>21.851388888888899</c:v>
                </c:pt>
                <c:pt idx="15734">
                  <c:v>21.852777777777799</c:v>
                </c:pt>
                <c:pt idx="15735">
                  <c:v>21.8541666666667</c:v>
                </c:pt>
                <c:pt idx="15736">
                  <c:v>21.8555555555556</c:v>
                </c:pt>
                <c:pt idx="15737">
                  <c:v>21.856944444444402</c:v>
                </c:pt>
                <c:pt idx="15738">
                  <c:v>21.858333333333299</c:v>
                </c:pt>
                <c:pt idx="15739">
                  <c:v>21.859722222222199</c:v>
                </c:pt>
                <c:pt idx="15740">
                  <c:v>21.8611111111111</c:v>
                </c:pt>
                <c:pt idx="15741">
                  <c:v>21.862500000000001</c:v>
                </c:pt>
                <c:pt idx="15742">
                  <c:v>21.863888888888901</c:v>
                </c:pt>
                <c:pt idx="15743">
                  <c:v>21.865277777777798</c:v>
                </c:pt>
                <c:pt idx="15744">
                  <c:v>21.866666666666699</c:v>
                </c:pt>
                <c:pt idx="15745">
                  <c:v>21.8680555555556</c:v>
                </c:pt>
                <c:pt idx="15746">
                  <c:v>21.869444444444401</c:v>
                </c:pt>
                <c:pt idx="15747">
                  <c:v>21.870833333333302</c:v>
                </c:pt>
                <c:pt idx="15748">
                  <c:v>21.872222222222199</c:v>
                </c:pt>
                <c:pt idx="15749">
                  <c:v>21.873611111111099</c:v>
                </c:pt>
                <c:pt idx="15750">
                  <c:v>21.875</c:v>
                </c:pt>
                <c:pt idx="15751">
                  <c:v>21.876388888888901</c:v>
                </c:pt>
                <c:pt idx="15752">
                  <c:v>21.877777777777801</c:v>
                </c:pt>
                <c:pt idx="15753">
                  <c:v>21.879166666666698</c:v>
                </c:pt>
                <c:pt idx="15754">
                  <c:v>21.880555555555599</c:v>
                </c:pt>
                <c:pt idx="15755">
                  <c:v>21.8819444444444</c:v>
                </c:pt>
                <c:pt idx="15756">
                  <c:v>21.883333333333301</c:v>
                </c:pt>
                <c:pt idx="15757">
                  <c:v>21.884722222222202</c:v>
                </c:pt>
                <c:pt idx="15758">
                  <c:v>21.886111111111099</c:v>
                </c:pt>
                <c:pt idx="15759">
                  <c:v>21.887499999999999</c:v>
                </c:pt>
                <c:pt idx="15760">
                  <c:v>21.8888888888889</c:v>
                </c:pt>
                <c:pt idx="15761">
                  <c:v>21.890277777777801</c:v>
                </c:pt>
                <c:pt idx="15762">
                  <c:v>21.891666666666701</c:v>
                </c:pt>
                <c:pt idx="15763">
                  <c:v>21.893055555555598</c:v>
                </c:pt>
                <c:pt idx="15764">
                  <c:v>21.8944444444444</c:v>
                </c:pt>
                <c:pt idx="15765">
                  <c:v>21.8958333333333</c:v>
                </c:pt>
                <c:pt idx="15766">
                  <c:v>21.897222222222201</c:v>
                </c:pt>
                <c:pt idx="15767">
                  <c:v>21.898611111111101</c:v>
                </c:pt>
                <c:pt idx="15768">
                  <c:v>21.9</c:v>
                </c:pt>
                <c:pt idx="15769">
                  <c:v>21.901388888888899</c:v>
                </c:pt>
                <c:pt idx="15770">
                  <c:v>21.9027777777778</c:v>
                </c:pt>
                <c:pt idx="15771">
                  <c:v>21.904166666666701</c:v>
                </c:pt>
                <c:pt idx="15772">
                  <c:v>21.905555555555601</c:v>
                </c:pt>
                <c:pt idx="15773">
                  <c:v>21.906944444444399</c:v>
                </c:pt>
                <c:pt idx="15774">
                  <c:v>21.908333333333299</c:v>
                </c:pt>
                <c:pt idx="15775">
                  <c:v>21.9097222222222</c:v>
                </c:pt>
                <c:pt idx="15776">
                  <c:v>21.911111111111101</c:v>
                </c:pt>
                <c:pt idx="15777">
                  <c:v>21.912500000000001</c:v>
                </c:pt>
                <c:pt idx="15778">
                  <c:v>21.913888888888899</c:v>
                </c:pt>
                <c:pt idx="15779">
                  <c:v>21.915277777777799</c:v>
                </c:pt>
                <c:pt idx="15780">
                  <c:v>21.9166666666667</c:v>
                </c:pt>
                <c:pt idx="15781">
                  <c:v>21.9180555555556</c:v>
                </c:pt>
                <c:pt idx="15782">
                  <c:v>21.919444444444402</c:v>
                </c:pt>
                <c:pt idx="15783">
                  <c:v>21.920833333333299</c:v>
                </c:pt>
                <c:pt idx="15784">
                  <c:v>21.922222222222199</c:v>
                </c:pt>
                <c:pt idx="15785">
                  <c:v>21.9236111111111</c:v>
                </c:pt>
                <c:pt idx="15786">
                  <c:v>21.925000000000001</c:v>
                </c:pt>
                <c:pt idx="15787">
                  <c:v>21.926388888888901</c:v>
                </c:pt>
                <c:pt idx="15788">
                  <c:v>21.927777777777798</c:v>
                </c:pt>
                <c:pt idx="15789">
                  <c:v>21.929166666666699</c:v>
                </c:pt>
                <c:pt idx="15790">
                  <c:v>21.9305555555556</c:v>
                </c:pt>
                <c:pt idx="15791">
                  <c:v>21.931944444444401</c:v>
                </c:pt>
                <c:pt idx="15792">
                  <c:v>21.933333333333302</c:v>
                </c:pt>
                <c:pt idx="15793">
                  <c:v>21.934722222222199</c:v>
                </c:pt>
                <c:pt idx="15794">
                  <c:v>21.936111111111099</c:v>
                </c:pt>
                <c:pt idx="15795">
                  <c:v>21.9375</c:v>
                </c:pt>
                <c:pt idx="15796">
                  <c:v>21.938888888888901</c:v>
                </c:pt>
                <c:pt idx="15797">
                  <c:v>21.940277777777801</c:v>
                </c:pt>
                <c:pt idx="15798">
                  <c:v>21.941666666666698</c:v>
                </c:pt>
                <c:pt idx="15799">
                  <c:v>21.943055555555599</c:v>
                </c:pt>
                <c:pt idx="15800">
                  <c:v>21.9444444444444</c:v>
                </c:pt>
                <c:pt idx="15801">
                  <c:v>21.945833333333301</c:v>
                </c:pt>
                <c:pt idx="15802">
                  <c:v>21.947222222222202</c:v>
                </c:pt>
                <c:pt idx="15803">
                  <c:v>21.948611111111099</c:v>
                </c:pt>
                <c:pt idx="15804">
                  <c:v>21.95</c:v>
                </c:pt>
                <c:pt idx="15805">
                  <c:v>21.9513888888889</c:v>
                </c:pt>
                <c:pt idx="15806">
                  <c:v>21.952777777777801</c:v>
                </c:pt>
                <c:pt idx="15807">
                  <c:v>21.954166666666701</c:v>
                </c:pt>
                <c:pt idx="15808">
                  <c:v>21.955555555555598</c:v>
                </c:pt>
                <c:pt idx="15809">
                  <c:v>21.9569444444444</c:v>
                </c:pt>
                <c:pt idx="15810">
                  <c:v>21.9583333333333</c:v>
                </c:pt>
                <c:pt idx="15811">
                  <c:v>21.959722222222201</c:v>
                </c:pt>
                <c:pt idx="15812">
                  <c:v>21.961111111111101</c:v>
                </c:pt>
                <c:pt idx="15813">
                  <c:v>21.962499999999999</c:v>
                </c:pt>
                <c:pt idx="15814">
                  <c:v>21.963888888888899</c:v>
                </c:pt>
                <c:pt idx="15815">
                  <c:v>21.9652777777778</c:v>
                </c:pt>
                <c:pt idx="15816">
                  <c:v>21.966666666666701</c:v>
                </c:pt>
                <c:pt idx="15817">
                  <c:v>21.968055555555601</c:v>
                </c:pt>
                <c:pt idx="15818">
                  <c:v>21.969444444444399</c:v>
                </c:pt>
                <c:pt idx="15819">
                  <c:v>21.970833333333299</c:v>
                </c:pt>
                <c:pt idx="15820">
                  <c:v>21.9722222222222</c:v>
                </c:pt>
                <c:pt idx="15821">
                  <c:v>21.973611111111101</c:v>
                </c:pt>
                <c:pt idx="15822">
                  <c:v>21.975000000000001</c:v>
                </c:pt>
                <c:pt idx="15823">
                  <c:v>21.976388888888899</c:v>
                </c:pt>
                <c:pt idx="15824">
                  <c:v>21.977777777777799</c:v>
                </c:pt>
                <c:pt idx="15825">
                  <c:v>21.9791666666667</c:v>
                </c:pt>
                <c:pt idx="15826">
                  <c:v>21.9805555555556</c:v>
                </c:pt>
                <c:pt idx="15827">
                  <c:v>21.981944444444402</c:v>
                </c:pt>
                <c:pt idx="15828">
                  <c:v>21.983333333333299</c:v>
                </c:pt>
                <c:pt idx="15829">
                  <c:v>21.984722222222199</c:v>
                </c:pt>
                <c:pt idx="15830">
                  <c:v>21.9861111111111</c:v>
                </c:pt>
                <c:pt idx="15831">
                  <c:v>21.987500000000001</c:v>
                </c:pt>
                <c:pt idx="15832">
                  <c:v>21.988888888888901</c:v>
                </c:pt>
                <c:pt idx="15833">
                  <c:v>21.990277777777798</c:v>
                </c:pt>
                <c:pt idx="15834">
                  <c:v>21.991666666666699</c:v>
                </c:pt>
                <c:pt idx="15835">
                  <c:v>21.9930555555556</c:v>
                </c:pt>
                <c:pt idx="15836">
                  <c:v>21.994444444444401</c:v>
                </c:pt>
                <c:pt idx="15837">
                  <c:v>21.995833333333302</c:v>
                </c:pt>
                <c:pt idx="15838">
                  <c:v>21.997222222222199</c:v>
                </c:pt>
                <c:pt idx="15839">
                  <c:v>21.998611111111099</c:v>
                </c:pt>
                <c:pt idx="15840">
                  <c:v>22</c:v>
                </c:pt>
                <c:pt idx="15841">
                  <c:v>22.001388888888901</c:v>
                </c:pt>
                <c:pt idx="15842">
                  <c:v>22.002777777777801</c:v>
                </c:pt>
                <c:pt idx="15843">
                  <c:v>22.004166666666698</c:v>
                </c:pt>
                <c:pt idx="15844">
                  <c:v>22.005555555555599</c:v>
                </c:pt>
                <c:pt idx="15845">
                  <c:v>22.0069444444444</c:v>
                </c:pt>
                <c:pt idx="15846">
                  <c:v>22.008333333333301</c:v>
                </c:pt>
                <c:pt idx="15847">
                  <c:v>22.009722222222202</c:v>
                </c:pt>
                <c:pt idx="15848">
                  <c:v>22.011111111111099</c:v>
                </c:pt>
                <c:pt idx="15849">
                  <c:v>22.012499999999999</c:v>
                </c:pt>
                <c:pt idx="15850">
                  <c:v>22.0138888888889</c:v>
                </c:pt>
                <c:pt idx="15851">
                  <c:v>22.015277777777801</c:v>
                </c:pt>
                <c:pt idx="15852">
                  <c:v>22.016666666666701</c:v>
                </c:pt>
                <c:pt idx="15853">
                  <c:v>22.018055555555598</c:v>
                </c:pt>
                <c:pt idx="15854">
                  <c:v>22.0194444444444</c:v>
                </c:pt>
                <c:pt idx="15855">
                  <c:v>22.0208333333333</c:v>
                </c:pt>
                <c:pt idx="15856">
                  <c:v>22.022222222222201</c:v>
                </c:pt>
                <c:pt idx="15857">
                  <c:v>22.023611111111101</c:v>
                </c:pt>
                <c:pt idx="15858">
                  <c:v>22.024999999999999</c:v>
                </c:pt>
                <c:pt idx="15859">
                  <c:v>22.026388888888899</c:v>
                </c:pt>
                <c:pt idx="15860">
                  <c:v>22.0277777777778</c:v>
                </c:pt>
                <c:pt idx="15861">
                  <c:v>22.029166666666701</c:v>
                </c:pt>
                <c:pt idx="15862">
                  <c:v>22.030555555555601</c:v>
                </c:pt>
                <c:pt idx="15863">
                  <c:v>22.031944444444399</c:v>
                </c:pt>
                <c:pt idx="15864">
                  <c:v>22.033333333333299</c:v>
                </c:pt>
                <c:pt idx="15865">
                  <c:v>22.0347222222222</c:v>
                </c:pt>
                <c:pt idx="15866">
                  <c:v>22.036111111111101</c:v>
                </c:pt>
                <c:pt idx="15867">
                  <c:v>22.037500000000001</c:v>
                </c:pt>
                <c:pt idx="15868">
                  <c:v>22.038888888888899</c:v>
                </c:pt>
                <c:pt idx="15869">
                  <c:v>22.040277777777799</c:v>
                </c:pt>
                <c:pt idx="15870">
                  <c:v>22.0416666666667</c:v>
                </c:pt>
                <c:pt idx="15871">
                  <c:v>22.0430555555556</c:v>
                </c:pt>
                <c:pt idx="15872">
                  <c:v>22.044444444444402</c:v>
                </c:pt>
                <c:pt idx="15873">
                  <c:v>22.045833333333299</c:v>
                </c:pt>
                <c:pt idx="15874">
                  <c:v>22.047222222222199</c:v>
                </c:pt>
                <c:pt idx="15875">
                  <c:v>22.0486111111111</c:v>
                </c:pt>
                <c:pt idx="15876">
                  <c:v>22.05</c:v>
                </c:pt>
                <c:pt idx="15877">
                  <c:v>22.051388888888901</c:v>
                </c:pt>
                <c:pt idx="15878">
                  <c:v>22.052777777777798</c:v>
                </c:pt>
                <c:pt idx="15879">
                  <c:v>22.054166666666699</c:v>
                </c:pt>
                <c:pt idx="15880">
                  <c:v>22.0555555555556</c:v>
                </c:pt>
                <c:pt idx="15881">
                  <c:v>22.056944444444401</c:v>
                </c:pt>
                <c:pt idx="15882">
                  <c:v>22.058333333333302</c:v>
                </c:pt>
                <c:pt idx="15883">
                  <c:v>22.059722222222199</c:v>
                </c:pt>
                <c:pt idx="15884">
                  <c:v>22.061111111111099</c:v>
                </c:pt>
                <c:pt idx="15885">
                  <c:v>22.0625</c:v>
                </c:pt>
                <c:pt idx="15886">
                  <c:v>22.063888888888901</c:v>
                </c:pt>
                <c:pt idx="15887">
                  <c:v>22.065277777777801</c:v>
                </c:pt>
                <c:pt idx="15888">
                  <c:v>22.066666666666698</c:v>
                </c:pt>
                <c:pt idx="15889">
                  <c:v>22.068055555555599</c:v>
                </c:pt>
                <c:pt idx="15890">
                  <c:v>22.0694444444444</c:v>
                </c:pt>
                <c:pt idx="15891">
                  <c:v>22.070833333333301</c:v>
                </c:pt>
                <c:pt idx="15892">
                  <c:v>22.072222222222202</c:v>
                </c:pt>
                <c:pt idx="15893">
                  <c:v>22.073611111111099</c:v>
                </c:pt>
                <c:pt idx="15894">
                  <c:v>22.074999999999999</c:v>
                </c:pt>
                <c:pt idx="15895">
                  <c:v>22.0763888888889</c:v>
                </c:pt>
                <c:pt idx="15896">
                  <c:v>22.077777777777801</c:v>
                </c:pt>
                <c:pt idx="15897">
                  <c:v>22.079166666666701</c:v>
                </c:pt>
                <c:pt idx="15898">
                  <c:v>22.080555555555598</c:v>
                </c:pt>
                <c:pt idx="15899">
                  <c:v>22.0819444444444</c:v>
                </c:pt>
                <c:pt idx="15900">
                  <c:v>22.0833333333333</c:v>
                </c:pt>
                <c:pt idx="15901">
                  <c:v>22.084722222222201</c:v>
                </c:pt>
                <c:pt idx="15902">
                  <c:v>22.086111111111101</c:v>
                </c:pt>
                <c:pt idx="15903">
                  <c:v>22.087499999999999</c:v>
                </c:pt>
                <c:pt idx="15904">
                  <c:v>22.088888888888899</c:v>
                </c:pt>
                <c:pt idx="15905">
                  <c:v>22.0902777777778</c:v>
                </c:pt>
                <c:pt idx="15906">
                  <c:v>22.091666666666701</c:v>
                </c:pt>
                <c:pt idx="15907">
                  <c:v>22.093055555555601</c:v>
                </c:pt>
                <c:pt idx="15908">
                  <c:v>22.094444444444399</c:v>
                </c:pt>
                <c:pt idx="15909">
                  <c:v>22.095833333333299</c:v>
                </c:pt>
                <c:pt idx="15910">
                  <c:v>22.0972222222222</c:v>
                </c:pt>
                <c:pt idx="15911">
                  <c:v>22.098611111111101</c:v>
                </c:pt>
                <c:pt idx="15912">
                  <c:v>22.1</c:v>
                </c:pt>
                <c:pt idx="15913">
                  <c:v>22.101388888888899</c:v>
                </c:pt>
                <c:pt idx="15914">
                  <c:v>22.102777777777799</c:v>
                </c:pt>
                <c:pt idx="15915">
                  <c:v>22.1041666666667</c:v>
                </c:pt>
                <c:pt idx="15916">
                  <c:v>22.1055555555556</c:v>
                </c:pt>
                <c:pt idx="15917">
                  <c:v>22.106944444444402</c:v>
                </c:pt>
                <c:pt idx="15918">
                  <c:v>22.108333333333299</c:v>
                </c:pt>
                <c:pt idx="15919">
                  <c:v>22.109722222222199</c:v>
                </c:pt>
                <c:pt idx="15920">
                  <c:v>22.1111111111111</c:v>
                </c:pt>
                <c:pt idx="15921">
                  <c:v>22.112500000000001</c:v>
                </c:pt>
                <c:pt idx="15922">
                  <c:v>22.113888888888901</c:v>
                </c:pt>
                <c:pt idx="15923">
                  <c:v>22.115277777777798</c:v>
                </c:pt>
                <c:pt idx="15924">
                  <c:v>22.116666666666699</c:v>
                </c:pt>
                <c:pt idx="15925">
                  <c:v>22.1180555555556</c:v>
                </c:pt>
                <c:pt idx="15926">
                  <c:v>22.119444444444401</c:v>
                </c:pt>
                <c:pt idx="15927">
                  <c:v>22.120833333333302</c:v>
                </c:pt>
                <c:pt idx="15928">
                  <c:v>22.122222222222199</c:v>
                </c:pt>
                <c:pt idx="15929">
                  <c:v>22.123611111111099</c:v>
                </c:pt>
                <c:pt idx="15930">
                  <c:v>22.125</c:v>
                </c:pt>
                <c:pt idx="15931">
                  <c:v>22.126388888888901</c:v>
                </c:pt>
                <c:pt idx="15932">
                  <c:v>22.127777777777801</c:v>
                </c:pt>
                <c:pt idx="15933">
                  <c:v>22.129166666666698</c:v>
                </c:pt>
                <c:pt idx="15934">
                  <c:v>22.130555555555599</c:v>
                </c:pt>
                <c:pt idx="15935">
                  <c:v>22.1319444444444</c:v>
                </c:pt>
                <c:pt idx="15936">
                  <c:v>22.133333333333301</c:v>
                </c:pt>
                <c:pt idx="15937">
                  <c:v>22.134722222222202</c:v>
                </c:pt>
                <c:pt idx="15938">
                  <c:v>22.136111111111099</c:v>
                </c:pt>
                <c:pt idx="15939">
                  <c:v>22.137499999999999</c:v>
                </c:pt>
                <c:pt idx="15940">
                  <c:v>22.1388888888889</c:v>
                </c:pt>
                <c:pt idx="15941">
                  <c:v>22.140277777777801</c:v>
                </c:pt>
                <c:pt idx="15942">
                  <c:v>22.141666666666701</c:v>
                </c:pt>
                <c:pt idx="15943">
                  <c:v>22.143055555555598</c:v>
                </c:pt>
                <c:pt idx="15944">
                  <c:v>22.1444444444444</c:v>
                </c:pt>
                <c:pt idx="15945">
                  <c:v>22.1458333333333</c:v>
                </c:pt>
                <c:pt idx="15946">
                  <c:v>22.147222222222201</c:v>
                </c:pt>
                <c:pt idx="15947">
                  <c:v>22.148611111111101</c:v>
                </c:pt>
                <c:pt idx="15948">
                  <c:v>22.15</c:v>
                </c:pt>
                <c:pt idx="15949">
                  <c:v>22.151388888888899</c:v>
                </c:pt>
                <c:pt idx="15950">
                  <c:v>22.1527777777778</c:v>
                </c:pt>
                <c:pt idx="15951">
                  <c:v>22.154166666666701</c:v>
                </c:pt>
                <c:pt idx="15952">
                  <c:v>22.155555555555601</c:v>
                </c:pt>
                <c:pt idx="15953">
                  <c:v>22.156944444444399</c:v>
                </c:pt>
                <c:pt idx="15954">
                  <c:v>22.158333333333299</c:v>
                </c:pt>
                <c:pt idx="15955">
                  <c:v>22.1597222222222</c:v>
                </c:pt>
                <c:pt idx="15956">
                  <c:v>22.161111111111101</c:v>
                </c:pt>
                <c:pt idx="15957">
                  <c:v>22.162500000000001</c:v>
                </c:pt>
                <c:pt idx="15958">
                  <c:v>22.163888888888899</c:v>
                </c:pt>
                <c:pt idx="15959">
                  <c:v>22.165277777777799</c:v>
                </c:pt>
                <c:pt idx="15960">
                  <c:v>22.1666666666667</c:v>
                </c:pt>
                <c:pt idx="15961">
                  <c:v>22.1680555555556</c:v>
                </c:pt>
                <c:pt idx="15962">
                  <c:v>22.169444444444402</c:v>
                </c:pt>
                <c:pt idx="15963">
                  <c:v>22.170833333333299</c:v>
                </c:pt>
                <c:pt idx="15964">
                  <c:v>22.172222222222199</c:v>
                </c:pt>
                <c:pt idx="15965">
                  <c:v>22.1736111111111</c:v>
                </c:pt>
                <c:pt idx="15966">
                  <c:v>22.175000000000001</c:v>
                </c:pt>
                <c:pt idx="15967">
                  <c:v>22.176388888888901</c:v>
                </c:pt>
                <c:pt idx="15968">
                  <c:v>22.177777777777798</c:v>
                </c:pt>
                <c:pt idx="15969">
                  <c:v>22.179166666666699</c:v>
                </c:pt>
                <c:pt idx="15970">
                  <c:v>22.1805555555556</c:v>
                </c:pt>
                <c:pt idx="15971">
                  <c:v>22.181944444444401</c:v>
                </c:pt>
                <c:pt idx="15972">
                  <c:v>22.183333333333302</c:v>
                </c:pt>
                <c:pt idx="15973">
                  <c:v>22.184722222222199</c:v>
                </c:pt>
                <c:pt idx="15974">
                  <c:v>22.186111111111099</c:v>
                </c:pt>
                <c:pt idx="15975">
                  <c:v>22.1875</c:v>
                </c:pt>
                <c:pt idx="15976">
                  <c:v>22.188888888888901</c:v>
                </c:pt>
                <c:pt idx="15977">
                  <c:v>22.190277777777801</c:v>
                </c:pt>
                <c:pt idx="15978">
                  <c:v>22.191666666666698</c:v>
                </c:pt>
                <c:pt idx="15979">
                  <c:v>22.193055555555599</c:v>
                </c:pt>
                <c:pt idx="15980">
                  <c:v>22.1944444444444</c:v>
                </c:pt>
                <c:pt idx="15981">
                  <c:v>22.195833333333301</c:v>
                </c:pt>
                <c:pt idx="15982">
                  <c:v>22.197222222222202</c:v>
                </c:pt>
                <c:pt idx="15983">
                  <c:v>22.198611111111099</c:v>
                </c:pt>
                <c:pt idx="15984">
                  <c:v>22.2</c:v>
                </c:pt>
                <c:pt idx="15985">
                  <c:v>22.2013888888889</c:v>
                </c:pt>
                <c:pt idx="15986">
                  <c:v>22.202777777777801</c:v>
                </c:pt>
                <c:pt idx="15987">
                  <c:v>22.204166666666701</c:v>
                </c:pt>
                <c:pt idx="15988">
                  <c:v>22.205555555555598</c:v>
                </c:pt>
                <c:pt idx="15989">
                  <c:v>22.2069444444444</c:v>
                </c:pt>
                <c:pt idx="15990">
                  <c:v>22.2083333333333</c:v>
                </c:pt>
                <c:pt idx="15991">
                  <c:v>22.209722222222201</c:v>
                </c:pt>
                <c:pt idx="15992">
                  <c:v>22.211111111111101</c:v>
                </c:pt>
                <c:pt idx="15993">
                  <c:v>22.212499999999999</c:v>
                </c:pt>
                <c:pt idx="15994">
                  <c:v>22.213888888888899</c:v>
                </c:pt>
                <c:pt idx="15995">
                  <c:v>22.2152777777778</c:v>
                </c:pt>
                <c:pt idx="15996">
                  <c:v>22.216666666666701</c:v>
                </c:pt>
                <c:pt idx="15997">
                  <c:v>22.218055555555601</c:v>
                </c:pt>
                <c:pt idx="15998">
                  <c:v>22.219444444444399</c:v>
                </c:pt>
                <c:pt idx="15999">
                  <c:v>22.220833333333299</c:v>
                </c:pt>
                <c:pt idx="16000">
                  <c:v>22.2222222222222</c:v>
                </c:pt>
                <c:pt idx="16001">
                  <c:v>22.223611111111101</c:v>
                </c:pt>
                <c:pt idx="16002">
                  <c:v>22.225000000000001</c:v>
                </c:pt>
                <c:pt idx="16003">
                  <c:v>22.226388888888899</c:v>
                </c:pt>
                <c:pt idx="16004">
                  <c:v>22.227777777777799</c:v>
                </c:pt>
                <c:pt idx="16005">
                  <c:v>22.2291666666667</c:v>
                </c:pt>
                <c:pt idx="16006">
                  <c:v>22.2305555555556</c:v>
                </c:pt>
                <c:pt idx="16007">
                  <c:v>22.231944444444402</c:v>
                </c:pt>
                <c:pt idx="16008">
                  <c:v>22.233333333333299</c:v>
                </c:pt>
                <c:pt idx="16009">
                  <c:v>22.234722222222199</c:v>
                </c:pt>
                <c:pt idx="16010">
                  <c:v>22.2361111111111</c:v>
                </c:pt>
                <c:pt idx="16011">
                  <c:v>22.237500000000001</c:v>
                </c:pt>
                <c:pt idx="16012">
                  <c:v>22.238888888888901</c:v>
                </c:pt>
                <c:pt idx="16013">
                  <c:v>22.240277777777798</c:v>
                </c:pt>
                <c:pt idx="16014">
                  <c:v>22.241666666666699</c:v>
                </c:pt>
                <c:pt idx="16015">
                  <c:v>22.2430555555556</c:v>
                </c:pt>
                <c:pt idx="16016">
                  <c:v>22.244444444444401</c:v>
                </c:pt>
                <c:pt idx="16017">
                  <c:v>22.245833333333302</c:v>
                </c:pt>
                <c:pt idx="16018">
                  <c:v>22.247222222222199</c:v>
                </c:pt>
                <c:pt idx="16019">
                  <c:v>22.248611111111099</c:v>
                </c:pt>
                <c:pt idx="16020">
                  <c:v>22.25</c:v>
                </c:pt>
                <c:pt idx="16021">
                  <c:v>22.251388888888901</c:v>
                </c:pt>
                <c:pt idx="16022">
                  <c:v>22.252777777777801</c:v>
                </c:pt>
                <c:pt idx="16023">
                  <c:v>22.254166666666698</c:v>
                </c:pt>
                <c:pt idx="16024">
                  <c:v>22.255555555555599</c:v>
                </c:pt>
                <c:pt idx="16025">
                  <c:v>22.2569444444444</c:v>
                </c:pt>
                <c:pt idx="16026">
                  <c:v>22.258333333333301</c:v>
                </c:pt>
                <c:pt idx="16027">
                  <c:v>22.259722222222202</c:v>
                </c:pt>
                <c:pt idx="16028">
                  <c:v>22.261111111111099</c:v>
                </c:pt>
                <c:pt idx="16029">
                  <c:v>22.262499999999999</c:v>
                </c:pt>
                <c:pt idx="16030">
                  <c:v>22.2638888888889</c:v>
                </c:pt>
                <c:pt idx="16031">
                  <c:v>22.265277777777801</c:v>
                </c:pt>
                <c:pt idx="16032">
                  <c:v>22.266666666666701</c:v>
                </c:pt>
                <c:pt idx="16033">
                  <c:v>22.268055555555598</c:v>
                </c:pt>
                <c:pt idx="16034">
                  <c:v>22.2694444444444</c:v>
                </c:pt>
                <c:pt idx="16035">
                  <c:v>22.2708333333333</c:v>
                </c:pt>
                <c:pt idx="16036">
                  <c:v>22.272222222222201</c:v>
                </c:pt>
                <c:pt idx="16037">
                  <c:v>22.273611111111101</c:v>
                </c:pt>
                <c:pt idx="16038">
                  <c:v>22.274999999999999</c:v>
                </c:pt>
                <c:pt idx="16039">
                  <c:v>22.276388888888899</c:v>
                </c:pt>
                <c:pt idx="16040">
                  <c:v>22.2777777777778</c:v>
                </c:pt>
                <c:pt idx="16041">
                  <c:v>22.279166666666701</c:v>
                </c:pt>
                <c:pt idx="16042">
                  <c:v>22.280555555555601</c:v>
                </c:pt>
                <c:pt idx="16043">
                  <c:v>22.281944444444399</c:v>
                </c:pt>
                <c:pt idx="16044">
                  <c:v>22.283333333333299</c:v>
                </c:pt>
                <c:pt idx="16045">
                  <c:v>22.2847222222222</c:v>
                </c:pt>
                <c:pt idx="16046">
                  <c:v>22.286111111111101</c:v>
                </c:pt>
                <c:pt idx="16047">
                  <c:v>22.287500000000001</c:v>
                </c:pt>
                <c:pt idx="16048">
                  <c:v>22.288888888888899</c:v>
                </c:pt>
                <c:pt idx="16049">
                  <c:v>22.290277777777799</c:v>
                </c:pt>
                <c:pt idx="16050">
                  <c:v>22.2916666666667</c:v>
                </c:pt>
                <c:pt idx="16051">
                  <c:v>22.2930555555556</c:v>
                </c:pt>
                <c:pt idx="16052">
                  <c:v>22.294444444444402</c:v>
                </c:pt>
                <c:pt idx="16053">
                  <c:v>22.295833333333299</c:v>
                </c:pt>
                <c:pt idx="16054">
                  <c:v>22.297222222222199</c:v>
                </c:pt>
                <c:pt idx="16055">
                  <c:v>22.2986111111111</c:v>
                </c:pt>
                <c:pt idx="16056">
                  <c:v>22.3</c:v>
                </c:pt>
                <c:pt idx="16057">
                  <c:v>22.301388888888901</c:v>
                </c:pt>
                <c:pt idx="16058">
                  <c:v>22.302777777777798</c:v>
                </c:pt>
                <c:pt idx="16059">
                  <c:v>22.304166666666699</c:v>
                </c:pt>
                <c:pt idx="16060">
                  <c:v>22.3055555555556</c:v>
                </c:pt>
                <c:pt idx="16061">
                  <c:v>22.306944444444401</c:v>
                </c:pt>
                <c:pt idx="16062">
                  <c:v>22.308333333333302</c:v>
                </c:pt>
                <c:pt idx="16063">
                  <c:v>22.309722222222199</c:v>
                </c:pt>
                <c:pt idx="16064">
                  <c:v>22.311111111111099</c:v>
                </c:pt>
                <c:pt idx="16065">
                  <c:v>22.3125</c:v>
                </c:pt>
                <c:pt idx="16066">
                  <c:v>22.313888888888901</c:v>
                </c:pt>
                <c:pt idx="16067">
                  <c:v>22.315277777777801</c:v>
                </c:pt>
                <c:pt idx="16068">
                  <c:v>22.316666666666698</c:v>
                </c:pt>
                <c:pt idx="16069">
                  <c:v>22.318055555555599</c:v>
                </c:pt>
                <c:pt idx="16070">
                  <c:v>22.3194444444444</c:v>
                </c:pt>
                <c:pt idx="16071">
                  <c:v>22.320833333333301</c:v>
                </c:pt>
                <c:pt idx="16072">
                  <c:v>22.322222222222202</c:v>
                </c:pt>
                <c:pt idx="16073">
                  <c:v>22.323611111111099</c:v>
                </c:pt>
                <c:pt idx="16074">
                  <c:v>22.324999999999999</c:v>
                </c:pt>
                <c:pt idx="16075">
                  <c:v>22.3263888888889</c:v>
                </c:pt>
                <c:pt idx="16076">
                  <c:v>22.327777777777801</c:v>
                </c:pt>
                <c:pt idx="16077">
                  <c:v>22.329166666666701</c:v>
                </c:pt>
                <c:pt idx="16078">
                  <c:v>22.330555555555598</c:v>
                </c:pt>
                <c:pt idx="16079">
                  <c:v>22.3319444444444</c:v>
                </c:pt>
                <c:pt idx="16080">
                  <c:v>22.3333333333333</c:v>
                </c:pt>
                <c:pt idx="16081">
                  <c:v>22.334722222222201</c:v>
                </c:pt>
                <c:pt idx="16082">
                  <c:v>22.336111111111101</c:v>
                </c:pt>
                <c:pt idx="16083">
                  <c:v>22.337499999999999</c:v>
                </c:pt>
                <c:pt idx="16084">
                  <c:v>22.338888888888899</c:v>
                </c:pt>
                <c:pt idx="16085">
                  <c:v>22.3402777777778</c:v>
                </c:pt>
                <c:pt idx="16086">
                  <c:v>22.341666666666701</c:v>
                </c:pt>
                <c:pt idx="16087">
                  <c:v>22.343055555555601</c:v>
                </c:pt>
                <c:pt idx="16088">
                  <c:v>22.344444444444399</c:v>
                </c:pt>
                <c:pt idx="16089">
                  <c:v>22.345833333333299</c:v>
                </c:pt>
                <c:pt idx="16090">
                  <c:v>22.3472222222222</c:v>
                </c:pt>
                <c:pt idx="16091">
                  <c:v>22.348611111111101</c:v>
                </c:pt>
                <c:pt idx="16092">
                  <c:v>22.35</c:v>
                </c:pt>
                <c:pt idx="16093">
                  <c:v>22.351388888888899</c:v>
                </c:pt>
                <c:pt idx="16094">
                  <c:v>22.352777777777799</c:v>
                </c:pt>
                <c:pt idx="16095">
                  <c:v>22.3541666666667</c:v>
                </c:pt>
                <c:pt idx="16096">
                  <c:v>22.3555555555556</c:v>
                </c:pt>
                <c:pt idx="16097">
                  <c:v>22.356944444444402</c:v>
                </c:pt>
                <c:pt idx="16098">
                  <c:v>22.358333333333299</c:v>
                </c:pt>
                <c:pt idx="16099">
                  <c:v>22.359722222222199</c:v>
                </c:pt>
                <c:pt idx="16100">
                  <c:v>22.3611111111111</c:v>
                </c:pt>
                <c:pt idx="16101">
                  <c:v>22.362500000000001</c:v>
                </c:pt>
                <c:pt idx="16102">
                  <c:v>22.363888888888901</c:v>
                </c:pt>
                <c:pt idx="16103">
                  <c:v>22.365277777777798</c:v>
                </c:pt>
                <c:pt idx="16104">
                  <c:v>22.366666666666699</c:v>
                </c:pt>
                <c:pt idx="16105">
                  <c:v>22.3680555555556</c:v>
                </c:pt>
                <c:pt idx="16106">
                  <c:v>22.369444444444401</c:v>
                </c:pt>
                <c:pt idx="16107">
                  <c:v>22.370833333333302</c:v>
                </c:pt>
                <c:pt idx="16108">
                  <c:v>22.372222222222199</c:v>
                </c:pt>
                <c:pt idx="16109">
                  <c:v>22.373611111111099</c:v>
                </c:pt>
                <c:pt idx="16110">
                  <c:v>22.375</c:v>
                </c:pt>
                <c:pt idx="16111">
                  <c:v>22.376388888888901</c:v>
                </c:pt>
                <c:pt idx="16112">
                  <c:v>22.377777777777801</c:v>
                </c:pt>
                <c:pt idx="16113">
                  <c:v>22.379166666666698</c:v>
                </c:pt>
                <c:pt idx="16114">
                  <c:v>22.380555555555599</c:v>
                </c:pt>
                <c:pt idx="16115">
                  <c:v>22.3819444444444</c:v>
                </c:pt>
                <c:pt idx="16116">
                  <c:v>22.383333333333301</c:v>
                </c:pt>
                <c:pt idx="16117">
                  <c:v>22.384722222222202</c:v>
                </c:pt>
                <c:pt idx="16118">
                  <c:v>22.386111111111099</c:v>
                </c:pt>
                <c:pt idx="16119">
                  <c:v>22.387499999999999</c:v>
                </c:pt>
                <c:pt idx="16120">
                  <c:v>22.3888888888889</c:v>
                </c:pt>
                <c:pt idx="16121">
                  <c:v>22.390277777777801</c:v>
                </c:pt>
                <c:pt idx="16122">
                  <c:v>22.391666666666701</c:v>
                </c:pt>
                <c:pt idx="16123">
                  <c:v>22.393055555555598</c:v>
                </c:pt>
                <c:pt idx="16124">
                  <c:v>22.3944444444444</c:v>
                </c:pt>
                <c:pt idx="16125">
                  <c:v>22.3958333333333</c:v>
                </c:pt>
                <c:pt idx="16126">
                  <c:v>22.397222222222201</c:v>
                </c:pt>
                <c:pt idx="16127">
                  <c:v>22.398611111111101</c:v>
                </c:pt>
                <c:pt idx="16128">
                  <c:v>22.4</c:v>
                </c:pt>
                <c:pt idx="16129">
                  <c:v>22.401388888888899</c:v>
                </c:pt>
                <c:pt idx="16130">
                  <c:v>22.4027777777778</c:v>
                </c:pt>
                <c:pt idx="16131">
                  <c:v>22.404166666666701</c:v>
                </c:pt>
                <c:pt idx="16132">
                  <c:v>22.405555555555601</c:v>
                </c:pt>
                <c:pt idx="16133">
                  <c:v>22.406944444444399</c:v>
                </c:pt>
                <c:pt idx="16134">
                  <c:v>22.408333333333299</c:v>
                </c:pt>
                <c:pt idx="16135">
                  <c:v>22.4097222222222</c:v>
                </c:pt>
                <c:pt idx="16136">
                  <c:v>22.411111111111101</c:v>
                </c:pt>
                <c:pt idx="16137">
                  <c:v>22.412500000000001</c:v>
                </c:pt>
                <c:pt idx="16138">
                  <c:v>22.413888888888899</c:v>
                </c:pt>
                <c:pt idx="16139">
                  <c:v>22.415277777777799</c:v>
                </c:pt>
                <c:pt idx="16140">
                  <c:v>22.4166666666667</c:v>
                </c:pt>
                <c:pt idx="16141">
                  <c:v>22.4180555555556</c:v>
                </c:pt>
                <c:pt idx="16142">
                  <c:v>22.419444444444402</c:v>
                </c:pt>
                <c:pt idx="16143">
                  <c:v>22.420833333333299</c:v>
                </c:pt>
                <c:pt idx="16144">
                  <c:v>22.422222222222199</c:v>
                </c:pt>
                <c:pt idx="16145">
                  <c:v>22.4236111111111</c:v>
                </c:pt>
                <c:pt idx="16146">
                  <c:v>22.425000000000001</c:v>
                </c:pt>
                <c:pt idx="16147">
                  <c:v>22.426388888888901</c:v>
                </c:pt>
                <c:pt idx="16148">
                  <c:v>22.427777777777798</c:v>
                </c:pt>
                <c:pt idx="16149">
                  <c:v>22.429166666666699</c:v>
                </c:pt>
                <c:pt idx="16150">
                  <c:v>22.4305555555556</c:v>
                </c:pt>
                <c:pt idx="16151">
                  <c:v>22.431944444444401</c:v>
                </c:pt>
                <c:pt idx="16152">
                  <c:v>22.433333333333302</c:v>
                </c:pt>
                <c:pt idx="16153">
                  <c:v>22.434722222222199</c:v>
                </c:pt>
                <c:pt idx="16154">
                  <c:v>22.436111111111099</c:v>
                </c:pt>
                <c:pt idx="16155">
                  <c:v>22.4375</c:v>
                </c:pt>
                <c:pt idx="16156">
                  <c:v>22.438888888888901</c:v>
                </c:pt>
                <c:pt idx="16157">
                  <c:v>22.440277777777801</c:v>
                </c:pt>
                <c:pt idx="16158">
                  <c:v>22.441666666666698</c:v>
                </c:pt>
                <c:pt idx="16159">
                  <c:v>22.443055555555599</c:v>
                </c:pt>
                <c:pt idx="16160">
                  <c:v>22.4444444444444</c:v>
                </c:pt>
                <c:pt idx="16161">
                  <c:v>22.445833333333301</c:v>
                </c:pt>
                <c:pt idx="16162">
                  <c:v>22.447222222222202</c:v>
                </c:pt>
                <c:pt idx="16163">
                  <c:v>22.448611111111099</c:v>
                </c:pt>
                <c:pt idx="16164">
                  <c:v>22.45</c:v>
                </c:pt>
                <c:pt idx="16165">
                  <c:v>22.4513888888889</c:v>
                </c:pt>
                <c:pt idx="16166">
                  <c:v>22.452777777777801</c:v>
                </c:pt>
                <c:pt idx="16167">
                  <c:v>22.454166666666701</c:v>
                </c:pt>
                <c:pt idx="16168">
                  <c:v>22.455555555555598</c:v>
                </c:pt>
                <c:pt idx="16169">
                  <c:v>22.4569444444444</c:v>
                </c:pt>
                <c:pt idx="16170">
                  <c:v>22.4583333333333</c:v>
                </c:pt>
                <c:pt idx="16171">
                  <c:v>22.459722222222201</c:v>
                </c:pt>
                <c:pt idx="16172">
                  <c:v>22.461111111111101</c:v>
                </c:pt>
                <c:pt idx="16173">
                  <c:v>22.462499999999999</c:v>
                </c:pt>
                <c:pt idx="16174">
                  <c:v>22.463888888888899</c:v>
                </c:pt>
                <c:pt idx="16175">
                  <c:v>22.4652777777778</c:v>
                </c:pt>
                <c:pt idx="16176">
                  <c:v>22.466666666666701</c:v>
                </c:pt>
                <c:pt idx="16177">
                  <c:v>22.468055555555601</c:v>
                </c:pt>
                <c:pt idx="16178">
                  <c:v>22.469444444444399</c:v>
                </c:pt>
                <c:pt idx="16179">
                  <c:v>22.470833333333299</c:v>
                </c:pt>
                <c:pt idx="16180">
                  <c:v>22.4722222222222</c:v>
                </c:pt>
                <c:pt idx="16181">
                  <c:v>22.473611111111101</c:v>
                </c:pt>
                <c:pt idx="16182">
                  <c:v>22.475000000000001</c:v>
                </c:pt>
                <c:pt idx="16183">
                  <c:v>22.476388888888899</c:v>
                </c:pt>
                <c:pt idx="16184">
                  <c:v>22.477777777777799</c:v>
                </c:pt>
                <c:pt idx="16185">
                  <c:v>22.4791666666667</c:v>
                </c:pt>
                <c:pt idx="16186">
                  <c:v>22.4805555555556</c:v>
                </c:pt>
                <c:pt idx="16187">
                  <c:v>22.481944444444402</c:v>
                </c:pt>
                <c:pt idx="16188">
                  <c:v>22.483333333333299</c:v>
                </c:pt>
                <c:pt idx="16189">
                  <c:v>22.484722222222199</c:v>
                </c:pt>
                <c:pt idx="16190">
                  <c:v>22.4861111111111</c:v>
                </c:pt>
                <c:pt idx="16191">
                  <c:v>22.487500000000001</c:v>
                </c:pt>
                <c:pt idx="16192">
                  <c:v>22.488888888888901</c:v>
                </c:pt>
                <c:pt idx="16193">
                  <c:v>22.490277777777798</c:v>
                </c:pt>
                <c:pt idx="16194">
                  <c:v>22.491666666666699</c:v>
                </c:pt>
                <c:pt idx="16195">
                  <c:v>22.4930555555556</c:v>
                </c:pt>
                <c:pt idx="16196">
                  <c:v>22.494444444444401</c:v>
                </c:pt>
                <c:pt idx="16197">
                  <c:v>22.495833333333302</c:v>
                </c:pt>
                <c:pt idx="16198">
                  <c:v>22.497222222222199</c:v>
                </c:pt>
                <c:pt idx="16199">
                  <c:v>22.498611111111099</c:v>
                </c:pt>
                <c:pt idx="16200">
                  <c:v>22.5</c:v>
                </c:pt>
                <c:pt idx="16201">
                  <c:v>22.501388888888901</c:v>
                </c:pt>
                <c:pt idx="16202">
                  <c:v>22.502777777777801</c:v>
                </c:pt>
                <c:pt idx="16203">
                  <c:v>22.504166666666698</c:v>
                </c:pt>
                <c:pt idx="16204">
                  <c:v>22.505555555555599</c:v>
                </c:pt>
                <c:pt idx="16205">
                  <c:v>22.5069444444444</c:v>
                </c:pt>
                <c:pt idx="16206">
                  <c:v>22.508333333333301</c:v>
                </c:pt>
                <c:pt idx="16207">
                  <c:v>22.509722222222202</c:v>
                </c:pt>
                <c:pt idx="16208">
                  <c:v>22.511111111111099</c:v>
                </c:pt>
                <c:pt idx="16209">
                  <c:v>22.512499999999999</c:v>
                </c:pt>
                <c:pt idx="16210">
                  <c:v>22.5138888888889</c:v>
                </c:pt>
                <c:pt idx="16211">
                  <c:v>22.515277777777801</c:v>
                </c:pt>
                <c:pt idx="16212">
                  <c:v>22.516666666666701</c:v>
                </c:pt>
                <c:pt idx="16213">
                  <c:v>22.518055555555598</c:v>
                </c:pt>
                <c:pt idx="16214">
                  <c:v>22.5194444444444</c:v>
                </c:pt>
                <c:pt idx="16215">
                  <c:v>22.5208333333333</c:v>
                </c:pt>
                <c:pt idx="16216">
                  <c:v>22.522222222222201</c:v>
                </c:pt>
                <c:pt idx="16217">
                  <c:v>22.523611111111101</c:v>
                </c:pt>
                <c:pt idx="16218">
                  <c:v>22.524999999999999</c:v>
                </c:pt>
                <c:pt idx="16219">
                  <c:v>22.526388888888899</c:v>
                </c:pt>
                <c:pt idx="16220">
                  <c:v>22.5277777777778</c:v>
                </c:pt>
                <c:pt idx="16221">
                  <c:v>22.529166666666701</c:v>
                </c:pt>
                <c:pt idx="16222">
                  <c:v>22.530555555555601</c:v>
                </c:pt>
                <c:pt idx="16223">
                  <c:v>22.531944444444399</c:v>
                </c:pt>
                <c:pt idx="16224">
                  <c:v>22.533333333333299</c:v>
                </c:pt>
                <c:pt idx="16225">
                  <c:v>22.5347222222222</c:v>
                </c:pt>
                <c:pt idx="16226">
                  <c:v>22.536111111111101</c:v>
                </c:pt>
                <c:pt idx="16227">
                  <c:v>22.537500000000001</c:v>
                </c:pt>
                <c:pt idx="16228">
                  <c:v>22.538888888888899</c:v>
                </c:pt>
                <c:pt idx="16229">
                  <c:v>22.540277777777799</c:v>
                </c:pt>
                <c:pt idx="16230">
                  <c:v>22.5416666666667</c:v>
                </c:pt>
                <c:pt idx="16231">
                  <c:v>22.5430555555556</c:v>
                </c:pt>
                <c:pt idx="16232">
                  <c:v>22.544444444444402</c:v>
                </c:pt>
                <c:pt idx="16233">
                  <c:v>22.545833333333299</c:v>
                </c:pt>
                <c:pt idx="16234">
                  <c:v>22.547222222222199</c:v>
                </c:pt>
                <c:pt idx="16235">
                  <c:v>22.5486111111111</c:v>
                </c:pt>
                <c:pt idx="16236">
                  <c:v>22.55</c:v>
                </c:pt>
                <c:pt idx="16237">
                  <c:v>22.551388888888901</c:v>
                </c:pt>
                <c:pt idx="16238">
                  <c:v>22.552777777777798</c:v>
                </c:pt>
                <c:pt idx="16239">
                  <c:v>22.554166666666699</c:v>
                </c:pt>
                <c:pt idx="16240">
                  <c:v>22.5555555555556</c:v>
                </c:pt>
                <c:pt idx="16241">
                  <c:v>22.556944444444401</c:v>
                </c:pt>
                <c:pt idx="16242">
                  <c:v>22.558333333333302</c:v>
                </c:pt>
                <c:pt idx="16243">
                  <c:v>22.559722222222199</c:v>
                </c:pt>
                <c:pt idx="16244">
                  <c:v>22.561111111111099</c:v>
                </c:pt>
                <c:pt idx="16245">
                  <c:v>22.5625</c:v>
                </c:pt>
                <c:pt idx="16246">
                  <c:v>22.563888888888901</c:v>
                </c:pt>
                <c:pt idx="16247">
                  <c:v>22.565277777777801</c:v>
                </c:pt>
                <c:pt idx="16248">
                  <c:v>22.566666666666698</c:v>
                </c:pt>
                <c:pt idx="16249">
                  <c:v>22.568055555555599</c:v>
                </c:pt>
                <c:pt idx="16250">
                  <c:v>22.5694444444444</c:v>
                </c:pt>
                <c:pt idx="16251">
                  <c:v>22.570833333333301</c:v>
                </c:pt>
                <c:pt idx="16252">
                  <c:v>22.572222222222202</c:v>
                </c:pt>
                <c:pt idx="16253">
                  <c:v>22.573611111111099</c:v>
                </c:pt>
                <c:pt idx="16254">
                  <c:v>22.574999999999999</c:v>
                </c:pt>
                <c:pt idx="16255">
                  <c:v>22.5763888888889</c:v>
                </c:pt>
                <c:pt idx="16256">
                  <c:v>22.577777777777801</c:v>
                </c:pt>
                <c:pt idx="16257">
                  <c:v>22.579166666666701</c:v>
                </c:pt>
                <c:pt idx="16258">
                  <c:v>22.580555555555598</c:v>
                </c:pt>
                <c:pt idx="16259">
                  <c:v>22.5819444444444</c:v>
                </c:pt>
                <c:pt idx="16260">
                  <c:v>22.5833333333333</c:v>
                </c:pt>
                <c:pt idx="16261">
                  <c:v>22.584722222222201</c:v>
                </c:pt>
                <c:pt idx="16262">
                  <c:v>22.586111111111101</c:v>
                </c:pt>
                <c:pt idx="16263">
                  <c:v>22.587499999999999</c:v>
                </c:pt>
                <c:pt idx="16264">
                  <c:v>22.588888888888899</c:v>
                </c:pt>
                <c:pt idx="16265">
                  <c:v>22.5902777777778</c:v>
                </c:pt>
                <c:pt idx="16266">
                  <c:v>22.591666666666701</c:v>
                </c:pt>
                <c:pt idx="16267">
                  <c:v>22.593055555555601</c:v>
                </c:pt>
                <c:pt idx="16268">
                  <c:v>22.594444444444399</c:v>
                </c:pt>
                <c:pt idx="16269">
                  <c:v>22.595833333333299</c:v>
                </c:pt>
                <c:pt idx="16270">
                  <c:v>22.5972222222222</c:v>
                </c:pt>
                <c:pt idx="16271">
                  <c:v>22.598611111111101</c:v>
                </c:pt>
                <c:pt idx="16272">
                  <c:v>22.6</c:v>
                </c:pt>
                <c:pt idx="16273">
                  <c:v>22.601388888888899</c:v>
                </c:pt>
                <c:pt idx="16274">
                  <c:v>22.602777777777799</c:v>
                </c:pt>
                <c:pt idx="16275">
                  <c:v>22.6041666666667</c:v>
                </c:pt>
                <c:pt idx="16276">
                  <c:v>22.6055555555556</c:v>
                </c:pt>
                <c:pt idx="16277">
                  <c:v>22.606944444444402</c:v>
                </c:pt>
                <c:pt idx="16278">
                  <c:v>22.608333333333299</c:v>
                </c:pt>
                <c:pt idx="16279">
                  <c:v>22.609722222222199</c:v>
                </c:pt>
                <c:pt idx="16280">
                  <c:v>22.6111111111111</c:v>
                </c:pt>
                <c:pt idx="16281">
                  <c:v>22.612500000000001</c:v>
                </c:pt>
                <c:pt idx="16282">
                  <c:v>22.613888888888901</c:v>
                </c:pt>
                <c:pt idx="16283">
                  <c:v>22.615277777777798</c:v>
                </c:pt>
                <c:pt idx="16284">
                  <c:v>22.616666666666699</c:v>
                </c:pt>
                <c:pt idx="16285">
                  <c:v>22.6180555555556</c:v>
                </c:pt>
                <c:pt idx="16286">
                  <c:v>22.619444444444401</c:v>
                </c:pt>
                <c:pt idx="16287">
                  <c:v>22.620833333333302</c:v>
                </c:pt>
                <c:pt idx="16288">
                  <c:v>22.622222222222199</c:v>
                </c:pt>
                <c:pt idx="16289">
                  <c:v>22.623611111111099</c:v>
                </c:pt>
                <c:pt idx="16290">
                  <c:v>22.625</c:v>
                </c:pt>
                <c:pt idx="16291">
                  <c:v>22.626388888888901</c:v>
                </c:pt>
                <c:pt idx="16292">
                  <c:v>22.627777777777801</c:v>
                </c:pt>
                <c:pt idx="16293">
                  <c:v>22.629166666666698</c:v>
                </c:pt>
                <c:pt idx="16294">
                  <c:v>22.630555555555599</c:v>
                </c:pt>
                <c:pt idx="16295">
                  <c:v>22.6319444444444</c:v>
                </c:pt>
                <c:pt idx="16296">
                  <c:v>22.633333333333301</c:v>
                </c:pt>
                <c:pt idx="16297">
                  <c:v>22.634722222222202</c:v>
                </c:pt>
                <c:pt idx="16298">
                  <c:v>22.636111111111099</c:v>
                </c:pt>
                <c:pt idx="16299">
                  <c:v>22.637499999999999</c:v>
                </c:pt>
                <c:pt idx="16300">
                  <c:v>22.6388888888889</c:v>
                </c:pt>
                <c:pt idx="16301">
                  <c:v>22.640277777777801</c:v>
                </c:pt>
                <c:pt idx="16302">
                  <c:v>22.641666666666701</c:v>
                </c:pt>
                <c:pt idx="16303">
                  <c:v>22.643055555555598</c:v>
                </c:pt>
                <c:pt idx="16304">
                  <c:v>22.6444444444444</c:v>
                </c:pt>
                <c:pt idx="16305">
                  <c:v>22.6458333333333</c:v>
                </c:pt>
                <c:pt idx="16306">
                  <c:v>22.647222222222201</c:v>
                </c:pt>
                <c:pt idx="16307">
                  <c:v>22.648611111111101</c:v>
                </c:pt>
                <c:pt idx="16308">
                  <c:v>22.65</c:v>
                </c:pt>
                <c:pt idx="16309">
                  <c:v>22.651388888888899</c:v>
                </c:pt>
                <c:pt idx="16310">
                  <c:v>22.6527777777778</c:v>
                </c:pt>
                <c:pt idx="16311">
                  <c:v>22.654166666666701</c:v>
                </c:pt>
                <c:pt idx="16312">
                  <c:v>22.655555555555601</c:v>
                </c:pt>
                <c:pt idx="16313">
                  <c:v>22.656944444444399</c:v>
                </c:pt>
                <c:pt idx="16314">
                  <c:v>22.658333333333299</c:v>
                </c:pt>
                <c:pt idx="16315">
                  <c:v>22.6597222222222</c:v>
                </c:pt>
                <c:pt idx="16316">
                  <c:v>22.661111111111101</c:v>
                </c:pt>
                <c:pt idx="16317">
                  <c:v>22.662500000000001</c:v>
                </c:pt>
                <c:pt idx="16318">
                  <c:v>22.663888888888899</c:v>
                </c:pt>
                <c:pt idx="16319">
                  <c:v>22.665277777777799</c:v>
                </c:pt>
                <c:pt idx="16320">
                  <c:v>22.6666666666667</c:v>
                </c:pt>
                <c:pt idx="16321">
                  <c:v>22.6680555555556</c:v>
                </c:pt>
                <c:pt idx="16322">
                  <c:v>22.669444444444402</c:v>
                </c:pt>
                <c:pt idx="16323">
                  <c:v>22.670833333333299</c:v>
                </c:pt>
                <c:pt idx="16324">
                  <c:v>22.672222222222199</c:v>
                </c:pt>
                <c:pt idx="16325">
                  <c:v>22.6736111111111</c:v>
                </c:pt>
                <c:pt idx="16326">
                  <c:v>22.675000000000001</c:v>
                </c:pt>
                <c:pt idx="16327">
                  <c:v>22.676388888888901</c:v>
                </c:pt>
                <c:pt idx="16328">
                  <c:v>22.677777777777798</c:v>
                </c:pt>
                <c:pt idx="16329">
                  <c:v>22.679166666666699</c:v>
                </c:pt>
                <c:pt idx="16330">
                  <c:v>22.6805555555556</c:v>
                </c:pt>
                <c:pt idx="16331">
                  <c:v>22.681944444444401</c:v>
                </c:pt>
                <c:pt idx="16332">
                  <c:v>22.683333333333302</c:v>
                </c:pt>
                <c:pt idx="16333">
                  <c:v>22.684722222222199</c:v>
                </c:pt>
                <c:pt idx="16334">
                  <c:v>22.686111111111099</c:v>
                </c:pt>
                <c:pt idx="16335">
                  <c:v>22.6875</c:v>
                </c:pt>
                <c:pt idx="16336">
                  <c:v>22.688888888888901</c:v>
                </c:pt>
                <c:pt idx="16337">
                  <c:v>22.690277777777801</c:v>
                </c:pt>
                <c:pt idx="16338">
                  <c:v>22.691666666666698</c:v>
                </c:pt>
                <c:pt idx="16339">
                  <c:v>22.693055555555599</c:v>
                </c:pt>
                <c:pt idx="16340">
                  <c:v>22.6944444444444</c:v>
                </c:pt>
                <c:pt idx="16341">
                  <c:v>22.695833333333301</c:v>
                </c:pt>
                <c:pt idx="16342">
                  <c:v>22.697222222222202</c:v>
                </c:pt>
                <c:pt idx="16343">
                  <c:v>22.698611111111099</c:v>
                </c:pt>
                <c:pt idx="16344">
                  <c:v>22.7</c:v>
                </c:pt>
                <c:pt idx="16345">
                  <c:v>22.7013888888889</c:v>
                </c:pt>
                <c:pt idx="16346">
                  <c:v>22.702777777777801</c:v>
                </c:pt>
                <c:pt idx="16347">
                  <c:v>22.704166666666701</c:v>
                </c:pt>
                <c:pt idx="16348">
                  <c:v>22.705555555555598</c:v>
                </c:pt>
                <c:pt idx="16349">
                  <c:v>22.7069444444444</c:v>
                </c:pt>
                <c:pt idx="16350">
                  <c:v>22.7083333333333</c:v>
                </c:pt>
                <c:pt idx="16351">
                  <c:v>22.709722222222201</c:v>
                </c:pt>
                <c:pt idx="16352">
                  <c:v>22.711111111111101</c:v>
                </c:pt>
                <c:pt idx="16353">
                  <c:v>22.712499999999999</c:v>
                </c:pt>
                <c:pt idx="16354">
                  <c:v>22.713888888888899</c:v>
                </c:pt>
                <c:pt idx="16355">
                  <c:v>22.7152777777778</c:v>
                </c:pt>
                <c:pt idx="16356">
                  <c:v>22.716666666666701</c:v>
                </c:pt>
                <c:pt idx="16357">
                  <c:v>22.718055555555601</c:v>
                </c:pt>
                <c:pt idx="16358">
                  <c:v>22.719444444444399</c:v>
                </c:pt>
                <c:pt idx="16359">
                  <c:v>22.720833333333299</c:v>
                </c:pt>
                <c:pt idx="16360">
                  <c:v>22.7222222222222</c:v>
                </c:pt>
                <c:pt idx="16361">
                  <c:v>22.723611111111101</c:v>
                </c:pt>
                <c:pt idx="16362">
                  <c:v>22.725000000000001</c:v>
                </c:pt>
                <c:pt idx="16363">
                  <c:v>22.726388888888899</c:v>
                </c:pt>
                <c:pt idx="16364">
                  <c:v>22.727777777777799</c:v>
                </c:pt>
                <c:pt idx="16365">
                  <c:v>22.7291666666667</c:v>
                </c:pt>
                <c:pt idx="16366">
                  <c:v>22.7305555555556</c:v>
                </c:pt>
                <c:pt idx="16367">
                  <c:v>22.731944444444402</c:v>
                </c:pt>
                <c:pt idx="16368">
                  <c:v>22.733333333333299</c:v>
                </c:pt>
                <c:pt idx="16369">
                  <c:v>22.734722222222199</c:v>
                </c:pt>
                <c:pt idx="16370">
                  <c:v>22.7361111111111</c:v>
                </c:pt>
                <c:pt idx="16371">
                  <c:v>22.737500000000001</c:v>
                </c:pt>
                <c:pt idx="16372">
                  <c:v>22.738888888888901</c:v>
                </c:pt>
                <c:pt idx="16373">
                  <c:v>22.740277777777798</c:v>
                </c:pt>
                <c:pt idx="16374">
                  <c:v>22.741666666666699</c:v>
                </c:pt>
                <c:pt idx="16375">
                  <c:v>22.7430555555556</c:v>
                </c:pt>
                <c:pt idx="16376">
                  <c:v>22.744444444444401</c:v>
                </c:pt>
                <c:pt idx="16377">
                  <c:v>22.745833333333302</c:v>
                </c:pt>
                <c:pt idx="16378">
                  <c:v>22.747222222222199</c:v>
                </c:pt>
                <c:pt idx="16379">
                  <c:v>22.748611111111099</c:v>
                </c:pt>
                <c:pt idx="16380">
                  <c:v>22.75</c:v>
                </c:pt>
                <c:pt idx="16381">
                  <c:v>22.751388888888901</c:v>
                </c:pt>
                <c:pt idx="16382">
                  <c:v>22.752777777777801</c:v>
                </c:pt>
                <c:pt idx="16383">
                  <c:v>22.754166666666698</c:v>
                </c:pt>
                <c:pt idx="16384">
                  <c:v>22.755555555555599</c:v>
                </c:pt>
                <c:pt idx="16385">
                  <c:v>22.7569444444444</c:v>
                </c:pt>
                <c:pt idx="16386">
                  <c:v>22.758333333333301</c:v>
                </c:pt>
                <c:pt idx="16387">
                  <c:v>22.759722222222202</c:v>
                </c:pt>
                <c:pt idx="16388">
                  <c:v>22.761111111111099</c:v>
                </c:pt>
                <c:pt idx="16389">
                  <c:v>22.762499999999999</c:v>
                </c:pt>
                <c:pt idx="16390">
                  <c:v>22.7638888888889</c:v>
                </c:pt>
                <c:pt idx="16391">
                  <c:v>22.765277777777801</c:v>
                </c:pt>
                <c:pt idx="16392">
                  <c:v>22.766666666666701</c:v>
                </c:pt>
                <c:pt idx="16393">
                  <c:v>22.768055555555598</c:v>
                </c:pt>
                <c:pt idx="16394">
                  <c:v>22.7694444444444</c:v>
                </c:pt>
                <c:pt idx="16395">
                  <c:v>22.7708333333333</c:v>
                </c:pt>
                <c:pt idx="16396">
                  <c:v>22.772222222222201</c:v>
                </c:pt>
                <c:pt idx="16397">
                  <c:v>22.773611111111101</c:v>
                </c:pt>
                <c:pt idx="16398">
                  <c:v>22.774999999999999</c:v>
                </c:pt>
                <c:pt idx="16399">
                  <c:v>22.776388888888899</c:v>
                </c:pt>
                <c:pt idx="16400">
                  <c:v>22.7777777777778</c:v>
                </c:pt>
                <c:pt idx="16401">
                  <c:v>22.779166666666701</c:v>
                </c:pt>
                <c:pt idx="16402">
                  <c:v>22.780555555555601</c:v>
                </c:pt>
                <c:pt idx="16403">
                  <c:v>22.781944444444399</c:v>
                </c:pt>
                <c:pt idx="16404">
                  <c:v>22.783333333333299</c:v>
                </c:pt>
                <c:pt idx="16405">
                  <c:v>22.7847222222222</c:v>
                </c:pt>
                <c:pt idx="16406">
                  <c:v>22.786111111111101</c:v>
                </c:pt>
                <c:pt idx="16407">
                  <c:v>22.787500000000001</c:v>
                </c:pt>
                <c:pt idx="16408">
                  <c:v>22.788888888888899</c:v>
                </c:pt>
                <c:pt idx="16409">
                  <c:v>22.790277777777799</c:v>
                </c:pt>
                <c:pt idx="16410">
                  <c:v>22.7916666666667</c:v>
                </c:pt>
                <c:pt idx="16411">
                  <c:v>22.7930555555556</c:v>
                </c:pt>
                <c:pt idx="16412">
                  <c:v>22.794444444444402</c:v>
                </c:pt>
                <c:pt idx="16413">
                  <c:v>22.795833333333299</c:v>
                </c:pt>
                <c:pt idx="16414">
                  <c:v>22.797222222222199</c:v>
                </c:pt>
                <c:pt idx="16415">
                  <c:v>22.7986111111111</c:v>
                </c:pt>
                <c:pt idx="16416">
                  <c:v>22.8</c:v>
                </c:pt>
                <c:pt idx="16417">
                  <c:v>22.801388888888901</c:v>
                </c:pt>
                <c:pt idx="16418">
                  <c:v>22.802777777777798</c:v>
                </c:pt>
                <c:pt idx="16419">
                  <c:v>22.804166666666699</c:v>
                </c:pt>
                <c:pt idx="16420">
                  <c:v>22.8055555555556</c:v>
                </c:pt>
                <c:pt idx="16421">
                  <c:v>22.806944444444401</c:v>
                </c:pt>
                <c:pt idx="16422">
                  <c:v>22.808333333333302</c:v>
                </c:pt>
                <c:pt idx="16423">
                  <c:v>22.809722222222199</c:v>
                </c:pt>
                <c:pt idx="16424">
                  <c:v>22.811111111111099</c:v>
                </c:pt>
                <c:pt idx="16425">
                  <c:v>22.8125</c:v>
                </c:pt>
                <c:pt idx="16426">
                  <c:v>22.813888888888901</c:v>
                </c:pt>
                <c:pt idx="16427">
                  <c:v>22.815277777777801</c:v>
                </c:pt>
                <c:pt idx="16428">
                  <c:v>22.816666666666698</c:v>
                </c:pt>
                <c:pt idx="16429">
                  <c:v>22.818055555555599</c:v>
                </c:pt>
                <c:pt idx="16430">
                  <c:v>22.8194444444444</c:v>
                </c:pt>
                <c:pt idx="16431">
                  <c:v>22.820833333333301</c:v>
                </c:pt>
                <c:pt idx="16432">
                  <c:v>22.822222222222202</c:v>
                </c:pt>
                <c:pt idx="16433">
                  <c:v>22.823611111111099</c:v>
                </c:pt>
                <c:pt idx="16434">
                  <c:v>22.824999999999999</c:v>
                </c:pt>
                <c:pt idx="16435">
                  <c:v>22.8263888888889</c:v>
                </c:pt>
                <c:pt idx="16436">
                  <c:v>22.827777777777801</c:v>
                </c:pt>
                <c:pt idx="16437">
                  <c:v>22.829166666666701</c:v>
                </c:pt>
                <c:pt idx="16438">
                  <c:v>22.830555555555598</c:v>
                </c:pt>
                <c:pt idx="16439">
                  <c:v>22.8319444444444</c:v>
                </c:pt>
                <c:pt idx="16440">
                  <c:v>22.8333333333333</c:v>
                </c:pt>
                <c:pt idx="16441">
                  <c:v>22.834722222222201</c:v>
                </c:pt>
                <c:pt idx="16442">
                  <c:v>22.836111111111101</c:v>
                </c:pt>
                <c:pt idx="16443">
                  <c:v>22.837499999999999</c:v>
                </c:pt>
                <c:pt idx="16444">
                  <c:v>22.838888888888899</c:v>
                </c:pt>
                <c:pt idx="16445">
                  <c:v>22.8402777777778</c:v>
                </c:pt>
                <c:pt idx="16446">
                  <c:v>22.841666666666701</c:v>
                </c:pt>
                <c:pt idx="16447">
                  <c:v>22.843055555555601</c:v>
                </c:pt>
                <c:pt idx="16448">
                  <c:v>22.844444444444399</c:v>
                </c:pt>
                <c:pt idx="16449">
                  <c:v>22.845833333333299</c:v>
                </c:pt>
                <c:pt idx="16450">
                  <c:v>22.8472222222222</c:v>
                </c:pt>
                <c:pt idx="16451">
                  <c:v>22.848611111111101</c:v>
                </c:pt>
                <c:pt idx="16452">
                  <c:v>22.85</c:v>
                </c:pt>
                <c:pt idx="16453">
                  <c:v>22.851388888888899</c:v>
                </c:pt>
                <c:pt idx="16454">
                  <c:v>22.852777777777799</c:v>
                </c:pt>
                <c:pt idx="16455">
                  <c:v>22.8541666666667</c:v>
                </c:pt>
                <c:pt idx="16456">
                  <c:v>22.8555555555556</c:v>
                </c:pt>
                <c:pt idx="16457">
                  <c:v>22.856944444444402</c:v>
                </c:pt>
                <c:pt idx="16458">
                  <c:v>22.858333333333299</c:v>
                </c:pt>
                <c:pt idx="16459">
                  <c:v>22.859722222222199</c:v>
                </c:pt>
                <c:pt idx="16460">
                  <c:v>22.8611111111111</c:v>
                </c:pt>
                <c:pt idx="16461">
                  <c:v>22.862500000000001</c:v>
                </c:pt>
                <c:pt idx="16462">
                  <c:v>22.863888888888901</c:v>
                </c:pt>
                <c:pt idx="16463">
                  <c:v>22.865277777777798</c:v>
                </c:pt>
                <c:pt idx="16464">
                  <c:v>22.866666666666699</c:v>
                </c:pt>
                <c:pt idx="16465">
                  <c:v>22.8680555555556</c:v>
                </c:pt>
                <c:pt idx="16466">
                  <c:v>22.869444444444401</c:v>
                </c:pt>
                <c:pt idx="16467">
                  <c:v>22.870833333333302</c:v>
                </c:pt>
                <c:pt idx="16468">
                  <c:v>22.872222222222199</c:v>
                </c:pt>
                <c:pt idx="16469">
                  <c:v>22.873611111111099</c:v>
                </c:pt>
                <c:pt idx="16470">
                  <c:v>22.875</c:v>
                </c:pt>
                <c:pt idx="16471">
                  <c:v>22.876388888888901</c:v>
                </c:pt>
                <c:pt idx="16472">
                  <c:v>22.877777777777801</c:v>
                </c:pt>
                <c:pt idx="16473">
                  <c:v>22.879166666666698</c:v>
                </c:pt>
                <c:pt idx="16474">
                  <c:v>22.880555555555599</c:v>
                </c:pt>
                <c:pt idx="16475">
                  <c:v>22.8819444444444</c:v>
                </c:pt>
                <c:pt idx="16476">
                  <c:v>22.883333333333301</c:v>
                </c:pt>
                <c:pt idx="16477">
                  <c:v>22.884722222222202</c:v>
                </c:pt>
                <c:pt idx="16478">
                  <c:v>22.886111111111099</c:v>
                </c:pt>
                <c:pt idx="16479">
                  <c:v>22.887499999999999</c:v>
                </c:pt>
                <c:pt idx="16480">
                  <c:v>22.8888888888889</c:v>
                </c:pt>
                <c:pt idx="16481">
                  <c:v>22.890277777777801</c:v>
                </c:pt>
                <c:pt idx="16482">
                  <c:v>22.891666666666701</c:v>
                </c:pt>
                <c:pt idx="16483">
                  <c:v>22.893055555555598</c:v>
                </c:pt>
                <c:pt idx="16484">
                  <c:v>22.8944444444444</c:v>
                </c:pt>
                <c:pt idx="16485">
                  <c:v>22.8958333333333</c:v>
                </c:pt>
                <c:pt idx="16486">
                  <c:v>22.897222222222201</c:v>
                </c:pt>
                <c:pt idx="16487">
                  <c:v>22.898611111111101</c:v>
                </c:pt>
                <c:pt idx="16488">
                  <c:v>22.9</c:v>
                </c:pt>
                <c:pt idx="16489">
                  <c:v>22.901388888888899</c:v>
                </c:pt>
                <c:pt idx="16490">
                  <c:v>22.9027777777778</c:v>
                </c:pt>
                <c:pt idx="16491">
                  <c:v>22.904166666666701</c:v>
                </c:pt>
                <c:pt idx="16492">
                  <c:v>22.905555555555601</c:v>
                </c:pt>
                <c:pt idx="16493">
                  <c:v>22.906944444444399</c:v>
                </c:pt>
                <c:pt idx="16494">
                  <c:v>22.908333333333299</c:v>
                </c:pt>
                <c:pt idx="16495">
                  <c:v>22.9097222222222</c:v>
                </c:pt>
                <c:pt idx="16496">
                  <c:v>22.911111111111101</c:v>
                </c:pt>
                <c:pt idx="16497">
                  <c:v>22.912500000000001</c:v>
                </c:pt>
                <c:pt idx="16498">
                  <c:v>22.913888888888899</c:v>
                </c:pt>
                <c:pt idx="16499">
                  <c:v>22.915277777777799</c:v>
                </c:pt>
                <c:pt idx="16500">
                  <c:v>22.9166666666667</c:v>
                </c:pt>
                <c:pt idx="16501">
                  <c:v>22.9180555555556</c:v>
                </c:pt>
                <c:pt idx="16502">
                  <c:v>22.919444444444402</c:v>
                </c:pt>
                <c:pt idx="16503">
                  <c:v>22.920833333333299</c:v>
                </c:pt>
                <c:pt idx="16504">
                  <c:v>22.922222222222199</c:v>
                </c:pt>
                <c:pt idx="16505">
                  <c:v>22.9236111111111</c:v>
                </c:pt>
                <c:pt idx="16506">
                  <c:v>22.925000000000001</c:v>
                </c:pt>
                <c:pt idx="16507">
                  <c:v>22.926388888888901</c:v>
                </c:pt>
                <c:pt idx="16508">
                  <c:v>22.927777777777798</c:v>
                </c:pt>
                <c:pt idx="16509">
                  <c:v>22.929166666666699</c:v>
                </c:pt>
                <c:pt idx="16510">
                  <c:v>22.9305555555556</c:v>
                </c:pt>
                <c:pt idx="16511">
                  <c:v>22.931944444444401</c:v>
                </c:pt>
                <c:pt idx="16512">
                  <c:v>22.933333333333302</c:v>
                </c:pt>
                <c:pt idx="16513">
                  <c:v>22.934722222222199</c:v>
                </c:pt>
                <c:pt idx="16514">
                  <c:v>22.936111111111099</c:v>
                </c:pt>
                <c:pt idx="16515">
                  <c:v>22.9375</c:v>
                </c:pt>
                <c:pt idx="16516">
                  <c:v>22.938888888888901</c:v>
                </c:pt>
                <c:pt idx="16517">
                  <c:v>22.940277777777801</c:v>
                </c:pt>
                <c:pt idx="16518">
                  <c:v>22.941666666666698</c:v>
                </c:pt>
                <c:pt idx="16519">
                  <c:v>22.943055555555599</c:v>
                </c:pt>
                <c:pt idx="16520">
                  <c:v>22.9444444444444</c:v>
                </c:pt>
                <c:pt idx="16521">
                  <c:v>22.945833333333301</c:v>
                </c:pt>
                <c:pt idx="16522">
                  <c:v>22.947222222222202</c:v>
                </c:pt>
                <c:pt idx="16523">
                  <c:v>22.948611111111099</c:v>
                </c:pt>
                <c:pt idx="16524">
                  <c:v>22.95</c:v>
                </c:pt>
                <c:pt idx="16525">
                  <c:v>22.9513888888889</c:v>
                </c:pt>
                <c:pt idx="16526">
                  <c:v>22.952777777777801</c:v>
                </c:pt>
                <c:pt idx="16527">
                  <c:v>22.954166666666701</c:v>
                </c:pt>
                <c:pt idx="16528">
                  <c:v>22.955555555555598</c:v>
                </c:pt>
                <c:pt idx="16529">
                  <c:v>22.9569444444444</c:v>
                </c:pt>
                <c:pt idx="16530">
                  <c:v>22.9583333333333</c:v>
                </c:pt>
                <c:pt idx="16531">
                  <c:v>22.959722222222201</c:v>
                </c:pt>
                <c:pt idx="16532">
                  <c:v>22.961111111111101</c:v>
                </c:pt>
                <c:pt idx="16533">
                  <c:v>22.962499999999999</c:v>
                </c:pt>
                <c:pt idx="16534">
                  <c:v>22.963888888888899</c:v>
                </c:pt>
                <c:pt idx="16535">
                  <c:v>22.9652777777778</c:v>
                </c:pt>
                <c:pt idx="16536">
                  <c:v>22.966666666666701</c:v>
                </c:pt>
                <c:pt idx="16537">
                  <c:v>22.968055555555601</c:v>
                </c:pt>
                <c:pt idx="16538">
                  <c:v>22.969444444444399</c:v>
                </c:pt>
                <c:pt idx="16539">
                  <c:v>22.970833333333299</c:v>
                </c:pt>
                <c:pt idx="16540">
                  <c:v>22.9722222222222</c:v>
                </c:pt>
                <c:pt idx="16541">
                  <c:v>22.973611111111101</c:v>
                </c:pt>
                <c:pt idx="16542">
                  <c:v>22.975000000000001</c:v>
                </c:pt>
                <c:pt idx="16543">
                  <c:v>22.976388888888899</c:v>
                </c:pt>
                <c:pt idx="16544">
                  <c:v>22.977777777777799</c:v>
                </c:pt>
                <c:pt idx="16545">
                  <c:v>22.9791666666667</c:v>
                </c:pt>
                <c:pt idx="16546">
                  <c:v>22.9805555555556</c:v>
                </c:pt>
                <c:pt idx="16547">
                  <c:v>22.981944444444402</c:v>
                </c:pt>
                <c:pt idx="16548">
                  <c:v>22.983333333333299</c:v>
                </c:pt>
                <c:pt idx="16549">
                  <c:v>22.984722222222199</c:v>
                </c:pt>
                <c:pt idx="16550">
                  <c:v>22.9861111111111</c:v>
                </c:pt>
                <c:pt idx="16551">
                  <c:v>22.987500000000001</c:v>
                </c:pt>
                <c:pt idx="16552">
                  <c:v>22.988888888888901</c:v>
                </c:pt>
                <c:pt idx="16553">
                  <c:v>22.990277777777798</c:v>
                </c:pt>
                <c:pt idx="16554">
                  <c:v>22.991666666666699</c:v>
                </c:pt>
                <c:pt idx="16555">
                  <c:v>22.9930555555556</c:v>
                </c:pt>
                <c:pt idx="16556">
                  <c:v>22.994444444444401</c:v>
                </c:pt>
                <c:pt idx="16557">
                  <c:v>22.995833333333302</c:v>
                </c:pt>
                <c:pt idx="16558">
                  <c:v>22.997222222222199</c:v>
                </c:pt>
                <c:pt idx="16559">
                  <c:v>22.998611111111099</c:v>
                </c:pt>
                <c:pt idx="16560">
                  <c:v>23</c:v>
                </c:pt>
                <c:pt idx="16561">
                  <c:v>23.001388888888901</c:v>
                </c:pt>
                <c:pt idx="16562">
                  <c:v>23.002777777777801</c:v>
                </c:pt>
                <c:pt idx="16563">
                  <c:v>23.004166666666698</c:v>
                </c:pt>
                <c:pt idx="16564">
                  <c:v>23.005555555555599</c:v>
                </c:pt>
                <c:pt idx="16565">
                  <c:v>23.0069444444444</c:v>
                </c:pt>
                <c:pt idx="16566">
                  <c:v>23.008333333333301</c:v>
                </c:pt>
                <c:pt idx="16567">
                  <c:v>23.009722222222202</c:v>
                </c:pt>
                <c:pt idx="16568">
                  <c:v>23.011111111111099</c:v>
                </c:pt>
                <c:pt idx="16569">
                  <c:v>23.012499999999999</c:v>
                </c:pt>
                <c:pt idx="16570">
                  <c:v>23.0138888888889</c:v>
                </c:pt>
                <c:pt idx="16571">
                  <c:v>23.015277777777801</c:v>
                </c:pt>
                <c:pt idx="16572">
                  <c:v>23.016666666666701</c:v>
                </c:pt>
                <c:pt idx="16573">
                  <c:v>23.018055555555598</c:v>
                </c:pt>
                <c:pt idx="16574">
                  <c:v>23.0194444444444</c:v>
                </c:pt>
                <c:pt idx="16575">
                  <c:v>23.0208333333333</c:v>
                </c:pt>
                <c:pt idx="16576">
                  <c:v>23.022222222222201</c:v>
                </c:pt>
                <c:pt idx="16577">
                  <c:v>23.023611111111101</c:v>
                </c:pt>
                <c:pt idx="16578">
                  <c:v>23.024999999999999</c:v>
                </c:pt>
                <c:pt idx="16579">
                  <c:v>23.026388888888899</c:v>
                </c:pt>
                <c:pt idx="16580">
                  <c:v>23.0277777777778</c:v>
                </c:pt>
                <c:pt idx="16581">
                  <c:v>23.029166666666701</c:v>
                </c:pt>
                <c:pt idx="16582">
                  <c:v>23.030555555555601</c:v>
                </c:pt>
                <c:pt idx="16583">
                  <c:v>23.031944444444399</c:v>
                </c:pt>
                <c:pt idx="16584">
                  <c:v>23.033333333333299</c:v>
                </c:pt>
                <c:pt idx="16585">
                  <c:v>23.0347222222222</c:v>
                </c:pt>
                <c:pt idx="16586">
                  <c:v>23.036111111111101</c:v>
                </c:pt>
                <c:pt idx="16587">
                  <c:v>23.037500000000001</c:v>
                </c:pt>
                <c:pt idx="16588">
                  <c:v>23.038888888888899</c:v>
                </c:pt>
                <c:pt idx="16589">
                  <c:v>23.040277777777799</c:v>
                </c:pt>
                <c:pt idx="16590">
                  <c:v>23.0416666666667</c:v>
                </c:pt>
                <c:pt idx="16591">
                  <c:v>23.0430555555556</c:v>
                </c:pt>
                <c:pt idx="16592">
                  <c:v>23.044444444444402</c:v>
                </c:pt>
                <c:pt idx="16593">
                  <c:v>23.045833333333299</c:v>
                </c:pt>
                <c:pt idx="16594">
                  <c:v>23.047222222222199</c:v>
                </c:pt>
                <c:pt idx="16595">
                  <c:v>23.0486111111111</c:v>
                </c:pt>
                <c:pt idx="16596">
                  <c:v>23.05</c:v>
                </c:pt>
                <c:pt idx="16597">
                  <c:v>23.051388888888901</c:v>
                </c:pt>
                <c:pt idx="16598">
                  <c:v>23.052777777777798</c:v>
                </c:pt>
                <c:pt idx="16599">
                  <c:v>23.054166666666699</c:v>
                </c:pt>
                <c:pt idx="16600">
                  <c:v>23.0555555555556</c:v>
                </c:pt>
                <c:pt idx="16601">
                  <c:v>23.056944444444401</c:v>
                </c:pt>
                <c:pt idx="16602">
                  <c:v>23.058333333333302</c:v>
                </c:pt>
                <c:pt idx="16603">
                  <c:v>23.059722222222199</c:v>
                </c:pt>
                <c:pt idx="16604">
                  <c:v>23.061111111111099</c:v>
                </c:pt>
                <c:pt idx="16605">
                  <c:v>23.0625</c:v>
                </c:pt>
                <c:pt idx="16606">
                  <c:v>23.063888888888901</c:v>
                </c:pt>
                <c:pt idx="16607">
                  <c:v>23.065277777777801</c:v>
                </c:pt>
                <c:pt idx="16608">
                  <c:v>23.066666666666698</c:v>
                </c:pt>
                <c:pt idx="16609">
                  <c:v>23.068055555555599</c:v>
                </c:pt>
                <c:pt idx="16610">
                  <c:v>23.0694444444444</c:v>
                </c:pt>
                <c:pt idx="16611">
                  <c:v>23.070833333333301</c:v>
                </c:pt>
                <c:pt idx="16612">
                  <c:v>23.072222222222202</c:v>
                </c:pt>
                <c:pt idx="16613">
                  <c:v>23.073611111111099</c:v>
                </c:pt>
                <c:pt idx="16614">
                  <c:v>23.074999999999999</c:v>
                </c:pt>
                <c:pt idx="16615">
                  <c:v>23.0763888888889</c:v>
                </c:pt>
                <c:pt idx="16616">
                  <c:v>23.077777777777801</c:v>
                </c:pt>
                <c:pt idx="16617">
                  <c:v>23.079166666666701</c:v>
                </c:pt>
                <c:pt idx="16618">
                  <c:v>23.080555555555598</c:v>
                </c:pt>
                <c:pt idx="16619">
                  <c:v>23.0819444444444</c:v>
                </c:pt>
                <c:pt idx="16620">
                  <c:v>23.0833333333333</c:v>
                </c:pt>
                <c:pt idx="16621">
                  <c:v>23.084722222222201</c:v>
                </c:pt>
                <c:pt idx="16622">
                  <c:v>23.086111111111101</c:v>
                </c:pt>
                <c:pt idx="16623">
                  <c:v>23.087499999999999</c:v>
                </c:pt>
                <c:pt idx="16624">
                  <c:v>23.088888888888899</c:v>
                </c:pt>
                <c:pt idx="16625">
                  <c:v>23.0902777777778</c:v>
                </c:pt>
                <c:pt idx="16626">
                  <c:v>23.091666666666701</c:v>
                </c:pt>
                <c:pt idx="16627">
                  <c:v>23.093055555555601</c:v>
                </c:pt>
                <c:pt idx="16628">
                  <c:v>23.094444444444399</c:v>
                </c:pt>
                <c:pt idx="16629">
                  <c:v>23.095833333333299</c:v>
                </c:pt>
                <c:pt idx="16630">
                  <c:v>23.0972222222222</c:v>
                </c:pt>
                <c:pt idx="16631">
                  <c:v>23.098611111111101</c:v>
                </c:pt>
                <c:pt idx="16632">
                  <c:v>23.1</c:v>
                </c:pt>
                <c:pt idx="16633">
                  <c:v>23.101388888888899</c:v>
                </c:pt>
                <c:pt idx="16634">
                  <c:v>23.102777777777799</c:v>
                </c:pt>
                <c:pt idx="16635">
                  <c:v>23.1041666666667</c:v>
                </c:pt>
                <c:pt idx="16636">
                  <c:v>23.1055555555556</c:v>
                </c:pt>
                <c:pt idx="16637">
                  <c:v>23.106944444444402</c:v>
                </c:pt>
                <c:pt idx="16638">
                  <c:v>23.108333333333299</c:v>
                </c:pt>
                <c:pt idx="16639">
                  <c:v>23.109722222222199</c:v>
                </c:pt>
                <c:pt idx="16640">
                  <c:v>23.1111111111111</c:v>
                </c:pt>
                <c:pt idx="16641">
                  <c:v>23.112500000000001</c:v>
                </c:pt>
                <c:pt idx="16642">
                  <c:v>23.113888888888901</c:v>
                </c:pt>
                <c:pt idx="16643">
                  <c:v>23.115277777777798</c:v>
                </c:pt>
                <c:pt idx="16644">
                  <c:v>23.116666666666699</c:v>
                </c:pt>
                <c:pt idx="16645">
                  <c:v>23.1180555555556</c:v>
                </c:pt>
                <c:pt idx="16646">
                  <c:v>23.119444444444401</c:v>
                </c:pt>
                <c:pt idx="16647">
                  <c:v>23.120833333333302</c:v>
                </c:pt>
                <c:pt idx="16648">
                  <c:v>23.122222222222199</c:v>
                </c:pt>
                <c:pt idx="16649">
                  <c:v>23.123611111111099</c:v>
                </c:pt>
                <c:pt idx="16650">
                  <c:v>23.125</c:v>
                </c:pt>
                <c:pt idx="16651">
                  <c:v>23.126388888888901</c:v>
                </c:pt>
                <c:pt idx="16652">
                  <c:v>23.127777777777801</c:v>
                </c:pt>
                <c:pt idx="16653">
                  <c:v>23.129166666666698</c:v>
                </c:pt>
                <c:pt idx="16654">
                  <c:v>23.130555555555599</c:v>
                </c:pt>
                <c:pt idx="16655">
                  <c:v>23.1319444444444</c:v>
                </c:pt>
                <c:pt idx="16656">
                  <c:v>23.133333333333301</c:v>
                </c:pt>
                <c:pt idx="16657">
                  <c:v>23.134722222222202</c:v>
                </c:pt>
                <c:pt idx="16658">
                  <c:v>23.136111111111099</c:v>
                </c:pt>
                <c:pt idx="16659">
                  <c:v>23.137499999999999</c:v>
                </c:pt>
                <c:pt idx="16660">
                  <c:v>23.1388888888889</c:v>
                </c:pt>
                <c:pt idx="16661">
                  <c:v>23.140277777777801</c:v>
                </c:pt>
                <c:pt idx="16662">
                  <c:v>23.141666666666701</c:v>
                </c:pt>
                <c:pt idx="16663">
                  <c:v>23.143055555555598</c:v>
                </c:pt>
                <c:pt idx="16664">
                  <c:v>23.1444444444444</c:v>
                </c:pt>
                <c:pt idx="16665">
                  <c:v>23.1458333333333</c:v>
                </c:pt>
                <c:pt idx="16666">
                  <c:v>23.147222222222201</c:v>
                </c:pt>
                <c:pt idx="16667">
                  <c:v>23.148611111111101</c:v>
                </c:pt>
                <c:pt idx="16668">
                  <c:v>23.15</c:v>
                </c:pt>
                <c:pt idx="16669">
                  <c:v>23.151388888888899</c:v>
                </c:pt>
                <c:pt idx="16670">
                  <c:v>23.1527777777778</c:v>
                </c:pt>
                <c:pt idx="16671">
                  <c:v>23.154166666666701</c:v>
                </c:pt>
                <c:pt idx="16672">
                  <c:v>23.155555555555601</c:v>
                </c:pt>
                <c:pt idx="16673">
                  <c:v>23.156944444444399</c:v>
                </c:pt>
                <c:pt idx="16674">
                  <c:v>23.158333333333299</c:v>
                </c:pt>
                <c:pt idx="16675">
                  <c:v>23.1597222222222</c:v>
                </c:pt>
                <c:pt idx="16676">
                  <c:v>23.161111111111101</c:v>
                </c:pt>
                <c:pt idx="16677">
                  <c:v>23.162500000000001</c:v>
                </c:pt>
                <c:pt idx="16678">
                  <c:v>23.163888888888899</c:v>
                </c:pt>
                <c:pt idx="16679">
                  <c:v>23.165277777777799</c:v>
                </c:pt>
                <c:pt idx="16680">
                  <c:v>23.1666666666667</c:v>
                </c:pt>
                <c:pt idx="16681">
                  <c:v>23.1680555555556</c:v>
                </c:pt>
                <c:pt idx="16682">
                  <c:v>23.169444444444402</c:v>
                </c:pt>
                <c:pt idx="16683">
                  <c:v>23.170833333333299</c:v>
                </c:pt>
                <c:pt idx="16684">
                  <c:v>23.172222222222199</c:v>
                </c:pt>
                <c:pt idx="16685">
                  <c:v>23.1736111111111</c:v>
                </c:pt>
                <c:pt idx="16686">
                  <c:v>23.175000000000001</c:v>
                </c:pt>
                <c:pt idx="16687">
                  <c:v>23.176388888888901</c:v>
                </c:pt>
                <c:pt idx="16688">
                  <c:v>23.177777777777798</c:v>
                </c:pt>
                <c:pt idx="16689">
                  <c:v>23.179166666666699</c:v>
                </c:pt>
                <c:pt idx="16690">
                  <c:v>23.1805555555556</c:v>
                </c:pt>
                <c:pt idx="16691">
                  <c:v>23.181944444444401</c:v>
                </c:pt>
                <c:pt idx="16692">
                  <c:v>23.183333333333302</c:v>
                </c:pt>
                <c:pt idx="16693">
                  <c:v>23.184722222222199</c:v>
                </c:pt>
                <c:pt idx="16694">
                  <c:v>23.186111111111099</c:v>
                </c:pt>
                <c:pt idx="16695">
                  <c:v>23.1875</c:v>
                </c:pt>
                <c:pt idx="16696">
                  <c:v>23.188888888888901</c:v>
                </c:pt>
                <c:pt idx="16697">
                  <c:v>23.190277777777801</c:v>
                </c:pt>
                <c:pt idx="16698">
                  <c:v>23.191666666666698</c:v>
                </c:pt>
                <c:pt idx="16699">
                  <c:v>23.193055555555599</c:v>
                </c:pt>
                <c:pt idx="16700">
                  <c:v>23.1944444444444</c:v>
                </c:pt>
                <c:pt idx="16701">
                  <c:v>23.195833333333301</c:v>
                </c:pt>
                <c:pt idx="16702">
                  <c:v>23.197222222222202</c:v>
                </c:pt>
                <c:pt idx="16703">
                  <c:v>23.198611111111099</c:v>
                </c:pt>
                <c:pt idx="16704">
                  <c:v>23.2</c:v>
                </c:pt>
                <c:pt idx="16705">
                  <c:v>23.2013888888889</c:v>
                </c:pt>
                <c:pt idx="16706">
                  <c:v>23.202777777777801</c:v>
                </c:pt>
                <c:pt idx="16707">
                  <c:v>23.204166666666701</c:v>
                </c:pt>
                <c:pt idx="16708">
                  <c:v>23.205555555555598</c:v>
                </c:pt>
                <c:pt idx="16709">
                  <c:v>23.2069444444444</c:v>
                </c:pt>
                <c:pt idx="16710">
                  <c:v>23.2083333333333</c:v>
                </c:pt>
                <c:pt idx="16711">
                  <c:v>23.209722222222201</c:v>
                </c:pt>
                <c:pt idx="16712">
                  <c:v>23.211111111111101</c:v>
                </c:pt>
                <c:pt idx="16713">
                  <c:v>23.212499999999999</c:v>
                </c:pt>
                <c:pt idx="16714">
                  <c:v>23.213888888888899</c:v>
                </c:pt>
                <c:pt idx="16715">
                  <c:v>23.2152777777778</c:v>
                </c:pt>
                <c:pt idx="16716">
                  <c:v>23.216666666666701</c:v>
                </c:pt>
                <c:pt idx="16717">
                  <c:v>23.218055555555601</c:v>
                </c:pt>
                <c:pt idx="16718">
                  <c:v>23.219444444444399</c:v>
                </c:pt>
                <c:pt idx="16719">
                  <c:v>23.220833333333299</c:v>
                </c:pt>
                <c:pt idx="16720">
                  <c:v>23.2222222222222</c:v>
                </c:pt>
                <c:pt idx="16721">
                  <c:v>23.223611111111101</c:v>
                </c:pt>
                <c:pt idx="16722">
                  <c:v>23.225000000000001</c:v>
                </c:pt>
                <c:pt idx="16723">
                  <c:v>23.226388888888899</c:v>
                </c:pt>
                <c:pt idx="16724">
                  <c:v>23.227777777777799</c:v>
                </c:pt>
                <c:pt idx="16725">
                  <c:v>23.2291666666667</c:v>
                </c:pt>
                <c:pt idx="16726">
                  <c:v>23.2305555555556</c:v>
                </c:pt>
                <c:pt idx="16727">
                  <c:v>23.231944444444402</c:v>
                </c:pt>
                <c:pt idx="16728">
                  <c:v>23.233333333333299</c:v>
                </c:pt>
                <c:pt idx="16729">
                  <c:v>23.234722222222199</c:v>
                </c:pt>
                <c:pt idx="16730">
                  <c:v>23.2361111111111</c:v>
                </c:pt>
                <c:pt idx="16731">
                  <c:v>23.237500000000001</c:v>
                </c:pt>
                <c:pt idx="16732">
                  <c:v>23.238888888888901</c:v>
                </c:pt>
                <c:pt idx="16733">
                  <c:v>23.240277777777798</c:v>
                </c:pt>
                <c:pt idx="16734">
                  <c:v>23.241666666666699</c:v>
                </c:pt>
                <c:pt idx="16735">
                  <c:v>23.2430555555556</c:v>
                </c:pt>
                <c:pt idx="16736">
                  <c:v>23.244444444444401</c:v>
                </c:pt>
                <c:pt idx="16737">
                  <c:v>23.245833333333302</c:v>
                </c:pt>
                <c:pt idx="16738">
                  <c:v>23.247222222222199</c:v>
                </c:pt>
                <c:pt idx="16739">
                  <c:v>23.248611111111099</c:v>
                </c:pt>
                <c:pt idx="16740">
                  <c:v>23.25</c:v>
                </c:pt>
                <c:pt idx="16741">
                  <c:v>23.251388888888901</c:v>
                </c:pt>
                <c:pt idx="16742">
                  <c:v>23.252777777777801</c:v>
                </c:pt>
                <c:pt idx="16743">
                  <c:v>23.254166666666698</c:v>
                </c:pt>
                <c:pt idx="16744">
                  <c:v>23.255555555555599</c:v>
                </c:pt>
                <c:pt idx="16745">
                  <c:v>23.2569444444444</c:v>
                </c:pt>
                <c:pt idx="16746">
                  <c:v>23.258333333333301</c:v>
                </c:pt>
                <c:pt idx="16747">
                  <c:v>23.259722222222202</c:v>
                </c:pt>
                <c:pt idx="16748">
                  <c:v>23.261111111111099</c:v>
                </c:pt>
                <c:pt idx="16749">
                  <c:v>23.262499999999999</c:v>
                </c:pt>
                <c:pt idx="16750">
                  <c:v>23.2638888888889</c:v>
                </c:pt>
                <c:pt idx="16751">
                  <c:v>23.265277777777801</c:v>
                </c:pt>
                <c:pt idx="16752">
                  <c:v>23.266666666666701</c:v>
                </c:pt>
                <c:pt idx="16753">
                  <c:v>23.268055555555598</c:v>
                </c:pt>
                <c:pt idx="16754">
                  <c:v>23.2694444444444</c:v>
                </c:pt>
                <c:pt idx="16755">
                  <c:v>23.2708333333333</c:v>
                </c:pt>
                <c:pt idx="16756">
                  <c:v>23.272222222222201</c:v>
                </c:pt>
                <c:pt idx="16757">
                  <c:v>23.273611111111101</c:v>
                </c:pt>
                <c:pt idx="16758">
                  <c:v>23.274999999999999</c:v>
                </c:pt>
                <c:pt idx="16759">
                  <c:v>23.276388888888899</c:v>
                </c:pt>
                <c:pt idx="16760">
                  <c:v>23.2777777777778</c:v>
                </c:pt>
                <c:pt idx="16761">
                  <c:v>23.279166666666701</c:v>
                </c:pt>
                <c:pt idx="16762">
                  <c:v>23.280555555555601</c:v>
                </c:pt>
                <c:pt idx="16763">
                  <c:v>23.281944444444399</c:v>
                </c:pt>
                <c:pt idx="16764">
                  <c:v>23.283333333333299</c:v>
                </c:pt>
                <c:pt idx="16765">
                  <c:v>23.2847222222222</c:v>
                </c:pt>
                <c:pt idx="16766">
                  <c:v>23.286111111111101</c:v>
                </c:pt>
                <c:pt idx="16767">
                  <c:v>23.287500000000001</c:v>
                </c:pt>
                <c:pt idx="16768">
                  <c:v>23.288888888888899</c:v>
                </c:pt>
                <c:pt idx="16769">
                  <c:v>23.290277777777799</c:v>
                </c:pt>
                <c:pt idx="16770">
                  <c:v>23.2916666666667</c:v>
                </c:pt>
                <c:pt idx="16771">
                  <c:v>23.2930555555556</c:v>
                </c:pt>
                <c:pt idx="16772">
                  <c:v>23.294444444444402</c:v>
                </c:pt>
                <c:pt idx="16773">
                  <c:v>23.295833333333299</c:v>
                </c:pt>
                <c:pt idx="16774">
                  <c:v>23.297222222222199</c:v>
                </c:pt>
                <c:pt idx="16775">
                  <c:v>23.2986111111111</c:v>
                </c:pt>
                <c:pt idx="16776">
                  <c:v>23.3</c:v>
                </c:pt>
                <c:pt idx="16777">
                  <c:v>23.301388888888901</c:v>
                </c:pt>
                <c:pt idx="16778">
                  <c:v>23.302777777777798</c:v>
                </c:pt>
                <c:pt idx="16779">
                  <c:v>23.304166666666699</c:v>
                </c:pt>
                <c:pt idx="16780">
                  <c:v>23.3055555555556</c:v>
                </c:pt>
                <c:pt idx="16781">
                  <c:v>23.306944444444401</c:v>
                </c:pt>
                <c:pt idx="16782">
                  <c:v>23.308333333333302</c:v>
                </c:pt>
                <c:pt idx="16783">
                  <c:v>23.309722222222199</c:v>
                </c:pt>
                <c:pt idx="16784">
                  <c:v>23.311111111111099</c:v>
                </c:pt>
                <c:pt idx="16785">
                  <c:v>23.3125</c:v>
                </c:pt>
                <c:pt idx="16786">
                  <c:v>23.313888888888901</c:v>
                </c:pt>
                <c:pt idx="16787">
                  <c:v>23.315277777777801</c:v>
                </c:pt>
                <c:pt idx="16788">
                  <c:v>23.316666666666698</c:v>
                </c:pt>
                <c:pt idx="16789">
                  <c:v>23.318055555555599</c:v>
                </c:pt>
                <c:pt idx="16790">
                  <c:v>23.3194444444444</c:v>
                </c:pt>
                <c:pt idx="16791">
                  <c:v>23.320833333333301</c:v>
                </c:pt>
                <c:pt idx="16792">
                  <c:v>23.322222222222202</c:v>
                </c:pt>
                <c:pt idx="16793">
                  <c:v>23.323611111111099</c:v>
                </c:pt>
                <c:pt idx="16794">
                  <c:v>23.324999999999999</c:v>
                </c:pt>
                <c:pt idx="16795">
                  <c:v>23.3263888888889</c:v>
                </c:pt>
                <c:pt idx="16796">
                  <c:v>23.327777777777801</c:v>
                </c:pt>
                <c:pt idx="16797">
                  <c:v>23.329166666666701</c:v>
                </c:pt>
                <c:pt idx="16798">
                  <c:v>23.330555555555598</c:v>
                </c:pt>
                <c:pt idx="16799">
                  <c:v>23.3319444444444</c:v>
                </c:pt>
                <c:pt idx="16800">
                  <c:v>23.3333333333333</c:v>
                </c:pt>
                <c:pt idx="16801">
                  <c:v>23.334722222222201</c:v>
                </c:pt>
                <c:pt idx="16802">
                  <c:v>23.336111111111101</c:v>
                </c:pt>
                <c:pt idx="16803">
                  <c:v>23.337499999999999</c:v>
                </c:pt>
                <c:pt idx="16804">
                  <c:v>23.338888888888899</c:v>
                </c:pt>
                <c:pt idx="16805">
                  <c:v>23.3402777777778</c:v>
                </c:pt>
                <c:pt idx="16806">
                  <c:v>23.341666666666701</c:v>
                </c:pt>
                <c:pt idx="16807">
                  <c:v>23.343055555555601</c:v>
                </c:pt>
                <c:pt idx="16808">
                  <c:v>23.344444444444399</c:v>
                </c:pt>
                <c:pt idx="16809">
                  <c:v>23.345833333333299</c:v>
                </c:pt>
                <c:pt idx="16810">
                  <c:v>23.3472222222222</c:v>
                </c:pt>
                <c:pt idx="16811">
                  <c:v>23.348611111111101</c:v>
                </c:pt>
                <c:pt idx="16812">
                  <c:v>23.35</c:v>
                </c:pt>
                <c:pt idx="16813">
                  <c:v>23.351388888888899</c:v>
                </c:pt>
                <c:pt idx="16814">
                  <c:v>23.352777777777799</c:v>
                </c:pt>
                <c:pt idx="16815">
                  <c:v>23.3541666666667</c:v>
                </c:pt>
                <c:pt idx="16816">
                  <c:v>23.3555555555556</c:v>
                </c:pt>
                <c:pt idx="16817">
                  <c:v>23.356944444444402</c:v>
                </c:pt>
                <c:pt idx="16818">
                  <c:v>23.358333333333299</c:v>
                </c:pt>
                <c:pt idx="16819">
                  <c:v>23.359722222222199</c:v>
                </c:pt>
                <c:pt idx="16820">
                  <c:v>23.3611111111111</c:v>
                </c:pt>
                <c:pt idx="16821">
                  <c:v>23.362500000000001</c:v>
                </c:pt>
                <c:pt idx="16822">
                  <c:v>23.363888888888901</c:v>
                </c:pt>
                <c:pt idx="16823">
                  <c:v>23.365277777777798</c:v>
                </c:pt>
                <c:pt idx="16824">
                  <c:v>23.366666666666699</c:v>
                </c:pt>
                <c:pt idx="16825">
                  <c:v>23.3680555555556</c:v>
                </c:pt>
                <c:pt idx="16826">
                  <c:v>23.369444444444401</c:v>
                </c:pt>
                <c:pt idx="16827">
                  <c:v>23.370833333333302</c:v>
                </c:pt>
                <c:pt idx="16828">
                  <c:v>23.372222222222199</c:v>
                </c:pt>
                <c:pt idx="16829">
                  <c:v>23.373611111111099</c:v>
                </c:pt>
                <c:pt idx="16830">
                  <c:v>23.375</c:v>
                </c:pt>
                <c:pt idx="16831">
                  <c:v>23.376388888888901</c:v>
                </c:pt>
                <c:pt idx="16832">
                  <c:v>23.377777777777801</c:v>
                </c:pt>
                <c:pt idx="16833">
                  <c:v>23.379166666666698</c:v>
                </c:pt>
                <c:pt idx="16834">
                  <c:v>23.380555555555599</c:v>
                </c:pt>
                <c:pt idx="16835">
                  <c:v>23.3819444444444</c:v>
                </c:pt>
                <c:pt idx="16836">
                  <c:v>23.383333333333301</c:v>
                </c:pt>
                <c:pt idx="16837">
                  <c:v>23.384722222222202</c:v>
                </c:pt>
                <c:pt idx="16838">
                  <c:v>23.386111111111099</c:v>
                </c:pt>
                <c:pt idx="16839">
                  <c:v>23.387499999999999</c:v>
                </c:pt>
                <c:pt idx="16840">
                  <c:v>23.3888888888889</c:v>
                </c:pt>
                <c:pt idx="16841">
                  <c:v>23.390277777777801</c:v>
                </c:pt>
                <c:pt idx="16842">
                  <c:v>23.391666666666701</c:v>
                </c:pt>
                <c:pt idx="16843">
                  <c:v>23.393055555555598</c:v>
                </c:pt>
                <c:pt idx="16844">
                  <c:v>23.3944444444444</c:v>
                </c:pt>
                <c:pt idx="16845">
                  <c:v>23.3958333333333</c:v>
                </c:pt>
                <c:pt idx="16846">
                  <c:v>23.397222222222201</c:v>
                </c:pt>
                <c:pt idx="16847">
                  <c:v>23.398611111111101</c:v>
                </c:pt>
                <c:pt idx="16848">
                  <c:v>23.4</c:v>
                </c:pt>
                <c:pt idx="16849">
                  <c:v>23.401388888888899</c:v>
                </c:pt>
                <c:pt idx="16850">
                  <c:v>23.4027777777778</c:v>
                </c:pt>
                <c:pt idx="16851">
                  <c:v>23.404166666666701</c:v>
                </c:pt>
                <c:pt idx="16852">
                  <c:v>23.405555555555601</c:v>
                </c:pt>
                <c:pt idx="16853">
                  <c:v>23.406944444444399</c:v>
                </c:pt>
                <c:pt idx="16854">
                  <c:v>23.408333333333299</c:v>
                </c:pt>
                <c:pt idx="16855">
                  <c:v>23.4097222222222</c:v>
                </c:pt>
                <c:pt idx="16856">
                  <c:v>23.411111111111101</c:v>
                </c:pt>
                <c:pt idx="16857">
                  <c:v>23.412500000000001</c:v>
                </c:pt>
                <c:pt idx="16858">
                  <c:v>23.413888888888899</c:v>
                </c:pt>
                <c:pt idx="16859">
                  <c:v>23.415277777777799</c:v>
                </c:pt>
                <c:pt idx="16860">
                  <c:v>23.4166666666667</c:v>
                </c:pt>
                <c:pt idx="16861">
                  <c:v>23.4180555555556</c:v>
                </c:pt>
                <c:pt idx="16862">
                  <c:v>23.419444444444402</c:v>
                </c:pt>
                <c:pt idx="16863">
                  <c:v>23.420833333333299</c:v>
                </c:pt>
                <c:pt idx="16864">
                  <c:v>23.422222222222199</c:v>
                </c:pt>
                <c:pt idx="16865">
                  <c:v>23.4236111111111</c:v>
                </c:pt>
                <c:pt idx="16866">
                  <c:v>23.425000000000001</c:v>
                </c:pt>
                <c:pt idx="16867">
                  <c:v>23.426388888888901</c:v>
                </c:pt>
                <c:pt idx="16868">
                  <c:v>23.427777777777798</c:v>
                </c:pt>
                <c:pt idx="16869">
                  <c:v>23.429166666666699</c:v>
                </c:pt>
                <c:pt idx="16870">
                  <c:v>23.4305555555556</c:v>
                </c:pt>
                <c:pt idx="16871">
                  <c:v>23.431944444444401</c:v>
                </c:pt>
                <c:pt idx="16872">
                  <c:v>23.433333333333302</c:v>
                </c:pt>
                <c:pt idx="16873">
                  <c:v>23.434722222222199</c:v>
                </c:pt>
                <c:pt idx="16874">
                  <c:v>23.436111111111099</c:v>
                </c:pt>
                <c:pt idx="16875">
                  <c:v>23.4375</c:v>
                </c:pt>
                <c:pt idx="16876">
                  <c:v>23.438888888888901</c:v>
                </c:pt>
                <c:pt idx="16877">
                  <c:v>23.440277777777801</c:v>
                </c:pt>
                <c:pt idx="16878">
                  <c:v>23.441666666666698</c:v>
                </c:pt>
                <c:pt idx="16879">
                  <c:v>23.443055555555599</c:v>
                </c:pt>
                <c:pt idx="16880">
                  <c:v>23.4444444444444</c:v>
                </c:pt>
                <c:pt idx="16881">
                  <c:v>23.445833333333301</c:v>
                </c:pt>
                <c:pt idx="16882">
                  <c:v>23.447222222222202</c:v>
                </c:pt>
                <c:pt idx="16883">
                  <c:v>23.448611111111099</c:v>
                </c:pt>
                <c:pt idx="16884">
                  <c:v>23.45</c:v>
                </c:pt>
                <c:pt idx="16885">
                  <c:v>23.4513888888889</c:v>
                </c:pt>
                <c:pt idx="16886">
                  <c:v>23.452777777777801</c:v>
                </c:pt>
                <c:pt idx="16887">
                  <c:v>23.454166666666701</c:v>
                </c:pt>
                <c:pt idx="16888">
                  <c:v>23.455555555555598</c:v>
                </c:pt>
                <c:pt idx="16889">
                  <c:v>23.4569444444444</c:v>
                </c:pt>
                <c:pt idx="16890">
                  <c:v>23.4583333333333</c:v>
                </c:pt>
                <c:pt idx="16891">
                  <c:v>23.459722222222201</c:v>
                </c:pt>
                <c:pt idx="16892">
                  <c:v>23.461111111111101</c:v>
                </c:pt>
                <c:pt idx="16893">
                  <c:v>23.462499999999999</c:v>
                </c:pt>
                <c:pt idx="16894">
                  <c:v>23.463888888888899</c:v>
                </c:pt>
                <c:pt idx="16895">
                  <c:v>23.4652777777778</c:v>
                </c:pt>
                <c:pt idx="16896">
                  <c:v>23.466666666666701</c:v>
                </c:pt>
                <c:pt idx="16897">
                  <c:v>23.468055555555601</c:v>
                </c:pt>
                <c:pt idx="16898">
                  <c:v>23.469444444444399</c:v>
                </c:pt>
                <c:pt idx="16899">
                  <c:v>23.470833333333299</c:v>
                </c:pt>
                <c:pt idx="16900">
                  <c:v>23.4722222222222</c:v>
                </c:pt>
                <c:pt idx="16901">
                  <c:v>23.473611111111101</c:v>
                </c:pt>
                <c:pt idx="16902">
                  <c:v>23.475000000000001</c:v>
                </c:pt>
                <c:pt idx="16903">
                  <c:v>23.476388888888899</c:v>
                </c:pt>
                <c:pt idx="16904">
                  <c:v>23.477777777777799</c:v>
                </c:pt>
                <c:pt idx="16905">
                  <c:v>23.4791666666667</c:v>
                </c:pt>
                <c:pt idx="16906">
                  <c:v>23.4805555555556</c:v>
                </c:pt>
                <c:pt idx="16907">
                  <c:v>23.481944444444402</c:v>
                </c:pt>
                <c:pt idx="16908">
                  <c:v>23.483333333333299</c:v>
                </c:pt>
                <c:pt idx="16909">
                  <c:v>23.484722222222199</c:v>
                </c:pt>
                <c:pt idx="16910">
                  <c:v>23.4861111111111</c:v>
                </c:pt>
                <c:pt idx="16911">
                  <c:v>23.487500000000001</c:v>
                </c:pt>
                <c:pt idx="16912">
                  <c:v>23.488888888888901</c:v>
                </c:pt>
                <c:pt idx="16913">
                  <c:v>23.490277777777798</c:v>
                </c:pt>
                <c:pt idx="16914">
                  <c:v>23.491666666666699</c:v>
                </c:pt>
                <c:pt idx="16915">
                  <c:v>23.4930555555556</c:v>
                </c:pt>
                <c:pt idx="16916">
                  <c:v>23.494444444444401</c:v>
                </c:pt>
                <c:pt idx="16917">
                  <c:v>23.495833333333302</c:v>
                </c:pt>
                <c:pt idx="16918">
                  <c:v>23.497222222222199</c:v>
                </c:pt>
                <c:pt idx="16919">
                  <c:v>23.498611111111099</c:v>
                </c:pt>
                <c:pt idx="16920">
                  <c:v>23.5</c:v>
                </c:pt>
                <c:pt idx="16921">
                  <c:v>23.501388888888901</c:v>
                </c:pt>
                <c:pt idx="16922">
                  <c:v>23.502777777777801</c:v>
                </c:pt>
                <c:pt idx="16923">
                  <c:v>23.504166666666698</c:v>
                </c:pt>
                <c:pt idx="16924">
                  <c:v>23.505555555555599</c:v>
                </c:pt>
                <c:pt idx="16925">
                  <c:v>23.5069444444444</c:v>
                </c:pt>
                <c:pt idx="16926">
                  <c:v>23.508333333333301</c:v>
                </c:pt>
                <c:pt idx="16927">
                  <c:v>23.509722222222202</c:v>
                </c:pt>
                <c:pt idx="16928">
                  <c:v>23.511111111111099</c:v>
                </c:pt>
                <c:pt idx="16929">
                  <c:v>23.512499999999999</c:v>
                </c:pt>
                <c:pt idx="16930">
                  <c:v>23.5138888888889</c:v>
                </c:pt>
                <c:pt idx="16931">
                  <c:v>23.515277777777801</c:v>
                </c:pt>
                <c:pt idx="16932">
                  <c:v>23.516666666666701</c:v>
                </c:pt>
                <c:pt idx="16933">
                  <c:v>23.518055555555598</c:v>
                </c:pt>
                <c:pt idx="16934">
                  <c:v>23.5194444444444</c:v>
                </c:pt>
                <c:pt idx="16935">
                  <c:v>23.5208333333333</c:v>
                </c:pt>
                <c:pt idx="16936">
                  <c:v>23.522222222222201</c:v>
                </c:pt>
                <c:pt idx="16937">
                  <c:v>23.523611111111101</c:v>
                </c:pt>
                <c:pt idx="16938">
                  <c:v>23.524999999999999</c:v>
                </c:pt>
                <c:pt idx="16939">
                  <c:v>23.526388888888899</c:v>
                </c:pt>
                <c:pt idx="16940">
                  <c:v>23.5277777777778</c:v>
                </c:pt>
                <c:pt idx="16941">
                  <c:v>23.529166666666701</c:v>
                </c:pt>
                <c:pt idx="16942">
                  <c:v>23.530555555555601</c:v>
                </c:pt>
                <c:pt idx="16943">
                  <c:v>23.531944444444399</c:v>
                </c:pt>
                <c:pt idx="16944">
                  <c:v>23.533333333333299</c:v>
                </c:pt>
                <c:pt idx="16945">
                  <c:v>23.5347222222222</c:v>
                </c:pt>
                <c:pt idx="16946">
                  <c:v>23.536111111111101</c:v>
                </c:pt>
                <c:pt idx="16947">
                  <c:v>23.537500000000001</c:v>
                </c:pt>
                <c:pt idx="16948">
                  <c:v>23.538888888888899</c:v>
                </c:pt>
                <c:pt idx="16949">
                  <c:v>23.540277777777799</c:v>
                </c:pt>
                <c:pt idx="16950">
                  <c:v>23.5416666666667</c:v>
                </c:pt>
                <c:pt idx="16951">
                  <c:v>23.5430555555556</c:v>
                </c:pt>
                <c:pt idx="16952">
                  <c:v>23.544444444444402</c:v>
                </c:pt>
                <c:pt idx="16953">
                  <c:v>23.545833333333299</c:v>
                </c:pt>
                <c:pt idx="16954">
                  <c:v>23.547222222222199</c:v>
                </c:pt>
                <c:pt idx="16955">
                  <c:v>23.5486111111111</c:v>
                </c:pt>
                <c:pt idx="16956">
                  <c:v>23.55</c:v>
                </c:pt>
                <c:pt idx="16957">
                  <c:v>23.551388888888901</c:v>
                </c:pt>
                <c:pt idx="16958">
                  <c:v>23.552777777777798</c:v>
                </c:pt>
                <c:pt idx="16959">
                  <c:v>23.554166666666699</c:v>
                </c:pt>
                <c:pt idx="16960">
                  <c:v>23.5555555555556</c:v>
                </c:pt>
                <c:pt idx="16961">
                  <c:v>23.556944444444401</c:v>
                </c:pt>
                <c:pt idx="16962">
                  <c:v>23.558333333333302</c:v>
                </c:pt>
                <c:pt idx="16963">
                  <c:v>23.559722222222199</c:v>
                </c:pt>
                <c:pt idx="16964">
                  <c:v>23.561111111111099</c:v>
                </c:pt>
                <c:pt idx="16965">
                  <c:v>23.5625</c:v>
                </c:pt>
                <c:pt idx="16966">
                  <c:v>23.563888888888901</c:v>
                </c:pt>
                <c:pt idx="16967">
                  <c:v>23.565277777777801</c:v>
                </c:pt>
                <c:pt idx="16968">
                  <c:v>23.566666666666698</c:v>
                </c:pt>
                <c:pt idx="16969">
                  <c:v>23.568055555555599</c:v>
                </c:pt>
                <c:pt idx="16970">
                  <c:v>23.5694444444444</c:v>
                </c:pt>
                <c:pt idx="16971">
                  <c:v>23.570833333333301</c:v>
                </c:pt>
                <c:pt idx="16972">
                  <c:v>23.572222222222202</c:v>
                </c:pt>
                <c:pt idx="16973">
                  <c:v>23.573611111111099</c:v>
                </c:pt>
                <c:pt idx="16974">
                  <c:v>23.574999999999999</c:v>
                </c:pt>
                <c:pt idx="16975">
                  <c:v>23.5763888888889</c:v>
                </c:pt>
                <c:pt idx="16976">
                  <c:v>23.577777777777801</c:v>
                </c:pt>
                <c:pt idx="16977">
                  <c:v>23.579166666666701</c:v>
                </c:pt>
                <c:pt idx="16978">
                  <c:v>23.580555555555598</c:v>
                </c:pt>
                <c:pt idx="16979">
                  <c:v>23.5819444444444</c:v>
                </c:pt>
                <c:pt idx="16980">
                  <c:v>23.5833333333333</c:v>
                </c:pt>
                <c:pt idx="16981">
                  <c:v>23.584722222222201</c:v>
                </c:pt>
                <c:pt idx="16982">
                  <c:v>23.586111111111101</c:v>
                </c:pt>
                <c:pt idx="16983">
                  <c:v>23.587499999999999</c:v>
                </c:pt>
                <c:pt idx="16984">
                  <c:v>23.588888888888899</c:v>
                </c:pt>
                <c:pt idx="16985">
                  <c:v>23.5902777777778</c:v>
                </c:pt>
                <c:pt idx="16986">
                  <c:v>23.591666666666701</c:v>
                </c:pt>
                <c:pt idx="16987">
                  <c:v>23.593055555555601</c:v>
                </c:pt>
                <c:pt idx="16988">
                  <c:v>23.594444444444399</c:v>
                </c:pt>
                <c:pt idx="16989">
                  <c:v>23.595833333333299</c:v>
                </c:pt>
                <c:pt idx="16990">
                  <c:v>23.5972222222222</c:v>
                </c:pt>
                <c:pt idx="16991">
                  <c:v>23.598611111111101</c:v>
                </c:pt>
                <c:pt idx="16992">
                  <c:v>23.6</c:v>
                </c:pt>
                <c:pt idx="16993">
                  <c:v>23.601388888888899</c:v>
                </c:pt>
                <c:pt idx="16994">
                  <c:v>23.602777777777799</c:v>
                </c:pt>
                <c:pt idx="16995">
                  <c:v>23.6041666666667</c:v>
                </c:pt>
                <c:pt idx="16996">
                  <c:v>23.6055555555556</c:v>
                </c:pt>
                <c:pt idx="16997">
                  <c:v>23.606944444444402</c:v>
                </c:pt>
                <c:pt idx="16998">
                  <c:v>23.608333333333299</c:v>
                </c:pt>
                <c:pt idx="16999">
                  <c:v>23.609722222222199</c:v>
                </c:pt>
                <c:pt idx="17000">
                  <c:v>23.6111111111111</c:v>
                </c:pt>
                <c:pt idx="17001">
                  <c:v>23.612500000000001</c:v>
                </c:pt>
                <c:pt idx="17002">
                  <c:v>23.613888888888901</c:v>
                </c:pt>
                <c:pt idx="17003">
                  <c:v>23.615277777777798</c:v>
                </c:pt>
                <c:pt idx="17004">
                  <c:v>23.616666666666699</c:v>
                </c:pt>
                <c:pt idx="17005">
                  <c:v>23.6180555555556</c:v>
                </c:pt>
                <c:pt idx="17006">
                  <c:v>23.619444444444401</c:v>
                </c:pt>
                <c:pt idx="17007">
                  <c:v>23.620833333333302</c:v>
                </c:pt>
                <c:pt idx="17008">
                  <c:v>23.622222222222199</c:v>
                </c:pt>
                <c:pt idx="17009">
                  <c:v>23.623611111111099</c:v>
                </c:pt>
                <c:pt idx="17010">
                  <c:v>23.625</c:v>
                </c:pt>
                <c:pt idx="17011">
                  <c:v>23.626388888888901</c:v>
                </c:pt>
                <c:pt idx="17012">
                  <c:v>23.627777777777801</c:v>
                </c:pt>
                <c:pt idx="17013">
                  <c:v>23.629166666666698</c:v>
                </c:pt>
                <c:pt idx="17014">
                  <c:v>23.630555555555599</c:v>
                </c:pt>
                <c:pt idx="17015">
                  <c:v>23.6319444444444</c:v>
                </c:pt>
                <c:pt idx="17016">
                  <c:v>23.633333333333301</c:v>
                </c:pt>
                <c:pt idx="17017">
                  <c:v>23.634722222222202</c:v>
                </c:pt>
                <c:pt idx="17018">
                  <c:v>23.636111111111099</c:v>
                </c:pt>
                <c:pt idx="17019">
                  <c:v>23.637499999999999</c:v>
                </c:pt>
                <c:pt idx="17020">
                  <c:v>23.6388888888889</c:v>
                </c:pt>
                <c:pt idx="17021">
                  <c:v>23.640277777777801</c:v>
                </c:pt>
                <c:pt idx="17022">
                  <c:v>23.641666666666701</c:v>
                </c:pt>
                <c:pt idx="17023">
                  <c:v>23.643055555555598</c:v>
                </c:pt>
                <c:pt idx="17024">
                  <c:v>23.6444444444444</c:v>
                </c:pt>
                <c:pt idx="17025">
                  <c:v>23.6458333333333</c:v>
                </c:pt>
                <c:pt idx="17026">
                  <c:v>23.647222222222201</c:v>
                </c:pt>
                <c:pt idx="17027">
                  <c:v>23.648611111111101</c:v>
                </c:pt>
                <c:pt idx="17028">
                  <c:v>23.65</c:v>
                </c:pt>
                <c:pt idx="17029">
                  <c:v>23.651388888888899</c:v>
                </c:pt>
                <c:pt idx="17030">
                  <c:v>23.6527777777778</c:v>
                </c:pt>
                <c:pt idx="17031">
                  <c:v>23.654166666666701</c:v>
                </c:pt>
                <c:pt idx="17032">
                  <c:v>23.655555555555601</c:v>
                </c:pt>
                <c:pt idx="17033">
                  <c:v>23.656944444444399</c:v>
                </c:pt>
                <c:pt idx="17034">
                  <c:v>23.658333333333299</c:v>
                </c:pt>
                <c:pt idx="17035">
                  <c:v>23.6597222222222</c:v>
                </c:pt>
                <c:pt idx="17036">
                  <c:v>23.661111111111101</c:v>
                </c:pt>
                <c:pt idx="17037">
                  <c:v>23.662500000000001</c:v>
                </c:pt>
                <c:pt idx="17038">
                  <c:v>23.663888888888899</c:v>
                </c:pt>
                <c:pt idx="17039">
                  <c:v>23.665277777777799</c:v>
                </c:pt>
                <c:pt idx="17040">
                  <c:v>23.6666666666667</c:v>
                </c:pt>
                <c:pt idx="17041">
                  <c:v>23.6680555555556</c:v>
                </c:pt>
                <c:pt idx="17042">
                  <c:v>23.669444444444402</c:v>
                </c:pt>
                <c:pt idx="17043">
                  <c:v>23.670833333333299</c:v>
                </c:pt>
                <c:pt idx="17044">
                  <c:v>23.672222222222199</c:v>
                </c:pt>
                <c:pt idx="17045">
                  <c:v>23.6736111111111</c:v>
                </c:pt>
                <c:pt idx="17046">
                  <c:v>23.675000000000001</c:v>
                </c:pt>
                <c:pt idx="17047">
                  <c:v>23.676388888888901</c:v>
                </c:pt>
                <c:pt idx="17048">
                  <c:v>23.677777777777798</c:v>
                </c:pt>
                <c:pt idx="17049">
                  <c:v>23.679166666666699</c:v>
                </c:pt>
                <c:pt idx="17050">
                  <c:v>23.6805555555556</c:v>
                </c:pt>
                <c:pt idx="17051">
                  <c:v>23.681944444444401</c:v>
                </c:pt>
                <c:pt idx="17052">
                  <c:v>23.683333333333302</c:v>
                </c:pt>
                <c:pt idx="17053">
                  <c:v>23.684722222222199</c:v>
                </c:pt>
                <c:pt idx="17054">
                  <c:v>23.686111111111099</c:v>
                </c:pt>
                <c:pt idx="17055">
                  <c:v>23.6875</c:v>
                </c:pt>
                <c:pt idx="17056">
                  <c:v>23.688888888888901</c:v>
                </c:pt>
                <c:pt idx="17057">
                  <c:v>23.690277777777801</c:v>
                </c:pt>
                <c:pt idx="17058">
                  <c:v>23.691666666666698</c:v>
                </c:pt>
                <c:pt idx="17059">
                  <c:v>23.693055555555599</c:v>
                </c:pt>
                <c:pt idx="17060">
                  <c:v>23.6944444444444</c:v>
                </c:pt>
                <c:pt idx="17061">
                  <c:v>23.695833333333301</c:v>
                </c:pt>
                <c:pt idx="17062">
                  <c:v>23.697222222222202</c:v>
                </c:pt>
                <c:pt idx="17063">
                  <c:v>23.698611111111099</c:v>
                </c:pt>
                <c:pt idx="17064">
                  <c:v>23.7</c:v>
                </c:pt>
                <c:pt idx="17065">
                  <c:v>23.7013888888889</c:v>
                </c:pt>
                <c:pt idx="17066">
                  <c:v>23.702777777777801</c:v>
                </c:pt>
                <c:pt idx="17067">
                  <c:v>23.704166666666701</c:v>
                </c:pt>
                <c:pt idx="17068">
                  <c:v>23.705555555555598</c:v>
                </c:pt>
                <c:pt idx="17069">
                  <c:v>23.7069444444444</c:v>
                </c:pt>
                <c:pt idx="17070">
                  <c:v>23.7083333333333</c:v>
                </c:pt>
                <c:pt idx="17071">
                  <c:v>23.709722222222201</c:v>
                </c:pt>
                <c:pt idx="17072">
                  <c:v>23.711111111111101</c:v>
                </c:pt>
                <c:pt idx="17073">
                  <c:v>23.712499999999999</c:v>
                </c:pt>
                <c:pt idx="17074">
                  <c:v>23.713888888888899</c:v>
                </c:pt>
                <c:pt idx="17075">
                  <c:v>23.7152777777778</c:v>
                </c:pt>
                <c:pt idx="17076">
                  <c:v>23.716666666666701</c:v>
                </c:pt>
                <c:pt idx="17077">
                  <c:v>23.718055555555601</c:v>
                </c:pt>
                <c:pt idx="17078">
                  <c:v>23.719444444444399</c:v>
                </c:pt>
                <c:pt idx="17079">
                  <c:v>23.720833333333299</c:v>
                </c:pt>
                <c:pt idx="17080">
                  <c:v>23.7222222222222</c:v>
                </c:pt>
                <c:pt idx="17081">
                  <c:v>23.723611111111101</c:v>
                </c:pt>
                <c:pt idx="17082">
                  <c:v>23.725000000000001</c:v>
                </c:pt>
                <c:pt idx="17083">
                  <c:v>23.726388888888899</c:v>
                </c:pt>
                <c:pt idx="17084">
                  <c:v>23.727777777777799</c:v>
                </c:pt>
                <c:pt idx="17085">
                  <c:v>23.7291666666667</c:v>
                </c:pt>
                <c:pt idx="17086">
                  <c:v>23.7305555555556</c:v>
                </c:pt>
                <c:pt idx="17087">
                  <c:v>23.731944444444402</c:v>
                </c:pt>
                <c:pt idx="17088">
                  <c:v>23.733333333333299</c:v>
                </c:pt>
                <c:pt idx="17089">
                  <c:v>23.734722222222199</c:v>
                </c:pt>
                <c:pt idx="17090">
                  <c:v>23.7361111111111</c:v>
                </c:pt>
                <c:pt idx="17091">
                  <c:v>23.737500000000001</c:v>
                </c:pt>
                <c:pt idx="17092">
                  <c:v>23.738888888888901</c:v>
                </c:pt>
                <c:pt idx="17093">
                  <c:v>23.740277777777798</c:v>
                </c:pt>
                <c:pt idx="17094">
                  <c:v>23.741666666666699</c:v>
                </c:pt>
                <c:pt idx="17095">
                  <c:v>23.7430555555556</c:v>
                </c:pt>
                <c:pt idx="17096">
                  <c:v>23.744444444444401</c:v>
                </c:pt>
                <c:pt idx="17097">
                  <c:v>23.745833333333302</c:v>
                </c:pt>
                <c:pt idx="17098">
                  <c:v>23.747222222222199</c:v>
                </c:pt>
                <c:pt idx="17099">
                  <c:v>23.748611111111099</c:v>
                </c:pt>
                <c:pt idx="17100">
                  <c:v>23.75</c:v>
                </c:pt>
                <c:pt idx="17101">
                  <c:v>23.751388888888901</c:v>
                </c:pt>
                <c:pt idx="17102">
                  <c:v>23.752777777777801</c:v>
                </c:pt>
                <c:pt idx="17103">
                  <c:v>23.754166666666698</c:v>
                </c:pt>
                <c:pt idx="17104">
                  <c:v>23.755555555555599</c:v>
                </c:pt>
                <c:pt idx="17105">
                  <c:v>23.7569444444444</c:v>
                </c:pt>
                <c:pt idx="17106">
                  <c:v>23.758333333333301</c:v>
                </c:pt>
                <c:pt idx="17107">
                  <c:v>23.759722222222202</c:v>
                </c:pt>
                <c:pt idx="17108">
                  <c:v>23.761111111111099</c:v>
                </c:pt>
                <c:pt idx="17109">
                  <c:v>23.762499999999999</c:v>
                </c:pt>
                <c:pt idx="17110">
                  <c:v>23.7638888888889</c:v>
                </c:pt>
                <c:pt idx="17111">
                  <c:v>23.765277777777801</c:v>
                </c:pt>
                <c:pt idx="17112">
                  <c:v>23.766666666666701</c:v>
                </c:pt>
                <c:pt idx="17113">
                  <c:v>23.768055555555598</c:v>
                </c:pt>
                <c:pt idx="17114">
                  <c:v>23.7694444444444</c:v>
                </c:pt>
                <c:pt idx="17115">
                  <c:v>23.7708333333333</c:v>
                </c:pt>
                <c:pt idx="17116">
                  <c:v>23.772222222222201</c:v>
                </c:pt>
                <c:pt idx="17117">
                  <c:v>23.773611111111101</c:v>
                </c:pt>
                <c:pt idx="17118">
                  <c:v>23.774999999999999</c:v>
                </c:pt>
                <c:pt idx="17119">
                  <c:v>23.776388888888899</c:v>
                </c:pt>
                <c:pt idx="17120">
                  <c:v>23.7777777777778</c:v>
                </c:pt>
                <c:pt idx="17121">
                  <c:v>23.779166666666701</c:v>
                </c:pt>
                <c:pt idx="17122">
                  <c:v>23.780555555555601</c:v>
                </c:pt>
                <c:pt idx="17123">
                  <c:v>23.781944444444399</c:v>
                </c:pt>
                <c:pt idx="17124">
                  <c:v>23.783333333333299</c:v>
                </c:pt>
                <c:pt idx="17125">
                  <c:v>23.7847222222222</c:v>
                </c:pt>
                <c:pt idx="17126">
                  <c:v>23.786111111111101</c:v>
                </c:pt>
                <c:pt idx="17127">
                  <c:v>23.787500000000001</c:v>
                </c:pt>
                <c:pt idx="17128">
                  <c:v>23.788888888888899</c:v>
                </c:pt>
                <c:pt idx="17129">
                  <c:v>23.790277777777799</c:v>
                </c:pt>
                <c:pt idx="17130">
                  <c:v>23.7916666666667</c:v>
                </c:pt>
                <c:pt idx="17131">
                  <c:v>23.7930555555556</c:v>
                </c:pt>
                <c:pt idx="17132">
                  <c:v>23.794444444444402</c:v>
                </c:pt>
                <c:pt idx="17133">
                  <c:v>23.795833333333299</c:v>
                </c:pt>
                <c:pt idx="17134">
                  <c:v>23.797222222222199</c:v>
                </c:pt>
                <c:pt idx="17135">
                  <c:v>23.7986111111111</c:v>
                </c:pt>
                <c:pt idx="17136">
                  <c:v>23.8</c:v>
                </c:pt>
                <c:pt idx="17137">
                  <c:v>23.801388888888901</c:v>
                </c:pt>
                <c:pt idx="17138">
                  <c:v>23.802777777777798</c:v>
                </c:pt>
                <c:pt idx="17139">
                  <c:v>23.804166666666699</c:v>
                </c:pt>
                <c:pt idx="17140">
                  <c:v>23.8055555555556</c:v>
                </c:pt>
                <c:pt idx="17141">
                  <c:v>23.806944444444401</c:v>
                </c:pt>
                <c:pt idx="17142">
                  <c:v>23.808333333333302</c:v>
                </c:pt>
                <c:pt idx="17143">
                  <c:v>23.809722222222199</c:v>
                </c:pt>
                <c:pt idx="17144">
                  <c:v>23.811111111111099</c:v>
                </c:pt>
                <c:pt idx="17145">
                  <c:v>23.8125</c:v>
                </c:pt>
                <c:pt idx="17146">
                  <c:v>23.813888888888901</c:v>
                </c:pt>
                <c:pt idx="17147">
                  <c:v>23.815277777777801</c:v>
                </c:pt>
                <c:pt idx="17148">
                  <c:v>23.816666666666698</c:v>
                </c:pt>
                <c:pt idx="17149">
                  <c:v>23.818055555555599</c:v>
                </c:pt>
                <c:pt idx="17150">
                  <c:v>23.8194444444444</c:v>
                </c:pt>
                <c:pt idx="17151">
                  <c:v>23.820833333333301</c:v>
                </c:pt>
                <c:pt idx="17152">
                  <c:v>23.822222222222202</c:v>
                </c:pt>
                <c:pt idx="17153">
                  <c:v>23.823611111111099</c:v>
                </c:pt>
                <c:pt idx="17154">
                  <c:v>23.824999999999999</c:v>
                </c:pt>
                <c:pt idx="17155">
                  <c:v>23.8263888888889</c:v>
                </c:pt>
                <c:pt idx="17156">
                  <c:v>23.827777777777801</c:v>
                </c:pt>
                <c:pt idx="17157">
                  <c:v>23.829166666666701</c:v>
                </c:pt>
                <c:pt idx="17158">
                  <c:v>23.830555555555598</c:v>
                </c:pt>
                <c:pt idx="17159">
                  <c:v>23.8319444444444</c:v>
                </c:pt>
                <c:pt idx="17160">
                  <c:v>23.8333333333333</c:v>
                </c:pt>
                <c:pt idx="17161">
                  <c:v>23.834722222222201</c:v>
                </c:pt>
                <c:pt idx="17162">
                  <c:v>23.836111111111101</c:v>
                </c:pt>
                <c:pt idx="17163">
                  <c:v>23.837499999999999</c:v>
                </c:pt>
                <c:pt idx="17164">
                  <c:v>23.838888888888899</c:v>
                </c:pt>
                <c:pt idx="17165">
                  <c:v>23.8402777777778</c:v>
                </c:pt>
                <c:pt idx="17166">
                  <c:v>23.841666666666701</c:v>
                </c:pt>
                <c:pt idx="17167">
                  <c:v>23.843055555555601</c:v>
                </c:pt>
                <c:pt idx="17168">
                  <c:v>23.844444444444399</c:v>
                </c:pt>
                <c:pt idx="17169">
                  <c:v>23.845833333333299</c:v>
                </c:pt>
                <c:pt idx="17170">
                  <c:v>23.8472222222222</c:v>
                </c:pt>
                <c:pt idx="17171">
                  <c:v>23.848611111111101</c:v>
                </c:pt>
                <c:pt idx="17172">
                  <c:v>23.85</c:v>
                </c:pt>
                <c:pt idx="17173">
                  <c:v>23.851388888888899</c:v>
                </c:pt>
                <c:pt idx="17174">
                  <c:v>23.852777777777799</c:v>
                </c:pt>
                <c:pt idx="17175">
                  <c:v>23.8541666666667</c:v>
                </c:pt>
                <c:pt idx="17176">
                  <c:v>23.8555555555556</c:v>
                </c:pt>
                <c:pt idx="17177">
                  <c:v>23.856944444444402</c:v>
                </c:pt>
                <c:pt idx="17178">
                  <c:v>23.858333333333299</c:v>
                </c:pt>
                <c:pt idx="17179">
                  <c:v>23.859722222222199</c:v>
                </c:pt>
                <c:pt idx="17180">
                  <c:v>23.8611111111111</c:v>
                </c:pt>
                <c:pt idx="17181">
                  <c:v>23.862500000000001</c:v>
                </c:pt>
                <c:pt idx="17182">
                  <c:v>23.863888888888901</c:v>
                </c:pt>
                <c:pt idx="17183">
                  <c:v>23.865277777777798</c:v>
                </c:pt>
                <c:pt idx="17184">
                  <c:v>23.866666666666699</c:v>
                </c:pt>
                <c:pt idx="17185">
                  <c:v>23.8680555555556</c:v>
                </c:pt>
                <c:pt idx="17186">
                  <c:v>23.869444444444401</c:v>
                </c:pt>
                <c:pt idx="17187">
                  <c:v>23.870833333333302</c:v>
                </c:pt>
                <c:pt idx="17188">
                  <c:v>23.872222222222199</c:v>
                </c:pt>
                <c:pt idx="17189">
                  <c:v>23.873611111111099</c:v>
                </c:pt>
                <c:pt idx="17190">
                  <c:v>23.875</c:v>
                </c:pt>
                <c:pt idx="17191">
                  <c:v>23.876388888888901</c:v>
                </c:pt>
                <c:pt idx="17192">
                  <c:v>23.877777777777801</c:v>
                </c:pt>
                <c:pt idx="17193">
                  <c:v>23.879166666666698</c:v>
                </c:pt>
                <c:pt idx="17194">
                  <c:v>23.880555555555599</c:v>
                </c:pt>
                <c:pt idx="17195">
                  <c:v>23.8819444444444</c:v>
                </c:pt>
                <c:pt idx="17196">
                  <c:v>23.883333333333301</c:v>
                </c:pt>
                <c:pt idx="17197">
                  <c:v>23.884722222222202</c:v>
                </c:pt>
                <c:pt idx="17198">
                  <c:v>23.886111111111099</c:v>
                </c:pt>
                <c:pt idx="17199">
                  <c:v>23.887499999999999</c:v>
                </c:pt>
                <c:pt idx="17200">
                  <c:v>23.8888888888889</c:v>
                </c:pt>
                <c:pt idx="17201">
                  <c:v>23.890277777777801</c:v>
                </c:pt>
                <c:pt idx="17202">
                  <c:v>23.891666666666701</c:v>
                </c:pt>
                <c:pt idx="17203">
                  <c:v>23.893055555555598</c:v>
                </c:pt>
                <c:pt idx="17204">
                  <c:v>23.8944444444444</c:v>
                </c:pt>
                <c:pt idx="17205">
                  <c:v>23.8958333333333</c:v>
                </c:pt>
                <c:pt idx="17206">
                  <c:v>23.897222222222201</c:v>
                </c:pt>
                <c:pt idx="17207">
                  <c:v>23.898611111111101</c:v>
                </c:pt>
                <c:pt idx="17208">
                  <c:v>23.9</c:v>
                </c:pt>
                <c:pt idx="17209">
                  <c:v>23.901388888888899</c:v>
                </c:pt>
                <c:pt idx="17210">
                  <c:v>23.9027777777778</c:v>
                </c:pt>
                <c:pt idx="17211">
                  <c:v>23.904166666666701</c:v>
                </c:pt>
                <c:pt idx="17212">
                  <c:v>23.905555555555601</c:v>
                </c:pt>
                <c:pt idx="17213">
                  <c:v>23.906944444444399</c:v>
                </c:pt>
                <c:pt idx="17214">
                  <c:v>23.908333333333299</c:v>
                </c:pt>
                <c:pt idx="17215">
                  <c:v>23.9097222222222</c:v>
                </c:pt>
                <c:pt idx="17216">
                  <c:v>23.911111111111101</c:v>
                </c:pt>
                <c:pt idx="17217">
                  <c:v>23.912500000000001</c:v>
                </c:pt>
                <c:pt idx="17218">
                  <c:v>23.913888888888899</c:v>
                </c:pt>
                <c:pt idx="17219">
                  <c:v>23.915277777777799</c:v>
                </c:pt>
                <c:pt idx="17220">
                  <c:v>23.9166666666667</c:v>
                </c:pt>
                <c:pt idx="17221">
                  <c:v>23.9180555555556</c:v>
                </c:pt>
                <c:pt idx="17222">
                  <c:v>23.919444444444402</c:v>
                </c:pt>
                <c:pt idx="17223">
                  <c:v>23.920833333333299</c:v>
                </c:pt>
                <c:pt idx="17224">
                  <c:v>23.922222222222199</c:v>
                </c:pt>
                <c:pt idx="17225">
                  <c:v>23.9236111111111</c:v>
                </c:pt>
                <c:pt idx="17226">
                  <c:v>23.925000000000001</c:v>
                </c:pt>
                <c:pt idx="17227">
                  <c:v>23.926388888888901</c:v>
                </c:pt>
                <c:pt idx="17228">
                  <c:v>23.927777777777798</c:v>
                </c:pt>
                <c:pt idx="17229">
                  <c:v>23.929166666666699</c:v>
                </c:pt>
                <c:pt idx="17230">
                  <c:v>23.9305555555556</c:v>
                </c:pt>
                <c:pt idx="17231">
                  <c:v>23.931944444444401</c:v>
                </c:pt>
                <c:pt idx="17232">
                  <c:v>23.933333333333302</c:v>
                </c:pt>
                <c:pt idx="17233">
                  <c:v>23.934722222222199</c:v>
                </c:pt>
                <c:pt idx="17234">
                  <c:v>23.936111111111099</c:v>
                </c:pt>
                <c:pt idx="17235">
                  <c:v>23.9375</c:v>
                </c:pt>
                <c:pt idx="17236">
                  <c:v>23.938888888888901</c:v>
                </c:pt>
                <c:pt idx="17237">
                  <c:v>23.940277777777801</c:v>
                </c:pt>
                <c:pt idx="17238">
                  <c:v>23.941666666666698</c:v>
                </c:pt>
                <c:pt idx="17239">
                  <c:v>23.943055555555599</c:v>
                </c:pt>
                <c:pt idx="17240">
                  <c:v>23.9444444444444</c:v>
                </c:pt>
                <c:pt idx="17241">
                  <c:v>23.945833333333301</c:v>
                </c:pt>
                <c:pt idx="17242">
                  <c:v>23.947222222222202</c:v>
                </c:pt>
                <c:pt idx="17243">
                  <c:v>23.948611111111099</c:v>
                </c:pt>
                <c:pt idx="17244">
                  <c:v>23.95</c:v>
                </c:pt>
                <c:pt idx="17245">
                  <c:v>23.9513888888889</c:v>
                </c:pt>
                <c:pt idx="17246">
                  <c:v>23.952777777777801</c:v>
                </c:pt>
                <c:pt idx="17247">
                  <c:v>23.954166666666701</c:v>
                </c:pt>
                <c:pt idx="17248">
                  <c:v>23.955555555555598</c:v>
                </c:pt>
                <c:pt idx="17249">
                  <c:v>23.9569444444444</c:v>
                </c:pt>
                <c:pt idx="17250">
                  <c:v>23.9583333333333</c:v>
                </c:pt>
                <c:pt idx="17251">
                  <c:v>23.959722222222201</c:v>
                </c:pt>
                <c:pt idx="17252">
                  <c:v>23.961111111111101</c:v>
                </c:pt>
                <c:pt idx="17253">
                  <c:v>23.962499999999999</c:v>
                </c:pt>
                <c:pt idx="17254">
                  <c:v>23.963888888888899</c:v>
                </c:pt>
                <c:pt idx="17255">
                  <c:v>23.9652777777778</c:v>
                </c:pt>
                <c:pt idx="17256">
                  <c:v>23.966666666666701</c:v>
                </c:pt>
                <c:pt idx="17257">
                  <c:v>23.968055555555601</c:v>
                </c:pt>
                <c:pt idx="17258">
                  <c:v>23.969444444444399</c:v>
                </c:pt>
                <c:pt idx="17259">
                  <c:v>23.970833333333299</c:v>
                </c:pt>
                <c:pt idx="17260">
                  <c:v>23.9722222222222</c:v>
                </c:pt>
                <c:pt idx="17261">
                  <c:v>23.973611111111101</c:v>
                </c:pt>
                <c:pt idx="17262">
                  <c:v>23.975000000000001</c:v>
                </c:pt>
                <c:pt idx="17263">
                  <c:v>23.976388888888899</c:v>
                </c:pt>
                <c:pt idx="17264">
                  <c:v>23.977777777777799</c:v>
                </c:pt>
                <c:pt idx="17265">
                  <c:v>23.9791666666667</c:v>
                </c:pt>
                <c:pt idx="17266">
                  <c:v>23.9805555555556</c:v>
                </c:pt>
                <c:pt idx="17267">
                  <c:v>23.981944444444402</c:v>
                </c:pt>
                <c:pt idx="17268">
                  <c:v>23.983333333333299</c:v>
                </c:pt>
                <c:pt idx="17269">
                  <c:v>23.984722222222199</c:v>
                </c:pt>
                <c:pt idx="17270">
                  <c:v>23.9861111111111</c:v>
                </c:pt>
                <c:pt idx="17271">
                  <c:v>23.987500000000001</c:v>
                </c:pt>
                <c:pt idx="17272">
                  <c:v>23.988888888888901</c:v>
                </c:pt>
                <c:pt idx="17273">
                  <c:v>23.990277777777798</c:v>
                </c:pt>
                <c:pt idx="17274">
                  <c:v>23.991666666666699</c:v>
                </c:pt>
                <c:pt idx="17275">
                  <c:v>23.9930555555556</c:v>
                </c:pt>
                <c:pt idx="17276">
                  <c:v>23.994444444444401</c:v>
                </c:pt>
                <c:pt idx="17277">
                  <c:v>23.995833333333302</c:v>
                </c:pt>
                <c:pt idx="17278">
                  <c:v>23.997222222222199</c:v>
                </c:pt>
                <c:pt idx="17279">
                  <c:v>23.998611111111099</c:v>
                </c:pt>
                <c:pt idx="17280">
                  <c:v>24</c:v>
                </c:pt>
                <c:pt idx="17281">
                  <c:v>24.001388888888901</c:v>
                </c:pt>
                <c:pt idx="17282">
                  <c:v>24.002777777777801</c:v>
                </c:pt>
                <c:pt idx="17283">
                  <c:v>24.004166666666698</c:v>
                </c:pt>
                <c:pt idx="17284">
                  <c:v>24.005555555555599</c:v>
                </c:pt>
                <c:pt idx="17285">
                  <c:v>24.0069444444444</c:v>
                </c:pt>
                <c:pt idx="17286">
                  <c:v>24.008333333333301</c:v>
                </c:pt>
                <c:pt idx="17287">
                  <c:v>24.009722222222202</c:v>
                </c:pt>
                <c:pt idx="17288">
                  <c:v>24.011111111111099</c:v>
                </c:pt>
                <c:pt idx="17289">
                  <c:v>24.012499999999999</c:v>
                </c:pt>
                <c:pt idx="17290">
                  <c:v>24.0138888888889</c:v>
                </c:pt>
                <c:pt idx="17291">
                  <c:v>24.015277777777801</c:v>
                </c:pt>
                <c:pt idx="17292">
                  <c:v>24.016666666666701</c:v>
                </c:pt>
                <c:pt idx="17293">
                  <c:v>24.018055555555598</c:v>
                </c:pt>
                <c:pt idx="17294">
                  <c:v>24.0194444444444</c:v>
                </c:pt>
                <c:pt idx="17295">
                  <c:v>24.0208333333333</c:v>
                </c:pt>
                <c:pt idx="17296">
                  <c:v>24.022222222222201</c:v>
                </c:pt>
                <c:pt idx="17297">
                  <c:v>24.023611111111101</c:v>
                </c:pt>
                <c:pt idx="17298">
                  <c:v>24.024999999999999</c:v>
                </c:pt>
                <c:pt idx="17299">
                  <c:v>24.026388888888899</c:v>
                </c:pt>
                <c:pt idx="17300">
                  <c:v>24.0277777777778</c:v>
                </c:pt>
                <c:pt idx="17301">
                  <c:v>24.029166666666701</c:v>
                </c:pt>
                <c:pt idx="17302">
                  <c:v>24.030555555555601</c:v>
                </c:pt>
                <c:pt idx="17303">
                  <c:v>24.031944444444399</c:v>
                </c:pt>
                <c:pt idx="17304">
                  <c:v>24.033333333333299</c:v>
                </c:pt>
                <c:pt idx="17305">
                  <c:v>24.0347222222222</c:v>
                </c:pt>
                <c:pt idx="17306">
                  <c:v>24.036111111111101</c:v>
                </c:pt>
                <c:pt idx="17307">
                  <c:v>24.037500000000001</c:v>
                </c:pt>
                <c:pt idx="17308">
                  <c:v>24.038888888888899</c:v>
                </c:pt>
                <c:pt idx="17309">
                  <c:v>24.040277777777799</c:v>
                </c:pt>
                <c:pt idx="17310">
                  <c:v>24.0416666666667</c:v>
                </c:pt>
                <c:pt idx="17311">
                  <c:v>24.0430555555556</c:v>
                </c:pt>
                <c:pt idx="17312">
                  <c:v>24.044444444444402</c:v>
                </c:pt>
                <c:pt idx="17313">
                  <c:v>24.045833333333299</c:v>
                </c:pt>
                <c:pt idx="17314">
                  <c:v>24.047222222222199</c:v>
                </c:pt>
                <c:pt idx="17315">
                  <c:v>24.0486111111111</c:v>
                </c:pt>
                <c:pt idx="17316">
                  <c:v>24.05</c:v>
                </c:pt>
                <c:pt idx="17317">
                  <c:v>24.051388888888901</c:v>
                </c:pt>
                <c:pt idx="17318">
                  <c:v>24.052777777777798</c:v>
                </c:pt>
                <c:pt idx="17319">
                  <c:v>24.054166666666699</c:v>
                </c:pt>
                <c:pt idx="17320">
                  <c:v>24.0555555555556</c:v>
                </c:pt>
                <c:pt idx="17321">
                  <c:v>24.056944444444401</c:v>
                </c:pt>
                <c:pt idx="17322">
                  <c:v>24.058333333333302</c:v>
                </c:pt>
                <c:pt idx="17323">
                  <c:v>24.059722222222199</c:v>
                </c:pt>
                <c:pt idx="17324">
                  <c:v>24.061111111111099</c:v>
                </c:pt>
                <c:pt idx="17325">
                  <c:v>24.0625</c:v>
                </c:pt>
                <c:pt idx="17326">
                  <c:v>24.063888888888901</c:v>
                </c:pt>
                <c:pt idx="17327">
                  <c:v>24.065277777777801</c:v>
                </c:pt>
                <c:pt idx="17328">
                  <c:v>24.066666666666698</c:v>
                </c:pt>
                <c:pt idx="17329">
                  <c:v>24.068055555555599</c:v>
                </c:pt>
                <c:pt idx="17330">
                  <c:v>24.0694444444444</c:v>
                </c:pt>
                <c:pt idx="17331">
                  <c:v>24.070833333333301</c:v>
                </c:pt>
                <c:pt idx="17332">
                  <c:v>24.072222222222202</c:v>
                </c:pt>
                <c:pt idx="17333">
                  <c:v>24.073611111111099</c:v>
                </c:pt>
                <c:pt idx="17334">
                  <c:v>24.074999999999999</c:v>
                </c:pt>
                <c:pt idx="17335">
                  <c:v>24.0763888888889</c:v>
                </c:pt>
                <c:pt idx="17336">
                  <c:v>24.077777777777801</c:v>
                </c:pt>
                <c:pt idx="17337">
                  <c:v>24.079166666666701</c:v>
                </c:pt>
                <c:pt idx="17338">
                  <c:v>24.080555555555598</c:v>
                </c:pt>
                <c:pt idx="17339">
                  <c:v>24.0819444444444</c:v>
                </c:pt>
                <c:pt idx="17340">
                  <c:v>24.0833333333333</c:v>
                </c:pt>
                <c:pt idx="17341">
                  <c:v>24.084722222222201</c:v>
                </c:pt>
                <c:pt idx="17342">
                  <c:v>24.086111111111101</c:v>
                </c:pt>
                <c:pt idx="17343">
                  <c:v>24.087499999999999</c:v>
                </c:pt>
                <c:pt idx="17344">
                  <c:v>24.088888888888899</c:v>
                </c:pt>
                <c:pt idx="17345">
                  <c:v>24.0902777777778</c:v>
                </c:pt>
                <c:pt idx="17346">
                  <c:v>24.091666666666701</c:v>
                </c:pt>
                <c:pt idx="17347">
                  <c:v>24.093055555555601</c:v>
                </c:pt>
                <c:pt idx="17348">
                  <c:v>24.094444444444399</c:v>
                </c:pt>
                <c:pt idx="17349">
                  <c:v>24.095833333333299</c:v>
                </c:pt>
                <c:pt idx="17350">
                  <c:v>24.0972222222222</c:v>
                </c:pt>
                <c:pt idx="17351">
                  <c:v>24.098611111111101</c:v>
                </c:pt>
                <c:pt idx="17352">
                  <c:v>24.1</c:v>
                </c:pt>
                <c:pt idx="17353">
                  <c:v>24.101388888888899</c:v>
                </c:pt>
                <c:pt idx="17354">
                  <c:v>24.102777777777799</c:v>
                </c:pt>
                <c:pt idx="17355">
                  <c:v>24.1041666666667</c:v>
                </c:pt>
                <c:pt idx="17356">
                  <c:v>24.1055555555556</c:v>
                </c:pt>
                <c:pt idx="17357">
                  <c:v>24.106944444444402</c:v>
                </c:pt>
                <c:pt idx="17358">
                  <c:v>24.108333333333299</c:v>
                </c:pt>
                <c:pt idx="17359">
                  <c:v>24.109722222222199</c:v>
                </c:pt>
                <c:pt idx="17360">
                  <c:v>24.1111111111111</c:v>
                </c:pt>
                <c:pt idx="17361">
                  <c:v>24.112500000000001</c:v>
                </c:pt>
                <c:pt idx="17362">
                  <c:v>24.113888888888901</c:v>
                </c:pt>
                <c:pt idx="17363">
                  <c:v>24.115277777777798</c:v>
                </c:pt>
                <c:pt idx="17364">
                  <c:v>24.116666666666699</c:v>
                </c:pt>
                <c:pt idx="17365">
                  <c:v>24.1180555555556</c:v>
                </c:pt>
                <c:pt idx="17366">
                  <c:v>24.119444444444401</c:v>
                </c:pt>
                <c:pt idx="17367">
                  <c:v>24.120833333333302</c:v>
                </c:pt>
                <c:pt idx="17368">
                  <c:v>24.122222222222199</c:v>
                </c:pt>
                <c:pt idx="17369">
                  <c:v>24.123611111111099</c:v>
                </c:pt>
                <c:pt idx="17370">
                  <c:v>24.125</c:v>
                </c:pt>
                <c:pt idx="17371">
                  <c:v>24.126388888888901</c:v>
                </c:pt>
                <c:pt idx="17372">
                  <c:v>24.127777777777801</c:v>
                </c:pt>
                <c:pt idx="17373">
                  <c:v>24.129166666666698</c:v>
                </c:pt>
                <c:pt idx="17374">
                  <c:v>24.130555555555599</c:v>
                </c:pt>
                <c:pt idx="17375">
                  <c:v>24.1319444444444</c:v>
                </c:pt>
                <c:pt idx="17376">
                  <c:v>24.133333333333301</c:v>
                </c:pt>
                <c:pt idx="17377">
                  <c:v>24.134722222222202</c:v>
                </c:pt>
                <c:pt idx="17378">
                  <c:v>24.136111111111099</c:v>
                </c:pt>
                <c:pt idx="17379">
                  <c:v>24.137499999999999</c:v>
                </c:pt>
                <c:pt idx="17380">
                  <c:v>24.1388888888889</c:v>
                </c:pt>
                <c:pt idx="17381">
                  <c:v>24.140277777777801</c:v>
                </c:pt>
                <c:pt idx="17382">
                  <c:v>24.141666666666701</c:v>
                </c:pt>
                <c:pt idx="17383">
                  <c:v>24.143055555555598</c:v>
                </c:pt>
                <c:pt idx="17384">
                  <c:v>24.1444444444444</c:v>
                </c:pt>
                <c:pt idx="17385">
                  <c:v>24.1458333333333</c:v>
                </c:pt>
                <c:pt idx="17386">
                  <c:v>24.147222222222201</c:v>
                </c:pt>
                <c:pt idx="17387">
                  <c:v>24.148611111111101</c:v>
                </c:pt>
                <c:pt idx="17388">
                  <c:v>24.15</c:v>
                </c:pt>
                <c:pt idx="17389">
                  <c:v>24.151388888888899</c:v>
                </c:pt>
                <c:pt idx="17390">
                  <c:v>24.1527777777778</c:v>
                </c:pt>
                <c:pt idx="17391">
                  <c:v>24.154166666666701</c:v>
                </c:pt>
                <c:pt idx="17392">
                  <c:v>24.155555555555601</c:v>
                </c:pt>
                <c:pt idx="17393">
                  <c:v>24.156944444444399</c:v>
                </c:pt>
                <c:pt idx="17394">
                  <c:v>24.158333333333299</c:v>
                </c:pt>
                <c:pt idx="17395">
                  <c:v>24.1597222222222</c:v>
                </c:pt>
                <c:pt idx="17396">
                  <c:v>24.161111111111101</c:v>
                </c:pt>
                <c:pt idx="17397">
                  <c:v>24.162500000000001</c:v>
                </c:pt>
                <c:pt idx="17398">
                  <c:v>24.163888888888899</c:v>
                </c:pt>
                <c:pt idx="17399">
                  <c:v>24.165277777777799</c:v>
                </c:pt>
                <c:pt idx="17400">
                  <c:v>24.1666666666667</c:v>
                </c:pt>
                <c:pt idx="17401">
                  <c:v>24.1680555555556</c:v>
                </c:pt>
                <c:pt idx="17402">
                  <c:v>24.169444444444402</c:v>
                </c:pt>
                <c:pt idx="17403">
                  <c:v>24.170833333333299</c:v>
                </c:pt>
                <c:pt idx="17404">
                  <c:v>24.172222222222199</c:v>
                </c:pt>
                <c:pt idx="17405">
                  <c:v>24.1736111111111</c:v>
                </c:pt>
                <c:pt idx="17406">
                  <c:v>24.175000000000001</c:v>
                </c:pt>
                <c:pt idx="17407">
                  <c:v>24.176388888888901</c:v>
                </c:pt>
                <c:pt idx="17408">
                  <c:v>24.177777777777798</c:v>
                </c:pt>
                <c:pt idx="17409">
                  <c:v>24.179166666666699</c:v>
                </c:pt>
                <c:pt idx="17410">
                  <c:v>24.1805555555556</c:v>
                </c:pt>
                <c:pt idx="17411">
                  <c:v>24.181944444444401</c:v>
                </c:pt>
                <c:pt idx="17412">
                  <c:v>24.183333333333302</c:v>
                </c:pt>
                <c:pt idx="17413">
                  <c:v>24.184722222222199</c:v>
                </c:pt>
                <c:pt idx="17414">
                  <c:v>24.186111111111099</c:v>
                </c:pt>
                <c:pt idx="17415">
                  <c:v>24.1875</c:v>
                </c:pt>
                <c:pt idx="17416">
                  <c:v>24.188888888888901</c:v>
                </c:pt>
                <c:pt idx="17417">
                  <c:v>24.190277777777801</c:v>
                </c:pt>
                <c:pt idx="17418">
                  <c:v>24.191666666666698</c:v>
                </c:pt>
                <c:pt idx="17419">
                  <c:v>24.193055555555599</c:v>
                </c:pt>
                <c:pt idx="17420">
                  <c:v>24.1944444444444</c:v>
                </c:pt>
                <c:pt idx="17421">
                  <c:v>24.195833333333301</c:v>
                </c:pt>
                <c:pt idx="17422">
                  <c:v>24.197222222222202</c:v>
                </c:pt>
                <c:pt idx="17423">
                  <c:v>24.198611111111099</c:v>
                </c:pt>
                <c:pt idx="17424">
                  <c:v>24.2</c:v>
                </c:pt>
                <c:pt idx="17425">
                  <c:v>24.2013888888889</c:v>
                </c:pt>
                <c:pt idx="17426">
                  <c:v>24.202777777777801</c:v>
                </c:pt>
                <c:pt idx="17427">
                  <c:v>24.204166666666701</c:v>
                </c:pt>
                <c:pt idx="17428">
                  <c:v>24.205555555555598</c:v>
                </c:pt>
                <c:pt idx="17429">
                  <c:v>24.2069444444444</c:v>
                </c:pt>
                <c:pt idx="17430">
                  <c:v>24.2083333333333</c:v>
                </c:pt>
                <c:pt idx="17431">
                  <c:v>24.209722222222201</c:v>
                </c:pt>
                <c:pt idx="17432">
                  <c:v>24.211111111111101</c:v>
                </c:pt>
                <c:pt idx="17433">
                  <c:v>24.212499999999999</c:v>
                </c:pt>
                <c:pt idx="17434">
                  <c:v>24.213888888888899</c:v>
                </c:pt>
                <c:pt idx="17435">
                  <c:v>24.2152777777778</c:v>
                </c:pt>
                <c:pt idx="17436">
                  <c:v>24.216666666666701</c:v>
                </c:pt>
                <c:pt idx="17437">
                  <c:v>24.218055555555601</c:v>
                </c:pt>
                <c:pt idx="17438">
                  <c:v>24.219444444444399</c:v>
                </c:pt>
                <c:pt idx="17439">
                  <c:v>24.220833333333299</c:v>
                </c:pt>
                <c:pt idx="17440">
                  <c:v>24.2222222222222</c:v>
                </c:pt>
                <c:pt idx="17441">
                  <c:v>24.223611111111101</c:v>
                </c:pt>
                <c:pt idx="17442">
                  <c:v>24.225000000000001</c:v>
                </c:pt>
                <c:pt idx="17443">
                  <c:v>24.226388888888899</c:v>
                </c:pt>
                <c:pt idx="17444">
                  <c:v>24.227777777777799</c:v>
                </c:pt>
                <c:pt idx="17445">
                  <c:v>24.2291666666667</c:v>
                </c:pt>
                <c:pt idx="17446">
                  <c:v>24.2305555555556</c:v>
                </c:pt>
                <c:pt idx="17447">
                  <c:v>24.231944444444402</c:v>
                </c:pt>
                <c:pt idx="17448">
                  <c:v>24.233333333333299</c:v>
                </c:pt>
                <c:pt idx="17449">
                  <c:v>24.234722222222199</c:v>
                </c:pt>
                <c:pt idx="17450">
                  <c:v>24.2361111111111</c:v>
                </c:pt>
                <c:pt idx="17451">
                  <c:v>24.237500000000001</c:v>
                </c:pt>
                <c:pt idx="17452">
                  <c:v>24.238888888888901</c:v>
                </c:pt>
                <c:pt idx="17453">
                  <c:v>24.240277777777798</c:v>
                </c:pt>
                <c:pt idx="17454">
                  <c:v>24.241666666666699</c:v>
                </c:pt>
                <c:pt idx="17455">
                  <c:v>24.2430555555556</c:v>
                </c:pt>
                <c:pt idx="17456">
                  <c:v>24.244444444444401</c:v>
                </c:pt>
                <c:pt idx="17457">
                  <c:v>24.245833333333302</c:v>
                </c:pt>
                <c:pt idx="17458">
                  <c:v>24.247222222222199</c:v>
                </c:pt>
                <c:pt idx="17459">
                  <c:v>24.248611111111099</c:v>
                </c:pt>
                <c:pt idx="17460">
                  <c:v>24.25</c:v>
                </c:pt>
                <c:pt idx="17461">
                  <c:v>24.251388888888901</c:v>
                </c:pt>
                <c:pt idx="17462">
                  <c:v>24.252777777777801</c:v>
                </c:pt>
                <c:pt idx="17463">
                  <c:v>24.254166666666698</c:v>
                </c:pt>
                <c:pt idx="17464">
                  <c:v>24.255555555555599</c:v>
                </c:pt>
                <c:pt idx="17465">
                  <c:v>24.2569444444444</c:v>
                </c:pt>
                <c:pt idx="17466">
                  <c:v>24.258333333333301</c:v>
                </c:pt>
                <c:pt idx="17467">
                  <c:v>24.259722222222202</c:v>
                </c:pt>
                <c:pt idx="17468">
                  <c:v>24.261111111111099</c:v>
                </c:pt>
                <c:pt idx="17469">
                  <c:v>24.262499999999999</c:v>
                </c:pt>
                <c:pt idx="17470">
                  <c:v>24.2638888888889</c:v>
                </c:pt>
                <c:pt idx="17471">
                  <c:v>24.265277777777801</c:v>
                </c:pt>
                <c:pt idx="17472">
                  <c:v>24.266666666666701</c:v>
                </c:pt>
                <c:pt idx="17473">
                  <c:v>24.268055555555598</c:v>
                </c:pt>
                <c:pt idx="17474">
                  <c:v>24.2694444444444</c:v>
                </c:pt>
                <c:pt idx="17475">
                  <c:v>24.2708333333333</c:v>
                </c:pt>
                <c:pt idx="17476">
                  <c:v>24.272222222222201</c:v>
                </c:pt>
                <c:pt idx="17477">
                  <c:v>24.273611111111101</c:v>
                </c:pt>
                <c:pt idx="17478">
                  <c:v>24.274999999999999</c:v>
                </c:pt>
                <c:pt idx="17479">
                  <c:v>24.276388888888899</c:v>
                </c:pt>
                <c:pt idx="17480">
                  <c:v>24.2777777777778</c:v>
                </c:pt>
                <c:pt idx="17481">
                  <c:v>24.279166666666701</c:v>
                </c:pt>
                <c:pt idx="17482">
                  <c:v>24.280555555555601</c:v>
                </c:pt>
                <c:pt idx="17483">
                  <c:v>24.281944444444399</c:v>
                </c:pt>
                <c:pt idx="17484">
                  <c:v>24.283333333333299</c:v>
                </c:pt>
                <c:pt idx="17485">
                  <c:v>24.2847222222222</c:v>
                </c:pt>
                <c:pt idx="17486">
                  <c:v>24.286111111111101</c:v>
                </c:pt>
                <c:pt idx="17487">
                  <c:v>24.287500000000001</c:v>
                </c:pt>
                <c:pt idx="17488">
                  <c:v>24.288888888888899</c:v>
                </c:pt>
                <c:pt idx="17489">
                  <c:v>24.290277777777799</c:v>
                </c:pt>
                <c:pt idx="17490">
                  <c:v>24.2916666666667</c:v>
                </c:pt>
                <c:pt idx="17491">
                  <c:v>24.2930555555556</c:v>
                </c:pt>
                <c:pt idx="17492">
                  <c:v>24.294444444444402</c:v>
                </c:pt>
                <c:pt idx="17493">
                  <c:v>24.295833333333299</c:v>
                </c:pt>
                <c:pt idx="17494">
                  <c:v>24.297222222222199</c:v>
                </c:pt>
                <c:pt idx="17495">
                  <c:v>24.2986111111111</c:v>
                </c:pt>
                <c:pt idx="17496">
                  <c:v>24.3</c:v>
                </c:pt>
                <c:pt idx="17497">
                  <c:v>24.301388888888901</c:v>
                </c:pt>
                <c:pt idx="17498">
                  <c:v>24.302777777777798</c:v>
                </c:pt>
                <c:pt idx="17499">
                  <c:v>24.304166666666699</c:v>
                </c:pt>
                <c:pt idx="17500">
                  <c:v>24.3055555555556</c:v>
                </c:pt>
                <c:pt idx="17501">
                  <c:v>24.306944444444401</c:v>
                </c:pt>
                <c:pt idx="17502">
                  <c:v>24.308333333333302</c:v>
                </c:pt>
                <c:pt idx="17503">
                  <c:v>24.309722222222199</c:v>
                </c:pt>
                <c:pt idx="17504">
                  <c:v>24.311111111111099</c:v>
                </c:pt>
                <c:pt idx="17505">
                  <c:v>24.3125</c:v>
                </c:pt>
                <c:pt idx="17506">
                  <c:v>24.313888888888901</c:v>
                </c:pt>
                <c:pt idx="17507">
                  <c:v>24.315277777777801</c:v>
                </c:pt>
                <c:pt idx="17508">
                  <c:v>24.316666666666698</c:v>
                </c:pt>
                <c:pt idx="17509">
                  <c:v>24.318055555555599</c:v>
                </c:pt>
                <c:pt idx="17510">
                  <c:v>24.3194444444444</c:v>
                </c:pt>
                <c:pt idx="17511">
                  <c:v>24.320833333333301</c:v>
                </c:pt>
                <c:pt idx="17512">
                  <c:v>24.322222222222202</c:v>
                </c:pt>
                <c:pt idx="17513">
                  <c:v>24.323611111111099</c:v>
                </c:pt>
                <c:pt idx="17514">
                  <c:v>24.324999999999999</c:v>
                </c:pt>
                <c:pt idx="17515">
                  <c:v>24.3263888888889</c:v>
                </c:pt>
                <c:pt idx="17516">
                  <c:v>24.327777777777801</c:v>
                </c:pt>
                <c:pt idx="17517">
                  <c:v>24.329166666666701</c:v>
                </c:pt>
                <c:pt idx="17518">
                  <c:v>24.330555555555598</c:v>
                </c:pt>
                <c:pt idx="17519">
                  <c:v>24.3319444444444</c:v>
                </c:pt>
                <c:pt idx="17520">
                  <c:v>24.3333333333333</c:v>
                </c:pt>
                <c:pt idx="17521">
                  <c:v>24.334722222222201</c:v>
                </c:pt>
                <c:pt idx="17522">
                  <c:v>24.336111111111101</c:v>
                </c:pt>
                <c:pt idx="17523">
                  <c:v>24.337499999999999</c:v>
                </c:pt>
                <c:pt idx="17524">
                  <c:v>24.338888888888899</c:v>
                </c:pt>
                <c:pt idx="17525">
                  <c:v>24.3402777777778</c:v>
                </c:pt>
                <c:pt idx="17526">
                  <c:v>24.341666666666701</c:v>
                </c:pt>
                <c:pt idx="17527">
                  <c:v>24.343055555555601</c:v>
                </c:pt>
                <c:pt idx="17528">
                  <c:v>24.344444444444399</c:v>
                </c:pt>
                <c:pt idx="17529">
                  <c:v>24.345833333333299</c:v>
                </c:pt>
                <c:pt idx="17530">
                  <c:v>24.3472222222222</c:v>
                </c:pt>
                <c:pt idx="17531">
                  <c:v>24.348611111111101</c:v>
                </c:pt>
                <c:pt idx="17532">
                  <c:v>24.35</c:v>
                </c:pt>
                <c:pt idx="17533">
                  <c:v>24.351388888888899</c:v>
                </c:pt>
                <c:pt idx="17534">
                  <c:v>24.352777777777799</c:v>
                </c:pt>
                <c:pt idx="17535">
                  <c:v>24.3541666666667</c:v>
                </c:pt>
                <c:pt idx="17536">
                  <c:v>24.3555555555556</c:v>
                </c:pt>
                <c:pt idx="17537">
                  <c:v>24.356944444444402</c:v>
                </c:pt>
                <c:pt idx="17538">
                  <c:v>24.358333333333299</c:v>
                </c:pt>
                <c:pt idx="17539">
                  <c:v>24.359722222222199</c:v>
                </c:pt>
                <c:pt idx="17540">
                  <c:v>24.3611111111111</c:v>
                </c:pt>
                <c:pt idx="17541">
                  <c:v>24.362500000000001</c:v>
                </c:pt>
                <c:pt idx="17542">
                  <c:v>24.363888888888901</c:v>
                </c:pt>
                <c:pt idx="17543">
                  <c:v>24.365277777777798</c:v>
                </c:pt>
                <c:pt idx="17544">
                  <c:v>24.366666666666699</c:v>
                </c:pt>
                <c:pt idx="17545">
                  <c:v>24.3680555555556</c:v>
                </c:pt>
                <c:pt idx="17546">
                  <c:v>24.369444444444401</c:v>
                </c:pt>
                <c:pt idx="17547">
                  <c:v>24.370833333333302</c:v>
                </c:pt>
                <c:pt idx="17548">
                  <c:v>24.372222222222199</c:v>
                </c:pt>
                <c:pt idx="17549">
                  <c:v>24.373611111111099</c:v>
                </c:pt>
                <c:pt idx="17550">
                  <c:v>24.375</c:v>
                </c:pt>
                <c:pt idx="17551">
                  <c:v>24.376388888888901</c:v>
                </c:pt>
                <c:pt idx="17552">
                  <c:v>24.377777777777801</c:v>
                </c:pt>
                <c:pt idx="17553">
                  <c:v>24.379166666666698</c:v>
                </c:pt>
                <c:pt idx="17554">
                  <c:v>24.380555555555599</c:v>
                </c:pt>
                <c:pt idx="17555">
                  <c:v>24.3819444444444</c:v>
                </c:pt>
                <c:pt idx="17556">
                  <c:v>24.383333333333301</c:v>
                </c:pt>
                <c:pt idx="17557">
                  <c:v>24.384722222222202</c:v>
                </c:pt>
                <c:pt idx="17558">
                  <c:v>24.386111111111099</c:v>
                </c:pt>
                <c:pt idx="17559">
                  <c:v>24.387499999999999</c:v>
                </c:pt>
                <c:pt idx="17560">
                  <c:v>24.3888888888889</c:v>
                </c:pt>
                <c:pt idx="17561">
                  <c:v>24.390277777777801</c:v>
                </c:pt>
                <c:pt idx="17562">
                  <c:v>24.391666666666701</c:v>
                </c:pt>
                <c:pt idx="17563">
                  <c:v>24.393055555555598</c:v>
                </c:pt>
                <c:pt idx="17564">
                  <c:v>24.3944444444444</c:v>
                </c:pt>
                <c:pt idx="17565">
                  <c:v>24.3958333333333</c:v>
                </c:pt>
                <c:pt idx="17566">
                  <c:v>24.397222222222201</c:v>
                </c:pt>
                <c:pt idx="17567">
                  <c:v>24.398611111111101</c:v>
                </c:pt>
                <c:pt idx="17568">
                  <c:v>24.4</c:v>
                </c:pt>
                <c:pt idx="17569">
                  <c:v>24.401388888888899</c:v>
                </c:pt>
                <c:pt idx="17570">
                  <c:v>24.4027777777778</c:v>
                </c:pt>
                <c:pt idx="17571">
                  <c:v>24.404166666666701</c:v>
                </c:pt>
                <c:pt idx="17572">
                  <c:v>24.405555555555601</c:v>
                </c:pt>
                <c:pt idx="17573">
                  <c:v>24.406944444444399</c:v>
                </c:pt>
                <c:pt idx="17574">
                  <c:v>24.408333333333299</c:v>
                </c:pt>
                <c:pt idx="17575">
                  <c:v>24.4097222222222</c:v>
                </c:pt>
                <c:pt idx="17576">
                  <c:v>24.411111111111101</c:v>
                </c:pt>
                <c:pt idx="17577">
                  <c:v>24.412500000000001</c:v>
                </c:pt>
                <c:pt idx="17578">
                  <c:v>24.413888888888899</c:v>
                </c:pt>
                <c:pt idx="17579">
                  <c:v>24.415277777777799</c:v>
                </c:pt>
                <c:pt idx="17580">
                  <c:v>24.4166666666667</c:v>
                </c:pt>
                <c:pt idx="17581">
                  <c:v>24.4180555555556</c:v>
                </c:pt>
                <c:pt idx="17582">
                  <c:v>24.419444444444402</c:v>
                </c:pt>
                <c:pt idx="17583">
                  <c:v>24.420833333333299</c:v>
                </c:pt>
                <c:pt idx="17584">
                  <c:v>24.422222222222199</c:v>
                </c:pt>
                <c:pt idx="17585">
                  <c:v>24.4236111111111</c:v>
                </c:pt>
                <c:pt idx="17586">
                  <c:v>24.425000000000001</c:v>
                </c:pt>
                <c:pt idx="17587">
                  <c:v>24.426388888888901</c:v>
                </c:pt>
                <c:pt idx="17588">
                  <c:v>24.427777777777798</c:v>
                </c:pt>
                <c:pt idx="17589">
                  <c:v>24.429166666666699</c:v>
                </c:pt>
                <c:pt idx="17590">
                  <c:v>24.4305555555556</c:v>
                </c:pt>
                <c:pt idx="17591">
                  <c:v>24.431944444444401</c:v>
                </c:pt>
                <c:pt idx="17592">
                  <c:v>24.433333333333302</c:v>
                </c:pt>
                <c:pt idx="17593">
                  <c:v>24.434722222222199</c:v>
                </c:pt>
                <c:pt idx="17594">
                  <c:v>24.436111111111099</c:v>
                </c:pt>
                <c:pt idx="17595">
                  <c:v>24.4375</c:v>
                </c:pt>
                <c:pt idx="17596">
                  <c:v>24.438888888888901</c:v>
                </c:pt>
                <c:pt idx="17597">
                  <c:v>24.440277777777801</c:v>
                </c:pt>
                <c:pt idx="17598">
                  <c:v>24.441666666666698</c:v>
                </c:pt>
                <c:pt idx="17599">
                  <c:v>24.443055555555599</c:v>
                </c:pt>
                <c:pt idx="17600">
                  <c:v>24.4444444444444</c:v>
                </c:pt>
                <c:pt idx="17601">
                  <c:v>24.445833333333301</c:v>
                </c:pt>
                <c:pt idx="17602">
                  <c:v>24.447222222222202</c:v>
                </c:pt>
                <c:pt idx="17603">
                  <c:v>24.448611111111099</c:v>
                </c:pt>
                <c:pt idx="17604">
                  <c:v>24.45</c:v>
                </c:pt>
                <c:pt idx="17605">
                  <c:v>24.4513888888889</c:v>
                </c:pt>
                <c:pt idx="17606">
                  <c:v>24.452777777777801</c:v>
                </c:pt>
                <c:pt idx="17607">
                  <c:v>24.454166666666701</c:v>
                </c:pt>
                <c:pt idx="17608">
                  <c:v>24.455555555555598</c:v>
                </c:pt>
                <c:pt idx="17609">
                  <c:v>24.4569444444444</c:v>
                </c:pt>
                <c:pt idx="17610">
                  <c:v>24.4583333333333</c:v>
                </c:pt>
                <c:pt idx="17611">
                  <c:v>24.459722222222201</c:v>
                </c:pt>
                <c:pt idx="17612">
                  <c:v>24.461111111111101</c:v>
                </c:pt>
                <c:pt idx="17613">
                  <c:v>24.462499999999999</c:v>
                </c:pt>
                <c:pt idx="17614">
                  <c:v>24.463888888888899</c:v>
                </c:pt>
                <c:pt idx="17615">
                  <c:v>24.4652777777778</c:v>
                </c:pt>
                <c:pt idx="17616">
                  <c:v>24.466666666666701</c:v>
                </c:pt>
                <c:pt idx="17617">
                  <c:v>24.468055555555601</c:v>
                </c:pt>
                <c:pt idx="17618">
                  <c:v>24.469444444444399</c:v>
                </c:pt>
                <c:pt idx="17619">
                  <c:v>24.470833333333299</c:v>
                </c:pt>
                <c:pt idx="17620">
                  <c:v>24.4722222222222</c:v>
                </c:pt>
                <c:pt idx="17621">
                  <c:v>24.473611111111101</c:v>
                </c:pt>
                <c:pt idx="17622">
                  <c:v>24.475000000000001</c:v>
                </c:pt>
                <c:pt idx="17623">
                  <c:v>24.476388888888899</c:v>
                </c:pt>
                <c:pt idx="17624">
                  <c:v>24.477777777777799</c:v>
                </c:pt>
                <c:pt idx="17625">
                  <c:v>24.4791666666667</c:v>
                </c:pt>
                <c:pt idx="17626">
                  <c:v>24.4805555555556</c:v>
                </c:pt>
                <c:pt idx="17627">
                  <c:v>24.481944444444402</c:v>
                </c:pt>
                <c:pt idx="17628">
                  <c:v>24.483333333333299</c:v>
                </c:pt>
                <c:pt idx="17629">
                  <c:v>24.484722222222199</c:v>
                </c:pt>
                <c:pt idx="17630">
                  <c:v>24.4861111111111</c:v>
                </c:pt>
                <c:pt idx="17631">
                  <c:v>24.487500000000001</c:v>
                </c:pt>
                <c:pt idx="17632">
                  <c:v>24.488888888888901</c:v>
                </c:pt>
                <c:pt idx="17633">
                  <c:v>24.490277777777798</c:v>
                </c:pt>
                <c:pt idx="17634">
                  <c:v>24.491666666666699</c:v>
                </c:pt>
                <c:pt idx="17635">
                  <c:v>24.4930555555556</c:v>
                </c:pt>
                <c:pt idx="17636">
                  <c:v>24.494444444444401</c:v>
                </c:pt>
                <c:pt idx="17637">
                  <c:v>24.495833333333302</c:v>
                </c:pt>
                <c:pt idx="17638">
                  <c:v>24.497222222222199</c:v>
                </c:pt>
                <c:pt idx="17639">
                  <c:v>24.498611111111099</c:v>
                </c:pt>
                <c:pt idx="17640">
                  <c:v>24.5</c:v>
                </c:pt>
                <c:pt idx="17641">
                  <c:v>24.501388888888901</c:v>
                </c:pt>
                <c:pt idx="17642">
                  <c:v>24.502777777777801</c:v>
                </c:pt>
                <c:pt idx="17643">
                  <c:v>24.504166666666698</c:v>
                </c:pt>
                <c:pt idx="17644">
                  <c:v>24.505555555555599</c:v>
                </c:pt>
                <c:pt idx="17645">
                  <c:v>24.5069444444444</c:v>
                </c:pt>
                <c:pt idx="17646">
                  <c:v>24.508333333333301</c:v>
                </c:pt>
                <c:pt idx="17647">
                  <c:v>24.509722222222202</c:v>
                </c:pt>
                <c:pt idx="17648">
                  <c:v>24.511111111111099</c:v>
                </c:pt>
                <c:pt idx="17649">
                  <c:v>24.512499999999999</c:v>
                </c:pt>
                <c:pt idx="17650">
                  <c:v>24.5138888888889</c:v>
                </c:pt>
                <c:pt idx="17651">
                  <c:v>24.515277777777801</c:v>
                </c:pt>
                <c:pt idx="17652">
                  <c:v>24.516666666666701</c:v>
                </c:pt>
                <c:pt idx="17653">
                  <c:v>24.518055555555598</c:v>
                </c:pt>
                <c:pt idx="17654">
                  <c:v>24.5194444444444</c:v>
                </c:pt>
                <c:pt idx="17655">
                  <c:v>24.5208333333333</c:v>
                </c:pt>
                <c:pt idx="17656">
                  <c:v>24.522222222222201</c:v>
                </c:pt>
                <c:pt idx="17657">
                  <c:v>24.523611111111101</c:v>
                </c:pt>
                <c:pt idx="17658">
                  <c:v>24.524999999999999</c:v>
                </c:pt>
                <c:pt idx="17659">
                  <c:v>24.526388888888899</c:v>
                </c:pt>
                <c:pt idx="17660">
                  <c:v>24.5277777777778</c:v>
                </c:pt>
                <c:pt idx="17661">
                  <c:v>24.529166666666701</c:v>
                </c:pt>
                <c:pt idx="17662">
                  <c:v>24.530555555555601</c:v>
                </c:pt>
                <c:pt idx="17663">
                  <c:v>24.531944444444399</c:v>
                </c:pt>
                <c:pt idx="17664">
                  <c:v>24.533333333333299</c:v>
                </c:pt>
                <c:pt idx="17665">
                  <c:v>24.5347222222222</c:v>
                </c:pt>
                <c:pt idx="17666">
                  <c:v>24.536111111111101</c:v>
                </c:pt>
                <c:pt idx="17667">
                  <c:v>24.537500000000001</c:v>
                </c:pt>
                <c:pt idx="17668">
                  <c:v>24.538888888888899</c:v>
                </c:pt>
                <c:pt idx="17669">
                  <c:v>24.540277777777799</c:v>
                </c:pt>
                <c:pt idx="17670">
                  <c:v>24.5416666666667</c:v>
                </c:pt>
                <c:pt idx="17671">
                  <c:v>24.5430555555556</c:v>
                </c:pt>
                <c:pt idx="17672">
                  <c:v>24.544444444444402</c:v>
                </c:pt>
                <c:pt idx="17673">
                  <c:v>24.545833333333299</c:v>
                </c:pt>
                <c:pt idx="17674">
                  <c:v>24.547222222222199</c:v>
                </c:pt>
                <c:pt idx="17675">
                  <c:v>24.5486111111111</c:v>
                </c:pt>
                <c:pt idx="17676">
                  <c:v>24.55</c:v>
                </c:pt>
                <c:pt idx="17677">
                  <c:v>24.551388888888901</c:v>
                </c:pt>
                <c:pt idx="17678">
                  <c:v>24.552777777777798</c:v>
                </c:pt>
                <c:pt idx="17679">
                  <c:v>24.554166666666699</c:v>
                </c:pt>
                <c:pt idx="17680">
                  <c:v>24.5555555555556</c:v>
                </c:pt>
                <c:pt idx="17681">
                  <c:v>24.556944444444401</c:v>
                </c:pt>
                <c:pt idx="17682">
                  <c:v>24.558333333333302</c:v>
                </c:pt>
                <c:pt idx="17683">
                  <c:v>24.559722222222199</c:v>
                </c:pt>
                <c:pt idx="17684">
                  <c:v>24.561111111111099</c:v>
                </c:pt>
                <c:pt idx="17685">
                  <c:v>24.5625</c:v>
                </c:pt>
                <c:pt idx="17686">
                  <c:v>24.563888888888901</c:v>
                </c:pt>
                <c:pt idx="17687">
                  <c:v>24.565277777777801</c:v>
                </c:pt>
                <c:pt idx="17688">
                  <c:v>24.566666666666698</c:v>
                </c:pt>
                <c:pt idx="17689">
                  <c:v>24.568055555555599</c:v>
                </c:pt>
                <c:pt idx="17690">
                  <c:v>24.5694444444444</c:v>
                </c:pt>
                <c:pt idx="17691">
                  <c:v>24.570833333333301</c:v>
                </c:pt>
                <c:pt idx="17692">
                  <c:v>24.572222222222202</c:v>
                </c:pt>
                <c:pt idx="17693">
                  <c:v>24.573611111111099</c:v>
                </c:pt>
                <c:pt idx="17694">
                  <c:v>24.574999999999999</c:v>
                </c:pt>
                <c:pt idx="17695">
                  <c:v>24.5763888888889</c:v>
                </c:pt>
                <c:pt idx="17696">
                  <c:v>24.577777777777801</c:v>
                </c:pt>
                <c:pt idx="17697">
                  <c:v>24.579166666666701</c:v>
                </c:pt>
                <c:pt idx="17698">
                  <c:v>24.580555555555598</c:v>
                </c:pt>
                <c:pt idx="17699">
                  <c:v>24.5819444444444</c:v>
                </c:pt>
                <c:pt idx="17700">
                  <c:v>24.5833333333333</c:v>
                </c:pt>
                <c:pt idx="17701">
                  <c:v>24.584722222222201</c:v>
                </c:pt>
                <c:pt idx="17702">
                  <c:v>24.586111111111101</c:v>
                </c:pt>
                <c:pt idx="17703">
                  <c:v>24.587499999999999</c:v>
                </c:pt>
                <c:pt idx="17704">
                  <c:v>24.588888888888899</c:v>
                </c:pt>
                <c:pt idx="17705">
                  <c:v>24.5902777777778</c:v>
                </c:pt>
                <c:pt idx="17706">
                  <c:v>24.591666666666701</c:v>
                </c:pt>
                <c:pt idx="17707">
                  <c:v>24.593055555555601</c:v>
                </c:pt>
                <c:pt idx="17708">
                  <c:v>24.594444444444399</c:v>
                </c:pt>
                <c:pt idx="17709">
                  <c:v>24.595833333333299</c:v>
                </c:pt>
                <c:pt idx="17710">
                  <c:v>24.5972222222222</c:v>
                </c:pt>
                <c:pt idx="17711">
                  <c:v>24.598611111111101</c:v>
                </c:pt>
                <c:pt idx="17712">
                  <c:v>24.6</c:v>
                </c:pt>
                <c:pt idx="17713">
                  <c:v>24.601388888888899</c:v>
                </c:pt>
                <c:pt idx="17714">
                  <c:v>24.602777777777799</c:v>
                </c:pt>
                <c:pt idx="17715">
                  <c:v>24.6041666666667</c:v>
                </c:pt>
                <c:pt idx="17716">
                  <c:v>24.6055555555556</c:v>
                </c:pt>
                <c:pt idx="17717">
                  <c:v>24.606944444444402</c:v>
                </c:pt>
                <c:pt idx="17718">
                  <c:v>24.608333333333299</c:v>
                </c:pt>
                <c:pt idx="17719">
                  <c:v>24.609722222222199</c:v>
                </c:pt>
                <c:pt idx="17720">
                  <c:v>24.6111111111111</c:v>
                </c:pt>
                <c:pt idx="17721">
                  <c:v>24.612500000000001</c:v>
                </c:pt>
                <c:pt idx="17722">
                  <c:v>24.613888888888901</c:v>
                </c:pt>
                <c:pt idx="17723">
                  <c:v>24.615277777777798</c:v>
                </c:pt>
                <c:pt idx="17724">
                  <c:v>24.616666666666699</c:v>
                </c:pt>
                <c:pt idx="17725">
                  <c:v>24.6180555555556</c:v>
                </c:pt>
                <c:pt idx="17726">
                  <c:v>24.619444444444401</c:v>
                </c:pt>
                <c:pt idx="17727">
                  <c:v>24.620833333333302</c:v>
                </c:pt>
                <c:pt idx="17728">
                  <c:v>24.622222222222199</c:v>
                </c:pt>
                <c:pt idx="17729">
                  <c:v>24.623611111111099</c:v>
                </c:pt>
                <c:pt idx="17730">
                  <c:v>24.625</c:v>
                </c:pt>
                <c:pt idx="17731">
                  <c:v>24.626388888888901</c:v>
                </c:pt>
                <c:pt idx="17732">
                  <c:v>24.627777777777801</c:v>
                </c:pt>
                <c:pt idx="17733">
                  <c:v>24.629166666666698</c:v>
                </c:pt>
                <c:pt idx="17734">
                  <c:v>24.630555555555599</c:v>
                </c:pt>
                <c:pt idx="17735">
                  <c:v>24.6319444444444</c:v>
                </c:pt>
                <c:pt idx="17736">
                  <c:v>24.633333333333301</c:v>
                </c:pt>
                <c:pt idx="17737">
                  <c:v>24.634722222222202</c:v>
                </c:pt>
                <c:pt idx="17738">
                  <c:v>24.636111111111099</c:v>
                </c:pt>
                <c:pt idx="17739">
                  <c:v>24.637499999999999</c:v>
                </c:pt>
                <c:pt idx="17740">
                  <c:v>24.6388888888889</c:v>
                </c:pt>
                <c:pt idx="17741">
                  <c:v>24.640277777777801</c:v>
                </c:pt>
                <c:pt idx="17742">
                  <c:v>24.641666666666701</c:v>
                </c:pt>
                <c:pt idx="17743">
                  <c:v>24.643055555555598</c:v>
                </c:pt>
                <c:pt idx="17744">
                  <c:v>24.6444444444444</c:v>
                </c:pt>
                <c:pt idx="17745">
                  <c:v>24.6458333333333</c:v>
                </c:pt>
                <c:pt idx="17746">
                  <c:v>24.647222222222201</c:v>
                </c:pt>
                <c:pt idx="17747">
                  <c:v>24.648611111111101</c:v>
                </c:pt>
                <c:pt idx="17748">
                  <c:v>24.65</c:v>
                </c:pt>
                <c:pt idx="17749">
                  <c:v>24.651388888888899</c:v>
                </c:pt>
                <c:pt idx="17750">
                  <c:v>24.6527777777778</c:v>
                </c:pt>
                <c:pt idx="17751">
                  <c:v>24.654166666666701</c:v>
                </c:pt>
                <c:pt idx="17752">
                  <c:v>24.655555555555601</c:v>
                </c:pt>
                <c:pt idx="17753">
                  <c:v>24.656944444444399</c:v>
                </c:pt>
                <c:pt idx="17754">
                  <c:v>24.658333333333299</c:v>
                </c:pt>
                <c:pt idx="17755">
                  <c:v>24.6597222222222</c:v>
                </c:pt>
                <c:pt idx="17756">
                  <c:v>24.661111111111101</c:v>
                </c:pt>
                <c:pt idx="17757">
                  <c:v>24.662500000000001</c:v>
                </c:pt>
                <c:pt idx="17758">
                  <c:v>24.663888888888899</c:v>
                </c:pt>
                <c:pt idx="17759">
                  <c:v>24.665277777777799</c:v>
                </c:pt>
                <c:pt idx="17760">
                  <c:v>24.6666666666667</c:v>
                </c:pt>
                <c:pt idx="17761">
                  <c:v>24.6680555555556</c:v>
                </c:pt>
                <c:pt idx="17762">
                  <c:v>24.669444444444402</c:v>
                </c:pt>
                <c:pt idx="17763">
                  <c:v>24.670833333333299</c:v>
                </c:pt>
                <c:pt idx="17764">
                  <c:v>24.672222222222199</c:v>
                </c:pt>
                <c:pt idx="17765">
                  <c:v>24.6736111111111</c:v>
                </c:pt>
                <c:pt idx="17766">
                  <c:v>24.675000000000001</c:v>
                </c:pt>
                <c:pt idx="17767">
                  <c:v>24.676388888888901</c:v>
                </c:pt>
                <c:pt idx="17768">
                  <c:v>24.677777777777798</c:v>
                </c:pt>
                <c:pt idx="17769">
                  <c:v>24.679166666666699</c:v>
                </c:pt>
                <c:pt idx="17770">
                  <c:v>24.6805555555556</c:v>
                </c:pt>
                <c:pt idx="17771">
                  <c:v>24.681944444444401</c:v>
                </c:pt>
                <c:pt idx="17772">
                  <c:v>24.683333333333302</c:v>
                </c:pt>
                <c:pt idx="17773">
                  <c:v>24.684722222222199</c:v>
                </c:pt>
                <c:pt idx="17774">
                  <c:v>24.686111111111099</c:v>
                </c:pt>
                <c:pt idx="17775">
                  <c:v>24.6875</c:v>
                </c:pt>
                <c:pt idx="17776">
                  <c:v>24.688888888888901</c:v>
                </c:pt>
                <c:pt idx="17777">
                  <c:v>24.690277777777801</c:v>
                </c:pt>
                <c:pt idx="17778">
                  <c:v>24.691666666666698</c:v>
                </c:pt>
                <c:pt idx="17779">
                  <c:v>24.693055555555599</c:v>
                </c:pt>
                <c:pt idx="17780">
                  <c:v>24.6944444444444</c:v>
                </c:pt>
                <c:pt idx="17781">
                  <c:v>24.695833333333301</c:v>
                </c:pt>
                <c:pt idx="17782">
                  <c:v>24.697222222222202</c:v>
                </c:pt>
                <c:pt idx="17783">
                  <c:v>24.698611111111099</c:v>
                </c:pt>
                <c:pt idx="17784">
                  <c:v>24.7</c:v>
                </c:pt>
                <c:pt idx="17785">
                  <c:v>24.7013888888889</c:v>
                </c:pt>
                <c:pt idx="17786">
                  <c:v>24.702777777777801</c:v>
                </c:pt>
                <c:pt idx="17787">
                  <c:v>24.704166666666701</c:v>
                </c:pt>
                <c:pt idx="17788">
                  <c:v>24.705555555555598</c:v>
                </c:pt>
                <c:pt idx="17789">
                  <c:v>24.7069444444444</c:v>
                </c:pt>
                <c:pt idx="17790">
                  <c:v>24.7083333333333</c:v>
                </c:pt>
                <c:pt idx="17791">
                  <c:v>24.709722222222201</c:v>
                </c:pt>
                <c:pt idx="17792">
                  <c:v>24.711111111111101</c:v>
                </c:pt>
                <c:pt idx="17793">
                  <c:v>24.712499999999999</c:v>
                </c:pt>
                <c:pt idx="17794">
                  <c:v>24.713888888888899</c:v>
                </c:pt>
                <c:pt idx="17795">
                  <c:v>24.7152777777778</c:v>
                </c:pt>
                <c:pt idx="17796">
                  <c:v>24.716666666666701</c:v>
                </c:pt>
                <c:pt idx="17797">
                  <c:v>24.718055555555601</c:v>
                </c:pt>
                <c:pt idx="17798">
                  <c:v>24.719444444444399</c:v>
                </c:pt>
                <c:pt idx="17799">
                  <c:v>24.720833333333299</c:v>
                </c:pt>
                <c:pt idx="17800">
                  <c:v>24.7222222222222</c:v>
                </c:pt>
                <c:pt idx="17801">
                  <c:v>24.723611111111101</c:v>
                </c:pt>
                <c:pt idx="17802">
                  <c:v>24.725000000000001</c:v>
                </c:pt>
                <c:pt idx="17803">
                  <c:v>24.726388888888899</c:v>
                </c:pt>
                <c:pt idx="17804">
                  <c:v>24.727777777777799</c:v>
                </c:pt>
                <c:pt idx="17805">
                  <c:v>24.7291666666667</c:v>
                </c:pt>
                <c:pt idx="17806">
                  <c:v>24.7305555555556</c:v>
                </c:pt>
                <c:pt idx="17807">
                  <c:v>24.731944444444402</c:v>
                </c:pt>
                <c:pt idx="17808">
                  <c:v>24.733333333333299</c:v>
                </c:pt>
                <c:pt idx="17809">
                  <c:v>24.734722222222199</c:v>
                </c:pt>
                <c:pt idx="17810">
                  <c:v>24.7361111111111</c:v>
                </c:pt>
                <c:pt idx="17811">
                  <c:v>24.737500000000001</c:v>
                </c:pt>
                <c:pt idx="17812">
                  <c:v>24.738888888888901</c:v>
                </c:pt>
                <c:pt idx="17813">
                  <c:v>24.740277777777798</c:v>
                </c:pt>
                <c:pt idx="17814">
                  <c:v>24.741666666666699</c:v>
                </c:pt>
                <c:pt idx="17815">
                  <c:v>24.7430555555556</c:v>
                </c:pt>
                <c:pt idx="17816">
                  <c:v>24.744444444444401</c:v>
                </c:pt>
                <c:pt idx="17817">
                  <c:v>24.745833333333302</c:v>
                </c:pt>
                <c:pt idx="17818">
                  <c:v>24.747222222222199</c:v>
                </c:pt>
                <c:pt idx="17819">
                  <c:v>24.748611111111099</c:v>
                </c:pt>
                <c:pt idx="17820">
                  <c:v>24.75</c:v>
                </c:pt>
                <c:pt idx="17821">
                  <c:v>24.751388888888901</c:v>
                </c:pt>
                <c:pt idx="17822">
                  <c:v>24.752777777777801</c:v>
                </c:pt>
                <c:pt idx="17823">
                  <c:v>24.754166666666698</c:v>
                </c:pt>
                <c:pt idx="17824">
                  <c:v>24.755555555555599</c:v>
                </c:pt>
                <c:pt idx="17825">
                  <c:v>24.7569444444444</c:v>
                </c:pt>
                <c:pt idx="17826">
                  <c:v>24.758333333333301</c:v>
                </c:pt>
                <c:pt idx="17827">
                  <c:v>24.759722222222202</c:v>
                </c:pt>
                <c:pt idx="17828">
                  <c:v>24.761111111111099</c:v>
                </c:pt>
                <c:pt idx="17829">
                  <c:v>24.762499999999999</c:v>
                </c:pt>
                <c:pt idx="17830">
                  <c:v>24.7638888888889</c:v>
                </c:pt>
                <c:pt idx="17831">
                  <c:v>24.765277777777801</c:v>
                </c:pt>
                <c:pt idx="17832">
                  <c:v>24.766666666666701</c:v>
                </c:pt>
                <c:pt idx="17833">
                  <c:v>24.768055555555598</c:v>
                </c:pt>
                <c:pt idx="17834">
                  <c:v>24.7694444444444</c:v>
                </c:pt>
                <c:pt idx="17835">
                  <c:v>24.7708333333333</c:v>
                </c:pt>
                <c:pt idx="17836">
                  <c:v>24.772222222222201</c:v>
                </c:pt>
                <c:pt idx="17837">
                  <c:v>24.773611111111101</c:v>
                </c:pt>
                <c:pt idx="17838">
                  <c:v>24.774999999999999</c:v>
                </c:pt>
                <c:pt idx="17839">
                  <c:v>24.776388888888899</c:v>
                </c:pt>
                <c:pt idx="17840">
                  <c:v>24.7777777777778</c:v>
                </c:pt>
                <c:pt idx="17841">
                  <c:v>24.779166666666701</c:v>
                </c:pt>
                <c:pt idx="17842">
                  <c:v>24.780555555555601</c:v>
                </c:pt>
                <c:pt idx="17843">
                  <c:v>24.781944444444399</c:v>
                </c:pt>
                <c:pt idx="17844">
                  <c:v>24.783333333333299</c:v>
                </c:pt>
                <c:pt idx="17845">
                  <c:v>24.7847222222222</c:v>
                </c:pt>
                <c:pt idx="17846">
                  <c:v>24.786111111111101</c:v>
                </c:pt>
                <c:pt idx="17847">
                  <c:v>24.787500000000001</c:v>
                </c:pt>
                <c:pt idx="17848">
                  <c:v>24.788888888888899</c:v>
                </c:pt>
                <c:pt idx="17849">
                  <c:v>24.790277777777799</c:v>
                </c:pt>
                <c:pt idx="17850">
                  <c:v>24.7916666666667</c:v>
                </c:pt>
                <c:pt idx="17851">
                  <c:v>24.7930555555556</c:v>
                </c:pt>
                <c:pt idx="17852">
                  <c:v>24.794444444444402</c:v>
                </c:pt>
                <c:pt idx="17853">
                  <c:v>24.795833333333299</c:v>
                </c:pt>
                <c:pt idx="17854">
                  <c:v>24.797222222222199</c:v>
                </c:pt>
                <c:pt idx="17855">
                  <c:v>24.7986111111111</c:v>
                </c:pt>
                <c:pt idx="17856">
                  <c:v>24.8</c:v>
                </c:pt>
                <c:pt idx="17857">
                  <c:v>24.801388888888901</c:v>
                </c:pt>
                <c:pt idx="17858">
                  <c:v>24.802777777777798</c:v>
                </c:pt>
                <c:pt idx="17859">
                  <c:v>24.804166666666699</c:v>
                </c:pt>
                <c:pt idx="17860">
                  <c:v>24.8055555555556</c:v>
                </c:pt>
                <c:pt idx="17861">
                  <c:v>24.806944444444401</c:v>
                </c:pt>
                <c:pt idx="17862">
                  <c:v>24.808333333333302</c:v>
                </c:pt>
                <c:pt idx="17863">
                  <c:v>24.809722222222199</c:v>
                </c:pt>
                <c:pt idx="17864">
                  <c:v>24.811111111111099</c:v>
                </c:pt>
                <c:pt idx="17865">
                  <c:v>24.8125</c:v>
                </c:pt>
                <c:pt idx="17866">
                  <c:v>24.813888888888901</c:v>
                </c:pt>
                <c:pt idx="17867">
                  <c:v>24.815277777777801</c:v>
                </c:pt>
                <c:pt idx="17868">
                  <c:v>24.816666666666698</c:v>
                </c:pt>
                <c:pt idx="17869">
                  <c:v>24.818055555555599</c:v>
                </c:pt>
                <c:pt idx="17870">
                  <c:v>24.8194444444444</c:v>
                </c:pt>
                <c:pt idx="17871">
                  <c:v>24.820833333333301</c:v>
                </c:pt>
                <c:pt idx="17872">
                  <c:v>24.822222222222202</c:v>
                </c:pt>
                <c:pt idx="17873">
                  <c:v>24.823611111111099</c:v>
                </c:pt>
                <c:pt idx="17874">
                  <c:v>24.824999999999999</c:v>
                </c:pt>
                <c:pt idx="17875">
                  <c:v>24.8263888888889</c:v>
                </c:pt>
                <c:pt idx="17876">
                  <c:v>24.827777777777801</c:v>
                </c:pt>
                <c:pt idx="17877">
                  <c:v>24.829166666666701</c:v>
                </c:pt>
                <c:pt idx="17878">
                  <c:v>24.830555555555598</c:v>
                </c:pt>
                <c:pt idx="17879">
                  <c:v>24.8319444444444</c:v>
                </c:pt>
                <c:pt idx="17880">
                  <c:v>24.8333333333333</c:v>
                </c:pt>
                <c:pt idx="17881">
                  <c:v>24.834722222222201</c:v>
                </c:pt>
                <c:pt idx="17882">
                  <c:v>24.836111111111101</c:v>
                </c:pt>
                <c:pt idx="17883">
                  <c:v>24.837499999999999</c:v>
                </c:pt>
                <c:pt idx="17884">
                  <c:v>24.838888888888899</c:v>
                </c:pt>
                <c:pt idx="17885">
                  <c:v>24.8402777777778</c:v>
                </c:pt>
                <c:pt idx="17886">
                  <c:v>24.841666666666701</c:v>
                </c:pt>
                <c:pt idx="17887">
                  <c:v>24.843055555555601</c:v>
                </c:pt>
                <c:pt idx="17888">
                  <c:v>24.844444444444399</c:v>
                </c:pt>
                <c:pt idx="17889">
                  <c:v>24.845833333333299</c:v>
                </c:pt>
                <c:pt idx="17890">
                  <c:v>24.8472222222222</c:v>
                </c:pt>
                <c:pt idx="17891">
                  <c:v>24.848611111111101</c:v>
                </c:pt>
                <c:pt idx="17892">
                  <c:v>24.85</c:v>
                </c:pt>
                <c:pt idx="17893">
                  <c:v>24.851388888888899</c:v>
                </c:pt>
                <c:pt idx="17894">
                  <c:v>24.852777777777799</c:v>
                </c:pt>
                <c:pt idx="17895">
                  <c:v>24.8541666666667</c:v>
                </c:pt>
                <c:pt idx="17896">
                  <c:v>24.8555555555556</c:v>
                </c:pt>
                <c:pt idx="17897">
                  <c:v>24.856944444444402</c:v>
                </c:pt>
                <c:pt idx="17898">
                  <c:v>24.858333333333299</c:v>
                </c:pt>
                <c:pt idx="17899">
                  <c:v>24.859722222222199</c:v>
                </c:pt>
                <c:pt idx="17900">
                  <c:v>24.8611111111111</c:v>
                </c:pt>
                <c:pt idx="17901">
                  <c:v>24.862500000000001</c:v>
                </c:pt>
                <c:pt idx="17902">
                  <c:v>24.863888888888901</c:v>
                </c:pt>
                <c:pt idx="17903">
                  <c:v>24.865277777777798</c:v>
                </c:pt>
                <c:pt idx="17904">
                  <c:v>24.866666666666699</c:v>
                </c:pt>
                <c:pt idx="17905">
                  <c:v>24.8680555555556</c:v>
                </c:pt>
                <c:pt idx="17906">
                  <c:v>24.869444444444401</c:v>
                </c:pt>
                <c:pt idx="17907">
                  <c:v>24.870833333333302</c:v>
                </c:pt>
                <c:pt idx="17908">
                  <c:v>24.872222222222199</c:v>
                </c:pt>
                <c:pt idx="17909">
                  <c:v>24.873611111111099</c:v>
                </c:pt>
                <c:pt idx="17910">
                  <c:v>24.875</c:v>
                </c:pt>
                <c:pt idx="17911">
                  <c:v>24.876388888888901</c:v>
                </c:pt>
                <c:pt idx="17912">
                  <c:v>24.877777777777801</c:v>
                </c:pt>
                <c:pt idx="17913">
                  <c:v>24.879166666666698</c:v>
                </c:pt>
                <c:pt idx="17914">
                  <c:v>24.880555555555599</c:v>
                </c:pt>
                <c:pt idx="17915">
                  <c:v>24.8819444444444</c:v>
                </c:pt>
                <c:pt idx="17916">
                  <c:v>24.883333333333301</c:v>
                </c:pt>
                <c:pt idx="17917">
                  <c:v>24.884722222222202</c:v>
                </c:pt>
                <c:pt idx="17918">
                  <c:v>24.886111111111099</c:v>
                </c:pt>
                <c:pt idx="17919">
                  <c:v>24.887499999999999</c:v>
                </c:pt>
                <c:pt idx="17920">
                  <c:v>24.8888888888889</c:v>
                </c:pt>
                <c:pt idx="17921">
                  <c:v>24.890277777777801</c:v>
                </c:pt>
                <c:pt idx="17922">
                  <c:v>24.891666666666701</c:v>
                </c:pt>
                <c:pt idx="17923">
                  <c:v>24.893055555555598</c:v>
                </c:pt>
                <c:pt idx="17924">
                  <c:v>24.8944444444444</c:v>
                </c:pt>
                <c:pt idx="17925">
                  <c:v>24.8958333333333</c:v>
                </c:pt>
                <c:pt idx="17926">
                  <c:v>24.897222222222201</c:v>
                </c:pt>
                <c:pt idx="17927">
                  <c:v>24.898611111111101</c:v>
                </c:pt>
                <c:pt idx="17928">
                  <c:v>24.9</c:v>
                </c:pt>
                <c:pt idx="17929">
                  <c:v>24.901388888888899</c:v>
                </c:pt>
                <c:pt idx="17930">
                  <c:v>24.9027777777778</c:v>
                </c:pt>
                <c:pt idx="17931">
                  <c:v>24.904166666666701</c:v>
                </c:pt>
                <c:pt idx="17932">
                  <c:v>24.905555555555601</c:v>
                </c:pt>
                <c:pt idx="17933">
                  <c:v>24.906944444444399</c:v>
                </c:pt>
                <c:pt idx="17934">
                  <c:v>24.908333333333299</c:v>
                </c:pt>
                <c:pt idx="17935">
                  <c:v>24.9097222222222</c:v>
                </c:pt>
                <c:pt idx="17936">
                  <c:v>24.911111111111101</c:v>
                </c:pt>
                <c:pt idx="17937">
                  <c:v>24.912500000000001</c:v>
                </c:pt>
                <c:pt idx="17938">
                  <c:v>24.913888888888899</c:v>
                </c:pt>
                <c:pt idx="17939">
                  <c:v>24.915277777777799</c:v>
                </c:pt>
                <c:pt idx="17940">
                  <c:v>24.9166666666667</c:v>
                </c:pt>
                <c:pt idx="17941">
                  <c:v>24.9180555555556</c:v>
                </c:pt>
                <c:pt idx="17942">
                  <c:v>24.919444444444402</c:v>
                </c:pt>
                <c:pt idx="17943">
                  <c:v>24.920833333333299</c:v>
                </c:pt>
                <c:pt idx="17944">
                  <c:v>24.922222222222199</c:v>
                </c:pt>
                <c:pt idx="17945">
                  <c:v>24.9236111111111</c:v>
                </c:pt>
                <c:pt idx="17946">
                  <c:v>24.925000000000001</c:v>
                </c:pt>
                <c:pt idx="17947">
                  <c:v>24.926388888888901</c:v>
                </c:pt>
                <c:pt idx="17948">
                  <c:v>24.927777777777798</c:v>
                </c:pt>
                <c:pt idx="17949">
                  <c:v>24.929166666666699</c:v>
                </c:pt>
                <c:pt idx="17950">
                  <c:v>24.9305555555556</c:v>
                </c:pt>
                <c:pt idx="17951">
                  <c:v>24.931944444444401</c:v>
                </c:pt>
                <c:pt idx="17952">
                  <c:v>24.933333333333302</c:v>
                </c:pt>
                <c:pt idx="17953">
                  <c:v>24.934722222222199</c:v>
                </c:pt>
                <c:pt idx="17954">
                  <c:v>24.936111111111099</c:v>
                </c:pt>
                <c:pt idx="17955">
                  <c:v>24.9375</c:v>
                </c:pt>
                <c:pt idx="17956">
                  <c:v>24.938888888888901</c:v>
                </c:pt>
                <c:pt idx="17957">
                  <c:v>24.940277777777801</c:v>
                </c:pt>
                <c:pt idx="17958">
                  <c:v>24.941666666666698</c:v>
                </c:pt>
                <c:pt idx="17959">
                  <c:v>24.943055555555599</c:v>
                </c:pt>
                <c:pt idx="17960">
                  <c:v>24.9444444444444</c:v>
                </c:pt>
                <c:pt idx="17961">
                  <c:v>24.945833333333301</c:v>
                </c:pt>
                <c:pt idx="17962">
                  <c:v>24.947222222222202</c:v>
                </c:pt>
                <c:pt idx="17963">
                  <c:v>24.948611111111099</c:v>
                </c:pt>
                <c:pt idx="17964">
                  <c:v>24.95</c:v>
                </c:pt>
                <c:pt idx="17965">
                  <c:v>24.9513888888889</c:v>
                </c:pt>
                <c:pt idx="17966">
                  <c:v>24.952777777777801</c:v>
                </c:pt>
                <c:pt idx="17967">
                  <c:v>24.954166666666701</c:v>
                </c:pt>
                <c:pt idx="17968">
                  <c:v>24.955555555555598</c:v>
                </c:pt>
                <c:pt idx="17969">
                  <c:v>24.9569444444444</c:v>
                </c:pt>
                <c:pt idx="17970">
                  <c:v>24.9583333333333</c:v>
                </c:pt>
                <c:pt idx="17971">
                  <c:v>24.959722222222201</c:v>
                </c:pt>
                <c:pt idx="17972">
                  <c:v>24.961111111111101</c:v>
                </c:pt>
                <c:pt idx="17973">
                  <c:v>24.962499999999999</c:v>
                </c:pt>
                <c:pt idx="17974">
                  <c:v>24.963888888888899</c:v>
                </c:pt>
                <c:pt idx="17975">
                  <c:v>24.9652777777778</c:v>
                </c:pt>
                <c:pt idx="17976">
                  <c:v>24.966666666666701</c:v>
                </c:pt>
                <c:pt idx="17977">
                  <c:v>24.968055555555601</c:v>
                </c:pt>
                <c:pt idx="17978">
                  <c:v>24.969444444444399</c:v>
                </c:pt>
                <c:pt idx="17979">
                  <c:v>24.970833333333299</c:v>
                </c:pt>
                <c:pt idx="17980">
                  <c:v>24.9722222222222</c:v>
                </c:pt>
                <c:pt idx="17981">
                  <c:v>24.973611111111101</c:v>
                </c:pt>
                <c:pt idx="17982">
                  <c:v>24.975000000000001</c:v>
                </c:pt>
                <c:pt idx="17983">
                  <c:v>24.976388888888899</c:v>
                </c:pt>
                <c:pt idx="17984">
                  <c:v>24.977777777777799</c:v>
                </c:pt>
                <c:pt idx="17985">
                  <c:v>24.9791666666667</c:v>
                </c:pt>
                <c:pt idx="17986">
                  <c:v>24.9805555555556</c:v>
                </c:pt>
                <c:pt idx="17987">
                  <c:v>24.981944444444402</c:v>
                </c:pt>
                <c:pt idx="17988">
                  <c:v>24.983333333333299</c:v>
                </c:pt>
                <c:pt idx="17989">
                  <c:v>24.984722222222199</c:v>
                </c:pt>
                <c:pt idx="17990">
                  <c:v>24.9861111111111</c:v>
                </c:pt>
                <c:pt idx="17991">
                  <c:v>24.987500000000001</c:v>
                </c:pt>
                <c:pt idx="17992">
                  <c:v>24.988888888888901</c:v>
                </c:pt>
                <c:pt idx="17993">
                  <c:v>24.990277777777798</c:v>
                </c:pt>
                <c:pt idx="17994">
                  <c:v>24.991666666666699</c:v>
                </c:pt>
                <c:pt idx="17995">
                  <c:v>24.9930555555556</c:v>
                </c:pt>
                <c:pt idx="17996">
                  <c:v>24.994444444444401</c:v>
                </c:pt>
                <c:pt idx="17997">
                  <c:v>24.995833333333302</c:v>
                </c:pt>
                <c:pt idx="17998">
                  <c:v>24.997222222222199</c:v>
                </c:pt>
                <c:pt idx="17999">
                  <c:v>24.998611111111099</c:v>
                </c:pt>
                <c:pt idx="18000">
                  <c:v>25</c:v>
                </c:pt>
                <c:pt idx="18001">
                  <c:v>25.001388888888901</c:v>
                </c:pt>
                <c:pt idx="18002">
                  <c:v>25.002777777777801</c:v>
                </c:pt>
                <c:pt idx="18003">
                  <c:v>25.004166666666698</c:v>
                </c:pt>
                <c:pt idx="18004">
                  <c:v>25.005555555555599</c:v>
                </c:pt>
                <c:pt idx="18005">
                  <c:v>25.0069444444444</c:v>
                </c:pt>
                <c:pt idx="18006">
                  <c:v>25.008333333333301</c:v>
                </c:pt>
                <c:pt idx="18007">
                  <c:v>25.009722222222202</c:v>
                </c:pt>
                <c:pt idx="18008">
                  <c:v>25.011111111111099</c:v>
                </c:pt>
                <c:pt idx="18009">
                  <c:v>25.012499999999999</c:v>
                </c:pt>
                <c:pt idx="18010">
                  <c:v>25.0138888888889</c:v>
                </c:pt>
                <c:pt idx="18011">
                  <c:v>25.015277777777801</c:v>
                </c:pt>
                <c:pt idx="18012">
                  <c:v>25.016666666666701</c:v>
                </c:pt>
                <c:pt idx="18013">
                  <c:v>25.018055555555598</c:v>
                </c:pt>
                <c:pt idx="18014">
                  <c:v>25.0194444444444</c:v>
                </c:pt>
                <c:pt idx="18015">
                  <c:v>25.0208333333333</c:v>
                </c:pt>
                <c:pt idx="18016">
                  <c:v>25.022222222222201</c:v>
                </c:pt>
                <c:pt idx="18017">
                  <c:v>25.023611111111101</c:v>
                </c:pt>
                <c:pt idx="18018">
                  <c:v>25.024999999999999</c:v>
                </c:pt>
                <c:pt idx="18019">
                  <c:v>25.026388888888899</c:v>
                </c:pt>
                <c:pt idx="18020">
                  <c:v>25.0277777777778</c:v>
                </c:pt>
                <c:pt idx="18021">
                  <c:v>25.029166666666701</c:v>
                </c:pt>
                <c:pt idx="18022">
                  <c:v>25.030555555555601</c:v>
                </c:pt>
                <c:pt idx="18023">
                  <c:v>25.031944444444399</c:v>
                </c:pt>
                <c:pt idx="18024">
                  <c:v>25.033333333333299</c:v>
                </c:pt>
                <c:pt idx="18025">
                  <c:v>25.0347222222222</c:v>
                </c:pt>
                <c:pt idx="18026">
                  <c:v>25.036111111111101</c:v>
                </c:pt>
                <c:pt idx="18027">
                  <c:v>25.037500000000001</c:v>
                </c:pt>
                <c:pt idx="18028">
                  <c:v>25.038888888888899</c:v>
                </c:pt>
                <c:pt idx="18029">
                  <c:v>25.040277777777799</c:v>
                </c:pt>
                <c:pt idx="18030">
                  <c:v>25.0416666666667</c:v>
                </c:pt>
                <c:pt idx="18031">
                  <c:v>25.0430555555556</c:v>
                </c:pt>
                <c:pt idx="18032">
                  <c:v>25.044444444444402</c:v>
                </c:pt>
                <c:pt idx="18033">
                  <c:v>25.045833333333299</c:v>
                </c:pt>
                <c:pt idx="18034">
                  <c:v>25.047222222222199</c:v>
                </c:pt>
                <c:pt idx="18035">
                  <c:v>25.0486111111111</c:v>
                </c:pt>
                <c:pt idx="18036">
                  <c:v>25.05</c:v>
                </c:pt>
                <c:pt idx="18037">
                  <c:v>25.051388888888901</c:v>
                </c:pt>
                <c:pt idx="18038">
                  <c:v>25.052777777777798</c:v>
                </c:pt>
                <c:pt idx="18039">
                  <c:v>25.054166666666699</c:v>
                </c:pt>
                <c:pt idx="18040">
                  <c:v>25.0555555555556</c:v>
                </c:pt>
                <c:pt idx="18041">
                  <c:v>25.056944444444401</c:v>
                </c:pt>
                <c:pt idx="18042">
                  <c:v>25.058333333333302</c:v>
                </c:pt>
                <c:pt idx="18043">
                  <c:v>25.059722222222199</c:v>
                </c:pt>
                <c:pt idx="18044">
                  <c:v>25.061111111111099</c:v>
                </c:pt>
                <c:pt idx="18045">
                  <c:v>25.0625</c:v>
                </c:pt>
                <c:pt idx="18046">
                  <c:v>25.063888888888901</c:v>
                </c:pt>
                <c:pt idx="18047">
                  <c:v>25.065277777777801</c:v>
                </c:pt>
                <c:pt idx="18048">
                  <c:v>25.066666666666698</c:v>
                </c:pt>
                <c:pt idx="18049">
                  <c:v>25.068055555555599</c:v>
                </c:pt>
                <c:pt idx="18050">
                  <c:v>25.0694444444444</c:v>
                </c:pt>
                <c:pt idx="18051">
                  <c:v>25.070833333333301</c:v>
                </c:pt>
                <c:pt idx="18052">
                  <c:v>25.072222222222202</c:v>
                </c:pt>
                <c:pt idx="18053">
                  <c:v>25.073611111111099</c:v>
                </c:pt>
                <c:pt idx="18054">
                  <c:v>25.074999999999999</c:v>
                </c:pt>
                <c:pt idx="18055">
                  <c:v>25.0763888888889</c:v>
                </c:pt>
                <c:pt idx="18056">
                  <c:v>25.077777777777801</c:v>
                </c:pt>
                <c:pt idx="18057">
                  <c:v>25.079166666666701</c:v>
                </c:pt>
                <c:pt idx="18058">
                  <c:v>25.080555555555598</c:v>
                </c:pt>
                <c:pt idx="18059">
                  <c:v>25.0819444444444</c:v>
                </c:pt>
                <c:pt idx="18060">
                  <c:v>25.0833333333333</c:v>
                </c:pt>
                <c:pt idx="18061">
                  <c:v>25.084722222222201</c:v>
                </c:pt>
                <c:pt idx="18062">
                  <c:v>25.086111111111101</c:v>
                </c:pt>
                <c:pt idx="18063">
                  <c:v>25.087499999999999</c:v>
                </c:pt>
                <c:pt idx="18064">
                  <c:v>25.088888888888899</c:v>
                </c:pt>
                <c:pt idx="18065">
                  <c:v>25.0902777777778</c:v>
                </c:pt>
                <c:pt idx="18066">
                  <c:v>25.091666666666701</c:v>
                </c:pt>
                <c:pt idx="18067">
                  <c:v>25.093055555555601</c:v>
                </c:pt>
                <c:pt idx="18068">
                  <c:v>25.094444444444399</c:v>
                </c:pt>
                <c:pt idx="18069">
                  <c:v>25.095833333333299</c:v>
                </c:pt>
                <c:pt idx="18070">
                  <c:v>25.0972222222222</c:v>
                </c:pt>
                <c:pt idx="18071">
                  <c:v>25.098611111111101</c:v>
                </c:pt>
                <c:pt idx="18072">
                  <c:v>25.1</c:v>
                </c:pt>
                <c:pt idx="18073">
                  <c:v>25.101388888888899</c:v>
                </c:pt>
                <c:pt idx="18074">
                  <c:v>25.102777777777799</c:v>
                </c:pt>
                <c:pt idx="18075">
                  <c:v>25.1041666666667</c:v>
                </c:pt>
                <c:pt idx="18076">
                  <c:v>25.1055555555556</c:v>
                </c:pt>
                <c:pt idx="18077">
                  <c:v>25.106944444444402</c:v>
                </c:pt>
                <c:pt idx="18078">
                  <c:v>25.108333333333299</c:v>
                </c:pt>
                <c:pt idx="18079">
                  <c:v>25.109722222222199</c:v>
                </c:pt>
                <c:pt idx="18080">
                  <c:v>25.1111111111111</c:v>
                </c:pt>
                <c:pt idx="18081">
                  <c:v>25.112500000000001</c:v>
                </c:pt>
                <c:pt idx="18082">
                  <c:v>25.113888888888901</c:v>
                </c:pt>
                <c:pt idx="18083">
                  <c:v>25.115277777777798</c:v>
                </c:pt>
                <c:pt idx="18084">
                  <c:v>25.116666666666699</c:v>
                </c:pt>
                <c:pt idx="18085">
                  <c:v>25.1180555555556</c:v>
                </c:pt>
                <c:pt idx="18086">
                  <c:v>25.119444444444401</c:v>
                </c:pt>
                <c:pt idx="18087">
                  <c:v>25.120833333333302</c:v>
                </c:pt>
                <c:pt idx="18088">
                  <c:v>25.122222222222199</c:v>
                </c:pt>
                <c:pt idx="18089">
                  <c:v>25.123611111111099</c:v>
                </c:pt>
                <c:pt idx="18090">
                  <c:v>25.125</c:v>
                </c:pt>
                <c:pt idx="18091">
                  <c:v>25.126388888888901</c:v>
                </c:pt>
                <c:pt idx="18092">
                  <c:v>25.127777777777801</c:v>
                </c:pt>
                <c:pt idx="18093">
                  <c:v>25.129166666666698</c:v>
                </c:pt>
                <c:pt idx="18094">
                  <c:v>25.130555555555599</c:v>
                </c:pt>
                <c:pt idx="18095">
                  <c:v>25.1319444444444</c:v>
                </c:pt>
                <c:pt idx="18096">
                  <c:v>25.133333333333301</c:v>
                </c:pt>
                <c:pt idx="18097">
                  <c:v>25.134722222222202</c:v>
                </c:pt>
                <c:pt idx="18098">
                  <c:v>25.136111111111099</c:v>
                </c:pt>
                <c:pt idx="18099">
                  <c:v>25.137499999999999</c:v>
                </c:pt>
                <c:pt idx="18100">
                  <c:v>25.1388888888889</c:v>
                </c:pt>
                <c:pt idx="18101">
                  <c:v>25.140277777777801</c:v>
                </c:pt>
                <c:pt idx="18102">
                  <c:v>25.141666666666701</c:v>
                </c:pt>
                <c:pt idx="18103">
                  <c:v>25.143055555555598</c:v>
                </c:pt>
                <c:pt idx="18104">
                  <c:v>25.1444444444444</c:v>
                </c:pt>
                <c:pt idx="18105">
                  <c:v>25.1458333333333</c:v>
                </c:pt>
                <c:pt idx="18106">
                  <c:v>25.147222222222201</c:v>
                </c:pt>
                <c:pt idx="18107">
                  <c:v>25.148611111111101</c:v>
                </c:pt>
                <c:pt idx="18108">
                  <c:v>25.15</c:v>
                </c:pt>
                <c:pt idx="18109">
                  <c:v>25.151388888888899</c:v>
                </c:pt>
                <c:pt idx="18110">
                  <c:v>25.1527777777778</c:v>
                </c:pt>
                <c:pt idx="18111">
                  <c:v>25.154166666666701</c:v>
                </c:pt>
                <c:pt idx="18112">
                  <c:v>25.155555555555601</c:v>
                </c:pt>
                <c:pt idx="18113">
                  <c:v>25.156944444444399</c:v>
                </c:pt>
                <c:pt idx="18114">
                  <c:v>25.158333333333299</c:v>
                </c:pt>
                <c:pt idx="18115">
                  <c:v>25.1597222222222</c:v>
                </c:pt>
                <c:pt idx="18116">
                  <c:v>25.161111111111101</c:v>
                </c:pt>
                <c:pt idx="18117">
                  <c:v>25.162500000000001</c:v>
                </c:pt>
                <c:pt idx="18118">
                  <c:v>25.163888888888899</c:v>
                </c:pt>
                <c:pt idx="18119">
                  <c:v>25.165277777777799</c:v>
                </c:pt>
                <c:pt idx="18120">
                  <c:v>25.1666666666667</c:v>
                </c:pt>
                <c:pt idx="18121">
                  <c:v>25.1680555555556</c:v>
                </c:pt>
                <c:pt idx="18122">
                  <c:v>25.169444444444402</c:v>
                </c:pt>
                <c:pt idx="18123">
                  <c:v>25.170833333333299</c:v>
                </c:pt>
                <c:pt idx="18124">
                  <c:v>25.172222222222199</c:v>
                </c:pt>
                <c:pt idx="18125">
                  <c:v>25.1736111111111</c:v>
                </c:pt>
                <c:pt idx="18126">
                  <c:v>25.175000000000001</c:v>
                </c:pt>
                <c:pt idx="18127">
                  <c:v>25.176388888888901</c:v>
                </c:pt>
                <c:pt idx="18128">
                  <c:v>25.177777777777798</c:v>
                </c:pt>
                <c:pt idx="18129">
                  <c:v>25.179166666666699</c:v>
                </c:pt>
                <c:pt idx="18130">
                  <c:v>25.1805555555556</c:v>
                </c:pt>
                <c:pt idx="18131">
                  <c:v>25.181944444444401</c:v>
                </c:pt>
                <c:pt idx="18132">
                  <c:v>25.183333333333302</c:v>
                </c:pt>
                <c:pt idx="18133">
                  <c:v>25.184722222222199</c:v>
                </c:pt>
                <c:pt idx="18134">
                  <c:v>25.186111111111099</c:v>
                </c:pt>
                <c:pt idx="18135">
                  <c:v>25.1875</c:v>
                </c:pt>
                <c:pt idx="18136">
                  <c:v>25.188888888888901</c:v>
                </c:pt>
                <c:pt idx="18137">
                  <c:v>25.190277777777801</c:v>
                </c:pt>
                <c:pt idx="18138">
                  <c:v>25.191666666666698</c:v>
                </c:pt>
                <c:pt idx="18139">
                  <c:v>25.193055555555599</c:v>
                </c:pt>
                <c:pt idx="18140">
                  <c:v>25.1944444444444</c:v>
                </c:pt>
                <c:pt idx="18141">
                  <c:v>25.195833333333301</c:v>
                </c:pt>
                <c:pt idx="18142">
                  <c:v>25.197222222222202</c:v>
                </c:pt>
                <c:pt idx="18143">
                  <c:v>25.198611111111099</c:v>
                </c:pt>
                <c:pt idx="18144">
                  <c:v>25.2</c:v>
                </c:pt>
                <c:pt idx="18145">
                  <c:v>25.2013888888889</c:v>
                </c:pt>
                <c:pt idx="18146">
                  <c:v>25.202777777777801</c:v>
                </c:pt>
                <c:pt idx="18147">
                  <c:v>25.204166666666701</c:v>
                </c:pt>
                <c:pt idx="18148">
                  <c:v>25.205555555555598</c:v>
                </c:pt>
                <c:pt idx="18149">
                  <c:v>25.2069444444444</c:v>
                </c:pt>
                <c:pt idx="18150">
                  <c:v>25.2083333333333</c:v>
                </c:pt>
                <c:pt idx="18151">
                  <c:v>25.209722222222201</c:v>
                </c:pt>
                <c:pt idx="18152">
                  <c:v>25.211111111111101</c:v>
                </c:pt>
                <c:pt idx="18153">
                  <c:v>25.212499999999999</c:v>
                </c:pt>
                <c:pt idx="18154">
                  <c:v>25.213888888888899</c:v>
                </c:pt>
                <c:pt idx="18155">
                  <c:v>25.2152777777778</c:v>
                </c:pt>
                <c:pt idx="18156">
                  <c:v>25.216666666666701</c:v>
                </c:pt>
                <c:pt idx="18157">
                  <c:v>25.218055555555601</c:v>
                </c:pt>
                <c:pt idx="18158">
                  <c:v>25.219444444444399</c:v>
                </c:pt>
                <c:pt idx="18159">
                  <c:v>25.220833333333299</c:v>
                </c:pt>
                <c:pt idx="18160">
                  <c:v>25.2222222222222</c:v>
                </c:pt>
                <c:pt idx="18161">
                  <c:v>25.223611111111101</c:v>
                </c:pt>
                <c:pt idx="18162">
                  <c:v>25.225000000000001</c:v>
                </c:pt>
                <c:pt idx="18163">
                  <c:v>25.226388888888899</c:v>
                </c:pt>
                <c:pt idx="18164">
                  <c:v>25.227777777777799</c:v>
                </c:pt>
                <c:pt idx="18165">
                  <c:v>25.2291666666667</c:v>
                </c:pt>
                <c:pt idx="18166">
                  <c:v>25.2305555555556</c:v>
                </c:pt>
                <c:pt idx="18167">
                  <c:v>25.231944444444402</c:v>
                </c:pt>
                <c:pt idx="18168">
                  <c:v>25.233333333333299</c:v>
                </c:pt>
                <c:pt idx="18169">
                  <c:v>25.234722222222199</c:v>
                </c:pt>
                <c:pt idx="18170">
                  <c:v>25.2361111111111</c:v>
                </c:pt>
                <c:pt idx="18171">
                  <c:v>25.237500000000001</c:v>
                </c:pt>
                <c:pt idx="18172">
                  <c:v>25.238888888888901</c:v>
                </c:pt>
                <c:pt idx="18173">
                  <c:v>25.240277777777798</c:v>
                </c:pt>
                <c:pt idx="18174">
                  <c:v>25.241666666666699</c:v>
                </c:pt>
                <c:pt idx="18175">
                  <c:v>25.2430555555556</c:v>
                </c:pt>
                <c:pt idx="18176">
                  <c:v>25.244444444444401</c:v>
                </c:pt>
                <c:pt idx="18177">
                  <c:v>25.245833333333302</c:v>
                </c:pt>
                <c:pt idx="18178">
                  <c:v>25.247222222222199</c:v>
                </c:pt>
                <c:pt idx="18179">
                  <c:v>25.248611111111099</c:v>
                </c:pt>
                <c:pt idx="18180">
                  <c:v>25.25</c:v>
                </c:pt>
                <c:pt idx="18181">
                  <c:v>25.251388888888901</c:v>
                </c:pt>
                <c:pt idx="18182">
                  <c:v>25.252777777777801</c:v>
                </c:pt>
                <c:pt idx="18183">
                  <c:v>25.254166666666698</c:v>
                </c:pt>
                <c:pt idx="18184">
                  <c:v>25.255555555555599</c:v>
                </c:pt>
                <c:pt idx="18185">
                  <c:v>25.2569444444444</c:v>
                </c:pt>
                <c:pt idx="18186">
                  <c:v>25.258333333333301</c:v>
                </c:pt>
                <c:pt idx="18187">
                  <c:v>25.259722222222202</c:v>
                </c:pt>
                <c:pt idx="18188">
                  <c:v>25.261111111111099</c:v>
                </c:pt>
                <c:pt idx="18189">
                  <c:v>25.262499999999999</c:v>
                </c:pt>
                <c:pt idx="18190">
                  <c:v>25.2638888888889</c:v>
                </c:pt>
                <c:pt idx="18191">
                  <c:v>25.265277777777801</c:v>
                </c:pt>
                <c:pt idx="18192">
                  <c:v>25.266666666666701</c:v>
                </c:pt>
                <c:pt idx="18193">
                  <c:v>25.268055555555598</c:v>
                </c:pt>
                <c:pt idx="18194">
                  <c:v>25.2694444444444</c:v>
                </c:pt>
                <c:pt idx="18195">
                  <c:v>25.2708333333333</c:v>
                </c:pt>
                <c:pt idx="18196">
                  <c:v>25.272222222222201</c:v>
                </c:pt>
                <c:pt idx="18197">
                  <c:v>25.273611111111101</c:v>
                </c:pt>
                <c:pt idx="18198">
                  <c:v>25.274999999999999</c:v>
                </c:pt>
                <c:pt idx="18199">
                  <c:v>25.276388888888899</c:v>
                </c:pt>
                <c:pt idx="18200">
                  <c:v>25.2777777777778</c:v>
                </c:pt>
                <c:pt idx="18201">
                  <c:v>25.279166666666701</c:v>
                </c:pt>
                <c:pt idx="18202">
                  <c:v>25.280555555555601</c:v>
                </c:pt>
                <c:pt idx="18203">
                  <c:v>25.281944444444399</c:v>
                </c:pt>
                <c:pt idx="18204">
                  <c:v>25.283333333333299</c:v>
                </c:pt>
                <c:pt idx="18205">
                  <c:v>25.2847222222222</c:v>
                </c:pt>
                <c:pt idx="18206">
                  <c:v>25.286111111111101</c:v>
                </c:pt>
                <c:pt idx="18207">
                  <c:v>25.287500000000001</c:v>
                </c:pt>
                <c:pt idx="18208">
                  <c:v>25.288888888888899</c:v>
                </c:pt>
                <c:pt idx="18209">
                  <c:v>25.290277777777799</c:v>
                </c:pt>
                <c:pt idx="18210">
                  <c:v>25.2916666666667</c:v>
                </c:pt>
                <c:pt idx="18211">
                  <c:v>25.2930555555556</c:v>
                </c:pt>
                <c:pt idx="18212">
                  <c:v>25.294444444444402</c:v>
                </c:pt>
                <c:pt idx="18213">
                  <c:v>25.295833333333299</c:v>
                </c:pt>
                <c:pt idx="18214">
                  <c:v>25.297222222222199</c:v>
                </c:pt>
                <c:pt idx="18215">
                  <c:v>25.2986111111111</c:v>
                </c:pt>
                <c:pt idx="18216">
                  <c:v>25.3</c:v>
                </c:pt>
                <c:pt idx="18217">
                  <c:v>25.301388888888901</c:v>
                </c:pt>
                <c:pt idx="18218">
                  <c:v>25.302777777777798</c:v>
                </c:pt>
                <c:pt idx="18219">
                  <c:v>25.304166666666699</c:v>
                </c:pt>
                <c:pt idx="18220">
                  <c:v>25.3055555555556</c:v>
                </c:pt>
                <c:pt idx="18221">
                  <c:v>25.306944444444401</c:v>
                </c:pt>
                <c:pt idx="18222">
                  <c:v>25.308333333333302</c:v>
                </c:pt>
                <c:pt idx="18223">
                  <c:v>25.309722222222199</c:v>
                </c:pt>
                <c:pt idx="18224">
                  <c:v>25.311111111111099</c:v>
                </c:pt>
                <c:pt idx="18225">
                  <c:v>25.3125</c:v>
                </c:pt>
                <c:pt idx="18226">
                  <c:v>25.313888888888901</c:v>
                </c:pt>
                <c:pt idx="18227">
                  <c:v>25.315277777777801</c:v>
                </c:pt>
                <c:pt idx="18228">
                  <c:v>25.316666666666698</c:v>
                </c:pt>
                <c:pt idx="18229">
                  <c:v>25.318055555555599</c:v>
                </c:pt>
                <c:pt idx="18230">
                  <c:v>25.3194444444444</c:v>
                </c:pt>
                <c:pt idx="18231">
                  <c:v>25.320833333333301</c:v>
                </c:pt>
                <c:pt idx="18232">
                  <c:v>25.322222222222202</c:v>
                </c:pt>
                <c:pt idx="18233">
                  <c:v>25.323611111111099</c:v>
                </c:pt>
                <c:pt idx="18234">
                  <c:v>25.324999999999999</c:v>
                </c:pt>
                <c:pt idx="18235">
                  <c:v>25.3263888888889</c:v>
                </c:pt>
                <c:pt idx="18236">
                  <c:v>25.327777777777801</c:v>
                </c:pt>
                <c:pt idx="18237">
                  <c:v>25.329166666666701</c:v>
                </c:pt>
                <c:pt idx="18238">
                  <c:v>25.330555555555598</c:v>
                </c:pt>
                <c:pt idx="18239">
                  <c:v>25.3319444444444</c:v>
                </c:pt>
                <c:pt idx="18240">
                  <c:v>25.3333333333333</c:v>
                </c:pt>
                <c:pt idx="18241">
                  <c:v>25.334722222222201</c:v>
                </c:pt>
                <c:pt idx="18242">
                  <c:v>25.336111111111101</c:v>
                </c:pt>
                <c:pt idx="18243">
                  <c:v>25.337499999999999</c:v>
                </c:pt>
                <c:pt idx="18244">
                  <c:v>25.338888888888899</c:v>
                </c:pt>
                <c:pt idx="18245">
                  <c:v>25.3402777777778</c:v>
                </c:pt>
                <c:pt idx="18246">
                  <c:v>25.341666666666701</c:v>
                </c:pt>
                <c:pt idx="18247">
                  <c:v>25.343055555555601</c:v>
                </c:pt>
                <c:pt idx="18248">
                  <c:v>25.344444444444399</c:v>
                </c:pt>
                <c:pt idx="18249">
                  <c:v>25.345833333333299</c:v>
                </c:pt>
                <c:pt idx="18250">
                  <c:v>25.3472222222222</c:v>
                </c:pt>
                <c:pt idx="18251">
                  <c:v>25.348611111111101</c:v>
                </c:pt>
                <c:pt idx="18252">
                  <c:v>25.35</c:v>
                </c:pt>
                <c:pt idx="18253">
                  <c:v>25.351388888888899</c:v>
                </c:pt>
                <c:pt idx="18254">
                  <c:v>25.352777777777799</c:v>
                </c:pt>
                <c:pt idx="18255">
                  <c:v>25.3541666666667</c:v>
                </c:pt>
                <c:pt idx="18256">
                  <c:v>25.3555555555556</c:v>
                </c:pt>
                <c:pt idx="18257">
                  <c:v>25.356944444444402</c:v>
                </c:pt>
                <c:pt idx="18258">
                  <c:v>25.358333333333299</c:v>
                </c:pt>
                <c:pt idx="18259">
                  <c:v>25.359722222222199</c:v>
                </c:pt>
                <c:pt idx="18260">
                  <c:v>25.3611111111111</c:v>
                </c:pt>
                <c:pt idx="18261">
                  <c:v>25.362500000000001</c:v>
                </c:pt>
                <c:pt idx="18262">
                  <c:v>25.363888888888901</c:v>
                </c:pt>
                <c:pt idx="18263">
                  <c:v>25.365277777777798</c:v>
                </c:pt>
                <c:pt idx="18264">
                  <c:v>25.366666666666699</c:v>
                </c:pt>
                <c:pt idx="18265">
                  <c:v>25.3680555555556</c:v>
                </c:pt>
                <c:pt idx="18266">
                  <c:v>25.369444444444401</c:v>
                </c:pt>
                <c:pt idx="18267">
                  <c:v>25.370833333333302</c:v>
                </c:pt>
                <c:pt idx="18268">
                  <c:v>25.372222222222199</c:v>
                </c:pt>
                <c:pt idx="18269">
                  <c:v>25.373611111111099</c:v>
                </c:pt>
                <c:pt idx="18270">
                  <c:v>25.375</c:v>
                </c:pt>
                <c:pt idx="18271">
                  <c:v>25.376388888888901</c:v>
                </c:pt>
                <c:pt idx="18272">
                  <c:v>25.377777777777801</c:v>
                </c:pt>
                <c:pt idx="18273">
                  <c:v>25.379166666666698</c:v>
                </c:pt>
                <c:pt idx="18274">
                  <c:v>25.380555555555599</c:v>
                </c:pt>
                <c:pt idx="18275">
                  <c:v>25.3819444444444</c:v>
                </c:pt>
                <c:pt idx="18276">
                  <c:v>25.383333333333301</c:v>
                </c:pt>
                <c:pt idx="18277">
                  <c:v>25.384722222222202</c:v>
                </c:pt>
                <c:pt idx="18278">
                  <c:v>25.386111111111099</c:v>
                </c:pt>
                <c:pt idx="18279">
                  <c:v>25.387499999999999</c:v>
                </c:pt>
                <c:pt idx="18280">
                  <c:v>25.3888888888889</c:v>
                </c:pt>
                <c:pt idx="18281">
                  <c:v>25.390277777777801</c:v>
                </c:pt>
                <c:pt idx="18282">
                  <c:v>25.391666666666701</c:v>
                </c:pt>
                <c:pt idx="18283">
                  <c:v>25.393055555555598</c:v>
                </c:pt>
                <c:pt idx="18284">
                  <c:v>25.3944444444444</c:v>
                </c:pt>
                <c:pt idx="18285">
                  <c:v>25.3958333333333</c:v>
                </c:pt>
                <c:pt idx="18286">
                  <c:v>25.397222222222201</c:v>
                </c:pt>
                <c:pt idx="18287">
                  <c:v>25.398611111111101</c:v>
                </c:pt>
                <c:pt idx="18288">
                  <c:v>25.4</c:v>
                </c:pt>
                <c:pt idx="18289">
                  <c:v>25.401388888888899</c:v>
                </c:pt>
                <c:pt idx="18290">
                  <c:v>25.4027777777778</c:v>
                </c:pt>
                <c:pt idx="18291">
                  <c:v>25.404166666666701</c:v>
                </c:pt>
                <c:pt idx="18292">
                  <c:v>25.405555555555601</c:v>
                </c:pt>
                <c:pt idx="18293">
                  <c:v>25.406944444444399</c:v>
                </c:pt>
                <c:pt idx="18294">
                  <c:v>25.408333333333299</c:v>
                </c:pt>
                <c:pt idx="18295">
                  <c:v>25.4097222222222</c:v>
                </c:pt>
                <c:pt idx="18296">
                  <c:v>25.411111111111101</c:v>
                </c:pt>
                <c:pt idx="18297">
                  <c:v>25.412500000000001</c:v>
                </c:pt>
                <c:pt idx="18298">
                  <c:v>25.413888888888899</c:v>
                </c:pt>
                <c:pt idx="18299">
                  <c:v>25.415277777777799</c:v>
                </c:pt>
                <c:pt idx="18300">
                  <c:v>25.4166666666667</c:v>
                </c:pt>
                <c:pt idx="18301">
                  <c:v>25.4180555555556</c:v>
                </c:pt>
                <c:pt idx="18302">
                  <c:v>25.419444444444402</c:v>
                </c:pt>
                <c:pt idx="18303">
                  <c:v>25.420833333333299</c:v>
                </c:pt>
                <c:pt idx="18304">
                  <c:v>25.422222222222199</c:v>
                </c:pt>
                <c:pt idx="18305">
                  <c:v>25.4236111111111</c:v>
                </c:pt>
                <c:pt idx="18306">
                  <c:v>25.425000000000001</c:v>
                </c:pt>
                <c:pt idx="18307">
                  <c:v>25.426388888888901</c:v>
                </c:pt>
                <c:pt idx="18308">
                  <c:v>25.427777777777798</c:v>
                </c:pt>
                <c:pt idx="18309">
                  <c:v>25.429166666666699</c:v>
                </c:pt>
                <c:pt idx="18310">
                  <c:v>25.4305555555556</c:v>
                </c:pt>
                <c:pt idx="18311">
                  <c:v>25.431944444444401</c:v>
                </c:pt>
                <c:pt idx="18312">
                  <c:v>25.433333333333302</c:v>
                </c:pt>
                <c:pt idx="18313">
                  <c:v>25.434722222222199</c:v>
                </c:pt>
                <c:pt idx="18314">
                  <c:v>25.436111111111099</c:v>
                </c:pt>
                <c:pt idx="18315">
                  <c:v>25.4375</c:v>
                </c:pt>
                <c:pt idx="18316">
                  <c:v>25.438888888888901</c:v>
                </c:pt>
                <c:pt idx="18317">
                  <c:v>25.440277777777801</c:v>
                </c:pt>
                <c:pt idx="18318">
                  <c:v>25.441666666666698</c:v>
                </c:pt>
                <c:pt idx="18319">
                  <c:v>25.443055555555599</c:v>
                </c:pt>
                <c:pt idx="18320">
                  <c:v>25.4444444444444</c:v>
                </c:pt>
                <c:pt idx="18321">
                  <c:v>25.445833333333301</c:v>
                </c:pt>
                <c:pt idx="18322">
                  <c:v>25.447222222222202</c:v>
                </c:pt>
                <c:pt idx="18323">
                  <c:v>25.448611111111099</c:v>
                </c:pt>
                <c:pt idx="18324">
                  <c:v>25.45</c:v>
                </c:pt>
                <c:pt idx="18325">
                  <c:v>25.4513888888889</c:v>
                </c:pt>
                <c:pt idx="18326">
                  <c:v>25.452777777777801</c:v>
                </c:pt>
                <c:pt idx="18327">
                  <c:v>25.454166666666701</c:v>
                </c:pt>
                <c:pt idx="18328">
                  <c:v>25.455555555555598</c:v>
                </c:pt>
                <c:pt idx="18329">
                  <c:v>25.4569444444444</c:v>
                </c:pt>
                <c:pt idx="18330">
                  <c:v>25.4583333333333</c:v>
                </c:pt>
                <c:pt idx="18331">
                  <c:v>25.459722222222201</c:v>
                </c:pt>
                <c:pt idx="18332">
                  <c:v>25.461111111111101</c:v>
                </c:pt>
                <c:pt idx="18333">
                  <c:v>25.462499999999999</c:v>
                </c:pt>
                <c:pt idx="18334">
                  <c:v>25.463888888888899</c:v>
                </c:pt>
                <c:pt idx="18335">
                  <c:v>25.4652777777778</c:v>
                </c:pt>
                <c:pt idx="18336">
                  <c:v>25.466666666666701</c:v>
                </c:pt>
                <c:pt idx="18337">
                  <c:v>25.468055555555601</c:v>
                </c:pt>
                <c:pt idx="18338">
                  <c:v>25.469444444444399</c:v>
                </c:pt>
                <c:pt idx="18339">
                  <c:v>25.470833333333299</c:v>
                </c:pt>
                <c:pt idx="18340">
                  <c:v>25.4722222222222</c:v>
                </c:pt>
                <c:pt idx="18341">
                  <c:v>25.473611111111101</c:v>
                </c:pt>
                <c:pt idx="18342">
                  <c:v>25.475000000000001</c:v>
                </c:pt>
                <c:pt idx="18343">
                  <c:v>25.476388888888899</c:v>
                </c:pt>
                <c:pt idx="18344">
                  <c:v>25.477777777777799</c:v>
                </c:pt>
                <c:pt idx="18345">
                  <c:v>25.4791666666667</c:v>
                </c:pt>
                <c:pt idx="18346">
                  <c:v>25.4805555555556</c:v>
                </c:pt>
                <c:pt idx="18347">
                  <c:v>25.481944444444402</c:v>
                </c:pt>
                <c:pt idx="18348">
                  <c:v>25.483333333333299</c:v>
                </c:pt>
                <c:pt idx="18349">
                  <c:v>25.484722222222199</c:v>
                </c:pt>
                <c:pt idx="18350">
                  <c:v>25.4861111111111</c:v>
                </c:pt>
                <c:pt idx="18351">
                  <c:v>25.487500000000001</c:v>
                </c:pt>
                <c:pt idx="18352">
                  <c:v>25.488888888888901</c:v>
                </c:pt>
                <c:pt idx="18353">
                  <c:v>25.490277777777798</c:v>
                </c:pt>
                <c:pt idx="18354">
                  <c:v>25.491666666666699</c:v>
                </c:pt>
                <c:pt idx="18355">
                  <c:v>25.4930555555556</c:v>
                </c:pt>
                <c:pt idx="18356">
                  <c:v>25.494444444444401</c:v>
                </c:pt>
                <c:pt idx="18357">
                  <c:v>25.495833333333302</c:v>
                </c:pt>
                <c:pt idx="18358">
                  <c:v>25.497222222222199</c:v>
                </c:pt>
                <c:pt idx="18359">
                  <c:v>25.498611111111099</c:v>
                </c:pt>
                <c:pt idx="18360">
                  <c:v>25.5</c:v>
                </c:pt>
                <c:pt idx="18361">
                  <c:v>25.501388888888901</c:v>
                </c:pt>
                <c:pt idx="18362">
                  <c:v>25.502777777777801</c:v>
                </c:pt>
                <c:pt idx="18363">
                  <c:v>25.504166666666698</c:v>
                </c:pt>
                <c:pt idx="18364">
                  <c:v>25.505555555555599</c:v>
                </c:pt>
                <c:pt idx="18365">
                  <c:v>25.5069444444444</c:v>
                </c:pt>
                <c:pt idx="18366">
                  <c:v>25.508333333333301</c:v>
                </c:pt>
                <c:pt idx="18367">
                  <c:v>25.509722222222202</c:v>
                </c:pt>
                <c:pt idx="18368">
                  <c:v>25.511111111111099</c:v>
                </c:pt>
                <c:pt idx="18369">
                  <c:v>25.512499999999999</c:v>
                </c:pt>
                <c:pt idx="18370">
                  <c:v>25.5138888888889</c:v>
                </c:pt>
                <c:pt idx="18371">
                  <c:v>25.515277777777801</c:v>
                </c:pt>
                <c:pt idx="18372">
                  <c:v>25.516666666666701</c:v>
                </c:pt>
                <c:pt idx="18373">
                  <c:v>25.518055555555598</c:v>
                </c:pt>
                <c:pt idx="18374">
                  <c:v>25.5194444444444</c:v>
                </c:pt>
                <c:pt idx="18375">
                  <c:v>25.5208333333333</c:v>
                </c:pt>
                <c:pt idx="18376">
                  <c:v>25.522222222222201</c:v>
                </c:pt>
                <c:pt idx="18377">
                  <c:v>25.523611111111101</c:v>
                </c:pt>
                <c:pt idx="18378">
                  <c:v>25.524999999999999</c:v>
                </c:pt>
                <c:pt idx="18379">
                  <c:v>25.526388888888899</c:v>
                </c:pt>
                <c:pt idx="18380">
                  <c:v>25.5277777777778</c:v>
                </c:pt>
                <c:pt idx="18381">
                  <c:v>25.529166666666701</c:v>
                </c:pt>
                <c:pt idx="18382">
                  <c:v>25.530555555555601</c:v>
                </c:pt>
                <c:pt idx="18383">
                  <c:v>25.531944444444399</c:v>
                </c:pt>
                <c:pt idx="18384">
                  <c:v>25.533333333333299</c:v>
                </c:pt>
                <c:pt idx="18385">
                  <c:v>25.5347222222222</c:v>
                </c:pt>
                <c:pt idx="18386">
                  <c:v>25.536111111111101</c:v>
                </c:pt>
                <c:pt idx="18387">
                  <c:v>25.537500000000001</c:v>
                </c:pt>
                <c:pt idx="18388">
                  <c:v>25.538888888888899</c:v>
                </c:pt>
                <c:pt idx="18389">
                  <c:v>25.540277777777799</c:v>
                </c:pt>
                <c:pt idx="18390">
                  <c:v>25.5416666666667</c:v>
                </c:pt>
                <c:pt idx="18391">
                  <c:v>25.5430555555556</c:v>
                </c:pt>
                <c:pt idx="18392">
                  <c:v>25.544444444444402</c:v>
                </c:pt>
                <c:pt idx="18393">
                  <c:v>25.545833333333299</c:v>
                </c:pt>
                <c:pt idx="18394">
                  <c:v>25.547222222222199</c:v>
                </c:pt>
                <c:pt idx="18395">
                  <c:v>25.5486111111111</c:v>
                </c:pt>
                <c:pt idx="18396">
                  <c:v>25.55</c:v>
                </c:pt>
                <c:pt idx="18397">
                  <c:v>25.551388888888901</c:v>
                </c:pt>
                <c:pt idx="18398">
                  <c:v>25.552777777777798</c:v>
                </c:pt>
                <c:pt idx="18399">
                  <c:v>25.554166666666699</c:v>
                </c:pt>
                <c:pt idx="18400">
                  <c:v>25.5555555555556</c:v>
                </c:pt>
                <c:pt idx="18401">
                  <c:v>25.556944444444401</c:v>
                </c:pt>
                <c:pt idx="18402">
                  <c:v>25.558333333333302</c:v>
                </c:pt>
                <c:pt idx="18403">
                  <c:v>25.559722222222199</c:v>
                </c:pt>
                <c:pt idx="18404">
                  <c:v>25.561111111111099</c:v>
                </c:pt>
                <c:pt idx="18405">
                  <c:v>25.5625</c:v>
                </c:pt>
                <c:pt idx="18406">
                  <c:v>25.563888888888901</c:v>
                </c:pt>
                <c:pt idx="18407">
                  <c:v>25.565277777777801</c:v>
                </c:pt>
                <c:pt idx="18408">
                  <c:v>25.566666666666698</c:v>
                </c:pt>
                <c:pt idx="18409">
                  <c:v>25.568055555555599</c:v>
                </c:pt>
                <c:pt idx="18410">
                  <c:v>25.5694444444444</c:v>
                </c:pt>
                <c:pt idx="18411">
                  <c:v>25.570833333333301</c:v>
                </c:pt>
                <c:pt idx="18412">
                  <c:v>25.572222222222202</c:v>
                </c:pt>
                <c:pt idx="18413">
                  <c:v>25.573611111111099</c:v>
                </c:pt>
                <c:pt idx="18414">
                  <c:v>25.574999999999999</c:v>
                </c:pt>
                <c:pt idx="18415">
                  <c:v>25.5763888888889</c:v>
                </c:pt>
                <c:pt idx="18416">
                  <c:v>25.577777777777801</c:v>
                </c:pt>
                <c:pt idx="18417">
                  <c:v>25.579166666666701</c:v>
                </c:pt>
                <c:pt idx="18418">
                  <c:v>25.580555555555598</c:v>
                </c:pt>
                <c:pt idx="18419">
                  <c:v>25.5819444444444</c:v>
                </c:pt>
                <c:pt idx="18420">
                  <c:v>25.5833333333333</c:v>
                </c:pt>
                <c:pt idx="18421">
                  <c:v>25.584722222222201</c:v>
                </c:pt>
                <c:pt idx="18422">
                  <c:v>25.586111111111101</c:v>
                </c:pt>
                <c:pt idx="18423">
                  <c:v>25.587499999999999</c:v>
                </c:pt>
                <c:pt idx="18424">
                  <c:v>25.588888888888899</c:v>
                </c:pt>
                <c:pt idx="18425">
                  <c:v>25.5902777777778</c:v>
                </c:pt>
                <c:pt idx="18426">
                  <c:v>25.591666666666701</c:v>
                </c:pt>
                <c:pt idx="18427">
                  <c:v>25.593055555555601</c:v>
                </c:pt>
                <c:pt idx="18428">
                  <c:v>25.594444444444399</c:v>
                </c:pt>
                <c:pt idx="18429">
                  <c:v>25.595833333333299</c:v>
                </c:pt>
                <c:pt idx="18430">
                  <c:v>25.5972222222222</c:v>
                </c:pt>
                <c:pt idx="18431">
                  <c:v>25.598611111111101</c:v>
                </c:pt>
                <c:pt idx="18432">
                  <c:v>25.6</c:v>
                </c:pt>
                <c:pt idx="18433">
                  <c:v>25.601388888888899</c:v>
                </c:pt>
                <c:pt idx="18434">
                  <c:v>25.602777777777799</c:v>
                </c:pt>
                <c:pt idx="18435">
                  <c:v>25.6041666666667</c:v>
                </c:pt>
                <c:pt idx="18436">
                  <c:v>25.6055555555556</c:v>
                </c:pt>
                <c:pt idx="18437">
                  <c:v>25.606944444444402</c:v>
                </c:pt>
                <c:pt idx="18438">
                  <c:v>25.608333333333299</c:v>
                </c:pt>
                <c:pt idx="18439">
                  <c:v>25.609722222222199</c:v>
                </c:pt>
                <c:pt idx="18440">
                  <c:v>25.6111111111111</c:v>
                </c:pt>
                <c:pt idx="18441">
                  <c:v>25.612500000000001</c:v>
                </c:pt>
                <c:pt idx="18442">
                  <c:v>25.613888888888901</c:v>
                </c:pt>
                <c:pt idx="18443">
                  <c:v>25.615277777777798</c:v>
                </c:pt>
                <c:pt idx="18444">
                  <c:v>25.616666666666699</c:v>
                </c:pt>
                <c:pt idx="18445">
                  <c:v>25.6180555555556</c:v>
                </c:pt>
                <c:pt idx="18446">
                  <c:v>25.619444444444401</c:v>
                </c:pt>
                <c:pt idx="18447">
                  <c:v>25.620833333333302</c:v>
                </c:pt>
                <c:pt idx="18448">
                  <c:v>25.622222222222199</c:v>
                </c:pt>
                <c:pt idx="18449">
                  <c:v>25.623611111111099</c:v>
                </c:pt>
                <c:pt idx="18450">
                  <c:v>25.625</c:v>
                </c:pt>
                <c:pt idx="18451">
                  <c:v>25.626388888888901</c:v>
                </c:pt>
                <c:pt idx="18452">
                  <c:v>25.627777777777801</c:v>
                </c:pt>
                <c:pt idx="18453">
                  <c:v>25.629166666666698</c:v>
                </c:pt>
                <c:pt idx="18454">
                  <c:v>25.630555555555599</c:v>
                </c:pt>
                <c:pt idx="18455">
                  <c:v>25.6319444444444</c:v>
                </c:pt>
                <c:pt idx="18456">
                  <c:v>25.633333333333301</c:v>
                </c:pt>
                <c:pt idx="18457">
                  <c:v>25.634722222222202</c:v>
                </c:pt>
                <c:pt idx="18458">
                  <c:v>25.636111111111099</c:v>
                </c:pt>
                <c:pt idx="18459">
                  <c:v>25.637499999999999</c:v>
                </c:pt>
                <c:pt idx="18460">
                  <c:v>25.6388888888889</c:v>
                </c:pt>
                <c:pt idx="18461">
                  <c:v>25.640277777777801</c:v>
                </c:pt>
                <c:pt idx="18462">
                  <c:v>25.641666666666701</c:v>
                </c:pt>
                <c:pt idx="18463">
                  <c:v>25.643055555555598</c:v>
                </c:pt>
                <c:pt idx="18464">
                  <c:v>25.6444444444444</c:v>
                </c:pt>
                <c:pt idx="18465">
                  <c:v>25.6458333333333</c:v>
                </c:pt>
                <c:pt idx="18466">
                  <c:v>25.647222222222201</c:v>
                </c:pt>
                <c:pt idx="18467">
                  <c:v>25.648611111111101</c:v>
                </c:pt>
                <c:pt idx="18468">
                  <c:v>25.65</c:v>
                </c:pt>
                <c:pt idx="18469">
                  <c:v>25.651388888888899</c:v>
                </c:pt>
                <c:pt idx="18470">
                  <c:v>25.6527777777778</c:v>
                </c:pt>
                <c:pt idx="18471">
                  <c:v>25.654166666666701</c:v>
                </c:pt>
                <c:pt idx="18472">
                  <c:v>25.655555555555601</c:v>
                </c:pt>
                <c:pt idx="18473">
                  <c:v>25.656944444444399</c:v>
                </c:pt>
                <c:pt idx="18474">
                  <c:v>25.658333333333299</c:v>
                </c:pt>
                <c:pt idx="18475">
                  <c:v>25.6597222222222</c:v>
                </c:pt>
                <c:pt idx="18476">
                  <c:v>25.661111111111101</c:v>
                </c:pt>
                <c:pt idx="18477">
                  <c:v>25.662500000000001</c:v>
                </c:pt>
                <c:pt idx="18478">
                  <c:v>25.663888888888899</c:v>
                </c:pt>
                <c:pt idx="18479">
                  <c:v>25.665277777777799</c:v>
                </c:pt>
                <c:pt idx="18480">
                  <c:v>25.6666666666667</c:v>
                </c:pt>
                <c:pt idx="18481">
                  <c:v>25.6680555555556</c:v>
                </c:pt>
                <c:pt idx="18482">
                  <c:v>25.669444444444402</c:v>
                </c:pt>
                <c:pt idx="18483">
                  <c:v>25.670833333333299</c:v>
                </c:pt>
                <c:pt idx="18484">
                  <c:v>25.672222222222199</c:v>
                </c:pt>
                <c:pt idx="18485">
                  <c:v>25.6736111111111</c:v>
                </c:pt>
                <c:pt idx="18486">
                  <c:v>25.675000000000001</c:v>
                </c:pt>
                <c:pt idx="18487">
                  <c:v>25.676388888888901</c:v>
                </c:pt>
                <c:pt idx="18488">
                  <c:v>25.677777777777798</c:v>
                </c:pt>
                <c:pt idx="18489">
                  <c:v>25.679166666666699</c:v>
                </c:pt>
                <c:pt idx="18490">
                  <c:v>25.6805555555556</c:v>
                </c:pt>
                <c:pt idx="18491">
                  <c:v>25.681944444444401</c:v>
                </c:pt>
                <c:pt idx="18492">
                  <c:v>25.683333333333302</c:v>
                </c:pt>
                <c:pt idx="18493">
                  <c:v>25.684722222222199</c:v>
                </c:pt>
                <c:pt idx="18494">
                  <c:v>25.686111111111099</c:v>
                </c:pt>
                <c:pt idx="18495">
                  <c:v>25.6875</c:v>
                </c:pt>
                <c:pt idx="18496">
                  <c:v>25.688888888888901</c:v>
                </c:pt>
                <c:pt idx="18497">
                  <c:v>25.690277777777801</c:v>
                </c:pt>
                <c:pt idx="18498">
                  <c:v>25.691666666666698</c:v>
                </c:pt>
                <c:pt idx="18499">
                  <c:v>25.693055555555599</c:v>
                </c:pt>
                <c:pt idx="18500">
                  <c:v>25.6944444444444</c:v>
                </c:pt>
                <c:pt idx="18501">
                  <c:v>25.695833333333301</c:v>
                </c:pt>
                <c:pt idx="18502">
                  <c:v>25.697222222222202</c:v>
                </c:pt>
                <c:pt idx="18503">
                  <c:v>25.698611111111099</c:v>
                </c:pt>
                <c:pt idx="18504">
                  <c:v>25.7</c:v>
                </c:pt>
                <c:pt idx="18505">
                  <c:v>25.7013888888889</c:v>
                </c:pt>
                <c:pt idx="18506">
                  <c:v>25.702777777777801</c:v>
                </c:pt>
                <c:pt idx="18507">
                  <c:v>25.704166666666701</c:v>
                </c:pt>
                <c:pt idx="18508">
                  <c:v>25.705555555555598</c:v>
                </c:pt>
                <c:pt idx="18509">
                  <c:v>25.7069444444444</c:v>
                </c:pt>
                <c:pt idx="18510">
                  <c:v>25.7083333333333</c:v>
                </c:pt>
                <c:pt idx="18511">
                  <c:v>25.709722222222201</c:v>
                </c:pt>
                <c:pt idx="18512">
                  <c:v>25.711111111111101</c:v>
                </c:pt>
                <c:pt idx="18513">
                  <c:v>25.712499999999999</c:v>
                </c:pt>
                <c:pt idx="18514">
                  <c:v>25.713888888888899</c:v>
                </c:pt>
                <c:pt idx="18515">
                  <c:v>25.7152777777778</c:v>
                </c:pt>
                <c:pt idx="18516">
                  <c:v>25.716666666666701</c:v>
                </c:pt>
                <c:pt idx="18517">
                  <c:v>25.718055555555601</c:v>
                </c:pt>
                <c:pt idx="18518">
                  <c:v>25.719444444444399</c:v>
                </c:pt>
                <c:pt idx="18519">
                  <c:v>25.720833333333299</c:v>
                </c:pt>
                <c:pt idx="18520">
                  <c:v>25.7222222222222</c:v>
                </c:pt>
                <c:pt idx="18521">
                  <c:v>25.723611111111101</c:v>
                </c:pt>
                <c:pt idx="18522">
                  <c:v>25.725000000000001</c:v>
                </c:pt>
                <c:pt idx="18523">
                  <c:v>25.726388888888899</c:v>
                </c:pt>
                <c:pt idx="18524">
                  <c:v>25.727777777777799</c:v>
                </c:pt>
                <c:pt idx="18525">
                  <c:v>25.7291666666667</c:v>
                </c:pt>
                <c:pt idx="18526">
                  <c:v>25.7305555555556</c:v>
                </c:pt>
                <c:pt idx="18527">
                  <c:v>25.731944444444402</c:v>
                </c:pt>
                <c:pt idx="18528">
                  <c:v>25.733333333333299</c:v>
                </c:pt>
                <c:pt idx="18529">
                  <c:v>25.734722222222199</c:v>
                </c:pt>
                <c:pt idx="18530">
                  <c:v>25.7361111111111</c:v>
                </c:pt>
                <c:pt idx="18531">
                  <c:v>25.737500000000001</c:v>
                </c:pt>
                <c:pt idx="18532">
                  <c:v>25.738888888888901</c:v>
                </c:pt>
                <c:pt idx="18533">
                  <c:v>25.740277777777798</c:v>
                </c:pt>
                <c:pt idx="18534">
                  <c:v>25.741666666666699</c:v>
                </c:pt>
                <c:pt idx="18535">
                  <c:v>25.7430555555556</c:v>
                </c:pt>
                <c:pt idx="18536">
                  <c:v>25.744444444444401</c:v>
                </c:pt>
                <c:pt idx="18537">
                  <c:v>25.745833333333302</c:v>
                </c:pt>
                <c:pt idx="18538">
                  <c:v>25.747222222222199</c:v>
                </c:pt>
                <c:pt idx="18539">
                  <c:v>25.748611111111099</c:v>
                </c:pt>
                <c:pt idx="18540">
                  <c:v>25.75</c:v>
                </c:pt>
                <c:pt idx="18541">
                  <c:v>25.751388888888901</c:v>
                </c:pt>
                <c:pt idx="18542">
                  <c:v>25.752777777777801</c:v>
                </c:pt>
                <c:pt idx="18543">
                  <c:v>25.754166666666698</c:v>
                </c:pt>
                <c:pt idx="18544">
                  <c:v>25.755555555555599</c:v>
                </c:pt>
                <c:pt idx="18545">
                  <c:v>25.7569444444444</c:v>
                </c:pt>
                <c:pt idx="18546">
                  <c:v>25.758333333333301</c:v>
                </c:pt>
                <c:pt idx="18547">
                  <c:v>25.759722222222202</c:v>
                </c:pt>
                <c:pt idx="18548">
                  <c:v>25.761111111111099</c:v>
                </c:pt>
                <c:pt idx="18549">
                  <c:v>25.762499999999999</c:v>
                </c:pt>
                <c:pt idx="18550">
                  <c:v>25.7638888888889</c:v>
                </c:pt>
                <c:pt idx="18551">
                  <c:v>25.765277777777801</c:v>
                </c:pt>
                <c:pt idx="18552">
                  <c:v>25.766666666666701</c:v>
                </c:pt>
                <c:pt idx="18553">
                  <c:v>25.768055555555598</c:v>
                </c:pt>
                <c:pt idx="18554">
                  <c:v>25.7694444444444</c:v>
                </c:pt>
                <c:pt idx="18555">
                  <c:v>25.7708333333333</c:v>
                </c:pt>
                <c:pt idx="18556">
                  <c:v>25.772222222222201</c:v>
                </c:pt>
                <c:pt idx="18557">
                  <c:v>25.773611111111101</c:v>
                </c:pt>
                <c:pt idx="18558">
                  <c:v>25.774999999999999</c:v>
                </c:pt>
                <c:pt idx="18559">
                  <c:v>25.776388888888899</c:v>
                </c:pt>
                <c:pt idx="18560">
                  <c:v>25.7777777777778</c:v>
                </c:pt>
                <c:pt idx="18561">
                  <c:v>25.779166666666701</c:v>
                </c:pt>
                <c:pt idx="18562">
                  <c:v>25.780555555555601</c:v>
                </c:pt>
                <c:pt idx="18563">
                  <c:v>25.781944444444399</c:v>
                </c:pt>
                <c:pt idx="18564">
                  <c:v>25.783333333333299</c:v>
                </c:pt>
                <c:pt idx="18565">
                  <c:v>25.7847222222222</c:v>
                </c:pt>
                <c:pt idx="18566">
                  <c:v>25.786111111111101</c:v>
                </c:pt>
                <c:pt idx="18567">
                  <c:v>25.787500000000001</c:v>
                </c:pt>
                <c:pt idx="18568">
                  <c:v>25.788888888888899</c:v>
                </c:pt>
                <c:pt idx="18569">
                  <c:v>25.790277777777799</c:v>
                </c:pt>
                <c:pt idx="18570">
                  <c:v>25.7916666666667</c:v>
                </c:pt>
                <c:pt idx="18571">
                  <c:v>25.7930555555556</c:v>
                </c:pt>
                <c:pt idx="18572">
                  <c:v>25.794444444444402</c:v>
                </c:pt>
                <c:pt idx="18573">
                  <c:v>25.795833333333299</c:v>
                </c:pt>
                <c:pt idx="18574">
                  <c:v>25.797222222222199</c:v>
                </c:pt>
                <c:pt idx="18575">
                  <c:v>25.7986111111111</c:v>
                </c:pt>
                <c:pt idx="18576">
                  <c:v>25.8</c:v>
                </c:pt>
                <c:pt idx="18577">
                  <c:v>25.801388888888901</c:v>
                </c:pt>
                <c:pt idx="18578">
                  <c:v>25.802777777777798</c:v>
                </c:pt>
                <c:pt idx="18579">
                  <c:v>25.804166666666699</c:v>
                </c:pt>
                <c:pt idx="18580">
                  <c:v>25.8055555555556</c:v>
                </c:pt>
                <c:pt idx="18581">
                  <c:v>25.806944444444401</c:v>
                </c:pt>
                <c:pt idx="18582">
                  <c:v>25.808333333333302</c:v>
                </c:pt>
                <c:pt idx="18583">
                  <c:v>25.809722222222199</c:v>
                </c:pt>
                <c:pt idx="18584">
                  <c:v>25.811111111111099</c:v>
                </c:pt>
                <c:pt idx="18585">
                  <c:v>25.8125</c:v>
                </c:pt>
                <c:pt idx="18586">
                  <c:v>25.813888888888901</c:v>
                </c:pt>
                <c:pt idx="18587">
                  <c:v>25.815277777777801</c:v>
                </c:pt>
                <c:pt idx="18588">
                  <c:v>25.816666666666698</c:v>
                </c:pt>
                <c:pt idx="18589">
                  <c:v>25.818055555555599</c:v>
                </c:pt>
                <c:pt idx="18590">
                  <c:v>25.8194444444444</c:v>
                </c:pt>
                <c:pt idx="18591">
                  <c:v>25.820833333333301</c:v>
                </c:pt>
                <c:pt idx="18592">
                  <c:v>25.822222222222202</c:v>
                </c:pt>
                <c:pt idx="18593">
                  <c:v>25.823611111111099</c:v>
                </c:pt>
                <c:pt idx="18594">
                  <c:v>25.824999999999999</c:v>
                </c:pt>
                <c:pt idx="18595">
                  <c:v>25.8263888888889</c:v>
                </c:pt>
                <c:pt idx="18596">
                  <c:v>25.827777777777801</c:v>
                </c:pt>
                <c:pt idx="18597">
                  <c:v>25.829166666666701</c:v>
                </c:pt>
                <c:pt idx="18598">
                  <c:v>25.830555555555598</c:v>
                </c:pt>
                <c:pt idx="18599">
                  <c:v>25.8319444444444</c:v>
                </c:pt>
                <c:pt idx="18600">
                  <c:v>25.8333333333333</c:v>
                </c:pt>
                <c:pt idx="18601">
                  <c:v>25.834722222222201</c:v>
                </c:pt>
                <c:pt idx="18602">
                  <c:v>25.836111111111101</c:v>
                </c:pt>
                <c:pt idx="18603">
                  <c:v>25.837499999999999</c:v>
                </c:pt>
                <c:pt idx="18604">
                  <c:v>25.838888888888899</c:v>
                </c:pt>
                <c:pt idx="18605">
                  <c:v>25.8402777777778</c:v>
                </c:pt>
                <c:pt idx="18606">
                  <c:v>25.841666666666701</c:v>
                </c:pt>
                <c:pt idx="18607">
                  <c:v>25.843055555555601</c:v>
                </c:pt>
                <c:pt idx="18608">
                  <c:v>25.844444444444399</c:v>
                </c:pt>
                <c:pt idx="18609">
                  <c:v>25.845833333333299</c:v>
                </c:pt>
                <c:pt idx="18610">
                  <c:v>25.8472222222222</c:v>
                </c:pt>
                <c:pt idx="18611">
                  <c:v>25.848611111111101</c:v>
                </c:pt>
                <c:pt idx="18612">
                  <c:v>25.85</c:v>
                </c:pt>
                <c:pt idx="18613">
                  <c:v>25.851388888888899</c:v>
                </c:pt>
                <c:pt idx="18614">
                  <c:v>25.852777777777799</c:v>
                </c:pt>
                <c:pt idx="18615">
                  <c:v>25.8541666666667</c:v>
                </c:pt>
                <c:pt idx="18616">
                  <c:v>25.8555555555556</c:v>
                </c:pt>
                <c:pt idx="18617">
                  <c:v>25.856944444444402</c:v>
                </c:pt>
                <c:pt idx="18618">
                  <c:v>25.858333333333299</c:v>
                </c:pt>
                <c:pt idx="18619">
                  <c:v>25.859722222222199</c:v>
                </c:pt>
                <c:pt idx="18620">
                  <c:v>25.8611111111111</c:v>
                </c:pt>
                <c:pt idx="18621">
                  <c:v>25.862500000000001</c:v>
                </c:pt>
                <c:pt idx="18622">
                  <c:v>25.863888888888901</c:v>
                </c:pt>
                <c:pt idx="18623">
                  <c:v>25.865277777777798</c:v>
                </c:pt>
                <c:pt idx="18624">
                  <c:v>25.866666666666699</c:v>
                </c:pt>
                <c:pt idx="18625">
                  <c:v>25.8680555555556</c:v>
                </c:pt>
                <c:pt idx="18626">
                  <c:v>25.869444444444401</c:v>
                </c:pt>
                <c:pt idx="18627">
                  <c:v>25.870833333333302</c:v>
                </c:pt>
                <c:pt idx="18628">
                  <c:v>25.872222222222199</c:v>
                </c:pt>
                <c:pt idx="18629">
                  <c:v>25.873611111111099</c:v>
                </c:pt>
                <c:pt idx="18630">
                  <c:v>25.875</c:v>
                </c:pt>
                <c:pt idx="18631">
                  <c:v>25.876388888888901</c:v>
                </c:pt>
                <c:pt idx="18632">
                  <c:v>25.877777777777801</c:v>
                </c:pt>
                <c:pt idx="18633">
                  <c:v>25.879166666666698</c:v>
                </c:pt>
                <c:pt idx="18634">
                  <c:v>25.880555555555599</c:v>
                </c:pt>
                <c:pt idx="18635">
                  <c:v>25.8819444444444</c:v>
                </c:pt>
                <c:pt idx="18636">
                  <c:v>25.883333333333301</c:v>
                </c:pt>
                <c:pt idx="18637">
                  <c:v>25.884722222222202</c:v>
                </c:pt>
                <c:pt idx="18638">
                  <c:v>25.886111111111099</c:v>
                </c:pt>
                <c:pt idx="18639">
                  <c:v>25.887499999999999</c:v>
                </c:pt>
                <c:pt idx="18640">
                  <c:v>25.8888888888889</c:v>
                </c:pt>
                <c:pt idx="18641">
                  <c:v>25.890277777777801</c:v>
                </c:pt>
                <c:pt idx="18642">
                  <c:v>25.891666666666701</c:v>
                </c:pt>
                <c:pt idx="18643">
                  <c:v>25.893055555555598</c:v>
                </c:pt>
                <c:pt idx="18644">
                  <c:v>25.8944444444444</c:v>
                </c:pt>
                <c:pt idx="18645">
                  <c:v>25.8958333333333</c:v>
                </c:pt>
                <c:pt idx="18646">
                  <c:v>25.897222222222201</c:v>
                </c:pt>
                <c:pt idx="18647">
                  <c:v>25.898611111111101</c:v>
                </c:pt>
                <c:pt idx="18648">
                  <c:v>25.9</c:v>
                </c:pt>
                <c:pt idx="18649">
                  <c:v>25.901388888888899</c:v>
                </c:pt>
                <c:pt idx="18650">
                  <c:v>25.9027777777778</c:v>
                </c:pt>
                <c:pt idx="18651">
                  <c:v>25.904166666666701</c:v>
                </c:pt>
                <c:pt idx="18652">
                  <c:v>25.905555555555601</c:v>
                </c:pt>
                <c:pt idx="18653">
                  <c:v>25.906944444444399</c:v>
                </c:pt>
                <c:pt idx="18654">
                  <c:v>25.908333333333299</c:v>
                </c:pt>
                <c:pt idx="18655">
                  <c:v>25.9097222222222</c:v>
                </c:pt>
                <c:pt idx="18656">
                  <c:v>25.911111111111101</c:v>
                </c:pt>
                <c:pt idx="18657">
                  <c:v>25.912500000000001</c:v>
                </c:pt>
                <c:pt idx="18658">
                  <c:v>25.913888888888899</c:v>
                </c:pt>
                <c:pt idx="18659">
                  <c:v>25.915277777777799</c:v>
                </c:pt>
                <c:pt idx="18660">
                  <c:v>25.9166666666667</c:v>
                </c:pt>
                <c:pt idx="18661">
                  <c:v>25.9180555555556</c:v>
                </c:pt>
                <c:pt idx="18662">
                  <c:v>25.919444444444402</c:v>
                </c:pt>
                <c:pt idx="18663">
                  <c:v>25.920833333333299</c:v>
                </c:pt>
                <c:pt idx="18664">
                  <c:v>25.922222222222199</c:v>
                </c:pt>
                <c:pt idx="18665">
                  <c:v>25.9236111111111</c:v>
                </c:pt>
                <c:pt idx="18666">
                  <c:v>25.925000000000001</c:v>
                </c:pt>
                <c:pt idx="18667">
                  <c:v>25.926388888888901</c:v>
                </c:pt>
                <c:pt idx="18668">
                  <c:v>25.927777777777798</c:v>
                </c:pt>
                <c:pt idx="18669">
                  <c:v>25.929166666666699</c:v>
                </c:pt>
                <c:pt idx="18670">
                  <c:v>25.9305555555556</c:v>
                </c:pt>
                <c:pt idx="18671">
                  <c:v>25.931944444444401</c:v>
                </c:pt>
                <c:pt idx="18672">
                  <c:v>25.933333333333302</c:v>
                </c:pt>
                <c:pt idx="18673">
                  <c:v>25.934722222222199</c:v>
                </c:pt>
                <c:pt idx="18674">
                  <c:v>25.936111111111099</c:v>
                </c:pt>
                <c:pt idx="18675">
                  <c:v>25.9375</c:v>
                </c:pt>
                <c:pt idx="18676">
                  <c:v>25.938888888888901</c:v>
                </c:pt>
                <c:pt idx="18677">
                  <c:v>25.940277777777801</c:v>
                </c:pt>
                <c:pt idx="18678">
                  <c:v>25.941666666666698</c:v>
                </c:pt>
                <c:pt idx="18679">
                  <c:v>25.943055555555599</c:v>
                </c:pt>
                <c:pt idx="18680">
                  <c:v>25.9444444444444</c:v>
                </c:pt>
                <c:pt idx="18681">
                  <c:v>25.945833333333301</c:v>
                </c:pt>
                <c:pt idx="18682">
                  <c:v>25.947222222222202</c:v>
                </c:pt>
                <c:pt idx="18683">
                  <c:v>25.948611111111099</c:v>
                </c:pt>
                <c:pt idx="18684">
                  <c:v>25.95</c:v>
                </c:pt>
                <c:pt idx="18685">
                  <c:v>25.9513888888889</c:v>
                </c:pt>
                <c:pt idx="18686">
                  <c:v>25.952777777777801</c:v>
                </c:pt>
                <c:pt idx="18687">
                  <c:v>25.954166666666701</c:v>
                </c:pt>
                <c:pt idx="18688">
                  <c:v>25.955555555555598</c:v>
                </c:pt>
                <c:pt idx="18689">
                  <c:v>25.9569444444444</c:v>
                </c:pt>
                <c:pt idx="18690">
                  <c:v>25.9583333333333</c:v>
                </c:pt>
                <c:pt idx="18691">
                  <c:v>25.959722222222201</c:v>
                </c:pt>
                <c:pt idx="18692">
                  <c:v>25.961111111111101</c:v>
                </c:pt>
                <c:pt idx="18693">
                  <c:v>25.962499999999999</c:v>
                </c:pt>
                <c:pt idx="18694">
                  <c:v>25.963888888888899</c:v>
                </c:pt>
                <c:pt idx="18695">
                  <c:v>25.9652777777778</c:v>
                </c:pt>
                <c:pt idx="18696">
                  <c:v>25.966666666666701</c:v>
                </c:pt>
                <c:pt idx="18697">
                  <c:v>25.968055555555601</c:v>
                </c:pt>
                <c:pt idx="18698">
                  <c:v>25.969444444444399</c:v>
                </c:pt>
                <c:pt idx="18699">
                  <c:v>25.970833333333299</c:v>
                </c:pt>
                <c:pt idx="18700">
                  <c:v>25.9722222222222</c:v>
                </c:pt>
                <c:pt idx="18701">
                  <c:v>25.973611111111101</c:v>
                </c:pt>
                <c:pt idx="18702">
                  <c:v>25.975000000000001</c:v>
                </c:pt>
                <c:pt idx="18703">
                  <c:v>25.976388888888899</c:v>
                </c:pt>
                <c:pt idx="18704">
                  <c:v>25.977777777777799</c:v>
                </c:pt>
                <c:pt idx="18705">
                  <c:v>25.9791666666667</c:v>
                </c:pt>
                <c:pt idx="18706">
                  <c:v>25.9805555555556</c:v>
                </c:pt>
                <c:pt idx="18707">
                  <c:v>25.981944444444402</c:v>
                </c:pt>
                <c:pt idx="18708">
                  <c:v>25.983333333333299</c:v>
                </c:pt>
                <c:pt idx="18709">
                  <c:v>25.984722222222199</c:v>
                </c:pt>
                <c:pt idx="18710">
                  <c:v>25.9861111111111</c:v>
                </c:pt>
                <c:pt idx="18711">
                  <c:v>25.987500000000001</c:v>
                </c:pt>
                <c:pt idx="18712">
                  <c:v>25.988888888888901</c:v>
                </c:pt>
                <c:pt idx="18713">
                  <c:v>25.990277777777798</c:v>
                </c:pt>
                <c:pt idx="18714">
                  <c:v>25.991666666666699</c:v>
                </c:pt>
                <c:pt idx="18715">
                  <c:v>25.9930555555556</c:v>
                </c:pt>
                <c:pt idx="18716">
                  <c:v>25.994444444444401</c:v>
                </c:pt>
                <c:pt idx="18717">
                  <c:v>25.995833333333302</c:v>
                </c:pt>
                <c:pt idx="18718">
                  <c:v>25.997222222222199</c:v>
                </c:pt>
                <c:pt idx="18719">
                  <c:v>25.998611111111099</c:v>
                </c:pt>
                <c:pt idx="18720">
                  <c:v>26</c:v>
                </c:pt>
                <c:pt idx="18721">
                  <c:v>26.001388888888901</c:v>
                </c:pt>
                <c:pt idx="18722">
                  <c:v>26.002777777777801</c:v>
                </c:pt>
                <c:pt idx="18723">
                  <c:v>26.004166666666698</c:v>
                </c:pt>
                <c:pt idx="18724">
                  <c:v>26.005555555555599</c:v>
                </c:pt>
                <c:pt idx="18725">
                  <c:v>26.0069444444444</c:v>
                </c:pt>
                <c:pt idx="18726">
                  <c:v>26.008333333333301</c:v>
                </c:pt>
                <c:pt idx="18727">
                  <c:v>26.009722222222202</c:v>
                </c:pt>
                <c:pt idx="18728">
                  <c:v>26.011111111111099</c:v>
                </c:pt>
                <c:pt idx="18729">
                  <c:v>26.012499999999999</c:v>
                </c:pt>
                <c:pt idx="18730">
                  <c:v>26.0138888888889</c:v>
                </c:pt>
                <c:pt idx="18731">
                  <c:v>26.015277777777801</c:v>
                </c:pt>
                <c:pt idx="18732">
                  <c:v>26.016666666666701</c:v>
                </c:pt>
                <c:pt idx="18733">
                  <c:v>26.018055555555598</c:v>
                </c:pt>
                <c:pt idx="18734">
                  <c:v>26.0194444444444</c:v>
                </c:pt>
                <c:pt idx="18735">
                  <c:v>26.0208333333333</c:v>
                </c:pt>
                <c:pt idx="18736">
                  <c:v>26.022222222222201</c:v>
                </c:pt>
                <c:pt idx="18737">
                  <c:v>26.023611111111101</c:v>
                </c:pt>
                <c:pt idx="18738">
                  <c:v>26.024999999999999</c:v>
                </c:pt>
                <c:pt idx="18739">
                  <c:v>26.026388888888899</c:v>
                </c:pt>
                <c:pt idx="18740">
                  <c:v>26.0277777777778</c:v>
                </c:pt>
                <c:pt idx="18741">
                  <c:v>26.029166666666701</c:v>
                </c:pt>
                <c:pt idx="18742">
                  <c:v>26.030555555555601</c:v>
                </c:pt>
                <c:pt idx="18743">
                  <c:v>26.031944444444399</c:v>
                </c:pt>
                <c:pt idx="18744">
                  <c:v>26.033333333333299</c:v>
                </c:pt>
                <c:pt idx="18745">
                  <c:v>26.0347222222222</c:v>
                </c:pt>
                <c:pt idx="18746">
                  <c:v>26.036111111111101</c:v>
                </c:pt>
                <c:pt idx="18747">
                  <c:v>26.037500000000001</c:v>
                </c:pt>
                <c:pt idx="18748">
                  <c:v>26.038888888888899</c:v>
                </c:pt>
                <c:pt idx="18749">
                  <c:v>26.040277777777799</c:v>
                </c:pt>
                <c:pt idx="18750">
                  <c:v>26.0416666666667</c:v>
                </c:pt>
                <c:pt idx="18751">
                  <c:v>26.0430555555556</c:v>
                </c:pt>
                <c:pt idx="18752">
                  <c:v>26.044444444444402</c:v>
                </c:pt>
                <c:pt idx="18753">
                  <c:v>26.045833333333299</c:v>
                </c:pt>
                <c:pt idx="18754">
                  <c:v>26.047222222222199</c:v>
                </c:pt>
                <c:pt idx="18755">
                  <c:v>26.0486111111111</c:v>
                </c:pt>
                <c:pt idx="18756">
                  <c:v>26.05</c:v>
                </c:pt>
                <c:pt idx="18757">
                  <c:v>26.051388888888901</c:v>
                </c:pt>
                <c:pt idx="18758">
                  <c:v>26.052777777777798</c:v>
                </c:pt>
                <c:pt idx="18759">
                  <c:v>26.054166666666699</c:v>
                </c:pt>
                <c:pt idx="18760">
                  <c:v>26.0555555555556</c:v>
                </c:pt>
                <c:pt idx="18761">
                  <c:v>26.056944444444401</c:v>
                </c:pt>
                <c:pt idx="18762">
                  <c:v>26.058333333333302</c:v>
                </c:pt>
                <c:pt idx="18763">
                  <c:v>26.059722222222199</c:v>
                </c:pt>
                <c:pt idx="18764">
                  <c:v>26.061111111111099</c:v>
                </c:pt>
                <c:pt idx="18765">
                  <c:v>26.0625</c:v>
                </c:pt>
                <c:pt idx="18766">
                  <c:v>26.063888888888901</c:v>
                </c:pt>
                <c:pt idx="18767">
                  <c:v>26.065277777777801</c:v>
                </c:pt>
                <c:pt idx="18768">
                  <c:v>26.066666666666698</c:v>
                </c:pt>
                <c:pt idx="18769">
                  <c:v>26.068055555555599</c:v>
                </c:pt>
                <c:pt idx="18770">
                  <c:v>26.0694444444444</c:v>
                </c:pt>
                <c:pt idx="18771">
                  <c:v>26.070833333333301</c:v>
                </c:pt>
                <c:pt idx="18772">
                  <c:v>26.072222222222202</c:v>
                </c:pt>
                <c:pt idx="18773">
                  <c:v>26.073611111111099</c:v>
                </c:pt>
                <c:pt idx="18774">
                  <c:v>26.074999999999999</c:v>
                </c:pt>
                <c:pt idx="18775">
                  <c:v>26.0763888888889</c:v>
                </c:pt>
                <c:pt idx="18776">
                  <c:v>26.077777777777801</c:v>
                </c:pt>
                <c:pt idx="18777">
                  <c:v>26.079166666666701</c:v>
                </c:pt>
                <c:pt idx="18778">
                  <c:v>26.080555555555598</c:v>
                </c:pt>
                <c:pt idx="18779">
                  <c:v>26.0819444444444</c:v>
                </c:pt>
                <c:pt idx="18780">
                  <c:v>26.0833333333333</c:v>
                </c:pt>
                <c:pt idx="18781">
                  <c:v>26.084722222222201</c:v>
                </c:pt>
                <c:pt idx="18782">
                  <c:v>26.086111111111101</c:v>
                </c:pt>
                <c:pt idx="18783">
                  <c:v>26.087499999999999</c:v>
                </c:pt>
                <c:pt idx="18784">
                  <c:v>26.088888888888899</c:v>
                </c:pt>
                <c:pt idx="18785">
                  <c:v>26.0902777777778</c:v>
                </c:pt>
                <c:pt idx="18786">
                  <c:v>26.091666666666701</c:v>
                </c:pt>
                <c:pt idx="18787">
                  <c:v>26.093055555555601</c:v>
                </c:pt>
                <c:pt idx="18788">
                  <c:v>26.094444444444399</c:v>
                </c:pt>
                <c:pt idx="18789">
                  <c:v>26.095833333333299</c:v>
                </c:pt>
                <c:pt idx="18790">
                  <c:v>26.0972222222222</c:v>
                </c:pt>
                <c:pt idx="18791">
                  <c:v>26.098611111111101</c:v>
                </c:pt>
                <c:pt idx="18792">
                  <c:v>26.1</c:v>
                </c:pt>
                <c:pt idx="18793">
                  <c:v>26.101388888888899</c:v>
                </c:pt>
                <c:pt idx="18794">
                  <c:v>26.102777777777799</c:v>
                </c:pt>
                <c:pt idx="18795">
                  <c:v>26.1041666666667</c:v>
                </c:pt>
                <c:pt idx="18796">
                  <c:v>26.1055555555556</c:v>
                </c:pt>
                <c:pt idx="18797">
                  <c:v>26.106944444444402</c:v>
                </c:pt>
                <c:pt idx="18798">
                  <c:v>26.108333333333299</c:v>
                </c:pt>
                <c:pt idx="18799">
                  <c:v>26.109722222222199</c:v>
                </c:pt>
                <c:pt idx="18800">
                  <c:v>26.1111111111111</c:v>
                </c:pt>
                <c:pt idx="18801">
                  <c:v>26.112500000000001</c:v>
                </c:pt>
                <c:pt idx="18802">
                  <c:v>26.113888888888901</c:v>
                </c:pt>
                <c:pt idx="18803">
                  <c:v>26.115277777777798</c:v>
                </c:pt>
                <c:pt idx="18804">
                  <c:v>26.116666666666699</c:v>
                </c:pt>
                <c:pt idx="18805">
                  <c:v>26.1180555555556</c:v>
                </c:pt>
                <c:pt idx="18806">
                  <c:v>26.119444444444401</c:v>
                </c:pt>
                <c:pt idx="18807">
                  <c:v>26.120833333333302</c:v>
                </c:pt>
                <c:pt idx="18808">
                  <c:v>26.122222222222199</c:v>
                </c:pt>
                <c:pt idx="18809">
                  <c:v>26.123611111111099</c:v>
                </c:pt>
                <c:pt idx="18810">
                  <c:v>26.125</c:v>
                </c:pt>
                <c:pt idx="18811">
                  <c:v>26.126388888888901</c:v>
                </c:pt>
                <c:pt idx="18812">
                  <c:v>26.127777777777801</c:v>
                </c:pt>
                <c:pt idx="18813">
                  <c:v>26.129166666666698</c:v>
                </c:pt>
                <c:pt idx="18814">
                  <c:v>26.130555555555599</c:v>
                </c:pt>
                <c:pt idx="18815">
                  <c:v>26.1319444444444</c:v>
                </c:pt>
                <c:pt idx="18816">
                  <c:v>26.133333333333301</c:v>
                </c:pt>
                <c:pt idx="18817">
                  <c:v>26.134722222222202</c:v>
                </c:pt>
                <c:pt idx="18818">
                  <c:v>26.136111111111099</c:v>
                </c:pt>
                <c:pt idx="18819">
                  <c:v>26.137499999999999</c:v>
                </c:pt>
                <c:pt idx="18820">
                  <c:v>26.1388888888889</c:v>
                </c:pt>
                <c:pt idx="18821">
                  <c:v>26.140277777777801</c:v>
                </c:pt>
                <c:pt idx="18822">
                  <c:v>26.141666666666701</c:v>
                </c:pt>
                <c:pt idx="18823">
                  <c:v>26.143055555555598</c:v>
                </c:pt>
                <c:pt idx="18824">
                  <c:v>26.1444444444444</c:v>
                </c:pt>
                <c:pt idx="18825">
                  <c:v>26.1458333333333</c:v>
                </c:pt>
                <c:pt idx="18826">
                  <c:v>26.147222222222201</c:v>
                </c:pt>
                <c:pt idx="18827">
                  <c:v>26.148611111111101</c:v>
                </c:pt>
                <c:pt idx="18828">
                  <c:v>26.15</c:v>
                </c:pt>
                <c:pt idx="18829">
                  <c:v>26.151388888888899</c:v>
                </c:pt>
                <c:pt idx="18830">
                  <c:v>26.1527777777778</c:v>
                </c:pt>
                <c:pt idx="18831">
                  <c:v>26.154166666666701</c:v>
                </c:pt>
                <c:pt idx="18832">
                  <c:v>26.155555555555601</c:v>
                </c:pt>
                <c:pt idx="18833">
                  <c:v>26.156944444444399</c:v>
                </c:pt>
                <c:pt idx="18834">
                  <c:v>26.158333333333299</c:v>
                </c:pt>
                <c:pt idx="18835">
                  <c:v>26.1597222222222</c:v>
                </c:pt>
                <c:pt idx="18836">
                  <c:v>26.161111111111101</c:v>
                </c:pt>
                <c:pt idx="18837">
                  <c:v>26.162500000000001</c:v>
                </c:pt>
                <c:pt idx="18838">
                  <c:v>26.163888888888899</c:v>
                </c:pt>
                <c:pt idx="18839">
                  <c:v>26.165277777777799</c:v>
                </c:pt>
                <c:pt idx="18840">
                  <c:v>26.1666666666667</c:v>
                </c:pt>
                <c:pt idx="18841">
                  <c:v>26.1680555555556</c:v>
                </c:pt>
                <c:pt idx="18842">
                  <c:v>26.169444444444402</c:v>
                </c:pt>
                <c:pt idx="18843">
                  <c:v>26.170833333333299</c:v>
                </c:pt>
                <c:pt idx="18844">
                  <c:v>26.172222222222199</c:v>
                </c:pt>
                <c:pt idx="18845">
                  <c:v>26.1736111111111</c:v>
                </c:pt>
                <c:pt idx="18846">
                  <c:v>26.175000000000001</c:v>
                </c:pt>
                <c:pt idx="18847">
                  <c:v>26.176388888888901</c:v>
                </c:pt>
                <c:pt idx="18848">
                  <c:v>26.177777777777798</c:v>
                </c:pt>
                <c:pt idx="18849">
                  <c:v>26.179166666666699</c:v>
                </c:pt>
                <c:pt idx="18850">
                  <c:v>26.1805555555556</c:v>
                </c:pt>
                <c:pt idx="18851">
                  <c:v>26.181944444444401</c:v>
                </c:pt>
                <c:pt idx="18852">
                  <c:v>26.183333333333302</c:v>
                </c:pt>
                <c:pt idx="18853">
                  <c:v>26.184722222222199</c:v>
                </c:pt>
                <c:pt idx="18854">
                  <c:v>26.186111111111099</c:v>
                </c:pt>
                <c:pt idx="18855">
                  <c:v>26.1875</c:v>
                </c:pt>
                <c:pt idx="18856">
                  <c:v>26.188888888888901</c:v>
                </c:pt>
                <c:pt idx="18857">
                  <c:v>26.190277777777801</c:v>
                </c:pt>
                <c:pt idx="18858">
                  <c:v>26.191666666666698</c:v>
                </c:pt>
                <c:pt idx="18859">
                  <c:v>26.193055555555599</c:v>
                </c:pt>
                <c:pt idx="18860">
                  <c:v>26.1944444444444</c:v>
                </c:pt>
                <c:pt idx="18861">
                  <c:v>26.195833333333301</c:v>
                </c:pt>
                <c:pt idx="18862">
                  <c:v>26.197222222222202</c:v>
                </c:pt>
                <c:pt idx="18863">
                  <c:v>26.198611111111099</c:v>
                </c:pt>
                <c:pt idx="18864">
                  <c:v>26.2</c:v>
                </c:pt>
                <c:pt idx="18865">
                  <c:v>26.2013888888889</c:v>
                </c:pt>
                <c:pt idx="18866">
                  <c:v>26.202777777777801</c:v>
                </c:pt>
                <c:pt idx="18867">
                  <c:v>26.204166666666701</c:v>
                </c:pt>
                <c:pt idx="18868">
                  <c:v>26.205555555555598</c:v>
                </c:pt>
                <c:pt idx="18869">
                  <c:v>26.2069444444444</c:v>
                </c:pt>
                <c:pt idx="18870">
                  <c:v>26.2083333333333</c:v>
                </c:pt>
                <c:pt idx="18871">
                  <c:v>26.209722222222201</c:v>
                </c:pt>
                <c:pt idx="18872">
                  <c:v>26.211111111111101</c:v>
                </c:pt>
                <c:pt idx="18873">
                  <c:v>26.212499999999999</c:v>
                </c:pt>
                <c:pt idx="18874">
                  <c:v>26.213888888888899</c:v>
                </c:pt>
                <c:pt idx="18875">
                  <c:v>26.2152777777778</c:v>
                </c:pt>
                <c:pt idx="18876">
                  <c:v>26.216666666666701</c:v>
                </c:pt>
                <c:pt idx="18877">
                  <c:v>26.218055555555601</c:v>
                </c:pt>
                <c:pt idx="18878">
                  <c:v>26.219444444444399</c:v>
                </c:pt>
                <c:pt idx="18879">
                  <c:v>26.220833333333299</c:v>
                </c:pt>
                <c:pt idx="18880">
                  <c:v>26.2222222222222</c:v>
                </c:pt>
                <c:pt idx="18881">
                  <c:v>26.223611111111101</c:v>
                </c:pt>
                <c:pt idx="18882">
                  <c:v>26.225000000000001</c:v>
                </c:pt>
                <c:pt idx="18883">
                  <c:v>26.226388888888899</c:v>
                </c:pt>
                <c:pt idx="18884">
                  <c:v>26.227777777777799</c:v>
                </c:pt>
                <c:pt idx="18885">
                  <c:v>26.2291666666667</c:v>
                </c:pt>
                <c:pt idx="18886">
                  <c:v>26.2305555555556</c:v>
                </c:pt>
                <c:pt idx="18887">
                  <c:v>26.231944444444402</c:v>
                </c:pt>
                <c:pt idx="18888">
                  <c:v>26.233333333333299</c:v>
                </c:pt>
                <c:pt idx="18889">
                  <c:v>26.234722222222199</c:v>
                </c:pt>
                <c:pt idx="18890">
                  <c:v>26.2361111111111</c:v>
                </c:pt>
                <c:pt idx="18891">
                  <c:v>26.237500000000001</c:v>
                </c:pt>
                <c:pt idx="18892">
                  <c:v>26.238888888888901</c:v>
                </c:pt>
                <c:pt idx="18893">
                  <c:v>26.240277777777798</c:v>
                </c:pt>
                <c:pt idx="18894">
                  <c:v>26.241666666666699</c:v>
                </c:pt>
                <c:pt idx="18895">
                  <c:v>26.2430555555556</c:v>
                </c:pt>
                <c:pt idx="18896">
                  <c:v>26.244444444444401</c:v>
                </c:pt>
                <c:pt idx="18897">
                  <c:v>26.245833333333302</c:v>
                </c:pt>
                <c:pt idx="18898">
                  <c:v>26.247222222222199</c:v>
                </c:pt>
                <c:pt idx="18899">
                  <c:v>26.248611111111099</c:v>
                </c:pt>
                <c:pt idx="18900">
                  <c:v>26.25</c:v>
                </c:pt>
                <c:pt idx="18901">
                  <c:v>26.251388888888901</c:v>
                </c:pt>
                <c:pt idx="18902">
                  <c:v>26.252777777777801</c:v>
                </c:pt>
                <c:pt idx="18903">
                  <c:v>26.254166666666698</c:v>
                </c:pt>
                <c:pt idx="18904">
                  <c:v>26.255555555555599</c:v>
                </c:pt>
                <c:pt idx="18905">
                  <c:v>26.2569444444444</c:v>
                </c:pt>
                <c:pt idx="18906">
                  <c:v>26.258333333333301</c:v>
                </c:pt>
                <c:pt idx="18907">
                  <c:v>26.259722222222202</c:v>
                </c:pt>
                <c:pt idx="18908">
                  <c:v>26.261111111111099</c:v>
                </c:pt>
                <c:pt idx="18909">
                  <c:v>26.262499999999999</c:v>
                </c:pt>
                <c:pt idx="18910">
                  <c:v>26.2638888888889</c:v>
                </c:pt>
                <c:pt idx="18911">
                  <c:v>26.265277777777801</c:v>
                </c:pt>
                <c:pt idx="18912">
                  <c:v>26.266666666666701</c:v>
                </c:pt>
                <c:pt idx="18913">
                  <c:v>26.268055555555598</c:v>
                </c:pt>
                <c:pt idx="18914">
                  <c:v>26.2694444444444</c:v>
                </c:pt>
                <c:pt idx="18915">
                  <c:v>26.2708333333333</c:v>
                </c:pt>
                <c:pt idx="18916">
                  <c:v>26.272222222222201</c:v>
                </c:pt>
                <c:pt idx="18917">
                  <c:v>26.273611111111101</c:v>
                </c:pt>
                <c:pt idx="18918">
                  <c:v>26.274999999999999</c:v>
                </c:pt>
                <c:pt idx="18919">
                  <c:v>26.276388888888899</c:v>
                </c:pt>
                <c:pt idx="18920">
                  <c:v>26.2777777777778</c:v>
                </c:pt>
                <c:pt idx="18921">
                  <c:v>26.279166666666701</c:v>
                </c:pt>
                <c:pt idx="18922">
                  <c:v>26.280555555555601</c:v>
                </c:pt>
                <c:pt idx="18923">
                  <c:v>26.281944444444399</c:v>
                </c:pt>
                <c:pt idx="18924">
                  <c:v>26.283333333333299</c:v>
                </c:pt>
                <c:pt idx="18925">
                  <c:v>26.2847222222222</c:v>
                </c:pt>
                <c:pt idx="18926">
                  <c:v>26.286111111111101</c:v>
                </c:pt>
                <c:pt idx="18927">
                  <c:v>26.287500000000001</c:v>
                </c:pt>
                <c:pt idx="18928">
                  <c:v>26.288888888888899</c:v>
                </c:pt>
                <c:pt idx="18929">
                  <c:v>26.290277777777799</c:v>
                </c:pt>
                <c:pt idx="18930">
                  <c:v>26.2916666666667</c:v>
                </c:pt>
                <c:pt idx="18931">
                  <c:v>26.2930555555556</c:v>
                </c:pt>
                <c:pt idx="18932">
                  <c:v>26.294444444444402</c:v>
                </c:pt>
                <c:pt idx="18933">
                  <c:v>26.295833333333299</c:v>
                </c:pt>
                <c:pt idx="18934">
                  <c:v>26.297222222222199</c:v>
                </c:pt>
                <c:pt idx="18935">
                  <c:v>26.2986111111111</c:v>
                </c:pt>
                <c:pt idx="18936">
                  <c:v>26.3</c:v>
                </c:pt>
                <c:pt idx="18937">
                  <c:v>26.301388888888901</c:v>
                </c:pt>
                <c:pt idx="18938">
                  <c:v>26.302777777777798</c:v>
                </c:pt>
                <c:pt idx="18939">
                  <c:v>26.304166666666699</c:v>
                </c:pt>
                <c:pt idx="18940">
                  <c:v>26.3055555555556</c:v>
                </c:pt>
                <c:pt idx="18941">
                  <c:v>26.306944444444401</c:v>
                </c:pt>
                <c:pt idx="18942">
                  <c:v>26.308333333333302</c:v>
                </c:pt>
                <c:pt idx="18943">
                  <c:v>26.309722222222199</c:v>
                </c:pt>
                <c:pt idx="18944">
                  <c:v>26.311111111111099</c:v>
                </c:pt>
                <c:pt idx="18945">
                  <c:v>26.3125</c:v>
                </c:pt>
                <c:pt idx="18946">
                  <c:v>26.313888888888901</c:v>
                </c:pt>
                <c:pt idx="18947">
                  <c:v>26.315277777777801</c:v>
                </c:pt>
                <c:pt idx="18948">
                  <c:v>26.316666666666698</c:v>
                </c:pt>
                <c:pt idx="18949">
                  <c:v>26.318055555555599</c:v>
                </c:pt>
                <c:pt idx="18950">
                  <c:v>26.3194444444444</c:v>
                </c:pt>
                <c:pt idx="18951">
                  <c:v>26.320833333333301</c:v>
                </c:pt>
                <c:pt idx="18952">
                  <c:v>26.322222222222202</c:v>
                </c:pt>
                <c:pt idx="18953">
                  <c:v>26.323611111111099</c:v>
                </c:pt>
                <c:pt idx="18954">
                  <c:v>26.324999999999999</c:v>
                </c:pt>
                <c:pt idx="18955">
                  <c:v>26.3263888888889</c:v>
                </c:pt>
                <c:pt idx="18956">
                  <c:v>26.327777777777801</c:v>
                </c:pt>
                <c:pt idx="18957">
                  <c:v>26.329166666666701</c:v>
                </c:pt>
                <c:pt idx="18958">
                  <c:v>26.330555555555598</c:v>
                </c:pt>
                <c:pt idx="18959">
                  <c:v>26.3319444444444</c:v>
                </c:pt>
                <c:pt idx="18960">
                  <c:v>26.3333333333333</c:v>
                </c:pt>
                <c:pt idx="18961">
                  <c:v>26.334722222222201</c:v>
                </c:pt>
                <c:pt idx="18962">
                  <c:v>26.336111111111101</c:v>
                </c:pt>
                <c:pt idx="18963">
                  <c:v>26.337499999999999</c:v>
                </c:pt>
                <c:pt idx="18964">
                  <c:v>26.338888888888899</c:v>
                </c:pt>
                <c:pt idx="18965">
                  <c:v>26.3402777777778</c:v>
                </c:pt>
                <c:pt idx="18966">
                  <c:v>26.341666666666701</c:v>
                </c:pt>
                <c:pt idx="18967">
                  <c:v>26.343055555555601</c:v>
                </c:pt>
                <c:pt idx="18968">
                  <c:v>26.344444444444399</c:v>
                </c:pt>
                <c:pt idx="18969">
                  <c:v>26.345833333333299</c:v>
                </c:pt>
                <c:pt idx="18970">
                  <c:v>26.3472222222222</c:v>
                </c:pt>
                <c:pt idx="18971">
                  <c:v>26.348611111111101</c:v>
                </c:pt>
                <c:pt idx="18972">
                  <c:v>26.35</c:v>
                </c:pt>
                <c:pt idx="18973">
                  <c:v>26.351388888888899</c:v>
                </c:pt>
                <c:pt idx="18974">
                  <c:v>26.352777777777799</c:v>
                </c:pt>
                <c:pt idx="18975">
                  <c:v>26.3541666666667</c:v>
                </c:pt>
                <c:pt idx="18976">
                  <c:v>26.3555555555556</c:v>
                </c:pt>
                <c:pt idx="18977">
                  <c:v>26.356944444444402</c:v>
                </c:pt>
                <c:pt idx="18978">
                  <c:v>26.358333333333299</c:v>
                </c:pt>
                <c:pt idx="18979">
                  <c:v>26.359722222222199</c:v>
                </c:pt>
                <c:pt idx="18980">
                  <c:v>26.3611111111111</c:v>
                </c:pt>
                <c:pt idx="18981">
                  <c:v>26.362500000000001</c:v>
                </c:pt>
                <c:pt idx="18982">
                  <c:v>26.363888888888901</c:v>
                </c:pt>
                <c:pt idx="18983">
                  <c:v>26.365277777777798</c:v>
                </c:pt>
                <c:pt idx="18984">
                  <c:v>26.366666666666699</c:v>
                </c:pt>
                <c:pt idx="18985">
                  <c:v>26.3680555555556</c:v>
                </c:pt>
                <c:pt idx="18986">
                  <c:v>26.369444444444401</c:v>
                </c:pt>
                <c:pt idx="18987">
                  <c:v>26.370833333333302</c:v>
                </c:pt>
                <c:pt idx="18988">
                  <c:v>26.372222222222199</c:v>
                </c:pt>
                <c:pt idx="18989">
                  <c:v>26.373611111111099</c:v>
                </c:pt>
                <c:pt idx="18990">
                  <c:v>26.375</c:v>
                </c:pt>
                <c:pt idx="18991">
                  <c:v>26.376388888888901</c:v>
                </c:pt>
                <c:pt idx="18992">
                  <c:v>26.377777777777801</c:v>
                </c:pt>
                <c:pt idx="18993">
                  <c:v>26.379166666666698</c:v>
                </c:pt>
                <c:pt idx="18994">
                  <c:v>26.380555555555599</c:v>
                </c:pt>
                <c:pt idx="18995">
                  <c:v>26.3819444444444</c:v>
                </c:pt>
                <c:pt idx="18996">
                  <c:v>26.383333333333301</c:v>
                </c:pt>
                <c:pt idx="18997">
                  <c:v>26.384722222222202</c:v>
                </c:pt>
                <c:pt idx="18998">
                  <c:v>26.386111111111099</c:v>
                </c:pt>
                <c:pt idx="18999">
                  <c:v>26.387499999999999</c:v>
                </c:pt>
                <c:pt idx="19000">
                  <c:v>26.3888888888889</c:v>
                </c:pt>
                <c:pt idx="19001">
                  <c:v>26.390277777777801</c:v>
                </c:pt>
                <c:pt idx="19002">
                  <c:v>26.391666666666701</c:v>
                </c:pt>
                <c:pt idx="19003">
                  <c:v>26.393055555555598</c:v>
                </c:pt>
                <c:pt idx="19004">
                  <c:v>26.3944444444444</c:v>
                </c:pt>
                <c:pt idx="19005">
                  <c:v>26.3958333333333</c:v>
                </c:pt>
                <c:pt idx="19006">
                  <c:v>26.397222222222201</c:v>
                </c:pt>
                <c:pt idx="19007">
                  <c:v>26.398611111111101</c:v>
                </c:pt>
                <c:pt idx="19008">
                  <c:v>26.4</c:v>
                </c:pt>
                <c:pt idx="19009">
                  <c:v>26.401388888888899</c:v>
                </c:pt>
                <c:pt idx="19010">
                  <c:v>26.4027777777778</c:v>
                </c:pt>
                <c:pt idx="19011">
                  <c:v>26.404166666666701</c:v>
                </c:pt>
                <c:pt idx="19012">
                  <c:v>26.405555555555601</c:v>
                </c:pt>
                <c:pt idx="19013">
                  <c:v>26.406944444444399</c:v>
                </c:pt>
                <c:pt idx="19014">
                  <c:v>26.408333333333299</c:v>
                </c:pt>
                <c:pt idx="19015">
                  <c:v>26.4097222222222</c:v>
                </c:pt>
                <c:pt idx="19016">
                  <c:v>26.411111111111101</c:v>
                </c:pt>
                <c:pt idx="19017">
                  <c:v>26.412500000000001</c:v>
                </c:pt>
                <c:pt idx="19018">
                  <c:v>26.413888888888899</c:v>
                </c:pt>
                <c:pt idx="19019">
                  <c:v>26.415277777777799</c:v>
                </c:pt>
                <c:pt idx="19020">
                  <c:v>26.4166666666667</c:v>
                </c:pt>
                <c:pt idx="19021">
                  <c:v>26.4180555555556</c:v>
                </c:pt>
                <c:pt idx="19022">
                  <c:v>26.419444444444402</c:v>
                </c:pt>
                <c:pt idx="19023">
                  <c:v>26.420833333333299</c:v>
                </c:pt>
                <c:pt idx="19024">
                  <c:v>26.422222222222199</c:v>
                </c:pt>
                <c:pt idx="19025">
                  <c:v>26.4236111111111</c:v>
                </c:pt>
                <c:pt idx="19026">
                  <c:v>26.425000000000001</c:v>
                </c:pt>
                <c:pt idx="19027">
                  <c:v>26.426388888888901</c:v>
                </c:pt>
                <c:pt idx="19028">
                  <c:v>26.427777777777798</c:v>
                </c:pt>
                <c:pt idx="19029">
                  <c:v>26.429166666666699</c:v>
                </c:pt>
                <c:pt idx="19030">
                  <c:v>26.4305555555556</c:v>
                </c:pt>
                <c:pt idx="19031">
                  <c:v>26.431944444444401</c:v>
                </c:pt>
                <c:pt idx="19032">
                  <c:v>26.433333333333302</c:v>
                </c:pt>
                <c:pt idx="19033">
                  <c:v>26.434722222222199</c:v>
                </c:pt>
                <c:pt idx="19034">
                  <c:v>26.436111111111099</c:v>
                </c:pt>
                <c:pt idx="19035">
                  <c:v>26.4375</c:v>
                </c:pt>
                <c:pt idx="19036">
                  <c:v>26.438888888888901</c:v>
                </c:pt>
                <c:pt idx="19037">
                  <c:v>26.440277777777801</c:v>
                </c:pt>
                <c:pt idx="19038">
                  <c:v>26.441666666666698</c:v>
                </c:pt>
                <c:pt idx="19039">
                  <c:v>26.443055555555599</c:v>
                </c:pt>
                <c:pt idx="19040">
                  <c:v>26.4444444444444</c:v>
                </c:pt>
                <c:pt idx="19041">
                  <c:v>26.445833333333301</c:v>
                </c:pt>
                <c:pt idx="19042">
                  <c:v>26.447222222222202</c:v>
                </c:pt>
                <c:pt idx="19043">
                  <c:v>26.448611111111099</c:v>
                </c:pt>
                <c:pt idx="19044">
                  <c:v>26.45</c:v>
                </c:pt>
                <c:pt idx="19045">
                  <c:v>26.4513888888889</c:v>
                </c:pt>
                <c:pt idx="19046">
                  <c:v>26.452777777777801</c:v>
                </c:pt>
                <c:pt idx="19047">
                  <c:v>26.454166666666701</c:v>
                </c:pt>
                <c:pt idx="19048">
                  <c:v>26.455555555555598</c:v>
                </c:pt>
                <c:pt idx="19049">
                  <c:v>26.4569444444444</c:v>
                </c:pt>
                <c:pt idx="19050">
                  <c:v>26.4583333333333</c:v>
                </c:pt>
                <c:pt idx="19051">
                  <c:v>26.459722222222201</c:v>
                </c:pt>
                <c:pt idx="19052">
                  <c:v>26.461111111111101</c:v>
                </c:pt>
                <c:pt idx="19053">
                  <c:v>26.462499999999999</c:v>
                </c:pt>
                <c:pt idx="19054">
                  <c:v>26.463888888888899</c:v>
                </c:pt>
                <c:pt idx="19055">
                  <c:v>26.4652777777778</c:v>
                </c:pt>
                <c:pt idx="19056">
                  <c:v>26.466666666666701</c:v>
                </c:pt>
                <c:pt idx="19057">
                  <c:v>26.468055555555601</c:v>
                </c:pt>
                <c:pt idx="19058">
                  <c:v>26.469444444444399</c:v>
                </c:pt>
                <c:pt idx="19059">
                  <c:v>26.470833333333299</c:v>
                </c:pt>
                <c:pt idx="19060">
                  <c:v>26.4722222222222</c:v>
                </c:pt>
                <c:pt idx="19061">
                  <c:v>26.473611111111101</c:v>
                </c:pt>
                <c:pt idx="19062">
                  <c:v>26.475000000000001</c:v>
                </c:pt>
                <c:pt idx="19063">
                  <c:v>26.476388888888899</c:v>
                </c:pt>
                <c:pt idx="19064">
                  <c:v>26.477777777777799</c:v>
                </c:pt>
                <c:pt idx="19065">
                  <c:v>26.4791666666667</c:v>
                </c:pt>
                <c:pt idx="19066">
                  <c:v>26.4805555555556</c:v>
                </c:pt>
                <c:pt idx="19067">
                  <c:v>26.481944444444402</c:v>
                </c:pt>
                <c:pt idx="19068">
                  <c:v>26.483333333333299</c:v>
                </c:pt>
                <c:pt idx="19069">
                  <c:v>26.484722222222199</c:v>
                </c:pt>
                <c:pt idx="19070">
                  <c:v>26.4861111111111</c:v>
                </c:pt>
                <c:pt idx="19071">
                  <c:v>26.487500000000001</c:v>
                </c:pt>
                <c:pt idx="19072">
                  <c:v>26.488888888888901</c:v>
                </c:pt>
                <c:pt idx="19073">
                  <c:v>26.490277777777798</c:v>
                </c:pt>
                <c:pt idx="19074">
                  <c:v>26.491666666666699</c:v>
                </c:pt>
                <c:pt idx="19075">
                  <c:v>26.4930555555556</c:v>
                </c:pt>
                <c:pt idx="19076">
                  <c:v>26.494444444444401</c:v>
                </c:pt>
                <c:pt idx="19077">
                  <c:v>26.495833333333302</c:v>
                </c:pt>
                <c:pt idx="19078">
                  <c:v>26.497222222222199</c:v>
                </c:pt>
                <c:pt idx="19079">
                  <c:v>26.498611111111099</c:v>
                </c:pt>
                <c:pt idx="19080">
                  <c:v>26.5</c:v>
                </c:pt>
                <c:pt idx="19081">
                  <c:v>26.501388888888901</c:v>
                </c:pt>
                <c:pt idx="19082">
                  <c:v>26.502777777777801</c:v>
                </c:pt>
                <c:pt idx="19083">
                  <c:v>26.504166666666698</c:v>
                </c:pt>
                <c:pt idx="19084">
                  <c:v>26.505555555555599</c:v>
                </c:pt>
                <c:pt idx="19085">
                  <c:v>26.5069444444444</c:v>
                </c:pt>
                <c:pt idx="19086">
                  <c:v>26.508333333333301</c:v>
                </c:pt>
                <c:pt idx="19087">
                  <c:v>26.509722222222202</c:v>
                </c:pt>
                <c:pt idx="19088">
                  <c:v>26.511111111111099</c:v>
                </c:pt>
                <c:pt idx="19089">
                  <c:v>26.512499999999999</c:v>
                </c:pt>
                <c:pt idx="19090">
                  <c:v>26.5138888888889</c:v>
                </c:pt>
                <c:pt idx="19091">
                  <c:v>26.515277777777801</c:v>
                </c:pt>
                <c:pt idx="19092">
                  <c:v>26.516666666666701</c:v>
                </c:pt>
                <c:pt idx="19093">
                  <c:v>26.518055555555598</c:v>
                </c:pt>
                <c:pt idx="19094">
                  <c:v>26.5194444444444</c:v>
                </c:pt>
                <c:pt idx="19095">
                  <c:v>26.5208333333333</c:v>
                </c:pt>
                <c:pt idx="19096">
                  <c:v>26.522222222222201</c:v>
                </c:pt>
                <c:pt idx="19097">
                  <c:v>26.523611111111101</c:v>
                </c:pt>
                <c:pt idx="19098">
                  <c:v>26.524999999999999</c:v>
                </c:pt>
                <c:pt idx="19099">
                  <c:v>26.526388888888899</c:v>
                </c:pt>
                <c:pt idx="19100">
                  <c:v>26.5277777777778</c:v>
                </c:pt>
                <c:pt idx="19101">
                  <c:v>26.529166666666701</c:v>
                </c:pt>
                <c:pt idx="19102">
                  <c:v>26.530555555555601</c:v>
                </c:pt>
                <c:pt idx="19103">
                  <c:v>26.531944444444399</c:v>
                </c:pt>
                <c:pt idx="19104">
                  <c:v>26.533333333333299</c:v>
                </c:pt>
                <c:pt idx="19105">
                  <c:v>26.5347222222222</c:v>
                </c:pt>
                <c:pt idx="19106">
                  <c:v>26.536111111111101</c:v>
                </c:pt>
                <c:pt idx="19107">
                  <c:v>26.537500000000001</c:v>
                </c:pt>
                <c:pt idx="19108">
                  <c:v>26.538888888888899</c:v>
                </c:pt>
                <c:pt idx="19109">
                  <c:v>26.540277777777799</c:v>
                </c:pt>
                <c:pt idx="19110">
                  <c:v>26.5416666666667</c:v>
                </c:pt>
                <c:pt idx="19111">
                  <c:v>26.5430555555556</c:v>
                </c:pt>
                <c:pt idx="19112">
                  <c:v>26.544444444444402</c:v>
                </c:pt>
                <c:pt idx="19113">
                  <c:v>26.545833333333299</c:v>
                </c:pt>
                <c:pt idx="19114">
                  <c:v>26.547222222222199</c:v>
                </c:pt>
                <c:pt idx="19115">
                  <c:v>26.5486111111111</c:v>
                </c:pt>
                <c:pt idx="19116">
                  <c:v>26.55</c:v>
                </c:pt>
                <c:pt idx="19117">
                  <c:v>26.551388888888901</c:v>
                </c:pt>
                <c:pt idx="19118">
                  <c:v>26.552777777777798</c:v>
                </c:pt>
                <c:pt idx="19119">
                  <c:v>26.554166666666699</c:v>
                </c:pt>
                <c:pt idx="19120">
                  <c:v>26.5555555555556</c:v>
                </c:pt>
                <c:pt idx="19121">
                  <c:v>26.556944444444401</c:v>
                </c:pt>
                <c:pt idx="19122">
                  <c:v>26.558333333333302</c:v>
                </c:pt>
                <c:pt idx="19123">
                  <c:v>26.559722222222199</c:v>
                </c:pt>
                <c:pt idx="19124">
                  <c:v>26.561111111111099</c:v>
                </c:pt>
                <c:pt idx="19125">
                  <c:v>26.5625</c:v>
                </c:pt>
                <c:pt idx="19126">
                  <c:v>26.563888888888901</c:v>
                </c:pt>
                <c:pt idx="19127">
                  <c:v>26.565277777777801</c:v>
                </c:pt>
                <c:pt idx="19128">
                  <c:v>26.566666666666698</c:v>
                </c:pt>
                <c:pt idx="19129">
                  <c:v>26.568055555555599</c:v>
                </c:pt>
                <c:pt idx="19130">
                  <c:v>26.5694444444444</c:v>
                </c:pt>
                <c:pt idx="19131">
                  <c:v>26.570833333333301</c:v>
                </c:pt>
                <c:pt idx="19132">
                  <c:v>26.572222222222202</c:v>
                </c:pt>
                <c:pt idx="19133">
                  <c:v>26.573611111111099</c:v>
                </c:pt>
                <c:pt idx="19134">
                  <c:v>26.574999999999999</c:v>
                </c:pt>
                <c:pt idx="19135">
                  <c:v>26.5763888888889</c:v>
                </c:pt>
                <c:pt idx="19136">
                  <c:v>26.577777777777801</c:v>
                </c:pt>
                <c:pt idx="19137">
                  <c:v>26.579166666666701</c:v>
                </c:pt>
                <c:pt idx="19138">
                  <c:v>26.580555555555598</c:v>
                </c:pt>
                <c:pt idx="19139">
                  <c:v>26.5819444444444</c:v>
                </c:pt>
                <c:pt idx="19140">
                  <c:v>26.5833333333333</c:v>
                </c:pt>
                <c:pt idx="19141">
                  <c:v>26.584722222222201</c:v>
                </c:pt>
                <c:pt idx="19142">
                  <c:v>26.586111111111101</c:v>
                </c:pt>
                <c:pt idx="19143">
                  <c:v>26.587499999999999</c:v>
                </c:pt>
                <c:pt idx="19144">
                  <c:v>26.588888888888899</c:v>
                </c:pt>
                <c:pt idx="19145">
                  <c:v>26.5902777777778</c:v>
                </c:pt>
                <c:pt idx="19146">
                  <c:v>26.591666666666701</c:v>
                </c:pt>
                <c:pt idx="19147">
                  <c:v>26.593055555555601</c:v>
                </c:pt>
                <c:pt idx="19148">
                  <c:v>26.594444444444399</c:v>
                </c:pt>
                <c:pt idx="19149">
                  <c:v>26.595833333333299</c:v>
                </c:pt>
                <c:pt idx="19150">
                  <c:v>26.5972222222222</c:v>
                </c:pt>
                <c:pt idx="19151">
                  <c:v>26.598611111111101</c:v>
                </c:pt>
                <c:pt idx="19152">
                  <c:v>26.6</c:v>
                </c:pt>
                <c:pt idx="19153">
                  <c:v>26.601388888888899</c:v>
                </c:pt>
                <c:pt idx="19154">
                  <c:v>26.602777777777799</c:v>
                </c:pt>
                <c:pt idx="19155">
                  <c:v>26.6041666666667</c:v>
                </c:pt>
                <c:pt idx="19156">
                  <c:v>26.6055555555556</c:v>
                </c:pt>
                <c:pt idx="19157">
                  <c:v>26.606944444444402</c:v>
                </c:pt>
                <c:pt idx="19158">
                  <c:v>26.608333333333299</c:v>
                </c:pt>
                <c:pt idx="19159">
                  <c:v>26.609722222222199</c:v>
                </c:pt>
                <c:pt idx="19160">
                  <c:v>26.6111111111111</c:v>
                </c:pt>
                <c:pt idx="19161">
                  <c:v>26.612500000000001</c:v>
                </c:pt>
                <c:pt idx="19162">
                  <c:v>26.613888888888901</c:v>
                </c:pt>
                <c:pt idx="19163">
                  <c:v>26.615277777777798</c:v>
                </c:pt>
                <c:pt idx="19164">
                  <c:v>26.616666666666699</c:v>
                </c:pt>
                <c:pt idx="19165">
                  <c:v>26.6180555555556</c:v>
                </c:pt>
                <c:pt idx="19166">
                  <c:v>26.619444444444401</c:v>
                </c:pt>
                <c:pt idx="19167">
                  <c:v>26.620833333333302</c:v>
                </c:pt>
                <c:pt idx="19168">
                  <c:v>26.622222222222199</c:v>
                </c:pt>
                <c:pt idx="19169">
                  <c:v>26.623611111111099</c:v>
                </c:pt>
                <c:pt idx="19170">
                  <c:v>26.625</c:v>
                </c:pt>
                <c:pt idx="19171">
                  <c:v>26.626388888888901</c:v>
                </c:pt>
                <c:pt idx="19172">
                  <c:v>26.627777777777801</c:v>
                </c:pt>
                <c:pt idx="19173">
                  <c:v>26.629166666666698</c:v>
                </c:pt>
                <c:pt idx="19174">
                  <c:v>26.630555555555599</c:v>
                </c:pt>
                <c:pt idx="19175">
                  <c:v>26.6319444444444</c:v>
                </c:pt>
                <c:pt idx="19176">
                  <c:v>26.633333333333301</c:v>
                </c:pt>
                <c:pt idx="19177">
                  <c:v>26.634722222222202</c:v>
                </c:pt>
                <c:pt idx="19178">
                  <c:v>26.636111111111099</c:v>
                </c:pt>
                <c:pt idx="19179">
                  <c:v>26.637499999999999</c:v>
                </c:pt>
                <c:pt idx="19180">
                  <c:v>26.6388888888889</c:v>
                </c:pt>
                <c:pt idx="19181">
                  <c:v>26.640277777777801</c:v>
                </c:pt>
                <c:pt idx="19182">
                  <c:v>26.641666666666701</c:v>
                </c:pt>
                <c:pt idx="19183">
                  <c:v>26.643055555555598</c:v>
                </c:pt>
                <c:pt idx="19184">
                  <c:v>26.6444444444444</c:v>
                </c:pt>
                <c:pt idx="19185">
                  <c:v>26.6458333333333</c:v>
                </c:pt>
                <c:pt idx="19186">
                  <c:v>26.647222222222201</c:v>
                </c:pt>
                <c:pt idx="19187">
                  <c:v>26.648611111111101</c:v>
                </c:pt>
                <c:pt idx="19188">
                  <c:v>26.65</c:v>
                </c:pt>
                <c:pt idx="19189">
                  <c:v>26.651388888888899</c:v>
                </c:pt>
                <c:pt idx="19190">
                  <c:v>26.6527777777778</c:v>
                </c:pt>
                <c:pt idx="19191">
                  <c:v>26.654166666666701</c:v>
                </c:pt>
                <c:pt idx="19192">
                  <c:v>26.655555555555601</c:v>
                </c:pt>
                <c:pt idx="19193">
                  <c:v>26.656944444444399</c:v>
                </c:pt>
                <c:pt idx="19194">
                  <c:v>26.658333333333299</c:v>
                </c:pt>
                <c:pt idx="19195">
                  <c:v>26.6597222222222</c:v>
                </c:pt>
                <c:pt idx="19196">
                  <c:v>26.661111111111101</c:v>
                </c:pt>
                <c:pt idx="19197">
                  <c:v>26.662500000000001</c:v>
                </c:pt>
                <c:pt idx="19198">
                  <c:v>26.663888888888899</c:v>
                </c:pt>
                <c:pt idx="19199">
                  <c:v>26.665277777777799</c:v>
                </c:pt>
                <c:pt idx="19200">
                  <c:v>26.6666666666667</c:v>
                </c:pt>
                <c:pt idx="19201">
                  <c:v>26.6680555555556</c:v>
                </c:pt>
                <c:pt idx="19202">
                  <c:v>26.669444444444402</c:v>
                </c:pt>
                <c:pt idx="19203">
                  <c:v>26.670833333333299</c:v>
                </c:pt>
                <c:pt idx="19204">
                  <c:v>26.672222222222199</c:v>
                </c:pt>
                <c:pt idx="19205">
                  <c:v>26.6736111111111</c:v>
                </c:pt>
                <c:pt idx="19206">
                  <c:v>26.675000000000001</c:v>
                </c:pt>
                <c:pt idx="19207">
                  <c:v>26.676388888888901</c:v>
                </c:pt>
                <c:pt idx="19208">
                  <c:v>26.677777777777798</c:v>
                </c:pt>
                <c:pt idx="19209">
                  <c:v>26.679166666666699</c:v>
                </c:pt>
                <c:pt idx="19210">
                  <c:v>26.6805555555556</c:v>
                </c:pt>
                <c:pt idx="19211">
                  <c:v>26.681944444444401</c:v>
                </c:pt>
                <c:pt idx="19212">
                  <c:v>26.683333333333302</c:v>
                </c:pt>
                <c:pt idx="19213">
                  <c:v>26.684722222222199</c:v>
                </c:pt>
                <c:pt idx="19214">
                  <c:v>26.686111111111099</c:v>
                </c:pt>
                <c:pt idx="19215">
                  <c:v>26.6875</c:v>
                </c:pt>
                <c:pt idx="19216">
                  <c:v>26.688888888888901</c:v>
                </c:pt>
                <c:pt idx="19217">
                  <c:v>26.690277777777801</c:v>
                </c:pt>
                <c:pt idx="19218">
                  <c:v>26.691666666666698</c:v>
                </c:pt>
                <c:pt idx="19219">
                  <c:v>26.693055555555599</c:v>
                </c:pt>
                <c:pt idx="19220">
                  <c:v>26.6944444444444</c:v>
                </c:pt>
                <c:pt idx="19221">
                  <c:v>26.695833333333301</c:v>
                </c:pt>
                <c:pt idx="19222">
                  <c:v>26.697222222222202</c:v>
                </c:pt>
                <c:pt idx="19223">
                  <c:v>26.698611111111099</c:v>
                </c:pt>
                <c:pt idx="19224">
                  <c:v>26.7</c:v>
                </c:pt>
                <c:pt idx="19225">
                  <c:v>26.7013888888889</c:v>
                </c:pt>
                <c:pt idx="19226">
                  <c:v>26.702777777777801</c:v>
                </c:pt>
                <c:pt idx="19227">
                  <c:v>26.704166666666701</c:v>
                </c:pt>
                <c:pt idx="19228">
                  <c:v>26.705555555555598</c:v>
                </c:pt>
                <c:pt idx="19229">
                  <c:v>26.7069444444444</c:v>
                </c:pt>
                <c:pt idx="19230">
                  <c:v>26.7083333333333</c:v>
                </c:pt>
                <c:pt idx="19231">
                  <c:v>26.709722222222201</c:v>
                </c:pt>
                <c:pt idx="19232">
                  <c:v>26.711111111111101</c:v>
                </c:pt>
                <c:pt idx="19233">
                  <c:v>26.712499999999999</c:v>
                </c:pt>
                <c:pt idx="19234">
                  <c:v>26.713888888888899</c:v>
                </c:pt>
                <c:pt idx="19235">
                  <c:v>26.7152777777778</c:v>
                </c:pt>
                <c:pt idx="19236">
                  <c:v>26.716666666666701</c:v>
                </c:pt>
                <c:pt idx="19237">
                  <c:v>26.718055555555601</c:v>
                </c:pt>
                <c:pt idx="19238">
                  <c:v>26.719444444444399</c:v>
                </c:pt>
                <c:pt idx="19239">
                  <c:v>26.720833333333299</c:v>
                </c:pt>
                <c:pt idx="19240">
                  <c:v>26.7222222222222</c:v>
                </c:pt>
                <c:pt idx="19241">
                  <c:v>26.723611111111101</c:v>
                </c:pt>
                <c:pt idx="19242">
                  <c:v>26.725000000000001</c:v>
                </c:pt>
                <c:pt idx="19243">
                  <c:v>26.726388888888899</c:v>
                </c:pt>
                <c:pt idx="19244">
                  <c:v>26.727777777777799</c:v>
                </c:pt>
                <c:pt idx="19245">
                  <c:v>26.7291666666667</c:v>
                </c:pt>
                <c:pt idx="19246">
                  <c:v>26.7305555555556</c:v>
                </c:pt>
                <c:pt idx="19247">
                  <c:v>26.731944444444402</c:v>
                </c:pt>
                <c:pt idx="19248">
                  <c:v>26.733333333333299</c:v>
                </c:pt>
                <c:pt idx="19249">
                  <c:v>26.734722222222199</c:v>
                </c:pt>
                <c:pt idx="19250">
                  <c:v>26.7361111111111</c:v>
                </c:pt>
                <c:pt idx="19251">
                  <c:v>26.737500000000001</c:v>
                </c:pt>
                <c:pt idx="19252">
                  <c:v>26.738888888888901</c:v>
                </c:pt>
                <c:pt idx="19253">
                  <c:v>26.740277777777798</c:v>
                </c:pt>
                <c:pt idx="19254">
                  <c:v>26.741666666666699</c:v>
                </c:pt>
                <c:pt idx="19255">
                  <c:v>26.7430555555556</c:v>
                </c:pt>
                <c:pt idx="19256">
                  <c:v>26.744444444444401</c:v>
                </c:pt>
                <c:pt idx="19257">
                  <c:v>26.745833333333302</c:v>
                </c:pt>
                <c:pt idx="19258">
                  <c:v>26.747222222222199</c:v>
                </c:pt>
                <c:pt idx="19259">
                  <c:v>26.748611111111099</c:v>
                </c:pt>
                <c:pt idx="19260">
                  <c:v>26.75</c:v>
                </c:pt>
                <c:pt idx="19261">
                  <c:v>26.751388888888901</c:v>
                </c:pt>
                <c:pt idx="19262">
                  <c:v>26.752777777777801</c:v>
                </c:pt>
                <c:pt idx="19263">
                  <c:v>26.754166666666698</c:v>
                </c:pt>
                <c:pt idx="19264">
                  <c:v>26.755555555555599</c:v>
                </c:pt>
                <c:pt idx="19265">
                  <c:v>26.7569444444444</c:v>
                </c:pt>
                <c:pt idx="19266">
                  <c:v>26.758333333333301</c:v>
                </c:pt>
                <c:pt idx="19267">
                  <c:v>26.759722222222202</c:v>
                </c:pt>
                <c:pt idx="19268">
                  <c:v>26.761111111111099</c:v>
                </c:pt>
                <c:pt idx="19269">
                  <c:v>26.762499999999999</c:v>
                </c:pt>
                <c:pt idx="19270">
                  <c:v>26.7638888888889</c:v>
                </c:pt>
                <c:pt idx="19271">
                  <c:v>26.765277777777801</c:v>
                </c:pt>
                <c:pt idx="19272">
                  <c:v>26.766666666666701</c:v>
                </c:pt>
                <c:pt idx="19273">
                  <c:v>26.768055555555598</c:v>
                </c:pt>
                <c:pt idx="19274">
                  <c:v>26.7694444444444</c:v>
                </c:pt>
                <c:pt idx="19275">
                  <c:v>26.7708333333333</c:v>
                </c:pt>
                <c:pt idx="19276">
                  <c:v>26.772222222222201</c:v>
                </c:pt>
                <c:pt idx="19277">
                  <c:v>26.773611111111101</c:v>
                </c:pt>
                <c:pt idx="19278">
                  <c:v>26.774999999999999</c:v>
                </c:pt>
                <c:pt idx="19279">
                  <c:v>26.776388888888899</c:v>
                </c:pt>
                <c:pt idx="19280">
                  <c:v>26.7777777777778</c:v>
                </c:pt>
                <c:pt idx="19281">
                  <c:v>26.779166666666701</c:v>
                </c:pt>
                <c:pt idx="19282">
                  <c:v>26.780555555555601</c:v>
                </c:pt>
                <c:pt idx="19283">
                  <c:v>26.781944444444399</c:v>
                </c:pt>
                <c:pt idx="19284">
                  <c:v>26.783333333333299</c:v>
                </c:pt>
                <c:pt idx="19285">
                  <c:v>26.7847222222222</c:v>
                </c:pt>
                <c:pt idx="19286">
                  <c:v>26.786111111111101</c:v>
                </c:pt>
                <c:pt idx="19287">
                  <c:v>26.787500000000001</c:v>
                </c:pt>
                <c:pt idx="19288">
                  <c:v>26.788888888888899</c:v>
                </c:pt>
                <c:pt idx="19289">
                  <c:v>26.790277777777799</c:v>
                </c:pt>
                <c:pt idx="19290">
                  <c:v>26.7916666666667</c:v>
                </c:pt>
                <c:pt idx="19291">
                  <c:v>26.7930555555556</c:v>
                </c:pt>
                <c:pt idx="19292">
                  <c:v>26.794444444444402</c:v>
                </c:pt>
                <c:pt idx="19293">
                  <c:v>26.795833333333299</c:v>
                </c:pt>
                <c:pt idx="19294">
                  <c:v>26.797222222222199</c:v>
                </c:pt>
                <c:pt idx="19295">
                  <c:v>26.7986111111111</c:v>
                </c:pt>
                <c:pt idx="19296">
                  <c:v>26.8</c:v>
                </c:pt>
                <c:pt idx="19297">
                  <c:v>26.801388888888901</c:v>
                </c:pt>
                <c:pt idx="19298">
                  <c:v>26.802777777777798</c:v>
                </c:pt>
                <c:pt idx="19299">
                  <c:v>26.804166666666699</c:v>
                </c:pt>
                <c:pt idx="19300">
                  <c:v>26.8055555555556</c:v>
                </c:pt>
                <c:pt idx="19301">
                  <c:v>26.806944444444401</c:v>
                </c:pt>
                <c:pt idx="19302">
                  <c:v>26.808333333333302</c:v>
                </c:pt>
                <c:pt idx="19303">
                  <c:v>26.809722222222199</c:v>
                </c:pt>
                <c:pt idx="19304">
                  <c:v>26.811111111111099</c:v>
                </c:pt>
                <c:pt idx="19305">
                  <c:v>26.8125</c:v>
                </c:pt>
                <c:pt idx="19306">
                  <c:v>26.813888888888901</c:v>
                </c:pt>
                <c:pt idx="19307">
                  <c:v>26.815277777777801</c:v>
                </c:pt>
                <c:pt idx="19308">
                  <c:v>26.816666666666698</c:v>
                </c:pt>
                <c:pt idx="19309">
                  <c:v>26.818055555555599</c:v>
                </c:pt>
                <c:pt idx="19310">
                  <c:v>26.8194444444444</c:v>
                </c:pt>
                <c:pt idx="19311">
                  <c:v>26.820833333333301</c:v>
                </c:pt>
                <c:pt idx="19312">
                  <c:v>26.822222222222202</c:v>
                </c:pt>
                <c:pt idx="19313">
                  <c:v>26.823611111111099</c:v>
                </c:pt>
                <c:pt idx="19314">
                  <c:v>26.824999999999999</c:v>
                </c:pt>
                <c:pt idx="19315">
                  <c:v>26.8263888888889</c:v>
                </c:pt>
                <c:pt idx="19316">
                  <c:v>26.827777777777801</c:v>
                </c:pt>
                <c:pt idx="19317">
                  <c:v>26.829166666666701</c:v>
                </c:pt>
                <c:pt idx="19318">
                  <c:v>26.830555555555598</c:v>
                </c:pt>
                <c:pt idx="19319">
                  <c:v>26.8319444444444</c:v>
                </c:pt>
                <c:pt idx="19320">
                  <c:v>26.8333333333333</c:v>
                </c:pt>
                <c:pt idx="19321">
                  <c:v>26.834722222222201</c:v>
                </c:pt>
                <c:pt idx="19322">
                  <c:v>26.836111111111101</c:v>
                </c:pt>
                <c:pt idx="19323">
                  <c:v>26.837499999999999</c:v>
                </c:pt>
                <c:pt idx="19324">
                  <c:v>26.838888888888899</c:v>
                </c:pt>
                <c:pt idx="19325">
                  <c:v>26.8402777777778</c:v>
                </c:pt>
                <c:pt idx="19326">
                  <c:v>26.841666666666701</c:v>
                </c:pt>
                <c:pt idx="19327">
                  <c:v>26.843055555555601</c:v>
                </c:pt>
                <c:pt idx="19328">
                  <c:v>26.844444444444399</c:v>
                </c:pt>
                <c:pt idx="19329">
                  <c:v>26.845833333333299</c:v>
                </c:pt>
                <c:pt idx="19330">
                  <c:v>26.8472222222222</c:v>
                </c:pt>
                <c:pt idx="19331">
                  <c:v>26.848611111111101</c:v>
                </c:pt>
                <c:pt idx="19332">
                  <c:v>26.85</c:v>
                </c:pt>
                <c:pt idx="19333">
                  <c:v>26.851388888888899</c:v>
                </c:pt>
                <c:pt idx="19334">
                  <c:v>26.852777777777799</c:v>
                </c:pt>
                <c:pt idx="19335">
                  <c:v>26.8541666666667</c:v>
                </c:pt>
                <c:pt idx="19336">
                  <c:v>26.8555555555556</c:v>
                </c:pt>
                <c:pt idx="19337">
                  <c:v>26.856944444444402</c:v>
                </c:pt>
                <c:pt idx="19338">
                  <c:v>26.858333333333299</c:v>
                </c:pt>
                <c:pt idx="19339">
                  <c:v>26.859722222222199</c:v>
                </c:pt>
                <c:pt idx="19340">
                  <c:v>26.8611111111111</c:v>
                </c:pt>
                <c:pt idx="19341">
                  <c:v>26.862500000000001</c:v>
                </c:pt>
                <c:pt idx="19342">
                  <c:v>26.863888888888901</c:v>
                </c:pt>
                <c:pt idx="19343">
                  <c:v>26.865277777777798</c:v>
                </c:pt>
                <c:pt idx="19344">
                  <c:v>26.866666666666699</c:v>
                </c:pt>
                <c:pt idx="19345">
                  <c:v>26.8680555555556</c:v>
                </c:pt>
                <c:pt idx="19346">
                  <c:v>26.869444444444401</c:v>
                </c:pt>
                <c:pt idx="19347">
                  <c:v>26.870833333333302</c:v>
                </c:pt>
                <c:pt idx="19348">
                  <c:v>26.872222222222199</c:v>
                </c:pt>
                <c:pt idx="19349">
                  <c:v>26.873611111111099</c:v>
                </c:pt>
                <c:pt idx="19350">
                  <c:v>26.875</c:v>
                </c:pt>
                <c:pt idx="19351">
                  <c:v>26.876388888888901</c:v>
                </c:pt>
                <c:pt idx="19352">
                  <c:v>26.877777777777801</c:v>
                </c:pt>
                <c:pt idx="19353">
                  <c:v>26.879166666666698</c:v>
                </c:pt>
                <c:pt idx="19354">
                  <c:v>26.880555555555599</c:v>
                </c:pt>
                <c:pt idx="19355">
                  <c:v>26.8819444444444</c:v>
                </c:pt>
                <c:pt idx="19356">
                  <c:v>26.883333333333301</c:v>
                </c:pt>
                <c:pt idx="19357">
                  <c:v>26.884722222222202</c:v>
                </c:pt>
                <c:pt idx="19358">
                  <c:v>26.886111111111099</c:v>
                </c:pt>
                <c:pt idx="19359">
                  <c:v>26.887499999999999</c:v>
                </c:pt>
                <c:pt idx="19360">
                  <c:v>26.8888888888889</c:v>
                </c:pt>
                <c:pt idx="19361">
                  <c:v>26.890277777777801</c:v>
                </c:pt>
                <c:pt idx="19362">
                  <c:v>26.891666666666701</c:v>
                </c:pt>
                <c:pt idx="19363">
                  <c:v>26.893055555555598</c:v>
                </c:pt>
                <c:pt idx="19364">
                  <c:v>26.8944444444444</c:v>
                </c:pt>
                <c:pt idx="19365">
                  <c:v>26.8958333333333</c:v>
                </c:pt>
                <c:pt idx="19366">
                  <c:v>26.897222222222201</c:v>
                </c:pt>
                <c:pt idx="19367">
                  <c:v>26.898611111111101</c:v>
                </c:pt>
                <c:pt idx="19368">
                  <c:v>26.9</c:v>
                </c:pt>
                <c:pt idx="19369">
                  <c:v>26.901388888888899</c:v>
                </c:pt>
                <c:pt idx="19370">
                  <c:v>26.9027777777778</c:v>
                </c:pt>
                <c:pt idx="19371">
                  <c:v>26.904166666666701</c:v>
                </c:pt>
                <c:pt idx="19372">
                  <c:v>26.905555555555601</c:v>
                </c:pt>
                <c:pt idx="19373">
                  <c:v>26.906944444444399</c:v>
                </c:pt>
                <c:pt idx="19374">
                  <c:v>26.908333333333299</c:v>
                </c:pt>
                <c:pt idx="19375">
                  <c:v>26.9097222222222</c:v>
                </c:pt>
                <c:pt idx="19376">
                  <c:v>26.911111111111101</c:v>
                </c:pt>
                <c:pt idx="19377">
                  <c:v>26.912500000000001</c:v>
                </c:pt>
                <c:pt idx="19378">
                  <c:v>26.913888888888899</c:v>
                </c:pt>
                <c:pt idx="19379">
                  <c:v>26.915277777777799</c:v>
                </c:pt>
                <c:pt idx="19380">
                  <c:v>26.9166666666667</c:v>
                </c:pt>
                <c:pt idx="19381">
                  <c:v>26.9180555555556</c:v>
                </c:pt>
                <c:pt idx="19382">
                  <c:v>26.919444444444402</c:v>
                </c:pt>
                <c:pt idx="19383">
                  <c:v>26.920833333333299</c:v>
                </c:pt>
                <c:pt idx="19384">
                  <c:v>26.922222222222199</c:v>
                </c:pt>
                <c:pt idx="19385">
                  <c:v>26.9236111111111</c:v>
                </c:pt>
                <c:pt idx="19386">
                  <c:v>26.925000000000001</c:v>
                </c:pt>
                <c:pt idx="19387">
                  <c:v>26.926388888888901</c:v>
                </c:pt>
                <c:pt idx="19388">
                  <c:v>26.927777777777798</c:v>
                </c:pt>
                <c:pt idx="19389">
                  <c:v>26.929166666666699</c:v>
                </c:pt>
                <c:pt idx="19390">
                  <c:v>26.9305555555556</c:v>
                </c:pt>
                <c:pt idx="19391">
                  <c:v>26.931944444444401</c:v>
                </c:pt>
                <c:pt idx="19392">
                  <c:v>26.933333333333302</c:v>
                </c:pt>
                <c:pt idx="19393">
                  <c:v>26.934722222222199</c:v>
                </c:pt>
                <c:pt idx="19394">
                  <c:v>26.936111111111099</c:v>
                </c:pt>
                <c:pt idx="19395">
                  <c:v>26.9375</c:v>
                </c:pt>
                <c:pt idx="19396">
                  <c:v>26.938888888888901</c:v>
                </c:pt>
                <c:pt idx="19397">
                  <c:v>26.940277777777801</c:v>
                </c:pt>
                <c:pt idx="19398">
                  <c:v>26.941666666666698</c:v>
                </c:pt>
                <c:pt idx="19399">
                  <c:v>26.943055555555599</c:v>
                </c:pt>
                <c:pt idx="19400">
                  <c:v>26.9444444444444</c:v>
                </c:pt>
                <c:pt idx="19401">
                  <c:v>26.945833333333301</c:v>
                </c:pt>
                <c:pt idx="19402">
                  <c:v>26.947222222222202</c:v>
                </c:pt>
                <c:pt idx="19403">
                  <c:v>26.948611111111099</c:v>
                </c:pt>
                <c:pt idx="19404">
                  <c:v>26.95</c:v>
                </c:pt>
                <c:pt idx="19405">
                  <c:v>26.9513888888889</c:v>
                </c:pt>
                <c:pt idx="19406">
                  <c:v>26.952777777777801</c:v>
                </c:pt>
                <c:pt idx="19407">
                  <c:v>26.954166666666701</c:v>
                </c:pt>
                <c:pt idx="19408">
                  <c:v>26.955555555555598</c:v>
                </c:pt>
                <c:pt idx="19409">
                  <c:v>26.9569444444444</c:v>
                </c:pt>
                <c:pt idx="19410">
                  <c:v>26.9583333333333</c:v>
                </c:pt>
                <c:pt idx="19411">
                  <c:v>26.959722222222201</c:v>
                </c:pt>
                <c:pt idx="19412">
                  <c:v>26.961111111111101</c:v>
                </c:pt>
                <c:pt idx="19413">
                  <c:v>26.962499999999999</c:v>
                </c:pt>
                <c:pt idx="19414">
                  <c:v>26.963888888888899</c:v>
                </c:pt>
                <c:pt idx="19415">
                  <c:v>26.9652777777778</c:v>
                </c:pt>
                <c:pt idx="19416">
                  <c:v>26.966666666666701</c:v>
                </c:pt>
                <c:pt idx="19417">
                  <c:v>26.968055555555601</c:v>
                </c:pt>
                <c:pt idx="19418">
                  <c:v>26.969444444444399</c:v>
                </c:pt>
                <c:pt idx="19419">
                  <c:v>26.970833333333299</c:v>
                </c:pt>
                <c:pt idx="19420">
                  <c:v>26.9722222222222</c:v>
                </c:pt>
                <c:pt idx="19421">
                  <c:v>26.973611111111101</c:v>
                </c:pt>
                <c:pt idx="19422">
                  <c:v>26.975000000000001</c:v>
                </c:pt>
                <c:pt idx="19423">
                  <c:v>26.976388888888899</c:v>
                </c:pt>
                <c:pt idx="19424">
                  <c:v>26.977777777777799</c:v>
                </c:pt>
                <c:pt idx="19425">
                  <c:v>26.9791666666667</c:v>
                </c:pt>
                <c:pt idx="19426">
                  <c:v>26.9805555555556</c:v>
                </c:pt>
                <c:pt idx="19427">
                  <c:v>26.981944444444402</c:v>
                </c:pt>
                <c:pt idx="19428">
                  <c:v>26.983333333333299</c:v>
                </c:pt>
                <c:pt idx="19429">
                  <c:v>26.984722222222199</c:v>
                </c:pt>
                <c:pt idx="19430">
                  <c:v>26.9861111111111</c:v>
                </c:pt>
                <c:pt idx="19431">
                  <c:v>26.987500000000001</c:v>
                </c:pt>
                <c:pt idx="19432">
                  <c:v>26.988888888888901</c:v>
                </c:pt>
                <c:pt idx="19433">
                  <c:v>26.990277777777798</c:v>
                </c:pt>
                <c:pt idx="19434">
                  <c:v>26.991666666666699</c:v>
                </c:pt>
                <c:pt idx="19435">
                  <c:v>26.9930555555556</c:v>
                </c:pt>
                <c:pt idx="19436">
                  <c:v>26.994444444444401</c:v>
                </c:pt>
                <c:pt idx="19437">
                  <c:v>26.995833333333302</c:v>
                </c:pt>
                <c:pt idx="19438">
                  <c:v>26.997222222222199</c:v>
                </c:pt>
                <c:pt idx="19439">
                  <c:v>26.998611111111099</c:v>
                </c:pt>
                <c:pt idx="19440">
                  <c:v>27</c:v>
                </c:pt>
                <c:pt idx="19441">
                  <c:v>27.001388888888901</c:v>
                </c:pt>
                <c:pt idx="19442">
                  <c:v>27.002777777777801</c:v>
                </c:pt>
                <c:pt idx="19443">
                  <c:v>27.004166666666698</c:v>
                </c:pt>
                <c:pt idx="19444">
                  <c:v>27.005555555555599</c:v>
                </c:pt>
                <c:pt idx="19445">
                  <c:v>27.0069444444444</c:v>
                </c:pt>
                <c:pt idx="19446">
                  <c:v>27.008333333333301</c:v>
                </c:pt>
                <c:pt idx="19447">
                  <c:v>27.009722222222202</c:v>
                </c:pt>
                <c:pt idx="19448">
                  <c:v>27.011111111111099</c:v>
                </c:pt>
                <c:pt idx="19449">
                  <c:v>27.012499999999999</c:v>
                </c:pt>
                <c:pt idx="19450">
                  <c:v>27.0138888888889</c:v>
                </c:pt>
                <c:pt idx="19451">
                  <c:v>27.015277777777801</c:v>
                </c:pt>
                <c:pt idx="19452">
                  <c:v>27.016666666666701</c:v>
                </c:pt>
                <c:pt idx="19453">
                  <c:v>27.018055555555598</c:v>
                </c:pt>
                <c:pt idx="19454">
                  <c:v>27.0194444444444</c:v>
                </c:pt>
                <c:pt idx="19455">
                  <c:v>27.0208333333333</c:v>
                </c:pt>
                <c:pt idx="19456">
                  <c:v>27.022222222222201</c:v>
                </c:pt>
                <c:pt idx="19457">
                  <c:v>27.023611111111101</c:v>
                </c:pt>
                <c:pt idx="19458">
                  <c:v>27.024999999999999</c:v>
                </c:pt>
                <c:pt idx="19459">
                  <c:v>27.026388888888899</c:v>
                </c:pt>
                <c:pt idx="19460">
                  <c:v>27.0277777777778</c:v>
                </c:pt>
                <c:pt idx="19461">
                  <c:v>27.029166666666701</c:v>
                </c:pt>
                <c:pt idx="19462">
                  <c:v>27.030555555555601</c:v>
                </c:pt>
                <c:pt idx="19463">
                  <c:v>27.031944444444399</c:v>
                </c:pt>
                <c:pt idx="19464">
                  <c:v>27.033333333333299</c:v>
                </c:pt>
                <c:pt idx="19465">
                  <c:v>27.0347222222222</c:v>
                </c:pt>
                <c:pt idx="19466">
                  <c:v>27.036111111111101</c:v>
                </c:pt>
                <c:pt idx="19467">
                  <c:v>27.037500000000001</c:v>
                </c:pt>
                <c:pt idx="19468">
                  <c:v>27.038888888888899</c:v>
                </c:pt>
                <c:pt idx="19469">
                  <c:v>27.040277777777799</c:v>
                </c:pt>
                <c:pt idx="19470">
                  <c:v>27.0416666666667</c:v>
                </c:pt>
                <c:pt idx="19471">
                  <c:v>27.0430555555556</c:v>
                </c:pt>
                <c:pt idx="19472">
                  <c:v>27.044444444444402</c:v>
                </c:pt>
                <c:pt idx="19473">
                  <c:v>27.045833333333299</c:v>
                </c:pt>
                <c:pt idx="19474">
                  <c:v>27.047222222222199</c:v>
                </c:pt>
                <c:pt idx="19475">
                  <c:v>27.0486111111111</c:v>
                </c:pt>
                <c:pt idx="19476">
                  <c:v>27.05</c:v>
                </c:pt>
                <c:pt idx="19477">
                  <c:v>27.051388888888901</c:v>
                </c:pt>
                <c:pt idx="19478">
                  <c:v>27.052777777777798</c:v>
                </c:pt>
                <c:pt idx="19479">
                  <c:v>27.054166666666699</c:v>
                </c:pt>
                <c:pt idx="19480">
                  <c:v>27.0555555555556</c:v>
                </c:pt>
                <c:pt idx="19481">
                  <c:v>27.056944444444401</c:v>
                </c:pt>
                <c:pt idx="19482">
                  <c:v>27.058333333333302</c:v>
                </c:pt>
                <c:pt idx="19483">
                  <c:v>27.059722222222199</c:v>
                </c:pt>
                <c:pt idx="19484">
                  <c:v>27.061111111111099</c:v>
                </c:pt>
                <c:pt idx="19485">
                  <c:v>27.0625</c:v>
                </c:pt>
                <c:pt idx="19486">
                  <c:v>27.063888888888901</c:v>
                </c:pt>
                <c:pt idx="19487">
                  <c:v>27.065277777777801</c:v>
                </c:pt>
                <c:pt idx="19488">
                  <c:v>27.066666666666698</c:v>
                </c:pt>
                <c:pt idx="19489">
                  <c:v>27.068055555555599</c:v>
                </c:pt>
                <c:pt idx="19490">
                  <c:v>27.0694444444444</c:v>
                </c:pt>
                <c:pt idx="19491">
                  <c:v>27.070833333333301</c:v>
                </c:pt>
                <c:pt idx="19492">
                  <c:v>27.072222222222202</c:v>
                </c:pt>
                <c:pt idx="19493">
                  <c:v>27.073611111111099</c:v>
                </c:pt>
                <c:pt idx="19494">
                  <c:v>27.074999999999999</c:v>
                </c:pt>
                <c:pt idx="19495">
                  <c:v>27.0763888888889</c:v>
                </c:pt>
                <c:pt idx="19496">
                  <c:v>27.077777777777801</c:v>
                </c:pt>
                <c:pt idx="19497">
                  <c:v>27.079166666666701</c:v>
                </c:pt>
                <c:pt idx="19498">
                  <c:v>27.080555555555598</c:v>
                </c:pt>
                <c:pt idx="19499">
                  <c:v>27.0819444444444</c:v>
                </c:pt>
                <c:pt idx="19500">
                  <c:v>27.0833333333333</c:v>
                </c:pt>
                <c:pt idx="19501">
                  <c:v>27.084722222222201</c:v>
                </c:pt>
                <c:pt idx="19502">
                  <c:v>27.086111111111101</c:v>
                </c:pt>
                <c:pt idx="19503">
                  <c:v>27.087499999999999</c:v>
                </c:pt>
                <c:pt idx="19504">
                  <c:v>27.088888888888899</c:v>
                </c:pt>
                <c:pt idx="19505">
                  <c:v>27.0902777777778</c:v>
                </c:pt>
                <c:pt idx="19506">
                  <c:v>27.091666666666701</c:v>
                </c:pt>
                <c:pt idx="19507">
                  <c:v>27.093055555555601</c:v>
                </c:pt>
                <c:pt idx="19508">
                  <c:v>27.094444444444399</c:v>
                </c:pt>
                <c:pt idx="19509">
                  <c:v>27.095833333333299</c:v>
                </c:pt>
                <c:pt idx="19510">
                  <c:v>27.0972222222222</c:v>
                </c:pt>
                <c:pt idx="19511">
                  <c:v>27.098611111111101</c:v>
                </c:pt>
                <c:pt idx="19512">
                  <c:v>27.1</c:v>
                </c:pt>
                <c:pt idx="19513">
                  <c:v>27.101388888888899</c:v>
                </c:pt>
                <c:pt idx="19514">
                  <c:v>27.102777777777799</c:v>
                </c:pt>
                <c:pt idx="19515">
                  <c:v>27.1041666666667</c:v>
                </c:pt>
                <c:pt idx="19516">
                  <c:v>27.1055555555556</c:v>
                </c:pt>
                <c:pt idx="19517">
                  <c:v>27.106944444444402</c:v>
                </c:pt>
                <c:pt idx="19518">
                  <c:v>27.108333333333299</c:v>
                </c:pt>
                <c:pt idx="19519">
                  <c:v>27.109722222222199</c:v>
                </c:pt>
                <c:pt idx="19520">
                  <c:v>27.1111111111111</c:v>
                </c:pt>
                <c:pt idx="19521">
                  <c:v>27.112500000000001</c:v>
                </c:pt>
                <c:pt idx="19522">
                  <c:v>27.113888888888901</c:v>
                </c:pt>
                <c:pt idx="19523">
                  <c:v>27.115277777777798</c:v>
                </c:pt>
                <c:pt idx="19524">
                  <c:v>27.116666666666699</c:v>
                </c:pt>
                <c:pt idx="19525">
                  <c:v>27.1180555555556</c:v>
                </c:pt>
                <c:pt idx="19526">
                  <c:v>27.119444444444401</c:v>
                </c:pt>
                <c:pt idx="19527">
                  <c:v>27.120833333333302</c:v>
                </c:pt>
                <c:pt idx="19528">
                  <c:v>27.122222222222199</c:v>
                </c:pt>
                <c:pt idx="19529">
                  <c:v>27.123611111111099</c:v>
                </c:pt>
                <c:pt idx="19530">
                  <c:v>27.125</c:v>
                </c:pt>
                <c:pt idx="19531">
                  <c:v>27.126388888888901</c:v>
                </c:pt>
                <c:pt idx="19532">
                  <c:v>27.127777777777801</c:v>
                </c:pt>
                <c:pt idx="19533">
                  <c:v>27.129166666666698</c:v>
                </c:pt>
                <c:pt idx="19534">
                  <c:v>27.130555555555599</c:v>
                </c:pt>
                <c:pt idx="19535">
                  <c:v>27.1319444444444</c:v>
                </c:pt>
                <c:pt idx="19536">
                  <c:v>27.133333333333301</c:v>
                </c:pt>
                <c:pt idx="19537">
                  <c:v>27.134722222222202</c:v>
                </c:pt>
                <c:pt idx="19538">
                  <c:v>27.136111111111099</c:v>
                </c:pt>
                <c:pt idx="19539">
                  <c:v>27.137499999999999</c:v>
                </c:pt>
                <c:pt idx="19540">
                  <c:v>27.1388888888889</c:v>
                </c:pt>
                <c:pt idx="19541">
                  <c:v>27.140277777777801</c:v>
                </c:pt>
                <c:pt idx="19542">
                  <c:v>27.141666666666701</c:v>
                </c:pt>
                <c:pt idx="19543">
                  <c:v>27.143055555555598</c:v>
                </c:pt>
                <c:pt idx="19544">
                  <c:v>27.1444444444444</c:v>
                </c:pt>
                <c:pt idx="19545">
                  <c:v>27.1458333333333</c:v>
                </c:pt>
                <c:pt idx="19546">
                  <c:v>27.147222222222201</c:v>
                </c:pt>
                <c:pt idx="19547">
                  <c:v>27.148611111111101</c:v>
                </c:pt>
                <c:pt idx="19548">
                  <c:v>27.15</c:v>
                </c:pt>
                <c:pt idx="19549">
                  <c:v>27.151388888888899</c:v>
                </c:pt>
                <c:pt idx="19550">
                  <c:v>27.1527777777778</c:v>
                </c:pt>
                <c:pt idx="19551">
                  <c:v>27.154166666666701</c:v>
                </c:pt>
                <c:pt idx="19552">
                  <c:v>27.155555555555601</c:v>
                </c:pt>
                <c:pt idx="19553">
                  <c:v>27.156944444444399</c:v>
                </c:pt>
                <c:pt idx="19554">
                  <c:v>27.158333333333299</c:v>
                </c:pt>
                <c:pt idx="19555">
                  <c:v>27.1597222222222</c:v>
                </c:pt>
                <c:pt idx="19556">
                  <c:v>27.161111111111101</c:v>
                </c:pt>
                <c:pt idx="19557">
                  <c:v>27.162500000000001</c:v>
                </c:pt>
                <c:pt idx="19558">
                  <c:v>27.163888888888899</c:v>
                </c:pt>
                <c:pt idx="19559">
                  <c:v>27.165277777777799</c:v>
                </c:pt>
                <c:pt idx="19560">
                  <c:v>27.1666666666667</c:v>
                </c:pt>
                <c:pt idx="19561">
                  <c:v>27.1680555555556</c:v>
                </c:pt>
                <c:pt idx="19562">
                  <c:v>27.169444444444402</c:v>
                </c:pt>
                <c:pt idx="19563">
                  <c:v>27.170833333333299</c:v>
                </c:pt>
                <c:pt idx="19564">
                  <c:v>27.172222222222199</c:v>
                </c:pt>
                <c:pt idx="19565">
                  <c:v>27.1736111111111</c:v>
                </c:pt>
                <c:pt idx="19566">
                  <c:v>27.175000000000001</c:v>
                </c:pt>
                <c:pt idx="19567">
                  <c:v>27.176388888888901</c:v>
                </c:pt>
                <c:pt idx="19568">
                  <c:v>27.177777777777798</c:v>
                </c:pt>
                <c:pt idx="19569">
                  <c:v>27.179166666666699</c:v>
                </c:pt>
                <c:pt idx="19570">
                  <c:v>27.1805555555556</c:v>
                </c:pt>
                <c:pt idx="19571">
                  <c:v>27.181944444444401</c:v>
                </c:pt>
                <c:pt idx="19572">
                  <c:v>27.183333333333302</c:v>
                </c:pt>
                <c:pt idx="19573">
                  <c:v>27.184722222222199</c:v>
                </c:pt>
                <c:pt idx="19574">
                  <c:v>27.186111111111099</c:v>
                </c:pt>
                <c:pt idx="19575">
                  <c:v>27.1875</c:v>
                </c:pt>
                <c:pt idx="19576">
                  <c:v>27.188888888888901</c:v>
                </c:pt>
                <c:pt idx="19577">
                  <c:v>27.190277777777801</c:v>
                </c:pt>
                <c:pt idx="19578">
                  <c:v>27.191666666666698</c:v>
                </c:pt>
                <c:pt idx="19579">
                  <c:v>27.193055555555599</c:v>
                </c:pt>
                <c:pt idx="19580">
                  <c:v>27.1944444444444</c:v>
                </c:pt>
                <c:pt idx="19581">
                  <c:v>27.195833333333301</c:v>
                </c:pt>
                <c:pt idx="19582">
                  <c:v>27.197222222222202</c:v>
                </c:pt>
                <c:pt idx="19583">
                  <c:v>27.198611111111099</c:v>
                </c:pt>
                <c:pt idx="19584">
                  <c:v>27.2</c:v>
                </c:pt>
                <c:pt idx="19585">
                  <c:v>27.2013888888889</c:v>
                </c:pt>
                <c:pt idx="19586">
                  <c:v>27.202777777777801</c:v>
                </c:pt>
                <c:pt idx="19587">
                  <c:v>27.204166666666701</c:v>
                </c:pt>
                <c:pt idx="19588">
                  <c:v>27.205555555555598</c:v>
                </c:pt>
                <c:pt idx="19589">
                  <c:v>27.2069444444444</c:v>
                </c:pt>
                <c:pt idx="19590">
                  <c:v>27.2083333333333</c:v>
                </c:pt>
                <c:pt idx="19591">
                  <c:v>27.209722222222201</c:v>
                </c:pt>
                <c:pt idx="19592">
                  <c:v>27.211111111111101</c:v>
                </c:pt>
                <c:pt idx="19593">
                  <c:v>27.212499999999999</c:v>
                </c:pt>
                <c:pt idx="19594">
                  <c:v>27.213888888888899</c:v>
                </c:pt>
                <c:pt idx="19595">
                  <c:v>27.2152777777778</c:v>
                </c:pt>
                <c:pt idx="19596">
                  <c:v>27.216666666666701</c:v>
                </c:pt>
                <c:pt idx="19597">
                  <c:v>27.218055555555601</c:v>
                </c:pt>
                <c:pt idx="19598">
                  <c:v>27.219444444444399</c:v>
                </c:pt>
                <c:pt idx="19599">
                  <c:v>27.220833333333299</c:v>
                </c:pt>
                <c:pt idx="19600">
                  <c:v>27.2222222222222</c:v>
                </c:pt>
                <c:pt idx="19601">
                  <c:v>27.223611111111101</c:v>
                </c:pt>
                <c:pt idx="19602">
                  <c:v>27.225000000000001</c:v>
                </c:pt>
                <c:pt idx="19603">
                  <c:v>27.226388888888899</c:v>
                </c:pt>
                <c:pt idx="19604">
                  <c:v>27.227777777777799</c:v>
                </c:pt>
                <c:pt idx="19605">
                  <c:v>27.2291666666667</c:v>
                </c:pt>
                <c:pt idx="19606">
                  <c:v>27.2305555555556</c:v>
                </c:pt>
                <c:pt idx="19607">
                  <c:v>27.231944444444402</c:v>
                </c:pt>
                <c:pt idx="19608">
                  <c:v>27.233333333333299</c:v>
                </c:pt>
                <c:pt idx="19609">
                  <c:v>27.234722222222199</c:v>
                </c:pt>
                <c:pt idx="19610">
                  <c:v>27.2361111111111</c:v>
                </c:pt>
                <c:pt idx="19611">
                  <c:v>27.237500000000001</c:v>
                </c:pt>
                <c:pt idx="19612">
                  <c:v>27.238888888888901</c:v>
                </c:pt>
                <c:pt idx="19613">
                  <c:v>27.240277777777798</c:v>
                </c:pt>
                <c:pt idx="19614">
                  <c:v>27.241666666666699</c:v>
                </c:pt>
                <c:pt idx="19615">
                  <c:v>27.2430555555556</c:v>
                </c:pt>
                <c:pt idx="19616">
                  <c:v>27.244444444444401</c:v>
                </c:pt>
                <c:pt idx="19617">
                  <c:v>27.245833333333302</c:v>
                </c:pt>
                <c:pt idx="19618">
                  <c:v>27.247222222222199</c:v>
                </c:pt>
                <c:pt idx="19619">
                  <c:v>27.248611111111099</c:v>
                </c:pt>
                <c:pt idx="19620">
                  <c:v>27.25</c:v>
                </c:pt>
                <c:pt idx="19621">
                  <c:v>27.251388888888901</c:v>
                </c:pt>
                <c:pt idx="19622">
                  <c:v>27.252777777777801</c:v>
                </c:pt>
                <c:pt idx="19623">
                  <c:v>27.254166666666698</c:v>
                </c:pt>
                <c:pt idx="19624">
                  <c:v>27.255555555555599</c:v>
                </c:pt>
                <c:pt idx="19625">
                  <c:v>27.2569444444444</c:v>
                </c:pt>
                <c:pt idx="19626">
                  <c:v>27.258333333333301</c:v>
                </c:pt>
                <c:pt idx="19627">
                  <c:v>27.259722222222202</c:v>
                </c:pt>
                <c:pt idx="19628">
                  <c:v>27.261111111111099</c:v>
                </c:pt>
                <c:pt idx="19629">
                  <c:v>27.262499999999999</c:v>
                </c:pt>
                <c:pt idx="19630">
                  <c:v>27.2638888888889</c:v>
                </c:pt>
                <c:pt idx="19631">
                  <c:v>27.265277777777801</c:v>
                </c:pt>
                <c:pt idx="19632">
                  <c:v>27.266666666666701</c:v>
                </c:pt>
                <c:pt idx="19633">
                  <c:v>27.268055555555598</c:v>
                </c:pt>
                <c:pt idx="19634">
                  <c:v>27.2694444444444</c:v>
                </c:pt>
                <c:pt idx="19635">
                  <c:v>27.2708333333333</c:v>
                </c:pt>
                <c:pt idx="19636">
                  <c:v>27.272222222222201</c:v>
                </c:pt>
                <c:pt idx="19637">
                  <c:v>27.273611111111101</c:v>
                </c:pt>
                <c:pt idx="19638">
                  <c:v>27.274999999999999</c:v>
                </c:pt>
                <c:pt idx="19639">
                  <c:v>27.276388888888899</c:v>
                </c:pt>
                <c:pt idx="19640">
                  <c:v>27.2777777777778</c:v>
                </c:pt>
                <c:pt idx="19641">
                  <c:v>27.279166666666701</c:v>
                </c:pt>
                <c:pt idx="19642">
                  <c:v>27.280555555555601</c:v>
                </c:pt>
                <c:pt idx="19643">
                  <c:v>27.281944444444399</c:v>
                </c:pt>
                <c:pt idx="19644">
                  <c:v>27.283333333333299</c:v>
                </c:pt>
                <c:pt idx="19645">
                  <c:v>27.2847222222222</c:v>
                </c:pt>
                <c:pt idx="19646">
                  <c:v>27.286111111111101</c:v>
                </c:pt>
                <c:pt idx="19647">
                  <c:v>27.287500000000001</c:v>
                </c:pt>
                <c:pt idx="19648">
                  <c:v>27.288888888888899</c:v>
                </c:pt>
                <c:pt idx="19649">
                  <c:v>27.290277777777799</c:v>
                </c:pt>
                <c:pt idx="19650">
                  <c:v>27.2916666666667</c:v>
                </c:pt>
                <c:pt idx="19651">
                  <c:v>27.2930555555556</c:v>
                </c:pt>
                <c:pt idx="19652">
                  <c:v>27.294444444444402</c:v>
                </c:pt>
                <c:pt idx="19653">
                  <c:v>27.295833333333299</c:v>
                </c:pt>
                <c:pt idx="19654">
                  <c:v>27.297222222222199</c:v>
                </c:pt>
                <c:pt idx="19655">
                  <c:v>27.2986111111111</c:v>
                </c:pt>
                <c:pt idx="19656">
                  <c:v>27.3</c:v>
                </c:pt>
                <c:pt idx="19657">
                  <c:v>27.301388888888901</c:v>
                </c:pt>
                <c:pt idx="19658">
                  <c:v>27.302777777777798</c:v>
                </c:pt>
                <c:pt idx="19659">
                  <c:v>27.304166666666699</c:v>
                </c:pt>
                <c:pt idx="19660">
                  <c:v>27.3055555555556</c:v>
                </c:pt>
                <c:pt idx="19661">
                  <c:v>27.306944444444401</c:v>
                </c:pt>
                <c:pt idx="19662">
                  <c:v>27.308333333333302</c:v>
                </c:pt>
                <c:pt idx="19663">
                  <c:v>27.309722222222199</c:v>
                </c:pt>
                <c:pt idx="19664">
                  <c:v>27.311111111111099</c:v>
                </c:pt>
                <c:pt idx="19665">
                  <c:v>27.3125</c:v>
                </c:pt>
                <c:pt idx="19666">
                  <c:v>27.313888888888901</c:v>
                </c:pt>
                <c:pt idx="19667">
                  <c:v>27.315277777777801</c:v>
                </c:pt>
                <c:pt idx="19668">
                  <c:v>27.316666666666698</c:v>
                </c:pt>
                <c:pt idx="19669">
                  <c:v>27.318055555555599</c:v>
                </c:pt>
                <c:pt idx="19670">
                  <c:v>27.3194444444444</c:v>
                </c:pt>
                <c:pt idx="19671">
                  <c:v>27.320833333333301</c:v>
                </c:pt>
                <c:pt idx="19672">
                  <c:v>27.322222222222202</c:v>
                </c:pt>
                <c:pt idx="19673">
                  <c:v>27.323611111111099</c:v>
                </c:pt>
                <c:pt idx="19674">
                  <c:v>27.324999999999999</c:v>
                </c:pt>
                <c:pt idx="19675">
                  <c:v>27.3263888888889</c:v>
                </c:pt>
                <c:pt idx="19676">
                  <c:v>27.327777777777801</c:v>
                </c:pt>
                <c:pt idx="19677">
                  <c:v>27.329166666666701</c:v>
                </c:pt>
                <c:pt idx="19678">
                  <c:v>27.330555555555598</c:v>
                </c:pt>
                <c:pt idx="19679">
                  <c:v>27.3319444444444</c:v>
                </c:pt>
                <c:pt idx="19680">
                  <c:v>27.3333333333333</c:v>
                </c:pt>
                <c:pt idx="19681">
                  <c:v>27.334722222222201</c:v>
                </c:pt>
                <c:pt idx="19682">
                  <c:v>27.336111111111101</c:v>
                </c:pt>
                <c:pt idx="19683">
                  <c:v>27.337499999999999</c:v>
                </c:pt>
                <c:pt idx="19684">
                  <c:v>27.338888888888899</c:v>
                </c:pt>
                <c:pt idx="19685">
                  <c:v>27.3402777777778</c:v>
                </c:pt>
                <c:pt idx="19686">
                  <c:v>27.341666666666701</c:v>
                </c:pt>
                <c:pt idx="19687">
                  <c:v>27.343055555555601</c:v>
                </c:pt>
                <c:pt idx="19688">
                  <c:v>27.344444444444399</c:v>
                </c:pt>
                <c:pt idx="19689">
                  <c:v>27.345833333333299</c:v>
                </c:pt>
                <c:pt idx="19690">
                  <c:v>27.3472222222222</c:v>
                </c:pt>
                <c:pt idx="19691">
                  <c:v>27.348611111111101</c:v>
                </c:pt>
                <c:pt idx="19692">
                  <c:v>27.35</c:v>
                </c:pt>
                <c:pt idx="19693">
                  <c:v>27.351388888888899</c:v>
                </c:pt>
                <c:pt idx="19694">
                  <c:v>27.352777777777799</c:v>
                </c:pt>
                <c:pt idx="19695">
                  <c:v>27.3541666666667</c:v>
                </c:pt>
                <c:pt idx="19696">
                  <c:v>27.3555555555556</c:v>
                </c:pt>
                <c:pt idx="19697">
                  <c:v>27.356944444444402</c:v>
                </c:pt>
                <c:pt idx="19698">
                  <c:v>27.358333333333299</c:v>
                </c:pt>
                <c:pt idx="19699">
                  <c:v>27.359722222222199</c:v>
                </c:pt>
                <c:pt idx="19700">
                  <c:v>27.3611111111111</c:v>
                </c:pt>
                <c:pt idx="19701">
                  <c:v>27.362500000000001</c:v>
                </c:pt>
                <c:pt idx="19702">
                  <c:v>27.363888888888901</c:v>
                </c:pt>
                <c:pt idx="19703">
                  <c:v>27.365277777777798</c:v>
                </c:pt>
                <c:pt idx="19704">
                  <c:v>27.366666666666699</c:v>
                </c:pt>
                <c:pt idx="19705">
                  <c:v>27.3680555555556</c:v>
                </c:pt>
                <c:pt idx="19706">
                  <c:v>27.369444444444401</c:v>
                </c:pt>
                <c:pt idx="19707">
                  <c:v>27.370833333333302</c:v>
                </c:pt>
                <c:pt idx="19708">
                  <c:v>27.372222222222199</c:v>
                </c:pt>
                <c:pt idx="19709">
                  <c:v>27.373611111111099</c:v>
                </c:pt>
                <c:pt idx="19710">
                  <c:v>27.375</c:v>
                </c:pt>
                <c:pt idx="19711">
                  <c:v>27.376388888888901</c:v>
                </c:pt>
                <c:pt idx="19712">
                  <c:v>27.377777777777801</c:v>
                </c:pt>
                <c:pt idx="19713">
                  <c:v>27.379166666666698</c:v>
                </c:pt>
                <c:pt idx="19714">
                  <c:v>27.380555555555599</c:v>
                </c:pt>
                <c:pt idx="19715">
                  <c:v>27.3819444444444</c:v>
                </c:pt>
                <c:pt idx="19716">
                  <c:v>27.383333333333301</c:v>
                </c:pt>
                <c:pt idx="19717">
                  <c:v>27.384722222222202</c:v>
                </c:pt>
                <c:pt idx="19718">
                  <c:v>27.386111111111099</c:v>
                </c:pt>
                <c:pt idx="19719">
                  <c:v>27.387499999999999</c:v>
                </c:pt>
                <c:pt idx="19720">
                  <c:v>27.3888888888889</c:v>
                </c:pt>
                <c:pt idx="19721">
                  <c:v>27.390277777777801</c:v>
                </c:pt>
                <c:pt idx="19722">
                  <c:v>27.391666666666701</c:v>
                </c:pt>
                <c:pt idx="19723">
                  <c:v>27.393055555555598</c:v>
                </c:pt>
                <c:pt idx="19724">
                  <c:v>27.3944444444444</c:v>
                </c:pt>
                <c:pt idx="19725">
                  <c:v>27.3958333333333</c:v>
                </c:pt>
                <c:pt idx="19726">
                  <c:v>27.397222222222201</c:v>
                </c:pt>
                <c:pt idx="19727">
                  <c:v>27.398611111111101</c:v>
                </c:pt>
                <c:pt idx="19728">
                  <c:v>27.4</c:v>
                </c:pt>
                <c:pt idx="19729">
                  <c:v>27.401388888888899</c:v>
                </c:pt>
                <c:pt idx="19730">
                  <c:v>27.4027777777778</c:v>
                </c:pt>
                <c:pt idx="19731">
                  <c:v>27.404166666666701</c:v>
                </c:pt>
                <c:pt idx="19732">
                  <c:v>27.405555555555601</c:v>
                </c:pt>
                <c:pt idx="19733">
                  <c:v>27.406944444444399</c:v>
                </c:pt>
                <c:pt idx="19734">
                  <c:v>27.408333333333299</c:v>
                </c:pt>
                <c:pt idx="19735">
                  <c:v>27.4097222222222</c:v>
                </c:pt>
                <c:pt idx="19736">
                  <c:v>27.411111111111101</c:v>
                </c:pt>
                <c:pt idx="19737">
                  <c:v>27.412500000000001</c:v>
                </c:pt>
                <c:pt idx="19738">
                  <c:v>27.413888888888899</c:v>
                </c:pt>
                <c:pt idx="19739">
                  <c:v>27.415277777777799</c:v>
                </c:pt>
                <c:pt idx="19740">
                  <c:v>27.4166666666667</c:v>
                </c:pt>
                <c:pt idx="19741">
                  <c:v>27.4180555555556</c:v>
                </c:pt>
                <c:pt idx="19742">
                  <c:v>27.419444444444402</c:v>
                </c:pt>
                <c:pt idx="19743">
                  <c:v>27.420833333333299</c:v>
                </c:pt>
                <c:pt idx="19744">
                  <c:v>27.422222222222199</c:v>
                </c:pt>
                <c:pt idx="19745">
                  <c:v>27.4236111111111</c:v>
                </c:pt>
                <c:pt idx="19746">
                  <c:v>27.425000000000001</c:v>
                </c:pt>
                <c:pt idx="19747">
                  <c:v>27.426388888888901</c:v>
                </c:pt>
                <c:pt idx="19748">
                  <c:v>27.427777777777798</c:v>
                </c:pt>
                <c:pt idx="19749">
                  <c:v>27.429166666666699</c:v>
                </c:pt>
                <c:pt idx="19750">
                  <c:v>27.4305555555556</c:v>
                </c:pt>
                <c:pt idx="19751">
                  <c:v>27.431944444444401</c:v>
                </c:pt>
                <c:pt idx="19752">
                  <c:v>27.433333333333302</c:v>
                </c:pt>
                <c:pt idx="19753">
                  <c:v>27.434722222222199</c:v>
                </c:pt>
                <c:pt idx="19754">
                  <c:v>27.436111111111099</c:v>
                </c:pt>
                <c:pt idx="19755">
                  <c:v>27.4375</c:v>
                </c:pt>
                <c:pt idx="19756">
                  <c:v>27.438888888888901</c:v>
                </c:pt>
                <c:pt idx="19757">
                  <c:v>27.440277777777801</c:v>
                </c:pt>
                <c:pt idx="19758">
                  <c:v>27.441666666666698</c:v>
                </c:pt>
                <c:pt idx="19759">
                  <c:v>27.443055555555599</c:v>
                </c:pt>
                <c:pt idx="19760">
                  <c:v>27.4444444444444</c:v>
                </c:pt>
                <c:pt idx="19761">
                  <c:v>27.445833333333301</c:v>
                </c:pt>
                <c:pt idx="19762">
                  <c:v>27.447222222222202</c:v>
                </c:pt>
                <c:pt idx="19763">
                  <c:v>27.448611111111099</c:v>
                </c:pt>
                <c:pt idx="19764">
                  <c:v>27.45</c:v>
                </c:pt>
                <c:pt idx="19765">
                  <c:v>27.4513888888889</c:v>
                </c:pt>
                <c:pt idx="19766">
                  <c:v>27.452777777777801</c:v>
                </c:pt>
                <c:pt idx="19767">
                  <c:v>27.454166666666701</c:v>
                </c:pt>
                <c:pt idx="19768">
                  <c:v>27.455555555555598</c:v>
                </c:pt>
                <c:pt idx="19769">
                  <c:v>27.4569444444444</c:v>
                </c:pt>
                <c:pt idx="19770">
                  <c:v>27.4583333333333</c:v>
                </c:pt>
                <c:pt idx="19771">
                  <c:v>27.459722222222201</c:v>
                </c:pt>
                <c:pt idx="19772">
                  <c:v>27.461111111111101</c:v>
                </c:pt>
                <c:pt idx="19773">
                  <c:v>27.462499999999999</c:v>
                </c:pt>
                <c:pt idx="19774">
                  <c:v>27.463888888888899</c:v>
                </c:pt>
                <c:pt idx="19775">
                  <c:v>27.4652777777778</c:v>
                </c:pt>
                <c:pt idx="19776">
                  <c:v>27.466666666666701</c:v>
                </c:pt>
                <c:pt idx="19777">
                  <c:v>27.468055555555601</c:v>
                </c:pt>
                <c:pt idx="19778">
                  <c:v>27.469444444444399</c:v>
                </c:pt>
                <c:pt idx="19779">
                  <c:v>27.470833333333299</c:v>
                </c:pt>
                <c:pt idx="19780">
                  <c:v>27.4722222222222</c:v>
                </c:pt>
                <c:pt idx="19781">
                  <c:v>27.473611111111101</c:v>
                </c:pt>
                <c:pt idx="19782">
                  <c:v>27.475000000000001</c:v>
                </c:pt>
                <c:pt idx="19783">
                  <c:v>27.476388888888899</c:v>
                </c:pt>
                <c:pt idx="19784">
                  <c:v>27.477777777777799</c:v>
                </c:pt>
                <c:pt idx="19785">
                  <c:v>27.4791666666667</c:v>
                </c:pt>
                <c:pt idx="19786">
                  <c:v>27.4805555555556</c:v>
                </c:pt>
                <c:pt idx="19787">
                  <c:v>27.481944444444402</c:v>
                </c:pt>
                <c:pt idx="19788">
                  <c:v>27.483333333333299</c:v>
                </c:pt>
                <c:pt idx="19789">
                  <c:v>27.484722222222199</c:v>
                </c:pt>
                <c:pt idx="19790">
                  <c:v>27.4861111111111</c:v>
                </c:pt>
                <c:pt idx="19791">
                  <c:v>27.487500000000001</c:v>
                </c:pt>
                <c:pt idx="19792">
                  <c:v>27.488888888888901</c:v>
                </c:pt>
                <c:pt idx="19793">
                  <c:v>27.490277777777798</c:v>
                </c:pt>
                <c:pt idx="19794">
                  <c:v>27.491666666666699</c:v>
                </c:pt>
                <c:pt idx="19795">
                  <c:v>27.4930555555556</c:v>
                </c:pt>
                <c:pt idx="19796">
                  <c:v>27.494444444444401</c:v>
                </c:pt>
                <c:pt idx="19797">
                  <c:v>27.495833333333302</c:v>
                </c:pt>
                <c:pt idx="19798">
                  <c:v>27.497222222222199</c:v>
                </c:pt>
                <c:pt idx="19799">
                  <c:v>27.498611111111099</c:v>
                </c:pt>
                <c:pt idx="19800">
                  <c:v>27.5</c:v>
                </c:pt>
                <c:pt idx="19801">
                  <c:v>27.501388888888901</c:v>
                </c:pt>
                <c:pt idx="19802">
                  <c:v>27.502777777777801</c:v>
                </c:pt>
                <c:pt idx="19803">
                  <c:v>27.504166666666698</c:v>
                </c:pt>
                <c:pt idx="19804">
                  <c:v>27.505555555555599</c:v>
                </c:pt>
                <c:pt idx="19805">
                  <c:v>27.5069444444444</c:v>
                </c:pt>
                <c:pt idx="19806">
                  <c:v>27.508333333333301</c:v>
                </c:pt>
                <c:pt idx="19807">
                  <c:v>27.509722222222202</c:v>
                </c:pt>
                <c:pt idx="19808">
                  <c:v>27.511111111111099</c:v>
                </c:pt>
                <c:pt idx="19809">
                  <c:v>27.512499999999999</c:v>
                </c:pt>
                <c:pt idx="19810">
                  <c:v>27.5138888888889</c:v>
                </c:pt>
                <c:pt idx="19811">
                  <c:v>27.515277777777801</c:v>
                </c:pt>
                <c:pt idx="19812">
                  <c:v>27.516666666666701</c:v>
                </c:pt>
                <c:pt idx="19813">
                  <c:v>27.518055555555598</c:v>
                </c:pt>
                <c:pt idx="19814">
                  <c:v>27.5194444444444</c:v>
                </c:pt>
                <c:pt idx="19815">
                  <c:v>27.5208333333333</c:v>
                </c:pt>
                <c:pt idx="19816">
                  <c:v>27.522222222222201</c:v>
                </c:pt>
                <c:pt idx="19817">
                  <c:v>27.523611111111101</c:v>
                </c:pt>
                <c:pt idx="19818">
                  <c:v>27.524999999999999</c:v>
                </c:pt>
                <c:pt idx="19819">
                  <c:v>27.526388888888899</c:v>
                </c:pt>
                <c:pt idx="19820">
                  <c:v>27.5277777777778</c:v>
                </c:pt>
                <c:pt idx="19821">
                  <c:v>27.529166666666701</c:v>
                </c:pt>
                <c:pt idx="19822">
                  <c:v>27.530555555555601</c:v>
                </c:pt>
                <c:pt idx="19823">
                  <c:v>27.531944444444399</c:v>
                </c:pt>
                <c:pt idx="19824">
                  <c:v>27.533333333333299</c:v>
                </c:pt>
                <c:pt idx="19825">
                  <c:v>27.5347222222222</c:v>
                </c:pt>
                <c:pt idx="19826">
                  <c:v>27.536111111111101</c:v>
                </c:pt>
                <c:pt idx="19827">
                  <c:v>27.537500000000001</c:v>
                </c:pt>
                <c:pt idx="19828">
                  <c:v>27.538888888888899</c:v>
                </c:pt>
                <c:pt idx="19829">
                  <c:v>27.540277777777799</c:v>
                </c:pt>
                <c:pt idx="19830">
                  <c:v>27.5416666666667</c:v>
                </c:pt>
                <c:pt idx="19831">
                  <c:v>27.5430555555556</c:v>
                </c:pt>
                <c:pt idx="19832">
                  <c:v>27.544444444444402</c:v>
                </c:pt>
                <c:pt idx="19833">
                  <c:v>27.545833333333299</c:v>
                </c:pt>
                <c:pt idx="19834">
                  <c:v>27.547222222222199</c:v>
                </c:pt>
                <c:pt idx="19835">
                  <c:v>27.5486111111111</c:v>
                </c:pt>
                <c:pt idx="19836">
                  <c:v>27.55</c:v>
                </c:pt>
                <c:pt idx="19837">
                  <c:v>27.551388888888901</c:v>
                </c:pt>
                <c:pt idx="19838">
                  <c:v>27.552777777777798</c:v>
                </c:pt>
                <c:pt idx="19839">
                  <c:v>27.554166666666699</c:v>
                </c:pt>
                <c:pt idx="19840">
                  <c:v>27.5555555555556</c:v>
                </c:pt>
                <c:pt idx="19841">
                  <c:v>27.556944444444401</c:v>
                </c:pt>
                <c:pt idx="19842">
                  <c:v>27.558333333333302</c:v>
                </c:pt>
                <c:pt idx="19843">
                  <c:v>27.559722222222199</c:v>
                </c:pt>
                <c:pt idx="19844">
                  <c:v>27.561111111111099</c:v>
                </c:pt>
                <c:pt idx="19845">
                  <c:v>27.5625</c:v>
                </c:pt>
                <c:pt idx="19846">
                  <c:v>27.563888888888901</c:v>
                </c:pt>
                <c:pt idx="19847">
                  <c:v>27.565277777777801</c:v>
                </c:pt>
                <c:pt idx="19848">
                  <c:v>27.566666666666698</c:v>
                </c:pt>
                <c:pt idx="19849">
                  <c:v>27.568055555555599</c:v>
                </c:pt>
                <c:pt idx="19850">
                  <c:v>27.5694444444444</c:v>
                </c:pt>
                <c:pt idx="19851">
                  <c:v>27.570833333333301</c:v>
                </c:pt>
                <c:pt idx="19852">
                  <c:v>27.572222222222202</c:v>
                </c:pt>
                <c:pt idx="19853">
                  <c:v>27.573611111111099</c:v>
                </c:pt>
                <c:pt idx="19854">
                  <c:v>27.574999999999999</c:v>
                </c:pt>
                <c:pt idx="19855">
                  <c:v>27.5763888888889</c:v>
                </c:pt>
                <c:pt idx="19856">
                  <c:v>27.577777777777801</c:v>
                </c:pt>
                <c:pt idx="19857">
                  <c:v>27.579166666666701</c:v>
                </c:pt>
                <c:pt idx="19858">
                  <c:v>27.580555555555598</c:v>
                </c:pt>
                <c:pt idx="19859">
                  <c:v>27.5819444444444</c:v>
                </c:pt>
                <c:pt idx="19860">
                  <c:v>27.5833333333333</c:v>
                </c:pt>
                <c:pt idx="19861">
                  <c:v>27.584722222222201</c:v>
                </c:pt>
                <c:pt idx="19862">
                  <c:v>27.586111111111101</c:v>
                </c:pt>
                <c:pt idx="19863">
                  <c:v>27.587499999999999</c:v>
                </c:pt>
                <c:pt idx="19864">
                  <c:v>27.588888888888899</c:v>
                </c:pt>
                <c:pt idx="19865">
                  <c:v>27.5902777777778</c:v>
                </c:pt>
                <c:pt idx="19866">
                  <c:v>27.591666666666701</c:v>
                </c:pt>
                <c:pt idx="19867">
                  <c:v>27.593055555555601</c:v>
                </c:pt>
                <c:pt idx="19868">
                  <c:v>27.594444444444399</c:v>
                </c:pt>
                <c:pt idx="19869">
                  <c:v>27.595833333333299</c:v>
                </c:pt>
                <c:pt idx="19870">
                  <c:v>27.5972222222222</c:v>
                </c:pt>
                <c:pt idx="19871">
                  <c:v>27.598611111111101</c:v>
                </c:pt>
                <c:pt idx="19872">
                  <c:v>27.6</c:v>
                </c:pt>
                <c:pt idx="19873">
                  <c:v>27.601388888888899</c:v>
                </c:pt>
                <c:pt idx="19874">
                  <c:v>27.602777777777799</c:v>
                </c:pt>
                <c:pt idx="19875">
                  <c:v>27.6041666666667</c:v>
                </c:pt>
                <c:pt idx="19876">
                  <c:v>27.6055555555556</c:v>
                </c:pt>
                <c:pt idx="19877">
                  <c:v>27.606944444444402</c:v>
                </c:pt>
                <c:pt idx="19878">
                  <c:v>27.608333333333299</c:v>
                </c:pt>
                <c:pt idx="19879">
                  <c:v>27.609722222222199</c:v>
                </c:pt>
                <c:pt idx="19880">
                  <c:v>27.6111111111111</c:v>
                </c:pt>
                <c:pt idx="19881">
                  <c:v>27.612500000000001</c:v>
                </c:pt>
                <c:pt idx="19882">
                  <c:v>27.613888888888901</c:v>
                </c:pt>
                <c:pt idx="19883">
                  <c:v>27.615277777777798</c:v>
                </c:pt>
                <c:pt idx="19884">
                  <c:v>27.616666666666699</c:v>
                </c:pt>
                <c:pt idx="19885">
                  <c:v>27.6180555555556</c:v>
                </c:pt>
                <c:pt idx="19886">
                  <c:v>27.619444444444401</c:v>
                </c:pt>
                <c:pt idx="19887">
                  <c:v>27.620833333333302</c:v>
                </c:pt>
                <c:pt idx="19888">
                  <c:v>27.622222222222199</c:v>
                </c:pt>
                <c:pt idx="19889">
                  <c:v>27.623611111111099</c:v>
                </c:pt>
                <c:pt idx="19890">
                  <c:v>27.625</c:v>
                </c:pt>
                <c:pt idx="19891">
                  <c:v>27.626388888888901</c:v>
                </c:pt>
                <c:pt idx="19892">
                  <c:v>27.627777777777801</c:v>
                </c:pt>
                <c:pt idx="19893">
                  <c:v>27.629166666666698</c:v>
                </c:pt>
                <c:pt idx="19894">
                  <c:v>27.630555555555599</c:v>
                </c:pt>
                <c:pt idx="19895">
                  <c:v>27.6319444444444</c:v>
                </c:pt>
                <c:pt idx="19896">
                  <c:v>27.633333333333301</c:v>
                </c:pt>
                <c:pt idx="19897">
                  <c:v>27.634722222222202</c:v>
                </c:pt>
                <c:pt idx="19898">
                  <c:v>27.636111111111099</c:v>
                </c:pt>
                <c:pt idx="19899">
                  <c:v>27.637499999999999</c:v>
                </c:pt>
                <c:pt idx="19900">
                  <c:v>27.6388888888889</c:v>
                </c:pt>
                <c:pt idx="19901">
                  <c:v>27.640277777777801</c:v>
                </c:pt>
                <c:pt idx="19902">
                  <c:v>27.641666666666701</c:v>
                </c:pt>
                <c:pt idx="19903">
                  <c:v>27.643055555555598</c:v>
                </c:pt>
                <c:pt idx="19904">
                  <c:v>27.6444444444444</c:v>
                </c:pt>
                <c:pt idx="19905">
                  <c:v>27.6458333333333</c:v>
                </c:pt>
                <c:pt idx="19906">
                  <c:v>27.647222222222201</c:v>
                </c:pt>
                <c:pt idx="19907">
                  <c:v>27.648611111111101</c:v>
                </c:pt>
                <c:pt idx="19908">
                  <c:v>27.65</c:v>
                </c:pt>
                <c:pt idx="19909">
                  <c:v>27.651388888888899</c:v>
                </c:pt>
                <c:pt idx="19910">
                  <c:v>27.6527777777778</c:v>
                </c:pt>
                <c:pt idx="19911">
                  <c:v>27.654166666666701</c:v>
                </c:pt>
                <c:pt idx="19912">
                  <c:v>27.655555555555601</c:v>
                </c:pt>
                <c:pt idx="19913">
                  <c:v>27.656944444444399</c:v>
                </c:pt>
                <c:pt idx="19914">
                  <c:v>27.658333333333299</c:v>
                </c:pt>
                <c:pt idx="19915">
                  <c:v>27.6597222222222</c:v>
                </c:pt>
                <c:pt idx="19916">
                  <c:v>27.661111111111101</c:v>
                </c:pt>
                <c:pt idx="19917">
                  <c:v>27.662500000000001</c:v>
                </c:pt>
                <c:pt idx="19918">
                  <c:v>27.663888888888899</c:v>
                </c:pt>
                <c:pt idx="19919">
                  <c:v>27.665277777777799</c:v>
                </c:pt>
                <c:pt idx="19920">
                  <c:v>27.6666666666667</c:v>
                </c:pt>
                <c:pt idx="19921">
                  <c:v>27.6680555555556</c:v>
                </c:pt>
                <c:pt idx="19922">
                  <c:v>27.669444444444402</c:v>
                </c:pt>
                <c:pt idx="19923">
                  <c:v>27.670833333333299</c:v>
                </c:pt>
                <c:pt idx="19924">
                  <c:v>27.672222222222199</c:v>
                </c:pt>
                <c:pt idx="19925">
                  <c:v>27.6736111111111</c:v>
                </c:pt>
                <c:pt idx="19926">
                  <c:v>27.675000000000001</c:v>
                </c:pt>
                <c:pt idx="19927">
                  <c:v>27.676388888888901</c:v>
                </c:pt>
                <c:pt idx="19928">
                  <c:v>27.677777777777798</c:v>
                </c:pt>
                <c:pt idx="19929">
                  <c:v>27.679166666666699</c:v>
                </c:pt>
                <c:pt idx="19930">
                  <c:v>27.6805555555556</c:v>
                </c:pt>
                <c:pt idx="19931">
                  <c:v>27.681944444444401</c:v>
                </c:pt>
                <c:pt idx="19932">
                  <c:v>27.683333333333302</c:v>
                </c:pt>
                <c:pt idx="19933">
                  <c:v>27.684722222222199</c:v>
                </c:pt>
                <c:pt idx="19934">
                  <c:v>27.686111111111099</c:v>
                </c:pt>
                <c:pt idx="19935">
                  <c:v>27.6875</c:v>
                </c:pt>
                <c:pt idx="19936">
                  <c:v>27.688888888888901</c:v>
                </c:pt>
                <c:pt idx="19937">
                  <c:v>27.690277777777801</c:v>
                </c:pt>
                <c:pt idx="19938">
                  <c:v>27.691666666666698</c:v>
                </c:pt>
                <c:pt idx="19939">
                  <c:v>27.693055555555599</c:v>
                </c:pt>
                <c:pt idx="19940">
                  <c:v>27.6944444444444</c:v>
                </c:pt>
                <c:pt idx="19941">
                  <c:v>27.695833333333301</c:v>
                </c:pt>
                <c:pt idx="19942">
                  <c:v>27.697222222222202</c:v>
                </c:pt>
                <c:pt idx="19943">
                  <c:v>27.698611111111099</c:v>
                </c:pt>
                <c:pt idx="19944">
                  <c:v>27.7</c:v>
                </c:pt>
                <c:pt idx="19945">
                  <c:v>27.7013888888889</c:v>
                </c:pt>
                <c:pt idx="19946">
                  <c:v>27.702777777777801</c:v>
                </c:pt>
                <c:pt idx="19947">
                  <c:v>27.704166666666701</c:v>
                </c:pt>
                <c:pt idx="19948">
                  <c:v>27.705555555555598</c:v>
                </c:pt>
                <c:pt idx="19949">
                  <c:v>27.7069444444444</c:v>
                </c:pt>
                <c:pt idx="19950">
                  <c:v>27.7083333333333</c:v>
                </c:pt>
                <c:pt idx="19951">
                  <c:v>27.709722222222201</c:v>
                </c:pt>
                <c:pt idx="19952">
                  <c:v>27.711111111111101</c:v>
                </c:pt>
                <c:pt idx="19953">
                  <c:v>27.712499999999999</c:v>
                </c:pt>
                <c:pt idx="19954">
                  <c:v>27.713888888888899</c:v>
                </c:pt>
                <c:pt idx="19955">
                  <c:v>27.7152777777778</c:v>
                </c:pt>
                <c:pt idx="19956">
                  <c:v>27.716666666666701</c:v>
                </c:pt>
                <c:pt idx="19957">
                  <c:v>27.718055555555601</c:v>
                </c:pt>
                <c:pt idx="19958">
                  <c:v>27.719444444444399</c:v>
                </c:pt>
                <c:pt idx="19959">
                  <c:v>27.720833333333299</c:v>
                </c:pt>
                <c:pt idx="19960">
                  <c:v>27.7222222222222</c:v>
                </c:pt>
                <c:pt idx="19961">
                  <c:v>27.723611111111101</c:v>
                </c:pt>
                <c:pt idx="19962">
                  <c:v>27.725000000000001</c:v>
                </c:pt>
                <c:pt idx="19963">
                  <c:v>27.726388888888899</c:v>
                </c:pt>
                <c:pt idx="19964">
                  <c:v>27.727777777777799</c:v>
                </c:pt>
                <c:pt idx="19965">
                  <c:v>27.7291666666667</c:v>
                </c:pt>
                <c:pt idx="19966">
                  <c:v>27.7305555555556</c:v>
                </c:pt>
                <c:pt idx="19967">
                  <c:v>27.731944444444402</c:v>
                </c:pt>
                <c:pt idx="19968">
                  <c:v>27.733333333333299</c:v>
                </c:pt>
                <c:pt idx="19969">
                  <c:v>27.734722222222199</c:v>
                </c:pt>
                <c:pt idx="19970">
                  <c:v>27.7361111111111</c:v>
                </c:pt>
                <c:pt idx="19971">
                  <c:v>27.737500000000001</c:v>
                </c:pt>
                <c:pt idx="19972">
                  <c:v>27.738888888888901</c:v>
                </c:pt>
                <c:pt idx="19973">
                  <c:v>27.740277777777798</c:v>
                </c:pt>
                <c:pt idx="19974">
                  <c:v>27.741666666666699</c:v>
                </c:pt>
                <c:pt idx="19975">
                  <c:v>27.7430555555556</c:v>
                </c:pt>
                <c:pt idx="19976">
                  <c:v>27.744444444444401</c:v>
                </c:pt>
                <c:pt idx="19977">
                  <c:v>27.745833333333302</c:v>
                </c:pt>
                <c:pt idx="19978">
                  <c:v>27.747222222222199</c:v>
                </c:pt>
                <c:pt idx="19979">
                  <c:v>27.748611111111099</c:v>
                </c:pt>
                <c:pt idx="19980">
                  <c:v>27.75</c:v>
                </c:pt>
                <c:pt idx="19981">
                  <c:v>27.751388888888901</c:v>
                </c:pt>
                <c:pt idx="19982">
                  <c:v>27.752777777777801</c:v>
                </c:pt>
                <c:pt idx="19983">
                  <c:v>27.754166666666698</c:v>
                </c:pt>
                <c:pt idx="19984">
                  <c:v>27.755555555555599</c:v>
                </c:pt>
                <c:pt idx="19985">
                  <c:v>27.7569444444444</c:v>
                </c:pt>
                <c:pt idx="19986">
                  <c:v>27.758333333333301</c:v>
                </c:pt>
                <c:pt idx="19987">
                  <c:v>27.759722222222202</c:v>
                </c:pt>
                <c:pt idx="19988">
                  <c:v>27.761111111111099</c:v>
                </c:pt>
                <c:pt idx="19989">
                  <c:v>27.762499999999999</c:v>
                </c:pt>
                <c:pt idx="19990">
                  <c:v>27.7638888888889</c:v>
                </c:pt>
                <c:pt idx="19991">
                  <c:v>27.765277777777801</c:v>
                </c:pt>
                <c:pt idx="19992">
                  <c:v>27.766666666666701</c:v>
                </c:pt>
                <c:pt idx="19993">
                  <c:v>27.768055555555598</c:v>
                </c:pt>
                <c:pt idx="19994">
                  <c:v>27.7694444444444</c:v>
                </c:pt>
                <c:pt idx="19995">
                  <c:v>27.7708333333333</c:v>
                </c:pt>
                <c:pt idx="19996">
                  <c:v>27.772222222222201</c:v>
                </c:pt>
                <c:pt idx="19997">
                  <c:v>27.773611111111101</c:v>
                </c:pt>
                <c:pt idx="19998">
                  <c:v>27.774999999999999</c:v>
                </c:pt>
                <c:pt idx="19999">
                  <c:v>27.776388888888899</c:v>
                </c:pt>
                <c:pt idx="20000">
                  <c:v>27.7777777777778</c:v>
                </c:pt>
                <c:pt idx="20001">
                  <c:v>27.779166666666701</c:v>
                </c:pt>
                <c:pt idx="20002">
                  <c:v>27.780555555555601</c:v>
                </c:pt>
                <c:pt idx="20003">
                  <c:v>27.781944444444399</c:v>
                </c:pt>
                <c:pt idx="20004">
                  <c:v>27.783333333333299</c:v>
                </c:pt>
                <c:pt idx="20005">
                  <c:v>27.7847222222222</c:v>
                </c:pt>
                <c:pt idx="20006">
                  <c:v>27.786111111111101</c:v>
                </c:pt>
                <c:pt idx="20007">
                  <c:v>27.787500000000001</c:v>
                </c:pt>
                <c:pt idx="20008">
                  <c:v>27.788888888888899</c:v>
                </c:pt>
                <c:pt idx="20009">
                  <c:v>27.790277777777799</c:v>
                </c:pt>
                <c:pt idx="20010">
                  <c:v>27.7916666666667</c:v>
                </c:pt>
                <c:pt idx="20011">
                  <c:v>27.7930555555556</c:v>
                </c:pt>
                <c:pt idx="20012">
                  <c:v>27.794444444444402</c:v>
                </c:pt>
                <c:pt idx="20013">
                  <c:v>27.795833333333299</c:v>
                </c:pt>
                <c:pt idx="20014">
                  <c:v>27.797222222222199</c:v>
                </c:pt>
                <c:pt idx="20015">
                  <c:v>27.7986111111111</c:v>
                </c:pt>
                <c:pt idx="20016">
                  <c:v>27.8</c:v>
                </c:pt>
                <c:pt idx="20017">
                  <c:v>27.801388888888901</c:v>
                </c:pt>
                <c:pt idx="20018">
                  <c:v>27.802777777777798</c:v>
                </c:pt>
                <c:pt idx="20019">
                  <c:v>27.804166666666699</c:v>
                </c:pt>
                <c:pt idx="20020">
                  <c:v>27.8055555555556</c:v>
                </c:pt>
                <c:pt idx="20021">
                  <c:v>27.806944444444401</c:v>
                </c:pt>
                <c:pt idx="20022">
                  <c:v>27.808333333333302</c:v>
                </c:pt>
                <c:pt idx="20023">
                  <c:v>27.809722222222199</c:v>
                </c:pt>
                <c:pt idx="20024">
                  <c:v>27.811111111111099</c:v>
                </c:pt>
                <c:pt idx="20025">
                  <c:v>27.8125</c:v>
                </c:pt>
                <c:pt idx="20026">
                  <c:v>27.813888888888901</c:v>
                </c:pt>
                <c:pt idx="20027">
                  <c:v>27.815277777777801</c:v>
                </c:pt>
                <c:pt idx="20028">
                  <c:v>27.816666666666698</c:v>
                </c:pt>
                <c:pt idx="20029">
                  <c:v>27.818055555555599</c:v>
                </c:pt>
                <c:pt idx="20030">
                  <c:v>27.8194444444444</c:v>
                </c:pt>
                <c:pt idx="20031">
                  <c:v>27.820833333333301</c:v>
                </c:pt>
                <c:pt idx="20032">
                  <c:v>27.822222222222202</c:v>
                </c:pt>
                <c:pt idx="20033">
                  <c:v>27.823611111111099</c:v>
                </c:pt>
                <c:pt idx="20034">
                  <c:v>27.824999999999999</c:v>
                </c:pt>
                <c:pt idx="20035">
                  <c:v>27.8263888888889</c:v>
                </c:pt>
                <c:pt idx="20036">
                  <c:v>27.827777777777801</c:v>
                </c:pt>
                <c:pt idx="20037">
                  <c:v>27.829166666666701</c:v>
                </c:pt>
                <c:pt idx="20038">
                  <c:v>27.830555555555598</c:v>
                </c:pt>
                <c:pt idx="20039">
                  <c:v>27.8319444444444</c:v>
                </c:pt>
                <c:pt idx="20040">
                  <c:v>27.8333333333333</c:v>
                </c:pt>
                <c:pt idx="20041">
                  <c:v>27.834722222222201</c:v>
                </c:pt>
                <c:pt idx="20042">
                  <c:v>27.836111111111101</c:v>
                </c:pt>
                <c:pt idx="20043">
                  <c:v>27.837499999999999</c:v>
                </c:pt>
                <c:pt idx="20044">
                  <c:v>27.838888888888899</c:v>
                </c:pt>
                <c:pt idx="20045">
                  <c:v>27.8402777777778</c:v>
                </c:pt>
                <c:pt idx="20046">
                  <c:v>27.841666666666701</c:v>
                </c:pt>
                <c:pt idx="20047">
                  <c:v>27.843055555555601</c:v>
                </c:pt>
                <c:pt idx="20048">
                  <c:v>27.844444444444399</c:v>
                </c:pt>
                <c:pt idx="20049">
                  <c:v>27.845833333333299</c:v>
                </c:pt>
                <c:pt idx="20050">
                  <c:v>27.8472222222222</c:v>
                </c:pt>
                <c:pt idx="20051">
                  <c:v>27.848611111111101</c:v>
                </c:pt>
                <c:pt idx="20052">
                  <c:v>27.85</c:v>
                </c:pt>
                <c:pt idx="20053">
                  <c:v>27.851388888888899</c:v>
                </c:pt>
                <c:pt idx="20054">
                  <c:v>27.852777777777799</c:v>
                </c:pt>
                <c:pt idx="20055">
                  <c:v>27.8541666666667</c:v>
                </c:pt>
                <c:pt idx="20056">
                  <c:v>27.8555555555556</c:v>
                </c:pt>
                <c:pt idx="20057">
                  <c:v>27.856944444444402</c:v>
                </c:pt>
                <c:pt idx="20058">
                  <c:v>27.858333333333299</c:v>
                </c:pt>
                <c:pt idx="20059">
                  <c:v>27.859722222222199</c:v>
                </c:pt>
                <c:pt idx="20060">
                  <c:v>27.8611111111111</c:v>
                </c:pt>
                <c:pt idx="20061">
                  <c:v>27.862500000000001</c:v>
                </c:pt>
                <c:pt idx="20062">
                  <c:v>27.863888888888901</c:v>
                </c:pt>
                <c:pt idx="20063">
                  <c:v>27.865277777777798</c:v>
                </c:pt>
                <c:pt idx="20064">
                  <c:v>27.866666666666699</c:v>
                </c:pt>
                <c:pt idx="20065">
                  <c:v>27.8680555555556</c:v>
                </c:pt>
                <c:pt idx="20066">
                  <c:v>27.869444444444401</c:v>
                </c:pt>
                <c:pt idx="20067">
                  <c:v>27.870833333333302</c:v>
                </c:pt>
                <c:pt idx="20068">
                  <c:v>27.872222222222199</c:v>
                </c:pt>
                <c:pt idx="20069">
                  <c:v>27.873611111111099</c:v>
                </c:pt>
                <c:pt idx="20070">
                  <c:v>27.875</c:v>
                </c:pt>
                <c:pt idx="20071">
                  <c:v>27.876388888888901</c:v>
                </c:pt>
                <c:pt idx="20072">
                  <c:v>27.877777777777801</c:v>
                </c:pt>
                <c:pt idx="20073">
                  <c:v>27.879166666666698</c:v>
                </c:pt>
                <c:pt idx="20074">
                  <c:v>27.880555555555599</c:v>
                </c:pt>
                <c:pt idx="20075">
                  <c:v>27.8819444444444</c:v>
                </c:pt>
                <c:pt idx="20076">
                  <c:v>27.883333333333301</c:v>
                </c:pt>
                <c:pt idx="20077">
                  <c:v>27.884722222222202</c:v>
                </c:pt>
                <c:pt idx="20078">
                  <c:v>27.886111111111099</c:v>
                </c:pt>
                <c:pt idx="20079">
                  <c:v>27.887499999999999</c:v>
                </c:pt>
                <c:pt idx="20080">
                  <c:v>27.8888888888889</c:v>
                </c:pt>
                <c:pt idx="20081">
                  <c:v>27.890277777777801</c:v>
                </c:pt>
                <c:pt idx="20082">
                  <c:v>27.891666666666701</c:v>
                </c:pt>
                <c:pt idx="20083">
                  <c:v>27.893055555555598</c:v>
                </c:pt>
                <c:pt idx="20084">
                  <c:v>27.8944444444444</c:v>
                </c:pt>
                <c:pt idx="20085">
                  <c:v>27.8958333333333</c:v>
                </c:pt>
                <c:pt idx="20086">
                  <c:v>27.897222222222201</c:v>
                </c:pt>
                <c:pt idx="20087">
                  <c:v>27.898611111111101</c:v>
                </c:pt>
                <c:pt idx="20088">
                  <c:v>27.9</c:v>
                </c:pt>
                <c:pt idx="20089">
                  <c:v>27.901388888888899</c:v>
                </c:pt>
                <c:pt idx="20090">
                  <c:v>27.9027777777778</c:v>
                </c:pt>
                <c:pt idx="20091">
                  <c:v>27.904166666666701</c:v>
                </c:pt>
                <c:pt idx="20092">
                  <c:v>27.905555555555601</c:v>
                </c:pt>
                <c:pt idx="20093">
                  <c:v>27.906944444444399</c:v>
                </c:pt>
                <c:pt idx="20094">
                  <c:v>27.908333333333299</c:v>
                </c:pt>
                <c:pt idx="20095">
                  <c:v>27.9097222222222</c:v>
                </c:pt>
                <c:pt idx="20096">
                  <c:v>27.911111111111101</c:v>
                </c:pt>
                <c:pt idx="20097">
                  <c:v>27.912500000000001</c:v>
                </c:pt>
                <c:pt idx="20098">
                  <c:v>27.913888888888899</c:v>
                </c:pt>
                <c:pt idx="20099">
                  <c:v>27.915277777777799</c:v>
                </c:pt>
                <c:pt idx="20100">
                  <c:v>27.9166666666667</c:v>
                </c:pt>
                <c:pt idx="20101">
                  <c:v>27.9180555555556</c:v>
                </c:pt>
                <c:pt idx="20102">
                  <c:v>27.919444444444402</c:v>
                </c:pt>
                <c:pt idx="20103">
                  <c:v>27.920833333333299</c:v>
                </c:pt>
                <c:pt idx="20104">
                  <c:v>27.922222222222199</c:v>
                </c:pt>
                <c:pt idx="20105">
                  <c:v>27.9236111111111</c:v>
                </c:pt>
                <c:pt idx="20106">
                  <c:v>27.925000000000001</c:v>
                </c:pt>
                <c:pt idx="20107">
                  <c:v>27.926388888888901</c:v>
                </c:pt>
                <c:pt idx="20108">
                  <c:v>27.927777777777798</c:v>
                </c:pt>
                <c:pt idx="20109">
                  <c:v>27.929166666666699</c:v>
                </c:pt>
                <c:pt idx="20110">
                  <c:v>27.9305555555556</c:v>
                </c:pt>
                <c:pt idx="20111">
                  <c:v>27.931944444444401</c:v>
                </c:pt>
                <c:pt idx="20112">
                  <c:v>27.933333333333302</c:v>
                </c:pt>
                <c:pt idx="20113">
                  <c:v>27.934722222222199</c:v>
                </c:pt>
                <c:pt idx="20114">
                  <c:v>27.936111111111099</c:v>
                </c:pt>
                <c:pt idx="20115">
                  <c:v>27.9375</c:v>
                </c:pt>
                <c:pt idx="20116">
                  <c:v>27.938888888888901</c:v>
                </c:pt>
                <c:pt idx="20117">
                  <c:v>27.940277777777801</c:v>
                </c:pt>
                <c:pt idx="20118">
                  <c:v>27.941666666666698</c:v>
                </c:pt>
                <c:pt idx="20119">
                  <c:v>27.943055555555599</c:v>
                </c:pt>
                <c:pt idx="20120">
                  <c:v>27.9444444444444</c:v>
                </c:pt>
                <c:pt idx="20121">
                  <c:v>27.945833333333301</c:v>
                </c:pt>
                <c:pt idx="20122">
                  <c:v>27.947222222222202</c:v>
                </c:pt>
                <c:pt idx="20123">
                  <c:v>27.948611111111099</c:v>
                </c:pt>
                <c:pt idx="20124">
                  <c:v>27.95</c:v>
                </c:pt>
                <c:pt idx="20125">
                  <c:v>27.9513888888889</c:v>
                </c:pt>
                <c:pt idx="20126">
                  <c:v>27.952777777777801</c:v>
                </c:pt>
                <c:pt idx="20127">
                  <c:v>27.954166666666701</c:v>
                </c:pt>
                <c:pt idx="20128">
                  <c:v>27.955555555555598</c:v>
                </c:pt>
                <c:pt idx="20129">
                  <c:v>27.9569444444444</c:v>
                </c:pt>
                <c:pt idx="20130">
                  <c:v>27.9583333333333</c:v>
                </c:pt>
                <c:pt idx="20131">
                  <c:v>27.959722222222201</c:v>
                </c:pt>
                <c:pt idx="20132">
                  <c:v>27.961111111111101</c:v>
                </c:pt>
                <c:pt idx="20133">
                  <c:v>27.962499999999999</c:v>
                </c:pt>
                <c:pt idx="20134">
                  <c:v>27.963888888888899</c:v>
                </c:pt>
                <c:pt idx="20135">
                  <c:v>27.9652777777778</c:v>
                </c:pt>
                <c:pt idx="20136">
                  <c:v>27.966666666666701</c:v>
                </c:pt>
                <c:pt idx="20137">
                  <c:v>27.968055555555601</c:v>
                </c:pt>
                <c:pt idx="20138">
                  <c:v>27.969444444444399</c:v>
                </c:pt>
                <c:pt idx="20139">
                  <c:v>27.970833333333299</c:v>
                </c:pt>
                <c:pt idx="20140">
                  <c:v>27.9722222222222</c:v>
                </c:pt>
                <c:pt idx="20141">
                  <c:v>27.973611111111101</c:v>
                </c:pt>
                <c:pt idx="20142">
                  <c:v>27.975000000000001</c:v>
                </c:pt>
                <c:pt idx="20143">
                  <c:v>27.976388888888899</c:v>
                </c:pt>
                <c:pt idx="20144">
                  <c:v>27.977777777777799</c:v>
                </c:pt>
                <c:pt idx="20145">
                  <c:v>27.9791666666667</c:v>
                </c:pt>
                <c:pt idx="20146">
                  <c:v>27.9805555555556</c:v>
                </c:pt>
                <c:pt idx="20147">
                  <c:v>27.981944444444402</c:v>
                </c:pt>
                <c:pt idx="20148">
                  <c:v>27.983333333333299</c:v>
                </c:pt>
                <c:pt idx="20149">
                  <c:v>27.984722222222199</c:v>
                </c:pt>
                <c:pt idx="20150">
                  <c:v>27.9861111111111</c:v>
                </c:pt>
                <c:pt idx="20151">
                  <c:v>27.987500000000001</c:v>
                </c:pt>
                <c:pt idx="20152">
                  <c:v>27.988888888888901</c:v>
                </c:pt>
                <c:pt idx="20153">
                  <c:v>27.990277777777798</c:v>
                </c:pt>
                <c:pt idx="20154">
                  <c:v>27.991666666666699</c:v>
                </c:pt>
                <c:pt idx="20155">
                  <c:v>27.9930555555556</c:v>
                </c:pt>
                <c:pt idx="20156">
                  <c:v>27.994444444444401</c:v>
                </c:pt>
                <c:pt idx="20157">
                  <c:v>27.995833333333302</c:v>
                </c:pt>
                <c:pt idx="20158">
                  <c:v>27.997222222222199</c:v>
                </c:pt>
                <c:pt idx="20159">
                  <c:v>27.998611111111099</c:v>
                </c:pt>
                <c:pt idx="20160">
                  <c:v>28</c:v>
                </c:pt>
                <c:pt idx="20161">
                  <c:v>28.001388888888901</c:v>
                </c:pt>
                <c:pt idx="20162">
                  <c:v>28.002777777777801</c:v>
                </c:pt>
                <c:pt idx="20163">
                  <c:v>28.004166666666698</c:v>
                </c:pt>
                <c:pt idx="20164">
                  <c:v>28.005555555555599</c:v>
                </c:pt>
                <c:pt idx="20165">
                  <c:v>28.0069444444444</c:v>
                </c:pt>
                <c:pt idx="20166">
                  <c:v>28.008333333333301</c:v>
                </c:pt>
                <c:pt idx="20167">
                  <c:v>28.009722222222202</c:v>
                </c:pt>
                <c:pt idx="20168">
                  <c:v>28.011111111111099</c:v>
                </c:pt>
                <c:pt idx="20169">
                  <c:v>28.012499999999999</c:v>
                </c:pt>
                <c:pt idx="20170">
                  <c:v>28.0138888888889</c:v>
                </c:pt>
                <c:pt idx="20171">
                  <c:v>28.015277777777801</c:v>
                </c:pt>
                <c:pt idx="20172">
                  <c:v>28.016666666666701</c:v>
                </c:pt>
                <c:pt idx="20173">
                  <c:v>28.018055555555598</c:v>
                </c:pt>
                <c:pt idx="20174">
                  <c:v>28.0194444444444</c:v>
                </c:pt>
                <c:pt idx="20175">
                  <c:v>28.0208333333333</c:v>
                </c:pt>
                <c:pt idx="20176">
                  <c:v>28.022222222222201</c:v>
                </c:pt>
                <c:pt idx="20177">
                  <c:v>28.023611111111101</c:v>
                </c:pt>
                <c:pt idx="20178">
                  <c:v>28.024999999999999</c:v>
                </c:pt>
                <c:pt idx="20179">
                  <c:v>28.026388888888899</c:v>
                </c:pt>
                <c:pt idx="20180">
                  <c:v>28.0277777777778</c:v>
                </c:pt>
                <c:pt idx="20181">
                  <c:v>28.029166666666701</c:v>
                </c:pt>
                <c:pt idx="20182">
                  <c:v>28.030555555555601</c:v>
                </c:pt>
                <c:pt idx="20183">
                  <c:v>28.031944444444399</c:v>
                </c:pt>
                <c:pt idx="20184">
                  <c:v>28.033333333333299</c:v>
                </c:pt>
                <c:pt idx="20185">
                  <c:v>28.0347222222222</c:v>
                </c:pt>
                <c:pt idx="20186">
                  <c:v>28.036111111111101</c:v>
                </c:pt>
                <c:pt idx="20187">
                  <c:v>28.037500000000001</c:v>
                </c:pt>
                <c:pt idx="20188">
                  <c:v>28.038888888888899</c:v>
                </c:pt>
                <c:pt idx="20189">
                  <c:v>28.040277777777799</c:v>
                </c:pt>
                <c:pt idx="20190">
                  <c:v>28.0416666666667</c:v>
                </c:pt>
                <c:pt idx="20191">
                  <c:v>28.0430555555556</c:v>
                </c:pt>
                <c:pt idx="20192">
                  <c:v>28.044444444444402</c:v>
                </c:pt>
                <c:pt idx="20193">
                  <c:v>28.045833333333299</c:v>
                </c:pt>
                <c:pt idx="20194">
                  <c:v>28.047222222222199</c:v>
                </c:pt>
                <c:pt idx="20195">
                  <c:v>28.0486111111111</c:v>
                </c:pt>
                <c:pt idx="20196">
                  <c:v>28.05</c:v>
                </c:pt>
                <c:pt idx="20197">
                  <c:v>28.051388888888901</c:v>
                </c:pt>
                <c:pt idx="20198">
                  <c:v>28.052777777777798</c:v>
                </c:pt>
                <c:pt idx="20199">
                  <c:v>28.054166666666699</c:v>
                </c:pt>
                <c:pt idx="20200">
                  <c:v>28.0555555555556</c:v>
                </c:pt>
                <c:pt idx="20201">
                  <c:v>28.056944444444401</c:v>
                </c:pt>
                <c:pt idx="20202">
                  <c:v>28.058333333333302</c:v>
                </c:pt>
                <c:pt idx="20203">
                  <c:v>28.059722222222199</c:v>
                </c:pt>
                <c:pt idx="20204">
                  <c:v>28.061111111111099</c:v>
                </c:pt>
                <c:pt idx="20205">
                  <c:v>28.0625</c:v>
                </c:pt>
                <c:pt idx="20206">
                  <c:v>28.063888888888901</c:v>
                </c:pt>
                <c:pt idx="20207">
                  <c:v>28.065277777777801</c:v>
                </c:pt>
                <c:pt idx="20208">
                  <c:v>28.066666666666698</c:v>
                </c:pt>
                <c:pt idx="20209">
                  <c:v>28.068055555555599</c:v>
                </c:pt>
                <c:pt idx="20210">
                  <c:v>28.0694444444444</c:v>
                </c:pt>
                <c:pt idx="20211">
                  <c:v>28.070833333333301</c:v>
                </c:pt>
                <c:pt idx="20212">
                  <c:v>28.072222222222202</c:v>
                </c:pt>
                <c:pt idx="20213">
                  <c:v>28.073611111111099</c:v>
                </c:pt>
                <c:pt idx="20214">
                  <c:v>28.074999999999999</c:v>
                </c:pt>
                <c:pt idx="20215">
                  <c:v>28.0763888888889</c:v>
                </c:pt>
                <c:pt idx="20216">
                  <c:v>28.077777777777801</c:v>
                </c:pt>
                <c:pt idx="20217">
                  <c:v>28.079166666666701</c:v>
                </c:pt>
                <c:pt idx="20218">
                  <c:v>28.080555555555598</c:v>
                </c:pt>
                <c:pt idx="20219">
                  <c:v>28.0819444444444</c:v>
                </c:pt>
                <c:pt idx="20220">
                  <c:v>28.0833333333333</c:v>
                </c:pt>
                <c:pt idx="20221">
                  <c:v>28.084722222222201</c:v>
                </c:pt>
                <c:pt idx="20222">
                  <c:v>28.086111111111101</c:v>
                </c:pt>
                <c:pt idx="20223">
                  <c:v>28.087499999999999</c:v>
                </c:pt>
                <c:pt idx="20224">
                  <c:v>28.088888888888899</c:v>
                </c:pt>
                <c:pt idx="20225">
                  <c:v>28.0902777777778</c:v>
                </c:pt>
                <c:pt idx="20226">
                  <c:v>28.091666666666701</c:v>
                </c:pt>
                <c:pt idx="20227">
                  <c:v>28.093055555555601</c:v>
                </c:pt>
                <c:pt idx="20228">
                  <c:v>28.094444444444399</c:v>
                </c:pt>
                <c:pt idx="20229">
                  <c:v>28.095833333333299</c:v>
                </c:pt>
                <c:pt idx="20230">
                  <c:v>28.0972222222222</c:v>
                </c:pt>
                <c:pt idx="20231">
                  <c:v>28.098611111111101</c:v>
                </c:pt>
                <c:pt idx="20232">
                  <c:v>28.1</c:v>
                </c:pt>
                <c:pt idx="20233">
                  <c:v>28.101388888888899</c:v>
                </c:pt>
                <c:pt idx="20234">
                  <c:v>28.102777777777799</c:v>
                </c:pt>
                <c:pt idx="20235">
                  <c:v>28.1041666666667</c:v>
                </c:pt>
                <c:pt idx="20236">
                  <c:v>28.1055555555556</c:v>
                </c:pt>
                <c:pt idx="20237">
                  <c:v>28.106944444444402</c:v>
                </c:pt>
                <c:pt idx="20238">
                  <c:v>28.108333333333299</c:v>
                </c:pt>
                <c:pt idx="20239">
                  <c:v>28.109722222222199</c:v>
                </c:pt>
                <c:pt idx="20240">
                  <c:v>28.1111111111111</c:v>
                </c:pt>
                <c:pt idx="20241">
                  <c:v>28.112500000000001</c:v>
                </c:pt>
                <c:pt idx="20242">
                  <c:v>28.113888888888901</c:v>
                </c:pt>
                <c:pt idx="20243">
                  <c:v>28.115277777777798</c:v>
                </c:pt>
                <c:pt idx="20244">
                  <c:v>28.116666666666699</c:v>
                </c:pt>
                <c:pt idx="20245">
                  <c:v>28.1180555555556</c:v>
                </c:pt>
                <c:pt idx="20246">
                  <c:v>28.119444444444401</c:v>
                </c:pt>
                <c:pt idx="20247">
                  <c:v>28.120833333333302</c:v>
                </c:pt>
                <c:pt idx="20248">
                  <c:v>28.122222222222199</c:v>
                </c:pt>
                <c:pt idx="20249">
                  <c:v>28.123611111111099</c:v>
                </c:pt>
                <c:pt idx="20250">
                  <c:v>28.125</c:v>
                </c:pt>
                <c:pt idx="20251">
                  <c:v>28.126388888888901</c:v>
                </c:pt>
                <c:pt idx="20252">
                  <c:v>28.127777777777801</c:v>
                </c:pt>
                <c:pt idx="20253">
                  <c:v>28.129166666666698</c:v>
                </c:pt>
                <c:pt idx="20254">
                  <c:v>28.130555555555599</c:v>
                </c:pt>
                <c:pt idx="20255">
                  <c:v>28.1319444444444</c:v>
                </c:pt>
                <c:pt idx="20256">
                  <c:v>28.133333333333301</c:v>
                </c:pt>
                <c:pt idx="20257">
                  <c:v>28.134722222222202</c:v>
                </c:pt>
                <c:pt idx="20258">
                  <c:v>28.136111111111099</c:v>
                </c:pt>
                <c:pt idx="20259">
                  <c:v>28.137499999999999</c:v>
                </c:pt>
                <c:pt idx="20260">
                  <c:v>28.1388888888889</c:v>
                </c:pt>
                <c:pt idx="20261">
                  <c:v>28.140277777777801</c:v>
                </c:pt>
                <c:pt idx="20262">
                  <c:v>28.141666666666701</c:v>
                </c:pt>
                <c:pt idx="20263">
                  <c:v>28.143055555555598</c:v>
                </c:pt>
                <c:pt idx="20264">
                  <c:v>28.1444444444444</c:v>
                </c:pt>
                <c:pt idx="20265">
                  <c:v>28.1458333333333</c:v>
                </c:pt>
                <c:pt idx="20266">
                  <c:v>28.147222222222201</c:v>
                </c:pt>
                <c:pt idx="20267">
                  <c:v>28.148611111111101</c:v>
                </c:pt>
                <c:pt idx="20268">
                  <c:v>28.15</c:v>
                </c:pt>
                <c:pt idx="20269">
                  <c:v>28.151388888888899</c:v>
                </c:pt>
                <c:pt idx="20270">
                  <c:v>28.1527777777778</c:v>
                </c:pt>
                <c:pt idx="20271">
                  <c:v>28.154166666666701</c:v>
                </c:pt>
                <c:pt idx="20272">
                  <c:v>28.155555555555601</c:v>
                </c:pt>
                <c:pt idx="20273">
                  <c:v>28.156944444444399</c:v>
                </c:pt>
                <c:pt idx="20274">
                  <c:v>28.158333333333299</c:v>
                </c:pt>
                <c:pt idx="20275">
                  <c:v>28.1597222222222</c:v>
                </c:pt>
                <c:pt idx="20276">
                  <c:v>28.161111111111101</c:v>
                </c:pt>
                <c:pt idx="20277">
                  <c:v>28.162500000000001</c:v>
                </c:pt>
                <c:pt idx="20278">
                  <c:v>28.163888888888899</c:v>
                </c:pt>
                <c:pt idx="20279">
                  <c:v>28.165277777777799</c:v>
                </c:pt>
                <c:pt idx="20280">
                  <c:v>28.1666666666667</c:v>
                </c:pt>
                <c:pt idx="20281">
                  <c:v>28.1680555555556</c:v>
                </c:pt>
                <c:pt idx="20282">
                  <c:v>28.169444444444402</c:v>
                </c:pt>
                <c:pt idx="20283">
                  <c:v>28.170833333333299</c:v>
                </c:pt>
                <c:pt idx="20284">
                  <c:v>28.172222222222199</c:v>
                </c:pt>
                <c:pt idx="20285">
                  <c:v>28.1736111111111</c:v>
                </c:pt>
                <c:pt idx="20286">
                  <c:v>28.175000000000001</c:v>
                </c:pt>
                <c:pt idx="20287">
                  <c:v>28.176388888888901</c:v>
                </c:pt>
                <c:pt idx="20288">
                  <c:v>28.177777777777798</c:v>
                </c:pt>
                <c:pt idx="20289">
                  <c:v>28.179166666666699</c:v>
                </c:pt>
                <c:pt idx="20290">
                  <c:v>28.1805555555556</c:v>
                </c:pt>
                <c:pt idx="20291">
                  <c:v>28.181944444444401</c:v>
                </c:pt>
                <c:pt idx="20292">
                  <c:v>28.183333333333302</c:v>
                </c:pt>
                <c:pt idx="20293">
                  <c:v>28.184722222222199</c:v>
                </c:pt>
                <c:pt idx="20294">
                  <c:v>28.186111111111099</c:v>
                </c:pt>
                <c:pt idx="20295">
                  <c:v>28.1875</c:v>
                </c:pt>
                <c:pt idx="20296">
                  <c:v>28.188888888888901</c:v>
                </c:pt>
                <c:pt idx="20297">
                  <c:v>28.190277777777801</c:v>
                </c:pt>
                <c:pt idx="20298">
                  <c:v>28.191666666666698</c:v>
                </c:pt>
                <c:pt idx="20299">
                  <c:v>28.193055555555599</c:v>
                </c:pt>
                <c:pt idx="20300">
                  <c:v>28.1944444444444</c:v>
                </c:pt>
                <c:pt idx="20301">
                  <c:v>28.195833333333301</c:v>
                </c:pt>
                <c:pt idx="20302">
                  <c:v>28.197222222222202</c:v>
                </c:pt>
                <c:pt idx="20303">
                  <c:v>28.198611111111099</c:v>
                </c:pt>
                <c:pt idx="20304">
                  <c:v>28.2</c:v>
                </c:pt>
                <c:pt idx="20305">
                  <c:v>28.2013888888889</c:v>
                </c:pt>
                <c:pt idx="20306">
                  <c:v>28.202777777777801</c:v>
                </c:pt>
                <c:pt idx="20307">
                  <c:v>28.204166666666701</c:v>
                </c:pt>
                <c:pt idx="20308">
                  <c:v>28.205555555555598</c:v>
                </c:pt>
                <c:pt idx="20309">
                  <c:v>28.2069444444444</c:v>
                </c:pt>
                <c:pt idx="20310">
                  <c:v>28.2083333333333</c:v>
                </c:pt>
                <c:pt idx="20311">
                  <c:v>28.209722222222201</c:v>
                </c:pt>
                <c:pt idx="20312">
                  <c:v>28.211111111111101</c:v>
                </c:pt>
                <c:pt idx="20313">
                  <c:v>28.212499999999999</c:v>
                </c:pt>
                <c:pt idx="20314">
                  <c:v>28.213888888888899</c:v>
                </c:pt>
                <c:pt idx="20315">
                  <c:v>28.2152777777778</c:v>
                </c:pt>
                <c:pt idx="20316">
                  <c:v>28.216666666666701</c:v>
                </c:pt>
                <c:pt idx="20317">
                  <c:v>28.218055555555601</c:v>
                </c:pt>
                <c:pt idx="20318">
                  <c:v>28.219444444444399</c:v>
                </c:pt>
                <c:pt idx="20319">
                  <c:v>28.220833333333299</c:v>
                </c:pt>
                <c:pt idx="20320">
                  <c:v>28.2222222222222</c:v>
                </c:pt>
                <c:pt idx="20321">
                  <c:v>28.223611111111101</c:v>
                </c:pt>
                <c:pt idx="20322">
                  <c:v>28.225000000000001</c:v>
                </c:pt>
                <c:pt idx="20323">
                  <c:v>28.226388888888899</c:v>
                </c:pt>
                <c:pt idx="20324">
                  <c:v>28.227777777777799</c:v>
                </c:pt>
                <c:pt idx="20325">
                  <c:v>28.2291666666667</c:v>
                </c:pt>
                <c:pt idx="20326">
                  <c:v>28.2305555555556</c:v>
                </c:pt>
                <c:pt idx="20327">
                  <c:v>28.231944444444402</c:v>
                </c:pt>
                <c:pt idx="20328">
                  <c:v>28.233333333333299</c:v>
                </c:pt>
                <c:pt idx="20329">
                  <c:v>28.234722222222199</c:v>
                </c:pt>
                <c:pt idx="20330">
                  <c:v>28.2361111111111</c:v>
                </c:pt>
                <c:pt idx="20331">
                  <c:v>28.237500000000001</c:v>
                </c:pt>
                <c:pt idx="20332">
                  <c:v>28.238888888888901</c:v>
                </c:pt>
                <c:pt idx="20333">
                  <c:v>28.240277777777798</c:v>
                </c:pt>
                <c:pt idx="20334">
                  <c:v>28.241666666666699</c:v>
                </c:pt>
                <c:pt idx="20335">
                  <c:v>28.2430555555556</c:v>
                </c:pt>
                <c:pt idx="20336">
                  <c:v>28.244444444444401</c:v>
                </c:pt>
                <c:pt idx="20337">
                  <c:v>28.245833333333302</c:v>
                </c:pt>
                <c:pt idx="20338">
                  <c:v>28.247222222222199</c:v>
                </c:pt>
                <c:pt idx="20339">
                  <c:v>28.248611111111099</c:v>
                </c:pt>
                <c:pt idx="20340">
                  <c:v>28.25</c:v>
                </c:pt>
                <c:pt idx="20341">
                  <c:v>28.251388888888901</c:v>
                </c:pt>
                <c:pt idx="20342">
                  <c:v>28.252777777777801</c:v>
                </c:pt>
                <c:pt idx="20343">
                  <c:v>28.254166666666698</c:v>
                </c:pt>
                <c:pt idx="20344">
                  <c:v>28.255555555555599</c:v>
                </c:pt>
                <c:pt idx="20345">
                  <c:v>28.2569444444444</c:v>
                </c:pt>
                <c:pt idx="20346">
                  <c:v>28.258333333333301</c:v>
                </c:pt>
                <c:pt idx="20347">
                  <c:v>28.259722222222202</c:v>
                </c:pt>
                <c:pt idx="20348">
                  <c:v>28.261111111111099</c:v>
                </c:pt>
                <c:pt idx="20349">
                  <c:v>28.262499999999999</c:v>
                </c:pt>
                <c:pt idx="20350">
                  <c:v>28.2638888888889</c:v>
                </c:pt>
                <c:pt idx="20351">
                  <c:v>28.265277777777801</c:v>
                </c:pt>
                <c:pt idx="20352">
                  <c:v>28.266666666666701</c:v>
                </c:pt>
                <c:pt idx="20353">
                  <c:v>28.268055555555598</c:v>
                </c:pt>
                <c:pt idx="20354">
                  <c:v>28.2694444444444</c:v>
                </c:pt>
                <c:pt idx="20355">
                  <c:v>28.2708333333333</c:v>
                </c:pt>
                <c:pt idx="20356">
                  <c:v>28.272222222222201</c:v>
                </c:pt>
                <c:pt idx="20357">
                  <c:v>28.273611111111101</c:v>
                </c:pt>
                <c:pt idx="20358">
                  <c:v>28.274999999999999</c:v>
                </c:pt>
                <c:pt idx="20359">
                  <c:v>28.276388888888899</c:v>
                </c:pt>
                <c:pt idx="20360">
                  <c:v>28.2777777777778</c:v>
                </c:pt>
                <c:pt idx="20361">
                  <c:v>28.279166666666701</c:v>
                </c:pt>
                <c:pt idx="20362">
                  <c:v>28.280555555555601</c:v>
                </c:pt>
                <c:pt idx="20363">
                  <c:v>28.281944444444399</c:v>
                </c:pt>
                <c:pt idx="20364">
                  <c:v>28.283333333333299</c:v>
                </c:pt>
                <c:pt idx="20365">
                  <c:v>28.2847222222222</c:v>
                </c:pt>
                <c:pt idx="20366">
                  <c:v>28.286111111111101</c:v>
                </c:pt>
                <c:pt idx="20367">
                  <c:v>28.287500000000001</c:v>
                </c:pt>
                <c:pt idx="20368">
                  <c:v>28.288888888888899</c:v>
                </c:pt>
                <c:pt idx="20369">
                  <c:v>28.290277777777799</c:v>
                </c:pt>
                <c:pt idx="20370">
                  <c:v>28.2916666666667</c:v>
                </c:pt>
                <c:pt idx="20371">
                  <c:v>28.2930555555556</c:v>
                </c:pt>
                <c:pt idx="20372">
                  <c:v>28.294444444444402</c:v>
                </c:pt>
                <c:pt idx="20373">
                  <c:v>28.295833333333299</c:v>
                </c:pt>
                <c:pt idx="20374">
                  <c:v>28.297222222222199</c:v>
                </c:pt>
                <c:pt idx="20375">
                  <c:v>28.2986111111111</c:v>
                </c:pt>
                <c:pt idx="20376">
                  <c:v>28.3</c:v>
                </c:pt>
                <c:pt idx="20377">
                  <c:v>28.301388888888901</c:v>
                </c:pt>
                <c:pt idx="20378">
                  <c:v>28.302777777777798</c:v>
                </c:pt>
                <c:pt idx="20379">
                  <c:v>28.304166666666699</c:v>
                </c:pt>
                <c:pt idx="20380">
                  <c:v>28.3055555555556</c:v>
                </c:pt>
                <c:pt idx="20381">
                  <c:v>28.306944444444401</c:v>
                </c:pt>
                <c:pt idx="20382">
                  <c:v>28.308333333333302</c:v>
                </c:pt>
                <c:pt idx="20383">
                  <c:v>28.309722222222199</c:v>
                </c:pt>
                <c:pt idx="20384">
                  <c:v>28.311111111111099</c:v>
                </c:pt>
                <c:pt idx="20385">
                  <c:v>28.3125</c:v>
                </c:pt>
                <c:pt idx="20386">
                  <c:v>28.313888888888901</c:v>
                </c:pt>
                <c:pt idx="20387">
                  <c:v>28.315277777777801</c:v>
                </c:pt>
                <c:pt idx="20388">
                  <c:v>28.316666666666698</c:v>
                </c:pt>
                <c:pt idx="20389">
                  <c:v>28.318055555555599</c:v>
                </c:pt>
                <c:pt idx="20390">
                  <c:v>28.3194444444444</c:v>
                </c:pt>
                <c:pt idx="20391">
                  <c:v>28.320833333333301</c:v>
                </c:pt>
                <c:pt idx="20392">
                  <c:v>28.322222222222202</c:v>
                </c:pt>
                <c:pt idx="20393">
                  <c:v>28.323611111111099</c:v>
                </c:pt>
                <c:pt idx="20394">
                  <c:v>28.324999999999999</c:v>
                </c:pt>
                <c:pt idx="20395">
                  <c:v>28.3263888888889</c:v>
                </c:pt>
                <c:pt idx="20396">
                  <c:v>28.327777777777801</c:v>
                </c:pt>
                <c:pt idx="20397">
                  <c:v>28.329166666666701</c:v>
                </c:pt>
                <c:pt idx="20398">
                  <c:v>28.330555555555598</c:v>
                </c:pt>
                <c:pt idx="20399">
                  <c:v>28.3319444444444</c:v>
                </c:pt>
                <c:pt idx="20400">
                  <c:v>28.3333333333333</c:v>
                </c:pt>
                <c:pt idx="20401">
                  <c:v>28.334722222222201</c:v>
                </c:pt>
                <c:pt idx="20402">
                  <c:v>28.336111111111101</c:v>
                </c:pt>
                <c:pt idx="20403">
                  <c:v>28.337499999999999</c:v>
                </c:pt>
                <c:pt idx="20404">
                  <c:v>28.338888888888899</c:v>
                </c:pt>
                <c:pt idx="20405">
                  <c:v>28.3402777777778</c:v>
                </c:pt>
                <c:pt idx="20406">
                  <c:v>28.341666666666701</c:v>
                </c:pt>
                <c:pt idx="20407">
                  <c:v>28.343055555555601</c:v>
                </c:pt>
                <c:pt idx="20408">
                  <c:v>28.344444444444399</c:v>
                </c:pt>
                <c:pt idx="20409">
                  <c:v>28.345833333333299</c:v>
                </c:pt>
                <c:pt idx="20410">
                  <c:v>28.3472222222222</c:v>
                </c:pt>
                <c:pt idx="20411">
                  <c:v>28.348611111111101</c:v>
                </c:pt>
                <c:pt idx="20412">
                  <c:v>28.35</c:v>
                </c:pt>
                <c:pt idx="20413">
                  <c:v>28.351388888888899</c:v>
                </c:pt>
                <c:pt idx="20414">
                  <c:v>28.352777777777799</c:v>
                </c:pt>
                <c:pt idx="20415">
                  <c:v>28.3541666666667</c:v>
                </c:pt>
                <c:pt idx="20416">
                  <c:v>28.3555555555556</c:v>
                </c:pt>
                <c:pt idx="20417">
                  <c:v>28.356944444444402</c:v>
                </c:pt>
                <c:pt idx="20418">
                  <c:v>28.358333333333299</c:v>
                </c:pt>
                <c:pt idx="20419">
                  <c:v>28.359722222222199</c:v>
                </c:pt>
                <c:pt idx="20420">
                  <c:v>28.3611111111111</c:v>
                </c:pt>
                <c:pt idx="20421">
                  <c:v>28.362500000000001</c:v>
                </c:pt>
                <c:pt idx="20422">
                  <c:v>28.363888888888901</c:v>
                </c:pt>
                <c:pt idx="20423">
                  <c:v>28.365277777777798</c:v>
                </c:pt>
                <c:pt idx="20424">
                  <c:v>28.366666666666699</c:v>
                </c:pt>
                <c:pt idx="20425">
                  <c:v>28.3680555555556</c:v>
                </c:pt>
                <c:pt idx="20426">
                  <c:v>28.369444444444401</c:v>
                </c:pt>
                <c:pt idx="20427">
                  <c:v>28.370833333333302</c:v>
                </c:pt>
                <c:pt idx="20428">
                  <c:v>28.372222222222199</c:v>
                </c:pt>
                <c:pt idx="20429">
                  <c:v>28.373611111111099</c:v>
                </c:pt>
                <c:pt idx="20430">
                  <c:v>28.375</c:v>
                </c:pt>
                <c:pt idx="20431">
                  <c:v>28.376388888888901</c:v>
                </c:pt>
                <c:pt idx="20432">
                  <c:v>28.377777777777801</c:v>
                </c:pt>
                <c:pt idx="20433">
                  <c:v>28.379166666666698</c:v>
                </c:pt>
                <c:pt idx="20434">
                  <c:v>28.380555555555599</c:v>
                </c:pt>
                <c:pt idx="20435">
                  <c:v>28.3819444444444</c:v>
                </c:pt>
                <c:pt idx="20436">
                  <c:v>28.383333333333301</c:v>
                </c:pt>
                <c:pt idx="20437">
                  <c:v>28.384722222222202</c:v>
                </c:pt>
                <c:pt idx="20438">
                  <c:v>28.386111111111099</c:v>
                </c:pt>
                <c:pt idx="20439">
                  <c:v>28.387499999999999</c:v>
                </c:pt>
                <c:pt idx="20440">
                  <c:v>28.3888888888889</c:v>
                </c:pt>
                <c:pt idx="20441">
                  <c:v>28.390277777777801</c:v>
                </c:pt>
                <c:pt idx="20442">
                  <c:v>28.391666666666701</c:v>
                </c:pt>
                <c:pt idx="20443">
                  <c:v>28.393055555555598</c:v>
                </c:pt>
                <c:pt idx="20444">
                  <c:v>28.3944444444444</c:v>
                </c:pt>
                <c:pt idx="20445">
                  <c:v>28.3958333333333</c:v>
                </c:pt>
                <c:pt idx="20446">
                  <c:v>28.397222222222201</c:v>
                </c:pt>
                <c:pt idx="20447">
                  <c:v>28.398611111111101</c:v>
                </c:pt>
                <c:pt idx="20448">
                  <c:v>28.4</c:v>
                </c:pt>
                <c:pt idx="20449">
                  <c:v>28.401388888888899</c:v>
                </c:pt>
                <c:pt idx="20450">
                  <c:v>28.4027777777778</c:v>
                </c:pt>
                <c:pt idx="20451">
                  <c:v>28.404166666666701</c:v>
                </c:pt>
                <c:pt idx="20452">
                  <c:v>28.405555555555601</c:v>
                </c:pt>
                <c:pt idx="20453">
                  <c:v>28.406944444444399</c:v>
                </c:pt>
                <c:pt idx="20454">
                  <c:v>28.408333333333299</c:v>
                </c:pt>
                <c:pt idx="20455">
                  <c:v>28.4097222222222</c:v>
                </c:pt>
                <c:pt idx="20456">
                  <c:v>28.411111111111101</c:v>
                </c:pt>
                <c:pt idx="20457">
                  <c:v>28.412500000000001</c:v>
                </c:pt>
                <c:pt idx="20458">
                  <c:v>28.413888888888899</c:v>
                </c:pt>
                <c:pt idx="20459">
                  <c:v>28.415277777777799</c:v>
                </c:pt>
                <c:pt idx="20460">
                  <c:v>28.4166666666667</c:v>
                </c:pt>
                <c:pt idx="20461">
                  <c:v>28.4180555555556</c:v>
                </c:pt>
                <c:pt idx="20462">
                  <c:v>28.419444444444402</c:v>
                </c:pt>
                <c:pt idx="20463">
                  <c:v>28.420833333333299</c:v>
                </c:pt>
                <c:pt idx="20464">
                  <c:v>28.422222222222199</c:v>
                </c:pt>
                <c:pt idx="20465">
                  <c:v>28.4236111111111</c:v>
                </c:pt>
                <c:pt idx="20466">
                  <c:v>28.425000000000001</c:v>
                </c:pt>
                <c:pt idx="20467">
                  <c:v>28.426388888888901</c:v>
                </c:pt>
                <c:pt idx="20468">
                  <c:v>28.427777777777798</c:v>
                </c:pt>
                <c:pt idx="20469">
                  <c:v>28.429166666666699</c:v>
                </c:pt>
                <c:pt idx="20470">
                  <c:v>28.4305555555556</c:v>
                </c:pt>
                <c:pt idx="20471">
                  <c:v>28.431944444444401</c:v>
                </c:pt>
                <c:pt idx="20472">
                  <c:v>28.433333333333302</c:v>
                </c:pt>
                <c:pt idx="20473">
                  <c:v>28.434722222222199</c:v>
                </c:pt>
                <c:pt idx="20474">
                  <c:v>28.436111111111099</c:v>
                </c:pt>
                <c:pt idx="20475">
                  <c:v>28.4375</c:v>
                </c:pt>
                <c:pt idx="20476">
                  <c:v>28.438888888888901</c:v>
                </c:pt>
                <c:pt idx="20477">
                  <c:v>28.440277777777801</c:v>
                </c:pt>
                <c:pt idx="20478">
                  <c:v>28.441666666666698</c:v>
                </c:pt>
                <c:pt idx="20479">
                  <c:v>28.443055555555599</c:v>
                </c:pt>
                <c:pt idx="20480">
                  <c:v>28.4444444444444</c:v>
                </c:pt>
                <c:pt idx="20481">
                  <c:v>28.445833333333301</c:v>
                </c:pt>
                <c:pt idx="20482">
                  <c:v>28.447222222222202</c:v>
                </c:pt>
                <c:pt idx="20483">
                  <c:v>28.448611111111099</c:v>
                </c:pt>
                <c:pt idx="20484">
                  <c:v>28.45</c:v>
                </c:pt>
                <c:pt idx="20485">
                  <c:v>28.4513888888889</c:v>
                </c:pt>
                <c:pt idx="20486">
                  <c:v>28.452777777777801</c:v>
                </c:pt>
                <c:pt idx="20487">
                  <c:v>28.454166666666701</c:v>
                </c:pt>
                <c:pt idx="20488">
                  <c:v>28.455555555555598</c:v>
                </c:pt>
                <c:pt idx="20489">
                  <c:v>28.4569444444444</c:v>
                </c:pt>
                <c:pt idx="20490">
                  <c:v>28.4583333333333</c:v>
                </c:pt>
                <c:pt idx="20491">
                  <c:v>28.459722222222201</c:v>
                </c:pt>
                <c:pt idx="20492">
                  <c:v>28.461111111111101</c:v>
                </c:pt>
                <c:pt idx="20493">
                  <c:v>28.462499999999999</c:v>
                </c:pt>
                <c:pt idx="20494">
                  <c:v>28.463888888888899</c:v>
                </c:pt>
                <c:pt idx="20495">
                  <c:v>28.4652777777778</c:v>
                </c:pt>
                <c:pt idx="20496">
                  <c:v>28.466666666666701</c:v>
                </c:pt>
                <c:pt idx="20497">
                  <c:v>28.468055555555601</c:v>
                </c:pt>
                <c:pt idx="20498">
                  <c:v>28.469444444444399</c:v>
                </c:pt>
                <c:pt idx="20499">
                  <c:v>28.470833333333299</c:v>
                </c:pt>
                <c:pt idx="20500">
                  <c:v>28.4722222222222</c:v>
                </c:pt>
                <c:pt idx="20501">
                  <c:v>28.473611111111101</c:v>
                </c:pt>
                <c:pt idx="20502">
                  <c:v>28.475000000000001</c:v>
                </c:pt>
                <c:pt idx="20503">
                  <c:v>28.476388888888899</c:v>
                </c:pt>
                <c:pt idx="20504">
                  <c:v>28.477777777777799</c:v>
                </c:pt>
                <c:pt idx="20505">
                  <c:v>28.4791666666667</c:v>
                </c:pt>
                <c:pt idx="20506">
                  <c:v>28.4805555555556</c:v>
                </c:pt>
                <c:pt idx="20507">
                  <c:v>28.481944444444402</c:v>
                </c:pt>
                <c:pt idx="20508">
                  <c:v>28.483333333333299</c:v>
                </c:pt>
                <c:pt idx="20509">
                  <c:v>28.484722222222199</c:v>
                </c:pt>
                <c:pt idx="20510">
                  <c:v>28.4861111111111</c:v>
                </c:pt>
                <c:pt idx="20511">
                  <c:v>28.487500000000001</c:v>
                </c:pt>
                <c:pt idx="20512">
                  <c:v>28.488888888888901</c:v>
                </c:pt>
                <c:pt idx="20513">
                  <c:v>28.490277777777798</c:v>
                </c:pt>
                <c:pt idx="20514">
                  <c:v>28.491666666666699</c:v>
                </c:pt>
                <c:pt idx="20515">
                  <c:v>28.4930555555556</c:v>
                </c:pt>
                <c:pt idx="20516">
                  <c:v>28.494444444444401</c:v>
                </c:pt>
                <c:pt idx="20517">
                  <c:v>28.495833333333302</c:v>
                </c:pt>
                <c:pt idx="20518">
                  <c:v>28.497222222222199</c:v>
                </c:pt>
                <c:pt idx="20519">
                  <c:v>28.498611111111099</c:v>
                </c:pt>
                <c:pt idx="20520">
                  <c:v>28.5</c:v>
                </c:pt>
                <c:pt idx="20521">
                  <c:v>28.501388888888901</c:v>
                </c:pt>
                <c:pt idx="20522">
                  <c:v>28.502777777777801</c:v>
                </c:pt>
                <c:pt idx="20523">
                  <c:v>28.504166666666698</c:v>
                </c:pt>
                <c:pt idx="20524">
                  <c:v>28.505555555555599</c:v>
                </c:pt>
                <c:pt idx="20525">
                  <c:v>28.5069444444444</c:v>
                </c:pt>
                <c:pt idx="20526">
                  <c:v>28.508333333333301</c:v>
                </c:pt>
                <c:pt idx="20527">
                  <c:v>28.509722222222202</c:v>
                </c:pt>
                <c:pt idx="20528">
                  <c:v>28.511111111111099</c:v>
                </c:pt>
                <c:pt idx="20529">
                  <c:v>28.512499999999999</c:v>
                </c:pt>
                <c:pt idx="20530">
                  <c:v>28.5138888888889</c:v>
                </c:pt>
                <c:pt idx="20531">
                  <c:v>28.515277777777801</c:v>
                </c:pt>
                <c:pt idx="20532">
                  <c:v>28.516666666666701</c:v>
                </c:pt>
                <c:pt idx="20533">
                  <c:v>28.518055555555598</c:v>
                </c:pt>
                <c:pt idx="20534">
                  <c:v>28.5194444444444</c:v>
                </c:pt>
                <c:pt idx="20535">
                  <c:v>28.5208333333333</c:v>
                </c:pt>
                <c:pt idx="20536">
                  <c:v>28.522222222222201</c:v>
                </c:pt>
                <c:pt idx="20537">
                  <c:v>28.523611111111101</c:v>
                </c:pt>
                <c:pt idx="20538">
                  <c:v>28.524999999999999</c:v>
                </c:pt>
                <c:pt idx="20539">
                  <c:v>28.526388888888899</c:v>
                </c:pt>
                <c:pt idx="20540">
                  <c:v>28.5277777777778</c:v>
                </c:pt>
                <c:pt idx="20541">
                  <c:v>28.529166666666701</c:v>
                </c:pt>
                <c:pt idx="20542">
                  <c:v>28.530555555555601</c:v>
                </c:pt>
                <c:pt idx="20543">
                  <c:v>28.531944444444399</c:v>
                </c:pt>
                <c:pt idx="20544">
                  <c:v>28.533333333333299</c:v>
                </c:pt>
                <c:pt idx="20545">
                  <c:v>28.5347222222222</c:v>
                </c:pt>
                <c:pt idx="20546">
                  <c:v>28.536111111111101</c:v>
                </c:pt>
                <c:pt idx="20547">
                  <c:v>28.537500000000001</c:v>
                </c:pt>
                <c:pt idx="20548">
                  <c:v>28.538888888888899</c:v>
                </c:pt>
                <c:pt idx="20549">
                  <c:v>28.540277777777799</c:v>
                </c:pt>
                <c:pt idx="20550">
                  <c:v>28.5416666666667</c:v>
                </c:pt>
                <c:pt idx="20551">
                  <c:v>28.5430555555556</c:v>
                </c:pt>
                <c:pt idx="20552">
                  <c:v>28.544444444444402</c:v>
                </c:pt>
                <c:pt idx="20553">
                  <c:v>28.545833333333299</c:v>
                </c:pt>
                <c:pt idx="20554">
                  <c:v>28.547222222222199</c:v>
                </c:pt>
                <c:pt idx="20555">
                  <c:v>28.5486111111111</c:v>
                </c:pt>
                <c:pt idx="20556">
                  <c:v>28.55</c:v>
                </c:pt>
                <c:pt idx="20557">
                  <c:v>28.551388888888901</c:v>
                </c:pt>
                <c:pt idx="20558">
                  <c:v>28.552777777777798</c:v>
                </c:pt>
                <c:pt idx="20559">
                  <c:v>28.554166666666699</c:v>
                </c:pt>
                <c:pt idx="20560">
                  <c:v>28.5555555555556</c:v>
                </c:pt>
                <c:pt idx="20561">
                  <c:v>28.556944444444401</c:v>
                </c:pt>
                <c:pt idx="20562">
                  <c:v>28.558333333333302</c:v>
                </c:pt>
                <c:pt idx="20563">
                  <c:v>28.559722222222199</c:v>
                </c:pt>
                <c:pt idx="20564">
                  <c:v>28.561111111111099</c:v>
                </c:pt>
                <c:pt idx="20565">
                  <c:v>28.5625</c:v>
                </c:pt>
                <c:pt idx="20566">
                  <c:v>28.563888888888901</c:v>
                </c:pt>
                <c:pt idx="20567">
                  <c:v>28.565277777777801</c:v>
                </c:pt>
                <c:pt idx="20568">
                  <c:v>28.566666666666698</c:v>
                </c:pt>
                <c:pt idx="20569">
                  <c:v>28.568055555555599</c:v>
                </c:pt>
                <c:pt idx="20570">
                  <c:v>28.5694444444444</c:v>
                </c:pt>
                <c:pt idx="20571">
                  <c:v>28.570833333333301</c:v>
                </c:pt>
                <c:pt idx="20572">
                  <c:v>28.572222222222202</c:v>
                </c:pt>
                <c:pt idx="20573">
                  <c:v>28.573611111111099</c:v>
                </c:pt>
                <c:pt idx="20574">
                  <c:v>28.574999999999999</c:v>
                </c:pt>
                <c:pt idx="20575">
                  <c:v>28.5763888888889</c:v>
                </c:pt>
                <c:pt idx="20576">
                  <c:v>28.577777777777801</c:v>
                </c:pt>
                <c:pt idx="20577">
                  <c:v>28.579166666666701</c:v>
                </c:pt>
                <c:pt idx="20578">
                  <c:v>28.580555555555598</c:v>
                </c:pt>
                <c:pt idx="20579">
                  <c:v>28.5819444444444</c:v>
                </c:pt>
                <c:pt idx="20580">
                  <c:v>28.5833333333333</c:v>
                </c:pt>
                <c:pt idx="20581">
                  <c:v>28.584722222222201</c:v>
                </c:pt>
                <c:pt idx="20582">
                  <c:v>28.586111111111101</c:v>
                </c:pt>
                <c:pt idx="20583">
                  <c:v>28.587499999999999</c:v>
                </c:pt>
                <c:pt idx="20584">
                  <c:v>28.588888888888899</c:v>
                </c:pt>
                <c:pt idx="20585">
                  <c:v>28.5902777777778</c:v>
                </c:pt>
                <c:pt idx="20586">
                  <c:v>28.591666666666701</c:v>
                </c:pt>
                <c:pt idx="20587">
                  <c:v>28.593055555555601</c:v>
                </c:pt>
                <c:pt idx="20588">
                  <c:v>28.594444444444399</c:v>
                </c:pt>
                <c:pt idx="20589">
                  <c:v>28.595833333333299</c:v>
                </c:pt>
                <c:pt idx="20590">
                  <c:v>28.5972222222222</c:v>
                </c:pt>
                <c:pt idx="20591">
                  <c:v>28.598611111111101</c:v>
                </c:pt>
                <c:pt idx="20592">
                  <c:v>28.6</c:v>
                </c:pt>
                <c:pt idx="20593">
                  <c:v>28.601388888888899</c:v>
                </c:pt>
                <c:pt idx="20594">
                  <c:v>28.602777777777799</c:v>
                </c:pt>
                <c:pt idx="20595">
                  <c:v>28.6041666666667</c:v>
                </c:pt>
                <c:pt idx="20596">
                  <c:v>28.6055555555556</c:v>
                </c:pt>
                <c:pt idx="20597">
                  <c:v>28.606944444444402</c:v>
                </c:pt>
                <c:pt idx="20598">
                  <c:v>28.608333333333299</c:v>
                </c:pt>
                <c:pt idx="20599">
                  <c:v>28.609722222222199</c:v>
                </c:pt>
                <c:pt idx="20600">
                  <c:v>28.6111111111111</c:v>
                </c:pt>
                <c:pt idx="20601">
                  <c:v>28.612500000000001</c:v>
                </c:pt>
                <c:pt idx="20602">
                  <c:v>28.613888888888901</c:v>
                </c:pt>
                <c:pt idx="20603">
                  <c:v>28.615277777777798</c:v>
                </c:pt>
                <c:pt idx="20604">
                  <c:v>28.616666666666699</c:v>
                </c:pt>
                <c:pt idx="20605">
                  <c:v>28.6180555555556</c:v>
                </c:pt>
                <c:pt idx="20606">
                  <c:v>28.619444444444401</c:v>
                </c:pt>
                <c:pt idx="20607">
                  <c:v>28.620833333333302</c:v>
                </c:pt>
                <c:pt idx="20608">
                  <c:v>28.622222222222199</c:v>
                </c:pt>
                <c:pt idx="20609">
                  <c:v>28.623611111111099</c:v>
                </c:pt>
                <c:pt idx="20610">
                  <c:v>28.625</c:v>
                </c:pt>
                <c:pt idx="20611">
                  <c:v>28.626388888888901</c:v>
                </c:pt>
                <c:pt idx="20612">
                  <c:v>28.627777777777801</c:v>
                </c:pt>
                <c:pt idx="20613">
                  <c:v>28.629166666666698</c:v>
                </c:pt>
                <c:pt idx="20614">
                  <c:v>28.630555555555599</c:v>
                </c:pt>
                <c:pt idx="20615">
                  <c:v>28.6319444444444</c:v>
                </c:pt>
                <c:pt idx="20616">
                  <c:v>28.633333333333301</c:v>
                </c:pt>
                <c:pt idx="20617">
                  <c:v>28.634722222222202</c:v>
                </c:pt>
                <c:pt idx="20618">
                  <c:v>28.636111111111099</c:v>
                </c:pt>
                <c:pt idx="20619">
                  <c:v>28.637499999999999</c:v>
                </c:pt>
                <c:pt idx="20620">
                  <c:v>28.6388888888889</c:v>
                </c:pt>
                <c:pt idx="20621">
                  <c:v>28.640277777777801</c:v>
                </c:pt>
                <c:pt idx="20622">
                  <c:v>28.641666666666701</c:v>
                </c:pt>
                <c:pt idx="20623">
                  <c:v>28.643055555555598</c:v>
                </c:pt>
                <c:pt idx="20624">
                  <c:v>28.6444444444444</c:v>
                </c:pt>
                <c:pt idx="20625">
                  <c:v>28.6458333333333</c:v>
                </c:pt>
                <c:pt idx="20626">
                  <c:v>28.647222222222201</c:v>
                </c:pt>
                <c:pt idx="20627">
                  <c:v>28.648611111111101</c:v>
                </c:pt>
                <c:pt idx="20628">
                  <c:v>28.65</c:v>
                </c:pt>
                <c:pt idx="20629">
                  <c:v>28.651388888888899</c:v>
                </c:pt>
                <c:pt idx="20630">
                  <c:v>28.6527777777778</c:v>
                </c:pt>
                <c:pt idx="20631">
                  <c:v>28.654166666666701</c:v>
                </c:pt>
                <c:pt idx="20632">
                  <c:v>28.655555555555601</c:v>
                </c:pt>
                <c:pt idx="20633">
                  <c:v>28.656944444444399</c:v>
                </c:pt>
                <c:pt idx="20634">
                  <c:v>28.658333333333299</c:v>
                </c:pt>
                <c:pt idx="20635">
                  <c:v>28.6597222222222</c:v>
                </c:pt>
                <c:pt idx="20636">
                  <c:v>28.661111111111101</c:v>
                </c:pt>
                <c:pt idx="20637">
                  <c:v>28.662500000000001</c:v>
                </c:pt>
                <c:pt idx="20638">
                  <c:v>28.663888888888899</c:v>
                </c:pt>
                <c:pt idx="20639">
                  <c:v>28.665277777777799</c:v>
                </c:pt>
                <c:pt idx="20640">
                  <c:v>28.6666666666667</c:v>
                </c:pt>
                <c:pt idx="20641">
                  <c:v>28.6680555555556</c:v>
                </c:pt>
                <c:pt idx="20642">
                  <c:v>28.669444444444402</c:v>
                </c:pt>
                <c:pt idx="20643">
                  <c:v>28.670833333333299</c:v>
                </c:pt>
                <c:pt idx="20644">
                  <c:v>28.672222222222199</c:v>
                </c:pt>
                <c:pt idx="20645">
                  <c:v>28.6736111111111</c:v>
                </c:pt>
                <c:pt idx="20646">
                  <c:v>28.675000000000001</c:v>
                </c:pt>
                <c:pt idx="20647">
                  <c:v>28.676388888888901</c:v>
                </c:pt>
                <c:pt idx="20648">
                  <c:v>28.677777777777798</c:v>
                </c:pt>
                <c:pt idx="20649">
                  <c:v>28.679166666666699</c:v>
                </c:pt>
                <c:pt idx="20650">
                  <c:v>28.6805555555556</c:v>
                </c:pt>
                <c:pt idx="20651">
                  <c:v>28.681944444444401</c:v>
                </c:pt>
                <c:pt idx="20652">
                  <c:v>28.683333333333302</c:v>
                </c:pt>
                <c:pt idx="20653">
                  <c:v>28.684722222222199</c:v>
                </c:pt>
                <c:pt idx="20654">
                  <c:v>28.686111111111099</c:v>
                </c:pt>
                <c:pt idx="20655">
                  <c:v>28.6875</c:v>
                </c:pt>
                <c:pt idx="20656">
                  <c:v>28.688888888888901</c:v>
                </c:pt>
                <c:pt idx="20657">
                  <c:v>28.690277777777801</c:v>
                </c:pt>
                <c:pt idx="20658">
                  <c:v>28.691666666666698</c:v>
                </c:pt>
                <c:pt idx="20659">
                  <c:v>28.693055555555599</c:v>
                </c:pt>
                <c:pt idx="20660">
                  <c:v>28.6944444444444</c:v>
                </c:pt>
                <c:pt idx="20661">
                  <c:v>28.695833333333301</c:v>
                </c:pt>
                <c:pt idx="20662">
                  <c:v>28.697222222222202</c:v>
                </c:pt>
                <c:pt idx="20663">
                  <c:v>28.698611111111099</c:v>
                </c:pt>
                <c:pt idx="20664">
                  <c:v>28.7</c:v>
                </c:pt>
                <c:pt idx="20665">
                  <c:v>28.7013888888889</c:v>
                </c:pt>
                <c:pt idx="20666">
                  <c:v>28.702777777777801</c:v>
                </c:pt>
                <c:pt idx="20667">
                  <c:v>28.704166666666701</c:v>
                </c:pt>
                <c:pt idx="20668">
                  <c:v>28.705555555555598</c:v>
                </c:pt>
                <c:pt idx="20669">
                  <c:v>28.7069444444444</c:v>
                </c:pt>
                <c:pt idx="20670">
                  <c:v>28.7083333333333</c:v>
                </c:pt>
                <c:pt idx="20671">
                  <c:v>28.709722222222201</c:v>
                </c:pt>
                <c:pt idx="20672">
                  <c:v>28.711111111111101</c:v>
                </c:pt>
                <c:pt idx="20673">
                  <c:v>28.712499999999999</c:v>
                </c:pt>
                <c:pt idx="20674">
                  <c:v>28.713888888888899</c:v>
                </c:pt>
                <c:pt idx="20675">
                  <c:v>28.7152777777778</c:v>
                </c:pt>
                <c:pt idx="20676">
                  <c:v>28.716666666666701</c:v>
                </c:pt>
                <c:pt idx="20677">
                  <c:v>28.718055555555601</c:v>
                </c:pt>
                <c:pt idx="20678">
                  <c:v>28.719444444444399</c:v>
                </c:pt>
                <c:pt idx="20679">
                  <c:v>28.720833333333299</c:v>
                </c:pt>
                <c:pt idx="20680">
                  <c:v>28.7222222222222</c:v>
                </c:pt>
                <c:pt idx="20681">
                  <c:v>28.723611111111101</c:v>
                </c:pt>
                <c:pt idx="20682">
                  <c:v>28.725000000000001</c:v>
                </c:pt>
                <c:pt idx="20683">
                  <c:v>28.726388888888899</c:v>
                </c:pt>
                <c:pt idx="20684">
                  <c:v>28.727777777777799</c:v>
                </c:pt>
                <c:pt idx="20685">
                  <c:v>28.7291666666667</c:v>
                </c:pt>
                <c:pt idx="20686">
                  <c:v>28.7305555555556</c:v>
                </c:pt>
                <c:pt idx="20687">
                  <c:v>28.731944444444402</c:v>
                </c:pt>
                <c:pt idx="20688">
                  <c:v>28.733333333333299</c:v>
                </c:pt>
                <c:pt idx="20689">
                  <c:v>28.734722222222199</c:v>
                </c:pt>
                <c:pt idx="20690">
                  <c:v>28.7361111111111</c:v>
                </c:pt>
                <c:pt idx="20691">
                  <c:v>28.737500000000001</c:v>
                </c:pt>
                <c:pt idx="20692">
                  <c:v>28.738888888888901</c:v>
                </c:pt>
                <c:pt idx="20693">
                  <c:v>28.740277777777798</c:v>
                </c:pt>
                <c:pt idx="20694">
                  <c:v>28.741666666666699</c:v>
                </c:pt>
                <c:pt idx="20695">
                  <c:v>28.7430555555556</c:v>
                </c:pt>
                <c:pt idx="20696">
                  <c:v>28.744444444444401</c:v>
                </c:pt>
                <c:pt idx="20697">
                  <c:v>28.745833333333302</c:v>
                </c:pt>
                <c:pt idx="20698">
                  <c:v>28.747222222222199</c:v>
                </c:pt>
                <c:pt idx="20699">
                  <c:v>28.748611111111099</c:v>
                </c:pt>
                <c:pt idx="20700">
                  <c:v>28.75</c:v>
                </c:pt>
                <c:pt idx="20701">
                  <c:v>28.751388888888901</c:v>
                </c:pt>
                <c:pt idx="20702">
                  <c:v>28.752777777777801</c:v>
                </c:pt>
                <c:pt idx="20703">
                  <c:v>28.754166666666698</c:v>
                </c:pt>
                <c:pt idx="20704">
                  <c:v>28.755555555555599</c:v>
                </c:pt>
                <c:pt idx="20705">
                  <c:v>28.7569444444444</c:v>
                </c:pt>
                <c:pt idx="20706">
                  <c:v>28.758333333333301</c:v>
                </c:pt>
                <c:pt idx="20707">
                  <c:v>28.759722222222202</c:v>
                </c:pt>
                <c:pt idx="20708">
                  <c:v>28.761111111111099</c:v>
                </c:pt>
                <c:pt idx="20709">
                  <c:v>28.762499999999999</c:v>
                </c:pt>
                <c:pt idx="20710">
                  <c:v>28.7638888888889</c:v>
                </c:pt>
                <c:pt idx="20711">
                  <c:v>28.765277777777801</c:v>
                </c:pt>
                <c:pt idx="20712">
                  <c:v>28.766666666666701</c:v>
                </c:pt>
                <c:pt idx="20713">
                  <c:v>28.768055555555598</c:v>
                </c:pt>
                <c:pt idx="20714">
                  <c:v>28.7694444444444</c:v>
                </c:pt>
                <c:pt idx="20715">
                  <c:v>28.7708333333333</c:v>
                </c:pt>
                <c:pt idx="20716">
                  <c:v>28.772222222222201</c:v>
                </c:pt>
                <c:pt idx="20717">
                  <c:v>28.773611111111101</c:v>
                </c:pt>
                <c:pt idx="20718">
                  <c:v>28.774999999999999</c:v>
                </c:pt>
                <c:pt idx="20719">
                  <c:v>28.776388888888899</c:v>
                </c:pt>
                <c:pt idx="20720">
                  <c:v>28.7777777777778</c:v>
                </c:pt>
                <c:pt idx="20721">
                  <c:v>28.779166666666701</c:v>
                </c:pt>
                <c:pt idx="20722">
                  <c:v>28.780555555555601</c:v>
                </c:pt>
                <c:pt idx="20723">
                  <c:v>28.781944444444399</c:v>
                </c:pt>
                <c:pt idx="20724">
                  <c:v>28.783333333333299</c:v>
                </c:pt>
                <c:pt idx="20725">
                  <c:v>28.7847222222222</c:v>
                </c:pt>
                <c:pt idx="20726">
                  <c:v>28.786111111111101</c:v>
                </c:pt>
                <c:pt idx="20727">
                  <c:v>28.787500000000001</c:v>
                </c:pt>
                <c:pt idx="20728">
                  <c:v>28.788888888888899</c:v>
                </c:pt>
                <c:pt idx="20729">
                  <c:v>28.790277777777799</c:v>
                </c:pt>
                <c:pt idx="20730">
                  <c:v>28.7916666666667</c:v>
                </c:pt>
                <c:pt idx="20731">
                  <c:v>28.7930555555556</c:v>
                </c:pt>
                <c:pt idx="20732">
                  <c:v>28.794444444444402</c:v>
                </c:pt>
                <c:pt idx="20733">
                  <c:v>28.795833333333299</c:v>
                </c:pt>
                <c:pt idx="20734">
                  <c:v>28.797222222222199</c:v>
                </c:pt>
                <c:pt idx="20735">
                  <c:v>28.7986111111111</c:v>
                </c:pt>
                <c:pt idx="20736">
                  <c:v>28.8</c:v>
                </c:pt>
                <c:pt idx="20737">
                  <c:v>28.801388888888901</c:v>
                </c:pt>
                <c:pt idx="20738">
                  <c:v>28.802777777777798</c:v>
                </c:pt>
                <c:pt idx="20739">
                  <c:v>28.804166666666699</c:v>
                </c:pt>
                <c:pt idx="20740">
                  <c:v>28.8055555555556</c:v>
                </c:pt>
                <c:pt idx="20741">
                  <c:v>28.806944444444401</c:v>
                </c:pt>
                <c:pt idx="20742">
                  <c:v>28.808333333333302</c:v>
                </c:pt>
                <c:pt idx="20743">
                  <c:v>28.809722222222199</c:v>
                </c:pt>
                <c:pt idx="20744">
                  <c:v>28.811111111111099</c:v>
                </c:pt>
                <c:pt idx="20745">
                  <c:v>28.8125</c:v>
                </c:pt>
                <c:pt idx="20746">
                  <c:v>28.813888888888901</c:v>
                </c:pt>
                <c:pt idx="20747">
                  <c:v>28.815277777777801</c:v>
                </c:pt>
                <c:pt idx="20748">
                  <c:v>28.816666666666698</c:v>
                </c:pt>
                <c:pt idx="20749">
                  <c:v>28.818055555555599</c:v>
                </c:pt>
                <c:pt idx="20750">
                  <c:v>28.8194444444444</c:v>
                </c:pt>
                <c:pt idx="20751">
                  <c:v>28.820833333333301</c:v>
                </c:pt>
                <c:pt idx="20752">
                  <c:v>28.822222222222202</c:v>
                </c:pt>
                <c:pt idx="20753">
                  <c:v>28.823611111111099</c:v>
                </c:pt>
                <c:pt idx="20754">
                  <c:v>28.824999999999999</c:v>
                </c:pt>
                <c:pt idx="20755">
                  <c:v>28.8263888888889</c:v>
                </c:pt>
                <c:pt idx="20756">
                  <c:v>28.827777777777801</c:v>
                </c:pt>
                <c:pt idx="20757">
                  <c:v>28.829166666666701</c:v>
                </c:pt>
                <c:pt idx="20758">
                  <c:v>28.830555555555598</c:v>
                </c:pt>
                <c:pt idx="20759">
                  <c:v>28.8319444444444</c:v>
                </c:pt>
                <c:pt idx="20760">
                  <c:v>28.8333333333333</c:v>
                </c:pt>
                <c:pt idx="20761">
                  <c:v>28.834722222222201</c:v>
                </c:pt>
                <c:pt idx="20762">
                  <c:v>28.836111111111101</c:v>
                </c:pt>
                <c:pt idx="20763">
                  <c:v>28.837499999999999</c:v>
                </c:pt>
                <c:pt idx="20764">
                  <c:v>28.838888888888899</c:v>
                </c:pt>
                <c:pt idx="20765">
                  <c:v>28.8402777777778</c:v>
                </c:pt>
                <c:pt idx="20766">
                  <c:v>28.841666666666701</c:v>
                </c:pt>
                <c:pt idx="20767">
                  <c:v>28.843055555555601</c:v>
                </c:pt>
                <c:pt idx="20768">
                  <c:v>28.844444444444399</c:v>
                </c:pt>
                <c:pt idx="20769">
                  <c:v>28.845833333333299</c:v>
                </c:pt>
                <c:pt idx="20770">
                  <c:v>28.8472222222222</c:v>
                </c:pt>
                <c:pt idx="20771">
                  <c:v>28.848611111111101</c:v>
                </c:pt>
                <c:pt idx="20772">
                  <c:v>28.85</c:v>
                </c:pt>
                <c:pt idx="20773">
                  <c:v>28.851388888888899</c:v>
                </c:pt>
                <c:pt idx="20774">
                  <c:v>28.852777777777799</c:v>
                </c:pt>
                <c:pt idx="20775">
                  <c:v>28.8541666666667</c:v>
                </c:pt>
                <c:pt idx="20776">
                  <c:v>28.8555555555556</c:v>
                </c:pt>
                <c:pt idx="20777">
                  <c:v>28.856944444444402</c:v>
                </c:pt>
                <c:pt idx="20778">
                  <c:v>28.858333333333299</c:v>
                </c:pt>
                <c:pt idx="20779">
                  <c:v>28.859722222222199</c:v>
                </c:pt>
                <c:pt idx="20780">
                  <c:v>28.8611111111111</c:v>
                </c:pt>
                <c:pt idx="20781">
                  <c:v>28.862500000000001</c:v>
                </c:pt>
                <c:pt idx="20782">
                  <c:v>28.863888888888901</c:v>
                </c:pt>
                <c:pt idx="20783">
                  <c:v>28.865277777777798</c:v>
                </c:pt>
                <c:pt idx="20784">
                  <c:v>28.866666666666699</c:v>
                </c:pt>
                <c:pt idx="20785">
                  <c:v>28.8680555555556</c:v>
                </c:pt>
                <c:pt idx="20786">
                  <c:v>28.869444444444401</c:v>
                </c:pt>
                <c:pt idx="20787">
                  <c:v>28.870833333333302</c:v>
                </c:pt>
                <c:pt idx="20788">
                  <c:v>28.872222222222199</c:v>
                </c:pt>
                <c:pt idx="20789">
                  <c:v>28.873611111111099</c:v>
                </c:pt>
                <c:pt idx="20790">
                  <c:v>28.875</c:v>
                </c:pt>
                <c:pt idx="20791">
                  <c:v>28.876388888888901</c:v>
                </c:pt>
                <c:pt idx="20792">
                  <c:v>28.877777777777801</c:v>
                </c:pt>
                <c:pt idx="20793">
                  <c:v>28.879166666666698</c:v>
                </c:pt>
                <c:pt idx="20794">
                  <c:v>28.880555555555599</c:v>
                </c:pt>
                <c:pt idx="20795">
                  <c:v>28.8819444444444</c:v>
                </c:pt>
                <c:pt idx="20796">
                  <c:v>28.883333333333301</c:v>
                </c:pt>
                <c:pt idx="20797">
                  <c:v>28.884722222222202</c:v>
                </c:pt>
                <c:pt idx="20798">
                  <c:v>28.886111111111099</c:v>
                </c:pt>
                <c:pt idx="20799">
                  <c:v>28.887499999999999</c:v>
                </c:pt>
                <c:pt idx="20800">
                  <c:v>28.8888888888889</c:v>
                </c:pt>
                <c:pt idx="20801">
                  <c:v>28.890277777777801</c:v>
                </c:pt>
                <c:pt idx="20802">
                  <c:v>28.891666666666701</c:v>
                </c:pt>
                <c:pt idx="20803">
                  <c:v>28.893055555555598</c:v>
                </c:pt>
                <c:pt idx="20804">
                  <c:v>28.8944444444444</c:v>
                </c:pt>
                <c:pt idx="20805">
                  <c:v>28.8958333333333</c:v>
                </c:pt>
                <c:pt idx="20806">
                  <c:v>28.897222222222201</c:v>
                </c:pt>
                <c:pt idx="20807">
                  <c:v>28.898611111111101</c:v>
                </c:pt>
                <c:pt idx="20808">
                  <c:v>28.9</c:v>
                </c:pt>
                <c:pt idx="20809">
                  <c:v>28.901388888888899</c:v>
                </c:pt>
                <c:pt idx="20810">
                  <c:v>28.9027777777778</c:v>
                </c:pt>
                <c:pt idx="20811">
                  <c:v>28.904166666666701</c:v>
                </c:pt>
                <c:pt idx="20812">
                  <c:v>28.905555555555601</c:v>
                </c:pt>
                <c:pt idx="20813">
                  <c:v>28.906944444444399</c:v>
                </c:pt>
                <c:pt idx="20814">
                  <c:v>28.908333333333299</c:v>
                </c:pt>
                <c:pt idx="20815">
                  <c:v>28.9097222222222</c:v>
                </c:pt>
                <c:pt idx="20816">
                  <c:v>28.911111111111101</c:v>
                </c:pt>
                <c:pt idx="20817">
                  <c:v>28.912500000000001</c:v>
                </c:pt>
                <c:pt idx="20818">
                  <c:v>28.913888888888899</c:v>
                </c:pt>
                <c:pt idx="20819">
                  <c:v>28.915277777777799</c:v>
                </c:pt>
                <c:pt idx="20820">
                  <c:v>28.9166666666667</c:v>
                </c:pt>
                <c:pt idx="20821">
                  <c:v>28.9180555555556</c:v>
                </c:pt>
                <c:pt idx="20822">
                  <c:v>28.919444444444402</c:v>
                </c:pt>
                <c:pt idx="20823">
                  <c:v>28.920833333333299</c:v>
                </c:pt>
                <c:pt idx="20824">
                  <c:v>28.922222222222199</c:v>
                </c:pt>
                <c:pt idx="20825">
                  <c:v>28.9236111111111</c:v>
                </c:pt>
                <c:pt idx="20826">
                  <c:v>28.925000000000001</c:v>
                </c:pt>
                <c:pt idx="20827">
                  <c:v>28.926388888888901</c:v>
                </c:pt>
                <c:pt idx="20828">
                  <c:v>28.927777777777798</c:v>
                </c:pt>
                <c:pt idx="20829">
                  <c:v>28.929166666666699</c:v>
                </c:pt>
                <c:pt idx="20830">
                  <c:v>28.9305555555556</c:v>
                </c:pt>
                <c:pt idx="20831">
                  <c:v>28.931944444444401</c:v>
                </c:pt>
                <c:pt idx="20832">
                  <c:v>28.933333333333302</c:v>
                </c:pt>
                <c:pt idx="20833">
                  <c:v>28.934722222222199</c:v>
                </c:pt>
                <c:pt idx="20834">
                  <c:v>28.936111111111099</c:v>
                </c:pt>
                <c:pt idx="20835">
                  <c:v>28.9375</c:v>
                </c:pt>
                <c:pt idx="20836">
                  <c:v>28.938888888888901</c:v>
                </c:pt>
                <c:pt idx="20837">
                  <c:v>28.940277777777801</c:v>
                </c:pt>
                <c:pt idx="20838">
                  <c:v>28.941666666666698</c:v>
                </c:pt>
                <c:pt idx="20839">
                  <c:v>28.943055555555599</c:v>
                </c:pt>
                <c:pt idx="20840">
                  <c:v>28.9444444444444</c:v>
                </c:pt>
                <c:pt idx="20841">
                  <c:v>28.945833333333301</c:v>
                </c:pt>
                <c:pt idx="20842">
                  <c:v>28.947222222222202</c:v>
                </c:pt>
                <c:pt idx="20843">
                  <c:v>28.948611111111099</c:v>
                </c:pt>
                <c:pt idx="20844">
                  <c:v>28.95</c:v>
                </c:pt>
                <c:pt idx="20845">
                  <c:v>28.9513888888889</c:v>
                </c:pt>
                <c:pt idx="20846">
                  <c:v>28.952777777777801</c:v>
                </c:pt>
                <c:pt idx="20847">
                  <c:v>28.954166666666701</c:v>
                </c:pt>
                <c:pt idx="20848">
                  <c:v>28.955555555555598</c:v>
                </c:pt>
                <c:pt idx="20849">
                  <c:v>28.9569444444444</c:v>
                </c:pt>
                <c:pt idx="20850">
                  <c:v>28.9583333333333</c:v>
                </c:pt>
                <c:pt idx="20851">
                  <c:v>28.959722222222201</c:v>
                </c:pt>
                <c:pt idx="20852">
                  <c:v>28.961111111111101</c:v>
                </c:pt>
                <c:pt idx="20853">
                  <c:v>28.962499999999999</c:v>
                </c:pt>
                <c:pt idx="20854">
                  <c:v>28.963888888888899</c:v>
                </c:pt>
                <c:pt idx="20855">
                  <c:v>28.9652777777778</c:v>
                </c:pt>
                <c:pt idx="20856">
                  <c:v>28.966666666666701</c:v>
                </c:pt>
                <c:pt idx="20857">
                  <c:v>28.968055555555601</c:v>
                </c:pt>
                <c:pt idx="20858">
                  <c:v>28.969444444444399</c:v>
                </c:pt>
                <c:pt idx="20859">
                  <c:v>28.970833333333299</c:v>
                </c:pt>
                <c:pt idx="20860">
                  <c:v>28.9722222222222</c:v>
                </c:pt>
                <c:pt idx="20861">
                  <c:v>28.973611111111101</c:v>
                </c:pt>
                <c:pt idx="20862">
                  <c:v>28.975000000000001</c:v>
                </c:pt>
                <c:pt idx="20863">
                  <c:v>28.976388888888899</c:v>
                </c:pt>
                <c:pt idx="20864">
                  <c:v>28.977777777777799</c:v>
                </c:pt>
                <c:pt idx="20865">
                  <c:v>28.9791666666667</c:v>
                </c:pt>
                <c:pt idx="20866">
                  <c:v>28.9805555555556</c:v>
                </c:pt>
                <c:pt idx="20867">
                  <c:v>28.981944444444402</c:v>
                </c:pt>
                <c:pt idx="20868">
                  <c:v>28.983333333333299</c:v>
                </c:pt>
                <c:pt idx="20869">
                  <c:v>28.984722222222199</c:v>
                </c:pt>
                <c:pt idx="20870">
                  <c:v>28.9861111111111</c:v>
                </c:pt>
                <c:pt idx="20871">
                  <c:v>28.987500000000001</c:v>
                </c:pt>
                <c:pt idx="20872">
                  <c:v>28.988888888888901</c:v>
                </c:pt>
                <c:pt idx="20873">
                  <c:v>28.990277777777798</c:v>
                </c:pt>
                <c:pt idx="20874">
                  <c:v>28.991666666666699</c:v>
                </c:pt>
                <c:pt idx="20875">
                  <c:v>28.9930555555556</c:v>
                </c:pt>
                <c:pt idx="20876">
                  <c:v>28.994444444444401</c:v>
                </c:pt>
                <c:pt idx="20877">
                  <c:v>28.995833333333302</c:v>
                </c:pt>
                <c:pt idx="20878">
                  <c:v>28.997222222222199</c:v>
                </c:pt>
                <c:pt idx="20879">
                  <c:v>28.998611111111099</c:v>
                </c:pt>
                <c:pt idx="20880">
                  <c:v>29</c:v>
                </c:pt>
                <c:pt idx="20881">
                  <c:v>29.001388888888901</c:v>
                </c:pt>
                <c:pt idx="20882">
                  <c:v>29.002777777777801</c:v>
                </c:pt>
                <c:pt idx="20883">
                  <c:v>29.004166666666698</c:v>
                </c:pt>
                <c:pt idx="20884">
                  <c:v>29.005555555555599</c:v>
                </c:pt>
                <c:pt idx="20885">
                  <c:v>29.0069444444444</c:v>
                </c:pt>
                <c:pt idx="20886">
                  <c:v>29.008333333333301</c:v>
                </c:pt>
                <c:pt idx="20887">
                  <c:v>29.009722222222202</c:v>
                </c:pt>
                <c:pt idx="20888">
                  <c:v>29.011111111111099</c:v>
                </c:pt>
                <c:pt idx="20889">
                  <c:v>29.012499999999999</c:v>
                </c:pt>
                <c:pt idx="20890">
                  <c:v>29.0138888888889</c:v>
                </c:pt>
                <c:pt idx="20891">
                  <c:v>29.015277777777801</c:v>
                </c:pt>
                <c:pt idx="20892">
                  <c:v>29.016666666666701</c:v>
                </c:pt>
                <c:pt idx="20893">
                  <c:v>29.018055555555598</c:v>
                </c:pt>
                <c:pt idx="20894">
                  <c:v>29.0194444444444</c:v>
                </c:pt>
                <c:pt idx="20895">
                  <c:v>29.0208333333333</c:v>
                </c:pt>
                <c:pt idx="20896">
                  <c:v>29.022222222222201</c:v>
                </c:pt>
                <c:pt idx="20897">
                  <c:v>29.023611111111101</c:v>
                </c:pt>
                <c:pt idx="20898">
                  <c:v>29.024999999999999</c:v>
                </c:pt>
                <c:pt idx="20899">
                  <c:v>29.026388888888899</c:v>
                </c:pt>
                <c:pt idx="20900">
                  <c:v>29.0277777777778</c:v>
                </c:pt>
                <c:pt idx="20901">
                  <c:v>29.029166666666701</c:v>
                </c:pt>
                <c:pt idx="20902">
                  <c:v>29.030555555555601</c:v>
                </c:pt>
                <c:pt idx="20903">
                  <c:v>29.031944444444399</c:v>
                </c:pt>
                <c:pt idx="20904">
                  <c:v>29.033333333333299</c:v>
                </c:pt>
                <c:pt idx="20905">
                  <c:v>29.0347222222222</c:v>
                </c:pt>
                <c:pt idx="20906">
                  <c:v>29.036111111111101</c:v>
                </c:pt>
                <c:pt idx="20907">
                  <c:v>29.037500000000001</c:v>
                </c:pt>
                <c:pt idx="20908">
                  <c:v>29.038888888888899</c:v>
                </c:pt>
                <c:pt idx="20909">
                  <c:v>29.040277777777799</c:v>
                </c:pt>
                <c:pt idx="20910">
                  <c:v>29.0416666666667</c:v>
                </c:pt>
                <c:pt idx="20911">
                  <c:v>29.0430555555556</c:v>
                </c:pt>
                <c:pt idx="20912">
                  <c:v>29.044444444444402</c:v>
                </c:pt>
                <c:pt idx="20913">
                  <c:v>29.045833333333299</c:v>
                </c:pt>
                <c:pt idx="20914">
                  <c:v>29.047222222222199</c:v>
                </c:pt>
                <c:pt idx="20915">
                  <c:v>29.0486111111111</c:v>
                </c:pt>
                <c:pt idx="20916">
                  <c:v>29.05</c:v>
                </c:pt>
                <c:pt idx="20917">
                  <c:v>29.051388888888901</c:v>
                </c:pt>
                <c:pt idx="20918">
                  <c:v>29.052777777777798</c:v>
                </c:pt>
                <c:pt idx="20919">
                  <c:v>29.054166666666699</c:v>
                </c:pt>
                <c:pt idx="20920">
                  <c:v>29.0555555555556</c:v>
                </c:pt>
                <c:pt idx="20921">
                  <c:v>29.056944444444401</c:v>
                </c:pt>
                <c:pt idx="20922">
                  <c:v>29.058333333333302</c:v>
                </c:pt>
                <c:pt idx="20923">
                  <c:v>29.059722222222199</c:v>
                </c:pt>
                <c:pt idx="20924">
                  <c:v>29.061111111111099</c:v>
                </c:pt>
                <c:pt idx="20925">
                  <c:v>29.0625</c:v>
                </c:pt>
                <c:pt idx="20926">
                  <c:v>29.063888888888901</c:v>
                </c:pt>
                <c:pt idx="20927">
                  <c:v>29.065277777777801</c:v>
                </c:pt>
                <c:pt idx="20928">
                  <c:v>29.066666666666698</c:v>
                </c:pt>
                <c:pt idx="20929">
                  <c:v>29.068055555555599</c:v>
                </c:pt>
                <c:pt idx="20930">
                  <c:v>29.0694444444444</c:v>
                </c:pt>
                <c:pt idx="20931">
                  <c:v>29.070833333333301</c:v>
                </c:pt>
                <c:pt idx="20932">
                  <c:v>29.072222222222202</c:v>
                </c:pt>
                <c:pt idx="20933">
                  <c:v>29.073611111111099</c:v>
                </c:pt>
                <c:pt idx="20934">
                  <c:v>29.074999999999999</c:v>
                </c:pt>
                <c:pt idx="20935">
                  <c:v>29.0763888888889</c:v>
                </c:pt>
                <c:pt idx="20936">
                  <c:v>29.077777777777801</c:v>
                </c:pt>
                <c:pt idx="20937">
                  <c:v>29.079166666666701</c:v>
                </c:pt>
                <c:pt idx="20938">
                  <c:v>29.080555555555598</c:v>
                </c:pt>
                <c:pt idx="20939">
                  <c:v>29.0819444444444</c:v>
                </c:pt>
                <c:pt idx="20940">
                  <c:v>29.0833333333333</c:v>
                </c:pt>
                <c:pt idx="20941">
                  <c:v>29.084722222222201</c:v>
                </c:pt>
                <c:pt idx="20942">
                  <c:v>29.086111111111101</c:v>
                </c:pt>
                <c:pt idx="20943">
                  <c:v>29.087499999999999</c:v>
                </c:pt>
                <c:pt idx="20944">
                  <c:v>29.088888888888899</c:v>
                </c:pt>
                <c:pt idx="20945">
                  <c:v>29.0902777777778</c:v>
                </c:pt>
                <c:pt idx="20946">
                  <c:v>29.091666666666701</c:v>
                </c:pt>
                <c:pt idx="20947">
                  <c:v>29.093055555555601</c:v>
                </c:pt>
                <c:pt idx="20948">
                  <c:v>29.094444444444399</c:v>
                </c:pt>
                <c:pt idx="20949">
                  <c:v>29.095833333333299</c:v>
                </c:pt>
                <c:pt idx="20950">
                  <c:v>29.0972222222222</c:v>
                </c:pt>
                <c:pt idx="20951">
                  <c:v>29.098611111111101</c:v>
                </c:pt>
                <c:pt idx="20952">
                  <c:v>29.1</c:v>
                </c:pt>
                <c:pt idx="20953">
                  <c:v>29.101388888888899</c:v>
                </c:pt>
                <c:pt idx="20954">
                  <c:v>29.102777777777799</c:v>
                </c:pt>
                <c:pt idx="20955">
                  <c:v>29.1041666666667</c:v>
                </c:pt>
                <c:pt idx="20956">
                  <c:v>29.1055555555556</c:v>
                </c:pt>
                <c:pt idx="20957">
                  <c:v>29.106944444444402</c:v>
                </c:pt>
                <c:pt idx="20958">
                  <c:v>29.108333333333299</c:v>
                </c:pt>
                <c:pt idx="20959">
                  <c:v>29.109722222222199</c:v>
                </c:pt>
                <c:pt idx="20960">
                  <c:v>29.1111111111111</c:v>
                </c:pt>
                <c:pt idx="20961">
                  <c:v>29.112500000000001</c:v>
                </c:pt>
                <c:pt idx="20962">
                  <c:v>29.113888888888901</c:v>
                </c:pt>
                <c:pt idx="20963">
                  <c:v>29.115277777777798</c:v>
                </c:pt>
                <c:pt idx="20964">
                  <c:v>29.116666666666699</c:v>
                </c:pt>
                <c:pt idx="20965">
                  <c:v>29.1180555555556</c:v>
                </c:pt>
                <c:pt idx="20966">
                  <c:v>29.119444444444401</c:v>
                </c:pt>
                <c:pt idx="20967">
                  <c:v>29.120833333333302</c:v>
                </c:pt>
                <c:pt idx="20968">
                  <c:v>29.122222222222199</c:v>
                </c:pt>
                <c:pt idx="20969">
                  <c:v>29.123611111111099</c:v>
                </c:pt>
                <c:pt idx="20970">
                  <c:v>29.125</c:v>
                </c:pt>
                <c:pt idx="20971">
                  <c:v>29.126388888888901</c:v>
                </c:pt>
                <c:pt idx="20972">
                  <c:v>29.127777777777801</c:v>
                </c:pt>
                <c:pt idx="20973">
                  <c:v>29.129166666666698</c:v>
                </c:pt>
                <c:pt idx="20974">
                  <c:v>29.130555555555599</c:v>
                </c:pt>
                <c:pt idx="20975">
                  <c:v>29.1319444444444</c:v>
                </c:pt>
                <c:pt idx="20976">
                  <c:v>29.133333333333301</c:v>
                </c:pt>
                <c:pt idx="20977">
                  <c:v>29.134722222222202</c:v>
                </c:pt>
                <c:pt idx="20978">
                  <c:v>29.136111111111099</c:v>
                </c:pt>
                <c:pt idx="20979">
                  <c:v>29.137499999999999</c:v>
                </c:pt>
                <c:pt idx="20980">
                  <c:v>29.1388888888889</c:v>
                </c:pt>
                <c:pt idx="20981">
                  <c:v>29.140277777777801</c:v>
                </c:pt>
                <c:pt idx="20982">
                  <c:v>29.141666666666701</c:v>
                </c:pt>
                <c:pt idx="20983">
                  <c:v>29.143055555555598</c:v>
                </c:pt>
                <c:pt idx="20984">
                  <c:v>29.1444444444444</c:v>
                </c:pt>
                <c:pt idx="20985">
                  <c:v>29.1458333333333</c:v>
                </c:pt>
                <c:pt idx="20986">
                  <c:v>29.147222222222201</c:v>
                </c:pt>
                <c:pt idx="20987">
                  <c:v>29.148611111111101</c:v>
                </c:pt>
                <c:pt idx="20988">
                  <c:v>29.15</c:v>
                </c:pt>
                <c:pt idx="20989">
                  <c:v>29.151388888888899</c:v>
                </c:pt>
                <c:pt idx="20990">
                  <c:v>29.1527777777778</c:v>
                </c:pt>
                <c:pt idx="20991">
                  <c:v>29.154166666666701</c:v>
                </c:pt>
                <c:pt idx="20992">
                  <c:v>29.155555555555601</c:v>
                </c:pt>
                <c:pt idx="20993">
                  <c:v>29.156944444444399</c:v>
                </c:pt>
                <c:pt idx="20994">
                  <c:v>29.158333333333299</c:v>
                </c:pt>
                <c:pt idx="20995">
                  <c:v>29.1597222222222</c:v>
                </c:pt>
                <c:pt idx="20996">
                  <c:v>29.161111111111101</c:v>
                </c:pt>
                <c:pt idx="20997">
                  <c:v>29.162500000000001</c:v>
                </c:pt>
                <c:pt idx="20998">
                  <c:v>29.163888888888899</c:v>
                </c:pt>
                <c:pt idx="20999">
                  <c:v>29.165277777777799</c:v>
                </c:pt>
                <c:pt idx="21000">
                  <c:v>29.1666666666667</c:v>
                </c:pt>
                <c:pt idx="21001">
                  <c:v>29.1680555555556</c:v>
                </c:pt>
                <c:pt idx="21002">
                  <c:v>29.169444444444402</c:v>
                </c:pt>
                <c:pt idx="21003">
                  <c:v>29.170833333333299</c:v>
                </c:pt>
                <c:pt idx="21004">
                  <c:v>29.172222222222199</c:v>
                </c:pt>
                <c:pt idx="21005">
                  <c:v>29.1736111111111</c:v>
                </c:pt>
                <c:pt idx="21006">
                  <c:v>29.175000000000001</c:v>
                </c:pt>
                <c:pt idx="21007">
                  <c:v>29.176388888888901</c:v>
                </c:pt>
                <c:pt idx="21008">
                  <c:v>29.177777777777798</c:v>
                </c:pt>
                <c:pt idx="21009">
                  <c:v>29.179166666666699</c:v>
                </c:pt>
                <c:pt idx="21010">
                  <c:v>29.1805555555556</c:v>
                </c:pt>
                <c:pt idx="21011">
                  <c:v>29.181944444444401</c:v>
                </c:pt>
                <c:pt idx="21012">
                  <c:v>29.183333333333302</c:v>
                </c:pt>
                <c:pt idx="21013">
                  <c:v>29.184722222222199</c:v>
                </c:pt>
                <c:pt idx="21014">
                  <c:v>29.186111111111099</c:v>
                </c:pt>
                <c:pt idx="21015">
                  <c:v>29.1875</c:v>
                </c:pt>
                <c:pt idx="21016">
                  <c:v>29.188888888888901</c:v>
                </c:pt>
                <c:pt idx="21017">
                  <c:v>29.190277777777801</c:v>
                </c:pt>
                <c:pt idx="21018">
                  <c:v>29.191666666666698</c:v>
                </c:pt>
                <c:pt idx="21019">
                  <c:v>29.193055555555599</c:v>
                </c:pt>
                <c:pt idx="21020">
                  <c:v>29.1944444444444</c:v>
                </c:pt>
                <c:pt idx="21021">
                  <c:v>29.195833333333301</c:v>
                </c:pt>
                <c:pt idx="21022">
                  <c:v>29.197222222222202</c:v>
                </c:pt>
                <c:pt idx="21023">
                  <c:v>29.198611111111099</c:v>
                </c:pt>
                <c:pt idx="21024">
                  <c:v>29.2</c:v>
                </c:pt>
                <c:pt idx="21025">
                  <c:v>29.2013888888889</c:v>
                </c:pt>
                <c:pt idx="21026">
                  <c:v>29.202777777777801</c:v>
                </c:pt>
                <c:pt idx="21027">
                  <c:v>29.204166666666701</c:v>
                </c:pt>
                <c:pt idx="21028">
                  <c:v>29.205555555555598</c:v>
                </c:pt>
                <c:pt idx="21029">
                  <c:v>29.2069444444444</c:v>
                </c:pt>
                <c:pt idx="21030">
                  <c:v>29.2083333333333</c:v>
                </c:pt>
                <c:pt idx="21031">
                  <c:v>29.209722222222201</c:v>
                </c:pt>
                <c:pt idx="21032">
                  <c:v>29.211111111111101</c:v>
                </c:pt>
                <c:pt idx="21033">
                  <c:v>29.212499999999999</c:v>
                </c:pt>
                <c:pt idx="21034">
                  <c:v>29.213888888888899</c:v>
                </c:pt>
                <c:pt idx="21035">
                  <c:v>29.2152777777778</c:v>
                </c:pt>
                <c:pt idx="21036">
                  <c:v>29.216666666666701</c:v>
                </c:pt>
                <c:pt idx="21037">
                  <c:v>29.218055555555601</c:v>
                </c:pt>
                <c:pt idx="21038">
                  <c:v>29.219444444444399</c:v>
                </c:pt>
                <c:pt idx="21039">
                  <c:v>29.220833333333299</c:v>
                </c:pt>
                <c:pt idx="21040">
                  <c:v>29.2222222222222</c:v>
                </c:pt>
                <c:pt idx="21041">
                  <c:v>29.223611111111101</c:v>
                </c:pt>
                <c:pt idx="21042">
                  <c:v>29.225000000000001</c:v>
                </c:pt>
                <c:pt idx="21043">
                  <c:v>29.226388888888899</c:v>
                </c:pt>
                <c:pt idx="21044">
                  <c:v>29.227777777777799</c:v>
                </c:pt>
                <c:pt idx="21045">
                  <c:v>29.2291666666667</c:v>
                </c:pt>
                <c:pt idx="21046">
                  <c:v>29.2305555555556</c:v>
                </c:pt>
                <c:pt idx="21047">
                  <c:v>29.231944444444402</c:v>
                </c:pt>
                <c:pt idx="21048">
                  <c:v>29.233333333333299</c:v>
                </c:pt>
                <c:pt idx="21049">
                  <c:v>29.234722222222199</c:v>
                </c:pt>
                <c:pt idx="21050">
                  <c:v>29.2361111111111</c:v>
                </c:pt>
                <c:pt idx="21051">
                  <c:v>29.237500000000001</c:v>
                </c:pt>
                <c:pt idx="21052">
                  <c:v>29.238888888888901</c:v>
                </c:pt>
                <c:pt idx="21053">
                  <c:v>29.240277777777798</c:v>
                </c:pt>
                <c:pt idx="21054">
                  <c:v>29.241666666666699</c:v>
                </c:pt>
                <c:pt idx="21055">
                  <c:v>29.2430555555556</c:v>
                </c:pt>
                <c:pt idx="21056">
                  <c:v>29.244444444444401</c:v>
                </c:pt>
                <c:pt idx="21057">
                  <c:v>29.245833333333302</c:v>
                </c:pt>
                <c:pt idx="21058">
                  <c:v>29.247222222222199</c:v>
                </c:pt>
                <c:pt idx="21059">
                  <c:v>29.248611111111099</c:v>
                </c:pt>
                <c:pt idx="21060">
                  <c:v>29.25</c:v>
                </c:pt>
                <c:pt idx="21061">
                  <c:v>29.251388888888901</c:v>
                </c:pt>
                <c:pt idx="21062">
                  <c:v>29.252777777777801</c:v>
                </c:pt>
                <c:pt idx="21063">
                  <c:v>29.254166666666698</c:v>
                </c:pt>
                <c:pt idx="21064">
                  <c:v>29.255555555555599</c:v>
                </c:pt>
                <c:pt idx="21065">
                  <c:v>29.2569444444444</c:v>
                </c:pt>
                <c:pt idx="21066">
                  <c:v>29.258333333333301</c:v>
                </c:pt>
                <c:pt idx="21067">
                  <c:v>29.259722222222202</c:v>
                </c:pt>
                <c:pt idx="21068">
                  <c:v>29.261111111111099</c:v>
                </c:pt>
                <c:pt idx="21069">
                  <c:v>29.262499999999999</c:v>
                </c:pt>
                <c:pt idx="21070">
                  <c:v>29.2638888888889</c:v>
                </c:pt>
                <c:pt idx="21071">
                  <c:v>29.265277777777801</c:v>
                </c:pt>
                <c:pt idx="21072">
                  <c:v>29.266666666666701</c:v>
                </c:pt>
                <c:pt idx="21073">
                  <c:v>29.268055555555598</c:v>
                </c:pt>
                <c:pt idx="21074">
                  <c:v>29.2694444444444</c:v>
                </c:pt>
                <c:pt idx="21075">
                  <c:v>29.2708333333333</c:v>
                </c:pt>
                <c:pt idx="21076">
                  <c:v>29.272222222222201</c:v>
                </c:pt>
                <c:pt idx="21077">
                  <c:v>29.273611111111101</c:v>
                </c:pt>
                <c:pt idx="21078">
                  <c:v>29.274999999999999</c:v>
                </c:pt>
                <c:pt idx="21079">
                  <c:v>29.276388888888899</c:v>
                </c:pt>
                <c:pt idx="21080">
                  <c:v>29.2777777777778</c:v>
                </c:pt>
                <c:pt idx="21081">
                  <c:v>29.279166666666701</c:v>
                </c:pt>
                <c:pt idx="21082">
                  <c:v>29.280555555555601</c:v>
                </c:pt>
                <c:pt idx="21083">
                  <c:v>29.281944444444399</c:v>
                </c:pt>
                <c:pt idx="21084">
                  <c:v>29.283333333333299</c:v>
                </c:pt>
                <c:pt idx="21085">
                  <c:v>29.2847222222222</c:v>
                </c:pt>
                <c:pt idx="21086">
                  <c:v>29.286111111111101</c:v>
                </c:pt>
                <c:pt idx="21087">
                  <c:v>29.287500000000001</c:v>
                </c:pt>
                <c:pt idx="21088">
                  <c:v>29.288888888888899</c:v>
                </c:pt>
                <c:pt idx="21089">
                  <c:v>29.290277777777799</c:v>
                </c:pt>
                <c:pt idx="21090">
                  <c:v>29.2916666666667</c:v>
                </c:pt>
                <c:pt idx="21091">
                  <c:v>29.2930555555556</c:v>
                </c:pt>
                <c:pt idx="21092">
                  <c:v>29.294444444444402</c:v>
                </c:pt>
                <c:pt idx="21093">
                  <c:v>29.295833333333299</c:v>
                </c:pt>
                <c:pt idx="21094">
                  <c:v>29.297222222222199</c:v>
                </c:pt>
                <c:pt idx="21095">
                  <c:v>29.2986111111111</c:v>
                </c:pt>
                <c:pt idx="21096">
                  <c:v>29.3</c:v>
                </c:pt>
                <c:pt idx="21097">
                  <c:v>29.301388888888901</c:v>
                </c:pt>
                <c:pt idx="21098">
                  <c:v>29.302777777777798</c:v>
                </c:pt>
                <c:pt idx="21099">
                  <c:v>29.304166666666699</c:v>
                </c:pt>
                <c:pt idx="21100">
                  <c:v>29.3055555555556</c:v>
                </c:pt>
                <c:pt idx="21101">
                  <c:v>29.306944444444401</c:v>
                </c:pt>
                <c:pt idx="21102">
                  <c:v>29.308333333333302</c:v>
                </c:pt>
                <c:pt idx="21103">
                  <c:v>29.309722222222199</c:v>
                </c:pt>
                <c:pt idx="21104">
                  <c:v>29.311111111111099</c:v>
                </c:pt>
                <c:pt idx="21105">
                  <c:v>29.3125</c:v>
                </c:pt>
                <c:pt idx="21106">
                  <c:v>29.313888888888901</c:v>
                </c:pt>
                <c:pt idx="21107">
                  <c:v>29.315277777777801</c:v>
                </c:pt>
                <c:pt idx="21108">
                  <c:v>29.316666666666698</c:v>
                </c:pt>
                <c:pt idx="21109">
                  <c:v>29.318055555555599</c:v>
                </c:pt>
                <c:pt idx="21110">
                  <c:v>29.3194444444444</c:v>
                </c:pt>
                <c:pt idx="21111">
                  <c:v>29.320833333333301</c:v>
                </c:pt>
                <c:pt idx="21112">
                  <c:v>29.322222222222202</c:v>
                </c:pt>
                <c:pt idx="21113">
                  <c:v>29.323611111111099</c:v>
                </c:pt>
                <c:pt idx="21114">
                  <c:v>29.324999999999999</c:v>
                </c:pt>
                <c:pt idx="21115">
                  <c:v>29.3263888888889</c:v>
                </c:pt>
                <c:pt idx="21116">
                  <c:v>29.327777777777801</c:v>
                </c:pt>
                <c:pt idx="21117">
                  <c:v>29.329166666666701</c:v>
                </c:pt>
                <c:pt idx="21118">
                  <c:v>29.330555555555598</c:v>
                </c:pt>
                <c:pt idx="21119">
                  <c:v>29.3319444444444</c:v>
                </c:pt>
                <c:pt idx="21120">
                  <c:v>29.3333333333333</c:v>
                </c:pt>
                <c:pt idx="21121">
                  <c:v>29.334722222222201</c:v>
                </c:pt>
                <c:pt idx="21122">
                  <c:v>29.336111111111101</c:v>
                </c:pt>
                <c:pt idx="21123">
                  <c:v>29.337499999999999</c:v>
                </c:pt>
                <c:pt idx="21124">
                  <c:v>29.338888888888899</c:v>
                </c:pt>
                <c:pt idx="21125">
                  <c:v>29.3402777777778</c:v>
                </c:pt>
                <c:pt idx="21126">
                  <c:v>29.341666666666701</c:v>
                </c:pt>
                <c:pt idx="21127">
                  <c:v>29.343055555555601</c:v>
                </c:pt>
                <c:pt idx="21128">
                  <c:v>29.344444444444399</c:v>
                </c:pt>
                <c:pt idx="21129">
                  <c:v>29.345833333333299</c:v>
                </c:pt>
                <c:pt idx="21130">
                  <c:v>29.3472222222222</c:v>
                </c:pt>
                <c:pt idx="21131">
                  <c:v>29.348611111111101</c:v>
                </c:pt>
                <c:pt idx="21132">
                  <c:v>29.35</c:v>
                </c:pt>
                <c:pt idx="21133">
                  <c:v>29.351388888888899</c:v>
                </c:pt>
                <c:pt idx="21134">
                  <c:v>29.352777777777799</c:v>
                </c:pt>
                <c:pt idx="21135">
                  <c:v>29.3541666666667</c:v>
                </c:pt>
                <c:pt idx="21136">
                  <c:v>29.3555555555556</c:v>
                </c:pt>
                <c:pt idx="21137">
                  <c:v>29.356944444444402</c:v>
                </c:pt>
                <c:pt idx="21138">
                  <c:v>29.358333333333299</c:v>
                </c:pt>
                <c:pt idx="21139">
                  <c:v>29.359722222222199</c:v>
                </c:pt>
                <c:pt idx="21140">
                  <c:v>29.3611111111111</c:v>
                </c:pt>
                <c:pt idx="21141">
                  <c:v>29.362500000000001</c:v>
                </c:pt>
                <c:pt idx="21142">
                  <c:v>29.363888888888901</c:v>
                </c:pt>
                <c:pt idx="21143">
                  <c:v>29.365277777777798</c:v>
                </c:pt>
                <c:pt idx="21144">
                  <c:v>29.366666666666699</c:v>
                </c:pt>
                <c:pt idx="21145">
                  <c:v>29.3680555555556</c:v>
                </c:pt>
                <c:pt idx="21146">
                  <c:v>29.369444444444401</c:v>
                </c:pt>
                <c:pt idx="21147">
                  <c:v>29.370833333333302</c:v>
                </c:pt>
                <c:pt idx="21148">
                  <c:v>29.372222222222199</c:v>
                </c:pt>
                <c:pt idx="21149">
                  <c:v>29.373611111111099</c:v>
                </c:pt>
                <c:pt idx="21150">
                  <c:v>29.375</c:v>
                </c:pt>
                <c:pt idx="21151">
                  <c:v>29.376388888888901</c:v>
                </c:pt>
                <c:pt idx="21152">
                  <c:v>29.377777777777801</c:v>
                </c:pt>
                <c:pt idx="21153">
                  <c:v>29.379166666666698</c:v>
                </c:pt>
                <c:pt idx="21154">
                  <c:v>29.380555555555599</c:v>
                </c:pt>
                <c:pt idx="21155">
                  <c:v>29.3819444444444</c:v>
                </c:pt>
                <c:pt idx="21156">
                  <c:v>29.383333333333301</c:v>
                </c:pt>
                <c:pt idx="21157">
                  <c:v>29.384722222222202</c:v>
                </c:pt>
                <c:pt idx="21158">
                  <c:v>29.386111111111099</c:v>
                </c:pt>
                <c:pt idx="21159">
                  <c:v>29.387499999999999</c:v>
                </c:pt>
                <c:pt idx="21160">
                  <c:v>29.3888888888889</c:v>
                </c:pt>
                <c:pt idx="21161">
                  <c:v>29.390277777777801</c:v>
                </c:pt>
                <c:pt idx="21162">
                  <c:v>29.391666666666701</c:v>
                </c:pt>
                <c:pt idx="21163">
                  <c:v>29.393055555555598</c:v>
                </c:pt>
                <c:pt idx="21164">
                  <c:v>29.3944444444444</c:v>
                </c:pt>
                <c:pt idx="21165">
                  <c:v>29.3958333333333</c:v>
                </c:pt>
                <c:pt idx="21166">
                  <c:v>29.397222222222201</c:v>
                </c:pt>
                <c:pt idx="21167">
                  <c:v>29.398611111111101</c:v>
                </c:pt>
                <c:pt idx="21168">
                  <c:v>29.4</c:v>
                </c:pt>
                <c:pt idx="21169">
                  <c:v>29.401388888888899</c:v>
                </c:pt>
                <c:pt idx="21170">
                  <c:v>29.4027777777778</c:v>
                </c:pt>
                <c:pt idx="21171">
                  <c:v>29.404166666666701</c:v>
                </c:pt>
                <c:pt idx="21172">
                  <c:v>29.405555555555601</c:v>
                </c:pt>
                <c:pt idx="21173">
                  <c:v>29.406944444444399</c:v>
                </c:pt>
                <c:pt idx="21174">
                  <c:v>29.408333333333299</c:v>
                </c:pt>
                <c:pt idx="21175">
                  <c:v>29.4097222222222</c:v>
                </c:pt>
                <c:pt idx="21176">
                  <c:v>29.411111111111101</c:v>
                </c:pt>
                <c:pt idx="21177">
                  <c:v>29.412500000000001</c:v>
                </c:pt>
                <c:pt idx="21178">
                  <c:v>29.413888888888899</c:v>
                </c:pt>
                <c:pt idx="21179">
                  <c:v>29.415277777777799</c:v>
                </c:pt>
                <c:pt idx="21180">
                  <c:v>29.4166666666667</c:v>
                </c:pt>
                <c:pt idx="21181">
                  <c:v>29.4180555555556</c:v>
                </c:pt>
                <c:pt idx="21182">
                  <c:v>29.419444444444402</c:v>
                </c:pt>
                <c:pt idx="21183">
                  <c:v>29.420833333333299</c:v>
                </c:pt>
                <c:pt idx="21184">
                  <c:v>29.422222222222199</c:v>
                </c:pt>
                <c:pt idx="21185">
                  <c:v>29.4236111111111</c:v>
                </c:pt>
                <c:pt idx="21186">
                  <c:v>29.425000000000001</c:v>
                </c:pt>
                <c:pt idx="21187">
                  <c:v>29.426388888888901</c:v>
                </c:pt>
                <c:pt idx="21188">
                  <c:v>29.427777777777798</c:v>
                </c:pt>
                <c:pt idx="21189">
                  <c:v>29.429166666666699</c:v>
                </c:pt>
                <c:pt idx="21190">
                  <c:v>29.4305555555556</c:v>
                </c:pt>
                <c:pt idx="21191">
                  <c:v>29.431944444444401</c:v>
                </c:pt>
                <c:pt idx="21192">
                  <c:v>29.433333333333302</c:v>
                </c:pt>
                <c:pt idx="21193">
                  <c:v>29.434722222222199</c:v>
                </c:pt>
                <c:pt idx="21194">
                  <c:v>29.436111111111099</c:v>
                </c:pt>
                <c:pt idx="21195">
                  <c:v>29.4375</c:v>
                </c:pt>
                <c:pt idx="21196">
                  <c:v>29.438888888888901</c:v>
                </c:pt>
                <c:pt idx="21197">
                  <c:v>29.440277777777801</c:v>
                </c:pt>
                <c:pt idx="21198">
                  <c:v>29.441666666666698</c:v>
                </c:pt>
                <c:pt idx="21199">
                  <c:v>29.443055555555599</c:v>
                </c:pt>
                <c:pt idx="21200">
                  <c:v>29.4444444444444</c:v>
                </c:pt>
                <c:pt idx="21201">
                  <c:v>29.445833333333301</c:v>
                </c:pt>
                <c:pt idx="21202">
                  <c:v>29.447222222222202</c:v>
                </c:pt>
                <c:pt idx="21203">
                  <c:v>29.448611111111099</c:v>
                </c:pt>
                <c:pt idx="21204">
                  <c:v>29.45</c:v>
                </c:pt>
                <c:pt idx="21205">
                  <c:v>29.4513888888889</c:v>
                </c:pt>
                <c:pt idx="21206">
                  <c:v>29.452777777777801</c:v>
                </c:pt>
                <c:pt idx="21207">
                  <c:v>29.454166666666701</c:v>
                </c:pt>
                <c:pt idx="21208">
                  <c:v>29.455555555555598</c:v>
                </c:pt>
                <c:pt idx="21209">
                  <c:v>29.4569444444444</c:v>
                </c:pt>
                <c:pt idx="21210">
                  <c:v>29.4583333333333</c:v>
                </c:pt>
                <c:pt idx="21211">
                  <c:v>29.459722222222201</c:v>
                </c:pt>
                <c:pt idx="21212">
                  <c:v>29.461111111111101</c:v>
                </c:pt>
                <c:pt idx="21213">
                  <c:v>29.462499999999999</c:v>
                </c:pt>
                <c:pt idx="21214">
                  <c:v>29.463888888888899</c:v>
                </c:pt>
                <c:pt idx="21215">
                  <c:v>29.4652777777778</c:v>
                </c:pt>
                <c:pt idx="21216">
                  <c:v>29.466666666666701</c:v>
                </c:pt>
                <c:pt idx="21217">
                  <c:v>29.468055555555601</c:v>
                </c:pt>
                <c:pt idx="21218">
                  <c:v>29.469444444444399</c:v>
                </c:pt>
                <c:pt idx="21219">
                  <c:v>29.470833333333299</c:v>
                </c:pt>
                <c:pt idx="21220">
                  <c:v>29.4722222222222</c:v>
                </c:pt>
                <c:pt idx="21221">
                  <c:v>29.473611111111101</c:v>
                </c:pt>
                <c:pt idx="21222">
                  <c:v>29.475000000000001</c:v>
                </c:pt>
                <c:pt idx="21223">
                  <c:v>29.476388888888899</c:v>
                </c:pt>
                <c:pt idx="21224">
                  <c:v>29.477777777777799</c:v>
                </c:pt>
                <c:pt idx="21225">
                  <c:v>29.4791666666667</c:v>
                </c:pt>
                <c:pt idx="21226">
                  <c:v>29.4805555555556</c:v>
                </c:pt>
                <c:pt idx="21227">
                  <c:v>29.481944444444402</c:v>
                </c:pt>
                <c:pt idx="21228">
                  <c:v>29.483333333333299</c:v>
                </c:pt>
                <c:pt idx="21229">
                  <c:v>29.484722222222199</c:v>
                </c:pt>
                <c:pt idx="21230">
                  <c:v>29.4861111111111</c:v>
                </c:pt>
                <c:pt idx="21231">
                  <c:v>29.487500000000001</c:v>
                </c:pt>
                <c:pt idx="21232">
                  <c:v>29.488888888888901</c:v>
                </c:pt>
                <c:pt idx="21233">
                  <c:v>29.490277777777798</c:v>
                </c:pt>
                <c:pt idx="21234">
                  <c:v>29.491666666666699</c:v>
                </c:pt>
                <c:pt idx="21235">
                  <c:v>29.4930555555556</c:v>
                </c:pt>
                <c:pt idx="21236">
                  <c:v>29.494444444444401</c:v>
                </c:pt>
                <c:pt idx="21237">
                  <c:v>29.495833333333302</c:v>
                </c:pt>
                <c:pt idx="21238">
                  <c:v>29.497222222222199</c:v>
                </c:pt>
                <c:pt idx="21239">
                  <c:v>29.498611111111099</c:v>
                </c:pt>
                <c:pt idx="21240">
                  <c:v>29.5</c:v>
                </c:pt>
                <c:pt idx="21241">
                  <c:v>29.501388888888901</c:v>
                </c:pt>
                <c:pt idx="21242">
                  <c:v>29.502777777777801</c:v>
                </c:pt>
                <c:pt idx="21243">
                  <c:v>29.504166666666698</c:v>
                </c:pt>
                <c:pt idx="21244">
                  <c:v>29.505555555555599</c:v>
                </c:pt>
                <c:pt idx="21245">
                  <c:v>29.5069444444444</c:v>
                </c:pt>
                <c:pt idx="21246">
                  <c:v>29.508333333333301</c:v>
                </c:pt>
                <c:pt idx="21247">
                  <c:v>29.509722222222202</c:v>
                </c:pt>
                <c:pt idx="21248">
                  <c:v>29.511111111111099</c:v>
                </c:pt>
                <c:pt idx="21249">
                  <c:v>29.512499999999999</c:v>
                </c:pt>
                <c:pt idx="21250">
                  <c:v>29.5138888888889</c:v>
                </c:pt>
                <c:pt idx="21251">
                  <c:v>29.515277777777801</c:v>
                </c:pt>
                <c:pt idx="21252">
                  <c:v>29.516666666666701</c:v>
                </c:pt>
                <c:pt idx="21253">
                  <c:v>29.518055555555598</c:v>
                </c:pt>
                <c:pt idx="21254">
                  <c:v>29.5194444444444</c:v>
                </c:pt>
                <c:pt idx="21255">
                  <c:v>29.5208333333333</c:v>
                </c:pt>
                <c:pt idx="21256">
                  <c:v>29.522222222222201</c:v>
                </c:pt>
                <c:pt idx="21257">
                  <c:v>29.523611111111101</c:v>
                </c:pt>
                <c:pt idx="21258">
                  <c:v>29.524999999999999</c:v>
                </c:pt>
                <c:pt idx="21259">
                  <c:v>29.526388888888899</c:v>
                </c:pt>
                <c:pt idx="21260">
                  <c:v>29.5277777777778</c:v>
                </c:pt>
                <c:pt idx="21261">
                  <c:v>29.529166666666701</c:v>
                </c:pt>
                <c:pt idx="21262">
                  <c:v>29.530555555555601</c:v>
                </c:pt>
                <c:pt idx="21263">
                  <c:v>29.531944444444399</c:v>
                </c:pt>
                <c:pt idx="21264">
                  <c:v>29.533333333333299</c:v>
                </c:pt>
                <c:pt idx="21265">
                  <c:v>29.5347222222222</c:v>
                </c:pt>
                <c:pt idx="21266">
                  <c:v>29.536111111111101</c:v>
                </c:pt>
                <c:pt idx="21267">
                  <c:v>29.537500000000001</c:v>
                </c:pt>
                <c:pt idx="21268">
                  <c:v>29.538888888888899</c:v>
                </c:pt>
                <c:pt idx="21269">
                  <c:v>29.540277777777799</c:v>
                </c:pt>
                <c:pt idx="21270">
                  <c:v>29.5416666666667</c:v>
                </c:pt>
                <c:pt idx="21271">
                  <c:v>29.5430555555556</c:v>
                </c:pt>
                <c:pt idx="21272">
                  <c:v>29.544444444444402</c:v>
                </c:pt>
                <c:pt idx="21273">
                  <c:v>29.545833333333299</c:v>
                </c:pt>
                <c:pt idx="21274">
                  <c:v>29.547222222222199</c:v>
                </c:pt>
                <c:pt idx="21275">
                  <c:v>29.5486111111111</c:v>
                </c:pt>
                <c:pt idx="21276">
                  <c:v>29.55</c:v>
                </c:pt>
                <c:pt idx="21277">
                  <c:v>29.551388888888901</c:v>
                </c:pt>
                <c:pt idx="21278">
                  <c:v>29.552777777777798</c:v>
                </c:pt>
                <c:pt idx="21279">
                  <c:v>29.554166666666699</c:v>
                </c:pt>
                <c:pt idx="21280">
                  <c:v>29.5555555555556</c:v>
                </c:pt>
                <c:pt idx="21281">
                  <c:v>29.556944444444401</c:v>
                </c:pt>
                <c:pt idx="21282">
                  <c:v>29.558333333333302</c:v>
                </c:pt>
                <c:pt idx="21283">
                  <c:v>29.559722222222199</c:v>
                </c:pt>
                <c:pt idx="21284">
                  <c:v>29.561111111111099</c:v>
                </c:pt>
                <c:pt idx="21285">
                  <c:v>29.5625</c:v>
                </c:pt>
                <c:pt idx="21286">
                  <c:v>29.563888888888901</c:v>
                </c:pt>
                <c:pt idx="21287">
                  <c:v>29.565277777777801</c:v>
                </c:pt>
                <c:pt idx="21288">
                  <c:v>29.566666666666698</c:v>
                </c:pt>
                <c:pt idx="21289">
                  <c:v>29.568055555555599</c:v>
                </c:pt>
                <c:pt idx="21290">
                  <c:v>29.5694444444444</c:v>
                </c:pt>
                <c:pt idx="21291">
                  <c:v>29.570833333333301</c:v>
                </c:pt>
                <c:pt idx="21292">
                  <c:v>29.572222222222202</c:v>
                </c:pt>
                <c:pt idx="21293">
                  <c:v>29.573611111111099</c:v>
                </c:pt>
                <c:pt idx="21294">
                  <c:v>29.574999999999999</c:v>
                </c:pt>
                <c:pt idx="21295">
                  <c:v>29.5763888888889</c:v>
                </c:pt>
                <c:pt idx="21296">
                  <c:v>29.577777777777801</c:v>
                </c:pt>
                <c:pt idx="21297">
                  <c:v>29.579166666666701</c:v>
                </c:pt>
                <c:pt idx="21298">
                  <c:v>29.580555555555598</c:v>
                </c:pt>
                <c:pt idx="21299">
                  <c:v>29.5819444444444</c:v>
                </c:pt>
                <c:pt idx="21300">
                  <c:v>29.5833333333333</c:v>
                </c:pt>
                <c:pt idx="21301">
                  <c:v>29.584722222222201</c:v>
                </c:pt>
                <c:pt idx="21302">
                  <c:v>29.586111111111101</c:v>
                </c:pt>
                <c:pt idx="21303">
                  <c:v>29.587499999999999</c:v>
                </c:pt>
                <c:pt idx="21304">
                  <c:v>29.588888888888899</c:v>
                </c:pt>
                <c:pt idx="21305">
                  <c:v>29.5902777777778</c:v>
                </c:pt>
                <c:pt idx="21306">
                  <c:v>29.591666666666701</c:v>
                </c:pt>
                <c:pt idx="21307">
                  <c:v>29.593055555555601</c:v>
                </c:pt>
                <c:pt idx="21308">
                  <c:v>29.594444444444399</c:v>
                </c:pt>
                <c:pt idx="21309">
                  <c:v>29.595833333333299</c:v>
                </c:pt>
                <c:pt idx="21310">
                  <c:v>29.5972222222222</c:v>
                </c:pt>
                <c:pt idx="21311">
                  <c:v>29.598611111111101</c:v>
                </c:pt>
                <c:pt idx="21312">
                  <c:v>29.6</c:v>
                </c:pt>
                <c:pt idx="21313">
                  <c:v>29.601388888888899</c:v>
                </c:pt>
                <c:pt idx="21314">
                  <c:v>29.602777777777799</c:v>
                </c:pt>
                <c:pt idx="21315">
                  <c:v>29.6041666666667</c:v>
                </c:pt>
                <c:pt idx="21316">
                  <c:v>29.6055555555556</c:v>
                </c:pt>
                <c:pt idx="21317">
                  <c:v>29.606944444444402</c:v>
                </c:pt>
                <c:pt idx="21318">
                  <c:v>29.608333333333299</c:v>
                </c:pt>
                <c:pt idx="21319">
                  <c:v>29.609722222222199</c:v>
                </c:pt>
                <c:pt idx="21320">
                  <c:v>29.6111111111111</c:v>
                </c:pt>
                <c:pt idx="21321">
                  <c:v>29.612500000000001</c:v>
                </c:pt>
                <c:pt idx="21322">
                  <c:v>29.613888888888901</c:v>
                </c:pt>
                <c:pt idx="21323">
                  <c:v>29.615277777777798</c:v>
                </c:pt>
                <c:pt idx="21324">
                  <c:v>29.616666666666699</c:v>
                </c:pt>
                <c:pt idx="21325">
                  <c:v>29.6180555555556</c:v>
                </c:pt>
                <c:pt idx="21326">
                  <c:v>29.619444444444401</c:v>
                </c:pt>
                <c:pt idx="21327">
                  <c:v>29.620833333333302</c:v>
                </c:pt>
                <c:pt idx="21328">
                  <c:v>29.622222222222199</c:v>
                </c:pt>
                <c:pt idx="21329">
                  <c:v>29.623611111111099</c:v>
                </c:pt>
                <c:pt idx="21330">
                  <c:v>29.625</c:v>
                </c:pt>
                <c:pt idx="21331">
                  <c:v>29.626388888888901</c:v>
                </c:pt>
                <c:pt idx="21332">
                  <c:v>29.627777777777801</c:v>
                </c:pt>
                <c:pt idx="21333">
                  <c:v>29.629166666666698</c:v>
                </c:pt>
                <c:pt idx="21334">
                  <c:v>29.630555555555599</c:v>
                </c:pt>
                <c:pt idx="21335">
                  <c:v>29.6319444444444</c:v>
                </c:pt>
                <c:pt idx="21336">
                  <c:v>29.633333333333301</c:v>
                </c:pt>
                <c:pt idx="21337">
                  <c:v>29.634722222222202</c:v>
                </c:pt>
                <c:pt idx="21338">
                  <c:v>29.636111111111099</c:v>
                </c:pt>
                <c:pt idx="21339">
                  <c:v>29.637499999999999</c:v>
                </c:pt>
                <c:pt idx="21340">
                  <c:v>29.6388888888889</c:v>
                </c:pt>
                <c:pt idx="21341">
                  <c:v>29.640277777777801</c:v>
                </c:pt>
                <c:pt idx="21342">
                  <c:v>29.641666666666701</c:v>
                </c:pt>
                <c:pt idx="21343">
                  <c:v>29.643055555555598</c:v>
                </c:pt>
                <c:pt idx="21344">
                  <c:v>29.6444444444444</c:v>
                </c:pt>
                <c:pt idx="21345">
                  <c:v>29.6458333333333</c:v>
                </c:pt>
                <c:pt idx="21346">
                  <c:v>29.647222222222201</c:v>
                </c:pt>
                <c:pt idx="21347">
                  <c:v>29.648611111111101</c:v>
                </c:pt>
                <c:pt idx="21348">
                  <c:v>29.65</c:v>
                </c:pt>
                <c:pt idx="21349">
                  <c:v>29.651388888888899</c:v>
                </c:pt>
                <c:pt idx="21350">
                  <c:v>29.6527777777778</c:v>
                </c:pt>
                <c:pt idx="21351">
                  <c:v>29.654166666666701</c:v>
                </c:pt>
                <c:pt idx="21352">
                  <c:v>29.655555555555601</c:v>
                </c:pt>
                <c:pt idx="21353">
                  <c:v>29.656944444444399</c:v>
                </c:pt>
                <c:pt idx="21354">
                  <c:v>29.658333333333299</c:v>
                </c:pt>
                <c:pt idx="21355">
                  <c:v>29.6597222222222</c:v>
                </c:pt>
                <c:pt idx="21356">
                  <c:v>29.661111111111101</c:v>
                </c:pt>
                <c:pt idx="21357">
                  <c:v>29.662500000000001</c:v>
                </c:pt>
                <c:pt idx="21358">
                  <c:v>29.663888888888899</c:v>
                </c:pt>
                <c:pt idx="21359">
                  <c:v>29.665277777777799</c:v>
                </c:pt>
                <c:pt idx="21360">
                  <c:v>29.6666666666667</c:v>
                </c:pt>
                <c:pt idx="21361">
                  <c:v>29.6680555555556</c:v>
                </c:pt>
                <c:pt idx="21362">
                  <c:v>29.669444444444402</c:v>
                </c:pt>
                <c:pt idx="21363">
                  <c:v>29.670833333333299</c:v>
                </c:pt>
                <c:pt idx="21364">
                  <c:v>29.672222222222199</c:v>
                </c:pt>
                <c:pt idx="21365">
                  <c:v>29.6736111111111</c:v>
                </c:pt>
                <c:pt idx="21366">
                  <c:v>29.675000000000001</c:v>
                </c:pt>
                <c:pt idx="21367">
                  <c:v>29.676388888888901</c:v>
                </c:pt>
                <c:pt idx="21368">
                  <c:v>29.677777777777798</c:v>
                </c:pt>
                <c:pt idx="21369">
                  <c:v>29.679166666666699</c:v>
                </c:pt>
                <c:pt idx="21370">
                  <c:v>29.6805555555556</c:v>
                </c:pt>
                <c:pt idx="21371">
                  <c:v>29.681944444444401</c:v>
                </c:pt>
                <c:pt idx="21372">
                  <c:v>29.683333333333302</c:v>
                </c:pt>
                <c:pt idx="21373">
                  <c:v>29.684722222222199</c:v>
                </c:pt>
                <c:pt idx="21374">
                  <c:v>29.686111111111099</c:v>
                </c:pt>
                <c:pt idx="21375">
                  <c:v>29.6875</c:v>
                </c:pt>
                <c:pt idx="21376">
                  <c:v>29.688888888888901</c:v>
                </c:pt>
                <c:pt idx="21377">
                  <c:v>29.690277777777801</c:v>
                </c:pt>
                <c:pt idx="21378">
                  <c:v>29.691666666666698</c:v>
                </c:pt>
                <c:pt idx="21379">
                  <c:v>29.693055555555599</c:v>
                </c:pt>
                <c:pt idx="21380">
                  <c:v>29.6944444444444</c:v>
                </c:pt>
                <c:pt idx="21381">
                  <c:v>29.695833333333301</c:v>
                </c:pt>
                <c:pt idx="21382">
                  <c:v>29.697222222222202</c:v>
                </c:pt>
                <c:pt idx="21383">
                  <c:v>29.698611111111099</c:v>
                </c:pt>
                <c:pt idx="21384">
                  <c:v>29.7</c:v>
                </c:pt>
                <c:pt idx="21385">
                  <c:v>29.7013888888889</c:v>
                </c:pt>
                <c:pt idx="21386">
                  <c:v>29.702777777777801</c:v>
                </c:pt>
                <c:pt idx="21387">
                  <c:v>29.704166666666701</c:v>
                </c:pt>
                <c:pt idx="21388">
                  <c:v>29.705555555555598</c:v>
                </c:pt>
                <c:pt idx="21389">
                  <c:v>29.7069444444444</c:v>
                </c:pt>
                <c:pt idx="21390">
                  <c:v>29.7083333333333</c:v>
                </c:pt>
                <c:pt idx="21391">
                  <c:v>29.709722222222201</c:v>
                </c:pt>
                <c:pt idx="21392">
                  <c:v>29.711111111111101</c:v>
                </c:pt>
                <c:pt idx="21393">
                  <c:v>29.712499999999999</c:v>
                </c:pt>
                <c:pt idx="21394">
                  <c:v>29.713888888888899</c:v>
                </c:pt>
                <c:pt idx="21395">
                  <c:v>29.7152777777778</c:v>
                </c:pt>
                <c:pt idx="21396">
                  <c:v>29.716666666666701</c:v>
                </c:pt>
                <c:pt idx="21397">
                  <c:v>29.718055555555601</c:v>
                </c:pt>
                <c:pt idx="21398">
                  <c:v>29.719444444444399</c:v>
                </c:pt>
                <c:pt idx="21399">
                  <c:v>29.720833333333299</c:v>
                </c:pt>
                <c:pt idx="21400">
                  <c:v>29.7222222222222</c:v>
                </c:pt>
                <c:pt idx="21401">
                  <c:v>29.723611111111101</c:v>
                </c:pt>
                <c:pt idx="21402">
                  <c:v>29.725000000000001</c:v>
                </c:pt>
                <c:pt idx="21403">
                  <c:v>29.726388888888899</c:v>
                </c:pt>
                <c:pt idx="21404">
                  <c:v>29.727777777777799</c:v>
                </c:pt>
                <c:pt idx="21405">
                  <c:v>29.7291666666667</c:v>
                </c:pt>
                <c:pt idx="21406">
                  <c:v>29.7305555555556</c:v>
                </c:pt>
                <c:pt idx="21407">
                  <c:v>29.731944444444402</c:v>
                </c:pt>
                <c:pt idx="21408">
                  <c:v>29.733333333333299</c:v>
                </c:pt>
                <c:pt idx="21409">
                  <c:v>29.734722222222199</c:v>
                </c:pt>
                <c:pt idx="21410">
                  <c:v>29.7361111111111</c:v>
                </c:pt>
                <c:pt idx="21411">
                  <c:v>29.737500000000001</c:v>
                </c:pt>
                <c:pt idx="21412">
                  <c:v>29.738888888888901</c:v>
                </c:pt>
                <c:pt idx="21413">
                  <c:v>29.740277777777798</c:v>
                </c:pt>
                <c:pt idx="21414">
                  <c:v>29.741666666666699</c:v>
                </c:pt>
                <c:pt idx="21415">
                  <c:v>29.7430555555556</c:v>
                </c:pt>
                <c:pt idx="21416">
                  <c:v>29.744444444444401</c:v>
                </c:pt>
                <c:pt idx="21417">
                  <c:v>29.745833333333302</c:v>
                </c:pt>
                <c:pt idx="21418">
                  <c:v>29.747222222222199</c:v>
                </c:pt>
                <c:pt idx="21419">
                  <c:v>29.748611111111099</c:v>
                </c:pt>
                <c:pt idx="21420">
                  <c:v>29.75</c:v>
                </c:pt>
                <c:pt idx="21421">
                  <c:v>29.751388888888901</c:v>
                </c:pt>
                <c:pt idx="21422">
                  <c:v>29.752777777777801</c:v>
                </c:pt>
                <c:pt idx="21423">
                  <c:v>29.754166666666698</c:v>
                </c:pt>
                <c:pt idx="21424">
                  <c:v>29.755555555555599</c:v>
                </c:pt>
                <c:pt idx="21425">
                  <c:v>29.7569444444444</c:v>
                </c:pt>
                <c:pt idx="21426">
                  <c:v>29.758333333333301</c:v>
                </c:pt>
                <c:pt idx="21427">
                  <c:v>29.759722222222202</c:v>
                </c:pt>
                <c:pt idx="21428">
                  <c:v>29.761111111111099</c:v>
                </c:pt>
                <c:pt idx="21429">
                  <c:v>29.762499999999999</c:v>
                </c:pt>
                <c:pt idx="21430">
                  <c:v>29.7638888888889</c:v>
                </c:pt>
                <c:pt idx="21431">
                  <c:v>29.765277777777801</c:v>
                </c:pt>
                <c:pt idx="21432">
                  <c:v>29.766666666666701</c:v>
                </c:pt>
                <c:pt idx="21433">
                  <c:v>29.768055555555598</c:v>
                </c:pt>
                <c:pt idx="21434">
                  <c:v>29.7694444444444</c:v>
                </c:pt>
                <c:pt idx="21435">
                  <c:v>29.7708333333333</c:v>
                </c:pt>
                <c:pt idx="21436">
                  <c:v>29.772222222222201</c:v>
                </c:pt>
                <c:pt idx="21437">
                  <c:v>29.773611111111101</c:v>
                </c:pt>
                <c:pt idx="21438">
                  <c:v>29.774999999999999</c:v>
                </c:pt>
                <c:pt idx="21439">
                  <c:v>29.776388888888899</c:v>
                </c:pt>
                <c:pt idx="21440">
                  <c:v>29.7777777777778</c:v>
                </c:pt>
                <c:pt idx="21441">
                  <c:v>29.779166666666701</c:v>
                </c:pt>
                <c:pt idx="21442">
                  <c:v>29.780555555555601</c:v>
                </c:pt>
                <c:pt idx="21443">
                  <c:v>29.781944444444399</c:v>
                </c:pt>
                <c:pt idx="21444">
                  <c:v>29.783333333333299</c:v>
                </c:pt>
                <c:pt idx="21445">
                  <c:v>29.7847222222222</c:v>
                </c:pt>
                <c:pt idx="21446">
                  <c:v>29.786111111111101</c:v>
                </c:pt>
                <c:pt idx="21447">
                  <c:v>29.787500000000001</c:v>
                </c:pt>
                <c:pt idx="21448">
                  <c:v>29.788888888888899</c:v>
                </c:pt>
                <c:pt idx="21449">
                  <c:v>29.790277777777799</c:v>
                </c:pt>
                <c:pt idx="21450">
                  <c:v>29.7916666666667</c:v>
                </c:pt>
                <c:pt idx="21451">
                  <c:v>29.7930555555556</c:v>
                </c:pt>
                <c:pt idx="21452">
                  <c:v>29.794444444444402</c:v>
                </c:pt>
                <c:pt idx="21453">
                  <c:v>29.795833333333299</c:v>
                </c:pt>
                <c:pt idx="21454">
                  <c:v>29.797222222222199</c:v>
                </c:pt>
                <c:pt idx="21455">
                  <c:v>29.7986111111111</c:v>
                </c:pt>
                <c:pt idx="21456">
                  <c:v>29.8</c:v>
                </c:pt>
                <c:pt idx="21457">
                  <c:v>29.801388888888901</c:v>
                </c:pt>
                <c:pt idx="21458">
                  <c:v>29.802777777777798</c:v>
                </c:pt>
                <c:pt idx="21459">
                  <c:v>29.804166666666699</c:v>
                </c:pt>
                <c:pt idx="21460">
                  <c:v>29.8055555555556</c:v>
                </c:pt>
                <c:pt idx="21461">
                  <c:v>29.806944444444401</c:v>
                </c:pt>
                <c:pt idx="21462">
                  <c:v>29.808333333333302</c:v>
                </c:pt>
                <c:pt idx="21463">
                  <c:v>29.809722222222199</c:v>
                </c:pt>
                <c:pt idx="21464">
                  <c:v>29.811111111111099</c:v>
                </c:pt>
                <c:pt idx="21465">
                  <c:v>29.8125</c:v>
                </c:pt>
                <c:pt idx="21466">
                  <c:v>29.813888888888901</c:v>
                </c:pt>
                <c:pt idx="21467">
                  <c:v>29.815277777777801</c:v>
                </c:pt>
                <c:pt idx="21468">
                  <c:v>29.816666666666698</c:v>
                </c:pt>
                <c:pt idx="21469">
                  <c:v>29.818055555555599</c:v>
                </c:pt>
                <c:pt idx="21470">
                  <c:v>29.8194444444444</c:v>
                </c:pt>
                <c:pt idx="21471">
                  <c:v>29.820833333333301</c:v>
                </c:pt>
                <c:pt idx="21472">
                  <c:v>29.822222222222202</c:v>
                </c:pt>
                <c:pt idx="21473">
                  <c:v>29.823611111111099</c:v>
                </c:pt>
                <c:pt idx="21474">
                  <c:v>29.824999999999999</c:v>
                </c:pt>
                <c:pt idx="21475">
                  <c:v>29.8263888888889</c:v>
                </c:pt>
                <c:pt idx="21476">
                  <c:v>29.827777777777801</c:v>
                </c:pt>
                <c:pt idx="21477">
                  <c:v>29.829166666666701</c:v>
                </c:pt>
                <c:pt idx="21478">
                  <c:v>29.830555555555598</c:v>
                </c:pt>
                <c:pt idx="21479">
                  <c:v>29.8319444444444</c:v>
                </c:pt>
                <c:pt idx="21480">
                  <c:v>29.8333333333333</c:v>
                </c:pt>
                <c:pt idx="21481">
                  <c:v>29.834722222222201</c:v>
                </c:pt>
                <c:pt idx="21482">
                  <c:v>29.836111111111101</c:v>
                </c:pt>
                <c:pt idx="21483">
                  <c:v>29.837499999999999</c:v>
                </c:pt>
                <c:pt idx="21484">
                  <c:v>29.838888888888899</c:v>
                </c:pt>
                <c:pt idx="21485">
                  <c:v>29.8402777777778</c:v>
                </c:pt>
                <c:pt idx="21486">
                  <c:v>29.841666666666701</c:v>
                </c:pt>
                <c:pt idx="21487">
                  <c:v>29.843055555555601</c:v>
                </c:pt>
                <c:pt idx="21488">
                  <c:v>29.844444444444399</c:v>
                </c:pt>
                <c:pt idx="21489">
                  <c:v>29.845833333333299</c:v>
                </c:pt>
                <c:pt idx="21490">
                  <c:v>29.8472222222222</c:v>
                </c:pt>
                <c:pt idx="21491">
                  <c:v>29.848611111111101</c:v>
                </c:pt>
                <c:pt idx="21492">
                  <c:v>29.85</c:v>
                </c:pt>
                <c:pt idx="21493">
                  <c:v>29.851388888888899</c:v>
                </c:pt>
                <c:pt idx="21494">
                  <c:v>29.852777777777799</c:v>
                </c:pt>
                <c:pt idx="21495">
                  <c:v>29.8541666666667</c:v>
                </c:pt>
                <c:pt idx="21496">
                  <c:v>29.8555555555556</c:v>
                </c:pt>
                <c:pt idx="21497">
                  <c:v>29.856944444444402</c:v>
                </c:pt>
                <c:pt idx="21498">
                  <c:v>29.858333333333299</c:v>
                </c:pt>
                <c:pt idx="21499">
                  <c:v>29.859722222222199</c:v>
                </c:pt>
                <c:pt idx="21500">
                  <c:v>29.8611111111111</c:v>
                </c:pt>
                <c:pt idx="21501">
                  <c:v>29.862500000000001</c:v>
                </c:pt>
                <c:pt idx="21502">
                  <c:v>29.863888888888901</c:v>
                </c:pt>
                <c:pt idx="21503">
                  <c:v>29.865277777777798</c:v>
                </c:pt>
                <c:pt idx="21504">
                  <c:v>29.866666666666699</c:v>
                </c:pt>
                <c:pt idx="21505">
                  <c:v>29.8680555555556</c:v>
                </c:pt>
                <c:pt idx="21506">
                  <c:v>29.869444444444401</c:v>
                </c:pt>
                <c:pt idx="21507">
                  <c:v>29.870833333333302</c:v>
                </c:pt>
                <c:pt idx="21508">
                  <c:v>29.872222222222199</c:v>
                </c:pt>
                <c:pt idx="21509">
                  <c:v>29.873611111111099</c:v>
                </c:pt>
                <c:pt idx="21510">
                  <c:v>29.875</c:v>
                </c:pt>
                <c:pt idx="21511">
                  <c:v>29.876388888888901</c:v>
                </c:pt>
                <c:pt idx="21512">
                  <c:v>29.877777777777801</c:v>
                </c:pt>
                <c:pt idx="21513">
                  <c:v>29.879166666666698</c:v>
                </c:pt>
                <c:pt idx="21514">
                  <c:v>29.880555555555599</c:v>
                </c:pt>
                <c:pt idx="21515">
                  <c:v>29.8819444444444</c:v>
                </c:pt>
                <c:pt idx="21516">
                  <c:v>29.883333333333301</c:v>
                </c:pt>
                <c:pt idx="21517">
                  <c:v>29.884722222222202</c:v>
                </c:pt>
                <c:pt idx="21518">
                  <c:v>29.886111111111099</c:v>
                </c:pt>
                <c:pt idx="21519">
                  <c:v>29.887499999999999</c:v>
                </c:pt>
                <c:pt idx="21520">
                  <c:v>29.8888888888889</c:v>
                </c:pt>
                <c:pt idx="21521">
                  <c:v>29.890277777777801</c:v>
                </c:pt>
                <c:pt idx="21522">
                  <c:v>29.891666666666701</c:v>
                </c:pt>
                <c:pt idx="21523">
                  <c:v>29.893055555555598</c:v>
                </c:pt>
                <c:pt idx="21524">
                  <c:v>29.8944444444444</c:v>
                </c:pt>
                <c:pt idx="21525">
                  <c:v>29.8958333333333</c:v>
                </c:pt>
                <c:pt idx="21526">
                  <c:v>29.897222222222201</c:v>
                </c:pt>
                <c:pt idx="21527">
                  <c:v>29.898611111111101</c:v>
                </c:pt>
                <c:pt idx="21528">
                  <c:v>29.9</c:v>
                </c:pt>
                <c:pt idx="21529">
                  <c:v>29.901388888888899</c:v>
                </c:pt>
                <c:pt idx="21530">
                  <c:v>29.9027777777778</c:v>
                </c:pt>
                <c:pt idx="21531">
                  <c:v>29.904166666666701</c:v>
                </c:pt>
                <c:pt idx="21532">
                  <c:v>29.905555555555601</c:v>
                </c:pt>
                <c:pt idx="21533">
                  <c:v>29.906944444444399</c:v>
                </c:pt>
                <c:pt idx="21534">
                  <c:v>29.908333333333299</c:v>
                </c:pt>
                <c:pt idx="21535">
                  <c:v>29.9097222222222</c:v>
                </c:pt>
                <c:pt idx="21536">
                  <c:v>29.911111111111101</c:v>
                </c:pt>
                <c:pt idx="21537">
                  <c:v>29.912500000000001</c:v>
                </c:pt>
                <c:pt idx="21538">
                  <c:v>29.913888888888899</c:v>
                </c:pt>
                <c:pt idx="21539">
                  <c:v>29.915277777777799</c:v>
                </c:pt>
                <c:pt idx="21540">
                  <c:v>29.9166666666667</c:v>
                </c:pt>
                <c:pt idx="21541">
                  <c:v>29.9180555555556</c:v>
                </c:pt>
                <c:pt idx="21542">
                  <c:v>29.919444444444402</c:v>
                </c:pt>
                <c:pt idx="21543">
                  <c:v>29.920833333333299</c:v>
                </c:pt>
                <c:pt idx="21544">
                  <c:v>29.922222222222199</c:v>
                </c:pt>
                <c:pt idx="21545">
                  <c:v>29.9236111111111</c:v>
                </c:pt>
                <c:pt idx="21546">
                  <c:v>29.925000000000001</c:v>
                </c:pt>
                <c:pt idx="21547">
                  <c:v>29.926388888888901</c:v>
                </c:pt>
                <c:pt idx="21548">
                  <c:v>29.927777777777798</c:v>
                </c:pt>
                <c:pt idx="21549">
                  <c:v>29.929166666666699</c:v>
                </c:pt>
                <c:pt idx="21550">
                  <c:v>29.9305555555556</c:v>
                </c:pt>
                <c:pt idx="21551">
                  <c:v>29.931944444444401</c:v>
                </c:pt>
                <c:pt idx="21552">
                  <c:v>29.933333333333302</c:v>
                </c:pt>
                <c:pt idx="21553">
                  <c:v>29.934722222222199</c:v>
                </c:pt>
                <c:pt idx="21554">
                  <c:v>29.936111111111099</c:v>
                </c:pt>
                <c:pt idx="21555">
                  <c:v>29.9375</c:v>
                </c:pt>
                <c:pt idx="21556">
                  <c:v>29.938888888888901</c:v>
                </c:pt>
                <c:pt idx="21557">
                  <c:v>29.940277777777801</c:v>
                </c:pt>
                <c:pt idx="21558">
                  <c:v>29.941666666666698</c:v>
                </c:pt>
                <c:pt idx="21559">
                  <c:v>29.943055555555599</c:v>
                </c:pt>
                <c:pt idx="21560">
                  <c:v>29.9444444444444</c:v>
                </c:pt>
                <c:pt idx="21561">
                  <c:v>29.945833333333301</c:v>
                </c:pt>
                <c:pt idx="21562">
                  <c:v>29.947222222222202</c:v>
                </c:pt>
                <c:pt idx="21563">
                  <c:v>29.948611111111099</c:v>
                </c:pt>
                <c:pt idx="21564">
                  <c:v>29.95</c:v>
                </c:pt>
                <c:pt idx="21565">
                  <c:v>29.9513888888889</c:v>
                </c:pt>
                <c:pt idx="21566">
                  <c:v>29.952777777777801</c:v>
                </c:pt>
                <c:pt idx="21567">
                  <c:v>29.954166666666701</c:v>
                </c:pt>
                <c:pt idx="21568">
                  <c:v>29.955555555555598</c:v>
                </c:pt>
                <c:pt idx="21569">
                  <c:v>29.9569444444444</c:v>
                </c:pt>
                <c:pt idx="21570">
                  <c:v>29.9583333333333</c:v>
                </c:pt>
                <c:pt idx="21571">
                  <c:v>29.959722222222201</c:v>
                </c:pt>
                <c:pt idx="21572">
                  <c:v>29.961111111111101</c:v>
                </c:pt>
                <c:pt idx="21573">
                  <c:v>29.962499999999999</c:v>
                </c:pt>
                <c:pt idx="21574">
                  <c:v>29.963888888888899</c:v>
                </c:pt>
                <c:pt idx="21575">
                  <c:v>29.9652777777778</c:v>
                </c:pt>
                <c:pt idx="21576">
                  <c:v>29.966666666666701</c:v>
                </c:pt>
                <c:pt idx="21577">
                  <c:v>29.968055555555601</c:v>
                </c:pt>
                <c:pt idx="21578">
                  <c:v>29.969444444444399</c:v>
                </c:pt>
                <c:pt idx="21579">
                  <c:v>29.970833333333299</c:v>
                </c:pt>
                <c:pt idx="21580">
                  <c:v>29.9722222222222</c:v>
                </c:pt>
                <c:pt idx="21581">
                  <c:v>29.973611111111101</c:v>
                </c:pt>
                <c:pt idx="21582">
                  <c:v>29.975000000000001</c:v>
                </c:pt>
                <c:pt idx="21583">
                  <c:v>29.976388888888899</c:v>
                </c:pt>
                <c:pt idx="21584">
                  <c:v>29.977777777777799</c:v>
                </c:pt>
                <c:pt idx="21585">
                  <c:v>29.9791666666667</c:v>
                </c:pt>
                <c:pt idx="21586">
                  <c:v>29.9805555555556</c:v>
                </c:pt>
                <c:pt idx="21587">
                  <c:v>29.981944444444402</c:v>
                </c:pt>
                <c:pt idx="21588">
                  <c:v>29.983333333333299</c:v>
                </c:pt>
                <c:pt idx="21589">
                  <c:v>29.984722222222199</c:v>
                </c:pt>
                <c:pt idx="21590">
                  <c:v>29.9861111111111</c:v>
                </c:pt>
                <c:pt idx="21591">
                  <c:v>29.987500000000001</c:v>
                </c:pt>
                <c:pt idx="21592">
                  <c:v>29.988888888888901</c:v>
                </c:pt>
                <c:pt idx="21593">
                  <c:v>29.990277777777798</c:v>
                </c:pt>
                <c:pt idx="21594">
                  <c:v>29.991666666666699</c:v>
                </c:pt>
                <c:pt idx="21595">
                  <c:v>29.9930555555556</c:v>
                </c:pt>
                <c:pt idx="21596">
                  <c:v>29.994444444444401</c:v>
                </c:pt>
                <c:pt idx="21597">
                  <c:v>29.995833333333302</c:v>
                </c:pt>
                <c:pt idx="21598">
                  <c:v>29.997222222222199</c:v>
                </c:pt>
                <c:pt idx="21599">
                  <c:v>29.998611111111099</c:v>
                </c:pt>
              </c:numCache>
            </c:numRef>
          </c:xVal>
          <c:yVal>
            <c:numRef>
              <c:f>'20ft'!$AS$9:$AS$21608</c:f>
              <c:numCache>
                <c:formatCode>General</c:formatCode>
                <c:ptCount val="21600"/>
                <c:pt idx="0">
                  <c:v>0</c:v>
                </c:pt>
                <c:pt idx="1">
                  <c:v>1.4504851899381668E-3</c:v>
                </c:pt>
                <c:pt idx="2">
                  <c:v>1.0490127647063741E-2</c:v>
                </c:pt>
                <c:pt idx="3">
                  <c:v>2.9040010681927131E-2</c:v>
                </c:pt>
                <c:pt idx="4">
                  <c:v>5.6770905394087814E-2</c:v>
                </c:pt>
                <c:pt idx="5">
                  <c:v>9.2590703060571281E-2</c:v>
                </c:pt>
                <c:pt idx="6">
                  <c:v>0.13485774802159328</c:v>
                </c:pt>
                <c:pt idx="7">
                  <c:v>0.18160570107829357</c:v>
                </c:pt>
                <c:pt idx="8">
                  <c:v>0.2307615694187439</c:v>
                </c:pt>
                <c:pt idx="9">
                  <c:v>0.28033664751957554</c:v>
                </c:pt>
                <c:pt idx="10">
                  <c:v>0.32857629733909893</c:v>
                </c:pt>
                <c:pt idx="11">
                  <c:v>0.37407864963078286</c:v>
                </c:pt>
                <c:pt idx="12">
                  <c:v>0.41584721763970867</c:v>
                </c:pt>
                <c:pt idx="13">
                  <c:v>0.45330736903326047</c:v>
                </c:pt>
                <c:pt idx="14">
                  <c:v>0.48628571648117425</c:v>
                </c:pt>
                <c:pt idx="15">
                  <c:v>0.51496022993433721</c:v>
                </c:pt>
                <c:pt idx="16">
                  <c:v>0.53978235047345813</c:v>
                </c:pt>
                <c:pt idx="17">
                  <c:v>0.56138925425749542</c:v>
                </c:pt>
                <c:pt idx="18">
                  <c:v>0.58051513572186453</c:v>
                </c:pt>
                <c:pt idx="19">
                  <c:v>0.59790846987408097</c:v>
                </c:pt>
                <c:pt idx="20">
                  <c:v>0.61426252943869131</c:v>
                </c:pt>
                <c:pt idx="21">
                  <c:v>0.63016465272627253</c:v>
                </c:pt>
                <c:pt idx="22">
                  <c:v>0.6460570500865872</c:v>
                </c:pt>
                <c:pt idx="23">
                  <c:v>0.66221760759946036</c:v>
                </c:pt>
                <c:pt idx="24">
                  <c:v>0.67875996306163755</c:v>
                </c:pt>
                <c:pt idx="25">
                  <c:v>0.69565055002138332</c:v>
                </c:pt>
                <c:pt idx="26">
                  <c:v>0.71272984703543985</c:v>
                </c:pt>
                <c:pt idx="27">
                  <c:v>0.72974226417575494</c:v>
                </c:pt>
                <c:pt idx="28">
                  <c:v>0.74637264925934732</c:v>
                </c:pt>
                <c:pt idx="29">
                  <c:v>0.76228542955674072</c:v>
                </c:pt>
                <c:pt idx="30">
                  <c:v>0.77714328627793172</c:v>
                </c:pt>
                <c:pt idx="31">
                  <c:v>0.79064191325416322</c:v>
                </c:pt>
                <c:pt idx="32">
                  <c:v>0.80253335720613284</c:v>
                </c:pt>
                <c:pt idx="33">
                  <c:v>0.81262536563817012</c:v>
                </c:pt>
                <c:pt idx="34">
                  <c:v>0.82079635747962842</c:v>
                </c:pt>
                <c:pt idx="35">
                  <c:v>0.82699092576593602</c:v>
                </c:pt>
                <c:pt idx="36">
                  <c:v>0.83121265916132825</c:v>
                </c:pt>
                <c:pt idx="37">
                  <c:v>0.83350736773461309</c:v>
                </c:pt>
                <c:pt idx="38">
                  <c:v>0.83395738027431532</c:v>
                </c:pt>
                <c:pt idx="39">
                  <c:v>0.83267091001646765</c:v>
                </c:pt>
                <c:pt idx="40">
                  <c:v>0.82975636475464887</c:v>
                </c:pt>
                <c:pt idx="41">
                  <c:v>0.82532220169940096</c:v>
                </c:pt>
                <c:pt idx="42">
                  <c:v>0.81946636551325613</c:v>
                </c:pt>
                <c:pt idx="43">
                  <c:v>0.81226263813302602</c:v>
                </c:pt>
                <c:pt idx="44">
                  <c:v>0.80376549375056461</c:v>
                </c:pt>
                <c:pt idx="45">
                  <c:v>0.79400514279935053</c:v>
                </c:pt>
                <c:pt idx="46">
                  <c:v>0.78298971344359614</c:v>
                </c:pt>
                <c:pt idx="47">
                  <c:v>0.77070606831738098</c:v>
                </c:pt>
                <c:pt idx="48">
                  <c:v>0.75712740661038436</c:v>
                </c:pt>
                <c:pt idx="49">
                  <c:v>0.74221870282561253</c:v>
                </c:pt>
                <c:pt idx="50">
                  <c:v>0.72593849478596284</c:v>
                </c:pt>
                <c:pt idx="51">
                  <c:v>0.70824686398110104</c:v>
                </c:pt>
                <c:pt idx="52">
                  <c:v>0.68911098860403164</c:v>
                </c:pt>
                <c:pt idx="53">
                  <c:v>0.6685084540413494</c:v>
                </c:pt>
                <c:pt idx="54">
                  <c:v>0.64642702003199259</c:v>
                </c:pt>
                <c:pt idx="55">
                  <c:v>0.62286036951501134</c:v>
                </c:pt>
                <c:pt idx="56">
                  <c:v>0.5978201602972707</c:v>
                </c:pt>
                <c:pt idx="57">
                  <c:v>0.57132806879296072</c:v>
                </c:pt>
                <c:pt idx="58">
                  <c:v>0.54341360660610161</c:v>
                </c:pt>
                <c:pt idx="59">
                  <c:v>0.51411174437884122</c:v>
                </c:pt>
                <c:pt idx="60">
                  <c:v>0.48346879994721992</c:v>
                </c:pt>
                <c:pt idx="61">
                  <c:v>0.45152934858565019</c:v>
                </c:pt>
                <c:pt idx="62">
                  <c:v>0.41834014758400545</c:v>
                </c:pt>
                <c:pt idx="63">
                  <c:v>0.38394642903026427</c:v>
                </c:pt>
                <c:pt idx="64">
                  <c:v>0.34839753779869259</c:v>
                </c:pt>
                <c:pt idx="65">
                  <c:v>0.3117350875987534</c:v>
                </c:pt>
                <c:pt idx="66">
                  <c:v>0.27399954573685226</c:v>
                </c:pt>
                <c:pt idx="67">
                  <c:v>0.23523067526424299</c:v>
                </c:pt>
                <c:pt idx="68">
                  <c:v>0.19546800503516115</c:v>
                </c:pt>
                <c:pt idx="69">
                  <c:v>0.1547430566794131</c:v>
                </c:pt>
                <c:pt idx="70">
                  <c:v>0.1130918331286693</c:v>
                </c:pt>
                <c:pt idx="71">
                  <c:v>7.0551948549231761E-2</c:v>
                </c:pt>
                <c:pt idx="72">
                  <c:v>2.7160690854243254E-2</c:v>
                </c:pt>
                <c:pt idx="73">
                  <c:v>-1.7044833887231745E-2</c:v>
                </c:pt>
                <c:pt idx="74">
                  <c:v>-6.2026400422519348E-2</c:v>
                </c:pt>
                <c:pt idx="75">
                  <c:v>-0.10774086777063543</c:v>
                </c:pt>
                <c:pt idx="76">
                  <c:v>-0.15414318791133552</c:v>
                </c:pt>
                <c:pt idx="77">
                  <c:v>-0.20118682573786814</c:v>
                </c:pt>
                <c:pt idx="78">
                  <c:v>-0.24882060764714425</c:v>
                </c:pt>
                <c:pt idx="79">
                  <c:v>-0.29699115051962277</c:v>
                </c:pt>
                <c:pt idx="80">
                  <c:v>-0.34564230073621338</c:v>
                </c:pt>
                <c:pt idx="81">
                  <c:v>-0.39472038243533825</c:v>
                </c:pt>
                <c:pt idx="82">
                  <c:v>-0.44416592916974634</c:v>
                </c:pt>
                <c:pt idx="83">
                  <c:v>-0.49392024442246979</c:v>
                </c:pt>
                <c:pt idx="84">
                  <c:v>-0.54392885674151625</c:v>
                </c:pt>
                <c:pt idx="85">
                  <c:v>-0.5941294000561802</c:v>
                </c:pt>
                <c:pt idx="86">
                  <c:v>-0.64446343779810844</c:v>
                </c:pt>
                <c:pt idx="87">
                  <c:v>-0.69487549941918736</c:v>
                </c:pt>
                <c:pt idx="88">
                  <c:v>-0.74530510788103077</c:v>
                </c:pt>
                <c:pt idx="89">
                  <c:v>-0.79569189684046904</c:v>
                </c:pt>
                <c:pt idx="90">
                  <c:v>-0.84597603119595111</c:v>
                </c:pt>
                <c:pt idx="91">
                  <c:v>-0.89610208597820362</c:v>
                </c:pt>
                <c:pt idx="92">
                  <c:v>-0.94600786381620461</c:v>
                </c:pt>
                <c:pt idx="93">
                  <c:v>-0.99563609693220279</c:v>
                </c:pt>
                <c:pt idx="94">
                  <c:v>-1.0449322164849129</c:v>
                </c:pt>
                <c:pt idx="95">
                  <c:v>-1.0938337293688882</c:v>
                </c:pt>
                <c:pt idx="96">
                  <c:v>-1.1422819612028534</c:v>
                </c:pt>
                <c:pt idx="97">
                  <c:v>-1.1902185953475144</c:v>
                </c:pt>
                <c:pt idx="98">
                  <c:v>-1.2375833328095474</c:v>
                </c:pt>
                <c:pt idx="99">
                  <c:v>-1.284314942663066</c:v>
                </c:pt>
                <c:pt idx="100">
                  <c:v>-1.3303550285331756</c:v>
                </c:pt>
                <c:pt idx="101">
                  <c:v>-1.3756451852187193</c:v>
                </c:pt>
                <c:pt idx="102">
                  <c:v>-1.4201257932023685</c:v>
                </c:pt>
                <c:pt idx="103">
                  <c:v>-1.4637371302747813</c:v>
                </c:pt>
                <c:pt idx="104">
                  <c:v>-1.506423134646063</c:v>
                </c:pt>
                <c:pt idx="105">
                  <c:v>-1.5481285040585349</c:v>
                </c:pt>
                <c:pt idx="106">
                  <c:v>-1.5887973920567742</c:v>
                </c:pt>
                <c:pt idx="107">
                  <c:v>-1.6283732871316792</c:v>
                </c:pt>
                <c:pt idx="108">
                  <c:v>-1.6667990574948006</c:v>
                </c:pt>
                <c:pt idx="109">
                  <c:v>-1.7040182434419606</c:v>
                </c:pt>
                <c:pt idx="110">
                  <c:v>-1.7399789293699988</c:v>
                </c:pt>
                <c:pt idx="111">
                  <c:v>-1.7746308816710707</c:v>
                </c:pt>
                <c:pt idx="112">
                  <c:v>-1.8079231128588791</c:v>
                </c:pt>
                <c:pt idx="113">
                  <c:v>-1.8398025412242367</c:v>
                </c:pt>
                <c:pt idx="114">
                  <c:v>-1.8702235838275445</c:v>
                </c:pt>
                <c:pt idx="115">
                  <c:v>-1.8991386254139122</c:v>
                </c:pt>
                <c:pt idx="116">
                  <c:v>-1.9265008126008143</c:v>
                </c:pt>
                <c:pt idx="117">
                  <c:v>-1.9522650771942633</c:v>
                </c:pt>
                <c:pt idx="118">
                  <c:v>-1.9763874858435062</c:v>
                </c:pt>
                <c:pt idx="119">
                  <c:v>-1.998826108028398</c:v>
                </c:pt>
                <c:pt idx="120">
                  <c:v>-2.0195401242392244</c:v>
                </c:pt>
                <c:pt idx="121">
                  <c:v>-2.0384896710495495</c:v>
                </c:pt>
                <c:pt idx="122">
                  <c:v>-2.0556367882240165</c:v>
                </c:pt>
                <c:pt idx="123">
                  <c:v>-2.0709455734150013</c:v>
                </c:pt>
                <c:pt idx="124">
                  <c:v>-2.0843813343616979</c:v>
                </c:pt>
                <c:pt idx="125">
                  <c:v>-2.0959106400659304</c:v>
                </c:pt>
                <c:pt idx="126">
                  <c:v>-2.105502393188567</c:v>
                </c:pt>
                <c:pt idx="127">
                  <c:v>-2.113127151828496</c:v>
                </c:pt>
                <c:pt idx="128">
                  <c:v>-2.1187578946229397</c:v>
                </c:pt>
                <c:pt idx="129">
                  <c:v>-2.1223693522983704</c:v>
                </c:pt>
                <c:pt idx="130">
                  <c:v>-2.1239342087238513</c:v>
                </c:pt>
                <c:pt idx="131">
                  <c:v>-2.1234333629379689</c:v>
                </c:pt>
                <c:pt idx="132">
                  <c:v>-2.1208473222447863</c:v>
                </c:pt>
                <c:pt idx="133">
                  <c:v>-2.116156350131349</c:v>
                </c:pt>
                <c:pt idx="134">
                  <c:v>-2.1093426140095963</c:v>
                </c:pt>
                <c:pt idx="135">
                  <c:v>-2.1003938896388319</c:v>
                </c:pt>
                <c:pt idx="136">
                  <c:v>-2.0893005261570794</c:v>
                </c:pt>
                <c:pt idx="137">
                  <c:v>-2.0760539530753568</c:v>
                </c:pt>
                <c:pt idx="138">
                  <c:v>-2.0606463365892687</c:v>
                </c:pt>
                <c:pt idx="139">
                  <c:v>-2.0430703889497814</c:v>
                </c:pt>
                <c:pt idx="140">
                  <c:v>-2.0233204314862734</c:v>
                </c:pt>
                <c:pt idx="141">
                  <c:v>-2.0013960584045951</c:v>
                </c:pt>
                <c:pt idx="142">
                  <c:v>-1.9772990983499255</c:v>
                </c:pt>
                <c:pt idx="143">
                  <c:v>-1.9510321485824211</c:v>
                </c:pt>
                <c:pt idx="144">
                  <c:v>-1.9225993892765787</c:v>
                </c:pt>
                <c:pt idx="145">
                  <c:v>-1.8920100391630952</c:v>
                </c:pt>
                <c:pt idx="146">
                  <c:v>-1.8592751603584283</c:v>
                </c:pt>
                <c:pt idx="147">
                  <c:v>-1.8244060919141591</c:v>
                </c:pt>
                <c:pt idx="148">
                  <c:v>-1.7874163269541008</c:v>
                </c:pt>
                <c:pt idx="149">
                  <c:v>-1.7483263388168044</c:v>
                </c:pt>
                <c:pt idx="150">
                  <c:v>-1.7071511550055272</c:v>
                </c:pt>
                <c:pt idx="151">
                  <c:v>-1.663909388399095</c:v>
                </c:pt>
                <c:pt idx="152">
                  <c:v>-1.6186275713705136</c:v>
                </c:pt>
                <c:pt idx="153">
                  <c:v>-1.5713277714256642</c:v>
                </c:pt>
                <c:pt idx="154">
                  <c:v>-1.5220379407254729</c:v>
                </c:pt>
                <c:pt idx="155">
                  <c:v>-1.4707891597331237</c:v>
                </c:pt>
                <c:pt idx="156">
                  <c:v>-1.4176153852308224</c:v>
                </c:pt>
                <c:pt idx="157">
                  <c:v>-1.3625473541214217</c:v>
                </c:pt>
                <c:pt idx="158">
                  <c:v>-1.3056197837639145</c:v>
                </c:pt>
                <c:pt idx="159">
                  <c:v>-1.2468743929891835</c:v>
                </c:pt>
                <c:pt idx="160">
                  <c:v>-1.1863473190344869</c:v>
                </c:pt>
                <c:pt idx="161">
                  <c:v>-1.1240804863986045</c:v>
                </c:pt>
                <c:pt idx="162">
                  <c:v>-1.0601202267685548</c:v>
                </c:pt>
                <c:pt idx="163">
                  <c:v>-0.99451005906207224</c:v>
                </c:pt>
                <c:pt idx="164">
                  <c:v>-0.92729910782472202</c:v>
                </c:pt>
                <c:pt idx="165">
                  <c:v>-0.85853799410464271</c:v>
                </c:pt>
                <c:pt idx="166">
                  <c:v>-0.78827950736677999</c:v>
                </c:pt>
                <c:pt idx="167">
                  <c:v>-0.71657606131329765</c:v>
                </c:pt>
                <c:pt idx="168">
                  <c:v>-0.64348266705635981</c:v>
                </c:pt>
                <c:pt idx="169">
                  <c:v>-0.56905707373376291</c:v>
                </c:pt>
                <c:pt idx="170">
                  <c:v>-0.49335614928307531</c:v>
                </c:pt>
                <c:pt idx="171">
                  <c:v>-0.41643882395118242</c:v>
                </c:pt>
                <c:pt idx="172">
                  <c:v>-0.33836734739824381</c:v>
                </c:pt>
                <c:pt idx="173">
                  <c:v>-0.25920729131023418</c:v>
                </c:pt>
                <c:pt idx="174">
                  <c:v>-0.17902511907876748</c:v>
                </c:pt>
                <c:pt idx="175">
                  <c:v>-9.7882854640276323E-2</c:v>
                </c:pt>
                <c:pt idx="176">
                  <c:v>-1.5850081334436623E-2</c:v>
                </c:pt>
                <c:pt idx="177">
                  <c:v>6.7003204151247275E-2</c:v>
                </c:pt>
                <c:pt idx="178">
                  <c:v>0.15060731405117875</c:v>
                </c:pt>
                <c:pt idx="179">
                  <c:v>0.23489336757236812</c:v>
                </c:pt>
                <c:pt idx="180">
                  <c:v>0.31978533991592301</c:v>
                </c:pt>
                <c:pt idx="181">
                  <c:v>0.40521111523803061</c:v>
                </c:pt>
                <c:pt idx="182">
                  <c:v>0.49109672587753728</c:v>
                </c:pt>
                <c:pt idx="183">
                  <c:v>0.57736855314880653</c:v>
                </c:pt>
                <c:pt idx="184">
                  <c:v>0.66394659264443845</c:v>
                </c:pt>
                <c:pt idx="185">
                  <c:v>0.75075564293810704</c:v>
                </c:pt>
                <c:pt idx="186">
                  <c:v>0.8377184955940451</c:v>
                </c:pt>
                <c:pt idx="187">
                  <c:v>0.92475565110978497</c:v>
                </c:pt>
                <c:pt idx="188">
                  <c:v>1.0117853179972525</c:v>
                </c:pt>
                <c:pt idx="189">
                  <c:v>1.0987318784890237</c:v>
                </c:pt>
                <c:pt idx="190">
                  <c:v>1.1855142234689653</c:v>
                </c:pt>
                <c:pt idx="191">
                  <c:v>1.272049487589735</c:v>
                </c:pt>
                <c:pt idx="192">
                  <c:v>1.3582558149011394</c:v>
                </c:pt>
                <c:pt idx="193">
                  <c:v>1.444052942890319</c:v>
                </c:pt>
                <c:pt idx="194">
                  <c:v>1.5293614860296425</c:v>
                </c:pt>
                <c:pt idx="195">
                  <c:v>1.6140995551626782</c:v>
                </c:pt>
                <c:pt idx="196">
                  <c:v>1.6981860071292343</c:v>
                </c:pt>
                <c:pt idx="197">
                  <c:v>1.781540940313405</c:v>
                </c:pt>
                <c:pt idx="198">
                  <c:v>1.8640824757413401</c:v>
                </c:pt>
                <c:pt idx="199">
                  <c:v>1.9457290063859447</c:v>
                </c:pt>
                <c:pt idx="200">
                  <c:v>2.0263983798309444</c:v>
                </c:pt>
                <c:pt idx="201">
                  <c:v>2.1060128498026636</c:v>
                </c:pt>
                <c:pt idx="202">
                  <c:v>2.1844905045763117</c:v>
                </c:pt>
                <c:pt idx="203">
                  <c:v>2.2617515465866176</c:v>
                </c:pt>
                <c:pt idx="204">
                  <c:v>2.3377215112060838</c:v>
                </c:pt>
                <c:pt idx="205">
                  <c:v>2.4123189699503342</c:v>
                </c:pt>
                <c:pt idx="206">
                  <c:v>2.4854672438636887</c:v>
                </c:pt>
                <c:pt idx="207">
                  <c:v>2.557093395840079</c:v>
                </c:pt>
                <c:pt idx="208">
                  <c:v>2.6271202747580702</c:v>
                </c:pt>
                <c:pt idx="209">
                  <c:v>2.6954717000280395</c:v>
                </c:pt>
                <c:pt idx="210">
                  <c:v>2.7620729872455847</c:v>
                </c:pt>
                <c:pt idx="211">
                  <c:v>2.8268549556919469</c:v>
                </c:pt>
                <c:pt idx="212">
                  <c:v>2.8897428838282662</c:v>
                </c:pt>
                <c:pt idx="213">
                  <c:v>2.9506683459993588</c:v>
                </c:pt>
                <c:pt idx="214">
                  <c:v>3.0095671026535493</c:v>
                </c:pt>
                <c:pt idx="215">
                  <c:v>3.066368576446783</c:v>
                </c:pt>
                <c:pt idx="216">
                  <c:v>3.1210076682176897</c:v>
                </c:pt>
                <c:pt idx="217">
                  <c:v>3.1734213408479963</c:v>
                </c:pt>
                <c:pt idx="218">
                  <c:v>3.2235462966475144</c:v>
                </c:pt>
                <c:pt idx="219">
                  <c:v>3.2713200207980955</c:v>
                </c:pt>
                <c:pt idx="220">
                  <c:v>3.3166845208354441</c:v>
                </c:pt>
                <c:pt idx="221">
                  <c:v>3.3595834415817607</c:v>
                </c:pt>
                <c:pt idx="222">
                  <c:v>3.3999608089118714</c:v>
                </c:pt>
                <c:pt idx="223">
                  <c:v>3.4377620869792347</c:v>
                </c:pt>
                <c:pt idx="224">
                  <c:v>3.4729378880129294</c:v>
                </c:pt>
                <c:pt idx="225">
                  <c:v>3.5054410229751389</c:v>
                </c:pt>
                <c:pt idx="226">
                  <c:v>3.5352251568777882</c:v>
                </c:pt>
                <c:pt idx="227">
                  <c:v>3.5622446559408081</c:v>
                </c:pt>
                <c:pt idx="228">
                  <c:v>3.5864546097006862</c:v>
                </c:pt>
                <c:pt idx="229">
                  <c:v>3.6078121094166282</c:v>
                </c:pt>
                <c:pt idx="230">
                  <c:v>3.6262801134717342</c:v>
                </c:pt>
                <c:pt idx="231">
                  <c:v>3.6418245841118937</c:v>
                </c:pt>
                <c:pt idx="232">
                  <c:v>3.6544120537263529</c:v>
                </c:pt>
                <c:pt idx="233">
                  <c:v>3.6640082877775755</c:v>
                </c:pt>
                <c:pt idx="234">
                  <c:v>3.6705878801551641</c:v>
                </c:pt>
                <c:pt idx="235">
                  <c:v>3.6741247218152719</c:v>
                </c:pt>
                <c:pt idx="236">
                  <c:v>3.6745947907393495</c:v>
                </c:pt>
                <c:pt idx="237">
                  <c:v>3.6719771662104996</c:v>
                </c:pt>
                <c:pt idx="238">
                  <c:v>3.6662533642195001</c:v>
                </c:pt>
                <c:pt idx="239">
                  <c:v>3.6574081860180563</c:v>
                </c:pt>
                <c:pt idx="240">
                  <c:v>3.6454288020575456</c:v>
                </c:pt>
                <c:pt idx="241">
                  <c:v>3.6303045686569844</c:v>
                </c:pt>
                <c:pt idx="242">
                  <c:v>3.6120279433569618</c:v>
                </c:pt>
                <c:pt idx="243">
                  <c:v>3.5905946054016784</c:v>
                </c:pt>
                <c:pt idx="244">
                  <c:v>3.5660025721396087</c:v>
                </c:pt>
                <c:pt idx="245">
                  <c:v>3.5382522136108014</c:v>
                </c:pt>
                <c:pt idx="246">
                  <c:v>3.5073472882225167</c:v>
                </c:pt>
                <c:pt idx="247">
                  <c:v>3.4732942281637449</c:v>
                </c:pt>
                <c:pt idx="248">
                  <c:v>3.4361028688066728</c:v>
                </c:pt>
                <c:pt idx="249">
                  <c:v>3.3957857453552314</c:v>
                </c:pt>
                <c:pt idx="250">
                  <c:v>3.3523542597689944</c:v>
                </c:pt>
                <c:pt idx="251">
                  <c:v>3.3058289092816731</c:v>
                </c:pt>
                <c:pt idx="252">
                  <c:v>3.2562306463676181</c:v>
                </c:pt>
                <c:pt idx="253">
                  <c:v>3.2035809936143593</c:v>
                </c:pt>
                <c:pt idx="254">
                  <c:v>3.1479041581926102</c:v>
                </c:pt>
                <c:pt idx="255">
                  <c:v>3.0892307024857946</c:v>
                </c:pt>
                <c:pt idx="256">
                  <c:v>3.0275944745533772</c:v>
                </c:pt>
                <c:pt idx="257">
                  <c:v>2.9630310795890131</c:v>
                </c:pt>
                <c:pt idx="258">
                  <c:v>2.8955774996035148</c:v>
                </c:pt>
                <c:pt idx="259">
                  <c:v>2.8252718650223643</c:v>
                </c:pt>
                <c:pt idx="260">
                  <c:v>2.7521544788067103</c:v>
                </c:pt>
                <c:pt idx="261">
                  <c:v>2.6762714402949652</c:v>
                </c:pt>
                <c:pt idx="262">
                  <c:v>2.5976715658745242</c:v>
                </c:pt>
                <c:pt idx="263">
                  <c:v>2.5164048814830253</c:v>
                </c:pt>
                <c:pt idx="264">
                  <c:v>2.4325233946170064</c:v>
                </c:pt>
                <c:pt idx="265">
                  <c:v>2.346084507236784</c:v>
                </c:pt>
                <c:pt idx="266">
                  <c:v>2.257147777572067</c:v>
                </c:pt>
                <c:pt idx="267">
                  <c:v>2.1657733105018573</c:v>
                </c:pt>
                <c:pt idx="268">
                  <c:v>2.0720235914925653</c:v>
                </c:pt>
                <c:pt idx="269">
                  <c:v>1.9759682696014944</c:v>
                </c:pt>
                <c:pt idx="270">
                  <c:v>1.877671688408024</c:v>
                </c:pt>
                <c:pt idx="271">
                  <c:v>1.7772018743614137</c:v>
                </c:pt>
                <c:pt idx="272">
                  <c:v>1.6746348282077379</c:v>
                </c:pt>
                <c:pt idx="273">
                  <c:v>1.5700420981057983</c:v>
                </c:pt>
                <c:pt idx="274">
                  <c:v>1.4635010867839173</c:v>
                </c:pt>
                <c:pt idx="275">
                  <c:v>1.3550922529643401</c:v>
                </c:pt>
                <c:pt idx="276">
                  <c:v>1.2448988172840907</c:v>
                </c:pt>
                <c:pt idx="277">
                  <c:v>1.1330006241176678</c:v>
                </c:pt>
                <c:pt idx="278">
                  <c:v>1.0194813000500673</c:v>
                </c:pt>
                <c:pt idx="279">
                  <c:v>0.90443123315466922</c:v>
                </c:pt>
                <c:pt idx="280">
                  <c:v>0.78793494833320343</c:v>
                </c:pt>
                <c:pt idx="281">
                  <c:v>0.67008243475104745</c:v>
                </c:pt>
                <c:pt idx="282">
                  <c:v>0.55096772455769338</c:v>
                </c:pt>
                <c:pt idx="283">
                  <c:v>0.43068163198212778</c:v>
                </c:pt>
                <c:pt idx="284">
                  <c:v>0.30932013109557815</c:v>
                </c:pt>
                <c:pt idx="285">
                  <c:v>0.1869802064168623</c:v>
                </c:pt>
                <c:pt idx="286">
                  <c:v>6.3760484979924578E-2</c:v>
                </c:pt>
                <c:pt idx="287">
                  <c:v>-6.0241347218322819E-2</c:v>
                </c:pt>
                <c:pt idx="288">
                  <c:v>-0.18492561089177775</c:v>
                </c:pt>
                <c:pt idx="289">
                  <c:v>-0.31019053112368211</c:v>
                </c:pt>
                <c:pt idx="290">
                  <c:v>-0.43593589425266388</c:v>
                </c:pt>
                <c:pt idx="291">
                  <c:v>-0.56206014137152571</c:v>
                </c:pt>
                <c:pt idx="292">
                  <c:v>-0.68845914754873494</c:v>
                </c:pt>
                <c:pt idx="293">
                  <c:v>-0.81502625482875701</c:v>
                </c:pt>
                <c:pt idx="294">
                  <c:v>-0.9416547374281149</c:v>
                </c:pt>
                <c:pt idx="295">
                  <c:v>-1.0682431670130308</c:v>
                </c:pt>
                <c:pt idx="296">
                  <c:v>-1.194683447176887</c:v>
                </c:pt>
                <c:pt idx="297">
                  <c:v>-1.3208679920308255</c:v>
                </c:pt>
                <c:pt idx="298">
                  <c:v>-1.4466904801884946</c:v>
                </c:pt>
                <c:pt idx="299">
                  <c:v>-1.5720463836897705</c:v>
                </c:pt>
                <c:pt idx="300">
                  <c:v>-1.6968250470333153</c:v>
                </c:pt>
                <c:pt idx="301">
                  <c:v>-1.8209207692630101</c:v>
                </c:pt>
                <c:pt idx="302">
                  <c:v>-1.944227071413964</c:v>
                </c:pt>
                <c:pt idx="303">
                  <c:v>-2.0666389245910706</c:v>
                </c:pt>
                <c:pt idx="304">
                  <c:v>-2.1880460416020648</c:v>
                </c:pt>
                <c:pt idx="305">
                  <c:v>-2.3083440910097615</c:v>
                </c:pt>
                <c:pt idx="306">
                  <c:v>-2.4274279114864235</c:v>
                </c:pt>
                <c:pt idx="307">
                  <c:v>-2.5451912510734234</c:v>
                </c:pt>
                <c:pt idx="308">
                  <c:v>-2.6615267885287084</c:v>
                </c:pt>
                <c:pt idx="309">
                  <c:v>-2.7763346202272099</c:v>
                </c:pt>
                <c:pt idx="310">
                  <c:v>-2.8895106151945109</c:v>
                </c:pt>
                <c:pt idx="311">
                  <c:v>-3.0009501692172971</c:v>
                </c:pt>
                <c:pt idx="312">
                  <c:v>-3.1105509883382112</c:v>
                </c:pt>
                <c:pt idx="313">
                  <c:v>-3.2182136896212818</c:v>
                </c:pt>
                <c:pt idx="314">
                  <c:v>-3.3238411002702657</c:v>
                </c:pt>
                <c:pt idx="315">
                  <c:v>-3.427334891418468</c:v>
                </c:pt>
                <c:pt idx="316">
                  <c:v>-3.5285988409802012</c:v>
                </c:pt>
                <c:pt idx="317">
                  <c:v>-3.6275393412388364</c:v>
                </c:pt>
                <c:pt idx="318">
                  <c:v>-3.724062190789418</c:v>
                </c:pt>
                <c:pt idx="319">
                  <c:v>-3.8180748534861091</c:v>
                </c:pt>
                <c:pt idx="320">
                  <c:v>-3.9094856495403656</c:v>
                </c:pt>
                <c:pt idx="321">
                  <c:v>-3.9982087142720757</c:v>
                </c:pt>
                <c:pt idx="322">
                  <c:v>-4.0841554325166829</c:v>
                </c:pt>
                <c:pt idx="323">
                  <c:v>-4.1672407230130268</c:v>
                </c:pt>
                <c:pt idx="324">
                  <c:v>-4.2473862607327071</c:v>
                </c:pt>
                <c:pt idx="325">
                  <c:v>-4.3245081824075617</c:v>
                </c:pt>
                <c:pt idx="326">
                  <c:v>-4.3985288010074406</c:v>
                </c:pt>
                <c:pt idx="327">
                  <c:v>-4.4693755979226113</c:v>
                </c:pt>
                <c:pt idx="328">
                  <c:v>-4.5369732657298583</c:v>
                </c:pt>
                <c:pt idx="329">
                  <c:v>-4.6012488901424105</c:v>
                </c:pt>
                <c:pt idx="330">
                  <c:v>-4.662132471840005</c:v>
                </c:pt>
                <c:pt idx="331">
                  <c:v>-4.7195609289238574</c:v>
                </c:pt>
                <c:pt idx="332">
                  <c:v>-4.7734670461482658</c:v>
                </c:pt>
                <c:pt idx="333">
                  <c:v>-4.8237913041505598</c:v>
                </c:pt>
                <c:pt idx="334">
                  <c:v>-4.8704797609932653</c:v>
                </c:pt>
                <c:pt idx="335">
                  <c:v>-4.913473518394941</c:v>
                </c:pt>
                <c:pt idx="336">
                  <c:v>-4.9527205266459307</c:v>
                </c:pt>
                <c:pt idx="337">
                  <c:v>-4.9881721562339338</c:v>
                </c:pt>
                <c:pt idx="338">
                  <c:v>-5.0197808618300561</c:v>
                </c:pt>
                <c:pt idx="339">
                  <c:v>-5.0475012111825501</c:v>
                </c:pt>
                <c:pt idx="340">
                  <c:v>-5.0712936089104756</c:v>
                </c:pt>
                <c:pt idx="341">
                  <c:v>-5.0911213946249285</c:v>
                </c:pt>
                <c:pt idx="342">
                  <c:v>-5.1069495687758302</c:v>
                </c:pt>
                <c:pt idx="343">
                  <c:v>-5.1187458308670823</c:v>
                </c:pt>
                <c:pt idx="344">
                  <c:v>-5.1264842691684089</c:v>
                </c:pt>
                <c:pt idx="345">
                  <c:v>-5.1301423902314776</c:v>
                </c:pt>
                <c:pt idx="346">
                  <c:v>-5.1296997520279959</c:v>
                </c:pt>
                <c:pt idx="347">
                  <c:v>-5.1251377879120916</c:v>
                </c:pt>
                <c:pt idx="348">
                  <c:v>-5.1164398045362081</c:v>
                </c:pt>
                <c:pt idx="349">
                  <c:v>-5.1035922350895362</c:v>
                </c:pt>
                <c:pt idx="350">
                  <c:v>-5.0865884785785438</c:v>
                </c:pt>
                <c:pt idx="351">
                  <c:v>-5.0654260095155266</c:v>
                </c:pt>
                <c:pt idx="352">
                  <c:v>-5.040103916243134</c:v>
                </c:pt>
                <c:pt idx="353">
                  <c:v>-5.0106215350271652</c:v>
                </c:pt>
                <c:pt idx="354">
                  <c:v>-4.9769880157177271</c:v>
                </c:pt>
                <c:pt idx="355">
                  <c:v>-4.9392127598668925</c:v>
                </c:pt>
                <c:pt idx="356">
                  <c:v>-4.8973081793626978</c:v>
                </c:pt>
                <c:pt idx="357">
                  <c:v>-4.8512906786067429</c:v>
                </c:pt>
                <c:pt idx="358">
                  <c:v>-4.8011799570741172</c:v>
                </c:pt>
                <c:pt idx="359">
                  <c:v>-4.7469998243036962</c:v>
                </c:pt>
                <c:pt idx="360">
                  <c:v>-4.6887772495851241</c:v>
                </c:pt>
                <c:pt idx="361">
                  <c:v>-4.6265421437176162</c:v>
                </c:pt>
                <c:pt idx="362">
                  <c:v>-4.5603282388268154</c:v>
                </c:pt>
                <c:pt idx="363">
                  <c:v>-4.4901731727138179</c:v>
                </c:pt>
                <c:pt idx="364">
                  <c:v>-4.4161175685579757</c:v>
                </c:pt>
                <c:pt idx="365">
                  <c:v>-4.3382050122739049</c:v>
                </c:pt>
                <c:pt idx="366">
                  <c:v>-4.2564830504566631</c:v>
                </c:pt>
                <c:pt idx="367">
                  <c:v>-4.1710024375989061</c:v>
                </c:pt>
                <c:pt idx="368">
                  <c:v>-4.0818178268605507</c:v>
                </c:pt>
                <c:pt idx="369">
                  <c:v>-3.9889870276863379</c:v>
                </c:pt>
                <c:pt idx="370">
                  <c:v>-3.8925671333315028</c:v>
                </c:pt>
                <c:pt idx="371">
                  <c:v>-3.7926247096506414</c:v>
                </c:pt>
                <c:pt idx="372">
                  <c:v>-3.6892271150368723</c:v>
                </c:pt>
                <c:pt idx="373">
                  <c:v>-3.5824425750042774</c:v>
                </c:pt>
                <c:pt idx="374">
                  <c:v>-3.4723422561404216</c:v>
                </c:pt>
                <c:pt idx="375">
                  <c:v>-3.3590038960250084</c:v>
                </c:pt>
                <c:pt idx="376">
                  <c:v>-3.2425086928258038</c:v>
                </c:pt>
                <c:pt idx="377">
                  <c:v>-3.1229397357666806</c:v>
                </c:pt>
                <c:pt idx="378">
                  <c:v>-3.0003815837341703</c:v>
                </c:pt>
                <c:pt idx="379">
                  <c:v>-2.8749199957478666</c:v>
                </c:pt>
                <c:pt idx="380">
                  <c:v>-2.7466429139381296</c:v>
                </c:pt>
                <c:pt idx="381">
                  <c:v>-2.615644046265321</c:v>
                </c:pt>
                <c:pt idx="382">
                  <c:v>-2.4820197461235995</c:v>
                </c:pt>
                <c:pt idx="383">
                  <c:v>-2.3458674638662496</c:v>
                </c:pt>
                <c:pt idx="384">
                  <c:v>-2.2072864779639749</c:v>
                </c:pt>
                <c:pt idx="385">
                  <c:v>-2.0663812672208324</c:v>
                </c:pt>
                <c:pt idx="386">
                  <c:v>-1.9232582320877964</c:v>
                </c:pt>
                <c:pt idx="387">
                  <c:v>-1.7780240447810918</c:v>
                </c:pt>
                <c:pt idx="388">
                  <c:v>-1.6307874432253378</c:v>
                </c:pt>
                <c:pt idx="389">
                  <c:v>-1.4816639743614348</c:v>
                </c:pt>
                <c:pt idx="390">
                  <c:v>-1.3307634857167165</c:v>
                </c:pt>
                <c:pt idx="391">
                  <c:v>-1.1781990747598778</c:v>
                </c:pt>
                <c:pt idx="392">
                  <c:v>-1.0240913417355926</c:v>
                </c:pt>
                <c:pt idx="393">
                  <c:v>-0.86855592462305531</c:v>
                </c:pt>
                <c:pt idx="394">
                  <c:v>-0.71171376860222813</c:v>
                </c:pt>
                <c:pt idx="395">
                  <c:v>-0.55368829028656374</c:v>
                </c:pt>
                <c:pt idx="396">
                  <c:v>-0.39460504698310006</c:v>
                </c:pt>
                <c:pt idx="397">
                  <c:v>-0.23458556241721379</c:v>
                </c:pt>
                <c:pt idx="398">
                  <c:v>-7.375444969944224E-2</c:v>
                </c:pt>
                <c:pt idx="399">
                  <c:v>8.7757644278964264E-2</c:v>
                </c:pt>
                <c:pt idx="400">
                  <c:v>0.24982669773547519</c:v>
                </c:pt>
                <c:pt idx="401">
                  <c:v>0.41232402010911379</c:v>
                </c:pt>
                <c:pt idx="402">
                  <c:v>0.5751177061774343</c:v>
                </c:pt>
                <c:pt idx="403">
                  <c:v>0.73807992906035258</c:v>
                </c:pt>
                <c:pt idx="404">
                  <c:v>0.9010785937915734</c:v>
                </c:pt>
                <c:pt idx="405">
                  <c:v>1.0639815172552012</c:v>
                </c:pt>
                <c:pt idx="406">
                  <c:v>1.2266558258426647</c:v>
                </c:pt>
                <c:pt idx="407">
                  <c:v>1.3889705678868414</c:v>
                </c:pt>
                <c:pt idx="408">
                  <c:v>1.5507938073502743</c:v>
                </c:pt>
                <c:pt idx="409">
                  <c:v>1.7119925486078782</c:v>
                </c:pt>
                <c:pt idx="410">
                  <c:v>1.8724364195437053</c:v>
                </c:pt>
                <c:pt idx="411">
                  <c:v>2.0319947903248883</c:v>
                </c:pt>
                <c:pt idx="412">
                  <c:v>2.190535576942144</c:v>
                </c:pt>
                <c:pt idx="413">
                  <c:v>2.3479252975518272</c:v>
                </c:pt>
                <c:pt idx="414">
                  <c:v>2.5040315600176988</c:v>
                </c:pt>
                <c:pt idx="415">
                  <c:v>2.6587284485195974</c:v>
                </c:pt>
                <c:pt idx="416">
                  <c:v>2.8118845783288453</c:v>
                </c:pt>
                <c:pt idx="417">
                  <c:v>2.9633702936479787</c:v>
                </c:pt>
                <c:pt idx="418">
                  <c:v>3.1130584397789809</c:v>
                </c:pt>
                <c:pt idx="419">
                  <c:v>3.2608249091508967</c:v>
                </c:pt>
                <c:pt idx="420">
                  <c:v>3.4065407363613782</c:v>
                </c:pt>
                <c:pt idx="421">
                  <c:v>3.5500831951657856</c:v>
                </c:pt>
                <c:pt idx="422">
                  <c:v>3.6913300797057764</c:v>
                </c:pt>
                <c:pt idx="423">
                  <c:v>3.8301619452408091</c:v>
                </c:pt>
                <c:pt idx="424">
                  <c:v>3.9664554112931087</c:v>
                </c:pt>
                <c:pt idx="425">
                  <c:v>4.100094386062489</c:v>
                </c:pt>
                <c:pt idx="426">
                  <c:v>4.2309632899855769</c:v>
                </c:pt>
                <c:pt idx="427">
                  <c:v>4.3589468030353924</c:v>
                </c:pt>
                <c:pt idx="428">
                  <c:v>4.4839298929375087</c:v>
                </c:pt>
                <c:pt idx="429">
                  <c:v>4.605806307763979</c:v>
                </c:pt>
                <c:pt idx="430">
                  <c:v>4.7244669354789011</c:v>
                </c:pt>
                <c:pt idx="431">
                  <c:v>4.8398035613791333</c:v>
                </c:pt>
                <c:pt idx="432">
                  <c:v>4.9517116537330379</c:v>
                </c:pt>
                <c:pt idx="433">
                  <c:v>5.060090965504056</c:v>
                </c:pt>
                <c:pt idx="434">
                  <c:v>5.1648448332408359</c:v>
                </c:pt>
                <c:pt idx="435">
                  <c:v>5.2658768094536699</c:v>
                </c:pt>
                <c:pt idx="436">
                  <c:v>5.3630939228694245</c:v>
                </c:pt>
                <c:pt idx="437">
                  <c:v>5.4564071822429057</c:v>
                </c:pt>
                <c:pt idx="438">
                  <c:v>5.5457283633470258</c:v>
                </c:pt>
                <c:pt idx="439">
                  <c:v>5.6309722617967308</c:v>
                </c:pt>
                <c:pt idx="440">
                  <c:v>5.7120558768590195</c:v>
                </c:pt>
                <c:pt idx="441">
                  <c:v>5.7889033617583419</c:v>
                </c:pt>
                <c:pt idx="442">
                  <c:v>5.8614374484884575</c:v>
                </c:pt>
                <c:pt idx="443">
                  <c:v>5.9295857214644574</c:v>
                </c:pt>
                <c:pt idx="444">
                  <c:v>5.993283827986116</c:v>
                </c:pt>
                <c:pt idx="445">
                  <c:v>6.0524631707799568</c:v>
                </c:pt>
                <c:pt idx="446">
                  <c:v>6.1070626083843953</c:v>
                </c:pt>
                <c:pt idx="447">
                  <c:v>6.157027432145215</c:v>
                </c:pt>
                <c:pt idx="448">
                  <c:v>6.2023013927139461</c:v>
                </c:pt>
                <c:pt idx="449">
                  <c:v>6.2428318646648071</c:v>
                </c:pt>
                <c:pt idx="450">
                  <c:v>6.27857034994177</c:v>
                </c:pt>
                <c:pt idx="451">
                  <c:v>6.3094764608967342</c:v>
                </c:pt>
                <c:pt idx="452">
                  <c:v>6.3355068490891675</c:v>
                </c:pt>
                <c:pt idx="453">
                  <c:v>6.3566270130861264</c:v>
                </c:pt>
                <c:pt idx="454">
                  <c:v>6.3728091575963557</c:v>
                </c:pt>
                <c:pt idx="455">
                  <c:v>6.3840216363348379</c:v>
                </c:pt>
                <c:pt idx="456">
                  <c:v>6.3902407326347301</c:v>
                </c:pt>
                <c:pt idx="457">
                  <c:v>6.3914472058533551</c:v>
                </c:pt>
                <c:pt idx="458">
                  <c:v>6.3876239292455468</c:v>
                </c:pt>
                <c:pt idx="459">
                  <c:v>6.3787568918741879</c:v>
                </c:pt>
                <c:pt idx="460">
                  <c:v>6.3648388945745014</c:v>
                </c:pt>
                <c:pt idx="461">
                  <c:v>6.3458666194244113</c:v>
                </c:pt>
                <c:pt idx="462">
                  <c:v>6.3218393261438264</c:v>
                </c:pt>
                <c:pt idx="463">
                  <c:v>6.2927598600920325</c:v>
                </c:pt>
                <c:pt idx="464">
                  <c:v>6.2586383110181973</c:v>
                </c:pt>
                <c:pt idx="465">
                  <c:v>6.2194890108993821</c:v>
                </c:pt>
                <c:pt idx="466">
                  <c:v>6.1753291347118866</c:v>
                </c:pt>
                <c:pt idx="467">
                  <c:v>6.1261784913670301</c:v>
                </c:pt>
                <c:pt idx="468">
                  <c:v>6.0720594879687511</c:v>
                </c:pt>
                <c:pt idx="469">
                  <c:v>6.0129983487921113</c:v>
                </c:pt>
                <c:pt idx="470">
                  <c:v>5.9490289197322443</c:v>
                </c:pt>
                <c:pt idx="471">
                  <c:v>5.8801897426198799</c:v>
                </c:pt>
                <c:pt idx="472">
                  <c:v>5.8065215576626761</c:v>
                </c:pt>
                <c:pt idx="473">
                  <c:v>5.7280659011754507</c:v>
                </c:pt>
                <c:pt idx="474">
                  <c:v>5.6448746344317211</c:v>
                </c:pt>
                <c:pt idx="475">
                  <c:v>5.5570003445561484</c:v>
                </c:pt>
                <c:pt idx="476">
                  <c:v>5.4644990655512249</c:v>
                </c:pt>
                <c:pt idx="477">
                  <c:v>5.3674312225164886</c:v>
                </c:pt>
                <c:pt idx="478">
                  <c:v>5.2658608959336339</c:v>
                </c:pt>
                <c:pt idx="479">
                  <c:v>5.1598565980982043</c:v>
                </c:pt>
                <c:pt idx="480">
                  <c:v>5.0494902839970424</c:v>
                </c:pt>
                <c:pt idx="481">
                  <c:v>4.9348370940415558</c:v>
                </c:pt>
                <c:pt idx="482">
                  <c:v>4.8159761946756854</c:v>
                </c:pt>
                <c:pt idx="483">
                  <c:v>4.6929908233675039</c:v>
                </c:pt>
                <c:pt idx="484">
                  <c:v>4.5659673288397036</c:v>
                </c:pt>
                <c:pt idx="485">
                  <c:v>4.4349951088734096</c:v>
                </c:pt>
                <c:pt idx="486">
                  <c:v>4.3001675686541105</c:v>
                </c:pt>
                <c:pt idx="487">
                  <c:v>4.1615813283768093</c:v>
                </c:pt>
                <c:pt idx="488">
                  <c:v>4.0193368744264744</c:v>
                </c:pt>
                <c:pt idx="489">
                  <c:v>3.8735377774612445</c:v>
                </c:pt>
                <c:pt idx="490">
                  <c:v>3.724286780495047</c:v>
                </c:pt>
                <c:pt idx="491">
                  <c:v>3.5716959483671262</c:v>
                </c:pt>
                <c:pt idx="492">
                  <c:v>3.4158779485196988</c:v>
                </c:pt>
                <c:pt idx="493">
                  <c:v>3.2569460866109359</c:v>
                </c:pt>
                <c:pt idx="494">
                  <c:v>3.0950163417229688</c:v>
                </c:pt>
                <c:pt idx="495">
                  <c:v>2.9302109577945084</c:v>
                </c:pt>
                <c:pt idx="496">
                  <c:v>2.7626552950224887</c:v>
                </c:pt>
                <c:pt idx="497">
                  <c:v>2.5924762224596556</c:v>
                </c:pt>
                <c:pt idx="498">
                  <c:v>2.419801659107788</c:v>
                </c:pt>
                <c:pt idx="499">
                  <c:v>2.2447602672634068</c:v>
                </c:pt>
                <c:pt idx="500">
                  <c:v>2.067482398791344</c:v>
                </c:pt>
                <c:pt idx="501">
                  <c:v>1.8881036415919412</c:v>
                </c:pt>
                <c:pt idx="502">
                  <c:v>1.706761663435675</c:v>
                </c:pt>
                <c:pt idx="503">
                  <c:v>1.523594628232863</c:v>
                </c:pt>
                <c:pt idx="504">
                  <c:v>1.3387418924797834</c:v>
                </c:pt>
                <c:pt idx="505">
                  <c:v>1.1523473433355773</c:v>
                </c:pt>
                <c:pt idx="506">
                  <c:v>0.96455608639900137</c:v>
                </c:pt>
                <c:pt idx="507">
                  <c:v>0.77551276292070026</c:v>
                </c:pt>
                <c:pt idx="508">
                  <c:v>0.58536331149849408</c:v>
                </c:pt>
                <c:pt idx="509">
                  <c:v>0.39425967982416565</c:v>
                </c:pt>
                <c:pt idx="510">
                  <c:v>0.2023472854046206</c:v>
                </c:pt>
                <c:pt idx="511">
                  <c:v>9.7739348068044615E-3</c:v>
                </c:pt>
                <c:pt idx="512">
                  <c:v>-0.18330595285274359</c:v>
                </c:pt>
                <c:pt idx="513">
                  <c:v>-0.37674383950639079</c:v>
                </c:pt>
                <c:pt idx="514">
                  <c:v>-0.57038682641196736</c:v>
                </c:pt>
                <c:pt idx="515">
                  <c:v>-0.76408051682690969</c:v>
                </c:pt>
                <c:pt idx="516">
                  <c:v>-0.95766937279517828</c:v>
                </c:pt>
                <c:pt idx="517">
                  <c:v>-1.151002914589552</c:v>
                </c:pt>
                <c:pt idx="518">
                  <c:v>-1.3439286220083768</c:v>
                </c:pt>
                <c:pt idx="519">
                  <c:v>-1.5362890133220579</c:v>
                </c:pt>
                <c:pt idx="520">
                  <c:v>-1.727934326561958</c:v>
                </c:pt>
                <c:pt idx="521">
                  <c:v>-1.9187112470727639</c:v>
                </c:pt>
                <c:pt idx="522">
                  <c:v>-2.1084643820896445</c:v>
                </c:pt>
                <c:pt idx="523">
                  <c:v>-2.297043573207771</c:v>
                </c:pt>
                <c:pt idx="524">
                  <c:v>-2.4842955684072066</c:v>
                </c:pt>
                <c:pt idx="525">
                  <c:v>-2.6700682194163963</c:v>
                </c:pt>
                <c:pt idx="526">
                  <c:v>-2.8542098957555897</c:v>
                </c:pt>
                <c:pt idx="527">
                  <c:v>-3.0365721125019998</c:v>
                </c:pt>
                <c:pt idx="528">
                  <c:v>-3.2170066382428857</c:v>
                </c:pt>
                <c:pt idx="529">
                  <c:v>-3.3953654330443928</c:v>
                </c:pt>
                <c:pt idx="530">
                  <c:v>-3.5715043436453371</c:v>
                </c:pt>
                <c:pt idx="531">
                  <c:v>-3.7452802332295265</c:v>
                </c:pt>
                <c:pt idx="532">
                  <c:v>-3.9165497948569055</c:v>
                </c:pt>
                <c:pt idx="533">
                  <c:v>-4.0851696165813856</c:v>
                </c:pt>
                <c:pt idx="534">
                  <c:v>-4.2509986766463035</c:v>
                </c:pt>
                <c:pt idx="535">
                  <c:v>-4.4139037366185745</c:v>
                </c:pt>
                <c:pt idx="536">
                  <c:v>-4.57374740155735</c:v>
                </c:pt>
                <c:pt idx="537">
                  <c:v>-4.7303953221106045</c:v>
                </c:pt>
                <c:pt idx="538">
                  <c:v>-4.8837169698002612</c:v>
                </c:pt>
                <c:pt idx="539">
                  <c:v>-5.0335861850261319</c:v>
                </c:pt>
                <c:pt idx="540">
                  <c:v>-5.1798732729410997</c:v>
                </c:pt>
                <c:pt idx="541">
                  <c:v>-5.3224561001321833</c:v>
                </c:pt>
                <c:pt idx="542">
                  <c:v>-5.4612143743998383</c:v>
                </c:pt>
                <c:pt idx="543">
                  <c:v>-5.5960318829014764</c:v>
                </c:pt>
                <c:pt idx="544">
                  <c:v>-5.7267897915723536</c:v>
                </c:pt>
                <c:pt idx="545">
                  <c:v>-5.8533778646844707</c:v>
                </c:pt>
                <c:pt idx="546">
                  <c:v>-5.9756876824234775</c:v>
                </c:pt>
                <c:pt idx="547">
                  <c:v>-6.0936123810840757</c:v>
                </c:pt>
                <c:pt idx="548">
                  <c:v>-6.207046673069228</c:v>
                </c:pt>
                <c:pt idx="549">
                  <c:v>-6.3158953301595853</c:v>
                </c:pt>
                <c:pt idx="550">
                  <c:v>-6.4200615326389965</c:v>
                </c:pt>
                <c:pt idx="551">
                  <c:v>-6.5194506152261313</c:v>
                </c:pt>
                <c:pt idx="552">
                  <c:v>-6.6139728401281666</c:v>
                </c:pt>
                <c:pt idx="553">
                  <c:v>-6.703543985114055</c:v>
                </c:pt>
                <c:pt idx="554">
                  <c:v>-6.7880846277014699</c:v>
                </c:pt>
                <c:pt idx="555">
                  <c:v>-6.8675167617911512</c:v>
                </c:pt>
                <c:pt idx="556">
                  <c:v>-6.9417670411545052</c:v>
                </c:pt>
                <c:pt idx="557">
                  <c:v>-7.0107672654685</c:v>
                </c:pt>
                <c:pt idx="558">
                  <c:v>-7.07445114853512</c:v>
                </c:pt>
                <c:pt idx="559">
                  <c:v>-7.1327565513585425</c:v>
                </c:pt>
                <c:pt idx="560">
                  <c:v>-7.1856246452487609</c:v>
                </c:pt>
                <c:pt idx="561">
                  <c:v>-7.2330048404806941</c:v>
                </c:pt>
                <c:pt idx="562">
                  <c:v>-7.2748461885383362</c:v>
                </c:pt>
                <c:pt idx="563">
                  <c:v>-7.3111036322982965</c:v>
                </c:pt>
                <c:pt idx="564">
                  <c:v>-7.3417411921446067</c:v>
                </c:pt>
                <c:pt idx="565">
                  <c:v>-7.3667196333038669</c:v>
                </c:pt>
                <c:pt idx="566">
                  <c:v>-7.3860081401872471</c:v>
                </c:pt>
                <c:pt idx="567">
                  <c:v>-7.3995832665298877</c:v>
                </c:pt>
                <c:pt idx="568">
                  <c:v>-7.4074209342441772</c:v>
                </c:pt>
                <c:pt idx="569">
                  <c:v>-7.4095015696266922</c:v>
                </c:pt>
                <c:pt idx="570">
                  <c:v>-7.4058105776550995</c:v>
                </c:pt>
                <c:pt idx="571">
                  <c:v>-7.3963422951630902</c:v>
                </c:pt>
                <c:pt idx="572">
                  <c:v>-7.3810888890877502</c:v>
                </c:pt>
                <c:pt idx="573">
                  <c:v>-7.3600521330574118</c:v>
                </c:pt>
                <c:pt idx="574">
                  <c:v>-7.3332412346796145</c:v>
                </c:pt>
                <c:pt idx="575">
                  <c:v>-7.3006622459537676</c:v>
                </c:pt>
                <c:pt idx="576">
                  <c:v>-7.2623298108545207</c:v>
                </c:pt>
                <c:pt idx="577">
                  <c:v>-7.218263678160703</c:v>
                </c:pt>
                <c:pt idx="578">
                  <c:v>-7.1684863052323502</c:v>
                </c:pt>
                <c:pt idx="579">
                  <c:v>-7.1130238253369358</c:v>
                </c:pt>
                <c:pt idx="580">
                  <c:v>-7.0519097085690969</c:v>
                </c:pt>
                <c:pt idx="581">
                  <c:v>-6.9851817958492246</c:v>
                </c:pt>
                <c:pt idx="582">
                  <c:v>-6.9128809594532541</c:v>
                </c:pt>
                <c:pt idx="583">
                  <c:v>-6.8350520747740591</c:v>
                </c:pt>
                <c:pt idx="584">
                  <c:v>-6.751747642501809</c:v>
                </c:pt>
                <c:pt idx="585">
                  <c:v>-6.663024749588625</c:v>
                </c:pt>
                <c:pt idx="586">
                  <c:v>-6.5689436328766417</c:v>
                </c:pt>
                <c:pt idx="587">
                  <c:v>-6.4695674326504902</c:v>
                </c:pt>
                <c:pt idx="588">
                  <c:v>-6.364962119306834</c:v>
                </c:pt>
                <c:pt idx="589">
                  <c:v>-6.2551976745709581</c:v>
                </c:pt>
                <c:pt idx="590">
                  <c:v>-6.1403518580423171</c:v>
                </c:pt>
                <c:pt idx="591">
                  <c:v>-6.020507243500095</c:v>
                </c:pt>
                <c:pt idx="592">
                  <c:v>-5.8957486832577244</c:v>
                </c:pt>
                <c:pt idx="593">
                  <c:v>-5.7661618677654083</c:v>
                </c:pt>
                <c:pt idx="594">
                  <c:v>-5.6318428163244105</c:v>
                </c:pt>
                <c:pt idx="595">
                  <c:v>-5.4928882398659988</c:v>
                </c:pt>
                <c:pt idx="596">
                  <c:v>-5.3493982239202778</c:v>
                </c:pt>
                <c:pt idx="597">
                  <c:v>-5.2014771348684796</c:v>
                </c:pt>
                <c:pt idx="598">
                  <c:v>-5.0492328463821057</c:v>
                </c:pt>
                <c:pt idx="599">
                  <c:v>-4.8927774781633717</c:v>
                </c:pt>
                <c:pt idx="600">
                  <c:v>-4.732226369319104</c:v>
                </c:pt>
                <c:pt idx="601">
                  <c:v>-4.5676977838090878</c:v>
                </c:pt>
                <c:pt idx="602">
                  <c:v>-4.3993137140207086</c:v>
                </c:pt>
                <c:pt idx="603">
                  <c:v>-4.2271998890104907</c:v>
                </c:pt>
                <c:pt idx="604">
                  <c:v>-4.0514847782988292</c:v>
                </c:pt>
                <c:pt idx="605">
                  <c:v>-3.8722994935840207</c:v>
                </c:pt>
                <c:pt idx="606">
                  <c:v>-3.6897787113753528</c:v>
                </c:pt>
                <c:pt idx="607">
                  <c:v>-3.5040598452924359</c:v>
                </c:pt>
                <c:pt idx="608">
                  <c:v>-3.3152836623774595</c:v>
                </c:pt>
                <c:pt idx="609">
                  <c:v>-3.1235934667775216</c:v>
                </c:pt>
                <c:pt idx="610">
                  <c:v>-2.9291311539227518</c:v>
                </c:pt>
                <c:pt idx="611">
                  <c:v>-2.7320473266172471</c:v>
                </c:pt>
                <c:pt idx="612">
                  <c:v>-2.5324925429920175</c:v>
                </c:pt>
                <c:pt idx="613">
                  <c:v>-2.3306173198746514</c:v>
                </c:pt>
                <c:pt idx="614">
                  <c:v>-2.1265741363641752</c:v>
                </c:pt>
                <c:pt idx="615">
                  <c:v>-1.9205209942662476</c:v>
                </c:pt>
                <c:pt idx="616">
                  <c:v>-1.7126182391595273</c:v>
                </c:pt>
                <c:pt idx="617">
                  <c:v>-1.5030269233472575</c:v>
                </c:pt>
                <c:pt idx="618">
                  <c:v>-1.2919083180164279</c:v>
                </c:pt>
                <c:pt idx="619">
                  <c:v>-1.0794235783883099</c:v>
                </c:pt>
                <c:pt idx="620">
                  <c:v>-0.86573466255804576</c:v>
                </c:pt>
                <c:pt idx="621">
                  <c:v>-0.65100785131215455</c:v>
                </c:pt>
                <c:pt idx="622">
                  <c:v>-0.43541056612164425</c:v>
                </c:pt>
                <c:pt idx="623">
                  <c:v>-0.2191097603979463</c:v>
                </c:pt>
                <c:pt idx="624">
                  <c:v>-2.2725917756914126E-3</c:v>
                </c:pt>
                <c:pt idx="625">
                  <c:v>0.21493026310299648</c:v>
                </c:pt>
                <c:pt idx="626">
                  <c:v>0.43232794321608059</c:v>
                </c:pt>
                <c:pt idx="627">
                  <c:v>0.64975110744399567</c:v>
                </c:pt>
                <c:pt idx="628">
                  <c:v>0.86703019344342203</c:v>
                </c:pt>
                <c:pt idx="629">
                  <c:v>1.083990725526601</c:v>
                </c:pt>
                <c:pt idx="630">
                  <c:v>1.3004658726055698</c:v>
                </c:pt>
                <c:pt idx="631">
                  <c:v>1.5162875466387036</c:v>
                </c:pt>
                <c:pt idx="632">
                  <c:v>1.7312821958424822</c:v>
                </c:pt>
                <c:pt idx="633">
                  <c:v>1.945283313987483</c:v>
                </c:pt>
                <c:pt idx="634">
                  <c:v>2.1581212133579233</c:v>
                </c:pt>
                <c:pt idx="635">
                  <c:v>2.3696259010782152</c:v>
                </c:pt>
                <c:pt idx="636">
                  <c:v>2.5796274485158497</c:v>
                </c:pt>
                <c:pt idx="637">
                  <c:v>2.7879622022879231</c:v>
                </c:pt>
                <c:pt idx="638">
                  <c:v>2.9944656960649318</c:v>
                </c:pt>
                <c:pt idx="639">
                  <c:v>3.1989697389573588</c:v>
                </c:pt>
                <c:pt idx="640">
                  <c:v>3.4013151051701476</c:v>
                </c:pt>
                <c:pt idx="641">
                  <c:v>3.6013402688391851</c:v>
                </c:pt>
                <c:pt idx="642">
                  <c:v>3.7988828848080485</c:v>
                </c:pt>
                <c:pt idx="643">
                  <c:v>3.9937871062046599</c:v>
                </c:pt>
                <c:pt idx="644">
                  <c:v>4.1858952604796738</c:v>
                </c:pt>
                <c:pt idx="645">
                  <c:v>4.3750520496863139</c:v>
                </c:pt>
                <c:pt idx="646">
                  <c:v>4.5611039663407205</c:v>
                </c:pt>
                <c:pt idx="647">
                  <c:v>4.74390192190506</c:v>
                </c:pt>
                <c:pt idx="648">
                  <c:v>4.9232983543584234</c:v>
                </c:pt>
                <c:pt idx="649">
                  <c:v>5.099147164685629</c:v>
                </c:pt>
                <c:pt idx="650">
                  <c:v>5.27130740949399</c:v>
                </c:pt>
                <c:pt idx="651">
                  <c:v>5.4396404271159096</c:v>
                </c:pt>
                <c:pt idx="652">
                  <c:v>5.6040086462805219</c:v>
                </c:pt>
                <c:pt idx="653">
                  <c:v>5.7642756453875217</c:v>
                </c:pt>
                <c:pt idx="654">
                  <c:v>5.9203086407798677</c:v>
                </c:pt>
                <c:pt idx="655">
                  <c:v>6.0719838718836687</c:v>
                </c:pt>
                <c:pt idx="656">
                  <c:v>6.2191746523173803</c:v>
                </c:pt>
                <c:pt idx="657">
                  <c:v>6.3617585618740469</c:v>
                </c:pt>
                <c:pt idx="658">
                  <c:v>6.4996182106454281</c:v>
                </c:pt>
                <c:pt idx="659">
                  <c:v>6.6326417748288549</c:v>
                </c:pt>
                <c:pt idx="660">
                  <c:v>6.7607150793812911</c:v>
                </c:pt>
                <c:pt idx="661">
                  <c:v>6.8837326804660686</c:v>
                </c:pt>
                <c:pt idx="662">
                  <c:v>7.0015921299990937</c:v>
                </c:pt>
                <c:pt idx="663">
                  <c:v>7.1141961975728654</c:v>
                </c:pt>
                <c:pt idx="664">
                  <c:v>7.2214461526876761</c:v>
                </c:pt>
                <c:pt idx="665">
                  <c:v>7.3232529661652244</c:v>
                </c:pt>
                <c:pt idx="666">
                  <c:v>7.4195305086402144</c:v>
                </c:pt>
                <c:pt idx="667">
                  <c:v>7.5101952707503132</c:v>
                </c:pt>
                <c:pt idx="668">
                  <c:v>7.5951663622242078</c:v>
                </c:pt>
                <c:pt idx="669">
                  <c:v>7.6743739733555492</c:v>
                </c:pt>
                <c:pt idx="670">
                  <c:v>7.7477477014666851</c:v>
                </c:pt>
                <c:pt idx="671">
                  <c:v>7.8152202733329839</c:v>
                </c:pt>
                <c:pt idx="672">
                  <c:v>7.8767302939041786</c:v>
                </c:pt>
                <c:pt idx="673">
                  <c:v>7.9322228092422122</c:v>
                </c:pt>
                <c:pt idx="674">
                  <c:v>7.981648564791807</c:v>
                </c:pt>
                <c:pt idx="675">
                  <c:v>8.0249605953400902</c:v>
                </c:pt>
                <c:pt idx="676">
                  <c:v>8.0621174410955128</c:v>
                </c:pt>
                <c:pt idx="677">
                  <c:v>8.0930836056032085</c:v>
                </c:pt>
                <c:pt idx="678">
                  <c:v>8.1178262951595439</c:v>
                </c:pt>
                <c:pt idx="679">
                  <c:v>8.1363176224241549</c:v>
                </c:pt>
                <c:pt idx="680">
                  <c:v>8.1485337394243587</c:v>
                </c:pt>
                <c:pt idx="681">
                  <c:v>8.1544597355069701</c:v>
                </c:pt>
                <c:pt idx="682">
                  <c:v>8.1540810082939608</c:v>
                </c:pt>
                <c:pt idx="683">
                  <c:v>8.1473894820245754</c:v>
                </c:pt>
                <c:pt idx="684">
                  <c:v>8.1343867613024159</c:v>
                </c:pt>
                <c:pt idx="685">
                  <c:v>8.1150717655661051</c:v>
                </c:pt>
                <c:pt idx="686">
                  <c:v>8.0894523700976322</c:v>
                </c:pt>
                <c:pt idx="687">
                  <c:v>8.0575443223889156</c:v>
                </c:pt>
                <c:pt idx="688">
                  <c:v>8.0193632068122582</c:v>
                </c:pt>
                <c:pt idx="689">
                  <c:v>7.974929546263577</c:v>
                </c:pt>
                <c:pt idx="690">
                  <c:v>7.9242692415462832</c:v>
                </c:pt>
                <c:pt idx="691">
                  <c:v>7.8674174893125635</c:v>
                </c:pt>
                <c:pt idx="692">
                  <c:v>7.8044076447886113</c:v>
                </c:pt>
                <c:pt idx="693">
                  <c:v>7.7352829625816337</c:v>
                </c:pt>
                <c:pt idx="694">
                  <c:v>7.6600943879596715</c:v>
                </c:pt>
                <c:pt idx="695">
                  <c:v>7.5788899310604565</c:v>
                </c:pt>
                <c:pt idx="696">
                  <c:v>7.4917263781062831</c:v>
                </c:pt>
                <c:pt idx="697">
                  <c:v>7.3986657677310168</c:v>
                </c:pt>
                <c:pt idx="698">
                  <c:v>7.2997729581539641</c:v>
                </c:pt>
                <c:pt idx="699">
                  <c:v>7.1951165578330514</c:v>
                </c:pt>
                <c:pt idx="700">
                  <c:v>7.084772549673704</c:v>
                </c:pt>
                <c:pt idx="701">
                  <c:v>6.9688212883088596</c:v>
                </c:pt>
                <c:pt idx="702">
                  <c:v>6.8473461239373163</c:v>
                </c:pt>
                <c:pt idx="703">
                  <c:v>6.7204343374490758</c:v>
                </c:pt>
                <c:pt idx="704">
                  <c:v>6.5881807260589333</c:v>
                </c:pt>
                <c:pt idx="705">
                  <c:v>6.4506845278440164</c:v>
                </c:pt>
                <c:pt idx="706">
                  <c:v>6.3080479490958279</c:v>
                </c:pt>
                <c:pt idx="707">
                  <c:v>6.1603758817801628</c:v>
                </c:pt>
                <c:pt idx="708">
                  <c:v>6.0077757943263137</c:v>
                </c:pt>
                <c:pt idx="709">
                  <c:v>5.8503588772085795</c:v>
                </c:pt>
                <c:pt idx="710">
                  <c:v>5.6882437741316512</c:v>
                </c:pt>
                <c:pt idx="711">
                  <c:v>5.5215535832804274</c:v>
                </c:pt>
                <c:pt idx="712">
                  <c:v>5.3504132869553551</c:v>
                </c:pt>
                <c:pt idx="713">
                  <c:v>5.1749482768198467</c:v>
                </c:pt>
                <c:pt idx="714">
                  <c:v>4.9952938106541369</c:v>
                </c:pt>
                <c:pt idx="715">
                  <c:v>4.8115853415970884</c:v>
                </c:pt>
                <c:pt idx="716">
                  <c:v>4.6239611680307027</c:v>
                </c:pt>
                <c:pt idx="717">
                  <c:v>4.4325633072272508</c:v>
                </c:pt>
                <c:pt idx="718">
                  <c:v>4.2375366896925613</c:v>
                </c:pt>
                <c:pt idx="719">
                  <c:v>4.0390298663449409</c:v>
                </c:pt>
                <c:pt idx="720">
                  <c:v>3.8371939508907413</c:v>
                </c:pt>
                <c:pt idx="721">
                  <c:v>3.6321822948627647</c:v>
                </c:pt>
                <c:pt idx="722">
                  <c:v>3.4241512613994871</c:v>
                </c:pt>
                <c:pt idx="723">
                  <c:v>3.2132602043304623</c:v>
                </c:pt>
                <c:pt idx="724">
                  <c:v>2.9996704434806651</c:v>
                </c:pt>
                <c:pt idx="725">
                  <c:v>2.7835451385812044</c:v>
                </c:pt>
                <c:pt idx="726">
                  <c:v>2.5650501848122951</c:v>
                </c:pt>
                <c:pt idx="727">
                  <c:v>2.3443533587473477</c:v>
                </c:pt>
                <c:pt idx="728">
                  <c:v>2.1216249090663162</c:v>
                </c:pt>
                <c:pt idx="729">
                  <c:v>1.897036715419139</c:v>
                </c:pt>
                <c:pt idx="730">
                  <c:v>1.6707583185843351</c:v>
                </c:pt>
                <c:pt idx="731">
                  <c:v>1.4429670133588954</c:v>
                </c:pt>
                <c:pt idx="732">
                  <c:v>1.2138390741512255</c:v>
                </c:pt>
                <c:pt idx="733">
                  <c:v>0.98354973684798075</c:v>
                </c:pt>
                <c:pt idx="734">
                  <c:v>0.75227518176182229</c:v>
                </c:pt>
                <c:pt idx="735">
                  <c:v>0.52019607433271797</c:v>
                </c:pt>
                <c:pt idx="736">
                  <c:v>0.28749436737021417</c:v>
                </c:pt>
                <c:pt idx="737">
                  <c:v>5.4351646105589707E-2</c:v>
                </c:pt>
                <c:pt idx="738">
                  <c:v>-0.17905137660836784</c:v>
                </c:pt>
                <c:pt idx="739">
                  <c:v>-0.41253521115217323</c:v>
                </c:pt>
                <c:pt idx="740">
                  <c:v>-0.64592068733873065</c:v>
                </c:pt>
                <c:pt idx="741">
                  <c:v>-0.87902544865531607</c:v>
                </c:pt>
                <c:pt idx="742">
                  <c:v>-1.1116671473387296</c:v>
                </c:pt>
                <c:pt idx="743">
                  <c:v>-1.3436650651865754</c:v>
                </c:pt>
                <c:pt idx="744">
                  <c:v>-1.574839452331082</c:v>
                </c:pt>
                <c:pt idx="745">
                  <c:v>-1.8050082224909507</c:v>
                </c:pt>
                <c:pt idx="746">
                  <c:v>-2.0339902966077097</c:v>
                </c:pt>
                <c:pt idx="747">
                  <c:v>-2.2616073151020979</c:v>
                </c:pt>
                <c:pt idx="748">
                  <c:v>-2.487681903680655</c:v>
                </c:pt>
                <c:pt idx="749">
                  <c:v>-2.7120329871015691</c:v>
                </c:pt>
                <c:pt idx="750">
                  <c:v>-2.9344883519555096</c:v>
                </c:pt>
                <c:pt idx="751">
                  <c:v>-3.1548757488937493</c:v>
                </c:pt>
                <c:pt idx="752">
                  <c:v>-3.3730186885662885</c:v>
                </c:pt>
                <c:pt idx="753">
                  <c:v>-3.5887489525853415</c:v>
                </c:pt>
                <c:pt idx="754">
                  <c:v>-3.8018963670930797</c:v>
                </c:pt>
                <c:pt idx="755">
                  <c:v>-4.0122916786396008</c:v>
                </c:pt>
                <c:pt idx="756">
                  <c:v>-4.2197669220775511</c:v>
                </c:pt>
                <c:pt idx="757">
                  <c:v>-4.4241616290067087</c:v>
                </c:pt>
                <c:pt idx="758">
                  <c:v>-4.6253157359633699</c:v>
                </c:pt>
                <c:pt idx="759">
                  <c:v>-4.8230666681424106</c:v>
                </c:pt>
                <c:pt idx="760">
                  <c:v>-5.0172620233452836</c:v>
                </c:pt>
                <c:pt idx="761">
                  <c:v>-5.2077483000711933</c:v>
                </c:pt>
                <c:pt idx="762">
                  <c:v>-5.3943723705166811</c:v>
                </c:pt>
                <c:pt idx="763">
                  <c:v>-5.5769887893514465</c:v>
                </c:pt>
                <c:pt idx="764">
                  <c:v>-5.7554514599401134</c:v>
                </c:pt>
                <c:pt idx="765">
                  <c:v>-5.9296178237984867</c:v>
                </c:pt>
                <c:pt idx="766">
                  <c:v>-6.0993482646343233</c:v>
                </c:pt>
                <c:pt idx="767">
                  <c:v>-6.2645087240246244</c:v>
                </c:pt>
                <c:pt idx="768">
                  <c:v>-6.4249677952074888</c:v>
                </c:pt>
                <c:pt idx="769">
                  <c:v>-6.5805966448298623</c:v>
                </c:pt>
                <c:pt idx="770">
                  <c:v>-6.7312726898761124</c:v>
                </c:pt>
                <c:pt idx="771">
                  <c:v>-6.876876707148325</c:v>
                </c:pt>
                <c:pt idx="772">
                  <c:v>-7.0172916243968295</c:v>
                </c:pt>
                <c:pt idx="773">
                  <c:v>-7.1524025611503426</c:v>
                </c:pt>
                <c:pt idx="774">
                  <c:v>-7.2820992976587195</c:v>
                </c:pt>
                <c:pt idx="775">
                  <c:v>-7.406281639833419</c:v>
                </c:pt>
                <c:pt idx="776">
                  <c:v>-7.5248474493071393</c:v>
                </c:pt>
                <c:pt idx="777">
                  <c:v>-7.6376998135330343</c:v>
                </c:pt>
                <c:pt idx="778">
                  <c:v>-7.7447477872145711</c:v>
                </c:pt>
                <c:pt idx="779">
                  <c:v>-7.8459069046245089</c:v>
                </c:pt>
                <c:pt idx="780">
                  <c:v>-7.9410912379996343</c:v>
                </c:pt>
                <c:pt idx="781">
                  <c:v>-8.030224454978379</c:v>
                </c:pt>
                <c:pt idx="782">
                  <c:v>-8.1132340574089721</c:v>
                </c:pt>
                <c:pt idx="783">
                  <c:v>-8.1900535768307758</c:v>
                </c:pt>
                <c:pt idx="784">
                  <c:v>-8.2606158295803862</c:v>
                </c:pt>
                <c:pt idx="785">
                  <c:v>-8.3248640904216895</c:v>
                </c:pt>
                <c:pt idx="786">
                  <c:v>-8.3827452626212615</c:v>
                </c:pt>
                <c:pt idx="787">
                  <c:v>-8.4342095691117756</c:v>
                </c:pt>
                <c:pt idx="788">
                  <c:v>-8.4792105219714653</c:v>
                </c:pt>
                <c:pt idx="789">
                  <c:v>-8.5177133537320167</c:v>
                </c:pt>
                <c:pt idx="790">
                  <c:v>-8.5496833131446603</c:v>
                </c:pt>
                <c:pt idx="791">
                  <c:v>-8.5750893564036073</c:v>
                </c:pt>
                <c:pt idx="792">
                  <c:v>-8.5939068641896057</c:v>
                </c:pt>
                <c:pt idx="793">
                  <c:v>-8.6061181724808069</c:v>
                </c:pt>
                <c:pt idx="794">
                  <c:v>-8.6117117982753051</c:v>
                </c:pt>
                <c:pt idx="795">
                  <c:v>-8.610678996610476</c:v>
                </c:pt>
                <c:pt idx="796">
                  <c:v>-8.6030169433372645</c:v>
                </c:pt>
                <c:pt idx="797">
                  <c:v>-8.5887291593964115</c:v>
                </c:pt>
                <c:pt idx="798">
                  <c:v>-8.5678222162881674</c:v>
                </c:pt>
                <c:pt idx="799">
                  <c:v>-8.5403079054631377</c:v>
                </c:pt>
                <c:pt idx="800">
                  <c:v>-8.5062023368592641</c:v>
                </c:pt>
                <c:pt idx="801">
                  <c:v>-8.4655308021698747</c:v>
                </c:pt>
                <c:pt idx="802">
                  <c:v>-8.418319110929275</c:v>
                </c:pt>
                <c:pt idx="803">
                  <c:v>-8.3645997738280009</c:v>
                </c:pt>
                <c:pt idx="804">
                  <c:v>-8.3044151213084501</c:v>
                </c:pt>
                <c:pt idx="805">
                  <c:v>-8.2378049027871292</c:v>
                </c:pt>
                <c:pt idx="806">
                  <c:v>-8.1648178923512802</c:v>
                </c:pt>
                <c:pt idx="807">
                  <c:v>-8.0855107697783684</c:v>
                </c:pt>
                <c:pt idx="808">
                  <c:v>-7.9999400498556827</c:v>
                </c:pt>
                <c:pt idx="809">
                  <c:v>-7.908167148700076</c:v>
                </c:pt>
                <c:pt idx="810">
                  <c:v>-7.8102587878745338</c:v>
                </c:pt>
                <c:pt idx="811">
                  <c:v>-7.7062908771505665</c:v>
                </c:pt>
                <c:pt idx="812">
                  <c:v>-7.5963373421717542</c:v>
                </c:pt>
                <c:pt idx="813">
                  <c:v>-7.480481830347669</c:v>
                </c:pt>
                <c:pt idx="814">
                  <c:v>-7.3588154673978678</c:v>
                </c:pt>
                <c:pt idx="815">
                  <c:v>-7.2314261970336977</c:v>
                </c:pt>
                <c:pt idx="816">
                  <c:v>-7.0984104578830323</c:v>
                </c:pt>
                <c:pt idx="817">
                  <c:v>-6.9598696257943766</c:v>
                </c:pt>
                <c:pt idx="818">
                  <c:v>-6.8159075472842137</c:v>
                </c:pt>
                <c:pt idx="819">
                  <c:v>-6.6666314367879247</c:v>
                </c:pt>
                <c:pt idx="820">
                  <c:v>-6.5121554678209046</c:v>
                </c:pt>
                <c:pt idx="821">
                  <c:v>-6.3525977375926228</c:v>
                </c:pt>
                <c:pt idx="822">
                  <c:v>-6.1880788585881321</c:v>
                </c:pt>
                <c:pt idx="823">
                  <c:v>-6.0187228618748563</c:v>
                </c:pt>
                <c:pt idx="824">
                  <c:v>-5.8446607513815927</c:v>
                </c:pt>
                <c:pt idx="825">
                  <c:v>-5.666027397572952</c:v>
                </c:pt>
                <c:pt idx="826">
                  <c:v>-5.4829600344559548</c:v>
                </c:pt>
                <c:pt idx="827">
                  <c:v>-5.2955979472374999</c:v>
                </c:pt>
                <c:pt idx="828">
                  <c:v>-5.1040823338802763</c:v>
                </c:pt>
                <c:pt idx="829">
                  <c:v>-4.9085574220444483</c:v>
                </c:pt>
                <c:pt idx="830">
                  <c:v>-4.7091741722506821</c:v>
                </c:pt>
                <c:pt idx="831">
                  <c:v>-4.506087251749527</c:v>
                </c:pt>
                <c:pt idx="832">
                  <c:v>-4.2994524374413601</c:v>
                </c:pt>
                <c:pt idx="833">
                  <c:v>-4.0894251150948788</c:v>
                </c:pt>
                <c:pt idx="834">
                  <c:v>-3.8761697107823587</c:v>
                </c:pt>
                <c:pt idx="835">
                  <c:v>-3.6598499955327042</c:v>
                </c:pt>
                <c:pt idx="836">
                  <c:v>-3.4406317113796128</c:v>
                </c:pt>
                <c:pt idx="837">
                  <c:v>-3.2186834219420497</c:v>
                </c:pt>
                <c:pt idx="838">
                  <c:v>-2.994175684493662</c:v>
                </c:pt>
                <c:pt idx="839">
                  <c:v>-2.7672817356762369</c:v>
                </c:pt>
                <c:pt idx="840">
                  <c:v>-2.5381764132366129</c:v>
                </c:pt>
                <c:pt idx="841">
                  <c:v>-2.3070358112726077</c:v>
                </c:pt>
                <c:pt idx="842">
                  <c:v>-2.0740380350795653</c:v>
                </c:pt>
                <c:pt idx="843">
                  <c:v>-1.8393631621802893</c:v>
                </c:pt>
                <c:pt idx="844">
                  <c:v>-1.6031922004658334</c:v>
                </c:pt>
                <c:pt idx="845">
                  <c:v>-1.3657069458489226</c:v>
                </c:pt>
                <c:pt idx="846">
                  <c:v>-1.1270908624679612</c:v>
                </c:pt>
                <c:pt idx="847">
                  <c:v>-0.88752821422553085</c:v>
                </c:pt>
                <c:pt idx="848">
                  <c:v>-0.6472046420385138</c:v>
                </c:pt>
                <c:pt idx="849">
                  <c:v>-0.40630631019420521</c:v>
                </c:pt>
                <c:pt idx="850">
                  <c:v>-0.16501592496504552</c:v>
                </c:pt>
                <c:pt idx="851">
                  <c:v>7.6477183069737734E-2</c:v>
                </c:pt>
                <c:pt idx="852">
                  <c:v>0.3179858430185768</c:v>
                </c:pt>
                <c:pt idx="853">
                  <c:v>0.55932507040650825</c:v>
                </c:pt>
                <c:pt idx="854">
                  <c:v>0.80031009182773871</c:v>
                </c:pt>
                <c:pt idx="855">
                  <c:v>1.040752810840802</c:v>
                </c:pt>
                <c:pt idx="856">
                  <c:v>1.2804650113162257</c:v>
                </c:pt>
                <c:pt idx="857">
                  <c:v>1.5192600169618284</c:v>
                </c:pt>
                <c:pt idx="858">
                  <c:v>1.7569531996854284</c:v>
                </c:pt>
                <c:pt idx="859">
                  <c:v>1.993362332995728</c:v>
                </c:pt>
                <c:pt idx="860">
                  <c:v>2.2283066897272126</c:v>
                </c:pt>
                <c:pt idx="861">
                  <c:v>2.4616035367898204</c:v>
                </c:pt>
                <c:pt idx="862">
                  <c:v>2.6930713297318292</c:v>
                </c:pt>
                <c:pt idx="863">
                  <c:v>2.9225313320217476</c:v>
                </c:pt>
                <c:pt idx="864">
                  <c:v>3.1498069512757447</c:v>
                </c:pt>
                <c:pt idx="865">
                  <c:v>3.3747204309511578</c:v>
                </c:pt>
                <c:pt idx="866">
                  <c:v>3.5970961894146409</c:v>
                </c:pt>
                <c:pt idx="867">
                  <c:v>3.81676252662642</c:v>
                </c:pt>
                <c:pt idx="868">
                  <c:v>4.033549883374647</c:v>
                </c:pt>
                <c:pt idx="869">
                  <c:v>4.2472861474778245</c:v>
                </c:pt>
                <c:pt idx="870">
                  <c:v>4.4578092080155614</c:v>
                </c:pt>
                <c:pt idx="871">
                  <c:v>4.664958048030253</c:v>
                </c:pt>
                <c:pt idx="872">
                  <c:v>4.8685685299692283</c:v>
                </c:pt>
                <c:pt idx="873">
                  <c:v>5.0684858951947103</c:v>
                </c:pt>
                <c:pt idx="874">
                  <c:v>5.2645545251494648</c:v>
                </c:pt>
                <c:pt idx="875">
                  <c:v>5.4566208038956292</c:v>
                </c:pt>
                <c:pt idx="876">
                  <c:v>5.6445334717462856</c:v>
                </c:pt>
                <c:pt idx="877">
                  <c:v>5.8281498185351053</c:v>
                </c:pt>
                <c:pt idx="878">
                  <c:v>6.0073285757323971</c:v>
                </c:pt>
                <c:pt idx="879">
                  <c:v>6.1819269832116071</c:v>
                </c:pt>
                <c:pt idx="880">
                  <c:v>6.3518134553726995</c:v>
                </c:pt>
                <c:pt idx="881">
                  <c:v>6.5168562905574605</c:v>
                </c:pt>
                <c:pt idx="882">
                  <c:v>6.6769251245368828</c:v>
                </c:pt>
                <c:pt idx="883">
                  <c:v>6.8318982189578108</c:v>
                </c:pt>
                <c:pt idx="884">
                  <c:v>6.9816541064352231</c:v>
                </c:pt>
                <c:pt idx="885">
                  <c:v>7.126075758098148</c:v>
                </c:pt>
                <c:pt idx="886">
                  <c:v>7.2650499649583704</c:v>
                </c:pt>
                <c:pt idx="887">
                  <c:v>7.398469930174695</c:v>
                </c:pt>
                <c:pt idx="888">
                  <c:v>7.5262323387105692</c:v>
                </c:pt>
                <c:pt idx="889">
                  <c:v>7.6482372542484525</c:v>
                </c:pt>
                <c:pt idx="890">
                  <c:v>7.7643917706079169</c:v>
                </c:pt>
                <c:pt idx="891">
                  <c:v>7.8746070950598535</c:v>
                </c:pt>
                <c:pt idx="892">
                  <c:v>7.9787973126596423</c:v>
                </c:pt>
                <c:pt idx="893">
                  <c:v>8.0768793996714177</c:v>
                </c:pt>
                <c:pt idx="894">
                  <c:v>8.1687756645207976</c:v>
                </c:pt>
                <c:pt idx="895">
                  <c:v>8.2544190841851197</c:v>
                </c:pt>
                <c:pt idx="896">
                  <c:v>8.333741305169335</c:v>
                </c:pt>
                <c:pt idx="897">
                  <c:v>8.4066797840115619</c:v>
                </c:pt>
                <c:pt idx="898">
                  <c:v>8.4731784986360879</c:v>
                </c:pt>
                <c:pt idx="899">
                  <c:v>8.533188430138809</c:v>
                </c:pt>
                <c:pt idx="900">
                  <c:v>8.5866595902180514</c:v>
                </c:pt>
                <c:pt idx="901">
                  <c:v>8.633552047245173</c:v>
                </c:pt>
                <c:pt idx="902">
                  <c:v>8.6738301333296928</c:v>
                </c:pt>
                <c:pt idx="903">
                  <c:v>8.7074646077094364</c:v>
                </c:pt>
                <c:pt idx="904">
                  <c:v>8.7344258794453093</c:v>
                </c:pt>
                <c:pt idx="905">
                  <c:v>8.7546951483477784</c:v>
                </c:pt>
                <c:pt idx="906">
                  <c:v>8.7682575420850704</c:v>
                </c:pt>
                <c:pt idx="907">
                  <c:v>8.7751017741448116</c:v>
                </c:pt>
                <c:pt idx="908">
                  <c:v>8.7752200799047984</c:v>
                </c:pt>
                <c:pt idx="909">
                  <c:v>8.7686166143558957</c:v>
                </c:pt>
                <c:pt idx="910">
                  <c:v>8.7552957141343217</c:v>
                </c:pt>
                <c:pt idx="911">
                  <c:v>8.7352655548927629</c:v>
                </c:pt>
                <c:pt idx="912">
                  <c:v>8.7085408344021307</c:v>
                </c:pt>
                <c:pt idx="913">
                  <c:v>8.6751432693599355</c:v>
                </c:pt>
                <c:pt idx="914">
                  <c:v>8.6351007870805674</c:v>
                </c:pt>
                <c:pt idx="915">
                  <c:v>8.5884440484796478</c:v>
                </c:pt>
                <c:pt idx="916">
                  <c:v>8.5352095968423658</c:v>
                </c:pt>
                <c:pt idx="917">
                  <c:v>8.4754402481502229</c:v>
                </c:pt>
                <c:pt idx="918">
                  <c:v>8.4091817626887018</c:v>
                </c:pt>
                <c:pt idx="919">
                  <c:v>8.336484980690841</c:v>
                </c:pt>
                <c:pt idx="920">
                  <c:v>8.2574048872724664</c:v>
                </c:pt>
                <c:pt idx="921">
                  <c:v>8.1720054422717148</c:v>
                </c:pt>
                <c:pt idx="922">
                  <c:v>8.0803508831083839</c:v>
                </c:pt>
                <c:pt idx="923">
                  <c:v>7.9825118751045565</c:v>
                </c:pt>
                <c:pt idx="924">
                  <c:v>7.8785685973438673</c:v>
                </c:pt>
                <c:pt idx="925">
                  <c:v>7.7685983094454114</c:v>
                </c:pt>
                <c:pt idx="926">
                  <c:v>7.6526869251270346</c:v>
                </c:pt>
                <c:pt idx="927">
                  <c:v>7.5309278614334456</c:v>
                </c:pt>
                <c:pt idx="928">
                  <c:v>7.4034139366353173</c:v>
                </c:pt>
                <c:pt idx="929">
                  <c:v>7.2702424055241641</c:v>
                </c:pt>
                <c:pt idx="930">
                  <c:v>7.1315153329279228</c:v>
                </c:pt>
                <c:pt idx="931">
                  <c:v>6.9873434463211845</c:v>
                </c:pt>
                <c:pt idx="932">
                  <c:v>6.8378349338120419</c:v>
                </c:pt>
                <c:pt idx="933">
                  <c:v>6.6831071208584421</c:v>
                </c:pt>
                <c:pt idx="934">
                  <c:v>6.5232841981614698</c:v>
                </c:pt>
                <c:pt idx="935">
                  <c:v>6.3584865332441511</c:v>
                </c:pt>
                <c:pt idx="936">
                  <c:v>6.1888423198475033</c:v>
                </c:pt>
                <c:pt idx="937">
                  <c:v>6.0144839933021776</c:v>
                </c:pt>
                <c:pt idx="938">
                  <c:v>5.8355457376627982</c:v>
                </c:pt>
                <c:pt idx="939">
                  <c:v>5.6521643572882203</c:v>
                </c:pt>
                <c:pt idx="940">
                  <c:v>5.4644828429943511</c:v>
                </c:pt>
                <c:pt idx="941">
                  <c:v>5.2726473123453079</c:v>
                </c:pt>
                <c:pt idx="942">
                  <c:v>5.0768055776167555</c:v>
                </c:pt>
                <c:pt idx="943">
                  <c:v>4.877108026209819</c:v>
                </c:pt>
                <c:pt idx="944">
                  <c:v>4.6737111527803643</c:v>
                </c:pt>
                <c:pt idx="945">
                  <c:v>4.4667744315281181</c:v>
                </c:pt>
                <c:pt idx="946">
                  <c:v>4.2564587925971846</c:v>
                </c:pt>
                <c:pt idx="947">
                  <c:v>4.0429262899259193</c:v>
                </c:pt>
                <c:pt idx="948">
                  <c:v>3.8263399438098631</c:v>
                </c:pt>
                <c:pt idx="949">
                  <c:v>3.6068648396805321</c:v>
                </c:pt>
                <c:pt idx="950">
                  <c:v>3.3846718139505492</c:v>
                </c:pt>
                <c:pt idx="951">
                  <c:v>3.1599344114259846</c:v>
                </c:pt>
                <c:pt idx="952">
                  <c:v>2.9328262726404764</c:v>
                </c:pt>
                <c:pt idx="953">
                  <c:v>2.7035196183766672</c:v>
                </c:pt>
                <c:pt idx="954">
                  <c:v>2.4721946673001014</c:v>
                </c:pt>
                <c:pt idx="955">
                  <c:v>2.2390299277220613</c:v>
                </c:pt>
                <c:pt idx="956">
                  <c:v>2.004204811676757</c:v>
                </c:pt>
                <c:pt idx="957">
                  <c:v>1.7679004744602766</c:v>
                </c:pt>
                <c:pt idx="958">
                  <c:v>1.5302989765976853</c:v>
                </c:pt>
                <c:pt idx="959">
                  <c:v>1.2915839603996637</c:v>
                </c:pt>
                <c:pt idx="960">
                  <c:v>1.0519395634976858</c:v>
                </c:pt>
                <c:pt idx="961">
                  <c:v>0.81155006684695907</c:v>
                </c:pt>
                <c:pt idx="962">
                  <c:v>0.5706006432965901</c:v>
                </c:pt>
                <c:pt idx="963">
                  <c:v>0.32927731331375676</c:v>
                </c:pt>
                <c:pt idx="964">
                  <c:v>8.7765898792445507E-2</c:v>
                </c:pt>
                <c:pt idx="965">
                  <c:v>-0.15374812264737467</c:v>
                </c:pt>
                <c:pt idx="966">
                  <c:v>-0.39507873983046438</c:v>
                </c:pt>
                <c:pt idx="967">
                  <c:v>-0.63604027788136319</c:v>
                </c:pt>
                <c:pt idx="968">
                  <c:v>-0.87644682138673291</c:v>
                </c:pt>
                <c:pt idx="969">
                  <c:v>-1.1161130674701656</c:v>
                </c:pt>
                <c:pt idx="970">
                  <c:v>-1.35485830562896</c:v>
                </c:pt>
                <c:pt idx="971">
                  <c:v>-1.5924963328853023</c:v>
                </c:pt>
                <c:pt idx="972">
                  <c:v>-1.8288442342791269</c:v>
                </c:pt>
                <c:pt idx="973">
                  <c:v>-2.0637224051239671</c:v>
                </c:pt>
                <c:pt idx="974">
                  <c:v>-2.2969525702194549</c:v>
                </c:pt>
                <c:pt idx="975">
                  <c:v>-2.5283542433455302</c:v>
                </c:pt>
                <c:pt idx="976">
                  <c:v>-2.7577479232529591</c:v>
                </c:pt>
                <c:pt idx="977">
                  <c:v>-2.9849567448846992</c:v>
                </c:pt>
                <c:pt idx="978">
                  <c:v>-3.2098069784931673</c:v>
                </c:pt>
                <c:pt idx="979">
                  <c:v>-3.4321283728643803</c:v>
                </c:pt>
                <c:pt idx="980">
                  <c:v>-3.6517532419442364</c:v>
                </c:pt>
                <c:pt idx="981">
                  <c:v>-3.8685129475770266</c:v>
                </c:pt>
                <c:pt idx="982">
                  <c:v>-4.0822410811566376</c:v>
                </c:pt>
                <c:pt idx="983">
                  <c:v>-4.292775069106824</c:v>
                </c:pt>
                <c:pt idx="984">
                  <c:v>-4.4999554944315356</c:v>
                </c:pt>
                <c:pt idx="985">
                  <c:v>-4.7036227728666686</c:v>
                </c:pt>
                <c:pt idx="986">
                  <c:v>-4.9036204755579869</c:v>
                </c:pt>
                <c:pt idx="987">
                  <c:v>-5.0997970185199337</c:v>
                </c:pt>
                <c:pt idx="988">
                  <c:v>-5.2920039038261413</c:v>
                </c:pt>
                <c:pt idx="989">
                  <c:v>-5.4800910069642024</c:v>
                </c:pt>
                <c:pt idx="990">
                  <c:v>-5.6639191114331755</c:v>
                </c:pt>
                <c:pt idx="991">
                  <c:v>-5.8433509810428159</c:v>
                </c:pt>
                <c:pt idx="992">
                  <c:v>-6.0182471242037794</c:v>
                </c:pt>
                <c:pt idx="993">
                  <c:v>-6.1884782715526265</c:v>
                </c:pt>
                <c:pt idx="994">
                  <c:v>-6.3539151145212047</c:v>
                </c:pt>
                <c:pt idx="995">
                  <c:v>-6.5144311445863252</c:v>
                </c:pt>
                <c:pt idx="996">
                  <c:v>-6.6699029829409797</c:v>
                </c:pt>
                <c:pt idx="997">
                  <c:v>-6.8202165491524775</c:v>
                </c:pt>
                <c:pt idx="998">
                  <c:v>-6.9652599280384315</c:v>
                </c:pt>
                <c:pt idx="999">
                  <c:v>-7.1049204105869821</c:v>
                </c:pt>
                <c:pt idx="1000">
                  <c:v>-7.2390971336492838</c:v>
                </c:pt>
                <c:pt idx="1001">
                  <c:v>-7.3676897623636206</c:v>
                </c:pt>
                <c:pt idx="1002">
                  <c:v>-7.4905999161145083</c:v>
                </c:pt>
                <c:pt idx="1003">
                  <c:v>-7.6077384289386965</c:v>
                </c:pt>
                <c:pt idx="1004">
                  <c:v>-7.719016966087719</c:v>
                </c:pt>
                <c:pt idx="1005">
                  <c:v>-7.8243521625814818</c:v>
                </c:pt>
                <c:pt idx="1006">
                  <c:v>-7.9236649751462025</c:v>
                </c:pt>
                <c:pt idx="1007">
                  <c:v>-8.0168832446362703</c:v>
                </c:pt>
                <c:pt idx="1008">
                  <c:v>-8.1039387354624672</c:v>
                </c:pt>
                <c:pt idx="1009">
                  <c:v>-8.184767001918253</c:v>
                </c:pt>
                <c:pt idx="1010">
                  <c:v>-8.2593110086748176</c:v>
                </c:pt>
                <c:pt idx="1011">
                  <c:v>-8.3275181828681575</c:v>
                </c:pt>
                <c:pt idx="1012">
                  <c:v>-8.3893391469244936</c:v>
                </c:pt>
                <c:pt idx="1013">
                  <c:v>-8.44472770022543</c:v>
                </c:pt>
                <c:pt idx="1014">
                  <c:v>-8.4936432280781347</c:v>
                </c:pt>
                <c:pt idx="1015">
                  <c:v>-8.5360560059255786</c:v>
                </c:pt>
                <c:pt idx="1016">
                  <c:v>-8.5719351679750755</c:v>
                </c:pt>
                <c:pt idx="1017">
                  <c:v>-8.6012558152155343</c:v>
                </c:pt>
                <c:pt idx="1018">
                  <c:v>-8.623999694169699</c:v>
                </c:pt>
                <c:pt idx="1019">
                  <c:v>-8.6401556459956321</c:v>
                </c:pt>
                <c:pt idx="1020">
                  <c:v>-8.6497116011768682</c:v>
                </c:pt>
                <c:pt idx="1021">
                  <c:v>-8.6526655728254287</c:v>
                </c:pt>
                <c:pt idx="1022">
                  <c:v>-8.6490198309801212</c:v>
                </c:pt>
                <c:pt idx="1023">
                  <c:v>-8.6387830332589779</c:v>
                </c:pt>
                <c:pt idx="1024">
                  <c:v>-8.6219634148732478</c:v>
                </c:pt>
                <c:pt idx="1025">
                  <c:v>-8.5985798969595031</c:v>
                </c:pt>
                <c:pt idx="1026">
                  <c:v>-8.5686551912060533</c:v>
                </c:pt>
                <c:pt idx="1027">
                  <c:v>-8.5322154254749982</c:v>
                </c:pt>
                <c:pt idx="1028">
                  <c:v>-8.4892900477025215</c:v>
                </c:pt>
                <c:pt idx="1029">
                  <c:v>-8.439920191648131</c:v>
                </c:pt>
                <c:pt idx="1030">
                  <c:v>-8.3841469071782431</c:v>
                </c:pt>
                <c:pt idx="1031">
                  <c:v>-8.3220147861397464</c:v>
                </c:pt>
                <c:pt idx="1032">
                  <c:v>-8.2535746142430675</c:v>
                </c:pt>
                <c:pt idx="1033">
                  <c:v>-8.1788838369575654</c:v>
                </c:pt>
                <c:pt idx="1034">
                  <c:v>-8.0980057206200389</c:v>
                </c:pt>
                <c:pt idx="1035">
                  <c:v>-8.01100584519655</c:v>
                </c:pt>
                <c:pt idx="1036">
                  <c:v>-7.9179552232105967</c:v>
                </c:pt>
                <c:pt idx="1037">
                  <c:v>-7.8189306606406115</c:v>
                </c:pt>
                <c:pt idx="1038">
                  <c:v>-7.7140113995313184</c:v>
                </c:pt>
                <c:pt idx="1039">
                  <c:v>-7.6032812251018198</c:v>
                </c:pt>
                <c:pt idx="1040">
                  <c:v>-7.486827502627353</c:v>
                </c:pt>
                <c:pt idx="1041">
                  <c:v>-7.3647459797337671</c:v>
                </c:pt>
                <c:pt idx="1042">
                  <c:v>-7.2371320622419786</c:v>
                </c:pt>
                <c:pt idx="1043">
                  <c:v>-7.1040869380278515</c:v>
                </c:pt>
                <c:pt idx="1044">
                  <c:v>-6.9657206369961999</c:v>
                </c:pt>
                <c:pt idx="1045">
                  <c:v>-6.8221395725688208</c:v>
                </c:pt>
                <c:pt idx="1046">
                  <c:v>-6.6734580905799001</c:v>
                </c:pt>
                <c:pt idx="1047">
                  <c:v>-6.5197972944774927</c:v>
                </c:pt>
                <c:pt idx="1048">
                  <c:v>-6.3612769198564463</c:v>
                </c:pt>
                <c:pt idx="1049">
                  <c:v>-6.1980203470673416</c:v>
                </c:pt>
                <c:pt idx="1050">
                  <c:v>-6.0301549527457254</c:v>
                </c:pt>
                <c:pt idx="1051">
                  <c:v>-5.857815941153671</c:v>
                </c:pt>
                <c:pt idx="1052">
                  <c:v>-5.6811351216335462</c:v>
                </c:pt>
                <c:pt idx="1053">
                  <c:v>-5.5002525655452228</c:v>
                </c:pt>
                <c:pt idx="1054">
                  <c:v>-5.3153143151481155</c:v>
                </c:pt>
                <c:pt idx="1055">
                  <c:v>-5.1264616769556195</c:v>
                </c:pt>
                <c:pt idx="1056">
                  <c:v>-4.9338428537063415</c:v>
                </c:pt>
                <c:pt idx="1057">
                  <c:v>-4.7376093431261586</c:v>
                </c:pt>
                <c:pt idx="1058">
                  <c:v>-4.5379134292821783</c:v>
                </c:pt>
                <c:pt idx="1059">
                  <c:v>-4.3349090392235547</c:v>
                </c:pt>
                <c:pt idx="1060">
                  <c:v>-4.1287552950494177</c:v>
                </c:pt>
                <c:pt idx="1061">
                  <c:v>-3.9196134409812227</c:v>
                </c:pt>
                <c:pt idx="1062">
                  <c:v>-3.7076453989827813</c:v>
                </c:pt>
                <c:pt idx="1063">
                  <c:v>-3.4930146377178239</c:v>
                </c:pt>
                <c:pt idx="1064">
                  <c:v>-3.2758896941187197</c:v>
                </c:pt>
                <c:pt idx="1065">
                  <c:v>-3.0564410360190037</c:v>
                </c:pt>
                <c:pt idx="1066">
                  <c:v>-2.8348395298092539</c:v>
                </c:pt>
                <c:pt idx="1067">
                  <c:v>-2.6112561004613108</c:v>
                </c:pt>
                <c:pt idx="1068">
                  <c:v>-2.3858615671899899</c:v>
                </c:pt>
                <c:pt idx="1069">
                  <c:v>-2.1588277362611792</c:v>
                </c:pt>
                <c:pt idx="1070">
                  <c:v>-1.9303310818012862</c:v>
                </c:pt>
                <c:pt idx="1071">
                  <c:v>-1.7005496991110509</c:v>
                </c:pt>
                <c:pt idx="1072">
                  <c:v>-1.4696606888443</c:v>
                </c:pt>
                <c:pt idx="1073">
                  <c:v>-1.237838639315044</c:v>
                </c:pt>
                <c:pt idx="1074">
                  <c:v>-1.0052650428636187</c:v>
                </c:pt>
                <c:pt idx="1075">
                  <c:v>-0.77211858729553851</c:v>
                </c:pt>
                <c:pt idx="1076">
                  <c:v>-0.53857777057915435</c:v>
                </c:pt>
                <c:pt idx="1077">
                  <c:v>-0.30482174194980916</c:v>
                </c:pt>
                <c:pt idx="1078">
                  <c:v>-7.1029466381574535E-2</c:v>
                </c:pt>
                <c:pt idx="1079">
                  <c:v>0.16261959541132323</c:v>
                </c:pt>
                <c:pt idx="1080">
                  <c:v>0.39594656906103665</c:v>
                </c:pt>
                <c:pt idx="1081">
                  <c:v>0.62877351323274089</c:v>
                </c:pt>
                <c:pt idx="1082">
                  <c:v>0.86092266482088986</c:v>
                </c:pt>
                <c:pt idx="1083">
                  <c:v>1.0922164760702924</c:v>
                </c:pt>
                <c:pt idx="1084">
                  <c:v>1.3224786527023946</c:v>
                </c:pt>
                <c:pt idx="1085">
                  <c:v>1.5515342906441103</c:v>
                </c:pt>
                <c:pt idx="1086">
                  <c:v>1.7792089883321154</c:v>
                </c:pt>
                <c:pt idx="1087">
                  <c:v>2.0053297058133106</c:v>
                </c:pt>
                <c:pt idx="1088">
                  <c:v>2.2297241762754809</c:v>
                </c:pt>
                <c:pt idx="1089">
                  <c:v>2.4522217466241027</c:v>
                </c:pt>
                <c:pt idx="1090">
                  <c:v>2.6726573439652155</c:v>
                </c:pt>
                <c:pt idx="1091">
                  <c:v>2.89086137656057</c:v>
                </c:pt>
                <c:pt idx="1092">
                  <c:v>3.1066684992932161</c:v>
                </c:pt>
                <c:pt idx="1093">
                  <c:v>3.3199176200804774</c:v>
                </c:pt>
                <c:pt idx="1094">
                  <c:v>3.5304499024400293</c:v>
                </c:pt>
                <c:pt idx="1095">
                  <c:v>3.7381052075508641</c:v>
                </c:pt>
                <c:pt idx="1096">
                  <c:v>3.9427252720389023</c:v>
                </c:pt>
                <c:pt idx="1097">
                  <c:v>4.1441553402371678</c:v>
                </c:pt>
                <c:pt idx="1098">
                  <c:v>4.3422446436033688</c:v>
                </c:pt>
                <c:pt idx="1099">
                  <c:v>4.5368467235236594</c:v>
                </c:pt>
                <c:pt idx="1100">
                  <c:v>4.7278184968148649</c:v>
                </c:pt>
                <c:pt idx="1101">
                  <c:v>4.9150167166544589</c:v>
                </c:pt>
                <c:pt idx="1102">
                  <c:v>5.0983011317590687</c:v>
                </c:pt>
                <c:pt idx="1103">
                  <c:v>5.2775360687464143</c:v>
                </c:pt>
                <c:pt idx="1104">
                  <c:v>5.4525897299416872</c:v>
                </c:pt>
                <c:pt idx="1105">
                  <c:v>5.6233308451835056</c:v>
                </c:pt>
                <c:pt idx="1106">
                  <c:v>5.7896319695717846</c:v>
                </c:pt>
                <c:pt idx="1107">
                  <c:v>5.9513711474369</c:v>
                </c:pt>
                <c:pt idx="1108">
                  <c:v>6.1084301275027864</c:v>
                </c:pt>
                <c:pt idx="1109">
                  <c:v>6.2606896236981875</c:v>
                </c:pt>
                <c:pt idx="1110">
                  <c:v>6.4080418227193485</c:v>
                </c:pt>
                <c:pt idx="1111">
                  <c:v>6.5503814288266096</c:v>
                </c:pt>
                <c:pt idx="1112">
                  <c:v>6.6876014001863506</c:v>
                </c:pt>
                <c:pt idx="1113">
                  <c:v>6.8196053981297258</c:v>
                </c:pt>
                <c:pt idx="1114">
                  <c:v>6.9462974969594171</c:v>
                </c:pt>
                <c:pt idx="1115">
                  <c:v>7.0675849940676088</c:v>
                </c:pt>
                <c:pt idx="1116">
                  <c:v>7.1833787101308912</c:v>
                </c:pt>
                <c:pt idx="1117">
                  <c:v>7.293599127972894</c:v>
                </c:pt>
                <c:pt idx="1118">
                  <c:v>7.3981692293529306</c:v>
                </c:pt>
                <c:pt idx="1119">
                  <c:v>7.4970115055308106</c:v>
                </c:pt>
                <c:pt idx="1120">
                  <c:v>7.5900605663649756</c:v>
                </c:pt>
                <c:pt idx="1121">
                  <c:v>7.6772517919275636</c:v>
                </c:pt>
                <c:pt idx="1122">
                  <c:v>7.7585227274685638</c:v>
                </c:pt>
                <c:pt idx="1123">
                  <c:v>7.8338203126656163</c:v>
                </c:pt>
                <c:pt idx="1124">
                  <c:v>7.9030924668979567</c:v>
                </c:pt>
                <c:pt idx="1125">
                  <c:v>7.9662921964055808</c:v>
                </c:pt>
                <c:pt idx="1126">
                  <c:v>8.0233769147537366</c:v>
                </c:pt>
                <c:pt idx="1127">
                  <c:v>8.0743109737292418</c:v>
                </c:pt>
                <c:pt idx="1128">
                  <c:v>8.1190626712201794</c:v>
                </c:pt>
                <c:pt idx="1129">
                  <c:v>8.1576040859946399</c:v>
                </c:pt>
                <c:pt idx="1130">
                  <c:v>8.1899146666806093</c:v>
                </c:pt>
                <c:pt idx="1131">
                  <c:v>8.2159782523930946</c:v>
                </c:pt>
                <c:pt idx="1132">
                  <c:v>8.2357817741853925</c:v>
                </c:pt>
                <c:pt idx="1133">
                  <c:v>8.2493152054512482</c:v>
                </c:pt>
                <c:pt idx="1134">
                  <c:v>8.2565739397696252</c:v>
                </c:pt>
                <c:pt idx="1135">
                  <c:v>8.2575640641561971</c:v>
                </c:pt>
                <c:pt idx="1136">
                  <c:v>8.2522902969229524</c:v>
                </c:pt>
                <c:pt idx="1137">
                  <c:v>8.2407630651463784</c:v>
                </c:pt>
                <c:pt idx="1138">
                  <c:v>8.2229991531136388</c:v>
                </c:pt>
                <c:pt idx="1139">
                  <c:v>8.1990221213892926</c:v>
                </c:pt>
                <c:pt idx="1140">
                  <c:v>8.1688542717661825</c:v>
                </c:pt>
                <c:pt idx="1141">
                  <c:v>8.1325276111508344</c:v>
                </c:pt>
                <c:pt idx="1142">
                  <c:v>8.0900779967908676</c:v>
                </c:pt>
                <c:pt idx="1143">
                  <c:v>8.041547238227972</c:v>
                </c:pt>
                <c:pt idx="1144">
                  <c:v>7.9869762590087969</c:v>
                </c:pt>
                <c:pt idx="1145">
                  <c:v>7.9264161771334534</c:v>
                </c:pt>
                <c:pt idx="1146">
                  <c:v>7.8599213822428675</c:v>
                </c:pt>
                <c:pt idx="1147">
                  <c:v>7.7875491342689047</c:v>
                </c:pt>
                <c:pt idx="1148">
                  <c:v>7.7093594408529649</c:v>
                </c:pt>
                <c:pt idx="1149">
                  <c:v>7.6254233971260463</c:v>
                </c:pt>
                <c:pt idx="1150">
                  <c:v>7.5358113905585631</c:v>
                </c:pt>
                <c:pt idx="1151">
                  <c:v>7.4405967019557391</c:v>
                </c:pt>
                <c:pt idx="1152">
                  <c:v>7.3398581330406989</c:v>
                </c:pt>
                <c:pt idx="1153">
                  <c:v>7.2336804486474584</c:v>
                </c:pt>
                <c:pt idx="1154">
                  <c:v>7.1221535147451496</c:v>
                </c:pt>
                <c:pt idx="1155">
                  <c:v>7.0053687687530353</c:v>
                </c:pt>
                <c:pt idx="1156">
                  <c:v>6.8834223166789901</c:v>
                </c:pt>
                <c:pt idx="1157">
                  <c:v>6.7564152729007798</c:v>
                </c:pt>
                <c:pt idx="1158">
                  <c:v>6.6244503823553273</c:v>
                </c:pt>
                <c:pt idx="1159">
                  <c:v>6.4876341079326991</c:v>
                </c:pt>
                <c:pt idx="1160">
                  <c:v>6.3460756483717784</c:v>
                </c:pt>
                <c:pt idx="1161">
                  <c:v>6.1998917223091636</c:v>
                </c:pt>
                <c:pt idx="1162">
                  <c:v>6.0491978266358695</c:v>
                </c:pt>
                <c:pt idx="1163">
                  <c:v>5.8941143436419212</c:v>
                </c:pt>
                <c:pt idx="1164">
                  <c:v>5.7347695850598974</c:v>
                </c:pt>
                <c:pt idx="1165">
                  <c:v>5.5712873184216578</c:v>
                </c:pt>
                <c:pt idx="1166">
                  <c:v>5.403798301633925</c:v>
                </c:pt>
                <c:pt idx="1167">
                  <c:v>5.232439094683544</c:v>
                </c:pt>
                <c:pt idx="1168">
                  <c:v>5.0573439215075231</c:v>
                </c:pt>
                <c:pt idx="1169">
                  <c:v>4.878649670784549</c:v>
                </c:pt>
                <c:pt idx="1170">
                  <c:v>4.6964962365003817</c:v>
                </c:pt>
                <c:pt idx="1171">
                  <c:v>4.5110303391889168</c:v>
                </c:pt>
                <c:pt idx="1172">
                  <c:v>4.3223942941567062</c:v>
                </c:pt>
                <c:pt idx="1173">
                  <c:v>4.1307376600688865</c:v>
                </c:pt>
                <c:pt idx="1174">
                  <c:v>3.9362149403659421</c:v>
                </c:pt>
                <c:pt idx="1175">
                  <c:v>3.738974870042616</c:v>
                </c:pt>
                <c:pt idx="1176">
                  <c:v>3.5391720419404291</c:v>
                </c:pt>
                <c:pt idx="1177">
                  <c:v>3.336963300731246</c:v>
                </c:pt>
                <c:pt idx="1178">
                  <c:v>3.1325052303953451</c:v>
                </c:pt>
                <c:pt idx="1179">
                  <c:v>2.925955007894415</c:v>
                </c:pt>
                <c:pt idx="1180">
                  <c:v>2.7174739531785903</c:v>
                </c:pt>
                <c:pt idx="1181">
                  <c:v>2.5072244551080725</c:v>
                </c:pt>
                <c:pt idx="1182">
                  <c:v>2.2953685268316462</c:v>
                </c:pt>
                <c:pt idx="1183">
                  <c:v>2.0820686754130913</c:v>
                </c:pt>
                <c:pt idx="1184">
                  <c:v>1.867491424975894</c:v>
                </c:pt>
                <c:pt idx="1185">
                  <c:v>1.6518041818181557</c:v>
                </c:pt>
                <c:pt idx="1186">
                  <c:v>1.435173705454786</c:v>
                </c:pt>
                <c:pt idx="1187">
                  <c:v>1.2177657729266935</c:v>
                </c:pt>
                <c:pt idx="1188">
                  <c:v>0.99974501964439622</c:v>
                </c:pt>
                <c:pt idx="1189">
                  <c:v>0.78127603826681125</c:v>
                </c:pt>
                <c:pt idx="1190">
                  <c:v>0.56252706646698314</c:v>
                </c:pt>
                <c:pt idx="1191">
                  <c:v>0.34366694807987563</c:v>
                </c:pt>
                <c:pt idx="1192">
                  <c:v>0.12486252598468857</c:v>
                </c:pt>
                <c:pt idx="1193">
                  <c:v>-9.3722866020874152E-2</c:v>
                </c:pt>
                <c:pt idx="1194">
                  <c:v>-0.3119199764346906</c:v>
                </c:pt>
                <c:pt idx="1195">
                  <c:v>-0.52956333334787675</c:v>
                </c:pt>
                <c:pt idx="1196">
                  <c:v>-0.74648861764876762</c:v>
                </c:pt>
                <c:pt idx="1197">
                  <c:v>-0.96253180899983537</c:v>
                </c:pt>
                <c:pt idx="1198">
                  <c:v>-1.1775300076347845</c:v>
                </c:pt>
                <c:pt idx="1199">
                  <c:v>-1.3913207398279102</c:v>
                </c:pt>
                <c:pt idx="1200">
                  <c:v>-1.6037430246665605</c:v>
                </c:pt>
                <c:pt idx="1201">
                  <c:v>-1.8146377046522855</c:v>
                </c:pt>
                <c:pt idx="1202">
                  <c:v>-2.0238466740533947</c:v>
                </c:pt>
                <c:pt idx="1203">
                  <c:v>-2.2312128984424611</c:v>
                </c:pt>
                <c:pt idx="1204">
                  <c:v>-2.4365814345101162</c:v>
                </c:pt>
                <c:pt idx="1205">
                  <c:v>-2.6397995477742171</c:v>
                </c:pt>
                <c:pt idx="1206">
                  <c:v>-2.8407158051690726</c:v>
                </c:pt>
                <c:pt idx="1207">
                  <c:v>-3.0391809137569181</c:v>
                </c:pt>
                <c:pt idx="1208">
                  <c:v>-3.235047111211439</c:v>
                </c:pt>
                <c:pt idx="1209">
                  <c:v>-3.4281689847085737</c:v>
                </c:pt>
                <c:pt idx="1210">
                  <c:v>-3.6184074151041434</c:v>
                </c:pt>
                <c:pt idx="1211">
                  <c:v>-3.8056194549832196</c:v>
                </c:pt>
                <c:pt idx="1212">
                  <c:v>-3.9896670706408672</c:v>
                </c:pt>
                <c:pt idx="1213">
                  <c:v>-4.1704171244505481</c:v>
                </c:pt>
                <c:pt idx="1214">
                  <c:v>-4.3477393528482002</c:v>
                </c:pt>
                <c:pt idx="1215">
                  <c:v>-4.521502783294566</c:v>
                </c:pt>
                <c:pt idx="1216">
                  <c:v>-4.6915788864677817</c:v>
                </c:pt>
                <c:pt idx="1217">
                  <c:v>-4.8578431824588586</c:v>
                </c:pt>
                <c:pt idx="1218">
                  <c:v>-5.0201756936758004</c:v>
                </c:pt>
                <c:pt idx="1219">
                  <c:v>-5.1784612407070485</c:v>
                </c:pt>
                <c:pt idx="1220">
                  <c:v>-5.3325884804825616</c:v>
                </c:pt>
                <c:pt idx="1221">
                  <c:v>-5.4824463394827987</c:v>
                </c:pt>
                <c:pt idx="1222">
                  <c:v>-5.6279271448432802</c:v>
                </c:pt>
                <c:pt idx="1223">
                  <c:v>-5.7689281783116764</c:v>
                </c:pt>
                <c:pt idx="1224">
                  <c:v>-5.9053509453453614</c:v>
                </c:pt>
                <c:pt idx="1225">
                  <c:v>-6.0370977979279594</c:v>
                </c:pt>
                <c:pt idx="1226">
                  <c:v>-6.1640752030731072</c:v>
                </c:pt>
                <c:pt idx="1227">
                  <c:v>-6.2861953773203885</c:v>
                </c:pt>
                <c:pt idx="1228">
                  <c:v>-6.4033744722213308</c:v>
                </c:pt>
                <c:pt idx="1229">
                  <c:v>-6.515527805295263</c:v>
                </c:pt>
                <c:pt idx="1230">
                  <c:v>-6.6225823375852801</c:v>
                </c:pt>
                <c:pt idx="1231">
                  <c:v>-6.7244676883208863</c:v>
                </c:pt>
                <c:pt idx="1232">
                  <c:v>-6.8211118410272782</c:v>
                </c:pt>
                <c:pt idx="1233">
                  <c:v>-6.9124535624764443</c:v>
                </c:pt>
                <c:pt idx="1234">
                  <c:v>-6.9984320821391535</c:v>
                </c:pt>
                <c:pt idx="1235">
                  <c:v>-7.0789898719272326</c:v>
                </c:pt>
                <c:pt idx="1236">
                  <c:v>-7.1540729160164922</c:v>
                </c:pt>
                <c:pt idx="1237">
                  <c:v>-7.2236368193696325</c:v>
                </c:pt>
                <c:pt idx="1238">
                  <c:v>-7.2876396142411668</c:v>
                </c:pt>
                <c:pt idx="1239">
                  <c:v>-7.3460387405432241</c:v>
                </c:pt>
                <c:pt idx="1240">
                  <c:v>-7.398803624852655</c:v>
                </c:pt>
                <c:pt idx="1241">
                  <c:v>-7.4459043020708737</c:v>
                </c:pt>
                <c:pt idx="1242">
                  <c:v>-7.4873127805939621</c:v>
                </c:pt>
                <c:pt idx="1243">
                  <c:v>-7.5230102419543305</c:v>
                </c:pt>
                <c:pt idx="1244">
                  <c:v>-7.5529785966994778</c:v>
                </c:pt>
                <c:pt idx="1245">
                  <c:v>-7.5772045623918194</c:v>
                </c:pt>
                <c:pt idx="1246">
                  <c:v>-7.5956789551773864</c:v>
                </c:pt>
                <c:pt idx="1247">
                  <c:v>-7.608399192072655</c:v>
                </c:pt>
                <c:pt idx="1248">
                  <c:v>-7.6153662705456702</c:v>
                </c:pt>
                <c:pt idx="1249">
                  <c:v>-7.616584575333472</c:v>
                </c:pt>
                <c:pt idx="1250">
                  <c:v>-7.6120654398180401</c:v>
                </c:pt>
                <c:pt idx="1251">
                  <c:v>-7.6018241394346617</c:v>
                </c:pt>
                <c:pt idx="1252">
                  <c:v>-7.5858785663091171</c:v>
                </c:pt>
                <c:pt idx="1253">
                  <c:v>-7.5642491532759619</c:v>
                </c:pt>
                <c:pt idx="1254">
                  <c:v>-7.5369612257908276</c:v>
                </c:pt>
                <c:pt idx="1255">
                  <c:v>-7.5040502497227592</c:v>
                </c:pt>
                <c:pt idx="1256">
                  <c:v>-7.4655497442504277</c:v>
                </c:pt>
                <c:pt idx="1257">
                  <c:v>-7.421498334883311</c:v>
                </c:pt>
                <c:pt idx="1258">
                  <c:v>-7.3719403779983184</c:v>
                </c:pt>
                <c:pt idx="1259">
                  <c:v>-7.3169263565540703</c:v>
                </c:pt>
                <c:pt idx="1260">
                  <c:v>-7.2565048222669128</c:v>
                </c:pt>
                <c:pt idx="1261">
                  <c:v>-7.1907333373182443</c:v>
                </c:pt>
                <c:pt idx="1262">
                  <c:v>-7.1196725980181821</c:v>
                </c:pt>
                <c:pt idx="1263">
                  <c:v>-7.043388515829526</c:v>
                </c:pt>
                <c:pt idx="1264">
                  <c:v>-6.9619453587994373</c:v>
                </c:pt>
                <c:pt idx="1265">
                  <c:v>-6.8754168123974519</c:v>
                </c:pt>
                <c:pt idx="1266">
                  <c:v>-6.7838790377769937</c:v>
                </c:pt>
                <c:pt idx="1267">
                  <c:v>-6.6874102521995047</c:v>
                </c:pt>
                <c:pt idx="1268">
                  <c:v>-6.5860905889430521</c:v>
                </c:pt>
                <c:pt idx="1269">
                  <c:v>-6.4800104203027011</c:v>
                </c:pt>
                <c:pt idx="1270">
                  <c:v>-6.3692585464041196</c:v>
                </c:pt>
                <c:pt idx="1271">
                  <c:v>-6.2539257809213726</c:v>
                </c:pt>
                <c:pt idx="1272">
                  <c:v>-6.1341075641514831</c:v>
                </c:pt>
                <c:pt idx="1273">
                  <c:v>-6.0099043914815704</c:v>
                </c:pt>
                <c:pt idx="1274">
                  <c:v>-5.8814209384807112</c:v>
                </c:pt>
                <c:pt idx="1275">
                  <c:v>-5.7487625190863536</c:v>
                </c:pt>
                <c:pt idx="1276">
                  <c:v>-5.6120381714277086</c:v>
                </c:pt>
                <c:pt idx="1277">
                  <c:v>-5.4713609871162454</c:v>
                </c:pt>
                <c:pt idx="1278">
                  <c:v>-5.3268447237740508</c:v>
                </c:pt>
                <c:pt idx="1279">
                  <c:v>-5.1786058836081592</c:v>
                </c:pt>
                <c:pt idx="1280">
                  <c:v>-5.0267627233308243</c:v>
                </c:pt>
                <c:pt idx="1281">
                  <c:v>-4.8714400310874471</c:v>
                </c:pt>
                <c:pt idx="1282">
                  <c:v>-4.7127603785493566</c:v>
                </c:pt>
                <c:pt idx="1283">
                  <c:v>-4.550850222657747</c:v>
                </c:pt>
                <c:pt idx="1284">
                  <c:v>-4.3858429451336045</c:v>
                </c:pt>
                <c:pt idx="1285">
                  <c:v>-4.2178663751710372</c:v>
                </c:pt>
                <c:pt idx="1286">
                  <c:v>-4.0470543212224648</c:v>
                </c:pt>
                <c:pt idx="1287">
                  <c:v>-3.8735453807878826</c:v>
                </c:pt>
                <c:pt idx="1288">
                  <c:v>-3.6974748012447427</c:v>
                </c:pt>
                <c:pt idx="1289">
                  <c:v>-3.5189794804749734</c:v>
                </c:pt>
                <c:pt idx="1290">
                  <c:v>-3.3381983081419602</c:v>
                </c:pt>
                <c:pt idx="1291">
                  <c:v>-3.155275988516633</c:v>
                </c:pt>
                <c:pt idx="1292">
                  <c:v>-2.9703518111597313</c:v>
                </c:pt>
                <c:pt idx="1293">
                  <c:v>-2.7835713028351328</c:v>
                </c:pt>
                <c:pt idx="1294">
                  <c:v>-2.5950839331192466</c:v>
                </c:pt>
                <c:pt idx="1295">
                  <c:v>-2.405032406235339</c:v>
                </c:pt>
                <c:pt idx="1296">
                  <c:v>-2.2135642932576767</c:v>
                </c:pt>
                <c:pt idx="1297">
                  <c:v>-2.0208284328575279</c:v>
                </c:pt>
                <c:pt idx="1298">
                  <c:v>-1.826972426389484</c:v>
                </c:pt>
                <c:pt idx="1299">
                  <c:v>-1.6321435000084434</c:v>
                </c:pt>
                <c:pt idx="1300">
                  <c:v>-1.4364920639523224</c:v>
                </c:pt>
                <c:pt idx="1301">
                  <c:v>-1.2401686485581778</c:v>
                </c:pt>
                <c:pt idx="1302">
                  <c:v>-1.0433224705490451</c:v>
                </c:pt>
                <c:pt idx="1303">
                  <c:v>-0.84610231436852634</c:v>
                </c:pt>
                <c:pt idx="1304">
                  <c:v>-0.64866006782622287</c:v>
                </c:pt>
                <c:pt idx="1305">
                  <c:v>-0.45114760049210056</c:v>
                </c:pt>
                <c:pt idx="1306">
                  <c:v>-0.25371524878636215</c:v>
                </c:pt>
                <c:pt idx="1307">
                  <c:v>-5.651149509106744E-2</c:v>
                </c:pt>
                <c:pt idx="1308">
                  <c:v>0.14031717586190687</c:v>
                </c:pt>
                <c:pt idx="1309">
                  <c:v>0.33662516184018537</c:v>
                </c:pt>
                <c:pt idx="1310">
                  <c:v>0.53226403836000047</c:v>
                </c:pt>
                <c:pt idx="1311">
                  <c:v>0.7270855798549084</c:v>
                </c:pt>
                <c:pt idx="1312">
                  <c:v>0.92094434842790729</c:v>
                </c:pt>
                <c:pt idx="1313">
                  <c:v>1.1136991829459868</c:v>
                </c:pt>
                <c:pt idx="1314">
                  <c:v>1.305203752573378</c:v>
                </c:pt>
                <c:pt idx="1315">
                  <c:v>1.4953162337566841</c:v>
                </c:pt>
                <c:pt idx="1316">
                  <c:v>1.6838966625039837</c:v>
                </c:pt>
                <c:pt idx="1317">
                  <c:v>1.8708060588395765</c:v>
                </c:pt>
                <c:pt idx="1318">
                  <c:v>2.0559072265049156</c:v>
                </c:pt>
                <c:pt idx="1319">
                  <c:v>2.239064035773862</c:v>
                </c:pt>
                <c:pt idx="1320">
                  <c:v>2.4201424670342906</c:v>
                </c:pt>
                <c:pt idx="1321">
                  <c:v>2.5990109176830019</c:v>
                </c:pt>
                <c:pt idx="1322">
                  <c:v>2.7755394062756849</c:v>
                </c:pt>
                <c:pt idx="1323">
                  <c:v>2.9495995673876751</c:v>
                </c:pt>
                <c:pt idx="1324">
                  <c:v>3.121065646298868</c:v>
                </c:pt>
                <c:pt idx="1325">
                  <c:v>3.2898145911428482</c:v>
                </c:pt>
                <c:pt idx="1326">
                  <c:v>3.4557251195280068</c:v>
                </c:pt>
                <c:pt idx="1327">
                  <c:v>3.6186785308959202</c:v>
                </c:pt>
                <c:pt idx="1328">
                  <c:v>3.7785580702876294</c:v>
                </c:pt>
                <c:pt idx="1329">
                  <c:v>3.9352497201802672</c:v>
                </c:pt>
                <c:pt idx="1330">
                  <c:v>4.0886461172930204</c:v>
                </c:pt>
                <c:pt idx="1331">
                  <c:v>4.2386364029738948</c:v>
                </c:pt>
                <c:pt idx="1332">
                  <c:v>4.3851149372499485</c:v>
                </c:pt>
                <c:pt idx="1333">
                  <c:v>4.5279812530218999</c:v>
                </c:pt>
                <c:pt idx="1334">
                  <c:v>4.6671380056552252</c:v>
                </c:pt>
                <c:pt idx="1335">
                  <c:v>4.8024873613558166</c:v>
                </c:pt>
                <c:pt idx="1336">
                  <c:v>4.9339341206056746</c:v>
                </c:pt>
                <c:pt idx="1337">
                  <c:v>5.0613872954576804</c:v>
                </c:pt>
                <c:pt idx="1338">
                  <c:v>5.1847605334191504</c:v>
                </c:pt>
                <c:pt idx="1339">
                  <c:v>5.303972384200522</c:v>
                </c:pt>
                <c:pt idx="1340">
                  <c:v>5.4189453086924857</c:v>
                </c:pt>
                <c:pt idx="1341">
                  <c:v>5.5296020829472159</c:v>
                </c:pt>
                <c:pt idx="1342">
                  <c:v>5.6358689000364333</c:v>
                </c:pt>
                <c:pt idx="1343">
                  <c:v>5.7376768947687458</c:v>
                </c:pt>
                <c:pt idx="1344">
                  <c:v>5.834961383579059</c:v>
                </c:pt>
                <c:pt idx="1345">
                  <c:v>5.9276584581941734</c:v>
                </c:pt>
                <c:pt idx="1346">
                  <c:v>6.0157082250678275</c:v>
                </c:pt>
                <c:pt idx="1347">
                  <c:v>6.0990564109151624</c:v>
                </c:pt>
                <c:pt idx="1348">
                  <c:v>6.1776525193685448</c:v>
                </c:pt>
                <c:pt idx="1349">
                  <c:v>6.2514450332615201</c:v>
                </c:pt>
                <c:pt idx="1350">
                  <c:v>6.3203938636931296</c:v>
                </c:pt>
                <c:pt idx="1351">
                  <c:v>6.3844613364056899</c:v>
                </c:pt>
                <c:pt idx="1352">
                  <c:v>6.4436078698388526</c:v>
                </c:pt>
                <c:pt idx="1353">
                  <c:v>6.4978043662804206</c:v>
                </c:pt>
                <c:pt idx="1354">
                  <c:v>6.5470218637956821</c:v>
                </c:pt>
                <c:pt idx="1355">
                  <c:v>6.5912342887488995</c:v>
                </c:pt>
                <c:pt idx="1356">
                  <c:v>6.6304186987301454</c:v>
                </c:pt>
                <c:pt idx="1357">
                  <c:v>6.6645613645305231</c:v>
                </c:pt>
                <c:pt idx="1358">
                  <c:v>6.6936505504696475</c:v>
                </c:pt>
                <c:pt idx="1359">
                  <c:v>6.7176734689767237</c:v>
                </c:pt>
                <c:pt idx="1360">
                  <c:v>6.7366288342285143</c:v>
                </c:pt>
                <c:pt idx="1361">
                  <c:v>6.750515458875844</c:v>
                </c:pt>
                <c:pt idx="1362">
                  <c:v>6.7593335947385524</c:v>
                </c:pt>
                <c:pt idx="1363">
                  <c:v>6.7630921084500848</c:v>
                </c:pt>
                <c:pt idx="1364">
                  <c:v>6.7618000138384557</c:v>
                </c:pt>
                <c:pt idx="1365">
                  <c:v>6.7554705269469437</c:v>
                </c:pt>
                <c:pt idx="1366">
                  <c:v>6.7441203351618313</c:v>
                </c:pt>
                <c:pt idx="1367">
                  <c:v>6.727772077615553</c:v>
                </c:pt>
                <c:pt idx="1368">
                  <c:v>6.7064513034601969</c:v>
                </c:pt>
                <c:pt idx="1369">
                  <c:v>6.6801862579703242</c:v>
                </c:pt>
                <c:pt idx="1370">
                  <c:v>6.6490114238165026</c:v>
                </c:pt>
                <c:pt idx="1371">
                  <c:v>6.6129644949982893</c:v>
                </c:pt>
                <c:pt idx="1372">
                  <c:v>6.5720850326514251</c:v>
                </c:pt>
                <c:pt idx="1373">
                  <c:v>6.5264143708956963</c:v>
                </c:pt>
                <c:pt idx="1374">
                  <c:v>6.4759979512527126</c:v>
                </c:pt>
                <c:pt idx="1375">
                  <c:v>6.4208905536335736</c:v>
                </c:pt>
                <c:pt idx="1376">
                  <c:v>6.3611441931348551</c:v>
                </c:pt>
                <c:pt idx="1377">
                  <c:v>6.2968151576764271</c:v>
                </c:pt>
                <c:pt idx="1378">
                  <c:v>6.227964617885795</c:v>
                </c:pt>
                <c:pt idx="1379">
                  <c:v>6.1546590089016506</c:v>
                </c:pt>
                <c:pt idx="1380">
                  <c:v>6.0769619593941266</c:v>
                </c:pt>
                <c:pt idx="1381">
                  <c:v>5.9949452208795861</c:v>
                </c:pt>
                <c:pt idx="1382">
                  <c:v>5.9086827797680854</c:v>
                </c:pt>
                <c:pt idx="1383">
                  <c:v>5.81825292755454</c:v>
                </c:pt>
                <c:pt idx="1384">
                  <c:v>5.7237313922109321</c:v>
                </c:pt>
                <c:pt idx="1385">
                  <c:v>5.6252023897863141</c:v>
                </c:pt>
                <c:pt idx="1386">
                  <c:v>5.5227516742386484</c:v>
                </c:pt>
                <c:pt idx="1387">
                  <c:v>5.4164661102446541</c:v>
                </c:pt>
                <c:pt idx="1388">
                  <c:v>5.3064335263155593</c:v>
                </c:pt>
                <c:pt idx="1389">
                  <c:v>5.1927510318313557</c:v>
                </c:pt>
                <c:pt idx="1390">
                  <c:v>5.0755132007188832</c:v>
                </c:pt>
                <c:pt idx="1391">
                  <c:v>4.954815652869744</c:v>
                </c:pt>
                <c:pt idx="1392">
                  <c:v>4.8307576637529905</c:v>
                </c:pt>
                <c:pt idx="1393">
                  <c:v>4.7034425902604662</c:v>
                </c:pt>
                <c:pt idx="1394">
                  <c:v>4.5729769940196165</c:v>
                </c:pt>
                <c:pt idx="1395">
                  <c:v>4.4394670986435552</c:v>
                </c:pt>
                <c:pt idx="1396">
                  <c:v>4.3030218754618774</c:v>
                </c:pt>
                <c:pt idx="1397">
                  <c:v>4.1637533735608843</c:v>
                </c:pt>
                <c:pt idx="1398">
                  <c:v>4.0217733339038455</c:v>
                </c:pt>
                <c:pt idx="1399">
                  <c:v>3.8771952703360477</c:v>
                </c:pt>
                <c:pt idx="1400">
                  <c:v>3.7301334827736796</c:v>
                </c:pt>
                <c:pt idx="1401">
                  <c:v>3.5807078382328741</c:v>
                </c:pt>
                <c:pt idx="1402">
                  <c:v>3.429035027853812</c:v>
                </c:pt>
                <c:pt idx="1403">
                  <c:v>3.2752346743999166</c:v>
                </c:pt>
                <c:pt idx="1404">
                  <c:v>3.1194323783422067</c:v>
                </c:pt>
                <c:pt idx="1405">
                  <c:v>2.96174724793998</c:v>
                </c:pt>
                <c:pt idx="1406">
                  <c:v>2.8023034392187505</c:v>
                </c:pt>
                <c:pt idx="1407">
                  <c:v>2.6412289747506583</c:v>
                </c:pt>
                <c:pt idx="1408">
                  <c:v>2.4786476142651312</c:v>
                </c:pt>
                <c:pt idx="1409">
                  <c:v>2.3146838658376083</c:v>
                </c:pt>
                <c:pt idx="1410">
                  <c:v>2.1494633384992072</c:v>
                </c:pt>
                <c:pt idx="1411">
                  <c:v>1.9831165771563648</c:v>
                </c:pt>
                <c:pt idx="1412">
                  <c:v>1.8157678461167297</c:v>
                </c:pt>
                <c:pt idx="1413">
                  <c:v>1.6475467945836542</c:v>
                </c:pt>
                <c:pt idx="1414">
                  <c:v>1.4785861765735415</c:v>
                </c:pt>
                <c:pt idx="1415">
                  <c:v>1.3090111577705423</c:v>
                </c:pt>
                <c:pt idx="1416">
                  <c:v>1.1389509634511341</c:v>
                </c:pt>
                <c:pt idx="1417">
                  <c:v>0.96853529563581942</c:v>
                </c:pt>
                <c:pt idx="1418">
                  <c:v>0.79789184525243306</c:v>
                </c:pt>
                <c:pt idx="1419">
                  <c:v>0.62714717198534775</c:v>
                </c:pt>
                <c:pt idx="1420">
                  <c:v>0.45643028193065227</c:v>
                </c:pt>
                <c:pt idx="1421">
                  <c:v>0.28586958260840806</c:v>
                </c:pt>
                <c:pt idx="1422">
                  <c:v>0.11559146885219371</c:v>
                </c:pt>
                <c:pt idx="1423">
                  <c:v>-5.4278775664116048E-2</c:v>
                </c:pt>
                <c:pt idx="1424">
                  <c:v>-0.22361342201683992</c:v>
                </c:pt>
                <c:pt idx="1425">
                  <c:v>-0.39228539632111231</c:v>
                </c:pt>
                <c:pt idx="1426">
                  <c:v>-0.56016977278968882</c:v>
                </c:pt>
                <c:pt idx="1427">
                  <c:v>-0.72714407225397693</c:v>
                </c:pt>
                <c:pt idx="1428">
                  <c:v>-0.89308838291412229</c:v>
                </c:pt>
                <c:pt idx="1429">
                  <c:v>-1.0578842218500759</c:v>
                </c:pt>
                <c:pt idx="1430">
                  <c:v>-1.2214108064778497</c:v>
                </c:pt>
                <c:pt idx="1431">
                  <c:v>-1.3835480514915277</c:v>
                </c:pt>
                <c:pt idx="1432">
                  <c:v>-1.5441791329749868</c:v>
                </c:pt>
                <c:pt idx="1433">
                  <c:v>-1.7031919524651027</c:v>
                </c:pt>
                <c:pt idx="1434">
                  <c:v>-1.8604696650842349</c:v>
                </c:pt>
                <c:pt idx="1435">
                  <c:v>-2.015900330777185</c:v>
                </c:pt>
                <c:pt idx="1436">
                  <c:v>-2.1693742405172114</c:v>
                </c:pt>
                <c:pt idx="1437">
                  <c:v>-2.3207830143856856</c:v>
                </c:pt>
                <c:pt idx="1438">
                  <c:v>-2.4700203746186382</c:v>
                </c:pt>
                <c:pt idx="1439">
                  <c:v>-2.6169814015118593</c:v>
                </c:pt>
                <c:pt idx="1440">
                  <c:v>-2.7615635498598214</c:v>
                </c:pt>
                <c:pt idx="1441">
                  <c:v>-2.9036669284989363</c:v>
                </c:pt>
                <c:pt idx="1442">
                  <c:v>-3.0431934769205231</c:v>
                </c:pt>
                <c:pt idx="1443">
                  <c:v>-3.1800469324335734</c:v>
                </c:pt>
                <c:pt idx="1444">
                  <c:v>-3.3141337970143354</c:v>
                </c:pt>
                <c:pt idx="1445">
                  <c:v>-3.445363401506699</c:v>
                </c:pt>
                <c:pt idx="1446">
                  <c:v>-3.5736469442059926</c:v>
                </c:pt>
                <c:pt idx="1447">
                  <c:v>-3.6988982751151456</c:v>
                </c:pt>
                <c:pt idx="1448">
                  <c:v>-3.8210332315685118</c:v>
                </c:pt>
                <c:pt idx="1449">
                  <c:v>-3.9399704019096822</c:v>
                </c:pt>
                <c:pt idx="1450">
                  <c:v>-4.0556350141474162</c:v>
                </c:pt>
                <c:pt idx="1451">
                  <c:v>-4.1679487582243251</c:v>
                </c:pt>
                <c:pt idx="1452">
                  <c:v>-4.2768384720062098</c:v>
                </c:pt>
                <c:pt idx="1453">
                  <c:v>-4.3822360674966143</c:v>
                </c:pt>
                <c:pt idx="1454">
                  <c:v>-4.4840764525528787</c:v>
                </c:pt>
                <c:pt idx="1455">
                  <c:v>-4.5822938915157545</c:v>
                </c:pt>
                <c:pt idx="1456">
                  <c:v>-4.6768251010521737</c:v>
                </c:pt>
                <c:pt idx="1457">
                  <c:v>-4.7676108000334763</c:v>
                </c:pt>
                <c:pt idx="1458">
                  <c:v>-4.8545961062023917</c:v>
                </c:pt>
                <c:pt idx="1459">
                  <c:v>-4.937730775929376</c:v>
                </c:pt>
                <c:pt idx="1460">
                  <c:v>-5.0169681864428126</c:v>
                </c:pt>
                <c:pt idx="1461">
                  <c:v>-5.0922617133343007</c:v>
                </c:pt>
                <c:pt idx="1462">
                  <c:v>-5.1635678062314136</c:v>
                </c:pt>
                <c:pt idx="1463">
                  <c:v>-5.2308474876456224</c:v>
                </c:pt>
                <c:pt idx="1464">
                  <c:v>-5.2940655673282073</c:v>
                </c:pt>
                <c:pt idx="1465">
                  <c:v>-5.3531872107611882</c:v>
                </c:pt>
                <c:pt idx="1466">
                  <c:v>-5.408181153797444</c:v>
                </c:pt>
                <c:pt idx="1467">
                  <c:v>-5.4590212838013272</c:v>
                </c:pt>
                <c:pt idx="1468">
                  <c:v>-5.5056847723329785</c:v>
                </c:pt>
                <c:pt idx="1469">
                  <c:v>-5.5481472539021057</c:v>
                </c:pt>
                <c:pt idx="1470">
                  <c:v>-5.5863952519654037</c:v>
                </c:pt>
                <c:pt idx="1471">
                  <c:v>-5.6204171427182832</c:v>
                </c:pt>
                <c:pt idx="1472">
                  <c:v>-5.6501988110646302</c:v>
                </c:pt>
                <c:pt idx="1473">
                  <c:v>-5.6757360202025797</c:v>
                </c:pt>
                <c:pt idx="1474">
                  <c:v>-5.6970240425267491</c:v>
                </c:pt>
                <c:pt idx="1475">
                  <c:v>-5.7140603916783927</c:v>
                </c:pt>
                <c:pt idx="1476">
                  <c:v>-5.7268450455739952</c:v>
                </c:pt>
                <c:pt idx="1477">
                  <c:v>-5.7353865090715512</c:v>
                </c:pt>
                <c:pt idx="1478">
                  <c:v>-5.7396945755955606</c:v>
                </c:pt>
                <c:pt idx="1479">
                  <c:v>-5.739777263637289</c:v>
                </c:pt>
                <c:pt idx="1480">
                  <c:v>-5.7356533529478693</c:v>
                </c:pt>
                <c:pt idx="1481">
                  <c:v>-5.7273409644730133</c:v>
                </c:pt>
                <c:pt idx="1482">
                  <c:v>-5.7148588849198925</c:v>
                </c:pt>
                <c:pt idx="1483">
                  <c:v>-5.6982337269541228</c:v>
                </c:pt>
                <c:pt idx="1484">
                  <c:v>-5.6774914468236952</c:v>
                </c:pt>
                <c:pt idx="1485">
                  <c:v>-5.6526613853274386</c:v>
                </c:pt>
                <c:pt idx="1486">
                  <c:v>-5.6237755236058868</c:v>
                </c:pt>
                <c:pt idx="1487">
                  <c:v>-5.5908709509341561</c:v>
                </c:pt>
                <c:pt idx="1488">
                  <c:v>-5.5539868111223836</c:v>
                </c:pt>
                <c:pt idx="1489">
                  <c:v>-5.5131640774920996</c:v>
                </c:pt>
                <c:pt idx="1490">
                  <c:v>-5.4684490837791397</c:v>
                </c:pt>
                <c:pt idx="1491">
                  <c:v>-5.4198904884604104</c:v>
                </c:pt>
                <c:pt idx="1492">
                  <c:v>-5.3675379217265675</c:v>
                </c:pt>
                <c:pt idx="1493">
                  <c:v>-5.3114418832747345</c:v>
                </c:pt>
                <c:pt idx="1494">
                  <c:v>-5.2516560694563355</c:v>
                </c:pt>
                <c:pt idx="1495">
                  <c:v>-5.1882425977861644</c:v>
                </c:pt>
                <c:pt idx="1496">
                  <c:v>-5.1212598980558885</c:v>
                </c:pt>
                <c:pt idx="1497">
                  <c:v>-5.0507697450901441</c:v>
                </c:pt>
                <c:pt idx="1498">
                  <c:v>-4.9768378645529996</c:v>
                </c:pt>
                <c:pt idx="1499">
                  <c:v>-4.8995343114811094</c:v>
                </c:pt>
                <c:pt idx="1500">
                  <c:v>-4.8189253968425767</c:v>
                </c:pt>
                <c:pt idx="1501">
                  <c:v>-4.7350846152019326</c:v>
                </c:pt>
                <c:pt idx="1502">
                  <c:v>-4.6480867559290315</c:v>
                </c:pt>
                <c:pt idx="1503">
                  <c:v>-4.5580099733635304</c:v>
                </c:pt>
                <c:pt idx="1504">
                  <c:v>-4.4649289189924239</c:v>
                </c:pt>
                <c:pt idx="1505">
                  <c:v>-4.368925794644853</c:v>
                </c:pt>
                <c:pt idx="1506">
                  <c:v>-4.2700834047273144</c:v>
                </c:pt>
                <c:pt idx="1507">
                  <c:v>-4.168484732242316</c:v>
                </c:pt>
                <c:pt idx="1508">
                  <c:v>-4.064212795915199</c:v>
                </c:pt>
                <c:pt idx="1509">
                  <c:v>-3.957358972037146</c:v>
                </c:pt>
                <c:pt idx="1510">
                  <c:v>-3.8480111837467277</c:v>
                </c:pt>
                <c:pt idx="1511">
                  <c:v>-3.7362574888376745</c:v>
                </c:pt>
                <c:pt idx="1512">
                  <c:v>-3.6221886965445504</c:v>
                </c:pt>
                <c:pt idx="1513">
                  <c:v>-3.5058988013361945</c:v>
                </c:pt>
                <c:pt idx="1514">
                  <c:v>-3.3874841149439008</c:v>
                </c:pt>
                <c:pt idx="1515">
                  <c:v>-3.2670397330872101</c:v>
                </c:pt>
                <c:pt idx="1516">
                  <c:v>-3.144662631431177</c:v>
                </c:pt>
                <c:pt idx="1517">
                  <c:v>-3.0204520065947889</c:v>
                </c:pt>
                <c:pt idx="1518">
                  <c:v>-2.8945059019711468</c:v>
                </c:pt>
                <c:pt idx="1519">
                  <c:v>-2.7669233011536183</c:v>
                </c:pt>
                <c:pt idx="1520">
                  <c:v>-2.637803154255328</c:v>
                </c:pt>
                <c:pt idx="1521">
                  <c:v>-2.5072491727671853</c:v>
                </c:pt>
                <c:pt idx="1522">
                  <c:v>-2.3753611010964062</c:v>
                </c:pt>
                <c:pt idx="1523">
                  <c:v>-2.242240839252664</c:v>
                </c:pt>
                <c:pt idx="1524">
                  <c:v>-2.107995504778402</c:v>
                </c:pt>
                <c:pt idx="1525">
                  <c:v>-1.972724979320329</c:v>
                </c:pt>
                <c:pt idx="1526">
                  <c:v>-1.8365334657284431</c:v>
                </c:pt>
                <c:pt idx="1527">
                  <c:v>-1.6995283245719548</c:v>
                </c:pt>
                <c:pt idx="1528">
                  <c:v>-1.561811963085433</c:v>
                </c:pt>
                <c:pt idx="1529">
                  <c:v>-1.4234868652753343</c:v>
                </c:pt>
                <c:pt idx="1530">
                  <c:v>-1.284655964013838</c:v>
                </c:pt>
                <c:pt idx="1531">
                  <c:v>-1.1454264959918081</c:v>
                </c:pt>
                <c:pt idx="1532">
                  <c:v>-1.0058988058088443</c:v>
                </c:pt>
                <c:pt idx="1533">
                  <c:v>-0.8661780325457713</c:v>
                </c:pt>
                <c:pt idx="1534">
                  <c:v>-0.72637185125404358</c:v>
                </c:pt>
                <c:pt idx="1535">
                  <c:v>-0.58657980185840453</c:v>
                </c:pt>
                <c:pt idx="1536">
                  <c:v>-0.4469049595856186</c:v>
                </c:pt>
                <c:pt idx="1537">
                  <c:v>-0.30745037505685002</c:v>
                </c:pt>
                <c:pt idx="1538">
                  <c:v>-0.16831660980820495</c:v>
                </c:pt>
                <c:pt idx="1539">
                  <c:v>-2.9602639893021775E-2</c:v>
                </c:pt>
                <c:pt idx="1540">
                  <c:v>0.10859054233457652</c:v>
                </c:pt>
                <c:pt idx="1541">
                  <c:v>0.24616294872507996</c:v>
                </c:pt>
                <c:pt idx="1542">
                  <c:v>0.38301698462889833</c:v>
                </c:pt>
                <c:pt idx="1543">
                  <c:v>0.51905652224344812</c:v>
                </c:pt>
                <c:pt idx="1544">
                  <c:v>0.65418331878788083</c:v>
                </c:pt>
                <c:pt idx="1545">
                  <c:v>0.78830009111003851</c:v>
                </c:pt>
                <c:pt idx="1546">
                  <c:v>0.92131198281743076</c:v>
                </c:pt>
                <c:pt idx="1547">
                  <c:v>1.0531268366494553</c:v>
                </c:pt>
                <c:pt idx="1548">
                  <c:v>1.1836552888789678</c:v>
                </c:pt>
                <c:pt idx="1549">
                  <c:v>1.3128096042981319</c:v>
                </c:pt>
                <c:pt idx="1550">
                  <c:v>1.440499920995995</c:v>
                </c:pt>
                <c:pt idx="1551">
                  <c:v>1.5666372204918122</c:v>
                </c:pt>
                <c:pt idx="1552">
                  <c:v>1.6911358649305104</c:v>
                </c:pt>
                <c:pt idx="1553">
                  <c:v>1.8139150341461165</c:v>
                </c:pt>
                <c:pt idx="1554">
                  <c:v>1.9348892267337416</c:v>
                </c:pt>
                <c:pt idx="1555">
                  <c:v>2.0539778841891896</c:v>
                </c:pt>
                <c:pt idx="1556">
                  <c:v>2.1711026900040302</c:v>
                </c:pt>
                <c:pt idx="1557">
                  <c:v>2.2861866406437192</c:v>
                </c:pt>
                <c:pt idx="1558">
                  <c:v>2.3991547915260991</c:v>
                </c:pt>
                <c:pt idx="1559">
                  <c:v>2.509933485914897</c:v>
                </c:pt>
                <c:pt idx="1560">
                  <c:v>2.6184513444264357</c:v>
                </c:pt>
                <c:pt idx="1561">
                  <c:v>2.7246395177441687</c:v>
                </c:pt>
                <c:pt idx="1562">
                  <c:v>2.8284308365284621</c:v>
                </c:pt>
                <c:pt idx="1563">
                  <c:v>2.929759752025499</c:v>
                </c:pt>
                <c:pt idx="1564">
                  <c:v>3.028563276534471</c:v>
                </c:pt>
                <c:pt idx="1565">
                  <c:v>3.1247810214203717</c:v>
                </c:pt>
                <c:pt idx="1566">
                  <c:v>3.2183542097267512</c:v>
                </c:pt>
                <c:pt idx="1567">
                  <c:v>3.3092264347002835</c:v>
                </c:pt>
                <c:pt idx="1568">
                  <c:v>3.3973429699439306</c:v>
                </c:pt>
                <c:pt idx="1569">
                  <c:v>3.4826515079074194</c:v>
                </c:pt>
                <c:pt idx="1570">
                  <c:v>3.5651060236599128</c:v>
                </c:pt>
                <c:pt idx="1571">
                  <c:v>3.6446565726016833</c:v>
                </c:pt>
                <c:pt idx="1572">
                  <c:v>3.7212579522431115</c:v>
                </c:pt>
                <c:pt idx="1573">
                  <c:v>3.7948696045757724</c:v>
                </c:pt>
                <c:pt idx="1574">
                  <c:v>3.8654535143337232</c:v>
                </c:pt>
                <c:pt idx="1575">
                  <c:v>3.9329705465750062</c:v>
                </c:pt>
                <c:pt idx="1576">
                  <c:v>3.9973835199044974</c:v>
                </c:pt>
                <c:pt idx="1577">
                  <c:v>4.0586587341779818</c:v>
                </c:pt>
                <c:pt idx="1578">
                  <c:v>4.1167663454608823</c:v>
                </c:pt>
                <c:pt idx="1579">
                  <c:v>4.1716805845596943</c:v>
                </c:pt>
                <c:pt idx="1580">
                  <c:v>4.223378718529359</c:v>
                </c:pt>
                <c:pt idx="1581">
                  <c:v>4.2718374079745338</c:v>
                </c:pt>
                <c:pt idx="1582">
                  <c:v>4.31703576305505</c:v>
                </c:pt>
                <c:pt idx="1583">
                  <c:v>4.3589568232191684</c:v>
                </c:pt>
                <c:pt idx="1584">
                  <c:v>4.3975867530141164</c:v>
                </c:pt>
                <c:pt idx="1585">
                  <c:v>4.4329113926158001</c:v>
                </c:pt>
                <c:pt idx="1586">
                  <c:v>4.4649194551080145</c:v>
                </c:pt>
                <c:pt idx="1587">
                  <c:v>4.4936040908758397</c:v>
                </c:pt>
                <c:pt idx="1588">
                  <c:v>4.5189610041713033</c:v>
                </c:pt>
                <c:pt idx="1589">
                  <c:v>4.5409836163904309</c:v>
                </c:pt>
                <c:pt idx="1590">
                  <c:v>4.5596754772479864</c:v>
                </c:pt>
                <c:pt idx="1591">
                  <c:v>4.5750412144141626</c:v>
                </c:pt>
                <c:pt idx="1592">
                  <c:v>4.587082176007713</c:v>
                </c:pt>
                <c:pt idx="1593">
                  <c:v>4.595808787394752</c:v>
                </c:pt>
                <c:pt idx="1594">
                  <c:v>4.6012301700049623</c:v>
                </c:pt>
                <c:pt idx="1595">
                  <c:v>4.6033568620055343</c:v>
                </c:pt>
                <c:pt idx="1596">
                  <c:v>4.6022010306735748</c:v>
                </c:pt>
                <c:pt idx="1597">
                  <c:v>4.5977825251345132</c:v>
                </c:pt>
                <c:pt idx="1598">
                  <c:v>4.5901216287953064</c:v>
                </c:pt>
                <c:pt idx="1599">
                  <c:v>4.579235987396979</c:v>
                </c:pt>
                <c:pt idx="1600">
                  <c:v>4.565153137510892</c:v>
                </c:pt>
                <c:pt idx="1601">
                  <c:v>4.5478990795325416</c:v>
                </c:pt>
                <c:pt idx="1602">
                  <c:v>4.5274995960704123</c:v>
                </c:pt>
                <c:pt idx="1603">
                  <c:v>4.5039874067313104</c:v>
                </c:pt>
                <c:pt idx="1604">
                  <c:v>4.4773936811042088</c:v>
                </c:pt>
                <c:pt idx="1605">
                  <c:v>4.447752075862728</c:v>
                </c:pt>
                <c:pt idx="1606">
                  <c:v>4.4150979874674654</c:v>
                </c:pt>
                <c:pt idx="1607">
                  <c:v>4.3794710176498421</c:v>
                </c:pt>
                <c:pt idx="1608">
                  <c:v>4.3409119182843083</c:v>
                </c:pt>
                <c:pt idx="1609">
                  <c:v>4.2994623656180195</c:v>
                </c:pt>
                <c:pt idx="1610">
                  <c:v>4.2551684912089724</c:v>
                </c:pt>
                <c:pt idx="1611">
                  <c:v>4.208077847068882</c:v>
                </c:pt>
                <c:pt idx="1612">
                  <c:v>4.1582380542320108</c:v>
                </c:pt>
                <c:pt idx="1613">
                  <c:v>4.1056967029219846</c:v>
                </c:pt>
                <c:pt idx="1614">
                  <c:v>4.0505036828489347</c:v>
                </c:pt>
                <c:pt idx="1615">
                  <c:v>3.9927164116400657</c:v>
                </c:pt>
                <c:pt idx="1616">
                  <c:v>3.9323877306428532</c:v>
                </c:pt>
                <c:pt idx="1617">
                  <c:v>3.8695729431340773</c:v>
                </c:pt>
                <c:pt idx="1618">
                  <c:v>3.8043304263379594</c:v>
                </c:pt>
                <c:pt idx="1619">
                  <c:v>3.7367220169230593</c:v>
                </c:pt>
                <c:pt idx="1620">
                  <c:v>3.6668049452709721</c:v>
                </c:pt>
                <c:pt idx="1621">
                  <c:v>3.594642771589545</c:v>
                </c:pt>
                <c:pt idx="1622">
                  <c:v>3.5202995063011477</c:v>
                </c:pt>
                <c:pt idx="1623">
                  <c:v>3.4438416901088349</c:v>
                </c:pt>
                <c:pt idx="1624">
                  <c:v>3.3653315367888625</c:v>
                </c:pt>
                <c:pt idx="1625">
                  <c:v>3.284837997704348</c:v>
                </c:pt>
                <c:pt idx="1626">
                  <c:v>3.2024298260525081</c:v>
                </c:pt>
                <c:pt idx="1627">
                  <c:v>3.1181751655782142</c:v>
                </c:pt>
                <c:pt idx="1628">
                  <c:v>3.0321414210665569</c:v>
                </c:pt>
                <c:pt idx="1629">
                  <c:v>2.9444035942109448</c:v>
                </c:pt>
                <c:pt idx="1630">
                  <c:v>2.8550324875660853</c:v>
                </c:pt>
                <c:pt idx="1631">
                  <c:v>2.764098307660821</c:v>
                </c:pt>
                <c:pt idx="1632">
                  <c:v>2.6716732977085158</c:v>
                </c:pt>
                <c:pt idx="1633">
                  <c:v>2.5778321879308033</c:v>
                </c:pt>
                <c:pt idx="1634">
                  <c:v>2.4826513447069369</c:v>
                </c:pt>
                <c:pt idx="1635">
                  <c:v>2.3862052549964763</c:v>
                </c:pt>
                <c:pt idx="1636">
                  <c:v>2.2885696405535918</c:v>
                </c:pt>
                <c:pt idx="1637">
                  <c:v>2.1898218177360338</c:v>
                </c:pt>
                <c:pt idx="1638">
                  <c:v>2.0900373426535586</c:v>
                </c:pt>
                <c:pt idx="1639">
                  <c:v>1.9892921244321555</c:v>
                </c:pt>
                <c:pt idx="1640">
                  <c:v>1.8876614718643914</c:v>
                </c:pt>
                <c:pt idx="1641">
                  <c:v>1.785224909073337</c:v>
                </c:pt>
                <c:pt idx="1642">
                  <c:v>1.6820574683132716</c:v>
                </c:pt>
                <c:pt idx="1643">
                  <c:v>1.5782358343557217</c:v>
                </c:pt>
                <c:pt idx="1644">
                  <c:v>1.4738414285389709</c:v>
                </c:pt>
                <c:pt idx="1645">
                  <c:v>1.3689479778576765</c:v>
                </c:pt>
                <c:pt idx="1646">
                  <c:v>1.263633094959888</c:v>
                </c:pt>
                <c:pt idx="1647">
                  <c:v>1.1579771379208126</c:v>
                </c:pt>
                <c:pt idx="1648">
                  <c:v>1.0520551227858108</c:v>
                </c:pt>
                <c:pt idx="1649">
                  <c:v>0.9459417775927752</c:v>
                </c:pt>
                <c:pt idx="1650">
                  <c:v>0.83971193867959304</c:v>
                </c:pt>
                <c:pt idx="1651">
                  <c:v>0.73344443012732941</c:v>
                </c:pt>
                <c:pt idx="1652">
                  <c:v>0.62721089259639973</c:v>
                </c:pt>
                <c:pt idx="1653">
                  <c:v>0.52108749487850226</c:v>
                </c:pt>
                <c:pt idx="1654">
                  <c:v>0.41515270057794085</c:v>
                </c:pt>
                <c:pt idx="1655">
                  <c:v>0.30947662239645557</c:v>
                </c:pt>
                <c:pt idx="1656">
                  <c:v>0.20413271811226164</c:v>
                </c:pt>
                <c:pt idx="1657">
                  <c:v>9.9194256369071296E-2</c:v>
                </c:pt>
                <c:pt idx="1658">
                  <c:v>-5.2681219835029351E-3</c:v>
                </c:pt>
                <c:pt idx="1659">
                  <c:v>-0.10918547436583365</c:v>
                </c:pt>
                <c:pt idx="1660">
                  <c:v>-0.21248692868418684</c:v>
                </c:pt>
                <c:pt idx="1661">
                  <c:v>-0.31510267777910422</c:v>
                </c:pt>
                <c:pt idx="1662">
                  <c:v>-0.41696534262974699</c:v>
                </c:pt>
                <c:pt idx="1663">
                  <c:v>-0.51800901959846568</c:v>
                </c:pt>
                <c:pt idx="1664">
                  <c:v>-0.61816567251459853</c:v>
                </c:pt>
                <c:pt idx="1665">
                  <c:v>-0.71736818122345136</c:v>
                </c:pt>
                <c:pt idx="1666">
                  <c:v>-0.81555178271619189</c:v>
                </c:pt>
                <c:pt idx="1667">
                  <c:v>-0.91265431757886351</c:v>
                </c:pt>
                <c:pt idx="1668">
                  <c:v>-1.0086162985718872</c:v>
                </c:pt>
                <c:pt idx="1669">
                  <c:v>-1.1033797199169031</c:v>
                </c:pt>
                <c:pt idx="1670">
                  <c:v>-1.1968842765204222</c:v>
                </c:pt>
                <c:pt idx="1671">
                  <c:v>-1.2890703087202164</c:v>
                </c:pt>
                <c:pt idx="1672">
                  <c:v>-1.3798813142829189</c:v>
                </c:pt>
                <c:pt idx="1673">
                  <c:v>-1.4692653604799948</c:v>
                </c:pt>
                <c:pt idx="1674">
                  <c:v>-1.5571655604040975</c:v>
                </c:pt>
                <c:pt idx="1675">
                  <c:v>-1.6435296726064428</c:v>
                </c:pt>
                <c:pt idx="1676">
                  <c:v>-1.7283073759633476</c:v>
                </c:pt>
                <c:pt idx="1677">
                  <c:v>-1.8114493167207237</c:v>
                </c:pt>
                <c:pt idx="1678">
                  <c:v>-1.8929078308547109</c:v>
                </c:pt>
                <c:pt idx="1679">
                  <c:v>-1.9726361496818492</c:v>
                </c:pt>
                <c:pt idx="1680">
                  <c:v>-2.0505893664383072</c:v>
                </c:pt>
                <c:pt idx="1681">
                  <c:v>-2.1267246664416417</c:v>
                </c:pt>
                <c:pt idx="1682">
                  <c:v>-2.2010004548417292</c:v>
                </c:pt>
                <c:pt idx="1683">
                  <c:v>-2.2733762754834856</c:v>
                </c:pt>
                <c:pt idx="1684">
                  <c:v>-2.3438137300597908</c:v>
                </c:pt>
                <c:pt idx="1685">
                  <c:v>-2.4122764952586144</c:v>
                </c:pt>
                <c:pt idx="1686">
                  <c:v>-2.4787293149777723</c:v>
                </c:pt>
                <c:pt idx="1687">
                  <c:v>-2.5431387389357774</c:v>
                </c:pt>
                <c:pt idx="1688">
                  <c:v>-2.6054724134121927</c:v>
                </c:pt>
                <c:pt idx="1689">
                  <c:v>-2.665699800843373</c:v>
                </c:pt>
                <c:pt idx="1690">
                  <c:v>-2.7237960252334799</c:v>
                </c:pt>
                <c:pt idx="1691">
                  <c:v>-2.7797316520541808</c:v>
                </c:pt>
                <c:pt idx="1692">
                  <c:v>-2.8334813327746158</c:v>
                </c:pt>
                <c:pt idx="1693">
                  <c:v>-2.8850236905631088</c:v>
                </c:pt>
                <c:pt idx="1694">
                  <c:v>-2.934339202470889</c:v>
                </c:pt>
                <c:pt idx="1695">
                  <c:v>-2.9814065215419614</c:v>
                </c:pt>
                <c:pt idx="1696">
                  <c:v>-3.026205535183343</c:v>
                </c:pt>
                <c:pt idx="1697">
                  <c:v>-3.068718878647879</c:v>
                </c:pt>
                <c:pt idx="1698">
                  <c:v>-3.1089322964143533</c:v>
                </c:pt>
                <c:pt idx="1699">
                  <c:v>-3.1468348477950223</c:v>
                </c:pt>
                <c:pt idx="1700">
                  <c:v>-3.1824178561838345</c:v>
                </c:pt>
                <c:pt idx="1701">
                  <c:v>-3.2156712547738469</c:v>
                </c:pt>
                <c:pt idx="1702">
                  <c:v>-3.2465866316633245</c:v>
                </c:pt>
                <c:pt idx="1703">
                  <c:v>-3.2751586993833213</c:v>
                </c:pt>
                <c:pt idx="1704">
                  <c:v>-3.3013844812041526</c:v>
                </c:pt>
                <c:pt idx="1705">
                  <c:v>-3.3252598528710968</c:v>
                </c:pt>
                <c:pt idx="1706">
                  <c:v>-3.3467827318057775</c:v>
                </c:pt>
                <c:pt idx="1707">
                  <c:v>-3.3659546341450897</c:v>
                </c:pt>
                <c:pt idx="1708">
                  <c:v>-3.3827787846812787</c:v>
                </c:pt>
                <c:pt idx="1709">
                  <c:v>-3.3972552742477653</c:v>
                </c:pt>
                <c:pt idx="1710">
                  <c:v>-3.4093934657410667</c:v>
                </c:pt>
                <c:pt idx="1711">
                  <c:v>-3.419202939347592</c:v>
                </c:pt>
                <c:pt idx="1712">
                  <c:v>-3.4266891313726253</c:v>
                </c:pt>
                <c:pt idx="1713">
                  <c:v>-3.4318656881236711</c:v>
                </c:pt>
                <c:pt idx="1714">
                  <c:v>-3.4347440825617195</c:v>
                </c:pt>
                <c:pt idx="1715">
                  <c:v>-3.4353363335620646</c:v>
                </c:pt>
                <c:pt idx="1716">
                  <c:v>-3.4336552176262183</c:v>
                </c:pt>
                <c:pt idx="1717">
                  <c:v>-3.4297203217124639</c:v>
                </c:pt>
                <c:pt idx="1718">
                  <c:v>-3.4235507965131555</c:v>
                </c:pt>
                <c:pt idx="1719">
                  <c:v>-3.4151622861020532</c:v>
                </c:pt>
                <c:pt idx="1720">
                  <c:v>-3.404579458774291</c:v>
                </c:pt>
                <c:pt idx="1721">
                  <c:v>-3.391824583130131</c:v>
                </c:pt>
                <c:pt idx="1722">
                  <c:v>-3.3769188502967693</c:v>
                </c:pt>
                <c:pt idx="1723">
                  <c:v>-3.35988953328597</c:v>
                </c:pt>
                <c:pt idx="1724">
                  <c:v>-3.3407615052848905</c:v>
                </c:pt>
                <c:pt idx="1725">
                  <c:v>-3.3195612827952892</c:v>
                </c:pt>
                <c:pt idx="1726">
                  <c:v>-3.2963162850964554</c:v>
                </c:pt>
                <c:pt idx="1727">
                  <c:v>-3.2710573072073048</c:v>
                </c:pt>
                <c:pt idx="1728">
                  <c:v>-3.243815472947408</c:v>
                </c:pt>
                <c:pt idx="1729">
                  <c:v>-3.2146220180586256</c:v>
                </c:pt>
                <c:pt idx="1730">
                  <c:v>-3.1835118307300099</c:v>
                </c:pt>
                <c:pt idx="1731">
                  <c:v>-3.1505204270135758</c:v>
                </c:pt>
                <c:pt idx="1732">
                  <c:v>-3.1156826103429189</c:v>
                </c:pt>
                <c:pt idx="1733">
                  <c:v>-3.0790323833164646</c:v>
                </c:pt>
                <c:pt idx="1734">
                  <c:v>-3.0406052902674681</c:v>
                </c:pt>
                <c:pt idx="1735">
                  <c:v>-3.000443658612812</c:v>
                </c:pt>
                <c:pt idx="1736">
                  <c:v>-2.9585845082079407</c:v>
                </c:pt>
                <c:pt idx="1737">
                  <c:v>-2.9150666037292914</c:v>
                </c:pt>
                <c:pt idx="1738">
                  <c:v>-2.8699310814746037</c:v>
                </c:pt>
                <c:pt idx="1739">
                  <c:v>-2.8232218502376965</c:v>
                </c:pt>
                <c:pt idx="1740">
                  <c:v>-2.7749775415370581</c:v>
                </c:pt>
                <c:pt idx="1741">
                  <c:v>-2.7252424622566052</c:v>
                </c:pt>
                <c:pt idx="1742">
                  <c:v>-2.67406073211477</c:v>
                </c:pt>
                <c:pt idx="1743">
                  <c:v>-2.6214783813493403</c:v>
                </c:pt>
                <c:pt idx="1744">
                  <c:v>-2.5675365116511863</c:v>
                </c:pt>
                <c:pt idx="1745">
                  <c:v>-2.5122823793253222</c:v>
                </c:pt>
                <c:pt idx="1746">
                  <c:v>-2.455762478675692</c:v>
                </c:pt>
                <c:pt idx="1747">
                  <c:v>-2.3980221503289685</c:v>
                </c:pt>
                <c:pt idx="1748">
                  <c:v>-2.3391054717936246</c:v>
                </c:pt>
                <c:pt idx="1749">
                  <c:v>-2.279063613832379</c:v>
                </c:pt>
                <c:pt idx="1750">
                  <c:v>-2.2179430653395995</c:v>
                </c:pt>
                <c:pt idx="1751">
                  <c:v>-2.1557892577807221</c:v>
                </c:pt>
                <c:pt idx="1752">
                  <c:v>-2.0926492196117721</c:v>
                </c:pt>
                <c:pt idx="1753">
                  <c:v>-2.0285720486769563</c:v>
                </c:pt>
                <c:pt idx="1754">
                  <c:v>-1.9636080837761436</c:v>
                </c:pt>
                <c:pt idx="1755">
                  <c:v>-1.8978054118310568</c:v>
                </c:pt>
                <c:pt idx="1756">
                  <c:v>-1.8312130051484343</c:v>
                </c:pt>
                <c:pt idx="1757">
                  <c:v>-1.763881104563044</c:v>
                </c:pt>
                <c:pt idx="1758">
                  <c:v>-1.6958578881850899</c:v>
                </c:pt>
                <c:pt idx="1759">
                  <c:v>-1.627191608507442</c:v>
                </c:pt>
                <c:pt idx="1760">
                  <c:v>-1.5579296631232105</c:v>
                </c:pt>
                <c:pt idx="1761">
                  <c:v>-1.4881234346585654</c:v>
                </c:pt>
                <c:pt idx="1762">
                  <c:v>-1.4178196080250398</c:v>
                </c:pt>
                <c:pt idx="1763">
                  <c:v>-1.3470663394164348</c:v>
                </c:pt>
                <c:pt idx="1764">
                  <c:v>-1.2759163651088874</c:v>
                </c:pt>
                <c:pt idx="1765">
                  <c:v>-1.2044145954182335</c:v>
                </c:pt>
                <c:pt idx="1766">
                  <c:v>-1.1326097196605822</c:v>
                </c:pt>
                <c:pt idx="1767">
                  <c:v>-1.060553090964524</c:v>
                </c:pt>
                <c:pt idx="1768">
                  <c:v>-0.98829066390470954</c:v>
                </c:pt>
                <c:pt idx="1769">
                  <c:v>-0.91586807364607714</c:v>
                </c:pt>
                <c:pt idx="1770">
                  <c:v>-0.84333105738224123</c:v>
                </c:pt>
                <c:pt idx="1771">
                  <c:v>-0.77072935889772043</c:v>
                </c:pt>
                <c:pt idx="1772">
                  <c:v>-0.69810558248825294</c:v>
                </c:pt>
                <c:pt idx="1773">
                  <c:v>-0.6255069295418364</c:v>
                </c:pt>
                <c:pt idx="1774">
                  <c:v>-0.55298299017179375</c:v>
                </c:pt>
                <c:pt idx="1775">
                  <c:v>-0.48057512235435623</c:v>
                </c:pt>
                <c:pt idx="1776">
                  <c:v>-0.40832817264034704</c:v>
                </c:pt>
                <c:pt idx="1777">
                  <c:v>-0.33628696653584284</c:v>
                </c:pt>
                <c:pt idx="1778">
                  <c:v>-0.26449389427127212</c:v>
                </c:pt>
                <c:pt idx="1779">
                  <c:v>-0.19298986457098169</c:v>
                </c:pt>
                <c:pt idx="1780">
                  <c:v>-0.12181795647840779</c:v>
                </c:pt>
                <c:pt idx="1781">
                  <c:v>-5.1020448724067274E-2</c:v>
                </c:pt>
                <c:pt idx="1782">
                  <c:v>1.9362519907962523E-2</c:v>
                </c:pt>
                <c:pt idx="1783">
                  <c:v>8.9291974518861741E-2</c:v>
                </c:pt>
                <c:pt idx="1784">
                  <c:v>0.1587264731590442</c:v>
                </c:pt>
                <c:pt idx="1785">
                  <c:v>0.22762513266144649</c:v>
                </c:pt>
                <c:pt idx="1786">
                  <c:v>0.29594904738126021</c:v>
                </c:pt>
                <c:pt idx="1787">
                  <c:v>0.36366151359734938</c:v>
                </c:pt>
                <c:pt idx="1788">
                  <c:v>0.43072807640694</c:v>
                </c:pt>
                <c:pt idx="1789">
                  <c:v>0.49711531770837203</c:v>
                </c:pt>
                <c:pt idx="1790">
                  <c:v>0.56278705451929156</c:v>
                </c:pt>
                <c:pt idx="1791">
                  <c:v>0.62770726323455295</c:v>
                </c:pt>
                <c:pt idx="1792">
                  <c:v>0.69184257156910212</c:v>
                </c:pt>
                <c:pt idx="1793">
                  <c:v>0.7551636510301738</c:v>
                </c:pt>
                <c:pt idx="1794">
                  <c:v>0.81763567409807236</c:v>
                </c:pt>
                <c:pt idx="1795">
                  <c:v>0.87922789521073363</c:v>
                </c:pt>
                <c:pt idx="1796">
                  <c:v>0.9399109074782156</c:v>
                </c:pt>
                <c:pt idx="1797">
                  <c:v>0.99965567208904149</c:v>
                </c:pt>
                <c:pt idx="1798">
                  <c:v>1.0584342235629061</c:v>
                </c:pt>
                <c:pt idx="1799">
                  <c:v>1.1162188587969628</c:v>
                </c:pt>
                <c:pt idx="1800">
                  <c:v>1.1729830876390805</c:v>
                </c:pt>
                <c:pt idx="1801">
                  <c:v>1.2287018476152121</c:v>
                </c:pt>
                <c:pt idx="1802">
                  <c:v>1.2833506168301689</c:v>
                </c:pt>
                <c:pt idx="1803">
                  <c:v>1.3369053185770903</c:v>
                </c:pt>
                <c:pt idx="1804">
                  <c:v>1.3893432268456314</c:v>
                </c:pt>
                <c:pt idx="1805">
                  <c:v>1.4406429704443722</c:v>
                </c:pt>
                <c:pt idx="1806">
                  <c:v>1.4907835128217501</c:v>
                </c:pt>
                <c:pt idx="1807">
                  <c:v>1.5397448789239043</c:v>
                </c:pt>
                <c:pt idx="1808">
                  <c:v>1.5875074348330429</c:v>
                </c:pt>
                <c:pt idx="1809">
                  <c:v>1.6340525969207527</c:v>
                </c:pt>
                <c:pt idx="1810">
                  <c:v>1.6793666674851575</c:v>
                </c:pt>
                <c:pt idx="1811">
                  <c:v>1.7234306055530464</c:v>
                </c:pt>
                <c:pt idx="1812">
                  <c:v>1.7662286629960231</c:v>
                </c:pt>
                <c:pt idx="1813">
                  <c:v>1.8077482625088905</c:v>
                </c:pt>
                <c:pt idx="1814">
                  <c:v>1.8479778727666747</c:v>
                </c:pt>
                <c:pt idx="1815">
                  <c:v>1.8869033242101643</c:v>
                </c:pt>
                <c:pt idx="1816">
                  <c:v>1.9245108617989195</c:v>
                </c:pt>
                <c:pt idx="1817">
                  <c:v>1.9607886535884016</c:v>
                </c:pt>
                <c:pt idx="1818">
                  <c:v>1.9957271479198007</c:v>
                </c:pt>
                <c:pt idx="1819">
                  <c:v>2.0293192755555416</c:v>
                </c:pt>
                <c:pt idx="1820">
                  <c:v>2.0615593961764849</c:v>
                </c:pt>
                <c:pt idx="1821">
                  <c:v>2.092439642070977</c:v>
                </c:pt>
                <c:pt idx="1822">
                  <c:v>2.1219529619365649</c:v>
                </c:pt>
                <c:pt idx="1823">
                  <c:v>2.1500945898278689</c:v>
                </c:pt>
                <c:pt idx="1824">
                  <c:v>2.1768612316078699</c:v>
                </c:pt>
                <c:pt idx="1825">
                  <c:v>2.2022476075523203</c:v>
                </c:pt>
                <c:pt idx="1826">
                  <c:v>2.22624964314263</c:v>
                </c:pt>
                <c:pt idx="1827">
                  <c:v>2.2488660284170177</c:v>
                </c:pt>
                <c:pt idx="1828">
                  <c:v>2.2700963309411084</c:v>
                </c:pt>
                <c:pt idx="1829">
                  <c:v>2.2899361569394192</c:v>
                </c:pt>
                <c:pt idx="1830">
                  <c:v>2.3083895617744483</c:v>
                </c:pt>
                <c:pt idx="1831">
                  <c:v>2.3254600003375536</c:v>
                </c:pt>
                <c:pt idx="1832">
                  <c:v>2.3411459717443677</c:v>
                </c:pt>
                <c:pt idx="1833">
                  <c:v>2.3554533797808621</c:v>
                </c:pt>
                <c:pt idx="1834">
                  <c:v>2.3683851568079155</c:v>
                </c:pt>
                <c:pt idx="1835">
                  <c:v>2.3799439909589823</c:v>
                </c:pt>
                <c:pt idx="1836">
                  <c:v>2.3901325464652543</c:v>
                </c:pt>
                <c:pt idx="1837">
                  <c:v>2.3989595257677485</c:v>
                </c:pt>
                <c:pt idx="1838">
                  <c:v>2.4064324327361231</c:v>
                </c:pt>
                <c:pt idx="1839">
                  <c:v>2.4125545129084096</c:v>
                </c:pt>
                <c:pt idx="1840">
                  <c:v>2.4173372955645784</c:v>
                </c:pt>
                <c:pt idx="1841">
                  <c:v>2.4207891816750307</c:v>
                </c:pt>
                <c:pt idx="1842">
                  <c:v>2.4229167786075902</c:v>
                </c:pt>
                <c:pt idx="1843">
                  <c:v>2.4237320725794991</c:v>
                </c:pt>
                <c:pt idx="1844">
                  <c:v>2.4232439606400815</c:v>
                </c:pt>
                <c:pt idx="1845">
                  <c:v>2.4214623080870501</c:v>
                </c:pt>
                <c:pt idx="1846">
                  <c:v>2.4183972227789821</c:v>
                </c:pt>
                <c:pt idx="1847">
                  <c:v>2.4140615435063268</c:v>
                </c:pt>
                <c:pt idx="1848">
                  <c:v>2.4084678090068055</c:v>
                </c:pt>
                <c:pt idx="1849">
                  <c:v>2.4016280575729718</c:v>
                </c:pt>
                <c:pt idx="1850">
                  <c:v>2.3935573845797093</c:v>
                </c:pt>
                <c:pt idx="1851">
                  <c:v>2.384270935404559</c:v>
                </c:pt>
                <c:pt idx="1852">
                  <c:v>2.3737825829370562</c:v>
                </c:pt>
                <c:pt idx="1853">
                  <c:v>2.362104857823164</c:v>
                </c:pt>
                <c:pt idx="1854">
                  <c:v>2.3492513099507524</c:v>
                </c:pt>
                <c:pt idx="1855">
                  <c:v>2.3352417691512737</c:v>
                </c:pt>
                <c:pt idx="1856">
                  <c:v>2.3200902743280931</c:v>
                </c:pt>
                <c:pt idx="1857">
                  <c:v>2.3038121460155869</c:v>
                </c:pt>
                <c:pt idx="1858">
                  <c:v>2.2864246337414764</c:v>
                </c:pt>
                <c:pt idx="1859">
                  <c:v>2.2679473378310777</c:v>
                </c:pt>
                <c:pt idx="1860">
                  <c:v>2.248394180914477</c:v>
                </c:pt>
                <c:pt idx="1861">
                  <c:v>2.2277843821763774</c:v>
                </c:pt>
                <c:pt idx="1862">
                  <c:v>2.2061366167459453</c:v>
                </c:pt>
                <c:pt idx="1863">
                  <c:v>2.1834711355947531</c:v>
                </c:pt>
                <c:pt idx="1864">
                  <c:v>2.1598029489567914</c:v>
                </c:pt>
                <c:pt idx="1865">
                  <c:v>2.1351529322293978</c:v>
                </c:pt>
                <c:pt idx="1866">
                  <c:v>2.1095409323312908</c:v>
                </c:pt>
                <c:pt idx="1867">
                  <c:v>2.082985399213805</c:v>
                </c:pt>
                <c:pt idx="1868">
                  <c:v>2.0555032998004448</c:v>
                </c:pt>
                <c:pt idx="1869">
                  <c:v>2.0271184979132744</c:v>
                </c:pt>
                <c:pt idx="1870">
                  <c:v>1.9978500028569885</c:v>
                </c:pt>
                <c:pt idx="1871">
                  <c:v>1.9677156176972399</c:v>
                </c:pt>
                <c:pt idx="1872">
                  <c:v>1.9367346176306137</c:v>
                </c:pt>
                <c:pt idx="1873">
                  <c:v>1.9049282464231871</c:v>
                </c:pt>
                <c:pt idx="1874">
                  <c:v>1.8723189120894177</c:v>
                </c:pt>
                <c:pt idx="1875">
                  <c:v>1.8389267182183979</c:v>
                </c:pt>
                <c:pt idx="1876">
                  <c:v>1.8047726254254945</c:v>
                </c:pt>
                <c:pt idx="1877">
                  <c:v>1.7698788586913452</c:v>
                </c:pt>
                <c:pt idx="1878">
                  <c:v>1.734265600291232</c:v>
                </c:pt>
                <c:pt idx="1879">
                  <c:v>1.6979531510503194</c:v>
                </c:pt>
                <c:pt idx="1880">
                  <c:v>1.6609610251537377</c:v>
                </c:pt>
                <c:pt idx="1881">
                  <c:v>1.6233128140959754</c:v>
                </c:pt>
                <c:pt idx="1882">
                  <c:v>1.585027527853087</c:v>
                </c:pt>
                <c:pt idx="1883">
                  <c:v>1.5461257876822287</c:v>
                </c:pt>
                <c:pt idx="1884">
                  <c:v>1.5066329585868219</c:v>
                </c:pt>
                <c:pt idx="1885">
                  <c:v>1.4665667667806359</c:v>
                </c:pt>
                <c:pt idx="1886">
                  <c:v>1.4259489279772863</c:v>
                </c:pt>
                <c:pt idx="1887">
                  <c:v>1.3848040553327725</c:v>
                </c:pt>
                <c:pt idx="1888">
                  <c:v>1.3431516199917681</c:v>
                </c:pt>
                <c:pt idx="1889">
                  <c:v>1.3010110529063814</c:v>
                </c:pt>
                <c:pt idx="1890">
                  <c:v>1.258402188692491</c:v>
                </c:pt>
                <c:pt idx="1891">
                  <c:v>1.2153491923335058</c:v>
                </c:pt>
                <c:pt idx="1892">
                  <c:v>1.1718694349470271</c:v>
                </c:pt>
                <c:pt idx="1893">
                  <c:v>1.1279852518984952</c:v>
                </c:pt>
                <c:pt idx="1894">
                  <c:v>1.0837217556347429</c:v>
                </c:pt>
                <c:pt idx="1895">
                  <c:v>1.0390962356718896</c:v>
                </c:pt>
                <c:pt idx="1896">
                  <c:v>0.99412989978933952</c:v>
                </c:pt>
                <c:pt idx="1897">
                  <c:v>0.94884438450730513</c:v>
                </c:pt>
                <c:pt idx="1898">
                  <c:v>0.90325936055055767</c:v>
                </c:pt>
                <c:pt idx="1899">
                  <c:v>0.85739350589321517</c:v>
                </c:pt>
                <c:pt idx="1900">
                  <c:v>0.81126817642380933</c:v>
                </c:pt>
                <c:pt idx="1901">
                  <c:v>0.76490445370181981</c:v>
                </c:pt>
                <c:pt idx="1902">
                  <c:v>0.71832182324547322</c:v>
                </c:pt>
                <c:pt idx="1903">
                  <c:v>0.67153916803217317</c:v>
                </c:pt>
                <c:pt idx="1904">
                  <c:v>0.62457841637717737</c:v>
                </c:pt>
                <c:pt idx="1905">
                  <c:v>0.57746153253155308</c:v>
                </c:pt>
                <c:pt idx="1906">
                  <c:v>0.53020911384883718</c:v>
                </c:pt>
                <c:pt idx="1907">
                  <c:v>0.48284018175185062</c:v>
                </c:pt>
                <c:pt idx="1908">
                  <c:v>0.43537214965502635</c:v>
                </c:pt>
                <c:pt idx="1909">
                  <c:v>0.38782204923497748</c:v>
                </c:pt>
                <c:pt idx="1910">
                  <c:v>0.34021034579030229</c:v>
                </c:pt>
                <c:pt idx="1911">
                  <c:v>0.29255802707492562</c:v>
                </c:pt>
                <c:pt idx="1912">
                  <c:v>0.24488412384830574</c:v>
                </c:pt>
                <c:pt idx="1913">
                  <c:v>0.19720432928877815</c:v>
                </c:pt>
                <c:pt idx="1914">
                  <c:v>0.14954055307992015</c:v>
                </c:pt>
                <c:pt idx="1915">
                  <c:v>0.10191135106615923</c:v>
                </c:pt>
                <c:pt idx="1916">
                  <c:v>5.4334678542543667E-2</c:v>
                </c:pt>
                <c:pt idx="1917">
                  <c:v>6.828870208259852E-3</c:v>
                </c:pt>
                <c:pt idx="1918">
                  <c:v>-4.0588056377649978E-2</c:v>
                </c:pt>
                <c:pt idx="1919">
                  <c:v>-8.7897581793184715E-2</c:v>
                </c:pt>
                <c:pt idx="1920">
                  <c:v>-0.13508162794246545</c:v>
                </c:pt>
                <c:pt idx="1921">
                  <c:v>-0.18212276607006295</c:v>
                </c:pt>
                <c:pt idx="1922">
                  <c:v>-0.22900332362533699</c:v>
                </c:pt>
                <c:pt idx="1923">
                  <c:v>-0.27570528351675344</c:v>
                </c:pt>
                <c:pt idx="1924">
                  <c:v>-0.32221118495001372</c:v>
                </c:pt>
                <c:pt idx="1925">
                  <c:v>-0.36850412356970569</c:v>
                </c:pt>
                <c:pt idx="1926">
                  <c:v>-0.41456672799118749</c:v>
                </c:pt>
                <c:pt idx="1927">
                  <c:v>-0.46038188406340858</c:v>
                </c:pt>
                <c:pt idx="1928">
                  <c:v>-0.50593201260857168</c:v>
                </c:pt>
                <c:pt idx="1929">
                  <c:v>-0.55119977737362624</c:v>
                </c:pt>
                <c:pt idx="1930">
                  <c:v>-0.59617192016321674</c:v>
                </c:pt>
                <c:pt idx="1931">
                  <c:v>-0.64082903183546225</c:v>
                </c:pt>
                <c:pt idx="1932">
                  <c:v>-0.68515418930839478</c:v>
                </c:pt>
                <c:pt idx="1933">
                  <c:v>-0.72913283512446925</c:v>
                </c:pt>
                <c:pt idx="1934">
                  <c:v>-0.77275065488748662</c:v>
                </c:pt>
                <c:pt idx="1935">
                  <c:v>-0.81598989601929683</c:v>
                </c:pt>
                <c:pt idx="1936">
                  <c:v>-0.85883242417246808</c:v>
                </c:pt>
                <c:pt idx="1937">
                  <c:v>-0.90126123615151443</c:v>
                </c:pt>
                <c:pt idx="1938">
                  <c:v>-0.94326082212731244</c:v>
                </c:pt>
                <c:pt idx="1939">
                  <c:v>-0.98481737347287113</c:v>
                </c:pt>
                <c:pt idx="1940">
                  <c:v>-1.0259177356307734</c:v>
                </c:pt>
                <c:pt idx="1941">
                  <c:v>-1.0665457588369875</c:v>
                </c:pt>
                <c:pt idx="1942">
                  <c:v>-1.1066853496148044</c:v>
                </c:pt>
                <c:pt idx="1943">
                  <c:v>-1.1463219480654576</c:v>
                </c:pt>
                <c:pt idx="1944">
                  <c:v>-1.1854417233054579</c:v>
                </c:pt>
                <c:pt idx="1945">
                  <c:v>-1.2240281256911523</c:v>
                </c:pt>
                <c:pt idx="1946">
                  <c:v>-1.2620650878582431</c:v>
                </c:pt>
                <c:pt idx="1947">
                  <c:v>-1.2995385949359612</c:v>
                </c:pt>
                <c:pt idx="1948">
                  <c:v>-1.3364348089876812</c:v>
                </c:pt>
                <c:pt idx="1949">
                  <c:v>-1.372735242208581</c:v>
                </c:pt>
                <c:pt idx="1950">
                  <c:v>-1.4084291800573074</c:v>
                </c:pt>
                <c:pt idx="1951">
                  <c:v>-1.4435046448729558</c:v>
                </c:pt>
                <c:pt idx="1952">
                  <c:v>-1.4779440543596198</c:v>
                </c:pt>
                <c:pt idx="1953">
                  <c:v>-1.5117365963717926</c:v>
                </c:pt>
                <c:pt idx="1954">
                  <c:v>-1.5448678676954735</c:v>
                </c:pt>
                <c:pt idx="1955">
                  <c:v>-1.5773226166468972</c:v>
                </c:pt>
                <c:pt idx="1956">
                  <c:v>-1.6090849793091018</c:v>
                </c:pt>
                <c:pt idx="1957">
                  <c:v>-1.6401445580520675</c:v>
                </c:pt>
                <c:pt idx="1958">
                  <c:v>-1.6704892016414969</c:v>
                </c:pt>
                <c:pt idx="1959">
                  <c:v>-1.7001019628355263</c:v>
                </c:pt>
                <c:pt idx="1960">
                  <c:v>-1.7289736582670623</c:v>
                </c:pt>
                <c:pt idx="1961">
                  <c:v>-1.7570914746370583</c:v>
                </c:pt>
                <c:pt idx="1962">
                  <c:v>-1.7844403220863188</c:v>
                </c:pt>
                <c:pt idx="1963">
                  <c:v>-1.811010025715817</c:v>
                </c:pt>
                <c:pt idx="1964">
                  <c:v>-1.8367868770246616</c:v>
                </c:pt>
                <c:pt idx="1965">
                  <c:v>-1.8617577111513024</c:v>
                </c:pt>
                <c:pt idx="1966">
                  <c:v>-1.8859092013634882</c:v>
                </c:pt>
                <c:pt idx="1967">
                  <c:v>-1.9092303679413822</c:v>
                </c:pt>
                <c:pt idx="1968">
                  <c:v>-1.9317095680218965</c:v>
                </c:pt>
                <c:pt idx="1969">
                  <c:v>-1.9533343163337944</c:v>
                </c:pt>
                <c:pt idx="1970">
                  <c:v>-1.9740948641329596</c:v>
                </c:pt>
                <c:pt idx="1971">
                  <c:v>-1.9939812137917781</c:v>
                </c:pt>
                <c:pt idx="1972">
                  <c:v>-2.0129818182203238</c:v>
                </c:pt>
                <c:pt idx="1973">
                  <c:v>-2.0310835332460493</c:v>
                </c:pt>
                <c:pt idx="1974">
                  <c:v>-2.0482740014387875</c:v>
                </c:pt>
                <c:pt idx="1975">
                  <c:v>-2.0645469353367814</c:v>
                </c:pt>
                <c:pt idx="1976">
                  <c:v>-2.0798900692645548</c:v>
                </c:pt>
                <c:pt idx="1977">
                  <c:v>-2.0942922547272409</c:v>
                </c:pt>
                <c:pt idx="1978">
                  <c:v>-2.1077441307337303</c:v>
                </c:pt>
                <c:pt idx="1979">
                  <c:v>-2.1202385686676921</c:v>
                </c:pt>
                <c:pt idx="1980">
                  <c:v>-2.1317626669472434</c:v>
                </c:pt>
                <c:pt idx="1981">
                  <c:v>-2.1423087484932561</c:v>
                </c:pt>
                <c:pt idx="1982">
                  <c:v>-2.1518685433832427</c:v>
                </c:pt>
                <c:pt idx="1983">
                  <c:v>-2.1604353320390612</c:v>
                </c:pt>
                <c:pt idx="1984">
                  <c:v>-2.1679971519420662</c:v>
                </c:pt>
                <c:pt idx="1985">
                  <c:v>-2.1745479268146615</c:v>
                </c:pt>
                <c:pt idx="1986">
                  <c:v>-2.1800805962242689</c:v>
                </c:pt>
                <c:pt idx="1987">
                  <c:v>-2.1845867702856046</c:v>
                </c:pt>
                <c:pt idx="1988">
                  <c:v>-2.188056666716796</c:v>
                </c:pt>
                <c:pt idx="1989">
                  <c:v>-2.1904875137875104</c:v>
                </c:pt>
                <c:pt idx="1990">
                  <c:v>-2.1918718218105626</c:v>
                </c:pt>
                <c:pt idx="1991">
                  <c:v>-2.1922010541933918</c:v>
                </c:pt>
                <c:pt idx="1992">
                  <c:v>-2.1914683284278555</c:v>
                </c:pt>
                <c:pt idx="1993">
                  <c:v>-2.1896689349752627</c:v>
                </c:pt>
                <c:pt idx="1994">
                  <c:v>-2.1867995551996002</c:v>
                </c:pt>
                <c:pt idx="1995">
                  <c:v>-2.1828548147365718</c:v>
                </c:pt>
                <c:pt idx="1996">
                  <c:v>-2.1778304667579467</c:v>
                </c:pt>
                <c:pt idx="1997">
                  <c:v>-2.1717238208740994</c:v>
                </c:pt>
                <c:pt idx="1998">
                  <c:v>-2.1645304573597475</c:v>
                </c:pt>
                <c:pt idx="1999">
                  <c:v>-2.1562464094199401</c:v>
                </c:pt>
                <c:pt idx="2000">
                  <c:v>-2.1468672787073819</c:v>
                </c:pt>
                <c:pt idx="2001">
                  <c:v>-2.1363931196579204</c:v>
                </c:pt>
                <c:pt idx="2002">
                  <c:v>-2.1248198007104215</c:v>
                </c:pt>
                <c:pt idx="2003">
                  <c:v>-2.1121452167982997</c:v>
                </c:pt>
                <c:pt idx="2004">
                  <c:v>-2.0983724411343014</c:v>
                </c:pt>
                <c:pt idx="2005">
                  <c:v>-2.0834973616058448</c:v>
                </c:pt>
                <c:pt idx="2006">
                  <c:v>-2.0675203275904019</c:v>
                </c:pt>
                <c:pt idx="2007">
                  <c:v>-2.0504450760040589</c:v>
                </c:pt>
                <c:pt idx="2008">
                  <c:v>-2.0322707095173853</c:v>
                </c:pt>
                <c:pt idx="2009">
                  <c:v>-2.0129968155936435</c:v>
                </c:pt>
                <c:pt idx="2010">
                  <c:v>-1.9926239270987718</c:v>
                </c:pt>
                <c:pt idx="2011">
                  <c:v>-1.9711574652795307</c:v>
                </c:pt>
                <c:pt idx="2012">
                  <c:v>-1.9485966313115968</c:v>
                </c:pt>
                <c:pt idx="2013">
                  <c:v>-1.9249461796878988</c:v>
                </c:pt>
                <c:pt idx="2014">
                  <c:v>-1.900214245807927</c:v>
                </c:pt>
                <c:pt idx="2015">
                  <c:v>-1.8744017601896592</c:v>
                </c:pt>
                <c:pt idx="2016">
                  <c:v>-1.8475142033439</c:v>
                </c:pt>
                <c:pt idx="2017">
                  <c:v>-1.8195581293776932</c:v>
                </c:pt>
                <c:pt idx="2018">
                  <c:v>-1.7905387840177165</c:v>
                </c:pt>
                <c:pt idx="2019">
                  <c:v>-1.760461089638462</c:v>
                </c:pt>
                <c:pt idx="2020">
                  <c:v>-1.7293333273247533</c:v>
                </c:pt>
                <c:pt idx="2021">
                  <c:v>-1.6971641954296526</c:v>
                </c:pt>
                <c:pt idx="2022">
                  <c:v>-1.6639614980594599</c:v>
                </c:pt>
                <c:pt idx="2023">
                  <c:v>-1.6297331481582509</c:v>
                </c:pt>
                <c:pt idx="2024">
                  <c:v>-1.5944908243499356</c:v>
                </c:pt>
                <c:pt idx="2025">
                  <c:v>-1.5582469698714583</c:v>
                </c:pt>
                <c:pt idx="2026">
                  <c:v>-1.5210133974401261</c:v>
                </c:pt>
                <c:pt idx="2027">
                  <c:v>-1.4828010872798991</c:v>
                </c:pt>
                <c:pt idx="2028">
                  <c:v>-1.4436201614565323</c:v>
                </c:pt>
                <c:pt idx="2029">
                  <c:v>-1.4034811159094285</c:v>
                </c:pt>
                <c:pt idx="2030">
                  <c:v>-1.3623986409164568</c:v>
                </c:pt>
                <c:pt idx="2031">
                  <c:v>-1.3203887143718704</c:v>
                </c:pt>
                <c:pt idx="2032">
                  <c:v>-1.2774661261180948</c:v>
                </c:pt>
                <c:pt idx="2033">
                  <c:v>-1.2336431004738153</c:v>
                </c:pt>
                <c:pt idx="2034">
                  <c:v>-1.1889388527668272</c:v>
                </c:pt>
                <c:pt idx="2035">
                  <c:v>-1.1433700207658626</c:v>
                </c:pt>
                <c:pt idx="2036">
                  <c:v>-1.0969534190753798</c:v>
                </c:pt>
                <c:pt idx="2037">
                  <c:v>-1.0497070195223599</c:v>
                </c:pt>
                <c:pt idx="2038">
                  <c:v>-1.0016492543737743</c:v>
                </c:pt>
                <c:pt idx="2039">
                  <c:v>-0.95279983443035055</c:v>
                </c:pt>
                <c:pt idx="2040">
                  <c:v>-0.90317880425867636</c:v>
                </c:pt>
                <c:pt idx="2041">
                  <c:v>-0.85280633193004163</c:v>
                </c:pt>
                <c:pt idx="2042">
                  <c:v>-0.80170359924400725</c:v>
                </c:pt>
                <c:pt idx="2043">
                  <c:v>-0.74989289889955668</c:v>
                </c:pt>
                <c:pt idx="2044">
                  <c:v>-0.69739672942331987</c:v>
                </c:pt>
                <c:pt idx="2045">
                  <c:v>-0.6442377901399331</c:v>
                </c:pt>
                <c:pt idx="2046">
                  <c:v>-0.5904399991017224</c:v>
                </c:pt>
                <c:pt idx="2047">
                  <c:v>-0.5360277626427713</c:v>
                </c:pt>
                <c:pt idx="2048">
                  <c:v>-0.48102669081714222</c:v>
                </c:pt>
                <c:pt idx="2049">
                  <c:v>-0.42546288199252741</c:v>
                </c:pt>
                <c:pt idx="2050">
                  <c:v>-0.36935907963656883</c:v>
                </c:pt>
                <c:pt idx="2051">
                  <c:v>-0.31274489262207555</c:v>
                </c:pt>
                <c:pt idx="2052">
                  <c:v>-0.25564814891102727</c:v>
                </c:pt>
                <c:pt idx="2053">
                  <c:v>-0.19809500607860492</c:v>
                </c:pt>
                <c:pt idx="2054">
                  <c:v>-0.14011206337167723</c:v>
                </c:pt>
                <c:pt idx="2055">
                  <c:v>-8.1730031864148928E-2</c:v>
                </c:pt>
                <c:pt idx="2056">
                  <c:v>-2.2980666382728259E-2</c:v>
                </c:pt>
                <c:pt idx="2057">
                  <c:v>3.6104759638926648E-2</c:v>
                </c:pt>
                <c:pt idx="2058">
                  <c:v>9.5495829151345246E-2</c:v>
                </c:pt>
                <c:pt idx="2059">
                  <c:v>0.15516320264244887</c:v>
                </c:pt>
                <c:pt idx="2060">
                  <c:v>0.21507758485126519</c:v>
                </c:pt>
                <c:pt idx="2061">
                  <c:v>0.27520608985430584</c:v>
                </c:pt>
                <c:pt idx="2062">
                  <c:v>0.33551530742614988</c:v>
                </c:pt>
                <c:pt idx="2063">
                  <c:v>0.39597279568700899</c:v>
                </c:pt>
                <c:pt idx="2064">
                  <c:v>0.45654629237386168</c:v>
                </c:pt>
                <c:pt idx="2065">
                  <c:v>0.51720028336210211</c:v>
                </c:pt>
                <c:pt idx="2066">
                  <c:v>0.57789922045030551</c:v>
                </c:pt>
                <c:pt idx="2067">
                  <c:v>0.63860910875365573</c:v>
                </c:pt>
                <c:pt idx="2068">
                  <c:v>0.69929564874234751</c:v>
                </c:pt>
                <c:pt idx="2069">
                  <c:v>0.75991942744028529</c:v>
                </c:pt>
                <c:pt idx="2070">
                  <c:v>0.82044835994496101</c:v>
                </c:pt>
                <c:pt idx="2071">
                  <c:v>0.88084867180403648</c:v>
                </c:pt>
                <c:pt idx="2072">
                  <c:v>0.94108057661400324</c:v>
                </c:pt>
                <c:pt idx="2073">
                  <c:v>1.001110670257934</c:v>
                </c:pt>
                <c:pt idx="2074">
                  <c:v>1.0609015894596228</c:v>
                </c:pt>
                <c:pt idx="2075">
                  <c:v>1.1204147744591713</c:v>
                </c:pt>
                <c:pt idx="2076">
                  <c:v>1.1796107256126174</c:v>
                </c:pt>
                <c:pt idx="2077">
                  <c:v>1.2384551025432231</c:v>
                </c:pt>
                <c:pt idx="2078">
                  <c:v>1.2969115251319923</c:v>
                </c:pt>
                <c:pt idx="2079">
                  <c:v>1.3549385522281012</c:v>
                </c:pt>
                <c:pt idx="2080">
                  <c:v>1.4125022628589292</c:v>
                </c:pt>
                <c:pt idx="2081">
                  <c:v>1.4695648839459121</c:v>
                </c:pt>
                <c:pt idx="2082">
                  <c:v>1.5260861653756683</c:v>
                </c:pt>
                <c:pt idx="2083">
                  <c:v>1.5820305933771819</c:v>
                </c:pt>
                <c:pt idx="2084">
                  <c:v>1.6373589639553836</c:v>
                </c:pt>
                <c:pt idx="2085">
                  <c:v>1.6920324822473345</c:v>
                </c:pt>
                <c:pt idx="2086">
                  <c:v>1.7460120792278799</c:v>
                </c:pt>
                <c:pt idx="2087">
                  <c:v>1.799260942889195</c:v>
                </c:pt>
                <c:pt idx="2088">
                  <c:v>1.851741530444001</c:v>
                </c:pt>
                <c:pt idx="2089">
                  <c:v>1.9034154114614763</c:v>
                </c:pt>
                <c:pt idx="2090">
                  <c:v>1.9542468692268413</c:v>
                </c:pt>
                <c:pt idx="2091">
                  <c:v>2.00419993775875</c:v>
                </c:pt>
                <c:pt idx="2092">
                  <c:v>2.0532371236429543</c:v>
                </c:pt>
                <c:pt idx="2093">
                  <c:v>2.1013193807895143</c:v>
                </c:pt>
                <c:pt idx="2094">
                  <c:v>2.1484085165811151</c:v>
                </c:pt>
                <c:pt idx="2095">
                  <c:v>2.1944724973490257</c:v>
                </c:pt>
                <c:pt idx="2096">
                  <c:v>2.2394734223484254</c:v>
                </c:pt>
                <c:pt idx="2097">
                  <c:v>2.2833746411983711</c:v>
                </c:pt>
                <c:pt idx="2098">
                  <c:v>2.326141446120058</c:v>
                </c:pt>
                <c:pt idx="2099">
                  <c:v>2.3677415385737088</c:v>
                </c:pt>
                <c:pt idx="2100">
                  <c:v>2.4081370455158781</c:v>
                </c:pt>
                <c:pt idx="2101">
                  <c:v>2.4472955382788375</c:v>
                </c:pt>
                <c:pt idx="2102">
                  <c:v>2.4851842364305536</c:v>
                </c:pt>
                <c:pt idx="2103">
                  <c:v>2.5217721719455417</c:v>
                </c:pt>
                <c:pt idx="2104">
                  <c:v>2.5570234166619166</c:v>
                </c:pt>
                <c:pt idx="2105">
                  <c:v>2.5909082319461629</c:v>
                </c:pt>
                <c:pt idx="2106">
                  <c:v>2.62339621850403</c:v>
                </c:pt>
                <c:pt idx="2107">
                  <c:v>2.6544559909962846</c:v>
                </c:pt>
                <c:pt idx="2108">
                  <c:v>2.6840551346975907</c:v>
                </c:pt>
                <c:pt idx="2109">
                  <c:v>2.712168627720482</c:v>
                </c:pt>
                <c:pt idx="2110">
                  <c:v>2.738767131438999</c:v>
                </c:pt>
                <c:pt idx="2111">
                  <c:v>2.7638206801126124</c:v>
                </c:pt>
                <c:pt idx="2112">
                  <c:v>2.7873014000729142</c:v>
                </c:pt>
                <c:pt idx="2113">
                  <c:v>2.8091840464147189</c:v>
                </c:pt>
                <c:pt idx="2114">
                  <c:v>2.8294452383292921</c:v>
                </c:pt>
                <c:pt idx="2115">
                  <c:v>2.8480600294526774</c:v>
                </c:pt>
                <c:pt idx="2116">
                  <c:v>2.8650051076742677</c:v>
                </c:pt>
                <c:pt idx="2117">
                  <c:v>2.8802592401345084</c:v>
                </c:pt>
                <c:pt idx="2118">
                  <c:v>2.8938000030831081</c:v>
                </c:pt>
                <c:pt idx="2119">
                  <c:v>2.9056059793018458</c:v>
                </c:pt>
                <c:pt idx="2120">
                  <c:v>2.9156558882899746</c:v>
                </c:pt>
                <c:pt idx="2121">
                  <c:v>2.9239334847671707</c:v>
                </c:pt>
                <c:pt idx="2122">
                  <c:v>2.9304189335479403</c:v>
                </c:pt>
                <c:pt idx="2123">
                  <c:v>2.9350950351636595</c:v>
                </c:pt>
                <c:pt idx="2124">
                  <c:v>2.9379503902428192</c:v>
                </c:pt>
                <c:pt idx="2125">
                  <c:v>2.9389670479559524</c:v>
                </c:pt>
                <c:pt idx="2126">
                  <c:v>2.9381321643254106</c:v>
                </c:pt>
                <c:pt idx="2127">
                  <c:v>2.935436939202805</c:v>
                </c:pt>
                <c:pt idx="2128">
                  <c:v>2.9308686048398429</c:v>
                </c:pt>
                <c:pt idx="2129">
                  <c:v>2.9244155546986303</c:v>
                </c:pt>
                <c:pt idx="2130">
                  <c:v>2.9160678132432682</c:v>
                </c:pt>
                <c:pt idx="2131">
                  <c:v>2.9058209875010594</c:v>
                </c:pt>
                <c:pt idx="2132">
                  <c:v>2.8936651665887818</c:v>
                </c:pt>
                <c:pt idx="2133">
                  <c:v>2.879596702467345</c:v>
                </c:pt>
                <c:pt idx="2134">
                  <c:v>2.8636160442798548</c:v>
                </c:pt>
                <c:pt idx="2135">
                  <c:v>2.8457171586894767</c:v>
                </c:pt>
                <c:pt idx="2136">
                  <c:v>2.8258992902516296</c:v>
                </c:pt>
                <c:pt idx="2137">
                  <c:v>2.8041634898834427</c:v>
                </c:pt>
                <c:pt idx="2138">
                  <c:v>2.7805102371169816</c:v>
                </c:pt>
                <c:pt idx="2139">
                  <c:v>2.754940428718601</c:v>
                </c:pt>
                <c:pt idx="2140">
                  <c:v>2.7274590637004703</c:v>
                </c:pt>
                <c:pt idx="2141">
                  <c:v>2.6980723041840742</c:v>
                </c:pt>
                <c:pt idx="2142">
                  <c:v>2.6667861655452159</c:v>
                </c:pt>
                <c:pt idx="2143">
                  <c:v>2.6336075205124572</c:v>
                </c:pt>
                <c:pt idx="2144">
                  <c:v>2.5985477563759938</c:v>
                </c:pt>
                <c:pt idx="2145">
                  <c:v>2.5616197736415725</c:v>
                </c:pt>
                <c:pt idx="2146">
                  <c:v>2.5228365899722109</c:v>
                </c:pt>
                <c:pt idx="2147">
                  <c:v>2.4822111366445374</c:v>
                </c:pt>
                <c:pt idx="2148">
                  <c:v>2.4397562306710094</c:v>
                </c:pt>
                <c:pt idx="2149">
                  <c:v>2.3954858039783811</c:v>
                </c:pt>
                <c:pt idx="2150">
                  <c:v>2.3494187203818115</c:v>
                </c:pt>
                <c:pt idx="2151">
                  <c:v>2.3015758647376354</c:v>
                </c:pt>
                <c:pt idx="2152">
                  <c:v>2.2519776625203001</c:v>
                </c:pt>
                <c:pt idx="2153">
                  <c:v>2.2006426969698545</c:v>
                </c:pt>
                <c:pt idx="2154">
                  <c:v>2.1475972596238844</c:v>
                </c:pt>
                <c:pt idx="2155">
                  <c:v>2.0928657751336073</c:v>
                </c:pt>
                <c:pt idx="2156">
                  <c:v>2.0364735484341976</c:v>
                </c:pt>
                <c:pt idx="2157">
                  <c:v>1.978447737305294</c:v>
                </c:pt>
                <c:pt idx="2158">
                  <c:v>1.9188166471670838</c:v>
                </c:pt>
                <c:pt idx="2159">
                  <c:v>1.8576105401658365</c:v>
                </c:pt>
                <c:pt idx="2160">
                  <c:v>1.7948606808187468</c:v>
                </c:pt>
                <c:pt idx="2161">
                  <c:v>1.730599115595238</c:v>
                </c:pt>
                <c:pt idx="2162">
                  <c:v>1.6648595524219216</c:v>
                </c:pt>
                <c:pt idx="2163">
                  <c:v>1.597677446583714</c:v>
                </c:pt>
                <c:pt idx="2164">
                  <c:v>1.5290890838408315</c:v>
                </c:pt>
                <c:pt idx="2165">
                  <c:v>1.4591315630569339</c:v>
                </c:pt>
                <c:pt idx="2166">
                  <c:v>1.3878438012672047</c:v>
                </c:pt>
                <c:pt idx="2167">
                  <c:v>1.3152657898622433</c:v>
                </c:pt>
                <c:pt idx="2168">
                  <c:v>1.2414392961601395</c:v>
                </c:pt>
                <c:pt idx="2169">
                  <c:v>1.1664071336496613</c:v>
                </c:pt>
                <c:pt idx="2170">
                  <c:v>1.0902093039549154</c:v>
                </c:pt>
                <c:pt idx="2171">
                  <c:v>1.0128932018608496</c:v>
                </c:pt>
                <c:pt idx="2172">
                  <c:v>0.93450495327272354</c:v>
                </c:pt>
                <c:pt idx="2173">
                  <c:v>0.85508950958497054</c:v>
                </c:pt>
                <c:pt idx="2174">
                  <c:v>0.77469274316797831</c:v>
                </c:pt>
                <c:pt idx="2175">
                  <c:v>0.69336510054971956</c:v>
                </c:pt>
                <c:pt idx="2176">
                  <c:v>0.6111585169809346</c:v>
                </c:pt>
                <c:pt idx="2177">
                  <c:v>0.52812487355701798</c:v>
                </c:pt>
                <c:pt idx="2178">
                  <c:v>0.44431560413804289</c:v>
                </c:pt>
                <c:pt idx="2179">
                  <c:v>0.35978145576726484</c:v>
                </c:pt>
                <c:pt idx="2180">
                  <c:v>0.2745735032039342</c:v>
                </c:pt>
                <c:pt idx="2181">
                  <c:v>0.18874676477670152</c:v>
                </c:pt>
                <c:pt idx="2182">
                  <c:v>0.10235711667076394</c:v>
                </c:pt>
                <c:pt idx="2183">
                  <c:v>1.5459780654925842E-2</c:v>
                </c:pt>
                <c:pt idx="2184">
                  <c:v>-7.1889907072742509E-2</c:v>
                </c:pt>
                <c:pt idx="2185">
                  <c:v>-0.15963308452931363</c:v>
                </c:pt>
                <c:pt idx="2186">
                  <c:v>-0.24771060207610177</c:v>
                </c:pt>
                <c:pt idx="2187">
                  <c:v>-0.33606463036167161</c:v>
                </c:pt>
                <c:pt idx="2188">
                  <c:v>-0.42463682309565703</c:v>
                </c:pt>
                <c:pt idx="2189">
                  <c:v>-0.5133635291521137</c:v>
                </c:pt>
                <c:pt idx="2190">
                  <c:v>-0.602188255143427</c:v>
                </c:pt>
                <c:pt idx="2191">
                  <c:v>-0.69105266898417672</c:v>
                </c:pt>
                <c:pt idx="2192">
                  <c:v>-0.77989229878978228</c:v>
                </c:pt>
                <c:pt idx="2193">
                  <c:v>-0.86864894851002294</c:v>
                </c:pt>
                <c:pt idx="2194">
                  <c:v>-0.95726037795556651</c:v>
                </c:pt>
                <c:pt idx="2195">
                  <c:v>-1.0456630870039125</c:v>
                </c:pt>
                <c:pt idx="2196">
                  <c:v>-1.1337925937689621</c:v>
                </c:pt>
                <c:pt idx="2197">
                  <c:v>-1.221589555343179</c:v>
                </c:pt>
                <c:pt idx="2198">
                  <c:v>-1.3089925903810946</c:v>
                </c:pt>
                <c:pt idx="2199">
                  <c:v>-1.3959352793861834</c:v>
                </c:pt>
                <c:pt idx="2200">
                  <c:v>-1.4823587674625609</c:v>
                </c:pt>
                <c:pt idx="2201">
                  <c:v>-1.5682004135186343</c:v>
                </c:pt>
                <c:pt idx="2202">
                  <c:v>-1.6533951867540828</c:v>
                </c:pt>
                <c:pt idx="2203">
                  <c:v>-1.737882901362247</c:v>
                </c:pt>
                <c:pt idx="2204">
                  <c:v>-1.821599811179988</c:v>
                </c:pt>
                <c:pt idx="2205">
                  <c:v>-1.9044827301332306</c:v>
                </c:pt>
                <c:pt idx="2206">
                  <c:v>-1.9864683698864221</c:v>
                </c:pt>
                <c:pt idx="2207">
                  <c:v>-2.0674958918029658</c:v>
                </c:pt>
                <c:pt idx="2208">
                  <c:v>-2.147503939748125</c:v>
                </c:pt>
                <c:pt idx="2209">
                  <c:v>-2.2264305036260406</c:v>
                </c:pt>
                <c:pt idx="2210">
                  <c:v>-2.304216540924088</c:v>
                </c:pt>
                <c:pt idx="2211">
                  <c:v>-2.3808030336820014</c:v>
                </c:pt>
                <c:pt idx="2212">
                  <c:v>-2.4561297300263236</c:v>
                </c:pt>
                <c:pt idx="2213">
                  <c:v>-2.5301351383614952</c:v>
                </c:pt>
                <c:pt idx="2214">
                  <c:v>-2.6027589526680353</c:v>
                </c:pt>
                <c:pt idx="2215">
                  <c:v>-2.673947376828087</c:v>
                </c:pt>
                <c:pt idx="2216">
                  <c:v>-2.7436411171341684</c:v>
                </c:pt>
                <c:pt idx="2217">
                  <c:v>-2.8117825179305469</c:v>
                </c:pt>
                <c:pt idx="2218">
                  <c:v>-2.8783162717054163</c:v>
                </c:pt>
                <c:pt idx="2219">
                  <c:v>-2.9431899032188307</c:v>
                </c:pt>
                <c:pt idx="2220">
                  <c:v>-3.0063458028738452</c:v>
                </c:pt>
                <c:pt idx="2221">
                  <c:v>-3.0677322623175902</c:v>
                </c:pt>
                <c:pt idx="2222">
                  <c:v>-3.1272976946167588</c:v>
                </c:pt>
                <c:pt idx="2223">
                  <c:v>-3.1849928143240147</c:v>
                </c:pt>
                <c:pt idx="2224">
                  <c:v>-3.2407638803972936</c:v>
                </c:pt>
                <c:pt idx="2225">
                  <c:v>-3.2945638608804244</c:v>
                </c:pt>
                <c:pt idx="2226">
                  <c:v>-3.3463455972706599</c:v>
                </c:pt>
                <c:pt idx="2227">
                  <c:v>-3.3960614932199391</c:v>
                </c:pt>
                <c:pt idx="2228">
                  <c:v>-3.4436634847961476</c:v>
                </c:pt>
                <c:pt idx="2229">
                  <c:v>-3.4891114758148478</c:v>
                </c:pt>
                <c:pt idx="2230">
                  <c:v>-3.5323616408652714</c:v>
                </c:pt>
                <c:pt idx="2231">
                  <c:v>-3.573370127020687</c:v>
                </c:pt>
                <c:pt idx="2232">
                  <c:v>-3.6120957845852768</c:v>
                </c:pt>
                <c:pt idx="2233">
                  <c:v>-3.6485007148099999</c:v>
                </c:pt>
                <c:pt idx="2234">
                  <c:v>-3.6825495157055745</c:v>
                </c:pt>
                <c:pt idx="2235">
                  <c:v>-3.7142058623172272</c:v>
                </c:pt>
                <c:pt idx="2236">
                  <c:v>-3.7434357158980571</c:v>
                </c:pt>
                <c:pt idx="2237">
                  <c:v>-3.7702077777021086</c:v>
                </c:pt>
                <c:pt idx="2238">
                  <c:v>-3.7944902270616394</c:v>
                </c:pt>
                <c:pt idx="2239">
                  <c:v>-3.8162529264455745</c:v>
                </c:pt>
                <c:pt idx="2240">
                  <c:v>-3.835466558691397</c:v>
                </c:pt>
                <c:pt idx="2241">
                  <c:v>-3.85210753195941</c:v>
                </c:pt>
                <c:pt idx="2242">
                  <c:v>-3.866149360458369</c:v>
                </c:pt>
                <c:pt idx="2243">
                  <c:v>-3.8775688953139347</c:v>
                </c:pt>
                <c:pt idx="2244">
                  <c:v>-3.886349493586382</c:v>
                </c:pt>
                <c:pt idx="2245">
                  <c:v>-3.8924686707406582</c:v>
                </c:pt>
                <c:pt idx="2246">
                  <c:v>-3.8959097623655694</c:v>
                </c:pt>
                <c:pt idx="2247">
                  <c:v>-3.8966608639428713</c:v>
                </c:pt>
                <c:pt idx="2248">
                  <c:v>-3.8947068215895535</c:v>
                </c:pt>
                <c:pt idx="2249">
                  <c:v>-3.8900343624183296</c:v>
                </c:pt>
                <c:pt idx="2250">
                  <c:v>-3.8826325652569755</c:v>
                </c:pt>
                <c:pt idx="2251">
                  <c:v>-3.8724968125147692</c:v>
                </c:pt>
                <c:pt idx="2252">
                  <c:v>-3.8596176893912726</c:v>
                </c:pt>
                <c:pt idx="2253">
                  <c:v>-3.8439927636919617</c:v>
                </c:pt>
                <c:pt idx="2254">
                  <c:v>-3.8256244186065764</c:v>
                </c:pt>
                <c:pt idx="2255">
                  <c:v>-3.8045092708685155</c:v>
                </c:pt>
                <c:pt idx="2256">
                  <c:v>-3.7806499283322865</c:v>
                </c:pt>
                <c:pt idx="2257">
                  <c:v>-3.7540515150344369</c:v>
                </c:pt>
                <c:pt idx="2258">
                  <c:v>-3.7247192894282968</c:v>
                </c:pt>
                <c:pt idx="2259">
                  <c:v>-3.6926596283782982</c:v>
                </c:pt>
                <c:pt idx="2260">
                  <c:v>-3.6578837069447148</c:v>
                </c:pt>
                <c:pt idx="2261">
                  <c:v>-3.6204045534235929</c:v>
                </c:pt>
                <c:pt idx="2262">
                  <c:v>-3.580235733076321</c:v>
                </c:pt>
                <c:pt idx="2263">
                  <c:v>-3.5373923452274298</c:v>
                </c:pt>
                <c:pt idx="2264">
                  <c:v>-3.4918946728936571</c:v>
                </c:pt>
                <c:pt idx="2265">
                  <c:v>-3.4437651732858665</c:v>
                </c:pt>
                <c:pt idx="2266">
                  <c:v>-3.3930270730341476</c:v>
                </c:pt>
                <c:pt idx="2267">
                  <c:v>-3.3397041553707929</c:v>
                </c:pt>
                <c:pt idx="2268">
                  <c:v>-3.2838207224306859</c:v>
                </c:pt>
                <c:pt idx="2269">
                  <c:v>-3.2254028140686328</c:v>
                </c:pt>
                <c:pt idx="2270">
                  <c:v>-3.164482013941941</c:v>
                </c:pt>
                <c:pt idx="2271">
                  <c:v>-3.1010925272514713</c:v>
                </c:pt>
                <c:pt idx="2272">
                  <c:v>-3.0352686883965179</c:v>
                </c:pt>
                <c:pt idx="2273">
                  <c:v>-2.9670435657007683</c:v>
                </c:pt>
                <c:pt idx="2274">
                  <c:v>-2.8964584990344018</c:v>
                </c:pt>
                <c:pt idx="2275">
                  <c:v>-2.8235535112430785</c:v>
                </c:pt>
                <c:pt idx="2276">
                  <c:v>-2.7483700414663796</c:v>
                </c:pt>
                <c:pt idx="2277">
                  <c:v>-2.6709519033935183</c:v>
                </c:pt>
                <c:pt idx="2278">
                  <c:v>-2.59134456531444</c:v>
                </c:pt>
                <c:pt idx="2279">
                  <c:v>-2.5095959440335469</c:v>
                </c:pt>
                <c:pt idx="2280">
                  <c:v>-2.4257554349286377</c:v>
                </c:pt>
                <c:pt idx="2281">
                  <c:v>-2.3398736755468512</c:v>
                </c:pt>
                <c:pt idx="2282">
                  <c:v>-2.2520034087378571</c:v>
                </c:pt>
                <c:pt idx="2283">
                  <c:v>-2.1621995518123334</c:v>
                </c:pt>
                <c:pt idx="2284">
                  <c:v>-2.0705182625592671</c:v>
                </c:pt>
                <c:pt idx="2285">
                  <c:v>-1.9770169044324712</c:v>
                </c:pt>
                <c:pt idx="2286">
                  <c:v>-1.8817550338509441</c:v>
                </c:pt>
                <c:pt idx="2287">
                  <c:v>-1.7847936383043488</c:v>
                </c:pt>
                <c:pt idx="2288">
                  <c:v>-1.6861958195507438</c:v>
                </c:pt>
                <c:pt idx="2289">
                  <c:v>-1.5860260452076167</c:v>
                </c:pt>
                <c:pt idx="2290">
                  <c:v>-1.4843462718006331</c:v>
                </c:pt>
                <c:pt idx="2291">
                  <c:v>-1.3812261306280496</c:v>
                </c:pt>
                <c:pt idx="2292">
                  <c:v>-1.276734246328771</c:v>
                </c:pt>
                <c:pt idx="2293">
                  <c:v>-1.1709383116476095</c:v>
                </c:pt>
                <c:pt idx="2294">
                  <c:v>-1.0639071631232895</c:v>
                </c:pt>
                <c:pt idx="2295">
                  <c:v>-0.95571441429210968</c:v>
                </c:pt>
                <c:pt idx="2296">
                  <c:v>-0.84643535011564119</c:v>
                </c:pt>
                <c:pt idx="2297">
                  <c:v>-0.73614536382013407</c:v>
                </c:pt>
                <c:pt idx="2298">
                  <c:v>-0.62491954340974332</c:v>
                </c:pt>
                <c:pt idx="2299">
                  <c:v>-0.51283241156900905</c:v>
                </c:pt>
                <c:pt idx="2300">
                  <c:v>-0.39995891958996871</c:v>
                </c:pt>
                <c:pt idx="2301">
                  <c:v>-0.28637804254718191</c:v>
                </c:pt>
                <c:pt idx="2302">
                  <c:v>-0.17216967285207513</c:v>
                </c:pt>
                <c:pt idx="2303">
                  <c:v>-5.7413087210279892E-2</c:v>
                </c:pt>
                <c:pt idx="2304">
                  <c:v>5.7812305320932789E-2</c:v>
                </c:pt>
                <c:pt idx="2305">
                  <c:v>0.17342357276570405</c:v>
                </c:pt>
                <c:pt idx="2306">
                  <c:v>0.28933751913104228</c:v>
                </c:pt>
                <c:pt idx="2307">
                  <c:v>0.40547231308569592</c:v>
                </c:pt>
                <c:pt idx="2308">
                  <c:v>0.52174567141831429</c:v>
                </c:pt>
                <c:pt idx="2309">
                  <c:v>0.63807009175307772</c:v>
                </c:pt>
                <c:pt idx="2310">
                  <c:v>0.75436533564807573</c:v>
                </c:pt>
                <c:pt idx="2311">
                  <c:v>0.87054945257718552</c:v>
                </c:pt>
                <c:pt idx="2312">
                  <c:v>0.986534499123083</c:v>
                </c:pt>
                <c:pt idx="2313">
                  <c:v>1.1022389747636738</c:v>
                </c:pt>
                <c:pt idx="2314">
                  <c:v>1.2175775218934712</c:v>
                </c:pt>
                <c:pt idx="2315">
                  <c:v>1.3324637298484237</c:v>
                </c:pt>
                <c:pt idx="2316">
                  <c:v>1.4468104327019953</c:v>
                </c:pt>
                <c:pt idx="2317">
                  <c:v>1.5605358494242929</c:v>
                </c:pt>
                <c:pt idx="2318">
                  <c:v>1.6735564256567148</c:v>
                </c:pt>
                <c:pt idx="2319">
                  <c:v>1.7857838529472736</c:v>
                </c:pt>
                <c:pt idx="2320">
                  <c:v>1.8971376901922177</c:v>
                </c:pt>
                <c:pt idx="2321">
                  <c:v>2.0075340312556631</c:v>
                </c:pt>
                <c:pt idx="2322">
                  <c:v>2.1168869195810989</c:v>
                </c:pt>
                <c:pt idx="2323">
                  <c:v>2.2251156007140636</c:v>
                </c:pt>
                <c:pt idx="2324">
                  <c:v>2.3321361344499643</c:v>
                </c:pt>
                <c:pt idx="2325">
                  <c:v>2.437865532443289</c:v>
                </c:pt>
                <c:pt idx="2326">
                  <c:v>2.5422211126693859</c:v>
                </c:pt>
                <c:pt idx="2327">
                  <c:v>2.645123067833365</c:v>
                </c:pt>
                <c:pt idx="2328">
                  <c:v>2.7464915142421997</c:v>
                </c:pt>
                <c:pt idx="2329">
                  <c:v>2.8462463710198991</c:v>
                </c:pt>
                <c:pt idx="2330">
                  <c:v>2.9443109969237788</c:v>
                </c:pt>
                <c:pt idx="2331">
                  <c:v>3.0406092621675636</c:v>
                </c:pt>
                <c:pt idx="2332">
                  <c:v>3.1350643043793816</c:v>
                </c:pt>
                <c:pt idx="2333">
                  <c:v>3.2275985367728777</c:v>
                </c:pt>
                <c:pt idx="2334">
                  <c:v>3.3181360869713306</c:v>
                </c:pt>
                <c:pt idx="2335">
                  <c:v>3.4066081343927732</c:v>
                </c:pt>
                <c:pt idx="2336">
                  <c:v>3.49294091534155</c:v>
                </c:pt>
                <c:pt idx="2337">
                  <c:v>3.5770628707450038</c:v>
                </c:pt>
                <c:pt idx="2338">
                  <c:v>3.6589053678432615</c:v>
                </c:pt>
                <c:pt idx="2339">
                  <c:v>3.7384031954079058</c:v>
                </c:pt>
                <c:pt idx="2340">
                  <c:v>3.815486607686875</c:v>
                </c:pt>
                <c:pt idx="2341">
                  <c:v>3.89009237005479</c:v>
                </c:pt>
                <c:pt idx="2342">
                  <c:v>3.9621579887036034</c:v>
                </c:pt>
                <c:pt idx="2343">
                  <c:v>4.0316238996832032</c:v>
                </c:pt>
                <c:pt idx="2344">
                  <c:v>4.098426720246092</c:v>
                </c:pt>
                <c:pt idx="2345">
                  <c:v>4.1625104213977782</c:v>
                </c:pt>
                <c:pt idx="2346">
                  <c:v>4.2238194995723521</c:v>
                </c:pt>
                <c:pt idx="2347">
                  <c:v>4.2822986720735505</c:v>
                </c:pt>
                <c:pt idx="2348">
                  <c:v>4.3378928535028471</c:v>
                </c:pt>
                <c:pt idx="2349">
                  <c:v>4.390555596679663</c:v>
                </c:pt>
                <c:pt idx="2350">
                  <c:v>4.4402374006732668</c:v>
                </c:pt>
                <c:pt idx="2351">
                  <c:v>4.4868894169324447</c:v>
                </c:pt>
                <c:pt idx="2352">
                  <c:v>4.5304661838619191</c:v>
                </c:pt>
                <c:pt idx="2353">
                  <c:v>4.5709261777747718</c:v>
                </c:pt>
                <c:pt idx="2354">
                  <c:v>4.6082310613469177</c:v>
                </c:pt>
                <c:pt idx="2355">
                  <c:v>4.6423422659362785</c:v>
                </c:pt>
                <c:pt idx="2356">
                  <c:v>4.6732242022021406</c:v>
                </c:pt>
                <c:pt idx="2357">
                  <c:v>4.7008447147450836</c:v>
                </c:pt>
                <c:pt idx="2358">
                  <c:v>4.7251718204315916</c:v>
                </c:pt>
                <c:pt idx="2359">
                  <c:v>4.7461759131004726</c:v>
                </c:pt>
                <c:pt idx="2360">
                  <c:v>4.7638288998442402</c:v>
                </c:pt>
                <c:pt idx="2361">
                  <c:v>4.7781091044154866</c:v>
                </c:pt>
                <c:pt idx="2362">
                  <c:v>4.7889926458090821</c:v>
                </c:pt>
                <c:pt idx="2363">
                  <c:v>4.796459666393889</c:v>
                </c:pt>
                <c:pt idx="2364">
                  <c:v>4.800497497603212</c:v>
                </c:pt>
                <c:pt idx="2365">
                  <c:v>4.801088308490387</c:v>
                </c:pt>
                <c:pt idx="2366">
                  <c:v>4.7982207629501188</c:v>
                </c:pt>
                <c:pt idx="2367">
                  <c:v>4.7918889544104868</c:v>
                </c:pt>
                <c:pt idx="2368">
                  <c:v>4.782084390923881</c:v>
                </c:pt>
                <c:pt idx="2369">
                  <c:v>4.7688011193071516</c:v>
                </c:pt>
                <c:pt idx="2370">
                  <c:v>4.7520361890770975</c:v>
                </c:pt>
                <c:pt idx="2371">
                  <c:v>4.7317935969763267</c:v>
                </c:pt>
                <c:pt idx="2372">
                  <c:v>4.7080731782909826</c:v>
                </c:pt>
                <c:pt idx="2373">
                  <c:v>4.6808823782321625</c:v>
                </c:pt>
                <c:pt idx="2374">
                  <c:v>4.6502340757448595</c:v>
                </c:pt>
                <c:pt idx="2375">
                  <c:v>4.6161359921703076</c:v>
                </c:pt>
                <c:pt idx="2376">
                  <c:v>4.5786024388081055</c:v>
                </c:pt>
                <c:pt idx="2377">
                  <c:v>4.5376508314515664</c:v>
                </c:pt>
                <c:pt idx="2378">
                  <c:v>4.4932992975968915</c:v>
                </c:pt>
                <c:pt idx="2379">
                  <c:v>4.4455676489215623</c:v>
                </c:pt>
                <c:pt idx="2380">
                  <c:v>4.394481049072871</c:v>
                </c:pt>
                <c:pt idx="2381">
                  <c:v>4.3400670562421935</c:v>
                </c:pt>
                <c:pt idx="2382">
                  <c:v>4.2823542939707311</c:v>
                </c:pt>
                <c:pt idx="2383">
                  <c:v>4.2213734348764067</c:v>
                </c:pt>
                <c:pt idx="2384">
                  <c:v>4.1571608364773383</c:v>
                </c:pt>
                <c:pt idx="2385">
                  <c:v>4.089755517464865</c:v>
                </c:pt>
                <c:pt idx="2386">
                  <c:v>4.0191977382901358</c:v>
                </c:pt>
                <c:pt idx="2387">
                  <c:v>3.9455287733108646</c:v>
                </c:pt>
                <c:pt idx="2388">
                  <c:v>3.8687908576717227</c:v>
                </c:pt>
                <c:pt idx="2389">
                  <c:v>3.7890283903311488</c:v>
                </c:pt>
                <c:pt idx="2390">
                  <c:v>3.7062917239967499</c:v>
                </c:pt>
                <c:pt idx="2391">
                  <c:v>3.6206342263769904</c:v>
                </c:pt>
                <c:pt idx="2392">
                  <c:v>3.5321097710190097</c:v>
                </c:pt>
                <c:pt idx="2393">
                  <c:v>3.4407713249036087</c:v>
                </c:pt>
                <c:pt idx="2394">
                  <c:v>3.3466804686392373</c:v>
                </c:pt>
                <c:pt idx="2395">
                  <c:v>3.2498977901793307</c:v>
                </c:pt>
                <c:pt idx="2396">
                  <c:v>3.1504856001619133</c:v>
                </c:pt>
                <c:pt idx="2397">
                  <c:v>3.0485088719347164</c:v>
                </c:pt>
                <c:pt idx="2398">
                  <c:v>2.9440345031401498</c:v>
                </c:pt>
                <c:pt idx="2399">
                  <c:v>2.8371320909429496</c:v>
                </c:pt>
                <c:pt idx="2400">
                  <c:v>2.7278729431996429</c:v>
                </c:pt>
                <c:pt idx="2401">
                  <c:v>2.6163298229783818</c:v>
                </c:pt>
                <c:pt idx="2402">
                  <c:v>2.5025777924454169</c:v>
                </c:pt>
                <c:pt idx="2403">
                  <c:v>2.3866942626233194</c:v>
                </c:pt>
                <c:pt idx="2404">
                  <c:v>2.2687580398711331</c:v>
                </c:pt>
                <c:pt idx="2405">
                  <c:v>2.1488492714144338</c:v>
                </c:pt>
                <c:pt idx="2406">
                  <c:v>2.0270504128857691</c:v>
                </c:pt>
                <c:pt idx="2407">
                  <c:v>1.9034454465851933</c:v>
                </c:pt>
                <c:pt idx="2408">
                  <c:v>1.7781205447642632</c:v>
                </c:pt>
                <c:pt idx="2409">
                  <c:v>1.6511633012522617</c:v>
                </c:pt>
                <c:pt idx="2410">
                  <c:v>1.522658834506303</c:v>
                </c:pt>
                <c:pt idx="2411">
                  <c:v>1.3926999534601763</c:v>
                </c:pt>
                <c:pt idx="2412">
                  <c:v>1.2613784560778192</c:v>
                </c:pt>
                <c:pt idx="2413">
                  <c:v>1.1287851841215939</c:v>
                </c:pt>
                <c:pt idx="2414">
                  <c:v>0.99501207887873822</c:v>
                </c:pt>
                <c:pt idx="2415">
                  <c:v>0.86015579445561652</c:v>
                </c:pt>
                <c:pt idx="2416">
                  <c:v>0.72431457236542385</c:v>
                </c:pt>
                <c:pt idx="2417">
                  <c:v>0.58758665861478665</c:v>
                </c:pt>
                <c:pt idx="2418">
                  <c:v>0.45006987056687131</c:v>
                </c:pt>
                <c:pt idx="2419">
                  <c:v>0.31186131731481997</c:v>
                </c:pt>
                <c:pt idx="2420">
                  <c:v>0.17305837421693129</c:v>
                </c:pt>
                <c:pt idx="2421">
                  <c:v>3.3762258833480108E-2</c:v>
                </c:pt>
                <c:pt idx="2422">
                  <c:v>-0.1059250945868806</c:v>
                </c:pt>
                <c:pt idx="2423">
                  <c:v>-0.24590258703071124</c:v>
                </c:pt>
                <c:pt idx="2424">
                  <c:v>-0.38606922534050431</c:v>
                </c:pt>
                <c:pt idx="2425">
                  <c:v>-0.5263207501075613</c:v>
                </c:pt>
                <c:pt idx="2426">
                  <c:v>-0.66655291279755924</c:v>
                </c:pt>
                <c:pt idx="2427">
                  <c:v>-0.80666312240492855</c:v>
                </c:pt>
                <c:pt idx="2428">
                  <c:v>-0.94654864661943328</c:v>
                </c:pt>
                <c:pt idx="2429">
                  <c:v>-1.0861018619705951</c:v>
                </c:pt>
                <c:pt idx="2430">
                  <c:v>-1.2252227540593739</c:v>
                </c:pt>
                <c:pt idx="2431">
                  <c:v>-1.3638099583627283</c:v>
                </c:pt>
                <c:pt idx="2432">
                  <c:v>-1.5017564959256786</c:v>
                </c:pt>
                <c:pt idx="2433">
                  <c:v>-1.6389622253079561</c:v>
                </c:pt>
                <c:pt idx="2434">
                  <c:v>-1.7753235584138769</c:v>
                </c:pt>
                <c:pt idx="2435">
                  <c:v>-1.9107362799601586</c:v>
                </c:pt>
                <c:pt idx="2436">
                  <c:v>-2.0450958603362612</c:v>
                </c:pt>
                <c:pt idx="2437">
                  <c:v>-2.1783036104369584</c:v>
                </c:pt>
                <c:pt idx="2438">
                  <c:v>-2.310259537706397</c:v>
                </c:pt>
                <c:pt idx="2439">
                  <c:v>-2.4408593792275193</c:v>
                </c:pt>
                <c:pt idx="2440">
                  <c:v>-2.5700072365902535</c:v>
                </c:pt>
                <c:pt idx="2441">
                  <c:v>-2.6976042564990537</c:v>
                </c:pt>
                <c:pt idx="2442">
                  <c:v>-2.8235500579232693</c:v>
                </c:pt>
                <c:pt idx="2443">
                  <c:v>-2.9477499966979663</c:v>
                </c:pt>
                <c:pt idx="2444">
                  <c:v>-3.0701067892806093</c:v>
                </c:pt>
                <c:pt idx="2445">
                  <c:v>-3.1905246614886824</c:v>
                </c:pt>
                <c:pt idx="2446">
                  <c:v>-3.308908713601082</c:v>
                </c:pt>
                <c:pt idx="2447">
                  <c:v>-3.425167498908916</c:v>
                </c:pt>
                <c:pt idx="2448">
                  <c:v>-3.5392100822230161</c:v>
                </c:pt>
                <c:pt idx="2449">
                  <c:v>-3.6509459282101218</c:v>
                </c:pt>
                <c:pt idx="2450">
                  <c:v>-3.7602885468091052</c:v>
                </c:pt>
                <c:pt idx="2451">
                  <c:v>-3.8671525731242249</c:v>
                </c:pt>
                <c:pt idx="2452">
                  <c:v>-3.971452530918739</c:v>
                </c:pt>
                <c:pt idx="2453">
                  <c:v>-4.0731028477797437</c:v>
                </c:pt>
                <c:pt idx="2454">
                  <c:v>-4.1720203003887883</c:v>
                </c:pt>
                <c:pt idx="2455">
                  <c:v>-4.2681293578014339</c:v>
                </c:pt>
                <c:pt idx="2456">
                  <c:v>-4.3613501918758812</c:v>
                </c:pt>
                <c:pt idx="2457">
                  <c:v>-4.4516058297857741</c:v>
                </c:pt>
                <c:pt idx="2458">
                  <c:v>-4.5388228799210344</c:v>
                </c:pt>
                <c:pt idx="2459">
                  <c:v>-4.622932030749145</c:v>
                </c:pt>
                <c:pt idx="2460">
                  <c:v>-4.703860097832214</c:v>
                </c:pt>
                <c:pt idx="2461">
                  <c:v>-4.7815410719756821</c:v>
                </c:pt>
                <c:pt idx="2462">
                  <c:v>-4.8559103508429668</c:v>
                </c:pt>
                <c:pt idx="2463">
                  <c:v>-4.9269069293433887</c:v>
                </c:pt>
                <c:pt idx="2464">
                  <c:v>-4.994466651747608</c:v>
                </c:pt>
                <c:pt idx="2465">
                  <c:v>-5.0585333844313345</c:v>
                </c:pt>
                <c:pt idx="2466">
                  <c:v>-5.1190521871673065</c:v>
                </c:pt>
                <c:pt idx="2467">
                  <c:v>-5.1759690076065841</c:v>
                </c:pt>
                <c:pt idx="2468">
                  <c:v>-5.2292306561718584</c:v>
                </c:pt>
                <c:pt idx="2469">
                  <c:v>-5.2787932448695996</c:v>
                </c:pt>
                <c:pt idx="2470">
                  <c:v>-5.3246104926428783</c:v>
                </c:pt>
                <c:pt idx="2471">
                  <c:v>-5.3666374282537186</c:v>
                </c:pt>
                <c:pt idx="2472">
                  <c:v>-5.4048331210469769</c:v>
                </c:pt>
                <c:pt idx="2473">
                  <c:v>-5.4391612275288779</c:v>
                </c:pt>
                <c:pt idx="2474">
                  <c:v>-5.4695892348903445</c:v>
                </c:pt>
                <c:pt idx="2475">
                  <c:v>-5.4960850378424668</c:v>
                </c:pt>
                <c:pt idx="2476">
                  <c:v>-5.5186201432046218</c:v>
                </c:pt>
                <c:pt idx="2477">
                  <c:v>-5.5371701179714101</c:v>
                </c:pt>
                <c:pt idx="2478">
                  <c:v>-5.5517113205282724</c:v>
                </c:pt>
                <c:pt idx="2479">
                  <c:v>-5.5622230977198228</c:v>
                </c:pt>
                <c:pt idx="2480">
                  <c:v>-5.568686912970672</c:v>
                </c:pt>
                <c:pt idx="2481">
                  <c:v>-5.5710912410163713</c:v>
                </c:pt>
                <c:pt idx="2482">
                  <c:v>-5.5694229373031252</c:v>
                </c:pt>
                <c:pt idx="2483">
                  <c:v>-5.5636734564381829</c:v>
                </c:pt>
                <c:pt idx="2484">
                  <c:v>-5.5538420077089903</c:v>
                </c:pt>
                <c:pt idx="2485">
                  <c:v>-5.5399231929864303</c:v>
                </c:pt>
                <c:pt idx="2486">
                  <c:v>-5.5219186528224791</c:v>
                </c:pt>
                <c:pt idx="2487">
                  <c:v>-5.4998359895569582</c:v>
                </c:pt>
                <c:pt idx="2488">
                  <c:v>-5.4736807403722425</c:v>
                </c:pt>
                <c:pt idx="2489">
                  <c:v>-5.4434614889564656</c:v>
                </c:pt>
                <c:pt idx="2490">
                  <c:v>-5.4091903165330137</c:v>
                </c:pt>
                <c:pt idx="2491">
                  <c:v>-5.3708867330621688</c:v>
                </c:pt>
                <c:pt idx="2492">
                  <c:v>-5.3285665548287442</c:v>
                </c:pt>
                <c:pt idx="2493">
                  <c:v>-5.282253661699321</c:v>
                </c:pt>
                <c:pt idx="2494">
                  <c:v>-5.2319778064253972</c:v>
                </c:pt>
                <c:pt idx="2495">
                  <c:v>-5.1777640084313594</c:v>
                </c:pt>
                <c:pt idx="2496">
                  <c:v>-5.1196442861465634</c:v>
                </c:pt>
                <c:pt idx="2497">
                  <c:v>-5.0576541559683896</c:v>
                </c:pt>
                <c:pt idx="2498">
                  <c:v>-4.9918302235705561</c:v>
                </c:pt>
                <c:pt idx="2499">
                  <c:v>-4.9222111401661035</c:v>
                </c:pt>
                <c:pt idx="2500">
                  <c:v>-4.8488412537801224</c:v>
                </c:pt>
                <c:pt idx="2501">
                  <c:v>-4.7717676350222025</c:v>
                </c:pt>
                <c:pt idx="2502">
                  <c:v>-4.6910387308194892</c:v>
                </c:pt>
                <c:pt idx="2503">
                  <c:v>-4.6067053308141013</c:v>
                </c:pt>
                <c:pt idx="2504">
                  <c:v>-4.5188241856165696</c:v>
                </c:pt>
                <c:pt idx="2505">
                  <c:v>-4.4274549652822932</c:v>
                </c:pt>
                <c:pt idx="2506">
                  <c:v>-4.3326588218922284</c:v>
                </c:pt>
                <c:pt idx="2507">
                  <c:v>-4.2344981434982234</c:v>
                </c:pt>
                <c:pt idx="2508">
                  <c:v>-4.1330364826237256</c:v>
                </c:pt>
                <c:pt idx="2509">
                  <c:v>-4.0283397407482351</c:v>
                </c:pt>
                <c:pt idx="2510">
                  <c:v>-3.9204799395531689</c:v>
                </c:pt>
                <c:pt idx="2511">
                  <c:v>-3.8095322633545132</c:v>
                </c:pt>
                <c:pt idx="2512">
                  <c:v>-3.695572531006317</c:v>
                </c:pt>
                <c:pt idx="2513">
                  <c:v>-3.5786757644649572</c:v>
                </c:pt>
                <c:pt idx="2514">
                  <c:v>-3.4589256898704335</c:v>
                </c:pt>
                <c:pt idx="2515">
                  <c:v>-3.3364051120864087</c:v>
                </c:pt>
                <c:pt idx="2516">
                  <c:v>-3.2111986108152664</c:v>
                </c:pt>
                <c:pt idx="2517">
                  <c:v>-3.0833934613662732</c:v>
                </c:pt>
                <c:pt idx="2518">
                  <c:v>-2.9530788769696432</c:v>
                </c:pt>
                <c:pt idx="2519">
                  <c:v>-2.8203467647347784</c:v>
                </c:pt>
                <c:pt idx="2520">
                  <c:v>-2.6852907175690492</c:v>
                </c:pt>
                <c:pt idx="2521">
                  <c:v>-2.5480057394819386</c:v>
                </c:pt>
                <c:pt idx="2522">
                  <c:v>-2.4085890703076895</c:v>
                </c:pt>
                <c:pt idx="2523">
                  <c:v>-2.2671402163676158</c:v>
                </c:pt>
                <c:pt idx="2524">
                  <c:v>-2.1237599779394194</c:v>
                </c:pt>
                <c:pt idx="2525">
                  <c:v>-1.9785503758767433</c:v>
                </c:pt>
                <c:pt idx="2526">
                  <c:v>-1.8316156003572548</c:v>
                </c:pt>
                <c:pt idx="2527">
                  <c:v>-1.6830612104829528</c:v>
                </c:pt>
                <c:pt idx="2528">
                  <c:v>-1.5329947790545932</c:v>
                </c:pt>
                <c:pt idx="2529">
                  <c:v>-1.3815251058527649</c:v>
                </c:pt>
                <c:pt idx="2530">
                  <c:v>-1.2287583025238353</c:v>
                </c:pt>
                <c:pt idx="2531">
                  <c:v>-1.0748079404617366</c:v>
                </c:pt>
                <c:pt idx="2532">
                  <c:v>-0.91978633160535017</c:v>
                </c:pt>
                <c:pt idx="2533">
                  <c:v>-0.76380456567866861</c:v>
                </c:pt>
                <c:pt idx="2534">
                  <c:v>-0.60697454863044054</c:v>
                </c:pt>
                <c:pt idx="2535">
                  <c:v>-0.44941259889879742</c:v>
                </c:pt>
                <c:pt idx="2536">
                  <c:v>-0.29123630524035271</c:v>
                </c:pt>
                <c:pt idx="2537">
                  <c:v>-0.1325629273439507</c:v>
                </c:pt>
                <c:pt idx="2538">
                  <c:v>2.6491053479846732E-2</c:v>
                </c:pt>
                <c:pt idx="2539">
                  <c:v>0.18581022978500059</c:v>
                </c:pt>
                <c:pt idx="2540">
                  <c:v>0.34527930898848108</c:v>
                </c:pt>
                <c:pt idx="2541">
                  <c:v>0.50477955262671625</c:v>
                </c:pt>
                <c:pt idx="2542">
                  <c:v>0.66419191670960676</c:v>
                </c:pt>
                <c:pt idx="2543">
                  <c:v>0.82339861811939852</c:v>
                </c:pt>
                <c:pt idx="2544">
                  <c:v>0.9822824193288896</c:v>
                </c:pt>
                <c:pt idx="2545">
                  <c:v>1.1407232700024104</c:v>
                </c:pt>
                <c:pt idx="2546">
                  <c:v>1.2986015974283147</c:v>
                </c:pt>
                <c:pt idx="2547">
                  <c:v>1.4557999660679861</c:v>
                </c:pt>
                <c:pt idx="2548">
                  <c:v>1.6122012911942449</c:v>
                </c:pt>
                <c:pt idx="2549">
                  <c:v>1.7676841010735191</c:v>
                </c:pt>
                <c:pt idx="2550">
                  <c:v>1.9221350487920483</c:v>
                </c:pt>
                <c:pt idx="2551">
                  <c:v>2.0754399642015868</c:v>
                </c:pt>
                <c:pt idx="2552">
                  <c:v>2.2274796002896449</c:v>
                </c:pt>
                <c:pt idx="2553">
                  <c:v>2.3781420953332475</c:v>
                </c:pt>
                <c:pt idx="2554">
                  <c:v>2.527312698455547</c:v>
                </c:pt>
                <c:pt idx="2555">
                  <c:v>2.6748765983325296</c:v>
                </c:pt>
                <c:pt idx="2556">
                  <c:v>2.8207192447965914</c:v>
                </c:pt>
                <c:pt idx="2557">
                  <c:v>2.964732511909113</c:v>
                </c:pt>
                <c:pt idx="2558">
                  <c:v>3.1068075617355624</c:v>
                </c:pt>
                <c:pt idx="2559">
                  <c:v>3.2468318846492785</c:v>
                </c:pt>
                <c:pt idx="2560">
                  <c:v>3.3847019408928403</c:v>
                </c:pt>
                <c:pt idx="2561">
                  <c:v>3.520311847351147</c:v>
                </c:pt>
                <c:pt idx="2562">
                  <c:v>3.6535548103352462</c:v>
                </c:pt>
                <c:pt idx="2563">
                  <c:v>3.7843303952804392</c:v>
                </c:pt>
                <c:pt idx="2564">
                  <c:v>3.9125361550588043</c:v>
                </c:pt>
                <c:pt idx="2565">
                  <c:v>4.0380717827290002</c:v>
                </c:pt>
                <c:pt idx="2566">
                  <c:v>4.1608384801025471</c:v>
                </c:pt>
                <c:pt idx="2567">
                  <c:v>4.2807415392092913</c:v>
                </c:pt>
                <c:pt idx="2568">
                  <c:v>4.3976874031678523</c:v>
                </c:pt>
                <c:pt idx="2569">
                  <c:v>4.5115835563312157</c:v>
                </c:pt>
                <c:pt idx="2570">
                  <c:v>4.6223421709568946</c:v>
                </c:pt>
                <c:pt idx="2571">
                  <c:v>4.7298771877994108</c:v>
                </c:pt>
                <c:pt idx="2572">
                  <c:v>4.8341030797468925</c:v>
                </c:pt>
                <c:pt idx="2573">
                  <c:v>4.9349348665735535</c:v>
                </c:pt>
                <c:pt idx="2574">
                  <c:v>5.0322905592433402</c:v>
                </c:pt>
                <c:pt idx="2575">
                  <c:v>5.126096501668914</c:v>
                </c:pt>
                <c:pt idx="2576">
                  <c:v>5.2162753790680298</c:v>
                </c:pt>
                <c:pt idx="2577">
                  <c:v>5.3027533678544128</c:v>
                </c:pt>
                <c:pt idx="2578">
                  <c:v>5.3854608583697781</c:v>
                </c:pt>
                <c:pt idx="2579">
                  <c:v>5.4643329500324862</c:v>
                </c:pt>
                <c:pt idx="2580">
                  <c:v>5.5393014941017285</c:v>
                </c:pt>
                <c:pt idx="2581">
                  <c:v>5.6103061370371172</c:v>
                </c:pt>
                <c:pt idx="2582">
                  <c:v>5.6772885467926439</c:v>
                </c:pt>
                <c:pt idx="2583">
                  <c:v>5.7401945973573261</c:v>
                </c:pt>
                <c:pt idx="2584">
                  <c:v>5.7989676145017484</c:v>
                </c:pt>
                <c:pt idx="2585">
                  <c:v>5.85355954163765</c:v>
                </c:pt>
                <c:pt idx="2586">
                  <c:v>5.903924103717106</c:v>
                </c:pt>
                <c:pt idx="2587">
                  <c:v>5.950016493817734</c:v>
                </c:pt>
                <c:pt idx="2588">
                  <c:v>5.9917933396456329</c:v>
                </c:pt>
                <c:pt idx="2589">
                  <c:v>6.0292211334691181</c:v>
                </c:pt>
                <c:pt idx="2590">
                  <c:v>6.0622645281134764</c:v>
                </c:pt>
                <c:pt idx="2591">
                  <c:v>6.0908900300144246</c:v>
                </c:pt>
                <c:pt idx="2592">
                  <c:v>6.1150687196903197</c:v>
                </c:pt>
                <c:pt idx="2593">
                  <c:v>6.1347767875763006</c:v>
                </c:pt>
                <c:pt idx="2594">
                  <c:v>6.1499947663594536</c:v>
                </c:pt>
                <c:pt idx="2595">
                  <c:v>6.1607040961923127</c:v>
                </c:pt>
                <c:pt idx="2596">
                  <c:v>6.1668903172363949</c:v>
                </c:pt>
                <c:pt idx="2597">
                  <c:v>6.1685435052713427</c:v>
                </c:pt>
                <c:pt idx="2598">
                  <c:v>6.1656549900515829</c:v>
                </c:pt>
                <c:pt idx="2599">
                  <c:v>6.1582195391256391</c:v>
                </c:pt>
                <c:pt idx="2600">
                  <c:v>6.1462344723292945</c:v>
                </c:pt>
                <c:pt idx="2601">
                  <c:v>6.1297045425227532</c:v>
                </c:pt>
                <c:pt idx="2602">
                  <c:v>6.1086332906421541</c:v>
                </c:pt>
                <c:pt idx="2603">
                  <c:v>6.0830292494609406</c:v>
                </c:pt>
                <c:pt idx="2604">
                  <c:v>6.0529090840907793</c:v>
                </c:pt>
                <c:pt idx="2605">
                  <c:v>6.018285214552102</c:v>
                </c:pt>
                <c:pt idx="2606">
                  <c:v>5.9791774462362755</c:v>
                </c:pt>
                <c:pt idx="2607">
                  <c:v>5.9356118770896451</c:v>
                </c:pt>
                <c:pt idx="2608">
                  <c:v>5.8876128544708841</c:v>
                </c:pt>
                <c:pt idx="2609">
                  <c:v>5.8352080703566811</c:v>
                </c:pt>
                <c:pt idx="2610">
                  <c:v>5.7784289956686159</c:v>
                </c:pt>
                <c:pt idx="2611">
                  <c:v>5.7173147945406466</c:v>
                </c:pt>
                <c:pt idx="2612">
                  <c:v>5.6519011847565652</c:v>
                </c:pt>
                <c:pt idx="2613">
                  <c:v>5.5822321776559649</c:v>
                </c:pt>
                <c:pt idx="2614">
                  <c:v>5.508357869899446</c:v>
                </c:pt>
                <c:pt idx="2615">
                  <c:v>5.4303238195481649</c:v>
                </c:pt>
                <c:pt idx="2616">
                  <c:v>5.3481827605317775</c:v>
                </c:pt>
                <c:pt idx="2617">
                  <c:v>5.2619910836074562</c:v>
                </c:pt>
                <c:pt idx="2618">
                  <c:v>5.1718064095397045</c:v>
                </c:pt>
                <c:pt idx="2619">
                  <c:v>5.0776885271265639</c:v>
                </c:pt>
                <c:pt idx="2620">
                  <c:v>4.9797030261423521</c:v>
                </c:pt>
                <c:pt idx="2621">
                  <c:v>4.8779183047034262</c:v>
                </c:pt>
                <c:pt idx="2622">
                  <c:v>4.7724042045336104</c:v>
                </c:pt>
                <c:pt idx="2623">
                  <c:v>4.6632329588491475</c:v>
                </c:pt>
                <c:pt idx="2624">
                  <c:v>4.5504827920700146</c:v>
                </c:pt>
                <c:pt idx="2625">
                  <c:v>4.4342348597425634</c:v>
                </c:pt>
                <c:pt idx="2626">
                  <c:v>4.3145717925680591</c:v>
                </c:pt>
                <c:pt idx="2627">
                  <c:v>4.191577431815964</c:v>
                </c:pt>
                <c:pt idx="2628">
                  <c:v>4.0653367393271047</c:v>
                </c:pt>
                <c:pt idx="2629">
                  <c:v>3.9359369635520345</c:v>
                </c:pt>
                <c:pt idx="2630">
                  <c:v>3.8034713924172689</c:v>
                </c:pt>
                <c:pt idx="2631">
                  <c:v>3.668036377461112</c:v>
                </c:pt>
                <c:pt idx="2632">
                  <c:v>3.5297287875390904</c:v>
                </c:pt>
                <c:pt idx="2633">
                  <c:v>3.3886445593037591</c:v>
                </c:pt>
                <c:pt idx="2634">
                  <c:v>3.2448881803314609</c:v>
                </c:pt>
                <c:pt idx="2635">
                  <c:v>3.0985630458527122</c:v>
                </c:pt>
                <c:pt idx="2636">
                  <c:v>2.9497741372178479</c:v>
                </c:pt>
                <c:pt idx="2637">
                  <c:v>2.7986289251912173</c:v>
                </c:pt>
                <c:pt idx="2638">
                  <c:v>2.6452365949816929</c:v>
                </c:pt>
                <c:pt idx="2639">
                  <c:v>2.4897087851222941</c:v>
                </c:pt>
                <c:pt idx="2640">
                  <c:v>2.3321585625302039</c:v>
                </c:pt>
                <c:pt idx="2641">
                  <c:v>2.1727001311862875</c:v>
                </c:pt>
                <c:pt idx="2642">
                  <c:v>2.0114496404813322</c:v>
                </c:pt>
                <c:pt idx="2643">
                  <c:v>1.8485251997643237</c:v>
                </c:pt>
                <c:pt idx="2644">
                  <c:v>1.6840458899734256</c:v>
                </c:pt>
                <c:pt idx="2645">
                  <c:v>1.5181316747071656</c:v>
                </c:pt>
                <c:pt idx="2646">
                  <c:v>1.3509043337260354</c:v>
                </c:pt>
                <c:pt idx="2647">
                  <c:v>1.1824866476229126</c:v>
                </c:pt>
                <c:pt idx="2648">
                  <c:v>1.0130030279949809</c:v>
                </c:pt>
                <c:pt idx="2649">
                  <c:v>0.84257871646333737</c:v>
                </c:pt>
                <c:pt idx="2650">
                  <c:v>0.67133585565031562</c:v>
                </c:pt>
                <c:pt idx="2651">
                  <c:v>0.49940362351672068</c:v>
                </c:pt>
                <c:pt idx="2652">
                  <c:v>0.32690950099105409</c:v>
                </c:pt>
                <c:pt idx="2653">
                  <c:v>0.15397929642796696</c:v>
                </c:pt>
                <c:pt idx="2654">
                  <c:v>-1.9260828335823533E-2</c:v>
                </c:pt>
                <c:pt idx="2655">
                  <c:v>-0.19268077369219935</c:v>
                </c:pt>
                <c:pt idx="2656">
                  <c:v>-0.3661496559900605</c:v>
                </c:pt>
                <c:pt idx="2657">
                  <c:v>-0.53953741805110189</c:v>
                </c:pt>
                <c:pt idx="2658">
                  <c:v>-0.71271528917239613</c:v>
                </c:pt>
                <c:pt idx="2659">
                  <c:v>-0.88555609085914888</c:v>
                </c:pt>
                <c:pt idx="2660">
                  <c:v>-1.0579332876143928</c:v>
                </c:pt>
                <c:pt idx="2661">
                  <c:v>-1.2297174355246259</c:v>
                </c:pt>
                <c:pt idx="2662">
                  <c:v>-1.4007793314718362</c:v>
                </c:pt>
                <c:pt idx="2663">
                  <c:v>-1.570991587913084</c:v>
                </c:pt>
                <c:pt idx="2664">
                  <c:v>-1.7402279254946171</c:v>
                </c:pt>
                <c:pt idx="2665">
                  <c:v>-1.9083598220574576</c:v>
                </c:pt>
                <c:pt idx="2666">
                  <c:v>-2.0752598099775712</c:v>
                </c:pt>
                <c:pt idx="2667">
                  <c:v>-2.2408031421192542</c:v>
                </c:pt>
                <c:pt idx="2668">
                  <c:v>-2.4048660113706748</c:v>
                </c:pt>
                <c:pt idx="2669">
                  <c:v>-2.5673208182099692</c:v>
                </c:pt>
                <c:pt idx="2670">
                  <c:v>-2.7280486873983305</c:v>
                </c:pt>
                <c:pt idx="2671">
                  <c:v>-2.8869305242720422</c:v>
                </c:pt>
                <c:pt idx="2672">
                  <c:v>-3.0438427649348108</c:v>
                </c:pt>
                <c:pt idx="2673">
                  <c:v>-3.1986698417062867</c:v>
                </c:pt>
                <c:pt idx="2674">
                  <c:v>-3.3512939114440727</c:v>
                </c:pt>
                <c:pt idx="2675">
                  <c:v>-3.5015976864840086</c:v>
                </c:pt>
                <c:pt idx="2676">
                  <c:v>-3.6494647579443487</c:v>
                </c:pt>
                <c:pt idx="2677">
                  <c:v>-3.794785759964622</c:v>
                </c:pt>
                <c:pt idx="2678">
                  <c:v>-3.9374512341119869</c:v>
                </c:pt>
                <c:pt idx="2679">
                  <c:v>-4.0773486697815393</c:v>
                </c:pt>
                <c:pt idx="2680">
                  <c:v>-4.2143751453189715</c:v>
                </c:pt>
                <c:pt idx="2681">
                  <c:v>-4.3484260138216833</c:v>
                </c:pt>
                <c:pt idx="2682">
                  <c:v>-4.4793963344170393</c:v>
                </c:pt>
                <c:pt idx="2683">
                  <c:v>-4.6071881399243839</c:v>
                </c:pt>
                <c:pt idx="2684">
                  <c:v>-4.7317020626023139</c:v>
                </c:pt>
                <c:pt idx="2685">
                  <c:v>-4.852841483806845</c:v>
                </c:pt>
                <c:pt idx="2686">
                  <c:v>-4.9705118989427612</c:v>
                </c:pt>
                <c:pt idx="2687">
                  <c:v>-5.084623494794271</c:v>
                </c:pt>
                <c:pt idx="2688">
                  <c:v>-5.1950882057448489</c:v>
                </c:pt>
                <c:pt idx="2689">
                  <c:v>-5.3018195987603365</c:v>
                </c:pt>
                <c:pt idx="2690">
                  <c:v>-5.4047365143906463</c:v>
                </c:pt>
                <c:pt idx="2691">
                  <c:v>-5.5037601411914734</c:v>
                </c:pt>
                <c:pt idx="2692">
                  <c:v>-5.5988127726948882</c:v>
                </c:pt>
                <c:pt idx="2693">
                  <c:v>-5.6898178150059584</c:v>
                </c:pt>
                <c:pt idx="2694">
                  <c:v>-5.7767022234674696</c:v>
                </c:pt>
                <c:pt idx="2695">
                  <c:v>-5.8594018363036824</c:v>
                </c:pt>
                <c:pt idx="2696">
                  <c:v>-5.9378493743927345</c:v>
                </c:pt>
                <c:pt idx="2697">
                  <c:v>-6.0119815821122042</c:v>
                </c:pt>
                <c:pt idx="2698">
                  <c:v>-6.0817399405730903</c:v>
                </c:pt>
                <c:pt idx="2699">
                  <c:v>-6.1470711528257365</c:v>
                </c:pt>
                <c:pt idx="2700">
                  <c:v>-6.207919176245821</c:v>
                </c:pt>
                <c:pt idx="2701">
                  <c:v>-6.2642362550895161</c:v>
                </c:pt>
                <c:pt idx="2702">
                  <c:v>-6.3159771355658583</c:v>
                </c:pt>
                <c:pt idx="2703">
                  <c:v>-6.3631012387498043</c:v>
                </c:pt>
                <c:pt idx="2704">
                  <c:v>-6.4055658943044405</c:v>
                </c:pt>
                <c:pt idx="2705">
                  <c:v>-6.4433374939303327</c:v>
                </c:pt>
                <c:pt idx="2706">
                  <c:v>-6.4763846424799638</c:v>
                </c:pt>
                <c:pt idx="2707">
                  <c:v>-6.5046778313948845</c:v>
                </c:pt>
                <c:pt idx="2708">
                  <c:v>-6.5281893917083345</c:v>
                </c:pt>
                <c:pt idx="2709">
                  <c:v>-6.5469019101391268</c:v>
                </c:pt>
                <c:pt idx="2710">
                  <c:v>-6.5607965109187658</c:v>
                </c:pt>
                <c:pt idx="2711">
                  <c:v>-6.5698565343615627</c:v>
                </c:pt>
                <c:pt idx="2712">
                  <c:v>-6.574070242551592</c:v>
                </c:pt>
                <c:pt idx="2713">
                  <c:v>-6.5734313401013837</c:v>
                </c:pt>
                <c:pt idx="2714">
                  <c:v>-6.5679381911355081</c:v>
                </c:pt>
                <c:pt idx="2715">
                  <c:v>-6.5575903688899286</c:v>
                </c:pt>
                <c:pt idx="2716">
                  <c:v>-6.5423918323913313</c:v>
                </c:pt>
                <c:pt idx="2717">
                  <c:v>-6.5223513459674161</c:v>
                </c:pt>
                <c:pt idx="2718">
                  <c:v>-6.497479181282948</c:v>
                </c:pt>
                <c:pt idx="2719">
                  <c:v>-6.4677892846314</c:v>
                </c:pt>
                <c:pt idx="2720">
                  <c:v>-6.4332983747080359</c:v>
                </c:pt>
                <c:pt idx="2721">
                  <c:v>-6.3940308064484386</c:v>
                </c:pt>
                <c:pt idx="2722">
                  <c:v>-6.3500099090184969</c:v>
                </c:pt>
                <c:pt idx="2723">
                  <c:v>-6.3012641723651948</c:v>
                </c:pt>
                <c:pt idx="2724">
                  <c:v>-6.2478303703736975</c:v>
                </c:pt>
                <c:pt idx="2725">
                  <c:v>-6.189741165975196</c:v>
                </c:pt>
                <c:pt idx="2726">
                  <c:v>-6.1270367240435268</c:v>
                </c:pt>
                <c:pt idx="2727">
                  <c:v>-6.0597636009248381</c:v>
                </c:pt>
                <c:pt idx="2728">
                  <c:v>-5.9879666835680823</c:v>
                </c:pt>
                <c:pt idx="2729">
                  <c:v>-5.911694266946566</c:v>
                </c:pt>
                <c:pt idx="2730">
                  <c:v>-5.8309984705579883</c:v>
                </c:pt>
                <c:pt idx="2731">
                  <c:v>-5.7459391348388626</c:v>
                </c:pt>
                <c:pt idx="2732">
                  <c:v>-5.6565726637374043</c:v>
                </c:pt>
                <c:pt idx="2733">
                  <c:v>-5.56296374675932</c:v>
                </c:pt>
                <c:pt idx="2734">
                  <c:v>-5.4651831328920233</c:v>
                </c:pt>
                <c:pt idx="2735">
                  <c:v>-5.3632969888785853</c:v>
                </c:pt>
                <c:pt idx="2736">
                  <c:v>-5.257378595929989</c:v>
                </c:pt>
                <c:pt idx="2737">
                  <c:v>-5.1475048129942742</c:v>
                </c:pt>
                <c:pt idx="2738">
                  <c:v>-5.0337536323272261</c:v>
                </c:pt>
                <c:pt idx="2739">
                  <c:v>-4.9162051000053753</c:v>
                </c:pt>
                <c:pt idx="2740">
                  <c:v>-4.7949449314663992</c:v>
                </c:pt>
                <c:pt idx="2741">
                  <c:v>-4.6700615015989637</c:v>
                </c:pt>
                <c:pt idx="2742">
                  <c:v>-4.5416444628721182</c:v>
                </c:pt>
                <c:pt idx="2743">
                  <c:v>-4.4097856762405172</c:v>
                </c:pt>
                <c:pt idx="2744">
                  <c:v>-4.2745827940456707</c:v>
                </c:pt>
                <c:pt idx="2745">
                  <c:v>-4.1361361833124839</c:v>
                </c:pt>
                <c:pt idx="2746">
                  <c:v>-3.9945474533510863</c:v>
                </c:pt>
                <c:pt idx="2747">
                  <c:v>-3.8499191749552462</c:v>
                </c:pt>
                <c:pt idx="2748">
                  <c:v>-3.7023547744178837</c:v>
                </c:pt>
                <c:pt idx="2749">
                  <c:v>-3.5519596838210292</c:v>
                </c:pt>
                <c:pt idx="2750">
                  <c:v>-3.3988450784079882</c:v>
                </c:pt>
                <c:pt idx="2751">
                  <c:v>-3.24312488549154</c:v>
                </c:pt>
                <c:pt idx="2752">
                  <c:v>-3.0849132232110295</c:v>
                </c:pt>
                <c:pt idx="2753">
                  <c:v>-2.9243229363568264</c:v>
                </c:pt>
                <c:pt idx="2754">
                  <c:v>-2.7614750651461479</c:v>
                </c:pt>
                <c:pt idx="2755">
                  <c:v>-2.5964891879197411</c:v>
                </c:pt>
                <c:pt idx="2756">
                  <c:v>-2.429486085902488</c:v>
                </c:pt>
                <c:pt idx="2757">
                  <c:v>-2.2605886331330867</c:v>
                </c:pt>
                <c:pt idx="2758">
                  <c:v>-2.0899210084820394</c:v>
                </c:pt>
                <c:pt idx="2759">
                  <c:v>-1.9176094218810817</c:v>
                </c:pt>
                <c:pt idx="2760">
                  <c:v>-1.7437810771068951</c:v>
                </c:pt>
                <c:pt idx="2761">
                  <c:v>-1.5685638685675851</c:v>
                </c:pt>
                <c:pt idx="2762">
                  <c:v>-1.3920871781499577</c:v>
                </c:pt>
                <c:pt idx="2763">
                  <c:v>-1.2144818786720115</c:v>
                </c:pt>
                <c:pt idx="2764">
                  <c:v>-1.0358793348309945</c:v>
                </c:pt>
                <c:pt idx="2765">
                  <c:v>-0.85641130401283749</c:v>
                </c:pt>
                <c:pt idx="2766">
                  <c:v>-0.67621085996294139</c:v>
                </c:pt>
                <c:pt idx="2767">
                  <c:v>-0.49541156806308406</c:v>
                </c:pt>
                <c:pt idx="2768">
                  <c:v>-0.3141481065567962</c:v>
                </c:pt>
                <c:pt idx="2769">
                  <c:v>-0.13255545707561037</c:v>
                </c:pt>
                <c:pt idx="2770">
                  <c:v>4.9235032416481479E-2</c:v>
                </c:pt>
                <c:pt idx="2771">
                  <c:v>0.23108552085137818</c:v>
                </c:pt>
                <c:pt idx="2772">
                  <c:v>0.41286041352001707</c:v>
                </c:pt>
                <c:pt idx="2773">
                  <c:v>0.59442634422705276</c:v>
                </c:pt>
                <c:pt idx="2774">
                  <c:v>0.77565015536336257</c:v>
                </c:pt>
                <c:pt idx="2775">
                  <c:v>0.95639531925648946</c:v>
                </c:pt>
                <c:pt idx="2776">
                  <c:v>1.1365250970438676</c:v>
                </c:pt>
                <c:pt idx="2777">
                  <c:v>1.3159041538358762</c:v>
                </c:pt>
                <c:pt idx="2778">
                  <c:v>1.4943990228641797</c:v>
                </c:pt>
                <c:pt idx="2779">
                  <c:v>1.6718784148547987</c:v>
                </c:pt>
                <c:pt idx="2780">
                  <c:v>1.8482122719507346</c:v>
                </c:pt>
                <c:pt idx="2781">
                  <c:v>2.0232682189204216</c:v>
                </c:pt>
                <c:pt idx="2782">
                  <c:v>2.1969147144805516</c:v>
                </c:pt>
                <c:pt idx="2783">
                  <c:v>2.3690226276731634</c:v>
                </c:pt>
                <c:pt idx="2784">
                  <c:v>2.5394645315625994</c:v>
                </c:pt>
                <c:pt idx="2785">
                  <c:v>2.7081113528090577</c:v>
                </c:pt>
                <c:pt idx="2786">
                  <c:v>2.8748356690617598</c:v>
                </c:pt>
                <c:pt idx="2787">
                  <c:v>3.039513374450229</c:v>
                </c:pt>
                <c:pt idx="2788">
                  <c:v>3.2020218981437671</c:v>
                </c:pt>
                <c:pt idx="2789">
                  <c:v>3.3622354704288955</c:v>
                </c:pt>
                <c:pt idx="2790">
                  <c:v>3.5200376374020488</c:v>
                </c:pt>
                <c:pt idx="2791">
                  <c:v>3.6753123147529312</c:v>
                </c:pt>
                <c:pt idx="2792">
                  <c:v>3.8279395349405689</c:v>
                </c:pt>
                <c:pt idx="2793">
                  <c:v>3.9778079091229124</c:v>
                </c:pt>
                <c:pt idx="2794">
                  <c:v>4.1248043514590167</c:v>
                </c:pt>
                <c:pt idx="2795">
                  <c:v>4.2688169055335869</c:v>
                </c:pt>
                <c:pt idx="2796">
                  <c:v>4.4097350626526746</c:v>
                </c:pt>
                <c:pt idx="2797">
                  <c:v>4.5474559205874803</c:v>
                </c:pt>
                <c:pt idx="2798">
                  <c:v>4.6818770420020908</c:v>
                </c:pt>
                <c:pt idx="2799">
                  <c:v>4.8128934883994869</c:v>
                </c:pt>
                <c:pt idx="2800">
                  <c:v>4.9404104543181209</c:v>
                </c:pt>
                <c:pt idx="2801">
                  <c:v>5.064331945742337</c:v>
                </c:pt>
                <c:pt idx="2802">
                  <c:v>5.1845622035326109</c:v>
                </c:pt>
                <c:pt idx="2803">
                  <c:v>5.3010129627877678</c:v>
                </c:pt>
                <c:pt idx="2804">
                  <c:v>5.4135950698498263</c:v>
                </c:pt>
                <c:pt idx="2805">
                  <c:v>5.522222622783981</c:v>
                </c:pt>
                <c:pt idx="2806">
                  <c:v>5.6268123267242096</c:v>
                </c:pt>
                <c:pt idx="2807">
                  <c:v>5.7272860611799574</c:v>
                </c:pt>
                <c:pt idx="2808">
                  <c:v>5.8235679258219353</c:v>
                </c:pt>
                <c:pt idx="2809">
                  <c:v>5.9155841146308576</c:v>
                </c:pt>
                <c:pt idx="2810">
                  <c:v>6.0032665456737231</c:v>
                </c:pt>
                <c:pt idx="2811">
                  <c:v>6.0865499239199616</c:v>
                </c:pt>
                <c:pt idx="2812">
                  <c:v>6.1653704862348029</c:v>
                </c:pt>
                <c:pt idx="2813">
                  <c:v>6.2396659966398111</c:v>
                </c:pt>
                <c:pt idx="2814">
                  <c:v>6.3093781702915557</c:v>
                </c:pt>
                <c:pt idx="2815">
                  <c:v>6.3744579941021122</c:v>
                </c:pt>
                <c:pt idx="2816">
                  <c:v>6.4348537131615053</c:v>
                </c:pt>
                <c:pt idx="2817">
                  <c:v>6.4905179579187529</c:v>
                </c:pt>
                <c:pt idx="2818">
                  <c:v>6.541408443448538</c:v>
                </c:pt>
                <c:pt idx="2819">
                  <c:v>6.5874884403997287</c:v>
                </c:pt>
                <c:pt idx="2820">
                  <c:v>6.6287187928461728</c:v>
                </c:pt>
                <c:pt idx="2821">
                  <c:v>6.6650689360410791</c:v>
                </c:pt>
                <c:pt idx="2822">
                  <c:v>6.6965110964373373</c:v>
                </c:pt>
                <c:pt idx="2823">
                  <c:v>6.7230224493084476</c:v>
                </c:pt>
                <c:pt idx="2824">
                  <c:v>6.7445783369539631</c:v>
                </c:pt>
                <c:pt idx="2825">
                  <c:v>6.7611634064197261</c:v>
                </c:pt>
                <c:pt idx="2826">
                  <c:v>6.7727647446845136</c:v>
                </c:pt>
                <c:pt idx="2827">
                  <c:v>6.7793715359854803</c:v>
                </c:pt>
                <c:pt idx="2828">
                  <c:v>6.7809749985384178</c:v>
                </c:pt>
                <c:pt idx="2829">
                  <c:v>6.7775767841931049</c:v>
                </c:pt>
                <c:pt idx="2830">
                  <c:v>6.7691772436798585</c:v>
                </c:pt>
                <c:pt idx="2831">
                  <c:v>6.755779088471872</c:v>
                </c:pt>
                <c:pt idx="2832">
                  <c:v>6.7373900796509032</c:v>
                </c:pt>
                <c:pt idx="2833">
                  <c:v>6.7140235317469505</c:v>
                </c:pt>
                <c:pt idx="2834">
                  <c:v>6.6856975127182956</c:v>
                </c:pt>
                <c:pt idx="2835">
                  <c:v>6.652431376479071</c:v>
                </c:pt>
                <c:pt idx="2836">
                  <c:v>6.6142489224520542</c:v>
                </c:pt>
                <c:pt idx="2837">
                  <c:v>6.5711787979132819</c:v>
                </c:pt>
                <c:pt idx="2838">
                  <c:v>6.5232511828378472</c:v>
                </c:pt>
                <c:pt idx="2839">
                  <c:v>6.4704999399914787</c:v>
                </c:pt>
                <c:pt idx="2840">
                  <c:v>6.4129616955088542</c:v>
                </c:pt>
                <c:pt idx="2841">
                  <c:v>6.3506806855572364</c:v>
                </c:pt>
                <c:pt idx="2842">
                  <c:v>6.2837000771864568</c:v>
                </c:pt>
                <c:pt idx="2843">
                  <c:v>6.2120681377890152</c:v>
                </c:pt>
                <c:pt idx="2844">
                  <c:v>6.1358413412312753</c:v>
                </c:pt>
                <c:pt idx="2845">
                  <c:v>6.0550719560138111</c:v>
                </c:pt>
                <c:pt idx="2846">
                  <c:v>5.9698196413141567</c:v>
                </c:pt>
                <c:pt idx="2847">
                  <c:v>5.880150319770947</c:v>
                </c:pt>
                <c:pt idx="2848">
                  <c:v>5.7861280999907541</c:v>
                </c:pt>
                <c:pt idx="2849">
                  <c:v>5.6878203374828313</c:v>
                </c:pt>
                <c:pt idx="2850">
                  <c:v>5.5852980348229844</c:v>
                </c:pt>
                <c:pt idx="2851">
                  <c:v>5.4786397218969105</c:v>
                </c:pt>
                <c:pt idx="2852">
                  <c:v>5.3679202824800338</c:v>
                </c:pt>
                <c:pt idx="2853">
                  <c:v>5.2532226604828391</c:v>
                </c:pt>
                <c:pt idx="2854">
                  <c:v>5.1346356182804085</c:v>
                </c:pt>
                <c:pt idx="2855">
                  <c:v>5.0122430796105588</c:v>
                </c:pt>
                <c:pt idx="2856">
                  <c:v>4.8861358111427977</c:v>
                </c:pt>
                <c:pt idx="2857">
                  <c:v>4.7564078708487223</c:v>
                </c:pt>
                <c:pt idx="2858">
                  <c:v>4.6231541489323362</c:v>
                </c:pt>
                <c:pt idx="2859">
                  <c:v>4.486471273972481</c:v>
                </c:pt>
                <c:pt idx="2860">
                  <c:v>4.346461214375374</c:v>
                </c:pt>
                <c:pt idx="2861">
                  <c:v>4.2032282546705506</c:v>
                </c:pt>
                <c:pt idx="2862">
                  <c:v>4.056877600153344</c:v>
                </c:pt>
                <c:pt idx="2863">
                  <c:v>3.9075162946193651</c:v>
                </c:pt>
                <c:pt idx="2864">
                  <c:v>3.7552567904250895</c:v>
                </c:pt>
                <c:pt idx="2865">
                  <c:v>3.6002138592822166</c:v>
                </c:pt>
                <c:pt idx="2866">
                  <c:v>3.4425031077078194</c:v>
                </c:pt>
                <c:pt idx="2867">
                  <c:v>3.2822406844312395</c:v>
                </c:pt>
                <c:pt idx="2868">
                  <c:v>3.1195431629883292</c:v>
                </c:pt>
                <c:pt idx="2869">
                  <c:v>2.9545286809702165</c:v>
                </c:pt>
                <c:pt idx="2870">
                  <c:v>2.7873206667426809</c:v>
                </c:pt>
                <c:pt idx="2871">
                  <c:v>2.6180448381001935</c:v>
                </c:pt>
                <c:pt idx="2872">
                  <c:v>2.4468266311752043</c:v>
                </c:pt>
                <c:pt idx="2873">
                  <c:v>2.2737897268294121</c:v>
                </c:pt>
                <c:pt idx="2874">
                  <c:v>2.0990655104192681</c:v>
                </c:pt>
                <c:pt idx="2875">
                  <c:v>1.9227834059121411</c:v>
                </c:pt>
                <c:pt idx="2876">
                  <c:v>1.7450735325038391</c:v>
                </c:pt>
                <c:pt idx="2877">
                  <c:v>1.5660675868490617</c:v>
                </c:pt>
                <c:pt idx="2878">
                  <c:v>1.3858980478303313</c:v>
                </c:pt>
                <c:pt idx="2879">
                  <c:v>1.2046988959945137</c:v>
                </c:pt>
                <c:pt idx="2880">
                  <c:v>1.0226045700054789</c:v>
                </c:pt>
                <c:pt idx="2881">
                  <c:v>0.8397496575663369</c:v>
                </c:pt>
                <c:pt idx="2882">
                  <c:v>0.656269686873865</c:v>
                </c:pt>
                <c:pt idx="2883">
                  <c:v>0.47230112515438483</c:v>
                </c:pt>
                <c:pt idx="2884">
                  <c:v>0.2879803751748114</c:v>
                </c:pt>
                <c:pt idx="2885">
                  <c:v>0.1034436720982692</c:v>
                </c:pt>
                <c:pt idx="2886">
                  <c:v>-8.1171996312344841E-2</c:v>
                </c:pt>
                <c:pt idx="2887">
                  <c:v>-0.26572971739567985</c:v>
                </c:pt>
                <c:pt idx="2888">
                  <c:v>-0.45009203485384597</c:v>
                </c:pt>
                <c:pt idx="2889">
                  <c:v>-0.63412176021987521</c:v>
                </c:pt>
                <c:pt idx="2890">
                  <c:v>-0.81768591141308922</c:v>
                </c:pt>
                <c:pt idx="2891">
                  <c:v>-1.0006455869717528</c:v>
                </c:pt>
                <c:pt idx="2892">
                  <c:v>-1.1828647060244428</c:v>
                </c:pt>
                <c:pt idx="2893">
                  <c:v>-1.3642099904572611</c:v>
                </c:pt>
                <c:pt idx="2894">
                  <c:v>-1.5445489445032805</c:v>
                </c:pt>
                <c:pt idx="2895">
                  <c:v>-1.723746275114673</c:v>
                </c:pt>
                <c:pt idx="2896">
                  <c:v>-1.9016670493646031</c:v>
                </c:pt>
                <c:pt idx="2897">
                  <c:v>-2.0781783076463145</c:v>
                </c:pt>
                <c:pt idx="2898">
                  <c:v>-2.2531495253679918</c:v>
                </c:pt>
                <c:pt idx="2899">
                  <c:v>-2.4264529193843711</c:v>
                </c:pt>
                <c:pt idx="2900">
                  <c:v>-2.5979624984939393</c:v>
                </c:pt>
                <c:pt idx="2901">
                  <c:v>-2.7675505107396514</c:v>
                </c:pt>
                <c:pt idx="2902">
                  <c:v>-2.9350905903473952</c:v>
                </c:pt>
                <c:pt idx="2903">
                  <c:v>-3.1004593292445319</c:v>
                </c:pt>
                <c:pt idx="2904">
                  <c:v>-3.2635355654297387</c:v>
                </c:pt>
                <c:pt idx="2905">
                  <c:v>-3.4241970267550883</c:v>
                </c:pt>
                <c:pt idx="2906">
                  <c:v>-3.5823236220691728</c:v>
                </c:pt>
                <c:pt idx="2907">
                  <c:v>-3.7377991000055939</c:v>
                </c:pt>
                <c:pt idx="2908">
                  <c:v>-3.8905092603922471</c:v>
                </c:pt>
                <c:pt idx="2909">
                  <c:v>-4.0403372127384092</c:v>
                </c:pt>
                <c:pt idx="2910">
                  <c:v>-4.1871758829039178</c:v>
                </c:pt>
                <c:pt idx="2911">
                  <c:v>-4.3309190584319408</c:v>
                </c:pt>
                <c:pt idx="2912">
                  <c:v>-4.4714571268565155</c:v>
                </c:pt>
                <c:pt idx="2913">
                  <c:v>-4.6086895283521851</c:v>
                </c:pt>
                <c:pt idx="2914">
                  <c:v>-4.7425144703543634</c:v>
                </c:pt>
                <c:pt idx="2915">
                  <c:v>-4.8728317439077751</c:v>
                </c:pt>
                <c:pt idx="2916">
                  <c:v>-4.9995430315015108</c:v>
                </c:pt>
                <c:pt idx="2917">
                  <c:v>-5.1225580549763734</c:v>
                </c:pt>
                <c:pt idx="2918">
                  <c:v>-5.2417874227507237</c:v>
                </c:pt>
                <c:pt idx="2919">
                  <c:v>-5.357139652207791</c:v>
                </c:pt>
                <c:pt idx="2920">
                  <c:v>-5.468533791988655</c:v>
                </c:pt>
                <c:pt idx="2921">
                  <c:v>-5.5758880881633441</c:v>
                </c:pt>
                <c:pt idx="2922">
                  <c:v>-5.6791213950973285</c:v>
                </c:pt>
                <c:pt idx="2923">
                  <c:v>-5.7781604219366862</c:v>
                </c:pt>
                <c:pt idx="2924">
                  <c:v>-5.8729313364339824</c:v>
                </c:pt>
                <c:pt idx="2925">
                  <c:v>-5.9633638919584566</c:v>
                </c:pt>
                <c:pt idx="2926">
                  <c:v>-6.0493907690937148</c:v>
                </c:pt>
                <c:pt idx="2927">
                  <c:v>-6.1309501289295829</c:v>
                </c:pt>
                <c:pt idx="2928">
                  <c:v>-6.2079826445789523</c:v>
                </c:pt>
                <c:pt idx="2929">
                  <c:v>-6.2804313608158537</c:v>
                </c:pt>
                <c:pt idx="2930">
                  <c:v>-6.3482453091115492</c:v>
                </c:pt>
                <c:pt idx="2931">
                  <c:v>-6.4113765554950417</c:v>
                </c:pt>
                <c:pt idx="2932">
                  <c:v>-6.4697789303870605</c:v>
                </c:pt>
                <c:pt idx="2933">
                  <c:v>-6.5234080085113879</c:v>
                </c:pt>
                <c:pt idx="2934">
                  <c:v>-6.5722235173482559</c:v>
                </c:pt>
                <c:pt idx="2935">
                  <c:v>-6.6161946420659907</c:v>
                </c:pt>
                <c:pt idx="2936">
                  <c:v>-6.6552879961054421</c:v>
                </c:pt>
                <c:pt idx="2937">
                  <c:v>-6.6894747323876738</c:v>
                </c:pt>
                <c:pt idx="2938">
                  <c:v>-6.7187312264851604</c:v>
                </c:pt>
                <c:pt idx="2939">
                  <c:v>-6.7430395313677503</c:v>
                </c:pt>
                <c:pt idx="2940">
                  <c:v>-6.762379378956501</c:v>
                </c:pt>
                <c:pt idx="2941">
                  <c:v>-6.7767391815020961</c:v>
                </c:pt>
                <c:pt idx="2942">
                  <c:v>-6.7861102151636556</c:v>
                </c:pt>
                <c:pt idx="2943">
                  <c:v>-6.790488761137393</c:v>
                </c:pt>
                <c:pt idx="2944">
                  <c:v>-6.7898693073322915</c:v>
                </c:pt>
                <c:pt idx="2945">
                  <c:v>-6.7842556695386289</c:v>
                </c:pt>
                <c:pt idx="2946">
                  <c:v>-6.7736541100546317</c:v>
                </c:pt>
                <c:pt idx="2947">
                  <c:v>-6.7580729784577258</c:v>
                </c:pt>
                <c:pt idx="2948">
                  <c:v>-6.7375226317910846</c:v>
                </c:pt>
                <c:pt idx="2949">
                  <c:v>-6.7120238177198521</c:v>
                </c:pt>
                <c:pt idx="2950">
                  <c:v>-6.6815959233275075</c:v>
                </c:pt>
                <c:pt idx="2951">
                  <c:v>-6.6462606205908719</c:v>
                </c:pt>
                <c:pt idx="2952">
                  <c:v>-6.6060445389354872</c:v>
                </c:pt>
                <c:pt idx="2953">
                  <c:v>-6.5609797528562623</c:v>
                </c:pt>
                <c:pt idx="2954">
                  <c:v>-6.5111029657834978</c:v>
                </c:pt>
                <c:pt idx="2955">
                  <c:v>-6.4564520266149952</c:v>
                </c:pt>
                <c:pt idx="2956">
                  <c:v>-6.3970690734066835</c:v>
                </c:pt>
                <c:pt idx="2957">
                  <c:v>-6.3330009200002859</c:v>
                </c:pt>
                <c:pt idx="2958">
                  <c:v>-6.2642957253126061</c:v>
                </c:pt>
                <c:pt idx="2959">
                  <c:v>-6.1910051280434528</c:v>
                </c:pt>
                <c:pt idx="2960">
                  <c:v>-6.1131833120558285</c:v>
                </c:pt>
                <c:pt idx="2961">
                  <c:v>-6.0308918380411676</c:v>
                </c:pt>
                <c:pt idx="2962">
                  <c:v>-5.9441909495827279</c:v>
                </c:pt>
                <c:pt idx="2963">
                  <c:v>-5.8531457280533559</c:v>
                </c:pt>
                <c:pt idx="2964">
                  <c:v>-5.7578291844215599</c:v>
                </c:pt>
                <c:pt idx="2965">
                  <c:v>-5.6583098333351378</c:v>
                </c:pt>
                <c:pt idx="2966">
                  <c:v>-5.5546632753500385</c:v>
                </c:pt>
                <c:pt idx="2967">
                  <c:v>-5.4469710561709848</c:v>
                </c:pt>
                <c:pt idx="2968">
                  <c:v>-5.3353125759012228</c:v>
                </c:pt>
                <c:pt idx="2969">
                  <c:v>-5.219770137014522</c:v>
                </c:pt>
                <c:pt idx="2970">
                  <c:v>-5.1004293318635643</c:v>
                </c:pt>
                <c:pt idx="2971">
                  <c:v>-4.9773829105843914</c:v>
                </c:pt>
                <c:pt idx="2972">
                  <c:v>-4.8507195956657476</c:v>
                </c:pt>
                <c:pt idx="2973">
                  <c:v>-4.7205357765208547</c:v>
                </c:pt>
                <c:pt idx="2974">
                  <c:v>-4.5869332564919354</c:v>
                </c:pt>
                <c:pt idx="2975">
                  <c:v>-4.4500085847798312</c:v>
                </c:pt>
                <c:pt idx="2976">
                  <c:v>-4.3098647274111626</c:v>
                </c:pt>
                <c:pt idx="2977">
                  <c:v>-4.1666075053820082</c:v>
                </c:pt>
                <c:pt idx="2978">
                  <c:v>-4.0203431257456836</c:v>
                </c:pt>
                <c:pt idx="2979">
                  <c:v>-3.8711790783040354</c:v>
                </c:pt>
                <c:pt idx="2980">
                  <c:v>-3.7192277280095087</c:v>
                </c:pt>
                <c:pt idx="2981">
                  <c:v>-3.5646032826176941</c:v>
                </c:pt>
                <c:pt idx="2982">
                  <c:v>-3.4074203891007966</c:v>
                </c:pt>
                <c:pt idx="2983">
                  <c:v>-3.2477950435753802</c:v>
                </c:pt>
                <c:pt idx="2984">
                  <c:v>-3.0858481539830418</c:v>
                </c:pt>
                <c:pt idx="2985">
                  <c:v>-2.9217024439394614</c:v>
                </c:pt>
                <c:pt idx="2986">
                  <c:v>-2.7554809616790399</c:v>
                </c:pt>
                <c:pt idx="2987">
                  <c:v>-2.5873067814003656</c:v>
                </c:pt>
                <c:pt idx="2988">
                  <c:v>-2.417302880249967</c:v>
                </c:pt>
                <c:pt idx="2989">
                  <c:v>-2.2455932724138612</c:v>
                </c:pt>
                <c:pt idx="2990">
                  <c:v>-2.0723067311393075</c:v>
                </c:pt>
                <c:pt idx="2991">
                  <c:v>-1.897573783152418</c:v>
                </c:pt>
                <c:pt idx="2992">
                  <c:v>-1.7215241337973575</c:v>
                </c:pt>
                <c:pt idx="2993">
                  <c:v>-1.5442851901257506</c:v>
                </c:pt>
                <c:pt idx="2994">
                  <c:v>-1.3659915178309985</c:v>
                </c:pt>
                <c:pt idx="2995">
                  <c:v>-1.1867751730069127</c:v>
                </c:pt>
                <c:pt idx="2996">
                  <c:v>-1.0067683568822274</c:v>
                </c:pt>
                <c:pt idx="2997">
                  <c:v>-0.82610429664407803</c:v>
                </c:pt>
                <c:pt idx="2998">
                  <c:v>-0.64491644927695713</c:v>
                </c:pt>
                <c:pt idx="2999">
                  <c:v>-0.46333922054708043</c:v>
                </c:pt>
                <c:pt idx="3000">
                  <c:v>-0.28150692147970036</c:v>
                </c:pt>
                <c:pt idx="3001">
                  <c:v>-9.9553459783714063E-2</c:v>
                </c:pt>
                <c:pt idx="3002">
                  <c:v>8.2386867715469159E-2</c:v>
                </c:pt>
                <c:pt idx="3003">
                  <c:v>0.26417937508634676</c:v>
                </c:pt>
                <c:pt idx="3004">
                  <c:v>0.44568998885310501</c:v>
                </c:pt>
                <c:pt idx="3005">
                  <c:v>0.62678534874099423</c:v>
                </c:pt>
                <c:pt idx="3006">
                  <c:v>0.80733188460474703</c:v>
                </c:pt>
                <c:pt idx="3007">
                  <c:v>0.98719664079573555</c:v>
                </c:pt>
                <c:pt idx="3008">
                  <c:v>1.1662466536258014</c:v>
                </c:pt>
                <c:pt idx="3009">
                  <c:v>1.3443497585782576</c:v>
                </c:pt>
                <c:pt idx="3010">
                  <c:v>1.52137852414996</c:v>
                </c:pt>
                <c:pt idx="3011">
                  <c:v>1.6972001209204639</c:v>
                </c:pt>
                <c:pt idx="3012">
                  <c:v>1.871685055913004</c:v>
                </c:pt>
                <c:pt idx="3013">
                  <c:v>2.044707148710267</c:v>
                </c:pt>
                <c:pt idx="3014">
                  <c:v>2.2161415045566675</c:v>
                </c:pt>
                <c:pt idx="3015">
                  <c:v>2.3858609278134346</c:v>
                </c:pt>
                <c:pt idx="3016">
                  <c:v>2.5537390720200563</c:v>
                </c:pt>
                <c:pt idx="3017">
                  <c:v>2.7196520453361548</c:v>
                </c:pt>
                <c:pt idx="3018">
                  <c:v>2.8834788640687758</c:v>
                </c:pt>
                <c:pt idx="3019">
                  <c:v>3.0451017505344389</c:v>
                </c:pt>
                <c:pt idx="3020">
                  <c:v>3.2044051745916518</c:v>
                </c:pt>
                <c:pt idx="3021">
                  <c:v>3.3612722915899504</c:v>
                </c:pt>
                <c:pt idx="3022">
                  <c:v>3.5155880795785763</c:v>
                </c:pt>
                <c:pt idx="3023">
                  <c:v>3.6672409007248903</c:v>
                </c:pt>
                <c:pt idx="3024">
                  <c:v>3.8161217792236144</c:v>
                </c:pt>
                <c:pt idx="3025">
                  <c:v>3.9621210342666369</c:v>
                </c:pt>
                <c:pt idx="3026">
                  <c:v>4.1051315600317482</c:v>
                </c:pt>
                <c:pt idx="3027">
                  <c:v>4.2450504729848086</c:v>
                </c:pt>
                <c:pt idx="3028">
                  <c:v>4.3817773114804499</c:v>
                </c:pt>
                <c:pt idx="3029">
                  <c:v>4.5152092821294101</c:v>
                </c:pt>
                <c:pt idx="3030">
                  <c:v>4.6452537540467382</c:v>
                </c:pt>
                <c:pt idx="3031">
                  <c:v>4.7718192914737685</c:v>
                </c:pt>
                <c:pt idx="3032">
                  <c:v>4.8948113790961587</c:v>
                </c:pt>
                <c:pt idx="3033">
                  <c:v>5.0141448614366304</c:v>
                </c:pt>
                <c:pt idx="3034">
                  <c:v>5.1297336439626635</c:v>
                </c:pt>
                <c:pt idx="3035">
                  <c:v>5.2414934956782648</c:v>
                </c:pt>
                <c:pt idx="3036">
                  <c:v>5.3493423429710427</c:v>
                </c:pt>
                <c:pt idx="3037">
                  <c:v>5.4532064033111434</c:v>
                </c:pt>
                <c:pt idx="3038">
                  <c:v>5.5530130180621473</c:v>
                </c:pt>
                <c:pt idx="3039">
                  <c:v>5.648687660258692</c:v>
                </c:pt>
                <c:pt idx="3040">
                  <c:v>5.740166542107775</c:v>
                </c:pt>
                <c:pt idx="3041">
                  <c:v>5.8273852661991867</c:v>
                </c:pt>
                <c:pt idx="3042">
                  <c:v>5.9102802212558148</c:v>
                </c:pt>
                <c:pt idx="3043">
                  <c:v>5.9887958133592072</c:v>
                </c:pt>
                <c:pt idx="3044">
                  <c:v>6.0628760543869999</c:v>
                </c:pt>
                <c:pt idx="3045">
                  <c:v>6.1324686735181366</c:v>
                </c:pt>
                <c:pt idx="3046">
                  <c:v>6.1975244432230738</c:v>
                </c:pt>
                <c:pt idx="3047">
                  <c:v>6.2579997168589108</c:v>
                </c:pt>
                <c:pt idx="3048">
                  <c:v>6.3138534444142298</c:v>
                </c:pt>
                <c:pt idx="3049">
                  <c:v>6.3650470163129862</c:v>
                </c:pt>
                <c:pt idx="3050">
                  <c:v>6.4115478625687787</c:v>
                </c:pt>
                <c:pt idx="3051">
                  <c:v>6.4533264847287111</c:v>
                </c:pt>
                <c:pt idx="3052">
                  <c:v>6.4903551697701065</c:v>
                </c:pt>
                <c:pt idx="3053">
                  <c:v>6.5226079540681692</c:v>
                </c:pt>
                <c:pt idx="3054">
                  <c:v>6.5500630159121753</c:v>
                </c:pt>
                <c:pt idx="3055">
                  <c:v>6.5727079645204496</c:v>
                </c:pt>
                <c:pt idx="3056">
                  <c:v>6.5905277947432213</c:v>
                </c:pt>
                <c:pt idx="3057">
                  <c:v>6.6035119824358883</c:v>
                </c:pt>
                <c:pt idx="3058">
                  <c:v>6.6116551518584989</c:v>
                </c:pt>
                <c:pt idx="3059">
                  <c:v>6.6149575147239776</c:v>
                </c:pt>
                <c:pt idx="3060">
                  <c:v>6.6134168561442666</c:v>
                </c:pt>
                <c:pt idx="3061">
                  <c:v>6.6070395205023855</c:v>
                </c:pt>
                <c:pt idx="3062">
                  <c:v>6.5958345796408349</c:v>
                </c:pt>
                <c:pt idx="3063">
                  <c:v>6.5798159587279574</c:v>
                </c:pt>
                <c:pt idx="3064">
                  <c:v>6.5589956228137405</c:v>
                </c:pt>
                <c:pt idx="3065">
                  <c:v>6.5333946830328111</c:v>
                </c:pt>
                <c:pt idx="3066">
                  <c:v>6.5030365004328941</c:v>
                </c:pt>
                <c:pt idx="3067">
                  <c:v>6.4679463121285767</c:v>
                </c:pt>
                <c:pt idx="3068">
                  <c:v>6.4281511370624269</c:v>
                </c:pt>
                <c:pt idx="3069">
                  <c:v>6.3836881449412264</c:v>
                </c:pt>
                <c:pt idx="3070">
                  <c:v>6.3345928910291951</c:v>
                </c:pt>
                <c:pt idx="3071">
                  <c:v>6.2809029478485998</c:v>
                </c:pt>
                <c:pt idx="3072">
                  <c:v>6.222660564202628</c:v>
                </c:pt>
                <c:pt idx="3073">
                  <c:v>6.1599131395139448</c:v>
                </c:pt>
                <c:pt idx="3074">
                  <c:v>6.0927123946739918</c:v>
                </c:pt>
                <c:pt idx="3075">
                  <c:v>6.0211108758319254</c:v>
                </c:pt>
                <c:pt idx="3076">
                  <c:v>5.945165085627413</c:v>
                </c:pt>
                <c:pt idx="3077">
                  <c:v>5.864935857657227</c:v>
                </c:pt>
                <c:pt idx="3078">
                  <c:v>5.7804850139088177</c:v>
                </c:pt>
                <c:pt idx="3079">
                  <c:v>5.6918774879292311</c:v>
                </c:pt>
                <c:pt idx="3080">
                  <c:v>5.5991803789922239</c:v>
                </c:pt>
                <c:pt idx="3081">
                  <c:v>5.5024677728857494</c:v>
                </c:pt>
                <c:pt idx="3082">
                  <c:v>5.4018120374420073</c:v>
                </c:pt>
                <c:pt idx="3083">
                  <c:v>5.2972899672560798</c:v>
                </c:pt>
                <c:pt idx="3084">
                  <c:v>5.1889858656733665</c:v>
                </c:pt>
                <c:pt idx="3085">
                  <c:v>5.0769791094266958</c:v>
                </c:pt>
                <c:pt idx="3086">
                  <c:v>4.9613557217946376</c:v>
                </c:pt>
                <c:pt idx="3087">
                  <c:v>4.8422072231590931</c:v>
                </c:pt>
                <c:pt idx="3088">
                  <c:v>4.7196225319633296</c:v>
                </c:pt>
                <c:pt idx="3089">
                  <c:v>4.5936930047931748</c:v>
                </c:pt>
                <c:pt idx="3090">
                  <c:v>4.4645128164000782</c:v>
                </c:pt>
                <c:pt idx="3091">
                  <c:v>4.3321828205329789</c:v>
                </c:pt>
                <c:pt idx="3092">
                  <c:v>4.1967993578531733</c:v>
                </c:pt>
                <c:pt idx="3093">
                  <c:v>4.0584659442754685</c:v>
                </c:pt>
                <c:pt idx="3094">
                  <c:v>3.9172910121706881</c:v>
                </c:pt>
                <c:pt idx="3095">
                  <c:v>3.7733772369268248</c:v>
                </c:pt>
                <c:pt idx="3096">
                  <c:v>3.6268332029852317</c:v>
                </c:pt>
                <c:pt idx="3097">
                  <c:v>3.4777698374958357</c:v>
                </c:pt>
                <c:pt idx="3098">
                  <c:v>3.3262979373605641</c:v>
                </c:pt>
                <c:pt idx="3099">
                  <c:v>3.172529062329926</c:v>
                </c:pt>
                <c:pt idx="3100">
                  <c:v>3.0165791242609794</c:v>
                </c:pt>
                <c:pt idx="3101">
                  <c:v>2.8585653520792866</c:v>
                </c:pt>
                <c:pt idx="3102">
                  <c:v>2.6986048859581193</c:v>
                </c:pt>
                <c:pt idx="3103">
                  <c:v>2.536815685468361</c:v>
                </c:pt>
                <c:pt idx="3104">
                  <c:v>2.3733200909405632</c:v>
                </c:pt>
                <c:pt idx="3105">
                  <c:v>2.2082417264541006</c:v>
                </c:pt>
                <c:pt idx="3106">
                  <c:v>2.0417040083817248</c:v>
                </c:pt>
                <c:pt idx="3107">
                  <c:v>1.873829846795132</c:v>
                </c:pt>
                <c:pt idx="3108">
                  <c:v>1.7047415229672149</c:v>
                </c:pt>
                <c:pt idx="3109">
                  <c:v>1.5345618244417096</c:v>
                </c:pt>
                <c:pt idx="3110">
                  <c:v>1.3634177684894537</c:v>
                </c:pt>
                <c:pt idx="3111">
                  <c:v>1.1914375984173171</c:v>
                </c:pt>
                <c:pt idx="3112">
                  <c:v>1.0187482110518529</c:v>
                </c:pt>
                <c:pt idx="3113">
                  <c:v>0.84547368262467526</c:v>
                </c:pt>
                <c:pt idx="3114">
                  <c:v>0.67174472895231929</c:v>
                </c:pt>
                <c:pt idx="3115">
                  <c:v>0.49768904088521404</c:v>
                </c:pt>
                <c:pt idx="3116">
                  <c:v>0.32343394317494156</c:v>
                </c:pt>
                <c:pt idx="3117">
                  <c:v>0.14910727986935229</c:v>
                </c:pt>
                <c:pt idx="3118">
                  <c:v>-2.5163376843785286E-2</c:v>
                </c:pt>
                <c:pt idx="3119">
                  <c:v>-0.19925000221756617</c:v>
                </c:pt>
                <c:pt idx="3120">
                  <c:v>-0.37302515660961183</c:v>
                </c:pt>
                <c:pt idx="3121">
                  <c:v>-0.54636228777945461</c:v>
                </c:pt>
                <c:pt idx="3122">
                  <c:v>-0.71913493176428001</c:v>
                </c:pt>
                <c:pt idx="3123">
                  <c:v>-0.89121670579051682</c:v>
                </c:pt>
                <c:pt idx="3124">
                  <c:v>-1.0624823023363439</c:v>
                </c:pt>
                <c:pt idx="3125">
                  <c:v>-1.2328075819828737</c:v>
                </c:pt>
                <c:pt idx="3126">
                  <c:v>-1.4020686420626083</c:v>
                </c:pt>
                <c:pt idx="3127">
                  <c:v>-1.5701426323657857</c:v>
                </c:pt>
                <c:pt idx="3128">
                  <c:v>-1.7369071235724838</c:v>
                </c:pt>
                <c:pt idx="3129">
                  <c:v>-1.9022409050673974</c:v>
                </c:pt>
                <c:pt idx="3130">
                  <c:v>-2.0660279090309301</c:v>
                </c:pt>
                <c:pt idx="3131">
                  <c:v>-2.2281470694100491</c:v>
                </c:pt>
                <c:pt idx="3132">
                  <c:v>-2.3884810458435934</c:v>
                </c:pt>
                <c:pt idx="3133">
                  <c:v>-2.5469161890136025</c:v>
                </c:pt>
                <c:pt idx="3134">
                  <c:v>-2.7033405026641057</c:v>
                </c:pt>
                <c:pt idx="3135">
                  <c:v>-2.8576400456636288</c:v>
                </c:pt>
                <c:pt idx="3136">
                  <c:v>-3.0097020703749644</c:v>
                </c:pt>
                <c:pt idx="3137">
                  <c:v>-3.1594166161160633</c:v>
                </c:pt>
                <c:pt idx="3138">
                  <c:v>-3.3066769504284803</c:v>
                </c:pt>
                <c:pt idx="3139">
                  <c:v>-3.4513798544130028</c:v>
                </c:pt>
                <c:pt idx="3140">
                  <c:v>-3.5934246514786485</c:v>
                </c:pt>
                <c:pt idx="3141">
                  <c:v>-3.732709632263671</c:v>
                </c:pt>
                <c:pt idx="3142">
                  <c:v>-3.8691351785814696</c:v>
                </c:pt>
                <c:pt idx="3143">
                  <c:v>-4.0026053113546505</c:v>
                </c:pt>
                <c:pt idx="3144">
                  <c:v>-4.1330269548289129</c:v>
                </c:pt>
                <c:pt idx="3145">
                  <c:v>-4.2603065556490511</c:v>
                </c:pt>
                <c:pt idx="3146">
                  <c:v>-4.384353348767716</c:v>
                </c:pt>
                <c:pt idx="3147">
                  <c:v>-4.5050809904932088</c:v>
                </c:pt>
                <c:pt idx="3148">
                  <c:v>-4.6224057436742223</c:v>
                </c:pt>
                <c:pt idx="3149">
                  <c:v>-4.7362417095019742</c:v>
                </c:pt>
                <c:pt idx="3150">
                  <c:v>-4.8465133070570428</c:v>
                </c:pt>
                <c:pt idx="3151">
                  <c:v>-4.953146291105849</c:v>
                </c:pt>
                <c:pt idx="3152">
                  <c:v>-5.0560634624828049</c:v>
                </c:pt>
                <c:pt idx="3153">
                  <c:v>-5.1551970924490904</c:v>
                </c:pt>
                <c:pt idx="3154">
                  <c:v>-5.2504786086814814</c:v>
                </c:pt>
                <c:pt idx="3155">
                  <c:v>-5.3418413826741444</c:v>
                </c:pt>
                <c:pt idx="3156">
                  <c:v>-5.4292210083364996</c:v>
                </c:pt>
                <c:pt idx="3157">
                  <c:v>-5.5125614203981623</c:v>
                </c:pt>
                <c:pt idx="3158">
                  <c:v>-5.591807711893404</c:v>
                </c:pt>
                <c:pt idx="3159">
                  <c:v>-5.6669031265938576</c:v>
                </c:pt>
                <c:pt idx="3160">
                  <c:v>-5.7378016511590575</c:v>
                </c:pt>
                <c:pt idx="3161">
                  <c:v>-5.8044566510037932</c:v>
                </c:pt>
                <c:pt idx="3162">
                  <c:v>-5.8668222507263517</c:v>
                </c:pt>
                <c:pt idx="3163">
                  <c:v>-5.9248605500462537</c:v>
                </c:pt>
                <c:pt idx="3164">
                  <c:v>-5.978533197000953</c:v>
                </c:pt>
                <c:pt idx="3165">
                  <c:v>-6.0278054842705524</c:v>
                </c:pt>
                <c:pt idx="3166">
                  <c:v>-6.0726456600615837</c:v>
                </c:pt>
                <c:pt idx="3167">
                  <c:v>-6.1130274506816606</c:v>
                </c:pt>
                <c:pt idx="3168">
                  <c:v>-6.1489270613631524</c:v>
                </c:pt>
                <c:pt idx="3169">
                  <c:v>-6.1803230052586917</c:v>
                </c:pt>
                <c:pt idx="3170">
                  <c:v>-6.2071996879111451</c:v>
                </c:pt>
                <c:pt idx="3171">
                  <c:v>-6.229544424650947</c:v>
                </c:pt>
                <c:pt idx="3172">
                  <c:v>-6.247346140096778</c:v>
                </c:pt>
                <c:pt idx="3173">
                  <c:v>-6.2605953178882086</c:v>
                </c:pt>
                <c:pt idx="3174">
                  <c:v>-6.2692863791422804</c:v>
                </c:pt>
                <c:pt idx="3175">
                  <c:v>-6.273422957595038</c:v>
                </c:pt>
                <c:pt idx="3176">
                  <c:v>-6.2730058406289313</c:v>
                </c:pt>
                <c:pt idx="3177">
                  <c:v>-6.268040051180682</c:v>
                </c:pt>
                <c:pt idx="3178">
                  <c:v>-6.2585355018967785</c:v>
                </c:pt>
                <c:pt idx="3179">
                  <c:v>-6.2445074211706038</c:v>
                </c:pt>
                <c:pt idx="3180">
                  <c:v>-6.2259683263207055</c:v>
                </c:pt>
                <c:pt idx="3181">
                  <c:v>-6.2029389969499009</c:v>
                </c:pt>
                <c:pt idx="3182">
                  <c:v>-6.1754426308858781</c:v>
                </c:pt>
                <c:pt idx="3183">
                  <c:v>-6.1435069580752133</c:v>
                </c:pt>
                <c:pt idx="3184">
                  <c:v>-6.107157415452674</c:v>
                </c:pt>
                <c:pt idx="3185">
                  <c:v>-6.0664282417531279</c:v>
                </c:pt>
                <c:pt idx="3186">
                  <c:v>-6.0213555702544479</c:v>
                </c:pt>
                <c:pt idx="3187">
                  <c:v>-5.9719770441598259</c:v>
                </c:pt>
                <c:pt idx="3188">
                  <c:v>-5.9183317119114873</c:v>
                </c:pt>
                <c:pt idx="3189">
                  <c:v>-5.8604683860117559</c:v>
                </c:pt>
                <c:pt idx="3190">
                  <c:v>-5.7984338680419869</c:v>
                </c:pt>
                <c:pt idx="3191">
                  <c:v>-5.7322765709383949</c:v>
                </c:pt>
                <c:pt idx="3192">
                  <c:v>-5.6620491689462353</c:v>
                </c:pt>
                <c:pt idx="3193">
                  <c:v>-5.5878090632553663</c:v>
                </c:pt>
                <c:pt idx="3194">
                  <c:v>-5.5096175445176909</c:v>
                </c:pt>
                <c:pt idx="3195">
                  <c:v>-5.4275362886830347</c:v>
                </c:pt>
                <c:pt idx="3196">
                  <c:v>-5.3416304806644748</c:v>
                </c:pt>
                <c:pt idx="3197">
                  <c:v>-5.2519691816288621</c:v>
                </c:pt>
                <c:pt idx="3198">
                  <c:v>-5.1586219796520609</c:v>
                </c:pt>
                <c:pt idx="3199">
                  <c:v>-5.061661106512287</c:v>
                </c:pt>
                <c:pt idx="3200">
                  <c:v>-4.9611604858901686</c:v>
                </c:pt>
                <c:pt idx="3201">
                  <c:v>-4.857200548602794</c:v>
                </c:pt>
                <c:pt idx="3202">
                  <c:v>-4.7498595229967915</c:v>
                </c:pt>
                <c:pt idx="3203">
                  <c:v>-4.6392195749530076</c:v>
                </c:pt>
                <c:pt idx="3204">
                  <c:v>-4.5253698855850937</c:v>
                </c:pt>
                <c:pt idx="3205">
                  <c:v>-4.4083942120166171</c:v>
                </c:pt>
                <c:pt idx="3206">
                  <c:v>-4.2883824571114264</c:v>
                </c:pt>
                <c:pt idx="3207">
                  <c:v>-4.1654295170382323</c:v>
                </c:pt>
                <c:pt idx="3208">
                  <c:v>-4.0396271796721219</c:v>
                </c:pt>
                <c:pt idx="3209">
                  <c:v>-3.9110691625585652</c:v>
                </c:pt>
                <c:pt idx="3210">
                  <c:v>-3.7798514912590839</c:v>
                </c:pt>
                <c:pt idx="3211">
                  <c:v>-3.6460763589475849</c:v>
                </c:pt>
                <c:pt idx="3212">
                  <c:v>-3.5098409335318133</c:v>
                </c:pt>
                <c:pt idx="3213">
                  <c:v>-3.3712490456437876</c:v>
                </c:pt>
                <c:pt idx="3214">
                  <c:v>-3.2304089299338172</c:v>
                </c:pt>
                <c:pt idx="3215">
                  <c:v>-3.0874225521659175</c:v>
                </c:pt>
                <c:pt idx="3216">
                  <c:v>-2.942397276229324</c:v>
                </c:pt>
                <c:pt idx="3217">
                  <c:v>-2.7954422992091796</c:v>
                </c:pt>
                <c:pt idx="3218">
                  <c:v>-2.6466661802845746</c:v>
                </c:pt>
                <c:pt idx="3219">
                  <c:v>-2.4961777361164597</c:v>
                </c:pt>
                <c:pt idx="3220">
                  <c:v>-2.3440896328309329</c:v>
                </c:pt>
                <c:pt idx="3221">
                  <c:v>-2.190515354139329</c:v>
                </c:pt>
                <c:pt idx="3222">
                  <c:v>-2.0355677991035321</c:v>
                </c:pt>
                <c:pt idx="3223">
                  <c:v>-1.8793601942980818</c:v>
                </c:pt>
                <c:pt idx="3224">
                  <c:v>-1.7220096596055341</c:v>
                </c:pt>
                <c:pt idx="3225">
                  <c:v>-1.5636341160571776</c:v>
                </c:pt>
                <c:pt idx="3226">
                  <c:v>-1.4043507996413991</c:v>
                </c:pt>
                <c:pt idx="3227">
                  <c:v>-1.2442759683820124</c:v>
                </c:pt>
                <c:pt idx="3228">
                  <c:v>-1.083524785915869</c:v>
                </c:pt>
                <c:pt idx="3229">
                  <c:v>-0.92221246303566706</c:v>
                </c:pt>
                <c:pt idx="3230">
                  <c:v>-0.76045798801083309</c:v>
                </c:pt>
                <c:pt idx="3231">
                  <c:v>-0.59838113014656769</c:v>
                </c:pt>
                <c:pt idx="3232">
                  <c:v>-0.43609987489655089</c:v>
                </c:pt>
                <c:pt idx="3233">
                  <c:v>-0.27372895774969402</c:v>
                </c:pt>
                <c:pt idx="3234">
                  <c:v>-0.11138933277557612</c:v>
                </c:pt>
                <c:pt idx="3235">
                  <c:v>5.0801483202731347E-2</c:v>
                </c:pt>
                <c:pt idx="3236">
                  <c:v>0.21272674266842592</c:v>
                </c:pt>
                <c:pt idx="3237">
                  <c:v>0.37426957260141352</c:v>
                </c:pt>
                <c:pt idx="3238">
                  <c:v>0.53531375588652175</c:v>
                </c:pt>
                <c:pt idx="3239">
                  <c:v>0.69574299682207774</c:v>
                </c:pt>
                <c:pt idx="3240">
                  <c:v>0.85544194839570098</c:v>
                </c:pt>
                <c:pt idx="3241">
                  <c:v>1.0142965038870038</c:v>
                </c:pt>
                <c:pt idx="3242">
                  <c:v>1.172192986752016</c:v>
                </c:pt>
                <c:pt idx="3243">
                  <c:v>1.3290181322562489</c:v>
                </c:pt>
                <c:pt idx="3244">
                  <c:v>1.4846600699808816</c:v>
                </c:pt>
                <c:pt idx="3245">
                  <c:v>1.6390084048510123</c:v>
                </c:pt>
                <c:pt idx="3246">
                  <c:v>1.7919532737040187</c:v>
                </c:pt>
                <c:pt idx="3247">
                  <c:v>1.9433861486695749</c:v>
                </c:pt>
                <c:pt idx="3248">
                  <c:v>2.093199193040439</c:v>
                </c:pt>
                <c:pt idx="3249">
                  <c:v>2.2412860463012629</c:v>
                </c:pt>
                <c:pt idx="3250">
                  <c:v>2.3875457352206815</c:v>
                </c:pt>
                <c:pt idx="3251">
                  <c:v>2.5318725196211562</c:v>
                </c:pt>
                <c:pt idx="3252">
                  <c:v>2.6741646029134309</c:v>
                </c:pt>
                <c:pt idx="3253">
                  <c:v>2.8143240838779238</c:v>
                </c:pt>
                <c:pt idx="3254">
                  <c:v>2.9522549049474613</c:v>
                </c:pt>
                <c:pt idx="3255">
                  <c:v>3.0878592403784633</c:v>
                </c:pt>
                <c:pt idx="3256">
                  <c:v>3.2210406205868143</c:v>
                </c:pt>
                <c:pt idx="3257">
                  <c:v>3.3517055114447718</c:v>
                </c:pt>
                <c:pt idx="3258">
                  <c:v>3.4797637412670328</c:v>
                </c:pt>
                <c:pt idx="3259">
                  <c:v>3.6051287717580434</c:v>
                </c:pt>
                <c:pt idx="3260">
                  <c:v>3.7277167122800461</c:v>
                </c:pt>
                <c:pt idx="3261">
                  <c:v>3.8474427302120109</c:v>
                </c:pt>
                <c:pt idx="3262">
                  <c:v>3.9642241602655357</c:v>
                </c:pt>
                <c:pt idx="3263">
                  <c:v>4.0779820377336558</c:v>
                </c:pt>
                <c:pt idx="3264">
                  <c:v>4.1886403479768104</c:v>
                </c:pt>
                <c:pt idx="3265">
                  <c:v>4.2961226307408511</c:v>
                </c:pt>
                <c:pt idx="3266">
                  <c:v>4.400355231291055</c:v>
                </c:pt>
                <c:pt idx="3267">
                  <c:v>4.5012689186800472</c:v>
                </c:pt>
                <c:pt idx="3268">
                  <c:v>4.5987970561621765</c:v>
                </c:pt>
                <c:pt idx="3269">
                  <c:v>4.6928708182453596</c:v>
                </c:pt>
                <c:pt idx="3270">
                  <c:v>4.7834316555218903</c:v>
                </c:pt>
                <c:pt idx="3271">
                  <c:v>4.870422297795602</c:v>
                </c:pt>
                <c:pt idx="3272">
                  <c:v>4.9537824498533043</c:v>
                </c:pt>
                <c:pt idx="3273">
                  <c:v>5.0334612012853182</c:v>
                </c:pt>
                <c:pt idx="3274">
                  <c:v>5.1094066980195016</c:v>
                </c:pt>
                <c:pt idx="3275">
                  <c:v>5.1815689153653048</c:v>
                </c:pt>
                <c:pt idx="3276">
                  <c:v>5.2498999223626912</c:v>
                </c:pt>
                <c:pt idx="3277">
                  <c:v>5.3143599860593795</c:v>
                </c:pt>
                <c:pt idx="3278">
                  <c:v>5.3749103750008764</c:v>
                </c:pt>
                <c:pt idx="3279">
                  <c:v>5.4315103378138696</c:v>
                </c:pt>
                <c:pt idx="3280">
                  <c:v>5.4841296816647862</c:v>
                </c:pt>
                <c:pt idx="3281">
                  <c:v>5.5327373946037213</c:v>
                </c:pt>
                <c:pt idx="3282">
                  <c:v>5.5773030126498266</c:v>
                </c:pt>
                <c:pt idx="3283">
                  <c:v>5.6178038225779092</c:v>
                </c:pt>
                <c:pt idx="3284">
                  <c:v>5.6542164221667708</c:v>
                </c:pt>
                <c:pt idx="3285">
                  <c:v>5.6865208037898558</c:v>
                </c:pt>
                <c:pt idx="3286">
                  <c:v>5.714699652789661</c:v>
                </c:pt>
                <c:pt idx="3287">
                  <c:v>5.7387408577781844</c:v>
                </c:pt>
                <c:pt idx="3288">
                  <c:v>5.7586344994330503</c:v>
                </c:pt>
                <c:pt idx="3289">
                  <c:v>5.7743726677206224</c:v>
                </c:pt>
                <c:pt idx="3290">
                  <c:v>5.7859530348605599</c:v>
                </c:pt>
                <c:pt idx="3291">
                  <c:v>5.7933758614928825</c:v>
                </c:pt>
                <c:pt idx="3292">
                  <c:v>5.7966426852339854</c:v>
                </c:pt>
                <c:pt idx="3293">
                  <c:v>5.795756259759421</c:v>
                </c:pt>
                <c:pt idx="3294">
                  <c:v>5.7907229229135559</c:v>
                </c:pt>
                <c:pt idx="3295">
                  <c:v>5.7815578618169816</c:v>
                </c:pt>
                <c:pt idx="3296">
                  <c:v>5.7682730441801535</c:v>
                </c:pt>
                <c:pt idx="3297">
                  <c:v>5.7508842908268729</c:v>
                </c:pt>
                <c:pt idx="3298">
                  <c:v>5.7294119208013097</c:v>
                </c:pt>
                <c:pt idx="3299">
                  <c:v>5.7038811687016882</c:v>
                </c:pt>
                <c:pt idx="3300">
                  <c:v>5.6743141495060865</c:v>
                </c:pt>
                <c:pt idx="3301">
                  <c:v>5.6407408239382129</c:v>
                </c:pt>
                <c:pt idx="3302">
                  <c:v>5.6031931467793346</c:v>
                </c:pt>
                <c:pt idx="3303">
                  <c:v>5.5617071735052885</c:v>
                </c:pt>
                <c:pt idx="3304">
                  <c:v>5.5163162282763132</c:v>
                </c:pt>
                <c:pt idx="3305">
                  <c:v>5.4670619922526278</c:v>
                </c:pt>
                <c:pt idx="3306">
                  <c:v>5.4139875902292838</c:v>
                </c:pt>
                <c:pt idx="3307">
                  <c:v>5.357137200304372</c:v>
                </c:pt>
                <c:pt idx="3308">
                  <c:v>5.2965559438763758</c:v>
                </c:pt>
                <c:pt idx="3309">
                  <c:v>5.2322982395514011</c:v>
                </c:pt>
                <c:pt idx="3310">
                  <c:v>5.1644160236548524</c:v>
                </c:pt>
                <c:pt idx="3311">
                  <c:v>5.0929623684098102</c:v>
                </c:pt>
                <c:pt idx="3312">
                  <c:v>5.0179941282070244</c:v>
                </c:pt>
                <c:pt idx="3313">
                  <c:v>4.9395724019728</c:v>
                </c:pt>
                <c:pt idx="3314">
                  <c:v>4.8577616928367</c:v>
                </c:pt>
                <c:pt idx="3315">
                  <c:v>4.7726264015391777</c:v>
                </c:pt>
                <c:pt idx="3316">
                  <c:v>4.6842339480910784</c:v>
                </c:pt>
                <c:pt idx="3317">
                  <c:v>4.5926551374822031</c:v>
                </c:pt>
                <c:pt idx="3318">
                  <c:v>4.4979608091799168</c:v>
                </c:pt>
                <c:pt idx="3319">
                  <c:v>4.4002239531916603</c:v>
                </c:pt>
                <c:pt idx="3320">
                  <c:v>4.2995187579602145</c:v>
                </c:pt>
                <c:pt idx="3321">
                  <c:v>4.1959254257191656</c:v>
                </c:pt>
                <c:pt idx="3322">
                  <c:v>4.0895214634329653</c:v>
                </c:pt>
                <c:pt idx="3323">
                  <c:v>3.9803878237737269</c:v>
                </c:pt>
                <c:pt idx="3324">
                  <c:v>3.868611984215669</c:v>
                </c:pt>
                <c:pt idx="3325">
                  <c:v>3.7542755096299532</c:v>
                </c:pt>
                <c:pt idx="3326">
                  <c:v>3.6374656242540029</c:v>
                </c:pt>
                <c:pt idx="3327">
                  <c:v>3.5182740619122148</c:v>
                </c:pt>
                <c:pt idx="3328">
                  <c:v>3.3967889674903349</c:v>
                </c:pt>
                <c:pt idx="3329">
                  <c:v>3.2730999383836812</c:v>
                </c:pt>
                <c:pt idx="3330">
                  <c:v>3.147298406737741</c:v>
                </c:pt>
                <c:pt idx="3331">
                  <c:v>3.0194815033438629</c:v>
                </c:pt>
                <c:pt idx="3332">
                  <c:v>2.8897408694627149</c:v>
                </c:pt>
                <c:pt idx="3333">
                  <c:v>2.7581743499135785</c:v>
                </c:pt>
                <c:pt idx="3334">
                  <c:v>2.624883739859968</c:v>
                </c:pt>
                <c:pt idx="3335">
                  <c:v>2.4899641177844569</c:v>
                </c:pt>
                <c:pt idx="3336">
                  <c:v>2.3535155187617818</c:v>
                </c:pt>
                <c:pt idx="3337">
                  <c:v>2.2156393761677111</c:v>
                </c:pt>
                <c:pt idx="3338">
                  <c:v>2.0764360575861258</c:v>
                </c:pt>
                <c:pt idx="3339">
                  <c:v>1.9360057675698785</c:v>
                </c:pt>
                <c:pt idx="3340">
                  <c:v>1.7944521473551531</c:v>
                </c:pt>
                <c:pt idx="3341">
                  <c:v>1.6518792510632117</c:v>
                </c:pt>
                <c:pt idx="3342">
                  <c:v>1.5083901518909173</c:v>
                </c:pt>
                <c:pt idx="3343">
                  <c:v>1.3640878630339774</c:v>
                </c:pt>
                <c:pt idx="3344">
                  <c:v>1.219078912572005</c:v>
                </c:pt>
                <c:pt idx="3345">
                  <c:v>1.0734702607186448</c:v>
                </c:pt>
                <c:pt idx="3346">
                  <c:v>0.92736782335160584</c:v>
                </c:pt>
                <c:pt idx="3347">
                  <c:v>0.78087618911538159</c:v>
                </c:pt>
                <c:pt idx="3348">
                  <c:v>0.63409851331819733</c:v>
                </c:pt>
                <c:pt idx="3349">
                  <c:v>0.48713767007865233</c:v>
                </c:pt>
                <c:pt idx="3350">
                  <c:v>0.3400999935269271</c:v>
                </c:pt>
                <c:pt idx="3351">
                  <c:v>0.19309229251004428</c:v>
                </c:pt>
                <c:pt idx="3352">
                  <c:v>4.6219297107356262E-2</c:v>
                </c:pt>
                <c:pt idx="3353">
                  <c:v>-0.10041779583337292</c:v>
                </c:pt>
                <c:pt idx="3354">
                  <c:v>-0.24671184226510898</c:v>
                </c:pt>
                <c:pt idx="3355">
                  <c:v>-0.39255939465746537</c:v>
                </c:pt>
                <c:pt idx="3356">
                  <c:v>-0.53785802173008201</c:v>
                </c:pt>
                <c:pt idx="3357">
                  <c:v>-0.68250540111213198</c:v>
                </c:pt>
                <c:pt idx="3358">
                  <c:v>-0.82640008802638965</c:v>
                </c:pt>
                <c:pt idx="3359">
                  <c:v>-0.96944076789122913</c:v>
                </c:pt>
                <c:pt idx="3360">
                  <c:v>-1.1115272705186794</c:v>
                </c:pt>
                <c:pt idx="3361">
                  <c:v>-1.2525608484802662</c:v>
                </c:pt>
                <c:pt idx="3362">
                  <c:v>-1.3924433536056495</c:v>
                </c:pt>
                <c:pt idx="3363">
                  <c:v>-1.5310772050943431</c:v>
                </c:pt>
                <c:pt idx="3364">
                  <c:v>-1.6683663583751527</c:v>
                </c:pt>
                <c:pt idx="3365">
                  <c:v>-1.804216372375445</c:v>
                </c:pt>
                <c:pt idx="3366">
                  <c:v>-1.938533452229275</c:v>
                </c:pt>
                <c:pt idx="3367">
                  <c:v>-2.0712252387084731</c:v>
                </c:pt>
                <c:pt idx="3368">
                  <c:v>-2.2022001500680282</c:v>
                </c:pt>
                <c:pt idx="3369">
                  <c:v>-2.3313681529845898</c:v>
                </c:pt>
                <c:pt idx="3370">
                  <c:v>-2.4586446595059002</c:v>
                </c:pt>
                <c:pt idx="3371">
                  <c:v>-2.5839403586384426</c:v>
                </c:pt>
                <c:pt idx="3372">
                  <c:v>-2.707169912670977</c:v>
                </c:pt>
                <c:pt idx="3373">
                  <c:v>-2.8282518947302449</c:v>
                </c:pt>
                <c:pt idx="3374">
                  <c:v>-2.9471067228342154</c:v>
                </c:pt>
                <c:pt idx="3375">
                  <c:v>-3.0636530338432055</c:v>
                </c:pt>
                <c:pt idx="3376">
                  <c:v>-3.1778107935967079</c:v>
                </c:pt>
                <c:pt idx="3377">
                  <c:v>-3.2895028620449005</c:v>
                </c:pt>
                <c:pt idx="3378">
                  <c:v>-3.3986554061147896</c:v>
                </c:pt>
                <c:pt idx="3379">
                  <c:v>-3.5051981565960992</c:v>
                </c:pt>
                <c:pt idx="3380">
                  <c:v>-3.6090634084170632</c:v>
                </c:pt>
                <c:pt idx="3381">
                  <c:v>-3.7101824170937001</c:v>
                </c:pt>
                <c:pt idx="3382">
                  <c:v>-3.8084884942299064</c:v>
                </c:pt>
                <c:pt idx="3383">
                  <c:v>-3.9039185270558803</c:v>
                </c:pt>
                <c:pt idx="3384">
                  <c:v>-3.9964122143217624</c:v>
                </c:pt>
                <c:pt idx="3385">
                  <c:v>-4.0859086571524736</c:v>
                </c:pt>
                <c:pt idx="3386">
                  <c:v>-4.1723495968586404</c:v>
                </c:pt>
                <c:pt idx="3387">
                  <c:v>-4.255681020034741</c:v>
                </c:pt>
                <c:pt idx="3388">
                  <c:v>-4.3358513159658081</c:v>
                </c:pt>
                <c:pt idx="3389">
                  <c:v>-4.4128064808471441</c:v>
                </c:pt>
                <c:pt idx="3390">
                  <c:v>-4.4865025699680503</c:v>
                </c:pt>
                <c:pt idx="3391">
                  <c:v>-4.5568966883877859</c:v>
                </c:pt>
                <c:pt idx="3392">
                  <c:v>-4.6239426744635201</c:v>
                </c:pt>
                <c:pt idx="3393">
                  <c:v>-4.6876034976436811</c:v>
                </c:pt>
                <c:pt idx="3394">
                  <c:v>-4.7478409182031331</c:v>
                </c:pt>
                <c:pt idx="3395">
                  <c:v>-4.8046182487252533</c:v>
                </c:pt>
                <c:pt idx="3396">
                  <c:v>-4.8579006071366733</c:v>
                </c:pt>
                <c:pt idx="3397">
                  <c:v>-4.9076610099269828</c:v>
                </c:pt>
                <c:pt idx="3398">
                  <c:v>-4.9538731648474696</c:v>
                </c:pt>
                <c:pt idx="3399">
                  <c:v>-4.9965084389789567</c:v>
                </c:pt>
                <c:pt idx="3400">
                  <c:v>-5.0355484269586981</c:v>
                </c:pt>
                <c:pt idx="3401">
                  <c:v>-5.0709735633857047</c:v>
                </c:pt>
                <c:pt idx="3402">
                  <c:v>-5.1027644802690801</c:v>
                </c:pt>
                <c:pt idx="3403">
                  <c:v>-5.1309092004862977</c:v>
                </c:pt>
                <c:pt idx="3404">
                  <c:v>-5.1553946890211879</c:v>
                </c:pt>
                <c:pt idx="3405">
                  <c:v>-5.1762109278685227</c:v>
                </c:pt>
                <c:pt idx="3406">
                  <c:v>-5.1933502060544052</c:v>
                </c:pt>
                <c:pt idx="3407">
                  <c:v>-5.2068096219221278</c:v>
                </c:pt>
                <c:pt idx="3408">
                  <c:v>-5.2165880642588025</c:v>
                </c:pt>
                <c:pt idx="3409">
                  <c:v>-5.2226860222014926</c:v>
                </c:pt>
                <c:pt idx="3410">
                  <c:v>-5.2251091512427212</c:v>
                </c:pt>
                <c:pt idx="3411">
                  <c:v>-5.2238652728023904</c:v>
                </c:pt>
                <c:pt idx="3412">
                  <c:v>-5.2189630565579437</c:v>
                </c:pt>
                <c:pt idx="3413">
                  <c:v>-5.2104119536757603</c:v>
                </c:pt>
                <c:pt idx="3414">
                  <c:v>-5.1982245594486258</c:v>
                </c:pt>
                <c:pt idx="3415">
                  <c:v>-5.1824218733146692</c:v>
                </c:pt>
                <c:pt idx="3416">
                  <c:v>-5.163021225470187</c:v>
                </c:pt>
                <c:pt idx="3417">
                  <c:v>-5.1400433450837859</c:v>
                </c:pt>
                <c:pt idx="3418">
                  <c:v>-5.1135130014895251</c:v>
                </c:pt>
                <c:pt idx="3419">
                  <c:v>-5.0834594180042947</c:v>
                </c:pt>
                <c:pt idx="3420">
                  <c:v>-5.0499082336385301</c:v>
                </c:pt>
                <c:pt idx="3421">
                  <c:v>-5.0128924657499558</c:v>
                </c:pt>
                <c:pt idx="3422">
                  <c:v>-4.9724466560486968</c:v>
                </c:pt>
                <c:pt idx="3423">
                  <c:v>-4.9286089753350115</c:v>
                </c:pt>
                <c:pt idx="3424">
                  <c:v>-4.8814143899975422</c:v>
                </c:pt>
                <c:pt idx="3425">
                  <c:v>-4.8309057492471954</c:v>
                </c:pt>
                <c:pt idx="3426">
                  <c:v>-4.7771268710799761</c:v>
                </c:pt>
                <c:pt idx="3427">
                  <c:v>-4.7201221516836114</c:v>
                </c:pt>
                <c:pt idx="3428">
                  <c:v>-4.6599364555837148</c:v>
                </c:pt>
                <c:pt idx="3429">
                  <c:v>-4.5966234701091988</c:v>
                </c:pt>
                <c:pt idx="3430">
                  <c:v>-4.5302339268716683</c:v>
                </c:pt>
                <c:pt idx="3431">
                  <c:v>-4.4608192213191113</c:v>
                </c:pt>
                <c:pt idx="3432">
                  <c:v>-4.3884340607878407</c:v>
                </c:pt>
                <c:pt idx="3433">
                  <c:v>-4.3131369290566957</c:v>
                </c:pt>
                <c:pt idx="3434">
                  <c:v>-4.2349892486037817</c:v>
                </c:pt>
                <c:pt idx="3435">
                  <c:v>-4.1540518770029564</c:v>
                </c:pt>
                <c:pt idx="3436">
                  <c:v>-4.0703882319690603</c:v>
                </c:pt>
                <c:pt idx="3437">
                  <c:v>-3.9840646608463786</c:v>
                </c:pt>
                <c:pt idx="3438">
                  <c:v>-3.8951470942773336</c:v>
                </c:pt>
                <c:pt idx="3439">
                  <c:v>-3.8037031668212631</c:v>
                </c:pt>
                <c:pt idx="3440">
                  <c:v>-3.7098012697887506</c:v>
                </c:pt>
                <c:pt idx="3441">
                  <c:v>-3.6135153719130408</c:v>
                </c:pt>
                <c:pt idx="3442">
                  <c:v>-3.5149163159800167</c:v>
                </c:pt>
                <c:pt idx="3443">
                  <c:v>-3.4140779658612717</c:v>
                </c:pt>
                <c:pt idx="3444">
                  <c:v>-3.311080292028044</c:v>
                </c:pt>
                <c:pt idx="3445">
                  <c:v>-3.2059969409213962</c:v>
                </c:pt>
                <c:pt idx="3446">
                  <c:v>-3.0989068140474094</c:v>
                </c:pt>
                <c:pt idx="3447">
                  <c:v>-2.9898929256674713</c:v>
                </c:pt>
                <c:pt idx="3448">
                  <c:v>-2.8790343120794781</c:v>
                </c:pt>
                <c:pt idx="3449">
                  <c:v>-2.7664110812032252</c:v>
                </c:pt>
                <c:pt idx="3450">
                  <c:v>-2.6521048032808143</c:v>
                </c:pt>
                <c:pt idx="3451">
                  <c:v>-2.5362023835480398</c:v>
                </c:pt>
                <c:pt idx="3452">
                  <c:v>-2.4187848831408547</c:v>
                </c:pt>
                <c:pt idx="3453">
                  <c:v>-2.2999392215670644</c:v>
                </c:pt>
                <c:pt idx="3454">
                  <c:v>-2.1797559331663585</c:v>
                </c:pt>
                <c:pt idx="3455">
                  <c:v>-2.0583185100412238</c:v>
                </c:pt>
                <c:pt idx="3456">
                  <c:v>-1.9357150855609473</c:v>
                </c:pt>
                <c:pt idx="3457">
                  <c:v>-1.8120348865657945</c:v>
                </c:pt>
                <c:pt idx="3458">
                  <c:v>-1.6873657800250919</c:v>
                </c:pt>
                <c:pt idx="3459">
                  <c:v>-1.561795186795462</c:v>
                </c:pt>
                <c:pt idx="3460">
                  <c:v>-1.4354136925688439</c:v>
                </c:pt>
                <c:pt idx="3461">
                  <c:v>-1.3083120355348343</c:v>
                </c:pt>
                <c:pt idx="3462">
                  <c:v>-1.1805797242479741</c:v>
                </c:pt>
                <c:pt idx="3463">
                  <c:v>-1.0523059704346853</c:v>
                </c:pt>
                <c:pt idx="3464">
                  <c:v>-0.92358327595745471</c:v>
                </c:pt>
                <c:pt idx="3465">
                  <c:v>-0.79450436232998589</c:v>
                </c:pt>
                <c:pt idx="3466">
                  <c:v>-0.66516070668644822</c:v>
                </c:pt>
                <c:pt idx="3467">
                  <c:v>-0.53564227148768995</c:v>
                </c:pt>
                <c:pt idx="3468">
                  <c:v>-0.40603741117417325</c:v>
                </c:pt>
                <c:pt idx="3469">
                  <c:v>-0.27643403721060467</c:v>
                </c:pt>
                <c:pt idx="3470">
                  <c:v>-0.14692337231537456</c:v>
                </c:pt>
                <c:pt idx="3471">
                  <c:v>-1.7596978313288214E-2</c:v>
                </c:pt>
                <c:pt idx="3472">
                  <c:v>0.11145578409361308</c:v>
                </c:pt>
                <c:pt idx="3473">
                  <c:v>0.24014919643871749</c:v>
                </c:pt>
                <c:pt idx="3474">
                  <c:v>0.36839168862383803</c:v>
                </c:pt>
                <c:pt idx="3475">
                  <c:v>0.49609546912630303</c:v>
                </c:pt>
                <c:pt idx="3476">
                  <c:v>0.62317383116199176</c:v>
                </c:pt>
                <c:pt idx="3477">
                  <c:v>0.74954023172528839</c:v>
                </c:pt>
                <c:pt idx="3478">
                  <c:v>0.8751090466154936</c:v>
                </c:pt>
                <c:pt idx="3479">
                  <c:v>0.99979480935591603</c:v>
                </c:pt>
                <c:pt idx="3480">
                  <c:v>1.1235132116943234</c:v>
                </c:pt>
                <c:pt idx="3481">
                  <c:v>1.2461813682691123</c:v>
                </c:pt>
                <c:pt idx="3482">
                  <c:v>1.3677169794184636</c:v>
                </c:pt>
                <c:pt idx="3483">
                  <c:v>1.4880382856229322</c:v>
                </c:pt>
                <c:pt idx="3484">
                  <c:v>1.6070650227298986</c:v>
                </c:pt>
                <c:pt idx="3485">
                  <c:v>1.7247184756323553</c:v>
                </c:pt>
                <c:pt idx="3486">
                  <c:v>1.8409205074429911</c:v>
                </c:pt>
                <c:pt idx="3487">
                  <c:v>1.9555943354602092</c:v>
                </c:pt>
                <c:pt idx="3488">
                  <c:v>2.0686638596273066</c:v>
                </c:pt>
                <c:pt idx="3489">
                  <c:v>2.180054420176988</c:v>
                </c:pt>
                <c:pt idx="3490">
                  <c:v>2.2896966813891897</c:v>
                </c:pt>
                <c:pt idx="3491">
                  <c:v>2.3975164501009809</c:v>
                </c:pt>
                <c:pt idx="3492">
                  <c:v>2.5034433590780854</c:v>
                </c:pt>
                <c:pt idx="3493">
                  <c:v>2.6074107917545857</c:v>
                </c:pt>
                <c:pt idx="3494">
                  <c:v>2.7093538036175477</c:v>
                </c:pt>
                <c:pt idx="3495">
                  <c:v>2.8092054836477587</c:v>
                </c:pt>
                <c:pt idx="3496">
                  <c:v>2.9069000521150472</c:v>
                </c:pt>
                <c:pt idx="3497">
                  <c:v>3.0023744135473382</c:v>
                </c:pt>
                <c:pt idx="3498">
                  <c:v>3.0955685576246923</c:v>
                </c:pt>
                <c:pt idx="3499">
                  <c:v>3.1864258042922118</c:v>
                </c:pt>
                <c:pt idx="3500">
                  <c:v>3.2748917924736141</c:v>
                </c:pt>
                <c:pt idx="3501">
                  <c:v>3.3609108651774933</c:v>
                </c:pt>
                <c:pt idx="3502">
                  <c:v>3.4444291538839864</c:v>
                </c:pt>
                <c:pt idx="3503">
                  <c:v>3.525396087208895</c:v>
                </c:pt>
                <c:pt idx="3504">
                  <c:v>3.6037636161707178</c:v>
                </c:pt>
                <c:pt idx="3505">
                  <c:v>3.6794827946757813</c:v>
                </c:pt>
                <c:pt idx="3506">
                  <c:v>3.7525070072262423</c:v>
                </c:pt>
                <c:pt idx="3507">
                  <c:v>3.822793564188359</c:v>
                </c:pt>
                <c:pt idx="3508">
                  <c:v>3.8903018496529786</c:v>
                </c:pt>
                <c:pt idx="3509">
                  <c:v>3.9549885163991525</c:v>
                </c:pt>
                <c:pt idx="3510">
                  <c:v>4.0168199291205884</c:v>
                </c:pt>
                <c:pt idx="3511">
                  <c:v>4.0757631464500665</c:v>
                </c:pt>
                <c:pt idx="3512">
                  <c:v>4.1317815961492066</c:v>
                </c:pt>
                <c:pt idx="3513">
                  <c:v>4.1848474648838492</c:v>
                </c:pt>
                <c:pt idx="3514">
                  <c:v>4.2349313502680657</c:v>
                </c:pt>
                <c:pt idx="3515">
                  <c:v>4.2820050149885294</c:v>
                </c:pt>
                <c:pt idx="3516">
                  <c:v>4.3260416328208429</c:v>
                </c:pt>
                <c:pt idx="3517">
                  <c:v>4.3670218751761185</c:v>
                </c:pt>
                <c:pt idx="3518">
                  <c:v>4.4049266974774435</c:v>
                </c:pt>
                <c:pt idx="3519">
                  <c:v>4.4397343012612023</c:v>
                </c:pt>
                <c:pt idx="3520">
                  <c:v>4.471432696798348</c:v>
                </c:pt>
                <c:pt idx="3521">
                  <c:v>4.5000083102599771</c:v>
                </c:pt>
                <c:pt idx="3522">
                  <c:v>4.5254473362948291</c:v>
                </c:pt>
                <c:pt idx="3523">
                  <c:v>4.5477429269911136</c:v>
                </c:pt>
                <c:pt idx="3524">
                  <c:v>4.5668867389948922</c:v>
                </c:pt>
                <c:pt idx="3525">
                  <c:v>4.582873004675716</c:v>
                </c:pt>
                <c:pt idx="3526">
                  <c:v>4.59569781879165</c:v>
                </c:pt>
                <c:pt idx="3527">
                  <c:v>4.6053616378057498</c:v>
                </c:pt>
                <c:pt idx="3528">
                  <c:v>4.6118662584318839</c:v>
                </c:pt>
                <c:pt idx="3529">
                  <c:v>4.6152146253502977</c:v>
                </c:pt>
                <c:pt idx="3530">
                  <c:v>4.6154143954146223</c:v>
                </c:pt>
                <c:pt idx="3531">
                  <c:v>4.6124749358185717</c:v>
                </c:pt>
                <c:pt idx="3532">
                  <c:v>4.6064060054149492</c:v>
                </c:pt>
                <c:pt idx="3533">
                  <c:v>4.5972176873308381</c:v>
                </c:pt>
                <c:pt idx="3534">
                  <c:v>4.5849227513838109</c:v>
                </c:pt>
                <c:pt idx="3535">
                  <c:v>4.5695419142745557</c:v>
                </c:pt>
                <c:pt idx="3536">
                  <c:v>4.5510917667679447</c:v>
                </c:pt>
                <c:pt idx="3537">
                  <c:v>4.529591842869146</c:v>
                </c:pt>
                <c:pt idx="3538">
                  <c:v>4.5050652623714171</c:v>
                </c:pt>
                <c:pt idx="3539">
                  <c:v>4.477539146419252</c:v>
                </c:pt>
                <c:pt idx="3540">
                  <c:v>4.4470365813543511</c:v>
                </c:pt>
                <c:pt idx="3541">
                  <c:v>4.4135875838918537</c:v>
                </c:pt>
                <c:pt idx="3542">
                  <c:v>4.3772232500328343</c:v>
                </c:pt>
                <c:pt idx="3543">
                  <c:v>4.3379778630913739</c:v>
                </c:pt>
                <c:pt idx="3544">
                  <c:v>4.295882063861284</c:v>
                </c:pt>
                <c:pt idx="3545">
                  <c:v>4.2509739418937151</c:v>
                </c:pt>
                <c:pt idx="3546">
                  <c:v>4.2032921258757003</c:v>
                </c:pt>
                <c:pt idx="3547">
                  <c:v>4.1528753978200683</c:v>
                </c:pt>
                <c:pt idx="3548">
                  <c:v>4.0997625883581739</c:v>
                </c:pt>
                <c:pt idx="3549">
                  <c:v>4.0440009367105345</c:v>
                </c:pt>
                <c:pt idx="3550">
                  <c:v>3.9856343180249727</c:v>
                </c:pt>
                <c:pt idx="3551">
                  <c:v>3.9247068691373315</c:v>
                </c:pt>
                <c:pt idx="3552">
                  <c:v>3.8612656431732435</c:v>
                </c:pt>
                <c:pt idx="3553">
                  <c:v>3.7953610809887444</c:v>
                </c:pt>
                <c:pt idx="3554">
                  <c:v>3.7270461806441886</c:v>
                </c:pt>
                <c:pt idx="3555">
                  <c:v>3.6563730013419007</c:v>
                </c:pt>
                <c:pt idx="3556">
                  <c:v>3.5833957963301395</c:v>
                </c:pt>
                <c:pt idx="3557">
                  <c:v>3.5081713905605376</c:v>
                </c:pt>
                <c:pt idx="3558">
                  <c:v>3.4307558428289306</c:v>
                </c:pt>
                <c:pt idx="3559">
                  <c:v>3.3512065751619016</c:v>
                </c:pt>
                <c:pt idx="3560">
                  <c:v>3.2695814347066747</c:v>
                </c:pt>
                <c:pt idx="3561">
                  <c:v>3.1859435237377993</c:v>
                </c:pt>
                <c:pt idx="3562">
                  <c:v>3.1003525058941959</c:v>
                </c:pt>
                <c:pt idx="3563">
                  <c:v>3.0128707630819038</c:v>
                </c:pt>
                <c:pt idx="3564">
                  <c:v>2.9235664911125823</c:v>
                </c:pt>
                <c:pt idx="3565">
                  <c:v>2.8325012794433904</c:v>
                </c:pt>
                <c:pt idx="3566">
                  <c:v>2.7397417008778371</c:v>
                </c:pt>
                <c:pt idx="3567">
                  <c:v>2.6453581800897132</c:v>
                </c:pt>
                <c:pt idx="3568">
                  <c:v>2.549416913954361</c:v>
                </c:pt>
                <c:pt idx="3569">
                  <c:v>2.4519849323924685</c:v>
                </c:pt>
                <c:pt idx="3570">
                  <c:v>2.3531305005267638</c:v>
                </c:pt>
                <c:pt idx="3571">
                  <c:v>2.2529270029975095</c:v>
                </c:pt>
                <c:pt idx="3572">
                  <c:v>2.1514417766905609</c:v>
                </c:pt>
                <c:pt idx="3573">
                  <c:v>2.048747825198705</c:v>
                </c:pt>
                <c:pt idx="3574">
                  <c:v>1.9449215874273211</c:v>
                </c:pt>
                <c:pt idx="3575">
                  <c:v>1.8400322928181501</c:v>
                </c:pt>
                <c:pt idx="3576">
                  <c:v>1.7341536572811362</c:v>
                </c:pt>
                <c:pt idx="3577">
                  <c:v>1.6273603479515122</c:v>
                </c:pt>
                <c:pt idx="3578">
                  <c:v>1.5197255425146949</c:v>
                </c:pt>
                <c:pt idx="3579">
                  <c:v>1.4113218557337694</c:v>
                </c:pt>
                <c:pt idx="3580">
                  <c:v>1.3022249632592466</c:v>
                </c:pt>
                <c:pt idx="3581">
                  <c:v>1.1925106022330016</c:v>
                </c:pt>
                <c:pt idx="3582">
                  <c:v>1.0822532021670814</c:v>
                </c:pt>
                <c:pt idx="3583">
                  <c:v>0.97152683081980051</c:v>
                </c:pt>
                <c:pt idx="3584">
                  <c:v>0.86040879427625239</c:v>
                </c:pt>
                <c:pt idx="3585">
                  <c:v>0.7489765796149378</c:v>
                </c:pt>
                <c:pt idx="3586">
                  <c:v>0.63730640405251826</c:v>
                </c:pt>
                <c:pt idx="3587">
                  <c:v>0.52547295783849191</c:v>
                </c:pt>
                <c:pt idx="3588">
                  <c:v>0.41354932409752376</c:v>
                </c:pt>
                <c:pt idx="3589">
                  <c:v>0.30160815705335176</c:v>
                </c:pt>
                <c:pt idx="3590">
                  <c:v>0.18972544941626412</c:v>
                </c:pt>
                <c:pt idx="3591">
                  <c:v>7.7977573360902108E-2</c:v>
                </c:pt>
                <c:pt idx="3592">
                  <c:v>-3.3561246622100263E-2</c:v>
                </c:pt>
                <c:pt idx="3593">
                  <c:v>-0.1448203618132258</c:v>
                </c:pt>
                <c:pt idx="3594">
                  <c:v>-0.25572319243815422</c:v>
                </c:pt>
                <c:pt idx="3595">
                  <c:v>-0.3661968449935088</c:v>
                </c:pt>
                <c:pt idx="3596">
                  <c:v>-0.4761694056178013</c:v>
                </c:pt>
                <c:pt idx="3597">
                  <c:v>-0.58556900643837639</c:v>
                </c:pt>
                <c:pt idx="3598">
                  <c:v>-0.69432456801629128</c:v>
                </c:pt>
                <c:pt idx="3599">
                  <c:v>-0.80236502580447266</c:v>
                </c:pt>
                <c:pt idx="3600">
                  <c:v>-0.90962031832002954</c:v>
                </c:pt>
                <c:pt idx="3601">
                  <c:v>-1.0160216396245967</c:v>
                </c:pt>
                <c:pt idx="3602">
                  <c:v>-1.1215005901006478</c:v>
                </c:pt>
                <c:pt idx="3603">
                  <c:v>-1.2259891190250196</c:v>
                </c:pt>
                <c:pt idx="3604">
                  <c:v>-1.3294204680972495</c:v>
                </c:pt>
                <c:pt idx="3605">
                  <c:v>-1.431729213605996</c:v>
                </c:pt>
                <c:pt idx="3606">
                  <c:v>-1.5328502842839553</c:v>
                </c:pt>
                <c:pt idx="3607">
                  <c:v>-1.6327197261576376</c:v>
                </c:pt>
                <c:pt idx="3608">
                  <c:v>-1.731274020102509</c:v>
                </c:pt>
                <c:pt idx="3609">
                  <c:v>-1.8284508288051653</c:v>
                </c:pt>
                <c:pt idx="3610">
                  <c:v>-1.9241928700694175</c:v>
                </c:pt>
                <c:pt idx="3611">
                  <c:v>-2.0184377251140693</c:v>
                </c:pt>
                <c:pt idx="3612">
                  <c:v>-2.1111265119802747</c:v>
                </c:pt>
                <c:pt idx="3613">
                  <c:v>-2.2022038005637921</c:v>
                </c:pt>
                <c:pt idx="3614">
                  <c:v>-2.2916155245571725</c:v>
                </c:pt>
                <c:pt idx="3615">
                  <c:v>-2.3793053337201502</c:v>
                </c:pt>
                <c:pt idx="3616">
                  <c:v>-2.4652176827856604</c:v>
                </c:pt>
                <c:pt idx="3617">
                  <c:v>-2.5492993758274829</c:v>
                </c:pt>
                <c:pt idx="3618">
                  <c:v>-2.6314999588475985</c:v>
                </c:pt>
                <c:pt idx="3619">
                  <c:v>-2.711771956884971</c:v>
                </c:pt>
                <c:pt idx="3620">
                  <c:v>-2.7900698550335119</c:v>
                </c:pt>
                <c:pt idx="3621">
                  <c:v>-2.8663464761683377</c:v>
                </c:pt>
                <c:pt idx="3622">
                  <c:v>-2.9405560582731285</c:v>
                </c:pt>
                <c:pt idx="3623">
                  <c:v>-3.0126557563729963</c:v>
                </c:pt>
                <c:pt idx="3624">
                  <c:v>-3.0826048614023582</c:v>
                </c:pt>
                <c:pt idx="3625">
                  <c:v>-3.1503613746296844</c:v>
                </c:pt>
                <c:pt idx="3626">
                  <c:v>-3.2158852296474434</c:v>
                </c:pt>
                <c:pt idx="3627">
                  <c:v>-3.2791398822709215</c:v>
                </c:pt>
                <c:pt idx="3628">
                  <c:v>-3.3400904533807299</c:v>
                </c:pt>
                <c:pt idx="3629">
                  <c:v>-3.3986989192251706</c:v>
                </c:pt>
                <c:pt idx="3630">
                  <c:v>-3.4549365503451916</c:v>
                </c:pt>
                <c:pt idx="3631">
                  <c:v>-3.5087748896609461</c:v>
                </c:pt>
                <c:pt idx="3632">
                  <c:v>-3.5601814240901666</c:v>
                </c:pt>
                <c:pt idx="3633">
                  <c:v>-3.6091319711218479</c:v>
                </c:pt>
                <c:pt idx="3634">
                  <c:v>-3.6556003280301428</c:v>
                </c:pt>
                <c:pt idx="3635">
                  <c:v>-3.6995610235431653</c:v>
                </c:pt>
                <c:pt idx="3636">
                  <c:v>-3.7409895617793341</c:v>
                </c:pt>
                <c:pt idx="3637">
                  <c:v>-3.7798685070917539</c:v>
                </c:pt>
                <c:pt idx="3638">
                  <c:v>-3.8161802691210793</c:v>
                </c:pt>
                <c:pt idx="3639">
                  <c:v>-3.8499040639527804</c:v>
                </c:pt>
                <c:pt idx="3640">
                  <c:v>-3.8810284761746154</c:v>
                </c:pt>
                <c:pt idx="3641">
                  <c:v>-3.9095400658586064</c:v>
                </c:pt>
                <c:pt idx="3642">
                  <c:v>-3.9354247213352815</c:v>
                </c:pt>
                <c:pt idx="3643">
                  <c:v>-3.9586748487319898</c:v>
                </c:pt>
                <c:pt idx="3644">
                  <c:v>-3.9792809200467798</c:v>
                </c:pt>
                <c:pt idx="3645">
                  <c:v>-3.9972355456475448</c:v>
                </c:pt>
                <c:pt idx="3646">
                  <c:v>-4.0125327626469813</c:v>
                </c:pt>
                <c:pt idx="3647">
                  <c:v>-4.0251705363038193</c:v>
                </c:pt>
                <c:pt idx="3648">
                  <c:v>-4.0351477410261474</c:v>
                </c:pt>
                <c:pt idx="3649">
                  <c:v>-4.0424639709146666</c:v>
                </c:pt>
                <c:pt idx="3650">
                  <c:v>-4.0471231071651959</c:v>
                </c:pt>
                <c:pt idx="3651">
                  <c:v>-4.0491303197953004</c:v>
                </c:pt>
                <c:pt idx="3652">
                  <c:v>-4.0484907528845975</c:v>
                </c:pt>
                <c:pt idx="3653">
                  <c:v>-4.045209461468839</c:v>
                </c:pt>
                <c:pt idx="3654">
                  <c:v>-4.0392937785886991</c:v>
                </c:pt>
                <c:pt idx="3655">
                  <c:v>-4.0307585804644424</c:v>
                </c:pt>
                <c:pt idx="3656">
                  <c:v>-4.0196142190038406</c:v>
                </c:pt>
                <c:pt idx="3657">
                  <c:v>-4.005873596645328</c:v>
                </c:pt>
                <c:pt idx="3658">
                  <c:v>-3.9895528149075563</c:v>
                </c:pt>
                <c:pt idx="3659">
                  <c:v>-3.9706715962839474</c:v>
                </c:pt>
                <c:pt idx="3660">
                  <c:v>-3.9492452547438446</c:v>
                </c:pt>
                <c:pt idx="3661">
                  <c:v>-3.9252956678816662</c:v>
                </c:pt>
                <c:pt idx="3662">
                  <c:v>-3.8988454331140088</c:v>
                </c:pt>
                <c:pt idx="3663">
                  <c:v>-3.8699199832963185</c:v>
                </c:pt>
                <c:pt idx="3664">
                  <c:v>-3.8385407647775698</c:v>
                </c:pt>
                <c:pt idx="3665">
                  <c:v>-3.8047363368571121</c:v>
                </c:pt>
                <c:pt idx="3666">
                  <c:v>-3.7685354706264333</c:v>
                </c:pt>
                <c:pt idx="3667">
                  <c:v>-3.729966771898888</c:v>
                </c:pt>
                <c:pt idx="3668">
                  <c:v>-3.6890585855108404</c:v>
                </c:pt>
                <c:pt idx="3669">
                  <c:v>-3.6458473645618774</c:v>
                </c:pt>
                <c:pt idx="3670">
                  <c:v>-3.6003659072746701</c:v>
                </c:pt>
                <c:pt idx="3671">
                  <c:v>-3.5526469925221007</c:v>
                </c:pt>
                <c:pt idx="3672">
                  <c:v>-3.5027260444307053</c:v>
                </c:pt>
                <c:pt idx="3673">
                  <c:v>-3.4506416140501157</c:v>
                </c:pt>
                <c:pt idx="3674">
                  <c:v>-3.3964345592733078</c:v>
                </c:pt>
                <c:pt idx="3675">
                  <c:v>-3.340144559429572</c:v>
                </c:pt>
                <c:pt idx="3676">
                  <c:v>-3.2818132590428784</c:v>
                </c:pt>
                <c:pt idx="3677">
                  <c:v>-3.2214846565336539</c:v>
                </c:pt>
                <c:pt idx="3678">
                  <c:v>-3.1592017775840131</c:v>
                </c:pt>
                <c:pt idx="3679">
                  <c:v>-3.095008815919273</c:v>
                </c:pt>
                <c:pt idx="3680">
                  <c:v>-3.0289502067528042</c:v>
                </c:pt>
                <c:pt idx="3681">
                  <c:v>-2.9610754684982945</c:v>
                </c:pt>
                <c:pt idx="3682">
                  <c:v>-2.8914305208523774</c:v>
                </c:pt>
                <c:pt idx="3683">
                  <c:v>-2.8200638536725777</c:v>
                </c:pt>
                <c:pt idx="3684">
                  <c:v>-2.7470296347105529</c:v>
                </c:pt>
                <c:pt idx="3685">
                  <c:v>-2.672375301555292</c:v>
                </c:pt>
                <c:pt idx="3686">
                  <c:v>-2.5961531636359005</c:v>
                </c:pt>
                <c:pt idx="3687">
                  <c:v>-2.5184192831343073</c:v>
                </c:pt>
                <c:pt idx="3688">
                  <c:v>-2.4392254077828226</c:v>
                </c:pt>
                <c:pt idx="3689">
                  <c:v>-2.3586240442396278</c:v>
                </c:pt>
                <c:pt idx="3690">
                  <c:v>-2.2766688728323299</c:v>
                </c:pt>
                <c:pt idx="3691">
                  <c:v>-2.1934186445048702</c:v>
                </c:pt>
                <c:pt idx="3692">
                  <c:v>-2.1089260262097582</c:v>
                </c:pt>
                <c:pt idx="3693">
                  <c:v>-2.0232493280560813</c:v>
                </c:pt>
                <c:pt idx="3694">
                  <c:v>-1.9364502846134013</c:v>
                </c:pt>
                <c:pt idx="3695">
                  <c:v>-1.8485834228336397</c:v>
                </c:pt>
                <c:pt idx="3696">
                  <c:v>-1.7597077706708728</c:v>
                </c:pt>
                <c:pt idx="3697">
                  <c:v>-1.6698833345045454</c:v>
                </c:pt>
                <c:pt idx="3698">
                  <c:v>-1.5791686710981487</c:v>
                </c:pt>
                <c:pt idx="3699">
                  <c:v>-1.4876218267173351</c:v>
                </c:pt>
                <c:pt idx="3700">
                  <c:v>-1.3953039734758221</c:v>
                </c:pt>
                <c:pt idx="3701">
                  <c:v>-1.3022764224104248</c:v>
                </c:pt>
                <c:pt idx="3702">
                  <c:v>-1.2085992667559549</c:v>
                </c:pt>
                <c:pt idx="3703">
                  <c:v>-1.1143323401304193</c:v>
                </c:pt>
                <c:pt idx="3704">
                  <c:v>-1.0195388288279452</c:v>
                </c:pt>
                <c:pt idx="3705">
                  <c:v>-0.92428222659048376</c:v>
                </c:pt>
                <c:pt idx="3706">
                  <c:v>-0.82862489574028775</c:v>
                </c:pt>
                <c:pt idx="3707">
                  <c:v>-0.73262782193366383</c:v>
                </c:pt>
                <c:pt idx="3708">
                  <c:v>-0.63635054572454763</c:v>
                </c:pt>
                <c:pt idx="3709">
                  <c:v>-0.53985235236175355</c:v>
                </c:pt>
                <c:pt idx="3710">
                  <c:v>-0.44319605059156963</c:v>
                </c:pt>
                <c:pt idx="3711">
                  <c:v>-0.34644502488261869</c:v>
                </c:pt>
                <c:pt idx="3712">
                  <c:v>-0.24966071934781309</c:v>
                </c:pt>
                <c:pt idx="3713">
                  <c:v>-0.15290122054019795</c:v>
                </c:pt>
                <c:pt idx="3714">
                  <c:v>-5.6230774966182881E-2</c:v>
                </c:pt>
                <c:pt idx="3715">
                  <c:v>4.0289817758398759E-2</c:v>
                </c:pt>
                <c:pt idx="3716">
                  <c:v>0.13660048801086347</c:v>
                </c:pt>
                <c:pt idx="3717">
                  <c:v>0.23264095246383865</c:v>
                </c:pt>
                <c:pt idx="3718">
                  <c:v>0.32835144671583483</c:v>
                </c:pt>
                <c:pt idx="3719">
                  <c:v>0.42367194217507026</c:v>
                </c:pt>
                <c:pt idx="3720">
                  <c:v>0.51854312490494192</c:v>
                </c:pt>
                <c:pt idx="3721">
                  <c:v>0.61290663903324372</c:v>
                </c:pt>
                <c:pt idx="3722">
                  <c:v>0.70670422872023808</c:v>
                </c:pt>
                <c:pt idx="3723">
                  <c:v>0.79987767219479222</c:v>
                </c:pt>
                <c:pt idx="3724">
                  <c:v>0.89236971702292567</c:v>
                </c:pt>
                <c:pt idx="3725">
                  <c:v>0.98412411429918922</c:v>
                </c:pt>
                <c:pt idx="3726">
                  <c:v>1.0750846288181535</c:v>
                </c:pt>
                <c:pt idx="3727">
                  <c:v>1.1651957965379336</c:v>
                </c:pt>
                <c:pt idx="3728">
                  <c:v>1.2544022350538133</c:v>
                </c:pt>
                <c:pt idx="3729">
                  <c:v>1.3426493837881504</c:v>
                </c:pt>
                <c:pt idx="3730">
                  <c:v>1.4298873708401689</c:v>
                </c:pt>
                <c:pt idx="3731">
                  <c:v>1.5160608151477761</c:v>
                </c:pt>
                <c:pt idx="3732">
                  <c:v>1.6011174940853958</c:v>
                </c:pt>
                <c:pt idx="3733">
                  <c:v>1.6850082530169463</c:v>
                </c:pt>
                <c:pt idx="3734">
                  <c:v>1.7676849120941096</c:v>
                </c:pt>
                <c:pt idx="3735">
                  <c:v>1.8490966137223801</c:v>
                </c:pt>
                <c:pt idx="3736">
                  <c:v>1.929192907005554</c:v>
                </c:pt>
                <c:pt idx="3737">
                  <c:v>2.0079252879993441</c:v>
                </c:pt>
                <c:pt idx="3738">
                  <c:v>2.0852475885341604</c:v>
                </c:pt>
                <c:pt idx="3739">
                  <c:v>2.1611162099135335</c:v>
                </c:pt>
                <c:pt idx="3740">
                  <c:v>2.2354891008764892</c:v>
                </c:pt>
                <c:pt idx="3741">
                  <c:v>2.3083221326273353</c:v>
                </c:pt>
                <c:pt idx="3742">
                  <c:v>2.3795721738265208</c:v>
                </c:pt>
                <c:pt idx="3743">
                  <c:v>2.4491985905492606</c:v>
                </c:pt>
                <c:pt idx="3744">
                  <c:v>2.5171624635426304</c:v>
                </c:pt>
                <c:pt idx="3745">
                  <c:v>2.5834231614041641</c:v>
                </c:pt>
                <c:pt idx="3746">
                  <c:v>2.6479415616915367</c:v>
                </c:pt>
                <c:pt idx="3747">
                  <c:v>2.7106816403066141</c:v>
                </c:pt>
                <c:pt idx="3748">
                  <c:v>2.7716086141897329</c:v>
                </c:pt>
                <c:pt idx="3749">
                  <c:v>2.8306841318398441</c:v>
                </c:pt>
                <c:pt idx="3750">
                  <c:v>2.8878787128227423</c:v>
                </c:pt>
                <c:pt idx="3751">
                  <c:v>2.9431627268059053</c:v>
                </c:pt>
                <c:pt idx="3752">
                  <c:v>2.9965020664888287</c:v>
                </c:pt>
                <c:pt idx="3753">
                  <c:v>3.0478705358510561</c:v>
                </c:pt>
                <c:pt idx="3754">
                  <c:v>3.0972395014012131</c:v>
                </c:pt>
                <c:pt idx="3755">
                  <c:v>3.1445806462394823</c:v>
                </c:pt>
                <c:pt idx="3756">
                  <c:v>3.1898662167440608</c:v>
                </c:pt>
                <c:pt idx="3757">
                  <c:v>3.2330751105193367</c:v>
                </c:pt>
                <c:pt idx="3758">
                  <c:v>3.274185664903388</c:v>
                </c:pt>
                <c:pt idx="3759">
                  <c:v>3.3131726219273894</c:v>
                </c:pt>
                <c:pt idx="3760">
                  <c:v>3.3500196945193972</c:v>
                </c:pt>
                <c:pt idx="3761">
                  <c:v>3.3847081779725929</c:v>
                </c:pt>
                <c:pt idx="3762">
                  <c:v>3.4172183075422153</c:v>
                </c:pt>
                <c:pt idx="3763">
                  <c:v>3.4475364531380372</c:v>
                </c:pt>
                <c:pt idx="3764">
                  <c:v>3.4756466728795123</c:v>
                </c:pt>
                <c:pt idx="3765">
                  <c:v>3.5015347913982771</c:v>
                </c:pt>
                <c:pt idx="3766">
                  <c:v>3.5251876943331886</c:v>
                </c:pt>
                <c:pt idx="3767">
                  <c:v>3.546595836163013</c:v>
                </c:pt>
                <c:pt idx="3768">
                  <c:v>3.5657502279467486</c:v>
                </c:pt>
                <c:pt idx="3769">
                  <c:v>3.5826422549034032</c:v>
                </c:pt>
                <c:pt idx="3770">
                  <c:v>3.5972672511442254</c:v>
                </c:pt>
                <c:pt idx="3771">
                  <c:v>3.6096215090156609</c:v>
                </c:pt>
                <c:pt idx="3772">
                  <c:v>3.619700972236116</c:v>
                </c:pt>
                <c:pt idx="3773">
                  <c:v>3.6275011809591899</c:v>
                </c:pt>
                <c:pt idx="3774">
                  <c:v>3.633019647257381</c:v>
                </c:pt>
                <c:pt idx="3775">
                  <c:v>3.6362611289898283</c:v>
                </c:pt>
                <c:pt idx="3776">
                  <c:v>3.6372255712538304</c:v>
                </c:pt>
                <c:pt idx="3777">
                  <c:v>3.635915190414146</c:v>
                </c:pt>
                <c:pt idx="3778">
                  <c:v>3.632335132073286</c:v>
                </c:pt>
                <c:pt idx="3779">
                  <c:v>3.6264939026129785</c:v>
                </c:pt>
                <c:pt idx="3780">
                  <c:v>3.61839534955989</c:v>
                </c:pt>
                <c:pt idx="3781">
                  <c:v>3.6080496438085463</c:v>
                </c:pt>
                <c:pt idx="3782">
                  <c:v>3.5954674460922811</c:v>
                </c:pt>
                <c:pt idx="3783">
                  <c:v>3.5806620330650385</c:v>
                </c:pt>
                <c:pt idx="3784">
                  <c:v>3.5636424860031339</c:v>
                </c:pt>
                <c:pt idx="3785">
                  <c:v>3.5444248010820658</c:v>
                </c:pt>
                <c:pt idx="3786">
                  <c:v>3.5230249992013238</c:v>
                </c:pt>
                <c:pt idx="3787">
                  <c:v>3.4994587600508535</c:v>
                </c:pt>
                <c:pt idx="3788">
                  <c:v>3.4737413376930473</c:v>
                </c:pt>
                <c:pt idx="3789">
                  <c:v>3.4458959412176662</c:v>
                </c:pt>
                <c:pt idx="3790">
                  <c:v>3.4159419831407813</c:v>
                </c:pt>
                <c:pt idx="3791">
                  <c:v>3.3838987265848774</c:v>
                </c:pt>
                <c:pt idx="3792">
                  <c:v>3.3497879616395534</c:v>
                </c:pt>
                <c:pt idx="3793">
                  <c:v>3.3136344988815347</c:v>
                </c:pt>
                <c:pt idx="3794">
                  <c:v>3.275465361229458</c:v>
                </c:pt>
                <c:pt idx="3795">
                  <c:v>3.2353063105440212</c:v>
                </c:pt>
                <c:pt idx="3796">
                  <c:v>3.1931850034564633</c:v>
                </c:pt>
                <c:pt idx="3797">
                  <c:v>3.1491313921927446</c:v>
                </c:pt>
                <c:pt idx="3798">
                  <c:v>3.1031744101026062</c:v>
                </c:pt>
                <c:pt idx="3799">
                  <c:v>3.0553441246363851</c:v>
                </c:pt>
                <c:pt idx="3800">
                  <c:v>3.0056708230056954</c:v>
                </c:pt>
                <c:pt idx="3801">
                  <c:v>2.9541898661216237</c:v>
                </c:pt>
                <c:pt idx="3802">
                  <c:v>2.9009330189028213</c:v>
                </c:pt>
                <c:pt idx="3803">
                  <c:v>2.8459346313679368</c:v>
                </c:pt>
                <c:pt idx="3804">
                  <c:v>2.7892347585616863</c:v>
                </c:pt>
                <c:pt idx="3805">
                  <c:v>2.7308667646590101</c:v>
                </c:pt>
                <c:pt idx="3806">
                  <c:v>2.6708689370859426</c:v>
                </c:pt>
                <c:pt idx="3807">
                  <c:v>2.6092833794979384</c:v>
                </c:pt>
                <c:pt idx="3808">
                  <c:v>2.5461479565791749</c:v>
                </c:pt>
                <c:pt idx="3809">
                  <c:v>2.4815013793465308</c:v>
                </c:pt>
                <c:pt idx="3810">
                  <c:v>2.4153836317375883</c:v>
                </c:pt>
                <c:pt idx="3811">
                  <c:v>2.3478398793078412</c:v>
                </c:pt>
                <c:pt idx="3812">
                  <c:v>2.2789093262693267</c:v>
                </c:pt>
                <c:pt idx="3813">
                  <c:v>2.2086369541706929</c:v>
                </c:pt>
                <c:pt idx="3814">
                  <c:v>2.1370713146093068</c:v>
                </c:pt>
                <c:pt idx="3815">
                  <c:v>2.0642539084275375</c:v>
                </c:pt>
                <c:pt idx="3816">
                  <c:v>1.9902309054635894</c:v>
                </c:pt>
                <c:pt idx="3817">
                  <c:v>1.9150496329530742</c:v>
                </c:pt>
                <c:pt idx="3818">
                  <c:v>1.8387561583033936</c:v>
                </c:pt>
                <c:pt idx="3819">
                  <c:v>1.7613962388563402</c:v>
                </c:pt>
                <c:pt idx="3820">
                  <c:v>1.6830189686980068</c:v>
                </c:pt>
                <c:pt idx="3821">
                  <c:v>1.6036738020084869</c:v>
                </c:pt>
                <c:pt idx="3822">
                  <c:v>1.5234092064127172</c:v>
                </c:pt>
                <c:pt idx="3823">
                  <c:v>1.4422736310355913</c:v>
                </c:pt>
                <c:pt idx="3824">
                  <c:v>1.3603191284491394</c:v>
                </c:pt>
                <c:pt idx="3825">
                  <c:v>1.2775983188758995</c:v>
                </c:pt>
                <c:pt idx="3826">
                  <c:v>1.1941629605208184</c:v>
                </c:pt>
                <c:pt idx="3827">
                  <c:v>1.1100637132862881</c:v>
                </c:pt>
                <c:pt idx="3828">
                  <c:v>1.0253500790500585</c:v>
                </c:pt>
                <c:pt idx="3829">
                  <c:v>0.94007159992285483</c:v>
                </c:pt>
                <c:pt idx="3830">
                  <c:v>0.85428164525020467</c:v>
                </c:pt>
                <c:pt idx="3831">
                  <c:v>0.76803447176884843</c:v>
                </c:pt>
                <c:pt idx="3832">
                  <c:v>0.68138271518527771</c:v>
                </c:pt>
                <c:pt idx="3833">
                  <c:v>0.59437598034764194</c:v>
                </c:pt>
                <c:pt idx="3834">
                  <c:v>0.50707036584716791</c:v>
                </c:pt>
                <c:pt idx="3835">
                  <c:v>0.41951886396988541</c:v>
                </c:pt>
                <c:pt idx="3836">
                  <c:v>0.33177408409070253</c:v>
                </c:pt>
                <c:pt idx="3837">
                  <c:v>0.24388920256371341</c:v>
                </c:pt>
                <c:pt idx="3838">
                  <c:v>0.15591723597507112</c:v>
                </c:pt>
                <c:pt idx="3839">
                  <c:v>6.791182982787905E-2</c:v>
                </c:pt>
                <c:pt idx="3840">
                  <c:v>-2.0073715052424859E-2</c:v>
                </c:pt>
                <c:pt idx="3841">
                  <c:v>-0.10798668100045433</c:v>
                </c:pt>
                <c:pt idx="3842">
                  <c:v>-0.19577407087822518</c:v>
                </c:pt>
                <c:pt idx="3843">
                  <c:v>-0.28338253784206618</c:v>
                </c:pt>
                <c:pt idx="3844">
                  <c:v>-0.3707593166759145</c:v>
                </c:pt>
                <c:pt idx="3845">
                  <c:v>-0.4578522543848399</c:v>
                </c:pt>
                <c:pt idx="3846">
                  <c:v>-0.54460881710880582</c:v>
                </c:pt>
                <c:pt idx="3847">
                  <c:v>-0.63097684467177795</c:v>
                </c:pt>
                <c:pt idx="3848">
                  <c:v>-0.7169038584855405</c:v>
                </c:pt>
                <c:pt idx="3849">
                  <c:v>-0.80233779951717998</c:v>
                </c:pt>
                <c:pt idx="3850">
                  <c:v>-0.8872308932649754</c:v>
                </c:pt>
                <c:pt idx="3851">
                  <c:v>-0.97152945039687144</c:v>
                </c:pt>
                <c:pt idx="3852">
                  <c:v>-1.055182533175598</c:v>
                </c:pt>
                <c:pt idx="3853">
                  <c:v>-1.1381418641913337</c:v>
                </c:pt>
                <c:pt idx="3854">
                  <c:v>-1.2203597326918225</c:v>
                </c:pt>
                <c:pt idx="3855">
                  <c:v>-1.3017853419330341</c:v>
                </c:pt>
                <c:pt idx="3856">
                  <c:v>-1.3823678938606467</c:v>
                </c:pt>
                <c:pt idx="3857">
                  <c:v>-1.4620581299522799</c:v>
                </c:pt>
                <c:pt idx="3858">
                  <c:v>-1.5408087209807579</c:v>
                </c:pt>
                <c:pt idx="3859">
                  <c:v>-1.6185745020025282</c:v>
                </c:pt>
                <c:pt idx="3860">
                  <c:v>-1.6953114519592574</c:v>
                </c:pt>
                <c:pt idx="3861">
                  <c:v>-1.7709730706936324</c:v>
                </c:pt>
                <c:pt idx="3862">
                  <c:v>-1.8455134562717539</c:v>
                </c:pt>
                <c:pt idx="3863">
                  <c:v>-1.9188888076158046</c:v>
                </c:pt>
                <c:pt idx="3864">
                  <c:v>-1.9910566447758673</c:v>
                </c:pt>
                <c:pt idx="3865">
                  <c:v>-2.0619723854606571</c:v>
                </c:pt>
                <c:pt idx="3866">
                  <c:v>-2.1315925698336602</c:v>
                </c:pt>
                <c:pt idx="3867">
                  <c:v>-2.1998764539145608</c:v>
                </c:pt>
                <c:pt idx="3868">
                  <c:v>-2.2667841566184639</c:v>
                </c:pt>
                <c:pt idx="3869">
                  <c:v>-2.3322718549438113</c:v>
                </c:pt>
                <c:pt idx="3870">
                  <c:v>-2.3963042284677432</c:v>
                </c:pt>
                <c:pt idx="3871">
                  <c:v>-2.4588454436824509</c:v>
                </c:pt>
                <c:pt idx="3872">
                  <c:v>-2.519854832536677</c:v>
                </c:pt>
                <c:pt idx="3873">
                  <c:v>-2.5792992865995945</c:v>
                </c:pt>
                <c:pt idx="3874">
                  <c:v>-2.6371429145250338</c:v>
                </c:pt>
                <c:pt idx="3875">
                  <c:v>-2.6933498026227296</c:v>
                </c:pt>
                <c:pt idx="3876">
                  <c:v>-2.7478842683415809</c:v>
                </c:pt>
                <c:pt idx="3877">
                  <c:v>-2.8007169552965641</c:v>
                </c:pt>
                <c:pt idx="3878">
                  <c:v>-2.8518176291301685</c:v>
                </c:pt>
                <c:pt idx="3879">
                  <c:v>-2.9011521500950934</c:v>
                </c:pt>
                <c:pt idx="3880">
                  <c:v>-2.9486950471433264</c:v>
                </c:pt>
                <c:pt idx="3881">
                  <c:v>-2.9944181375349315</c:v>
                </c:pt>
                <c:pt idx="3882">
                  <c:v>-3.0382918928234788</c:v>
                </c:pt>
                <c:pt idx="3883">
                  <c:v>-3.0802926421779055</c:v>
                </c:pt>
                <c:pt idx="3884">
                  <c:v>-3.1203941347996338</c:v>
                </c:pt>
                <c:pt idx="3885">
                  <c:v>-3.1585716273124964</c:v>
                </c:pt>
                <c:pt idx="3886">
                  <c:v>-3.1948011875622049</c:v>
                </c:pt>
                <c:pt idx="3887">
                  <c:v>-3.2290622119626309</c:v>
                </c:pt>
                <c:pt idx="3888">
                  <c:v>-3.2613344229500796</c:v>
                </c:pt>
                <c:pt idx="3889">
                  <c:v>-3.291597696469402</c:v>
                </c:pt>
                <c:pt idx="3890">
                  <c:v>-3.3198356467957044</c:v>
                </c:pt>
                <c:pt idx="3891">
                  <c:v>-3.346032646141631</c:v>
                </c:pt>
                <c:pt idx="3892">
                  <c:v>-3.3701725282237596</c:v>
                </c:pt>
                <c:pt idx="3893">
                  <c:v>-3.3922385439121858</c:v>
                </c:pt>
                <c:pt idx="3894">
                  <c:v>-3.4122157474476311</c:v>
                </c:pt>
                <c:pt idx="3895">
                  <c:v>-3.4300962811805533</c:v>
                </c:pt>
                <c:pt idx="3896">
                  <c:v>-3.4458673280223304</c:v>
                </c:pt>
                <c:pt idx="3897">
                  <c:v>-3.4595182065930747</c:v>
                </c:pt>
                <c:pt idx="3898">
                  <c:v>-3.4710410404195366</c:v>
                </c:pt>
                <c:pt idx="3899">
                  <c:v>-3.4804312008035114</c:v>
                </c:pt>
                <c:pt idx="3900">
                  <c:v>-3.4876792986039935</c:v>
                </c:pt>
                <c:pt idx="3901">
                  <c:v>-3.4927821779561454</c:v>
                </c:pt>
                <c:pt idx="3902">
                  <c:v>-3.4957370943078638</c:v>
                </c:pt>
                <c:pt idx="3903">
                  <c:v>-3.4965438521268117</c:v>
                </c:pt>
                <c:pt idx="3904">
                  <c:v>-3.4951980052768463</c:v>
                </c:pt>
                <c:pt idx="3905">
                  <c:v>-3.4917019790089339</c:v>
                </c:pt>
                <c:pt idx="3906">
                  <c:v>-3.4860581915292919</c:v>
                </c:pt>
                <c:pt idx="3907">
                  <c:v>-3.4782686998282806</c:v>
                </c:pt>
                <c:pt idx="3908">
                  <c:v>-3.4683351270337548</c:v>
                </c:pt>
                <c:pt idx="3909">
                  <c:v>-3.4562670548360694</c:v>
                </c:pt>
                <c:pt idx="3910">
                  <c:v>-3.4420702836457733</c:v>
                </c:pt>
                <c:pt idx="3911">
                  <c:v>-3.4257504915108932</c:v>
                </c:pt>
                <c:pt idx="3912">
                  <c:v>-3.4073159221831109</c:v>
                </c:pt>
                <c:pt idx="3913">
                  <c:v>-3.3867778903016594</c:v>
                </c:pt>
                <c:pt idx="3914">
                  <c:v>-3.3641499848600556</c:v>
                </c:pt>
                <c:pt idx="3915">
                  <c:v>-3.3394446073565787</c:v>
                </c:pt>
                <c:pt idx="3916">
                  <c:v>-3.3126761391013391</c:v>
                </c:pt>
                <c:pt idx="3917">
                  <c:v>-3.2838613534374823</c:v>
                </c:pt>
                <c:pt idx="3918">
                  <c:v>-3.253016112576105</c:v>
                </c:pt>
                <c:pt idx="3919">
                  <c:v>-3.220157531777637</c:v>
                </c:pt>
                <c:pt idx="3920">
                  <c:v>-3.1853030761068419</c:v>
                </c:pt>
                <c:pt idx="3921">
                  <c:v>-3.148475425345008</c:v>
                </c:pt>
                <c:pt idx="3922">
                  <c:v>-3.1096938151425118</c:v>
                </c:pt>
                <c:pt idx="3923">
                  <c:v>-3.0689802288171473</c:v>
                </c:pt>
                <c:pt idx="3924">
                  <c:v>-3.0263625278380273</c:v>
                </c:pt>
                <c:pt idx="3925">
                  <c:v>-2.9818620663308351</c:v>
                </c:pt>
                <c:pt idx="3926">
                  <c:v>-2.9355053154337916</c:v>
                </c:pt>
                <c:pt idx="3927">
                  <c:v>-2.8873227663369105</c:v>
                </c:pt>
                <c:pt idx="3928">
                  <c:v>-2.837340884958802</c:v>
                </c:pt>
                <c:pt idx="3929">
                  <c:v>-2.7855872069371221</c:v>
                </c:pt>
                <c:pt idx="3930">
                  <c:v>-2.7320907737029962</c:v>
                </c:pt>
                <c:pt idx="3931">
                  <c:v>-2.6768860504572807</c:v>
                </c:pt>
                <c:pt idx="3932">
                  <c:v>-2.6200017922723977</c:v>
                </c:pt>
                <c:pt idx="3933">
                  <c:v>-2.5614727916125348</c:v>
                </c:pt>
                <c:pt idx="3934">
                  <c:v>-2.5013376796551441</c:v>
                </c:pt>
                <c:pt idx="3935">
                  <c:v>-2.4396283138586625</c:v>
                </c:pt>
                <c:pt idx="3936">
                  <c:v>-2.3763815058395736</c:v>
                </c:pt>
                <c:pt idx="3937">
                  <c:v>-2.3116355176485728</c:v>
                </c:pt>
                <c:pt idx="3938">
                  <c:v>-2.245427652161005</c:v>
                </c:pt>
                <c:pt idx="3939">
                  <c:v>-2.1777952101905016</c:v>
                </c:pt>
                <c:pt idx="3940">
                  <c:v>-2.1087791443789223</c:v>
                </c:pt>
                <c:pt idx="3941">
                  <c:v>-2.0384210893493515</c:v>
                </c:pt>
                <c:pt idx="3942">
                  <c:v>-1.9667620215772155</c:v>
                </c:pt>
                <c:pt idx="3943">
                  <c:v>-1.8938432336781044</c:v>
                </c:pt>
                <c:pt idx="3944">
                  <c:v>-1.8197099622939255</c:v>
                </c:pt>
                <c:pt idx="3945">
                  <c:v>-1.7444083579375158</c:v>
                </c:pt>
                <c:pt idx="3946">
                  <c:v>-1.6679840606625105</c:v>
                </c:pt>
                <c:pt idx="3947">
                  <c:v>-1.5904819688098368</c:v>
                </c:pt>
                <c:pt idx="3948">
                  <c:v>-1.511946184005095</c:v>
                </c:pt>
                <c:pt idx="3949">
                  <c:v>-1.4324212138205832</c:v>
                </c:pt>
                <c:pt idx="3950">
                  <c:v>-1.3519557628633818</c:v>
                </c:pt>
                <c:pt idx="3951">
                  <c:v>-1.2705997966949387</c:v>
                </c:pt>
                <c:pt idx="3952">
                  <c:v>-1.1884020368488646</c:v>
                </c:pt>
                <c:pt idx="3953">
                  <c:v>-1.105408554113035</c:v>
                </c:pt>
                <c:pt idx="3954">
                  <c:v>-1.0216722959122049</c:v>
                </c:pt>
                <c:pt idx="3955">
                  <c:v>-0.93724348870750585</c:v>
                </c:pt>
                <c:pt idx="3956">
                  <c:v>-0.8521723635045213</c:v>
                </c:pt>
                <c:pt idx="3957">
                  <c:v>-0.76651010752153304</c:v>
                </c:pt>
                <c:pt idx="3958">
                  <c:v>-0.68030813888301012</c:v>
                </c:pt>
                <c:pt idx="3959">
                  <c:v>-0.59361889640742205</c:v>
                </c:pt>
                <c:pt idx="3960">
                  <c:v>-0.5064948667757827</c:v>
                </c:pt>
                <c:pt idx="3961">
                  <c:v>-0.4189883464740935</c:v>
                </c:pt>
                <c:pt idx="3962">
                  <c:v>-0.3311523045104986</c:v>
                </c:pt>
                <c:pt idx="3963">
                  <c:v>-0.24304045239416333</c:v>
                </c:pt>
                <c:pt idx="3964">
                  <c:v>-0.15470631220881023</c:v>
                </c:pt>
                <c:pt idx="3965">
                  <c:v>-6.6203185087547162E-2</c:v>
                </c:pt>
                <c:pt idx="3966">
                  <c:v>2.2414856968835377E-2</c:v>
                </c:pt>
                <c:pt idx="3967">
                  <c:v>0.11109372724515024</c:v>
                </c:pt>
                <c:pt idx="3968">
                  <c:v>0.19977863415373148</c:v>
                </c:pt>
                <c:pt idx="3969">
                  <c:v>0.28841482147225245</c:v>
                </c:pt>
                <c:pt idx="3970">
                  <c:v>0.37695143591970093</c:v>
                </c:pt>
                <c:pt idx="3971">
                  <c:v>0.46533133072263466</c:v>
                </c:pt>
                <c:pt idx="3972">
                  <c:v>0.55349973529269114</c:v>
                </c:pt>
                <c:pt idx="3973">
                  <c:v>0.64140416753362739</c:v>
                </c:pt>
                <c:pt idx="3974">
                  <c:v>0.72899234406370705</c:v>
                </c:pt>
                <c:pt idx="3975">
                  <c:v>0.8162085317737503</c:v>
                </c:pt>
                <c:pt idx="3976">
                  <c:v>0.9029966370268242</c:v>
                </c:pt>
                <c:pt idx="3977">
                  <c:v>0.98930175132584242</c:v>
                </c:pt>
                <c:pt idx="3978">
                  <c:v>1.0750705462039905</c:v>
                </c:pt>
                <c:pt idx="3979">
                  <c:v>1.1602515136386558</c:v>
                </c:pt>
                <c:pt idx="3980">
                  <c:v>1.2447939513712003</c:v>
                </c:pt>
                <c:pt idx="3981">
                  <c:v>1.3286443459288124</c:v>
                </c:pt>
                <c:pt idx="3982">
                  <c:v>1.4117494562352286</c:v>
                </c:pt>
                <c:pt idx="3983">
                  <c:v>1.4940578228084966</c:v>
                </c:pt>
                <c:pt idx="3984">
                  <c:v>1.5755189948689023</c:v>
                </c:pt>
                <c:pt idx="3985">
                  <c:v>1.6560801139703725</c:v>
                </c:pt>
                <c:pt idx="3986">
                  <c:v>1.7356891461558808</c:v>
                </c:pt>
                <c:pt idx="3987">
                  <c:v>1.814296482970305</c:v>
                </c:pt>
                <c:pt idx="3988">
                  <c:v>1.8918530963558269</c:v>
                </c:pt>
                <c:pt idx="3989">
                  <c:v>1.9683057419346153</c:v>
                </c:pt>
                <c:pt idx="3990">
                  <c:v>2.043609411829943</c:v>
                </c:pt>
                <c:pt idx="3991">
                  <c:v>2.1177183275519962</c:v>
                </c:pt>
                <c:pt idx="3992">
                  <c:v>2.1905816273050256</c:v>
                </c:pt>
                <c:pt idx="3993">
                  <c:v>2.2621557691254668</c:v>
                </c:pt>
                <c:pt idx="3994">
                  <c:v>2.3323941975208435</c:v>
                </c:pt>
                <c:pt idx="3995">
                  <c:v>2.4012501134082842</c:v>
                </c:pt>
                <c:pt idx="3996">
                  <c:v>2.4686767371495155</c:v>
                </c:pt>
                <c:pt idx="3997">
                  <c:v>2.5346334133050785</c:v>
                </c:pt>
                <c:pt idx="3998">
                  <c:v>2.5990784163908338</c:v>
                </c:pt>
                <c:pt idx="3999">
                  <c:v>2.661965933514316</c:v>
                </c:pt>
                <c:pt idx="4000">
                  <c:v>2.7232586486674295</c:v>
                </c:pt>
                <c:pt idx="4001">
                  <c:v>2.7829163726799329</c:v>
                </c:pt>
                <c:pt idx="4002">
                  <c:v>2.8408974196816867</c:v>
                </c:pt>
                <c:pt idx="4003">
                  <c:v>2.8971658210239468</c:v>
                </c:pt>
                <c:pt idx="4004">
                  <c:v>2.9516828984099015</c:v>
                </c:pt>
                <c:pt idx="4005">
                  <c:v>3.0044113621021467</c:v>
                </c:pt>
                <c:pt idx="4006">
                  <c:v>3.0553146256346175</c:v>
                </c:pt>
                <c:pt idx="4007">
                  <c:v>3.1043593341567486</c:v>
                </c:pt>
                <c:pt idx="4008">
                  <c:v>3.1515123729617813</c:v>
                </c:pt>
                <c:pt idx="4009">
                  <c:v>3.1967407061127151</c:v>
                </c:pt>
                <c:pt idx="4010">
                  <c:v>3.2400149724607807</c:v>
                </c:pt>
                <c:pt idx="4011">
                  <c:v>3.2813065164963771</c:v>
                </c:pt>
                <c:pt idx="4012">
                  <c:v>3.3205861031961112</c:v>
                </c:pt>
                <c:pt idx="4013">
                  <c:v>3.3578238849806286</c:v>
                </c:pt>
                <c:pt idx="4014">
                  <c:v>3.3929917992574063</c:v>
                </c:pt>
                <c:pt idx="4015">
                  <c:v>3.4260688644935295</c:v>
                </c:pt>
                <c:pt idx="4016">
                  <c:v>3.4570291439985343</c:v>
                </c:pt>
                <c:pt idx="4017">
                  <c:v>3.4858488523921536</c:v>
                </c:pt>
                <c:pt idx="4018">
                  <c:v>3.5125070361006188</c:v>
                </c:pt>
                <c:pt idx="4019">
                  <c:v>3.5369860274922931</c:v>
                </c:pt>
                <c:pt idx="4020">
                  <c:v>3.5592634478861873</c:v>
                </c:pt>
                <c:pt idx="4021">
                  <c:v>3.5793232124465</c:v>
                </c:pt>
                <c:pt idx="4022">
                  <c:v>3.5971497193347677</c:v>
                </c:pt>
                <c:pt idx="4023">
                  <c:v>3.6127299984625751</c:v>
                </c:pt>
                <c:pt idx="4024">
                  <c:v>3.6260469228345995</c:v>
                </c:pt>
                <c:pt idx="4025">
                  <c:v>3.6370903414172657</c:v>
                </c:pt>
                <c:pt idx="4026">
                  <c:v>3.6458502114869047</c:v>
                </c:pt>
                <c:pt idx="4027">
                  <c:v>3.6523162551312973</c:v>
                </c:pt>
                <c:pt idx="4028">
                  <c:v>3.6564778971593954</c:v>
                </c:pt>
                <c:pt idx="4029">
                  <c:v>3.6583326679573385</c:v>
                </c:pt>
                <c:pt idx="4030">
                  <c:v>3.657874473942901</c:v>
                </c:pt>
                <c:pt idx="4031">
                  <c:v>3.655097266636381</c:v>
                </c:pt>
                <c:pt idx="4032">
                  <c:v>3.6499977407287534</c:v>
                </c:pt>
                <c:pt idx="4033">
                  <c:v>3.6425758491071991</c:v>
                </c:pt>
                <c:pt idx="4034">
                  <c:v>3.6328340159949111</c:v>
                </c:pt>
                <c:pt idx="4035">
                  <c:v>3.6207736845976841</c:v>
                </c:pt>
                <c:pt idx="4036">
                  <c:v>3.6063984937222968</c:v>
                </c:pt>
                <c:pt idx="4037">
                  <c:v>3.5897146991160347</c:v>
                </c:pt>
                <c:pt idx="4038">
                  <c:v>3.5707278792194632</c:v>
                </c:pt>
                <c:pt idx="4039">
                  <c:v>3.5494451080575105</c:v>
                </c:pt>
                <c:pt idx="4040">
                  <c:v>3.5258740604886634</c:v>
                </c:pt>
                <c:pt idx="4041">
                  <c:v>3.5000278853886142</c:v>
                </c:pt>
                <c:pt idx="4042">
                  <c:v>3.4719165548447979</c:v>
                </c:pt>
                <c:pt idx="4043">
                  <c:v>3.4415530637600975</c:v>
                </c:pt>
                <c:pt idx="4044">
                  <c:v>3.4089565678991072</c:v>
                </c:pt>
                <c:pt idx="4045">
                  <c:v>3.3741400057066078</c:v>
                </c:pt>
                <c:pt idx="4046">
                  <c:v>3.3371217297210189</c:v>
                </c:pt>
                <c:pt idx="4047">
                  <c:v>3.2979244164097441</c:v>
                </c:pt>
                <c:pt idx="4048">
                  <c:v>3.2565670273753029</c:v>
                </c:pt>
                <c:pt idx="4049">
                  <c:v>3.2130699106021172</c:v>
                </c:pt>
                <c:pt idx="4050">
                  <c:v>3.1674552425098952</c:v>
                </c:pt>
                <c:pt idx="4051">
                  <c:v>3.1197509516259809</c:v>
                </c:pt>
                <c:pt idx="4052">
                  <c:v>3.0699795900959339</c:v>
                </c:pt>
                <c:pt idx="4053">
                  <c:v>3.0181700863205623</c:v>
                </c:pt>
                <c:pt idx="4054">
                  <c:v>2.9643555510982313</c:v>
                </c:pt>
                <c:pt idx="4055">
                  <c:v>2.9085626697131715</c:v>
                </c:pt>
                <c:pt idx="4056">
                  <c:v>2.8508234340296621</c:v>
                </c:pt>
                <c:pt idx="4057">
                  <c:v>2.7911716426780404</c:v>
                </c:pt>
                <c:pt idx="4058">
                  <c:v>2.7296404950446083</c:v>
                </c:pt>
                <c:pt idx="4059">
                  <c:v>2.6662635516715945</c:v>
                </c:pt>
                <c:pt idx="4060">
                  <c:v>2.6010783911177944</c:v>
                </c:pt>
                <c:pt idx="4061">
                  <c:v>2.5341236427637179</c:v>
                </c:pt>
                <c:pt idx="4062">
                  <c:v>2.465437649015179</c:v>
                </c:pt>
                <c:pt idx="4063">
                  <c:v>2.3950594416009308</c:v>
                </c:pt>
                <c:pt idx="4064">
                  <c:v>2.3230323711458931</c:v>
                </c:pt>
                <c:pt idx="4065">
                  <c:v>2.2494010783773648</c:v>
                </c:pt>
                <c:pt idx="4066">
                  <c:v>2.1742100708314389</c:v>
                </c:pt>
                <c:pt idx="4067">
                  <c:v>2.0975034923092495</c:v>
                </c:pt>
                <c:pt idx="4068">
                  <c:v>2.0193250682576394</c:v>
                </c:pt>
                <c:pt idx="4069">
                  <c:v>1.9397193084875717</c:v>
                </c:pt>
                <c:pt idx="4070">
                  <c:v>1.8587352979919622</c:v>
                </c:pt>
                <c:pt idx="4071">
                  <c:v>1.7764237602690038</c:v>
                </c:pt>
                <c:pt idx="4072">
                  <c:v>1.6928345514177183</c:v>
                </c:pt>
                <c:pt idx="4073">
                  <c:v>1.6080152521743443</c:v>
                </c:pt>
                <c:pt idx="4074">
                  <c:v>1.5220206937252472</c:v>
                </c:pt>
                <c:pt idx="4075">
                  <c:v>1.4349033582157431</c:v>
                </c:pt>
                <c:pt idx="4076">
                  <c:v>1.3467161020476779</c:v>
                </c:pt>
                <c:pt idx="4077">
                  <c:v>1.2575131050195898</c:v>
                </c:pt>
                <c:pt idx="4078">
                  <c:v>1.1673491421771738</c:v>
                </c:pt>
                <c:pt idx="4079">
                  <c:v>1.0762803704455404</c:v>
                </c:pt>
                <c:pt idx="4080">
                  <c:v>0.98436335233267158</c:v>
                </c:pt>
                <c:pt idx="4081">
                  <c:v>0.89165481410064884</c:v>
                </c:pt>
                <c:pt idx="4082">
                  <c:v>0.79821250440856506</c:v>
                </c:pt>
                <c:pt idx="4083">
                  <c:v>0.70409525991844313</c:v>
                </c:pt>
                <c:pt idx="4084">
                  <c:v>0.60936206870016407</c:v>
                </c:pt>
                <c:pt idx="4085">
                  <c:v>0.51407203374760757</c:v>
                </c:pt>
                <c:pt idx="4086">
                  <c:v>0.41828535955114693</c:v>
                </c:pt>
                <c:pt idx="4087">
                  <c:v>0.32206259041729535</c:v>
                </c:pt>
                <c:pt idx="4088">
                  <c:v>0.2254652948230961</c:v>
                </c:pt>
                <c:pt idx="4089">
                  <c:v>0.12855531910303952</c:v>
                </c:pt>
                <c:pt idx="4090">
                  <c:v>3.1390913531886021E-2</c:v>
                </c:pt>
                <c:pt idx="4091">
                  <c:v>-6.596307784338272E-2</c:v>
                </c:pt>
                <c:pt idx="4092">
                  <c:v>-0.16344389373696466</c:v>
                </c:pt>
                <c:pt idx="4093">
                  <c:v>-0.260990775035844</c:v>
                </c:pt>
                <c:pt idx="4094">
                  <c:v>-0.35854288236865756</c:v>
                </c:pt>
                <c:pt idx="4095">
                  <c:v>-0.45603565524601891</c:v>
                </c:pt>
                <c:pt idx="4096">
                  <c:v>-0.55340390907098735</c:v>
                </c:pt>
                <c:pt idx="4097">
                  <c:v>-0.65058338883958866</c:v>
                </c:pt>
                <c:pt idx="4098">
                  <c:v>-0.74751117227914576</c:v>
                </c:pt>
                <c:pt idx="4099">
                  <c:v>-0.84412591871731391</c:v>
                </c:pt>
                <c:pt idx="4100">
                  <c:v>-0.94036686305770767</c:v>
                </c:pt>
                <c:pt idx="4101">
                  <c:v>-1.0361702076492512</c:v>
                </c:pt>
                <c:pt idx="4102">
                  <c:v>-1.1314722149301173</c:v>
                </c:pt>
                <c:pt idx="4103">
                  <c:v>-1.2262107258348725</c:v>
                </c:pt>
                <c:pt idx="4104">
                  <c:v>-1.3203243962808484</c:v>
                </c:pt>
                <c:pt idx="4105">
                  <c:v>-1.4137492903383946</c:v>
                </c:pt>
                <c:pt idx="4106">
                  <c:v>-1.5064221220773009</c:v>
                </c:pt>
                <c:pt idx="4107">
                  <c:v>-1.5982818664146321</c:v>
                </c:pt>
                <c:pt idx="4108">
                  <c:v>-1.6892679239799682</c:v>
                </c:pt>
                <c:pt idx="4109">
                  <c:v>-1.7793153344944683</c:v>
                </c:pt>
                <c:pt idx="4110">
                  <c:v>-1.8683672398059632</c:v>
                </c:pt>
                <c:pt idx="4111">
                  <c:v>-1.9563658870976841</c:v>
                </c:pt>
                <c:pt idx="4112">
                  <c:v>-2.04324832661767</c:v>
                </c:pt>
                <c:pt idx="4113">
                  <c:v>-2.128958825330169</c:v>
                </c:pt>
                <c:pt idx="4114">
                  <c:v>-2.2134385441492292</c:v>
                </c:pt>
                <c:pt idx="4115">
                  <c:v>-2.2966283185442493</c:v>
                </c:pt>
                <c:pt idx="4116">
                  <c:v>-2.3784689323051227</c:v>
                </c:pt>
                <c:pt idx="4117">
                  <c:v>-2.4589072330802995</c:v>
                </c:pt>
                <c:pt idx="4118">
                  <c:v>-2.5378889489616947</c:v>
                </c:pt>
                <c:pt idx="4119">
                  <c:v>-2.6153556819843757</c:v>
                </c:pt>
                <c:pt idx="4120">
                  <c:v>-2.6912575033082864</c:v>
                </c:pt>
                <c:pt idx="4121">
                  <c:v>-2.7655415940770749</c:v>
                </c:pt>
                <c:pt idx="4122">
                  <c:v>-2.8381536327923538</c:v>
                </c:pt>
                <c:pt idx="4123">
                  <c:v>-2.9090450201445375</c:v>
                </c:pt>
                <c:pt idx="4124">
                  <c:v>-2.9781644630408493</c:v>
                </c:pt>
                <c:pt idx="4125">
                  <c:v>-3.0454620836887019</c:v>
                </c:pt>
                <c:pt idx="4126">
                  <c:v>-3.1108887451530722</c:v>
                </c:pt>
                <c:pt idx="4127">
                  <c:v>-3.1743985905056697</c:v>
                </c:pt>
                <c:pt idx="4128">
                  <c:v>-3.2359460621089622</c:v>
                </c:pt>
                <c:pt idx="4129">
                  <c:v>-3.2954857509391244</c:v>
                </c:pt>
                <c:pt idx="4130">
                  <c:v>-3.3529760032337341</c:v>
                </c:pt>
                <c:pt idx="4131">
                  <c:v>-3.4083759618948188</c:v>
                </c:pt>
                <c:pt idx="4132">
                  <c:v>-3.4616442918020409</c:v>
                </c:pt>
                <c:pt idx="4133">
                  <c:v>-3.5127391571417248</c:v>
                </c:pt>
                <c:pt idx="4134">
                  <c:v>-3.5616206292166761</c:v>
                </c:pt>
                <c:pt idx="4135">
                  <c:v>-3.6082559926736928</c:v>
                </c:pt>
                <c:pt idx="4136">
                  <c:v>-3.6526077193194406</c:v>
                </c:pt>
                <c:pt idx="4137">
                  <c:v>-3.6946405844915282</c:v>
                </c:pt>
                <c:pt idx="4138">
                  <c:v>-3.7343223573195021</c:v>
                </c:pt>
                <c:pt idx="4139">
                  <c:v>-3.7716242644787052</c:v>
                </c:pt>
                <c:pt idx="4140">
                  <c:v>-3.8065130026618683</c:v>
                </c:pt>
                <c:pt idx="4141">
                  <c:v>-3.8389617527739617</c:v>
                </c:pt>
                <c:pt idx="4142">
                  <c:v>-3.8689443782134942</c:v>
                </c:pt>
                <c:pt idx="4143">
                  <c:v>-3.8964375825760547</c:v>
                </c:pt>
                <c:pt idx="4144">
                  <c:v>-3.9214141297615801</c:v>
                </c:pt>
                <c:pt idx="4145">
                  <c:v>-3.9438539854139054</c:v>
                </c:pt>
                <c:pt idx="4146">
                  <c:v>-3.9637374576385884</c:v>
                </c:pt>
                <c:pt idx="4147">
                  <c:v>-3.9810448616662719</c:v>
                </c:pt>
                <c:pt idx="4148">
                  <c:v>-3.9957564657092615</c:v>
                </c:pt>
                <c:pt idx="4149">
                  <c:v>-4.007860901542732</c:v>
                </c:pt>
                <c:pt idx="4150">
                  <c:v>-4.0173434424562826</c:v>
                </c:pt>
                <c:pt idx="4151">
                  <c:v>-4.0241896795874892</c:v>
                </c:pt>
                <c:pt idx="4152">
                  <c:v>-4.0283882270121385</c:v>
                </c:pt>
                <c:pt idx="4153">
                  <c:v>-4.0299312435454429</c:v>
                </c:pt>
                <c:pt idx="4154">
                  <c:v>-4.0288136524053879</c:v>
                </c:pt>
                <c:pt idx="4155">
                  <c:v>-4.0250296951253768</c:v>
                </c:pt>
                <c:pt idx="4156">
                  <c:v>-4.0185761141757617</c:v>
                </c:pt>
                <c:pt idx="4157">
                  <c:v>-4.0094525800388592</c:v>
                </c:pt>
                <c:pt idx="4158">
                  <c:v>-3.9976584024246091</c:v>
                </c:pt>
                <c:pt idx="4159">
                  <c:v>-3.9831947083474946</c:v>
                </c:pt>
                <c:pt idx="4160">
                  <c:v>-3.9660635522802696</c:v>
                </c:pt>
                <c:pt idx="4161">
                  <c:v>-3.9462727939566755</c:v>
                </c:pt>
                <c:pt idx="4162">
                  <c:v>-3.9238274518959941</c:v>
                </c:pt>
                <c:pt idx="4163">
                  <c:v>-3.8987359070440544</c:v>
                </c:pt>
                <c:pt idx="4164">
                  <c:v>-3.8710130445607458</c:v>
                </c:pt>
                <c:pt idx="4165">
                  <c:v>-3.8406678790808608</c:v>
                </c:pt>
                <c:pt idx="4166">
                  <c:v>-3.8077151892681549</c:v>
                </c:pt>
                <c:pt idx="4167">
                  <c:v>-3.7721744304870208</c:v>
                </c:pt>
                <c:pt idx="4168">
                  <c:v>-3.7340616985384369</c:v>
                </c:pt>
                <c:pt idx="4169">
                  <c:v>-3.6933948331282784</c:v>
                </c:pt>
                <c:pt idx="4170">
                  <c:v>-3.650193861831958</c:v>
                </c:pt>
                <c:pt idx="4171">
                  <c:v>-3.6044849253664313</c:v>
                </c:pt>
                <c:pt idx="4172">
                  <c:v>-3.5562891503879195</c:v>
                </c:pt>
                <c:pt idx="4173">
                  <c:v>-3.5056344031022322</c:v>
                </c:pt>
                <c:pt idx="4174">
                  <c:v>-3.4525530960661839</c:v>
                </c:pt>
                <c:pt idx="4175">
                  <c:v>-3.3970715806205845</c:v>
                </c:pt>
                <c:pt idx="4176">
                  <c:v>-3.3392218790143255</c:v>
                </c:pt>
                <c:pt idx="4177">
                  <c:v>-3.2790381843057133</c:v>
                </c:pt>
                <c:pt idx="4178">
                  <c:v>-3.2165544537539605</c:v>
                </c:pt>
                <c:pt idx="4179">
                  <c:v>-3.1518053683074334</c:v>
                </c:pt>
                <c:pt idx="4180">
                  <c:v>-3.0848299882400738</c:v>
                </c:pt>
                <c:pt idx="4181">
                  <c:v>-3.0156687844217243</c:v>
                </c:pt>
                <c:pt idx="4182">
                  <c:v>-2.9443622986772997</c:v>
                </c:pt>
                <c:pt idx="4183">
                  <c:v>-2.8709521179323452</c:v>
                </c:pt>
                <c:pt idx="4184">
                  <c:v>-2.7954845013287906</c:v>
                </c:pt>
                <c:pt idx="4185">
                  <c:v>-2.7180073486703957</c:v>
                </c:pt>
                <c:pt idx="4186">
                  <c:v>-2.6385687740678891</c:v>
                </c:pt>
                <c:pt idx="4187">
                  <c:v>-2.5572168720360651</c:v>
                </c:pt>
                <c:pt idx="4188">
                  <c:v>-2.4739996592208717</c:v>
                </c:pt>
                <c:pt idx="4189">
                  <c:v>-2.3889662731728083</c:v>
                </c:pt>
                <c:pt idx="4190">
                  <c:v>-2.302170758932006</c:v>
                </c:pt>
                <c:pt idx="4191">
                  <c:v>-2.2136691278353702</c:v>
                </c:pt>
                <c:pt idx="4192">
                  <c:v>-2.1235168468158614</c:v>
                </c:pt>
                <c:pt idx="4193">
                  <c:v>-2.0317674253675095</c:v>
                </c:pt>
                <c:pt idx="4194">
                  <c:v>-1.938481936015813</c:v>
                </c:pt>
                <c:pt idx="4195">
                  <c:v>-1.8437194092186462</c:v>
                </c:pt>
                <c:pt idx="4196">
                  <c:v>-1.7475395507942741</c:v>
                </c:pt>
                <c:pt idx="4197">
                  <c:v>-1.6500036849369226</c:v>
                </c:pt>
                <c:pt idx="4198">
                  <c:v>-1.5511740196918062</c:v>
                </c:pt>
                <c:pt idx="4199">
                  <c:v>-1.4511144269677216</c:v>
                </c:pt>
                <c:pt idx="4200">
                  <c:v>-1.3498894593822139</c:v>
                </c:pt>
                <c:pt idx="4201">
                  <c:v>-1.247564101341726</c:v>
                </c:pt>
                <c:pt idx="4202">
                  <c:v>-1.1442046203671712</c:v>
                </c:pt>
                <c:pt idx="4203">
                  <c:v>-1.0398786251627978</c:v>
                </c:pt>
                <c:pt idx="4204">
                  <c:v>-0.93465412127081293</c:v>
                </c:pt>
                <c:pt idx="4205">
                  <c:v>-0.82859946663089856</c:v>
                </c:pt>
                <c:pt idx="4206">
                  <c:v>-0.72178434999684438</c:v>
                </c:pt>
                <c:pt idx="4207">
                  <c:v>-0.61427902090802666</c:v>
                </c:pt>
                <c:pt idx="4208">
                  <c:v>-0.50615496551117245</c:v>
                </c:pt>
                <c:pt idx="4209">
                  <c:v>-0.39748415153686661</c:v>
                </c:pt>
                <c:pt idx="4210">
                  <c:v>-0.2883351455026601</c:v>
                </c:pt>
                <c:pt idx="4211">
                  <c:v>-0.17878329350358504</c:v>
                </c:pt>
                <c:pt idx="4212">
                  <c:v>-6.89020354828217E-2</c:v>
                </c:pt>
                <c:pt idx="4213">
                  <c:v>4.1237023521174518E-2</c:v>
                </c:pt>
                <c:pt idx="4214">
                  <c:v>0.15156204042297561</c:v>
                </c:pt>
                <c:pt idx="4215">
                  <c:v>0.26199730283904588</c:v>
                </c:pt>
                <c:pt idx="4216">
                  <c:v>0.37246633582803323</c:v>
                </c:pt>
                <c:pt idx="4217">
                  <c:v>0.48289346543380424</c:v>
                </c:pt>
                <c:pt idx="4218">
                  <c:v>0.59320423177008208</c:v>
                </c:pt>
                <c:pt idx="4219">
                  <c:v>0.7033256479311194</c:v>
                </c:pt>
                <c:pt idx="4220">
                  <c:v>0.81318520409589679</c:v>
                </c:pt>
                <c:pt idx="4221">
                  <c:v>0.9227072696035209</c:v>
                </c:pt>
                <c:pt idx="4222">
                  <c:v>1.0318161958725163</c:v>
                </c:pt>
                <c:pt idx="4223">
                  <c:v>1.140437845142916</c:v>
                </c:pt>
                <c:pt idx="4224">
                  <c:v>1.2484988373490311</c:v>
                </c:pt>
                <c:pt idx="4225">
                  <c:v>1.3559231537181269</c:v>
                </c:pt>
                <c:pt idx="4226">
                  <c:v>1.4626353890783719</c:v>
                </c:pt>
                <c:pt idx="4227">
                  <c:v>1.5685623731915228</c:v>
                </c:pt>
                <c:pt idx="4228">
                  <c:v>1.6736313461192172</c:v>
                </c:pt>
                <c:pt idx="4229">
                  <c:v>1.7777651821078155</c:v>
                </c:pt>
                <c:pt idx="4230">
                  <c:v>1.8808948631264715</c:v>
                </c:pt>
                <c:pt idx="4231">
                  <c:v>1.9829504925666548</c:v>
                </c:pt>
                <c:pt idx="4232">
                  <c:v>2.0838570034411341</c:v>
                </c:pt>
                <c:pt idx="4233">
                  <c:v>2.1835465824738969</c:v>
                </c:pt>
                <c:pt idx="4234">
                  <c:v>2.2819483577340609</c:v>
                </c:pt>
                <c:pt idx="4235">
                  <c:v>2.3789911895923366</c:v>
                </c:pt>
                <c:pt idx="4236">
                  <c:v>2.4746039547807612</c:v>
                </c:pt>
                <c:pt idx="4237">
                  <c:v>2.568721672158834</c:v>
                </c:pt>
                <c:pt idx="4238">
                  <c:v>2.6612783294519069</c:v>
                </c:pt>
                <c:pt idx="4239">
                  <c:v>2.7522038868206677</c:v>
                </c:pt>
                <c:pt idx="4240">
                  <c:v>2.8414368820208789</c:v>
                </c:pt>
                <c:pt idx="4241">
                  <c:v>2.9289130811389996</c:v>
                </c:pt>
                <c:pt idx="4242">
                  <c:v>3.0145668757346376</c:v>
                </c:pt>
                <c:pt idx="4243">
                  <c:v>3.0983385173215781</c:v>
                </c:pt>
                <c:pt idx="4244">
                  <c:v>3.1801657109207038</c:v>
                </c:pt>
                <c:pt idx="4245">
                  <c:v>3.2599877335341025</c:v>
                </c:pt>
                <c:pt idx="4246">
                  <c:v>3.3377447689513158</c:v>
                </c:pt>
                <c:pt idx="4247">
                  <c:v>3.4133804559978271</c:v>
                </c:pt>
                <c:pt idx="4248">
                  <c:v>3.4868389167606719</c:v>
                </c:pt>
                <c:pt idx="4249">
                  <c:v>3.5580646146879213</c:v>
                </c:pt>
                <c:pt idx="4250">
                  <c:v>3.6270059698403867</c:v>
                </c:pt>
                <c:pt idx="4251">
                  <c:v>3.6936124087187263</c:v>
                </c:pt>
                <c:pt idx="4252">
                  <c:v>3.7578330978137995</c:v>
                </c:pt>
                <c:pt idx="4253">
                  <c:v>3.8196169289785384</c:v>
                </c:pt>
                <c:pt idx="4254">
                  <c:v>3.8789149350803793</c:v>
                </c:pt>
                <c:pt idx="4255">
                  <c:v>3.9356856038633077</c:v>
                </c:pt>
                <c:pt idx="4256">
                  <c:v>3.9898828591848998</c:v>
                </c:pt>
                <c:pt idx="4257">
                  <c:v>4.0414631845881575</c:v>
                </c:pt>
                <c:pt idx="4258">
                  <c:v>4.0903863205372568</c:v>
                </c:pt>
                <c:pt idx="4259">
                  <c:v>4.1366157349139394</c:v>
                </c:pt>
                <c:pt idx="4260">
                  <c:v>4.1801106419941352</c:v>
                </c:pt>
                <c:pt idx="4261">
                  <c:v>4.2208370229045409</c:v>
                </c:pt>
                <c:pt idx="4262">
                  <c:v>4.2587618299173631</c:v>
                </c:pt>
                <c:pt idx="4263">
                  <c:v>4.2938551499139068</c:v>
                </c:pt>
                <c:pt idx="4264">
                  <c:v>4.3260834299937159</c:v>
                </c:pt>
                <c:pt idx="4265">
                  <c:v>4.3554206241531714</c:v>
                </c:pt>
                <c:pt idx="4266">
                  <c:v>4.3818413389753941</c:v>
                </c:pt>
                <c:pt idx="4267">
                  <c:v>4.4053205029944911</c:v>
                </c:pt>
                <c:pt idx="4268">
                  <c:v>4.4258333169778385</c:v>
                </c:pt>
                <c:pt idx="4269">
                  <c:v>4.4433636686545777</c:v>
                </c:pt>
                <c:pt idx="4270">
                  <c:v>4.4578924145321066</c:v>
                </c:pt>
                <c:pt idx="4271">
                  <c:v>4.4694010598096119</c:v>
                </c:pt>
                <c:pt idx="4272">
                  <c:v>4.4778744667601025</c:v>
                </c:pt>
                <c:pt idx="4273">
                  <c:v>4.483301379532735</c:v>
                </c:pt>
                <c:pt idx="4274">
                  <c:v>4.4856736465241758</c:v>
                </c:pt>
                <c:pt idx="4275">
                  <c:v>4.484982776704018</c:v>
                </c:pt>
                <c:pt idx="4276">
                  <c:v>4.4812231243520486</c:v>
                </c:pt>
                <c:pt idx="4277">
                  <c:v>4.4743923179501737</c:v>
                </c:pt>
                <c:pt idx="4278">
                  <c:v>4.4644879729150393</c:v>
                </c:pt>
                <c:pt idx="4279">
                  <c:v>4.4515098708906535</c:v>
                </c:pt>
                <c:pt idx="4280">
                  <c:v>4.4354590708158614</c:v>
                </c:pt>
                <c:pt idx="4281">
                  <c:v>4.4163427873382384</c:v>
                </c:pt>
                <c:pt idx="4282">
                  <c:v>4.3941657446468909</c:v>
                </c:pt>
                <c:pt idx="4283">
                  <c:v>4.3689363801187859</c:v>
                </c:pt>
                <c:pt idx="4284">
                  <c:v>4.3406699858088995</c:v>
                </c:pt>
                <c:pt idx="4285">
                  <c:v>4.3093763331113566</c:v>
                </c:pt>
                <c:pt idx="4286">
                  <c:v>4.275071306412328</c:v>
                </c:pt>
                <c:pt idx="4287">
                  <c:v>4.2377758145599413</c:v>
                </c:pt>
                <c:pt idx="4288">
                  <c:v>4.1975077530992886</c:v>
                </c:pt>
                <c:pt idx="4289">
                  <c:v>4.1542871059419051</c:v>
                </c:pt>
                <c:pt idx="4290">
                  <c:v>4.1081363872355237</c:v>
                </c:pt>
                <c:pt idx="4291">
                  <c:v>4.0590845642475273</c:v>
                </c:pt>
                <c:pt idx="4292">
                  <c:v>4.0071559274817981</c:v>
                </c:pt>
                <c:pt idx="4293">
                  <c:v>3.9523818413196024</c:v>
                </c:pt>
                <c:pt idx="4294">
                  <c:v>3.8947985475646831</c:v>
                </c:pt>
                <c:pt idx="4295">
                  <c:v>3.8344365543367207</c:v>
                </c:pt>
                <c:pt idx="4296">
                  <c:v>3.7713323643755614</c:v>
                </c:pt>
                <c:pt idx="4297">
                  <c:v>3.7055249708462386</c:v>
                </c:pt>
                <c:pt idx="4298">
                  <c:v>3.6370534463609636</c:v>
                </c:pt>
                <c:pt idx="4299">
                  <c:v>3.5659578978291062</c:v>
                </c:pt>
                <c:pt idx="4300">
                  <c:v>3.492283117190401</c:v>
                </c:pt>
                <c:pt idx="4301">
                  <c:v>3.4160756075218397</c:v>
                </c:pt>
                <c:pt idx="4302">
                  <c:v>3.3373822379774984</c:v>
                </c:pt>
                <c:pt idx="4303">
                  <c:v>3.2562512122641856</c:v>
                </c:pt>
                <c:pt idx="4304">
                  <c:v>3.1727356898410379</c:v>
                </c:pt>
                <c:pt idx="4305">
                  <c:v>3.0868907482088241</c:v>
                </c:pt>
                <c:pt idx="4306">
                  <c:v>2.9987719501635901</c:v>
                </c:pt>
                <c:pt idx="4307">
                  <c:v>2.9084351032728275</c:v>
                </c:pt>
                <c:pt idx="4308">
                  <c:v>2.8159361947583617</c:v>
                </c:pt>
                <c:pt idx="4309">
                  <c:v>2.721332583208361</c:v>
                </c:pt>
                <c:pt idx="4310">
                  <c:v>2.6246867778892318</c:v>
                </c:pt>
                <c:pt idx="4311">
                  <c:v>2.5260634900755203</c:v>
                </c:pt>
                <c:pt idx="4312">
                  <c:v>2.4255271146732373</c:v>
                </c:pt>
                <c:pt idx="4313">
                  <c:v>2.323140309318104</c:v>
                </c:pt>
                <c:pt idx="4314">
                  <c:v>2.2189735067943968</c:v>
                </c:pt>
                <c:pt idx="4315">
                  <c:v>2.113095301706883</c:v>
                </c:pt>
                <c:pt idx="4316">
                  <c:v>2.0055751595101463</c:v>
                </c:pt>
                <c:pt idx="4317">
                  <c:v>1.896484350962069</c:v>
                </c:pt>
                <c:pt idx="4318">
                  <c:v>1.7858952088821951</c:v>
                </c:pt>
                <c:pt idx="4319">
                  <c:v>1.6738818992995399</c:v>
                </c:pt>
                <c:pt idx="4320">
                  <c:v>1.5605194292932891</c:v>
                </c:pt>
                <c:pt idx="4321">
                  <c:v>1.4458833889364933</c:v>
                </c:pt>
                <c:pt idx="4322">
                  <c:v>1.3300507933611343</c:v>
                </c:pt>
                <c:pt idx="4323">
                  <c:v>1.2131001314504841</c:v>
                </c:pt>
                <c:pt idx="4324">
                  <c:v>1.0951104120096895</c:v>
                </c:pt>
                <c:pt idx="4325">
                  <c:v>0.97616110974143999</c:v>
                </c:pt>
                <c:pt idx="4326">
                  <c:v>0.85633313398759514</c:v>
                </c:pt>
                <c:pt idx="4327">
                  <c:v>0.73570804894332331</c:v>
                </c:pt>
                <c:pt idx="4328">
                  <c:v>0.61436873964673233</c:v>
                </c:pt>
                <c:pt idx="4329">
                  <c:v>0.49239864705801195</c:v>
                </c:pt>
                <c:pt idx="4330">
                  <c:v>0.36987787530745275</c:v>
                </c:pt>
                <c:pt idx="4331">
                  <c:v>0.24689336248310861</c:v>
                </c:pt>
                <c:pt idx="4332">
                  <c:v>0.12353018485780141</c:v>
                </c:pt>
                <c:pt idx="4333">
                  <c:v>-1.2838193739059213E-4</c:v>
                </c:pt>
                <c:pt idx="4334">
                  <c:v>-0.12399880005854516</c:v>
                </c:pt>
                <c:pt idx="4335">
                  <c:v>-0.24799364830797083</c:v>
                </c:pt>
                <c:pt idx="4336">
                  <c:v>-0.37202473899004035</c:v>
                </c:pt>
                <c:pt idx="4337">
                  <c:v>-0.49600469156538624</c:v>
                </c:pt>
                <c:pt idx="4338">
                  <c:v>-0.61984735583500605</c:v>
                </c:pt>
                <c:pt idx="4339">
                  <c:v>-0.74346808092861327</c:v>
                </c:pt>
                <c:pt idx="4340">
                  <c:v>-0.8667827294569046</c:v>
                </c:pt>
                <c:pt idx="4341">
                  <c:v>-0.98970408959628864</c:v>
                </c:pt>
                <c:pt idx="4342">
                  <c:v>-1.1121449879706062</c:v>
                </c:pt>
                <c:pt idx="4343">
                  <c:v>-1.2340198282999333</c:v>
                </c:pt>
                <c:pt idx="4344">
                  <c:v>-1.3552438481152167</c:v>
                </c:pt>
                <c:pt idx="4345">
                  <c:v>-1.4757297321273317</c:v>
                </c:pt>
                <c:pt idx="4346">
                  <c:v>-1.5953908742230216</c:v>
                </c:pt>
                <c:pt idx="4347">
                  <c:v>-1.7141430083973968</c:v>
                </c:pt>
                <c:pt idx="4348">
                  <c:v>-1.8319023936215284</c:v>
                </c:pt>
                <c:pt idx="4349">
                  <c:v>-1.948581047123656</c:v>
                </c:pt>
                <c:pt idx="4350">
                  <c:v>-2.0640992272092213</c:v>
                </c:pt>
                <c:pt idx="4351">
                  <c:v>-2.1783764561210917</c:v>
                </c:pt>
                <c:pt idx="4352">
                  <c:v>-2.2913272372696203</c:v>
                </c:pt>
                <c:pt idx="4353">
                  <c:v>-2.4028734882165161</c:v>
                </c:pt>
                <c:pt idx="4354">
                  <c:v>-2.5129342370577197</c:v>
                </c:pt>
                <c:pt idx="4355">
                  <c:v>-2.6214284219770128</c:v>
                </c:pt>
                <c:pt idx="4356">
                  <c:v>-2.7282751837428019</c:v>
                </c:pt>
                <c:pt idx="4357">
                  <c:v>-2.8333999997450894</c:v>
                </c:pt>
                <c:pt idx="4358">
                  <c:v>-2.9367275188308923</c:v>
                </c:pt>
                <c:pt idx="4359">
                  <c:v>-3.0381785727899309</c:v>
                </c:pt>
                <c:pt idx="4360">
                  <c:v>-3.1376827892431249</c:v>
                </c:pt>
                <c:pt idx="4361">
                  <c:v>-3.2351672499142379</c:v>
                </c:pt>
                <c:pt idx="4362">
                  <c:v>-3.3305578951064696</c:v>
                </c:pt>
                <c:pt idx="4363">
                  <c:v>-3.4237867653127787</c:v>
                </c:pt>
                <c:pt idx="4364">
                  <c:v>-3.5147836016845684</c:v>
                </c:pt>
                <c:pt idx="4365">
                  <c:v>-3.6034799712041834</c:v>
                </c:pt>
                <c:pt idx="4366">
                  <c:v>-3.6898086079651873</c:v>
                </c:pt>
                <c:pt idx="4367">
                  <c:v>-3.7737059676658338</c:v>
                </c:pt>
                <c:pt idx="4368">
                  <c:v>-3.855109261845064</c:v>
                </c:pt>
                <c:pt idx="4369">
                  <c:v>-3.9339563217530853</c:v>
                </c:pt>
                <c:pt idx="4370">
                  <c:v>-4.0101892191294324</c:v>
                </c:pt>
                <c:pt idx="4371">
                  <c:v>-4.0837513213080312</c:v>
                </c:pt>
                <c:pt idx="4372">
                  <c:v>-4.1545860297917026</c:v>
                </c:pt>
                <c:pt idx="4373">
                  <c:v>-4.2226367703911354</c:v>
                </c:pt>
                <c:pt idx="4374">
                  <c:v>-4.2878494133828138</c:v>
                </c:pt>
                <c:pt idx="4375">
                  <c:v>-4.3501775916114607</c:v>
                </c:pt>
                <c:pt idx="4376">
                  <c:v>-4.4095706856990535</c:v>
                </c:pt>
                <c:pt idx="4377">
                  <c:v>-4.4659809513167126</c:v>
                </c:pt>
                <c:pt idx="4378">
                  <c:v>-4.5193642198458006</c:v>
                </c:pt>
                <c:pt idx="4379">
                  <c:v>-4.5696803720219288</c:v>
                </c:pt>
                <c:pt idx="4380">
                  <c:v>-4.6168853597793253</c:v>
                </c:pt>
                <c:pt idx="4381">
                  <c:v>-4.660942229292691</c:v>
                </c:pt>
                <c:pt idx="4382">
                  <c:v>-4.701815327572854</c:v>
                </c:pt>
                <c:pt idx="4383">
                  <c:v>-4.7394724679450304</c:v>
                </c:pt>
                <c:pt idx="4384">
                  <c:v>-4.7738781573850604</c:v>
                </c:pt>
                <c:pt idx="4385">
                  <c:v>-4.8050047446359727</c:v>
                </c:pt>
                <c:pt idx="4386">
                  <c:v>-4.8328255670459335</c:v>
                </c:pt>
                <c:pt idx="4387">
                  <c:v>-4.8573146207896114</c:v>
                </c:pt>
                <c:pt idx="4388">
                  <c:v>-4.8784465117163673</c:v>
                </c:pt>
                <c:pt idx="4389">
                  <c:v>-4.8962048703528307</c:v>
                </c:pt>
                <c:pt idx="4390">
                  <c:v>-4.9105706337020303</c:v>
                </c:pt>
                <c:pt idx="4391">
                  <c:v>-4.921525724847962</c:v>
                </c:pt>
                <c:pt idx="4392">
                  <c:v>-4.9290557607377572</c:v>
                </c:pt>
                <c:pt idx="4393">
                  <c:v>-4.9331505760938805</c:v>
                </c:pt>
                <c:pt idx="4394">
                  <c:v>-4.9338034446061361</c:v>
                </c:pt>
                <c:pt idx="4395">
                  <c:v>-4.9310076337896049</c:v>
                </c:pt>
                <c:pt idx="4396">
                  <c:v>-4.9247595879679222</c:v>
                </c:pt>
                <c:pt idx="4397">
                  <c:v>-4.9150593551263615</c:v>
                </c:pt>
                <c:pt idx="4398">
                  <c:v>-4.9019072973226274</c:v>
                </c:pt>
                <c:pt idx="4399">
                  <c:v>-4.8853062673771053</c:v>
                </c:pt>
                <c:pt idx="4400">
                  <c:v>-4.865260717059539</c:v>
                </c:pt>
                <c:pt idx="4401">
                  <c:v>-4.8417815723467434</c:v>
                </c:pt>
                <c:pt idx="4402">
                  <c:v>-4.8148775838264193</c:v>
                </c:pt>
                <c:pt idx="4403">
                  <c:v>-4.784561526645132</c:v>
                </c:pt>
                <c:pt idx="4404">
                  <c:v>-4.7508533380339051</c:v>
                </c:pt>
                <c:pt idx="4405">
                  <c:v>-4.7137677377423861</c:v>
                </c:pt>
                <c:pt idx="4406">
                  <c:v>-4.6733258572060414</c:v>
                </c:pt>
                <c:pt idx="4407">
                  <c:v>-4.6295541462758276</c:v>
                </c:pt>
                <c:pt idx="4408">
                  <c:v>-4.5824763304624545</c:v>
                </c:pt>
                <c:pt idx="4409">
                  <c:v>-4.5321185073695736</c:v>
                </c:pt>
                <c:pt idx="4410">
                  <c:v>-4.4785095830857564</c:v>
                </c:pt>
                <c:pt idx="4411">
                  <c:v>-4.4216851893540694</c:v>
                </c:pt>
                <c:pt idx="4412">
                  <c:v>-4.3616765477439401</c:v>
                </c:pt>
                <c:pt idx="4413">
                  <c:v>-4.2985222141210233</c:v>
                </c:pt>
                <c:pt idx="4414">
                  <c:v>-4.2322658758010769</c:v>
                </c:pt>
                <c:pt idx="4415">
                  <c:v>-4.162945733837299</c:v>
                </c:pt>
                <c:pt idx="4416">
                  <c:v>-4.0906062245098056</c:v>
                </c:pt>
                <c:pt idx="4417">
                  <c:v>-4.0152945081129108</c:v>
                </c:pt>
                <c:pt idx="4418">
                  <c:v>-3.9370580507627788</c:v>
                </c:pt>
                <c:pt idx="4419">
                  <c:v>-3.8559455718427831</c:v>
                </c:pt>
                <c:pt idx="4420">
                  <c:v>-3.7720106871485353</c:v>
                </c:pt>
                <c:pt idx="4421">
                  <c:v>-3.6853089272292965</c:v>
                </c:pt>
                <c:pt idx="4422">
                  <c:v>-3.5958963843922715</c:v>
                </c:pt>
                <c:pt idx="4423">
                  <c:v>-3.5038306730792255</c:v>
                </c:pt>
                <c:pt idx="4424">
                  <c:v>-3.4091745428115212</c:v>
                </c:pt>
                <c:pt idx="4425">
                  <c:v>-3.3119928320749272</c:v>
                </c:pt>
                <c:pt idx="4426">
                  <c:v>-3.2123510270282676</c:v>
                </c:pt>
                <c:pt idx="4427">
                  <c:v>-3.110315012299691</c:v>
                </c:pt>
                <c:pt idx="4428">
                  <c:v>-3.005950997063795</c:v>
                </c:pt>
                <c:pt idx="4429">
                  <c:v>-2.8993266978286028</c:v>
                </c:pt>
                <c:pt idx="4430">
                  <c:v>-2.7905151087114231</c:v>
                </c:pt>
                <c:pt idx="4431">
                  <c:v>-2.6795915436301319</c:v>
                </c:pt>
                <c:pt idx="4432">
                  <c:v>-2.566631108692019</c:v>
                </c:pt>
                <c:pt idx="4433">
                  <c:v>-2.4517072719705677</c:v>
                </c:pt>
                <c:pt idx="4434">
                  <c:v>-2.3349013665243552</c:v>
                </c:pt>
                <c:pt idx="4435">
                  <c:v>-2.2162929675972789</c:v>
                </c:pt>
                <c:pt idx="4436">
                  <c:v>-2.0959625921141805</c:v>
                </c:pt>
                <c:pt idx="4437">
                  <c:v>-1.9739926235460981</c:v>
                </c:pt>
                <c:pt idx="4438">
                  <c:v>-1.8504665590341371</c:v>
                </c:pt>
                <c:pt idx="4439">
                  <c:v>-1.7254697708655049</c:v>
                </c:pt>
                <c:pt idx="4440">
                  <c:v>-1.5990885046125634</c:v>
                </c:pt>
                <c:pt idx="4441">
                  <c:v>-1.4714096113542634</c:v>
                </c:pt>
                <c:pt idx="4442">
                  <c:v>-1.3425213800065967</c:v>
                </c:pt>
                <c:pt idx="4443">
                  <c:v>-1.2125135762756525</c:v>
                </c:pt>
                <c:pt idx="4444">
                  <c:v>-1.0814764790936635</c:v>
                </c:pt>
                <c:pt idx="4445">
                  <c:v>-0.94950081687259125</c:v>
                </c:pt>
                <c:pt idx="4446">
                  <c:v>-0.81667872654499152</c:v>
                </c:pt>
                <c:pt idx="4447">
                  <c:v>-0.68310296410632787</c:v>
                </c:pt>
                <c:pt idx="4448">
                  <c:v>-0.54886756097108758</c:v>
                </c:pt>
                <c:pt idx="4449">
                  <c:v>-0.41406704946388279</c:v>
                </c:pt>
                <c:pt idx="4450">
                  <c:v>-0.27879256053439755</c:v>
                </c:pt>
                <c:pt idx="4451">
                  <c:v>-0.14314198507349329</c:v>
                </c:pt>
                <c:pt idx="4452">
                  <c:v>-7.2112687404361992E-3</c:v>
                </c:pt>
                <c:pt idx="4453">
                  <c:v>0.12890553618602743</c:v>
                </c:pt>
                <c:pt idx="4454">
                  <c:v>0.26511421718762451</c:v>
                </c:pt>
                <c:pt idx="4455">
                  <c:v>0.40131678950655986</c:v>
                </c:pt>
                <c:pt idx="4456">
                  <c:v>0.53741462203929502</c:v>
                </c:pt>
                <c:pt idx="4457">
                  <c:v>0.67331001991900419</c:v>
                </c:pt>
                <c:pt idx="4458">
                  <c:v>0.80890665650977867</c:v>
                </c:pt>
                <c:pt idx="4459">
                  <c:v>0.94410985108037282</c:v>
                </c:pt>
                <c:pt idx="4460">
                  <c:v>1.0788255915084763</c:v>
                </c:pt>
                <c:pt idx="4461">
                  <c:v>1.2129569547783989</c:v>
                </c:pt>
                <c:pt idx="4462">
                  <c:v>1.3464072281277444</c:v>
                </c:pt>
                <c:pt idx="4463">
                  <c:v>1.4790814558074075</c:v>
                </c:pt>
                <c:pt idx="4464">
                  <c:v>1.6108857037469959</c:v>
                </c:pt>
                <c:pt idx="4465">
                  <c:v>1.7417236807054659</c:v>
                </c:pt>
                <c:pt idx="4466">
                  <c:v>1.8715000078757675</c:v>
                </c:pt>
                <c:pt idx="4467">
                  <c:v>2.0001218572442294</c:v>
                </c:pt>
                <c:pt idx="4468">
                  <c:v>2.127497143698367</c:v>
                </c:pt>
                <c:pt idx="4469">
                  <c:v>2.253529765354874</c:v>
                </c:pt>
                <c:pt idx="4470">
                  <c:v>2.3781320932276988</c:v>
                </c:pt>
                <c:pt idx="4471">
                  <c:v>2.5012160007308064</c:v>
                </c:pt>
                <c:pt idx="4472">
                  <c:v>2.6226885873405488</c:v>
                </c:pt>
                <c:pt idx="4473">
                  <c:v>2.7424646177961329</c:v>
                </c:pt>
                <c:pt idx="4474">
                  <c:v>2.8604562244775704</c:v>
                </c:pt>
                <c:pt idx="4475">
                  <c:v>2.9765757127283696</c:v>
                </c:pt>
                <c:pt idx="4476">
                  <c:v>3.0907358588905689</c:v>
                </c:pt>
                <c:pt idx="4477">
                  <c:v>3.2028560496442151</c:v>
                </c:pt>
                <c:pt idx="4478">
                  <c:v>3.3128551219052857</c:v>
                </c:pt>
                <c:pt idx="4479">
                  <c:v>3.4206483791297848</c:v>
                </c:pt>
                <c:pt idx="4480">
                  <c:v>3.5261602087725326</c:v>
                </c:pt>
                <c:pt idx="4481">
                  <c:v>3.6293127448767786</c:v>
                </c:pt>
                <c:pt idx="4482">
                  <c:v>3.7300272766138707</c:v>
                </c:pt>
                <c:pt idx="4483">
                  <c:v>3.8282314936973014</c:v>
                </c:pt>
                <c:pt idx="4484">
                  <c:v>3.9238510903934305</c:v>
                </c:pt>
                <c:pt idx="4485">
                  <c:v>4.0168138939713653</c:v>
                </c:pt>
                <c:pt idx="4486">
                  <c:v>4.1070492089927644</c:v>
                </c:pt>
                <c:pt idx="4487">
                  <c:v>4.1944903745454551</c:v>
                </c:pt>
                <c:pt idx="4488">
                  <c:v>4.2790718009474009</c:v>
                </c:pt>
                <c:pt idx="4489">
                  <c:v>4.3607288358110488</c:v>
                </c:pt>
                <c:pt idx="4490">
                  <c:v>4.4394013867400481</c:v>
                </c:pt>
                <c:pt idx="4491">
                  <c:v>4.515030978075278</c:v>
                </c:pt>
                <c:pt idx="4492">
                  <c:v>4.5875594908324073</c:v>
                </c:pt>
                <c:pt idx="4493">
                  <c:v>4.656929153924497</c:v>
                </c:pt>
                <c:pt idx="4494">
                  <c:v>4.7230849651233271</c:v>
                </c:pt>
                <c:pt idx="4495">
                  <c:v>4.7859800096850291</c:v>
                </c:pt>
                <c:pt idx="4496">
                  <c:v>4.8455634458012433</c:v>
                </c:pt>
                <c:pt idx="4497">
                  <c:v>4.9017876318324003</c:v>
                </c:pt>
                <c:pt idx="4498">
                  <c:v>4.9546088266497952</c:v>
                </c:pt>
                <c:pt idx="4499">
                  <c:v>5.0039876626802204</c:v>
                </c:pt>
                <c:pt idx="4500">
                  <c:v>5.0498811668718098</c:v>
                </c:pt>
                <c:pt idx="4501">
                  <c:v>5.0922537825787675</c:v>
                </c:pt>
                <c:pt idx="4502">
                  <c:v>5.1310715747228519</c:v>
                </c:pt>
                <c:pt idx="4503">
                  <c:v>5.1663043935614965</c:v>
                </c:pt>
                <c:pt idx="4504">
                  <c:v>5.1979191000398925</c:v>
                </c:pt>
                <c:pt idx="4505">
                  <c:v>5.2258907116511537</c:v>
                </c:pt>
                <c:pt idx="4506">
                  <c:v>5.2501955467477996</c:v>
                </c:pt>
                <c:pt idx="4507">
                  <c:v>5.2708108919689352</c:v>
                </c:pt>
                <c:pt idx="4508">
                  <c:v>5.2877149500291694</c:v>
                </c:pt>
                <c:pt idx="4509">
                  <c:v>5.3008952513996555</c:v>
                </c:pt>
                <c:pt idx="4510">
                  <c:v>5.3103369325264307</c:v>
                </c:pt>
                <c:pt idx="4511">
                  <c:v>5.3160264115983153</c:v>
                </c:pt>
                <c:pt idx="4512">
                  <c:v>5.3179540922398694</c:v>
                </c:pt>
                <c:pt idx="4513">
                  <c:v>5.3161148830857297</c:v>
                </c:pt>
                <c:pt idx="4514">
                  <c:v>5.3105074143898205</c:v>
                </c:pt>
                <c:pt idx="4515">
                  <c:v>5.3011305880599489</c:v>
                </c:pt>
                <c:pt idx="4516">
                  <c:v>5.2879867555812163</c:v>
                </c:pt>
                <c:pt idx="4517">
                  <c:v>5.2710821395774783</c:v>
                </c:pt>
                <c:pt idx="4518">
                  <c:v>5.2504235387035392</c:v>
                </c:pt>
                <c:pt idx="4519">
                  <c:v>5.2260204985943552</c:v>
                </c:pt>
                <c:pt idx="4520">
                  <c:v>5.1978844140938785</c:v>
                </c:pt>
                <c:pt idx="4521">
                  <c:v>5.1660333983430089</c:v>
                </c:pt>
                <c:pt idx="4522">
                  <c:v>5.1304836268074689</c:v>
                </c:pt>
                <c:pt idx="4523">
                  <c:v>5.091255530649021</c:v>
                </c:pt>
                <c:pt idx="4524">
                  <c:v>5.048376927479767</c:v>
                </c:pt>
                <c:pt idx="4525">
                  <c:v>5.0018706348358757</c:v>
                </c:pt>
                <c:pt idx="4526">
                  <c:v>4.9517660922018401</c:v>
                </c:pt>
                <c:pt idx="4527">
                  <c:v>4.8980982604207117</c:v>
                </c:pt>
                <c:pt idx="4528">
                  <c:v>4.8408995714490706</c:v>
                </c:pt>
                <c:pt idx="4529">
                  <c:v>4.7802050171373951</c:v>
                </c:pt>
                <c:pt idx="4530">
                  <c:v>4.7160525778126789</c:v>
                </c:pt>
                <c:pt idx="4531">
                  <c:v>4.6484871314887783</c:v>
                </c:pt>
                <c:pt idx="4532">
                  <c:v>4.5775493099363143</c:v>
                </c:pt>
                <c:pt idx="4533">
                  <c:v>4.5032872349146285</c:v>
                </c:pt>
                <c:pt idx="4534">
                  <c:v>4.4257543069594831</c:v>
                </c:pt>
                <c:pt idx="4535">
                  <c:v>4.3449985791828434</c:v>
                </c:pt>
                <c:pt idx="4536">
                  <c:v>4.2610744701610326</c:v>
                </c:pt>
                <c:pt idx="4537">
                  <c:v>4.174039244014276</c:v>
                </c:pt>
                <c:pt idx="4538">
                  <c:v>4.0839505834081473</c:v>
                </c:pt>
                <c:pt idx="4539">
                  <c:v>3.9908675281014538</c:v>
                </c:pt>
                <c:pt idx="4540">
                  <c:v>3.894854109110673</c:v>
                </c:pt>
                <c:pt idx="4541">
                  <c:v>3.795976357995051</c:v>
                </c:pt>
                <c:pt idx="4542">
                  <c:v>3.6943009447371709</c:v>
                </c:pt>
                <c:pt idx="4543">
                  <c:v>3.5898961289361062</c:v>
                </c:pt>
                <c:pt idx="4544">
                  <c:v>3.4828353635171423</c:v>
                </c:pt>
                <c:pt idx="4545">
                  <c:v>3.3731942393376753</c:v>
                </c:pt>
                <c:pt idx="4546">
                  <c:v>3.2610490345813314</c:v>
                </c:pt>
                <c:pt idx="4547">
                  <c:v>3.146476456211825</c:v>
                </c:pt>
                <c:pt idx="4548">
                  <c:v>3.0295535566884362</c:v>
                </c:pt>
                <c:pt idx="4549">
                  <c:v>2.9103589073795288</c:v>
                </c:pt>
                <c:pt idx="4550">
                  <c:v>2.78897635946231</c:v>
                </c:pt>
                <c:pt idx="4551">
                  <c:v>2.6654920767416579</c:v>
                </c:pt>
                <c:pt idx="4552">
                  <c:v>2.5399919986805521</c:v>
                </c:pt>
                <c:pt idx="4553">
                  <c:v>2.4125604008384767</c:v>
                </c:pt>
                <c:pt idx="4554">
                  <c:v>2.2832893885810224</c:v>
                </c:pt>
                <c:pt idx="4555">
                  <c:v>2.1522692650084858</c:v>
                </c:pt>
                <c:pt idx="4556">
                  <c:v>2.0195912212236857</c:v>
                </c:pt>
                <c:pt idx="4557">
                  <c:v>1.8853482520231521</c:v>
                </c:pt>
                <c:pt idx="4558">
                  <c:v>1.7496343939074386</c:v>
                </c:pt>
                <c:pt idx="4559">
                  <c:v>1.6125454775117345</c:v>
                </c:pt>
                <c:pt idx="4560">
                  <c:v>1.4741781167767229</c:v>
                </c:pt>
                <c:pt idx="4561">
                  <c:v>1.3346294322849117</c:v>
                </c:pt>
                <c:pt idx="4562">
                  <c:v>1.1939978747981561</c:v>
                </c:pt>
                <c:pt idx="4563">
                  <c:v>1.0523832555168653</c:v>
                </c:pt>
                <c:pt idx="4564">
                  <c:v>0.90988577392859704</c:v>
                </c:pt>
                <c:pt idx="4565">
                  <c:v>0.76660594558833384</c:v>
                </c:pt>
                <c:pt idx="4566">
                  <c:v>0.62264555280686884</c:v>
                </c:pt>
                <c:pt idx="4567">
                  <c:v>0.47810684696950284</c:v>
                </c:pt>
                <c:pt idx="4568">
                  <c:v>0.33309319680293004</c:v>
                </c:pt>
                <c:pt idx="4569">
                  <c:v>0.1877083059202343</c:v>
                </c:pt>
                <c:pt idx="4570">
                  <c:v>4.2052302737971947E-2</c:v>
                </c:pt>
                <c:pt idx="4571">
                  <c:v>-0.10376810584976698</c:v>
                </c:pt>
                <c:pt idx="4572">
                  <c:v>-0.24964834712409761</c:v>
                </c:pt>
                <c:pt idx="4573">
                  <c:v>-0.39548593800195908</c:v>
                </c:pt>
                <c:pt idx="4574">
                  <c:v>-0.54117843855348968</c:v>
                </c:pt>
                <c:pt idx="4575">
                  <c:v>-0.68661984695802469</c:v>
                </c:pt>
                <c:pt idx="4576">
                  <c:v>-0.83170373216826865</c:v>
                </c:pt>
                <c:pt idx="4577">
                  <c:v>-0.97632482307053869</c:v>
                </c:pt>
                <c:pt idx="4578">
                  <c:v>-1.1203794468591202</c:v>
                </c:pt>
                <c:pt idx="4579">
                  <c:v>-1.2637658128869578</c:v>
                </c:pt>
                <c:pt idx="4580">
                  <c:v>-1.4063830413387075</c:v>
                </c:pt>
                <c:pt idx="4581">
                  <c:v>-1.548127589483884</c:v>
                </c:pt>
                <c:pt idx="4582">
                  <c:v>-1.6888963783609727</c:v>
                </c:pt>
                <c:pt idx="4583">
                  <c:v>-1.8285883448521176</c:v>
                </c:pt>
                <c:pt idx="4584">
                  <c:v>-1.9671037114357961</c:v>
                </c:pt>
                <c:pt idx="4585">
                  <c:v>-2.1043406121938224</c:v>
                </c:pt>
                <c:pt idx="4586">
                  <c:v>-2.2401983670364243</c:v>
                </c:pt>
                <c:pt idx="4587">
                  <c:v>-2.3745791244434566</c:v>
                </c:pt>
                <c:pt idx="4588">
                  <c:v>-2.5073860577104119</c:v>
                </c:pt>
                <c:pt idx="4589">
                  <c:v>-2.6385186091691932</c:v>
                </c:pt>
                <c:pt idx="4590">
                  <c:v>-2.7678849834988548</c:v>
                </c:pt>
                <c:pt idx="4591">
                  <c:v>-2.8953931806189708</c:v>
                </c:pt>
                <c:pt idx="4592">
                  <c:v>-3.0209467224876527</c:v>
                </c:pt>
                <c:pt idx="4593">
                  <c:v>-3.1444570951793676</c:v>
                </c:pt>
                <c:pt idx="4594">
                  <c:v>-3.2658334538810503</c:v>
                </c:pt>
                <c:pt idx="4595">
                  <c:v>-3.3849854305702167</c:v>
                </c:pt>
                <c:pt idx="4596">
                  <c:v>-3.5018234341420778</c:v>
                </c:pt>
                <c:pt idx="4597">
                  <c:v>-3.616264791575349</c:v>
                </c:pt>
                <c:pt idx="4598">
                  <c:v>-3.7282265893893674</c:v>
                </c:pt>
                <c:pt idx="4599">
                  <c:v>-3.8376226912398343</c:v>
                </c:pt>
                <c:pt idx="4600">
                  <c:v>-3.9443763563998959</c:v>
                </c:pt>
                <c:pt idx="4601">
                  <c:v>-4.0484089031025734</c:v>
                </c:pt>
                <c:pt idx="4602">
                  <c:v>-4.1496411175628776</c:v>
                </c:pt>
                <c:pt idx="4603">
                  <c:v>-4.248000499604311</c:v>
                </c:pt>
                <c:pt idx="4604">
                  <c:v>-4.3434128666114997</c:v>
                </c:pt>
                <c:pt idx="4605">
                  <c:v>-4.4358064816515883</c:v>
                </c:pt>
                <c:pt idx="4606">
                  <c:v>-4.5251113971666408</c:v>
                </c:pt>
                <c:pt idx="4607">
                  <c:v>-4.611262011340215</c:v>
                </c:pt>
                <c:pt idx="4608">
                  <c:v>-4.6941941036667654</c:v>
                </c:pt>
                <c:pt idx="4609">
                  <c:v>-4.7738446996143944</c:v>
                </c:pt>
                <c:pt idx="4610">
                  <c:v>-4.8501556916546615</c:v>
                </c:pt>
                <c:pt idx="4611">
                  <c:v>-4.9230708940777932</c:v>
                </c:pt>
                <c:pt idx="4612">
                  <c:v>-4.9925347807377394</c:v>
                </c:pt>
                <c:pt idx="4613">
                  <c:v>-5.0584924738220325</c:v>
                </c:pt>
                <c:pt idx="4614">
                  <c:v>-5.1208921621032939</c:v>
                </c:pt>
                <c:pt idx="4615">
                  <c:v>-5.1796904165994873</c:v>
                </c:pt>
                <c:pt idx="4616">
                  <c:v>-5.2348401728078438</c:v>
                </c:pt>
                <c:pt idx="4617">
                  <c:v>-5.2862978544714059</c:v>
                </c:pt>
                <c:pt idx="4618">
                  <c:v>-5.3340240702080504</c:v>
                </c:pt>
                <c:pt idx="4619">
                  <c:v>-5.3779840825995917</c:v>
                </c:pt>
                <c:pt idx="4620">
                  <c:v>-5.4181398249626103</c:v>
                </c:pt>
                <c:pt idx="4621">
                  <c:v>-5.4544609188028881</c:v>
                </c:pt>
                <c:pt idx="4622">
                  <c:v>-5.4869188743151591</c:v>
                </c:pt>
                <c:pt idx="4623">
                  <c:v>-5.5154892492622478</c:v>
                </c:pt>
                <c:pt idx="4624">
                  <c:v>-5.5401448692152995</c:v>
                </c:pt>
                <c:pt idx="4625">
                  <c:v>-5.5608669680838929</c:v>
                </c:pt>
                <c:pt idx="4626">
                  <c:v>-5.5776383268838075</c:v>
                </c:pt>
                <c:pt idx="4627">
                  <c:v>-5.5904429354119527</c:v>
                </c:pt>
                <c:pt idx="4628">
                  <c:v>-5.5992659340796429</c:v>
                </c:pt>
                <c:pt idx="4629">
                  <c:v>-5.6041020194396278</c:v>
                </c:pt>
                <c:pt idx="4630">
                  <c:v>-5.6049437160578188</c:v>
                </c:pt>
                <c:pt idx="4631">
                  <c:v>-5.6017850457473513</c:v>
                </c:pt>
                <c:pt idx="4632">
                  <c:v>-5.5946242245464157</c:v>
                </c:pt>
                <c:pt idx="4633">
                  <c:v>-5.5834641754019652</c:v>
                </c:pt>
                <c:pt idx="4634">
                  <c:v>-5.5683117377189975</c:v>
                </c:pt>
                <c:pt idx="4635">
                  <c:v>-5.549174210171997</c:v>
                </c:pt>
                <c:pt idx="4636">
                  <c:v>-5.5260625212484795</c:v>
                </c:pt>
                <c:pt idx="4637">
                  <c:v>-5.4989916432801911</c:v>
                </c:pt>
                <c:pt idx="4638">
                  <c:v>-5.4679772896613628</c:v>
                </c:pt>
                <c:pt idx="4639">
                  <c:v>-5.4330380779869376</c:v>
                </c:pt>
                <c:pt idx="4640">
                  <c:v>-5.3941946243403818</c:v>
                </c:pt>
                <c:pt idx="4641">
                  <c:v>-5.3514744043173197</c:v>
                </c:pt>
                <c:pt idx="4642">
                  <c:v>-5.3049030888728606</c:v>
                </c:pt>
                <c:pt idx="4643">
                  <c:v>-5.2545107294034681</c:v>
                </c:pt>
                <c:pt idx="4644">
                  <c:v>-5.2003348801100291</c:v>
                </c:pt>
                <c:pt idx="4645">
                  <c:v>-5.1424082029856031</c:v>
                </c:pt>
                <c:pt idx="4646">
                  <c:v>-5.0807700812671435</c:v>
                </c:pt>
                <c:pt idx="4647">
                  <c:v>-5.0154655101932031</c:v>
                </c:pt>
                <c:pt idx="4648">
                  <c:v>-4.9465370380343323</c:v>
                </c:pt>
                <c:pt idx="4649">
                  <c:v>-4.8740298460844524</c:v>
                </c:pt>
                <c:pt idx="4650">
                  <c:v>-4.7979921683975713</c:v>
                </c:pt>
                <c:pt idx="4651">
                  <c:v>-4.7184791921029614</c:v>
                </c:pt>
                <c:pt idx="4652">
                  <c:v>-4.6355419045384165</c:v>
                </c:pt>
                <c:pt idx="4653">
                  <c:v>-4.549238820511925</c:v>
                </c:pt>
                <c:pt idx="4654">
                  <c:v>-4.4596337620929116</c:v>
                </c:pt>
                <c:pt idx="4655">
                  <c:v>-4.3667852233974207</c:v>
                </c:pt>
                <c:pt idx="4656">
                  <c:v>-4.2707580744514333</c:v>
                </c:pt>
                <c:pt idx="4657">
                  <c:v>-4.1716200322425623</c:v>
                </c:pt>
                <c:pt idx="4658">
                  <c:v>-4.0694392246992557</c:v>
                </c:pt>
                <c:pt idx="4659">
                  <c:v>-3.9642851202292895</c:v>
                </c:pt>
                <c:pt idx="4660">
                  <c:v>-3.8562321528952417</c:v>
                </c:pt>
                <c:pt idx="4661">
                  <c:v>-3.745356722739388</c:v>
                </c:pt>
                <c:pt idx="4662">
                  <c:v>-3.6317358247402738</c:v>
                </c:pt>
                <c:pt idx="4663">
                  <c:v>-3.5154479911255927</c:v>
                </c:pt>
                <c:pt idx="4664">
                  <c:v>-3.3965768862532197</c:v>
                </c:pt>
                <c:pt idx="4665">
                  <c:v>-3.2752082424472708</c:v>
                </c:pt>
                <c:pt idx="4666">
                  <c:v>-3.1514284006893445</c:v>
                </c:pt>
                <c:pt idx="4667">
                  <c:v>-3.0253240434434012</c:v>
                </c:pt>
                <c:pt idx="4668">
                  <c:v>-2.8969821028235363</c:v>
                </c:pt>
                <c:pt idx="4669">
                  <c:v>-2.7664909255489083</c:v>
                </c:pt>
                <c:pt idx="4670">
                  <c:v>-2.6339440254807331</c:v>
                </c:pt>
                <c:pt idx="4671">
                  <c:v>-2.4994371081815423</c:v>
                </c:pt>
                <c:pt idx="4672">
                  <c:v>-2.3630655257961162</c:v>
                </c:pt>
                <c:pt idx="4673">
                  <c:v>-2.2249228294580305</c:v>
                </c:pt>
                <c:pt idx="4674">
                  <c:v>-2.0851102550909526</c:v>
                </c:pt>
                <c:pt idx="4675">
                  <c:v>-1.9437270835597329</c:v>
                </c:pt>
                <c:pt idx="4676">
                  <c:v>-1.8008733232984364</c:v>
                </c:pt>
                <c:pt idx="4677">
                  <c:v>-1.6566506185054479</c:v>
                </c:pt>
                <c:pt idx="4678">
                  <c:v>-1.5111614798076713</c:v>
                </c:pt>
                <c:pt idx="4679">
                  <c:v>-1.3645100295020891</c:v>
                </c:pt>
                <c:pt idx="4680">
                  <c:v>-1.2168009836993985</c:v>
                </c:pt>
                <c:pt idx="4681">
                  <c:v>-1.068139368802633</c:v>
                </c:pt>
                <c:pt idx="4682">
                  <c:v>-0.91863133836010502</c:v>
                </c:pt>
                <c:pt idx="4683">
                  <c:v>-0.7683841968211409</c:v>
                </c:pt>
                <c:pt idx="4684">
                  <c:v>-0.61750542106576611</c:v>
                </c:pt>
                <c:pt idx="4685">
                  <c:v>-0.46610258205747923</c:v>
                </c:pt>
                <c:pt idx="4686">
                  <c:v>-0.31428428959967664</c:v>
                </c:pt>
                <c:pt idx="4687">
                  <c:v>-0.16215938892340004</c:v>
                </c:pt>
                <c:pt idx="4688">
                  <c:v>-9.8376034292137152E-3</c:v>
                </c:pt>
                <c:pt idx="4689">
                  <c:v>0.14257125308285912</c:v>
                </c:pt>
                <c:pt idx="4690">
                  <c:v>0.29496119159634349</c:v>
                </c:pt>
                <c:pt idx="4691">
                  <c:v>0.44721989908512449</c:v>
                </c:pt>
                <c:pt idx="4692">
                  <c:v>0.59923745582447552</c:v>
                </c:pt>
                <c:pt idx="4693">
                  <c:v>0.7509062952824852</c:v>
                </c:pt>
                <c:pt idx="4694">
                  <c:v>0.902119161837867</c:v>
                </c:pt>
                <c:pt idx="4695">
                  <c:v>1.0527655097024562</c:v>
                </c:pt>
                <c:pt idx="4696">
                  <c:v>1.2027346393144933</c:v>
                </c:pt>
                <c:pt idx="4697">
                  <c:v>1.3519172899872596</c:v>
                </c:pt>
                <c:pt idx="4698">
                  <c:v>1.500206081529031</c:v>
                </c:pt>
                <c:pt idx="4699">
                  <c:v>1.6474958010934795</c:v>
                </c:pt>
                <c:pt idx="4700">
                  <c:v>1.7936824346039908</c:v>
                </c:pt>
                <c:pt idx="4701">
                  <c:v>1.9386595955075965</c:v>
                </c:pt>
                <c:pt idx="4702">
                  <c:v>2.0823216537077487</c:v>
                </c:pt>
                <c:pt idx="4703">
                  <c:v>2.2245652896330355</c:v>
                </c:pt>
                <c:pt idx="4704">
                  <c:v>2.3652887657285229</c:v>
                </c:pt>
                <c:pt idx="4705">
                  <c:v>2.5043885539442177</c:v>
                </c:pt>
                <c:pt idx="4706">
                  <c:v>2.6417626111833439</c:v>
                </c:pt>
                <c:pt idx="4707">
                  <c:v>2.7773120230078447</c:v>
                </c:pt>
                <c:pt idx="4708">
                  <c:v>2.9109392005890666</c:v>
                </c:pt>
                <c:pt idx="4709">
                  <c:v>3.0425431253729123</c:v>
                </c:pt>
                <c:pt idx="4710">
                  <c:v>3.1720318425747047</c:v>
                </c:pt>
                <c:pt idx="4711">
                  <c:v>3.2993134939968236</c:v>
                </c:pt>
                <c:pt idx="4712">
                  <c:v>3.4242920444901288</c:v>
                </c:pt>
                <c:pt idx="4713">
                  <c:v>3.5468797234363945</c:v>
                </c:pt>
                <c:pt idx="4714">
                  <c:v>3.6669867288898743</c:v>
                </c:pt>
                <c:pt idx="4715">
                  <c:v>3.7845240341429731</c:v>
                </c:pt>
                <c:pt idx="4716">
                  <c:v>3.8994036864840842</c:v>
                </c:pt>
                <c:pt idx="4717">
                  <c:v>4.0115449467385149</c:v>
                </c:pt>
                <c:pt idx="4718">
                  <c:v>4.1208671288476708</c:v>
                </c:pt>
                <c:pt idx="4719">
                  <c:v>4.2272866153336368</c:v>
                </c:pt>
                <c:pt idx="4720">
                  <c:v>4.3307294734001092</c:v>
                </c:pt>
                <c:pt idx="4721">
                  <c:v>4.4311201156462516</c:v>
                </c:pt>
                <c:pt idx="4722">
                  <c:v>4.5283827062152024</c:v>
                </c:pt>
                <c:pt idx="4723">
                  <c:v>4.6224484033041442</c:v>
                </c:pt>
                <c:pt idx="4724">
                  <c:v>4.7132469597606477</c:v>
                </c:pt>
                <c:pt idx="4725">
                  <c:v>4.8007108476111799</c:v>
                </c:pt>
                <c:pt idx="4726">
                  <c:v>4.8847745979270067</c:v>
                </c:pt>
                <c:pt idx="4727">
                  <c:v>4.9653773531341825</c:v>
                </c:pt>
                <c:pt idx="4728">
                  <c:v>5.0424598983001019</c:v>
                </c:pt>
                <c:pt idx="4729">
                  <c:v>5.1159645212909099</c:v>
                </c:pt>
                <c:pt idx="4730">
                  <c:v>5.185838629077371</c:v>
                </c:pt>
                <c:pt idx="4731">
                  <c:v>5.2520317976121538</c:v>
                </c:pt>
                <c:pt idx="4732">
                  <c:v>5.3144945044267704</c:v>
                </c:pt>
                <c:pt idx="4733">
                  <c:v>5.3731781120486239</c:v>
                </c:pt>
                <c:pt idx="4734">
                  <c:v>5.4280372806986259</c:v>
                </c:pt>
                <c:pt idx="4735">
                  <c:v>5.4790352782026153</c:v>
                </c:pt>
                <c:pt idx="4736">
                  <c:v>5.5261319562856661</c:v>
                </c:pt>
                <c:pt idx="4737">
                  <c:v>5.5692908682139324</c:v>
                </c:pt>
                <c:pt idx="4738">
                  <c:v>5.6084799591192462</c:v>
                </c:pt>
                <c:pt idx="4739">
                  <c:v>5.643672028609747</c:v>
                </c:pt>
                <c:pt idx="4740">
                  <c:v>5.6748367408935039</c:v>
                </c:pt>
                <c:pt idx="4741">
                  <c:v>5.7019516354234439</c:v>
                </c:pt>
                <c:pt idx="4742">
                  <c:v>5.7249963204305994</c:v>
                </c:pt>
                <c:pt idx="4743">
                  <c:v>5.7439546246868813</c:v>
                </c:pt>
                <c:pt idx="4744">
                  <c:v>5.7588078104838774</c:v>
                </c:pt>
                <c:pt idx="4745">
                  <c:v>5.7695457067644202</c:v>
                </c:pt>
                <c:pt idx="4746">
                  <c:v>5.7761598403598988</c:v>
                </c:pt>
                <c:pt idx="4747">
                  <c:v>5.7786430900103287</c:v>
                </c:pt>
                <c:pt idx="4748">
                  <c:v>5.7769896204243008</c:v>
                </c:pt>
                <c:pt idx="4749">
                  <c:v>5.7712032799215995</c:v>
                </c:pt>
                <c:pt idx="4750">
                  <c:v>5.7612858643161813</c:v>
                </c:pt>
                <c:pt idx="4751">
                  <c:v>5.7472407780638184</c:v>
                </c:pt>
                <c:pt idx="4752">
                  <c:v>5.7290757230630449</c:v>
                </c:pt>
                <c:pt idx="4753">
                  <c:v>5.7068032030791791</c:v>
                </c:pt>
                <c:pt idx="4754">
                  <c:v>5.6804397249571021</c:v>
                </c:pt>
                <c:pt idx="4755">
                  <c:v>5.6500023330280609</c:v>
                </c:pt>
                <c:pt idx="4756">
                  <c:v>5.6155117711863598</c:v>
                </c:pt>
                <c:pt idx="4757">
                  <c:v>5.5769928884002962</c:v>
                </c:pt>
                <c:pt idx="4758">
                  <c:v>5.534471327362442</c:v>
                </c:pt>
                <c:pt idx="4759">
                  <c:v>5.4879756790212788</c:v>
                </c:pt>
                <c:pt idx="4760">
                  <c:v>5.4375365682300316</c:v>
                </c:pt>
                <c:pt idx="4761">
                  <c:v>5.3831915061071687</c:v>
                </c:pt>
                <c:pt idx="4762">
                  <c:v>5.3249762172035062</c:v>
                </c:pt>
                <c:pt idx="4763">
                  <c:v>5.2629308158943431</c:v>
                </c:pt>
                <c:pt idx="4764">
                  <c:v>5.1971029200510639</c:v>
                </c:pt>
                <c:pt idx="4765">
                  <c:v>5.1275352473428475</c:v>
                </c:pt>
                <c:pt idx="4766">
                  <c:v>5.0542772200153765</c:v>
                </c:pt>
                <c:pt idx="4767">
                  <c:v>4.9773838469962168</c:v>
                </c:pt>
                <c:pt idx="4768">
                  <c:v>4.8969076563006828</c:v>
                </c:pt>
                <c:pt idx="4769">
                  <c:v>4.8129037664342533</c:v>
                </c:pt>
                <c:pt idx="4770">
                  <c:v>4.7254302975830615</c:v>
                </c:pt>
                <c:pt idx="4771">
                  <c:v>4.6345522634329788</c:v>
                </c:pt>
                <c:pt idx="4772">
                  <c:v>4.5403304098641826</c:v>
                </c:pt>
                <c:pt idx="4773">
                  <c:v>4.4428329338390196</c:v>
                </c:pt>
                <c:pt idx="4774">
                  <c:v>4.3421332548909097</c:v>
                </c:pt>
                <c:pt idx="4775">
                  <c:v>4.2382993716867299</c:v>
                </c:pt>
                <c:pt idx="4776">
                  <c:v>4.131405557752748</c:v>
                </c:pt>
                <c:pt idx="4777">
                  <c:v>4.0215288244824068</c:v>
                </c:pt>
                <c:pt idx="4778">
                  <c:v>3.9087464771712326</c:v>
                </c:pt>
                <c:pt idx="4779">
                  <c:v>3.7931370367175421</c:v>
                </c:pt>
                <c:pt idx="4780">
                  <c:v>3.674783857073971</c:v>
                </c:pt>
                <c:pt idx="4781">
                  <c:v>3.5537721179677062</c:v>
                </c:pt>
                <c:pt idx="4782">
                  <c:v>3.4301874463792612</c:v>
                </c:pt>
                <c:pt idx="4783">
                  <c:v>3.3041168515101687</c:v>
                </c:pt>
                <c:pt idx="4784">
                  <c:v>3.1756523124575984</c:v>
                </c:pt>
                <c:pt idx="4785">
                  <c:v>3.0448877069897242</c:v>
                </c:pt>
                <c:pt idx="4786">
                  <c:v>2.9119173453266822</c:v>
                </c:pt>
                <c:pt idx="4787">
                  <c:v>2.7768356962126206</c:v>
                </c:pt>
                <c:pt idx="4788">
                  <c:v>2.6397372884932273</c:v>
                </c:pt>
                <c:pt idx="4789">
                  <c:v>2.5007178696485477</c:v>
                </c:pt>
                <c:pt idx="4790">
                  <c:v>2.3598781520816434</c:v>
                </c:pt>
                <c:pt idx="4791">
                  <c:v>2.2173208316085811</c:v>
                </c:pt>
                <c:pt idx="4792">
                  <c:v>2.0731480364540289</c:v>
                </c:pt>
                <c:pt idx="4793">
                  <c:v>1.92745987396137</c:v>
                </c:pt>
                <c:pt idx="4794">
                  <c:v>1.7803639108916891</c:v>
                </c:pt>
                <c:pt idx="4795">
                  <c:v>1.631965528270733</c:v>
                </c:pt>
                <c:pt idx="4796">
                  <c:v>1.4823705989156803</c:v>
                </c:pt>
                <c:pt idx="4797">
                  <c:v>1.3316863907361074</c:v>
                </c:pt>
                <c:pt idx="4798">
                  <c:v>1.1800207927152786</c:v>
                </c:pt>
                <c:pt idx="4799">
                  <c:v>1.0274830556837813</c:v>
                </c:pt>
                <c:pt idx="4800">
                  <c:v>0.87418277021434632</c:v>
                </c:pt>
                <c:pt idx="4801">
                  <c:v>0.72022957907317953</c:v>
                </c:pt>
                <c:pt idx="4802">
                  <c:v>0.56573399027217586</c:v>
                </c:pt>
                <c:pt idx="4803">
                  <c:v>0.41080739725191517</c:v>
                </c:pt>
                <c:pt idx="4804">
                  <c:v>0.25556109707073094</c:v>
                </c:pt>
                <c:pt idx="4805">
                  <c:v>0.10010620895086383</c:v>
                </c:pt>
                <c:pt idx="4806">
                  <c:v>-5.5445383834524034E-2</c:v>
                </c:pt>
                <c:pt idx="4807">
                  <c:v>-0.21098184000399003</c:v>
                </c:pt>
                <c:pt idx="4808">
                  <c:v>-0.36639071991502881</c:v>
                </c:pt>
                <c:pt idx="4809">
                  <c:v>-0.52155977548004484</c:v>
                </c:pt>
                <c:pt idx="4810">
                  <c:v>-0.67638086725026869</c:v>
                </c:pt>
                <c:pt idx="4811">
                  <c:v>-0.83073981727738577</c:v>
                </c:pt>
                <c:pt idx="4812">
                  <c:v>-0.98452512783157298</c:v>
                </c:pt>
                <c:pt idx="4813">
                  <c:v>-1.1376279424513873</c:v>
                </c:pt>
                <c:pt idx="4814">
                  <c:v>-1.2899400045707183</c:v>
                </c:pt>
                <c:pt idx="4815">
                  <c:v>-1.4413500571001909</c:v>
                </c:pt>
                <c:pt idx="4816">
                  <c:v>-1.5917469792288923</c:v>
                </c:pt>
                <c:pt idx="4817">
                  <c:v>-1.7410213792310731</c:v>
                </c:pt>
                <c:pt idx="4818">
                  <c:v>-1.8890660359934055</c:v>
                </c:pt>
                <c:pt idx="4819">
                  <c:v>-2.0357761855221743</c:v>
                </c:pt>
                <c:pt idx="4820">
                  <c:v>-2.1810485517749942</c:v>
                </c:pt>
                <c:pt idx="4821">
                  <c:v>-2.3247777745727731</c:v>
                </c:pt>
                <c:pt idx="4822">
                  <c:v>-2.4668595374420068</c:v>
                </c:pt>
                <c:pt idx="4823">
                  <c:v>-2.6071921203461925</c:v>
                </c:pt>
                <c:pt idx="4824">
                  <c:v>-2.745675669594009</c:v>
                </c:pt>
                <c:pt idx="4825">
                  <c:v>-2.8822088235002856</c:v>
                </c:pt>
                <c:pt idx="4826">
                  <c:v>-3.0166919857642438</c:v>
                </c:pt>
                <c:pt idx="4827">
                  <c:v>-3.149028966864436</c:v>
                </c:pt>
                <c:pt idx="4828">
                  <c:v>-3.2791251784605553</c:v>
                </c:pt>
                <c:pt idx="4829">
                  <c:v>-3.4068828752734972</c:v>
                </c:pt>
                <c:pt idx="4830">
                  <c:v>-3.5322136455618942</c:v>
                </c:pt>
                <c:pt idx="4831">
                  <c:v>-3.6550294406905541</c:v>
                </c:pt>
                <c:pt idx="4832">
                  <c:v>-3.775238298115021</c:v>
                </c:pt>
                <c:pt idx="4833">
                  <c:v>-3.8927567791628288</c:v>
                </c:pt>
                <c:pt idx="4834">
                  <c:v>-4.0074996692520992</c:v>
                </c:pt>
                <c:pt idx="4835">
                  <c:v>-4.1193827803173102</c:v>
                </c:pt>
                <c:pt idx="4836">
                  <c:v>-4.2283232452127075</c:v>
                </c:pt>
                <c:pt idx="4837">
                  <c:v>-4.3342456526892539</c:v>
                </c:pt>
                <c:pt idx="4838">
                  <c:v>-4.4370748822033717</c:v>
                </c:pt>
                <c:pt idx="4839">
                  <c:v>-4.536733114409973</c:v>
                </c:pt>
                <c:pt idx="4840">
                  <c:v>-4.6331524420942403</c:v>
                </c:pt>
                <c:pt idx="4841">
                  <c:v>-4.7262635255236676</c:v>
                </c:pt>
                <c:pt idx="4842">
                  <c:v>-4.8159969930473085</c:v>
                </c:pt>
                <c:pt idx="4843">
                  <c:v>-4.9022906778729629</c:v>
                </c:pt>
                <c:pt idx="4844">
                  <c:v>-4.985081212753518</c:v>
                </c:pt>
                <c:pt idx="4845">
                  <c:v>-5.0643081484321524</c:v>
                </c:pt>
                <c:pt idx="4846">
                  <c:v>-5.1399132872580671</c:v>
                </c:pt>
                <c:pt idx="4847">
                  <c:v>-5.2118432290843666</c:v>
                </c:pt>
                <c:pt idx="4848">
                  <c:v>-5.2800463959864175</c:v>
                </c:pt>
                <c:pt idx="4849">
                  <c:v>-5.3444728857008652</c:v>
                </c:pt>
                <c:pt idx="4850">
                  <c:v>-5.4050780810684591</c:v>
                </c:pt>
                <c:pt idx="4851">
                  <c:v>-5.4618196929100726</c:v>
                </c:pt>
                <c:pt idx="4852">
                  <c:v>-5.5146564854900655</c:v>
                </c:pt>
                <c:pt idx="4853">
                  <c:v>-5.5635482526736073</c:v>
                </c:pt>
                <c:pt idx="4854">
                  <c:v>-5.6084582232452318</c:v>
                </c:pt>
                <c:pt idx="4855">
                  <c:v>-5.6493583633276394</c:v>
                </c:pt>
                <c:pt idx="4856">
                  <c:v>-5.6862173450770737</c:v>
                </c:pt>
                <c:pt idx="4857">
                  <c:v>-5.719007656625692</c:v>
                </c:pt>
                <c:pt idx="4858">
                  <c:v>-5.7477062846141385</c:v>
                </c:pt>
                <c:pt idx="4859">
                  <c:v>-5.7722951689229598</c:v>
                </c:pt>
                <c:pt idx="4860">
                  <c:v>-5.7927532048376911</c:v>
                </c:pt>
                <c:pt idx="4861">
                  <c:v>-5.8090672456625354</c:v>
                </c:pt>
                <c:pt idx="4862">
                  <c:v>-5.8212262881564083</c:v>
                </c:pt>
                <c:pt idx="4863">
                  <c:v>-5.8292236161399513</c:v>
                </c:pt>
                <c:pt idx="4864">
                  <c:v>-5.8330500052669727</c:v>
                </c:pt>
                <c:pt idx="4865">
                  <c:v>-5.8327048479041466</c:v>
                </c:pt>
                <c:pt idx="4866">
                  <c:v>-5.8281892760788319</c:v>
                </c:pt>
                <c:pt idx="4867">
                  <c:v>-5.8195058071798957</c:v>
                </c:pt>
                <c:pt idx="4868">
                  <c:v>-5.8066582696752063</c:v>
                </c:pt>
                <c:pt idx="4869">
                  <c:v>-5.7896601923960462</c:v>
                </c:pt>
                <c:pt idx="4870">
                  <c:v>-5.7685230600533846</c:v>
                </c:pt>
                <c:pt idx="4871">
                  <c:v>-5.7432599660172778</c:v>
                </c:pt>
                <c:pt idx="4872">
                  <c:v>-5.7138882927563577</c:v>
                </c:pt>
                <c:pt idx="4873">
                  <c:v>-5.6804302079119671</c:v>
                </c:pt>
                <c:pt idx="4874">
                  <c:v>-5.6429118571831802</c:v>
                </c:pt>
                <c:pt idx="4875">
                  <c:v>-5.6013598904318176</c:v>
                </c:pt>
                <c:pt idx="4876">
                  <c:v>-5.5558046154931571</c:v>
                </c:pt>
                <c:pt idx="4877">
                  <c:v>-5.5062803954615687</c:v>
                </c:pt>
                <c:pt idx="4878">
                  <c:v>-5.452822329165401</c:v>
                </c:pt>
                <c:pt idx="4879">
                  <c:v>-5.3954683975782434</c:v>
                </c:pt>
                <c:pt idx="4880">
                  <c:v>-5.3342585414106614</c:v>
                </c:pt>
                <c:pt idx="4881">
                  <c:v>-5.2692395054830241</c:v>
                </c:pt>
                <c:pt idx="4882">
                  <c:v>-5.2004561579817397</c:v>
                </c:pt>
                <c:pt idx="4883">
                  <c:v>-5.1279576590238323</c:v>
                </c:pt>
                <c:pt idx="4884">
                  <c:v>-5.0518005665907673</c:v>
                </c:pt>
                <c:pt idx="4885">
                  <c:v>-4.9720364251894322</c:v>
                </c:pt>
                <c:pt idx="4886">
                  <c:v>-4.888723363092951</c:v>
                </c:pt>
                <c:pt idx="4887">
                  <c:v>-4.8019249670179995</c:v>
                </c:pt>
                <c:pt idx="4888">
                  <c:v>-4.7117022072184733</c:v>
                </c:pt>
                <c:pt idx="4889">
                  <c:v>-4.618118501697837</c:v>
                </c:pt>
                <c:pt idx="4890">
                  <c:v>-4.5212401203378949</c:v>
                </c:pt>
                <c:pt idx="4891">
                  <c:v>-4.4211400697903818</c:v>
                </c:pt>
                <c:pt idx="4892">
                  <c:v>-4.3178869253845109</c:v>
                </c:pt>
                <c:pt idx="4893">
                  <c:v>-4.2115565433731561</c:v>
                </c:pt>
                <c:pt idx="4894">
                  <c:v>-4.1022298259322136</c:v>
                </c:pt>
                <c:pt idx="4895">
                  <c:v>-3.9899820713902545</c:v>
                </c:pt>
                <c:pt idx="4896">
                  <c:v>-3.8748946637841954</c:v>
                </c:pt>
                <c:pt idx="4897">
                  <c:v>-3.7570515298643357</c:v>
                </c:pt>
                <c:pt idx="4898">
                  <c:v>-3.6365366892993318</c:v>
                </c:pt>
                <c:pt idx="4899">
                  <c:v>-3.5134351707246578</c:v>
                </c:pt>
                <c:pt idx="4900">
                  <c:v>-3.3878366237237083</c:v>
                </c:pt>
                <c:pt idx="4901">
                  <c:v>-3.2598323062653844</c:v>
                </c:pt>
                <c:pt idx="4902">
                  <c:v>-3.1295137010909477</c:v>
                </c:pt>
                <c:pt idx="4903">
                  <c:v>-2.9969734457853527</c:v>
                </c:pt>
                <c:pt idx="4904">
                  <c:v>-2.8623089157560333</c:v>
                </c:pt>
                <c:pt idx="4905">
                  <c:v>-2.72561914851488</c:v>
                </c:pt>
                <c:pt idx="4906">
                  <c:v>-2.587003373174122</c:v>
                </c:pt>
                <c:pt idx="4907">
                  <c:v>-2.4465607324439511</c:v>
                </c:pt>
                <c:pt idx="4908">
                  <c:v>-2.3043901803493791</c:v>
                </c:pt>
                <c:pt idx="4909">
                  <c:v>-2.1605916371208362</c:v>
                </c:pt>
                <c:pt idx="4910">
                  <c:v>-2.0152697320599273</c:v>
                </c:pt>
                <c:pt idx="4911">
                  <c:v>-1.8685308188307033</c:v>
                </c:pt>
                <c:pt idx="4912">
                  <c:v>-1.7204804214819336</c:v>
                </c:pt>
                <c:pt idx="4913">
                  <c:v>-1.5712217784120484</c:v>
                </c:pt>
                <c:pt idx="4914">
                  <c:v>-1.4208653201537531</c:v>
                </c:pt>
                <c:pt idx="4915">
                  <c:v>-1.2695190219387882</c:v>
                </c:pt>
                <c:pt idx="4916">
                  <c:v>-1.1172910791769801</c:v>
                </c:pt>
                <c:pt idx="4917">
                  <c:v>-0.96429080894502461</c:v>
                </c:pt>
                <c:pt idx="4918">
                  <c:v>-0.81062787439353168</c:v>
                </c:pt>
                <c:pt idx="4919">
                  <c:v>-0.65641302418408398</c:v>
                </c:pt>
                <c:pt idx="4920">
                  <c:v>-0.50175706928713892</c:v>
                </c:pt>
                <c:pt idx="4921">
                  <c:v>-0.34677059457730852</c:v>
                </c:pt>
                <c:pt idx="4922">
                  <c:v>-0.19156477126939528</c:v>
                </c:pt>
                <c:pt idx="4923">
                  <c:v>-3.6251376726837349E-2</c:v>
                </c:pt>
                <c:pt idx="4924">
                  <c:v>0.11905818748254521</c:v>
                </c:pt>
                <c:pt idx="4925">
                  <c:v>0.274252976932365</c:v>
                </c:pt>
                <c:pt idx="4926">
                  <c:v>0.42922156210192414</c:v>
                </c:pt>
                <c:pt idx="4927">
                  <c:v>0.58385283382937458</c:v>
                </c:pt>
                <c:pt idx="4928">
                  <c:v>0.73803536212977561</c:v>
                </c:pt>
                <c:pt idx="4929">
                  <c:v>0.89165818504275585</c:v>
                </c:pt>
                <c:pt idx="4930">
                  <c:v>1.0446147244105162</c:v>
                </c:pt>
                <c:pt idx="4931">
                  <c:v>1.1967926371968463</c:v>
                </c:pt>
                <c:pt idx="4932">
                  <c:v>1.3480825324274857</c:v>
                </c:pt>
                <c:pt idx="4933">
                  <c:v>1.4983779302291496</c:v>
                </c:pt>
                <c:pt idx="4934">
                  <c:v>1.6475732182138461</c:v>
                </c:pt>
                <c:pt idx="4935">
                  <c:v>1.7955600485886121</c:v>
                </c:pt>
                <c:pt idx="4936">
                  <c:v>1.942230472258301</c:v>
                </c:pt>
                <c:pt idx="4937">
                  <c:v>2.087478528708854</c:v>
                </c:pt>
                <c:pt idx="4938">
                  <c:v>2.2312006843892771</c:v>
                </c:pt>
                <c:pt idx="4939">
                  <c:v>2.3732961158545769</c:v>
                </c:pt>
                <c:pt idx="4940">
                  <c:v>2.513665737016971</c:v>
                </c:pt>
                <c:pt idx="4941">
                  <c:v>2.6522086232650164</c:v>
                </c:pt>
                <c:pt idx="4942">
                  <c:v>2.7888251353034161</c:v>
                </c:pt>
                <c:pt idx="4943">
                  <c:v>2.9234184676768655</c:v>
                </c:pt>
                <c:pt idx="4944">
                  <c:v>3.0558939142678399</c:v>
                </c:pt>
                <c:pt idx="4945">
                  <c:v>3.1861554893500168</c:v>
                </c:pt>
                <c:pt idx="4946">
                  <c:v>3.3141091961648121</c:v>
                </c:pt>
                <c:pt idx="4947">
                  <c:v>3.4396646633248964</c:v>
                </c:pt>
                <c:pt idx="4948">
                  <c:v>3.5627333340398817</c:v>
                </c:pt>
                <c:pt idx="4949">
                  <c:v>3.6832237026392627</c:v>
                </c:pt>
                <c:pt idx="4950">
                  <c:v>3.8010537995164855</c:v>
                </c:pt>
                <c:pt idx="4951">
                  <c:v>3.9161422149936231</c:v>
                </c:pt>
                <c:pt idx="4952">
                  <c:v>4.0284038164368363</c:v>
                </c:pt>
                <c:pt idx="4953">
                  <c:v>4.1377621800075666</c:v>
                </c:pt>
                <c:pt idx="4954">
                  <c:v>4.2441392846956916</c:v>
                </c:pt>
                <c:pt idx="4955">
                  <c:v>4.3474583084102028</c:v>
                </c:pt>
                <c:pt idx="4956">
                  <c:v>4.4476439159031242</c:v>
                </c:pt>
                <c:pt idx="4957">
                  <c:v>4.5446283871283288</c:v>
                </c:pt>
                <c:pt idx="4958">
                  <c:v>4.6383444452993938</c:v>
                </c:pt>
                <c:pt idx="4959">
                  <c:v>4.7287222605048393</c:v>
                </c:pt>
                <c:pt idx="4960">
                  <c:v>4.8157020536413722</c:v>
                </c:pt>
                <c:pt idx="4961">
                  <c:v>4.8992227446523859</c:v>
                </c:pt>
                <c:pt idx="4962">
                  <c:v>4.9792233459055986</c:v>
                </c:pt>
                <c:pt idx="4963">
                  <c:v>5.0556501916459426</c:v>
                </c:pt>
                <c:pt idx="4964">
                  <c:v>5.1284485252622751</c:v>
                </c:pt>
                <c:pt idx="4965">
                  <c:v>5.1975666102232569</c:v>
                </c:pt>
                <c:pt idx="4966">
                  <c:v>5.2629550561011316</c:v>
                </c:pt>
                <c:pt idx="4967">
                  <c:v>5.3245693568015717</c:v>
                </c:pt>
                <c:pt idx="4968">
                  <c:v>5.3823669075443226</c:v>
                </c:pt>
                <c:pt idx="4969">
                  <c:v>5.4363068505017758</c:v>
                </c:pt>
                <c:pt idx="4970">
                  <c:v>5.4863536763854608</c:v>
                </c:pt>
                <c:pt idx="4971">
                  <c:v>5.5324742594163752</c:v>
                </c:pt>
                <c:pt idx="4972">
                  <c:v>5.5746365748405671</c:v>
                </c:pt>
                <c:pt idx="4973">
                  <c:v>5.612809667102983</c:v>
                </c:pt>
                <c:pt idx="4974">
                  <c:v>5.6469660471542289</c:v>
                </c:pt>
                <c:pt idx="4975">
                  <c:v>5.6770869868360743</c:v>
                </c:pt>
                <c:pt idx="4976">
                  <c:v>5.7031504795283947</c:v>
                </c:pt>
                <c:pt idx="4977">
                  <c:v>5.725138342036276</c:v>
                </c:pt>
                <c:pt idx="4978">
                  <c:v>5.7430368890656736</c:v>
                </c:pt>
                <c:pt idx="4979">
                  <c:v>5.7568373799049999</c:v>
                </c:pt>
                <c:pt idx="4980">
                  <c:v>5.7665280125529055</c:v>
                </c:pt>
                <c:pt idx="4981">
                  <c:v>5.7721049183149855</c:v>
                </c:pt>
                <c:pt idx="4982">
                  <c:v>5.7735663392502969</c:v>
                </c:pt>
                <c:pt idx="4983">
                  <c:v>5.7709147638217466</c:v>
                </c:pt>
                <c:pt idx="4984">
                  <c:v>5.7641501237528159</c:v>
                </c:pt>
                <c:pt idx="4985">
                  <c:v>5.7532809110388854</c:v>
                </c:pt>
                <c:pt idx="4986">
                  <c:v>5.7383172930822415</c:v>
                </c:pt>
                <c:pt idx="4987">
                  <c:v>5.7192707506399021</c:v>
                </c:pt>
                <c:pt idx="4988">
                  <c:v>5.6961539958564167</c:v>
                </c:pt>
                <c:pt idx="4989">
                  <c:v>5.6689893539376977</c:v>
                </c:pt>
                <c:pt idx="4990">
                  <c:v>5.6377970111373887</c:v>
                </c:pt>
                <c:pt idx="4991">
                  <c:v>5.6025986600936362</c:v>
                </c:pt>
                <c:pt idx="4992">
                  <c:v>5.5634201729192458</c:v>
                </c:pt>
                <c:pt idx="4993">
                  <c:v>5.5202920900268566</c:v>
                </c:pt>
                <c:pt idx="4994">
                  <c:v>5.4732488058702007</c:v>
                </c:pt>
                <c:pt idx="4995">
                  <c:v>5.4223250880182619</c:v>
                </c:pt>
                <c:pt idx="4996">
                  <c:v>5.367559224052652</c:v>
                </c:pt>
                <c:pt idx="4997">
                  <c:v>5.3089934120641873</c:v>
                </c:pt>
                <c:pt idx="4998">
                  <c:v>5.2466704344682578</c:v>
                </c:pt>
                <c:pt idx="4999">
                  <c:v>5.180635797892263</c:v>
                </c:pt>
                <c:pt idx="5000">
                  <c:v>5.1109368043840204</c:v>
                </c:pt>
                <c:pt idx="5001">
                  <c:v>5.0376273895479811</c:v>
                </c:pt>
                <c:pt idx="5002">
                  <c:v>4.9607594357163238</c:v>
                </c:pt>
                <c:pt idx="5003">
                  <c:v>4.8803889345850813</c:v>
                </c:pt>
                <c:pt idx="5004">
                  <c:v>4.7965790873815317</c:v>
                </c:pt>
                <c:pt idx="5005">
                  <c:v>4.7093878879249944</c:v>
                </c:pt>
                <c:pt idx="5006">
                  <c:v>4.618879714439263</c:v>
                </c:pt>
                <c:pt idx="5007">
                  <c:v>4.5251241989770037</c:v>
                </c:pt>
                <c:pt idx="5008">
                  <c:v>4.4281881474411255</c:v>
                </c:pt>
                <c:pt idx="5009">
                  <c:v>4.3281405989092345</c:v>
                </c:pt>
                <c:pt idx="5010">
                  <c:v>4.2250532250634425</c:v>
                </c:pt>
                <c:pt idx="5011">
                  <c:v>4.1190042105751115</c:v>
                </c:pt>
                <c:pt idx="5012">
                  <c:v>4.0100670807021848</c:v>
                </c:pt>
                <c:pt idx="5013">
                  <c:v>3.8983224094252114</c:v>
                </c:pt>
                <c:pt idx="5014">
                  <c:v>3.7838555805394707</c:v>
                </c:pt>
                <c:pt idx="5015">
                  <c:v>3.666746134184268</c:v>
                </c:pt>
                <c:pt idx="5016">
                  <c:v>3.5470794529075396</c:v>
                </c:pt>
                <c:pt idx="5017">
                  <c:v>3.4249432153927013</c:v>
                </c:pt>
                <c:pt idx="5018">
                  <c:v>3.3004249436000741</c:v>
                </c:pt>
                <c:pt idx="5019">
                  <c:v>3.1736129159698772</c:v>
                </c:pt>
                <c:pt idx="5020">
                  <c:v>3.0445997767774715</c:v>
                </c:pt>
                <c:pt idx="5021">
                  <c:v>2.91347952116721</c:v>
                </c:pt>
                <c:pt idx="5022">
                  <c:v>2.7803461093595252</c:v>
                </c:pt>
                <c:pt idx="5023">
                  <c:v>2.6452943947684404</c:v>
                </c:pt>
                <c:pt idx="5024">
                  <c:v>2.5084237052530791</c:v>
                </c:pt>
                <c:pt idx="5025">
                  <c:v>2.3698347659016337</c:v>
                </c:pt>
                <c:pt idx="5026">
                  <c:v>2.2296282272584604</c:v>
                </c:pt>
                <c:pt idx="5027">
                  <c:v>2.0879043862835149</c:v>
                </c:pt>
                <c:pt idx="5028">
                  <c:v>1.9447630832627518</c:v>
                </c:pt>
                <c:pt idx="5029">
                  <c:v>1.8003048561234622</c:v>
                </c:pt>
                <c:pt idx="5030">
                  <c:v>1.6546346829577936</c:v>
                </c:pt>
                <c:pt idx="5031">
                  <c:v>1.5078589972032337</c:v>
                </c:pt>
                <c:pt idx="5032">
                  <c:v>1.3600831337868904</c:v>
                </c:pt>
                <c:pt idx="5033">
                  <c:v>1.2114098734445511</c:v>
                </c:pt>
                <c:pt idx="5034">
                  <c:v>1.0619489210904205</c:v>
                </c:pt>
                <c:pt idx="5035">
                  <c:v>0.91180725919814354</c:v>
                </c:pt>
                <c:pt idx="5036">
                  <c:v>0.76109182432617262</c:v>
                </c:pt>
                <c:pt idx="5037">
                  <c:v>0.60991040988183765</c:v>
                </c:pt>
                <c:pt idx="5038">
                  <c:v>0.45837089203061765</c:v>
                </c:pt>
                <c:pt idx="5039">
                  <c:v>0.30658197086263211</c:v>
                </c:pt>
                <c:pt idx="5040">
                  <c:v>0.15465214914417899</c:v>
                </c:pt>
                <c:pt idx="5041">
                  <c:v>2.6894460886399646E-3</c:v>
                </c:pt>
                <c:pt idx="5042">
                  <c:v>-0.14919778781011878</c:v>
                </c:pt>
                <c:pt idx="5043">
                  <c:v>-0.30090084835431141</c:v>
                </c:pt>
                <c:pt idx="5044">
                  <c:v>-0.45231165675482488</c:v>
                </c:pt>
                <c:pt idx="5045">
                  <c:v>-0.60332283793288377</c:v>
                </c:pt>
                <c:pt idx="5046">
                  <c:v>-0.75382677502834194</c:v>
                </c:pt>
                <c:pt idx="5047">
                  <c:v>-0.90371641139010894</c:v>
                </c:pt>
                <c:pt idx="5048">
                  <c:v>-1.0528846057265564</c:v>
                </c:pt>
                <c:pt idx="5049">
                  <c:v>-1.2012249170842306</c:v>
                </c:pt>
                <c:pt idx="5050">
                  <c:v>-1.3486355165593586</c:v>
                </c:pt>
                <c:pt idx="5051">
                  <c:v>-1.4950090343561184</c:v>
                </c:pt>
                <c:pt idx="5052">
                  <c:v>-1.640241272275988</c:v>
                </c:pt>
                <c:pt idx="5053">
                  <c:v>-1.7842311581195076</c:v>
                </c:pt>
                <c:pt idx="5054">
                  <c:v>-1.9268786972509078</c:v>
                </c:pt>
                <c:pt idx="5055">
                  <c:v>-2.068081364710745</c:v>
                </c:pt>
                <c:pt idx="5056">
                  <c:v>-2.2077372341476504</c:v>
                </c:pt>
                <c:pt idx="5057">
                  <c:v>-2.345746562361898</c:v>
                </c:pt>
                <c:pt idx="5058">
                  <c:v>-2.4820122221836729</c:v>
                </c:pt>
                <c:pt idx="5059">
                  <c:v>-2.6164399799525717</c:v>
                </c:pt>
                <c:pt idx="5060">
                  <c:v>-2.7489375169517634</c:v>
                </c:pt>
                <c:pt idx="5061">
                  <c:v>-2.8794108475604161</c:v>
                </c:pt>
                <c:pt idx="5062">
                  <c:v>-3.0077674369830332</c:v>
                </c:pt>
                <c:pt idx="5063">
                  <c:v>-3.1339177435244392</c:v>
                </c:pt>
                <c:pt idx="5064">
                  <c:v>-3.2577744777056004</c:v>
                </c:pt>
                <c:pt idx="5065">
                  <c:v>-3.3792492168076169</c:v>
                </c:pt>
                <c:pt idx="5066">
                  <c:v>-3.49825566681724</c:v>
                </c:pt>
                <c:pt idx="5067">
                  <c:v>-3.6147112920833209</c:v>
                </c:pt>
                <c:pt idx="5068">
                  <c:v>-3.7285354976855682</c:v>
                </c:pt>
                <c:pt idx="5069">
                  <c:v>-3.839644858996603</c:v>
                </c:pt>
                <c:pt idx="5070">
                  <c:v>-3.9479655995668295</c:v>
                </c:pt>
                <c:pt idx="5071">
                  <c:v>-4.0534246078388616</c:v>
                </c:pt>
                <c:pt idx="5072">
                  <c:v>-4.1559451470265918</c:v>
                </c:pt>
                <c:pt idx="5073">
                  <c:v>-4.2554592795507533</c:v>
                </c:pt>
                <c:pt idx="5074">
                  <c:v>-4.3518975536843589</c:v>
                </c:pt>
                <c:pt idx="5075">
                  <c:v>-4.4451917921884583</c:v>
                </c:pt>
                <c:pt idx="5076">
                  <c:v>-4.5352753727213404</c:v>
                </c:pt>
                <c:pt idx="5077">
                  <c:v>-4.6220893486296903</c:v>
                </c:pt>
                <c:pt idx="5078">
                  <c:v>-4.705575269391181</c:v>
                </c:pt>
                <c:pt idx="5079">
                  <c:v>-4.7856721765752246</c:v>
                </c:pt>
                <c:pt idx="5080">
                  <c:v>-4.8623292000870659</c:v>
                </c:pt>
                <c:pt idx="5081">
                  <c:v>-4.9354941986909475</c:v>
                </c:pt>
                <c:pt idx="5082">
                  <c:v>-5.0051151456517147</c:v>
                </c:pt>
                <c:pt idx="5083">
                  <c:v>-5.0711473504385491</c:v>
                </c:pt>
                <c:pt idx="5084">
                  <c:v>-5.1335450382351313</c:v>
                </c:pt>
                <c:pt idx="5085">
                  <c:v>-5.1922654531191732</c:v>
                </c:pt>
                <c:pt idx="5086">
                  <c:v>-5.2472681763363296</c:v>
                </c:pt>
                <c:pt idx="5087">
                  <c:v>-5.2985176567931429</c:v>
                </c:pt>
                <c:pt idx="5088">
                  <c:v>-5.3459802203209872</c:v>
                </c:pt>
                <c:pt idx="5089">
                  <c:v>-5.3896239076241876</c:v>
                </c:pt>
                <c:pt idx="5090">
                  <c:v>-5.4294220682094094</c:v>
                </c:pt>
                <c:pt idx="5091">
                  <c:v>-5.465350387738483</c:v>
                </c:pt>
                <c:pt idx="5092">
                  <c:v>-5.4973855979727393</c:v>
                </c:pt>
                <c:pt idx="5093">
                  <c:v>-5.5255054374285111</c:v>
                </c:pt>
                <c:pt idx="5094">
                  <c:v>-5.5496910412246399</c:v>
                </c:pt>
                <c:pt idx="5095">
                  <c:v>-5.5699322280743386</c:v>
                </c:pt>
                <c:pt idx="5096">
                  <c:v>-5.5862154536106328</c:v>
                </c:pt>
                <c:pt idx="5097">
                  <c:v>-5.5985309050299454</c:v>
                </c:pt>
                <c:pt idx="5098">
                  <c:v>-5.6068731684088684</c:v>
                </c:pt>
                <c:pt idx="5099">
                  <c:v>-5.6112416683171062</c:v>
                </c:pt>
                <c:pt idx="5100">
                  <c:v>-5.6116326549735742</c:v>
                </c:pt>
                <c:pt idx="5101">
                  <c:v>-5.6080501919736454</c:v>
                </c:pt>
                <c:pt idx="5102">
                  <c:v>-5.6005003269746441</c:v>
                </c:pt>
                <c:pt idx="5103">
                  <c:v>-5.5889932206995239</c:v>
                </c:pt>
                <c:pt idx="5104">
                  <c:v>-5.5735363372663516</c:v>
                </c:pt>
                <c:pt idx="5105">
                  <c:v>-5.5541455547981391</c:v>
                </c:pt>
                <c:pt idx="5106">
                  <c:v>-5.5308382742866451</c:v>
                </c:pt>
                <c:pt idx="5107">
                  <c:v>-5.503633051405509</c:v>
                </c:pt>
                <c:pt idx="5108">
                  <c:v>-5.4725495085494948</c:v>
                </c:pt>
                <c:pt idx="5109">
                  <c:v>-5.4376167106611506</c:v>
                </c:pt>
                <c:pt idx="5110">
                  <c:v>-5.3988614075211547</c:v>
                </c:pt>
                <c:pt idx="5111">
                  <c:v>-5.3563116735455587</c:v>
                </c:pt>
                <c:pt idx="5112">
                  <c:v>-5.3099995754967093</c:v>
                </c:pt>
                <c:pt idx="5113">
                  <c:v>-5.259961656095002</c:v>
                </c:pt>
                <c:pt idx="5114">
                  <c:v>-5.206238114716025</c:v>
                </c:pt>
                <c:pt idx="5115">
                  <c:v>-5.1488693215946917</c:v>
                </c:pt>
                <c:pt idx="5116">
                  <c:v>-5.087898960030782</c:v>
                </c:pt>
                <c:pt idx="5117">
                  <c:v>-5.0233744123751602</c:v>
                </c:pt>
                <c:pt idx="5118">
                  <c:v>-4.955343429521025</c:v>
                </c:pt>
                <c:pt idx="5119">
                  <c:v>-4.8838562666560605</c:v>
                </c:pt>
                <c:pt idx="5120">
                  <c:v>-4.8089647505286122</c:v>
                </c:pt>
                <c:pt idx="5121">
                  <c:v>-4.7307271138374869</c:v>
                </c:pt>
                <c:pt idx="5122">
                  <c:v>-4.649199304855828</c:v>
                </c:pt>
                <c:pt idx="5123">
                  <c:v>-4.5644411467219852</c:v>
                </c:pt>
                <c:pt idx="5124">
                  <c:v>-4.4765194344663763</c:v>
                </c:pt>
                <c:pt idx="5125">
                  <c:v>-4.385495515139235</c:v>
                </c:pt>
                <c:pt idx="5126">
                  <c:v>-4.2914368768993842</c:v>
                </c:pt>
                <c:pt idx="5127">
                  <c:v>-4.1944160159273123</c:v>
                </c:pt>
                <c:pt idx="5128">
                  <c:v>-4.0945023541487817</c:v>
                </c:pt>
                <c:pt idx="5129">
                  <c:v>-3.9917672964774535</c:v>
                </c:pt>
                <c:pt idx="5130">
                  <c:v>-3.8862846283801402</c:v>
                </c:pt>
                <c:pt idx="5131">
                  <c:v>-3.7781343946162154</c:v>
                </c:pt>
                <c:pt idx="5132">
                  <c:v>-3.6673917254091717</c:v>
                </c:pt>
                <c:pt idx="5133">
                  <c:v>-3.5541385433784565</c:v>
                </c:pt>
                <c:pt idx="5134">
                  <c:v>-3.438461323649451</c:v>
                </c:pt>
                <c:pt idx="5135">
                  <c:v>-3.3204404396231442</c:v>
                </c:pt>
                <c:pt idx="5136">
                  <c:v>-3.2001618485049175</c:v>
                </c:pt>
                <c:pt idx="5137">
                  <c:v>-3.077713544718327</c:v>
                </c:pt>
                <c:pt idx="5138">
                  <c:v>-2.9531831069580137</c:v>
                </c:pt>
                <c:pt idx="5139">
                  <c:v>-2.8266586115270322</c:v>
                </c:pt>
                <c:pt idx="5140">
                  <c:v>-2.6982322420503326</c:v>
                </c:pt>
                <c:pt idx="5141">
                  <c:v>-2.5679972750894797</c:v>
                </c:pt>
                <c:pt idx="5142">
                  <c:v>-2.4360466951525823</c:v>
                </c:pt>
                <c:pt idx="5143">
                  <c:v>-2.3024741238364972</c:v>
                </c:pt>
                <c:pt idx="5144">
                  <c:v>-2.1673774023227153</c:v>
                </c:pt>
                <c:pt idx="5145">
                  <c:v>-2.0308555156255137</c:v>
                </c:pt>
                <c:pt idx="5146">
                  <c:v>-1.8930071225001293</c:v>
                </c:pt>
                <c:pt idx="5147">
                  <c:v>-1.75393027829996</c:v>
                </c:pt>
                <c:pt idx="5148">
                  <c:v>-1.6137223339985272</c:v>
                </c:pt>
                <c:pt idx="5149">
                  <c:v>-1.4724810928291328</c:v>
                </c:pt>
                <c:pt idx="5150">
                  <c:v>-1.3303085553421117</c:v>
                </c:pt>
                <c:pt idx="5151">
                  <c:v>-1.1873079373277937</c:v>
                </c:pt>
                <c:pt idx="5152">
                  <c:v>-1.043581118907821</c:v>
                </c:pt>
                <c:pt idx="5153">
                  <c:v>-0.89922719200381263</c:v>
                </c:pt>
                <c:pt idx="5154">
                  <c:v>-0.75435194205709966</c:v>
                </c:pt>
                <c:pt idx="5155">
                  <c:v>-0.60905820495575347</c:v>
                </c:pt>
                <c:pt idx="5156">
                  <c:v>-0.46344854729982216</c:v>
                </c:pt>
                <c:pt idx="5157">
                  <c:v>-0.31762617309519825</c:v>
                </c:pt>
                <c:pt idx="5158">
                  <c:v>-0.17169415377952368</c:v>
                </c:pt>
                <c:pt idx="5159">
                  <c:v>-2.5756173688191209E-2</c:v>
                </c:pt>
                <c:pt idx="5160">
                  <c:v>0.12008448671607361</c:v>
                </c:pt>
                <c:pt idx="5161">
                  <c:v>0.26572523241809493</c:v>
                </c:pt>
                <c:pt idx="5162">
                  <c:v>0.41106333419276991</c:v>
                </c:pt>
                <c:pt idx="5163">
                  <c:v>0.55599590119006459</c:v>
                </c:pt>
                <c:pt idx="5164">
                  <c:v>0.7004208548946379</c:v>
                </c:pt>
                <c:pt idx="5165">
                  <c:v>0.84423700211584762</c:v>
                </c:pt>
                <c:pt idx="5166">
                  <c:v>0.98734308403235116</c:v>
                </c:pt>
                <c:pt idx="5167">
                  <c:v>1.1296385725701741</c:v>
                </c:pt>
                <c:pt idx="5168">
                  <c:v>1.2710230197975154</c:v>
                </c:pt>
                <c:pt idx="5169">
                  <c:v>1.4113968370101355</c:v>
                </c:pt>
                <c:pt idx="5170">
                  <c:v>1.5506652004160588</c:v>
                </c:pt>
                <c:pt idx="5171">
                  <c:v>1.6887278920398923</c:v>
                </c:pt>
                <c:pt idx="5172">
                  <c:v>1.8254880059355771</c:v>
                </c:pt>
                <c:pt idx="5173">
                  <c:v>1.9608518961948729</c:v>
                </c:pt>
                <c:pt idx="5174">
                  <c:v>2.094727122007976</c:v>
                </c:pt>
                <c:pt idx="5175">
                  <c:v>2.2270188331658667</c:v>
                </c:pt>
                <c:pt idx="5176">
                  <c:v>2.3576328922829273</c:v>
                </c:pt>
                <c:pt idx="5177">
                  <c:v>2.4864774525371778</c:v>
                </c:pt>
                <c:pt idx="5178">
                  <c:v>2.6134633836571166</c:v>
                </c:pt>
                <c:pt idx="5179">
                  <c:v>2.7385045424284864</c:v>
                </c:pt>
                <c:pt idx="5180">
                  <c:v>2.8615167870793061</c:v>
                </c:pt>
                <c:pt idx="5181">
                  <c:v>2.9824143883140595</c:v>
                </c:pt>
                <c:pt idx="5182">
                  <c:v>3.1011131398608822</c:v>
                </c:pt>
                <c:pt idx="5183">
                  <c:v>3.2175318935073651</c:v>
                </c:pt>
                <c:pt idx="5184">
                  <c:v>3.3315918109264038</c:v>
                </c:pt>
                <c:pt idx="5185">
                  <c:v>3.44321297088536</c:v>
                </c:pt>
                <c:pt idx="5186">
                  <c:v>3.5523176238185985</c:v>
                </c:pt>
                <c:pt idx="5187">
                  <c:v>3.6588318140793179</c:v>
                </c:pt>
                <c:pt idx="5188">
                  <c:v>3.7626835548777562</c:v>
                </c:pt>
                <c:pt idx="5189">
                  <c:v>3.8637980503942653</c:v>
                </c:pt>
                <c:pt idx="5190">
                  <c:v>3.9621101662023057</c:v>
                </c:pt>
                <c:pt idx="5191">
                  <c:v>4.0575554385148447</c:v>
                </c:pt>
                <c:pt idx="5192">
                  <c:v>4.1500657765958886</c:v>
                </c:pt>
                <c:pt idx="5193">
                  <c:v>4.2395818797352334</c:v>
                </c:pt>
                <c:pt idx="5194">
                  <c:v>4.3260429164463607</c:v>
                </c:pt>
                <c:pt idx="5195">
                  <c:v>4.4093893056740656</c:v>
                </c:pt>
                <c:pt idx="5196">
                  <c:v>4.4895629898019331</c:v>
                </c:pt>
                <c:pt idx="5197">
                  <c:v>4.56651354807373</c:v>
                </c:pt>
                <c:pt idx="5198">
                  <c:v>4.6401910097054255</c:v>
                </c:pt>
                <c:pt idx="5199">
                  <c:v>4.7105428425598719</c:v>
                </c:pt>
                <c:pt idx="5200">
                  <c:v>4.7775265421567852</c:v>
                </c:pt>
                <c:pt idx="5201">
                  <c:v>4.8410982650185694</c:v>
                </c:pt>
                <c:pt idx="5202">
                  <c:v>4.9012142071988656</c:v>
                </c:pt>
                <c:pt idx="5203">
                  <c:v>4.9578378189426013</c:v>
                </c:pt>
                <c:pt idx="5204">
                  <c:v>5.0109313772282418</c:v>
                </c:pt>
                <c:pt idx="5205">
                  <c:v>5.0604600820615193</c:v>
                </c:pt>
                <c:pt idx="5206">
                  <c:v>5.1063913679505992</c:v>
                </c:pt>
                <c:pt idx="5207">
                  <c:v>5.1486974276942146</c:v>
                </c:pt>
                <c:pt idx="5208">
                  <c:v>5.1873522150396205</c:v>
                </c:pt>
                <c:pt idx="5209">
                  <c:v>5.2223312761296645</c:v>
                </c:pt>
                <c:pt idx="5210">
                  <c:v>5.253615337041432</c:v>
                </c:pt>
                <c:pt idx="5211">
                  <c:v>5.2811873248639252</c:v>
                </c:pt>
                <c:pt idx="5212">
                  <c:v>5.3050310714885649</c:v>
                </c:pt>
                <c:pt idx="5213">
                  <c:v>5.3251312682369827</c:v>
                </c:pt>
                <c:pt idx="5214">
                  <c:v>5.3414758498123733</c:v>
                </c:pt>
                <c:pt idx="5215">
                  <c:v>5.35406127553156</c:v>
                </c:pt>
                <c:pt idx="5216">
                  <c:v>5.3628804770318474</c:v>
                </c:pt>
                <c:pt idx="5217">
                  <c:v>5.3679299474422715</c:v>
                </c:pt>
                <c:pt idx="5218">
                  <c:v>5.3692104033785286</c:v>
                </c:pt>
                <c:pt idx="5219">
                  <c:v>5.366727219389241</c:v>
                </c:pt>
                <c:pt idx="5220">
                  <c:v>5.3604824101049315</c:v>
                </c:pt>
                <c:pt idx="5221">
                  <c:v>5.3504856131218572</c:v>
                </c:pt>
                <c:pt idx="5222">
                  <c:v>5.3367482550117522</c:v>
                </c:pt>
                <c:pt idx="5223">
                  <c:v>5.3192856758216003</c:v>
                </c:pt>
                <c:pt idx="5224">
                  <c:v>5.2981103150745126</c:v>
                </c:pt>
                <c:pt idx="5225">
                  <c:v>5.2732428182301465</c:v>
                </c:pt>
                <c:pt idx="5226">
                  <c:v>5.2447051415814574</c:v>
                </c:pt>
                <c:pt idx="5227">
                  <c:v>5.2125201802868251</c:v>
                </c:pt>
                <c:pt idx="5228">
                  <c:v>5.1767116768169537</c:v>
                </c:pt>
                <c:pt idx="5229">
                  <c:v>5.1373125933813304</c:v>
                </c:pt>
                <c:pt idx="5230">
                  <c:v>5.094353351012904</c:v>
                </c:pt>
                <c:pt idx="5231">
                  <c:v>5.0478654663571989</c:v>
                </c:pt>
                <c:pt idx="5232">
                  <c:v>4.9978842165746462</c:v>
                </c:pt>
                <c:pt idx="5233">
                  <c:v>4.9444491203460155</c:v>
                </c:pt>
                <c:pt idx="5234">
                  <c:v>4.8876031161673721</c:v>
                </c:pt>
                <c:pt idx="5235">
                  <c:v>4.8273890743581509</c:v>
                </c:pt>
                <c:pt idx="5236">
                  <c:v>4.7638529372783127</c:v>
                </c:pt>
                <c:pt idx="5237">
                  <c:v>4.697044103535938</c:v>
                </c:pt>
                <c:pt idx="5238">
                  <c:v>4.6270120959103851</c:v>
                </c:pt>
                <c:pt idx="5239">
                  <c:v>4.5538086957484438</c:v>
                </c:pt>
                <c:pt idx="5240">
                  <c:v>4.4774870090876995</c:v>
                </c:pt>
                <c:pt idx="5241">
                  <c:v>4.3981063001171723</c:v>
                </c:pt>
                <c:pt idx="5242">
                  <c:v>4.3157233000866064</c:v>
                </c:pt>
                <c:pt idx="5243">
                  <c:v>4.2303983660979441</c:v>
                </c:pt>
                <c:pt idx="5244">
                  <c:v>4.1421985778477319</c:v>
                </c:pt>
                <c:pt idx="5245">
                  <c:v>4.051185317686067</c:v>
                </c:pt>
                <c:pt idx="5246">
                  <c:v>3.957425859851682</c:v>
                </c:pt>
                <c:pt idx="5247">
                  <c:v>3.8609922377464003</c:v>
                </c:pt>
                <c:pt idx="5248">
                  <c:v>3.7619531622343048</c:v>
                </c:pt>
                <c:pt idx="5249">
                  <c:v>3.6603790796745481</c:v>
                </c:pt>
                <c:pt idx="5250">
                  <c:v>3.5563425704891509</c:v>
                </c:pt>
                <c:pt idx="5251">
                  <c:v>3.4499222291169898</c:v>
                </c:pt>
                <c:pt idx="5252">
                  <c:v>3.3411914916113075</c:v>
                </c:pt>
                <c:pt idx="5253">
                  <c:v>3.2302303442064746</c:v>
                </c:pt>
                <c:pt idx="5254">
                  <c:v>3.1171230852709146</c:v>
                </c:pt>
                <c:pt idx="5255">
                  <c:v>3.0019476731258878</c:v>
                </c:pt>
                <c:pt idx="5256">
                  <c:v>2.8847874138274863</c:v>
                </c:pt>
                <c:pt idx="5257">
                  <c:v>2.7657274170361283</c:v>
                </c:pt>
                <c:pt idx="5258">
                  <c:v>2.6448521457246472</c:v>
                </c:pt>
                <c:pt idx="5259">
                  <c:v>2.5222463323683844</c:v>
                </c:pt>
                <c:pt idx="5260">
                  <c:v>2.3979985917065956</c:v>
                </c:pt>
                <c:pt idx="5261">
                  <c:v>2.272198409596458</c:v>
                </c:pt>
                <c:pt idx="5262">
                  <c:v>2.1449347614523107</c:v>
                </c:pt>
                <c:pt idx="5263">
                  <c:v>2.01629704500239</c:v>
                </c:pt>
                <c:pt idx="5264">
                  <c:v>1.8863786665828215</c:v>
                </c:pt>
                <c:pt idx="5265">
                  <c:v>1.7552739693624835</c:v>
                </c:pt>
                <c:pt idx="5266">
                  <c:v>1.6230767674045272</c:v>
                </c:pt>
                <c:pt idx="5267">
                  <c:v>1.4898800728482691</c:v>
                </c:pt>
                <c:pt idx="5268">
                  <c:v>1.3557759994248286</c:v>
                </c:pt>
                <c:pt idx="5269">
                  <c:v>1.2208569237540727</c:v>
                </c:pt>
                <c:pt idx="5270">
                  <c:v>1.0852192352199748</c:v>
                </c:pt>
                <c:pt idx="5271">
                  <c:v>0.94896035886684549</c:v>
                </c:pt>
                <c:pt idx="5272">
                  <c:v>0.81217620961592329</c:v>
                </c:pt>
                <c:pt idx="5273">
                  <c:v>0.67495974500598521</c:v>
                </c:pt>
                <c:pt idx="5274">
                  <c:v>0.5374104523273423</c:v>
                </c:pt>
                <c:pt idx="5275">
                  <c:v>0.39962471110073783</c:v>
                </c:pt>
                <c:pt idx="5276">
                  <c:v>0.26169847902684651</c:v>
                </c:pt>
                <c:pt idx="5277">
                  <c:v>0.12372820449212613</c:v>
                </c:pt>
                <c:pt idx="5278">
                  <c:v>-1.4189937470503755E-2</c:v>
                </c:pt>
                <c:pt idx="5279">
                  <c:v>-0.151959293664233</c:v>
                </c:pt>
                <c:pt idx="5280">
                  <c:v>-0.28948374333453797</c:v>
                </c:pt>
                <c:pt idx="5281">
                  <c:v>-0.4266679734740747</c:v>
                </c:pt>
                <c:pt idx="5282">
                  <c:v>-0.56341665279341713</c:v>
                </c:pt>
                <c:pt idx="5283">
                  <c:v>-0.69963439783922876</c:v>
                </c:pt>
                <c:pt idx="5284">
                  <c:v>-0.83522674039677192</c:v>
                </c:pt>
                <c:pt idx="5285">
                  <c:v>-0.97010019383893453</c:v>
                </c:pt>
                <c:pt idx="5286">
                  <c:v>-1.1041612954514115</c:v>
                </c:pt>
                <c:pt idx="5287">
                  <c:v>-1.2373173960186126</c:v>
                </c:pt>
                <c:pt idx="5288">
                  <c:v>-1.3694760023601278</c:v>
                </c:pt>
                <c:pt idx="5289">
                  <c:v>-1.5005455494967042</c:v>
                </c:pt>
                <c:pt idx="5290">
                  <c:v>-1.6304392993614067</c:v>
                </c:pt>
                <c:pt idx="5291">
                  <c:v>-1.7590651746809767</c:v>
                </c:pt>
                <c:pt idx="5292">
                  <c:v>-1.8863344581243797</c:v>
                </c:pt>
                <c:pt idx="5293">
                  <c:v>-2.0121617332095489</c:v>
                </c:pt>
                <c:pt idx="5294">
                  <c:v>-2.1364628222329101</c:v>
                </c:pt>
                <c:pt idx="5295">
                  <c:v>-2.259151164616259</c:v>
                </c:pt>
                <c:pt idx="5296">
                  <c:v>-2.3801409319559741</c:v>
                </c:pt>
                <c:pt idx="5297">
                  <c:v>-2.4993485985786354</c:v>
                </c:pt>
                <c:pt idx="5298">
                  <c:v>-2.6166933603374423</c:v>
                </c:pt>
                <c:pt idx="5299">
                  <c:v>-2.7320973979296856</c:v>
                </c:pt>
                <c:pt idx="5300">
                  <c:v>-2.8454848840992351</c:v>
                </c:pt>
                <c:pt idx="5301">
                  <c:v>-2.9567783875013953</c:v>
                </c:pt>
                <c:pt idx="5302">
                  <c:v>-3.0659019761005113</c:v>
                </c:pt>
                <c:pt idx="5303">
                  <c:v>-3.1727827450811485</c:v>
                </c:pt>
                <c:pt idx="5304">
                  <c:v>-3.2773500615814575</c:v>
                </c:pt>
                <c:pt idx="5305">
                  <c:v>-3.3795321648474448</c:v>
                </c:pt>
                <c:pt idx="5306">
                  <c:v>-3.4792594137943533</c:v>
                </c:pt>
                <c:pt idx="5307">
                  <c:v>-3.5764659022972989</c:v>
                </c:pt>
                <c:pt idx="5308">
                  <c:v>-3.6710876272242969</c:v>
                </c:pt>
                <c:pt idx="5309">
                  <c:v>-3.7630577037052504</c:v>
                </c:pt>
                <c:pt idx="5310">
                  <c:v>-3.8523188287793144</c:v>
                </c:pt>
                <c:pt idx="5311">
                  <c:v>-3.938814283938405</c:v>
                </c:pt>
                <c:pt idx="5312">
                  <c:v>-4.0224836309152501</c:v>
                </c:pt>
                <c:pt idx="5313">
                  <c:v>-4.1032751221197215</c:v>
                </c:pt>
                <c:pt idx="5314">
                  <c:v>-4.1811353733878267</c:v>
                </c:pt>
                <c:pt idx="5315">
                  <c:v>-4.2560121388373879</c:v>
                </c:pt>
                <c:pt idx="5316">
                  <c:v>-4.327854577624163</c:v>
                </c:pt>
                <c:pt idx="5317">
                  <c:v>-4.3966193612186899</c:v>
                </c:pt>
                <c:pt idx="5318">
                  <c:v>-4.4622634804856514</c:v>
                </c:pt>
                <c:pt idx="5319">
                  <c:v>-4.5247412284428759</c:v>
                </c:pt>
                <c:pt idx="5320">
                  <c:v>-4.584016783477459</c:v>
                </c:pt>
                <c:pt idx="5321">
                  <c:v>-4.6400528370249674</c:v>
                </c:pt>
                <c:pt idx="5322">
                  <c:v>-4.6928119665627754</c:v>
                </c:pt>
                <c:pt idx="5323">
                  <c:v>-4.7422638448713617</c:v>
                </c:pt>
                <c:pt idx="5324">
                  <c:v>-4.7883768073189401</c:v>
                </c:pt>
                <c:pt idx="5325">
                  <c:v>-4.8311219430427457</c:v>
                </c:pt>
                <c:pt idx="5326">
                  <c:v>-4.8704724014615772</c:v>
                </c:pt>
                <c:pt idx="5327">
                  <c:v>-4.9064059112552396</c:v>
                </c:pt>
                <c:pt idx="5328">
                  <c:v>-4.9389017783714353</c:v>
                </c:pt>
                <c:pt idx="5329">
                  <c:v>-4.9679407129840847</c:v>
                </c:pt>
                <c:pt idx="5330">
                  <c:v>-4.9935084127083433</c:v>
                </c:pt>
                <c:pt idx="5331">
                  <c:v>-5.0155925795241547</c:v>
                </c:pt>
                <c:pt idx="5332">
                  <c:v>-5.034181619585091</c:v>
                </c:pt>
                <c:pt idx="5333">
                  <c:v>-5.0492645940406113</c:v>
                </c:pt>
                <c:pt idx="5334">
                  <c:v>-5.0608335993609037</c:v>
                </c:pt>
                <c:pt idx="5335">
                  <c:v>-5.0688890451246627</c:v>
                </c:pt>
                <c:pt idx="5336">
                  <c:v>-5.0734275984665942</c:v>
                </c:pt>
                <c:pt idx="5337">
                  <c:v>-5.0744492701769843</c:v>
                </c:pt>
                <c:pt idx="5338">
                  <c:v>-5.0719580738151349</c:v>
                </c:pt>
                <c:pt idx="5339">
                  <c:v>-5.0659624574666919</c:v>
                </c:pt>
                <c:pt idx="5340">
                  <c:v>-5.0564672833983577</c:v>
                </c:pt>
                <c:pt idx="5341">
                  <c:v>-5.043484808644239</c:v>
                </c:pt>
                <c:pt idx="5342">
                  <c:v>-5.0270288489166726</c:v>
                </c:pt>
                <c:pt idx="5343">
                  <c:v>-5.007116901207274</c:v>
                </c:pt>
                <c:pt idx="5344">
                  <c:v>-4.9837633280909426</c:v>
                </c:pt>
                <c:pt idx="5345">
                  <c:v>-4.9569904626923718</c:v>
                </c:pt>
                <c:pt idx="5346">
                  <c:v>-4.9268217122931528</c:v>
                </c:pt>
                <c:pt idx="5347">
                  <c:v>-4.8932811852794575</c:v>
                </c:pt>
                <c:pt idx="5348">
                  <c:v>-4.8563935987103477</c:v>
                </c:pt>
                <c:pt idx="5349">
                  <c:v>-4.816192650072411</c:v>
                </c:pt>
                <c:pt idx="5350">
                  <c:v>-4.7727092558994766</c:v>
                </c:pt>
                <c:pt idx="5351">
                  <c:v>-4.7259751883040968</c:v>
                </c:pt>
                <c:pt idx="5352">
                  <c:v>-4.6760257398295764</c:v>
                </c:pt>
                <c:pt idx="5353">
                  <c:v>-4.6229002046123728</c:v>
                </c:pt>
                <c:pt idx="5354">
                  <c:v>-4.5666410570409957</c:v>
                </c:pt>
                <c:pt idx="5355">
                  <c:v>-4.5072904643343712</c:v>
                </c:pt>
                <c:pt idx="5356">
                  <c:v>-4.4448934275354119</c:v>
                </c:pt>
                <c:pt idx="5357">
                  <c:v>-4.3794981666998103</c:v>
                </c:pt>
                <c:pt idx="5358">
                  <c:v>-4.3111527900046669</c:v>
                </c:pt>
                <c:pt idx="5359">
                  <c:v>-4.2399074295327495</c:v>
                </c:pt>
                <c:pt idx="5360">
                  <c:v>-4.1658133089857614</c:v>
                </c:pt>
                <c:pt idx="5361">
                  <c:v>-4.0889275789347943</c:v>
                </c:pt>
                <c:pt idx="5362">
                  <c:v>-4.0093046277177073</c:v>
                </c:pt>
                <c:pt idx="5363">
                  <c:v>-3.9270022424153179</c:v>
                </c:pt>
                <c:pt idx="5364">
                  <c:v>-3.8420847079728255</c:v>
                </c:pt>
                <c:pt idx="5365">
                  <c:v>-3.7546103898302308</c:v>
                </c:pt>
                <c:pt idx="5366">
                  <c:v>-3.6646433259186488</c:v>
                </c:pt>
                <c:pt idx="5367">
                  <c:v>-3.5722520968832159</c:v>
                </c:pt>
                <c:pt idx="5368">
                  <c:v>-3.477501747516353</c:v>
                </c:pt>
                <c:pt idx="5369">
                  <c:v>-3.3804588481049085</c:v>
                </c:pt>
                <c:pt idx="5370">
                  <c:v>-3.2811918964928317</c:v>
                </c:pt>
                <c:pt idx="5371">
                  <c:v>-3.1797752017047385</c:v>
                </c:pt>
                <c:pt idx="5372">
                  <c:v>-3.0762777153859715</c:v>
                </c:pt>
                <c:pt idx="5373">
                  <c:v>-2.9707747443806118</c:v>
                </c:pt>
                <c:pt idx="5374">
                  <c:v>-2.8633457168612568</c:v>
                </c:pt>
                <c:pt idx="5375">
                  <c:v>-2.7540635344864937</c:v>
                </c:pt>
                <c:pt idx="5376">
                  <c:v>-2.6430062646791246</c:v>
                </c:pt>
                <c:pt idx="5377">
                  <c:v>-2.5302536011460299</c:v>
                </c:pt>
                <c:pt idx="5378">
                  <c:v>-2.4158844183860446</c:v>
                </c:pt>
                <c:pt idx="5379">
                  <c:v>-2.2999776928259941</c:v>
                </c:pt>
                <c:pt idx="5380">
                  <c:v>-2.1826161206681318</c:v>
                </c:pt>
                <c:pt idx="5381">
                  <c:v>-2.0638831119678778</c:v>
                </c:pt>
                <c:pt idx="5382">
                  <c:v>-1.9438614144281423</c:v>
                </c:pt>
                <c:pt idx="5383">
                  <c:v>-1.8226340516384942</c:v>
                </c:pt>
                <c:pt idx="5384">
                  <c:v>-1.7002879149744903</c:v>
                </c:pt>
                <c:pt idx="5385">
                  <c:v>-1.5769106975450429</c:v>
                </c:pt>
                <c:pt idx="5386">
                  <c:v>-1.4525894340889971</c:v>
                </c:pt>
                <c:pt idx="5387">
                  <c:v>-1.3274102340998903</c:v>
                </c:pt>
                <c:pt idx="5388">
                  <c:v>-1.2014581913860547</c:v>
                </c:pt>
                <c:pt idx="5389">
                  <c:v>-1.0748185515096818</c:v>
                </c:pt>
                <c:pt idx="5390">
                  <c:v>-0.9475804678951999</c:v>
                </c:pt>
                <c:pt idx="5391">
                  <c:v>-0.81983403104503305</c:v>
                </c:pt>
                <c:pt idx="5392">
                  <c:v>-0.69166772915625485</c:v>
                </c:pt>
                <c:pt idx="5393">
                  <c:v>-0.56316700733627156</c:v>
                </c:pt>
                <c:pt idx="5394">
                  <c:v>-0.43442376128101629</c:v>
                </c:pt>
                <c:pt idx="5395">
                  <c:v>-0.30552670636232837</c:v>
                </c:pt>
                <c:pt idx="5396">
                  <c:v>-0.17656407024305157</c:v>
                </c:pt>
                <c:pt idx="5397">
                  <c:v>-4.7624512101548409E-2</c:v>
                </c:pt>
                <c:pt idx="5398">
                  <c:v>8.1203634643529726E-2</c:v>
                </c:pt>
                <c:pt idx="5399">
                  <c:v>0.20983160401071971</c:v>
                </c:pt>
                <c:pt idx="5400">
                  <c:v>0.33817120122243921</c:v>
                </c:pt>
                <c:pt idx="5401">
                  <c:v>0.46613507114203251</c:v>
                </c:pt>
                <c:pt idx="5402">
                  <c:v>0.59363586535351076</c:v>
                </c:pt>
                <c:pt idx="5403">
                  <c:v>0.72058620137253837</c:v>
                </c:pt>
                <c:pt idx="5404">
                  <c:v>0.84689962313069911</c:v>
                </c:pt>
                <c:pt idx="5405">
                  <c:v>0.97249066040176502</c:v>
                </c:pt>
                <c:pt idx="5406">
                  <c:v>1.0972738642050455</c:v>
                </c:pt>
                <c:pt idx="5407">
                  <c:v>1.2211645894772014</c:v>
                </c:pt>
                <c:pt idx="5408">
                  <c:v>1.3440783307071711</c:v>
                </c:pt>
                <c:pt idx="5409">
                  <c:v>1.4659314872202158</c:v>
                </c:pt>
                <c:pt idx="5410">
                  <c:v>1.5866452550317369</c:v>
                </c:pt>
                <c:pt idx="5411">
                  <c:v>1.706135453902879</c:v>
                </c:pt>
                <c:pt idx="5412">
                  <c:v>1.8243212196993364</c:v>
                </c:pt>
                <c:pt idx="5413">
                  <c:v>1.9411249385518068</c:v>
                </c:pt>
                <c:pt idx="5414">
                  <c:v>2.0564701780870194</c:v>
                </c:pt>
                <c:pt idx="5415">
                  <c:v>2.1702780591306299</c:v>
                </c:pt>
                <c:pt idx="5416">
                  <c:v>2.2824703641723429</c:v>
                </c:pt>
                <c:pt idx="5417">
                  <c:v>2.3929711014027659</c:v>
                </c:pt>
                <c:pt idx="5418">
                  <c:v>2.5017069170624135</c:v>
                </c:pt>
                <c:pt idx="5419">
                  <c:v>2.6086073523881748</c:v>
                </c:pt>
                <c:pt idx="5420">
                  <c:v>2.7136038445269364</c:v>
                </c:pt>
                <c:pt idx="5421">
                  <c:v>2.8166261241990687</c:v>
                </c:pt>
                <c:pt idx="5422">
                  <c:v>2.9176053129872508</c:v>
                </c:pt>
                <c:pt idx="5423">
                  <c:v>3.0164754452369134</c:v>
                </c:pt>
                <c:pt idx="5424">
                  <c:v>3.1131727068819015</c:v>
                </c:pt>
                <c:pt idx="5425">
                  <c:v>3.2076320297989085</c:v>
                </c:pt>
                <c:pt idx="5426">
                  <c:v>3.2997903336824401</c:v>
                </c:pt>
                <c:pt idx="5427">
                  <c:v>3.3895881357663833</c:v>
                </c:pt>
                <c:pt idx="5428">
                  <c:v>3.4769677134108221</c:v>
                </c:pt>
                <c:pt idx="5429">
                  <c:v>3.5618683140519476</c:v>
                </c:pt>
                <c:pt idx="5430">
                  <c:v>3.644238613662008</c:v>
                </c:pt>
                <c:pt idx="5431">
                  <c:v>3.7240277142411466</c:v>
                </c:pt>
                <c:pt idx="5432">
                  <c:v>3.8011808346946157</c:v>
                </c:pt>
                <c:pt idx="5433">
                  <c:v>3.8756517165023605</c:v>
                </c:pt>
                <c:pt idx="5434">
                  <c:v>3.947392291849789</c:v>
                </c:pt>
                <c:pt idx="5435">
                  <c:v>4.0163554540176261</c:v>
                </c:pt>
                <c:pt idx="5436">
                  <c:v>4.0824953198283129</c:v>
                </c:pt>
                <c:pt idx="5437">
                  <c:v>4.145773332772694</c:v>
                </c:pt>
                <c:pt idx="5438">
                  <c:v>4.2061510661025636</c:v>
                </c:pt>
                <c:pt idx="5439">
                  <c:v>4.2635872017692558</c:v>
                </c:pt>
                <c:pt idx="5440">
                  <c:v>4.3180501099889961</c:v>
                </c:pt>
                <c:pt idx="5441">
                  <c:v>4.3695064734440496</c:v>
                </c:pt>
                <c:pt idx="5442">
                  <c:v>4.4179226569736691</c:v>
                </c:pt>
                <c:pt idx="5443">
                  <c:v>4.4632719137111865</c:v>
                </c:pt>
                <c:pt idx="5444">
                  <c:v>4.5055259494254543</c:v>
                </c:pt>
                <c:pt idx="5445">
                  <c:v>4.5446590109419533</c:v>
                </c:pt>
                <c:pt idx="5446">
                  <c:v>4.5806471900811365</c:v>
                </c:pt>
                <c:pt idx="5447">
                  <c:v>4.6134709402508518</c:v>
                </c:pt>
                <c:pt idx="5448">
                  <c:v>4.6431120722561126</c:v>
                </c:pt>
                <c:pt idx="5449">
                  <c:v>4.6695535792513869</c:v>
                </c:pt>
                <c:pt idx="5450">
                  <c:v>4.6927832181426181</c:v>
                </c:pt>
                <c:pt idx="5451">
                  <c:v>4.7127905248921094</c:v>
                </c:pt>
                <c:pt idx="5452">
                  <c:v>4.7295655129042711</c:v>
                </c:pt>
                <c:pt idx="5453">
                  <c:v>4.7430986226214742</c:v>
                </c:pt>
                <c:pt idx="5454">
                  <c:v>4.7533831008201393</c:v>
                </c:pt>
                <c:pt idx="5455">
                  <c:v>4.7604202775680573</c:v>
                </c:pt>
                <c:pt idx="5456">
                  <c:v>4.7642075100404417</c:v>
                </c:pt>
                <c:pt idx="5457">
                  <c:v>4.764745268187327</c:v>
                </c:pt>
                <c:pt idx="5458">
                  <c:v>4.7620377936144243</c:v>
                </c:pt>
                <c:pt idx="5459">
                  <c:v>4.7560935313074868</c:v>
                </c:pt>
                <c:pt idx="5460">
                  <c:v>4.7469171094536327</c:v>
                </c:pt>
                <c:pt idx="5461">
                  <c:v>4.7345203203934245</c:v>
                </c:pt>
                <c:pt idx="5462">
                  <c:v>4.7189162850963093</c:v>
                </c:pt>
                <c:pt idx="5463">
                  <c:v>4.7001215765243609</c:v>
                </c:pt>
                <c:pt idx="5464">
                  <c:v>4.6781494048963479</c:v>
                </c:pt>
                <c:pt idx="5465">
                  <c:v>4.6530207238106751</c:v>
                </c:pt>
                <c:pt idx="5466">
                  <c:v>4.6247573352042117</c:v>
                </c:pt>
                <c:pt idx="5467">
                  <c:v>4.5933815178454926</c:v>
                </c:pt>
                <c:pt idx="5468">
                  <c:v>4.558915936641232</c:v>
                </c:pt>
                <c:pt idx="5469">
                  <c:v>4.5213920163197585</c:v>
                </c:pt>
                <c:pt idx="5470">
                  <c:v>4.48083818216874</c:v>
                </c:pt>
                <c:pt idx="5471">
                  <c:v>4.4372834988716061</c:v>
                </c:pt>
                <c:pt idx="5472">
                  <c:v>4.3907603378495876</c:v>
                </c:pt>
                <c:pt idx="5473">
                  <c:v>4.3413048610966944</c:v>
                </c:pt>
                <c:pt idx="5474">
                  <c:v>4.2889562026913621</c:v>
                </c:pt>
                <c:pt idx="5475">
                  <c:v>4.2337529844055162</c:v>
                </c:pt>
                <c:pt idx="5476">
                  <c:v>4.1757364599032814</c:v>
                </c:pt>
                <c:pt idx="5477">
                  <c:v>4.1149509033073031</c:v>
                </c:pt>
                <c:pt idx="5478">
                  <c:v>4.0514402818535604</c:v>
                </c:pt>
                <c:pt idx="5479">
                  <c:v>3.9852503953880043</c:v>
                </c:pt>
                <c:pt idx="5480">
                  <c:v>3.9164279479541748</c:v>
                </c:pt>
                <c:pt idx="5481">
                  <c:v>3.8450253870774307</c:v>
                </c:pt>
                <c:pt idx="5482">
                  <c:v>3.7710922188512757</c:v>
                </c:pt>
                <c:pt idx="5483">
                  <c:v>3.6946811732542639</c:v>
                </c:pt>
                <c:pt idx="5484">
                  <c:v>3.6158513077600642</c:v>
                </c:pt>
                <c:pt idx="5485">
                  <c:v>3.5346555946000895</c:v>
                </c:pt>
                <c:pt idx="5486">
                  <c:v>3.4511525175321855</c:v>
                </c:pt>
                <c:pt idx="5487">
                  <c:v>3.3654049469711307</c:v>
                </c:pt>
                <c:pt idx="5488">
                  <c:v>3.2774720664606538</c:v>
                </c:pt>
                <c:pt idx="5489">
                  <c:v>3.1874144391866839</c:v>
                </c:pt>
                <c:pt idx="5490">
                  <c:v>3.0952944153272695</c:v>
                </c:pt>
                <c:pt idx="5491">
                  <c:v>3.0011800210823121</c:v>
                </c:pt>
                <c:pt idx="5492">
                  <c:v>2.9051337956312602</c:v>
                </c:pt>
                <c:pt idx="5493">
                  <c:v>2.8072245093377393</c:v>
                </c:pt>
                <c:pt idx="5494">
                  <c:v>2.7075249356085225</c:v>
                </c:pt>
                <c:pt idx="5495">
                  <c:v>2.6061012088782594</c:v>
                </c:pt>
                <c:pt idx="5496">
                  <c:v>2.5030245228079959</c:v>
                </c:pt>
                <c:pt idx="5497">
                  <c:v>2.3983675968129634</c:v>
                </c:pt>
                <c:pt idx="5498">
                  <c:v>2.2922022366611801</c:v>
                </c:pt>
                <c:pt idx="5499">
                  <c:v>2.1846002617766715</c:v>
                </c:pt>
                <c:pt idx="5500">
                  <c:v>2.0756371293269811</c:v>
                </c:pt>
                <c:pt idx="5501">
                  <c:v>1.9653889346063453</c:v>
                </c:pt>
                <c:pt idx="5502">
                  <c:v>1.8539310411969234</c:v>
                </c:pt>
                <c:pt idx="5503">
                  <c:v>1.7413390256301011</c:v>
                </c:pt>
                <c:pt idx="5504">
                  <c:v>1.6276922757576193</c:v>
                </c:pt>
                <c:pt idx="5505">
                  <c:v>1.5130709312149275</c:v>
                </c:pt>
                <c:pt idx="5506">
                  <c:v>1.3975544298723031</c:v>
                </c:pt>
                <c:pt idx="5507">
                  <c:v>1.2812212475468578</c:v>
                </c:pt>
                <c:pt idx="5508">
                  <c:v>1.1641488141772309</c:v>
                </c:pt>
                <c:pt idx="5509">
                  <c:v>1.0464146878980638</c:v>
                </c:pt>
                <c:pt idx="5510">
                  <c:v>0.92810031780003588</c:v>
                </c:pt>
                <c:pt idx="5511">
                  <c:v>0.8092880798068941</c:v>
                </c:pt>
                <c:pt idx="5512">
                  <c:v>0.69005874395730604</c:v>
                </c:pt>
                <c:pt idx="5513">
                  <c:v>0.57049004028448402</c:v>
                </c:pt>
                <c:pt idx="5514">
                  <c:v>0.45066615915071723</c:v>
                </c:pt>
                <c:pt idx="5515">
                  <c:v>0.33066812697773101</c:v>
                </c:pt>
                <c:pt idx="5516">
                  <c:v>0.21057650548662946</c:v>
                </c:pt>
                <c:pt idx="5517">
                  <c:v>9.0472317521828716E-2</c:v>
                </c:pt>
                <c:pt idx="5518">
                  <c:v>-2.9563703654372754E-2</c:v>
                </c:pt>
                <c:pt idx="5519">
                  <c:v>-0.1494503495055306</c:v>
                </c:pt>
                <c:pt idx="5520">
                  <c:v>-0.26910693349573211</c:v>
                </c:pt>
                <c:pt idx="5521">
                  <c:v>-0.38845355308116347</c:v>
                </c:pt>
                <c:pt idx="5522">
                  <c:v>-0.50741025039758869</c:v>
                </c:pt>
                <c:pt idx="5523">
                  <c:v>-0.62589696513673021</c:v>
                </c:pt>
                <c:pt idx="5524">
                  <c:v>-0.74383448875947378</c:v>
                </c:pt>
                <c:pt idx="5525">
                  <c:v>-0.86114451772023004</c:v>
                </c:pt>
                <c:pt idx="5526">
                  <c:v>-0.9777486827422095</c:v>
                </c:pt>
                <c:pt idx="5527">
                  <c:v>-1.0935693254407599</c:v>
                </c:pt>
                <c:pt idx="5528">
                  <c:v>-1.2085288279943207</c:v>
                </c:pt>
                <c:pt idx="5529">
                  <c:v>-1.3225503725541805</c:v>
                </c:pt>
                <c:pt idx="5530">
                  <c:v>-1.4355618273187878</c:v>
                </c:pt>
                <c:pt idx="5531">
                  <c:v>-1.5474855679091644</c:v>
                </c:pt>
                <c:pt idx="5532">
                  <c:v>-1.6582471641521717</c:v>
                </c:pt>
                <c:pt idx="5533">
                  <c:v>-1.7677753087747405</c:v>
                </c:pt>
                <c:pt idx="5534">
                  <c:v>-1.8759997432817095</c:v>
                </c:pt>
                <c:pt idx="5535">
                  <c:v>-1.9828476244249544</c:v>
                </c:pt>
                <c:pt idx="5536">
                  <c:v>-2.0882466275567331</c:v>
                </c:pt>
                <c:pt idx="5537">
                  <c:v>-2.1921265056821033</c:v>
                </c:pt>
                <c:pt idx="5538">
                  <c:v>-2.294419496954863</c:v>
                </c:pt>
                <c:pt idx="5539">
                  <c:v>-2.395060576906122</c:v>
                </c:pt>
                <c:pt idx="5540">
                  <c:v>-2.4939864547798942</c:v>
                </c:pt>
                <c:pt idx="5541">
                  <c:v>-2.5911319667610311</c:v>
                </c:pt>
                <c:pt idx="5542">
                  <c:v>-2.686433168976353</c:v>
                </c:pt>
                <c:pt idx="5543">
                  <c:v>-2.7798288552570716</c:v>
                </c:pt>
                <c:pt idx="5544">
                  <c:v>-2.8712597919811538</c:v>
                </c:pt>
                <c:pt idx="5545">
                  <c:v>-2.9606653086013481</c:v>
                </c:pt>
                <c:pt idx="5546">
                  <c:v>-3.0479865358545095</c:v>
                </c:pt>
                <c:pt idx="5547">
                  <c:v>-3.1331680119811334</c:v>
                </c:pt>
                <c:pt idx="5548">
                  <c:v>-3.2161558419764029</c:v>
                </c:pt>
                <c:pt idx="5549">
                  <c:v>-3.2968929043738124</c:v>
                </c:pt>
                <c:pt idx="5550">
                  <c:v>-3.3753313067106263</c:v>
                </c:pt>
                <c:pt idx="5551">
                  <c:v>-3.4514233801995764</c:v>
                </c:pt>
                <c:pt idx="5552">
                  <c:v>-3.5251173679624941</c:v>
                </c:pt>
                <c:pt idx="5553">
                  <c:v>-3.5963698282351833</c:v>
                </c:pt>
                <c:pt idx="5554">
                  <c:v>-3.6651353002143146</c:v>
                </c:pt>
                <c:pt idx="5555">
                  <c:v>-3.731369072345958</c:v>
                </c:pt>
                <c:pt idx="5556">
                  <c:v>-3.7950274428550008</c:v>
                </c:pt>
                <c:pt idx="5557">
                  <c:v>-3.8560738211407575</c:v>
                </c:pt>
                <c:pt idx="5558">
                  <c:v>-3.9144715293256458</c:v>
                </c:pt>
                <c:pt idx="5559">
                  <c:v>-3.9701807798381625</c:v>
                </c:pt>
                <c:pt idx="5560">
                  <c:v>-4.0231712538123263</c:v>
                </c:pt>
                <c:pt idx="5561">
                  <c:v>-4.0734107243130948</c:v>
                </c:pt>
                <c:pt idx="5562">
                  <c:v>-4.1208664252424754</c:v>
                </c:pt>
                <c:pt idx="5563">
                  <c:v>-4.1655122568836402</c:v>
                </c:pt>
                <c:pt idx="5564">
                  <c:v>-4.2073203498411242</c:v>
                </c:pt>
                <c:pt idx="5565">
                  <c:v>-4.2462651532529021</c:v>
                </c:pt>
                <c:pt idx="5566">
                  <c:v>-4.2823227387118941</c:v>
                </c:pt>
                <c:pt idx="5567">
                  <c:v>-4.3154733170336437</c:v>
                </c:pt>
                <c:pt idx="5568">
                  <c:v>-4.3456982344331214</c:v>
                </c:pt>
                <c:pt idx="5569">
                  <c:v>-4.3729797980353684</c:v>
                </c:pt>
                <c:pt idx="5570">
                  <c:v>-4.397304858026633</c:v>
                </c:pt>
                <c:pt idx="5571">
                  <c:v>-4.4186618238982467</c:v>
                </c:pt>
                <c:pt idx="5572">
                  <c:v>-4.437039363960432</c:v>
                </c:pt>
                <c:pt idx="5573">
                  <c:v>-4.4524263562540218</c:v>
                </c:pt>
                <c:pt idx="5574">
                  <c:v>-4.4648142693490662</c:v>
                </c:pt>
                <c:pt idx="5575">
                  <c:v>-4.4742024409899113</c:v>
                </c:pt>
                <c:pt idx="5576">
                  <c:v>-4.4805860237824762</c:v>
                </c:pt>
                <c:pt idx="5577">
                  <c:v>-4.4839630729148716</c:v>
                </c:pt>
                <c:pt idx="5578">
                  <c:v>-4.4843352072713216</c:v>
                </c:pt>
                <c:pt idx="5579">
                  <c:v>-4.4817080435675862</c:v>
                </c:pt>
                <c:pt idx="5580">
                  <c:v>-4.4760831787589055</c:v>
                </c:pt>
                <c:pt idx="5581">
                  <c:v>-4.4674691737522023</c:v>
                </c:pt>
                <c:pt idx="5582">
                  <c:v>-4.4558757208123039</c:v>
                </c:pt>
                <c:pt idx="5583">
                  <c:v>-4.4413157700247821</c:v>
                </c:pt>
                <c:pt idx="5584">
                  <c:v>-4.4237987178243898</c:v>
                </c:pt>
                <c:pt idx="5585">
                  <c:v>-4.403341516544919</c:v>
                </c:pt>
                <c:pt idx="5586">
                  <c:v>-4.379961782964263</c:v>
                </c:pt>
                <c:pt idx="5587">
                  <c:v>-4.3536774305399897</c:v>
                </c:pt>
                <c:pt idx="5588">
                  <c:v>-4.3245065826112103</c:v>
                </c:pt>
                <c:pt idx="5589">
                  <c:v>-4.2924759501264997</c:v>
                </c:pt>
                <c:pt idx="5590">
                  <c:v>-4.2576090765720274</c:v>
                </c:pt>
                <c:pt idx="5591">
                  <c:v>-4.2199299811404334</c:v>
                </c:pt>
                <c:pt idx="5592">
                  <c:v>-4.1794658305433936</c:v>
                </c:pt>
                <c:pt idx="5593">
                  <c:v>-4.1362474274514911</c:v>
                </c:pt>
                <c:pt idx="5594">
                  <c:v>-4.0903083967409772</c:v>
                </c:pt>
                <c:pt idx="5595">
                  <c:v>-4.0416817059636081</c:v>
                </c:pt>
                <c:pt idx="5596">
                  <c:v>-3.9904028145283861</c:v>
                </c:pt>
                <c:pt idx="5597">
                  <c:v>-3.9365100673677298</c:v>
                </c:pt>
                <c:pt idx="5598">
                  <c:v>-3.8800413728053575</c:v>
                </c:pt>
                <c:pt idx="5599">
                  <c:v>-3.8210363473739042</c:v>
                </c:pt>
                <c:pt idx="5600">
                  <c:v>-3.7595353928274546</c:v>
                </c:pt>
                <c:pt idx="5601">
                  <c:v>-3.6955845409492656</c:v>
                </c:pt>
                <c:pt idx="5602">
                  <c:v>-3.6292267742557391</c:v>
                </c:pt>
                <c:pt idx="5603">
                  <c:v>-3.5605081970200061</c:v>
                </c:pt>
                <c:pt idx="5604">
                  <c:v>-3.489481144672721</c:v>
                </c:pt>
                <c:pt idx="5605">
                  <c:v>-3.4161917769345438</c:v>
                </c:pt>
                <c:pt idx="5606">
                  <c:v>-3.3406916805285203</c:v>
                </c:pt>
                <c:pt idx="5607">
                  <c:v>-3.2630367503230921</c:v>
                </c:pt>
                <c:pt idx="5608">
                  <c:v>-3.1832791218800738</c:v>
                </c:pt>
                <c:pt idx="5609">
                  <c:v>-3.1014722441020188</c:v>
                </c:pt>
                <c:pt idx="5610">
                  <c:v>-3.0176712927692484</c:v>
                </c:pt>
                <c:pt idx="5611">
                  <c:v>-2.9319370658040103</c:v>
                </c:pt>
                <c:pt idx="5612">
                  <c:v>-2.8443248265050025</c:v>
                </c:pt>
                <c:pt idx="5613">
                  <c:v>-2.7548960280650365</c:v>
                </c:pt>
                <c:pt idx="5614">
                  <c:v>-2.6637160917745071</c:v>
                </c:pt>
                <c:pt idx="5615">
                  <c:v>-2.5708437713762464</c:v>
                </c:pt>
                <c:pt idx="5616">
                  <c:v>-2.4763428576541511</c:v>
                </c:pt>
                <c:pt idx="5617">
                  <c:v>-2.3802786513659351</c:v>
                </c:pt>
                <c:pt idx="5618">
                  <c:v>-2.2827155302554956</c:v>
                </c:pt>
                <c:pt idx="5619">
                  <c:v>-2.1837178827737942</c:v>
                </c:pt>
                <c:pt idx="5620">
                  <c:v>-2.0833537385815344</c:v>
                </c:pt>
                <c:pt idx="5621">
                  <c:v>-1.981691775340521</c:v>
                </c:pt>
                <c:pt idx="5622">
                  <c:v>-1.8787999552694534</c:v>
                </c:pt>
                <c:pt idx="5623">
                  <c:v>-1.7747464761818732</c:v>
                </c:pt>
                <c:pt idx="5624">
                  <c:v>-1.6696033762090225</c:v>
                </c:pt>
                <c:pt idx="5625">
                  <c:v>-1.563443480586203</c:v>
                </c:pt>
                <c:pt idx="5626">
                  <c:v>-1.4563389543915561</c:v>
                </c:pt>
                <c:pt idx="5627">
                  <c:v>-1.3483610485053075</c:v>
                </c:pt>
                <c:pt idx="5628">
                  <c:v>-1.2395800219859412</c:v>
                </c:pt>
                <c:pt idx="5629">
                  <c:v>-1.1300663222956207</c:v>
                </c:pt>
                <c:pt idx="5630">
                  <c:v>-1.0198943541541401</c:v>
                </c:pt>
                <c:pt idx="5631">
                  <c:v>-0.90913952144865762</c:v>
                </c:pt>
                <c:pt idx="5632">
                  <c:v>-0.79787570048163847</c:v>
                </c:pt>
                <c:pt idx="5633">
                  <c:v>-0.68617381174460135</c:v>
                </c:pt>
                <c:pt idx="5634">
                  <c:v>-0.57411132606983706</c:v>
                </c:pt>
                <c:pt idx="5635">
                  <c:v>-0.46176264609669126</c:v>
                </c:pt>
                <c:pt idx="5636">
                  <c:v>-0.34920181115980636</c:v>
                </c:pt>
                <c:pt idx="5637">
                  <c:v>-0.23650342867078245</c:v>
                </c:pt>
                <c:pt idx="5638">
                  <c:v>-0.12374192887342865</c:v>
                </c:pt>
                <c:pt idx="5639">
                  <c:v>-1.0992335060537975E-2</c:v>
                </c:pt>
                <c:pt idx="5640">
                  <c:v>0.10167072844630426</c:v>
                </c:pt>
                <c:pt idx="5641">
                  <c:v>0.2141732931434088</c:v>
                </c:pt>
                <c:pt idx="5642">
                  <c:v>0.32644120200193127</c:v>
                </c:pt>
                <c:pt idx="5643">
                  <c:v>0.43840005743220206</c:v>
                </c:pt>
                <c:pt idx="5644">
                  <c:v>0.54997617070780425</c:v>
                </c:pt>
                <c:pt idx="5645">
                  <c:v>0.66109661052694557</c:v>
                </c:pt>
                <c:pt idx="5646">
                  <c:v>0.77168822775634127</c:v>
                </c:pt>
                <c:pt idx="5647">
                  <c:v>0.88167842765654236</c:v>
                </c:pt>
                <c:pt idx="5648">
                  <c:v>0.99099449529419237</c:v>
                </c:pt>
                <c:pt idx="5649">
                  <c:v>1.0995643508338042</c:v>
                </c:pt>
                <c:pt idx="5650">
                  <c:v>1.2073204316402002</c:v>
                </c:pt>
                <c:pt idx="5651">
                  <c:v>1.3141895098299075</c:v>
                </c:pt>
                <c:pt idx="5652">
                  <c:v>1.4201013753825276</c:v>
                </c:pt>
                <c:pt idx="5653">
                  <c:v>1.5249887613177302</c:v>
                </c:pt>
                <c:pt idx="5654">
                  <c:v>1.6287852662137492</c:v>
                </c:pt>
                <c:pt idx="5655">
                  <c:v>1.7314217174773403</c:v>
                </c:pt>
                <c:pt idx="5656">
                  <c:v>1.8328292716615204</c:v>
                </c:pt>
                <c:pt idx="5657">
                  <c:v>1.9329409706476124</c:v>
                </c:pt>
                <c:pt idx="5658">
                  <c:v>2.0316921464392661</c:v>
                </c:pt>
                <c:pt idx="5659">
                  <c:v>2.1290206708590693</c:v>
                </c:pt>
                <c:pt idx="5660">
                  <c:v>2.2248659495244301</c:v>
                </c:pt>
                <c:pt idx="5661">
                  <c:v>2.3191653128903962</c:v>
                </c:pt>
                <c:pt idx="5662">
                  <c:v>2.4118571072410302</c:v>
                </c:pt>
                <c:pt idx="5663">
                  <c:v>2.5028822106204478</c:v>
                </c:pt>
                <c:pt idx="5664">
                  <c:v>2.5921832660219466</c:v>
                </c:pt>
                <c:pt idx="5665">
                  <c:v>2.6797012704440264</c:v>
                </c:pt>
                <c:pt idx="5666">
                  <c:v>2.7653788118084224</c:v>
                </c:pt>
                <c:pt idx="5667">
                  <c:v>2.8491616740713219</c:v>
                </c:pt>
                <c:pt idx="5668">
                  <c:v>2.9309969955492376</c:v>
                </c:pt>
                <c:pt idx="5669">
                  <c:v>3.0108284749613463</c:v>
                </c:pt>
                <c:pt idx="5670">
                  <c:v>3.0886088263382288</c:v>
                </c:pt>
                <c:pt idx="5671">
                  <c:v>3.1642907733215964</c:v>
                </c:pt>
                <c:pt idx="5672">
                  <c:v>3.2378227372111081</c:v>
                </c:pt>
                <c:pt idx="5673">
                  <c:v>3.3091612401672936</c:v>
                </c:pt>
                <c:pt idx="5674">
                  <c:v>3.3782605712415412</c:v>
                </c:pt>
                <c:pt idx="5675">
                  <c:v>3.4450755550322452</c:v>
                </c:pt>
                <c:pt idx="5676">
                  <c:v>3.5095618127660884</c:v>
                </c:pt>
                <c:pt idx="5677">
                  <c:v>3.5716818644291575</c:v>
                </c:pt>
                <c:pt idx="5678">
                  <c:v>3.631397931233697</c:v>
                </c:pt>
                <c:pt idx="5679">
                  <c:v>3.6886689143013052</c:v>
                </c:pt>
                <c:pt idx="5680">
                  <c:v>3.7434629743432239</c:v>
                </c:pt>
                <c:pt idx="5681">
                  <c:v>3.7957461563462651</c:v>
                </c:pt>
                <c:pt idx="5682">
                  <c:v>3.8454837601175615</c:v>
                </c:pt>
                <c:pt idx="5683">
                  <c:v>3.892647547644053</c:v>
                </c:pt>
                <c:pt idx="5684">
                  <c:v>3.937207309022777</c:v>
                </c:pt>
                <c:pt idx="5685">
                  <c:v>3.9791349528365725</c:v>
                </c:pt>
                <c:pt idx="5686">
                  <c:v>4.0184038124097645</c:v>
                </c:pt>
                <c:pt idx="5687">
                  <c:v>4.0549911650795742</c:v>
                </c:pt>
                <c:pt idx="5688">
                  <c:v>4.0888752310429002</c:v>
                </c:pt>
                <c:pt idx="5689">
                  <c:v>4.120035001701563</c:v>
                </c:pt>
                <c:pt idx="5690">
                  <c:v>4.1484538248094722</c:v>
                </c:pt>
                <c:pt idx="5691">
                  <c:v>4.1741164238717721</c:v>
                </c:pt>
                <c:pt idx="5692">
                  <c:v>4.1970076009699442</c:v>
                </c:pt>
                <c:pt idx="5693">
                  <c:v>4.217112191138189</c:v>
                </c:pt>
                <c:pt idx="5694">
                  <c:v>4.2344174467766216</c:v>
                </c:pt>
                <c:pt idx="5695">
                  <c:v>4.2489183200579692</c:v>
                </c:pt>
                <c:pt idx="5696">
                  <c:v>4.2606054125199906</c:v>
                </c:pt>
                <c:pt idx="5697">
                  <c:v>4.2694720668311819</c:v>
                </c:pt>
                <c:pt idx="5698">
                  <c:v>4.2755150320864361</c:v>
                </c:pt>
                <c:pt idx="5699">
                  <c:v>4.2787349022568035</c:v>
                </c:pt>
                <c:pt idx="5700">
                  <c:v>4.2791281030408816</c:v>
                </c:pt>
                <c:pt idx="5701">
                  <c:v>4.2766978801453082</c:v>
                </c:pt>
                <c:pt idx="5702">
                  <c:v>4.2714484713804541</c:v>
                </c:pt>
                <c:pt idx="5703">
                  <c:v>4.2633872379294457</c:v>
                </c:pt>
                <c:pt idx="5704">
                  <c:v>4.252517857795528</c:v>
                </c:pt>
                <c:pt idx="5705">
                  <c:v>4.2388514403789959</c:v>
                </c:pt>
                <c:pt idx="5706">
                  <c:v>4.2223996401534336</c:v>
                </c:pt>
                <c:pt idx="5707">
                  <c:v>4.2031742941316779</c:v>
                </c:pt>
                <c:pt idx="5708">
                  <c:v>4.1811873403928841</c:v>
                </c:pt>
                <c:pt idx="5709">
                  <c:v>4.1564592012259558</c:v>
                </c:pt>
                <c:pt idx="5710">
                  <c:v>4.1290070335583424</c:v>
                </c:pt>
                <c:pt idx="5711">
                  <c:v>4.0988483777063545</c:v>
                </c:pt>
                <c:pt idx="5712">
                  <c:v>4.066003834844822</c:v>
                </c:pt>
                <c:pt idx="5713">
                  <c:v>4.0304975611748048</c:v>
                </c:pt>
                <c:pt idx="5714">
                  <c:v>3.9923564599640669</c:v>
                </c:pt>
                <c:pt idx="5715">
                  <c:v>3.9516067078713357</c:v>
                </c:pt>
                <c:pt idx="5716">
                  <c:v>3.9082769100379422</c:v>
                </c:pt>
                <c:pt idx="5717">
                  <c:v>3.8623984997148662</c:v>
                </c:pt>
                <c:pt idx="5718">
                  <c:v>3.8140024221360909</c:v>
                </c:pt>
                <c:pt idx="5719">
                  <c:v>3.7631212853826015</c:v>
                </c:pt>
                <c:pt idx="5720">
                  <c:v>3.7097884434755155</c:v>
                </c:pt>
                <c:pt idx="5721">
                  <c:v>3.6540428472943201</c:v>
                </c:pt>
                <c:pt idx="5722">
                  <c:v>3.5959203714157399</c:v>
                </c:pt>
                <c:pt idx="5723">
                  <c:v>3.535459991290764</c:v>
                </c:pt>
                <c:pt idx="5724">
                  <c:v>3.4727068988130507</c:v>
                </c:pt>
                <c:pt idx="5725">
                  <c:v>3.407700101627074</c:v>
                </c:pt>
                <c:pt idx="5726">
                  <c:v>3.3404840320191402</c:v>
                </c:pt>
                <c:pt idx="5727">
                  <c:v>3.2711074342368476</c:v>
                </c:pt>
                <c:pt idx="5728">
                  <c:v>3.1996153032056824</c:v>
                </c:pt>
                <c:pt idx="5729">
                  <c:v>3.1260539633321005</c:v>
                </c:pt>
                <c:pt idx="5730">
                  <c:v>3.050471488178065</c:v>
                </c:pt>
                <c:pt idx="5731">
                  <c:v>2.9729216018388103</c:v>
                </c:pt>
                <c:pt idx="5732">
                  <c:v>2.8934525282625194</c:v>
                </c:pt>
                <c:pt idx="5733">
                  <c:v>2.8121187218188677</c:v>
                </c:pt>
                <c:pt idx="5734">
                  <c:v>2.7289786515142276</c:v>
                </c:pt>
                <c:pt idx="5735">
                  <c:v>2.6440841713135126</c:v>
                </c:pt>
                <c:pt idx="5736">
                  <c:v>2.5574922306466426</c:v>
                </c:pt>
                <c:pt idx="5737">
                  <c:v>2.4692613532044718</c:v>
                </c:pt>
                <c:pt idx="5738">
                  <c:v>2.379449209754168</c:v>
                </c:pt>
                <c:pt idx="5739">
                  <c:v>2.2881135575994067</c:v>
                </c:pt>
                <c:pt idx="5740">
                  <c:v>2.1953158767519612</c:v>
                </c:pt>
                <c:pt idx="5741">
                  <c:v>2.1011183823181869</c:v>
                </c:pt>
                <c:pt idx="5742">
                  <c:v>2.0055826665705268</c:v>
                </c:pt>
                <c:pt idx="5743">
                  <c:v>1.9087706554175001</c:v>
                </c:pt>
                <c:pt idx="5744">
                  <c:v>1.8107482184699544</c:v>
                </c:pt>
                <c:pt idx="5745">
                  <c:v>1.7115821210780779</c:v>
                </c:pt>
                <c:pt idx="5746">
                  <c:v>1.6113385822229676</c:v>
                </c:pt>
                <c:pt idx="5747">
                  <c:v>1.5100830255271518</c:v>
                </c:pt>
                <c:pt idx="5748">
                  <c:v>1.4078800065758781</c:v>
                </c:pt>
                <c:pt idx="5749">
                  <c:v>1.3047943979767709</c:v>
                </c:pt>
                <c:pt idx="5750">
                  <c:v>1.2008951629345408</c:v>
                </c:pt>
                <c:pt idx="5751">
                  <c:v>1.0962524017621675</c:v>
                </c:pt>
                <c:pt idx="5752">
                  <c:v>0.99093482960830792</c:v>
                </c:pt>
                <c:pt idx="5753">
                  <c:v>0.88500835258472055</c:v>
                </c:pt>
                <c:pt idx="5754">
                  <c:v>0.77854557814142611</c:v>
                </c:pt>
                <c:pt idx="5755">
                  <c:v>0.67161620062311744</c:v>
                </c:pt>
                <c:pt idx="5756">
                  <c:v>0.56428971011133577</c:v>
                </c:pt>
                <c:pt idx="5757">
                  <c:v>0.45663632761937289</c:v>
                </c:pt>
                <c:pt idx="5758">
                  <c:v>0.34872626351802982</c:v>
                </c:pt>
                <c:pt idx="5759">
                  <c:v>0.24063049127592415</c:v>
                </c:pt>
                <c:pt idx="5760">
                  <c:v>0.13241975881430496</c:v>
                </c:pt>
                <c:pt idx="5761">
                  <c:v>2.4164334882744727E-2</c:v>
                </c:pt>
                <c:pt idx="5762">
                  <c:v>-8.406514352984161E-2</c:v>
                </c:pt>
                <c:pt idx="5763">
                  <c:v>-0.19219761624893328</c:v>
                </c:pt>
                <c:pt idx="5764">
                  <c:v>-0.30016254658768837</c:v>
                </c:pt>
                <c:pt idx="5765">
                  <c:v>-0.4078899673193887</c:v>
                </c:pt>
                <c:pt idx="5766">
                  <c:v>-0.51530950299618272</c:v>
                </c:pt>
                <c:pt idx="5767">
                  <c:v>-0.6223511399159336</c:v>
                </c:pt>
                <c:pt idx="5768">
                  <c:v>-0.72894454944304976</c:v>
                </c:pt>
                <c:pt idx="5769">
                  <c:v>-0.83501984137929208</c:v>
                </c:pt>
                <c:pt idx="5770">
                  <c:v>-0.94051144431541533</c:v>
                </c:pt>
                <c:pt idx="5771">
                  <c:v>-1.0453479216050632</c:v>
                </c:pt>
                <c:pt idx="5772">
                  <c:v>-1.149460653071869</c:v>
                </c:pt>
                <c:pt idx="5773">
                  <c:v>-1.25278375895691</c:v>
                </c:pt>
                <c:pt idx="5774">
                  <c:v>-1.3552520213839834</c:v>
                </c:pt>
                <c:pt idx="5775">
                  <c:v>-1.4567972467523254</c:v>
                </c:pt>
                <c:pt idx="5776">
                  <c:v>-1.5573513653542956</c:v>
                </c:pt>
                <c:pt idx="5777">
                  <c:v>-1.6568479870355504</c:v>
                </c:pt>
                <c:pt idx="5778">
                  <c:v>-1.7552228056443837</c:v>
                </c:pt>
                <c:pt idx="5779">
                  <c:v>-1.8524138485624839</c:v>
                </c:pt>
                <c:pt idx="5780">
                  <c:v>-1.9483604706926059</c:v>
                </c:pt>
                <c:pt idx="5781">
                  <c:v>-2.0429997456916529</c:v>
                </c:pt>
                <c:pt idx="5782">
                  <c:v>-2.136269557329511</c:v>
                </c:pt>
                <c:pt idx="5783">
                  <c:v>-2.2281101159653889</c:v>
                </c:pt>
                <c:pt idx="5784">
                  <c:v>-2.3184631924585237</c:v>
                </c:pt>
                <c:pt idx="5785">
                  <c:v>-2.4072687081217943</c:v>
                </c:pt>
                <c:pt idx="5786">
                  <c:v>-2.4944679727126444</c:v>
                </c:pt>
                <c:pt idx="5787">
                  <c:v>-2.5800052907909587</c:v>
                </c:pt>
                <c:pt idx="5788">
                  <c:v>-2.6638261214642083</c:v>
                </c:pt>
                <c:pt idx="5789">
                  <c:v>-2.7458722860209615</c:v>
                </c:pt>
                <c:pt idx="5790">
                  <c:v>-2.8260944246003961</c:v>
                </c:pt>
                <c:pt idx="5791">
                  <c:v>-2.9044429924211967</c:v>
                </c:pt>
                <c:pt idx="5792">
                  <c:v>-2.9808639499240766</c:v>
                </c:pt>
                <c:pt idx="5793">
                  <c:v>-3.0553111682350775</c:v>
                </c:pt>
                <c:pt idx="5794">
                  <c:v>-3.1277360976182584</c:v>
                </c:pt>
                <c:pt idx="5795">
                  <c:v>-3.1980905387151495</c:v>
                </c:pt>
                <c:pt idx="5796">
                  <c:v>-3.2663269063670906</c:v>
                </c:pt>
                <c:pt idx="5797">
                  <c:v>-3.3324043346429688</c:v>
                </c:pt>
                <c:pt idx="5798">
                  <c:v>-3.3962814823555032</c:v>
                </c:pt>
                <c:pt idx="5799">
                  <c:v>-3.4579135149442748</c:v>
                </c:pt>
                <c:pt idx="5800">
                  <c:v>-3.5172646875027334</c:v>
                </c:pt>
                <c:pt idx="5801">
                  <c:v>-3.5742969729555987</c:v>
                </c:pt>
                <c:pt idx="5802">
                  <c:v>-3.6289714362359433</c:v>
                </c:pt>
                <c:pt idx="5803">
                  <c:v>-3.6812554454150455</c:v>
                </c:pt>
                <c:pt idx="5804">
                  <c:v>-3.7311142415377505</c:v>
                </c:pt>
                <c:pt idx="5805">
                  <c:v>-3.7785150330340898</c:v>
                </c:pt>
                <c:pt idx="5806">
                  <c:v>-3.823426306138817</c:v>
                </c:pt>
                <c:pt idx="5807">
                  <c:v>-3.8658203484500477</c:v>
                </c:pt>
                <c:pt idx="5808">
                  <c:v>-3.9056702521839162</c:v>
                </c:pt>
                <c:pt idx="5809">
                  <c:v>-3.9429497470432993</c:v>
                </c:pt>
                <c:pt idx="5810">
                  <c:v>-3.9776367900011311</c:v>
                </c:pt>
                <c:pt idx="5811">
                  <c:v>-4.0097105894435279</c:v>
                </c:pt>
                <c:pt idx="5812">
                  <c:v>-4.0391503128429482</c:v>
                </c:pt>
                <c:pt idx="5813">
                  <c:v>-4.065935046082255</c:v>
                </c:pt>
                <c:pt idx="5814">
                  <c:v>-4.0900461829110535</c:v>
                </c:pt>
                <c:pt idx="5815">
                  <c:v>-4.1114727124862185</c:v>
                </c:pt>
                <c:pt idx="5816">
                  <c:v>-4.1301991741849138</c:v>
                </c:pt>
                <c:pt idx="5817">
                  <c:v>-4.1462127546724616</c:v>
                </c:pt>
                <c:pt idx="5818">
                  <c:v>-4.1595039585775853</c:v>
                </c:pt>
                <c:pt idx="5819">
                  <c:v>-4.170067052394181</c:v>
                </c:pt>
                <c:pt idx="5820">
                  <c:v>-4.1778920568525635</c:v>
                </c:pt>
                <c:pt idx="5821">
                  <c:v>-4.1829757407827497</c:v>
                </c:pt>
                <c:pt idx="5822">
                  <c:v>-4.1853157988510521</c:v>
                </c:pt>
                <c:pt idx="5823">
                  <c:v>-4.1849129885232017</c:v>
                </c:pt>
                <c:pt idx="5824">
                  <c:v>-4.1817643292540181</c:v>
                </c:pt>
                <c:pt idx="5825">
                  <c:v>-4.1758742228499699</c:v>
                </c:pt>
                <c:pt idx="5826">
                  <c:v>-4.1672475729691625</c:v>
                </c:pt>
                <c:pt idx="5827">
                  <c:v>-4.1558894284443459</c:v>
                </c:pt>
                <c:pt idx="5828">
                  <c:v>-4.1418049076950432</c:v>
                </c:pt>
                <c:pt idx="5829">
                  <c:v>-4.1250075877789998</c:v>
                </c:pt>
                <c:pt idx="5830">
                  <c:v>-4.1055077607470789</c:v>
                </c:pt>
                <c:pt idx="5831">
                  <c:v>-4.0833160883320856</c:v>
                </c:pt>
                <c:pt idx="5832">
                  <c:v>-4.0584462853649388</c:v>
                </c:pt>
                <c:pt idx="5833">
                  <c:v>-4.0309156198910845</c:v>
                </c:pt>
                <c:pt idx="5834">
                  <c:v>-4.0007441111571618</c:v>
                </c:pt>
                <c:pt idx="5835">
                  <c:v>-3.9679510618736629</c:v>
                </c:pt>
                <c:pt idx="5836">
                  <c:v>-3.9325582192319377</c:v>
                </c:pt>
                <c:pt idx="5837">
                  <c:v>-3.8945901804388154</c:v>
                </c:pt>
                <c:pt idx="5838">
                  <c:v>-3.854071082474309</c:v>
                </c:pt>
                <c:pt idx="5839">
                  <c:v>-3.8110267588117175</c:v>
                </c:pt>
                <c:pt idx="5840">
                  <c:v>-3.7654838283338821</c:v>
                </c:pt>
                <c:pt idx="5841">
                  <c:v>-3.7174745520362564</c:v>
                </c:pt>
                <c:pt idx="5842">
                  <c:v>-3.6670281656073227</c:v>
                </c:pt>
                <c:pt idx="5843">
                  <c:v>-3.6141770622993068</c:v>
                </c:pt>
                <c:pt idx="5844">
                  <c:v>-3.558959914137183</c:v>
                </c:pt>
                <c:pt idx="5845">
                  <c:v>-3.5014092768096088</c:v>
                </c:pt>
                <c:pt idx="5846">
                  <c:v>-3.441563204080214</c:v>
                </c:pt>
                <c:pt idx="5847">
                  <c:v>-3.3794641405600925</c:v>
                </c:pt>
                <c:pt idx="5848">
                  <c:v>-3.3151508658052924</c:v>
                </c:pt>
                <c:pt idx="5849">
                  <c:v>-3.2486635784244231</c:v>
                </c:pt>
                <c:pt idx="5850">
                  <c:v>-3.1800443209766072</c:v>
                </c:pt>
                <c:pt idx="5851">
                  <c:v>-3.109340886487173</c:v>
                </c:pt>
                <c:pt idx="5852">
                  <c:v>-3.036595672815237</c:v>
                </c:pt>
                <c:pt idx="5853">
                  <c:v>-2.9618574181761055</c:v>
                </c:pt>
                <c:pt idx="5854">
                  <c:v>-2.8851789902118972</c:v>
                </c:pt>
                <c:pt idx="5855">
                  <c:v>-2.806606761066329</c:v>
                </c:pt>
                <c:pt idx="5856">
                  <c:v>-2.7261923225375209</c:v>
                </c:pt>
                <c:pt idx="5857">
                  <c:v>-2.6439889694097141</c:v>
                </c:pt>
                <c:pt idx="5858">
                  <c:v>-2.5600492766905822</c:v>
                </c:pt>
                <c:pt idx="5859">
                  <c:v>-2.4744260433742711</c:v>
                </c:pt>
                <c:pt idx="5860">
                  <c:v>-2.3871759327957021</c:v>
                </c:pt>
                <c:pt idx="5861">
                  <c:v>-2.2983564890728876</c:v>
                </c:pt>
                <c:pt idx="5862">
                  <c:v>-2.2080247831071294</c:v>
                </c:pt>
                <c:pt idx="5863">
                  <c:v>-2.1162383728486112</c:v>
                </c:pt>
                <c:pt idx="5864">
                  <c:v>-2.0230589170241151</c:v>
                </c:pt>
                <c:pt idx="5865">
                  <c:v>-1.9285491306964653</c:v>
                </c:pt>
                <c:pt idx="5866">
                  <c:v>-1.8327713465382733</c:v>
                </c:pt>
                <c:pt idx="5867">
                  <c:v>-1.7357872690799088</c:v>
                </c:pt>
                <c:pt idx="5868">
                  <c:v>-1.6376579051223961</c:v>
                </c:pt>
                <c:pt idx="5869">
                  <c:v>-1.5384447517388644</c:v>
                </c:pt>
                <c:pt idx="5870">
                  <c:v>-1.4382135726397158</c:v>
                </c:pt>
                <c:pt idx="5871">
                  <c:v>-1.3370314473204545</c:v>
                </c:pt>
                <c:pt idx="5872">
                  <c:v>-1.2349642512695187</c:v>
                </c:pt>
                <c:pt idx="5873">
                  <c:v>-1.1320752344179108</c:v>
                </c:pt>
                <c:pt idx="5874">
                  <c:v>-1.0284345336768737</c:v>
                </c:pt>
                <c:pt idx="5875">
                  <c:v>-0.92410956049484416</c:v>
                </c:pt>
                <c:pt idx="5876">
                  <c:v>-0.81916771153684964</c:v>
                </c:pt>
                <c:pt idx="5877">
                  <c:v>-0.71367730555167885</c:v>
                </c:pt>
                <c:pt idx="5878">
                  <c:v>-0.6077068433041124</c:v>
                </c:pt>
                <c:pt idx="5879">
                  <c:v>-0.5013257826538523</c:v>
                </c:pt>
                <c:pt idx="5880">
                  <c:v>-0.39460355108108902</c:v>
                </c:pt>
                <c:pt idx="5881">
                  <c:v>-0.28760929306330957</c:v>
                </c:pt>
                <c:pt idx="5882">
                  <c:v>-0.18041271831754915</c:v>
                </c:pt>
                <c:pt idx="5883">
                  <c:v>-7.3084157407171557E-2</c:v>
                </c:pt>
                <c:pt idx="5884">
                  <c:v>3.43063844415991E-2</c:v>
                </c:pt>
                <c:pt idx="5885">
                  <c:v>0.1416892729942324</c:v>
                </c:pt>
                <c:pt idx="5886">
                  <c:v>0.2489942671798854</c:v>
                </c:pt>
                <c:pt idx="5887">
                  <c:v>0.35615128908284155</c:v>
                </c:pt>
                <c:pt idx="5888">
                  <c:v>0.46308974746002668</c:v>
                </c:pt>
                <c:pt idx="5889">
                  <c:v>0.56973929147872371</c:v>
                </c:pt>
                <c:pt idx="5890">
                  <c:v>0.67603369160632232</c:v>
                </c:pt>
                <c:pt idx="5891">
                  <c:v>0.7819006562923756</c:v>
                </c:pt>
                <c:pt idx="5892">
                  <c:v>0.88727051455270767</c:v>
                </c:pt>
                <c:pt idx="5893">
                  <c:v>0.99207614096311203</c:v>
                </c:pt>
                <c:pt idx="5894">
                  <c:v>1.0962508783375644</c:v>
                </c:pt>
                <c:pt idx="5895">
                  <c:v>1.1997249015004101</c:v>
                </c:pt>
                <c:pt idx="5896">
                  <c:v>1.3024283184488317</c:v>
                </c:pt>
                <c:pt idx="5897">
                  <c:v>1.404292727720593</c:v>
                </c:pt>
                <c:pt idx="5898">
                  <c:v>1.5052516247136587</c:v>
                </c:pt>
                <c:pt idx="5899">
                  <c:v>1.6052406532465966</c:v>
                </c:pt>
                <c:pt idx="5900">
                  <c:v>1.7041966017352244</c:v>
                </c:pt>
                <c:pt idx="5901">
                  <c:v>1.8020537967697376</c:v>
                </c:pt>
                <c:pt idx="5902">
                  <c:v>1.8987471969730143</c:v>
                </c:pt>
                <c:pt idx="5903">
                  <c:v>1.9942139121274571</c:v>
                </c:pt>
                <c:pt idx="5904">
                  <c:v>2.088392439886197</c:v>
                </c:pt>
                <c:pt idx="5905">
                  <c:v>2.1812192586741181</c:v>
                </c:pt>
                <c:pt idx="5906">
                  <c:v>2.2726320687703057</c:v>
                </c:pt>
                <c:pt idx="5907">
                  <c:v>2.3625714018994106</c:v>
                </c:pt>
                <c:pt idx="5908">
                  <c:v>2.4509787843487598</c:v>
                </c:pt>
                <c:pt idx="5909">
                  <c:v>2.5377919481094446</c:v>
                </c:pt>
                <c:pt idx="5910">
                  <c:v>2.6229572911861023</c:v>
                </c:pt>
                <c:pt idx="5911">
                  <c:v>2.706420877595539</c:v>
                </c:pt>
                <c:pt idx="5912">
                  <c:v>2.7881241314046501</c:v>
                </c:pt>
                <c:pt idx="5913">
                  <c:v>2.8680162462117789</c:v>
                </c:pt>
                <c:pt idx="5914">
                  <c:v>2.9460438577366195</c:v>
                </c:pt>
                <c:pt idx="5915">
                  <c:v>3.0221538193118413</c:v>
                </c:pt>
                <c:pt idx="5916">
                  <c:v>3.0962934700695661</c:v>
                </c:pt>
                <c:pt idx="5917">
                  <c:v>3.168416744440623</c:v>
                </c:pt>
                <c:pt idx="5918">
                  <c:v>3.2384769822464121</c:v>
                </c:pt>
                <c:pt idx="5919">
                  <c:v>3.3064239152569903</c:v>
                </c:pt>
                <c:pt idx="5920">
                  <c:v>3.3722162549891568</c:v>
                </c:pt>
                <c:pt idx="5921">
                  <c:v>3.4358103257460186</c:v>
                </c:pt>
                <c:pt idx="5922">
                  <c:v>3.4971614437437446</c:v>
                </c:pt>
                <c:pt idx="5923">
                  <c:v>3.5562311332738523</c:v>
                </c:pt>
                <c:pt idx="5924">
                  <c:v>3.6129787016494248</c:v>
                </c:pt>
                <c:pt idx="5925">
                  <c:v>3.6673653388017406</c:v>
                </c:pt>
                <c:pt idx="5926">
                  <c:v>3.7193534329541351</c:v>
                </c:pt>
                <c:pt idx="5927">
                  <c:v>3.768909099500013</c:v>
                </c:pt>
                <c:pt idx="5928">
                  <c:v>3.8159991896370919</c:v>
                </c:pt>
                <c:pt idx="5929">
                  <c:v>3.8605911286711856</c:v>
                </c:pt>
                <c:pt idx="5930">
                  <c:v>3.9026565112855538</c:v>
                </c:pt>
                <c:pt idx="5931">
                  <c:v>3.9421681312161372</c:v>
                </c:pt>
                <c:pt idx="5932">
                  <c:v>3.9790986944980005</c:v>
                </c:pt>
                <c:pt idx="5933">
                  <c:v>4.0134207843991643</c:v>
                </c:pt>
                <c:pt idx="5934">
                  <c:v>4.045109256518268</c:v>
                </c:pt>
                <c:pt idx="5935">
                  <c:v>4.0741465319931347</c:v>
                </c:pt>
                <c:pt idx="5936">
                  <c:v>4.100510558003438</c:v>
                </c:pt>
                <c:pt idx="5937">
                  <c:v>4.1241819105453388</c:v>
                </c:pt>
                <c:pt idx="5938">
                  <c:v>4.1451444708249463</c:v>
                </c:pt>
                <c:pt idx="5939">
                  <c:v>4.1633858748857948</c:v>
                </c:pt>
                <c:pt idx="5940">
                  <c:v>4.178889511707359</c:v>
                </c:pt>
                <c:pt idx="5941">
                  <c:v>4.1916455227929079</c:v>
                </c:pt>
                <c:pt idx="5942">
                  <c:v>4.2016449856226892</c:v>
                </c:pt>
                <c:pt idx="5943">
                  <c:v>4.2088820563209</c:v>
                </c:pt>
                <c:pt idx="5944">
                  <c:v>4.2133471745314379</c:v>
                </c:pt>
                <c:pt idx="5945">
                  <c:v>4.2150381894439546</c:v>
                </c:pt>
                <c:pt idx="5946">
                  <c:v>4.2139534849298688</c:v>
                </c:pt>
                <c:pt idx="5947">
                  <c:v>4.2100916284689838</c:v>
                </c:pt>
                <c:pt idx="5948">
                  <c:v>4.2034513011282213</c:v>
                </c:pt>
                <c:pt idx="5949">
                  <c:v>4.1940396921376069</c:v>
                </c:pt>
                <c:pt idx="5950">
                  <c:v>4.1818607607231399</c:v>
                </c:pt>
                <c:pt idx="5951">
                  <c:v>4.1669188962222465</c:v>
                </c:pt>
                <c:pt idx="5952">
                  <c:v>4.1492216068704852</c:v>
                </c:pt>
                <c:pt idx="5953">
                  <c:v>4.128780025227945</c:v>
                </c:pt>
                <c:pt idx="5954">
                  <c:v>4.1056081114108247</c:v>
                </c:pt>
                <c:pt idx="5955">
                  <c:v>4.0797191905292856</c:v>
                </c:pt>
                <c:pt idx="5956">
                  <c:v>4.0511291188057115</c:v>
                </c:pt>
                <c:pt idx="5957">
                  <c:v>4.0198566941320415</c:v>
                </c:pt>
                <c:pt idx="5958">
                  <c:v>3.9859203507677758</c:v>
                </c:pt>
                <c:pt idx="5959">
                  <c:v>3.9493403209132256</c:v>
                </c:pt>
                <c:pt idx="5960">
                  <c:v>3.9101377283881602</c:v>
                </c:pt>
                <c:pt idx="5961">
                  <c:v>3.8683394500020905</c:v>
                </c:pt>
                <c:pt idx="5962">
                  <c:v>3.8239694527028742</c:v>
                </c:pt>
                <c:pt idx="5963">
                  <c:v>3.7770549809129119</c:v>
                </c:pt>
                <c:pt idx="5964">
                  <c:v>3.7276296820967763</c:v>
                </c:pt>
                <c:pt idx="5965">
                  <c:v>3.6757212159005683</c:v>
                </c:pt>
                <c:pt idx="5966">
                  <c:v>3.6213628726976221</c:v>
                </c:pt>
                <c:pt idx="5967">
                  <c:v>3.5645924703779914</c:v>
                </c:pt>
                <c:pt idx="5968">
                  <c:v>3.5054443023422759</c:v>
                </c:pt>
                <c:pt idx="5969">
                  <c:v>3.4439542253812534</c:v>
                </c:pt>
                <c:pt idx="5970">
                  <c:v>3.3801600882187466</c:v>
                </c:pt>
                <c:pt idx="5971">
                  <c:v>3.3141056415419889</c:v>
                </c:pt>
                <c:pt idx="5972">
                  <c:v>3.2458293957504818</c:v>
                </c:pt>
                <c:pt idx="5973">
                  <c:v>3.175376359723709</c:v>
                </c:pt>
                <c:pt idx="5974">
                  <c:v>3.1027958329982814</c:v>
                </c:pt>
                <c:pt idx="5975">
                  <c:v>3.0281307838078937</c:v>
                </c:pt>
                <c:pt idx="5976">
                  <c:v>2.9514295670574309</c:v>
                </c:pt>
                <c:pt idx="5977">
                  <c:v>2.8727424103299528</c:v>
                </c:pt>
                <c:pt idx="5978">
                  <c:v>2.7921189936508322</c:v>
                </c:pt>
                <c:pt idx="5979">
                  <c:v>2.7096093956272886</c:v>
                </c:pt>
                <c:pt idx="5980">
                  <c:v>2.6252677360264003</c:v>
                </c:pt>
                <c:pt idx="5981">
                  <c:v>2.5391491942880049</c:v>
                </c:pt>
                <c:pt idx="5982">
                  <c:v>2.4513086574381937</c:v>
                </c:pt>
                <c:pt idx="5983">
                  <c:v>2.3618016821118242</c:v>
                </c:pt>
                <c:pt idx="5984">
                  <c:v>2.2706881098781615</c:v>
                </c:pt>
                <c:pt idx="5985">
                  <c:v>2.1780290242377971</c:v>
                </c:pt>
                <c:pt idx="5986">
                  <c:v>2.083885313173147</c:v>
                </c:pt>
                <c:pt idx="5987">
                  <c:v>1.9883174245107658</c:v>
                </c:pt>
                <c:pt idx="5988">
                  <c:v>1.8913852972852627</c:v>
                </c:pt>
                <c:pt idx="5989">
                  <c:v>1.7931495505287771</c:v>
                </c:pt>
                <c:pt idx="5990">
                  <c:v>1.69367526025918</c:v>
                </c:pt>
                <c:pt idx="5991">
                  <c:v>1.5930290090863395</c:v>
                </c:pt>
                <c:pt idx="5992">
                  <c:v>1.4912763667138889</c:v>
                </c:pt>
                <c:pt idx="5993">
                  <c:v>1.3884804685168539</c:v>
                </c:pt>
                <c:pt idx="5994">
                  <c:v>1.2847115280428947</c:v>
                </c:pt>
                <c:pt idx="5995">
                  <c:v>1.1800372243674466</c:v>
                </c:pt>
                <c:pt idx="5996">
                  <c:v>1.0745254124067314</c:v>
                </c:pt>
                <c:pt idx="5997">
                  <c:v>0.96824505925427307</c:v>
                </c:pt>
                <c:pt idx="5998">
                  <c:v>0.8612655034187362</c:v>
                </c:pt>
                <c:pt idx="5999">
                  <c:v>0.75365722904575327</c:v>
                </c:pt>
                <c:pt idx="6000">
                  <c:v>0.64549087742378641</c:v>
                </c:pt>
                <c:pt idx="6001">
                  <c:v>0.53683699318062195</c:v>
                </c:pt>
                <c:pt idx="6002">
                  <c:v>0.42776687118489126</c:v>
                </c:pt>
                <c:pt idx="6003">
                  <c:v>0.31835261065376136</c:v>
                </c:pt>
                <c:pt idx="6004">
                  <c:v>0.20866616731281312</c:v>
                </c:pt>
                <c:pt idx="6005">
                  <c:v>9.877930592927868E-2</c:v>
                </c:pt>
                <c:pt idx="6006">
                  <c:v>-1.1235423826479254E-2</c:v>
                </c:pt>
                <c:pt idx="6007">
                  <c:v>-0.12130545949116926</c:v>
                </c:pt>
                <c:pt idx="6008">
                  <c:v>-0.23135755159492533</c:v>
                </c:pt>
                <c:pt idx="6009">
                  <c:v>-0.3413185198165562</c:v>
                </c:pt>
                <c:pt idx="6010">
                  <c:v>-0.45111913643668911</c:v>
                </c:pt>
                <c:pt idx="6011">
                  <c:v>-0.56068394572700153</c:v>
                </c:pt>
                <c:pt idx="6012">
                  <c:v>-0.66993994938302415</c:v>
                </c:pt>
                <c:pt idx="6013">
                  <c:v>-0.7788165345048943</c:v>
                </c:pt>
                <c:pt idx="6014">
                  <c:v>-0.88724339939932995</c:v>
                </c:pt>
                <c:pt idx="6015">
                  <c:v>-0.9951469206084318</c:v>
                </c:pt>
                <c:pt idx="6016">
                  <c:v>-1.1024532574591879</c:v>
                </c:pt>
                <c:pt idx="6017">
                  <c:v>-1.2090899129461259</c:v>
                </c:pt>
                <c:pt idx="6018">
                  <c:v>-1.3149861436892667</c:v>
                </c:pt>
                <c:pt idx="6019">
                  <c:v>-1.4200732152549969</c:v>
                </c:pt>
                <c:pt idx="6020">
                  <c:v>-1.5242834022096399</c:v>
                </c:pt>
                <c:pt idx="6021">
                  <c:v>-1.6275463856888974</c:v>
                </c:pt>
                <c:pt idx="6022">
                  <c:v>-1.7297923513586291</c:v>
                </c:pt>
                <c:pt idx="6023">
                  <c:v>-1.8309535127513421</c:v>
                </c:pt>
                <c:pt idx="6024">
                  <c:v>-1.9309633522907228</c:v>
                </c:pt>
                <c:pt idx="6025">
                  <c:v>-2.0297532186052387</c:v>
                </c:pt>
                <c:pt idx="6026">
                  <c:v>-2.1272555721193784</c:v>
                </c:pt>
                <c:pt idx="6027">
                  <c:v>-2.2234055992450443</c:v>
                </c:pt>
                <c:pt idx="6028">
                  <c:v>-2.3181393801870107</c:v>
                </c:pt>
                <c:pt idx="6029">
                  <c:v>-2.411389104855675</c:v>
                </c:pt>
                <c:pt idx="6030">
                  <c:v>-2.5030955380279036</c:v>
                </c:pt>
                <c:pt idx="6031">
                  <c:v>-2.5931990242722698</c:v>
                </c:pt>
                <c:pt idx="6032">
                  <c:v>-2.6816351869841313</c:v>
                </c:pt>
                <c:pt idx="6033">
                  <c:v>-2.7683473429310284</c:v>
                </c:pt>
                <c:pt idx="6034">
                  <c:v>-2.8532761799685353</c:v>
                </c:pt>
                <c:pt idx="6035">
                  <c:v>-2.9363625377157607</c:v>
                </c:pt>
                <c:pt idx="6036">
                  <c:v>-3.0175476809784154</c:v>
                </c:pt>
                <c:pt idx="6037">
                  <c:v>-3.0967794145337719</c:v>
                </c:pt>
                <c:pt idx="6038">
                  <c:v>-3.1740048985519156</c:v>
                </c:pt>
                <c:pt idx="6039">
                  <c:v>-3.2491676405226246</c:v>
                </c:pt>
                <c:pt idx="6040">
                  <c:v>-3.3222200884570992</c:v>
                </c:pt>
                <c:pt idx="6041">
                  <c:v>-3.3931122693610209</c:v>
                </c:pt>
                <c:pt idx="6042">
                  <c:v>-3.4617931738202845</c:v>
                </c:pt>
                <c:pt idx="6043">
                  <c:v>-3.5282179776426505</c:v>
                </c:pt>
                <c:pt idx="6044">
                  <c:v>-3.5923396222993147</c:v>
                </c:pt>
                <c:pt idx="6045">
                  <c:v>-3.6541129200279494</c:v>
                </c:pt>
                <c:pt idx="6046">
                  <c:v>-3.7134938750192861</c:v>
                </c:pt>
                <c:pt idx="6047">
                  <c:v>-3.7704422178094004</c:v>
                </c:pt>
                <c:pt idx="6048">
                  <c:v>-3.8249184194249088</c:v>
                </c:pt>
                <c:pt idx="6049">
                  <c:v>-3.8768835351901534</c:v>
                </c:pt>
                <c:pt idx="6050">
                  <c:v>-3.9263028054866971</c:v>
                </c:pt>
                <c:pt idx="6051">
                  <c:v>-3.9731426909018022</c:v>
                </c:pt>
                <c:pt idx="6052">
                  <c:v>-4.0173695909255747</c:v>
                </c:pt>
                <c:pt idx="6053">
                  <c:v>-4.0589498143089386</c:v>
                </c:pt>
                <c:pt idx="6054">
                  <c:v>-4.0978519795538073</c:v>
                </c:pt>
                <c:pt idx="6055">
                  <c:v>-4.1340523134781071</c:v>
                </c:pt>
                <c:pt idx="6056">
                  <c:v>-4.1675226170341757</c:v>
                </c:pt>
                <c:pt idx="6057">
                  <c:v>-4.1982373733538125</c:v>
                </c:pt>
                <c:pt idx="6058">
                  <c:v>-4.226174429362473</c:v>
                </c:pt>
                <c:pt idx="6059">
                  <c:v>-4.2513154505729807</c:v>
                </c:pt>
                <c:pt idx="6060">
                  <c:v>-4.273637924291962</c:v>
                </c:pt>
                <c:pt idx="6061">
                  <c:v>-4.293126164252155</c:v>
                </c:pt>
                <c:pt idx="6062">
                  <c:v>-4.3097654990430581</c:v>
                </c:pt>
                <c:pt idx="6063">
                  <c:v>-4.3235444196834498</c:v>
                </c:pt>
                <c:pt idx="6064">
                  <c:v>-4.3344477893271947</c:v>
                </c:pt>
                <c:pt idx="6065">
                  <c:v>-4.3424679740391561</c:v>
                </c:pt>
                <c:pt idx="6066">
                  <c:v>-4.3475979725973417</c:v>
                </c:pt>
                <c:pt idx="6067">
                  <c:v>-4.3498310699976459</c:v>
                </c:pt>
                <c:pt idx="6068">
                  <c:v>-4.3491607719189034</c:v>
                </c:pt>
                <c:pt idx="6069">
                  <c:v>-4.3455892036895829</c:v>
                </c:pt>
                <c:pt idx="6070">
                  <c:v>-4.339115376412102</c:v>
                </c:pt>
                <c:pt idx="6071">
                  <c:v>-4.3297388512666366</c:v>
                </c:pt>
                <c:pt idx="6072">
                  <c:v>-4.3174624323797692</c:v>
                </c:pt>
                <c:pt idx="6073">
                  <c:v>-4.3022926762228835</c:v>
                </c:pt>
                <c:pt idx="6074">
                  <c:v>-4.2842390987023347</c:v>
                </c:pt>
                <c:pt idx="6075">
                  <c:v>-4.2633107163394568</c:v>
                </c:pt>
                <c:pt idx="6076">
                  <c:v>-4.2395192160111783</c:v>
                </c:pt>
                <c:pt idx="6077">
                  <c:v>-4.2128793690070969</c:v>
                </c:pt>
                <c:pt idx="6078">
                  <c:v>-4.1834057291013149</c:v>
                </c:pt>
                <c:pt idx="6079">
                  <c:v>-4.151114797371334</c:v>
                </c:pt>
                <c:pt idx="6080">
                  <c:v>-4.1160241189908682</c:v>
                </c:pt>
                <c:pt idx="6081">
                  <c:v>-4.07815714758057</c:v>
                </c:pt>
                <c:pt idx="6082">
                  <c:v>-4.0375345852009765</c:v>
                </c:pt>
                <c:pt idx="6083">
                  <c:v>-3.9941805723940571</c:v>
                </c:pt>
                <c:pt idx="6084">
                  <c:v>-3.9481258163156601</c:v>
                </c:pt>
                <c:pt idx="6085">
                  <c:v>-3.8993952022964056</c:v>
                </c:pt>
                <c:pt idx="6086">
                  <c:v>-3.8480194146642472</c:v>
                </c:pt>
                <c:pt idx="6087">
                  <c:v>-3.7940338356637104</c:v>
                </c:pt>
                <c:pt idx="6088">
                  <c:v>-3.7374704954310136</c:v>
                </c:pt>
                <c:pt idx="6089">
                  <c:v>-3.6783631617048398</c:v>
                </c:pt>
                <c:pt idx="6090">
                  <c:v>-3.6167477700486388</c:v>
                </c:pt>
                <c:pt idx="6091">
                  <c:v>-3.552666335407435</c:v>
                </c:pt>
                <c:pt idx="6092">
                  <c:v>-3.4861558112289286</c:v>
                </c:pt>
                <c:pt idx="6093">
                  <c:v>-3.4172598294482066</c:v>
                </c:pt>
                <c:pt idx="6094">
                  <c:v>-3.3460264937256845</c:v>
                </c:pt>
                <c:pt idx="6095">
                  <c:v>-3.2724977583906298</c:v>
                </c:pt>
                <c:pt idx="6096">
                  <c:v>-3.1967211471614885</c:v>
                </c:pt>
                <c:pt idx="6097">
                  <c:v>-3.1187462397405952</c:v>
                </c:pt>
                <c:pt idx="6098">
                  <c:v>-3.0386222520074546</c:v>
                </c:pt>
                <c:pt idx="6099">
                  <c:v>-2.9563989824286767</c:v>
                </c:pt>
                <c:pt idx="6100">
                  <c:v>-2.8721304547472877</c:v>
                </c:pt>
                <c:pt idx="6101">
                  <c:v>-2.785871936447903</c:v>
                </c:pt>
                <c:pt idx="6102">
                  <c:v>-2.6976785864637125</c:v>
                </c:pt>
                <c:pt idx="6103">
                  <c:v>-2.6076064168341206</c:v>
                </c:pt>
                <c:pt idx="6104">
                  <c:v>-2.5157159075069622</c:v>
                </c:pt>
                <c:pt idx="6105">
                  <c:v>-2.4220689626551177</c:v>
                </c:pt>
                <c:pt idx="6106">
                  <c:v>-2.3267274723889839</c:v>
                </c:pt>
                <c:pt idx="6107">
                  <c:v>-2.2297530671257366</c:v>
                </c:pt>
                <c:pt idx="6108">
                  <c:v>-2.1312070478043643</c:v>
                </c:pt>
                <c:pt idx="6109">
                  <c:v>-2.0311515733725654</c:v>
                </c:pt>
                <c:pt idx="6110">
                  <c:v>-1.929653436319829</c:v>
                </c:pt>
                <c:pt idx="6111">
                  <c:v>-1.8267811106771223</c:v>
                </c:pt>
                <c:pt idx="6112">
                  <c:v>-1.7226022307621258</c:v>
                </c:pt>
                <c:pt idx="6113">
                  <c:v>-1.6171821678522142</c:v>
                </c:pt>
                <c:pt idx="6114">
                  <c:v>-1.5105935406345645</c:v>
                </c:pt>
                <c:pt idx="6115">
                  <c:v>-1.4029066003653949</c:v>
                </c:pt>
                <c:pt idx="6116">
                  <c:v>-1.2941919388448779</c:v>
                </c:pt>
                <c:pt idx="6117">
                  <c:v>-1.1845214222744966</c:v>
                </c:pt>
                <c:pt idx="6118">
                  <c:v>-1.0739674478779804</c:v>
                </c:pt>
                <c:pt idx="6119">
                  <c:v>-0.96260371536998901</c:v>
                </c:pt>
                <c:pt idx="6120">
                  <c:v>-0.85050423557551291</c:v>
                </c:pt>
                <c:pt idx="6121">
                  <c:v>-0.73774307360928493</c:v>
                </c:pt>
                <c:pt idx="6122">
                  <c:v>-0.62439519263172505</c:v>
                </c:pt>
                <c:pt idx="6123">
                  <c:v>-0.51053650468599254</c:v>
                </c:pt>
                <c:pt idx="6124">
                  <c:v>-0.39624291946450702</c:v>
                </c:pt>
                <c:pt idx="6125">
                  <c:v>-0.28159029332995383</c:v>
                </c:pt>
                <c:pt idx="6126">
                  <c:v>-0.16665540154762518</c:v>
                </c:pt>
                <c:pt idx="6127">
                  <c:v>-5.1515162433194595E-2</c:v>
                </c:pt>
                <c:pt idx="6128">
                  <c:v>6.3752692284920254E-2</c:v>
                </c:pt>
                <c:pt idx="6129">
                  <c:v>0.17907037757929795</c:v>
                </c:pt>
                <c:pt idx="6130">
                  <c:v>0.29436394263747218</c:v>
                </c:pt>
                <c:pt idx="6131">
                  <c:v>0.40955309441126131</c:v>
                </c:pt>
                <c:pt idx="6132">
                  <c:v>0.52455988730554548</c:v>
                </c:pt>
                <c:pt idx="6133">
                  <c:v>0.63930865550694738</c:v>
                </c:pt>
                <c:pt idx="6134">
                  <c:v>0.75372394322131897</c:v>
                </c:pt>
                <c:pt idx="6135">
                  <c:v>0.86772687622283262</c:v>
                </c:pt>
                <c:pt idx="6136">
                  <c:v>0.98123827100368455</c:v>
                </c:pt>
                <c:pt idx="6137">
                  <c:v>1.0941802003330821</c:v>
                </c:pt>
                <c:pt idx="6138">
                  <c:v>1.2064764079639463</c:v>
                </c:pt>
                <c:pt idx="6139">
                  <c:v>1.3180525687700704</c:v>
                </c:pt>
                <c:pt idx="6140">
                  <c:v>1.428835293680125</c:v>
                </c:pt>
                <c:pt idx="6141">
                  <c:v>1.5387485321868992</c:v>
                </c:pt>
                <c:pt idx="6142">
                  <c:v>1.6477166753027939</c:v>
                </c:pt>
                <c:pt idx="6143">
                  <c:v>1.7556660839424498</c:v>
                </c:pt>
                <c:pt idx="6144">
                  <c:v>1.8625243350390563</c:v>
                </c:pt>
                <c:pt idx="6145">
                  <c:v>1.9682168239928213</c:v>
                </c:pt>
                <c:pt idx="6146">
                  <c:v>2.0726700154334403</c:v>
                </c:pt>
                <c:pt idx="6147">
                  <c:v>2.1758130626168071</c:v>
                </c:pt>
                <c:pt idx="6148">
                  <c:v>2.2775759804636664</c:v>
                </c:pt>
                <c:pt idx="6149">
                  <c:v>2.3778848667299752</c:v>
                </c:pt>
                <c:pt idx="6150">
                  <c:v>2.4766743724445939</c:v>
                </c:pt>
                <c:pt idx="6151">
                  <c:v>2.5738787121264131</c:v>
                </c:pt>
                <c:pt idx="6152">
                  <c:v>2.6694273681216005</c:v>
                </c:pt>
                <c:pt idx="6153">
                  <c:v>2.7632575104566039</c:v>
                </c:pt>
                <c:pt idx="6154">
                  <c:v>2.8553036798635567</c:v>
                </c:pt>
                <c:pt idx="6155">
                  <c:v>2.9455005737607225</c:v>
                </c:pt>
                <c:pt idx="6156">
                  <c:v>3.0337833249736725</c:v>
                </c:pt>
                <c:pt idx="6157">
                  <c:v>3.1200936218050712</c:v>
                </c:pt>
                <c:pt idx="6158">
                  <c:v>3.2043725287236109</c:v>
                </c:pt>
                <c:pt idx="6159">
                  <c:v>3.2865574835373885</c:v>
                </c:pt>
                <c:pt idx="6160">
                  <c:v>3.3665948958155321</c:v>
                </c:pt>
                <c:pt idx="6161">
                  <c:v>3.4444287905505955</c:v>
                </c:pt>
                <c:pt idx="6162">
                  <c:v>3.5200021978986382</c:v>
                </c:pt>
                <c:pt idx="6163">
                  <c:v>3.5932643799355075</c:v>
                </c:pt>
                <c:pt idx="6164">
                  <c:v>3.6641624161692419</c:v>
                </c:pt>
                <c:pt idx="6165">
                  <c:v>3.7326453136655866</c:v>
                </c:pt>
                <c:pt idx="6166">
                  <c:v>3.7986633332044537</c:v>
                </c:pt>
                <c:pt idx="6167">
                  <c:v>3.8621705285854424</c:v>
                </c:pt>
                <c:pt idx="6168">
                  <c:v>3.923121765624999</c:v>
                </c:pt>
                <c:pt idx="6169">
                  <c:v>3.9814725707505025</c:v>
                </c:pt>
                <c:pt idx="6170">
                  <c:v>4.0371827364775523</c:v>
                </c:pt>
                <c:pt idx="6171">
                  <c:v>4.0902133612025029</c:v>
                </c:pt>
                <c:pt idx="6172">
                  <c:v>4.1405255724671512</c:v>
                </c:pt>
                <c:pt idx="6173">
                  <c:v>4.1880805018023501</c:v>
                </c:pt>
                <c:pt idx="6174">
                  <c:v>4.2328416896194865</c:v>
                </c:pt>
                <c:pt idx="6175">
                  <c:v>4.2747803880877955</c:v>
                </c:pt>
                <c:pt idx="6176">
                  <c:v>4.3138635311728448</c:v>
                </c:pt>
                <c:pt idx="6177">
                  <c:v>4.350060846805758</c:v>
                </c:pt>
                <c:pt idx="6178">
                  <c:v>4.3833455425221128</c:v>
                </c:pt>
                <c:pt idx="6179">
                  <c:v>4.4136947641776763</c:v>
                </c:pt>
                <c:pt idx="6180">
                  <c:v>4.4410816029705371</c:v>
                </c:pt>
                <c:pt idx="6181">
                  <c:v>4.465486103780111</c:v>
                </c:pt>
                <c:pt idx="6182">
                  <c:v>4.4868894571915892</c:v>
                </c:pt>
                <c:pt idx="6183">
                  <c:v>4.5052761505472159</c:v>
                </c:pt>
                <c:pt idx="6184">
                  <c:v>4.5206271810121077</c:v>
                </c:pt>
                <c:pt idx="6185">
                  <c:v>4.5329311895892435</c:v>
                </c:pt>
                <c:pt idx="6186">
                  <c:v>4.5421775940365219</c:v>
                </c:pt>
                <c:pt idx="6187">
                  <c:v>4.5483562453600346</c:v>
                </c:pt>
                <c:pt idx="6188">
                  <c:v>4.5514573651386216</c:v>
                </c:pt>
                <c:pt idx="6189">
                  <c:v>4.5514799472186631</c:v>
                </c:pt>
                <c:pt idx="6190">
                  <c:v>4.5484200264327521</c:v>
                </c:pt>
                <c:pt idx="6191">
                  <c:v>4.5422743453622507</c:v>
                </c:pt>
                <c:pt idx="6192">
                  <c:v>4.5330430495266976</c:v>
                </c:pt>
                <c:pt idx="6193">
                  <c:v>4.5207301989633075</c:v>
                </c:pt>
                <c:pt idx="6194">
                  <c:v>4.5053429773567002</c:v>
                </c:pt>
                <c:pt idx="6195">
                  <c:v>4.4868882351153534</c:v>
                </c:pt>
                <c:pt idx="6196">
                  <c:v>4.4653756608639243</c:v>
                </c:pt>
                <c:pt idx="6197">
                  <c:v>4.4408181971058616</c:v>
                </c:pt>
                <c:pt idx="6198">
                  <c:v>4.4132287397534817</c:v>
                </c:pt>
                <c:pt idx="6199">
                  <c:v>4.3826223042564827</c:v>
                </c:pt>
                <c:pt idx="6200">
                  <c:v>4.3490151235548256</c:v>
                </c:pt>
                <c:pt idx="6201">
                  <c:v>4.312429513439076</c:v>
                </c:pt>
                <c:pt idx="6202">
                  <c:v>4.2728852134016257</c:v>
                </c:pt>
                <c:pt idx="6203">
                  <c:v>4.2304055773848459</c:v>
                </c:pt>
                <c:pt idx="6204">
                  <c:v>4.1850207024675292</c:v>
                </c:pt>
                <c:pt idx="6205">
                  <c:v>4.136755040827234</c:v>
                </c:pt>
                <c:pt idx="6206">
                  <c:v>4.0856390208112368</c:v>
                </c:pt>
                <c:pt idx="6207">
                  <c:v>4.0317079459510241</c:v>
                </c:pt>
                <c:pt idx="6208">
                  <c:v>3.9749939448796479</c:v>
                </c:pt>
                <c:pt idx="6209">
                  <c:v>3.9155310608320191</c:v>
                </c:pt>
                <c:pt idx="6210">
                  <c:v>3.8533556815036731</c:v>
                </c:pt>
                <c:pt idx="6211">
                  <c:v>3.7885104500922897</c:v>
                </c:pt>
                <c:pt idx="6212">
                  <c:v>3.7210331237517331</c:v>
                </c:pt>
                <c:pt idx="6213">
                  <c:v>3.6509683127586103</c:v>
                </c:pt>
                <c:pt idx="6214">
                  <c:v>3.578365272782051</c:v>
                </c:pt>
                <c:pt idx="6215">
                  <c:v>3.503267282709924</c:v>
                </c:pt>
                <c:pt idx="6216">
                  <c:v>3.4257233621035392</c:v>
                </c:pt>
                <c:pt idx="6217">
                  <c:v>3.3457847563800209</c:v>
                </c:pt>
                <c:pt idx="6218">
                  <c:v>3.2635025154474548</c:v>
                </c:pt>
                <c:pt idx="6219">
                  <c:v>3.1789284384126839</c:v>
                </c:pt>
                <c:pt idx="6220">
                  <c:v>3.0921187144257178</c:v>
                </c:pt>
                <c:pt idx="6221">
                  <c:v>3.0031309391593766</c:v>
                </c:pt>
                <c:pt idx="6222">
                  <c:v>2.9120227603913311</c:v>
                </c:pt>
                <c:pt idx="6223">
                  <c:v>2.8188528373999224</c:v>
                </c:pt>
                <c:pt idx="6224">
                  <c:v>2.7236844533692803</c:v>
                </c:pt>
                <c:pt idx="6225">
                  <c:v>2.6265824691760629</c:v>
                </c:pt>
                <c:pt idx="6226">
                  <c:v>2.5276118824413372</c:v>
                </c:pt>
                <c:pt idx="6227">
                  <c:v>2.4268375791107104</c:v>
                </c:pt>
                <c:pt idx="6228">
                  <c:v>2.3243242607549961</c:v>
                </c:pt>
                <c:pt idx="6229">
                  <c:v>2.2201376290191841</c:v>
                </c:pt>
                <c:pt idx="6230">
                  <c:v>2.1143481579972105</c:v>
                </c:pt>
                <c:pt idx="6231">
                  <c:v>2.0070281389557985</c:v>
                </c:pt>
                <c:pt idx="6232">
                  <c:v>1.8982491556889065</c:v>
                </c:pt>
                <c:pt idx="6233">
                  <c:v>1.7880806576884993</c:v>
                </c:pt>
                <c:pt idx="6234">
                  <c:v>1.6765994669834006</c:v>
                </c:pt>
                <c:pt idx="6235">
                  <c:v>1.5638801595824334</c:v>
                </c:pt>
                <c:pt idx="6236">
                  <c:v>1.4499977696303938</c:v>
                </c:pt>
                <c:pt idx="6237">
                  <c:v>1.3350287193482433</c:v>
                </c:pt>
                <c:pt idx="6238">
                  <c:v>1.2190500716412838</c:v>
                </c:pt>
                <c:pt idx="6239">
                  <c:v>1.1021402974633003</c:v>
                </c:pt>
                <c:pt idx="6240">
                  <c:v>0.98437828024341334</c:v>
                </c:pt>
                <c:pt idx="6241">
                  <c:v>0.86584305478802603</c:v>
                </c:pt>
                <c:pt idx="6242">
                  <c:v>0.74661464667907873</c:v>
                </c:pt>
                <c:pt idx="6243">
                  <c:v>0.6267741186760003</c:v>
                </c:pt>
                <c:pt idx="6244">
                  <c:v>0.5064026149743478</c:v>
                </c:pt>
                <c:pt idx="6245">
                  <c:v>0.38558130564972487</c:v>
                </c:pt>
                <c:pt idx="6246">
                  <c:v>0.26439235424784702</c:v>
                </c:pt>
                <c:pt idx="6247">
                  <c:v>0.14291813722926813</c:v>
                </c:pt>
                <c:pt idx="6248">
                  <c:v>2.1241909571244198E-2</c:v>
                </c:pt>
                <c:pt idx="6249">
                  <c:v>-0.10055296015891091</c:v>
                </c:pt>
                <c:pt idx="6250">
                  <c:v>-0.22238688217944425</c:v>
                </c:pt>
                <c:pt idx="6251">
                  <c:v>-0.34417387394953286</c:v>
                </c:pt>
                <c:pt idx="6252">
                  <c:v>-0.46583025480432738</c:v>
                </c:pt>
                <c:pt idx="6253">
                  <c:v>-0.58727458326558013</c:v>
                </c:pt>
                <c:pt idx="6254">
                  <c:v>-0.70842559229251645</c:v>
                </c:pt>
                <c:pt idx="6255">
                  <c:v>-0.82919856587191576</c:v>
                </c:pt>
                <c:pt idx="6256">
                  <c:v>-0.94950845323098265</c:v>
                </c:pt>
                <c:pt idx="6257">
                  <c:v>-1.0692714394782927</c:v>
                </c:pt>
                <c:pt idx="6258">
                  <c:v>-1.1884053654061928</c:v>
                </c:pt>
                <c:pt idx="6259">
                  <c:v>-1.3068299927337461</c:v>
                </c:pt>
                <c:pt idx="6260">
                  <c:v>-1.4244660141509851</c:v>
                </c:pt>
                <c:pt idx="6261">
                  <c:v>-1.5412314609397382</c:v>
                </c:pt>
                <c:pt idx="6262">
                  <c:v>-1.6570448110368872</c:v>
                </c:pt>
                <c:pt idx="6263">
                  <c:v>-1.7718265225163672</c:v>
                </c:pt>
                <c:pt idx="6264">
                  <c:v>-1.8854982847932775</c:v>
                </c:pt>
                <c:pt idx="6265">
                  <c:v>-1.9979796261421283</c:v>
                </c:pt>
                <c:pt idx="6266">
                  <c:v>-2.1091911695088812</c:v>
                </c:pt>
                <c:pt idx="6267">
                  <c:v>-2.2190562569313528</c:v>
                </c:pt>
                <c:pt idx="6268">
                  <c:v>-2.327499127571389</c:v>
                </c:pt>
                <c:pt idx="6269">
                  <c:v>-2.4344401438452419</c:v>
                </c:pt>
                <c:pt idx="6270">
                  <c:v>-2.5398082667823001</c:v>
                </c:pt>
                <c:pt idx="6271">
                  <c:v>-2.643532071120902</c:v>
                </c:pt>
                <c:pt idx="6272">
                  <c:v>-2.7455354544774657</c:v>
                </c:pt>
                <c:pt idx="6273">
                  <c:v>-2.8457500619804827</c:v>
                </c:pt>
                <c:pt idx="6274">
                  <c:v>-2.9441049740215282</c:v>
                </c:pt>
                <c:pt idx="6275">
                  <c:v>-3.0405294969029577</c:v>
                </c:pt>
                <c:pt idx="6276">
                  <c:v>-3.1349534461623318</c:v>
                </c:pt>
                <c:pt idx="6277">
                  <c:v>-3.2273132711793022</c:v>
                </c:pt>
                <c:pt idx="6278">
                  <c:v>-3.3175448803305634</c:v>
                </c:pt>
                <c:pt idx="6279">
                  <c:v>-3.4055806425541841</c:v>
                </c:pt>
                <c:pt idx="6280">
                  <c:v>-3.4913619900842612</c:v>
                </c:pt>
                <c:pt idx="6281">
                  <c:v>-3.5748280663442813</c:v>
                </c:pt>
                <c:pt idx="6282">
                  <c:v>-3.655917119832123</c:v>
                </c:pt>
                <c:pt idx="6283">
                  <c:v>-3.7345737349325367</c:v>
                </c:pt>
                <c:pt idx="6284">
                  <c:v>-3.8107404213928682</c:v>
                </c:pt>
                <c:pt idx="6285">
                  <c:v>-3.8843617283159779</c:v>
                </c:pt>
                <c:pt idx="6286">
                  <c:v>-3.9553835740849959</c:v>
                </c:pt>
                <c:pt idx="6287">
                  <c:v>-4.0237557893346008</c:v>
                </c:pt>
                <c:pt idx="6288">
                  <c:v>-4.0894291395084048</c:v>
                </c:pt>
                <c:pt idx="6289">
                  <c:v>-4.1523551769050124</c:v>
                </c:pt>
                <c:pt idx="6290">
                  <c:v>-4.2124898494954568</c:v>
                </c:pt>
                <c:pt idx="6291">
                  <c:v>-4.2697905439421557</c:v>
                </c:pt>
                <c:pt idx="6292">
                  <c:v>-4.3242148119726327</c:v>
                </c:pt>
                <c:pt idx="6293">
                  <c:v>-4.3757203482131679</c:v>
                </c:pt>
                <c:pt idx="6294">
                  <c:v>-4.4242673979477782</c:v>
                </c:pt>
                <c:pt idx="6295">
                  <c:v>-4.4698240627390051</c:v>
                </c:pt>
                <c:pt idx="6296">
                  <c:v>-4.5123542730831163</c:v>
                </c:pt>
                <c:pt idx="6297">
                  <c:v>-4.5518249030670743</c:v>
                </c:pt>
                <c:pt idx="6298">
                  <c:v>-4.5882064583644775</c:v>
                </c:pt>
                <c:pt idx="6299">
                  <c:v>-4.6214735371752989</c:v>
                </c:pt>
                <c:pt idx="6300">
                  <c:v>-4.6515968393375653</c:v>
                </c:pt>
                <c:pt idx="6301">
                  <c:v>-4.6785541766193157</c:v>
                </c:pt>
                <c:pt idx="6302">
                  <c:v>-4.7023246665582139</c:v>
                </c:pt>
                <c:pt idx="6303">
                  <c:v>-4.722890885188499</c:v>
                </c:pt>
                <c:pt idx="6304">
                  <c:v>-4.7402320816416488</c:v>
                </c:pt>
                <c:pt idx="6305">
                  <c:v>-4.7543353135543036</c:v>
                </c:pt>
                <c:pt idx="6306">
                  <c:v>-4.7651885812350798</c:v>
                </c:pt>
                <c:pt idx="6307">
                  <c:v>-4.7727804852635689</c:v>
                </c:pt>
                <c:pt idx="6308">
                  <c:v>-4.7771001647756099</c:v>
                </c:pt>
                <c:pt idx="6309">
                  <c:v>-4.7781456999732317</c:v>
                </c:pt>
                <c:pt idx="6310">
                  <c:v>-4.7759123815121809</c:v>
                </c:pt>
                <c:pt idx="6311">
                  <c:v>-4.7703963777865184</c:v>
                </c:pt>
                <c:pt idx="6312">
                  <c:v>-4.761597430493147</c:v>
                </c:pt>
                <c:pt idx="6313">
                  <c:v>-4.749519366438955</c:v>
                </c:pt>
                <c:pt idx="6314">
                  <c:v>-4.7341693067509558</c:v>
                </c:pt>
                <c:pt idx="6315">
                  <c:v>-4.7155542098856698</c:v>
                </c:pt>
                <c:pt idx="6316">
                  <c:v>-4.6936840429072495</c:v>
                </c:pt>
                <c:pt idx="6317">
                  <c:v>-4.6685721967889586</c:v>
                </c:pt>
                <c:pt idx="6318">
                  <c:v>-4.6402321854356821</c:v>
                </c:pt>
                <c:pt idx="6319">
                  <c:v>-4.6086798111587939</c:v>
                </c:pt>
                <c:pt idx="6320">
                  <c:v>-4.57393226183029</c:v>
                </c:pt>
                <c:pt idx="6321">
                  <c:v>-4.5360129752997373</c:v>
                </c:pt>
                <c:pt idx="6322">
                  <c:v>-4.4949429791586697</c:v>
                </c:pt>
                <c:pt idx="6323">
                  <c:v>-4.4507470802592133</c:v>
                </c:pt>
                <c:pt idx="6324">
                  <c:v>-4.4034569920297981</c:v>
                </c:pt>
                <c:pt idx="6325">
                  <c:v>-4.3530989449266331</c:v>
                </c:pt>
                <c:pt idx="6326">
                  <c:v>-4.2997053058550003</c:v>
                </c:pt>
                <c:pt idx="6327">
                  <c:v>-4.2433134753971062</c:v>
                </c:pt>
                <c:pt idx="6328">
                  <c:v>-4.183957835807206</c:v>
                </c:pt>
                <c:pt idx="6329">
                  <c:v>-4.1216748384557249</c:v>
                </c:pt>
                <c:pt idx="6330">
                  <c:v>-4.056503431500289</c:v>
                </c:pt>
                <c:pt idx="6331">
                  <c:v>-3.9884889686093916</c:v>
                </c:pt>
                <c:pt idx="6332">
                  <c:v>-3.9176720649705996</c:v>
                </c:pt>
                <c:pt idx="6333">
                  <c:v>-3.8441003338861011</c:v>
                </c:pt>
                <c:pt idx="6334">
                  <c:v>-3.7678261763477163</c:v>
                </c:pt>
                <c:pt idx="6335">
                  <c:v>-3.688896156047667</c:v>
                </c:pt>
                <c:pt idx="6336">
                  <c:v>-3.6073627138995179</c:v>
                </c:pt>
                <c:pt idx="6337">
                  <c:v>-3.5232806501707121</c:v>
                </c:pt>
                <c:pt idx="6338">
                  <c:v>-3.4367046999552291</c:v>
                </c:pt>
                <c:pt idx="6339">
                  <c:v>-3.3476904746082545</c:v>
                </c:pt>
                <c:pt idx="6340">
                  <c:v>-3.2562980992105874</c:v>
                </c:pt>
                <c:pt idx="6341">
                  <c:v>-3.1625892255631478</c:v>
                </c:pt>
                <c:pt idx="6342">
                  <c:v>-3.0666256741837721</c:v>
                </c:pt>
                <c:pt idx="6343">
                  <c:v>-2.9684703900185982</c:v>
                </c:pt>
                <c:pt idx="6344">
                  <c:v>-2.8681910510684379</c:v>
                </c:pt>
                <c:pt idx="6345">
                  <c:v>-2.765857018305228</c:v>
                </c:pt>
                <c:pt idx="6346">
                  <c:v>-2.6615378907652647</c:v>
                </c:pt>
                <c:pt idx="6347">
                  <c:v>-2.5553032530864517</c:v>
                </c:pt>
                <c:pt idx="6348">
                  <c:v>-2.4472225986844278</c:v>
                </c:pt>
                <c:pt idx="6349">
                  <c:v>-2.3373665100003729</c:v>
                </c:pt>
                <c:pt idx="6350">
                  <c:v>-2.2258104265995953</c:v>
                </c:pt>
                <c:pt idx="6351">
                  <c:v>-2.1126316855505065</c:v>
                </c:pt>
                <c:pt idx="6352">
                  <c:v>-1.9979069923668884</c:v>
                </c:pt>
                <c:pt idx="6353">
                  <c:v>-1.881710989704644</c:v>
                </c:pt>
                <c:pt idx="6354">
                  <c:v>-1.7641257596680551</c:v>
                </c:pt>
                <c:pt idx="6355">
                  <c:v>-1.6452312006655818</c:v>
                </c:pt>
                <c:pt idx="6356">
                  <c:v>-1.5251077269282107</c:v>
                </c:pt>
                <c:pt idx="6357">
                  <c:v>-1.4038371937655481</c:v>
                </c:pt>
                <c:pt idx="6358">
                  <c:v>-1.281502145446983</c:v>
                </c:pt>
                <c:pt idx="6359">
                  <c:v>-1.1581865778012663</c:v>
                </c:pt>
                <c:pt idx="6360">
                  <c:v>-1.0339749378439647</c:v>
                </c:pt>
                <c:pt idx="6361">
                  <c:v>-0.90895185785049104</c:v>
                </c:pt>
                <c:pt idx="6362">
                  <c:v>-0.78320298989909432</c:v>
                </c:pt>
                <c:pt idx="6363">
                  <c:v>-0.65681504739655727</c:v>
                </c:pt>
                <c:pt idx="6364">
                  <c:v>-0.52987484444277488</c:v>
                </c:pt>
                <c:pt idx="6365">
                  <c:v>-0.40246923536738549</c:v>
                </c:pt>
                <c:pt idx="6366">
                  <c:v>-0.27468607740409329</c:v>
                </c:pt>
                <c:pt idx="6367">
                  <c:v>-0.14661344521462918</c:v>
                </c:pt>
                <c:pt idx="6368">
                  <c:v>-1.8340291569371114E-2</c:v>
                </c:pt>
                <c:pt idx="6369">
                  <c:v>0.11004432249616813</c:v>
                </c:pt>
                <c:pt idx="6370">
                  <c:v>0.23845512496642085</c:v>
                </c:pt>
                <c:pt idx="6371">
                  <c:v>0.36680046619784201</c:v>
                </c:pt>
                <c:pt idx="6372">
                  <c:v>0.49499101843438909</c:v>
                </c:pt>
                <c:pt idx="6373">
                  <c:v>0.62293971797744507</c:v>
                </c:pt>
                <c:pt idx="6374">
                  <c:v>0.75055970527169857</c:v>
                </c:pt>
                <c:pt idx="6375">
                  <c:v>0.87776070630050596</c:v>
                </c:pt>
                <c:pt idx="6376">
                  <c:v>1.0044521515713449</c:v>
                </c:pt>
                <c:pt idx="6377">
                  <c:v>1.1305447514918394</c:v>
                </c:pt>
                <c:pt idx="6378">
                  <c:v>1.2559509208661097</c:v>
                </c:pt>
                <c:pt idx="6379">
                  <c:v>1.3805850487856199</c:v>
                </c:pt>
                <c:pt idx="6380">
                  <c:v>1.5043625132730964</c:v>
                </c:pt>
                <c:pt idx="6381">
                  <c:v>1.6271960934486402</c:v>
                </c:pt>
                <c:pt idx="6382">
                  <c:v>1.7489990820818275</c:v>
                </c:pt>
                <c:pt idx="6383">
                  <c:v>1.8696868235012896</c:v>
                </c:pt>
                <c:pt idx="6384">
                  <c:v>1.9891759691615025</c:v>
                </c:pt>
                <c:pt idx="6385">
                  <c:v>2.1073810894554446</c:v>
                </c:pt>
                <c:pt idx="6386">
                  <c:v>2.224217933748954</c:v>
                </c:pt>
                <c:pt idx="6387">
                  <c:v>2.3396050589471278</c:v>
                </c:pt>
                <c:pt idx="6388">
                  <c:v>2.4534620115940933</c:v>
                </c:pt>
                <c:pt idx="6389">
                  <c:v>2.5657045579873752</c:v>
                </c:pt>
                <c:pt idx="6390">
                  <c:v>2.6762571634352534</c:v>
                </c:pt>
                <c:pt idx="6391">
                  <c:v>2.785044011161248</c:v>
                </c:pt>
                <c:pt idx="6392">
                  <c:v>2.8919847151895453</c:v>
                </c:pt>
                <c:pt idx="6393">
                  <c:v>2.997006748599532</c:v>
                </c:pt>
                <c:pt idx="6394">
                  <c:v>3.1000351347982491</c:v>
                </c:pt>
                <c:pt idx="6395">
                  <c:v>3.2009952415881502</c:v>
                </c:pt>
                <c:pt idx="6396">
                  <c:v>3.2998130678065518</c:v>
                </c:pt>
                <c:pt idx="6397">
                  <c:v>3.3964213711400881</c:v>
                </c:pt>
                <c:pt idx="6398">
                  <c:v>3.4907524963774286</c:v>
                </c:pt>
                <c:pt idx="6399">
                  <c:v>3.5827353799580473</c:v>
                </c:pt>
                <c:pt idx="6400">
                  <c:v>3.6723081555766179</c:v>
                </c:pt>
                <c:pt idx="6401">
                  <c:v>3.7594068048281417</c:v>
                </c:pt>
                <c:pt idx="6402">
                  <c:v>3.8439665537248255</c:v>
                </c:pt>
                <c:pt idx="6403">
                  <c:v>3.9259291060183767</c:v>
                </c:pt>
                <c:pt idx="6404">
                  <c:v>4.0052342350612884</c:v>
                </c:pt>
                <c:pt idx="6405">
                  <c:v>4.0818239000591987</c:v>
                </c:pt>
                <c:pt idx="6406">
                  <c:v>4.1556415781269385</c:v>
                </c:pt>
                <c:pt idx="6407">
                  <c:v>4.2266348092613306</c:v>
                </c:pt>
                <c:pt idx="6408">
                  <c:v>4.2947522207689639</c:v>
                </c:pt>
                <c:pt idx="6409">
                  <c:v>4.3599433810491446</c:v>
                </c:pt>
                <c:pt idx="6410">
                  <c:v>4.4221624100144519</c:v>
                </c:pt>
                <c:pt idx="6411">
                  <c:v>4.4813650235767604</c:v>
                </c:pt>
                <c:pt idx="6412">
                  <c:v>4.5375072613514753</c:v>
                </c:pt>
                <c:pt idx="6413">
                  <c:v>4.5905454656836406</c:v>
                </c:pt>
                <c:pt idx="6414">
                  <c:v>4.6404386904607806</c:v>
                </c:pt>
                <c:pt idx="6415">
                  <c:v>4.6871540076478597</c:v>
                </c:pt>
                <c:pt idx="6416">
                  <c:v>4.7306544807162814</c:v>
                </c:pt>
                <c:pt idx="6417">
                  <c:v>4.770906279933981</c:v>
                </c:pt>
                <c:pt idx="6418">
                  <c:v>4.8078793708530112</c:v>
                </c:pt>
                <c:pt idx="6419">
                  <c:v>4.8415479755994051</c:v>
                </c:pt>
                <c:pt idx="6420">
                  <c:v>4.8718825821931118</c:v>
                </c:pt>
                <c:pt idx="6421">
                  <c:v>4.8988609549063025</c:v>
                </c:pt>
                <c:pt idx="6422">
                  <c:v>4.9224623280274713</c:v>
                </c:pt>
                <c:pt idx="6423">
                  <c:v>4.9426695583711311</c:v>
                </c:pt>
                <c:pt idx="6424">
                  <c:v>4.9594623395199307</c:v>
                </c:pt>
                <c:pt idx="6425">
                  <c:v>4.972828336732837</c:v>
                </c:pt>
                <c:pt idx="6426">
                  <c:v>4.9827563204719274</c:v>
                </c:pt>
                <c:pt idx="6427">
                  <c:v>4.9892358232214225</c:v>
                </c:pt>
                <c:pt idx="6428">
                  <c:v>4.9922570768540098</c:v>
                </c:pt>
                <c:pt idx="6429">
                  <c:v>4.9918194140836425</c:v>
                </c:pt>
                <c:pt idx="6430">
                  <c:v>4.9879195366587821</c:v>
                </c:pt>
                <c:pt idx="6431">
                  <c:v>4.9805551813167233</c:v>
                </c:pt>
                <c:pt idx="6432">
                  <c:v>4.9697278138830541</c:v>
                </c:pt>
                <c:pt idx="6433">
                  <c:v>4.9554431394803169</c:v>
                </c:pt>
                <c:pt idx="6434">
                  <c:v>4.9377103100077484</c:v>
                </c:pt>
                <c:pt idx="6435">
                  <c:v>4.9165384652898565</c:v>
                </c:pt>
                <c:pt idx="6436">
                  <c:v>4.891939902365138</c:v>
                </c:pt>
                <c:pt idx="6437">
                  <c:v>4.8639304886713424</c:v>
                </c:pt>
                <c:pt idx="6438">
                  <c:v>4.8325263588267173</c:v>
                </c:pt>
                <c:pt idx="6439">
                  <c:v>4.7977460777407916</c:v>
                </c:pt>
                <c:pt idx="6440">
                  <c:v>4.7596097352836457</c:v>
                </c:pt>
                <c:pt idx="6441">
                  <c:v>4.7181438080994322</c:v>
                </c:pt>
                <c:pt idx="6442">
                  <c:v>4.6733724966511181</c:v>
                </c:pt>
                <c:pt idx="6443">
                  <c:v>4.6253239119056477</c:v>
                </c:pt>
                <c:pt idx="6444">
                  <c:v>4.5740331997050312</c:v>
                </c:pt>
                <c:pt idx="6445">
                  <c:v>4.519530148164427</c:v>
                </c:pt>
                <c:pt idx="6446">
                  <c:v>4.4618508039341647</c:v>
                </c:pt>
                <c:pt idx="6447">
                  <c:v>4.4010363661652629</c:v>
                </c:pt>
                <c:pt idx="6448">
                  <c:v>4.3371251311418471</c:v>
                </c:pt>
                <c:pt idx="6449">
                  <c:v>4.2701575762654223</c:v>
                </c:pt>
                <c:pt idx="6450">
                  <c:v>4.2001767841718101</c:v>
                </c:pt>
                <c:pt idx="6451">
                  <c:v>4.1272323478095387</c:v>
                </c:pt>
                <c:pt idx="6452">
                  <c:v>4.0513692227152092</c:v>
                </c:pt>
                <c:pt idx="6453">
                  <c:v>3.9726394597911123</c:v>
                </c:pt>
                <c:pt idx="6454">
                  <c:v>3.8910999909816582</c:v>
                </c:pt>
                <c:pt idx="6455">
                  <c:v>3.8068020003073579</c:v>
                </c:pt>
                <c:pt idx="6456">
                  <c:v>3.7198026343347683</c:v>
                </c:pt>
                <c:pt idx="6457">
                  <c:v>3.6301614801873425</c:v>
                </c:pt>
                <c:pt idx="6458">
                  <c:v>3.5379381368290965</c:v>
                </c:pt>
                <c:pt idx="6459">
                  <c:v>3.4431931522470665</c:v>
                </c:pt>
                <c:pt idx="6460">
                  <c:v>3.3459916566033412</c:v>
                </c:pt>
                <c:pt idx="6461">
                  <c:v>3.2464003708613922</c:v>
                </c:pt>
                <c:pt idx="6462">
                  <c:v>3.1444862443625374</c:v>
                </c:pt>
                <c:pt idx="6463">
                  <c:v>3.0403174060684743</c:v>
                </c:pt>
                <c:pt idx="6464">
                  <c:v>2.9339667686745234</c:v>
                </c:pt>
                <c:pt idx="6465">
                  <c:v>2.8255089739721151</c:v>
                </c:pt>
                <c:pt idx="6466">
                  <c:v>2.7150189433520069</c:v>
                </c:pt>
                <c:pt idx="6467">
                  <c:v>2.60257162071811</c:v>
                </c:pt>
                <c:pt idx="6468">
                  <c:v>2.4882418910126307</c:v>
                </c:pt>
                <c:pt idx="6469">
                  <c:v>2.3721057557872314</c:v>
                </c:pt>
                <c:pt idx="6470">
                  <c:v>2.2542440966057122</c:v>
                </c:pt>
                <c:pt idx="6471">
                  <c:v>2.1347397107093498</c:v>
                </c:pt>
                <c:pt idx="6472">
                  <c:v>2.01367477723426</c:v>
                </c:pt>
                <c:pt idx="6473">
                  <c:v>1.8911294211745142</c:v>
                </c:pt>
                <c:pt idx="6474">
                  <c:v>1.7671912109504733</c:v>
                </c:pt>
                <c:pt idx="6475">
                  <c:v>1.64194553052687</c:v>
                </c:pt>
                <c:pt idx="6476">
                  <c:v>1.5154782741974262</c:v>
                </c:pt>
                <c:pt idx="6477">
                  <c:v>1.3878767671149901</c:v>
                </c:pt>
                <c:pt idx="6478">
                  <c:v>1.2592290084595177</c:v>
                </c:pt>
                <c:pt idx="6479">
                  <c:v>1.1296244293400104</c:v>
                </c:pt>
                <c:pt idx="6480">
                  <c:v>0.99915288774507605</c:v>
                </c:pt>
                <c:pt idx="6481">
                  <c:v>0.86790439796318108</c:v>
                </c:pt>
                <c:pt idx="6482">
                  <c:v>0.73596996050130314</c:v>
                </c:pt>
                <c:pt idx="6483">
                  <c:v>0.60344159901827499</c:v>
                </c:pt>
                <c:pt idx="6484">
                  <c:v>0.47041139513339769</c:v>
                </c:pt>
                <c:pt idx="6485">
                  <c:v>0.33697142344733366</c:v>
                </c:pt>
                <c:pt idx="6486">
                  <c:v>0.20321470974448566</c:v>
                </c:pt>
                <c:pt idx="6487">
                  <c:v>6.923444109270771E-2</c:v>
                </c:pt>
                <c:pt idx="6488">
                  <c:v>-6.487537784826565E-2</c:v>
                </c:pt>
                <c:pt idx="6489">
                  <c:v>-0.19902069898778152</c:v>
                </c:pt>
                <c:pt idx="6490">
                  <c:v>-0.33311133234733359</c:v>
                </c:pt>
                <c:pt idx="6491">
                  <c:v>-0.4670507836081626</c:v>
                </c:pt>
                <c:pt idx="6492">
                  <c:v>-0.60074495775591297</c:v>
                </c:pt>
                <c:pt idx="6493">
                  <c:v>-0.73410210531032238</c:v>
                </c:pt>
                <c:pt idx="6494">
                  <c:v>-0.86703076639725452</c:v>
                </c:pt>
                <c:pt idx="6495">
                  <c:v>-0.99943615605372982</c:v>
                </c:pt>
                <c:pt idx="6496">
                  <c:v>-1.1312232870434979</c:v>
                </c:pt>
                <c:pt idx="6497">
                  <c:v>-1.262298548979415</c:v>
                </c:pt>
                <c:pt idx="6498">
                  <c:v>-1.3925701364803711</c:v>
                </c:pt>
                <c:pt idx="6499">
                  <c:v>-1.521948322632966</c:v>
                </c:pt>
                <c:pt idx="6500">
                  <c:v>-1.6503444771139644</c:v>
                </c:pt>
                <c:pt idx="6501">
                  <c:v>-1.7776674817394271</c:v>
                </c:pt>
                <c:pt idx="6502">
                  <c:v>-1.903826846301796</c:v>
                </c:pt>
                <c:pt idx="6503">
                  <c:v>-2.0287342496632257</c:v>
                </c:pt>
                <c:pt idx="6504">
                  <c:v>-2.1523027984026091</c:v>
                </c:pt>
                <c:pt idx="6505">
                  <c:v>-2.2744436416021774</c:v>
                </c:pt>
                <c:pt idx="6506">
                  <c:v>-2.3950692337470114</c:v>
                </c:pt>
                <c:pt idx="6507">
                  <c:v>-2.5140949660454277</c:v>
                </c:pt>
                <c:pt idx="6508">
                  <c:v>-2.6314373511694575</c:v>
                </c:pt>
                <c:pt idx="6509">
                  <c:v>-2.7470092558940156</c:v>
                </c:pt>
                <c:pt idx="6510">
                  <c:v>-2.8607323827615088</c:v>
                </c:pt>
                <c:pt idx="6511">
                  <c:v>-2.9725282912738535</c:v>
                </c:pt>
                <c:pt idx="6512">
                  <c:v>-3.0823141129435725</c:v>
                </c:pt>
                <c:pt idx="6513">
                  <c:v>-3.1900149815908798</c:v>
                </c:pt>
                <c:pt idx="6514">
                  <c:v>-3.295553726533571</c:v>
                </c:pt>
                <c:pt idx="6515">
                  <c:v>-3.3988536684451369</c:v>
                </c:pt>
                <c:pt idx="6516">
                  <c:v>-3.4998389076571779</c:v>
                </c:pt>
                <c:pt idx="6517">
                  <c:v>-3.5984404535068979</c:v>
                </c:pt>
                <c:pt idx="6518">
                  <c:v>-3.6945890539919986</c:v>
                </c:pt>
                <c:pt idx="6519">
                  <c:v>-3.7882122015906572</c:v>
                </c:pt>
                <c:pt idx="6520">
                  <c:v>-3.8792467400031927</c:v>
                </c:pt>
                <c:pt idx="6521">
                  <c:v>-3.9676275158017931</c:v>
                </c:pt>
                <c:pt idx="6522">
                  <c:v>-4.053288775816954</c:v>
                </c:pt>
                <c:pt idx="6523">
                  <c:v>-4.1361714011942903</c:v>
                </c:pt>
                <c:pt idx="6524">
                  <c:v>-4.2162144998549369</c:v>
                </c:pt>
                <c:pt idx="6525">
                  <c:v>-4.2933595232105528</c:v>
                </c:pt>
                <c:pt idx="6526">
                  <c:v>-4.3675495985460788</c:v>
                </c:pt>
                <c:pt idx="6527">
                  <c:v>-4.4387320741823668</c:v>
                </c:pt>
                <c:pt idx="6528">
                  <c:v>-4.5068555439571654</c:v>
                </c:pt>
                <c:pt idx="6529">
                  <c:v>-4.5718697009249016</c:v>
                </c:pt>
                <c:pt idx="6530">
                  <c:v>-4.6337289475574606</c:v>
                </c:pt>
                <c:pt idx="6531">
                  <c:v>-4.692389439874451</c:v>
                </c:pt>
                <c:pt idx="6532">
                  <c:v>-4.747807814655828</c:v>
                </c:pt>
                <c:pt idx="6533">
                  <c:v>-4.7999411678413404</c:v>
                </c:pt>
                <c:pt idx="6534">
                  <c:v>-4.8487494625819645</c:v>
                </c:pt>
                <c:pt idx="6535">
                  <c:v>-4.8942008348798343</c:v>
                </c:pt>
                <c:pt idx="6536">
                  <c:v>-4.9362595659890864</c:v>
                </c:pt>
                <c:pt idx="6537">
                  <c:v>-4.974893196546037</c:v>
                </c:pt>
                <c:pt idx="6538">
                  <c:v>-5.0100732137657591</c:v>
                </c:pt>
                <c:pt idx="6539">
                  <c:v>-5.0417755113114966</c:v>
                </c:pt>
                <c:pt idx="6540">
                  <c:v>-5.0699723970656292</c:v>
                </c:pt>
                <c:pt idx="6541">
                  <c:v>-5.0946436018121792</c:v>
                </c:pt>
                <c:pt idx="6542">
                  <c:v>-5.1157704711997694</c:v>
                </c:pt>
                <c:pt idx="6543">
                  <c:v>-5.1333381163263425</c:v>
                </c:pt>
                <c:pt idx="6544">
                  <c:v>-5.1473286259343549</c:v>
                </c:pt>
                <c:pt idx="6545">
                  <c:v>-5.1577321991519902</c:v>
                </c:pt>
                <c:pt idx="6546">
                  <c:v>-5.16454027673465</c:v>
                </c:pt>
                <c:pt idx="6547">
                  <c:v>-5.1677451954826887</c:v>
                </c:pt>
                <c:pt idx="6548">
                  <c:v>-5.1673401230924014</c:v>
                </c:pt>
                <c:pt idx="6549">
                  <c:v>-5.1633274569817953</c:v>
                </c:pt>
                <c:pt idx="6550">
                  <c:v>-5.1557070897474855</c:v>
                </c:pt>
                <c:pt idx="6551">
                  <c:v>-5.1444800722756412</c:v>
                </c:pt>
                <c:pt idx="6552">
                  <c:v>-5.1296513048937262</c:v>
                </c:pt>
                <c:pt idx="6553">
                  <c:v>-5.1112300445296963</c:v>
                </c:pt>
                <c:pt idx="6554">
                  <c:v>-5.0892291090431199</c:v>
                </c:pt>
                <c:pt idx="6555">
                  <c:v>-5.0636614151289052</c:v>
                </c:pt>
                <c:pt idx="6556">
                  <c:v>-5.0345431442677082</c:v>
                </c:pt>
                <c:pt idx="6557">
                  <c:v>-5.001894152482425</c:v>
                </c:pt>
                <c:pt idx="6558">
                  <c:v>-4.9657346636032429</c:v>
                </c:pt>
                <c:pt idx="6559">
                  <c:v>-4.9260874287778389</c:v>
                </c:pt>
                <c:pt idx="6560">
                  <c:v>-4.882976817458939</c:v>
                </c:pt>
                <c:pt idx="6561">
                  <c:v>-4.8364336754580277</c:v>
                </c:pt>
                <c:pt idx="6562">
                  <c:v>-4.7864866581557628</c:v>
                </c:pt>
                <c:pt idx="6563">
                  <c:v>-4.7331684132816401</c:v>
                </c:pt>
                <c:pt idx="6564">
                  <c:v>-4.6765187013113474</c:v>
                </c:pt>
                <c:pt idx="6565">
                  <c:v>-4.616571998827065</c:v>
                </c:pt>
                <c:pt idx="6566">
                  <c:v>-4.5533691106807428</c:v>
                </c:pt>
                <c:pt idx="6567">
                  <c:v>-4.4869560598034415</c:v>
                </c:pt>
                <c:pt idx="6568">
                  <c:v>-4.4173760276282037</c:v>
                </c:pt>
                <c:pt idx="6569">
                  <c:v>-4.3446744338146237</c:v>
                </c:pt>
                <c:pt idx="6570">
                  <c:v>-4.2688993560597499</c:v>
                </c:pt>
                <c:pt idx="6571">
                  <c:v>-4.1901054308281349</c:v>
                </c:pt>
                <c:pt idx="6572">
                  <c:v>-4.1083427012398674</c:v>
                </c:pt>
                <c:pt idx="6573">
                  <c:v>-4.0236683454262314</c:v>
                </c:pt>
                <c:pt idx="6574">
                  <c:v>-3.9361444577528037</c:v>
                </c:pt>
                <c:pt idx="6575">
                  <c:v>-3.8458274153729914</c:v>
                </c:pt>
                <c:pt idx="6576">
                  <c:v>-3.7527795841945171</c:v>
                </c:pt>
                <c:pt idx="6577">
                  <c:v>-3.657065792366621</c:v>
                </c:pt>
                <c:pt idx="6578">
                  <c:v>-3.5587508970254924</c:v>
                </c:pt>
                <c:pt idx="6579">
                  <c:v>-3.4579007169262752</c:v>
                </c:pt>
                <c:pt idx="6580">
                  <c:v>-3.3545856610370537</c:v>
                </c:pt>
                <c:pt idx="6581">
                  <c:v>-3.2488777326039116</c:v>
                </c:pt>
                <c:pt idx="6582">
                  <c:v>-3.1408491621657197</c:v>
                </c:pt>
                <c:pt idx="6583">
                  <c:v>-3.0305733542395981</c:v>
                </c:pt>
                <c:pt idx="6584">
                  <c:v>-2.9181284868850863</c:v>
                </c:pt>
                <c:pt idx="6585">
                  <c:v>-2.8035944525293957</c:v>
                </c:pt>
                <c:pt idx="6586">
                  <c:v>-2.6870514039496078</c:v>
                </c:pt>
                <c:pt idx="6587">
                  <c:v>-2.5685794926851435</c:v>
                </c:pt>
                <c:pt idx="6588">
                  <c:v>-2.4482587830853091</c:v>
                </c:pt>
                <c:pt idx="6589">
                  <c:v>-2.3261704234300491</c:v>
                </c:pt>
                <c:pt idx="6590">
                  <c:v>-2.2024004049143624</c:v>
                </c:pt>
                <c:pt idx="6591">
                  <c:v>-2.0770365929295873</c:v>
                </c:pt>
                <c:pt idx="6592">
                  <c:v>-1.9501661889363811</c:v>
                </c:pt>
                <c:pt idx="6593">
                  <c:v>-1.8218742901255995</c:v>
                </c:pt>
                <c:pt idx="6594">
                  <c:v>-1.6922533827309709</c:v>
                </c:pt>
                <c:pt idx="6595">
                  <c:v>-1.5613937099413837</c:v>
                </c:pt>
                <c:pt idx="6596">
                  <c:v>-1.4293859625331362</c:v>
                </c:pt>
                <c:pt idx="6597">
                  <c:v>-1.2963221953051529</c:v>
                </c:pt>
                <c:pt idx="6598">
                  <c:v>-1.1622950662121225</c:v>
                </c:pt>
                <c:pt idx="6599">
                  <c:v>-1.0273985902960774</c:v>
                </c:pt>
                <c:pt idx="6600">
                  <c:v>-0.89172713073389143</c:v>
                </c:pt>
                <c:pt idx="6601">
                  <c:v>-0.75537512442483545</c:v>
                </c:pt>
                <c:pt idx="6602">
                  <c:v>-0.61843790815117494</c:v>
                </c:pt>
                <c:pt idx="6603">
                  <c:v>-0.48101175182993777</c:v>
                </c:pt>
                <c:pt idx="6604">
                  <c:v>-0.34319288972089862</c:v>
                </c:pt>
                <c:pt idx="6605">
                  <c:v>-0.20507745192958152</c:v>
                </c:pt>
                <c:pt idx="6606">
                  <c:v>-6.676241917864055E-2</c:v>
                </c:pt>
                <c:pt idx="6607">
                  <c:v>7.1655170434567622E-2</c:v>
                </c:pt>
                <c:pt idx="6608">
                  <c:v>0.2100775683796697</c:v>
                </c:pt>
                <c:pt idx="6609">
                  <c:v>0.34840709300922817</c:v>
                </c:pt>
                <c:pt idx="6610">
                  <c:v>0.48655003415952519</c:v>
                </c:pt>
                <c:pt idx="6611">
                  <c:v>0.62440649365624445</c:v>
                </c:pt>
                <c:pt idx="6612">
                  <c:v>0.76187909181398572</c:v>
                </c:pt>
                <c:pt idx="6613">
                  <c:v>0.89887291641645117</c:v>
                </c:pt>
                <c:pt idx="6614">
                  <c:v>1.0352934694317271</c:v>
                </c:pt>
                <c:pt idx="6615">
                  <c:v>1.1710430548510562</c:v>
                </c:pt>
                <c:pt idx="6616">
                  <c:v>1.3060239039265</c:v>
                </c:pt>
                <c:pt idx="6617">
                  <c:v>1.4401397566023353</c:v>
                </c:pt>
                <c:pt idx="6618">
                  <c:v>1.5732962918651592</c:v>
                </c:pt>
                <c:pt idx="6619">
                  <c:v>1.7054014032817191</c:v>
                </c:pt>
                <c:pt idx="6620">
                  <c:v>1.836364219078481</c:v>
                </c:pt>
                <c:pt idx="6621">
                  <c:v>1.9660915195274919</c:v>
                </c:pt>
                <c:pt idx="6622">
                  <c:v>2.0944908544978103</c:v>
                </c:pt>
                <c:pt idx="6623">
                  <c:v>2.221472086140039</c:v>
                </c:pt>
                <c:pt idx="6624">
                  <c:v>2.3469466489999506</c:v>
                </c:pt>
                <c:pt idx="6625">
                  <c:v>2.4708241661452282</c:v>
                </c:pt>
                <c:pt idx="6626">
                  <c:v>2.5930157132785379</c:v>
                </c:pt>
                <c:pt idx="6627">
                  <c:v>2.7134354511438774</c:v>
                </c:pt>
                <c:pt idx="6628">
                  <c:v>2.8319988112232686</c:v>
                </c:pt>
                <c:pt idx="6629">
                  <c:v>2.9486177292037108</c:v>
                </c:pt>
                <c:pt idx="6630">
                  <c:v>3.063213127338654</c:v>
                </c:pt>
                <c:pt idx="6631">
                  <c:v>3.1757059362065965</c:v>
                </c:pt>
                <c:pt idx="6632">
                  <c:v>3.2860128101976933</c:v>
                </c:pt>
                <c:pt idx="6633">
                  <c:v>3.3940585581151717</c:v>
                </c:pt>
                <c:pt idx="6634">
                  <c:v>3.4997658365372892</c:v>
                </c:pt>
                <c:pt idx="6635">
                  <c:v>3.603057945717401</c:v>
                </c:pt>
                <c:pt idx="6636">
                  <c:v>3.7038591177952949</c:v>
                </c:pt>
                <c:pt idx="6637">
                  <c:v>3.8021006459233382</c:v>
                </c:pt>
                <c:pt idx="6638">
                  <c:v>3.8977137135685882</c:v>
                </c:pt>
                <c:pt idx="6639">
                  <c:v>3.9906263998493192</c:v>
                </c:pt>
                <c:pt idx="6640">
                  <c:v>4.0807762856633918</c:v>
                </c:pt>
                <c:pt idx="6641">
                  <c:v>4.1680991045947993</c:v>
                </c:pt>
                <c:pt idx="6642">
                  <c:v>4.2525301394283712</c:v>
                </c:pt>
                <c:pt idx="6643">
                  <c:v>4.334011455207075</c:v>
                </c:pt>
                <c:pt idx="6644">
                  <c:v>4.4124834905654096</c:v>
                </c:pt>
                <c:pt idx="6645">
                  <c:v>4.4878891731922321</c:v>
                </c:pt>
                <c:pt idx="6646">
                  <c:v>4.5601732508358586</c:v>
                </c:pt>
                <c:pt idx="6647">
                  <c:v>4.6292848349660805</c:v>
                </c:pt>
                <c:pt idx="6648">
                  <c:v>4.6951744236322899</c:v>
                </c:pt>
                <c:pt idx="6649">
                  <c:v>4.7577937534197083</c:v>
                </c:pt>
                <c:pt idx="6650">
                  <c:v>4.8170994077877802</c:v>
                </c:pt>
                <c:pt idx="6651">
                  <c:v>4.8730498592206155</c:v>
                </c:pt>
                <c:pt idx="6652">
                  <c:v>4.9256041943443636</c:v>
                </c:pt>
                <c:pt idx="6653">
                  <c:v>4.9747220901176785</c:v>
                </c:pt>
                <c:pt idx="6654">
                  <c:v>5.020366219562618</c:v>
                </c:pt>
                <c:pt idx="6655">
                  <c:v>5.062507554974375</c:v>
                </c:pt>
                <c:pt idx="6656">
                  <c:v>5.1011133377847671</c:v>
                </c:pt>
                <c:pt idx="6657">
                  <c:v>5.1361541900495578</c:v>
                </c:pt>
                <c:pt idx="6658">
                  <c:v>5.1676047988997764</c:v>
                </c:pt>
                <c:pt idx="6659">
                  <c:v>5.1954443735653761</c:v>
                </c:pt>
                <c:pt idx="6660">
                  <c:v>5.2196486502026236</c:v>
                </c:pt>
                <c:pt idx="6661">
                  <c:v>5.240200897537977</c:v>
                </c:pt>
                <c:pt idx="6662">
                  <c:v>5.2570861056997593</c:v>
                </c:pt>
                <c:pt idx="6663">
                  <c:v>5.2702931335820065</c:v>
                </c:pt>
                <c:pt idx="6664">
                  <c:v>5.279807917731846</c:v>
                </c:pt>
                <c:pt idx="6665">
                  <c:v>5.2856246016988564</c:v>
                </c:pt>
                <c:pt idx="6666">
                  <c:v>5.2877386638038768</c:v>
                </c:pt>
                <c:pt idx="6667">
                  <c:v>5.2861465680059965</c:v>
                </c:pt>
                <c:pt idx="6668">
                  <c:v>5.2808456951280691</c:v>
                </c:pt>
                <c:pt idx="6669">
                  <c:v>5.271842737985371</c:v>
                </c:pt>
                <c:pt idx="6670">
                  <c:v>5.2591419630769503</c:v>
                </c:pt>
                <c:pt idx="6671">
                  <c:v>5.242748869866027</c:v>
                </c:pt>
                <c:pt idx="6672">
                  <c:v>5.2226728780394041</c:v>
                </c:pt>
                <c:pt idx="6673">
                  <c:v>5.1989278307159683</c:v>
                </c:pt>
                <c:pt idx="6674">
                  <c:v>5.1715311947723688</c:v>
                </c:pt>
                <c:pt idx="6675">
                  <c:v>5.1405005946897182</c:v>
                </c:pt>
                <c:pt idx="6676">
                  <c:v>5.1058569743993436</c:v>
                </c:pt>
                <c:pt idx="6677">
                  <c:v>5.0676250028902192</c:v>
                </c:pt>
                <c:pt idx="6678">
                  <c:v>5.0258297632842828</c:v>
                </c:pt>
                <c:pt idx="6679">
                  <c:v>4.9804989081200333</c:v>
                </c:pt>
                <c:pt idx="6680">
                  <c:v>4.9316617460800307</c:v>
                </c:pt>
                <c:pt idx="6681">
                  <c:v>4.8793540957548549</c:v>
                </c:pt>
                <c:pt idx="6682">
                  <c:v>4.8236096145381158</c:v>
                </c:pt>
                <c:pt idx="6683">
                  <c:v>4.7644659770681335</c:v>
                </c:pt>
                <c:pt idx="6684">
                  <c:v>4.7019679912693508</c:v>
                </c:pt>
                <c:pt idx="6685">
                  <c:v>4.6361551973417399</c:v>
                </c:pt>
                <c:pt idx="6686">
                  <c:v>4.567073475542375</c:v>
                </c:pt>
                <c:pt idx="6687">
                  <c:v>4.4947739316061952</c:v>
                </c:pt>
                <c:pt idx="6688">
                  <c:v>4.4193048327766888</c:v>
                </c:pt>
                <c:pt idx="6689">
                  <c:v>4.340716683139112</c:v>
                </c:pt>
                <c:pt idx="6690">
                  <c:v>4.2590626390442559</c:v>
                </c:pt>
                <c:pt idx="6691">
                  <c:v>4.1744024054592606</c:v>
                </c:pt>
                <c:pt idx="6692">
                  <c:v>4.0867910794886306</c:v>
                </c:pt>
                <c:pt idx="6693">
                  <c:v>3.9962908743782353</c:v>
                </c:pt>
                <c:pt idx="6694">
                  <c:v>3.9029688964059797</c:v>
                </c:pt>
                <c:pt idx="6695">
                  <c:v>3.8068865071266962</c:v>
                </c:pt>
                <c:pt idx="6696">
                  <c:v>3.7081110250558531</c:v>
                </c:pt>
                <c:pt idx="6697">
                  <c:v>3.6067121949052425</c:v>
                </c:pt>
                <c:pt idx="6698">
                  <c:v>3.5027597501103451</c:v>
                </c:pt>
                <c:pt idx="6699">
                  <c:v>3.396324341282797</c:v>
                </c:pt>
                <c:pt idx="6700">
                  <c:v>3.2874811606653522</c:v>
                </c:pt>
                <c:pt idx="6701">
                  <c:v>3.1763069421033316</c:v>
                </c:pt>
                <c:pt idx="6702">
                  <c:v>3.0628785900139395</c:v>
                </c:pt>
                <c:pt idx="6703">
                  <c:v>2.9472741220780931</c:v>
                </c:pt>
                <c:pt idx="6704">
                  <c:v>2.8295762648662008</c:v>
                </c:pt>
                <c:pt idx="6705">
                  <c:v>2.709869390783826</c:v>
                </c:pt>
                <c:pt idx="6706">
                  <c:v>2.5882380602356299</c:v>
                </c:pt>
                <c:pt idx="6707">
                  <c:v>2.4647667562854774</c:v>
                </c:pt>
                <c:pt idx="6708">
                  <c:v>2.3395397950192818</c:v>
                </c:pt>
                <c:pt idx="6709">
                  <c:v>2.2126424930532087</c:v>
                </c:pt>
                <c:pt idx="6710">
                  <c:v>2.0841649229792036</c:v>
                </c:pt>
                <c:pt idx="6711">
                  <c:v>1.9541989411859597</c:v>
                </c:pt>
                <c:pt idx="6712">
                  <c:v>1.822835646351219</c:v>
                </c:pt>
                <c:pt idx="6713">
                  <c:v>1.6901639358056264</c:v>
                </c:pt>
                <c:pt idx="6714">
                  <c:v>1.5562799956346711</c:v>
                </c:pt>
                <c:pt idx="6715">
                  <c:v>1.4212776654688124</c:v>
                </c:pt>
                <c:pt idx="6716">
                  <c:v>1.2852511260850323</c:v>
                </c:pt>
                <c:pt idx="6717">
                  <c:v>1.1482958129055401</c:v>
                </c:pt>
                <c:pt idx="6718">
                  <c:v>1.0105076522908081</c:v>
                </c:pt>
                <c:pt idx="6719">
                  <c:v>0.87198381272984604</c:v>
                </c:pt>
                <c:pt idx="6720">
                  <c:v>0.73282169324761781</c:v>
                </c:pt>
                <c:pt idx="6721">
                  <c:v>0.59311864645584567</c:v>
                </c:pt>
                <c:pt idx="6722">
                  <c:v>0.45297280228234038</c:v>
                </c:pt>
                <c:pt idx="6723">
                  <c:v>0.31248309889919412</c:v>
                </c:pt>
                <c:pt idx="6724">
                  <c:v>0.17174831171626451</c:v>
                </c:pt>
                <c:pt idx="6725">
                  <c:v>3.0866982781163482E-2</c:v>
                </c:pt>
                <c:pt idx="6726">
                  <c:v>-0.11006162643927903</c:v>
                </c:pt>
                <c:pt idx="6727">
                  <c:v>-0.25093833017694817</c:v>
                </c:pt>
                <c:pt idx="6728">
                  <c:v>-0.39166336706320259</c:v>
                </c:pt>
                <c:pt idx="6729">
                  <c:v>-0.53213717908661962</c:v>
                </c:pt>
                <c:pt idx="6730">
                  <c:v>-0.67226431771631512</c:v>
                </c:pt>
                <c:pt idx="6731">
                  <c:v>-0.81194328581001163</c:v>
                </c:pt>
                <c:pt idx="6732">
                  <c:v>-0.95107524539485133</c:v>
                </c:pt>
                <c:pt idx="6733">
                  <c:v>-1.0895639678064466</c:v>
                </c:pt>
                <c:pt idx="6734">
                  <c:v>-1.2273137814394639</c:v>
                </c:pt>
                <c:pt idx="6735">
                  <c:v>-1.3642259604984304</c:v>
                </c:pt>
                <c:pt idx="6736">
                  <c:v>-1.5002018510217896</c:v>
                </c:pt>
                <c:pt idx="6737">
                  <c:v>-1.6351444529749752</c:v>
                </c:pt>
                <c:pt idx="6738">
                  <c:v>-1.7689588511362864</c:v>
                </c:pt>
                <c:pt idx="6739">
                  <c:v>-1.9015524910439365</c:v>
                </c:pt>
                <c:pt idx="6740">
                  <c:v>-2.0328341993588657</c:v>
                </c:pt>
                <c:pt idx="6741">
                  <c:v>-2.1627106014068396</c:v>
                </c:pt>
                <c:pt idx="6742">
                  <c:v>-2.291089238759854</c:v>
                </c:pt>
                <c:pt idx="6743">
                  <c:v>-2.4178801118238793</c:v>
                </c:pt>
                <c:pt idx="6744">
                  <c:v>-2.5429949397288172</c:v>
                </c:pt>
                <c:pt idx="6745">
                  <c:v>-2.6663437761063831</c:v>
                </c:pt>
                <c:pt idx="6746">
                  <c:v>-2.7878382727279765</c:v>
                </c:pt>
                <c:pt idx="6747">
                  <c:v>-2.9073933113103947</c:v>
                </c:pt>
                <c:pt idx="6748">
                  <c:v>-3.024925188487769</c:v>
                </c:pt>
                <c:pt idx="6749">
                  <c:v>-3.1403468484297306</c:v>
                </c:pt>
                <c:pt idx="6750">
                  <c:v>-3.2535803642305354</c:v>
                </c:pt>
                <c:pt idx="6751">
                  <c:v>-3.3645479585738314</c:v>
                </c:pt>
                <c:pt idx="6752">
                  <c:v>-3.4731677180038099</c:v>
                </c:pt>
                <c:pt idx="6753">
                  <c:v>-3.5793660221910395</c:v>
                </c:pt>
                <c:pt idx="6754">
                  <c:v>-3.6830672358409591</c:v>
                </c:pt>
                <c:pt idx="6755">
                  <c:v>-3.7841965030216849</c:v>
                </c:pt>
                <c:pt idx="6756">
                  <c:v>-3.8826800336882674</c:v>
                </c:pt>
                <c:pt idx="6757">
                  <c:v>-3.9784512310067628</c:v>
                </c:pt>
                <c:pt idx="6758">
                  <c:v>-4.0714435187415994</c:v>
                </c:pt>
                <c:pt idx="6759">
                  <c:v>-4.1615873445660077</c:v>
                </c:pt>
                <c:pt idx="6760">
                  <c:v>-4.2488227840555775</c:v>
                </c:pt>
                <c:pt idx="6761">
                  <c:v>-4.3330881893520408</c:v>
                </c:pt>
                <c:pt idx="6762">
                  <c:v>-4.4143215833303477</c:v>
                </c:pt>
                <c:pt idx="6763">
                  <c:v>-4.4924678902048472</c:v>
                </c:pt>
                <c:pt idx="6764">
                  <c:v>-4.5674705243107532</c:v>
                </c:pt>
                <c:pt idx="6765">
                  <c:v>-4.6392755029159805</c:v>
                </c:pt>
                <c:pt idx="6766">
                  <c:v>-4.7078307744791603</c:v>
                </c:pt>
                <c:pt idx="6767">
                  <c:v>-4.7730887594703511</c:v>
                </c:pt>
                <c:pt idx="6768">
                  <c:v>-4.8350033702966249</c:v>
                </c:pt>
                <c:pt idx="6769">
                  <c:v>-4.8935298602367627</c:v>
                </c:pt>
                <c:pt idx="6770">
                  <c:v>-4.9486284286719906</c:v>
                </c:pt>
                <c:pt idx="6771">
                  <c:v>-5.0002612600452947</c:v>
                </c:pt>
                <c:pt idx="6772">
                  <c:v>-5.0483912457071449</c:v>
                </c:pt>
                <c:pt idx="6773">
                  <c:v>-5.0929819567563506</c:v>
                </c:pt>
                <c:pt idx="6774">
                  <c:v>-5.1340000463468609</c:v>
                </c:pt>
                <c:pt idx="6775">
                  <c:v>-5.1714205494013656</c:v>
                </c:pt>
                <c:pt idx="6776">
                  <c:v>-5.2052148489099626</c:v>
                </c:pt>
                <c:pt idx="6777">
                  <c:v>-5.235357783787209</c:v>
                </c:pt>
                <c:pt idx="6778">
                  <c:v>-5.2618283296306334</c:v>
                </c:pt>
                <c:pt idx="6779">
                  <c:v>-5.28461005199238</c:v>
                </c:pt>
                <c:pt idx="6780">
                  <c:v>-5.303683107398796</c:v>
                </c:pt>
                <c:pt idx="6781">
                  <c:v>-5.3190352451338141</c:v>
                </c:pt>
                <c:pt idx="6782">
                  <c:v>-5.3306559921610273</c:v>
                </c:pt>
                <c:pt idx="6783">
                  <c:v>-5.3385387965320605</c:v>
                </c:pt>
                <c:pt idx="6784">
                  <c:v>-5.3426742322761038</c:v>
                </c:pt>
                <c:pt idx="6785">
                  <c:v>-5.3430611247126905</c:v>
                </c:pt>
                <c:pt idx="6786">
                  <c:v>-5.3396996741483704</c:v>
                </c:pt>
                <c:pt idx="6787">
                  <c:v>-5.3325911026399231</c:v>
                </c:pt>
                <c:pt idx="6788">
                  <c:v>-5.3217375810877146</c:v>
                </c:pt>
                <c:pt idx="6789">
                  <c:v>-5.3071506202075724</c:v>
                </c:pt>
                <c:pt idx="6790">
                  <c:v>-5.288839328044288</c:v>
                </c:pt>
                <c:pt idx="6791">
                  <c:v>-5.2668140650567681</c:v>
                </c:pt>
                <c:pt idx="6792">
                  <c:v>-5.2410891271681983</c:v>
                </c:pt>
                <c:pt idx="6793">
                  <c:v>-5.2116832447554842</c:v>
                </c:pt>
                <c:pt idx="6794">
                  <c:v>-5.1786187787489135</c:v>
                </c:pt>
                <c:pt idx="6795">
                  <c:v>-5.1419182502503453</c:v>
                </c:pt>
                <c:pt idx="6796">
                  <c:v>-5.1016074981510089</c:v>
                </c:pt>
                <c:pt idx="6797">
                  <c:v>-5.0577160805154797</c:v>
                </c:pt>
                <c:pt idx="6798">
                  <c:v>-5.0102739594416734</c:v>
                </c:pt>
                <c:pt idx="6799">
                  <c:v>-4.9593136521407111</c:v>
                </c:pt>
                <c:pt idx="6800">
                  <c:v>-4.9048693134760075</c:v>
                </c:pt>
                <c:pt idx="6801">
                  <c:v>-4.8469815855580585</c:v>
                </c:pt>
                <c:pt idx="6802">
                  <c:v>-4.7856889224922172</c:v>
                </c:pt>
                <c:pt idx="6803">
                  <c:v>-4.7210337646998228</c:v>
                </c:pt>
                <c:pt idx="6804">
                  <c:v>-4.6530656508682107</c:v>
                </c:pt>
                <c:pt idx="6805">
                  <c:v>-4.5818288128821356</c:v>
                </c:pt>
                <c:pt idx="6806">
                  <c:v>-4.5073737795838342</c:v>
                </c:pt>
                <c:pt idx="6807">
                  <c:v>-4.4297562582122643</c:v>
                </c:pt>
                <c:pt idx="6808">
                  <c:v>-4.3490290664960316</c:v>
                </c:pt>
                <c:pt idx="6809">
                  <c:v>-4.2652472040951936</c:v>
                </c:pt>
                <c:pt idx="6810">
                  <c:v>-4.1784682641841959</c:v>
                </c:pt>
                <c:pt idx="6811">
                  <c:v>-4.0887563260150461</c:v>
                </c:pt>
                <c:pt idx="6812">
                  <c:v>-3.9961707947074485</c:v>
                </c:pt>
                <c:pt idx="6813">
                  <c:v>-3.900778121581594</c:v>
                </c:pt>
                <c:pt idx="6814">
                  <c:v>-3.8026495774409548</c:v>
                </c:pt>
                <c:pt idx="6815">
                  <c:v>-3.7018506112749758</c:v>
                </c:pt>
                <c:pt idx="6816">
                  <c:v>-3.5984525484696448</c:v>
                </c:pt>
                <c:pt idx="6817">
                  <c:v>-3.4925290566422462</c:v>
                </c:pt>
                <c:pt idx="6818">
                  <c:v>-3.3841537048427304</c:v>
                </c:pt>
                <c:pt idx="6819">
                  <c:v>-3.2734008887574202</c:v>
                </c:pt>
                <c:pt idx="6820">
                  <c:v>-3.1603494519961286</c:v>
                </c:pt>
                <c:pt idx="6821">
                  <c:v>-3.0450796829787077</c:v>
                </c:pt>
                <c:pt idx="6822">
                  <c:v>-2.927671940905098</c:v>
                </c:pt>
                <c:pt idx="6823">
                  <c:v>-2.8082075955363939</c:v>
                </c:pt>
                <c:pt idx="6824">
                  <c:v>-2.6867726200002311</c:v>
                </c:pt>
                <c:pt idx="6825">
                  <c:v>-2.5634545250093792</c:v>
                </c:pt>
                <c:pt idx="6826">
                  <c:v>-2.4383408983939501</c:v>
                </c:pt>
                <c:pt idx="6827">
                  <c:v>-2.3115191372272883</c:v>
                </c:pt>
                <c:pt idx="6828">
                  <c:v>-2.1830763557540207</c:v>
                </c:pt>
                <c:pt idx="6829">
                  <c:v>-2.0531005505658579</c:v>
                </c:pt>
                <c:pt idx="6830">
                  <c:v>-1.9216843538175976</c:v>
                </c:pt>
                <c:pt idx="6831">
                  <c:v>-1.7889220589245423</c:v>
                </c:pt>
                <c:pt idx="6832">
                  <c:v>-1.6549070770384218</c:v>
                </c:pt>
                <c:pt idx="6833">
                  <c:v>-1.5197304915036607</c:v>
                </c:pt>
                <c:pt idx="6834">
                  <c:v>-1.383490546162524</c:v>
                </c:pt>
                <c:pt idx="6835">
                  <c:v>-1.2462830084599008</c:v>
                </c:pt>
                <c:pt idx="6836">
                  <c:v>-1.1082038554734994</c:v>
                </c:pt>
                <c:pt idx="6837">
                  <c:v>-0.96935018595527811</c:v>
                </c:pt>
                <c:pt idx="6838">
                  <c:v>-0.82981945528337675</c:v>
                </c:pt>
                <c:pt idx="6839">
                  <c:v>-0.68971022542784011</c:v>
                </c:pt>
                <c:pt idx="6840">
                  <c:v>-0.54912115225144853</c:v>
                </c:pt>
                <c:pt idx="6841">
                  <c:v>-0.40815070757292682</c:v>
                </c:pt>
                <c:pt idx="6842">
                  <c:v>-0.26689800202774389</c:v>
                </c:pt>
                <c:pt idx="6843">
                  <c:v>-0.12546281524796288</c:v>
                </c:pt>
                <c:pt idx="6844">
                  <c:v>1.6055375771458304E-2</c:v>
                </c:pt>
                <c:pt idx="6845">
                  <c:v>0.15755746777911686</c:v>
                </c:pt>
                <c:pt idx="6846">
                  <c:v>0.29894377887078327</c:v>
                </c:pt>
                <c:pt idx="6847">
                  <c:v>0.44011484386998967</c:v>
                </c:pt>
                <c:pt idx="6848">
                  <c:v>0.58097076317027718</c:v>
                </c:pt>
                <c:pt idx="6849">
                  <c:v>0.72141198171181242</c:v>
                </c:pt>
                <c:pt idx="6850">
                  <c:v>0.86134319500242817</c:v>
                </c:pt>
                <c:pt idx="6851">
                  <c:v>1.0006631908009997</c:v>
                </c:pt>
                <c:pt idx="6852">
                  <c:v>1.139273556552832</c:v>
                </c:pt>
                <c:pt idx="6853">
                  <c:v>1.2770786290615912</c:v>
                </c:pt>
                <c:pt idx="6854">
                  <c:v>1.4139834416528385</c:v>
                </c:pt>
                <c:pt idx="6855">
                  <c:v>1.5498901122172639</c:v>
                </c:pt>
                <c:pt idx="6856">
                  <c:v>1.6847009684085696</c:v>
                </c:pt>
                <c:pt idx="6857">
                  <c:v>1.8183201287912509</c:v>
                </c:pt>
                <c:pt idx="6858">
                  <c:v>1.9506539326640686</c:v>
                </c:pt>
                <c:pt idx="6859">
                  <c:v>2.0816112148280332</c:v>
                </c:pt>
                <c:pt idx="6860">
                  <c:v>2.2111023246545152</c:v>
                </c:pt>
                <c:pt idx="6861">
                  <c:v>2.3390355422187556</c:v>
                </c:pt>
                <c:pt idx="6862">
                  <c:v>2.4653201943593541</c:v>
                </c:pt>
                <c:pt idx="6863">
                  <c:v>2.5898681956326475</c:v>
                </c:pt>
                <c:pt idx="6864">
                  <c:v>2.7125933064595005</c:v>
                </c:pt>
                <c:pt idx="6865">
                  <c:v>2.8334077470510493</c:v>
                </c:pt>
                <c:pt idx="6866">
                  <c:v>2.9522254590878956</c:v>
                </c:pt>
                <c:pt idx="6867">
                  <c:v>3.068963735462146</c:v>
                </c:pt>
                <c:pt idx="6868">
                  <c:v>3.1835414030824256</c:v>
                </c:pt>
                <c:pt idx="6869">
                  <c:v>3.2958740532236135</c:v>
                </c:pt>
                <c:pt idx="6870">
                  <c:v>3.4058865205487243</c:v>
                </c:pt>
                <c:pt idx="6871">
                  <c:v>3.513503901308995</c:v>
                </c:pt>
                <c:pt idx="6872">
                  <c:v>3.6186472650557859</c:v>
                </c:pt>
                <c:pt idx="6873">
                  <c:v>3.7212460812540278</c:v>
                </c:pt>
                <c:pt idx="6874">
                  <c:v>3.8212279084484808</c:v>
                </c:pt>
                <c:pt idx="6875">
                  <c:v>3.918521185761378</c:v>
                </c:pt>
                <c:pt idx="6876">
                  <c:v>4.0130555165009465</c:v>
                </c:pt>
                <c:pt idx="6877">
                  <c:v>4.1047677924871975</c:v>
                </c:pt>
                <c:pt idx="6878">
                  <c:v>4.1935950183608339</c:v>
                </c:pt>
                <c:pt idx="6879">
                  <c:v>4.2794713117377459</c:v>
                </c:pt>
                <c:pt idx="6880">
                  <c:v>4.3623405039721321</c:v>
                </c:pt>
                <c:pt idx="6881">
                  <c:v>4.4421447855177654</c:v>
                </c:pt>
                <c:pt idx="6882">
                  <c:v>4.5188260967241716</c:v>
                </c:pt>
                <c:pt idx="6883">
                  <c:v>4.592333355005402</c:v>
                </c:pt>
                <c:pt idx="6884">
                  <c:v>4.6626140401216434</c:v>
                </c:pt>
                <c:pt idx="6885">
                  <c:v>4.7296183034309944</c:v>
                </c:pt>
                <c:pt idx="6886">
                  <c:v>4.7932982925309826</c:v>
                </c:pt>
                <c:pt idx="6887">
                  <c:v>4.8536106884089572</c:v>
                </c:pt>
                <c:pt idx="6888">
                  <c:v>4.9105137216471437</c:v>
                </c:pt>
                <c:pt idx="6889">
                  <c:v>4.9639670175895541</c:v>
                </c:pt>
                <c:pt idx="6890">
                  <c:v>5.0139351977612447</c:v>
                </c:pt>
                <c:pt idx="6891">
                  <c:v>5.0603849149756064</c:v>
                </c:pt>
                <c:pt idx="6892">
                  <c:v>5.1032835712906452</c:v>
                </c:pt>
                <c:pt idx="6893">
                  <c:v>5.1425992869270853</c:v>
                </c:pt>
                <c:pt idx="6894">
                  <c:v>5.1783032986215876</c:v>
                </c:pt>
                <c:pt idx="6895">
                  <c:v>5.2103752553601206</c:v>
                </c:pt>
                <c:pt idx="6896">
                  <c:v>5.2387911806727834</c:v>
                </c:pt>
                <c:pt idx="6897">
                  <c:v>5.2635305764670282</c:v>
                </c:pt>
                <c:pt idx="6898">
                  <c:v>5.2845770997458148</c:v>
                </c:pt>
                <c:pt idx="6899">
                  <c:v>5.3019190118259543</c:v>
                </c:pt>
                <c:pt idx="6900">
                  <c:v>5.315541175294678</c:v>
                </c:pt>
                <c:pt idx="6901">
                  <c:v>5.3254360517242345</c:v>
                </c:pt>
                <c:pt idx="6902">
                  <c:v>5.3315978825225008</c:v>
                </c:pt>
                <c:pt idx="6903">
                  <c:v>5.3340248282710299</c:v>
                </c:pt>
                <c:pt idx="6904">
                  <c:v>5.3327121695487483</c:v>
                </c:pt>
                <c:pt idx="6905">
                  <c:v>5.3276634281869315</c:v>
                </c:pt>
                <c:pt idx="6906">
                  <c:v>5.3188834869196926</c:v>
                </c:pt>
                <c:pt idx="6907">
                  <c:v>5.3063782321159092</c:v>
                </c:pt>
                <c:pt idx="6908">
                  <c:v>5.2901544768598896</c:v>
                </c:pt>
                <c:pt idx="6909">
                  <c:v>5.2702283479324938</c:v>
                </c:pt>
                <c:pt idx="6910">
                  <c:v>5.2466135393591982</c:v>
                </c:pt>
                <c:pt idx="6911">
                  <c:v>5.2193249635585648</c:v>
                </c:pt>
                <c:pt idx="6912">
                  <c:v>5.1883814304880618</c:v>
                </c:pt>
                <c:pt idx="6913">
                  <c:v>5.1538061427643775</c:v>
                </c:pt>
                <c:pt idx="6914">
                  <c:v>5.1156258879329917</c:v>
                </c:pt>
                <c:pt idx="6915">
                  <c:v>5.073867564298312</c:v>
                </c:pt>
                <c:pt idx="6916">
                  <c:v>5.0285613347986686</c:v>
                </c:pt>
                <c:pt idx="6917">
                  <c:v>4.979741024696148</c:v>
                </c:pt>
                <c:pt idx="6918">
                  <c:v>4.9274408027939325</c:v>
                </c:pt>
                <c:pt idx="6919">
                  <c:v>4.8716973289286472</c:v>
                </c:pt>
                <c:pt idx="6920">
                  <c:v>4.8125488329793606</c:v>
                </c:pt>
                <c:pt idx="6921">
                  <c:v>4.750039960993405</c:v>
                </c:pt>
                <c:pt idx="6922">
                  <c:v>4.6842130965289517</c:v>
                </c:pt>
                <c:pt idx="6923">
                  <c:v>4.6151145316375697</c:v>
                </c:pt>
                <c:pt idx="6924">
                  <c:v>4.5427975755452703</c:v>
                </c:pt>
                <c:pt idx="6925">
                  <c:v>4.4673101463872076</c:v>
                </c:pt>
                <c:pt idx="6926">
                  <c:v>4.3887063718460597</c:v>
                </c:pt>
                <c:pt idx="6927">
                  <c:v>4.3070454675472689</c:v>
                </c:pt>
                <c:pt idx="6928">
                  <c:v>4.2223836661881222</c:v>
                </c:pt>
                <c:pt idx="6929">
                  <c:v>4.1347792860985466</c:v>
                </c:pt>
                <c:pt idx="6930">
                  <c:v>4.0442931400279818</c:v>
                </c:pt>
                <c:pt idx="6931">
                  <c:v>3.9509924250003441</c:v>
                </c:pt>
                <c:pt idx="6932">
                  <c:v>3.8549395594852909</c:v>
                </c:pt>
                <c:pt idx="6933">
                  <c:v>3.75620390120464</c:v>
                </c:pt>
                <c:pt idx="6934">
                  <c:v>3.6548595179822896</c:v>
                </c:pt>
                <c:pt idx="6935">
                  <c:v>3.5509745441106979</c:v>
                </c:pt>
                <c:pt idx="6936">
                  <c:v>3.4446228763229993</c:v>
                </c:pt>
                <c:pt idx="6937">
                  <c:v>3.3358806374894123</c:v>
                </c:pt>
                <c:pt idx="6938">
                  <c:v>3.2248237337818173</c:v>
                </c:pt>
                <c:pt idx="6939">
                  <c:v>3.1115287779441108</c:v>
                </c:pt>
                <c:pt idx="6940">
                  <c:v>2.9960767087511724</c:v>
                </c:pt>
                <c:pt idx="6941">
                  <c:v>2.8785497861734406</c:v>
                </c:pt>
                <c:pt idx="6942">
                  <c:v>2.759030215733147</c:v>
                </c:pt>
                <c:pt idx="6943">
                  <c:v>2.6376010867805553</c:v>
                </c:pt>
                <c:pt idx="6944">
                  <c:v>2.5143499639052993</c:v>
                </c:pt>
                <c:pt idx="6945">
                  <c:v>2.3893658198721512</c:v>
                </c:pt>
                <c:pt idx="6946">
                  <c:v>2.2627375739831139</c:v>
                </c:pt>
                <c:pt idx="6947">
                  <c:v>2.1345538231469523</c:v>
                </c:pt>
                <c:pt idx="6948">
                  <c:v>2.0049027488648656</c:v>
                </c:pt>
                <c:pt idx="6949">
                  <c:v>1.8738732815792341</c:v>
                </c:pt>
                <c:pt idx="6950">
                  <c:v>1.7415588531782979</c:v>
                </c:pt>
                <c:pt idx="6951">
                  <c:v>1.6080544220984883</c:v>
                </c:pt>
                <c:pt idx="6952">
                  <c:v>1.4734539293216411</c:v>
                </c:pt>
                <c:pt idx="6953">
                  <c:v>1.3378488524702945</c:v>
                </c:pt>
                <c:pt idx="6954">
                  <c:v>1.2013376938682321</c:v>
                </c:pt>
                <c:pt idx="6955">
                  <c:v>1.0640163435186942</c:v>
                </c:pt>
                <c:pt idx="6956">
                  <c:v>0.92598076512516181</c:v>
                </c:pt>
                <c:pt idx="6957">
                  <c:v>0.78732790824067722</c:v>
                </c:pt>
                <c:pt idx="6958">
                  <c:v>0.64815494344471447</c:v>
                </c:pt>
                <c:pt idx="6959">
                  <c:v>0.50856001265105666</c:v>
                </c:pt>
                <c:pt idx="6960">
                  <c:v>0.36864121686702794</c:v>
                </c:pt>
                <c:pt idx="6961">
                  <c:v>0.22849633883106882</c:v>
                </c:pt>
                <c:pt idx="6962">
                  <c:v>8.8223666563296374E-2</c:v>
                </c:pt>
                <c:pt idx="6963">
                  <c:v>-5.2077975649617796E-2</c:v>
                </c:pt>
                <c:pt idx="6964">
                  <c:v>-0.19231019796991611</c:v>
                </c:pt>
                <c:pt idx="6965">
                  <c:v>-0.33237511508331602</c:v>
                </c:pt>
                <c:pt idx="6966">
                  <c:v>-0.47217439265857158</c:v>
                </c:pt>
                <c:pt idx="6967">
                  <c:v>-0.6116100414735427</c:v>
                </c:pt>
                <c:pt idx="6968">
                  <c:v>-0.75058376489207612</c:v>
                </c:pt>
                <c:pt idx="6969">
                  <c:v>-0.88899773636750667</c:v>
                </c:pt>
                <c:pt idx="6970">
                  <c:v>-1.0267585038827385</c:v>
                </c:pt>
                <c:pt idx="6971">
                  <c:v>-1.1637668299468762</c:v>
                </c:pt>
                <c:pt idx="6972">
                  <c:v>-1.2999263972396484</c:v>
                </c:pt>
                <c:pt idx="6973">
                  <c:v>-1.4351437563896463</c:v>
                </c:pt>
                <c:pt idx="6974">
                  <c:v>-1.5693262711430345</c:v>
                </c:pt>
                <c:pt idx="6975">
                  <c:v>-1.7023785043128925</c:v>
                </c:pt>
                <c:pt idx="6976">
                  <c:v>-1.8342053407858367</c:v>
                </c:pt>
                <c:pt idx="6977">
                  <c:v>-1.9647135663829871</c:v>
                </c:pt>
                <c:pt idx="6978">
                  <c:v>-2.09381229530358</c:v>
                </c:pt>
                <c:pt idx="6979">
                  <c:v>-2.2214132424216264</c:v>
                </c:pt>
                <c:pt idx="6980">
                  <c:v>-2.3474297397939701</c:v>
                </c:pt>
                <c:pt idx="6981">
                  <c:v>-2.4717731501465829</c:v>
                </c:pt>
                <c:pt idx="6982">
                  <c:v>-2.5943559802027276</c:v>
                </c:pt>
                <c:pt idx="6983">
                  <c:v>-2.7150934188241695</c:v>
                </c:pt>
                <c:pt idx="6984">
                  <c:v>-2.8339025922647898</c:v>
                </c:pt>
                <c:pt idx="6985">
                  <c:v>-2.9506991751268248</c:v>
                </c:pt>
                <c:pt idx="6986">
                  <c:v>-3.0654006489957197</c:v>
                </c:pt>
                <c:pt idx="6987">
                  <c:v>-3.1779279290665321</c:v>
                </c:pt>
                <c:pt idx="6988">
                  <c:v>-3.288203543764229</c:v>
                </c:pt>
                <c:pt idx="6989">
                  <c:v>-3.3961468618424719</c:v>
                </c:pt>
                <c:pt idx="6990">
                  <c:v>-3.5016865680918636</c:v>
                </c:pt>
                <c:pt idx="6991">
                  <c:v>-3.6047516781652722</c:v>
                </c:pt>
                <c:pt idx="6992">
                  <c:v>-3.7052672468579133</c:v>
                </c:pt>
                <c:pt idx="6993">
                  <c:v>-3.8031667912350602</c:v>
                </c:pt>
                <c:pt idx="6994">
                  <c:v>-3.8983819762602856</c:v>
                </c:pt>
                <c:pt idx="6995">
                  <c:v>-3.990845402707595</c:v>
                </c:pt>
                <c:pt idx="6996">
                  <c:v>-4.0804908871390753</c:v>
                </c:pt>
                <c:pt idx="6997">
                  <c:v>-4.1672595825576488</c:v>
                </c:pt>
                <c:pt idx="6998">
                  <c:v>-4.2510927990043497</c:v>
                </c:pt>
                <c:pt idx="6999">
                  <c:v>-4.3319289999659265</c:v>
                </c:pt>
                <c:pt idx="7000">
                  <c:v>-4.4097163993582118</c:v>
                </c:pt>
                <c:pt idx="7001">
                  <c:v>-4.4844016030792186</c:v>
                </c:pt>
                <c:pt idx="7002">
                  <c:v>-4.5559309959710141</c:v>
                </c:pt>
                <c:pt idx="7003">
                  <c:v>-4.624257965132256</c:v>
                </c:pt>
                <c:pt idx="7004">
                  <c:v>-4.689334481324142</c:v>
                </c:pt>
                <c:pt idx="7005">
                  <c:v>-4.7511152043312732</c:v>
                </c:pt>
                <c:pt idx="7006">
                  <c:v>-4.8095568036996212</c:v>
                </c:pt>
                <c:pt idx="7007">
                  <c:v>-4.8646204919747413</c:v>
                </c:pt>
                <c:pt idx="7008">
                  <c:v>-4.9162690369889743</c:v>
                </c:pt>
                <c:pt idx="7009">
                  <c:v>-4.9644666031084874</c:v>
                </c:pt>
                <c:pt idx="7010">
                  <c:v>-5.0091823487336855</c:v>
                </c:pt>
                <c:pt idx="7011">
                  <c:v>-5.0503874574926044</c:v>
                </c:pt>
                <c:pt idx="7012">
                  <c:v>-5.0880538522910133</c:v>
                </c:pt>
                <c:pt idx="7013">
                  <c:v>-5.1221541603359197</c:v>
                </c:pt>
                <c:pt idx="7014">
                  <c:v>-5.1526641076088291</c:v>
                </c:pt>
                <c:pt idx="7015">
                  <c:v>-5.1795678107371179</c:v>
                </c:pt>
                <c:pt idx="7016">
                  <c:v>-5.2028457354484932</c:v>
                </c:pt>
                <c:pt idx="7017">
                  <c:v>-5.222481796588232</c:v>
                </c:pt>
                <c:pt idx="7018">
                  <c:v>-5.2384640310496184</c:v>
                </c:pt>
                <c:pt idx="7019">
                  <c:v>-5.2507850432354841</c:v>
                </c:pt>
                <c:pt idx="7020">
                  <c:v>-5.2594339982926357</c:v>
                </c:pt>
                <c:pt idx="7021">
                  <c:v>-5.2644076161417717</c:v>
                </c:pt>
                <c:pt idx="7022">
                  <c:v>-5.2657043486843005</c:v>
                </c:pt>
                <c:pt idx="7023">
                  <c:v>-5.2633265155403706</c:v>
                </c:pt>
                <c:pt idx="7024">
                  <c:v>-5.2572735013195722</c:v>
                </c:pt>
                <c:pt idx="7025">
                  <c:v>-5.2475528733729391</c:v>
                </c:pt>
                <c:pt idx="7026">
                  <c:v>-5.2341734979933721</c:v>
                </c:pt>
                <c:pt idx="7027">
                  <c:v>-5.2171451797534552</c:v>
                </c:pt>
                <c:pt idx="7028">
                  <c:v>-5.196478581250858</c:v>
                </c:pt>
                <c:pt idx="7029">
                  <c:v>-5.1721936068157923</c:v>
                </c:pt>
                <c:pt idx="7030">
                  <c:v>-5.1443076528498173</c:v>
                </c:pt>
                <c:pt idx="7031">
                  <c:v>-5.1128392558323714</c:v>
                </c:pt>
                <c:pt idx="7032">
                  <c:v>-5.077810768394178</c:v>
                </c:pt>
                <c:pt idx="7033">
                  <c:v>-5.0392488514378897</c:v>
                </c:pt>
                <c:pt idx="7034">
                  <c:v>-4.9971836634826916</c:v>
                </c:pt>
                <c:pt idx="7035">
                  <c:v>-4.9516453836470555</c:v>
                </c:pt>
                <c:pt idx="7036">
                  <c:v>-4.9026673627561461</c:v>
                </c:pt>
                <c:pt idx="7037">
                  <c:v>-4.8502865183460386</c:v>
                </c:pt>
                <c:pt idx="7038">
                  <c:v>-4.7945400132804012</c:v>
                </c:pt>
                <c:pt idx="7039">
                  <c:v>-4.7354674007280702</c:v>
                </c:pt>
                <c:pt idx="7040">
                  <c:v>-4.6731097007465134</c:v>
                </c:pt>
                <c:pt idx="7041">
                  <c:v>-4.6075142440727177</c:v>
                </c:pt>
                <c:pt idx="7042">
                  <c:v>-4.5387259912235445</c:v>
                </c:pt>
                <c:pt idx="7043">
                  <c:v>-4.466793701330471</c:v>
                </c:pt>
                <c:pt idx="7044">
                  <c:v>-4.3917730387694789</c:v>
                </c:pt>
                <c:pt idx="7045">
                  <c:v>-4.3137141629423352</c:v>
                </c:pt>
                <c:pt idx="7046">
                  <c:v>-4.2326733270615229</c:v>
                </c:pt>
                <c:pt idx="7047">
                  <c:v>-4.1487117547929966</c:v>
                </c:pt>
                <c:pt idx="7048">
                  <c:v>-4.0618875677355168</c:v>
                </c:pt>
                <c:pt idx="7049">
                  <c:v>-3.9722608524356926</c:v>
                </c:pt>
                <c:pt idx="7050">
                  <c:v>-3.8798940677344582</c:v>
                </c:pt>
                <c:pt idx="7051">
                  <c:v>-3.7848559332876763</c:v>
                </c:pt>
                <c:pt idx="7052">
                  <c:v>-3.6872102655112249</c:v>
                </c:pt>
                <c:pt idx="7053">
                  <c:v>-3.5870276942688921</c:v>
                </c:pt>
                <c:pt idx="7054">
                  <c:v>-3.4843834327139951</c:v>
                </c:pt>
                <c:pt idx="7055">
                  <c:v>-3.3793466327567985</c:v>
                </c:pt>
                <c:pt idx="7056">
                  <c:v>-3.2719920802493148</c:v>
                </c:pt>
                <c:pt idx="7057">
                  <c:v>-3.1623966580053513</c:v>
                </c:pt>
                <c:pt idx="7058">
                  <c:v>-3.0506369024007616</c:v>
                </c:pt>
                <c:pt idx="7059">
                  <c:v>-2.9367899261918415</c:v>
                </c:pt>
                <c:pt idx="7060">
                  <c:v>-2.8209370376351761</c:v>
                </c:pt>
                <c:pt idx="7061">
                  <c:v>-2.7031607354258136</c:v>
                </c:pt>
                <c:pt idx="7062">
                  <c:v>-2.5835433329402337</c:v>
                </c:pt>
                <c:pt idx="7063">
                  <c:v>-2.4621678965121871</c:v>
                </c:pt>
                <c:pt idx="7064">
                  <c:v>-2.3391218369567546</c:v>
                </c:pt>
                <c:pt idx="7065">
                  <c:v>-2.2144938427316085</c:v>
                </c:pt>
                <c:pt idx="7066">
                  <c:v>-2.0883724186369688</c:v>
                </c:pt>
                <c:pt idx="7067">
                  <c:v>-1.9608456173350264</c:v>
                </c:pt>
                <c:pt idx="7068">
                  <c:v>-1.8320009468976921</c:v>
                </c:pt>
                <c:pt idx="7069">
                  <c:v>-1.7019265358277731</c:v>
                </c:pt>
                <c:pt idx="7070">
                  <c:v>-1.5707148863470921</c:v>
                </c:pt>
                <c:pt idx="7071">
                  <c:v>-1.4384599003917018</c:v>
                </c:pt>
                <c:pt idx="7072">
                  <c:v>-1.3052543366108471</c:v>
                </c:pt>
                <c:pt idx="7073">
                  <c:v>-1.1711883655718134</c:v>
                </c:pt>
                <c:pt idx="7074">
                  <c:v>-1.0363590590371339</c:v>
                </c:pt>
                <c:pt idx="7075">
                  <c:v>-0.90086075426484569</c:v>
                </c:pt>
                <c:pt idx="7076">
                  <c:v>-0.76478774145614681</c:v>
                </c:pt>
                <c:pt idx="7077">
                  <c:v>-0.62823517743459845</c:v>
                </c:pt>
                <c:pt idx="7078">
                  <c:v>-0.49129832245479477</c:v>
                </c:pt>
                <c:pt idx="7079">
                  <c:v>-0.35407329224234813</c:v>
                </c:pt>
                <c:pt idx="7080">
                  <c:v>-0.21665604758387</c:v>
                </c:pt>
                <c:pt idx="7081">
                  <c:v>-7.914211889261373E-2</c:v>
                </c:pt>
                <c:pt idx="7082">
                  <c:v>5.8372568217406655E-2</c:v>
                </c:pt>
                <c:pt idx="7083">
                  <c:v>0.19579165982999688</c:v>
                </c:pt>
                <c:pt idx="7084">
                  <c:v>0.33301934223333829</c:v>
                </c:pt>
                <c:pt idx="7085">
                  <c:v>0.46996040969620939</c:v>
                </c:pt>
                <c:pt idx="7086">
                  <c:v>0.6065193085417897</c:v>
                </c:pt>
                <c:pt idx="7087">
                  <c:v>0.74260092880194506</c:v>
                </c:pt>
                <c:pt idx="7088">
                  <c:v>0.87810994913941498</c:v>
                </c:pt>
                <c:pt idx="7089">
                  <c:v>1.0129516117153625</c:v>
                </c:pt>
                <c:pt idx="7090">
                  <c:v>1.1470356239144668</c:v>
                </c:pt>
                <c:pt idx="7091">
                  <c:v>1.2802659955510194</c:v>
                </c:pt>
                <c:pt idx="7092">
                  <c:v>1.4125497416479929</c:v>
                </c:pt>
                <c:pt idx="7093">
                  <c:v>1.5437968272790457</c:v>
                </c:pt>
                <c:pt idx="7094">
                  <c:v>1.6739181097323474</c:v>
                </c:pt>
                <c:pt idx="7095">
                  <c:v>1.8028217213885742</c:v>
                </c:pt>
                <c:pt idx="7096">
                  <c:v>1.9304161895928591</c:v>
                </c:pt>
                <c:pt idx="7097">
                  <c:v>2.0566120123206031</c:v>
                </c:pt>
                <c:pt idx="7098">
                  <c:v>2.1813220823674704</c:v>
                </c:pt>
                <c:pt idx="7099">
                  <c:v>2.3044619563383977</c:v>
                </c:pt>
                <c:pt idx="7100">
                  <c:v>2.4259488677946623</c:v>
                </c:pt>
                <c:pt idx="7101">
                  <c:v>2.5456981373310037</c:v>
                </c:pt>
                <c:pt idx="7102">
                  <c:v>2.6636262824477455</c:v>
                </c:pt>
                <c:pt idx="7103">
                  <c:v>2.7796525521929527</c:v>
                </c:pt>
                <c:pt idx="7104">
                  <c:v>2.8936981788768836</c:v>
                </c:pt>
                <c:pt idx="7105">
                  <c:v>3.0056829854520375</c:v>
                </c:pt>
                <c:pt idx="7106">
                  <c:v>3.1155286405376947</c:v>
                </c:pt>
                <c:pt idx="7107">
                  <c:v>3.2231602814050695</c:v>
                </c:pt>
                <c:pt idx="7108">
                  <c:v>3.3285046899292028</c:v>
                </c:pt>
                <c:pt idx="7109">
                  <c:v>3.4314855159942033</c:v>
                </c:pt>
                <c:pt idx="7110">
                  <c:v>3.5320357494872967</c:v>
                </c:pt>
                <c:pt idx="7111">
                  <c:v>3.6300887313912815</c:v>
                </c:pt>
                <c:pt idx="7112">
                  <c:v>3.7255738583176834</c:v>
                </c:pt>
                <c:pt idx="7113">
                  <c:v>3.8184290018751494</c:v>
                </c:pt>
                <c:pt idx="7114">
                  <c:v>3.9085901905306897</c:v>
                </c:pt>
                <c:pt idx="7115">
                  <c:v>3.9959943937492497</c:v>
                </c:pt>
                <c:pt idx="7116">
                  <c:v>4.0805797981976593</c:v>
                </c:pt>
                <c:pt idx="7117">
                  <c:v>4.1622919246243377</c:v>
                </c:pt>
                <c:pt idx="7118">
                  <c:v>4.2410764446888294</c:v>
                </c:pt>
                <c:pt idx="7119">
                  <c:v>4.3168761736093764</c:v>
                </c:pt>
                <c:pt idx="7120">
                  <c:v>4.3896436633975364</c:v>
                </c:pt>
                <c:pt idx="7121">
                  <c:v>4.4593298406768485</c:v>
                </c:pt>
                <c:pt idx="7122">
                  <c:v>4.5258853899280984</c:v>
                </c:pt>
                <c:pt idx="7123">
                  <c:v>4.5892679731058621</c:v>
                </c:pt>
                <c:pt idx="7124">
                  <c:v>4.6494338073726347</c:v>
                </c:pt>
                <c:pt idx="7125">
                  <c:v>4.7063417668150294</c:v>
                </c:pt>
                <c:pt idx="7126">
                  <c:v>4.7599526995672115</c:v>
                </c:pt>
                <c:pt idx="7127">
                  <c:v>4.8102319574681784</c:v>
                </c:pt>
                <c:pt idx="7128">
                  <c:v>4.8571464048043183</c:v>
                </c:pt>
                <c:pt idx="7129">
                  <c:v>4.9006642560512894</c:v>
                </c:pt>
                <c:pt idx="7130">
                  <c:v>4.9407586699120349</c:v>
                </c:pt>
                <c:pt idx="7131">
                  <c:v>4.977404777092703</c:v>
                </c:pt>
                <c:pt idx="7132">
                  <c:v>5.0105783909842101</c:v>
                </c:pt>
                <c:pt idx="7133">
                  <c:v>5.0402559693679505</c:v>
                </c:pt>
                <c:pt idx="7134">
                  <c:v>5.0664170056256275</c:v>
                </c:pt>
                <c:pt idx="7135">
                  <c:v>5.0890493174039788</c:v>
                </c:pt>
                <c:pt idx="7136">
                  <c:v>5.1081370019219898</c:v>
                </c:pt>
                <c:pt idx="7137">
                  <c:v>5.123667532903327</c:v>
                </c:pt>
                <c:pt idx="7138">
                  <c:v>5.1356324304867567</c:v>
                </c:pt>
                <c:pt idx="7139">
                  <c:v>5.1440277037350244</c:v>
                </c:pt>
                <c:pt idx="7140">
                  <c:v>5.1488458409865965</c:v>
                </c:pt>
                <c:pt idx="7141">
                  <c:v>5.1500868010752612</c:v>
                </c:pt>
                <c:pt idx="7142">
                  <c:v>5.1477521878013084</c:v>
                </c:pt>
                <c:pt idx="7143">
                  <c:v>5.1418473830109832</c:v>
                </c:pt>
                <c:pt idx="7144">
                  <c:v>5.1323747412879479</c:v>
                </c:pt>
                <c:pt idx="7145">
                  <c:v>5.1193447052073369</c:v>
                </c:pt>
                <c:pt idx="7146">
                  <c:v>5.1027689191219627</c:v>
                </c:pt>
                <c:pt idx="7147">
                  <c:v>5.0826598661713724</c:v>
                </c:pt>
                <c:pt idx="7148">
                  <c:v>5.0590307857860219</c:v>
                </c:pt>
                <c:pt idx="7149">
                  <c:v>5.0319040552429453</c:v>
                </c:pt>
                <c:pt idx="7150">
                  <c:v>5.0012994379438647</c:v>
                </c:pt>
                <c:pt idx="7151">
                  <c:v>4.967237729454042</c:v>
                </c:pt>
                <c:pt idx="7152">
                  <c:v>4.9297434317024758</c:v>
                </c:pt>
                <c:pt idx="7153">
                  <c:v>4.8888452433253686</c:v>
                </c:pt>
                <c:pt idx="7154">
                  <c:v>4.8445752473312202</c:v>
                </c:pt>
                <c:pt idx="7155">
                  <c:v>4.7969654325028408</c:v>
                </c:pt>
                <c:pt idx="7156">
                  <c:v>4.7460508430244586</c:v>
                </c:pt>
                <c:pt idx="7157">
                  <c:v>4.6918699721068107</c:v>
                </c:pt>
                <c:pt idx="7158">
                  <c:v>4.6344614393274322</c:v>
                </c:pt>
                <c:pt idx="7159">
                  <c:v>4.5738661344352955</c:v>
                </c:pt>
                <c:pt idx="7160">
                  <c:v>4.5101262928660404</c:v>
                </c:pt>
                <c:pt idx="7161">
                  <c:v>4.4432903385697058</c:v>
                </c:pt>
                <c:pt idx="7162">
                  <c:v>4.3734042022542035</c:v>
                </c:pt>
                <c:pt idx="7163">
                  <c:v>4.3005174894701419</c:v>
                </c:pt>
                <c:pt idx="7164">
                  <c:v>4.2246865865976657</c:v>
                </c:pt>
                <c:pt idx="7165">
                  <c:v>4.1459622500931479</c:v>
                </c:pt>
                <c:pt idx="7166">
                  <c:v>4.0644012048471065</c:v>
                </c:pt>
                <c:pt idx="7167">
                  <c:v>3.9800650205090515</c:v>
                </c:pt>
                <c:pt idx="7168">
                  <c:v>3.893012038757079</c:v>
                </c:pt>
                <c:pt idx="7169">
                  <c:v>3.80330244021247</c:v>
                </c:pt>
                <c:pt idx="7170">
                  <c:v>3.7109986517941671</c:v>
                </c:pt>
                <c:pt idx="7171">
                  <c:v>3.6161692353563701</c:v>
                </c:pt>
                <c:pt idx="7172">
                  <c:v>3.5188777238588163</c:v>
                </c:pt>
                <c:pt idx="7173">
                  <c:v>3.4191943383888703</c:v>
                </c:pt>
                <c:pt idx="7174">
                  <c:v>3.3171937584442706</c:v>
                </c:pt>
                <c:pt idx="7175">
                  <c:v>3.2129444779500376</c:v>
                </c:pt>
                <c:pt idx="7176">
                  <c:v>3.1065205010993089</c:v>
                </c:pt>
                <c:pt idx="7177">
                  <c:v>2.9979978061352859</c:v>
                </c:pt>
                <c:pt idx="7178">
                  <c:v>2.8874519028198251</c:v>
                </c:pt>
                <c:pt idx="7179">
                  <c:v>2.7749587562240272</c:v>
                </c:pt>
                <c:pt idx="7180">
                  <c:v>2.6605984069247763</c:v>
                </c:pt>
                <c:pt idx="7181">
                  <c:v>2.5444519671217027</c:v>
                </c:pt>
                <c:pt idx="7182">
                  <c:v>2.4266002461613363</c:v>
                </c:pt>
                <c:pt idx="7183">
                  <c:v>2.3071246901941507</c:v>
                </c:pt>
                <c:pt idx="7184">
                  <c:v>2.1861109751793921</c:v>
                </c:pt>
                <c:pt idx="7185">
                  <c:v>2.0636459416248183</c:v>
                </c:pt>
                <c:pt idx="7186">
                  <c:v>1.9398161349619163</c:v>
                </c:pt>
                <c:pt idx="7187">
                  <c:v>1.8147075388351059</c:v>
                </c:pt>
                <c:pt idx="7188">
                  <c:v>1.6884054845132506</c:v>
                </c:pt>
                <c:pt idx="7189">
                  <c:v>1.5609958178655021</c:v>
                </c:pt>
                <c:pt idx="7190">
                  <c:v>1.4325686546950687</c:v>
                </c:pt>
                <c:pt idx="7191">
                  <c:v>1.3032154088670462</c:v>
                </c:pt>
                <c:pt idx="7192">
                  <c:v>1.1730262515273706</c:v>
                </c:pt>
                <c:pt idx="7193">
                  <c:v>1.0420886686108111</c:v>
                </c:pt>
                <c:pt idx="7194">
                  <c:v>0.91049695250433949</c:v>
                </c:pt>
                <c:pt idx="7195">
                  <c:v>0.77834256881335651</c:v>
                </c:pt>
                <c:pt idx="7196">
                  <c:v>0.64571684635295512</c:v>
                </c:pt>
                <c:pt idx="7197">
                  <c:v>0.51271189344672397</c:v>
                </c:pt>
                <c:pt idx="7198">
                  <c:v>0.37941983742820962</c:v>
                </c:pt>
                <c:pt idx="7199">
                  <c:v>0.24593357944462699</c:v>
                </c:pt>
                <c:pt idx="7200">
                  <c:v>0.11234578687916909</c:v>
                </c:pt>
                <c:pt idx="7201">
                  <c:v>-2.1251379185176208E-2</c:v>
                </c:pt>
                <c:pt idx="7202">
                  <c:v>-0.15476543542976864</c:v>
                </c:pt>
                <c:pt idx="7203">
                  <c:v>-0.28810354017602796</c:v>
                </c:pt>
                <c:pt idx="7204">
                  <c:v>-0.42117345881140184</c:v>
                </c:pt>
                <c:pt idx="7205">
                  <c:v>-0.55388362842917549</c:v>
                </c:pt>
                <c:pt idx="7206">
                  <c:v>-0.68614219871292026</c:v>
                </c:pt>
                <c:pt idx="7207">
                  <c:v>-0.81785782035186438</c:v>
                </c:pt>
                <c:pt idx="7208">
                  <c:v>-0.94893898667674259</c:v>
                </c:pt>
                <c:pt idx="7209">
                  <c:v>-1.0792948051967046</c:v>
                </c:pt>
                <c:pt idx="7210">
                  <c:v>-1.2088388959525715</c:v>
                </c:pt>
                <c:pt idx="7211">
                  <c:v>-1.3374792253124042</c:v>
                </c:pt>
                <c:pt idx="7212">
                  <c:v>-1.4651268053047863</c:v>
                </c:pt>
                <c:pt idx="7213">
                  <c:v>-1.5916956349825953</c:v>
                </c:pt>
                <c:pt idx="7214">
                  <c:v>-1.7171006390789321</c:v>
                </c:pt>
                <c:pt idx="7215">
                  <c:v>-1.8412540473509131</c:v>
                </c:pt>
                <c:pt idx="7216">
                  <c:v>-1.9640685108942535</c:v>
                </c:pt>
                <c:pt idx="7217">
                  <c:v>-2.0854586742313006</c:v>
                </c:pt>
                <c:pt idx="7218">
                  <c:v>-2.2053415959062019</c:v>
                </c:pt>
                <c:pt idx="7219">
                  <c:v>-2.3236370138649018</c:v>
                </c:pt>
                <c:pt idx="7220">
                  <c:v>-2.4402663549824988</c:v>
                </c:pt>
                <c:pt idx="7221">
                  <c:v>-2.5551491415128527</c:v>
                </c:pt>
                <c:pt idx="7222">
                  <c:v>-2.6682060973283885</c:v>
                </c:pt>
                <c:pt idx="7223">
                  <c:v>-2.7793606789286085</c:v>
                </c:pt>
                <c:pt idx="7224">
                  <c:v>-2.8885383235227984</c:v>
                </c:pt>
                <c:pt idx="7225">
                  <c:v>-2.9956630527822745</c:v>
                </c:pt>
                <c:pt idx="7226">
                  <c:v>-3.1006607242460267</c:v>
                </c:pt>
                <c:pt idx="7227">
                  <c:v>-3.2034606506973131</c:v>
                </c:pt>
                <c:pt idx="7228">
                  <c:v>-3.3039937725214181</c:v>
                </c:pt>
                <c:pt idx="7229">
                  <c:v>-3.4021878775340015</c:v>
                </c:pt>
                <c:pt idx="7230">
                  <c:v>-3.4979800694182166</c:v>
                </c:pt>
                <c:pt idx="7231">
                  <c:v>-3.591307775284224</c:v>
                </c:pt>
                <c:pt idx="7232">
                  <c:v>-3.6821044466950221</c:v>
                </c:pt>
                <c:pt idx="7233">
                  <c:v>-3.7703119755574557</c:v>
                </c:pt>
                <c:pt idx="7234">
                  <c:v>-3.8558703725383605</c:v>
                </c:pt>
                <c:pt idx="7235">
                  <c:v>-3.9387205477941887</c:v>
                </c:pt>
                <c:pt idx="7236">
                  <c:v>-4.0188045838032638</c:v>
                </c:pt>
                <c:pt idx="7237">
                  <c:v>-4.0960718489151873</c:v>
                </c:pt>
                <c:pt idx="7238">
                  <c:v>-4.1704718108936989</c:v>
                </c:pt>
                <c:pt idx="7239">
                  <c:v>-4.2419510263246547</c:v>
                </c:pt>
                <c:pt idx="7240">
                  <c:v>-4.3104657306602068</c:v>
                </c:pt>
                <c:pt idx="7241">
                  <c:v>-4.3759704728998612</c:v>
                </c:pt>
                <c:pt idx="7242">
                  <c:v>-4.4384194957523517</c:v>
                </c:pt>
                <c:pt idx="7243">
                  <c:v>-4.4977739522270044</c:v>
                </c:pt>
                <c:pt idx="7244">
                  <c:v>-4.5539934804024007</c:v>
                </c:pt>
                <c:pt idx="7245">
                  <c:v>-4.6070403022397457</c:v>
                </c:pt>
                <c:pt idx="7246">
                  <c:v>-4.6568785378689483</c:v>
                </c:pt>
                <c:pt idx="7247">
                  <c:v>-4.7034767324755586</c:v>
                </c:pt>
                <c:pt idx="7248">
                  <c:v>-4.7468048623431001</c:v>
                </c:pt>
                <c:pt idx="7249">
                  <c:v>-4.7868341699668751</c:v>
                </c:pt>
                <c:pt idx="7250">
                  <c:v>-4.8235407555380778</c:v>
                </c:pt>
                <c:pt idx="7251">
                  <c:v>-4.8569026022424557</c:v>
                </c:pt>
                <c:pt idx="7252">
                  <c:v>-4.8868982845430828</c:v>
                </c:pt>
                <c:pt idx="7253">
                  <c:v>-4.9135069275679468</c:v>
                </c:pt>
                <c:pt idx="7254">
                  <c:v>-4.9367105960841453</c:v>
                </c:pt>
                <c:pt idx="7255">
                  <c:v>-4.9564995810114212</c:v>
                </c:pt>
                <c:pt idx="7256">
                  <c:v>-4.9728603526643314</c:v>
                </c:pt>
                <c:pt idx="7257">
                  <c:v>-4.9857826557076228</c:v>
                </c:pt>
                <c:pt idx="7258">
                  <c:v>-4.9952601771791079</c:v>
                </c:pt>
                <c:pt idx="7259">
                  <c:v>-5.0012909872021503</c:v>
                </c:pt>
                <c:pt idx="7260">
                  <c:v>-5.0038695276336718</c:v>
                </c:pt>
                <c:pt idx="7261">
                  <c:v>-5.002997601673961</c:v>
                </c:pt>
                <c:pt idx="7262">
                  <c:v>-4.9986785468234762</c:v>
                </c:pt>
                <c:pt idx="7263">
                  <c:v>-4.9909193665444844</c:v>
                </c:pt>
                <c:pt idx="7264">
                  <c:v>-4.9797239236324202</c:v>
                </c:pt>
                <c:pt idx="7265">
                  <c:v>-4.9651040542487133</c:v>
                </c:pt>
                <c:pt idx="7266">
                  <c:v>-4.9470726805854977</c:v>
                </c:pt>
                <c:pt idx="7267">
                  <c:v>-4.925643446853873</c:v>
                </c:pt>
                <c:pt idx="7268">
                  <c:v>-4.9008306358688518</c:v>
                </c:pt>
                <c:pt idx="7269">
                  <c:v>-4.872657549787883</c:v>
                </c:pt>
                <c:pt idx="7270">
                  <c:v>-4.8411447576748738</c:v>
                </c:pt>
                <c:pt idx="7271">
                  <c:v>-4.8063137409281547</c:v>
                </c:pt>
                <c:pt idx="7272">
                  <c:v>-4.7681895669737289</c:v>
                </c:pt>
                <c:pt idx="7273">
                  <c:v>-4.7268013792060497</c:v>
                </c:pt>
                <c:pt idx="7274">
                  <c:v>-4.6821815843548382</c:v>
                </c:pt>
                <c:pt idx="7275">
                  <c:v>-4.6343623736934987</c:v>
                </c:pt>
                <c:pt idx="7276">
                  <c:v>-4.5833788725775122</c:v>
                </c:pt>
                <c:pt idx="7277">
                  <c:v>-4.529269534085401</c:v>
                </c:pt>
                <c:pt idx="7278">
                  <c:v>-4.4720728164796473</c:v>
                </c:pt>
                <c:pt idx="7279">
                  <c:v>-4.4118293272366218</c:v>
                </c:pt>
                <c:pt idx="7280">
                  <c:v>-4.3485808988909707</c:v>
                </c:pt>
                <c:pt idx="7281">
                  <c:v>-4.2823754322968117</c:v>
                </c:pt>
                <c:pt idx="7282">
                  <c:v>-4.2132582154077998</c:v>
                </c:pt>
                <c:pt idx="7283">
                  <c:v>-4.1412780920014889</c:v>
                </c:pt>
                <c:pt idx="7284">
                  <c:v>-4.0664905684081045</c:v>
                </c:pt>
                <c:pt idx="7285">
                  <c:v>-3.9889454036004892</c:v>
                </c:pt>
                <c:pt idx="7286">
                  <c:v>-3.9086982084963897</c:v>
                </c:pt>
                <c:pt idx="7287">
                  <c:v>-3.8258093233270762</c:v>
                </c:pt>
                <c:pt idx="7288">
                  <c:v>-3.740335746050035</c:v>
                </c:pt>
                <c:pt idx="7289">
                  <c:v>-3.6523362005041982</c:v>
                </c:pt>
                <c:pt idx="7290">
                  <c:v>-3.5618715451019001</c:v>
                </c:pt>
                <c:pt idx="7291">
                  <c:v>-3.4690086628994643</c:v>
                </c:pt>
                <c:pt idx="7292">
                  <c:v>-3.3738092992945807</c:v>
                </c:pt>
                <c:pt idx="7293">
                  <c:v>-3.276341780668039</c:v>
                </c:pt>
                <c:pt idx="7294">
                  <c:v>-3.1766787863780666</c:v>
                </c:pt>
                <c:pt idx="7295">
                  <c:v>-3.0748867065780336</c:v>
                </c:pt>
                <c:pt idx="7296">
                  <c:v>-2.9710373399462782</c:v>
                </c:pt>
                <c:pt idx="7297">
                  <c:v>-2.8652043594440362</c:v>
                </c:pt>
                <c:pt idx="7298">
                  <c:v>-2.7574608718439642</c:v>
                </c:pt>
                <c:pt idx="7299">
                  <c:v>-2.6478803436643439</c:v>
                </c:pt>
                <c:pt idx="7300">
                  <c:v>-2.5365402235893928</c:v>
                </c:pt>
                <c:pt idx="7301">
                  <c:v>-2.4235189408895637</c:v>
                </c:pt>
                <c:pt idx="7302">
                  <c:v>-2.3088945333257294</c:v>
                </c:pt>
                <c:pt idx="7303">
                  <c:v>-2.1927455892611487</c:v>
                </c:pt>
                <c:pt idx="7304">
                  <c:v>-2.0751548431937454</c:v>
                </c:pt>
                <c:pt idx="7305">
                  <c:v>-1.9562061130939432</c:v>
                </c:pt>
                <c:pt idx="7306">
                  <c:v>-1.8359828434458507</c:v>
                </c:pt>
                <c:pt idx="7307">
                  <c:v>-1.7145678412686034</c:v>
                </c:pt>
                <c:pt idx="7308">
                  <c:v>-1.5920431883228578</c:v>
                </c:pt>
                <c:pt idx="7309">
                  <c:v>-1.4684914109429932</c:v>
                </c:pt>
                <c:pt idx="7310">
                  <c:v>-1.3439992382854173</c:v>
                </c:pt>
                <c:pt idx="7311">
                  <c:v>-1.218654633426876</c:v>
                </c:pt>
                <c:pt idx="7312">
                  <c:v>-1.0925442556070539</c:v>
                </c:pt>
                <c:pt idx="7313">
                  <c:v>-0.96575202081102607</c:v>
                </c:pt>
                <c:pt idx="7314">
                  <c:v>-0.83836859655465068</c:v>
                </c:pt>
                <c:pt idx="7315">
                  <c:v>-0.71048177181834582</c:v>
                </c:pt>
                <c:pt idx="7316">
                  <c:v>-0.58217915024820699</c:v>
                </c:pt>
                <c:pt idx="7317">
                  <c:v>-0.45354906970404341</c:v>
                </c:pt>
                <c:pt idx="7318">
                  <c:v>-0.32467984504741104</c:v>
                </c:pt>
                <c:pt idx="7319">
                  <c:v>-0.19566052626522532</c:v>
                </c:pt>
                <c:pt idx="7320">
                  <c:v>-6.6579894243408766E-2</c:v>
                </c:pt>
                <c:pt idx="7321">
                  <c:v>6.2473808390058928E-2</c:v>
                </c:pt>
                <c:pt idx="7322">
                  <c:v>0.19141204532467215</c:v>
                </c:pt>
                <c:pt idx="7323">
                  <c:v>0.32014594701644461</c:v>
                </c:pt>
                <c:pt idx="7324">
                  <c:v>0.44858727266794834</c:v>
                </c:pt>
                <c:pt idx="7325">
                  <c:v>0.5766484714055724</c:v>
                </c:pt>
                <c:pt idx="7326">
                  <c:v>0.70424171968895355</c:v>
                </c:pt>
                <c:pt idx="7327">
                  <c:v>0.83127970623990255</c:v>
                </c:pt>
                <c:pt idx="7328">
                  <c:v>0.95767497018583914</c:v>
                </c:pt>
                <c:pt idx="7329">
                  <c:v>1.0833406690990426</c:v>
                </c:pt>
                <c:pt idx="7330">
                  <c:v>1.2081944738515793</c:v>
                </c:pt>
                <c:pt idx="7331">
                  <c:v>1.3321483989142555</c:v>
                </c:pt>
                <c:pt idx="7332">
                  <c:v>1.4551174981980557</c:v>
                </c:pt>
                <c:pt idx="7333">
                  <c:v>1.5770198029339006</c:v>
                </c:pt>
                <c:pt idx="7334">
                  <c:v>1.6977742568555529</c:v>
                </c:pt>
                <c:pt idx="7335">
                  <c:v>1.8172970920840816</c:v>
                </c:pt>
                <c:pt idx="7336">
                  <c:v>1.935504941999959</c:v>
                </c:pt>
                <c:pt idx="7337">
                  <c:v>2.0523164099083693</c:v>
                </c:pt>
                <c:pt idx="7338">
                  <c:v>2.167652486234525</c:v>
                </c:pt>
                <c:pt idx="7339">
                  <c:v>2.2814368105290499</c:v>
                </c:pt>
                <c:pt idx="7340">
                  <c:v>2.3935946776496957</c:v>
                </c:pt>
                <c:pt idx="7341">
                  <c:v>2.5040494408964609</c:v>
                </c:pt>
                <c:pt idx="7342">
                  <c:v>2.6127256149711897</c:v>
                </c:pt>
                <c:pt idx="7343">
                  <c:v>2.719550403742828</c:v>
                </c:pt>
                <c:pt idx="7344">
                  <c:v>2.824452945126672</c:v>
                </c:pt>
                <c:pt idx="7345">
                  <c:v>2.9273609116760322</c:v>
                </c:pt>
                <c:pt idx="7346">
                  <c:v>3.0282037588720296</c:v>
                </c:pt>
                <c:pt idx="7347">
                  <c:v>3.1269143414327454</c:v>
                </c:pt>
                <c:pt idx="7348">
                  <c:v>3.2234270826535223</c:v>
                </c:pt>
                <c:pt idx="7349">
                  <c:v>3.3176731912714339</c:v>
                </c:pt>
                <c:pt idx="7350">
                  <c:v>3.4095931269937791</c:v>
                </c:pt>
                <c:pt idx="7351">
                  <c:v>3.4991276052071747</c:v>
                </c:pt>
                <c:pt idx="7352">
                  <c:v>3.5862132952135792</c:v>
                </c:pt>
                <c:pt idx="7353">
                  <c:v>3.6707952333940694</c:v>
                </c:pt>
                <c:pt idx="7354">
                  <c:v>3.7528164989630977</c:v>
                </c:pt>
                <c:pt idx="7355">
                  <c:v>3.8322209921037409</c:v>
                </c:pt>
                <c:pt idx="7356">
                  <c:v>3.9089537042749067</c:v>
                </c:pt>
                <c:pt idx="7357">
                  <c:v>3.9829668293076459</c:v>
                </c:pt>
                <c:pt idx="7358">
                  <c:v>4.0542125745687221</c:v>
                </c:pt>
                <c:pt idx="7359">
                  <c:v>4.1226401480649653</c:v>
                </c:pt>
                <c:pt idx="7360">
                  <c:v>4.188208346261729</c:v>
                </c:pt>
                <c:pt idx="7361">
                  <c:v>4.2508741866175725</c:v>
                </c:pt>
                <c:pt idx="7362">
                  <c:v>4.3105942856816473</c:v>
                </c:pt>
                <c:pt idx="7363">
                  <c:v>4.3673320737030048</c:v>
                </c:pt>
                <c:pt idx="7364">
                  <c:v>4.4210493675027305</c:v>
                </c:pt>
                <c:pt idx="7365">
                  <c:v>4.4717104674765533</c:v>
                </c:pt>
                <c:pt idx="7366">
                  <c:v>4.5192814701582273</c:v>
                </c:pt>
                <c:pt idx="7367">
                  <c:v>4.5637327934731795</c:v>
                </c:pt>
                <c:pt idx="7368">
                  <c:v>4.6050361812380034</c:v>
                </c:pt>
                <c:pt idx="7369">
                  <c:v>4.6431645368233676</c:v>
                </c:pt>
                <c:pt idx="7370">
                  <c:v>4.6780955132803319</c:v>
                </c:pt>
                <c:pt idx="7371">
                  <c:v>4.7098085373754017</c:v>
                </c:pt>
                <c:pt idx="7372">
                  <c:v>4.7382835167048478</c:v>
                </c:pt>
                <c:pt idx="7373">
                  <c:v>4.7635007980101012</c:v>
                </c:pt>
                <c:pt idx="7374">
                  <c:v>4.7854435551766326</c:v>
                </c:pt>
                <c:pt idx="7375">
                  <c:v>4.8041030748700413</c:v>
                </c:pt>
                <c:pt idx="7376">
                  <c:v>4.8194667089992356</c:v>
                </c:pt>
                <c:pt idx="7377">
                  <c:v>4.8315249689918867</c:v>
                </c:pt>
                <c:pt idx="7378">
                  <c:v>4.8402721932368928</c:v>
                </c:pt>
                <c:pt idx="7379">
                  <c:v>4.8457069873166354</c:v>
                </c:pt>
                <c:pt idx="7380">
                  <c:v>4.8478242122749657</c:v>
                </c:pt>
                <c:pt idx="7381">
                  <c:v>4.8466259739476945</c:v>
                </c:pt>
                <c:pt idx="7382">
                  <c:v>4.842115795740825</c:v>
                </c:pt>
                <c:pt idx="7383">
                  <c:v>4.8343007502145161</c:v>
                </c:pt>
                <c:pt idx="7384">
                  <c:v>4.8231846524776438</c:v>
                </c:pt>
                <c:pt idx="7385">
                  <c:v>4.8087791743445569</c:v>
                </c:pt>
                <c:pt idx="7386">
                  <c:v>4.7910969572243616</c:v>
                </c:pt>
                <c:pt idx="7387">
                  <c:v>4.7701512484340629</c:v>
                </c:pt>
                <c:pt idx="7388">
                  <c:v>4.7459558182083779</c:v>
                </c:pt>
                <c:pt idx="7389">
                  <c:v>4.7185333409627166</c:v>
                </c:pt>
                <c:pt idx="7390">
                  <c:v>4.6879036434805359</c:v>
                </c:pt>
                <c:pt idx="7391">
                  <c:v>4.6540873510632279</c:v>
                </c:pt>
                <c:pt idx="7392">
                  <c:v>4.6171085620428984</c:v>
                </c:pt>
                <c:pt idx="7393">
                  <c:v>4.5769953386396631</c:v>
                </c:pt>
                <c:pt idx="7394">
                  <c:v>4.5337788953410136</c:v>
                </c:pt>
                <c:pt idx="7395">
                  <c:v>4.4874901212180367</c:v>
                </c:pt>
                <c:pt idx="7396">
                  <c:v>4.438162730665451</c:v>
                </c:pt>
                <c:pt idx="7397">
                  <c:v>4.3858336583377291</c:v>
                </c:pt>
                <c:pt idx="7398">
                  <c:v>4.3305397379964212</c:v>
                </c:pt>
                <c:pt idx="7399">
                  <c:v>4.2723198480174558</c:v>
                </c:pt>
                <c:pt idx="7400">
                  <c:v>4.211213988802033</c:v>
                </c:pt>
                <c:pt idx="7401">
                  <c:v>4.1472681276920076</c:v>
                </c:pt>
                <c:pt idx="7402">
                  <c:v>4.0805255194906751</c:v>
                </c:pt>
                <c:pt idx="7403">
                  <c:v>4.0110328770123802</c:v>
                </c:pt>
                <c:pt idx="7404">
                  <c:v>3.9388434797199245</c:v>
                </c:pt>
                <c:pt idx="7405">
                  <c:v>3.8640047658043519</c:v>
                </c:pt>
                <c:pt idx="7406">
                  <c:v>3.7865699335567271</c:v>
                </c:pt>
                <c:pt idx="7407">
                  <c:v>3.7065968208842426</c:v>
                </c:pt>
                <c:pt idx="7408">
                  <c:v>3.6241398359460879</c:v>
                </c:pt>
                <c:pt idx="7409">
                  <c:v>3.5392550276057935</c:v>
                </c:pt>
                <c:pt idx="7410">
                  <c:v>3.4520004964923339</c:v>
                </c:pt>
                <c:pt idx="7411">
                  <c:v>3.3624402875095578</c:v>
                </c:pt>
                <c:pt idx="7412">
                  <c:v>3.2706332300398762</c:v>
                </c:pt>
                <c:pt idx="7413">
                  <c:v>3.1766446591581272</c:v>
                </c:pt>
                <c:pt idx="7414">
                  <c:v>3.0805441902607527</c:v>
                </c:pt>
                <c:pt idx="7415">
                  <c:v>2.9823950795794585</c:v>
                </c:pt>
                <c:pt idx="7416">
                  <c:v>2.8822659246655049</c:v>
                </c:pt>
                <c:pt idx="7417">
                  <c:v>2.780227132957922</c:v>
                </c:pt>
                <c:pt idx="7418">
                  <c:v>2.6763484841760445</c:v>
                </c:pt>
                <c:pt idx="7419">
                  <c:v>2.5707000591688498</c:v>
                </c:pt>
                <c:pt idx="7420">
                  <c:v>2.4633558652986323</c:v>
                </c:pt>
                <c:pt idx="7421">
                  <c:v>2.3543908378712222</c:v>
                </c:pt>
                <c:pt idx="7422">
                  <c:v>2.2438794710925407</c:v>
                </c:pt>
                <c:pt idx="7423">
                  <c:v>2.1318967632743258</c:v>
                </c:pt>
                <c:pt idx="7424">
                  <c:v>2.0185218154976794</c:v>
                </c:pt>
                <c:pt idx="7425">
                  <c:v>1.9038347721175619</c:v>
                </c:pt>
                <c:pt idx="7426">
                  <c:v>1.7879153670028882</c:v>
                </c:pt>
                <c:pt idx="7427">
                  <c:v>1.670842662786725</c:v>
                </c:pt>
                <c:pt idx="7428">
                  <c:v>1.5526949663281171</c:v>
                </c:pt>
                <c:pt idx="7429">
                  <c:v>1.4335510018244066</c:v>
                </c:pt>
                <c:pt idx="7430">
                  <c:v>1.3134936723595496</c:v>
                </c:pt>
                <c:pt idx="7431">
                  <c:v>1.1926070943221663</c:v>
                </c:pt>
                <c:pt idx="7432">
                  <c:v>1.0709740629823232</c:v>
                </c:pt>
                <c:pt idx="7433">
                  <c:v>0.94867461642117845</c:v>
                </c:pt>
                <c:pt idx="7434">
                  <c:v>0.82579553367312053</c:v>
                </c:pt>
                <c:pt idx="7435">
                  <c:v>0.7024207080229895</c:v>
                </c:pt>
                <c:pt idx="7436">
                  <c:v>0.57863384357440739</c:v>
                </c:pt>
                <c:pt idx="7437">
                  <c:v>0.45451937816639493</c:v>
                </c:pt>
                <c:pt idx="7438">
                  <c:v>0.3301617295273323</c:v>
                </c:pt>
                <c:pt idx="7439">
                  <c:v>0.20564605676012709</c:v>
                </c:pt>
                <c:pt idx="7440">
                  <c:v>8.1057259469495796E-2</c:v>
                </c:pt>
                <c:pt idx="7441">
                  <c:v>-4.3520288052025756E-2</c:v>
                </c:pt>
                <c:pt idx="7442">
                  <c:v>-0.16800190155420203</c:v>
                </c:pt>
                <c:pt idx="7443">
                  <c:v>-0.29230254396528071</c:v>
                </c:pt>
                <c:pt idx="7444">
                  <c:v>-0.41633778407797328</c:v>
                </c:pt>
                <c:pt idx="7445">
                  <c:v>-0.54002385445532408</c:v>
                </c:pt>
                <c:pt idx="7446">
                  <c:v>-0.66327668559322828</c:v>
                </c:pt>
                <c:pt idx="7447">
                  <c:v>-0.78601268763034782</c:v>
                </c:pt>
                <c:pt idx="7448">
                  <c:v>-0.90814808530270996</c:v>
                </c:pt>
                <c:pt idx="7449">
                  <c:v>-1.0295996828276182</c:v>
                </c:pt>
                <c:pt idx="7450">
                  <c:v>-1.1502887556389438</c:v>
                </c:pt>
                <c:pt idx="7451">
                  <c:v>-1.2701308776047899</c:v>
                </c:pt>
                <c:pt idx="7452">
                  <c:v>-1.3890446138292309</c:v>
                </c:pt>
                <c:pt idx="7453">
                  <c:v>-1.5069514555357064</c:v>
                </c:pt>
                <c:pt idx="7454">
                  <c:v>-1.6237737523001559</c:v>
                </c:pt>
                <c:pt idx="7455">
                  <c:v>-1.739431085034469</c:v>
                </c:pt>
                <c:pt idx="7456">
                  <c:v>-1.8538433760086566</c:v>
                </c:pt>
                <c:pt idx="7457">
                  <c:v>-1.9669324547203089</c:v>
                </c:pt>
                <c:pt idx="7458">
                  <c:v>-2.0786224723499638</c:v>
                </c:pt>
                <c:pt idx="7459">
                  <c:v>-2.1888401610848605</c:v>
                </c:pt>
                <c:pt idx="7460">
                  <c:v>-2.297513837679988</c:v>
                </c:pt>
                <c:pt idx="7461">
                  <c:v>-2.4045698040351215</c:v>
                </c:pt>
                <c:pt idx="7462">
                  <c:v>-2.5099354476616673</c:v>
                </c:pt>
                <c:pt idx="7463">
                  <c:v>-2.6135407670223478</c:v>
                </c:pt>
                <c:pt idx="7464">
                  <c:v>-2.7153176140538333</c:v>
                </c:pt>
                <c:pt idx="7465">
                  <c:v>-2.8151962924732792</c:v>
                </c:pt>
                <c:pt idx="7466">
                  <c:v>-2.913108803856062</c:v>
                </c:pt>
                <c:pt idx="7467">
                  <c:v>-3.0089904618077443</c:v>
                </c:pt>
                <c:pt idx="7468">
                  <c:v>-3.1027780592439695</c:v>
                </c:pt>
                <c:pt idx="7469">
                  <c:v>-3.1944050832733404</c:v>
                </c:pt>
                <c:pt idx="7470">
                  <c:v>-3.2838141788241417</c:v>
                </c:pt>
                <c:pt idx="7471">
                  <c:v>-3.3709481515334088</c:v>
                </c:pt>
                <c:pt idx="7472">
                  <c:v>-3.4557456642462694</c:v>
                </c:pt>
                <c:pt idx="7473">
                  <c:v>-3.538153648528013</c:v>
                </c:pt>
                <c:pt idx="7474">
                  <c:v>-3.6181169788521745</c:v>
                </c:pt>
                <c:pt idx="7475">
                  <c:v>-3.6955812492572786</c:v>
                </c:pt>
                <c:pt idx="7476">
                  <c:v>-3.7704930422641105</c:v>
                </c:pt>
                <c:pt idx="7477">
                  <c:v>-3.84280603867168</c:v>
                </c:pt>
                <c:pt idx="7478">
                  <c:v>-3.9124738275113158</c:v>
                </c:pt>
                <c:pt idx="7479">
                  <c:v>-3.9794468920330965</c:v>
                </c:pt>
                <c:pt idx="7480">
                  <c:v>-4.0436851964993235</c:v>
                </c:pt>
                <c:pt idx="7481">
                  <c:v>-4.1051468177874337</c:v>
                </c:pt>
                <c:pt idx="7482">
                  <c:v>-4.1637893226498264</c:v>
                </c:pt>
                <c:pt idx="7483">
                  <c:v>-4.2195769815806772</c:v>
                </c:pt>
                <c:pt idx="7484">
                  <c:v>-4.2724723410406762</c:v>
                </c:pt>
                <c:pt idx="7485">
                  <c:v>-4.3224403199084804</c:v>
                </c:pt>
                <c:pt idx="7486">
                  <c:v>-4.369447521589084</c:v>
                </c:pt>
                <c:pt idx="7487">
                  <c:v>-4.4134647589090905</c:v>
                </c:pt>
                <c:pt idx="7488">
                  <c:v>-4.4544640583548611</c:v>
                </c:pt>
                <c:pt idx="7489">
                  <c:v>-4.4924184935709368</c:v>
                </c:pt>
                <c:pt idx="7490">
                  <c:v>-4.5273057754192232</c:v>
                </c:pt>
                <c:pt idx="7491">
                  <c:v>-4.5591052760437103</c:v>
                </c:pt>
                <c:pt idx="7492">
                  <c:v>-4.5877967361118426</c:v>
                </c:pt>
                <c:pt idx="7493">
                  <c:v>-4.613360223353471</c:v>
                </c:pt>
                <c:pt idx="7494">
                  <c:v>-4.6357785208800912</c:v>
                </c:pt>
                <c:pt idx="7495">
                  <c:v>-4.6550424132373749</c:v>
                </c:pt>
                <c:pt idx="7496">
                  <c:v>-4.6711386393806906</c:v>
                </c:pt>
                <c:pt idx="7497">
                  <c:v>-4.6840569875581277</c:v>
                </c:pt>
                <c:pt idx="7498">
                  <c:v>-4.6937909634553163</c:v>
                </c:pt>
                <c:pt idx="7499">
                  <c:v>-4.7003382312239363</c:v>
                </c:pt>
                <c:pt idx="7500">
                  <c:v>-4.7036926026393493</c:v>
                </c:pt>
                <c:pt idx="7501">
                  <c:v>-4.703855027413109</c:v>
                </c:pt>
                <c:pt idx="7502">
                  <c:v>-4.7008277670447747</c:v>
                </c:pt>
                <c:pt idx="7503">
                  <c:v>-4.6946165275699441</c:v>
                </c:pt>
                <c:pt idx="7504">
                  <c:v>-4.685223654208432</c:v>
                </c:pt>
                <c:pt idx="7505">
                  <c:v>-4.6726592468628301</c:v>
                </c:pt>
                <c:pt idx="7506">
                  <c:v>-4.6569342744368694</c:v>
                </c:pt>
                <c:pt idx="7507">
                  <c:v>-4.638060212663313</c:v>
                </c:pt>
                <c:pt idx="7508">
                  <c:v>-4.6160489627129468</c:v>
                </c:pt>
                <c:pt idx="7509">
                  <c:v>-4.5909212341398975</c:v>
                </c:pt>
                <c:pt idx="7510">
                  <c:v>-4.5626947948325887</c:v>
                </c:pt>
                <c:pt idx="7511">
                  <c:v>-4.5313881190073024</c:v>
                </c:pt>
                <c:pt idx="7512">
                  <c:v>-4.4970230636428283</c:v>
                </c:pt>
                <c:pt idx="7513">
                  <c:v>-4.4596253613361405</c:v>
                </c:pt>
                <c:pt idx="7514">
                  <c:v>-4.4192238107550175</c:v>
                </c:pt>
                <c:pt idx="7515">
                  <c:v>-4.3758468011002964</c:v>
                </c:pt>
                <c:pt idx="7516">
                  <c:v>-4.3295254650630719</c:v>
                </c:pt>
                <c:pt idx="7517">
                  <c:v>-4.2802940760469816</c:v>
                </c:pt>
                <c:pt idx="7518">
                  <c:v>-4.228186729368768</c:v>
                </c:pt>
                <c:pt idx="7519">
                  <c:v>-4.1732394901837049</c:v>
                </c:pt>
                <c:pt idx="7520">
                  <c:v>-4.1154894733775338</c:v>
                </c:pt>
                <c:pt idx="7521">
                  <c:v>-4.0549796910234379</c:v>
                </c:pt>
                <c:pt idx="7522">
                  <c:v>-3.9917503755027854</c:v>
                </c:pt>
                <c:pt idx="7523">
                  <c:v>-3.9258451527110076</c:v>
                </c:pt>
                <c:pt idx="7524">
                  <c:v>-3.8573141534048667</c:v>
                </c:pt>
                <c:pt idx="7525">
                  <c:v>-3.786201608043493</c:v>
                </c:pt>
                <c:pt idx="7526">
                  <c:v>-3.7125574509705923</c:v>
                </c:pt>
                <c:pt idx="7527">
                  <c:v>-3.6364362027872787</c:v>
                </c:pt>
                <c:pt idx="7528">
                  <c:v>-3.5578889038888275</c:v>
                </c:pt>
                <c:pt idx="7529">
                  <c:v>-3.4769681878594851</c:v>
                </c:pt>
                <c:pt idx="7530">
                  <c:v>-3.3937286955146302</c:v>
                </c:pt>
                <c:pt idx="7531">
                  <c:v>-3.3082309704279522</c:v>
                </c:pt>
                <c:pt idx="7532">
                  <c:v>-3.2205303021863743</c:v>
                </c:pt>
                <c:pt idx="7533">
                  <c:v>-3.1306884506862813</c:v>
                </c:pt>
                <c:pt idx="7534">
                  <c:v>-3.0387714238732833</c:v>
                </c:pt>
                <c:pt idx="7535">
                  <c:v>-2.9448388413922668</c:v>
                </c:pt>
                <c:pt idx="7536">
                  <c:v>-2.8489556382308066</c:v>
                </c:pt>
                <c:pt idx="7537">
                  <c:v>-2.7511885364670774</c:v>
                </c:pt>
                <c:pt idx="7538">
                  <c:v>-2.6516036108588841</c:v>
                </c:pt>
                <c:pt idx="7539">
                  <c:v>-2.5502672209047272</c:v>
                </c:pt>
                <c:pt idx="7540">
                  <c:v>-2.4472496394506913</c:v>
                </c:pt>
                <c:pt idx="7541">
                  <c:v>-2.3426220573532808</c:v>
                </c:pt>
                <c:pt idx="7542">
                  <c:v>-2.2364552176744152</c:v>
                </c:pt>
                <c:pt idx="7543">
                  <c:v>-2.1288203641297199</c:v>
                </c:pt>
                <c:pt idx="7544">
                  <c:v>-2.0197928429945873</c:v>
                </c:pt>
                <c:pt idx="7545">
                  <c:v>-1.9094490468496201</c:v>
                </c:pt>
                <c:pt idx="7546">
                  <c:v>-1.7978649640566178</c:v>
                </c:pt>
                <c:pt idx="7547">
                  <c:v>-1.6851159212367131</c:v>
                </c:pt>
                <c:pt idx="7548">
                  <c:v>-1.5712765019502297</c:v>
                </c:pt>
                <c:pt idx="7549">
                  <c:v>-1.4564217230128618</c:v>
                </c:pt>
                <c:pt idx="7550">
                  <c:v>-1.3406307992329307</c:v>
                </c:pt>
                <c:pt idx="7551">
                  <c:v>-1.2239841809987313</c:v>
                </c:pt>
                <c:pt idx="7552">
                  <c:v>-1.1065610230035667</c:v>
                </c:pt>
                <c:pt idx="7553">
                  <c:v>-0.98843775129962685</c:v>
                </c:pt>
                <c:pt idx="7554">
                  <c:v>-0.86969756453677882</c:v>
                </c:pt>
                <c:pt idx="7555">
                  <c:v>-0.75042081032793861</c:v>
                </c:pt>
                <c:pt idx="7556">
                  <c:v>-0.63068768485259197</c:v>
                </c:pt>
                <c:pt idx="7557">
                  <c:v>-0.51057915877440807</c:v>
                </c:pt>
                <c:pt idx="7558">
                  <c:v>-0.39017622635835025</c:v>
                </c:pt>
                <c:pt idx="7559">
                  <c:v>-0.2695606698798802</c:v>
                </c:pt>
                <c:pt idx="7560">
                  <c:v>-0.14881406163330613</c:v>
                </c:pt>
                <c:pt idx="7561">
                  <c:v>-2.8017500954459512E-2</c:v>
                </c:pt>
                <c:pt idx="7562">
                  <c:v>9.274754772020867E-2</c:v>
                </c:pt>
                <c:pt idx="7563">
                  <c:v>0.21339920924975683</c:v>
                </c:pt>
                <c:pt idx="7564">
                  <c:v>0.33385615378706451</c:v>
                </c:pt>
                <c:pt idx="7565">
                  <c:v>0.45403765205110574</c:v>
                </c:pt>
                <c:pt idx="7566">
                  <c:v>0.57386260691174007</c:v>
                </c:pt>
                <c:pt idx="7567">
                  <c:v>0.69325033258141777</c:v>
                </c:pt>
                <c:pt idx="7568">
                  <c:v>0.81211988711157113</c:v>
                </c:pt>
                <c:pt idx="7569">
                  <c:v>0.93039083488138863</c:v>
                </c:pt>
                <c:pt idx="7570">
                  <c:v>1.0479871360029136</c:v>
                </c:pt>
                <c:pt idx="7571">
                  <c:v>1.1648269712750285</c:v>
                </c:pt>
                <c:pt idx="7572">
                  <c:v>1.2808314327906027</c:v>
                </c:pt>
                <c:pt idx="7573">
                  <c:v>1.3959244566954312</c:v>
                </c:pt>
                <c:pt idx="7574">
                  <c:v>1.5100307533695838</c:v>
                </c:pt>
                <c:pt idx="7575">
                  <c:v>1.6230721784328395</c:v>
                </c:pt>
                <c:pt idx="7576">
                  <c:v>1.7349708408649305</c:v>
                </c:pt>
                <c:pt idx="7577">
                  <c:v>1.8456506670499806</c:v>
                </c:pt>
                <c:pt idx="7578">
                  <c:v>1.9550378134856861</c:v>
                </c:pt>
                <c:pt idx="7579">
                  <c:v>2.0630609244417109</c:v>
                </c:pt>
                <c:pt idx="7580">
                  <c:v>2.1696501339361718</c:v>
                </c:pt>
                <c:pt idx="7581">
                  <c:v>2.2747334648117143</c:v>
                </c:pt>
                <c:pt idx="7582">
                  <c:v>2.3782399277853834</c:v>
                </c:pt>
                <c:pt idx="7583">
                  <c:v>2.4801010454565717</c:v>
                </c:pt>
                <c:pt idx="7584">
                  <c:v>2.5802500935846937</c:v>
                </c:pt>
                <c:pt idx="7585">
                  <c:v>2.6786186982377567</c:v>
                </c:pt>
                <c:pt idx="7586">
                  <c:v>2.7751400808009072</c:v>
                </c:pt>
                <c:pt idx="7587">
                  <c:v>2.869750671168259</c:v>
                </c:pt>
                <c:pt idx="7588">
                  <c:v>2.9623882741330383</c:v>
                </c:pt>
                <c:pt idx="7589">
                  <c:v>3.0529872834707574</c:v>
                </c:pt>
                <c:pt idx="7590">
                  <c:v>3.1414911448582603</c:v>
                </c:pt>
                <c:pt idx="7591">
                  <c:v>3.2278433581468744</c:v>
                </c:pt>
                <c:pt idx="7592">
                  <c:v>3.3119831733380103</c:v>
                </c:pt>
                <c:pt idx="7593">
                  <c:v>3.3938580016644431</c:v>
                </c:pt>
                <c:pt idx="7594">
                  <c:v>3.473413089440561</c:v>
                </c:pt>
                <c:pt idx="7595">
                  <c:v>3.5505942944747071</c:v>
                </c:pt>
                <c:pt idx="7596">
                  <c:v>3.6253483548354422</c:v>
                </c:pt>
                <c:pt idx="7597">
                  <c:v>3.6976289985899324</c:v>
                </c:pt>
                <c:pt idx="7598">
                  <c:v>3.7673897537940571</c:v>
                </c:pt>
                <c:pt idx="7599">
                  <c:v>3.8345809346082289</c:v>
                </c:pt>
                <c:pt idx="7600">
                  <c:v>3.8991622283134237</c:v>
                </c:pt>
                <c:pt idx="7601">
                  <c:v>3.9610913272296355</c:v>
                </c:pt>
                <c:pt idx="7602">
                  <c:v>4.0203253063839313</c:v>
                </c:pt>
                <c:pt idx="7603">
                  <c:v>4.0768278378775342</c:v>
                </c:pt>
                <c:pt idx="7604">
                  <c:v>4.1305607637027366</c:v>
                </c:pt>
                <c:pt idx="7605">
                  <c:v>4.1814881928775662</c:v>
                </c:pt>
                <c:pt idx="7606">
                  <c:v>4.2295758143277</c:v>
                </c:pt>
                <c:pt idx="7607">
                  <c:v>4.2747934226453497</c:v>
                </c:pt>
                <c:pt idx="7608">
                  <c:v>4.3171119232796267</c:v>
                </c:pt>
                <c:pt idx="7609">
                  <c:v>4.3565031670754406</c:v>
                </c:pt>
                <c:pt idx="7610">
                  <c:v>4.3929435414601272</c:v>
                </c:pt>
                <c:pt idx="7611">
                  <c:v>4.4264109957218407</c:v>
                </c:pt>
                <c:pt idx="7612">
                  <c:v>4.4568837495492524</c:v>
                </c:pt>
                <c:pt idx="7613">
                  <c:v>4.4843402529529062</c:v>
                </c:pt>
                <c:pt idx="7614">
                  <c:v>4.5087615760491602</c:v>
                </c:pt>
                <c:pt idx="7615">
                  <c:v>4.5301366966586887</c:v>
                </c:pt>
                <c:pt idx="7616">
                  <c:v>4.5484504549078251</c:v>
                </c:pt>
                <c:pt idx="7617">
                  <c:v>4.5636906498156042</c:v>
                </c:pt>
                <c:pt idx="7618">
                  <c:v>4.5758487092195557</c:v>
                </c:pt>
                <c:pt idx="7619">
                  <c:v>4.5849201326603204</c:v>
                </c:pt>
                <c:pt idx="7620">
                  <c:v>4.5908964824689908</c:v>
                </c:pt>
                <c:pt idx="7621">
                  <c:v>4.5937763760811663</c:v>
                </c:pt>
                <c:pt idx="7622">
                  <c:v>4.5935596619603984</c:v>
                </c:pt>
                <c:pt idx="7623">
                  <c:v>4.5902495544860571</c:v>
                </c:pt>
                <c:pt idx="7624">
                  <c:v>4.5838458308076655</c:v>
                </c:pt>
                <c:pt idx="7625">
                  <c:v>4.5743559486141221</c:v>
                </c:pt>
                <c:pt idx="7626">
                  <c:v>4.5617881627849091</c:v>
                </c:pt>
                <c:pt idx="7627">
                  <c:v>4.5461511656113256</c:v>
                </c:pt>
                <c:pt idx="7628">
                  <c:v>4.5274540078569556</c:v>
                </c:pt>
                <c:pt idx="7629">
                  <c:v>4.5057144842104524</c:v>
                </c:pt>
                <c:pt idx="7630">
                  <c:v>4.4809473857980713</c:v>
                </c:pt>
                <c:pt idx="7631">
                  <c:v>4.4531681507900283</c:v>
                </c:pt>
                <c:pt idx="7632">
                  <c:v>4.4223955434976068</c:v>
                </c:pt>
                <c:pt idx="7633">
                  <c:v>4.3886521499380819</c:v>
                </c:pt>
                <c:pt idx="7634">
                  <c:v>4.3519635710411988</c:v>
                </c:pt>
                <c:pt idx="7635">
                  <c:v>4.3123549499076201</c:v>
                </c:pt>
                <c:pt idx="7636">
                  <c:v>4.269854127601894</c:v>
                </c:pt>
                <c:pt idx="7637">
                  <c:v>4.2244920432480058</c:v>
                </c:pt>
                <c:pt idx="7638">
                  <c:v>4.1762994181376838</c:v>
                </c:pt>
                <c:pt idx="7639">
                  <c:v>4.1253089065961337</c:v>
                </c:pt>
                <c:pt idx="7640">
                  <c:v>4.0715541788437228</c:v>
                </c:pt>
                <c:pt idx="7641">
                  <c:v>4.015074771449882</c:v>
                </c:pt>
                <c:pt idx="7642">
                  <c:v>3.9559074134754009</c:v>
                </c:pt>
                <c:pt idx="7643">
                  <c:v>3.8940922027214624</c:v>
                </c:pt>
                <c:pt idx="7644">
                  <c:v>3.8296757201393898</c:v>
                </c:pt>
                <c:pt idx="7645">
                  <c:v>3.7626986277509329</c:v>
                </c:pt>
                <c:pt idx="7646">
                  <c:v>3.6932072759232879</c:v>
                </c:pt>
                <c:pt idx="7647">
                  <c:v>3.6212525888462204</c:v>
                </c:pt>
                <c:pt idx="7648">
                  <c:v>3.5468820011814994</c:v>
                </c:pt>
                <c:pt idx="7649">
                  <c:v>3.4701445345762845</c:v>
                </c:pt>
                <c:pt idx="7650">
                  <c:v>3.3910912148269925</c:v>
                </c:pt>
                <c:pt idx="7651">
                  <c:v>3.3097789705286371</c:v>
                </c:pt>
                <c:pt idx="7652">
                  <c:v>3.2262594794496469</c:v>
                </c:pt>
                <c:pt idx="7653">
                  <c:v>3.140590895942962</c:v>
                </c:pt>
                <c:pt idx="7654">
                  <c:v>3.0528356317934118</c:v>
                </c:pt>
                <c:pt idx="7655">
                  <c:v>2.9630497229645698</c:v>
                </c:pt>
                <c:pt idx="7656">
                  <c:v>2.8712945363262503</c:v>
                </c:pt>
                <c:pt idx="7657">
                  <c:v>2.7776332444708438</c:v>
                </c:pt>
                <c:pt idx="7658">
                  <c:v>2.6821283943528207</c:v>
                </c:pt>
                <c:pt idx="7659">
                  <c:v>2.5848428423787362</c:v>
                </c:pt>
                <c:pt idx="7660">
                  <c:v>2.4858433860203513</c:v>
                </c:pt>
                <c:pt idx="7661">
                  <c:v>2.3851977714568893</c:v>
                </c:pt>
                <c:pt idx="7662">
                  <c:v>2.282973330721529</c:v>
                </c:pt>
                <c:pt idx="7663">
                  <c:v>2.1792379330694098</c:v>
                </c:pt>
                <c:pt idx="7664">
                  <c:v>2.0740635897706059</c:v>
                </c:pt>
                <c:pt idx="7665">
                  <c:v>1.9675234007053846</c:v>
                </c:pt>
                <c:pt idx="7666">
                  <c:v>1.859690106652284</c:v>
                </c:pt>
                <c:pt idx="7667">
                  <c:v>1.7506358345371233</c:v>
                </c:pt>
                <c:pt idx="7668">
                  <c:v>1.6404320188402142</c:v>
                </c:pt>
                <c:pt idx="7669">
                  <c:v>1.5291505805947034</c:v>
                </c:pt>
                <c:pt idx="7670">
                  <c:v>1.4168676947577183</c:v>
                </c:pt>
                <c:pt idx="7671">
                  <c:v>1.303660830381753</c:v>
                </c:pt>
                <c:pt idx="7672">
                  <c:v>1.1896062218712842</c:v>
                </c:pt>
                <c:pt idx="7673">
                  <c:v>1.0747774385134721</c:v>
                </c:pt>
                <c:pt idx="7674">
                  <c:v>0.95925488813786974</c:v>
                </c:pt>
                <c:pt idx="7675">
                  <c:v>0.84311619584340969</c:v>
                </c:pt>
                <c:pt idx="7676">
                  <c:v>0.72643890590322413</c:v>
                </c:pt>
                <c:pt idx="7677">
                  <c:v>0.60930140992086745</c:v>
                </c:pt>
                <c:pt idx="7678">
                  <c:v>0.49178219812196383</c:v>
                </c:pt>
                <c:pt idx="7679">
                  <c:v>0.37396062587098006</c:v>
                </c:pt>
                <c:pt idx="7680">
                  <c:v>0.25591591771957778</c:v>
                </c:pt>
                <c:pt idx="7681">
                  <c:v>0.13772690639953439</c:v>
                </c:pt>
                <c:pt idx="7682">
                  <c:v>1.9472872780326979E-2</c:v>
                </c:pt>
                <c:pt idx="7683">
                  <c:v>-9.8766406701227522E-2</c:v>
                </c:pt>
                <c:pt idx="7684">
                  <c:v>-0.21691161428823777</c:v>
                </c:pt>
                <c:pt idx="7685">
                  <c:v>-0.33488394450067738</c:v>
                </c:pt>
                <c:pt idx="7686">
                  <c:v>-0.45260413412274059</c:v>
                </c:pt>
                <c:pt idx="7687">
                  <c:v>-0.56999323987522132</c:v>
                </c:pt>
                <c:pt idx="7688">
                  <c:v>-0.68697196947290196</c:v>
                </c:pt>
                <c:pt idx="7689">
                  <c:v>-0.80346144275554965</c:v>
                </c:pt>
                <c:pt idx="7690">
                  <c:v>-0.91938707981713497</c:v>
                </c:pt>
                <c:pt idx="7691">
                  <c:v>-1.0346684247676845</c:v>
                </c:pt>
                <c:pt idx="7692">
                  <c:v>-1.1492278352321263</c:v>
                </c:pt>
                <c:pt idx="7693">
                  <c:v>-1.2629904140865267</c:v>
                </c:pt>
                <c:pt idx="7694">
                  <c:v>-1.3758819387024666</c:v>
                </c:pt>
                <c:pt idx="7695">
                  <c:v>-1.4878252311022384</c:v>
                </c:pt>
                <c:pt idx="7696">
                  <c:v>-1.5987432653165077</c:v>
                </c:pt>
                <c:pt idx="7697">
                  <c:v>-1.7085607307538631</c:v>
                </c:pt>
                <c:pt idx="7698">
                  <c:v>-1.8172044443239985</c:v>
                </c:pt>
                <c:pt idx="7699">
                  <c:v>-1.924603607598562</c:v>
                </c:pt>
                <c:pt idx="7700">
                  <c:v>-2.0306888083802659</c:v>
                </c:pt>
                <c:pt idx="7701">
                  <c:v>-2.1353884194601074</c:v>
                </c:pt>
                <c:pt idx="7702">
                  <c:v>-2.2386316974393674</c:v>
                </c:pt>
                <c:pt idx="7703">
                  <c:v>-2.3403503065989115</c:v>
                </c:pt>
                <c:pt idx="7704">
                  <c:v>-2.4404775601283304</c:v>
                </c:pt>
                <c:pt idx="7705">
                  <c:v>-2.5389450173164052</c:v>
                </c:pt>
                <c:pt idx="7706">
                  <c:v>-2.6356857286909556</c:v>
                </c:pt>
                <c:pt idx="7707">
                  <c:v>-2.730635849432073</c:v>
                </c:pt>
                <c:pt idx="7708">
                  <c:v>-2.8237328060728326</c:v>
                </c:pt>
                <c:pt idx="7709">
                  <c:v>-2.9149105109825104</c:v>
                </c:pt>
                <c:pt idx="7710">
                  <c:v>-3.0041118257741584</c:v>
                </c:pt>
                <c:pt idx="7711">
                  <c:v>-3.0912795641546622</c:v>
                </c:pt>
                <c:pt idx="7712">
                  <c:v>-3.1763521885647528</c:v>
                </c:pt>
                <c:pt idx="7713">
                  <c:v>-3.2592762220121769</c:v>
                </c:pt>
                <c:pt idx="7714">
                  <c:v>-3.3399959227596341</c:v>
                </c:pt>
                <c:pt idx="7715">
                  <c:v>-3.4184560616608763</c:v>
                </c:pt>
                <c:pt idx="7716">
                  <c:v>-3.4946021919349919</c:v>
                </c:pt>
                <c:pt idx="7717">
                  <c:v>-3.5683867599969439</c:v>
                </c:pt>
                <c:pt idx="7718">
                  <c:v>-3.63976191662239</c:v>
                </c:pt>
                <c:pt idx="7719">
                  <c:v>-3.7086765043200018</c:v>
                </c:pt>
                <c:pt idx="7720">
                  <c:v>-3.7750886456844626</c:v>
                </c:pt>
                <c:pt idx="7721">
                  <c:v>-3.8389543767314129</c:v>
                </c:pt>
                <c:pt idx="7722">
                  <c:v>-3.9002290260598351</c:v>
                </c:pt>
                <c:pt idx="7723">
                  <c:v>-3.9588744307904049</c:v>
                </c:pt>
                <c:pt idx="7724">
                  <c:v>-4.0148505110288015</c:v>
                </c:pt>
                <c:pt idx="7725">
                  <c:v>-4.0681193687207209</c:v>
                </c:pt>
                <c:pt idx="7726">
                  <c:v>-4.1186446023264329</c:v>
                </c:pt>
                <c:pt idx="7727">
                  <c:v>-4.1663938344429177</c:v>
                </c:pt>
                <c:pt idx="7728">
                  <c:v>-4.2113357189266836</c:v>
                </c:pt>
                <c:pt idx="7729">
                  <c:v>-4.2534397774322903</c:v>
                </c:pt>
                <c:pt idx="7730">
                  <c:v>-4.2926799926642465</c:v>
                </c:pt>
                <c:pt idx="7731">
                  <c:v>-4.3290318357843161</c:v>
                </c:pt>
                <c:pt idx="7732">
                  <c:v>-4.3624709771421459</c:v>
                </c:pt>
                <c:pt idx="7733">
                  <c:v>-4.3929732484472144</c:v>
                </c:pt>
                <c:pt idx="7734">
                  <c:v>-4.4205170348614677</c:v>
                </c:pt>
                <c:pt idx="7735">
                  <c:v>-4.4450885649623668</c:v>
                </c:pt>
                <c:pt idx="7736">
                  <c:v>-4.4666698677625121</c:v>
                </c:pt>
                <c:pt idx="7737">
                  <c:v>-4.485245871766768</c:v>
                </c:pt>
                <c:pt idx="7738">
                  <c:v>-4.5008050774175254</c:v>
                </c:pt>
                <c:pt idx="7739">
                  <c:v>-4.5133400025462205</c:v>
                </c:pt>
                <c:pt idx="7740">
                  <c:v>-4.5228391760725382</c:v>
                </c:pt>
                <c:pt idx="7741">
                  <c:v>-4.5292981329731274</c:v>
                </c:pt>
                <c:pt idx="7742">
                  <c:v>-4.5327135929001567</c:v>
                </c:pt>
                <c:pt idx="7743">
                  <c:v>-4.5330855978024376</c:v>
                </c:pt>
                <c:pt idx="7744">
                  <c:v>-4.5304107115486065</c:v>
                </c:pt>
                <c:pt idx="7745">
                  <c:v>-4.5246931404986137</c:v>
                </c:pt>
                <c:pt idx="7746">
                  <c:v>-4.5159378529879319</c:v>
                </c:pt>
                <c:pt idx="7747">
                  <c:v>-4.5041502224103018</c:v>
                </c:pt>
                <c:pt idx="7748">
                  <c:v>-4.4893359511654793</c:v>
                </c:pt>
                <c:pt idx="7749">
                  <c:v>-4.4715094590227871</c:v>
                </c:pt>
                <c:pt idx="7750">
                  <c:v>-4.4506821385651882</c:v>
                </c:pt>
                <c:pt idx="7751">
                  <c:v>-4.4268660087455309</c:v>
                </c:pt>
                <c:pt idx="7752">
                  <c:v>-4.4000763969493342</c:v>
                </c:pt>
                <c:pt idx="7753">
                  <c:v>-4.3703324375385</c:v>
                </c:pt>
                <c:pt idx="7754">
                  <c:v>-4.3376562680472013</c:v>
                </c:pt>
                <c:pt idx="7755">
                  <c:v>-4.3020695594378022</c:v>
                </c:pt>
                <c:pt idx="7756">
                  <c:v>-4.2635966748966405</c:v>
                </c:pt>
                <c:pt idx="7757">
                  <c:v>-4.2222650729352544</c:v>
                </c:pt>
                <c:pt idx="7758">
                  <c:v>-4.1781019945046065</c:v>
                </c:pt>
                <c:pt idx="7759">
                  <c:v>-4.131136616864433</c:v>
                </c:pt>
                <c:pt idx="7760">
                  <c:v>-4.0813991394433371</c:v>
                </c:pt>
                <c:pt idx="7761">
                  <c:v>-4.028925637283896</c:v>
                </c:pt>
                <c:pt idx="7762">
                  <c:v>-3.9737493901658136</c:v>
                </c:pt>
                <c:pt idx="7763">
                  <c:v>-3.9159070618232068</c:v>
                </c:pt>
                <c:pt idx="7764">
                  <c:v>-3.8554418173073928</c:v>
                </c:pt>
                <c:pt idx="7765">
                  <c:v>-3.7923909238423148</c:v>
                </c:pt>
                <c:pt idx="7766">
                  <c:v>-3.7267973610146097</c:v>
                </c:pt>
                <c:pt idx="7767">
                  <c:v>-3.6587087091428656</c:v>
                </c:pt>
                <c:pt idx="7768">
                  <c:v>-3.5881690887939039</c:v>
                </c:pt>
                <c:pt idx="7769">
                  <c:v>-3.5152242401352192</c:v>
                </c:pt>
                <c:pt idx="7770">
                  <c:v>-3.4399219429080294</c:v>
                </c:pt>
                <c:pt idx="7771">
                  <c:v>-3.3623159178528312</c:v>
                </c:pt>
                <c:pt idx="7772">
                  <c:v>-3.2824546758258122</c:v>
                </c:pt>
                <c:pt idx="7773">
                  <c:v>-3.2003932479141173</c:v>
                </c:pt>
                <c:pt idx="7774">
                  <c:v>-3.1161909689478331</c:v>
                </c:pt>
                <c:pt idx="7775">
                  <c:v>-3.0299008468694626</c:v>
                </c:pt>
                <c:pt idx="7776">
                  <c:v>-2.941581272040426</c:v>
                </c:pt>
                <c:pt idx="7777">
                  <c:v>-2.8512924945894071</c:v>
                </c:pt>
                <c:pt idx="7778">
                  <c:v>-2.7590941955359565</c:v>
                </c:pt>
                <c:pt idx="7779">
                  <c:v>-2.6650464243139131</c:v>
                </c:pt>
                <c:pt idx="7780">
                  <c:v>-2.569213232765212</c:v>
                </c:pt>
                <c:pt idx="7781">
                  <c:v>-2.4716596851082309</c:v>
                </c:pt>
                <c:pt idx="7782">
                  <c:v>-2.3724504973540834</c:v>
                </c:pt>
                <c:pt idx="7783">
                  <c:v>-2.2716509908853615</c:v>
                </c:pt>
                <c:pt idx="7784">
                  <c:v>-2.1693306993998429</c:v>
                </c:pt>
                <c:pt idx="7785">
                  <c:v>-2.0655603175942985</c:v>
                </c:pt>
                <c:pt idx="7786">
                  <c:v>-1.9604102554769538</c:v>
                </c:pt>
                <c:pt idx="7787">
                  <c:v>-1.8539503855752986</c:v>
                </c:pt>
                <c:pt idx="7788">
                  <c:v>-1.7462499662348265</c:v>
                </c:pt>
                <c:pt idx="7789">
                  <c:v>-1.6373788224401573</c:v>
                </c:pt>
                <c:pt idx="7790">
                  <c:v>-1.5274111149382479</c:v>
                </c:pt>
                <c:pt idx="7791">
                  <c:v>-1.416422382090226</c:v>
                </c:pt>
                <c:pt idx="7792">
                  <c:v>-1.3044870127350068</c:v>
                </c:pt>
                <c:pt idx="7793">
                  <c:v>-1.1916768172525349</c:v>
                </c:pt>
                <c:pt idx="7794">
                  <c:v>-1.0780705326800619</c:v>
                </c:pt>
                <c:pt idx="7795">
                  <c:v>-0.96374420281860806</c:v>
                </c:pt>
                <c:pt idx="7796">
                  <c:v>-0.84877388143916366</c:v>
                </c:pt>
                <c:pt idx="7797">
                  <c:v>-0.733236561660912</c:v>
                </c:pt>
                <c:pt idx="7798">
                  <c:v>-0.61720942838446535</c:v>
                </c:pt>
                <c:pt idx="7799">
                  <c:v>-0.50077062586935184</c:v>
                </c:pt>
                <c:pt idx="7800">
                  <c:v>-0.383998262760673</c:v>
                </c:pt>
                <c:pt idx="7801">
                  <c:v>-0.26697015197770763</c:v>
                </c:pt>
                <c:pt idx="7802">
                  <c:v>-0.14976465148347873</c:v>
                </c:pt>
                <c:pt idx="7803">
                  <c:v>-3.2460712442187969E-2</c:v>
                </c:pt>
                <c:pt idx="7804">
                  <c:v>8.4863074385008147E-2</c:v>
                </c:pt>
                <c:pt idx="7805">
                  <c:v>0.202128531679165</c:v>
                </c:pt>
                <c:pt idx="7806">
                  <c:v>0.31925692507871645</c:v>
                </c:pt>
                <c:pt idx="7807">
                  <c:v>0.43616974046620061</c:v>
                </c:pt>
                <c:pt idx="7808">
                  <c:v>0.55278801472550743</c:v>
                </c:pt>
                <c:pt idx="7809">
                  <c:v>0.66903309665995159</c:v>
                </c:pt>
                <c:pt idx="7810">
                  <c:v>0.78483053499486255</c:v>
                </c:pt>
                <c:pt idx="7811">
                  <c:v>0.90009990209957391</c:v>
                </c:pt>
                <c:pt idx="7812">
                  <c:v>1.0147634835329371</c:v>
                </c:pt>
                <c:pt idx="7813">
                  <c:v>1.1287462099130732</c:v>
                </c:pt>
                <c:pt idx="7814">
                  <c:v>1.2419735863812829</c:v>
                </c:pt>
                <c:pt idx="7815">
                  <c:v>1.3543680630632524</c:v>
                </c:pt>
                <c:pt idx="7816">
                  <c:v>1.4658521428180991</c:v>
                </c:pt>
                <c:pt idx="7817">
                  <c:v>1.576349945085276</c:v>
                </c:pt>
                <c:pt idx="7818">
                  <c:v>1.6857876185694283</c:v>
                </c:pt>
                <c:pt idx="7819">
                  <c:v>1.7940935990478368</c:v>
                </c:pt>
                <c:pt idx="7820">
                  <c:v>1.9011976116692819</c:v>
                </c:pt>
                <c:pt idx="7821">
                  <c:v>2.0070270705250541</c:v>
                </c:pt>
                <c:pt idx="7822">
                  <c:v>2.111510178365843</c:v>
                </c:pt>
                <c:pt idx="7823">
                  <c:v>2.214577451448406</c:v>
                </c:pt>
                <c:pt idx="7824">
                  <c:v>2.3161609618222481</c:v>
                </c:pt>
                <c:pt idx="7825">
                  <c:v>2.4161909356570748</c:v>
                </c:pt>
                <c:pt idx="7826">
                  <c:v>2.5145989995987224</c:v>
                </c:pt>
                <c:pt idx="7827">
                  <c:v>2.6113197954753895</c:v>
                </c:pt>
                <c:pt idx="7828">
                  <c:v>2.7062891483679756</c:v>
                </c:pt>
                <c:pt idx="7829">
                  <c:v>2.7994392825380467</c:v>
                </c:pt>
                <c:pt idx="7830">
                  <c:v>2.8907112863534814</c:v>
                </c:pt>
                <c:pt idx="7831">
                  <c:v>2.9800461167295396</c:v>
                </c:pt>
                <c:pt idx="7832">
                  <c:v>3.0673802974306899</c:v>
                </c:pt>
                <c:pt idx="7833">
                  <c:v>3.1526583326346689</c:v>
                </c:pt>
                <c:pt idx="7834">
                  <c:v>3.2358223834201025</c:v>
                </c:pt>
                <c:pt idx="7835">
                  <c:v>3.316815046967724</c:v>
                </c:pt>
                <c:pt idx="7836">
                  <c:v>3.395579628265101</c:v>
                </c:pt>
                <c:pt idx="7837">
                  <c:v>3.4720662529304347</c:v>
                </c:pt>
                <c:pt idx="7838">
                  <c:v>3.5462246804316471</c:v>
                </c:pt>
                <c:pt idx="7839">
                  <c:v>3.6180012935726604</c:v>
                </c:pt>
                <c:pt idx="7840">
                  <c:v>3.6873516890176852</c:v>
                </c:pt>
                <c:pt idx="7841">
                  <c:v>3.7542293128532163</c:v>
                </c:pt>
                <c:pt idx="7842">
                  <c:v>3.8185868420309474</c:v>
                </c:pt>
                <c:pt idx="7843">
                  <c:v>3.8803834026384956</c:v>
                </c:pt>
                <c:pt idx="7844">
                  <c:v>3.939576146744578</c:v>
                </c:pt>
                <c:pt idx="7845">
                  <c:v>3.9961243536833271</c:v>
                </c:pt>
                <c:pt idx="7846">
                  <c:v>4.0499887472038054</c:v>
                </c:pt>
                <c:pt idx="7847">
                  <c:v>4.1011340256099098</c:v>
                </c:pt>
                <c:pt idx="7848">
                  <c:v>4.1495258714422638</c:v>
                </c:pt>
                <c:pt idx="7849">
                  <c:v>4.195130790614634</c:v>
                </c:pt>
                <c:pt idx="7850">
                  <c:v>4.237919708299791</c:v>
                </c:pt>
                <c:pt idx="7851">
                  <c:v>4.2778649990055699</c:v>
                </c:pt>
                <c:pt idx="7852">
                  <c:v>4.3149392000055844</c:v>
                </c:pt>
                <c:pt idx="7853">
                  <c:v>4.3491149762411991</c:v>
                </c:pt>
                <c:pt idx="7854">
                  <c:v>4.3803675151710619</c:v>
                </c:pt>
                <c:pt idx="7855">
                  <c:v>4.4086798195159034</c:v>
                </c:pt>
                <c:pt idx="7856">
                  <c:v>4.43403066708224</c:v>
                </c:pt>
                <c:pt idx="7857">
                  <c:v>4.4564017126434443</c:v>
                </c:pt>
                <c:pt idx="7858">
                  <c:v>4.4757781632263516</c:v>
                </c:pt>
                <c:pt idx="7859">
                  <c:v>4.4921492264192304</c:v>
                </c:pt>
                <c:pt idx="7860">
                  <c:v>4.5055001069397429</c:v>
                </c:pt>
                <c:pt idx="7861">
                  <c:v>4.5158230044826073</c:v>
                </c:pt>
                <c:pt idx="7862">
                  <c:v>4.5231112952245347</c:v>
                </c:pt>
                <c:pt idx="7863">
                  <c:v>4.5273616723367383</c:v>
                </c:pt>
                <c:pt idx="7864">
                  <c:v>4.5285673485021105</c:v>
                </c:pt>
                <c:pt idx="7865">
                  <c:v>4.5267291793806335</c:v>
                </c:pt>
                <c:pt idx="7866">
                  <c:v>4.5218487859851333</c:v>
                </c:pt>
                <c:pt idx="7867">
                  <c:v>4.5139282006505184</c:v>
                </c:pt>
                <c:pt idx="7868">
                  <c:v>4.5029697938606708</c:v>
                </c:pt>
                <c:pt idx="7869">
                  <c:v>4.4889846654810874</c:v>
                </c:pt>
                <c:pt idx="7870">
                  <c:v>4.4719809030597091</c:v>
                </c:pt>
                <c:pt idx="7871">
                  <c:v>4.451967238225131</c:v>
                </c:pt>
                <c:pt idx="7872">
                  <c:v>4.428955731573863</c:v>
                </c:pt>
                <c:pt idx="7873">
                  <c:v>4.4029622740190169</c:v>
                </c:pt>
                <c:pt idx="7874">
                  <c:v>4.3740057857688495</c:v>
                </c:pt>
                <c:pt idx="7875">
                  <c:v>4.3421047493409271</c:v>
                </c:pt>
                <c:pt idx="7876">
                  <c:v>4.3072803710892797</c:v>
                </c:pt>
                <c:pt idx="7877">
                  <c:v>4.2695569870076246</c:v>
                </c:pt>
                <c:pt idx="7878">
                  <c:v>4.2289587525143677</c:v>
                </c:pt>
                <c:pt idx="7879">
                  <c:v>4.1855117989584185</c:v>
                </c:pt>
                <c:pt idx="7880">
                  <c:v>4.1392433220803655</c:v>
                </c:pt>
                <c:pt idx="7881">
                  <c:v>4.090186438019682</c:v>
                </c:pt>
                <c:pt idx="7882">
                  <c:v>4.0383715149599597</c:v>
                </c:pt>
                <c:pt idx="7883">
                  <c:v>3.9838323548255739</c:v>
                </c:pt>
                <c:pt idx="7884">
                  <c:v>3.9266093130789139</c:v>
                </c:pt>
                <c:pt idx="7885">
                  <c:v>3.8667369019638569</c:v>
                </c:pt>
                <c:pt idx="7886">
                  <c:v>3.8042554030345852</c:v>
                </c:pt>
                <c:pt idx="7887">
                  <c:v>3.7392097578131445</c:v>
                </c:pt>
                <c:pt idx="7888">
                  <c:v>3.6716415095411516</c:v>
                </c:pt>
                <c:pt idx="7889">
                  <c:v>3.6015938847129889</c:v>
                </c:pt>
                <c:pt idx="7890">
                  <c:v>3.5291122151732659</c:v>
                </c:pt>
                <c:pt idx="7891">
                  <c:v>3.454247841608252</c:v>
                </c:pt>
                <c:pt idx="7892">
                  <c:v>3.3770469646684584</c:v>
                </c:pt>
                <c:pt idx="7893">
                  <c:v>3.2975623770281062</c:v>
                </c:pt>
                <c:pt idx="7894">
                  <c:v>3.2158512487781628</c:v>
                </c:pt>
                <c:pt idx="7895">
                  <c:v>3.1319644986119255</c:v>
                </c:pt>
                <c:pt idx="7896">
                  <c:v>3.0459585048808235</c:v>
                </c:pt>
                <c:pt idx="7897">
                  <c:v>2.9578915846250653</c:v>
                </c:pt>
                <c:pt idx="7898">
                  <c:v>2.8678215663090501</c:v>
                </c:pt>
                <c:pt idx="7899">
                  <c:v>2.7758067288868391</c:v>
                </c:pt>
                <c:pt idx="7900">
                  <c:v>2.6819094372657988</c:v>
                </c:pt>
                <c:pt idx="7901">
                  <c:v>2.5861931536716338</c:v>
                </c:pt>
                <c:pt idx="7902">
                  <c:v>2.4887210783869245</c:v>
                </c:pt>
                <c:pt idx="7903">
                  <c:v>2.3895571045770838</c:v>
                </c:pt>
                <c:pt idx="7904">
                  <c:v>2.2887694264043978</c:v>
                </c:pt>
                <c:pt idx="7905">
                  <c:v>2.1864274888052844</c:v>
                </c:pt>
                <c:pt idx="7906">
                  <c:v>2.0826005428175769</c:v>
                </c:pt>
                <c:pt idx="7907">
                  <c:v>1.9773573937243236</c:v>
                </c:pt>
                <c:pt idx="7908">
                  <c:v>1.8707663252083628</c:v>
                </c:pt>
                <c:pt idx="7909">
                  <c:v>1.7628962809493793</c:v>
                </c:pt>
                <c:pt idx="7910">
                  <c:v>1.6538206344411002</c:v>
                </c:pt>
                <c:pt idx="7911">
                  <c:v>1.5436142314562225</c:v>
                </c:pt>
                <c:pt idx="7912">
                  <c:v>1.4323508634404436</c:v>
                </c:pt>
                <c:pt idx="7913">
                  <c:v>1.3201018390239512</c:v>
                </c:pt>
                <c:pt idx="7914">
                  <c:v>1.2069454895028049</c:v>
                </c:pt>
                <c:pt idx="7915">
                  <c:v>1.0929575492275376</c:v>
                </c:pt>
                <c:pt idx="7916">
                  <c:v>0.9782138590082684</c:v>
                </c:pt>
                <c:pt idx="7917">
                  <c:v>0.86279129560808709</c:v>
                </c:pt>
                <c:pt idx="7918">
                  <c:v>0.74676702420834751</c:v>
                </c:pt>
                <c:pt idx="7919">
                  <c:v>0.63021926593471378</c:v>
                </c:pt>
                <c:pt idx="7920">
                  <c:v>0.51322630274896452</c:v>
                </c:pt>
                <c:pt idx="7921">
                  <c:v>0.3958662171194452</c:v>
                </c:pt>
                <c:pt idx="7922">
                  <c:v>0.27821773249006865</c:v>
                </c:pt>
                <c:pt idx="7923">
                  <c:v>0.16036026105400877</c:v>
                </c:pt>
                <c:pt idx="7924">
                  <c:v>4.2372949684115514E-2</c:v>
                </c:pt>
                <c:pt idx="7925">
                  <c:v>-7.5665373653828291E-2</c:v>
                </c:pt>
                <c:pt idx="7926">
                  <c:v>-0.19367523004486228</c:v>
                </c:pt>
                <c:pt idx="7927">
                  <c:v>-0.31157726762047067</c:v>
                </c:pt>
                <c:pt idx="7928">
                  <c:v>-0.42929159310533904</c:v>
                </c:pt>
                <c:pt idx="7929">
                  <c:v>-0.54673853360337321</c:v>
                </c:pt>
                <c:pt idx="7930">
                  <c:v>-0.66384252554728695</c:v>
                </c:pt>
                <c:pt idx="7931">
                  <c:v>-0.78052193944441395</c:v>
                </c:pt>
                <c:pt idx="7932">
                  <c:v>-0.89669777052346333</c:v>
                </c:pt>
                <c:pt idx="7933">
                  <c:v>-1.0122935717802231</c:v>
                </c:pt>
                <c:pt idx="7934">
                  <c:v>-1.1272333846926061</c:v>
                </c:pt>
                <c:pt idx="7935">
                  <c:v>-1.2414381110058379</c:v>
                </c:pt>
                <c:pt idx="7936">
                  <c:v>-1.3548286218782144</c:v>
                </c:pt>
                <c:pt idx="7937">
                  <c:v>-1.4673273231950636</c:v>
                </c:pt>
                <c:pt idx="7938">
                  <c:v>-1.5788585697906552</c:v>
                </c:pt>
                <c:pt idx="7939">
                  <c:v>-1.6893489248607769</c:v>
                </c:pt>
                <c:pt idx="7940">
                  <c:v>-1.7987261639335919</c:v>
                </c:pt>
                <c:pt idx="7941">
                  <c:v>-1.9069156761779029</c:v>
                </c:pt>
                <c:pt idx="7942">
                  <c:v>-2.0138435659209719</c:v>
                </c:pt>
                <c:pt idx="7943">
                  <c:v>-2.1194381793583963</c:v>
                </c:pt>
                <c:pt idx="7944">
                  <c:v>-2.2236293487645038</c:v>
                </c:pt>
                <c:pt idx="7945">
                  <c:v>-2.3263449928023174</c:v>
                </c:pt>
                <c:pt idx="7946">
                  <c:v>-2.4275143649189457</c:v>
                </c:pt>
                <c:pt idx="7947">
                  <c:v>-2.5270696701466751</c:v>
                </c:pt>
                <c:pt idx="7948">
                  <c:v>-2.6249442353213768</c:v>
                </c:pt>
                <c:pt idx="7949">
                  <c:v>-2.721067727210233</c:v>
                </c:pt>
                <c:pt idx="7950">
                  <c:v>-2.8153786196867379</c:v>
                </c:pt>
                <c:pt idx="7951">
                  <c:v>-2.9078152004684945</c:v>
                </c:pt>
                <c:pt idx="7952">
                  <c:v>-2.9983112717616383</c:v>
                </c:pt>
                <c:pt idx="7953">
                  <c:v>-3.0868085662107378</c:v>
                </c:pt>
                <c:pt idx="7954">
                  <c:v>-3.1732464258139284</c:v>
                </c:pt>
                <c:pt idx="7955">
                  <c:v>-3.257564583590904</c:v>
                </c:pt>
                <c:pt idx="7956">
                  <c:v>-3.3397034377914752</c:v>
                </c:pt>
                <c:pt idx="7957">
                  <c:v>-3.4196101672582109</c:v>
                </c:pt>
                <c:pt idx="7958">
                  <c:v>-3.4972315472172579</c:v>
                </c:pt>
                <c:pt idx="7959">
                  <c:v>-3.5725109413666263</c:v>
                </c:pt>
                <c:pt idx="7960">
                  <c:v>-3.6454008950310066</c:v>
                </c:pt>
                <c:pt idx="7961">
                  <c:v>-3.7158517733799155</c:v>
                </c:pt>
                <c:pt idx="7962">
                  <c:v>-3.7838131455507722</c:v>
                </c:pt>
                <c:pt idx="7963">
                  <c:v>-3.8492410056208386</c:v>
                </c:pt>
                <c:pt idx="7964">
                  <c:v>-3.9120893521725431</c:v>
                </c:pt>
                <c:pt idx="7965">
                  <c:v>-3.9723142923149375</c:v>
                </c:pt>
                <c:pt idx="7966">
                  <c:v>-4.0298733615839506</c:v>
                </c:pt>
                <c:pt idx="7967">
                  <c:v>-4.0847280568455924</c:v>
                </c:pt>
                <c:pt idx="7968">
                  <c:v>-4.1368408487500439</c:v>
                </c:pt>
                <c:pt idx="7969">
                  <c:v>-4.1861750236474897</c:v>
                </c:pt>
                <c:pt idx="7970">
                  <c:v>-4.2326982822582222</c:v>
                </c:pt>
                <c:pt idx="7971">
                  <c:v>-4.2763797725350221</c:v>
                </c:pt>
                <c:pt idx="7972">
                  <c:v>-4.3171888058800212</c:v>
                </c:pt>
                <c:pt idx="7973">
                  <c:v>-4.3550948248303101</c:v>
                </c:pt>
                <c:pt idx="7974">
                  <c:v>-4.3900698006861552</c:v>
                </c:pt>
                <c:pt idx="7975">
                  <c:v>-4.4220935290270749</c:v>
                </c:pt>
                <c:pt idx="7976">
                  <c:v>-4.4511415922971151</c:v>
                </c:pt>
                <c:pt idx="7977">
                  <c:v>-4.4771924644353538</c:v>
                </c:pt>
                <c:pt idx="7978">
                  <c:v>-4.5002281888974274</c:v>
                </c:pt>
                <c:pt idx="7979">
                  <c:v>-4.5202348296815567</c:v>
                </c:pt>
                <c:pt idx="7980">
                  <c:v>-4.5371944705955753</c:v>
                </c:pt>
                <c:pt idx="7981">
                  <c:v>-4.5510962157819286</c:v>
                </c:pt>
                <c:pt idx="7982">
                  <c:v>-4.5619303738762405</c:v>
                </c:pt>
                <c:pt idx="7983">
                  <c:v>-4.5696906011475518</c:v>
                </c:pt>
                <c:pt idx="7984">
                  <c:v>-4.5743671066146545</c:v>
                </c:pt>
                <c:pt idx="7985">
                  <c:v>-4.5759577780803884</c:v>
                </c:pt>
                <c:pt idx="7986">
                  <c:v>-4.5744613070433413</c:v>
                </c:pt>
                <c:pt idx="7987">
                  <c:v>-4.5698768371683043</c:v>
                </c:pt>
                <c:pt idx="7988">
                  <c:v>-4.5622038935772746</c:v>
                </c:pt>
                <c:pt idx="7989">
                  <c:v>-4.5514507765070498</c:v>
                </c:pt>
                <c:pt idx="7990">
                  <c:v>-4.5376228219939776</c:v>
                </c:pt>
                <c:pt idx="7991">
                  <c:v>-4.5207260606126418</c:v>
                </c:pt>
                <c:pt idx="7992">
                  <c:v>-4.5007699046586342</c:v>
                </c:pt>
                <c:pt idx="7993">
                  <c:v>-4.4777676517452916</c:v>
                </c:pt>
                <c:pt idx="7994">
                  <c:v>-4.4517356859816513</c:v>
                </c:pt>
                <c:pt idx="7995">
                  <c:v>-4.4226900131346643</c:v>
                </c:pt>
                <c:pt idx="7996">
                  <c:v>-4.3906494242518939</c:v>
                </c:pt>
                <c:pt idx="7997">
                  <c:v>-4.3556359035057719</c:v>
                </c:pt>
                <c:pt idx="7998">
                  <c:v>-4.3176713199632974</c:v>
                </c:pt>
                <c:pt idx="7999">
                  <c:v>-4.2767795860187272</c:v>
                </c:pt>
                <c:pt idx="8000">
                  <c:v>-4.2329857477219637</c:v>
                </c:pt>
                <c:pt idx="8001">
                  <c:v>-4.1863208425920337</c:v>
                </c:pt>
                <c:pt idx="8002">
                  <c:v>-4.1368132330059222</c:v>
                </c:pt>
                <c:pt idx="8003">
                  <c:v>-4.0844947895746149</c:v>
                </c:pt>
                <c:pt idx="8004">
                  <c:v>-4.0294040125544992</c:v>
                </c:pt>
                <c:pt idx="8005">
                  <c:v>-3.9715736366378498</c:v>
                </c:pt>
                <c:pt idx="8006">
                  <c:v>-3.911042244960933</c:v>
                </c:pt>
                <c:pt idx="8007">
                  <c:v>-3.8478531611710718</c:v>
                </c:pt>
                <c:pt idx="8008">
                  <c:v>-3.7820463925177008</c:v>
                </c:pt>
                <c:pt idx="8009">
                  <c:v>-3.7136637126531622</c:v>
                </c:pt>
                <c:pt idx="8010">
                  <c:v>-3.6427490849249309</c:v>
                </c:pt>
                <c:pt idx="8011">
                  <c:v>-3.5693525669885653</c:v>
                </c:pt>
                <c:pt idx="8012">
                  <c:v>-3.4935191629768561</c:v>
                </c:pt>
                <c:pt idx="8013">
                  <c:v>-3.4153005565306946</c:v>
                </c:pt>
                <c:pt idx="8014">
                  <c:v>-3.3347528970871845</c:v>
                </c:pt>
                <c:pt idx="8015">
                  <c:v>-3.2519261718834542</c:v>
                </c:pt>
                <c:pt idx="8016">
                  <c:v>-3.1668759177532624</c:v>
                </c:pt>
                <c:pt idx="8017">
                  <c:v>-3.0796597008199269</c:v>
                </c:pt>
                <c:pt idx="8018">
                  <c:v>-2.990334689815628</c:v>
                </c:pt>
                <c:pt idx="8019">
                  <c:v>-2.8989585956517776</c:v>
                </c:pt>
                <c:pt idx="8020">
                  <c:v>-2.8055933073077863</c:v>
                </c:pt>
                <c:pt idx="8021">
                  <c:v>-2.7103019035415397</c:v>
                </c:pt>
                <c:pt idx="8022">
                  <c:v>-2.6131472938932205</c:v>
                </c:pt>
                <c:pt idx="8023">
                  <c:v>-2.5141931736967851</c:v>
                </c:pt>
                <c:pt idx="8024">
                  <c:v>-2.4135076322985305</c:v>
                </c:pt>
                <c:pt idx="8025">
                  <c:v>-2.3111601028590183</c:v>
                </c:pt>
                <c:pt idx="8026">
                  <c:v>-2.2072199176244753</c:v>
                </c:pt>
                <c:pt idx="8027">
                  <c:v>-2.1017560559346498</c:v>
                </c:pt>
                <c:pt idx="8028">
                  <c:v>-1.9948370681613998</c:v>
                </c:pt>
                <c:pt idx="8029">
                  <c:v>-1.8865322570096124</c:v>
                </c:pt>
                <c:pt idx="8030">
                  <c:v>-1.7769154469594797</c:v>
                </c:pt>
                <c:pt idx="8031">
                  <c:v>-1.6660620262767016</c:v>
                </c:pt>
                <c:pt idx="8032">
                  <c:v>-1.5540464198734785</c:v>
                </c:pt>
                <c:pt idx="8033">
                  <c:v>-1.4409406602088572</c:v>
                </c:pt>
                <c:pt idx="8034">
                  <c:v>-1.3268238920813846</c:v>
                </c:pt>
                <c:pt idx="8035">
                  <c:v>-1.2117727522518758</c:v>
                </c:pt>
                <c:pt idx="8036">
                  <c:v>-1.0958640720066235</c:v>
                </c:pt>
                <c:pt idx="8037">
                  <c:v>-0.97917580573371243</c:v>
                </c:pt>
                <c:pt idx="8038">
                  <c:v>-0.8617862823965462</c:v>
                </c:pt>
                <c:pt idx="8039">
                  <c:v>-0.74377497199388332</c:v>
                </c:pt>
                <c:pt idx="8040">
                  <c:v>-0.62522148931400134</c:v>
                </c:pt>
                <c:pt idx="8041">
                  <c:v>-0.50620533239505638</c:v>
                </c:pt>
                <c:pt idx="8042">
                  <c:v>-0.38680672171371722</c:v>
                </c:pt>
                <c:pt idx="8043">
                  <c:v>-0.26710664660921946</c:v>
                </c:pt>
                <c:pt idx="8044">
                  <c:v>-0.14718590979562471</c:v>
                </c:pt>
                <c:pt idx="8045">
                  <c:v>-2.7125072290290972E-2</c:v>
                </c:pt>
                <c:pt idx="8046">
                  <c:v>9.2994578280433643E-2</c:v>
                </c:pt>
                <c:pt idx="8047">
                  <c:v>0.2130918072912702</c:v>
                </c:pt>
                <c:pt idx="8048">
                  <c:v>0.33308476634254136</c:v>
                </c:pt>
                <c:pt idx="8049">
                  <c:v>0.45289175678456778</c:v>
                </c:pt>
                <c:pt idx="8050">
                  <c:v>0.57243512046581246</c:v>
                </c:pt>
                <c:pt idx="8051">
                  <c:v>0.69163106633533911</c:v>
                </c:pt>
                <c:pt idx="8052">
                  <c:v>0.81039836300235057</c:v>
                </c:pt>
                <c:pt idx="8053">
                  <c:v>0.9286582737500404</c:v>
                </c:pt>
                <c:pt idx="8054">
                  <c:v>1.0463324892710946</c:v>
                </c:pt>
                <c:pt idx="8055">
                  <c:v>1.163339501525595</c:v>
                </c:pt>
                <c:pt idx="8056">
                  <c:v>1.2795977150079596</c:v>
                </c:pt>
                <c:pt idx="8057">
                  <c:v>1.3950270142301902</c:v>
                </c:pt>
                <c:pt idx="8058">
                  <c:v>1.5095491801588266</c:v>
                </c:pt>
                <c:pt idx="8059">
                  <c:v>1.6230881518859603</c:v>
                </c:pt>
                <c:pt idx="8060">
                  <c:v>1.7355690329006286</c:v>
                </c:pt>
                <c:pt idx="8061">
                  <c:v>1.8469144947368457</c:v>
                </c:pt>
                <c:pt idx="8062">
                  <c:v>1.9570478808697198</c:v>
                </c:pt>
                <c:pt idx="8063">
                  <c:v>2.0658947358383934</c:v>
                </c:pt>
                <c:pt idx="8064">
                  <c:v>2.1733820519035096</c:v>
                </c:pt>
                <c:pt idx="8065">
                  <c:v>2.2794348718352988</c:v>
                </c:pt>
                <c:pt idx="8066">
                  <c:v>2.3839795398167114</c:v>
                </c:pt>
                <c:pt idx="8067">
                  <c:v>2.4869453207788084</c:v>
                </c:pt>
                <c:pt idx="8068">
                  <c:v>2.5882625731787026</c:v>
                </c:pt>
                <c:pt idx="8069">
                  <c:v>2.6878579697090172</c:v>
                </c:pt>
                <c:pt idx="8070">
                  <c:v>2.7856669670753549</c:v>
                </c:pt>
                <c:pt idx="8071">
                  <c:v>2.8816248153543058</c:v>
                </c:pt>
                <c:pt idx="8072">
                  <c:v>2.9756622612741355</c:v>
                </c:pt>
                <c:pt idx="8073">
                  <c:v>3.0677179668143357</c:v>
                </c:pt>
                <c:pt idx="8074">
                  <c:v>3.1577281907816994</c:v>
                </c:pt>
                <c:pt idx="8075">
                  <c:v>3.2456295731481579</c:v>
                </c:pt>
                <c:pt idx="8076">
                  <c:v>3.3313594119358814</c:v>
                </c:pt>
                <c:pt idx="8077">
                  <c:v>3.4148617812605364</c:v>
                </c:pt>
                <c:pt idx="8078">
                  <c:v>3.4960803498049771</c:v>
                </c:pt>
                <c:pt idx="8079">
                  <c:v>3.5749553755898864</c:v>
                </c:pt>
                <c:pt idx="8080">
                  <c:v>3.6514363018084035</c:v>
                </c:pt>
                <c:pt idx="8081">
                  <c:v>3.725470397718937</c:v>
                </c:pt>
                <c:pt idx="8082">
                  <c:v>3.7970041454360324</c:v>
                </c:pt>
                <c:pt idx="8083">
                  <c:v>3.8659904635599842</c:v>
                </c:pt>
                <c:pt idx="8084">
                  <c:v>3.9323802893885782</c:v>
                </c:pt>
                <c:pt idx="8085">
                  <c:v>3.9961266855702453</c:v>
                </c:pt>
                <c:pt idx="8086">
                  <c:v>4.0571841626202749</c:v>
                </c:pt>
                <c:pt idx="8087">
                  <c:v>4.1155112144206507</c:v>
                </c:pt>
                <c:pt idx="8088">
                  <c:v>4.1710673332505204</c:v>
                </c:pt>
                <c:pt idx="8089">
                  <c:v>4.2238128542549989</c:v>
                </c:pt>
                <c:pt idx="8090">
                  <c:v>4.2737125566430398</c:v>
                </c:pt>
                <c:pt idx="8091">
                  <c:v>4.3207326990501773</c:v>
                </c:pt>
                <c:pt idx="8092">
                  <c:v>4.3648397382263209</c:v>
                </c:pt>
                <c:pt idx="8093">
                  <c:v>4.4060002991603815</c:v>
                </c:pt>
                <c:pt idx="8094">
                  <c:v>4.4441835751139598</c:v>
                </c:pt>
                <c:pt idx="8095">
                  <c:v>4.4793666255070272</c:v>
                </c:pt>
                <c:pt idx="8096">
                  <c:v>4.5115223408348957</c:v>
                </c:pt>
                <c:pt idx="8097">
                  <c:v>4.540626549590745</c:v>
                </c:pt>
                <c:pt idx="8098">
                  <c:v>4.5666586985373208</c:v>
                </c:pt>
                <c:pt idx="8099">
                  <c:v>4.5896023059395432</c:v>
                </c:pt>
                <c:pt idx="8100">
                  <c:v>4.6094369629924072</c:v>
                </c:pt>
                <c:pt idx="8101">
                  <c:v>4.6261493364596724</c:v>
                </c:pt>
                <c:pt idx="8102">
                  <c:v>4.6397273548968752</c:v>
                </c:pt>
                <c:pt idx="8103">
                  <c:v>4.650162353804979</c:v>
                </c:pt>
                <c:pt idx="8104">
                  <c:v>4.6574422827077537</c:v>
                </c:pt>
                <c:pt idx="8105">
                  <c:v>4.6615628330925807</c:v>
                </c:pt>
                <c:pt idx="8106">
                  <c:v>4.6625205651729917</c:v>
                </c:pt>
                <c:pt idx="8107">
                  <c:v>4.6603125581523672</c:v>
                </c:pt>
                <c:pt idx="8108">
                  <c:v>4.6549363412493507</c:v>
                </c:pt>
                <c:pt idx="8109">
                  <c:v>4.6463982890293867</c:v>
                </c:pt>
                <c:pt idx="8110">
                  <c:v>4.6347018837016725</c:v>
                </c:pt>
                <c:pt idx="8111">
                  <c:v>4.6198513754068271</c:v>
                </c:pt>
                <c:pt idx="8112">
                  <c:v>4.6018544708842626</c:v>
                </c:pt>
                <c:pt idx="8113">
                  <c:v>4.5807228384878105</c:v>
                </c:pt>
                <c:pt idx="8114">
                  <c:v>4.5564713107157324</c:v>
                </c:pt>
                <c:pt idx="8115">
                  <c:v>4.5291144206570122</c:v>
                </c:pt>
                <c:pt idx="8116">
                  <c:v>4.4986695668290926</c:v>
                </c:pt>
                <c:pt idx="8117">
                  <c:v>4.4651574221671391</c:v>
                </c:pt>
                <c:pt idx="8118">
                  <c:v>4.4285986268677258</c:v>
                </c:pt>
                <c:pt idx="8119">
                  <c:v>4.3890159478238058</c:v>
                </c:pt>
                <c:pt idx="8120">
                  <c:v>4.3464333698825195</c:v>
                </c:pt>
                <c:pt idx="8121">
                  <c:v>4.3008809545148896</c:v>
                </c:pt>
                <c:pt idx="8122">
                  <c:v>4.2523861739865536</c:v>
                </c:pt>
                <c:pt idx="8123">
                  <c:v>4.2009800954411514</c:v>
                </c:pt>
                <c:pt idx="8124">
                  <c:v>4.1467005029437294</c:v>
                </c:pt>
                <c:pt idx="8125">
                  <c:v>4.0895795028274762</c:v>
                </c:pt>
                <c:pt idx="8126">
                  <c:v>4.0296551381818002</c:v>
                </c:pt>
                <c:pt idx="8127">
                  <c:v>3.9669702813229151</c:v>
                </c:pt>
                <c:pt idx="8128">
                  <c:v>3.901564577211543</c:v>
                </c:pt>
                <c:pt idx="8129">
                  <c:v>3.8334795265031731</c:v>
                </c:pt>
                <c:pt idx="8130">
                  <c:v>3.7627589090126783</c:v>
                </c:pt>
                <c:pt idx="8131">
                  <c:v>3.6894526884221279</c:v>
                </c:pt>
                <c:pt idx="8132">
                  <c:v>3.6136058644676883</c:v>
                </c:pt>
                <c:pt idx="8133">
                  <c:v>3.5352702059106331</c:v>
                </c:pt>
                <c:pt idx="8134">
                  <c:v>3.4545020366885759</c:v>
                </c:pt>
                <c:pt idx="8135">
                  <c:v>3.3713516077053765</c:v>
                </c:pt>
                <c:pt idx="8136">
                  <c:v>3.2858748083367568</c:v>
                </c:pt>
                <c:pt idx="8137">
                  <c:v>3.1981296457562149</c:v>
                </c:pt>
                <c:pt idx="8138">
                  <c:v>3.1081738178107927</c:v>
                </c:pt>
                <c:pt idx="8139">
                  <c:v>3.0160656520722382</c:v>
                </c:pt>
                <c:pt idx="8140">
                  <c:v>2.9218677411317726</c:v>
                </c:pt>
                <c:pt idx="8141">
                  <c:v>2.8256439536412898</c:v>
                </c:pt>
                <c:pt idx="8142">
                  <c:v>2.727458074574717</c:v>
                </c:pt>
                <c:pt idx="8143">
                  <c:v>2.6273747594228083</c:v>
                </c:pt>
                <c:pt idx="8144">
                  <c:v>2.5254631415234194</c:v>
                </c:pt>
                <c:pt idx="8145">
                  <c:v>2.4217937809025858</c:v>
                </c:pt>
                <c:pt idx="8146">
                  <c:v>2.316437218514932</c:v>
                </c:pt>
                <c:pt idx="8147">
                  <c:v>2.2094637231501051</c:v>
                </c:pt>
                <c:pt idx="8148">
                  <c:v>2.100943214201342</c:v>
                </c:pt>
                <c:pt idx="8149">
                  <c:v>1.9909464417283287</c:v>
                </c:pt>
                <c:pt idx="8150">
                  <c:v>1.8795487545949885</c:v>
                </c:pt>
                <c:pt idx="8151">
                  <c:v>1.7668271411091898</c:v>
                </c:pt>
                <c:pt idx="8152">
                  <c:v>1.6528577004493605</c:v>
                </c:pt>
                <c:pt idx="8153">
                  <c:v>1.5377142120670668</c:v>
                </c:pt>
                <c:pt idx="8154">
                  <c:v>1.4214776389204504</c:v>
                </c:pt>
                <c:pt idx="8155">
                  <c:v>1.3042265054773856</c:v>
                </c:pt>
                <c:pt idx="8156">
                  <c:v>1.1860395986001144</c:v>
                </c:pt>
                <c:pt idx="8157">
                  <c:v>1.0669968943857222</c:v>
                </c:pt>
                <c:pt idx="8158">
                  <c:v>0.94717880784765962</c:v>
                </c:pt>
                <c:pt idx="8159">
                  <c:v>0.82666695753027419</c:v>
                </c:pt>
                <c:pt idx="8160">
                  <c:v>0.70554316736391731</c:v>
                </c:pt>
                <c:pt idx="8161">
                  <c:v>0.58388920317602622</c:v>
                </c:pt>
                <c:pt idx="8162">
                  <c:v>0.46178760988059553</c:v>
                </c:pt>
                <c:pt idx="8163">
                  <c:v>0.33932175585631785</c:v>
                </c:pt>
                <c:pt idx="8164">
                  <c:v>0.21657487536664252</c:v>
                </c:pt>
                <c:pt idx="8165">
                  <c:v>9.3630011352446807E-2</c:v>
                </c:pt>
                <c:pt idx="8166">
                  <c:v>-2.9429018439720581E-2</c:v>
                </c:pt>
                <c:pt idx="8167">
                  <c:v>-0.15251840328608562</c:v>
                </c:pt>
                <c:pt idx="8168">
                  <c:v>-0.27555367496549765</c:v>
                </c:pt>
                <c:pt idx="8169">
                  <c:v>-0.39845047357628138</c:v>
                </c:pt>
                <c:pt idx="8170">
                  <c:v>-0.52112844061030439</c:v>
                </c:pt>
                <c:pt idx="8171">
                  <c:v>-0.64350104791402074</c:v>
                </c:pt>
                <c:pt idx="8172">
                  <c:v>-0.76548429263609163</c:v>
                </c:pt>
                <c:pt idx="8173">
                  <c:v>-0.88699663465753364</c:v>
                </c:pt>
                <c:pt idx="8174">
                  <c:v>-1.0079569317696233</c:v>
                </c:pt>
                <c:pt idx="8175">
                  <c:v>-1.1282808159973079</c:v>
                </c:pt>
                <c:pt idx="8176">
                  <c:v>-1.2478838073538687</c:v>
                </c:pt>
                <c:pt idx="8177">
                  <c:v>-1.3666828838309277</c:v>
                </c:pt>
                <c:pt idx="8178">
                  <c:v>-1.4845969003595092</c:v>
                </c:pt>
                <c:pt idx="8179">
                  <c:v>-1.6015468530203825</c:v>
                </c:pt>
                <c:pt idx="8180">
                  <c:v>-1.7174548878672347</c:v>
                </c:pt>
                <c:pt idx="8181">
                  <c:v>-1.8322407071376337</c:v>
                </c:pt>
                <c:pt idx="8182">
                  <c:v>-1.9458246757199329</c:v>
                </c:pt>
                <c:pt idx="8183">
                  <c:v>-2.0581293528537268</c:v>
                </c:pt>
                <c:pt idx="8184">
                  <c:v>-2.1690787413684127</c:v>
                </c:pt>
                <c:pt idx="8185">
                  <c:v>-2.2785948930544904</c:v>
                </c:pt>
                <c:pt idx="8186">
                  <c:v>-2.3866011621488004</c:v>
                </c:pt>
                <c:pt idx="8187">
                  <c:v>-2.4930238272499592</c:v>
                </c:pt>
                <c:pt idx="8188">
                  <c:v>-2.5977902666710588</c:v>
                </c:pt>
                <c:pt idx="8189">
                  <c:v>-2.700824181716786</c:v>
                </c:pt>
                <c:pt idx="8190">
                  <c:v>-2.8020580690190862</c:v>
                </c:pt>
                <c:pt idx="8191">
                  <c:v>-2.9014242324418382</c:v>
                </c:pt>
                <c:pt idx="8192">
                  <c:v>-2.998850488894667</c:v>
                </c:pt>
                <c:pt idx="8193">
                  <c:v>-3.0942725894491785</c:v>
                </c:pt>
                <c:pt idx="8194">
                  <c:v>-3.1876239034142184</c:v>
                </c:pt>
                <c:pt idx="8195">
                  <c:v>-3.2788382051520957</c:v>
                </c:pt>
                <c:pt idx="8196">
                  <c:v>-3.3678499534199537</c:v>
                </c:pt>
                <c:pt idx="8197">
                  <c:v>-3.4546004118449694</c:v>
                </c:pt>
                <c:pt idx="8198">
                  <c:v>-3.5390304698030417</c:v>
                </c:pt>
                <c:pt idx="8199">
                  <c:v>-3.6210776395661664</c:v>
                </c:pt>
                <c:pt idx="8200">
                  <c:v>-3.7006886544829003</c:v>
                </c:pt>
                <c:pt idx="8201">
                  <c:v>-3.7778081121846743</c:v>
                </c:pt>
                <c:pt idx="8202">
                  <c:v>-3.8523798636549977</c:v>
                </c:pt>
                <c:pt idx="8203">
                  <c:v>-3.9243542391014596</c:v>
                </c:pt>
                <c:pt idx="8204">
                  <c:v>-3.9936796323710024</c:v>
                </c:pt>
                <c:pt idx="8205">
                  <c:v>-4.0603066097663429</c:v>
                </c:pt>
                <c:pt idx="8206">
                  <c:v>-4.1241872346832595</c:v>
                </c:pt>
                <c:pt idx="8207">
                  <c:v>-4.1852776051876068</c:v>
                </c:pt>
                <c:pt idx="8208">
                  <c:v>-4.2435348710770118</c:v>
                </c:pt>
                <c:pt idx="8209">
                  <c:v>-4.2989170803336521</c:v>
                </c:pt>
                <c:pt idx="8210">
                  <c:v>-4.3513867822568901</c:v>
                </c:pt>
                <c:pt idx="8211">
                  <c:v>-4.4009080647098457</c:v>
                </c:pt>
                <c:pt idx="8212">
                  <c:v>-4.4474452746388389</c:v>
                </c:pt>
                <c:pt idx="8213">
                  <c:v>-4.4909629899756567</c:v>
                </c:pt>
                <c:pt idx="8214">
                  <c:v>-4.5314284213934632</c:v>
                </c:pt>
                <c:pt idx="8215">
                  <c:v>-4.5688167118578429</c:v>
                </c:pt>
                <c:pt idx="8216">
                  <c:v>-4.6030989031509568</c:v>
                </c:pt>
                <c:pt idx="8217">
                  <c:v>-4.6342490443415372</c:v>
                </c:pt>
                <c:pt idx="8218">
                  <c:v>-4.6622448735431954</c:v>
                </c:pt>
                <c:pt idx="8219">
                  <c:v>-4.6870682725715032</c:v>
                </c:pt>
                <c:pt idx="8220">
                  <c:v>-4.7086972697331024</c:v>
                </c:pt>
                <c:pt idx="8221">
                  <c:v>-4.7271170437610479</c:v>
                </c:pt>
                <c:pt idx="8222">
                  <c:v>-4.7423141112690423</c:v>
                </c:pt>
                <c:pt idx="8223">
                  <c:v>-4.7542784730696779</c:v>
                </c:pt>
                <c:pt idx="8224">
                  <c:v>-4.7629968223489847</c:v>
                </c:pt>
                <c:pt idx="8225">
                  <c:v>-4.768463673635968</c:v>
                </c:pt>
                <c:pt idx="8226">
                  <c:v>-4.7706744905246463</c:v>
                </c:pt>
                <c:pt idx="8227">
                  <c:v>-4.7696253368272288</c:v>
                </c:pt>
                <c:pt idx="8228">
                  <c:v>-4.7653128084182805</c:v>
                </c:pt>
                <c:pt idx="8229">
                  <c:v>-4.757742429313625</c:v>
                </c:pt>
                <c:pt idx="8230">
                  <c:v>-4.746916914642644</c:v>
                </c:pt>
                <c:pt idx="8231">
                  <c:v>-4.732839831538814</c:v>
                </c:pt>
                <c:pt idx="8232">
                  <c:v>-4.7155182883369449</c:v>
                </c:pt>
                <c:pt idx="8233">
                  <c:v>-4.6949634400452718</c:v>
                </c:pt>
                <c:pt idx="8234">
                  <c:v>-4.6711896912582107</c:v>
                </c:pt>
                <c:pt idx="8235">
                  <c:v>-4.6442112329113225</c:v>
                </c:pt>
                <c:pt idx="8236">
                  <c:v>-4.6140452073536542</c:v>
                </c:pt>
                <c:pt idx="8237">
                  <c:v>-4.5807121174970424</c:v>
                </c:pt>
                <c:pt idx="8238">
                  <c:v>-4.5442325197454929</c:v>
                </c:pt>
                <c:pt idx="8239">
                  <c:v>-4.5046291834412679</c:v>
                </c:pt>
                <c:pt idx="8240">
                  <c:v>-4.4619261820595622</c:v>
                </c:pt>
                <c:pt idx="8241">
                  <c:v>-4.4161537517404952</c:v>
                </c:pt>
                <c:pt idx="8242">
                  <c:v>-4.367339625248051</c:v>
                </c:pt>
                <c:pt idx="8243">
                  <c:v>-4.3155152157679719</c:v>
                </c:pt>
                <c:pt idx="8244">
                  <c:v>-4.2607187385916792</c:v>
                </c:pt>
                <c:pt idx="8245">
                  <c:v>-4.202982816030465</c:v>
                </c:pt>
                <c:pt idx="8246">
                  <c:v>-4.1423460913982364</c:v>
                </c:pt>
                <c:pt idx="8247">
                  <c:v>-4.0788521209043038</c:v>
                </c:pt>
                <c:pt idx="8248">
                  <c:v>-4.0125413164214807</c:v>
                </c:pt>
                <c:pt idx="8249">
                  <c:v>-3.9434560278156465</c:v>
                </c:pt>
                <c:pt idx="8250">
                  <c:v>-3.8716409656190427</c:v>
                </c:pt>
                <c:pt idx="8251">
                  <c:v>-3.7971471048771259</c:v>
                </c:pt>
                <c:pt idx="8252">
                  <c:v>-3.7200205364052619</c:v>
                </c:pt>
                <c:pt idx="8253">
                  <c:v>-3.6403141987617227</c:v>
                </c:pt>
                <c:pt idx="8254">
                  <c:v>-3.5580856633334679</c:v>
                </c:pt>
                <c:pt idx="8255">
                  <c:v>-3.4733865049942079</c:v>
                </c:pt>
                <c:pt idx="8256">
                  <c:v>-3.3862740124133799</c:v>
                </c:pt>
                <c:pt idx="8257">
                  <c:v>-3.2968076661206607</c:v>
                </c:pt>
                <c:pt idx="8258">
                  <c:v>-3.2050467100580211</c:v>
                </c:pt>
                <c:pt idx="8259">
                  <c:v>-3.1110510892445991</c:v>
                </c:pt>
                <c:pt idx="8260">
                  <c:v>-3.0148850836250545</c:v>
                </c:pt>
                <c:pt idx="8261">
                  <c:v>-2.9166143176050126</c:v>
                </c:pt>
                <c:pt idx="8262">
                  <c:v>-2.8163043987484198</c:v>
                </c:pt>
                <c:pt idx="8263">
                  <c:v>-2.7140218703521874</c:v>
                </c:pt>
                <c:pt idx="8264">
                  <c:v>-2.6098378171006593</c:v>
                </c:pt>
                <c:pt idx="8265">
                  <c:v>-2.50382481217778</c:v>
                </c:pt>
                <c:pt idx="8266">
                  <c:v>-2.3960554697260377</c:v>
                </c:pt>
                <c:pt idx="8267">
                  <c:v>-2.2866021899211937</c:v>
                </c:pt>
                <c:pt idx="8268">
                  <c:v>-2.1755370798598581</c:v>
                </c:pt>
                <c:pt idx="8269">
                  <c:v>-2.0629331316945643</c:v>
                </c:pt>
                <c:pt idx="8270">
                  <c:v>-1.94886798879779</c:v>
                </c:pt>
                <c:pt idx="8271">
                  <c:v>-1.8334209843841218</c:v>
                </c:pt>
                <c:pt idx="8272">
                  <c:v>-1.7166706108776635</c:v>
                </c:pt>
                <c:pt idx="8273">
                  <c:v>-1.5986930872145027</c:v>
                </c:pt>
                <c:pt idx="8274">
                  <c:v>-1.4795718599381185</c:v>
                </c:pt>
                <c:pt idx="8275">
                  <c:v>-1.3593879790277414</c:v>
                </c:pt>
                <c:pt idx="8276">
                  <c:v>-1.2382227965735744</c:v>
                </c:pt>
                <c:pt idx="8277">
                  <c:v>-1.1161588913752818</c:v>
                </c:pt>
                <c:pt idx="8278">
                  <c:v>-0.99327931635059785</c:v>
                </c:pt>
                <c:pt idx="8279">
                  <c:v>-0.86966836084814858</c:v>
                </c:pt>
                <c:pt idx="8280">
                  <c:v>-0.74541055017433488</c:v>
                </c:pt>
                <c:pt idx="8281">
                  <c:v>-0.62059037975107123</c:v>
                </c:pt>
                <c:pt idx="8282">
                  <c:v>-0.49529314992988344</c:v>
                </c:pt>
                <c:pt idx="8283">
                  <c:v>-0.36960500797306484</c:v>
                </c:pt>
                <c:pt idx="8284">
                  <c:v>-0.2436119880591299</c:v>
                </c:pt>
                <c:pt idx="8285">
                  <c:v>-0.11739995164411031</c:v>
                </c:pt>
                <c:pt idx="8286">
                  <c:v>8.9444488562321206E-3</c:v>
                </c:pt>
                <c:pt idx="8287">
                  <c:v>0.13533455435232597</c:v>
                </c:pt>
                <c:pt idx="8288">
                  <c:v>0.26168303702912971</c:v>
                </c:pt>
                <c:pt idx="8289">
                  <c:v>0.38790266863859829</c:v>
                </c:pt>
                <c:pt idx="8290">
                  <c:v>0.51391021605569231</c:v>
                </c:pt>
                <c:pt idx="8291">
                  <c:v>0.63961627272471533</c:v>
                </c:pt>
                <c:pt idx="8292">
                  <c:v>0.76493395609383874</c:v>
                </c:pt>
                <c:pt idx="8293">
                  <c:v>0.88977884753169711</c:v>
                </c:pt>
                <c:pt idx="8294">
                  <c:v>1.014066929988567</c:v>
                </c:pt>
                <c:pt idx="8295">
                  <c:v>1.1377109667983656</c:v>
                </c:pt>
                <c:pt idx="8296">
                  <c:v>1.2606236179048491</c:v>
                </c:pt>
                <c:pt idx="8297">
                  <c:v>1.382719012313925</c:v>
                </c:pt>
                <c:pt idx="8298">
                  <c:v>1.5039131695056118</c:v>
                </c:pt>
                <c:pt idx="8299">
                  <c:v>1.6241242660820352</c:v>
                </c:pt>
                <c:pt idx="8300">
                  <c:v>1.7432716470125813</c:v>
                </c:pt>
                <c:pt idx="8301">
                  <c:v>1.8612722342492682</c:v>
                </c:pt>
                <c:pt idx="8302">
                  <c:v>1.9780436355786271</c:v>
                </c:pt>
                <c:pt idx="8303">
                  <c:v>2.0935056786850748</c:v>
                </c:pt>
                <c:pt idx="8304">
                  <c:v>2.2075796627289042</c:v>
                </c:pt>
                <c:pt idx="8305">
                  <c:v>2.3201849660312615</c:v>
                </c:pt>
                <c:pt idx="8306">
                  <c:v>2.4312423018453173</c:v>
                </c:pt>
                <c:pt idx="8307">
                  <c:v>2.5406753425280497</c:v>
                </c:pt>
                <c:pt idx="8308">
                  <c:v>2.6484088971174793</c:v>
                </c:pt>
                <c:pt idx="8309">
                  <c:v>2.75436413680114</c:v>
                </c:pt>
                <c:pt idx="8310">
                  <c:v>2.8584710694076034</c:v>
                </c:pt>
                <c:pt idx="8311">
                  <c:v>2.9606595534298106</c:v>
                </c:pt>
                <c:pt idx="8312">
                  <c:v>3.0608550059185777</c:v>
                </c:pt>
                <c:pt idx="8313">
                  <c:v>3.1589908256379284</c:v>
                </c:pt>
                <c:pt idx="8314">
                  <c:v>3.2549980791364654</c:v>
                </c:pt>
                <c:pt idx="8315">
                  <c:v>3.3488082895162332</c:v>
                </c:pt>
                <c:pt idx="8316">
                  <c:v>3.4403537176803884</c:v>
                </c:pt>
                <c:pt idx="8317">
                  <c:v>3.5295734846673765</c:v>
                </c:pt>
                <c:pt idx="8318">
                  <c:v>3.6164063943396636</c:v>
                </c:pt>
                <c:pt idx="8319">
                  <c:v>3.7007879322906203</c:v>
                </c:pt>
                <c:pt idx="8320">
                  <c:v>3.782662865732259</c:v>
                </c:pt>
                <c:pt idx="8321">
                  <c:v>3.8619738883555885</c:v>
                </c:pt>
                <c:pt idx="8322">
                  <c:v>3.9386630109989906</c:v>
                </c:pt>
                <c:pt idx="8323">
                  <c:v>4.0126787890630737</c:v>
                </c:pt>
                <c:pt idx="8324">
                  <c:v>4.0839679084112799</c:v>
                </c:pt>
                <c:pt idx="8325">
                  <c:v>4.1524792956132925</c:v>
                </c:pt>
                <c:pt idx="8326">
                  <c:v>4.2181634439487787</c:v>
                </c:pt>
                <c:pt idx="8327">
                  <c:v>4.2809749522904195</c:v>
                </c:pt>
                <c:pt idx="8328">
                  <c:v>4.3408695434090676</c:v>
                </c:pt>
                <c:pt idx="8329">
                  <c:v>4.3978039116069718</c:v>
                </c:pt>
                <c:pt idx="8330">
                  <c:v>4.4517393269667496</c:v>
                </c:pt>
                <c:pt idx="8331">
                  <c:v>4.5026386736491819</c:v>
                </c:pt>
                <c:pt idx="8332">
                  <c:v>4.5504651713979509</c:v>
                </c:pt>
                <c:pt idx="8333">
                  <c:v>4.5951823483605807</c:v>
                </c:pt>
                <c:pt idx="8334">
                  <c:v>4.6367564436953934</c:v>
                </c:pt>
                <c:pt idx="8335">
                  <c:v>4.6751617079056116</c:v>
                </c:pt>
                <c:pt idx="8336">
                  <c:v>4.7103683700776351</c:v>
                </c:pt>
                <c:pt idx="8337">
                  <c:v>4.7423497469959042</c:v>
                </c:pt>
                <c:pt idx="8338">
                  <c:v>4.7710829254762368</c:v>
                </c:pt>
                <c:pt idx="8339">
                  <c:v>4.7965492175275539</c:v>
                </c:pt>
                <c:pt idx="8340">
                  <c:v>4.8187261635750129</c:v>
                </c:pt>
                <c:pt idx="8341">
                  <c:v>4.837598536758307</c:v>
                </c:pt>
                <c:pt idx="8342">
                  <c:v>4.8531525306775958</c:v>
                </c:pt>
                <c:pt idx="8343">
                  <c:v>4.8653779059320446</c:v>
                </c:pt>
                <c:pt idx="8344">
                  <c:v>4.8742611984429089</c:v>
                </c:pt>
                <c:pt idx="8345">
                  <c:v>4.8797968484999972</c:v>
                </c:pt>
                <c:pt idx="8346">
                  <c:v>4.8819803284889618</c:v>
                </c:pt>
                <c:pt idx="8347">
                  <c:v>4.8808077939779704</c:v>
                </c:pt>
                <c:pt idx="8348">
                  <c:v>4.8762760154238736</c:v>
                </c:pt>
                <c:pt idx="8349">
                  <c:v>4.8683907740417158</c:v>
                </c:pt>
                <c:pt idx="8350">
                  <c:v>4.8571551244964555</c:v>
                </c:pt>
                <c:pt idx="8351">
                  <c:v>4.8425730554421245</c:v>
                </c:pt>
                <c:pt idx="8352">
                  <c:v>4.8246521782970913</c:v>
                </c:pt>
                <c:pt idx="8353">
                  <c:v>4.8034042322241612</c:v>
                </c:pt>
                <c:pt idx="8354">
                  <c:v>4.7788442864816982</c:v>
                </c:pt>
                <c:pt idx="8355">
                  <c:v>4.7509872765478685</c:v>
                </c:pt>
                <c:pt idx="8356">
                  <c:v>4.7198511684937055</c:v>
                </c:pt>
                <c:pt idx="8357">
                  <c:v>4.6854573673654114</c:v>
                </c:pt>
                <c:pt idx="8358">
                  <c:v>4.6478274092795582</c:v>
                </c:pt>
                <c:pt idx="8359">
                  <c:v>4.6069851199685719</c:v>
                </c:pt>
                <c:pt idx="8360">
                  <c:v>4.5629557050093315</c:v>
                </c:pt>
                <c:pt idx="8361">
                  <c:v>4.5157706073244528</c:v>
                </c:pt>
                <c:pt idx="8362">
                  <c:v>4.4654588400466872</c:v>
                </c:pt>
                <c:pt idx="8363">
                  <c:v>4.4120531691596501</c:v>
                </c:pt>
                <c:pt idx="8364">
                  <c:v>4.3555932339628498</c:v>
                </c:pt>
                <c:pt idx="8365">
                  <c:v>4.296113150706419</c:v>
                </c:pt>
                <c:pt idx="8366">
                  <c:v>4.2336531252348237</c:v>
                </c:pt>
                <c:pt idx="8367">
                  <c:v>4.1682583434825462</c:v>
                </c:pt>
                <c:pt idx="8368">
                  <c:v>4.0999709127879527</c:v>
                </c:pt>
                <c:pt idx="8369">
                  <c:v>4.0288349427130186</c:v>
                </c:pt>
                <c:pt idx="8370">
                  <c:v>3.9548969661523428</c:v>
                </c:pt>
                <c:pt idx="8371">
                  <c:v>3.8782098415626707</c:v>
                </c:pt>
                <c:pt idx="8372">
                  <c:v>3.7988216025509818</c:v>
                </c:pt>
                <c:pt idx="8373">
                  <c:v>3.716787188128519</c:v>
                </c:pt>
                <c:pt idx="8374">
                  <c:v>3.6321662260291858</c:v>
                </c:pt>
                <c:pt idx="8375">
                  <c:v>3.5450124015533482</c:v>
                </c:pt>
                <c:pt idx="8376">
                  <c:v>3.4553851660168773</c:v>
                </c:pt>
                <c:pt idx="8377">
                  <c:v>3.3633462129123037</c:v>
                </c:pt>
                <c:pt idx="8378">
                  <c:v>3.2689570475151455</c:v>
                </c:pt>
                <c:pt idx="8379">
                  <c:v>3.1722799225630314</c:v>
                </c:pt>
                <c:pt idx="8380">
                  <c:v>3.0733814700791844</c:v>
                </c:pt>
                <c:pt idx="8381">
                  <c:v>2.9723297088466789</c:v>
                </c:pt>
                <c:pt idx="8382">
                  <c:v>2.8691926810092454</c:v>
                </c:pt>
                <c:pt idx="8383">
                  <c:v>2.7640394025161257</c:v>
                </c:pt>
                <c:pt idx="8384">
                  <c:v>2.6569434666157297</c:v>
                </c:pt>
                <c:pt idx="8385">
                  <c:v>2.5479799887770582</c:v>
                </c:pt>
                <c:pt idx="8386">
                  <c:v>2.4372241569307751</c:v>
                </c:pt>
                <c:pt idx="8387">
                  <c:v>2.3247509743001578</c:v>
                </c:pt>
                <c:pt idx="8388">
                  <c:v>2.2106351780214992</c:v>
                </c:pt>
                <c:pt idx="8389">
                  <c:v>2.0949524149899972</c:v>
                </c:pt>
                <c:pt idx="8390">
                  <c:v>1.9777830057151684</c:v>
                </c:pt>
                <c:pt idx="8391">
                  <c:v>1.8592089806165932</c:v>
                </c:pt>
                <c:pt idx="8392">
                  <c:v>1.739311547049212</c:v>
                </c:pt>
                <c:pt idx="8393">
                  <c:v>1.6181696542502038</c:v>
                </c:pt>
                <c:pt idx="8394">
                  <c:v>1.4958694920668998</c:v>
                </c:pt>
                <c:pt idx="8395">
                  <c:v>1.3724948644084316</c:v>
                </c:pt>
                <c:pt idx="8396">
                  <c:v>1.2481298855367446</c:v>
                </c:pt>
                <c:pt idx="8397">
                  <c:v>1.1228599022748822</c:v>
                </c:pt>
                <c:pt idx="8398">
                  <c:v>0.99677073902301194</c:v>
                </c:pt>
                <c:pt idx="8399">
                  <c:v>0.86994945767659493</c:v>
                </c:pt>
                <c:pt idx="8400">
                  <c:v>0.74248335475956106</c:v>
                </c:pt>
                <c:pt idx="8401">
                  <c:v>0.61445969319144811</c:v>
                </c:pt>
                <c:pt idx="8402">
                  <c:v>0.48596653471547252</c:v>
                </c:pt>
                <c:pt idx="8403">
                  <c:v>0.35709277950096946</c:v>
                </c:pt>
                <c:pt idx="8404">
                  <c:v>0.22792720377881889</c:v>
                </c:pt>
                <c:pt idx="8405">
                  <c:v>9.8558397843788073E-2</c:v>
                </c:pt>
                <c:pt idx="8406">
                  <c:v>-3.0924272608702889E-2</c:v>
                </c:pt>
                <c:pt idx="8407">
                  <c:v>-0.16043145309963255</c:v>
                </c:pt>
                <c:pt idx="8408">
                  <c:v>-0.28987314062782854</c:v>
                </c:pt>
                <c:pt idx="8409">
                  <c:v>-0.41915945425739848</c:v>
                </c:pt>
                <c:pt idx="8410">
                  <c:v>-0.54820453294684546</c:v>
                </c:pt>
                <c:pt idx="8411">
                  <c:v>-0.67691636924613785</c:v>
                </c:pt>
                <c:pt idx="8412">
                  <c:v>-0.80520550895663257</c:v>
                </c:pt>
                <c:pt idx="8413">
                  <c:v>-0.93298499324651873</c:v>
                </c:pt>
                <c:pt idx="8414">
                  <c:v>-1.0601682984818956</c:v>
                </c:pt>
                <c:pt idx="8415">
                  <c:v>-1.186665717168508</c:v>
                </c:pt>
                <c:pt idx="8416">
                  <c:v>-1.3123874762847758</c:v>
                </c:pt>
                <c:pt idx="8417">
                  <c:v>-1.4372453118072395</c:v>
                </c:pt>
                <c:pt idx="8418">
                  <c:v>-1.5611528921595279</c:v>
                </c:pt>
                <c:pt idx="8419">
                  <c:v>-1.6840260868594854</c:v>
                </c:pt>
                <c:pt idx="8420">
                  <c:v>-1.8057819797244883</c:v>
                </c:pt>
                <c:pt idx="8421">
                  <c:v>-1.9263352794057871</c:v>
                </c:pt>
                <c:pt idx="8422">
                  <c:v>-2.0456014301165628</c:v>
                </c:pt>
                <c:pt idx="8423">
                  <c:v>-2.163498147527176</c:v>
                </c:pt>
                <c:pt idx="8424">
                  <c:v>-2.2799446721298104</c:v>
                </c:pt>
                <c:pt idx="8425">
                  <c:v>-2.3948583786619402</c:v>
                </c:pt>
                <c:pt idx="8426">
                  <c:v>-2.5081580335679408</c:v>
                </c:pt>
                <c:pt idx="8427">
                  <c:v>-2.6197654208105705</c:v>
                </c:pt>
                <c:pt idx="8428">
                  <c:v>-2.7296035210369376</c:v>
                </c:pt>
                <c:pt idx="8429">
                  <c:v>-2.8375917385820912</c:v>
                </c:pt>
                <c:pt idx="8430">
                  <c:v>-2.9436583774418694</c:v>
                </c:pt>
                <c:pt idx="8431">
                  <c:v>-3.0477316567223793</c:v>
                </c:pt>
                <c:pt idx="8432">
                  <c:v>-3.149735419902171</c:v>
                </c:pt>
                <c:pt idx="8433">
                  <c:v>-3.2496015592993519</c:v>
                </c:pt>
                <c:pt idx="8434">
                  <c:v>-3.34725970339551</c:v>
                </c:pt>
                <c:pt idx="8435">
                  <c:v>-3.4426400067970144</c:v>
                </c:pt>
                <c:pt idx="8436">
                  <c:v>-3.5356734326145776</c:v>
                </c:pt>
                <c:pt idx="8437">
                  <c:v>-3.6262978758673836</c:v>
                </c:pt>
                <c:pt idx="8438">
                  <c:v>-3.714450987179156</c:v>
                </c:pt>
                <c:pt idx="8439">
                  <c:v>-3.8000671726283768</c:v>
                </c:pt>
                <c:pt idx="8440">
                  <c:v>-3.8830901945158827</c:v>
                </c:pt>
                <c:pt idx="8441">
                  <c:v>-3.9634618170393416</c:v>
                </c:pt>
                <c:pt idx="8442">
                  <c:v>-4.04112319771047</c:v>
                </c:pt>
                <c:pt idx="8443">
                  <c:v>-4.1160221154522958</c:v>
                </c:pt>
                <c:pt idx="8444">
                  <c:v>-4.188104557115496</c:v>
                </c:pt>
                <c:pt idx="8445">
                  <c:v>-4.2573188282700549</c:v>
                </c:pt>
                <c:pt idx="8446">
                  <c:v>-4.323614879689794</c:v>
                </c:pt>
                <c:pt idx="8447">
                  <c:v>-4.3869468466478345</c:v>
                </c:pt>
                <c:pt idx="8448">
                  <c:v>-4.4472700675659684</c:v>
                </c:pt>
                <c:pt idx="8449">
                  <c:v>-4.5045409319234437</c:v>
                </c:pt>
                <c:pt idx="8450">
                  <c:v>-4.5587204847125813</c:v>
                </c:pt>
                <c:pt idx="8451">
                  <c:v>-4.6097714648743198</c:v>
                </c:pt>
                <c:pt idx="8452">
                  <c:v>-4.6576570268716564</c:v>
                </c:pt>
                <c:pt idx="8453">
                  <c:v>-4.7023407135102682</c:v>
                </c:pt>
                <c:pt idx="8454">
                  <c:v>-4.7437888584761065</c:v>
                </c:pt>
                <c:pt idx="8455">
                  <c:v>-4.7819758865312822</c:v>
                </c:pt>
                <c:pt idx="8456">
                  <c:v>-4.8168722805454571</c:v>
                </c:pt>
                <c:pt idx="8457">
                  <c:v>-4.8484516903352857</c:v>
                </c:pt>
                <c:pt idx="8458">
                  <c:v>-4.8766916146540762</c:v>
                </c:pt>
                <c:pt idx="8459">
                  <c:v>-4.9015738559421314</c:v>
                </c:pt>
                <c:pt idx="8460">
                  <c:v>-4.9230765230709084</c:v>
                </c:pt>
                <c:pt idx="8461">
                  <c:v>-4.9411850350953781</c:v>
                </c:pt>
                <c:pt idx="8462">
                  <c:v>-4.9558863083876368</c:v>
                </c:pt>
                <c:pt idx="8463">
                  <c:v>-4.9671709024971067</c:v>
                </c:pt>
                <c:pt idx="8464">
                  <c:v>-4.975026227730063</c:v>
                </c:pt>
                <c:pt idx="8465">
                  <c:v>-4.979447673388024</c:v>
                </c:pt>
                <c:pt idx="8466">
                  <c:v>-4.9804317346229903</c:v>
                </c:pt>
                <c:pt idx="8467">
                  <c:v>-4.9779756625892198</c:v>
                </c:pt>
                <c:pt idx="8468">
                  <c:v>-4.9720773951521204</c:v>
                </c:pt>
                <c:pt idx="8469">
                  <c:v>-4.9627439516993332</c:v>
                </c:pt>
                <c:pt idx="8470">
                  <c:v>-4.9499796947136989</c:v>
                </c:pt>
                <c:pt idx="8471">
                  <c:v>-4.9337899891342376</c:v>
                </c:pt>
                <c:pt idx="8472">
                  <c:v>-4.9141838898951349</c:v>
                </c:pt>
                <c:pt idx="8473">
                  <c:v>-4.8911746456122991</c:v>
                </c:pt>
                <c:pt idx="8474">
                  <c:v>-4.8647788995849623</c:v>
                </c:pt>
                <c:pt idx="8475">
                  <c:v>-4.8350132245156878</c:v>
                </c:pt>
                <c:pt idx="8476">
                  <c:v>-4.8018972854256008</c:v>
                </c:pt>
                <c:pt idx="8477">
                  <c:v>-4.7654542465266543</c:v>
                </c:pt>
                <c:pt idx="8478">
                  <c:v>-4.7257074617558077</c:v>
                </c:pt>
                <c:pt idx="8479">
                  <c:v>-4.6826826317101187</c:v>
                </c:pt>
                <c:pt idx="8480">
                  <c:v>-4.636406892216753</c:v>
                </c:pt>
                <c:pt idx="8481">
                  <c:v>-4.586913670129027</c:v>
                </c:pt>
                <c:pt idx="8482">
                  <c:v>-4.5342340144406661</c:v>
                </c:pt>
                <c:pt idx="8483">
                  <c:v>-4.47840277713241</c:v>
                </c:pt>
                <c:pt idx="8484">
                  <c:v>-4.4194617318013627</c:v>
                </c:pt>
                <c:pt idx="8485">
                  <c:v>-4.3574471754193169</c:v>
                </c:pt>
                <c:pt idx="8486">
                  <c:v>-4.2924015390615899</c:v>
                </c:pt>
                <c:pt idx="8487">
                  <c:v>-4.2243722764505218</c:v>
                </c:pt>
                <c:pt idx="8488">
                  <c:v>-4.1534038032820311</c:v>
                </c:pt>
                <c:pt idx="8489">
                  <c:v>-4.0795425760242754</c:v>
                </c:pt>
                <c:pt idx="8490">
                  <c:v>-4.0028375109738361</c:v>
                </c:pt>
                <c:pt idx="8491">
                  <c:v>-3.9233438844023776</c:v>
                </c:pt>
                <c:pt idx="8492">
                  <c:v>-3.8411121800335661</c:v>
                </c:pt>
                <c:pt idx="8493">
                  <c:v>-3.7561998171596858</c:v>
                </c:pt>
                <c:pt idx="8494">
                  <c:v>-3.6686689317979435</c:v>
                </c:pt>
                <c:pt idx="8495">
                  <c:v>-3.578575743349639</c:v>
                </c:pt>
                <c:pt idx="8496">
                  <c:v>-3.4859822608439224</c:v>
                </c:pt>
                <c:pt idx="8497">
                  <c:v>-3.3909527568746132</c:v>
                </c:pt>
                <c:pt idx="8498">
                  <c:v>-3.2935513349655277</c:v>
                </c:pt>
                <c:pt idx="8499">
                  <c:v>-3.1938428629936251</c:v>
                </c:pt>
                <c:pt idx="8500">
                  <c:v>-3.0918966027434509</c:v>
                </c:pt>
                <c:pt idx="8501">
                  <c:v>-2.9877832151013246</c:v>
                </c:pt>
                <c:pt idx="8502">
                  <c:v>-2.8815733943672996</c:v>
                </c:pt>
                <c:pt idx="8503">
                  <c:v>-2.7733388164036925</c:v>
                </c:pt>
                <c:pt idx="8504">
                  <c:v>-2.6631557398277201</c:v>
                </c:pt>
                <c:pt idx="8505">
                  <c:v>-2.5511019486287778</c:v>
                </c:pt>
                <c:pt idx="8506">
                  <c:v>-2.4372553001040029</c:v>
                </c:pt>
                <c:pt idx="8507">
                  <c:v>-2.3216934653847825</c:v>
                </c:pt>
                <c:pt idx="8508">
                  <c:v>-2.2044938457559615</c:v>
                </c:pt>
                <c:pt idx="8509">
                  <c:v>-2.0857347462047549</c:v>
                </c:pt>
                <c:pt idx="8510">
                  <c:v>-1.9654991369864192</c:v>
                </c:pt>
                <c:pt idx="8511">
                  <c:v>-1.8438716876391414</c:v>
                </c:pt>
                <c:pt idx="8512">
                  <c:v>-1.7209362317391763</c:v>
                </c:pt>
                <c:pt idx="8513">
                  <c:v>-1.5967743295900756</c:v>
                </c:pt>
                <c:pt idx="8514">
                  <c:v>-1.4714747647082189</c:v>
                </c:pt>
                <c:pt idx="8515">
                  <c:v>-1.3451239150478524</c:v>
                </c:pt>
                <c:pt idx="8516">
                  <c:v>-1.2178084470848343</c:v>
                </c:pt>
                <c:pt idx="8517">
                  <c:v>-1.0896162358375969</c:v>
                </c:pt>
                <c:pt idx="8518">
                  <c:v>-0.96063560771811807</c:v>
                </c:pt>
                <c:pt idx="8519">
                  <c:v>-0.8309560983093216</c:v>
                </c:pt>
                <c:pt idx="8520">
                  <c:v>-0.70066744738351527</c:v>
                </c:pt>
                <c:pt idx="8521">
                  <c:v>-0.56985932858233657</c:v>
                </c:pt>
                <c:pt idx="8522">
                  <c:v>-0.43862217978734397</c:v>
                </c:pt>
                <c:pt idx="8523">
                  <c:v>-0.30704724069613493</c:v>
                </c:pt>
                <c:pt idx="8524">
                  <c:v>-0.1752255884647092</c:v>
                </c:pt>
                <c:pt idx="8525">
                  <c:v>-4.3248073751389629E-2</c:v>
                </c:pt>
                <c:pt idx="8526">
                  <c:v>8.8793719868716273E-2</c:v>
                </c:pt>
                <c:pt idx="8527">
                  <c:v>0.22080826440456244</c:v>
                </c:pt>
                <c:pt idx="8528">
                  <c:v>0.35270342955513401</c:v>
                </c:pt>
                <c:pt idx="8529">
                  <c:v>0.48438725510001707</c:v>
                </c:pt>
                <c:pt idx="8530">
                  <c:v>0.61577185048914573</c:v>
                </c:pt>
                <c:pt idx="8531">
                  <c:v>0.74676323025598412</c:v>
                </c:pt>
                <c:pt idx="8532">
                  <c:v>0.87727001534826299</c:v>
                </c:pt>
                <c:pt idx="8533">
                  <c:v>1.0072033768667921</c:v>
                </c:pt>
                <c:pt idx="8534">
                  <c:v>1.1364749774718792</c:v>
                </c:pt>
                <c:pt idx="8535">
                  <c:v>1.2649933538502844</c:v>
                </c:pt>
                <c:pt idx="8536">
                  <c:v>1.3926670365226255</c:v>
                </c:pt>
                <c:pt idx="8537">
                  <c:v>1.5194061257909339</c:v>
                </c:pt>
                <c:pt idx="8538">
                  <c:v>1.6451227165560776</c:v>
                </c:pt>
                <c:pt idx="8539">
                  <c:v>1.7697311682788832</c:v>
                </c:pt>
                <c:pt idx="8540">
                  <c:v>1.893147119443946</c:v>
                </c:pt>
                <c:pt idx="8541">
                  <c:v>2.0152838992951567</c:v>
                </c:pt>
                <c:pt idx="8542">
                  <c:v>2.1360556397076298</c:v>
                </c:pt>
                <c:pt idx="8543">
                  <c:v>2.2553788121682889</c:v>
                </c:pt>
                <c:pt idx="8544">
                  <c:v>2.3731714821655183</c:v>
                </c:pt>
                <c:pt idx="8545">
                  <c:v>2.4893499195780593</c:v>
                </c:pt>
                <c:pt idx="8546">
                  <c:v>2.6038318570402765</c:v>
                </c:pt>
                <c:pt idx="8547">
                  <c:v>2.7165381165955056</c:v>
                </c:pt>
                <c:pt idx="8548">
                  <c:v>2.8273907896412815</c:v>
                </c:pt>
                <c:pt idx="8549">
                  <c:v>2.936308464648838</c:v>
                </c:pt>
                <c:pt idx="8550">
                  <c:v>3.0432187037881859</c:v>
                </c:pt>
                <c:pt idx="8551">
                  <c:v>3.1480490589650496</c:v>
                </c:pt>
                <c:pt idx="8552">
                  <c:v>3.2507227816062687</c:v>
                </c:pt>
                <c:pt idx="8553">
                  <c:v>3.3511712475844728</c:v>
                </c:pt>
                <c:pt idx="8554">
                  <c:v>3.4493236449340983</c:v>
                </c:pt>
                <c:pt idx="8555">
                  <c:v>3.5451097641389584</c:v>
                </c:pt>
                <c:pt idx="8556">
                  <c:v>3.6384602807719677</c:v>
                </c:pt>
                <c:pt idx="8557">
                  <c:v>3.7293128790931407</c:v>
                </c:pt>
                <c:pt idx="8558">
                  <c:v>3.8176050758730158</c:v>
                </c:pt>
                <c:pt idx="8559">
                  <c:v>3.9032712203040325</c:v>
                </c:pt>
                <c:pt idx="8560">
                  <c:v>3.9862550947625546</c:v>
                </c:pt>
                <c:pt idx="8561">
                  <c:v>4.0664985604114507</c:v>
                </c:pt>
                <c:pt idx="8562">
                  <c:v>4.1439429484790624</c:v>
                </c:pt>
                <c:pt idx="8563">
                  <c:v>4.2185362881523005</c:v>
                </c:pt>
                <c:pt idx="8564">
                  <c:v>4.2902248928225264</c:v>
                </c:pt>
                <c:pt idx="8565">
                  <c:v>4.3589574705413812</c:v>
                </c:pt>
                <c:pt idx="8566">
                  <c:v>4.4246844501040812</c:v>
                </c:pt>
                <c:pt idx="8567">
                  <c:v>4.4873605198788571</c:v>
                </c:pt>
                <c:pt idx="8568">
                  <c:v>4.5469416459255871</c:v>
                </c:pt>
                <c:pt idx="8569">
                  <c:v>4.6033849193101837</c:v>
                </c:pt>
                <c:pt idx="8570">
                  <c:v>4.6566521599021753</c:v>
                </c:pt>
                <c:pt idx="8571">
                  <c:v>4.7067069540895332</c:v>
                </c:pt>
                <c:pt idx="8572">
                  <c:v>4.7535133755693728</c:v>
                </c:pt>
                <c:pt idx="8573">
                  <c:v>4.7970359573241277</c:v>
                </c:pt>
                <c:pt idx="8574">
                  <c:v>4.8372420932544511</c:v>
                </c:pt>
                <c:pt idx="8575">
                  <c:v>4.8741073374103259</c:v>
                </c:pt>
                <c:pt idx="8576">
                  <c:v>4.9076033699988271</c:v>
                </c:pt>
                <c:pt idx="8577">
                  <c:v>4.9377051051420127</c:v>
                </c:pt>
                <c:pt idx="8578">
                  <c:v>4.9643913717278894</c:v>
                </c:pt>
                <c:pt idx="8579">
                  <c:v>4.9876453669660812</c:v>
                </c:pt>
                <c:pt idx="8580">
                  <c:v>5.0074466578824168</c:v>
                </c:pt>
                <c:pt idx="8581">
                  <c:v>5.0237821837679082</c:v>
                </c:pt>
                <c:pt idx="8582">
                  <c:v>5.0366404419562336</c:v>
                </c:pt>
                <c:pt idx="8583">
                  <c:v>5.0460136322764555</c:v>
                </c:pt>
                <c:pt idx="8584">
                  <c:v>5.0518908631748607</c:v>
                </c:pt>
                <c:pt idx="8585">
                  <c:v>5.0542692784466654</c:v>
                </c:pt>
                <c:pt idx="8586">
                  <c:v>5.0531471825371383</c:v>
                </c:pt>
                <c:pt idx="8587">
                  <c:v>5.0485236890929386</c:v>
                </c:pt>
                <c:pt idx="8588">
                  <c:v>5.0403986500259075</c:v>
                </c:pt>
                <c:pt idx="8589">
                  <c:v>5.028781048635655</c:v>
                </c:pt>
                <c:pt idx="8590">
                  <c:v>5.0136772594521375</c:v>
                </c:pt>
                <c:pt idx="8591">
                  <c:v>4.9950947058261015</c:v>
                </c:pt>
                <c:pt idx="8592">
                  <c:v>4.9730445456585555</c:v>
                </c:pt>
                <c:pt idx="8593">
                  <c:v>4.9475421732408789</c:v>
                </c:pt>
                <c:pt idx="8594">
                  <c:v>4.9186064183742078</c:v>
                </c:pt>
                <c:pt idx="8595">
                  <c:v>4.8862560791734415</c:v>
                </c:pt>
                <c:pt idx="8596">
                  <c:v>4.8505130830342713</c:v>
                </c:pt>
                <c:pt idx="8597">
                  <c:v>4.8114028915265781</c:v>
                </c:pt>
                <c:pt idx="8598">
                  <c:v>4.7689511889211769</c:v>
                </c:pt>
                <c:pt idx="8599">
                  <c:v>4.7231860370902652</c:v>
                </c:pt>
                <c:pt idx="8600">
                  <c:v>4.6741369620175419</c:v>
                </c:pt>
                <c:pt idx="8601">
                  <c:v>4.6218398075109937</c:v>
                </c:pt>
                <c:pt idx="8602">
                  <c:v>4.566328064212124</c:v>
                </c:pt>
                <c:pt idx="8603">
                  <c:v>4.5076390483178006</c:v>
                </c:pt>
                <c:pt idx="8604">
                  <c:v>4.4458170180668786</c:v>
                </c:pt>
                <c:pt idx="8605">
                  <c:v>4.3809007733396097</c:v>
                </c:pt>
                <c:pt idx="8606">
                  <c:v>4.3129352642133254</c:v>
                </c:pt>
                <c:pt idx="8607">
                  <c:v>4.2419704773206375</c:v>
                </c:pt>
                <c:pt idx="8608">
                  <c:v>4.1680533729798839</c:v>
                </c:pt>
                <c:pt idx="8609">
                  <c:v>4.091232961789534</c:v>
                </c:pt>
                <c:pt idx="8610">
                  <c:v>4.011560721473078</c:v>
                </c:pt>
                <c:pt idx="8611">
                  <c:v>3.9290944948099864</c:v>
                </c:pt>
                <c:pt idx="8612">
                  <c:v>3.8438873348940037</c:v>
                </c:pt>
                <c:pt idx="8613">
                  <c:v>3.7559992310300743</c:v>
                </c:pt>
                <c:pt idx="8614">
                  <c:v>3.6654948876722528</c:v>
                </c:pt>
                <c:pt idx="8615">
                  <c:v>3.5724330888672369</c:v>
                </c:pt>
                <c:pt idx="8616">
                  <c:v>3.4768784022874581</c:v>
                </c:pt>
                <c:pt idx="8617">
                  <c:v>3.3788976509636779</c:v>
                </c:pt>
                <c:pt idx="8618">
                  <c:v>3.2785574784552693</c:v>
                </c:pt>
                <c:pt idx="8619">
                  <c:v>3.1759252800883004</c:v>
                </c:pt>
                <c:pt idx="8620">
                  <c:v>3.0710728303375565</c:v>
                </c:pt>
                <c:pt idx="8621">
                  <c:v>2.9640732858629857</c:v>
                </c:pt>
                <c:pt idx="8622">
                  <c:v>2.8549998176790363</c:v>
                </c:pt>
                <c:pt idx="8623">
                  <c:v>2.7439265571796478</c:v>
                </c:pt>
                <c:pt idx="8624">
                  <c:v>2.6309321952265519</c:v>
                </c:pt>
                <c:pt idx="8625">
                  <c:v>2.5160969226836447</c:v>
                </c:pt>
                <c:pt idx="8626">
                  <c:v>2.3995009762935018</c:v>
                </c:pt>
                <c:pt idx="8627">
                  <c:v>2.2812243771698393</c:v>
                </c:pt>
                <c:pt idx="8628">
                  <c:v>2.1613468451090454</c:v>
                </c:pt>
                <c:pt idx="8629">
                  <c:v>2.0399489701607307</c:v>
                </c:pt>
                <c:pt idx="8630">
                  <c:v>1.9171159722448974</c:v>
                </c:pt>
                <c:pt idx="8631">
                  <c:v>1.7929347332504553</c:v>
                </c:pt>
                <c:pt idx="8632">
                  <c:v>1.6674912599069887</c:v>
                </c:pt>
                <c:pt idx="8633">
                  <c:v>1.5408692446268608</c:v>
                </c:pt>
                <c:pt idx="8634">
                  <c:v>1.413159560179057</c:v>
                </c:pt>
                <c:pt idx="8635">
                  <c:v>1.2844506291421136</c:v>
                </c:pt>
                <c:pt idx="8636">
                  <c:v>1.1548311162543352</c:v>
                </c:pt>
                <c:pt idx="8637">
                  <c:v>1.0243908467433176</c:v>
                </c:pt>
                <c:pt idx="8638">
                  <c:v>0.89322004752777084</c:v>
                </c:pt>
                <c:pt idx="8639">
                  <c:v>0.76141010338993675</c:v>
                </c:pt>
                <c:pt idx="8640">
                  <c:v>0.62905255043427555</c:v>
                </c:pt>
                <c:pt idx="8641">
                  <c:v>0.49623880425490696</c:v>
                </c:pt>
                <c:pt idx="8642">
                  <c:v>0.36306098884095389</c:v>
                </c:pt>
                <c:pt idx="8643">
                  <c:v>0.22961197273738565</c:v>
                </c:pt>
                <c:pt idx="8644">
                  <c:v>9.5984403321972139E-2</c:v>
                </c:pt>
                <c:pt idx="8645">
                  <c:v>-3.7729358464374758E-2</c:v>
                </c:pt>
                <c:pt idx="8646">
                  <c:v>-0.17143627996405136</c:v>
                </c:pt>
                <c:pt idx="8647">
                  <c:v>-0.30504344651081833</c:v>
                </c:pt>
                <c:pt idx="8648">
                  <c:v>-0.43845740468840949</c:v>
                </c:pt>
                <c:pt idx="8649">
                  <c:v>-0.571584935817956</c:v>
                </c:pt>
                <c:pt idx="8650">
                  <c:v>-0.7043369565878842</c:v>
                </c:pt>
                <c:pt idx="8651">
                  <c:v>-0.83661835545004903</c:v>
                </c:pt>
                <c:pt idx="8652">
                  <c:v>-0.9683366948751001</c:v>
                </c:pt>
                <c:pt idx="8653">
                  <c:v>-1.0994021559567519</c:v>
                </c:pt>
                <c:pt idx="8654">
                  <c:v>-1.2297254806242002</c:v>
                </c:pt>
                <c:pt idx="8655">
                  <c:v>-1.3592143548545421</c:v>
                </c:pt>
                <c:pt idx="8656">
                  <c:v>-1.4877765291648086</c:v>
                </c:pt>
                <c:pt idx="8657">
                  <c:v>-1.6153213951824545</c:v>
                </c:pt>
                <c:pt idx="8658">
                  <c:v>-1.7417604110239369</c:v>
                </c:pt>
                <c:pt idx="8659">
                  <c:v>-1.8670073717545574</c:v>
                </c:pt>
                <c:pt idx="8660">
                  <c:v>-1.9909774242876948</c:v>
                </c:pt>
                <c:pt idx="8661">
                  <c:v>-2.1135834794933395</c:v>
                </c:pt>
                <c:pt idx="8662">
                  <c:v>-2.234739324379023</c:v>
                </c:pt>
                <c:pt idx="8663">
                  <c:v>-2.3543611593158387</c:v>
                </c:pt>
                <c:pt idx="8664">
                  <c:v>-2.472366852609984</c:v>
                </c:pt>
                <c:pt idx="8665">
                  <c:v>-2.5886725510093287</c:v>
                </c:pt>
                <c:pt idx="8666">
                  <c:v>-2.7031959381223443</c:v>
                </c:pt>
                <c:pt idx="8667">
                  <c:v>-2.8158578610615077</c:v>
                </c:pt>
                <c:pt idx="8668">
                  <c:v>-2.9265805103139373</c:v>
                </c:pt>
                <c:pt idx="8669">
                  <c:v>-3.0352826473232963</c:v>
                </c:pt>
                <c:pt idx="8670">
                  <c:v>-3.1418920809129074</c:v>
                </c:pt>
                <c:pt idx="8671">
                  <c:v>-3.2463366830578244</c:v>
                </c:pt>
                <c:pt idx="8672">
                  <c:v>-3.3485400983416729</c:v>
                </c:pt>
                <c:pt idx="8673">
                  <c:v>-3.4484341684904565</c:v>
                </c:pt>
                <c:pt idx="8674">
                  <c:v>-3.5459486196346512</c:v>
                </c:pt>
                <c:pt idx="8675">
                  <c:v>-3.6410138520814939</c:v>
                </c:pt>
                <c:pt idx="8676">
                  <c:v>-3.7335612223773609</c:v>
                </c:pt>
                <c:pt idx="8677">
                  <c:v>-3.8235291662676105</c:v>
                </c:pt>
                <c:pt idx="8678">
                  <c:v>-3.9108560218213353</c:v>
                </c:pt>
                <c:pt idx="8679">
                  <c:v>-3.9954770285846903</c:v>
                </c:pt>
                <c:pt idx="8680">
                  <c:v>-4.0773369275252067</c:v>
                </c:pt>
                <c:pt idx="8681">
                  <c:v>-4.1563786057589089</c:v>
                </c:pt>
                <c:pt idx="8682">
                  <c:v>-4.2325444868959963</c:v>
                </c:pt>
                <c:pt idx="8683">
                  <c:v>-4.3057837579439591</c:v>
                </c:pt>
                <c:pt idx="8684">
                  <c:v>-4.3760439545079297</c:v>
                </c:pt>
                <c:pt idx="8685">
                  <c:v>-4.4432750701459183</c:v>
                </c:pt>
                <c:pt idx="8686">
                  <c:v>-4.5074288812978676</c:v>
                </c:pt>
                <c:pt idx="8687">
                  <c:v>-4.5684614849077745</c:v>
                </c:pt>
                <c:pt idx="8688">
                  <c:v>-4.626330315283699</c:v>
                </c:pt>
                <c:pt idx="8689">
                  <c:v>-4.6809939901023396</c:v>
                </c:pt>
                <c:pt idx="8690">
                  <c:v>-4.7324159128479506</c:v>
                </c:pt>
                <c:pt idx="8691">
                  <c:v>-4.7805613091198893</c:v>
                </c:pt>
                <c:pt idx="8692">
                  <c:v>-4.825395945969146</c:v>
                </c:pt>
                <c:pt idx="8693">
                  <c:v>-4.8668861023746972</c:v>
                </c:pt>
                <c:pt idx="8694">
                  <c:v>-4.9050009693322076</c:v>
                </c:pt>
                <c:pt idx="8695">
                  <c:v>-4.9397179474978907</c:v>
                </c:pt>
                <c:pt idx="8696">
                  <c:v>-4.9710106115674435</c:v>
                </c:pt>
                <c:pt idx="8697">
                  <c:v>-4.9988558163648955</c:v>
                </c:pt>
                <c:pt idx="8698">
                  <c:v>-5.0232343759859601</c:v>
                </c:pt>
                <c:pt idx="8699">
                  <c:v>-5.0441315156087398</c:v>
                </c:pt>
                <c:pt idx="8700">
                  <c:v>-5.0615288712077469</c:v>
                </c:pt>
                <c:pt idx="8701">
                  <c:v>-5.0754154901881989</c:v>
                </c:pt>
                <c:pt idx="8702">
                  <c:v>-5.0857820153163482</c:v>
                </c:pt>
                <c:pt idx="8703">
                  <c:v>-5.0926228272940737</c:v>
                </c:pt>
                <c:pt idx="8704">
                  <c:v>-5.0959292489733521</c:v>
                </c:pt>
                <c:pt idx="8705">
                  <c:v>-5.0957006701531196</c:v>
                </c:pt>
                <c:pt idx="8706">
                  <c:v>-5.0919376709194477</c:v>
                </c:pt>
                <c:pt idx="8707">
                  <c:v>-5.0846416682119564</c:v>
                </c:pt>
                <c:pt idx="8708">
                  <c:v>-5.0738148428800605</c:v>
                </c:pt>
                <c:pt idx="8709">
                  <c:v>-5.0594685307773988</c:v>
                </c:pt>
                <c:pt idx="8710">
                  <c:v>-5.04161148055727</c:v>
                </c:pt>
                <c:pt idx="8711">
                  <c:v>-5.0202535091987839</c:v>
                </c:pt>
                <c:pt idx="8712">
                  <c:v>-4.9954081856566654</c:v>
                </c:pt>
                <c:pt idx="8713">
                  <c:v>-4.9670933306081198</c:v>
                </c:pt>
                <c:pt idx="8714">
                  <c:v>-4.9353302134672568</c:v>
                </c:pt>
                <c:pt idx="8715">
                  <c:v>-4.9001400830741835</c:v>
                </c:pt>
                <c:pt idx="8716">
                  <c:v>-4.8615473265390152</c:v>
                </c:pt>
                <c:pt idx="8717">
                  <c:v>-4.8195798720060736</c:v>
                </c:pt>
                <c:pt idx="8718">
                  <c:v>-4.7742658750469502</c:v>
                </c:pt>
                <c:pt idx="8719">
                  <c:v>-4.7256358714247035</c:v>
                </c:pt>
                <c:pt idx="8720">
                  <c:v>-4.6737218614670706</c:v>
                </c:pt>
                <c:pt idx="8721">
                  <c:v>-4.6185621616434132</c:v>
                </c:pt>
                <c:pt idx="8722">
                  <c:v>-4.560192731441111</c:v>
                </c:pt>
                <c:pt idx="8723">
                  <c:v>-4.4986533499593309</c:v>
                </c:pt>
                <c:pt idx="8724">
                  <c:v>-4.433990730274262</c:v>
                </c:pt>
                <c:pt idx="8725">
                  <c:v>-4.3662461169255433</c:v>
                </c:pt>
                <c:pt idx="8726">
                  <c:v>-4.2954668923693387</c:v>
                </c:pt>
                <c:pt idx="8727">
                  <c:v>-4.2217054612458984</c:v>
                </c:pt>
                <c:pt idx="8728">
                  <c:v>-4.1450111854333835</c:v>
                </c:pt>
                <c:pt idx="8729">
                  <c:v>-4.0654354585811978</c:v>
                </c:pt>
                <c:pt idx="8730">
                  <c:v>-3.9830321209113282</c:v>
                </c:pt>
                <c:pt idx="8731">
                  <c:v>-3.8978613551248653</c:v>
                </c:pt>
                <c:pt idx="8732">
                  <c:v>-3.8099785296568229</c:v>
                </c:pt>
                <c:pt idx="8733">
                  <c:v>-3.7194459225922776</c:v>
                </c:pt>
                <c:pt idx="8734">
                  <c:v>-3.6263304986477314</c:v>
                </c:pt>
                <c:pt idx="8735">
                  <c:v>-3.5306932716840516</c:v>
                </c:pt>
                <c:pt idx="8736">
                  <c:v>-3.4326010068368031</c:v>
                </c:pt>
                <c:pt idx="8737">
                  <c:v>-3.3321226903752494</c:v>
                </c:pt>
                <c:pt idx="8738">
                  <c:v>-3.2293270930297808</c:v>
                </c:pt>
                <c:pt idx="8739">
                  <c:v>-3.1242836994197538</c:v>
                </c:pt>
                <c:pt idx="8740">
                  <c:v>-3.0170663336594155</c:v>
                </c:pt>
                <c:pt idx="8741">
                  <c:v>-2.9077501606529914</c:v>
                </c:pt>
                <c:pt idx="8742">
                  <c:v>-2.7964103165607614</c:v>
                </c:pt>
                <c:pt idx="8743">
                  <c:v>-2.6831228531581104</c:v>
                </c:pt>
                <c:pt idx="8744">
                  <c:v>-2.5679683352983007</c:v>
                </c:pt>
                <c:pt idx="8745">
                  <c:v>-2.4510287798625283</c:v>
                </c:pt>
                <c:pt idx="8746">
                  <c:v>-2.3323862000943159</c:v>
                </c:pt>
                <c:pt idx="8747">
                  <c:v>-2.2121223425938243</c:v>
                </c:pt>
                <c:pt idx="8748">
                  <c:v>-2.0903186001766136</c:v>
                </c:pt>
                <c:pt idx="8749">
                  <c:v>-1.9670571820372504</c:v>
                </c:pt>
                <c:pt idx="8750">
                  <c:v>-1.8424248720074043</c:v>
                </c:pt>
                <c:pt idx="8751">
                  <c:v>-1.7165100593434564</c:v>
                </c:pt>
                <c:pt idx="8752">
                  <c:v>-1.5894002003380383</c:v>
                </c:pt>
                <c:pt idx="8753">
                  <c:v>-1.4611803779513726</c:v>
                </c:pt>
                <c:pt idx="8754">
                  <c:v>-1.3319427953274212</c:v>
                </c:pt>
                <c:pt idx="8755">
                  <c:v>-1.2017771441408138</c:v>
                </c:pt>
                <c:pt idx="8756">
                  <c:v>-1.0707732958955545</c:v>
                </c:pt>
                <c:pt idx="8757">
                  <c:v>-0.93902221925704221</c:v>
                </c:pt>
                <c:pt idx="8758">
                  <c:v>-0.80661522031200228</c:v>
                </c:pt>
                <c:pt idx="8759">
                  <c:v>-0.67364469785506231</c:v>
                </c:pt>
                <c:pt idx="8760">
                  <c:v>-0.54020313601869308</c:v>
                </c:pt>
                <c:pt idx="8761">
                  <c:v>-0.40638283166877071</c:v>
                </c:pt>
                <c:pt idx="8762">
                  <c:v>-0.27227672259716562</c:v>
                </c:pt>
                <c:pt idx="8763">
                  <c:v>-0.13797842302763566</c:v>
                </c:pt>
                <c:pt idx="8764">
                  <c:v>-3.5812572979546401E-3</c:v>
                </c:pt>
                <c:pt idx="8765">
                  <c:v>0.13082180594569665</c:v>
                </c:pt>
                <c:pt idx="8766">
                  <c:v>0.26513719607021641</c:v>
                </c:pt>
                <c:pt idx="8767">
                  <c:v>0.3992715305787507</c:v>
                </c:pt>
                <c:pt idx="8768">
                  <c:v>0.5331309587232782</c:v>
                </c:pt>
                <c:pt idx="8769">
                  <c:v>0.66662193528478186</c:v>
                </c:pt>
                <c:pt idx="8770">
                  <c:v>0.79965512143512729</c:v>
                </c:pt>
                <c:pt idx="8771">
                  <c:v>0.93213522130300641</c:v>
                </c:pt>
                <c:pt idx="8772">
                  <c:v>1.063969684338109</c:v>
                </c:pt>
                <c:pt idx="8773">
                  <c:v>1.1950686499622942</c:v>
                </c:pt>
                <c:pt idx="8774">
                  <c:v>1.3253428897675252</c:v>
                </c:pt>
                <c:pt idx="8775">
                  <c:v>1.4547001906519146</c:v>
                </c:pt>
                <c:pt idx="8776">
                  <c:v>1.5830484751742535</c:v>
                </c:pt>
                <c:pt idx="8777">
                  <c:v>1.7102973779255684</c:v>
                </c:pt>
                <c:pt idx="8778">
                  <c:v>1.8363586706477135</c:v>
                </c:pt>
                <c:pt idx="8779">
                  <c:v>1.961146532372485</c:v>
                </c:pt>
                <c:pt idx="8780">
                  <c:v>2.0845765639395317</c:v>
                </c:pt>
                <c:pt idx="8781">
                  <c:v>2.2065621996634812</c:v>
                </c:pt>
                <c:pt idx="8782">
                  <c:v>2.3270178190139501</c:v>
                </c:pt>
                <c:pt idx="8783">
                  <c:v>2.4458602832811924</c:v>
                </c:pt>
                <c:pt idx="8784">
                  <c:v>2.5630081895287762</c:v>
                </c:pt>
                <c:pt idx="8785">
                  <c:v>2.6783784804230075</c:v>
                </c:pt>
                <c:pt idx="8786">
                  <c:v>2.7918897019173579</c:v>
                </c:pt>
                <c:pt idx="8787">
                  <c:v>2.9034636291045013</c:v>
                </c:pt>
                <c:pt idx="8788">
                  <c:v>3.0130234452395879</c:v>
                </c:pt>
                <c:pt idx="8789">
                  <c:v>3.1204889684192638</c:v>
                </c:pt>
                <c:pt idx="8790">
                  <c:v>3.2257891270476935</c:v>
                </c:pt>
                <c:pt idx="8791">
                  <c:v>3.3288529745976012</c:v>
                </c:pt>
                <c:pt idx="8792">
                  <c:v>3.4296053980035563</c:v>
                </c:pt>
                <c:pt idx="8793">
                  <c:v>3.5279795410804957</c:v>
                </c:pt>
                <c:pt idx="8794">
                  <c:v>3.6239064906196452</c:v>
                </c:pt>
                <c:pt idx="8795">
                  <c:v>3.7173180649448723</c:v>
                </c:pt>
                <c:pt idx="8796">
                  <c:v>3.8081470947105944</c:v>
                </c:pt>
                <c:pt idx="8797">
                  <c:v>3.8963335445497354</c:v>
                </c:pt>
                <c:pt idx="8798">
                  <c:v>3.9818173348399903</c:v>
                </c:pt>
                <c:pt idx="8799">
                  <c:v>4.0645353394536698</c:v>
                </c:pt>
                <c:pt idx="8800">
                  <c:v>4.1444339842546558</c:v>
                </c:pt>
                <c:pt idx="8801">
                  <c:v>4.2214578903355138</c:v>
                </c:pt>
                <c:pt idx="8802">
                  <c:v>4.2955512628317587</c:v>
                </c:pt>
                <c:pt idx="8803">
                  <c:v>4.366665116253829</c:v>
                </c:pt>
                <c:pt idx="8804">
                  <c:v>4.4347488580774961</c:v>
                </c:pt>
                <c:pt idx="8805">
                  <c:v>4.4997543964521505</c:v>
                </c:pt>
                <c:pt idx="8806">
                  <c:v>4.5616354634472112</c:v>
                </c:pt>
                <c:pt idx="8807">
                  <c:v>4.6203501509572327</c:v>
                </c:pt>
                <c:pt idx="8808">
                  <c:v>4.6758579258123198</c:v>
                </c:pt>
                <c:pt idx="8809">
                  <c:v>4.7281194740019608</c:v>
                </c:pt>
                <c:pt idx="8810">
                  <c:v>4.7771003013033546</c:v>
                </c:pt>
                <c:pt idx="8811">
                  <c:v>4.8227677677505554</c:v>
                </c:pt>
                <c:pt idx="8812">
                  <c:v>4.8650898051060585</c:v>
                </c:pt>
                <c:pt idx="8813">
                  <c:v>4.9040348854474489</c:v>
                </c:pt>
                <c:pt idx="8814">
                  <c:v>4.9395744193431099</c:v>
                </c:pt>
                <c:pt idx="8815">
                  <c:v>4.9716880515618005</c:v>
                </c:pt>
                <c:pt idx="8816">
                  <c:v>5.0003516234973571</c:v>
                </c:pt>
                <c:pt idx="8817">
                  <c:v>5.0255442772851824</c:v>
                </c:pt>
                <c:pt idx="8818">
                  <c:v>5.047249132956992</c:v>
                </c:pt>
                <c:pt idx="8819">
                  <c:v>5.0654537382481175</c:v>
                </c:pt>
                <c:pt idx="8820">
                  <c:v>5.0801420662952097</c:v>
                </c:pt>
                <c:pt idx="8821">
                  <c:v>5.0913055142431629</c:v>
                </c:pt>
                <c:pt idx="8822">
                  <c:v>5.0989370851384477</c:v>
                </c:pt>
                <c:pt idx="8823">
                  <c:v>5.1030335284592754</c:v>
                </c:pt>
                <c:pt idx="8824">
                  <c:v>5.1035885422796321</c:v>
                </c:pt>
                <c:pt idx="8825">
                  <c:v>5.1006038960115605</c:v>
                </c:pt>
                <c:pt idx="8826">
                  <c:v>5.0940825516885679</c:v>
                </c:pt>
                <c:pt idx="8827">
                  <c:v>5.084028308474541</c:v>
                </c:pt>
                <c:pt idx="8828">
                  <c:v>5.0704457276638744</c:v>
                </c:pt>
                <c:pt idx="8829">
                  <c:v>5.0533485217226453</c:v>
                </c:pt>
                <c:pt idx="8830">
                  <c:v>5.0327478100356657</c:v>
                </c:pt>
                <c:pt idx="8831">
                  <c:v>5.0086557723906679</c:v>
                </c:pt>
                <c:pt idx="8832">
                  <c:v>4.9810883305945461</c:v>
                </c:pt>
                <c:pt idx="8833">
                  <c:v>4.9500656461966077</c:v>
                </c:pt>
                <c:pt idx="8834">
                  <c:v>4.9156113154911285</c:v>
                </c:pt>
                <c:pt idx="8835">
                  <c:v>4.8777488982082868</c:v>
                </c:pt>
                <c:pt idx="8836">
                  <c:v>4.8365050743749025</c:v>
                </c:pt>
                <c:pt idx="8837">
                  <c:v>4.7919100451126218</c:v>
                </c:pt>
                <c:pt idx="8838">
                  <c:v>4.743994217083241</c:v>
                </c:pt>
                <c:pt idx="8839">
                  <c:v>4.6927903533257949</c:v>
                </c:pt>
                <c:pt idx="8840">
                  <c:v>4.6383326557242057</c:v>
                </c:pt>
                <c:pt idx="8841">
                  <c:v>4.5806616147025183</c:v>
                </c:pt>
                <c:pt idx="8842">
                  <c:v>4.5198153342445373</c:v>
                </c:pt>
                <c:pt idx="8843">
                  <c:v>4.4558357066577843</c:v>
                </c:pt>
                <c:pt idx="8844">
                  <c:v>4.3887715251369137</c:v>
                </c:pt>
                <c:pt idx="8845">
                  <c:v>4.3186660794784553</c:v>
                </c:pt>
                <c:pt idx="8846">
                  <c:v>4.245568760793498</c:v>
                </c:pt>
                <c:pt idx="8847">
                  <c:v>4.169533944067414</c:v>
                </c:pt>
                <c:pt idx="8848">
                  <c:v>4.0906129215405835</c:v>
                </c:pt>
                <c:pt idx="8849">
                  <c:v>4.0088589756037933</c:v>
                </c:pt>
                <c:pt idx="8850">
                  <c:v>3.9243277919991906</c:v>
                </c:pt>
                <c:pt idx="8851">
                  <c:v>3.8370813541646824</c:v>
                </c:pt>
                <c:pt idx="8852">
                  <c:v>3.747176784966149</c:v>
                </c:pt>
                <c:pt idx="8853">
                  <c:v>3.6546780691324448</c:v>
                </c:pt>
                <c:pt idx="8854">
                  <c:v>3.5596538287975896</c:v>
                </c:pt>
                <c:pt idx="8855">
                  <c:v>3.4621666846183841</c:v>
                </c:pt>
                <c:pt idx="8856">
                  <c:v>3.3622849565535264</c:v>
                </c:pt>
                <c:pt idx="8857">
                  <c:v>3.2600791324177867</c:v>
                </c:pt>
                <c:pt idx="8858">
                  <c:v>3.1556194299513449</c:v>
                </c:pt>
                <c:pt idx="8859">
                  <c:v>3.0489767250373352</c:v>
                </c:pt>
                <c:pt idx="8860">
                  <c:v>2.9402261761464361</c:v>
                </c:pt>
                <c:pt idx="8861">
                  <c:v>2.8294442245210401</c:v>
                </c:pt>
                <c:pt idx="8862">
                  <c:v>2.716707223580515</c:v>
                </c:pt>
                <c:pt idx="8863">
                  <c:v>2.6020923822718149</c:v>
                </c:pt>
                <c:pt idx="8864">
                  <c:v>2.4856813615761126</c:v>
                </c:pt>
                <c:pt idx="8865">
                  <c:v>2.3675572125560795</c:v>
                </c:pt>
                <c:pt idx="8866">
                  <c:v>2.24780291984169</c:v>
                </c:pt>
                <c:pt idx="8867">
                  <c:v>2.1265011378306533</c:v>
                </c:pt>
                <c:pt idx="8868">
                  <c:v>2.0037341028087536</c:v>
                </c:pt>
                <c:pt idx="8869">
                  <c:v>1.8795848024311572</c:v>
                </c:pt>
                <c:pt idx="8870">
                  <c:v>1.754140733354723</c:v>
                </c:pt>
                <c:pt idx="8871">
                  <c:v>1.6274909314570425</c:v>
                </c:pt>
                <c:pt idx="8872">
                  <c:v>1.4997234329365698</c:v>
                </c:pt>
                <c:pt idx="8873">
                  <c:v>1.3709238334911789</c:v>
                </c:pt>
                <c:pt idx="8874">
                  <c:v>1.2411847814389787</c:v>
                </c:pt>
                <c:pt idx="8875">
                  <c:v>1.1105963457293009</c:v>
                </c:pt>
                <c:pt idx="8876">
                  <c:v>0.9792487069636383</c:v>
                </c:pt>
                <c:pt idx="8877">
                  <c:v>0.84723307450963103</c:v>
                </c:pt>
                <c:pt idx="8878">
                  <c:v>0.71464092660118839</c:v>
                </c:pt>
                <c:pt idx="8879">
                  <c:v>0.58156476552571634</c:v>
                </c:pt>
                <c:pt idx="8880">
                  <c:v>0.44809711021283022</c:v>
                </c:pt>
                <c:pt idx="8881">
                  <c:v>0.31433022364911706</c:v>
                </c:pt>
                <c:pt idx="8882">
                  <c:v>0.18035694114825515</c:v>
                </c:pt>
                <c:pt idx="8883">
                  <c:v>4.6270705994325943E-2</c:v>
                </c:pt>
                <c:pt idx="8884">
                  <c:v>-8.7835396680381997E-2</c:v>
                </c:pt>
                <c:pt idx="8885">
                  <c:v>-0.22186870544569254</c:v>
                </c:pt>
                <c:pt idx="8886">
                  <c:v>-0.35573602458206188</c:v>
                </c:pt>
                <c:pt idx="8887">
                  <c:v>-0.48934441383185878</c:v>
                </c:pt>
                <c:pt idx="8888">
                  <c:v>-0.62260053158272577</c:v>
                </c:pt>
                <c:pt idx="8889">
                  <c:v>-0.75541140816091845</c:v>
                </c:pt>
                <c:pt idx="8890">
                  <c:v>-0.88768834614913916</c:v>
                </c:pt>
                <c:pt idx="8891">
                  <c:v>-1.0193367563524485</c:v>
                </c:pt>
                <c:pt idx="8892">
                  <c:v>-1.1502648595062179</c:v>
                </c:pt>
                <c:pt idx="8893">
                  <c:v>-1.2803836302157983</c:v>
                </c:pt>
                <c:pt idx="8894">
                  <c:v>-1.4096047383882131</c:v>
                </c:pt>
                <c:pt idx="8895">
                  <c:v>-1.5378369315483988</c:v>
                </c:pt>
                <c:pt idx="8896">
                  <c:v>-1.6649891543202253</c:v>
                </c:pt>
                <c:pt idx="8897">
                  <c:v>-1.7909721238725795</c:v>
                </c:pt>
                <c:pt idx="8898">
                  <c:v>-1.915698754060706</c:v>
                </c:pt>
                <c:pt idx="8899">
                  <c:v>-2.039084424537144</c:v>
                </c:pt>
                <c:pt idx="8900">
                  <c:v>-2.1610459941923263</c:v>
                </c:pt>
                <c:pt idx="8901">
                  <c:v>-2.2814982116950362</c:v>
                </c:pt>
                <c:pt idx="8902">
                  <c:v>-2.4003568259980654</c:v>
                </c:pt>
                <c:pt idx="8903">
                  <c:v>-2.5175401217829627</c:v>
                </c:pt>
                <c:pt idx="8904">
                  <c:v>-2.6329681721459464</c:v>
                </c:pt>
                <c:pt idx="8905">
                  <c:v>-2.7465594471160824</c:v>
                </c:pt>
                <c:pt idx="8906">
                  <c:v>-2.8582340699852136</c:v>
                </c:pt>
                <c:pt idx="8907">
                  <c:v>-2.9679154417631795</c:v>
                </c:pt>
                <c:pt idx="8908">
                  <c:v>-3.0755284187633061</c:v>
                </c:pt>
                <c:pt idx="8909">
                  <c:v>-3.180994537804235</c:v>
                </c:pt>
                <c:pt idx="8910">
                  <c:v>-3.2842444901600336</c:v>
                </c:pt>
                <c:pt idx="8911">
                  <c:v>-3.3852091347684801</c:v>
                </c:pt>
                <c:pt idx="8912">
                  <c:v>-3.4838152050362758</c:v>
                </c:pt>
                <c:pt idx="8913">
                  <c:v>-3.5799977306342741</c:v>
                </c:pt>
                <c:pt idx="8914">
                  <c:v>-3.6736897219384081</c:v>
                </c:pt>
                <c:pt idx="8915">
                  <c:v>-3.7648249568988783</c:v>
                </c:pt>
                <c:pt idx="8916">
                  <c:v>-3.8533382601213253</c:v>
                </c:pt>
                <c:pt idx="8917">
                  <c:v>-3.9391716227694156</c:v>
                </c:pt>
                <c:pt idx="8918">
                  <c:v>-4.0222670225591957</c:v>
                </c:pt>
                <c:pt idx="8919">
                  <c:v>-4.1025634197113661</c:v>
                </c:pt>
                <c:pt idx="8920">
                  <c:v>-4.180009353627101</c:v>
                </c:pt>
                <c:pt idx="8921">
                  <c:v>-4.2545515842816295</c:v>
                </c:pt>
                <c:pt idx="8922">
                  <c:v>-4.3261364791747443</c:v>
                </c:pt>
                <c:pt idx="8923">
                  <c:v>-4.3947172367798037</c:v>
                </c:pt>
                <c:pt idx="8924">
                  <c:v>-4.4602454682338779</c:v>
                </c:pt>
                <c:pt idx="8925">
                  <c:v>-4.5226753031303275</c:v>
                </c:pt>
                <c:pt idx="8926">
                  <c:v>-4.5819627108351968</c:v>
                </c:pt>
                <c:pt idx="8927">
                  <c:v>-4.6380680344503347</c:v>
                </c:pt>
                <c:pt idx="8928">
                  <c:v>-4.6909530039708907</c:v>
                </c:pt>
                <c:pt idx="8929">
                  <c:v>-4.7405805785475081</c:v>
                </c:pt>
                <c:pt idx="8930">
                  <c:v>-4.7869185451456673</c:v>
                </c:pt>
                <c:pt idx="8931">
                  <c:v>-4.8299365510403982</c:v>
                </c:pt>
                <c:pt idx="8932">
                  <c:v>-4.869604819309405</c:v>
                </c:pt>
                <c:pt idx="8933">
                  <c:v>-4.9058941154394926</c:v>
                </c:pt>
                <c:pt idx="8934">
                  <c:v>-4.9387781435212856</c:v>
                </c:pt>
                <c:pt idx="8935">
                  <c:v>-4.9682388399793549</c:v>
                </c:pt>
                <c:pt idx="8936">
                  <c:v>-4.9942543340204217</c:v>
                </c:pt>
                <c:pt idx="8937">
                  <c:v>-5.0168060497780456</c:v>
                </c:pt>
                <c:pt idx="8938">
                  <c:v>-5.0358793815019647</c:v>
                </c:pt>
                <c:pt idx="8939">
                  <c:v>-5.05146414140816</c:v>
                </c:pt>
                <c:pt idx="8940">
                  <c:v>-5.0635465554291264</c:v>
                </c:pt>
                <c:pt idx="8941">
                  <c:v>-5.0721202598847075</c:v>
                </c:pt>
                <c:pt idx="8942">
                  <c:v>-5.0771804814526549</c:v>
                </c:pt>
                <c:pt idx="8943">
                  <c:v>-5.0787261757905862</c:v>
                </c:pt>
                <c:pt idx="8944">
                  <c:v>-5.0767532278083882</c:v>
                </c:pt>
                <c:pt idx="8945">
                  <c:v>-5.0712655725368583</c:v>
                </c:pt>
                <c:pt idx="8946">
                  <c:v>-5.0622683145570813</c:v>
                </c:pt>
                <c:pt idx="8947">
                  <c:v>-5.0497673706765784</c:v>
                </c:pt>
                <c:pt idx="8948">
                  <c:v>-5.0337693931194032</c:v>
                </c:pt>
                <c:pt idx="8949">
                  <c:v>-5.0142901567817457</c:v>
                </c:pt>
                <c:pt idx="8950">
                  <c:v>-4.9913428132191147</c:v>
                </c:pt>
                <c:pt idx="8951">
                  <c:v>-4.9649415423981278</c:v>
                </c:pt>
                <c:pt idx="8952">
                  <c:v>-4.9351042326092021</c:v>
                </c:pt>
                <c:pt idx="8953">
                  <c:v>-4.9018529765164498</c:v>
                </c:pt>
                <c:pt idx="8954">
                  <c:v>-4.8652132645187081</c:v>
                </c:pt>
                <c:pt idx="8955">
                  <c:v>-4.8252105118319308</c:v>
                </c:pt>
                <c:pt idx="8956">
                  <c:v>-4.7818732137759801</c:v>
                </c:pt>
                <c:pt idx="8957">
                  <c:v>-4.7352333450345361</c:v>
                </c:pt>
                <c:pt idx="8958">
                  <c:v>-4.6853230425994301</c:v>
                </c:pt>
                <c:pt idx="8959">
                  <c:v>-4.6321767551448962</c:v>
                </c:pt>
                <c:pt idx="8960">
                  <c:v>-4.575830324072153</c:v>
                </c:pt>
                <c:pt idx="8961">
                  <c:v>-4.5163258318224422</c:v>
                </c:pt>
                <c:pt idx="8962">
                  <c:v>-4.4537029255561418</c:v>
                </c:pt>
                <c:pt idx="8963">
                  <c:v>-4.3880049906196339</c:v>
                </c:pt>
                <c:pt idx="8964">
                  <c:v>-4.319282261855701</c:v>
                </c:pt>
                <c:pt idx="8965">
                  <c:v>-4.2475794181104973</c:v>
                </c:pt>
                <c:pt idx="8966">
                  <c:v>-4.1729471857845013</c:v>
                </c:pt>
                <c:pt idx="8967">
                  <c:v>-4.0954412202782402</c:v>
                </c:pt>
                <c:pt idx="8968">
                  <c:v>-4.0151140383065336</c:v>
                </c:pt>
                <c:pt idx="8969">
                  <c:v>-3.9320200897770543</c:v>
                </c:pt>
                <c:pt idx="8970">
                  <c:v>-3.846216170023816</c:v>
                </c:pt>
                <c:pt idx="8971">
                  <c:v>-3.7577653132350757</c:v>
                </c:pt>
                <c:pt idx="8972">
                  <c:v>-3.6667256333204037</c:v>
                </c:pt>
                <c:pt idx="8973">
                  <c:v>-3.5731620455327686</c:v>
                </c:pt>
                <c:pt idx="8974">
                  <c:v>-3.477144041250436</c:v>
                </c:pt>
                <c:pt idx="8975">
                  <c:v>-3.3787350483878127</c:v>
                </c:pt>
                <c:pt idx="8976">
                  <c:v>-3.278004131521953</c:v>
                </c:pt>
                <c:pt idx="8977">
                  <c:v>-3.1750224598483494</c:v>
                </c:pt>
                <c:pt idx="8978">
                  <c:v>-3.0698608687070337</c:v>
                </c:pt>
                <c:pt idx="8979">
                  <c:v>-2.9625907873124926</c:v>
                </c:pt>
                <c:pt idx="8980">
                  <c:v>-2.8532878627660958</c:v>
                </c:pt>
                <c:pt idx="8981">
                  <c:v>-2.7420289598644176</c:v>
                </c:pt>
                <c:pt idx="8982">
                  <c:v>-2.6288907901851868</c:v>
                </c:pt>
                <c:pt idx="8983">
                  <c:v>-2.5139508551752106</c:v>
                </c:pt>
                <c:pt idx="8984">
                  <c:v>-2.397291042450906</c:v>
                </c:pt>
                <c:pt idx="8985">
                  <c:v>-2.2789945636968345</c:v>
                </c:pt>
                <c:pt idx="8986">
                  <c:v>-2.1591444980596606</c:v>
                </c:pt>
                <c:pt idx="8987">
                  <c:v>-2.0378235283138344</c:v>
                </c:pt>
                <c:pt idx="8988">
                  <c:v>-1.9151138530043736</c:v>
                </c:pt>
                <c:pt idx="8989">
                  <c:v>-1.7910983560076708</c:v>
                </c:pt>
                <c:pt idx="8990">
                  <c:v>-1.6658643643000408</c:v>
                </c:pt>
                <c:pt idx="8991">
                  <c:v>-1.5395006783701919</c:v>
                </c:pt>
                <c:pt idx="8992">
                  <c:v>-1.4120950335687776</c:v>
                </c:pt>
                <c:pt idx="8993">
                  <c:v>-1.2837326595932028</c:v>
                </c:pt>
                <c:pt idx="8994">
                  <c:v>-1.1545057739705742</c:v>
                </c:pt>
                <c:pt idx="8995">
                  <c:v>-1.0245039504862303</c:v>
                </c:pt>
                <c:pt idx="8996">
                  <c:v>-0.89381681067786845</c:v>
                </c:pt>
                <c:pt idx="8997">
                  <c:v>-0.76253494147714818</c:v>
                </c:pt>
                <c:pt idx="8998">
                  <c:v>-0.63074913589218651</c:v>
                </c:pt>
                <c:pt idx="8999">
                  <c:v>-0.49855114883041807</c:v>
                </c:pt>
                <c:pt idx="9000">
                  <c:v>-0.36603269037664865</c:v>
                </c:pt>
                <c:pt idx="9001">
                  <c:v>-0.23328515394929575</c:v>
                </c:pt>
                <c:pt idx="9002">
                  <c:v>-0.1004004453642179</c:v>
                </c:pt>
                <c:pt idx="9003">
                  <c:v>3.2528980677462939E-2</c:v>
                </c:pt>
                <c:pt idx="9004">
                  <c:v>0.16541108581628461</c:v>
                </c:pt>
                <c:pt idx="9005">
                  <c:v>0.29815431264018294</c:v>
                </c:pt>
                <c:pt idx="9006">
                  <c:v>0.43066662569953884</c:v>
                </c:pt>
                <c:pt idx="9007">
                  <c:v>0.56285630021732491</c:v>
                </c:pt>
                <c:pt idx="9008">
                  <c:v>0.69463126418404453</c:v>
                </c:pt>
                <c:pt idx="9009">
                  <c:v>0.82589987051715286</c:v>
                </c:pt>
                <c:pt idx="9010">
                  <c:v>0.956574796199819</c:v>
                </c:pt>
                <c:pt idx="9011">
                  <c:v>1.0865628770239442</c:v>
                </c:pt>
                <c:pt idx="9012">
                  <c:v>1.2157738080322684</c:v>
                </c:pt>
                <c:pt idx="9013">
                  <c:v>1.3441200861507563</c:v>
                </c:pt>
                <c:pt idx="9014">
                  <c:v>1.4715149502724292</c:v>
                </c:pt>
                <c:pt idx="9015">
                  <c:v>1.5978687621863281</c:v>
                </c:pt>
                <c:pt idx="9016">
                  <c:v>1.7230921246332147</c:v>
                </c:pt>
                <c:pt idx="9017">
                  <c:v>1.8470974552896371</c:v>
                </c:pt>
                <c:pt idx="9018">
                  <c:v>1.9697994094114026</c:v>
                </c:pt>
                <c:pt idx="9019">
                  <c:v>2.0911151474127219</c:v>
                </c:pt>
                <c:pt idx="9020">
                  <c:v>2.210963346741984</c:v>
                </c:pt>
                <c:pt idx="9021">
                  <c:v>2.329260610825731</c:v>
                </c:pt>
                <c:pt idx="9022">
                  <c:v>2.4459245779482317</c:v>
                </c:pt>
                <c:pt idx="9023">
                  <c:v>2.5608754550408221</c:v>
                </c:pt>
                <c:pt idx="9024">
                  <c:v>2.6740352686854587</c:v>
                </c:pt>
                <c:pt idx="9025">
                  <c:v>2.7853244719250467</c:v>
                </c:pt>
                <c:pt idx="9026">
                  <c:v>2.8946651988607179</c:v>
                </c:pt>
                <c:pt idx="9027">
                  <c:v>3.0019828873519869</c:v>
                </c:pt>
                <c:pt idx="9028">
                  <c:v>3.1072044548258608</c:v>
                </c:pt>
                <c:pt idx="9029">
                  <c:v>3.2102535216826809</c:v>
                </c:pt>
                <c:pt idx="9030">
                  <c:v>3.3110628834318336</c:v>
                </c:pt>
                <c:pt idx="9031">
                  <c:v>3.4095655220696233</c:v>
                </c:pt>
                <c:pt idx="9032">
                  <c:v>3.5056903110385491</c:v>
                </c:pt>
                <c:pt idx="9033">
                  <c:v>3.59937443516371</c:v>
                </c:pt>
                <c:pt idx="9034">
                  <c:v>3.6905530732228402</c:v>
                </c:pt>
                <c:pt idx="9035">
                  <c:v>3.7791621829347219</c:v>
                </c:pt>
                <c:pt idx="9036">
                  <c:v>3.8651387781511657</c:v>
                </c:pt>
                <c:pt idx="9037">
                  <c:v>3.9484270468631082</c:v>
                </c:pt>
                <c:pt idx="9038">
                  <c:v>4.0289711692939454</c:v>
                </c:pt>
                <c:pt idx="9039">
                  <c:v>4.1067123119466604</c:v>
                </c:pt>
                <c:pt idx="9040">
                  <c:v>4.1816012223728958</c:v>
                </c:pt>
                <c:pt idx="9041">
                  <c:v>4.2535868686595188</c:v>
                </c:pt>
                <c:pt idx="9042">
                  <c:v>4.3226178244733351</c:v>
                </c:pt>
                <c:pt idx="9043">
                  <c:v>4.3886494906073796</c:v>
                </c:pt>
                <c:pt idx="9044">
                  <c:v>4.4516356747732653</c:v>
                </c:pt>
                <c:pt idx="9045">
                  <c:v>4.5115326955018347</c:v>
                </c:pt>
                <c:pt idx="9046">
                  <c:v>4.5682987015759258</c:v>
                </c:pt>
                <c:pt idx="9047">
                  <c:v>4.6218962041192677</c:v>
                </c:pt>
                <c:pt idx="9048">
                  <c:v>4.6722890878908627</c:v>
                </c:pt>
                <c:pt idx="9049">
                  <c:v>4.7194424516969891</c:v>
                </c:pt>
                <c:pt idx="9050">
                  <c:v>4.7633262052145255</c:v>
                </c:pt>
                <c:pt idx="9051">
                  <c:v>4.8039120996657099</c:v>
                </c:pt>
                <c:pt idx="9052">
                  <c:v>4.8411724415087392</c:v>
                </c:pt>
                <c:pt idx="9053">
                  <c:v>4.8750800572606545</c:v>
                </c:pt>
                <c:pt idx="9054">
                  <c:v>4.905610687929209</c:v>
                </c:pt>
                <c:pt idx="9055">
                  <c:v>4.93274828100202</c:v>
                </c:pt>
                <c:pt idx="9056">
                  <c:v>4.9564729491774671</c:v>
                </c:pt>
                <c:pt idx="9057">
                  <c:v>4.9767680708171218</c:v>
                </c:pt>
                <c:pt idx="9058">
                  <c:v>4.9936209634691684</c:v>
                </c:pt>
                <c:pt idx="9059">
                  <c:v>5.0070233300804956</c:v>
                </c:pt>
                <c:pt idx="9060">
                  <c:v>5.0169632531382362</c:v>
                </c:pt>
                <c:pt idx="9061">
                  <c:v>5.023436189762565</c:v>
                </c:pt>
                <c:pt idx="9062">
                  <c:v>5.0264391501310843</c:v>
                </c:pt>
                <c:pt idx="9063">
                  <c:v>5.025972834588039</c:v>
                </c:pt>
                <c:pt idx="9064">
                  <c:v>5.0220348324384361</c:v>
                </c:pt>
                <c:pt idx="9065">
                  <c:v>5.0146307413742548</c:v>
                </c:pt>
                <c:pt idx="9066">
                  <c:v>5.0037672854984772</c:v>
                </c:pt>
                <c:pt idx="9067">
                  <c:v>4.9894519566340509</c:v>
                </c:pt>
                <c:pt idx="9068">
                  <c:v>4.9716929361862423</c:v>
                </c:pt>
                <c:pt idx="9069">
                  <c:v>4.9505074811109351</c:v>
                </c:pt>
                <c:pt idx="9070">
                  <c:v>4.9259101766561271</c:v>
                </c:pt>
                <c:pt idx="9071">
                  <c:v>4.8979165869107311</c:v>
                </c:pt>
                <c:pt idx="9072">
                  <c:v>4.8665459335576671</c:v>
                </c:pt>
                <c:pt idx="9073">
                  <c:v>4.8318215908091258</c:v>
                </c:pt>
                <c:pt idx="9074">
                  <c:v>4.7937702776981821</c:v>
                </c:pt>
                <c:pt idx="9075">
                  <c:v>4.7524185841383506</c:v>
                </c:pt>
                <c:pt idx="9076">
                  <c:v>4.7077961252347968</c:v>
                </c:pt>
                <c:pt idx="9077">
                  <c:v>4.6599359396167781</c:v>
                </c:pt>
                <c:pt idx="9078">
                  <c:v>4.6088711715032264</c:v>
                </c:pt>
                <c:pt idx="9079">
                  <c:v>4.5546372192480264</c:v>
                </c:pt>
                <c:pt idx="9080">
                  <c:v>4.4972708156057708</c:v>
                </c:pt>
                <c:pt idx="9081">
                  <c:v>4.4368148753166894</c:v>
                </c:pt>
                <c:pt idx="9082">
                  <c:v>4.37330981810954</c:v>
                </c:pt>
                <c:pt idx="9083">
                  <c:v>4.3067997415439887</c:v>
                </c:pt>
                <c:pt idx="9084">
                  <c:v>4.2373355317489745</c:v>
                </c:pt>
                <c:pt idx="9085">
                  <c:v>4.164962457410966</c:v>
                </c:pt>
                <c:pt idx="9086">
                  <c:v>4.0897317728593876</c:v>
                </c:pt>
                <c:pt idx="9087">
                  <c:v>4.0116995991004787</c:v>
                </c:pt>
                <c:pt idx="9088">
                  <c:v>3.9309188557740513</c:v>
                </c:pt>
                <c:pt idx="9089">
                  <c:v>3.8474443327285779</c:v>
                </c:pt>
                <c:pt idx="9090">
                  <c:v>3.7613331020060952</c:v>
                </c:pt>
                <c:pt idx="9091">
                  <c:v>3.6726484110760418</c:v>
                </c:pt>
                <c:pt idx="9092">
                  <c:v>3.5814485235632554</c:v>
                </c:pt>
                <c:pt idx="9093">
                  <c:v>3.4877984407859555</c:v>
                </c:pt>
                <c:pt idx="9094">
                  <c:v>3.3917676765083056</c:v>
                </c:pt>
                <c:pt idx="9095">
                  <c:v>3.2934196173773929</c:v>
                </c:pt>
                <c:pt idx="9096">
                  <c:v>3.1928232231301807</c:v>
                </c:pt>
                <c:pt idx="9097">
                  <c:v>3.090049494685088</c:v>
                </c:pt>
                <c:pt idx="9098">
                  <c:v>2.9851690358581897</c:v>
                </c:pt>
                <c:pt idx="9099">
                  <c:v>2.8782529813376643</c:v>
                </c:pt>
                <c:pt idx="9100">
                  <c:v>2.7693766209954891</c:v>
                </c:pt>
                <c:pt idx="9101">
                  <c:v>2.658616400048059</c:v>
                </c:pt>
                <c:pt idx="9102">
                  <c:v>2.5460485485487867</c:v>
                </c:pt>
                <c:pt idx="9103">
                  <c:v>2.43175002493542</c:v>
                </c:pt>
                <c:pt idx="9104">
                  <c:v>2.3158021128427153</c:v>
                </c:pt>
                <c:pt idx="9105">
                  <c:v>2.1982873595656871</c:v>
                </c:pt>
                <c:pt idx="9106">
                  <c:v>2.0792881200696094</c:v>
                </c:pt>
                <c:pt idx="9107">
                  <c:v>1.9588862938232767</c:v>
                </c:pt>
                <c:pt idx="9108">
                  <c:v>1.8371632376596185</c:v>
                </c:pt>
                <c:pt idx="9109">
                  <c:v>1.7142009361043284</c:v>
                </c:pt>
                <c:pt idx="9110">
                  <c:v>1.5900857599616145</c:v>
                </c:pt>
                <c:pt idx="9111">
                  <c:v>1.4649054975920843</c:v>
                </c:pt>
                <c:pt idx="9112">
                  <c:v>1.338746817175543</c:v>
                </c:pt>
                <c:pt idx="9113">
                  <c:v>1.2116938271557749</c:v>
                </c:pt>
                <c:pt idx="9114">
                  <c:v>1.0838375707297268</c:v>
                </c:pt>
                <c:pt idx="9115">
                  <c:v>0.95526639532695901</c:v>
                </c:pt>
                <c:pt idx="9116">
                  <c:v>0.82606864519926149</c:v>
                </c:pt>
                <c:pt idx="9117">
                  <c:v>0.69633358020057334</c:v>
                </c:pt>
                <c:pt idx="9118">
                  <c:v>0.56615061765027486</c:v>
                </c:pt>
                <c:pt idx="9119">
                  <c:v>0.4356100893777069</c:v>
                </c:pt>
                <c:pt idx="9120">
                  <c:v>0.30480223626211628</c:v>
                </c:pt>
                <c:pt idx="9121">
                  <c:v>0.17381693768953235</c:v>
                </c:pt>
                <c:pt idx="9122">
                  <c:v>4.2744541955081164E-2</c:v>
                </c:pt>
                <c:pt idx="9123">
                  <c:v>-8.8324095874063396E-2</c:v>
                </c:pt>
                <c:pt idx="9124">
                  <c:v>-0.21929857777525844</c:v>
                </c:pt>
                <c:pt idx="9125">
                  <c:v>-0.3500890259315223</c:v>
                </c:pt>
                <c:pt idx="9126">
                  <c:v>-0.48060512226907764</c:v>
                </c:pt>
                <c:pt idx="9127">
                  <c:v>-0.61075689565869984</c:v>
                </c:pt>
                <c:pt idx="9128">
                  <c:v>-0.74045406247125345</c:v>
                </c:pt>
                <c:pt idx="9129">
                  <c:v>-0.86960679716918066</c:v>
                </c:pt>
                <c:pt idx="9130">
                  <c:v>-0.99812962984950726</c:v>
                </c:pt>
                <c:pt idx="9131">
                  <c:v>-1.1259312793651939</c:v>
                </c:pt>
                <c:pt idx="9132">
                  <c:v>-1.2529233521208483</c:v>
                </c:pt>
                <c:pt idx="9133">
                  <c:v>-1.3790202830354272</c:v>
                </c:pt>
                <c:pt idx="9134">
                  <c:v>-1.5041372739344672</c:v>
                </c:pt>
                <c:pt idx="9135">
                  <c:v>-1.6281866727674277</c:v>
                </c:pt>
                <c:pt idx="9136">
                  <c:v>-1.7510810899326592</c:v>
                </c:pt>
                <c:pt idx="9137">
                  <c:v>-1.8727349705134899</c:v>
                </c:pt>
                <c:pt idx="9138">
                  <c:v>-1.9930650151578579</c:v>
                </c:pt>
                <c:pt idx="9139">
                  <c:v>-2.1119904458796865</c:v>
                </c:pt>
                <c:pt idx="9140">
                  <c:v>-2.2294320161435599</c:v>
                </c:pt>
                <c:pt idx="9141">
                  <c:v>-2.3453084180069577</c:v>
                </c:pt>
                <c:pt idx="9142">
                  <c:v>-2.4595393891882291</c:v>
                </c:pt>
                <c:pt idx="9143">
                  <c:v>-2.5720472450362468</c:v>
                </c:pt>
                <c:pt idx="9144">
                  <c:v>-2.682756127708108</c:v>
                </c:pt>
                <c:pt idx="9145">
                  <c:v>-2.7915886111483372</c:v>
                </c:pt>
                <c:pt idx="9146">
                  <c:v>-2.8984689538520434</c:v>
                </c:pt>
                <c:pt idx="9147">
                  <c:v>-3.0033247197289863</c:v>
                </c:pt>
                <c:pt idx="9148">
                  <c:v>-3.1060849520768952</c:v>
                </c:pt>
                <c:pt idx="9149">
                  <c:v>-3.2066753951522</c:v>
                </c:pt>
                <c:pt idx="9150">
                  <c:v>-3.305030964474819</c:v>
                </c:pt>
                <c:pt idx="9151">
                  <c:v>-3.4010867563784966</c:v>
                </c:pt>
                <c:pt idx="9152">
                  <c:v>-3.4947737511495442</c:v>
                </c:pt>
                <c:pt idx="9153">
                  <c:v>-3.5860312311501756</c:v>
                </c:pt>
                <c:pt idx="9154">
                  <c:v>-3.6747964615850592</c:v>
                </c:pt>
                <c:pt idx="9155">
                  <c:v>-3.7610074736964942</c:v>
                </c:pt>
                <c:pt idx="9156">
                  <c:v>-3.8446033401763309</c:v>
                </c:pt>
                <c:pt idx="9157">
                  <c:v>-3.9255302914054795</c:v>
                </c:pt>
                <c:pt idx="9158">
                  <c:v>-4.0037345317961046</c:v>
                </c:pt>
                <c:pt idx="9159">
                  <c:v>-4.0791592321047672</c:v>
                </c:pt>
                <c:pt idx="9160">
                  <c:v>-4.1517571224858338</c:v>
                </c:pt>
                <c:pt idx="9161">
                  <c:v>-4.2214791302823098</c:v>
                </c:pt>
                <c:pt idx="9162">
                  <c:v>-4.2882757633960633</c:v>
                </c:pt>
                <c:pt idx="9163">
                  <c:v>-4.3521043301826312</c:v>
                </c:pt>
                <c:pt idx="9164">
                  <c:v>-4.4129205176160546</c:v>
                </c:pt>
                <c:pt idx="9165">
                  <c:v>-4.4706824935877023</c:v>
                </c:pt>
                <c:pt idx="9166">
                  <c:v>-4.5253502247641642</c:v>
                </c:pt>
                <c:pt idx="9167">
                  <c:v>-4.5768880071294804</c:v>
                </c:pt>
                <c:pt idx="9168">
                  <c:v>-4.6252614757625601</c:v>
                </c:pt>
                <c:pt idx="9169">
                  <c:v>-4.6704374437629719</c:v>
                </c:pt>
                <c:pt idx="9170">
                  <c:v>-4.7123874976203561</c:v>
                </c:pt>
                <c:pt idx="9171">
                  <c:v>-4.7510850264685525</c:v>
                </c:pt>
                <c:pt idx="9172">
                  <c:v>-4.7865039343901108</c:v>
                </c:pt>
                <c:pt idx="9173">
                  <c:v>-4.818618603888984</c:v>
                </c:pt>
                <c:pt idx="9174">
                  <c:v>-4.8474062890089531</c:v>
                </c:pt>
                <c:pt idx="9175">
                  <c:v>-4.8728524060474214</c:v>
                </c:pt>
                <c:pt idx="9176">
                  <c:v>-4.8949384910500333</c:v>
                </c:pt>
                <c:pt idx="9177">
                  <c:v>-4.9136492990668117</c:v>
                </c:pt>
                <c:pt idx="9178">
                  <c:v>-4.9289734765206132</c:v>
                </c:pt>
                <c:pt idx="9179">
                  <c:v>-4.9409040063061553</c:v>
                </c:pt>
                <c:pt idx="9180">
                  <c:v>-4.9494302008616105</c:v>
                </c:pt>
                <c:pt idx="9181">
                  <c:v>-4.9545486962353094</c:v>
                </c:pt>
                <c:pt idx="9182">
                  <c:v>-4.9562576295288521</c:v>
                </c:pt>
                <c:pt idx="9183">
                  <c:v>-4.9545587750705575</c:v>
                </c:pt>
                <c:pt idx="9184">
                  <c:v>-4.9494507423202458</c:v>
                </c:pt>
                <c:pt idx="9185">
                  <c:v>-4.9409400944531541</c:v>
                </c:pt>
                <c:pt idx="9186">
                  <c:v>-4.9290344655894343</c:v>
                </c:pt>
                <c:pt idx="9187">
                  <c:v>-4.9137422013570839</c:v>
                </c:pt>
                <c:pt idx="9188">
                  <c:v>-4.8950722800572439</c:v>
                </c:pt>
                <c:pt idx="9189">
                  <c:v>-4.8730426979851229</c:v>
                </c:pt>
                <c:pt idx="9190">
                  <c:v>-4.8476687215741485</c:v>
                </c:pt>
                <c:pt idx="9191">
                  <c:v>-4.8189665373981265</c:v>
                </c:pt>
                <c:pt idx="9192">
                  <c:v>-4.7869559304287721</c:v>
                </c:pt>
                <c:pt idx="9193">
                  <c:v>-4.7516607785266807</c:v>
                </c:pt>
                <c:pt idx="9194">
                  <c:v>-4.7131082443406314</c:v>
                </c:pt>
                <c:pt idx="9195">
                  <c:v>-4.6713253010268385</c:v>
                </c:pt>
                <c:pt idx="9196">
                  <c:v>-4.6263418862721899</c:v>
                </c:pt>
                <c:pt idx="9197">
                  <c:v>-4.5781913003912562</c:v>
                </c:pt>
                <c:pt idx="9198">
                  <c:v>-4.5269068882092922</c:v>
                </c:pt>
                <c:pt idx="9199">
                  <c:v>-4.4725241874776032</c:v>
                </c:pt>
                <c:pt idx="9200">
                  <c:v>-4.4150800090623807</c:v>
                </c:pt>
                <c:pt idx="9201">
                  <c:v>-4.3546172845057587</c:v>
                </c:pt>
                <c:pt idx="9202">
                  <c:v>-4.29117638905766</c:v>
                </c:pt>
                <c:pt idx="9203">
                  <c:v>-4.2248013145998833</c:v>
                </c:pt>
                <c:pt idx="9204">
                  <c:v>-4.1555427805192542</c:v>
                </c:pt>
                <c:pt idx="9205">
                  <c:v>-4.0834458278829402</c:v>
                </c:pt>
                <c:pt idx="9206">
                  <c:v>-4.0085614227635347</c:v>
                </c:pt>
                <c:pt idx="9207">
                  <c:v>-3.930945337564725</c:v>
                </c:pt>
                <c:pt idx="9208">
                  <c:v>-3.8506500833216539</c:v>
                </c:pt>
                <c:pt idx="9209">
                  <c:v>-3.7677299816712488</c:v>
                </c:pt>
                <c:pt idx="9210">
                  <c:v>-3.6822415772834542</c:v>
                </c:pt>
                <c:pt idx="9211">
                  <c:v>-3.5942475315920595</c:v>
                </c:pt>
                <c:pt idx="9212">
                  <c:v>-3.5038054640704175</c:v>
                </c:pt>
                <c:pt idx="9213">
                  <c:v>-3.4109796743660263</c:v>
                </c:pt>
                <c:pt idx="9214">
                  <c:v>-3.3158389177000038</c:v>
                </c:pt>
                <c:pt idx="9215">
                  <c:v>-3.218445765998704</c:v>
                </c:pt>
                <c:pt idx="9216">
                  <c:v>-3.1188683088437941</c:v>
                </c:pt>
                <c:pt idx="9217">
                  <c:v>-3.0171766223541558</c:v>
                </c:pt>
                <c:pt idx="9218">
                  <c:v>-2.9134403317387774</c:v>
                </c:pt>
                <c:pt idx="9219">
                  <c:v>-2.8077295401543698</c:v>
                </c:pt>
                <c:pt idx="9220">
                  <c:v>-2.7001184539442176</c:v>
                </c:pt>
                <c:pt idx="9221">
                  <c:v>-2.5906823837715307</c:v>
                </c:pt>
                <c:pt idx="9222">
                  <c:v>-2.4794963751268257</c:v>
                </c:pt>
                <c:pt idx="9223">
                  <c:v>-2.3666361529334106</c:v>
                </c:pt>
                <c:pt idx="9224">
                  <c:v>-2.2521817194591924</c:v>
                </c:pt>
                <c:pt idx="9225">
                  <c:v>-2.1362142939197302</c:v>
                </c:pt>
                <c:pt idx="9226">
                  <c:v>-2.0188148576677398</c:v>
                </c:pt>
                <c:pt idx="9227">
                  <c:v>-1.900063892243868</c:v>
                </c:pt>
                <c:pt idx="9228">
                  <c:v>-1.7800412934927492</c:v>
                </c:pt>
                <c:pt idx="9229">
                  <c:v>-1.6588275431829589</c:v>
                </c:pt>
                <c:pt idx="9230">
                  <c:v>-1.5365074689193017</c:v>
                </c:pt>
                <c:pt idx="9231">
                  <c:v>-1.4131672767813153</c:v>
                </c:pt>
                <c:pt idx="9232">
                  <c:v>-1.2888920149794219</c:v>
                </c:pt>
                <c:pt idx="9233">
                  <c:v>-1.1637641357244064</c:v>
                </c:pt>
                <c:pt idx="9234">
                  <c:v>-1.0378729911718476</c:v>
                </c:pt>
                <c:pt idx="9235">
                  <c:v>-0.91130520438568685</c:v>
                </c:pt>
                <c:pt idx="9236">
                  <c:v>-0.78414736343970315</c:v>
                </c:pt>
                <c:pt idx="9237">
                  <c:v>-0.65648694173565814</c:v>
                </c:pt>
                <c:pt idx="9238">
                  <c:v>-0.52841154142993185</c:v>
                </c:pt>
                <c:pt idx="9239">
                  <c:v>-0.40000965206480277</c:v>
                </c:pt>
                <c:pt idx="9240">
                  <c:v>-0.27136964671789604</c:v>
                </c:pt>
                <c:pt idx="9241">
                  <c:v>-0.14257951308888969</c:v>
                </c:pt>
                <c:pt idx="9242">
                  <c:v>-1.3727685551600571E-2</c:v>
                </c:pt>
                <c:pt idx="9243">
                  <c:v>0.11509691531553758</c:v>
                </c:pt>
                <c:pt idx="9244">
                  <c:v>0.24380584486193313</c:v>
                </c:pt>
                <c:pt idx="9245">
                  <c:v>0.37231119582667233</c:v>
                </c:pt>
                <c:pt idx="9246">
                  <c:v>0.50052463616323184</c:v>
                </c:pt>
                <c:pt idx="9247">
                  <c:v>0.62835819451555996</c:v>
                </c:pt>
                <c:pt idx="9248">
                  <c:v>0.75572359903843545</c:v>
                </c:pt>
                <c:pt idx="9249">
                  <c:v>0.88253304624361473</c:v>
                </c:pt>
                <c:pt idx="9250">
                  <c:v>1.0087030967907831</c:v>
                </c:pt>
                <c:pt idx="9251">
                  <c:v>1.1341445068502396</c:v>
                </c:pt>
                <c:pt idx="9252">
                  <c:v>1.2587709251354675</c:v>
                </c:pt>
                <c:pt idx="9253">
                  <c:v>1.3824988320997746</c:v>
                </c:pt>
                <c:pt idx="9254">
                  <c:v>1.5052454765607564</c:v>
                </c:pt>
                <c:pt idx="9255">
                  <c:v>1.6269252531499165</c:v>
                </c:pt>
                <c:pt idx="9256">
                  <c:v>1.7474528168714598</c:v>
                </c:pt>
                <c:pt idx="9257">
                  <c:v>1.8667446535752856</c:v>
                </c:pt>
                <c:pt idx="9258">
                  <c:v>1.9847194990781085</c:v>
                </c:pt>
                <c:pt idx="9259">
                  <c:v>2.1012986032120993</c:v>
                </c:pt>
                <c:pt idx="9260">
                  <c:v>2.2164047381648331</c:v>
                </c:pt>
                <c:pt idx="9261">
                  <c:v>2.3299586038857294</c:v>
                </c:pt>
                <c:pt idx="9262">
                  <c:v>2.4418819334286108</c:v>
                </c:pt>
                <c:pt idx="9263">
                  <c:v>2.5520990232083576</c:v>
                </c:pt>
                <c:pt idx="9264">
                  <c:v>2.660535980478818</c:v>
                </c:pt>
                <c:pt idx="9265">
                  <c:v>2.7671173266273703</c:v>
                </c:pt>
                <c:pt idx="9266">
                  <c:v>2.8717692482699264</c:v>
                </c:pt>
                <c:pt idx="9267">
                  <c:v>2.9744212164645467</c:v>
                </c:pt>
                <c:pt idx="9268">
                  <c:v>3.0750041590536177</c:v>
                </c:pt>
                <c:pt idx="9269">
                  <c:v>3.1734456806242388</c:v>
                </c:pt>
                <c:pt idx="9270">
                  <c:v>3.2696825312244786</c:v>
                </c:pt>
                <c:pt idx="9271">
                  <c:v>3.3636516143488597</c:v>
                </c:pt>
                <c:pt idx="9272">
                  <c:v>3.4552856885366552</c:v>
                </c:pt>
                <c:pt idx="9273">
                  <c:v>3.5445257839811997</c:v>
                </c:pt>
                <c:pt idx="9274">
                  <c:v>3.6313108818091853</c:v>
                </c:pt>
                <c:pt idx="9275">
                  <c:v>3.7155806958180513</c:v>
                </c:pt>
                <c:pt idx="9276">
                  <c:v>3.7972759464588028</c:v>
                </c:pt>
                <c:pt idx="9277">
                  <c:v>3.8763444756785677</c:v>
                </c:pt>
                <c:pt idx="9278">
                  <c:v>3.9527340618973539</c:v>
                </c:pt>
                <c:pt idx="9279">
                  <c:v>4.0263894109894265</c:v>
                </c:pt>
                <c:pt idx="9280">
                  <c:v>4.0972647480393549</c:v>
                </c:pt>
                <c:pt idx="9281">
                  <c:v>4.165312453871171</c:v>
                </c:pt>
                <c:pt idx="9282">
                  <c:v>4.2304844471935121</c:v>
                </c:pt>
                <c:pt idx="9283">
                  <c:v>4.2927394033071433</c:v>
                </c:pt>
                <c:pt idx="9284">
                  <c:v>4.3520343311210148</c:v>
                </c:pt>
                <c:pt idx="9285">
                  <c:v>4.4083286743422194</c:v>
                </c:pt>
                <c:pt idx="9286">
                  <c:v>4.4615836282654415</c:v>
                </c:pt>
                <c:pt idx="9287">
                  <c:v>4.5117646692882101</c:v>
                </c:pt>
                <c:pt idx="9288">
                  <c:v>4.5588385637038478</c:v>
                </c:pt>
                <c:pt idx="9289">
                  <c:v>4.6027732056857245</c:v>
                </c:pt>
                <c:pt idx="9290">
                  <c:v>4.6435412117592989</c:v>
                </c:pt>
                <c:pt idx="9291">
                  <c:v>4.6811169492033624</c:v>
                </c:pt>
                <c:pt idx="9292">
                  <c:v>4.7154752475472339</c:v>
                </c:pt>
                <c:pt idx="9293">
                  <c:v>4.7465913612820163</c:v>
                </c:pt>
                <c:pt idx="9294">
                  <c:v>4.7744433622644076</c:v>
                </c:pt>
                <c:pt idx="9295">
                  <c:v>4.7990174297630954</c:v>
                </c:pt>
                <c:pt idx="9296">
                  <c:v>4.8202958073337063</c:v>
                </c:pt>
                <c:pt idx="9297">
                  <c:v>4.8382639015037316</c:v>
                </c:pt>
                <c:pt idx="9298">
                  <c:v>4.8529109536183741</c:v>
                </c:pt>
                <c:pt idx="9299">
                  <c:v>4.8642304844662823</c:v>
                </c:pt>
                <c:pt idx="9300">
                  <c:v>4.8722122869272724</c:v>
                </c:pt>
                <c:pt idx="9301">
                  <c:v>4.8768534196652045</c:v>
                </c:pt>
                <c:pt idx="9302">
                  <c:v>4.8781523842473025</c:v>
                </c:pt>
                <c:pt idx="9303">
                  <c:v>4.8761112610442732</c:v>
                </c:pt>
                <c:pt idx="9304">
                  <c:v>4.8707289069124107</c:v>
                </c:pt>
                <c:pt idx="9305">
                  <c:v>4.8620120736055394</c:v>
                </c:pt>
                <c:pt idx="9306">
                  <c:v>4.8499685248834945</c:v>
                </c:pt>
                <c:pt idx="9307">
                  <c:v>4.8346066770049561</c:v>
                </c:pt>
                <c:pt idx="9308">
                  <c:v>4.8159355198735891</c:v>
                </c:pt>
                <c:pt idx="9309">
                  <c:v>4.7939730023908309</c:v>
                </c:pt>
                <c:pt idx="9310">
                  <c:v>4.7687342846828091</c:v>
                </c:pt>
                <c:pt idx="9311">
                  <c:v>4.7402353882359556</c:v>
                </c:pt>
                <c:pt idx="9312">
                  <c:v>4.7084958743387402</c:v>
                </c:pt>
                <c:pt idx="9313">
                  <c:v>4.6735393388072159</c:v>
                </c:pt>
                <c:pt idx="9314">
                  <c:v>4.6353926041691533</c:v>
                </c:pt>
                <c:pt idx="9315">
                  <c:v>4.5940822457179635</c:v>
                </c:pt>
                <c:pt idx="9316">
                  <c:v>4.5496377459203021</c:v>
                </c:pt>
                <c:pt idx="9317">
                  <c:v>4.5020918929466465</c:v>
                </c:pt>
                <c:pt idx="9318">
                  <c:v>4.4514774630365368</c:v>
                </c:pt>
                <c:pt idx="9319">
                  <c:v>4.3978293694448682</c:v>
                </c:pt>
                <c:pt idx="9320">
                  <c:v>4.3411837432091902</c:v>
                </c:pt>
                <c:pt idx="9321">
                  <c:v>4.2815827813368639</c:v>
                </c:pt>
                <c:pt idx="9322">
                  <c:v>4.2190660705094709</c:v>
                </c:pt>
                <c:pt idx="9323">
                  <c:v>4.1536767607259515</c:v>
                </c:pt>
                <c:pt idx="9324">
                  <c:v>4.0854646769400764</c:v>
                </c:pt>
                <c:pt idx="9325">
                  <c:v>4.0144739140449488</c:v>
                </c:pt>
                <c:pt idx="9326">
                  <c:v>3.9407544410514399</c:v>
                </c:pt>
                <c:pt idx="9327">
                  <c:v>3.8643609833104064</c:v>
                </c:pt>
                <c:pt idx="9328">
                  <c:v>3.7853449557522127</c:v>
                </c:pt>
                <c:pt idx="9329">
                  <c:v>3.7037595358377224</c:v>
                </c:pt>
                <c:pt idx="9330">
                  <c:v>3.6196600770112544</c:v>
                </c:pt>
                <c:pt idx="9331">
                  <c:v>3.5331080034928708</c:v>
                </c:pt>
                <c:pt idx="9332">
                  <c:v>3.444159652654216</c:v>
                </c:pt>
                <c:pt idx="9333">
                  <c:v>3.3528779982918859</c:v>
                </c:pt>
                <c:pt idx="9334">
                  <c:v>3.2593304272017991</c:v>
                </c:pt>
                <c:pt idx="9335">
                  <c:v>3.1635781015223259</c:v>
                </c:pt>
                <c:pt idx="9336">
                  <c:v>3.0656876609302124</c:v>
                </c:pt>
                <c:pt idx="9337">
                  <c:v>2.9657276928023784</c:v>
                </c:pt>
                <c:pt idx="9338">
                  <c:v>2.8637662960813075</c:v>
                </c:pt>
                <c:pt idx="9339">
                  <c:v>2.7598720114761992</c:v>
                </c:pt>
                <c:pt idx="9340">
                  <c:v>2.6541174480764389</c:v>
                </c:pt>
                <c:pt idx="9341">
                  <c:v>2.5465762858876571</c:v>
                </c:pt>
                <c:pt idx="9342">
                  <c:v>2.4373219077705435</c:v>
                </c:pt>
                <c:pt idx="9343">
                  <c:v>2.3264283455035741</c:v>
                </c:pt>
                <c:pt idx="9344">
                  <c:v>2.2139738791781114</c:v>
                </c:pt>
                <c:pt idx="9345">
                  <c:v>2.1000379783082375</c:v>
                </c:pt>
                <c:pt idx="9346">
                  <c:v>1.9846998485495704</c:v>
                </c:pt>
                <c:pt idx="9347">
                  <c:v>1.8680381713015695</c:v>
                </c:pt>
                <c:pt idx="9348">
                  <c:v>1.7501310193939634</c:v>
                </c:pt>
                <c:pt idx="9349">
                  <c:v>1.6310570302968244</c:v>
                </c:pt>
                <c:pt idx="9350">
                  <c:v>1.5108991676392016</c:v>
                </c:pt>
                <c:pt idx="9351">
                  <c:v>1.389741755470588</c:v>
                </c:pt>
                <c:pt idx="9352">
                  <c:v>1.2676679435541454</c:v>
                </c:pt>
                <c:pt idx="9353">
                  <c:v>1.1447582708862343</c:v>
                </c:pt>
                <c:pt idx="9354">
                  <c:v>1.0211001633024239</c:v>
                </c:pt>
                <c:pt idx="9355">
                  <c:v>0.89677830611311349</c:v>
                </c:pt>
                <c:pt idx="9356">
                  <c:v>0.77187733988532892</c:v>
                </c:pt>
                <c:pt idx="9357">
                  <c:v>0.64648278244868695</c:v>
                </c:pt>
                <c:pt idx="9358">
                  <c:v>0.52068027401537986</c:v>
                </c:pt>
                <c:pt idx="9359">
                  <c:v>0.39455633750952945</c:v>
                </c:pt>
                <c:pt idx="9360">
                  <c:v>0.26819737641679192</c:v>
                </c:pt>
                <c:pt idx="9361">
                  <c:v>0.14168940757359869</c:v>
                </c:pt>
                <c:pt idx="9362">
                  <c:v>1.5118894920633471E-2</c:v>
                </c:pt>
                <c:pt idx="9363">
                  <c:v>-0.11142720926609606</c:v>
                </c:pt>
                <c:pt idx="9364">
                  <c:v>-0.23786242481067138</c:v>
                </c:pt>
                <c:pt idx="9365">
                  <c:v>-0.3641008034060787</c:v>
                </c:pt>
                <c:pt idx="9366">
                  <c:v>-0.49005596475259078</c:v>
                </c:pt>
                <c:pt idx="9367">
                  <c:v>-0.61564188035404621</c:v>
                </c:pt>
                <c:pt idx="9368">
                  <c:v>-0.74077221066789545</c:v>
                </c:pt>
                <c:pt idx="9369">
                  <c:v>-0.86536107229127079</c:v>
                </c:pt>
                <c:pt idx="9370">
                  <c:v>-0.98932693210325306</c:v>
                </c:pt>
                <c:pt idx="9371">
                  <c:v>-1.1125824369922341</c:v>
                </c:pt>
                <c:pt idx="9372">
                  <c:v>-1.2350431092678553</c:v>
                </c:pt>
                <c:pt idx="9373">
                  <c:v>-1.3566272842525011</c:v>
                </c:pt>
                <c:pt idx="9374">
                  <c:v>-1.4772540453185199</c:v>
                </c:pt>
                <c:pt idx="9375">
                  <c:v>-1.5968395997685323</c:v>
                </c:pt>
                <c:pt idx="9376">
                  <c:v>-1.7153003918456822</c:v>
                </c:pt>
                <c:pt idx="9377">
                  <c:v>-1.8325546716786869</c:v>
                </c:pt>
                <c:pt idx="9378">
                  <c:v>-1.948522912898208</c:v>
                </c:pt>
                <c:pt idx="9379">
                  <c:v>-2.0631280752043519</c:v>
                </c:pt>
                <c:pt idx="9380">
                  <c:v>-2.1762946112507882</c:v>
                </c:pt>
                <c:pt idx="9381">
                  <c:v>-2.2879448706215673</c:v>
                </c:pt>
                <c:pt idx="9382">
                  <c:v>-2.3980022037718478</c:v>
                </c:pt>
                <c:pt idx="9383">
                  <c:v>-2.5063924909115882</c:v>
                </c:pt>
                <c:pt idx="9384">
                  <c:v>-2.6130433881402935</c:v>
                </c:pt>
                <c:pt idx="9385">
                  <c:v>-2.7178809294296964</c:v>
                </c:pt>
                <c:pt idx="9386">
                  <c:v>-2.8208327764387779</c:v>
                </c:pt>
                <c:pt idx="9387">
                  <c:v>-2.9218298364813808</c:v>
                </c:pt>
                <c:pt idx="9388">
                  <c:v>-3.0208044336559432</c:v>
                </c:pt>
                <c:pt idx="9389">
                  <c:v>-3.1176855276293494</c:v>
                </c:pt>
                <c:pt idx="9390">
                  <c:v>-3.2124111812128158</c:v>
                </c:pt>
                <c:pt idx="9391">
                  <c:v>-3.3049195672445237</c:v>
                </c:pt>
                <c:pt idx="9392">
                  <c:v>-3.3951446691230456</c:v>
                </c:pt>
                <c:pt idx="9393">
                  <c:v>-3.4830286963910639</c:v>
                </c:pt>
                <c:pt idx="9394">
                  <c:v>-3.5685117630292424</c:v>
                </c:pt>
                <c:pt idx="9395">
                  <c:v>-3.6515346682486141</c:v>
                </c:pt>
                <c:pt idx="9396">
                  <c:v>-3.7320391695706192</c:v>
                </c:pt>
                <c:pt idx="9397">
                  <c:v>-3.8099740968084705</c:v>
                </c:pt>
                <c:pt idx="9398">
                  <c:v>-3.8852881662265486</c:v>
                </c:pt>
                <c:pt idx="9399">
                  <c:v>-3.9579269707476836</c:v>
                </c:pt>
                <c:pt idx="9400">
                  <c:v>-4.0278455709796468</c:v>
                </c:pt>
                <c:pt idx="9401">
                  <c:v>-4.0949971310597171</c:v>
                </c:pt>
                <c:pt idx="9402">
                  <c:v>-4.159334300160979</c:v>
                </c:pt>
                <c:pt idx="9403">
                  <c:v>-4.2208164306065878</c:v>
                </c:pt>
                <c:pt idx="9404">
                  <c:v>-4.2794011543396628</c:v>
                </c:pt>
                <c:pt idx="9405">
                  <c:v>-4.3350484836136474</c:v>
                </c:pt>
                <c:pt idx="9406">
                  <c:v>-4.3877201273298114</c:v>
                </c:pt>
                <c:pt idx="9407">
                  <c:v>-4.4373820201481076</c:v>
                </c:pt>
                <c:pt idx="9408">
                  <c:v>-4.4840013309239222</c:v>
                </c:pt>
                <c:pt idx="9409">
                  <c:v>-4.5275463003843672</c:v>
                </c:pt>
                <c:pt idx="9410">
                  <c:v>-4.5679898353408719</c:v>
                </c:pt>
                <c:pt idx="9411">
                  <c:v>-4.6053065368798602</c:v>
                </c:pt>
                <c:pt idx="9412">
                  <c:v>-4.639471411698219</c:v>
                </c:pt>
                <c:pt idx="9413">
                  <c:v>-4.6704598347017194</c:v>
                </c:pt>
                <c:pt idx="9414">
                  <c:v>-4.6982499413452325</c:v>
                </c:pt>
                <c:pt idx="9415">
                  <c:v>-4.7228279176644534</c:v>
                </c:pt>
                <c:pt idx="9416">
                  <c:v>-4.7441759571853535</c:v>
                </c:pt>
                <c:pt idx="9417">
                  <c:v>-4.7622793596925224</c:v>
                </c:pt>
                <c:pt idx="9418">
                  <c:v>-4.7771272032073764</c:v>
                </c:pt>
                <c:pt idx="9419">
                  <c:v>-4.7887127887949239</c:v>
                </c:pt>
                <c:pt idx="9420">
                  <c:v>-4.7970256334411818</c:v>
                </c:pt>
                <c:pt idx="9421">
                  <c:v>-4.8020624640239156</c:v>
                </c:pt>
                <c:pt idx="9422">
                  <c:v>-4.8038213947579891</c:v>
                </c:pt>
                <c:pt idx="9423">
                  <c:v>-4.802304063469168</c:v>
                </c:pt>
                <c:pt idx="9424">
                  <c:v>-4.7975088296972919</c:v>
                </c:pt>
                <c:pt idx="9425">
                  <c:v>-4.789441893576293</c:v>
                </c:pt>
                <c:pt idx="9426">
                  <c:v>-4.7781104134572319</c:v>
                </c:pt>
                <c:pt idx="9427">
                  <c:v>-4.7635221469617628</c:v>
                </c:pt>
                <c:pt idx="9428">
                  <c:v>-4.7456853727345019</c:v>
                </c:pt>
                <c:pt idx="9429">
                  <c:v>-4.7246172764469359</c:v>
                </c:pt>
                <c:pt idx="9430">
                  <c:v>-4.7003322037199204</c:v>
                </c:pt>
                <c:pt idx="9431">
                  <c:v>-4.6728453109986061</c:v>
                </c:pt>
                <c:pt idx="9432">
                  <c:v>-4.6421752447765909</c:v>
                </c:pt>
                <c:pt idx="9433">
                  <c:v>-4.6083446371462493</c:v>
                </c:pt>
                <c:pt idx="9434">
                  <c:v>-4.5713792988493562</c:v>
                </c:pt>
                <c:pt idx="9435">
                  <c:v>-4.5313047462382308</c:v>
                </c:pt>
                <c:pt idx="9436">
                  <c:v>-4.4881493566307666</c:v>
                </c:pt>
                <c:pt idx="9437">
                  <c:v>-4.4419447678275308</c:v>
                </c:pt>
                <c:pt idx="9438">
                  <c:v>-4.3927225615019836</c:v>
                </c:pt>
                <c:pt idx="9439">
                  <c:v>-4.3405164132089853</c:v>
                </c:pt>
                <c:pt idx="9440">
                  <c:v>-4.2853611742509923</c:v>
                </c:pt>
                <c:pt idx="9441">
                  <c:v>-4.2272977209993465</c:v>
                </c:pt>
                <c:pt idx="9442">
                  <c:v>-4.1663642797676541</c:v>
                </c:pt>
                <c:pt idx="9443">
                  <c:v>-4.1026026016570487</c:v>
                </c:pt>
                <c:pt idx="9444">
                  <c:v>-4.0360610754283295</c:v>
                </c:pt>
                <c:pt idx="9445">
                  <c:v>-3.9667823237524402</c:v>
                </c:pt>
                <c:pt idx="9446">
                  <c:v>-3.8948148086850694</c:v>
                </c:pt>
                <c:pt idx="9447">
                  <c:v>-3.8202117152140733</c:v>
                </c:pt>
                <c:pt idx="9448">
                  <c:v>-3.7430228858520751</c:v>
                </c:pt>
                <c:pt idx="9449">
                  <c:v>-3.6632998949673392</c:v>
                </c:pt>
                <c:pt idx="9450">
                  <c:v>-3.5810964636419542</c:v>
                </c:pt>
                <c:pt idx="9451">
                  <c:v>-3.4964723558937942</c:v>
                </c:pt>
                <c:pt idx="9452">
                  <c:v>-3.4094822225048205</c:v>
                </c:pt>
                <c:pt idx="9453">
                  <c:v>-3.3201873257689156</c:v>
                </c:pt>
                <c:pt idx="9454">
                  <c:v>-3.2286533175609748</c:v>
                </c:pt>
                <c:pt idx="9455">
                  <c:v>-3.1349396031939332</c:v>
                </c:pt>
                <c:pt idx="9456">
                  <c:v>-3.039111045146516</c:v>
                </c:pt>
                <c:pt idx="9457">
                  <c:v>-2.9412344347733765</c:v>
                </c:pt>
                <c:pt idx="9458">
                  <c:v>-2.8413760577337666</c:v>
                </c:pt>
                <c:pt idx="9459">
                  <c:v>-2.7396026257699155</c:v>
                </c:pt>
                <c:pt idx="9460">
                  <c:v>-2.6359849049102517</c:v>
                </c:pt>
                <c:pt idx="9461">
                  <c:v>-2.5305947196059404</c:v>
                </c:pt>
                <c:pt idx="9462">
                  <c:v>-2.4235035862801251</c:v>
                </c:pt>
                <c:pt idx="9463">
                  <c:v>-2.3147836610092818</c:v>
                </c:pt>
                <c:pt idx="9464">
                  <c:v>-2.2045113405434407</c:v>
                </c:pt>
                <c:pt idx="9465">
                  <c:v>-2.09276420504716</c:v>
                </c:pt>
                <c:pt idx="9466">
                  <c:v>-1.9796195664531326</c:v>
                </c:pt>
                <c:pt idx="9467">
                  <c:v>-1.8651542097019118</c:v>
                </c:pt>
                <c:pt idx="9468">
                  <c:v>-1.7494443100671691</c:v>
                </c:pt>
                <c:pt idx="9469">
                  <c:v>-1.6325666080040087</c:v>
                </c:pt>
                <c:pt idx="9470">
                  <c:v>-1.5146021723047369</c:v>
                </c:pt>
                <c:pt idx="9471">
                  <c:v>-1.3956334359939593</c:v>
                </c:pt>
                <c:pt idx="9472">
                  <c:v>-1.2757416632511616</c:v>
                </c:pt>
                <c:pt idx="9473">
                  <c:v>-1.1550055145538791</c:v>
                </c:pt>
                <c:pt idx="9474">
                  <c:v>-1.0335105458997282</c:v>
                </c:pt>
                <c:pt idx="9475">
                  <c:v>-0.91133958305004525</c:v>
                </c:pt>
                <c:pt idx="9476">
                  <c:v>-0.78857541890883842</c:v>
                </c:pt>
                <c:pt idx="9477">
                  <c:v>-0.66530173711517004</c:v>
                </c:pt>
                <c:pt idx="9478">
                  <c:v>-0.54160235873673424</c:v>
                </c:pt>
                <c:pt idx="9479">
                  <c:v>-0.41756200415828471</c:v>
                </c:pt>
                <c:pt idx="9480">
                  <c:v>-0.29326529247549921</c:v>
                </c:pt>
                <c:pt idx="9481">
                  <c:v>-0.16879647581092716</c:v>
                </c:pt>
                <c:pt idx="9482">
                  <c:v>-4.4240274577019276E-2</c:v>
                </c:pt>
                <c:pt idx="9483">
                  <c:v>8.031807980326551E-2</c:v>
                </c:pt>
                <c:pt idx="9484">
                  <c:v>0.20479380386281187</c:v>
                </c:pt>
                <c:pt idx="9485">
                  <c:v>0.32910262041184646</c:v>
                </c:pt>
                <c:pt idx="9486">
                  <c:v>0.45315979325209182</c:v>
                </c:pt>
                <c:pt idx="9487">
                  <c:v>0.57688090957350646</c:v>
                </c:pt>
                <c:pt idx="9488">
                  <c:v>0.70018121572980696</c:v>
                </c:pt>
                <c:pt idx="9489">
                  <c:v>0.8229763830770872</c:v>
                </c:pt>
                <c:pt idx="9490">
                  <c:v>0.94518640079619576</c:v>
                </c:pt>
                <c:pt idx="9491">
                  <c:v>1.066725404329395</c:v>
                </c:pt>
                <c:pt idx="9492">
                  <c:v>1.1875103695314146</c:v>
                </c:pt>
                <c:pt idx="9493">
                  <c:v>1.3074610490315359</c:v>
                </c:pt>
                <c:pt idx="9494">
                  <c:v>1.4264979060726846</c:v>
                </c:pt>
                <c:pt idx="9495">
                  <c:v>1.5445384892282119</c:v>
                </c:pt>
                <c:pt idx="9496">
                  <c:v>1.6615005442811395</c:v>
                </c:pt>
                <c:pt idx="9497">
                  <c:v>1.7773035820747216</c:v>
                </c:pt>
                <c:pt idx="9498">
                  <c:v>1.8918692950691136</c:v>
                </c:pt>
                <c:pt idx="9499">
                  <c:v>2.0051218188871252</c:v>
                </c:pt>
                <c:pt idx="9500">
                  <c:v>2.1169867382135408</c:v>
                </c:pt>
                <c:pt idx="9501">
                  <c:v>2.2273874898263362</c:v>
                </c:pt>
                <c:pt idx="9502">
                  <c:v>2.3362484656305629</c:v>
                </c:pt>
                <c:pt idx="9503">
                  <c:v>2.4434965406759241</c:v>
                </c:pt>
                <c:pt idx="9504">
                  <c:v>2.5490603184659268</c:v>
                </c:pt>
                <c:pt idx="9505">
                  <c:v>2.6528667321562578</c:v>
                </c:pt>
                <c:pt idx="9506">
                  <c:v>2.7548442936283171</c:v>
                </c:pt>
                <c:pt idx="9507">
                  <c:v>2.8549247107575519</c:v>
                </c:pt>
                <c:pt idx="9508">
                  <c:v>2.9530410578874617</c:v>
                </c:pt>
                <c:pt idx="9509">
                  <c:v>3.0491229940017734</c:v>
                </c:pt>
                <c:pt idx="9510">
                  <c:v>3.1431092297326613</c:v>
                </c:pt>
                <c:pt idx="9511">
                  <c:v>3.2349385337209884</c:v>
                </c:pt>
                <c:pt idx="9512">
                  <c:v>3.3245454326722039</c:v>
                </c:pt>
                <c:pt idx="9513">
                  <c:v>3.411872626508659</c:v>
                </c:pt>
                <c:pt idx="9514">
                  <c:v>3.4968606662774819</c:v>
                </c:pt>
                <c:pt idx="9515">
                  <c:v>3.5794507346037965</c:v>
                </c:pt>
                <c:pt idx="9516">
                  <c:v>3.6595849184776408</c:v>
                </c:pt>
                <c:pt idx="9517">
                  <c:v>3.7372123229895173</c:v>
                </c:pt>
                <c:pt idx="9518">
                  <c:v>3.8122818852903571</c:v>
                </c:pt>
                <c:pt idx="9519">
                  <c:v>3.8847393646469612</c:v>
                </c:pt>
                <c:pt idx="9520">
                  <c:v>3.9545399333634363</c:v>
                </c:pt>
                <c:pt idx="9521">
                  <c:v>4.0216368125682029</c:v>
                </c:pt>
                <c:pt idx="9522">
                  <c:v>4.0859826537098041</c:v>
                </c:pt>
                <c:pt idx="9523">
                  <c:v>4.147536756708079</c:v>
                </c:pt>
                <c:pt idx="9524">
                  <c:v>4.206256646508062</c:v>
                </c:pt>
                <c:pt idx="9525">
                  <c:v>4.2621021739013329</c:v>
                </c:pt>
                <c:pt idx="9526">
                  <c:v>4.3150348320415057</c:v>
                </c:pt>
                <c:pt idx="9527">
                  <c:v>4.365020285779825</c:v>
                </c:pt>
                <c:pt idx="9528">
                  <c:v>4.412025380373036</c:v>
                </c:pt>
                <c:pt idx="9529">
                  <c:v>4.4560179794771511</c:v>
                </c:pt>
                <c:pt idx="9530">
                  <c:v>4.4969705597233709</c:v>
                </c:pt>
                <c:pt idx="9531">
                  <c:v>4.5348572393176978</c:v>
                </c:pt>
                <c:pt idx="9532">
                  <c:v>4.5696524898304727</c:v>
                </c:pt>
                <c:pt idx="9533">
                  <c:v>4.6013310992937795</c:v>
                </c:pt>
                <c:pt idx="9534">
                  <c:v>4.6298705650847811</c:v>
                </c:pt>
                <c:pt idx="9535">
                  <c:v>4.6552563845444714</c:v>
                </c:pt>
                <c:pt idx="9536">
                  <c:v>4.6774700125173823</c:v>
                </c:pt>
                <c:pt idx="9537">
                  <c:v>4.6964959607929222</c:v>
                </c:pt>
                <c:pt idx="9538">
                  <c:v>4.7123224707986084</c:v>
                </c:pt>
                <c:pt idx="9539">
                  <c:v>4.7249419591633339</c:v>
                </c:pt>
                <c:pt idx="9540">
                  <c:v>4.7343430113920206</c:v>
                </c:pt>
                <c:pt idx="9541">
                  <c:v>4.7405213766736107</c:v>
                </c:pt>
                <c:pt idx="9542">
                  <c:v>4.7434741462030292</c:v>
                </c:pt>
                <c:pt idx="9543">
                  <c:v>4.7432018903700222</c:v>
                </c:pt>
                <c:pt idx="9544">
                  <c:v>4.739701857815068</c:v>
                </c:pt>
                <c:pt idx="9545">
                  <c:v>4.7329790952990178</c:v>
                </c:pt>
                <c:pt idx="9546">
                  <c:v>4.7230395663516527</c:v>
                </c:pt>
                <c:pt idx="9547">
                  <c:v>4.7098897933857256</c:v>
                </c:pt>
                <c:pt idx="9548">
                  <c:v>4.6935367805440391</c:v>
                </c:pt>
                <c:pt idx="9549">
                  <c:v>4.6739964008311787</c:v>
                </c:pt>
                <c:pt idx="9550">
                  <c:v>4.6512816501959549</c:v>
                </c:pt>
                <c:pt idx="9551">
                  <c:v>4.6254062995974676</c:v>
                </c:pt>
                <c:pt idx="9552">
                  <c:v>4.5963875754503283</c:v>
                </c:pt>
                <c:pt idx="9553">
                  <c:v>4.5642466564251905</c:v>
                </c:pt>
                <c:pt idx="9554">
                  <c:v>4.5290078677773611</c:v>
                </c:pt>
                <c:pt idx="9555">
                  <c:v>4.4906952096127553</c:v>
                </c:pt>
                <c:pt idx="9556">
                  <c:v>4.4493355135733568</c:v>
                </c:pt>
                <c:pt idx="9557">
                  <c:v>4.4049588437091458</c:v>
                </c:pt>
                <c:pt idx="9558">
                  <c:v>4.3575951812465377</c:v>
                </c:pt>
                <c:pt idx="9559">
                  <c:v>4.3072765759969904</c:v>
                </c:pt>
                <c:pt idx="9560">
                  <c:v>4.2540362296443091</c:v>
                </c:pt>
                <c:pt idx="9561">
                  <c:v>4.1979133465066258</c:v>
                </c:pt>
                <c:pt idx="9562">
                  <c:v>4.138944459868668</c:v>
                </c:pt>
                <c:pt idx="9563">
                  <c:v>4.0771696083030671</c:v>
                </c:pt>
                <c:pt idx="9564">
                  <c:v>4.012635450034499</c:v>
                </c:pt>
                <c:pt idx="9565">
                  <c:v>3.9453828606962604</c:v>
                </c:pt>
                <c:pt idx="9566">
                  <c:v>3.8754585403245367</c:v>
                </c:pt>
                <c:pt idx="9567">
                  <c:v>3.8029138984370299</c:v>
                </c:pt>
                <c:pt idx="9568">
                  <c:v>3.7277969901675569</c:v>
                </c:pt>
                <c:pt idx="9569">
                  <c:v>3.6501575921478793</c:v>
                </c:pt>
                <c:pt idx="9570">
                  <c:v>3.5700476189248715</c:v>
                </c:pt>
                <c:pt idx="9571">
                  <c:v>3.4875250207477189</c:v>
                </c:pt>
                <c:pt idx="9572">
                  <c:v>3.4026426289669187</c:v>
                </c:pt>
                <c:pt idx="9573">
                  <c:v>3.3154598823562207</c:v>
                </c:pt>
                <c:pt idx="9574">
                  <c:v>3.2260406067586285</c:v>
                </c:pt>
                <c:pt idx="9575">
                  <c:v>3.1344423805208916</c:v>
                </c:pt>
                <c:pt idx="9576">
                  <c:v>3.0407282397990545</c:v>
                </c:pt>
                <c:pt idx="9577">
                  <c:v>2.9449631518440191</c:v>
                </c:pt>
                <c:pt idx="9578">
                  <c:v>2.8472115820030606</c:v>
                </c:pt>
                <c:pt idx="9579">
                  <c:v>2.7475384270667651</c:v>
                </c:pt>
                <c:pt idx="9580">
                  <c:v>2.6460126450345127</c:v>
                </c:pt>
                <c:pt idx="9581">
                  <c:v>2.5427042608067763</c:v>
                </c:pt>
                <c:pt idx="9582">
                  <c:v>2.4376830012813819</c:v>
                </c:pt>
                <c:pt idx="9583">
                  <c:v>2.3310192445721722</c:v>
                </c:pt>
                <c:pt idx="9584">
                  <c:v>2.2227876225556868</c:v>
                </c:pt>
                <c:pt idx="9585">
                  <c:v>2.1130639651257623</c:v>
                </c:pt>
                <c:pt idx="9586">
                  <c:v>2.0019238500477754</c:v>
                </c:pt>
                <c:pt idx="9587">
                  <c:v>1.8894423456830918</c:v>
                </c:pt>
                <c:pt idx="9588">
                  <c:v>1.7756939297838543</c:v>
                </c:pt>
                <c:pt idx="9589">
                  <c:v>1.6607536657926241</c:v>
                </c:pt>
                <c:pt idx="9590">
                  <c:v>1.5447009674309902</c:v>
                </c:pt>
                <c:pt idx="9591">
                  <c:v>1.4276166360074487</c:v>
                </c:pt>
                <c:pt idx="9592">
                  <c:v>1.3095803287318473</c:v>
                </c:pt>
                <c:pt idx="9593">
                  <c:v>1.190669125227827</c:v>
                </c:pt>
                <c:pt idx="9594">
                  <c:v>1.0709670281007919</c:v>
                </c:pt>
                <c:pt idx="9595">
                  <c:v>0.95055533850246254</c:v>
                </c:pt>
                <c:pt idx="9596">
                  <c:v>0.82951535480558358</c:v>
                </c:pt>
                <c:pt idx="9597">
                  <c:v>0.70792929746476407</c:v>
                </c:pt>
                <c:pt idx="9598">
                  <c:v>0.5858795569505344</c:v>
                </c:pt>
                <c:pt idx="9599">
                  <c:v>0.46344945684935157</c:v>
                </c:pt>
                <c:pt idx="9600">
                  <c:v>0.34072225443914544</c:v>
                </c:pt>
                <c:pt idx="9601">
                  <c:v>0.21778087615567815</c:v>
                </c:pt>
                <c:pt idx="9602">
                  <c:v>9.4708753974269991E-2</c:v>
                </c:pt>
                <c:pt idx="9603">
                  <c:v>-2.8410130784402684E-2</c:v>
                </c:pt>
                <c:pt idx="9604">
                  <c:v>-0.15149220536837812</c:v>
                </c:pt>
                <c:pt idx="9605">
                  <c:v>-0.27445436289942421</c:v>
                </c:pt>
                <c:pt idx="9606">
                  <c:v>-0.39721299610541105</c:v>
                </c:pt>
                <c:pt idx="9607">
                  <c:v>-0.51968477877232278</c:v>
                </c:pt>
                <c:pt idx="9608">
                  <c:v>-0.64178600061196511</c:v>
                </c:pt>
                <c:pt idx="9609">
                  <c:v>-0.76343333223044241</c:v>
                </c:pt>
                <c:pt idx="9610">
                  <c:v>-0.88454771712001834</c:v>
                </c:pt>
                <c:pt idx="9611">
                  <c:v>-1.0050441993034112</c:v>
                </c:pt>
                <c:pt idx="9612">
                  <c:v>-1.1248406167334812</c:v>
                </c:pt>
                <c:pt idx="9613">
                  <c:v>-1.2438575369439095</c:v>
                </c:pt>
                <c:pt idx="9614">
                  <c:v>-1.3620161902189647</c:v>
                </c:pt>
                <c:pt idx="9615">
                  <c:v>-1.4792348436815457</c:v>
                </c:pt>
                <c:pt idx="9616">
                  <c:v>-1.5954319125874208</c:v>
                </c:pt>
                <c:pt idx="9617">
                  <c:v>-1.7105275276318979</c:v>
                </c:pt>
                <c:pt idx="9618">
                  <c:v>-1.8244439510076482</c:v>
                </c:pt>
                <c:pt idx="9619">
                  <c:v>-1.9371058374935437</c:v>
                </c:pt>
                <c:pt idx="9620">
                  <c:v>-2.0484392399421987</c:v>
                </c:pt>
                <c:pt idx="9621">
                  <c:v>-2.15836801194301</c:v>
                </c:pt>
                <c:pt idx="9622">
                  <c:v>-2.2668169105330112</c:v>
                </c:pt>
                <c:pt idx="9623">
                  <c:v>-2.3737131239357709</c:v>
                </c:pt>
                <c:pt idx="9624">
                  <c:v>-2.4789855166370414</c:v>
                </c:pt>
                <c:pt idx="9625">
                  <c:v>-2.5825612303950658</c:v>
                </c:pt>
                <c:pt idx="9626">
                  <c:v>-2.6843689331712035</c:v>
                </c:pt>
                <c:pt idx="9627">
                  <c:v>-2.7843404363005919</c:v>
                </c:pt>
                <c:pt idx="9628">
                  <c:v>-2.8824088649144084</c:v>
                </c:pt>
                <c:pt idx="9629">
                  <c:v>-2.9785038761053984</c:v>
                </c:pt>
                <c:pt idx="9630">
                  <c:v>-3.0725641259752621</c:v>
                </c:pt>
                <c:pt idx="9631">
                  <c:v>-3.1645282760790039</c:v>
                </c:pt>
                <c:pt idx="9632">
                  <c:v>-3.2543306936107377</c:v>
                </c:pt>
                <c:pt idx="9633">
                  <c:v>-3.3419138667307919</c:v>
                </c:pt>
                <c:pt idx="9634">
                  <c:v>-3.4272180826933911</c:v>
                </c:pt>
                <c:pt idx="9635">
                  <c:v>-3.510184208564354</c:v>
                </c:pt>
                <c:pt idx="9636">
                  <c:v>-3.5907539643171447</c:v>
                </c:pt>
                <c:pt idx="9637">
                  <c:v>-3.6688760369217257</c:v>
                </c:pt>
                <c:pt idx="9638">
                  <c:v>-3.7444988947014326</c:v>
                </c:pt>
                <c:pt idx="9639">
                  <c:v>-3.817567777829133</c:v>
                </c:pt>
                <c:pt idx="9640">
                  <c:v>-3.8880372897322939</c:v>
                </c:pt>
                <c:pt idx="9641">
                  <c:v>-3.9558600334062457</c:v>
                </c:pt>
                <c:pt idx="9642">
                  <c:v>-4.0209879934783608</c:v>
                </c:pt>
                <c:pt idx="9643">
                  <c:v>-4.0833797549693314</c:v>
                </c:pt>
                <c:pt idx="9644">
                  <c:v>-4.1429920804980531</c:v>
                </c:pt>
                <c:pt idx="9645">
                  <c:v>-4.1997840117946579</c:v>
                </c:pt>
                <c:pt idx="9646">
                  <c:v>-4.2537161869472833</c:v>
                </c:pt>
                <c:pt idx="9647">
                  <c:v>-4.3047533705083714</c:v>
                </c:pt>
                <c:pt idx="9648">
                  <c:v>-4.3528614630114939</c:v>
                </c:pt>
                <c:pt idx="9649">
                  <c:v>-4.3980073398120858</c:v>
                </c:pt>
                <c:pt idx="9650">
                  <c:v>-4.4401624465471672</c:v>
                </c:pt>
                <c:pt idx="9651">
                  <c:v>-4.4792998286550141</c:v>
                </c:pt>
                <c:pt idx="9652">
                  <c:v>-4.5153928441202273</c:v>
                </c:pt>
                <c:pt idx="9653">
                  <c:v>-4.5484151275611167</c:v>
                </c:pt>
                <c:pt idx="9654">
                  <c:v>-4.578342984136774</c:v>
                </c:pt>
                <c:pt idx="9655">
                  <c:v>-4.6051606812222774</c:v>
                </c:pt>
                <c:pt idx="9656">
                  <c:v>-4.628848407036684</c:v>
                </c:pt>
                <c:pt idx="9657">
                  <c:v>-4.6493893712035295</c:v>
                </c:pt>
                <c:pt idx="9658">
                  <c:v>-4.6667704785931488</c:v>
                </c:pt>
                <c:pt idx="9659">
                  <c:v>-4.6809827760637672</c:v>
                </c:pt>
                <c:pt idx="9660">
                  <c:v>-4.6920134473419886</c:v>
                </c:pt>
                <c:pt idx="9661">
                  <c:v>-4.6998568090632338</c:v>
                </c:pt>
                <c:pt idx="9662">
                  <c:v>-4.7045084903518966</c:v>
                </c:pt>
                <c:pt idx="9663">
                  <c:v>-4.705967571292998</c:v>
                </c:pt>
                <c:pt idx="9664">
                  <c:v>-4.7042297832943216</c:v>
                </c:pt>
                <c:pt idx="9665">
                  <c:v>-4.6992986302845861</c:v>
                </c:pt>
                <c:pt idx="9666">
                  <c:v>-4.6911785087117135</c:v>
                </c:pt>
                <c:pt idx="9667">
                  <c:v>-4.6798743510265659</c:v>
                </c:pt>
                <c:pt idx="9668">
                  <c:v>-4.6653915499184544</c:v>
                </c:pt>
                <c:pt idx="9669">
                  <c:v>-4.647744346852865</c:v>
                </c:pt>
                <c:pt idx="9670">
                  <c:v>-4.6269440875763346</c:v>
                </c:pt>
                <c:pt idx="9671">
                  <c:v>-4.6030028756198584</c:v>
                </c:pt>
                <c:pt idx="9672">
                  <c:v>-4.5759362541954856</c:v>
                </c:pt>
                <c:pt idx="9673">
                  <c:v>-4.5457637044607475</c:v>
                </c:pt>
                <c:pt idx="9674">
                  <c:v>-4.5125078413223472</c:v>
                </c:pt>
                <c:pt idx="9675">
                  <c:v>-4.4761909431875155</c:v>
                </c:pt>
                <c:pt idx="9676">
                  <c:v>-4.4368381101433023</c:v>
                </c:pt>
                <c:pt idx="9677">
                  <c:v>-4.3944776663299976</c:v>
                </c:pt>
                <c:pt idx="9678">
                  <c:v>-4.3491378462171255</c:v>
                </c:pt>
                <c:pt idx="9679">
                  <c:v>-4.3008489475244094</c:v>
                </c:pt>
                <c:pt idx="9680">
                  <c:v>-4.2496424160250994</c:v>
                </c:pt>
                <c:pt idx="9681">
                  <c:v>-4.1955556978260367</c:v>
                </c:pt>
                <c:pt idx="9682">
                  <c:v>-4.1386235672190219</c:v>
                </c:pt>
                <c:pt idx="9683">
                  <c:v>-4.0788843045207877</c:v>
                </c:pt>
                <c:pt idx="9684">
                  <c:v>-4.0163828119540659</c:v>
                </c:pt>
                <c:pt idx="9685">
                  <c:v>-3.9511582129181608</c:v>
                </c:pt>
                <c:pt idx="9686">
                  <c:v>-3.8832554604927298</c:v>
                </c:pt>
                <c:pt idx="9687">
                  <c:v>-3.8127242240205095</c:v>
                </c:pt>
                <c:pt idx="9688">
                  <c:v>-3.7396108267388386</c:v>
                </c:pt>
                <c:pt idx="9689">
                  <c:v>-3.663963323150472</c:v>
                </c:pt>
                <c:pt idx="9690">
                  <c:v>-3.5858319169200294</c:v>
                </c:pt>
                <c:pt idx="9691">
                  <c:v>-3.5052728601298457</c:v>
                </c:pt>
                <c:pt idx="9692">
                  <c:v>-3.4223373001356188</c:v>
                </c:pt>
                <c:pt idx="9693">
                  <c:v>-3.337083007331541</c:v>
                </c:pt>
                <c:pt idx="9694">
                  <c:v>-3.2495721562252839</c:v>
                </c:pt>
                <c:pt idx="9695">
                  <c:v>-3.1598606922855663</c:v>
                </c:pt>
                <c:pt idx="9696">
                  <c:v>-3.068010038643838</c:v>
                </c:pt>
                <c:pt idx="9697">
                  <c:v>-2.9740835707578657</c:v>
                </c:pt>
                <c:pt idx="9698">
                  <c:v>-2.8781441847722729</c:v>
                </c:pt>
                <c:pt idx="9699">
                  <c:v>-2.7802552322032756</c:v>
                </c:pt>
                <c:pt idx="9700">
                  <c:v>-2.680484151021262</c:v>
                </c:pt>
                <c:pt idx="9701">
                  <c:v>-2.5788994726370964</c:v>
                </c:pt>
                <c:pt idx="9702">
                  <c:v>-2.4755694582681378</c:v>
                </c:pt>
                <c:pt idx="9703">
                  <c:v>-2.3705630494025507</c:v>
                </c:pt>
                <c:pt idx="9704">
                  <c:v>-2.2639534715651397</c:v>
                </c:pt>
                <c:pt idx="9705">
                  <c:v>-2.1558151797640766</c:v>
                </c:pt>
                <c:pt idx="9706">
                  <c:v>-2.0462224095096611</c:v>
                </c:pt>
                <c:pt idx="9707">
                  <c:v>-1.9352489206740295</c:v>
                </c:pt>
                <c:pt idx="9708">
                  <c:v>-1.8229679173913349</c:v>
                </c:pt>
                <c:pt idx="9709">
                  <c:v>-1.7094532254315766</c:v>
                </c:pt>
                <c:pt idx="9710">
                  <c:v>-1.5947830578324327</c:v>
                </c:pt>
                <c:pt idx="9711">
                  <c:v>-1.4790370532167059</c:v>
                </c:pt>
                <c:pt idx="9712">
                  <c:v>-1.3622937450834995</c:v>
                </c:pt>
                <c:pt idx="9713">
                  <c:v>-1.2446291292627458</c:v>
                </c:pt>
                <c:pt idx="9714">
                  <c:v>-1.1261261653904475</c:v>
                </c:pt>
                <c:pt idx="9715">
                  <c:v>-1.0068651533441904</c:v>
                </c:pt>
                <c:pt idx="9716">
                  <c:v>-0.88692643275265159</c:v>
                </c:pt>
                <c:pt idx="9717">
                  <c:v>-0.76639130865352878</c:v>
                </c:pt>
                <c:pt idx="9718">
                  <c:v>-0.64534130018711711</c:v>
                </c:pt>
                <c:pt idx="9719">
                  <c:v>-0.52385890441701011</c:v>
                </c:pt>
                <c:pt idx="9720">
                  <c:v>-0.40202659758705267</c:v>
                </c:pt>
                <c:pt idx="9721">
                  <c:v>-0.27992657122984854</c:v>
                </c:pt>
                <c:pt idx="9722">
                  <c:v>-0.1576415691496707</c:v>
                </c:pt>
                <c:pt idx="9723">
                  <c:v>-3.5254931789468376E-2</c:v>
                </c:pt>
                <c:pt idx="9724">
                  <c:v>8.7150361164083048E-2</c:v>
                </c:pt>
                <c:pt idx="9725">
                  <c:v>0.20949174760721295</c:v>
                </c:pt>
                <c:pt idx="9726">
                  <c:v>0.33168611631587253</c:v>
                </c:pt>
                <c:pt idx="9727">
                  <c:v>0.45365058800394559</c:v>
                </c:pt>
                <c:pt idx="9728">
                  <c:v>0.57530184983994459</c:v>
                </c:pt>
                <c:pt idx="9729">
                  <c:v>0.69655692010801706</c:v>
                </c:pt>
                <c:pt idx="9730">
                  <c:v>0.81733703993439299</c:v>
                </c:pt>
                <c:pt idx="9731">
                  <c:v>0.93755750071088595</c:v>
                </c:pt>
                <c:pt idx="9732">
                  <c:v>1.0571363373163456</c:v>
                </c:pt>
                <c:pt idx="9733">
                  <c:v>1.1759942636332379</c:v>
                </c:pt>
                <c:pt idx="9734">
                  <c:v>1.2940526056269885</c:v>
                </c:pt>
                <c:pt idx="9735">
                  <c:v>1.4112296753874338</c:v>
                </c:pt>
                <c:pt idx="9736">
                  <c:v>1.5274438824200276</c:v>
                </c:pt>
                <c:pt idx="9737">
                  <c:v>1.642615300993725</c:v>
                </c:pt>
                <c:pt idx="9738">
                  <c:v>1.756666086283005</c:v>
                </c:pt>
                <c:pt idx="9739">
                  <c:v>1.8695207355854191</c:v>
                </c:pt>
                <c:pt idx="9740">
                  <c:v>1.9811050939804784</c:v>
                </c:pt>
                <c:pt idx="9741">
                  <c:v>2.0913427572078889</c:v>
                </c:pt>
                <c:pt idx="9742">
                  <c:v>2.200158174636301</c:v>
                </c:pt>
                <c:pt idx="9743">
                  <c:v>2.3074781773031234</c:v>
                </c:pt>
                <c:pt idx="9744">
                  <c:v>2.4132312233335607</c:v>
                </c:pt>
                <c:pt idx="9745">
                  <c:v>2.5173439993364926</c:v>
                </c:pt>
                <c:pt idx="9746">
                  <c:v>2.6197446697625142</c:v>
                </c:pt>
                <c:pt idx="9747">
                  <c:v>2.7203644945434515</c:v>
                </c:pt>
                <c:pt idx="9748">
                  <c:v>2.8191360000244798</c:v>
                </c:pt>
                <c:pt idx="9749">
                  <c:v>2.9159881976798996</c:v>
                </c:pt>
                <c:pt idx="9750">
                  <c:v>3.0108590517512459</c:v>
                </c:pt>
                <c:pt idx="9751">
                  <c:v>3.10368648632116</c:v>
                </c:pt>
                <c:pt idx="9752">
                  <c:v>3.1944040861683916</c:v>
                </c:pt>
                <c:pt idx="9753">
                  <c:v>3.2829535128016962</c:v>
                </c:pt>
                <c:pt idx="9754">
                  <c:v>3.3692741833324971</c:v>
                </c:pt>
                <c:pt idx="9755">
                  <c:v>3.4533060519744452</c:v>
                </c:pt>
                <c:pt idx="9756">
                  <c:v>3.5349898839575649</c:v>
                </c:pt>
                <c:pt idx="9757">
                  <c:v>3.6142733704706242</c:v>
                </c:pt>
                <c:pt idx="9758">
                  <c:v>3.6911039439068554</c:v>
                </c:pt>
                <c:pt idx="9759">
                  <c:v>3.7654257692824031</c:v>
                </c:pt>
                <c:pt idx="9760">
                  <c:v>3.8371923365971687</c:v>
                </c:pt>
                <c:pt idx="9761">
                  <c:v>3.9063550981361881</c:v>
                </c:pt>
                <c:pt idx="9762">
                  <c:v>3.97286485155339</c:v>
                </c:pt>
                <c:pt idx="9763">
                  <c:v>4.0366789596830017</c:v>
                </c:pt>
                <c:pt idx="9764">
                  <c:v>4.0977529288242094</c:v>
                </c:pt>
                <c:pt idx="9765">
                  <c:v>4.1560445113626185</c:v>
                </c:pt>
                <c:pt idx="9766">
                  <c:v>4.2115130241533274</c:v>
                </c:pt>
                <c:pt idx="9767">
                  <c:v>4.2641218797900136</c:v>
                </c:pt>
                <c:pt idx="9768">
                  <c:v>4.313835597310451</c:v>
                </c:pt>
                <c:pt idx="9769">
                  <c:v>4.3606196422504588</c:v>
                </c:pt>
                <c:pt idx="9770">
                  <c:v>4.4044440233404538</c:v>
                </c:pt>
                <c:pt idx="9771">
                  <c:v>4.4452803232845097</c:v>
                </c:pt>
                <c:pt idx="9772">
                  <c:v>4.4831004127860679</c:v>
                </c:pt>
                <c:pt idx="9773">
                  <c:v>4.5178764159364411</c:v>
                </c:pt>
                <c:pt idx="9774">
                  <c:v>4.5495831054419504</c:v>
                </c:pt>
                <c:pt idx="9775">
                  <c:v>4.5782031956373297</c:v>
                </c:pt>
                <c:pt idx="9776">
                  <c:v>4.603715302468637</c:v>
                </c:pt>
                <c:pt idx="9777">
                  <c:v>4.6261010454244378</c:v>
                </c:pt>
                <c:pt idx="9778">
                  <c:v>4.6453457227629782</c:v>
                </c:pt>
                <c:pt idx="9779">
                  <c:v>4.6614387596517854</c:v>
                </c:pt>
                <c:pt idx="9780">
                  <c:v>4.6743657044582978</c:v>
                </c:pt>
                <c:pt idx="9781">
                  <c:v>4.6841192262114859</c:v>
                </c:pt>
                <c:pt idx="9782">
                  <c:v>4.690693295612637</c:v>
                </c:pt>
                <c:pt idx="9783">
                  <c:v>4.6940853249459815</c:v>
                </c:pt>
                <c:pt idx="9784">
                  <c:v>4.6942893698869259</c:v>
                </c:pt>
                <c:pt idx="9785">
                  <c:v>4.691307252152054</c:v>
                </c:pt>
                <c:pt idx="9786">
                  <c:v>4.6851416809538744</c:v>
                </c:pt>
                <c:pt idx="9787">
                  <c:v>4.6757958979442646</c:v>
                </c:pt>
                <c:pt idx="9788">
                  <c:v>4.663273602911798</c:v>
                </c:pt>
                <c:pt idx="9789">
                  <c:v>4.6475873437820248</c:v>
                </c:pt>
                <c:pt idx="9790">
                  <c:v>4.6287467735843792</c:v>
                </c:pt>
                <c:pt idx="9791">
                  <c:v>4.6067623054159519</c:v>
                </c:pt>
                <c:pt idx="9792">
                  <c:v>4.5816477957954307</c:v>
                </c:pt>
                <c:pt idx="9793">
                  <c:v>4.5534210443805145</c:v>
                </c:pt>
                <c:pt idx="9794">
                  <c:v>4.5221029912192643</c:v>
                </c:pt>
                <c:pt idx="9795">
                  <c:v>4.4877142479421233</c:v>
                </c:pt>
                <c:pt idx="9796">
                  <c:v>4.4502782573740856</c:v>
                </c:pt>
                <c:pt idx="9797">
                  <c:v>4.4098216973316653</c:v>
                </c:pt>
                <c:pt idx="9798">
                  <c:v>4.366371168311959</c:v>
                </c:pt>
                <c:pt idx="9799">
                  <c:v>4.3199553478151644</c:v>
                </c:pt>
                <c:pt idx="9800">
                  <c:v>4.2706040765364026</c:v>
                </c:pt>
                <c:pt idx="9801">
                  <c:v>4.2183532120203528</c:v>
                </c:pt>
                <c:pt idx="9802">
                  <c:v>4.1632359578719527</c:v>
                </c:pt>
                <c:pt idx="9803">
                  <c:v>4.1052890429393027</c:v>
                </c:pt>
                <c:pt idx="9804">
                  <c:v>4.0445558385200071</c:v>
                </c:pt>
                <c:pt idx="9805">
                  <c:v>3.98107395893858</c:v>
                </c:pt>
                <c:pt idx="9806">
                  <c:v>3.914886871337119</c:v>
                </c:pt>
                <c:pt idx="9807">
                  <c:v>3.8460427835240005</c:v>
                </c:pt>
                <c:pt idx="9808">
                  <c:v>3.7745865828496137</c:v>
                </c:pt>
                <c:pt idx="9809">
                  <c:v>3.7005649147981479</c:v>
                </c:pt>
                <c:pt idx="9810">
                  <c:v>3.6240266020810679</c:v>
                </c:pt>
                <c:pt idx="9811">
                  <c:v>3.545026545064959</c:v>
                </c:pt>
                <c:pt idx="9812">
                  <c:v>3.4636145697729779</c:v>
                </c:pt>
                <c:pt idx="9813">
                  <c:v>3.3798471567688471</c:v>
                </c:pt>
                <c:pt idx="9814">
                  <c:v>3.2937852233228311</c:v>
                </c:pt>
                <c:pt idx="9815">
                  <c:v>3.2054834913210146</c:v>
                </c:pt>
                <c:pt idx="9816">
                  <c:v>3.1150021949993572</c:v>
                </c:pt>
                <c:pt idx="9817">
                  <c:v>3.0224035566086527</c:v>
                </c:pt>
                <c:pt idx="9818">
                  <c:v>2.9277493557451018</c:v>
                </c:pt>
                <c:pt idx="9819">
                  <c:v>2.831101864972732</c:v>
                </c:pt>
                <c:pt idx="9820">
                  <c:v>2.7325274818104743</c:v>
                </c:pt>
                <c:pt idx="9821">
                  <c:v>2.6320937365890025</c:v>
                </c:pt>
                <c:pt idx="9822">
                  <c:v>2.5298679296532125</c:v>
                </c:pt>
                <c:pt idx="9823">
                  <c:v>2.4259180826267661</c:v>
                </c:pt>
                <c:pt idx="9824">
                  <c:v>2.3203165429432859</c:v>
                </c:pt>
                <c:pt idx="9825">
                  <c:v>2.2131369300209673</c:v>
                </c:pt>
                <c:pt idx="9826">
                  <c:v>2.104452686972393</c:v>
                </c:pt>
                <c:pt idx="9827">
                  <c:v>1.9943368251177611</c:v>
                </c:pt>
                <c:pt idx="9828">
                  <c:v>1.8828618444996132</c:v>
                </c:pt>
                <c:pt idx="9829">
                  <c:v>1.7701009118332325</c:v>
                </c:pt>
                <c:pt idx="9830">
                  <c:v>1.6561316266749242</c:v>
                </c:pt>
                <c:pt idx="9831">
                  <c:v>1.5410330602370035</c:v>
                </c:pt>
                <c:pt idx="9832">
                  <c:v>1.4248832251358088</c:v>
                </c:pt>
                <c:pt idx="9833">
                  <c:v>1.3077576432627886</c:v>
                </c:pt>
                <c:pt idx="9834">
                  <c:v>1.189738847635581</c:v>
                </c:pt>
                <c:pt idx="9835">
                  <c:v>1.0709067591680843</c:v>
                </c:pt>
                <c:pt idx="9836">
                  <c:v>0.95134138647336752</c:v>
                </c:pt>
                <c:pt idx="9837">
                  <c:v>0.83112375177312048</c:v>
                </c:pt>
                <c:pt idx="9838">
                  <c:v>0.71033513980122664</c:v>
                </c:pt>
                <c:pt idx="9839">
                  <c:v>0.58905786179253483</c:v>
                </c:pt>
                <c:pt idx="9840">
                  <c:v>0.46737425686552969</c:v>
                </c:pt>
                <c:pt idx="9841">
                  <c:v>0.34536642821500296</c:v>
                </c:pt>
                <c:pt idx="9842">
                  <c:v>0.2231170801361739</c:v>
                </c:pt>
                <c:pt idx="9843">
                  <c:v>0.10070956239143035</c:v>
                </c:pt>
                <c:pt idx="9844">
                  <c:v>-2.1773087227148376E-2</c:v>
                </c:pt>
                <c:pt idx="9845">
                  <c:v>-0.14424819980946596</c:v>
                </c:pt>
                <c:pt idx="9846">
                  <c:v>-0.26663250875081485</c:v>
                </c:pt>
                <c:pt idx="9847">
                  <c:v>-0.38884293097852363</c:v>
                </c:pt>
                <c:pt idx="9848">
                  <c:v>-0.51079590167901534</c:v>
                </c:pt>
                <c:pt idx="9849">
                  <c:v>-0.63240813921039707</c:v>
                </c:pt>
                <c:pt idx="9850">
                  <c:v>-0.75360053712169195</c:v>
                </c:pt>
                <c:pt idx="9851">
                  <c:v>-0.87428799191020701</c:v>
                </c:pt>
                <c:pt idx="9852">
                  <c:v>-0.99438809661720695</c:v>
                </c:pt>
                <c:pt idx="9853">
                  <c:v>-1.1138210767594006</c:v>
                </c:pt>
                <c:pt idx="9854">
                  <c:v>-1.2325077238624085</c:v>
                </c:pt>
                <c:pt idx="9855">
                  <c:v>-1.3503657699963436</c:v>
                </c:pt>
                <c:pt idx="9856">
                  <c:v>-1.4673129995998695</c:v>
                </c:pt>
                <c:pt idx="9857">
                  <c:v>-1.5832688173994454</c:v>
                </c:pt>
                <c:pt idx="9858">
                  <c:v>-1.698154665160962</c:v>
                </c:pt>
                <c:pt idx="9859">
                  <c:v>-1.8118942835537368</c:v>
                </c:pt>
                <c:pt idx="9860">
                  <c:v>-1.9244127184933193</c:v>
                </c:pt>
                <c:pt idx="9861">
                  <c:v>-2.0356327247396075</c:v>
                </c:pt>
                <c:pt idx="9862">
                  <c:v>-2.1454778696208798</c:v>
                </c:pt>
                <c:pt idx="9863">
                  <c:v>-2.253874061864177</c:v>
                </c:pt>
                <c:pt idx="9864">
                  <c:v>-2.3607487978388049</c:v>
                </c:pt>
                <c:pt idx="9865">
                  <c:v>-2.4660277638102417</c:v>
                </c:pt>
                <c:pt idx="9866">
                  <c:v>-2.5696380861887902</c:v>
                </c:pt>
                <c:pt idx="9867">
                  <c:v>-2.6715099500919197</c:v>
                </c:pt>
                <c:pt idx="9868">
                  <c:v>-2.7715747712298811</c:v>
                </c:pt>
                <c:pt idx="9869">
                  <c:v>-2.8697604156056844</c:v>
                </c:pt>
                <c:pt idx="9870">
                  <c:v>-2.9660036681661346</c:v>
                </c:pt>
                <c:pt idx="9871">
                  <c:v>-3.0602412409177178</c:v>
                </c:pt>
                <c:pt idx="9872">
                  <c:v>-3.1524054748511121</c:v>
                </c:pt>
                <c:pt idx="9873">
                  <c:v>-3.2424367570705708</c:v>
                </c:pt>
                <c:pt idx="9874">
                  <c:v>-3.3302732007886116</c:v>
                </c:pt>
                <c:pt idx="9875">
                  <c:v>-3.4158534279715593</c:v>
                </c:pt>
                <c:pt idx="9876">
                  <c:v>-3.4991168444236997</c:v>
                </c:pt>
                <c:pt idx="9877">
                  <c:v>-3.5800097559222368</c:v>
                </c:pt>
                <c:pt idx="9878">
                  <c:v>-3.6584781846770085</c:v>
                </c:pt>
                <c:pt idx="9879">
                  <c:v>-3.7344648619835428</c:v>
                </c:pt>
                <c:pt idx="9880">
                  <c:v>-3.8079218218382107</c:v>
                </c:pt>
                <c:pt idx="9881">
                  <c:v>-3.8787990395117711</c:v>
                </c:pt>
                <c:pt idx="9882">
                  <c:v>-3.9470458159228445</c:v>
                </c:pt>
                <c:pt idx="9883">
                  <c:v>-4.0126179987551183</c:v>
                </c:pt>
                <c:pt idx="9884">
                  <c:v>-4.0754695620626471</c:v>
                </c:pt>
                <c:pt idx="9885">
                  <c:v>-4.1355567102259778</c:v>
                </c:pt>
                <c:pt idx="9886">
                  <c:v>-4.1928371976822483</c:v>
                </c:pt>
                <c:pt idx="9887">
                  <c:v>-4.2472728615530455</c:v>
                </c:pt>
                <c:pt idx="9888">
                  <c:v>-4.298826633718952</c:v>
                </c:pt>
                <c:pt idx="9889">
                  <c:v>-4.3474623822514271</c:v>
                </c:pt>
                <c:pt idx="9890">
                  <c:v>-4.3931485094955285</c:v>
                </c:pt>
                <c:pt idx="9891">
                  <c:v>-4.435854984241594</c:v>
                </c:pt>
                <c:pt idx="9892">
                  <c:v>-4.4755520571492786</c:v>
                </c:pt>
                <c:pt idx="9893">
                  <c:v>-4.5122102275385103</c:v>
                </c:pt>
                <c:pt idx="9894">
                  <c:v>-4.5458026400222948</c:v>
                </c:pt>
                <c:pt idx="9895">
                  <c:v>-4.5763103789275865</c:v>
                </c:pt>
                <c:pt idx="9896">
                  <c:v>-4.6037104296864131</c:v>
                </c:pt>
                <c:pt idx="9897">
                  <c:v>-4.6279827821745343</c:v>
                </c:pt>
                <c:pt idx="9898">
                  <c:v>-4.6491111073445364</c:v>
                </c:pt>
                <c:pt idx="9899">
                  <c:v>-4.6670832067681944</c:v>
                </c:pt>
                <c:pt idx="9900">
                  <c:v>-4.6818830103257314</c:v>
                </c:pt>
                <c:pt idx="9901">
                  <c:v>-4.6935015750606688</c:v>
                </c:pt>
                <c:pt idx="9902">
                  <c:v>-4.7019312675772236</c:v>
                </c:pt>
                <c:pt idx="9903">
                  <c:v>-4.7071679053298325</c:v>
                </c:pt>
                <c:pt idx="9904">
                  <c:v>-4.7092039598011475</c:v>
                </c:pt>
                <c:pt idx="9905">
                  <c:v>-4.7080396805118179</c:v>
                </c:pt>
                <c:pt idx="9906">
                  <c:v>-4.7036762178235847</c:v>
                </c:pt>
                <c:pt idx="9907">
                  <c:v>-4.6961152692186845</c:v>
                </c:pt>
                <c:pt idx="9908">
                  <c:v>-4.6853590063194108</c:v>
                </c:pt>
                <c:pt idx="9909">
                  <c:v>-4.6714184661959965</c:v>
                </c:pt>
                <c:pt idx="9910">
                  <c:v>-4.6543018096251734</c:v>
                </c:pt>
                <c:pt idx="9911">
                  <c:v>-4.6340179773286785</c:v>
                </c:pt>
                <c:pt idx="9912">
                  <c:v>-4.6105793745838186</c:v>
                </c:pt>
                <c:pt idx="9913">
                  <c:v>-4.5840023721784116</c:v>
                </c:pt>
                <c:pt idx="9914">
                  <c:v>-4.5543065048794835</c:v>
                </c:pt>
                <c:pt idx="9915">
                  <c:v>-4.521511003821379</c:v>
                </c:pt>
                <c:pt idx="9916">
                  <c:v>-4.4856379572918375</c:v>
                </c:pt>
                <c:pt idx="9917">
                  <c:v>-4.4467127156795714</c:v>
                </c:pt>
                <c:pt idx="9918">
                  <c:v>-4.4047605802897758</c:v>
                </c:pt>
                <c:pt idx="9919">
                  <c:v>-4.3598089587678848</c:v>
                </c:pt>
                <c:pt idx="9920">
                  <c:v>-4.3118864523665232</c:v>
                </c:pt>
                <c:pt idx="9921">
                  <c:v>-4.2610277106483672</c:v>
                </c:pt>
                <c:pt idx="9922">
                  <c:v>-4.2072647617170231</c:v>
                </c:pt>
                <c:pt idx="9923">
                  <c:v>-4.1506331923914495</c:v>
                </c:pt>
                <c:pt idx="9924">
                  <c:v>-4.0911752663742327</c:v>
                </c:pt>
                <c:pt idx="9925">
                  <c:v>-4.0289275257604658</c:v>
                </c:pt>
                <c:pt idx="9926">
                  <c:v>-3.963932401728699</c:v>
                </c:pt>
                <c:pt idx="9927">
                  <c:v>-3.8962371032581093</c:v>
                </c:pt>
                <c:pt idx="9928">
                  <c:v>-3.8258855568399155</c:v>
                </c:pt>
                <c:pt idx="9929">
                  <c:v>-3.7529234858714746</c:v>
                </c:pt>
                <c:pt idx="9930">
                  <c:v>-3.6773988305181038</c:v>
                </c:pt>
                <c:pt idx="9931">
                  <c:v>-3.5993656488746568</c:v>
                </c:pt>
                <c:pt idx="9932">
                  <c:v>-3.5188729656652273</c:v>
                </c:pt>
                <c:pt idx="9933">
                  <c:v>-3.4359765017897543</c:v>
                </c:pt>
                <c:pt idx="9934">
                  <c:v>-3.350736457115997</c:v>
                </c:pt>
                <c:pt idx="9935">
                  <c:v>-3.2632068789781403</c:v>
                </c:pt>
                <c:pt idx="9936">
                  <c:v>-3.1734473704626605</c:v>
                </c:pt>
                <c:pt idx="9937">
                  <c:v>-3.081519566586969</c:v>
                </c:pt>
                <c:pt idx="9938">
                  <c:v>-2.9874847041059556</c:v>
                </c:pt>
                <c:pt idx="9939">
                  <c:v>-2.891404557571398</c:v>
                </c:pt>
                <c:pt idx="9940">
                  <c:v>-2.7933450717168609</c:v>
                </c:pt>
                <c:pt idx="9941">
                  <c:v>-2.6933733696734654</c:v>
                </c:pt>
                <c:pt idx="9942">
                  <c:v>-2.5915563904913541</c:v>
                </c:pt>
                <c:pt idx="9943">
                  <c:v>-2.4879618406836941</c:v>
                </c:pt>
                <c:pt idx="9944">
                  <c:v>-2.3826617989966565</c:v>
                </c:pt>
                <c:pt idx="9945">
                  <c:v>-2.2757296627835824</c:v>
                </c:pt>
                <c:pt idx="9946">
                  <c:v>-2.1672386998730881</c:v>
                </c:pt>
                <c:pt idx="9947">
                  <c:v>-2.0572617932001371</c:v>
                </c:pt>
                <c:pt idx="9948">
                  <c:v>-1.9458713613989065</c:v>
                </c:pt>
                <c:pt idx="9949">
                  <c:v>-1.8331405367896958</c:v>
                </c:pt>
                <c:pt idx="9950">
                  <c:v>-1.7191469315437371</c:v>
                </c:pt>
                <c:pt idx="9951">
                  <c:v>-1.6039696764539444</c:v>
                </c:pt>
                <c:pt idx="9952">
                  <c:v>-1.4876868905980936</c:v>
                </c:pt>
                <c:pt idx="9953">
                  <c:v>-1.3703742490850894</c:v>
                </c:pt>
                <c:pt idx="9954">
                  <c:v>-1.2521144847401775</c:v>
                </c:pt>
                <c:pt idx="9955">
                  <c:v>-1.1329877646700524</c:v>
                </c:pt>
                <c:pt idx="9956">
                  <c:v>-1.013074389819955</c:v>
                </c:pt>
                <c:pt idx="9957">
                  <c:v>-0.89245572059847211</c:v>
                </c:pt>
                <c:pt idx="9958">
                  <c:v>-0.77121342545642624</c:v>
                </c:pt>
                <c:pt idx="9959">
                  <c:v>-0.64943024451245535</c:v>
                </c:pt>
                <c:pt idx="9960">
                  <c:v>-0.52718899053332791</c:v>
                </c:pt>
                <c:pt idx="9961">
                  <c:v>-0.40457228468607431</c:v>
                </c:pt>
                <c:pt idx="9962">
                  <c:v>-0.28166339308394683</c:v>
                </c:pt>
                <c:pt idx="9963">
                  <c:v>-0.1585462706366329</c:v>
                </c:pt>
                <c:pt idx="9964">
                  <c:v>-3.5304603060359076E-2</c:v>
                </c:pt>
                <c:pt idx="9965">
                  <c:v>8.7978250623750559E-2</c:v>
                </c:pt>
                <c:pt idx="9966">
                  <c:v>0.21121829213818358</c:v>
                </c:pt>
                <c:pt idx="9967">
                  <c:v>0.33433166583709933</c:v>
                </c:pt>
                <c:pt idx="9968">
                  <c:v>0.45723399412878163</c:v>
                </c:pt>
                <c:pt idx="9969">
                  <c:v>0.57984114311832791</c:v>
                </c:pt>
                <c:pt idx="9970">
                  <c:v>0.70207311539057471</c:v>
                </c:pt>
                <c:pt idx="9971">
                  <c:v>0.82384387856354357</c:v>
                </c:pt>
                <c:pt idx="9972">
                  <c:v>0.94507005971297331</c:v>
                </c:pt>
                <c:pt idx="9973">
                  <c:v>1.0656708821636021</c:v>
                </c:pt>
                <c:pt idx="9974">
                  <c:v>1.1855660999133746</c:v>
                </c:pt>
                <c:pt idx="9975">
                  <c:v>1.3046723730895007</c:v>
                </c:pt>
                <c:pt idx="9976">
                  <c:v>1.4229063807219118</c:v>
                </c:pt>
                <c:pt idx="9977">
                  <c:v>1.5401863896405532</c:v>
                </c:pt>
                <c:pt idx="9978">
                  <c:v>1.6564326722318605</c:v>
                </c:pt>
                <c:pt idx="9979">
                  <c:v>1.7715677693344432</c:v>
                </c:pt>
                <c:pt idx="9980">
                  <c:v>1.8855154976390891</c:v>
                </c:pt>
                <c:pt idx="9981">
                  <c:v>1.9981973543682956</c:v>
                </c:pt>
                <c:pt idx="9982">
                  <c:v>2.1095356221061028</c:v>
                </c:pt>
                <c:pt idx="9983">
                  <c:v>2.2194548987563376</c:v>
                </c:pt>
                <c:pt idx="9984">
                  <c:v>2.3278813449359048</c:v>
                </c:pt>
                <c:pt idx="9985">
                  <c:v>2.4347392873993372</c:v>
                </c:pt>
                <c:pt idx="9986">
                  <c:v>2.5399544704775177</c:v>
                </c:pt>
                <c:pt idx="9987">
                  <c:v>2.643455675848883</c:v>
                </c:pt>
                <c:pt idx="9988">
                  <c:v>2.7451728956514621</c:v>
                </c:pt>
                <c:pt idx="9989">
                  <c:v>2.8450325534256091</c:v>
                </c:pt>
                <c:pt idx="9990">
                  <c:v>2.94296997402359</c:v>
                </c:pt>
                <c:pt idx="9991">
                  <c:v>3.0389203929979787</c:v>
                </c:pt>
                <c:pt idx="9992">
                  <c:v>3.1328146598119213</c:v>
                </c:pt>
                <c:pt idx="9993">
                  <c:v>3.2245916562667776</c:v>
                </c:pt>
                <c:pt idx="9994">
                  <c:v>3.3141879778053656</c:v>
                </c:pt>
                <c:pt idx="9995">
                  <c:v>3.4015407174766525</c:v>
                </c:pt>
                <c:pt idx="9996">
                  <c:v>3.4865877423470963</c:v>
                </c:pt>
                <c:pt idx="9997">
                  <c:v>3.5692738109706026</c:v>
                </c:pt>
                <c:pt idx="9998">
                  <c:v>3.6495433911897339</c:v>
                </c:pt>
                <c:pt idx="9999">
                  <c:v>3.7273376541352201</c:v>
                </c:pt>
                <c:pt idx="10000">
                  <c:v>3.8026070691917431</c:v>
                </c:pt>
                <c:pt idx="10001">
                  <c:v>3.875300043925066</c:v>
                </c:pt>
                <c:pt idx="10002">
                  <c:v>3.9453643098106714</c:v>
                </c:pt>
                <c:pt idx="10003">
                  <c:v>4.0127541447066122</c:v>
                </c:pt>
                <c:pt idx="10004">
                  <c:v>4.077421953814178</c:v>
                </c:pt>
                <c:pt idx="10005">
                  <c:v>4.1393223749870316</c:v>
                </c:pt>
                <c:pt idx="10006">
                  <c:v>4.1984115998119815</c:v>
                </c:pt>
                <c:pt idx="10007">
                  <c:v>4.2546499075827917</c:v>
                </c:pt>
                <c:pt idx="10008">
                  <c:v>4.3079986787157951</c:v>
                </c:pt>
                <c:pt idx="10009">
                  <c:v>4.3584202375162926</c:v>
                </c:pt>
                <c:pt idx="10010">
                  <c:v>4.4058814515880842</c:v>
                </c:pt>
                <c:pt idx="10011">
                  <c:v>4.4503507653233667</c:v>
                </c:pt>
                <c:pt idx="10012">
                  <c:v>4.4917969166350602</c:v>
                </c:pt>
                <c:pt idx="10013">
                  <c:v>4.5301889050451365</c:v>
                </c:pt>
                <c:pt idx="10014">
                  <c:v>4.565498389602614</c:v>
                </c:pt>
                <c:pt idx="10015">
                  <c:v>4.5977049845764624</c:v>
                </c:pt>
                <c:pt idx="10016">
                  <c:v>4.6267842221044848</c:v>
                </c:pt>
                <c:pt idx="10017">
                  <c:v>4.6527146567743864</c:v>
                </c:pt>
                <c:pt idx="10018">
                  <c:v>4.6754785434828019</c:v>
                </c:pt>
                <c:pt idx="10019">
                  <c:v>4.6950622881861923</c:v>
                </c:pt>
                <c:pt idx="10020">
                  <c:v>4.7114484467800608</c:v>
                </c:pt>
                <c:pt idx="10021">
                  <c:v>4.7246267251243532</c:v>
                </c:pt>
                <c:pt idx="10022">
                  <c:v>4.7345881625908044</c:v>
                </c:pt>
                <c:pt idx="10023">
                  <c:v>4.7413272744809527</c:v>
                </c:pt>
                <c:pt idx="10024">
                  <c:v>4.7448352563102008</c:v>
                </c:pt>
                <c:pt idx="10025">
                  <c:v>4.7451111089002476</c:v>
                </c:pt>
                <c:pt idx="10026">
                  <c:v>4.7421547622405811</c:v>
                </c:pt>
                <c:pt idx="10027">
                  <c:v>4.7359667228009954</c:v>
                </c:pt>
                <c:pt idx="10028">
                  <c:v>4.7265480015583092</c:v>
                </c:pt>
                <c:pt idx="10029">
                  <c:v>4.7139085062843469</c:v>
                </c:pt>
                <c:pt idx="10030">
                  <c:v>4.6980553007569963</c:v>
                </c:pt>
                <c:pt idx="10031">
                  <c:v>4.6789962619225545</c:v>
                </c:pt>
                <c:pt idx="10032">
                  <c:v>4.6567427654008009</c:v>
                </c:pt>
                <c:pt idx="10033">
                  <c:v>4.6313101873044742</c:v>
                </c:pt>
                <c:pt idx="10034">
                  <c:v>4.6027171035415559</c:v>
                </c:pt>
                <c:pt idx="10035">
                  <c:v>4.5709818230055852</c:v>
                </c:pt>
                <c:pt idx="10036">
                  <c:v>4.536125549131695</c:v>
                </c:pt>
                <c:pt idx="10037">
                  <c:v>4.4981727855813656</c:v>
                </c:pt>
                <c:pt idx="10038">
                  <c:v>4.4571480257616853</c:v>
                </c:pt>
                <c:pt idx="10039">
                  <c:v>4.4130779089187735</c:v>
                </c:pt>
                <c:pt idx="10040">
                  <c:v>4.3659903080400611</c:v>
                </c:pt>
                <c:pt idx="10041">
                  <c:v>4.3159191851570311</c:v>
                </c:pt>
                <c:pt idx="10042">
                  <c:v>4.2628959221407214</c:v>
                </c:pt>
                <c:pt idx="10043">
                  <c:v>4.2069555014045568</c:v>
                </c:pt>
                <c:pt idx="10044">
                  <c:v>4.1481396245646236</c:v>
                </c:pt>
                <c:pt idx="10045">
                  <c:v>4.0864843144036502</c:v>
                </c:pt>
                <c:pt idx="10046">
                  <c:v>4.0220315259798065</c:v>
                </c:pt>
                <c:pt idx="10047">
                  <c:v>3.9548280357241739</c:v>
                </c:pt>
                <c:pt idx="10048">
                  <c:v>3.884917381494613</c:v>
                </c:pt>
                <c:pt idx="10049">
                  <c:v>3.8123449422741182</c:v>
                </c:pt>
                <c:pt idx="10050">
                  <c:v>3.7371583582985135</c:v>
                </c:pt>
                <c:pt idx="10051">
                  <c:v>3.6594114324453715</c:v>
                </c:pt>
                <c:pt idx="10052">
                  <c:v>3.5791529791222283</c:v>
                </c:pt>
                <c:pt idx="10053">
                  <c:v>3.4964385539630154</c:v>
                </c:pt>
                <c:pt idx="10054">
                  <c:v>3.4113282367305091</c:v>
                </c:pt>
                <c:pt idx="10055">
                  <c:v>3.3238759998867606</c:v>
                </c:pt>
                <c:pt idx="10056">
                  <c:v>3.2341414169113811</c:v>
                </c:pt>
                <c:pt idx="10057">
                  <c:v>3.1421861384737726</c:v>
                </c:pt>
                <c:pt idx="10058">
                  <c:v>3.0480714621939553</c:v>
                </c:pt>
                <c:pt idx="10059">
                  <c:v>2.951859268617413</c:v>
                </c:pt>
                <c:pt idx="10060">
                  <c:v>2.8536156534765751</c:v>
                </c:pt>
                <c:pt idx="10061">
                  <c:v>2.7534079357442631</c:v>
                </c:pt>
                <c:pt idx="10062">
                  <c:v>2.6513032949545186</c:v>
                </c:pt>
                <c:pt idx="10063">
                  <c:v>2.5473697225070815</c:v>
                </c:pt>
                <c:pt idx="10064">
                  <c:v>2.4416796261604268</c:v>
                </c:pt>
                <c:pt idx="10065">
                  <c:v>2.3343067760902962</c:v>
                </c:pt>
                <c:pt idx="10066">
                  <c:v>2.2253248564051296</c:v>
                </c:pt>
                <c:pt idx="10067">
                  <c:v>2.1148072093873269</c:v>
                </c:pt>
                <c:pt idx="10068">
                  <c:v>2.0028267556585915</c:v>
                </c:pt>
                <c:pt idx="10069">
                  <c:v>1.8894571717037989</c:v>
                </c:pt>
                <c:pt idx="10070">
                  <c:v>1.7747766555360134</c:v>
                </c:pt>
                <c:pt idx="10071">
                  <c:v>1.6588649649322611</c:v>
                </c:pt>
                <c:pt idx="10072">
                  <c:v>1.5418008865262605</c:v>
                </c:pt>
                <c:pt idx="10073">
                  <c:v>1.4236608029498417</c:v>
                </c:pt>
                <c:pt idx="10074">
                  <c:v>1.3045281938792705</c:v>
                </c:pt>
                <c:pt idx="10075">
                  <c:v>1.1844840119276554</c:v>
                </c:pt>
                <c:pt idx="10076">
                  <c:v>1.0636093814970113</c:v>
                </c:pt>
                <c:pt idx="10077">
                  <c:v>0.94198652366528102</c:v>
                </c:pt>
                <c:pt idx="10078">
                  <c:v>0.81969800399601955</c:v>
                </c:pt>
                <c:pt idx="10079">
                  <c:v>0.696827495363882</c:v>
                </c:pt>
                <c:pt idx="10080">
                  <c:v>0.57345877810486601</c:v>
                </c:pt>
                <c:pt idx="10081">
                  <c:v>0.44967547490830628</c:v>
                </c:pt>
                <c:pt idx="10082">
                  <c:v>0.32556188647458933</c:v>
                </c:pt>
                <c:pt idx="10083">
                  <c:v>0.20120303444926391</c:v>
                </c:pt>
                <c:pt idx="10084">
                  <c:v>7.6683702489131686E-2</c:v>
                </c:pt>
                <c:pt idx="10085">
                  <c:v>-4.7911622208559101E-2</c:v>
                </c:pt>
                <c:pt idx="10086">
                  <c:v>-0.17249778395006043</c:v>
                </c:pt>
                <c:pt idx="10087">
                  <c:v>-0.29698974145268958</c:v>
                </c:pt>
                <c:pt idx="10088">
                  <c:v>-0.42130190431071957</c:v>
                </c:pt>
                <c:pt idx="10089">
                  <c:v>-0.54534889970382738</c:v>
                </c:pt>
                <c:pt idx="10090">
                  <c:v>-0.66904946626803097</c:v>
                </c:pt>
                <c:pt idx="10091">
                  <c:v>-0.7923162837575497</c:v>
                </c:pt>
                <c:pt idx="10092">
                  <c:v>-0.91506466859796887</c:v>
                </c:pt>
                <c:pt idx="10093">
                  <c:v>-1.0372125118246711</c:v>
                </c:pt>
                <c:pt idx="10094">
                  <c:v>-1.158678214672392</c:v>
                </c:pt>
                <c:pt idx="10095">
                  <c:v>-1.279377065213134</c:v>
                </c:pt>
                <c:pt idx="10096">
                  <c:v>-1.3992243523276282</c:v>
                </c:pt>
                <c:pt idx="10097">
                  <c:v>-1.5181369358151819</c:v>
                </c:pt>
                <c:pt idx="10098">
                  <c:v>-1.6360336653763443</c:v>
                </c:pt>
                <c:pt idx="10099">
                  <c:v>-1.7528356447477469</c:v>
                </c:pt>
                <c:pt idx="10100">
                  <c:v>-1.8684652403524642</c:v>
                </c:pt>
                <c:pt idx="10101">
                  <c:v>-1.9828424872407278</c:v>
                </c:pt>
                <c:pt idx="10102">
                  <c:v>-2.0958881951900157</c:v>
                </c:pt>
                <c:pt idx="10103">
                  <c:v>-2.2075254799417565</c:v>
                </c:pt>
                <c:pt idx="10104">
                  <c:v>-2.3176790118809563</c:v>
                </c:pt>
                <c:pt idx="10105">
                  <c:v>-2.4262716207521366</c:v>
                </c:pt>
                <c:pt idx="10106">
                  <c:v>-2.533227548395097</c:v>
                </c:pt>
                <c:pt idx="10107">
                  <c:v>-2.6384740698167564</c:v>
                </c:pt>
                <c:pt idx="10108">
                  <c:v>-2.7419396676063261</c:v>
                </c:pt>
                <c:pt idx="10109">
                  <c:v>-2.8435492541831624</c:v>
                </c:pt>
                <c:pt idx="10110">
                  <c:v>-2.9432366430113657</c:v>
                </c:pt>
                <c:pt idx="10111">
                  <c:v>-3.0409355592930742</c:v>
                </c:pt>
                <c:pt idx="10112">
                  <c:v>-3.1365753444812543</c:v>
                </c:pt>
                <c:pt idx="10113">
                  <c:v>-3.2300933760073103</c:v>
                </c:pt>
                <c:pt idx="10114">
                  <c:v>-3.3214247498802369</c:v>
                </c:pt>
                <c:pt idx="10115">
                  <c:v>-3.4105050659415168</c:v>
                </c:pt>
                <c:pt idx="10116">
                  <c:v>-3.4972707055611623</c:v>
                </c:pt>
                <c:pt idx="10117">
                  <c:v>-3.5816649503844467</c:v>
                </c:pt>
                <c:pt idx="10118">
                  <c:v>-3.6636308014014323</c:v>
                </c:pt>
                <c:pt idx="10119">
                  <c:v>-3.7431079742055453</c:v>
                </c:pt>
                <c:pt idx="10120">
                  <c:v>-3.8200454952073462</c:v>
                </c:pt>
                <c:pt idx="10121">
                  <c:v>-3.8943903427982329</c:v>
                </c:pt>
                <c:pt idx="10122">
                  <c:v>-3.9660888343027154</c:v>
                </c:pt>
                <c:pt idx="10123">
                  <c:v>-4.0350938496611715</c:v>
                </c:pt>
                <c:pt idx="10124">
                  <c:v>-4.1013564135853233</c:v>
                </c:pt>
                <c:pt idx="10125">
                  <c:v>-4.16482980204671</c:v>
                </c:pt>
                <c:pt idx="10126">
                  <c:v>-4.2254688645193603</c:v>
                </c:pt>
                <c:pt idx="10127">
                  <c:v>-4.2832325590981837</c:v>
                </c:pt>
                <c:pt idx="10128">
                  <c:v>-4.3380809670398008</c:v>
                </c:pt>
                <c:pt idx="10129">
                  <c:v>-4.3899751366347024</c:v>
                </c:pt>
                <c:pt idx="10130">
                  <c:v>-4.4388806837015808</c:v>
                </c:pt>
                <c:pt idx="10131">
                  <c:v>-4.4847648261404069</c:v>
                </c:pt>
                <c:pt idx="10132">
                  <c:v>-4.527595101705483</c:v>
                </c:pt>
                <c:pt idx="10133">
                  <c:v>-4.5673393371106563</c:v>
                </c:pt>
                <c:pt idx="10134">
                  <c:v>-4.603968046940369</c:v>
                </c:pt>
                <c:pt idx="10135">
                  <c:v>-4.6374597303100646</c:v>
                </c:pt>
                <c:pt idx="10136">
                  <c:v>-4.6677888344567728</c:v>
                </c:pt>
                <c:pt idx="10137">
                  <c:v>-4.6949328602350491</c:v>
                </c:pt>
                <c:pt idx="10138">
                  <c:v>-4.7188730408633601</c:v>
                </c:pt>
                <c:pt idx="10139">
                  <c:v>-4.7395947935339446</c:v>
                </c:pt>
                <c:pt idx="10140">
                  <c:v>-4.757079719122177</c:v>
                </c:pt>
                <c:pt idx="10141">
                  <c:v>-4.7713166030121723</c:v>
                </c:pt>
                <c:pt idx="10142">
                  <c:v>-4.7822955994140992</c:v>
                </c:pt>
                <c:pt idx="10143">
                  <c:v>-4.7900103745211036</c:v>
                </c:pt>
                <c:pt idx="10144">
                  <c:v>-4.7944513115006426</c:v>
                </c:pt>
                <c:pt idx="10145">
                  <c:v>-4.7956166362619435</c:v>
                </c:pt>
                <c:pt idx="10146">
                  <c:v>-4.7935055419597434</c:v>
                </c:pt>
                <c:pt idx="10147">
                  <c:v>-4.7881178369157462</c:v>
                </c:pt>
                <c:pt idx="10148">
                  <c:v>-4.7794538732204588</c:v>
                </c:pt>
                <c:pt idx="10149">
                  <c:v>-4.7675229395619798</c:v>
                </c:pt>
                <c:pt idx="10150">
                  <c:v>-4.7523315209431587</c:v>
                </c:pt>
                <c:pt idx="10151">
                  <c:v>-4.7338869563148336</c:v>
                </c:pt>
                <c:pt idx="10152">
                  <c:v>-4.7122001245163831</c:v>
                </c:pt>
                <c:pt idx="10153">
                  <c:v>-4.6872859464946606</c:v>
                </c:pt>
                <c:pt idx="10154">
                  <c:v>-4.6591625849696339</c:v>
                </c:pt>
                <c:pt idx="10155">
                  <c:v>-4.6278479779515784</c:v>
                </c:pt>
                <c:pt idx="10156">
                  <c:v>-4.5933630005871269</c:v>
                </c:pt>
                <c:pt idx="10157">
                  <c:v>-4.5557318710972297</c:v>
                </c:pt>
                <c:pt idx="10158">
                  <c:v>-4.5149788405123648</c:v>
                </c:pt>
                <c:pt idx="10159">
                  <c:v>-4.4711303489446008</c:v>
                </c:pt>
                <c:pt idx="10160">
                  <c:v>-4.4242141136311011</c:v>
                </c:pt>
                <c:pt idx="10161">
                  <c:v>-4.3742639843404714</c:v>
                </c:pt>
                <c:pt idx="10162">
                  <c:v>-4.3213112742344109</c:v>
                </c:pt>
                <c:pt idx="10163">
                  <c:v>-4.2653909405988975</c:v>
                </c:pt>
                <c:pt idx="10164">
                  <c:v>-4.2065447034952204</c:v>
                </c:pt>
                <c:pt idx="10165">
                  <c:v>-4.1448086476772543</c:v>
                </c:pt>
                <c:pt idx="10166">
                  <c:v>-4.08022483361579</c:v>
                </c:pt>
                <c:pt idx="10167">
                  <c:v>-4.012840186474385</c:v>
                </c:pt>
                <c:pt idx="10168">
                  <c:v>-3.9426984360039112</c:v>
                </c:pt>
                <c:pt idx="10169">
                  <c:v>-3.8698451960449245</c:v>
                </c:pt>
                <c:pt idx="10170">
                  <c:v>-3.7943283844220868</c:v>
                </c:pt>
                <c:pt idx="10171">
                  <c:v>-3.7162021240632219</c:v>
                </c:pt>
                <c:pt idx="10172">
                  <c:v>-3.6355155915812998</c:v>
                </c:pt>
                <c:pt idx="10173">
                  <c:v>-3.5523247466281784</c:v>
                </c:pt>
                <c:pt idx="10174">
                  <c:v>-3.4666901144189026</c:v>
                </c:pt>
                <c:pt idx="10175">
                  <c:v>-3.3786661538881808</c:v>
                </c:pt>
                <c:pt idx="10176">
                  <c:v>-3.288312965559836</c:v>
                </c:pt>
                <c:pt idx="10177">
                  <c:v>-3.1956927672353732</c:v>
                </c:pt>
                <c:pt idx="10178">
                  <c:v>-3.1008674632367614</c:v>
                </c:pt>
                <c:pt idx="10179">
                  <c:v>-3.0038995798298846</c:v>
                </c:pt>
                <c:pt idx="10180">
                  <c:v>-2.9048558969008496</c:v>
                </c:pt>
                <c:pt idx="10181">
                  <c:v>-2.8038044553918424</c:v>
                </c:pt>
                <c:pt idx="10182">
                  <c:v>-2.7008131939718161</c:v>
                </c:pt>
                <c:pt idx="10183">
                  <c:v>-2.5959508996598037</c:v>
                </c:pt>
                <c:pt idx="10184">
                  <c:v>-2.489290811605168</c:v>
                </c:pt>
                <c:pt idx="10185">
                  <c:v>-2.3809075664032813</c:v>
                </c:pt>
                <c:pt idx="10186">
                  <c:v>-2.2708757488383484</c:v>
                </c:pt>
                <c:pt idx="10187">
                  <c:v>-2.1592696353230623</c:v>
                </c:pt>
                <c:pt idx="10188">
                  <c:v>-2.0461631132340408</c:v>
                </c:pt>
                <c:pt idx="10189">
                  <c:v>-1.9316308575781795</c:v>
                </c:pt>
                <c:pt idx="10190">
                  <c:v>-1.8157520957733453</c:v>
                </c:pt>
                <c:pt idx="10191">
                  <c:v>-1.6986076449738052</c:v>
                </c:pt>
                <c:pt idx="10192">
                  <c:v>-1.5802773802274925</c:v>
                </c:pt>
                <c:pt idx="10193">
                  <c:v>-1.4608388006573225</c:v>
                </c:pt>
                <c:pt idx="10194">
                  <c:v>-1.3403765295241683</c:v>
                </c:pt>
                <c:pt idx="10195">
                  <c:v>-1.2189726891130501</c:v>
                </c:pt>
                <c:pt idx="10196">
                  <c:v>-1.0967095985570676</c:v>
                </c:pt>
                <c:pt idx="10197">
                  <c:v>-0.97367069767564363</c:v>
                </c:pt>
                <c:pt idx="10198">
                  <c:v>-0.84993979371549078</c:v>
                </c:pt>
                <c:pt idx="10199">
                  <c:v>-0.72560182308787513</c:v>
                </c:pt>
                <c:pt idx="10200">
                  <c:v>-0.60074185041297878</c:v>
                </c:pt>
                <c:pt idx="10201">
                  <c:v>-0.47544480228895647</c:v>
                </c:pt>
                <c:pt idx="10202">
                  <c:v>-0.34979630181019905</c:v>
                </c:pt>
                <c:pt idx="10203">
                  <c:v>-0.22388271034701987</c:v>
                </c:pt>
                <c:pt idx="10204">
                  <c:v>-9.7790167443334006E-2</c:v>
                </c:pt>
                <c:pt idx="10205">
                  <c:v>2.8395468835928098E-2</c:v>
                </c:pt>
                <c:pt idx="10206">
                  <c:v>0.15458765814252548</c:v>
                </c:pt>
                <c:pt idx="10207">
                  <c:v>0.28069996195720431</c:v>
                </c:pt>
                <c:pt idx="10208">
                  <c:v>0.40664538127040112</c:v>
                </c:pt>
                <c:pt idx="10209">
                  <c:v>0.53233712451459603</c:v>
                </c:pt>
                <c:pt idx="10210">
                  <c:v>0.65769250266670976</c:v>
                </c:pt>
                <c:pt idx="10211">
                  <c:v>0.78262276014867971</c:v>
                </c:pt>
                <c:pt idx="10212">
                  <c:v>0.90704177162449451</c:v>
                </c:pt>
                <c:pt idx="10213">
                  <c:v>1.0308659811878484</c:v>
                </c:pt>
                <c:pt idx="10214">
                  <c:v>1.1540123392040054</c:v>
                </c:pt>
                <c:pt idx="10215">
                  <c:v>1.2763946802026043</c:v>
                </c:pt>
                <c:pt idx="10216">
                  <c:v>1.3979268381056884</c:v>
                </c:pt>
                <c:pt idx="10217">
                  <c:v>1.5185242175940603</c:v>
                </c:pt>
                <c:pt idx="10218">
                  <c:v>1.6381042143461939</c:v>
                </c:pt>
                <c:pt idx="10219">
                  <c:v>1.7565864804269387</c:v>
                </c:pt>
                <c:pt idx="10220">
                  <c:v>1.8738919341891582</c:v>
                </c:pt>
                <c:pt idx="10221">
                  <c:v>1.9899391674617304</c:v>
                </c:pt>
                <c:pt idx="10222">
                  <c:v>2.1046475528916626</c:v>
                </c:pt>
                <c:pt idx="10223">
                  <c:v>2.217938776417065</c:v>
                </c:pt>
                <c:pt idx="10224">
                  <c:v>2.3297360871751662</c:v>
                </c:pt>
                <c:pt idx="10225">
                  <c:v>2.439960903439133</c:v>
                </c:pt>
                <c:pt idx="10226">
                  <c:v>2.5485360665651187</c:v>
                </c:pt>
                <c:pt idx="10227">
                  <c:v>2.6553874632645917</c:v>
                </c:pt>
                <c:pt idx="10228">
                  <c:v>2.7604422012095369</c:v>
                </c:pt>
                <c:pt idx="10229">
                  <c:v>2.8636238324571708</c:v>
                </c:pt>
                <c:pt idx="10230">
                  <c:v>2.964864825828371</c:v>
                </c:pt>
                <c:pt idx="10231">
                  <c:v>3.0640975787503746</c:v>
                </c:pt>
                <c:pt idx="10232">
                  <c:v>3.1612501229033994</c:v>
                </c:pt>
                <c:pt idx="10233">
                  <c:v>3.2562585450660677</c:v>
                </c:pt>
                <c:pt idx="10234">
                  <c:v>3.3490566708148588</c:v>
                </c:pt>
                <c:pt idx="10235">
                  <c:v>3.4395788508610967</c:v>
                </c:pt>
                <c:pt idx="10236">
                  <c:v>3.5277602398099273</c:v>
                </c:pt>
                <c:pt idx="10237">
                  <c:v>3.6135429159500729</c:v>
                </c:pt>
                <c:pt idx="10238">
                  <c:v>3.696868701345231</c:v>
                </c:pt>
                <c:pt idx="10239">
                  <c:v>3.7776761580927962</c:v>
                </c:pt>
                <c:pt idx="10240">
                  <c:v>3.8559131855152482</c:v>
                </c:pt>
                <c:pt idx="10241">
                  <c:v>3.9315256622777599</c:v>
                </c:pt>
                <c:pt idx="10242">
                  <c:v>4.0044588342702063</c:v>
                </c:pt>
                <c:pt idx="10243">
                  <c:v>4.0746645391946741</c:v>
                </c:pt>
                <c:pt idx="10244">
                  <c:v>4.1420927895996353</c:v>
                </c:pt>
                <c:pt idx="10245">
                  <c:v>4.206695880220658</c:v>
                </c:pt>
                <c:pt idx="10246">
                  <c:v>4.2684277110481172</c:v>
                </c:pt>
                <c:pt idx="10247">
                  <c:v>4.3272463232424174</c:v>
                </c:pt>
                <c:pt idx="10248">
                  <c:v>4.3831109144431304</c:v>
                </c:pt>
                <c:pt idx="10249">
                  <c:v>4.4359816833802386</c:v>
                </c:pt>
                <c:pt idx="10250">
                  <c:v>4.4858234310774119</c:v>
                </c:pt>
                <c:pt idx="10251">
                  <c:v>4.5326025960837208</c:v>
                </c:pt>
                <c:pt idx="10252">
                  <c:v>4.5762859728941452</c:v>
                </c:pt>
                <c:pt idx="10253">
                  <c:v>4.6168406816707588</c:v>
                </c:pt>
                <c:pt idx="10254">
                  <c:v>4.6542365677374091</c:v>
                </c:pt>
                <c:pt idx="10255">
                  <c:v>4.6884514987914239</c:v>
                </c:pt>
                <c:pt idx="10256">
                  <c:v>4.7194593290122295</c:v>
                </c:pt>
                <c:pt idx="10257">
                  <c:v>4.7472370050419537</c:v>
                </c:pt>
                <c:pt idx="10258">
                  <c:v>4.7717652451826238</c:v>
                </c:pt>
                <c:pt idx="10259">
                  <c:v>4.7930289914225446</c:v>
                </c:pt>
                <c:pt idx="10260">
                  <c:v>4.8110094095276086</c:v>
                </c:pt>
                <c:pt idx="10261">
                  <c:v>4.8256948902140087</c:v>
                </c:pt>
                <c:pt idx="10262">
                  <c:v>4.8370752337775365</c:v>
                </c:pt>
                <c:pt idx="10263">
                  <c:v>4.8451437935270194</c:v>
                </c:pt>
                <c:pt idx="10264">
                  <c:v>4.8498906810165794</c:v>
                </c:pt>
                <c:pt idx="10265">
                  <c:v>4.8513138920183296</c:v>
                </c:pt>
                <c:pt idx="10266">
                  <c:v>4.8494124311952307</c:v>
                </c:pt>
                <c:pt idx="10267">
                  <c:v>4.8441859601557811</c:v>
                </c:pt>
                <c:pt idx="10268">
                  <c:v>4.8356347261527839</c:v>
                </c:pt>
                <c:pt idx="10269">
                  <c:v>4.8237679549729888</c:v>
                </c:pt>
                <c:pt idx="10270">
                  <c:v>4.8085921106787497</c:v>
                </c:pt>
                <c:pt idx="10271">
                  <c:v>4.7901145532296292</c:v>
                </c:pt>
                <c:pt idx="10272">
                  <c:v>4.7683462243750574</c:v>
                </c:pt>
                <c:pt idx="10273">
                  <c:v>4.7433021497892174</c:v>
                </c:pt>
                <c:pt idx="10274">
                  <c:v>4.7150006386167549</c:v>
                </c:pt>
                <c:pt idx="10275">
                  <c:v>4.683459816833909</c:v>
                </c:pt>
                <c:pt idx="10276">
                  <c:v>4.6487007889030165</c:v>
                </c:pt>
                <c:pt idx="10277">
                  <c:v>4.6107480434831158</c:v>
                </c:pt>
                <c:pt idx="10278">
                  <c:v>4.569626142902651</c:v>
                </c:pt>
                <c:pt idx="10279">
                  <c:v>4.5253618791339498</c:v>
                </c:pt>
                <c:pt idx="10280">
                  <c:v>4.4779833615041618</c:v>
                </c:pt>
                <c:pt idx="10281">
                  <c:v>4.4275248717348239</c:v>
                </c:pt>
                <c:pt idx="10282">
                  <c:v>4.3740181944023808</c:v>
                </c:pt>
                <c:pt idx="10283">
                  <c:v>4.3174987972344923</c:v>
                </c:pt>
                <c:pt idx="10284">
                  <c:v>4.258008949292976</c:v>
                </c:pt>
                <c:pt idx="10285">
                  <c:v>4.1955853223897543</c:v>
                </c:pt>
                <c:pt idx="10286">
                  <c:v>4.1302706015777408</c:v>
                </c:pt>
                <c:pt idx="10287">
                  <c:v>4.0621123735608293</c:v>
                </c:pt>
                <c:pt idx="10288">
                  <c:v>3.9911550659914474</c:v>
                </c:pt>
                <c:pt idx="10289">
                  <c:v>3.9174450263447125</c:v>
                </c:pt>
                <c:pt idx="10290">
                  <c:v>3.8410309411544752</c:v>
                </c:pt>
                <c:pt idx="10291">
                  <c:v>3.7619677364438329</c:v>
                </c:pt>
                <c:pt idx="10292">
                  <c:v>3.680305425589927</c:v>
                </c:pt>
                <c:pt idx="10293">
                  <c:v>3.5961008379313566</c:v>
                </c:pt>
                <c:pt idx="10294">
                  <c:v>3.5094154005187539</c:v>
                </c:pt>
                <c:pt idx="10295">
                  <c:v>3.4203045054700194</c:v>
                </c:pt>
                <c:pt idx="10296">
                  <c:v>3.3288292170120921</c:v>
                </c:pt>
                <c:pt idx="10297">
                  <c:v>3.2350527463163714</c:v>
                </c:pt>
                <c:pt idx="10298">
                  <c:v>3.1390380198629475</c:v>
                </c:pt>
                <c:pt idx="10299">
                  <c:v>3.0408486139614261</c:v>
                </c:pt>
                <c:pt idx="10300">
                  <c:v>2.9405523855014244</c:v>
                </c:pt>
                <c:pt idx="10301">
                  <c:v>2.8382184784395372</c:v>
                </c:pt>
                <c:pt idx="10302">
                  <c:v>2.7339159594998401</c:v>
                </c:pt>
                <c:pt idx="10303">
                  <c:v>2.6277147678057591</c:v>
                </c:pt>
                <c:pt idx="10304">
                  <c:v>2.5196893176489188</c:v>
                </c:pt>
                <c:pt idx="10305">
                  <c:v>2.4099154427744129</c:v>
                </c:pt>
                <c:pt idx="10306">
                  <c:v>2.2984689460745797</c:v>
                </c:pt>
                <c:pt idx="10307">
                  <c:v>2.1854253419627563</c:v>
                </c:pt>
                <c:pt idx="10308">
                  <c:v>2.0708597746259305</c:v>
                </c:pt>
                <c:pt idx="10309">
                  <c:v>1.9548481935931858</c:v>
                </c:pt>
                <c:pt idx="10310">
                  <c:v>1.8374711174039167</c:v>
                </c:pt>
                <c:pt idx="10311">
                  <c:v>1.7188106698068633</c:v>
                </c:pt>
                <c:pt idx="10312">
                  <c:v>1.598948046779177</c:v>
                </c:pt>
                <c:pt idx="10313">
                  <c:v>1.4779620815571586</c:v>
                </c:pt>
                <c:pt idx="10314">
                  <c:v>1.355938743538732</c:v>
                </c:pt>
                <c:pt idx="10315">
                  <c:v>1.2329615119990891</c:v>
                </c:pt>
                <c:pt idx="10316">
                  <c:v>1.1091140727360527</c:v>
                </c:pt>
                <c:pt idx="10317">
                  <c:v>0.98448124072159626</c:v>
                </c:pt>
                <c:pt idx="10318">
                  <c:v>0.85914820565031091</c:v>
                </c:pt>
                <c:pt idx="10319">
                  <c:v>0.73320129247800592</c:v>
                </c:pt>
                <c:pt idx="10320">
                  <c:v>0.6067269592638217</c:v>
                </c:pt>
                <c:pt idx="10321">
                  <c:v>0.47981152973273589</c:v>
                </c:pt>
                <c:pt idx="10322">
                  <c:v>0.35254202658558259</c:v>
                </c:pt>
                <c:pt idx="10323">
                  <c:v>0.22500621206915275</c:v>
                </c:pt>
                <c:pt idx="10324">
                  <c:v>9.7291626663798328E-2</c:v>
                </c:pt>
                <c:pt idx="10325">
                  <c:v>-3.0514471778209873E-2</c:v>
                </c:pt>
                <c:pt idx="10326">
                  <c:v>-0.15832414547773627</c:v>
                </c:pt>
                <c:pt idx="10327">
                  <c:v>-0.28604956204538062</c:v>
                </c:pt>
                <c:pt idx="10328">
                  <c:v>-0.4136023333628201</c:v>
                </c:pt>
                <c:pt idx="10329">
                  <c:v>-0.5408942847103646</c:v>
                </c:pt>
                <c:pt idx="10330">
                  <c:v>-0.66784135105910891</c:v>
                </c:pt>
                <c:pt idx="10331">
                  <c:v>-0.79435340915409702</c:v>
                </c:pt>
                <c:pt idx="10332">
                  <c:v>-0.92034297548550237</c:v>
                </c:pt>
                <c:pt idx="10333">
                  <c:v>-1.0457251466420532</c:v>
                </c:pt>
                <c:pt idx="10334">
                  <c:v>-1.170415537308038</c:v>
                </c:pt>
                <c:pt idx="10335">
                  <c:v>-1.294326659300725</c:v>
                </c:pt>
                <c:pt idx="10336">
                  <c:v>-1.4173710379306452</c:v>
                </c:pt>
                <c:pt idx="10337">
                  <c:v>-1.5394627844874216</c:v>
                </c:pt>
                <c:pt idx="10338">
                  <c:v>-1.6605180175839886</c:v>
                </c:pt>
                <c:pt idx="10339">
                  <c:v>-1.7804551296362106</c:v>
                </c:pt>
                <c:pt idx="10340">
                  <c:v>-1.8991937978390827</c:v>
                </c:pt>
                <c:pt idx="10341">
                  <c:v>-2.0166513924127925</c:v>
                </c:pt>
                <c:pt idx="10342">
                  <c:v>-2.1327460849854898</c:v>
                </c:pt>
                <c:pt idx="10343">
                  <c:v>-2.2473983820880457</c:v>
                </c:pt>
                <c:pt idx="10344">
                  <c:v>-2.3605303760646379</c:v>
                </c:pt>
                <c:pt idx="10345">
                  <c:v>-2.4720623519921014</c:v>
                </c:pt>
                <c:pt idx="10346">
                  <c:v>-2.581916042587947</c:v>
                </c:pt>
                <c:pt idx="10347">
                  <c:v>-2.6900162514223913</c:v>
                </c:pt>
                <c:pt idx="10348">
                  <c:v>-2.7962890294401381</c:v>
                </c:pt>
                <c:pt idx="10349">
                  <c:v>-2.9006568992784305</c:v>
                </c:pt>
                <c:pt idx="10350">
                  <c:v>-3.0030513285145894</c:v>
                </c:pt>
                <c:pt idx="10351">
                  <c:v>-3.1034037423526657</c:v>
                </c:pt>
                <c:pt idx="10352">
                  <c:v>-3.2016412300890016</c:v>
                </c:pt>
                <c:pt idx="10353">
                  <c:v>-3.2976989667493508</c:v>
                </c:pt>
                <c:pt idx="10354">
                  <c:v>-3.3915098975537048</c:v>
                </c:pt>
                <c:pt idx="10355">
                  <c:v>-3.4830075249910082</c:v>
                </c:pt>
                <c:pt idx="10356">
                  <c:v>-3.5721261882870694</c:v>
                </c:pt>
                <c:pt idx="10357">
                  <c:v>-3.6588071838749765</c:v>
                </c:pt>
                <c:pt idx="10358">
                  <c:v>-3.7429915861374496</c:v>
                </c:pt>
                <c:pt idx="10359">
                  <c:v>-3.8246172442866393</c:v>
                </c:pt>
                <c:pt idx="10360">
                  <c:v>-3.9036313801460745</c:v>
                </c:pt>
                <c:pt idx="10361">
                  <c:v>-3.9799792308279391</c:v>
                </c:pt>
                <c:pt idx="10362">
                  <c:v>-4.0536054371432275</c:v>
                </c:pt>
                <c:pt idx="10363">
                  <c:v>-4.1244612686856792</c:v>
                </c:pt>
                <c:pt idx="10364">
                  <c:v>-4.1924962073300165</c:v>
                </c:pt>
                <c:pt idx="10365">
                  <c:v>-4.2576620550041602</c:v>
                </c:pt>
                <c:pt idx="10366">
                  <c:v>-4.3199122571553188</c:v>
                </c:pt>
                <c:pt idx="10367">
                  <c:v>-4.3792044390304117</c:v>
                </c:pt>
                <c:pt idx="10368">
                  <c:v>-4.4354974213169003</c:v>
                </c:pt>
                <c:pt idx="10369">
                  <c:v>-4.4887510650515345</c:v>
                </c:pt>
                <c:pt idx="10370">
                  <c:v>-4.5389298730873797</c:v>
                </c:pt>
                <c:pt idx="10371">
                  <c:v>-4.5860000255548217</c:v>
                </c:pt>
                <c:pt idx="10372">
                  <c:v>-4.6299280984769045</c:v>
                </c:pt>
                <c:pt idx="10373">
                  <c:v>-4.6706810336506903</c:v>
                </c:pt>
                <c:pt idx="10374">
                  <c:v>-4.7082285382675799</c:v>
                </c:pt>
                <c:pt idx="10375">
                  <c:v>-4.7425483822155581</c:v>
                </c:pt>
                <c:pt idx="10376">
                  <c:v>-4.7736143622437659</c:v>
                </c:pt>
                <c:pt idx="10377">
                  <c:v>-4.8014034079639503</c:v>
                </c:pt>
                <c:pt idx="10378">
                  <c:v>-4.8258962610337344</c:v>
                </c:pt>
                <c:pt idx="10379">
                  <c:v>-4.8470779271342384</c:v>
                </c:pt>
                <c:pt idx="10380">
                  <c:v>-4.8649296759777831</c:v>
                </c:pt>
                <c:pt idx="10381">
                  <c:v>-4.87944004236238</c:v>
                </c:pt>
                <c:pt idx="10382">
                  <c:v>-4.8905990106481818</c:v>
                </c:pt>
                <c:pt idx="10383">
                  <c:v>-4.8984001580037377</c:v>
                </c:pt>
                <c:pt idx="10384">
                  <c:v>-4.9028338594168535</c:v>
                </c:pt>
                <c:pt idx="10385">
                  <c:v>-4.9038984134118113</c:v>
                </c:pt>
                <c:pt idx="10386">
                  <c:v>-4.9015931664331358</c:v>
                </c:pt>
                <c:pt idx="10387">
                  <c:v>-4.8959181605775495</c:v>
                </c:pt>
                <c:pt idx="10388">
                  <c:v>-4.8868740619369824</c:v>
                </c:pt>
                <c:pt idx="10389">
                  <c:v>-4.8744705530995027</c:v>
                </c:pt>
                <c:pt idx="10390">
                  <c:v>-4.8587145924698092</c:v>
                </c:pt>
                <c:pt idx="10391">
                  <c:v>-4.8396140714376088</c:v>
                </c:pt>
                <c:pt idx="10392">
                  <c:v>-4.817180499785267</c:v>
                </c:pt>
                <c:pt idx="10393">
                  <c:v>-4.7914295073065807</c:v>
                </c:pt>
                <c:pt idx="10394">
                  <c:v>-4.7623800428054031</c:v>
                </c:pt>
                <c:pt idx="10395">
                  <c:v>-4.7300509068796233</c:v>
                </c:pt>
                <c:pt idx="10396">
                  <c:v>-4.6944639129685486</c:v>
                </c:pt>
                <c:pt idx="10397">
                  <c:v>-4.65564429242733</c:v>
                </c:pt>
                <c:pt idx="10398">
                  <c:v>-4.6136173833347538</c:v>
                </c:pt>
                <c:pt idx="10399">
                  <c:v>-4.5684107857747156</c:v>
                </c:pt>
                <c:pt idx="10400">
                  <c:v>-4.5200534488268556</c:v>
                </c:pt>
                <c:pt idx="10401">
                  <c:v>-4.4685805248588961</c:v>
                </c:pt>
                <c:pt idx="10402">
                  <c:v>-4.4140246992137397</c:v>
                </c:pt>
                <c:pt idx="10403">
                  <c:v>-4.3564223697072073</c:v>
                </c:pt>
                <c:pt idx="10404">
                  <c:v>-4.2958167639873617</c:v>
                </c:pt>
                <c:pt idx="10405">
                  <c:v>-4.2322455401028662</c:v>
                </c:pt>
                <c:pt idx="10406">
                  <c:v>-4.1657523961231924</c:v>
                </c:pt>
                <c:pt idx="10407">
                  <c:v>-4.0963859576552997</c:v>
                </c:pt>
                <c:pt idx="10408">
                  <c:v>-4.0241917162262171</c:v>
                </c:pt>
                <c:pt idx="10409">
                  <c:v>-3.9492171072212825</c:v>
                </c:pt>
                <c:pt idx="10410">
                  <c:v>-3.8715119281641943</c:v>
                </c:pt>
                <c:pt idx="10411">
                  <c:v>-3.79113223817241</c:v>
                </c:pt>
                <c:pt idx="10412">
                  <c:v>-3.7081292048281664</c:v>
                </c:pt>
                <c:pt idx="10413">
                  <c:v>-3.6225608317750031</c:v>
                </c:pt>
                <c:pt idx="10414">
                  <c:v>-3.5344897394404349</c:v>
                </c:pt>
                <c:pt idx="10415">
                  <c:v>-3.4439725313478062</c:v>
                </c:pt>
                <c:pt idx="10416">
                  <c:v>-3.3510715000996321</c:v>
                </c:pt>
                <c:pt idx="10417">
                  <c:v>-3.2558511011410043</c:v>
                </c:pt>
                <c:pt idx="10418">
                  <c:v>-3.1583755200385579</c:v>
                </c:pt>
                <c:pt idx="10419">
                  <c:v>-3.0587096059041325</c:v>
                </c:pt>
                <c:pt idx="10420">
                  <c:v>-2.9569225010370808</c:v>
                </c:pt>
                <c:pt idx="10421">
                  <c:v>-2.853084646292912</c:v>
                </c:pt>
                <c:pt idx="10422">
                  <c:v>-2.7472664156563433</c:v>
                </c:pt>
                <c:pt idx="10423">
                  <c:v>-2.6395390647375825</c:v>
                </c:pt>
                <c:pt idx="10424">
                  <c:v>-2.5299783323984206</c:v>
                </c:pt>
                <c:pt idx="10425">
                  <c:v>-2.4186613838884958</c:v>
                </c:pt>
                <c:pt idx="10426">
                  <c:v>-2.3056653593853009</c:v>
                </c:pt>
                <c:pt idx="10427">
                  <c:v>-2.1910671152092682</c:v>
                </c:pt>
                <c:pt idx="10428">
                  <c:v>-2.0749431409153294</c:v>
                </c:pt>
                <c:pt idx="10429">
                  <c:v>-1.9573707336975938</c:v>
                </c:pt>
                <c:pt idx="10430">
                  <c:v>-1.8384317608929144</c:v>
                </c:pt>
                <c:pt idx="10431">
                  <c:v>-1.7182096950150951</c:v>
                </c:pt>
                <c:pt idx="10432">
                  <c:v>-1.5967870796095462</c:v>
                </c:pt>
                <c:pt idx="10433">
                  <c:v>-1.4742440931224396</c:v>
                </c:pt>
                <c:pt idx="10434">
                  <c:v>-1.3506680466432963</c:v>
                </c:pt>
                <c:pt idx="10435">
                  <c:v>-1.2261437564656099</c:v>
                </c:pt>
                <c:pt idx="10436">
                  <c:v>-1.1007562395812378</c:v>
                </c:pt>
                <c:pt idx="10437">
                  <c:v>-0.97459163518747394</c:v>
                </c:pt>
                <c:pt idx="10438">
                  <c:v>-0.84773644909725843</c:v>
                </c:pt>
                <c:pt idx="10439">
                  <c:v>-0.72027831314794954</c:v>
                </c:pt>
                <c:pt idx="10440">
                  <c:v>-0.59230498192184555</c:v>
                </c:pt>
                <c:pt idx="10441">
                  <c:v>-0.46390406419718339</c:v>
                </c:pt>
                <c:pt idx="10442">
                  <c:v>-0.33516385515714486</c:v>
                </c:pt>
                <c:pt idx="10443">
                  <c:v>-0.20617337587065834</c:v>
                </c:pt>
                <c:pt idx="10444">
                  <c:v>-7.7021410903381687E-2</c:v>
                </c:pt>
                <c:pt idx="10445">
                  <c:v>5.2203553607475951E-2</c:v>
                </c:pt>
                <c:pt idx="10446">
                  <c:v>0.18141236844683173</c:v>
                </c:pt>
                <c:pt idx="10447">
                  <c:v>0.31051600767203191</c:v>
                </c:pt>
                <c:pt idx="10448">
                  <c:v>0.4394249085115422</c:v>
                </c:pt>
                <c:pt idx="10449">
                  <c:v>0.5680497414931478</c:v>
                </c:pt>
                <c:pt idx="10450">
                  <c:v>0.69630530771827492</c:v>
                </c:pt>
                <c:pt idx="10451">
                  <c:v>0.82410037190902263</c:v>
                </c:pt>
                <c:pt idx="10452">
                  <c:v>0.95134636132387873</c:v>
                </c:pt>
                <c:pt idx="10453">
                  <c:v>1.0779573070346664</c:v>
                </c:pt>
                <c:pt idx="10454">
                  <c:v>1.2038477828265077</c:v>
                </c:pt>
                <c:pt idx="10455">
                  <c:v>1.3289292851162682</c:v>
                </c:pt>
                <c:pt idx="10456">
                  <c:v>1.4531133501708804</c:v>
                </c:pt>
                <c:pt idx="10457">
                  <c:v>1.5763131274282267</c:v>
                </c:pt>
                <c:pt idx="10458">
                  <c:v>1.6984438016521892</c:v>
                </c:pt>
                <c:pt idx="10459">
                  <c:v>1.8194228601983273</c:v>
                </c:pt>
                <c:pt idx="10460">
                  <c:v>1.9391691047508164</c:v>
                </c:pt>
                <c:pt idx="10461">
                  <c:v>2.0575990603032661</c:v>
                </c:pt>
                <c:pt idx="10462">
                  <c:v>2.1746300842493289</c:v>
                </c:pt>
                <c:pt idx="10463">
                  <c:v>2.2901819005583395</c:v>
                </c:pt>
                <c:pt idx="10464">
                  <c:v>2.4041758513387652</c:v>
                </c:pt>
                <c:pt idx="10465">
                  <c:v>2.5165315043822085</c:v>
                </c:pt>
                <c:pt idx="10466">
                  <c:v>2.6271699086670433</c:v>
                </c:pt>
                <c:pt idx="10467">
                  <c:v>2.7360152181368136</c:v>
                </c:pt>
                <c:pt idx="10468">
                  <c:v>2.8429928687585115</c:v>
                </c:pt>
                <c:pt idx="10469">
                  <c:v>2.9480248033467826</c:v>
                </c:pt>
                <c:pt idx="10470">
                  <c:v>3.0510419452868782</c:v>
                </c:pt>
                <c:pt idx="10471">
                  <c:v>3.151975211665917</c:v>
                </c:pt>
                <c:pt idx="10472">
                  <c:v>3.2507512201512117</c:v>
                </c:pt>
                <c:pt idx="10473">
                  <c:v>3.3473047110087339</c:v>
                </c:pt>
                <c:pt idx="10474">
                  <c:v>3.4415682319168299</c:v>
                </c:pt>
                <c:pt idx="10475">
                  <c:v>3.5334749253577646</c:v>
                </c:pt>
                <c:pt idx="10476">
                  <c:v>3.6229588083697517</c:v>
                </c:pt>
                <c:pt idx="10477">
                  <c:v>3.7099608932685308</c:v>
                </c:pt>
                <c:pt idx="10478">
                  <c:v>3.7944220086079823</c:v>
                </c:pt>
                <c:pt idx="10479">
                  <c:v>3.876279796244992</c:v>
                </c:pt>
                <c:pt idx="10480">
                  <c:v>3.9554813092729608</c:v>
                </c:pt>
                <c:pt idx="10481">
                  <c:v>4.0319716548173865</c:v>
                </c:pt>
                <c:pt idx="10482">
                  <c:v>4.1056953825308264</c:v>
                </c:pt>
                <c:pt idx="10483">
                  <c:v>4.1766037097277744</c:v>
                </c:pt>
                <c:pt idx="10484">
                  <c:v>4.2446461049006299</c:v>
                </c:pt>
                <c:pt idx="10485">
                  <c:v>4.3097743954757863</c:v>
                </c:pt>
                <c:pt idx="10486">
                  <c:v>4.3719420912301938</c:v>
                </c:pt>
                <c:pt idx="10487">
                  <c:v>4.4311069204887277</c:v>
                </c:pt>
                <c:pt idx="10488">
                  <c:v>4.4872278456485688</c:v>
                </c:pt>
                <c:pt idx="10489">
                  <c:v>4.5402649079381678</c:v>
                </c:pt>
                <c:pt idx="10490">
                  <c:v>4.5901828287017068</c:v>
                </c:pt>
                <c:pt idx="10491">
                  <c:v>4.6369480446441118</c:v>
                </c:pt>
                <c:pt idx="10492">
                  <c:v>4.6805274261981404</c:v>
                </c:pt>
                <c:pt idx="10493">
                  <c:v>4.7208882471247318</c:v>
                </c:pt>
                <c:pt idx="10494">
                  <c:v>4.7580005838201975</c:v>
                </c:pt>
                <c:pt idx="10495">
                  <c:v>4.7918426122734878</c:v>
                </c:pt>
                <c:pt idx="10496">
                  <c:v>4.8223885718539901</c:v>
                </c:pt>
                <c:pt idx="10497">
                  <c:v>4.849615870905235</c:v>
                </c:pt>
                <c:pt idx="10498">
                  <c:v>4.8735057654892602</c:v>
                </c:pt>
                <c:pt idx="10499">
                  <c:v>4.8940438108950417</c:v>
                </c:pt>
                <c:pt idx="10500">
                  <c:v>4.9112118611468629</c:v>
                </c:pt>
                <c:pt idx="10501">
                  <c:v>4.9249990695299433</c:v>
                </c:pt>
                <c:pt idx="10502">
                  <c:v>4.9353960725088299</c:v>
                </c:pt>
                <c:pt idx="10503">
                  <c:v>4.9423971323870282</c:v>
                </c:pt>
                <c:pt idx="10504">
                  <c:v>4.9459933417031481</c:v>
                </c:pt>
                <c:pt idx="10505">
                  <c:v>4.9461837483058311</c:v>
                </c:pt>
                <c:pt idx="10506">
                  <c:v>4.9429684790682646</c:v>
                </c:pt>
                <c:pt idx="10507">
                  <c:v>4.9363483869245774</c:v>
                </c:pt>
                <c:pt idx="10508">
                  <c:v>4.9263249784914507</c:v>
                </c:pt>
                <c:pt idx="10509">
                  <c:v>4.9129088058225765</c:v>
                </c:pt>
                <c:pt idx="10510">
                  <c:v>4.8961077249582612</c:v>
                </c:pt>
                <c:pt idx="10511">
                  <c:v>4.8759305522991134</c:v>
                </c:pt>
                <c:pt idx="10512">
                  <c:v>4.852389749195904</c:v>
                </c:pt>
                <c:pt idx="10513">
                  <c:v>4.8255019227283</c:v>
                </c:pt>
                <c:pt idx="10514">
                  <c:v>4.7952870238418122</c:v>
                </c:pt>
                <c:pt idx="10515">
                  <c:v>4.7617648792491689</c:v>
                </c:pt>
                <c:pt idx="10516">
                  <c:v>4.7249583515751761</c:v>
                </c:pt>
                <c:pt idx="10517">
                  <c:v>4.6848937435092779</c:v>
                </c:pt>
                <c:pt idx="10518">
                  <c:v>4.6415974856729623</c:v>
                </c:pt>
                <c:pt idx="10519">
                  <c:v>4.5950982909433487</c:v>
                </c:pt>
                <c:pt idx="10520">
                  <c:v>4.5454262404690162</c:v>
                </c:pt>
                <c:pt idx="10521">
                  <c:v>4.4926176369715751</c:v>
                </c:pt>
                <c:pt idx="10522">
                  <c:v>4.436706333427165</c:v>
                </c:pt>
                <c:pt idx="10523">
                  <c:v>4.3777299115439749</c:v>
                </c:pt>
                <c:pt idx="10524">
                  <c:v>4.3157327980884093</c:v>
                </c:pt>
                <c:pt idx="10525">
                  <c:v>4.2507538644077618</c:v>
                </c:pt>
                <c:pt idx="10526">
                  <c:v>4.1828380349931527</c:v>
                </c:pt>
                <c:pt idx="10527">
                  <c:v>4.1120351739284411</c:v>
                </c:pt>
                <c:pt idx="10528">
                  <c:v>4.0383920221954073</c:v>
                </c:pt>
                <c:pt idx="10529">
                  <c:v>3.9619572745258504</c:v>
                </c:pt>
                <c:pt idx="10530">
                  <c:v>3.8827819965877572</c:v>
                </c:pt>
                <c:pt idx="10531">
                  <c:v>3.8009235233399461</c:v>
                </c:pt>
                <c:pt idx="10532">
                  <c:v>3.716434304796516</c:v>
                </c:pt>
                <c:pt idx="10533">
                  <c:v>3.629373632511899</c:v>
                </c:pt>
                <c:pt idx="10534">
                  <c:v>3.5398054191880886</c:v>
                </c:pt>
                <c:pt idx="10535">
                  <c:v>3.4477875638681192</c:v>
                </c:pt>
                <c:pt idx="10536">
                  <c:v>3.3533836567990192</c:v>
                </c:pt>
                <c:pt idx="10537">
                  <c:v>3.2566594520736141</c:v>
                </c:pt>
                <c:pt idx="10538">
                  <c:v>3.15768043378824</c:v>
                </c:pt>
                <c:pt idx="10539">
                  <c:v>3.0565127483455643</c:v>
                </c:pt>
                <c:pt idx="10540">
                  <c:v>2.9532268329782005</c:v>
                </c:pt>
                <c:pt idx="10541">
                  <c:v>2.8478944200014644</c:v>
                </c:pt>
                <c:pt idx="10542">
                  <c:v>2.740587170274206</c:v>
                </c:pt>
                <c:pt idx="10543">
                  <c:v>2.6313776205878447</c:v>
                </c:pt>
                <c:pt idx="10544">
                  <c:v>2.52034278419048</c:v>
                </c:pt>
                <c:pt idx="10545">
                  <c:v>2.4075610928284887</c:v>
                </c:pt>
                <c:pt idx="10546">
                  <c:v>2.293110944198796</c:v>
                </c:pt>
                <c:pt idx="10547">
                  <c:v>2.1770704420849998</c:v>
                </c:pt>
                <c:pt idx="10548">
                  <c:v>2.0595173123796413</c:v>
                </c:pt>
                <c:pt idx="10549">
                  <c:v>1.9405300764295534</c:v>
                </c:pt>
                <c:pt idx="10550">
                  <c:v>1.8201918124916201</c:v>
                </c:pt>
                <c:pt idx="10551">
                  <c:v>1.6985871897312057</c:v>
                </c:pt>
                <c:pt idx="10552">
                  <c:v>1.5757999330544312</c:v>
                </c:pt>
                <c:pt idx="10553">
                  <c:v>1.4519113859680539</c:v>
                </c:pt>
                <c:pt idx="10554">
                  <c:v>1.3270100073286593</c:v>
                </c:pt>
                <c:pt idx="10555">
                  <c:v>1.2011817429245566</c:v>
                </c:pt>
                <c:pt idx="10556">
                  <c:v>1.0745127200085844</c:v>
                </c:pt>
                <c:pt idx="10557">
                  <c:v>0.94709016786039246</c:v>
                </c:pt>
                <c:pt idx="10558">
                  <c:v>0.81900166127028162</c:v>
                </c:pt>
                <c:pt idx="10559">
                  <c:v>0.69033587904033022</c:v>
                </c:pt>
                <c:pt idx="10560">
                  <c:v>0.56118159981681059</c:v>
                </c:pt>
                <c:pt idx="10561">
                  <c:v>0.43162743267382159</c:v>
                </c:pt>
                <c:pt idx="10562">
                  <c:v>0.30176264847562967</c:v>
                </c:pt>
                <c:pt idx="10563">
                  <c:v>0.17167721853305476</c:v>
                </c:pt>
                <c:pt idx="10564">
                  <c:v>4.1460851412128352E-2</c:v>
                </c:pt>
                <c:pt idx="10565">
                  <c:v>-8.879706976976158E-2</c:v>
                </c:pt>
                <c:pt idx="10566">
                  <c:v>-0.21900652659255138</c:v>
                </c:pt>
                <c:pt idx="10567">
                  <c:v>-0.34907765241430511</c:v>
                </c:pt>
                <c:pt idx="10568">
                  <c:v>-0.47892007297534989</c:v>
                </c:pt>
                <c:pt idx="10569">
                  <c:v>-0.6084436772060059</c:v>
                </c:pt>
                <c:pt idx="10570">
                  <c:v>-0.73756251515433668</c:v>
                </c:pt>
                <c:pt idx="10571">
                  <c:v>-0.86618463165965087</c:v>
                </c:pt>
                <c:pt idx="10572">
                  <c:v>-0.99422076586761488</c:v>
                </c:pt>
                <c:pt idx="10573">
                  <c:v>-1.1215842930782653</c:v>
                </c:pt>
                <c:pt idx="10574">
                  <c:v>-1.248189164189307</c:v>
                </c:pt>
                <c:pt idx="10575">
                  <c:v>-1.3739462861285225</c:v>
                </c:pt>
                <c:pt idx="10576">
                  <c:v>-1.4987666395575228</c:v>
                </c:pt>
                <c:pt idx="10577">
                  <c:v>-1.6225628526478455</c:v>
                </c:pt>
                <c:pt idx="10578">
                  <c:v>-1.7452496236616262</c:v>
                </c:pt>
                <c:pt idx="10579">
                  <c:v>-1.8667439886125192</c:v>
                </c:pt>
                <c:pt idx="10580">
                  <c:v>-1.9869643333673124</c:v>
                </c:pt>
                <c:pt idx="10581">
                  <c:v>-2.1058268029603373</c:v>
                </c:pt>
                <c:pt idx="10582">
                  <c:v>-2.2232484109865163</c:v>
                </c:pt>
                <c:pt idx="10583">
                  <c:v>-2.3391485740482327</c:v>
                </c:pt>
                <c:pt idx="10584">
                  <c:v>-2.4534483635582061</c:v>
                </c:pt>
                <c:pt idx="10585">
                  <c:v>-2.5660671134910173</c:v>
                </c:pt>
                <c:pt idx="10586">
                  <c:v>-2.6769256760623592</c:v>
                </c:pt>
                <c:pt idx="10587">
                  <c:v>-2.7859480456513248</c:v>
                </c:pt>
                <c:pt idx="10588">
                  <c:v>-2.8930595359694657</c:v>
                </c:pt>
                <c:pt idx="10589">
                  <c:v>-2.9981820049646135</c:v>
                </c:pt>
                <c:pt idx="10590">
                  <c:v>-3.1012463285901495</c:v>
                </c:pt>
                <c:pt idx="10591">
                  <c:v>-3.2021834139509635</c:v>
                </c:pt>
                <c:pt idx="10592">
                  <c:v>-3.3009199061635819</c:v>
                </c:pt>
                <c:pt idx="10593">
                  <c:v>-3.3973906103245941</c:v>
                </c:pt>
                <c:pt idx="10594">
                  <c:v>-3.4915281762418489</c:v>
                </c:pt>
                <c:pt idx="10595">
                  <c:v>-3.5832658857114192</c:v>
                </c:pt>
                <c:pt idx="10596">
                  <c:v>-3.6725379321229159</c:v>
                </c:pt>
                <c:pt idx="10597">
                  <c:v>-3.7592855410028179</c:v>
                </c:pt>
                <c:pt idx="10598">
                  <c:v>-3.8434497907648204</c:v>
                </c:pt>
                <c:pt idx="10599">
                  <c:v>-3.9249686095329857</c:v>
                </c:pt>
                <c:pt idx="10600">
                  <c:v>-4.003789372802582</c:v>
                </c:pt>
                <c:pt idx="10601">
                  <c:v>-4.0798575459315742</c:v>
                </c:pt>
                <c:pt idx="10602">
                  <c:v>-4.1531180723011705</c:v>
                </c:pt>
                <c:pt idx="10603">
                  <c:v>-4.2235225980856681</c:v>
                </c:pt>
                <c:pt idx="10604">
                  <c:v>-4.2910210553733359</c:v>
                </c:pt>
                <c:pt idx="10605">
                  <c:v>-4.3555657694978303</c:v>
                </c:pt>
                <c:pt idx="10606">
                  <c:v>-4.4171107820006457</c:v>
                </c:pt>
                <c:pt idx="10607">
                  <c:v>-4.475614386345657</c:v>
                </c:pt>
                <c:pt idx="10608">
                  <c:v>-4.5310361429318817</c:v>
                </c:pt>
                <c:pt idx="10609">
                  <c:v>-4.5833367233132574</c:v>
                </c:pt>
                <c:pt idx="10610">
                  <c:v>-4.6324815109160316</c:v>
                </c:pt>
                <c:pt idx="10611">
                  <c:v>-4.6784376356898809</c:v>
                </c:pt>
                <c:pt idx="10612">
                  <c:v>-4.7211726918546058</c:v>
                </c:pt>
                <c:pt idx="10613">
                  <c:v>-4.7606547068541563</c:v>
                </c:pt>
                <c:pt idx="10614">
                  <c:v>-4.7968545399921618</c:v>
                </c:pt>
                <c:pt idx="10615">
                  <c:v>-4.8297511786927352</c:v>
                </c:pt>
                <c:pt idx="10616">
                  <c:v>-4.8593197015677996</c:v>
                </c:pt>
                <c:pt idx="10617">
                  <c:v>-4.8855383832666819</c:v>
                </c:pt>
                <c:pt idx="10618">
                  <c:v>-4.9083893724537235</c:v>
                </c:pt>
                <c:pt idx="10619">
                  <c:v>-4.9278591425275664</c:v>
                </c:pt>
                <c:pt idx="10620">
                  <c:v>-4.9439304903191976</c:v>
                </c:pt>
                <c:pt idx="10621">
                  <c:v>-4.9565935357862516</c:v>
                </c:pt>
                <c:pt idx="10622">
                  <c:v>-4.9658399050802693</c:v>
                </c:pt>
                <c:pt idx="10623">
                  <c:v>-4.9716648723358112</c:v>
                </c:pt>
                <c:pt idx="10624">
                  <c:v>-4.9740605631776402</c:v>
                </c:pt>
                <c:pt idx="10625">
                  <c:v>-4.9730270788889683</c:v>
                </c:pt>
                <c:pt idx="10626">
                  <c:v>-4.9685656192023826</c:v>
                </c:pt>
                <c:pt idx="10627">
                  <c:v>-4.9606781283965242</c:v>
                </c:pt>
                <c:pt idx="10628">
                  <c:v>-4.9493672219626683</c:v>
                </c:pt>
                <c:pt idx="10629">
                  <c:v>-4.9346445773897942</c:v>
                </c:pt>
                <c:pt idx="10630">
                  <c:v>-4.9165191917310773</c:v>
                </c:pt>
                <c:pt idx="10631">
                  <c:v>-4.8950010369817676</c:v>
                </c:pt>
                <c:pt idx="10632">
                  <c:v>-4.8701037436614305</c:v>
                </c:pt>
                <c:pt idx="10633">
                  <c:v>-4.8418451005739396</c:v>
                </c:pt>
                <c:pt idx="10634">
                  <c:v>-4.8102462519156317</c:v>
                </c:pt>
                <c:pt idx="10635">
                  <c:v>-4.7753282281386866</c:v>
                </c:pt>
                <c:pt idx="10636">
                  <c:v>-4.7371151050496652</c:v>
                </c:pt>
                <c:pt idx="10637">
                  <c:v>-4.6956344069082778</c:v>
                </c:pt>
                <c:pt idx="10638">
                  <c:v>-4.6509137932345865</c:v>
                </c:pt>
                <c:pt idx="10639">
                  <c:v>-4.6029832120668193</c:v>
                </c:pt>
                <c:pt idx="10640">
                  <c:v>-4.5518739849066669</c:v>
                </c:pt>
                <c:pt idx="10641">
                  <c:v>-4.4976236589467709</c:v>
                </c:pt>
                <c:pt idx="10642">
                  <c:v>-4.4402673346751715</c:v>
                </c:pt>
                <c:pt idx="10643">
                  <c:v>-4.3798438432740978</c:v>
                </c:pt>
                <c:pt idx="10644">
                  <c:v>-4.3163988618661753</c:v>
                </c:pt>
                <c:pt idx="10645">
                  <c:v>-4.2499725119576315</c:v>
                </c:pt>
                <c:pt idx="10646">
                  <c:v>-4.1806109669221323</c:v>
                </c:pt>
                <c:pt idx="10647">
                  <c:v>-4.1083653373729572</c:v>
                </c:pt>
                <c:pt idx="10648">
                  <c:v>-4.0332836073939164</c:v>
                </c:pt>
                <c:pt idx="10649">
                  <c:v>-3.9554157103210206</c:v>
                </c:pt>
                <c:pt idx="10650">
                  <c:v>-3.8748139448628534</c:v>
                </c:pt>
                <c:pt idx="10651">
                  <c:v>-3.791536872395012</c:v>
                </c:pt>
                <c:pt idx="10652">
                  <c:v>-3.7056381616707688</c:v>
                </c:pt>
                <c:pt idx="10653">
                  <c:v>-3.6171783142596809</c:v>
                </c:pt>
                <c:pt idx="10654">
                  <c:v>-3.5262224431167466</c:v>
                </c:pt>
                <c:pt idx="10655">
                  <c:v>-3.4328296367469542</c:v>
                </c:pt>
                <c:pt idx="10656">
                  <c:v>-3.3370646630490937</c:v>
                </c:pt>
                <c:pt idx="10657">
                  <c:v>-3.2389944409499516</c:v>
                </c:pt>
                <c:pt idx="10658">
                  <c:v>-3.1386856055653514</c:v>
                </c:pt>
                <c:pt idx="10659">
                  <c:v>-3.0362054395197369</c:v>
                </c:pt>
                <c:pt idx="10660">
                  <c:v>-2.9316255004993264</c:v>
                </c:pt>
                <c:pt idx="10661">
                  <c:v>-2.8250186245494846</c:v>
                </c:pt>
                <c:pt idx="10662">
                  <c:v>-2.7164575585942798</c:v>
                </c:pt>
                <c:pt idx="10663">
                  <c:v>-2.6060159069010354</c:v>
                </c:pt>
                <c:pt idx="10664">
                  <c:v>-2.4937717306964591</c:v>
                </c:pt>
                <c:pt idx="10665">
                  <c:v>-2.3798044893172086</c:v>
                </c:pt>
                <c:pt idx="10666">
                  <c:v>-2.2641935867899892</c:v>
                </c:pt>
                <c:pt idx="10667">
                  <c:v>-2.1470181111143587</c:v>
                </c:pt>
                <c:pt idx="10668">
                  <c:v>-2.0283567494508192</c:v>
                </c:pt>
                <c:pt idx="10669">
                  <c:v>-1.9082889606533064</c:v>
                </c:pt>
                <c:pt idx="10670">
                  <c:v>-1.7868987359322386</c:v>
                </c:pt>
                <c:pt idx="10671">
                  <c:v>-1.6642716320828208</c:v>
                </c:pt>
                <c:pt idx="10672">
                  <c:v>-1.5404922355688808</c:v>
                </c:pt>
                <c:pt idx="10673">
                  <c:v>-1.4156427246577237</c:v>
                </c:pt>
                <c:pt idx="10674">
                  <c:v>-1.2898123654681064</c:v>
                </c:pt>
                <c:pt idx="10675">
                  <c:v>-1.1630878828746709</c:v>
                </c:pt>
                <c:pt idx="10676">
                  <c:v>-1.0355561543883458</c:v>
                </c:pt>
                <c:pt idx="10677">
                  <c:v>-0.90730513009167235</c:v>
                </c:pt>
                <c:pt idx="10678">
                  <c:v>-0.77842307552133005</c:v>
                </c:pt>
                <c:pt idx="10679">
                  <c:v>-0.6489993295945643</c:v>
                </c:pt>
                <c:pt idx="10680">
                  <c:v>-0.51912329989345485</c:v>
                </c:pt>
                <c:pt idx="10681">
                  <c:v>-0.38888419272773811</c:v>
                </c:pt>
                <c:pt idx="10682">
                  <c:v>-0.2583718440047485</c:v>
                </c:pt>
                <c:pt idx="10683">
                  <c:v>-0.12767675742011028</c:v>
                </c:pt>
                <c:pt idx="10684">
                  <c:v>3.1108591692368751E-3</c:v>
                </c:pt>
                <c:pt idx="10685">
                  <c:v>0.13390115685666751</c:v>
                </c:pt>
                <c:pt idx="10686">
                  <c:v>0.26460368531271533</c:v>
                </c:pt>
                <c:pt idx="10687">
                  <c:v>0.39512818021463592</c:v>
                </c:pt>
                <c:pt idx="10688">
                  <c:v>0.52538390416942105</c:v>
                </c:pt>
                <c:pt idx="10689">
                  <c:v>0.65528041781058821</c:v>
                </c:pt>
                <c:pt idx="10690">
                  <c:v>0.78473147798440879</c:v>
                </c:pt>
                <c:pt idx="10691">
                  <c:v>0.91364487165176689</c:v>
                </c:pt>
                <c:pt idx="10692">
                  <c:v>1.041931115600514</c:v>
                </c:pt>
                <c:pt idx="10693">
                  <c:v>1.1695033984604952</c:v>
                </c:pt>
                <c:pt idx="10694">
                  <c:v>1.2962755202824714</c:v>
                </c:pt>
                <c:pt idx="10695">
                  <c:v>1.422158273075417</c:v>
                </c:pt>
                <c:pt idx="10696">
                  <c:v>1.5470625585837929</c:v>
                </c:pt>
                <c:pt idx="10697">
                  <c:v>1.6709009621065021</c:v>
                </c:pt>
                <c:pt idx="10698">
                  <c:v>1.7935881750888421</c:v>
                </c:pt>
                <c:pt idx="10699">
                  <c:v>1.9150412627637787</c:v>
                </c:pt>
                <c:pt idx="10700">
                  <c:v>2.0351786762026949</c:v>
                </c:pt>
                <c:pt idx="10701">
                  <c:v>2.1539166615481795</c:v>
                </c:pt>
                <c:pt idx="10702">
                  <c:v>2.2711723692943324</c:v>
                </c:pt>
                <c:pt idx="10703">
                  <c:v>2.386865388589904</c:v>
                </c:pt>
                <c:pt idx="10704">
                  <c:v>2.5009169988672824</c:v>
                </c:pt>
                <c:pt idx="10705">
                  <c:v>2.6132467773889774</c:v>
                </c:pt>
                <c:pt idx="10706">
                  <c:v>2.72377585469239</c:v>
                </c:pt>
                <c:pt idx="10707">
                  <c:v>2.8324285382464121</c:v>
                </c:pt>
                <c:pt idx="10708">
                  <c:v>2.9391304893263008</c:v>
                </c:pt>
                <c:pt idx="10709">
                  <c:v>3.0438039475924219</c:v>
                </c:pt>
                <c:pt idx="10710">
                  <c:v>3.146380204506499</c:v>
                </c:pt>
                <c:pt idx="10711">
                  <c:v>3.2467906160945321</c:v>
                </c:pt>
                <c:pt idx="10712">
                  <c:v>3.3449623093959371</c:v>
                </c:pt>
                <c:pt idx="10713">
                  <c:v>3.4408306039928211</c:v>
                </c:pt>
                <c:pt idx="10714">
                  <c:v>3.5343286962737515</c:v>
                </c:pt>
                <c:pt idx="10715">
                  <c:v>3.6253904462164481</c:v>
                </c:pt>
                <c:pt idx="10716">
                  <c:v>3.7139506564716918</c:v>
                </c:pt>
                <c:pt idx="10717">
                  <c:v>3.7999511923586535</c:v>
                </c:pt>
                <c:pt idx="10718">
                  <c:v>3.8833338020415029</c:v>
                </c:pt>
                <c:pt idx="10719">
                  <c:v>3.9640371127533203</c:v>
                </c:pt>
                <c:pt idx="10720">
                  <c:v>4.0420092278326294</c:v>
                </c:pt>
                <c:pt idx="10721">
                  <c:v>4.1171963685665229</c:v>
                </c:pt>
                <c:pt idx="10722">
                  <c:v>4.1895442616787069</c:v>
                </c:pt>
                <c:pt idx="10723">
                  <c:v>4.2590053634039187</c:v>
                </c:pt>
                <c:pt idx="10724">
                  <c:v>4.3255304418907672</c:v>
                </c:pt>
                <c:pt idx="10725">
                  <c:v>4.3890726837931044</c:v>
                </c:pt>
                <c:pt idx="10726">
                  <c:v>4.449587016471189</c:v>
                </c:pt>
                <c:pt idx="10727">
                  <c:v>4.5070326429243543</c:v>
                </c:pt>
                <c:pt idx="10728">
                  <c:v>4.5613700560020112</c:v>
                </c:pt>
                <c:pt idx="10729">
                  <c:v>4.6125608818024375</c:v>
                </c:pt>
                <c:pt idx="10730">
                  <c:v>4.6605714795505229</c:v>
                </c:pt>
                <c:pt idx="10731">
                  <c:v>4.7053699753918368</c:v>
                </c:pt>
                <c:pt idx="10732">
                  <c:v>4.746924979264981</c:v>
                </c:pt>
                <c:pt idx="10733">
                  <c:v>4.7852055529651922</c:v>
                </c:pt>
                <c:pt idx="10734">
                  <c:v>4.8201836078738971</c:v>
                </c:pt>
                <c:pt idx="10735">
                  <c:v>4.8518392002990405</c:v>
                </c:pt>
                <c:pt idx="10736">
                  <c:v>4.8801484936079147</c:v>
                </c:pt>
                <c:pt idx="10737">
                  <c:v>4.9050908621293132</c:v>
                </c:pt>
                <c:pt idx="10738">
                  <c:v>4.9266495681714515</c:v>
                </c:pt>
                <c:pt idx="10739">
                  <c:v>4.9448122117703113</c:v>
                </c:pt>
                <c:pt idx="10740">
                  <c:v>4.9595627284059614</c:v>
                </c:pt>
                <c:pt idx="10741">
                  <c:v>4.970892387705752</c:v>
                </c:pt>
                <c:pt idx="10742">
                  <c:v>4.9787939755114907</c:v>
                </c:pt>
                <c:pt idx="10743">
                  <c:v>4.9832639346605418</c:v>
                </c:pt>
                <c:pt idx="10744">
                  <c:v>4.9842955674780116</c:v>
                </c:pt>
                <c:pt idx="10745">
                  <c:v>4.9818901589237283</c:v>
                </c:pt>
                <c:pt idx="10746">
                  <c:v>4.9760500983566684</c:v>
                </c:pt>
                <c:pt idx="10747">
                  <c:v>4.9667785246006542</c:v>
                </c:pt>
                <c:pt idx="10748">
                  <c:v>4.9540792515765668</c:v>
                </c:pt>
                <c:pt idx="10749">
                  <c:v>4.9379651580502513</c:v>
                </c:pt>
                <c:pt idx="10750">
                  <c:v>4.918446444160292</c:v>
                </c:pt>
                <c:pt idx="10751">
                  <c:v>4.8955342857562538</c:v>
                </c:pt>
                <c:pt idx="10752">
                  <c:v>4.8692435169413946</c:v>
                </c:pt>
                <c:pt idx="10753">
                  <c:v>4.8395931287940419</c:v>
                </c:pt>
                <c:pt idx="10754">
                  <c:v>4.8066054654391035</c:v>
                </c:pt>
                <c:pt idx="10755">
                  <c:v>4.7703027538774885</c:v>
                </c:pt>
                <c:pt idx="10756">
                  <c:v>4.730710262054318</c:v>
                </c:pt>
                <c:pt idx="10757">
                  <c:v>4.6878567009319676</c:v>
                </c:pt>
                <c:pt idx="10758">
                  <c:v>4.6417709102769278</c:v>
                </c:pt>
                <c:pt idx="10759">
                  <c:v>4.5924840109035765</c:v>
                </c:pt>
                <c:pt idx="10760">
                  <c:v>4.540028488612613</c:v>
                </c:pt>
                <c:pt idx="10761">
                  <c:v>4.484443045419666</c:v>
                </c:pt>
                <c:pt idx="10762">
                  <c:v>4.4257639261697799</c:v>
                </c:pt>
                <c:pt idx="10763">
                  <c:v>4.3640310949560011</c:v>
                </c:pt>
                <c:pt idx="10764">
                  <c:v>4.2992913493959941</c:v>
                </c:pt>
                <c:pt idx="10765">
                  <c:v>4.2315859181168793</c:v>
                </c:pt>
                <c:pt idx="10766">
                  <c:v>4.1609620672931031</c:v>
                </c:pt>
                <c:pt idx="10767">
                  <c:v>4.0874719850856547</c:v>
                </c:pt>
                <c:pt idx="10768">
                  <c:v>4.0111647169537195</c:v>
                </c:pt>
                <c:pt idx="10769">
                  <c:v>3.9320912405319057</c:v>
                </c:pt>
                <c:pt idx="10770">
                  <c:v>3.8503048808613087</c:v>
                </c:pt>
                <c:pt idx="10771">
                  <c:v>3.7658652068110317</c:v>
                </c:pt>
                <c:pt idx="10772">
                  <c:v>3.6788268749325566</c:v>
                </c:pt>
                <c:pt idx="10773">
                  <c:v>3.5892513540599085</c:v>
                </c:pt>
                <c:pt idx="10774">
                  <c:v>3.4972047030585096</c:v>
                </c:pt>
                <c:pt idx="10775">
                  <c:v>3.4027469341883396</c:v>
                </c:pt>
                <c:pt idx="10776">
                  <c:v>3.30594371616667</c:v>
                </c:pt>
                <c:pt idx="10777">
                  <c:v>3.2068628450404613</c:v>
                </c:pt>
                <c:pt idx="10778">
                  <c:v>3.1055718086076736</c:v>
                </c:pt>
                <c:pt idx="10779">
                  <c:v>3.0021387170179326</c:v>
                </c:pt>
                <c:pt idx="10780">
                  <c:v>2.8966359296296473</c:v>
                </c:pt>
                <c:pt idx="10781">
                  <c:v>2.789137057633476</c:v>
                </c:pt>
                <c:pt idx="10782">
                  <c:v>2.679715595921988</c:v>
                </c:pt>
                <c:pt idx="10783">
                  <c:v>2.568445868927796</c:v>
                </c:pt>
                <c:pt idx="10784">
                  <c:v>2.4554066296377837</c:v>
                </c:pt>
                <c:pt idx="10785">
                  <c:v>2.3406780001670637</c:v>
                </c:pt>
                <c:pt idx="10786">
                  <c:v>2.2243400177872217</c:v>
                </c:pt>
                <c:pt idx="10787">
                  <c:v>2.1064723736838675</c:v>
                </c:pt>
                <c:pt idx="10788">
                  <c:v>1.9871543276453409</c:v>
                </c:pt>
                <c:pt idx="10789">
                  <c:v>1.8664658801225749</c:v>
                </c:pt>
                <c:pt idx="10790">
                  <c:v>1.7444915324468957</c:v>
                </c:pt>
                <c:pt idx="10791">
                  <c:v>1.6213173196400494</c:v>
                </c:pt>
                <c:pt idx="10792">
                  <c:v>1.4970282741083072</c:v>
                </c:pt>
                <c:pt idx="10793">
                  <c:v>1.3717069874152084</c:v>
                </c:pt>
                <c:pt idx="10794">
                  <c:v>1.2454431059957951</c:v>
                </c:pt>
                <c:pt idx="10795">
                  <c:v>1.1183237017564611</c:v>
                </c:pt>
                <c:pt idx="10796">
                  <c:v>0.99043596567918213</c:v>
                </c:pt>
                <c:pt idx="10797">
                  <c:v>0.86186812751040454</c:v>
                </c:pt>
                <c:pt idx="10798">
                  <c:v>0.73270869842592856</c:v>
                </c:pt>
                <c:pt idx="10799">
                  <c:v>0.60304722876947991</c:v>
                </c:pt>
                <c:pt idx="10800">
                  <c:v>0.47297330317889341</c:v>
                </c:pt>
                <c:pt idx="10801">
                  <c:v>0.34257627052043921</c:v>
                </c:pt>
                <c:pt idx="10802">
                  <c:v>0.2119460746600704</c:v>
                </c:pt>
                <c:pt idx="10803">
                  <c:v>8.1173292585715193E-2</c:v>
                </c:pt>
                <c:pt idx="10804">
                  <c:v>-4.9651829258689245E-2</c:v>
                </c:pt>
                <c:pt idx="10805">
                  <c:v>-0.18043943809312021</c:v>
                </c:pt>
                <c:pt idx="10806">
                  <c:v>-0.31109911440746257</c:v>
                </c:pt>
                <c:pt idx="10807">
                  <c:v>-0.44154065933967407</c:v>
                </c:pt>
                <c:pt idx="10808">
                  <c:v>-0.57167343551761229</c:v>
                </c:pt>
                <c:pt idx="10809">
                  <c:v>-0.70140713804527799</c:v>
                </c:pt>
                <c:pt idx="10810">
                  <c:v>-0.8306556925482923</c:v>
                </c:pt>
                <c:pt idx="10811">
                  <c:v>-0.9593270889060439</c:v>
                </c:pt>
                <c:pt idx="10812">
                  <c:v>-1.0873320807644422</c:v>
                </c:pt>
                <c:pt idx="10813">
                  <c:v>-1.2145841273225246</c:v>
                </c:pt>
                <c:pt idx="10814">
                  <c:v>-1.3409973326541962</c:v>
                </c:pt>
                <c:pt idx="10815">
                  <c:v>-1.4664828259590488</c:v>
                </c:pt>
                <c:pt idx="10816">
                  <c:v>-1.5909518790253521</c:v>
                </c:pt>
                <c:pt idx="10817">
                  <c:v>-1.7143174797062837</c:v>
                </c:pt>
                <c:pt idx="10818">
                  <c:v>-1.8364947541413683</c:v>
                </c:pt>
                <c:pt idx="10819">
                  <c:v>-1.9574012339997773</c:v>
                </c:pt>
                <c:pt idx="10820">
                  <c:v>-2.0769558681062295</c:v>
                </c:pt>
                <c:pt idx="10821">
                  <c:v>-2.1950754312216176</c:v>
                </c:pt>
                <c:pt idx="10822">
                  <c:v>-2.3116776328454778</c:v>
                </c:pt>
                <c:pt idx="10823">
                  <c:v>-2.4266826510151351</c:v>
                </c:pt>
                <c:pt idx="10824">
                  <c:v>-2.5400123834050268</c:v>
                </c:pt>
                <c:pt idx="10825">
                  <c:v>-2.6515870543190245</c:v>
                </c:pt>
                <c:pt idx="10826">
                  <c:v>-2.7613284695562292</c:v>
                </c:pt>
                <c:pt idx="10827">
                  <c:v>-2.8691616394648625</c:v>
                </c:pt>
                <c:pt idx="10828">
                  <c:v>-2.9750129551908864</c:v>
                </c:pt>
                <c:pt idx="10829">
                  <c:v>-3.0788054126076299</c:v>
                </c:pt>
                <c:pt idx="10830">
                  <c:v>-3.1804710850607756</c:v>
                </c:pt>
                <c:pt idx="10831">
                  <c:v>-3.2799421354382554</c:v>
                </c:pt>
                <c:pt idx="10832">
                  <c:v>-3.3771465219054067</c:v>
                </c:pt>
                <c:pt idx="10833">
                  <c:v>-3.4720204186994623</c:v>
                </c:pt>
                <c:pt idx="10834">
                  <c:v>-3.5644978996393304</c:v>
                </c:pt>
                <c:pt idx="10835">
                  <c:v>-3.6545137241347092</c:v>
                </c:pt>
                <c:pt idx="10836">
                  <c:v>-3.7420036154781058</c:v>
                </c:pt>
                <c:pt idx="10837">
                  <c:v>-3.8269103800306388</c:v>
                </c:pt>
                <c:pt idx="10838">
                  <c:v>-3.9091767265720345</c:v>
                </c:pt>
                <c:pt idx="10839">
                  <c:v>-3.9887422616814474</c:v>
                </c:pt>
                <c:pt idx="10840">
                  <c:v>-4.0655560859156719</c:v>
                </c:pt>
                <c:pt idx="10841">
                  <c:v>-4.1395654347787767</c:v>
                </c:pt>
                <c:pt idx="10842">
                  <c:v>-4.2107170653228589</c:v>
                </c:pt>
                <c:pt idx="10843">
                  <c:v>-4.2789644793217798</c:v>
                </c:pt>
                <c:pt idx="10844">
                  <c:v>-4.3442595047608936</c:v>
                </c:pt>
                <c:pt idx="10845">
                  <c:v>-4.4065564015034955</c:v>
                </c:pt>
                <c:pt idx="10846">
                  <c:v>-4.4658111825564006</c:v>
                </c:pt>
                <c:pt idx="10847">
                  <c:v>-4.5219841480566609</c:v>
                </c:pt>
                <c:pt idx="10848">
                  <c:v>-4.5750368985276806</c:v>
                </c:pt>
                <c:pt idx="10849">
                  <c:v>-4.6249321773143732</c:v>
                </c:pt>
                <c:pt idx="10850">
                  <c:v>-4.6716374694900438</c:v>
                </c:pt>
                <c:pt idx="10851">
                  <c:v>-4.715122034672663</c:v>
                </c:pt>
                <c:pt idx="10852">
                  <c:v>-4.7553556229133882</c:v>
                </c:pt>
                <c:pt idx="10853">
                  <c:v>-4.792308441771695</c:v>
                </c:pt>
                <c:pt idx="10854">
                  <c:v>-4.8259535530519653</c:v>
                </c:pt>
                <c:pt idx="10855">
                  <c:v>-4.8562721671475959</c:v>
                </c:pt>
                <c:pt idx="10856">
                  <c:v>-4.883241604175268</c:v>
                </c:pt>
                <c:pt idx="10857">
                  <c:v>-4.906842396876816</c:v>
                </c:pt>
                <c:pt idx="10858">
                  <c:v>-4.927058966636241</c:v>
                </c:pt>
                <c:pt idx="10859">
                  <c:v>-4.9438800722271727</c:v>
                </c:pt>
                <c:pt idx="10860">
                  <c:v>-4.9572908065294286</c:v>
                </c:pt>
                <c:pt idx="10861">
                  <c:v>-4.967283594234229</c:v>
                </c:pt>
                <c:pt idx="10862">
                  <c:v>-4.9738523729161406</c:v>
                </c:pt>
                <c:pt idx="10863">
                  <c:v>-4.9769947328225452</c:v>
                </c:pt>
                <c:pt idx="10864">
                  <c:v>-4.9767051183785966</c:v>
                </c:pt>
                <c:pt idx="10865">
                  <c:v>-4.972985950352272</c:v>
                </c:pt>
                <c:pt idx="10866">
                  <c:v>-4.9658407466429706</c:v>
                </c:pt>
                <c:pt idx="10867">
                  <c:v>-4.9552737663784105</c:v>
                </c:pt>
                <c:pt idx="10868">
                  <c:v>-4.9412899345857602</c:v>
                </c:pt>
                <c:pt idx="10869">
                  <c:v>-4.9239032309871442</c:v>
                </c:pt>
                <c:pt idx="10870">
                  <c:v>-4.9031249455844073</c:v>
                </c:pt>
                <c:pt idx="10871">
                  <c:v>-4.8789673320646072</c:v>
                </c:pt>
                <c:pt idx="10872">
                  <c:v>-4.8514462894210144</c:v>
                </c:pt>
                <c:pt idx="10873">
                  <c:v>-4.8205818597646344</c:v>
                </c:pt>
                <c:pt idx="10874">
                  <c:v>-4.7863974234984097</c:v>
                </c:pt>
                <c:pt idx="10875">
                  <c:v>-4.7489162282627628</c:v>
                </c:pt>
                <c:pt idx="10876">
                  <c:v>-4.7081645461340109</c:v>
                </c:pt>
                <c:pt idx="10877">
                  <c:v>-4.6641720748424929</c:v>
                </c:pt>
                <c:pt idx="10878">
                  <c:v>-4.6169686227200897</c:v>
                </c:pt>
                <c:pt idx="10879">
                  <c:v>-4.5665862601209914</c:v>
                </c:pt>
                <c:pt idx="10880">
                  <c:v>-4.5130584025541136</c:v>
                </c:pt>
                <c:pt idx="10881">
                  <c:v>-4.45642466112339</c:v>
                </c:pt>
                <c:pt idx="10882">
                  <c:v>-4.3967221683722482</c:v>
                </c:pt>
                <c:pt idx="10883">
                  <c:v>-4.3339917539512367</c:v>
                </c:pt>
                <c:pt idx="10884">
                  <c:v>-4.2682810581633603</c:v>
                </c:pt>
                <c:pt idx="10885">
                  <c:v>-4.1996321287377292</c:v>
                </c:pt>
                <c:pt idx="10886">
                  <c:v>-4.1280930266774218</c:v>
                </c:pt>
                <c:pt idx="10887">
                  <c:v>-4.0537167100297005</c:v>
                </c:pt>
                <c:pt idx="10888">
                  <c:v>-3.9765529685510717</c:v>
                </c:pt>
                <c:pt idx="10889">
                  <c:v>-3.8966534979601763</c:v>
                </c:pt>
                <c:pt idx="10890">
                  <c:v>-3.8140723145677389</c:v>
                </c:pt>
                <c:pt idx="10891">
                  <c:v>-3.7288696511205077</c:v>
                </c:pt>
                <c:pt idx="10892">
                  <c:v>-3.641100800102004</c:v>
                </c:pt>
                <c:pt idx="10893">
                  <c:v>-3.5508278378038285</c:v>
                </c:pt>
                <c:pt idx="10894">
                  <c:v>-3.4581174015701719</c:v>
                </c:pt>
                <c:pt idx="10895">
                  <c:v>-3.363030052682547</c:v>
                </c:pt>
                <c:pt idx="10896">
                  <c:v>-3.2656319789693113</c:v>
                </c:pt>
                <c:pt idx="10897">
                  <c:v>-3.1659914652514836</c:v>
                </c:pt>
                <c:pt idx="10898">
                  <c:v>-3.0641764573634855</c:v>
                </c:pt>
                <c:pt idx="10899">
                  <c:v>-2.9602554923805871</c:v>
                </c:pt>
                <c:pt idx="10900">
                  <c:v>-2.8543013251293119</c:v>
                </c:pt>
                <c:pt idx="10901">
                  <c:v>-2.7463879304920411</c:v>
                </c:pt>
                <c:pt idx="10902">
                  <c:v>-2.6365891349853596</c:v>
                </c:pt>
                <c:pt idx="10903">
                  <c:v>-2.5249795623346984</c:v>
                </c:pt>
                <c:pt idx="10904">
                  <c:v>-2.4116382322530772</c:v>
                </c:pt>
                <c:pt idx="10905">
                  <c:v>-2.2966455008079789</c:v>
                </c:pt>
                <c:pt idx="10906">
                  <c:v>-2.1800816062711466</c:v>
                </c:pt>
                <c:pt idx="10907">
                  <c:v>-2.0620264077257286</c:v>
                </c:pt>
                <c:pt idx="10908">
                  <c:v>-1.9425592996335825</c:v>
                </c:pt>
                <c:pt idx="10909">
                  <c:v>-1.8217603838026235</c:v>
                </c:pt>
                <c:pt idx="10910">
                  <c:v>-1.6997142295407124</c:v>
                </c:pt>
                <c:pt idx="10911">
                  <c:v>-1.5765069064306398</c:v>
                </c:pt>
                <c:pt idx="10912">
                  <c:v>-1.45222344801805</c:v>
                </c:pt>
                <c:pt idx="10913">
                  <c:v>-1.326946413607079</c:v>
                </c:pt>
                <c:pt idx="10914">
                  <c:v>-1.2007653840259171</c:v>
                </c:pt>
                <c:pt idx="10915">
                  <c:v>-1.0737673323069457</c:v>
                </c:pt>
                <c:pt idx="10916">
                  <c:v>-0.94603931740011804</c:v>
                </c:pt>
                <c:pt idx="10917">
                  <c:v>-0.81766940399894605</c:v>
                </c:pt>
                <c:pt idx="10918">
                  <c:v>-0.68874590537155644</c:v>
                </c:pt>
                <c:pt idx="10919">
                  <c:v>-0.55935814129315253</c:v>
                </c:pt>
                <c:pt idx="10920">
                  <c:v>-0.42959543339458922</c:v>
                </c:pt>
                <c:pt idx="10921">
                  <c:v>-0.29954683534640369</c:v>
                </c:pt>
                <c:pt idx="10922">
                  <c:v>-0.169301963907733</c:v>
                </c:pt>
                <c:pt idx="10923">
                  <c:v>-3.895103735379922E-2</c:v>
                </c:pt>
                <c:pt idx="10924">
                  <c:v>9.1416087858372699E-2</c:v>
                </c:pt>
                <c:pt idx="10925">
                  <c:v>0.22170997985103305</c:v>
                </c:pt>
                <c:pt idx="10926">
                  <c:v>0.3518406705464262</c:v>
                </c:pt>
                <c:pt idx="10927">
                  <c:v>0.48171844263372821</c:v>
                </c:pt>
                <c:pt idx="10928">
                  <c:v>0.61125316997413615</c:v>
                </c:pt>
                <c:pt idx="10929">
                  <c:v>0.74035508812437978</c:v>
                </c:pt>
                <c:pt idx="10930">
                  <c:v>0.86893869189554596</c:v>
                </c:pt>
                <c:pt idx="10931">
                  <c:v>0.9969125685732263</c:v>
                </c:pt>
                <c:pt idx="10932">
                  <c:v>1.1241880968949272</c:v>
                </c:pt>
                <c:pt idx="10933">
                  <c:v>1.2506793882773848</c:v>
                </c:pt>
                <c:pt idx="10934">
                  <c:v>1.3763012255562355</c:v>
                </c:pt>
                <c:pt idx="10935">
                  <c:v>1.5009654426322092</c:v>
                </c:pt>
                <c:pt idx="10936">
                  <c:v>1.6245840413075976</c:v>
                </c:pt>
                <c:pt idx="10937">
                  <c:v>1.7470707641142789</c:v>
                </c:pt>
                <c:pt idx="10938">
                  <c:v>1.8683415158666494</c:v>
                </c:pt>
                <c:pt idx="10939">
                  <c:v>1.9883146302156485</c:v>
                </c:pt>
                <c:pt idx="10940">
                  <c:v>2.1069098805658633</c:v>
                </c:pt>
                <c:pt idx="10941">
                  <c:v>2.2240448881288883</c:v>
                </c:pt>
                <c:pt idx="10942">
                  <c:v>2.3396382299793617</c:v>
                </c:pt>
                <c:pt idx="10943">
                  <c:v>2.4536109720905128</c:v>
                </c:pt>
                <c:pt idx="10944">
                  <c:v>2.5658859196527337</c:v>
                </c:pt>
                <c:pt idx="10945">
                  <c:v>2.6763842232688355</c:v>
                </c:pt>
                <c:pt idx="10946">
                  <c:v>2.7850286330068039</c:v>
                </c:pt>
                <c:pt idx="10947">
                  <c:v>2.8917451206263611</c:v>
                </c:pt>
                <c:pt idx="10948">
                  <c:v>2.9964610549853283</c:v>
                </c:pt>
                <c:pt idx="10949">
                  <c:v>3.0991004251142384</c:v>
                </c:pt>
                <c:pt idx="10950">
                  <c:v>3.199596312092885</c:v>
                </c:pt>
                <c:pt idx="10951">
                  <c:v>3.2978819002403124</c:v>
                </c:pt>
                <c:pt idx="10952">
                  <c:v>3.393886181958734</c:v>
                </c:pt>
                <c:pt idx="10953">
                  <c:v>3.4875463776262436</c:v>
                </c:pt>
                <c:pt idx="10954">
                  <c:v>3.5787976181953618</c:v>
                </c:pt>
                <c:pt idx="10955">
                  <c:v>3.6675757302818179</c:v>
                </c:pt>
                <c:pt idx="10956">
                  <c:v>3.7538175135287224</c:v>
                </c:pt>
                <c:pt idx="10957">
                  <c:v>3.8374668588565557</c:v>
                </c:pt>
                <c:pt idx="10958">
                  <c:v>3.9184675668714517</c:v>
                </c:pt>
                <c:pt idx="10959">
                  <c:v>3.9967603422986504</c:v>
                </c:pt>
                <c:pt idx="10960">
                  <c:v>4.0722953892083202</c:v>
                </c:pt>
                <c:pt idx="10961">
                  <c:v>4.1450210510290599</c:v>
                </c:pt>
                <c:pt idx="10962">
                  <c:v>4.2148851961893481</c:v>
                </c:pt>
                <c:pt idx="10963">
                  <c:v>4.2818424403296174</c:v>
                </c:pt>
                <c:pt idx="10964">
                  <c:v>4.3458457268288484</c:v>
                </c:pt>
                <c:pt idx="10965">
                  <c:v>4.4068504315073405</c:v>
                </c:pt>
                <c:pt idx="10966">
                  <c:v>4.4648136829287584</c:v>
                </c:pt>
                <c:pt idx="10967">
                  <c:v>4.519696895424353</c:v>
                </c:pt>
                <c:pt idx="10968">
                  <c:v>4.5714627813883224</c:v>
                </c:pt>
                <c:pt idx="10969">
                  <c:v>4.6200751927551789</c:v>
                </c:pt>
                <c:pt idx="10970">
                  <c:v>4.6655027189520704</c:v>
                </c:pt>
                <c:pt idx="10971">
                  <c:v>4.7077157187649004</c:v>
                </c:pt>
                <c:pt idx="10972">
                  <c:v>4.746685035282006</c:v>
                </c:pt>
                <c:pt idx="10973">
                  <c:v>4.7823819620302102</c:v>
                </c:pt>
                <c:pt idx="10974">
                  <c:v>4.8147806387791467</c:v>
                </c:pt>
                <c:pt idx="10975">
                  <c:v>4.8438633449607691</c:v>
                </c:pt>
                <c:pt idx="10976">
                  <c:v>4.8696084598872211</c:v>
                </c:pt>
                <c:pt idx="10977">
                  <c:v>4.8919975647456519</c:v>
                </c:pt>
                <c:pt idx="10978">
                  <c:v>4.9110161177178409</c:v>
                </c:pt>
                <c:pt idx="10979">
                  <c:v>4.9266539018412088</c:v>
                </c:pt>
                <c:pt idx="10980">
                  <c:v>4.938897020850253</c:v>
                </c:pt>
                <c:pt idx="10981">
                  <c:v>4.9477388960188131</c:v>
                </c:pt>
                <c:pt idx="10982">
                  <c:v>4.9531744463820262</c:v>
                </c:pt>
                <c:pt idx="10983">
                  <c:v>4.955202227689492</c:v>
                </c:pt>
                <c:pt idx="10984">
                  <c:v>4.9538176330882244</c:v>
                </c:pt>
                <c:pt idx="10985">
                  <c:v>4.9490240144808375</c:v>
                </c:pt>
                <c:pt idx="10986">
                  <c:v>4.9408258025229523</c:v>
                </c:pt>
                <c:pt idx="10987">
                  <c:v>4.9292281499454162</c:v>
                </c:pt>
                <c:pt idx="10988">
                  <c:v>4.9142368554677072</c:v>
                </c:pt>
                <c:pt idx="10989">
                  <c:v>4.8958667518535863</c:v>
                </c:pt>
                <c:pt idx="10990">
                  <c:v>4.874129960774229</c:v>
                </c:pt>
                <c:pt idx="10991">
                  <c:v>4.8490395455111308</c:v>
                </c:pt>
                <c:pt idx="10992">
                  <c:v>4.8206121918939955</c:v>
                </c:pt>
                <c:pt idx="10993">
                  <c:v>4.788868705449338</c:v>
                </c:pt>
                <c:pt idx="10994">
                  <c:v>4.7538332059324242</c:v>
                </c:pt>
                <c:pt idx="10995">
                  <c:v>4.7155296556517206</c:v>
                </c:pt>
                <c:pt idx="10996">
                  <c:v>4.6739850160680732</c:v>
                </c:pt>
                <c:pt idx="10997">
                  <c:v>4.6292296484357625</c:v>
                </c:pt>
                <c:pt idx="10998">
                  <c:v>4.5812939981956839</c:v>
                </c:pt>
                <c:pt idx="10999">
                  <c:v>4.5302107458650278</c:v>
                </c:pt>
                <c:pt idx="11000">
                  <c:v>4.4760138896621013</c:v>
                </c:pt>
                <c:pt idx="11001">
                  <c:v>4.4187435954633001</c:v>
                </c:pt>
                <c:pt idx="11002">
                  <c:v>4.3584375221884821</c:v>
                </c:pt>
                <c:pt idx="11003">
                  <c:v>4.2951369970345015</c:v>
                </c:pt>
                <c:pt idx="11004">
                  <c:v>4.2288901286115381</c:v>
                </c:pt>
                <c:pt idx="11005">
                  <c:v>4.1597394033333854</c:v>
                </c:pt>
                <c:pt idx="11006">
                  <c:v>4.0877332909075355</c:v>
                </c:pt>
                <c:pt idx="11007">
                  <c:v>4.0129251277740998</c:v>
                </c:pt>
                <c:pt idx="11008">
                  <c:v>3.9353650514656597</c:v>
                </c:pt>
                <c:pt idx="11009">
                  <c:v>3.855105074581771</c:v>
                </c:pt>
                <c:pt idx="11010">
                  <c:v>3.7721994991673631</c:v>
                </c:pt>
                <c:pt idx="11011">
                  <c:v>3.6867088123320459</c:v>
                </c:pt>
                <c:pt idx="11012">
                  <c:v>3.5986885293537272</c:v>
                </c:pt>
                <c:pt idx="11013">
                  <c:v>3.5082009175798916</c:v>
                </c:pt>
                <c:pt idx="11014">
                  <c:v>3.4153127735297071</c:v>
                </c:pt>
                <c:pt idx="11015">
                  <c:v>3.3200847856641227</c:v>
                </c:pt>
                <c:pt idx="11016">
                  <c:v>3.222583236908243</c:v>
                </c:pt>
                <c:pt idx="11017">
                  <c:v>3.1228764750377502</c:v>
                </c:pt>
                <c:pt idx="11018">
                  <c:v>3.0210324766682208</c:v>
                </c:pt>
                <c:pt idx="11019">
                  <c:v>2.9171197774786521</c:v>
                </c:pt>
                <c:pt idx="11020">
                  <c:v>2.8112110987461301</c:v>
                </c:pt>
                <c:pt idx="11021">
                  <c:v>2.7033803497019084</c:v>
                </c:pt>
                <c:pt idx="11022">
                  <c:v>2.593701259189519</c:v>
                </c:pt>
                <c:pt idx="11023">
                  <c:v>2.4822483213459114</c:v>
                </c:pt>
                <c:pt idx="11024">
                  <c:v>2.3691003945152023</c:v>
                </c:pt>
                <c:pt idx="11025">
                  <c:v>2.2543376417770995</c:v>
                </c:pt>
                <c:pt idx="11026">
                  <c:v>2.1380400769856216</c:v>
                </c:pt>
                <c:pt idx="11027">
                  <c:v>2.0202873035922422</c:v>
                </c:pt>
                <c:pt idx="11028">
                  <c:v>1.9011584294561619</c:v>
                </c:pt>
                <c:pt idx="11029">
                  <c:v>1.78073323908069</c:v>
                </c:pt>
                <c:pt idx="11030">
                  <c:v>1.6590959540628243</c:v>
                </c:pt>
                <c:pt idx="11031">
                  <c:v>1.5363322661900765</c:v>
                </c:pt>
                <c:pt idx="11032">
                  <c:v>1.4125268014755066</c:v>
                </c:pt>
                <c:pt idx="11033">
                  <c:v>1.287761682326396</c:v>
                </c:pt>
                <c:pt idx="11034">
                  <c:v>1.1621260237074982</c:v>
                </c:pt>
                <c:pt idx="11035">
                  <c:v>1.0357063042439922</c:v>
                </c:pt>
                <c:pt idx="11036">
                  <c:v>0.90858906038163989</c:v>
                </c:pt>
                <c:pt idx="11037">
                  <c:v>0.78086180668376415</c:v>
                </c:pt>
                <c:pt idx="11038">
                  <c:v>0.65261227915653319</c:v>
                </c:pt>
                <c:pt idx="11039">
                  <c:v>0.52392919369905244</c:v>
                </c:pt>
                <c:pt idx="11040">
                  <c:v>0.3949012419917729</c:v>
                </c:pt>
                <c:pt idx="11041">
                  <c:v>0.2656168222429573</c:v>
                </c:pt>
                <c:pt idx="11042">
                  <c:v>0.13616487082118464</c:v>
                </c:pt>
                <c:pt idx="11043">
                  <c:v>6.6349012877572871E-3</c:v>
                </c:pt>
                <c:pt idx="11044">
                  <c:v>-0.12288395831199474</c:v>
                </c:pt>
                <c:pt idx="11045">
                  <c:v>-0.25230302756458634</c:v>
                </c:pt>
                <c:pt idx="11046">
                  <c:v>-0.38153311224385561</c:v>
                </c:pt>
                <c:pt idx="11047">
                  <c:v>-0.51048529059448344</c:v>
                </c:pt>
                <c:pt idx="11048">
                  <c:v>-0.63907025303477782</c:v>
                </c:pt>
                <c:pt idx="11049">
                  <c:v>-0.76719907196094239</c:v>
                </c:pt>
                <c:pt idx="11050">
                  <c:v>-0.89478709856881733</c:v>
                </c:pt>
                <c:pt idx="11051">
                  <c:v>-1.0217437953214505</c:v>
                </c:pt>
                <c:pt idx="11052">
                  <c:v>-1.1479814341575605</c:v>
                </c:pt>
                <c:pt idx="11053">
                  <c:v>-1.2734150369355304</c:v>
                </c:pt>
                <c:pt idx="11054">
                  <c:v>-1.3979603133746237</c:v>
                </c:pt>
                <c:pt idx="11055">
                  <c:v>-1.5215300398901057</c:v>
                </c:pt>
                <c:pt idx="11056">
                  <c:v>-1.6440371756046606</c:v>
                </c:pt>
                <c:pt idx="11057">
                  <c:v>-1.7653964343401662</c:v>
                </c:pt>
                <c:pt idx="11058">
                  <c:v>-1.885524705322039</c:v>
                </c:pt>
                <c:pt idx="11059">
                  <c:v>-2.0043413188745944</c:v>
                </c:pt>
                <c:pt idx="11060">
                  <c:v>-2.1217670564693298</c:v>
                </c:pt>
                <c:pt idx="11061">
                  <c:v>-2.2377205578998676</c:v>
                </c:pt>
                <c:pt idx="11062">
                  <c:v>-2.3521214284518028</c:v>
                </c:pt>
                <c:pt idx="11063">
                  <c:v>-2.4648917710437832</c:v>
                </c:pt>
                <c:pt idx="11064">
                  <c:v>-2.5759554356450276</c:v>
                </c:pt>
                <c:pt idx="11065">
                  <c:v>-2.6852346245633361</c:v>
                </c:pt>
                <c:pt idx="11066">
                  <c:v>-2.7926531455852106</c:v>
                </c:pt>
                <c:pt idx="11067">
                  <c:v>-2.8981380332852891</c:v>
                </c:pt>
                <c:pt idx="11068">
                  <c:v>-3.0016177235119192</c:v>
                </c:pt>
                <c:pt idx="11069">
                  <c:v>-3.1030172755378045</c:v>
                </c:pt>
                <c:pt idx="11070">
                  <c:v>-3.202270843010556</c:v>
                </c:pt>
                <c:pt idx="11071">
                  <c:v>-3.2993126842155824</c:v>
                </c:pt>
                <c:pt idx="11072">
                  <c:v>-3.3940728659917236</c:v>
                </c:pt>
                <c:pt idx="11073">
                  <c:v>-3.4864896826967517</c:v>
                </c:pt>
                <c:pt idx="11074">
                  <c:v>-3.5764993378790702</c:v>
                </c:pt>
                <c:pt idx="11075">
                  <c:v>-3.6640387284418012</c:v>
                </c:pt>
                <c:pt idx="11076">
                  <c:v>-3.7490457210849697</c:v>
                </c:pt>
                <c:pt idx="11077">
                  <c:v>-3.8314652696367157</c:v>
                </c:pt>
                <c:pt idx="11078">
                  <c:v>-3.9112422325473215</c:v>
                </c:pt>
                <c:pt idx="11079">
                  <c:v>-3.9883183664131874</c:v>
                </c:pt>
                <c:pt idx="11080">
                  <c:v>-4.0626449202990162</c:v>
                </c:pt>
                <c:pt idx="11081">
                  <c:v>-4.1341712748544142</c:v>
                </c:pt>
                <c:pt idx="11082">
                  <c:v>-4.2028463270655827</c:v>
                </c:pt>
                <c:pt idx="11083">
                  <c:v>-4.2686257115859165</c:v>
                </c:pt>
                <c:pt idx="11084">
                  <c:v>-4.3314633803897769</c:v>
                </c:pt>
                <c:pt idx="11085">
                  <c:v>-4.3913157066123194</c:v>
                </c:pt>
                <c:pt idx="11086">
                  <c:v>-4.4481408039986601</c:v>
                </c:pt>
                <c:pt idx="11087">
                  <c:v>-4.5019010590865092</c:v>
                </c:pt>
                <c:pt idx="11088">
                  <c:v>-4.5525601426717008</c:v>
                </c:pt>
                <c:pt idx="11089">
                  <c:v>-4.6000828504680573</c:v>
                </c:pt>
                <c:pt idx="11090">
                  <c:v>-4.6444387002556482</c:v>
                </c:pt>
                <c:pt idx="11091">
                  <c:v>-4.6855989629566706</c:v>
                </c:pt>
                <c:pt idx="11092">
                  <c:v>-4.723535376803242</c:v>
                </c:pt>
                <c:pt idx="11093">
                  <c:v>-4.7582201127130661</c:v>
                </c:pt>
                <c:pt idx="11094">
                  <c:v>-4.7896281693490828</c:v>
                </c:pt>
                <c:pt idx="11095">
                  <c:v>-4.8177426658107914</c:v>
                </c:pt>
                <c:pt idx="11096">
                  <c:v>-4.8425428011410929</c:v>
                </c:pt>
                <c:pt idx="11097">
                  <c:v>-4.8640109556277276</c:v>
                </c:pt>
                <c:pt idx="11098">
                  <c:v>-4.8821333652479524</c:v>
                </c:pt>
                <c:pt idx="11099">
                  <c:v>-4.8969005688732699</c:v>
                </c:pt>
                <c:pt idx="11100">
                  <c:v>-4.9082994034741478</c:v>
                </c:pt>
                <c:pt idx="11101">
                  <c:v>-4.9163240003455035</c:v>
                </c:pt>
                <c:pt idx="11102">
                  <c:v>-4.9209699647323104</c:v>
                </c:pt>
                <c:pt idx="11103">
                  <c:v>-4.9222365142074009</c:v>
                </c:pt>
                <c:pt idx="11104">
                  <c:v>-4.9201196788005284</c:v>
                </c:pt>
                <c:pt idx="11105">
                  <c:v>-4.9146234218245697</c:v>
                </c:pt>
                <c:pt idx="11106">
                  <c:v>-4.9057527593633106</c:v>
                </c:pt>
                <c:pt idx="11107">
                  <c:v>-4.8935134031068204</c:v>
                </c:pt>
                <c:pt idx="11108">
                  <c:v>-4.8779116838012255</c:v>
                </c:pt>
                <c:pt idx="11109">
                  <c:v>-4.8589629388642761</c:v>
                </c:pt>
                <c:pt idx="11110">
                  <c:v>-4.836679766832348</c:v>
                </c:pt>
                <c:pt idx="11111">
                  <c:v>-4.8110756796714682</c:v>
                </c:pt>
                <c:pt idx="11112">
                  <c:v>-4.7821677833479663</c:v>
                </c:pt>
                <c:pt idx="11113">
                  <c:v>-4.7499772746347553</c:v>
                </c:pt>
                <c:pt idx="11114">
                  <c:v>-4.7145286353259586</c:v>
                </c:pt>
                <c:pt idx="11115">
                  <c:v>-4.6758461602697734</c:v>
                </c:pt>
                <c:pt idx="11116">
                  <c:v>-4.6339571137014328</c:v>
                </c:pt>
                <c:pt idx="11117">
                  <c:v>-4.5888921296441101</c:v>
                </c:pt>
                <c:pt idx="11118">
                  <c:v>-4.5406818960879933</c:v>
                </c:pt>
                <c:pt idx="11119">
                  <c:v>-4.4893593056919432</c:v>
                </c:pt>
                <c:pt idx="11120">
                  <c:v>-4.4349585382469296</c:v>
                </c:pt>
                <c:pt idx="11121">
                  <c:v>-4.3775199104978686</c:v>
                </c:pt>
                <c:pt idx="11122">
                  <c:v>-4.3170812014205948</c:v>
                </c:pt>
                <c:pt idx="11123">
                  <c:v>-4.2536838273736288</c:v>
                </c:pt>
                <c:pt idx="11124">
                  <c:v>-4.1873759551794141</c:v>
                </c:pt>
                <c:pt idx="11125">
                  <c:v>-4.1182000984863771</c:v>
                </c:pt>
                <c:pt idx="11126">
                  <c:v>-4.0462047232574667</c:v>
                </c:pt>
                <c:pt idx="11127">
                  <c:v>-3.9714431312341723</c:v>
                </c:pt>
                <c:pt idx="11128">
                  <c:v>-3.8939653943484207</c:v>
                </c:pt>
                <c:pt idx="11129">
                  <c:v>-3.8138234287754558</c:v>
                </c:pt>
                <c:pt idx="11130">
                  <c:v>-3.7310714094174529</c:v>
                </c:pt>
                <c:pt idx="11131">
                  <c:v>-3.6457696656542291</c:v>
                </c:pt>
                <c:pt idx="11132">
                  <c:v>-3.5579735246046815</c:v>
                </c:pt>
                <c:pt idx="11133">
                  <c:v>-3.4677450352121841</c:v>
                </c:pt>
                <c:pt idx="11134">
                  <c:v>-3.3751507455563967</c:v>
                </c:pt>
                <c:pt idx="11135">
                  <c:v>-3.2802510658592992</c:v>
                </c:pt>
                <c:pt idx="11136">
                  <c:v>-3.1831119712686657</c:v>
                </c:pt>
                <c:pt idx="11137">
                  <c:v>-3.08380147253111</c:v>
                </c:pt>
                <c:pt idx="11138">
                  <c:v>-2.9823871802930961</c:v>
                </c:pt>
                <c:pt idx="11139">
                  <c:v>-2.8789372356606902</c:v>
                </c:pt>
                <c:pt idx="11140">
                  <c:v>-2.7735239370952591</c:v>
                </c:pt>
                <c:pt idx="11141">
                  <c:v>-2.6662207431542351</c:v>
                </c:pt>
                <c:pt idx="11142">
                  <c:v>-2.5571009045580402</c:v>
                </c:pt>
                <c:pt idx="11143">
                  <c:v>-2.4462384103035468</c:v>
                </c:pt>
                <c:pt idx="11144">
                  <c:v>-2.3337115870326044</c:v>
                </c:pt>
                <c:pt idx="11145">
                  <c:v>-2.2196000400382991</c:v>
                </c:pt>
                <c:pt idx="11146">
                  <c:v>-2.1039831998036602</c:v>
                </c:pt>
                <c:pt idx="11147">
                  <c:v>-1.9869400613464427</c:v>
                </c:pt>
                <c:pt idx="11148">
                  <c:v>-1.8685490995721823</c:v>
                </c:pt>
                <c:pt idx="11149">
                  <c:v>-1.7488894420741872</c:v>
                </c:pt>
                <c:pt idx="11150">
                  <c:v>-1.6280446301672353</c:v>
                </c:pt>
                <c:pt idx="11151">
                  <c:v>-1.5060996525879256</c:v>
                </c:pt>
                <c:pt idx="11152">
                  <c:v>-1.3831384101527515</c:v>
                </c:pt>
                <c:pt idx="11153">
                  <c:v>-1.2592422785682789</c:v>
                </c:pt>
                <c:pt idx="11154">
                  <c:v>-1.1344996052541894</c:v>
                </c:pt>
                <c:pt idx="11155">
                  <c:v>-1.0089960811232332</c:v>
                </c:pt>
                <c:pt idx="11156">
                  <c:v>-0.88281743543579061</c:v>
                </c:pt>
                <c:pt idx="11157">
                  <c:v>-0.75605035680715849</c:v>
                </c:pt>
                <c:pt idx="11158">
                  <c:v>-0.62878173725898479</c:v>
                </c:pt>
                <c:pt idx="11159">
                  <c:v>-0.50109943141061697</c:v>
                </c:pt>
                <c:pt idx="11160">
                  <c:v>-0.3730912531230125</c:v>
                </c:pt>
                <c:pt idx="11161">
                  <c:v>-0.24484470701460589</c:v>
                </c:pt>
                <c:pt idx="11162">
                  <c:v>-0.11644782087629704</c:v>
                </c:pt>
                <c:pt idx="11163">
                  <c:v>1.2010814501604915E-2</c:v>
                </c:pt>
                <c:pt idx="11164">
                  <c:v>0.14044300723140393</c:v>
                </c:pt>
                <c:pt idx="11165">
                  <c:v>0.26876102562645665</c:v>
                </c:pt>
                <c:pt idx="11166">
                  <c:v>0.3968766359289867</c:v>
                </c:pt>
                <c:pt idx="11167">
                  <c:v>0.52470188775635507</c:v>
                </c:pt>
                <c:pt idx="11168">
                  <c:v>0.65214845295781387</c:v>
                </c:pt>
                <c:pt idx="11169">
                  <c:v>0.77912839456426619</c:v>
                </c:pt>
                <c:pt idx="11170">
                  <c:v>0.90555806274913109</c:v>
                </c:pt>
                <c:pt idx="11171">
                  <c:v>1.0313479264271719</c:v>
                </c:pt>
                <c:pt idx="11172">
                  <c:v>1.1564112705895542</c:v>
                </c:pt>
                <c:pt idx="11173">
                  <c:v>1.2806641358684052</c:v>
                </c:pt>
                <c:pt idx="11174">
                  <c:v>1.4040232555950845</c:v>
                </c:pt>
                <c:pt idx="11175">
                  <c:v>1.5264024337482147</c:v>
                </c:pt>
                <c:pt idx="11176">
                  <c:v>1.6477156600755549</c:v>
                </c:pt>
                <c:pt idx="11177">
                  <c:v>1.7678786811939642</c:v>
                </c:pt>
                <c:pt idx="11178">
                  <c:v>1.8868094204010433</c:v>
                </c:pt>
                <c:pt idx="11179">
                  <c:v>2.0044282424770419</c:v>
                </c:pt>
                <c:pt idx="11180">
                  <c:v>2.1206569628401057</c:v>
                </c:pt>
                <c:pt idx="11181">
                  <c:v>2.2354152538290917</c:v>
                </c:pt>
                <c:pt idx="11182">
                  <c:v>2.3486237509834464</c:v>
                </c:pt>
                <c:pt idx="11183">
                  <c:v>2.4602055842966331</c:v>
                </c:pt>
                <c:pt idx="11184">
                  <c:v>2.5700856267494796</c:v>
                </c:pt>
                <c:pt idx="11185">
                  <c:v>2.6781870987182059</c:v>
                </c:pt>
                <c:pt idx="11186">
                  <c:v>2.7844348202394547</c:v>
                </c:pt>
                <c:pt idx="11187">
                  <c:v>2.8887568314500474</c:v>
                </c:pt>
                <c:pt idx="11188">
                  <c:v>2.991082566209541</c:v>
                </c:pt>
                <c:pt idx="11189">
                  <c:v>3.0913380733948199</c:v>
                </c:pt>
                <c:pt idx="11190">
                  <c:v>3.1894584870027352</c:v>
                </c:pt>
                <c:pt idx="11191">
                  <c:v>3.2853790355732149</c:v>
                </c:pt>
                <c:pt idx="11192">
                  <c:v>3.3790307452748025</c:v>
                </c:pt>
                <c:pt idx="11193">
                  <c:v>3.4703528580498162</c:v>
                </c:pt>
                <c:pt idx="11194">
                  <c:v>3.5592825124767917</c:v>
                </c:pt>
                <c:pt idx="11195">
                  <c:v>3.6457575271362463</c:v>
                </c:pt>
                <c:pt idx="11196">
                  <c:v>3.729716676266956</c:v>
                </c:pt>
                <c:pt idx="11197">
                  <c:v>3.8111058063240222</c:v>
                </c:pt>
                <c:pt idx="11198">
                  <c:v>3.8898706527129319</c:v>
                </c:pt>
                <c:pt idx="11199">
                  <c:v>3.9659538325679091</c:v>
                </c:pt>
                <c:pt idx="11200">
                  <c:v>4.0393074383429886</c:v>
                </c:pt>
                <c:pt idx="11201">
                  <c:v>4.1098816762128649</c:v>
                </c:pt>
                <c:pt idx="11202">
                  <c:v>4.1776262501248294</c:v>
                </c:pt>
                <c:pt idx="11203">
                  <c:v>4.2424975824459938</c:v>
                </c:pt>
                <c:pt idx="11204">
                  <c:v>4.3044503929510043</c:v>
                </c:pt>
                <c:pt idx="11205">
                  <c:v>4.363441802013174</c:v>
                </c:pt>
                <c:pt idx="11206">
                  <c:v>4.4194306494234281</c:v>
                </c:pt>
                <c:pt idx="11207">
                  <c:v>4.4723800259613382</c:v>
                </c:pt>
                <c:pt idx="11208">
                  <c:v>4.5222542842682207</c:v>
                </c:pt>
                <c:pt idx="11209">
                  <c:v>4.5690188789345312</c:v>
                </c:pt>
                <c:pt idx="11210">
                  <c:v>4.612643963095663</c:v>
                </c:pt>
                <c:pt idx="11211">
                  <c:v>4.6531014189762248</c:v>
                </c:pt>
                <c:pt idx="11212">
                  <c:v>4.6903635715472447</c:v>
                </c:pt>
                <c:pt idx="11213">
                  <c:v>4.7244031534129096</c:v>
                </c:pt>
                <c:pt idx="11214">
                  <c:v>4.7551956994031821</c:v>
                </c:pt>
                <c:pt idx="11215">
                  <c:v>4.7827248388204628</c:v>
                </c:pt>
                <c:pt idx="11216">
                  <c:v>4.8069702545245647</c:v>
                </c:pt>
                <c:pt idx="11217">
                  <c:v>4.8279147838352232</c:v>
                </c:pt>
                <c:pt idx="11218">
                  <c:v>4.8455450926013723</c:v>
                </c:pt>
                <c:pt idx="11219">
                  <c:v>4.859852122054118</c:v>
                </c:pt>
                <c:pt idx="11220">
                  <c:v>4.8708230836836881</c:v>
                </c:pt>
                <c:pt idx="11221">
                  <c:v>4.8784524551614314</c:v>
                </c:pt>
                <c:pt idx="11222">
                  <c:v>4.8827361596864405</c:v>
                </c:pt>
                <c:pt idx="11223">
                  <c:v>4.8836737041090954</c:v>
                </c:pt>
                <c:pt idx="11224">
                  <c:v>4.8812613788308026</c:v>
                </c:pt>
                <c:pt idx="11225">
                  <c:v>4.875503378425937</c:v>
                </c:pt>
                <c:pt idx="11226">
                  <c:v>4.8664049209507398</c:v>
                </c:pt>
                <c:pt idx="11227">
                  <c:v>4.853971890625087</c:v>
                </c:pt>
                <c:pt idx="11228">
                  <c:v>4.8382107611542562</c:v>
                </c:pt>
                <c:pt idx="11229">
                  <c:v>4.8191369832420996</c:v>
                </c:pt>
                <c:pt idx="11230">
                  <c:v>4.7967632389612742</c:v>
                </c:pt>
                <c:pt idx="11231">
                  <c:v>4.7711030940133003</c:v>
                </c:pt>
                <c:pt idx="11232">
                  <c:v>4.7421736782739421</c:v>
                </c:pt>
                <c:pt idx="11233">
                  <c:v>4.7099961826000021</c:v>
                </c:pt>
                <c:pt idx="11234">
                  <c:v>4.6745950530702141</c:v>
                </c:pt>
                <c:pt idx="11235">
                  <c:v>4.6359945190700484</c:v>
                </c:pt>
                <c:pt idx="11236">
                  <c:v>4.5942217497022613</c:v>
                </c:pt>
                <c:pt idx="11237">
                  <c:v>4.5493072542909578</c:v>
                </c:pt>
                <c:pt idx="11238">
                  <c:v>4.5012815666892312</c:v>
                </c:pt>
                <c:pt idx="11239">
                  <c:v>4.4501773961347419</c:v>
                </c:pt>
                <c:pt idx="11240">
                  <c:v>4.3960287098922386</c:v>
                </c:pt>
                <c:pt idx="11241">
                  <c:v>4.3388755832793189</c:v>
                </c:pt>
                <c:pt idx="11242">
                  <c:v>4.2787555251724747</c:v>
                </c:pt>
                <c:pt idx="11243">
                  <c:v>4.2157096534121496</c:v>
                </c:pt>
                <c:pt idx="11244">
                  <c:v>4.1497858081618419</c:v>
                </c:pt>
                <c:pt idx="11245">
                  <c:v>4.0810261485719357</c:v>
                </c:pt>
                <c:pt idx="11246">
                  <c:v>4.0094787585940255</c:v>
                </c:pt>
                <c:pt idx="11247">
                  <c:v>3.9351965307941539</c:v>
                </c:pt>
                <c:pt idx="11248">
                  <c:v>3.8582291011370176</c:v>
                </c:pt>
                <c:pt idx="11249">
                  <c:v>3.778627923434235</c:v>
                </c:pt>
                <c:pt idx="11250">
                  <c:v>3.6964466842455401</c:v>
                </c:pt>
                <c:pt idx="11251">
                  <c:v>3.611745199069587</c:v>
                </c:pt>
                <c:pt idx="11252">
                  <c:v>3.5245782560668766</c:v>
                </c:pt>
                <c:pt idx="11253">
                  <c:v>3.4350073406280757</c:v>
                </c:pt>
                <c:pt idx="11254">
                  <c:v>3.3430984131897086</c:v>
                </c:pt>
                <c:pt idx="11255">
                  <c:v>3.2489112727644827</c:v>
                </c:pt>
                <c:pt idx="11256">
                  <c:v>3.1525112602687337</c:v>
                </c:pt>
                <c:pt idx="11257">
                  <c:v>3.0539657297595912</c:v>
                </c:pt>
                <c:pt idx="11258">
                  <c:v>2.9533416133182016</c:v>
                </c:pt>
                <c:pt idx="11259">
                  <c:v>2.850706352211088</c:v>
                </c:pt>
                <c:pt idx="11260">
                  <c:v>2.7461315244044555</c:v>
                </c:pt>
                <c:pt idx="11261">
                  <c:v>2.6396898479418947</c:v>
                </c:pt>
                <c:pt idx="11262">
                  <c:v>2.5314538136643279</c:v>
                </c:pt>
                <c:pt idx="11263">
                  <c:v>2.4214966319929938</c:v>
                </c:pt>
                <c:pt idx="11264">
                  <c:v>2.3098958329834178</c:v>
                </c:pt>
                <c:pt idx="11265">
                  <c:v>2.1967302080317399</c:v>
                </c:pt>
                <c:pt idx="11266">
                  <c:v>2.0820783571281947</c:v>
                </c:pt>
                <c:pt idx="11267">
                  <c:v>1.9660184289303793</c:v>
                </c:pt>
                <c:pt idx="11268">
                  <c:v>1.848628036858168</c:v>
                </c:pt>
                <c:pt idx="11269">
                  <c:v>1.7299854326476947</c:v>
                </c:pt>
                <c:pt idx="11270">
                  <c:v>1.6101732681513952</c:v>
                </c:pt>
                <c:pt idx="11271">
                  <c:v>1.4892756298155827</c:v>
                </c:pt>
                <c:pt idx="11272">
                  <c:v>1.3673755041262392</c:v>
                </c:pt>
                <c:pt idx="11273">
                  <c:v>1.2445533412169503</c:v>
                </c:pt>
                <c:pt idx="11274">
                  <c:v>1.1208965524986716</c:v>
                </c:pt>
                <c:pt idx="11275">
                  <c:v>0.99648988325513932</c:v>
                </c:pt>
                <c:pt idx="11276">
                  <c:v>0.87141810832003586</c:v>
                </c:pt>
                <c:pt idx="11277">
                  <c:v>0.74576695391445513</c:v>
                </c:pt>
                <c:pt idx="11278">
                  <c:v>0.61962234253456538</c:v>
                </c:pt>
                <c:pt idx="11279">
                  <c:v>0.49307115298471527</c:v>
                </c:pt>
                <c:pt idx="11280">
                  <c:v>0.3662002178680771</c:v>
                </c:pt>
                <c:pt idx="11281">
                  <c:v>0.23909605595312691</c:v>
                </c:pt>
                <c:pt idx="11282">
                  <c:v>0.11184570544283742</c:v>
                </c:pt>
                <c:pt idx="11283">
                  <c:v>-1.5463235341741311E-2</c:v>
                </c:pt>
                <c:pt idx="11284">
                  <c:v>-0.14274356900474439</c:v>
                </c:pt>
                <c:pt idx="11285">
                  <c:v>-0.2699085595143938</c:v>
                </c:pt>
                <c:pt idx="11286">
                  <c:v>-0.39687096907057995</c:v>
                </c:pt>
                <c:pt idx="11287">
                  <c:v>-0.52354384269133547</c:v>
                </c:pt>
                <c:pt idx="11288">
                  <c:v>-0.64983984621091151</c:v>
                </c:pt>
                <c:pt idx="11289">
                  <c:v>-0.77567203437277177</c:v>
                </c:pt>
                <c:pt idx="11290">
                  <c:v>-0.9009577459359388</c:v>
                </c:pt>
                <c:pt idx="11291">
                  <c:v>-1.0256084344230849</c:v>
                </c:pt>
                <c:pt idx="11292">
                  <c:v>-1.1495383646084321</c:v>
                </c:pt>
                <c:pt idx="11293">
                  <c:v>-1.2726645512403156</c:v>
                </c:pt>
                <c:pt idx="11294">
                  <c:v>-1.394904695262654</c:v>
                </c:pt>
                <c:pt idx="11295">
                  <c:v>-1.5161735609322913</c:v>
                </c:pt>
                <c:pt idx="11296">
                  <c:v>-1.6363860901177389</c:v>
                </c:pt>
                <c:pt idx="11297">
                  <c:v>-1.7554589725828162</c:v>
                </c:pt>
                <c:pt idx="11298">
                  <c:v>-1.873311064990858</c:v>
                </c:pt>
                <c:pt idx="11299">
                  <c:v>-1.9898636549079236</c:v>
                </c:pt>
                <c:pt idx="11300">
                  <c:v>-2.1050394691689887</c:v>
                </c:pt>
                <c:pt idx="11301">
                  <c:v>-2.2187590793826413</c:v>
                </c:pt>
                <c:pt idx="11302">
                  <c:v>-2.3309440074429415</c:v>
                </c:pt>
                <c:pt idx="11303">
                  <c:v>-2.4415182560274467</c:v>
                </c:pt>
                <c:pt idx="11304">
                  <c:v>-2.5504075563868174</c:v>
                </c:pt>
                <c:pt idx="11305">
                  <c:v>-2.6575359720224947</c:v>
                </c:pt>
                <c:pt idx="11306">
                  <c:v>-2.762829150234539</c:v>
                </c:pt>
                <c:pt idx="11307">
                  <c:v>-2.8662159418590836</c:v>
                </c:pt>
                <c:pt idx="11308">
                  <c:v>-2.9676265742025274</c:v>
                </c:pt>
                <c:pt idx="11309">
                  <c:v>-3.0669878716638843</c:v>
                </c:pt>
                <c:pt idx="11310">
                  <c:v>-3.1642357251805984</c:v>
                </c:pt>
                <c:pt idx="11311">
                  <c:v>-3.2593061010115902</c:v>
                </c:pt>
                <c:pt idx="11312">
                  <c:v>-3.3521307431999667</c:v>
                </c:pt>
                <c:pt idx="11313">
                  <c:v>-3.4426495911122337</c:v>
                </c:pt>
                <c:pt idx="11314">
                  <c:v>-3.530800459713717</c:v>
                </c:pt>
                <c:pt idx="11315">
                  <c:v>-3.616521822365391</c:v>
                </c:pt>
                <c:pt idx="11316">
                  <c:v>-3.6997530859302254</c:v>
                </c:pt>
                <c:pt idx="11317">
                  <c:v>-3.7804407068010435</c:v>
                </c:pt>
                <c:pt idx="11318">
                  <c:v>-3.8585310071243368</c:v>
                </c:pt>
                <c:pt idx="11319">
                  <c:v>-3.9339671670885594</c:v>
                </c:pt>
                <c:pt idx="11320">
                  <c:v>-4.0067018180460749</c:v>
                </c:pt>
                <c:pt idx="11321">
                  <c:v>-4.0766856804661318</c:v>
                </c:pt>
                <c:pt idx="11322">
                  <c:v>-4.1438689475602493</c:v>
                </c:pt>
                <c:pt idx="11323">
                  <c:v>-4.2082085055249667</c:v>
                </c:pt>
                <c:pt idx="11324">
                  <c:v>-4.269659512147296</c:v>
                </c:pt>
                <c:pt idx="11325">
                  <c:v>-4.3281794996361542</c:v>
                </c:pt>
                <c:pt idx="11326">
                  <c:v>-4.3837276931043787</c:v>
                </c:pt>
                <c:pt idx="11327">
                  <c:v>-4.4362675418259903</c:v>
                </c:pt>
                <c:pt idx="11328">
                  <c:v>-4.4857637298190278</c:v>
                </c:pt>
                <c:pt idx="11329">
                  <c:v>-4.5321820156660202</c:v>
                </c:pt>
                <c:pt idx="11330">
                  <c:v>-4.5754928288669454</c:v>
                </c:pt>
                <c:pt idx="11331">
                  <c:v>-4.615668300164538</c:v>
                </c:pt>
                <c:pt idx="11332">
                  <c:v>-4.6526809750067768</c:v>
                </c:pt>
                <c:pt idx="11333">
                  <c:v>-4.6865037782631669</c:v>
                </c:pt>
                <c:pt idx="11334">
                  <c:v>-4.7171124086714817</c:v>
                </c:pt>
                <c:pt idx="11335">
                  <c:v>-4.7444906309630523</c:v>
                </c:pt>
                <c:pt idx="11336">
                  <c:v>-4.7686182348510444</c:v>
                </c:pt>
                <c:pt idx="11337">
                  <c:v>-4.7894781358609908</c:v>
                </c:pt>
                <c:pt idx="11338">
                  <c:v>-4.8070570493529381</c:v>
                </c:pt>
                <c:pt idx="11339">
                  <c:v>-4.8213459373519738</c:v>
                </c:pt>
                <c:pt idx="11340">
                  <c:v>-4.8323320034276174</c:v>
                </c:pt>
                <c:pt idx="11341">
                  <c:v>-4.8400096886430246</c:v>
                </c:pt>
                <c:pt idx="11342">
                  <c:v>-4.844374850953546</c:v>
                </c:pt>
                <c:pt idx="11343">
                  <c:v>-4.8454269034068531</c:v>
                </c:pt>
                <c:pt idx="11344">
                  <c:v>-4.8431620141439007</c:v>
                </c:pt>
                <c:pt idx="11345">
                  <c:v>-4.8375842271465848</c:v>
                </c:pt>
                <c:pt idx="11346">
                  <c:v>-4.8286985816966634</c:v>
                </c:pt>
                <c:pt idx="11347">
                  <c:v>-4.8165107552318167</c:v>
                </c:pt>
                <c:pt idx="11348">
                  <c:v>-4.8010269868657574</c:v>
                </c:pt>
                <c:pt idx="11349">
                  <c:v>-4.7822624651235328</c:v>
                </c:pt>
                <c:pt idx="11350">
                  <c:v>-4.7602295825576535</c:v>
                </c:pt>
                <c:pt idx="11351">
                  <c:v>-4.7349415882773496</c:v>
                </c:pt>
                <c:pt idx="11352">
                  <c:v>-4.7064152687864658</c:v>
                </c:pt>
                <c:pt idx="11353">
                  <c:v>-4.6746714451054503</c:v>
                </c:pt>
                <c:pt idx="11354">
                  <c:v>-4.6397341673503876</c:v>
                </c:pt>
                <c:pt idx="11355">
                  <c:v>-4.6016272431779264</c:v>
                </c:pt>
                <c:pt idx="11356">
                  <c:v>-4.5603773945780954</c:v>
                </c:pt>
                <c:pt idx="11357">
                  <c:v>-4.5160146587823329</c:v>
                </c:pt>
                <c:pt idx="11358">
                  <c:v>-4.4685690729961633</c:v>
                </c:pt>
                <c:pt idx="11359">
                  <c:v>-4.4180728257008877</c:v>
                </c:pt>
                <c:pt idx="11360">
                  <c:v>-4.3645593397626445</c:v>
                </c:pt>
                <c:pt idx="11361">
                  <c:v>-4.3080681229447615</c:v>
                </c:pt>
                <c:pt idx="11362">
                  <c:v>-4.2486360939200685</c:v>
                </c:pt>
                <c:pt idx="11363">
                  <c:v>-4.1863037582013485</c:v>
                </c:pt>
                <c:pt idx="11364">
                  <c:v>-4.1211183220446177</c:v>
                </c:pt>
                <c:pt idx="11365">
                  <c:v>-4.0531212896754596</c:v>
                </c:pt>
                <c:pt idx="11366">
                  <c:v>-3.9823600696832786</c:v>
                </c:pt>
                <c:pt idx="11367">
                  <c:v>-3.9088868594321369</c:v>
                </c:pt>
                <c:pt idx="11368">
                  <c:v>-3.8327505804588431</c:v>
                </c:pt>
                <c:pt idx="11369">
                  <c:v>-3.7540019535515126</c:v>
                </c:pt>
                <c:pt idx="11370">
                  <c:v>-3.6726939142966515</c:v>
                </c:pt>
                <c:pt idx="11371">
                  <c:v>-3.5888855099307029</c:v>
                </c:pt>
                <c:pt idx="11372">
                  <c:v>-3.5026307437383872</c:v>
                </c:pt>
                <c:pt idx="11373">
                  <c:v>-3.413990300310016</c:v>
                </c:pt>
                <c:pt idx="11374">
                  <c:v>-3.3230293240600601</c:v>
                </c:pt>
                <c:pt idx="11375">
                  <c:v>-3.2298067834717958</c:v>
                </c:pt>
                <c:pt idx="11376">
                  <c:v>-3.1343871751526193</c:v>
                </c:pt>
                <c:pt idx="11377">
                  <c:v>-3.0368369958090455</c:v>
                </c:pt>
                <c:pt idx="11378">
                  <c:v>-2.9372223078796496</c:v>
                </c:pt>
                <c:pt idx="11379">
                  <c:v>-2.8356096714552099</c:v>
                </c:pt>
                <c:pt idx="11380">
                  <c:v>-2.7320697725619825</c:v>
                </c:pt>
                <c:pt idx="11381">
                  <c:v>-2.6266744273168019</c:v>
                </c:pt>
                <c:pt idx="11382">
                  <c:v>-2.5194952154324421</c:v>
                </c:pt>
                <c:pt idx="11383">
                  <c:v>-2.4106044277935226</c:v>
                </c:pt>
                <c:pt idx="11384">
                  <c:v>-2.3000786673100371</c:v>
                </c:pt>
                <c:pt idx="11385">
                  <c:v>-2.1879957914293673</c:v>
                </c:pt>
                <c:pt idx="11386">
                  <c:v>-2.0744334602004613</c:v>
                </c:pt>
                <c:pt idx="11387">
                  <c:v>-1.9594688771626327</c:v>
                </c:pt>
                <c:pt idx="11388">
                  <c:v>-1.8431787062598708</c:v>
                </c:pt>
                <c:pt idx="11389">
                  <c:v>-1.7256402462174441</c:v>
                </c:pt>
                <c:pt idx="11390">
                  <c:v>-1.6069351931667735</c:v>
                </c:pt>
                <c:pt idx="11391">
                  <c:v>-1.4871466759498166</c:v>
                </c:pt>
                <c:pt idx="11392">
                  <c:v>-1.366356722392861</c:v>
                </c:pt>
                <c:pt idx="11393">
                  <c:v>-1.2446448237422116</c:v>
                </c:pt>
                <c:pt idx="11394">
                  <c:v>-1.1220974331221445</c:v>
                </c:pt>
                <c:pt idx="11395">
                  <c:v>-0.99879833895651327</c:v>
                </c:pt>
                <c:pt idx="11396">
                  <c:v>-0.87483136147103835</c:v>
                </c:pt>
                <c:pt idx="11397">
                  <c:v>-0.75028127535291955</c:v>
                </c:pt>
                <c:pt idx="11398">
                  <c:v>-0.6252330554575225</c:v>
                </c:pt>
                <c:pt idx="11399">
                  <c:v>-0.49977263765674296</c:v>
                </c:pt>
                <c:pt idx="11400">
                  <c:v>-0.37398591713992341</c:v>
                </c:pt>
                <c:pt idx="11401">
                  <c:v>-0.24795848158566469</c:v>
                </c:pt>
                <c:pt idx="11402">
                  <c:v>-0.12177644522979932</c:v>
                </c:pt>
                <c:pt idx="11403">
                  <c:v>4.4735096581879456E-3</c:v>
                </c:pt>
                <c:pt idx="11404">
                  <c:v>0.1307050930338132</c:v>
                </c:pt>
                <c:pt idx="11405">
                  <c:v>0.25683246673937221</c:v>
                </c:pt>
                <c:pt idx="11406">
                  <c:v>0.38276928060344256</c:v>
                </c:pt>
                <c:pt idx="11407">
                  <c:v>0.50842945626846781</c:v>
                </c:pt>
                <c:pt idx="11408">
                  <c:v>0.63372652443998556</c:v>
                </c:pt>
                <c:pt idx="11409">
                  <c:v>0.75857439224169643</c:v>
                </c:pt>
                <c:pt idx="11410">
                  <c:v>0.8828912375949709</c:v>
                </c:pt>
                <c:pt idx="11411">
                  <c:v>1.0065893392519605</c:v>
                </c:pt>
                <c:pt idx="11412">
                  <c:v>1.1295837725812079</c:v>
                </c:pt>
                <c:pt idx="11413">
                  <c:v>1.2517923476010699</c:v>
                </c:pt>
                <c:pt idx="11414">
                  <c:v>1.3731335445255928</c:v>
                </c:pt>
                <c:pt idx="11415">
                  <c:v>1.4935228902207587</c:v>
                </c:pt>
                <c:pt idx="11416">
                  <c:v>1.6128760718566446</c:v>
                </c:pt>
                <c:pt idx="11417">
                  <c:v>1.7311105065603778</c:v>
                </c:pt>
                <c:pt idx="11418">
                  <c:v>1.8481457598051227</c:v>
                </c:pt>
                <c:pt idx="11419">
                  <c:v>1.9639038088147118</c:v>
                </c:pt>
                <c:pt idx="11420">
                  <c:v>2.0783080503482863</c:v>
                </c:pt>
                <c:pt idx="11421">
                  <c:v>2.1912797056407989</c:v>
                </c:pt>
                <c:pt idx="11422">
                  <c:v>2.3027409253684517</c:v>
                </c:pt>
                <c:pt idx="11423">
                  <c:v>2.4126163196189863</c:v>
                </c:pt>
                <c:pt idx="11424">
                  <c:v>2.520832205172177</c:v>
                </c:pt>
                <c:pt idx="11425">
                  <c:v>2.6273132086875259</c:v>
                </c:pt>
                <c:pt idx="11426">
                  <c:v>2.7319855177823711</c:v>
                </c:pt>
                <c:pt idx="11427">
                  <c:v>2.8347785003185213</c:v>
                </c:pt>
                <c:pt idx="11428">
                  <c:v>2.9356228769073165</c:v>
                </c:pt>
                <c:pt idx="11429">
                  <c:v>3.0344459411228235</c:v>
                </c:pt>
                <c:pt idx="11430">
                  <c:v>3.1311840285598835</c:v>
                </c:pt>
                <c:pt idx="11431">
                  <c:v>3.2257735252506992</c:v>
                </c:pt>
                <c:pt idx="11432">
                  <c:v>3.3181465697828854</c:v>
                </c:pt>
                <c:pt idx="11433">
                  <c:v>3.408243470516326</c:v>
                </c:pt>
                <c:pt idx="11434">
                  <c:v>3.4960023855578291</c:v>
                </c:pt>
                <c:pt idx="11435">
                  <c:v>3.5813621052804647</c:v>
                </c:pt>
                <c:pt idx="11436">
                  <c:v>3.6642623271746753</c:v>
                </c:pt>
                <c:pt idx="11437">
                  <c:v>3.7446497716441134</c:v>
                </c:pt>
                <c:pt idx="11438">
                  <c:v>3.8224709980203593</c:v>
                </c:pt>
                <c:pt idx="11439">
                  <c:v>3.8976693966656062</c:v>
                </c:pt>
                <c:pt idx="11440">
                  <c:v>3.9701977819323941</c:v>
                </c:pt>
                <c:pt idx="11441">
                  <c:v>4.0400070299778328</c:v>
                </c:pt>
                <c:pt idx="11442">
                  <c:v>4.1070474622739761</c:v>
                </c:pt>
                <c:pt idx="11443">
                  <c:v>4.1712760657594776</c:v>
                </c:pt>
                <c:pt idx="11444">
                  <c:v>4.2326480713774117</c:v>
                </c:pt>
                <c:pt idx="11445">
                  <c:v>4.2911210568632523</c:v>
                </c:pt>
                <c:pt idx="11446">
                  <c:v>4.3466542652071514</c:v>
                </c:pt>
                <c:pt idx="11447">
                  <c:v>4.3992111359153272</c:v>
                </c:pt>
                <c:pt idx="11448">
                  <c:v>4.4487563156210124</c:v>
                </c:pt>
                <c:pt idx="11449">
                  <c:v>4.4952554979567365</c:v>
                </c:pt>
                <c:pt idx="11450">
                  <c:v>4.5386790199829115</c:v>
                </c:pt>
                <c:pt idx="11451">
                  <c:v>4.5789988926123293</c:v>
                </c:pt>
                <c:pt idx="11452">
                  <c:v>4.6161875141955635</c:v>
                </c:pt>
                <c:pt idx="11453">
                  <c:v>4.6502176353835498</c:v>
                </c:pt>
                <c:pt idx="11454">
                  <c:v>4.6810647537438532</c:v>
                </c:pt>
                <c:pt idx="11455">
                  <c:v>4.7087124060787326</c:v>
                </c:pt>
                <c:pt idx="11456">
                  <c:v>4.7331401276290963</c:v>
                </c:pt>
                <c:pt idx="11457">
                  <c:v>4.7543305531434923</c:v>
                </c:pt>
                <c:pt idx="11458">
                  <c:v>4.7722700911611913</c:v>
                </c:pt>
                <c:pt idx="11459">
                  <c:v>4.78694937112604</c:v>
                </c:pt>
                <c:pt idx="11460">
                  <c:v>4.7983552385711157</c:v>
                </c:pt>
                <c:pt idx="11461">
                  <c:v>4.8064817513949833</c:v>
                </c:pt>
                <c:pt idx="11462">
                  <c:v>4.8113243596087711</c:v>
                </c:pt>
                <c:pt idx="11463">
                  <c:v>4.8128820439059723</c:v>
                </c:pt>
                <c:pt idx="11464">
                  <c:v>4.8111505160538135</c:v>
                </c:pt>
                <c:pt idx="11465">
                  <c:v>4.8061333400518578</c:v>
                </c:pt>
                <c:pt idx="11466">
                  <c:v>4.7978350520218864</c:v>
                </c:pt>
                <c:pt idx="11467">
                  <c:v>4.7862608035146881</c:v>
                </c:pt>
                <c:pt idx="11468">
                  <c:v>4.7714162855000941</c:v>
                </c:pt>
                <c:pt idx="11469">
                  <c:v>4.753316116591213</c:v>
                </c:pt>
                <c:pt idx="11470">
                  <c:v>4.731972098167792</c:v>
                </c:pt>
                <c:pt idx="11471">
                  <c:v>4.7073968674308215</c:v>
                </c:pt>
                <c:pt idx="11472">
                  <c:v>4.6796065787831891</c:v>
                </c:pt>
                <c:pt idx="11473">
                  <c:v>4.6486214015115817</c:v>
                </c:pt>
                <c:pt idx="11474">
                  <c:v>4.6144647149418763</c:v>
                </c:pt>
                <c:pt idx="11475">
                  <c:v>4.5771596374765142</c:v>
                </c:pt>
                <c:pt idx="11476">
                  <c:v>4.536732183995337</c:v>
                </c:pt>
                <c:pt idx="11477">
                  <c:v>4.4932116673864133</c:v>
                </c:pt>
                <c:pt idx="11478">
                  <c:v>4.446627383916284</c:v>
                </c:pt>
                <c:pt idx="11479">
                  <c:v>4.3970107651826753</c:v>
                </c:pt>
                <c:pt idx="11480">
                  <c:v>4.3443944618882551</c:v>
                </c:pt>
                <c:pt idx="11481">
                  <c:v>4.2888171950302167</c:v>
                </c:pt>
                <c:pt idx="11482">
                  <c:v>4.2303150826018756</c:v>
                </c:pt>
                <c:pt idx="11483">
                  <c:v>4.1689278162241221</c:v>
                </c:pt>
                <c:pt idx="11484">
                  <c:v>4.1047017757604918</c:v>
                </c:pt>
                <c:pt idx="11485">
                  <c:v>4.0376776272654764</c:v>
                </c:pt>
                <c:pt idx="11486">
                  <c:v>3.9679019301107146</c:v>
                </c:pt>
                <c:pt idx="11487">
                  <c:v>3.8954260221363395</c:v>
                </c:pt>
                <c:pt idx="11488">
                  <c:v>3.8202979557984666</c:v>
                </c:pt>
                <c:pt idx="11489">
                  <c:v>3.7425675740043851</c:v>
                </c:pt>
                <c:pt idx="11490">
                  <c:v>3.662286926423584</c:v>
                </c:pt>
                <c:pt idx="11491">
                  <c:v>3.5795141671096671</c:v>
                </c:pt>
                <c:pt idx="11492">
                  <c:v>3.4943023996746692</c:v>
                </c:pt>
                <c:pt idx="11493">
                  <c:v>3.406711403327443</c:v>
                </c:pt>
                <c:pt idx="11494">
                  <c:v>3.3168054121775556</c:v>
                </c:pt>
                <c:pt idx="11495">
                  <c:v>3.2246424802694036</c:v>
                </c:pt>
                <c:pt idx="11496">
                  <c:v>3.1302861864292764</c:v>
                </c:pt>
                <c:pt idx="11497">
                  <c:v>3.033802107035048</c:v>
                </c:pt>
                <c:pt idx="11498">
                  <c:v>2.9352553824451793</c:v>
                </c:pt>
                <c:pt idx="11499">
                  <c:v>2.8347116497158167</c:v>
                </c:pt>
                <c:pt idx="11500">
                  <c:v>2.7322406716816383</c:v>
                </c:pt>
                <c:pt idx="11501">
                  <c:v>2.6279133419074907</c:v>
                </c:pt>
                <c:pt idx="11502">
                  <c:v>2.5218003189896989</c:v>
                </c:pt>
                <c:pt idx="11503">
                  <c:v>2.4139729749260304</c:v>
                </c:pt>
                <c:pt idx="11504">
                  <c:v>2.3045069967604057</c:v>
                </c:pt>
                <c:pt idx="11505">
                  <c:v>2.1934793298834601</c:v>
                </c:pt>
                <c:pt idx="11506">
                  <c:v>2.0809667268810998</c:v>
                </c:pt>
                <c:pt idx="11507">
                  <c:v>1.9670454892032185</c:v>
                </c:pt>
                <c:pt idx="11508">
                  <c:v>1.8517913848527776</c:v>
                </c:pt>
                <c:pt idx="11509">
                  <c:v>1.7352808235313411</c:v>
                </c:pt>
                <c:pt idx="11510">
                  <c:v>1.6175946200260991</c:v>
                </c:pt>
                <c:pt idx="11511">
                  <c:v>1.4988150302698868</c:v>
                </c:pt>
                <c:pt idx="11512">
                  <c:v>1.3790232183618361</c:v>
                </c:pt>
                <c:pt idx="11513">
                  <c:v>1.2582978217425351</c:v>
                </c:pt>
                <c:pt idx="11514">
                  <c:v>1.1367244503813119</c:v>
                </c:pt>
                <c:pt idx="11515">
                  <c:v>1.0143860609184794</c:v>
                </c:pt>
                <c:pt idx="11516">
                  <c:v>0.89136565387703948</c:v>
                </c:pt>
                <c:pt idx="11517">
                  <c:v>0.76774719702135108</c:v>
                </c:pt>
                <c:pt idx="11518">
                  <c:v>0.64361487175124665</c:v>
                </c:pt>
                <c:pt idx="11519">
                  <c:v>0.51905383462544552</c:v>
                </c:pt>
                <c:pt idx="11520">
                  <c:v>0.3941492163252221</c:v>
                </c:pt>
                <c:pt idx="11521">
                  <c:v>0.2689858554754378</c:v>
                </c:pt>
                <c:pt idx="11522">
                  <c:v>0.14364913334811105</c:v>
                </c:pt>
                <c:pt idx="11523">
                  <c:v>1.822501595987883E-2</c:v>
                </c:pt>
                <c:pt idx="11524">
                  <c:v>-0.10720090558019031</c:v>
                </c:pt>
                <c:pt idx="11525">
                  <c:v>-0.23254347414153861</c:v>
                </c:pt>
                <c:pt idx="11526">
                  <c:v>-0.3577170020965178</c:v>
                </c:pt>
                <c:pt idx="11527">
                  <c:v>-0.4826360545891285</c:v>
                </c:pt>
                <c:pt idx="11528">
                  <c:v>-0.60721478624266767</c:v>
                </c:pt>
                <c:pt idx="11529">
                  <c:v>-0.73136770798994744</c:v>
                </c:pt>
                <c:pt idx="11530">
                  <c:v>-0.85501358094606383</c:v>
                </c:pt>
                <c:pt idx="11531">
                  <c:v>-0.97806524595263455</c:v>
                </c:pt>
                <c:pt idx="11532">
                  <c:v>-1.10043831889363</c:v>
                </c:pt>
                <c:pt idx="11533">
                  <c:v>-1.2220511282771513</c:v>
                </c:pt>
                <c:pt idx="11534">
                  <c:v>-1.3428226503496452</c:v>
                </c:pt>
                <c:pt idx="11535">
                  <c:v>-1.462668885140052</c:v>
                </c:pt>
                <c:pt idx="11536">
                  <c:v>-1.5815059697196123</c:v>
                </c:pt>
                <c:pt idx="11537">
                  <c:v>-1.699251747483242</c:v>
                </c:pt>
                <c:pt idx="11538">
                  <c:v>-1.8158261861871274</c:v>
                </c:pt>
                <c:pt idx="11539">
                  <c:v>-1.9311516410234635</c:v>
                </c:pt>
                <c:pt idx="11540">
                  <c:v>-2.0451518620959321</c:v>
                </c:pt>
                <c:pt idx="11541">
                  <c:v>-2.1577483990726107</c:v>
                </c:pt>
                <c:pt idx="11542">
                  <c:v>-2.2688637058860066</c:v>
                </c:pt>
                <c:pt idx="11543">
                  <c:v>-2.378422670459043</c:v>
                </c:pt>
                <c:pt idx="11544">
                  <c:v>-2.4863518617639859</c:v>
                </c:pt>
                <c:pt idx="11545">
                  <c:v>-2.592576132810763</c:v>
                </c:pt>
                <c:pt idx="11546">
                  <c:v>-2.6970218715476668</c:v>
                </c:pt>
                <c:pt idx="11547">
                  <c:v>-2.7996186199940394</c:v>
                </c:pt>
                <c:pt idx="11548">
                  <c:v>-2.9002972466133081</c:v>
                </c:pt>
                <c:pt idx="11549">
                  <c:v>-2.9989851664171487</c:v>
                </c:pt>
                <c:pt idx="11550">
                  <c:v>-3.0956188099375974</c:v>
                </c:pt>
                <c:pt idx="11551">
                  <c:v>-3.1901346315805634</c:v>
                </c:pt>
                <c:pt idx="11552">
                  <c:v>-3.2824648117034849</c:v>
                </c:pt>
                <c:pt idx="11553">
                  <c:v>-3.3725496738151231</c:v>
                </c:pt>
                <c:pt idx="11554">
                  <c:v>-3.460327364556067</c:v>
                </c:pt>
                <c:pt idx="11555">
                  <c:v>-3.5457366362467129</c:v>
                </c:pt>
                <c:pt idx="11556">
                  <c:v>-3.6287171217901628</c:v>
                </c:pt>
                <c:pt idx="11557">
                  <c:v>-3.7092154505426169</c:v>
                </c:pt>
                <c:pt idx="11558">
                  <c:v>-3.7871780644253321</c:v>
                </c:pt>
                <c:pt idx="11559">
                  <c:v>-3.8625482101474407</c:v>
                </c:pt>
                <c:pt idx="11560">
                  <c:v>-3.9352785323082751</c:v>
                </c:pt>
                <c:pt idx="11561">
                  <c:v>-4.0053197113764307</c:v>
                </c:pt>
                <c:pt idx="11562">
                  <c:v>-4.0726218473877411</c:v>
                </c:pt>
                <c:pt idx="11563">
                  <c:v>-4.1371416803059224</c:v>
                </c:pt>
                <c:pt idx="11564">
                  <c:v>-4.1988341687919535</c:v>
                </c:pt>
                <c:pt idx="11565">
                  <c:v>-4.2576565932448389</c:v>
                </c:pt>
                <c:pt idx="11566">
                  <c:v>-4.3135678745383181</c:v>
                </c:pt>
                <c:pt idx="11567">
                  <c:v>-4.3665311055778382</c:v>
                </c:pt>
                <c:pt idx="11568">
                  <c:v>-4.4165105622279839</c:v>
                </c:pt>
                <c:pt idx="11569">
                  <c:v>-4.4634715435218695</c:v>
                </c:pt>
                <c:pt idx="11570">
                  <c:v>-4.5073839684472015</c:v>
                </c:pt>
                <c:pt idx="11571">
                  <c:v>-4.5482194067482613</c:v>
                </c:pt>
                <c:pt idx="11572">
                  <c:v>-4.5859497929084094</c:v>
                </c:pt>
                <c:pt idx="11573">
                  <c:v>-4.6205473914290955</c:v>
                </c:pt>
                <c:pt idx="11574">
                  <c:v>-4.6519871918815419</c:v>
                </c:pt>
                <c:pt idx="11575">
                  <c:v>-4.6802522016786909</c:v>
                </c:pt>
                <c:pt idx="11576">
                  <c:v>-4.7053214057511994</c:v>
                </c:pt>
                <c:pt idx="11577">
                  <c:v>-4.7271768681062802</c:v>
                </c:pt>
                <c:pt idx="11578">
                  <c:v>-4.7458044066178191</c:v>
                </c:pt>
                <c:pt idx="11579">
                  <c:v>-4.7611940406640887</c:v>
                </c:pt>
                <c:pt idx="11580">
                  <c:v>-4.7733319868527655</c:v>
                </c:pt>
                <c:pt idx="11581">
                  <c:v>-4.7822116558532999</c:v>
                </c:pt>
                <c:pt idx="11582">
                  <c:v>-4.787827832715565</c:v>
                </c:pt>
                <c:pt idx="11583">
                  <c:v>-4.7901788160261631</c:v>
                </c:pt>
                <c:pt idx="11584">
                  <c:v>-4.7892596189006147</c:v>
                </c:pt>
                <c:pt idx="11585">
                  <c:v>-4.7850730907566854</c:v>
                </c:pt>
                <c:pt idx="11586">
                  <c:v>-4.777623037832309</c:v>
                </c:pt>
                <c:pt idx="11587">
                  <c:v>-4.7669138671330815</c:v>
                </c:pt>
                <c:pt idx="11588">
                  <c:v>-4.7529505110753929</c:v>
                </c:pt>
                <c:pt idx="11589">
                  <c:v>-4.7357468163751513</c:v>
                </c:pt>
                <c:pt idx="11590">
                  <c:v>-4.7153137998468866</c:v>
                </c:pt>
                <c:pt idx="11591">
                  <c:v>-4.6916633021443976</c:v>
                </c:pt>
                <c:pt idx="11592">
                  <c:v>-4.6648106698374203</c:v>
                </c:pt>
                <c:pt idx="11593">
                  <c:v>-4.6347752537987024</c:v>
                </c:pt>
                <c:pt idx="11594">
                  <c:v>-4.6015796050732289</c:v>
                </c:pt>
                <c:pt idx="11595">
                  <c:v>-4.5652460046374834</c:v>
                </c:pt>
                <c:pt idx="11596">
                  <c:v>-4.5257996215294831</c:v>
                </c:pt>
                <c:pt idx="11597">
                  <c:v>-4.4832689151156186</c:v>
                </c:pt>
                <c:pt idx="11598">
                  <c:v>-4.4376823212028862</c:v>
                </c:pt>
                <c:pt idx="11599">
                  <c:v>-4.3890704047393063</c:v>
                </c:pt>
                <c:pt idx="11600">
                  <c:v>-4.3374649443398781</c:v>
                </c:pt>
                <c:pt idx="11601">
                  <c:v>-4.282903784232774</c:v>
                </c:pt>
                <c:pt idx="11602">
                  <c:v>-4.2254221617209513</c:v>
                </c:pt>
                <c:pt idx="11603">
                  <c:v>-4.1650588845764158</c:v>
                </c:pt>
                <c:pt idx="11604">
                  <c:v>-4.1018594464203701</c:v>
                </c:pt>
                <c:pt idx="11605">
                  <c:v>-4.0358636254381572</c:v>
                </c:pt>
                <c:pt idx="11606">
                  <c:v>-3.9671170922728107</c:v>
                </c:pt>
                <c:pt idx="11607">
                  <c:v>-3.8956702959441198</c:v>
                </c:pt>
                <c:pt idx="11608">
                  <c:v>-3.8215704007630849</c:v>
                </c:pt>
                <c:pt idx="11609">
                  <c:v>-3.74486636293343</c:v>
                </c:pt>
                <c:pt idx="11610">
                  <c:v>-3.665609347626706</c:v>
                </c:pt>
                <c:pt idx="11611">
                  <c:v>-3.5838566273660151</c:v>
                </c:pt>
                <c:pt idx="11612">
                  <c:v>-3.4996604279591548</c:v>
                </c:pt>
                <c:pt idx="11613">
                  <c:v>-3.4130796552917717</c:v>
                </c:pt>
                <c:pt idx="11614">
                  <c:v>-3.3241776753820376</c:v>
                </c:pt>
                <c:pt idx="11615">
                  <c:v>-3.2330116801599953</c:v>
                </c:pt>
                <c:pt idx="11616">
                  <c:v>-3.1396443930547138</c:v>
                </c:pt>
                <c:pt idx="11617">
                  <c:v>-3.044140542497344</c:v>
                </c:pt>
                <c:pt idx="11618">
                  <c:v>-2.9465644290765054</c:v>
                </c:pt>
                <c:pt idx="11619">
                  <c:v>-2.846980858974725</c:v>
                </c:pt>
                <c:pt idx="11620">
                  <c:v>-2.745458773759732</c:v>
                </c:pt>
                <c:pt idx="11621">
                  <c:v>-2.6420682560382738</c:v>
                </c:pt>
                <c:pt idx="11622">
                  <c:v>-2.5368791644498647</c:v>
                </c:pt>
                <c:pt idx="11623">
                  <c:v>-2.4299620827196096</c:v>
                </c:pt>
                <c:pt idx="11624">
                  <c:v>-2.3213919219746146</c:v>
                </c:pt>
                <c:pt idx="11625">
                  <c:v>-2.2112448647058232</c:v>
                </c:pt>
                <c:pt idx="11626">
                  <c:v>-2.0995969142653848</c:v>
                </c:pt>
                <c:pt idx="11627">
                  <c:v>-1.9865236371726498</c:v>
                </c:pt>
                <c:pt idx="11628">
                  <c:v>-1.8721000814271858</c:v>
                </c:pt>
                <c:pt idx="11629">
                  <c:v>-1.7564019522651715</c:v>
                </c:pt>
                <c:pt idx="11630">
                  <c:v>-1.6395093761435238</c:v>
                </c:pt>
                <c:pt idx="11631">
                  <c:v>-1.5215039373823256</c:v>
                </c:pt>
                <c:pt idx="11632">
                  <c:v>-1.4024661457534249</c:v>
                </c:pt>
                <c:pt idx="11633">
                  <c:v>-1.2824740022081087</c:v>
                </c:pt>
                <c:pt idx="11634">
                  <c:v>-1.1616124986008027</c:v>
                </c:pt>
                <c:pt idx="11635">
                  <c:v>-1.0399639923520865</c:v>
                </c:pt>
                <c:pt idx="11636">
                  <c:v>-0.91761090416391677</c:v>
                </c:pt>
                <c:pt idx="11637">
                  <c:v>-0.79463664186507832</c:v>
                </c:pt>
                <c:pt idx="11638">
                  <c:v>-0.67112484727439914</c:v>
                </c:pt>
                <c:pt idx="11639">
                  <c:v>-0.5471601581755362</c:v>
                </c:pt>
                <c:pt idx="11640">
                  <c:v>-0.42282720771340765</c:v>
                </c:pt>
                <c:pt idx="11641">
                  <c:v>-0.29821035862975565</c:v>
                </c:pt>
                <c:pt idx="11642">
                  <c:v>-0.17339453836206276</c:v>
                </c:pt>
                <c:pt idx="11643">
                  <c:v>-4.8465281516992108E-2</c:v>
                </c:pt>
                <c:pt idx="11644">
                  <c:v>7.6492229425375424E-2</c:v>
                </c:pt>
                <c:pt idx="11645">
                  <c:v>0.20139322284587602</c:v>
                </c:pt>
                <c:pt idx="11646">
                  <c:v>0.32615237319440621</c:v>
                </c:pt>
                <c:pt idx="11647">
                  <c:v>0.45068458396277361</c:v>
                </c:pt>
                <c:pt idx="11648">
                  <c:v>0.57490432411712933</c:v>
                </c:pt>
                <c:pt idx="11649">
                  <c:v>0.69872639467394038</c:v>
                </c:pt>
                <c:pt idx="11650">
                  <c:v>0.82206982233954407</c:v>
                </c:pt>
                <c:pt idx="11651">
                  <c:v>0.94484768884269232</c:v>
                </c:pt>
                <c:pt idx="11652">
                  <c:v>1.0669758260596895</c:v>
                </c:pt>
                <c:pt idx="11653">
                  <c:v>1.1883727534277522</c:v>
                </c:pt>
                <c:pt idx="11654">
                  <c:v>1.3089576129120533</c:v>
                </c:pt>
                <c:pt idx="11655">
                  <c:v>1.428646544924612</c:v>
                </c:pt>
                <c:pt idx="11656">
                  <c:v>1.5473558014811939</c:v>
                </c:pt>
                <c:pt idx="11657">
                  <c:v>1.6650033154011212</c:v>
                </c:pt>
                <c:pt idx="11658">
                  <c:v>1.7815091182862146</c:v>
                </c:pt>
                <c:pt idx="11659">
                  <c:v>1.8967956035582718</c:v>
                </c:pt>
                <c:pt idx="11660">
                  <c:v>2.0107865339197475</c:v>
                </c:pt>
                <c:pt idx="11661">
                  <c:v>2.1234034460141209</c:v>
                </c:pt>
                <c:pt idx="11662">
                  <c:v>2.2345687551551632</c:v>
                </c:pt>
                <c:pt idx="11663">
                  <c:v>2.3442072851044045</c:v>
                </c:pt>
                <c:pt idx="11664">
                  <c:v>2.4522455152037823</c:v>
                </c:pt>
                <c:pt idx="11665">
                  <c:v>2.5586081834590644</c:v>
                </c:pt>
                <c:pt idx="11666">
                  <c:v>2.6632215375580039</c:v>
                </c:pt>
                <c:pt idx="11667">
                  <c:v>2.7660149541418675</c:v>
                </c:pt>
                <c:pt idx="11668">
                  <c:v>2.8669191113391093</c:v>
                </c:pt>
                <c:pt idx="11669">
                  <c:v>2.9658612090513534</c:v>
                </c:pt>
                <c:pt idx="11670">
                  <c:v>3.0627774381289661</c:v>
                </c:pt>
                <c:pt idx="11671">
                  <c:v>3.1576039889485861</c:v>
                </c:pt>
                <c:pt idx="11672">
                  <c:v>3.2502727537360632</c:v>
                </c:pt>
                <c:pt idx="11673">
                  <c:v>3.3407237440320614</c:v>
                </c:pt>
                <c:pt idx="11674">
                  <c:v>3.4288947709584923</c:v>
                </c:pt>
                <c:pt idx="11675">
                  <c:v>3.5147242280730269</c:v>
                </c:pt>
                <c:pt idx="11676">
                  <c:v>3.5981513665979632</c:v>
                </c:pt>
                <c:pt idx="11677">
                  <c:v>3.6791224116362091</c:v>
                </c:pt>
                <c:pt idx="11678">
                  <c:v>3.7575833786484032</c:v>
                </c:pt>
                <c:pt idx="11679">
                  <c:v>3.8334770660592223</c:v>
                </c:pt>
                <c:pt idx="11680">
                  <c:v>3.906755648762295</c:v>
                </c:pt>
                <c:pt idx="11681">
                  <c:v>3.9773693165197681</c:v>
                </c:pt>
                <c:pt idx="11682">
                  <c:v>4.0452676580986058</c:v>
                </c:pt>
                <c:pt idx="11683">
                  <c:v>4.1104068820872239</c:v>
                </c:pt>
                <c:pt idx="11684">
                  <c:v>4.1727413961376083</c:v>
                </c:pt>
                <c:pt idx="11685">
                  <c:v>4.2322279104955909</c:v>
                </c:pt>
                <c:pt idx="11686">
                  <c:v>4.2888247572431899</c:v>
                </c:pt>
                <c:pt idx="11687">
                  <c:v>4.3424944223769915</c:v>
                </c:pt>
                <c:pt idx="11688">
                  <c:v>4.3932005572722073</c:v>
                </c:pt>
                <c:pt idx="11689">
                  <c:v>4.4409078194435008</c:v>
                </c:pt>
                <c:pt idx="11690">
                  <c:v>4.4855854698967565</c:v>
                </c:pt>
                <c:pt idx="11691">
                  <c:v>4.5272044045106954</c:v>
                </c:pt>
                <c:pt idx="11692">
                  <c:v>4.5657358686121308</c:v>
                </c:pt>
                <c:pt idx="11693">
                  <c:v>4.6011514228606689</c:v>
                </c:pt>
                <c:pt idx="11694">
                  <c:v>4.6334253389182321</c:v>
                </c:pt>
                <c:pt idx="11695">
                  <c:v>4.6625398928505621</c:v>
                </c:pt>
                <c:pt idx="11696">
                  <c:v>4.6884733254439945</c:v>
                </c:pt>
                <c:pt idx="11697">
                  <c:v>4.7112069444155704</c:v>
                </c:pt>
                <c:pt idx="11698">
                  <c:v>4.7307257998644348</c:v>
                </c:pt>
                <c:pt idx="11699">
                  <c:v>4.7470191325804496</c:v>
                </c:pt>
                <c:pt idx="11700">
                  <c:v>4.7600723704487322</c:v>
                </c:pt>
                <c:pt idx="11701">
                  <c:v>4.7698781259699965</c:v>
                </c:pt>
                <c:pt idx="11702">
                  <c:v>4.776430377274739</c:v>
                </c:pt>
                <c:pt idx="11703">
                  <c:v>4.7797266079821235</c:v>
                </c:pt>
                <c:pt idx="11704">
                  <c:v>4.7797610089013425</c:v>
                </c:pt>
                <c:pt idx="11705">
                  <c:v>4.7765356005197326</c:v>
                </c:pt>
                <c:pt idx="11706">
                  <c:v>4.770053354240873</c:v>
                </c:pt>
                <c:pt idx="11707">
                  <c:v>4.7603178370567916</c:v>
                </c:pt>
                <c:pt idx="11708">
                  <c:v>4.7473331369196643</c:v>
                </c:pt>
                <c:pt idx="11709">
                  <c:v>4.7311122523626299</c:v>
                </c:pt>
                <c:pt idx="11710">
                  <c:v>4.7116653490334679</c:v>
                </c:pt>
                <c:pt idx="11711">
                  <c:v>4.6890034141719834</c:v>
                </c:pt>
                <c:pt idx="11712">
                  <c:v>4.6631409394248644</c:v>
                </c:pt>
                <c:pt idx="11713">
                  <c:v>4.634096419971625</c:v>
                </c:pt>
                <c:pt idx="11714">
                  <c:v>4.6018915511329075</c:v>
                </c:pt>
                <c:pt idx="11715">
                  <c:v>4.5665477588682961</c:v>
                </c:pt>
                <c:pt idx="11716">
                  <c:v>4.5280893586437703</c:v>
                </c:pt>
                <c:pt idx="11717">
                  <c:v>4.4865439584342619</c:v>
                </c:pt>
                <c:pt idx="11718">
                  <c:v>4.4419391455690374</c:v>
                </c:pt>
                <c:pt idx="11719">
                  <c:v>4.3943046401624297</c:v>
                </c:pt>
                <c:pt idx="11720">
                  <c:v>4.3436713803662874</c:v>
                </c:pt>
                <c:pt idx="11721">
                  <c:v>4.2900763750384865</c:v>
                </c:pt>
                <c:pt idx="11722">
                  <c:v>4.2335540319218286</c:v>
                </c:pt>
                <c:pt idx="11723">
                  <c:v>4.1741423357502638</c:v>
                </c:pt>
                <c:pt idx="11724">
                  <c:v>4.1118859643346228</c:v>
                </c:pt>
                <c:pt idx="11725">
                  <c:v>4.0468238879765872</c:v>
                </c:pt>
                <c:pt idx="11726">
                  <c:v>3.9790009780538638</c:v>
                </c:pt>
                <c:pt idx="11727">
                  <c:v>3.9084668936229319</c:v>
                </c:pt>
                <c:pt idx="11728">
                  <c:v>3.8352680190087254</c:v>
                </c:pt>
                <c:pt idx="11729">
                  <c:v>3.7594525410721906</c:v>
                </c:pt>
                <c:pt idx="11730">
                  <c:v>3.6810708669418561</c:v>
                </c:pt>
                <c:pt idx="11731">
                  <c:v>3.6001795230438409</c:v>
                </c:pt>
                <c:pt idx="11732">
                  <c:v>3.5168300016702823</c:v>
                </c:pt>
                <c:pt idx="11733">
                  <c:v>3.4310804883968848</c:v>
                </c:pt>
                <c:pt idx="11734">
                  <c:v>3.3429936427496245</c:v>
                </c:pt>
                <c:pt idx="11735">
                  <c:v>3.2526259645842943</c:v>
                </c:pt>
                <c:pt idx="11736">
                  <c:v>3.1600395002605479</c:v>
                </c:pt>
                <c:pt idx="11737">
                  <c:v>3.0652983167187378</c:v>
                </c:pt>
                <c:pt idx="11738">
                  <c:v>2.9684660691952072</c:v>
                </c:pt>
                <c:pt idx="11739">
                  <c:v>2.8696069352041746</c:v>
                </c:pt>
                <c:pt idx="11740">
                  <c:v>2.768789244859879</c:v>
                </c:pt>
                <c:pt idx="11741">
                  <c:v>2.6660824870457955</c:v>
                </c:pt>
                <c:pt idx="11742">
                  <c:v>2.5615559449083043</c:v>
                </c:pt>
                <c:pt idx="11743">
                  <c:v>2.4552796453931989</c:v>
                </c:pt>
                <c:pt idx="11744">
                  <c:v>2.3473279620295711</c:v>
                </c:pt>
                <c:pt idx="11745">
                  <c:v>2.2377765593415933</c:v>
                </c:pt>
                <c:pt idx="11746">
                  <c:v>2.1267009427795514</c:v>
                </c:pt>
                <c:pt idx="11747">
                  <c:v>2.0141762014409172</c:v>
                </c:pt>
                <c:pt idx="11748">
                  <c:v>1.900276926781024</c:v>
                </c:pt>
                <c:pt idx="11749">
                  <c:v>1.7850783887487389</c:v>
                </c:pt>
                <c:pt idx="11750">
                  <c:v>1.6686603001310836</c:v>
                </c:pt>
                <c:pt idx="11751">
                  <c:v>1.5511038535374002</c:v>
                </c:pt>
                <c:pt idx="11752">
                  <c:v>1.4324891893105953</c:v>
                </c:pt>
                <c:pt idx="11753">
                  <c:v>1.3128939615575179</c:v>
                </c:pt>
                <c:pt idx="11754">
                  <c:v>1.1924028381563816</c:v>
                </c:pt>
                <c:pt idx="11755">
                  <c:v>1.0710978756828413</c:v>
                </c:pt>
                <c:pt idx="11756">
                  <c:v>0.94906121736864246</c:v>
                </c:pt>
                <c:pt idx="11757">
                  <c:v>0.82637601717006137</c:v>
                </c:pt>
                <c:pt idx="11758">
                  <c:v>0.70312568683319598</c:v>
                </c:pt>
                <c:pt idx="11759">
                  <c:v>0.57939465805072055</c:v>
                </c:pt>
                <c:pt idx="11760">
                  <c:v>0.45526738201904199</c:v>
                </c:pt>
                <c:pt idx="11761">
                  <c:v>0.33082806381390006</c:v>
                </c:pt>
                <c:pt idx="11762">
                  <c:v>0.20616149760788843</c:v>
                </c:pt>
                <c:pt idx="11763">
                  <c:v>8.1353109241952506E-2</c:v>
                </c:pt>
                <c:pt idx="11764">
                  <c:v>-4.3512002994176506E-2</c:v>
                </c:pt>
                <c:pt idx="11765">
                  <c:v>-0.16834912704088129</c:v>
                </c:pt>
                <c:pt idx="11766">
                  <c:v>-0.29307297224290801</c:v>
                </c:pt>
                <c:pt idx="11767">
                  <c:v>-0.41759845230966142</c:v>
                </c:pt>
                <c:pt idx="11768">
                  <c:v>-0.54184002175630186</c:v>
                </c:pt>
                <c:pt idx="11769">
                  <c:v>-0.66571244250961403</c:v>
                </c:pt>
                <c:pt idx="11770">
                  <c:v>-0.78913467759871414</c:v>
                </c:pt>
                <c:pt idx="11771">
                  <c:v>-0.91201972056019287</c:v>
                </c:pt>
                <c:pt idx="11772">
                  <c:v>-1.0342832906565711</c:v>
                </c:pt>
                <c:pt idx="11773">
                  <c:v>-1.1558437704042104</c:v>
                </c:pt>
                <c:pt idx="11774">
                  <c:v>-1.2766201406757807</c:v>
                </c:pt>
                <c:pt idx="11775">
                  <c:v>-1.3965283567753359</c:v>
                </c:pt>
                <c:pt idx="11776">
                  <c:v>-1.5154844617719807</c:v>
                </c:pt>
                <c:pt idx="11777">
                  <c:v>-1.6334061558969062</c:v>
                </c:pt>
                <c:pt idx="11778">
                  <c:v>-1.7502132147398375</c:v>
                </c:pt>
                <c:pt idx="11779">
                  <c:v>-1.8658277525239964</c:v>
                </c:pt>
                <c:pt idx="11780">
                  <c:v>-1.9801732298244219</c:v>
                </c:pt>
                <c:pt idx="11781">
                  <c:v>-2.0931708585050681</c:v>
                </c:pt>
                <c:pt idx="11782">
                  <c:v>-2.2047427067445602</c:v>
                </c:pt>
                <c:pt idx="11783">
                  <c:v>-2.3148132291291965</c:v>
                </c:pt>
                <c:pt idx="11784">
                  <c:v>-2.4233085141196837</c:v>
                </c:pt>
                <c:pt idx="11785">
                  <c:v>-2.5301528874873234</c:v>
                </c:pt>
                <c:pt idx="11786">
                  <c:v>-2.6352721637032799</c:v>
                </c:pt>
                <c:pt idx="11787">
                  <c:v>-2.7385952655986414</c:v>
                </c:pt>
                <c:pt idx="11788">
                  <c:v>-2.8400523973044169</c:v>
                </c:pt>
                <c:pt idx="11789">
                  <c:v>-2.9395702649610511</c:v>
                </c:pt>
                <c:pt idx="11790">
                  <c:v>-3.0370845463339862</c:v>
                </c:pt>
                <c:pt idx="11791">
                  <c:v>-3.1325308998478252</c:v>
                </c:pt>
                <c:pt idx="11792">
                  <c:v>-3.2258406673816986</c:v>
                </c:pt>
                <c:pt idx="11793">
                  <c:v>-3.3169532922228693</c:v>
                </c:pt>
                <c:pt idx="11794">
                  <c:v>-3.4058059998364181</c:v>
                </c:pt>
                <c:pt idx="11795">
                  <c:v>-3.4923365812373541</c:v>
                </c:pt>
                <c:pt idx="11796">
                  <c:v>-3.5764836687517065</c:v>
                </c:pt>
                <c:pt idx="11797">
                  <c:v>-3.6581928527780514</c:v>
                </c:pt>
                <c:pt idx="11798">
                  <c:v>-3.737409498823733</c:v>
                </c:pt>
                <c:pt idx="11799">
                  <c:v>-3.8140757406829517</c:v>
                </c:pt>
                <c:pt idx="11800">
                  <c:v>-3.8881430745255749</c:v>
                </c:pt>
                <c:pt idx="11801">
                  <c:v>-3.9595609978926087</c:v>
                </c:pt>
                <c:pt idx="11802">
                  <c:v>-4.028278394439428</c:v>
                </c:pt>
                <c:pt idx="11803">
                  <c:v>-4.094250755370072</c:v>
                </c:pt>
                <c:pt idx="11804">
                  <c:v>-4.1574317593072605</c:v>
                </c:pt>
                <c:pt idx="11805">
                  <c:v>-4.2177773764601669</c:v>
                </c:pt>
                <c:pt idx="11806">
                  <c:v>-4.2752451885131002</c:v>
                </c:pt>
                <c:pt idx="11807">
                  <c:v>-4.3297969213590504</c:v>
                </c:pt>
                <c:pt idx="11808">
                  <c:v>-4.3813954572264855</c:v>
                </c:pt>
                <c:pt idx="11809">
                  <c:v>-4.4300046761105039</c:v>
                </c:pt>
                <c:pt idx="11810">
                  <c:v>-4.4755930538015987</c:v>
                </c:pt>
                <c:pt idx="11811">
                  <c:v>-4.5181306939502752</c:v>
                </c:pt>
                <c:pt idx="11812">
                  <c:v>-4.557588043331215</c:v>
                </c:pt>
                <c:pt idx="11813">
                  <c:v>-4.5939358584214993</c:v>
                </c:pt>
                <c:pt idx="11814">
                  <c:v>-4.6271476017682449</c:v>
                </c:pt>
                <c:pt idx="11815">
                  <c:v>-4.6572047360919404</c:v>
                </c:pt>
                <c:pt idx="11816">
                  <c:v>-4.6840846853081022</c:v>
                </c:pt>
                <c:pt idx="11817">
                  <c:v>-4.7077679374449843</c:v>
                </c:pt>
                <c:pt idx="11818">
                  <c:v>-4.7282387208043435</c:v>
                </c:pt>
                <c:pt idx="11819">
                  <c:v>-4.7454854529808452</c:v>
                </c:pt>
                <c:pt idx="11820">
                  <c:v>-4.7594927379780554</c:v>
                </c:pt>
                <c:pt idx="11821">
                  <c:v>-4.7702523644402932</c:v>
                </c:pt>
                <c:pt idx="11822">
                  <c:v>-4.7777574873778601</c:v>
                </c:pt>
                <c:pt idx="11823">
                  <c:v>-4.7820047687358187</c:v>
                </c:pt>
                <c:pt idx="11824">
                  <c:v>-4.7829875798034296</c:v>
                </c:pt>
                <c:pt idx="11825">
                  <c:v>-4.7807071244080896</c:v>
                </c:pt>
                <c:pt idx="11826">
                  <c:v>-4.7751655608561814</c:v>
                </c:pt>
                <c:pt idx="11827">
                  <c:v>-4.7663656473045268</c:v>
                </c:pt>
                <c:pt idx="11828">
                  <c:v>-4.7543106678271458</c:v>
                </c:pt>
                <c:pt idx="11829">
                  <c:v>-4.7390128227262887</c:v>
                </c:pt>
                <c:pt idx="11830">
                  <c:v>-4.7204814857511055</c:v>
                </c:pt>
                <c:pt idx="11831">
                  <c:v>-4.6987268592539886</c:v>
                </c:pt>
                <c:pt idx="11832">
                  <c:v>-4.6737626576777753</c:v>
                </c:pt>
                <c:pt idx="11833">
                  <c:v>-4.6456066073471147</c:v>
                </c:pt>
                <c:pt idx="11834">
                  <c:v>-4.6142796437343705</c:v>
                </c:pt>
                <c:pt idx="11835">
                  <c:v>-4.5798024426068134</c:v>
                </c:pt>
                <c:pt idx="11836">
                  <c:v>-4.5421985795347952</c:v>
                </c:pt>
                <c:pt idx="11837">
                  <c:v>-4.5014949335253931</c:v>
                </c:pt>
                <c:pt idx="11838">
                  <c:v>-4.457718374489402</c:v>
                </c:pt>
                <c:pt idx="11839">
                  <c:v>-4.410897917282897</c:v>
                </c:pt>
                <c:pt idx="11840">
                  <c:v>-4.3610638075597556</c:v>
                </c:pt>
                <c:pt idx="11841">
                  <c:v>-4.3082523750288635</c:v>
                </c:pt>
                <c:pt idx="11842">
                  <c:v>-4.2524973622096187</c:v>
                </c:pt>
                <c:pt idx="11843">
                  <c:v>-4.193836103102428</c:v>
                </c:pt>
                <c:pt idx="11844">
                  <c:v>-4.132312639825849</c:v>
                </c:pt>
                <c:pt idx="11845">
                  <c:v>-4.0679653225683863</c:v>
                </c:pt>
                <c:pt idx="11846">
                  <c:v>-4.000838418697966</c:v>
                </c:pt>
                <c:pt idx="11847">
                  <c:v>-3.9309809998744427</c:v>
                </c:pt>
                <c:pt idx="11848">
                  <c:v>-3.8584388801345977</c:v>
                </c:pt>
                <c:pt idx="11849">
                  <c:v>-3.7832596936395899</c:v>
                </c:pt>
                <c:pt idx="11850">
                  <c:v>-3.705493312871222</c:v>
                </c:pt>
                <c:pt idx="11851">
                  <c:v>-3.6251957481104111</c:v>
                </c:pt>
                <c:pt idx="11852">
                  <c:v>-3.5424179944381824</c:v>
                </c:pt>
                <c:pt idx="11853">
                  <c:v>-3.4572177595686799</c:v>
                </c:pt>
                <c:pt idx="11854">
                  <c:v>-3.3696572449147353</c:v>
                </c:pt>
                <c:pt idx="11855">
                  <c:v>-3.2797925123487635</c:v>
                </c:pt>
                <c:pt idx="11856">
                  <c:v>-3.1876851907404462</c:v>
                </c:pt>
                <c:pt idx="11857">
                  <c:v>-3.0933989503794783</c:v>
                </c:pt>
                <c:pt idx="11858">
                  <c:v>-2.9969970710182983</c:v>
                </c:pt>
                <c:pt idx="11859">
                  <c:v>-2.8985433761631998</c:v>
                </c:pt>
                <c:pt idx="11860">
                  <c:v>-2.7981058636865677</c:v>
                </c:pt>
                <c:pt idx="11861">
                  <c:v>-2.6957537122675093</c:v>
                </c:pt>
                <c:pt idx="11862">
                  <c:v>-2.5915559171377538</c:v>
                </c:pt>
                <c:pt idx="11863">
                  <c:v>-2.4855822398505465</c:v>
                </c:pt>
                <c:pt idx="11864">
                  <c:v>-2.3779068112778661</c:v>
                </c:pt>
                <c:pt idx="11865">
                  <c:v>-2.2686050762153829</c:v>
                </c:pt>
                <c:pt idx="11866">
                  <c:v>-2.1577523434869827</c:v>
                </c:pt>
                <c:pt idx="11867">
                  <c:v>-2.0454235288190445</c:v>
                </c:pt>
                <c:pt idx="11868">
                  <c:v>-1.9316930736843103</c:v>
                </c:pt>
                <c:pt idx="11869">
                  <c:v>-1.8166361215503992</c:v>
                </c:pt>
                <c:pt idx="11870">
                  <c:v>-1.7003322823169706</c:v>
                </c:pt>
                <c:pt idx="11871">
                  <c:v>-1.5828626693718877</c:v>
                </c:pt>
                <c:pt idx="11872">
                  <c:v>-1.4643073675541882</c:v>
                </c:pt>
                <c:pt idx="11873">
                  <c:v>-1.3447439992152386</c:v>
                </c:pt>
                <c:pt idx="11874">
                  <c:v>-1.2242572242372936</c:v>
                </c:pt>
                <c:pt idx="11875">
                  <c:v>-1.1029291149488631</c:v>
                </c:pt>
                <c:pt idx="11876">
                  <c:v>-0.98084185405371804</c:v>
                </c:pt>
                <c:pt idx="11877">
                  <c:v>-0.85807865864771415</c:v>
                </c:pt>
                <c:pt idx="11878">
                  <c:v>-0.73472302721353366</c:v>
                </c:pt>
                <c:pt idx="11879">
                  <c:v>-0.61085950168515479</c:v>
                </c:pt>
                <c:pt idx="11880">
                  <c:v>-0.48657266689374923</c:v>
                </c:pt>
                <c:pt idx="11881">
                  <c:v>-0.3619468848109087</c:v>
                </c:pt>
                <c:pt idx="11882">
                  <c:v>-0.23706712961481222</c:v>
                </c:pt>
                <c:pt idx="11883">
                  <c:v>-0.11201903008931748</c:v>
                </c:pt>
                <c:pt idx="11884">
                  <c:v>1.3112089786475253E-2</c:v>
                </c:pt>
                <c:pt idx="11885">
                  <c:v>0.13824126972826345</c:v>
                </c:pt>
                <c:pt idx="11886">
                  <c:v>0.26328294855096745</c:v>
                </c:pt>
                <c:pt idx="11887">
                  <c:v>0.38815174737841091</c:v>
                </c:pt>
                <c:pt idx="11888">
                  <c:v>0.51276180635243218</c:v>
                </c:pt>
                <c:pt idx="11889">
                  <c:v>0.63702755152551949</c:v>
                </c:pt>
                <c:pt idx="11890">
                  <c:v>0.76086758885686878</c:v>
                </c:pt>
                <c:pt idx="11891">
                  <c:v>0.88419453394039516</c:v>
                </c:pt>
                <c:pt idx="11892">
                  <c:v>1.006923707564396</c:v>
                </c:pt>
                <c:pt idx="11893">
                  <c:v>1.1289730735979515</c:v>
                </c:pt>
                <c:pt idx="11894">
                  <c:v>1.2502611744688026</c:v>
                </c:pt>
                <c:pt idx="11895">
                  <c:v>1.3707035076311256</c:v>
                </c:pt>
                <c:pt idx="11896">
                  <c:v>1.4902156393078327</c:v>
                </c:pt>
                <c:pt idx="11897">
                  <c:v>1.608714774312938</c:v>
                </c:pt>
                <c:pt idx="11898">
                  <c:v>1.7261201746884072</c:v>
                </c:pt>
                <c:pt idx="11899">
                  <c:v>1.8423534234354604</c:v>
                </c:pt>
                <c:pt idx="11900">
                  <c:v>1.957337432703802</c:v>
                </c:pt>
                <c:pt idx="11901">
                  <c:v>2.070992849214194</c:v>
                </c:pt>
                <c:pt idx="11902">
                  <c:v>2.1832411597839276</c:v>
                </c:pt>
                <c:pt idx="11903">
                  <c:v>2.2940062219329689</c:v>
                </c:pt>
                <c:pt idx="11904">
                  <c:v>2.4032135118771083</c:v>
                </c:pt>
                <c:pt idx="11905">
                  <c:v>2.5107867285034882</c:v>
                </c:pt>
                <c:pt idx="11906">
                  <c:v>2.6166510453111167</c:v>
                </c:pt>
                <c:pt idx="11907">
                  <c:v>2.7207347306341751</c:v>
                </c:pt>
                <c:pt idx="11908">
                  <c:v>2.8229673211563688</c:v>
                </c:pt>
                <c:pt idx="11909">
                  <c:v>2.9232748432059363</c:v>
                </c:pt>
                <c:pt idx="11910">
                  <c:v>3.0215922829664348</c:v>
                </c:pt>
                <c:pt idx="11911">
                  <c:v>3.1178545961162261</c:v>
                </c:pt>
                <c:pt idx="11912">
                  <c:v>3.211992411238195</c:v>
                </c:pt>
                <c:pt idx="11913">
                  <c:v>3.3039444483966056</c:v>
                </c:pt>
                <c:pt idx="11914">
                  <c:v>3.3936472005379006</c:v>
                </c:pt>
                <c:pt idx="11915">
                  <c:v>3.4810377175015592</c:v>
                </c:pt>
                <c:pt idx="11916">
                  <c:v>3.5660538824270809</c:v>
                </c:pt>
                <c:pt idx="11917">
                  <c:v>3.648640529167837</c:v>
                </c:pt>
                <c:pt idx="11918">
                  <c:v>3.7287422599852924</c:v>
                </c:pt>
                <c:pt idx="11919">
                  <c:v>3.8063004393906965</c:v>
                </c:pt>
                <c:pt idx="11920">
                  <c:v>3.8812657889020996</c:v>
                </c:pt>
                <c:pt idx="11921">
                  <c:v>3.9535870267121136</c:v>
                </c:pt>
                <c:pt idx="11922">
                  <c:v>4.0232122531071592</c:v>
                </c:pt>
                <c:pt idx="11923">
                  <c:v>4.0900961725807852</c:v>
                </c:pt>
                <c:pt idx="11924">
                  <c:v>4.1541916743848573</c:v>
                </c:pt>
                <c:pt idx="11925">
                  <c:v>4.2154539373805395</c:v>
                </c:pt>
                <c:pt idx="11926">
                  <c:v>4.2738397506115042</c:v>
                </c:pt>
                <c:pt idx="11927">
                  <c:v>4.3293100467222878</c:v>
                </c:pt>
                <c:pt idx="11928">
                  <c:v>4.3818269147702686</c:v>
                </c:pt>
                <c:pt idx="11929">
                  <c:v>4.4313534423412602</c:v>
                </c:pt>
                <c:pt idx="11930">
                  <c:v>4.4778573142616152</c:v>
                </c:pt>
                <c:pt idx="11931">
                  <c:v>4.5213078453445643</c:v>
                </c:pt>
                <c:pt idx="11932">
                  <c:v>4.5616746963335313</c:v>
                </c:pt>
                <c:pt idx="11933">
                  <c:v>4.5989278411568861</c:v>
                </c:pt>
                <c:pt idx="11934">
                  <c:v>4.6330399639684385</c:v>
                </c:pt>
                <c:pt idx="11935">
                  <c:v>4.6639917539196194</c:v>
                </c:pt>
                <c:pt idx="11936">
                  <c:v>4.6917598668453939</c:v>
                </c:pt>
                <c:pt idx="11937">
                  <c:v>4.7163240288409369</c:v>
                </c:pt>
                <c:pt idx="11938">
                  <c:v>4.7376677130756271</c:v>
                </c:pt>
                <c:pt idx="11939">
                  <c:v>4.7557785894594025</c:v>
                </c:pt>
                <c:pt idx="11940">
                  <c:v>4.7706405223987112</c:v>
                </c:pt>
                <c:pt idx="11941">
                  <c:v>4.7822445696609712</c:v>
                </c:pt>
                <c:pt idx="11942">
                  <c:v>4.7905831647243922</c:v>
                </c:pt>
                <c:pt idx="11943">
                  <c:v>4.7956522579628906</c:v>
                </c:pt>
                <c:pt idx="11944">
                  <c:v>4.7974445196625304</c:v>
                </c:pt>
                <c:pt idx="11945">
                  <c:v>4.7959604638130156</c:v>
                </c:pt>
                <c:pt idx="11946">
                  <c:v>4.7912015706359909</c:v>
                </c:pt>
                <c:pt idx="11947">
                  <c:v>4.7831699325333616</c:v>
                </c:pt>
                <c:pt idx="11948">
                  <c:v>4.7718681807199159</c:v>
                </c:pt>
                <c:pt idx="11949">
                  <c:v>4.7573078760886842</c:v>
                </c:pt>
                <c:pt idx="11950">
                  <c:v>4.7394977669718665</c:v>
                </c:pt>
                <c:pt idx="11951">
                  <c:v>4.7184474448270777</c:v>
                </c:pt>
                <c:pt idx="11952">
                  <c:v>4.6941700282414702</c:v>
                </c:pt>
                <c:pt idx="11953">
                  <c:v>4.6666826632266964</c:v>
                </c:pt>
                <c:pt idx="11954">
                  <c:v>4.6360057209745973</c:v>
                </c:pt>
                <c:pt idx="11955">
                  <c:v>4.6021593294801484</c:v>
                </c:pt>
                <c:pt idx="11956">
                  <c:v>4.5651665335105198</c:v>
                </c:pt>
                <c:pt idx="11957">
                  <c:v>4.5250536986849621</c:v>
                </c:pt>
                <c:pt idx="11958">
                  <c:v>4.4818471993724263</c:v>
                </c:pt>
                <c:pt idx="11959">
                  <c:v>4.4355755731481796</c:v>
                </c:pt>
                <c:pt idx="11960">
                  <c:v>4.3862686070453565</c:v>
                </c:pt>
                <c:pt idx="11961">
                  <c:v>4.3339621911946677</c:v>
                </c:pt>
                <c:pt idx="11962">
                  <c:v>4.2786896479458445</c:v>
                </c:pt>
                <c:pt idx="11963">
                  <c:v>4.2204879108869733</c:v>
                </c:pt>
                <c:pt idx="11964">
                  <c:v>4.1594006418132157</c:v>
                </c:pt>
                <c:pt idx="11965">
                  <c:v>4.0954658309926018</c:v>
                </c:pt>
                <c:pt idx="11966">
                  <c:v>4.0287274065716518</c:v>
                </c:pt>
                <c:pt idx="11967">
                  <c:v>3.9592341219660545</c:v>
                </c:pt>
                <c:pt idx="11968">
                  <c:v>3.8870314942053152</c:v>
                </c:pt>
                <c:pt idx="11969">
                  <c:v>3.8121668819216201</c:v>
                </c:pt>
                <c:pt idx="11970">
                  <c:v>3.7346899037685928</c:v>
                </c:pt>
                <c:pt idx="11971">
                  <c:v>3.6546563381034796</c:v>
                </c:pt>
                <c:pt idx="11972">
                  <c:v>3.572116970172726</c:v>
                </c:pt>
                <c:pt idx="11973">
                  <c:v>3.4871293201104998</c:v>
                </c:pt>
                <c:pt idx="11974">
                  <c:v>3.39975542415034</c:v>
                </c:pt>
                <c:pt idx="11975">
                  <c:v>3.3100512015126804</c:v>
                </c:pt>
                <c:pt idx="11976">
                  <c:v>3.2180781610497844</c:v>
                </c:pt>
                <c:pt idx="11977">
                  <c:v>3.1238998757558845</c:v>
                </c:pt>
                <c:pt idx="11978">
                  <c:v>3.0275795508779395</c:v>
                </c:pt>
                <c:pt idx="11979">
                  <c:v>2.929180958254761</c:v>
                </c:pt>
                <c:pt idx="11980">
                  <c:v>2.8287720669576411</c:v>
                </c:pt>
                <c:pt idx="11981">
                  <c:v>2.7264220497397385</c:v>
                </c:pt>
                <c:pt idx="11982">
                  <c:v>2.6221999187707716</c:v>
                </c:pt>
                <c:pt idx="11983">
                  <c:v>2.5161754753751477</c:v>
                </c:pt>
                <c:pt idx="11984">
                  <c:v>2.408422912978669</c:v>
                </c:pt>
                <c:pt idx="11985">
                  <c:v>2.2990177616433072</c:v>
                </c:pt>
                <c:pt idx="11986">
                  <c:v>2.1880354380819966</c:v>
                </c:pt>
                <c:pt idx="11987">
                  <c:v>2.0755509884237813</c:v>
                </c:pt>
                <c:pt idx="11988">
                  <c:v>1.9616390069293528</c:v>
                </c:pt>
                <c:pt idx="11989">
                  <c:v>1.8463748120915533</c:v>
                </c:pt>
                <c:pt idx="11990">
                  <c:v>1.7298382109058807</c:v>
                </c:pt>
                <c:pt idx="11991">
                  <c:v>1.6121105357409204</c:v>
                </c:pt>
                <c:pt idx="11992">
                  <c:v>1.4932721120965948</c:v>
                </c:pt>
                <c:pt idx="11993">
                  <c:v>1.3734008244425726</c:v>
                </c:pt>
                <c:pt idx="11994">
                  <c:v>1.2525816159949961</c:v>
                </c:pt>
                <c:pt idx="11995">
                  <c:v>1.1308968633727714</c:v>
                </c:pt>
                <c:pt idx="11996">
                  <c:v>1.008429074248532</c:v>
                </c:pt>
                <c:pt idx="11997">
                  <c:v>0.88526181107083002</c:v>
                </c:pt>
                <c:pt idx="11998">
                  <c:v>0.76147893774597808</c:v>
                </c:pt>
                <c:pt idx="11999">
                  <c:v>0.63716538137318957</c:v>
                </c:pt>
                <c:pt idx="12000">
                  <c:v>0.51240613134391411</c:v>
                </c:pt>
                <c:pt idx="12001">
                  <c:v>0.38728597322222696</c:v>
                </c:pt>
                <c:pt idx="12002">
                  <c:v>0.26189032343172253</c:v>
                </c:pt>
                <c:pt idx="12003">
                  <c:v>0.1363052712600836</c:v>
                </c:pt>
                <c:pt idx="12004">
                  <c:v>1.061661903791326E-2</c:v>
                </c:pt>
                <c:pt idx="12005">
                  <c:v>-0.11509017717672633</c:v>
                </c:pt>
                <c:pt idx="12006">
                  <c:v>-0.24072904344293442</c:v>
                </c:pt>
                <c:pt idx="12007">
                  <c:v>-0.36621407160113006</c:v>
                </c:pt>
                <c:pt idx="12008">
                  <c:v>-0.49145885645089593</c:v>
                </c:pt>
                <c:pt idx="12009">
                  <c:v>-0.61637726312544228</c:v>
                </c:pt>
                <c:pt idx="12010">
                  <c:v>-0.74088732158302306</c:v>
                </c:pt>
                <c:pt idx="12011">
                  <c:v>-0.86490105684261054</c:v>
                </c:pt>
                <c:pt idx="12012">
                  <c:v>-0.98833318506371448</c:v>
                </c:pt>
                <c:pt idx="12013">
                  <c:v>-1.1111010519643973</c:v>
                </c:pt>
                <c:pt idx="12014">
                  <c:v>-1.2331225688424494</c:v>
                </c:pt>
                <c:pt idx="12015">
                  <c:v>-1.3543125895969044</c:v>
                </c:pt>
                <c:pt idx="12016">
                  <c:v>-1.4745860250346321</c:v>
                </c:pt>
                <c:pt idx="12017">
                  <c:v>-1.593859413266784</c:v>
                </c:pt>
                <c:pt idx="12018">
                  <c:v>-1.712051338929115</c:v>
                </c:pt>
                <c:pt idx="12019">
                  <c:v>-1.8290826975053525</c:v>
                </c:pt>
                <c:pt idx="12020">
                  <c:v>-1.9448757041170712</c:v>
                </c:pt>
                <c:pt idx="12021">
                  <c:v>-2.0593502995546742</c:v>
                </c:pt>
                <c:pt idx="12022">
                  <c:v>-2.1724272564181275</c:v>
                </c:pt>
                <c:pt idx="12023">
                  <c:v>-2.2840297103457625</c:v>
                </c:pt>
                <c:pt idx="12024">
                  <c:v>-2.3940824086356534</c:v>
                </c:pt>
                <c:pt idx="12025">
                  <c:v>-2.5025083148552802</c:v>
                </c:pt>
                <c:pt idx="12026">
                  <c:v>-2.6092318614212417</c:v>
                </c:pt>
                <c:pt idx="12027">
                  <c:v>-2.7141805704661506</c:v>
                </c:pt>
                <c:pt idx="12028">
                  <c:v>-2.8172832280008744</c:v>
                </c:pt>
                <c:pt idx="12029">
                  <c:v>-2.9184651058602173</c:v>
                </c:pt>
                <c:pt idx="12030">
                  <c:v>-3.0176604325679359</c:v>
                </c:pt>
                <c:pt idx="12031">
                  <c:v>-3.1148034036319663</c:v>
                </c:pt>
                <c:pt idx="12032">
                  <c:v>-3.2098238856126198</c:v>
                </c:pt>
                <c:pt idx="12033">
                  <c:v>-3.3026598353577601</c:v>
                </c:pt>
                <c:pt idx="12034">
                  <c:v>-3.3932469820634896</c:v>
                </c:pt>
                <c:pt idx="12035">
                  <c:v>-3.4815216119445798</c:v>
                </c:pt>
                <c:pt idx="12036">
                  <c:v>-3.5674208453002172</c:v>
                </c:pt>
                <c:pt idx="12037">
                  <c:v>-3.6508887545859019</c:v>
                </c:pt>
                <c:pt idx="12038">
                  <c:v>-3.7318691827635733</c:v>
                </c:pt>
                <c:pt idx="12039">
                  <c:v>-3.8103027377972372</c:v>
                </c:pt>
                <c:pt idx="12040">
                  <c:v>-3.8861393880609554</c:v>
                </c:pt>
                <c:pt idx="12041">
                  <c:v>-3.9593271026542518</c:v>
                </c:pt>
                <c:pt idx="12042">
                  <c:v>-4.0298132374648929</c:v>
                </c:pt>
                <c:pt idx="12043">
                  <c:v>-4.0975517579213676</c:v>
                </c:pt>
                <c:pt idx="12044">
                  <c:v>-4.1624948201782308</c:v>
                </c:pt>
                <c:pt idx="12045">
                  <c:v>-4.2245968765954691</c:v>
                </c:pt>
                <c:pt idx="12046">
                  <c:v>-4.2838139969340894</c:v>
                </c:pt>
                <c:pt idx="12047">
                  <c:v>-4.3401064023901235</c:v>
                </c:pt>
                <c:pt idx="12048">
                  <c:v>-4.393435479015066</c:v>
                </c:pt>
                <c:pt idx="12049">
                  <c:v>-4.4437636204322084</c:v>
                </c:pt>
                <c:pt idx="12050">
                  <c:v>-4.4910578271413533</c:v>
                </c:pt>
                <c:pt idx="12051">
                  <c:v>-4.5352867398487513</c:v>
                </c:pt>
                <c:pt idx="12052">
                  <c:v>-4.576419355985144</c:v>
                </c:pt>
                <c:pt idx="12053">
                  <c:v>-4.6144249975252372</c:v>
                </c:pt>
                <c:pt idx="12054">
                  <c:v>-4.6492757085828469</c:v>
                </c:pt>
                <c:pt idx="12055">
                  <c:v>-4.6809515507270083</c:v>
                </c:pt>
                <c:pt idx="12056">
                  <c:v>-4.7094285652007457</c:v>
                </c:pt>
                <c:pt idx="12057">
                  <c:v>-4.734685877018852</c:v>
                </c:pt>
                <c:pt idx="12058">
                  <c:v>-4.7567063722912319</c:v>
                </c:pt>
                <c:pt idx="12059">
                  <c:v>-4.7754771483858356</c:v>
                </c:pt>
                <c:pt idx="12060">
                  <c:v>-4.7909815121685355</c:v>
                </c:pt>
                <c:pt idx="12061">
                  <c:v>-4.8032099793380967</c:v>
                </c:pt>
                <c:pt idx="12062">
                  <c:v>-4.8121544572329178</c:v>
                </c:pt>
                <c:pt idx="12063">
                  <c:v>-4.8178103864586577</c:v>
                </c:pt>
                <c:pt idx="12064">
                  <c:v>-4.8201699443331174</c:v>
                </c:pt>
                <c:pt idx="12065">
                  <c:v>-4.8192331690912233</c:v>
                </c:pt>
                <c:pt idx="12066">
                  <c:v>-4.8150010828117402</c:v>
                </c:pt>
                <c:pt idx="12067">
                  <c:v>-4.8074753377485075</c:v>
                </c:pt>
                <c:pt idx="12068">
                  <c:v>-4.7966581433301929</c:v>
                </c:pt>
                <c:pt idx="12069">
                  <c:v>-4.7825606573766262</c:v>
                </c:pt>
                <c:pt idx="12070">
                  <c:v>-4.7651912441943631</c:v>
                </c:pt>
                <c:pt idx="12071">
                  <c:v>-4.744559130580849</c:v>
                </c:pt>
                <c:pt idx="12072">
                  <c:v>-4.7206770901295183</c:v>
                </c:pt>
                <c:pt idx="12073">
                  <c:v>-4.6935619438085894</c:v>
                </c:pt>
                <c:pt idx="12074">
                  <c:v>-4.6632337579831589</c:v>
                </c:pt>
                <c:pt idx="12075">
                  <c:v>-4.6297123762867809</c:v>
                </c:pt>
                <c:pt idx="12076">
                  <c:v>-4.5930205798216077</c:v>
                </c:pt>
                <c:pt idx="12077">
                  <c:v>-4.5531844914510238</c:v>
                </c:pt>
                <c:pt idx="12078">
                  <c:v>-4.5102302638920326</c:v>
                </c:pt>
                <c:pt idx="12079">
                  <c:v>-4.4641862343481415</c:v>
                </c:pt>
                <c:pt idx="12080">
                  <c:v>-4.4150820109188027</c:v>
                </c:pt>
                <c:pt idx="12081">
                  <c:v>-4.3629533263783618</c:v>
                </c:pt>
                <c:pt idx="12082">
                  <c:v>-4.3078333674179659</c:v>
                </c:pt>
                <c:pt idx="12083">
                  <c:v>-4.2497589537666487</c:v>
                </c:pt>
                <c:pt idx="12084">
                  <c:v>-4.1887736552427608</c:v>
                </c:pt>
                <c:pt idx="12085">
                  <c:v>-4.1249153920837882</c:v>
                </c:pt>
                <c:pt idx="12086">
                  <c:v>-4.0582280443967296</c:v>
                </c:pt>
                <c:pt idx="12087">
                  <c:v>-3.9887603395746516</c:v>
                </c:pt>
                <c:pt idx="12088">
                  <c:v>-3.9165577906482834</c:v>
                </c:pt>
                <c:pt idx="12089">
                  <c:v>-3.8416677742625343</c:v>
                </c:pt>
                <c:pt idx="12090">
                  <c:v>-3.764139949064333</c:v>
                </c:pt>
                <c:pt idx="12091">
                  <c:v>-3.6840301553344816</c:v>
                </c:pt>
                <c:pt idx="12092">
                  <c:v>-3.6013892621044183</c:v>
                </c:pt>
                <c:pt idx="12093">
                  <c:v>-3.5162748950668248</c:v>
                </c:pt>
                <c:pt idx="12094">
                  <c:v>-3.4287492176807883</c:v>
                </c:pt>
                <c:pt idx="12095">
                  <c:v>-3.3388682979341433</c:v>
                </c:pt>
                <c:pt idx="12096">
                  <c:v>-3.2466938148446305</c:v>
                </c:pt>
                <c:pt idx="12097">
                  <c:v>-3.1522895328082385</c:v>
                </c:pt>
                <c:pt idx="12098">
                  <c:v>-3.0557188695295072</c:v>
                </c:pt>
                <c:pt idx="12099">
                  <c:v>-2.9570458301624809</c:v>
                </c:pt>
                <c:pt idx="12100">
                  <c:v>-2.8563386377350346</c:v>
                </c:pt>
                <c:pt idx="12101">
                  <c:v>-2.7536667393647107</c:v>
                </c:pt>
                <c:pt idx="12102">
                  <c:v>-2.6490994417418383</c:v>
                </c:pt>
                <c:pt idx="12103">
                  <c:v>-2.5427068605993832</c:v>
                </c:pt>
                <c:pt idx="12104">
                  <c:v>-2.434563523374115</c:v>
                </c:pt>
                <c:pt idx="12105">
                  <c:v>-2.3247453134393128</c:v>
                </c:pt>
                <c:pt idx="12106">
                  <c:v>-2.2133280198008243</c:v>
                </c:pt>
                <c:pt idx="12107">
                  <c:v>-2.1003870795275503</c:v>
                </c:pt>
                <c:pt idx="12108">
                  <c:v>-1.9859974961162501</c:v>
                </c:pt>
                <c:pt idx="12109">
                  <c:v>-1.8702350152259539</c:v>
                </c:pt>
                <c:pt idx="12110">
                  <c:v>-1.7531798885670797</c:v>
                </c:pt>
                <c:pt idx="12111">
                  <c:v>-1.6349139103756043</c:v>
                </c:pt>
                <c:pt idx="12112">
                  <c:v>-1.5155178847604405</c:v>
                </c:pt>
                <c:pt idx="12113">
                  <c:v>-1.3950701911171379</c:v>
                </c:pt>
                <c:pt idx="12114">
                  <c:v>-1.2736562834656415</c:v>
                </c:pt>
                <c:pt idx="12115">
                  <c:v>-1.1513590646545437</c:v>
                </c:pt>
                <c:pt idx="12116">
                  <c:v>-1.0282615835470703</c:v>
                </c:pt>
                <c:pt idx="12117">
                  <c:v>-0.90444795826548674</c:v>
                </c:pt>
                <c:pt idx="12118">
                  <c:v>-0.78000262238301143</c:v>
                </c:pt>
                <c:pt idx="12119">
                  <c:v>-0.65501108615759063</c:v>
                </c:pt>
                <c:pt idx="12120">
                  <c:v>-0.52955893511809327</c:v>
                </c:pt>
                <c:pt idx="12121">
                  <c:v>-0.40373156342129773</c:v>
                </c:pt>
                <c:pt idx="12122">
                  <c:v>-0.27761500800449396</c:v>
                </c:pt>
                <c:pt idx="12123">
                  <c:v>-0.15129599004606067</c:v>
                </c:pt>
                <c:pt idx="12124">
                  <c:v>-2.486095459101563E-2</c:v>
                </c:pt>
                <c:pt idx="12125">
                  <c:v>0.10160398932691039</c:v>
                </c:pt>
                <c:pt idx="12126">
                  <c:v>0.22801210510074321</c:v>
                </c:pt>
                <c:pt idx="12127">
                  <c:v>0.35427681279318768</c:v>
                </c:pt>
                <c:pt idx="12128">
                  <c:v>0.48031102690058197</c:v>
                </c:pt>
                <c:pt idx="12129">
                  <c:v>0.60602792432093455</c:v>
                </c:pt>
                <c:pt idx="12130">
                  <c:v>0.73134483944450746</c:v>
                </c:pt>
                <c:pt idx="12131">
                  <c:v>0.85617309499521332</c:v>
                </c:pt>
                <c:pt idx="12132">
                  <c:v>0.98042669872126875</c:v>
                </c:pt>
                <c:pt idx="12133">
                  <c:v>1.1040222824290866</c:v>
                </c:pt>
                <c:pt idx="12134">
                  <c:v>1.2268770386243188</c:v>
                </c:pt>
                <c:pt idx="12135">
                  <c:v>1.3489050981571824</c:v>
                </c:pt>
                <c:pt idx="12136">
                  <c:v>1.4700206451564179</c:v>
                </c:pt>
                <c:pt idx="12137">
                  <c:v>1.5901394880550117</c:v>
                </c:pt>
                <c:pt idx="12138">
                  <c:v>1.7091794794426649</c:v>
                </c:pt>
                <c:pt idx="12139">
                  <c:v>1.8270607810226651</c:v>
                </c:pt>
                <c:pt idx="12140">
                  <c:v>1.943704873036209</c:v>
                </c:pt>
                <c:pt idx="12141">
                  <c:v>2.0590309609282911</c:v>
                </c:pt>
                <c:pt idx="12142">
                  <c:v>2.1729590821237679</c:v>
                </c:pt>
                <c:pt idx="12143">
                  <c:v>2.2854116378901086</c:v>
                </c:pt>
                <c:pt idx="12144">
                  <c:v>2.3963126425923078</c:v>
                </c:pt>
                <c:pt idx="12145">
                  <c:v>2.5055843289338671</c:v>
                </c:pt>
                <c:pt idx="12146">
                  <c:v>2.6131504011661195</c:v>
                </c:pt>
                <c:pt idx="12147">
                  <c:v>2.7189376565813963</c:v>
                </c:pt>
                <c:pt idx="12148">
                  <c:v>2.8228741602984941</c:v>
                </c:pt>
                <c:pt idx="12149">
                  <c:v>2.9248844678280146</c:v>
                </c:pt>
                <c:pt idx="12150">
                  <c:v>3.0249020965518154</c:v>
                </c:pt>
                <c:pt idx="12151">
                  <c:v>3.1228605366291387</c:v>
                </c:pt>
                <c:pt idx="12152">
                  <c:v>3.2186889556685245</c:v>
                </c:pt>
                <c:pt idx="12153">
                  <c:v>3.3123246185624584</c:v>
                </c:pt>
                <c:pt idx="12154">
                  <c:v>3.4037025701398407</c:v>
                </c:pt>
                <c:pt idx="12155">
                  <c:v>3.4927584204218705</c:v>
                </c:pt>
                <c:pt idx="12156">
                  <c:v>3.5794286222655485</c:v>
                </c:pt>
                <c:pt idx="12157">
                  <c:v>3.6636565900053553</c:v>
                </c:pt>
                <c:pt idx="12158">
                  <c:v>3.7453855183648934</c:v>
                </c:pt>
                <c:pt idx="12159">
                  <c:v>3.8245553775049053</c:v>
                </c:pt>
                <c:pt idx="12160">
                  <c:v>3.9011155089741951</c:v>
                </c:pt>
                <c:pt idx="12161">
                  <c:v>3.9750132665584808</c:v>
                </c:pt>
                <c:pt idx="12162">
                  <c:v>4.0461954028659246</c:v>
                </c:pt>
                <c:pt idx="12163">
                  <c:v>4.1146152925917105</c:v>
                </c:pt>
                <c:pt idx="12164">
                  <c:v>4.1802245142044407</c:v>
                </c:pt>
                <c:pt idx="12165">
                  <c:v>4.2429769559147612</c:v>
                </c:pt>
                <c:pt idx="12166">
                  <c:v>4.3028281373481798</c:v>
                </c:pt>
                <c:pt idx="12167">
                  <c:v>4.359737744044085</c:v>
                </c:pt>
                <c:pt idx="12168">
                  <c:v>4.4136666413281009</c:v>
                </c:pt>
                <c:pt idx="12169">
                  <c:v>4.4645767174673665</c:v>
                </c:pt>
                <c:pt idx="12170">
                  <c:v>4.512434483400285</c:v>
                </c:pt>
                <c:pt idx="12171">
                  <c:v>4.5572081064780354</c:v>
                </c:pt>
                <c:pt idx="12172">
                  <c:v>4.5988661273795177</c:v>
                </c:pt>
                <c:pt idx="12173">
                  <c:v>4.6373774283132825</c:v>
                </c:pt>
                <c:pt idx="12174">
                  <c:v>4.6727136309801631</c:v>
                </c:pt>
                <c:pt idx="12175">
                  <c:v>4.7048543922416997</c:v>
                </c:pt>
                <c:pt idx="12176">
                  <c:v>4.7337753666755606</c:v>
                </c:pt>
                <c:pt idx="12177">
                  <c:v>4.7594553109943432</c:v>
                </c:pt>
                <c:pt idx="12178">
                  <c:v>4.7818767616736482</c:v>
                </c:pt>
                <c:pt idx="12179">
                  <c:v>4.8010264854036331</c:v>
                </c:pt>
                <c:pt idx="12180">
                  <c:v>4.8168874776007922</c:v>
                </c:pt>
                <c:pt idx="12181">
                  <c:v>4.829449961998094</c:v>
                </c:pt>
                <c:pt idx="12182">
                  <c:v>4.8387055736898885</c:v>
                </c:pt>
                <c:pt idx="12183">
                  <c:v>4.8446495009805552</c:v>
                </c:pt>
                <c:pt idx="12184">
                  <c:v>4.8472736890329298</c:v>
                </c:pt>
                <c:pt idx="12185">
                  <c:v>4.8465779642594056</c:v>
                </c:pt>
                <c:pt idx="12186">
                  <c:v>4.8425631574170449</c:v>
                </c:pt>
                <c:pt idx="12187">
                  <c:v>4.8352307500893952</c:v>
                </c:pt>
                <c:pt idx="12188">
                  <c:v>4.8245828018188988</c:v>
                </c:pt>
                <c:pt idx="12189">
                  <c:v>4.8106303414378324</c:v>
                </c:pt>
                <c:pt idx="12190">
                  <c:v>4.7933816252604213</c:v>
                </c:pt>
                <c:pt idx="12191">
                  <c:v>4.772845793165275</c:v>
                </c:pt>
                <c:pt idx="12192">
                  <c:v>4.7490355529605779</c:v>
                </c:pt>
                <c:pt idx="12193">
                  <c:v>4.7219676810046805</c:v>
                </c:pt>
                <c:pt idx="12194">
                  <c:v>4.6916622202516871</c:v>
                </c:pt>
                <c:pt idx="12195">
                  <c:v>4.6581390121282089</c:v>
                </c:pt>
                <c:pt idx="12196">
                  <c:v>4.6214208567203343</c:v>
                </c:pt>
                <c:pt idx="12197">
                  <c:v>4.5815339170349079</c:v>
                </c:pt>
                <c:pt idx="12198">
                  <c:v>4.538504407042236</c:v>
                </c:pt>
                <c:pt idx="12199">
                  <c:v>4.4923607462411548</c:v>
                </c:pt>
                <c:pt idx="12200">
                  <c:v>4.4431326459825708</c:v>
                </c:pt>
                <c:pt idx="12201">
                  <c:v>4.3908559631442614</c:v>
                </c:pt>
                <c:pt idx="12202">
                  <c:v>4.3355640292511692</c:v>
                </c:pt>
                <c:pt idx="12203">
                  <c:v>4.2772938294565161</c:v>
                </c:pt>
                <c:pt idx="12204">
                  <c:v>4.2160891194360781</c:v>
                </c:pt>
                <c:pt idx="12205">
                  <c:v>4.1519880255429431</c:v>
                </c:pt>
                <c:pt idx="12206">
                  <c:v>4.0850346540657796</c:v>
                </c:pt>
                <c:pt idx="12207">
                  <c:v>4.0152779784358401</c:v>
                </c:pt>
                <c:pt idx="12208">
                  <c:v>3.9427637773521464</c:v>
                </c:pt>
                <c:pt idx="12209">
                  <c:v>3.8675397125149686</c:v>
                </c:pt>
                <c:pt idx="12210">
                  <c:v>3.7896557467536041</c:v>
                </c:pt>
                <c:pt idx="12211">
                  <c:v>3.7091680433824341</c:v>
                </c:pt>
                <c:pt idx="12212">
                  <c:v>3.6261278130253025</c:v>
                </c:pt>
                <c:pt idx="12213">
                  <c:v>3.5405930412183069</c:v>
                </c:pt>
                <c:pt idx="12214">
                  <c:v>3.452626269191343</c:v>
                </c:pt>
                <c:pt idx="12215">
                  <c:v>3.3622839602917272</c:v>
                </c:pt>
                <c:pt idx="12216">
                  <c:v>3.2696282061318129</c:v>
                </c:pt>
                <c:pt idx="12217">
                  <c:v>3.1747232005687671</c:v>
                </c:pt>
                <c:pt idx="12218">
                  <c:v>3.0776328072524439</c:v>
                </c:pt>
                <c:pt idx="12219">
                  <c:v>2.9784214933696149</c:v>
                </c:pt>
                <c:pt idx="12220">
                  <c:v>2.8771579596584629</c:v>
                </c:pt>
                <c:pt idx="12221">
                  <c:v>2.7739121462005039</c:v>
                </c:pt>
                <c:pt idx="12222">
                  <c:v>2.668753867467935</c:v>
                </c:pt>
                <c:pt idx="12223">
                  <c:v>2.5617537613443697</c:v>
                </c:pt>
                <c:pt idx="12224">
                  <c:v>2.4529868913254669</c:v>
                </c:pt>
                <c:pt idx="12225">
                  <c:v>2.3425296902787918</c:v>
                </c:pt>
                <c:pt idx="12226">
                  <c:v>2.2304585096563589</c:v>
                </c:pt>
                <c:pt idx="12227">
                  <c:v>2.1168493614305457</c:v>
                </c:pt>
                <c:pt idx="12228">
                  <c:v>2.0017778359535265</c:v>
                </c:pt>
                <c:pt idx="12229">
                  <c:v>1.8853202771772628</c:v>
                </c:pt>
                <c:pt idx="12230">
                  <c:v>1.767557546017638</c:v>
                </c:pt>
                <c:pt idx="12231">
                  <c:v>1.6485720562954607</c:v>
                </c:pt>
                <c:pt idx="12232">
                  <c:v>1.5284452415415937</c:v>
                </c:pt>
                <c:pt idx="12233">
                  <c:v>1.4072561198604761</c:v>
                </c:pt>
                <c:pt idx="12234">
                  <c:v>1.2850907927100084</c:v>
                </c:pt>
                <c:pt idx="12235">
                  <c:v>1.1620328185410256</c:v>
                </c:pt>
                <c:pt idx="12236">
                  <c:v>1.0381659094113809</c:v>
                </c:pt>
                <c:pt idx="12237">
                  <c:v>0.9135748536528262</c:v>
                </c:pt>
                <c:pt idx="12238">
                  <c:v>0.78834476147942878</c:v>
                </c:pt>
                <c:pt idx="12239">
                  <c:v>0.66256182563285015</c:v>
                </c:pt>
                <c:pt idx="12240">
                  <c:v>0.53631231937534141</c:v>
                </c:pt>
                <c:pt idx="12241">
                  <c:v>0.40968232924945674</c:v>
                </c:pt>
                <c:pt idx="12242">
                  <c:v>0.28275858862971498</c:v>
                </c:pt>
                <c:pt idx="12243">
                  <c:v>0.15562851857952531</c:v>
                </c:pt>
                <c:pt idx="12244">
                  <c:v>2.8379266869782857E-2</c:v>
                </c:pt>
                <c:pt idx="12245">
                  <c:v>-9.8902352507085511E-2</c:v>
                </c:pt>
                <c:pt idx="12246">
                  <c:v>-0.22612889636285816</c:v>
                </c:pt>
                <c:pt idx="12247">
                  <c:v>-0.3532130771674909</c:v>
                </c:pt>
                <c:pt idx="12248">
                  <c:v>-0.4800671014242911</c:v>
                </c:pt>
                <c:pt idx="12249">
                  <c:v>-0.6066034382492318</c:v>
                </c:pt>
                <c:pt idx="12250">
                  <c:v>-0.73273871507235966</c:v>
                </c:pt>
                <c:pt idx="12251">
                  <c:v>-0.85838354908891012</c:v>
                </c:pt>
                <c:pt idx="12252">
                  <c:v>-0.98345124455766242</c:v>
                </c:pt>
                <c:pt idx="12253">
                  <c:v>-1.1078577324403511</c:v>
                </c:pt>
                <c:pt idx="12254">
                  <c:v>-1.2315195076461547</c:v>
                </c:pt>
                <c:pt idx="12255">
                  <c:v>-1.3543500072764669</c:v>
                </c:pt>
                <c:pt idx="12256">
                  <c:v>-1.4762627261548811</c:v>
                </c:pt>
                <c:pt idx="12257">
                  <c:v>-1.5971727884448883</c:v>
                </c:pt>
                <c:pt idx="12258">
                  <c:v>-1.7169973680891084</c:v>
                </c:pt>
                <c:pt idx="12259">
                  <c:v>-1.8356559543480151</c:v>
                </c:pt>
                <c:pt idx="12260">
                  <c:v>-1.9530693618000836</c:v>
                </c:pt>
                <c:pt idx="12261">
                  <c:v>-2.0691561375776004</c:v>
                </c:pt>
                <c:pt idx="12262">
                  <c:v>-2.1838356687054041</c:v>
                </c:pt>
                <c:pt idx="12263">
                  <c:v>-2.2970297145196104</c:v>
                </c:pt>
                <c:pt idx="12264">
                  <c:v>-2.4086616564703944</c:v>
                </c:pt>
                <c:pt idx="12265">
                  <c:v>-2.5186531039029854</c:v>
                </c:pt>
                <c:pt idx="12266">
                  <c:v>-2.6269271477977658</c:v>
                </c:pt>
                <c:pt idx="12267">
                  <c:v>-2.7334099827861618</c:v>
                </c:pt>
                <c:pt idx="12268">
                  <c:v>-2.8380290824484518</c:v>
                </c:pt>
                <c:pt idx="12269">
                  <c:v>-2.9407084223815398</c:v>
                </c:pt>
                <c:pt idx="12270">
                  <c:v>-3.0413809521710817</c:v>
                </c:pt>
                <c:pt idx="12271">
                  <c:v>-3.1399796067787507</c:v>
                </c:pt>
                <c:pt idx="12272">
                  <c:v>-3.2364330116845221</c:v>
                </c:pt>
                <c:pt idx="12273">
                  <c:v>-3.3306779031798466</c:v>
                </c:pt>
                <c:pt idx="12274">
                  <c:v>-3.4226488114668685</c:v>
                </c:pt>
                <c:pt idx="12275">
                  <c:v>-3.5122808463485042</c:v>
                </c:pt>
                <c:pt idx="12276">
                  <c:v>-3.5995099752933029</c:v>
                </c:pt>
                <c:pt idx="12277">
                  <c:v>-3.6842791424858259</c:v>
                </c:pt>
                <c:pt idx="12278">
                  <c:v>-3.7665310881329366</c:v>
                </c:pt>
                <c:pt idx="12279">
                  <c:v>-3.8462053438931876</c:v>
                </c:pt>
                <c:pt idx="12280">
                  <c:v>-3.9232508291948704</c:v>
                </c:pt>
                <c:pt idx="12281">
                  <c:v>-3.9976144924374126</c:v>
                </c:pt>
                <c:pt idx="12282">
                  <c:v>-4.069242697915028</c:v>
                </c:pt>
                <c:pt idx="12283">
                  <c:v>-4.1380884494043393</c:v>
                </c:pt>
                <c:pt idx="12284">
                  <c:v>-4.2041029721584495</c:v>
                </c:pt>
                <c:pt idx="12285">
                  <c:v>-4.2672398191679797</c:v>
                </c:pt>
                <c:pt idx="12286">
                  <c:v>-4.3274541931104391</c:v>
                </c:pt>
                <c:pt idx="12287">
                  <c:v>-4.384705481109691</c:v>
                </c:pt>
                <c:pt idx="12288">
                  <c:v>-4.4389542688529078</c:v>
                </c:pt>
                <c:pt idx="12289">
                  <c:v>-4.4901621839737276</c:v>
                </c:pt>
                <c:pt idx="12290">
                  <c:v>-4.5382954959935828</c:v>
                </c:pt>
                <c:pt idx="12291">
                  <c:v>-4.583322150257862</c:v>
                </c:pt>
                <c:pt idx="12292">
                  <c:v>-4.6252104850287603</c:v>
                </c:pt>
                <c:pt idx="12293">
                  <c:v>-4.6639291998479395</c:v>
                </c:pt>
                <c:pt idx="12294">
                  <c:v>-4.6994497536428792</c:v>
                </c:pt>
                <c:pt idx="12295">
                  <c:v>-4.7317516605216756</c:v>
                </c:pt>
                <c:pt idx="12296">
                  <c:v>-4.7608104524374006</c:v>
                </c:pt>
                <c:pt idx="12297">
                  <c:v>-4.7866047836985297</c:v>
                </c:pt>
                <c:pt idx="12298">
                  <c:v>-4.8091171086710913</c:v>
                </c:pt>
                <c:pt idx="12299">
                  <c:v>-4.8283341322865754</c:v>
                </c:pt>
                <c:pt idx="12300">
                  <c:v>-4.8442388085926948</c:v>
                </c:pt>
                <c:pt idx="12301">
                  <c:v>-4.85682134036474</c:v>
                </c:pt>
                <c:pt idx="12302">
                  <c:v>-4.866073362154081</c:v>
                </c:pt>
                <c:pt idx="12303">
                  <c:v>-4.871990082122811</c:v>
                </c:pt>
                <c:pt idx="12304">
                  <c:v>-4.874563485660599</c:v>
                </c:pt>
                <c:pt idx="12305">
                  <c:v>-4.8737934597266213</c:v>
                </c:pt>
                <c:pt idx="12306">
                  <c:v>-4.8696809158779857</c:v>
                </c:pt>
                <c:pt idx="12307">
                  <c:v>-4.8622274366674674</c:v>
                </c:pt>
                <c:pt idx="12308">
                  <c:v>-4.8514352026744909</c:v>
                </c:pt>
                <c:pt idx="12309">
                  <c:v>-4.8373153837173595</c:v>
                </c:pt>
                <c:pt idx="12310">
                  <c:v>-4.8198763969095566</c:v>
                </c:pt>
                <c:pt idx="12311">
                  <c:v>-4.7991275625893515</c:v>
                </c:pt>
                <c:pt idx="12312">
                  <c:v>-4.7750817885152967</c:v>
                </c:pt>
                <c:pt idx="12313">
                  <c:v>-4.7477560703004578</c:v>
                </c:pt>
                <c:pt idx="12314">
                  <c:v>-4.7171706892550134</c:v>
                </c:pt>
                <c:pt idx="12315">
                  <c:v>-4.6833457440438417</c:v>
                </c:pt>
                <c:pt idx="12316">
                  <c:v>-4.6463043106380688</c:v>
                </c:pt>
                <c:pt idx="12317">
                  <c:v>-4.6060728463249472</c:v>
                </c:pt>
                <c:pt idx="12318">
                  <c:v>-4.5626778774836261</c:v>
                </c:pt>
                <c:pt idx="12319">
                  <c:v>-4.5161481538677437</c:v>
                </c:pt>
                <c:pt idx="12320">
                  <c:v>-4.4665137346311328</c:v>
                </c:pt>
                <c:pt idx="12321">
                  <c:v>-4.4138108416902764</c:v>
                </c:pt>
                <c:pt idx="12322">
                  <c:v>-4.3580731885170536</c:v>
                </c:pt>
                <c:pt idx="12323">
                  <c:v>-4.2993381587784176</c:v>
                </c:pt>
                <c:pt idx="12324">
                  <c:v>-4.2376499228748683</c:v>
                </c:pt>
                <c:pt idx="12325">
                  <c:v>-4.1730470377258708</c:v>
                </c:pt>
                <c:pt idx="12326">
                  <c:v>-4.1055740556452243</c:v>
                </c:pt>
                <c:pt idx="12327">
                  <c:v>-4.0352804111521792</c:v>
                </c:pt>
                <c:pt idx="12328">
                  <c:v>-3.9622123586880438</c:v>
                </c:pt>
                <c:pt idx="12329">
                  <c:v>-3.886418049928567</c:v>
                </c:pt>
                <c:pt idx="12330">
                  <c:v>-3.8079479514788583</c:v>
                </c:pt>
                <c:pt idx="12331">
                  <c:v>-3.7268587437848688</c:v>
                </c:pt>
                <c:pt idx="12332">
                  <c:v>-3.6432021675018955</c:v>
                </c:pt>
                <c:pt idx="12333">
                  <c:v>-3.557036750630834</c:v>
                </c:pt>
                <c:pt idx="12334">
                  <c:v>-3.468425588822782</c:v>
                </c:pt>
                <c:pt idx="12335">
                  <c:v>-3.3774257113156203</c:v>
                </c:pt>
                <c:pt idx="12336">
                  <c:v>-3.2840997865850454</c:v>
                </c:pt>
                <c:pt idx="12337">
                  <c:v>-3.1885125958188816</c:v>
                </c:pt>
                <c:pt idx="12338">
                  <c:v>-3.0907285999504008</c:v>
                </c:pt>
                <c:pt idx="12339">
                  <c:v>-2.9908128728802601</c:v>
                </c:pt>
                <c:pt idx="12340">
                  <c:v>-2.888834730960411</c:v>
                </c:pt>
                <c:pt idx="12341">
                  <c:v>-2.7848647382487068</c:v>
                </c:pt>
                <c:pt idx="12342">
                  <c:v>-2.6789733410114045</c:v>
                </c:pt>
                <c:pt idx="12343">
                  <c:v>-2.5712318161935657</c:v>
                </c:pt>
                <c:pt idx="12344">
                  <c:v>-2.4617158730623969</c:v>
                </c:pt>
                <c:pt idx="12345">
                  <c:v>-2.3505025964056609</c:v>
                </c:pt>
                <c:pt idx="12346">
                  <c:v>-2.2376689951768074</c:v>
                </c:pt>
                <c:pt idx="12347">
                  <c:v>-2.123291743859328</c:v>
                </c:pt>
                <c:pt idx="12348">
                  <c:v>-2.0074470997514635</c:v>
                </c:pt>
                <c:pt idx="12349">
                  <c:v>-1.8902120776067439</c:v>
                </c:pt>
                <c:pt idx="12350">
                  <c:v>-1.7716682124169556</c:v>
                </c:pt>
                <c:pt idx="12351">
                  <c:v>-1.6518985947687743</c:v>
                </c:pt>
                <c:pt idx="12352">
                  <c:v>-1.5309853370629569</c:v>
                </c:pt>
                <c:pt idx="12353">
                  <c:v>-1.4090081377905725</c:v>
                </c:pt>
                <c:pt idx="12354">
                  <c:v>-1.2860537797244969</c:v>
                </c:pt>
                <c:pt idx="12355">
                  <c:v>-1.162206502970293</c:v>
                </c:pt>
                <c:pt idx="12356">
                  <c:v>-1.0375507009915954</c:v>
                </c:pt>
                <c:pt idx="12357">
                  <c:v>-0.91217184268928364</c:v>
                </c:pt>
                <c:pt idx="12358">
                  <c:v>-0.78615571742294466</c:v>
                </c:pt>
                <c:pt idx="12359">
                  <c:v>-0.65958919507109504</c:v>
                </c:pt>
                <c:pt idx="12360">
                  <c:v>-0.53255922344127671</c:v>
                </c:pt>
                <c:pt idx="12361">
                  <c:v>-0.40515256044919362</c:v>
                </c:pt>
                <c:pt idx="12362">
                  <c:v>-0.27745660709350833</c:v>
                </c:pt>
                <c:pt idx="12363">
                  <c:v>-0.14955944773888569</c:v>
                </c:pt>
                <c:pt idx="12364">
                  <c:v>-2.1548888565576706E-2</c:v>
                </c:pt>
                <c:pt idx="12365">
                  <c:v>0.10648760348164875</c:v>
                </c:pt>
                <c:pt idx="12366">
                  <c:v>0.23446193827888639</c:v>
                </c:pt>
                <c:pt idx="12367">
                  <c:v>0.36228618793078043</c:v>
                </c:pt>
                <c:pt idx="12368">
                  <c:v>0.4898719256941701</c:v>
                </c:pt>
                <c:pt idx="12369">
                  <c:v>0.61713099509856417</c:v>
                </c:pt>
                <c:pt idx="12370">
                  <c:v>0.74397940618236102</c:v>
                </c:pt>
                <c:pt idx="12371">
                  <c:v>0.87032716747050742</c:v>
                </c:pt>
                <c:pt idx="12372">
                  <c:v>0.99608698379244898</c:v>
                </c:pt>
                <c:pt idx="12373">
                  <c:v>1.121174196432154</c:v>
                </c:pt>
                <c:pt idx="12374">
                  <c:v>1.2455047208745018</c:v>
                </c:pt>
                <c:pt idx="12375">
                  <c:v>1.3689914255431228</c:v>
                </c:pt>
                <c:pt idx="12376">
                  <c:v>1.4915472478132743</c:v>
                </c:pt>
                <c:pt idx="12377">
                  <c:v>1.6130867661029491</c:v>
                </c:pt>
                <c:pt idx="12378">
                  <c:v>1.7335266207745548</c:v>
                </c:pt>
                <c:pt idx="12379">
                  <c:v>1.8527857801257448</c:v>
                </c:pt>
                <c:pt idx="12380">
                  <c:v>1.9707845508302406</c:v>
                </c:pt>
                <c:pt idx="12381">
                  <c:v>2.0874409856025431</c:v>
                </c:pt>
                <c:pt idx="12382">
                  <c:v>2.2026739909539388</c:v>
                </c:pt>
                <c:pt idx="12383">
                  <c:v>2.3164048600160876</c:v>
                </c:pt>
                <c:pt idx="12384">
                  <c:v>2.4285565227359953</c:v>
                </c:pt>
                <c:pt idx="12385">
                  <c:v>2.5390501520362423</c:v>
                </c:pt>
                <c:pt idx="12386">
                  <c:v>2.6478084179212145</c:v>
                </c:pt>
                <c:pt idx="12387">
                  <c:v>2.7547571098450425</c:v>
                </c:pt>
                <c:pt idx="12388">
                  <c:v>2.8598233123480856</c:v>
                </c:pt>
                <c:pt idx="12389">
                  <c:v>2.962930628449215</c:v>
                </c:pt>
                <c:pt idx="12390">
                  <c:v>3.0640116519274936</c:v>
                </c:pt>
                <c:pt idx="12391">
                  <c:v>3.1629989790046897</c:v>
                </c:pt>
                <c:pt idx="12392">
                  <c:v>3.259820913768078</c:v>
                </c:pt>
                <c:pt idx="12393">
                  <c:v>3.3544138887283519</c:v>
                </c:pt>
                <c:pt idx="12394">
                  <c:v>3.4467121481688059</c:v>
                </c:pt>
                <c:pt idx="12395">
                  <c:v>3.5366505340693331</c:v>
                </c:pt>
                <c:pt idx="12396">
                  <c:v>3.6241647643897053</c:v>
                </c:pt>
                <c:pt idx="12397">
                  <c:v>3.7091975523222218</c:v>
                </c:pt>
                <c:pt idx="12398">
                  <c:v>3.7916914257843266</c:v>
                </c:pt>
                <c:pt idx="12399">
                  <c:v>3.871585723017875</c:v>
                </c:pt>
                <c:pt idx="12400">
                  <c:v>3.9488291890608074</c:v>
                </c:pt>
                <c:pt idx="12401">
                  <c:v>4.0233686170854526</c:v>
                </c:pt>
                <c:pt idx="12402">
                  <c:v>4.0951502354426879</c:v>
                </c:pt>
                <c:pt idx="12403">
                  <c:v>4.1641269313531115</c:v>
                </c:pt>
                <c:pt idx="12404">
                  <c:v>4.2302498329880391</c:v>
                </c:pt>
                <c:pt idx="12405">
                  <c:v>4.2934724158004514</c:v>
                </c:pt>
                <c:pt idx="12406">
                  <c:v>4.3537498245274868</c:v>
                </c:pt>
                <c:pt idx="12407">
                  <c:v>4.4110414079860369</c:v>
                </c:pt>
                <c:pt idx="12408">
                  <c:v>4.4653077332087125</c:v>
                </c:pt>
                <c:pt idx="12409">
                  <c:v>4.5165104288293021</c:v>
                </c:pt>
                <c:pt idx="12410">
                  <c:v>4.5646157850092637</c:v>
                </c:pt>
                <c:pt idx="12411">
                  <c:v>4.6095917873420937</c:v>
                </c:pt>
                <c:pt idx="12412">
                  <c:v>4.6514068338976413</c:v>
                </c:pt>
                <c:pt idx="12413">
                  <c:v>4.6900297035191638</c:v>
                </c:pt>
                <c:pt idx="12414">
                  <c:v>4.7254319538475151</c:v>
                </c:pt>
                <c:pt idx="12415">
                  <c:v>4.7575932170169182</c:v>
                </c:pt>
                <c:pt idx="12416">
                  <c:v>4.7864891622038082</c:v>
                </c:pt>
                <c:pt idx="12417">
                  <c:v>4.8120986000052355</c:v>
                </c:pt>
                <c:pt idx="12418">
                  <c:v>4.8344041599924932</c:v>
                </c:pt>
                <c:pt idx="12419">
                  <c:v>4.8533927410545585</c:v>
                </c:pt>
                <c:pt idx="12420">
                  <c:v>4.8690475097680688</c:v>
                </c:pt>
                <c:pt idx="12421">
                  <c:v>4.8813588998121009</c:v>
                </c:pt>
                <c:pt idx="12422">
                  <c:v>4.8903187948043811</c:v>
                </c:pt>
                <c:pt idx="12423">
                  <c:v>4.8959226699080682</c:v>
                </c:pt>
                <c:pt idx="12424">
                  <c:v>4.8981627952054581</c:v>
                </c:pt>
                <c:pt idx="12425">
                  <c:v>4.8970393597816715</c:v>
                </c:pt>
                <c:pt idx="12426">
                  <c:v>4.8925535944799572</c:v>
                </c:pt>
                <c:pt idx="12427">
                  <c:v>4.8847074180117396</c:v>
                </c:pt>
                <c:pt idx="12428">
                  <c:v>4.873503363685435</c:v>
                </c:pt>
                <c:pt idx="12429">
                  <c:v>4.8589529703025862</c:v>
                </c:pt>
                <c:pt idx="12430">
                  <c:v>4.8410650398841168</c:v>
                </c:pt>
                <c:pt idx="12431">
                  <c:v>4.8198492932565049</c:v>
                </c:pt>
                <c:pt idx="12432">
                  <c:v>4.7953190538905668</c:v>
                </c:pt>
                <c:pt idx="12433">
                  <c:v>4.7674917479661083</c:v>
                </c:pt>
                <c:pt idx="12434">
                  <c:v>4.7363881018323832</c:v>
                </c:pt>
                <c:pt idx="12435">
                  <c:v>4.702028673271351</c:v>
                </c:pt>
                <c:pt idx="12436">
                  <c:v>4.6644370110429412</c:v>
                </c:pt>
                <c:pt idx="12437">
                  <c:v>4.623640058477271</c:v>
                </c:pt>
                <c:pt idx="12438">
                  <c:v>4.5796648408214811</c:v>
                </c:pt>
                <c:pt idx="12439">
                  <c:v>4.5325406190826536</c:v>
                </c:pt>
                <c:pt idx="12440">
                  <c:v>4.4822979756036743</c:v>
                </c:pt>
                <c:pt idx="12441">
                  <c:v>4.4289736669654189</c:v>
                </c:pt>
                <c:pt idx="12442">
                  <c:v>4.3726019523100588</c:v>
                </c:pt>
                <c:pt idx="12443">
                  <c:v>4.3132207715020661</c:v>
                </c:pt>
                <c:pt idx="12444">
                  <c:v>4.250874861179013</c:v>
                </c:pt>
                <c:pt idx="12445">
                  <c:v>4.1856033540413335</c:v>
                </c:pt>
                <c:pt idx="12446">
                  <c:v>4.117451387223884</c:v>
                </c:pt>
                <c:pt idx="12447">
                  <c:v>4.046468988596021</c:v>
                </c:pt>
                <c:pt idx="12448">
                  <c:v>3.9727030139599249</c:v>
                </c:pt>
                <c:pt idx="12449">
                  <c:v>3.8962022238384217</c:v>
                </c:pt>
                <c:pt idx="12450">
                  <c:v>3.8170177006391248</c:v>
                </c:pt>
                <c:pt idx="12451">
                  <c:v>3.7352067470293684</c:v>
                </c:pt>
                <c:pt idx="12452">
                  <c:v>3.6508217317633265</c:v>
                </c:pt>
                <c:pt idx="12453">
                  <c:v>3.5639218162719426</c:v>
                </c:pt>
                <c:pt idx="12454">
                  <c:v>3.4745707344169126</c:v>
                </c:pt>
                <c:pt idx="12455">
                  <c:v>3.3828261578734322</c:v>
                </c:pt>
                <c:pt idx="12456">
                  <c:v>3.2887514012233452</c:v>
                </c:pt>
                <c:pt idx="12457">
                  <c:v>3.1924118948695641</c:v>
                </c:pt>
                <c:pt idx="12458">
                  <c:v>3.0938727515067197</c:v>
                </c:pt>
                <c:pt idx="12459">
                  <c:v>2.9931996987787519</c:v>
                </c:pt>
                <c:pt idx="12460">
                  <c:v>2.8904627081972873</c:v>
                </c:pt>
                <c:pt idx="12461">
                  <c:v>2.7857329998297384</c:v>
                </c:pt>
                <c:pt idx="12462">
                  <c:v>2.6790816762352048</c:v>
                </c:pt>
                <c:pt idx="12463">
                  <c:v>2.570580670367868</c:v>
                </c:pt>
                <c:pt idx="12464">
                  <c:v>2.4603063466548489</c:v>
                </c:pt>
                <c:pt idx="12465">
                  <c:v>2.3483364436293233</c:v>
                </c:pt>
                <c:pt idx="12466">
                  <c:v>2.2347486220127193</c:v>
                </c:pt>
                <c:pt idx="12467">
                  <c:v>2.1196202055180455</c:v>
                </c:pt>
                <c:pt idx="12468">
                  <c:v>2.003028097575644</c:v>
                </c:pt>
                <c:pt idx="12469">
                  <c:v>1.8850499554187417</c:v>
                </c:pt>
                <c:pt idx="12470">
                  <c:v>1.7657679523142398</c:v>
                </c:pt>
                <c:pt idx="12471">
                  <c:v>1.6452658123715842</c:v>
                </c:pt>
                <c:pt idx="12472">
                  <c:v>1.5236262762184836</c:v>
                </c:pt>
                <c:pt idx="12473">
                  <c:v>1.4009296647387459</c:v>
                </c:pt>
                <c:pt idx="12474">
                  <c:v>1.2772633767307715</c:v>
                </c:pt>
                <c:pt idx="12475">
                  <c:v>1.1527122614311509</c:v>
                </c:pt>
                <c:pt idx="12476">
                  <c:v>1.0273613140194298</c:v>
                </c:pt>
                <c:pt idx="12477">
                  <c:v>0.90129659718305866</c:v>
                </c:pt>
                <c:pt idx="12478">
                  <c:v>0.77460448563209783</c:v>
                </c:pt>
                <c:pt idx="12479">
                  <c:v>0.64737242566012432</c:v>
                </c:pt>
                <c:pt idx="12480">
                  <c:v>0.51968793206325148</c:v>
                </c:pt>
                <c:pt idx="12481">
                  <c:v>0.39163831983675429</c:v>
                </c:pt>
                <c:pt idx="12482">
                  <c:v>0.26331153667571278</c:v>
                </c:pt>
                <c:pt idx="12483">
                  <c:v>0.13479620279416027</c:v>
                </c:pt>
                <c:pt idx="12484">
                  <c:v>6.1806489191599725E-3</c:v>
                </c:pt>
                <c:pt idx="12485">
                  <c:v>-0.12244714520426415</c:v>
                </c:pt>
                <c:pt idx="12486">
                  <c:v>-0.25099858883314402</c:v>
                </c:pt>
                <c:pt idx="12487">
                  <c:v>-0.37938526605771633</c:v>
                </c:pt>
                <c:pt idx="12488">
                  <c:v>-0.50751827513692638</c:v>
                </c:pt>
                <c:pt idx="12489">
                  <c:v>-0.63530899802021656</c:v>
                </c:pt>
                <c:pt idx="12490">
                  <c:v>-0.76267299697196889</c:v>
                </c:pt>
                <c:pt idx="12491">
                  <c:v>-0.88951984692636998</c:v>
                </c:pt>
                <c:pt idx="12492">
                  <c:v>-1.0157618336691414</c:v>
                </c:pt>
                <c:pt idx="12493">
                  <c:v>-1.1413138943391219</c:v>
                </c:pt>
                <c:pt idx="12494">
                  <c:v>-1.2660915555128358</c:v>
                </c:pt>
                <c:pt idx="12495">
                  <c:v>-1.3900073122670848</c:v>
                </c:pt>
                <c:pt idx="12496">
                  <c:v>-1.5129737445032239</c:v>
                </c:pt>
                <c:pt idx="12497">
                  <c:v>-1.6349050893351975</c:v>
                </c:pt>
                <c:pt idx="12498">
                  <c:v>-1.7557176622747812</c:v>
                </c:pt>
                <c:pt idx="12499">
                  <c:v>-1.8753301234907127</c:v>
                </c:pt>
                <c:pt idx="12500">
                  <c:v>-1.993662488503656</c:v>
                </c:pt>
                <c:pt idx="12501">
                  <c:v>-2.1106325360903622</c:v>
                </c:pt>
                <c:pt idx="12502">
                  <c:v>-2.2261589162637985</c:v>
                </c:pt>
                <c:pt idx="12503">
                  <c:v>-2.3401626833056137</c:v>
                </c:pt>
                <c:pt idx="12504">
                  <c:v>-2.4525665461548791</c:v>
                </c:pt>
                <c:pt idx="12505">
                  <c:v>-2.5632914747463538</c:v>
                </c:pt>
                <c:pt idx="12506">
                  <c:v>-2.6722599542791374</c:v>
                </c:pt>
                <c:pt idx="12507">
                  <c:v>-2.7793976077312643</c:v>
                </c:pt>
                <c:pt idx="12508">
                  <c:v>-2.8846313716268202</c:v>
                </c:pt>
                <c:pt idx="12509">
                  <c:v>-2.9878847195428238</c:v>
                </c:pt>
                <c:pt idx="12510">
                  <c:v>-3.0890901344895494</c:v>
                </c:pt>
                <c:pt idx="12511">
                  <c:v>-3.1881801206754199</c:v>
                </c:pt>
                <c:pt idx="12512">
                  <c:v>-3.2850829089958182</c:v>
                </c:pt>
                <c:pt idx="12513">
                  <c:v>-3.3797348776409395</c:v>
                </c:pt>
                <c:pt idx="12514">
                  <c:v>-3.4720702354783173</c:v>
                </c:pt>
                <c:pt idx="12515">
                  <c:v>-3.5620238079941418</c:v>
                </c:pt>
                <c:pt idx="12516">
                  <c:v>-3.6495313155772902</c:v>
                </c:pt>
                <c:pt idx="12517">
                  <c:v>-3.7345354927564354</c:v>
                </c:pt>
                <c:pt idx="12518">
                  <c:v>-3.8169789076609346</c:v>
                </c:pt>
                <c:pt idx="12519">
                  <c:v>-3.8968009575719154</c:v>
                </c:pt>
                <c:pt idx="12520">
                  <c:v>-3.9739504653296436</c:v>
                </c:pt>
                <c:pt idx="12521">
                  <c:v>-4.0483743205914768</c:v>
                </c:pt>
                <c:pt idx="12522">
                  <c:v>-4.1200188667793958</c:v>
                </c:pt>
                <c:pt idx="12523">
                  <c:v>-4.1888371246587397</c:v>
                </c:pt>
                <c:pt idx="12524">
                  <c:v>-4.2547803742908341</c:v>
                </c:pt>
                <c:pt idx="12525">
                  <c:v>-4.317802261219871</c:v>
                </c:pt>
                <c:pt idx="12526">
                  <c:v>-4.3778581183156362</c:v>
                </c:pt>
                <c:pt idx="12527">
                  <c:v>-4.4349075003940008</c:v>
                </c:pt>
                <c:pt idx="12528">
                  <c:v>-4.4889111981623904</c:v>
                </c:pt>
                <c:pt idx="12529">
                  <c:v>-4.5398310813997211</c:v>
                </c:pt>
                <c:pt idx="12530">
                  <c:v>-4.5876336986623043</c:v>
                </c:pt>
                <c:pt idx="12531">
                  <c:v>-4.632287310953072</c:v>
                </c:pt>
                <c:pt idx="12532">
                  <c:v>-4.6737606085159964</c:v>
                </c:pt>
                <c:pt idx="12533">
                  <c:v>-4.7120226788692738</c:v>
                </c:pt>
                <c:pt idx="12534">
                  <c:v>-4.7470454045512689</c:v>
                </c:pt>
                <c:pt idx="12535">
                  <c:v>-4.7788087585244101</c:v>
                </c:pt>
                <c:pt idx="12536">
                  <c:v>-4.8072887664186172</c:v>
                </c:pt>
                <c:pt idx="12537">
                  <c:v>-4.8324646105909661</c:v>
                </c:pt>
                <c:pt idx="12538">
                  <c:v>-4.854319307347625</c:v>
                </c:pt>
                <c:pt idx="12539">
                  <c:v>-4.8728401569428952</c:v>
                </c:pt>
                <c:pt idx="12540">
                  <c:v>-4.8880107415923755</c:v>
                </c:pt>
                <c:pt idx="12541">
                  <c:v>-4.8998219245189816</c:v>
                </c:pt>
                <c:pt idx="12542">
                  <c:v>-4.9082660324085001</c:v>
                </c:pt>
                <c:pt idx="12543">
                  <c:v>-4.9133389966244359</c:v>
                </c:pt>
                <c:pt idx="12544">
                  <c:v>-4.9150335561786589</c:v>
                </c:pt>
                <c:pt idx="12545">
                  <c:v>-4.9133503814013659</c:v>
                </c:pt>
                <c:pt idx="12546">
                  <c:v>-4.9082911962722982</c:v>
                </c:pt>
                <c:pt idx="12547">
                  <c:v>-4.8998584240967391</c:v>
                </c:pt>
                <c:pt idx="12548">
                  <c:v>-4.8880551137907577</c:v>
                </c:pt>
                <c:pt idx="12549">
                  <c:v>-4.872893330324489</c:v>
                </c:pt>
                <c:pt idx="12550">
                  <c:v>-4.8543824119868253</c:v>
                </c:pt>
                <c:pt idx="12551">
                  <c:v>-4.8325326255015604</c:v>
                </c:pt>
                <c:pt idx="12552">
                  <c:v>-4.8073578493882589</c:v>
                </c:pt>
                <c:pt idx="12553">
                  <c:v>-4.7788760735412756</c:v>
                </c:pt>
                <c:pt idx="12554">
                  <c:v>-4.7471085961977169</c:v>
                </c:pt>
                <c:pt idx="12555">
                  <c:v>-4.7120765547011603</c:v>
                </c:pt>
                <c:pt idx="12556">
                  <c:v>-4.6738040845413886</c:v>
                </c:pt>
                <c:pt idx="12557">
                  <c:v>-4.632318722435147</c:v>
                </c:pt>
                <c:pt idx="12558">
                  <c:v>-4.5876480931560177</c:v>
                </c:pt>
                <c:pt idx="12559">
                  <c:v>-4.5398220628557766</c:v>
                </c:pt>
                <c:pt idx="12560">
                  <c:v>-4.4888718241137022</c:v>
                </c:pt>
                <c:pt idx="12561">
                  <c:v>-4.4348347483087389</c:v>
                </c:pt>
                <c:pt idx="12562">
                  <c:v>-4.3777457134088893</c:v>
                </c:pt>
                <c:pt idx="12563">
                  <c:v>-4.3176432815951946</c:v>
                </c:pt>
                <c:pt idx="12564">
                  <c:v>-4.2545728147730602</c:v>
                </c:pt>
                <c:pt idx="12565">
                  <c:v>-4.1885740733202397</c:v>
                </c:pt>
                <c:pt idx="12566">
                  <c:v>-4.1196928239150159</c:v>
                </c:pt>
                <c:pt idx="12567">
                  <c:v>-4.0479797252915128</c:v>
                </c:pt>
                <c:pt idx="12568">
                  <c:v>-3.9734822648927333</c:v>
                </c:pt>
                <c:pt idx="12569">
                  <c:v>-3.896249835112684</c:v>
                </c:pt>
                <c:pt idx="12570">
                  <c:v>-3.8163341499148618</c:v>
                </c:pt>
                <c:pt idx="12571">
                  <c:v>-3.7337931426625035</c:v>
                </c:pt>
                <c:pt idx="12572">
                  <c:v>-3.6486798114019532</c:v>
                </c:pt>
                <c:pt idx="12573">
                  <c:v>-3.5610539449103862</c:v>
                </c:pt>
                <c:pt idx="12574">
                  <c:v>-3.4709799019099346</c:v>
                </c:pt>
                <c:pt idx="12575">
                  <c:v>-3.378515975912523</c:v>
                </c:pt>
                <c:pt idx="12576">
                  <c:v>-3.2837260997790136</c:v>
                </c:pt>
                <c:pt idx="12577">
                  <c:v>-3.1866763181020556</c:v>
                </c:pt>
                <c:pt idx="12578">
                  <c:v>-3.0874323531498282</c:v>
                </c:pt>
                <c:pt idx="12579">
                  <c:v>-2.986060537000776</c:v>
                </c:pt>
                <c:pt idx="12580">
                  <c:v>-2.8826314399438457</c:v>
                </c:pt>
                <c:pt idx="12581">
                  <c:v>-2.7772168746539463</c:v>
                </c:pt>
                <c:pt idx="12582">
                  <c:v>-2.6698885296206649</c:v>
                </c:pt>
                <c:pt idx="12583">
                  <c:v>-2.5607189165508739</c:v>
                </c:pt>
                <c:pt idx="12584">
                  <c:v>-2.4497849709519004</c:v>
                </c:pt>
                <c:pt idx="12585">
                  <c:v>-2.3371649942775363</c:v>
                </c:pt>
                <c:pt idx="12586">
                  <c:v>-2.2229372015299522</c:v>
                </c:pt>
                <c:pt idx="12587">
                  <c:v>-2.1071794615907948</c:v>
                </c:pt>
                <c:pt idx="12588">
                  <c:v>-1.9899692134830753</c:v>
                </c:pt>
                <c:pt idx="12589">
                  <c:v>-1.871384640001039</c:v>
                </c:pt>
                <c:pt idx="12590">
                  <c:v>-1.7515084294946042</c:v>
                </c:pt>
                <c:pt idx="12591">
                  <c:v>-1.6304248102410146</c:v>
                </c:pt>
                <c:pt idx="12592">
                  <c:v>-1.5082170156934231</c:v>
                </c:pt>
                <c:pt idx="12593">
                  <c:v>-1.3849658478010076</c:v>
                </c:pt>
                <c:pt idx="12594">
                  <c:v>-1.2607591742609789</c:v>
                </c:pt>
                <c:pt idx="12595">
                  <c:v>-1.1356823006460905</c:v>
                </c:pt>
                <c:pt idx="12596">
                  <c:v>-1.0098206655241813</c:v>
                </c:pt>
                <c:pt idx="12597">
                  <c:v>-0.88326076164997291</c:v>
                </c:pt>
                <c:pt idx="12598">
                  <c:v>-0.75608938011781035</c:v>
                </c:pt>
                <c:pt idx="12599">
                  <c:v>-0.6283943695730666</c:v>
                </c:pt>
                <c:pt idx="12600">
                  <c:v>-0.50026363279379771</c:v>
                </c:pt>
                <c:pt idx="12601">
                  <c:v>-0.37178485806253442</c:v>
                </c:pt>
                <c:pt idx="12602">
                  <c:v>-0.2430463513557406</c:v>
                </c:pt>
                <c:pt idx="12603">
                  <c:v>-0.11413707586343159</c:v>
                </c:pt>
                <c:pt idx="12604">
                  <c:v>1.485431030086525E-2</c:v>
                </c:pt>
                <c:pt idx="12605">
                  <c:v>0.14383951586748125</c:v>
                </c:pt>
                <c:pt idx="12606">
                  <c:v>0.27272965468778448</c:v>
                </c:pt>
                <c:pt idx="12607">
                  <c:v>0.40143603180895288</c:v>
                </c:pt>
                <c:pt idx="12608">
                  <c:v>0.52986948303887704</c:v>
                </c:pt>
                <c:pt idx="12609">
                  <c:v>0.65794114468248821</c:v>
                </c:pt>
                <c:pt idx="12610">
                  <c:v>0.78556635036636235</c:v>
                </c:pt>
                <c:pt idx="12611">
                  <c:v>0.91265446357885571</c:v>
                </c:pt>
                <c:pt idx="12612">
                  <c:v>1.0391175760221538</c:v>
                </c:pt>
                <c:pt idx="12613">
                  <c:v>1.1648704482690744</c:v>
                </c:pt>
                <c:pt idx="12614">
                  <c:v>1.2898284479874473</c:v>
                </c:pt>
                <c:pt idx="12615">
                  <c:v>1.4139039291275248</c:v>
                </c:pt>
                <c:pt idx="12616">
                  <c:v>1.5370093483554057</c:v>
                </c:pt>
                <c:pt idx="12617">
                  <c:v>1.6590588375346547</c:v>
                </c:pt>
                <c:pt idx="12618">
                  <c:v>1.7799686249896511</c:v>
                </c:pt>
                <c:pt idx="12619">
                  <c:v>1.8996573018272629</c:v>
                </c:pt>
                <c:pt idx="12620">
                  <c:v>2.0180448326785143</c:v>
                </c:pt>
                <c:pt idx="12621">
                  <c:v>2.1350489636336611</c:v>
                </c:pt>
                <c:pt idx="12622">
                  <c:v>2.2505883302378331</c:v>
                </c:pt>
                <c:pt idx="12623">
                  <c:v>2.3645839905228465</c:v>
                </c:pt>
                <c:pt idx="12624">
                  <c:v>2.4769586753800987</c:v>
                </c:pt>
                <c:pt idx="12625">
                  <c:v>2.5876333948665802</c:v>
                </c:pt>
                <c:pt idx="12626">
                  <c:v>2.696530692426347</c:v>
                </c:pt>
                <c:pt idx="12627">
                  <c:v>2.8035762673418252</c:v>
                </c:pt>
                <c:pt idx="12628">
                  <c:v>2.9086971504223613</c:v>
                </c:pt>
                <c:pt idx="12629">
                  <c:v>3.0118169274168451</c:v>
                </c:pt>
                <c:pt idx="12630">
                  <c:v>3.112868211284844</c:v>
                </c:pt>
                <c:pt idx="12631">
                  <c:v>3.2117836538362385</c:v>
                </c:pt>
                <c:pt idx="12632">
                  <c:v>3.3084916510806295</c:v>
                </c:pt>
                <c:pt idx="12633">
                  <c:v>3.4029287636799914</c:v>
                </c:pt>
                <c:pt idx="12634">
                  <c:v>3.4950294001614748</c:v>
                </c:pt>
                <c:pt idx="12635">
                  <c:v>3.584728602674192</c:v>
                </c:pt>
                <c:pt idx="12636">
                  <c:v>3.6719623250743099</c:v>
                </c:pt>
                <c:pt idx="12637">
                  <c:v>3.7566735519485936</c:v>
                </c:pt>
                <c:pt idx="12638">
                  <c:v>3.8388051178478113</c:v>
                </c:pt>
                <c:pt idx="12639">
                  <c:v>3.9182967025962632</c:v>
                </c:pt>
                <c:pt idx="12640">
                  <c:v>3.995097427443846</c:v>
                </c:pt>
                <c:pt idx="12641">
                  <c:v>4.069154496055261</c:v>
                </c:pt>
                <c:pt idx="12642">
                  <c:v>4.1404145811754169</c:v>
                </c:pt>
                <c:pt idx="12643">
                  <c:v>4.2088310479131508</c:v>
                </c:pt>
                <c:pt idx="12644">
                  <c:v>4.2743555353859444</c:v>
                </c:pt>
                <c:pt idx="12645">
                  <c:v>4.3369420625865791</c:v>
                </c:pt>
                <c:pt idx="12646">
                  <c:v>4.3965463498932058</c:v>
                </c:pt>
                <c:pt idx="12647">
                  <c:v>4.4531283533456127</c:v>
                </c:pt>
                <c:pt idx="12648">
                  <c:v>4.5066492782345042</c:v>
                </c:pt>
                <c:pt idx="12649">
                  <c:v>4.5570714219143422</c:v>
                </c:pt>
                <c:pt idx="12650">
                  <c:v>4.6043617731308215</c:v>
                </c:pt>
                <c:pt idx="12651">
                  <c:v>4.6484890453014192</c:v>
                </c:pt>
                <c:pt idx="12652">
                  <c:v>4.6894223929105543</c:v>
                </c:pt>
                <c:pt idx="12653">
                  <c:v>4.7271313791338221</c:v>
                </c:pt>
                <c:pt idx="12654">
                  <c:v>4.7615883731652273</c:v>
                </c:pt>
                <c:pt idx="12655">
                  <c:v>4.792773845193369</c:v>
                </c:pt>
                <c:pt idx="12656">
                  <c:v>4.8206643282081645</c:v>
                </c:pt>
                <c:pt idx="12657">
                  <c:v>4.8452395216154498</c:v>
                </c:pt>
                <c:pt idx="12658">
                  <c:v>4.8664829680058901</c:v>
                </c:pt>
                <c:pt idx="12659">
                  <c:v>4.8843825026931382</c:v>
                </c:pt>
                <c:pt idx="12660">
                  <c:v>4.8989222512590764</c:v>
                </c:pt>
                <c:pt idx="12661">
                  <c:v>4.9100936281249457</c:v>
                </c:pt>
                <c:pt idx="12662">
                  <c:v>4.917889518525663</c:v>
                </c:pt>
                <c:pt idx="12663">
                  <c:v>4.9223064192373656</c:v>
                </c:pt>
                <c:pt idx="12664">
                  <c:v>4.9233376410552427</c:v>
                </c:pt>
                <c:pt idx="12665">
                  <c:v>4.9209844319654579</c:v>
                </c:pt>
                <c:pt idx="12666">
                  <c:v>4.915249098973689</c:v>
                </c:pt>
                <c:pt idx="12667">
                  <c:v>4.9061346532741101</c:v>
                </c:pt>
                <c:pt idx="12668">
                  <c:v>4.893644736023818</c:v>
                </c:pt>
                <c:pt idx="12669">
                  <c:v>4.8777920082718875</c:v>
                </c:pt>
                <c:pt idx="12670">
                  <c:v>4.8585864077068814</c:v>
                </c:pt>
                <c:pt idx="12671">
                  <c:v>4.8360388032533317</c:v>
                </c:pt>
                <c:pt idx="12672">
                  <c:v>4.8101636779108903</c:v>
                </c:pt>
                <c:pt idx="12673">
                  <c:v>4.7809796278100531</c:v>
                </c:pt>
                <c:pt idx="12674">
                  <c:v>4.7485085586555931</c:v>
                </c:pt>
                <c:pt idx="12675">
                  <c:v>4.7127722159651988</c:v>
                </c:pt>
                <c:pt idx="12676">
                  <c:v>4.6737953435838104</c:v>
                </c:pt>
                <c:pt idx="12677">
                  <c:v>4.6316060862391151</c:v>
                </c:pt>
                <c:pt idx="12678">
                  <c:v>4.5862326758470857</c:v>
                </c:pt>
                <c:pt idx="12679">
                  <c:v>4.5377055843097622</c:v>
                </c:pt>
                <c:pt idx="12680">
                  <c:v>4.486056608042885</c:v>
                </c:pt>
                <c:pt idx="12681">
                  <c:v>4.4313237198282378</c:v>
                </c:pt>
                <c:pt idx="12682">
                  <c:v>4.3735423960856954</c:v>
                </c:pt>
                <c:pt idx="12683">
                  <c:v>4.3127517939827884</c:v>
                </c:pt>
                <c:pt idx="12684">
                  <c:v>4.2489978664351069</c:v>
                </c:pt>
                <c:pt idx="12685">
                  <c:v>4.1823209603467726</c:v>
                </c:pt>
                <c:pt idx="12686">
                  <c:v>4.1127674239358791</c:v>
                </c:pt>
                <c:pt idx="12687">
                  <c:v>4.0403884919912132</c:v>
                </c:pt>
                <c:pt idx="12688">
                  <c:v>3.9652322220321716</c:v>
                </c:pt>
                <c:pt idx="12689">
                  <c:v>3.8873485700629842</c:v>
                </c:pt>
                <c:pt idx="12690">
                  <c:v>3.8067898067094696</c:v>
                </c:pt>
                <c:pt idx="12691">
                  <c:v>3.7236144145737531</c:v>
                </c:pt>
                <c:pt idx="12692">
                  <c:v>3.637875933048778</c:v>
                </c:pt>
                <c:pt idx="12693">
                  <c:v>3.5496346839045438</c:v>
                </c:pt>
                <c:pt idx="12694">
                  <c:v>3.4589555500480471</c:v>
                </c:pt>
                <c:pt idx="12695">
                  <c:v>3.3658973399220993</c:v>
                </c:pt>
                <c:pt idx="12696">
                  <c:v>3.2705244916264213</c:v>
                </c:pt>
                <c:pt idx="12697">
                  <c:v>3.1729035448714993</c:v>
                </c:pt>
                <c:pt idx="12698">
                  <c:v>3.0731007065020721</c:v>
                </c:pt>
                <c:pt idx="12699">
                  <c:v>2.9711827822211094</c:v>
                </c:pt>
                <c:pt idx="12700">
                  <c:v>2.8672208045891789</c:v>
                </c:pt>
                <c:pt idx="12701">
                  <c:v>2.7612870368089673</c:v>
                </c:pt>
                <c:pt idx="12702">
                  <c:v>2.6534536057732625</c:v>
                </c:pt>
                <c:pt idx="12703">
                  <c:v>2.5437934490980947</c:v>
                </c:pt>
                <c:pt idx="12704">
                  <c:v>2.4323839153470121</c:v>
                </c:pt>
                <c:pt idx="12705">
                  <c:v>2.3193037058297454</c:v>
                </c:pt>
                <c:pt idx="12706">
                  <c:v>2.2046314218683745</c:v>
                </c:pt>
                <c:pt idx="12707">
                  <c:v>2.0884453048046905</c:v>
                </c:pt>
                <c:pt idx="12708">
                  <c:v>1.9708231519502626</c:v>
                </c:pt>
                <c:pt idx="12709">
                  <c:v>1.8518434899173433</c:v>
                </c:pt>
                <c:pt idx="12710">
                  <c:v>1.7315893361167838</c:v>
                </c:pt>
                <c:pt idx="12711">
                  <c:v>1.6101452328560097</c:v>
                </c:pt>
                <c:pt idx="12712">
                  <c:v>1.4875947123272888</c:v>
                </c:pt>
                <c:pt idx="12713">
                  <c:v>1.3640188596811704</c:v>
                </c:pt>
                <c:pt idx="12714">
                  <c:v>1.2395058100446155</c:v>
                </c:pt>
                <c:pt idx="12715">
                  <c:v>1.1141411204290599</c:v>
                </c:pt>
                <c:pt idx="12716">
                  <c:v>0.9880104646444966</c:v>
                </c:pt>
                <c:pt idx="12717">
                  <c:v>0.86120055429936537</c:v>
                </c:pt>
                <c:pt idx="12718">
                  <c:v>0.73379838277647436</c:v>
                </c:pt>
                <c:pt idx="12719">
                  <c:v>0.60589198428105406</c:v>
                </c:pt>
                <c:pt idx="12720">
                  <c:v>0.47756943027450866</c:v>
                </c:pt>
                <c:pt idx="12721">
                  <c:v>0.34891856071256311</c:v>
                </c:pt>
                <c:pt idx="12722">
                  <c:v>0.22002781611545305</c:v>
                </c:pt>
                <c:pt idx="12723">
                  <c:v>9.0986276984253905E-2</c:v>
                </c:pt>
                <c:pt idx="12724">
                  <c:v>-3.8117298578689396E-2</c:v>
                </c:pt>
                <c:pt idx="12725">
                  <c:v>-0.16719453671105644</c:v>
                </c:pt>
                <c:pt idx="12726">
                  <c:v>-0.29615648612650591</c:v>
                </c:pt>
                <c:pt idx="12727">
                  <c:v>-0.42491440423353399</c:v>
                </c:pt>
                <c:pt idx="12728">
                  <c:v>-0.55337909672885832</c:v>
                </c:pt>
                <c:pt idx="12729">
                  <c:v>-0.68146168734737056</c:v>
                </c:pt>
                <c:pt idx="12730">
                  <c:v>-0.80907751468529665</c:v>
                </c:pt>
                <c:pt idx="12731">
                  <c:v>-0.93613596472354732</c:v>
                </c:pt>
                <c:pt idx="12732">
                  <c:v>-1.0625491691476738</c:v>
                </c:pt>
                <c:pt idx="12733">
                  <c:v>-1.1882319459580513</c:v>
                </c:pt>
                <c:pt idx="12734">
                  <c:v>-1.3130997376323927</c:v>
                </c:pt>
                <c:pt idx="12735">
                  <c:v>-1.4370649902359443</c:v>
                </c:pt>
                <c:pt idx="12736">
                  <c:v>-1.5600402697633342</c:v>
                </c:pt>
                <c:pt idx="12737">
                  <c:v>-1.6819398345136742</c:v>
                </c:pt>
                <c:pt idx="12738">
                  <c:v>-1.8026800562325827</c:v>
                </c:pt>
                <c:pt idx="12739">
                  <c:v>-1.9221796862980254</c:v>
                </c:pt>
                <c:pt idx="12740">
                  <c:v>-2.0403588663117582</c:v>
                </c:pt>
                <c:pt idx="12741">
                  <c:v>-2.1571355358697888</c:v>
                </c:pt>
                <c:pt idx="12742">
                  <c:v>-2.2724285403792499</c:v>
                </c:pt>
                <c:pt idx="12743">
                  <c:v>-2.3861591638977115</c:v>
                </c:pt>
                <c:pt idx="12744">
                  <c:v>-2.4982503792990998</c:v>
                </c:pt>
                <c:pt idx="12745">
                  <c:v>-2.608623454360119</c:v>
                </c:pt>
                <c:pt idx="12746">
                  <c:v>-2.7172012057476742</c:v>
                </c:pt>
                <c:pt idx="12747">
                  <c:v>-2.8239096212235864</c:v>
                </c:pt>
                <c:pt idx="12748">
                  <c:v>-2.9286760350733299</c:v>
                </c:pt>
                <c:pt idx="12749">
                  <c:v>-3.0314243512460757</c:v>
                </c:pt>
                <c:pt idx="12750">
                  <c:v>-3.1320875153407175</c:v>
                </c:pt>
                <c:pt idx="12751">
                  <c:v>-3.230598525948416</c:v>
                </c:pt>
                <c:pt idx="12752">
                  <c:v>-3.3268861396922627</c:v>
                </c:pt>
                <c:pt idx="12753">
                  <c:v>-3.4208872913593211</c:v>
                </c:pt>
                <c:pt idx="12754">
                  <c:v>-3.5125367767807423</c:v>
                </c:pt>
                <c:pt idx="12755">
                  <c:v>-3.6017700382449576</c:v>
                </c:pt>
                <c:pt idx="12756">
                  <c:v>-3.6885234422283419</c:v>
                </c:pt>
                <c:pt idx="12757">
                  <c:v>-3.7727403980538492</c:v>
                </c:pt>
                <c:pt idx="12758">
                  <c:v>-3.8543641767491255</c:v>
                </c:pt>
                <c:pt idx="12759">
                  <c:v>-3.9333349059711349</c:v>
                </c:pt>
                <c:pt idx="12760">
                  <c:v>-4.0096021657636713</c:v>
                </c:pt>
                <c:pt idx="12761">
                  <c:v>-4.0831136291427104</c:v>
                </c:pt>
                <c:pt idx="12762">
                  <c:v>-4.1538164483493389</c:v>
                </c:pt>
                <c:pt idx="12763">
                  <c:v>-4.2216644777124142</c:v>
                </c:pt>
                <c:pt idx="12764">
                  <c:v>-4.2866098548642393</c:v>
                </c:pt>
                <c:pt idx="12765">
                  <c:v>-4.3486071061701965</c:v>
                </c:pt>
                <c:pt idx="12766">
                  <c:v>-4.4076124677949631</c:v>
                </c:pt>
                <c:pt idx="12767">
                  <c:v>-4.4635864195272328</c:v>
                </c:pt>
                <c:pt idx="12768">
                  <c:v>-4.5164906979117712</c:v>
                </c:pt>
                <c:pt idx="12769">
                  <c:v>-4.5662881385980434</c:v>
                </c:pt>
                <c:pt idx="12770">
                  <c:v>-4.6129462751984507</c:v>
                </c:pt>
                <c:pt idx="12771">
                  <c:v>-4.6564343720936581</c:v>
                </c:pt>
                <c:pt idx="12772">
                  <c:v>-4.6967221403481849</c:v>
                </c:pt>
                <c:pt idx="12773">
                  <c:v>-4.733779704850142</c:v>
                </c:pt>
                <c:pt idx="12774">
                  <c:v>-4.7675800011500584</c:v>
                </c:pt>
                <c:pt idx="12775">
                  <c:v>-4.7981040699450297</c:v>
                </c:pt>
                <c:pt idx="12776">
                  <c:v>-4.8253290183900761</c:v>
                </c:pt>
                <c:pt idx="12777">
                  <c:v>-4.8492351232146031</c:v>
                </c:pt>
                <c:pt idx="12778">
                  <c:v>-4.8698065069908232</c:v>
                </c:pt>
                <c:pt idx="12779">
                  <c:v>-4.8870315871694743</c:v>
                </c:pt>
                <c:pt idx="12780">
                  <c:v>-4.9008950731211343</c:v>
                </c:pt>
                <c:pt idx="12781">
                  <c:v>-4.9113889642023114</c:v>
                </c:pt>
                <c:pt idx="12782">
                  <c:v>-4.9185067312241042</c:v>
                </c:pt>
                <c:pt idx="12783">
                  <c:v>-4.9222454566739344</c:v>
                </c:pt>
                <c:pt idx="12784">
                  <c:v>-4.9225990366877737</c:v>
                </c:pt>
                <c:pt idx="12785">
                  <c:v>-4.9195693037171271</c:v>
                </c:pt>
                <c:pt idx="12786">
                  <c:v>-4.913159147853797</c:v>
                </c:pt>
                <c:pt idx="12787">
                  <c:v>-4.9033721614965833</c:v>
                </c:pt>
                <c:pt idx="12788">
                  <c:v>-4.8902125646254513</c:v>
                </c:pt>
                <c:pt idx="12789">
                  <c:v>-4.873693594232682</c:v>
                </c:pt>
                <c:pt idx="12790">
                  <c:v>-4.8538257605753907</c:v>
                </c:pt>
                <c:pt idx="12791">
                  <c:v>-4.8306205012802348</c:v>
                </c:pt>
                <c:pt idx="12792">
                  <c:v>-4.8040928636944553</c:v>
                </c:pt>
                <c:pt idx="12793">
                  <c:v>-4.7742620034576566</c:v>
                </c:pt>
                <c:pt idx="12794">
                  <c:v>-4.741150380465764</c:v>
                </c:pt>
                <c:pt idx="12795">
                  <c:v>-4.7047802886351615</c:v>
                </c:pt>
                <c:pt idx="12796">
                  <c:v>-4.6651770139477602</c:v>
                </c:pt>
                <c:pt idx="12797">
                  <c:v>-4.622369236543145</c:v>
                </c:pt>
                <c:pt idx="12798">
                  <c:v>-4.5763857165667323</c:v>
                </c:pt>
                <c:pt idx="12799">
                  <c:v>-4.5272574465167148</c:v>
                </c:pt>
                <c:pt idx="12800">
                  <c:v>-4.4750167353278947</c:v>
                </c:pt>
                <c:pt idx="12801">
                  <c:v>-4.4197020597873626</c:v>
                </c:pt>
                <c:pt idx="12802">
                  <c:v>-4.3613493913775461</c:v>
                </c:pt>
                <c:pt idx="12803">
                  <c:v>-4.2999983729649607</c:v>
                </c:pt>
                <c:pt idx="12804">
                  <c:v>-4.2356954333880141</c:v>
                </c:pt>
                <c:pt idx="12805">
                  <c:v>-4.1684813852936617</c:v>
                </c:pt>
                <c:pt idx="12806">
                  <c:v>-4.0984030320679974</c:v>
                </c:pt>
                <c:pt idx="12807">
                  <c:v>-4.0255120527079074</c:v>
                </c:pt>
                <c:pt idx="12808">
                  <c:v>-3.9498569376051091</c:v>
                </c:pt>
                <c:pt idx="12809">
                  <c:v>-3.8714880639349358</c:v>
                </c:pt>
                <c:pt idx="12810">
                  <c:v>-3.7904581114378866</c:v>
                </c:pt>
                <c:pt idx="12811">
                  <c:v>-3.7068259594297523</c:v>
                </c:pt>
                <c:pt idx="12812">
                  <c:v>-3.6206455312826518</c:v>
                </c:pt>
                <c:pt idx="12813">
                  <c:v>-3.5319775196887853</c:v>
                </c:pt>
                <c:pt idx="12814">
                  <c:v>-3.4408871651095509</c:v>
                </c:pt>
                <c:pt idx="12815">
                  <c:v>-3.3474336198752472</c:v>
                </c:pt>
                <c:pt idx="12816">
                  <c:v>-3.2516816520190495</c:v>
                </c:pt>
                <c:pt idx="12817">
                  <c:v>-3.1536981169560794</c:v>
                </c:pt>
                <c:pt idx="12818">
                  <c:v>-3.0535495227443947</c:v>
                </c:pt>
                <c:pt idx="12819">
                  <c:v>-2.9513029615593953</c:v>
                </c:pt>
                <c:pt idx="12820">
                  <c:v>-2.8470297374562854</c:v>
                </c:pt>
                <c:pt idx="12821">
                  <c:v>-2.740802369930873</c:v>
                </c:pt>
                <c:pt idx="12822">
                  <c:v>-2.632693226757481</c:v>
                </c:pt>
                <c:pt idx="12823">
                  <c:v>-2.5227754708245915</c:v>
                </c:pt>
                <c:pt idx="12824">
                  <c:v>-2.4111266601761416</c:v>
                </c:pt>
                <c:pt idx="12825">
                  <c:v>-2.2978256896405211</c:v>
                </c:pt>
                <c:pt idx="12826">
                  <c:v>-2.1829513379408474</c:v>
                </c:pt>
                <c:pt idx="12827">
                  <c:v>-2.0665820075610153</c:v>
                </c:pt>
                <c:pt idx="12828">
                  <c:v>-1.948795640567812</c:v>
                </c:pt>
                <c:pt idx="12829">
                  <c:v>-1.8296708918287772</c:v>
                </c:pt>
                <c:pt idx="12830">
                  <c:v>-1.7092908904110486</c:v>
                </c:pt>
                <c:pt idx="12831">
                  <c:v>-1.5877402735946475</c:v>
                </c:pt>
                <c:pt idx="12832">
                  <c:v>-1.4651026517909518</c:v>
                </c:pt>
                <c:pt idx="12833">
                  <c:v>-1.3414591715599398</c:v>
                </c:pt>
                <c:pt idx="12834">
                  <c:v>-1.2168980125877493</c:v>
                </c:pt>
                <c:pt idx="12835">
                  <c:v>-1.091504759567923</c:v>
                </c:pt>
                <c:pt idx="12836">
                  <c:v>-0.96536509710385643</c:v>
                </c:pt>
                <c:pt idx="12837">
                  <c:v>-0.83856573071094942</c:v>
                </c:pt>
                <c:pt idx="12838">
                  <c:v>-0.7111936308100747</c:v>
                </c:pt>
                <c:pt idx="12839">
                  <c:v>-0.58333679180737796</c:v>
                </c:pt>
                <c:pt idx="12840">
                  <c:v>-0.45508322857414807</c:v>
                </c:pt>
                <c:pt idx="12841">
                  <c:v>-0.32652070774584457</c:v>
                </c:pt>
                <c:pt idx="12842">
                  <c:v>-0.19773757986745352</c:v>
                </c:pt>
                <c:pt idx="12843">
                  <c:v>-6.8822818899147847E-2</c:v>
                </c:pt>
                <c:pt idx="12844">
                  <c:v>6.0134940059499736E-2</c:v>
                </c:pt>
                <c:pt idx="12845">
                  <c:v>0.18904746249291338</c:v>
                </c:pt>
                <c:pt idx="12846">
                  <c:v>0.31782595267380853</c:v>
                </c:pt>
                <c:pt idx="12847">
                  <c:v>0.44638183963607692</c:v>
                </c:pt>
                <c:pt idx="12848">
                  <c:v>0.5746261166088068</c:v>
                </c:pt>
                <c:pt idx="12849">
                  <c:v>0.70247011059320141</c:v>
                </c:pt>
                <c:pt idx="12850">
                  <c:v>0.82982937899876341</c:v>
                </c:pt>
                <c:pt idx="12851">
                  <c:v>0.9566135419671391</c:v>
                </c:pt>
                <c:pt idx="12852">
                  <c:v>1.0827349804790456</c:v>
                </c:pt>
                <c:pt idx="12853">
                  <c:v>1.2081087767384457</c:v>
                </c:pt>
                <c:pt idx="12854">
                  <c:v>1.332650652096534</c:v>
                </c:pt>
                <c:pt idx="12855">
                  <c:v>1.4562733459108483</c:v>
                </c:pt>
                <c:pt idx="12856">
                  <c:v>1.5788897316237553</c:v>
                </c:pt>
                <c:pt idx="12857">
                  <c:v>1.700414388862179</c:v>
                </c:pt>
                <c:pt idx="12858">
                  <c:v>1.8207640242924734</c:v>
                </c:pt>
                <c:pt idx="12859">
                  <c:v>1.939857737507535</c:v>
                </c:pt>
                <c:pt idx="12860">
                  <c:v>2.057616031308303</c:v>
                </c:pt>
                <c:pt idx="12861">
                  <c:v>2.1739572191532828</c:v>
                </c:pt>
                <c:pt idx="12862">
                  <c:v>2.2888005326438141</c:v>
                </c:pt>
                <c:pt idx="12863">
                  <c:v>2.4020676540212595</c:v>
                </c:pt>
                <c:pt idx="12864">
                  <c:v>2.5136819659808172</c:v>
                </c:pt>
                <c:pt idx="12865">
                  <c:v>2.6235651573959404</c:v>
                </c:pt>
                <c:pt idx="12866">
                  <c:v>2.7316404769343854</c:v>
                </c:pt>
                <c:pt idx="12867">
                  <c:v>2.8378343548824483</c:v>
                </c:pt>
                <c:pt idx="12868">
                  <c:v>2.9420745781840134</c:v>
                </c:pt>
                <c:pt idx="12869">
                  <c:v>3.0442855131830946</c:v>
                </c:pt>
                <c:pt idx="12870">
                  <c:v>3.1444005772036552</c:v>
                </c:pt>
                <c:pt idx="12871">
                  <c:v>3.2423532494785507</c:v>
                </c:pt>
                <c:pt idx="12872">
                  <c:v>3.338072775767901</c:v>
                </c:pt>
                <c:pt idx="12873">
                  <c:v>3.4314965880630868</c:v>
                </c:pt>
                <c:pt idx="12874">
                  <c:v>3.5225599870319582</c:v>
                </c:pt>
                <c:pt idx="12875">
                  <c:v>3.6111989269909168</c:v>
                </c:pt>
                <c:pt idx="12876">
                  <c:v>3.6973502931886491</c:v>
                </c:pt>
                <c:pt idx="12877">
                  <c:v>3.7809580200121253</c:v>
                </c:pt>
                <c:pt idx="12878">
                  <c:v>3.8619659093871688</c:v>
                </c:pt>
                <c:pt idx="12879">
                  <c:v>3.9403146252408021</c:v>
                </c:pt>
                <c:pt idx="12880">
                  <c:v>4.0159542887919342</c:v>
                </c:pt>
                <c:pt idx="12881">
                  <c:v>4.088833118666356</c:v>
                </c:pt>
                <c:pt idx="12882">
                  <c:v>4.1588988166755776</c:v>
                </c:pt>
                <c:pt idx="12883">
                  <c:v>4.2261057902023271</c:v>
                </c:pt>
                <c:pt idx="12884">
                  <c:v>4.290406732936467</c:v>
                </c:pt>
                <c:pt idx="12885">
                  <c:v>4.351756729822613</c:v>
                </c:pt>
                <c:pt idx="12886">
                  <c:v>4.4101125776424093</c:v>
                </c:pt>
                <c:pt idx="12887">
                  <c:v>4.4654353183540509</c:v>
                </c:pt>
                <c:pt idx="12888">
                  <c:v>4.5176872517379563</c:v>
                </c:pt>
                <c:pt idx="12889">
                  <c:v>4.5668317772586624</c:v>
                </c:pt>
                <c:pt idx="12890">
                  <c:v>4.6128369924358452</c:v>
                </c:pt>
                <c:pt idx="12891">
                  <c:v>4.6556727251631536</c:v>
                </c:pt>
                <c:pt idx="12892">
                  <c:v>4.6953092491375301</c:v>
                </c:pt>
                <c:pt idx="12893">
                  <c:v>4.7317172505140253</c:v>
                </c:pt>
                <c:pt idx="12894">
                  <c:v>4.7648702242613483</c:v>
                </c:pt>
                <c:pt idx="12895">
                  <c:v>4.794749768164249</c:v>
                </c:pt>
                <c:pt idx="12896">
                  <c:v>4.8213335436559488</c:v>
                </c:pt>
                <c:pt idx="12897">
                  <c:v>4.8446023784581413</c:v>
                </c:pt>
                <c:pt idx="12898">
                  <c:v>4.8645409423761814</c:v>
                </c:pt>
                <c:pt idx="12899">
                  <c:v>4.8811381958652174</c:v>
                </c:pt>
                <c:pt idx="12900">
                  <c:v>4.8943793866058538</c:v>
                </c:pt>
                <c:pt idx="12901">
                  <c:v>4.9042570471089286</c:v>
                </c:pt>
                <c:pt idx="12902">
                  <c:v>4.9107651757277653</c:v>
                </c:pt>
                <c:pt idx="12903">
                  <c:v>4.9139013764285284</c:v>
                </c:pt>
                <c:pt idx="12904">
                  <c:v>4.9136600603166958</c:v>
                </c:pt>
                <c:pt idx="12905">
                  <c:v>4.9100435678642391</c:v>
                </c:pt>
                <c:pt idx="12906">
                  <c:v>4.903055289800812</c:v>
                </c:pt>
                <c:pt idx="12907">
                  <c:v>4.8926993113536472</c:v>
                </c:pt>
                <c:pt idx="12908">
                  <c:v>4.8789803371018925</c:v>
                </c:pt>
                <c:pt idx="12909">
                  <c:v>4.8619120799954052</c:v>
                </c:pt>
                <c:pt idx="12910">
                  <c:v>4.8415055172025578</c:v>
                </c:pt>
                <c:pt idx="12911">
                  <c:v>4.8177725438184451</c:v>
                </c:pt>
                <c:pt idx="12912">
                  <c:v>4.7907286548277463</c:v>
                </c:pt>
                <c:pt idx="12913">
                  <c:v>4.7603934432971862</c:v>
                </c:pt>
                <c:pt idx="12914">
                  <c:v>4.7267897959691894</c:v>
                </c:pt>
                <c:pt idx="12915">
                  <c:v>4.6899404226651145</c:v>
                </c:pt>
                <c:pt idx="12916">
                  <c:v>4.6498710139791486</c:v>
                </c:pt>
                <c:pt idx="12917">
                  <c:v>4.6066106430292546</c:v>
                </c:pt>
                <c:pt idx="12918">
                  <c:v>4.560188450974386</c:v>
                </c:pt>
                <c:pt idx="12919">
                  <c:v>4.5106357990411308</c:v>
                </c:pt>
                <c:pt idx="12920">
                  <c:v>4.4579853522979871</c:v>
                </c:pt>
                <c:pt idx="12921">
                  <c:v>4.4022759307725883</c:v>
                </c:pt>
                <c:pt idx="12922">
                  <c:v>4.3435438360077585</c:v>
                </c:pt>
                <c:pt idx="12923">
                  <c:v>4.2818290274745854</c:v>
                </c:pt>
                <c:pt idx="12924">
                  <c:v>4.2171782368966282</c:v>
                </c:pt>
                <c:pt idx="12925">
                  <c:v>4.1496325658349091</c:v>
                </c:pt>
                <c:pt idx="12926">
                  <c:v>4.0792390923790132</c:v>
                </c:pt>
                <c:pt idx="12927">
                  <c:v>4.0060497557916674</c:v>
                </c:pt>
                <c:pt idx="12928">
                  <c:v>3.930113292078548</c:v>
                </c:pt>
                <c:pt idx="12929">
                  <c:v>3.8514803091753631</c:v>
                </c:pt>
                <c:pt idx="12930">
                  <c:v>3.7702037025408095</c:v>
                </c:pt>
                <c:pt idx="12931">
                  <c:v>3.6863425519911894</c:v>
                </c:pt>
                <c:pt idx="12932">
                  <c:v>3.5999509660191622</c:v>
                </c:pt>
                <c:pt idx="12933">
                  <c:v>3.5110898069086285</c:v>
                </c:pt>
                <c:pt idx="12934">
                  <c:v>3.4198244690486193</c:v>
                </c:pt>
                <c:pt idx="12935">
                  <c:v>3.3262142429110662</c:v>
                </c:pt>
                <c:pt idx="12936">
                  <c:v>3.230324018776896</c:v>
                </c:pt>
                <c:pt idx="12937">
                  <c:v>3.1322207583206731</c:v>
                </c:pt>
                <c:pt idx="12938">
                  <c:v>3.0319710597915357</c:v>
                </c:pt>
                <c:pt idx="12939">
                  <c:v>2.9296420894207733</c:v>
                </c:pt>
                <c:pt idx="12940">
                  <c:v>2.8253052091321362</c:v>
                </c:pt>
                <c:pt idx="12941">
                  <c:v>2.7190329800640742</c:v>
                </c:pt>
                <c:pt idx="12942">
                  <c:v>2.6108977953829657</c:v>
                </c:pt>
                <c:pt idx="12943">
                  <c:v>2.5009728271088094</c:v>
                </c:pt>
                <c:pt idx="12944">
                  <c:v>2.3893356261598369</c:v>
                </c:pt>
                <c:pt idx="12945">
                  <c:v>2.2760650639992153</c:v>
                </c:pt>
                <c:pt idx="12946">
                  <c:v>2.1612398797772845</c:v>
                </c:pt>
                <c:pt idx="12947">
                  <c:v>2.0449384202427376</c:v>
                </c:pt>
                <c:pt idx="12948">
                  <c:v>1.9272385556249449</c:v>
                </c:pt>
                <c:pt idx="12949">
                  <c:v>1.8082188529246457</c:v>
                </c:pt>
                <c:pt idx="12950">
                  <c:v>1.687962337400303</c:v>
                </c:pt>
                <c:pt idx="12951">
                  <c:v>1.5665535266823039</c:v>
                </c:pt>
                <c:pt idx="12952">
                  <c:v>1.4440758958056441</c:v>
                </c:pt>
                <c:pt idx="12953">
                  <c:v>1.3206104403555983</c:v>
                </c:pt>
                <c:pt idx="12954">
                  <c:v>1.1962451735862296</c:v>
                </c:pt>
                <c:pt idx="12955">
                  <c:v>1.0710654984564532</c:v>
                </c:pt>
                <c:pt idx="12956">
                  <c:v>0.94515690270009944</c:v>
                </c:pt>
                <c:pt idx="12957">
                  <c:v>0.81860588000890333</c:v>
                </c:pt>
                <c:pt idx="12958">
                  <c:v>0.69149917421898888</c:v>
                </c:pt>
                <c:pt idx="12959">
                  <c:v>0.56392453859709413</c:v>
                </c:pt>
                <c:pt idx="12960">
                  <c:v>0.43596973253868387</c:v>
                </c:pt>
                <c:pt idx="12961">
                  <c:v>0.30772225309762019</c:v>
                </c:pt>
                <c:pt idx="12962">
                  <c:v>0.17927016737420876</c:v>
                </c:pt>
                <c:pt idx="12963">
                  <c:v>5.0702152275499221E-2</c:v>
                </c:pt>
                <c:pt idx="12964">
                  <c:v>-7.7893467494901877E-2</c:v>
                </c:pt>
                <c:pt idx="12965">
                  <c:v>-0.20642878088242184</c:v>
                </c:pt>
                <c:pt idx="12966">
                  <c:v>-0.33481532839763956</c:v>
                </c:pt>
                <c:pt idx="12967">
                  <c:v>-0.46296488778982803</c:v>
                </c:pt>
                <c:pt idx="12968">
                  <c:v>-0.59078881317140253</c:v>
                </c:pt>
                <c:pt idx="12969">
                  <c:v>-0.71819880427419625</c:v>
                </c:pt>
                <c:pt idx="12970">
                  <c:v>-0.84511080275622508</c:v>
                </c:pt>
                <c:pt idx="12971">
                  <c:v>-0.97143482418525118</c:v>
                </c:pt>
                <c:pt idx="12972">
                  <c:v>-1.0970836557967865</c:v>
                </c:pt>
                <c:pt idx="12973">
                  <c:v>-1.2219727965197933</c:v>
                </c:pt>
                <c:pt idx="12974">
                  <c:v>-1.346018394533578</c:v>
                </c:pt>
                <c:pt idx="12975">
                  <c:v>-1.4691336257516989</c:v>
                </c:pt>
                <c:pt idx="12976">
                  <c:v>-1.5912318095162199</c:v>
                </c:pt>
                <c:pt idx="12977">
                  <c:v>-1.7122279803064846</c:v>
                </c:pt>
                <c:pt idx="12978">
                  <c:v>-1.8320393081948405</c:v>
                </c:pt>
                <c:pt idx="12979">
                  <c:v>-1.9505853643276898</c:v>
                </c:pt>
                <c:pt idx="12980">
                  <c:v>-2.0677871307944211</c:v>
                </c:pt>
                <c:pt idx="12981">
                  <c:v>-2.1835634076576209</c:v>
                </c:pt>
                <c:pt idx="12982">
                  <c:v>-2.2978339200133551</c:v>
                </c:pt>
                <c:pt idx="12983">
                  <c:v>-2.410520850057337</c:v>
                </c:pt>
                <c:pt idx="12984">
                  <c:v>-2.5215480864629543</c:v>
                </c:pt>
                <c:pt idx="12985">
                  <c:v>-2.6308378296644253</c:v>
                </c:pt>
                <c:pt idx="12986">
                  <c:v>-2.7383138450275841</c:v>
                </c:pt>
                <c:pt idx="12987">
                  <c:v>-2.8439030842245168</c:v>
                </c:pt>
                <c:pt idx="12988">
                  <c:v>-2.9475338598192868</c:v>
                </c:pt>
                <c:pt idx="12989">
                  <c:v>-3.0491310675536871</c:v>
                </c:pt>
                <c:pt idx="12990">
                  <c:v>-3.1486286574677496</c:v>
                </c:pt>
                <c:pt idx="12991">
                  <c:v>-3.2459606443663187</c:v>
                </c:pt>
                <c:pt idx="12992">
                  <c:v>-3.3410568119733242</c:v>
                </c:pt>
                <c:pt idx="12993">
                  <c:v>-3.4338551321697715</c:v>
                </c:pt>
                <c:pt idx="12994">
                  <c:v>-3.5242914469715449</c:v>
                </c:pt>
                <c:pt idx="12995">
                  <c:v>-3.6123022530333149</c:v>
                </c:pt>
                <c:pt idx="12996">
                  <c:v>-3.6978249784635318</c:v>
                </c:pt>
                <c:pt idx="12997">
                  <c:v>-3.7808041005613897</c:v>
                </c:pt>
                <c:pt idx="12998">
                  <c:v>-3.8611839637489882</c:v>
                </c:pt>
                <c:pt idx="12999">
                  <c:v>-3.9389057735655775</c:v>
                </c:pt>
                <c:pt idx="13000">
                  <c:v>-4.0139201914916178</c:v>
                </c:pt>
                <c:pt idx="13001">
                  <c:v>-4.0861759745982962</c:v>
                </c:pt>
                <c:pt idx="13002">
                  <c:v>-4.1556213608630479</c:v>
                </c:pt>
                <c:pt idx="13003">
                  <c:v>-4.2222112910938394</c:v>
                </c:pt>
                <c:pt idx="13004">
                  <c:v>-4.2858989892067401</c:v>
                </c:pt>
                <c:pt idx="13005">
                  <c:v>-4.3466400667181651</c:v>
                </c:pt>
                <c:pt idx="13006">
                  <c:v>-4.4043918428752367</c:v>
                </c:pt>
                <c:pt idx="13007">
                  <c:v>-4.4591158775473518</c:v>
                </c:pt>
                <c:pt idx="13008">
                  <c:v>-4.5107749834281083</c:v>
                </c:pt>
                <c:pt idx="13009">
                  <c:v>-4.5593330674579269</c:v>
                </c:pt>
                <c:pt idx="13010">
                  <c:v>-4.6047587287612499</c:v>
                </c:pt>
                <c:pt idx="13011">
                  <c:v>-4.6470222905362464</c:v>
                </c:pt>
                <c:pt idx="13012">
                  <c:v>-4.6860945150614253</c:v>
                </c:pt>
                <c:pt idx="13013">
                  <c:v>-4.7219465699334187</c:v>
                </c:pt>
                <c:pt idx="13014">
                  <c:v>-4.7545524240120258</c:v>
                </c:pt>
                <c:pt idx="13015">
                  <c:v>-4.7838941410191183</c:v>
                </c:pt>
                <c:pt idx="13016">
                  <c:v>-4.8099498399744283</c:v>
                </c:pt>
                <c:pt idx="13017">
                  <c:v>-4.8327007974465923</c:v>
                </c:pt>
                <c:pt idx="13018">
                  <c:v>-4.8521321229671921</c:v>
                </c:pt>
                <c:pt idx="13019">
                  <c:v>-4.8682332072238292</c:v>
                </c:pt>
                <c:pt idx="13020">
                  <c:v>-4.8809897182711603</c:v>
                </c:pt>
                <c:pt idx="13021">
                  <c:v>-4.8903945987799107</c:v>
                </c:pt>
                <c:pt idx="13022">
                  <c:v>-4.8964422467023505</c:v>
                </c:pt>
                <c:pt idx="13023">
                  <c:v>-4.8991306547052833</c:v>
                </c:pt>
                <c:pt idx="13024">
                  <c:v>-4.8984546113687468</c:v>
                </c:pt>
                <c:pt idx="13025">
                  <c:v>-4.8944168230953728</c:v>
                </c:pt>
                <c:pt idx="13026">
                  <c:v>-4.8870210346939773</c:v>
                </c:pt>
                <c:pt idx="13027">
                  <c:v>-4.8762716733222291</c:v>
                </c:pt>
                <c:pt idx="13028">
                  <c:v>-4.8621737730545114</c:v>
                </c:pt>
                <c:pt idx="13029">
                  <c:v>-4.8447413636251619</c:v>
                </c:pt>
                <c:pt idx="13030">
                  <c:v>-4.8239857260118812</c:v>
                </c:pt>
                <c:pt idx="13031">
                  <c:v>-4.799919045890932</c:v>
                </c:pt>
                <c:pt idx="13032">
                  <c:v>-4.7725570953586072</c:v>
                </c:pt>
                <c:pt idx="13033">
                  <c:v>-4.7419197308940904</c:v>
                </c:pt>
                <c:pt idx="13034">
                  <c:v>-4.7080300887354092</c:v>
                </c:pt>
                <c:pt idx="13035">
                  <c:v>-4.6709111140772928</c:v>
                </c:pt>
                <c:pt idx="13036">
                  <c:v>-4.6305887185719046</c:v>
                </c:pt>
                <c:pt idx="13037">
                  <c:v>-4.5870921818991732</c:v>
                </c:pt>
                <c:pt idx="13038">
                  <c:v>-4.5404508371159391</c:v>
                </c:pt>
                <c:pt idx="13039">
                  <c:v>-4.4906962225274727</c:v>
                </c:pt>
                <c:pt idx="13040">
                  <c:v>-4.4378611653194104</c:v>
                </c:pt>
                <c:pt idx="13041">
                  <c:v>-4.3819846325455725</c:v>
                </c:pt>
                <c:pt idx="13042">
                  <c:v>-4.3231030575679501</c:v>
                </c:pt>
                <c:pt idx="13043">
                  <c:v>-4.2612565163667684</c:v>
                </c:pt>
                <c:pt idx="13044">
                  <c:v>-4.19649184177492</c:v>
                </c:pt>
                <c:pt idx="13045">
                  <c:v>-4.128850220986644</c:v>
                </c:pt>
                <c:pt idx="13046">
                  <c:v>-4.0583788021858052</c:v>
                </c:pt>
                <c:pt idx="13047">
                  <c:v>-3.985129579140847</c:v>
                </c:pt>
                <c:pt idx="13048">
                  <c:v>-3.9091513267386531</c:v>
                </c:pt>
                <c:pt idx="13049">
                  <c:v>-3.8304946761491494</c:v>
                </c:pt>
                <c:pt idx="13050">
                  <c:v>-3.7492125304093737</c:v>
                </c:pt>
                <c:pt idx="13051">
                  <c:v>-3.6653639612625475</c:v>
                </c:pt>
                <c:pt idx="13052">
                  <c:v>-3.5790030534949544</c:v>
                </c:pt>
                <c:pt idx="13053">
                  <c:v>-3.4901906300823788</c:v>
                </c:pt>
                <c:pt idx="13054">
                  <c:v>-3.3989920305489201</c:v>
                </c:pt>
                <c:pt idx="13055">
                  <c:v>-3.3054664750031639</c:v>
                </c:pt>
                <c:pt idx="13056">
                  <c:v>-3.2096787679361078</c:v>
                </c:pt>
                <c:pt idx="13057">
                  <c:v>-3.1116957698905874</c:v>
                </c:pt>
                <c:pt idx="13058">
                  <c:v>-3.0115839627404672</c:v>
                </c:pt>
                <c:pt idx="13059">
                  <c:v>-2.9094103812095882</c:v>
                </c:pt>
                <c:pt idx="13060">
                  <c:v>-2.8052462407060976</c:v>
                </c:pt>
                <c:pt idx="13061">
                  <c:v>-2.6991639409817827</c:v>
                </c:pt>
                <c:pt idx="13062">
                  <c:v>-2.5912356990954466</c:v>
                </c:pt>
                <c:pt idx="13063">
                  <c:v>-2.4815344964005175</c:v>
                </c:pt>
                <c:pt idx="13064">
                  <c:v>-2.3701376787650523</c:v>
                </c:pt>
                <c:pt idx="13065">
                  <c:v>-2.2571238984052746</c:v>
                </c:pt>
                <c:pt idx="13066">
                  <c:v>-2.1425716612272359</c:v>
                </c:pt>
                <c:pt idx="13067">
                  <c:v>-2.0265590669491682</c:v>
                </c:pt>
                <c:pt idx="13068">
                  <c:v>-1.9091637252067362</c:v>
                </c:pt>
                <c:pt idx="13069">
                  <c:v>-1.7904639290784361</c:v>
                </c:pt>
                <c:pt idx="13070">
                  <c:v>-1.6705424168176231</c:v>
                </c:pt>
                <c:pt idx="13071">
                  <c:v>-1.5494834062238494</c:v>
                </c:pt>
                <c:pt idx="13072">
                  <c:v>-1.4273700599432306</c:v>
                </c:pt>
                <c:pt idx="13073">
                  <c:v>-1.3042830488927255</c:v>
                </c:pt>
                <c:pt idx="13074">
                  <c:v>-1.1803100496676044</c:v>
                </c:pt>
                <c:pt idx="13075">
                  <c:v>-1.055536116876588</c:v>
                </c:pt>
                <c:pt idx="13076">
                  <c:v>-0.93004637852068783</c:v>
                </c:pt>
                <c:pt idx="13077">
                  <c:v>-0.80392695749486187</c:v>
                </c:pt>
                <c:pt idx="13078">
                  <c:v>-0.67726421610227916</c:v>
                </c:pt>
                <c:pt idx="13079">
                  <c:v>-0.55014551567761305</c:v>
                </c:pt>
                <c:pt idx="13080">
                  <c:v>-0.42265821363054734</c:v>
                </c:pt>
                <c:pt idx="13081">
                  <c:v>-0.29488939532974018</c:v>
                </c:pt>
                <c:pt idx="13082">
                  <c:v>-0.16692670685287675</c:v>
                </c:pt>
                <c:pt idx="13083">
                  <c:v>-3.8858395117022777E-2</c:v>
                </c:pt>
                <c:pt idx="13084">
                  <c:v>8.9227653753974082E-2</c:v>
                </c:pt>
                <c:pt idx="13085">
                  <c:v>0.21724397549074836</c:v>
                </c:pt>
                <c:pt idx="13086">
                  <c:v>0.34510256520286708</c:v>
                </c:pt>
                <c:pt idx="13087">
                  <c:v>0.47271566265459142</c:v>
                </c:pt>
                <c:pt idx="13088">
                  <c:v>0.59999509098521853</c:v>
                </c:pt>
                <c:pt idx="13089">
                  <c:v>0.72685302555576337</c:v>
                </c:pt>
                <c:pt idx="13090">
                  <c:v>0.85320588984053991</c:v>
                </c:pt>
                <c:pt idx="13091">
                  <c:v>0.9789641869901653</c:v>
                </c:pt>
                <c:pt idx="13092">
                  <c:v>1.1040411971651258</c:v>
                </c:pt>
                <c:pt idx="13093">
                  <c:v>1.2283529171319894</c:v>
                </c:pt>
                <c:pt idx="13094">
                  <c:v>1.351815997387235</c:v>
                </c:pt>
                <c:pt idx="13095">
                  <c:v>1.474344120204309</c:v>
                </c:pt>
                <c:pt idx="13096">
                  <c:v>1.5958511148884258</c:v>
                </c:pt>
                <c:pt idx="13097">
                  <c:v>1.7162525290421013</c:v>
                </c:pt>
                <c:pt idx="13098">
                  <c:v>1.8354660485760557</c:v>
                </c:pt>
                <c:pt idx="13099">
                  <c:v>1.9534117627433061</c:v>
                </c:pt>
                <c:pt idx="13100">
                  <c:v>2.070011173558989</c:v>
                </c:pt>
                <c:pt idx="13101">
                  <c:v>2.1851836023807993</c:v>
                </c:pt>
                <c:pt idx="13102">
                  <c:v>2.2988492965183314</c:v>
                </c:pt>
                <c:pt idx="13103">
                  <c:v>2.4109309608477787</c:v>
                </c:pt>
                <c:pt idx="13104">
                  <c:v>2.5213530067387233</c:v>
                </c:pt>
                <c:pt idx="13105">
                  <c:v>2.6300381568860662</c:v>
                </c:pt>
                <c:pt idx="13106">
                  <c:v>2.7369106980304401</c:v>
                </c:pt>
                <c:pt idx="13107">
                  <c:v>2.8418981018832357</c:v>
                </c:pt>
                <c:pt idx="13108">
                  <c:v>2.9449291992648292</c:v>
                </c:pt>
                <c:pt idx="13109">
                  <c:v>3.0459294019442211</c:v>
                </c:pt>
                <c:pt idx="13110">
                  <c:v>3.1448331733154462</c:v>
                </c:pt>
                <c:pt idx="13111">
                  <c:v>3.241575038423361</c:v>
                </c:pt>
                <c:pt idx="13112">
                  <c:v>3.3360852876797087</c:v>
                </c:pt>
                <c:pt idx="13113">
                  <c:v>3.4283023956660723</c:v>
                </c:pt>
                <c:pt idx="13114">
                  <c:v>3.5181627026809048</c:v>
                </c:pt>
                <c:pt idx="13115">
                  <c:v>3.6056031988164858</c:v>
                </c:pt>
                <c:pt idx="13116">
                  <c:v>3.6905618003513156</c:v>
                </c:pt>
                <c:pt idx="13117">
                  <c:v>3.7729834670697397</c:v>
                </c:pt>
                <c:pt idx="13118">
                  <c:v>3.852813019781502</c:v>
                </c:pt>
                <c:pt idx="13119">
                  <c:v>3.9299921339093444</c:v>
                </c:pt>
                <c:pt idx="13120">
                  <c:v>4.0044719339119972</c:v>
                </c:pt>
                <c:pt idx="13121">
                  <c:v>4.0762016325391368</c:v>
                </c:pt>
                <c:pt idx="13122">
                  <c:v>4.1451299157586936</c:v>
                </c:pt>
                <c:pt idx="13123">
                  <c:v>4.2112121643000568</c:v>
                </c:pt>
                <c:pt idx="13124">
                  <c:v>4.2744020335576165</c:v>
                </c:pt>
                <c:pt idx="13125">
                  <c:v>4.3346555577166246</c:v>
                </c:pt>
                <c:pt idx="13126">
                  <c:v>4.3919304695249552</c:v>
                </c:pt>
                <c:pt idx="13127">
                  <c:v>4.4461887328344476</c:v>
                </c:pt>
                <c:pt idx="13128">
                  <c:v>4.4973935544607553</c:v>
                </c:pt>
                <c:pt idx="13129">
                  <c:v>4.5455092252729532</c:v>
                </c:pt>
                <c:pt idx="13130">
                  <c:v>4.5905047178064047</c:v>
                </c:pt>
                <c:pt idx="13131">
                  <c:v>4.6323507178379506</c:v>
                </c:pt>
                <c:pt idx="13132">
                  <c:v>4.6710183390870066</c:v>
                </c:pt>
                <c:pt idx="13133">
                  <c:v>4.7064790891580568</c:v>
                </c:pt>
                <c:pt idx="13134">
                  <c:v>4.7387072652003512</c:v>
                </c:pt>
                <c:pt idx="13135">
                  <c:v>4.7676852472317215</c:v>
                </c:pt>
                <c:pt idx="13136">
                  <c:v>4.7933914583100101</c:v>
                </c:pt>
                <c:pt idx="13137">
                  <c:v>4.8158074665302779</c:v>
                </c:pt>
                <c:pt idx="13138">
                  <c:v>4.8349186601961964</c:v>
                </c:pt>
                <c:pt idx="13139">
                  <c:v>4.8507146957815248</c:v>
                </c:pt>
                <c:pt idx="13140">
                  <c:v>4.8631814939209805</c:v>
                </c:pt>
                <c:pt idx="13141">
                  <c:v>4.872312236450635</c:v>
                </c:pt>
                <c:pt idx="13142">
                  <c:v>4.8781015468764721</c:v>
                </c:pt>
                <c:pt idx="13143">
                  <c:v>4.8805476296223631</c:v>
                </c:pt>
                <c:pt idx="13144">
                  <c:v>4.8796454710557917</c:v>
                </c:pt>
                <c:pt idx="13145">
                  <c:v>4.8753979612364313</c:v>
                </c:pt>
                <c:pt idx="13146">
                  <c:v>4.867809014351228</c:v>
                </c:pt>
                <c:pt idx="13147">
                  <c:v>4.8568832125210166</c:v>
                </c:pt>
                <c:pt idx="13148">
                  <c:v>4.8426257302448699</c:v>
                </c:pt>
                <c:pt idx="13149">
                  <c:v>4.8250507230324367</c:v>
                </c:pt>
                <c:pt idx="13150">
                  <c:v>4.804169582889207</c:v>
                </c:pt>
                <c:pt idx="13151">
                  <c:v>4.779994591686318</c:v>
                </c:pt>
                <c:pt idx="13152">
                  <c:v>4.7525416028095364</c:v>
                </c:pt>
                <c:pt idx="13153">
                  <c:v>4.721830539062517</c:v>
                </c:pt>
                <c:pt idx="13154">
                  <c:v>4.6878845879961561</c:v>
                </c:pt>
                <c:pt idx="13155">
                  <c:v>4.6507267310727523</c:v>
                </c:pt>
                <c:pt idx="13156">
                  <c:v>4.6103829011461501</c:v>
                </c:pt>
                <c:pt idx="13157">
                  <c:v>4.566882384024427</c:v>
                </c:pt>
                <c:pt idx="13158">
                  <c:v>4.5202545038244999</c:v>
                </c:pt>
                <c:pt idx="13159">
                  <c:v>4.4705307748619241</c:v>
                </c:pt>
                <c:pt idx="13160">
                  <c:v>4.4177439853143055</c:v>
                </c:pt>
                <c:pt idx="13161">
                  <c:v>4.3619330482534409</c:v>
                </c:pt>
                <c:pt idx="13162">
                  <c:v>4.303134328142435</c:v>
                </c:pt>
                <c:pt idx="13163">
                  <c:v>4.2413878172158155</c:v>
                </c:pt>
                <c:pt idx="13164">
                  <c:v>4.1767402497968558</c:v>
                </c:pt>
                <c:pt idx="13165">
                  <c:v>4.1092326999016757</c:v>
                </c:pt>
                <c:pt idx="13166">
                  <c:v>4.0389121879755399</c:v>
                </c:pt>
                <c:pt idx="13167">
                  <c:v>3.9658305656085204</c:v>
                </c:pt>
                <c:pt idx="13168">
                  <c:v>3.8900364512021905</c:v>
                </c:pt>
                <c:pt idx="13169">
                  <c:v>3.8115803052795263</c:v>
                </c:pt>
                <c:pt idx="13170">
                  <c:v>3.7305148462261419</c:v>
                </c:pt>
                <c:pt idx="13171">
                  <c:v>3.6468989472988569</c:v>
                </c:pt>
                <c:pt idx="13172">
                  <c:v>3.5607864811434786</c:v>
                </c:pt>
                <c:pt idx="13173">
                  <c:v>3.4722380451341808</c:v>
                </c:pt>
                <c:pt idx="13174">
                  <c:v>3.3813187399365301</c:v>
                </c:pt>
                <c:pt idx="13175">
                  <c:v>3.2880875337590965</c:v>
                </c:pt>
                <c:pt idx="13176">
                  <c:v>3.192608966378164</c:v>
                </c:pt>
                <c:pt idx="13177">
                  <c:v>3.0949496210446155</c:v>
                </c:pt>
                <c:pt idx="13178">
                  <c:v>2.9951756900115036</c:v>
                </c:pt>
                <c:pt idx="13179">
                  <c:v>2.8933539063114537</c:v>
                </c:pt>
                <c:pt idx="13180">
                  <c:v>2.7895551718601483</c:v>
                </c:pt>
                <c:pt idx="13181">
                  <c:v>2.6838515613944964</c:v>
                </c:pt>
                <c:pt idx="13182">
                  <c:v>2.5763149557247336</c:v>
                </c:pt>
                <c:pt idx="13183">
                  <c:v>2.4670179890201047</c:v>
                </c:pt>
                <c:pt idx="13184">
                  <c:v>2.3560376493364243</c:v>
                </c:pt>
                <c:pt idx="13185">
                  <c:v>2.243452220765676</c:v>
                </c:pt>
                <c:pt idx="13186">
                  <c:v>2.1293398311030467</c:v>
                </c:pt>
                <c:pt idx="13187">
                  <c:v>2.0137781923024973</c:v>
                </c:pt>
                <c:pt idx="13188">
                  <c:v>1.8968445169234769</c:v>
                </c:pt>
                <c:pt idx="13189">
                  <c:v>1.778616692005806</c:v>
                </c:pt>
                <c:pt idx="13190">
                  <c:v>1.6591770411582842</c:v>
                </c:pt>
                <c:pt idx="13191">
                  <c:v>1.5386093592940611</c:v>
                </c:pt>
                <c:pt idx="13192">
                  <c:v>1.4169963783020518</c:v>
                </c:pt>
                <c:pt idx="13193">
                  <c:v>1.2944183308481525</c:v>
                </c:pt>
                <c:pt idx="13194">
                  <c:v>1.1709624481665888</c:v>
                </c:pt>
                <c:pt idx="13195">
                  <c:v>1.046713332784339</c:v>
                </c:pt>
                <c:pt idx="13196">
                  <c:v>0.92175565429483797</c:v>
                </c:pt>
                <c:pt idx="13197">
                  <c:v>0.79617507125989906</c:v>
                </c:pt>
                <c:pt idx="13198">
                  <c:v>0.6700574761289555</c:v>
                </c:pt>
                <c:pt idx="13199">
                  <c:v>0.54348975527142263</c:v>
                </c:pt>
                <c:pt idx="13200">
                  <c:v>0.41655878643439304</c:v>
                </c:pt>
                <c:pt idx="13201">
                  <c:v>0.28935117104309427</c:v>
                </c:pt>
                <c:pt idx="13202">
                  <c:v>0.16195406737249282</c:v>
                </c:pt>
                <c:pt idx="13203">
                  <c:v>3.4455231100650331E-2</c:v>
                </c:pt>
                <c:pt idx="13204">
                  <c:v>-9.3057945896927383E-2</c:v>
                </c:pt>
                <c:pt idx="13205">
                  <c:v>-0.22049849618028405</c:v>
                </c:pt>
                <c:pt idx="13206">
                  <c:v>-0.3477789138383629</c:v>
                </c:pt>
                <c:pt idx="13207">
                  <c:v>-0.47481193933316213</c:v>
                </c:pt>
                <c:pt idx="13208">
                  <c:v>-0.60150989778624042</c:v>
                </c:pt>
                <c:pt idx="13209">
                  <c:v>-0.72778546739150318</c:v>
                </c:pt>
                <c:pt idx="13210">
                  <c:v>-0.85355557487207945</c:v>
                </c:pt>
                <c:pt idx="13211">
                  <c:v>-0.97873122660891598</c:v>
                </c:pt>
                <c:pt idx="13212">
                  <c:v>-1.1032262055396929</c:v>
                </c:pt>
                <c:pt idx="13213">
                  <c:v>-1.2269570103218472</c:v>
                </c:pt>
                <c:pt idx="13214">
                  <c:v>-1.349840792023413</c:v>
                </c:pt>
                <c:pt idx="13215">
                  <c:v>-1.4717917317394507</c:v>
                </c:pt>
                <c:pt idx="13216">
                  <c:v>-1.5927241554171678</c:v>
                </c:pt>
                <c:pt idx="13217">
                  <c:v>-1.7125541046946648</c:v>
                </c:pt>
                <c:pt idx="13218">
                  <c:v>-1.831199756487234</c:v>
                </c:pt>
                <c:pt idx="13219">
                  <c:v>-1.9485816875996362</c:v>
                </c:pt>
                <c:pt idx="13220">
                  <c:v>-2.0646218837278769</c:v>
                </c:pt>
                <c:pt idx="13221">
                  <c:v>-2.1792401456248141</c:v>
                </c:pt>
                <c:pt idx="13222">
                  <c:v>-2.2923571952986759</c:v>
                </c:pt>
                <c:pt idx="13223">
                  <c:v>-2.4038962072217198</c:v>
                </c:pt>
                <c:pt idx="13224">
                  <c:v>-2.5137820568549372</c:v>
                </c:pt>
                <c:pt idx="13225">
                  <c:v>-2.6219379250837203</c:v>
                </c:pt>
                <c:pt idx="13226">
                  <c:v>-2.7282885505466972</c:v>
                </c:pt>
                <c:pt idx="13227">
                  <c:v>-2.832761850175558</c:v>
                </c:pt>
                <c:pt idx="13228">
                  <c:v>-2.9352870929534678</c:v>
                </c:pt>
                <c:pt idx="13229">
                  <c:v>-3.0357901213814991</c:v>
                </c:pt>
                <c:pt idx="13230">
                  <c:v>-3.134205821789068</c:v>
                </c:pt>
                <c:pt idx="13231">
                  <c:v>-3.2304691339995717</c:v>
                </c:pt>
                <c:pt idx="13232">
                  <c:v>-3.3245107546947348</c:v>
                </c:pt>
                <c:pt idx="13233">
                  <c:v>-3.4162695558727103</c:v>
                </c:pt>
                <c:pt idx="13234">
                  <c:v>-3.5056822660585789</c:v>
                </c:pt>
                <c:pt idx="13235">
                  <c:v>-3.592686254052571</c:v>
                </c:pt>
                <c:pt idx="13236">
                  <c:v>-3.6772198050024705</c:v>
                </c:pt>
                <c:pt idx="13237">
                  <c:v>-3.7592282374118673</c:v>
                </c:pt>
                <c:pt idx="13238">
                  <c:v>-3.8386567203572843</c:v>
                </c:pt>
                <c:pt idx="13239">
                  <c:v>-3.9154472667825817</c:v>
                </c:pt>
                <c:pt idx="13240">
                  <c:v>-3.9895513276383765</c:v>
                </c:pt>
                <c:pt idx="13241">
                  <c:v>-4.0609184308628912</c:v>
                </c:pt>
                <c:pt idx="13242">
                  <c:v>-4.1294975660453401</c:v>
                </c:pt>
                <c:pt idx="13243">
                  <c:v>-4.1952444057153206</c:v>
                </c:pt>
                <c:pt idx="13244">
                  <c:v>-4.2581128850027774</c:v>
                </c:pt>
                <c:pt idx="13245">
                  <c:v>-4.3180593055311061</c:v>
                </c:pt>
                <c:pt idx="13246">
                  <c:v>-4.3750416549668234</c:v>
                </c:pt>
                <c:pt idx="13247">
                  <c:v>-4.4290221393496543</c:v>
                </c:pt>
                <c:pt idx="13248">
                  <c:v>-4.47996419475247</c:v>
                </c:pt>
                <c:pt idx="13249">
                  <c:v>-4.527832328182245</c:v>
                </c:pt>
                <c:pt idx="13250">
                  <c:v>-4.5725957150155967</c:v>
                </c:pt>
                <c:pt idx="13251">
                  <c:v>-4.6142252304083913</c:v>
                </c:pt>
                <c:pt idx="13252">
                  <c:v>-4.6526921638429091</c:v>
                </c:pt>
                <c:pt idx="13253">
                  <c:v>-4.6879681849283257</c:v>
                </c:pt>
                <c:pt idx="13254">
                  <c:v>-4.7200277389303444</c:v>
                </c:pt>
                <c:pt idx="13255">
                  <c:v>-4.7488533399770327</c:v>
                </c:pt>
                <c:pt idx="13256">
                  <c:v>-4.7744235311243637</c:v>
                </c:pt>
                <c:pt idx="13257">
                  <c:v>-4.7967199862600074</c:v>
                </c:pt>
                <c:pt idx="13258">
                  <c:v>-4.8157281851933194</c:v>
                </c:pt>
                <c:pt idx="13259">
                  <c:v>-4.8314378615481228</c:v>
                </c:pt>
                <c:pt idx="13260">
                  <c:v>-4.8438349986970763</c:v>
                </c:pt>
                <c:pt idx="13261">
                  <c:v>-4.8529128267581996</c:v>
                </c:pt>
                <c:pt idx="13262">
                  <c:v>-4.8586660030319573</c:v>
                </c:pt>
                <c:pt idx="13263">
                  <c:v>-4.8610927512303803</c:v>
                </c:pt>
                <c:pt idx="13264">
                  <c:v>-4.8601880624964346</c:v>
                </c:pt>
                <c:pt idx="13265">
                  <c:v>-4.8559548171587315</c:v>
                </c:pt>
                <c:pt idx="13266">
                  <c:v>-4.8483969051853082</c:v>
                </c:pt>
                <c:pt idx="13267">
                  <c:v>-4.837518870021448</c:v>
                </c:pt>
                <c:pt idx="13268">
                  <c:v>-4.8233258330776048</c:v>
                </c:pt>
                <c:pt idx="13269">
                  <c:v>-4.8058318824178397</c:v>
                </c:pt>
                <c:pt idx="13270">
                  <c:v>-4.7850483283134011</c:v>
                </c:pt>
                <c:pt idx="13271">
                  <c:v>-4.7609873566932963</c:v>
                </c:pt>
                <c:pt idx="13272">
                  <c:v>-4.7336647108860657</c:v>
                </c:pt>
                <c:pt idx="13273">
                  <c:v>-4.7031001896280635</c:v>
                </c:pt>
                <c:pt idx="13274">
                  <c:v>-4.6693168425098506</c:v>
                </c:pt>
                <c:pt idx="13275">
                  <c:v>-4.632337499269255</c:v>
                </c:pt>
                <c:pt idx="13276">
                  <c:v>-4.5921879274122075</c:v>
                </c:pt>
                <c:pt idx="13277">
                  <c:v>-4.5488972339277751</c:v>
                </c:pt>
                <c:pt idx="13278">
                  <c:v>-4.5024945508067287</c:v>
                </c:pt>
                <c:pt idx="13279">
                  <c:v>-4.4530111871065037</c:v>
                </c:pt>
                <c:pt idx="13280">
                  <c:v>-4.4004797128011388</c:v>
                </c:pt>
                <c:pt idx="13281">
                  <c:v>-4.3449388100108512</c:v>
                </c:pt>
                <c:pt idx="13282">
                  <c:v>-4.2864245997075736</c:v>
                </c:pt>
                <c:pt idx="13283">
                  <c:v>-4.2249768183141203</c:v>
                </c:pt>
                <c:pt idx="13284">
                  <c:v>-4.160641932250897</c:v>
                </c:pt>
                <c:pt idx="13285">
                  <c:v>-4.0934607357800399</c:v>
                </c:pt>
                <c:pt idx="13286">
                  <c:v>-4.0234799579912677</c:v>
                </c:pt>
                <c:pt idx="13287">
                  <c:v>-3.9507511477774178</c:v>
                </c:pt>
                <c:pt idx="13288">
                  <c:v>-3.8753226097703908</c:v>
                </c:pt>
                <c:pt idx="13289">
                  <c:v>-3.7972444799296556</c:v>
                </c:pt>
                <c:pt idx="13290">
                  <c:v>-3.7165691415712998</c:v>
                </c:pt>
                <c:pt idx="13291">
                  <c:v>-3.6333551226732075</c:v>
                </c:pt>
                <c:pt idx="13292">
                  <c:v>-3.5476559406981232</c:v>
                </c:pt>
                <c:pt idx="13293">
                  <c:v>-3.4595318282465191</c:v>
                </c:pt>
                <c:pt idx="13294">
                  <c:v>-3.3690475119412202</c:v>
                </c:pt>
                <c:pt idx="13295">
                  <c:v>-3.2762615770086803</c:v>
                </c:pt>
                <c:pt idx="13296">
                  <c:v>-3.1812381716400679</c:v>
                </c:pt>
                <c:pt idx="13297">
                  <c:v>-3.0840434792427711</c:v>
                </c:pt>
                <c:pt idx="13298">
                  <c:v>-2.9847432843183821</c:v>
                </c:pt>
                <c:pt idx="13299">
                  <c:v>-2.8834039045980622</c:v>
                </c:pt>
                <c:pt idx="13300">
                  <c:v>-2.7800958195095755</c:v>
                </c:pt>
                <c:pt idx="13301">
                  <c:v>-2.6748906744852268</c:v>
                </c:pt>
                <c:pt idx="13302">
                  <c:v>-2.5678599145891989</c:v>
                </c:pt>
                <c:pt idx="13303">
                  <c:v>-2.4590757321842456</c:v>
                </c:pt>
                <c:pt idx="13304">
                  <c:v>-2.3486146678442594</c:v>
                </c:pt>
                <c:pt idx="13305">
                  <c:v>-2.2365545528948489</c:v>
                </c:pt>
                <c:pt idx="13306">
                  <c:v>-2.1229730574740544</c:v>
                </c:pt>
                <c:pt idx="13307">
                  <c:v>-2.0079474313870183</c:v>
                </c:pt>
                <c:pt idx="13308">
                  <c:v>-1.8915544209545385</c:v>
                </c:pt>
                <c:pt idx="13309">
                  <c:v>-1.7738714432930796</c:v>
                </c:pt>
                <c:pt idx="13310">
                  <c:v>-1.6549803488118102</c:v>
                </c:pt>
                <c:pt idx="13311">
                  <c:v>-1.5349644563585703</c:v>
                </c:pt>
                <c:pt idx="13312">
                  <c:v>-1.413906019304102</c:v>
                </c:pt>
                <c:pt idx="13313">
                  <c:v>-1.2918847897582126</c:v>
                </c:pt>
                <c:pt idx="13314">
                  <c:v>-1.1689875167772004</c:v>
                </c:pt>
                <c:pt idx="13315">
                  <c:v>-1.0452983195054535</c:v>
                </c:pt>
                <c:pt idx="13316">
                  <c:v>-0.9209013833674955</c:v>
                </c:pt>
                <c:pt idx="13317">
                  <c:v>-0.79588188238796631</c:v>
                </c:pt>
                <c:pt idx="13318">
                  <c:v>-0.67032522452958343</c:v>
                </c:pt>
                <c:pt idx="13319">
                  <c:v>-0.54431781214362707</c:v>
                </c:pt>
                <c:pt idx="13320">
                  <c:v>-0.41794603984462819</c:v>
                </c:pt>
                <c:pt idx="13321">
                  <c:v>-0.29129602722775316</c:v>
                </c:pt>
                <c:pt idx="13322">
                  <c:v>-0.16445445245494003</c:v>
                </c:pt>
                <c:pt idx="13323">
                  <c:v>-3.7508593221466151E-2</c:v>
                </c:pt>
                <c:pt idx="13324">
                  <c:v>8.9454634038592801E-2</c:v>
                </c:pt>
                <c:pt idx="13325">
                  <c:v>0.21634873437683713</c:v>
                </c:pt>
                <c:pt idx="13326">
                  <c:v>0.34308667101837664</c:v>
                </c:pt>
                <c:pt idx="13327">
                  <c:v>0.46958164980313666</c:v>
                </c:pt>
                <c:pt idx="13328">
                  <c:v>0.59574645707372431</c:v>
                </c:pt>
                <c:pt idx="13329">
                  <c:v>0.72149422769294824</c:v>
                </c:pt>
                <c:pt idx="13330">
                  <c:v>0.84674234010976113</c:v>
                </c:pt>
                <c:pt idx="13331">
                  <c:v>0.97140224710153922</c:v>
                </c:pt>
                <c:pt idx="13332">
                  <c:v>1.0953881722914522</c:v>
                </c:pt>
                <c:pt idx="13333">
                  <c:v>1.2186170489353083</c:v>
                </c:pt>
                <c:pt idx="13334">
                  <c:v>1.3410064562416613</c:v>
                </c:pt>
                <c:pt idx="13335">
                  <c:v>1.4624709966230045</c:v>
                </c:pt>
                <c:pt idx="13336">
                  <c:v>1.5829254101624841</c:v>
                </c:pt>
                <c:pt idx="13337">
                  <c:v>1.7022861451001003</c:v>
                </c:pt>
                <c:pt idx="13338">
                  <c:v>1.8204717770734635</c:v>
                </c:pt>
                <c:pt idx="13339">
                  <c:v>1.9374032733915496</c:v>
                </c:pt>
                <c:pt idx="13340">
                  <c:v>2.053003001705338</c:v>
                </c:pt>
                <c:pt idx="13341">
                  <c:v>2.1671911358497349</c:v>
                </c:pt>
                <c:pt idx="13342">
                  <c:v>2.2798887617263843</c:v>
                </c:pt>
                <c:pt idx="13343">
                  <c:v>2.3910194082048166</c:v>
                </c:pt>
                <c:pt idx="13344">
                  <c:v>2.5005082953481788</c:v>
                </c:pt>
                <c:pt idx="13345">
                  <c:v>2.6082789385580849</c:v>
                </c:pt>
                <c:pt idx="13346">
                  <c:v>2.714256400622308</c:v>
                </c:pt>
                <c:pt idx="13347">
                  <c:v>2.8183689119817381</c:v>
                </c:pt>
                <c:pt idx="13348">
                  <c:v>2.9205460442261808</c:v>
                </c:pt>
                <c:pt idx="13349">
                  <c:v>3.0207139313072475</c:v>
                </c:pt>
                <c:pt idx="13350">
                  <c:v>3.1188077396048248</c:v>
                </c:pt>
                <c:pt idx="13351">
                  <c:v>3.2147626773596838</c:v>
                </c:pt>
                <c:pt idx="13352">
                  <c:v>3.3085096978138826</c:v>
                </c:pt>
                <c:pt idx="13353">
                  <c:v>3.3999879174561531</c:v>
                </c:pt>
                <c:pt idx="13354">
                  <c:v>3.48913429702987</c:v>
                </c:pt>
                <c:pt idx="13355">
                  <c:v>3.5758864250894926</c:v>
                </c:pt>
                <c:pt idx="13356">
                  <c:v>3.6601827938922615</c:v>
                </c:pt>
                <c:pt idx="13357">
                  <c:v>3.7419689162365395</c:v>
                </c:pt>
                <c:pt idx="13358">
                  <c:v>3.8211901425205066</c:v>
                </c:pt>
                <c:pt idx="13359">
                  <c:v>3.8977886538890858</c:v>
                </c:pt>
                <c:pt idx="13360">
                  <c:v>3.9717160562375886</c:v>
                </c:pt>
                <c:pt idx="13361">
                  <c:v>4.0429220190682651</c:v>
                </c:pt>
                <c:pt idx="13362">
                  <c:v>4.1113556600409646</c:v>
                </c:pt>
                <c:pt idx="13363">
                  <c:v>4.176972766161529</c:v>
                </c:pt>
                <c:pt idx="13364">
                  <c:v>4.2397273733527063</c:v>
                </c:pt>
                <c:pt idx="13365">
                  <c:v>4.299575870269785</c:v>
                </c:pt>
                <c:pt idx="13366">
                  <c:v>4.3564763177850834</c:v>
                </c:pt>
                <c:pt idx="13367">
                  <c:v>4.4103909812645981</c:v>
                </c:pt>
                <c:pt idx="13368">
                  <c:v>4.461283342186503</c:v>
                </c:pt>
                <c:pt idx="13369">
                  <c:v>4.509117939012925</c:v>
                </c:pt>
                <c:pt idx="13370">
                  <c:v>4.5538639646081336</c:v>
                </c:pt>
                <c:pt idx="13371">
                  <c:v>4.5954922976429895</c:v>
                </c:pt>
                <c:pt idx="13372">
                  <c:v>4.6339742171489666</c:v>
                </c:pt>
                <c:pt idx="13373">
                  <c:v>4.6692813683375904</c:v>
                </c:pt>
                <c:pt idx="13374">
                  <c:v>4.7013881581609631</c:v>
                </c:pt>
                <c:pt idx="13375">
                  <c:v>4.7302770485605654</c:v>
                </c:pt>
                <c:pt idx="13376">
                  <c:v>4.7559265165876896</c:v>
                </c:pt>
                <c:pt idx="13377">
                  <c:v>4.7783181563739419</c:v>
                </c:pt>
                <c:pt idx="13378">
                  <c:v>4.7974373542999054</c:v>
                </c:pt>
                <c:pt idx="13379">
                  <c:v>4.8132737369781236</c:v>
                </c:pt>
                <c:pt idx="13380">
                  <c:v>4.8258131672895868</c:v>
                </c:pt>
                <c:pt idx="13381">
                  <c:v>4.8350487414936936</c:v>
                </c:pt>
                <c:pt idx="13382">
                  <c:v>4.8409749697904303</c:v>
                </c:pt>
                <c:pt idx="13383">
                  <c:v>4.8435899156857953</c:v>
                </c:pt>
                <c:pt idx="13384">
                  <c:v>4.8428883971586965</c:v>
                </c:pt>
                <c:pt idx="13385">
                  <c:v>4.8388731085743704</c:v>
                </c:pt>
                <c:pt idx="13386">
                  <c:v>4.8315477413076842</c:v>
                </c:pt>
                <c:pt idx="13387">
                  <c:v>4.8209166277613207</c:v>
                </c:pt>
                <c:pt idx="13388">
                  <c:v>4.8069846660446833</c:v>
                </c:pt>
                <c:pt idx="13389">
                  <c:v>4.7897657088637047</c:v>
                </c:pt>
                <c:pt idx="13390">
                  <c:v>4.7692708192861755</c:v>
                </c:pt>
                <c:pt idx="13391">
                  <c:v>4.7455119244139938</c:v>
                </c:pt>
                <c:pt idx="13392">
                  <c:v>4.7185044973565979</c:v>
                </c:pt>
                <c:pt idx="13393">
                  <c:v>4.6882680554805463</c:v>
                </c:pt>
                <c:pt idx="13394">
                  <c:v>4.6548253561066355</c:v>
                </c:pt>
                <c:pt idx="13395">
                  <c:v>4.6181989260629237</c:v>
                </c:pt>
                <c:pt idx="13396">
                  <c:v>4.5784142195745874</c:v>
                </c:pt>
                <c:pt idx="13397">
                  <c:v>4.535500020256654</c:v>
                </c:pt>
                <c:pt idx="13398">
                  <c:v>4.4894851269187432</c:v>
                </c:pt>
                <c:pt idx="13399">
                  <c:v>4.440400505924762</c:v>
                </c:pt>
                <c:pt idx="13400">
                  <c:v>4.3882783753450454</c:v>
                </c:pt>
                <c:pt idx="13401">
                  <c:v>4.3331570564964332</c:v>
                </c:pt>
                <c:pt idx="13402">
                  <c:v>4.2750723009653502</c:v>
                </c:pt>
                <c:pt idx="13403">
                  <c:v>4.2140634675319557</c:v>
                </c:pt>
                <c:pt idx="13404">
                  <c:v>4.1501766370485953</c:v>
                </c:pt>
                <c:pt idx="13405">
                  <c:v>4.0834522106222515</c:v>
                </c:pt>
                <c:pt idx="13406">
                  <c:v>4.0139365169452654</c:v>
                </c:pt>
                <c:pt idx="13407">
                  <c:v>3.9416806976214254</c:v>
                </c:pt>
                <c:pt idx="13408">
                  <c:v>3.8667326434583469</c:v>
                </c:pt>
                <c:pt idx="13409">
                  <c:v>3.7891420704178307</c:v>
                </c:pt>
                <c:pt idx="13410">
                  <c:v>3.7089609360116467</c:v>
                </c:pt>
                <c:pt idx="13411">
                  <c:v>3.6262473369784707</c:v>
                </c:pt>
                <c:pt idx="13412">
                  <c:v>3.5410543544828594</c:v>
                </c:pt>
                <c:pt idx="13413">
                  <c:v>3.4534417801483479</c:v>
                </c:pt>
                <c:pt idx="13414">
                  <c:v>3.3634738953259218</c:v>
                </c:pt>
                <c:pt idx="13415">
                  <c:v>3.2712088360625269</c:v>
                </c:pt>
                <c:pt idx="13416">
                  <c:v>3.1767102978529524</c:v>
                </c:pt>
                <c:pt idx="13417">
                  <c:v>3.080044008284168</c:v>
                </c:pt>
                <c:pt idx="13418">
                  <c:v>2.981275293309031</c:v>
                </c:pt>
                <c:pt idx="13419">
                  <c:v>2.8804700097793994</c:v>
                </c:pt>
                <c:pt idx="13420">
                  <c:v>2.7776981743124973</c:v>
                </c:pt>
                <c:pt idx="13421">
                  <c:v>2.6730309679997744</c:v>
                </c:pt>
                <c:pt idx="13422">
                  <c:v>2.5665393704359967</c:v>
                </c:pt>
                <c:pt idx="13423">
                  <c:v>2.4582951077883495</c:v>
                </c:pt>
                <c:pt idx="13424">
                  <c:v>2.3483742541121959</c:v>
                </c:pt>
                <c:pt idx="13425">
                  <c:v>2.236854174294169</c:v>
                </c:pt>
                <c:pt idx="13426">
                  <c:v>2.1238120725156047</c:v>
                </c:pt>
                <c:pt idx="13427">
                  <c:v>2.0093247335089925</c:v>
                </c:pt>
                <c:pt idx="13428">
                  <c:v>1.8934684398071719</c:v>
                </c:pt>
                <c:pt idx="13429">
                  <c:v>1.7763201464228513</c:v>
                </c:pt>
                <c:pt idx="13430">
                  <c:v>1.6579612437431577</c:v>
                </c:pt>
                <c:pt idx="13431">
                  <c:v>1.5384745930712385</c:v>
                </c:pt>
                <c:pt idx="13432">
                  <c:v>1.4179419931035619</c:v>
                </c:pt>
                <c:pt idx="13433">
                  <c:v>1.296442744536604</c:v>
                </c:pt>
                <c:pt idx="13434">
                  <c:v>1.1740631486612767</c:v>
                </c:pt>
                <c:pt idx="13435">
                  <c:v>1.0508868808885803</c:v>
                </c:pt>
                <c:pt idx="13436">
                  <c:v>0.9269976873217487</c:v>
                </c:pt>
                <c:pt idx="13437">
                  <c:v>0.80248030745233545</c:v>
                </c:pt>
                <c:pt idx="13438">
                  <c:v>0.67741971986956595</c:v>
                </c:pt>
                <c:pt idx="13439">
                  <c:v>0.55190190307789488</c:v>
                </c:pt>
                <c:pt idx="13440">
                  <c:v>0.42601283373364174</c:v>
                </c:pt>
                <c:pt idx="13441">
                  <c:v>0.29983821971882985</c:v>
                </c:pt>
                <c:pt idx="13442">
                  <c:v>0.17346433407814216</c:v>
                </c:pt>
                <c:pt idx="13443">
                  <c:v>4.697805633073688E-2</c:v>
                </c:pt>
                <c:pt idx="13444">
                  <c:v>-7.9534087985953447E-2</c:v>
                </c:pt>
                <c:pt idx="13445">
                  <c:v>-0.20598598720814951</c:v>
                </c:pt>
                <c:pt idx="13446">
                  <c:v>-0.33229097990834811</c:v>
                </c:pt>
                <c:pt idx="13447">
                  <c:v>-0.45836263901821983</c:v>
                </c:pt>
                <c:pt idx="13448">
                  <c:v>-0.58411410940563813</c:v>
                </c:pt>
                <c:pt idx="13449">
                  <c:v>-0.70945887558870258</c:v>
                </c:pt>
                <c:pt idx="13450">
                  <c:v>-0.83431465650617154</c:v>
                </c:pt>
                <c:pt idx="13451">
                  <c:v>-0.95859323597253288</c:v>
                </c:pt>
                <c:pt idx="13452">
                  <c:v>-1.0822091589164267</c:v>
                </c:pt>
                <c:pt idx="13453">
                  <c:v>-1.2050796698967221</c:v>
                </c:pt>
                <c:pt idx="13454">
                  <c:v>-1.3271226491612875</c:v>
                </c:pt>
                <c:pt idx="13455">
                  <c:v>-1.4482529896459118</c:v>
                </c:pt>
                <c:pt idx="13456">
                  <c:v>-1.5683857111971669</c:v>
                </c:pt>
                <c:pt idx="13457">
                  <c:v>-1.6874375308251912</c:v>
                </c:pt>
                <c:pt idx="13458">
                  <c:v>-1.8053272817201791</c:v>
                </c:pt>
                <c:pt idx="13459">
                  <c:v>-1.9219761773118058</c:v>
                </c:pt>
                <c:pt idx="13460">
                  <c:v>-2.037306819735436</c:v>
                </c:pt>
                <c:pt idx="13461">
                  <c:v>-2.1512396054801655</c:v>
                </c:pt>
                <c:pt idx="13462">
                  <c:v>-2.2636958310876025</c:v>
                </c:pt>
                <c:pt idx="13463">
                  <c:v>-2.3745992238800189</c:v>
                </c:pt>
                <c:pt idx="13464">
                  <c:v>-2.4838751900230616</c:v>
                </c:pt>
                <c:pt idx="13465">
                  <c:v>-2.5914474185192025</c:v>
                </c:pt>
                <c:pt idx="13466">
                  <c:v>-2.6972411331140376</c:v>
                </c:pt>
                <c:pt idx="13467">
                  <c:v>-2.8011847124335665</c:v>
                </c:pt>
                <c:pt idx="13468">
                  <c:v>-2.9032078633611449</c:v>
                </c:pt>
                <c:pt idx="13469">
                  <c:v>-3.0032368421425066</c:v>
                </c:pt>
                <c:pt idx="13470">
                  <c:v>-3.1012069243563101</c:v>
                </c:pt>
                <c:pt idx="13471">
                  <c:v>-3.1970534142613363</c:v>
                </c:pt>
                <c:pt idx="13472">
                  <c:v>-3.2907073478636497</c:v>
                </c:pt>
                <c:pt idx="13473">
                  <c:v>-3.3821079111000025</c:v>
                </c:pt>
                <c:pt idx="13474">
                  <c:v>-3.4711921207950356</c:v>
                </c:pt>
                <c:pt idx="13475">
                  <c:v>-3.5578976081790299</c:v>
                </c:pt>
                <c:pt idx="13476">
                  <c:v>-3.6421628947522056</c:v>
                </c:pt>
                <c:pt idx="13477">
                  <c:v>-3.7239335091073178</c:v>
                </c:pt>
                <c:pt idx="13478">
                  <c:v>-3.803154803984286</c:v>
                </c:pt>
                <c:pt idx="13479">
                  <c:v>-3.8797689494246472</c:v>
                </c:pt>
                <c:pt idx="13480">
                  <c:v>-3.9537275267942884</c:v>
                </c:pt>
                <c:pt idx="13481">
                  <c:v>-4.0249801676707095</c:v>
                </c:pt>
                <c:pt idx="13482">
                  <c:v>-4.093475938435887</c:v>
                </c:pt>
                <c:pt idx="13483">
                  <c:v>-4.159170561518426</c:v>
                </c:pt>
                <c:pt idx="13484">
                  <c:v>-4.2220179950295949</c:v>
                </c:pt>
                <c:pt idx="13485">
                  <c:v>-4.2819745366555821</c:v>
                </c:pt>
                <c:pt idx="13486">
                  <c:v>-4.3389981432296647</c:v>
                </c:pt>
                <c:pt idx="13487">
                  <c:v>-4.393050963108089</c:v>
                </c:pt>
                <c:pt idx="13488">
                  <c:v>-4.444096347898701</c:v>
                </c:pt>
                <c:pt idx="13489">
                  <c:v>-4.4920986934538405</c:v>
                </c:pt>
                <c:pt idx="13490">
                  <c:v>-4.5370270374207475</c:v>
                </c:pt>
                <c:pt idx="13491">
                  <c:v>-4.5788520907888604</c:v>
                </c:pt>
                <c:pt idx="13492">
                  <c:v>-4.6175449525973971</c:v>
                </c:pt>
                <c:pt idx="13493">
                  <c:v>-4.6530770759188984</c:v>
                </c:pt>
                <c:pt idx="13494">
                  <c:v>-4.685422663594152</c:v>
                </c:pt>
                <c:pt idx="13495">
                  <c:v>-4.7145639616656583</c:v>
                </c:pt>
                <c:pt idx="13496">
                  <c:v>-4.740479219692757</c:v>
                </c:pt>
                <c:pt idx="13497">
                  <c:v>-4.7631497929266997</c:v>
                </c:pt>
                <c:pt idx="13498">
                  <c:v>-4.7825608176935157</c:v>
                </c:pt>
                <c:pt idx="13499">
                  <c:v>-4.7987016596007797</c:v>
                </c:pt>
                <c:pt idx="13500">
                  <c:v>-4.8115579098070693</c:v>
                </c:pt>
                <c:pt idx="13501">
                  <c:v>-4.8211223823741056</c:v>
                </c:pt>
                <c:pt idx="13502">
                  <c:v>-4.8273892950798531</c:v>
                </c:pt>
                <c:pt idx="13503">
                  <c:v>-4.8303564090435813</c:v>
                </c:pt>
                <c:pt idx="13504">
                  <c:v>-4.8300182301608414</c:v>
                </c:pt>
                <c:pt idx="13505">
                  <c:v>-4.8263771312930634</c:v>
                </c:pt>
                <c:pt idx="13506">
                  <c:v>-4.8194364731750392</c:v>
                </c:pt>
                <c:pt idx="13507">
                  <c:v>-4.8092002487249248</c:v>
                </c:pt>
                <c:pt idx="13508">
                  <c:v>-4.795673008022435</c:v>
                </c:pt>
                <c:pt idx="13509">
                  <c:v>-4.778868247505069</c:v>
                </c:pt>
                <c:pt idx="13510">
                  <c:v>-4.7587966660467576</c:v>
                </c:pt>
                <c:pt idx="13511">
                  <c:v>-4.7354698189500422</c:v>
                </c:pt>
                <c:pt idx="13512">
                  <c:v>-4.7089028002458333</c:v>
                </c:pt>
                <c:pt idx="13513">
                  <c:v>-4.6791147412752414</c:v>
                </c:pt>
                <c:pt idx="13514">
                  <c:v>-4.6461280067248447</c:v>
                </c:pt>
                <c:pt idx="13515">
                  <c:v>-4.6099647245232305</c:v>
                </c:pt>
                <c:pt idx="13516">
                  <c:v>-4.5706499440795927</c:v>
                </c:pt>
                <c:pt idx="13517">
                  <c:v>-4.5282120386300262</c:v>
                </c:pt>
                <c:pt idx="13518">
                  <c:v>-4.4826793914003824</c:v>
                </c:pt>
                <c:pt idx="13519">
                  <c:v>-4.4340825483283277</c:v>
                </c:pt>
                <c:pt idx="13520">
                  <c:v>-4.382453302581796</c:v>
                </c:pt>
                <c:pt idx="13521">
                  <c:v>-4.3278295464689043</c:v>
                </c:pt>
                <c:pt idx="13522">
                  <c:v>-4.2702465988343246</c:v>
                </c:pt>
                <c:pt idx="13523">
                  <c:v>-4.2097433823593242</c:v>
                </c:pt>
                <c:pt idx="13524">
                  <c:v>-4.1463655388192784</c:v>
                </c:pt>
                <c:pt idx="13525">
                  <c:v>-4.0801530276469196</c:v>
                </c:pt>
                <c:pt idx="13526">
                  <c:v>-4.0111517336462317</c:v>
                </c:pt>
                <c:pt idx="13527">
                  <c:v>-3.9394123527031875</c:v>
                </c:pt>
                <c:pt idx="13528">
                  <c:v>-3.8649823284641185</c:v>
                </c:pt>
                <c:pt idx="13529">
                  <c:v>-3.7879109286729022</c:v>
                </c:pt>
                <c:pt idx="13530">
                  <c:v>-3.7082496619545471</c:v>
                </c:pt>
                <c:pt idx="13531">
                  <c:v>-3.6260561758798087</c:v>
                </c:pt>
                <c:pt idx="13532">
                  <c:v>-3.5413831025521594</c:v>
                </c:pt>
                <c:pt idx="13533">
                  <c:v>-3.4542897850282901</c:v>
                </c:pt>
                <c:pt idx="13534">
                  <c:v>-3.3648400569734571</c:v>
                </c:pt>
                <c:pt idx="13535">
                  <c:v>-3.2730916080156933</c:v>
                </c:pt>
                <c:pt idx="13536">
                  <c:v>-3.1791076888820591</c:v>
                </c:pt>
                <c:pt idx="13537">
                  <c:v>-3.0829535844256388</c:v>
                </c:pt>
                <c:pt idx="13538">
                  <c:v>-2.9846941802800613</c:v>
                </c:pt>
                <c:pt idx="13539">
                  <c:v>-2.8843948957708392</c:v>
                </c:pt>
                <c:pt idx="13540">
                  <c:v>-2.7821253131572088</c:v>
                </c:pt>
                <c:pt idx="13541">
                  <c:v>-2.6779561827139045</c:v>
                </c:pt>
                <c:pt idx="13542">
                  <c:v>-2.571958057129315</c:v>
                </c:pt>
                <c:pt idx="13543">
                  <c:v>-2.4642022399404309</c:v>
                </c:pt>
                <c:pt idx="13544">
                  <c:v>-2.3547643872101607</c:v>
                </c:pt>
                <c:pt idx="13545">
                  <c:v>-2.2437214508280938</c:v>
                </c:pt>
                <c:pt idx="13546">
                  <c:v>-2.1311502273266081</c:v>
                </c:pt>
                <c:pt idx="13547">
                  <c:v>-2.0171270994855246</c:v>
                </c:pt>
                <c:pt idx="13548">
                  <c:v>-1.9017279539240424</c:v>
                </c:pt>
                <c:pt idx="13549">
                  <c:v>-1.7850293561178001</c:v>
                </c:pt>
                <c:pt idx="13550">
                  <c:v>-1.6671123136249937</c:v>
                </c:pt>
                <c:pt idx="13551">
                  <c:v>-1.5480593119537065</c:v>
                </c:pt>
                <c:pt idx="13552">
                  <c:v>-1.4279517813585487</c:v>
                </c:pt>
                <c:pt idx="13553">
                  <c:v>-1.3068686617598895</c:v>
                </c:pt>
                <c:pt idx="13554">
                  <c:v>-1.1848959016445821</c:v>
                </c:pt>
                <c:pt idx="13555">
                  <c:v>-1.0621168318903695</c:v>
                </c:pt>
                <c:pt idx="13556">
                  <c:v>-0.93861486262917382</c:v>
                </c:pt>
                <c:pt idx="13557">
                  <c:v>-0.81447440622749789</c:v>
                </c:pt>
                <c:pt idx="13558">
                  <c:v>-0.6897801232717059</c:v>
                </c:pt>
                <c:pt idx="13559">
                  <c:v>-0.56461768365341369</c:v>
                </c:pt>
                <c:pt idx="13560">
                  <c:v>-0.43907276506595544</c:v>
                </c:pt>
                <c:pt idx="13561">
                  <c:v>-0.31323078632945356</c:v>
                </c:pt>
                <c:pt idx="13562">
                  <c:v>-0.18717774157013908</c:v>
                </c:pt>
                <c:pt idx="13563">
                  <c:v>-6.1000241765621098E-2</c:v>
                </c:pt>
                <c:pt idx="13564">
                  <c:v>6.5215445486669188E-2</c:v>
                </c:pt>
                <c:pt idx="13565">
                  <c:v>0.19138345564654755</c:v>
                </c:pt>
                <c:pt idx="13566">
                  <c:v>0.31741736338791537</c:v>
                </c:pt>
                <c:pt idx="13567">
                  <c:v>0.44323096652595051</c:v>
                </c:pt>
                <c:pt idx="13568">
                  <c:v>0.568737623407507</c:v>
                </c:pt>
                <c:pt idx="13569">
                  <c:v>0.6938510204495445</c:v>
                </c:pt>
                <c:pt idx="13570">
                  <c:v>0.81848906674325217</c:v>
                </c:pt>
                <c:pt idx="13571">
                  <c:v>0.94256372435326552</c:v>
                </c:pt>
                <c:pt idx="13572">
                  <c:v>1.0659897044108115</c:v>
                </c:pt>
                <c:pt idx="13573">
                  <c:v>1.1886844054949137</c:v>
                </c:pt>
                <c:pt idx="13574">
                  <c:v>1.3105658495668042</c:v>
                </c:pt>
                <c:pt idx="13575">
                  <c:v>1.4315490588551325</c:v>
                </c:pt>
                <c:pt idx="13576">
                  <c:v>1.5515491699763768</c:v>
                </c:pt>
                <c:pt idx="13577">
                  <c:v>1.670483004095435</c:v>
                </c:pt>
                <c:pt idx="13578">
                  <c:v>1.7882694858612784</c:v>
                </c:pt>
                <c:pt idx="13579">
                  <c:v>1.9048299073964696</c:v>
                </c:pt>
                <c:pt idx="13580">
                  <c:v>2.0200869367044527</c:v>
                </c:pt>
                <c:pt idx="13581">
                  <c:v>2.1339610232698516</c:v>
                </c:pt>
                <c:pt idx="13582">
                  <c:v>2.2463735037206707</c:v>
                </c:pt>
                <c:pt idx="13583">
                  <c:v>2.3572481325309083</c:v>
                </c:pt>
                <c:pt idx="13584">
                  <c:v>2.4665103300691991</c:v>
                </c:pt>
                <c:pt idx="13585">
                  <c:v>2.5740837865890058</c:v>
                </c:pt>
                <c:pt idx="13586">
                  <c:v>2.6798937141429704</c:v>
                </c:pt>
                <c:pt idx="13587">
                  <c:v>2.7838684667398379</c:v>
                </c:pt>
                <c:pt idx="13588">
                  <c:v>2.885937713751257</c:v>
                </c:pt>
                <c:pt idx="13589">
                  <c:v>2.9860276610588508</c:v>
                </c:pt>
                <c:pt idx="13590">
                  <c:v>3.0840735210769221</c:v>
                </c:pt>
                <c:pt idx="13591">
                  <c:v>3.180010522163577</c:v>
                </c:pt>
                <c:pt idx="13592">
                  <c:v>3.2737696117622646</c:v>
                </c:pt>
                <c:pt idx="13593">
                  <c:v>3.3652898746704629</c:v>
                </c:pt>
                <c:pt idx="13594">
                  <c:v>3.4545082140933654</c:v>
                </c:pt>
                <c:pt idx="13595">
                  <c:v>3.5413621352683564</c:v>
                </c:pt>
                <c:pt idx="13596">
                  <c:v>3.6257900214468624</c:v>
                </c:pt>
                <c:pt idx="13597">
                  <c:v>3.7077372508449558</c:v>
                </c:pt>
                <c:pt idx="13598">
                  <c:v>3.7871490138364048</c:v>
                </c:pt>
                <c:pt idx="13599">
                  <c:v>3.863967306255685</c:v>
                </c:pt>
                <c:pt idx="13600">
                  <c:v>3.938143523579499</c:v>
                </c:pt>
                <c:pt idx="13601">
                  <c:v>4.0096270999827759</c:v>
                </c:pt>
                <c:pt idx="13602">
                  <c:v>4.0783668931100472</c:v>
                </c:pt>
                <c:pt idx="13603">
                  <c:v>4.1443184055057936</c:v>
                </c:pt>
                <c:pt idx="13604">
                  <c:v>4.2074353644481075</c:v>
                </c:pt>
                <c:pt idx="13605">
                  <c:v>4.2676738260479965</c:v>
                </c:pt>
                <c:pt idx="13606">
                  <c:v>4.324991495037648</c:v>
                </c:pt>
                <c:pt idx="13607">
                  <c:v>4.3793502573713976</c:v>
                </c:pt>
                <c:pt idx="13608">
                  <c:v>4.4307131921879517</c:v>
                </c:pt>
                <c:pt idx="13609">
                  <c:v>4.4790444130457914</c:v>
                </c:pt>
                <c:pt idx="13610">
                  <c:v>4.5243126657240929</c:v>
                </c:pt>
                <c:pt idx="13611">
                  <c:v>4.5664883600286741</c:v>
                </c:pt>
                <c:pt idx="13612">
                  <c:v>4.605542284766182</c:v>
                </c:pt>
                <c:pt idx="13613">
                  <c:v>4.6414455740017608</c:v>
                </c:pt>
                <c:pt idx="13614">
                  <c:v>4.6741721030755219</c:v>
                </c:pt>
                <c:pt idx="13615">
                  <c:v>4.7037037823247205</c:v>
                </c:pt>
                <c:pt idx="13616">
                  <c:v>4.7300185176944023</c:v>
                </c:pt>
                <c:pt idx="13617">
                  <c:v>4.7530973132146297</c:v>
                </c:pt>
                <c:pt idx="13618">
                  <c:v>4.7729249466918819</c:v>
                </c:pt>
                <c:pt idx="13619">
                  <c:v>4.7894904182304439</c:v>
                </c:pt>
                <c:pt idx="13620">
                  <c:v>4.8027789468222135</c:v>
                </c:pt>
                <c:pt idx="13621">
                  <c:v>4.8127829680248144</c:v>
                </c:pt>
                <c:pt idx="13622">
                  <c:v>4.8194963151058356</c:v>
                </c:pt>
                <c:pt idx="13623">
                  <c:v>4.8229163590040152</c:v>
                </c:pt>
                <c:pt idx="13624">
                  <c:v>4.8230372101049781</c:v>
                </c:pt>
                <c:pt idx="13625">
                  <c:v>4.8198608407759593</c:v>
                </c:pt>
                <c:pt idx="13626">
                  <c:v>4.8133902066224881</c:v>
                </c:pt>
                <c:pt idx="13627">
                  <c:v>4.8036288911513028</c:v>
                </c:pt>
                <c:pt idx="13628">
                  <c:v>4.7905810311049386</c:v>
                </c:pt>
                <c:pt idx="13629">
                  <c:v>4.7742597060174647</c:v>
                </c:pt>
                <c:pt idx="13630">
                  <c:v>4.7546751946555013</c:v>
                </c:pt>
                <c:pt idx="13631">
                  <c:v>4.7318386293751775</c:v>
                </c:pt>
                <c:pt idx="13632">
                  <c:v>4.7057646787890119</c:v>
                </c:pt>
                <c:pt idx="13633">
                  <c:v>4.6764720467165981</c:v>
                </c:pt>
                <c:pt idx="13634">
                  <c:v>4.6439826685903647</c:v>
                </c:pt>
                <c:pt idx="13635">
                  <c:v>4.6083182417238309</c:v>
                </c:pt>
                <c:pt idx="13636">
                  <c:v>4.5695033839227417</c:v>
                </c:pt>
                <c:pt idx="13637">
                  <c:v>4.5275660362046501</c:v>
                </c:pt>
                <c:pt idx="13638">
                  <c:v>4.4825341493352138</c:v>
                </c:pt>
                <c:pt idx="13639">
                  <c:v>4.4344378369236219</c:v>
                </c:pt>
                <c:pt idx="13640">
                  <c:v>4.3833084603141357</c:v>
                </c:pt>
                <c:pt idx="13641">
                  <c:v>4.3291834808682879</c:v>
                </c:pt>
                <c:pt idx="13642">
                  <c:v>4.2720977877325153</c:v>
                </c:pt>
                <c:pt idx="13643">
                  <c:v>4.2120898755084148</c:v>
                </c:pt>
                <c:pt idx="13644">
                  <c:v>4.149204959878193</c:v>
                </c:pt>
                <c:pt idx="13645">
                  <c:v>4.0834825765345668</c:v>
                </c:pt>
                <c:pt idx="13646">
                  <c:v>4.0149681892585205</c:v>
                </c:pt>
                <c:pt idx="13647">
                  <c:v>3.9437120759915496</c:v>
                </c:pt>
                <c:pt idx="13648">
                  <c:v>3.8697612658725768</c:v>
                </c:pt>
                <c:pt idx="13649">
                  <c:v>3.7931646159303503</c:v>
                </c:pt>
                <c:pt idx="13650">
                  <c:v>3.7139732282189586</c:v>
                </c:pt>
                <c:pt idx="13651">
                  <c:v>3.6322443482302784</c:v>
                </c:pt>
                <c:pt idx="13652">
                  <c:v>3.5480302108248107</c:v>
                </c:pt>
                <c:pt idx="13653">
                  <c:v>3.4613897669916485</c:v>
                </c:pt>
                <c:pt idx="13654">
                  <c:v>3.3723864638384184</c:v>
                </c:pt>
                <c:pt idx="13655">
                  <c:v>3.2810776102753874</c:v>
                </c:pt>
                <c:pt idx="13656">
                  <c:v>3.1875260824758738</c:v>
                </c:pt>
                <c:pt idx="13657">
                  <c:v>3.0917967972225222</c:v>
                </c:pt>
                <c:pt idx="13658">
                  <c:v>2.9939542788744689</c:v>
                </c:pt>
                <c:pt idx="13659">
                  <c:v>2.8940635925859617</c:v>
                </c:pt>
                <c:pt idx="13660">
                  <c:v>2.7921939738487973</c:v>
                </c:pt>
                <c:pt idx="13661">
                  <c:v>2.6884158338679622</c:v>
                </c:pt>
                <c:pt idx="13662">
                  <c:v>2.5827993942470835</c:v>
                </c:pt>
                <c:pt idx="13663">
                  <c:v>2.4754156357035666</c:v>
                </c:pt>
                <c:pt idx="13664">
                  <c:v>2.3663399000185006</c:v>
                </c:pt>
                <c:pt idx="13665">
                  <c:v>2.2556488336024687</c:v>
                </c:pt>
                <c:pt idx="13666">
                  <c:v>2.1434189365695846</c:v>
                </c:pt>
                <c:pt idx="13667">
                  <c:v>2.0297263045908864</c:v>
                </c:pt>
                <c:pt idx="13668">
                  <c:v>1.91464654672808</c:v>
                </c:pt>
                <c:pt idx="13669">
                  <c:v>1.798255960682865</c:v>
                </c:pt>
                <c:pt idx="13670">
                  <c:v>1.6806352962475788</c:v>
                </c:pt>
                <c:pt idx="13671">
                  <c:v>1.5618667913876469</c:v>
                </c:pt>
                <c:pt idx="13672">
                  <c:v>1.4420316392448145</c:v>
                </c:pt>
                <c:pt idx="13673">
                  <c:v>1.3212085532535076</c:v>
                </c:pt>
                <c:pt idx="13674">
                  <c:v>1.1994832662295911</c:v>
                </c:pt>
                <c:pt idx="13675">
                  <c:v>1.0769389043729829</c:v>
                </c:pt>
                <c:pt idx="13676">
                  <c:v>0.95365868430030054</c:v>
                </c:pt>
                <c:pt idx="13677">
                  <c:v>0.8297268361838086</c:v>
                </c:pt>
                <c:pt idx="13678">
                  <c:v>0.70522784988617049</c:v>
                </c:pt>
                <c:pt idx="13679">
                  <c:v>0.58024723618518903</c:v>
                </c:pt>
                <c:pt idx="13680">
                  <c:v>0.45487052539919931</c:v>
                </c:pt>
                <c:pt idx="13681">
                  <c:v>0.3291830008309431</c:v>
                </c:pt>
                <c:pt idx="13682">
                  <c:v>0.20327053305543769</c:v>
                </c:pt>
                <c:pt idx="13683">
                  <c:v>7.7219621563755905E-2</c:v>
                </c:pt>
                <c:pt idx="13684">
                  <c:v>-4.8883565381389327E-2</c:v>
                </c:pt>
                <c:pt idx="13685">
                  <c:v>-0.17495325034515985</c:v>
                </c:pt>
                <c:pt idx="13686">
                  <c:v>-0.30090308281125933</c:v>
                </c:pt>
                <c:pt idx="13687">
                  <c:v>-0.42664692305302365</c:v>
                </c:pt>
                <c:pt idx="13688">
                  <c:v>-0.55209817947889817</c:v>
                </c:pt>
                <c:pt idx="13689">
                  <c:v>-0.67717057613619991</c:v>
                </c:pt>
                <c:pt idx="13690">
                  <c:v>-0.80178204729179692</c:v>
                </c:pt>
                <c:pt idx="13691">
                  <c:v>-0.92584456771834645</c:v>
                </c:pt>
                <c:pt idx="13692">
                  <c:v>-1.0492728487852416</c:v>
                </c:pt>
                <c:pt idx="13693">
                  <c:v>-1.171984276848524</c:v>
                </c:pt>
                <c:pt idx="13694">
                  <c:v>-1.2938968492047647</c:v>
                </c:pt>
                <c:pt idx="13695">
                  <c:v>-1.4149255510061978</c:v>
                </c:pt>
                <c:pt idx="13696">
                  <c:v>-1.5349854694220868</c:v>
                </c:pt>
                <c:pt idx="13697">
                  <c:v>-1.6539933638506419</c:v>
                </c:pt>
                <c:pt idx="13698">
                  <c:v>-1.7718680849168271</c:v>
                </c:pt>
                <c:pt idx="13699">
                  <c:v>-1.8885308385343347</c:v>
                </c:pt>
                <c:pt idx="13700">
                  <c:v>-2.0039041943961102</c:v>
                </c:pt>
                <c:pt idx="13701">
                  <c:v>-2.1179084916677788</c:v>
                </c:pt>
                <c:pt idx="13702">
                  <c:v>-2.2304649447538987</c:v>
                </c:pt>
                <c:pt idx="13703">
                  <c:v>-2.341497174114338</c:v>
                </c:pt>
                <c:pt idx="13704">
                  <c:v>-2.4509304544368455</c:v>
                </c:pt>
                <c:pt idx="13705">
                  <c:v>-2.5586883187614169</c:v>
                </c:pt>
                <c:pt idx="13706">
                  <c:v>-2.6646958105385234</c:v>
                </c:pt>
                <c:pt idx="13707">
                  <c:v>-2.7688811039393868</c:v>
                </c:pt>
                <c:pt idx="13708">
                  <c:v>-2.8711736774262184</c:v>
                </c:pt>
                <c:pt idx="13709">
                  <c:v>-2.9714995350717484</c:v>
                </c:pt>
                <c:pt idx="13710">
                  <c:v>-3.069793676763918</c:v>
                </c:pt>
                <c:pt idx="13711">
                  <c:v>-3.1659911078079834</c:v>
                </c:pt>
                <c:pt idx="13712">
                  <c:v>-3.2600225422679951</c:v>
                </c:pt>
                <c:pt idx="13713">
                  <c:v>-3.3518268214442646</c:v>
                </c:pt>
                <c:pt idx="13714">
                  <c:v>-3.4413405951444189</c:v>
                </c:pt>
                <c:pt idx="13715">
                  <c:v>-3.5285011055335347</c:v>
                </c:pt>
                <c:pt idx="13716">
                  <c:v>-3.6132464633498538</c:v>
                </c:pt>
                <c:pt idx="13717">
                  <c:v>-3.6955217650974586</c:v>
                </c:pt>
                <c:pt idx="13718">
                  <c:v>-3.7752719104886805</c:v>
                </c:pt>
                <c:pt idx="13719">
                  <c:v>-3.8524385960045824</c:v>
                </c:pt>
                <c:pt idx="13720">
                  <c:v>-3.9269729093408983</c:v>
                </c:pt>
                <c:pt idx="13721">
                  <c:v>-3.9988239687356342</c:v>
                </c:pt>
                <c:pt idx="13722">
                  <c:v>-4.0679403080188861</c:v>
                </c:pt>
                <c:pt idx="13723">
                  <c:v>-4.1342770983282673</c:v>
                </c:pt>
                <c:pt idx="13724">
                  <c:v>-4.1977877282339637</c:v>
                </c:pt>
                <c:pt idx="13725">
                  <c:v>-4.2584279081356193</c:v>
                </c:pt>
                <c:pt idx="13726">
                  <c:v>-4.3161549903537892</c:v>
                </c:pt>
                <c:pt idx="13727">
                  <c:v>-4.3709305020398501</c:v>
                </c:pt>
                <c:pt idx="13728">
                  <c:v>-4.4227171574525963</c:v>
                </c:pt>
                <c:pt idx="13729">
                  <c:v>-4.4714786995126126</c:v>
                </c:pt>
                <c:pt idx="13730">
                  <c:v>-4.5171834979272658</c:v>
                </c:pt>
                <c:pt idx="13731">
                  <c:v>-4.5598015813251358</c:v>
                </c:pt>
                <c:pt idx="13732">
                  <c:v>-4.5993033525627141</c:v>
                </c:pt>
                <c:pt idx="13733">
                  <c:v>-4.6356595553185826</c:v>
                </c:pt>
                <c:pt idx="13734">
                  <c:v>-4.6688436704499869</c:v>
                </c:pt>
                <c:pt idx="13735">
                  <c:v>-4.6988372100583158</c:v>
                </c:pt>
                <c:pt idx="13736">
                  <c:v>-4.7256176784461426</c:v>
                </c:pt>
                <c:pt idx="13737">
                  <c:v>-4.7491656749435345</c:v>
                </c:pt>
                <c:pt idx="13738">
                  <c:v>-4.769465569950837</c:v>
                </c:pt>
                <c:pt idx="13739">
                  <c:v>-4.7865059538136547</c:v>
                </c:pt>
                <c:pt idx="13740">
                  <c:v>-4.8002716337679372</c:v>
                </c:pt>
                <c:pt idx="13741">
                  <c:v>-4.8107546319748895</c:v>
                </c:pt>
                <c:pt idx="13742">
                  <c:v>-4.8179483670231642</c:v>
                </c:pt>
                <c:pt idx="13743">
                  <c:v>-4.8218497942488172</c:v>
                </c:pt>
                <c:pt idx="13744">
                  <c:v>-4.8224526078704395</c:v>
                </c:pt>
                <c:pt idx="13745">
                  <c:v>-4.8197583638834152</c:v>
                </c:pt>
                <c:pt idx="13746">
                  <c:v>-4.8137696016761176</c:v>
                </c:pt>
                <c:pt idx="13747">
                  <c:v>-4.8044894890519307</c:v>
                </c:pt>
                <c:pt idx="13748">
                  <c:v>-4.7919217479222525</c:v>
                </c:pt>
                <c:pt idx="13749">
                  <c:v>-4.7760790442196415</c:v>
                </c:pt>
                <c:pt idx="13750">
                  <c:v>-4.7569712446949088</c:v>
                </c:pt>
                <c:pt idx="13751">
                  <c:v>-4.7346090716285376</c:v>
                </c:pt>
                <c:pt idx="13752">
                  <c:v>-4.709006785850165</c:v>
                </c:pt>
                <c:pt idx="13753">
                  <c:v>-4.6801826860394886</c:v>
                </c:pt>
                <c:pt idx="13754">
                  <c:v>-4.6481583054799076</c:v>
                </c:pt>
                <c:pt idx="13755">
                  <c:v>-4.6129549426716583</c:v>
                </c:pt>
                <c:pt idx="13756">
                  <c:v>-4.574596820284814</c:v>
                </c:pt>
                <c:pt idx="13757">
                  <c:v>-4.5331114882173198</c:v>
                </c:pt>
                <c:pt idx="13758">
                  <c:v>-4.4885265104659053</c:v>
                </c:pt>
                <c:pt idx="13759">
                  <c:v>-4.4408716185523627</c:v>
                </c:pt>
                <c:pt idx="13760">
                  <c:v>-4.3901777967413622</c:v>
                </c:pt>
                <c:pt idx="13761">
                  <c:v>-4.3364821346447577</c:v>
                </c:pt>
                <c:pt idx="13762">
                  <c:v>-4.2798191553060922</c:v>
                </c:pt>
                <c:pt idx="13763">
                  <c:v>-4.220226993182866</c:v>
                </c:pt>
                <c:pt idx="13764">
                  <c:v>-4.157750510078662</c:v>
                </c:pt>
                <c:pt idx="13765">
                  <c:v>-4.0924288943739269</c:v>
                </c:pt>
                <c:pt idx="13766">
                  <c:v>-4.0243072693988946</c:v>
                </c:pt>
                <c:pt idx="13767">
                  <c:v>-3.9534355797947422</c:v>
                </c:pt>
                <c:pt idx="13768">
                  <c:v>-3.8798605288331003</c:v>
                </c:pt>
                <c:pt idx="13769">
                  <c:v>-3.8036306553844845</c:v>
                </c:pt>
                <c:pt idx="13770">
                  <c:v>-3.7247967513228826</c:v>
                </c:pt>
                <c:pt idx="13771">
                  <c:v>-3.6434157602001433</c:v>
                </c:pt>
                <c:pt idx="13772">
                  <c:v>-3.5595396234318333</c:v>
                </c:pt>
                <c:pt idx="13773">
                  <c:v>-3.4732270073041258</c:v>
                </c:pt>
                <c:pt idx="13774">
                  <c:v>-3.3845410832035441</c:v>
                </c:pt>
                <c:pt idx="13775">
                  <c:v>-3.2935388935324039</c:v>
                </c:pt>
                <c:pt idx="13776">
                  <c:v>-3.2002830573929897</c:v>
                </c:pt>
                <c:pt idx="13777">
                  <c:v>-3.104838244148592</c:v>
                </c:pt>
                <c:pt idx="13778">
                  <c:v>-3.0072687405979637</c:v>
                </c:pt>
                <c:pt idx="13779">
                  <c:v>-2.90763938439127</c:v>
                </c:pt>
                <c:pt idx="13780">
                  <c:v>-2.8060191937623622</c:v>
                </c:pt>
                <c:pt idx="13781">
                  <c:v>-2.7024783730843049</c:v>
                </c:pt>
                <c:pt idx="13782">
                  <c:v>-2.5970869477261256</c:v>
                </c:pt>
                <c:pt idx="13783">
                  <c:v>-2.4899157129295579</c:v>
                </c:pt>
                <c:pt idx="13784">
                  <c:v>-2.3810398359117082</c:v>
                </c:pt>
                <c:pt idx="13785">
                  <c:v>-2.2705357995735951</c:v>
                </c:pt>
                <c:pt idx="13786">
                  <c:v>-2.1584799517074336</c:v>
                </c:pt>
                <c:pt idx="13787">
                  <c:v>-2.0449482469737799</c:v>
                </c:pt>
                <c:pt idx="13788">
                  <c:v>-1.9300161648486154</c:v>
                </c:pt>
                <c:pt idx="13789">
                  <c:v>-1.813759884976764</c:v>
                </c:pt>
                <c:pt idx="13790">
                  <c:v>-1.6962600507159413</c:v>
                </c:pt>
                <c:pt idx="13791">
                  <c:v>-1.5775988053032057</c:v>
                </c:pt>
                <c:pt idx="13792">
                  <c:v>-1.4578572589311161</c:v>
                </c:pt>
                <c:pt idx="13793">
                  <c:v>-1.3371140539278705</c:v>
                </c:pt>
                <c:pt idx="13794">
                  <c:v>-1.2154548638986415</c:v>
                </c:pt>
                <c:pt idx="13795">
                  <c:v>-1.0929627677711722</c:v>
                </c:pt>
                <c:pt idx="13796">
                  <c:v>-0.96972094686036636</c:v>
                </c:pt>
                <c:pt idx="13797">
                  <c:v>-0.84581360802964078</c:v>
                </c:pt>
                <c:pt idx="13798">
                  <c:v>-0.72132522983701763</c:v>
                </c:pt>
                <c:pt idx="13799">
                  <c:v>-0.59634132376120075</c:v>
                </c:pt>
                <c:pt idx="13800">
                  <c:v>-0.47094743281777812</c:v>
                </c:pt>
                <c:pt idx="13801">
                  <c:v>-0.34522886498373229</c:v>
                </c:pt>
                <c:pt idx="13802">
                  <c:v>-0.2192715274556368</c:v>
                </c:pt>
                <c:pt idx="13803">
                  <c:v>-9.3161968252934671E-2</c:v>
                </c:pt>
                <c:pt idx="13804">
                  <c:v>3.301358397638221E-2</c:v>
                </c:pt>
                <c:pt idx="13805">
                  <c:v>0.15916927961602514</c:v>
                </c:pt>
                <c:pt idx="13806">
                  <c:v>0.28521868424259689</c:v>
                </c:pt>
                <c:pt idx="13807">
                  <c:v>0.41107556257754785</c:v>
                </c:pt>
                <c:pt idx="13808">
                  <c:v>0.53665321592330351</c:v>
                </c:pt>
                <c:pt idx="13809">
                  <c:v>0.66186524976764827</c:v>
                </c:pt>
                <c:pt idx="13810">
                  <c:v>0.78662946847488757</c:v>
                </c:pt>
                <c:pt idx="13811">
                  <c:v>0.91085770569222768</c:v>
                </c:pt>
                <c:pt idx="13812">
                  <c:v>1.0344645205705325</c:v>
                </c:pt>
                <c:pt idx="13813">
                  <c:v>1.1573671362933577</c:v>
                </c:pt>
                <c:pt idx="13814">
                  <c:v>1.279483376179418</c:v>
                </c:pt>
                <c:pt idx="13815">
                  <c:v>1.4007280407558398</c:v>
                </c:pt>
                <c:pt idx="13816">
                  <c:v>1.5210160220858229</c:v>
                </c:pt>
                <c:pt idx="13817">
                  <c:v>1.6402638741571376</c:v>
                </c:pt>
                <c:pt idx="13818">
                  <c:v>1.7583902320638365</c:v>
                </c:pt>
                <c:pt idx="13819">
                  <c:v>1.8753160762618193</c:v>
                </c:pt>
                <c:pt idx="13820">
                  <c:v>1.9909637412607737</c:v>
                </c:pt>
                <c:pt idx="13821">
                  <c:v>2.1052533215277114</c:v>
                </c:pt>
                <c:pt idx="13822">
                  <c:v>2.2181057774708859</c:v>
                </c:pt>
                <c:pt idx="13823">
                  <c:v>2.3294444664821352</c:v>
                </c:pt>
                <c:pt idx="13824">
                  <c:v>2.4391943913428911</c:v>
                </c:pt>
                <c:pt idx="13825">
                  <c:v>2.5472788045894714</c:v>
                </c:pt>
                <c:pt idx="13826">
                  <c:v>2.6536224608195238</c:v>
                </c:pt>
                <c:pt idx="13827">
                  <c:v>2.7581532372574564</c:v>
                </c:pt>
                <c:pt idx="13828">
                  <c:v>2.8608003075867972</c:v>
                </c:pt>
                <c:pt idx="13829">
                  <c:v>2.9614893635382509</c:v>
                </c:pt>
                <c:pt idx="13830">
                  <c:v>3.0601550853692618</c:v>
                </c:pt>
                <c:pt idx="13831">
                  <c:v>3.1567321517472449</c:v>
                </c:pt>
                <c:pt idx="13832">
                  <c:v>3.2511509433780117</c:v>
                </c:pt>
                <c:pt idx="13833">
                  <c:v>3.3433499617755142</c:v>
                </c:pt>
                <c:pt idx="13834">
                  <c:v>3.4332655108307919</c:v>
                </c:pt>
                <c:pt idx="13835">
                  <c:v>3.5208344809650285</c:v>
                </c:pt>
                <c:pt idx="13836">
                  <c:v>3.6059946256530195</c:v>
                </c:pt>
                <c:pt idx="13837">
                  <c:v>3.688690678927907</c:v>
                </c:pt>
                <c:pt idx="13838">
                  <c:v>3.76886717314038</c:v>
                </c:pt>
                <c:pt idx="13839">
                  <c:v>3.8464654328394969</c:v>
                </c:pt>
                <c:pt idx="13840">
                  <c:v>3.9214361695428894</c:v>
                </c:pt>
                <c:pt idx="13841">
                  <c:v>3.9937281213920466</c:v>
                </c:pt>
                <c:pt idx="13842">
                  <c:v>4.0632894385330189</c:v>
                </c:pt>
                <c:pt idx="13843">
                  <c:v>4.1300749051654417</c:v>
                </c:pt>
                <c:pt idx="13844">
                  <c:v>4.1940375200039455</c:v>
                </c:pt>
                <c:pt idx="13845">
                  <c:v>4.2551326010133952</c:v>
                </c:pt>
                <c:pt idx="13846">
                  <c:v>4.3133171058410937</c:v>
                </c:pt>
                <c:pt idx="13847">
                  <c:v>4.3685521650687749</c:v>
                </c:pt>
                <c:pt idx="13848">
                  <c:v>4.4208000948328117</c:v>
                </c:pt>
                <c:pt idx="13849">
                  <c:v>4.470024238723302</c:v>
                </c:pt>
                <c:pt idx="13850">
                  <c:v>4.5161925662546398</c:v>
                </c:pt>
                <c:pt idx="13851">
                  <c:v>4.5592747053457927</c:v>
                </c:pt>
                <c:pt idx="13852">
                  <c:v>4.5992406579733274</c:v>
                </c:pt>
                <c:pt idx="13853">
                  <c:v>4.6360607671116538</c:v>
                </c:pt>
                <c:pt idx="13854">
                  <c:v>4.6697081134352949</c:v>
                </c:pt>
                <c:pt idx="13855">
                  <c:v>4.7001638097293901</c:v>
                </c:pt>
                <c:pt idx="13856">
                  <c:v>4.7274049621907386</c:v>
                </c:pt>
                <c:pt idx="13857">
                  <c:v>4.7514117735968568</c:v>
                </c:pt>
                <c:pt idx="13858">
                  <c:v>4.7721682196899078</c:v>
                </c:pt>
                <c:pt idx="13859">
                  <c:v>4.7896624983909248</c:v>
                </c:pt>
                <c:pt idx="13860">
                  <c:v>4.8038790270820462</c:v>
                </c:pt>
                <c:pt idx="13861">
                  <c:v>4.8148094409760125</c:v>
                </c:pt>
                <c:pt idx="13862">
                  <c:v>4.8224467749503059</c:v>
                </c:pt>
                <c:pt idx="13863">
                  <c:v>4.8267876041959541</c:v>
                </c:pt>
                <c:pt idx="13864">
                  <c:v>4.827825246678219</c:v>
                </c:pt>
                <c:pt idx="13865">
                  <c:v>4.825560886352819</c:v>
                </c:pt>
                <c:pt idx="13866">
                  <c:v>4.8199966951002464</c:v>
                </c:pt>
                <c:pt idx="13867">
                  <c:v>4.8111354780617432</c:v>
                </c:pt>
                <c:pt idx="13868">
                  <c:v>4.7989805996418742</c:v>
                </c:pt>
                <c:pt idx="13869">
                  <c:v>4.7835443737265537</c:v>
                </c:pt>
                <c:pt idx="13870">
                  <c:v>4.7648363207801028</c:v>
                </c:pt>
                <c:pt idx="13871">
                  <c:v>4.7428668228515187</c:v>
                </c:pt>
                <c:pt idx="13872">
                  <c:v>4.7176498068831423</c:v>
                </c:pt>
                <c:pt idx="13873">
                  <c:v>4.6892032442954239</c:v>
                </c:pt>
                <c:pt idx="13874">
                  <c:v>4.6575483480181541</c:v>
                </c:pt>
                <c:pt idx="13875">
                  <c:v>4.622706103375255</c:v>
                </c:pt>
                <c:pt idx="13876">
                  <c:v>4.5847004273030221</c:v>
                </c:pt>
                <c:pt idx="13877">
                  <c:v>4.5435585716666385</c:v>
                </c:pt>
                <c:pt idx="13878">
                  <c:v>4.4993078103829545</c:v>
                </c:pt>
                <c:pt idx="13879">
                  <c:v>4.451977593091363</c:v>
                </c:pt>
                <c:pt idx="13880">
                  <c:v>4.4015986306092501</c:v>
                </c:pt>
                <c:pt idx="13881">
                  <c:v>4.3482077477661356</c:v>
                </c:pt>
                <c:pt idx="13882">
                  <c:v>4.2918392117107427</c:v>
                </c:pt>
                <c:pt idx="13883">
                  <c:v>4.2325309101076174</c:v>
                </c:pt>
                <c:pt idx="13884">
                  <c:v>4.1703274672759614</c:v>
                </c:pt>
                <c:pt idx="13885">
                  <c:v>4.1052678436187096</c:v>
                </c:pt>
                <c:pt idx="13886">
                  <c:v>4.0373969441854554</c:v>
                </c:pt>
                <c:pt idx="13887">
                  <c:v>3.9667645052151959</c:v>
                </c:pt>
                <c:pt idx="13888">
                  <c:v>3.8934170316285317</c:v>
                </c:pt>
                <c:pt idx="13889">
                  <c:v>3.8174028741604245</c:v>
                </c:pt>
                <c:pt idx="13890">
                  <c:v>3.7387726469195743</c:v>
                </c:pt>
                <c:pt idx="13891">
                  <c:v>3.6575831262092904</c:v>
                </c:pt>
                <c:pt idx="13892">
                  <c:v>3.573886096849809</c:v>
                </c:pt>
                <c:pt idx="13893">
                  <c:v>3.4877400793131237</c:v>
                </c:pt>
                <c:pt idx="13894">
                  <c:v>3.3992081100706577</c:v>
                </c:pt>
                <c:pt idx="13895">
                  <c:v>3.3083471076176818</c:v>
                </c:pt>
                <c:pt idx="13896">
                  <c:v>3.2152195782564021</c:v>
                </c:pt>
                <c:pt idx="13897">
                  <c:v>3.1198900897466055</c:v>
                </c:pt>
                <c:pt idx="13898">
                  <c:v>3.0224228385597702</c:v>
                </c:pt>
                <c:pt idx="13899">
                  <c:v>2.9228825833651717</c:v>
                </c:pt>
                <c:pt idx="13900">
                  <c:v>2.8213382748219482</c:v>
                </c:pt>
                <c:pt idx="13901">
                  <c:v>2.7178600611851946</c:v>
                </c:pt>
                <c:pt idx="13902">
                  <c:v>2.6125179232028204</c:v>
                </c:pt>
                <c:pt idx="13903">
                  <c:v>2.5053826230227534</c:v>
                </c:pt>
                <c:pt idx="13904">
                  <c:v>2.3965293063158404</c:v>
                </c:pt>
                <c:pt idx="13905">
                  <c:v>2.2860344459950941</c:v>
                </c:pt>
                <c:pt idx="13906">
                  <c:v>2.1739743914230449</c:v>
                </c:pt>
                <c:pt idx="13907">
                  <c:v>2.060425110379541</c:v>
                </c:pt>
                <c:pt idx="13908">
                  <c:v>1.945462106989384</c:v>
                </c:pt>
                <c:pt idx="13909">
                  <c:v>1.8291615970460893</c:v>
                </c:pt>
                <c:pt idx="13910">
                  <c:v>1.7116042715168169</c:v>
                </c:pt>
                <c:pt idx="13911">
                  <c:v>1.592872332659274</c:v>
                </c:pt>
                <c:pt idx="13912">
                  <c:v>1.4730469610392716</c:v>
                </c:pt>
                <c:pt idx="13913">
                  <c:v>1.3522068806417427</c:v>
                </c:pt>
                <c:pt idx="13914">
                  <c:v>1.230437857933788</c:v>
                </c:pt>
                <c:pt idx="13915">
                  <c:v>1.1078230758219612</c:v>
                </c:pt>
                <c:pt idx="13916">
                  <c:v>0.98444583061961732</c:v>
                </c:pt>
                <c:pt idx="13917">
                  <c:v>0.86039045510079781</c:v>
                </c:pt>
                <c:pt idx="13918">
                  <c:v>0.73574156453020356</c:v>
                </c:pt>
                <c:pt idx="13919">
                  <c:v>0.61058481776340034</c:v>
                </c:pt>
                <c:pt idx="13920">
                  <c:v>0.48500591572852864</c:v>
                </c:pt>
                <c:pt idx="13921">
                  <c:v>0.35909033470683593</c:v>
                </c:pt>
                <c:pt idx="13922">
                  <c:v>0.23292416043827519</c:v>
                </c:pt>
                <c:pt idx="13923">
                  <c:v>0.10659412956354243</c:v>
                </c:pt>
                <c:pt idx="13924">
                  <c:v>-1.9813330740236217E-2</c:v>
                </c:pt>
                <c:pt idx="13925">
                  <c:v>-0.14621216259815509</c:v>
                </c:pt>
                <c:pt idx="13926">
                  <c:v>-0.27251571378534906</c:v>
                </c:pt>
                <c:pt idx="13927">
                  <c:v>-0.39863752187362261</c:v>
                </c:pt>
                <c:pt idx="13928">
                  <c:v>-0.52449065187036359</c:v>
                </c:pt>
                <c:pt idx="13929">
                  <c:v>-0.6499884640332344</c:v>
                </c:pt>
                <c:pt idx="13930">
                  <c:v>-0.77504850877939213</c:v>
                </c:pt>
                <c:pt idx="13931">
                  <c:v>-0.89958235731719338</c:v>
                </c:pt>
                <c:pt idx="13932">
                  <c:v>-1.0235042980993896</c:v>
                </c:pt>
                <c:pt idx="13933">
                  <c:v>-1.1467312755918531</c:v>
                </c:pt>
                <c:pt idx="13934">
                  <c:v>-1.2691808266221634</c:v>
                </c:pt>
                <c:pt idx="13935">
                  <c:v>-1.3907674577053644</c:v>
                </c:pt>
                <c:pt idx="13936">
                  <c:v>-1.511405759631357</c:v>
                </c:pt>
                <c:pt idx="13937">
                  <c:v>-1.6310119781178383</c:v>
                </c:pt>
                <c:pt idx="13938">
                  <c:v>-1.7495044332634657</c:v>
                </c:pt>
                <c:pt idx="13939">
                  <c:v>-1.8668037840800378</c:v>
                </c:pt>
                <c:pt idx="13940">
                  <c:v>-1.9828320374662451</c:v>
                </c:pt>
                <c:pt idx="13941">
                  <c:v>-2.0975089543983652</c:v>
                </c:pt>
                <c:pt idx="13942">
                  <c:v>-2.2107551562063312</c:v>
                </c:pt>
                <c:pt idx="13943">
                  <c:v>-2.3224936559124876</c:v>
                </c:pt>
                <c:pt idx="13944">
                  <c:v>-2.4326491069387322</c:v>
                </c:pt>
                <c:pt idx="13945">
                  <c:v>-2.541144407776641</c:v>
                </c:pt>
                <c:pt idx="13946">
                  <c:v>-2.6479039546030716</c:v>
                </c:pt>
                <c:pt idx="13947">
                  <c:v>-2.7528552621577878</c:v>
                </c:pt>
                <c:pt idx="13948">
                  <c:v>-2.8559271378917321</c:v>
                </c:pt>
                <c:pt idx="13949">
                  <c:v>-2.9570449038736766</c:v>
                </c:pt>
                <c:pt idx="13950">
                  <c:v>-3.0561428675913893</c:v>
                </c:pt>
                <c:pt idx="13951">
                  <c:v>-3.1531553321586103</c:v>
                </c:pt>
                <c:pt idx="13952">
                  <c:v>-3.248012300269747</c:v>
                </c:pt>
                <c:pt idx="13953">
                  <c:v>-3.3406518932975331</c:v>
                </c:pt>
                <c:pt idx="13954">
                  <c:v>-3.4310100331916105</c:v>
                </c:pt>
                <c:pt idx="13955">
                  <c:v>-3.5190232269624446</c:v>
                </c:pt>
                <c:pt idx="13956">
                  <c:v>-3.6046288435367488</c:v>
                </c:pt>
                <c:pt idx="13957">
                  <c:v>-3.6877712315949309</c:v>
                </c:pt>
                <c:pt idx="13958">
                  <c:v>-3.7683945376634886</c:v>
                </c:pt>
                <c:pt idx="13959">
                  <c:v>-3.8464397003290123</c:v>
                </c:pt>
                <c:pt idx="13960">
                  <c:v>-3.92185704534177</c:v>
                </c:pt>
                <c:pt idx="13961">
                  <c:v>-3.9945949256037006</c:v>
                </c:pt>
                <c:pt idx="13962">
                  <c:v>-4.0646011068812076</c:v>
                </c:pt>
                <c:pt idx="13963">
                  <c:v>-4.1318299901853672</c:v>
                </c:pt>
                <c:pt idx="13964">
                  <c:v>-4.1962341925631872</c:v>
                </c:pt>
                <c:pt idx="13965">
                  <c:v>-4.2577686521611566</c:v>
                </c:pt>
                <c:pt idx="13966">
                  <c:v>-4.3163899489839688</c:v>
                </c:pt>
                <c:pt idx="13967">
                  <c:v>-4.3720588384708758</c:v>
                </c:pt>
                <c:pt idx="13968">
                  <c:v>-4.4247372644378782</c:v>
                </c:pt>
                <c:pt idx="13969">
                  <c:v>-4.4743882012962226</c:v>
                </c:pt>
                <c:pt idx="13970">
                  <c:v>-4.520979252839239</c:v>
                </c:pt>
                <c:pt idx="13971">
                  <c:v>-4.5644796850359448</c:v>
                </c:pt>
                <c:pt idx="13972">
                  <c:v>-4.6048591419937193</c:v>
                </c:pt>
                <c:pt idx="13973">
                  <c:v>-4.6420876132044242</c:v>
                </c:pt>
                <c:pt idx="13974">
                  <c:v>-4.6761378305488117</c:v>
                </c:pt>
                <c:pt idx="13975">
                  <c:v>-4.7069905630046058</c:v>
                </c:pt>
                <c:pt idx="13976">
                  <c:v>-4.7346225782407778</c:v>
                </c:pt>
                <c:pt idx="13977">
                  <c:v>-4.7590137460750315</c:v>
                </c:pt>
                <c:pt idx="13978">
                  <c:v>-4.7801477151411556</c:v>
                </c:pt>
                <c:pt idx="13979">
                  <c:v>-4.7980123623813657</c:v>
                </c:pt>
                <c:pt idx="13980">
                  <c:v>-4.8125917906012834</c:v>
                </c:pt>
                <c:pt idx="13981">
                  <c:v>-4.8238773271063549</c:v>
                </c:pt>
                <c:pt idx="13982">
                  <c:v>-4.8318617057969737</c:v>
                </c:pt>
                <c:pt idx="13983">
                  <c:v>-4.8365412080722132</c:v>
                </c:pt>
                <c:pt idx="13984">
                  <c:v>-4.837908865538882</c:v>
                </c:pt>
                <c:pt idx="13985">
                  <c:v>-4.8359655834697062</c:v>
                </c:pt>
                <c:pt idx="13986">
                  <c:v>-4.8307132629726626</c:v>
                </c:pt>
                <c:pt idx="13987">
                  <c:v>-4.8221544465550776</c:v>
                </c:pt>
                <c:pt idx="13988">
                  <c:v>-4.8102922443470684</c:v>
                </c:pt>
                <c:pt idx="13989">
                  <c:v>-4.7951387245331158</c:v>
                </c:pt>
                <c:pt idx="13990">
                  <c:v>-4.7767031706550931</c:v>
                </c:pt>
                <c:pt idx="13991">
                  <c:v>-4.7549957368167775</c:v>
                </c:pt>
                <c:pt idx="13992">
                  <c:v>-4.7300301311829029</c:v>
                </c:pt>
                <c:pt idx="13993">
                  <c:v>-4.7018241157462279</c:v>
                </c:pt>
                <c:pt idx="13994">
                  <c:v>-4.6703987035328653</c:v>
                </c:pt>
                <c:pt idx="13995">
                  <c:v>-4.6357746896529308</c:v>
                </c:pt>
                <c:pt idx="13996">
                  <c:v>-4.597975810675945</c:v>
                </c:pt>
                <c:pt idx="13997">
                  <c:v>-4.5570291480961691</c:v>
                </c:pt>
                <c:pt idx="13998">
                  <c:v>-4.5129618155952622</c:v>
                </c:pt>
                <c:pt idx="13999">
                  <c:v>-4.4658031128442666</c:v>
                </c:pt>
                <c:pt idx="14000">
                  <c:v>-4.4155836110812112</c:v>
                </c:pt>
                <c:pt idx="14001">
                  <c:v>-4.3623400060584059</c:v>
                </c:pt>
                <c:pt idx="14002">
                  <c:v>-4.3061064464533425</c:v>
                </c:pt>
                <c:pt idx="14003">
                  <c:v>-4.2469207121602146</c:v>
                </c:pt>
                <c:pt idx="14004">
                  <c:v>-4.1848273305139712</c:v>
                </c:pt>
                <c:pt idx="14005">
                  <c:v>-4.1198651757957085</c:v>
                </c:pt>
                <c:pt idx="14006">
                  <c:v>-4.0520790778619364</c:v>
                </c:pt>
                <c:pt idx="14007">
                  <c:v>-3.9815187087446122</c:v>
                </c:pt>
                <c:pt idx="14008">
                  <c:v>-3.9082305201910779</c:v>
                </c:pt>
                <c:pt idx="14009">
                  <c:v>-3.8322628208346332</c:v>
                </c:pt>
                <c:pt idx="14010">
                  <c:v>-3.7536661937826077</c:v>
                </c:pt>
                <c:pt idx="14011">
                  <c:v>-3.6724973954560372</c:v>
                </c:pt>
                <c:pt idx="14012">
                  <c:v>-3.5888082019212328</c:v>
                </c:pt>
                <c:pt idx="14013">
                  <c:v>-3.5026571360243302</c:v>
                </c:pt>
                <c:pt idx="14014">
                  <c:v>-3.4141072477290004</c:v>
                </c:pt>
                <c:pt idx="14015">
                  <c:v>-3.3232154801213598</c:v>
                </c:pt>
                <c:pt idx="14016">
                  <c:v>-3.2300443751638328</c:v>
                </c:pt>
                <c:pt idx="14017">
                  <c:v>-3.1346585473074344</c:v>
                </c:pt>
                <c:pt idx="14018">
                  <c:v>-3.037122250697549</c:v>
                </c:pt>
                <c:pt idx="14019">
                  <c:v>-2.9375003126024888</c:v>
                </c:pt>
                <c:pt idx="14020">
                  <c:v>-2.8358617631387375</c:v>
                </c:pt>
                <c:pt idx="14021">
                  <c:v>-2.7322768408006093</c:v>
                </c:pt>
                <c:pt idx="14022">
                  <c:v>-2.6268156272717151</c:v>
                </c:pt>
                <c:pt idx="14023">
                  <c:v>-2.5195489962373463</c:v>
                </c:pt>
                <c:pt idx="14024">
                  <c:v>-2.4105522154038517</c:v>
                </c:pt>
                <c:pt idx="14025">
                  <c:v>-2.299901890104568</c:v>
                </c:pt>
                <c:pt idx="14026">
                  <c:v>-2.1876745123862538</c:v>
                </c:pt>
                <c:pt idx="14027">
                  <c:v>-2.0739462028459097</c:v>
                </c:pt>
                <c:pt idx="14028">
                  <c:v>-1.9587926284195236</c:v>
                </c:pt>
                <c:pt idx="14029">
                  <c:v>-1.8422901775582343</c:v>
                </c:pt>
                <c:pt idx="14030">
                  <c:v>-1.7245197235773022</c:v>
                </c:pt>
                <c:pt idx="14031">
                  <c:v>-1.6055636606087518</c:v>
                </c:pt>
                <c:pt idx="14032">
                  <c:v>-1.4855033704464755</c:v>
                </c:pt>
                <c:pt idx="14033">
                  <c:v>-1.3644177874771077</c:v>
                </c:pt>
                <c:pt idx="14034">
                  <c:v>-1.2423928975547254</c:v>
                </c:pt>
                <c:pt idx="14035">
                  <c:v>-1.1195121117627971</c:v>
                </c:pt>
                <c:pt idx="14036">
                  <c:v>-0.99585896317806344</c:v>
                </c:pt>
                <c:pt idx="14037">
                  <c:v>-0.87151802971403736</c:v>
                </c:pt>
                <c:pt idx="14038">
                  <c:v>-0.74657417993361641</c:v>
                </c:pt>
                <c:pt idx="14039">
                  <c:v>-0.62111333392473345</c:v>
                </c:pt>
                <c:pt idx="14040">
                  <c:v>-0.49522146155108565</c:v>
                </c:pt>
                <c:pt idx="14041">
                  <c:v>-0.36898431549500149</c:v>
                </c:pt>
                <c:pt idx="14042">
                  <c:v>-0.24248826511928767</c:v>
                </c:pt>
                <c:pt idx="14043">
                  <c:v>-0.11582033765932651</c:v>
                </c:pt>
                <c:pt idx="14044">
                  <c:v>1.0932742396926183E-2</c:v>
                </c:pt>
                <c:pt idx="14045">
                  <c:v>0.13768461340912744</c:v>
                </c:pt>
                <c:pt idx="14046">
                  <c:v>0.26434831319885832</c:v>
                </c:pt>
                <c:pt idx="14047">
                  <c:v>0.39083706346832564</c:v>
                </c:pt>
                <c:pt idx="14048">
                  <c:v>0.51706360771602167</c:v>
                </c:pt>
                <c:pt idx="14049">
                  <c:v>0.64294097933295935</c:v>
                </c:pt>
                <c:pt idx="14050">
                  <c:v>0.76838639679768905</c:v>
                </c:pt>
                <c:pt idx="14051">
                  <c:v>0.89331109459810853</c:v>
                </c:pt>
                <c:pt idx="14052">
                  <c:v>1.0176290199787141</c:v>
                </c:pt>
                <c:pt idx="14053">
                  <c:v>1.1412567720070013</c:v>
                </c:pt>
                <c:pt idx="14054">
                  <c:v>1.2641115382230277</c:v>
                </c:pt>
                <c:pt idx="14055">
                  <c:v>1.3861074722694593</c:v>
                </c:pt>
                <c:pt idx="14056">
                  <c:v>1.5071588087860215</c:v>
                </c:pt>
                <c:pt idx="14057">
                  <c:v>1.6271814343721118</c:v>
                </c:pt>
                <c:pt idx="14058">
                  <c:v>1.7460933073521436</c:v>
                </c:pt>
                <c:pt idx="14059">
                  <c:v>1.8638147226215824</c:v>
                </c:pt>
                <c:pt idx="14060">
                  <c:v>1.9802673209369579</c:v>
                </c:pt>
                <c:pt idx="14061">
                  <c:v>2.0953704954236567</c:v>
                </c:pt>
                <c:pt idx="14062">
                  <c:v>2.2090444981709254</c:v>
                </c:pt>
                <c:pt idx="14063">
                  <c:v>2.32121197189015</c:v>
                </c:pt>
                <c:pt idx="14064">
                  <c:v>2.4317971989424318</c:v>
                </c:pt>
                <c:pt idx="14065">
                  <c:v>2.5407227063293965</c:v>
                </c:pt>
                <c:pt idx="14066">
                  <c:v>2.6479125186298278</c:v>
                </c:pt>
                <c:pt idx="14067">
                  <c:v>2.7532937791980756</c:v>
                </c:pt>
                <c:pt idx="14068">
                  <c:v>2.8567949246325677</c:v>
                </c:pt>
                <c:pt idx="14069">
                  <c:v>2.958340907002297</c:v>
                </c:pt>
                <c:pt idx="14070">
                  <c:v>3.0578656649666165</c:v>
                </c:pt>
                <c:pt idx="14071">
                  <c:v>3.1553031342999049</c:v>
                </c:pt>
                <c:pt idx="14072">
                  <c:v>3.2505829521618419</c:v>
                </c:pt>
                <c:pt idx="14073">
                  <c:v>3.3436428765097062</c:v>
                </c:pt>
                <c:pt idx="14074">
                  <c:v>3.4344184683087953</c:v>
                </c:pt>
                <c:pt idx="14075">
                  <c:v>3.5228458763263064</c:v>
                </c:pt>
                <c:pt idx="14076">
                  <c:v>3.608862114294018</c:v>
                </c:pt>
                <c:pt idx="14077">
                  <c:v>3.692411179050024</c:v>
                </c:pt>
                <c:pt idx="14078">
                  <c:v>3.7734368689324498</c:v>
                </c:pt>
                <c:pt idx="14079">
                  <c:v>3.8518797782915057</c:v>
                </c:pt>
                <c:pt idx="14080">
                  <c:v>3.9276898928871233</c:v>
                </c:pt>
                <c:pt idx="14081">
                  <c:v>4.000815230167591</c:v>
                </c:pt>
                <c:pt idx="14082">
                  <c:v>4.0712032252684986</c:v>
                </c:pt>
                <c:pt idx="14083">
                  <c:v>4.1388079536749736</c:v>
                </c:pt>
                <c:pt idx="14084">
                  <c:v>4.2035817122901564</c:v>
                </c:pt>
                <c:pt idx="14085">
                  <c:v>4.2654791247714128</c:v>
                </c:pt>
                <c:pt idx="14086">
                  <c:v>4.32445646255628</c:v>
                </c:pt>
                <c:pt idx="14087">
                  <c:v>4.380474178701049</c:v>
                </c:pt>
                <c:pt idx="14088">
                  <c:v>4.4334939210795463</c:v>
                </c:pt>
                <c:pt idx="14089">
                  <c:v>4.4834783748523899</c:v>
                </c:pt>
                <c:pt idx="14090">
                  <c:v>4.5303948614988281</c:v>
                </c:pt>
                <c:pt idx="14091">
                  <c:v>4.5742123718489713</c:v>
                </c:pt>
                <c:pt idx="14092">
                  <c:v>4.6149002822789376</c:v>
                </c:pt>
                <c:pt idx="14093">
                  <c:v>4.652428322182768</c:v>
                </c:pt>
                <c:pt idx="14094">
                  <c:v>4.6867689711958391</c:v>
                </c:pt>
                <c:pt idx="14095">
                  <c:v>4.7179027541151228</c:v>
                </c:pt>
                <c:pt idx="14096">
                  <c:v>4.7458062026985379</c:v>
                </c:pt>
                <c:pt idx="14097">
                  <c:v>4.7704589593200559</c:v>
                </c:pt>
                <c:pt idx="14098">
                  <c:v>4.7918444538274469</c:v>
                </c:pt>
                <c:pt idx="14099">
                  <c:v>4.8099503532172942</c:v>
                </c:pt>
                <c:pt idx="14100">
                  <c:v>4.824760559364849</c:v>
                </c:pt>
                <c:pt idx="14101">
                  <c:v>4.8362662078275021</c:v>
                </c:pt>
                <c:pt idx="14102">
                  <c:v>4.8444598500989144</c:v>
                </c:pt>
                <c:pt idx="14103">
                  <c:v>4.8493375946635098</c:v>
                </c:pt>
                <c:pt idx="14104">
                  <c:v>4.8508923098480494</c:v>
                </c:pt>
                <c:pt idx="14105">
                  <c:v>4.8491247474139234</c:v>
                </c:pt>
                <c:pt idx="14106">
                  <c:v>4.8440366648520099</c:v>
                </c:pt>
                <c:pt idx="14107">
                  <c:v>4.8356304710637295</c:v>
                </c:pt>
                <c:pt idx="14108">
                  <c:v>4.8239091526927114</c:v>
                </c:pt>
                <c:pt idx="14109">
                  <c:v>4.8088846646557428</c:v>
                </c:pt>
                <c:pt idx="14110">
                  <c:v>4.790566187536303</c:v>
                </c:pt>
                <c:pt idx="14111">
                  <c:v>4.768963782870669</c:v>
                </c:pt>
                <c:pt idx="14112">
                  <c:v>4.7440910767194353</c:v>
                </c:pt>
                <c:pt idx="14113">
                  <c:v>4.715965759498066</c:v>
                </c:pt>
                <c:pt idx="14114">
                  <c:v>4.6846087832365235</c:v>
                </c:pt>
                <c:pt idx="14115">
                  <c:v>4.6500408926750394</c:v>
                </c:pt>
                <c:pt idx="14116">
                  <c:v>4.6122857846754801</c:v>
                </c:pt>
                <c:pt idx="14117">
                  <c:v>4.5713705117133641</c:v>
                </c:pt>
                <c:pt idx="14118">
                  <c:v>4.5273221691580288</c:v>
                </c:pt>
                <c:pt idx="14119">
                  <c:v>4.4801700490828065</c:v>
                </c:pt>
                <c:pt idx="14120">
                  <c:v>4.4299447258415823</c:v>
                </c:pt>
                <c:pt idx="14121">
                  <c:v>4.3766829090057664</c:v>
                </c:pt>
                <c:pt idx="14122">
                  <c:v>4.3204187717557483</c:v>
                </c:pt>
                <c:pt idx="14123">
                  <c:v>4.2611901291436807</c:v>
                </c:pt>
                <c:pt idx="14124">
                  <c:v>4.1990415542796633</c:v>
                </c:pt>
                <c:pt idx="14125">
                  <c:v>4.1340119777898847</c:v>
                </c:pt>
                <c:pt idx="14126">
                  <c:v>4.0661462963901354</c:v>
                </c:pt>
                <c:pt idx="14127">
                  <c:v>3.9954942594204041</c:v>
                </c:pt>
                <c:pt idx="14128">
                  <c:v>3.9221024063107199</c:v>
                </c:pt>
                <c:pt idx="14129">
                  <c:v>3.8460191436688156</c:v>
                </c:pt>
                <c:pt idx="14130">
                  <c:v>3.7672951627762652</c:v>
                </c:pt>
                <c:pt idx="14131">
                  <c:v>3.6859873383274921</c:v>
                </c:pt>
                <c:pt idx="14132">
                  <c:v>3.6021475746522968</c:v>
                </c:pt>
                <c:pt idx="14133">
                  <c:v>3.5158345327324025</c:v>
                </c:pt>
                <c:pt idx="14134">
                  <c:v>3.4271114104131764</c:v>
                </c:pt>
                <c:pt idx="14135">
                  <c:v>3.3360353082736895</c:v>
                </c:pt>
                <c:pt idx="14136">
                  <c:v>3.2426689352382323</c:v>
                </c:pt>
                <c:pt idx="14137">
                  <c:v>3.1470770820375069</c:v>
                </c:pt>
                <c:pt idx="14138">
                  <c:v>3.0493241882556301</c:v>
                </c:pt>
                <c:pt idx="14139">
                  <c:v>2.9494752755923721</c:v>
                </c:pt>
                <c:pt idx="14140">
                  <c:v>2.8475995774141327</c:v>
                </c:pt>
                <c:pt idx="14141">
                  <c:v>2.7437675441018405</c:v>
                </c:pt>
                <c:pt idx="14142">
                  <c:v>2.6380494776733676</c:v>
                </c:pt>
                <c:pt idx="14143">
                  <c:v>2.5305164804002032</c:v>
                </c:pt>
                <c:pt idx="14144">
                  <c:v>2.4212440566229345</c:v>
                </c:pt>
                <c:pt idx="14145">
                  <c:v>2.3103090561481507</c:v>
                </c:pt>
                <c:pt idx="14146">
                  <c:v>2.1977882231175108</c:v>
                </c:pt>
                <c:pt idx="14147">
                  <c:v>2.0837579376220754</c:v>
                </c:pt>
                <c:pt idx="14148">
                  <c:v>1.9682941332617299</c:v>
                </c:pt>
                <c:pt idx="14149">
                  <c:v>1.8514734720859873</c:v>
                </c:pt>
                <c:pt idx="14150">
                  <c:v>1.7333771077021372</c:v>
                </c:pt>
                <c:pt idx="14151">
                  <c:v>1.6140877209810245</c:v>
                </c:pt>
                <c:pt idx="14152">
                  <c:v>1.4936869866502289</c:v>
                </c:pt>
                <c:pt idx="14153">
                  <c:v>1.3722541379677298</c:v>
                </c:pt>
                <c:pt idx="14154">
                  <c:v>1.2498754653343995</c:v>
                </c:pt>
                <c:pt idx="14155">
                  <c:v>1.126634689789128</c:v>
                </c:pt>
                <c:pt idx="14156">
                  <c:v>1.0026156595012858</c:v>
                </c:pt>
                <c:pt idx="14157">
                  <c:v>0.87790327233876142</c:v>
                </c:pt>
                <c:pt idx="14158">
                  <c:v>0.75258272140090943</c:v>
                </c:pt>
                <c:pt idx="14159">
                  <c:v>0.62674025561087332</c:v>
                </c:pt>
                <c:pt idx="14160">
                  <c:v>0.50046217767939905</c:v>
                </c:pt>
                <c:pt idx="14161">
                  <c:v>0.37383457685779625</c:v>
                </c:pt>
                <c:pt idx="14162">
                  <c:v>0.24694416250638346</c:v>
                </c:pt>
                <c:pt idx="14163">
                  <c:v>0.11987830499087669</c:v>
                </c:pt>
                <c:pt idx="14164">
                  <c:v>-7.2759252359257034E-3</c:v>
                </c:pt>
                <c:pt idx="14165">
                  <c:v>-0.13443181803497053</c:v>
                </c:pt>
                <c:pt idx="14166">
                  <c:v>-0.26150206049797897</c:v>
                </c:pt>
                <c:pt idx="14167">
                  <c:v>-0.38839952167021669</c:v>
                </c:pt>
                <c:pt idx="14168">
                  <c:v>-0.51503659077197961</c:v>
                </c:pt>
                <c:pt idx="14169">
                  <c:v>-0.64132594560178446</c:v>
                </c:pt>
                <c:pt idx="14170">
                  <c:v>-0.76718444803900876</c:v>
                </c:pt>
                <c:pt idx="14171">
                  <c:v>-0.89252297527456004</c:v>
                </c:pt>
                <c:pt idx="14172">
                  <c:v>-1.0172551168666295</c:v>
                </c:pt>
                <c:pt idx="14173">
                  <c:v>-1.1412971141161721</c:v>
                </c:pt>
                <c:pt idx="14174">
                  <c:v>-1.2645657970254096</c:v>
                </c:pt>
                <c:pt idx="14175">
                  <c:v>-1.3869749622362415</c:v>
                </c:pt>
                <c:pt idx="14176">
                  <c:v>-1.5084384882322968</c:v>
                </c:pt>
                <c:pt idx="14177">
                  <c:v>-1.628871906608516</c:v>
                </c:pt>
                <c:pt idx="14178">
                  <c:v>-1.7481928221419316</c:v>
                </c:pt>
                <c:pt idx="14179">
                  <c:v>-1.866321177941924</c:v>
                </c:pt>
                <c:pt idx="14180">
                  <c:v>-1.9831782650424274</c:v>
                </c:pt>
                <c:pt idx="14181">
                  <c:v>-2.0986831292102979</c:v>
                </c:pt>
                <c:pt idx="14182">
                  <c:v>-2.212755677838242</c:v>
                </c:pt>
                <c:pt idx="14183">
                  <c:v>-2.3253182118988653</c:v>
                </c:pt>
                <c:pt idx="14184">
                  <c:v>-2.4362946752648917</c:v>
                </c:pt>
                <c:pt idx="14185">
                  <c:v>-2.5456072599900792</c:v>
                </c:pt>
                <c:pt idx="14186">
                  <c:v>-2.6531796595320998</c:v>
                </c:pt>
                <c:pt idx="14187">
                  <c:v>-2.7589386902343289</c:v>
                </c:pt>
                <c:pt idx="14188">
                  <c:v>-2.8628124660733878</c:v>
                </c:pt>
                <c:pt idx="14189">
                  <c:v>-2.9647256211611759</c:v>
                </c:pt>
                <c:pt idx="14190">
                  <c:v>-3.0646117811356568</c:v>
                </c:pt>
                <c:pt idx="14191">
                  <c:v>-3.1624045739521067</c:v>
                </c:pt>
                <c:pt idx="14192">
                  <c:v>-3.2580333344157197</c:v>
                </c:pt>
                <c:pt idx="14193">
                  <c:v>-3.3514355238504883</c:v>
                </c:pt>
                <c:pt idx="14194">
                  <c:v>-3.4425464125619754</c:v>
                </c:pt>
                <c:pt idx="14195">
                  <c:v>-3.5313018648775865</c:v>
                </c:pt>
                <c:pt idx="14196">
                  <c:v>-3.6176386165503684</c:v>
                </c:pt>
                <c:pt idx="14197">
                  <c:v>-3.7015003931362642</c:v>
                </c:pt>
                <c:pt idx="14198">
                  <c:v>-3.7828307286168741</c:v>
                </c:pt>
                <c:pt idx="14199">
                  <c:v>-3.8615699601350486</c:v>
                </c:pt>
                <c:pt idx="14200">
                  <c:v>-3.9376678236093086</c:v>
                </c:pt>
                <c:pt idx="14201">
                  <c:v>-4.0110720942228788</c:v>
                </c:pt>
                <c:pt idx="14202">
                  <c:v>-4.0817299726264027</c:v>
                </c:pt>
                <c:pt idx="14203">
                  <c:v>-4.1495953077970089</c:v>
                </c:pt>
                <c:pt idx="14204">
                  <c:v>-4.214620178296614</c:v>
                </c:pt>
                <c:pt idx="14205">
                  <c:v>-4.2767589977907852</c:v>
                </c:pt>
                <c:pt idx="14206">
                  <c:v>-4.3359678362500604</c:v>
                </c:pt>
                <c:pt idx="14207">
                  <c:v>-4.3922069539562445</c:v>
                </c:pt>
                <c:pt idx="14208">
                  <c:v>-4.4454378148614984</c:v>
                </c:pt>
                <c:pt idx="14209">
                  <c:v>-4.4956229292100138</c:v>
                </c:pt>
                <c:pt idx="14210">
                  <c:v>-4.5427294527144664</c:v>
                </c:pt>
                <c:pt idx="14211">
                  <c:v>-4.5867262197248104</c:v>
                </c:pt>
                <c:pt idx="14212">
                  <c:v>-4.6275824595518307</c:v>
                </c:pt>
                <c:pt idx="14213">
                  <c:v>-4.6652677640594202</c:v>
                </c:pt>
                <c:pt idx="14214">
                  <c:v>-4.6997544849998247</c:v>
                </c:pt>
                <c:pt idx="14215">
                  <c:v>-4.7310230290375044</c:v>
                </c:pt>
                <c:pt idx="14216">
                  <c:v>-4.7590498196434714</c:v>
                </c:pt>
                <c:pt idx="14217">
                  <c:v>-4.7838144008369374</c:v>
                </c:pt>
                <c:pt idx="14218">
                  <c:v>-4.8053001141208442</c:v>
                </c:pt>
                <c:pt idx="14219">
                  <c:v>-4.8234945482260372</c:v>
                </c:pt>
                <c:pt idx="14220">
                  <c:v>-4.8383815369015526</c:v>
                </c:pt>
                <c:pt idx="14221">
                  <c:v>-4.8499521577696898</c:v>
                </c:pt>
                <c:pt idx="14222">
                  <c:v>-4.8581989146228892</c:v>
                </c:pt>
                <c:pt idx="14223">
                  <c:v>-4.8631178785121421</c:v>
                </c:pt>
                <c:pt idx="14224">
                  <c:v>-4.8647018906236434</c:v>
                </c:pt>
                <c:pt idx="14225">
                  <c:v>-4.8629516858871318</c:v>
                </c:pt>
                <c:pt idx="14226">
                  <c:v>-4.857869015278018</c:v>
                </c:pt>
                <c:pt idx="14227">
                  <c:v>-4.8494562914967529</c:v>
                </c:pt>
                <c:pt idx="14228">
                  <c:v>-4.8377165152898565</c:v>
                </c:pt>
                <c:pt idx="14229">
                  <c:v>-4.8226616659614212</c:v>
                </c:pt>
                <c:pt idx="14230">
                  <c:v>-4.8043009587383381</c:v>
                </c:pt>
                <c:pt idx="14231">
                  <c:v>-4.7826445000191464</c:v>
                </c:pt>
                <c:pt idx="14232">
                  <c:v>-4.7577059708996696</c:v>
                </c:pt>
                <c:pt idx="14233">
                  <c:v>-4.7295031269488019</c:v>
                </c:pt>
                <c:pt idx="14234">
                  <c:v>-4.6980569954047855</c:v>
                </c:pt>
                <c:pt idx="14235">
                  <c:v>-4.6633884061988802</c:v>
                </c:pt>
                <c:pt idx="14236">
                  <c:v>-4.6255211512861969</c:v>
                </c:pt>
                <c:pt idx="14237">
                  <c:v>-4.5844823880485492</c:v>
                </c:pt>
                <c:pt idx="14238">
                  <c:v>-4.5402993264771689</c:v>
                </c:pt>
                <c:pt idx="14239">
                  <c:v>-4.4930013828770647</c:v>
                </c:pt>
                <c:pt idx="14240">
                  <c:v>-4.4426192653295153</c:v>
                </c:pt>
                <c:pt idx="14241">
                  <c:v>-4.389189826506982</c:v>
                </c:pt>
                <c:pt idx="14242">
                  <c:v>-4.3327473919342623</c:v>
                </c:pt>
                <c:pt idx="14243">
                  <c:v>-4.2733299381134247</c:v>
                </c:pt>
                <c:pt idx="14244">
                  <c:v>-4.2109822085639808</c:v>
                </c:pt>
                <c:pt idx="14245">
                  <c:v>-4.1457433131278201</c:v>
                </c:pt>
                <c:pt idx="14246">
                  <c:v>-4.0776583363816457</c:v>
                </c:pt>
                <c:pt idx="14247">
                  <c:v>-4.0067772240033834</c:v>
                </c:pt>
                <c:pt idx="14248">
                  <c:v>-3.9331467200625543</c:v>
                </c:pt>
                <c:pt idx="14249">
                  <c:v>-3.8568154439253961</c:v>
                </c:pt>
                <c:pt idx="14250">
                  <c:v>-3.7778343075616676</c:v>
                </c:pt>
                <c:pt idx="14251">
                  <c:v>-3.6962604140875364</c:v>
                </c:pt>
                <c:pt idx="14252">
                  <c:v>-3.6121459037855348</c:v>
                </c:pt>
                <c:pt idx="14253">
                  <c:v>-3.5255496809120586</c:v>
                </c:pt>
                <c:pt idx="14254">
                  <c:v>-3.436535193693933</c:v>
                </c:pt>
                <c:pt idx="14255">
                  <c:v>-3.3451597999774925</c:v>
                </c:pt>
                <c:pt idx="14256">
                  <c:v>-3.2514864726128931</c:v>
                </c:pt>
                <c:pt idx="14257">
                  <c:v>-3.1555802726830335</c:v>
                </c:pt>
                <c:pt idx="14258">
                  <c:v>-3.0575059163126701</c:v>
                </c:pt>
                <c:pt idx="14259">
                  <c:v>-2.9573287076875214</c:v>
                </c:pt>
                <c:pt idx="14260">
                  <c:v>-2.8551181683570404</c:v>
                </c:pt>
                <c:pt idx="14261">
                  <c:v>-2.7509450423299766</c:v>
                </c:pt>
                <c:pt idx="14262">
                  <c:v>-2.6448799304393318</c:v>
                </c:pt>
                <c:pt idx="14263">
                  <c:v>-2.536994238697154</c:v>
                </c:pt>
                <c:pt idx="14264">
                  <c:v>-2.4273637798448702</c:v>
                </c:pt>
                <c:pt idx="14265">
                  <c:v>-2.3160657164804035</c:v>
                </c:pt>
                <c:pt idx="14266">
                  <c:v>-2.2031771096542641</c:v>
                </c:pt>
                <c:pt idx="14267">
                  <c:v>-2.0887746602074455</c:v>
                </c:pt>
                <c:pt idx="14268">
                  <c:v>-1.9729346260513339</c:v>
                </c:pt>
                <c:pt idx="14269">
                  <c:v>-1.8557339968260527</c:v>
                </c:pt>
                <c:pt idx="14270">
                  <c:v>-1.7372542567235529</c:v>
                </c:pt>
                <c:pt idx="14271">
                  <c:v>-1.6175784199058554</c:v>
                </c:pt>
                <c:pt idx="14272">
                  <c:v>-1.4967884968090082</c:v>
                </c:pt>
                <c:pt idx="14273">
                  <c:v>-1.3749640585247609</c:v>
                </c:pt>
                <c:pt idx="14274">
                  <c:v>-1.2521917351206007</c:v>
                </c:pt>
                <c:pt idx="14275">
                  <c:v>-1.1285555888397827</c:v>
                </c:pt>
                <c:pt idx="14276">
                  <c:v>-1.0041398102987986</c:v>
                </c:pt>
                <c:pt idx="14277">
                  <c:v>-0.879029640758626</c:v>
                </c:pt>
                <c:pt idx="14278">
                  <c:v>-0.75331061736074434</c:v>
                </c:pt>
                <c:pt idx="14279">
                  <c:v>-0.62706933342206217</c:v>
                </c:pt>
                <c:pt idx="14280">
                  <c:v>-0.50039243610135919</c:v>
                </c:pt>
                <c:pt idx="14281">
                  <c:v>-0.37336635885455532</c:v>
                </c:pt>
                <c:pt idx="14282">
                  <c:v>-0.24607815470689648</c:v>
                </c:pt>
                <c:pt idx="14283">
                  <c:v>-0.11861553685249326</c:v>
                </c:pt>
                <c:pt idx="14284">
                  <c:v>8.9340825588757836E-3</c:v>
                </c:pt>
                <c:pt idx="14285">
                  <c:v>0.13648365311692548</c:v>
                </c:pt>
                <c:pt idx="14286">
                  <c:v>0.26394552336044735</c:v>
                </c:pt>
                <c:pt idx="14287">
                  <c:v>0.391232225791045</c:v>
                </c:pt>
                <c:pt idx="14288">
                  <c:v>0.51825581538365695</c:v>
                </c:pt>
                <c:pt idx="14289">
                  <c:v>0.64492863827656977</c:v>
                </c:pt>
                <c:pt idx="14290">
                  <c:v>0.77116722755866041</c:v>
                </c:pt>
                <c:pt idx="14291">
                  <c:v>0.89688213478154277</c:v>
                </c:pt>
                <c:pt idx="14292">
                  <c:v>1.0219866272941802</c:v>
                </c:pt>
                <c:pt idx="14293">
                  <c:v>1.1463966278942184</c:v>
                </c:pt>
                <c:pt idx="14294">
                  <c:v>1.2700286520583659</c:v>
                </c:pt>
                <c:pt idx="14295">
                  <c:v>1.3927961861499256</c:v>
                </c:pt>
                <c:pt idx="14296">
                  <c:v>1.514612802885194</c:v>
                </c:pt>
                <c:pt idx="14297">
                  <c:v>1.6353937328639787</c:v>
                </c:pt>
                <c:pt idx="14298">
                  <c:v>1.7550562848966991</c:v>
                </c:pt>
                <c:pt idx="14299">
                  <c:v>1.8735201114065601</c:v>
                </c:pt>
                <c:pt idx="14300">
                  <c:v>1.9907062182687516</c:v>
                </c:pt>
                <c:pt idx="14301">
                  <c:v>2.1065333718612038</c:v>
                </c:pt>
                <c:pt idx="14302">
                  <c:v>2.2209212061944461</c:v>
                </c:pt>
                <c:pt idx="14303">
                  <c:v>2.3337917550972569</c:v>
                </c:pt>
                <c:pt idx="14304">
                  <c:v>2.4450687017632191</c:v>
                </c:pt>
                <c:pt idx="14305">
                  <c:v>2.5546739842519073</c:v>
                </c:pt>
                <c:pt idx="14306">
                  <c:v>2.6625310489262586</c:v>
                </c:pt>
                <c:pt idx="14307">
                  <c:v>2.7685664721426742</c:v>
                </c:pt>
                <c:pt idx="14308">
                  <c:v>2.8727081352007922</c:v>
                </c:pt>
                <c:pt idx="14309">
                  <c:v>2.9748804470409462</c:v>
                </c:pt>
                <c:pt idx="14310">
                  <c:v>3.0750168158242026</c:v>
                </c:pt>
                <c:pt idx="14311">
                  <c:v>3.1730506599056758</c:v>
                </c:pt>
                <c:pt idx="14312">
                  <c:v>3.2689111125424404</c:v>
                </c:pt>
                <c:pt idx="14313">
                  <c:v>3.3625354417307634</c:v>
                </c:pt>
                <c:pt idx="14314">
                  <c:v>3.453858732829826</c:v>
                </c:pt>
                <c:pt idx="14315">
                  <c:v>3.5428166737556528</c:v>
                </c:pt>
                <c:pt idx="14316">
                  <c:v>3.6293458325312189</c:v>
                </c:pt>
                <c:pt idx="14317">
                  <c:v>3.713389775802137</c:v>
                </c:pt>
                <c:pt idx="14318">
                  <c:v>3.7948918875905449</c:v>
                </c:pt>
                <c:pt idx="14319">
                  <c:v>3.873792364153493</c:v>
                </c:pt>
                <c:pt idx="14320">
                  <c:v>3.9500408097127977</c:v>
                </c:pt>
                <c:pt idx="14321">
                  <c:v>4.0235848770510598</c:v>
                </c:pt>
                <c:pt idx="14322">
                  <c:v>4.0943716538134538</c:v>
                </c:pt>
                <c:pt idx="14323">
                  <c:v>4.1623548854576553</c:v>
                </c:pt>
                <c:pt idx="14324">
                  <c:v>4.2274865565948589</c:v>
                </c:pt>
                <c:pt idx="14325">
                  <c:v>4.2897209965827683</c:v>
                </c:pt>
                <c:pt idx="14326">
                  <c:v>4.3490142007929951</c:v>
                </c:pt>
                <c:pt idx="14327">
                  <c:v>4.4053263646747833</c:v>
                </c:pt>
                <c:pt idx="14328">
                  <c:v>4.4586188971631335</c:v>
                </c:pt>
                <c:pt idx="14329">
                  <c:v>4.5088542633410373</c:v>
                </c:pt>
                <c:pt idx="14330">
                  <c:v>4.5559995836478615</c:v>
                </c:pt>
                <c:pt idx="14331">
                  <c:v>4.6000236670715919</c:v>
                </c:pt>
                <c:pt idx="14332">
                  <c:v>4.6408957274873153</c:v>
                </c:pt>
                <c:pt idx="14333">
                  <c:v>4.6785853512556539</c:v>
                </c:pt>
                <c:pt idx="14334">
                  <c:v>4.7130648945558269</c:v>
                </c:pt>
                <c:pt idx="14335">
                  <c:v>4.744314778398623</c:v>
                </c:pt>
                <c:pt idx="14336">
                  <c:v>4.7723114505012898</c:v>
                </c:pt>
                <c:pt idx="14337">
                  <c:v>4.7970344890012484</c:v>
                </c:pt>
                <c:pt idx="14338">
                  <c:v>4.8184672793552012</c:v>
                </c:pt>
                <c:pt idx="14339">
                  <c:v>4.8365974640384035</c:v>
                </c:pt>
                <c:pt idx="14340">
                  <c:v>4.8514089402815737</c:v>
                </c:pt>
                <c:pt idx="14341">
                  <c:v>4.8628928588643285</c:v>
                </c:pt>
                <c:pt idx="14342">
                  <c:v>4.8710418063420073</c:v>
                </c:pt>
                <c:pt idx="14343">
                  <c:v>4.8758519460559082</c:v>
                </c:pt>
                <c:pt idx="14344">
                  <c:v>4.8773162209234684</c:v>
                </c:pt>
                <c:pt idx="14345">
                  <c:v>4.8754354769521591</c:v>
                </c:pt>
                <c:pt idx="14346">
                  <c:v>4.8702115854391046</c:v>
                </c:pt>
                <c:pt idx="14347">
                  <c:v>4.86164708854003</c:v>
                </c:pt>
                <c:pt idx="14348">
                  <c:v>4.8497451254721122</c:v>
                </c:pt>
                <c:pt idx="14349">
                  <c:v>4.8345178228996053</c:v>
                </c:pt>
                <c:pt idx="14350">
                  <c:v>4.8159745521654971</c:v>
                </c:pt>
                <c:pt idx="14351">
                  <c:v>4.7941255843995219</c:v>
                </c:pt>
                <c:pt idx="14352">
                  <c:v>4.7689847738954496</c:v>
                </c:pt>
                <c:pt idx="14353">
                  <c:v>4.7405700577314018</c:v>
                </c:pt>
                <c:pt idx="14354">
                  <c:v>4.7089026528035793</c:v>
                </c:pt>
                <c:pt idx="14355">
                  <c:v>4.6740035866804917</c:v>
                </c:pt>
                <c:pt idx="14356">
                  <c:v>4.6358968567575243</c:v>
                </c:pt>
                <c:pt idx="14357">
                  <c:v>4.5946098334770067</c:v>
                </c:pt>
                <c:pt idx="14358">
                  <c:v>4.5501699473215531</c:v>
                </c:pt>
                <c:pt idx="14359">
                  <c:v>4.5026068423229519</c:v>
                </c:pt>
                <c:pt idx="14360">
                  <c:v>4.4519514613229418</c:v>
                </c:pt>
                <c:pt idx="14361">
                  <c:v>4.3982408985804957</c:v>
                </c:pt>
                <c:pt idx="14362">
                  <c:v>4.3415097278197212</c:v>
                </c:pt>
                <c:pt idx="14363">
                  <c:v>4.2817961801357658</c:v>
                </c:pt>
                <c:pt idx="14364">
                  <c:v>4.2191452598108423</c:v>
                </c:pt>
                <c:pt idx="14365">
                  <c:v>4.1535963433897187</c:v>
                </c:pt>
                <c:pt idx="14366">
                  <c:v>4.0851947878576889</c:v>
                </c:pt>
                <c:pt idx="14367">
                  <c:v>4.013990816767933</c:v>
                </c:pt>
                <c:pt idx="14368">
                  <c:v>3.9400314572880735</c:v>
                </c:pt>
                <c:pt idx="14369">
                  <c:v>3.8633656168573842</c:v>
                </c:pt>
                <c:pt idx="14370">
                  <c:v>3.7840445002414</c:v>
                </c:pt>
                <c:pt idx="14371">
                  <c:v>3.7021255078186712</c:v>
                </c:pt>
                <c:pt idx="14372">
                  <c:v>3.6176610813411645</c:v>
                </c:pt>
                <c:pt idx="14373">
                  <c:v>3.530710430478468</c:v>
                </c:pt>
                <c:pt idx="14374">
                  <c:v>3.4413373125479447</c:v>
                </c:pt>
                <c:pt idx="14375">
                  <c:v>3.3495993978945968</c:v>
                </c:pt>
                <c:pt idx="14376">
                  <c:v>3.2555599750031154</c:v>
                </c:pt>
                <c:pt idx="14377">
                  <c:v>3.1592844234522226</c:v>
                </c:pt>
                <c:pt idx="14378">
                  <c:v>3.0608377804469198</c:v>
                </c:pt>
                <c:pt idx="14379">
                  <c:v>2.9602856735585146</c:v>
                </c:pt>
                <c:pt idx="14380">
                  <c:v>2.8576979497468282</c:v>
                </c:pt>
                <c:pt idx="14381">
                  <c:v>2.7531456801732888</c:v>
                </c:pt>
                <c:pt idx="14382">
                  <c:v>2.6466997942825254</c:v>
                </c:pt>
                <c:pt idx="14383">
                  <c:v>2.5384320278722412</c:v>
                </c:pt>
                <c:pt idx="14384">
                  <c:v>2.4284185243584866</c:v>
                </c:pt>
                <c:pt idx="14385">
                  <c:v>2.3167367776162022</c:v>
                </c:pt>
                <c:pt idx="14386">
                  <c:v>2.2034641802895392</c:v>
                </c:pt>
                <c:pt idx="14387">
                  <c:v>2.0886777648430099</c:v>
                </c:pt>
                <c:pt idx="14388">
                  <c:v>1.9724541205550765</c:v>
                </c:pt>
                <c:pt idx="14389">
                  <c:v>1.8548705678911501</c:v>
                </c:pt>
                <c:pt idx="14390">
                  <c:v>1.7360089210409912</c:v>
                </c:pt>
                <c:pt idx="14391">
                  <c:v>1.6159525230532186</c:v>
                </c:pt>
                <c:pt idx="14392">
                  <c:v>1.4947837118557132</c:v>
                </c:pt>
                <c:pt idx="14393">
                  <c:v>1.3725823843561709</c:v>
                </c:pt>
                <c:pt idx="14394">
                  <c:v>1.2494354944816199</c:v>
                </c:pt>
                <c:pt idx="14395">
                  <c:v>1.1254274261008774</c:v>
                </c:pt>
                <c:pt idx="14396">
                  <c:v>1.0006426889453586</c:v>
                </c:pt>
                <c:pt idx="14397">
                  <c:v>0.87516684060726069</c:v>
                </c:pt>
                <c:pt idx="14398">
                  <c:v>0.74908573150432556</c:v>
                </c:pt>
                <c:pt idx="14399">
                  <c:v>0.62248626490649639</c:v>
                </c:pt>
                <c:pt idx="14400">
                  <c:v>0.49545539433716412</c:v>
                </c:pt>
                <c:pt idx="14401">
                  <c:v>0.36807985576700142</c:v>
                </c:pt>
                <c:pt idx="14402">
                  <c:v>0.24044700062715285</c:v>
                </c:pt>
                <c:pt idx="14403">
                  <c:v>0.11264483615465044</c:v>
                </c:pt>
                <c:pt idx="14404">
                  <c:v>-1.5238936071867043E-2</c:v>
                </c:pt>
                <c:pt idx="14405">
                  <c:v>-0.14311698107338919</c:v>
                </c:pt>
                <c:pt idx="14406">
                  <c:v>-0.27090136792258834</c:v>
                </c:pt>
                <c:pt idx="14407">
                  <c:v>-0.39850435499510467</c:v>
                </c:pt>
                <c:pt idx="14408">
                  <c:v>-0.52583772871280787</c:v>
                </c:pt>
                <c:pt idx="14409">
                  <c:v>-0.65281357246159588</c:v>
                </c:pt>
                <c:pt idx="14410">
                  <c:v>-0.77934816260143791</c:v>
                </c:pt>
                <c:pt idx="14411">
                  <c:v>-0.90535180019554362</c:v>
                </c:pt>
                <c:pt idx="14412">
                  <c:v>-1.0307375085571471</c:v>
                </c:pt>
                <c:pt idx="14413">
                  <c:v>-1.1554209731063789</c:v>
                </c:pt>
                <c:pt idx="14414">
                  <c:v>-1.2793184788014431</c:v>
                </c:pt>
                <c:pt idx="14415">
                  <c:v>-1.4023432885395208</c:v>
                </c:pt>
                <c:pt idx="14416">
                  <c:v>-1.5244087588115303</c:v>
                </c:pt>
                <c:pt idx="14417">
                  <c:v>-1.6454299114139415</c:v>
                </c:pt>
                <c:pt idx="14418">
                  <c:v>-1.7653238539509284</c:v>
                </c:pt>
                <c:pt idx="14419">
                  <c:v>-1.8840100454045918</c:v>
                </c:pt>
                <c:pt idx="14420">
                  <c:v>-2.0014093061359035</c:v>
                </c:pt>
                <c:pt idx="14421">
                  <c:v>-2.1174402250896884</c:v>
                </c:pt>
                <c:pt idx="14422">
                  <c:v>-2.2320222670719905</c:v>
                </c:pt>
                <c:pt idx="14423">
                  <c:v>-2.3450773050759692</c:v>
                </c:pt>
                <c:pt idx="14424">
                  <c:v>-2.4565288699612995</c:v>
                </c:pt>
                <c:pt idx="14425">
                  <c:v>-2.5662987560807227</c:v>
                </c:pt>
                <c:pt idx="14426">
                  <c:v>-2.6743102748355225</c:v>
                </c:pt>
                <c:pt idx="14427">
                  <c:v>-2.7804898764756296</c:v>
                </c:pt>
                <c:pt idx="14428">
                  <c:v>-2.8847653251521699</c:v>
                </c:pt>
                <c:pt idx="14429">
                  <c:v>-2.9870609217096287</c:v>
                </c:pt>
                <c:pt idx="14430">
                  <c:v>-3.0873099753526971</c:v>
                </c:pt>
                <c:pt idx="14431">
                  <c:v>-3.1854458146986753</c:v>
                </c:pt>
                <c:pt idx="14432">
                  <c:v>-3.2813974925559886</c:v>
                </c:pt>
                <c:pt idx="14433">
                  <c:v>-3.3751022058246241</c:v>
                </c:pt>
                <c:pt idx="14434">
                  <c:v>-3.4664949781743446</c:v>
                </c:pt>
                <c:pt idx="14435">
                  <c:v>-3.5555114452852559</c:v>
                </c:pt>
                <c:pt idx="14436">
                  <c:v>-3.6420881324363661</c:v>
                </c:pt>
                <c:pt idx="14437">
                  <c:v>-3.7261685730512526</c:v>
                </c:pt>
                <c:pt idx="14438">
                  <c:v>-3.8076961274740659</c:v>
                </c:pt>
                <c:pt idx="14439">
                  <c:v>-3.8866109778415039</c:v>
                </c:pt>
                <c:pt idx="14440">
                  <c:v>-3.9628627238180467</c:v>
                </c:pt>
                <c:pt idx="14441">
                  <c:v>-4.0363990231891416</c:v>
                </c:pt>
                <c:pt idx="14442">
                  <c:v>-4.1071669781519295</c:v>
                </c:pt>
                <c:pt idx="14443">
                  <c:v>-4.1751203582458478</c:v>
                </c:pt>
                <c:pt idx="14444">
                  <c:v>-4.2402111816660328</c:v>
                </c:pt>
                <c:pt idx="14445">
                  <c:v>-4.3023938208206971</c:v>
                </c:pt>
                <c:pt idx="14446">
                  <c:v>-4.3616243235545396</c:v>
                </c:pt>
                <c:pt idx="14447">
                  <c:v>-4.4178629471606365</c:v>
                </c:pt>
                <c:pt idx="14448">
                  <c:v>-4.4710711717283793</c:v>
                </c:pt>
                <c:pt idx="14449">
                  <c:v>-4.5212115427378956</c:v>
                </c:pt>
                <c:pt idx="14450">
                  <c:v>-4.5682512701923308</c:v>
                </c:pt>
                <c:pt idx="14451">
                  <c:v>-4.6121592617263572</c:v>
                </c:pt>
                <c:pt idx="14452">
                  <c:v>-4.6529048388530692</c:v>
                </c:pt>
                <c:pt idx="14453">
                  <c:v>-4.6904577044631788</c:v>
                </c:pt>
                <c:pt idx="14454">
                  <c:v>-4.7247903400511406</c:v>
                </c:pt>
                <c:pt idx="14455">
                  <c:v>-4.7558833006138048</c:v>
                </c:pt>
                <c:pt idx="14456">
                  <c:v>-4.7837131764034355</c:v>
                </c:pt>
                <c:pt idx="14457">
                  <c:v>-4.8082596965124704</c:v>
                </c:pt>
                <c:pt idx="14458">
                  <c:v>-4.829506405636244</c:v>
                </c:pt>
                <c:pt idx="14459">
                  <c:v>-4.8474411136290563</c:v>
                </c:pt>
                <c:pt idx="14460">
                  <c:v>-4.8620478930907964</c:v>
                </c:pt>
                <c:pt idx="14461">
                  <c:v>-4.873318078003364</c:v>
                </c:pt>
                <c:pt idx="14462">
                  <c:v>-4.8812444457938646</c:v>
                </c:pt>
                <c:pt idx="14463">
                  <c:v>-4.8858233581746289</c:v>
                </c:pt>
                <c:pt idx="14464">
                  <c:v>-4.8870479637569</c:v>
                </c:pt>
                <c:pt idx="14465">
                  <c:v>-4.8849193213819877</c:v>
                </c:pt>
                <c:pt idx="14466">
                  <c:v>-4.8794395221321505</c:v>
                </c:pt>
                <c:pt idx="14467">
                  <c:v>-4.8706113347049422</c:v>
                </c:pt>
                <c:pt idx="14468">
                  <c:v>-4.858438131415725</c:v>
                </c:pt>
                <c:pt idx="14469">
                  <c:v>-4.842932278377476</c:v>
                </c:pt>
                <c:pt idx="14470">
                  <c:v>-4.8241033925213124</c:v>
                </c:pt>
                <c:pt idx="14471">
                  <c:v>-4.8019619964881377</c:v>
                </c:pt>
                <c:pt idx="14472">
                  <c:v>-4.7765222017847311</c:v>
                </c:pt>
                <c:pt idx="14473">
                  <c:v>-4.747802208177986</c:v>
                </c:pt>
                <c:pt idx="14474">
                  <c:v>-4.7158235004980265</c:v>
                </c:pt>
                <c:pt idx="14475">
                  <c:v>-4.6806073792575305</c:v>
                </c:pt>
                <c:pt idx="14476">
                  <c:v>-4.6421781195671388</c:v>
                </c:pt>
                <c:pt idx="14477">
                  <c:v>-4.6005633741124532</c:v>
                </c:pt>
                <c:pt idx="14478">
                  <c:v>-4.5557908599006032</c:v>
                </c:pt>
                <c:pt idx="14479">
                  <c:v>-4.5078905115187755</c:v>
                </c:pt>
                <c:pt idx="14480">
                  <c:v>-4.4568935661414333</c:v>
                </c:pt>
                <c:pt idx="14481">
                  <c:v>-4.4028374158807564</c:v>
                </c:pt>
                <c:pt idx="14482">
                  <c:v>-4.3457569355751788</c:v>
                </c:pt>
                <c:pt idx="14483">
                  <c:v>-4.285690660432917</c:v>
                </c:pt>
                <c:pt idx="14484">
                  <c:v>-4.2226839015835758</c:v>
                </c:pt>
                <c:pt idx="14485">
                  <c:v>-4.1567763448866639</c:v>
                </c:pt>
                <c:pt idx="14486">
                  <c:v>-4.0880136588410574</c:v>
                </c:pt>
                <c:pt idx="14487">
                  <c:v>-4.0164463804418133</c:v>
                </c:pt>
                <c:pt idx="14488">
                  <c:v>-3.942121851954973</c:v>
                </c:pt>
                <c:pt idx="14489">
                  <c:v>-3.8650892973014792</c:v>
                </c:pt>
                <c:pt idx="14490">
                  <c:v>-3.7854002388377852</c:v>
                </c:pt>
                <c:pt idx="14491">
                  <c:v>-3.7031123953677172</c:v>
                </c:pt>
                <c:pt idx="14492">
                  <c:v>-3.6182785276273708</c:v>
                </c:pt>
                <c:pt idx="14493">
                  <c:v>-3.5309581645537289</c:v>
                </c:pt>
                <c:pt idx="14494">
                  <c:v>-3.4412153827391112</c:v>
                </c:pt>
                <c:pt idx="14495">
                  <c:v>-3.3491081715351627</c:v>
                </c:pt>
                <c:pt idx="14496">
                  <c:v>-3.2547001378902864</c:v>
                </c:pt>
                <c:pt idx="14497">
                  <c:v>-3.1580569790290141</c:v>
                </c:pt>
                <c:pt idx="14498">
                  <c:v>-3.0592440487109704</c:v>
                </c:pt>
                <c:pt idx="14499">
                  <c:v>-2.9583272896984196</c:v>
                </c:pt>
                <c:pt idx="14500">
                  <c:v>-2.8553768625075033</c:v>
                </c:pt>
                <c:pt idx="14501">
                  <c:v>-2.7504641499515796</c:v>
                </c:pt>
                <c:pt idx="14502">
                  <c:v>-2.643660390955521</c:v>
                </c:pt>
                <c:pt idx="14503">
                  <c:v>-2.5350376283598943</c:v>
                </c:pt>
                <c:pt idx="14504">
                  <c:v>-2.4246723099227818</c:v>
                </c:pt>
                <c:pt idx="14505">
                  <c:v>-2.3126422309000589</c:v>
                </c:pt>
                <c:pt idx="14506">
                  <c:v>-2.199025082097231</c:v>
                </c:pt>
                <c:pt idx="14507">
                  <c:v>-2.0838981906656087</c:v>
                </c:pt>
                <c:pt idx="14508">
                  <c:v>-1.967338436844386</c:v>
                </c:pt>
                <c:pt idx="14509">
                  <c:v>-1.8494234280846977</c:v>
                </c:pt>
                <c:pt idx="14510">
                  <c:v>-1.7302352613424841</c:v>
                </c:pt>
                <c:pt idx="14511">
                  <c:v>-1.6098575579717604</c:v>
                </c:pt>
                <c:pt idx="14512">
                  <c:v>-1.4883729295081038</c:v>
                </c:pt>
                <c:pt idx="14513">
                  <c:v>-1.3658615415363478</c:v>
                </c:pt>
                <c:pt idx="14514">
                  <c:v>-1.242410611501664</c:v>
                </c:pt>
                <c:pt idx="14515">
                  <c:v>-1.1181047814083482</c:v>
                </c:pt>
                <c:pt idx="14516">
                  <c:v>-0.99302881352162309</c:v>
                </c:pt>
                <c:pt idx="14517">
                  <c:v>-0.8672685121518493</c:v>
                </c:pt>
                <c:pt idx="14518">
                  <c:v>-0.74090996841031154</c:v>
                </c:pt>
                <c:pt idx="14519">
                  <c:v>-0.61404032003277897</c:v>
                </c:pt>
                <c:pt idx="14520">
                  <c:v>-0.48674674858245781</c:v>
                </c:pt>
                <c:pt idx="14521">
                  <c:v>-0.35911621145173139</c:v>
                </c:pt>
                <c:pt idx="14522">
                  <c:v>-0.23123627468890137</c:v>
                </c:pt>
                <c:pt idx="14523">
                  <c:v>-0.10319515316327844</c:v>
                </c:pt>
                <c:pt idx="14524">
                  <c:v>2.4919251073436427E-2</c:v>
                </c:pt>
                <c:pt idx="14525">
                  <c:v>0.15301940989633467</c:v>
                </c:pt>
                <c:pt idx="14526">
                  <c:v>0.28101720672076158</c:v>
                </c:pt>
                <c:pt idx="14527">
                  <c:v>0.40882472190864544</c:v>
                </c:pt>
                <c:pt idx="14528">
                  <c:v>0.53635357165980468</c:v>
                </c:pt>
                <c:pt idx="14529">
                  <c:v>0.66351567707142733</c:v>
                </c:pt>
                <c:pt idx="14530">
                  <c:v>0.79022716028209383</c:v>
                </c:pt>
                <c:pt idx="14531">
                  <c:v>0.9163981763288972</c:v>
                </c:pt>
                <c:pt idx="14532">
                  <c:v>1.0419416108139166</c:v>
                </c:pt>
                <c:pt idx="14533">
                  <c:v>1.1667730198744699</c:v>
                </c:pt>
                <c:pt idx="14534">
                  <c:v>1.2908085677195895</c:v>
                </c:pt>
                <c:pt idx="14535">
                  <c:v>1.4139614051291007</c:v>
                </c:pt>
                <c:pt idx="14536">
                  <c:v>1.5361447851994092</c:v>
                </c:pt>
                <c:pt idx="14537">
                  <c:v>1.6572736351379012</c:v>
                </c:pt>
                <c:pt idx="14538">
                  <c:v>1.7772649768406206</c:v>
                </c:pt>
                <c:pt idx="14539">
                  <c:v>1.8960381925303276</c:v>
                </c:pt>
                <c:pt idx="14540">
                  <c:v>2.0135140348171805</c:v>
                </c:pt>
                <c:pt idx="14541">
                  <c:v>2.1296110339559111</c:v>
                </c:pt>
                <c:pt idx="14542">
                  <c:v>2.2442486051672828</c:v>
                </c:pt>
                <c:pt idx="14543">
                  <c:v>2.3573485810005161</c:v>
                </c:pt>
                <c:pt idx="14544">
                  <c:v>2.4688344610409443</c:v>
                </c:pt>
                <c:pt idx="14545">
                  <c:v>2.5786280175570782</c:v>
                </c:pt>
                <c:pt idx="14546">
                  <c:v>2.6866525490687061</c:v>
                </c:pt>
                <c:pt idx="14547">
                  <c:v>2.7928345021515018</c:v>
                </c:pt>
                <c:pt idx="14548">
                  <c:v>2.8971016464863935</c:v>
                </c:pt>
                <c:pt idx="14549">
                  <c:v>2.9993782976402552</c:v>
                </c:pt>
                <c:pt idx="14550">
                  <c:v>3.0995977887134107</c:v>
                </c:pt>
                <c:pt idx="14551">
                  <c:v>3.1976934813651878</c:v>
                </c:pt>
                <c:pt idx="14552">
                  <c:v>3.2935944705574163</c:v>
                </c:pt>
                <c:pt idx="14553">
                  <c:v>3.3872380044117603</c:v>
                </c:pt>
                <c:pt idx="14554">
                  <c:v>3.478559166837516</c:v>
                </c:pt>
                <c:pt idx="14555">
                  <c:v>3.5674936627137983</c:v>
                </c:pt>
                <c:pt idx="14556">
                  <c:v>3.653978095411837</c:v>
                </c:pt>
                <c:pt idx="14557">
                  <c:v>3.7379560852671703</c:v>
                </c:pt>
                <c:pt idx="14558">
                  <c:v>3.8193710882742793</c:v>
                </c:pt>
                <c:pt idx="14559">
                  <c:v>3.8981633908697559</c:v>
                </c:pt>
                <c:pt idx="14560">
                  <c:v>3.974282705571464</c:v>
                </c:pt>
                <c:pt idx="14561">
                  <c:v>4.0476768114682962</c:v>
                </c:pt>
                <c:pt idx="14562">
                  <c:v>4.1182929404001163</c:v>
                </c:pt>
                <c:pt idx="14563">
                  <c:v>4.1860849997706442</c:v>
                </c:pt>
                <c:pt idx="14564">
                  <c:v>4.2510051537359965</c:v>
                </c:pt>
                <c:pt idx="14565">
                  <c:v>4.3130079286303431</c:v>
                </c:pt>
                <c:pt idx="14566">
                  <c:v>4.3720495340508831</c:v>
                </c:pt>
                <c:pt idx="14567">
                  <c:v>4.428090396724496</c:v>
                </c:pt>
                <c:pt idx="14568">
                  <c:v>4.4810921737041838</c:v>
                </c:pt>
                <c:pt idx="14569">
                  <c:v>4.5310175948050873</c:v>
                </c:pt>
                <c:pt idx="14570">
                  <c:v>4.5778340615728208</c:v>
                </c:pt>
                <c:pt idx="14571">
                  <c:v>4.6215106802213279</c:v>
                </c:pt>
                <c:pt idx="14572">
                  <c:v>4.6620169777034777</c:v>
                </c:pt>
                <c:pt idx="14573">
                  <c:v>4.6993228690280775</c:v>
                </c:pt>
                <c:pt idx="14574">
                  <c:v>4.733401054298203</c:v>
                </c:pt>
                <c:pt idx="14575">
                  <c:v>4.7642323134165494</c:v>
                </c:pt>
                <c:pt idx="14576">
                  <c:v>4.7917934676399341</c:v>
                </c:pt>
                <c:pt idx="14577">
                  <c:v>4.8160644829602708</c:v>
                </c:pt>
                <c:pt idx="14578">
                  <c:v>4.8370291466587743</c:v>
                </c:pt>
                <c:pt idx="14579">
                  <c:v>4.8546755166485216</c:v>
                </c:pt>
                <c:pt idx="14580">
                  <c:v>4.8689879188431675</c:v>
                </c:pt>
                <c:pt idx="14581">
                  <c:v>4.8799579455710029</c:v>
                </c:pt>
                <c:pt idx="14582">
                  <c:v>4.8875786374116261</c:v>
                </c:pt>
                <c:pt idx="14583">
                  <c:v>4.8918466238053941</c:v>
                </c:pt>
                <c:pt idx="14584">
                  <c:v>4.8927553254328551</c:v>
                </c:pt>
                <c:pt idx="14585">
                  <c:v>4.8903060773079812</c:v>
                </c:pt>
                <c:pt idx="14586">
                  <c:v>4.8845012505478129</c:v>
                </c:pt>
                <c:pt idx="14587">
                  <c:v>4.8753438975023382</c:v>
                </c:pt>
                <c:pt idx="14588">
                  <c:v>4.8628376775096891</c:v>
                </c:pt>
                <c:pt idx="14589">
                  <c:v>4.846995246825788</c:v>
                </c:pt>
                <c:pt idx="14590">
                  <c:v>4.8278265153922924</c:v>
                </c:pt>
                <c:pt idx="14591">
                  <c:v>4.8053423014733028</c:v>
                </c:pt>
                <c:pt idx="14592">
                  <c:v>4.7795570145544497</c:v>
                </c:pt>
                <c:pt idx="14593">
                  <c:v>4.7504891544783208</c:v>
                </c:pt>
                <c:pt idx="14594">
                  <c:v>4.7181605079870899</c:v>
                </c:pt>
                <c:pt idx="14595">
                  <c:v>4.6825926790799439</c:v>
                </c:pt>
                <c:pt idx="14596">
                  <c:v>4.6438102476655105</c:v>
                </c:pt>
                <c:pt idx="14597">
                  <c:v>4.6018411722748089</c:v>
                </c:pt>
                <c:pt idx="14598">
                  <c:v>4.5567134765431421</c:v>
                </c:pt>
                <c:pt idx="14599">
                  <c:v>4.5084574022034491</c:v>
                </c:pt>
                <c:pt idx="14600">
                  <c:v>4.4571044938280133</c:v>
                </c:pt>
                <c:pt idx="14601">
                  <c:v>4.4026924509135119</c:v>
                </c:pt>
                <c:pt idx="14602">
                  <c:v>4.345256455404181</c:v>
                </c:pt>
                <c:pt idx="14603">
                  <c:v>4.2848353490705264</c:v>
                </c:pt>
                <c:pt idx="14604">
                  <c:v>4.2214747487967674</c:v>
                </c:pt>
                <c:pt idx="14605">
                  <c:v>4.1552146451260255</c:v>
                </c:pt>
                <c:pt idx="14606">
                  <c:v>4.0861010099075434</c:v>
                </c:pt>
                <c:pt idx="14607">
                  <c:v>4.0141846818926652</c:v>
                </c:pt>
                <c:pt idx="14608">
                  <c:v>3.9395133032503664</c:v>
                </c:pt>
                <c:pt idx="14609">
                  <c:v>3.8621363956936281</c:v>
                </c:pt>
                <c:pt idx="14610">
                  <c:v>3.782105777004479</c:v>
                </c:pt>
                <c:pt idx="14611">
                  <c:v>3.6994794587927058</c:v>
                </c:pt>
                <c:pt idx="14612">
                  <c:v>3.6143104917296829</c:v>
                </c:pt>
                <c:pt idx="14613">
                  <c:v>3.526658691569085</c:v>
                </c:pt>
                <c:pt idx="14614">
                  <c:v>3.4365884183556417</c:v>
                </c:pt>
                <c:pt idx="14615">
                  <c:v>3.3441579412872708</c:v>
                </c:pt>
                <c:pt idx="14616">
                  <c:v>3.2494311433132386</c:v>
                </c:pt>
                <c:pt idx="14617">
                  <c:v>3.1524739935781905</c:v>
                </c:pt>
                <c:pt idx="14618">
                  <c:v>3.0533521134493355</c:v>
                </c:pt>
                <c:pt idx="14619">
                  <c:v>2.9521317087560166</c:v>
                </c:pt>
                <c:pt idx="14620">
                  <c:v>2.8488831983171585</c:v>
                </c:pt>
                <c:pt idx="14621">
                  <c:v>2.7436782182651882</c:v>
                </c:pt>
                <c:pt idx="14622">
                  <c:v>2.6365882556448295</c:v>
                </c:pt>
                <c:pt idx="14623">
                  <c:v>2.5276855960073683</c:v>
                </c:pt>
                <c:pt idx="14624">
                  <c:v>2.4170469242065931</c:v>
                </c:pt>
                <c:pt idx="14625">
                  <c:v>2.3047502667781612</c:v>
                </c:pt>
                <c:pt idx="14626">
                  <c:v>2.1908735397963839</c:v>
                </c:pt>
                <c:pt idx="14627">
                  <c:v>2.0754942894800816</c:v>
                </c:pt>
                <c:pt idx="14628">
                  <c:v>1.958689608749888</c:v>
                </c:pt>
                <c:pt idx="14629">
                  <c:v>1.8405373111734453</c:v>
                </c:pt>
                <c:pt idx="14630">
                  <c:v>1.721119693084769</c:v>
                </c:pt>
                <c:pt idx="14631">
                  <c:v>1.6005205683106447</c:v>
                </c:pt>
                <c:pt idx="14632">
                  <c:v>1.4788227337924764</c:v>
                </c:pt>
                <c:pt idx="14633">
                  <c:v>1.3561065332992186</c:v>
                </c:pt>
                <c:pt idx="14634">
                  <c:v>1.2324593550897225</c:v>
                </c:pt>
                <c:pt idx="14635">
                  <c:v>1.1079660044693016</c:v>
                </c:pt>
                <c:pt idx="14636">
                  <c:v>0.982711399356057</c:v>
                </c:pt>
                <c:pt idx="14637">
                  <c:v>0.85678149193590358</c:v>
                </c:pt>
                <c:pt idx="14638">
                  <c:v>0.73026251329653469</c:v>
                </c:pt>
                <c:pt idx="14639">
                  <c:v>0.60324173313562801</c:v>
                </c:pt>
                <c:pt idx="14640">
                  <c:v>0.47580645685559636</c:v>
                </c:pt>
                <c:pt idx="14641">
                  <c:v>0.34804375746423311</c:v>
                </c:pt>
                <c:pt idx="14642">
                  <c:v>0.2200413083074807</c:v>
                </c:pt>
                <c:pt idx="14643">
                  <c:v>9.1887423147847466E-2</c:v>
                </c:pt>
                <c:pt idx="14644">
                  <c:v>-3.6329905553569811E-2</c:v>
                </c:pt>
                <c:pt idx="14645">
                  <c:v>-0.16452306781846551</c:v>
                </c:pt>
                <c:pt idx="14646">
                  <c:v>-0.29260387382920217</c:v>
                </c:pt>
                <c:pt idx="14647">
                  <c:v>-0.42048433939204716</c:v>
                </c:pt>
                <c:pt idx="14648">
                  <c:v>-0.54807602487864315</c:v>
                </c:pt>
                <c:pt idx="14649">
                  <c:v>-0.67529080432672539</c:v>
                </c:pt>
                <c:pt idx="14650">
                  <c:v>-0.80204476161918103</c:v>
                </c:pt>
                <c:pt idx="14651">
                  <c:v>-0.92824802236751747</c:v>
                </c:pt>
                <c:pt idx="14652">
                  <c:v>-1.0538134515977118</c:v>
                </c:pt>
                <c:pt idx="14653">
                  <c:v>-1.1786565937318532</c:v>
                </c:pt>
                <c:pt idx="14654">
                  <c:v>-1.3026936101283699</c:v>
                </c:pt>
                <c:pt idx="14655">
                  <c:v>-1.4258376575775842</c:v>
                </c:pt>
                <c:pt idx="14656">
                  <c:v>-1.5480020040355813</c:v>
                </c:pt>
                <c:pt idx="14657">
                  <c:v>-1.6691016003998629</c:v>
                </c:pt>
                <c:pt idx="14658">
                  <c:v>-1.78905350106026</c:v>
                </c:pt>
                <c:pt idx="14659">
                  <c:v>-1.9077771295025399</c:v>
                </c:pt>
                <c:pt idx="14660">
                  <c:v>-2.0251932883274266</c:v>
                </c:pt>
                <c:pt idx="14661">
                  <c:v>-2.1412205664583395</c:v>
                </c:pt>
                <c:pt idx="14662">
                  <c:v>-2.2557784464061457</c:v>
                </c:pt>
                <c:pt idx="14663">
                  <c:v>-2.3687888365673597</c:v>
                </c:pt>
                <c:pt idx="14664">
                  <c:v>-2.480175320860162</c:v>
                </c:pt>
                <c:pt idx="14665">
                  <c:v>-2.5898597642930228</c:v>
                </c:pt>
                <c:pt idx="14666">
                  <c:v>-2.6977655664462374</c:v>
                </c:pt>
                <c:pt idx="14667">
                  <c:v>-2.8038192831840658</c:v>
                </c:pt>
                <c:pt idx="14668">
                  <c:v>-2.9079488016032706</c:v>
                </c:pt>
                <c:pt idx="14669">
                  <c:v>-3.0100785627072013</c:v>
                </c:pt>
                <c:pt idx="14670">
                  <c:v>-3.1101420329392777</c:v>
                </c:pt>
                <c:pt idx="14671">
                  <c:v>-3.2080727150876971</c:v>
                </c:pt>
                <c:pt idx="14672">
                  <c:v>-3.3037998529015824</c:v>
                </c:pt>
                <c:pt idx="14673">
                  <c:v>-3.397260850814722</c:v>
                </c:pt>
                <c:pt idx="14674">
                  <c:v>-3.4883909564329825</c:v>
                </c:pt>
                <c:pt idx="14675">
                  <c:v>-3.5771260455698775</c:v>
                </c:pt>
                <c:pt idx="14676">
                  <c:v>-3.6634028996163681</c:v>
                </c:pt>
                <c:pt idx="14677">
                  <c:v>-3.7471653238543676</c:v>
                </c:pt>
                <c:pt idx="14678">
                  <c:v>-3.8283569659866781</c:v>
                </c:pt>
                <c:pt idx="14679">
                  <c:v>-3.9069183107501888</c:v>
                </c:pt>
                <c:pt idx="14680">
                  <c:v>-3.9827992753789911</c:v>
                </c:pt>
                <c:pt idx="14681">
                  <c:v>-4.0559478499129451</c:v>
                </c:pt>
                <c:pt idx="14682">
                  <c:v>-4.1263114831913139</c:v>
                </c:pt>
                <c:pt idx="14683">
                  <c:v>-4.1938443054737906</c:v>
                </c:pt>
                <c:pt idx="14684">
                  <c:v>-4.2584987094327511</c:v>
                </c:pt>
                <c:pt idx="14685">
                  <c:v>-4.3202294553776586</c:v>
                </c:pt>
                <c:pt idx="14686">
                  <c:v>-4.3789929921341555</c:v>
                </c:pt>
                <c:pt idx="14687">
                  <c:v>-4.4347499907005981</c:v>
                </c:pt>
                <c:pt idx="14688">
                  <c:v>-4.4874623572299903</c:v>
                </c:pt>
                <c:pt idx="14689">
                  <c:v>-4.5370930752477872</c:v>
                </c:pt>
                <c:pt idx="14690">
                  <c:v>-4.5836098043977467</c:v>
                </c:pt>
                <c:pt idx="14691">
                  <c:v>-4.626981913154161</c:v>
                </c:pt>
                <c:pt idx="14692">
                  <c:v>-4.6671791946629861</c:v>
                </c:pt>
                <c:pt idx="14693">
                  <c:v>-4.7041718338263809</c:v>
                </c:pt>
                <c:pt idx="14694">
                  <c:v>-4.7379328041055153</c:v>
                </c:pt>
                <c:pt idx="14695">
                  <c:v>-4.7684431619874763</c:v>
                </c:pt>
                <c:pt idx="14696">
                  <c:v>-4.7956800082988194</c:v>
                </c:pt>
                <c:pt idx="14697">
                  <c:v>-4.819623591343138</c:v>
                </c:pt>
                <c:pt idx="14698">
                  <c:v>-4.8402579832096695</c:v>
                </c:pt>
                <c:pt idx="14699">
                  <c:v>-4.8575715288682444</c:v>
                </c:pt>
                <c:pt idx="14700">
                  <c:v>-4.8715488432887355</c:v>
                </c:pt>
                <c:pt idx="14701">
                  <c:v>-4.8821818096041527</c:v>
                </c:pt>
                <c:pt idx="14702">
                  <c:v>-4.889463760695139</c:v>
                </c:pt>
                <c:pt idx="14703">
                  <c:v>-4.8933916195460743</c:v>
                </c:pt>
                <c:pt idx="14704">
                  <c:v>-4.8939591013702692</c:v>
                </c:pt>
                <c:pt idx="14705">
                  <c:v>-4.8911678364483313</c:v>
                </c:pt>
                <c:pt idx="14706">
                  <c:v>-4.8850204916424138</c:v>
                </c:pt>
                <c:pt idx="14707">
                  <c:v>-4.8755204152705369</c:v>
                </c:pt>
                <c:pt idx="14708">
                  <c:v>-4.8626715626061943</c:v>
                </c:pt>
                <c:pt idx="14709">
                  <c:v>-4.8464868855526149</c:v>
                </c:pt>
                <c:pt idx="14710">
                  <c:v>-4.8269765891557164</c:v>
                </c:pt>
                <c:pt idx="14711">
                  <c:v>-4.8041517859865284</c:v>
                </c:pt>
                <c:pt idx="14712">
                  <c:v>-4.7780271787868687</c:v>
                </c:pt>
                <c:pt idx="14713">
                  <c:v>-4.7486215593523733</c:v>
                </c:pt>
                <c:pt idx="14714">
                  <c:v>-4.7159570048240989</c:v>
                </c:pt>
                <c:pt idx="14715">
                  <c:v>-4.6800554077964271</c:v>
                </c:pt>
                <c:pt idx="14716">
                  <c:v>-4.6409416347216919</c:v>
                </c:pt>
                <c:pt idx="14717">
                  <c:v>-4.598643928377248</c:v>
                </c:pt>
                <c:pt idx="14718">
                  <c:v>-4.5531905941037634</c:v>
                </c:pt>
                <c:pt idx="14719">
                  <c:v>-4.504612152557101</c:v>
                </c:pt>
                <c:pt idx="14720">
                  <c:v>-4.4529404242114063</c:v>
                </c:pt>
                <c:pt idx="14721">
                  <c:v>-4.3982133812081434</c:v>
                </c:pt>
                <c:pt idx="14722">
                  <c:v>-4.3404664746462105</c:v>
                </c:pt>
                <c:pt idx="14723">
                  <c:v>-4.2797388117308985</c:v>
                </c:pt>
                <c:pt idx="14724">
                  <c:v>-4.2160762708348063</c:v>
                </c:pt>
                <c:pt idx="14725">
                  <c:v>-4.1495190998202425</c:v>
                </c:pt>
                <c:pt idx="14726">
                  <c:v>-4.0801135234672588</c:v>
                </c:pt>
                <c:pt idx="14727">
                  <c:v>-4.0079106288544688</c:v>
                </c:pt>
                <c:pt idx="14728">
                  <c:v>-3.9329583016634935</c:v>
                </c:pt>
                <c:pt idx="14729">
                  <c:v>-3.8553063020986174</c:v>
                </c:pt>
                <c:pt idx="14730">
                  <c:v>-3.7750066812095775</c:v>
                </c:pt>
                <c:pt idx="14731">
                  <c:v>-3.692117678452544</c:v>
                </c:pt>
                <c:pt idx="14732">
                  <c:v>-3.606692566731355</c:v>
                </c:pt>
                <c:pt idx="14733">
                  <c:v>-3.5187913782300968</c:v>
                </c:pt>
                <c:pt idx="14734">
                  <c:v>-3.4284786834396201</c:v>
                </c:pt>
                <c:pt idx="14735">
                  <c:v>-3.3358129558417811</c:v>
                </c:pt>
                <c:pt idx="14736">
                  <c:v>-3.2408582763360911</c:v>
                </c:pt>
                <c:pt idx="14737">
                  <c:v>-3.1436808055171861</c:v>
                </c:pt>
                <c:pt idx="14738">
                  <c:v>-3.0443463495413479</c:v>
                </c:pt>
                <c:pt idx="14739">
                  <c:v>-2.9429212922114685</c:v>
                </c:pt>
                <c:pt idx="14740">
                  <c:v>-2.8394762233556428</c:v>
                </c:pt>
                <c:pt idx="14741">
                  <c:v>-2.7340829430084175</c:v>
                </c:pt>
                <c:pt idx="14742">
                  <c:v>-2.6268130948732198</c:v>
                </c:pt>
                <c:pt idx="14743">
                  <c:v>-2.5177391137865217</c:v>
                </c:pt>
                <c:pt idx="14744">
                  <c:v>-2.4069378263901204</c:v>
                </c:pt>
                <c:pt idx="14745">
                  <c:v>-2.2944873933935921</c:v>
                </c:pt>
                <c:pt idx="14746">
                  <c:v>-2.1804658573205522</c:v>
                </c:pt>
                <c:pt idx="14747">
                  <c:v>-2.0649508830108534</c:v>
                </c:pt>
                <c:pt idx="14748">
                  <c:v>-1.9480196740811075</c:v>
                </c:pt>
                <c:pt idx="14749">
                  <c:v>-1.8297501467799822</c:v>
                </c:pt>
                <c:pt idx="14750">
                  <c:v>-1.7102246920245756</c:v>
                </c:pt>
                <c:pt idx="14751">
                  <c:v>-1.5895272100509634</c:v>
                </c:pt>
                <c:pt idx="14752">
                  <c:v>-1.4677405759672815</c:v>
                </c:pt>
                <c:pt idx="14753">
                  <c:v>-1.3449452034049032</c:v>
                </c:pt>
                <c:pt idx="14754">
                  <c:v>-1.2212285421266598</c:v>
                </c:pt>
                <c:pt idx="14755">
                  <c:v>-1.0966754505358611</c:v>
                </c:pt>
                <c:pt idx="14756">
                  <c:v>-0.97137089120310705</c:v>
                </c:pt>
                <c:pt idx="14757">
                  <c:v>-0.84540085248867158</c:v>
                </c:pt>
                <c:pt idx="14758">
                  <c:v>-0.71885159315102976</c:v>
                </c:pt>
                <c:pt idx="14759">
                  <c:v>-0.59181040203761315</c:v>
                </c:pt>
                <c:pt idx="14760">
                  <c:v>-0.4643645951686981</c:v>
                </c:pt>
                <c:pt idx="14761">
                  <c:v>-0.33660124763516397</c:v>
                </c:pt>
                <c:pt idx="14762">
                  <c:v>-0.20860802633539655</c:v>
                </c:pt>
                <c:pt idx="14763">
                  <c:v>-8.0473230065418747E-2</c:v>
                </c:pt>
                <c:pt idx="14764">
                  <c:v>4.7715172180205788E-2</c:v>
                </c:pt>
                <c:pt idx="14765">
                  <c:v>0.17586960236339683</c:v>
                </c:pt>
                <c:pt idx="14766">
                  <c:v>0.30390191104700626</c:v>
                </c:pt>
                <c:pt idx="14767">
                  <c:v>0.43172416281709974</c:v>
                </c:pt>
                <c:pt idx="14768">
                  <c:v>0.55924797517628244</c:v>
                </c:pt>
                <c:pt idx="14769">
                  <c:v>0.68638528758946815</c:v>
                </c:pt>
                <c:pt idx="14770">
                  <c:v>0.81305225760034461</c:v>
                </c:pt>
                <c:pt idx="14771">
                  <c:v>0.93915909264544328</c:v>
                </c:pt>
                <c:pt idx="14772">
                  <c:v>1.0646187476638176</c:v>
                </c:pt>
                <c:pt idx="14773">
                  <c:v>1.1893468649949679</c:v>
                </c:pt>
                <c:pt idx="14774">
                  <c:v>1.3132597118292582</c:v>
                </c:pt>
                <c:pt idx="14775">
                  <c:v>1.4362705586063136</c:v>
                </c:pt>
                <c:pt idx="14776">
                  <c:v>1.5582927946453304</c:v>
                </c:pt>
                <c:pt idx="14777">
                  <c:v>1.67924149981036</c:v>
                </c:pt>
                <c:pt idx="14778">
                  <c:v>1.799033864944823</c:v>
                </c:pt>
                <c:pt idx="14779">
                  <c:v>1.9175894573518235</c:v>
                </c:pt>
                <c:pt idx="14780">
                  <c:v>2.0348292306837892</c:v>
                </c:pt>
                <c:pt idx="14781">
                  <c:v>2.1506719320149057</c:v>
                </c:pt>
                <c:pt idx="14782">
                  <c:v>2.2650372089642783</c:v>
                </c:pt>
                <c:pt idx="14783">
                  <c:v>2.3778471418464977</c:v>
                </c:pt>
                <c:pt idx="14784">
                  <c:v>2.4890254931548164</c:v>
                </c:pt>
                <c:pt idx="14785">
                  <c:v>2.5984943129705016</c:v>
                </c:pt>
                <c:pt idx="14786">
                  <c:v>2.7061771922805127</c:v>
                </c:pt>
                <c:pt idx="14787">
                  <c:v>2.8120008845194948</c:v>
                </c:pt>
                <c:pt idx="14788">
                  <c:v>2.9158934803438403</c:v>
                </c:pt>
                <c:pt idx="14789">
                  <c:v>3.0177796301254824</c:v>
                </c:pt>
                <c:pt idx="14790">
                  <c:v>3.1175930153009128</c:v>
                </c:pt>
                <c:pt idx="14791">
                  <c:v>3.2152673590859346</c:v>
                </c:pt>
                <c:pt idx="14792">
                  <c:v>3.3107321308981619</c:v>
                </c:pt>
                <c:pt idx="14793">
                  <c:v>3.4039249658820014</c:v>
                </c:pt>
                <c:pt idx="14794">
                  <c:v>3.4947813471933125</c:v>
                </c:pt>
                <c:pt idx="14795">
                  <c:v>3.5832373908285651</c:v>
                </c:pt>
                <c:pt idx="14796">
                  <c:v>3.6692301227837638</c:v>
                </c:pt>
                <c:pt idx="14797">
                  <c:v>3.7527035971538378</c:v>
                </c:pt>
                <c:pt idx="14798">
                  <c:v>3.8336017144448906</c:v>
                </c:pt>
                <c:pt idx="14799">
                  <c:v>3.9118652159662402</c:v>
                </c:pt>
                <c:pt idx="14800">
                  <c:v>3.9874442790696034</c:v>
                </c:pt>
                <c:pt idx="14801">
                  <c:v>4.0602871572305324</c:v>
                </c:pt>
                <c:pt idx="14802">
                  <c:v>4.1303415658123335</c:v>
                </c:pt>
                <c:pt idx="14803">
                  <c:v>4.197561904454945</c:v>
                </c:pt>
                <c:pt idx="14804">
                  <c:v>4.2619008378326901</c:v>
                </c:pt>
                <c:pt idx="14805">
                  <c:v>4.3233134006419727</c:v>
                </c:pt>
                <c:pt idx="14806">
                  <c:v>4.3817563182419086</c:v>
                </c:pt>
                <c:pt idx="14807">
                  <c:v>4.4371905400707154</c:v>
                </c:pt>
                <c:pt idx="14808">
                  <c:v>4.4895782523859333</c:v>
                </c:pt>
                <c:pt idx="14809">
                  <c:v>4.5388827202393323</c:v>
                </c:pt>
                <c:pt idx="14810">
                  <c:v>4.5850718859787714</c:v>
                </c:pt>
                <c:pt idx="14811">
                  <c:v>4.628115401715605</c:v>
                </c:pt>
                <c:pt idx="14812">
                  <c:v>4.6679833449203452</c:v>
                </c:pt>
                <c:pt idx="14813">
                  <c:v>4.7046461852613541</c:v>
                </c:pt>
                <c:pt idx="14814">
                  <c:v>4.7380771811615405</c:v>
                </c:pt>
                <c:pt idx="14815">
                  <c:v>4.7682576740191998</c:v>
                </c:pt>
                <c:pt idx="14816">
                  <c:v>4.7951650492757238</c:v>
                </c:pt>
                <c:pt idx="14817">
                  <c:v>4.8187798393077106</c:v>
                </c:pt>
                <c:pt idx="14818">
                  <c:v>4.8390863994907773</c:v>
                </c:pt>
                <c:pt idx="14819">
                  <c:v>4.8560733570506569</c:v>
                </c:pt>
                <c:pt idx="14820">
                  <c:v>4.8697256079396389</c:v>
                </c:pt>
                <c:pt idx="14821">
                  <c:v>4.8800353147581976</c:v>
                </c:pt>
                <c:pt idx="14822">
                  <c:v>4.8869960880992611</c:v>
                </c:pt>
                <c:pt idx="14823">
                  <c:v>4.8906051266659452</c:v>
                </c:pt>
                <c:pt idx="14824">
                  <c:v>4.8908564191601904</c:v>
                </c:pt>
                <c:pt idx="14825">
                  <c:v>4.8877518668866289</c:v>
                </c:pt>
                <c:pt idx="14826">
                  <c:v>4.8812944050347165</c:v>
                </c:pt>
                <c:pt idx="14827">
                  <c:v>4.8714876473233852</c:v>
                </c:pt>
                <c:pt idx="14828">
                  <c:v>4.8583358112736379</c:v>
                </c:pt>
                <c:pt idx="14829">
                  <c:v>4.841852107658708</c:v>
                </c:pt>
                <c:pt idx="14830">
                  <c:v>4.8220469967960478</c:v>
                </c:pt>
                <c:pt idx="14831">
                  <c:v>4.7989318427119274</c:v>
                </c:pt>
                <c:pt idx="14832">
                  <c:v>4.7725215955728135</c:v>
                </c:pt>
                <c:pt idx="14833">
                  <c:v>4.7428352903577053</c:v>
                </c:pt>
                <c:pt idx="14834">
                  <c:v>4.7098952429429257</c:v>
                </c:pt>
                <c:pt idx="14835">
                  <c:v>4.6737235800070644</c:v>
                </c:pt>
                <c:pt idx="14836">
                  <c:v>4.6343453972368476</c:v>
                </c:pt>
                <c:pt idx="14837">
                  <c:v>4.5917891615999666</c:v>
                </c:pt>
                <c:pt idx="14838">
                  <c:v>4.5460833973932262</c:v>
                </c:pt>
                <c:pt idx="14839">
                  <c:v>4.4972588388093673</c:v>
                </c:pt>
                <c:pt idx="14840">
                  <c:v>4.4453475142595922</c:v>
                </c:pt>
                <c:pt idx="14841">
                  <c:v>4.3903875980471208</c:v>
                </c:pt>
                <c:pt idx="14842">
                  <c:v>4.3324147374869622</c:v>
                </c:pt>
                <c:pt idx="14843">
                  <c:v>4.2714682298897193</c:v>
                </c:pt>
                <c:pt idx="14844">
                  <c:v>4.2075941374627748</c:v>
                </c:pt>
                <c:pt idx="14845">
                  <c:v>4.1408328854784617</c:v>
                </c:pt>
                <c:pt idx="14846">
                  <c:v>4.0712308695535482</c:v>
                </c:pt>
                <c:pt idx="14847">
                  <c:v>3.9988393408872711</c:v>
                </c:pt>
                <c:pt idx="14848">
                  <c:v>3.9237063424288663</c:v>
                </c:pt>
                <c:pt idx="14849">
                  <c:v>3.8458817846664668</c:v>
                </c:pt>
                <c:pt idx="14850">
                  <c:v>3.7654178618249943</c:v>
                </c:pt>
                <c:pt idx="14851">
                  <c:v>3.68237294930874</c:v>
                </c:pt>
                <c:pt idx="14852">
                  <c:v>3.5968004486302312</c:v>
                </c:pt>
                <c:pt idx="14853">
                  <c:v>3.5087605131372541</c:v>
                </c:pt>
                <c:pt idx="14854">
                  <c:v>3.4183178269397505</c:v>
                </c:pt>
                <c:pt idx="14855">
                  <c:v>3.325530969501779</c:v>
                </c:pt>
                <c:pt idx="14856">
                  <c:v>3.2304641199816291</c:v>
                </c:pt>
                <c:pt idx="14857">
                  <c:v>3.1331835294303696</c:v>
                </c:pt>
                <c:pt idx="14858">
                  <c:v>3.0337550865856318</c:v>
                </c:pt>
                <c:pt idx="14859">
                  <c:v>2.932245249890947</c:v>
                </c:pt>
                <c:pt idx="14860">
                  <c:v>2.828724675815415</c:v>
                </c:pt>
                <c:pt idx="14861">
                  <c:v>2.7232652229833043</c:v>
                </c:pt>
                <c:pt idx="14862">
                  <c:v>2.6159385855915724</c:v>
                </c:pt>
                <c:pt idx="14863">
                  <c:v>2.5068172408360843</c:v>
                </c:pt>
                <c:pt idx="14864">
                  <c:v>2.3959780495531904</c:v>
                </c:pt>
                <c:pt idx="14865">
                  <c:v>2.2834991984584909</c:v>
                </c:pt>
                <c:pt idx="14866">
                  <c:v>2.1694587478763374</c:v>
                </c:pt>
                <c:pt idx="14867">
                  <c:v>2.053934372232654</c:v>
                </c:pt>
                <c:pt idx="14868">
                  <c:v>1.9370032765128435</c:v>
                </c:pt>
                <c:pt idx="14869">
                  <c:v>1.8187433701217115</c:v>
                </c:pt>
                <c:pt idx="14870">
                  <c:v>1.6992370289319161</c:v>
                </c:pt>
                <c:pt idx="14871">
                  <c:v>1.5785681299527721</c:v>
                </c:pt>
                <c:pt idx="14872">
                  <c:v>1.4568195169096312</c:v>
                </c:pt>
                <c:pt idx="14873">
                  <c:v>1.3340715639277627</c:v>
                </c:pt>
                <c:pt idx="14874">
                  <c:v>1.2104116731802999</c:v>
                </c:pt>
                <c:pt idx="14875">
                  <c:v>1.08592464744435</c:v>
                </c:pt>
                <c:pt idx="14876">
                  <c:v>0.96069538568127666</c:v>
                </c:pt>
                <c:pt idx="14877">
                  <c:v>0.83480980471966182</c:v>
                </c:pt>
                <c:pt idx="14878">
                  <c:v>0.70835408393139776</c:v>
                </c:pt>
                <c:pt idx="14879">
                  <c:v>0.58141542499623244</c:v>
                </c:pt>
                <c:pt idx="14880">
                  <c:v>0.45408104906662317</c:v>
                </c:pt>
                <c:pt idx="14881">
                  <c:v>0.32643792875273003</c:v>
                </c:pt>
                <c:pt idx="14882">
                  <c:v>0.19857362095317327</c:v>
                </c:pt>
                <c:pt idx="14883">
                  <c:v>7.0576307045500497E-2</c:v>
                </c:pt>
                <c:pt idx="14884">
                  <c:v>-5.7466168706443221E-2</c:v>
                </c:pt>
                <c:pt idx="14885">
                  <c:v>-0.18546636019457199</c:v>
                </c:pt>
                <c:pt idx="14886">
                  <c:v>-0.31333625699204409</c:v>
                </c:pt>
                <c:pt idx="14887">
                  <c:v>-0.44098806965076709</c:v>
                </c:pt>
                <c:pt idx="14888">
                  <c:v>-0.56833356846346494</c:v>
                </c:pt>
                <c:pt idx="14889">
                  <c:v>-0.69528485237303461</c:v>
                </c:pt>
                <c:pt idx="14890">
                  <c:v>-0.82175824494646643</c:v>
                </c:pt>
                <c:pt idx="14891">
                  <c:v>-0.94766412604109251</c:v>
                </c:pt>
                <c:pt idx="14892">
                  <c:v>-1.0729156292608388</c:v>
                </c:pt>
                <c:pt idx="14893">
                  <c:v>-1.1974285816955748</c:v>
                </c:pt>
                <c:pt idx="14894">
                  <c:v>-1.321119441207705</c:v>
                </c:pt>
                <c:pt idx="14895">
                  <c:v>-1.4439016746618556</c:v>
                </c:pt>
                <c:pt idx="14896">
                  <c:v>-1.5656888733815595</c:v>
                </c:pt>
                <c:pt idx="14897">
                  <c:v>-1.6863963246364171</c:v>
                </c:pt>
                <c:pt idx="14898">
                  <c:v>-1.8059414318933218</c:v>
                </c:pt>
                <c:pt idx="14899">
                  <c:v>-1.924243980110065</c:v>
                </c:pt>
                <c:pt idx="14900">
                  <c:v>-2.041225145433335</c:v>
                </c:pt>
                <c:pt idx="14901">
                  <c:v>-2.1568039020757084</c:v>
                </c:pt>
                <c:pt idx="14902">
                  <c:v>-2.270900129239426</c:v>
                </c:pt>
                <c:pt idx="14903">
                  <c:v>-2.3834361430640212</c:v>
                </c:pt>
                <c:pt idx="14904">
                  <c:v>-2.4943359459030989</c:v>
                </c:pt>
                <c:pt idx="14905">
                  <c:v>-2.6035218315234485</c:v>
                </c:pt>
                <c:pt idx="14906">
                  <c:v>-2.7109176382100206</c:v>
                </c:pt>
                <c:pt idx="14907">
                  <c:v>-2.8164503700918275</c:v>
                </c:pt>
                <c:pt idx="14908">
                  <c:v>-2.9200483716970815</c:v>
                </c:pt>
                <c:pt idx="14909">
                  <c:v>-3.0216365502259666</c:v>
                </c:pt>
                <c:pt idx="14910">
                  <c:v>-3.1211488466754558</c:v>
                </c:pt>
                <c:pt idx="14911">
                  <c:v>-3.2185192463286225</c:v>
                </c:pt>
                <c:pt idx="14912">
                  <c:v>-3.3136774829487141</c:v>
                </c:pt>
                <c:pt idx="14913">
                  <c:v>-3.4065614580746328</c:v>
                </c:pt>
                <c:pt idx="14914">
                  <c:v>-3.4971069230742318</c:v>
                </c:pt>
                <c:pt idx="14915">
                  <c:v>-3.5852502637405825</c:v>
                </c:pt>
                <c:pt idx="14916">
                  <c:v>-3.6709287772170134</c:v>
                </c:pt>
                <c:pt idx="14917">
                  <c:v>-3.7540867898614509</c:v>
                </c:pt>
                <c:pt idx="14918">
                  <c:v>-3.8346684753230056</c:v>
                </c:pt>
                <c:pt idx="14919">
                  <c:v>-3.91261484869757</c:v>
                </c:pt>
                <c:pt idx="14920">
                  <c:v>-3.9878763615302608</c:v>
                </c:pt>
                <c:pt idx="14921">
                  <c:v>-4.060401541659961</c:v>
                </c:pt>
                <c:pt idx="14922">
                  <c:v>-4.1301383787462891</c:v>
                </c:pt>
                <c:pt idx="14923">
                  <c:v>-4.1970415464218238</c:v>
                </c:pt>
                <c:pt idx="14924">
                  <c:v>-4.2610639828135426</c:v>
                </c:pt>
                <c:pt idx="14925">
                  <c:v>-4.3221609952949649</c:v>
                </c:pt>
                <c:pt idx="14926">
                  <c:v>-4.3802895808919562</c:v>
                </c:pt>
                <c:pt idx="14927">
                  <c:v>-4.4354109594653979</c:v>
                </c:pt>
                <c:pt idx="14928">
                  <c:v>-4.4874875862188581</c:v>
                </c:pt>
                <c:pt idx="14929">
                  <c:v>-4.53648299344247</c:v>
                </c:pt>
                <c:pt idx="14930">
                  <c:v>-4.5823653887853677</c:v>
                </c:pt>
                <c:pt idx="14931">
                  <c:v>-4.6251046874953987</c:v>
                </c:pt>
                <c:pt idx="14932">
                  <c:v>-4.6646712277893725</c:v>
                </c:pt>
                <c:pt idx="14933">
                  <c:v>-4.7010357374683007</c:v>
                </c:pt>
                <c:pt idx="14934">
                  <c:v>-4.7341717302531912</c:v>
                </c:pt>
                <c:pt idx="14935">
                  <c:v>-4.7640607997875453</c:v>
                </c:pt>
                <c:pt idx="14936">
                  <c:v>-4.7906805804895907</c:v>
                </c:pt>
                <c:pt idx="14937">
                  <c:v>-4.8140118502317506</c:v>
                </c:pt>
                <c:pt idx="14938">
                  <c:v>-4.8340392061950945</c:v>
                </c:pt>
                <c:pt idx="14939">
                  <c:v>-4.850751513514318</c:v>
                </c:pt>
                <c:pt idx="14940">
                  <c:v>-4.8641339019516989</c:v>
                </c:pt>
                <c:pt idx="14941">
                  <c:v>-4.8741787636197449</c:v>
                </c:pt>
                <c:pt idx="14942">
                  <c:v>-4.8808799341304816</c:v>
                </c:pt>
                <c:pt idx="14943">
                  <c:v>-4.8842348325221669</c:v>
                </c:pt>
                <c:pt idx="14944">
                  <c:v>-4.8842376629610555</c:v>
                </c:pt>
                <c:pt idx="14945">
                  <c:v>-4.880890537162796</c:v>
                </c:pt>
                <c:pt idx="14946">
                  <c:v>-4.8741965954965423</c:v>
                </c:pt>
                <c:pt idx="14947">
                  <c:v>-4.8641596514562169</c:v>
                </c:pt>
                <c:pt idx="14948">
                  <c:v>-4.850784116764518</c:v>
                </c:pt>
                <c:pt idx="14949">
                  <c:v>-4.8340833906594636</c:v>
                </c:pt>
                <c:pt idx="14950">
                  <c:v>-4.8140681160277401</c:v>
                </c:pt>
                <c:pt idx="14951">
                  <c:v>-4.7907498334159442</c:v>
                </c:pt>
                <c:pt idx="14952">
                  <c:v>-4.7641436633139103</c:v>
                </c:pt>
                <c:pt idx="14953">
                  <c:v>-4.7342688046844179</c:v>
                </c:pt>
                <c:pt idx="14954">
                  <c:v>-4.7011477309109369</c:v>
                </c:pt>
                <c:pt idx="14955">
                  <c:v>-4.6648027195712878</c:v>
                </c:pt>
                <c:pt idx="14956">
                  <c:v>-4.6252590105179161</c:v>
                </c:pt>
                <c:pt idx="14957">
                  <c:v>-4.5825452080310409</c:v>
                </c:pt>
                <c:pt idx="14958">
                  <c:v>-4.5366899667532188</c:v>
                </c:pt>
                <c:pt idx="14959">
                  <c:v>-4.487724144148606</c:v>
                </c:pt>
                <c:pt idx="14960">
                  <c:v>-4.4356798847240198</c:v>
                </c:pt>
                <c:pt idx="14961">
                  <c:v>-4.380595471607557</c:v>
                </c:pt>
                <c:pt idx="14962">
                  <c:v>-4.322506653579377</c:v>
                </c:pt>
                <c:pt idx="14963">
                  <c:v>-4.2614528219733323</c:v>
                </c:pt>
                <c:pt idx="14964">
                  <c:v>-4.1974801255022207</c:v>
                </c:pt>
                <c:pt idx="14965">
                  <c:v>-4.1306290683566118</c:v>
                </c:pt>
                <c:pt idx="14966">
                  <c:v>-4.0609461174215982</c:v>
                </c:pt>
                <c:pt idx="14967">
                  <c:v>-3.9884825874588414</c:v>
                </c:pt>
                <c:pt idx="14968">
                  <c:v>-3.9132865772245613</c:v>
                </c:pt>
                <c:pt idx="14969">
                  <c:v>-3.8354080452158392</c:v>
                </c:pt>
                <c:pt idx="14970">
                  <c:v>-3.7548992258326219</c:v>
                </c:pt>
                <c:pt idx="14971">
                  <c:v>-3.6718185267911396</c:v>
                </c:pt>
                <c:pt idx="14972">
                  <c:v>-3.586219374030521</c:v>
                </c:pt>
                <c:pt idx="14973">
                  <c:v>-3.4981619374242401</c:v>
                </c:pt>
                <c:pt idx="14974">
                  <c:v>-3.4077109096984453</c:v>
                </c:pt>
                <c:pt idx="14975">
                  <c:v>-3.3149248710220758</c:v>
                </c:pt>
                <c:pt idx="14976">
                  <c:v>-3.2198679933518206</c:v>
                </c:pt>
                <c:pt idx="14977">
                  <c:v>-3.1226065126427827</c:v>
                </c:pt>
                <c:pt idx="14978">
                  <c:v>-3.0232062946605853</c:v>
                </c:pt>
                <c:pt idx="14979">
                  <c:v>-2.9217337670262671</c:v>
                </c:pt>
                <c:pt idx="14980">
                  <c:v>-2.8182595475682013</c:v>
                </c:pt>
                <c:pt idx="14981">
                  <c:v>-2.712855448490441</c:v>
                </c:pt>
                <c:pt idx="14982">
                  <c:v>-2.6055931098358598</c:v>
                </c:pt>
                <c:pt idx="14983">
                  <c:v>-2.4965449469646175</c:v>
                </c:pt>
                <c:pt idx="14984">
                  <c:v>-2.385787751254568</c:v>
                </c:pt>
                <c:pt idx="14985">
                  <c:v>-2.2733996324052885</c:v>
                </c:pt>
                <c:pt idx="14986">
                  <c:v>-2.1594585662394903</c:v>
                </c:pt>
                <c:pt idx="14987">
                  <c:v>-2.0440421352740814</c:v>
                </c:pt>
                <c:pt idx="14988">
                  <c:v>-1.9272274452625366</c:v>
                </c:pt>
                <c:pt idx="14989">
                  <c:v>-1.8090922991458924</c:v>
                </c:pt>
                <c:pt idx="14990">
                  <c:v>-1.6897189591978885</c:v>
                </c:pt>
                <c:pt idx="14991">
                  <c:v>-1.569191181797146</c:v>
                </c:pt>
                <c:pt idx="14992">
                  <c:v>-1.4475916831155133</c:v>
                </c:pt>
                <c:pt idx="14993">
                  <c:v>-1.3250007029169151</c:v>
                </c:pt>
                <c:pt idx="14994">
                  <c:v>-1.2015055023262315</c:v>
                </c:pt>
                <c:pt idx="14995">
                  <c:v>-1.0771907365116995</c:v>
                </c:pt>
                <c:pt idx="14996">
                  <c:v>-0.95214115039740932</c:v>
                </c:pt>
                <c:pt idx="14997">
                  <c:v>-0.82644250048364398</c:v>
                </c:pt>
                <c:pt idx="14998">
                  <c:v>-0.70018079966586622</c:v>
                </c:pt>
                <c:pt idx="14999">
                  <c:v>-0.57344307714723863</c:v>
                </c:pt>
                <c:pt idx="15000">
                  <c:v>-0.44631637575668531</c:v>
                </c:pt>
                <c:pt idx="15001">
                  <c:v>-0.31888748409186951</c:v>
                </c:pt>
                <c:pt idx="15002">
                  <c:v>-0.19124376951291316</c:v>
                </c:pt>
                <c:pt idx="15003">
                  <c:v>-6.3473218500047751E-2</c:v>
                </c:pt>
                <c:pt idx="15004">
                  <c:v>6.4336524766603731E-2</c:v>
                </c:pt>
                <c:pt idx="15005">
                  <c:v>0.19209821927301954</c:v>
                </c:pt>
                <c:pt idx="15006">
                  <c:v>0.31972406451603014</c:v>
                </c:pt>
                <c:pt idx="15007">
                  <c:v>0.44712648561626489</c:v>
                </c:pt>
                <c:pt idx="15008">
                  <c:v>0.57421747189191341</c:v>
                </c:pt>
                <c:pt idx="15009">
                  <c:v>0.70090934557553319</c:v>
                </c:pt>
                <c:pt idx="15010">
                  <c:v>0.8271186575926065</c:v>
                </c:pt>
                <c:pt idx="15011">
                  <c:v>0.95275601902848817</c:v>
                </c:pt>
                <c:pt idx="15012">
                  <c:v>1.0777347983822561</c:v>
                </c:pt>
                <c:pt idx="15013">
                  <c:v>1.2019710611009686</c:v>
                </c:pt>
                <c:pt idx="15014">
                  <c:v>1.3253815066579868</c:v>
                </c:pt>
                <c:pt idx="15015">
                  <c:v>1.447879846571799</c:v>
                </c:pt>
                <c:pt idx="15016">
                  <c:v>1.5693799196493117</c:v>
                </c:pt>
                <c:pt idx="15017">
                  <c:v>1.6897972632576264</c:v>
                </c:pt>
                <c:pt idx="15018">
                  <c:v>1.8090495333574945</c:v>
                </c:pt>
                <c:pt idx="15019">
                  <c:v>1.9270567695771093</c:v>
                </c:pt>
                <c:pt idx="15020">
                  <c:v>2.0437404046890868</c:v>
                </c:pt>
                <c:pt idx="15021">
                  <c:v>2.1590196712642751</c:v>
                </c:pt>
                <c:pt idx="15022">
                  <c:v>2.2728147083715129</c:v>
                </c:pt>
                <c:pt idx="15023">
                  <c:v>2.3850480933000431</c:v>
                </c:pt>
                <c:pt idx="15024">
                  <c:v>2.4956440906094883</c:v>
                </c:pt>
                <c:pt idx="15025">
                  <c:v>2.604525257102567</c:v>
                </c:pt>
                <c:pt idx="15026">
                  <c:v>2.7116156947019321</c:v>
                </c:pt>
                <c:pt idx="15027">
                  <c:v>2.8168426715483714</c:v>
                </c:pt>
                <c:pt idx="15028">
                  <c:v>2.9201347963279036</c:v>
                </c:pt>
                <c:pt idx="15029">
                  <c:v>3.0214172403161914</c:v>
                </c:pt>
                <c:pt idx="15030">
                  <c:v>3.1206242082756881</c:v>
                </c:pt>
                <c:pt idx="15031">
                  <c:v>3.2176899487174655</c:v>
                </c:pt>
                <c:pt idx="15032">
                  <c:v>3.3125444578686123</c:v>
                </c:pt>
                <c:pt idx="15033">
                  <c:v>3.4051258987415145</c:v>
                </c:pt>
                <c:pt idx="15034">
                  <c:v>3.4953702829623672</c:v>
                </c:pt>
                <c:pt idx="15035">
                  <c:v>3.5832142551435648</c:v>
                </c:pt>
                <c:pt idx="15036">
                  <c:v>3.6685953695865097</c:v>
                </c:pt>
                <c:pt idx="15037">
                  <c:v>3.7514582079250856</c:v>
                </c:pt>
                <c:pt idx="15038">
                  <c:v>3.8317471969832924</c:v>
                </c:pt>
                <c:pt idx="15039">
                  <c:v>3.9094036027138683</c:v>
                </c:pt>
                <c:pt idx="15040">
                  <c:v>3.9843781249857644</c:v>
                </c:pt>
                <c:pt idx="15041">
                  <c:v>4.056619537216327</c:v>
                </c:pt>
                <c:pt idx="15042">
                  <c:v>4.1260760716881029</c:v>
                </c:pt>
                <c:pt idx="15043">
                  <c:v>4.1927026414938933</c:v>
                </c:pt>
                <c:pt idx="15044">
                  <c:v>4.2564524208536696</c:v>
                </c:pt>
                <c:pt idx="15045">
                  <c:v>4.3172809496653617</c:v>
                </c:pt>
                <c:pt idx="15046">
                  <c:v>4.3751454537125909</c:v>
                </c:pt>
                <c:pt idx="15047">
                  <c:v>4.4300073776524664</c:v>
                </c:pt>
                <c:pt idx="15048">
                  <c:v>4.4818293973321168</c:v>
                </c:pt>
                <c:pt idx="15049">
                  <c:v>4.5305752613451169</c:v>
                </c:pt>
                <c:pt idx="15050">
                  <c:v>4.5762133891201895</c:v>
                </c:pt>
                <c:pt idx="15051">
                  <c:v>4.6187139029815292</c:v>
                </c:pt>
                <c:pt idx="15052">
                  <c:v>4.658047343343501</c:v>
                </c:pt>
                <c:pt idx="15053">
                  <c:v>4.6941846351549046</c:v>
                </c:pt>
                <c:pt idx="15054">
                  <c:v>4.7270994840682263</c:v>
                </c:pt>
                <c:pt idx="15055">
                  <c:v>4.7567736702801549</c:v>
                </c:pt>
                <c:pt idx="15056">
                  <c:v>4.7831850092265951</c:v>
                </c:pt>
                <c:pt idx="15057">
                  <c:v>4.8063144541098755</c:v>
                </c:pt>
                <c:pt idx="15058">
                  <c:v>4.8261467716059103</c:v>
                </c:pt>
                <c:pt idx="15059">
                  <c:v>4.8426709903669982</c:v>
                </c:pt>
                <c:pt idx="15060">
                  <c:v>4.8558723975589233</c:v>
                </c:pt>
                <c:pt idx="15061">
                  <c:v>4.8657435364520811</c:v>
                </c:pt>
                <c:pt idx="15062">
                  <c:v>4.87227838744474</c:v>
                </c:pt>
                <c:pt idx="15063">
                  <c:v>4.8754745078692903</c:v>
                </c:pt>
                <c:pt idx="15064">
                  <c:v>4.8753262335793002</c:v>
                </c:pt>
                <c:pt idx="15065">
                  <c:v>4.8718358012619074</c:v>
                </c:pt>
                <c:pt idx="15066">
                  <c:v>4.8650064694388462</c:v>
                </c:pt>
                <c:pt idx="15067">
                  <c:v>4.8548421628405674</c:v>
                </c:pt>
                <c:pt idx="15068">
                  <c:v>4.841347397419173</c:v>
                </c:pt>
                <c:pt idx="15069">
                  <c:v>4.8245356695499213</c:v>
                </c:pt>
                <c:pt idx="15070">
                  <c:v>4.8044177120858329</c:v>
                </c:pt>
                <c:pt idx="15071">
                  <c:v>4.7810051482963019</c:v>
                </c:pt>
                <c:pt idx="15072">
                  <c:v>4.7543131740842135</c:v>
                </c:pt>
                <c:pt idx="15073">
                  <c:v>4.724361056455761</c:v>
                </c:pt>
                <c:pt idx="15074">
                  <c:v>4.6911713294146224</c:v>
                </c:pt>
                <c:pt idx="15075">
                  <c:v>4.6547663236886301</c:v>
                </c:pt>
                <c:pt idx="15076">
                  <c:v>4.6151713247694417</c:v>
                </c:pt>
                <c:pt idx="15077">
                  <c:v>4.5724149750316236</c:v>
                </c:pt>
                <c:pt idx="15078">
                  <c:v>4.5265259596397236</c:v>
                </c:pt>
                <c:pt idx="15079">
                  <c:v>4.4775351589864831</c:v>
                </c:pt>
                <c:pt idx="15080">
                  <c:v>4.425474732899608</c:v>
                </c:pt>
                <c:pt idx="15081">
                  <c:v>4.3703829722123775</c:v>
                </c:pt>
                <c:pt idx="15082">
                  <c:v>4.3122956257934186</c:v>
                </c:pt>
                <c:pt idx="15083">
                  <c:v>4.2512520774534828</c:v>
                </c:pt>
                <c:pt idx="15084">
                  <c:v>4.1872984607825847</c:v>
                </c:pt>
                <c:pt idx="15085">
                  <c:v>4.1204752572673975</c:v>
                </c:pt>
                <c:pt idx="15086">
                  <c:v>4.050828903532893</c:v>
                </c:pt>
                <c:pt idx="15087">
                  <c:v>3.9784106765558036</c:v>
                </c:pt>
                <c:pt idx="15088">
                  <c:v>3.9032686298206527</c:v>
                </c:pt>
                <c:pt idx="15089">
                  <c:v>3.825452669110458</c:v>
                </c:pt>
                <c:pt idx="15090">
                  <c:v>3.7450149687193646</c:v>
                </c:pt>
                <c:pt idx="15091">
                  <c:v>3.6620138689233448</c:v>
                </c:pt>
                <c:pt idx="15092">
                  <c:v>3.5765027209501108</c:v>
                </c:pt>
                <c:pt idx="15093">
                  <c:v>3.4885416127602067</c:v>
                </c:pt>
                <c:pt idx="15094">
                  <c:v>3.3981951480412689</c:v>
                </c:pt>
                <c:pt idx="15095">
                  <c:v>3.3055218108797182</c:v>
                </c:pt>
                <c:pt idx="15096">
                  <c:v>3.2105856701941051</c:v>
                </c:pt>
                <c:pt idx="15097">
                  <c:v>3.1134528520391971</c:v>
                </c:pt>
                <c:pt idx="15098">
                  <c:v>3.0141891055180681</c:v>
                </c:pt>
                <c:pt idx="15099">
                  <c:v>2.9128607349324307</c:v>
                </c:pt>
                <c:pt idx="15100">
                  <c:v>2.809538228245497</c:v>
                </c:pt>
                <c:pt idx="15101">
                  <c:v>2.7042932613674298</c:v>
                </c:pt>
                <c:pt idx="15102">
                  <c:v>2.5971973317403574</c:v>
                </c:pt>
                <c:pt idx="15103">
                  <c:v>2.4883227059443955</c:v>
                </c:pt>
                <c:pt idx="15104">
                  <c:v>2.3777460205311161</c:v>
                </c:pt>
                <c:pt idx="15105">
                  <c:v>2.2655452244651895</c:v>
                </c:pt>
                <c:pt idx="15106">
                  <c:v>2.1517981270687536</c:v>
                </c:pt>
                <c:pt idx="15107">
                  <c:v>2.0365821387405063</c:v>
                </c:pt>
                <c:pt idx="15108">
                  <c:v>1.9199741876502967</c:v>
                </c:pt>
                <c:pt idx="15109">
                  <c:v>1.8020518938474965</c:v>
                </c:pt>
                <c:pt idx="15110">
                  <c:v>1.6828973315674638</c:v>
                </c:pt>
                <c:pt idx="15111">
                  <c:v>1.5625940641700784</c:v>
                </c:pt>
                <c:pt idx="15112">
                  <c:v>1.4412246099978141</c:v>
                </c:pt>
                <c:pt idx="15113">
                  <c:v>1.3188690063489159</c:v>
                </c:pt>
                <c:pt idx="15114">
                  <c:v>1.1956143074243339</c:v>
                </c:pt>
                <c:pt idx="15115">
                  <c:v>1.0715449571918318</c:v>
                </c:pt>
                <c:pt idx="15116">
                  <c:v>0.94674548528365077</c:v>
                </c:pt>
                <c:pt idx="15117">
                  <c:v>0.8213014290058438</c:v>
                </c:pt>
                <c:pt idx="15118">
                  <c:v>0.69529857834898112</c:v>
                </c:pt>
                <c:pt idx="15119">
                  <c:v>0.5688237360956897</c:v>
                </c:pt>
                <c:pt idx="15120">
                  <c:v>0.44196371533688977</c:v>
                </c:pt>
                <c:pt idx="15121">
                  <c:v>0.31480507181498446</c:v>
                </c:pt>
                <c:pt idx="15122">
                  <c:v>0.18743493712106632</c:v>
                </c:pt>
                <c:pt idx="15123">
                  <c:v>5.9941059258049163E-2</c:v>
                </c:pt>
                <c:pt idx="15124">
                  <c:v>-6.7589158571984359E-2</c:v>
                </c:pt>
                <c:pt idx="15125">
                  <c:v>-0.1950687186236687</c:v>
                </c:pt>
                <c:pt idx="15126">
                  <c:v>-0.3224100657418511</c:v>
                </c:pt>
                <c:pt idx="15127">
                  <c:v>-0.44952587226129287</c:v>
                </c:pt>
                <c:pt idx="15128">
                  <c:v>-0.57632837636546508</c:v>
                </c:pt>
                <c:pt idx="15129">
                  <c:v>-0.70273015058777355</c:v>
                </c:pt>
                <c:pt idx="15130">
                  <c:v>-0.82864799737269612</c:v>
                </c:pt>
                <c:pt idx="15131">
                  <c:v>-0.95399278032515378</c:v>
                </c:pt>
                <c:pt idx="15132">
                  <c:v>-1.0786781212455396</c:v>
                </c:pt>
                <c:pt idx="15133">
                  <c:v>-1.2026203394447237</c:v>
                </c:pt>
                <c:pt idx="15134">
                  <c:v>-1.3257363886029965</c:v>
                </c:pt>
                <c:pt idx="15135">
                  <c:v>-1.4479402345692922</c:v>
                </c:pt>
                <c:pt idx="15136">
                  <c:v>-1.5691459703847486</c:v>
                </c:pt>
                <c:pt idx="15137">
                  <c:v>-1.6892693873352831</c:v>
                </c:pt>
                <c:pt idx="15138">
                  <c:v>-1.8082283947659288</c:v>
                </c:pt>
                <c:pt idx="15139">
                  <c:v>-1.9259432849366633</c:v>
                </c:pt>
                <c:pt idx="15140">
                  <c:v>-2.0423357422813777</c:v>
                </c:pt>
                <c:pt idx="15141">
                  <c:v>-2.1573252498457465</c:v>
                </c:pt>
                <c:pt idx="15142">
                  <c:v>-2.2708321957712267</c:v>
                </c:pt>
                <c:pt idx="15143">
                  <c:v>-2.3827794048036592</c:v>
                </c:pt>
                <c:pt idx="15144">
                  <c:v>-2.4930913871307996</c:v>
                </c:pt>
                <c:pt idx="15145">
                  <c:v>-2.6016909431444208</c:v>
                </c:pt>
                <c:pt idx="15146">
                  <c:v>-2.7085024161082241</c:v>
                </c:pt>
                <c:pt idx="15147">
                  <c:v>-2.8134533130494828</c:v>
                </c:pt>
                <c:pt idx="15148">
                  <c:v>-2.916472478881567</c:v>
                </c:pt>
                <c:pt idx="15149">
                  <c:v>-3.0174853182464085</c:v>
                </c:pt>
                <c:pt idx="15150">
                  <c:v>-3.1164262662124682</c:v>
                </c:pt>
                <c:pt idx="15151">
                  <c:v>-3.2132297983395843</c:v>
                </c:pt>
                <c:pt idx="15152">
                  <c:v>-3.3078261344530446</c:v>
                </c:pt>
                <c:pt idx="15153">
                  <c:v>-3.4001536575222318</c:v>
                </c:pt>
                <c:pt idx="15154">
                  <c:v>-3.4901485953018012</c:v>
                </c:pt>
                <c:pt idx="15155">
                  <c:v>-3.5777478045203783</c:v>
                </c:pt>
                <c:pt idx="15156">
                  <c:v>-3.662889047403052</c:v>
                </c:pt>
                <c:pt idx="15157">
                  <c:v>-3.7455171091384831</c:v>
                </c:pt>
                <c:pt idx="15158">
                  <c:v>-3.8255766155638042</c:v>
                </c:pt>
                <c:pt idx="15159">
                  <c:v>-3.9030090269348192</c:v>
                </c:pt>
                <c:pt idx="15160">
                  <c:v>-3.977765232549106</c:v>
                </c:pt>
                <c:pt idx="15161">
                  <c:v>-4.0497941902180763</c:v>
                </c:pt>
                <c:pt idx="15162">
                  <c:v>-4.1190443114283619</c:v>
                </c:pt>
                <c:pt idx="15163">
                  <c:v>-4.185470683135736</c:v>
                </c:pt>
                <c:pt idx="15164">
                  <c:v>-4.2490266479358425</c:v>
                </c:pt>
                <c:pt idx="15165">
                  <c:v>-4.3096679084735996</c:v>
                </c:pt>
                <c:pt idx="15166">
                  <c:v>-4.3673518475143744</c:v>
                </c:pt>
                <c:pt idx="15167">
                  <c:v>-4.422040060800307</c:v>
                </c:pt>
                <c:pt idx="15168">
                  <c:v>-4.4736953692409376</c:v>
                </c:pt>
                <c:pt idx="15169">
                  <c:v>-4.5222816603483453</c:v>
                </c:pt>
                <c:pt idx="15170">
                  <c:v>-4.567767486210542</c:v>
                </c:pt>
                <c:pt idx="15171">
                  <c:v>-4.6101230954416392</c:v>
                </c:pt>
                <c:pt idx="15172">
                  <c:v>-4.649319148272105</c:v>
                </c:pt>
                <c:pt idx="15173">
                  <c:v>-4.685326682894245</c:v>
                </c:pt>
                <c:pt idx="15174">
                  <c:v>-4.7181195115382684</c:v>
                </c:pt>
                <c:pt idx="15175">
                  <c:v>-4.7476795142256796</c:v>
                </c:pt>
                <c:pt idx="15176">
                  <c:v>-4.7739845993828087</c:v>
                </c:pt>
                <c:pt idx="15177">
                  <c:v>-4.7970158062927073</c:v>
                </c:pt>
                <c:pt idx="15178">
                  <c:v>-4.8167579807328442</c:v>
                </c:pt>
                <c:pt idx="15179">
                  <c:v>-4.8332002234146252</c:v>
                </c:pt>
                <c:pt idx="15180">
                  <c:v>-4.8463278864632837</c:v>
                </c:pt>
                <c:pt idx="15181">
                  <c:v>-4.8561335709579527</c:v>
                </c:pt>
                <c:pt idx="15182">
                  <c:v>-4.8626113079101545</c:v>
                </c:pt>
                <c:pt idx="15183">
                  <c:v>-4.8657586980314367</c:v>
                </c:pt>
                <c:pt idx="15184">
                  <c:v>-4.8655701132881086</c:v>
                </c:pt>
                <c:pt idx="15185">
                  <c:v>-4.8620478191876488</c:v>
                </c:pt>
                <c:pt idx="15186">
                  <c:v>-4.8551950957600027</c:v>
                </c:pt>
                <c:pt idx="15187">
                  <c:v>-4.8450158819183313</c:v>
                </c:pt>
                <c:pt idx="15188">
                  <c:v>-4.8315147004649193</c:v>
                </c:pt>
                <c:pt idx="15189">
                  <c:v>-4.8147050472919446</c:v>
                </c:pt>
                <c:pt idx="15190">
                  <c:v>-4.7945976474416829</c:v>
                </c:pt>
                <c:pt idx="15191">
                  <c:v>-4.7712041090571251</c:v>
                </c:pt>
                <c:pt idx="15192">
                  <c:v>-4.7445396056172502</c:v>
                </c:pt>
                <c:pt idx="15193">
                  <c:v>-4.7146233744314143</c:v>
                </c:pt>
                <c:pt idx="15194">
                  <c:v>-4.6814779125643318</c:v>
                </c:pt>
                <c:pt idx="15195">
                  <c:v>-4.6451255065997223</c:v>
                </c:pt>
                <c:pt idx="15196">
                  <c:v>-4.6055913907232107</c:v>
                </c:pt>
                <c:pt idx="15197">
                  <c:v>-4.5629041488907625</c:v>
                </c:pt>
                <c:pt idx="15198">
                  <c:v>-4.5170924007912099</c:v>
                </c:pt>
                <c:pt idx="15199">
                  <c:v>-4.4681869543459829</c:v>
                </c:pt>
                <c:pt idx="15200">
                  <c:v>-4.4162198899834193</c:v>
                </c:pt>
                <c:pt idx="15201">
                  <c:v>-4.3612294122827651</c:v>
                </c:pt>
                <c:pt idx="15202">
                  <c:v>-4.3032511770832471</c:v>
                </c:pt>
                <c:pt idx="15203">
                  <c:v>-4.242324468475986</c:v>
                </c:pt>
                <c:pt idx="15204">
                  <c:v>-4.1784953137319558</c:v>
                </c:pt>
                <c:pt idx="15205">
                  <c:v>-4.1118040815156967</c:v>
                </c:pt>
                <c:pt idx="15206">
                  <c:v>-4.0422970892290939</c:v>
                </c:pt>
                <c:pt idx="15207">
                  <c:v>-3.9700254883321473</c:v>
                </c:pt>
                <c:pt idx="15208">
                  <c:v>-3.8950372006119807</c:v>
                </c:pt>
                <c:pt idx="15209">
                  <c:v>-3.8173819940912845</c:v>
                </c:pt>
                <c:pt idx="15210">
                  <c:v>-3.737111899364415</c:v>
                </c:pt>
                <c:pt idx="15211">
                  <c:v>-3.6542851071962033</c:v>
                </c:pt>
                <c:pt idx="15212">
                  <c:v>-3.5689548136250715</c:v>
                </c:pt>
                <c:pt idx="15213">
                  <c:v>-3.4811809458820773</c:v>
                </c:pt>
                <c:pt idx="15214">
                  <c:v>-3.3910279415276947</c:v>
                </c:pt>
                <c:pt idx="15215">
                  <c:v>-3.2985541132710243</c:v>
                </c:pt>
                <c:pt idx="15216">
                  <c:v>-3.2038233535544465</c:v>
                </c:pt>
                <c:pt idx="15217">
                  <c:v>-3.1069016070137043</c:v>
                </c:pt>
                <c:pt idx="15218">
                  <c:v>-3.0078544365502839</c:v>
                </c:pt>
                <c:pt idx="15219">
                  <c:v>-2.9067479556455065</c:v>
                </c:pt>
                <c:pt idx="15220">
                  <c:v>-2.8036524569917285</c:v>
                </c:pt>
                <c:pt idx="15221">
                  <c:v>-2.6986394169490717</c:v>
                </c:pt>
                <c:pt idx="15222">
                  <c:v>-2.5917801293060223</c:v>
                </c:pt>
                <c:pt idx="15223">
                  <c:v>-2.4831466530640576</c:v>
                </c:pt>
                <c:pt idx="15224">
                  <c:v>-2.3728154134528308</c:v>
                </c:pt>
                <c:pt idx="15225">
                  <c:v>-2.2608641445571402</c:v>
                </c:pt>
                <c:pt idx="15226">
                  <c:v>-2.1473704374491973</c:v>
                </c:pt>
                <c:pt idx="15227">
                  <c:v>-2.0324114810982672</c:v>
                </c:pt>
                <c:pt idx="15228">
                  <c:v>-1.9160639792589071</c:v>
                </c:pt>
                <c:pt idx="15229">
                  <c:v>-1.7984053247749223</c:v>
                </c:pt>
                <c:pt idx="15230">
                  <c:v>-1.6795173620841506</c:v>
                </c:pt>
                <c:pt idx="15231">
                  <c:v>-1.5594834223567875</c:v>
                </c:pt>
                <c:pt idx="15232">
                  <c:v>-1.4383857895558638</c:v>
                </c:pt>
                <c:pt idx="15233">
                  <c:v>-1.3163042646142393</c:v>
                </c:pt>
                <c:pt idx="15234">
                  <c:v>-1.1933256635867049</c:v>
                </c:pt>
                <c:pt idx="15235">
                  <c:v>-1.0695341907211438</c:v>
                </c:pt>
                <c:pt idx="15236">
                  <c:v>-0.94501413456404448</c:v>
                </c:pt>
                <c:pt idx="15237">
                  <c:v>-0.81985079017892437</c:v>
                </c:pt>
                <c:pt idx="15238">
                  <c:v>-0.69412970436699339</c:v>
                </c:pt>
                <c:pt idx="15239">
                  <c:v>-0.56793743598517832</c:v>
                </c:pt>
                <c:pt idx="15240">
                  <c:v>-0.44136055367337501</c:v>
                </c:pt>
                <c:pt idx="15241">
                  <c:v>-0.31448536840898733</c:v>
                </c:pt>
                <c:pt idx="15242">
                  <c:v>-0.18739876691569038</c:v>
                </c:pt>
                <c:pt idx="15243">
                  <c:v>-6.0188252437976264E-2</c:v>
                </c:pt>
                <c:pt idx="15244">
                  <c:v>6.7059016260501314E-2</c:v>
                </c:pt>
                <c:pt idx="15245">
                  <c:v>0.19425628534192671</c:v>
                </c:pt>
                <c:pt idx="15246">
                  <c:v>0.3213162428177459</c:v>
                </c:pt>
                <c:pt idx="15247">
                  <c:v>0.44815180323895498</c:v>
                </c:pt>
                <c:pt idx="15248">
                  <c:v>0.57467544584659624</c:v>
                </c:pt>
                <c:pt idx="15249">
                  <c:v>0.7007999828658189</c:v>
                </c:pt>
                <c:pt idx="15250">
                  <c:v>0.82644245486093837</c:v>
                </c:pt>
                <c:pt idx="15251">
                  <c:v>0.95151396178058845</c:v>
                </c:pt>
                <c:pt idx="15252">
                  <c:v>1.075928359789835</c:v>
                </c:pt>
                <c:pt idx="15253">
                  <c:v>1.1996022003846176</c:v>
                </c:pt>
                <c:pt idx="15254">
                  <c:v>1.3224526670514765</c:v>
                </c:pt>
                <c:pt idx="15255">
                  <c:v>1.4443939528704279</c:v>
                </c:pt>
                <c:pt idx="15256">
                  <c:v>1.5653403753441339</c:v>
                </c:pt>
                <c:pt idx="15257">
                  <c:v>1.6852079472586148</c:v>
                </c:pt>
                <c:pt idx="15258">
                  <c:v>1.8039147963087165</c:v>
                </c:pt>
                <c:pt idx="15259">
                  <c:v>1.9213814297675267</c:v>
                </c:pt>
                <c:pt idx="15260">
                  <c:v>2.0375297435623279</c:v>
                </c:pt>
                <c:pt idx="15261">
                  <c:v>2.1522794285322289</c:v>
                </c:pt>
                <c:pt idx="15262">
                  <c:v>2.2655510767356595</c:v>
                </c:pt>
                <c:pt idx="15263">
                  <c:v>2.3772677127855548</c:v>
                </c:pt>
                <c:pt idx="15264">
                  <c:v>2.4873540425173917</c:v>
                </c:pt>
                <c:pt idx="15265">
                  <c:v>2.5957330575852984</c:v>
                </c:pt>
                <c:pt idx="15266">
                  <c:v>2.7023292879681766</c:v>
                </c:pt>
                <c:pt idx="15267">
                  <c:v>2.8070704227032794</c:v>
                </c:pt>
                <c:pt idx="15268">
                  <c:v>2.9098854838549255</c:v>
                </c:pt>
                <c:pt idx="15269">
                  <c:v>3.0107000482077626</c:v>
                </c:pt>
                <c:pt idx="15270">
                  <c:v>3.1094487178195789</c:v>
                </c:pt>
                <c:pt idx="15271">
                  <c:v>3.2060661299455484</c:v>
                </c:pt>
                <c:pt idx="15272">
                  <c:v>3.3004826606767912</c:v>
                </c:pt>
                <c:pt idx="15273">
                  <c:v>3.3926368436877472</c:v>
                </c:pt>
                <c:pt idx="15274">
                  <c:v>3.4824650517513329</c:v>
                </c:pt>
                <c:pt idx="15275">
                  <c:v>3.5699042808065884</c:v>
                </c:pt>
                <c:pt idx="15276">
                  <c:v>3.6548924263650058</c:v>
                </c:pt>
                <c:pt idx="15277">
                  <c:v>3.7373744008668668</c:v>
                </c:pt>
                <c:pt idx="15278">
                  <c:v>3.8172949512605974</c:v>
                </c:pt>
                <c:pt idx="15279">
                  <c:v>3.894595652672777</c:v>
                </c:pt>
                <c:pt idx="15280">
                  <c:v>3.9692275029365724</c:v>
                </c:pt>
                <c:pt idx="15281">
                  <c:v>4.0411395619745551</c:v>
                </c:pt>
                <c:pt idx="15282">
                  <c:v>4.1102803368765262</c:v>
                </c:pt>
                <c:pt idx="15283">
                  <c:v>4.1766050036156139</c:v>
                </c:pt>
                <c:pt idx="15284">
                  <c:v>4.2400669871467409</c:v>
                </c:pt>
                <c:pt idx="15285">
                  <c:v>4.3006220657497316</c:v>
                </c:pt>
                <c:pt idx="15286">
                  <c:v>4.3582276910398976</c:v>
                </c:pt>
                <c:pt idx="15287">
                  <c:v>4.4128455207699995</c:v>
                </c:pt>
                <c:pt idx="15288">
                  <c:v>4.4644384309717866</c:v>
                </c:pt>
                <c:pt idx="15289">
                  <c:v>4.5129703573488191</c:v>
                </c:pt>
                <c:pt idx="15290">
                  <c:v>4.558409893213021</c:v>
                </c:pt>
                <c:pt idx="15291">
                  <c:v>4.6007273214042224</c:v>
                </c:pt>
                <c:pt idx="15292">
                  <c:v>4.6398933293558517</c:v>
                </c:pt>
                <c:pt idx="15293">
                  <c:v>4.6758789754219148</c:v>
                </c:pt>
                <c:pt idx="15294">
                  <c:v>4.7086580849406552</c:v>
                </c:pt>
                <c:pt idx="15295">
                  <c:v>4.7382125439816178</c:v>
                </c:pt>
                <c:pt idx="15296">
                  <c:v>4.764520259959002</c:v>
                </c:pt>
                <c:pt idx="15297">
                  <c:v>4.787562264089404</c:v>
                </c:pt>
                <c:pt idx="15298">
                  <c:v>4.80732338704148</c:v>
                </c:pt>
                <c:pt idx="15299">
                  <c:v>4.8237927073935252</c:v>
                </c:pt>
                <c:pt idx="15300">
                  <c:v>4.8369555481374027</c:v>
                </c:pt>
                <c:pt idx="15301">
                  <c:v>4.8468044742487724</c:v>
                </c:pt>
                <c:pt idx="15302">
                  <c:v>4.8533334737016336</c:v>
                </c:pt>
                <c:pt idx="15303">
                  <c:v>4.8565400972780566</c:v>
                </c:pt>
                <c:pt idx="15304">
                  <c:v>4.856418660170891</c:v>
                </c:pt>
                <c:pt idx="15305">
                  <c:v>4.8529713643239996</c:v>
                </c:pt>
                <c:pt idx="15306">
                  <c:v>4.846201419473271</c:v>
                </c:pt>
                <c:pt idx="15307">
                  <c:v>4.8361126875727791</c:v>
                </c:pt>
                <c:pt idx="15308">
                  <c:v>4.8227096078718388</c:v>
                </c:pt>
                <c:pt idx="15309">
                  <c:v>4.8060055861925637</c:v>
                </c:pt>
                <c:pt idx="15310">
                  <c:v>4.786011251072444</c:v>
                </c:pt>
                <c:pt idx="15311">
                  <c:v>4.7627381078027922</c:v>
                </c:pt>
                <c:pt idx="15312">
                  <c:v>4.7362012207573017</c:v>
                </c:pt>
                <c:pt idx="15313">
                  <c:v>4.706419711985002</c:v>
                </c:pt>
                <c:pt idx="15314">
                  <c:v>4.6734159572391354</c:v>
                </c:pt>
                <c:pt idx="15315">
                  <c:v>4.6372121158497297</c:v>
                </c:pt>
                <c:pt idx="15316">
                  <c:v>4.5978332889205804</c:v>
                </c:pt>
                <c:pt idx="15317">
                  <c:v>4.5553079216166932</c:v>
                </c:pt>
                <c:pt idx="15318">
                  <c:v>4.50966448925056</c:v>
                </c:pt>
                <c:pt idx="15319">
                  <c:v>4.4609336499105838</c:v>
                </c:pt>
                <c:pt idx="15320">
                  <c:v>4.4091473288684053</c:v>
                </c:pt>
                <c:pt idx="15321">
                  <c:v>4.3543435703607445</c:v>
                </c:pt>
                <c:pt idx="15322">
                  <c:v>4.296557864840449</c:v>
                </c:pt>
                <c:pt idx="15323">
                  <c:v>4.2358293261147386</c:v>
                </c:pt>
                <c:pt idx="15324">
                  <c:v>4.1722038064236262</c:v>
                </c:pt>
                <c:pt idx="15325">
                  <c:v>4.1057214948080061</c:v>
                </c:pt>
                <c:pt idx="15326">
                  <c:v>4.0364285246117584</c:v>
                </c:pt>
                <c:pt idx="15327">
                  <c:v>3.9643758589645519</c:v>
                </c:pt>
                <c:pt idx="15328">
                  <c:v>3.8896112272162702</c:v>
                </c:pt>
                <c:pt idx="15329">
                  <c:v>3.8121842010146154</c:v>
                </c:pt>
                <c:pt idx="15330">
                  <c:v>3.7321466108134511</c:v>
                </c:pt>
                <c:pt idx="15331">
                  <c:v>3.6495564436469592</c:v>
                </c:pt>
                <c:pt idx="15332">
                  <c:v>3.5644666884110783</c:v>
                </c:pt>
                <c:pt idx="15333">
                  <c:v>3.4769370619639393</c:v>
                </c:pt>
                <c:pt idx="15334">
                  <c:v>3.3870317884463339</c:v>
                </c:pt>
                <c:pt idx="15335">
                  <c:v>3.2948089642872613</c:v>
                </c:pt>
                <c:pt idx="15336">
                  <c:v>3.2003322629774775</c:v>
                </c:pt>
                <c:pt idx="15337">
                  <c:v>3.1036674077202004</c:v>
                </c:pt>
                <c:pt idx="15338">
                  <c:v>3.0048797376964491</c:v>
                </c:pt>
                <c:pt idx="15339">
                  <c:v>2.9040351405739639</c:v>
                </c:pt>
                <c:pt idx="15340">
                  <c:v>2.8012036813345085</c:v>
                </c:pt>
                <c:pt idx="15341">
                  <c:v>2.6964566069287081</c:v>
                </c:pt>
                <c:pt idx="15342">
                  <c:v>2.5898649802358324</c:v>
                </c:pt>
                <c:pt idx="15343">
                  <c:v>2.4815006280485976</c:v>
                </c:pt>
                <c:pt idx="15344">
                  <c:v>2.3714397422898608</c:v>
                </c:pt>
                <c:pt idx="15345">
                  <c:v>2.2597598228416644</c:v>
                </c:pt>
                <c:pt idx="15346">
                  <c:v>2.1465382258801622</c:v>
                </c:pt>
                <c:pt idx="15347">
                  <c:v>2.0318519049887289</c:v>
                </c:pt>
                <c:pt idx="15348">
                  <c:v>1.915777328249525</c:v>
                </c:pt>
                <c:pt idx="15349">
                  <c:v>1.7983916527509864</c:v>
                </c:pt>
                <c:pt idx="15350">
                  <c:v>1.6797764872962844</c:v>
                </c:pt>
                <c:pt idx="15351">
                  <c:v>1.5600149277448667</c:v>
                </c:pt>
                <c:pt idx="15352">
                  <c:v>1.4391890232759241</c:v>
                </c:pt>
                <c:pt idx="15353">
                  <c:v>1.3173783407672701</c:v>
                </c:pt>
                <c:pt idx="15354">
                  <c:v>1.1946694631494346</c:v>
                </c:pt>
                <c:pt idx="15355">
                  <c:v>1.0711463626769211</c:v>
                </c:pt>
                <c:pt idx="15356">
                  <c:v>0.94689309723347781</c:v>
                </c:pt>
                <c:pt idx="15357">
                  <c:v>0.82199473274845158</c:v>
                </c:pt>
                <c:pt idx="15358">
                  <c:v>0.69653658861418555</c:v>
                </c:pt>
                <c:pt idx="15359">
                  <c:v>0.5706049981990402</c:v>
                </c:pt>
                <c:pt idx="15360">
                  <c:v>0.44428630676793351</c:v>
                </c:pt>
                <c:pt idx="15361">
                  <c:v>0.31766660422827275</c:v>
                </c:pt>
                <c:pt idx="15362">
                  <c:v>0.19083255872761823</c:v>
                </c:pt>
                <c:pt idx="15363">
                  <c:v>6.3871457615398336E-2</c:v>
                </c:pt>
                <c:pt idx="15364">
                  <c:v>-6.3129753374502148E-2</c:v>
                </c:pt>
                <c:pt idx="15365">
                  <c:v>-0.19008453038694537</c:v>
                </c:pt>
                <c:pt idx="15366">
                  <c:v>-0.31690576818970273</c:v>
                </c:pt>
                <c:pt idx="15367">
                  <c:v>-0.44350658468773313</c:v>
                </c:pt>
                <c:pt idx="15368">
                  <c:v>-0.56979965890067108</c:v>
                </c:pt>
                <c:pt idx="15369">
                  <c:v>-0.69569799908670127</c:v>
                </c:pt>
                <c:pt idx="15370">
                  <c:v>-0.82111883793150553</c:v>
                </c:pt>
                <c:pt idx="15371">
                  <c:v>-0.94597346342988475</c:v>
                </c:pt>
                <c:pt idx="15372">
                  <c:v>-1.070175915558961</c:v>
                </c:pt>
                <c:pt idx="15373">
                  <c:v>-1.193642925236573</c:v>
                </c:pt>
                <c:pt idx="15374">
                  <c:v>-1.3162918508296351</c:v>
                </c:pt>
                <c:pt idx="15375">
                  <c:v>-1.4380370556088253</c:v>
                </c:pt>
                <c:pt idx="15376">
                  <c:v>-1.5587930224347666</c:v>
                </c:pt>
                <c:pt idx="15377">
                  <c:v>-1.6784759244789922</c:v>
                </c:pt>
                <c:pt idx="15378">
                  <c:v>-1.7970040447147426</c:v>
                </c:pt>
                <c:pt idx="15379">
                  <c:v>-1.914298040455888</c:v>
                </c:pt>
                <c:pt idx="15380">
                  <c:v>-2.0302799523072315</c:v>
                </c:pt>
                <c:pt idx="15381">
                  <c:v>-2.1448696103008862</c:v>
                </c:pt>
                <c:pt idx="15382">
                  <c:v>-2.2579877400877462</c:v>
                </c:pt>
                <c:pt idx="15383">
                  <c:v>-2.3695574941611226</c:v>
                </c:pt>
                <c:pt idx="15384">
                  <c:v>-2.4795037004186522</c:v>
                </c:pt>
                <c:pt idx="15385">
                  <c:v>-2.5877494666570495</c:v>
                </c:pt>
                <c:pt idx="15386">
                  <c:v>-2.6942194329823255</c:v>
                </c:pt>
                <c:pt idx="15387">
                  <c:v>-2.7988413924523496</c:v>
                </c:pt>
                <c:pt idx="15388">
                  <c:v>-2.9015444649604207</c:v>
                </c:pt>
                <c:pt idx="15389">
                  <c:v>-3.0022543188483795</c:v>
                </c:pt>
                <c:pt idx="15390">
                  <c:v>-3.1009056413845051</c:v>
                </c:pt>
                <c:pt idx="15391">
                  <c:v>-3.1974331486194192</c:v>
                </c:pt>
                <c:pt idx="15392">
                  <c:v>-3.2917672889604339</c:v>
                </c:pt>
                <c:pt idx="15393">
                  <c:v>-3.3838466618617407</c:v>
                </c:pt>
                <c:pt idx="15394">
                  <c:v>-3.4736076992870428</c:v>
                </c:pt>
                <c:pt idx="15395">
                  <c:v>-3.5609874497308374</c:v>
                </c:pt>
                <c:pt idx="15396">
                  <c:v>-3.6459238545842494</c:v>
                </c:pt>
                <c:pt idx="15397">
                  <c:v>-3.7283618654563671</c:v>
                </c:pt>
                <c:pt idx="15398">
                  <c:v>-3.8082462617245842</c:v>
                </c:pt>
                <c:pt idx="15399">
                  <c:v>-3.8855186441814333</c:v>
                </c:pt>
                <c:pt idx="15400">
                  <c:v>-3.9601300295455895</c:v>
                </c:pt>
                <c:pt idx="15401">
                  <c:v>-4.0320294898333078</c:v>
                </c:pt>
                <c:pt idx="15402">
                  <c:v>-4.1011655374305214</c:v>
                </c:pt>
                <c:pt idx="15403">
                  <c:v>-4.1674933468091968</c:v>
                </c:pt>
                <c:pt idx="15404">
                  <c:v>-4.2309663346320558</c:v>
                </c:pt>
                <c:pt idx="15405">
                  <c:v>-4.291540264107403</c:v>
                </c:pt>
                <c:pt idx="15406">
                  <c:v>-4.3491725650178452</c:v>
                </c:pt>
                <c:pt idx="15407">
                  <c:v>-4.4038248665454942</c:v>
                </c:pt>
                <c:pt idx="15408">
                  <c:v>-4.455460009443339</c:v>
                </c:pt>
                <c:pt idx="15409">
                  <c:v>-4.5040418874630417</c:v>
                </c:pt>
                <c:pt idx="15410">
                  <c:v>-4.5495390453324527</c:v>
                </c:pt>
                <c:pt idx="15411">
                  <c:v>-4.5919217107218637</c:v>
                </c:pt>
                <c:pt idx="15412">
                  <c:v>-4.631160509361866</c:v>
                </c:pt>
                <c:pt idx="15413">
                  <c:v>-4.6672264314283565</c:v>
                </c:pt>
                <c:pt idx="15414">
                  <c:v>-4.7000932276695151</c:v>
                </c:pt>
                <c:pt idx="15415">
                  <c:v>-4.7297427032218406</c:v>
                </c:pt>
                <c:pt idx="15416">
                  <c:v>-4.756152678297866</c:v>
                </c:pt>
                <c:pt idx="15417">
                  <c:v>-4.7793040907235422</c:v>
                </c:pt>
                <c:pt idx="15418">
                  <c:v>-4.7991816716729714</c:v>
                </c:pt>
                <c:pt idx="15419">
                  <c:v>-4.8157743942161062</c:v>
                </c:pt>
                <c:pt idx="15420">
                  <c:v>-4.8290674699180638</c:v>
                </c:pt>
                <c:pt idx="15421">
                  <c:v>-4.8390533465096954</c:v>
                </c:pt>
                <c:pt idx="15422">
                  <c:v>-4.8457258890074311</c:v>
                </c:pt>
                <c:pt idx="15423">
                  <c:v>-4.849082519633197</c:v>
                </c:pt>
                <c:pt idx="15424">
                  <c:v>-4.8491174195320461</c:v>
                </c:pt>
                <c:pt idx="15425">
                  <c:v>-4.8458326512319632</c:v>
                </c:pt>
                <c:pt idx="15426">
                  <c:v>-4.8392312798090424</c:v>
                </c:pt>
                <c:pt idx="15427">
                  <c:v>-4.8293170174421727</c:v>
                </c:pt>
                <c:pt idx="15428">
                  <c:v>-4.8160941486229838</c:v>
                </c:pt>
                <c:pt idx="15429">
                  <c:v>-4.7995759195705716</c:v>
                </c:pt>
                <c:pt idx="15430">
                  <c:v>-4.7797727945151598</c:v>
                </c:pt>
                <c:pt idx="15431">
                  <c:v>-4.7566961098817506</c:v>
                </c:pt>
                <c:pt idx="15432">
                  <c:v>-4.7303607567676274</c:v>
                </c:pt>
                <c:pt idx="15433">
                  <c:v>-4.7007856796880381</c:v>
                </c:pt>
                <c:pt idx="15434">
                  <c:v>-4.6679930727612318</c:v>
                </c:pt>
                <c:pt idx="15435">
                  <c:v>-4.6320049097407345</c:v>
                </c:pt>
                <c:pt idx="15436">
                  <c:v>-4.5928461023753471</c:v>
                </c:pt>
                <c:pt idx="15437">
                  <c:v>-4.5505449028625531</c:v>
                </c:pt>
                <c:pt idx="15438">
                  <c:v>-4.5051295901041009</c:v>
                </c:pt>
                <c:pt idx="15439">
                  <c:v>-4.4566306225061645</c:v>
                </c:pt>
                <c:pt idx="15440">
                  <c:v>-4.4050797225614522</c:v>
                </c:pt>
                <c:pt idx="15441">
                  <c:v>-4.3505147288082524</c:v>
                </c:pt>
                <c:pt idx="15442">
                  <c:v>-4.2929709232610991</c:v>
                </c:pt>
                <c:pt idx="15443">
                  <c:v>-4.2324872087307188</c:v>
                </c:pt>
                <c:pt idx="15444">
                  <c:v>-4.1691092240865029</c:v>
                </c:pt>
                <c:pt idx="15445">
                  <c:v>-4.1028769428104317</c:v>
                </c:pt>
                <c:pt idx="15446">
                  <c:v>-4.0338362806866783</c:v>
                </c:pt>
                <c:pt idx="15447">
                  <c:v>-3.9620379814736295</c:v>
                </c:pt>
                <c:pt idx="15448">
                  <c:v>-3.887529553529018</c:v>
                </c:pt>
                <c:pt idx="15449">
                  <c:v>-3.8103603460792868</c:v>
                </c:pt>
                <c:pt idx="15450">
                  <c:v>-3.7305819659209276</c:v>
                </c:pt>
                <c:pt idx="15451">
                  <c:v>-3.6482521753885617</c:v>
                </c:pt>
                <c:pt idx="15452">
                  <c:v>-3.5634237378311613</c:v>
                </c:pt>
                <c:pt idx="15453">
                  <c:v>-3.4761561439074438</c:v>
                </c:pt>
                <c:pt idx="15454">
                  <c:v>-3.3865133911023815</c:v>
                </c:pt>
                <c:pt idx="15455">
                  <c:v>-3.2945533489285039</c:v>
                </c:pt>
                <c:pt idx="15456">
                  <c:v>-3.2003394638953551</c:v>
                </c:pt>
                <c:pt idx="15457">
                  <c:v>-3.1039372323564209</c:v>
                </c:pt>
                <c:pt idx="15458">
                  <c:v>-3.0054117669700369</c:v>
                </c:pt>
                <c:pt idx="15459">
                  <c:v>-2.9048287294034121</c:v>
                </c:pt>
                <c:pt idx="15460">
                  <c:v>-2.8022579593548578</c:v>
                </c:pt>
                <c:pt idx="15461">
                  <c:v>-2.6977704794025477</c:v>
                </c:pt>
                <c:pt idx="15462">
                  <c:v>-2.591437129156998</c:v>
                </c:pt>
                <c:pt idx="15463">
                  <c:v>-2.4833295134381519</c:v>
                </c:pt>
                <c:pt idx="15464">
                  <c:v>-2.373523603682461</c:v>
                </c:pt>
                <c:pt idx="15465">
                  <c:v>-2.2620966809613843</c:v>
                </c:pt>
                <c:pt idx="15466">
                  <c:v>-2.1491258845038352</c:v>
                </c:pt>
                <c:pt idx="15467">
                  <c:v>-2.0346879529950952</c:v>
                </c:pt>
                <c:pt idx="15468">
                  <c:v>-1.9188591418526877</c:v>
                </c:pt>
                <c:pt idx="15469">
                  <c:v>-1.8017163979157009</c:v>
                </c:pt>
                <c:pt idx="15470">
                  <c:v>-1.6833411223328054</c:v>
                </c:pt>
                <c:pt idx="15471">
                  <c:v>-1.5638162060814715</c:v>
                </c:pt>
                <c:pt idx="15472">
                  <c:v>-1.4432234964060837</c:v>
                </c:pt>
                <c:pt idx="15473">
                  <c:v>-1.321642361369129</c:v>
                </c:pt>
                <c:pt idx="15474">
                  <c:v>-1.1991591883745747</c:v>
                </c:pt>
                <c:pt idx="15475">
                  <c:v>-1.0758577576056876</c:v>
                </c:pt>
                <c:pt idx="15476">
                  <c:v>-0.95182193849336305</c:v>
                </c:pt>
                <c:pt idx="15477">
                  <c:v>-0.82713661229285118</c:v>
                </c:pt>
                <c:pt idx="15478">
                  <c:v>-0.70188691765774702</c:v>
                </c:pt>
                <c:pt idx="15479">
                  <c:v>-0.57615901130611347</c:v>
                </c:pt>
                <c:pt idx="15480">
                  <c:v>-0.4500390660906769</c:v>
                </c:pt>
                <c:pt idx="15481">
                  <c:v>-0.32361300389064535</c:v>
                </c:pt>
                <c:pt idx="15482">
                  <c:v>-0.1969673293511022</c:v>
                </c:pt>
                <c:pt idx="15483">
                  <c:v>-7.018917098258827E-2</c:v>
                </c:pt>
                <c:pt idx="15484">
                  <c:v>5.6634679522224042E-2</c:v>
                </c:pt>
                <c:pt idx="15485">
                  <c:v>0.18341782742246748</c:v>
                </c:pt>
                <c:pt idx="15486">
                  <c:v>0.31007331154794221</c:v>
                </c:pt>
                <c:pt idx="15487">
                  <c:v>0.43651438869267778</c:v>
                </c:pt>
                <c:pt idx="15488">
                  <c:v>0.56265387147619239</c:v>
                </c:pt>
                <c:pt idx="15489">
                  <c:v>0.68840489635585056</c:v>
                </c:pt>
                <c:pt idx="15490">
                  <c:v>0.8136848187088257</c:v>
                </c:pt>
                <c:pt idx="15491">
                  <c:v>0.93840504361205035</c:v>
                </c:pt>
                <c:pt idx="15492">
                  <c:v>1.0624797224180729</c:v>
                </c:pt>
                <c:pt idx="15493">
                  <c:v>1.1858256916215733</c:v>
                </c:pt>
                <c:pt idx="15494">
                  <c:v>1.3083604092803978</c:v>
                </c:pt>
                <c:pt idx="15495">
                  <c:v>1.4299983323889407</c:v>
                </c:pt>
                <c:pt idx="15496">
                  <c:v>1.5506540314869779</c:v>
                </c:pt>
                <c:pt idx="15497">
                  <c:v>1.6702437613097807</c:v>
                </c:pt>
                <c:pt idx="15498">
                  <c:v>1.7886858802127406</c:v>
                </c:pt>
                <c:pt idx="15499">
                  <c:v>1.9059011146493607</c:v>
                </c:pt>
                <c:pt idx="15500">
                  <c:v>2.021811568066584</c:v>
                </c:pt>
                <c:pt idx="15501">
                  <c:v>2.1363371269913523</c:v>
                </c:pt>
                <c:pt idx="15502">
                  <c:v>2.2493985671776819</c:v>
                </c:pt>
                <c:pt idx="15503">
                  <c:v>2.36091908479181</c:v>
                </c:pt>
                <c:pt idx="15504">
                  <c:v>2.4708235449407172</c:v>
                </c:pt>
                <c:pt idx="15505">
                  <c:v>2.5790350861396516</c:v>
                </c:pt>
                <c:pt idx="15506">
                  <c:v>2.6854783726999956</c:v>
                </c:pt>
                <c:pt idx="15507">
                  <c:v>2.7900812153561416</c:v>
                </c:pt>
                <c:pt idx="15508">
                  <c:v>2.8927727451378971</c:v>
                </c:pt>
                <c:pt idx="15509">
                  <c:v>2.9934786349788443</c:v>
                </c:pt>
                <c:pt idx="15510">
                  <c:v>3.0921335701951236</c:v>
                </c:pt>
                <c:pt idx="15511">
                  <c:v>3.188672258347204</c:v>
                </c:pt>
                <c:pt idx="15512">
                  <c:v>3.2830251328266282</c:v>
                </c:pt>
                <c:pt idx="15513">
                  <c:v>3.3751307715634526</c:v>
                </c:pt>
                <c:pt idx="15514">
                  <c:v>3.4649255785123589</c:v>
                </c:pt>
                <c:pt idx="15515">
                  <c:v>3.5523465677024895</c:v>
                </c:pt>
                <c:pt idx="15516">
                  <c:v>3.637331639637702</c:v>
                </c:pt>
                <c:pt idx="15517">
                  <c:v>3.7198256986577283</c:v>
                </c:pt>
                <c:pt idx="15518">
                  <c:v>3.7997734705338471</c:v>
                </c:pt>
                <c:pt idx="15519">
                  <c:v>3.8771164961664679</c:v>
                </c:pt>
                <c:pt idx="15520">
                  <c:v>3.9518057261522852</c:v>
                </c:pt>
                <c:pt idx="15521">
                  <c:v>4.0237901602171711</c:v>
                </c:pt>
                <c:pt idx="15522">
                  <c:v>4.0930182323550728</c:v>
                </c:pt>
                <c:pt idx="15523">
                  <c:v>4.1594450326163965</c:v>
                </c:pt>
                <c:pt idx="15524">
                  <c:v>4.2230238872897026</c:v>
                </c:pt>
                <c:pt idx="15525">
                  <c:v>4.28371046333897</c:v>
                </c:pt>
                <c:pt idx="15526">
                  <c:v>4.3414620885193269</c:v>
                </c:pt>
                <c:pt idx="15527">
                  <c:v>4.3962402842946133</c:v>
                </c:pt>
                <c:pt idx="15528">
                  <c:v>4.4480077781056053</c:v>
                </c:pt>
                <c:pt idx="15529">
                  <c:v>4.4967283448995978</c:v>
                </c:pt>
                <c:pt idx="15530">
                  <c:v>4.5423704052144132</c:v>
                </c:pt>
                <c:pt idx="15531">
                  <c:v>4.5849040572555841</c:v>
                </c:pt>
                <c:pt idx="15532">
                  <c:v>4.6242997921297899</c:v>
                </c:pt>
                <c:pt idx="15533">
                  <c:v>4.6605284603495258</c:v>
                </c:pt>
                <c:pt idx="15534">
                  <c:v>4.693563668084404</c:v>
                </c:pt>
                <c:pt idx="15535">
                  <c:v>4.7233870711053001</c:v>
                </c:pt>
                <c:pt idx="15536">
                  <c:v>4.7499763356044351</c:v>
                </c:pt>
                <c:pt idx="15537">
                  <c:v>4.773312240868977</c:v>
                </c:pt>
                <c:pt idx="15538">
                  <c:v>4.7933793551558228</c:v>
                </c:pt>
                <c:pt idx="15539">
                  <c:v>4.810166484382985</c:v>
                </c:pt>
                <c:pt idx="15540">
                  <c:v>4.8236586688761847</c:v>
                </c:pt>
                <c:pt idx="15541">
                  <c:v>4.8338481811900786</c:v>
                </c:pt>
                <c:pt idx="15542">
                  <c:v>4.8407287073821479</c:v>
                </c:pt>
                <c:pt idx="15543">
                  <c:v>4.8442974870896709</c:v>
                </c:pt>
                <c:pt idx="15544">
                  <c:v>4.8445485154075616</c:v>
                </c:pt>
                <c:pt idx="15545">
                  <c:v>4.8414836655111921</c:v>
                </c:pt>
                <c:pt idx="15546">
                  <c:v>4.8351058099872954</c:v>
                </c:pt>
                <c:pt idx="15547">
                  <c:v>4.8254184655570613</c:v>
                </c:pt>
                <c:pt idx="15548">
                  <c:v>4.8124257184568657</c:v>
                </c:pt>
                <c:pt idx="15549">
                  <c:v>4.7961406140260188</c:v>
                </c:pt>
                <c:pt idx="15550">
                  <c:v>4.776573413165762</c:v>
                </c:pt>
                <c:pt idx="15551">
                  <c:v>4.7537352467000753</c:v>
                </c:pt>
                <c:pt idx="15552">
                  <c:v>4.727640798032235</c:v>
                </c:pt>
                <c:pt idx="15553">
                  <c:v>4.6983088020712556</c:v>
                </c:pt>
                <c:pt idx="15554">
                  <c:v>4.6657612415991832</c:v>
                </c:pt>
                <c:pt idx="15555">
                  <c:v>4.6300198774869923</c:v>
                </c:pt>
                <c:pt idx="15556">
                  <c:v>4.5911094072393759</c:v>
                </c:pt>
                <c:pt idx="15557">
                  <c:v>4.5490578676340929</c:v>
                </c:pt>
                <c:pt idx="15558">
                  <c:v>4.5038933211642069</c:v>
                </c:pt>
                <c:pt idx="15559">
                  <c:v>4.4556460090258003</c:v>
                </c:pt>
                <c:pt idx="15560">
                  <c:v>4.4043474358881634</c:v>
                </c:pt>
                <c:pt idx="15561">
                  <c:v>4.3500352220410825</c:v>
                </c:pt>
                <c:pt idx="15562">
                  <c:v>4.2927444310143326</c:v>
                </c:pt>
                <c:pt idx="15563">
                  <c:v>4.2325137470863012</c:v>
                </c:pt>
                <c:pt idx="15564">
                  <c:v>4.1693885907351493</c:v>
                </c:pt>
                <c:pt idx="15565">
                  <c:v>4.1034087173810043</c:v>
                </c:pt>
                <c:pt idx="15566">
                  <c:v>4.0346198252636665</c:v>
                </c:pt>
                <c:pt idx="15567">
                  <c:v>3.9630724413019154</c:v>
                </c:pt>
                <c:pt idx="15568">
                  <c:v>3.8888138579053346</c:v>
                </c:pt>
                <c:pt idx="15569">
                  <c:v>3.8118932094293672</c:v>
                </c:pt>
                <c:pt idx="15570">
                  <c:v>3.7323618890614871</c:v>
                </c:pt>
                <c:pt idx="15571">
                  <c:v>3.6502774469725101</c:v>
                </c:pt>
                <c:pt idx="15572">
                  <c:v>3.5656924359750612</c:v>
                </c:pt>
                <c:pt idx="15573">
                  <c:v>3.4786661379995509</c:v>
                </c:pt>
                <c:pt idx="15574">
                  <c:v>3.3892623437894374</c:v>
                </c:pt>
                <c:pt idx="15575">
                  <c:v>3.2975387182794527</c:v>
                </c:pt>
                <c:pt idx="15576">
                  <c:v>3.2035585057404812</c:v>
                </c:pt>
                <c:pt idx="15577">
                  <c:v>3.1073870027989505</c:v>
                </c:pt>
                <c:pt idx="15578">
                  <c:v>3.0090891250684693</c:v>
                </c:pt>
                <c:pt idx="15579">
                  <c:v>2.9087303400221747</c:v>
                </c:pt>
                <c:pt idx="15580">
                  <c:v>2.8063802961803517</c:v>
                </c:pt>
                <c:pt idx="15581">
                  <c:v>2.7021098281220302</c:v>
                </c:pt>
                <c:pt idx="15582">
                  <c:v>2.5959895907976351</c:v>
                </c:pt>
                <c:pt idx="15583">
                  <c:v>2.4880910078629808</c:v>
                </c:pt>
                <c:pt idx="15584">
                  <c:v>2.378489873240194</c:v>
                </c:pt>
                <c:pt idx="15585">
                  <c:v>2.2672632942868707</c:v>
                </c:pt>
                <c:pt idx="15586">
                  <c:v>2.1544882404657524</c:v>
                </c:pt>
                <c:pt idx="15587">
                  <c:v>2.0402412847874238</c:v>
                </c:pt>
                <c:pt idx="15588">
                  <c:v>1.9245985212260979</c:v>
                </c:pt>
                <c:pt idx="15589">
                  <c:v>1.8076367395453676</c:v>
                </c:pt>
                <c:pt idx="15590">
                  <c:v>1.689437188318875</c:v>
                </c:pt>
                <c:pt idx="15591">
                  <c:v>1.5700826105776624</c:v>
                </c:pt>
                <c:pt idx="15592">
                  <c:v>1.4496547103729887</c:v>
                </c:pt>
                <c:pt idx="15593">
                  <c:v>1.3282327174475843</c:v>
                </c:pt>
                <c:pt idx="15594">
                  <c:v>1.205902885874957</c:v>
                </c:pt>
                <c:pt idx="15595">
                  <c:v>1.0827488676088284</c:v>
                </c:pt>
                <c:pt idx="15596">
                  <c:v>0.95885440905845087</c:v>
                </c:pt>
                <c:pt idx="15597">
                  <c:v>0.8343042737677937</c:v>
                </c:pt>
                <c:pt idx="15598">
                  <c:v>0.7091834880874085</c:v>
                </c:pt>
                <c:pt idx="15599">
                  <c:v>0.58357810193365522</c:v>
                </c:pt>
                <c:pt idx="15600">
                  <c:v>0.45757418694711183</c:v>
                </c:pt>
                <c:pt idx="15601">
                  <c:v>0.33125756946783358</c:v>
                </c:pt>
                <c:pt idx="15602">
                  <c:v>0.2047146643531205</c:v>
                </c:pt>
                <c:pt idx="15603">
                  <c:v>7.8032516150634973E-2</c:v>
                </c:pt>
                <c:pt idx="15604">
                  <c:v>-4.8702161516740658E-2</c:v>
                </c:pt>
                <c:pt idx="15605">
                  <c:v>-0.175403046021543</c:v>
                </c:pt>
                <c:pt idx="15606">
                  <c:v>-0.30198324229264945</c:v>
                </c:pt>
                <c:pt idx="15607">
                  <c:v>-0.42835606715593838</c:v>
                </c:pt>
                <c:pt idx="15608">
                  <c:v>-0.55443438714815096</c:v>
                </c:pt>
                <c:pt idx="15609">
                  <c:v>-0.68013138648696703</c:v>
                </c:pt>
                <c:pt idx="15610">
                  <c:v>-0.80536446211624946</c:v>
                </c:pt>
                <c:pt idx="15611">
                  <c:v>-0.93004505445437924</c:v>
                </c:pt>
                <c:pt idx="15612">
                  <c:v>-1.0540873439439926</c:v>
                </c:pt>
                <c:pt idx="15613">
                  <c:v>-1.1774081898979314</c:v>
                </c:pt>
                <c:pt idx="15614">
                  <c:v>-1.2999250669051103</c:v>
                </c:pt>
                <c:pt idx="15615">
                  <c:v>-1.4215524421937631</c:v>
                </c:pt>
                <c:pt idx="15616">
                  <c:v>-1.5422048902363454</c:v>
                </c:pt>
                <c:pt idx="15617">
                  <c:v>-1.6617986634002928</c:v>
                </c:pt>
                <c:pt idx="15618">
                  <c:v>-1.7802521113794818</c:v>
                </c:pt>
                <c:pt idx="15619">
                  <c:v>-1.8974859456839652</c:v>
                </c:pt>
                <c:pt idx="15620">
                  <c:v>-2.0134222485528674</c:v>
                </c:pt>
                <c:pt idx="15621">
                  <c:v>-2.1279808790632964</c:v>
                </c:pt>
                <c:pt idx="15622">
                  <c:v>-2.2410825793060711</c:v>
                </c:pt>
                <c:pt idx="15623">
                  <c:v>-2.3526505056037568</c:v>
                </c:pt>
                <c:pt idx="15624">
                  <c:v>-2.4626094770784559</c:v>
                </c:pt>
                <c:pt idx="15625">
                  <c:v>-2.5708825801629787</c:v>
                </c:pt>
                <c:pt idx="15626">
                  <c:v>-2.6773944210383753</c:v>
                </c:pt>
                <c:pt idx="15627">
                  <c:v>-2.7820727463148307</c:v>
                </c:pt>
                <c:pt idx="15628">
                  <c:v>-2.8848466169640754</c:v>
                </c:pt>
                <c:pt idx="15629">
                  <c:v>-2.9856416299921196</c:v>
                </c:pt>
                <c:pt idx="15630">
                  <c:v>-3.0843923889878386</c:v>
                </c:pt>
                <c:pt idx="15631">
                  <c:v>-3.1810335140594321</c:v>
                </c:pt>
                <c:pt idx="15632">
                  <c:v>-3.2754953455006914</c:v>
                </c:pt>
                <c:pt idx="15633">
                  <c:v>-3.3677163625826241</c:v>
                </c:pt>
                <c:pt idx="15634">
                  <c:v>-3.4576328651289217</c:v>
                </c:pt>
                <c:pt idx="15635">
                  <c:v>-3.5451817576593689</c:v>
                </c:pt>
                <c:pt idx="15636">
                  <c:v>-3.6303008258885257</c:v>
                </c:pt>
                <c:pt idx="15637">
                  <c:v>-3.7129348541895801</c:v>
                </c:pt>
                <c:pt idx="15638">
                  <c:v>-3.79302844329733</c:v>
                </c:pt>
                <c:pt idx="15639">
                  <c:v>-3.8705230041172283</c:v>
                </c:pt>
                <c:pt idx="15640">
                  <c:v>-3.945369352408246</c:v>
                </c:pt>
                <c:pt idx="15641">
                  <c:v>-4.0175163483356693</c:v>
                </c:pt>
                <c:pt idx="15642">
                  <c:v>-4.0869122817336354</c:v>
                </c:pt>
                <c:pt idx="15643">
                  <c:v>-4.1535120940212495</c:v>
                </c:pt>
                <c:pt idx="15644">
                  <c:v>-4.2172689585158034</c:v>
                </c:pt>
                <c:pt idx="15645">
                  <c:v>-4.2781383850050725</c:v>
                </c:pt>
                <c:pt idx="15646">
                  <c:v>-4.336077540001666</c:v>
                </c:pt>
                <c:pt idx="15647">
                  <c:v>-4.3910477798027063</c:v>
                </c:pt>
                <c:pt idx="15648">
                  <c:v>-4.4430116629033192</c:v>
                </c:pt>
                <c:pt idx="15649">
                  <c:v>-4.4919327916746825</c:v>
                </c:pt>
                <c:pt idx="15650">
                  <c:v>-4.5377794105996694</c:v>
                </c:pt>
                <c:pt idx="15651">
                  <c:v>-4.5805214385043307</c:v>
                </c:pt>
                <c:pt idx="15652">
                  <c:v>-4.6201291839485163</c:v>
                </c:pt>
                <c:pt idx="15653">
                  <c:v>-4.6565733118904147</c:v>
                </c:pt>
                <c:pt idx="15654">
                  <c:v>-4.6898272401000227</c:v>
                </c:pt>
                <c:pt idx="15655">
                  <c:v>-4.7198724332680317</c:v>
                </c:pt>
                <c:pt idx="15656">
                  <c:v>-4.7466863639925903</c:v>
                </c:pt>
                <c:pt idx="15657">
                  <c:v>-4.7702496156218768</c:v>
                </c:pt>
                <c:pt idx="15658">
                  <c:v>-4.7905465582996074</c:v>
                </c:pt>
                <c:pt idx="15659">
                  <c:v>-4.807565797828933</c:v>
                </c:pt>
                <c:pt idx="15660">
                  <c:v>-4.8212921725932034</c:v>
                </c:pt>
                <c:pt idx="15661">
                  <c:v>-4.8317177515527341</c:v>
                </c:pt>
                <c:pt idx="15662">
                  <c:v>-4.838836015695601</c:v>
                </c:pt>
                <c:pt idx="15663">
                  <c:v>-4.8426439982926732</c:v>
                </c:pt>
                <c:pt idx="15664">
                  <c:v>-4.8431354869544023</c:v>
                </c:pt>
                <c:pt idx="15665">
                  <c:v>-4.8403121464335994</c:v>
                </c:pt>
                <c:pt idx="15666">
                  <c:v>-4.8341766401368078</c:v>
                </c:pt>
                <c:pt idx="15667">
                  <c:v>-4.8247322750285289</c:v>
                </c:pt>
                <c:pt idx="15668">
                  <c:v>-4.8119829271933323</c:v>
                </c:pt>
                <c:pt idx="15669">
                  <c:v>-4.7959414316053204</c:v>
                </c:pt>
                <c:pt idx="15670">
                  <c:v>-4.7766178387687956</c:v>
                </c:pt>
                <c:pt idx="15671">
                  <c:v>-4.7540230692606524</c:v>
                </c:pt>
                <c:pt idx="15672">
                  <c:v>-4.7281715965683704</c:v>
                </c:pt>
                <c:pt idx="15673">
                  <c:v>-4.6990819461972855</c:v>
                </c:pt>
                <c:pt idx="15674">
                  <c:v>-4.6667758922183271</c:v>
                </c:pt>
                <c:pt idx="15675">
                  <c:v>-4.6312749876635086</c:v>
                </c:pt>
                <c:pt idx="15676">
                  <c:v>-4.5926037232494918</c:v>
                </c:pt>
                <c:pt idx="15677">
                  <c:v>-4.5507899301946528</c:v>
                </c:pt>
                <c:pt idx="15678">
                  <c:v>-4.5058614668378709</c:v>
                </c:pt>
                <c:pt idx="15679">
                  <c:v>-4.4578483718014601</c:v>
                </c:pt>
                <c:pt idx="15680">
                  <c:v>-4.406781948934964</c:v>
                </c:pt>
                <c:pt idx="15681">
                  <c:v>-4.3526996196347278</c:v>
                </c:pt>
                <c:pt idx="15682">
                  <c:v>-4.2956362506334553</c:v>
                </c:pt>
                <c:pt idx="15683">
                  <c:v>-4.2356303316773261</c:v>
                </c:pt>
                <c:pt idx="15684">
                  <c:v>-4.1727270911433969</c:v>
                </c:pt>
                <c:pt idx="15685">
                  <c:v>-4.1069660949459452</c:v>
                </c:pt>
                <c:pt idx="15686">
                  <c:v>-4.0383928545756911</c:v>
                </c:pt>
                <c:pt idx="15687">
                  <c:v>-3.9670577131186016</c:v>
                </c:pt>
                <c:pt idx="15688">
                  <c:v>-3.8930077822240388</c:v>
                </c:pt>
                <c:pt idx="15689">
                  <c:v>-3.8162920187138876</c:v>
                </c:pt>
                <c:pt idx="15690">
                  <c:v>-3.7369616416193887</c:v>
                </c:pt>
                <c:pt idx="15691">
                  <c:v>-3.655074030480693</c:v>
                </c:pt>
                <c:pt idx="15692">
                  <c:v>-3.5706815711497542</c:v>
                </c:pt>
                <c:pt idx="15693">
                  <c:v>-3.4838433824080188</c:v>
                </c:pt>
                <c:pt idx="15694">
                  <c:v>-3.394623095799703</c:v>
                </c:pt>
                <c:pt idx="15695">
                  <c:v>-3.3030782211447645</c:v>
                </c:pt>
                <c:pt idx="15696">
                  <c:v>-3.2092718518144463</c:v>
                </c:pt>
                <c:pt idx="15697">
                  <c:v>-3.1132691378782429</c:v>
                </c:pt>
                <c:pt idx="15698">
                  <c:v>-3.0151348528588096</c:v>
                </c:pt>
                <c:pt idx="15699">
                  <c:v>-2.9149343267236429</c:v>
                </c:pt>
                <c:pt idx="15700">
                  <c:v>-2.8127370751884531</c:v>
                </c:pt>
                <c:pt idx="15701">
                  <c:v>-2.7086138048396591</c:v>
                </c:pt>
                <c:pt idx="15702">
                  <c:v>-2.6026350475543736</c:v>
                </c:pt>
                <c:pt idx="15703">
                  <c:v>-2.4948721089370807</c:v>
                </c:pt>
                <c:pt idx="15704">
                  <c:v>-2.3854006699787837</c:v>
                </c:pt>
                <c:pt idx="15705">
                  <c:v>-2.2742977303199909</c:v>
                </c:pt>
                <c:pt idx="15706">
                  <c:v>-2.1616401570098707</c:v>
                </c:pt>
                <c:pt idx="15707">
                  <c:v>-2.0475044260333024</c:v>
                </c:pt>
                <c:pt idx="15708">
                  <c:v>-1.9319665398067982</c:v>
                </c:pt>
                <c:pt idx="15709">
                  <c:v>-1.8151032020792019</c:v>
                </c:pt>
                <c:pt idx="15710">
                  <c:v>-1.6969955810228858</c:v>
                </c:pt>
                <c:pt idx="15711">
                  <c:v>-1.5777263449463828</c:v>
                </c:pt>
                <c:pt idx="15712">
                  <c:v>-1.4573771289175035</c:v>
                </c:pt>
                <c:pt idx="15713">
                  <c:v>-1.3360270994905361</c:v>
                </c:pt>
                <c:pt idx="15714">
                  <c:v>-1.2137624533953626</c:v>
                </c:pt>
                <c:pt idx="15715">
                  <c:v>-1.0906667911327816</c:v>
                </c:pt>
                <c:pt idx="15716">
                  <c:v>-0.96682381358974956</c:v>
                </c:pt>
                <c:pt idx="15717">
                  <c:v>-0.84231824475376393</c:v>
                </c:pt>
                <c:pt idx="15718">
                  <c:v>-0.71723507741448489</c:v>
                </c:pt>
                <c:pt idx="15719">
                  <c:v>-0.5916603339479648</c:v>
                </c:pt>
                <c:pt idx="15720">
                  <c:v>-0.46568006449429972</c:v>
                </c:pt>
                <c:pt idx="15721">
                  <c:v>-0.33938007994717306</c:v>
                </c:pt>
                <c:pt idx="15722">
                  <c:v>-0.2128467857809799</c:v>
                </c:pt>
                <c:pt idx="15723">
                  <c:v>-8.6167223227238271E-2</c:v>
                </c:pt>
                <c:pt idx="15724">
                  <c:v>4.0571891341582705E-2</c:v>
                </c:pt>
                <c:pt idx="15725">
                  <c:v>0.16728422648952776</c:v>
                </c:pt>
                <c:pt idx="15726">
                  <c:v>0.29388287229002935</c:v>
                </c:pt>
                <c:pt idx="15727">
                  <c:v>0.42028112468355722</c:v>
                </c:pt>
                <c:pt idx="15728">
                  <c:v>0.54639182331388525</c:v>
                </c:pt>
                <c:pt idx="15729">
                  <c:v>0.67212811952552698</c:v>
                </c:pt>
                <c:pt idx="15730">
                  <c:v>0.79740737144173501</c:v>
                </c:pt>
                <c:pt idx="15731">
                  <c:v>0.92214097475035595</c:v>
                </c:pt>
                <c:pt idx="15732">
                  <c:v>1.0462430592966703</c:v>
                </c:pt>
                <c:pt idx="15733">
                  <c:v>1.1696304279768035</c:v>
                </c:pt>
                <c:pt idx="15734">
                  <c:v>1.2922204931967327</c:v>
                </c:pt>
                <c:pt idx="15735">
                  <c:v>1.4139276542930415</c:v>
                </c:pt>
                <c:pt idx="15736">
                  <c:v>1.5346664122005718</c:v>
                </c:pt>
                <c:pt idx="15737">
                  <c:v>1.6543529401708097</c:v>
                </c:pt>
                <c:pt idx="15738">
                  <c:v>1.7729055032751255</c:v>
                </c:pt>
                <c:pt idx="15739">
                  <c:v>1.89024472297213</c:v>
                </c:pt>
                <c:pt idx="15740">
                  <c:v>2.0062925861013836</c:v>
                </c:pt>
                <c:pt idx="15741">
                  <c:v>2.1209688510791334</c:v>
                </c:pt>
                <c:pt idx="15742">
                  <c:v>2.2341941541639758</c:v>
                </c:pt>
                <c:pt idx="15743">
                  <c:v>2.3458915407705967</c:v>
                </c:pt>
                <c:pt idx="15744">
                  <c:v>2.4559857141363119</c:v>
                </c:pt>
                <c:pt idx="15745">
                  <c:v>2.564399639936036</c:v>
                </c:pt>
                <c:pt idx="15746">
                  <c:v>2.67105779882746</c:v>
                </c:pt>
                <c:pt idx="15747">
                  <c:v>2.775887807243639</c:v>
                </c:pt>
                <c:pt idx="15748">
                  <c:v>2.8788185914410938</c:v>
                </c:pt>
                <c:pt idx="15749">
                  <c:v>2.9797756092920173</c:v>
                </c:pt>
                <c:pt idx="15750">
                  <c:v>3.0786933209559968</c:v>
                </c:pt>
                <c:pt idx="15751">
                  <c:v>3.1755061989433844</c:v>
                </c:pt>
                <c:pt idx="15752">
                  <c:v>3.2701444319118447</c:v>
                </c:pt>
                <c:pt idx="15753">
                  <c:v>3.3625463435919629</c:v>
                </c:pt>
                <c:pt idx="15754">
                  <c:v>3.452648074499205</c:v>
                </c:pt>
                <c:pt idx="15755">
                  <c:v>3.5403863662180464</c:v>
                </c:pt>
                <c:pt idx="15756">
                  <c:v>3.6256988380434345</c:v>
                </c:pt>
                <c:pt idx="15757">
                  <c:v>3.7085301045909898</c:v>
                </c:pt>
                <c:pt idx="15758">
                  <c:v>3.7888245936487812</c:v>
                </c:pt>
                <c:pt idx="15759">
                  <c:v>3.8665235401379099</c:v>
                </c:pt>
                <c:pt idx="15760">
                  <c:v>3.941577580949382</c:v>
                </c:pt>
                <c:pt idx="15761">
                  <c:v>4.0139353946532603</c:v>
                </c:pt>
                <c:pt idx="15762">
                  <c:v>4.0835450869200889</c:v>
                </c:pt>
                <c:pt idx="15763">
                  <c:v>4.1503614125974932</c:v>
                </c:pt>
                <c:pt idx="15764">
                  <c:v>4.2143373561863635</c:v>
                </c:pt>
                <c:pt idx="15765">
                  <c:v>4.2754282365774996</c:v>
                </c:pt>
                <c:pt idx="15766">
                  <c:v>4.3335910274723988</c:v>
                </c:pt>
                <c:pt idx="15767">
                  <c:v>4.3887868906104881</c:v>
                </c:pt>
                <c:pt idx="15768">
                  <c:v>4.4409781883519361</c:v>
                </c:pt>
                <c:pt idx="15769">
                  <c:v>4.4901283255260438</c:v>
                </c:pt>
                <c:pt idx="15770">
                  <c:v>4.5362053478383029</c:v>
                </c:pt>
                <c:pt idx="15771">
                  <c:v>4.5791789742744022</c:v>
                </c:pt>
                <c:pt idx="15772">
                  <c:v>4.6190193126640366</c:v>
                </c:pt>
                <c:pt idx="15773">
                  <c:v>4.6556968265193417</c:v>
                </c:pt>
                <c:pt idx="15774">
                  <c:v>4.6891847316227189</c:v>
                </c:pt>
                <c:pt idx="15775">
                  <c:v>4.7194642903103796</c:v>
                </c:pt>
                <c:pt idx="15776">
                  <c:v>4.7465127726341025</c:v>
                </c:pt>
                <c:pt idx="15777">
                  <c:v>4.7703105593787392</c:v>
                </c:pt>
                <c:pt idx="15778">
                  <c:v>4.7908418182824368</c:v>
                </c:pt>
                <c:pt idx="15779">
                  <c:v>4.8080949530752983</c:v>
                </c:pt>
                <c:pt idx="15780">
                  <c:v>4.8220546005741518</c:v>
                </c:pt>
                <c:pt idx="15781">
                  <c:v>4.832712628853014</c:v>
                </c:pt>
                <c:pt idx="15782">
                  <c:v>4.8400623188667398</c:v>
                </c:pt>
                <c:pt idx="15783">
                  <c:v>4.844100504878103</c:v>
                </c:pt>
                <c:pt idx="15784">
                  <c:v>4.844820776685614</c:v>
                </c:pt>
                <c:pt idx="15785">
                  <c:v>4.8422246025961648</c:v>
                </c:pt>
                <c:pt idx="15786">
                  <c:v>4.8363144511049914</c:v>
                </c:pt>
                <c:pt idx="15787">
                  <c:v>4.8270934359669981</c:v>
                </c:pt>
                <c:pt idx="15788">
                  <c:v>4.81456524192446</c:v>
                </c:pt>
                <c:pt idx="15789">
                  <c:v>4.798742514640276</c:v>
                </c:pt>
                <c:pt idx="15790">
                  <c:v>4.7796351175005602</c:v>
                </c:pt>
                <c:pt idx="15791">
                  <c:v>4.7572537863170394</c:v>
                </c:pt>
                <c:pt idx="15792">
                  <c:v>4.7316128123227532</c:v>
                </c:pt>
                <c:pt idx="15793">
                  <c:v>4.7027305414349216</c:v>
                </c:pt>
                <c:pt idx="15794">
                  <c:v>4.670628570955726</c:v>
                </c:pt>
                <c:pt idx="15795">
                  <c:v>4.6353282801183973</c:v>
                </c:pt>
                <c:pt idx="15796">
                  <c:v>4.5968539889586646</c:v>
                </c:pt>
                <c:pt idx="15797">
                  <c:v>4.5552333612769269</c:v>
                </c:pt>
                <c:pt idx="15798">
                  <c:v>4.5104940913991962</c:v>
                </c:pt>
                <c:pt idx="15799">
                  <c:v>4.4626660574791686</c:v>
                </c:pt>
                <c:pt idx="15800">
                  <c:v>4.4117804065780426</c:v>
                </c:pt>
                <c:pt idx="15801">
                  <c:v>4.3578744071167232</c:v>
                </c:pt>
                <c:pt idx="15802">
                  <c:v>4.3009827767947844</c:v>
                </c:pt>
                <c:pt idx="15803">
                  <c:v>4.2411438603933851</c:v>
                </c:pt>
                <c:pt idx="15804">
                  <c:v>4.1784027455148447</c:v>
                </c:pt>
                <c:pt idx="15805">
                  <c:v>4.1127988616075717</c:v>
                </c:pt>
                <c:pt idx="15806">
                  <c:v>4.0443775881200636</c:v>
                </c:pt>
                <c:pt idx="15807">
                  <c:v>3.9731891406303701</c:v>
                </c:pt>
                <c:pt idx="15808">
                  <c:v>3.8992805079212087</c:v>
                </c:pt>
                <c:pt idx="15809">
                  <c:v>3.8227005286918243</c:v>
                </c:pt>
                <c:pt idx="15810">
                  <c:v>3.7435003086933913</c:v>
                </c:pt>
                <c:pt idx="15811">
                  <c:v>3.6617371191227899</c:v>
                </c:pt>
                <c:pt idx="15812">
                  <c:v>3.5774632425157709</c:v>
                </c:pt>
                <c:pt idx="15813">
                  <c:v>3.4907376994499679</c:v>
                </c:pt>
                <c:pt idx="15814">
                  <c:v>3.4016240284595027</c:v>
                </c:pt>
                <c:pt idx="15815">
                  <c:v>3.310179651624332</c:v>
                </c:pt>
                <c:pt idx="15816">
                  <c:v>3.2164675799181306</c:v>
                </c:pt>
                <c:pt idx="15817">
                  <c:v>3.1205528864222187</c:v>
                </c:pt>
                <c:pt idx="15818">
                  <c:v>3.0225002731432031</c:v>
                </c:pt>
                <c:pt idx="15819">
                  <c:v>2.9223750040626908</c:v>
                </c:pt>
                <c:pt idx="15820">
                  <c:v>2.8202465344933252</c:v>
                </c:pt>
                <c:pt idx="15821">
                  <c:v>2.7161855162498587</c:v>
                </c:pt>
                <c:pt idx="15822">
                  <c:v>2.6102624321121715</c:v>
                </c:pt>
                <c:pt idx="15823">
                  <c:v>2.5025485443001076</c:v>
                </c:pt>
                <c:pt idx="15824">
                  <c:v>2.3931194961665483</c:v>
                </c:pt>
                <c:pt idx="15825">
                  <c:v>2.2820522554884124</c:v>
                </c:pt>
                <c:pt idx="15826">
                  <c:v>2.169423663249213</c:v>
                </c:pt>
                <c:pt idx="15827">
                  <c:v>2.0553101751847684</c:v>
                </c:pt>
                <c:pt idx="15828">
                  <c:v>1.9397877792921285</c:v>
                </c:pt>
                <c:pt idx="15829">
                  <c:v>1.8229331707389527</c:v>
                </c:pt>
                <c:pt idx="15830">
                  <c:v>1.7048275149576129</c:v>
                </c:pt>
                <c:pt idx="15831">
                  <c:v>1.5855534833562255</c:v>
                </c:pt>
                <c:pt idx="15832">
                  <c:v>1.465192719935106</c:v>
                </c:pt>
                <c:pt idx="15833">
                  <c:v>1.3438244060017164</c:v>
                </c:pt>
                <c:pt idx="15834">
                  <c:v>1.2215347588434615</c:v>
                </c:pt>
                <c:pt idx="15835">
                  <c:v>1.0984074053005213</c:v>
                </c:pt>
                <c:pt idx="15836">
                  <c:v>0.97452607835491289</c:v>
                </c:pt>
                <c:pt idx="15837">
                  <c:v>0.84997553981254181</c:v>
                </c:pt>
                <c:pt idx="15838">
                  <c:v>0.72484082596849908</c:v>
                </c:pt>
                <c:pt idx="15839">
                  <c:v>0.59920800834956278</c:v>
                </c:pt>
                <c:pt idx="15840">
                  <c:v>0.4731631918453934</c:v>
                </c:pt>
                <c:pt idx="15841">
                  <c:v>0.3467922476468957</c:v>
                </c:pt>
                <c:pt idx="15842">
                  <c:v>0.22018164701739482</c:v>
                </c:pt>
                <c:pt idx="15843">
                  <c:v>9.3418502408349424E-2</c:v>
                </c:pt>
                <c:pt idx="15844">
                  <c:v>-3.3410393222074466E-2</c:v>
                </c:pt>
                <c:pt idx="15845">
                  <c:v>-0.16021862655653296</c:v>
                </c:pt>
                <c:pt idx="15846">
                  <c:v>-0.28691920056564418</c:v>
                </c:pt>
                <c:pt idx="15847">
                  <c:v>-0.41342531894457513</c:v>
                </c:pt>
                <c:pt idx="15848">
                  <c:v>-0.539649724032498</c:v>
                </c:pt>
                <c:pt idx="15849">
                  <c:v>-0.66550546489777618</c:v>
                </c:pt>
                <c:pt idx="15850">
                  <c:v>-0.79090979250753668</c:v>
                </c:pt>
                <c:pt idx="15851">
                  <c:v>-0.91577399060970621</c:v>
                </c:pt>
                <c:pt idx="15852">
                  <c:v>-1.040012072425466</c:v>
                </c:pt>
                <c:pt idx="15853">
                  <c:v>-1.1635407196470968</c:v>
                </c:pt>
                <c:pt idx="15854">
                  <c:v>-1.2862772190045884</c:v>
                </c:pt>
                <c:pt idx="15855">
                  <c:v>-1.4081358397980113</c:v>
                </c:pt>
                <c:pt idx="15856">
                  <c:v>-1.5290309486806228</c:v>
                </c:pt>
                <c:pt idx="15857">
                  <c:v>-1.6488785804960262</c:v>
                </c:pt>
                <c:pt idx="15858">
                  <c:v>-1.7675968579039116</c:v>
                </c:pt>
                <c:pt idx="15859">
                  <c:v>-1.8851062560729497</c:v>
                </c:pt>
                <c:pt idx="15860">
                  <c:v>-2.0013286118038107</c:v>
                </c:pt>
                <c:pt idx="15861">
                  <c:v>-2.1161835298567957</c:v>
                </c:pt>
                <c:pt idx="15862">
                  <c:v>-2.2295914893528739</c:v>
                </c:pt>
                <c:pt idx="15863">
                  <c:v>-2.3414753752252855</c:v>
                </c:pt>
                <c:pt idx="15864">
                  <c:v>-2.4517597270271416</c:v>
                </c:pt>
                <c:pt idx="15865">
                  <c:v>-2.5603673436899421</c:v>
                </c:pt>
                <c:pt idx="15866">
                  <c:v>-2.6672225362146333</c:v>
                </c:pt>
                <c:pt idx="15867">
                  <c:v>-2.7722527486129165</c:v>
                </c:pt>
                <c:pt idx="15868">
                  <c:v>-2.8753867321059894</c:v>
                </c:pt>
                <c:pt idx="15869">
                  <c:v>-2.9765497670696148</c:v>
                </c:pt>
                <c:pt idx="15870">
                  <c:v>-3.0756761338609802</c:v>
                </c:pt>
                <c:pt idx="15871">
                  <c:v>-3.1727001230388012</c:v>
                </c:pt>
                <c:pt idx="15872">
                  <c:v>-3.2675517393182019</c:v>
                </c:pt>
                <c:pt idx="15873">
                  <c:v>-3.3601691206568147</c:v>
                </c:pt>
                <c:pt idx="15874">
                  <c:v>-3.4504882201282627</c:v>
                </c:pt>
                <c:pt idx="15875">
                  <c:v>-3.5384455903691117</c:v>
                </c:pt>
                <c:pt idx="15876">
                  <c:v>-3.6239786603846236</c:v>
                </c:pt>
                <c:pt idx="15877">
                  <c:v>-3.707031853324136</c:v>
                </c:pt>
                <c:pt idx="15878">
                  <c:v>-3.7875494044988041</c:v>
                </c:pt>
                <c:pt idx="15879">
                  <c:v>-3.8654723555091257</c:v>
                </c:pt>
                <c:pt idx="15880">
                  <c:v>-3.9407511492492153</c:v>
                </c:pt>
                <c:pt idx="15881">
                  <c:v>-4.0133342697839129</c:v>
                </c:pt>
                <c:pt idx="15882">
                  <c:v>-4.0831696279382861</c:v>
                </c:pt>
                <c:pt idx="15883">
                  <c:v>-4.1502117835429306</c:v>
                </c:pt>
                <c:pt idx="15884">
                  <c:v>-4.2144135260782134</c:v>
                </c:pt>
                <c:pt idx="15885">
                  <c:v>-4.2757299795795918</c:v>
                </c:pt>
                <c:pt idx="15886">
                  <c:v>-4.3341179232261249</c:v>
                </c:pt>
                <c:pt idx="15887">
                  <c:v>-4.3895383247356792</c:v>
                </c:pt>
                <c:pt idx="15888">
                  <c:v>-4.4419533531145161</c:v>
                </c:pt>
                <c:pt idx="15889">
                  <c:v>-4.4913262206723639</c:v>
                </c:pt>
                <c:pt idx="15890">
                  <c:v>-4.5376247815948778</c:v>
                </c:pt>
                <c:pt idx="15891">
                  <c:v>-4.5808185645122448</c:v>
                </c:pt>
                <c:pt idx="15892">
                  <c:v>-4.6208774882265331</c:v>
                </c:pt>
                <c:pt idx="15893">
                  <c:v>-4.6577718287122263</c:v>
                </c:pt>
                <c:pt idx="15894">
                  <c:v>-4.6914746158649105</c:v>
                </c:pt>
                <c:pt idx="15895">
                  <c:v>-4.7219669279441012</c:v>
                </c:pt>
                <c:pt idx="15896">
                  <c:v>-4.7492258528925104</c:v>
                </c:pt>
                <c:pt idx="15897">
                  <c:v>-4.7732315915093499</c:v>
                </c:pt>
                <c:pt idx="15898">
                  <c:v>-4.7939681338244622</c:v>
                </c:pt>
                <c:pt idx="15899">
                  <c:v>-4.8114237082886264</c:v>
                </c:pt>
                <c:pt idx="15900">
                  <c:v>-4.8255827790179593</c:v>
                </c:pt>
                <c:pt idx="15901">
                  <c:v>-4.8364370441115767</c:v>
                </c:pt>
                <c:pt idx="15902">
                  <c:v>-4.8439796174200032</c:v>
                </c:pt>
                <c:pt idx="15903">
                  <c:v>-4.8482071691144384</c:v>
                </c:pt>
                <c:pt idx="15904">
                  <c:v>-4.8491131280540669</c:v>
                </c:pt>
                <c:pt idx="15905">
                  <c:v>-4.8466988048953707</c:v>
                </c:pt>
                <c:pt idx="15906">
                  <c:v>-4.8409665139057996</c:v>
                </c:pt>
                <c:pt idx="15907">
                  <c:v>-4.8319192181658126</c:v>
                </c:pt>
                <c:pt idx="15908">
                  <c:v>-4.8195604554240683</c:v>
                </c:pt>
                <c:pt idx="15909">
                  <c:v>-4.8039027281549336</c:v>
                </c:pt>
                <c:pt idx="15910">
                  <c:v>-4.7849557604819921</c:v>
                </c:pt>
                <c:pt idx="15911">
                  <c:v>-4.7627301529978032</c:v>
                </c:pt>
                <c:pt idx="15912">
                  <c:v>-4.7372400658734897</c:v>
                </c:pt>
                <c:pt idx="15913">
                  <c:v>-4.7085037182316798</c:v>
                </c:pt>
                <c:pt idx="15914">
                  <c:v>-4.6765425849538342</c:v>
                </c:pt>
                <c:pt idx="15915">
                  <c:v>-4.6413779273287501</c:v>
                </c:pt>
                <c:pt idx="15916">
                  <c:v>-4.6030339520227077</c:v>
                </c:pt>
                <c:pt idx="15917">
                  <c:v>-4.561538214136224</c:v>
                </c:pt>
                <c:pt idx="15918">
                  <c:v>-4.5169183040555145</c:v>
                </c:pt>
                <c:pt idx="15919">
                  <c:v>-4.4692040008408362</c:v>
                </c:pt>
                <c:pt idx="15920">
                  <c:v>-4.4184263573884852</c:v>
                </c:pt>
                <c:pt idx="15921">
                  <c:v>-4.364622552960693</c:v>
                </c:pt>
                <c:pt idx="15922">
                  <c:v>-4.3078272211780355</c:v>
                </c:pt>
                <c:pt idx="15923">
                  <c:v>-4.2480786278912657</c:v>
                </c:pt>
                <c:pt idx="15924">
                  <c:v>-4.1854217869855015</c:v>
                </c:pt>
                <c:pt idx="15925">
                  <c:v>-4.1198960594648399</c:v>
                </c:pt>
                <c:pt idx="15926">
                  <c:v>-4.051546761661859</c:v>
                </c:pt>
                <c:pt idx="15927">
                  <c:v>-3.9804240514178226</c:v>
                </c:pt>
                <c:pt idx="15928">
                  <c:v>-3.9065748652036096</c:v>
                </c:pt>
                <c:pt idx="15929">
                  <c:v>-3.8300479948730866</c:v>
                </c:pt>
                <c:pt idx="15930">
                  <c:v>-3.7508945048348687</c:v>
                </c:pt>
                <c:pt idx="15931">
                  <c:v>-3.6691716304781239</c:v>
                </c:pt>
                <c:pt idx="15932">
                  <c:v>-3.5849316240924232</c:v>
                </c:pt>
                <c:pt idx="15933">
                  <c:v>-3.4982334815931773</c:v>
                </c:pt>
                <c:pt idx="15934">
                  <c:v>-3.4091407224533459</c:v>
                </c:pt>
                <c:pt idx="15935">
                  <c:v>-3.3177107553055176</c:v>
                </c:pt>
                <c:pt idx="15936">
                  <c:v>-3.2240065832971041</c:v>
                </c:pt>
                <c:pt idx="15937">
                  <c:v>-3.1280932773073</c:v>
                </c:pt>
                <c:pt idx="15938">
                  <c:v>-3.0300355427625831</c:v>
                </c:pt>
                <c:pt idx="15939">
                  <c:v>-2.9298986526793378</c:v>
                </c:pt>
                <c:pt idx="15940">
                  <c:v>-2.8277520770083311</c:v>
                </c:pt>
                <c:pt idx="15941">
                  <c:v>-2.7236664877889076</c:v>
                </c:pt>
                <c:pt idx="15942">
                  <c:v>-2.617712393590915</c:v>
                </c:pt>
                <c:pt idx="15943">
                  <c:v>-2.5099610879631924</c:v>
                </c:pt>
                <c:pt idx="15944">
                  <c:v>-2.4004882510955676</c:v>
                </c:pt>
                <c:pt idx="15945">
                  <c:v>-2.2893708930742114</c:v>
                </c:pt>
                <c:pt idx="15946">
                  <c:v>-2.1766859026239951</c:v>
                </c:pt>
                <c:pt idx="15947">
                  <c:v>-2.0625097886088657</c:v>
                </c:pt>
                <c:pt idx="15948">
                  <c:v>-1.9469185974913317</c:v>
                </c:pt>
                <c:pt idx="15949">
                  <c:v>-1.8299890881873517</c:v>
                </c:pt>
                <c:pt idx="15950">
                  <c:v>-1.7118024951019268</c:v>
                </c:pt>
                <c:pt idx="15951">
                  <c:v>-1.5924415637768266</c:v>
                </c:pt>
                <c:pt idx="15952">
                  <c:v>-1.4719880174392219</c:v>
                </c:pt>
                <c:pt idx="15953">
                  <c:v>-1.3505211216448914</c:v>
                </c:pt>
                <c:pt idx="15954">
                  <c:v>-1.2281271828745928</c:v>
                </c:pt>
                <c:pt idx="15955">
                  <c:v>-1.1048899220265596</c:v>
                </c:pt>
                <c:pt idx="15956">
                  <c:v>-0.98089317092066708</c:v>
                </c:pt>
                <c:pt idx="15957">
                  <c:v>-0.85622179489213035</c:v>
                </c:pt>
                <c:pt idx="15958">
                  <c:v>-0.73096093836387976</c:v>
                </c:pt>
                <c:pt idx="15959">
                  <c:v>-0.60519678549249778</c:v>
                </c:pt>
                <c:pt idx="15960">
                  <c:v>-0.47901555819912461</c:v>
                </c:pt>
                <c:pt idx="15961">
                  <c:v>-0.35250324900379298</c:v>
                </c:pt>
                <c:pt idx="15962">
                  <c:v>-0.22574645468838292</c:v>
                </c:pt>
                <c:pt idx="15963">
                  <c:v>-9.8832417301600084E-2</c:v>
                </c:pt>
                <c:pt idx="15964">
                  <c:v>2.8151936637522586E-2</c:v>
                </c:pt>
                <c:pt idx="15965">
                  <c:v>0.15512005640516652</c:v>
                </c:pt>
                <c:pt idx="15966">
                  <c:v>0.2819848038411607</c:v>
                </c:pt>
                <c:pt idx="15967">
                  <c:v>0.40865923791005759</c:v>
                </c:pt>
                <c:pt idx="15968">
                  <c:v>0.53505595274799</c:v>
                </c:pt>
                <c:pt idx="15969">
                  <c:v>0.66108784587830705</c:v>
                </c:pt>
                <c:pt idx="15970">
                  <c:v>0.78667201351419225</c:v>
                </c:pt>
                <c:pt idx="15971">
                  <c:v>0.91171958157659627</c:v>
                </c:pt>
                <c:pt idx="15972">
                  <c:v>1.0361444025252073</c:v>
                </c:pt>
                <c:pt idx="15973">
                  <c:v>1.1598629944969496</c:v>
                </c:pt>
                <c:pt idx="15974">
                  <c:v>1.2827924780157203</c:v>
                </c:pt>
                <c:pt idx="15975">
                  <c:v>1.4048469536702173</c:v>
                </c:pt>
                <c:pt idx="15976">
                  <c:v>1.5259406170444361</c:v>
                </c:pt>
                <c:pt idx="15977">
                  <c:v>1.6459893297038988</c:v>
                </c:pt>
                <c:pt idx="15978">
                  <c:v>1.7649110389728815</c:v>
                </c:pt>
                <c:pt idx="15979">
                  <c:v>1.8826260427797763</c:v>
                </c:pt>
                <c:pt idx="15980">
                  <c:v>1.9990559989345651</c:v>
                </c:pt>
                <c:pt idx="15981">
                  <c:v>2.1141203316121904</c:v>
                </c:pt>
                <c:pt idx="15982">
                  <c:v>2.2277393379104913</c:v>
                </c:pt>
                <c:pt idx="15983">
                  <c:v>2.3398357194600279</c:v>
                </c:pt>
                <c:pt idx="15984">
                  <c:v>2.4503338313907426</c:v>
                </c:pt>
                <c:pt idx="15985">
                  <c:v>2.5591562872503442</c:v>
                </c:pt>
                <c:pt idx="15986">
                  <c:v>2.6662272118562513</c:v>
                </c:pt>
                <c:pt idx="15987">
                  <c:v>2.7714738623979009</c:v>
                </c:pt>
                <c:pt idx="15988">
                  <c:v>2.8748248027974834</c:v>
                </c:pt>
                <c:pt idx="15989">
                  <c:v>2.9762051258166728</c:v>
                </c:pt>
                <c:pt idx="15990">
                  <c:v>3.0755489240459282</c:v>
                </c:pt>
                <c:pt idx="15991">
                  <c:v>3.1727903002864335</c:v>
                </c:pt>
                <c:pt idx="15992">
                  <c:v>3.267859071667488</c:v>
                </c:pt>
                <c:pt idx="15993">
                  <c:v>3.3606931888938054</c:v>
                </c:pt>
                <c:pt idx="15994">
                  <c:v>3.4512284182808379</c:v>
                </c:pt>
                <c:pt idx="15995">
                  <c:v>3.5394011263623124</c:v>
                </c:pt>
                <c:pt idx="15996">
                  <c:v>3.6251485568562485</c:v>
                </c:pt>
                <c:pt idx="15997">
                  <c:v>3.7084149485996436</c:v>
                </c:pt>
                <c:pt idx="15998">
                  <c:v>3.7891443537245397</c:v>
                </c:pt>
                <c:pt idx="15999">
                  <c:v>3.8672776319428865</c:v>
                </c:pt>
                <c:pt idx="16000">
                  <c:v>3.9427650457069339</c:v>
                </c:pt>
                <c:pt idx="16001">
                  <c:v>4.0155549002409652</c:v>
                </c:pt>
                <c:pt idx="16002">
                  <c:v>4.0855949292840439</c:v>
                </c:pt>
                <c:pt idx="16003">
                  <c:v>4.1528395174868651</c:v>
                </c:pt>
                <c:pt idx="16004">
                  <c:v>4.2172412812059248</c:v>
                </c:pt>
                <c:pt idx="16005">
                  <c:v>4.2787551735566991</c:v>
                </c:pt>
                <c:pt idx="16006">
                  <c:v>4.3373378051482296</c:v>
                </c:pt>
                <c:pt idx="16007">
                  <c:v>4.3929499776219894</c:v>
                </c:pt>
                <c:pt idx="16008">
                  <c:v>4.4455536965431826</c:v>
                </c:pt>
                <c:pt idx="16009">
                  <c:v>4.4951120135549028</c:v>
                </c:pt>
                <c:pt idx="16010">
                  <c:v>4.5415926250873362</c:v>
                </c:pt>
                <c:pt idx="16011">
                  <c:v>4.584964905060497</c:v>
                </c:pt>
                <c:pt idx="16012">
                  <c:v>4.6251986207428208</c:v>
                </c:pt>
                <c:pt idx="16013">
                  <c:v>4.6622638998803749</c:v>
                </c:pt>
                <c:pt idx="16014">
                  <c:v>4.6961336275710135</c:v>
                </c:pt>
                <c:pt idx="16015">
                  <c:v>4.7267887408297575</c:v>
                </c:pt>
                <c:pt idx="16016">
                  <c:v>4.7542061900275661</c:v>
                </c:pt>
                <c:pt idx="16017">
                  <c:v>4.7783660421805969</c:v>
                </c:pt>
                <c:pt idx="16018">
                  <c:v>4.7992521574372216</c:v>
                </c:pt>
                <c:pt idx="16019">
                  <c:v>4.8168526383776218</c:v>
                </c:pt>
                <c:pt idx="16020">
                  <c:v>4.8311518273639873</c:v>
                </c:pt>
                <c:pt idx="16021">
                  <c:v>4.8421413049603546</c:v>
                </c:pt>
                <c:pt idx="16022">
                  <c:v>4.8498140717994316</c:v>
                </c:pt>
                <c:pt idx="16023">
                  <c:v>4.8541666892465383</c:v>
                </c:pt>
                <c:pt idx="16024">
                  <c:v>4.8551924818577223</c:v>
                </c:pt>
                <c:pt idx="16025">
                  <c:v>4.8528926605758116</c:v>
                </c:pt>
                <c:pt idx="16026">
                  <c:v>4.8472694446269893</c:v>
                </c:pt>
                <c:pt idx="16027">
                  <c:v>4.8383257068014913</c:v>
                </c:pt>
                <c:pt idx="16028">
                  <c:v>4.8260648993833497</c:v>
                </c:pt>
                <c:pt idx="16029">
                  <c:v>4.8104994442782925</c:v>
                </c:pt>
                <c:pt idx="16030">
                  <c:v>4.7916389900032437</c:v>
                </c:pt>
                <c:pt idx="16031">
                  <c:v>4.7694940665678871</c:v>
                </c:pt>
                <c:pt idx="16032">
                  <c:v>4.7440787686415327</c:v>
                </c:pt>
                <c:pt idx="16033">
                  <c:v>4.7154112549790979</c:v>
                </c:pt>
                <c:pt idx="16034">
                  <c:v>4.6835129452767612</c:v>
                </c:pt>
                <c:pt idx="16035">
                  <c:v>4.6484050508645174</c:v>
                </c:pt>
                <c:pt idx="16036">
                  <c:v>4.6101117337157289</c:v>
                </c:pt>
                <c:pt idx="16037">
                  <c:v>4.5686605095386517</c:v>
                </c:pt>
                <c:pt idx="16038">
                  <c:v>4.5240789346581769</c:v>
                </c:pt>
                <c:pt idx="16039">
                  <c:v>4.4763967594298455</c:v>
                </c:pt>
                <c:pt idx="16040">
                  <c:v>4.4256450134227432</c:v>
                </c:pt>
                <c:pt idx="16041">
                  <c:v>4.3718608579657099</c:v>
                </c:pt>
                <c:pt idx="16042">
                  <c:v>4.3150789141514911</c:v>
                </c:pt>
                <c:pt idx="16043">
                  <c:v>4.2553374407155085</c:v>
                </c:pt>
                <c:pt idx="16044">
                  <c:v>4.1926814498421878</c:v>
                </c:pt>
                <c:pt idx="16045">
                  <c:v>4.1271503062475441</c:v>
                </c:pt>
                <c:pt idx="16046">
                  <c:v>4.0587893353813849</c:v>
                </c:pt>
                <c:pt idx="16047">
                  <c:v>3.987648709595788</c:v>
                </c:pt>
                <c:pt idx="16048">
                  <c:v>3.9137753852498891</c:v>
                </c:pt>
                <c:pt idx="16049">
                  <c:v>3.8372181794421043</c:v>
                </c:pt>
                <c:pt idx="16050">
                  <c:v>3.7580281871564001</c:v>
                </c:pt>
                <c:pt idx="16051">
                  <c:v>3.6762626796578437</c:v>
                </c:pt>
                <c:pt idx="16052">
                  <c:v>3.591973950377799</c:v>
                </c:pt>
                <c:pt idx="16053">
                  <c:v>3.5052210416001239</c:v>
                </c:pt>
                <c:pt idx="16054">
                  <c:v>3.4160675243491201</c:v>
                </c:pt>
                <c:pt idx="16055">
                  <c:v>3.3245708639434781</c:v>
                </c:pt>
                <c:pt idx="16056">
                  <c:v>3.230794125298821</c:v>
                </c:pt>
                <c:pt idx="16057">
                  <c:v>3.1348024460879067</c:v>
                </c:pt>
                <c:pt idx="16058">
                  <c:v>3.0366606034947603</c:v>
                </c:pt>
                <c:pt idx="16059">
                  <c:v>2.9364339471920311</c:v>
                </c:pt>
                <c:pt idx="16060">
                  <c:v>2.834192028615548</c:v>
                </c:pt>
                <c:pt idx="16061">
                  <c:v>2.7300056060451725</c:v>
                </c:pt>
                <c:pt idx="16062">
                  <c:v>2.6239452789684283</c:v>
                </c:pt>
                <c:pt idx="16063">
                  <c:v>2.5160824364476975</c:v>
                </c:pt>
                <c:pt idx="16064">
                  <c:v>2.4064928586961307</c:v>
                </c:pt>
                <c:pt idx="16065">
                  <c:v>2.2952536602437887</c:v>
                </c:pt>
                <c:pt idx="16066">
                  <c:v>2.1824418385864455</c:v>
                </c:pt>
                <c:pt idx="16067">
                  <c:v>2.0681340155892003</c:v>
                </c:pt>
                <c:pt idx="16068">
                  <c:v>1.9524063548454345</c:v>
                </c:pt>
                <c:pt idx="16069">
                  <c:v>1.8353357364276361</c:v>
                </c:pt>
                <c:pt idx="16070">
                  <c:v>1.7170035198155416</c:v>
                </c:pt>
                <c:pt idx="16071">
                  <c:v>1.597492579433087</c:v>
                </c:pt>
                <c:pt idx="16072">
                  <c:v>1.4768847710833701</c:v>
                </c:pt>
                <c:pt idx="16073">
                  <c:v>1.3552594964745637</c:v>
                </c:pt>
                <c:pt idx="16074">
                  <c:v>1.2327032016962638</c:v>
                </c:pt>
                <c:pt idx="16075">
                  <c:v>1.1092997505891442</c:v>
                </c:pt>
                <c:pt idx="16076">
                  <c:v>0.98513312112340401</c:v>
                </c:pt>
                <c:pt idx="16077">
                  <c:v>0.86028832786388676</c:v>
                </c:pt>
                <c:pt idx="16078">
                  <c:v>0.73485066741164706</c:v>
                </c:pt>
                <c:pt idx="16079">
                  <c:v>0.60890647891642102</c:v>
                </c:pt>
                <c:pt idx="16080">
                  <c:v>0.48254214197179307</c:v>
                </c:pt>
                <c:pt idx="16081">
                  <c:v>0.35584380931132048</c:v>
                </c:pt>
                <c:pt idx="16082">
                  <c:v>0.22889824033186207</c:v>
                </c:pt>
                <c:pt idx="16083">
                  <c:v>0.10179284195607059</c:v>
                </c:pt>
                <c:pt idx="16084">
                  <c:v>-2.5385292307831531E-2</c:v>
                </c:pt>
                <c:pt idx="16085">
                  <c:v>-0.15254944277710777</c:v>
                </c:pt>
                <c:pt idx="16086">
                  <c:v>-0.27961230051038166</c:v>
                </c:pt>
                <c:pt idx="16087">
                  <c:v>-0.40648675201716084</c:v>
                </c:pt>
                <c:pt idx="16088">
                  <c:v>-0.53308521745490423</c:v>
                </c:pt>
                <c:pt idx="16089">
                  <c:v>-0.6593204189958366</c:v>
                </c:pt>
                <c:pt idx="16090">
                  <c:v>-0.78510927628177296</c:v>
                </c:pt>
                <c:pt idx="16091">
                  <c:v>-0.91036273759557063</c:v>
                </c:pt>
                <c:pt idx="16092">
                  <c:v>-1.0349944768458352</c:v>
                </c:pt>
                <c:pt idx="16093">
                  <c:v>-1.1589208328603513</c:v>
                </c:pt>
                <c:pt idx="16094">
                  <c:v>-1.2820587462511996</c:v>
                </c:pt>
                <c:pt idx="16095">
                  <c:v>-1.4043221372480994</c:v>
                </c:pt>
                <c:pt idx="16096">
                  <c:v>-1.5256250207849311</c:v>
                </c:pt>
                <c:pt idx="16097">
                  <c:v>-1.6458830776421371</c:v>
                </c:pt>
                <c:pt idx="16098">
                  <c:v>-1.7650140743800555</c:v>
                </c:pt>
                <c:pt idx="16099">
                  <c:v>-1.882938128340244</c:v>
                </c:pt>
                <c:pt idx="16100">
                  <c:v>-1.9995767170787537</c:v>
                </c:pt>
                <c:pt idx="16101">
                  <c:v>-2.1148490850047312</c:v>
                </c:pt>
                <c:pt idx="16102">
                  <c:v>-2.2286753500932797</c:v>
                </c:pt>
                <c:pt idx="16103">
                  <c:v>-2.34097803564927</c:v>
                </c:pt>
                <c:pt idx="16104">
                  <c:v>-2.4516813194274611</c:v>
                </c:pt>
                <c:pt idx="16105">
                  <c:v>-2.5607076387033048</c:v>
                </c:pt>
                <c:pt idx="16106">
                  <c:v>-2.6679809432760941</c:v>
                </c:pt>
                <c:pt idx="16107">
                  <c:v>-2.7734283167217328</c:v>
                </c:pt>
                <c:pt idx="16108">
                  <c:v>-2.8769781509017891</c:v>
                </c:pt>
                <c:pt idx="16109">
                  <c:v>-2.9785553682183283</c:v>
                </c:pt>
                <c:pt idx="16110">
                  <c:v>-3.0780938927483219</c:v>
                </c:pt>
                <c:pt idx="16111">
                  <c:v>-3.175527660770284</c:v>
                </c:pt>
                <c:pt idx="16112">
                  <c:v>-3.2707863250235856</c:v>
                </c:pt>
                <c:pt idx="16113">
                  <c:v>-3.363807674096384</c:v>
                </c:pt>
                <c:pt idx="16114">
                  <c:v>-3.4545273145990705</c:v>
                </c:pt>
                <c:pt idx="16115">
                  <c:v>-3.5428814559080255</c:v>
                </c:pt>
                <c:pt idx="16116">
                  <c:v>-3.6288071872654157</c:v>
                </c:pt>
                <c:pt idx="16117">
                  <c:v>-3.7122485958453439</c:v>
                </c:pt>
                <c:pt idx="16118">
                  <c:v>-3.7931495850587722</c:v>
                </c:pt>
                <c:pt idx="16119">
                  <c:v>-3.8714508689647054</c:v>
                </c:pt>
                <c:pt idx="16120">
                  <c:v>-3.9471025675540554</c:v>
                </c:pt>
                <c:pt idx="16121">
                  <c:v>-4.0200528469021011</c:v>
                </c:pt>
                <c:pt idx="16122">
                  <c:v>-4.0902493050289754</c:v>
                </c:pt>
                <c:pt idx="16123">
                  <c:v>-4.1576461944111855</c:v>
                </c:pt>
                <c:pt idx="16124">
                  <c:v>-4.222196002887463</c:v>
                </c:pt>
                <c:pt idx="16125">
                  <c:v>-4.2838535588200664</c:v>
                </c:pt>
                <c:pt idx="16126">
                  <c:v>-4.3425753519345376</c:v>
                </c:pt>
                <c:pt idx="16127">
                  <c:v>-4.398322066960076</c:v>
                </c:pt>
                <c:pt idx="16128">
                  <c:v>-4.4510555966189749</c:v>
                </c:pt>
                <c:pt idx="16129">
                  <c:v>-4.5007388838751821</c:v>
                </c:pt>
                <c:pt idx="16130">
                  <c:v>-4.5473395207344813</c:v>
                </c:pt>
                <c:pt idx="16131">
                  <c:v>-4.59082678103423</c:v>
                </c:pt>
                <c:pt idx="16132">
                  <c:v>-4.6311703363853445</c:v>
                </c:pt>
                <c:pt idx="16133">
                  <c:v>-4.6683402233807989</c:v>
                </c:pt>
                <c:pt idx="16134">
                  <c:v>-4.7023092405453903</c:v>
                </c:pt>
                <c:pt idx="16135">
                  <c:v>-4.7330582429725583</c:v>
                </c:pt>
                <c:pt idx="16136">
                  <c:v>-4.7605641038304531</c:v>
                </c:pt>
                <c:pt idx="16137">
                  <c:v>-4.7848068177146343</c:v>
                </c:pt>
                <c:pt idx="16138">
                  <c:v>-4.8057701771941073</c:v>
                </c:pt>
                <c:pt idx="16139">
                  <c:v>-4.8234422221658306</c:v>
                </c:pt>
                <c:pt idx="16140">
                  <c:v>-4.8378072372555563</c:v>
                </c:pt>
                <c:pt idx="16141">
                  <c:v>-4.8488567502839626</c:v>
                </c:pt>
                <c:pt idx="16142">
                  <c:v>-4.8565837141754917</c:v>
                </c:pt>
                <c:pt idx="16143">
                  <c:v>-4.8609846476598708</c:v>
                </c:pt>
                <c:pt idx="16144">
                  <c:v>-4.8620528377634233</c:v>
                </c:pt>
                <c:pt idx="16145">
                  <c:v>-4.8597894630339438</c:v>
                </c:pt>
                <c:pt idx="16146">
                  <c:v>-4.8541967154615175</c:v>
                </c:pt>
                <c:pt idx="16147">
                  <c:v>-4.8452774457790975</c:v>
                </c:pt>
                <c:pt idx="16148">
                  <c:v>-4.8330350894076561</c:v>
                </c:pt>
                <c:pt idx="16149">
                  <c:v>-4.8174820565948675</c:v>
                </c:pt>
                <c:pt idx="16150">
                  <c:v>-4.7986279894110622</c:v>
                </c:pt>
                <c:pt idx="16151">
                  <c:v>-4.7764834166326056</c:v>
                </c:pt>
                <c:pt idx="16152">
                  <c:v>-4.751062436906162</c:v>
                </c:pt>
                <c:pt idx="16153">
                  <c:v>-4.72238321816753</c:v>
                </c:pt>
                <c:pt idx="16154">
                  <c:v>-4.6904671944856959</c:v>
                </c:pt>
                <c:pt idx="16155">
                  <c:v>-4.6553355967392962</c:v>
                </c:pt>
                <c:pt idx="16156">
                  <c:v>-4.61701261160563</c:v>
                </c:pt>
                <c:pt idx="16157">
                  <c:v>-4.5755257846272155</c:v>
                </c:pt>
                <c:pt idx="16158">
                  <c:v>-4.5309027070641141</c:v>
                </c:pt>
                <c:pt idx="16159">
                  <c:v>-4.4831731692742585</c:v>
                </c:pt>
                <c:pt idx="16160">
                  <c:v>-4.4323682458580898</c:v>
                </c:pt>
                <c:pt idx="16161">
                  <c:v>-4.3785251481625016</c:v>
                </c:pt>
                <c:pt idx="16162">
                  <c:v>-4.3216785522381418</c:v>
                </c:pt>
                <c:pt idx="16163">
                  <c:v>-4.2618667766673459</c:v>
                </c:pt>
                <c:pt idx="16164">
                  <c:v>-4.1991348983153465</c:v>
                </c:pt>
                <c:pt idx="16165">
                  <c:v>-4.1335223513534984</c:v>
                </c:pt>
                <c:pt idx="16166">
                  <c:v>-4.0650745353982707</c:v>
                </c:pt>
                <c:pt idx="16167">
                  <c:v>-3.9938417016123542</c:v>
                </c:pt>
                <c:pt idx="16168">
                  <c:v>-3.9198708897381236</c:v>
                </c:pt>
                <c:pt idx="16169">
                  <c:v>-3.8432110047545551</c:v>
                </c:pt>
                <c:pt idx="16170">
                  <c:v>-3.7639132339446739</c:v>
                </c:pt>
                <c:pt idx="16171">
                  <c:v>-3.6820349452081098</c:v>
                </c:pt>
                <c:pt idx="16172">
                  <c:v>-3.5976285328599737</c:v>
                </c:pt>
                <c:pt idx="16173">
                  <c:v>-3.5107531442267925</c:v>
                </c:pt>
                <c:pt idx="16174">
                  <c:v>-3.4214724594410639</c:v>
                </c:pt>
                <c:pt idx="16175">
                  <c:v>-3.3298440568980032</c:v>
                </c:pt>
                <c:pt idx="16176">
                  <c:v>-3.2359311184577488</c:v>
                </c:pt>
                <c:pt idx="16177">
                  <c:v>-3.1397989025018309</c:v>
                </c:pt>
                <c:pt idx="16178">
                  <c:v>-3.0415123105805408</c:v>
                </c:pt>
                <c:pt idx="16179">
                  <c:v>-2.9411368202802586</c:v>
                </c:pt>
                <c:pt idx="16180">
                  <c:v>-2.8387421143852518</c:v>
                </c:pt>
                <c:pt idx="16181">
                  <c:v>-2.7343990858425484</c:v>
                </c:pt>
                <c:pt idx="16182">
                  <c:v>-2.6281784720070753</c:v>
                </c:pt>
                <c:pt idx="16183">
                  <c:v>-2.5201518028876491</c:v>
                </c:pt>
                <c:pt idx="16184">
                  <c:v>-2.4103950025989214</c:v>
                </c:pt>
                <c:pt idx="16185">
                  <c:v>-2.2989853324013758</c:v>
                </c:pt>
                <c:pt idx="16186">
                  <c:v>-2.1859999392214404</c:v>
                </c:pt>
                <c:pt idx="16187">
                  <c:v>-2.0715155969242001</c:v>
                </c:pt>
                <c:pt idx="16188">
                  <c:v>-1.9556086235392833</c:v>
                </c:pt>
                <c:pt idx="16189">
                  <c:v>-1.8383560558767387</c:v>
                </c:pt>
                <c:pt idx="16190">
                  <c:v>-1.7198394123183713</c:v>
                </c:pt>
                <c:pt idx="16191">
                  <c:v>-1.6001417282159236</c:v>
                </c:pt>
                <c:pt idx="16192">
                  <c:v>-1.4793450221855078</c:v>
                </c:pt>
                <c:pt idx="16193">
                  <c:v>-1.3575288604920677</c:v>
                </c:pt>
                <c:pt idx="16194">
                  <c:v>-1.2347798553822193</c:v>
                </c:pt>
                <c:pt idx="16195">
                  <c:v>-1.1111820383093258</c:v>
                </c:pt>
                <c:pt idx="16196">
                  <c:v>-0.98681955616643902</c:v>
                </c:pt>
                <c:pt idx="16197">
                  <c:v>-0.86177759360457284</c:v>
                </c:pt>
                <c:pt idx="16198">
                  <c:v>-0.7361416183266587</c:v>
                </c:pt>
                <c:pt idx="16199">
                  <c:v>-0.6099981414517085</c:v>
                </c:pt>
                <c:pt idx="16200">
                  <c:v>-0.48343371526078543</c:v>
                </c:pt>
                <c:pt idx="16201">
                  <c:v>-0.35653466574376919</c:v>
                </c:pt>
                <c:pt idx="16202">
                  <c:v>-0.22938792597255669</c:v>
                </c:pt>
                <c:pt idx="16203">
                  <c:v>-0.10208107681360308</c:v>
                </c:pt>
                <c:pt idx="16204">
                  <c:v>2.529861416282694E-2</c:v>
                </c:pt>
                <c:pt idx="16205">
                  <c:v>0.15266425324397495</c:v>
                </c:pt>
                <c:pt idx="16206">
                  <c:v>0.2799283576405</c:v>
                </c:pt>
                <c:pt idx="16207">
                  <c:v>0.40700364034614922</c:v>
                </c:pt>
                <c:pt idx="16208">
                  <c:v>0.53380234848411034</c:v>
                </c:pt>
                <c:pt idx="16209">
                  <c:v>0.66023703182299887</c:v>
                </c:pt>
                <c:pt idx="16210">
                  <c:v>0.78622443838000211</c:v>
                </c:pt>
                <c:pt idx="16211">
                  <c:v>0.91167534573969045</c:v>
                </c:pt>
                <c:pt idx="16212">
                  <c:v>1.0365032581857518</c:v>
                </c:pt>
                <c:pt idx="16213">
                  <c:v>1.1606243461397892</c:v>
                </c:pt>
                <c:pt idx="16214">
                  <c:v>1.2839553831708719</c:v>
                </c:pt>
                <c:pt idx="16215">
                  <c:v>1.40641012397246</c:v>
                </c:pt>
                <c:pt idx="16216">
                  <c:v>1.5279024195901643</c:v>
                </c:pt>
                <c:pt idx="16217">
                  <c:v>1.648347788705028</c:v>
                </c:pt>
                <c:pt idx="16218">
                  <c:v>1.7676638377049045</c:v>
                </c:pt>
                <c:pt idx="16219">
                  <c:v>1.885770525823169</c:v>
                </c:pt>
                <c:pt idx="16220">
                  <c:v>2.0025891747066393</c:v>
                </c:pt>
                <c:pt idx="16221">
                  <c:v>2.1180388751872958</c:v>
                </c:pt>
                <c:pt idx="16222">
                  <c:v>2.2320395941260163</c:v>
                </c:pt>
                <c:pt idx="16223">
                  <c:v>2.3445137063051704</c:v>
                </c:pt>
                <c:pt idx="16224">
                  <c:v>2.4553852436749009</c:v>
                </c:pt>
                <c:pt idx="16225">
                  <c:v>2.5645765005479384</c:v>
                </c:pt>
                <c:pt idx="16226">
                  <c:v>2.6720112867242403</c:v>
                </c:pt>
                <c:pt idx="16227">
                  <c:v>2.7776165488620532</c:v>
                </c:pt>
                <c:pt idx="16228">
                  <c:v>2.8813205451036157</c:v>
                </c:pt>
                <c:pt idx="16229">
                  <c:v>2.9830480674425792</c:v>
                </c:pt>
                <c:pt idx="16230">
                  <c:v>3.0827329129687722</c:v>
                </c:pt>
                <c:pt idx="16231">
                  <c:v>3.1803088945021503</c:v>
                </c:pt>
                <c:pt idx="16232">
                  <c:v>3.2757055449560002</c:v>
                </c:pt>
                <c:pt idx="16233">
                  <c:v>3.3688605368258049</c:v>
                </c:pt>
                <c:pt idx="16234">
                  <c:v>3.4597093644601311</c:v>
                </c:pt>
                <c:pt idx="16235">
                  <c:v>3.5481881288986816</c:v>
                </c:pt>
                <c:pt idx="16236">
                  <c:v>3.6342338150627636</c:v>
                </c:pt>
                <c:pt idx="16237">
                  <c:v>3.717790409908543</c:v>
                </c:pt>
                <c:pt idx="16238">
                  <c:v>3.7988017208157263</c:v>
                </c:pt>
                <c:pt idx="16239">
                  <c:v>3.8772083700784399</c:v>
                </c:pt>
                <c:pt idx="16240">
                  <c:v>3.9529603902655102</c:v>
                </c:pt>
                <c:pt idx="16241">
                  <c:v>4.0260058644450289</c:v>
                </c:pt>
                <c:pt idx="16242">
                  <c:v>4.0962923121136052</c:v>
                </c:pt>
                <c:pt idx="16243">
                  <c:v>4.1637739117723394</c:v>
                </c:pt>
                <c:pt idx="16244">
                  <c:v>4.2284030818932239</c:v>
                </c:pt>
                <c:pt idx="16245">
                  <c:v>4.2901345861372571</c:v>
                </c:pt>
                <c:pt idx="16246">
                  <c:v>4.3489248542465235</c:v>
                </c:pt>
                <c:pt idx="16247">
                  <c:v>4.4047345157331286</c:v>
                </c:pt>
                <c:pt idx="16248">
                  <c:v>4.4575254129128341</c:v>
                </c:pt>
                <c:pt idx="16249">
                  <c:v>4.5072604431937613</c:v>
                </c:pt>
                <c:pt idx="16250">
                  <c:v>4.5539071579124339</c:v>
                </c:pt>
                <c:pt idx="16251">
                  <c:v>4.5974347951551042</c:v>
                </c:pt>
                <c:pt idx="16252">
                  <c:v>4.6378129957271845</c:v>
                </c:pt>
                <c:pt idx="16253">
                  <c:v>4.6750117703847849</c:v>
                </c:pt>
                <c:pt idx="16254">
                  <c:v>4.7090038968032655</c:v>
                </c:pt>
                <c:pt idx="16255">
                  <c:v>4.739770214228475</c:v>
                </c:pt>
                <c:pt idx="16256">
                  <c:v>4.7672875849930376</c:v>
                </c:pt>
                <c:pt idx="16257">
                  <c:v>4.7915359978747549</c:v>
                </c:pt>
                <c:pt idx="16258">
                  <c:v>4.8124992446441386</c:v>
                </c:pt>
                <c:pt idx="16259">
                  <c:v>4.8301653694160951</c:v>
                </c:pt>
                <c:pt idx="16260">
                  <c:v>4.8445186660434914</c:v>
                </c:pt>
                <c:pt idx="16261">
                  <c:v>4.8555506765718279</c:v>
                </c:pt>
                <c:pt idx="16262">
                  <c:v>4.8632543731322375</c:v>
                </c:pt>
                <c:pt idx="16263">
                  <c:v>4.8676262986228958</c:v>
                </c:pt>
                <c:pt idx="16264">
                  <c:v>4.8686597691759621</c:v>
                </c:pt>
                <c:pt idx="16265">
                  <c:v>4.8663559973538177</c:v>
                </c:pt>
                <c:pt idx="16266">
                  <c:v>4.8607172140370745</c:v>
                </c:pt>
                <c:pt idx="16267">
                  <c:v>4.8517463136881247</c:v>
                </c:pt>
                <c:pt idx="16268">
                  <c:v>4.8394467802550754</c:v>
                </c:pt>
                <c:pt idx="16269">
                  <c:v>4.8238310772652211</c:v>
                </c:pt>
                <c:pt idx="16270">
                  <c:v>4.8049089047715876</c:v>
                </c:pt>
                <c:pt idx="16271">
                  <c:v>4.7826908541829631</c:v>
                </c:pt>
                <c:pt idx="16272">
                  <c:v>4.7571910913708111</c:v>
                </c:pt>
                <c:pt idx="16273">
                  <c:v>4.728427856026804</c:v>
                </c:pt>
                <c:pt idx="16274">
                  <c:v>4.6964226584417412</c:v>
                </c:pt>
                <c:pt idx="16275">
                  <c:v>4.6611968101131129</c:v>
                </c:pt>
                <c:pt idx="16276">
                  <c:v>4.6227745826613402</c:v>
                </c:pt>
                <c:pt idx="16277">
                  <c:v>4.5811836108199877</c:v>
                </c:pt>
                <c:pt idx="16278">
                  <c:v>4.536451579208153</c:v>
                </c:pt>
                <c:pt idx="16279">
                  <c:v>4.4886083756271162</c:v>
                </c:pt>
                <c:pt idx="16280">
                  <c:v>4.437685176118169</c:v>
                </c:pt>
                <c:pt idx="16281">
                  <c:v>4.3837192973760493</c:v>
                </c:pt>
                <c:pt idx="16282">
                  <c:v>4.3267455246125737</c:v>
                </c:pt>
                <c:pt idx="16283">
                  <c:v>4.266802289287714</c:v>
                </c:pt>
                <c:pt idx="16284">
                  <c:v>4.2039347847606532</c:v>
                </c:pt>
                <c:pt idx="16285">
                  <c:v>4.1381825652099851</c:v>
                </c:pt>
                <c:pt idx="16286">
                  <c:v>4.0695911536666252</c:v>
                </c:pt>
                <c:pt idx="16287">
                  <c:v>3.9982109280059577</c:v>
                </c:pt>
                <c:pt idx="16288">
                  <c:v>3.9240890578696104</c:v>
                </c:pt>
                <c:pt idx="16289">
                  <c:v>3.8472745812080871</c:v>
                </c:pt>
                <c:pt idx="16290">
                  <c:v>3.7678188212310881</c:v>
                </c:pt>
                <c:pt idx="16291">
                  <c:v>3.6857792846008297</c:v>
                </c:pt>
                <c:pt idx="16292">
                  <c:v>3.6012085071091149</c:v>
                </c:pt>
                <c:pt idx="16293">
                  <c:v>3.514165780149189</c:v>
                </c:pt>
                <c:pt idx="16294">
                  <c:v>3.4247149303841433</c:v>
                </c:pt>
                <c:pt idx="16295">
                  <c:v>3.3329136850754044</c:v>
                </c:pt>
                <c:pt idx="16296">
                  <c:v>3.238825377154972</c:v>
                </c:pt>
                <c:pt idx="16297">
                  <c:v>3.1425154181497956</c:v>
                </c:pt>
                <c:pt idx="16298">
                  <c:v>3.0440488646954273</c:v>
                </c:pt>
                <c:pt idx="16299">
                  <c:v>2.9434913512682979</c:v>
                </c:pt>
                <c:pt idx="16300">
                  <c:v>2.8409127192107961</c:v>
                </c:pt>
                <c:pt idx="16301">
                  <c:v>2.736384021557956</c:v>
                </c:pt>
                <c:pt idx="16302">
                  <c:v>2.6299761571436169</c:v>
                </c:pt>
                <c:pt idx="16303">
                  <c:v>2.5217608187058089</c:v>
                </c:pt>
                <c:pt idx="16304">
                  <c:v>2.4118140941975517</c:v>
                </c:pt>
                <c:pt idx="16305">
                  <c:v>2.3002134096845097</c:v>
                </c:pt>
                <c:pt idx="16306">
                  <c:v>2.1870360777222722</c:v>
                </c:pt>
                <c:pt idx="16307">
                  <c:v>2.0723590384855086</c:v>
                </c:pt>
                <c:pt idx="16308">
                  <c:v>1.95625877684991</c:v>
                </c:pt>
                <c:pt idx="16309">
                  <c:v>1.8388124968635731</c:v>
                </c:pt>
                <c:pt idx="16310">
                  <c:v>1.7201018843937568</c:v>
                </c:pt>
                <c:pt idx="16311">
                  <c:v>1.6002101423804078</c:v>
                </c:pt>
                <c:pt idx="16312">
                  <c:v>1.4792194569857935</c:v>
                </c:pt>
                <c:pt idx="16313">
                  <c:v>1.35720956183446</c:v>
                </c:pt>
                <c:pt idx="16314">
                  <c:v>1.2342672362016407</c:v>
                </c:pt>
                <c:pt idx="16315">
                  <c:v>1.1104766780946733</c:v>
                </c:pt>
                <c:pt idx="16316">
                  <c:v>0.98592220034219169</c:v>
                </c:pt>
                <c:pt idx="16317">
                  <c:v>0.86068915276986524</c:v>
                </c:pt>
                <c:pt idx="16318">
                  <c:v>0.73486316735232782</c:v>
                </c:pt>
                <c:pt idx="16319">
                  <c:v>0.60853091843601059</c:v>
                </c:pt>
                <c:pt idx="16320">
                  <c:v>0.48177912034517345</c:v>
                </c:pt>
                <c:pt idx="16321">
                  <c:v>0.35469425978965669</c:v>
                </c:pt>
                <c:pt idx="16322">
                  <c:v>0.22736342910027574</c:v>
                </c:pt>
                <c:pt idx="16323">
                  <c:v>9.9874366804768452E-2</c:v>
                </c:pt>
                <c:pt idx="16324">
                  <c:v>-2.7685503597672172E-2</c:v>
                </c:pt>
                <c:pt idx="16325">
                  <c:v>-0.15522913433104438</c:v>
                </c:pt>
                <c:pt idx="16326">
                  <c:v>-0.28266889054025307</c:v>
                </c:pt>
                <c:pt idx="16327">
                  <c:v>-0.4099173352804566</c:v>
                </c:pt>
                <c:pt idx="16328">
                  <c:v>-0.53688656799156331</c:v>
                </c:pt>
                <c:pt idx="16329">
                  <c:v>-0.66348899313963383</c:v>
                </c:pt>
                <c:pt idx="16330">
                  <c:v>-0.78964121594419601</c:v>
                </c:pt>
                <c:pt idx="16331">
                  <c:v>-0.91525387381826495</c:v>
                </c:pt>
                <c:pt idx="16332">
                  <c:v>-1.0402403336193355</c:v>
                </c:pt>
                <c:pt idx="16333">
                  <c:v>-1.1645166312046049</c:v>
                </c:pt>
                <c:pt idx="16334">
                  <c:v>-1.2879994085550139</c:v>
                </c:pt>
                <c:pt idx="16335">
                  <c:v>-1.4106022918631609</c:v>
                </c:pt>
                <c:pt idx="16336">
                  <c:v>-1.5322390068703045</c:v>
                </c:pt>
                <c:pt idx="16337">
                  <c:v>-1.6528249502549277</c:v>
                </c:pt>
                <c:pt idx="16338">
                  <c:v>-1.7722776098076793</c:v>
                </c:pt>
                <c:pt idx="16339">
                  <c:v>-1.8905168296695631</c:v>
                </c:pt>
                <c:pt idx="16340">
                  <c:v>-2.0074638199968491</c:v>
                </c:pt>
                <c:pt idx="16341">
                  <c:v>-2.1230375638266126</c:v>
                </c:pt>
                <c:pt idx="16342">
                  <c:v>-2.2371579240107122</c:v>
                </c:pt>
                <c:pt idx="16343">
                  <c:v>-2.3497471751954024</c:v>
                </c:pt>
                <c:pt idx="16344">
                  <c:v>-2.4607292531516252</c:v>
                </c:pt>
                <c:pt idx="16345">
                  <c:v>-2.5700263600495803</c:v>
                </c:pt>
                <c:pt idx="16346">
                  <c:v>-2.6775622176602871</c:v>
                </c:pt>
                <c:pt idx="16347">
                  <c:v>-2.7832636887998632</c:v>
                </c:pt>
                <c:pt idx="16348">
                  <c:v>-2.8870589520241294</c:v>
                </c:pt>
                <c:pt idx="16349">
                  <c:v>-2.988872724062166</c:v>
                </c:pt>
                <c:pt idx="16350">
                  <c:v>-3.0886387311227974</c:v>
                </c:pt>
                <c:pt idx="16351">
                  <c:v>-3.1862907195866139</c:v>
                </c:pt>
                <c:pt idx="16352">
                  <c:v>-3.2817581604232946</c:v>
                </c:pt>
                <c:pt idx="16353">
                  <c:v>-3.3749786687307961</c:v>
                </c:pt>
                <c:pt idx="16354">
                  <c:v>-3.4658876860526573</c:v>
                </c:pt>
                <c:pt idx="16355">
                  <c:v>-3.5544212652582683</c:v>
                </c:pt>
                <c:pt idx="16356">
                  <c:v>-3.6405163477715825</c:v>
                </c:pt>
                <c:pt idx="16357">
                  <c:v>-3.7241168817586878</c:v>
                </c:pt>
                <c:pt idx="16358">
                  <c:v>-3.8051666405466205</c:v>
                </c:pt>
                <c:pt idx="16359">
                  <c:v>-3.8836062171402483</c:v>
                </c:pt>
                <c:pt idx="16360">
                  <c:v>-3.9593856196044164</c:v>
                </c:pt>
                <c:pt idx="16361">
                  <c:v>-4.0324529113063363</c:v>
                </c:pt>
                <c:pt idx="16362">
                  <c:v>-4.1027555968584117</c:v>
                </c:pt>
                <c:pt idx="16363">
                  <c:v>-4.1702478447036162</c:v>
                </c:pt>
                <c:pt idx="16364">
                  <c:v>-4.2348820680872006</c:v>
                </c:pt>
                <c:pt idx="16365">
                  <c:v>-4.2966130302758474</c:v>
                </c:pt>
                <c:pt idx="16366">
                  <c:v>-4.355397165446691</c:v>
                </c:pt>
                <c:pt idx="16367">
                  <c:v>-4.4111951123690103</c:v>
                </c:pt>
                <c:pt idx="16368">
                  <c:v>-4.4639687274263746</c:v>
                </c:pt>
                <c:pt idx="16369">
                  <c:v>-4.5136809268899576</c:v>
                </c:pt>
                <c:pt idx="16370">
                  <c:v>-4.5602992857346987</c:v>
                </c:pt>
                <c:pt idx="16371">
                  <c:v>-4.6037930704370469</c:v>
                </c:pt>
                <c:pt idx="16372">
                  <c:v>-4.6441319549163254</c:v>
                </c:pt>
                <c:pt idx="16373">
                  <c:v>-4.681285987734519</c:v>
                </c:pt>
                <c:pt idx="16374">
                  <c:v>-4.7152279890287065</c:v>
                </c:pt>
                <c:pt idx="16375">
                  <c:v>-4.7459388451224909</c:v>
                </c:pt>
                <c:pt idx="16376">
                  <c:v>-4.7733954699982881</c:v>
                </c:pt>
                <c:pt idx="16377">
                  <c:v>-4.797577908607968</c:v>
                </c:pt>
                <c:pt idx="16378">
                  <c:v>-4.8184700133686675</c:v>
                </c:pt>
                <c:pt idx="16379">
                  <c:v>-4.8360598934589589</c:v>
                </c:pt>
                <c:pt idx="16380">
                  <c:v>-4.8503319121531607</c:v>
                </c:pt>
                <c:pt idx="16381">
                  <c:v>-4.8612776852129729</c:v>
                </c:pt>
                <c:pt idx="16382">
                  <c:v>-4.8688902627138253</c:v>
                </c:pt>
                <c:pt idx="16383">
                  <c:v>-4.8731662696560205</c:v>
                </c:pt>
                <c:pt idx="16384">
                  <c:v>-4.8740991083578704</c:v>
                </c:pt>
                <c:pt idx="16385">
                  <c:v>-4.8716900815746405</c:v>
                </c:pt>
                <c:pt idx="16386">
                  <c:v>-4.8659415143058906</c:v>
                </c:pt>
                <c:pt idx="16387">
                  <c:v>-4.8568563989749993</c:v>
                </c:pt>
                <c:pt idx="16388">
                  <c:v>-4.8444383212458515</c:v>
                </c:pt>
                <c:pt idx="16389">
                  <c:v>-4.8286998500258393</c:v>
                </c:pt>
                <c:pt idx="16390">
                  <c:v>-4.8096507943188529</c:v>
                </c:pt>
                <c:pt idx="16391">
                  <c:v>-4.7873018579587727</c:v>
                </c:pt>
                <c:pt idx="16392">
                  <c:v>-4.7616673226168693</c:v>
                </c:pt>
                <c:pt idx="16393">
                  <c:v>-4.732765547057026</c:v>
                </c:pt>
                <c:pt idx="16394">
                  <c:v>-4.7006181638095521</c:v>
                </c:pt>
                <c:pt idx="16395">
                  <c:v>-4.6652466096709944</c:v>
                </c:pt>
                <c:pt idx="16396">
                  <c:v>-4.6266752845100809</c:v>
                </c:pt>
                <c:pt idx="16397">
                  <c:v>-4.5849319541451861</c:v>
                </c:pt>
                <c:pt idx="16398">
                  <c:v>-4.5400444370014794</c:v>
                </c:pt>
                <c:pt idx="16399">
                  <c:v>-4.4920427572902852</c:v>
                </c:pt>
                <c:pt idx="16400">
                  <c:v>-4.4409582299472845</c:v>
                </c:pt>
                <c:pt idx="16401">
                  <c:v>-4.3868283129242531</c:v>
                </c:pt>
                <c:pt idx="16402">
                  <c:v>-4.3296879349291881</c:v>
                </c:pt>
                <c:pt idx="16403">
                  <c:v>-4.2695756730319303</c:v>
                </c:pt>
                <c:pt idx="16404">
                  <c:v>-4.2065368681880466</c:v>
                </c:pt>
                <c:pt idx="16405">
                  <c:v>-4.1406112240302555</c:v>
                </c:pt>
                <c:pt idx="16406">
                  <c:v>-4.0718444147709514</c:v>
                </c:pt>
                <c:pt idx="16407">
                  <c:v>-4.0002869710627609</c:v>
                </c:pt>
                <c:pt idx="16408">
                  <c:v>-3.925986216787313</c:v>
                </c:pt>
                <c:pt idx="16409">
                  <c:v>-3.8489913454635767</c:v>
                </c:pt>
                <c:pt idx="16410">
                  <c:v>-3.7693538370632096</c:v>
                </c:pt>
                <c:pt idx="16411">
                  <c:v>-3.6871313560675296</c:v>
                </c:pt>
                <c:pt idx="16412">
                  <c:v>-3.6023765970077166</c:v>
                </c:pt>
                <c:pt idx="16413">
                  <c:v>-3.5151490107990457</c:v>
                </c:pt>
                <c:pt idx="16414">
                  <c:v>-3.4255125842709453</c:v>
                </c:pt>
                <c:pt idx="16415">
                  <c:v>-3.3335252053570588</c:v>
                </c:pt>
                <c:pt idx="16416">
                  <c:v>-3.2392503680279914</c:v>
                </c:pt>
                <c:pt idx="16417">
                  <c:v>-3.1427536450768963</c:v>
                </c:pt>
                <c:pt idx="16418">
                  <c:v>-3.0441002544935896</c:v>
                </c:pt>
                <c:pt idx="16419">
                  <c:v>-2.9433559920575405</c:v>
                </c:pt>
                <c:pt idx="16420">
                  <c:v>-2.8405908602236511</c:v>
                </c:pt>
                <c:pt idx="16421">
                  <c:v>-2.7358760728102496</c:v>
                </c:pt>
                <c:pt idx="16422">
                  <c:v>-2.6292826889665903</c:v>
                </c:pt>
                <c:pt idx="16423">
                  <c:v>-2.5208825611401036</c:v>
                </c:pt>
                <c:pt idx="16424">
                  <c:v>-2.4107519362500258</c:v>
                </c:pt>
                <c:pt idx="16425">
                  <c:v>-2.2989683984482521</c:v>
                </c:pt>
                <c:pt idx="16426">
                  <c:v>-2.1856094173607779</c:v>
                </c:pt>
                <c:pt idx="16427">
                  <c:v>-2.0707520890820765</c:v>
                </c:pt>
                <c:pt idx="16428">
                  <c:v>-1.9544730531231989</c:v>
                </c:pt>
                <c:pt idx="16429">
                  <c:v>-1.8368496667507441</c:v>
                </c:pt>
                <c:pt idx="16430">
                  <c:v>-1.7179637675023136</c:v>
                </c:pt>
                <c:pt idx="16431">
                  <c:v>-1.5978987083101475</c:v>
                </c:pt>
                <c:pt idx="16432">
                  <c:v>-1.4767368235227369</c:v>
                </c:pt>
                <c:pt idx="16433">
                  <c:v>-1.3545579930178087</c:v>
                </c:pt>
                <c:pt idx="16434">
                  <c:v>-1.2314491402663019</c:v>
                </c:pt>
                <c:pt idx="16435">
                  <c:v>-1.1074946052903585</c:v>
                </c:pt>
                <c:pt idx="16436">
                  <c:v>-0.98277884063192389</c:v>
                </c:pt>
                <c:pt idx="16437">
                  <c:v>-0.85738733340920126</c:v>
                </c:pt>
                <c:pt idx="16438">
                  <c:v>-0.73140585035193872</c:v>
                </c:pt>
                <c:pt idx="16439">
                  <c:v>-0.6049211979097574</c:v>
                </c:pt>
                <c:pt idx="16440">
                  <c:v>-0.47802021974611919</c:v>
                </c:pt>
                <c:pt idx="16441">
                  <c:v>-0.350789529036239</c:v>
                </c:pt>
                <c:pt idx="16442">
                  <c:v>-0.22331634159548208</c:v>
                </c:pt>
                <c:pt idx="16443">
                  <c:v>-9.5688516350918212E-2</c:v>
                </c:pt>
                <c:pt idx="16444">
                  <c:v>3.2006405986061519E-2</c:v>
                </c:pt>
                <c:pt idx="16445">
                  <c:v>0.15968126371307523</c:v>
                </c:pt>
                <c:pt idx="16446">
                  <c:v>0.28724831143064977</c:v>
                </c:pt>
                <c:pt idx="16447">
                  <c:v>0.41462000512449698</c:v>
                </c:pt>
                <c:pt idx="16448">
                  <c:v>0.54170834072976981</c:v>
                </c:pt>
                <c:pt idx="16449">
                  <c:v>0.6684256228597516</c:v>
                </c:pt>
                <c:pt idx="16450">
                  <c:v>0.79468836061618642</c:v>
                </c:pt>
                <c:pt idx="16451">
                  <c:v>0.9204070991101182</c:v>
                </c:pt>
                <c:pt idx="16452">
                  <c:v>1.0454951167892552</c:v>
                </c:pt>
                <c:pt idx="16453">
                  <c:v>1.1698683650674753</c:v>
                </c:pt>
                <c:pt idx="16454">
                  <c:v>1.2934434055182178</c:v>
                </c:pt>
                <c:pt idx="16455">
                  <c:v>1.4161337880294584</c:v>
                </c:pt>
                <c:pt idx="16456">
                  <c:v>1.5378531662033263</c:v>
                </c:pt>
                <c:pt idx="16457">
                  <c:v>1.6585168688041958</c:v>
                </c:pt>
                <c:pt idx="16458">
                  <c:v>1.7780423199890381</c:v>
                </c:pt>
                <c:pt idx="16459">
                  <c:v>1.8963493045976849</c:v>
                </c:pt>
                <c:pt idx="16460">
                  <c:v>2.0133589778657703</c:v>
                </c:pt>
                <c:pt idx="16461">
                  <c:v>2.1289902723345042</c:v>
                </c:pt>
                <c:pt idx="16462">
                  <c:v>2.2431630048251874</c:v>
                </c:pt>
                <c:pt idx="16463">
                  <c:v>2.3557994084554661</c:v>
                </c:pt>
                <c:pt idx="16464">
                  <c:v>2.466823382001829</c:v>
                </c:pt>
                <c:pt idx="16465">
                  <c:v>2.5761570952036026</c:v>
                </c:pt>
                <c:pt idx="16466">
                  <c:v>2.6837242419886564</c:v>
                </c:pt>
                <c:pt idx="16467">
                  <c:v>2.7894516619387906</c:v>
                </c:pt>
                <c:pt idx="16468">
                  <c:v>2.8932675150009417</c:v>
                </c:pt>
                <c:pt idx="16469">
                  <c:v>2.9950965039336088</c:v>
                </c:pt>
                <c:pt idx="16470">
                  <c:v>3.0948723456221718</c:v>
                </c:pt>
                <c:pt idx="16471">
                  <c:v>3.1925287817755024</c:v>
                </c:pt>
                <c:pt idx="16472">
                  <c:v>3.287995283344102</c:v>
                </c:pt>
                <c:pt idx="16473">
                  <c:v>3.381209470056147</c:v>
                </c:pt>
                <c:pt idx="16474">
                  <c:v>3.4721067927272884</c:v>
                </c:pt>
                <c:pt idx="16475">
                  <c:v>3.5606233181296432</c:v>
                </c:pt>
                <c:pt idx="16476">
                  <c:v>3.6466960062053695</c:v>
                </c:pt>
                <c:pt idx="16477">
                  <c:v>3.7302688282348946</c:v>
                </c:pt>
                <c:pt idx="16478">
                  <c:v>3.8112855852324832</c:v>
                </c:pt>
                <c:pt idx="16479">
                  <c:v>3.8896869024360976</c:v>
                </c:pt>
                <c:pt idx="16480">
                  <c:v>3.9654228246583361</c:v>
                </c:pt>
                <c:pt idx="16481">
                  <c:v>4.0384414564941391</c:v>
                </c:pt>
                <c:pt idx="16482">
                  <c:v>4.1086903482245951</c:v>
                </c:pt>
                <c:pt idx="16483">
                  <c:v>4.1761237183599205</c:v>
                </c:pt>
                <c:pt idx="16484">
                  <c:v>4.2406940345648252</c:v>
                </c:pt>
                <c:pt idx="16485">
                  <c:v>4.3023561188275323</c:v>
                </c:pt>
                <c:pt idx="16486">
                  <c:v>4.3610664682951858</c:v>
                </c:pt>
                <c:pt idx="16487">
                  <c:v>4.4167857888980251</c:v>
                </c:pt>
                <c:pt idx="16488">
                  <c:v>4.4694760083108207</c:v>
                </c:pt>
                <c:pt idx="16489">
                  <c:v>4.5191001181614476</c:v>
                </c:pt>
                <c:pt idx="16490">
                  <c:v>4.5656257727794101</c:v>
                </c:pt>
                <c:pt idx="16491">
                  <c:v>4.6090223219220539</c:v>
                </c:pt>
                <c:pt idx="16492">
                  <c:v>4.6492595266414023</c:v>
                </c:pt>
                <c:pt idx="16493">
                  <c:v>4.686307526405904</c:v>
                </c:pt>
                <c:pt idx="16494">
                  <c:v>4.7201392359518275</c:v>
                </c:pt>
                <c:pt idx="16495">
                  <c:v>4.7507356398103875</c:v>
                </c:pt>
                <c:pt idx="16496">
                  <c:v>4.7780737536927029</c:v>
                </c:pt>
                <c:pt idx="16497">
                  <c:v>4.8021337277101592</c:v>
                </c:pt>
                <c:pt idx="16498">
                  <c:v>4.8228995227770355</c:v>
                </c:pt>
                <c:pt idx="16499">
                  <c:v>4.8403593598106749</c:v>
                </c:pt>
                <c:pt idx="16500">
                  <c:v>4.8544977169670149</c:v>
                </c:pt>
                <c:pt idx="16501">
                  <c:v>4.8653063279309059</c:v>
                </c:pt>
                <c:pt idx="16502">
                  <c:v>4.8727783636384787</c:v>
                </c:pt>
                <c:pt idx="16503">
                  <c:v>4.8769105727819317</c:v>
                </c:pt>
                <c:pt idx="16504">
                  <c:v>4.8776964840938692</c:v>
                </c:pt>
                <c:pt idx="16505">
                  <c:v>4.8751375293552632</c:v>
                </c:pt>
                <c:pt idx="16506">
                  <c:v>4.8692361650895428</c:v>
                </c:pt>
                <c:pt idx="16507">
                  <c:v>4.859995517626837</c:v>
                </c:pt>
                <c:pt idx="16508">
                  <c:v>4.8474193088034268</c:v>
                </c:pt>
                <c:pt idx="16509">
                  <c:v>4.8315202458456037</c:v>
                </c:pt>
                <c:pt idx="16510">
                  <c:v>4.8123082781017663</c:v>
                </c:pt>
                <c:pt idx="16511">
                  <c:v>4.7897942516533369</c:v>
                </c:pt>
                <c:pt idx="16512">
                  <c:v>4.763992592198047</c:v>
                </c:pt>
                <c:pt idx="16513">
                  <c:v>4.7349218041796393</c:v>
                </c:pt>
                <c:pt idx="16514">
                  <c:v>4.7026036673346816</c:v>
                </c:pt>
                <c:pt idx="16515">
                  <c:v>4.667059767064373</c:v>
                </c:pt>
                <c:pt idx="16516">
                  <c:v>4.6283146531111212</c:v>
                </c:pt>
                <c:pt idx="16517">
                  <c:v>4.5863962423058489</c:v>
                </c:pt>
                <c:pt idx="16518">
                  <c:v>4.5413325050939708</c:v>
                </c:pt>
                <c:pt idx="16519">
                  <c:v>4.4931536185828014</c:v>
                </c:pt>
                <c:pt idx="16520">
                  <c:v>4.4418910513472296</c:v>
                </c:pt>
                <c:pt idx="16521">
                  <c:v>4.3875824155883221</c:v>
                </c:pt>
                <c:pt idx="16522">
                  <c:v>4.3302627947398911</c:v>
                </c:pt>
                <c:pt idx="16523">
                  <c:v>4.2699709209401799</c:v>
                </c:pt>
                <c:pt idx="16524">
                  <c:v>4.2067522904217762</c:v>
                </c:pt>
                <c:pt idx="16525">
                  <c:v>4.140646762168779</c:v>
                </c:pt>
                <c:pt idx="16526">
                  <c:v>4.0717001656852752</c:v>
                </c:pt>
                <c:pt idx="16527">
                  <c:v>3.9999631867218333</c:v>
                </c:pt>
                <c:pt idx="16528">
                  <c:v>3.925483303930609</c:v>
                </c:pt>
                <c:pt idx="16529">
                  <c:v>3.8483098651403371</c:v>
                </c:pt>
                <c:pt idx="16530">
                  <c:v>3.7684945040387934</c:v>
                </c:pt>
                <c:pt idx="16531">
                  <c:v>3.686095038097561</c:v>
                </c:pt>
                <c:pt idx="16532">
                  <c:v>3.6011643139806635</c:v>
                </c:pt>
                <c:pt idx="16533">
                  <c:v>3.5137619337481394</c:v>
                </c:pt>
                <c:pt idx="16534">
                  <c:v>3.4239520342564065</c:v>
                </c:pt>
                <c:pt idx="16535">
                  <c:v>3.3317926522194115</c:v>
                </c:pt>
                <c:pt idx="16536">
                  <c:v>3.2373474290142528</c:v>
                </c:pt>
                <c:pt idx="16537">
                  <c:v>3.1406820833400433</c:v>
                </c:pt>
                <c:pt idx="16538">
                  <c:v>3.041861977467589</c:v>
                </c:pt>
                <c:pt idx="16539">
                  <c:v>2.9409530497087295</c:v>
                </c:pt>
                <c:pt idx="16540">
                  <c:v>2.8380254431805163</c:v>
                </c:pt>
                <c:pt idx="16541">
                  <c:v>2.7331505103729792</c:v>
                </c:pt>
                <c:pt idx="16542">
                  <c:v>2.6263994469984442</c:v>
                </c:pt>
                <c:pt idx="16543">
                  <c:v>2.517844239842407</c:v>
                </c:pt>
                <c:pt idx="16544">
                  <c:v>2.4075612678228717</c:v>
                </c:pt>
                <c:pt idx="16545">
                  <c:v>2.2956282446387464</c:v>
                </c:pt>
                <c:pt idx="16546">
                  <c:v>2.1821227669014722</c:v>
                </c:pt>
                <c:pt idx="16547">
                  <c:v>2.0671220550213403</c:v>
                </c:pt>
                <c:pt idx="16548">
                  <c:v>1.9507028700504436</c:v>
                </c:pt>
                <c:pt idx="16549">
                  <c:v>1.8329426879186086</c:v>
                </c:pt>
                <c:pt idx="16550">
                  <c:v>1.7139234618484001</c:v>
                </c:pt>
                <c:pt idx="16551">
                  <c:v>1.5937286573811433</c:v>
                </c:pt>
                <c:pt idx="16552">
                  <c:v>1.4724407183035439</c:v>
                </c:pt>
                <c:pt idx="16553">
                  <c:v>1.350139630668366</c:v>
                </c:pt>
                <c:pt idx="16554">
                  <c:v>1.2269124207691826</c:v>
                </c:pt>
                <c:pt idx="16555">
                  <c:v>1.1028435280119002</c:v>
                </c:pt>
                <c:pt idx="16556">
                  <c:v>0.97801750080008609</c:v>
                </c:pt>
                <c:pt idx="16557">
                  <c:v>0.85251991851122455</c:v>
                </c:pt>
                <c:pt idx="16558">
                  <c:v>0.72643663645487211</c:v>
                </c:pt>
                <c:pt idx="16559">
                  <c:v>0.59985454590713316</c:v>
                </c:pt>
                <c:pt idx="16560">
                  <c:v>0.47286057153420868</c:v>
                </c:pt>
                <c:pt idx="16561">
                  <c:v>0.34554140362286606</c:v>
                </c:pt>
                <c:pt idx="16562">
                  <c:v>0.21798433114528643</c:v>
                </c:pt>
                <c:pt idx="16563">
                  <c:v>9.0277282170127093E-2</c:v>
                </c:pt>
                <c:pt idx="16564">
                  <c:v>-3.7492137521556126E-2</c:v>
                </c:pt>
                <c:pt idx="16565">
                  <c:v>-0.16523670528306453</c:v>
                </c:pt>
                <c:pt idx="16566">
                  <c:v>-0.29286861894551103</c:v>
                </c:pt>
                <c:pt idx="16567">
                  <c:v>-0.42030028194617491</c:v>
                </c:pt>
                <c:pt idx="16568">
                  <c:v>-0.5474436419351163</c:v>
                </c:pt>
                <c:pt idx="16569">
                  <c:v>-0.67421095954245458</c:v>
                </c:pt>
                <c:pt idx="16570">
                  <c:v>-0.80051870422383264</c:v>
                </c:pt>
                <c:pt idx="16571">
                  <c:v>-0.92627738581198371</c:v>
                </c:pt>
                <c:pt idx="16572">
                  <c:v>-1.0514002518719643</c:v>
                </c:pt>
                <c:pt idx="16573">
                  <c:v>-1.1758032273537073</c:v>
                </c:pt>
                <c:pt idx="16574">
                  <c:v>-1.2994028518054759</c:v>
                </c:pt>
                <c:pt idx="16575">
                  <c:v>-1.4221126575444525</c:v>
                </c:pt>
                <c:pt idx="16576">
                  <c:v>-1.5438462850685708</c:v>
                </c:pt>
                <c:pt idx="16577">
                  <c:v>-1.6645190545125732</c:v>
                </c:pt>
                <c:pt idx="16578">
                  <c:v>-1.7840483858828253</c:v>
                </c:pt>
                <c:pt idx="16579">
                  <c:v>-1.9023540643477217</c:v>
                </c:pt>
                <c:pt idx="16580">
                  <c:v>-2.0193572499474834</c:v>
                </c:pt>
                <c:pt idx="16581">
                  <c:v>-2.1349768844963615</c:v>
                </c:pt>
                <c:pt idx="16582">
                  <c:v>-2.2491327985461549</c:v>
                </c:pt>
                <c:pt idx="16583">
                  <c:v>-2.3617472433871751</c:v>
                </c:pt>
                <c:pt idx="16584">
                  <c:v>-2.4727441403923516</c:v>
                </c:pt>
                <c:pt idx="16585">
                  <c:v>-2.5820456862981822</c:v>
                </c:pt>
                <c:pt idx="16586">
                  <c:v>-2.6895756064042589</c:v>
                </c:pt>
                <c:pt idx="16587">
                  <c:v>-2.7952607760082802</c:v>
                </c:pt>
                <c:pt idx="16588">
                  <c:v>-2.8990293950836654</c:v>
                </c:pt>
                <c:pt idx="16589">
                  <c:v>-3.0008062106880047</c:v>
                </c:pt>
                <c:pt idx="16590">
                  <c:v>-3.1005249882373622</c:v>
                </c:pt>
                <c:pt idx="16591">
                  <c:v>-3.1981195221579322</c:v>
                </c:pt>
                <c:pt idx="16592">
                  <c:v>-3.2935193402557936</c:v>
                </c:pt>
                <c:pt idx="16593">
                  <c:v>-3.3866621232007077</c:v>
                </c:pt>
                <c:pt idx="16594">
                  <c:v>-3.4774833867806292</c:v>
                </c:pt>
                <c:pt idx="16595">
                  <c:v>-3.5659192667118109</c:v>
                </c:pt>
                <c:pt idx="16596">
                  <c:v>-3.6519067957899374</c:v>
                </c:pt>
                <c:pt idx="16597">
                  <c:v>-3.7353900219927021</c:v>
                </c:pt>
                <c:pt idx="16598">
                  <c:v>-3.8163128268065134</c:v>
                </c:pt>
                <c:pt idx="16599">
                  <c:v>-3.8946159196441865</c:v>
                </c:pt>
                <c:pt idx="16600">
                  <c:v>-3.9702494331206908</c:v>
                </c:pt>
                <c:pt idx="16601">
                  <c:v>-4.0431615631823536</c:v>
                </c:pt>
                <c:pt idx="16602">
                  <c:v>-4.1132999549294533</c:v>
                </c:pt>
                <c:pt idx="16603">
                  <c:v>-4.180618925074846</c:v>
                </c:pt>
                <c:pt idx="16604">
                  <c:v>-4.2450710427821523</c:v>
                </c:pt>
                <c:pt idx="16605">
                  <c:v>-4.3066112347449144</c:v>
                </c:pt>
                <c:pt idx="16606">
                  <c:v>-4.365196105929277</c:v>
                </c:pt>
                <c:pt idx="16607">
                  <c:v>-4.42078647310296</c:v>
                </c:pt>
                <c:pt idx="16608">
                  <c:v>-4.4733443776988819</c:v>
                </c:pt>
                <c:pt idx="16609">
                  <c:v>-4.5228329279234964</c:v>
                </c:pt>
                <c:pt idx="16610">
                  <c:v>-4.5692198974026352</c:v>
                </c:pt>
                <c:pt idx="16611">
                  <c:v>-4.6124747578029037</c:v>
                </c:pt>
                <c:pt idx="16612">
                  <c:v>-4.6525673945914487</c:v>
                </c:pt>
                <c:pt idx="16613">
                  <c:v>-4.6894680740485111</c:v>
                </c:pt>
                <c:pt idx="16614">
                  <c:v>-4.7231498400077285</c:v>
                </c:pt>
                <c:pt idx="16615">
                  <c:v>-4.7535938082701472</c:v>
                </c:pt>
                <c:pt idx="16616">
                  <c:v>-4.780777127874404</c:v>
                </c:pt>
                <c:pt idx="16617">
                  <c:v>-4.804680084200581</c:v>
                </c:pt>
                <c:pt idx="16618">
                  <c:v>-4.8252867752546429</c:v>
                </c:pt>
                <c:pt idx="16619">
                  <c:v>-4.8425855607490282</c:v>
                </c:pt>
                <c:pt idx="16620">
                  <c:v>-4.8565610592172064</c:v>
                </c:pt>
                <c:pt idx="16621">
                  <c:v>-4.8672051461816928</c:v>
                </c:pt>
                <c:pt idx="16622">
                  <c:v>-4.8745111357529822</c:v>
                </c:pt>
                <c:pt idx="16623">
                  <c:v>-4.8784759210098052</c:v>
                </c:pt>
                <c:pt idx="16624">
                  <c:v>-4.8790931761580056</c:v>
                </c:pt>
                <c:pt idx="16625">
                  <c:v>-4.8763644794121701</c:v>
                </c:pt>
                <c:pt idx="16626">
                  <c:v>-4.8702924345626597</c:v>
                </c:pt>
                <c:pt idx="16627">
                  <c:v>-4.8608803159121878</c:v>
                </c:pt>
                <c:pt idx="16628">
                  <c:v>-4.84813199384703</c:v>
                </c:pt>
                <c:pt idx="16629">
                  <c:v>-4.8320603245922449</c:v>
                </c:pt>
                <c:pt idx="16630">
                  <c:v>-4.8126754068149262</c:v>
                </c:pt>
                <c:pt idx="16631">
                  <c:v>-4.7899882361059802</c:v>
                </c:pt>
                <c:pt idx="16632">
                  <c:v>-4.7640133877342308</c:v>
                </c:pt>
                <c:pt idx="16633">
                  <c:v>-4.7347695156470024</c:v>
                </c:pt>
                <c:pt idx="16634">
                  <c:v>-4.7022785488879855</c:v>
                </c:pt>
                <c:pt idx="16635">
                  <c:v>-4.6665622218402412</c:v>
                </c:pt>
                <c:pt idx="16636">
                  <c:v>-4.6276452327745226</c:v>
                </c:pt>
                <c:pt idx="16637">
                  <c:v>-4.5855556464686185</c:v>
                </c:pt>
                <c:pt idx="16638">
                  <c:v>-4.5403215806061716</c:v>
                </c:pt>
                <c:pt idx="16639">
                  <c:v>-4.4919733586974102</c:v>
                </c:pt>
                <c:pt idx="16640">
                  <c:v>-4.4405425947590658</c:v>
                </c:pt>
                <c:pt idx="16641">
                  <c:v>-4.386067045348236</c:v>
                </c:pt>
                <c:pt idx="16642">
                  <c:v>-4.3285819370450218</c:v>
                </c:pt>
                <c:pt idx="16643">
                  <c:v>-4.2681261438016067</c:v>
                </c:pt>
                <c:pt idx="16644">
                  <c:v>-4.2047453022106236</c:v>
                </c:pt>
                <c:pt idx="16645">
                  <c:v>-4.1384794100423274</c:v>
                </c:pt>
                <c:pt idx="16646">
                  <c:v>-4.0693744338943416</c:v>
                </c:pt>
                <c:pt idx="16647">
                  <c:v>-3.9974811948010611</c:v>
                </c:pt>
                <c:pt idx="16648">
                  <c:v>-3.9228473047732626</c:v>
                </c:pt>
                <c:pt idx="16649">
                  <c:v>-3.8455222429593379</c:v>
                </c:pt>
                <c:pt idx="16650">
                  <c:v>-3.7655577722159106</c:v>
                </c:pt>
                <c:pt idx="16651">
                  <c:v>-3.6830118369227187</c:v>
                </c:pt>
                <c:pt idx="16652">
                  <c:v>-3.5979374082831077</c:v>
                </c:pt>
                <c:pt idx="16653">
                  <c:v>-3.5103942104220147</c:v>
                </c:pt>
                <c:pt idx="16654">
                  <c:v>-3.4204464996826651</c:v>
                </c:pt>
                <c:pt idx="16655">
                  <c:v>-3.3281524295863147</c:v>
                </c:pt>
                <c:pt idx="16656">
                  <c:v>-3.2335757555391456</c:v>
                </c:pt>
                <c:pt idx="16657">
                  <c:v>-3.1367823073946814</c:v>
                </c:pt>
                <c:pt idx="16658">
                  <c:v>-3.0378375556092969</c:v>
                </c:pt>
                <c:pt idx="16659">
                  <c:v>-2.9368075436205752</c:v>
                </c:pt>
                <c:pt idx="16660">
                  <c:v>-2.8337625165228748</c:v>
                </c:pt>
                <c:pt idx="16661">
                  <c:v>-2.7287739255493135</c:v>
                </c:pt>
                <c:pt idx="16662">
                  <c:v>-2.6219130618379665</c:v>
                </c:pt>
                <c:pt idx="16663">
                  <c:v>-2.5132520042031157</c:v>
                </c:pt>
                <c:pt idx="16664">
                  <c:v>-2.4028672201171482</c:v>
                </c:pt>
                <c:pt idx="16665">
                  <c:v>-2.2908365082852722</c:v>
                </c:pt>
                <c:pt idx="16666">
                  <c:v>-2.177237546706154</c:v>
                </c:pt>
                <c:pt idx="16667">
                  <c:v>-2.0621476334907523</c:v>
                </c:pt>
                <c:pt idx="16668">
                  <c:v>-1.9456436036405536</c:v>
                </c:pt>
                <c:pt idx="16669">
                  <c:v>-1.8278030032225203</c:v>
                </c:pt>
                <c:pt idx="16670">
                  <c:v>-1.7087078517262213</c:v>
                </c:pt>
                <c:pt idx="16671">
                  <c:v>-1.588441677035427</c:v>
                </c:pt>
                <c:pt idx="16672">
                  <c:v>-1.4670869813036709</c:v>
                </c:pt>
                <c:pt idx="16673">
                  <c:v>-1.3447238049274186</c:v>
                </c:pt>
                <c:pt idx="16674">
                  <c:v>-1.2214392244766077</c:v>
                </c:pt>
                <c:pt idx="16675">
                  <c:v>-1.0973177255259665</c:v>
                </c:pt>
                <c:pt idx="16676">
                  <c:v>-0.97244389850310897</c:v>
                </c:pt>
                <c:pt idx="16677">
                  <c:v>-0.8469033606316837</c:v>
                </c:pt>
                <c:pt idx="16678">
                  <c:v>-0.72078200085965494</c:v>
                </c:pt>
                <c:pt idx="16679">
                  <c:v>-0.59416673986789681</c:v>
                </c:pt>
                <c:pt idx="16680">
                  <c:v>-0.46714452747115526</c:v>
                </c:pt>
                <c:pt idx="16681">
                  <c:v>-0.33980207483003355</c:v>
                </c:pt>
                <c:pt idx="16682">
                  <c:v>-0.21222668750068061</c:v>
                </c:pt>
                <c:pt idx="16683">
                  <c:v>-8.4506305834860129E-2</c:v>
                </c:pt>
                <c:pt idx="16684">
                  <c:v>4.3271456412021743E-2</c:v>
                </c:pt>
                <c:pt idx="16685">
                  <c:v>0.1710193729312971</c:v>
                </c:pt>
                <c:pt idx="16686">
                  <c:v>0.29864964220463724</c:v>
                </c:pt>
                <c:pt idx="16687">
                  <c:v>0.42607467262877624</c:v>
                </c:pt>
                <c:pt idx="16688">
                  <c:v>0.55320642111487306</c:v>
                </c:pt>
                <c:pt idx="16689">
                  <c:v>0.67995716184463673</c:v>
                </c:pt>
                <c:pt idx="16690">
                  <c:v>0.80624338210097979</c:v>
                </c:pt>
                <c:pt idx="16691">
                  <c:v>0.93197561380146432</c:v>
                </c:pt>
                <c:pt idx="16692">
                  <c:v>1.0570671308311426</c:v>
                </c:pt>
                <c:pt idx="16693">
                  <c:v>1.1814338886696012</c:v>
                </c:pt>
                <c:pt idx="16694">
                  <c:v>1.3049924615749664</c:v>
                </c:pt>
                <c:pt idx="16695">
                  <c:v>1.4276564207216342</c:v>
                </c:pt>
                <c:pt idx="16696">
                  <c:v>1.5493394495754949</c:v>
                </c:pt>
                <c:pt idx="16697">
                  <c:v>1.6699569153102682</c:v>
                </c:pt>
                <c:pt idx="16698">
                  <c:v>1.7894262889985075</c:v>
                </c:pt>
                <c:pt idx="16699">
                  <c:v>1.9076674108553631</c:v>
                </c:pt>
                <c:pt idx="16700">
                  <c:v>2.0246014998977833</c:v>
                </c:pt>
                <c:pt idx="16701">
                  <c:v>2.1401475607933294</c:v>
                </c:pt>
                <c:pt idx="16702">
                  <c:v>2.2542254907663164</c:v>
                </c:pt>
                <c:pt idx="16703">
                  <c:v>2.366757611538961</c:v>
                </c:pt>
                <c:pt idx="16704">
                  <c:v>2.4776679186117394</c:v>
                </c:pt>
                <c:pt idx="16705">
                  <c:v>2.5868786864777493</c:v>
                </c:pt>
                <c:pt idx="16706">
                  <c:v>2.6943137217527329</c:v>
                </c:pt>
                <c:pt idx="16707">
                  <c:v>2.799899984537241</c:v>
                </c:pt>
                <c:pt idx="16708">
                  <c:v>2.9035657630185967</c:v>
                </c:pt>
                <c:pt idx="16709">
                  <c:v>3.0052358958008654</c:v>
                </c:pt>
                <c:pt idx="16710">
                  <c:v>3.104844243097749</c:v>
                </c:pt>
                <c:pt idx="16711">
                  <c:v>3.2023246973000385</c:v>
                </c:pt>
                <c:pt idx="16712">
                  <c:v>3.2976068872586843</c:v>
                </c:pt>
                <c:pt idx="16713">
                  <c:v>3.3906285976791648</c:v>
                </c:pt>
                <c:pt idx="16714">
                  <c:v>3.4813254512841669</c:v>
                </c:pt>
                <c:pt idx="16715">
                  <c:v>3.5696336935291453</c:v>
                </c:pt>
                <c:pt idx="16716">
                  <c:v>3.6554904696569115</c:v>
                </c:pt>
                <c:pt idx="16717">
                  <c:v>3.7388399427012504</c:v>
                </c:pt>
                <c:pt idx="16718">
                  <c:v>3.8196261117124246</c:v>
                </c:pt>
                <c:pt idx="16719">
                  <c:v>3.8977898060716001</c:v>
                </c:pt>
                <c:pt idx="16720">
                  <c:v>3.9732812806614115</c:v>
                </c:pt>
                <c:pt idx="16721">
                  <c:v>4.046048855887995</c:v>
                </c:pt>
                <c:pt idx="16722">
                  <c:v>4.1160403033945245</c:v>
                </c:pt>
                <c:pt idx="16723">
                  <c:v>4.1832100684093483</c:v>
                </c:pt>
                <c:pt idx="16724">
                  <c:v>4.247510850471631</c:v>
                </c:pt>
                <c:pt idx="16725">
                  <c:v>4.3088977083968034</c:v>
                </c:pt>
                <c:pt idx="16726">
                  <c:v>4.367327380903971</c:v>
                </c:pt>
                <c:pt idx="16727">
                  <c:v>4.4227608200282607</c:v>
                </c:pt>
                <c:pt idx="16728">
                  <c:v>4.4751602038666256</c:v>
                </c:pt>
                <c:pt idx="16729">
                  <c:v>4.5244887785672248</c:v>
                </c:pt>
                <c:pt idx="16730">
                  <c:v>4.5707144568554243</c:v>
                </c:pt>
                <c:pt idx="16731">
                  <c:v>4.613806850534159</c:v>
                </c:pt>
                <c:pt idx="16732">
                  <c:v>4.653735986122129</c:v>
                </c:pt>
                <c:pt idx="16733">
                  <c:v>4.6904722717439142</c:v>
                </c:pt>
                <c:pt idx="16734">
                  <c:v>4.7239888937473236</c:v>
                </c:pt>
                <c:pt idx="16735">
                  <c:v>4.7542671109939159</c:v>
                </c:pt>
                <c:pt idx="16736">
                  <c:v>4.7812842160053739</c:v>
                </c:pt>
                <c:pt idx="16737">
                  <c:v>4.8050206379431248</c:v>
                </c:pt>
                <c:pt idx="16738">
                  <c:v>4.8254606187685818</c:v>
                </c:pt>
                <c:pt idx="16739">
                  <c:v>4.8425926621993094</c:v>
                </c:pt>
                <c:pt idx="16740">
                  <c:v>4.8564015306992756</c:v>
                </c:pt>
                <c:pt idx="16741">
                  <c:v>4.8668792435226971</c:v>
                </c:pt>
                <c:pt idx="16742">
                  <c:v>4.8740192581890565</c:v>
                </c:pt>
                <c:pt idx="16743">
                  <c:v>4.8778186107398565</c:v>
                </c:pt>
                <c:pt idx="16744">
                  <c:v>4.8782711177743732</c:v>
                </c:pt>
                <c:pt idx="16745">
                  <c:v>4.87537849920884</c:v>
                </c:pt>
                <c:pt idx="16746">
                  <c:v>4.8691434997216509</c:v>
                </c:pt>
                <c:pt idx="16747">
                  <c:v>4.8595695335689122</c:v>
                </c:pt>
                <c:pt idx="16748">
                  <c:v>4.8466606100355536</c:v>
                </c:pt>
                <c:pt idx="16749">
                  <c:v>4.8304297230714157</c:v>
                </c:pt>
                <c:pt idx="16750">
                  <c:v>4.8108871077764439</c:v>
                </c:pt>
                <c:pt idx="16751">
                  <c:v>4.7880438947656456</c:v>
                </c:pt>
                <c:pt idx="16752">
                  <c:v>4.7619147928077048</c:v>
                </c:pt>
                <c:pt idx="16753">
                  <c:v>4.7325185877113309</c:v>
                </c:pt>
                <c:pt idx="16754">
                  <c:v>4.6998773386305617</c:v>
                </c:pt>
                <c:pt idx="16755">
                  <c:v>4.6640129081967103</c:v>
                </c:pt>
                <c:pt idx="16756">
                  <c:v>4.6249501209572843</c:v>
                </c:pt>
                <c:pt idx="16757">
                  <c:v>4.5827171658877734</c:v>
                </c:pt>
                <c:pt idx="16758">
                  <c:v>4.5373422826847305</c:v>
                </c:pt>
                <c:pt idx="16759">
                  <c:v>4.4888559145827873</c:v>
                </c:pt>
                <c:pt idx="16760">
                  <c:v>4.4372897929327939</c:v>
                </c:pt>
                <c:pt idx="16761">
                  <c:v>4.3826817891361953</c:v>
                </c:pt>
                <c:pt idx="16762">
                  <c:v>4.3250672420302836</c:v>
                </c:pt>
                <c:pt idx="16763">
                  <c:v>4.2644851351421442</c:v>
                </c:pt>
                <c:pt idx="16764">
                  <c:v>4.2009812118645149</c:v>
                </c:pt>
                <c:pt idx="16765">
                  <c:v>4.1345955739026383</c:v>
                </c:pt>
                <c:pt idx="16766">
                  <c:v>4.0653742888363915</c:v>
                </c:pt>
                <c:pt idx="16767">
                  <c:v>3.9933682756445372</c:v>
                </c:pt>
                <c:pt idx="16768">
                  <c:v>3.9186252411620459</c:v>
                </c:pt>
                <c:pt idx="16769">
                  <c:v>3.8411947561617343</c:v>
                </c:pt>
                <c:pt idx="16770">
                  <c:v>3.7611286718479993</c:v>
                </c:pt>
                <c:pt idx="16771">
                  <c:v>3.6784850175977257</c:v>
                </c:pt>
                <c:pt idx="16772">
                  <c:v>3.5933168461899694</c:v>
                </c:pt>
                <c:pt idx="16773">
                  <c:v>3.5056839598357827</c:v>
                </c:pt>
                <c:pt idx="16774">
                  <c:v>3.4156506894100724</c:v>
                </c:pt>
                <c:pt idx="16775">
                  <c:v>3.3232752593496429</c:v>
                </c:pt>
                <c:pt idx="16776">
                  <c:v>3.2286214923012109</c:v>
                </c:pt>
                <c:pt idx="16777">
                  <c:v>3.1317552816285295</c:v>
                </c:pt>
                <c:pt idx="16778">
                  <c:v>3.0327421575158833</c:v>
                </c:pt>
                <c:pt idx="16779">
                  <c:v>2.9316482192972471</c:v>
                </c:pt>
                <c:pt idx="16780">
                  <c:v>2.8285437640866031</c:v>
                </c:pt>
                <c:pt idx="16781">
                  <c:v>2.723500291217579</c:v>
                </c:pt>
                <c:pt idx="16782">
                  <c:v>2.6165891359711764</c:v>
                </c:pt>
                <c:pt idx="16783">
                  <c:v>2.5078824173113561</c:v>
                </c:pt>
                <c:pt idx="16784">
                  <c:v>2.3974566388354859</c:v>
                </c:pt>
                <c:pt idx="16785">
                  <c:v>2.2853896313204816</c:v>
                </c:pt>
                <c:pt idx="16786">
                  <c:v>2.1717591007588193</c:v>
                </c:pt>
                <c:pt idx="16787">
                  <c:v>2.0566423691558806</c:v>
                </c:pt>
                <c:pt idx="16788">
                  <c:v>1.9401162912906753</c:v>
                </c:pt>
                <c:pt idx="16789">
                  <c:v>1.8222584288765322</c:v>
                </c:pt>
                <c:pt idx="16790">
                  <c:v>1.7031508129077306</c:v>
                </c:pt>
                <c:pt idx="16791">
                  <c:v>1.5828769786240606</c:v>
                </c:pt>
                <c:pt idx="16792">
                  <c:v>1.4615194313828259</c:v>
                </c:pt>
                <c:pt idx="16793">
                  <c:v>1.3391582106324691</c:v>
                </c:pt>
                <c:pt idx="16794">
                  <c:v>1.2158803878468212</c:v>
                </c:pt>
                <c:pt idx="16795">
                  <c:v>1.0917704393635355</c:v>
                </c:pt>
                <c:pt idx="16796">
                  <c:v>0.96691294224330437</c:v>
                </c:pt>
                <c:pt idx="16797">
                  <c:v>0.8413934962273979</c:v>
                </c:pt>
                <c:pt idx="16798">
                  <c:v>0.71529796868394979</c:v>
                </c:pt>
                <c:pt idx="16799">
                  <c:v>0.58871325463805513</c:v>
                </c:pt>
                <c:pt idx="16800">
                  <c:v>0.4617262741978857</c:v>
                </c:pt>
                <c:pt idx="16801">
                  <c:v>0.33442370479508315</c:v>
                </c:pt>
                <c:pt idx="16802">
                  <c:v>0.20689281426642961</c:v>
                </c:pt>
                <c:pt idx="16803">
                  <c:v>7.9221501289196611E-2</c:v>
                </c:pt>
                <c:pt idx="16804">
                  <c:v>-4.8502665971832663E-2</c:v>
                </c:pt>
                <c:pt idx="16805">
                  <c:v>-0.17619251067281794</c:v>
                </c:pt>
                <c:pt idx="16806">
                  <c:v>-0.30376028458887666</c:v>
                </c:pt>
                <c:pt idx="16807">
                  <c:v>-0.43111845319025499</c:v>
                </c:pt>
                <c:pt idx="16808">
                  <c:v>-0.55817903418956671</c:v>
                </c:pt>
                <c:pt idx="16809">
                  <c:v>-0.68485436624297646</c:v>
                </c:pt>
                <c:pt idx="16810">
                  <c:v>-0.81106100472253062</c:v>
                </c:pt>
                <c:pt idx="16811">
                  <c:v>-0.93670955318821292</c:v>
                </c:pt>
                <c:pt idx="16812">
                  <c:v>-1.0617133606565239</c:v>
                </c:pt>
                <c:pt idx="16813">
                  <c:v>-1.1859884611601927</c:v>
                </c:pt>
                <c:pt idx="16814">
                  <c:v>-1.3094515108619398</c:v>
                </c:pt>
                <c:pt idx="16815">
                  <c:v>-1.43201616611911</c:v>
                </c:pt>
                <c:pt idx="16816">
                  <c:v>-1.5535961987831628</c:v>
                </c:pt>
                <c:pt idx="16817">
                  <c:v>-1.6741070675373686</c:v>
                </c:pt>
                <c:pt idx="16818">
                  <c:v>-1.7934663380065718</c:v>
                </c:pt>
                <c:pt idx="16819">
                  <c:v>-1.9115939479173194</c:v>
                </c:pt>
                <c:pt idx="16820">
                  <c:v>-2.0284112166707455</c:v>
                </c:pt>
                <c:pt idx="16821">
                  <c:v>-2.1438372521026481</c:v>
                </c:pt>
                <c:pt idx="16822">
                  <c:v>-2.2577920572987722</c:v>
                </c:pt>
                <c:pt idx="16823">
                  <c:v>-2.370198062442503</c:v>
                </c:pt>
                <c:pt idx="16824">
                  <c:v>-2.4809793739999506</c:v>
                </c:pt>
                <c:pt idx="16825">
                  <c:v>-2.5900583798365591</c:v>
                </c:pt>
                <c:pt idx="16826">
                  <c:v>-2.6973590022478224</c:v>
                </c:pt>
                <c:pt idx="16827">
                  <c:v>-2.8028083192197384</c:v>
                </c:pt>
                <c:pt idx="16828">
                  <c:v>-2.9063347389276326</c:v>
                </c:pt>
                <c:pt idx="16829">
                  <c:v>-3.0078632219609949</c:v>
                </c:pt>
                <c:pt idx="16830">
                  <c:v>-3.1073277524097347</c:v>
                </c:pt>
                <c:pt idx="16831">
                  <c:v>-3.2046623483232772</c:v>
                </c:pt>
                <c:pt idx="16832">
                  <c:v>-3.2997967658841025</c:v>
                </c:pt>
                <c:pt idx="16833">
                  <c:v>-3.3926689186908492</c:v>
                </c:pt>
                <c:pt idx="16834">
                  <c:v>-3.483214559808657</c:v>
                </c:pt>
                <c:pt idx="16835">
                  <c:v>-3.5713700663714318</c:v>
                </c:pt>
                <c:pt idx="16836">
                  <c:v>-3.6570727165215824</c:v>
                </c:pt>
                <c:pt idx="16837">
                  <c:v>-3.7402668072981178</c:v>
                </c:pt>
                <c:pt idx="16838">
                  <c:v>-3.8208964727458588</c:v>
                </c:pt>
                <c:pt idx="16839">
                  <c:v>-3.8989026781125231</c:v>
                </c:pt>
                <c:pt idx="16840">
                  <c:v>-3.974235814901391</c:v>
                </c:pt>
                <c:pt idx="16841">
                  <c:v>-4.0468443407750057</c:v>
                </c:pt>
                <c:pt idx="16842">
                  <c:v>-4.1166761651497703</c:v>
                </c:pt>
                <c:pt idx="16843">
                  <c:v>-4.1836858714246743</c:v>
                </c:pt>
                <c:pt idx="16844">
                  <c:v>-4.2478262975876202</c:v>
                </c:pt>
                <c:pt idx="16845">
                  <c:v>-4.3090526410610241</c:v>
                </c:pt>
                <c:pt idx="16846">
                  <c:v>-4.3673217792095516</c:v>
                </c:pt>
                <c:pt idx="16847">
                  <c:v>-4.4225948026327613</c:v>
                </c:pt>
                <c:pt idx="16848">
                  <c:v>-4.4748340277913687</c:v>
                </c:pt>
                <c:pt idx="16849">
                  <c:v>-4.5240028388774363</c:v>
                </c:pt>
                <c:pt idx="16850">
                  <c:v>-4.570069286221301</c:v>
                </c:pt>
                <c:pt idx="16851">
                  <c:v>-4.6130031186736495</c:v>
                </c:pt>
                <c:pt idx="16852">
                  <c:v>-4.652774499125699</c:v>
                </c:pt>
                <c:pt idx="16853">
                  <c:v>-4.689353971282217</c:v>
                </c:pt>
                <c:pt idx="16854">
                  <c:v>-4.7227148561623027</c:v>
                </c:pt>
                <c:pt idx="16855">
                  <c:v>-4.7528385462743978</c:v>
                </c:pt>
                <c:pt idx="16856">
                  <c:v>-4.7797024666480237</c:v>
                </c:pt>
                <c:pt idx="16857">
                  <c:v>-4.8032871776998363</c:v>
                </c:pt>
                <c:pt idx="16858">
                  <c:v>-4.8235770512814753</c:v>
                </c:pt>
                <c:pt idx="16859">
                  <c:v>-4.8405607195246017</c:v>
                </c:pt>
                <c:pt idx="16860">
                  <c:v>-4.8542230717213908</c:v>
                </c:pt>
                <c:pt idx="16861">
                  <c:v>-4.8645562522599892</c:v>
                </c:pt>
                <c:pt idx="16862">
                  <c:v>-4.8715538419927862</c:v>
                </c:pt>
                <c:pt idx="16863">
                  <c:v>-4.8752129983879637</c:v>
                </c:pt>
                <c:pt idx="16864">
                  <c:v>-4.8755276574618298</c:v>
                </c:pt>
                <c:pt idx="16865">
                  <c:v>-4.8724996564363527</c:v>
                </c:pt>
                <c:pt idx="16866">
                  <c:v>-4.8661318550846246</c:v>
                </c:pt>
                <c:pt idx="16867">
                  <c:v>-4.856427780448632</c:v>
                </c:pt>
                <c:pt idx="16868">
                  <c:v>-4.8433915521946833</c:v>
                </c:pt>
                <c:pt idx="16869">
                  <c:v>-4.827036272155933</c:v>
                </c:pt>
                <c:pt idx="16870">
                  <c:v>-4.8073722807262156</c:v>
                </c:pt>
                <c:pt idx="16871">
                  <c:v>-4.7844108111359898</c:v>
                </c:pt>
                <c:pt idx="16872">
                  <c:v>-4.7581666720042763</c:v>
                </c:pt>
                <c:pt idx="16873">
                  <c:v>-4.7286587461407956</c:v>
                </c:pt>
                <c:pt idx="16874">
                  <c:v>-4.6959091867695859</c:v>
                </c:pt>
                <c:pt idx="16875">
                  <c:v>-4.6599399475817886</c:v>
                </c:pt>
                <c:pt idx="16876">
                  <c:v>-4.6207759410981932</c:v>
                </c:pt>
                <c:pt idx="16877">
                  <c:v>-4.5784454411072373</c:v>
                </c:pt>
                <c:pt idx="16878">
                  <c:v>-4.5329767688870719</c:v>
                </c:pt>
                <c:pt idx="16879">
                  <c:v>-4.4844004459546234</c:v>
                </c:pt>
                <c:pt idx="16880">
                  <c:v>-4.4327482785783623</c:v>
                </c:pt>
                <c:pt idx="16881">
                  <c:v>-4.378058209650435</c:v>
                </c:pt>
                <c:pt idx="16882">
                  <c:v>-4.3203656460126787</c:v>
                </c:pt>
                <c:pt idx="16883">
                  <c:v>-4.2597096356543469</c:v>
                </c:pt>
                <c:pt idx="16884">
                  <c:v>-4.1961359828348748</c:v>
                </c:pt>
                <c:pt idx="16885">
                  <c:v>-4.1296848464806093</c:v>
                </c:pt>
                <c:pt idx="16886">
                  <c:v>-4.060402347700272</c:v>
                </c:pt>
                <c:pt idx="16887">
                  <c:v>-3.9883394552656584</c:v>
                </c:pt>
                <c:pt idx="16888">
                  <c:v>-3.9135439220285009</c:v>
                </c:pt>
                <c:pt idx="16889">
                  <c:v>-3.8360653609651862</c:v>
                </c:pt>
                <c:pt idx="16890">
                  <c:v>-3.7559556616366483</c:v>
                </c:pt>
                <c:pt idx="16891">
                  <c:v>-3.673272887899071</c:v>
                </c:pt>
                <c:pt idx="16892">
                  <c:v>-3.5880701231063834</c:v>
                </c:pt>
                <c:pt idx="16893">
                  <c:v>-3.5004071961166248</c:v>
                </c:pt>
                <c:pt idx="16894">
                  <c:v>-3.410348460503422</c:v>
                </c:pt>
                <c:pt idx="16895">
                  <c:v>-3.317952159437386</c:v>
                </c:pt>
                <c:pt idx="16896">
                  <c:v>-3.2232821303207531</c:v>
                </c:pt>
                <c:pt idx="16897">
                  <c:v>-3.1264042772844913</c:v>
                </c:pt>
                <c:pt idx="16898">
                  <c:v>-3.0273841372854187</c:v>
                </c:pt>
                <c:pt idx="16899">
                  <c:v>-2.926287812432347</c:v>
                </c:pt>
                <c:pt idx="16900">
                  <c:v>-2.8231855986167642</c:v>
                </c:pt>
                <c:pt idx="16901">
                  <c:v>-2.7181489899564841</c:v>
                </c:pt>
                <c:pt idx="16902">
                  <c:v>-2.6112493125305924</c:v>
                </c:pt>
                <c:pt idx="16903">
                  <c:v>-2.5025586721258763</c:v>
                </c:pt>
                <c:pt idx="16904">
                  <c:v>-2.3921535552014492</c:v>
                </c:pt>
                <c:pt idx="16905">
                  <c:v>-2.280111771452396</c:v>
                </c:pt>
                <c:pt idx="16906">
                  <c:v>-2.1665110018669882</c:v>
                </c:pt>
                <c:pt idx="16907">
                  <c:v>-2.0514285395480982</c:v>
                </c:pt>
                <c:pt idx="16908">
                  <c:v>-1.9349412065019536</c:v>
                </c:pt>
                <c:pt idx="16909">
                  <c:v>-1.8171265278296145</c:v>
                </c:pt>
                <c:pt idx="16910">
                  <c:v>-1.6980664941079633</c:v>
                </c:pt>
                <c:pt idx="16911">
                  <c:v>-1.5778445963919558</c:v>
                </c:pt>
                <c:pt idx="16912">
                  <c:v>-1.4565432921273671</c:v>
                </c:pt>
                <c:pt idx="16913">
                  <c:v>-1.3342425691684572</c:v>
                </c:pt>
                <c:pt idx="16914">
                  <c:v>-1.211029443759055</c:v>
                </c:pt>
                <c:pt idx="16915">
                  <c:v>-1.0869883334218422</c:v>
                </c:pt>
                <c:pt idx="16916">
                  <c:v>-0.9622037528702585</c:v>
                </c:pt>
                <c:pt idx="16917">
                  <c:v>-0.8367612360226887</c:v>
                </c:pt>
                <c:pt idx="16918">
                  <c:v>-0.71074658100799504</c:v>
                </c:pt>
                <c:pt idx="16919">
                  <c:v>-0.58424661025776281</c:v>
                </c:pt>
                <c:pt idx="16920">
                  <c:v>-0.45734816799730094</c:v>
                </c:pt>
                <c:pt idx="16921">
                  <c:v>-0.33013785255411165</c:v>
                </c:pt>
                <c:pt idx="16922">
                  <c:v>-0.20270284950997691</c:v>
                </c:pt>
                <c:pt idx="16923">
                  <c:v>-7.5130972209519351E-2</c:v>
                </c:pt>
                <c:pt idx="16924">
                  <c:v>5.2490299516947635E-2</c:v>
                </c:pt>
                <c:pt idx="16925">
                  <c:v>0.18007388008340272</c:v>
                </c:pt>
                <c:pt idx="16926">
                  <c:v>0.30753211536538366</c:v>
                </c:pt>
                <c:pt idx="16927">
                  <c:v>0.43477756769296361</c:v>
                </c:pt>
                <c:pt idx="16928">
                  <c:v>0.56172235431240503</c:v>
                </c:pt>
                <c:pt idx="16929">
                  <c:v>0.68827891599939184</c:v>
                </c:pt>
                <c:pt idx="16930">
                  <c:v>0.81436391274172815</c:v>
                </c:pt>
                <c:pt idx="16931">
                  <c:v>0.93988805511896956</c:v>
                </c:pt>
                <c:pt idx="16932">
                  <c:v>1.0647648014772879</c:v>
                </c:pt>
                <c:pt idx="16933">
                  <c:v>1.1889102973927725</c:v>
                </c:pt>
                <c:pt idx="16934">
                  <c:v>1.3122413126877202</c:v>
                </c:pt>
                <c:pt idx="16935">
                  <c:v>1.4346716193955686</c:v>
                </c:pt>
                <c:pt idx="16936">
                  <c:v>1.5561151069589814</c:v>
                </c:pt>
                <c:pt idx="16937">
                  <c:v>1.6764873534648612</c:v>
                </c:pt>
                <c:pt idx="16938">
                  <c:v>1.7957060456497742</c:v>
                </c:pt>
                <c:pt idx="16939">
                  <c:v>1.9136912439541733</c:v>
                </c:pt>
                <c:pt idx="16940">
                  <c:v>2.0303643919884453</c:v>
                </c:pt>
                <c:pt idx="16941">
                  <c:v>2.1456447231846227</c:v>
                </c:pt>
                <c:pt idx="16942">
                  <c:v>2.2594523675022748</c:v>
                </c:pt>
                <c:pt idx="16943">
                  <c:v>2.3717098831658081</c:v>
                </c:pt>
                <c:pt idx="16944">
                  <c:v>2.4823415057382481</c:v>
                </c:pt>
                <c:pt idx="16945">
                  <c:v>2.5912697531257192</c:v>
                </c:pt>
                <c:pt idx="16946">
                  <c:v>2.6984186784950581</c:v>
                </c:pt>
                <c:pt idx="16947">
                  <c:v>2.8037154914210505</c:v>
                </c:pt>
                <c:pt idx="16948">
                  <c:v>2.9070887322708505</c:v>
                </c:pt>
                <c:pt idx="16949">
                  <c:v>3.0084634943145443</c:v>
                </c:pt>
                <c:pt idx="16950">
                  <c:v>3.1077738946964018</c:v>
                </c:pt>
                <c:pt idx="16951">
                  <c:v>3.2049540847789473</c:v>
                </c:pt>
                <c:pt idx="16952">
                  <c:v>3.2999339542012356</c:v>
                </c:pt>
                <c:pt idx="16953">
                  <c:v>3.3926515500466787</c:v>
                </c:pt>
                <c:pt idx="16954">
                  <c:v>3.4830427587782093</c:v>
                </c:pt>
                <c:pt idx="16955">
                  <c:v>3.5710440907253043</c:v>
                </c:pt>
                <c:pt idx="16956">
                  <c:v>3.6565929569091438</c:v>
                </c:pt>
                <c:pt idx="16957">
                  <c:v>3.739633786816102</c:v>
                </c:pt>
                <c:pt idx="16958">
                  <c:v>3.8201108463929785</c:v>
                </c:pt>
                <c:pt idx="16959">
                  <c:v>3.8979652321306535</c:v>
                </c:pt>
                <c:pt idx="16960">
                  <c:v>3.9731474660040171</c:v>
                </c:pt>
                <c:pt idx="16961">
                  <c:v>4.045606135263407</c:v>
                </c:pt>
                <c:pt idx="16962">
                  <c:v>4.1152892779182357</c:v>
                </c:pt>
                <c:pt idx="16963">
                  <c:v>4.1821516048552532</c:v>
                </c:pt>
                <c:pt idx="16964">
                  <c:v>4.2461460803357509</c:v>
                </c:pt>
                <c:pt idx="16965">
                  <c:v>4.3072280267329432</c:v>
                </c:pt>
                <c:pt idx="16966">
                  <c:v>4.3653544449328807</c:v>
                </c:pt>
                <c:pt idx="16967">
                  <c:v>4.4204865475214659</c:v>
                </c:pt>
                <c:pt idx="16968">
                  <c:v>4.4725867713065446</c:v>
                </c:pt>
                <c:pt idx="16969">
                  <c:v>4.5216186190853307</c:v>
                </c:pt>
                <c:pt idx="16970">
                  <c:v>4.5675502579502885</c:v>
                </c:pt>
                <c:pt idx="16971">
                  <c:v>4.6103515515716902</c:v>
                </c:pt>
                <c:pt idx="16972">
                  <c:v>4.6499927756201087</c:v>
                </c:pt>
                <c:pt idx="16973">
                  <c:v>4.6864445844435156</c:v>
                </c:pt>
                <c:pt idx="16974">
                  <c:v>4.7196804074741019</c:v>
                </c:pt>
                <c:pt idx="16975">
                  <c:v>4.7496817433113305</c:v>
                </c:pt>
                <c:pt idx="16976">
                  <c:v>4.7764261206636762</c:v>
                </c:pt>
                <c:pt idx="16977">
                  <c:v>4.7998942011270174</c:v>
                </c:pt>
                <c:pt idx="16978">
                  <c:v>4.8200704551468814</c:v>
                </c:pt>
                <c:pt idx="16979">
                  <c:v>4.8369436107801906</c:v>
                </c:pt>
                <c:pt idx="16980">
                  <c:v>4.8504986504949095</c:v>
                </c:pt>
                <c:pt idx="16981">
                  <c:v>4.8607278090270079</c:v>
                </c:pt>
                <c:pt idx="16982">
                  <c:v>4.8676247546727822</c:v>
                </c:pt>
                <c:pt idx="16983">
                  <c:v>4.8711867293669826</c:v>
                </c:pt>
                <c:pt idx="16984">
                  <c:v>4.871407750544356</c:v>
                </c:pt>
                <c:pt idx="16985">
                  <c:v>4.8682897337290685</c:v>
                </c:pt>
                <c:pt idx="16986">
                  <c:v>4.8618356138148195</c:v>
                </c:pt>
                <c:pt idx="16987">
                  <c:v>4.8520489897200143</c:v>
                </c:pt>
                <c:pt idx="16988">
                  <c:v>4.8389340496834796</c:v>
                </c:pt>
                <c:pt idx="16989">
                  <c:v>4.822503960750101</c:v>
                </c:pt>
                <c:pt idx="16990">
                  <c:v>4.8027691251108369</c:v>
                </c:pt>
                <c:pt idx="16991">
                  <c:v>4.7797408343276802</c:v>
                </c:pt>
                <c:pt idx="16992">
                  <c:v>4.7534339518377164</c:v>
                </c:pt>
                <c:pt idx="16993">
                  <c:v>4.7238674117104953</c:v>
                </c:pt>
                <c:pt idx="16994">
                  <c:v>4.691063414829876</c:v>
                </c:pt>
                <c:pt idx="16995">
                  <c:v>4.6550439589082711</c:v>
                </c:pt>
                <c:pt idx="16996">
                  <c:v>4.6158339968137012</c:v>
                </c:pt>
                <c:pt idx="16997">
                  <c:v>4.5734618389757093</c:v>
                </c:pt>
                <c:pt idx="16998">
                  <c:v>4.5279558395783202</c:v>
                </c:pt>
                <c:pt idx="16999">
                  <c:v>4.4793465492833784</c:v>
                </c:pt>
                <c:pt idx="17000">
                  <c:v>4.4276657997208604</c:v>
                </c:pt>
                <c:pt idx="17001">
                  <c:v>4.3729515553417624</c:v>
                </c:pt>
                <c:pt idx="17002">
                  <c:v>4.3152392407282347</c:v>
                </c:pt>
                <c:pt idx="17003">
                  <c:v>4.2545679177786973</c:v>
                </c:pt>
                <c:pt idx="17004">
                  <c:v>4.1909834008212474</c:v>
                </c:pt>
                <c:pt idx="17005">
                  <c:v>4.1245258550045918</c:v>
                </c:pt>
                <c:pt idx="17006">
                  <c:v>4.0552414038106903</c:v>
                </c:pt>
                <c:pt idx="17007">
                  <c:v>3.9831810145362003</c:v>
                </c:pt>
                <c:pt idx="17008">
                  <c:v>3.9083924347133996</c:v>
                </c:pt>
                <c:pt idx="17009">
                  <c:v>3.8309252681621078</c:v>
                </c:pt>
                <c:pt idx="17010">
                  <c:v>3.7508313914603137</c:v>
                </c:pt>
                <c:pt idx="17011">
                  <c:v>3.6681688516687032</c:v>
                </c:pt>
                <c:pt idx="17012">
                  <c:v>3.5829907115504445</c:v>
                </c:pt>
                <c:pt idx="17013">
                  <c:v>3.4953567755978954</c:v>
                </c:pt>
                <c:pt idx="17014">
                  <c:v>3.4053313692679441</c:v>
                </c:pt>
                <c:pt idx="17015">
                  <c:v>3.31297270389017</c:v>
                </c:pt>
                <c:pt idx="17016">
                  <c:v>3.2183445813317295</c:v>
                </c:pt>
                <c:pt idx="17017">
                  <c:v>3.1215128665276595</c:v>
                </c:pt>
                <c:pt idx="17018">
                  <c:v>3.0225430536144646</c:v>
                </c:pt>
                <c:pt idx="17019">
                  <c:v>2.9215011982958332</c:v>
                </c:pt>
                <c:pt idx="17020">
                  <c:v>2.8184575465158206</c:v>
                </c:pt>
                <c:pt idx="17021">
                  <c:v>2.7134835389482097</c:v>
                </c:pt>
                <c:pt idx="17022">
                  <c:v>2.6066504447798819</c:v>
                </c:pt>
                <c:pt idx="17023">
                  <c:v>2.4980303095091605</c:v>
                </c:pt>
                <c:pt idx="17024">
                  <c:v>2.3876995559642631</c:v>
                </c:pt>
                <c:pt idx="17025">
                  <c:v>2.2757359269251198</c:v>
                </c:pt>
                <c:pt idx="17026">
                  <c:v>2.1622170332396013</c:v>
                </c:pt>
                <c:pt idx="17027">
                  <c:v>2.0472200947087558</c:v>
                </c:pt>
                <c:pt idx="17028">
                  <c:v>1.9308218569403945</c:v>
                </c:pt>
                <c:pt idx="17029">
                  <c:v>1.8130997656089716</c:v>
                </c:pt>
                <c:pt idx="17030">
                  <c:v>1.6941357289072725</c:v>
                </c:pt>
                <c:pt idx="17031">
                  <c:v>1.5740131526217844</c:v>
                </c:pt>
                <c:pt idx="17032">
                  <c:v>1.4528144061211341</c:v>
                </c:pt>
                <c:pt idx="17033">
                  <c:v>1.3306193864516305</c:v>
                </c:pt>
                <c:pt idx="17034">
                  <c:v>1.2075150163990391</c:v>
                </c:pt>
                <c:pt idx="17035">
                  <c:v>1.0835856174598073</c:v>
                </c:pt>
                <c:pt idx="17036">
                  <c:v>0.95891560583824276</c:v>
                </c:pt>
                <c:pt idx="17037">
                  <c:v>0.83359041454706462</c:v>
                </c:pt>
                <c:pt idx="17038">
                  <c:v>0.7076957385020709</c:v>
                </c:pt>
                <c:pt idx="17039">
                  <c:v>0.58131829470465601</c:v>
                </c:pt>
                <c:pt idx="17040">
                  <c:v>0.45454481982589945</c:v>
                </c:pt>
                <c:pt idx="17041">
                  <c:v>0.32746180260891872</c:v>
                </c:pt>
                <c:pt idx="17042">
                  <c:v>0.20015631711730819</c:v>
                </c:pt>
                <c:pt idx="17043">
                  <c:v>7.2716063340965267E-2</c:v>
                </c:pt>
                <c:pt idx="17044">
                  <c:v>-5.4771593981485241E-2</c:v>
                </c:pt>
                <c:pt idx="17045">
                  <c:v>-0.1822196859925429</c:v>
                </c:pt>
                <c:pt idx="17046">
                  <c:v>-0.30954067683092912</c:v>
                </c:pt>
                <c:pt idx="17047">
                  <c:v>-0.43664724852143638</c:v>
                </c:pt>
                <c:pt idx="17048">
                  <c:v>-0.56345163933237052</c:v>
                </c:pt>
                <c:pt idx="17049">
                  <c:v>-0.68986641228335233</c:v>
                </c:pt>
                <c:pt idx="17050">
                  <c:v>-0.81580835072154723</c:v>
                </c:pt>
                <c:pt idx="17051">
                  <c:v>-0.94118828959415912</c:v>
                </c:pt>
                <c:pt idx="17052">
                  <c:v>-1.0659198125152083</c:v>
                </c:pt>
                <c:pt idx="17053">
                  <c:v>-1.1899191911200588</c:v>
                </c:pt>
                <c:pt idx="17054">
                  <c:v>-1.3131033219724091</c:v>
                </c:pt>
                <c:pt idx="17055">
                  <c:v>-1.4353861044191751</c:v>
                </c:pt>
                <c:pt idx="17056">
                  <c:v>-1.5566815556786533</c:v>
                </c:pt>
                <c:pt idx="17057">
                  <c:v>-1.6769053819645356</c:v>
                </c:pt>
                <c:pt idx="17058">
                  <c:v>-1.7959753983806568</c:v>
                </c:pt>
                <c:pt idx="17059">
                  <c:v>-1.9138117938644876</c:v>
                </c:pt>
                <c:pt idx="17060">
                  <c:v>-2.0303361405417024</c:v>
                </c:pt>
                <c:pt idx="17061">
                  <c:v>-2.1454678002674483</c:v>
                </c:pt>
                <c:pt idx="17062">
                  <c:v>-2.2591270312210567</c:v>
                </c:pt>
                <c:pt idx="17063">
                  <c:v>-2.371236519533328</c:v>
                </c:pt>
                <c:pt idx="17064">
                  <c:v>-2.4817206282494708</c:v>
                </c:pt>
                <c:pt idx="17065">
                  <c:v>-2.5905020022245115</c:v>
                </c:pt>
                <c:pt idx="17066">
                  <c:v>-2.6975048209313912</c:v>
                </c:pt>
                <c:pt idx="17067">
                  <c:v>-2.8026564194994945</c:v>
                </c:pt>
                <c:pt idx="17068">
                  <c:v>-2.9058854629916921</c:v>
                </c:pt>
                <c:pt idx="17069">
                  <c:v>-3.0071171684075364</c:v>
                </c:pt>
                <c:pt idx="17070">
                  <c:v>-3.1062857755485203</c:v>
                </c:pt>
                <c:pt idx="17071">
                  <c:v>-3.2033255572571195</c:v>
                </c:pt>
                <c:pt idx="17072">
                  <c:v>-3.2981665233708131</c:v>
                </c:pt>
                <c:pt idx="17073">
                  <c:v>-3.3907468397874787</c:v>
                </c:pt>
                <c:pt idx="17074">
                  <c:v>-3.4810025102986111</c:v>
                </c:pt>
                <c:pt idx="17075">
                  <c:v>-3.5688701609763891</c:v>
                </c:pt>
                <c:pt idx="17076">
                  <c:v>-3.6542873168998891</c:v>
                </c:pt>
                <c:pt idx="17077">
                  <c:v>-3.7371985198315225</c:v>
                </c:pt>
                <c:pt idx="17078">
                  <c:v>-3.8175481461164451</c:v>
                </c:pt>
                <c:pt idx="17079">
                  <c:v>-3.8952774006723536</c:v>
                </c:pt>
                <c:pt idx="17080">
                  <c:v>-3.9703369118372605</c:v>
                </c:pt>
                <c:pt idx="17081">
                  <c:v>-4.0426753710705539</c:v>
                </c:pt>
                <c:pt idx="17082">
                  <c:v>-4.112240918348169</c:v>
                </c:pt>
                <c:pt idx="17083">
                  <c:v>-4.17898836419457</c:v>
                </c:pt>
                <c:pt idx="17084">
                  <c:v>-4.2428707700954833</c:v>
                </c:pt>
                <c:pt idx="17085">
                  <c:v>-4.3038435531531274</c:v>
                </c:pt>
                <c:pt idx="17086">
                  <c:v>-4.3618638064071673</c:v>
                </c:pt>
                <c:pt idx="17087">
                  <c:v>-4.4168928319439615</c:v>
                </c:pt>
                <c:pt idx="17088">
                  <c:v>-4.4688931533433429</c:v>
                </c:pt>
                <c:pt idx="17089">
                  <c:v>-4.517828357373098</c:v>
                </c:pt>
                <c:pt idx="17090">
                  <c:v>-4.5636666922243085</c:v>
                </c:pt>
                <c:pt idx="17091">
                  <c:v>-4.6063780997259576</c:v>
                </c:pt>
                <c:pt idx="17092">
                  <c:v>-4.6459329307021182</c:v>
                </c:pt>
                <c:pt idx="17093">
                  <c:v>-4.6823019115862339</c:v>
                </c:pt>
                <c:pt idx="17094">
                  <c:v>-4.7154585407679965</c:v>
                </c:pt>
                <c:pt idx="17095">
                  <c:v>-4.7453843826190027</c:v>
                </c:pt>
                <c:pt idx="17096">
                  <c:v>-4.7720570283800692</c:v>
                </c:pt>
                <c:pt idx="17097">
                  <c:v>-4.7954571988879007</c:v>
                </c:pt>
                <c:pt idx="17098">
                  <c:v>-4.8155694204885258</c:v>
                </c:pt>
                <c:pt idx="17099">
                  <c:v>-4.8323824737532677</c:v>
                </c:pt>
                <c:pt idx="17100">
                  <c:v>-4.8458813902353279</c:v>
                </c:pt>
                <c:pt idx="17101">
                  <c:v>-4.8560584502869526</c:v>
                </c:pt>
                <c:pt idx="17102">
                  <c:v>-4.86290736431474</c:v>
                </c:pt>
                <c:pt idx="17103">
                  <c:v>-4.8664254128239532</c:v>
                </c:pt>
                <c:pt idx="17104">
                  <c:v>-4.8666066482493031</c:v>
                </c:pt>
                <c:pt idx="17105">
                  <c:v>-4.8634530175166466</c:v>
                </c:pt>
                <c:pt idx="17106">
                  <c:v>-4.8569674832985896</c:v>
                </c:pt>
                <c:pt idx="17107">
                  <c:v>-4.8471536686482581</c:v>
                </c:pt>
                <c:pt idx="17108">
                  <c:v>-4.8340157822767136</c:v>
                </c:pt>
                <c:pt idx="17109">
                  <c:v>-4.8175670080235937</c:v>
                </c:pt>
                <c:pt idx="17110">
                  <c:v>-4.79781776118518</c:v>
                </c:pt>
                <c:pt idx="17111">
                  <c:v>-4.7747793427306915</c:v>
                </c:pt>
                <c:pt idx="17112">
                  <c:v>-4.7484666218008575</c:v>
                </c:pt>
                <c:pt idx="17113">
                  <c:v>-4.7188985344629346</c:v>
                </c:pt>
                <c:pt idx="17114">
                  <c:v>-4.6860972798935414</c:v>
                </c:pt>
                <c:pt idx="17115">
                  <c:v>-4.650084850396925</c:v>
                </c:pt>
                <c:pt idx="17116">
                  <c:v>-4.6108861897393592</c:v>
                </c:pt>
                <c:pt idx="17117">
                  <c:v>-4.5685295955654972</c:v>
                </c:pt>
                <c:pt idx="17118">
                  <c:v>-4.5230434056050477</c:v>
                </c:pt>
                <c:pt idx="17119">
                  <c:v>-4.4744581504127341</c:v>
                </c:pt>
                <c:pt idx="17120">
                  <c:v>-4.4228056378788576</c:v>
                </c:pt>
                <c:pt idx="17121">
                  <c:v>-4.3681238051048981</c:v>
                </c:pt>
                <c:pt idx="17122">
                  <c:v>-4.3104480457400873</c:v>
                </c:pt>
                <c:pt idx="17123">
                  <c:v>-4.2498173871956402</c:v>
                </c:pt>
                <c:pt idx="17124">
                  <c:v>-4.1862776057904414</c:v>
                </c:pt>
                <c:pt idx="17125">
                  <c:v>-4.1198688251772939</c:v>
                </c:pt>
                <c:pt idx="17126">
                  <c:v>-4.0506371238938934</c:v>
                </c:pt>
                <c:pt idx="17127">
                  <c:v>-3.9786334208854641</c:v>
                </c:pt>
                <c:pt idx="17128">
                  <c:v>-3.9039054119697854</c:v>
                </c:pt>
                <c:pt idx="17129">
                  <c:v>-3.8265026459362401</c:v>
                </c:pt>
                <c:pt idx="17130">
                  <c:v>-3.7464769410662071</c:v>
                </c:pt>
                <c:pt idx="17131">
                  <c:v>-3.6638862829102119</c:v>
                </c:pt>
                <c:pt idx="17132">
                  <c:v>-3.5787836695630801</c:v>
                </c:pt>
                <c:pt idx="17133">
                  <c:v>-3.4912288377488365</c:v>
                </c:pt>
                <c:pt idx="17134">
                  <c:v>-3.4012860421164737</c:v>
                </c:pt>
                <c:pt idx="17135">
                  <c:v>-3.3090134202116568</c:v>
                </c:pt>
                <c:pt idx="17136">
                  <c:v>-3.2144746972070757</c:v>
                </c:pt>
                <c:pt idx="17137">
                  <c:v>-3.1177356585013571</c:v>
                </c:pt>
                <c:pt idx="17138">
                  <c:v>-3.0188617159231033</c:v>
                </c:pt>
                <c:pt idx="17139">
                  <c:v>-2.9179188401696061</c:v>
                </c:pt>
                <c:pt idx="17140">
                  <c:v>-2.8149771895553926</c:v>
                </c:pt>
                <c:pt idx="17141">
                  <c:v>-2.7101081145789783</c:v>
                </c:pt>
                <c:pt idx="17142">
                  <c:v>-2.6033827917860379</c:v>
                </c:pt>
                <c:pt idx="17143">
                  <c:v>-2.4948731716491337</c:v>
                </c:pt>
                <c:pt idx="17144">
                  <c:v>-2.3846555796704227</c:v>
                </c:pt>
                <c:pt idx="17145">
                  <c:v>-2.2728076590883575</c:v>
                </c:pt>
                <c:pt idx="17146">
                  <c:v>-2.1594069190821106</c:v>
                </c:pt>
                <c:pt idx="17147">
                  <c:v>-2.0445304757456131</c:v>
                </c:pt>
                <c:pt idx="17148">
                  <c:v>-1.9282549690321817</c:v>
                </c:pt>
                <c:pt idx="17149">
                  <c:v>-1.8106577371071439</c:v>
                </c:pt>
                <c:pt idx="17150">
                  <c:v>-1.6918205788933647</c:v>
                </c:pt>
                <c:pt idx="17151">
                  <c:v>-1.571826789242428</c:v>
                </c:pt>
                <c:pt idx="17152">
                  <c:v>-1.4507586250198239</c:v>
                </c:pt>
                <c:pt idx="17153">
                  <c:v>-1.3286958692986965</c:v>
                </c:pt>
                <c:pt idx="17154">
                  <c:v>-1.2057253295211079</c:v>
                </c:pt>
                <c:pt idx="17155">
                  <c:v>-1.0819312105697751</c:v>
                </c:pt>
                <c:pt idx="17156">
                  <c:v>-0.95739781086679343</c:v>
                </c:pt>
                <c:pt idx="17157">
                  <c:v>-0.83221044457665971</c:v>
                </c:pt>
                <c:pt idx="17158">
                  <c:v>-0.70645468680410506</c:v>
                </c:pt>
                <c:pt idx="17159">
                  <c:v>-0.58021713388104679</c:v>
                </c:pt>
                <c:pt idx="17160">
                  <c:v>-0.45358440105514608</c:v>
                </c:pt>
                <c:pt idx="17161">
                  <c:v>-0.32664285499753581</c:v>
                </c:pt>
                <c:pt idx="17162">
                  <c:v>-0.19947944715710814</c:v>
                </c:pt>
                <c:pt idx="17163">
                  <c:v>-7.2181754472782717E-2</c:v>
                </c:pt>
                <c:pt idx="17164">
                  <c:v>5.5162981698069151E-2</c:v>
                </c:pt>
                <c:pt idx="17165">
                  <c:v>0.18246791610232113</c:v>
                </c:pt>
                <c:pt idx="17166">
                  <c:v>0.30964563659955324</c:v>
                </c:pt>
                <c:pt idx="17167">
                  <c:v>0.43660894894497876</c:v>
                </c:pt>
                <c:pt idx="17168">
                  <c:v>0.56327021504012953</c:v>
                </c:pt>
                <c:pt idx="17169">
                  <c:v>0.68954212133394543</c:v>
                </c:pt>
                <c:pt idx="17170">
                  <c:v>0.81534157429267506</c:v>
                </c:pt>
                <c:pt idx="17171">
                  <c:v>0.94057953156648688</c:v>
                </c:pt>
                <c:pt idx="17172">
                  <c:v>1.0651696989501853</c:v>
                </c:pt>
                <c:pt idx="17173">
                  <c:v>1.1890284696333195</c:v>
                </c:pt>
                <c:pt idx="17174">
                  <c:v>1.3120728610020258</c:v>
                </c:pt>
                <c:pt idx="17175">
                  <c:v>1.4342168923907721</c:v>
                </c:pt>
                <c:pt idx="17176">
                  <c:v>1.5553747000670366</c:v>
                </c:pt>
                <c:pt idx="17177">
                  <c:v>1.6754621082535419</c:v>
                </c:pt>
                <c:pt idx="17178">
                  <c:v>1.7943970489219609</c:v>
                </c:pt>
                <c:pt idx="17179">
                  <c:v>1.9120998266359293</c:v>
                </c:pt>
                <c:pt idx="17180">
                  <c:v>2.0284921278072896</c:v>
                </c:pt>
                <c:pt idx="17181">
                  <c:v>2.143493427139088</c:v>
                </c:pt>
                <c:pt idx="17182">
                  <c:v>2.2570240941244721</c:v>
                </c:pt>
                <c:pt idx="17183">
                  <c:v>2.36900692457847</c:v>
                </c:pt>
                <c:pt idx="17184">
                  <c:v>2.4793663895078399</c:v>
                </c:pt>
                <c:pt idx="17185">
                  <c:v>2.5880252399142867</c:v>
                </c:pt>
                <c:pt idx="17186">
                  <c:v>2.6949077595122199</c:v>
                </c:pt>
                <c:pt idx="17187">
                  <c:v>2.7999413856789297</c:v>
                </c:pt>
                <c:pt idx="17188">
                  <c:v>2.903054883644467</c:v>
                </c:pt>
                <c:pt idx="17189">
                  <c:v>3.0041735684100854</c:v>
                </c:pt>
                <c:pt idx="17190">
                  <c:v>3.1032317755303143</c:v>
                </c:pt>
                <c:pt idx="17191">
                  <c:v>3.2001638712710756</c:v>
                </c:pt>
                <c:pt idx="17192">
                  <c:v>3.2948999564846577</c:v>
                </c:pt>
                <c:pt idx="17193">
                  <c:v>3.3873782855982935</c:v>
                </c:pt>
                <c:pt idx="17194">
                  <c:v>3.4775349483726914</c:v>
                </c:pt>
                <c:pt idx="17195">
                  <c:v>3.5653066542167973</c:v>
                </c:pt>
                <c:pt idx="17196">
                  <c:v>3.6506310088438565</c:v>
                </c:pt>
                <c:pt idx="17197">
                  <c:v>3.7334526318802705</c:v>
                </c:pt>
                <c:pt idx="17198">
                  <c:v>3.8137159746996767</c:v>
                </c:pt>
                <c:pt idx="17199">
                  <c:v>3.8913623143501543</c:v>
                </c:pt>
                <c:pt idx="17200">
                  <c:v>3.9663423483415072</c:v>
                </c:pt>
                <c:pt idx="17201">
                  <c:v>4.0386048342891154</c:v>
                </c:pt>
                <c:pt idx="17202">
                  <c:v>4.1080979752538314</c:v>
                </c:pt>
                <c:pt idx="17203">
                  <c:v>4.1747766417218202</c:v>
                </c:pt>
                <c:pt idx="17204">
                  <c:v>4.2385939519677303</c:v>
                </c:pt>
                <c:pt idx="17205">
                  <c:v>4.299505376663225</c:v>
                </c:pt>
                <c:pt idx="17206">
                  <c:v>4.3574680591538861</c:v>
                </c:pt>
                <c:pt idx="17207">
                  <c:v>4.412443348527435</c:v>
                </c:pt>
                <c:pt idx="17208">
                  <c:v>4.4643938120222719</c:v>
                </c:pt>
                <c:pt idx="17209">
                  <c:v>4.5132830766865872</c:v>
                </c:pt>
                <c:pt idx="17210">
                  <c:v>4.559079427581394</c:v>
                </c:pt>
                <c:pt idx="17211">
                  <c:v>4.6017528399657976</c:v>
                </c:pt>
                <c:pt idx="17212">
                  <c:v>4.6412736946276061</c:v>
                </c:pt>
                <c:pt idx="17213">
                  <c:v>4.6776127444743389</c:v>
                </c:pt>
                <c:pt idx="17214">
                  <c:v>4.7107435108596798</c:v>
                </c:pt>
                <c:pt idx="17215">
                  <c:v>4.7406475775918038</c:v>
                </c:pt>
                <c:pt idx="17216">
                  <c:v>4.7673025518064192</c:v>
                </c:pt>
                <c:pt idx="17217">
                  <c:v>4.7906891666822595</c:v>
                </c:pt>
                <c:pt idx="17218">
                  <c:v>4.8107919573463622</c:v>
                </c:pt>
                <c:pt idx="17219">
                  <c:v>4.8275997095849386</c:v>
                </c:pt>
                <c:pt idx="17220">
                  <c:v>4.8410974565981064</c:v>
                </c:pt>
                <c:pt idx="17221">
                  <c:v>4.8512774768180167</c:v>
                </c:pt>
                <c:pt idx="17222">
                  <c:v>4.8581334751684766</c:v>
                </c:pt>
                <c:pt idx="17223">
                  <c:v>4.8616627231164253</c:v>
                </c:pt>
                <c:pt idx="17224">
                  <c:v>4.8618592605131026</c:v>
                </c:pt>
                <c:pt idx="17225">
                  <c:v>4.8587250181690944</c:v>
                </c:pt>
                <c:pt idx="17226">
                  <c:v>4.8522629391263452</c:v>
                </c:pt>
                <c:pt idx="17227">
                  <c:v>4.8424766233113576</c:v>
                </c:pt>
                <c:pt idx="17228">
                  <c:v>4.8293702528350781</c:v>
                </c:pt>
                <c:pt idx="17229">
                  <c:v>4.812956981488929</c:v>
                </c:pt>
                <c:pt idx="17230">
                  <c:v>4.7932471911012504</c:v>
                </c:pt>
                <c:pt idx="17231">
                  <c:v>4.7702521457849514</c:v>
                </c:pt>
                <c:pt idx="17232">
                  <c:v>4.7439866744701922</c:v>
                </c:pt>
                <c:pt idx="17233">
                  <c:v>4.7144696696966371</c:v>
                </c:pt>
                <c:pt idx="17234">
                  <c:v>4.6817232838360301</c:v>
                </c:pt>
                <c:pt idx="17235">
                  <c:v>4.6457694591533514</c:v>
                </c:pt>
                <c:pt idx="17236">
                  <c:v>4.6066330861865712</c:v>
                </c:pt>
                <c:pt idx="17237">
                  <c:v>4.5643424062112317</c:v>
                </c:pt>
                <c:pt idx="17238">
                  <c:v>4.5189256974980445</c:v>
                </c:pt>
                <c:pt idx="17239">
                  <c:v>4.4704134281063492</c:v>
                </c:pt>
                <c:pt idx="17240">
                  <c:v>4.4188373404506489</c:v>
                </c:pt>
                <c:pt idx="17241">
                  <c:v>4.3642353032350689</c:v>
                </c:pt>
                <c:pt idx="17242">
                  <c:v>4.3066426388507661</c:v>
                </c:pt>
                <c:pt idx="17243">
                  <c:v>4.2460983006538777</c:v>
                </c:pt>
                <c:pt idx="17244">
                  <c:v>4.18264798817704</c:v>
                </c:pt>
                <c:pt idx="17245">
                  <c:v>4.1163317456238167</c:v>
                </c:pt>
                <c:pt idx="17246">
                  <c:v>4.0471955694902002</c:v>
                </c:pt>
                <c:pt idx="17247">
                  <c:v>3.9752902941598132</c:v>
                </c:pt>
                <c:pt idx="17248">
                  <c:v>3.9006635284437934</c:v>
                </c:pt>
                <c:pt idx="17249">
                  <c:v>3.8233647317565271</c:v>
                </c:pt>
                <c:pt idx="17250">
                  <c:v>3.7434456307150228</c:v>
                </c:pt>
                <c:pt idx="17251">
                  <c:v>3.6609641169966984</c:v>
                </c:pt>
                <c:pt idx="17252">
                  <c:v>3.5759730926971813</c:v>
                </c:pt>
                <c:pt idx="17253">
                  <c:v>3.4885321964994045</c:v>
                </c:pt>
                <c:pt idx="17254">
                  <c:v>3.3987055830557158</c:v>
                </c:pt>
                <c:pt idx="17255">
                  <c:v>3.3065512880469581</c:v>
                </c:pt>
                <c:pt idx="17256">
                  <c:v>3.2121329330023438</c:v>
                </c:pt>
                <c:pt idx="17257">
                  <c:v>3.1155161979889123</c:v>
                </c:pt>
                <c:pt idx="17258">
                  <c:v>3.0167663879076771</c:v>
                </c:pt>
                <c:pt idx="17259">
                  <c:v>2.9159493650258597</c:v>
                </c:pt>
                <c:pt idx="17260">
                  <c:v>2.8131351778199596</c:v>
                </c:pt>
                <c:pt idx="17261">
                  <c:v>2.708395065638399</c:v>
                </c:pt>
                <c:pt idx="17262">
                  <c:v>2.6018000926614633</c:v>
                </c:pt>
                <c:pt idx="17263">
                  <c:v>2.4934220958789663</c:v>
                </c:pt>
                <c:pt idx="17264">
                  <c:v>2.3833372862915887</c:v>
                </c:pt>
                <c:pt idx="17265">
                  <c:v>2.2716231917172385</c:v>
                </c:pt>
                <c:pt idx="17266">
                  <c:v>2.1583572050956432</c:v>
                </c:pt>
                <c:pt idx="17267">
                  <c:v>2.0436163255633004</c:v>
                </c:pt>
                <c:pt idx="17268">
                  <c:v>1.9274770754996644</c:v>
                </c:pt>
                <c:pt idx="17269">
                  <c:v>1.8100166749815298</c:v>
                </c:pt>
                <c:pt idx="17270">
                  <c:v>1.6913168044309235</c:v>
                </c:pt>
                <c:pt idx="17271">
                  <c:v>1.5714606398887743</c:v>
                </c:pt>
                <c:pt idx="17272">
                  <c:v>1.4505303192030301</c:v>
                </c:pt>
                <c:pt idx="17273">
                  <c:v>1.328605506325141</c:v>
                </c:pt>
                <c:pt idx="17274">
                  <c:v>1.2057728895741908</c:v>
                </c:pt>
                <c:pt idx="17275">
                  <c:v>1.0821165548115101</c:v>
                </c:pt>
                <c:pt idx="17276">
                  <c:v>0.95772068164195889</c:v>
                </c:pt>
                <c:pt idx="17277">
                  <c:v>0.83267046571947489</c:v>
                </c:pt>
                <c:pt idx="17278">
                  <c:v>0.70705136404693192</c:v>
                </c:pt>
                <c:pt idx="17279">
                  <c:v>0.5809498553646828</c:v>
                </c:pt>
                <c:pt idx="17280">
                  <c:v>0.45445243794019968</c:v>
                </c:pt>
                <c:pt idx="17281">
                  <c:v>0.32764536217658996</c:v>
                </c:pt>
                <c:pt idx="17282">
                  <c:v>0.20061546406622799</c:v>
                </c:pt>
                <c:pt idx="17283">
                  <c:v>7.3450206002657101E-2</c:v>
                </c:pt>
                <c:pt idx="17284">
                  <c:v>-5.3763284193101134E-2</c:v>
                </c:pt>
                <c:pt idx="17285">
                  <c:v>-0.18093827369791132</c:v>
                </c:pt>
                <c:pt idx="17286">
                  <c:v>-0.30798746159874363</c:v>
                </c:pt>
                <c:pt idx="17287">
                  <c:v>-0.4348237635804536</c:v>
                </c:pt>
                <c:pt idx="17288">
                  <c:v>-0.56135965008244915</c:v>
                </c:pt>
                <c:pt idx="17289">
                  <c:v>-0.68750791460707739</c:v>
                </c:pt>
                <c:pt idx="17290">
                  <c:v>-0.81318556909849227</c:v>
                </c:pt>
                <c:pt idx="17291">
                  <c:v>-0.93830367501880219</c:v>
                </c:pt>
                <c:pt idx="17292">
                  <c:v>-1.0627760402209661</c:v>
                </c:pt>
                <c:pt idx="17293">
                  <c:v>-1.186519158111484</c:v>
                </c:pt>
                <c:pt idx="17294">
                  <c:v>-1.309450144367605</c:v>
                </c:pt>
                <c:pt idx="17295">
                  <c:v>-1.4314831146051801</c:v>
                </c:pt>
                <c:pt idx="17296">
                  <c:v>-1.552532299281836</c:v>
                </c:pt>
                <c:pt idx="17297">
                  <c:v>-1.6725136146394952</c:v>
                </c:pt>
                <c:pt idx="17298">
                  <c:v>-1.7913450824200292</c:v>
                </c:pt>
                <c:pt idx="17299">
                  <c:v>-1.9089470946324494</c:v>
                </c:pt>
                <c:pt idx="17300">
                  <c:v>-2.0252414227354114</c:v>
                </c:pt>
                <c:pt idx="17301">
                  <c:v>-2.1401476240083928</c:v>
                </c:pt>
                <c:pt idx="17302">
                  <c:v>-2.2535861479811841</c:v>
                </c:pt>
                <c:pt idx="17303">
                  <c:v>-2.3654798678982378</c:v>
                </c:pt>
                <c:pt idx="17304">
                  <c:v>-2.4757533295237319</c:v>
                </c:pt>
                <c:pt idx="17305">
                  <c:v>-2.584329355881986</c:v>
                </c:pt>
                <c:pt idx="17306">
                  <c:v>-2.6911322999151484</c:v>
                </c:pt>
                <c:pt idx="17307">
                  <c:v>-2.7960896653755274</c:v>
                </c:pt>
                <c:pt idx="17308">
                  <c:v>-2.8991302809601831</c:v>
                </c:pt>
                <c:pt idx="17309">
                  <c:v>-3.0001795221766443</c:v>
                </c:pt>
                <c:pt idx="17310">
                  <c:v>-3.0991717820751092</c:v>
                </c:pt>
                <c:pt idx="17311">
                  <c:v>-3.1960414813586122</c:v>
                </c:pt>
                <c:pt idx="17312">
                  <c:v>-3.2907187722136397</c:v>
                </c:pt>
                <c:pt idx="17313">
                  <c:v>-3.3831419572562313</c:v>
                </c:pt>
                <c:pt idx="17314">
                  <c:v>-3.4732471712515705</c:v>
                </c:pt>
                <c:pt idx="17315">
                  <c:v>-3.5609711653916771</c:v>
                </c:pt>
                <c:pt idx="17316">
                  <c:v>-3.6462515839181102</c:v>
                </c:pt>
                <c:pt idx="17317">
                  <c:v>-3.7290330816995536</c:v>
                </c:pt>
                <c:pt idx="17318">
                  <c:v>-3.8092601420381444</c:v>
                </c:pt>
                <c:pt idx="17319">
                  <c:v>-3.8868740705710976</c:v>
                </c:pt>
                <c:pt idx="17320">
                  <c:v>-3.9618255900360535</c:v>
                </c:pt>
                <c:pt idx="17321">
                  <c:v>-4.0340634798951926</c:v>
                </c:pt>
                <c:pt idx="17322">
                  <c:v>-4.1035359616589764</c:v>
                </c:pt>
                <c:pt idx="17323">
                  <c:v>-4.1701979208522442</c:v>
                </c:pt>
                <c:pt idx="17324">
                  <c:v>-4.2340024873670146</c:v>
                </c:pt>
                <c:pt idx="17325">
                  <c:v>-4.2949051400632445</c:v>
                </c:pt>
                <c:pt idx="17326">
                  <c:v>-4.3528630270411464</c:v>
                </c:pt>
                <c:pt idx="17327">
                  <c:v>-4.407837498707897</c:v>
                </c:pt>
                <c:pt idx="17328">
                  <c:v>-4.4597911201871785</c:v>
                </c:pt>
                <c:pt idx="17329">
                  <c:v>-4.5086875129828217</c:v>
                </c:pt>
                <c:pt idx="17330">
                  <c:v>-4.5544949531889403</c:v>
                </c:pt>
                <c:pt idx="17331">
                  <c:v>-4.5971834036853272</c:v>
                </c:pt>
                <c:pt idx="17332">
                  <c:v>-4.6367232294812535</c:v>
                </c:pt>
                <c:pt idx="17333">
                  <c:v>-4.6730851643224431</c:v>
                </c:pt>
                <c:pt idx="17334">
                  <c:v>-4.7062427070364921</c:v>
                </c:pt>
                <c:pt idx="17335">
                  <c:v>-4.7361774155630227</c:v>
                </c:pt>
                <c:pt idx="17336">
                  <c:v>-4.7628668678514243</c:v>
                </c:pt>
                <c:pt idx="17337">
                  <c:v>-4.7862917646038481</c:v>
                </c:pt>
                <c:pt idx="17338">
                  <c:v>-4.8064366052108838</c:v>
                </c:pt>
                <c:pt idx="17339">
                  <c:v>-4.8232901364956025</c:v>
                </c:pt>
                <c:pt idx="17340">
                  <c:v>-4.8368373495041448</c:v>
                </c:pt>
                <c:pt idx="17341">
                  <c:v>-4.8470704773625561</c:v>
                </c:pt>
                <c:pt idx="17342">
                  <c:v>-4.85398317657768</c:v>
                </c:pt>
                <c:pt idx="17343">
                  <c:v>-4.8575726671327004</c:v>
                </c:pt>
                <c:pt idx="17344">
                  <c:v>-4.8578329343748488</c:v>
                </c:pt>
                <c:pt idx="17345">
                  <c:v>-4.8547658516396766</c:v>
                </c:pt>
                <c:pt idx="17346">
                  <c:v>-4.8483743015747525</c:v>
                </c:pt>
                <c:pt idx="17347">
                  <c:v>-4.8386618208470855</c:v>
                </c:pt>
                <c:pt idx="17348">
                  <c:v>-4.8256325254995911</c:v>
                </c:pt>
                <c:pt idx="17349">
                  <c:v>-4.8092995005061994</c:v>
                </c:pt>
                <c:pt idx="17350">
                  <c:v>-4.7896730561895664</c:v>
                </c:pt>
                <c:pt idx="17351">
                  <c:v>-4.766764382532406</c:v>
                </c:pt>
                <c:pt idx="17352">
                  <c:v>-4.7405882317759955</c:v>
                </c:pt>
                <c:pt idx="17353">
                  <c:v>-4.711163417280396</c:v>
                </c:pt>
                <c:pt idx="17354">
                  <c:v>-4.6785120098171742</c:v>
                </c:pt>
                <c:pt idx="17355">
                  <c:v>-4.6426558677026879</c:v>
                </c:pt>
                <c:pt idx="17356">
                  <c:v>-4.6036197952519258</c:v>
                </c:pt>
                <c:pt idx="17357">
                  <c:v>-4.5614319453191694</c:v>
                </c:pt>
                <c:pt idx="17358">
                  <c:v>-4.5161205056334595</c:v>
                </c:pt>
                <c:pt idx="17359">
                  <c:v>-4.4677158516716178</c:v>
                </c:pt>
                <c:pt idx="17360">
                  <c:v>-4.4162496313062132</c:v>
                </c:pt>
                <c:pt idx="17361">
                  <c:v>-4.361759616823039</c:v>
                </c:pt>
                <c:pt idx="17362">
                  <c:v>-4.3042810324029279</c:v>
                </c:pt>
                <c:pt idx="17363">
                  <c:v>-4.2438527314858883</c:v>
                </c:pt>
                <c:pt idx="17364">
                  <c:v>-4.1805203120699517</c:v>
                </c:pt>
                <c:pt idx="17365">
                  <c:v>-4.1143237152944581</c:v>
                </c:pt>
                <c:pt idx="17366">
                  <c:v>-4.0453088331515357</c:v>
                </c:pt>
                <c:pt idx="17367">
                  <c:v>-3.9735263941725085</c:v>
                </c:pt>
                <c:pt idx="17368">
                  <c:v>-3.8990239000601754</c:v>
                </c:pt>
                <c:pt idx="17369">
                  <c:v>-3.8218507019578007</c:v>
                </c:pt>
                <c:pt idx="17370">
                  <c:v>-3.7420584171427942</c:v>
                </c:pt>
                <c:pt idx="17371">
                  <c:v>-3.6597048269795383</c:v>
                </c:pt>
                <c:pt idx="17372">
                  <c:v>-3.5748427223732433</c:v>
                </c:pt>
                <c:pt idx="17373">
                  <c:v>-3.4875316300354955</c:v>
                </c:pt>
                <c:pt idx="17374">
                  <c:v>-3.3978355919635486</c:v>
                </c:pt>
                <c:pt idx="17375">
                  <c:v>-3.3058125305972759</c:v>
                </c:pt>
                <c:pt idx="17376">
                  <c:v>-3.2115259537370164</c:v>
                </c:pt>
                <c:pt idx="17377">
                  <c:v>-3.1150414273315805</c:v>
                </c:pt>
                <c:pt idx="17378">
                  <c:v>-3.0164241418732693</c:v>
                </c:pt>
                <c:pt idx="17379">
                  <c:v>-2.9157398450288827</c:v>
                </c:pt>
                <c:pt idx="17380">
                  <c:v>-2.8130584705819803</c:v>
                </c:pt>
                <c:pt idx="17381">
                  <c:v>-2.7084511431944667</c:v>
                </c:pt>
                <c:pt idx="17382">
                  <c:v>-2.6019888124656414</c:v>
                </c:pt>
                <c:pt idx="17383">
                  <c:v>-2.4937432010085741</c:v>
                </c:pt>
                <c:pt idx="17384">
                  <c:v>-2.3837904057499144</c:v>
                </c:pt>
                <c:pt idx="17385">
                  <c:v>-2.2722078408347661</c:v>
                </c:pt>
                <c:pt idx="17386">
                  <c:v>-2.1590727860289074</c:v>
                </c:pt>
                <c:pt idx="17387">
                  <c:v>-2.0444621278910535</c:v>
                </c:pt>
                <c:pt idx="17388">
                  <c:v>-1.9284522769158421</c:v>
                </c:pt>
                <c:pt idx="17389">
                  <c:v>-1.8111203420843331</c:v>
                </c:pt>
                <c:pt idx="17390">
                  <c:v>-1.6925478936071292</c:v>
                </c:pt>
                <c:pt idx="17391">
                  <c:v>-1.5728179982926078</c:v>
                </c:pt>
                <c:pt idx="17392">
                  <c:v>-1.4520126858285181</c:v>
                </c:pt>
                <c:pt idx="17393">
                  <c:v>-1.3302115131711618</c:v>
                </c:pt>
                <c:pt idx="17394">
                  <c:v>-1.2075010629010101</c:v>
                </c:pt>
                <c:pt idx="17395">
                  <c:v>-1.083965316487683</c:v>
                </c:pt>
                <c:pt idx="17396">
                  <c:v>-0.95968835058027591</c:v>
                </c:pt>
                <c:pt idx="17397">
                  <c:v>-0.83475525940100681</c:v>
                </c:pt>
                <c:pt idx="17398">
                  <c:v>-0.7092514001311423</c:v>
                </c:pt>
                <c:pt idx="17399">
                  <c:v>-0.58326315338494161</c:v>
                </c:pt>
                <c:pt idx="17400">
                  <c:v>-0.45687692108255434</c:v>
                </c:pt>
                <c:pt idx="17401">
                  <c:v>-0.33017885914044226</c:v>
                </c:pt>
                <c:pt idx="17402">
                  <c:v>-0.20325571100543396</c:v>
                </c:pt>
                <c:pt idx="17403">
                  <c:v>-7.6194848544817936E-2</c:v>
                </c:pt>
                <c:pt idx="17404">
                  <c:v>5.0916688850461612E-2</c:v>
                </c:pt>
                <c:pt idx="17405">
                  <c:v>0.17799225461635212</c:v>
                </c:pt>
                <c:pt idx="17406">
                  <c:v>0.30494463185499959</c:v>
                </c:pt>
                <c:pt idx="17407">
                  <c:v>0.43168681795162983</c:v>
                </c:pt>
                <c:pt idx="17408">
                  <c:v>0.55813136266235985</c:v>
                </c:pt>
                <c:pt idx="17409">
                  <c:v>0.68419113635594864</c:v>
                </c:pt>
                <c:pt idx="17410">
                  <c:v>0.80978322532761637</c:v>
                </c:pt>
                <c:pt idx="17411">
                  <c:v>0.93481876281340148</c:v>
                </c:pt>
                <c:pt idx="17412">
                  <c:v>1.0592116258024231</c:v>
                </c:pt>
                <c:pt idx="17413">
                  <c:v>1.1828783741422164</c:v>
                </c:pt>
                <c:pt idx="17414">
                  <c:v>1.3057361872001314</c:v>
                </c:pt>
                <c:pt idx="17415">
                  <c:v>1.4276992414783505</c:v>
                </c:pt>
                <c:pt idx="17416">
                  <c:v>1.5486818254665176</c:v>
                </c:pt>
                <c:pt idx="17417">
                  <c:v>1.6685999105361773</c:v>
                </c:pt>
                <c:pt idx="17418">
                  <c:v>1.7873715706107252</c:v>
                </c:pt>
                <c:pt idx="17419">
                  <c:v>1.9049172468901339</c:v>
                </c:pt>
                <c:pt idx="17420">
                  <c:v>2.0211587569924294</c:v>
                </c:pt>
                <c:pt idx="17421">
                  <c:v>2.1360157012878913</c:v>
                </c:pt>
                <c:pt idx="17422">
                  <c:v>2.2494085692929349</c:v>
                </c:pt>
                <c:pt idx="17423">
                  <c:v>2.3612602711024815</c:v>
                </c:pt>
                <c:pt idx="17424">
                  <c:v>2.4714953861655276</c:v>
                </c:pt>
                <c:pt idx="17425">
                  <c:v>2.5800367679983456</c:v>
                </c:pt>
                <c:pt idx="17426">
                  <c:v>2.6868087968185144</c:v>
                </c:pt>
                <c:pt idx="17427">
                  <c:v>2.7917390004157405</c:v>
                </c:pt>
                <c:pt idx="17428">
                  <c:v>2.8947562282680885</c:v>
                </c:pt>
                <c:pt idx="17429">
                  <c:v>2.9957858733920721</c:v>
                </c:pt>
                <c:pt idx="17430">
                  <c:v>3.0947623430620057</c:v>
                </c:pt>
                <c:pt idx="17431">
                  <c:v>3.1916200689104581</c:v>
                </c:pt>
                <c:pt idx="17432">
                  <c:v>3.2862892107514288</c:v>
                </c:pt>
                <c:pt idx="17433">
                  <c:v>3.3787080755224412</c:v>
                </c:pt>
                <c:pt idx="17434">
                  <c:v>3.4688127990025786</c:v>
                </c:pt>
                <c:pt idx="17435">
                  <c:v>3.5565401300918111</c:v>
                </c:pt>
                <c:pt idx="17436">
                  <c:v>3.6418277074379461</c:v>
                </c:pt>
                <c:pt idx="17437">
                  <c:v>3.7246201770214764</c:v>
                </c:pt>
                <c:pt idx="17438">
                  <c:v>3.8048620099716377</c:v>
                </c:pt>
                <c:pt idx="17439">
                  <c:v>3.8824944964812493</c:v>
                </c:pt>
                <c:pt idx="17440">
                  <c:v>3.9574683405873738</c:v>
                </c:pt>
                <c:pt idx="17441">
                  <c:v>4.0297322998141487</c:v>
                </c:pt>
                <c:pt idx="17442">
                  <c:v>4.0992345705174946</c:v>
                </c:pt>
                <c:pt idx="17443">
                  <c:v>4.1659300098755319</c:v>
                </c:pt>
                <c:pt idx="17444">
                  <c:v>4.2297717162676962</c:v>
                </c:pt>
                <c:pt idx="17445">
                  <c:v>4.2907151339053549</c:v>
                </c:pt>
                <c:pt idx="17446">
                  <c:v>4.3487173731359734</c:v>
                </c:pt>
                <c:pt idx="17447">
                  <c:v>4.4037397435446604</c:v>
                </c:pt>
                <c:pt idx="17448">
                  <c:v>4.4557447664012457</c:v>
                </c:pt>
                <c:pt idx="17449">
                  <c:v>4.504696016363769</c:v>
                </c:pt>
                <c:pt idx="17450">
                  <c:v>4.5505617197312356</c:v>
                </c:pt>
                <c:pt idx="17451">
                  <c:v>4.5933117866840307</c:v>
                </c:pt>
                <c:pt idx="17452">
                  <c:v>4.6329165266753511</c:v>
                </c:pt>
                <c:pt idx="17453">
                  <c:v>4.6693466150880845</c:v>
                </c:pt>
                <c:pt idx="17454">
                  <c:v>4.702575489632598</c:v>
                </c:pt>
                <c:pt idx="17455">
                  <c:v>4.7325846444316015</c:v>
                </c:pt>
                <c:pt idx="17456">
                  <c:v>4.759351590974882</c:v>
                </c:pt>
                <c:pt idx="17457">
                  <c:v>4.7828569609215181</c:v>
                </c:pt>
                <c:pt idx="17458">
                  <c:v>4.8030851820970035</c:v>
                </c:pt>
                <c:pt idx="17459">
                  <c:v>4.8200249273007998</c:v>
                </c:pt>
                <c:pt idx="17460">
                  <c:v>4.8336611111625958</c:v>
                </c:pt>
                <c:pt idx="17461">
                  <c:v>4.8439858880667721</c:v>
                </c:pt>
                <c:pt idx="17462">
                  <c:v>4.8509928335229118</c:v>
                </c:pt>
                <c:pt idx="17463">
                  <c:v>4.8546790843328207</c:v>
                </c:pt>
                <c:pt idx="17464">
                  <c:v>4.855038540551603</c:v>
                </c:pt>
                <c:pt idx="17465">
                  <c:v>4.8520729881870288</c:v>
                </c:pt>
                <c:pt idx="17466">
                  <c:v>4.8457852206000593</c:v>
                </c:pt>
                <c:pt idx="17467">
                  <c:v>4.8361786832906786</c:v>
                </c:pt>
                <c:pt idx="17468">
                  <c:v>4.8232573993344339</c:v>
                </c:pt>
                <c:pt idx="17469">
                  <c:v>4.8070343590190037</c:v>
                </c:pt>
                <c:pt idx="17470">
                  <c:v>4.7875197763448751</c:v>
                </c:pt>
                <c:pt idx="17471">
                  <c:v>4.7647247434209508</c:v>
                </c:pt>
                <c:pt idx="17472">
                  <c:v>4.738663913148649</c:v>
                </c:pt>
                <c:pt idx="17473">
                  <c:v>4.7093559981688822</c:v>
                </c:pt>
                <c:pt idx="17474">
                  <c:v>4.6768229672426758</c:v>
                </c:pt>
                <c:pt idx="17475">
                  <c:v>4.6410865754734161</c:v>
                </c:pt>
                <c:pt idx="17476">
                  <c:v>4.6021715228506723</c:v>
                </c:pt>
                <c:pt idx="17477">
                  <c:v>4.5601058568816004</c:v>
                </c:pt>
                <c:pt idx="17478">
                  <c:v>4.5149176590180389</c:v>
                </c:pt>
                <c:pt idx="17479">
                  <c:v>4.4666371976220871</c:v>
                </c:pt>
                <c:pt idx="17480">
                  <c:v>4.4152960127069409</c:v>
                </c:pt>
                <c:pt idx="17481">
                  <c:v>4.3609317680479895</c:v>
                </c:pt>
                <c:pt idx="17482">
                  <c:v>4.3035795787588702</c:v>
                </c:pt>
                <c:pt idx="17483">
                  <c:v>4.2432781887499731</c:v>
                </c:pt>
                <c:pt idx="17484">
                  <c:v>4.1800730861223236</c:v>
                </c:pt>
                <c:pt idx="17485">
                  <c:v>4.1140041018457687</c:v>
                </c:pt>
                <c:pt idx="17486">
                  <c:v>4.0451170175659135</c:v>
                </c:pt>
                <c:pt idx="17487">
                  <c:v>3.9734624513858066</c:v>
                </c:pt>
                <c:pt idx="17488">
                  <c:v>3.899087794593564</c:v>
                </c:pt>
                <c:pt idx="17489">
                  <c:v>3.8220422880267262</c:v>
                </c:pt>
                <c:pt idx="17490">
                  <c:v>3.7423774388609332</c:v>
                </c:pt>
                <c:pt idx="17491">
                  <c:v>3.6601509186578278</c:v>
                </c:pt>
                <c:pt idx="17492">
                  <c:v>3.5754154089131847</c:v>
                </c:pt>
                <c:pt idx="17493">
                  <c:v>3.4882303274168955</c:v>
                </c:pt>
                <c:pt idx="17494">
                  <c:v>3.3986596078257398</c:v>
                </c:pt>
                <c:pt idx="17495">
                  <c:v>3.3067610649134562</c:v>
                </c:pt>
                <c:pt idx="17496">
                  <c:v>3.2125980995811068</c:v>
                </c:pt>
                <c:pt idx="17497">
                  <c:v>3.116236171736785</c:v>
                </c:pt>
                <c:pt idx="17498">
                  <c:v>3.0177403667813665</c:v>
                </c:pt>
                <c:pt idx="17499">
                  <c:v>2.9171763283297785</c:v>
                </c:pt>
                <c:pt idx="17500">
                  <c:v>2.8146138872422384</c:v>
                </c:pt>
                <c:pt idx="17501">
                  <c:v>2.7101240664738784</c:v>
                </c:pt>
                <c:pt idx="17502">
                  <c:v>2.603777715220621</c:v>
                </c:pt>
                <c:pt idx="17503">
                  <c:v>2.4956464570814072</c:v>
                </c:pt>
                <c:pt idx="17504">
                  <c:v>2.3858062914425426</c:v>
                </c:pt>
                <c:pt idx="17505">
                  <c:v>2.274334536465322</c:v>
                </c:pt>
                <c:pt idx="17506">
                  <c:v>2.1613083775705171</c:v>
                </c:pt>
                <c:pt idx="17507">
                  <c:v>2.0468046086904588</c:v>
                </c:pt>
                <c:pt idx="17508">
                  <c:v>1.9308995494911294</c:v>
                </c:pt>
                <c:pt idx="17509">
                  <c:v>1.8136702199993997</c:v>
                </c:pt>
                <c:pt idx="17510">
                  <c:v>1.6951981034218713</c:v>
                </c:pt>
                <c:pt idx="17511">
                  <c:v>1.5755661815866624</c:v>
                </c:pt>
                <c:pt idx="17512">
                  <c:v>1.4548564012970047</c:v>
                </c:pt>
                <c:pt idx="17513">
                  <c:v>1.3331482387904414</c:v>
                </c:pt>
                <c:pt idx="17514">
                  <c:v>1.2105281981625233</c:v>
                </c:pt>
                <c:pt idx="17515">
                  <c:v>1.0870801846979918</c:v>
                </c:pt>
                <c:pt idx="17516">
                  <c:v>0.96288820122530416</c:v>
                </c:pt>
                <c:pt idx="17517">
                  <c:v>0.83803727057209665</c:v>
                </c:pt>
                <c:pt idx="17518">
                  <c:v>0.71261268101126718</c:v>
                </c:pt>
                <c:pt idx="17519">
                  <c:v>0.58670074679244322</c:v>
                </c:pt>
                <c:pt idx="17520">
                  <c:v>0.4603878060704012</c:v>
                </c:pt>
                <c:pt idx="17521">
                  <c:v>0.33375995364873423</c:v>
                </c:pt>
                <c:pt idx="17522">
                  <c:v>0.20690387456468273</c:v>
                </c:pt>
                <c:pt idx="17523">
                  <c:v>7.9906885027809613E-2</c:v>
                </c:pt>
                <c:pt idx="17524">
                  <c:v>-4.7144028430815367E-2</c:v>
                </c:pt>
                <c:pt idx="17525">
                  <c:v>-0.17416226926539363</c:v>
                </c:pt>
                <c:pt idx="17526">
                  <c:v>-0.30106066771375001</c:v>
                </c:pt>
                <c:pt idx="17527">
                  <c:v>-0.42775226537537281</c:v>
                </c:pt>
                <c:pt idx="17528">
                  <c:v>-0.55414965326319399</c:v>
                </c:pt>
                <c:pt idx="17529">
                  <c:v>-0.68016574001193564</c:v>
                </c:pt>
                <c:pt idx="17530">
                  <c:v>-0.80571764716095362</c:v>
                </c:pt>
                <c:pt idx="17531">
                  <c:v>-0.93071654014019545</c:v>
                </c:pt>
                <c:pt idx="17532">
                  <c:v>-1.0550763250570869</c:v>
                </c:pt>
                <c:pt idx="17533">
                  <c:v>-1.1787135877787296</c:v>
                </c:pt>
                <c:pt idx="17534">
                  <c:v>-1.3015455305730541</c:v>
                </c:pt>
                <c:pt idx="17535">
                  <c:v>-1.423486349706454</c:v>
                </c:pt>
                <c:pt idx="17536">
                  <c:v>-1.5444503502813407</c:v>
                </c:pt>
                <c:pt idx="17537">
                  <c:v>-1.6643535171186272</c:v>
                </c:pt>
                <c:pt idx="17538">
                  <c:v>-1.783113934418356</c:v>
                </c:pt>
                <c:pt idx="17539">
                  <c:v>-1.9006520504775593</c:v>
                </c:pt>
                <c:pt idx="17540">
                  <c:v>-2.0168896868282049</c:v>
                </c:pt>
                <c:pt idx="17541">
                  <c:v>-2.1317464445699943</c:v>
                </c:pt>
                <c:pt idx="17542">
                  <c:v>-2.2451428107660933</c:v>
                </c:pt>
                <c:pt idx="17543">
                  <c:v>-2.3570016898796813</c:v>
                </c:pt>
                <c:pt idx="17544">
                  <c:v>-2.4672476525567233</c:v>
                </c:pt>
                <c:pt idx="17545">
                  <c:v>-2.5758035403491029</c:v>
                </c:pt>
                <c:pt idx="17546">
                  <c:v>-2.6825937183609603</c:v>
                </c:pt>
                <c:pt idx="17547">
                  <c:v>-2.7875456961351155</c:v>
                </c:pt>
                <c:pt idx="17548">
                  <c:v>-2.8905883017871066</c:v>
                </c:pt>
                <c:pt idx="17549">
                  <c:v>-2.9916469038758615</c:v>
                </c:pt>
                <c:pt idx="17550">
                  <c:v>-3.090655882146474</c:v>
                </c:pt>
                <c:pt idx="17551">
                  <c:v>-3.1875496376565171</c:v>
                </c:pt>
                <c:pt idx="17552">
                  <c:v>-3.2822582966278038</c:v>
                </c:pt>
                <c:pt idx="17553">
                  <c:v>-3.3747201294196079</c:v>
                </c:pt>
                <c:pt idx="17554">
                  <c:v>-3.4648712322803954</c:v>
                </c:pt>
                <c:pt idx="17555">
                  <c:v>-3.5526483116633893</c:v>
                </c:pt>
                <c:pt idx="17556">
                  <c:v>-3.6379889608920997</c:v>
                </c:pt>
                <c:pt idx="17557">
                  <c:v>-3.7208377777864019</c:v>
                </c:pt>
                <c:pt idx="17558">
                  <c:v>-3.8011391825222698</c:v>
                </c:pt>
                <c:pt idx="17559">
                  <c:v>-3.8788344115923961</c:v>
                </c:pt>
                <c:pt idx="17560">
                  <c:v>-3.9538741126353085</c:v>
                </c:pt>
                <c:pt idx="17561">
                  <c:v>-4.0262069841286277</c:v>
                </c:pt>
                <c:pt idx="17562">
                  <c:v>-4.0957811607868164</c:v>
                </c:pt>
                <c:pt idx="17563">
                  <c:v>-4.1625514356063578</c:v>
                </c:pt>
                <c:pt idx="17564">
                  <c:v>-4.2264708403023752</c:v>
                </c:pt>
                <c:pt idx="17565">
                  <c:v>-4.2874947499983094</c:v>
                </c:pt>
                <c:pt idx="17566">
                  <c:v>-4.3455802035915436</c:v>
                </c:pt>
                <c:pt idx="17567">
                  <c:v>-4.4006884369182702</c:v>
                </c:pt>
                <c:pt idx="17568">
                  <c:v>-4.4527818952657867</c:v>
                </c:pt>
                <c:pt idx="17569">
                  <c:v>-4.5018240751432534</c:v>
                </c:pt>
                <c:pt idx="17570">
                  <c:v>-4.5477831226033461</c:v>
                </c:pt>
                <c:pt idx="17571">
                  <c:v>-4.5906288655534766</c:v>
                </c:pt>
                <c:pt idx="17572">
                  <c:v>-4.6303315292195801</c:v>
                </c:pt>
                <c:pt idx="17573">
                  <c:v>-4.6668617028771751</c:v>
                </c:pt>
                <c:pt idx="17574">
                  <c:v>-4.700192736324734</c:v>
                </c:pt>
                <c:pt idx="17575">
                  <c:v>-4.7303060340457126</c:v>
                </c:pt>
                <c:pt idx="17576">
                  <c:v>-4.7571790162419001</c:v>
                </c:pt>
                <c:pt idx="17577">
                  <c:v>-4.7807922217155268</c:v>
                </c:pt>
                <c:pt idx="17578">
                  <c:v>-4.8011299839477424</c:v>
                </c:pt>
                <c:pt idx="17579">
                  <c:v>-4.8181808799885468</c:v>
                </c:pt>
                <c:pt idx="17580">
                  <c:v>-4.8319297273967194</c:v>
                </c:pt>
                <c:pt idx="17581">
                  <c:v>-4.8423685822490272</c:v>
                </c:pt>
                <c:pt idx="17582">
                  <c:v>-4.8494909205964047</c:v>
                </c:pt>
                <c:pt idx="17583">
                  <c:v>-4.8532937787176849</c:v>
                </c:pt>
                <c:pt idx="17584">
                  <c:v>-4.8537709551681507</c:v>
                </c:pt>
                <c:pt idx="17585">
                  <c:v>-4.8509241335671911</c:v>
                </c:pt>
                <c:pt idx="17586">
                  <c:v>-4.8447560040878344</c:v>
                </c:pt>
                <c:pt idx="17587">
                  <c:v>-4.8352699083322417</c:v>
                </c:pt>
                <c:pt idx="17588">
                  <c:v>-4.8224697648583277</c:v>
                </c:pt>
                <c:pt idx="17589">
                  <c:v>-4.8063684589070572</c:v>
                </c:pt>
                <c:pt idx="17590">
                  <c:v>-4.7869760989941383</c:v>
                </c:pt>
                <c:pt idx="17591">
                  <c:v>-4.7643036713969638</c:v>
                </c:pt>
                <c:pt idx="17592">
                  <c:v>-4.7383657229303147</c:v>
                </c:pt>
                <c:pt idx="17593">
                  <c:v>-4.7091808599850218</c:v>
                </c:pt>
                <c:pt idx="17594">
                  <c:v>-4.6767709450005066</c:v>
                </c:pt>
                <c:pt idx="17595">
                  <c:v>-4.6411576267787389</c:v>
                </c:pt>
                <c:pt idx="17596">
                  <c:v>-4.6023654991198519</c:v>
                </c:pt>
                <c:pt idx="17597">
                  <c:v>-4.5604225035450767</c:v>
                </c:pt>
                <c:pt idx="17598">
                  <c:v>-4.5153566158152127</c:v>
                </c:pt>
                <c:pt idx="17599">
                  <c:v>-4.4671979989871522</c:v>
                </c:pt>
                <c:pt idx="17600">
                  <c:v>-4.4159780882453292</c:v>
                </c:pt>
                <c:pt idx="17601">
                  <c:v>-4.3617344431030656</c:v>
                </c:pt>
                <c:pt idx="17602">
                  <c:v>-4.3045020750680711</c:v>
                </c:pt>
                <c:pt idx="17603">
                  <c:v>-4.2443196251899389</c:v>
                </c:pt>
                <c:pt idx="17604">
                  <c:v>-4.1812324795422819</c:v>
                </c:pt>
                <c:pt idx="17605">
                  <c:v>-4.1152803679884675</c:v>
                </c:pt>
                <c:pt idx="17606">
                  <c:v>-4.0465089720750003</c:v>
                </c:pt>
                <c:pt idx="17607">
                  <c:v>-3.9749688108990076</c:v>
                </c:pt>
                <c:pt idx="17608">
                  <c:v>-3.900707177920498</c:v>
                </c:pt>
                <c:pt idx="17609">
                  <c:v>-3.823773217410285</c:v>
                </c:pt>
                <c:pt idx="17610">
                  <c:v>-3.7442183413211727</c:v>
                </c:pt>
                <c:pt idx="17611">
                  <c:v>-3.6621001274170282</c:v>
                </c:pt>
                <c:pt idx="17612">
                  <c:v>-3.5774711649008917</c:v>
                </c:pt>
                <c:pt idx="17613">
                  <c:v>-3.490390780853541</c:v>
                </c:pt>
                <c:pt idx="17614">
                  <c:v>-3.4009228198834123</c:v>
                </c:pt>
                <c:pt idx="17615">
                  <c:v>-3.3091250094523779</c:v>
                </c:pt>
                <c:pt idx="17616">
                  <c:v>-3.2150606649602143</c:v>
                </c:pt>
                <c:pt idx="17617">
                  <c:v>-3.1187951626967449</c:v>
                </c:pt>
                <c:pt idx="17618">
                  <c:v>-3.0203935063985536</c:v>
                </c:pt>
                <c:pt idx="17619">
                  <c:v>-2.9199212600393745</c:v>
                </c:pt>
                <c:pt idx="17620">
                  <c:v>-2.8174481769284503</c:v>
                </c:pt>
                <c:pt idx="17621">
                  <c:v>-2.7130452046256921</c:v>
                </c:pt>
                <c:pt idx="17622">
                  <c:v>-2.6067831191511361</c:v>
                </c:pt>
                <c:pt idx="17623">
                  <c:v>-2.4987334732087509</c:v>
                </c:pt>
                <c:pt idx="17624">
                  <c:v>-2.3889721976302871</c:v>
                </c:pt>
                <c:pt idx="17625">
                  <c:v>-2.2775765444205267</c:v>
                </c:pt>
                <c:pt idx="17626">
                  <c:v>-2.1646236352970072</c:v>
                </c:pt>
                <c:pt idx="17627">
                  <c:v>-2.050190202995505</c:v>
                </c:pt>
                <c:pt idx="17628">
                  <c:v>-1.9343525085429818</c:v>
                </c:pt>
                <c:pt idx="17629">
                  <c:v>-1.81718751593383</c:v>
                </c:pt>
                <c:pt idx="17630">
                  <c:v>-1.6987766549950554</c:v>
                </c:pt>
                <c:pt idx="17631">
                  <c:v>-1.5792028568723264</c:v>
                </c:pt>
                <c:pt idx="17632">
                  <c:v>-1.4585480204254586</c:v>
                </c:pt>
                <c:pt idx="17633">
                  <c:v>-1.3368915767269121</c:v>
                </c:pt>
                <c:pt idx="17634">
                  <c:v>-1.2143199875225272</c:v>
                </c:pt>
                <c:pt idx="17635">
                  <c:v>-1.0909171185974778</c:v>
                </c:pt>
                <c:pt idx="17636">
                  <c:v>-0.96676693616245202</c:v>
                </c:pt>
                <c:pt idx="17637">
                  <c:v>-0.84195442933908038</c:v>
                </c:pt>
                <c:pt idx="17638">
                  <c:v>-0.71656485563282257</c:v>
                </c:pt>
                <c:pt idx="17639">
                  <c:v>-0.59068450148899465</c:v>
                </c:pt>
                <c:pt idx="17640">
                  <c:v>-0.46439968024295908</c:v>
                </c:pt>
                <c:pt idx="17641">
                  <c:v>-0.33779646488328424</c:v>
                </c:pt>
                <c:pt idx="17642">
                  <c:v>-0.2109615216532042</c:v>
                </c:pt>
                <c:pt idx="17643">
                  <c:v>-8.3982151003121702E-2</c:v>
                </c:pt>
                <c:pt idx="17644">
                  <c:v>4.3054673248220592E-2</c:v>
                </c:pt>
                <c:pt idx="17645">
                  <c:v>0.17006236421231299</c:v>
                </c:pt>
                <c:pt idx="17646">
                  <c:v>0.29695375872252228</c:v>
                </c:pt>
                <c:pt idx="17647">
                  <c:v>0.42364190190904677</c:v>
                </c:pt>
                <c:pt idx="17648">
                  <c:v>0.55003938524957652</c:v>
                </c:pt>
                <c:pt idx="17649">
                  <c:v>0.67605911477942726</c:v>
                </c:pt>
                <c:pt idx="17650">
                  <c:v>0.80161820637889514</c:v>
                </c:pt>
                <c:pt idx="17651">
                  <c:v>0.92662781676619321</c:v>
                </c:pt>
                <c:pt idx="17652">
                  <c:v>1.0510018402940553</c:v>
                </c:pt>
                <c:pt idx="17653">
                  <c:v>1.1746568480442381</c:v>
                </c:pt>
                <c:pt idx="17654">
                  <c:v>1.2975100244835482</c:v>
                </c:pt>
                <c:pt idx="17655">
                  <c:v>1.4194755450790144</c:v>
                </c:pt>
                <c:pt idx="17656">
                  <c:v>1.5404676911554935</c:v>
                </c:pt>
                <c:pt idx="17657">
                  <c:v>1.6604024208008561</c:v>
                </c:pt>
                <c:pt idx="17658">
                  <c:v>1.779197788551595</c:v>
                </c:pt>
                <c:pt idx="17659">
                  <c:v>1.8967742101386624</c:v>
                </c:pt>
                <c:pt idx="17660">
                  <c:v>2.0130534716553368</c:v>
                </c:pt>
                <c:pt idx="17661">
                  <c:v>2.1279551359226385</c:v>
                </c:pt>
                <c:pt idx="17662">
                  <c:v>2.2413996489202841</c:v>
                </c:pt>
                <c:pt idx="17663">
                  <c:v>2.3533098712606693</c:v>
                </c:pt>
                <c:pt idx="17664">
                  <c:v>2.4636103270111671</c:v>
                </c:pt>
                <c:pt idx="17665">
                  <c:v>2.5722238084597038</c:v>
                </c:pt>
                <c:pt idx="17666">
                  <c:v>2.6790746288055178</c:v>
                </c:pt>
                <c:pt idx="17667">
                  <c:v>2.7840902430918963</c:v>
                </c:pt>
                <c:pt idx="17668">
                  <c:v>2.8871994223895725</c:v>
                </c:pt>
                <c:pt idx="17669">
                  <c:v>2.9883274757181448</c:v>
                </c:pt>
                <c:pt idx="17670">
                  <c:v>3.0874087208419625</c:v>
                </c:pt>
                <c:pt idx="17671">
                  <c:v>3.1843774944518506</c:v>
                </c:pt>
                <c:pt idx="17672">
                  <c:v>3.2791638560740348</c:v>
                </c:pt>
                <c:pt idx="17673">
                  <c:v>3.3717060071025355</c:v>
                </c:pt>
                <c:pt idx="17674">
                  <c:v>3.461939972612055</c:v>
                </c:pt>
                <c:pt idx="17675">
                  <c:v>3.5498023857365713</c:v>
                </c:pt>
                <c:pt idx="17676">
                  <c:v>3.6352307643996218</c:v>
                </c:pt>
                <c:pt idx="17677">
                  <c:v>3.7181696290069892</c:v>
                </c:pt>
                <c:pt idx="17678">
                  <c:v>3.7985633203746074</c:v>
                </c:pt>
                <c:pt idx="17679">
                  <c:v>3.8763529937590833</c:v>
                </c:pt>
                <c:pt idx="17680">
                  <c:v>3.9514892137582112</c:v>
                </c:pt>
                <c:pt idx="17681">
                  <c:v>4.0239205940773246</c:v>
                </c:pt>
                <c:pt idx="17682">
                  <c:v>4.0935951830012387</c:v>
                </c:pt>
                <c:pt idx="17683">
                  <c:v>4.1604676855153198</c:v>
                </c:pt>
                <c:pt idx="17684">
                  <c:v>4.2244910438192109</c:v>
                </c:pt>
                <c:pt idx="17685">
                  <c:v>4.2856205420946685</c:v>
                </c:pt>
                <c:pt idx="17686">
                  <c:v>4.3438131269509226</c:v>
                </c:pt>
                <c:pt idx="17687">
                  <c:v>4.3990299406699105</c:v>
                </c:pt>
                <c:pt idx="17688">
                  <c:v>4.4512333338004417</c:v>
                </c:pt>
                <c:pt idx="17689">
                  <c:v>4.5003867070113346</c:v>
                </c:pt>
                <c:pt idx="17690">
                  <c:v>4.5464581094967356</c:v>
                </c:pt>
                <c:pt idx="17691">
                  <c:v>4.5894172713715671</c:v>
                </c:pt>
                <c:pt idx="17692">
                  <c:v>4.629234319220445</c:v>
                </c:pt>
                <c:pt idx="17693">
                  <c:v>4.6658797429144077</c:v>
                </c:pt>
                <c:pt idx="17694">
                  <c:v>4.6993267921706305</c:v>
                </c:pt>
                <c:pt idx="17695">
                  <c:v>4.7295567708013753</c:v>
                </c:pt>
                <c:pt idx="17696">
                  <c:v>4.7565469978345361</c:v>
                </c:pt>
                <c:pt idx="17697">
                  <c:v>4.780277910483548</c:v>
                </c:pt>
                <c:pt idx="17698">
                  <c:v>4.8007337403137011</c:v>
                </c:pt>
                <c:pt idx="17699">
                  <c:v>4.8179029622203799</c:v>
                </c:pt>
                <c:pt idx="17700">
                  <c:v>4.831770291457266</c:v>
                </c:pt>
                <c:pt idx="17701">
                  <c:v>4.8423276817339556</c:v>
                </c:pt>
                <c:pt idx="17702">
                  <c:v>4.849568506760539</c:v>
                </c:pt>
                <c:pt idx="17703">
                  <c:v>4.8534897005896411</c:v>
                </c:pt>
                <c:pt idx="17704">
                  <c:v>4.8540849597530977</c:v>
                </c:pt>
                <c:pt idx="17705">
                  <c:v>4.8513558661375722</c:v>
                </c:pt>
                <c:pt idx="17706">
                  <c:v>4.8453050085616178</c:v>
                </c:pt>
                <c:pt idx="17707">
                  <c:v>4.8359356277384098</c:v>
                </c:pt>
                <c:pt idx="17708">
                  <c:v>4.8232515418891255</c:v>
                </c:pt>
                <c:pt idx="17709">
                  <c:v>4.8072655365564207</c:v>
                </c:pt>
                <c:pt idx="17710">
                  <c:v>4.7879876212817214</c:v>
                </c:pt>
                <c:pt idx="17711">
                  <c:v>4.7654286841770608</c:v>
                </c:pt>
                <c:pt idx="17712">
                  <c:v>4.7396031747849472</c:v>
                </c:pt>
                <c:pt idx="17713">
                  <c:v>4.7105296032003734</c:v>
                </c:pt>
                <c:pt idx="17714">
                  <c:v>4.6782297366257106</c:v>
                </c:pt>
                <c:pt idx="17715">
                  <c:v>4.6427251297661396</c:v>
                </c:pt>
                <c:pt idx="17716">
                  <c:v>4.6040402835456886</c:v>
                </c:pt>
                <c:pt idx="17717">
                  <c:v>4.5622030479094153</c:v>
                </c:pt>
                <c:pt idx="17718">
                  <c:v>4.5172413084200658</c:v>
                </c:pt>
                <c:pt idx="17719">
                  <c:v>4.4691851393913531</c:v>
                </c:pt>
                <c:pt idx="17720">
                  <c:v>4.4180658887950948</c:v>
                </c:pt>
                <c:pt idx="17721">
                  <c:v>4.3639210305366012</c:v>
                </c:pt>
                <c:pt idx="17722">
                  <c:v>4.3067854921930904</c:v>
                </c:pt>
                <c:pt idx="17723">
                  <c:v>4.2466978326322948</c:v>
                </c:pt>
                <c:pt idx="17724">
                  <c:v>4.1837033575643341</c:v>
                </c:pt>
                <c:pt idx="17725">
                  <c:v>4.1178417183755247</c:v>
                </c:pt>
                <c:pt idx="17726">
                  <c:v>4.0491585200881186</c:v>
                </c:pt>
                <c:pt idx="17727">
                  <c:v>3.9777042072925402</c:v>
                </c:pt>
                <c:pt idx="17728">
                  <c:v>3.9035260010223798</c:v>
                </c:pt>
                <c:pt idx="17729">
                  <c:v>3.8266729752634756</c:v>
                </c:pt>
                <c:pt idx="17730">
                  <c:v>3.7471964738842085</c:v>
                </c:pt>
                <c:pt idx="17731">
                  <c:v>3.6651540088216596</c:v>
                </c:pt>
                <c:pt idx="17732">
                  <c:v>3.5805981057651945</c:v>
                </c:pt>
                <c:pt idx="17733">
                  <c:v>3.4935880306478766</c:v>
                </c:pt>
                <c:pt idx="17734">
                  <c:v>3.4041875693477199</c:v>
                </c:pt>
                <c:pt idx="17735">
                  <c:v>3.3124543930624002</c:v>
                </c:pt>
                <c:pt idx="17736">
                  <c:v>3.2184517634403873</c:v>
                </c:pt>
                <c:pt idx="17737">
                  <c:v>3.1222450055779993</c:v>
                </c:pt>
                <c:pt idx="17738">
                  <c:v>3.0238990746180994</c:v>
                </c:pt>
                <c:pt idx="17739">
                  <c:v>2.9234794885809317</c:v>
                </c:pt>
                <c:pt idx="17740">
                  <c:v>2.8210559574999641</c:v>
                </c:pt>
                <c:pt idx="17741">
                  <c:v>2.7166993883727315</c:v>
                </c:pt>
                <c:pt idx="17742">
                  <c:v>2.6104805194034117</c:v>
                </c:pt>
                <c:pt idx="17743">
                  <c:v>2.5024708682570367</c:v>
                </c:pt>
                <c:pt idx="17744">
                  <c:v>2.3927463335317842</c:v>
                </c:pt>
                <c:pt idx="17745">
                  <c:v>2.281384137830194</c:v>
                </c:pt>
                <c:pt idx="17746">
                  <c:v>2.1684613763219374</c:v>
                </c:pt>
                <c:pt idx="17747">
                  <c:v>2.0540547580705639</c:v>
                </c:pt>
                <c:pt idx="17748">
                  <c:v>1.9382405233245219</c:v>
                </c:pt>
                <c:pt idx="17749">
                  <c:v>1.8210956182094409</c:v>
                </c:pt>
                <c:pt idx="17750">
                  <c:v>1.7027014576066983</c:v>
                </c:pt>
                <c:pt idx="17751">
                  <c:v>1.5831409606502063</c:v>
                </c:pt>
                <c:pt idx="17752">
                  <c:v>1.4624960171301615</c:v>
                </c:pt>
                <c:pt idx="17753">
                  <c:v>1.340846051997389</c:v>
                </c:pt>
                <c:pt idx="17754">
                  <c:v>1.2182775238273171</c:v>
                </c:pt>
                <c:pt idx="17755">
                  <c:v>1.0948742981862418</c:v>
                </c:pt>
                <c:pt idx="17756">
                  <c:v>0.97072034401616203</c:v>
                </c:pt>
                <c:pt idx="17757">
                  <c:v>0.84590065611512588</c:v>
                </c:pt>
                <c:pt idx="17758">
                  <c:v>0.72050050060365756</c:v>
                </c:pt>
                <c:pt idx="17759">
                  <c:v>0.59460617547095007</c:v>
                </c:pt>
                <c:pt idx="17760">
                  <c:v>0.46830400851317411</c:v>
                </c:pt>
                <c:pt idx="17761">
                  <c:v>0.34168009008197703</c:v>
                </c:pt>
                <c:pt idx="17762">
                  <c:v>0.21482110666897705</c:v>
                </c:pt>
                <c:pt idx="17763">
                  <c:v>8.7814381838776837E-2</c:v>
                </c:pt>
                <c:pt idx="17764">
                  <c:v>-3.9253084632047477E-2</c:v>
                </c:pt>
                <c:pt idx="17765">
                  <c:v>-0.16629467707761372</c:v>
                </c:pt>
                <c:pt idx="17766">
                  <c:v>-0.29322320076150921</c:v>
                </c:pt>
                <c:pt idx="17767">
                  <c:v>-0.41995166648083065</c:v>
                </c:pt>
                <c:pt idx="17768">
                  <c:v>-0.5463926286483759</c:v>
                </c:pt>
                <c:pt idx="17769">
                  <c:v>-0.67245895353693275</c:v>
                </c:pt>
                <c:pt idx="17770">
                  <c:v>-0.7980677146025682</c:v>
                </c:pt>
                <c:pt idx="17771">
                  <c:v>-0.92313002351636453</c:v>
                </c:pt>
                <c:pt idx="17772">
                  <c:v>-1.0475597270015311</c:v>
                </c:pt>
                <c:pt idx="17773">
                  <c:v>-1.1712733459708551</c:v>
                </c:pt>
                <c:pt idx="17774">
                  <c:v>-1.2941880122280505</c:v>
                </c:pt>
                <c:pt idx="17775">
                  <c:v>-1.4162178461298374</c:v>
                </c:pt>
                <c:pt idx="17776">
                  <c:v>-1.5372770714932176</c:v>
                </c:pt>
                <c:pt idx="17777">
                  <c:v>-1.6572815865515074</c:v>
                </c:pt>
                <c:pt idx="17778">
                  <c:v>-1.7761493836938189</c:v>
                </c:pt>
                <c:pt idx="17779">
                  <c:v>-1.8938008142656464</c:v>
                </c:pt>
                <c:pt idx="17780">
                  <c:v>-2.0101575977942603</c:v>
                </c:pt>
                <c:pt idx="17781">
                  <c:v>-2.1251392284129964</c:v>
                </c:pt>
                <c:pt idx="17782">
                  <c:v>-2.2386660813529624</c:v>
                </c:pt>
                <c:pt idx="17783">
                  <c:v>-2.3506609444794306</c:v>
                </c:pt>
                <c:pt idx="17784">
                  <c:v>-2.461048267178676</c:v>
                </c:pt>
                <c:pt idx="17785">
                  <c:v>-2.5697507651891138</c:v>
                </c:pt>
                <c:pt idx="17786">
                  <c:v>-2.6766926733593475</c:v>
                </c:pt>
                <c:pt idx="17787">
                  <c:v>-2.7818013666501962</c:v>
                </c:pt>
                <c:pt idx="17788">
                  <c:v>-2.8850055343880547</c:v>
                </c:pt>
                <c:pt idx="17789">
                  <c:v>-2.9862304022582298</c:v>
                </c:pt>
                <c:pt idx="17790">
                  <c:v>-3.0854102031738466</c:v>
                </c:pt>
                <c:pt idx="17791">
                  <c:v>-3.1824791875318423</c:v>
                </c:pt>
                <c:pt idx="17792">
                  <c:v>-3.2773673271974637</c:v>
                </c:pt>
                <c:pt idx="17793">
                  <c:v>-3.3700127346132156</c:v>
                </c:pt>
                <c:pt idx="17794">
                  <c:v>-3.4603513446894247</c:v>
                </c:pt>
                <c:pt idx="17795">
                  <c:v>-3.5483196992615977</c:v>
                </c:pt>
                <c:pt idx="17796">
                  <c:v>-3.6338552239002651</c:v>
                </c:pt>
                <c:pt idx="17797">
                  <c:v>-3.7169023456839998</c:v>
                </c:pt>
                <c:pt idx="17798">
                  <c:v>-3.7974053112087796</c:v>
                </c:pt>
                <c:pt idx="17799">
                  <c:v>-3.8753051807002814</c:v>
                </c:pt>
                <c:pt idx="17800">
                  <c:v>-3.9505524229971152</c:v>
                </c:pt>
                <c:pt idx="17801">
                  <c:v>-4.0230955554002037</c:v>
                </c:pt>
                <c:pt idx="17802">
                  <c:v>-4.0928825292284925</c:v>
                </c:pt>
                <c:pt idx="17803">
                  <c:v>-4.1598679520241317</c:v>
                </c:pt>
                <c:pt idx="17804">
                  <c:v>-4.2240046681504264</c:v>
                </c:pt>
                <c:pt idx="17805">
                  <c:v>-4.2852478636446882</c:v>
                </c:pt>
                <c:pt idx="17806">
                  <c:v>-4.3435543867482931</c:v>
                </c:pt>
                <c:pt idx="17807">
                  <c:v>-4.398885281237078</c:v>
                </c:pt>
                <c:pt idx="17808">
                  <c:v>-4.4512027991005496</c:v>
                </c:pt>
                <c:pt idx="17809">
                  <c:v>-4.5004702424802066</c:v>
                </c:pt>
                <c:pt idx="17810">
                  <c:v>-4.5466555621598115</c:v>
                </c:pt>
                <c:pt idx="17811">
                  <c:v>-4.5897283900457246</c:v>
                </c:pt>
                <c:pt idx="17812">
                  <c:v>-4.6296587548003645</c:v>
                </c:pt>
                <c:pt idx="17813">
                  <c:v>-4.6664170487433498</c:v>
                </c:pt>
                <c:pt idx="17814">
                  <c:v>-4.6999764244950706</c:v>
                </c:pt>
                <c:pt idx="17815">
                  <c:v>-4.7303180893091419</c:v>
                </c:pt>
                <c:pt idx="17816">
                  <c:v>-4.7574192662759014</c:v>
                </c:pt>
                <c:pt idx="17817">
                  <c:v>-4.7812602973746614</c:v>
                </c:pt>
                <c:pt idx="17818">
                  <c:v>-4.8018253197217629</c:v>
                </c:pt>
                <c:pt idx="17819">
                  <c:v>-4.8191027146297039</c:v>
                </c:pt>
                <c:pt idx="17820">
                  <c:v>-4.8330771047155583</c:v>
                </c:pt>
                <c:pt idx="17821">
                  <c:v>-4.8437403520778268</c:v>
                </c:pt>
                <c:pt idx="17822">
                  <c:v>-4.8510857399194105</c:v>
                </c:pt>
                <c:pt idx="17823">
                  <c:v>-4.8551101129668934</c:v>
                </c:pt>
                <c:pt idx="17824">
                  <c:v>-4.8558070796835873</c:v>
                </c:pt>
                <c:pt idx="17825">
                  <c:v>-4.8531781352201451</c:v>
                </c:pt>
                <c:pt idx="17826">
                  <c:v>-4.8472257830656504</c:v>
                </c:pt>
                <c:pt idx="17827">
                  <c:v>-4.837953180082911</c:v>
                </c:pt>
                <c:pt idx="17828">
                  <c:v>-4.8253640621932012</c:v>
                </c:pt>
                <c:pt idx="17829">
                  <c:v>-4.8094711342596508</c:v>
                </c:pt>
                <c:pt idx="17830">
                  <c:v>-4.7902843268330262</c:v>
                </c:pt>
                <c:pt idx="17831">
                  <c:v>-4.7678144507905591</c:v>
                </c:pt>
                <c:pt idx="17832">
                  <c:v>-4.7420758802611864</c:v>
                </c:pt>
                <c:pt idx="17833">
                  <c:v>-4.7130870518113879</c:v>
                </c:pt>
                <c:pt idx="17834">
                  <c:v>-4.680869661062208</c:v>
                </c:pt>
                <c:pt idx="17835">
                  <c:v>-4.6454451931450436</c:v>
                </c:pt>
                <c:pt idx="17836">
                  <c:v>-4.6068380814763632</c:v>
                </c:pt>
                <c:pt idx="17837">
                  <c:v>-4.5650761106166353</c:v>
                </c:pt>
                <c:pt idx="17838">
                  <c:v>-4.5201871029219269</c:v>
                </c:pt>
                <c:pt idx="17839">
                  <c:v>-4.4722010717302245</c:v>
                </c:pt>
                <c:pt idx="17840">
                  <c:v>-4.4211493063195464</c:v>
                </c:pt>
                <c:pt idx="17841">
                  <c:v>-4.3670692242324574</c:v>
                </c:pt>
                <c:pt idx="17842">
                  <c:v>-4.309995699061373</c:v>
                </c:pt>
                <c:pt idx="17843">
                  <c:v>-4.2499672381121911</c:v>
                </c:pt>
                <c:pt idx="17844">
                  <c:v>-4.1870290979988001</c:v>
                </c:pt>
                <c:pt idx="17845">
                  <c:v>-4.1212208835176662</c:v>
                </c:pt>
                <c:pt idx="17846">
                  <c:v>-4.0525881556458954</c:v>
                </c:pt>
                <c:pt idx="17847">
                  <c:v>-3.9811813175097148</c:v>
                </c:pt>
                <c:pt idx="17848">
                  <c:v>-3.907047551293477</c:v>
                </c:pt>
                <c:pt idx="17849">
                  <c:v>-3.8302358947803081</c:v>
                </c:pt>
                <c:pt idx="17850">
                  <c:v>-3.7507976583118201</c:v>
                </c:pt>
                <c:pt idx="17851">
                  <c:v>-3.6687903230013998</c:v>
                </c:pt>
                <c:pt idx="17852">
                  <c:v>-3.5842663864422923</c:v>
                </c:pt>
                <c:pt idx="17853">
                  <c:v>-3.4972850892214793</c:v>
                </c:pt>
                <c:pt idx="17854">
                  <c:v>-3.4079101946408765</c:v>
                </c:pt>
                <c:pt idx="17855">
                  <c:v>-3.3161993541093113</c:v>
                </c:pt>
                <c:pt idx="17856">
                  <c:v>-3.2222158122891678</c:v>
                </c:pt>
                <c:pt idx="17857">
                  <c:v>-3.126024880105684</c:v>
                </c:pt>
                <c:pt idx="17858">
                  <c:v>-3.0276915013562786</c:v>
                </c:pt>
                <c:pt idx="17859">
                  <c:v>-2.9272811855488046</c:v>
                </c:pt>
                <c:pt idx="17860">
                  <c:v>-2.8248636370431015</c:v>
                </c:pt>
                <c:pt idx="17861">
                  <c:v>-2.7205097600043513</c:v>
                </c:pt>
                <c:pt idx="17862">
                  <c:v>-2.6142902926463734</c:v>
                </c:pt>
                <c:pt idx="17863">
                  <c:v>-2.5062767554836727</c:v>
                </c:pt>
                <c:pt idx="17864">
                  <c:v>-2.3965450527992989</c:v>
                </c:pt>
                <c:pt idx="17865">
                  <c:v>-2.2851724157091189</c:v>
                </c:pt>
                <c:pt idx="17866">
                  <c:v>-2.1722359507152746</c:v>
                </c:pt>
                <c:pt idx="17867">
                  <c:v>-2.0578123810211038</c:v>
                </c:pt>
                <c:pt idx="17868">
                  <c:v>-1.941977963808069</c:v>
                </c:pt>
                <c:pt idx="17869">
                  <c:v>-1.8248096649112191</c:v>
                </c:pt>
                <c:pt idx="17870">
                  <c:v>-1.7063889216790264</c:v>
                </c:pt>
                <c:pt idx="17871">
                  <c:v>-1.5867986784486876</c:v>
                </c:pt>
                <c:pt idx="17872">
                  <c:v>-1.4661208529262588</c:v>
                </c:pt>
                <c:pt idx="17873">
                  <c:v>-1.3444349006649745</c:v>
                </c:pt>
                <c:pt idx="17874">
                  <c:v>-1.2218273135007309</c:v>
                </c:pt>
                <c:pt idx="17875">
                  <c:v>-1.0983819928880973</c:v>
                </c:pt>
                <c:pt idx="17876">
                  <c:v>-0.97418294625190505</c:v>
                </c:pt>
                <c:pt idx="17877">
                  <c:v>-0.84931520943299887</c:v>
                </c:pt>
                <c:pt idx="17878">
                  <c:v>-0.72386409211701164</c:v>
                </c:pt>
                <c:pt idx="17879">
                  <c:v>-0.59791593834139101</c:v>
                </c:pt>
                <c:pt idx="17880">
                  <c:v>-0.47155712439212688</c:v>
                </c:pt>
                <c:pt idx="17881">
                  <c:v>-0.3448737915088379</c:v>
                </c:pt>
                <c:pt idx="17882">
                  <c:v>-0.21795267942325353</c:v>
                </c:pt>
                <c:pt idx="17883">
                  <c:v>-9.088116724518959E-2</c:v>
                </c:pt>
                <c:pt idx="17884">
                  <c:v>3.6253687448623187E-2</c:v>
                </c:pt>
                <c:pt idx="17885">
                  <c:v>0.16336520898827267</c:v>
                </c:pt>
                <c:pt idx="17886">
                  <c:v>0.29036614048311282</c:v>
                </c:pt>
                <c:pt idx="17887">
                  <c:v>0.41716942848052058</c:v>
                </c:pt>
                <c:pt idx="17888">
                  <c:v>0.54368756110565264</c:v>
                </c:pt>
                <c:pt idx="17889">
                  <c:v>0.66983333636372955</c:v>
                </c:pt>
                <c:pt idx="17890">
                  <c:v>0.79552375752416193</c:v>
                </c:pt>
                <c:pt idx="17891">
                  <c:v>0.92066986421392649</c:v>
                </c:pt>
                <c:pt idx="17892">
                  <c:v>1.0451854293182632</c:v>
                </c:pt>
                <c:pt idx="17893">
                  <c:v>1.1689868981832465</c:v>
                </c:pt>
                <c:pt idx="17894">
                  <c:v>1.2919913253833042</c:v>
                </c:pt>
                <c:pt idx="17895">
                  <c:v>1.4141127524513684</c:v>
                </c:pt>
                <c:pt idx="17896">
                  <c:v>1.5352653228552113</c:v>
                </c:pt>
                <c:pt idx="17897">
                  <c:v>1.6553648530239631</c:v>
                </c:pt>
                <c:pt idx="17898">
                  <c:v>1.7743292521590504</c:v>
                </c:pt>
                <c:pt idx="17899">
                  <c:v>1.892078787107911</c:v>
                </c:pt>
                <c:pt idx="17900">
                  <c:v>2.0085350916628246</c:v>
                </c:pt>
                <c:pt idx="17901">
                  <c:v>2.1236175730604154</c:v>
                </c:pt>
                <c:pt idx="17902">
                  <c:v>2.237246518548865</c:v>
                </c:pt>
                <c:pt idx="17903">
                  <c:v>2.3493446270014293</c:v>
                </c:pt>
                <c:pt idx="17904">
                  <c:v>2.459836257880359</c:v>
                </c:pt>
                <c:pt idx="17905">
                  <c:v>2.5686440361464791</c:v>
                </c:pt>
                <c:pt idx="17906">
                  <c:v>2.6756921050964921</c:v>
                </c:pt>
                <c:pt idx="17907">
                  <c:v>2.780907747443925</c:v>
                </c:pt>
                <c:pt idx="17908">
                  <c:v>2.8842195596531823</c:v>
                </c:pt>
                <c:pt idx="17909">
                  <c:v>2.985552674013126</c:v>
                </c:pt>
                <c:pt idx="17910">
                  <c:v>3.0848412295871648</c:v>
                </c:pt>
                <c:pt idx="17911">
                  <c:v>3.1820193825504939</c:v>
                </c:pt>
                <c:pt idx="17912">
                  <c:v>3.2770170102560532</c:v>
                </c:pt>
                <c:pt idx="17913">
                  <c:v>3.3697721304254382</c:v>
                </c:pt>
                <c:pt idx="17914">
                  <c:v>3.4602205831212696</c:v>
                </c:pt>
                <c:pt idx="17915">
                  <c:v>3.5482988152865653</c:v>
                </c:pt>
                <c:pt idx="17916">
                  <c:v>3.6339441576363485</c:v>
                </c:pt>
                <c:pt idx="17917">
                  <c:v>3.7171009425127592</c:v>
                </c:pt>
                <c:pt idx="17918">
                  <c:v>3.7977133219758463</c:v>
                </c:pt>
                <c:pt idx="17919">
                  <c:v>3.8757222619974803</c:v>
                </c:pt>
                <c:pt idx="17920">
                  <c:v>3.9510781375256623</c:v>
                </c:pt>
                <c:pt idx="17921">
                  <c:v>4.0237293724146852</c:v>
                </c:pt>
                <c:pt idx="17922">
                  <c:v>4.0936238250611892</c:v>
                </c:pt>
                <c:pt idx="17923">
                  <c:v>4.1607160106891294</c:v>
                </c:pt>
                <c:pt idx="17924">
                  <c:v>4.2249586820270917</c:v>
                </c:pt>
                <c:pt idx="17925">
                  <c:v>4.2863069342395841</c:v>
                </c:pt>
                <c:pt idx="17926">
                  <c:v>4.3447175255350707</c:v>
                </c:pt>
                <c:pt idx="17927">
                  <c:v>4.4001514105735069</c:v>
                </c:pt>
                <c:pt idx="17928">
                  <c:v>4.4525707532217416</c:v>
                </c:pt>
                <c:pt idx="17929">
                  <c:v>4.501938768567264</c:v>
                </c:pt>
                <c:pt idx="17930">
                  <c:v>4.5482233214827028</c:v>
                </c:pt>
                <c:pt idx="17931">
                  <c:v>4.5913939591796824</c:v>
                </c:pt>
                <c:pt idx="17932">
                  <c:v>4.6314206269144327</c:v>
                </c:pt>
                <c:pt idx="17933">
                  <c:v>4.668273634959947</c:v>
                </c:pt>
                <c:pt idx="17934">
                  <c:v>4.7019260553195164</c:v>
                </c:pt>
                <c:pt idx="17935">
                  <c:v>4.7323590161276465</c:v>
                </c:pt>
                <c:pt idx="17936">
                  <c:v>4.7595496629208336</c:v>
                </c:pt>
                <c:pt idx="17937">
                  <c:v>4.7834782617556266</c:v>
                </c:pt>
                <c:pt idx="17938">
                  <c:v>4.8041288755210196</c:v>
                </c:pt>
                <c:pt idx="17939">
                  <c:v>4.8214898130605031</c:v>
                </c:pt>
                <c:pt idx="17940">
                  <c:v>4.8355456263417178</c:v>
                </c:pt>
                <c:pt idx="17941">
                  <c:v>4.8462881086930443</c:v>
                </c:pt>
                <c:pt idx="17942">
                  <c:v>4.8537104764845393</c:v>
                </c:pt>
                <c:pt idx="17943">
                  <c:v>4.8578095096035909</c:v>
                </c:pt>
                <c:pt idx="17944">
                  <c:v>4.8585787537224432</c:v>
                </c:pt>
                <c:pt idx="17945">
                  <c:v>4.8560196433016101</c:v>
                </c:pt>
                <c:pt idx="17946">
                  <c:v>4.8501346232917983</c:v>
                </c:pt>
                <c:pt idx="17947">
                  <c:v>4.8409267942182437</c:v>
                </c:pt>
                <c:pt idx="17948">
                  <c:v>4.8283998379124924</c:v>
                </c:pt>
                <c:pt idx="17949">
                  <c:v>4.812566407440876</c:v>
                </c:pt>
                <c:pt idx="17950">
                  <c:v>4.7934363838934004</c:v>
                </c:pt>
                <c:pt idx="17951">
                  <c:v>4.7710205310635443</c:v>
                </c:pt>
                <c:pt idx="17952">
                  <c:v>4.7453331784125199</c:v>
                </c:pt>
                <c:pt idx="17953">
                  <c:v>4.7163927202919034</c:v>
                </c:pt>
                <c:pt idx="17954">
                  <c:v>4.6842208125953677</c:v>
                </c:pt>
                <c:pt idx="17955">
                  <c:v>4.6488389032470101</c:v>
                </c:pt>
                <c:pt idx="17956">
                  <c:v>4.6102713910063144</c:v>
                </c:pt>
                <c:pt idx="17957">
                  <c:v>4.5685460283553168</c:v>
                </c:pt>
                <c:pt idx="17958">
                  <c:v>4.5236906081759551</c:v>
                </c:pt>
                <c:pt idx="17959">
                  <c:v>4.4757351169600224</c:v>
                </c:pt>
                <c:pt idx="17960">
                  <c:v>4.4247108197885838</c:v>
                </c:pt>
                <c:pt idx="17961">
                  <c:v>4.370655112675462</c:v>
                </c:pt>
                <c:pt idx="17962">
                  <c:v>4.3136028503693167</c:v>
                </c:pt>
                <c:pt idx="17963">
                  <c:v>4.2535925240314914</c:v>
                </c:pt>
                <c:pt idx="17964">
                  <c:v>4.1906693768427337</c:v>
                </c:pt>
                <c:pt idx="17965">
                  <c:v>4.1248730028872771</c:v>
                </c:pt>
                <c:pt idx="17966">
                  <c:v>4.0562489551582805</c:v>
                </c:pt>
                <c:pt idx="17967">
                  <c:v>3.9848476315313577</c:v>
                </c:pt>
                <c:pt idx="17968">
                  <c:v>3.9107162116760046</c:v>
                </c:pt>
                <c:pt idx="17969">
                  <c:v>3.833903733596602</c:v>
                </c:pt>
                <c:pt idx="17970">
                  <c:v>3.7544615105899832</c:v>
                </c:pt>
                <c:pt idx="17971">
                  <c:v>3.6724470294541787</c:v>
                </c:pt>
                <c:pt idx="17972">
                  <c:v>3.5879127961896975</c:v>
                </c:pt>
                <c:pt idx="17973">
                  <c:v>3.5009180625042551</c:v>
                </c:pt>
                <c:pt idx="17974">
                  <c:v>3.4115266055223228</c:v>
                </c:pt>
                <c:pt idx="17975">
                  <c:v>3.3197960931633919</c:v>
                </c:pt>
                <c:pt idx="17976">
                  <c:v>3.2257897892724796</c:v>
                </c:pt>
                <c:pt idx="17977">
                  <c:v>3.129573026610823</c:v>
                </c:pt>
                <c:pt idx="17978">
                  <c:v>3.0312107734446085</c:v>
                </c:pt>
                <c:pt idx="17979">
                  <c:v>2.9307685663601624</c:v>
                </c:pt>
                <c:pt idx="17980">
                  <c:v>2.828316139380358</c:v>
                </c:pt>
                <c:pt idx="17981">
                  <c:v>2.7239244288905344</c:v>
                </c:pt>
                <c:pt idx="17982">
                  <c:v>2.6176642078520485</c:v>
                </c:pt>
                <c:pt idx="17983">
                  <c:v>2.5096070340226464</c:v>
                </c:pt>
                <c:pt idx="17984">
                  <c:v>2.3998288513904988</c:v>
                </c:pt>
                <c:pt idx="17985">
                  <c:v>2.2884069332022845</c:v>
                </c:pt>
                <c:pt idx="17986">
                  <c:v>2.1754184304785893</c:v>
                </c:pt>
                <c:pt idx="17987">
                  <c:v>2.0609401132887979</c:v>
                </c:pt>
                <c:pt idx="17988">
                  <c:v>1.9450482879859041</c:v>
                </c:pt>
                <c:pt idx="17989">
                  <c:v>1.8278199718378181</c:v>
                </c:pt>
                <c:pt idx="17990">
                  <c:v>1.7093366558413738</c:v>
                </c:pt>
                <c:pt idx="17991">
                  <c:v>1.5896813401495202</c:v>
                </c:pt>
                <c:pt idx="17992">
                  <c:v>1.4689360004018692</c:v>
                </c:pt>
                <c:pt idx="17993">
                  <c:v>1.3471801521516116</c:v>
                </c:pt>
                <c:pt idx="17994">
                  <c:v>1.2245003492475761</c:v>
                </c:pt>
                <c:pt idx="17995">
                  <c:v>1.1009805571154316</c:v>
                </c:pt>
                <c:pt idx="17996">
                  <c:v>0.97670484905258059</c:v>
                </c:pt>
                <c:pt idx="17997">
                  <c:v>0.85175832861574219</c:v>
                </c:pt>
                <c:pt idx="17998">
                  <c:v>0.72622637498997444</c:v>
                </c:pt>
                <c:pt idx="17999">
                  <c:v>0.60019540343455968</c:v>
                </c:pt>
                <c:pt idx="18000">
                  <c:v>0.47375186311688927</c:v>
                </c:pt>
                <c:pt idx="18001">
                  <c:v>0.34698196975340057</c:v>
                </c:pt>
                <c:pt idx="18002">
                  <c:v>0.2199725390830124</c:v>
                </c:pt>
                <c:pt idx="18003">
                  <c:v>9.2811027686002842E-2</c:v>
                </c:pt>
                <c:pt idx="18004">
                  <c:v>-3.4415427994807513E-2</c:v>
                </c:pt>
                <c:pt idx="18005">
                  <c:v>-0.16162007209692936</c:v>
                </c:pt>
                <c:pt idx="18006">
                  <c:v>-0.28871556628077621</c:v>
                </c:pt>
                <c:pt idx="18007">
                  <c:v>-0.41561477445966233</c:v>
                </c:pt>
                <c:pt idx="18008">
                  <c:v>-0.54223010101155567</c:v>
                </c:pt>
                <c:pt idx="18009">
                  <c:v>-0.66847425915482295</c:v>
                </c:pt>
                <c:pt idx="18010">
                  <c:v>-0.79426416640566722</c:v>
                </c:pt>
                <c:pt idx="18011">
                  <c:v>-0.91951077574673956</c:v>
                </c:pt>
                <c:pt idx="18012">
                  <c:v>-1.0441277726030305</c:v>
                </c:pt>
                <c:pt idx="18013">
                  <c:v>-1.1680315141203617</c:v>
                </c:pt>
                <c:pt idx="18014">
                  <c:v>-1.291138966009878</c:v>
                </c:pt>
                <c:pt idx="18015">
                  <c:v>-1.4133640803550855</c:v>
                </c:pt>
                <c:pt idx="18016">
                  <c:v>-1.5346209106659354</c:v>
                </c:pt>
                <c:pt idx="18017">
                  <c:v>-1.6548251829832401</c:v>
                </c:pt>
                <c:pt idx="18018">
                  <c:v>-1.7738947157681173</c:v>
                </c:pt>
                <c:pt idx="18019">
                  <c:v>-1.8917496848540223</c:v>
                </c:pt>
                <c:pt idx="18020">
                  <c:v>-2.0083116328245647</c:v>
                </c:pt>
                <c:pt idx="18021">
                  <c:v>-2.1234998755915657</c:v>
                </c:pt>
                <c:pt idx="18022">
                  <c:v>-2.2372346090415816</c:v>
                </c:pt>
                <c:pt idx="18023">
                  <c:v>-2.3494384407278952</c:v>
                </c:pt>
                <c:pt idx="18024">
                  <c:v>-2.4600356389134981</c:v>
                </c:pt>
                <c:pt idx="18025">
                  <c:v>-2.5689487375591766</c:v>
                </c:pt>
                <c:pt idx="18026">
                  <c:v>-2.676101789239095</c:v>
                </c:pt>
                <c:pt idx="18027">
                  <c:v>-2.7814219863002458</c:v>
                </c:pt>
                <c:pt idx="18028">
                  <c:v>-2.8848378352736472</c:v>
                </c:pt>
                <c:pt idx="18029">
                  <c:v>-2.9862743790259088</c:v>
                </c:pt>
                <c:pt idx="18030">
                  <c:v>-3.0856656677855008</c:v>
                </c:pt>
                <c:pt idx="18031">
                  <c:v>-3.1829457695566319</c:v>
                </c:pt>
                <c:pt idx="18032">
                  <c:v>-3.2780444742607728</c:v>
                </c:pt>
                <c:pt idx="18033">
                  <c:v>-3.3708997130024101</c:v>
                </c:pt>
                <c:pt idx="18034">
                  <c:v>-3.4614472401157479</c:v>
                </c:pt>
                <c:pt idx="18035">
                  <c:v>-3.5496234177771342</c:v>
                </c:pt>
                <c:pt idx="18036">
                  <c:v>-3.6353654929695289</c:v>
                </c:pt>
                <c:pt idx="18037">
                  <c:v>-3.7186177154089077</c:v>
                </c:pt>
                <c:pt idx="18038">
                  <c:v>-3.7993241557056292</c:v>
                </c:pt>
                <c:pt idx="18039">
                  <c:v>-3.8774256996278202</c:v>
                </c:pt>
                <c:pt idx="18040">
                  <c:v>-3.9528726432340551</c:v>
                </c:pt>
                <c:pt idx="18041">
                  <c:v>-4.025613332870571</c:v>
                </c:pt>
                <c:pt idx="18042">
                  <c:v>-4.095595550873373</c:v>
                </c:pt>
                <c:pt idx="18043">
                  <c:v>-4.1627737379177159</c:v>
                </c:pt>
                <c:pt idx="18044">
                  <c:v>-4.2271005737587224</c:v>
                </c:pt>
                <c:pt idx="18045">
                  <c:v>-4.2885310822245231</c:v>
                </c:pt>
                <c:pt idx="18046">
                  <c:v>-4.3470219518847939</c:v>
                </c:pt>
                <c:pt idx="18047">
                  <c:v>-4.402534069517035</c:v>
                </c:pt>
                <c:pt idx="18048">
                  <c:v>-4.4550295329193563</c:v>
                </c:pt>
                <c:pt idx="18049">
                  <c:v>-4.5044714929800325</c:v>
                </c:pt>
                <c:pt idx="18050">
                  <c:v>-4.5508277522961151</c:v>
                </c:pt>
                <c:pt idx="18051">
                  <c:v>-4.5940677977794824</c:v>
                </c:pt>
                <c:pt idx="18052">
                  <c:v>-4.6341615164132746</c:v>
                </c:pt>
                <c:pt idx="18053">
                  <c:v>-4.6710791622728136</c:v>
                </c:pt>
                <c:pt idx="18054">
                  <c:v>-4.7047937532862019</c:v>
                </c:pt>
                <c:pt idx="18055">
                  <c:v>-4.7352863656803956</c:v>
                </c:pt>
                <c:pt idx="18056">
                  <c:v>-4.7625340952952655</c:v>
                </c:pt>
                <c:pt idx="18057">
                  <c:v>-4.7865171607429247</c:v>
                </c:pt>
                <c:pt idx="18058">
                  <c:v>-4.8072195797595434</c:v>
                </c:pt>
                <c:pt idx="18059">
                  <c:v>-4.8246296183646846</c:v>
                </c:pt>
                <c:pt idx="18060">
                  <c:v>-4.8387317880663145</c:v>
                </c:pt>
                <c:pt idx="18061">
                  <c:v>-4.8495178441305749</c:v>
                </c:pt>
                <c:pt idx="18062">
                  <c:v>-4.8569809672939606</c:v>
                </c:pt>
                <c:pt idx="18063">
                  <c:v>-4.861117904267898</c:v>
                </c:pt>
                <c:pt idx="18064">
                  <c:v>-4.8619221700332469</c:v>
                </c:pt>
                <c:pt idx="18065">
                  <c:v>-4.8593951708683978</c:v>
                </c:pt>
                <c:pt idx="18066">
                  <c:v>-4.8535393260737516</c:v>
                </c:pt>
                <c:pt idx="18067">
                  <c:v>-4.8443577130763931</c:v>
                </c:pt>
                <c:pt idx="18068">
                  <c:v>-4.8318539931800091</c:v>
                </c:pt>
                <c:pt idx="18069">
                  <c:v>-4.816040801509244</c:v>
                </c:pt>
                <c:pt idx="18070">
                  <c:v>-4.7969280038122211</c:v>
                </c:pt>
                <c:pt idx="18071">
                  <c:v>-4.7745263511518079</c:v>
                </c:pt>
                <c:pt idx="18072">
                  <c:v>-4.7488501628789441</c:v>
                </c:pt>
                <c:pt idx="18073">
                  <c:v>-4.719917825862165</c:v>
                </c:pt>
                <c:pt idx="18074">
                  <c:v>-4.6877509911438997</c:v>
                </c:pt>
                <c:pt idx="18075">
                  <c:v>-4.6523711044312037</c:v>
                </c:pt>
                <c:pt idx="18076">
                  <c:v>-4.6138025649006735</c:v>
                </c:pt>
                <c:pt idx="18077">
                  <c:v>-4.5720731280834412</c:v>
                </c:pt>
                <c:pt idx="18078">
                  <c:v>-4.5272105925379753</c:v>
                </c:pt>
                <c:pt idx="18079">
                  <c:v>-4.4792449530533247</c:v>
                </c:pt>
                <c:pt idx="18080">
                  <c:v>-4.4282074856195113</c:v>
                </c:pt>
                <c:pt idx="18081">
                  <c:v>-4.3741355997597253</c:v>
                </c:pt>
                <c:pt idx="18082">
                  <c:v>-4.317064166318854</c:v>
                </c:pt>
                <c:pt idx="18083">
                  <c:v>-4.2570316951257787</c:v>
                </c:pt>
                <c:pt idx="18084">
                  <c:v>-4.1940834505819113</c:v>
                </c:pt>
                <c:pt idx="18085">
                  <c:v>-4.128259050525342</c:v>
                </c:pt>
                <c:pt idx="18086">
                  <c:v>-4.0596040742139428</c:v>
                </c:pt>
                <c:pt idx="18087">
                  <c:v>-3.9881689482743505</c:v>
                </c:pt>
                <c:pt idx="18088">
                  <c:v>-3.914000883586966</c:v>
                </c:pt>
                <c:pt idx="18089">
                  <c:v>-3.8371489517981616</c:v>
                </c:pt>
                <c:pt idx="18090">
                  <c:v>-3.7576645022471498</c:v>
                </c:pt>
                <c:pt idx="18091">
                  <c:v>-3.6756050601418906</c:v>
                </c:pt>
                <c:pt idx="18092">
                  <c:v>-3.5910231722255395</c:v>
                </c:pt>
                <c:pt idx="18093">
                  <c:v>-3.5039781332444084</c:v>
                </c:pt>
                <c:pt idx="18094">
                  <c:v>-3.414533765618645</c:v>
                </c:pt>
                <c:pt idx="18095">
                  <c:v>-3.3227477847800122</c:v>
                </c:pt>
                <c:pt idx="18096">
                  <c:v>-3.2286835042594708</c:v>
                </c:pt>
                <c:pt idx="18097">
                  <c:v>-3.1324063086337381</c:v>
                </c:pt>
                <c:pt idx="18098">
                  <c:v>-3.033981220067743</c:v>
                </c:pt>
                <c:pt idx="18099">
                  <c:v>-2.9334738310817485</c:v>
                </c:pt>
                <c:pt idx="18100">
                  <c:v>-2.8309539336180167</c:v>
                </c:pt>
                <c:pt idx="18101">
                  <c:v>-2.7264925239154905</c:v>
                </c:pt>
                <c:pt idx="18102">
                  <c:v>-2.6201604366701181</c:v>
                </c:pt>
                <c:pt idx="18103">
                  <c:v>-2.5120292932007486</c:v>
                </c:pt>
                <c:pt idx="18104">
                  <c:v>-2.4021751028269462</c:v>
                </c:pt>
                <c:pt idx="18105">
                  <c:v>-2.290675205839475</c:v>
                </c:pt>
                <c:pt idx="18106">
                  <c:v>-2.1776068219566942</c:v>
                </c:pt>
                <c:pt idx="18107">
                  <c:v>-2.0630467915387203</c:v>
                </c:pt>
                <c:pt idx="18108">
                  <c:v>-1.9470714927607262</c:v>
                </c:pt>
                <c:pt idx="18109">
                  <c:v>-1.8297580161811433</c:v>
                </c:pt>
                <c:pt idx="18110">
                  <c:v>-1.7111879274911084</c:v>
                </c:pt>
                <c:pt idx="18111">
                  <c:v>-1.5914443028765459</c:v>
                </c:pt>
                <c:pt idx="18112">
                  <c:v>-1.4706091952819564</c:v>
                </c:pt>
                <c:pt idx="18113">
                  <c:v>-1.3487621987696492</c:v>
                </c:pt>
                <c:pt idx="18114">
                  <c:v>-1.2259899468334889</c:v>
                </c:pt>
                <c:pt idx="18115">
                  <c:v>-1.1023764856101363</c:v>
                </c:pt>
                <c:pt idx="18116">
                  <c:v>-0.97800597010380363</c:v>
                </c:pt>
                <c:pt idx="18117">
                  <c:v>-0.85296358650261439</c:v>
                </c:pt>
                <c:pt idx="18118">
                  <c:v>-0.7273347974755543</c:v>
                </c:pt>
                <c:pt idx="18119">
                  <c:v>-0.60120610254562246</c:v>
                </c:pt>
                <c:pt idx="18120">
                  <c:v>-0.47466403585080752</c:v>
                </c:pt>
                <c:pt idx="18121">
                  <c:v>-0.34779489871073238</c:v>
                </c:pt>
                <c:pt idx="18122">
                  <c:v>-0.22068559302601048</c:v>
                </c:pt>
                <c:pt idx="18123">
                  <c:v>-9.3423662022289966E-2</c:v>
                </c:pt>
                <c:pt idx="18124">
                  <c:v>3.3903670803520879E-2</c:v>
                </c:pt>
                <c:pt idx="18125">
                  <c:v>0.16120956220189045</c:v>
                </c:pt>
                <c:pt idx="18126">
                  <c:v>0.28840658618851306</c:v>
                </c:pt>
                <c:pt idx="18127">
                  <c:v>0.41540751885041782</c:v>
                </c:pt>
                <c:pt idx="18128">
                  <c:v>0.54212467663357278</c:v>
                </c:pt>
                <c:pt idx="18129">
                  <c:v>0.66847068479427896</c:v>
                </c:pt>
                <c:pt idx="18130">
                  <c:v>0.79436237293324297</c:v>
                </c:pt>
                <c:pt idx="18131">
                  <c:v>0.91971060623931</c:v>
                </c:pt>
                <c:pt idx="18132">
                  <c:v>1.0444289825414457</c:v>
                </c:pt>
                <c:pt idx="18133">
                  <c:v>1.1684337716626931</c:v>
                </c:pt>
                <c:pt idx="18134">
                  <c:v>1.2916418523394519</c:v>
                </c:pt>
                <c:pt idx="18135">
                  <c:v>1.4139670901039767</c:v>
                </c:pt>
                <c:pt idx="18136">
                  <c:v>1.5353234524121167</c:v>
                </c:pt>
                <c:pt idx="18137">
                  <c:v>1.6556265798223422</c:v>
                </c:pt>
                <c:pt idx="18138">
                  <c:v>1.7747942059581214</c:v>
                </c:pt>
                <c:pt idx="18139">
                  <c:v>1.8927464225327635</c:v>
                </c:pt>
                <c:pt idx="18140">
                  <c:v>2.0094046887995649</c:v>
                </c:pt>
                <c:pt idx="18141">
                  <c:v>2.1246882382009162</c:v>
                </c:pt>
                <c:pt idx="18142">
                  <c:v>2.2385171850856169</c:v>
                </c:pt>
                <c:pt idx="18143">
                  <c:v>2.3508140564704858</c:v>
                </c:pt>
                <c:pt idx="18144">
                  <c:v>2.4615030411521626</c:v>
                </c:pt>
                <c:pt idx="18145">
                  <c:v>2.5705065947629366</c:v>
                </c:pt>
                <c:pt idx="18146">
                  <c:v>2.6777486927533203</c:v>
                </c:pt>
                <c:pt idx="18147">
                  <c:v>2.7831564516170002</c:v>
                </c:pt>
                <c:pt idx="18148">
                  <c:v>2.8866583033667665</c:v>
                </c:pt>
                <c:pt idx="18149">
                  <c:v>2.9881792177491904</c:v>
                </c:pt>
                <c:pt idx="18150">
                  <c:v>3.0876531733334436</c:v>
                </c:pt>
                <c:pt idx="18151">
                  <c:v>3.1850141679854733</c:v>
                </c:pt>
                <c:pt idx="18152">
                  <c:v>3.2801919230693981</c:v>
                </c:pt>
                <c:pt idx="18153">
                  <c:v>3.3731243027710933</c:v>
                </c:pt>
                <c:pt idx="18154">
                  <c:v>3.4637469962014569</c:v>
                </c:pt>
                <c:pt idx="18155">
                  <c:v>3.5519963020642042</c:v>
                </c:pt>
                <c:pt idx="18156">
                  <c:v>3.6378094056734835</c:v>
                </c:pt>
                <c:pt idx="18157">
                  <c:v>3.7211304969325285</c:v>
                </c:pt>
                <c:pt idx="18158">
                  <c:v>3.8019035885451418</c:v>
                </c:pt>
                <c:pt idx="18159">
                  <c:v>3.8800695103278509</c:v>
                </c:pt>
                <c:pt idx="18160">
                  <c:v>3.9555785043893801</c:v>
                </c:pt>
                <c:pt idx="18161">
                  <c:v>4.0283788651730825</c:v>
                </c:pt>
                <c:pt idx="18162">
                  <c:v>4.0984183252023385</c:v>
                </c:pt>
                <c:pt idx="18163">
                  <c:v>4.1656512774715786</c:v>
                </c:pt>
                <c:pt idx="18164">
                  <c:v>4.2300303562265071</c:v>
                </c:pt>
                <c:pt idx="18165">
                  <c:v>4.2915105419950663</c:v>
                </c:pt>
                <c:pt idx="18166">
                  <c:v>4.3500484822916077</c:v>
                </c:pt>
                <c:pt idx="18167">
                  <c:v>4.4056050251171888</c:v>
                </c:pt>
                <c:pt idx="18168">
                  <c:v>4.4581422318041657</c:v>
                </c:pt>
                <c:pt idx="18169">
                  <c:v>4.5076232191154855</c:v>
                </c:pt>
                <c:pt idx="18170">
                  <c:v>4.5540157578911886</c:v>
                </c:pt>
                <c:pt idx="18171">
                  <c:v>4.5972893056801825</c:v>
                </c:pt>
                <c:pt idx="18172">
                  <c:v>4.6374137225202343</c:v>
                </c:pt>
                <c:pt idx="18173">
                  <c:v>4.6743592379805854</c:v>
                </c:pt>
                <c:pt idx="18174">
                  <c:v>4.7080988479418213</c:v>
                </c:pt>
                <c:pt idx="18175">
                  <c:v>4.7386136090592963</c:v>
                </c:pt>
                <c:pt idx="18176">
                  <c:v>4.7658806000923253</c:v>
                </c:pt>
                <c:pt idx="18177">
                  <c:v>4.7898800250765028</c:v>
                </c:pt>
                <c:pt idx="18178">
                  <c:v>4.810595889686283</c:v>
                </c:pt>
                <c:pt idx="18179">
                  <c:v>4.8280164504029841</c:v>
                </c:pt>
                <c:pt idx="18180">
                  <c:v>4.8421262117262014</c:v>
                </c:pt>
                <c:pt idx="18181">
                  <c:v>4.8529169244478805</c:v>
                </c:pt>
                <c:pt idx="18182">
                  <c:v>4.8603817673664951</c:v>
                </c:pt>
                <c:pt idx="18183">
                  <c:v>4.8645174877915984</c:v>
                </c:pt>
                <c:pt idx="18184">
                  <c:v>4.865317603835889</c:v>
                </c:pt>
                <c:pt idx="18185">
                  <c:v>4.8627835274389142</c:v>
                </c:pt>
                <c:pt idx="18186">
                  <c:v>4.8569176860847989</c:v>
                </c:pt>
                <c:pt idx="18187">
                  <c:v>4.8477231678981125</c:v>
                </c:pt>
                <c:pt idx="18188">
                  <c:v>4.8352036473827509</c:v>
                </c:pt>
                <c:pt idx="18189">
                  <c:v>4.8193717753531216</c:v>
                </c:pt>
                <c:pt idx="18190">
                  <c:v>4.8002374357213951</c:v>
                </c:pt>
                <c:pt idx="18191">
                  <c:v>4.7778114001712702</c:v>
                </c:pt>
                <c:pt idx="18192">
                  <c:v>4.7521080111118312</c:v>
                </c:pt>
                <c:pt idx="18193">
                  <c:v>4.7231456808853931</c:v>
                </c:pt>
                <c:pt idx="18194">
                  <c:v>4.6909460884001692</c:v>
                </c:pt>
                <c:pt idx="18195">
                  <c:v>4.6555307095951486</c:v>
                </c:pt>
                <c:pt idx="18196">
                  <c:v>4.6169239762173593</c:v>
                </c:pt>
                <c:pt idx="18197">
                  <c:v>4.5751536786770091</c:v>
                </c:pt>
                <c:pt idx="18198">
                  <c:v>4.5302476526885798</c:v>
                </c:pt>
                <c:pt idx="18199">
                  <c:v>4.4822359324404086</c:v>
                </c:pt>
                <c:pt idx="18200">
                  <c:v>4.4311498355294656</c:v>
                </c:pt>
                <c:pt idx="18201">
                  <c:v>4.3770268152560243</c:v>
                </c:pt>
                <c:pt idx="18202">
                  <c:v>4.3199017883730049</c:v>
                </c:pt>
                <c:pt idx="18203">
                  <c:v>4.2598133127069504</c:v>
                </c:pt>
                <c:pt idx="18204">
                  <c:v>4.1968067027038485</c:v>
                </c:pt>
                <c:pt idx="18205">
                  <c:v>4.1309216282485002</c:v>
                </c:pt>
                <c:pt idx="18206">
                  <c:v>4.0622037226013585</c:v>
                </c:pt>
                <c:pt idx="18207">
                  <c:v>3.9907034682995017</c:v>
                </c:pt>
                <c:pt idx="18208">
                  <c:v>3.9164681339919318</c:v>
                </c:pt>
                <c:pt idx="18209">
                  <c:v>3.8395468509008124</c:v>
                </c:pt>
                <c:pt idx="18210">
                  <c:v>3.7599910296954273</c:v>
                </c:pt>
                <c:pt idx="18211">
                  <c:v>3.6778582586140205</c:v>
                </c:pt>
                <c:pt idx="18212">
                  <c:v>3.5932011490746834</c:v>
                </c:pt>
                <c:pt idx="18213">
                  <c:v>3.5060790620861506</c:v>
                </c:pt>
                <c:pt idx="18214">
                  <c:v>3.4165558878604352</c:v>
                </c:pt>
                <c:pt idx="18215">
                  <c:v>3.3246894110907492</c:v>
                </c:pt>
                <c:pt idx="18216">
                  <c:v>3.2305430159783755</c:v>
                </c:pt>
                <c:pt idx="18217">
                  <c:v>3.1341821591173322</c:v>
                </c:pt>
                <c:pt idx="18218">
                  <c:v>3.0356719359736064</c:v>
                </c:pt>
                <c:pt idx="18219">
                  <c:v>2.9350780135880492</c:v>
                </c:pt>
                <c:pt idx="18220">
                  <c:v>2.832470259578026</c:v>
                </c:pt>
                <c:pt idx="18221">
                  <c:v>2.7279197469458052</c:v>
                </c:pt>
                <c:pt idx="18222">
                  <c:v>2.6214973881720263</c:v>
                </c:pt>
                <c:pt idx="18223">
                  <c:v>2.5132748833135579</c:v>
                </c:pt>
                <c:pt idx="18224">
                  <c:v>2.4033283213128045</c:v>
                </c:pt>
                <c:pt idx="18225">
                  <c:v>2.2917351228988281</c:v>
                </c:pt>
                <c:pt idx="18226">
                  <c:v>2.1785725889736076</c:v>
                </c:pt>
                <c:pt idx="18227">
                  <c:v>2.0639176417559453</c:v>
                </c:pt>
                <c:pt idx="18228">
                  <c:v>1.9478467418832115</c:v>
                </c:pt>
                <c:pt idx="18229">
                  <c:v>1.830437062908232</c:v>
                </c:pt>
                <c:pt idx="18230">
                  <c:v>1.711770253976665</c:v>
                </c:pt>
                <c:pt idx="18231">
                  <c:v>1.5919294751166393</c:v>
                </c:pt>
                <c:pt idx="18232">
                  <c:v>1.4709968634301316</c:v>
                </c:pt>
                <c:pt idx="18233">
                  <c:v>1.3490520973790454</c:v>
                </c:pt>
                <c:pt idx="18234">
                  <c:v>1.2261818950261092</c:v>
                </c:pt>
                <c:pt idx="18235">
                  <c:v>1.1024703871730848</c:v>
                </c:pt>
                <c:pt idx="18236">
                  <c:v>0.97800181351229065</c:v>
                </c:pt>
                <c:pt idx="18237">
                  <c:v>0.85286144486971371</c:v>
                </c:pt>
                <c:pt idx="18238">
                  <c:v>0.72713482842928223</c:v>
                </c:pt>
                <c:pt idx="18239">
                  <c:v>0.60090854803284899</c:v>
                </c:pt>
                <c:pt idx="18240">
                  <c:v>0.47426922186864406</c:v>
                </c:pt>
                <c:pt idx="18241">
                  <c:v>0.3473032349656156</c:v>
                </c:pt>
                <c:pt idx="18242">
                  <c:v>0.22009757252088952</c:v>
                </c:pt>
                <c:pt idx="18243">
                  <c:v>9.2739860571795979E-2</c:v>
                </c:pt>
                <c:pt idx="18244">
                  <c:v>-3.4682595128483956E-2</c:v>
                </c:pt>
                <c:pt idx="18245">
                  <c:v>-0.16208286970060323</c:v>
                </c:pt>
                <c:pt idx="18246">
                  <c:v>-0.28937345622661226</c:v>
                </c:pt>
                <c:pt idx="18247">
                  <c:v>-0.41646705062561423</c:v>
                </c:pt>
                <c:pt idx="18248">
                  <c:v>-0.54327589000981924</c:v>
                </c:pt>
                <c:pt idx="18249">
                  <c:v>-0.66971252120407498</c:v>
                </c:pt>
                <c:pt idx="18250">
                  <c:v>-0.79569369634680076</c:v>
                </c:pt>
                <c:pt idx="18251">
                  <c:v>-0.92113020419988256</c:v>
                </c:pt>
                <c:pt idx="18252">
                  <c:v>-1.0459355672660038</c:v>
                </c:pt>
                <c:pt idx="18253">
                  <c:v>-1.1700259812066451</c:v>
                </c:pt>
                <c:pt idx="18254">
                  <c:v>-1.2933182518248825</c:v>
                </c:pt>
                <c:pt idx="18255">
                  <c:v>-1.4157261730094708</c:v>
                </c:pt>
                <c:pt idx="18256">
                  <c:v>-1.537163641924046</c:v>
                </c:pt>
                <c:pt idx="18257">
                  <c:v>-1.6575462302453587</c:v>
                </c:pt>
                <c:pt idx="18258">
                  <c:v>-1.7767916041844252</c:v>
                </c:pt>
                <c:pt idx="18259">
                  <c:v>-1.8948197895683894</c:v>
                </c:pt>
                <c:pt idx="18260">
                  <c:v>-2.0115521813464623</c:v>
                </c:pt>
                <c:pt idx="18261">
                  <c:v>-2.1269079502934658</c:v>
                </c:pt>
                <c:pt idx="18262">
                  <c:v>-2.2408071497799922</c:v>
                </c:pt>
                <c:pt idx="18263">
                  <c:v>-2.3531722475854639</c:v>
                </c:pt>
                <c:pt idx="18264">
                  <c:v>-2.4639273750597575</c:v>
                </c:pt>
                <c:pt idx="18265">
                  <c:v>-2.57299493222762</c:v>
                </c:pt>
                <c:pt idx="18266">
                  <c:v>-2.6802988408175459</c:v>
                </c:pt>
                <c:pt idx="18267">
                  <c:v>-2.7857661655319821</c:v>
                </c:pt>
                <c:pt idx="18268">
                  <c:v>-2.8893252885666194</c:v>
                </c:pt>
                <c:pt idx="18269">
                  <c:v>-2.9909011318665253</c:v>
                </c:pt>
                <c:pt idx="18270">
                  <c:v>-3.0904276282548282</c:v>
                </c:pt>
                <c:pt idx="18271">
                  <c:v>-3.1878387319451416</c:v>
                </c:pt>
                <c:pt idx="18272">
                  <c:v>-3.2830641227786428</c:v>
                </c:pt>
                <c:pt idx="18273">
                  <c:v>-3.3760416255825088</c:v>
                </c:pt>
                <c:pt idx="18274">
                  <c:v>-3.4667068923054432</c:v>
                </c:pt>
                <c:pt idx="18275">
                  <c:v>-3.5549961867157398</c:v>
                </c:pt>
                <c:pt idx="18276">
                  <c:v>-3.6408466614478749</c:v>
                </c:pt>
                <c:pt idx="18277">
                  <c:v>-3.7242024760074037</c:v>
                </c:pt>
                <c:pt idx="18278">
                  <c:v>-3.8050076150073942</c:v>
                </c:pt>
                <c:pt idx="18279">
                  <c:v>-3.8832028825028995</c:v>
                </c:pt>
                <c:pt idx="18280">
                  <c:v>-3.9587384971911805</c:v>
                </c:pt>
                <c:pt idx="18281">
                  <c:v>-4.0315627324726533</c:v>
                </c:pt>
                <c:pt idx="18282">
                  <c:v>-4.1016233022126807</c:v>
                </c:pt>
                <c:pt idx="18283">
                  <c:v>-4.1688745831471099</c:v>
                </c:pt>
                <c:pt idx="18284">
                  <c:v>-4.2332691956748159</c:v>
                </c:pt>
                <c:pt idx="18285">
                  <c:v>-4.2947621088988317</c:v>
                </c:pt>
                <c:pt idx="18286">
                  <c:v>-4.3533099613387991</c:v>
                </c:pt>
                <c:pt idx="18287">
                  <c:v>-4.4088735944370825</c:v>
                </c:pt>
                <c:pt idx="18288">
                  <c:v>-4.4614150654075333</c:v>
                </c:pt>
                <c:pt idx="18289">
                  <c:v>-4.5108974893365046</c:v>
                </c:pt>
                <c:pt idx="18290">
                  <c:v>-4.5572886378290098</c:v>
                </c:pt>
                <c:pt idx="18291">
                  <c:v>-4.6005579716382003</c:v>
                </c:pt>
                <c:pt idx="18292">
                  <c:v>-4.640675356440835</c:v>
                </c:pt>
                <c:pt idx="18293">
                  <c:v>-4.677611029873268</c:v>
                </c:pt>
                <c:pt idx="18294">
                  <c:v>-4.7113379983026755</c:v>
                </c:pt>
                <c:pt idx="18295">
                  <c:v>-4.7418373312797</c:v>
                </c:pt>
                <c:pt idx="18296">
                  <c:v>-4.7690861228547972</c:v>
                </c:pt>
                <c:pt idx="18297">
                  <c:v>-4.7930645947356618</c:v>
                </c:pt>
                <c:pt idx="18298">
                  <c:v>-4.8137567726328845</c:v>
                </c:pt>
                <c:pt idx="18299">
                  <c:v>-4.8311509354089743</c:v>
                </c:pt>
                <c:pt idx="18300">
                  <c:v>-4.8452316122687842</c:v>
                </c:pt>
                <c:pt idx="18301">
                  <c:v>-4.8559905810106256</c:v>
                </c:pt>
                <c:pt idx="18302">
                  <c:v>-4.8634210497155053</c:v>
                </c:pt>
                <c:pt idx="18303">
                  <c:v>-4.867519797224781</c:v>
                </c:pt>
                <c:pt idx="18304">
                  <c:v>-4.8682803754034545</c:v>
                </c:pt>
                <c:pt idx="18305">
                  <c:v>-4.8657042321331039</c:v>
                </c:pt>
                <c:pt idx="18306">
                  <c:v>-4.8597938329971235</c:v>
                </c:pt>
                <c:pt idx="18307">
                  <c:v>-4.8505523063420872</c:v>
                </c:pt>
                <c:pt idx="18308">
                  <c:v>-4.8379833689804999</c:v>
                </c:pt>
                <c:pt idx="18309">
                  <c:v>-4.8220997160839323</c:v>
                </c:pt>
                <c:pt idx="18310">
                  <c:v>-4.8029112779305434</c:v>
                </c:pt>
                <c:pt idx="18311">
                  <c:v>-4.7804288745374253</c:v>
                </c:pt>
                <c:pt idx="18312">
                  <c:v>-4.7546668985713367</c:v>
                </c:pt>
                <c:pt idx="18313">
                  <c:v>-4.7256438145118302</c:v>
                </c:pt>
                <c:pt idx="18314">
                  <c:v>-4.6933813552375403</c:v>
                </c:pt>
                <c:pt idx="18315">
                  <c:v>-4.6579010524432114</c:v>
                </c:pt>
                <c:pt idx="18316">
                  <c:v>-4.6192273953676182</c:v>
                </c:pt>
                <c:pt idx="18317">
                  <c:v>-4.5773882335977669</c:v>
                </c:pt>
                <c:pt idx="18318">
                  <c:v>-4.5324114636577946</c:v>
                </c:pt>
                <c:pt idx="18319">
                  <c:v>-4.4843271821249111</c:v>
                </c:pt>
                <c:pt idx="18320">
                  <c:v>-4.4331667705090956</c:v>
                </c:pt>
                <c:pt idx="18321">
                  <c:v>-4.3789677474917461</c:v>
                </c:pt>
                <c:pt idx="18322">
                  <c:v>-4.3217650966172911</c:v>
                </c:pt>
                <c:pt idx="18323">
                  <c:v>-4.2615974438557407</c:v>
                </c:pt>
                <c:pt idx="18324">
                  <c:v>-4.1985101730886596</c:v>
                </c:pt>
                <c:pt idx="18325">
                  <c:v>-4.132543024867628</c:v>
                </c:pt>
                <c:pt idx="18326">
                  <c:v>-4.0637417042893071</c:v>
                </c:pt>
                <c:pt idx="18327">
                  <c:v>-3.9921567668335034</c:v>
                </c:pt>
                <c:pt idx="18328">
                  <c:v>-3.9178355551349058</c:v>
                </c:pt>
                <c:pt idx="18329">
                  <c:v>-3.8408272753794543</c:v>
                </c:pt>
                <c:pt idx="18330">
                  <c:v>-3.7611834141131388</c:v>
                </c:pt>
                <c:pt idx="18331">
                  <c:v>-3.6789616362976081</c:v>
                </c:pt>
                <c:pt idx="18332">
                  <c:v>-3.5942146308542071</c:v>
                </c:pt>
                <c:pt idx="18333">
                  <c:v>-3.5070018370074867</c:v>
                </c:pt>
                <c:pt idx="18334">
                  <c:v>-3.4173872238295773</c:v>
                </c:pt>
                <c:pt idx="18335">
                  <c:v>-3.3254286554498043</c:v>
                </c:pt>
                <c:pt idx="18336">
                  <c:v>-3.2311895960125554</c:v>
                </c:pt>
                <c:pt idx="18337">
                  <c:v>-3.1347355824925334</c:v>
                </c:pt>
                <c:pt idx="18338">
                  <c:v>-3.0361317911042907</c:v>
                </c:pt>
                <c:pt idx="18339">
                  <c:v>-2.9354439699352954</c:v>
                </c:pt>
                <c:pt idx="18340">
                  <c:v>-2.8327420678772222</c:v>
                </c:pt>
                <c:pt idx="18341">
                  <c:v>-2.7280972393642533</c:v>
                </c:pt>
                <c:pt idx="18342">
                  <c:v>-2.6215804783959666</c:v>
                </c:pt>
                <c:pt idx="18343">
                  <c:v>-2.5132635665649872</c:v>
                </c:pt>
                <c:pt idx="18344">
                  <c:v>-2.4032226742956864</c:v>
                </c:pt>
                <c:pt idx="18345">
                  <c:v>-2.2915353036751207</c:v>
                </c:pt>
                <c:pt idx="18346">
                  <c:v>-2.1782788367692851</c:v>
                </c:pt>
                <c:pt idx="18347">
                  <c:v>-2.0635302766967953</c:v>
                </c:pt>
                <c:pt idx="18348">
                  <c:v>-1.9473661646613389</c:v>
                </c:pt>
                <c:pt idx="18349">
                  <c:v>-1.8298637543790239</c:v>
                </c:pt>
                <c:pt idx="18350">
                  <c:v>-1.7111047746870229</c:v>
                </c:pt>
                <c:pt idx="18351">
                  <c:v>-1.5911724647646666</c:v>
                </c:pt>
                <c:pt idx="18352">
                  <c:v>-1.470149040256842</c:v>
                </c:pt>
                <c:pt idx="18353">
                  <c:v>-1.3481142574928815</c:v>
                </c:pt>
                <c:pt idx="18354">
                  <c:v>-1.2251549116606641</c:v>
                </c:pt>
                <c:pt idx="18355">
                  <c:v>-1.1013552098786539</c:v>
                </c:pt>
                <c:pt idx="18356">
                  <c:v>-0.97679946728233757</c:v>
                </c:pt>
                <c:pt idx="18357">
                  <c:v>-0.85157302920274291</c:v>
                </c:pt>
                <c:pt idx="18358">
                  <c:v>-0.72576151632704256</c:v>
                </c:pt>
                <c:pt idx="18359">
                  <c:v>-0.5994515849358758</c:v>
                </c:pt>
                <c:pt idx="18360">
                  <c:v>-0.47272992453004609</c:v>
                </c:pt>
                <c:pt idx="18361">
                  <c:v>-0.34568299026401139</c:v>
                </c:pt>
                <c:pt idx="18362">
                  <c:v>-0.21839783621370856</c:v>
                </c:pt>
                <c:pt idx="18363">
                  <c:v>-9.0962155990222601E-2</c:v>
                </c:pt>
                <c:pt idx="18364">
                  <c:v>3.6536678442370567E-2</c:v>
                </c:pt>
                <c:pt idx="18365">
                  <c:v>0.16401167741249298</c:v>
                </c:pt>
                <c:pt idx="18366">
                  <c:v>0.29137527068374741</c:v>
                </c:pt>
                <c:pt idx="18367">
                  <c:v>0.41854009238410911</c:v>
                </c:pt>
                <c:pt idx="18368">
                  <c:v>0.54541831941424335</c:v>
                </c:pt>
                <c:pt idx="18369">
                  <c:v>0.67192244001789669</c:v>
                </c:pt>
                <c:pt idx="18370">
                  <c:v>0.7979691494320631</c:v>
                </c:pt>
                <c:pt idx="18371">
                  <c:v>0.92346918124513122</c:v>
                </c:pt>
                <c:pt idx="18372">
                  <c:v>1.0483360045602781</c:v>
                </c:pt>
                <c:pt idx="18373">
                  <c:v>1.1724857634585715</c:v>
                </c:pt>
                <c:pt idx="18374">
                  <c:v>1.2958352140247815</c:v>
                </c:pt>
                <c:pt idx="18375">
                  <c:v>1.418298102333122</c:v>
                </c:pt>
                <c:pt idx="18376">
                  <c:v>1.5397882796764384</c:v>
                </c:pt>
                <c:pt idx="18377">
                  <c:v>1.660221273842533</c:v>
                </c:pt>
                <c:pt idx="18378">
                  <c:v>1.7795147091718875</c:v>
                </c:pt>
                <c:pt idx="18379">
                  <c:v>1.8975885716742622</c:v>
                </c:pt>
                <c:pt idx="18380">
                  <c:v>2.0143642185673425</c:v>
                </c:pt>
                <c:pt idx="18381">
                  <c:v>2.1297607850116322</c:v>
                </c:pt>
                <c:pt idx="18382">
                  <c:v>2.2436982909096668</c:v>
                </c:pt>
                <c:pt idx="18383">
                  <c:v>2.3560991727464078</c:v>
                </c:pt>
                <c:pt idx="18384">
                  <c:v>2.4668875327766271</c:v>
                </c:pt>
                <c:pt idx="18385">
                  <c:v>2.5759857441524479</c:v>
                </c:pt>
                <c:pt idx="18386">
                  <c:v>2.6833177039741685</c:v>
                </c:pt>
                <c:pt idx="18387">
                  <c:v>2.7888104545799939</c:v>
                </c:pt>
                <c:pt idx="18388">
                  <c:v>2.8923923580830748</c:v>
                </c:pt>
                <c:pt idx="18389">
                  <c:v>2.9939883186432956</c:v>
                </c:pt>
                <c:pt idx="18390">
                  <c:v>3.093532253609744</c:v>
                </c:pt>
                <c:pt idx="18391">
                  <c:v>3.1909581040447121</c:v>
                </c:pt>
                <c:pt idx="18392">
                  <c:v>3.2861955389707682</c:v>
                </c:pt>
                <c:pt idx="18393">
                  <c:v>3.3791823747365783</c:v>
                </c:pt>
                <c:pt idx="18394">
                  <c:v>3.4698542571581896</c:v>
                </c:pt>
                <c:pt idx="18395">
                  <c:v>3.5581474462207998</c:v>
                </c:pt>
                <c:pt idx="18396">
                  <c:v>3.6439990931268778</c:v>
                </c:pt>
                <c:pt idx="18397">
                  <c:v>3.7273533583006428</c:v>
                </c:pt>
                <c:pt idx="18398">
                  <c:v>3.8081542296220046</c:v>
                </c:pt>
                <c:pt idx="18399">
                  <c:v>3.8863425167566201</c:v>
                </c:pt>
                <c:pt idx="18400">
                  <c:v>3.9618684463495648</c:v>
                </c:pt>
                <c:pt idx="18401">
                  <c:v>4.034680302077728</c:v>
                </c:pt>
                <c:pt idx="18402">
                  <c:v>4.104725810401229</c:v>
                </c:pt>
                <c:pt idx="18403">
                  <c:v>4.1719593629562821</c:v>
                </c:pt>
                <c:pt idx="18404">
                  <c:v>4.2363335973332825</c:v>
                </c:pt>
                <c:pt idx="18405">
                  <c:v>4.2978035021015559</c:v>
                </c:pt>
                <c:pt idx="18406">
                  <c:v>4.3563257375032638</c:v>
                </c:pt>
                <c:pt idx="18407">
                  <c:v>4.4118611689393505</c:v>
                </c:pt>
                <c:pt idx="18408">
                  <c:v>4.4643718797958307</c:v>
                </c:pt>
                <c:pt idx="18409">
                  <c:v>4.5138210135208379</c:v>
                </c:pt>
                <c:pt idx="18410">
                  <c:v>4.5601763722445936</c:v>
                </c:pt>
                <c:pt idx="18411">
                  <c:v>4.6034074493811374</c:v>
                </c:pt>
                <c:pt idx="18412">
                  <c:v>4.643484145374039</c:v>
                </c:pt>
                <c:pt idx="18413">
                  <c:v>4.6803767347008298</c:v>
                </c:pt>
                <c:pt idx="18414">
                  <c:v>4.7140582626110774</c:v>
                </c:pt>
                <c:pt idx="18415">
                  <c:v>4.7445098395439604</c:v>
                </c:pt>
                <c:pt idx="18416">
                  <c:v>4.7717086024078643</c:v>
                </c:pt>
                <c:pt idx="18417">
                  <c:v>4.7956348176995265</c:v>
                </c:pt>
                <c:pt idx="18418">
                  <c:v>4.8162725578095635</c:v>
                </c:pt>
                <c:pt idx="18419">
                  <c:v>4.8336101501299362</c:v>
                </c:pt>
                <c:pt idx="18420">
                  <c:v>4.8476321742011397</c:v>
                </c:pt>
                <c:pt idx="18421">
                  <c:v>4.8583304599186352</c:v>
                </c:pt>
                <c:pt idx="18422">
                  <c:v>4.8656982691758328</c:v>
                </c:pt>
                <c:pt idx="18423">
                  <c:v>4.8697324362940977</c:v>
                </c:pt>
                <c:pt idx="18424">
                  <c:v>4.8704265702369964</c:v>
                </c:pt>
                <c:pt idx="18425">
                  <c:v>4.8677821775528107</c:v>
                </c:pt>
                <c:pt idx="18426">
                  <c:v>4.8618017840079659</c:v>
                </c:pt>
                <c:pt idx="18427">
                  <c:v>4.85248857959549</c:v>
                </c:pt>
                <c:pt idx="18428">
                  <c:v>4.8398463441833934</c:v>
                </c:pt>
                <c:pt idx="18429">
                  <c:v>4.8238878373525003</c:v>
                </c:pt>
                <c:pt idx="18430">
                  <c:v>4.8046230550873377</c:v>
                </c:pt>
                <c:pt idx="18431">
                  <c:v>4.7820628843509176</c:v>
                </c:pt>
                <c:pt idx="18432">
                  <c:v>4.7562217859367566</c:v>
                </c:pt>
                <c:pt idx="18433">
                  <c:v>4.727118293572393</c:v>
                </c:pt>
                <c:pt idx="18434">
                  <c:v>4.6947742104451509</c:v>
                </c:pt>
                <c:pt idx="18435">
                  <c:v>4.6592111395576641</c:v>
                </c:pt>
                <c:pt idx="18436">
                  <c:v>4.6204536423935929</c:v>
                </c:pt>
                <c:pt idx="18437">
                  <c:v>4.5785296416587942</c:v>
                </c:pt>
                <c:pt idx="18438">
                  <c:v>4.533467107806552</c:v>
                </c:pt>
                <c:pt idx="18439">
                  <c:v>4.4852962120889757</c:v>
                </c:pt>
                <c:pt idx="18440">
                  <c:v>4.4340484113719452</c:v>
                </c:pt>
                <c:pt idx="18441">
                  <c:v>4.379761300308048</c:v>
                </c:pt>
                <c:pt idx="18442">
                  <c:v>4.3224699389623575</c:v>
                </c:pt>
                <c:pt idx="18443">
                  <c:v>4.2622130303083354</c:v>
                </c:pt>
                <c:pt idx="18444">
                  <c:v>4.1990360356472305</c:v>
                </c:pt>
                <c:pt idx="18445">
                  <c:v>4.1329787732992891</c:v>
                </c:pt>
                <c:pt idx="18446">
                  <c:v>4.0640870264114834</c:v>
                </c:pt>
                <c:pt idx="18447">
                  <c:v>3.9924114287280914</c:v>
                </c:pt>
                <c:pt idx="18448">
                  <c:v>3.9179994012945283</c:v>
                </c:pt>
                <c:pt idx="18449">
                  <c:v>3.8409002287862433</c:v>
                </c:pt>
                <c:pt idx="18450">
                  <c:v>3.7611654762493902</c:v>
                </c:pt>
                <c:pt idx="18451">
                  <c:v>3.6788528870889889</c:v>
                </c:pt>
                <c:pt idx="18452">
                  <c:v>3.5940152285450715</c:v>
                </c:pt>
                <c:pt idx="18453">
                  <c:v>3.5067120179687907</c:v>
                </c:pt>
                <c:pt idx="18454">
                  <c:v>3.41700730229946</c:v>
                </c:pt>
                <c:pt idx="18455">
                  <c:v>3.3249590232072284</c:v>
                </c:pt>
                <c:pt idx="18456">
                  <c:v>3.2306307219842139</c:v>
                </c:pt>
                <c:pt idx="18457">
                  <c:v>3.1340880122933599</c:v>
                </c:pt>
                <c:pt idx="18458">
                  <c:v>3.0353961465121788</c:v>
                </c:pt>
                <c:pt idx="18459">
                  <c:v>2.9346209483005197</c:v>
                </c:pt>
                <c:pt idx="18460">
                  <c:v>2.8318324414670908</c:v>
                </c:pt>
                <c:pt idx="18461">
                  <c:v>2.7271018546432866</c:v>
                </c:pt>
                <c:pt idx="18462">
                  <c:v>2.620500255242928</c:v>
                </c:pt>
                <c:pt idx="18463">
                  <c:v>2.5120994974267696</c:v>
                </c:pt>
                <c:pt idx="18464">
                  <c:v>2.4019758232794177</c:v>
                </c:pt>
                <c:pt idx="18465">
                  <c:v>2.2902068055789075</c:v>
                </c:pt>
                <c:pt idx="18466">
                  <c:v>2.1768698960527453</c:v>
                </c:pt>
                <c:pt idx="18467">
                  <c:v>2.0620421663921644</c:v>
                </c:pt>
                <c:pt idx="18468">
                  <c:v>1.9458002252260647</c:v>
                </c:pt>
                <c:pt idx="18469">
                  <c:v>1.828221392491135</c:v>
                </c:pt>
                <c:pt idx="18470">
                  <c:v>1.709387461984115</c:v>
                </c:pt>
                <c:pt idx="18471">
                  <c:v>1.58938173652779</c:v>
                </c:pt>
                <c:pt idx="18472">
                  <c:v>1.4682864940402058</c:v>
                </c:pt>
                <c:pt idx="18473">
                  <c:v>1.346181551701108</c:v>
                </c:pt>
                <c:pt idx="18474">
                  <c:v>1.2231537640741363</c:v>
                </c:pt>
                <c:pt idx="18475">
                  <c:v>1.0992873961291176</c:v>
                </c:pt>
                <c:pt idx="18476">
                  <c:v>0.97466681927915122</c:v>
                </c:pt>
                <c:pt idx="18477">
                  <c:v>0.84937743351213324</c:v>
                </c:pt>
                <c:pt idx="18478">
                  <c:v>0.72350491250499349</c:v>
                </c:pt>
                <c:pt idx="18479">
                  <c:v>0.5971359638167919</c:v>
                </c:pt>
                <c:pt idx="18480">
                  <c:v>0.47035732647193157</c:v>
                </c:pt>
                <c:pt idx="18481">
                  <c:v>0.34325550335267963</c:v>
                </c:pt>
                <c:pt idx="18482">
                  <c:v>0.21591759442664404</c:v>
                </c:pt>
                <c:pt idx="18483">
                  <c:v>8.8431337322312301E-2</c:v>
                </c:pt>
                <c:pt idx="18484">
                  <c:v>-3.9115853889762846E-2</c:v>
                </c:pt>
                <c:pt idx="18485">
                  <c:v>-0.16663694937738113</c:v>
                </c:pt>
                <c:pt idx="18486">
                  <c:v>-0.29404434072287272</c:v>
                </c:pt>
                <c:pt idx="18487">
                  <c:v>-0.42125062588358841</c:v>
                </c:pt>
                <c:pt idx="18488">
                  <c:v>-0.5481679476301996</c:v>
                </c:pt>
                <c:pt idx="18489">
                  <c:v>-0.6747087621448975</c:v>
                </c:pt>
                <c:pt idx="18490">
                  <c:v>-0.80078973469805026</c:v>
                </c:pt>
                <c:pt idx="18491">
                  <c:v>-0.92632157103046975</c:v>
                </c:pt>
                <c:pt idx="18492">
                  <c:v>-1.0512177145394177</c:v>
                </c:pt>
                <c:pt idx="18493">
                  <c:v>-1.1753942857624249</c:v>
                </c:pt>
                <c:pt idx="18494">
                  <c:v>-1.2987680194217768</c:v>
                </c:pt>
                <c:pt idx="18495">
                  <c:v>-1.4212526424273872</c:v>
                </c:pt>
                <c:pt idx="18496">
                  <c:v>-1.5427619891205728</c:v>
                </c:pt>
                <c:pt idx="18497">
                  <c:v>-1.6632115725639192</c:v>
                </c:pt>
                <c:pt idx="18498">
                  <c:v>-1.7825190046096677</c:v>
                </c:pt>
                <c:pt idx="18499">
                  <c:v>-1.9006042610258305</c:v>
                </c:pt>
                <c:pt idx="18500">
                  <c:v>-2.0173886910419414</c:v>
                </c:pt>
                <c:pt idx="18501">
                  <c:v>-2.1327914240893047</c:v>
                </c:pt>
                <c:pt idx="18502">
                  <c:v>-2.246732476603436</c:v>
                </c:pt>
                <c:pt idx="18503">
                  <c:v>-2.359134283866096</c:v>
                </c:pt>
                <c:pt idx="18504">
                  <c:v>-2.4699209491917689</c:v>
                </c:pt>
                <c:pt idx="18505">
                  <c:v>-2.5790148490529869</c:v>
                </c:pt>
                <c:pt idx="18506">
                  <c:v>-2.6863398861265235</c:v>
                </c:pt>
                <c:pt idx="18507">
                  <c:v>-2.7918231105767619</c:v>
                </c:pt>
                <c:pt idx="18508">
                  <c:v>-2.8953928945843219</c:v>
                </c:pt>
                <c:pt idx="18509">
                  <c:v>-2.9969741546076278</c:v>
                </c:pt>
                <c:pt idx="18510">
                  <c:v>-3.0965008225131956</c:v>
                </c:pt>
                <c:pt idx="18511">
                  <c:v>-3.1939068560855746</c:v>
                </c:pt>
                <c:pt idx="18512">
                  <c:v>-3.2891219432582459</c:v>
                </c:pt>
                <c:pt idx="18513">
                  <c:v>-3.3820839214617218</c:v>
                </c:pt>
                <c:pt idx="18514">
                  <c:v>-3.4727284597450594</c:v>
                </c:pt>
                <c:pt idx="18515">
                  <c:v>-3.5609918434560921</c:v>
                </c:pt>
                <c:pt idx="18516">
                  <c:v>-3.6468112512660569</c:v>
                </c:pt>
                <c:pt idx="18517">
                  <c:v>-3.7301308731489273</c:v>
                </c:pt>
                <c:pt idx="18518">
                  <c:v>-3.8108947285884027</c:v>
                </c:pt>
                <c:pt idx="18519">
                  <c:v>-3.8890436608791918</c:v>
                </c:pt>
                <c:pt idx="18520">
                  <c:v>-3.9645279322902169</c:v>
                </c:pt>
                <c:pt idx="18521">
                  <c:v>-4.0372958640848866</c:v>
                </c:pt>
                <c:pt idx="18522">
                  <c:v>-4.1072952222386796</c:v>
                </c:pt>
                <c:pt idx="18523">
                  <c:v>-4.1744804397964748</c:v>
                </c:pt>
                <c:pt idx="18524">
                  <c:v>-4.2388041976136384</c:v>
                </c:pt>
                <c:pt idx="18525">
                  <c:v>-4.3002215293420996</c:v>
                </c:pt>
                <c:pt idx="18526">
                  <c:v>-4.358689142083974</c:v>
                </c:pt>
                <c:pt idx="18527">
                  <c:v>-4.414167949835929</c:v>
                </c:pt>
                <c:pt idx="18528">
                  <c:v>-4.4666200862722549</c:v>
                </c:pt>
                <c:pt idx="18529">
                  <c:v>-4.5160087467772376</c:v>
                </c:pt>
                <c:pt idx="18530">
                  <c:v>-4.5623017870192752</c:v>
                </c:pt>
                <c:pt idx="18531">
                  <c:v>-4.6054687555051341</c:v>
                </c:pt>
                <c:pt idx="18532">
                  <c:v>-4.6454796092770918</c:v>
                </c:pt>
                <c:pt idx="18533">
                  <c:v>-4.6823046808674365</c:v>
                </c:pt>
                <c:pt idx="18534">
                  <c:v>-4.7159170749853692</c:v>
                </c:pt>
                <c:pt idx="18535">
                  <c:v>-4.7462979628822897</c:v>
                </c:pt>
                <c:pt idx="18536">
                  <c:v>-4.7734245435779936</c:v>
                </c:pt>
                <c:pt idx="18537">
                  <c:v>-4.7972771469252091</c:v>
                </c:pt>
                <c:pt idx="18538">
                  <c:v>-4.8178399098596296</c:v>
                </c:pt>
                <c:pt idx="18539">
                  <c:v>-4.8351012254507619</c:v>
                </c:pt>
                <c:pt idx="18540">
                  <c:v>-4.8490457399917091</c:v>
                </c:pt>
                <c:pt idx="18541">
                  <c:v>-4.8596653511471688</c:v>
                </c:pt>
                <c:pt idx="18542">
                  <c:v>-4.8669533895372217</c:v>
                </c:pt>
                <c:pt idx="18543">
                  <c:v>-4.8709067591073696</c:v>
                </c:pt>
                <c:pt idx="18544">
                  <c:v>-4.8715191392820163</c:v>
                </c:pt>
                <c:pt idx="18545">
                  <c:v>-4.8687921078455929</c:v>
                </c:pt>
                <c:pt idx="18546">
                  <c:v>-4.8627282625139765</c:v>
                </c:pt>
                <c:pt idx="18547">
                  <c:v>-4.8533308658803076</c:v>
                </c:pt>
                <c:pt idx="18548">
                  <c:v>-4.8406037710002865</c:v>
                </c:pt>
                <c:pt idx="18549">
                  <c:v>-4.8245598111663979</c:v>
                </c:pt>
                <c:pt idx="18550">
                  <c:v>-4.8052090565348253</c:v>
                </c:pt>
                <c:pt idx="18551">
                  <c:v>-4.7825624686358719</c:v>
                </c:pt>
                <c:pt idx="18552">
                  <c:v>-4.756634583161401</c:v>
                </c:pt>
                <c:pt idx="18553">
                  <c:v>-4.7274440090033911</c:v>
                </c:pt>
                <c:pt idx="18554">
                  <c:v>-4.695012624714697</c:v>
                </c:pt>
                <c:pt idx="18555">
                  <c:v>-4.6593621087993951</c:v>
                </c:pt>
                <c:pt idx="18556">
                  <c:v>-4.6205170983131909</c:v>
                </c:pt>
                <c:pt idx="18557">
                  <c:v>-4.5785055915393835</c:v>
                </c:pt>
                <c:pt idx="18558">
                  <c:v>-4.5333556344487489</c:v>
                </c:pt>
                <c:pt idx="18559">
                  <c:v>-4.4850974736860056</c:v>
                </c:pt>
                <c:pt idx="18560">
                  <c:v>-4.4337626413195599</c:v>
                </c:pt>
                <c:pt idx="18561">
                  <c:v>-4.3793888069497831</c:v>
                </c:pt>
                <c:pt idx="18562">
                  <c:v>-4.3220111052702883</c:v>
                </c:pt>
                <c:pt idx="18563">
                  <c:v>-4.2616683134997082</c:v>
                </c:pt>
                <c:pt idx="18564">
                  <c:v>-4.1984059667370692</c:v>
                </c:pt>
                <c:pt idx="18565">
                  <c:v>-4.1322639565898953</c:v>
                </c:pt>
                <c:pt idx="18566">
                  <c:v>-4.0632881389188835</c:v>
                </c:pt>
                <c:pt idx="18567">
                  <c:v>-3.991529219546138</c:v>
                </c:pt>
                <c:pt idx="18568">
                  <c:v>-3.9170346908973994</c:v>
                </c:pt>
                <c:pt idx="18569">
                  <c:v>-3.8398539082695509</c:v>
                </c:pt>
                <c:pt idx="18570">
                  <c:v>-3.7600385065112216</c:v>
                </c:pt>
                <c:pt idx="18571">
                  <c:v>-3.6776462979509317</c:v>
                </c:pt>
                <c:pt idx="18572">
                  <c:v>-3.5927301178146855</c:v>
                </c:pt>
                <c:pt idx="18573">
                  <c:v>-3.5053495504438779</c:v>
                </c:pt>
                <c:pt idx="18574">
                  <c:v>-3.415568708715282</c:v>
                </c:pt>
                <c:pt idx="18575">
                  <c:v>-3.3234455991275902</c:v>
                </c:pt>
                <c:pt idx="18576">
                  <c:v>-3.2290438266372012</c:v>
                </c:pt>
                <c:pt idx="18577">
                  <c:v>-3.1324290673533759</c:v>
                </c:pt>
                <c:pt idx="18578">
                  <c:v>-3.0336666348284633</c:v>
                </c:pt>
                <c:pt idx="18579">
                  <c:v>-2.9328224125741214</c:v>
                </c:pt>
                <c:pt idx="18580">
                  <c:v>-2.8299664828768489</c:v>
                </c:pt>
                <c:pt idx="18581">
                  <c:v>-2.7251701314226247</c:v>
                </c:pt>
                <c:pt idx="18582">
                  <c:v>-2.6185044812081504</c:v>
                </c:pt>
                <c:pt idx="18583">
                  <c:v>-2.5100414404585232</c:v>
                </c:pt>
                <c:pt idx="18584">
                  <c:v>-2.3998573037586466</c:v>
                </c:pt>
                <c:pt idx="18585">
                  <c:v>-2.2880296947784804</c:v>
                </c:pt>
                <c:pt idx="18586">
                  <c:v>-2.1746361144863715</c:v>
                </c:pt>
                <c:pt idx="18587">
                  <c:v>-2.0597536821219018</c:v>
                </c:pt>
                <c:pt idx="18588">
                  <c:v>-1.9434590521302499</c:v>
                </c:pt>
                <c:pt idx="18589">
                  <c:v>-1.8258295884936118</c:v>
                </c:pt>
                <c:pt idx="18590">
                  <c:v>-1.7069471272469499</c:v>
                </c:pt>
                <c:pt idx="18591">
                  <c:v>-1.5868950116088321</c:v>
                </c:pt>
                <c:pt idx="18592">
                  <c:v>-1.4657555580169161</c:v>
                </c:pt>
                <c:pt idx="18593">
                  <c:v>-1.343608620262682</c:v>
                </c:pt>
                <c:pt idx="18594">
                  <c:v>-1.2205410875832126</c:v>
                </c:pt>
                <c:pt idx="18595">
                  <c:v>-1.0966372576549472</c:v>
                </c:pt>
                <c:pt idx="18596">
                  <c:v>-0.97198153260420639</c:v>
                </c:pt>
                <c:pt idx="18597">
                  <c:v>-0.84665934111317409</c:v>
                </c:pt>
                <c:pt idx="18598">
                  <c:v>-0.72075638351112115</c:v>
                </c:pt>
                <c:pt idx="18599">
                  <c:v>-0.59435939194585552</c:v>
                </c:pt>
                <c:pt idx="18600">
                  <c:v>-0.46755512794719217</c:v>
                </c:pt>
                <c:pt idx="18601">
                  <c:v>-0.34043011480150948</c:v>
                </c:pt>
                <c:pt idx="18602">
                  <c:v>-0.21307147076304969</c:v>
                </c:pt>
                <c:pt idx="18603">
                  <c:v>-8.5566949615335383E-2</c:v>
                </c:pt>
                <c:pt idx="18604">
                  <c:v>4.1996020560199979E-2</c:v>
                </c:pt>
                <c:pt idx="18605">
                  <c:v>0.16953039807528472</c:v>
                </c:pt>
                <c:pt idx="18606">
                  <c:v>0.29694856481939585</c:v>
                </c:pt>
                <c:pt idx="18607">
                  <c:v>0.42416311122741723</c:v>
                </c:pt>
                <c:pt idx="18608">
                  <c:v>0.55108617472263832</c:v>
                </c:pt>
                <c:pt idx="18609">
                  <c:v>0.67763020831826593</c:v>
                </c:pt>
                <c:pt idx="18610">
                  <c:v>0.8037118762949802</c:v>
                </c:pt>
                <c:pt idx="18611">
                  <c:v>0.92924188558273035</c:v>
                </c:pt>
                <c:pt idx="18612">
                  <c:v>1.0541336829442114</c:v>
                </c:pt>
                <c:pt idx="18613">
                  <c:v>1.1783033944539261</c:v>
                </c:pt>
                <c:pt idx="18614">
                  <c:v>1.3016677625367543</c:v>
                </c:pt>
                <c:pt idx="18615">
                  <c:v>1.4241405239623148</c:v>
                </c:pt>
                <c:pt idx="18616">
                  <c:v>1.545635525078878</c:v>
                </c:pt>
                <c:pt idx="18617">
                  <c:v>1.6660682930912778</c:v>
                </c:pt>
                <c:pt idx="18618">
                  <c:v>1.7853564561156796</c:v>
                </c:pt>
                <c:pt idx="18619">
                  <c:v>1.9034200082899522</c:v>
                </c:pt>
                <c:pt idx="18620">
                  <c:v>2.0201803193023249</c:v>
                </c:pt>
                <c:pt idx="18621">
                  <c:v>2.1355565411122988</c:v>
                </c:pt>
                <c:pt idx="18622">
                  <c:v>2.2494687147321977</c:v>
                </c:pt>
                <c:pt idx="18623">
                  <c:v>2.3618393020467412</c:v>
                </c:pt>
                <c:pt idx="18624">
                  <c:v>2.4725924349748185</c:v>
                </c:pt>
                <c:pt idx="18625">
                  <c:v>2.5816505205689277</c:v>
                </c:pt>
                <c:pt idx="18626">
                  <c:v>2.688937494033528</c:v>
                </c:pt>
                <c:pt idx="18627">
                  <c:v>2.7943804399788559</c:v>
                </c:pt>
                <c:pt idx="18628">
                  <c:v>2.8979077669186548</c:v>
                </c:pt>
                <c:pt idx="18629">
                  <c:v>2.9994444294988916</c:v>
                </c:pt>
                <c:pt idx="18630">
                  <c:v>3.0989243995937663</c:v>
                </c:pt>
                <c:pt idx="18631">
                  <c:v>3.1962816767798712</c:v>
                </c:pt>
                <c:pt idx="18632">
                  <c:v>3.2914459925299702</c:v>
                </c:pt>
                <c:pt idx="18633">
                  <c:v>3.3843552295217854</c:v>
                </c:pt>
                <c:pt idx="18634">
                  <c:v>3.4749451037197412</c:v>
                </c:pt>
                <c:pt idx="18635">
                  <c:v>3.5631519490132422</c:v>
                </c:pt>
                <c:pt idx="18636">
                  <c:v>3.6489129941983705</c:v>
                </c:pt>
                <c:pt idx="18637">
                  <c:v>3.7321724809128165</c:v>
                </c:pt>
                <c:pt idx="18638">
                  <c:v>3.8128744817971096</c:v>
                </c:pt>
                <c:pt idx="18639">
                  <c:v>3.8909598947490536</c:v>
                </c:pt>
                <c:pt idx="18640">
                  <c:v>3.9663790380388018</c:v>
                </c:pt>
                <c:pt idx="18641">
                  <c:v>4.0390802902797027</c:v>
                </c:pt>
                <c:pt idx="18642">
                  <c:v>4.1090114760954837</c:v>
                </c:pt>
                <c:pt idx="18643">
                  <c:v>4.1761270884260941</c:v>
                </c:pt>
                <c:pt idx="18644">
                  <c:v>4.2403798692161407</c:v>
                </c:pt>
                <c:pt idx="18645">
                  <c:v>4.301724914347405</c:v>
                </c:pt>
                <c:pt idx="18646">
                  <c:v>4.3601189942379994</c:v>
                </c:pt>
                <c:pt idx="18647">
                  <c:v>4.4155230872312679</c:v>
                </c:pt>
                <c:pt idx="18648">
                  <c:v>4.4678993923226011</c:v>
                </c:pt>
                <c:pt idx="18649">
                  <c:v>4.5172111711347513</c:v>
                </c:pt>
                <c:pt idx="18650">
                  <c:v>4.5634263464341549</c:v>
                </c:pt>
                <c:pt idx="18651">
                  <c:v>4.6065145346265988</c:v>
                </c:pt>
                <c:pt idx="18652">
                  <c:v>4.6464457613952614</c:v>
                </c:pt>
                <c:pt idx="18653">
                  <c:v>4.6831904285954336</c:v>
                </c:pt>
                <c:pt idx="18654">
                  <c:v>4.7167217108810826</c:v>
                </c:pt>
                <c:pt idx="18655">
                  <c:v>4.74702085000935</c:v>
                </c:pt>
                <c:pt idx="18656">
                  <c:v>4.7740651160054997</c:v>
                </c:pt>
                <c:pt idx="18657">
                  <c:v>4.7978349101657836</c:v>
                </c:pt>
                <c:pt idx="18658">
                  <c:v>4.8183144412455734</c:v>
                </c:pt>
                <c:pt idx="18659">
                  <c:v>4.8354921744479018</c:v>
                </c:pt>
                <c:pt idx="18660">
                  <c:v>4.8493528284507912</c:v>
                </c:pt>
                <c:pt idx="18661">
                  <c:v>4.8598883734925762</c:v>
                </c:pt>
                <c:pt idx="18662">
                  <c:v>4.8670922128929668</c:v>
                </c:pt>
                <c:pt idx="18663">
                  <c:v>4.8709613233602012</c:v>
                </c:pt>
                <c:pt idx="18664">
                  <c:v>4.8714894570817435</c:v>
                </c:pt>
                <c:pt idx="18665">
                  <c:v>4.8686782645425355</c:v>
                </c:pt>
                <c:pt idx="18666">
                  <c:v>4.8625304160337999</c:v>
                </c:pt>
                <c:pt idx="18667">
                  <c:v>4.8530492465362203</c:v>
                </c:pt>
                <c:pt idx="18668">
                  <c:v>4.8402386812429912</c:v>
                </c:pt>
                <c:pt idx="18669">
                  <c:v>4.8241116252718612</c:v>
                </c:pt>
                <c:pt idx="18670">
                  <c:v>4.8046782202303859</c:v>
                </c:pt>
                <c:pt idx="18671">
                  <c:v>4.7819494986648401</c:v>
                </c:pt>
                <c:pt idx="18672">
                  <c:v>4.7559400667867386</c:v>
                </c:pt>
                <c:pt idx="18673">
                  <c:v>4.7266686034509222</c:v>
                </c:pt>
                <c:pt idx="18674">
                  <c:v>4.694157056556187</c:v>
                </c:pt>
                <c:pt idx="18675">
                  <c:v>4.6584271732763929</c:v>
                </c:pt>
                <c:pt idx="18676">
                  <c:v>4.6195036586019587</c:v>
                </c:pt>
                <c:pt idx="18677">
                  <c:v>4.5774145779577546</c:v>
                </c:pt>
                <c:pt idx="18678">
                  <c:v>4.5321880436056494</c:v>
                </c:pt>
                <c:pt idx="18679">
                  <c:v>4.4838543675742555</c:v>
                </c:pt>
                <c:pt idx="18680">
                  <c:v>4.4324451463530101</c:v>
                </c:pt>
                <c:pt idx="18681">
                  <c:v>4.3779981129454741</c:v>
                </c:pt>
                <c:pt idx="18682">
                  <c:v>4.3205484643765724</c:v>
                </c:pt>
                <c:pt idx="18683">
                  <c:v>4.2601350390714039</c:v>
                </c:pt>
                <c:pt idx="18684">
                  <c:v>4.1968034321586059</c:v>
                </c:pt>
                <c:pt idx="18685">
                  <c:v>4.1305935940473768</c:v>
                </c:pt>
                <c:pt idx="18686">
                  <c:v>4.0615514381223621</c:v>
                </c:pt>
                <c:pt idx="18687">
                  <c:v>3.989727726403145</c:v>
                </c:pt>
                <c:pt idx="18688">
                  <c:v>3.9151700061388457</c:v>
                </c:pt>
                <c:pt idx="18689">
                  <c:v>3.8379276860293867</c:v>
                </c:pt>
                <c:pt idx="18690">
                  <c:v>3.7580524528609187</c:v>
                </c:pt>
                <c:pt idx="18691">
                  <c:v>3.6756021693902503</c:v>
                </c:pt>
                <c:pt idx="18692">
                  <c:v>3.5906297197199564</c:v>
                </c:pt>
                <c:pt idx="18693">
                  <c:v>3.5031947354751556</c:v>
                </c:pt>
                <c:pt idx="18694">
                  <c:v>3.4133613751839618</c:v>
                </c:pt>
                <c:pt idx="18695">
                  <c:v>3.3211876893255816</c:v>
                </c:pt>
                <c:pt idx="18696">
                  <c:v>3.2267373251295819</c:v>
                </c:pt>
                <c:pt idx="18697">
                  <c:v>3.1300759992353901</c:v>
                </c:pt>
                <c:pt idx="18698">
                  <c:v>3.0312690639493027</c:v>
                </c:pt>
                <c:pt idx="18699">
                  <c:v>2.9303824397279556</c:v>
                </c:pt>
                <c:pt idx="18700">
                  <c:v>2.8274862439637474</c:v>
                </c:pt>
                <c:pt idx="18701">
                  <c:v>2.7226517955801137</c:v>
                </c:pt>
                <c:pt idx="18702">
                  <c:v>2.615950248915607</c:v>
                </c:pt>
                <c:pt idx="18703">
                  <c:v>2.5074535416158494</c:v>
                </c:pt>
                <c:pt idx="18704">
                  <c:v>2.3972379957407686</c:v>
                </c:pt>
                <c:pt idx="18705">
                  <c:v>2.2853812604678194</c:v>
                </c:pt>
                <c:pt idx="18706">
                  <c:v>2.1719608602842686</c:v>
                </c:pt>
                <c:pt idx="18707">
                  <c:v>2.0570539359416213</c:v>
                </c:pt>
                <c:pt idx="18708">
                  <c:v>1.940737161372351</c:v>
                </c:pt>
                <c:pt idx="18709">
                  <c:v>1.8230879180063753</c:v>
                </c:pt>
                <c:pt idx="18710">
                  <c:v>1.7041880572729808</c:v>
                </c:pt>
                <c:pt idx="18711">
                  <c:v>1.5841209357197845</c:v>
                </c:pt>
                <c:pt idx="18712">
                  <c:v>1.462968881038363</c:v>
                </c:pt>
                <c:pt idx="18713">
                  <c:v>1.3408117561905057</c:v>
                </c:pt>
                <c:pt idx="18714">
                  <c:v>1.2177364574938174</c:v>
                </c:pt>
                <c:pt idx="18715">
                  <c:v>1.0938272876105728</c:v>
                </c:pt>
                <c:pt idx="18716">
                  <c:v>0.96916865155571374</c:v>
                </c:pt>
                <c:pt idx="18717">
                  <c:v>0.84384597880155543</c:v>
                </c:pt>
                <c:pt idx="18718">
                  <c:v>0.71794496837001565</c:v>
                </c:pt>
                <c:pt idx="18719">
                  <c:v>0.59155234900649201</c:v>
                </c:pt>
                <c:pt idx="18720">
                  <c:v>0.46475487674801153</c:v>
                </c:pt>
                <c:pt idx="18721">
                  <c:v>0.33763906730372273</c:v>
                </c:pt>
                <c:pt idx="18722">
                  <c:v>0.21029202927446389</c:v>
                </c:pt>
                <c:pt idx="18723">
                  <c:v>8.2801504723722996E-2</c:v>
                </c:pt>
                <c:pt idx="18724">
                  <c:v>-4.4745092041865921E-2</c:v>
                </c:pt>
                <c:pt idx="18725">
                  <c:v>-0.17226073515041199</c:v>
                </c:pt>
                <c:pt idx="18726">
                  <c:v>-0.29965782433431665</c:v>
                </c:pt>
                <c:pt idx="18727">
                  <c:v>-0.42684896988094667</c:v>
                </c:pt>
                <c:pt idx="18728">
                  <c:v>-0.55374633105713877</c:v>
                </c:pt>
                <c:pt idx="18729">
                  <c:v>-0.68026238469047062</c:v>
                </c:pt>
                <c:pt idx="18730">
                  <c:v>-0.80631382082480452</c:v>
                </c:pt>
                <c:pt idx="18731">
                  <c:v>-0.93181137407858916</c:v>
                </c:pt>
                <c:pt idx="18732">
                  <c:v>-1.0566685208028892</c:v>
                </c:pt>
                <c:pt idx="18733">
                  <c:v>-1.1808014185337297</c:v>
                </c:pt>
                <c:pt idx="18734">
                  <c:v>-1.3041268430021713</c:v>
                </c:pt>
                <c:pt idx="18735">
                  <c:v>-1.4265585660984064</c:v>
                </c:pt>
                <c:pt idx="18736">
                  <c:v>-1.5480104710743914</c:v>
                </c:pt>
                <c:pt idx="18737">
                  <c:v>-1.6683981237884113</c:v>
                </c:pt>
                <c:pt idx="18738">
                  <c:v>-1.7876391927253783</c:v>
                </c:pt>
                <c:pt idx="18739">
                  <c:v>-1.9056537140710472</c:v>
                </c:pt>
                <c:pt idx="18740">
                  <c:v>-2.0223631012032177</c:v>
                </c:pt>
                <c:pt idx="18741">
                  <c:v>-2.1376865513738506</c:v>
                </c:pt>
                <c:pt idx="18742">
                  <c:v>-2.2515441524503572</c:v>
                </c:pt>
                <c:pt idx="18743">
                  <c:v>-2.3638584146935084</c:v>
                </c:pt>
                <c:pt idx="18744">
                  <c:v>-2.4745535198765629</c:v>
                </c:pt>
                <c:pt idx="18745">
                  <c:v>-2.5835519263405189</c:v>
                </c:pt>
                <c:pt idx="18746">
                  <c:v>-2.6907776219671709</c:v>
                </c:pt>
                <c:pt idx="18747">
                  <c:v>-2.79615774538666</c:v>
                </c:pt>
                <c:pt idx="18748">
                  <c:v>-2.8996207604272248</c:v>
                </c:pt>
                <c:pt idx="18749">
                  <c:v>-3.0010916782957846</c:v>
                </c:pt>
                <c:pt idx="18750">
                  <c:v>-3.1005045286238957</c:v>
                </c:pt>
                <c:pt idx="18751">
                  <c:v>-3.1977933698912619</c:v>
                </c:pt>
                <c:pt idx="18752">
                  <c:v>-3.2928879935678608</c:v>
                </c:pt>
                <c:pt idx="18753">
                  <c:v>-3.3857263433704152</c:v>
                </c:pt>
                <c:pt idx="18754">
                  <c:v>-3.4762441972903937</c:v>
                </c:pt>
                <c:pt idx="18755">
                  <c:v>-3.5643779521781886</c:v>
                </c:pt>
                <c:pt idx="18756">
                  <c:v>-3.6500649006697712</c:v>
                </c:pt>
                <c:pt idx="18757">
                  <c:v>-3.7332493490660568</c:v>
                </c:pt>
                <c:pt idx="18758">
                  <c:v>-3.8138754354375517</c:v>
                </c:pt>
                <c:pt idx="18759">
                  <c:v>-3.8918841238218849</c:v>
                </c:pt>
                <c:pt idx="18760">
                  <c:v>-3.967225799281219</c:v>
                </c:pt>
                <c:pt idx="18761">
                  <c:v>-4.0398489078150375</c:v>
                </c:pt>
                <c:pt idx="18762">
                  <c:v>-4.1097013419688118</c:v>
                </c:pt>
                <c:pt idx="18763">
                  <c:v>-4.176737663080698</c:v>
                </c:pt>
                <c:pt idx="18764">
                  <c:v>-4.2409106819107176</c:v>
                </c:pt>
                <c:pt idx="18765">
                  <c:v>-4.3021755635135408</c:v>
                </c:pt>
                <c:pt idx="18766">
                  <c:v>-4.3604891477777441</c:v>
                </c:pt>
                <c:pt idx="18767">
                  <c:v>-4.4158124827544301</c:v>
                </c:pt>
                <c:pt idx="18768">
                  <c:v>-4.4681078373238172</c:v>
                </c:pt>
                <c:pt idx="18769">
                  <c:v>-4.5173385431100739</c:v>
                </c:pt>
                <c:pt idx="18770">
                  <c:v>-4.5634725929371278</c:v>
                </c:pt>
                <c:pt idx="18771">
                  <c:v>-4.6064796732639106</c:v>
                </c:pt>
                <c:pt idx="18772">
                  <c:v>-4.6463298797618169</c:v>
                </c:pt>
                <c:pt idx="18773">
                  <c:v>-4.6829936841491548</c:v>
                </c:pt>
                <c:pt idx="18774">
                  <c:v>-4.7164443307574597</c:v>
                </c:pt>
                <c:pt idx="18775">
                  <c:v>-4.7466631307760441</c:v>
                </c:pt>
                <c:pt idx="18776">
                  <c:v>-4.7736274233571363</c:v>
                </c:pt>
                <c:pt idx="18777">
                  <c:v>-4.7973176785593239</c:v>
                </c:pt>
                <c:pt idx="18778">
                  <c:v>-4.8177181734765941</c:v>
                </c:pt>
                <c:pt idx="18779">
                  <c:v>-4.8348174411682248</c:v>
                </c:pt>
                <c:pt idx="18780">
                  <c:v>-4.848600267627841</c:v>
                </c:pt>
                <c:pt idx="18781">
                  <c:v>-4.8590586898110537</c:v>
                </c:pt>
                <c:pt idx="18782">
                  <c:v>-4.8661861770993671</c:v>
                </c:pt>
                <c:pt idx="18783">
                  <c:v>-4.8699797715507795</c:v>
                </c:pt>
                <c:pt idx="18784">
                  <c:v>-4.8704332899345681</c:v>
                </c:pt>
                <c:pt idx="18785">
                  <c:v>-4.8675484464943866</c:v>
                </c:pt>
                <c:pt idx="18786">
                  <c:v>-4.8613279744025615</c:v>
                </c:pt>
                <c:pt idx="18787">
                  <c:v>-4.851775270589699</c:v>
                </c:pt>
                <c:pt idx="18788">
                  <c:v>-4.8388943212148616</c:v>
                </c:pt>
                <c:pt idx="18789">
                  <c:v>-4.822698091325746</c:v>
                </c:pt>
                <c:pt idx="18790">
                  <c:v>-4.8031967813729013</c:v>
                </c:pt>
                <c:pt idx="18791">
                  <c:v>-4.7804014816086848</c:v>
                </c:pt>
                <c:pt idx="18792">
                  <c:v>-4.7543268547647104</c:v>
                </c:pt>
                <c:pt idx="18793">
                  <c:v>-4.724991634982036</c:v>
                </c:pt>
                <c:pt idx="18794">
                  <c:v>-4.6924178241650019</c:v>
                </c:pt>
                <c:pt idx="18795">
                  <c:v>-4.6566272221665166</c:v>
                </c:pt>
                <c:pt idx="18796">
                  <c:v>-4.6176445852851513</c:v>
                </c:pt>
                <c:pt idx="18797">
                  <c:v>-4.5754980288396565</c:v>
                </c:pt>
                <c:pt idx="18798">
                  <c:v>-4.5302157135294516</c:v>
                </c:pt>
                <c:pt idx="18799">
                  <c:v>-4.4818279983235945</c:v>
                </c:pt>
                <c:pt idx="18800">
                  <c:v>-4.4303665251154927</c:v>
                </c:pt>
                <c:pt idx="18801">
                  <c:v>-4.3758690707379486</c:v>
                </c:pt>
                <c:pt idx="18802">
                  <c:v>-4.318370874433846</c:v>
                </c:pt>
                <c:pt idx="18803">
                  <c:v>-4.2579108151995877</c:v>
                </c:pt>
                <c:pt idx="18804">
                  <c:v>-4.1945345270546035</c:v>
                </c:pt>
                <c:pt idx="18805">
                  <c:v>-4.1282819975860363</c:v>
                </c:pt>
                <c:pt idx="18806">
                  <c:v>-4.0591991756127612</c:v>
                </c:pt>
                <c:pt idx="18807">
                  <c:v>-3.9873368568154541</c:v>
                </c:pt>
                <c:pt idx="18808">
                  <c:v>-3.9127426203035003</c:v>
                </c:pt>
                <c:pt idx="18809">
                  <c:v>-3.8354659048099937</c:v>
                </c:pt>
                <c:pt idx="18810">
                  <c:v>-3.7555584253025063</c:v>
                </c:pt>
                <c:pt idx="18811">
                  <c:v>-3.6730780708445656</c:v>
                </c:pt>
                <c:pt idx="18812">
                  <c:v>-3.5880777499493139</c:v>
                </c:pt>
                <c:pt idx="18813">
                  <c:v>-3.5006171167366609</c:v>
                </c:pt>
                <c:pt idx="18814">
                  <c:v>-3.4107603502956243</c:v>
                </c:pt>
                <c:pt idx="18815">
                  <c:v>-3.3185655197160071</c:v>
                </c:pt>
                <c:pt idx="18816">
                  <c:v>-3.2240962888730627</c:v>
                </c:pt>
                <c:pt idx="18817">
                  <c:v>-3.127418389074069</c:v>
                </c:pt>
                <c:pt idx="18818">
                  <c:v>-3.0285971853038274</c:v>
                </c:pt>
                <c:pt idx="18819">
                  <c:v>-2.9276986086989938</c:v>
                </c:pt>
                <c:pt idx="18820">
                  <c:v>-2.8247927853253234</c:v>
                </c:pt>
                <c:pt idx="18821">
                  <c:v>-2.7199510407670946</c:v>
                </c:pt>
                <c:pt idx="18822">
                  <c:v>-2.6132445340068844</c:v>
                </c:pt>
                <c:pt idx="18823">
                  <c:v>-2.504745205314769</c:v>
                </c:pt>
                <c:pt idx="18824">
                  <c:v>-2.394529377354949</c:v>
                </c:pt>
                <c:pt idx="18825">
                  <c:v>-2.2826746978895929</c:v>
                </c:pt>
                <c:pt idx="18826">
                  <c:v>-2.1692586879741729</c:v>
                </c:pt>
                <c:pt idx="18827">
                  <c:v>-2.0543584829158807</c:v>
                </c:pt>
                <c:pt idx="18828">
                  <c:v>-1.9380507491967451</c:v>
                </c:pt>
                <c:pt idx="18829">
                  <c:v>-1.8204128587979143</c:v>
                </c:pt>
                <c:pt idx="18830">
                  <c:v>-1.7015266517109997</c:v>
                </c:pt>
                <c:pt idx="18831">
                  <c:v>-1.5814754710685472</c:v>
                </c:pt>
                <c:pt idx="18832">
                  <c:v>-1.4603416291824722</c:v>
                </c:pt>
                <c:pt idx="18833">
                  <c:v>-1.3382049716850009</c:v>
                </c:pt>
                <c:pt idx="18834">
                  <c:v>-1.2151523756308236</c:v>
                </c:pt>
                <c:pt idx="18835">
                  <c:v>-1.0912681225035892</c:v>
                </c:pt>
                <c:pt idx="18836">
                  <c:v>-0.96663659424379178</c:v>
                </c:pt>
                <c:pt idx="18837">
                  <c:v>-0.84134319537463231</c:v>
                </c:pt>
                <c:pt idx="18838">
                  <c:v>-0.71547359811725286</c:v>
                </c:pt>
                <c:pt idx="18839">
                  <c:v>-0.58911450258887432</c:v>
                </c:pt>
                <c:pt idx="18840">
                  <c:v>-0.46235263439697621</c:v>
                </c:pt>
                <c:pt idx="18841">
                  <c:v>-0.33527447704740881</c:v>
                </c:pt>
                <c:pt idx="18842">
                  <c:v>-0.20796710519307521</c:v>
                </c:pt>
                <c:pt idx="18843">
                  <c:v>-8.0518225235254509E-2</c:v>
                </c:pt>
                <c:pt idx="18844">
                  <c:v>4.6984785863904602E-2</c:v>
                </c:pt>
                <c:pt idx="18845">
                  <c:v>0.17445494122572097</c:v>
                </c:pt>
                <c:pt idx="18846">
                  <c:v>0.30180468118963183</c:v>
                </c:pt>
                <c:pt idx="18847">
                  <c:v>0.42894665822795469</c:v>
                </c:pt>
                <c:pt idx="18848">
                  <c:v>0.5557930753327236</c:v>
                </c:pt>
                <c:pt idx="18849">
                  <c:v>0.68225645455803008</c:v>
                </c:pt>
                <c:pt idx="18850">
                  <c:v>0.8082535326356951</c:v>
                </c:pt>
                <c:pt idx="18851">
                  <c:v>0.93369509229194469</c:v>
                </c:pt>
                <c:pt idx="18852">
                  <c:v>1.0584946593631652</c:v>
                </c:pt>
                <c:pt idx="18853">
                  <c:v>1.1825684422045475</c:v>
                </c:pt>
                <c:pt idx="18854">
                  <c:v>1.3058332686550889</c:v>
                </c:pt>
                <c:pt idx="18855">
                  <c:v>1.4282029639561236</c:v>
                </c:pt>
                <c:pt idx="18856">
                  <c:v>1.5495914659069647</c:v>
                </c:pt>
                <c:pt idx="18857">
                  <c:v>1.669914396061376</c:v>
                </c:pt>
                <c:pt idx="18858">
                  <c:v>1.7890894796990586</c:v>
                </c:pt>
                <c:pt idx="18859">
                  <c:v>1.9070368108502063</c:v>
                </c:pt>
                <c:pt idx="18860">
                  <c:v>2.0236778617359206</c:v>
                </c:pt>
                <c:pt idx="18861">
                  <c:v>2.1389318893988345</c:v>
                </c:pt>
                <c:pt idx="18862">
                  <c:v>2.2527190423920453</c:v>
                </c:pt>
                <c:pt idx="18863">
                  <c:v>2.364961892504283</c:v>
                </c:pt>
                <c:pt idx="18864">
                  <c:v>2.4755846838250601</c:v>
                </c:pt>
                <c:pt idx="18865">
                  <c:v>2.5845099377457528</c:v>
                </c:pt>
                <c:pt idx="18866">
                  <c:v>2.6916617058776198</c:v>
                </c:pt>
                <c:pt idx="18867">
                  <c:v>2.7969671912038327</c:v>
                </c:pt>
                <c:pt idx="18868">
                  <c:v>2.9003549224735585</c:v>
                </c:pt>
                <c:pt idx="18869">
                  <c:v>3.0017499763255362</c:v>
                </c:pt>
                <c:pt idx="18870">
                  <c:v>3.101086448277842</c:v>
                </c:pt>
                <c:pt idx="18871">
                  <c:v>3.1982984630937086</c:v>
                </c:pt>
                <c:pt idx="18872">
                  <c:v>3.2933158788664381</c:v>
                </c:pt>
                <c:pt idx="18873">
                  <c:v>3.3860767062180681</c:v>
                </c:pt>
                <c:pt idx="18874">
                  <c:v>3.4765167902693799</c:v>
                </c:pt>
                <c:pt idx="18875">
                  <c:v>3.5645725951659966</c:v>
                </c:pt>
                <c:pt idx="18876">
                  <c:v>3.6501814809469781</c:v>
                </c:pt>
                <c:pt idx="18877">
                  <c:v>3.7332878213656615</c:v>
                </c:pt>
                <c:pt idx="18878">
                  <c:v>3.8138358219363129</c:v>
                </c:pt>
                <c:pt idx="18879">
                  <c:v>3.8917665140733471</c:v>
                </c:pt>
                <c:pt idx="18880">
                  <c:v>3.9670303500906376</c:v>
                </c:pt>
                <c:pt idx="18881">
                  <c:v>4.039575843056447</c:v>
                </c:pt>
                <c:pt idx="18882">
                  <c:v>4.109350952344081</c:v>
                </c:pt>
                <c:pt idx="18883">
                  <c:v>4.1763103058214162</c:v>
                </c:pt>
                <c:pt idx="18884">
                  <c:v>4.2404067804226511</c:v>
                </c:pt>
                <c:pt idx="18885">
                  <c:v>4.3015956069642769</c:v>
                </c:pt>
                <c:pt idx="18886">
                  <c:v>4.3598336906278936</c:v>
                </c:pt>
                <c:pt idx="18887">
                  <c:v>4.4150821442328194</c:v>
                </c:pt>
                <c:pt idx="18888">
                  <c:v>4.4673033008471226</c:v>
                </c:pt>
                <c:pt idx="18889">
                  <c:v>4.5164605556474884</c:v>
                </c:pt>
                <c:pt idx="18890">
                  <c:v>4.562521964320621</c:v>
                </c:pt>
                <c:pt idx="18891">
                  <c:v>4.6054572754447269</c:v>
                </c:pt>
                <c:pt idx="18892">
                  <c:v>4.645236646013875</c:v>
                </c:pt>
                <c:pt idx="18893">
                  <c:v>4.6818306082201149</c:v>
                </c:pt>
                <c:pt idx="18894">
                  <c:v>4.7152124659682011</c:v>
                </c:pt>
                <c:pt idx="18895">
                  <c:v>4.7453635890693224</c:v>
                </c:pt>
                <c:pt idx="18896">
                  <c:v>4.7722613742963329</c:v>
                </c:pt>
                <c:pt idx="18897">
                  <c:v>4.7958863482782395</c:v>
                </c:pt>
                <c:pt idx="18898">
                  <c:v>4.8162228435810812</c:v>
                </c:pt>
                <c:pt idx="18899">
                  <c:v>4.8332594475907724</c:v>
                </c:pt>
                <c:pt idx="18900">
                  <c:v>4.8469809994360631</c:v>
                </c:pt>
                <c:pt idx="18901">
                  <c:v>4.8573795879711721</c:v>
                </c:pt>
                <c:pt idx="18902">
                  <c:v>4.8644487331957782</c:v>
                </c:pt>
                <c:pt idx="18903">
                  <c:v>4.8681855264628462</c:v>
                </c:pt>
                <c:pt idx="18904">
                  <c:v>4.8685838324717876</c:v>
                </c:pt>
                <c:pt idx="18905">
                  <c:v>4.8656454119911912</c:v>
                </c:pt>
                <c:pt idx="18906">
                  <c:v>4.8593730432739264</c:v>
                </c:pt>
                <c:pt idx="18907">
                  <c:v>4.8497701668489057</c:v>
                </c:pt>
                <c:pt idx="18908">
                  <c:v>4.8368408109546532</c:v>
                </c:pt>
                <c:pt idx="18909">
                  <c:v>4.8205979811642399</c:v>
                </c:pt>
                <c:pt idx="18910">
                  <c:v>4.8010519168656618</c:v>
                </c:pt>
                <c:pt idx="18911">
                  <c:v>4.7782137456282818</c:v>
                </c:pt>
                <c:pt idx="18912">
                  <c:v>4.7520981658492518</c:v>
                </c:pt>
                <c:pt idx="18913">
                  <c:v>4.72272394565403</c:v>
                </c:pt>
                <c:pt idx="18914">
                  <c:v>4.6901131192221852</c:v>
                </c:pt>
                <c:pt idx="18915">
                  <c:v>4.6542875169459323</c:v>
                </c:pt>
                <c:pt idx="18916">
                  <c:v>4.6152719239021467</c:v>
                </c:pt>
                <c:pt idx="18917">
                  <c:v>4.5730944824033095</c:v>
                </c:pt>
                <c:pt idx="18918">
                  <c:v>4.5277833783359371</c:v>
                </c:pt>
                <c:pt idx="18919">
                  <c:v>4.4793689940290964</c:v>
                </c:pt>
                <c:pt idx="18920">
                  <c:v>4.4278829928902388</c:v>
                </c:pt>
                <c:pt idx="18921">
                  <c:v>4.3733631714030734</c:v>
                </c:pt>
                <c:pt idx="18922">
                  <c:v>4.3158447865824563</c:v>
                </c:pt>
                <c:pt idx="18923">
                  <c:v>4.2553667333039984</c:v>
                </c:pt>
                <c:pt idx="18924">
                  <c:v>4.1919746595610468</c:v>
                </c:pt>
                <c:pt idx="18925">
                  <c:v>4.1257085649987832</c:v>
                </c:pt>
                <c:pt idx="18926">
                  <c:v>4.0566144085691356</c:v>
                </c:pt>
                <c:pt idx="18927">
                  <c:v>3.9847429941535015</c:v>
                </c:pt>
                <c:pt idx="18928">
                  <c:v>3.9101419071239021</c:v>
                </c:pt>
                <c:pt idx="18929">
                  <c:v>3.832860590533973</c:v>
                </c:pt>
                <c:pt idx="18930">
                  <c:v>3.7529507617274094</c:v>
                </c:pt>
                <c:pt idx="18931">
                  <c:v>3.6704703101987146</c:v>
                </c:pt>
                <c:pt idx="18932">
                  <c:v>3.5854721429479453</c:v>
                </c:pt>
                <c:pt idx="18933">
                  <c:v>3.4980159106404805</c:v>
                </c:pt>
                <c:pt idx="18934">
                  <c:v>3.4081657869737247</c:v>
                </c:pt>
                <c:pt idx="18935">
                  <c:v>3.3159798337148354</c:v>
                </c:pt>
                <c:pt idx="18936">
                  <c:v>3.221521705493152</c:v>
                </c:pt>
                <c:pt idx="18937">
                  <c:v>3.124857122455865</c:v>
                </c:pt>
                <c:pt idx="18938">
                  <c:v>3.0260514365247779</c:v>
                </c:pt>
                <c:pt idx="18939">
                  <c:v>2.9251705638832051</c:v>
                </c:pt>
                <c:pt idx="18940">
                  <c:v>2.8222846137672919</c:v>
                </c:pt>
                <c:pt idx="18941">
                  <c:v>2.7174648930715599</c:v>
                </c:pt>
                <c:pt idx="18942">
                  <c:v>2.6107825402457854</c:v>
                </c:pt>
                <c:pt idx="18943">
                  <c:v>2.5023094732036326</c:v>
                </c:pt>
                <c:pt idx="18944">
                  <c:v>2.3921219904495037</c:v>
                </c:pt>
                <c:pt idx="18945">
                  <c:v>2.2802977138048313</c:v>
                </c:pt>
                <c:pt idx="18946">
                  <c:v>2.1669141366267435</c:v>
                </c:pt>
                <c:pt idx="18947">
                  <c:v>2.0520483647918919</c:v>
                </c:pt>
                <c:pt idx="18948">
                  <c:v>1.9357770336460689</c:v>
                </c:pt>
                <c:pt idx="18949">
                  <c:v>1.8181774823565671</c:v>
                </c:pt>
                <c:pt idx="18950">
                  <c:v>1.6993315164531753</c:v>
                </c:pt>
                <c:pt idx="18951">
                  <c:v>1.5793224429892769</c:v>
                </c:pt>
                <c:pt idx="18952">
                  <c:v>1.4582325366129687</c:v>
                </c:pt>
                <c:pt idx="18953">
                  <c:v>1.3361416037412095</c:v>
                </c:pt>
                <c:pt idx="18954">
                  <c:v>1.2131364806971745</c:v>
                </c:pt>
                <c:pt idx="18955">
                  <c:v>1.0893014067530546</c:v>
                </c:pt>
                <c:pt idx="18956">
                  <c:v>0.96472072019502231</c:v>
                </c:pt>
                <c:pt idx="18957">
                  <c:v>0.83947978048841054</c:v>
                </c:pt>
                <c:pt idx="18958">
                  <c:v>0.71366421343211839</c:v>
                </c:pt>
                <c:pt idx="18959">
                  <c:v>0.58736067139838266</c:v>
                </c:pt>
                <c:pt idx="18960">
                  <c:v>0.46065583096873197</c:v>
                </c:pt>
                <c:pt idx="18961">
                  <c:v>0.33363612538562903</c:v>
                </c:pt>
                <c:pt idx="18962">
                  <c:v>0.20638857784501102</c:v>
                </c:pt>
                <c:pt idx="18963">
                  <c:v>7.9000842143166439E-2</c:v>
                </c:pt>
                <c:pt idx="18964">
                  <c:v>-4.8439758464585259E-2</c:v>
                </c:pt>
                <c:pt idx="18965">
                  <c:v>-0.17584629186106332</c:v>
                </c:pt>
                <c:pt idx="18966">
                  <c:v>-0.30313125415424153</c:v>
                </c:pt>
                <c:pt idx="18967">
                  <c:v>-0.43020735454259784</c:v>
                </c:pt>
                <c:pt idx="18968">
                  <c:v>-0.55698685365270595</c:v>
                </c:pt>
                <c:pt idx="18969">
                  <c:v>-0.68338233203103593</c:v>
                </c:pt>
                <c:pt idx="18970">
                  <c:v>-0.80931058570860293</c:v>
                </c:pt>
                <c:pt idx="18971">
                  <c:v>-0.9346824574658249</c:v>
                </c:pt>
                <c:pt idx="18972">
                  <c:v>-1.0594115338959931</c:v>
                </c:pt>
                <c:pt idx="18973">
                  <c:v>-1.1834140847608456</c:v>
                </c:pt>
                <c:pt idx="18974">
                  <c:v>-1.306606999902366</c:v>
                </c:pt>
                <c:pt idx="18975">
                  <c:v>-1.4289041671070501</c:v>
                </c:pt>
                <c:pt idx="18976">
                  <c:v>-1.5502195872074984</c:v>
                </c:pt>
                <c:pt idx="18977">
                  <c:v>-1.6704689452238028</c:v>
                </c:pt>
                <c:pt idx="18978">
                  <c:v>-1.7895700302803497</c:v>
                </c:pt>
                <c:pt idx="18979">
                  <c:v>-1.907443000574651</c:v>
                </c:pt>
                <c:pt idx="18980">
                  <c:v>-2.0240093927623399</c:v>
                </c:pt>
                <c:pt idx="18981">
                  <c:v>-2.139188528531863</c:v>
                </c:pt>
                <c:pt idx="18982">
                  <c:v>-2.2529006212378295</c:v>
                </c:pt>
                <c:pt idx="18983">
                  <c:v>-2.3650683075695271</c:v>
                </c:pt>
                <c:pt idx="18984">
                  <c:v>-2.4756158965605719</c:v>
                </c:pt>
                <c:pt idx="18985">
                  <c:v>-2.5844659745335026</c:v>
                </c:pt>
                <c:pt idx="18986">
                  <c:v>-2.6915426579620556</c:v>
                </c:pt>
                <c:pt idx="18987">
                  <c:v>-2.7967732145670769</c:v>
                </c:pt>
                <c:pt idx="18988">
                  <c:v>-2.9000862376548793</c:v>
                </c:pt>
                <c:pt idx="18989">
                  <c:v>-3.0014068681853825</c:v>
                </c:pt>
                <c:pt idx="18990">
                  <c:v>-3.100669265706101</c:v>
                </c:pt>
                <c:pt idx="18991">
                  <c:v>-3.1978076186634916</c:v>
                </c:pt>
                <c:pt idx="18992">
                  <c:v>-3.2927518484326779</c:v>
                </c:pt>
                <c:pt idx="18993">
                  <c:v>-3.3854400284619972</c:v>
                </c:pt>
                <c:pt idx="18994">
                  <c:v>-3.4758080661890602</c:v>
                </c:pt>
                <c:pt idx="18995">
                  <c:v>-3.5637924875134956</c:v>
                </c:pt>
                <c:pt idx="18996">
                  <c:v>-3.6493307136125681</c:v>
                </c:pt>
                <c:pt idx="18997">
                  <c:v>-3.7323671787096542</c:v>
                </c:pt>
                <c:pt idx="18998">
                  <c:v>-3.8128461480693243</c:v>
                </c:pt>
                <c:pt idx="18999">
                  <c:v>-3.890708712085361</c:v>
                </c:pt>
                <c:pt idx="19000">
                  <c:v>-3.9659053812297671</c:v>
                </c:pt>
                <c:pt idx="19001">
                  <c:v>-4.0383847258581245</c:v>
                </c:pt>
                <c:pt idx="19002">
                  <c:v>-4.1080947617113575</c:v>
                </c:pt>
                <c:pt idx="19003">
                  <c:v>-4.1749901720573011</c:v>
                </c:pt>
                <c:pt idx="19004">
                  <c:v>-4.2390238882153071</c:v>
                </c:pt>
                <c:pt idx="19005">
                  <c:v>-4.3001511943260233</c:v>
                </c:pt>
                <c:pt idx="19006">
                  <c:v>-4.3583290477889198</c:v>
                </c:pt>
                <c:pt idx="19007">
                  <c:v>-4.413518612490603</c:v>
                </c:pt>
                <c:pt idx="19008">
                  <c:v>-4.4656822713726099</c:v>
                </c:pt>
                <c:pt idx="19009">
                  <c:v>-4.5147834682490755</c:v>
                </c:pt>
                <c:pt idx="19010">
                  <c:v>-4.5607903061670667</c:v>
                </c:pt>
                <c:pt idx="19011">
                  <c:v>-4.6036725797479852</c:v>
                </c:pt>
                <c:pt idx="19012">
                  <c:v>-4.6434004906732635</c:v>
                </c:pt>
                <c:pt idx="19013">
                  <c:v>-4.6799446144287966</c:v>
                </c:pt>
                <c:pt idx="19014">
                  <c:v>-4.7132782967832867</c:v>
                </c:pt>
                <c:pt idx="19015">
                  <c:v>-4.7433829479468894</c:v>
                </c:pt>
                <c:pt idx="19016">
                  <c:v>-4.7702360035926121</c:v>
                </c:pt>
                <c:pt idx="19017">
                  <c:v>-4.7938180277182676</c:v>
                </c:pt>
                <c:pt idx="19018">
                  <c:v>-4.8141133886962058</c:v>
                </c:pt>
                <c:pt idx="19019">
                  <c:v>-4.8311107081263467</c:v>
                </c:pt>
                <c:pt idx="19020">
                  <c:v>-4.8447948577307667</c:v>
                </c:pt>
                <c:pt idx="19021">
                  <c:v>-4.855157957309328</c:v>
                </c:pt>
                <c:pt idx="19022">
                  <c:v>-4.8621935561341356</c:v>
                </c:pt>
                <c:pt idx="19023">
                  <c:v>-4.8658987731332939</c:v>
                </c:pt>
                <c:pt idx="19024">
                  <c:v>-4.8662674988614647</c:v>
                </c:pt>
                <c:pt idx="19025">
                  <c:v>-4.8633015182014914</c:v>
                </c:pt>
                <c:pt idx="19026">
                  <c:v>-4.8570036317599667</c:v>
                </c:pt>
                <c:pt idx="19027">
                  <c:v>-4.8473773006408916</c:v>
                </c:pt>
                <c:pt idx="19028">
                  <c:v>-4.8344265718627843</c:v>
                </c:pt>
                <c:pt idx="19029">
                  <c:v>-4.8181644679686917</c:v>
                </c:pt>
                <c:pt idx="19030">
                  <c:v>-4.7986012434931755</c:v>
                </c:pt>
                <c:pt idx="19031">
                  <c:v>-4.7757480393169613</c:v>
                </c:pt>
                <c:pt idx="19032">
                  <c:v>-4.7496195653032363</c:v>
                </c:pt>
                <c:pt idx="19033">
                  <c:v>-4.7202345991895438</c:v>
                </c:pt>
                <c:pt idx="19034">
                  <c:v>-4.6876151829065433</c:v>
                </c:pt>
                <c:pt idx="19035">
                  <c:v>-4.6517831527312996</c:v>
                </c:pt>
                <c:pt idx="19036">
                  <c:v>-4.61276329775544</c:v>
                </c:pt>
                <c:pt idx="19037">
                  <c:v>-4.5705837624340173</c:v>
                </c:pt>
                <c:pt idx="19038">
                  <c:v>-4.5252727329233817</c:v>
                </c:pt>
                <c:pt idx="19039">
                  <c:v>-4.4768605899508422</c:v>
                </c:pt>
                <c:pt idx="19040">
                  <c:v>-4.4253789934531227</c:v>
                </c:pt>
                <c:pt idx="19041">
                  <c:v>-4.3708657345786381</c:v>
                </c:pt>
                <c:pt idx="19042">
                  <c:v>-4.3133560631483183</c:v>
                </c:pt>
                <c:pt idx="19043">
                  <c:v>-4.2528888649925936</c:v>
                </c:pt>
                <c:pt idx="19044">
                  <c:v>-4.1895097772177348</c:v>
                </c:pt>
                <c:pt idx="19045">
                  <c:v>-4.1232587867504442</c:v>
                </c:pt>
                <c:pt idx="19046">
                  <c:v>-4.054181838005138</c:v>
                </c:pt>
                <c:pt idx="19047">
                  <c:v>-3.9823297185205075</c:v>
                </c:pt>
                <c:pt idx="19048">
                  <c:v>-3.9077499955360477</c:v>
                </c:pt>
                <c:pt idx="19049">
                  <c:v>-3.8304920921999273</c:v>
                </c:pt>
                <c:pt idx="19050">
                  <c:v>-3.75060770419595</c:v>
                </c:pt>
                <c:pt idx="19051">
                  <c:v>-3.668154697624153</c:v>
                </c:pt>
                <c:pt idx="19052">
                  <c:v>-3.583185954377047</c:v>
                </c:pt>
                <c:pt idx="19053">
                  <c:v>-3.495761098322157</c:v>
                </c:pt>
                <c:pt idx="19054">
                  <c:v>-3.4059442746933013</c:v>
                </c:pt>
                <c:pt idx="19055">
                  <c:v>-3.3137935151537281</c:v>
                </c:pt>
                <c:pt idx="19056">
                  <c:v>-3.2193724426158474</c:v>
                </c:pt>
                <c:pt idx="19057">
                  <c:v>-3.122746743925588</c:v>
                </c:pt>
                <c:pt idx="19058">
                  <c:v>-3.0239817361488526</c:v>
                </c:pt>
                <c:pt idx="19059">
                  <c:v>-2.9231432990893609</c:v>
                </c:pt>
                <c:pt idx="19060">
                  <c:v>-2.8203015041129276</c:v>
                </c:pt>
                <c:pt idx="19061">
                  <c:v>-2.7155276187864827</c:v>
                </c:pt>
                <c:pt idx="19062">
                  <c:v>-2.6088927408098979</c:v>
                </c:pt>
                <c:pt idx="19063">
                  <c:v>-2.5004687459609252</c:v>
                </c:pt>
                <c:pt idx="19064">
                  <c:v>-2.3903318892593117</c:v>
                </c:pt>
                <c:pt idx="19065">
                  <c:v>-2.2785597477315691</c:v>
                </c:pt>
                <c:pt idx="19066">
                  <c:v>-2.1652297686692443</c:v>
                </c:pt>
                <c:pt idx="19067">
                  <c:v>-2.0504190106534872</c:v>
                </c:pt>
                <c:pt idx="19068">
                  <c:v>-1.9342040605462658</c:v>
                </c:pt>
                <c:pt idx="19069">
                  <c:v>-1.8166622078854102</c:v>
                </c:pt>
                <c:pt idx="19070">
                  <c:v>-1.6978752074692707</c:v>
                </c:pt>
                <c:pt idx="19071">
                  <c:v>-1.577926314562434</c:v>
                </c:pt>
                <c:pt idx="19072">
                  <c:v>-1.4568977510121857</c:v>
                </c:pt>
                <c:pt idx="19073">
                  <c:v>-1.3348692694691058</c:v>
                </c:pt>
                <c:pt idx="19074">
                  <c:v>-1.2119276515713175</c:v>
                </c:pt>
                <c:pt idx="19075">
                  <c:v>-1.0881570810351828</c:v>
                </c:pt>
                <c:pt idx="19076">
                  <c:v>-0.96364183976912143</c:v>
                </c:pt>
                <c:pt idx="19077">
                  <c:v>-0.8384672300874646</c:v>
                </c:pt>
                <c:pt idx="19078">
                  <c:v>-0.71271881991530195</c:v>
                </c:pt>
                <c:pt idx="19079">
                  <c:v>-0.58648320307836566</c:v>
                </c:pt>
                <c:pt idx="19080">
                  <c:v>-0.45984699699012321</c:v>
                </c:pt>
                <c:pt idx="19081">
                  <c:v>-0.33289657515476684</c:v>
                </c:pt>
                <c:pt idx="19082">
                  <c:v>-0.20571890051205635</c:v>
                </c:pt>
                <c:pt idx="19083">
                  <c:v>-7.8401566136275525E-2</c:v>
                </c:pt>
                <c:pt idx="19084">
                  <c:v>4.8968165852327258E-2</c:v>
                </c:pt>
                <c:pt idx="19085">
                  <c:v>0.17630342483163516</c:v>
                </c:pt>
                <c:pt idx="19086">
                  <c:v>0.30351676871111866</c:v>
                </c:pt>
                <c:pt idx="19087">
                  <c:v>0.43052096874396478</c:v>
                </c:pt>
                <c:pt idx="19088">
                  <c:v>0.55722834781084996</c:v>
                </c:pt>
                <c:pt idx="19089">
                  <c:v>0.68355154885762537</c:v>
                </c:pt>
                <c:pt idx="19090">
                  <c:v>0.8094074304063279</c:v>
                </c:pt>
                <c:pt idx="19091">
                  <c:v>0.93470689776588134</c:v>
                </c:pt>
                <c:pt idx="19092">
                  <c:v>1.0593636000415889</c:v>
                </c:pt>
                <c:pt idx="19093">
                  <c:v>1.1832938694367832</c:v>
                </c:pt>
                <c:pt idx="19094">
                  <c:v>1.3064146581106872</c:v>
                </c:pt>
                <c:pt idx="19095">
                  <c:v>1.4286399159893244</c:v>
                </c:pt>
                <c:pt idx="19096">
                  <c:v>1.549883705813011</c:v>
                </c:pt>
                <c:pt idx="19097">
                  <c:v>1.6700617742250963</c:v>
                </c:pt>
                <c:pt idx="19098">
                  <c:v>1.7890919716354288</c:v>
                </c:pt>
                <c:pt idx="19099">
                  <c:v>1.906894517136617</c:v>
                </c:pt>
                <c:pt idx="19100">
                  <c:v>2.0233910078366715</c:v>
                </c:pt>
                <c:pt idx="19101">
                  <c:v>2.1385008253820823</c:v>
                </c:pt>
                <c:pt idx="19102">
                  <c:v>2.2521442425393796</c:v>
                </c:pt>
                <c:pt idx="19103">
                  <c:v>2.3642439548131784</c:v>
                </c:pt>
                <c:pt idx="19104">
                  <c:v>2.4747243294051802</c:v>
                </c:pt>
                <c:pt idx="19105">
                  <c:v>2.5835080101092185</c:v>
                </c:pt>
                <c:pt idx="19106">
                  <c:v>2.6905191701242357</c:v>
                </c:pt>
                <c:pt idx="19107">
                  <c:v>2.7956851331020247</c:v>
                </c:pt>
                <c:pt idx="19108">
                  <c:v>2.8989345474375425</c:v>
                </c:pt>
                <c:pt idx="19109">
                  <c:v>3.0001926082904591</c:v>
                </c:pt>
                <c:pt idx="19110">
                  <c:v>3.0993935284727638</c:v>
                </c:pt>
                <c:pt idx="19111">
                  <c:v>3.1964715487148156</c:v>
                </c:pt>
                <c:pt idx="19112">
                  <c:v>3.2913566416508302</c:v>
                </c:pt>
                <c:pt idx="19113">
                  <c:v>3.3839869309196668</c:v>
                </c:pt>
                <c:pt idx="19114">
                  <c:v>3.4742983730384558</c:v>
                </c:pt>
                <c:pt idx="19115">
                  <c:v>3.5622275418337956</c:v>
                </c:pt>
                <c:pt idx="19116">
                  <c:v>3.6477119052167266</c:v>
                </c:pt>
                <c:pt idx="19117">
                  <c:v>3.7306959429118716</c:v>
                </c:pt>
                <c:pt idx="19118">
                  <c:v>3.8111239644138943</c:v>
                </c:pt>
                <c:pt idx="19119">
                  <c:v>3.8889371030385247</c:v>
                </c:pt>
                <c:pt idx="19120">
                  <c:v>3.9640859108351978</c:v>
                </c:pt>
                <c:pt idx="19121">
                  <c:v>4.0365189983576082</c:v>
                </c:pt>
                <c:pt idx="19122">
                  <c:v>4.1061844201318083</c:v>
                </c:pt>
                <c:pt idx="19123">
                  <c:v>4.1730368967651508</c:v>
                </c:pt>
                <c:pt idx="19124">
                  <c:v>4.2370293954398086</c:v>
                </c:pt>
                <c:pt idx="19125">
                  <c:v>4.2981172346526408</c:v>
                </c:pt>
                <c:pt idx="19126">
                  <c:v>4.3562574046240652</c:v>
                </c:pt>
                <c:pt idx="19127">
                  <c:v>4.411411100499226</c:v>
                </c:pt>
                <c:pt idx="19128">
                  <c:v>4.4635407348898903</c:v>
                </c:pt>
                <c:pt idx="19129">
                  <c:v>4.5126097796675602</c:v>
                </c:pt>
                <c:pt idx="19130">
                  <c:v>4.5585863643008224</c:v>
                </c:pt>
                <c:pt idx="19131">
                  <c:v>4.6014403081751114</c:v>
                </c:pt>
                <c:pt idx="19132">
                  <c:v>4.6411418360581314</c:v>
                </c:pt>
                <c:pt idx="19133">
                  <c:v>4.6776615448256145</c:v>
                </c:pt>
                <c:pt idx="19134">
                  <c:v>4.7109727999223843</c:v>
                </c:pt>
                <c:pt idx="19135">
                  <c:v>4.7410570295052619</c:v>
                </c:pt>
                <c:pt idx="19136">
                  <c:v>4.7678916854501736</c:v>
                </c:pt>
                <c:pt idx="19137">
                  <c:v>4.7914573462013443</c:v>
                </c:pt>
                <c:pt idx="19138">
                  <c:v>4.8117383928098603</c:v>
                </c:pt>
                <c:pt idx="19139">
                  <c:v>4.8287234577769462</c:v>
                </c:pt>
                <c:pt idx="19140">
                  <c:v>4.8423974219404666</c:v>
                </c:pt>
                <c:pt idx="19141">
                  <c:v>4.8527524124239019</c:v>
                </c:pt>
                <c:pt idx="19142">
                  <c:v>4.8597819840257914</c:v>
                </c:pt>
                <c:pt idx="19143">
                  <c:v>4.8634832593999784</c:v>
                </c:pt>
                <c:pt idx="19144">
                  <c:v>4.8638501310242228</c:v>
                </c:pt>
                <c:pt idx="19145">
                  <c:v>4.8608843839014657</c:v>
                </c:pt>
                <c:pt idx="19146">
                  <c:v>4.854588816956551</c:v>
                </c:pt>
                <c:pt idx="19147">
                  <c:v>4.8449668878126273</c:v>
                </c:pt>
                <c:pt idx="19148">
                  <c:v>4.8320226382125169</c:v>
                </c:pt>
                <c:pt idx="19149">
                  <c:v>4.8157690836345886</c:v>
                </c:pt>
                <c:pt idx="19150">
                  <c:v>4.7962164697670584</c:v>
                </c:pt>
                <c:pt idx="19151">
                  <c:v>4.7733759268716005</c:v>
                </c:pt>
                <c:pt idx="19152">
                  <c:v>4.7472621524299985</c:v>
                </c:pt>
                <c:pt idx="19153">
                  <c:v>4.7178939100480193</c:v>
                </c:pt>
                <c:pt idx="19154">
                  <c:v>4.6852932257876265</c:v>
                </c:pt>
                <c:pt idx="19155">
                  <c:v>4.6494819183351401</c:v>
                </c:pt>
                <c:pt idx="19156">
                  <c:v>4.6104847574858416</c:v>
                </c:pt>
                <c:pt idx="19157">
                  <c:v>4.5683298667106547</c:v>
                </c:pt>
                <c:pt idx="19158">
                  <c:v>4.5230454095134256</c:v>
                </c:pt>
                <c:pt idx="19159">
                  <c:v>4.4746617423211665</c:v>
                </c:pt>
                <c:pt idx="19160">
                  <c:v>4.4232104991447878</c:v>
                </c:pt>
                <c:pt idx="19161">
                  <c:v>4.3687294436048125</c:v>
                </c:pt>
                <c:pt idx="19162">
                  <c:v>4.3112537964171596</c:v>
                </c:pt>
                <c:pt idx="19163">
                  <c:v>4.2508224127563139</c:v>
                </c:pt>
                <c:pt idx="19164">
                  <c:v>4.1874808975492641</c:v>
                </c:pt>
                <c:pt idx="19165">
                  <c:v>4.1212692040489332</c:v>
                </c:pt>
                <c:pt idx="19166">
                  <c:v>4.0522332415315505</c:v>
                </c:pt>
                <c:pt idx="19167">
                  <c:v>3.9804237609646185</c:v>
                </c:pt>
                <c:pt idx="19168">
                  <c:v>3.9058882916160167</c:v>
                </c:pt>
                <c:pt idx="19169">
                  <c:v>3.8286762172956363</c:v>
                </c:pt>
                <c:pt idx="19170">
                  <c:v>3.7488391930171994</c:v>
                </c:pt>
                <c:pt idx="19171">
                  <c:v>3.6664350429150425</c:v>
                </c:pt>
                <c:pt idx="19172">
                  <c:v>3.5815166056573093</c:v>
                </c:pt>
                <c:pt idx="19173">
                  <c:v>3.4941434606669199</c:v>
                </c:pt>
                <c:pt idx="19174">
                  <c:v>3.4043797075516937</c:v>
                </c:pt>
                <c:pt idx="19175">
                  <c:v>3.3122833312082864</c:v>
                </c:pt>
                <c:pt idx="19176">
                  <c:v>3.2179179066825032</c:v>
                </c:pt>
                <c:pt idx="19177">
                  <c:v>3.1213490718960846</c:v>
                </c:pt>
                <c:pt idx="19178">
                  <c:v>3.0226420939759793</c:v>
                </c:pt>
                <c:pt idx="19179">
                  <c:v>2.9218628018161596</c:v>
                </c:pt>
                <c:pt idx="19180">
                  <c:v>2.8190812149465359</c:v>
                </c:pt>
                <c:pt idx="19181">
                  <c:v>2.7143685482170188</c:v>
                </c:pt>
                <c:pt idx="19182">
                  <c:v>2.6077958457759021</c:v>
                </c:pt>
                <c:pt idx="19183">
                  <c:v>2.499434929061465</c:v>
                </c:pt>
                <c:pt idx="19184">
                  <c:v>2.3893619980133614</c:v>
                </c:pt>
                <c:pt idx="19185">
                  <c:v>2.2776545738857452</c:v>
                </c:pt>
                <c:pt idx="19186">
                  <c:v>2.1643900475540319</c:v>
                </c:pt>
                <c:pt idx="19187">
                  <c:v>2.0496454205885151</c:v>
                </c:pt>
                <c:pt idx="19188">
                  <c:v>1.9334972222953035</c:v>
                </c:pt>
                <c:pt idx="19189">
                  <c:v>1.8160226841614882</c:v>
                </c:pt>
                <c:pt idx="19190">
                  <c:v>1.6973035024902008</c:v>
                </c:pt>
                <c:pt idx="19191">
                  <c:v>1.5774228736570355</c:v>
                </c:pt>
                <c:pt idx="19192">
                  <c:v>1.4564629602777361</c:v>
                </c:pt>
                <c:pt idx="19193">
                  <c:v>1.3345034554801321</c:v>
                </c:pt>
                <c:pt idx="19194">
                  <c:v>1.2116310811398368</c:v>
                </c:pt>
                <c:pt idx="19195">
                  <c:v>1.0879299610230939</c:v>
                </c:pt>
                <c:pt idx="19196">
                  <c:v>0.96348431695172088</c:v>
                </c:pt>
                <c:pt idx="19197">
                  <c:v>0.83837939106981096</c:v>
                </c:pt>
                <c:pt idx="19198">
                  <c:v>0.7127006910998549</c:v>
                </c:pt>
                <c:pt idx="19199">
                  <c:v>0.58653475068499172</c:v>
                </c:pt>
                <c:pt idx="19200">
                  <c:v>0.45996812712789986</c:v>
                </c:pt>
                <c:pt idx="19201">
                  <c:v>0.3330871339457907</c:v>
                </c:pt>
                <c:pt idx="19202">
                  <c:v>0.20597867426640995</c:v>
                </c:pt>
                <c:pt idx="19203">
                  <c:v>7.8730281579183214E-2</c:v>
                </c:pt>
                <c:pt idx="19204">
                  <c:v>-4.8570841302491265E-2</c:v>
                </c:pt>
                <c:pt idx="19205">
                  <c:v>-0.17583788273422529</c:v>
                </c:pt>
                <c:pt idx="19206">
                  <c:v>-0.30298345922358383</c:v>
                </c:pt>
                <c:pt idx="19207">
                  <c:v>-0.429920400191732</c:v>
                </c:pt>
                <c:pt idx="19208">
                  <c:v>-0.55656108620718991</c:v>
                </c:pt>
                <c:pt idx="19209">
                  <c:v>-0.68281821737455972</c:v>
                </c:pt>
                <c:pt idx="19210">
                  <c:v>-0.80860870879603752</c:v>
                </c:pt>
                <c:pt idx="19211">
                  <c:v>-0.9338435217340163</c:v>
                </c:pt>
                <c:pt idx="19212">
                  <c:v>-1.0584363605726221</c:v>
                </c:pt>
                <c:pt idx="19213">
                  <c:v>-1.1823036120721868</c:v>
                </c:pt>
                <c:pt idx="19214">
                  <c:v>-1.3053622821804616</c:v>
                </c:pt>
                <c:pt idx="19215">
                  <c:v>-1.4275263737976132</c:v>
                </c:pt>
                <c:pt idx="19216">
                  <c:v>-1.5487100017787734</c:v>
                </c:pt>
                <c:pt idx="19217">
                  <c:v>-1.668828963978338</c:v>
                </c:pt>
                <c:pt idx="19218">
                  <c:v>-1.7878011610695641</c:v>
                </c:pt>
                <c:pt idx="19219">
                  <c:v>-1.9055468614185973</c:v>
                </c:pt>
                <c:pt idx="19220">
                  <c:v>-2.0219877103750759</c:v>
                </c:pt>
                <c:pt idx="19221">
                  <c:v>-2.1370431367541998</c:v>
                </c:pt>
                <c:pt idx="19222">
                  <c:v>-2.2506334593785216</c:v>
                </c:pt>
                <c:pt idx="19223">
                  <c:v>-2.3626814186568583</c:v>
                </c:pt>
                <c:pt idx="19224">
                  <c:v>-2.4731114255055826</c:v>
                </c:pt>
                <c:pt idx="19225">
                  <c:v>-2.5818461662065313</c:v>
                </c:pt>
                <c:pt idx="19226">
                  <c:v>-2.6888098551844504</c:v>
                </c:pt>
                <c:pt idx="19227">
                  <c:v>-2.793929856019735</c:v>
                </c:pt>
                <c:pt idx="19228">
                  <c:v>-2.897134855705489</c:v>
                </c:pt>
                <c:pt idx="19229">
                  <c:v>-2.9983500866365072</c:v>
                </c:pt>
                <c:pt idx="19230">
                  <c:v>-3.0975097974658978</c:v>
                </c:pt>
                <c:pt idx="19231">
                  <c:v>-3.1945482633409963</c:v>
                </c:pt>
                <c:pt idx="19232">
                  <c:v>-3.289395489860246</c:v>
                </c:pt>
                <c:pt idx="19233">
                  <c:v>-3.3819896321465834</c:v>
                </c:pt>
                <c:pt idx="19234">
                  <c:v>-3.4722666766949719</c:v>
                </c:pt>
                <c:pt idx="19235">
                  <c:v>-3.5601632257786662</c:v>
                </c:pt>
                <c:pt idx="19236">
                  <c:v>-3.6456167742008376</c:v>
                </c:pt>
                <c:pt idx="19237">
                  <c:v>-3.7285718270015771</c:v>
                </c:pt>
                <c:pt idx="19238">
                  <c:v>-3.8089727173935941</c:v>
                </c:pt>
                <c:pt idx="19239">
                  <c:v>-3.8867606007939481</c:v>
                </c:pt>
                <c:pt idx="19240">
                  <c:v>-3.9618860497187178</c:v>
                </c:pt>
                <c:pt idx="19241">
                  <c:v>-4.0342976935370531</c:v>
                </c:pt>
                <c:pt idx="19242">
                  <c:v>-4.1039436039242645</c:v>
                </c:pt>
                <c:pt idx="19243">
                  <c:v>-4.1707785169570979</c:v>
                </c:pt>
                <c:pt idx="19244">
                  <c:v>-4.23475541359507</c:v>
                </c:pt>
                <c:pt idx="19245">
                  <c:v>-4.2958296244096985</c:v>
                </c:pt>
                <c:pt idx="19246">
                  <c:v>-4.3539581499840994</c:v>
                </c:pt>
                <c:pt idx="19247">
                  <c:v>-4.4091021941065298</c:v>
                </c:pt>
                <c:pt idx="19248">
                  <c:v>-4.4612241763059206</c:v>
                </c:pt>
                <c:pt idx="19249">
                  <c:v>-4.5102875736402943</c:v>
                </c:pt>
                <c:pt idx="19250">
                  <c:v>-4.5562605190309</c:v>
                </c:pt>
                <c:pt idx="19251">
                  <c:v>-4.5991128335801692</c:v>
                </c:pt>
                <c:pt idx="19252">
                  <c:v>-4.6388147420369483</c:v>
                </c:pt>
                <c:pt idx="19253">
                  <c:v>-4.6753368395234087</c:v>
                </c:pt>
                <c:pt idx="19254">
                  <c:v>-4.7086524879989877</c:v>
                </c:pt>
                <c:pt idx="19255">
                  <c:v>-4.7387431104073858</c:v>
                </c:pt>
                <c:pt idx="19256">
                  <c:v>-4.765586151689492</c:v>
                </c:pt>
                <c:pt idx="19257">
                  <c:v>-4.7891621816397949</c:v>
                </c:pt>
                <c:pt idx="19258">
                  <c:v>-4.8094555709535269</c:v>
                </c:pt>
                <c:pt idx="19259">
                  <c:v>-4.8264549400802093</c:v>
                </c:pt>
                <c:pt idx="19260">
                  <c:v>-4.840145156121654</c:v>
                </c:pt>
                <c:pt idx="19261">
                  <c:v>-4.8505183307940829</c:v>
                </c:pt>
                <c:pt idx="19262">
                  <c:v>-4.8575680018319831</c:v>
                </c:pt>
                <c:pt idx="19263">
                  <c:v>-4.8612912731842659</c:v>
                </c:pt>
                <c:pt idx="19264">
                  <c:v>-4.861682017000212</c:v>
                </c:pt>
                <c:pt idx="19265">
                  <c:v>-4.8587419963494156</c:v>
                </c:pt>
                <c:pt idx="19266">
                  <c:v>-4.8524739866385715</c:v>
                </c:pt>
                <c:pt idx="19267">
                  <c:v>-4.8428814204093102</c:v>
                </c:pt>
                <c:pt idx="19268">
                  <c:v>-4.8299683127823005</c:v>
                </c:pt>
                <c:pt idx="19269">
                  <c:v>-4.8137476510972128</c:v>
                </c:pt>
                <c:pt idx="19270">
                  <c:v>-4.794229651412369</c:v>
                </c:pt>
                <c:pt idx="19271">
                  <c:v>-4.7714254128949838</c:v>
                </c:pt>
                <c:pt idx="19272">
                  <c:v>-4.7453496004957127</c:v>
                </c:pt>
                <c:pt idx="19273">
                  <c:v>-4.7160209438815786</c:v>
                </c:pt>
                <c:pt idx="19274">
                  <c:v>-4.6834614337984881</c:v>
                </c:pt>
                <c:pt idx="19275">
                  <c:v>-4.6476928522708789</c:v>
                </c:pt>
                <c:pt idx="19276">
                  <c:v>-4.6087399311189081</c:v>
                </c:pt>
                <c:pt idx="19277">
                  <c:v>-4.5666307545588065</c:v>
                </c:pt>
                <c:pt idx="19278">
                  <c:v>-4.5213934455949278</c:v>
                </c:pt>
                <c:pt idx="19279">
                  <c:v>-4.4730583189459407</c:v>
                </c:pt>
                <c:pt idx="19280">
                  <c:v>-4.4216569657423381</c:v>
                </c:pt>
                <c:pt idx="19281">
                  <c:v>-4.3672271055899303</c:v>
                </c:pt>
                <c:pt idx="19282">
                  <c:v>-4.3098039140945064</c:v>
                </c:pt>
                <c:pt idx="19283">
                  <c:v>-4.2494262002647645</c:v>
                </c:pt>
                <c:pt idx="19284">
                  <c:v>-4.186139521846636</c:v>
                </c:pt>
                <c:pt idx="19285">
                  <c:v>-4.1199837839384061</c:v>
                </c:pt>
                <c:pt idx="19286">
                  <c:v>-4.0510048467301676</c:v>
                </c:pt>
                <c:pt idx="19287">
                  <c:v>-3.979253411214863</c:v>
                </c:pt>
                <c:pt idx="19288">
                  <c:v>-3.9047769558411209</c:v>
                </c:pt>
                <c:pt idx="19289">
                  <c:v>-3.8276248127994439</c:v>
                </c:pt>
                <c:pt idx="19290">
                  <c:v>-3.7478485847290481</c:v>
                </c:pt>
                <c:pt idx="19291">
                  <c:v>-3.665506042680394</c:v>
                </c:pt>
                <c:pt idx="19292">
                  <c:v>-3.580649971574736</c:v>
                </c:pt>
                <c:pt idx="19293">
                  <c:v>-3.4933398964719675</c:v>
                </c:pt>
                <c:pt idx="19294">
                  <c:v>-3.4036398620479766</c:v>
                </c:pt>
                <c:pt idx="19295">
                  <c:v>-3.311607797746559</c:v>
                </c:pt>
                <c:pt idx="19296">
                  <c:v>-3.2173072226878525</c:v>
                </c:pt>
                <c:pt idx="19297">
                  <c:v>-3.1208037184436801</c:v>
                </c:pt>
                <c:pt idx="19298">
                  <c:v>-3.0221624954160502</c:v>
                </c:pt>
                <c:pt idx="19299">
                  <c:v>-2.9214493254477572</c:v>
                </c:pt>
                <c:pt idx="19300">
                  <c:v>-2.8187341707410165</c:v>
                </c:pt>
                <c:pt idx="19301">
                  <c:v>-2.7140881885912207</c:v>
                </c:pt>
                <c:pt idx="19302">
                  <c:v>-2.6075823654151917</c:v>
                </c:pt>
                <c:pt idx="19303">
                  <c:v>-2.4992884647924232</c:v>
                </c:pt>
                <c:pt idx="19304">
                  <c:v>-2.3892826287269417</c:v>
                </c:pt>
                <c:pt idx="19305">
                  <c:v>-2.2776423205100804</c:v>
                </c:pt>
                <c:pt idx="19306">
                  <c:v>-2.1644448730775685</c:v>
                </c:pt>
                <c:pt idx="19307">
                  <c:v>-2.0497672301330492</c:v>
                </c:pt>
                <c:pt idx="19308">
                  <c:v>-1.9336858632388347</c:v>
                </c:pt>
                <c:pt idx="19309">
                  <c:v>-1.8162779463109968</c:v>
                </c:pt>
                <c:pt idx="19310">
                  <c:v>-1.6976251183036679</c:v>
                </c:pt>
                <c:pt idx="19311">
                  <c:v>-1.5778105185151741</c:v>
                </c:pt>
                <c:pt idx="19312">
                  <c:v>-1.4569162528046613</c:v>
                </c:pt>
                <c:pt idx="19313">
                  <c:v>-1.335021957912542</c:v>
                </c:pt>
                <c:pt idx="19314">
                  <c:v>-1.2122142997451255</c:v>
                </c:pt>
                <c:pt idx="19315">
                  <c:v>-1.0885773465647479</c:v>
                </c:pt>
                <c:pt idx="19316">
                  <c:v>-0.96419526520312437</c:v>
                </c:pt>
                <c:pt idx="19317">
                  <c:v>-0.83915324337434949</c:v>
                </c:pt>
                <c:pt idx="19318">
                  <c:v>-0.71353673497823977</c:v>
                </c:pt>
                <c:pt idx="19319">
                  <c:v>-0.58743222048814037</c:v>
                </c:pt>
                <c:pt idx="19320">
                  <c:v>-0.46092620473559404</c:v>
                </c:pt>
                <c:pt idx="19321">
                  <c:v>-0.33410494950980296</c:v>
                </c:pt>
                <c:pt idx="19322">
                  <c:v>-0.20705530699803409</c:v>
                </c:pt>
                <c:pt idx="19323">
                  <c:v>-7.98647605799708E-2</c:v>
                </c:pt>
                <c:pt idx="19324">
                  <c:v>4.7379536167166558E-2</c:v>
                </c:pt>
                <c:pt idx="19325">
                  <c:v>0.17459081991996303</c:v>
                </c:pt>
                <c:pt idx="19326">
                  <c:v>0.3016817545504874</c:v>
                </c:pt>
                <c:pt idx="19327">
                  <c:v>0.4285652158477069</c:v>
                </c:pt>
                <c:pt idx="19328">
                  <c:v>0.55515362971222315</c:v>
                </c:pt>
                <c:pt idx="19329">
                  <c:v>0.68135974050629733</c:v>
                </c:pt>
                <c:pt idx="19330">
                  <c:v>0.80710050647809606</c:v>
                </c:pt>
                <c:pt idx="19331">
                  <c:v>0.93228693088778425</c:v>
                </c:pt>
                <c:pt idx="19332">
                  <c:v>1.0568327589336259</c:v>
                </c:pt>
                <c:pt idx="19333">
                  <c:v>1.1806544169720621</c:v>
                </c:pt>
                <c:pt idx="19334">
                  <c:v>1.3036689492957516</c:v>
                </c:pt>
                <c:pt idx="19335">
                  <c:v>1.4257903958661282</c:v>
                </c:pt>
                <c:pt idx="19336">
                  <c:v>1.546932907285119</c:v>
                </c:pt>
                <c:pt idx="19337">
                  <c:v>1.6670123158092418</c:v>
                </c:pt>
                <c:pt idx="19338">
                  <c:v>1.7859465551407026</c:v>
                </c:pt>
                <c:pt idx="19339">
                  <c:v>1.9036559252739162</c:v>
                </c:pt>
                <c:pt idx="19340">
                  <c:v>2.0200621017595344</c:v>
                </c:pt>
                <c:pt idx="19341">
                  <c:v>2.1350845421616635</c:v>
                </c:pt>
                <c:pt idx="19342">
                  <c:v>2.248643592575907</c:v>
                </c:pt>
                <c:pt idx="19343">
                  <c:v>2.3606620191857441</c:v>
                </c:pt>
                <c:pt idx="19344">
                  <c:v>2.4710642571624488</c:v>
                </c:pt>
                <c:pt idx="19345">
                  <c:v>2.5797730155034584</c:v>
                </c:pt>
                <c:pt idx="19346">
                  <c:v>2.686712529791055</c:v>
                </c:pt>
                <c:pt idx="19347">
                  <c:v>2.7918101831881481</c:v>
                </c:pt>
                <c:pt idx="19348">
                  <c:v>2.8949946806793472</c:v>
                </c:pt>
                <c:pt idx="19349">
                  <c:v>2.9961912710457064</c:v>
                </c:pt>
                <c:pt idx="19350">
                  <c:v>3.0953342177082335</c:v>
                </c:pt>
                <c:pt idx="19351">
                  <c:v>3.1923578089522895</c:v>
                </c:pt>
                <c:pt idx="19352">
                  <c:v>3.2871920618742565</c:v>
                </c:pt>
                <c:pt idx="19353">
                  <c:v>3.3797751414462009</c:v>
                </c:pt>
                <c:pt idx="19354">
                  <c:v>3.470043042355853</c:v>
                </c:pt>
                <c:pt idx="19355">
                  <c:v>3.557932373407374</c:v>
                </c:pt>
                <c:pt idx="19356">
                  <c:v>3.6433806342681945</c:v>
                </c:pt>
                <c:pt idx="19357">
                  <c:v>3.7263323331730573</c:v>
                </c:pt>
                <c:pt idx="19358">
                  <c:v>3.8067318048583414</c:v>
                </c:pt>
                <c:pt idx="19359">
                  <c:v>3.8845202045933442</c:v>
                </c:pt>
                <c:pt idx="19360">
                  <c:v>3.9596481030765887</c:v>
                </c:pt>
                <c:pt idx="19361">
                  <c:v>4.0320641261924139</c:v>
                </c:pt>
                <c:pt idx="19362">
                  <c:v>4.1017163404682764</c:v>
                </c:pt>
                <c:pt idx="19363">
                  <c:v>4.1685594751757051</c:v>
                </c:pt>
                <c:pt idx="19364">
                  <c:v>4.2325465028187583</c:v>
                </c:pt>
                <c:pt idx="19365">
                  <c:v>4.2936327438714743</c:v>
                </c:pt>
                <c:pt idx="19366">
                  <c:v>4.3517751871876413</c:v>
                </c:pt>
                <c:pt idx="19367">
                  <c:v>4.4069350232053814</c:v>
                </c:pt>
                <c:pt idx="19368">
                  <c:v>4.4590746564955106</c:v>
                </c:pt>
                <c:pt idx="19369">
                  <c:v>4.5081575475639299</c:v>
                </c:pt>
                <c:pt idx="19370">
                  <c:v>4.554151811201212</c:v>
                </c:pt>
                <c:pt idx="19371">
                  <c:v>4.5970272488172848</c:v>
                </c:pt>
                <c:pt idx="19372">
                  <c:v>4.6367540639247995</c:v>
                </c:pt>
                <c:pt idx="19373">
                  <c:v>4.6733028288854817</c:v>
                </c:pt>
                <c:pt idx="19374">
                  <c:v>4.7066468813947147</c:v>
                </c:pt>
                <c:pt idx="19375">
                  <c:v>4.7367676186506653</c:v>
                </c:pt>
                <c:pt idx="19376">
                  <c:v>4.7636424583903532</c:v>
                </c:pt>
                <c:pt idx="19377">
                  <c:v>4.7872519417706485</c:v>
                </c:pt>
                <c:pt idx="19378">
                  <c:v>4.8075804094411705</c:v>
                </c:pt>
                <c:pt idx="19379">
                  <c:v>4.8246164504246929</c:v>
                </c:pt>
                <c:pt idx="19380">
                  <c:v>4.8383448990432942</c:v>
                </c:pt>
                <c:pt idx="19381">
                  <c:v>4.8487578329096861</c:v>
                </c:pt>
                <c:pt idx="19382">
                  <c:v>4.8558487543615074</c:v>
                </c:pt>
                <c:pt idx="19383">
                  <c:v>4.8596147306888877</c:v>
                </c:pt>
                <c:pt idx="19384">
                  <c:v>4.8600495961529511</c:v>
                </c:pt>
                <c:pt idx="19385">
                  <c:v>4.8571550747393388</c:v>
                </c:pt>
                <c:pt idx="19386">
                  <c:v>4.8509339016095536</c:v>
                </c:pt>
                <c:pt idx="19387">
                  <c:v>4.8413894679343583</c:v>
                </c:pt>
                <c:pt idx="19388">
                  <c:v>4.8285257463744218</c:v>
                </c:pt>
                <c:pt idx="19389">
                  <c:v>4.8123556807576309</c:v>
                </c:pt>
                <c:pt idx="19390">
                  <c:v>4.7928894426170876</c:v>
                </c:pt>
                <c:pt idx="19391">
                  <c:v>4.7701380856205118</c:v>
                </c:pt>
                <c:pt idx="19392">
                  <c:v>4.7441162282846481</c:v>
                </c:pt>
                <c:pt idx="19393">
                  <c:v>4.714842552949067</c:v>
                </c:pt>
                <c:pt idx="19394">
                  <c:v>4.6823390021801039</c:v>
                </c:pt>
                <c:pt idx="19395">
                  <c:v>4.6466273090126302</c:v>
                </c:pt>
                <c:pt idx="19396">
                  <c:v>4.607732155510174</c:v>
                </c:pt>
                <c:pt idx="19397">
                  <c:v>4.5656815754087763</c:v>
                </c:pt>
                <c:pt idx="19398">
                  <c:v>4.5205036405530139</c:v>
                </c:pt>
                <c:pt idx="19399">
                  <c:v>4.4722286138670002</c:v>
                </c:pt>
                <c:pt idx="19400">
                  <c:v>4.4208880340967882</c:v>
                </c:pt>
                <c:pt idx="19401">
                  <c:v>4.3665195679198163</c:v>
                </c:pt>
                <c:pt idx="19402">
                  <c:v>4.3091583375153482</c:v>
                </c:pt>
                <c:pt idx="19403">
                  <c:v>4.2488430980140102</c:v>
                </c:pt>
                <c:pt idx="19404">
                  <c:v>4.1856193528789403</c:v>
                </c:pt>
                <c:pt idx="19405">
                  <c:v>4.1195269525679912</c:v>
                </c:pt>
                <c:pt idx="19406">
                  <c:v>4.0506117023206221</c:v>
                </c:pt>
                <c:pt idx="19407">
                  <c:v>3.978924247916571</c:v>
                </c:pt>
                <c:pt idx="19408">
                  <c:v>3.9045120123765806</c:v>
                </c:pt>
                <c:pt idx="19409">
                  <c:v>3.827424272296478</c:v>
                </c:pt>
                <c:pt idx="19410">
                  <c:v>3.7477125746022253</c:v>
                </c:pt>
                <c:pt idx="19411">
                  <c:v>3.665434634560544</c:v>
                </c:pt>
                <c:pt idx="19412">
                  <c:v>3.5806431812866513</c:v>
                </c:pt>
                <c:pt idx="19413">
                  <c:v>3.4933976840603314</c:v>
                </c:pt>
                <c:pt idx="19414">
                  <c:v>3.4037621318514462</c:v>
                </c:pt>
                <c:pt idx="19415">
                  <c:v>3.31179439851975</c:v>
                </c:pt>
                <c:pt idx="19416">
                  <c:v>3.2175579477713563</c:v>
                </c:pt>
                <c:pt idx="19417">
                  <c:v>3.1211183059816729</c:v>
                </c:pt>
                <c:pt idx="19418">
                  <c:v>3.0225406286213379</c:v>
                </c:pt>
                <c:pt idx="19419">
                  <c:v>2.9218906329143142</c:v>
                </c:pt>
                <c:pt idx="19420">
                  <c:v>2.8192382268030762</c:v>
                </c:pt>
                <c:pt idx="19421">
                  <c:v>2.7146545137293212</c:v>
                </c:pt>
                <c:pt idx="19422">
                  <c:v>2.6082104267079225</c:v>
                </c:pt>
                <c:pt idx="19423">
                  <c:v>2.4999776764145474</c:v>
                </c:pt>
                <c:pt idx="19424">
                  <c:v>2.3900323524922928</c:v>
                </c:pt>
                <c:pt idx="19425">
                  <c:v>2.2784518664595677</c:v>
                </c:pt>
                <c:pt idx="19426">
                  <c:v>2.1653135001113597</c:v>
                </c:pt>
                <c:pt idx="19427">
                  <c:v>2.0506941466863493</c:v>
                </c:pt>
                <c:pt idx="19428">
                  <c:v>1.9346702280009436</c:v>
                </c:pt>
                <c:pt idx="19429">
                  <c:v>1.8173188689866062</c:v>
                </c:pt>
                <c:pt idx="19430">
                  <c:v>1.6987216604160993</c:v>
                </c:pt>
                <c:pt idx="19431">
                  <c:v>1.578961694250357</c:v>
                </c:pt>
                <c:pt idx="19432">
                  <c:v>1.4581210298954363</c:v>
                </c:pt>
                <c:pt idx="19433">
                  <c:v>1.3362792585628223</c:v>
                </c:pt>
                <c:pt idx="19434">
                  <c:v>1.2135230015920209</c:v>
                </c:pt>
                <c:pt idx="19435">
                  <c:v>1.0899362836790492</c:v>
                </c:pt>
                <c:pt idx="19436">
                  <c:v>0.96560322912637042</c:v>
                </c:pt>
                <c:pt idx="19437">
                  <c:v>0.84060898419201624</c:v>
                </c:pt>
                <c:pt idx="19438">
                  <c:v>0.71503896242774312</c:v>
                </c:pt>
                <c:pt idx="19439">
                  <c:v>0.58897960510124414</c:v>
                </c:pt>
                <c:pt idx="19440">
                  <c:v>0.46251737901334139</c:v>
                </c:pt>
                <c:pt idx="19441">
                  <c:v>0.33573850912989811</c:v>
                </c:pt>
                <c:pt idx="19442">
                  <c:v>0.20872981205291621</c:v>
                </c:pt>
                <c:pt idx="19443">
                  <c:v>8.1578736844817576E-2</c:v>
                </c:pt>
                <c:pt idx="19444">
                  <c:v>-4.5627595937963353E-2</c:v>
                </c:pt>
                <c:pt idx="19445">
                  <c:v>-0.17280245466829683</c:v>
                </c:pt>
                <c:pt idx="19446">
                  <c:v>-0.29985853356397579</c:v>
                </c:pt>
                <c:pt idx="19447">
                  <c:v>-0.42670873738384874</c:v>
                </c:pt>
                <c:pt idx="19448">
                  <c:v>-0.55326551959839232</c:v>
                </c:pt>
                <c:pt idx="19449">
                  <c:v>-0.67944165071701923</c:v>
                </c:pt>
                <c:pt idx="19450">
                  <c:v>-0.80515411369077416</c:v>
                </c:pt>
                <c:pt idx="19451">
                  <c:v>-0.93031393501816084</c:v>
                </c:pt>
                <c:pt idx="19452">
                  <c:v>-1.0548348816521029</c:v>
                </c:pt>
                <c:pt idx="19453">
                  <c:v>-1.1786334002023866</c:v>
                </c:pt>
                <c:pt idx="19454">
                  <c:v>-1.3016265536973528</c:v>
                </c:pt>
                <c:pt idx="19455">
                  <c:v>-1.4237283993012306</c:v>
                </c:pt>
                <c:pt idx="19456">
                  <c:v>-1.5448531032721358</c:v>
                </c:pt>
                <c:pt idx="19457">
                  <c:v>-1.6649165119637621</c:v>
                </c:pt>
                <c:pt idx="19458">
                  <c:v>-1.7838365716054871</c:v>
                </c:pt>
                <c:pt idx="19459">
                  <c:v>-1.9015335931390065</c:v>
                </c:pt>
                <c:pt idx="19460">
                  <c:v>-2.0179292614742748</c:v>
                </c:pt>
                <c:pt idx="19461">
                  <c:v>-2.1329430419396678</c:v>
                </c:pt>
                <c:pt idx="19462">
                  <c:v>-2.2464952867942922</c:v>
                </c:pt>
                <c:pt idx="19463">
                  <c:v>-2.3585087667804165</c:v>
                </c:pt>
                <c:pt idx="19464">
                  <c:v>-2.4689079200205248</c:v>
                </c:pt>
                <c:pt idx="19465">
                  <c:v>-2.5776154568542222</c:v>
                </c:pt>
                <c:pt idx="19466">
                  <c:v>-2.6845556125969563</c:v>
                </c:pt>
                <c:pt idx="19467">
                  <c:v>-2.7896557685371199</c:v>
                </c:pt>
                <c:pt idx="19468">
                  <c:v>-2.8928446261799499</c:v>
                </c:pt>
                <c:pt idx="19469">
                  <c:v>-2.994047429226339</c:v>
                </c:pt>
                <c:pt idx="19470">
                  <c:v>-3.0931984344218733</c:v>
                </c:pt>
                <c:pt idx="19471">
                  <c:v>-3.1902319217882371</c:v>
                </c:pt>
                <c:pt idx="19472">
                  <c:v>-3.2850778985779576</c:v>
                </c:pt>
                <c:pt idx="19473">
                  <c:v>-3.3776745183488082</c:v>
                </c:pt>
                <c:pt idx="19474">
                  <c:v>-3.4679577628147986</c:v>
                </c:pt>
                <c:pt idx="19475">
                  <c:v>-3.5558642262590361</c:v>
                </c:pt>
                <c:pt idx="19476">
                  <c:v>-3.6413313922943567</c:v>
                </c:pt>
                <c:pt idx="19477">
                  <c:v>-3.7243037515823847</c:v>
                </c:pt>
                <c:pt idx="19478">
                  <c:v>-3.8047256197838708</c:v>
                </c:pt>
                <c:pt idx="19479">
                  <c:v>-3.8825381316077001</c:v>
                </c:pt>
                <c:pt idx="19480">
                  <c:v>-3.9576918357258903</c:v>
                </c:pt>
                <c:pt idx="19481">
                  <c:v>-4.0301353345502564</c:v>
                </c:pt>
                <c:pt idx="19482">
                  <c:v>-4.0998166697110747</c:v>
                </c:pt>
                <c:pt idx="19483">
                  <c:v>-4.1666905441803932</c:v>
                </c:pt>
                <c:pt idx="19484">
                  <c:v>-4.230709902784235</c:v>
                </c:pt>
                <c:pt idx="19485">
                  <c:v>-4.2918300369650293</c:v>
                </c:pt>
                <c:pt idx="19486">
                  <c:v>-4.3500079052172103</c:v>
                </c:pt>
                <c:pt idx="19487">
                  <c:v>-4.4052046663190625</c:v>
                </c:pt>
                <c:pt idx="19488">
                  <c:v>-4.4573826919093058</c:v>
                </c:pt>
                <c:pt idx="19489">
                  <c:v>-4.5065054083188114</c:v>
                </c:pt>
                <c:pt idx="19490">
                  <c:v>-4.5525408949505488</c:v>
                </c:pt>
                <c:pt idx="19491">
                  <c:v>-4.5954589166456543</c:v>
                </c:pt>
                <c:pt idx="19492">
                  <c:v>-4.6352296391992578</c:v>
                </c:pt>
                <c:pt idx="19493">
                  <c:v>-4.6718235961401282</c:v>
                </c:pt>
                <c:pt idx="19494">
                  <c:v>-4.7052140852496471</c:v>
                </c:pt>
                <c:pt idx="19495">
                  <c:v>-4.7353824627660437</c:v>
                </c:pt>
                <c:pt idx="19496">
                  <c:v>-4.7623061044566875</c:v>
                </c:pt>
                <c:pt idx="19497">
                  <c:v>-4.7859655085358819</c:v>
                </c:pt>
                <c:pt idx="19498">
                  <c:v>-4.8063449717756166</c:v>
                </c:pt>
                <c:pt idx="19499">
                  <c:v>-4.8234330384244561</c:v>
                </c:pt>
                <c:pt idx="19500">
                  <c:v>-4.837214497173</c:v>
                </c:pt>
                <c:pt idx="19501">
                  <c:v>-4.8476813791851932</c:v>
                </c:pt>
                <c:pt idx="19502">
                  <c:v>-4.8548271395732403</c:v>
                </c:pt>
                <c:pt idx="19503">
                  <c:v>-4.8586487976665591</c:v>
                </c:pt>
                <c:pt idx="19504">
                  <c:v>-4.8591401390721387</c:v>
                </c:pt>
                <c:pt idx="19505">
                  <c:v>-4.8563028384705591</c:v>
                </c:pt>
                <c:pt idx="19506">
                  <c:v>-4.85013958111037</c:v>
                </c:pt>
                <c:pt idx="19507">
                  <c:v>-4.8406537076849769</c:v>
                </c:pt>
                <c:pt idx="19508">
                  <c:v>-4.827849139857241</c:v>
                </c:pt>
                <c:pt idx="19509">
                  <c:v>-4.8117387699812086</c:v>
                </c:pt>
                <c:pt idx="19510">
                  <c:v>-4.7923327176848582</c:v>
                </c:pt>
                <c:pt idx="19511">
                  <c:v>-4.7696419843445783</c:v>
                </c:pt>
                <c:pt idx="19512">
                  <c:v>-4.7436811358450344</c:v>
                </c:pt>
                <c:pt idx="19513">
                  <c:v>-4.7144688015985814</c:v>
                </c:pt>
                <c:pt idx="19514">
                  <c:v>-4.6820268709950783</c:v>
                </c:pt>
                <c:pt idx="19515">
                  <c:v>-4.6463770236898512</c:v>
                </c:pt>
                <c:pt idx="19516">
                  <c:v>-4.6075438882098751</c:v>
                </c:pt>
                <c:pt idx="19517">
                  <c:v>-4.5655554446440041</c:v>
                </c:pt>
                <c:pt idx="19518">
                  <c:v>-4.5204397111254595</c:v>
                </c:pt>
                <c:pt idx="19519">
                  <c:v>-4.4722268968490182</c:v>
                </c:pt>
                <c:pt idx="19520">
                  <c:v>-4.4209484868600937</c:v>
                </c:pt>
                <c:pt idx="19521">
                  <c:v>-4.3666420942102517</c:v>
                </c:pt>
                <c:pt idx="19522">
                  <c:v>-4.3093427875740025</c:v>
                </c:pt>
                <c:pt idx="19523">
                  <c:v>-4.2490892687444042</c:v>
                </c:pt>
                <c:pt idx="19524">
                  <c:v>-4.1859269880601486</c:v>
                </c:pt>
                <c:pt idx="19525">
                  <c:v>-4.1198957431133953</c:v>
                </c:pt>
                <c:pt idx="19526">
                  <c:v>-4.0510412865821728</c:v>
                </c:pt>
                <c:pt idx="19527">
                  <c:v>-3.9794142120342277</c:v>
                </c:pt>
                <c:pt idx="19528">
                  <c:v>-3.9050618906724521</c:v>
                </c:pt>
                <c:pt idx="19529">
                  <c:v>-3.8280335477135128</c:v>
                </c:pt>
                <c:pt idx="19530">
                  <c:v>-3.7483806791868308</c:v>
                </c:pt>
                <c:pt idx="19531">
                  <c:v>-3.666160949988889</c:v>
                </c:pt>
                <c:pt idx="19532">
                  <c:v>-3.5814270394340828</c:v>
                </c:pt>
                <c:pt idx="19533">
                  <c:v>-3.4942383676131854</c:v>
                </c:pt>
                <c:pt idx="19534">
                  <c:v>-3.4046588749612057</c:v>
                </c:pt>
                <c:pt idx="19535">
                  <c:v>-3.3127463874981551</c:v>
                </c:pt>
                <c:pt idx="19536">
                  <c:v>-3.2185643218267859</c:v>
                </c:pt>
                <c:pt idx="19537">
                  <c:v>-3.1221781579954602</c:v>
                </c:pt>
                <c:pt idx="19538">
                  <c:v>-3.0236530059634119</c:v>
                </c:pt>
                <c:pt idx="19539">
                  <c:v>-2.9230545382976461</c:v>
                </c:pt>
                <c:pt idx="19540">
                  <c:v>-2.8204526191761508</c:v>
                </c:pt>
                <c:pt idx="19541">
                  <c:v>-2.7159183092055232</c:v>
                </c:pt>
                <c:pt idx="19542">
                  <c:v>-2.609522499531594</c:v>
                </c:pt>
                <c:pt idx="19543">
                  <c:v>-2.5013368599619166</c:v>
                </c:pt>
                <c:pt idx="19544">
                  <c:v>-2.3914374403076866</c:v>
                </c:pt>
                <c:pt idx="19545">
                  <c:v>-2.2799016133245682</c:v>
                </c:pt>
                <c:pt idx="19546">
                  <c:v>-2.1668066231471879</c:v>
                </c:pt>
                <c:pt idx="19547">
                  <c:v>-2.0522293264877858</c:v>
                </c:pt>
                <c:pt idx="19548">
                  <c:v>-1.9362461098007648</c:v>
                </c:pt>
                <c:pt idx="19549">
                  <c:v>-1.8189340638500526</c:v>
                </c:pt>
                <c:pt idx="19550">
                  <c:v>-1.7003747464637278</c:v>
                </c:pt>
                <c:pt idx="19551">
                  <c:v>-1.5806512179086589</c:v>
                </c:pt>
                <c:pt idx="19552">
                  <c:v>-1.4598455071737937</c:v>
                </c:pt>
                <c:pt idx="19553">
                  <c:v>-1.3380371763558232</c:v>
                </c:pt>
                <c:pt idx="19554">
                  <c:v>-1.2153128190060125</c:v>
                </c:pt>
                <c:pt idx="19555">
                  <c:v>-1.0917564333816907</c:v>
                </c:pt>
                <c:pt idx="19556">
                  <c:v>-0.96745211871815118</c:v>
                </c:pt>
                <c:pt idx="19557">
                  <c:v>-0.842484997598278</c:v>
                </c:pt>
                <c:pt idx="19558">
                  <c:v>-0.71694046131028821</c:v>
                </c:pt>
                <c:pt idx="19559">
                  <c:v>-0.59090493028799884</c:v>
                </c:pt>
                <c:pt idx="19560">
                  <c:v>-0.46446485194528647</c:v>
                </c:pt>
                <c:pt idx="19561">
                  <c:v>-0.33770643332325456</c:v>
                </c:pt>
                <c:pt idx="19562">
                  <c:v>-0.21071647457628806</c:v>
                </c:pt>
                <c:pt idx="19563">
                  <c:v>-8.3582409808988775E-2</c:v>
                </c:pt>
                <c:pt idx="19564">
                  <c:v>4.3608653878051878E-2</c:v>
                </c:pt>
                <c:pt idx="19565">
                  <c:v>0.17076999680117463</c:v>
                </c:pt>
                <c:pt idx="19566">
                  <c:v>0.29781432359991228</c:v>
                </c:pt>
                <c:pt idx="19567">
                  <c:v>0.42465454792537627</c:v>
                </c:pt>
                <c:pt idx="19568">
                  <c:v>0.55120313060408965</c:v>
                </c:pt>
                <c:pt idx="19569">
                  <c:v>0.67737284796005581</c:v>
                </c:pt>
                <c:pt idx="19570">
                  <c:v>0.80308068721364601</c:v>
                </c:pt>
                <c:pt idx="19571">
                  <c:v>0.92823767758464626</c:v>
                </c:pt>
                <c:pt idx="19572">
                  <c:v>1.0527575871982267</c:v>
                </c:pt>
                <c:pt idx="19573">
                  <c:v>1.1765568622872482</c:v>
                </c:pt>
                <c:pt idx="19574">
                  <c:v>1.2995525639553316</c:v>
                </c:pt>
                <c:pt idx="19575">
                  <c:v>1.4216587458972716</c:v>
                </c:pt>
                <c:pt idx="19576">
                  <c:v>1.5427895693607667</c:v>
                </c:pt>
                <c:pt idx="19577">
                  <c:v>1.6628608741536954</c:v>
                </c:pt>
                <c:pt idx="19578">
                  <c:v>1.7817905984311053</c:v>
                </c:pt>
                <c:pt idx="19579">
                  <c:v>1.899499043539536</c:v>
                </c:pt>
                <c:pt idx="19580">
                  <c:v>2.0159078832826491</c:v>
                </c:pt>
                <c:pt idx="19581">
                  <c:v>2.130936570381853</c:v>
                </c:pt>
                <c:pt idx="19582">
                  <c:v>2.2445054430006488</c:v>
                </c:pt>
                <c:pt idx="19583">
                  <c:v>2.3565372563103439</c:v>
                </c:pt>
                <c:pt idx="19584">
                  <c:v>2.4669564314013708</c:v>
                </c:pt>
                <c:pt idx="19585">
                  <c:v>2.5756856601361391</c:v>
                </c:pt>
                <c:pt idx="19586">
                  <c:v>2.6826491579246095</c:v>
                </c:pt>
                <c:pt idx="19587">
                  <c:v>2.7877742847396987</c:v>
                </c:pt>
                <c:pt idx="19588">
                  <c:v>2.8909897193804621</c:v>
                </c:pt>
                <c:pt idx="19589">
                  <c:v>2.9922206814715122</c:v>
                </c:pt>
                <c:pt idx="19590">
                  <c:v>3.0914014023339478</c:v>
                </c:pt>
                <c:pt idx="19591">
                  <c:v>3.1884661352393668</c:v>
                </c:pt>
                <c:pt idx="19592">
                  <c:v>3.283344859388897</c:v>
                </c:pt>
                <c:pt idx="19593">
                  <c:v>3.3759756990126921</c:v>
                </c:pt>
                <c:pt idx="19594">
                  <c:v>3.4662946052469401</c:v>
                </c:pt>
                <c:pt idx="19595">
                  <c:v>3.5542381405743346</c:v>
                </c:pt>
                <c:pt idx="19596">
                  <c:v>3.6397437556127561</c:v>
                </c:pt>
                <c:pt idx="19597">
                  <c:v>3.7227559068636897</c:v>
                </c:pt>
                <c:pt idx="19598">
                  <c:v>3.803218874692968</c:v>
                </c:pt>
                <c:pt idx="19599">
                  <c:v>3.8810737574110097</c:v>
                </c:pt>
                <c:pt idx="19600">
                  <c:v>3.9562710662199141</c:v>
                </c:pt>
                <c:pt idx="19601">
                  <c:v>4.0287593650234363</c:v>
                </c:pt>
                <c:pt idx="19602">
                  <c:v>4.0984866559393431</c:v>
                </c:pt>
                <c:pt idx="19603">
                  <c:v>4.165407601457809</c:v>
                </c:pt>
                <c:pt idx="19604">
                  <c:v>4.2294751049890698</c:v>
                </c:pt>
                <c:pt idx="19605">
                  <c:v>4.290644415662328</c:v>
                </c:pt>
                <c:pt idx="19606">
                  <c:v>4.3488724487985015</c:v>
                </c:pt>
                <c:pt idx="19607">
                  <c:v>4.4041203191798983</c:v>
                </c:pt>
                <c:pt idx="19608">
                  <c:v>4.4563503536654183</c:v>
                </c:pt>
                <c:pt idx="19609">
                  <c:v>4.5055259330614588</c:v>
                </c:pt>
                <c:pt idx="19610">
                  <c:v>4.5516150905415769</c:v>
                </c:pt>
                <c:pt idx="19611">
                  <c:v>4.59458754405318</c:v>
                </c:pt>
                <c:pt idx="19612">
                  <c:v>4.6344134118740214</c:v>
                </c:pt>
                <c:pt idx="19613">
                  <c:v>4.6710631794335624</c:v>
                </c:pt>
                <c:pt idx="19614">
                  <c:v>4.7045100958736263</c:v>
                </c:pt>
                <c:pt idx="19615">
                  <c:v>4.7347354682951917</c:v>
                </c:pt>
                <c:pt idx="19616">
                  <c:v>4.7617166228733385</c:v>
                </c:pt>
                <c:pt idx="19617">
                  <c:v>4.785434007818214</c:v>
                </c:pt>
                <c:pt idx="19618">
                  <c:v>4.8058718695291898</c:v>
                </c:pt>
                <c:pt idx="19619">
                  <c:v>4.8230187015575154</c:v>
                </c:pt>
                <c:pt idx="19620">
                  <c:v>4.8368592416157679</c:v>
                </c:pt>
                <c:pt idx="19621">
                  <c:v>4.8473854696533465</c:v>
                </c:pt>
                <c:pt idx="19622">
                  <c:v>4.8545907893757576</c:v>
                </c:pt>
                <c:pt idx="19623">
                  <c:v>4.858472168558059</c:v>
                </c:pt>
                <c:pt idx="19624">
                  <c:v>4.859023341149852</c:v>
                </c:pt>
                <c:pt idx="19625">
                  <c:v>4.8562459301159224</c:v>
                </c:pt>
                <c:pt idx="19626">
                  <c:v>4.8501425689752979</c:v>
                </c:pt>
                <c:pt idx="19627">
                  <c:v>4.8407165467228133</c:v>
                </c:pt>
                <c:pt idx="19628">
                  <c:v>4.8279717333982957</c:v>
                </c:pt>
                <c:pt idx="19629">
                  <c:v>4.8119209698527792</c:v>
                </c:pt>
                <c:pt idx="19630">
                  <c:v>4.7925743243756393</c:v>
                </c:pt>
                <c:pt idx="19631">
                  <c:v>4.769942747213217</c:v>
                </c:pt>
                <c:pt idx="19632">
                  <c:v>4.7440407533727473</c:v>
                </c:pt>
                <c:pt idx="19633">
                  <c:v>4.7148869216854399</c:v>
                </c:pt>
                <c:pt idx="19634">
                  <c:v>4.6825030912997576</c:v>
                </c:pt>
                <c:pt idx="19635">
                  <c:v>4.6469108920124738</c:v>
                </c:pt>
                <c:pt idx="19636">
                  <c:v>4.6081349029176533</c:v>
                </c:pt>
                <c:pt idx="19637">
                  <c:v>4.5662030551392254</c:v>
                </c:pt>
                <c:pt idx="19638">
                  <c:v>4.5211433183554188</c:v>
                </c:pt>
                <c:pt idx="19639">
                  <c:v>4.4729858538573728</c:v>
                </c:pt>
                <c:pt idx="19640">
                  <c:v>4.4217620993791593</c:v>
                </c:pt>
                <c:pt idx="19641">
                  <c:v>4.3675096212937872</c:v>
                </c:pt>
                <c:pt idx="19642">
                  <c:v>4.3102634422697914</c:v>
                </c:pt>
                <c:pt idx="19643">
                  <c:v>4.2500622188059918</c:v>
                </c:pt>
                <c:pt idx="19644">
                  <c:v>4.1869513566972989</c:v>
                </c:pt>
                <c:pt idx="19645">
                  <c:v>4.1209706097803629</c:v>
                </c:pt>
                <c:pt idx="19646">
                  <c:v>4.0521656878032477</c:v>
                </c:pt>
                <c:pt idx="19647">
                  <c:v>3.9805871422656396</c:v>
                </c:pt>
                <c:pt idx="19648">
                  <c:v>3.9062823032000979</c:v>
                </c:pt>
                <c:pt idx="19649">
                  <c:v>3.8293003555855027</c:v>
                </c:pt>
                <c:pt idx="19650">
                  <c:v>3.7496927561801057</c:v>
                </c:pt>
                <c:pt idx="19651">
                  <c:v>3.6675171316090927</c:v>
                </c:pt>
                <c:pt idx="19652">
                  <c:v>3.5828261239476964</c:v>
                </c:pt>
                <c:pt idx="19653">
                  <c:v>3.495679117111107</c:v>
                </c:pt>
                <c:pt idx="19654">
                  <c:v>3.4061400164527469</c:v>
                </c:pt>
                <c:pt idx="19655">
                  <c:v>3.3142666140346595</c:v>
                </c:pt>
                <c:pt idx="19656">
                  <c:v>3.2201222936536191</c:v>
                </c:pt>
                <c:pt idx="19657">
                  <c:v>3.123772503731522</c:v>
                </c:pt>
                <c:pt idx="19658">
                  <c:v>3.025282323807251</c:v>
                </c:pt>
                <c:pt idx="19659">
                  <c:v>2.9247173972587595</c:v>
                </c:pt>
                <c:pt idx="19660">
                  <c:v>2.8221475603307704</c:v>
                </c:pt>
                <c:pt idx="19661">
                  <c:v>2.7176438469755531</c:v>
                </c:pt>
                <c:pt idx="19662">
                  <c:v>2.6112771229854963</c:v>
                </c:pt>
                <c:pt idx="19663">
                  <c:v>2.5031190341369696</c:v>
                </c:pt>
                <c:pt idx="19664">
                  <c:v>2.393245607551556</c:v>
                </c:pt>
                <c:pt idx="19665">
                  <c:v>2.2817341946559444</c:v>
                </c:pt>
                <c:pt idx="19666">
                  <c:v>2.168662019633453</c:v>
                </c:pt>
                <c:pt idx="19667">
                  <c:v>2.054105920639226</c:v>
                </c:pt>
                <c:pt idx="19668">
                  <c:v>1.9381422669798141</c:v>
                </c:pt>
                <c:pt idx="19669">
                  <c:v>1.8208481336939908</c:v>
                </c:pt>
                <c:pt idx="19670">
                  <c:v>1.7023050643204121</c:v>
                </c:pt>
                <c:pt idx="19671">
                  <c:v>1.5825961062832736</c:v>
                </c:pt>
                <c:pt idx="19672">
                  <c:v>1.4618032771857115</c:v>
                </c:pt>
                <c:pt idx="19673">
                  <c:v>1.3400061292042686</c:v>
                </c:pt>
                <c:pt idx="19674">
                  <c:v>1.2172912474432658</c:v>
                </c:pt>
                <c:pt idx="19675">
                  <c:v>1.0937426231926017</c:v>
                </c:pt>
                <c:pt idx="19676">
                  <c:v>0.96944435020441078</c:v>
                </c:pt>
                <c:pt idx="19677">
                  <c:v>0.84448154706657308</c:v>
                </c:pt>
                <c:pt idx="19678">
                  <c:v>0.71893960256285394</c:v>
                </c:pt>
                <c:pt idx="19679">
                  <c:v>0.59290493611406125</c:v>
                </c:pt>
                <c:pt idx="19680">
                  <c:v>0.46646399561258817</c:v>
                </c:pt>
                <c:pt idx="19681">
                  <c:v>0.33970299006793891</c:v>
                </c:pt>
                <c:pt idx="19682">
                  <c:v>0.2127087230899932</c:v>
                </c:pt>
                <c:pt idx="19683">
                  <c:v>8.556863372204683E-2</c:v>
                </c:pt>
                <c:pt idx="19684">
                  <c:v>-4.1630164518685814E-2</c:v>
                </c:pt>
                <c:pt idx="19685">
                  <c:v>-0.16880094406084512</c:v>
                </c:pt>
                <c:pt idx="19686">
                  <c:v>-0.29585640019281723</c:v>
                </c:pt>
                <c:pt idx="19687">
                  <c:v>-0.42270943576028025</c:v>
                </c:pt>
                <c:pt idx="19688">
                  <c:v>-0.54927249934040201</c:v>
                </c:pt>
                <c:pt idx="19689">
                  <c:v>-0.67545835357554007</c:v>
                </c:pt>
                <c:pt idx="19690">
                  <c:v>-0.80118397058481228</c:v>
                </c:pt>
                <c:pt idx="19691">
                  <c:v>-0.92636036308144731</c:v>
                </c:pt>
                <c:pt idx="19692">
                  <c:v>-1.0509012812937144</c:v>
                </c:pt>
                <c:pt idx="19693">
                  <c:v>-1.1747231521838151</c:v>
                </c:pt>
                <c:pt idx="19694">
                  <c:v>-1.2977430162285333</c:v>
                </c:pt>
                <c:pt idx="19695">
                  <c:v>-1.419874905158393</c:v>
                </c:pt>
                <c:pt idx="19696">
                  <c:v>-1.5410329569393872</c:v>
                </c:pt>
                <c:pt idx="19697">
                  <c:v>-1.661132986801138</c:v>
                </c:pt>
                <c:pt idx="19698">
                  <c:v>-1.7800929070459957</c:v>
                </c:pt>
                <c:pt idx="19699">
                  <c:v>-1.8978329919168426</c:v>
                </c:pt>
                <c:pt idx="19700">
                  <c:v>-2.0142748868866698</c:v>
                </c:pt>
                <c:pt idx="19701">
                  <c:v>-2.129338015144699</c:v>
                </c:pt>
                <c:pt idx="19702">
                  <c:v>-2.2429426841472515</c:v>
                </c:pt>
                <c:pt idx="19703">
                  <c:v>-2.3550116172102031</c:v>
                </c:pt>
                <c:pt idx="19704">
                  <c:v>-2.4654692024493907</c:v>
                </c:pt>
                <c:pt idx="19705">
                  <c:v>-2.5742380976620849</c:v>
                </c:pt>
                <c:pt idx="19706">
                  <c:v>-2.6812424831330288</c:v>
                </c:pt>
                <c:pt idx="19707">
                  <c:v>-2.7864096826808584</c:v>
                </c:pt>
                <c:pt idx="19708">
                  <c:v>-2.8896683379532586</c:v>
                </c:pt>
                <c:pt idx="19709">
                  <c:v>-2.990943630459062</c:v>
                </c:pt>
                <c:pt idx="19710">
                  <c:v>-3.090169752472796</c:v>
                </c:pt>
                <c:pt idx="19711">
                  <c:v>-3.1872809173231311</c:v>
                </c:pt>
                <c:pt idx="19712">
                  <c:v>-3.2822070634069411</c:v>
                </c:pt>
                <c:pt idx="19713">
                  <c:v>-3.3748862733245177</c:v>
                </c:pt>
                <c:pt idx="19714">
                  <c:v>-3.4652544557934455</c:v>
                </c:pt>
                <c:pt idx="19715">
                  <c:v>-3.553248130125759</c:v>
                </c:pt>
                <c:pt idx="19716">
                  <c:v>-3.6388047030548245</c:v>
                </c:pt>
                <c:pt idx="19717">
                  <c:v>-3.721868586521957</c:v>
                </c:pt>
                <c:pt idx="19718">
                  <c:v>-3.8023840156961337</c:v>
                </c:pt>
                <c:pt idx="19719">
                  <c:v>-3.8802920430936054</c:v>
                </c:pt>
                <c:pt idx="19720">
                  <c:v>-3.9555431335651319</c:v>
                </c:pt>
                <c:pt idx="19721">
                  <c:v>-4.0280858041461141</c:v>
                </c:pt>
                <c:pt idx="19722">
                  <c:v>-4.0978680096100586</c:v>
                </c:pt>
                <c:pt idx="19723">
                  <c:v>-4.1648443646678359</c:v>
                </c:pt>
                <c:pt idx="19724">
                  <c:v>-4.2289677245571857</c:v>
                </c:pt>
                <c:pt idx="19725">
                  <c:v>-4.2901932898832014</c:v>
                </c:pt>
                <c:pt idx="19726">
                  <c:v>-4.3484779271334544</c:v>
                </c:pt>
                <c:pt idx="19727">
                  <c:v>-4.4037827019899076</c:v>
                </c:pt>
                <c:pt idx="19728">
                  <c:v>-4.4560698919866892</c:v>
                </c:pt>
                <c:pt idx="19729">
                  <c:v>-4.5053028284236953</c:v>
                </c:pt>
                <c:pt idx="19730">
                  <c:v>-4.5514494948292237</c:v>
                </c:pt>
                <c:pt idx="19731">
                  <c:v>-4.59447955940949</c:v>
                </c:pt>
                <c:pt idx="19732">
                  <c:v>-4.6343630906481836</c:v>
                </c:pt>
                <c:pt idx="19733">
                  <c:v>-4.6710705241708208</c:v>
                </c:pt>
                <c:pt idx="19734">
                  <c:v>-4.704575059348425</c:v>
                </c:pt>
                <c:pt idx="19735">
                  <c:v>-4.7348579535871647</c:v>
                </c:pt>
                <c:pt idx="19736">
                  <c:v>-4.7618964834862387</c:v>
                </c:pt>
                <c:pt idx="19737">
                  <c:v>-4.7856710478414888</c:v>
                </c:pt>
                <c:pt idx="19738">
                  <c:v>-4.8061658438420771</c:v>
                </c:pt>
                <c:pt idx="19739">
                  <c:v>-4.8233693160755324</c:v>
                </c:pt>
                <c:pt idx="19740">
                  <c:v>-4.837266153579197</c:v>
                </c:pt>
                <c:pt idx="19741">
                  <c:v>-4.8478482879575768</c:v>
                </c:pt>
                <c:pt idx="19742">
                  <c:v>-4.8551090749431314</c:v>
                </c:pt>
                <c:pt idx="19743">
                  <c:v>-4.8590454347508132</c:v>
                </c:pt>
                <c:pt idx="19744">
                  <c:v>-4.8596510542238418</c:v>
                </c:pt>
                <c:pt idx="19745">
                  <c:v>-4.8569275097146649</c:v>
                </c:pt>
                <c:pt idx="19746">
                  <c:v>-4.8508773886639256</c:v>
                </c:pt>
                <c:pt idx="19747">
                  <c:v>-4.8415039345613691</c:v>
                </c:pt>
                <c:pt idx="19748">
                  <c:v>-4.8288109725539279</c:v>
                </c:pt>
                <c:pt idx="19749">
                  <c:v>-4.8128112992502361</c:v>
                </c:pt>
                <c:pt idx="19750">
                  <c:v>-4.7935149393854948</c:v>
                </c:pt>
                <c:pt idx="19751">
                  <c:v>-4.7709328003772056</c:v>
                </c:pt>
                <c:pt idx="19752">
                  <c:v>-4.7450793551655215</c:v>
                </c:pt>
                <c:pt idx="19753">
                  <c:v>-4.7159731413120944</c:v>
                </c:pt>
                <c:pt idx="19754">
                  <c:v>-4.6836359575284394</c:v>
                </c:pt>
                <c:pt idx="19755">
                  <c:v>-4.6480893940412598</c:v>
                </c:pt>
                <c:pt idx="19756">
                  <c:v>-4.6093579912750364</c:v>
                </c:pt>
                <c:pt idx="19757">
                  <c:v>-4.5674696426172474</c:v>
                </c:pt>
                <c:pt idx="19758">
                  <c:v>-4.5224522809747052</c:v>
                </c:pt>
                <c:pt idx="19759">
                  <c:v>-4.4743360318633671</c:v>
                </c:pt>
                <c:pt idx="19760">
                  <c:v>-4.4231522982683629</c:v>
                </c:pt>
                <c:pt idx="19761">
                  <c:v>-4.3689386128692975</c:v>
                </c:pt>
                <c:pt idx="19762">
                  <c:v>-4.3117299657252204</c:v>
                </c:pt>
                <c:pt idx="19763">
                  <c:v>-4.2515649818367782</c:v>
                </c:pt>
                <c:pt idx="19764">
                  <c:v>-4.1884890366383001</c:v>
                </c:pt>
                <c:pt idx="19765">
                  <c:v>-4.1225418547689792</c:v>
                </c:pt>
                <c:pt idx="19766">
                  <c:v>-4.0537691179668247</c:v>
                </c:pt>
                <c:pt idx="19767">
                  <c:v>-3.9822213509322273</c:v>
                </c:pt>
                <c:pt idx="19768">
                  <c:v>-3.9079458581315198</c:v>
                </c:pt>
                <c:pt idx="19769">
                  <c:v>-3.8309918002315619</c:v>
                </c:pt>
                <c:pt idx="19770">
                  <c:v>-3.7514106109529273</c:v>
                </c:pt>
                <c:pt idx="19771">
                  <c:v>-3.6692598951764221</c:v>
                </c:pt>
                <c:pt idx="19772">
                  <c:v>-3.5845922745440464</c:v>
                </c:pt>
                <c:pt idx="19773">
                  <c:v>-3.4974671138656226</c:v>
                </c:pt>
                <c:pt idx="19774">
                  <c:v>-3.4079483007326088</c:v>
                </c:pt>
                <c:pt idx="19775">
                  <c:v>-3.3160936108028616</c:v>
                </c:pt>
                <c:pt idx="19776">
                  <c:v>-3.2219664128399512</c:v>
                </c:pt>
                <c:pt idx="19777">
                  <c:v>-3.1256321416155646</c:v>
                </c:pt>
                <c:pt idx="19778">
                  <c:v>-3.0271558644120931</c:v>
                </c:pt>
                <c:pt idx="19779">
                  <c:v>-2.9266032137544769</c:v>
                </c:pt>
                <c:pt idx="19780">
                  <c:v>-2.8240440164460159</c:v>
                </c:pt>
                <c:pt idx="19781">
                  <c:v>-2.719549298416633</c:v>
                </c:pt>
                <c:pt idx="19782">
                  <c:v>-2.6131899188610923</c:v>
                </c:pt>
                <c:pt idx="19783">
                  <c:v>-2.5050375183875606</c:v>
                </c:pt>
                <c:pt idx="19784">
                  <c:v>-2.3951681203824444</c:v>
                </c:pt>
                <c:pt idx="19785">
                  <c:v>-2.2836590739723457</c:v>
                </c:pt>
                <c:pt idx="19786">
                  <c:v>-2.1705876024766964</c:v>
                </c:pt>
                <c:pt idx="19787">
                  <c:v>-2.056030544622462</c:v>
                </c:pt>
                <c:pt idx="19788">
                  <c:v>-1.9400642717224499</c:v>
                </c:pt>
                <c:pt idx="19789">
                  <c:v>-1.8227658622533169</c:v>
                </c:pt>
                <c:pt idx="19790">
                  <c:v>-1.7042168646190112</c:v>
                </c:pt>
                <c:pt idx="19791">
                  <c:v>-1.5845003325315734</c:v>
                </c:pt>
                <c:pt idx="19792">
                  <c:v>-1.4636982912978826</c:v>
                </c:pt>
                <c:pt idx="19793">
                  <c:v>-1.3418903022064987</c:v>
                </c:pt>
                <c:pt idx="19794">
                  <c:v>-1.2191629608732459</c:v>
                </c:pt>
                <c:pt idx="19795">
                  <c:v>-1.0956002704889174</c:v>
                </c:pt>
                <c:pt idx="19796">
                  <c:v>-0.97128633808451992</c:v>
                </c:pt>
                <c:pt idx="19797">
                  <c:v>-0.84630629689268355</c:v>
                </c:pt>
                <c:pt idx="19798">
                  <c:v>-0.72074555169383536</c:v>
                </c:pt>
                <c:pt idx="19799">
                  <c:v>-0.59469053924288462</c:v>
                </c:pt>
                <c:pt idx="19800">
                  <c:v>-0.46822772608752283</c:v>
                </c:pt>
                <c:pt idx="19801">
                  <c:v>-0.34144334119711706</c:v>
                </c:pt>
                <c:pt idx="19802">
                  <c:v>-0.21442420942752768</c:v>
                </c:pt>
                <c:pt idx="19803">
                  <c:v>-8.7257792335019527E-2</c:v>
                </c:pt>
                <c:pt idx="19804">
                  <c:v>3.9968772803621155E-2</c:v>
                </c:pt>
                <c:pt idx="19805">
                  <c:v>0.1671687334321986</c:v>
                </c:pt>
                <c:pt idx="19806">
                  <c:v>0.29425475865146139</c:v>
                </c:pt>
                <c:pt idx="19807">
                  <c:v>0.42113972394011723</c:v>
                </c:pt>
                <c:pt idx="19808">
                  <c:v>0.54773604935336528</c:v>
                </c:pt>
                <c:pt idx="19809">
                  <c:v>0.67395646788225405</c:v>
                </c:pt>
                <c:pt idx="19810">
                  <c:v>0.79971792089148852</c:v>
                </c:pt>
                <c:pt idx="19811">
                  <c:v>0.92493138926407292</c:v>
                </c:pt>
                <c:pt idx="19812">
                  <c:v>1.049510590350532</c:v>
                </c:pt>
                <c:pt idx="19813">
                  <c:v>1.1733719172170387</c:v>
                </c:pt>
                <c:pt idx="19814">
                  <c:v>1.2964323754558207</c:v>
                </c:pt>
                <c:pt idx="19815">
                  <c:v>1.4186059609552972</c:v>
                </c:pt>
                <c:pt idx="19816">
                  <c:v>1.5398067749132252</c:v>
                </c:pt>
                <c:pt idx="19817">
                  <c:v>1.6599505948976476</c:v>
                </c:pt>
                <c:pt idx="19818">
                  <c:v>1.7789552946886069</c:v>
                </c:pt>
                <c:pt idx="19819">
                  <c:v>1.8967411091801256</c:v>
                </c:pt>
                <c:pt idx="19820">
                  <c:v>2.0132296437043484</c:v>
                </c:pt>
                <c:pt idx="19821">
                  <c:v>2.1283402805527145</c:v>
                </c:pt>
                <c:pt idx="19822">
                  <c:v>2.2419932855627085</c:v>
                </c:pt>
                <c:pt idx="19823">
                  <c:v>2.3541113397468907</c:v>
                </c:pt>
                <c:pt idx="19824">
                  <c:v>2.4646187882699828</c:v>
                </c:pt>
                <c:pt idx="19825">
                  <c:v>2.5734382453683016</c:v>
                </c:pt>
                <c:pt idx="19826">
                  <c:v>2.6804938471934019</c:v>
                </c:pt>
                <c:pt idx="19827">
                  <c:v>2.7857128728973084</c:v>
                </c:pt>
                <c:pt idx="19828">
                  <c:v>2.8890239189662887</c:v>
                </c:pt>
                <c:pt idx="19829">
                  <c:v>2.9903521212926947</c:v>
                </c:pt>
                <c:pt idx="19830">
                  <c:v>3.0896316261187966</c:v>
                </c:pt>
                <c:pt idx="19831">
                  <c:v>3.1867966003654948</c:v>
                </c:pt>
                <c:pt idx="19832">
                  <c:v>3.2817769356866551</c:v>
                </c:pt>
                <c:pt idx="19833">
                  <c:v>3.374510667644778</c:v>
                </c:pt>
                <c:pt idx="19834">
                  <c:v>3.4649336576658931</c:v>
                </c:pt>
                <c:pt idx="19835">
                  <c:v>3.5529823775575462</c:v>
                </c:pt>
                <c:pt idx="19836">
                  <c:v>3.6385941863768947</c:v>
                </c:pt>
                <c:pt idx="19837">
                  <c:v>3.7217134482585634</c:v>
                </c:pt>
                <c:pt idx="19838">
                  <c:v>3.8022843504757122</c:v>
                </c:pt>
                <c:pt idx="19839">
                  <c:v>3.880247897601163</c:v>
                </c:pt>
                <c:pt idx="19840">
                  <c:v>3.9555545065358264</c:v>
                </c:pt>
                <c:pt idx="19841">
                  <c:v>4.0281526464004198</c:v>
                </c:pt>
                <c:pt idx="19842">
                  <c:v>4.0979902241301236</c:v>
                </c:pt>
                <c:pt idx="19843">
                  <c:v>4.1650218067152123</c:v>
                </c:pt>
                <c:pt idx="19844">
                  <c:v>4.2292002018314987</c:v>
                </c:pt>
                <c:pt idx="19845">
                  <c:v>4.2904805627219087</c:v>
                </c:pt>
                <c:pt idx="19846">
                  <c:v>4.3488197087522371</c:v>
                </c:pt>
                <c:pt idx="19847">
                  <c:v>4.4041786587635556</c:v>
                </c:pt>
                <c:pt idx="19848">
                  <c:v>4.456519643770319</c:v>
                </c:pt>
                <c:pt idx="19849">
                  <c:v>4.5058059489137969</c:v>
                </c:pt>
                <c:pt idx="19850">
                  <c:v>4.5520055119642784</c:v>
                </c:pt>
                <c:pt idx="19851">
                  <c:v>4.5950879558098681</c:v>
                </c:pt>
                <c:pt idx="19852">
                  <c:v>4.6350233040948057</c:v>
                </c:pt>
                <c:pt idx="19853">
                  <c:v>4.6717819481221534</c:v>
                </c:pt>
                <c:pt idx="19854">
                  <c:v>4.7053370434953896</c:v>
                </c:pt>
                <c:pt idx="19855">
                  <c:v>4.7356698044454477</c:v>
                </c:pt>
                <c:pt idx="19856">
                  <c:v>4.7627574650253894</c:v>
                </c:pt>
                <c:pt idx="19857">
                  <c:v>4.7865803821503423</c:v>
                </c:pt>
                <c:pt idx="19858">
                  <c:v>4.8071227118298276</c:v>
                </c:pt>
                <c:pt idx="19859">
                  <c:v>4.8243728582078482</c:v>
                </c:pt>
                <c:pt idx="19860">
                  <c:v>4.838315470648725</c:v>
                </c:pt>
                <c:pt idx="19861">
                  <c:v>4.8489424418881457</c:v>
                </c:pt>
                <c:pt idx="19862">
                  <c:v>4.8562470896269012</c:v>
                </c:pt>
                <c:pt idx="19863">
                  <c:v>4.8602262969177108</c:v>
                </c:pt>
                <c:pt idx="19864">
                  <c:v>4.8608737143423948</c:v>
                </c:pt>
                <c:pt idx="19865">
                  <c:v>4.8581908829235312</c:v>
                </c:pt>
                <c:pt idx="19866">
                  <c:v>4.8521803557332284</c:v>
                </c:pt>
                <c:pt idx="19867">
                  <c:v>4.8428453428830345</c:v>
                </c:pt>
                <c:pt idx="19868">
                  <c:v>4.8301896371601138</c:v>
                </c:pt>
                <c:pt idx="19869">
                  <c:v>4.8142260038589706</c:v>
                </c:pt>
                <c:pt idx="19870">
                  <c:v>4.7949644374726077</c:v>
                </c:pt>
                <c:pt idx="19871">
                  <c:v>4.7724158162735719</c:v>
                </c:pt>
                <c:pt idx="19872">
                  <c:v>4.7465945851787161</c:v>
                </c:pt>
                <c:pt idx="19873">
                  <c:v>4.717519254871422</c:v>
                </c:pt>
                <c:pt idx="19874">
                  <c:v>4.6852115983523523</c:v>
                </c:pt>
                <c:pt idx="19875">
                  <c:v>4.6496931813261471</c:v>
                </c:pt>
                <c:pt idx="19876">
                  <c:v>4.6109885209042742</c:v>
                </c:pt>
                <c:pt idx="19877">
                  <c:v>4.569125488389628</c:v>
                </c:pt>
                <c:pt idx="19878">
                  <c:v>4.5241319958509507</c:v>
                </c:pt>
                <c:pt idx="19879">
                  <c:v>4.4760381492297414</c:v>
                </c:pt>
                <c:pt idx="19880">
                  <c:v>4.424875333216435</c:v>
                </c:pt>
                <c:pt idx="19881">
                  <c:v>4.3706810634903785</c:v>
                </c:pt>
                <c:pt idx="19882">
                  <c:v>4.313490314418682</c:v>
                </c:pt>
                <c:pt idx="19883">
                  <c:v>4.253341696630935</c:v>
                </c:pt>
                <c:pt idx="19884">
                  <c:v>4.1902805725228189</c:v>
                </c:pt>
                <c:pt idx="19885">
                  <c:v>4.1243466550375221</c:v>
                </c:pt>
                <c:pt idx="19886">
                  <c:v>4.0555856155688312</c:v>
                </c:pt>
                <c:pt idx="19887">
                  <c:v>3.9840479698328415</c:v>
                </c:pt>
                <c:pt idx="19888">
                  <c:v>3.9097810146780119</c:v>
                </c:pt>
                <c:pt idx="19889">
                  <c:v>3.8328339045255793</c:v>
                </c:pt>
                <c:pt idx="19890">
                  <c:v>3.7532580682271117</c:v>
                </c:pt>
                <c:pt idx="19891">
                  <c:v>3.6711111071742208</c:v>
                </c:pt>
                <c:pt idx="19892">
                  <c:v>3.5864456409015428</c:v>
                </c:pt>
                <c:pt idx="19893">
                  <c:v>3.4993210334942986</c:v>
                </c:pt>
                <c:pt idx="19894">
                  <c:v>3.4098011732016049</c:v>
                </c:pt>
                <c:pt idx="19895">
                  <c:v>3.3179438377198802</c:v>
                </c:pt>
                <c:pt idx="19896">
                  <c:v>3.2238123992292436</c:v>
                </c:pt>
                <c:pt idx="19897">
                  <c:v>3.127472297292039</c:v>
                </c:pt>
                <c:pt idx="19898">
                  <c:v>3.0289886053504342</c:v>
                </c:pt>
                <c:pt idx="19899">
                  <c:v>2.9284269634517868</c:v>
                </c:pt>
                <c:pt idx="19900">
                  <c:v>2.8258572072771693</c:v>
                </c:pt>
                <c:pt idx="19901">
                  <c:v>2.7213503729808646</c:v>
                </c:pt>
                <c:pt idx="19902">
                  <c:v>2.6149773313188853</c:v>
                </c:pt>
                <c:pt idx="19903">
                  <c:v>2.5068097357866987</c:v>
                </c:pt>
                <c:pt idx="19904">
                  <c:v>2.3969236239716794</c:v>
                </c:pt>
                <c:pt idx="19905">
                  <c:v>2.2853963605023853</c:v>
                </c:pt>
                <c:pt idx="19906">
                  <c:v>2.1723051854863633</c:v>
                </c:pt>
                <c:pt idx="19907">
                  <c:v>2.0577269557098243</c:v>
                </c:pt>
                <c:pt idx="19908">
                  <c:v>1.9417380617992457</c:v>
                </c:pt>
                <c:pt idx="19909">
                  <c:v>1.8244156027819394</c:v>
                </c:pt>
                <c:pt idx="19910">
                  <c:v>1.7058411488309562</c:v>
                </c:pt>
                <c:pt idx="19911">
                  <c:v>1.5860977766259197</c:v>
                </c:pt>
                <c:pt idx="19912">
                  <c:v>1.4652675356194924</c:v>
                </c:pt>
                <c:pt idx="19913">
                  <c:v>1.3434300124022107</c:v>
                </c:pt>
                <c:pt idx="19914">
                  <c:v>1.2206718290256988</c:v>
                </c:pt>
                <c:pt idx="19915">
                  <c:v>1.0970770162264278</c:v>
                </c:pt>
                <c:pt idx="19916">
                  <c:v>0.97272970966687422</c:v>
                </c:pt>
                <c:pt idx="19917">
                  <c:v>0.84771507227080523</c:v>
                </c:pt>
                <c:pt idx="19918">
                  <c:v>0.72211853954375638</c:v>
                </c:pt>
                <c:pt idx="19919">
                  <c:v>0.59602657997187047</c:v>
                </c:pt>
                <c:pt idx="19920">
                  <c:v>0.46952569281258705</c:v>
                </c:pt>
                <c:pt idx="19921">
                  <c:v>0.34270214069426658</c:v>
                </c:pt>
                <c:pt idx="19922">
                  <c:v>0.21564278305148055</c:v>
                </c:pt>
                <c:pt idx="19923">
                  <c:v>8.84351169082917E-2</c:v>
                </c:pt>
                <c:pt idx="19924">
                  <c:v>-3.8833684132787878E-2</c:v>
                </c:pt>
                <c:pt idx="19925">
                  <c:v>-0.16607683036376025</c:v>
                </c:pt>
                <c:pt idx="19926">
                  <c:v>-0.29320695294049737</c:v>
                </c:pt>
                <c:pt idx="19927">
                  <c:v>-0.42013688863661136</c:v>
                </c:pt>
                <c:pt idx="19928">
                  <c:v>-0.54677901807631557</c:v>
                </c:pt>
                <c:pt idx="19929">
                  <c:v>-0.67304603412810671</c:v>
                </c:pt>
                <c:pt idx="19930">
                  <c:v>-0.79885483737770846</c:v>
                </c:pt>
                <c:pt idx="19931">
                  <c:v>-0.92411636730852664</c:v>
                </c:pt>
                <c:pt idx="19932">
                  <c:v>-1.0487442992868294</c:v>
                </c:pt>
                <c:pt idx="19933">
                  <c:v>-1.1726549838467186</c:v>
                </c:pt>
                <c:pt idx="19934">
                  <c:v>-1.2957653835374543</c:v>
                </c:pt>
                <c:pt idx="19935">
                  <c:v>-1.4179894507312405</c:v>
                </c:pt>
                <c:pt idx="19936">
                  <c:v>-1.5392412426742299</c:v>
                </c:pt>
                <c:pt idx="19937">
                  <c:v>-1.6594364925855536</c:v>
                </c:pt>
                <c:pt idx="19938">
                  <c:v>-1.7784930295380177</c:v>
                </c:pt>
                <c:pt idx="19939">
                  <c:v>-1.8963310433983773</c:v>
                </c:pt>
                <c:pt idx="19940">
                  <c:v>-2.0128720941909037</c:v>
                </c:pt>
                <c:pt idx="19941">
                  <c:v>-2.1280355186579243</c:v>
                </c:pt>
                <c:pt idx="19942">
                  <c:v>-2.2417415368856624</c:v>
                </c:pt>
                <c:pt idx="19943">
                  <c:v>-2.3539127839733793</c:v>
                </c:pt>
                <c:pt idx="19944">
                  <c:v>-2.4644735590498579</c:v>
                </c:pt>
                <c:pt idx="19945">
                  <c:v>-2.5733464302327596</c:v>
                </c:pt>
                <c:pt idx="19946">
                  <c:v>-2.6804554875122082</c:v>
                </c:pt>
                <c:pt idx="19947">
                  <c:v>-2.7857279638757197</c:v>
                </c:pt>
                <c:pt idx="19948">
                  <c:v>-2.8890924096820854</c:v>
                </c:pt>
                <c:pt idx="19949">
                  <c:v>-2.9904739147727053</c:v>
                </c:pt>
                <c:pt idx="19950">
                  <c:v>-3.0898065794552045</c:v>
                </c:pt>
                <c:pt idx="19951">
                  <c:v>-3.1870245248719473</c:v>
                </c:pt>
                <c:pt idx="19952">
                  <c:v>-3.2820575970933032</c:v>
                </c:pt>
                <c:pt idx="19953">
                  <c:v>-3.3748437863330536</c:v>
                </c:pt>
                <c:pt idx="19954">
                  <c:v>-3.4653189089416934</c:v>
                </c:pt>
                <c:pt idx="19955">
                  <c:v>-3.5534193919637245</c:v>
                </c:pt>
                <c:pt idx="19956">
                  <c:v>-3.6390825500436428</c:v>
                </c:pt>
                <c:pt idx="19957">
                  <c:v>-3.7222527032922215</c:v>
                </c:pt>
                <c:pt idx="19958">
                  <c:v>-3.8028739953850943</c:v>
                </c:pt>
                <c:pt idx="19959">
                  <c:v>-3.8808873877612884</c:v>
                </c:pt>
                <c:pt idx="19960">
                  <c:v>-3.9562432546886028</c:v>
                </c:pt>
                <c:pt idx="19961">
                  <c:v>-4.0288900231916855</c:v>
                </c:pt>
                <c:pt idx="19962">
                  <c:v>-4.0987755586826333</c:v>
                </c:pt>
                <c:pt idx="19963">
                  <c:v>-4.165854387237097</c:v>
                </c:pt>
                <c:pt idx="19964">
                  <c:v>-4.2300792762595973</c:v>
                </c:pt>
                <c:pt idx="19965">
                  <c:v>-4.2914053393993923</c:v>
                </c:pt>
                <c:pt idx="19966">
                  <c:v>-4.3497893571399455</c:v>
                </c:pt>
                <c:pt idx="19967">
                  <c:v>-4.4051923101843649</c:v>
                </c:pt>
                <c:pt idx="19968">
                  <c:v>-4.4575763921858513</c:v>
                </c:pt>
                <c:pt idx="19969">
                  <c:v>-4.506904851732938</c:v>
                </c:pt>
                <c:pt idx="19970">
                  <c:v>-4.5531455908825649</c:v>
                </c:pt>
                <c:pt idx="19971">
                  <c:v>-4.596268197679148</c:v>
                </c:pt>
                <c:pt idx="19972">
                  <c:v>-4.6362426618223784</c:v>
                </c:pt>
                <c:pt idx="19973">
                  <c:v>-4.6730393415984777</c:v>
                </c:pt>
                <c:pt idx="19974">
                  <c:v>-4.7066313605497605</c:v>
                </c:pt>
                <c:pt idx="19975">
                  <c:v>-4.7369999018285478</c:v>
                </c:pt>
                <c:pt idx="19976">
                  <c:v>-4.7641221694180231</c:v>
                </c:pt>
                <c:pt idx="19977">
                  <c:v>-4.787978491197407</c:v>
                </c:pt>
                <c:pt idx="19978">
                  <c:v>-4.8085529951985926</c:v>
                </c:pt>
                <c:pt idx="19979">
                  <c:v>-4.8258340586696322</c:v>
                </c:pt>
                <c:pt idx="19980">
                  <c:v>-4.8398063051830622</c:v>
                </c:pt>
                <c:pt idx="19981">
                  <c:v>-4.8504616028083376</c:v>
                </c:pt>
                <c:pt idx="19982">
                  <c:v>-4.8577932457261754</c:v>
                </c:pt>
                <c:pt idx="19983">
                  <c:v>-4.8617980946347465</c:v>
                </c:pt>
                <c:pt idx="19984">
                  <c:v>-4.8624697789454094</c:v>
                </c:pt>
                <c:pt idx="19985">
                  <c:v>-4.8598098197117574</c:v>
                </c:pt>
                <c:pt idx="19986">
                  <c:v>-4.8538207512547711</c:v>
                </c:pt>
                <c:pt idx="19987">
                  <c:v>-4.8445057661680542</c:v>
                </c:pt>
                <c:pt idx="19988">
                  <c:v>-4.8318686409682661</c:v>
                </c:pt>
                <c:pt idx="19989">
                  <c:v>-4.8159221259400011</c:v>
                </c:pt>
                <c:pt idx="19990">
                  <c:v>-4.7966762018389604</c:v>
                </c:pt>
                <c:pt idx="19991">
                  <c:v>-4.7741417344840444</c:v>
                </c:pt>
                <c:pt idx="19992">
                  <c:v>-4.7483331576318548</c:v>
                </c:pt>
                <c:pt idx="19993">
                  <c:v>-4.7192689721077112</c:v>
                </c:pt>
                <c:pt idx="19994">
                  <c:v>-4.6869709423639376</c:v>
                </c:pt>
                <c:pt idx="19995">
                  <c:v>-4.6514606268729981</c:v>
                </c:pt>
                <c:pt idx="19996">
                  <c:v>-4.6127625368357261</c:v>
                </c:pt>
                <c:pt idx="19997">
                  <c:v>-4.5709045389700256</c:v>
                </c:pt>
                <c:pt idx="19998">
                  <c:v>-4.5259145420883105</c:v>
                </c:pt>
                <c:pt idx="19999">
                  <c:v>-4.4778226502063401</c:v>
                </c:pt>
                <c:pt idx="20000">
                  <c:v>-4.4266602474200321</c:v>
                </c:pt>
                <c:pt idx="20001">
                  <c:v>-4.3724648501450396</c:v>
                </c:pt>
                <c:pt idx="20002">
                  <c:v>-4.3152714348141181</c:v>
                </c:pt>
                <c:pt idx="20003">
                  <c:v>-4.255118615448934</c:v>
                </c:pt>
                <c:pt idx="20004">
                  <c:v>-4.192051759159968</c:v>
                </c:pt>
                <c:pt idx="20005">
                  <c:v>-4.1261105849228157</c:v>
                </c:pt>
                <c:pt idx="20006">
                  <c:v>-4.0573407714752747</c:v>
                </c:pt>
                <c:pt idx="20007">
                  <c:v>-3.9857928431815748</c:v>
                </c:pt>
                <c:pt idx="20008">
                  <c:v>-3.9115141068342631</c:v>
                </c:pt>
                <c:pt idx="20009">
                  <c:v>-3.8345537280849671</c:v>
                </c:pt>
                <c:pt idx="20010">
                  <c:v>-3.7549631482914743</c:v>
                </c:pt>
                <c:pt idx="20011">
                  <c:v>-3.6727999826155542</c:v>
                </c:pt>
                <c:pt idx="20012">
                  <c:v>-3.5881168656133755</c:v>
                </c:pt>
                <c:pt idx="20013">
                  <c:v>-3.5009731776290365</c:v>
                </c:pt>
                <c:pt idx="20014">
                  <c:v>-3.411432824393088</c:v>
                </c:pt>
                <c:pt idx="20015">
                  <c:v>-3.3195536022899859</c:v>
                </c:pt>
                <c:pt idx="20016">
                  <c:v>-3.2253989033773278</c:v>
                </c:pt>
                <c:pt idx="20017">
                  <c:v>-3.1290341882666795</c:v>
                </c:pt>
                <c:pt idx="20018">
                  <c:v>-3.0305245526018139</c:v>
                </c:pt>
                <c:pt idx="20019">
                  <c:v>-2.9299356597644803</c:v>
                </c:pt>
                <c:pt idx="20020">
                  <c:v>-2.8273373698817168</c:v>
                </c:pt>
                <c:pt idx="20021">
                  <c:v>-2.7228007446434623</c:v>
                </c:pt>
                <c:pt idx="20022">
                  <c:v>-2.6163966814085473</c:v>
                </c:pt>
                <c:pt idx="20023">
                  <c:v>-2.5081968613182215</c:v>
                </c:pt>
                <c:pt idx="20024">
                  <c:v>-2.3982773506246304</c:v>
                </c:pt>
                <c:pt idx="20025">
                  <c:v>-2.2867155436139202</c:v>
                </c:pt>
                <c:pt idx="20026">
                  <c:v>-2.1735887110183536</c:v>
                </c:pt>
                <c:pt idx="20027">
                  <c:v>-2.0589737411885625</c:v>
                </c:pt>
                <c:pt idx="20028">
                  <c:v>-1.9429470572273044</c:v>
                </c:pt>
                <c:pt idx="20029">
                  <c:v>-1.8255857915213405</c:v>
                </c:pt>
                <c:pt idx="20030">
                  <c:v>-1.7069715484568455</c:v>
                </c:pt>
                <c:pt idx="20031">
                  <c:v>-1.5871874397503922</c:v>
                </c:pt>
                <c:pt idx="20032">
                  <c:v>-1.4663155506842065</c:v>
                </c:pt>
                <c:pt idx="20033">
                  <c:v>-1.3444355044398892</c:v>
                </c:pt>
                <c:pt idx="20034">
                  <c:v>-1.2216339603891635</c:v>
                </c:pt>
                <c:pt idx="20035">
                  <c:v>-1.0979949872852273</c:v>
                </c:pt>
                <c:pt idx="20036">
                  <c:v>-0.97360275947024533</c:v>
                </c:pt>
                <c:pt idx="20037">
                  <c:v>-0.84854247917731696</c:v>
                </c:pt>
                <c:pt idx="20038">
                  <c:v>-0.72289962181587908</c:v>
                </c:pt>
                <c:pt idx="20039">
                  <c:v>-0.59676069633637807</c:v>
                </c:pt>
                <c:pt idx="20040">
                  <c:v>-0.47021224298519709</c:v>
                </c:pt>
                <c:pt idx="20041">
                  <c:v>-0.34334056586855544</c:v>
                </c:pt>
                <c:pt idx="20042">
                  <c:v>-0.21623256635192667</c:v>
                </c:pt>
                <c:pt idx="20043">
                  <c:v>-8.8975783806566774E-2</c:v>
                </c:pt>
                <c:pt idx="20044">
                  <c:v>3.8342565438298629E-2</c:v>
                </c:pt>
                <c:pt idx="20045">
                  <c:v>0.16563564860564806</c:v>
                </c:pt>
                <c:pt idx="20046">
                  <c:v>0.29281605347725165</c:v>
                </c:pt>
                <c:pt idx="20047">
                  <c:v>0.41979657318532299</c:v>
                </c:pt>
                <c:pt idx="20048">
                  <c:v>0.54648954448330822</c:v>
                </c:pt>
                <c:pt idx="20049">
                  <c:v>0.67280761617746576</c:v>
                </c:pt>
                <c:pt idx="20050">
                  <c:v>0.79866764463795625</c:v>
                </c:pt>
                <c:pt idx="20051">
                  <c:v>0.92398052501770644</c:v>
                </c:pt>
                <c:pt idx="20052">
                  <c:v>1.0486598882758293</c:v>
                </c:pt>
                <c:pt idx="20053">
                  <c:v>1.1726220405009382</c:v>
                </c:pt>
                <c:pt idx="20054">
                  <c:v>1.295783899797013</c:v>
                </c:pt>
                <c:pt idx="20055">
                  <c:v>1.4180593741293783</c:v>
                </c:pt>
                <c:pt idx="20056">
                  <c:v>1.5393624764140692</c:v>
                </c:pt>
                <c:pt idx="20057">
                  <c:v>1.6596088956551212</c:v>
                </c:pt>
                <c:pt idx="20058">
                  <c:v>1.7787164168631786</c:v>
                </c:pt>
                <c:pt idx="20059">
                  <c:v>1.8966051860340438</c:v>
                </c:pt>
                <c:pt idx="20060">
                  <c:v>2.0131967195494931</c:v>
                </c:pt>
                <c:pt idx="20061">
                  <c:v>2.1284103107756058</c:v>
                </c:pt>
                <c:pt idx="20062">
                  <c:v>2.2421661367259991</c:v>
                </c:pt>
                <c:pt idx="20063">
                  <c:v>2.3543867897674193</c:v>
                </c:pt>
                <c:pt idx="20064">
                  <c:v>2.4649965266734628</c:v>
                </c:pt>
                <c:pt idx="20065">
                  <c:v>2.5739178736197958</c:v>
                </c:pt>
                <c:pt idx="20066">
                  <c:v>2.6810748791038463</c:v>
                </c:pt>
                <c:pt idx="20067">
                  <c:v>2.7863947351050986</c:v>
                </c:pt>
                <c:pt idx="20068">
                  <c:v>2.8898059514942123</c:v>
                </c:pt>
                <c:pt idx="20069">
                  <c:v>2.9912335781786501</c:v>
                </c:pt>
                <c:pt idx="20070">
                  <c:v>3.0906116761207318</c:v>
                </c:pt>
                <c:pt idx="20071">
                  <c:v>3.1878743277392028</c:v>
                </c:pt>
                <c:pt idx="20072">
                  <c:v>3.2829513410360502</c:v>
                </c:pt>
                <c:pt idx="20073">
                  <c:v>3.3757806688438809</c:v>
                </c:pt>
                <c:pt idx="20074">
                  <c:v>3.4662980908511294</c:v>
                </c:pt>
                <c:pt idx="20075">
                  <c:v>3.5544399981904879</c:v>
                </c:pt>
                <c:pt idx="20076">
                  <c:v>3.6401436703753651</c:v>
                </c:pt>
                <c:pt idx="20077">
                  <c:v>3.7233533931958522</c:v>
                </c:pt>
                <c:pt idx="20078">
                  <c:v>3.804013276846566</c:v>
                </c:pt>
                <c:pt idx="20079">
                  <c:v>3.8820642501532268</c:v>
                </c:pt>
                <c:pt idx="20080">
                  <c:v>3.9574566556656876</c:v>
                </c:pt>
                <c:pt idx="20081">
                  <c:v>4.0301388896127515</c:v>
                </c:pt>
                <c:pt idx="20082">
                  <c:v>4.1000587875586998</c:v>
                </c:pt>
                <c:pt idx="20083">
                  <c:v>4.1671708467044937</c:v>
                </c:pt>
                <c:pt idx="20084">
                  <c:v>4.2314278065772504</c:v>
                </c:pt>
                <c:pt idx="20085">
                  <c:v>4.2927847539695669</c:v>
                </c:pt>
                <c:pt idx="20086">
                  <c:v>4.3511984435513318</c:v>
                </c:pt>
                <c:pt idx="20087">
                  <c:v>4.4066298312767946</c:v>
                </c:pt>
                <c:pt idx="20088">
                  <c:v>4.4590410871355983</c:v>
                </c:pt>
                <c:pt idx="20089">
                  <c:v>4.5083954371576169</c:v>
                </c:pt>
                <c:pt idx="20090">
                  <c:v>4.5546607619647981</c:v>
                </c:pt>
                <c:pt idx="20091">
                  <c:v>4.5978066293078754</c:v>
                </c:pt>
                <c:pt idx="20092">
                  <c:v>4.637803009750904</c:v>
                </c:pt>
                <c:pt idx="20093">
                  <c:v>4.6746202436181843</c:v>
                </c:pt>
                <c:pt idx="20094">
                  <c:v>4.7082314376785162</c:v>
                </c:pt>
                <c:pt idx="20095">
                  <c:v>4.7386177595127545</c:v>
                </c:pt>
                <c:pt idx="20096">
                  <c:v>4.7657563987471914</c:v>
                </c:pt>
                <c:pt idx="20097">
                  <c:v>4.7896276701303684</c:v>
                </c:pt>
                <c:pt idx="20098">
                  <c:v>4.8102156898000628</c:v>
                </c:pt>
                <c:pt idx="20099">
                  <c:v>4.8275088243562454</c:v>
                </c:pt>
                <c:pt idx="20100">
                  <c:v>4.8414916879776353</c:v>
                </c:pt>
                <c:pt idx="20101">
                  <c:v>4.8521561406014557</c:v>
                </c:pt>
                <c:pt idx="20102">
                  <c:v>4.8594954695437824</c:v>
                </c:pt>
                <c:pt idx="20103">
                  <c:v>4.8635065299108708</c:v>
                </c:pt>
                <c:pt idx="20104">
                  <c:v>4.8641829467987243</c:v>
                </c:pt>
                <c:pt idx="20105">
                  <c:v>4.8615262382250322</c:v>
                </c:pt>
                <c:pt idx="20106">
                  <c:v>4.855538936755968</c:v>
                </c:pt>
                <c:pt idx="20107">
                  <c:v>4.8462242345121025</c:v>
                </c:pt>
                <c:pt idx="20108">
                  <c:v>4.8335859088182787</c:v>
                </c:pt>
                <c:pt idx="20109">
                  <c:v>4.8176367120468973</c:v>
                </c:pt>
                <c:pt idx="20110">
                  <c:v>4.7983866283184229</c:v>
                </c:pt>
                <c:pt idx="20111">
                  <c:v>4.7758465280895885</c:v>
                </c:pt>
                <c:pt idx="20112">
                  <c:v>4.7500308510230678</c:v>
                </c:pt>
                <c:pt idx="20113">
                  <c:v>4.7209581051124525</c:v>
                </c:pt>
                <c:pt idx="20114">
                  <c:v>4.6886500632334576</c:v>
                </c:pt>
                <c:pt idx="20115">
                  <c:v>4.6531282935289422</c:v>
                </c:pt>
                <c:pt idx="20116">
                  <c:v>4.6144173181078356</c:v>
                </c:pt>
                <c:pt idx="20117">
                  <c:v>4.572545015823569</c:v>
                </c:pt>
                <c:pt idx="20118">
                  <c:v>4.527539308840292</c:v>
                </c:pt>
                <c:pt idx="20119">
                  <c:v>4.479430315729104</c:v>
                </c:pt>
                <c:pt idx="20120">
                  <c:v>4.428249436331595</c:v>
                </c:pt>
                <c:pt idx="20121">
                  <c:v>4.3740342039849915</c:v>
                </c:pt>
                <c:pt idx="20122">
                  <c:v>4.316819613203994</c:v>
                </c:pt>
                <c:pt idx="20123">
                  <c:v>4.2566442972363081</c:v>
                </c:pt>
                <c:pt idx="20124">
                  <c:v>4.1935536435449672</c:v>
                </c:pt>
                <c:pt idx="20125">
                  <c:v>4.1275873925663822</c:v>
                </c:pt>
                <c:pt idx="20126">
                  <c:v>4.0587912455881003</c:v>
                </c:pt>
                <c:pt idx="20127">
                  <c:v>3.9872157505928101</c:v>
                </c:pt>
                <c:pt idx="20128">
                  <c:v>3.912908239039004</c:v>
                </c:pt>
                <c:pt idx="20129">
                  <c:v>3.8359179022698751</c:v>
                </c:pt>
                <c:pt idx="20130">
                  <c:v>3.7562962083372686</c:v>
                </c:pt>
                <c:pt idx="20131">
                  <c:v>3.6741008000760087</c:v>
                </c:pt>
                <c:pt idx="20132">
                  <c:v>3.5893843406695134</c:v>
                </c:pt>
                <c:pt idx="20133">
                  <c:v>3.5022062400181251</c:v>
                </c:pt>
                <c:pt idx="20134">
                  <c:v>3.4126304343113318</c:v>
                </c:pt>
                <c:pt idx="20135">
                  <c:v>3.3207147512683028</c:v>
                </c:pt>
                <c:pt idx="20136">
                  <c:v>3.2265226151295381</c:v>
                </c:pt>
                <c:pt idx="20137">
                  <c:v>3.1301195195092801</c:v>
                </c:pt>
                <c:pt idx="20138">
                  <c:v>3.031570593844767</c:v>
                </c:pt>
                <c:pt idx="20139">
                  <c:v>2.9309415360720745</c:v>
                </c:pt>
                <c:pt idx="20140">
                  <c:v>2.8283022416031485</c:v>
                </c:pt>
                <c:pt idx="20141">
                  <c:v>2.7237238081126636</c:v>
                </c:pt>
                <c:pt idx="20142">
                  <c:v>2.6172771696120547</c:v>
                </c:pt>
                <c:pt idx="20143">
                  <c:v>2.509034044531476</c:v>
                </c:pt>
                <c:pt idx="20144">
                  <c:v>2.3990705370149943</c:v>
                </c:pt>
                <c:pt idx="20145">
                  <c:v>2.2874640798111163</c:v>
                </c:pt>
                <c:pt idx="20146">
                  <c:v>2.1742919826510447</c:v>
                </c:pt>
                <c:pt idx="20147">
                  <c:v>2.059631173386836</c:v>
                </c:pt>
                <c:pt idx="20148">
                  <c:v>1.9435581150910095</c:v>
                </c:pt>
                <c:pt idx="20149">
                  <c:v>1.8261499805531551</c:v>
                </c:pt>
                <c:pt idx="20150">
                  <c:v>1.7074884149606837</c:v>
                </c:pt>
                <c:pt idx="20151">
                  <c:v>1.5876565711937782</c:v>
                </c:pt>
                <c:pt idx="20152">
                  <c:v>1.4667365760253133</c:v>
                </c:pt>
                <c:pt idx="20153">
                  <c:v>1.3448080944182659</c:v>
                </c:pt>
                <c:pt idx="20154">
                  <c:v>1.2219578277802452</c:v>
                </c:pt>
                <c:pt idx="20155">
                  <c:v>1.0982698871185457</c:v>
                </c:pt>
                <c:pt idx="20156">
                  <c:v>0.97382848921083365</c:v>
                </c:pt>
                <c:pt idx="20157">
                  <c:v>0.84871887887030617</c:v>
                </c:pt>
                <c:pt idx="20158">
                  <c:v>0.72302657419456318</c:v>
                </c:pt>
                <c:pt idx="20159">
                  <c:v>0.59683812689300864</c:v>
                </c:pt>
                <c:pt idx="20160">
                  <c:v>0.4702401200049986</c:v>
                </c:pt>
                <c:pt idx="20161">
                  <c:v>0.3433189004268502</c:v>
                </c:pt>
                <c:pt idx="20162">
                  <c:v>0.21616141227407368</c:v>
                </c:pt>
                <c:pt idx="20163">
                  <c:v>8.8855237591305453E-2</c:v>
                </c:pt>
                <c:pt idx="20164">
                  <c:v>-3.8512364732397608E-2</c:v>
                </c:pt>
                <c:pt idx="20165">
                  <c:v>-0.16585451951041696</c:v>
                </c:pt>
                <c:pt idx="20166">
                  <c:v>-0.29308377230153038</c:v>
                </c:pt>
                <c:pt idx="20167">
                  <c:v>-0.42011287423808236</c:v>
                </c:pt>
                <c:pt idx="20168">
                  <c:v>-0.54685412033262137</c:v>
                </c:pt>
                <c:pt idx="20169">
                  <c:v>-0.67322011794544667</c:v>
                </c:pt>
                <c:pt idx="20170">
                  <c:v>-0.79912768233139519</c:v>
                </c:pt>
                <c:pt idx="20171">
                  <c:v>-0.92448766789350878</c:v>
                </c:pt>
                <c:pt idx="20172">
                  <c:v>-1.0492136652419846</c:v>
                </c:pt>
                <c:pt idx="20173">
                  <c:v>-1.1732219405514872</c:v>
                </c:pt>
                <c:pt idx="20174">
                  <c:v>-1.2964293724815354</c:v>
                </c:pt>
                <c:pt idx="20175">
                  <c:v>-1.4187498300558672</c:v>
                </c:pt>
                <c:pt idx="20176">
                  <c:v>-1.5400972877853933</c:v>
                </c:pt>
                <c:pt idx="20177">
                  <c:v>-1.6603873968378744</c:v>
                </c:pt>
                <c:pt idx="20178">
                  <c:v>-1.7795379049892934</c:v>
                </c:pt>
                <c:pt idx="20179">
                  <c:v>-1.8974689216333487</c:v>
                </c:pt>
                <c:pt idx="20180">
                  <c:v>-2.0141019272143583</c:v>
                </c:pt>
                <c:pt idx="20181">
                  <c:v>-2.1293561798553537</c:v>
                </c:pt>
                <c:pt idx="20182">
                  <c:v>-2.2431518220515523</c:v>
                </c:pt>
                <c:pt idx="20183">
                  <c:v>-2.3554114124053558</c:v>
                </c:pt>
                <c:pt idx="20184">
                  <c:v>-2.4660591747083567</c:v>
                </c:pt>
                <c:pt idx="20185">
                  <c:v>-2.5750176029646745</c:v>
                </c:pt>
                <c:pt idx="20186">
                  <c:v>-2.6822107143378626</c:v>
                </c:pt>
                <c:pt idx="20187">
                  <c:v>-2.7875656703375915</c:v>
                </c:pt>
                <c:pt idx="20188">
                  <c:v>-2.8910109512543589</c:v>
                </c:pt>
                <c:pt idx="20189">
                  <c:v>-2.9924715783302163</c:v>
                </c:pt>
                <c:pt idx="20190">
                  <c:v>-3.0918815848007322</c:v>
                </c:pt>
                <c:pt idx="20191">
                  <c:v>-3.1891750263199405</c:v>
                </c:pt>
                <c:pt idx="20192">
                  <c:v>-3.284281685109522</c:v>
                </c:pt>
                <c:pt idx="20193">
                  <c:v>-3.3771394892277296</c:v>
                </c:pt>
                <c:pt idx="20194">
                  <c:v>-3.467684194615356</c:v>
                </c:pt>
                <c:pt idx="20195">
                  <c:v>-3.5558521697036998</c:v>
                </c:pt>
                <c:pt idx="20196">
                  <c:v>-3.6415806723701789</c:v>
                </c:pt>
                <c:pt idx="20197">
                  <c:v>-3.7248139678520404</c:v>
                </c:pt>
                <c:pt idx="20198">
                  <c:v>-3.8054961468911119</c:v>
                </c:pt>
                <c:pt idx="20199">
                  <c:v>-3.8835681199765619</c:v>
                </c:pt>
                <c:pt idx="20200">
                  <c:v>-3.9589802124528837</c:v>
                </c:pt>
                <c:pt idx="20201">
                  <c:v>-4.0316808044887287</c:v>
                </c:pt>
                <c:pt idx="20202">
                  <c:v>-4.1016177167464543</c:v>
                </c:pt>
                <c:pt idx="20203">
                  <c:v>-4.1687454326954994</c:v>
                </c:pt>
                <c:pt idx="20204">
                  <c:v>-4.2330166793127839</c:v>
                </c:pt>
                <c:pt idx="20205">
                  <c:v>-4.2943865320320445</c:v>
                </c:pt>
                <c:pt idx="20206">
                  <c:v>-4.3528117353645461</c:v>
                </c:pt>
                <c:pt idx="20207">
                  <c:v>-4.4082532363142191</c:v>
                </c:pt>
                <c:pt idx="20208">
                  <c:v>-4.4606731971354119</c:v>
                </c:pt>
                <c:pt idx="20209">
                  <c:v>-4.510034837343623</c:v>
                </c:pt>
                <c:pt idx="20210">
                  <c:v>-4.5563060322720563</c:v>
                </c:pt>
                <c:pt idx="20211">
                  <c:v>-4.5994563456120661</c:v>
                </c:pt>
                <c:pt idx="20212">
                  <c:v>-4.6394557451002827</c:v>
                </c:pt>
                <c:pt idx="20213">
                  <c:v>-4.6762745694671546</c:v>
                </c:pt>
                <c:pt idx="20214">
                  <c:v>-4.7098859251216654</c:v>
                </c:pt>
                <c:pt idx="20215">
                  <c:v>-4.7402709805183258</c:v>
                </c:pt>
                <c:pt idx="20216">
                  <c:v>-4.7674069273889677</c:v>
                </c:pt>
                <c:pt idx="20217">
                  <c:v>-4.791274083816794</c:v>
                </c:pt>
                <c:pt idx="20218">
                  <c:v>-4.8118565704996854</c:v>
                </c:pt>
                <c:pt idx="20219">
                  <c:v>-4.8291427598183159</c:v>
                </c:pt>
                <c:pt idx="20220">
                  <c:v>-4.8431172729468654</c:v>
                </c:pt>
                <c:pt idx="20221">
                  <c:v>-4.8537719780258648</c:v>
                </c:pt>
                <c:pt idx="20222">
                  <c:v>-4.861100171774634</c:v>
                </c:pt>
                <c:pt idx="20223">
                  <c:v>-4.8650987198936084</c:v>
                </c:pt>
                <c:pt idx="20224">
                  <c:v>-4.8657612592539499</c:v>
                </c:pt>
                <c:pt idx="20225">
                  <c:v>-4.8630893208184514</c:v>
                </c:pt>
                <c:pt idx="20226">
                  <c:v>-4.8570854512563857</c:v>
                </c:pt>
                <c:pt idx="20227">
                  <c:v>-4.8477528579363609</c:v>
                </c:pt>
                <c:pt idx="20228">
                  <c:v>-4.8350953345622631</c:v>
                </c:pt>
                <c:pt idx="20229">
                  <c:v>-4.8191256510016274</c:v>
                </c:pt>
                <c:pt idx="20230">
                  <c:v>-4.7998538099701751</c:v>
                </c:pt>
                <c:pt idx="20231">
                  <c:v>-4.7772907016032793</c:v>
                </c:pt>
                <c:pt idx="20232">
                  <c:v>-4.7514507863078217</c:v>
                </c:pt>
                <c:pt idx="20233">
                  <c:v>-4.7223525938685205</c:v>
                </c:pt>
                <c:pt idx="20234">
                  <c:v>-4.6900179199796277</c:v>
                </c:pt>
                <c:pt idx="20235">
                  <c:v>-4.6544683566094838</c:v>
                </c:pt>
                <c:pt idx="20236">
                  <c:v>-4.6157284506781853</c:v>
                </c:pt>
                <c:pt idx="20237">
                  <c:v>-4.5738261068139074</c:v>
                </c:pt>
                <c:pt idx="20238">
                  <c:v>-4.5287892738961384</c:v>
                </c:pt>
                <c:pt idx="20239">
                  <c:v>-4.4806480981283219</c:v>
                </c:pt>
                <c:pt idx="20240">
                  <c:v>-4.429434007876714</c:v>
                </c:pt>
                <c:pt idx="20241">
                  <c:v>-4.3751845658704438</c:v>
                </c:pt>
                <c:pt idx="20242">
                  <c:v>-4.3179347968573145</c:v>
                </c:pt>
                <c:pt idx="20243">
                  <c:v>-4.2577233651325681</c:v>
                </c:pt>
                <c:pt idx="20244">
                  <c:v>-4.1945956899938919</c:v>
                </c:pt>
                <c:pt idx="20245">
                  <c:v>-4.128591544471556</c:v>
                </c:pt>
                <c:pt idx="20246">
                  <c:v>-4.0597566631772519</c:v>
                </c:pt>
                <c:pt idx="20247">
                  <c:v>-3.9881416281190325</c:v>
                </c:pt>
                <c:pt idx="20248">
                  <c:v>-3.9137938054520292</c:v>
                </c:pt>
                <c:pt idx="20249">
                  <c:v>-3.8367624218569039</c:v>
                </c:pt>
                <c:pt idx="20250">
                  <c:v>-3.757098981332919</c:v>
                </c:pt>
                <c:pt idx="20251">
                  <c:v>-3.67486116324074</c:v>
                </c:pt>
                <c:pt idx="20252">
                  <c:v>-3.590101667836131</c:v>
                </c:pt>
                <c:pt idx="20253">
                  <c:v>-3.502879942605917</c:v>
                </c:pt>
                <c:pt idx="20254">
                  <c:v>-3.4132599618074542</c:v>
                </c:pt>
                <c:pt idx="20255">
                  <c:v>-3.3212995916758068</c:v>
                </c:pt>
                <c:pt idx="20256">
                  <c:v>-3.2270622953820403</c:v>
                </c:pt>
                <c:pt idx="20257">
                  <c:v>-3.130613605851627</c:v>
                </c:pt>
                <c:pt idx="20258">
                  <c:v>-3.0320186921794727</c:v>
                </c:pt>
                <c:pt idx="20259">
                  <c:v>-2.9313432922712908</c:v>
                </c:pt>
                <c:pt idx="20260">
                  <c:v>-2.8286573417861578</c:v>
                </c:pt>
                <c:pt idx="20261">
                  <c:v>-2.7240319788880121</c:v>
                </c:pt>
                <c:pt idx="20262">
                  <c:v>-2.6175381782849265</c:v>
                </c:pt>
                <c:pt idx="20263">
                  <c:v>-2.5092476992756083</c:v>
                </c:pt>
                <c:pt idx="20264">
                  <c:v>-2.3992366870092789</c:v>
                </c:pt>
                <c:pt idx="20265">
                  <c:v>-2.2875826153407317</c:v>
                </c:pt>
                <c:pt idx="20266">
                  <c:v>-2.1743628351728685</c:v>
                </c:pt>
                <c:pt idx="20267">
                  <c:v>-2.0596543155596456</c:v>
                </c:pt>
                <c:pt idx="20268">
                  <c:v>-1.9435335607696038</c:v>
                </c:pt>
                <c:pt idx="20269">
                  <c:v>-1.8260777847473999</c:v>
                </c:pt>
                <c:pt idx="20270">
                  <c:v>-1.7073686737586808</c:v>
                </c:pt>
                <c:pt idx="20271">
                  <c:v>-1.587489421649952</c:v>
                </c:pt>
                <c:pt idx="20272">
                  <c:v>-1.4665221960129919</c:v>
                </c:pt>
                <c:pt idx="20273">
                  <c:v>-1.3445467024472098</c:v>
                </c:pt>
                <c:pt idx="20274">
                  <c:v>-1.2216496827794072</c:v>
                </c:pt>
                <c:pt idx="20275">
                  <c:v>-1.0979152881837255</c:v>
                </c:pt>
                <c:pt idx="20276">
                  <c:v>-0.97342777531816438</c:v>
                </c:pt>
                <c:pt idx="20277">
                  <c:v>-0.84827242855554974</c:v>
                </c:pt>
                <c:pt idx="20278">
                  <c:v>-0.72253480519808655</c:v>
                </c:pt>
                <c:pt idx="20279">
                  <c:v>-0.59630149577165681</c:v>
                </c:pt>
                <c:pt idx="20280">
                  <c:v>-0.46965912171051893</c:v>
                </c:pt>
                <c:pt idx="20281">
                  <c:v>-0.34269406785136924</c:v>
                </c:pt>
                <c:pt idx="20282">
                  <c:v>-0.21549331576346051</c:v>
                </c:pt>
                <c:pt idx="20283">
                  <c:v>-8.8144484426242967E-2</c:v>
                </c:pt>
                <c:pt idx="20284">
                  <c:v>3.9265130886667395E-2</c:v>
                </c:pt>
                <c:pt idx="20285">
                  <c:v>0.1666486191854237</c:v>
                </c:pt>
                <c:pt idx="20286">
                  <c:v>0.29391849083737287</c:v>
                </c:pt>
                <c:pt idx="20287">
                  <c:v>0.42098746242511498</c:v>
                </c:pt>
                <c:pt idx="20288">
                  <c:v>0.54776779508271733</c:v>
                </c:pt>
                <c:pt idx="20289">
                  <c:v>0.67417206299174648</c:v>
                </c:pt>
                <c:pt idx="20290">
                  <c:v>0.80011704895625435</c:v>
                </c:pt>
                <c:pt idx="20291">
                  <c:v>0.92551357568422188</c:v>
                </c:pt>
                <c:pt idx="20292">
                  <c:v>1.0502752028728715</c:v>
                </c:pt>
                <c:pt idx="20293">
                  <c:v>1.1743181665924862</c:v>
                </c:pt>
                <c:pt idx="20294">
                  <c:v>1.2975593162319481</c:v>
                </c:pt>
                <c:pt idx="20295">
                  <c:v>1.4199124924029474</c:v>
                </c:pt>
                <c:pt idx="20296">
                  <c:v>1.5412916420868266</c:v>
                </c:pt>
                <c:pt idx="20297">
                  <c:v>1.6616123898273041</c:v>
                </c:pt>
                <c:pt idx="20298">
                  <c:v>1.7807924577040821</c:v>
                </c:pt>
                <c:pt idx="20299">
                  <c:v>1.8987519303643148</c:v>
                </c:pt>
                <c:pt idx="20300">
                  <c:v>2.0154122644756263</c:v>
                </c:pt>
                <c:pt idx="20301">
                  <c:v>2.1306926953743424</c:v>
                </c:pt>
                <c:pt idx="20302">
                  <c:v>2.2445133437779856</c:v>
                </c:pt>
                <c:pt idx="20303">
                  <c:v>2.3567967475381559</c:v>
                </c:pt>
                <c:pt idx="20304">
                  <c:v>2.4674671107398622</c:v>
                </c:pt>
                <c:pt idx="20305">
                  <c:v>2.5764469087410538</c:v>
                </c:pt>
                <c:pt idx="20306">
                  <c:v>2.6836601411348617</c:v>
                </c:pt>
                <c:pt idx="20307">
                  <c:v>2.7890339529508079</c:v>
                </c:pt>
                <c:pt idx="20308">
                  <c:v>2.8924968091027514</c:v>
                </c:pt>
                <c:pt idx="20309">
                  <c:v>2.9939737165722606</c:v>
                </c:pt>
                <c:pt idx="20310">
                  <c:v>3.0933986954620898</c:v>
                </c:pt>
                <c:pt idx="20311">
                  <c:v>3.190705789431687</c:v>
                </c:pt>
                <c:pt idx="20312">
                  <c:v>3.2858247698556808</c:v>
                </c:pt>
                <c:pt idx="20313">
                  <c:v>3.378693555101667</c:v>
                </c:pt>
                <c:pt idx="20314">
                  <c:v>3.469247892583502</c:v>
                </c:pt>
                <c:pt idx="20315">
                  <c:v>3.5574241433760134</c:v>
                </c:pt>
                <c:pt idx="20316">
                  <c:v>3.6431595591759049</c:v>
                </c:pt>
                <c:pt idx="20317">
                  <c:v>3.7263984002200687</c:v>
                </c:pt>
                <c:pt idx="20318">
                  <c:v>3.8070847534338697</c:v>
                </c:pt>
                <c:pt idx="20319">
                  <c:v>3.88515952667625</c:v>
                </c:pt>
                <c:pt idx="20320">
                  <c:v>3.9605730438492284</c:v>
                </c:pt>
                <c:pt idx="20321">
                  <c:v>4.0332736848670772</c:v>
                </c:pt>
                <c:pt idx="20322">
                  <c:v>4.1032092713253618</c:v>
                </c:pt>
                <c:pt idx="20323">
                  <c:v>4.1703342888124499</c:v>
                </c:pt>
                <c:pt idx="20324">
                  <c:v>4.2346014676074608</c:v>
                </c:pt>
                <c:pt idx="20325">
                  <c:v>4.2959658876257869</c:v>
                </c:pt>
                <c:pt idx="20326">
                  <c:v>4.3543842990352122</c:v>
                </c:pt>
                <c:pt idx="20327">
                  <c:v>4.4098176556652078</c:v>
                </c:pt>
                <c:pt idx="20328">
                  <c:v>4.462228127757947</c:v>
                </c:pt>
                <c:pt idx="20329">
                  <c:v>4.5115789439715082</c:v>
                </c:pt>
                <c:pt idx="20330">
                  <c:v>4.5578379899275614</c:v>
                </c:pt>
                <c:pt idx="20331">
                  <c:v>4.600974840742154</c:v>
                </c:pt>
                <c:pt idx="20332">
                  <c:v>4.6409594767021938</c:v>
                </c:pt>
                <c:pt idx="20333">
                  <c:v>4.6777622502023393</c:v>
                </c:pt>
                <c:pt idx="20334">
                  <c:v>4.7113562824171309</c:v>
                </c:pt>
                <c:pt idx="20335">
                  <c:v>4.7417227576544967</c:v>
                </c:pt>
                <c:pt idx="20336">
                  <c:v>4.7688388845730589</c:v>
                </c:pt>
                <c:pt idx="20337">
                  <c:v>4.7926849992408052</c:v>
                </c:pt>
                <c:pt idx="20338">
                  <c:v>4.8132452413821651</c:v>
                </c:pt>
                <c:pt idx="20339">
                  <c:v>4.8305080034289096</c:v>
                </c:pt>
                <c:pt idx="20340">
                  <c:v>4.8444579276128934</c:v>
                </c:pt>
                <c:pt idx="20341">
                  <c:v>4.8550869041199549</c:v>
                </c:pt>
                <c:pt idx="20342">
                  <c:v>4.8623882526826678</c:v>
                </c:pt>
                <c:pt idx="20343">
                  <c:v>4.8663588629621053</c:v>
                </c:pt>
                <c:pt idx="20344">
                  <c:v>4.8669923967161113</c:v>
                </c:pt>
                <c:pt idx="20345">
                  <c:v>4.8642904106980316</c:v>
                </c:pt>
                <c:pt idx="20346">
                  <c:v>4.8582554782487088</c:v>
                </c:pt>
                <c:pt idx="20347">
                  <c:v>4.848890834265684</c:v>
                </c:pt>
                <c:pt idx="20348">
                  <c:v>4.8362003008147623</c:v>
                </c:pt>
                <c:pt idx="20349">
                  <c:v>4.8201966769332802</c:v>
                </c:pt>
                <c:pt idx="20350">
                  <c:v>4.800889995288987</c:v>
                </c:pt>
                <c:pt idx="20351">
                  <c:v>4.7782911767250162</c:v>
                </c:pt>
                <c:pt idx="20352">
                  <c:v>4.7524147130847485</c:v>
                </c:pt>
                <c:pt idx="20353">
                  <c:v>4.7232791662904825</c:v>
                </c:pt>
                <c:pt idx="20354">
                  <c:v>4.6909063648468843</c:v>
                </c:pt>
                <c:pt idx="20355">
                  <c:v>4.655317934176777</c:v>
                </c:pt>
                <c:pt idx="20356">
                  <c:v>4.6165384552694535</c:v>
                </c:pt>
                <c:pt idx="20357">
                  <c:v>4.5745958674071874</c:v>
                </c:pt>
                <c:pt idx="20358">
                  <c:v>4.5295181546780929</c:v>
                </c:pt>
                <c:pt idx="20359">
                  <c:v>4.4813354990180025</c:v>
                </c:pt>
                <c:pt idx="20360">
                  <c:v>4.4300793650182175</c:v>
                </c:pt>
                <c:pt idx="20361">
                  <c:v>4.3757873520938055</c:v>
                </c:pt>
                <c:pt idx="20362">
                  <c:v>4.3184945221074242</c:v>
                </c:pt>
                <c:pt idx="20363">
                  <c:v>4.2582395768658925</c:v>
                </c:pt>
                <c:pt idx="20364">
                  <c:v>4.195067973542459</c:v>
                </c:pt>
                <c:pt idx="20365">
                  <c:v>4.1290195233738736</c:v>
                </c:pt>
                <c:pt idx="20366">
                  <c:v>4.0601399994762257</c:v>
                </c:pt>
                <c:pt idx="20367">
                  <c:v>3.9884800226262591</c:v>
                </c:pt>
                <c:pt idx="20368">
                  <c:v>3.9140869979786168</c:v>
                </c:pt>
                <c:pt idx="20369">
                  <c:v>3.8370101914103296</c:v>
                </c:pt>
                <c:pt idx="20370">
                  <c:v>3.7573011462799371</c:v>
                </c:pt>
                <c:pt idx="20371">
                  <c:v>3.67501758143628</c:v>
                </c:pt>
                <c:pt idx="20372">
                  <c:v>3.5902122367179876</c:v>
                </c:pt>
                <c:pt idx="20373">
                  <c:v>3.5029445992551844</c:v>
                </c:pt>
                <c:pt idx="20374">
                  <c:v>3.4132786829746737</c:v>
                </c:pt>
                <c:pt idx="20375">
                  <c:v>3.3212723937729738</c:v>
                </c:pt>
                <c:pt idx="20376">
                  <c:v>3.2269892344403264</c:v>
                </c:pt>
                <c:pt idx="20377">
                  <c:v>3.1304947774448837</c:v>
                </c:pt>
                <c:pt idx="20378">
                  <c:v>3.0318542313136465</c:v>
                </c:pt>
                <c:pt idx="20379">
                  <c:v>2.9311333732401565</c:v>
                </c:pt>
                <c:pt idx="20380">
                  <c:v>2.828402177992809</c:v>
                </c:pt>
                <c:pt idx="20381">
                  <c:v>2.7237318226330545</c:v>
                </c:pt>
                <c:pt idx="20382">
                  <c:v>2.6171933205212072</c:v>
                </c:pt>
                <c:pt idx="20383">
                  <c:v>2.5088584693295428</c:v>
                </c:pt>
                <c:pt idx="20384">
                  <c:v>2.3988034522695658</c:v>
                </c:pt>
                <c:pt idx="20385">
                  <c:v>2.2871057809142639</c:v>
                </c:pt>
                <c:pt idx="20386">
                  <c:v>2.1738428435083157</c:v>
                </c:pt>
                <c:pt idx="20387">
                  <c:v>2.0590916460390383</c:v>
                </c:pt>
                <c:pt idx="20388">
                  <c:v>1.9429287292685666</c:v>
                </c:pt>
                <c:pt idx="20389">
                  <c:v>1.8254313431640523</c:v>
                </c:pt>
                <c:pt idx="20390">
                  <c:v>1.7066812095116082</c:v>
                </c:pt>
                <c:pt idx="20391">
                  <c:v>1.5867615571462017</c:v>
                </c:pt>
                <c:pt idx="20392">
                  <c:v>1.4657545880860501</c:v>
                </c:pt>
                <c:pt idx="20393">
                  <c:v>1.3437400417656578</c:v>
                </c:pt>
                <c:pt idx="20394">
                  <c:v>1.2208046932268852</c:v>
                </c:pt>
                <c:pt idx="20395">
                  <c:v>1.0970327262106816</c:v>
                </c:pt>
                <c:pt idx="20396">
                  <c:v>0.97250842926579273</c:v>
                </c:pt>
                <c:pt idx="20397">
                  <c:v>0.84731711795283093</c:v>
                </c:pt>
                <c:pt idx="20398">
                  <c:v>0.7215443800324719</c:v>
                </c:pt>
                <c:pt idx="20399">
                  <c:v>0.59527683573374668</c:v>
                </c:pt>
                <c:pt idx="20400">
                  <c:v>0.46860113541383719</c:v>
                </c:pt>
                <c:pt idx="20401">
                  <c:v>0.34160369202774216</c:v>
                </c:pt>
                <c:pt idx="20402">
                  <c:v>0.21437151443447536</c:v>
                </c:pt>
                <c:pt idx="20403">
                  <c:v>8.699224805206375E-2</c:v>
                </c:pt>
                <c:pt idx="20404">
                  <c:v>-4.0446786281035749E-2</c:v>
                </c:pt>
                <c:pt idx="20405">
                  <c:v>-0.16785865290500934</c:v>
                </c:pt>
                <c:pt idx="20406">
                  <c:v>-0.29515583843298809</c:v>
                </c:pt>
                <c:pt idx="20407">
                  <c:v>-0.42225103662892011</c:v>
                </c:pt>
                <c:pt idx="20408">
                  <c:v>-0.54905648676261842</c:v>
                </c:pt>
                <c:pt idx="20409">
                  <c:v>-0.67548474212425147</c:v>
                </c:pt>
                <c:pt idx="20410">
                  <c:v>-0.80145256561660483</c:v>
                </c:pt>
                <c:pt idx="20411">
                  <c:v>-0.92687076105283572</c:v>
                </c:pt>
                <c:pt idx="20412">
                  <c:v>-1.0516528702575665</c:v>
                </c:pt>
                <c:pt idx="20413">
                  <c:v>-1.1757151124653489</c:v>
                </c:pt>
                <c:pt idx="20414">
                  <c:v>-1.2989743212799567</c:v>
                </c:pt>
                <c:pt idx="20415">
                  <c:v>-1.4213443225915172</c:v>
                </c:pt>
                <c:pt idx="20416">
                  <c:v>-1.5427390497351998</c:v>
                </c:pt>
                <c:pt idx="20417">
                  <c:v>-1.6630741146951966</c:v>
                </c:pt>
                <c:pt idx="20418">
                  <c:v>-1.7822672280881644</c:v>
                </c:pt>
                <c:pt idx="20419">
                  <c:v>-1.9002384642039072</c:v>
                </c:pt>
                <c:pt idx="20420">
                  <c:v>-2.0169092704665244</c:v>
                </c:pt>
                <c:pt idx="20421">
                  <c:v>-2.1321988740898203</c:v>
                </c:pt>
                <c:pt idx="20422">
                  <c:v>-2.2460273887960716</c:v>
                </c:pt>
                <c:pt idx="20423">
                  <c:v>-2.3583173465741165</c:v>
                </c:pt>
                <c:pt idx="20424">
                  <c:v>-2.4689929467828735</c:v>
                </c:pt>
                <c:pt idx="20425">
                  <c:v>-2.5779766611942976</c:v>
                </c:pt>
                <c:pt idx="20426">
                  <c:v>-2.6851924869577322</c:v>
                </c:pt>
                <c:pt idx="20427">
                  <c:v>-2.7905675678025785</c:v>
                </c:pt>
                <c:pt idx="20428">
                  <c:v>-2.8940303684863977</c:v>
                </c:pt>
                <c:pt idx="20429">
                  <c:v>-2.9955058969777775</c:v>
                </c:pt>
                <c:pt idx="20430">
                  <c:v>-3.0949281755080458</c:v>
                </c:pt>
                <c:pt idx="20431">
                  <c:v>-3.1922312510039879</c:v>
                </c:pt>
                <c:pt idx="20432">
                  <c:v>-3.2873448992430867</c:v>
                </c:pt>
                <c:pt idx="20433">
                  <c:v>-3.3802070441262702</c:v>
                </c:pt>
                <c:pt idx="20434">
                  <c:v>-3.4707534397260584</c:v>
                </c:pt>
                <c:pt idx="20435">
                  <c:v>-3.5589204548943445</c:v>
                </c:pt>
                <c:pt idx="20436">
                  <c:v>-3.6446453502159577</c:v>
                </c:pt>
                <c:pt idx="20437">
                  <c:v>-3.7278723959186091</c:v>
                </c:pt>
                <c:pt idx="20438">
                  <c:v>-3.8085456900115942</c:v>
                </c:pt>
                <c:pt idx="20439">
                  <c:v>-3.8866061525207058</c:v>
                </c:pt>
                <c:pt idx="20440">
                  <c:v>-3.9620041205863341</c:v>
                </c:pt>
                <c:pt idx="20441">
                  <c:v>-4.0346879884205951</c:v>
                </c:pt>
                <c:pt idx="20442">
                  <c:v>-4.1046055929631224</c:v>
                </c:pt>
                <c:pt idx="20443">
                  <c:v>-4.1717114361787848</c:v>
                </c:pt>
                <c:pt idx="20444">
                  <c:v>-4.2359582657405719</c:v>
                </c:pt>
                <c:pt idx="20445">
                  <c:v>-4.2973011799595113</c:v>
                </c:pt>
                <c:pt idx="20446">
                  <c:v>-4.3556969483841419</c:v>
                </c:pt>
                <c:pt idx="20447">
                  <c:v>-4.4111065451923963</c:v>
                </c:pt>
                <c:pt idx="20448">
                  <c:v>-4.4634921619244761</c:v>
                </c:pt>
                <c:pt idx="20449">
                  <c:v>-4.5128170494667481</c:v>
                </c:pt>
                <c:pt idx="20450">
                  <c:v>-4.559049116579863</c:v>
                </c:pt>
                <c:pt idx="20451">
                  <c:v>-4.6021579624086995</c:v>
                </c:pt>
                <c:pt idx="20452">
                  <c:v>-4.6421135921376457</c:v>
                </c:pt>
                <c:pt idx="20453">
                  <c:v>-4.6788863839053239</c:v>
                </c:pt>
                <c:pt idx="20454">
                  <c:v>-4.7124494854538739</c:v>
                </c:pt>
                <c:pt idx="20455">
                  <c:v>-4.7427841084589542</c:v>
                </c:pt>
                <c:pt idx="20456">
                  <c:v>-4.7698674897229152</c:v>
                </c:pt>
                <c:pt idx="20457">
                  <c:v>-4.7936799942085564</c:v>
                </c:pt>
                <c:pt idx="20458">
                  <c:v>-4.8142057912608029</c:v>
                </c:pt>
                <c:pt idx="20459">
                  <c:v>-4.8314333036314681</c:v>
                </c:pt>
                <c:pt idx="20460">
                  <c:v>-4.8453472045453587</c:v>
                </c:pt>
                <c:pt idx="20461">
                  <c:v>-4.8559394158269722</c:v>
                </c:pt>
                <c:pt idx="20462">
                  <c:v>-4.8632032894654094</c:v>
                </c:pt>
                <c:pt idx="20463">
                  <c:v>-4.8671357479679624</c:v>
                </c:pt>
                <c:pt idx="20464">
                  <c:v>-4.8677304864995197</c:v>
                </c:pt>
                <c:pt idx="20465">
                  <c:v>-4.8649890957521622</c:v>
                </c:pt>
                <c:pt idx="20466">
                  <c:v>-4.8589141835074132</c:v>
                </c:pt>
                <c:pt idx="20467">
                  <c:v>-4.8495090195753923</c:v>
                </c:pt>
                <c:pt idx="20468">
                  <c:v>-4.836777461375922</c:v>
                </c:pt>
                <c:pt idx="20469">
                  <c:v>-4.820732343710965</c:v>
                </c:pt>
                <c:pt idx="20470">
                  <c:v>-4.8013837353923181</c:v>
                </c:pt>
                <c:pt idx="20471">
                  <c:v>-4.7787425937551662</c:v>
                </c:pt>
                <c:pt idx="20472">
                  <c:v>-4.7528234474511715</c:v>
                </c:pt>
                <c:pt idx="20473">
                  <c:v>-4.7236448954951848</c:v>
                </c:pt>
                <c:pt idx="20474">
                  <c:v>-4.6912288037364398</c:v>
                </c:pt>
                <c:pt idx="20475">
                  <c:v>-4.6555968351619317</c:v>
                </c:pt>
                <c:pt idx="20476">
                  <c:v>-4.616773608512224</c:v>
                </c:pt>
                <c:pt idx="20477">
                  <c:v>-4.5747871009751613</c:v>
                </c:pt>
                <c:pt idx="20478">
                  <c:v>-4.5296653346659479</c:v>
                </c:pt>
                <c:pt idx="20479">
                  <c:v>-4.481438529636141</c:v>
                </c:pt>
                <c:pt idx="20480">
                  <c:v>-4.4301381886483435</c:v>
                </c:pt>
                <c:pt idx="20481">
                  <c:v>-4.3758019493116569</c:v>
                </c:pt>
                <c:pt idx="20482">
                  <c:v>-4.3184649116724572</c:v>
                </c:pt>
                <c:pt idx="20483">
                  <c:v>-4.2581658156779483</c:v>
                </c:pt>
                <c:pt idx="20484">
                  <c:v>-4.1949501565656666</c:v>
                </c:pt>
                <c:pt idx="20485">
                  <c:v>-4.1288577835276898</c:v>
                </c:pt>
                <c:pt idx="20486">
                  <c:v>-4.0599345074938249</c:v>
                </c:pt>
                <c:pt idx="20487">
                  <c:v>-3.9882309868803407</c:v>
                </c:pt>
                <c:pt idx="20488">
                  <c:v>-3.9137946642749237</c:v>
                </c:pt>
                <c:pt idx="20489">
                  <c:v>-3.8366748427488799</c:v>
                </c:pt>
                <c:pt idx="20490">
                  <c:v>-3.7569231025845067</c:v>
                </c:pt>
                <c:pt idx="20491">
                  <c:v>-3.6745971992520561</c:v>
                </c:pt>
                <c:pt idx="20492">
                  <c:v>-3.589749908877883</c:v>
                </c:pt>
                <c:pt idx="20493">
                  <c:v>-3.5024407545150642</c:v>
                </c:pt>
                <c:pt idx="20494">
                  <c:v>-3.4127337856178777</c:v>
                </c:pt>
                <c:pt idx="20495">
                  <c:v>-3.3206869431844224</c:v>
                </c:pt>
                <c:pt idx="20496">
                  <c:v>-3.2263637646506096</c:v>
                </c:pt>
                <c:pt idx="20497">
                  <c:v>-3.1298298566447826</c:v>
                </c:pt>
                <c:pt idx="20498">
                  <c:v>-3.0311504613395752</c:v>
                </c:pt>
                <c:pt idx="20499">
                  <c:v>-2.9303913890308597</c:v>
                </c:pt>
                <c:pt idx="20500">
                  <c:v>-2.827622647017908</c:v>
                </c:pt>
                <c:pt idx="20501">
                  <c:v>-2.7229154442939638</c:v>
                </c:pt>
                <c:pt idx="20502">
                  <c:v>-2.616340825524778</c:v>
                </c:pt>
                <c:pt idx="20503">
                  <c:v>-2.5079706190352842</c:v>
                </c:pt>
                <c:pt idx="20504">
                  <c:v>-2.3978810380108282</c:v>
                </c:pt>
                <c:pt idx="20505">
                  <c:v>-2.2861496232939529</c:v>
                </c:pt>
                <c:pt idx="20506">
                  <c:v>-2.1728537916699846</c:v>
                </c:pt>
                <c:pt idx="20507">
                  <c:v>-2.0580705769138157</c:v>
                </c:pt>
                <c:pt idx="20508">
                  <c:v>-1.9418765467985322</c:v>
                </c:pt>
                <c:pt idx="20509">
                  <c:v>-1.8243489775028783</c:v>
                </c:pt>
                <c:pt idx="20510">
                  <c:v>-1.7055696162033576</c:v>
                </c:pt>
                <c:pt idx="20511">
                  <c:v>-1.5856217162825494</c:v>
                </c:pt>
                <c:pt idx="20512">
                  <c:v>-1.4645875034429878</c:v>
                </c:pt>
                <c:pt idx="20513">
                  <c:v>-1.3425467399204907</c:v>
                </c:pt>
                <c:pt idx="20514">
                  <c:v>-1.2195862226559444</c:v>
                </c:pt>
                <c:pt idx="20515">
                  <c:v>-1.0957901563689165</c:v>
                </c:pt>
                <c:pt idx="20516">
                  <c:v>-0.97124284964899366</c:v>
                </c:pt>
                <c:pt idx="20517">
                  <c:v>-0.84602963714298562</c:v>
                </c:pt>
                <c:pt idx="20518">
                  <c:v>-0.72023612472756526</c:v>
                </c:pt>
                <c:pt idx="20519">
                  <c:v>-0.59394894976250734</c:v>
                </c:pt>
                <c:pt idx="20520">
                  <c:v>-0.467254778736371</c:v>
                </c:pt>
                <c:pt idx="20521">
                  <c:v>-0.34024003972299321</c:v>
                </c:pt>
                <c:pt idx="20522">
                  <c:v>-0.21299175567529538</c:v>
                </c:pt>
                <c:pt idx="20523">
                  <c:v>-8.5597585068940801E-2</c:v>
                </c:pt>
                <c:pt idx="20524">
                  <c:v>4.1855139246759224E-2</c:v>
                </c:pt>
                <c:pt idx="20525">
                  <c:v>0.16927947065776006</c:v>
                </c:pt>
                <c:pt idx="20526">
                  <c:v>0.29658788588797141</c:v>
                </c:pt>
                <c:pt idx="20527">
                  <c:v>0.42369306988527622</c:v>
                </c:pt>
                <c:pt idx="20528">
                  <c:v>0.55050725418305868</c:v>
                </c:pt>
                <c:pt idx="20529">
                  <c:v>0.67694298542088693</c:v>
                </c:pt>
                <c:pt idx="20530">
                  <c:v>0.80291702094158379</c:v>
                </c:pt>
                <c:pt idx="20531">
                  <c:v>0.92834016009305798</c:v>
                </c:pt>
                <c:pt idx="20532">
                  <c:v>1.0531259413325165</c:v>
                </c:pt>
                <c:pt idx="20533">
                  <c:v>1.1771905816269548</c:v>
                </c:pt>
                <c:pt idx="20534">
                  <c:v>1.3004509134137421</c:v>
                </c:pt>
                <c:pt idx="20535">
                  <c:v>1.4228207625179186</c:v>
                </c:pt>
                <c:pt idx="20536">
                  <c:v>1.5442140633101338</c:v>
                </c:pt>
                <c:pt idx="20537">
                  <c:v>1.6645464299090393</c:v>
                </c:pt>
                <c:pt idx="20538">
                  <c:v>1.7837355761619693</c:v>
                </c:pt>
                <c:pt idx="20539">
                  <c:v>1.9017015806822037</c:v>
                </c:pt>
                <c:pt idx="20540">
                  <c:v>2.01836589630549</c:v>
                </c:pt>
                <c:pt idx="20541">
                  <c:v>2.1336477567402832</c:v>
                </c:pt>
                <c:pt idx="20542">
                  <c:v>2.2474672832795983</c:v>
                </c:pt>
                <c:pt idx="20543">
                  <c:v>2.3597470165523502</c:v>
                </c:pt>
                <c:pt idx="20544">
                  <c:v>2.4704111656184238</c:v>
                </c:pt>
                <c:pt idx="20545">
                  <c:v>2.5793822130024129</c:v>
                </c:pt>
                <c:pt idx="20546">
                  <c:v>2.6865841676482058</c:v>
                </c:pt>
                <c:pt idx="20547">
                  <c:v>2.7919441861103835</c:v>
                </c:pt>
                <c:pt idx="20548">
                  <c:v>2.8953907469909939</c:v>
                </c:pt>
                <c:pt idx="20549">
                  <c:v>2.9968488731092093</c:v>
                </c:pt>
                <c:pt idx="20550">
                  <c:v>3.0962526025398653</c:v>
                </c:pt>
                <c:pt idx="20551">
                  <c:v>3.1935359990318619</c:v>
                </c:pt>
                <c:pt idx="20552">
                  <c:v>3.2886288561478101</c:v>
                </c:pt>
                <c:pt idx="20553">
                  <c:v>3.3814691165212061</c:v>
                </c:pt>
                <c:pt idx="20554">
                  <c:v>3.4719925538872585</c:v>
                </c:pt>
                <c:pt idx="20555">
                  <c:v>3.5601355576734792</c:v>
                </c:pt>
                <c:pt idx="20556">
                  <c:v>3.6458354099346275</c:v>
                </c:pt>
                <c:pt idx="20557">
                  <c:v>3.7290364032434344</c:v>
                </c:pt>
                <c:pt idx="20558">
                  <c:v>3.8096826588095904</c:v>
                </c:pt>
                <c:pt idx="20559">
                  <c:v>3.8877151206938665</c:v>
                </c:pt>
                <c:pt idx="20560">
                  <c:v>3.9630841508849417</c:v>
                </c:pt>
                <c:pt idx="20561">
                  <c:v>4.0357381692344925</c:v>
                </c:pt>
                <c:pt idx="20562">
                  <c:v>4.1056250390903264</c:v>
                </c:pt>
                <c:pt idx="20563">
                  <c:v>4.1726992895707413</c:v>
                </c:pt>
                <c:pt idx="20564">
                  <c:v>4.2369136962234197</c:v>
                </c:pt>
                <c:pt idx="20565">
                  <c:v>4.298223385930851</c:v>
                </c:pt>
                <c:pt idx="20566">
                  <c:v>4.3565851574845693</c:v>
                </c:pt>
                <c:pt idx="20567">
                  <c:v>4.4119600149513891</c:v>
                </c:pt>
                <c:pt idx="20568">
                  <c:v>4.4643101803799237</c:v>
                </c:pt>
                <c:pt idx="20569">
                  <c:v>4.51359893575792</c:v>
                </c:pt>
                <c:pt idx="20570">
                  <c:v>4.5597942215128224</c:v>
                </c:pt>
                <c:pt idx="20571">
                  <c:v>4.6028656689942684</c:v>
                </c:pt>
                <c:pt idx="20572">
                  <c:v>4.6427833161009993</c:v>
                </c:pt>
                <c:pt idx="20573">
                  <c:v>4.6795175741670834</c:v>
                </c:pt>
                <c:pt idx="20574">
                  <c:v>4.7130416245821563</c:v>
                </c:pt>
                <c:pt idx="20575">
                  <c:v>4.7433367130921313</c:v>
                </c:pt>
                <c:pt idx="20576">
                  <c:v>4.7703801109625878</c:v>
                </c:pt>
                <c:pt idx="20577">
                  <c:v>4.7941522179825675</c:v>
                </c:pt>
                <c:pt idx="20578">
                  <c:v>4.8146372386558953</c:v>
                </c:pt>
                <c:pt idx="20579">
                  <c:v>4.8318236311953928</c:v>
                </c:pt>
                <c:pt idx="20580">
                  <c:v>4.845696104558149</c:v>
                </c:pt>
                <c:pt idx="20581">
                  <c:v>4.8562466165411831</c:v>
                </c:pt>
                <c:pt idx="20582">
                  <c:v>4.8634685553151504</c:v>
                </c:pt>
                <c:pt idx="20583">
                  <c:v>4.8673588797465355</c:v>
                </c:pt>
                <c:pt idx="20584">
                  <c:v>4.8679113215056056</c:v>
                </c:pt>
                <c:pt idx="20585">
                  <c:v>4.8651275079043099</c:v>
                </c:pt>
                <c:pt idx="20586">
                  <c:v>4.8590100834269183</c:v>
                </c:pt>
                <c:pt idx="20587">
                  <c:v>4.8495623546374169</c:v>
                </c:pt>
                <c:pt idx="20588">
                  <c:v>4.836788215728828</c:v>
                </c:pt>
                <c:pt idx="20589">
                  <c:v>4.8207005382639503</c:v>
                </c:pt>
                <c:pt idx="20590">
                  <c:v>4.8013094277712876</c:v>
                </c:pt>
                <c:pt idx="20591">
                  <c:v>4.7786258782269737</c:v>
                </c:pt>
                <c:pt idx="20592">
                  <c:v>4.7526644548162871</c:v>
                </c:pt>
                <c:pt idx="20593">
                  <c:v>4.7234437929488768</c:v>
                </c:pt>
                <c:pt idx="20594">
                  <c:v>4.6909857946987055</c:v>
                </c:pt>
                <c:pt idx="20595">
                  <c:v>4.6553121590762343</c:v>
                </c:pt>
                <c:pt idx="20596">
                  <c:v>4.6164475406132883</c:v>
                </c:pt>
                <c:pt idx="20597">
                  <c:v>4.5744199520260622</c:v>
                </c:pt>
                <c:pt idx="20598">
                  <c:v>4.5292574506647245</c:v>
                </c:pt>
                <c:pt idx="20599">
                  <c:v>4.4809902914921835</c:v>
                </c:pt>
                <c:pt idx="20600">
                  <c:v>4.4296500118289073</c:v>
                </c:pt>
                <c:pt idx="20601">
                  <c:v>4.3752742834587766</c:v>
                </c:pt>
                <c:pt idx="20602">
                  <c:v>4.3178982401906083</c:v>
                </c:pt>
                <c:pt idx="20603">
                  <c:v>4.257560655292993</c:v>
                </c:pt>
                <c:pt idx="20604">
                  <c:v>4.1943070568552212</c:v>
                </c:pt>
                <c:pt idx="20605">
                  <c:v>4.1281773264234758</c:v>
                </c:pt>
                <c:pt idx="20606">
                  <c:v>4.0592173067565573</c:v>
                </c:pt>
                <c:pt idx="20607">
                  <c:v>3.9874776875474232</c:v>
                </c:pt>
                <c:pt idx="20608">
                  <c:v>3.9130059420815173</c:v>
                </c:pt>
                <c:pt idx="20609">
                  <c:v>3.8358514035230167</c:v>
                </c:pt>
                <c:pt idx="20610">
                  <c:v>3.756065681616549</c:v>
                </c:pt>
                <c:pt idx="20611">
                  <c:v>3.6737065606391948</c:v>
                </c:pt>
                <c:pt idx="20612">
                  <c:v>3.5888268448442839</c:v>
                </c:pt>
                <c:pt idx="20613">
                  <c:v>3.5014860847081746</c:v>
                </c:pt>
                <c:pt idx="20614">
                  <c:v>3.4117483563815605</c:v>
                </c:pt>
                <c:pt idx="20615">
                  <c:v>3.3196716268096678</c:v>
                </c:pt>
                <c:pt idx="20616">
                  <c:v>3.2253194586041665</c:v>
                </c:pt>
                <c:pt idx="20617">
                  <c:v>3.1287574827768445</c:v>
                </c:pt>
                <c:pt idx="20618">
                  <c:v>3.0300509650708682</c:v>
                </c:pt>
                <c:pt idx="20619">
                  <c:v>2.9292657385199452</c:v>
                </c:pt>
                <c:pt idx="20620">
                  <c:v>2.8264718323094886</c:v>
                </c:pt>
                <c:pt idx="20621">
                  <c:v>2.7217404764489563</c:v>
                </c:pt>
                <c:pt idx="20622">
                  <c:v>2.6151427357327179</c:v>
                </c:pt>
                <c:pt idx="20623">
                  <c:v>2.506750457710198</c:v>
                </c:pt>
                <c:pt idx="20624">
                  <c:v>2.3966398738708907</c:v>
                </c:pt>
                <c:pt idx="20625">
                  <c:v>2.2848885424262622</c:v>
                </c:pt>
                <c:pt idx="20626">
                  <c:v>2.1715738965808487</c:v>
                </c:pt>
                <c:pt idx="20627">
                  <c:v>2.0567729855655719</c:v>
                </c:pt>
                <c:pt idx="20628">
                  <c:v>1.9405623916336876</c:v>
                </c:pt>
                <c:pt idx="20629">
                  <c:v>1.8230194044566064</c:v>
                </c:pt>
                <c:pt idx="20630">
                  <c:v>1.704225783704854</c:v>
                </c:pt>
                <c:pt idx="20631">
                  <c:v>1.5842647942463295</c:v>
                </c:pt>
                <c:pt idx="20632">
                  <c:v>1.4632186722511591</c:v>
                </c:pt>
                <c:pt idx="20633">
                  <c:v>1.3411671893964034</c:v>
                </c:pt>
                <c:pt idx="20634">
                  <c:v>1.2181971510307503</c:v>
                </c:pt>
                <c:pt idx="20635">
                  <c:v>1.0943927692414885</c:v>
                </c:pt>
                <c:pt idx="20636">
                  <c:v>0.96983835894020209</c:v>
                </c:pt>
                <c:pt idx="20637">
                  <c:v>0.84461926004516075</c:v>
                </c:pt>
                <c:pt idx="20638">
                  <c:v>0.71882108265028344</c:v>
                </c:pt>
                <c:pt idx="20639">
                  <c:v>0.59253046727555314</c:v>
                </c:pt>
                <c:pt idx="20640">
                  <c:v>0.46583408251041969</c:v>
                </c:pt>
                <c:pt idx="20641">
                  <c:v>0.33881835746969025</c:v>
                </c:pt>
                <c:pt idx="20642">
                  <c:v>0.2115703150867303</c:v>
                </c:pt>
                <c:pt idx="20643">
                  <c:v>8.4177612758228854E-2</c:v>
                </c:pt>
                <c:pt idx="20644">
                  <c:v>-4.3272418803485424E-2</c:v>
                </c:pt>
                <c:pt idx="20645">
                  <c:v>-0.17069283617648218</c:v>
                </c:pt>
                <c:pt idx="20646">
                  <c:v>-0.29799612032868789</c:v>
                </c:pt>
                <c:pt idx="20647">
                  <c:v>-0.42509496149924458</c:v>
                </c:pt>
                <c:pt idx="20648">
                  <c:v>-0.5519015975549928</c:v>
                </c:pt>
                <c:pt idx="20649">
                  <c:v>-0.67832858250467931</c:v>
                </c:pt>
                <c:pt idx="20650">
                  <c:v>-0.8042926820891404</c:v>
                </c:pt>
                <c:pt idx="20651">
                  <c:v>-0.92970470507510883</c:v>
                </c:pt>
                <c:pt idx="20652">
                  <c:v>-1.0544782003503961</c:v>
                </c:pt>
                <c:pt idx="20653">
                  <c:v>-1.1785293963149788</c:v>
                </c:pt>
                <c:pt idx="20654">
                  <c:v>-1.301775137830703</c:v>
                </c:pt>
                <c:pt idx="20655">
                  <c:v>-1.4241292641274008</c:v>
                </c:pt>
                <c:pt idx="20656">
                  <c:v>-1.5455057239483345</c:v>
                </c:pt>
                <c:pt idx="20657">
                  <c:v>-1.6658201467397487</c:v>
                </c:pt>
                <c:pt idx="20658">
                  <c:v>-1.784990262617433</c:v>
                </c:pt>
                <c:pt idx="20659">
                  <c:v>-1.9029361673893399</c:v>
                </c:pt>
                <c:pt idx="20660">
                  <c:v>-2.0195793319967263</c:v>
                </c:pt>
                <c:pt idx="20661">
                  <c:v>-2.1348390091478522</c:v>
                </c:pt>
                <c:pt idx="20662">
                  <c:v>-2.248635340013148</c:v>
                </c:pt>
                <c:pt idx="20663">
                  <c:v>-2.3608908859585802</c:v>
                </c:pt>
                <c:pt idx="20664">
                  <c:v>-2.4715298776220855</c:v>
                </c:pt>
                <c:pt idx="20665">
                  <c:v>-2.5804748199283725</c:v>
                </c:pt>
                <c:pt idx="20666">
                  <c:v>-2.6876497450234647</c:v>
                </c:pt>
                <c:pt idx="20667">
                  <c:v>-2.792981833445455</c:v>
                </c:pt>
                <c:pt idx="20668">
                  <c:v>-2.8963995885400382</c:v>
                </c:pt>
                <c:pt idx="20669">
                  <c:v>-2.997828058608381</c:v>
                </c:pt>
                <c:pt idx="20670">
                  <c:v>-3.0972013079230898</c:v>
                </c:pt>
                <c:pt idx="20671">
                  <c:v>-3.1944534271233347</c:v>
                </c:pt>
                <c:pt idx="20672">
                  <c:v>-3.289514237331121</c:v>
                </c:pt>
                <c:pt idx="20673">
                  <c:v>-3.3823217093838687</c:v>
                </c:pt>
                <c:pt idx="20674">
                  <c:v>-3.472811645840697</c:v>
                </c:pt>
                <c:pt idx="20675">
                  <c:v>-3.5609204655475288</c:v>
                </c:pt>
                <c:pt idx="20676">
                  <c:v>-3.6465854805463578</c:v>
                </c:pt>
                <c:pt idx="20677">
                  <c:v>-3.7297510139396062</c:v>
                </c:pt>
                <c:pt idx="20678">
                  <c:v>-3.8103612179823183</c:v>
                </c:pt>
                <c:pt idx="20679">
                  <c:v>-3.8883570682692792</c:v>
                </c:pt>
                <c:pt idx="20680">
                  <c:v>-3.9636889587841551</c:v>
                </c:pt>
                <c:pt idx="20681">
                  <c:v>-4.0363053418067389</c:v>
                </c:pt>
                <c:pt idx="20682">
                  <c:v>-4.1061541135176922</c:v>
                </c:pt>
                <c:pt idx="20683">
                  <c:v>-4.1731898362443269</c:v>
                </c:pt>
                <c:pt idx="20684">
                  <c:v>-4.2373653190905882</c:v>
                </c:pt>
                <c:pt idx="20685">
                  <c:v>-4.2986357228132581</c:v>
                </c:pt>
                <c:pt idx="20686">
                  <c:v>-4.3569578803666911</c:v>
                </c:pt>
                <c:pt idx="20687">
                  <c:v>-4.412292830239414</c:v>
                </c:pt>
                <c:pt idx="20688">
                  <c:v>-4.4646028291307926</c:v>
                </c:pt>
                <c:pt idx="20689">
                  <c:v>-4.5138511938781143</c:v>
                </c:pt>
                <c:pt idx="20690">
                  <c:v>-4.5600058999271846</c:v>
                </c:pt>
                <c:pt idx="20691">
                  <c:v>-4.6030366137842789</c:v>
                </c:pt>
                <c:pt idx="20692">
                  <c:v>-4.6429134086127366</c:v>
                </c:pt>
                <c:pt idx="20693">
                  <c:v>-4.6796067310885725</c:v>
                </c:pt>
                <c:pt idx="20694">
                  <c:v>-4.7130897979902855</c:v>
                </c:pt>
                <c:pt idx="20695">
                  <c:v>-4.7433438904688492</c:v>
                </c:pt>
                <c:pt idx="20696">
                  <c:v>-4.7703463151806433</c:v>
                </c:pt>
                <c:pt idx="20697">
                  <c:v>-4.7940775072606732</c:v>
                </c:pt>
                <c:pt idx="20698">
                  <c:v>-4.8145217064834185</c:v>
                </c:pt>
                <c:pt idx="20699">
                  <c:v>-4.8316674062266447</c:v>
                </c:pt>
                <c:pt idx="20700">
                  <c:v>-4.8454993504764499</c:v>
                </c:pt>
                <c:pt idx="20701">
                  <c:v>-4.8560095318927159</c:v>
                </c:pt>
                <c:pt idx="20702">
                  <c:v>-4.8631913733129206</c:v>
                </c:pt>
                <c:pt idx="20703">
                  <c:v>-4.8670418680444998</c:v>
                </c:pt>
                <c:pt idx="20704">
                  <c:v>-4.8675547819432463</c:v>
                </c:pt>
                <c:pt idx="20705">
                  <c:v>-4.8647317762219027</c:v>
                </c:pt>
                <c:pt idx="20706">
                  <c:v>-4.8585755289517358</c:v>
                </c:pt>
                <c:pt idx="20707">
                  <c:v>-4.8490893799411436</c:v>
                </c:pt>
                <c:pt idx="20708">
                  <c:v>-4.8362772562565715</c:v>
                </c:pt>
                <c:pt idx="20709">
                  <c:v>-4.8201520619351061</c:v>
                </c:pt>
                <c:pt idx="20710">
                  <c:v>-4.8007239345526704</c:v>
                </c:pt>
                <c:pt idx="20711">
                  <c:v>-4.7780038996785921</c:v>
                </c:pt>
                <c:pt idx="20712">
                  <c:v>-4.7520065536102072</c:v>
                </c:pt>
                <c:pt idx="20713">
                  <c:v>-4.7227505623614974</c:v>
                </c:pt>
                <c:pt idx="20714">
                  <c:v>-4.6902578580770635</c:v>
                </c:pt>
                <c:pt idx="20715">
                  <c:v>-4.6545501692786884</c:v>
                </c:pt>
                <c:pt idx="20716">
                  <c:v>-4.6156521794251351</c:v>
                </c:pt>
                <c:pt idx="20717">
                  <c:v>-4.5735919295506235</c:v>
                </c:pt>
                <c:pt idx="20718">
                  <c:v>-4.5283975046903722</c:v>
                </c:pt>
                <c:pt idx="20719">
                  <c:v>-4.4800991868360063</c:v>
                </c:pt>
                <c:pt idx="20720">
                  <c:v>-4.4287285396574223</c:v>
                </c:pt>
                <c:pt idx="20721">
                  <c:v>-4.3743232605864479</c:v>
                </c:pt>
                <c:pt idx="20722">
                  <c:v>-4.3169185083567161</c:v>
                </c:pt>
                <c:pt idx="20723">
                  <c:v>-4.2565530804174863</c:v>
                </c:pt>
                <c:pt idx="20724">
                  <c:v>-4.1932725282741634</c:v>
                </c:pt>
                <c:pt idx="20725">
                  <c:v>-4.1271167561050355</c:v>
                </c:pt>
                <c:pt idx="20726">
                  <c:v>-4.0581316284977458</c:v>
                </c:pt>
                <c:pt idx="20727">
                  <c:v>-3.9863678561527616</c:v>
                </c:pt>
                <c:pt idx="20728">
                  <c:v>-3.9118729325241031</c:v>
                </c:pt>
                <c:pt idx="20729">
                  <c:v>-3.834696210088739</c:v>
                </c:pt>
                <c:pt idx="20730">
                  <c:v>-3.7548893170322595</c:v>
                </c:pt>
                <c:pt idx="20731">
                  <c:v>-3.6725100551856169</c:v>
                </c:pt>
                <c:pt idx="20732">
                  <c:v>-3.5876112454543683</c:v>
                </c:pt>
                <c:pt idx="20733">
                  <c:v>-3.5002524540517013</c:v>
                </c:pt>
                <c:pt idx="20734">
                  <c:v>-3.4104977719369569</c:v>
                </c:pt>
                <c:pt idx="20735">
                  <c:v>-3.3184051799233503</c:v>
                </c:pt>
                <c:pt idx="20736">
                  <c:v>-3.2240382535390264</c:v>
                </c:pt>
                <c:pt idx="20737">
                  <c:v>-3.1274626357499828</c:v>
                </c:pt>
                <c:pt idx="20738">
                  <c:v>-3.0287436032817476</c:v>
                </c:pt>
                <c:pt idx="20739">
                  <c:v>-2.9279469991697353</c:v>
                </c:pt>
                <c:pt idx="20740">
                  <c:v>-2.8251428616126044</c:v>
                </c:pt>
                <c:pt idx="20741">
                  <c:v>-2.7204024286372621</c:v>
                </c:pt>
                <c:pt idx="20742">
                  <c:v>-2.6137967720538664</c:v>
                </c:pt>
                <c:pt idx="20743">
                  <c:v>-2.5053977454202556</c:v>
                </c:pt>
                <c:pt idx="20744">
                  <c:v>-2.3952815852227869</c:v>
                </c:pt>
                <c:pt idx="20745">
                  <c:v>-2.2835258536544374</c:v>
                </c:pt>
                <c:pt idx="20746">
                  <c:v>-2.1702079868833817</c:v>
                </c:pt>
                <c:pt idx="20747">
                  <c:v>-2.0554050360842826</c:v>
                </c:pt>
                <c:pt idx="20748">
                  <c:v>-1.9391935844333921</c:v>
                </c:pt>
                <c:pt idx="20749">
                  <c:v>-1.821650921504256</c:v>
                </c:pt>
                <c:pt idx="20750">
                  <c:v>-1.7028588058494947</c:v>
                </c:pt>
                <c:pt idx="20751">
                  <c:v>-1.5829005002007746</c:v>
                </c:pt>
                <c:pt idx="20752">
                  <c:v>-1.4618582375761868</c:v>
                </c:pt>
                <c:pt idx="20753">
                  <c:v>-1.3398117854885201</c:v>
                </c:pt>
                <c:pt idx="20754">
                  <c:v>-1.2168479441140265</c:v>
                </c:pt>
                <c:pt idx="20755">
                  <c:v>-1.0930509193646829</c:v>
                </c:pt>
                <c:pt idx="20756">
                  <c:v>-0.96850501898010399</c:v>
                </c:pt>
                <c:pt idx="20757">
                  <c:v>-0.84329557471653571</c:v>
                </c:pt>
                <c:pt idx="20758">
                  <c:v>-0.71750818752385737</c:v>
                </c:pt>
                <c:pt idx="20759">
                  <c:v>-0.59122948780420836</c:v>
                </c:pt>
                <c:pt idx="20760">
                  <c:v>-0.46454613306536419</c:v>
                </c:pt>
                <c:pt idx="20761">
                  <c:v>-0.33754454038615256</c:v>
                </c:pt>
                <c:pt idx="20762">
                  <c:v>-0.21031171972147139</c:v>
                </c:pt>
                <c:pt idx="20763">
                  <c:v>-8.2935314558351195E-2</c:v>
                </c:pt>
                <c:pt idx="20764">
                  <c:v>4.4497359218794726E-2</c:v>
                </c:pt>
                <c:pt idx="20765">
                  <c:v>0.17189937392075952</c:v>
                </c:pt>
                <c:pt idx="20766">
                  <c:v>0.29918322713891982</c:v>
                </c:pt>
                <c:pt idx="20767">
                  <c:v>0.42626162661150363</c:v>
                </c:pt>
                <c:pt idx="20768">
                  <c:v>0.5530468285643243</c:v>
                </c:pt>
                <c:pt idx="20769">
                  <c:v>0.67945140620859701</c:v>
                </c:pt>
                <c:pt idx="20770">
                  <c:v>0.80539214531402603</c:v>
                </c:pt>
                <c:pt idx="20771">
                  <c:v>0.93077987548454466</c:v>
                </c:pt>
                <c:pt idx="20772">
                  <c:v>1.0555281672351906</c:v>
                </c:pt>
                <c:pt idx="20773">
                  <c:v>1.1795532713636074</c:v>
                </c:pt>
                <c:pt idx="20774">
                  <c:v>1.3027720558803284</c:v>
                </c:pt>
                <c:pt idx="20775">
                  <c:v>1.4250983838939832</c:v>
                </c:pt>
                <c:pt idx="20776">
                  <c:v>1.5464462287358502</c:v>
                </c:pt>
                <c:pt idx="20777">
                  <c:v>1.6667312451276219</c:v>
                </c:pt>
                <c:pt idx="20778">
                  <c:v>1.7858711891255734</c:v>
                </c:pt>
                <c:pt idx="20779">
                  <c:v>1.9037861831205249</c:v>
                </c:pt>
                <c:pt idx="20780">
                  <c:v>2.0203977252552918</c:v>
                </c:pt>
                <c:pt idx="20781">
                  <c:v>2.1356250960348504</c:v>
                </c:pt>
                <c:pt idx="20782">
                  <c:v>2.2493884649967497</c:v>
                </c:pt>
                <c:pt idx="20783">
                  <c:v>2.3616104224197199</c:v>
                </c:pt>
                <c:pt idx="20784">
                  <c:v>2.4722152283747882</c:v>
                </c:pt>
                <c:pt idx="20785">
                  <c:v>2.5811254177144072</c:v>
                </c:pt>
                <c:pt idx="20786">
                  <c:v>2.6882650529804657</c:v>
                </c:pt>
                <c:pt idx="20787">
                  <c:v>2.7935613455489188</c:v>
                </c:pt>
                <c:pt idx="20788">
                  <c:v>2.8969428300180708</c:v>
                </c:pt>
                <c:pt idx="20789">
                  <c:v>2.9983345863293911</c:v>
                </c:pt>
                <c:pt idx="20790">
                  <c:v>3.0976707107556996</c:v>
                </c:pt>
                <c:pt idx="20791">
                  <c:v>3.1948853262685497</c:v>
                </c:pt>
                <c:pt idx="20792">
                  <c:v>3.2899082866264351</c:v>
                </c:pt>
                <c:pt idx="20793">
                  <c:v>3.3826775955787038</c:v>
                </c:pt>
                <c:pt idx="20794">
                  <c:v>3.4731290888436015</c:v>
                </c:pt>
                <c:pt idx="20795">
                  <c:v>3.561199218644262</c:v>
                </c:pt>
                <c:pt idx="20796">
                  <c:v>3.6468253305891727</c:v>
                </c:pt>
                <c:pt idx="20797">
                  <c:v>3.7299517815074927</c:v>
                </c:pt>
                <c:pt idx="20798">
                  <c:v>3.8105227575118779</c:v>
                </c:pt>
                <c:pt idx="20799">
                  <c:v>3.8884792681563414</c:v>
                </c:pt>
                <c:pt idx="20800">
                  <c:v>3.9637717414560685</c:v>
                </c:pt>
                <c:pt idx="20801">
                  <c:v>4.0363486637651436</c:v>
                </c:pt>
                <c:pt idx="20802">
                  <c:v>4.1061579653519154</c:v>
                </c:pt>
                <c:pt idx="20803">
                  <c:v>4.1731542426153423</c:v>
                </c:pt>
                <c:pt idx="20804">
                  <c:v>4.237290338685602</c:v>
                </c:pt>
                <c:pt idx="20805">
                  <c:v>4.2985214482708631</c:v>
                </c:pt>
                <c:pt idx="20806">
                  <c:v>4.3568044381728761</c:v>
                </c:pt>
                <c:pt idx="20807">
                  <c:v>4.4121003805944543</c:v>
                </c:pt>
                <c:pt idx="20808">
                  <c:v>4.464371565786994</c:v>
                </c:pt>
                <c:pt idx="20809">
                  <c:v>4.5135813439488723</c:v>
                </c:pt>
                <c:pt idx="20810">
                  <c:v>4.5596977236672691</c:v>
                </c:pt>
                <c:pt idx="20811">
                  <c:v>4.6026904043417742</c:v>
                </c:pt>
                <c:pt idx="20812">
                  <c:v>4.6425294917526623</c:v>
                </c:pt>
                <c:pt idx="20813">
                  <c:v>4.6791854648886346</c:v>
                </c:pt>
                <c:pt idx="20814">
                  <c:v>4.7126315725089105</c:v>
                </c:pt>
                <c:pt idx="20815">
                  <c:v>4.7428491273858961</c:v>
                </c:pt>
                <c:pt idx="20816">
                  <c:v>4.7698154674110018</c:v>
                </c:pt>
                <c:pt idx="20817">
                  <c:v>4.793511058541271</c:v>
                </c:pt>
                <c:pt idx="20818">
                  <c:v>4.8139201709338382</c:v>
                </c:pt>
                <c:pt idx="20819">
                  <c:v>4.8310313278838999</c:v>
                </c:pt>
                <c:pt idx="20820">
                  <c:v>4.8448293028041975</c:v>
                </c:pt>
                <c:pt idx="20821">
                  <c:v>4.8553061172655054</c:v>
                </c:pt>
                <c:pt idx="20822">
                  <c:v>4.8624552224757851</c:v>
                </c:pt>
                <c:pt idx="20823">
                  <c:v>4.8662736395484769</c:v>
                </c:pt>
                <c:pt idx="20824">
                  <c:v>4.8667551615572879</c:v>
                </c:pt>
                <c:pt idx="20825">
                  <c:v>4.8639014763217441</c:v>
                </c:pt>
                <c:pt idx="20826">
                  <c:v>4.8577152878861849</c:v>
                </c:pt>
                <c:pt idx="20827">
                  <c:v>4.8481999613764284</c:v>
                </c:pt>
                <c:pt idx="20828">
                  <c:v>4.8353594484993128</c:v>
                </c:pt>
                <c:pt idx="20829">
                  <c:v>4.819206677234499</c:v>
                </c:pt>
                <c:pt idx="20830">
                  <c:v>4.7997518083824744</c:v>
                </c:pt>
                <c:pt idx="20831">
                  <c:v>4.7770058899996224</c:v>
                </c:pt>
                <c:pt idx="20832">
                  <c:v>4.7509835401138742</c:v>
                </c:pt>
                <c:pt idx="20833">
                  <c:v>4.72170344569526</c:v>
                </c:pt>
                <c:pt idx="20834">
                  <c:v>4.6891875590521712</c:v>
                </c:pt>
                <c:pt idx="20835">
                  <c:v>4.6534576280612336</c:v>
                </c:pt>
                <c:pt idx="20836">
                  <c:v>4.6145383547108878</c:v>
                </c:pt>
                <c:pt idx="20837">
                  <c:v>4.5724577977244687</c:v>
                </c:pt>
                <c:pt idx="20838">
                  <c:v>4.527244058971152</c:v>
                </c:pt>
                <c:pt idx="20839">
                  <c:v>4.4789274364072913</c:v>
                </c:pt>
                <c:pt idx="20840">
                  <c:v>4.4275395087852756</c:v>
                </c:pt>
                <c:pt idx="20841">
                  <c:v>4.3731179877247213</c:v>
                </c:pt>
                <c:pt idx="20842">
                  <c:v>4.3156980452407367</c:v>
                </c:pt>
                <c:pt idx="20843">
                  <c:v>4.2553184911468964</c:v>
                </c:pt>
                <c:pt idx="20844">
                  <c:v>4.1920248883858386</c:v>
                </c:pt>
                <c:pt idx="20845">
                  <c:v>4.1258571516367146</c:v>
                </c:pt>
                <c:pt idx="20846">
                  <c:v>4.0568611550432063</c:v>
                </c:pt>
                <c:pt idx="20847">
                  <c:v>3.9850876179095756</c:v>
                </c:pt>
                <c:pt idx="20848">
                  <c:v>3.9105840413344817</c:v>
                </c:pt>
                <c:pt idx="20849">
                  <c:v>3.8333997844745706</c:v>
                </c:pt>
                <c:pt idx="20850">
                  <c:v>3.7535864812250055</c:v>
                </c:pt>
                <c:pt idx="20851">
                  <c:v>3.671201938151996</c:v>
                </c:pt>
                <c:pt idx="20852">
                  <c:v>3.5862989799186278</c:v>
                </c:pt>
                <c:pt idx="20853">
                  <c:v>3.4989371755153758</c:v>
                </c:pt>
                <c:pt idx="20854">
                  <c:v>3.409180617696824</c:v>
                </c:pt>
                <c:pt idx="20855">
                  <c:v>3.3170872880886981</c:v>
                </c:pt>
                <c:pt idx="20856">
                  <c:v>3.2227207620487781</c:v>
                </c:pt>
                <c:pt idx="20857">
                  <c:v>3.1261466813906562</c:v>
                </c:pt>
                <c:pt idx="20858">
                  <c:v>3.0274303207073143</c:v>
                </c:pt>
                <c:pt idx="20859">
                  <c:v>2.9266375199236632</c:v>
                </c:pt>
                <c:pt idx="20860">
                  <c:v>2.8238383131536486</c:v>
                </c:pt>
                <c:pt idx="20861">
                  <c:v>2.7191039333692295</c:v>
                </c:pt>
                <c:pt idx="20862">
                  <c:v>2.6125054463604429</c:v>
                </c:pt>
                <c:pt idx="20863">
                  <c:v>2.5041146987059086</c:v>
                </c:pt>
                <c:pt idx="20864">
                  <c:v>2.3940079189601291</c:v>
                </c:pt>
                <c:pt idx="20865">
                  <c:v>2.282262660439192</c:v>
                </c:pt>
                <c:pt idx="20866">
                  <c:v>2.1689563494977913</c:v>
                </c:pt>
                <c:pt idx="20867">
                  <c:v>2.0541660265695203</c:v>
                </c:pt>
                <c:pt idx="20868">
                  <c:v>1.9379682631719848</c:v>
                </c:pt>
                <c:pt idx="20869">
                  <c:v>1.8204403363131534</c:v>
                </c:pt>
                <c:pt idx="20870">
                  <c:v>1.7016639910845759</c:v>
                </c:pt>
                <c:pt idx="20871">
                  <c:v>1.5817224758738158</c:v>
                </c:pt>
                <c:pt idx="20872">
                  <c:v>1.4606980084846155</c:v>
                </c:pt>
                <c:pt idx="20873">
                  <c:v>1.3386703403590305</c:v>
                </c:pt>
                <c:pt idx="20874">
                  <c:v>1.2157262547606404</c:v>
                </c:pt>
                <c:pt idx="20875">
                  <c:v>1.0919499398621149</c:v>
                </c:pt>
                <c:pt idx="20876">
                  <c:v>0.96742568485265101</c:v>
                </c:pt>
                <c:pt idx="20877">
                  <c:v>0.84223880214417035</c:v>
                </c:pt>
                <c:pt idx="20878">
                  <c:v>0.71647487256490827</c:v>
                </c:pt>
                <c:pt idx="20879">
                  <c:v>0.59022050563648099</c:v>
                </c:pt>
                <c:pt idx="20880">
                  <c:v>0.46356233724546053</c:v>
                </c:pt>
                <c:pt idx="20881">
                  <c:v>0.33658676212836158</c:v>
                </c:pt>
                <c:pt idx="20882">
                  <c:v>0.20938076719603127</c:v>
                </c:pt>
                <c:pt idx="20883">
                  <c:v>8.2031972210284215E-2</c:v>
                </c:pt>
                <c:pt idx="20884">
                  <c:v>-4.5372331329687106E-2</c:v>
                </c:pt>
                <c:pt idx="20885">
                  <c:v>-0.17274524075884851</c:v>
                </c:pt>
                <c:pt idx="20886">
                  <c:v>-0.29999927930918263</c:v>
                </c:pt>
                <c:pt idx="20887">
                  <c:v>-0.42704718095363897</c:v>
                </c:pt>
                <c:pt idx="20888">
                  <c:v>-0.5538012287238</c:v>
                </c:pt>
                <c:pt idx="20889">
                  <c:v>-0.68017402318411646</c:v>
                </c:pt>
                <c:pt idx="20890">
                  <c:v>-0.80608237798094173</c:v>
                </c:pt>
                <c:pt idx="20891">
                  <c:v>-0.9314371510939462</c:v>
                </c:pt>
                <c:pt idx="20892">
                  <c:v>-1.0561519418880856</c:v>
                </c:pt>
                <c:pt idx="20893">
                  <c:v>-1.1801430304598475</c:v>
                </c:pt>
                <c:pt idx="20894">
                  <c:v>-1.3033273145420532</c:v>
                </c:pt>
                <c:pt idx="20895">
                  <c:v>-1.4256186873629506</c:v>
                </c:pt>
                <c:pt idx="20896">
                  <c:v>-1.5469311527446052</c:v>
                </c:pt>
                <c:pt idx="20897">
                  <c:v>-1.6671803962439198</c:v>
                </c:pt>
                <c:pt idx="20898">
                  <c:v>-1.786284205070259</c:v>
                </c:pt>
                <c:pt idx="20899">
                  <c:v>-1.9041627330579809</c:v>
                </c:pt>
                <c:pt idx="20900">
                  <c:v>-2.0207375100567999</c:v>
                </c:pt>
                <c:pt idx="20901">
                  <c:v>-2.1359278485141249</c:v>
                </c:pt>
                <c:pt idx="20902">
                  <c:v>-2.2496539501179935</c:v>
                </c:pt>
                <c:pt idx="20903">
                  <c:v>-2.3618384374775956</c:v>
                </c:pt>
                <c:pt idx="20904">
                  <c:v>-2.4724056031465262</c:v>
                </c:pt>
                <c:pt idx="20905">
                  <c:v>-2.5812780145836056</c:v>
                </c:pt>
                <c:pt idx="20906">
                  <c:v>-2.6883797670328273</c:v>
                </c:pt>
                <c:pt idx="20907">
                  <c:v>-2.793638104639534</c:v>
                </c:pt>
                <c:pt idx="20908">
                  <c:v>-2.8969815948105255</c:v>
                </c:pt>
                <c:pt idx="20909">
                  <c:v>-2.9983353503063928</c:v>
                </c:pt>
                <c:pt idx="20910">
                  <c:v>-3.0976335002014097</c:v>
                </c:pt>
                <c:pt idx="20911">
                  <c:v>-3.1948102002227818</c:v>
                </c:pt>
                <c:pt idx="20912">
                  <c:v>-3.2897953368102417</c:v>
                </c:pt>
                <c:pt idx="20913">
                  <c:v>-3.3825269462922831</c:v>
                </c:pt>
                <c:pt idx="20914">
                  <c:v>-3.4729408968357998</c:v>
                </c:pt>
                <c:pt idx="20915">
                  <c:v>-3.5609736729542618</c:v>
                </c:pt>
                <c:pt idx="20916">
                  <c:v>-3.6465626523605175</c:v>
                </c:pt>
                <c:pt idx="20917">
                  <c:v>-3.7296522237744303</c:v>
                </c:pt>
                <c:pt idx="20918">
                  <c:v>-3.8101866049583459</c:v>
                </c:pt>
                <c:pt idx="20919">
                  <c:v>-3.8881068368478671</c:v>
                </c:pt>
                <c:pt idx="20920">
                  <c:v>-3.9633633785447175</c:v>
                </c:pt>
                <c:pt idx="20921">
                  <c:v>-4.0359047471678648</c:v>
                </c:pt>
                <c:pt idx="20922">
                  <c:v>-4.105678903402552</c:v>
                </c:pt>
                <c:pt idx="20923">
                  <c:v>-4.1726404736906959</c:v>
                </c:pt>
                <c:pt idx="20924">
                  <c:v>-4.2367423308057086</c:v>
                </c:pt>
                <c:pt idx="20925">
                  <c:v>-4.2979396986741438</c:v>
                </c:pt>
                <c:pt idx="20926">
                  <c:v>-4.3561894728662178</c:v>
                </c:pt>
                <c:pt idx="20927">
                  <c:v>-4.4114527538788364</c:v>
                </c:pt>
                <c:pt idx="20928">
                  <c:v>-4.4636918597590336</c:v>
                </c:pt>
                <c:pt idx="20929">
                  <c:v>-4.5128701679787442</c:v>
                </c:pt>
                <c:pt idx="20930">
                  <c:v>-4.5589557138534733</c:v>
                </c:pt>
                <c:pt idx="20931">
                  <c:v>-4.6019182229431523</c:v>
                </c:pt>
                <c:pt idx="20932">
                  <c:v>-4.6417278265982915</c:v>
                </c:pt>
                <c:pt idx="20933">
                  <c:v>-4.6783550287660782</c:v>
                </c:pt>
                <c:pt idx="20934">
                  <c:v>-4.7117731025313407</c:v>
                </c:pt>
                <c:pt idx="20935">
                  <c:v>-4.7419633843386615</c:v>
                </c:pt>
                <c:pt idx="20936">
                  <c:v>-4.7689032350782652</c:v>
                </c:pt>
                <c:pt idx="20937">
                  <c:v>-4.7925731430132155</c:v>
                </c:pt>
                <c:pt idx="20938">
                  <c:v>-4.812957399895196</c:v>
                </c:pt>
                <c:pt idx="20939">
                  <c:v>-4.8300445498842626</c:v>
                </c:pt>
                <c:pt idx="20940">
                  <c:v>-4.8438193865109067</c:v>
                </c:pt>
                <c:pt idx="20941">
                  <c:v>-4.8542739506996471</c:v>
                </c:pt>
                <c:pt idx="20942">
                  <c:v>-4.861401712232083</c:v>
                </c:pt>
                <c:pt idx="20943">
                  <c:v>-4.8651997099996729</c:v>
                </c:pt>
                <c:pt idx="20944">
                  <c:v>-4.8656617540437415</c:v>
                </c:pt>
                <c:pt idx="20945">
                  <c:v>-4.8627895483269725</c:v>
                </c:pt>
                <c:pt idx="20946">
                  <c:v>-4.8565858121990564</c:v>
                </c:pt>
                <c:pt idx="20947">
                  <c:v>-4.8470539252407496</c:v>
                </c:pt>
                <c:pt idx="20948">
                  <c:v>-4.8341978527515232</c:v>
                </c:pt>
                <c:pt idx="20949">
                  <c:v>-4.8180305354302408</c:v>
                </c:pt>
                <c:pt idx="20950">
                  <c:v>-4.7985621459128405</c:v>
                </c:pt>
                <c:pt idx="20951">
                  <c:v>-4.7758037431977787</c:v>
                </c:pt>
                <c:pt idx="20952">
                  <c:v>-4.7497699553529014</c:v>
                </c:pt>
                <c:pt idx="20953">
                  <c:v>-4.7204794784779409</c:v>
                </c:pt>
                <c:pt idx="20954">
                  <c:v>-4.6879542730935455</c:v>
                </c:pt>
                <c:pt idx="20955">
                  <c:v>-4.652216094364781</c:v>
                </c:pt>
                <c:pt idx="20956">
                  <c:v>-4.6132896506389498</c:v>
                </c:pt>
                <c:pt idx="20957">
                  <c:v>-4.5712030060639783</c:v>
                </c:pt>
                <c:pt idx="20958">
                  <c:v>-4.5259842669952368</c:v>
                </c:pt>
                <c:pt idx="20959">
                  <c:v>-4.4776637349337589</c:v>
                </c:pt>
                <c:pt idx="20960">
                  <c:v>-4.4262729912326275</c:v>
                </c:pt>
                <c:pt idx="20961">
                  <c:v>-4.3718497491665858</c:v>
                </c:pt>
                <c:pt idx="20962">
                  <c:v>-4.3144291814597047</c:v>
                </c:pt>
                <c:pt idx="20963">
                  <c:v>-4.2540500976881814</c:v>
                </c:pt>
                <c:pt idx="20964">
                  <c:v>-4.1907580596120146</c:v>
                </c:pt>
                <c:pt idx="20965">
                  <c:v>-4.1245929797839445</c:v>
                </c:pt>
                <c:pt idx="20966">
                  <c:v>-4.0556007292802034</c:v>
                </c:pt>
                <c:pt idx="20967">
                  <c:v>-3.9838320233996818</c:v>
                </c:pt>
                <c:pt idx="20968">
                  <c:v>-3.9093343583020186</c:v>
                </c:pt>
                <c:pt idx="20969">
                  <c:v>-3.8321570872759847</c:v>
                </c:pt>
                <c:pt idx="20970">
                  <c:v>-3.7523518374258424</c:v>
                </c:pt>
                <c:pt idx="20971">
                  <c:v>-3.669976407610299</c:v>
                </c:pt>
                <c:pt idx="20972">
                  <c:v>-3.5850836138757392</c:v>
                </c:pt>
                <c:pt idx="20973">
                  <c:v>-3.4977330156947093</c:v>
                </c:pt>
                <c:pt idx="20974">
                  <c:v>-3.4079886954116341</c:v>
                </c:pt>
                <c:pt idx="20975">
                  <c:v>-3.3159086233592223</c:v>
                </c:pt>
                <c:pt idx="20976">
                  <c:v>-3.2215563627301078</c:v>
                </c:pt>
                <c:pt idx="20977">
                  <c:v>-3.1249975423114038</c:v>
                </c:pt>
                <c:pt idx="20978">
                  <c:v>-3.0262974228201527</c:v>
                </c:pt>
                <c:pt idx="20979">
                  <c:v>-2.9255218294688641</c:v>
                </c:pt>
                <c:pt idx="20980">
                  <c:v>-2.8227407808352392</c:v>
                </c:pt>
                <c:pt idx="20981">
                  <c:v>-2.7180254935457175</c:v>
                </c:pt>
                <c:pt idx="20982">
                  <c:v>-2.6114470162499375</c:v>
                </c:pt>
                <c:pt idx="20983">
                  <c:v>-2.5030771776066465</c:v>
                </c:pt>
                <c:pt idx="20984">
                  <c:v>-2.3929921874870077</c:v>
                </c:pt>
                <c:pt idx="20985">
                  <c:v>-2.2812695797772009</c:v>
                </c:pt>
                <c:pt idx="20986">
                  <c:v>-2.1679867606722198</c:v>
                </c:pt>
                <c:pt idx="20987">
                  <c:v>-2.0532207497345958</c:v>
                </c:pt>
                <c:pt idx="20988">
                  <c:v>-1.9370480969177815</c:v>
                </c:pt>
                <c:pt idx="20989">
                  <c:v>-1.8195460569916646</c:v>
                </c:pt>
                <c:pt idx="20990">
                  <c:v>-1.7007963521554286</c:v>
                </c:pt>
                <c:pt idx="20991">
                  <c:v>-1.5808822072702853</c:v>
                </c:pt>
                <c:pt idx="20992">
                  <c:v>-1.4598858160002108</c:v>
                </c:pt>
                <c:pt idx="20993">
                  <c:v>-1.3378869050555928</c:v>
                </c:pt>
                <c:pt idx="20994">
                  <c:v>-1.2149722323980454</c:v>
                </c:pt>
                <c:pt idx="20995">
                  <c:v>-1.0912259603501475</c:v>
                </c:pt>
                <c:pt idx="20996">
                  <c:v>-0.96673235172588667</c:v>
                </c:pt>
                <c:pt idx="20997">
                  <c:v>-0.84157669205955643</c:v>
                </c:pt>
                <c:pt idx="20998">
                  <c:v>-0.71584453482336463</c:v>
                </c:pt>
                <c:pt idx="20999">
                  <c:v>-0.58962246172811483</c:v>
                </c:pt>
                <c:pt idx="21000">
                  <c:v>-0.46299708041917481</c:v>
                </c:pt>
                <c:pt idx="21001">
                  <c:v>-0.33605475698614284</c:v>
                </c:pt>
                <c:pt idx="21002">
                  <c:v>-0.20888244931244906</c:v>
                </c:pt>
                <c:pt idx="21003">
                  <c:v>-8.1567747777016517E-2</c:v>
                </c:pt>
                <c:pt idx="21004">
                  <c:v>4.5802085833579455E-2</c:v>
                </c:pt>
                <c:pt idx="21005">
                  <c:v>0.17314017887076263</c:v>
                </c:pt>
                <c:pt idx="21006">
                  <c:v>0.3003590848606642</c:v>
                </c:pt>
                <c:pt idx="21007">
                  <c:v>0.42737156832184064</c:v>
                </c:pt>
                <c:pt idx="21008">
                  <c:v>0.55408994305627246</c:v>
                </c:pt>
                <c:pt idx="21009">
                  <c:v>0.68042684059701908</c:v>
                </c:pt>
                <c:pt idx="21010">
                  <c:v>0.80629910573020835</c:v>
                </c:pt>
                <c:pt idx="21011">
                  <c:v>0.93161762771966039</c:v>
                </c:pt>
                <c:pt idx="21012">
                  <c:v>1.0562960373315731</c:v>
                </c:pt>
                <c:pt idx="21013">
                  <c:v>1.1802506461537614</c:v>
                </c:pt>
                <c:pt idx="21014">
                  <c:v>1.3033983834729113</c:v>
                </c:pt>
                <c:pt idx="21015">
                  <c:v>1.4256531741068463</c:v>
                </c:pt>
                <c:pt idx="21016">
                  <c:v>1.5469290534751892</c:v>
                </c:pt>
                <c:pt idx="21017">
                  <c:v>1.6671417387133907</c:v>
                </c:pt>
                <c:pt idx="21018">
                  <c:v>1.7862090485630597</c:v>
                </c:pt>
                <c:pt idx="21019">
                  <c:v>1.9040511683171781</c:v>
                </c:pt>
                <c:pt idx="21020">
                  <c:v>2.0205896591834711</c:v>
                </c:pt>
                <c:pt idx="21021">
                  <c:v>2.1357438648398577</c:v>
                </c:pt>
                <c:pt idx="21022">
                  <c:v>2.2494340180502581</c:v>
                </c:pt>
                <c:pt idx="21023">
                  <c:v>2.3615827723186378</c:v>
                </c:pt>
                <c:pt idx="21024">
                  <c:v>2.4721144508857398</c:v>
                </c:pt>
                <c:pt idx="21025">
                  <c:v>2.58095165166322</c:v>
                </c:pt>
                <c:pt idx="21026">
                  <c:v>2.6880185000879857</c:v>
                </c:pt>
                <c:pt idx="21027">
                  <c:v>2.7932422702121107</c:v>
                </c:pt>
                <c:pt idx="21028">
                  <c:v>2.8965515590374351</c:v>
                </c:pt>
                <c:pt idx="21029">
                  <c:v>2.9978715085827181</c:v>
                </c:pt>
                <c:pt idx="21030">
                  <c:v>3.0971362768183437</c:v>
                </c:pt>
                <c:pt idx="21031">
                  <c:v>3.194280047980985</c:v>
                </c:pt>
                <c:pt idx="21032">
                  <c:v>3.2892327366087528</c:v>
                </c:pt>
                <c:pt idx="21033">
                  <c:v>3.3819324066936574</c:v>
                </c:pt>
                <c:pt idx="21034">
                  <c:v>3.4723149536075142</c:v>
                </c:pt>
                <c:pt idx="21035">
                  <c:v>3.5603168885870873</c:v>
                </c:pt>
                <c:pt idx="21036">
                  <c:v>3.6458756155640284</c:v>
                </c:pt>
                <c:pt idx="21037">
                  <c:v>3.7289355489503619</c:v>
                </c:pt>
                <c:pt idx="21038">
                  <c:v>3.8094409316521327</c:v>
                </c:pt>
                <c:pt idx="21039">
                  <c:v>3.8873328291788556</c:v>
                </c:pt>
                <c:pt idx="21040">
                  <c:v>3.9625617246155236</c:v>
                </c:pt>
                <c:pt idx="21041">
                  <c:v>4.0350761584535206</c:v>
                </c:pt>
                <c:pt idx="21042">
                  <c:v>4.1048241141199284</c:v>
                </c:pt>
                <c:pt idx="21043">
                  <c:v>4.1717602401486227</c:v>
                </c:pt>
                <c:pt idx="21044">
                  <c:v>4.2358374307366571</c:v>
                </c:pt>
                <c:pt idx="21045">
                  <c:v>4.2970109305477626</c:v>
                </c:pt>
                <c:pt idx="21046">
                  <c:v>4.355237655185543</c:v>
                </c:pt>
                <c:pt idx="21047">
                  <c:v>4.4104787244595887</c:v>
                </c:pt>
                <c:pt idx="21048">
                  <c:v>4.4626964749929394</c:v>
                </c:pt>
                <c:pt idx="21049">
                  <c:v>4.5118543020812325</c:v>
                </c:pt>
                <c:pt idx="21050">
                  <c:v>4.5579202580964715</c:v>
                </c:pt>
                <c:pt idx="21051">
                  <c:v>4.6008640848738356</c:v>
                </c:pt>
                <c:pt idx="21052">
                  <c:v>4.6406559292442866</c:v>
                </c:pt>
                <c:pt idx="21053">
                  <c:v>4.6772663098278233</c:v>
                </c:pt>
                <c:pt idx="21054">
                  <c:v>4.7106685135623909</c:v>
                </c:pt>
                <c:pt idx="21055">
                  <c:v>4.7408438899146672</c:v>
                </c:pt>
                <c:pt idx="21056">
                  <c:v>4.7677698119551977</c:v>
                </c:pt>
                <c:pt idx="21057">
                  <c:v>4.7914267792757927</c:v>
                </c:pt>
                <c:pt idx="21058">
                  <c:v>4.8117990940960285</c:v>
                </c:pt>
                <c:pt idx="21059">
                  <c:v>4.8288753101746593</c:v>
                </c:pt>
                <c:pt idx="21060">
                  <c:v>4.842640229763945</c:v>
                </c:pt>
                <c:pt idx="21061">
                  <c:v>4.8530859016263976</c:v>
                </c:pt>
                <c:pt idx="21062">
                  <c:v>4.8602058024916488</c:v>
                </c:pt>
                <c:pt idx="21063">
                  <c:v>4.8639969773038869</c:v>
                </c:pt>
                <c:pt idx="21064">
                  <c:v>4.8644532412572774</c:v>
                </c:pt>
                <c:pt idx="21065">
                  <c:v>4.8615763025636349</c:v>
                </c:pt>
                <c:pt idx="21066">
                  <c:v>4.8553688839150473</c:v>
                </c:pt>
                <c:pt idx="21067">
                  <c:v>4.8458343673256925</c:v>
                </c:pt>
                <c:pt idx="21068">
                  <c:v>4.83297671961805</c:v>
                </c:pt>
                <c:pt idx="21069">
                  <c:v>4.8168088821028565</c:v>
                </c:pt>
                <c:pt idx="21070">
                  <c:v>4.7973410271169898</c:v>
                </c:pt>
                <c:pt idx="21071">
                  <c:v>4.774584212449752</c:v>
                </c:pt>
                <c:pt idx="21072">
                  <c:v>4.7485530640514337</c:v>
                </c:pt>
                <c:pt idx="21073">
                  <c:v>4.7192662749982803</c:v>
                </c:pt>
                <c:pt idx="21074">
                  <c:v>4.6867458018848547</c:v>
                </c:pt>
                <c:pt idx="21075">
                  <c:v>4.6510133950514314</c:v>
                </c:pt>
                <c:pt idx="21076">
                  <c:v>4.612093757126746</c:v>
                </c:pt>
                <c:pt idx="21077">
                  <c:v>4.5700149456518409</c:v>
                </c:pt>
                <c:pt idx="21078">
                  <c:v>4.524805059493298</c:v>
                </c:pt>
                <c:pt idx="21079">
                  <c:v>4.4764943917885054</c:v>
                </c:pt>
                <c:pt idx="21080">
                  <c:v>4.4251145146599145</c:v>
                </c:pt>
                <c:pt idx="21081">
                  <c:v>4.3707031312932267</c:v>
                </c:pt>
                <c:pt idx="21082">
                  <c:v>4.3132954034742657</c:v>
                </c:pt>
                <c:pt idx="21083">
                  <c:v>4.2529301290020447</c:v>
                </c:pt>
                <c:pt idx="21084">
                  <c:v>4.1896528570309624</c:v>
                </c:pt>
                <c:pt idx="21085">
                  <c:v>4.12350348669138</c:v>
                </c:pt>
                <c:pt idx="21086">
                  <c:v>4.0545278748325062</c:v>
                </c:pt>
                <c:pt idx="21087">
                  <c:v>3.9827767217342847</c:v>
                </c:pt>
                <c:pt idx="21088">
                  <c:v>3.9082975077591673</c:v>
                </c:pt>
                <c:pt idx="21089">
                  <c:v>3.8311395696346153</c:v>
                </c:pt>
                <c:pt idx="21090">
                  <c:v>3.7513545171542808</c:v>
                </c:pt>
                <c:pt idx="21091">
                  <c:v>3.6690001311324569</c:v>
                </c:pt>
                <c:pt idx="21092">
                  <c:v>3.5841292088533838</c:v>
                </c:pt>
                <c:pt idx="21093">
                  <c:v>3.4968012903265131</c:v>
                </c:pt>
                <c:pt idx="21094">
                  <c:v>3.4070804377492827</c:v>
                </c:pt>
                <c:pt idx="21095">
                  <c:v>3.3150246006418143</c:v>
                </c:pt>
                <c:pt idx="21096">
                  <c:v>3.2206973207365341</c:v>
                </c:pt>
                <c:pt idx="21097">
                  <c:v>3.1241642047319993</c:v>
                </c:pt>
                <c:pt idx="21098">
                  <c:v>3.0254904906477802</c:v>
                </c:pt>
                <c:pt idx="21099">
                  <c:v>2.9247419804099204</c:v>
                </c:pt>
                <c:pt idx="21100">
                  <c:v>2.8219886687414588</c:v>
                </c:pt>
                <c:pt idx="21101">
                  <c:v>2.717301747866538</c:v>
                </c:pt>
                <c:pt idx="21102">
                  <c:v>2.6107522415067295</c:v>
                </c:pt>
                <c:pt idx="21103">
                  <c:v>2.5024119528885382</c:v>
                </c:pt>
                <c:pt idx="21104">
                  <c:v>2.3923570659692444</c:v>
                </c:pt>
                <c:pt idx="21105">
                  <c:v>2.2806650882619901</c:v>
                </c:pt>
                <c:pt idx="21106">
                  <c:v>2.1674133991527751</c:v>
                </c:pt>
                <c:pt idx="21107">
                  <c:v>2.0526789909827263</c:v>
                </c:pt>
                <c:pt idx="21108">
                  <c:v>1.9365383860950534</c:v>
                </c:pt>
                <c:pt idx="21109">
                  <c:v>1.8190688112847984</c:v>
                </c:pt>
                <c:pt idx="21110">
                  <c:v>1.700351960436185</c:v>
                </c:pt>
                <c:pt idx="21111">
                  <c:v>1.5804710297797548</c:v>
                </c:pt>
                <c:pt idx="21112">
                  <c:v>1.459508184058355</c:v>
                </c:pt>
                <c:pt idx="21113">
                  <c:v>1.3375431207956232</c:v>
                </c:pt>
                <c:pt idx="21114">
                  <c:v>1.2146625685265975</c:v>
                </c:pt>
                <c:pt idx="21115">
                  <c:v>1.0909506599325758</c:v>
                </c:pt>
                <c:pt idx="21116">
                  <c:v>0.96649162799762045</c:v>
                </c:pt>
                <c:pt idx="21117">
                  <c:v>0.84137072826316461</c:v>
                </c:pt>
                <c:pt idx="21118">
                  <c:v>0.71567348407169951</c:v>
                </c:pt>
                <c:pt idx="21119">
                  <c:v>0.58948644689346574</c:v>
                </c:pt>
                <c:pt idx="21120">
                  <c:v>0.46289619404878585</c:v>
                </c:pt>
                <c:pt idx="21121">
                  <c:v>0.33598906124369177</c:v>
                </c:pt>
                <c:pt idx="21122">
                  <c:v>0.20885197594608437</c:v>
                </c:pt>
                <c:pt idx="21123">
                  <c:v>8.1572498113426525E-2</c:v>
                </c:pt>
                <c:pt idx="21124">
                  <c:v>-4.5762140868723142E-2</c:v>
                </c:pt>
                <c:pt idx="21125">
                  <c:v>-0.17306509870612308</c:v>
                </c:pt>
                <c:pt idx="21126">
                  <c:v>-0.30024895920649841</c:v>
                </c:pt>
                <c:pt idx="21127">
                  <c:v>-0.42722651707099407</c:v>
                </c:pt>
                <c:pt idx="21128">
                  <c:v>-0.55391011615942942</c:v>
                </c:pt>
                <c:pt idx="21129">
                  <c:v>-0.68021241791186282</c:v>
                </c:pt>
                <c:pt idx="21130">
                  <c:v>-0.80605029684512763</c:v>
                </c:pt>
                <c:pt idx="21131">
                  <c:v>-0.93133467175158491</c:v>
                </c:pt>
                <c:pt idx="21132">
                  <c:v>-1.0559792026988375</c:v>
                </c:pt>
                <c:pt idx="21133">
                  <c:v>-1.1799002303235904</c:v>
                </c:pt>
                <c:pt idx="21134">
                  <c:v>-1.3030147126841101</c:v>
                </c:pt>
                <c:pt idx="21135">
                  <c:v>-1.4252366030678116</c:v>
                </c:pt>
                <c:pt idx="21136">
                  <c:v>-1.5464799650376955</c:v>
                </c:pt>
                <c:pt idx="21137">
                  <c:v>-1.6666605435221136</c:v>
                </c:pt>
                <c:pt idx="21138">
                  <c:v>-1.7856961846813639</c:v>
                </c:pt>
                <c:pt idx="21139">
                  <c:v>-1.9035071008298705</c:v>
                </c:pt>
                <c:pt idx="21140">
                  <c:v>-2.0200148797760189</c:v>
                </c:pt>
                <c:pt idx="21141">
                  <c:v>-2.1351388913552056</c:v>
                </c:pt>
                <c:pt idx="21142">
                  <c:v>-2.2487993940235196</c:v>
                </c:pt>
                <c:pt idx="21143">
                  <c:v>-2.360919066489596</c:v>
                </c:pt>
                <c:pt idx="21144">
                  <c:v>-2.4714222566901309</c:v>
                </c:pt>
                <c:pt idx="21145">
                  <c:v>-2.5802315867032322</c:v>
                </c:pt>
                <c:pt idx="21146">
                  <c:v>-2.6872712055818391</c:v>
                </c:pt>
                <c:pt idx="21147">
                  <c:v>-2.7924684104240964</c:v>
                </c:pt>
                <c:pt idx="21148">
                  <c:v>-2.8957518206882558</c:v>
                </c:pt>
                <c:pt idx="21149">
                  <c:v>-2.9970466002408056</c:v>
                </c:pt>
                <c:pt idx="21150">
                  <c:v>-3.096286928272872</c:v>
                </c:pt>
                <c:pt idx="21151">
                  <c:v>-3.1934070095970011</c:v>
                </c:pt>
                <c:pt idx="21152">
                  <c:v>-3.288336778664986</c:v>
                </c:pt>
                <c:pt idx="21153">
                  <c:v>-3.3810143187035191</c:v>
                </c:pt>
                <c:pt idx="21154">
                  <c:v>-3.4713755436241853</c:v>
                </c:pt>
                <c:pt idx="21155">
                  <c:v>-3.5593569824928597</c:v>
                </c:pt>
                <c:pt idx="21156">
                  <c:v>-3.6448960563449746</c:v>
                </c:pt>
                <c:pt idx="21157">
                  <c:v>-3.7279371959566077</c:v>
                </c:pt>
                <c:pt idx="21158">
                  <c:v>-3.8084246598446332</c:v>
                </c:pt>
                <c:pt idx="21159">
                  <c:v>-3.8862995283631223</c:v>
                </c:pt>
                <c:pt idx="21160">
                  <c:v>-3.9615122986631839</c:v>
                </c:pt>
                <c:pt idx="21161">
                  <c:v>-4.0340115245122483</c:v>
                </c:pt>
                <c:pt idx="21162">
                  <c:v>-4.1037452018124903</c:v>
                </c:pt>
                <c:pt idx="21163">
                  <c:v>-4.1706679907616984</c:v>
                </c:pt>
                <c:pt idx="21164">
                  <c:v>-4.234732796400225</c:v>
                </c:pt>
                <c:pt idx="21165">
                  <c:v>-4.2958948734055706</c:v>
                </c:pt>
                <c:pt idx="21166">
                  <c:v>-4.3541111465577114</c:v>
                </c:pt>
                <c:pt idx="21167">
                  <c:v>-4.4093427439977999</c:v>
                </c:pt>
                <c:pt idx="21168">
                  <c:v>-4.4615520098290133</c:v>
                </c:pt>
                <c:pt idx="21169">
                  <c:v>-4.5107023459698317</c:v>
                </c:pt>
                <c:pt idx="21170">
                  <c:v>-4.5567618105528007</c:v>
                </c:pt>
                <c:pt idx="21171">
                  <c:v>-4.5997001503068971</c:v>
                </c:pt>
                <c:pt idx="21172">
                  <c:v>-4.6394875160865325</c:v>
                </c:pt>
                <c:pt idx="21173">
                  <c:v>-4.676094429661994</c:v>
                </c:pt>
                <c:pt idx="21174">
                  <c:v>-4.709494180246228</c:v>
                </c:pt>
                <c:pt idx="21175">
                  <c:v>-4.7396681187042162</c:v>
                </c:pt>
                <c:pt idx="21176">
                  <c:v>-4.7665936186277165</c:v>
                </c:pt>
                <c:pt idx="21177">
                  <c:v>-4.7902511792525884</c:v>
                </c:pt>
                <c:pt idx="21178">
                  <c:v>-4.8106251015664148</c:v>
                </c:pt>
                <c:pt idx="21179">
                  <c:v>-4.8277039372214876</c:v>
                </c:pt>
                <c:pt idx="21180">
                  <c:v>-4.8414724854916464</c:v>
                </c:pt>
                <c:pt idx="21181">
                  <c:v>-4.8519227912921563</c:v>
                </c:pt>
                <c:pt idx="21182">
                  <c:v>-4.8590483266405542</c:v>
                </c:pt>
                <c:pt idx="21183">
                  <c:v>-4.8628461309087134</c:v>
                </c:pt>
                <c:pt idx="21184">
                  <c:v>-4.8633100128637601</c:v>
                </c:pt>
                <c:pt idx="21185">
                  <c:v>-4.8604416734418132</c:v>
                </c:pt>
                <c:pt idx="21186">
                  <c:v>-4.8542438272175712</c:v>
                </c:pt>
                <c:pt idx="21187">
                  <c:v>-4.8447198472536694</c:v>
                </c:pt>
                <c:pt idx="21188">
                  <c:v>-4.8318736905952182</c:v>
                </c:pt>
                <c:pt idx="21189">
                  <c:v>-4.8157182879588385</c:v>
                </c:pt>
                <c:pt idx="21190">
                  <c:v>-4.7962638002801743</c:v>
                </c:pt>
                <c:pt idx="21191">
                  <c:v>-4.7735212731506724</c:v>
                </c:pt>
                <c:pt idx="21192">
                  <c:v>-4.7475053195371846</c:v>
                </c:pt>
                <c:pt idx="21193">
                  <c:v>-4.7182346187587472</c:v>
                </c:pt>
                <c:pt idx="21194">
                  <c:v>-4.6857311128913191</c:v>
                </c:pt>
                <c:pt idx="21195">
                  <c:v>-4.6500165370082298</c:v>
                </c:pt>
                <c:pt idx="21196">
                  <c:v>-4.611115577736717</c:v>
                </c:pt>
                <c:pt idx="21197">
                  <c:v>-4.5690562758960169</c:v>
                </c:pt>
                <c:pt idx="21198">
                  <c:v>-4.5238667129256349</c:v>
                </c:pt>
                <c:pt idx="21199">
                  <c:v>-4.4755771638460216</c:v>
                </c:pt>
                <c:pt idx="21200">
                  <c:v>-4.4242191819890806</c:v>
                </c:pt>
                <c:pt idx="21201">
                  <c:v>-4.3698304510929615</c:v>
                </c:pt>
                <c:pt idx="21202">
                  <c:v>-4.312446112856243</c:v>
                </c:pt>
                <c:pt idx="21203">
                  <c:v>-4.2521049443687753</c:v>
                </c:pt>
                <c:pt idx="21204">
                  <c:v>-4.1888524734721724</c:v>
                </c:pt>
                <c:pt idx="21205">
                  <c:v>-4.1227285773992097</c:v>
                </c:pt>
                <c:pt idx="21206">
                  <c:v>-4.0537790905360103</c:v>
                </c:pt>
                <c:pt idx="21207">
                  <c:v>-3.9820546901537979</c:v>
                </c:pt>
                <c:pt idx="21208">
                  <c:v>-3.9076028330808441</c:v>
                </c:pt>
                <c:pt idx="21209">
                  <c:v>-3.8304728320056203</c:v>
                </c:pt>
                <c:pt idx="21210">
                  <c:v>-3.7507162721991798</c:v>
                </c:pt>
                <c:pt idx="21211">
                  <c:v>-3.6683909094911056</c:v>
                </c:pt>
                <c:pt idx="21212">
                  <c:v>-3.583549515740565</c:v>
                </c:pt>
                <c:pt idx="21213">
                  <c:v>-3.4962516051139962</c:v>
                </c:pt>
                <c:pt idx="21214">
                  <c:v>-3.4065612135704617</c:v>
                </c:pt>
                <c:pt idx="21215">
                  <c:v>-3.3145362640191767</c:v>
                </c:pt>
                <c:pt idx="21216">
                  <c:v>-3.2202402712323792</c:v>
                </c:pt>
                <c:pt idx="21217">
                  <c:v>-3.1237388146228051</c:v>
                </c:pt>
                <c:pt idx="21218">
                  <c:v>-3.0250971046221609</c:v>
                </c:pt>
                <c:pt idx="21219">
                  <c:v>-2.9243809152908029</c:v>
                </c:pt>
                <c:pt idx="21220">
                  <c:v>-2.8216602132322977</c:v>
                </c:pt>
                <c:pt idx="21221">
                  <c:v>-2.7170061623221566</c:v>
                </c:pt>
                <c:pt idx="21222">
                  <c:v>-2.6104897577287298</c:v>
                </c:pt>
                <c:pt idx="21223">
                  <c:v>-2.5021827739453606</c:v>
                </c:pt>
                <c:pt idx="21224">
                  <c:v>-2.3921613660414596</c:v>
                </c:pt>
                <c:pt idx="21225">
                  <c:v>-2.2805030125122614</c:v>
                </c:pt>
                <c:pt idx="21226">
                  <c:v>-2.1672850636213998</c:v>
                </c:pt>
                <c:pt idx="21227">
                  <c:v>-2.052584482507875</c:v>
                </c:pt>
                <c:pt idx="21228">
                  <c:v>-1.9364777622587313</c:v>
                </c:pt>
                <c:pt idx="21229">
                  <c:v>-1.8190421003837487</c:v>
                </c:pt>
                <c:pt idx="21230">
                  <c:v>-1.7003591614783162</c:v>
                </c:pt>
                <c:pt idx="21231">
                  <c:v>-1.5805121125056814</c:v>
                </c:pt>
                <c:pt idx="21232">
                  <c:v>-1.4595830889883536</c:v>
                </c:pt>
                <c:pt idx="21233">
                  <c:v>-1.3376517593017019</c:v>
                </c:pt>
                <c:pt idx="21234">
                  <c:v>-1.2148048229294872</c:v>
                </c:pt>
                <c:pt idx="21235">
                  <c:v>-1.0911263836241372</c:v>
                </c:pt>
                <c:pt idx="21236">
                  <c:v>-0.96670064558760338</c:v>
                </c:pt>
                <c:pt idx="21237">
                  <c:v>-0.84161283575127832</c:v>
                </c:pt>
                <c:pt idx="21238">
                  <c:v>-0.71594844904370891</c:v>
                </c:pt>
                <c:pt idx="21239">
                  <c:v>-0.58979400874216759</c:v>
                </c:pt>
                <c:pt idx="21240">
                  <c:v>-0.46323606421865615</c:v>
                </c:pt>
                <c:pt idx="21241">
                  <c:v>-0.33636092349995578</c:v>
                </c:pt>
                <c:pt idx="21242">
                  <c:v>-0.20925548666715796</c:v>
                </c:pt>
                <c:pt idx="21243">
                  <c:v>-8.20072866069331E-2</c:v>
                </c:pt>
                <c:pt idx="21244">
                  <c:v>4.5296472026833706E-2</c:v>
                </c:pt>
                <c:pt idx="21245">
                  <c:v>0.17256897330959547</c:v>
                </c:pt>
                <c:pt idx="21246">
                  <c:v>0.29972282703438557</c:v>
                </c:pt>
                <c:pt idx="21247">
                  <c:v>0.42667085348101264</c:v>
                </c:pt>
                <c:pt idx="21248">
                  <c:v>0.55332542165951315</c:v>
                </c:pt>
                <c:pt idx="21249">
                  <c:v>0.67959921771043896</c:v>
                </c:pt>
                <c:pt idx="21250">
                  <c:v>0.8054091403802206</c:v>
                </c:pt>
                <c:pt idx="21251">
                  <c:v>0.93066613219963557</c:v>
                </c:pt>
                <c:pt idx="21252">
                  <c:v>1.055283876462918</c:v>
                </c:pt>
                <c:pt idx="21253">
                  <c:v>1.1791787365024486</c:v>
                </c:pt>
                <c:pt idx="21254">
                  <c:v>1.3022676925216337</c:v>
                </c:pt>
                <c:pt idx="21255">
                  <c:v>1.4244647193838524</c:v>
                </c:pt>
                <c:pt idx="21256">
                  <c:v>1.5456839016408326</c:v>
                </c:pt>
                <c:pt idx="21257">
                  <c:v>1.665841004604582</c:v>
                </c:pt>
                <c:pt idx="21258">
                  <c:v>1.7848538941968455</c:v>
                </c:pt>
                <c:pt idx="21259">
                  <c:v>1.9026428018545736</c:v>
                </c:pt>
                <c:pt idx="21260">
                  <c:v>2.0191293338539658</c:v>
                </c:pt>
                <c:pt idx="21261">
                  <c:v>2.1342328778277069</c:v>
                </c:pt>
                <c:pt idx="21262">
                  <c:v>2.2478737093440682</c:v>
                </c:pt>
                <c:pt idx="21263">
                  <c:v>2.3599745235243086</c:v>
                </c:pt>
                <c:pt idx="21264">
                  <c:v>2.4704596840045476</c:v>
                </c:pt>
                <c:pt idx="21265">
                  <c:v>2.5792518278360719</c:v>
                </c:pt>
                <c:pt idx="21266">
                  <c:v>2.6862751183064488</c:v>
                </c:pt>
                <c:pt idx="21267">
                  <c:v>2.7914568659979864</c:v>
                </c:pt>
                <c:pt idx="21268">
                  <c:v>2.8947257030914755</c:v>
                </c:pt>
                <c:pt idx="21269">
                  <c:v>2.9960068054042774</c:v>
                </c:pt>
                <c:pt idx="21270">
                  <c:v>3.0952343632964614</c:v>
                </c:pt>
                <c:pt idx="21271">
                  <c:v>3.1923425919587132</c:v>
                </c:pt>
                <c:pt idx="21272">
                  <c:v>3.2872614354219367</c:v>
                </c:pt>
                <c:pt idx="21273">
                  <c:v>3.3799289856848764</c:v>
                </c:pt>
                <c:pt idx="21274">
                  <c:v>3.4702811646173259</c:v>
                </c:pt>
                <c:pt idx="21275">
                  <c:v>3.5582545084232224</c:v>
                </c:pt>
                <c:pt idx="21276">
                  <c:v>3.6437864444503072</c:v>
                </c:pt>
                <c:pt idx="21277">
                  <c:v>3.7268214089562179</c:v>
                </c:pt>
                <c:pt idx="21278">
                  <c:v>3.8073036651047794</c:v>
                </c:pt>
                <c:pt idx="21279">
                  <c:v>3.8851742970586809</c:v>
                </c:pt>
                <c:pt idx="21280">
                  <c:v>3.96038380493692</c:v>
                </c:pt>
                <c:pt idx="21281">
                  <c:v>4.0328807446318518</c:v>
                </c:pt>
                <c:pt idx="21282">
                  <c:v>4.1026131133265196</c:v>
                </c:pt>
                <c:pt idx="21283">
                  <c:v>4.1695355716550289</c:v>
                </c:pt>
                <c:pt idx="21284">
                  <c:v>4.233601024249646</c:v>
                </c:pt>
                <c:pt idx="21285">
                  <c:v>4.294764724536388</c:v>
                </c:pt>
                <c:pt idx="21286">
                  <c:v>4.352983595202029</c:v>
                </c:pt>
                <c:pt idx="21287">
                  <c:v>4.4082187614551236</c:v>
                </c:pt>
                <c:pt idx="21288">
                  <c:v>4.4604325636301079</c:v>
                </c:pt>
                <c:pt idx="21289">
                  <c:v>4.5095883990443308</c:v>
                </c:pt>
                <c:pt idx="21290">
                  <c:v>4.5556543204014375</c:v>
                </c:pt>
                <c:pt idx="21291">
                  <c:v>4.598600068178893</c:v>
                </c:pt>
                <c:pt idx="21292">
                  <c:v>4.6383957861631337</c:v>
                </c:pt>
                <c:pt idx="21293">
                  <c:v>4.6750119882465562</c:v>
                </c:pt>
                <c:pt idx="21294">
                  <c:v>4.708421954961719</c:v>
                </c:pt>
                <c:pt idx="21295">
                  <c:v>4.7386070276988352</c:v>
                </c:pt>
                <c:pt idx="21296">
                  <c:v>4.7655445697891112</c:v>
                </c:pt>
                <c:pt idx="21297">
                  <c:v>4.7892150694316298</c:v>
                </c:pt>
                <c:pt idx="21298">
                  <c:v>4.8096028158109707</c:v>
                </c:pt>
                <c:pt idx="21299">
                  <c:v>4.8266963480209499</c:v>
                </c:pt>
                <c:pt idx="21300">
                  <c:v>4.8404804520328124</c:v>
                </c:pt>
                <c:pt idx="21301">
                  <c:v>4.85094715872716</c:v>
                </c:pt>
                <c:pt idx="21302">
                  <c:v>4.8580899253673584</c:v>
                </c:pt>
                <c:pt idx="21303">
                  <c:v>4.861905775864952</c:v>
                </c:pt>
                <c:pt idx="21304">
                  <c:v>4.8623885028343077</c:v>
                </c:pt>
                <c:pt idx="21305">
                  <c:v>4.8595397903808699</c:v>
                </c:pt>
                <c:pt idx="21306">
                  <c:v>4.8533623355857101</c:v>
                </c:pt>
                <c:pt idx="21307">
                  <c:v>4.8438594933704824</c:v>
                </c:pt>
                <c:pt idx="21308">
                  <c:v>4.8310352020080458</c:v>
                </c:pt>
                <c:pt idx="21309">
                  <c:v>4.8149023728281701</c:v>
                </c:pt>
                <c:pt idx="21310">
                  <c:v>4.7954711467822255</c:v>
                </c:pt>
                <c:pt idx="21311">
                  <c:v>4.7727525488975848</c:v>
                </c:pt>
                <c:pt idx="21312">
                  <c:v>4.7467611710154562</c:v>
                </c:pt>
                <c:pt idx="21313">
                  <c:v>4.7175156707862511</c:v>
                </c:pt>
                <c:pt idx="21314">
                  <c:v>4.6850379680933631</c:v>
                </c:pt>
                <c:pt idx="21315">
                  <c:v>4.6493497753132749</c:v>
                </c:pt>
                <c:pt idx="21316">
                  <c:v>4.6104757558918958</c:v>
                </c:pt>
                <c:pt idx="21317">
                  <c:v>4.5684439270030976</c:v>
                </c:pt>
                <c:pt idx="21318">
                  <c:v>4.5232823459976581</c:v>
                </c:pt>
                <c:pt idx="21319">
                  <c:v>4.4750212633850897</c:v>
                </c:pt>
                <c:pt idx="21320">
                  <c:v>4.4236922075855736</c:v>
                </c:pt>
                <c:pt idx="21321">
                  <c:v>4.3693328370465956</c:v>
                </c:pt>
                <c:pt idx="21322">
                  <c:v>4.3119782678191338</c:v>
                </c:pt>
                <c:pt idx="21323">
                  <c:v>4.2516672510108942</c:v>
                </c:pt>
                <c:pt idx="21324">
                  <c:v>4.1884452881695768</c:v>
                </c:pt>
                <c:pt idx="21325">
                  <c:v>4.1223522299451032</c:v>
                </c:pt>
                <c:pt idx="21326">
                  <c:v>4.0534338838749111</c:v>
                </c:pt>
                <c:pt idx="21327">
                  <c:v>3.9817409001391697</c:v>
                </c:pt>
                <c:pt idx="21328">
                  <c:v>3.9073207082561572</c:v>
                </c:pt>
                <c:pt idx="21329">
                  <c:v>3.8302225934093119</c:v>
                </c:pt>
                <c:pt idx="21330">
                  <c:v>3.750498113193296</c:v>
                </c:pt>
                <c:pt idx="21331">
                  <c:v>3.6682049956140435</c:v>
                </c:pt>
                <c:pt idx="21332">
                  <c:v>3.5833959845840266</c:v>
                </c:pt>
                <c:pt idx="21333">
                  <c:v>3.4961305662239912</c:v>
                </c:pt>
                <c:pt idx="21334">
                  <c:v>3.4064727483725425</c:v>
                </c:pt>
                <c:pt idx="21335">
                  <c:v>3.3144804257683216</c:v>
                </c:pt>
                <c:pt idx="21336">
                  <c:v>3.2202170849868472</c:v>
                </c:pt>
                <c:pt idx="21337">
                  <c:v>3.1237482772424725</c:v>
                </c:pt>
                <c:pt idx="21338">
                  <c:v>3.0251391847914655</c:v>
                </c:pt>
                <c:pt idx="21339">
                  <c:v>2.9244555535654384</c:v>
                </c:pt>
                <c:pt idx="21340">
                  <c:v>2.8217673221106203</c:v>
                </c:pt>
                <c:pt idx="21341">
                  <c:v>2.7171456263406171</c:v>
                </c:pt>
                <c:pt idx="21342">
                  <c:v>2.6106614335812521</c:v>
                </c:pt>
                <c:pt idx="21343">
                  <c:v>2.5023864906269027</c:v>
                </c:pt>
                <c:pt idx="21344">
                  <c:v>2.39239692501511</c:v>
                </c:pt>
                <c:pt idx="21345">
                  <c:v>2.2807701879001723</c:v>
                </c:pt>
                <c:pt idx="21346">
                  <c:v>2.1675836024190938</c:v>
                </c:pt>
                <c:pt idx="21347">
                  <c:v>2.0529141048218515</c:v>
                </c:pt>
                <c:pt idx="21348">
                  <c:v>1.9368381615670918</c:v>
                </c:pt>
                <c:pt idx="21349">
                  <c:v>1.8194329438196277</c:v>
                </c:pt>
                <c:pt idx="21350">
                  <c:v>1.7007800901358054</c:v>
                </c:pt>
                <c:pt idx="21351">
                  <c:v>1.5809627417681773</c:v>
                </c:pt>
                <c:pt idx="21352">
                  <c:v>1.4600630088785269</c:v>
                </c:pt>
                <c:pt idx="21353">
                  <c:v>1.338160534853458</c:v>
                </c:pt>
                <c:pt idx="21354">
                  <c:v>1.2153419945810764</c:v>
                </c:pt>
                <c:pt idx="21355">
                  <c:v>1.0916914676321308</c:v>
                </c:pt>
                <c:pt idx="21356">
                  <c:v>0.96729313446171761</c:v>
                </c:pt>
                <c:pt idx="21357">
                  <c:v>0.84223219870895361</c:v>
                </c:pt>
                <c:pt idx="21358">
                  <c:v>0.71659413248497295</c:v>
                </c:pt>
                <c:pt idx="21359">
                  <c:v>0.59046543674339669</c:v>
                </c:pt>
                <c:pt idx="21360">
                  <c:v>0.46393263904557874</c:v>
                </c:pt>
                <c:pt idx="21361">
                  <c:v>0.33708202613898552</c:v>
                </c:pt>
                <c:pt idx="21362">
                  <c:v>0.21000047737462851</c:v>
                </c:pt>
                <c:pt idx="21363">
                  <c:v>8.2775505476090819E-2</c:v>
                </c:pt>
                <c:pt idx="21364">
                  <c:v>-4.450570448214082E-2</c:v>
                </c:pt>
                <c:pt idx="21365">
                  <c:v>-0.17175635555452301</c:v>
                </c:pt>
                <c:pt idx="21366">
                  <c:v>-0.29888907589683439</c:v>
                </c:pt>
                <c:pt idx="21367">
                  <c:v>-0.42581670351993034</c:v>
                </c:pt>
                <c:pt idx="21368">
                  <c:v>-0.55245162451837071</c:v>
                </c:pt>
                <c:pt idx="21369">
                  <c:v>-0.67870654145650688</c:v>
                </c:pt>
                <c:pt idx="21370">
                  <c:v>-0.80449836882987624</c:v>
                </c:pt>
                <c:pt idx="21371">
                  <c:v>-0.92973806423071625</c:v>
                </c:pt>
                <c:pt idx="21372">
                  <c:v>-1.0543393253147291</c:v>
                </c:pt>
                <c:pt idx="21373">
                  <c:v>-1.1782185290636087</c:v>
                </c:pt>
                <c:pt idx="21374">
                  <c:v>-1.3012926686066884</c:v>
                </c:pt>
                <c:pt idx="21375">
                  <c:v>-1.4234757309994321</c:v>
                </c:pt>
                <c:pt idx="21376">
                  <c:v>-1.5446818122415729</c:v>
                </c:pt>
                <c:pt idx="21377">
                  <c:v>-1.6648266883398213</c:v>
                </c:pt>
                <c:pt idx="21378">
                  <c:v>-1.7838282351486139</c:v>
                </c:pt>
                <c:pt idx="21379">
                  <c:v>-1.9016066932675664</c:v>
                </c:pt>
                <c:pt idx="21380">
                  <c:v>-2.0180836773580113</c:v>
                </c:pt>
                <c:pt idx="21381">
                  <c:v>-2.1331785826539233</c:v>
                </c:pt>
                <c:pt idx="21382">
                  <c:v>-2.2468116915343499</c:v>
                </c:pt>
                <c:pt idx="21383">
                  <c:v>-2.358905705136281</c:v>
                </c:pt>
                <c:pt idx="21384">
                  <c:v>-2.4693849923113049</c:v>
                </c:pt>
                <c:pt idx="21385">
                  <c:v>-2.5781721945222826</c:v>
                </c:pt>
                <c:pt idx="21386">
                  <c:v>-2.6851914786610931</c:v>
                </c:pt>
                <c:pt idx="21387">
                  <c:v>-2.7903701581045026</c:v>
                </c:pt>
                <c:pt idx="21388">
                  <c:v>-2.8936368670164128</c:v>
                </c:pt>
                <c:pt idx="21389">
                  <c:v>-2.9949167823842249</c:v>
                </c:pt>
                <c:pt idx="21390">
                  <c:v>-3.0941440949251362</c:v>
                </c:pt>
                <c:pt idx="21391">
                  <c:v>-3.1912530193739777</c:v>
                </c:pt>
                <c:pt idx="21392">
                  <c:v>-3.2861734984938384</c:v>
                </c:pt>
                <c:pt idx="21393">
                  <c:v>-3.3788436222054434</c:v>
                </c:pt>
                <c:pt idx="21394">
                  <c:v>-3.4691993094925442</c:v>
                </c:pt>
                <c:pt idx="21395">
                  <c:v>-3.5571770928683897</c:v>
                </c:pt>
                <c:pt idx="21396">
                  <c:v>-3.6427143951887833</c:v>
                </c:pt>
                <c:pt idx="21397">
                  <c:v>-3.7257556474229756</c:v>
                </c:pt>
                <c:pt idx="21398">
                  <c:v>-3.8062451066546998</c:v>
                </c:pt>
                <c:pt idx="21399">
                  <c:v>-3.8841238501810298</c:v>
                </c:pt>
                <c:pt idx="21400">
                  <c:v>-3.9593423704760164</c:v>
                </c:pt>
                <c:pt idx="21401">
                  <c:v>-4.031849215015102</c:v>
                </c:pt>
                <c:pt idx="21402">
                  <c:v>-4.101592371800125</c:v>
                </c:pt>
                <c:pt idx="21403">
                  <c:v>-4.1685264915281977</c:v>
                </c:pt>
                <c:pt idx="21404">
                  <c:v>-4.2326044681479509</c:v>
                </c:pt>
                <c:pt idx="21405">
                  <c:v>-4.293781543664819</c:v>
                </c:pt>
                <c:pt idx="21406">
                  <c:v>-4.3520146286184405</c:v>
                </c:pt>
                <c:pt idx="21407">
                  <c:v>-4.4072648353547619</c:v>
                </c:pt>
                <c:pt idx="21408">
                  <c:v>-4.4594944906415863</c:v>
                </c:pt>
                <c:pt idx="21409">
                  <c:v>-4.5086669775379526</c:v>
                </c:pt>
                <c:pt idx="21410">
                  <c:v>-4.5547503338102633</c:v>
                </c:pt>
                <c:pt idx="21411">
                  <c:v>-4.5977142843332084</c:v>
                </c:pt>
                <c:pt idx="21412">
                  <c:v>-4.6375289566387741</c:v>
                </c:pt>
                <c:pt idx="21413">
                  <c:v>-4.6741648477278259</c:v>
                </c:pt>
                <c:pt idx="21414">
                  <c:v>-4.707595220619269</c:v>
                </c:pt>
                <c:pt idx="21415">
                  <c:v>-4.7378013985831258</c:v>
                </c:pt>
                <c:pt idx="21416">
                  <c:v>-4.7647607262399401</c:v>
                </c:pt>
                <c:pt idx="21417">
                  <c:v>-4.788453672504227</c:v>
                </c:pt>
                <c:pt idx="21418">
                  <c:v>-4.8088645067191491</c:v>
                </c:pt>
                <c:pt idx="21419">
                  <c:v>-4.8259817475977664</c:v>
                </c:pt>
                <c:pt idx="21420">
                  <c:v>-4.8397901602092031</c:v>
                </c:pt>
                <c:pt idx="21421">
                  <c:v>-4.8502817540289742</c:v>
                </c:pt>
                <c:pt idx="21422">
                  <c:v>-4.8574499644312601</c:v>
                </c:pt>
                <c:pt idx="21423">
                  <c:v>-4.8612917929734945</c:v>
                </c:pt>
                <c:pt idx="21424">
                  <c:v>-4.8618010094707076</c:v>
                </c:pt>
                <c:pt idx="21425">
                  <c:v>-4.858979274803704</c:v>
                </c:pt>
                <c:pt idx="21426">
                  <c:v>-4.852829262423997</c:v>
                </c:pt>
                <c:pt idx="21427">
                  <c:v>-4.8433543032394279</c:v>
                </c:pt>
                <c:pt idx="21428">
                  <c:v>-4.8305583111458139</c:v>
                </c:pt>
                <c:pt idx="21429">
                  <c:v>-4.8144541727539139</c:v>
                </c:pt>
                <c:pt idx="21430">
                  <c:v>-4.7950520039757034</c:v>
                </c:pt>
                <c:pt idx="21431">
                  <c:v>-4.7723628045006343</c:v>
                </c:pt>
                <c:pt idx="21432">
                  <c:v>-4.7464011405555393</c:v>
                </c:pt>
                <c:pt idx="21433">
                  <c:v>-4.717185643922253</c:v>
                </c:pt>
                <c:pt idx="21434">
                  <c:v>-4.6847382083840241</c:v>
                </c:pt>
                <c:pt idx="21435">
                  <c:v>-4.6490805200081535</c:v>
                </c:pt>
                <c:pt idx="21436">
                  <c:v>-4.6102372157452844</c:v>
                </c:pt>
                <c:pt idx="21437">
                  <c:v>-4.568236286110948</c:v>
                </c:pt>
                <c:pt idx="21438">
                  <c:v>-4.5231057616575567</c:v>
                </c:pt>
                <c:pt idx="21439">
                  <c:v>-4.4748758659794952</c:v>
                </c:pt>
                <c:pt idx="21440">
                  <c:v>-4.4235781004884407</c:v>
                </c:pt>
                <c:pt idx="21441">
                  <c:v>-4.3692500965532384</c:v>
                </c:pt>
                <c:pt idx="21442">
                  <c:v>-4.3119269430995786</c:v>
                </c:pt>
                <c:pt idx="21443">
                  <c:v>-4.2516473640867387</c:v>
                </c:pt>
                <c:pt idx="21444">
                  <c:v>-4.1884568339141603</c:v>
                </c:pt>
                <c:pt idx="21445">
                  <c:v>-4.1223951761072168</c:v>
                </c:pt>
                <c:pt idx="21446">
                  <c:v>-4.0535081711258583</c:v>
                </c:pt>
                <c:pt idx="21447">
                  <c:v>-3.9818464421431856</c:v>
                </c:pt>
                <c:pt idx="21448">
                  <c:v>-3.9074573917640212</c:v>
                </c:pt>
                <c:pt idx="21449">
                  <c:v>-3.8303902783752291</c:v>
                </c:pt>
                <c:pt idx="21450">
                  <c:v>-3.7506966329147375</c:v>
                </c:pt>
                <c:pt idx="21451">
                  <c:v>-3.6684341568945236</c:v>
                </c:pt>
                <c:pt idx="21452">
                  <c:v>-3.5836555679186146</c:v>
                </c:pt>
                <c:pt idx="21453">
                  <c:v>-3.4964203260073909</c:v>
                </c:pt>
                <c:pt idx="21454">
                  <c:v>-3.4067924131297169</c:v>
                </c:pt>
                <c:pt idx="21455">
                  <c:v>-3.314829698406871</c:v>
                </c:pt>
                <c:pt idx="21456">
                  <c:v>-3.2205956430717619</c:v>
                </c:pt>
                <c:pt idx="21457">
                  <c:v>-3.1241557732924496</c:v>
                </c:pt>
                <c:pt idx="21458">
                  <c:v>-3.0255752465962797</c:v>
                </c:pt>
                <c:pt idx="21459">
                  <c:v>-2.9249197845250507</c:v>
                </c:pt>
                <c:pt idx="21460">
                  <c:v>-2.8222593015945381</c:v>
                </c:pt>
                <c:pt idx="21461">
                  <c:v>-2.717664910068037</c:v>
                </c:pt>
                <c:pt idx="21462">
                  <c:v>-2.611207554021203</c:v>
                </c:pt>
                <c:pt idx="21463">
                  <c:v>-2.5029589574183428</c:v>
                </c:pt>
                <c:pt idx="21464">
                  <c:v>-2.3929952254062541</c:v>
                </c:pt>
                <c:pt idx="21465">
                  <c:v>-2.2813937872069254</c:v>
                </c:pt>
                <c:pt idx="21466">
                  <c:v>-2.1682319445020584</c:v>
                </c:pt>
                <c:pt idx="21467">
                  <c:v>-2.0535866125815279</c:v>
                </c:pt>
                <c:pt idx="21468">
                  <c:v>-1.9375342374567377</c:v>
                </c:pt>
                <c:pt idx="21469">
                  <c:v>-1.8201519703756348</c:v>
                </c:pt>
                <c:pt idx="21470">
                  <c:v>-1.7015214305245598</c:v>
                </c:pt>
                <c:pt idx="21471">
                  <c:v>-1.5817257403494243</c:v>
                </c:pt>
                <c:pt idx="21472">
                  <c:v>-1.4608469917847697</c:v>
                </c:pt>
                <c:pt idx="21473">
                  <c:v>-1.3389648105841787</c:v>
                </c:pt>
                <c:pt idx="21474">
                  <c:v>-1.2161658546123122</c:v>
                </c:pt>
                <c:pt idx="21475">
                  <c:v>-1.0925341870398131</c:v>
                </c:pt>
                <c:pt idx="21476">
                  <c:v>-0.96815397255905555</c:v>
                </c:pt>
                <c:pt idx="21477">
                  <c:v>-0.84311039969689328</c:v>
                </c:pt>
                <c:pt idx="21478">
                  <c:v>-0.71748892611514259</c:v>
                </c:pt>
                <c:pt idx="21479">
                  <c:v>-0.59137603899316948</c:v>
                </c:pt>
                <c:pt idx="21480">
                  <c:v>-0.46485825280452281</c:v>
                </c:pt>
                <c:pt idx="21481">
                  <c:v>-0.33802184190599605</c:v>
                </c:pt>
                <c:pt idx="21482">
                  <c:v>-0.21095367396542947</c:v>
                </c:pt>
                <c:pt idx="21483">
                  <c:v>-8.3741250740198891E-2</c:v>
                </c:pt>
                <c:pt idx="21484">
                  <c:v>4.3528252935412085E-2</c:v>
                </c:pt>
                <c:pt idx="21485">
                  <c:v>0.17076804962173336</c:v>
                </c:pt>
                <c:pt idx="21486">
                  <c:v>0.29789077623845694</c:v>
                </c:pt>
                <c:pt idx="21487">
                  <c:v>0.42480927881142189</c:v>
                </c:pt>
                <c:pt idx="21488">
                  <c:v>0.55143595069476414</c:v>
                </c:pt>
                <c:pt idx="21489">
                  <c:v>0.67768350095109331</c:v>
                </c:pt>
                <c:pt idx="21490">
                  <c:v>0.80346884980822331</c:v>
                </c:pt>
                <c:pt idx="21491">
                  <c:v>0.92870295982001494</c:v>
                </c:pt>
                <c:pt idx="21492">
                  <c:v>1.0532995328293753</c:v>
                </c:pt>
                <c:pt idx="21493">
                  <c:v>1.1771749492278276</c:v>
                </c:pt>
                <c:pt idx="21494">
                  <c:v>1.3002462047749248</c:v>
                </c:pt>
                <c:pt idx="21495">
                  <c:v>1.422427288374527</c:v>
                </c:pt>
                <c:pt idx="21496">
                  <c:v>1.5436322970924288</c:v>
                </c:pt>
                <c:pt idx="21497">
                  <c:v>1.6637770072184055</c:v>
                </c:pt>
                <c:pt idx="21498">
                  <c:v>1.7827792941073508</c:v>
                </c:pt>
                <c:pt idx="21499">
                  <c:v>1.9005593970777761</c:v>
                </c:pt>
                <c:pt idx="21500">
                  <c:v>2.0170389287299146</c:v>
                </c:pt>
                <c:pt idx="21501">
                  <c:v>2.1321372814589434</c:v>
                </c:pt>
                <c:pt idx="21502">
                  <c:v>2.2457747340306313</c:v>
                </c:pt>
                <c:pt idx="21503">
                  <c:v>2.3578739831975364</c:v>
                </c:pt>
                <c:pt idx="21504">
                  <c:v>2.468359392660405</c:v>
                </c:pt>
                <c:pt idx="21505">
                  <c:v>2.5771535979694327</c:v>
                </c:pt>
                <c:pt idx="21506">
                  <c:v>2.6841807593478864</c:v>
                </c:pt>
                <c:pt idx="21507">
                  <c:v>2.7893681827543544</c:v>
                </c:pt>
                <c:pt idx="21508">
                  <c:v>2.8926444941915679</c:v>
                </c:pt>
                <c:pt idx="21509">
                  <c:v>2.9939348617506423</c:v>
                </c:pt>
                <c:pt idx="21510">
                  <c:v>3.0931734665256108</c:v>
                </c:pt>
                <c:pt idx="21511">
                  <c:v>3.1902945129097589</c:v>
                </c:pt>
                <c:pt idx="21512">
                  <c:v>3.2852279326159652</c:v>
                </c:pt>
                <c:pt idx="21513">
                  <c:v>3.3779118038160756</c:v>
                </c:pt>
                <c:pt idx="21514">
                  <c:v>3.4682820330568913</c:v>
                </c:pt>
                <c:pt idx="21515">
                  <c:v>3.556275139737763</c:v>
                </c:pt>
                <c:pt idx="21516">
                  <c:v>3.6418285329356674</c:v>
                </c:pt>
                <c:pt idx="21517">
                  <c:v>3.7248866291882297</c:v>
                </c:pt>
                <c:pt idx="21518">
                  <c:v>3.8053936705078804</c:v>
                </c:pt>
                <c:pt idx="21519">
                  <c:v>3.8832907184940106</c:v>
                </c:pt>
                <c:pt idx="21520">
                  <c:v>3.9585282493107234</c:v>
                </c:pt>
                <c:pt idx="21521">
                  <c:v>4.0310547935256329</c:v>
                </c:pt>
                <c:pt idx="21522">
                  <c:v>4.1008183216500571</c:v>
                </c:pt>
                <c:pt idx="21523">
                  <c:v>4.1677734663232036</c:v>
                </c:pt>
                <c:pt idx="21524">
                  <c:v>4.2318731028845686</c:v>
                </c:pt>
                <c:pt idx="21525">
                  <c:v>4.293072454195606</c:v>
                </c:pt>
                <c:pt idx="21526">
                  <c:v>4.35132841113401</c:v>
                </c:pt>
                <c:pt idx="21527">
                  <c:v>4.4066020658831651</c:v>
                </c:pt>
                <c:pt idx="21528">
                  <c:v>4.4588557245655025</c:v>
                </c:pt>
                <c:pt idx="21529">
                  <c:v>4.5080527491299902</c:v>
                </c:pt>
                <c:pt idx="21530">
                  <c:v>4.5541611557867672</c:v>
                </c:pt>
                <c:pt idx="21531">
                  <c:v>4.5971506474271093</c:v>
                </c:pt>
                <c:pt idx="21532">
                  <c:v>4.6369913291916056</c:v>
                </c:pt>
                <c:pt idx="21533">
                  <c:v>4.6736536753014244</c:v>
                </c:pt>
                <c:pt idx="21534">
                  <c:v>4.7071109256273447</c:v>
                </c:pt>
                <c:pt idx="21535">
                  <c:v>4.7373443799431314</c:v>
                </c:pt>
                <c:pt idx="21536">
                  <c:v>4.764331359045431</c:v>
                </c:pt>
                <c:pt idx="21537">
                  <c:v>4.7880523077180488</c:v>
                </c:pt>
                <c:pt idx="21538">
                  <c:v>4.8084914708875983</c:v>
                </c:pt>
                <c:pt idx="21539">
                  <c:v>4.8256373425861296</c:v>
                </c:pt>
                <c:pt idx="21540">
                  <c:v>4.8394746629586871</c:v>
                </c:pt>
                <c:pt idx="21541">
                  <c:v>4.8499954163353864</c:v>
                </c:pt>
                <c:pt idx="21542">
                  <c:v>4.8571930127455083</c:v>
                </c:pt>
                <c:pt idx="21543">
                  <c:v>4.8610644282241449</c:v>
                </c:pt>
                <c:pt idx="21544">
                  <c:v>4.861603406908614</c:v>
                </c:pt>
                <c:pt idx="21545">
                  <c:v>4.8588115838690173</c:v>
                </c:pt>
                <c:pt idx="21546">
                  <c:v>4.8526916066354593</c:v>
                </c:pt>
                <c:pt idx="21547">
                  <c:v>4.8432467801061705</c:v>
                </c:pt>
                <c:pt idx="21548">
                  <c:v>4.8304809921016059</c:v>
                </c:pt>
                <c:pt idx="21549">
                  <c:v>4.8144071031140374</c:v>
                </c:pt>
                <c:pt idx="21550">
                  <c:v>4.795035202916333</c:v>
                </c:pt>
                <c:pt idx="21551">
                  <c:v>4.7723762650608545</c:v>
                </c:pt>
                <c:pt idx="21552">
                  <c:v>4.7464448296618578</c:v>
                </c:pt>
                <c:pt idx="21553">
                  <c:v>4.7172595024356623</c:v>
                </c:pt>
                <c:pt idx="21554">
                  <c:v>4.6848421511695069</c:v>
                </c:pt>
                <c:pt idx="21555">
                  <c:v>4.6492144360266359</c:v>
                </c:pt>
                <c:pt idx="21556">
                  <c:v>4.6104009681677995</c:v>
                </c:pt>
                <c:pt idx="21557">
                  <c:v>4.5684297124550293</c:v>
                </c:pt>
                <c:pt idx="21558">
                  <c:v>4.523328673945632</c:v>
                </c:pt>
                <c:pt idx="21559">
                  <c:v>4.4751280509192766</c:v>
                </c:pt>
                <c:pt idx="21560">
                  <c:v>4.4238593196748202</c:v>
                </c:pt>
                <c:pt idx="21561">
                  <c:v>4.3695600866919904</c:v>
                </c:pt>
                <c:pt idx="21562">
                  <c:v>4.3122654162521519</c:v>
                </c:pt>
                <c:pt idx="21563">
                  <c:v>4.2520140079362729</c:v>
                </c:pt>
                <c:pt idx="21564">
                  <c:v>4.1888513120523356</c:v>
                </c:pt>
                <c:pt idx="21565">
                  <c:v>4.1228171283416213</c:v>
                </c:pt>
                <c:pt idx="21566">
                  <c:v>4.0539572138077915</c:v>
                </c:pt>
                <c:pt idx="21567">
                  <c:v>3.9823221685153181</c:v>
                </c:pt>
                <c:pt idx="21568">
                  <c:v>3.9079593723279324</c:v>
                </c:pt>
                <c:pt idx="21569">
                  <c:v>3.8309180612781009</c:v>
                </c:pt>
                <c:pt idx="21570">
                  <c:v>3.7512497443552708</c:v>
                </c:pt>
                <c:pt idx="21571">
                  <c:v>3.6690121015473438</c:v>
                </c:pt>
                <c:pt idx="21572">
                  <c:v>3.5842578293770946</c:v>
                </c:pt>
                <c:pt idx="21573">
                  <c:v>3.4970463672442373</c:v>
                </c:pt>
                <c:pt idx="21574">
                  <c:v>3.4074416769751363</c:v>
                </c:pt>
                <c:pt idx="21575">
                  <c:v>3.3155016080436042</c:v>
                </c:pt>
                <c:pt idx="21576">
                  <c:v>3.2212896025470301</c:v>
                </c:pt>
                <c:pt idx="21577">
                  <c:v>3.1248711680456238</c:v>
                </c:pt>
                <c:pt idx="21578">
                  <c:v>3.0263114440027192</c:v>
                </c:pt>
                <c:pt idx="21579">
                  <c:v>2.9256761344546787</c:v>
                </c:pt>
                <c:pt idx="21580">
                  <c:v>2.8230351369855069</c:v>
                </c:pt>
                <c:pt idx="21581">
                  <c:v>2.7184595475143709</c:v>
                </c:pt>
                <c:pt idx="21582">
                  <c:v>2.6120202943742683</c:v>
                </c:pt>
                <c:pt idx="21583">
                  <c:v>2.5037890864013961</c:v>
                </c:pt>
                <c:pt idx="21584">
                  <c:v>2.3938420142415824</c:v>
                </c:pt>
                <c:pt idx="21585">
                  <c:v>2.2822564932550806</c:v>
                </c:pt>
                <c:pt idx="21586">
                  <c:v>2.1691098119127648</c:v>
                </c:pt>
                <c:pt idx="21587">
                  <c:v>2.0544788729552481</c:v>
                </c:pt>
                <c:pt idx="21588">
                  <c:v>1.9384401105168196</c:v>
                </c:pt>
                <c:pt idx="21589">
                  <c:v>1.821070664650104</c:v>
                </c:pt>
                <c:pt idx="21590">
                  <c:v>1.7024521440372837</c:v>
                </c:pt>
                <c:pt idx="21591">
                  <c:v>1.582667661319515</c:v>
                </c:pt>
                <c:pt idx="21592">
                  <c:v>1.4617992993341782</c:v>
                </c:pt>
                <c:pt idx="21593">
                  <c:v>1.3399266754528294</c:v>
                </c:pt>
                <c:pt idx="21594">
                  <c:v>1.2171364398793703</c:v>
                </c:pt>
                <c:pt idx="21595">
                  <c:v>1.0935126488518734</c:v>
                </c:pt>
                <c:pt idx="21596">
                  <c:v>0.96913946086297753</c:v>
                </c:pt>
                <c:pt idx="21597">
                  <c:v>0.84410205897801438</c:v>
                </c:pt>
                <c:pt idx="21598">
                  <c:v>0.71848589613947333</c:v>
                </c:pt>
                <c:pt idx="21599">
                  <c:v>0.59237745555316845</c:v>
                </c:pt>
              </c:numCache>
            </c:numRef>
          </c:yVal>
          <c:smooth val="1"/>
        </c:ser>
        <c:ser>
          <c:idx val="3"/>
          <c:order val="1"/>
          <c:tx>
            <c:strRef>
              <c:f>'20ft'!$BJ$1</c:f>
              <c:strCache>
                <c:ptCount val="1"/>
                <c:pt idx="0">
                  <c:v>8 Hz</c:v>
                </c:pt>
              </c:strCache>
            </c:strRef>
          </c:tx>
          <c:marker>
            <c:symbol val="none"/>
          </c:marker>
          <c:xVal>
            <c:numRef>
              <c:f>'20ft'!$BI$9:$BI$21608</c:f>
              <c:numCache>
                <c:formatCode>General</c:formatCode>
                <c:ptCount val="21600"/>
                <c:pt idx="0">
                  <c:v>0</c:v>
                </c:pt>
                <c:pt idx="1">
                  <c:v>1.38888888888889E-3</c:v>
                </c:pt>
                <c:pt idx="2">
                  <c:v>2.7777777777777801E-3</c:v>
                </c:pt>
                <c:pt idx="3">
                  <c:v>4.1666666666666701E-3</c:v>
                </c:pt>
                <c:pt idx="4">
                  <c:v>5.5555555555555601E-3</c:v>
                </c:pt>
                <c:pt idx="5">
                  <c:v>6.9444444444444397E-3</c:v>
                </c:pt>
                <c:pt idx="6">
                  <c:v>8.3333333333333297E-3</c:v>
                </c:pt>
                <c:pt idx="7">
                  <c:v>9.7222222222222206E-3</c:v>
                </c:pt>
                <c:pt idx="8">
                  <c:v>1.1111111111111099E-2</c:v>
                </c:pt>
                <c:pt idx="9">
                  <c:v>1.2500000000000001E-2</c:v>
                </c:pt>
                <c:pt idx="10">
                  <c:v>1.38888888888889E-2</c:v>
                </c:pt>
                <c:pt idx="11">
                  <c:v>1.52777777777778E-2</c:v>
                </c:pt>
                <c:pt idx="12">
                  <c:v>1.6666666666666701E-2</c:v>
                </c:pt>
                <c:pt idx="13">
                  <c:v>1.8055555555555599E-2</c:v>
                </c:pt>
                <c:pt idx="14">
                  <c:v>1.94444444444444E-2</c:v>
                </c:pt>
                <c:pt idx="15">
                  <c:v>2.0833333333333301E-2</c:v>
                </c:pt>
                <c:pt idx="16">
                  <c:v>2.2222222222222199E-2</c:v>
                </c:pt>
                <c:pt idx="17">
                  <c:v>2.36111111111111E-2</c:v>
                </c:pt>
                <c:pt idx="18">
                  <c:v>2.5000000000000001E-2</c:v>
                </c:pt>
                <c:pt idx="19">
                  <c:v>2.6388888888888899E-2</c:v>
                </c:pt>
                <c:pt idx="20">
                  <c:v>2.7777777777777801E-2</c:v>
                </c:pt>
                <c:pt idx="21">
                  <c:v>2.9166666666666698E-2</c:v>
                </c:pt>
                <c:pt idx="22">
                  <c:v>3.05555555555556E-2</c:v>
                </c:pt>
                <c:pt idx="23">
                  <c:v>3.19444444444444E-2</c:v>
                </c:pt>
                <c:pt idx="24">
                  <c:v>3.3333333333333298E-2</c:v>
                </c:pt>
                <c:pt idx="25">
                  <c:v>3.4722222222222203E-2</c:v>
                </c:pt>
                <c:pt idx="26">
                  <c:v>3.6111111111111101E-2</c:v>
                </c:pt>
                <c:pt idx="27">
                  <c:v>3.7499999999999999E-2</c:v>
                </c:pt>
                <c:pt idx="28">
                  <c:v>3.8888888888888903E-2</c:v>
                </c:pt>
                <c:pt idx="29">
                  <c:v>4.0277777777777801E-2</c:v>
                </c:pt>
                <c:pt idx="30">
                  <c:v>4.1666666666666699E-2</c:v>
                </c:pt>
                <c:pt idx="31">
                  <c:v>4.3055555555555597E-2</c:v>
                </c:pt>
                <c:pt idx="32">
                  <c:v>4.4444444444444398E-2</c:v>
                </c:pt>
                <c:pt idx="33">
                  <c:v>4.5833333333333302E-2</c:v>
                </c:pt>
                <c:pt idx="34">
                  <c:v>4.72222222222222E-2</c:v>
                </c:pt>
                <c:pt idx="35">
                  <c:v>4.8611111111111098E-2</c:v>
                </c:pt>
                <c:pt idx="36">
                  <c:v>0.05</c:v>
                </c:pt>
                <c:pt idx="37">
                  <c:v>5.1388888888888901E-2</c:v>
                </c:pt>
                <c:pt idx="38">
                  <c:v>5.2777777777777798E-2</c:v>
                </c:pt>
                <c:pt idx="39">
                  <c:v>5.4166666666666703E-2</c:v>
                </c:pt>
                <c:pt idx="40">
                  <c:v>5.5555555555555601E-2</c:v>
                </c:pt>
                <c:pt idx="41">
                  <c:v>5.6944444444444402E-2</c:v>
                </c:pt>
                <c:pt idx="42">
                  <c:v>5.83333333333333E-2</c:v>
                </c:pt>
                <c:pt idx="43">
                  <c:v>5.9722222222222197E-2</c:v>
                </c:pt>
                <c:pt idx="44">
                  <c:v>6.1111111111111102E-2</c:v>
                </c:pt>
                <c:pt idx="45">
                  <c:v>6.25E-2</c:v>
                </c:pt>
                <c:pt idx="46">
                  <c:v>6.3888888888888898E-2</c:v>
                </c:pt>
                <c:pt idx="47">
                  <c:v>6.5277777777777796E-2</c:v>
                </c:pt>
                <c:pt idx="48">
                  <c:v>6.6666666666666693E-2</c:v>
                </c:pt>
                <c:pt idx="49">
                  <c:v>6.8055555555555605E-2</c:v>
                </c:pt>
                <c:pt idx="50">
                  <c:v>6.9444444444444503E-2</c:v>
                </c:pt>
                <c:pt idx="51">
                  <c:v>7.0833333333333304E-2</c:v>
                </c:pt>
                <c:pt idx="52">
                  <c:v>7.2222222222222202E-2</c:v>
                </c:pt>
                <c:pt idx="53">
                  <c:v>7.3611111111111099E-2</c:v>
                </c:pt>
                <c:pt idx="54">
                  <c:v>7.4999999999999997E-2</c:v>
                </c:pt>
                <c:pt idx="55">
                  <c:v>7.6388888888888895E-2</c:v>
                </c:pt>
                <c:pt idx="56">
                  <c:v>7.7777777777777807E-2</c:v>
                </c:pt>
                <c:pt idx="57">
                  <c:v>7.9166666666666705E-2</c:v>
                </c:pt>
                <c:pt idx="58">
                  <c:v>8.0555555555555602E-2</c:v>
                </c:pt>
                <c:pt idx="59">
                  <c:v>8.1944444444444403E-2</c:v>
                </c:pt>
                <c:pt idx="60">
                  <c:v>8.3333333333333301E-2</c:v>
                </c:pt>
                <c:pt idx="61">
                  <c:v>8.4722222222222199E-2</c:v>
                </c:pt>
                <c:pt idx="62">
                  <c:v>8.6111111111111097E-2</c:v>
                </c:pt>
                <c:pt idx="63">
                  <c:v>8.7499999999999994E-2</c:v>
                </c:pt>
                <c:pt idx="64">
                  <c:v>8.8888888888888906E-2</c:v>
                </c:pt>
                <c:pt idx="65">
                  <c:v>9.0277777777777804E-2</c:v>
                </c:pt>
                <c:pt idx="66">
                  <c:v>9.1666666666666702E-2</c:v>
                </c:pt>
                <c:pt idx="67">
                  <c:v>9.30555555555556E-2</c:v>
                </c:pt>
                <c:pt idx="68">
                  <c:v>9.44444444444444E-2</c:v>
                </c:pt>
                <c:pt idx="69">
                  <c:v>9.5833333333333298E-2</c:v>
                </c:pt>
                <c:pt idx="70">
                  <c:v>9.7222222222222196E-2</c:v>
                </c:pt>
                <c:pt idx="71">
                  <c:v>9.8611111111111094E-2</c:v>
                </c:pt>
                <c:pt idx="72">
                  <c:v>0.1</c:v>
                </c:pt>
                <c:pt idx="73">
                  <c:v>0.101388888888889</c:v>
                </c:pt>
                <c:pt idx="74">
                  <c:v>0.102777777777778</c:v>
                </c:pt>
                <c:pt idx="75">
                  <c:v>0.104166666666667</c:v>
                </c:pt>
                <c:pt idx="76">
                  <c:v>0.105555555555556</c:v>
                </c:pt>
                <c:pt idx="77">
                  <c:v>0.106944444444444</c:v>
                </c:pt>
                <c:pt idx="78">
                  <c:v>0.108333333333333</c:v>
                </c:pt>
                <c:pt idx="79">
                  <c:v>0.109722222222222</c:v>
                </c:pt>
                <c:pt idx="80">
                  <c:v>0.11111111111111099</c:v>
                </c:pt>
                <c:pt idx="81">
                  <c:v>0.1125</c:v>
                </c:pt>
                <c:pt idx="82">
                  <c:v>0.113888888888889</c:v>
                </c:pt>
                <c:pt idx="83">
                  <c:v>0.11527777777777801</c:v>
                </c:pt>
                <c:pt idx="84">
                  <c:v>0.116666666666667</c:v>
                </c:pt>
                <c:pt idx="85">
                  <c:v>0.118055555555556</c:v>
                </c:pt>
                <c:pt idx="86">
                  <c:v>0.11944444444444401</c:v>
                </c:pt>
                <c:pt idx="87">
                  <c:v>0.120833333333333</c:v>
                </c:pt>
                <c:pt idx="88">
                  <c:v>0.122222222222222</c:v>
                </c:pt>
                <c:pt idx="89">
                  <c:v>0.12361111111111101</c:v>
                </c:pt>
                <c:pt idx="90">
                  <c:v>0.125</c:v>
                </c:pt>
                <c:pt idx="91">
                  <c:v>0.12638888888888899</c:v>
                </c:pt>
                <c:pt idx="92">
                  <c:v>0.12777777777777799</c:v>
                </c:pt>
                <c:pt idx="93">
                  <c:v>0.12916666666666701</c:v>
                </c:pt>
                <c:pt idx="94">
                  <c:v>0.13055555555555601</c:v>
                </c:pt>
                <c:pt idx="95">
                  <c:v>0.131944444444444</c:v>
                </c:pt>
                <c:pt idx="96">
                  <c:v>0.133333333333333</c:v>
                </c:pt>
                <c:pt idx="97">
                  <c:v>0.13472222222222199</c:v>
                </c:pt>
                <c:pt idx="98">
                  <c:v>0.13611111111111099</c:v>
                </c:pt>
                <c:pt idx="99">
                  <c:v>0.13750000000000001</c:v>
                </c:pt>
                <c:pt idx="100">
                  <c:v>0.13888888888888901</c:v>
                </c:pt>
                <c:pt idx="101">
                  <c:v>0.140277777777778</c:v>
                </c:pt>
                <c:pt idx="102">
                  <c:v>0.141666666666667</c:v>
                </c:pt>
                <c:pt idx="103">
                  <c:v>0.14305555555555599</c:v>
                </c:pt>
                <c:pt idx="104">
                  <c:v>0.14444444444444399</c:v>
                </c:pt>
                <c:pt idx="105">
                  <c:v>0.14583333333333301</c:v>
                </c:pt>
                <c:pt idx="106">
                  <c:v>0.147222222222222</c:v>
                </c:pt>
                <c:pt idx="107">
                  <c:v>0.148611111111111</c:v>
                </c:pt>
                <c:pt idx="108">
                  <c:v>0.15</c:v>
                </c:pt>
                <c:pt idx="109">
                  <c:v>0.15138888888888899</c:v>
                </c:pt>
                <c:pt idx="110">
                  <c:v>0.15277777777777801</c:v>
                </c:pt>
                <c:pt idx="111">
                  <c:v>0.15416666666666701</c:v>
                </c:pt>
                <c:pt idx="112">
                  <c:v>0.155555555555556</c:v>
                </c:pt>
                <c:pt idx="113">
                  <c:v>0.156944444444444</c:v>
                </c:pt>
                <c:pt idx="114">
                  <c:v>0.15833333333333299</c:v>
                </c:pt>
                <c:pt idx="115">
                  <c:v>0.15972222222222199</c:v>
                </c:pt>
                <c:pt idx="116">
                  <c:v>0.16111111111111101</c:v>
                </c:pt>
                <c:pt idx="117">
                  <c:v>0.16250000000000001</c:v>
                </c:pt>
                <c:pt idx="118">
                  <c:v>0.163888888888889</c:v>
                </c:pt>
                <c:pt idx="119">
                  <c:v>0.165277777777778</c:v>
                </c:pt>
                <c:pt idx="120">
                  <c:v>0.16666666666666699</c:v>
                </c:pt>
                <c:pt idx="121">
                  <c:v>0.16805555555555601</c:v>
                </c:pt>
                <c:pt idx="122">
                  <c:v>0.16944444444444401</c:v>
                </c:pt>
                <c:pt idx="123">
                  <c:v>0.170833333333333</c:v>
                </c:pt>
                <c:pt idx="124">
                  <c:v>0.172222222222222</c:v>
                </c:pt>
                <c:pt idx="125">
                  <c:v>0.17361111111111099</c:v>
                </c:pt>
                <c:pt idx="126">
                  <c:v>0.17499999999999999</c:v>
                </c:pt>
                <c:pt idx="127">
                  <c:v>0.17638888888888901</c:v>
                </c:pt>
                <c:pt idx="128">
                  <c:v>0.17777777777777801</c:v>
                </c:pt>
                <c:pt idx="129">
                  <c:v>0.179166666666667</c:v>
                </c:pt>
                <c:pt idx="130">
                  <c:v>0.180555555555556</c:v>
                </c:pt>
                <c:pt idx="131">
                  <c:v>0.18194444444444399</c:v>
                </c:pt>
                <c:pt idx="132">
                  <c:v>0.18333333333333299</c:v>
                </c:pt>
                <c:pt idx="133">
                  <c:v>0.18472222222222201</c:v>
                </c:pt>
                <c:pt idx="134">
                  <c:v>0.18611111111111101</c:v>
                </c:pt>
                <c:pt idx="135">
                  <c:v>0.1875</c:v>
                </c:pt>
                <c:pt idx="136">
                  <c:v>0.18888888888888899</c:v>
                </c:pt>
                <c:pt idx="137">
                  <c:v>0.19027777777777799</c:v>
                </c:pt>
                <c:pt idx="138">
                  <c:v>0.19166666666666701</c:v>
                </c:pt>
                <c:pt idx="139">
                  <c:v>0.19305555555555601</c:v>
                </c:pt>
                <c:pt idx="140">
                  <c:v>0.194444444444444</c:v>
                </c:pt>
                <c:pt idx="141">
                  <c:v>0.195833333333333</c:v>
                </c:pt>
                <c:pt idx="142">
                  <c:v>0.19722222222222199</c:v>
                </c:pt>
                <c:pt idx="143">
                  <c:v>0.19861111111111099</c:v>
                </c:pt>
                <c:pt idx="144">
                  <c:v>0.2</c:v>
                </c:pt>
                <c:pt idx="145">
                  <c:v>0.20138888888888901</c:v>
                </c:pt>
                <c:pt idx="146">
                  <c:v>0.202777777777778</c:v>
                </c:pt>
                <c:pt idx="147">
                  <c:v>0.204166666666667</c:v>
                </c:pt>
                <c:pt idx="148">
                  <c:v>0.20555555555555599</c:v>
                </c:pt>
                <c:pt idx="149">
                  <c:v>0.20694444444444399</c:v>
                </c:pt>
                <c:pt idx="150">
                  <c:v>0.20833333333333301</c:v>
                </c:pt>
                <c:pt idx="151">
                  <c:v>0.209722222222222</c:v>
                </c:pt>
                <c:pt idx="152">
                  <c:v>0.211111111111111</c:v>
                </c:pt>
                <c:pt idx="153">
                  <c:v>0.21249999999999999</c:v>
                </c:pt>
                <c:pt idx="154">
                  <c:v>0.21388888888888899</c:v>
                </c:pt>
                <c:pt idx="155">
                  <c:v>0.21527777777777801</c:v>
                </c:pt>
                <c:pt idx="156">
                  <c:v>0.21666666666666701</c:v>
                </c:pt>
                <c:pt idx="157">
                  <c:v>0.218055555555556</c:v>
                </c:pt>
                <c:pt idx="158">
                  <c:v>0.219444444444444</c:v>
                </c:pt>
                <c:pt idx="159">
                  <c:v>0.22083333333333299</c:v>
                </c:pt>
                <c:pt idx="160">
                  <c:v>0.22222222222222199</c:v>
                </c:pt>
                <c:pt idx="161">
                  <c:v>0.22361111111111101</c:v>
                </c:pt>
                <c:pt idx="162">
                  <c:v>0.22500000000000001</c:v>
                </c:pt>
                <c:pt idx="163">
                  <c:v>0.226388888888889</c:v>
                </c:pt>
                <c:pt idx="164">
                  <c:v>0.227777777777778</c:v>
                </c:pt>
                <c:pt idx="165">
                  <c:v>0.22916666666666699</c:v>
                </c:pt>
                <c:pt idx="166">
                  <c:v>0.23055555555555601</c:v>
                </c:pt>
                <c:pt idx="167">
                  <c:v>0.23194444444444401</c:v>
                </c:pt>
                <c:pt idx="168">
                  <c:v>0.233333333333333</c:v>
                </c:pt>
                <c:pt idx="169">
                  <c:v>0.234722222222222</c:v>
                </c:pt>
                <c:pt idx="170">
                  <c:v>0.23611111111111099</c:v>
                </c:pt>
                <c:pt idx="171">
                  <c:v>0.23749999999999999</c:v>
                </c:pt>
                <c:pt idx="172">
                  <c:v>0.23888888888888901</c:v>
                </c:pt>
                <c:pt idx="173">
                  <c:v>0.24027777777777801</c:v>
                </c:pt>
                <c:pt idx="174">
                  <c:v>0.241666666666667</c:v>
                </c:pt>
                <c:pt idx="175">
                  <c:v>0.243055555555556</c:v>
                </c:pt>
                <c:pt idx="176">
                  <c:v>0.24444444444444399</c:v>
                </c:pt>
                <c:pt idx="177">
                  <c:v>0.24583333333333299</c:v>
                </c:pt>
                <c:pt idx="178">
                  <c:v>0.24722222222222201</c:v>
                </c:pt>
                <c:pt idx="179">
                  <c:v>0.24861111111111101</c:v>
                </c:pt>
                <c:pt idx="180">
                  <c:v>0.25</c:v>
                </c:pt>
                <c:pt idx="181">
                  <c:v>0.25138888888888899</c:v>
                </c:pt>
                <c:pt idx="182">
                  <c:v>0.25277777777777799</c:v>
                </c:pt>
                <c:pt idx="183">
                  <c:v>0.25416666666666698</c:v>
                </c:pt>
                <c:pt idx="184">
                  <c:v>0.25555555555555598</c:v>
                </c:pt>
                <c:pt idx="185">
                  <c:v>0.25694444444444398</c:v>
                </c:pt>
                <c:pt idx="186">
                  <c:v>0.25833333333333303</c:v>
                </c:pt>
                <c:pt idx="187">
                  <c:v>0.25972222222222202</c:v>
                </c:pt>
                <c:pt idx="188">
                  <c:v>0.26111111111111102</c:v>
                </c:pt>
                <c:pt idx="189">
                  <c:v>0.26250000000000001</c:v>
                </c:pt>
                <c:pt idx="190">
                  <c:v>0.26388888888888901</c:v>
                </c:pt>
                <c:pt idx="191">
                  <c:v>0.265277777777778</c:v>
                </c:pt>
                <c:pt idx="192">
                  <c:v>0.266666666666667</c:v>
                </c:pt>
                <c:pt idx="193">
                  <c:v>0.26805555555555599</c:v>
                </c:pt>
                <c:pt idx="194">
                  <c:v>0.26944444444444399</c:v>
                </c:pt>
                <c:pt idx="195">
                  <c:v>0.27083333333333298</c:v>
                </c:pt>
                <c:pt idx="196">
                  <c:v>0.27222222222222198</c:v>
                </c:pt>
                <c:pt idx="197">
                  <c:v>0.27361111111111103</c:v>
                </c:pt>
                <c:pt idx="198">
                  <c:v>0.27500000000000002</c:v>
                </c:pt>
                <c:pt idx="199">
                  <c:v>0.27638888888888902</c:v>
                </c:pt>
                <c:pt idx="200">
                  <c:v>0.27777777777777801</c:v>
                </c:pt>
                <c:pt idx="201">
                  <c:v>0.27916666666666701</c:v>
                </c:pt>
                <c:pt idx="202">
                  <c:v>0.280555555555556</c:v>
                </c:pt>
                <c:pt idx="203">
                  <c:v>0.281944444444444</c:v>
                </c:pt>
                <c:pt idx="204">
                  <c:v>0.28333333333333299</c:v>
                </c:pt>
                <c:pt idx="205">
                  <c:v>0.28472222222222199</c:v>
                </c:pt>
                <c:pt idx="206">
                  <c:v>0.28611111111111098</c:v>
                </c:pt>
                <c:pt idx="207">
                  <c:v>0.28749999999999998</c:v>
                </c:pt>
                <c:pt idx="208">
                  <c:v>0.28888888888888897</c:v>
                </c:pt>
                <c:pt idx="209">
                  <c:v>0.29027777777777802</c:v>
                </c:pt>
                <c:pt idx="210">
                  <c:v>0.29166666666666702</c:v>
                </c:pt>
                <c:pt idx="211">
                  <c:v>0.29305555555555601</c:v>
                </c:pt>
                <c:pt idx="212">
                  <c:v>0.29444444444444401</c:v>
                </c:pt>
                <c:pt idx="213">
                  <c:v>0.295833333333333</c:v>
                </c:pt>
                <c:pt idx="214">
                  <c:v>0.297222222222222</c:v>
                </c:pt>
                <c:pt idx="215">
                  <c:v>0.29861111111111099</c:v>
                </c:pt>
                <c:pt idx="216">
                  <c:v>0.3</c:v>
                </c:pt>
                <c:pt idx="217">
                  <c:v>0.30138888888888898</c:v>
                </c:pt>
                <c:pt idx="218">
                  <c:v>0.30277777777777798</c:v>
                </c:pt>
                <c:pt idx="219">
                  <c:v>0.30416666666666697</c:v>
                </c:pt>
                <c:pt idx="220">
                  <c:v>0.30555555555555602</c:v>
                </c:pt>
                <c:pt idx="221">
                  <c:v>0.30694444444444402</c:v>
                </c:pt>
                <c:pt idx="222">
                  <c:v>0.30833333333333302</c:v>
                </c:pt>
                <c:pt idx="223">
                  <c:v>0.30972222222222201</c:v>
                </c:pt>
                <c:pt idx="224">
                  <c:v>0.31111111111111101</c:v>
                </c:pt>
                <c:pt idx="225">
                  <c:v>0.3125</c:v>
                </c:pt>
                <c:pt idx="226">
                  <c:v>0.31388888888888899</c:v>
                </c:pt>
                <c:pt idx="227">
                  <c:v>0.31527777777777799</c:v>
                </c:pt>
                <c:pt idx="228">
                  <c:v>0.31666666666666698</c:v>
                </c:pt>
                <c:pt idx="229">
                  <c:v>0.31805555555555598</c:v>
                </c:pt>
                <c:pt idx="230">
                  <c:v>0.31944444444444398</c:v>
                </c:pt>
                <c:pt idx="231">
                  <c:v>0.32083333333333303</c:v>
                </c:pt>
                <c:pt idx="232">
                  <c:v>0.32222222222222202</c:v>
                </c:pt>
                <c:pt idx="233">
                  <c:v>0.32361111111111102</c:v>
                </c:pt>
                <c:pt idx="234">
                  <c:v>0.32500000000000001</c:v>
                </c:pt>
                <c:pt idx="235">
                  <c:v>0.32638888888888901</c:v>
                </c:pt>
                <c:pt idx="236">
                  <c:v>0.327777777777778</c:v>
                </c:pt>
                <c:pt idx="237">
                  <c:v>0.329166666666667</c:v>
                </c:pt>
                <c:pt idx="238">
                  <c:v>0.33055555555555599</c:v>
                </c:pt>
                <c:pt idx="239">
                  <c:v>0.33194444444444399</c:v>
                </c:pt>
                <c:pt idx="240">
                  <c:v>0.33333333333333298</c:v>
                </c:pt>
                <c:pt idx="241">
                  <c:v>0.33472222222222198</c:v>
                </c:pt>
                <c:pt idx="242">
                  <c:v>0.33611111111111103</c:v>
                </c:pt>
                <c:pt idx="243">
                  <c:v>0.33750000000000002</c:v>
                </c:pt>
                <c:pt idx="244">
                  <c:v>0.33888888888888902</c:v>
                </c:pt>
                <c:pt idx="245">
                  <c:v>0.34027777777777801</c:v>
                </c:pt>
                <c:pt idx="246">
                  <c:v>0.34166666666666701</c:v>
                </c:pt>
                <c:pt idx="247">
                  <c:v>0.343055555555556</c:v>
                </c:pt>
                <c:pt idx="248">
                  <c:v>0.344444444444444</c:v>
                </c:pt>
                <c:pt idx="249">
                  <c:v>0.34583333333333299</c:v>
                </c:pt>
                <c:pt idx="250">
                  <c:v>0.34722222222222199</c:v>
                </c:pt>
                <c:pt idx="251">
                  <c:v>0.34861111111111098</c:v>
                </c:pt>
                <c:pt idx="252">
                  <c:v>0.35</c:v>
                </c:pt>
                <c:pt idx="253">
                  <c:v>0.35138888888888897</c:v>
                </c:pt>
                <c:pt idx="254">
                  <c:v>0.35277777777777802</c:v>
                </c:pt>
                <c:pt idx="255">
                  <c:v>0.35416666666666702</c:v>
                </c:pt>
                <c:pt idx="256">
                  <c:v>0.35555555555555601</c:v>
                </c:pt>
                <c:pt idx="257">
                  <c:v>0.35694444444444401</c:v>
                </c:pt>
                <c:pt idx="258">
                  <c:v>0.358333333333333</c:v>
                </c:pt>
                <c:pt idx="259">
                  <c:v>0.359722222222222</c:v>
                </c:pt>
                <c:pt idx="260">
                  <c:v>0.36111111111111099</c:v>
                </c:pt>
                <c:pt idx="261">
                  <c:v>0.36249999999999999</c:v>
                </c:pt>
                <c:pt idx="262">
                  <c:v>0.36388888888888898</c:v>
                </c:pt>
                <c:pt idx="263">
                  <c:v>0.36527777777777798</c:v>
                </c:pt>
                <c:pt idx="264">
                  <c:v>0.36666666666666697</c:v>
                </c:pt>
                <c:pt idx="265">
                  <c:v>0.36805555555555602</c:v>
                </c:pt>
                <c:pt idx="266">
                  <c:v>0.36944444444444402</c:v>
                </c:pt>
                <c:pt idx="267">
                  <c:v>0.37083333333333302</c:v>
                </c:pt>
                <c:pt idx="268">
                  <c:v>0.37222222222222201</c:v>
                </c:pt>
                <c:pt idx="269">
                  <c:v>0.37361111111111101</c:v>
                </c:pt>
                <c:pt idx="270">
                  <c:v>0.375</c:v>
                </c:pt>
                <c:pt idx="271">
                  <c:v>0.37638888888888899</c:v>
                </c:pt>
                <c:pt idx="272">
                  <c:v>0.37777777777777799</c:v>
                </c:pt>
                <c:pt idx="273">
                  <c:v>0.37916666666666698</c:v>
                </c:pt>
                <c:pt idx="274">
                  <c:v>0.38055555555555598</c:v>
                </c:pt>
                <c:pt idx="275">
                  <c:v>0.38194444444444398</c:v>
                </c:pt>
                <c:pt idx="276">
                  <c:v>0.38333333333333303</c:v>
                </c:pt>
                <c:pt idx="277">
                  <c:v>0.38472222222222202</c:v>
                </c:pt>
                <c:pt idx="278">
                  <c:v>0.38611111111111102</c:v>
                </c:pt>
                <c:pt idx="279">
                  <c:v>0.38750000000000001</c:v>
                </c:pt>
                <c:pt idx="280">
                  <c:v>0.38888888888888901</c:v>
                </c:pt>
                <c:pt idx="281">
                  <c:v>0.390277777777778</c:v>
                </c:pt>
                <c:pt idx="282">
                  <c:v>0.391666666666667</c:v>
                </c:pt>
                <c:pt idx="283">
                  <c:v>0.39305555555555599</c:v>
                </c:pt>
                <c:pt idx="284">
                  <c:v>0.39444444444444399</c:v>
                </c:pt>
                <c:pt idx="285">
                  <c:v>0.39583333333333298</c:v>
                </c:pt>
                <c:pt idx="286">
                  <c:v>0.39722222222222198</c:v>
                </c:pt>
                <c:pt idx="287">
                  <c:v>0.39861111111111103</c:v>
                </c:pt>
                <c:pt idx="288">
                  <c:v>0.4</c:v>
                </c:pt>
                <c:pt idx="289">
                  <c:v>0.40138888888888902</c:v>
                </c:pt>
                <c:pt idx="290">
                  <c:v>0.40277777777777801</c:v>
                </c:pt>
                <c:pt idx="291">
                  <c:v>0.40416666666666701</c:v>
                </c:pt>
                <c:pt idx="292">
                  <c:v>0.405555555555556</c:v>
                </c:pt>
                <c:pt idx="293">
                  <c:v>0.406944444444444</c:v>
                </c:pt>
                <c:pt idx="294">
                  <c:v>0.40833333333333299</c:v>
                </c:pt>
                <c:pt idx="295">
                  <c:v>0.40972222222222199</c:v>
                </c:pt>
                <c:pt idx="296">
                  <c:v>0.41111111111111098</c:v>
                </c:pt>
                <c:pt idx="297">
                  <c:v>0.41249999999999998</c:v>
                </c:pt>
                <c:pt idx="298">
                  <c:v>0.41388888888888897</c:v>
                </c:pt>
                <c:pt idx="299">
                  <c:v>0.41527777777777802</c:v>
                </c:pt>
                <c:pt idx="300">
                  <c:v>0.41666666666666702</c:v>
                </c:pt>
                <c:pt idx="301">
                  <c:v>0.41805555555555601</c:v>
                </c:pt>
                <c:pt idx="302">
                  <c:v>0.41944444444444401</c:v>
                </c:pt>
                <c:pt idx="303">
                  <c:v>0.420833333333333</c:v>
                </c:pt>
                <c:pt idx="304">
                  <c:v>0.422222222222222</c:v>
                </c:pt>
                <c:pt idx="305">
                  <c:v>0.42361111111111099</c:v>
                </c:pt>
                <c:pt idx="306">
                  <c:v>0.42499999999999999</c:v>
                </c:pt>
                <c:pt idx="307">
                  <c:v>0.42638888888888898</c:v>
                </c:pt>
                <c:pt idx="308">
                  <c:v>0.42777777777777798</c:v>
                </c:pt>
                <c:pt idx="309">
                  <c:v>0.42916666666666697</c:v>
                </c:pt>
                <c:pt idx="310">
                  <c:v>0.43055555555555602</c:v>
                </c:pt>
                <c:pt idx="311">
                  <c:v>0.43194444444444402</c:v>
                </c:pt>
                <c:pt idx="312">
                  <c:v>0.43333333333333302</c:v>
                </c:pt>
                <c:pt idx="313">
                  <c:v>0.43472222222222201</c:v>
                </c:pt>
                <c:pt idx="314">
                  <c:v>0.43611111111111101</c:v>
                </c:pt>
                <c:pt idx="315">
                  <c:v>0.4375</c:v>
                </c:pt>
                <c:pt idx="316">
                  <c:v>0.43888888888888899</c:v>
                </c:pt>
                <c:pt idx="317">
                  <c:v>0.44027777777777799</c:v>
                </c:pt>
                <c:pt idx="318">
                  <c:v>0.44166666666666698</c:v>
                </c:pt>
                <c:pt idx="319">
                  <c:v>0.44305555555555598</c:v>
                </c:pt>
                <c:pt idx="320">
                  <c:v>0.44444444444444398</c:v>
                </c:pt>
                <c:pt idx="321">
                  <c:v>0.44583333333333303</c:v>
                </c:pt>
                <c:pt idx="322">
                  <c:v>0.44722222222222202</c:v>
                </c:pt>
                <c:pt idx="323">
                  <c:v>0.44861111111111102</c:v>
                </c:pt>
                <c:pt idx="324">
                  <c:v>0.45</c:v>
                </c:pt>
                <c:pt idx="325">
                  <c:v>0.45138888888888901</c:v>
                </c:pt>
                <c:pt idx="326">
                  <c:v>0.452777777777778</c:v>
                </c:pt>
                <c:pt idx="327">
                  <c:v>0.454166666666667</c:v>
                </c:pt>
                <c:pt idx="328">
                  <c:v>0.45555555555555599</c:v>
                </c:pt>
                <c:pt idx="329">
                  <c:v>0.45694444444444399</c:v>
                </c:pt>
                <c:pt idx="330">
                  <c:v>0.45833333333333298</c:v>
                </c:pt>
                <c:pt idx="331">
                  <c:v>0.45972222222222198</c:v>
                </c:pt>
                <c:pt idx="332">
                  <c:v>0.46111111111111103</c:v>
                </c:pt>
                <c:pt idx="333">
                  <c:v>0.46250000000000002</c:v>
                </c:pt>
                <c:pt idx="334">
                  <c:v>0.46388888888888902</c:v>
                </c:pt>
                <c:pt idx="335">
                  <c:v>0.46527777777777801</c:v>
                </c:pt>
                <c:pt idx="336">
                  <c:v>0.46666666666666701</c:v>
                </c:pt>
                <c:pt idx="337">
                  <c:v>0.468055555555556</c:v>
                </c:pt>
                <c:pt idx="338">
                  <c:v>0.469444444444444</c:v>
                </c:pt>
                <c:pt idx="339">
                  <c:v>0.47083333333333299</c:v>
                </c:pt>
                <c:pt idx="340">
                  <c:v>0.47222222222222199</c:v>
                </c:pt>
                <c:pt idx="341">
                  <c:v>0.47361111111111098</c:v>
                </c:pt>
                <c:pt idx="342">
                  <c:v>0.47499999999999998</c:v>
                </c:pt>
                <c:pt idx="343">
                  <c:v>0.47638888888888897</c:v>
                </c:pt>
                <c:pt idx="344">
                  <c:v>0.47777777777777802</c:v>
                </c:pt>
                <c:pt idx="345">
                  <c:v>0.47916666666666702</c:v>
                </c:pt>
                <c:pt idx="346">
                  <c:v>0.48055555555555601</c:v>
                </c:pt>
                <c:pt idx="347">
                  <c:v>0.48194444444444401</c:v>
                </c:pt>
                <c:pt idx="348">
                  <c:v>0.483333333333333</c:v>
                </c:pt>
                <c:pt idx="349">
                  <c:v>0.484722222222222</c:v>
                </c:pt>
                <c:pt idx="350">
                  <c:v>0.48611111111111099</c:v>
                </c:pt>
                <c:pt idx="351">
                  <c:v>0.48749999999999999</c:v>
                </c:pt>
                <c:pt idx="352">
                  <c:v>0.48888888888888898</c:v>
                </c:pt>
                <c:pt idx="353">
                  <c:v>0.49027777777777798</c:v>
                </c:pt>
                <c:pt idx="354">
                  <c:v>0.49166666666666697</c:v>
                </c:pt>
                <c:pt idx="355">
                  <c:v>0.49305555555555602</c:v>
                </c:pt>
                <c:pt idx="356">
                  <c:v>0.49444444444444402</c:v>
                </c:pt>
                <c:pt idx="357">
                  <c:v>0.49583333333333302</c:v>
                </c:pt>
                <c:pt idx="358">
                  <c:v>0.49722222222222201</c:v>
                </c:pt>
                <c:pt idx="359">
                  <c:v>0.49861111111111101</c:v>
                </c:pt>
                <c:pt idx="360">
                  <c:v>0.5</c:v>
                </c:pt>
                <c:pt idx="361">
                  <c:v>0.50138888888888899</c:v>
                </c:pt>
                <c:pt idx="362">
                  <c:v>0.50277777777777799</c:v>
                </c:pt>
                <c:pt idx="363">
                  <c:v>0.50416666666666698</c:v>
                </c:pt>
                <c:pt idx="364">
                  <c:v>0.50555555555555598</c:v>
                </c:pt>
                <c:pt idx="365">
                  <c:v>0.50694444444444398</c:v>
                </c:pt>
                <c:pt idx="366">
                  <c:v>0.50833333333333297</c:v>
                </c:pt>
                <c:pt idx="367">
                  <c:v>0.50972222222222197</c:v>
                </c:pt>
                <c:pt idx="368">
                  <c:v>0.51111111111111096</c:v>
                </c:pt>
                <c:pt idx="369">
                  <c:v>0.51249999999999996</c:v>
                </c:pt>
                <c:pt idx="370">
                  <c:v>0.51388888888888895</c:v>
                </c:pt>
                <c:pt idx="371">
                  <c:v>0.51527777777777795</c:v>
                </c:pt>
                <c:pt idx="372">
                  <c:v>0.51666666666666705</c:v>
                </c:pt>
                <c:pt idx="373">
                  <c:v>0.51805555555555605</c:v>
                </c:pt>
                <c:pt idx="374">
                  <c:v>0.51944444444444504</c:v>
                </c:pt>
                <c:pt idx="375">
                  <c:v>0.52083333333333304</c:v>
                </c:pt>
                <c:pt idx="376">
                  <c:v>0.52222222222222203</c:v>
                </c:pt>
                <c:pt idx="377">
                  <c:v>0.52361111111111103</c:v>
                </c:pt>
                <c:pt idx="378">
                  <c:v>0.52500000000000002</c:v>
                </c:pt>
                <c:pt idx="379">
                  <c:v>0.52638888888888902</c:v>
                </c:pt>
                <c:pt idx="380">
                  <c:v>0.52777777777777801</c:v>
                </c:pt>
                <c:pt idx="381">
                  <c:v>0.52916666666666701</c:v>
                </c:pt>
                <c:pt idx="382">
                  <c:v>0.530555555555556</c:v>
                </c:pt>
                <c:pt idx="383">
                  <c:v>0.531944444444444</c:v>
                </c:pt>
                <c:pt idx="384">
                  <c:v>0.53333333333333299</c:v>
                </c:pt>
                <c:pt idx="385">
                  <c:v>0.53472222222222199</c:v>
                </c:pt>
                <c:pt idx="386">
                  <c:v>0.53611111111111098</c:v>
                </c:pt>
                <c:pt idx="387">
                  <c:v>0.53749999999999998</c:v>
                </c:pt>
                <c:pt idx="388">
                  <c:v>0.53888888888888897</c:v>
                </c:pt>
                <c:pt idx="389">
                  <c:v>0.54027777777777797</c:v>
                </c:pt>
                <c:pt idx="390">
                  <c:v>0.54166666666666696</c:v>
                </c:pt>
                <c:pt idx="391">
                  <c:v>0.54305555555555596</c:v>
                </c:pt>
                <c:pt idx="392">
                  <c:v>0.54444444444444395</c:v>
                </c:pt>
                <c:pt idx="393">
                  <c:v>0.54583333333333295</c:v>
                </c:pt>
                <c:pt idx="394">
                  <c:v>0.54722222222222205</c:v>
                </c:pt>
                <c:pt idx="395">
                  <c:v>0.54861111111111105</c:v>
                </c:pt>
                <c:pt idx="396">
                  <c:v>0.55000000000000004</c:v>
                </c:pt>
                <c:pt idx="397">
                  <c:v>0.55138888888888904</c:v>
                </c:pt>
                <c:pt idx="398">
                  <c:v>0.55277777777777803</c:v>
                </c:pt>
                <c:pt idx="399">
                  <c:v>0.55416666666666703</c:v>
                </c:pt>
                <c:pt idx="400">
                  <c:v>0.55555555555555602</c:v>
                </c:pt>
                <c:pt idx="401">
                  <c:v>0.55694444444444502</c:v>
                </c:pt>
                <c:pt idx="402">
                  <c:v>0.55833333333333302</c:v>
                </c:pt>
                <c:pt idx="403">
                  <c:v>0.55972222222222201</c:v>
                </c:pt>
                <c:pt idx="404">
                  <c:v>0.56111111111111101</c:v>
                </c:pt>
                <c:pt idx="405">
                  <c:v>0.5625</c:v>
                </c:pt>
                <c:pt idx="406">
                  <c:v>0.56388888888888899</c:v>
                </c:pt>
                <c:pt idx="407">
                  <c:v>0.56527777777777799</c:v>
                </c:pt>
                <c:pt idx="408">
                  <c:v>0.56666666666666698</c:v>
                </c:pt>
                <c:pt idx="409">
                  <c:v>0.56805555555555598</c:v>
                </c:pt>
                <c:pt idx="410">
                  <c:v>0.56944444444444398</c:v>
                </c:pt>
                <c:pt idx="411">
                  <c:v>0.57083333333333297</c:v>
                </c:pt>
                <c:pt idx="412">
                  <c:v>0.57222222222222197</c:v>
                </c:pt>
                <c:pt idx="413">
                  <c:v>0.57361111111111096</c:v>
                </c:pt>
                <c:pt idx="414">
                  <c:v>0.57499999999999996</c:v>
                </c:pt>
                <c:pt idx="415">
                  <c:v>0.57638888888888895</c:v>
                </c:pt>
                <c:pt idx="416">
                  <c:v>0.57777777777777795</c:v>
                </c:pt>
                <c:pt idx="417">
                  <c:v>0.57916666666666705</c:v>
                </c:pt>
                <c:pt idx="418">
                  <c:v>0.58055555555555605</c:v>
                </c:pt>
                <c:pt idx="419">
                  <c:v>0.58194444444444504</c:v>
                </c:pt>
                <c:pt idx="420">
                  <c:v>0.58333333333333304</c:v>
                </c:pt>
                <c:pt idx="421">
                  <c:v>0.58472222222222203</c:v>
                </c:pt>
                <c:pt idx="422">
                  <c:v>0.58611111111111103</c:v>
                </c:pt>
                <c:pt idx="423">
                  <c:v>0.58750000000000002</c:v>
                </c:pt>
                <c:pt idx="424">
                  <c:v>0.58888888888888902</c:v>
                </c:pt>
                <c:pt idx="425">
                  <c:v>0.59027777777777801</c:v>
                </c:pt>
                <c:pt idx="426">
                  <c:v>0.59166666666666701</c:v>
                </c:pt>
                <c:pt idx="427">
                  <c:v>0.593055555555556</c:v>
                </c:pt>
                <c:pt idx="428">
                  <c:v>0.594444444444444</c:v>
                </c:pt>
                <c:pt idx="429">
                  <c:v>0.59583333333333299</c:v>
                </c:pt>
                <c:pt idx="430">
                  <c:v>0.59722222222222199</c:v>
                </c:pt>
                <c:pt idx="431">
                  <c:v>0.59861111111111098</c:v>
                </c:pt>
                <c:pt idx="432">
                  <c:v>0.6</c:v>
                </c:pt>
                <c:pt idx="433">
                  <c:v>0.60138888888888897</c:v>
                </c:pt>
                <c:pt idx="434">
                  <c:v>0.60277777777777797</c:v>
                </c:pt>
                <c:pt idx="435">
                  <c:v>0.60416666666666696</c:v>
                </c:pt>
                <c:pt idx="436">
                  <c:v>0.60555555555555596</c:v>
                </c:pt>
                <c:pt idx="437">
                  <c:v>0.60694444444444395</c:v>
                </c:pt>
                <c:pt idx="438">
                  <c:v>0.60833333333333295</c:v>
                </c:pt>
                <c:pt idx="439">
                  <c:v>0.60972222222222205</c:v>
                </c:pt>
                <c:pt idx="440">
                  <c:v>0.61111111111111105</c:v>
                </c:pt>
                <c:pt idx="441">
                  <c:v>0.61250000000000004</c:v>
                </c:pt>
                <c:pt idx="442">
                  <c:v>0.61388888888888904</c:v>
                </c:pt>
                <c:pt idx="443">
                  <c:v>0.61527777777777803</c:v>
                </c:pt>
                <c:pt idx="444">
                  <c:v>0.61666666666666703</c:v>
                </c:pt>
                <c:pt idx="445">
                  <c:v>0.61805555555555602</c:v>
                </c:pt>
                <c:pt idx="446">
                  <c:v>0.61944444444444502</c:v>
                </c:pt>
                <c:pt idx="447">
                  <c:v>0.62083333333333302</c:v>
                </c:pt>
                <c:pt idx="448">
                  <c:v>0.62222222222222201</c:v>
                </c:pt>
                <c:pt idx="449">
                  <c:v>0.62361111111111101</c:v>
                </c:pt>
                <c:pt idx="450">
                  <c:v>0.625</c:v>
                </c:pt>
                <c:pt idx="451">
                  <c:v>0.62638888888888899</c:v>
                </c:pt>
                <c:pt idx="452">
                  <c:v>0.62777777777777799</c:v>
                </c:pt>
                <c:pt idx="453">
                  <c:v>0.62916666666666698</c:v>
                </c:pt>
                <c:pt idx="454">
                  <c:v>0.63055555555555598</c:v>
                </c:pt>
                <c:pt idx="455">
                  <c:v>0.63194444444444398</c:v>
                </c:pt>
                <c:pt idx="456">
                  <c:v>0.63333333333333297</c:v>
                </c:pt>
                <c:pt idx="457">
                  <c:v>0.63472222222222197</c:v>
                </c:pt>
                <c:pt idx="458">
                  <c:v>0.63611111111111096</c:v>
                </c:pt>
                <c:pt idx="459">
                  <c:v>0.63749999999999996</c:v>
                </c:pt>
                <c:pt idx="460">
                  <c:v>0.63888888888888895</c:v>
                </c:pt>
                <c:pt idx="461">
                  <c:v>0.64027777777777795</c:v>
                </c:pt>
                <c:pt idx="462">
                  <c:v>0.64166666666666705</c:v>
                </c:pt>
                <c:pt idx="463">
                  <c:v>0.64305555555555605</c:v>
                </c:pt>
                <c:pt idx="464">
                  <c:v>0.64444444444444504</c:v>
                </c:pt>
                <c:pt idx="465">
                  <c:v>0.64583333333333304</c:v>
                </c:pt>
                <c:pt idx="466">
                  <c:v>0.64722222222222203</c:v>
                </c:pt>
                <c:pt idx="467">
                  <c:v>0.64861111111111103</c:v>
                </c:pt>
                <c:pt idx="468">
                  <c:v>0.65</c:v>
                </c:pt>
                <c:pt idx="469">
                  <c:v>0.65138888888888902</c:v>
                </c:pt>
                <c:pt idx="470">
                  <c:v>0.65277777777777801</c:v>
                </c:pt>
                <c:pt idx="471">
                  <c:v>0.65416666666666701</c:v>
                </c:pt>
                <c:pt idx="472">
                  <c:v>0.655555555555556</c:v>
                </c:pt>
                <c:pt idx="473">
                  <c:v>0.656944444444444</c:v>
                </c:pt>
                <c:pt idx="474">
                  <c:v>0.65833333333333299</c:v>
                </c:pt>
                <c:pt idx="475">
                  <c:v>0.65972222222222199</c:v>
                </c:pt>
                <c:pt idx="476">
                  <c:v>0.66111111111111098</c:v>
                </c:pt>
                <c:pt idx="477">
                  <c:v>0.66249999999999998</c:v>
                </c:pt>
                <c:pt idx="478">
                  <c:v>0.66388888888888897</c:v>
                </c:pt>
                <c:pt idx="479">
                  <c:v>0.66527777777777797</c:v>
                </c:pt>
                <c:pt idx="480">
                  <c:v>0.66666666666666696</c:v>
                </c:pt>
                <c:pt idx="481">
                  <c:v>0.66805555555555596</c:v>
                </c:pt>
                <c:pt idx="482">
                  <c:v>0.66944444444444395</c:v>
                </c:pt>
                <c:pt idx="483">
                  <c:v>0.67083333333333295</c:v>
                </c:pt>
                <c:pt idx="484">
                  <c:v>0.67222222222222205</c:v>
                </c:pt>
                <c:pt idx="485">
                  <c:v>0.67361111111111105</c:v>
                </c:pt>
                <c:pt idx="486">
                  <c:v>0.67500000000000004</c:v>
                </c:pt>
                <c:pt idx="487">
                  <c:v>0.67638888888888904</c:v>
                </c:pt>
                <c:pt idx="488">
                  <c:v>0.67777777777777803</c:v>
                </c:pt>
                <c:pt idx="489">
                  <c:v>0.67916666666666703</c:v>
                </c:pt>
                <c:pt idx="490">
                  <c:v>0.68055555555555602</c:v>
                </c:pt>
                <c:pt idx="491">
                  <c:v>0.68194444444444502</c:v>
                </c:pt>
                <c:pt idx="492">
                  <c:v>0.68333333333333302</c:v>
                </c:pt>
                <c:pt idx="493">
                  <c:v>0.68472222222222201</c:v>
                </c:pt>
                <c:pt idx="494">
                  <c:v>0.68611111111111101</c:v>
                </c:pt>
                <c:pt idx="495">
                  <c:v>0.6875</c:v>
                </c:pt>
                <c:pt idx="496">
                  <c:v>0.68888888888888899</c:v>
                </c:pt>
                <c:pt idx="497">
                  <c:v>0.69027777777777799</c:v>
                </c:pt>
                <c:pt idx="498">
                  <c:v>0.69166666666666698</c:v>
                </c:pt>
                <c:pt idx="499">
                  <c:v>0.69305555555555598</c:v>
                </c:pt>
                <c:pt idx="500">
                  <c:v>0.69444444444444398</c:v>
                </c:pt>
                <c:pt idx="501">
                  <c:v>0.69583333333333297</c:v>
                </c:pt>
                <c:pt idx="502">
                  <c:v>0.69722222222222197</c:v>
                </c:pt>
                <c:pt idx="503">
                  <c:v>0.69861111111111096</c:v>
                </c:pt>
                <c:pt idx="504">
                  <c:v>0.7</c:v>
                </c:pt>
                <c:pt idx="505">
                  <c:v>0.70138888888888895</c:v>
                </c:pt>
                <c:pt idx="506">
                  <c:v>0.70277777777777795</c:v>
                </c:pt>
                <c:pt idx="507">
                  <c:v>0.70416666666666705</c:v>
                </c:pt>
                <c:pt idx="508">
                  <c:v>0.70555555555555605</c:v>
                </c:pt>
                <c:pt idx="509">
                  <c:v>0.70694444444444504</c:v>
                </c:pt>
                <c:pt idx="510">
                  <c:v>0.70833333333333304</c:v>
                </c:pt>
                <c:pt idx="511">
                  <c:v>0.70972222222222203</c:v>
                </c:pt>
                <c:pt idx="512">
                  <c:v>0.71111111111111103</c:v>
                </c:pt>
                <c:pt idx="513">
                  <c:v>0.71250000000000002</c:v>
                </c:pt>
                <c:pt idx="514">
                  <c:v>0.71388888888888902</c:v>
                </c:pt>
                <c:pt idx="515">
                  <c:v>0.71527777777777801</c:v>
                </c:pt>
                <c:pt idx="516">
                  <c:v>0.71666666666666701</c:v>
                </c:pt>
                <c:pt idx="517">
                  <c:v>0.718055555555556</c:v>
                </c:pt>
                <c:pt idx="518">
                  <c:v>0.719444444444444</c:v>
                </c:pt>
                <c:pt idx="519">
                  <c:v>0.72083333333333299</c:v>
                </c:pt>
                <c:pt idx="520">
                  <c:v>0.72222222222222199</c:v>
                </c:pt>
                <c:pt idx="521">
                  <c:v>0.72361111111111098</c:v>
                </c:pt>
                <c:pt idx="522">
                  <c:v>0.72499999999999998</c:v>
                </c:pt>
                <c:pt idx="523">
                  <c:v>0.72638888888888897</c:v>
                </c:pt>
                <c:pt idx="524">
                  <c:v>0.72777777777777797</c:v>
                </c:pt>
                <c:pt idx="525">
                  <c:v>0.72916666666666696</c:v>
                </c:pt>
                <c:pt idx="526">
                  <c:v>0.73055555555555596</c:v>
                </c:pt>
                <c:pt idx="527">
                  <c:v>0.73194444444444395</c:v>
                </c:pt>
                <c:pt idx="528">
                  <c:v>0.73333333333333295</c:v>
                </c:pt>
                <c:pt idx="529">
                  <c:v>0.73472222222222205</c:v>
                </c:pt>
                <c:pt idx="530">
                  <c:v>0.73611111111111105</c:v>
                </c:pt>
                <c:pt idx="531">
                  <c:v>0.73750000000000004</c:v>
                </c:pt>
                <c:pt idx="532">
                  <c:v>0.73888888888888904</c:v>
                </c:pt>
                <c:pt idx="533">
                  <c:v>0.74027777777777803</c:v>
                </c:pt>
                <c:pt idx="534">
                  <c:v>0.74166666666666703</c:v>
                </c:pt>
                <c:pt idx="535">
                  <c:v>0.74305555555555602</c:v>
                </c:pt>
                <c:pt idx="536">
                  <c:v>0.74444444444444502</c:v>
                </c:pt>
                <c:pt idx="537">
                  <c:v>0.74583333333333302</c:v>
                </c:pt>
                <c:pt idx="538">
                  <c:v>0.74722222222222201</c:v>
                </c:pt>
                <c:pt idx="539">
                  <c:v>0.74861111111111101</c:v>
                </c:pt>
                <c:pt idx="540">
                  <c:v>0.75</c:v>
                </c:pt>
                <c:pt idx="541">
                  <c:v>0.75138888888888899</c:v>
                </c:pt>
                <c:pt idx="542">
                  <c:v>0.75277777777777799</c:v>
                </c:pt>
                <c:pt idx="543">
                  <c:v>0.75416666666666698</c:v>
                </c:pt>
                <c:pt idx="544">
                  <c:v>0.75555555555555598</c:v>
                </c:pt>
                <c:pt idx="545">
                  <c:v>0.75694444444444398</c:v>
                </c:pt>
                <c:pt idx="546">
                  <c:v>0.75833333333333297</c:v>
                </c:pt>
                <c:pt idx="547">
                  <c:v>0.75972222222222197</c:v>
                </c:pt>
                <c:pt idx="548">
                  <c:v>0.76111111111111096</c:v>
                </c:pt>
                <c:pt idx="549">
                  <c:v>0.76249999999999996</c:v>
                </c:pt>
                <c:pt idx="550">
                  <c:v>0.76388888888888895</c:v>
                </c:pt>
                <c:pt idx="551">
                  <c:v>0.76527777777777795</c:v>
                </c:pt>
                <c:pt idx="552">
                  <c:v>0.76666666666666705</c:v>
                </c:pt>
                <c:pt idx="553">
                  <c:v>0.76805555555555605</c:v>
                </c:pt>
                <c:pt idx="554">
                  <c:v>0.76944444444444504</c:v>
                </c:pt>
                <c:pt idx="555">
                  <c:v>0.77083333333333304</c:v>
                </c:pt>
                <c:pt idx="556">
                  <c:v>0.77222222222222203</c:v>
                </c:pt>
                <c:pt idx="557">
                  <c:v>0.77361111111111103</c:v>
                </c:pt>
                <c:pt idx="558">
                  <c:v>0.77500000000000002</c:v>
                </c:pt>
                <c:pt idx="559">
                  <c:v>0.77638888888888902</c:v>
                </c:pt>
                <c:pt idx="560">
                  <c:v>0.77777777777777801</c:v>
                </c:pt>
                <c:pt idx="561">
                  <c:v>0.77916666666666701</c:v>
                </c:pt>
                <c:pt idx="562">
                  <c:v>0.780555555555556</c:v>
                </c:pt>
                <c:pt idx="563">
                  <c:v>0.781944444444444</c:v>
                </c:pt>
                <c:pt idx="564">
                  <c:v>0.78333333333333299</c:v>
                </c:pt>
                <c:pt idx="565">
                  <c:v>0.78472222222222199</c:v>
                </c:pt>
                <c:pt idx="566">
                  <c:v>0.78611111111111098</c:v>
                </c:pt>
                <c:pt idx="567">
                  <c:v>0.78749999999999998</c:v>
                </c:pt>
                <c:pt idx="568">
                  <c:v>0.78888888888888897</c:v>
                </c:pt>
                <c:pt idx="569">
                  <c:v>0.79027777777777797</c:v>
                </c:pt>
                <c:pt idx="570">
                  <c:v>0.79166666666666696</c:v>
                </c:pt>
                <c:pt idx="571">
                  <c:v>0.79305555555555596</c:v>
                </c:pt>
                <c:pt idx="572">
                  <c:v>0.79444444444444395</c:v>
                </c:pt>
                <c:pt idx="573">
                  <c:v>0.79583333333333295</c:v>
                </c:pt>
                <c:pt idx="574">
                  <c:v>0.79722222222222205</c:v>
                </c:pt>
                <c:pt idx="575">
                  <c:v>0.79861111111111105</c:v>
                </c:pt>
                <c:pt idx="576">
                  <c:v>0.8</c:v>
                </c:pt>
                <c:pt idx="577">
                  <c:v>0.80138888888888904</c:v>
                </c:pt>
                <c:pt idx="578">
                  <c:v>0.80277777777777803</c:v>
                </c:pt>
                <c:pt idx="579">
                  <c:v>0.80416666666666703</c:v>
                </c:pt>
                <c:pt idx="580">
                  <c:v>0.80555555555555602</c:v>
                </c:pt>
                <c:pt idx="581">
                  <c:v>0.80694444444444502</c:v>
                </c:pt>
                <c:pt idx="582">
                  <c:v>0.80833333333333302</c:v>
                </c:pt>
                <c:pt idx="583">
                  <c:v>0.80972222222222201</c:v>
                </c:pt>
                <c:pt idx="584">
                  <c:v>0.81111111111111101</c:v>
                </c:pt>
                <c:pt idx="585">
                  <c:v>0.8125</c:v>
                </c:pt>
                <c:pt idx="586">
                  <c:v>0.81388888888888899</c:v>
                </c:pt>
                <c:pt idx="587">
                  <c:v>0.81527777777777799</c:v>
                </c:pt>
                <c:pt idx="588">
                  <c:v>0.81666666666666698</c:v>
                </c:pt>
                <c:pt idx="589">
                  <c:v>0.81805555555555598</c:v>
                </c:pt>
                <c:pt idx="590">
                  <c:v>0.81944444444444398</c:v>
                </c:pt>
                <c:pt idx="591">
                  <c:v>0.82083333333333297</c:v>
                </c:pt>
                <c:pt idx="592">
                  <c:v>0.82222222222222197</c:v>
                </c:pt>
                <c:pt idx="593">
                  <c:v>0.82361111111111096</c:v>
                </c:pt>
                <c:pt idx="594">
                  <c:v>0.82499999999999996</c:v>
                </c:pt>
                <c:pt idx="595">
                  <c:v>0.82638888888888895</c:v>
                </c:pt>
                <c:pt idx="596">
                  <c:v>0.82777777777777795</c:v>
                </c:pt>
                <c:pt idx="597">
                  <c:v>0.82916666666666705</c:v>
                </c:pt>
                <c:pt idx="598">
                  <c:v>0.83055555555555605</c:v>
                </c:pt>
                <c:pt idx="599">
                  <c:v>0.83194444444444504</c:v>
                </c:pt>
                <c:pt idx="600">
                  <c:v>0.83333333333333304</c:v>
                </c:pt>
                <c:pt idx="601">
                  <c:v>0.83472222222222203</c:v>
                </c:pt>
                <c:pt idx="602">
                  <c:v>0.83611111111111103</c:v>
                </c:pt>
                <c:pt idx="603">
                  <c:v>0.83750000000000002</c:v>
                </c:pt>
                <c:pt idx="604">
                  <c:v>0.83888888888888902</c:v>
                </c:pt>
                <c:pt idx="605">
                  <c:v>0.84027777777777801</c:v>
                </c:pt>
                <c:pt idx="606">
                  <c:v>0.84166666666666701</c:v>
                </c:pt>
                <c:pt idx="607">
                  <c:v>0.843055555555556</c:v>
                </c:pt>
                <c:pt idx="608">
                  <c:v>0.844444444444444</c:v>
                </c:pt>
                <c:pt idx="609">
                  <c:v>0.84583333333333299</c:v>
                </c:pt>
                <c:pt idx="610">
                  <c:v>0.84722222222222199</c:v>
                </c:pt>
                <c:pt idx="611">
                  <c:v>0.84861111111111098</c:v>
                </c:pt>
                <c:pt idx="612">
                  <c:v>0.85</c:v>
                </c:pt>
                <c:pt idx="613">
                  <c:v>0.85138888888888897</c:v>
                </c:pt>
                <c:pt idx="614">
                  <c:v>0.85277777777777797</c:v>
                </c:pt>
                <c:pt idx="615">
                  <c:v>0.85416666666666696</c:v>
                </c:pt>
                <c:pt idx="616">
                  <c:v>0.85555555555555596</c:v>
                </c:pt>
                <c:pt idx="617">
                  <c:v>0.85694444444444395</c:v>
                </c:pt>
                <c:pt idx="618">
                  <c:v>0.85833333333333295</c:v>
                </c:pt>
                <c:pt idx="619">
                  <c:v>0.85972222222222205</c:v>
                </c:pt>
                <c:pt idx="620">
                  <c:v>0.86111111111111105</c:v>
                </c:pt>
                <c:pt idx="621">
                  <c:v>0.86250000000000004</c:v>
                </c:pt>
                <c:pt idx="622">
                  <c:v>0.86388888888888904</c:v>
                </c:pt>
                <c:pt idx="623">
                  <c:v>0.86527777777777803</c:v>
                </c:pt>
                <c:pt idx="624">
                  <c:v>0.86666666666666703</c:v>
                </c:pt>
                <c:pt idx="625">
                  <c:v>0.86805555555555602</c:v>
                </c:pt>
                <c:pt idx="626">
                  <c:v>0.86944444444444502</c:v>
                </c:pt>
                <c:pt idx="627">
                  <c:v>0.87083333333333302</c:v>
                </c:pt>
                <c:pt idx="628">
                  <c:v>0.87222222222222201</c:v>
                </c:pt>
                <c:pt idx="629">
                  <c:v>0.87361111111111101</c:v>
                </c:pt>
                <c:pt idx="630">
                  <c:v>0.875</c:v>
                </c:pt>
                <c:pt idx="631">
                  <c:v>0.87638888888888899</c:v>
                </c:pt>
                <c:pt idx="632">
                  <c:v>0.87777777777777799</c:v>
                </c:pt>
                <c:pt idx="633">
                  <c:v>0.87916666666666698</c:v>
                </c:pt>
                <c:pt idx="634">
                  <c:v>0.88055555555555598</c:v>
                </c:pt>
                <c:pt idx="635">
                  <c:v>0.88194444444444398</c:v>
                </c:pt>
                <c:pt idx="636">
                  <c:v>0.88333333333333297</c:v>
                </c:pt>
                <c:pt idx="637">
                  <c:v>0.88472222222222197</c:v>
                </c:pt>
                <c:pt idx="638">
                  <c:v>0.88611111111111096</c:v>
                </c:pt>
                <c:pt idx="639">
                  <c:v>0.88749999999999996</c:v>
                </c:pt>
                <c:pt idx="640">
                  <c:v>0.88888888888888895</c:v>
                </c:pt>
                <c:pt idx="641">
                  <c:v>0.89027777777777795</c:v>
                </c:pt>
                <c:pt idx="642">
                  <c:v>0.89166666666666705</c:v>
                </c:pt>
                <c:pt idx="643">
                  <c:v>0.89305555555555605</c:v>
                </c:pt>
                <c:pt idx="644">
                  <c:v>0.89444444444444504</c:v>
                </c:pt>
                <c:pt idx="645">
                  <c:v>0.89583333333333304</c:v>
                </c:pt>
                <c:pt idx="646">
                  <c:v>0.89722222222222203</c:v>
                </c:pt>
                <c:pt idx="647">
                  <c:v>0.89861111111111103</c:v>
                </c:pt>
                <c:pt idx="648">
                  <c:v>0.9</c:v>
                </c:pt>
                <c:pt idx="649">
                  <c:v>0.90138888888888902</c:v>
                </c:pt>
                <c:pt idx="650">
                  <c:v>0.90277777777777801</c:v>
                </c:pt>
                <c:pt idx="651">
                  <c:v>0.90416666666666701</c:v>
                </c:pt>
                <c:pt idx="652">
                  <c:v>0.905555555555556</c:v>
                </c:pt>
                <c:pt idx="653">
                  <c:v>0.906944444444444</c:v>
                </c:pt>
                <c:pt idx="654">
                  <c:v>0.90833333333333299</c:v>
                </c:pt>
                <c:pt idx="655">
                  <c:v>0.90972222222222199</c:v>
                </c:pt>
                <c:pt idx="656">
                  <c:v>0.91111111111111098</c:v>
                </c:pt>
                <c:pt idx="657">
                  <c:v>0.91249999999999998</c:v>
                </c:pt>
                <c:pt idx="658">
                  <c:v>0.91388888888888897</c:v>
                </c:pt>
                <c:pt idx="659">
                  <c:v>0.91527777777777797</c:v>
                </c:pt>
                <c:pt idx="660">
                  <c:v>0.91666666666666696</c:v>
                </c:pt>
                <c:pt idx="661">
                  <c:v>0.91805555555555596</c:v>
                </c:pt>
                <c:pt idx="662">
                  <c:v>0.91944444444444395</c:v>
                </c:pt>
                <c:pt idx="663">
                  <c:v>0.92083333333333295</c:v>
                </c:pt>
                <c:pt idx="664">
                  <c:v>0.92222222222222205</c:v>
                </c:pt>
                <c:pt idx="665">
                  <c:v>0.92361111111111105</c:v>
                </c:pt>
                <c:pt idx="666">
                  <c:v>0.92500000000000004</c:v>
                </c:pt>
                <c:pt idx="667">
                  <c:v>0.92638888888888904</c:v>
                </c:pt>
                <c:pt idx="668">
                  <c:v>0.92777777777777803</c:v>
                </c:pt>
                <c:pt idx="669">
                  <c:v>0.92916666666666703</c:v>
                </c:pt>
                <c:pt idx="670">
                  <c:v>0.93055555555555602</c:v>
                </c:pt>
                <c:pt idx="671">
                  <c:v>0.93194444444444502</c:v>
                </c:pt>
                <c:pt idx="672">
                  <c:v>0.93333333333333302</c:v>
                </c:pt>
                <c:pt idx="673">
                  <c:v>0.93472222222222201</c:v>
                </c:pt>
                <c:pt idx="674">
                  <c:v>0.93611111111111101</c:v>
                </c:pt>
                <c:pt idx="675">
                  <c:v>0.9375</c:v>
                </c:pt>
                <c:pt idx="676">
                  <c:v>0.93888888888888899</c:v>
                </c:pt>
                <c:pt idx="677">
                  <c:v>0.94027777777777799</c:v>
                </c:pt>
                <c:pt idx="678">
                  <c:v>0.94166666666666698</c:v>
                </c:pt>
                <c:pt idx="679">
                  <c:v>0.94305555555555598</c:v>
                </c:pt>
                <c:pt idx="680">
                  <c:v>0.94444444444444398</c:v>
                </c:pt>
                <c:pt idx="681">
                  <c:v>0.94583333333333297</c:v>
                </c:pt>
                <c:pt idx="682">
                  <c:v>0.94722222222222197</c:v>
                </c:pt>
                <c:pt idx="683">
                  <c:v>0.94861111111111096</c:v>
                </c:pt>
                <c:pt idx="684">
                  <c:v>0.95</c:v>
                </c:pt>
                <c:pt idx="685">
                  <c:v>0.95138888888888895</c:v>
                </c:pt>
                <c:pt idx="686">
                  <c:v>0.95277777777777795</c:v>
                </c:pt>
                <c:pt idx="687">
                  <c:v>0.95416666666666705</c:v>
                </c:pt>
                <c:pt idx="688">
                  <c:v>0.95555555555555605</c:v>
                </c:pt>
                <c:pt idx="689">
                  <c:v>0.95694444444444504</c:v>
                </c:pt>
                <c:pt idx="690">
                  <c:v>0.95833333333333304</c:v>
                </c:pt>
                <c:pt idx="691">
                  <c:v>0.95972222222222203</c:v>
                </c:pt>
                <c:pt idx="692">
                  <c:v>0.96111111111111103</c:v>
                </c:pt>
                <c:pt idx="693">
                  <c:v>0.96250000000000002</c:v>
                </c:pt>
                <c:pt idx="694">
                  <c:v>0.96388888888888902</c:v>
                </c:pt>
                <c:pt idx="695">
                  <c:v>0.96527777777777801</c:v>
                </c:pt>
                <c:pt idx="696">
                  <c:v>0.96666666666666701</c:v>
                </c:pt>
                <c:pt idx="697">
                  <c:v>0.968055555555556</c:v>
                </c:pt>
                <c:pt idx="698">
                  <c:v>0.969444444444444</c:v>
                </c:pt>
                <c:pt idx="699">
                  <c:v>0.97083333333333299</c:v>
                </c:pt>
                <c:pt idx="700">
                  <c:v>0.97222222222222199</c:v>
                </c:pt>
                <c:pt idx="701">
                  <c:v>0.97361111111111098</c:v>
                </c:pt>
                <c:pt idx="702">
                  <c:v>0.97499999999999998</c:v>
                </c:pt>
                <c:pt idx="703">
                  <c:v>0.97638888888888897</c:v>
                </c:pt>
                <c:pt idx="704">
                  <c:v>0.97777777777777797</c:v>
                </c:pt>
                <c:pt idx="705">
                  <c:v>0.97916666666666696</c:v>
                </c:pt>
                <c:pt idx="706">
                  <c:v>0.98055555555555596</c:v>
                </c:pt>
                <c:pt idx="707">
                  <c:v>0.98194444444444395</c:v>
                </c:pt>
                <c:pt idx="708">
                  <c:v>0.98333333333333295</c:v>
                </c:pt>
                <c:pt idx="709">
                  <c:v>0.98472222222222205</c:v>
                </c:pt>
                <c:pt idx="710">
                  <c:v>0.98611111111111105</c:v>
                </c:pt>
                <c:pt idx="711">
                  <c:v>0.98750000000000004</c:v>
                </c:pt>
                <c:pt idx="712">
                  <c:v>0.98888888888888904</c:v>
                </c:pt>
                <c:pt idx="713">
                  <c:v>0.99027777777777803</c:v>
                </c:pt>
                <c:pt idx="714">
                  <c:v>0.99166666666666703</c:v>
                </c:pt>
                <c:pt idx="715">
                  <c:v>0.99305555555555602</c:v>
                </c:pt>
                <c:pt idx="716">
                  <c:v>0.99444444444444502</c:v>
                </c:pt>
                <c:pt idx="717">
                  <c:v>0.99583333333333302</c:v>
                </c:pt>
                <c:pt idx="718">
                  <c:v>0.99722222222222201</c:v>
                </c:pt>
                <c:pt idx="719">
                  <c:v>0.99861111111111101</c:v>
                </c:pt>
                <c:pt idx="720">
                  <c:v>1</c:v>
                </c:pt>
                <c:pt idx="721">
                  <c:v>1.00138888888889</c:v>
                </c:pt>
                <c:pt idx="722">
                  <c:v>1.00277777777778</c:v>
                </c:pt>
                <c:pt idx="723">
                  <c:v>1.00416666666667</c:v>
                </c:pt>
                <c:pt idx="724">
                  <c:v>1.00555555555556</c:v>
                </c:pt>
                <c:pt idx="725">
                  <c:v>1.00694444444444</c:v>
                </c:pt>
                <c:pt idx="726">
                  <c:v>1.00833333333333</c:v>
                </c:pt>
                <c:pt idx="727">
                  <c:v>1.00972222222222</c:v>
                </c:pt>
                <c:pt idx="728">
                  <c:v>1.01111111111111</c:v>
                </c:pt>
                <c:pt idx="729">
                  <c:v>1.0125</c:v>
                </c:pt>
                <c:pt idx="730">
                  <c:v>1.0138888888888899</c:v>
                </c:pt>
                <c:pt idx="731">
                  <c:v>1.0152777777777799</c:v>
                </c:pt>
                <c:pt idx="732">
                  <c:v>1.0166666666666699</c:v>
                </c:pt>
                <c:pt idx="733">
                  <c:v>1.0180555555555599</c:v>
                </c:pt>
                <c:pt idx="734">
                  <c:v>1.0194444444444399</c:v>
                </c:pt>
                <c:pt idx="735">
                  <c:v>1.0208333333333299</c:v>
                </c:pt>
                <c:pt idx="736">
                  <c:v>1.0222222222222199</c:v>
                </c:pt>
                <c:pt idx="737">
                  <c:v>1.0236111111111099</c:v>
                </c:pt>
                <c:pt idx="738">
                  <c:v>1.0249999999999999</c:v>
                </c:pt>
                <c:pt idx="739">
                  <c:v>1.0263888888888899</c:v>
                </c:pt>
                <c:pt idx="740">
                  <c:v>1.0277777777777799</c:v>
                </c:pt>
                <c:pt idx="741">
                  <c:v>1.0291666666666699</c:v>
                </c:pt>
                <c:pt idx="742">
                  <c:v>1.0305555555555601</c:v>
                </c:pt>
                <c:pt idx="743">
                  <c:v>1.0319444444444399</c:v>
                </c:pt>
                <c:pt idx="744">
                  <c:v>1.0333333333333301</c:v>
                </c:pt>
                <c:pt idx="745">
                  <c:v>1.0347222222222201</c:v>
                </c:pt>
                <c:pt idx="746">
                  <c:v>1.0361111111111101</c:v>
                </c:pt>
                <c:pt idx="747">
                  <c:v>1.0375000000000001</c:v>
                </c:pt>
                <c:pt idx="748">
                  <c:v>1.0388888888888901</c:v>
                </c:pt>
                <c:pt idx="749">
                  <c:v>1.0402777777777801</c:v>
                </c:pt>
                <c:pt idx="750">
                  <c:v>1.0416666666666701</c:v>
                </c:pt>
                <c:pt idx="751">
                  <c:v>1.0430555555555601</c:v>
                </c:pt>
                <c:pt idx="752">
                  <c:v>1.0444444444444401</c:v>
                </c:pt>
                <c:pt idx="753">
                  <c:v>1.0458333333333301</c:v>
                </c:pt>
                <c:pt idx="754">
                  <c:v>1.0472222222222201</c:v>
                </c:pt>
                <c:pt idx="755">
                  <c:v>1.0486111111111101</c:v>
                </c:pt>
                <c:pt idx="756">
                  <c:v>1.05</c:v>
                </c:pt>
                <c:pt idx="757">
                  <c:v>1.05138888888889</c:v>
                </c:pt>
                <c:pt idx="758">
                  <c:v>1.05277777777778</c:v>
                </c:pt>
                <c:pt idx="759">
                  <c:v>1.05416666666667</c:v>
                </c:pt>
                <c:pt idx="760">
                  <c:v>1.05555555555556</c:v>
                </c:pt>
                <c:pt idx="761">
                  <c:v>1.05694444444444</c:v>
                </c:pt>
                <c:pt idx="762">
                  <c:v>1.05833333333333</c:v>
                </c:pt>
                <c:pt idx="763">
                  <c:v>1.05972222222222</c:v>
                </c:pt>
                <c:pt idx="764">
                  <c:v>1.06111111111111</c:v>
                </c:pt>
                <c:pt idx="765">
                  <c:v>1.0625</c:v>
                </c:pt>
                <c:pt idx="766">
                  <c:v>1.06388888888889</c:v>
                </c:pt>
                <c:pt idx="767">
                  <c:v>1.06527777777778</c:v>
                </c:pt>
                <c:pt idx="768">
                  <c:v>1.06666666666667</c:v>
                </c:pt>
                <c:pt idx="769">
                  <c:v>1.06805555555556</c:v>
                </c:pt>
                <c:pt idx="770">
                  <c:v>1.06944444444444</c:v>
                </c:pt>
                <c:pt idx="771">
                  <c:v>1.07083333333333</c:v>
                </c:pt>
                <c:pt idx="772">
                  <c:v>1.07222222222222</c:v>
                </c:pt>
                <c:pt idx="773">
                  <c:v>1.07361111111111</c:v>
                </c:pt>
                <c:pt idx="774">
                  <c:v>1.075</c:v>
                </c:pt>
                <c:pt idx="775">
                  <c:v>1.0763888888888899</c:v>
                </c:pt>
                <c:pt idx="776">
                  <c:v>1.0777777777777799</c:v>
                </c:pt>
                <c:pt idx="777">
                  <c:v>1.0791666666666699</c:v>
                </c:pt>
                <c:pt idx="778">
                  <c:v>1.0805555555555599</c:v>
                </c:pt>
                <c:pt idx="779">
                  <c:v>1.0819444444444399</c:v>
                </c:pt>
                <c:pt idx="780">
                  <c:v>1.0833333333333299</c:v>
                </c:pt>
                <c:pt idx="781">
                  <c:v>1.0847222222222199</c:v>
                </c:pt>
                <c:pt idx="782">
                  <c:v>1.0861111111111099</c:v>
                </c:pt>
                <c:pt idx="783">
                  <c:v>1.0874999999999999</c:v>
                </c:pt>
                <c:pt idx="784">
                  <c:v>1.0888888888888899</c:v>
                </c:pt>
                <c:pt idx="785">
                  <c:v>1.0902777777777799</c:v>
                </c:pt>
                <c:pt idx="786">
                  <c:v>1.0916666666666699</c:v>
                </c:pt>
                <c:pt idx="787">
                  <c:v>1.0930555555555601</c:v>
                </c:pt>
                <c:pt idx="788">
                  <c:v>1.0944444444444399</c:v>
                </c:pt>
                <c:pt idx="789">
                  <c:v>1.0958333333333301</c:v>
                </c:pt>
                <c:pt idx="790">
                  <c:v>1.0972222222222201</c:v>
                </c:pt>
                <c:pt idx="791">
                  <c:v>1.0986111111111101</c:v>
                </c:pt>
                <c:pt idx="792">
                  <c:v>1.1000000000000001</c:v>
                </c:pt>
                <c:pt idx="793">
                  <c:v>1.1013888888888901</c:v>
                </c:pt>
                <c:pt idx="794">
                  <c:v>1.1027777777777801</c:v>
                </c:pt>
                <c:pt idx="795">
                  <c:v>1.1041666666666701</c:v>
                </c:pt>
                <c:pt idx="796">
                  <c:v>1.1055555555555601</c:v>
                </c:pt>
                <c:pt idx="797">
                  <c:v>1.1069444444444401</c:v>
                </c:pt>
                <c:pt idx="798">
                  <c:v>1.1083333333333301</c:v>
                </c:pt>
                <c:pt idx="799">
                  <c:v>1.1097222222222201</c:v>
                </c:pt>
                <c:pt idx="800">
                  <c:v>1.1111111111111101</c:v>
                </c:pt>
                <c:pt idx="801">
                  <c:v>1.1125</c:v>
                </c:pt>
                <c:pt idx="802">
                  <c:v>1.11388888888889</c:v>
                </c:pt>
                <c:pt idx="803">
                  <c:v>1.11527777777778</c:v>
                </c:pt>
                <c:pt idx="804">
                  <c:v>1.11666666666667</c:v>
                </c:pt>
                <c:pt idx="805">
                  <c:v>1.11805555555556</c:v>
                </c:pt>
                <c:pt idx="806">
                  <c:v>1.11944444444444</c:v>
                </c:pt>
                <c:pt idx="807">
                  <c:v>1.12083333333333</c:v>
                </c:pt>
                <c:pt idx="808">
                  <c:v>1.12222222222222</c:v>
                </c:pt>
                <c:pt idx="809">
                  <c:v>1.12361111111111</c:v>
                </c:pt>
                <c:pt idx="810">
                  <c:v>1.125</c:v>
                </c:pt>
                <c:pt idx="811">
                  <c:v>1.12638888888889</c:v>
                </c:pt>
                <c:pt idx="812">
                  <c:v>1.12777777777778</c:v>
                </c:pt>
                <c:pt idx="813">
                  <c:v>1.12916666666667</c:v>
                </c:pt>
                <c:pt idx="814">
                  <c:v>1.13055555555556</c:v>
                </c:pt>
                <c:pt idx="815">
                  <c:v>1.13194444444444</c:v>
                </c:pt>
                <c:pt idx="816">
                  <c:v>1.13333333333333</c:v>
                </c:pt>
                <c:pt idx="817">
                  <c:v>1.13472222222222</c:v>
                </c:pt>
                <c:pt idx="818">
                  <c:v>1.13611111111111</c:v>
                </c:pt>
                <c:pt idx="819">
                  <c:v>1.1375</c:v>
                </c:pt>
                <c:pt idx="820">
                  <c:v>1.1388888888888899</c:v>
                </c:pt>
                <c:pt idx="821">
                  <c:v>1.1402777777777799</c:v>
                </c:pt>
                <c:pt idx="822">
                  <c:v>1.1416666666666699</c:v>
                </c:pt>
                <c:pt idx="823">
                  <c:v>1.1430555555555599</c:v>
                </c:pt>
                <c:pt idx="824">
                  <c:v>1.1444444444444399</c:v>
                </c:pt>
                <c:pt idx="825">
                  <c:v>1.1458333333333299</c:v>
                </c:pt>
                <c:pt idx="826">
                  <c:v>1.1472222222222199</c:v>
                </c:pt>
                <c:pt idx="827">
                  <c:v>1.1486111111111099</c:v>
                </c:pt>
                <c:pt idx="828">
                  <c:v>1.1499999999999999</c:v>
                </c:pt>
                <c:pt idx="829">
                  <c:v>1.1513888888888899</c:v>
                </c:pt>
                <c:pt idx="830">
                  <c:v>1.1527777777777799</c:v>
                </c:pt>
                <c:pt idx="831">
                  <c:v>1.1541666666666699</c:v>
                </c:pt>
                <c:pt idx="832">
                  <c:v>1.1555555555555601</c:v>
                </c:pt>
                <c:pt idx="833">
                  <c:v>1.1569444444444399</c:v>
                </c:pt>
                <c:pt idx="834">
                  <c:v>1.1583333333333301</c:v>
                </c:pt>
                <c:pt idx="835">
                  <c:v>1.1597222222222201</c:v>
                </c:pt>
                <c:pt idx="836">
                  <c:v>1.1611111111111101</c:v>
                </c:pt>
                <c:pt idx="837">
                  <c:v>1.1625000000000001</c:v>
                </c:pt>
                <c:pt idx="838">
                  <c:v>1.1638888888888901</c:v>
                </c:pt>
                <c:pt idx="839">
                  <c:v>1.1652777777777801</c:v>
                </c:pt>
                <c:pt idx="840">
                  <c:v>1.1666666666666701</c:v>
                </c:pt>
                <c:pt idx="841">
                  <c:v>1.1680555555555601</c:v>
                </c:pt>
                <c:pt idx="842">
                  <c:v>1.1694444444444401</c:v>
                </c:pt>
                <c:pt idx="843">
                  <c:v>1.1708333333333301</c:v>
                </c:pt>
                <c:pt idx="844">
                  <c:v>1.1722222222222201</c:v>
                </c:pt>
                <c:pt idx="845">
                  <c:v>1.1736111111111101</c:v>
                </c:pt>
                <c:pt idx="846">
                  <c:v>1.175</c:v>
                </c:pt>
                <c:pt idx="847">
                  <c:v>1.17638888888889</c:v>
                </c:pt>
                <c:pt idx="848">
                  <c:v>1.17777777777778</c:v>
                </c:pt>
                <c:pt idx="849">
                  <c:v>1.17916666666667</c:v>
                </c:pt>
                <c:pt idx="850">
                  <c:v>1.18055555555556</c:v>
                </c:pt>
                <c:pt idx="851">
                  <c:v>1.18194444444444</c:v>
                </c:pt>
                <c:pt idx="852">
                  <c:v>1.18333333333333</c:v>
                </c:pt>
                <c:pt idx="853">
                  <c:v>1.18472222222222</c:v>
                </c:pt>
                <c:pt idx="854">
                  <c:v>1.18611111111111</c:v>
                </c:pt>
                <c:pt idx="855">
                  <c:v>1.1875</c:v>
                </c:pt>
                <c:pt idx="856">
                  <c:v>1.18888888888889</c:v>
                </c:pt>
                <c:pt idx="857">
                  <c:v>1.19027777777778</c:v>
                </c:pt>
                <c:pt idx="858">
                  <c:v>1.19166666666667</c:v>
                </c:pt>
                <c:pt idx="859">
                  <c:v>1.19305555555556</c:v>
                </c:pt>
                <c:pt idx="860">
                  <c:v>1.19444444444444</c:v>
                </c:pt>
                <c:pt idx="861">
                  <c:v>1.19583333333333</c:v>
                </c:pt>
                <c:pt idx="862">
                  <c:v>1.19722222222222</c:v>
                </c:pt>
                <c:pt idx="863">
                  <c:v>1.19861111111111</c:v>
                </c:pt>
                <c:pt idx="864">
                  <c:v>1.2</c:v>
                </c:pt>
                <c:pt idx="865">
                  <c:v>1.2013888888888899</c:v>
                </c:pt>
                <c:pt idx="866">
                  <c:v>1.2027777777777799</c:v>
                </c:pt>
                <c:pt idx="867">
                  <c:v>1.2041666666666699</c:v>
                </c:pt>
                <c:pt idx="868">
                  <c:v>1.2055555555555599</c:v>
                </c:pt>
                <c:pt idx="869">
                  <c:v>1.2069444444444399</c:v>
                </c:pt>
                <c:pt idx="870">
                  <c:v>1.2083333333333299</c:v>
                </c:pt>
                <c:pt idx="871">
                  <c:v>1.2097222222222199</c:v>
                </c:pt>
                <c:pt idx="872">
                  <c:v>1.2111111111111099</c:v>
                </c:pt>
                <c:pt idx="873">
                  <c:v>1.2124999999999999</c:v>
                </c:pt>
                <c:pt idx="874">
                  <c:v>1.2138888888888899</c:v>
                </c:pt>
                <c:pt idx="875">
                  <c:v>1.2152777777777799</c:v>
                </c:pt>
                <c:pt idx="876">
                  <c:v>1.2166666666666699</c:v>
                </c:pt>
                <c:pt idx="877">
                  <c:v>1.2180555555555601</c:v>
                </c:pt>
                <c:pt idx="878">
                  <c:v>1.2194444444444399</c:v>
                </c:pt>
                <c:pt idx="879">
                  <c:v>1.2208333333333301</c:v>
                </c:pt>
                <c:pt idx="880">
                  <c:v>1.2222222222222201</c:v>
                </c:pt>
                <c:pt idx="881">
                  <c:v>1.2236111111111101</c:v>
                </c:pt>
                <c:pt idx="882">
                  <c:v>1.2250000000000001</c:v>
                </c:pt>
                <c:pt idx="883">
                  <c:v>1.2263888888888901</c:v>
                </c:pt>
                <c:pt idx="884">
                  <c:v>1.2277777777777801</c:v>
                </c:pt>
                <c:pt idx="885">
                  <c:v>1.2291666666666701</c:v>
                </c:pt>
                <c:pt idx="886">
                  <c:v>1.2305555555555601</c:v>
                </c:pt>
                <c:pt idx="887">
                  <c:v>1.2319444444444401</c:v>
                </c:pt>
                <c:pt idx="888">
                  <c:v>1.2333333333333301</c:v>
                </c:pt>
                <c:pt idx="889">
                  <c:v>1.2347222222222201</c:v>
                </c:pt>
                <c:pt idx="890">
                  <c:v>1.2361111111111101</c:v>
                </c:pt>
                <c:pt idx="891">
                  <c:v>1.2375</c:v>
                </c:pt>
                <c:pt idx="892">
                  <c:v>1.23888888888889</c:v>
                </c:pt>
                <c:pt idx="893">
                  <c:v>1.24027777777778</c:v>
                </c:pt>
                <c:pt idx="894">
                  <c:v>1.24166666666667</c:v>
                </c:pt>
                <c:pt idx="895">
                  <c:v>1.24305555555556</c:v>
                </c:pt>
                <c:pt idx="896">
                  <c:v>1.24444444444444</c:v>
                </c:pt>
                <c:pt idx="897">
                  <c:v>1.24583333333333</c:v>
                </c:pt>
                <c:pt idx="898">
                  <c:v>1.24722222222222</c:v>
                </c:pt>
                <c:pt idx="899">
                  <c:v>1.24861111111111</c:v>
                </c:pt>
                <c:pt idx="900">
                  <c:v>1.25</c:v>
                </c:pt>
                <c:pt idx="901">
                  <c:v>1.25138888888889</c:v>
                </c:pt>
                <c:pt idx="902">
                  <c:v>1.25277777777778</c:v>
                </c:pt>
                <c:pt idx="903">
                  <c:v>1.25416666666667</c:v>
                </c:pt>
                <c:pt idx="904">
                  <c:v>1.25555555555556</c:v>
                </c:pt>
                <c:pt idx="905">
                  <c:v>1.25694444444444</c:v>
                </c:pt>
                <c:pt idx="906">
                  <c:v>1.25833333333333</c:v>
                </c:pt>
                <c:pt idx="907">
                  <c:v>1.25972222222222</c:v>
                </c:pt>
                <c:pt idx="908">
                  <c:v>1.26111111111111</c:v>
                </c:pt>
                <c:pt idx="909">
                  <c:v>1.2625</c:v>
                </c:pt>
                <c:pt idx="910">
                  <c:v>1.2638888888888899</c:v>
                </c:pt>
                <c:pt idx="911">
                  <c:v>1.2652777777777799</c:v>
                </c:pt>
                <c:pt idx="912">
                  <c:v>1.2666666666666699</c:v>
                </c:pt>
                <c:pt idx="913">
                  <c:v>1.2680555555555599</c:v>
                </c:pt>
                <c:pt idx="914">
                  <c:v>1.2694444444444399</c:v>
                </c:pt>
                <c:pt idx="915">
                  <c:v>1.2708333333333299</c:v>
                </c:pt>
                <c:pt idx="916">
                  <c:v>1.2722222222222199</c:v>
                </c:pt>
                <c:pt idx="917">
                  <c:v>1.2736111111111099</c:v>
                </c:pt>
                <c:pt idx="918">
                  <c:v>1.2749999999999999</c:v>
                </c:pt>
                <c:pt idx="919">
                  <c:v>1.2763888888888899</c:v>
                </c:pt>
                <c:pt idx="920">
                  <c:v>1.2777777777777799</c:v>
                </c:pt>
                <c:pt idx="921">
                  <c:v>1.2791666666666699</c:v>
                </c:pt>
                <c:pt idx="922">
                  <c:v>1.2805555555555601</c:v>
                </c:pt>
                <c:pt idx="923">
                  <c:v>1.2819444444444399</c:v>
                </c:pt>
                <c:pt idx="924">
                  <c:v>1.2833333333333301</c:v>
                </c:pt>
                <c:pt idx="925">
                  <c:v>1.2847222222222201</c:v>
                </c:pt>
                <c:pt idx="926">
                  <c:v>1.2861111111111101</c:v>
                </c:pt>
                <c:pt idx="927">
                  <c:v>1.2875000000000001</c:v>
                </c:pt>
                <c:pt idx="928">
                  <c:v>1.2888888888888901</c:v>
                </c:pt>
                <c:pt idx="929">
                  <c:v>1.2902777777777801</c:v>
                </c:pt>
                <c:pt idx="930">
                  <c:v>1.2916666666666701</c:v>
                </c:pt>
                <c:pt idx="931">
                  <c:v>1.2930555555555601</c:v>
                </c:pt>
                <c:pt idx="932">
                  <c:v>1.2944444444444401</c:v>
                </c:pt>
                <c:pt idx="933">
                  <c:v>1.2958333333333301</c:v>
                </c:pt>
                <c:pt idx="934">
                  <c:v>1.2972222222222201</c:v>
                </c:pt>
                <c:pt idx="935">
                  <c:v>1.2986111111111101</c:v>
                </c:pt>
                <c:pt idx="936">
                  <c:v>1.3</c:v>
                </c:pt>
                <c:pt idx="937">
                  <c:v>1.30138888888889</c:v>
                </c:pt>
                <c:pt idx="938">
                  <c:v>1.30277777777778</c:v>
                </c:pt>
                <c:pt idx="939">
                  <c:v>1.30416666666667</c:v>
                </c:pt>
                <c:pt idx="940">
                  <c:v>1.30555555555556</c:v>
                </c:pt>
                <c:pt idx="941">
                  <c:v>1.30694444444444</c:v>
                </c:pt>
                <c:pt idx="942">
                  <c:v>1.30833333333333</c:v>
                </c:pt>
                <c:pt idx="943">
                  <c:v>1.30972222222222</c:v>
                </c:pt>
                <c:pt idx="944">
                  <c:v>1.31111111111111</c:v>
                </c:pt>
                <c:pt idx="945">
                  <c:v>1.3125</c:v>
                </c:pt>
                <c:pt idx="946">
                  <c:v>1.31388888888889</c:v>
                </c:pt>
                <c:pt idx="947">
                  <c:v>1.31527777777778</c:v>
                </c:pt>
                <c:pt idx="948">
                  <c:v>1.31666666666667</c:v>
                </c:pt>
                <c:pt idx="949">
                  <c:v>1.31805555555556</c:v>
                </c:pt>
                <c:pt idx="950">
                  <c:v>1.31944444444444</c:v>
                </c:pt>
                <c:pt idx="951">
                  <c:v>1.32083333333333</c:v>
                </c:pt>
                <c:pt idx="952">
                  <c:v>1.32222222222222</c:v>
                </c:pt>
                <c:pt idx="953">
                  <c:v>1.32361111111111</c:v>
                </c:pt>
                <c:pt idx="954">
                  <c:v>1.325</c:v>
                </c:pt>
                <c:pt idx="955">
                  <c:v>1.3263888888888899</c:v>
                </c:pt>
                <c:pt idx="956">
                  <c:v>1.3277777777777799</c:v>
                </c:pt>
                <c:pt idx="957">
                  <c:v>1.3291666666666699</c:v>
                </c:pt>
                <c:pt idx="958">
                  <c:v>1.3305555555555599</c:v>
                </c:pt>
                <c:pt idx="959">
                  <c:v>1.3319444444444399</c:v>
                </c:pt>
                <c:pt idx="960">
                  <c:v>1.3333333333333299</c:v>
                </c:pt>
                <c:pt idx="961">
                  <c:v>1.3347222222222199</c:v>
                </c:pt>
                <c:pt idx="962">
                  <c:v>1.3361111111111099</c:v>
                </c:pt>
                <c:pt idx="963">
                  <c:v>1.3374999999999999</c:v>
                </c:pt>
                <c:pt idx="964">
                  <c:v>1.3388888888888899</c:v>
                </c:pt>
                <c:pt idx="965">
                  <c:v>1.3402777777777799</c:v>
                </c:pt>
                <c:pt idx="966">
                  <c:v>1.3416666666666699</c:v>
                </c:pt>
                <c:pt idx="967">
                  <c:v>1.3430555555555601</c:v>
                </c:pt>
                <c:pt idx="968">
                  <c:v>1.3444444444444399</c:v>
                </c:pt>
                <c:pt idx="969">
                  <c:v>1.3458333333333301</c:v>
                </c:pt>
                <c:pt idx="970">
                  <c:v>1.3472222222222201</c:v>
                </c:pt>
                <c:pt idx="971">
                  <c:v>1.3486111111111101</c:v>
                </c:pt>
                <c:pt idx="972">
                  <c:v>1.35</c:v>
                </c:pt>
                <c:pt idx="973">
                  <c:v>1.3513888888888901</c:v>
                </c:pt>
                <c:pt idx="974">
                  <c:v>1.3527777777777801</c:v>
                </c:pt>
                <c:pt idx="975">
                  <c:v>1.3541666666666701</c:v>
                </c:pt>
                <c:pt idx="976">
                  <c:v>1.3555555555555601</c:v>
                </c:pt>
                <c:pt idx="977">
                  <c:v>1.3569444444444401</c:v>
                </c:pt>
                <c:pt idx="978">
                  <c:v>1.3583333333333301</c:v>
                </c:pt>
                <c:pt idx="979">
                  <c:v>1.3597222222222201</c:v>
                </c:pt>
                <c:pt idx="980">
                  <c:v>1.3611111111111101</c:v>
                </c:pt>
                <c:pt idx="981">
                  <c:v>1.3625</c:v>
                </c:pt>
                <c:pt idx="982">
                  <c:v>1.36388888888889</c:v>
                </c:pt>
                <c:pt idx="983">
                  <c:v>1.36527777777778</c:v>
                </c:pt>
                <c:pt idx="984">
                  <c:v>1.36666666666667</c:v>
                </c:pt>
                <c:pt idx="985">
                  <c:v>1.36805555555556</c:v>
                </c:pt>
                <c:pt idx="986">
                  <c:v>1.36944444444444</c:v>
                </c:pt>
                <c:pt idx="987">
                  <c:v>1.37083333333333</c:v>
                </c:pt>
                <c:pt idx="988">
                  <c:v>1.37222222222222</c:v>
                </c:pt>
                <c:pt idx="989">
                  <c:v>1.37361111111111</c:v>
                </c:pt>
                <c:pt idx="990">
                  <c:v>1.375</c:v>
                </c:pt>
                <c:pt idx="991">
                  <c:v>1.37638888888889</c:v>
                </c:pt>
                <c:pt idx="992">
                  <c:v>1.37777777777778</c:v>
                </c:pt>
                <c:pt idx="993">
                  <c:v>1.37916666666667</c:v>
                </c:pt>
                <c:pt idx="994">
                  <c:v>1.38055555555556</c:v>
                </c:pt>
                <c:pt idx="995">
                  <c:v>1.38194444444444</c:v>
                </c:pt>
                <c:pt idx="996">
                  <c:v>1.38333333333333</c:v>
                </c:pt>
                <c:pt idx="997">
                  <c:v>1.38472222222222</c:v>
                </c:pt>
                <c:pt idx="998">
                  <c:v>1.38611111111111</c:v>
                </c:pt>
                <c:pt idx="999">
                  <c:v>1.3875</c:v>
                </c:pt>
                <c:pt idx="1000">
                  <c:v>1.3888888888888899</c:v>
                </c:pt>
                <c:pt idx="1001">
                  <c:v>1.3902777777777799</c:v>
                </c:pt>
                <c:pt idx="1002">
                  <c:v>1.3916666666666699</c:v>
                </c:pt>
                <c:pt idx="1003">
                  <c:v>1.3930555555555599</c:v>
                </c:pt>
                <c:pt idx="1004">
                  <c:v>1.3944444444444399</c:v>
                </c:pt>
                <c:pt idx="1005">
                  <c:v>1.3958333333333299</c:v>
                </c:pt>
                <c:pt idx="1006">
                  <c:v>1.3972222222222199</c:v>
                </c:pt>
                <c:pt idx="1007">
                  <c:v>1.3986111111111099</c:v>
                </c:pt>
                <c:pt idx="1008">
                  <c:v>1.4</c:v>
                </c:pt>
                <c:pt idx="1009">
                  <c:v>1.4013888888888899</c:v>
                </c:pt>
                <c:pt idx="1010">
                  <c:v>1.4027777777777799</c:v>
                </c:pt>
                <c:pt idx="1011">
                  <c:v>1.4041666666666699</c:v>
                </c:pt>
                <c:pt idx="1012">
                  <c:v>1.4055555555555601</c:v>
                </c:pt>
                <c:pt idx="1013">
                  <c:v>1.4069444444444399</c:v>
                </c:pt>
                <c:pt idx="1014">
                  <c:v>1.4083333333333301</c:v>
                </c:pt>
                <c:pt idx="1015">
                  <c:v>1.4097222222222201</c:v>
                </c:pt>
                <c:pt idx="1016">
                  <c:v>1.4111111111111101</c:v>
                </c:pt>
                <c:pt idx="1017">
                  <c:v>1.4125000000000001</c:v>
                </c:pt>
                <c:pt idx="1018">
                  <c:v>1.4138888888888901</c:v>
                </c:pt>
                <c:pt idx="1019">
                  <c:v>1.4152777777777801</c:v>
                </c:pt>
                <c:pt idx="1020">
                  <c:v>1.4166666666666701</c:v>
                </c:pt>
                <c:pt idx="1021">
                  <c:v>1.4180555555555601</c:v>
                </c:pt>
                <c:pt idx="1022">
                  <c:v>1.4194444444444401</c:v>
                </c:pt>
                <c:pt idx="1023">
                  <c:v>1.4208333333333301</c:v>
                </c:pt>
                <c:pt idx="1024">
                  <c:v>1.4222222222222201</c:v>
                </c:pt>
                <c:pt idx="1025">
                  <c:v>1.4236111111111101</c:v>
                </c:pt>
                <c:pt idx="1026">
                  <c:v>1.425</c:v>
                </c:pt>
                <c:pt idx="1027">
                  <c:v>1.42638888888889</c:v>
                </c:pt>
                <c:pt idx="1028">
                  <c:v>1.42777777777778</c:v>
                </c:pt>
                <c:pt idx="1029">
                  <c:v>1.42916666666667</c:v>
                </c:pt>
                <c:pt idx="1030">
                  <c:v>1.43055555555556</c:v>
                </c:pt>
                <c:pt idx="1031">
                  <c:v>1.43194444444444</c:v>
                </c:pt>
                <c:pt idx="1032">
                  <c:v>1.43333333333333</c:v>
                </c:pt>
                <c:pt idx="1033">
                  <c:v>1.43472222222222</c:v>
                </c:pt>
                <c:pt idx="1034">
                  <c:v>1.43611111111111</c:v>
                </c:pt>
                <c:pt idx="1035">
                  <c:v>1.4375</c:v>
                </c:pt>
                <c:pt idx="1036">
                  <c:v>1.43888888888889</c:v>
                </c:pt>
                <c:pt idx="1037">
                  <c:v>1.44027777777778</c:v>
                </c:pt>
                <c:pt idx="1038">
                  <c:v>1.44166666666667</c:v>
                </c:pt>
                <c:pt idx="1039">
                  <c:v>1.44305555555556</c:v>
                </c:pt>
                <c:pt idx="1040">
                  <c:v>1.44444444444444</c:v>
                </c:pt>
                <c:pt idx="1041">
                  <c:v>1.44583333333333</c:v>
                </c:pt>
                <c:pt idx="1042">
                  <c:v>1.44722222222222</c:v>
                </c:pt>
                <c:pt idx="1043">
                  <c:v>1.44861111111111</c:v>
                </c:pt>
                <c:pt idx="1044">
                  <c:v>1.45</c:v>
                </c:pt>
                <c:pt idx="1045">
                  <c:v>1.4513888888888899</c:v>
                </c:pt>
                <c:pt idx="1046">
                  <c:v>1.4527777777777799</c:v>
                </c:pt>
                <c:pt idx="1047">
                  <c:v>1.4541666666666699</c:v>
                </c:pt>
                <c:pt idx="1048">
                  <c:v>1.4555555555555599</c:v>
                </c:pt>
                <c:pt idx="1049">
                  <c:v>1.4569444444444399</c:v>
                </c:pt>
                <c:pt idx="1050">
                  <c:v>1.4583333333333299</c:v>
                </c:pt>
                <c:pt idx="1051">
                  <c:v>1.4597222222222199</c:v>
                </c:pt>
                <c:pt idx="1052">
                  <c:v>1.4611111111111099</c:v>
                </c:pt>
                <c:pt idx="1053">
                  <c:v>1.4624999999999999</c:v>
                </c:pt>
                <c:pt idx="1054">
                  <c:v>1.4638888888888899</c:v>
                </c:pt>
                <c:pt idx="1055">
                  <c:v>1.4652777777777799</c:v>
                </c:pt>
                <c:pt idx="1056">
                  <c:v>1.4666666666666699</c:v>
                </c:pt>
                <c:pt idx="1057">
                  <c:v>1.4680555555555601</c:v>
                </c:pt>
                <c:pt idx="1058">
                  <c:v>1.4694444444444399</c:v>
                </c:pt>
                <c:pt idx="1059">
                  <c:v>1.4708333333333301</c:v>
                </c:pt>
                <c:pt idx="1060">
                  <c:v>1.4722222222222201</c:v>
                </c:pt>
                <c:pt idx="1061">
                  <c:v>1.4736111111111101</c:v>
                </c:pt>
                <c:pt idx="1062">
                  <c:v>1.4750000000000001</c:v>
                </c:pt>
                <c:pt idx="1063">
                  <c:v>1.4763888888888901</c:v>
                </c:pt>
                <c:pt idx="1064">
                  <c:v>1.4777777777777801</c:v>
                </c:pt>
                <c:pt idx="1065">
                  <c:v>1.4791666666666701</c:v>
                </c:pt>
                <c:pt idx="1066">
                  <c:v>1.4805555555555601</c:v>
                </c:pt>
                <c:pt idx="1067">
                  <c:v>1.4819444444444401</c:v>
                </c:pt>
                <c:pt idx="1068">
                  <c:v>1.4833333333333301</c:v>
                </c:pt>
                <c:pt idx="1069">
                  <c:v>1.4847222222222201</c:v>
                </c:pt>
                <c:pt idx="1070">
                  <c:v>1.4861111111111101</c:v>
                </c:pt>
                <c:pt idx="1071">
                  <c:v>1.4875</c:v>
                </c:pt>
                <c:pt idx="1072">
                  <c:v>1.48888888888889</c:v>
                </c:pt>
                <c:pt idx="1073">
                  <c:v>1.49027777777778</c:v>
                </c:pt>
                <c:pt idx="1074">
                  <c:v>1.49166666666667</c:v>
                </c:pt>
                <c:pt idx="1075">
                  <c:v>1.49305555555556</c:v>
                </c:pt>
                <c:pt idx="1076">
                  <c:v>1.49444444444444</c:v>
                </c:pt>
                <c:pt idx="1077">
                  <c:v>1.49583333333333</c:v>
                </c:pt>
                <c:pt idx="1078">
                  <c:v>1.49722222222222</c:v>
                </c:pt>
                <c:pt idx="1079">
                  <c:v>1.49861111111111</c:v>
                </c:pt>
                <c:pt idx="1080">
                  <c:v>1.5</c:v>
                </c:pt>
                <c:pt idx="1081">
                  <c:v>1.50138888888889</c:v>
                </c:pt>
                <c:pt idx="1082">
                  <c:v>1.50277777777778</c:v>
                </c:pt>
                <c:pt idx="1083">
                  <c:v>1.50416666666667</c:v>
                </c:pt>
                <c:pt idx="1084">
                  <c:v>1.50555555555556</c:v>
                </c:pt>
                <c:pt idx="1085">
                  <c:v>1.50694444444444</c:v>
                </c:pt>
                <c:pt idx="1086">
                  <c:v>1.50833333333333</c:v>
                </c:pt>
                <c:pt idx="1087">
                  <c:v>1.50972222222222</c:v>
                </c:pt>
                <c:pt idx="1088">
                  <c:v>1.51111111111111</c:v>
                </c:pt>
                <c:pt idx="1089">
                  <c:v>1.5125</c:v>
                </c:pt>
                <c:pt idx="1090">
                  <c:v>1.5138888888888899</c:v>
                </c:pt>
                <c:pt idx="1091">
                  <c:v>1.5152777777777799</c:v>
                </c:pt>
                <c:pt idx="1092">
                  <c:v>1.5166666666666699</c:v>
                </c:pt>
                <c:pt idx="1093">
                  <c:v>1.5180555555555599</c:v>
                </c:pt>
                <c:pt idx="1094">
                  <c:v>1.5194444444444399</c:v>
                </c:pt>
                <c:pt idx="1095">
                  <c:v>1.5208333333333299</c:v>
                </c:pt>
                <c:pt idx="1096">
                  <c:v>1.5222222222222199</c:v>
                </c:pt>
                <c:pt idx="1097">
                  <c:v>1.5236111111111099</c:v>
                </c:pt>
                <c:pt idx="1098">
                  <c:v>1.5249999999999999</c:v>
                </c:pt>
                <c:pt idx="1099">
                  <c:v>1.5263888888888899</c:v>
                </c:pt>
                <c:pt idx="1100">
                  <c:v>1.5277777777777799</c:v>
                </c:pt>
                <c:pt idx="1101">
                  <c:v>1.5291666666666699</c:v>
                </c:pt>
                <c:pt idx="1102">
                  <c:v>1.5305555555555601</c:v>
                </c:pt>
                <c:pt idx="1103">
                  <c:v>1.5319444444444399</c:v>
                </c:pt>
                <c:pt idx="1104">
                  <c:v>1.5333333333333301</c:v>
                </c:pt>
                <c:pt idx="1105">
                  <c:v>1.5347222222222201</c:v>
                </c:pt>
                <c:pt idx="1106">
                  <c:v>1.5361111111111101</c:v>
                </c:pt>
                <c:pt idx="1107">
                  <c:v>1.5375000000000001</c:v>
                </c:pt>
                <c:pt idx="1108">
                  <c:v>1.5388888888888901</c:v>
                </c:pt>
                <c:pt idx="1109">
                  <c:v>1.5402777777777801</c:v>
                </c:pt>
                <c:pt idx="1110">
                  <c:v>1.5416666666666701</c:v>
                </c:pt>
                <c:pt idx="1111">
                  <c:v>1.5430555555555601</c:v>
                </c:pt>
                <c:pt idx="1112">
                  <c:v>1.5444444444444401</c:v>
                </c:pt>
                <c:pt idx="1113">
                  <c:v>1.5458333333333301</c:v>
                </c:pt>
                <c:pt idx="1114">
                  <c:v>1.5472222222222201</c:v>
                </c:pt>
                <c:pt idx="1115">
                  <c:v>1.5486111111111101</c:v>
                </c:pt>
                <c:pt idx="1116">
                  <c:v>1.55</c:v>
                </c:pt>
                <c:pt idx="1117">
                  <c:v>1.55138888888889</c:v>
                </c:pt>
                <c:pt idx="1118">
                  <c:v>1.55277777777778</c:v>
                </c:pt>
                <c:pt idx="1119">
                  <c:v>1.55416666666667</c:v>
                </c:pt>
                <c:pt idx="1120">
                  <c:v>1.55555555555556</c:v>
                </c:pt>
                <c:pt idx="1121">
                  <c:v>1.55694444444444</c:v>
                </c:pt>
                <c:pt idx="1122">
                  <c:v>1.55833333333333</c:v>
                </c:pt>
                <c:pt idx="1123">
                  <c:v>1.55972222222222</c:v>
                </c:pt>
                <c:pt idx="1124">
                  <c:v>1.56111111111111</c:v>
                </c:pt>
                <c:pt idx="1125">
                  <c:v>1.5625</c:v>
                </c:pt>
                <c:pt idx="1126">
                  <c:v>1.56388888888889</c:v>
                </c:pt>
                <c:pt idx="1127">
                  <c:v>1.56527777777778</c:v>
                </c:pt>
                <c:pt idx="1128">
                  <c:v>1.56666666666667</c:v>
                </c:pt>
                <c:pt idx="1129">
                  <c:v>1.56805555555556</c:v>
                </c:pt>
                <c:pt idx="1130">
                  <c:v>1.56944444444444</c:v>
                </c:pt>
                <c:pt idx="1131">
                  <c:v>1.57083333333333</c:v>
                </c:pt>
                <c:pt idx="1132">
                  <c:v>1.57222222222222</c:v>
                </c:pt>
                <c:pt idx="1133">
                  <c:v>1.57361111111111</c:v>
                </c:pt>
                <c:pt idx="1134">
                  <c:v>1.575</c:v>
                </c:pt>
                <c:pt idx="1135">
                  <c:v>1.5763888888888899</c:v>
                </c:pt>
                <c:pt idx="1136">
                  <c:v>1.5777777777777799</c:v>
                </c:pt>
                <c:pt idx="1137">
                  <c:v>1.5791666666666699</c:v>
                </c:pt>
                <c:pt idx="1138">
                  <c:v>1.5805555555555599</c:v>
                </c:pt>
                <c:pt idx="1139">
                  <c:v>1.5819444444444399</c:v>
                </c:pt>
                <c:pt idx="1140">
                  <c:v>1.5833333333333299</c:v>
                </c:pt>
                <c:pt idx="1141">
                  <c:v>1.5847222222222199</c:v>
                </c:pt>
                <c:pt idx="1142">
                  <c:v>1.5861111111111099</c:v>
                </c:pt>
                <c:pt idx="1143">
                  <c:v>1.5874999999999999</c:v>
                </c:pt>
                <c:pt idx="1144">
                  <c:v>1.5888888888888899</c:v>
                </c:pt>
                <c:pt idx="1145">
                  <c:v>1.5902777777777799</c:v>
                </c:pt>
                <c:pt idx="1146">
                  <c:v>1.5916666666666699</c:v>
                </c:pt>
                <c:pt idx="1147">
                  <c:v>1.5930555555555601</c:v>
                </c:pt>
                <c:pt idx="1148">
                  <c:v>1.5944444444444399</c:v>
                </c:pt>
                <c:pt idx="1149">
                  <c:v>1.5958333333333301</c:v>
                </c:pt>
                <c:pt idx="1150">
                  <c:v>1.5972222222222201</c:v>
                </c:pt>
                <c:pt idx="1151">
                  <c:v>1.5986111111111101</c:v>
                </c:pt>
                <c:pt idx="1152">
                  <c:v>1.6</c:v>
                </c:pt>
                <c:pt idx="1153">
                  <c:v>1.6013888888888901</c:v>
                </c:pt>
                <c:pt idx="1154">
                  <c:v>1.6027777777777801</c:v>
                </c:pt>
                <c:pt idx="1155">
                  <c:v>1.6041666666666701</c:v>
                </c:pt>
                <c:pt idx="1156">
                  <c:v>1.6055555555555601</c:v>
                </c:pt>
                <c:pt idx="1157">
                  <c:v>1.6069444444444401</c:v>
                </c:pt>
                <c:pt idx="1158">
                  <c:v>1.6083333333333301</c:v>
                </c:pt>
                <c:pt idx="1159">
                  <c:v>1.6097222222222201</c:v>
                </c:pt>
                <c:pt idx="1160">
                  <c:v>1.6111111111111101</c:v>
                </c:pt>
                <c:pt idx="1161">
                  <c:v>1.6125</c:v>
                </c:pt>
                <c:pt idx="1162">
                  <c:v>1.61388888888889</c:v>
                </c:pt>
                <c:pt idx="1163">
                  <c:v>1.61527777777778</c:v>
                </c:pt>
                <c:pt idx="1164">
                  <c:v>1.61666666666667</c:v>
                </c:pt>
                <c:pt idx="1165">
                  <c:v>1.61805555555556</c:v>
                </c:pt>
                <c:pt idx="1166">
                  <c:v>1.61944444444444</c:v>
                </c:pt>
                <c:pt idx="1167">
                  <c:v>1.62083333333333</c:v>
                </c:pt>
                <c:pt idx="1168">
                  <c:v>1.62222222222222</c:v>
                </c:pt>
                <c:pt idx="1169">
                  <c:v>1.62361111111111</c:v>
                </c:pt>
                <c:pt idx="1170">
                  <c:v>1.625</c:v>
                </c:pt>
                <c:pt idx="1171">
                  <c:v>1.62638888888889</c:v>
                </c:pt>
                <c:pt idx="1172">
                  <c:v>1.62777777777778</c:v>
                </c:pt>
                <c:pt idx="1173">
                  <c:v>1.62916666666667</c:v>
                </c:pt>
                <c:pt idx="1174">
                  <c:v>1.63055555555556</c:v>
                </c:pt>
                <c:pt idx="1175">
                  <c:v>1.63194444444444</c:v>
                </c:pt>
                <c:pt idx="1176">
                  <c:v>1.63333333333333</c:v>
                </c:pt>
                <c:pt idx="1177">
                  <c:v>1.63472222222222</c:v>
                </c:pt>
                <c:pt idx="1178">
                  <c:v>1.63611111111111</c:v>
                </c:pt>
                <c:pt idx="1179">
                  <c:v>1.6375</c:v>
                </c:pt>
                <c:pt idx="1180">
                  <c:v>1.6388888888888899</c:v>
                </c:pt>
                <c:pt idx="1181">
                  <c:v>1.6402777777777799</c:v>
                </c:pt>
                <c:pt idx="1182">
                  <c:v>1.6416666666666699</c:v>
                </c:pt>
                <c:pt idx="1183">
                  <c:v>1.6430555555555599</c:v>
                </c:pt>
                <c:pt idx="1184">
                  <c:v>1.6444444444444399</c:v>
                </c:pt>
                <c:pt idx="1185">
                  <c:v>1.6458333333333299</c:v>
                </c:pt>
                <c:pt idx="1186">
                  <c:v>1.6472222222222199</c:v>
                </c:pt>
                <c:pt idx="1187">
                  <c:v>1.6486111111111099</c:v>
                </c:pt>
                <c:pt idx="1188">
                  <c:v>1.65</c:v>
                </c:pt>
                <c:pt idx="1189">
                  <c:v>1.6513888888888899</c:v>
                </c:pt>
                <c:pt idx="1190">
                  <c:v>1.6527777777777799</c:v>
                </c:pt>
                <c:pt idx="1191">
                  <c:v>1.6541666666666699</c:v>
                </c:pt>
                <c:pt idx="1192">
                  <c:v>1.6555555555555601</c:v>
                </c:pt>
                <c:pt idx="1193">
                  <c:v>1.6569444444444399</c:v>
                </c:pt>
                <c:pt idx="1194">
                  <c:v>1.6583333333333301</c:v>
                </c:pt>
                <c:pt idx="1195">
                  <c:v>1.6597222222222201</c:v>
                </c:pt>
                <c:pt idx="1196">
                  <c:v>1.6611111111111101</c:v>
                </c:pt>
                <c:pt idx="1197">
                  <c:v>1.6625000000000001</c:v>
                </c:pt>
                <c:pt idx="1198">
                  <c:v>1.6638888888888901</c:v>
                </c:pt>
                <c:pt idx="1199">
                  <c:v>1.6652777777777801</c:v>
                </c:pt>
                <c:pt idx="1200">
                  <c:v>1.6666666666666701</c:v>
                </c:pt>
                <c:pt idx="1201">
                  <c:v>1.6680555555555601</c:v>
                </c:pt>
                <c:pt idx="1202">
                  <c:v>1.6694444444444401</c:v>
                </c:pt>
                <c:pt idx="1203">
                  <c:v>1.6708333333333301</c:v>
                </c:pt>
                <c:pt idx="1204">
                  <c:v>1.6722222222222201</c:v>
                </c:pt>
                <c:pt idx="1205">
                  <c:v>1.6736111111111101</c:v>
                </c:pt>
                <c:pt idx="1206">
                  <c:v>1.675</c:v>
                </c:pt>
                <c:pt idx="1207">
                  <c:v>1.67638888888889</c:v>
                </c:pt>
                <c:pt idx="1208">
                  <c:v>1.67777777777778</c:v>
                </c:pt>
                <c:pt idx="1209">
                  <c:v>1.67916666666667</c:v>
                </c:pt>
                <c:pt idx="1210">
                  <c:v>1.68055555555556</c:v>
                </c:pt>
                <c:pt idx="1211">
                  <c:v>1.68194444444444</c:v>
                </c:pt>
                <c:pt idx="1212">
                  <c:v>1.68333333333333</c:v>
                </c:pt>
                <c:pt idx="1213">
                  <c:v>1.68472222222222</c:v>
                </c:pt>
                <c:pt idx="1214">
                  <c:v>1.68611111111111</c:v>
                </c:pt>
                <c:pt idx="1215">
                  <c:v>1.6875</c:v>
                </c:pt>
                <c:pt idx="1216">
                  <c:v>1.68888888888889</c:v>
                </c:pt>
                <c:pt idx="1217">
                  <c:v>1.69027777777778</c:v>
                </c:pt>
                <c:pt idx="1218">
                  <c:v>1.69166666666667</c:v>
                </c:pt>
                <c:pt idx="1219">
                  <c:v>1.69305555555556</c:v>
                </c:pt>
                <c:pt idx="1220">
                  <c:v>1.69444444444444</c:v>
                </c:pt>
                <c:pt idx="1221">
                  <c:v>1.69583333333333</c:v>
                </c:pt>
                <c:pt idx="1222">
                  <c:v>1.69722222222222</c:v>
                </c:pt>
                <c:pt idx="1223">
                  <c:v>1.69861111111111</c:v>
                </c:pt>
                <c:pt idx="1224">
                  <c:v>1.7</c:v>
                </c:pt>
                <c:pt idx="1225">
                  <c:v>1.7013888888888899</c:v>
                </c:pt>
                <c:pt idx="1226">
                  <c:v>1.7027777777777799</c:v>
                </c:pt>
                <c:pt idx="1227">
                  <c:v>1.7041666666666699</c:v>
                </c:pt>
                <c:pt idx="1228">
                  <c:v>1.7055555555555599</c:v>
                </c:pt>
                <c:pt idx="1229">
                  <c:v>1.7069444444444399</c:v>
                </c:pt>
                <c:pt idx="1230">
                  <c:v>1.7083333333333299</c:v>
                </c:pt>
                <c:pt idx="1231">
                  <c:v>1.7097222222222199</c:v>
                </c:pt>
                <c:pt idx="1232">
                  <c:v>1.7111111111111099</c:v>
                </c:pt>
                <c:pt idx="1233">
                  <c:v>1.7124999999999999</c:v>
                </c:pt>
                <c:pt idx="1234">
                  <c:v>1.7138888888888899</c:v>
                </c:pt>
                <c:pt idx="1235">
                  <c:v>1.7152777777777799</c:v>
                </c:pt>
                <c:pt idx="1236">
                  <c:v>1.7166666666666699</c:v>
                </c:pt>
                <c:pt idx="1237">
                  <c:v>1.7180555555555601</c:v>
                </c:pt>
                <c:pt idx="1238">
                  <c:v>1.7194444444444399</c:v>
                </c:pt>
                <c:pt idx="1239">
                  <c:v>1.7208333333333301</c:v>
                </c:pt>
                <c:pt idx="1240">
                  <c:v>1.7222222222222201</c:v>
                </c:pt>
                <c:pt idx="1241">
                  <c:v>1.7236111111111101</c:v>
                </c:pt>
                <c:pt idx="1242">
                  <c:v>1.7250000000000001</c:v>
                </c:pt>
                <c:pt idx="1243">
                  <c:v>1.7263888888888901</c:v>
                </c:pt>
                <c:pt idx="1244">
                  <c:v>1.7277777777777801</c:v>
                </c:pt>
                <c:pt idx="1245">
                  <c:v>1.7291666666666701</c:v>
                </c:pt>
                <c:pt idx="1246">
                  <c:v>1.7305555555555601</c:v>
                </c:pt>
                <c:pt idx="1247">
                  <c:v>1.7319444444444401</c:v>
                </c:pt>
                <c:pt idx="1248">
                  <c:v>1.7333333333333301</c:v>
                </c:pt>
                <c:pt idx="1249">
                  <c:v>1.7347222222222201</c:v>
                </c:pt>
                <c:pt idx="1250">
                  <c:v>1.7361111111111101</c:v>
                </c:pt>
                <c:pt idx="1251">
                  <c:v>1.7375</c:v>
                </c:pt>
                <c:pt idx="1252">
                  <c:v>1.73888888888889</c:v>
                </c:pt>
                <c:pt idx="1253">
                  <c:v>1.74027777777778</c:v>
                </c:pt>
                <c:pt idx="1254">
                  <c:v>1.74166666666667</c:v>
                </c:pt>
                <c:pt idx="1255">
                  <c:v>1.74305555555556</c:v>
                </c:pt>
                <c:pt idx="1256">
                  <c:v>1.74444444444444</c:v>
                </c:pt>
                <c:pt idx="1257">
                  <c:v>1.74583333333333</c:v>
                </c:pt>
                <c:pt idx="1258">
                  <c:v>1.74722222222222</c:v>
                </c:pt>
                <c:pt idx="1259">
                  <c:v>1.74861111111111</c:v>
                </c:pt>
                <c:pt idx="1260">
                  <c:v>1.75</c:v>
                </c:pt>
                <c:pt idx="1261">
                  <c:v>1.75138888888889</c:v>
                </c:pt>
                <c:pt idx="1262">
                  <c:v>1.75277777777778</c:v>
                </c:pt>
                <c:pt idx="1263">
                  <c:v>1.75416666666667</c:v>
                </c:pt>
                <c:pt idx="1264">
                  <c:v>1.75555555555556</c:v>
                </c:pt>
                <c:pt idx="1265">
                  <c:v>1.75694444444444</c:v>
                </c:pt>
                <c:pt idx="1266">
                  <c:v>1.75833333333333</c:v>
                </c:pt>
                <c:pt idx="1267">
                  <c:v>1.75972222222222</c:v>
                </c:pt>
                <c:pt idx="1268">
                  <c:v>1.76111111111111</c:v>
                </c:pt>
                <c:pt idx="1269">
                  <c:v>1.7625</c:v>
                </c:pt>
                <c:pt idx="1270">
                  <c:v>1.7638888888888899</c:v>
                </c:pt>
                <c:pt idx="1271">
                  <c:v>1.7652777777777799</c:v>
                </c:pt>
                <c:pt idx="1272">
                  <c:v>1.7666666666666699</c:v>
                </c:pt>
                <c:pt idx="1273">
                  <c:v>1.7680555555555599</c:v>
                </c:pt>
                <c:pt idx="1274">
                  <c:v>1.7694444444444399</c:v>
                </c:pt>
                <c:pt idx="1275">
                  <c:v>1.7708333333333299</c:v>
                </c:pt>
                <c:pt idx="1276">
                  <c:v>1.7722222222222199</c:v>
                </c:pt>
                <c:pt idx="1277">
                  <c:v>1.7736111111111099</c:v>
                </c:pt>
                <c:pt idx="1278">
                  <c:v>1.7749999999999999</c:v>
                </c:pt>
                <c:pt idx="1279">
                  <c:v>1.7763888888888899</c:v>
                </c:pt>
                <c:pt idx="1280">
                  <c:v>1.7777777777777799</c:v>
                </c:pt>
                <c:pt idx="1281">
                  <c:v>1.7791666666666699</c:v>
                </c:pt>
                <c:pt idx="1282">
                  <c:v>1.7805555555555601</c:v>
                </c:pt>
                <c:pt idx="1283">
                  <c:v>1.7819444444444399</c:v>
                </c:pt>
                <c:pt idx="1284">
                  <c:v>1.7833333333333301</c:v>
                </c:pt>
                <c:pt idx="1285">
                  <c:v>1.7847222222222201</c:v>
                </c:pt>
                <c:pt idx="1286">
                  <c:v>1.7861111111111101</c:v>
                </c:pt>
                <c:pt idx="1287">
                  <c:v>1.7875000000000001</c:v>
                </c:pt>
                <c:pt idx="1288">
                  <c:v>1.7888888888888901</c:v>
                </c:pt>
                <c:pt idx="1289">
                  <c:v>1.7902777777777801</c:v>
                </c:pt>
                <c:pt idx="1290">
                  <c:v>1.7916666666666701</c:v>
                </c:pt>
                <c:pt idx="1291">
                  <c:v>1.7930555555555601</c:v>
                </c:pt>
                <c:pt idx="1292">
                  <c:v>1.7944444444444401</c:v>
                </c:pt>
                <c:pt idx="1293">
                  <c:v>1.7958333333333301</c:v>
                </c:pt>
                <c:pt idx="1294">
                  <c:v>1.7972222222222201</c:v>
                </c:pt>
                <c:pt idx="1295">
                  <c:v>1.7986111111111101</c:v>
                </c:pt>
                <c:pt idx="1296">
                  <c:v>1.8</c:v>
                </c:pt>
                <c:pt idx="1297">
                  <c:v>1.80138888888889</c:v>
                </c:pt>
                <c:pt idx="1298">
                  <c:v>1.80277777777778</c:v>
                </c:pt>
                <c:pt idx="1299">
                  <c:v>1.80416666666667</c:v>
                </c:pt>
                <c:pt idx="1300">
                  <c:v>1.80555555555556</c:v>
                </c:pt>
                <c:pt idx="1301">
                  <c:v>1.80694444444444</c:v>
                </c:pt>
                <c:pt idx="1302">
                  <c:v>1.80833333333333</c:v>
                </c:pt>
                <c:pt idx="1303">
                  <c:v>1.80972222222222</c:v>
                </c:pt>
                <c:pt idx="1304">
                  <c:v>1.81111111111111</c:v>
                </c:pt>
                <c:pt idx="1305">
                  <c:v>1.8125</c:v>
                </c:pt>
                <c:pt idx="1306">
                  <c:v>1.81388888888889</c:v>
                </c:pt>
                <c:pt idx="1307">
                  <c:v>1.81527777777778</c:v>
                </c:pt>
                <c:pt idx="1308">
                  <c:v>1.81666666666667</c:v>
                </c:pt>
                <c:pt idx="1309">
                  <c:v>1.81805555555556</c:v>
                </c:pt>
                <c:pt idx="1310">
                  <c:v>1.81944444444444</c:v>
                </c:pt>
                <c:pt idx="1311">
                  <c:v>1.82083333333333</c:v>
                </c:pt>
                <c:pt idx="1312">
                  <c:v>1.82222222222222</c:v>
                </c:pt>
                <c:pt idx="1313">
                  <c:v>1.82361111111111</c:v>
                </c:pt>
                <c:pt idx="1314">
                  <c:v>1.825</c:v>
                </c:pt>
                <c:pt idx="1315">
                  <c:v>1.8263888888888899</c:v>
                </c:pt>
                <c:pt idx="1316">
                  <c:v>1.8277777777777799</c:v>
                </c:pt>
                <c:pt idx="1317">
                  <c:v>1.8291666666666699</c:v>
                </c:pt>
                <c:pt idx="1318">
                  <c:v>1.8305555555555599</c:v>
                </c:pt>
                <c:pt idx="1319">
                  <c:v>1.8319444444444399</c:v>
                </c:pt>
                <c:pt idx="1320">
                  <c:v>1.8333333333333299</c:v>
                </c:pt>
                <c:pt idx="1321">
                  <c:v>1.8347222222222199</c:v>
                </c:pt>
                <c:pt idx="1322">
                  <c:v>1.8361111111111099</c:v>
                </c:pt>
                <c:pt idx="1323">
                  <c:v>1.8374999999999999</c:v>
                </c:pt>
                <c:pt idx="1324">
                  <c:v>1.8388888888888899</c:v>
                </c:pt>
                <c:pt idx="1325">
                  <c:v>1.8402777777777799</c:v>
                </c:pt>
                <c:pt idx="1326">
                  <c:v>1.8416666666666699</c:v>
                </c:pt>
                <c:pt idx="1327">
                  <c:v>1.8430555555555601</c:v>
                </c:pt>
                <c:pt idx="1328">
                  <c:v>1.8444444444444399</c:v>
                </c:pt>
                <c:pt idx="1329">
                  <c:v>1.8458333333333301</c:v>
                </c:pt>
                <c:pt idx="1330">
                  <c:v>1.8472222222222201</c:v>
                </c:pt>
                <c:pt idx="1331">
                  <c:v>1.8486111111111101</c:v>
                </c:pt>
                <c:pt idx="1332">
                  <c:v>1.85</c:v>
                </c:pt>
                <c:pt idx="1333">
                  <c:v>1.8513888888888901</c:v>
                </c:pt>
                <c:pt idx="1334">
                  <c:v>1.8527777777777801</c:v>
                </c:pt>
                <c:pt idx="1335">
                  <c:v>1.8541666666666701</c:v>
                </c:pt>
                <c:pt idx="1336">
                  <c:v>1.8555555555555601</c:v>
                </c:pt>
                <c:pt idx="1337">
                  <c:v>1.8569444444444401</c:v>
                </c:pt>
                <c:pt idx="1338">
                  <c:v>1.8583333333333301</c:v>
                </c:pt>
                <c:pt idx="1339">
                  <c:v>1.8597222222222201</c:v>
                </c:pt>
                <c:pt idx="1340">
                  <c:v>1.8611111111111101</c:v>
                </c:pt>
                <c:pt idx="1341">
                  <c:v>1.8625</c:v>
                </c:pt>
                <c:pt idx="1342">
                  <c:v>1.86388888888889</c:v>
                </c:pt>
                <c:pt idx="1343">
                  <c:v>1.86527777777778</c:v>
                </c:pt>
                <c:pt idx="1344">
                  <c:v>1.86666666666667</c:v>
                </c:pt>
                <c:pt idx="1345">
                  <c:v>1.86805555555556</c:v>
                </c:pt>
                <c:pt idx="1346">
                  <c:v>1.86944444444444</c:v>
                </c:pt>
                <c:pt idx="1347">
                  <c:v>1.87083333333333</c:v>
                </c:pt>
                <c:pt idx="1348">
                  <c:v>1.87222222222222</c:v>
                </c:pt>
                <c:pt idx="1349">
                  <c:v>1.87361111111111</c:v>
                </c:pt>
                <c:pt idx="1350">
                  <c:v>1.875</c:v>
                </c:pt>
                <c:pt idx="1351">
                  <c:v>1.87638888888889</c:v>
                </c:pt>
                <c:pt idx="1352">
                  <c:v>1.87777777777778</c:v>
                </c:pt>
                <c:pt idx="1353">
                  <c:v>1.87916666666667</c:v>
                </c:pt>
                <c:pt idx="1354">
                  <c:v>1.88055555555556</c:v>
                </c:pt>
                <c:pt idx="1355">
                  <c:v>1.88194444444444</c:v>
                </c:pt>
                <c:pt idx="1356">
                  <c:v>1.88333333333333</c:v>
                </c:pt>
                <c:pt idx="1357">
                  <c:v>1.88472222222222</c:v>
                </c:pt>
                <c:pt idx="1358">
                  <c:v>1.88611111111111</c:v>
                </c:pt>
                <c:pt idx="1359">
                  <c:v>1.8875</c:v>
                </c:pt>
                <c:pt idx="1360">
                  <c:v>1.8888888888888899</c:v>
                </c:pt>
                <c:pt idx="1361">
                  <c:v>1.8902777777777799</c:v>
                </c:pt>
                <c:pt idx="1362">
                  <c:v>1.8916666666666699</c:v>
                </c:pt>
                <c:pt idx="1363">
                  <c:v>1.8930555555555599</c:v>
                </c:pt>
                <c:pt idx="1364">
                  <c:v>1.8944444444444399</c:v>
                </c:pt>
                <c:pt idx="1365">
                  <c:v>1.8958333333333299</c:v>
                </c:pt>
                <c:pt idx="1366">
                  <c:v>1.8972222222222199</c:v>
                </c:pt>
                <c:pt idx="1367">
                  <c:v>1.8986111111111099</c:v>
                </c:pt>
                <c:pt idx="1368">
                  <c:v>1.9</c:v>
                </c:pt>
                <c:pt idx="1369">
                  <c:v>1.9013888888888899</c:v>
                </c:pt>
                <c:pt idx="1370">
                  <c:v>1.9027777777777799</c:v>
                </c:pt>
                <c:pt idx="1371">
                  <c:v>1.9041666666666699</c:v>
                </c:pt>
                <c:pt idx="1372">
                  <c:v>1.9055555555555601</c:v>
                </c:pt>
                <c:pt idx="1373">
                  <c:v>1.9069444444444399</c:v>
                </c:pt>
                <c:pt idx="1374">
                  <c:v>1.9083333333333301</c:v>
                </c:pt>
                <c:pt idx="1375">
                  <c:v>1.9097222222222201</c:v>
                </c:pt>
                <c:pt idx="1376">
                  <c:v>1.9111111111111101</c:v>
                </c:pt>
                <c:pt idx="1377">
                  <c:v>1.9125000000000001</c:v>
                </c:pt>
                <c:pt idx="1378">
                  <c:v>1.9138888888888901</c:v>
                </c:pt>
                <c:pt idx="1379">
                  <c:v>1.9152777777777801</c:v>
                </c:pt>
                <c:pt idx="1380">
                  <c:v>1.9166666666666701</c:v>
                </c:pt>
                <c:pt idx="1381">
                  <c:v>1.9180555555555601</c:v>
                </c:pt>
                <c:pt idx="1382">
                  <c:v>1.9194444444444401</c:v>
                </c:pt>
                <c:pt idx="1383">
                  <c:v>1.9208333333333301</c:v>
                </c:pt>
                <c:pt idx="1384">
                  <c:v>1.9222222222222201</c:v>
                </c:pt>
                <c:pt idx="1385">
                  <c:v>1.9236111111111101</c:v>
                </c:pt>
                <c:pt idx="1386">
                  <c:v>1.925</c:v>
                </c:pt>
                <c:pt idx="1387">
                  <c:v>1.92638888888889</c:v>
                </c:pt>
                <c:pt idx="1388">
                  <c:v>1.92777777777778</c:v>
                </c:pt>
                <c:pt idx="1389">
                  <c:v>1.92916666666667</c:v>
                </c:pt>
                <c:pt idx="1390">
                  <c:v>1.93055555555556</c:v>
                </c:pt>
                <c:pt idx="1391">
                  <c:v>1.93194444444444</c:v>
                </c:pt>
                <c:pt idx="1392">
                  <c:v>1.93333333333333</c:v>
                </c:pt>
                <c:pt idx="1393">
                  <c:v>1.93472222222222</c:v>
                </c:pt>
                <c:pt idx="1394">
                  <c:v>1.93611111111111</c:v>
                </c:pt>
                <c:pt idx="1395">
                  <c:v>1.9375</c:v>
                </c:pt>
                <c:pt idx="1396">
                  <c:v>1.93888888888889</c:v>
                </c:pt>
                <c:pt idx="1397">
                  <c:v>1.94027777777778</c:v>
                </c:pt>
                <c:pt idx="1398">
                  <c:v>1.94166666666667</c:v>
                </c:pt>
                <c:pt idx="1399">
                  <c:v>1.94305555555556</c:v>
                </c:pt>
                <c:pt idx="1400">
                  <c:v>1.94444444444444</c:v>
                </c:pt>
                <c:pt idx="1401">
                  <c:v>1.94583333333333</c:v>
                </c:pt>
                <c:pt idx="1402">
                  <c:v>1.94722222222222</c:v>
                </c:pt>
                <c:pt idx="1403">
                  <c:v>1.94861111111111</c:v>
                </c:pt>
                <c:pt idx="1404">
                  <c:v>1.95</c:v>
                </c:pt>
                <c:pt idx="1405">
                  <c:v>1.9513888888888899</c:v>
                </c:pt>
                <c:pt idx="1406">
                  <c:v>1.9527777777777799</c:v>
                </c:pt>
                <c:pt idx="1407">
                  <c:v>1.9541666666666699</c:v>
                </c:pt>
                <c:pt idx="1408">
                  <c:v>1.9555555555555599</c:v>
                </c:pt>
                <c:pt idx="1409">
                  <c:v>1.9569444444444399</c:v>
                </c:pt>
                <c:pt idx="1410">
                  <c:v>1.9583333333333299</c:v>
                </c:pt>
                <c:pt idx="1411">
                  <c:v>1.9597222222222199</c:v>
                </c:pt>
                <c:pt idx="1412">
                  <c:v>1.9611111111111099</c:v>
                </c:pt>
                <c:pt idx="1413">
                  <c:v>1.9624999999999999</c:v>
                </c:pt>
                <c:pt idx="1414">
                  <c:v>1.9638888888888899</c:v>
                </c:pt>
                <c:pt idx="1415">
                  <c:v>1.9652777777777799</c:v>
                </c:pt>
                <c:pt idx="1416">
                  <c:v>1.9666666666666699</c:v>
                </c:pt>
                <c:pt idx="1417">
                  <c:v>1.9680555555555601</c:v>
                </c:pt>
                <c:pt idx="1418">
                  <c:v>1.9694444444444399</c:v>
                </c:pt>
                <c:pt idx="1419">
                  <c:v>1.9708333333333301</c:v>
                </c:pt>
                <c:pt idx="1420">
                  <c:v>1.9722222222222201</c:v>
                </c:pt>
                <c:pt idx="1421">
                  <c:v>1.9736111111111101</c:v>
                </c:pt>
                <c:pt idx="1422">
                  <c:v>1.9750000000000001</c:v>
                </c:pt>
                <c:pt idx="1423">
                  <c:v>1.9763888888888901</c:v>
                </c:pt>
                <c:pt idx="1424">
                  <c:v>1.9777777777777801</c:v>
                </c:pt>
                <c:pt idx="1425">
                  <c:v>1.9791666666666701</c:v>
                </c:pt>
                <c:pt idx="1426">
                  <c:v>1.9805555555555601</c:v>
                </c:pt>
                <c:pt idx="1427">
                  <c:v>1.9819444444444401</c:v>
                </c:pt>
                <c:pt idx="1428">
                  <c:v>1.9833333333333301</c:v>
                </c:pt>
                <c:pt idx="1429">
                  <c:v>1.9847222222222201</c:v>
                </c:pt>
                <c:pt idx="1430">
                  <c:v>1.9861111111111101</c:v>
                </c:pt>
                <c:pt idx="1431">
                  <c:v>1.9875</c:v>
                </c:pt>
                <c:pt idx="1432">
                  <c:v>1.98888888888889</c:v>
                </c:pt>
                <c:pt idx="1433">
                  <c:v>1.99027777777778</c:v>
                </c:pt>
                <c:pt idx="1434">
                  <c:v>1.99166666666667</c:v>
                </c:pt>
                <c:pt idx="1435">
                  <c:v>1.99305555555556</c:v>
                </c:pt>
                <c:pt idx="1436">
                  <c:v>1.99444444444444</c:v>
                </c:pt>
                <c:pt idx="1437">
                  <c:v>1.99583333333333</c:v>
                </c:pt>
                <c:pt idx="1438">
                  <c:v>1.99722222222222</c:v>
                </c:pt>
                <c:pt idx="1439">
                  <c:v>1.99861111111111</c:v>
                </c:pt>
                <c:pt idx="1440">
                  <c:v>2</c:v>
                </c:pt>
                <c:pt idx="1441">
                  <c:v>2.00138888888889</c:v>
                </c:pt>
                <c:pt idx="1442">
                  <c:v>2.00277777777778</c:v>
                </c:pt>
                <c:pt idx="1443">
                  <c:v>2.00416666666667</c:v>
                </c:pt>
                <c:pt idx="1444">
                  <c:v>2.00555555555556</c:v>
                </c:pt>
                <c:pt idx="1445">
                  <c:v>2.0069444444444402</c:v>
                </c:pt>
                <c:pt idx="1446">
                  <c:v>2.0083333333333302</c:v>
                </c:pt>
                <c:pt idx="1447">
                  <c:v>2.0097222222222202</c:v>
                </c:pt>
                <c:pt idx="1448">
                  <c:v>2.0111111111111102</c:v>
                </c:pt>
                <c:pt idx="1449">
                  <c:v>2.0125000000000002</c:v>
                </c:pt>
                <c:pt idx="1450">
                  <c:v>2.0138888888888902</c:v>
                </c:pt>
                <c:pt idx="1451">
                  <c:v>2.0152777777777802</c:v>
                </c:pt>
                <c:pt idx="1452">
                  <c:v>2.0166666666666702</c:v>
                </c:pt>
                <c:pt idx="1453">
                  <c:v>2.0180555555555602</c:v>
                </c:pt>
                <c:pt idx="1454">
                  <c:v>2.0194444444444399</c:v>
                </c:pt>
                <c:pt idx="1455">
                  <c:v>2.0208333333333299</c:v>
                </c:pt>
                <c:pt idx="1456">
                  <c:v>2.0222222222222199</c:v>
                </c:pt>
                <c:pt idx="1457">
                  <c:v>2.0236111111111099</c:v>
                </c:pt>
                <c:pt idx="1458">
                  <c:v>2.0249999999999999</c:v>
                </c:pt>
                <c:pt idx="1459">
                  <c:v>2.0263888888888899</c:v>
                </c:pt>
                <c:pt idx="1460">
                  <c:v>2.0277777777777799</c:v>
                </c:pt>
                <c:pt idx="1461">
                  <c:v>2.0291666666666699</c:v>
                </c:pt>
                <c:pt idx="1462">
                  <c:v>2.0305555555555599</c:v>
                </c:pt>
                <c:pt idx="1463">
                  <c:v>2.0319444444444401</c:v>
                </c:pt>
                <c:pt idx="1464">
                  <c:v>2.0333333333333301</c:v>
                </c:pt>
                <c:pt idx="1465">
                  <c:v>2.0347222222222201</c:v>
                </c:pt>
                <c:pt idx="1466">
                  <c:v>2.0361111111111101</c:v>
                </c:pt>
                <c:pt idx="1467">
                  <c:v>2.0375000000000001</c:v>
                </c:pt>
                <c:pt idx="1468">
                  <c:v>2.0388888888888901</c:v>
                </c:pt>
                <c:pt idx="1469">
                  <c:v>2.0402777777777801</c:v>
                </c:pt>
                <c:pt idx="1470">
                  <c:v>2.0416666666666701</c:v>
                </c:pt>
                <c:pt idx="1471">
                  <c:v>2.0430555555555601</c:v>
                </c:pt>
                <c:pt idx="1472">
                  <c:v>2.0444444444444398</c:v>
                </c:pt>
                <c:pt idx="1473">
                  <c:v>2.0458333333333298</c:v>
                </c:pt>
                <c:pt idx="1474">
                  <c:v>2.0472222222222198</c:v>
                </c:pt>
                <c:pt idx="1475">
                  <c:v>2.0486111111111098</c:v>
                </c:pt>
                <c:pt idx="1476">
                  <c:v>2.0499999999999998</c:v>
                </c:pt>
                <c:pt idx="1477">
                  <c:v>2.0513888888888898</c:v>
                </c:pt>
                <c:pt idx="1478">
                  <c:v>2.0527777777777798</c:v>
                </c:pt>
                <c:pt idx="1479">
                  <c:v>2.0541666666666698</c:v>
                </c:pt>
                <c:pt idx="1480">
                  <c:v>2.0555555555555598</c:v>
                </c:pt>
                <c:pt idx="1481">
                  <c:v>2.05694444444444</c:v>
                </c:pt>
                <c:pt idx="1482">
                  <c:v>2.05833333333333</c:v>
                </c:pt>
                <c:pt idx="1483">
                  <c:v>2.05972222222222</c:v>
                </c:pt>
                <c:pt idx="1484">
                  <c:v>2.06111111111111</c:v>
                </c:pt>
                <c:pt idx="1485">
                  <c:v>2.0625</c:v>
                </c:pt>
                <c:pt idx="1486">
                  <c:v>2.06388888888889</c:v>
                </c:pt>
                <c:pt idx="1487">
                  <c:v>2.06527777777778</c:v>
                </c:pt>
                <c:pt idx="1488">
                  <c:v>2.06666666666667</c:v>
                </c:pt>
                <c:pt idx="1489">
                  <c:v>2.06805555555556</c:v>
                </c:pt>
                <c:pt idx="1490">
                  <c:v>2.0694444444444402</c:v>
                </c:pt>
                <c:pt idx="1491">
                  <c:v>2.0708333333333302</c:v>
                </c:pt>
                <c:pt idx="1492">
                  <c:v>2.0722222222222202</c:v>
                </c:pt>
                <c:pt idx="1493">
                  <c:v>2.0736111111111102</c:v>
                </c:pt>
                <c:pt idx="1494">
                  <c:v>2.0750000000000002</c:v>
                </c:pt>
                <c:pt idx="1495">
                  <c:v>2.0763888888888902</c:v>
                </c:pt>
                <c:pt idx="1496">
                  <c:v>2.0777777777777802</c:v>
                </c:pt>
                <c:pt idx="1497">
                  <c:v>2.0791666666666702</c:v>
                </c:pt>
                <c:pt idx="1498">
                  <c:v>2.0805555555555602</c:v>
                </c:pt>
                <c:pt idx="1499">
                  <c:v>2.0819444444444399</c:v>
                </c:pt>
                <c:pt idx="1500">
                  <c:v>2.0833333333333299</c:v>
                </c:pt>
                <c:pt idx="1501">
                  <c:v>2.0847222222222199</c:v>
                </c:pt>
                <c:pt idx="1502">
                  <c:v>2.0861111111111099</c:v>
                </c:pt>
                <c:pt idx="1503">
                  <c:v>2.0874999999999999</c:v>
                </c:pt>
                <c:pt idx="1504">
                  <c:v>2.0888888888888899</c:v>
                </c:pt>
                <c:pt idx="1505">
                  <c:v>2.0902777777777799</c:v>
                </c:pt>
                <c:pt idx="1506">
                  <c:v>2.0916666666666699</c:v>
                </c:pt>
                <c:pt idx="1507">
                  <c:v>2.0930555555555599</c:v>
                </c:pt>
                <c:pt idx="1508">
                  <c:v>2.0944444444444401</c:v>
                </c:pt>
                <c:pt idx="1509">
                  <c:v>2.0958333333333301</c:v>
                </c:pt>
                <c:pt idx="1510">
                  <c:v>2.0972222222222201</c:v>
                </c:pt>
                <c:pt idx="1511">
                  <c:v>2.0986111111111101</c:v>
                </c:pt>
                <c:pt idx="1512">
                  <c:v>2.1</c:v>
                </c:pt>
                <c:pt idx="1513">
                  <c:v>2.1013888888888901</c:v>
                </c:pt>
                <c:pt idx="1514">
                  <c:v>2.1027777777777801</c:v>
                </c:pt>
                <c:pt idx="1515">
                  <c:v>2.1041666666666701</c:v>
                </c:pt>
                <c:pt idx="1516">
                  <c:v>2.1055555555555601</c:v>
                </c:pt>
                <c:pt idx="1517">
                  <c:v>2.1069444444444398</c:v>
                </c:pt>
                <c:pt idx="1518">
                  <c:v>2.1083333333333298</c:v>
                </c:pt>
                <c:pt idx="1519">
                  <c:v>2.1097222222222198</c:v>
                </c:pt>
                <c:pt idx="1520">
                  <c:v>2.1111111111111098</c:v>
                </c:pt>
                <c:pt idx="1521">
                  <c:v>2.1124999999999998</c:v>
                </c:pt>
                <c:pt idx="1522">
                  <c:v>2.1138888888888898</c:v>
                </c:pt>
                <c:pt idx="1523">
                  <c:v>2.1152777777777798</c:v>
                </c:pt>
                <c:pt idx="1524">
                  <c:v>2.1166666666666698</c:v>
                </c:pt>
                <c:pt idx="1525">
                  <c:v>2.1180555555555598</c:v>
                </c:pt>
                <c:pt idx="1526">
                  <c:v>2.11944444444444</c:v>
                </c:pt>
                <c:pt idx="1527">
                  <c:v>2.12083333333333</c:v>
                </c:pt>
                <c:pt idx="1528">
                  <c:v>2.12222222222222</c:v>
                </c:pt>
                <c:pt idx="1529">
                  <c:v>2.12361111111111</c:v>
                </c:pt>
                <c:pt idx="1530">
                  <c:v>2.125</c:v>
                </c:pt>
                <c:pt idx="1531">
                  <c:v>2.12638888888889</c:v>
                </c:pt>
                <c:pt idx="1532">
                  <c:v>2.12777777777778</c:v>
                </c:pt>
                <c:pt idx="1533">
                  <c:v>2.12916666666667</c:v>
                </c:pt>
                <c:pt idx="1534">
                  <c:v>2.13055555555556</c:v>
                </c:pt>
                <c:pt idx="1535">
                  <c:v>2.1319444444444402</c:v>
                </c:pt>
                <c:pt idx="1536">
                  <c:v>2.1333333333333302</c:v>
                </c:pt>
                <c:pt idx="1537">
                  <c:v>2.1347222222222202</c:v>
                </c:pt>
                <c:pt idx="1538">
                  <c:v>2.1361111111111102</c:v>
                </c:pt>
                <c:pt idx="1539">
                  <c:v>2.1375000000000002</c:v>
                </c:pt>
                <c:pt idx="1540">
                  <c:v>2.1388888888888902</c:v>
                </c:pt>
                <c:pt idx="1541">
                  <c:v>2.1402777777777802</c:v>
                </c:pt>
                <c:pt idx="1542">
                  <c:v>2.1416666666666702</c:v>
                </c:pt>
                <c:pt idx="1543">
                  <c:v>2.1430555555555602</c:v>
                </c:pt>
                <c:pt idx="1544">
                  <c:v>2.1444444444444399</c:v>
                </c:pt>
                <c:pt idx="1545">
                  <c:v>2.1458333333333299</c:v>
                </c:pt>
                <c:pt idx="1546">
                  <c:v>2.1472222222222199</c:v>
                </c:pt>
                <c:pt idx="1547">
                  <c:v>2.1486111111111099</c:v>
                </c:pt>
                <c:pt idx="1548">
                  <c:v>2.15</c:v>
                </c:pt>
                <c:pt idx="1549">
                  <c:v>2.1513888888888899</c:v>
                </c:pt>
                <c:pt idx="1550">
                  <c:v>2.1527777777777799</c:v>
                </c:pt>
                <c:pt idx="1551">
                  <c:v>2.1541666666666699</c:v>
                </c:pt>
                <c:pt idx="1552">
                  <c:v>2.1555555555555599</c:v>
                </c:pt>
                <c:pt idx="1553">
                  <c:v>2.1569444444444401</c:v>
                </c:pt>
                <c:pt idx="1554">
                  <c:v>2.1583333333333301</c:v>
                </c:pt>
                <c:pt idx="1555">
                  <c:v>2.1597222222222201</c:v>
                </c:pt>
                <c:pt idx="1556">
                  <c:v>2.1611111111111101</c:v>
                </c:pt>
                <c:pt idx="1557">
                  <c:v>2.1625000000000001</c:v>
                </c:pt>
                <c:pt idx="1558">
                  <c:v>2.1638888888888901</c:v>
                </c:pt>
                <c:pt idx="1559">
                  <c:v>2.1652777777777801</c:v>
                </c:pt>
                <c:pt idx="1560">
                  <c:v>2.1666666666666701</c:v>
                </c:pt>
                <c:pt idx="1561">
                  <c:v>2.1680555555555601</c:v>
                </c:pt>
                <c:pt idx="1562">
                  <c:v>2.1694444444444398</c:v>
                </c:pt>
                <c:pt idx="1563">
                  <c:v>2.1708333333333298</c:v>
                </c:pt>
                <c:pt idx="1564">
                  <c:v>2.1722222222222198</c:v>
                </c:pt>
                <c:pt idx="1565">
                  <c:v>2.1736111111111098</c:v>
                </c:pt>
                <c:pt idx="1566">
                  <c:v>2.1749999999999998</c:v>
                </c:pt>
                <c:pt idx="1567">
                  <c:v>2.1763888888888898</c:v>
                </c:pt>
                <c:pt idx="1568">
                  <c:v>2.1777777777777798</c:v>
                </c:pt>
                <c:pt idx="1569">
                  <c:v>2.1791666666666698</c:v>
                </c:pt>
                <c:pt idx="1570">
                  <c:v>2.1805555555555598</c:v>
                </c:pt>
                <c:pt idx="1571">
                  <c:v>2.18194444444444</c:v>
                </c:pt>
                <c:pt idx="1572">
                  <c:v>2.18333333333333</c:v>
                </c:pt>
                <c:pt idx="1573">
                  <c:v>2.18472222222222</c:v>
                </c:pt>
                <c:pt idx="1574">
                  <c:v>2.18611111111111</c:v>
                </c:pt>
                <c:pt idx="1575">
                  <c:v>2.1875</c:v>
                </c:pt>
                <c:pt idx="1576">
                  <c:v>2.18888888888889</c:v>
                </c:pt>
                <c:pt idx="1577">
                  <c:v>2.19027777777778</c:v>
                </c:pt>
                <c:pt idx="1578">
                  <c:v>2.19166666666667</c:v>
                </c:pt>
                <c:pt idx="1579">
                  <c:v>2.19305555555556</c:v>
                </c:pt>
                <c:pt idx="1580">
                  <c:v>2.1944444444444402</c:v>
                </c:pt>
                <c:pt idx="1581">
                  <c:v>2.1958333333333302</c:v>
                </c:pt>
                <c:pt idx="1582">
                  <c:v>2.1972222222222202</c:v>
                </c:pt>
                <c:pt idx="1583">
                  <c:v>2.1986111111111102</c:v>
                </c:pt>
                <c:pt idx="1584">
                  <c:v>2.2000000000000002</c:v>
                </c:pt>
                <c:pt idx="1585">
                  <c:v>2.2013888888888902</c:v>
                </c:pt>
                <c:pt idx="1586">
                  <c:v>2.2027777777777802</c:v>
                </c:pt>
                <c:pt idx="1587">
                  <c:v>2.2041666666666702</c:v>
                </c:pt>
                <c:pt idx="1588">
                  <c:v>2.2055555555555602</c:v>
                </c:pt>
                <c:pt idx="1589">
                  <c:v>2.2069444444444399</c:v>
                </c:pt>
                <c:pt idx="1590">
                  <c:v>2.2083333333333299</c:v>
                </c:pt>
                <c:pt idx="1591">
                  <c:v>2.2097222222222199</c:v>
                </c:pt>
                <c:pt idx="1592">
                  <c:v>2.2111111111111099</c:v>
                </c:pt>
                <c:pt idx="1593">
                  <c:v>2.2124999999999999</c:v>
                </c:pt>
                <c:pt idx="1594">
                  <c:v>2.2138888888888899</c:v>
                </c:pt>
                <c:pt idx="1595">
                  <c:v>2.2152777777777799</c:v>
                </c:pt>
                <c:pt idx="1596">
                  <c:v>2.2166666666666699</c:v>
                </c:pt>
                <c:pt idx="1597">
                  <c:v>2.2180555555555599</c:v>
                </c:pt>
                <c:pt idx="1598">
                  <c:v>2.2194444444444401</c:v>
                </c:pt>
                <c:pt idx="1599">
                  <c:v>2.2208333333333301</c:v>
                </c:pt>
                <c:pt idx="1600">
                  <c:v>2.2222222222222201</c:v>
                </c:pt>
                <c:pt idx="1601">
                  <c:v>2.2236111111111101</c:v>
                </c:pt>
                <c:pt idx="1602">
                  <c:v>2.2250000000000001</c:v>
                </c:pt>
                <c:pt idx="1603">
                  <c:v>2.2263888888888901</c:v>
                </c:pt>
                <c:pt idx="1604">
                  <c:v>2.2277777777777801</c:v>
                </c:pt>
                <c:pt idx="1605">
                  <c:v>2.2291666666666701</c:v>
                </c:pt>
                <c:pt idx="1606">
                  <c:v>2.2305555555555601</c:v>
                </c:pt>
                <c:pt idx="1607">
                  <c:v>2.2319444444444398</c:v>
                </c:pt>
                <c:pt idx="1608">
                  <c:v>2.2333333333333298</c:v>
                </c:pt>
                <c:pt idx="1609">
                  <c:v>2.2347222222222198</c:v>
                </c:pt>
                <c:pt idx="1610">
                  <c:v>2.2361111111111098</c:v>
                </c:pt>
                <c:pt idx="1611">
                  <c:v>2.2374999999999998</c:v>
                </c:pt>
                <c:pt idx="1612">
                  <c:v>2.2388888888888898</c:v>
                </c:pt>
                <c:pt idx="1613">
                  <c:v>2.2402777777777798</c:v>
                </c:pt>
                <c:pt idx="1614">
                  <c:v>2.2416666666666698</c:v>
                </c:pt>
                <c:pt idx="1615">
                  <c:v>2.2430555555555598</c:v>
                </c:pt>
                <c:pt idx="1616">
                  <c:v>2.24444444444444</c:v>
                </c:pt>
                <c:pt idx="1617">
                  <c:v>2.24583333333333</c:v>
                </c:pt>
                <c:pt idx="1618">
                  <c:v>2.24722222222222</c:v>
                </c:pt>
                <c:pt idx="1619">
                  <c:v>2.24861111111111</c:v>
                </c:pt>
                <c:pt idx="1620">
                  <c:v>2.25</c:v>
                </c:pt>
                <c:pt idx="1621">
                  <c:v>2.25138888888889</c:v>
                </c:pt>
                <c:pt idx="1622">
                  <c:v>2.25277777777778</c:v>
                </c:pt>
                <c:pt idx="1623">
                  <c:v>2.25416666666667</c:v>
                </c:pt>
                <c:pt idx="1624">
                  <c:v>2.25555555555556</c:v>
                </c:pt>
                <c:pt idx="1625">
                  <c:v>2.2569444444444402</c:v>
                </c:pt>
                <c:pt idx="1626">
                  <c:v>2.2583333333333302</c:v>
                </c:pt>
                <c:pt idx="1627">
                  <c:v>2.2597222222222202</c:v>
                </c:pt>
                <c:pt idx="1628">
                  <c:v>2.2611111111111102</c:v>
                </c:pt>
                <c:pt idx="1629">
                  <c:v>2.2625000000000002</c:v>
                </c:pt>
                <c:pt idx="1630">
                  <c:v>2.2638888888888902</c:v>
                </c:pt>
                <c:pt idx="1631">
                  <c:v>2.2652777777777802</c:v>
                </c:pt>
                <c:pt idx="1632">
                  <c:v>2.2666666666666702</c:v>
                </c:pt>
                <c:pt idx="1633">
                  <c:v>2.2680555555555602</c:v>
                </c:pt>
                <c:pt idx="1634">
                  <c:v>2.2694444444444399</c:v>
                </c:pt>
                <c:pt idx="1635">
                  <c:v>2.2708333333333299</c:v>
                </c:pt>
                <c:pt idx="1636">
                  <c:v>2.2722222222222199</c:v>
                </c:pt>
                <c:pt idx="1637">
                  <c:v>2.2736111111111099</c:v>
                </c:pt>
                <c:pt idx="1638">
                  <c:v>2.2749999999999999</c:v>
                </c:pt>
                <c:pt idx="1639">
                  <c:v>2.2763888888888899</c:v>
                </c:pt>
                <c:pt idx="1640">
                  <c:v>2.2777777777777799</c:v>
                </c:pt>
                <c:pt idx="1641">
                  <c:v>2.2791666666666699</c:v>
                </c:pt>
                <c:pt idx="1642">
                  <c:v>2.2805555555555599</c:v>
                </c:pt>
                <c:pt idx="1643">
                  <c:v>2.2819444444444401</c:v>
                </c:pt>
                <c:pt idx="1644">
                  <c:v>2.2833333333333301</c:v>
                </c:pt>
                <c:pt idx="1645">
                  <c:v>2.2847222222222201</c:v>
                </c:pt>
                <c:pt idx="1646">
                  <c:v>2.2861111111111101</c:v>
                </c:pt>
                <c:pt idx="1647">
                  <c:v>2.2875000000000001</c:v>
                </c:pt>
                <c:pt idx="1648">
                  <c:v>2.2888888888888901</c:v>
                </c:pt>
                <c:pt idx="1649">
                  <c:v>2.2902777777777801</c:v>
                </c:pt>
                <c:pt idx="1650">
                  <c:v>2.2916666666666701</c:v>
                </c:pt>
                <c:pt idx="1651">
                  <c:v>2.2930555555555601</c:v>
                </c:pt>
                <c:pt idx="1652">
                  <c:v>2.2944444444444398</c:v>
                </c:pt>
                <c:pt idx="1653">
                  <c:v>2.2958333333333298</c:v>
                </c:pt>
                <c:pt idx="1654">
                  <c:v>2.2972222222222198</c:v>
                </c:pt>
                <c:pt idx="1655">
                  <c:v>2.2986111111111098</c:v>
                </c:pt>
                <c:pt idx="1656">
                  <c:v>2.2999999999999998</c:v>
                </c:pt>
                <c:pt idx="1657">
                  <c:v>2.3013888888888898</c:v>
                </c:pt>
                <c:pt idx="1658">
                  <c:v>2.3027777777777798</c:v>
                </c:pt>
                <c:pt idx="1659">
                  <c:v>2.3041666666666698</c:v>
                </c:pt>
                <c:pt idx="1660">
                  <c:v>2.3055555555555598</c:v>
                </c:pt>
                <c:pt idx="1661">
                  <c:v>2.30694444444444</c:v>
                </c:pt>
                <c:pt idx="1662">
                  <c:v>2.30833333333333</c:v>
                </c:pt>
                <c:pt idx="1663">
                  <c:v>2.30972222222222</c:v>
                </c:pt>
                <c:pt idx="1664">
                  <c:v>2.31111111111111</c:v>
                </c:pt>
                <c:pt idx="1665">
                  <c:v>2.3125</c:v>
                </c:pt>
                <c:pt idx="1666">
                  <c:v>2.31388888888889</c:v>
                </c:pt>
                <c:pt idx="1667">
                  <c:v>2.31527777777778</c:v>
                </c:pt>
                <c:pt idx="1668">
                  <c:v>2.31666666666667</c:v>
                </c:pt>
                <c:pt idx="1669">
                  <c:v>2.31805555555556</c:v>
                </c:pt>
                <c:pt idx="1670">
                  <c:v>2.3194444444444402</c:v>
                </c:pt>
                <c:pt idx="1671">
                  <c:v>2.3208333333333302</c:v>
                </c:pt>
                <c:pt idx="1672">
                  <c:v>2.3222222222222202</c:v>
                </c:pt>
                <c:pt idx="1673">
                  <c:v>2.3236111111111102</c:v>
                </c:pt>
                <c:pt idx="1674">
                  <c:v>2.3250000000000002</c:v>
                </c:pt>
                <c:pt idx="1675">
                  <c:v>2.3263888888888902</c:v>
                </c:pt>
                <c:pt idx="1676">
                  <c:v>2.3277777777777802</c:v>
                </c:pt>
                <c:pt idx="1677">
                  <c:v>2.3291666666666702</c:v>
                </c:pt>
                <c:pt idx="1678">
                  <c:v>2.3305555555555602</c:v>
                </c:pt>
                <c:pt idx="1679">
                  <c:v>2.3319444444444399</c:v>
                </c:pt>
                <c:pt idx="1680">
                  <c:v>2.3333333333333299</c:v>
                </c:pt>
                <c:pt idx="1681">
                  <c:v>2.3347222222222199</c:v>
                </c:pt>
                <c:pt idx="1682">
                  <c:v>2.3361111111111099</c:v>
                </c:pt>
                <c:pt idx="1683">
                  <c:v>2.3374999999999999</c:v>
                </c:pt>
                <c:pt idx="1684">
                  <c:v>2.3388888888888899</c:v>
                </c:pt>
                <c:pt idx="1685">
                  <c:v>2.3402777777777799</c:v>
                </c:pt>
                <c:pt idx="1686">
                  <c:v>2.3416666666666699</c:v>
                </c:pt>
                <c:pt idx="1687">
                  <c:v>2.3430555555555599</c:v>
                </c:pt>
                <c:pt idx="1688">
                  <c:v>2.3444444444444401</c:v>
                </c:pt>
                <c:pt idx="1689">
                  <c:v>2.3458333333333301</c:v>
                </c:pt>
                <c:pt idx="1690">
                  <c:v>2.3472222222222201</c:v>
                </c:pt>
                <c:pt idx="1691">
                  <c:v>2.3486111111111101</c:v>
                </c:pt>
                <c:pt idx="1692">
                  <c:v>2.35</c:v>
                </c:pt>
                <c:pt idx="1693">
                  <c:v>2.3513888888888901</c:v>
                </c:pt>
                <c:pt idx="1694">
                  <c:v>2.3527777777777801</c:v>
                </c:pt>
                <c:pt idx="1695">
                  <c:v>2.3541666666666701</c:v>
                </c:pt>
                <c:pt idx="1696">
                  <c:v>2.3555555555555601</c:v>
                </c:pt>
                <c:pt idx="1697">
                  <c:v>2.3569444444444398</c:v>
                </c:pt>
                <c:pt idx="1698">
                  <c:v>2.3583333333333298</c:v>
                </c:pt>
                <c:pt idx="1699">
                  <c:v>2.3597222222222198</c:v>
                </c:pt>
                <c:pt idx="1700">
                  <c:v>2.3611111111111098</c:v>
                </c:pt>
                <c:pt idx="1701">
                  <c:v>2.3624999999999998</c:v>
                </c:pt>
                <c:pt idx="1702">
                  <c:v>2.3638888888888898</c:v>
                </c:pt>
                <c:pt idx="1703">
                  <c:v>2.3652777777777798</c:v>
                </c:pt>
                <c:pt idx="1704">
                  <c:v>2.3666666666666698</c:v>
                </c:pt>
                <c:pt idx="1705">
                  <c:v>2.3680555555555598</c:v>
                </c:pt>
                <c:pt idx="1706">
                  <c:v>2.36944444444444</c:v>
                </c:pt>
                <c:pt idx="1707">
                  <c:v>2.37083333333333</c:v>
                </c:pt>
                <c:pt idx="1708">
                  <c:v>2.37222222222222</c:v>
                </c:pt>
                <c:pt idx="1709">
                  <c:v>2.37361111111111</c:v>
                </c:pt>
                <c:pt idx="1710">
                  <c:v>2.375</c:v>
                </c:pt>
                <c:pt idx="1711">
                  <c:v>2.37638888888889</c:v>
                </c:pt>
                <c:pt idx="1712">
                  <c:v>2.37777777777778</c:v>
                </c:pt>
                <c:pt idx="1713">
                  <c:v>2.37916666666667</c:v>
                </c:pt>
                <c:pt idx="1714">
                  <c:v>2.38055555555556</c:v>
                </c:pt>
                <c:pt idx="1715">
                  <c:v>2.3819444444444402</c:v>
                </c:pt>
                <c:pt idx="1716">
                  <c:v>2.3833333333333302</c:v>
                </c:pt>
                <c:pt idx="1717">
                  <c:v>2.3847222222222202</c:v>
                </c:pt>
                <c:pt idx="1718">
                  <c:v>2.3861111111111102</c:v>
                </c:pt>
                <c:pt idx="1719">
                  <c:v>2.3875000000000002</c:v>
                </c:pt>
                <c:pt idx="1720">
                  <c:v>2.3888888888888902</c:v>
                </c:pt>
                <c:pt idx="1721">
                  <c:v>2.3902777777777802</c:v>
                </c:pt>
                <c:pt idx="1722">
                  <c:v>2.3916666666666702</c:v>
                </c:pt>
                <c:pt idx="1723">
                  <c:v>2.3930555555555602</c:v>
                </c:pt>
                <c:pt idx="1724">
                  <c:v>2.3944444444444399</c:v>
                </c:pt>
                <c:pt idx="1725">
                  <c:v>2.3958333333333299</c:v>
                </c:pt>
                <c:pt idx="1726">
                  <c:v>2.3972222222222199</c:v>
                </c:pt>
                <c:pt idx="1727">
                  <c:v>2.3986111111111099</c:v>
                </c:pt>
                <c:pt idx="1728">
                  <c:v>2.4</c:v>
                </c:pt>
                <c:pt idx="1729">
                  <c:v>2.4013888888888899</c:v>
                </c:pt>
                <c:pt idx="1730">
                  <c:v>2.4027777777777799</c:v>
                </c:pt>
                <c:pt idx="1731">
                  <c:v>2.4041666666666699</c:v>
                </c:pt>
                <c:pt idx="1732">
                  <c:v>2.4055555555555599</c:v>
                </c:pt>
                <c:pt idx="1733">
                  <c:v>2.4069444444444401</c:v>
                </c:pt>
                <c:pt idx="1734">
                  <c:v>2.4083333333333301</c:v>
                </c:pt>
                <c:pt idx="1735">
                  <c:v>2.4097222222222201</c:v>
                </c:pt>
                <c:pt idx="1736">
                  <c:v>2.4111111111111101</c:v>
                </c:pt>
                <c:pt idx="1737">
                  <c:v>2.4125000000000001</c:v>
                </c:pt>
                <c:pt idx="1738">
                  <c:v>2.4138888888888901</c:v>
                </c:pt>
                <c:pt idx="1739">
                  <c:v>2.4152777777777801</c:v>
                </c:pt>
                <c:pt idx="1740">
                  <c:v>2.4166666666666701</c:v>
                </c:pt>
                <c:pt idx="1741">
                  <c:v>2.4180555555555601</c:v>
                </c:pt>
                <c:pt idx="1742">
                  <c:v>2.4194444444444398</c:v>
                </c:pt>
                <c:pt idx="1743">
                  <c:v>2.4208333333333298</c:v>
                </c:pt>
                <c:pt idx="1744">
                  <c:v>2.4222222222222198</c:v>
                </c:pt>
                <c:pt idx="1745">
                  <c:v>2.4236111111111098</c:v>
                </c:pt>
                <c:pt idx="1746">
                  <c:v>2.4249999999999998</c:v>
                </c:pt>
                <c:pt idx="1747">
                  <c:v>2.4263888888888898</c:v>
                </c:pt>
                <c:pt idx="1748">
                  <c:v>2.4277777777777798</c:v>
                </c:pt>
                <c:pt idx="1749">
                  <c:v>2.4291666666666698</c:v>
                </c:pt>
                <c:pt idx="1750">
                  <c:v>2.4305555555555598</c:v>
                </c:pt>
                <c:pt idx="1751">
                  <c:v>2.43194444444444</c:v>
                </c:pt>
                <c:pt idx="1752">
                  <c:v>2.43333333333333</c:v>
                </c:pt>
                <c:pt idx="1753">
                  <c:v>2.43472222222222</c:v>
                </c:pt>
                <c:pt idx="1754">
                  <c:v>2.43611111111111</c:v>
                </c:pt>
                <c:pt idx="1755">
                  <c:v>2.4375</c:v>
                </c:pt>
                <c:pt idx="1756">
                  <c:v>2.43888888888889</c:v>
                </c:pt>
                <c:pt idx="1757">
                  <c:v>2.44027777777778</c:v>
                </c:pt>
                <c:pt idx="1758">
                  <c:v>2.44166666666667</c:v>
                </c:pt>
                <c:pt idx="1759">
                  <c:v>2.44305555555556</c:v>
                </c:pt>
                <c:pt idx="1760">
                  <c:v>2.4444444444444402</c:v>
                </c:pt>
                <c:pt idx="1761">
                  <c:v>2.4458333333333302</c:v>
                </c:pt>
                <c:pt idx="1762">
                  <c:v>2.4472222222222202</c:v>
                </c:pt>
                <c:pt idx="1763">
                  <c:v>2.4486111111111102</c:v>
                </c:pt>
                <c:pt idx="1764">
                  <c:v>2.4500000000000002</c:v>
                </c:pt>
                <c:pt idx="1765">
                  <c:v>2.4513888888888902</c:v>
                </c:pt>
                <c:pt idx="1766">
                  <c:v>2.4527777777777802</c:v>
                </c:pt>
                <c:pt idx="1767">
                  <c:v>2.4541666666666702</c:v>
                </c:pt>
                <c:pt idx="1768">
                  <c:v>2.4555555555555602</c:v>
                </c:pt>
                <c:pt idx="1769">
                  <c:v>2.4569444444444399</c:v>
                </c:pt>
                <c:pt idx="1770">
                  <c:v>2.4583333333333299</c:v>
                </c:pt>
                <c:pt idx="1771">
                  <c:v>2.4597222222222199</c:v>
                </c:pt>
                <c:pt idx="1772">
                  <c:v>2.4611111111111099</c:v>
                </c:pt>
                <c:pt idx="1773">
                  <c:v>2.4624999999999999</c:v>
                </c:pt>
                <c:pt idx="1774">
                  <c:v>2.4638888888888899</c:v>
                </c:pt>
                <c:pt idx="1775">
                  <c:v>2.4652777777777799</c:v>
                </c:pt>
                <c:pt idx="1776">
                  <c:v>2.4666666666666699</c:v>
                </c:pt>
                <c:pt idx="1777">
                  <c:v>2.4680555555555599</c:v>
                </c:pt>
                <c:pt idx="1778">
                  <c:v>2.4694444444444401</c:v>
                </c:pt>
                <c:pt idx="1779">
                  <c:v>2.4708333333333301</c:v>
                </c:pt>
                <c:pt idx="1780">
                  <c:v>2.4722222222222201</c:v>
                </c:pt>
                <c:pt idx="1781">
                  <c:v>2.4736111111111101</c:v>
                </c:pt>
                <c:pt idx="1782">
                  <c:v>2.4750000000000001</c:v>
                </c:pt>
                <c:pt idx="1783">
                  <c:v>2.4763888888888901</c:v>
                </c:pt>
                <c:pt idx="1784">
                  <c:v>2.4777777777777801</c:v>
                </c:pt>
                <c:pt idx="1785">
                  <c:v>2.4791666666666701</c:v>
                </c:pt>
                <c:pt idx="1786">
                  <c:v>2.4805555555555601</c:v>
                </c:pt>
                <c:pt idx="1787">
                  <c:v>2.4819444444444398</c:v>
                </c:pt>
                <c:pt idx="1788">
                  <c:v>2.4833333333333298</c:v>
                </c:pt>
                <c:pt idx="1789">
                  <c:v>2.4847222222222198</c:v>
                </c:pt>
                <c:pt idx="1790">
                  <c:v>2.4861111111111098</c:v>
                </c:pt>
                <c:pt idx="1791">
                  <c:v>2.4874999999999998</c:v>
                </c:pt>
                <c:pt idx="1792">
                  <c:v>2.4888888888888898</c:v>
                </c:pt>
                <c:pt idx="1793">
                  <c:v>2.4902777777777798</c:v>
                </c:pt>
                <c:pt idx="1794">
                  <c:v>2.4916666666666698</c:v>
                </c:pt>
                <c:pt idx="1795">
                  <c:v>2.4930555555555598</c:v>
                </c:pt>
                <c:pt idx="1796">
                  <c:v>2.49444444444444</c:v>
                </c:pt>
                <c:pt idx="1797">
                  <c:v>2.49583333333333</c:v>
                </c:pt>
                <c:pt idx="1798">
                  <c:v>2.49722222222222</c:v>
                </c:pt>
                <c:pt idx="1799">
                  <c:v>2.49861111111111</c:v>
                </c:pt>
                <c:pt idx="1800">
                  <c:v>2.5</c:v>
                </c:pt>
                <c:pt idx="1801">
                  <c:v>2.50138888888889</c:v>
                </c:pt>
                <c:pt idx="1802">
                  <c:v>2.50277777777778</c:v>
                </c:pt>
                <c:pt idx="1803">
                  <c:v>2.50416666666667</c:v>
                </c:pt>
                <c:pt idx="1804">
                  <c:v>2.50555555555556</c:v>
                </c:pt>
                <c:pt idx="1805">
                  <c:v>2.5069444444444402</c:v>
                </c:pt>
                <c:pt idx="1806">
                  <c:v>2.5083333333333302</c:v>
                </c:pt>
                <c:pt idx="1807">
                  <c:v>2.5097222222222202</c:v>
                </c:pt>
                <c:pt idx="1808">
                  <c:v>2.5111111111111102</c:v>
                </c:pt>
                <c:pt idx="1809">
                  <c:v>2.5125000000000002</c:v>
                </c:pt>
                <c:pt idx="1810">
                  <c:v>2.5138888888888902</c:v>
                </c:pt>
                <c:pt idx="1811">
                  <c:v>2.5152777777777802</c:v>
                </c:pt>
                <c:pt idx="1812">
                  <c:v>2.5166666666666702</c:v>
                </c:pt>
                <c:pt idx="1813">
                  <c:v>2.5180555555555602</c:v>
                </c:pt>
                <c:pt idx="1814">
                  <c:v>2.5194444444444399</c:v>
                </c:pt>
                <c:pt idx="1815">
                  <c:v>2.5208333333333299</c:v>
                </c:pt>
                <c:pt idx="1816">
                  <c:v>2.5222222222222199</c:v>
                </c:pt>
                <c:pt idx="1817">
                  <c:v>2.5236111111111099</c:v>
                </c:pt>
                <c:pt idx="1818">
                  <c:v>2.5249999999999999</c:v>
                </c:pt>
                <c:pt idx="1819">
                  <c:v>2.5263888888888899</c:v>
                </c:pt>
                <c:pt idx="1820">
                  <c:v>2.5277777777777799</c:v>
                </c:pt>
                <c:pt idx="1821">
                  <c:v>2.5291666666666699</c:v>
                </c:pt>
                <c:pt idx="1822">
                  <c:v>2.5305555555555599</c:v>
                </c:pt>
                <c:pt idx="1823">
                  <c:v>2.5319444444444401</c:v>
                </c:pt>
                <c:pt idx="1824">
                  <c:v>2.5333333333333301</c:v>
                </c:pt>
                <c:pt idx="1825">
                  <c:v>2.5347222222222201</c:v>
                </c:pt>
                <c:pt idx="1826">
                  <c:v>2.5361111111111101</c:v>
                </c:pt>
                <c:pt idx="1827">
                  <c:v>2.5375000000000001</c:v>
                </c:pt>
                <c:pt idx="1828">
                  <c:v>2.5388888888888901</c:v>
                </c:pt>
                <c:pt idx="1829">
                  <c:v>2.5402777777777801</c:v>
                </c:pt>
                <c:pt idx="1830">
                  <c:v>2.5416666666666701</c:v>
                </c:pt>
                <c:pt idx="1831">
                  <c:v>2.5430555555555601</c:v>
                </c:pt>
                <c:pt idx="1832">
                  <c:v>2.5444444444444398</c:v>
                </c:pt>
                <c:pt idx="1833">
                  <c:v>2.5458333333333298</c:v>
                </c:pt>
                <c:pt idx="1834">
                  <c:v>2.5472222222222198</c:v>
                </c:pt>
                <c:pt idx="1835">
                  <c:v>2.5486111111111098</c:v>
                </c:pt>
                <c:pt idx="1836">
                  <c:v>2.5499999999999998</c:v>
                </c:pt>
                <c:pt idx="1837">
                  <c:v>2.5513888888888898</c:v>
                </c:pt>
                <c:pt idx="1838">
                  <c:v>2.5527777777777798</c:v>
                </c:pt>
                <c:pt idx="1839">
                  <c:v>2.5541666666666698</c:v>
                </c:pt>
                <c:pt idx="1840">
                  <c:v>2.5555555555555598</c:v>
                </c:pt>
                <c:pt idx="1841">
                  <c:v>2.55694444444444</c:v>
                </c:pt>
                <c:pt idx="1842">
                  <c:v>2.55833333333333</c:v>
                </c:pt>
                <c:pt idx="1843">
                  <c:v>2.55972222222222</c:v>
                </c:pt>
                <c:pt idx="1844">
                  <c:v>2.56111111111111</c:v>
                </c:pt>
                <c:pt idx="1845">
                  <c:v>2.5625</c:v>
                </c:pt>
                <c:pt idx="1846">
                  <c:v>2.56388888888889</c:v>
                </c:pt>
                <c:pt idx="1847">
                  <c:v>2.56527777777778</c:v>
                </c:pt>
                <c:pt idx="1848">
                  <c:v>2.56666666666667</c:v>
                </c:pt>
                <c:pt idx="1849">
                  <c:v>2.56805555555556</c:v>
                </c:pt>
                <c:pt idx="1850">
                  <c:v>2.5694444444444402</c:v>
                </c:pt>
                <c:pt idx="1851">
                  <c:v>2.5708333333333302</c:v>
                </c:pt>
                <c:pt idx="1852">
                  <c:v>2.5722222222222202</c:v>
                </c:pt>
                <c:pt idx="1853">
                  <c:v>2.5736111111111102</c:v>
                </c:pt>
                <c:pt idx="1854">
                  <c:v>2.5750000000000002</c:v>
                </c:pt>
                <c:pt idx="1855">
                  <c:v>2.5763888888888902</c:v>
                </c:pt>
                <c:pt idx="1856">
                  <c:v>2.5777777777777802</c:v>
                </c:pt>
                <c:pt idx="1857">
                  <c:v>2.5791666666666702</c:v>
                </c:pt>
                <c:pt idx="1858">
                  <c:v>2.5805555555555602</c:v>
                </c:pt>
                <c:pt idx="1859">
                  <c:v>2.5819444444444399</c:v>
                </c:pt>
                <c:pt idx="1860">
                  <c:v>2.5833333333333299</c:v>
                </c:pt>
                <c:pt idx="1861">
                  <c:v>2.5847222222222199</c:v>
                </c:pt>
                <c:pt idx="1862">
                  <c:v>2.5861111111111099</c:v>
                </c:pt>
                <c:pt idx="1863">
                  <c:v>2.5874999999999999</c:v>
                </c:pt>
                <c:pt idx="1864">
                  <c:v>2.5888888888888899</c:v>
                </c:pt>
                <c:pt idx="1865">
                  <c:v>2.5902777777777799</c:v>
                </c:pt>
                <c:pt idx="1866">
                  <c:v>2.5916666666666699</c:v>
                </c:pt>
                <c:pt idx="1867">
                  <c:v>2.5930555555555599</c:v>
                </c:pt>
                <c:pt idx="1868">
                  <c:v>2.5944444444444401</c:v>
                </c:pt>
                <c:pt idx="1869">
                  <c:v>2.5958333333333301</c:v>
                </c:pt>
                <c:pt idx="1870">
                  <c:v>2.5972222222222201</c:v>
                </c:pt>
                <c:pt idx="1871">
                  <c:v>2.5986111111111101</c:v>
                </c:pt>
                <c:pt idx="1872">
                  <c:v>2.6</c:v>
                </c:pt>
                <c:pt idx="1873">
                  <c:v>2.6013888888888901</c:v>
                </c:pt>
                <c:pt idx="1874">
                  <c:v>2.6027777777777801</c:v>
                </c:pt>
                <c:pt idx="1875">
                  <c:v>2.6041666666666701</c:v>
                </c:pt>
                <c:pt idx="1876">
                  <c:v>2.6055555555555601</c:v>
                </c:pt>
                <c:pt idx="1877">
                  <c:v>2.6069444444444398</c:v>
                </c:pt>
                <c:pt idx="1878">
                  <c:v>2.6083333333333298</c:v>
                </c:pt>
                <c:pt idx="1879">
                  <c:v>2.6097222222222198</c:v>
                </c:pt>
                <c:pt idx="1880">
                  <c:v>2.6111111111111098</c:v>
                </c:pt>
                <c:pt idx="1881">
                  <c:v>2.6124999999999998</c:v>
                </c:pt>
                <c:pt idx="1882">
                  <c:v>2.6138888888888898</c:v>
                </c:pt>
                <c:pt idx="1883">
                  <c:v>2.6152777777777798</c:v>
                </c:pt>
                <c:pt idx="1884">
                  <c:v>2.6166666666666698</c:v>
                </c:pt>
                <c:pt idx="1885">
                  <c:v>2.6180555555555598</c:v>
                </c:pt>
                <c:pt idx="1886">
                  <c:v>2.61944444444444</c:v>
                </c:pt>
                <c:pt idx="1887">
                  <c:v>2.62083333333333</c:v>
                </c:pt>
                <c:pt idx="1888">
                  <c:v>2.62222222222222</c:v>
                </c:pt>
                <c:pt idx="1889">
                  <c:v>2.62361111111111</c:v>
                </c:pt>
                <c:pt idx="1890">
                  <c:v>2.625</c:v>
                </c:pt>
                <c:pt idx="1891">
                  <c:v>2.62638888888889</c:v>
                </c:pt>
                <c:pt idx="1892">
                  <c:v>2.62777777777778</c:v>
                </c:pt>
                <c:pt idx="1893">
                  <c:v>2.62916666666667</c:v>
                </c:pt>
                <c:pt idx="1894">
                  <c:v>2.63055555555556</c:v>
                </c:pt>
                <c:pt idx="1895">
                  <c:v>2.6319444444444402</c:v>
                </c:pt>
                <c:pt idx="1896">
                  <c:v>2.6333333333333302</c:v>
                </c:pt>
                <c:pt idx="1897">
                  <c:v>2.6347222222222202</c:v>
                </c:pt>
                <c:pt idx="1898">
                  <c:v>2.6361111111111102</c:v>
                </c:pt>
                <c:pt idx="1899">
                  <c:v>2.6375000000000002</c:v>
                </c:pt>
                <c:pt idx="1900">
                  <c:v>2.6388888888888902</c:v>
                </c:pt>
                <c:pt idx="1901">
                  <c:v>2.6402777777777802</c:v>
                </c:pt>
                <c:pt idx="1902">
                  <c:v>2.6416666666666702</c:v>
                </c:pt>
                <c:pt idx="1903">
                  <c:v>2.6430555555555602</c:v>
                </c:pt>
                <c:pt idx="1904">
                  <c:v>2.6444444444444399</c:v>
                </c:pt>
                <c:pt idx="1905">
                  <c:v>2.6458333333333299</c:v>
                </c:pt>
                <c:pt idx="1906">
                  <c:v>2.6472222222222199</c:v>
                </c:pt>
                <c:pt idx="1907">
                  <c:v>2.6486111111111099</c:v>
                </c:pt>
                <c:pt idx="1908">
                  <c:v>2.65</c:v>
                </c:pt>
                <c:pt idx="1909">
                  <c:v>2.6513888888888899</c:v>
                </c:pt>
                <c:pt idx="1910">
                  <c:v>2.6527777777777799</c:v>
                </c:pt>
                <c:pt idx="1911">
                  <c:v>2.6541666666666699</c:v>
                </c:pt>
                <c:pt idx="1912">
                  <c:v>2.6555555555555599</c:v>
                </c:pt>
                <c:pt idx="1913">
                  <c:v>2.6569444444444401</c:v>
                </c:pt>
                <c:pt idx="1914">
                  <c:v>2.6583333333333301</c:v>
                </c:pt>
                <c:pt idx="1915">
                  <c:v>2.6597222222222201</c:v>
                </c:pt>
                <c:pt idx="1916">
                  <c:v>2.6611111111111101</c:v>
                </c:pt>
                <c:pt idx="1917">
                  <c:v>2.6625000000000001</c:v>
                </c:pt>
                <c:pt idx="1918">
                  <c:v>2.6638888888888901</c:v>
                </c:pt>
                <c:pt idx="1919">
                  <c:v>2.6652777777777801</c:v>
                </c:pt>
                <c:pt idx="1920">
                  <c:v>2.6666666666666701</c:v>
                </c:pt>
                <c:pt idx="1921">
                  <c:v>2.6680555555555601</c:v>
                </c:pt>
                <c:pt idx="1922">
                  <c:v>2.6694444444444398</c:v>
                </c:pt>
                <c:pt idx="1923">
                  <c:v>2.6708333333333298</c:v>
                </c:pt>
                <c:pt idx="1924">
                  <c:v>2.6722222222222198</c:v>
                </c:pt>
                <c:pt idx="1925">
                  <c:v>2.6736111111111098</c:v>
                </c:pt>
                <c:pt idx="1926">
                  <c:v>2.6749999999999998</c:v>
                </c:pt>
                <c:pt idx="1927">
                  <c:v>2.6763888888888898</c:v>
                </c:pt>
                <c:pt idx="1928">
                  <c:v>2.6777777777777798</c:v>
                </c:pt>
                <c:pt idx="1929">
                  <c:v>2.6791666666666698</c:v>
                </c:pt>
                <c:pt idx="1930">
                  <c:v>2.6805555555555598</c:v>
                </c:pt>
                <c:pt idx="1931">
                  <c:v>2.68194444444444</c:v>
                </c:pt>
                <c:pt idx="1932">
                  <c:v>2.68333333333333</c:v>
                </c:pt>
                <c:pt idx="1933">
                  <c:v>2.68472222222222</c:v>
                </c:pt>
                <c:pt idx="1934">
                  <c:v>2.68611111111111</c:v>
                </c:pt>
                <c:pt idx="1935">
                  <c:v>2.6875</c:v>
                </c:pt>
                <c:pt idx="1936">
                  <c:v>2.68888888888889</c:v>
                </c:pt>
                <c:pt idx="1937">
                  <c:v>2.69027777777778</c:v>
                </c:pt>
                <c:pt idx="1938">
                  <c:v>2.69166666666667</c:v>
                </c:pt>
                <c:pt idx="1939">
                  <c:v>2.69305555555556</c:v>
                </c:pt>
                <c:pt idx="1940">
                  <c:v>2.6944444444444402</c:v>
                </c:pt>
                <c:pt idx="1941">
                  <c:v>2.6958333333333302</c:v>
                </c:pt>
                <c:pt idx="1942">
                  <c:v>2.6972222222222202</c:v>
                </c:pt>
                <c:pt idx="1943">
                  <c:v>2.6986111111111102</c:v>
                </c:pt>
                <c:pt idx="1944">
                  <c:v>2.7</c:v>
                </c:pt>
                <c:pt idx="1945">
                  <c:v>2.7013888888888902</c:v>
                </c:pt>
                <c:pt idx="1946">
                  <c:v>2.7027777777777802</c:v>
                </c:pt>
                <c:pt idx="1947">
                  <c:v>2.7041666666666702</c:v>
                </c:pt>
                <c:pt idx="1948">
                  <c:v>2.7055555555555602</c:v>
                </c:pt>
                <c:pt idx="1949">
                  <c:v>2.7069444444444399</c:v>
                </c:pt>
                <c:pt idx="1950">
                  <c:v>2.7083333333333299</c:v>
                </c:pt>
                <c:pt idx="1951">
                  <c:v>2.7097222222222199</c:v>
                </c:pt>
                <c:pt idx="1952">
                  <c:v>2.7111111111111099</c:v>
                </c:pt>
                <c:pt idx="1953">
                  <c:v>2.7124999999999999</c:v>
                </c:pt>
                <c:pt idx="1954">
                  <c:v>2.7138888888888899</c:v>
                </c:pt>
                <c:pt idx="1955">
                  <c:v>2.7152777777777799</c:v>
                </c:pt>
                <c:pt idx="1956">
                  <c:v>2.7166666666666699</c:v>
                </c:pt>
                <c:pt idx="1957">
                  <c:v>2.7180555555555599</c:v>
                </c:pt>
                <c:pt idx="1958">
                  <c:v>2.7194444444444401</c:v>
                </c:pt>
                <c:pt idx="1959">
                  <c:v>2.7208333333333301</c:v>
                </c:pt>
                <c:pt idx="1960">
                  <c:v>2.7222222222222201</c:v>
                </c:pt>
                <c:pt idx="1961">
                  <c:v>2.7236111111111101</c:v>
                </c:pt>
                <c:pt idx="1962">
                  <c:v>2.7250000000000001</c:v>
                </c:pt>
                <c:pt idx="1963">
                  <c:v>2.7263888888888901</c:v>
                </c:pt>
                <c:pt idx="1964">
                  <c:v>2.7277777777777801</c:v>
                </c:pt>
                <c:pt idx="1965">
                  <c:v>2.7291666666666701</c:v>
                </c:pt>
                <c:pt idx="1966">
                  <c:v>2.7305555555555601</c:v>
                </c:pt>
                <c:pt idx="1967">
                  <c:v>2.7319444444444398</c:v>
                </c:pt>
                <c:pt idx="1968">
                  <c:v>2.7333333333333298</c:v>
                </c:pt>
                <c:pt idx="1969">
                  <c:v>2.7347222222222198</c:v>
                </c:pt>
                <c:pt idx="1970">
                  <c:v>2.7361111111111098</c:v>
                </c:pt>
                <c:pt idx="1971">
                  <c:v>2.7374999999999998</c:v>
                </c:pt>
                <c:pt idx="1972">
                  <c:v>2.7388888888888898</c:v>
                </c:pt>
                <c:pt idx="1973">
                  <c:v>2.7402777777777798</c:v>
                </c:pt>
                <c:pt idx="1974">
                  <c:v>2.7416666666666698</c:v>
                </c:pt>
                <c:pt idx="1975">
                  <c:v>2.7430555555555598</c:v>
                </c:pt>
                <c:pt idx="1976">
                  <c:v>2.74444444444444</c:v>
                </c:pt>
                <c:pt idx="1977">
                  <c:v>2.74583333333333</c:v>
                </c:pt>
                <c:pt idx="1978">
                  <c:v>2.74722222222222</c:v>
                </c:pt>
                <c:pt idx="1979">
                  <c:v>2.74861111111111</c:v>
                </c:pt>
                <c:pt idx="1980">
                  <c:v>2.75</c:v>
                </c:pt>
                <c:pt idx="1981">
                  <c:v>2.75138888888889</c:v>
                </c:pt>
                <c:pt idx="1982">
                  <c:v>2.75277777777778</c:v>
                </c:pt>
                <c:pt idx="1983">
                  <c:v>2.75416666666667</c:v>
                </c:pt>
                <c:pt idx="1984">
                  <c:v>2.75555555555556</c:v>
                </c:pt>
                <c:pt idx="1985">
                  <c:v>2.7569444444444402</c:v>
                </c:pt>
                <c:pt idx="1986">
                  <c:v>2.7583333333333302</c:v>
                </c:pt>
                <c:pt idx="1987">
                  <c:v>2.7597222222222202</c:v>
                </c:pt>
                <c:pt idx="1988">
                  <c:v>2.7611111111111102</c:v>
                </c:pt>
                <c:pt idx="1989">
                  <c:v>2.7625000000000002</c:v>
                </c:pt>
                <c:pt idx="1990">
                  <c:v>2.7638888888888902</c:v>
                </c:pt>
                <c:pt idx="1991">
                  <c:v>2.7652777777777802</c:v>
                </c:pt>
                <c:pt idx="1992">
                  <c:v>2.7666666666666702</c:v>
                </c:pt>
                <c:pt idx="1993">
                  <c:v>2.7680555555555602</c:v>
                </c:pt>
                <c:pt idx="1994">
                  <c:v>2.7694444444444399</c:v>
                </c:pt>
                <c:pt idx="1995">
                  <c:v>2.7708333333333299</c:v>
                </c:pt>
                <c:pt idx="1996">
                  <c:v>2.7722222222222199</c:v>
                </c:pt>
                <c:pt idx="1997">
                  <c:v>2.7736111111111099</c:v>
                </c:pt>
                <c:pt idx="1998">
                  <c:v>2.7749999999999999</c:v>
                </c:pt>
                <c:pt idx="1999">
                  <c:v>2.7763888888888899</c:v>
                </c:pt>
                <c:pt idx="2000">
                  <c:v>2.7777777777777799</c:v>
                </c:pt>
                <c:pt idx="2001">
                  <c:v>2.7791666666666699</c:v>
                </c:pt>
                <c:pt idx="2002">
                  <c:v>2.7805555555555599</c:v>
                </c:pt>
                <c:pt idx="2003">
                  <c:v>2.7819444444444401</c:v>
                </c:pt>
                <c:pt idx="2004">
                  <c:v>2.7833333333333301</c:v>
                </c:pt>
                <c:pt idx="2005">
                  <c:v>2.7847222222222201</c:v>
                </c:pt>
                <c:pt idx="2006">
                  <c:v>2.7861111111111101</c:v>
                </c:pt>
                <c:pt idx="2007">
                  <c:v>2.7875000000000001</c:v>
                </c:pt>
                <c:pt idx="2008">
                  <c:v>2.7888888888888901</c:v>
                </c:pt>
                <c:pt idx="2009">
                  <c:v>2.7902777777777801</c:v>
                </c:pt>
                <c:pt idx="2010">
                  <c:v>2.7916666666666701</c:v>
                </c:pt>
                <c:pt idx="2011">
                  <c:v>2.7930555555555601</c:v>
                </c:pt>
                <c:pt idx="2012">
                  <c:v>2.7944444444444398</c:v>
                </c:pt>
                <c:pt idx="2013">
                  <c:v>2.7958333333333298</c:v>
                </c:pt>
                <c:pt idx="2014">
                  <c:v>2.7972222222222198</c:v>
                </c:pt>
                <c:pt idx="2015">
                  <c:v>2.7986111111111098</c:v>
                </c:pt>
                <c:pt idx="2016">
                  <c:v>2.8</c:v>
                </c:pt>
                <c:pt idx="2017">
                  <c:v>2.8013888888888898</c:v>
                </c:pt>
                <c:pt idx="2018">
                  <c:v>2.8027777777777798</c:v>
                </c:pt>
                <c:pt idx="2019">
                  <c:v>2.8041666666666698</c:v>
                </c:pt>
                <c:pt idx="2020">
                  <c:v>2.8055555555555598</c:v>
                </c:pt>
                <c:pt idx="2021">
                  <c:v>2.80694444444444</c:v>
                </c:pt>
                <c:pt idx="2022">
                  <c:v>2.80833333333333</c:v>
                </c:pt>
                <c:pt idx="2023">
                  <c:v>2.80972222222222</c:v>
                </c:pt>
                <c:pt idx="2024">
                  <c:v>2.81111111111111</c:v>
                </c:pt>
                <c:pt idx="2025">
                  <c:v>2.8125</c:v>
                </c:pt>
                <c:pt idx="2026">
                  <c:v>2.81388888888889</c:v>
                </c:pt>
                <c:pt idx="2027">
                  <c:v>2.81527777777778</c:v>
                </c:pt>
                <c:pt idx="2028">
                  <c:v>2.81666666666667</c:v>
                </c:pt>
                <c:pt idx="2029">
                  <c:v>2.81805555555556</c:v>
                </c:pt>
                <c:pt idx="2030">
                  <c:v>2.8194444444444402</c:v>
                </c:pt>
                <c:pt idx="2031">
                  <c:v>2.8208333333333302</c:v>
                </c:pt>
                <c:pt idx="2032">
                  <c:v>2.8222222222222202</c:v>
                </c:pt>
                <c:pt idx="2033">
                  <c:v>2.8236111111111102</c:v>
                </c:pt>
                <c:pt idx="2034">
                  <c:v>2.8250000000000002</c:v>
                </c:pt>
                <c:pt idx="2035">
                  <c:v>2.8263888888888902</c:v>
                </c:pt>
                <c:pt idx="2036">
                  <c:v>2.8277777777777802</c:v>
                </c:pt>
                <c:pt idx="2037">
                  <c:v>2.8291666666666702</c:v>
                </c:pt>
                <c:pt idx="2038">
                  <c:v>2.8305555555555602</c:v>
                </c:pt>
                <c:pt idx="2039">
                  <c:v>2.8319444444444399</c:v>
                </c:pt>
                <c:pt idx="2040">
                  <c:v>2.8333333333333299</c:v>
                </c:pt>
                <c:pt idx="2041">
                  <c:v>2.8347222222222199</c:v>
                </c:pt>
                <c:pt idx="2042">
                  <c:v>2.8361111111111099</c:v>
                </c:pt>
                <c:pt idx="2043">
                  <c:v>2.8374999999999999</c:v>
                </c:pt>
                <c:pt idx="2044">
                  <c:v>2.8388888888888899</c:v>
                </c:pt>
                <c:pt idx="2045">
                  <c:v>2.8402777777777799</c:v>
                </c:pt>
                <c:pt idx="2046">
                  <c:v>2.8416666666666699</c:v>
                </c:pt>
                <c:pt idx="2047">
                  <c:v>2.8430555555555599</c:v>
                </c:pt>
                <c:pt idx="2048">
                  <c:v>2.8444444444444401</c:v>
                </c:pt>
                <c:pt idx="2049">
                  <c:v>2.8458333333333301</c:v>
                </c:pt>
                <c:pt idx="2050">
                  <c:v>2.8472222222222201</c:v>
                </c:pt>
                <c:pt idx="2051">
                  <c:v>2.8486111111111101</c:v>
                </c:pt>
                <c:pt idx="2052">
                  <c:v>2.85</c:v>
                </c:pt>
                <c:pt idx="2053">
                  <c:v>2.8513888888888901</c:v>
                </c:pt>
                <c:pt idx="2054">
                  <c:v>2.8527777777777801</c:v>
                </c:pt>
                <c:pt idx="2055">
                  <c:v>2.8541666666666701</c:v>
                </c:pt>
                <c:pt idx="2056">
                  <c:v>2.8555555555555601</c:v>
                </c:pt>
                <c:pt idx="2057">
                  <c:v>2.8569444444444398</c:v>
                </c:pt>
                <c:pt idx="2058">
                  <c:v>2.8583333333333298</c:v>
                </c:pt>
                <c:pt idx="2059">
                  <c:v>2.8597222222222198</c:v>
                </c:pt>
                <c:pt idx="2060">
                  <c:v>2.8611111111111098</c:v>
                </c:pt>
                <c:pt idx="2061">
                  <c:v>2.8624999999999998</c:v>
                </c:pt>
                <c:pt idx="2062">
                  <c:v>2.8638888888888898</c:v>
                </c:pt>
                <c:pt idx="2063">
                  <c:v>2.8652777777777798</c:v>
                </c:pt>
                <c:pt idx="2064">
                  <c:v>2.8666666666666698</c:v>
                </c:pt>
                <c:pt idx="2065">
                  <c:v>2.8680555555555598</c:v>
                </c:pt>
                <c:pt idx="2066">
                  <c:v>2.86944444444444</c:v>
                </c:pt>
                <c:pt idx="2067">
                  <c:v>2.87083333333333</c:v>
                </c:pt>
                <c:pt idx="2068">
                  <c:v>2.87222222222222</c:v>
                </c:pt>
                <c:pt idx="2069">
                  <c:v>2.87361111111111</c:v>
                </c:pt>
                <c:pt idx="2070">
                  <c:v>2.875</c:v>
                </c:pt>
                <c:pt idx="2071">
                  <c:v>2.87638888888889</c:v>
                </c:pt>
                <c:pt idx="2072">
                  <c:v>2.87777777777778</c:v>
                </c:pt>
                <c:pt idx="2073">
                  <c:v>2.87916666666667</c:v>
                </c:pt>
                <c:pt idx="2074">
                  <c:v>2.88055555555556</c:v>
                </c:pt>
                <c:pt idx="2075">
                  <c:v>2.8819444444444402</c:v>
                </c:pt>
                <c:pt idx="2076">
                  <c:v>2.8833333333333302</c:v>
                </c:pt>
                <c:pt idx="2077">
                  <c:v>2.8847222222222202</c:v>
                </c:pt>
                <c:pt idx="2078">
                  <c:v>2.8861111111111102</c:v>
                </c:pt>
                <c:pt idx="2079">
                  <c:v>2.8875000000000002</c:v>
                </c:pt>
                <c:pt idx="2080">
                  <c:v>2.8888888888888902</c:v>
                </c:pt>
                <c:pt idx="2081">
                  <c:v>2.8902777777777802</c:v>
                </c:pt>
                <c:pt idx="2082">
                  <c:v>2.8916666666666702</c:v>
                </c:pt>
                <c:pt idx="2083">
                  <c:v>2.8930555555555602</c:v>
                </c:pt>
                <c:pt idx="2084">
                  <c:v>2.8944444444444399</c:v>
                </c:pt>
                <c:pt idx="2085">
                  <c:v>2.8958333333333299</c:v>
                </c:pt>
                <c:pt idx="2086">
                  <c:v>2.8972222222222199</c:v>
                </c:pt>
                <c:pt idx="2087">
                  <c:v>2.8986111111111099</c:v>
                </c:pt>
                <c:pt idx="2088">
                  <c:v>2.9</c:v>
                </c:pt>
                <c:pt idx="2089">
                  <c:v>2.9013888888888899</c:v>
                </c:pt>
                <c:pt idx="2090">
                  <c:v>2.9027777777777799</c:v>
                </c:pt>
                <c:pt idx="2091">
                  <c:v>2.9041666666666699</c:v>
                </c:pt>
                <c:pt idx="2092">
                  <c:v>2.9055555555555599</c:v>
                </c:pt>
                <c:pt idx="2093">
                  <c:v>2.9069444444444401</c:v>
                </c:pt>
                <c:pt idx="2094">
                  <c:v>2.9083333333333301</c:v>
                </c:pt>
                <c:pt idx="2095">
                  <c:v>2.9097222222222201</c:v>
                </c:pt>
                <c:pt idx="2096">
                  <c:v>2.9111111111111101</c:v>
                </c:pt>
                <c:pt idx="2097">
                  <c:v>2.9125000000000001</c:v>
                </c:pt>
                <c:pt idx="2098">
                  <c:v>2.9138888888888901</c:v>
                </c:pt>
                <c:pt idx="2099">
                  <c:v>2.9152777777777801</c:v>
                </c:pt>
                <c:pt idx="2100">
                  <c:v>2.9166666666666701</c:v>
                </c:pt>
                <c:pt idx="2101">
                  <c:v>2.9180555555555601</c:v>
                </c:pt>
                <c:pt idx="2102">
                  <c:v>2.9194444444444398</c:v>
                </c:pt>
                <c:pt idx="2103">
                  <c:v>2.9208333333333298</c:v>
                </c:pt>
                <c:pt idx="2104">
                  <c:v>2.9222222222222198</c:v>
                </c:pt>
                <c:pt idx="2105">
                  <c:v>2.9236111111111098</c:v>
                </c:pt>
                <c:pt idx="2106">
                  <c:v>2.9249999999999998</c:v>
                </c:pt>
                <c:pt idx="2107">
                  <c:v>2.9263888888888898</c:v>
                </c:pt>
                <c:pt idx="2108">
                  <c:v>2.9277777777777798</c:v>
                </c:pt>
                <c:pt idx="2109">
                  <c:v>2.9291666666666698</c:v>
                </c:pt>
                <c:pt idx="2110">
                  <c:v>2.9305555555555598</c:v>
                </c:pt>
                <c:pt idx="2111">
                  <c:v>2.93194444444444</c:v>
                </c:pt>
                <c:pt idx="2112">
                  <c:v>2.93333333333333</c:v>
                </c:pt>
                <c:pt idx="2113">
                  <c:v>2.93472222222222</c:v>
                </c:pt>
                <c:pt idx="2114">
                  <c:v>2.93611111111111</c:v>
                </c:pt>
                <c:pt idx="2115">
                  <c:v>2.9375</c:v>
                </c:pt>
                <c:pt idx="2116">
                  <c:v>2.93888888888889</c:v>
                </c:pt>
                <c:pt idx="2117">
                  <c:v>2.94027777777778</c:v>
                </c:pt>
                <c:pt idx="2118">
                  <c:v>2.94166666666667</c:v>
                </c:pt>
                <c:pt idx="2119">
                  <c:v>2.94305555555556</c:v>
                </c:pt>
                <c:pt idx="2120">
                  <c:v>2.9444444444444402</c:v>
                </c:pt>
                <c:pt idx="2121">
                  <c:v>2.9458333333333302</c:v>
                </c:pt>
                <c:pt idx="2122">
                  <c:v>2.9472222222222202</c:v>
                </c:pt>
                <c:pt idx="2123">
                  <c:v>2.9486111111111102</c:v>
                </c:pt>
                <c:pt idx="2124">
                  <c:v>2.95</c:v>
                </c:pt>
                <c:pt idx="2125">
                  <c:v>2.9513888888888902</c:v>
                </c:pt>
                <c:pt idx="2126">
                  <c:v>2.9527777777777802</c:v>
                </c:pt>
                <c:pt idx="2127">
                  <c:v>2.9541666666666702</c:v>
                </c:pt>
                <c:pt idx="2128">
                  <c:v>2.9555555555555602</c:v>
                </c:pt>
                <c:pt idx="2129">
                  <c:v>2.9569444444444399</c:v>
                </c:pt>
                <c:pt idx="2130">
                  <c:v>2.9583333333333299</c:v>
                </c:pt>
                <c:pt idx="2131">
                  <c:v>2.9597222222222199</c:v>
                </c:pt>
                <c:pt idx="2132">
                  <c:v>2.9611111111111099</c:v>
                </c:pt>
                <c:pt idx="2133">
                  <c:v>2.9624999999999999</c:v>
                </c:pt>
                <c:pt idx="2134">
                  <c:v>2.9638888888888899</c:v>
                </c:pt>
                <c:pt idx="2135">
                  <c:v>2.9652777777777799</c:v>
                </c:pt>
                <c:pt idx="2136">
                  <c:v>2.9666666666666699</c:v>
                </c:pt>
                <c:pt idx="2137">
                  <c:v>2.9680555555555599</c:v>
                </c:pt>
                <c:pt idx="2138">
                  <c:v>2.9694444444444401</c:v>
                </c:pt>
                <c:pt idx="2139">
                  <c:v>2.9708333333333301</c:v>
                </c:pt>
                <c:pt idx="2140">
                  <c:v>2.9722222222222201</c:v>
                </c:pt>
                <c:pt idx="2141">
                  <c:v>2.9736111111111101</c:v>
                </c:pt>
                <c:pt idx="2142">
                  <c:v>2.9750000000000001</c:v>
                </c:pt>
                <c:pt idx="2143">
                  <c:v>2.9763888888888901</c:v>
                </c:pt>
                <c:pt idx="2144">
                  <c:v>2.9777777777777801</c:v>
                </c:pt>
                <c:pt idx="2145">
                  <c:v>2.9791666666666701</c:v>
                </c:pt>
                <c:pt idx="2146">
                  <c:v>2.9805555555555601</c:v>
                </c:pt>
                <c:pt idx="2147">
                  <c:v>2.9819444444444398</c:v>
                </c:pt>
                <c:pt idx="2148">
                  <c:v>2.9833333333333298</c:v>
                </c:pt>
                <c:pt idx="2149">
                  <c:v>2.9847222222222198</c:v>
                </c:pt>
                <c:pt idx="2150">
                  <c:v>2.9861111111111098</c:v>
                </c:pt>
                <c:pt idx="2151">
                  <c:v>2.9874999999999998</c:v>
                </c:pt>
                <c:pt idx="2152">
                  <c:v>2.9888888888888898</c:v>
                </c:pt>
                <c:pt idx="2153">
                  <c:v>2.9902777777777798</c:v>
                </c:pt>
                <c:pt idx="2154">
                  <c:v>2.9916666666666698</c:v>
                </c:pt>
                <c:pt idx="2155">
                  <c:v>2.9930555555555598</c:v>
                </c:pt>
                <c:pt idx="2156">
                  <c:v>2.99444444444444</c:v>
                </c:pt>
                <c:pt idx="2157">
                  <c:v>2.99583333333333</c:v>
                </c:pt>
                <c:pt idx="2158">
                  <c:v>2.99722222222222</c:v>
                </c:pt>
                <c:pt idx="2159">
                  <c:v>2.99861111111111</c:v>
                </c:pt>
                <c:pt idx="2160">
                  <c:v>3</c:v>
                </c:pt>
                <c:pt idx="2161">
                  <c:v>3.00138888888889</c:v>
                </c:pt>
                <c:pt idx="2162">
                  <c:v>3.00277777777778</c:v>
                </c:pt>
                <c:pt idx="2163">
                  <c:v>3.00416666666667</c:v>
                </c:pt>
                <c:pt idx="2164">
                  <c:v>3.00555555555556</c:v>
                </c:pt>
                <c:pt idx="2165">
                  <c:v>3.0069444444444402</c:v>
                </c:pt>
                <c:pt idx="2166">
                  <c:v>3.0083333333333302</c:v>
                </c:pt>
                <c:pt idx="2167">
                  <c:v>3.0097222222222202</c:v>
                </c:pt>
                <c:pt idx="2168">
                  <c:v>3.0111111111111102</c:v>
                </c:pt>
                <c:pt idx="2169">
                  <c:v>3.0125000000000002</c:v>
                </c:pt>
                <c:pt idx="2170">
                  <c:v>3.0138888888888902</c:v>
                </c:pt>
                <c:pt idx="2171">
                  <c:v>3.0152777777777802</c:v>
                </c:pt>
                <c:pt idx="2172">
                  <c:v>3.0166666666666702</c:v>
                </c:pt>
                <c:pt idx="2173">
                  <c:v>3.0180555555555602</c:v>
                </c:pt>
                <c:pt idx="2174">
                  <c:v>3.0194444444444399</c:v>
                </c:pt>
                <c:pt idx="2175">
                  <c:v>3.0208333333333299</c:v>
                </c:pt>
                <c:pt idx="2176">
                  <c:v>3.0222222222222199</c:v>
                </c:pt>
                <c:pt idx="2177">
                  <c:v>3.0236111111111099</c:v>
                </c:pt>
                <c:pt idx="2178">
                  <c:v>3.0249999999999999</c:v>
                </c:pt>
                <c:pt idx="2179">
                  <c:v>3.0263888888888899</c:v>
                </c:pt>
                <c:pt idx="2180">
                  <c:v>3.0277777777777799</c:v>
                </c:pt>
                <c:pt idx="2181">
                  <c:v>3.0291666666666699</c:v>
                </c:pt>
                <c:pt idx="2182">
                  <c:v>3.0305555555555599</c:v>
                </c:pt>
                <c:pt idx="2183">
                  <c:v>3.0319444444444401</c:v>
                </c:pt>
                <c:pt idx="2184">
                  <c:v>3.0333333333333301</c:v>
                </c:pt>
                <c:pt idx="2185">
                  <c:v>3.0347222222222201</c:v>
                </c:pt>
                <c:pt idx="2186">
                  <c:v>3.0361111111111101</c:v>
                </c:pt>
                <c:pt idx="2187">
                  <c:v>3.0375000000000001</c:v>
                </c:pt>
                <c:pt idx="2188">
                  <c:v>3.0388888888888901</c:v>
                </c:pt>
                <c:pt idx="2189">
                  <c:v>3.0402777777777801</c:v>
                </c:pt>
                <c:pt idx="2190">
                  <c:v>3.0416666666666701</c:v>
                </c:pt>
                <c:pt idx="2191">
                  <c:v>3.0430555555555601</c:v>
                </c:pt>
                <c:pt idx="2192">
                  <c:v>3.0444444444444398</c:v>
                </c:pt>
                <c:pt idx="2193">
                  <c:v>3.0458333333333298</c:v>
                </c:pt>
                <c:pt idx="2194">
                  <c:v>3.0472222222222198</c:v>
                </c:pt>
                <c:pt idx="2195">
                  <c:v>3.0486111111111098</c:v>
                </c:pt>
                <c:pt idx="2196">
                  <c:v>3.05</c:v>
                </c:pt>
                <c:pt idx="2197">
                  <c:v>3.0513888888888898</c:v>
                </c:pt>
                <c:pt idx="2198">
                  <c:v>3.0527777777777798</c:v>
                </c:pt>
                <c:pt idx="2199">
                  <c:v>3.0541666666666698</c:v>
                </c:pt>
                <c:pt idx="2200">
                  <c:v>3.0555555555555598</c:v>
                </c:pt>
                <c:pt idx="2201">
                  <c:v>3.05694444444444</c:v>
                </c:pt>
                <c:pt idx="2202">
                  <c:v>3.05833333333333</c:v>
                </c:pt>
                <c:pt idx="2203">
                  <c:v>3.05972222222222</c:v>
                </c:pt>
                <c:pt idx="2204">
                  <c:v>3.06111111111111</c:v>
                </c:pt>
                <c:pt idx="2205">
                  <c:v>3.0625</c:v>
                </c:pt>
                <c:pt idx="2206">
                  <c:v>3.06388888888889</c:v>
                </c:pt>
                <c:pt idx="2207">
                  <c:v>3.06527777777778</c:v>
                </c:pt>
                <c:pt idx="2208">
                  <c:v>3.06666666666667</c:v>
                </c:pt>
                <c:pt idx="2209">
                  <c:v>3.06805555555556</c:v>
                </c:pt>
                <c:pt idx="2210">
                  <c:v>3.0694444444444402</c:v>
                </c:pt>
                <c:pt idx="2211">
                  <c:v>3.0708333333333302</c:v>
                </c:pt>
                <c:pt idx="2212">
                  <c:v>3.0722222222222202</c:v>
                </c:pt>
                <c:pt idx="2213">
                  <c:v>3.0736111111111102</c:v>
                </c:pt>
                <c:pt idx="2214">
                  <c:v>3.0750000000000002</c:v>
                </c:pt>
                <c:pt idx="2215">
                  <c:v>3.0763888888888902</c:v>
                </c:pt>
                <c:pt idx="2216">
                  <c:v>3.0777777777777802</c:v>
                </c:pt>
                <c:pt idx="2217">
                  <c:v>3.0791666666666702</c:v>
                </c:pt>
                <c:pt idx="2218">
                  <c:v>3.0805555555555602</c:v>
                </c:pt>
                <c:pt idx="2219">
                  <c:v>3.0819444444444399</c:v>
                </c:pt>
                <c:pt idx="2220">
                  <c:v>3.0833333333333299</c:v>
                </c:pt>
                <c:pt idx="2221">
                  <c:v>3.0847222222222199</c:v>
                </c:pt>
                <c:pt idx="2222">
                  <c:v>3.0861111111111099</c:v>
                </c:pt>
                <c:pt idx="2223">
                  <c:v>3.0874999999999999</c:v>
                </c:pt>
                <c:pt idx="2224">
                  <c:v>3.0888888888888899</c:v>
                </c:pt>
                <c:pt idx="2225">
                  <c:v>3.0902777777777799</c:v>
                </c:pt>
                <c:pt idx="2226">
                  <c:v>3.0916666666666699</c:v>
                </c:pt>
                <c:pt idx="2227">
                  <c:v>3.0930555555555599</c:v>
                </c:pt>
                <c:pt idx="2228">
                  <c:v>3.0944444444444401</c:v>
                </c:pt>
                <c:pt idx="2229">
                  <c:v>3.0958333333333301</c:v>
                </c:pt>
                <c:pt idx="2230">
                  <c:v>3.0972222222222201</c:v>
                </c:pt>
                <c:pt idx="2231">
                  <c:v>3.0986111111111101</c:v>
                </c:pt>
                <c:pt idx="2232">
                  <c:v>3.1</c:v>
                </c:pt>
                <c:pt idx="2233">
                  <c:v>3.1013888888888901</c:v>
                </c:pt>
                <c:pt idx="2234">
                  <c:v>3.1027777777777801</c:v>
                </c:pt>
                <c:pt idx="2235">
                  <c:v>3.1041666666666701</c:v>
                </c:pt>
                <c:pt idx="2236">
                  <c:v>3.1055555555555601</c:v>
                </c:pt>
                <c:pt idx="2237">
                  <c:v>3.1069444444444398</c:v>
                </c:pt>
                <c:pt idx="2238">
                  <c:v>3.1083333333333298</c:v>
                </c:pt>
                <c:pt idx="2239">
                  <c:v>3.1097222222222198</c:v>
                </c:pt>
                <c:pt idx="2240">
                  <c:v>3.1111111111111098</c:v>
                </c:pt>
                <c:pt idx="2241">
                  <c:v>3.1124999999999998</c:v>
                </c:pt>
                <c:pt idx="2242">
                  <c:v>3.1138888888888898</c:v>
                </c:pt>
                <c:pt idx="2243">
                  <c:v>3.1152777777777798</c:v>
                </c:pt>
                <c:pt idx="2244">
                  <c:v>3.1166666666666698</c:v>
                </c:pt>
                <c:pt idx="2245">
                  <c:v>3.1180555555555598</c:v>
                </c:pt>
                <c:pt idx="2246">
                  <c:v>3.11944444444444</c:v>
                </c:pt>
                <c:pt idx="2247">
                  <c:v>3.12083333333333</c:v>
                </c:pt>
                <c:pt idx="2248">
                  <c:v>3.12222222222222</c:v>
                </c:pt>
                <c:pt idx="2249">
                  <c:v>3.12361111111111</c:v>
                </c:pt>
                <c:pt idx="2250">
                  <c:v>3.125</c:v>
                </c:pt>
                <c:pt idx="2251">
                  <c:v>3.12638888888889</c:v>
                </c:pt>
                <c:pt idx="2252">
                  <c:v>3.12777777777778</c:v>
                </c:pt>
                <c:pt idx="2253">
                  <c:v>3.12916666666667</c:v>
                </c:pt>
                <c:pt idx="2254">
                  <c:v>3.13055555555556</c:v>
                </c:pt>
                <c:pt idx="2255">
                  <c:v>3.1319444444444402</c:v>
                </c:pt>
                <c:pt idx="2256">
                  <c:v>3.1333333333333302</c:v>
                </c:pt>
                <c:pt idx="2257">
                  <c:v>3.1347222222222202</c:v>
                </c:pt>
                <c:pt idx="2258">
                  <c:v>3.1361111111111102</c:v>
                </c:pt>
                <c:pt idx="2259">
                  <c:v>3.1375000000000002</c:v>
                </c:pt>
                <c:pt idx="2260">
                  <c:v>3.1388888888888902</c:v>
                </c:pt>
                <c:pt idx="2261">
                  <c:v>3.1402777777777802</c:v>
                </c:pt>
                <c:pt idx="2262">
                  <c:v>3.1416666666666702</c:v>
                </c:pt>
                <c:pt idx="2263">
                  <c:v>3.1430555555555602</c:v>
                </c:pt>
                <c:pt idx="2264">
                  <c:v>3.1444444444444399</c:v>
                </c:pt>
                <c:pt idx="2265">
                  <c:v>3.1458333333333299</c:v>
                </c:pt>
                <c:pt idx="2266">
                  <c:v>3.1472222222222199</c:v>
                </c:pt>
                <c:pt idx="2267">
                  <c:v>3.1486111111111099</c:v>
                </c:pt>
                <c:pt idx="2268">
                  <c:v>3.15</c:v>
                </c:pt>
                <c:pt idx="2269">
                  <c:v>3.1513888888888899</c:v>
                </c:pt>
                <c:pt idx="2270">
                  <c:v>3.1527777777777799</c:v>
                </c:pt>
                <c:pt idx="2271">
                  <c:v>3.1541666666666699</c:v>
                </c:pt>
                <c:pt idx="2272">
                  <c:v>3.1555555555555599</c:v>
                </c:pt>
                <c:pt idx="2273">
                  <c:v>3.1569444444444401</c:v>
                </c:pt>
                <c:pt idx="2274">
                  <c:v>3.1583333333333301</c:v>
                </c:pt>
                <c:pt idx="2275">
                  <c:v>3.1597222222222201</c:v>
                </c:pt>
                <c:pt idx="2276">
                  <c:v>3.1611111111111101</c:v>
                </c:pt>
                <c:pt idx="2277">
                  <c:v>3.1625000000000001</c:v>
                </c:pt>
                <c:pt idx="2278">
                  <c:v>3.1638888888888901</c:v>
                </c:pt>
                <c:pt idx="2279">
                  <c:v>3.1652777777777801</c:v>
                </c:pt>
                <c:pt idx="2280">
                  <c:v>3.1666666666666701</c:v>
                </c:pt>
                <c:pt idx="2281">
                  <c:v>3.1680555555555601</c:v>
                </c:pt>
                <c:pt idx="2282">
                  <c:v>3.1694444444444398</c:v>
                </c:pt>
                <c:pt idx="2283">
                  <c:v>3.1708333333333298</c:v>
                </c:pt>
                <c:pt idx="2284">
                  <c:v>3.1722222222222198</c:v>
                </c:pt>
                <c:pt idx="2285">
                  <c:v>3.1736111111111098</c:v>
                </c:pt>
                <c:pt idx="2286">
                  <c:v>3.1749999999999998</c:v>
                </c:pt>
                <c:pt idx="2287">
                  <c:v>3.1763888888888898</c:v>
                </c:pt>
                <c:pt idx="2288">
                  <c:v>3.1777777777777798</c:v>
                </c:pt>
                <c:pt idx="2289">
                  <c:v>3.1791666666666698</c:v>
                </c:pt>
                <c:pt idx="2290">
                  <c:v>3.1805555555555598</c:v>
                </c:pt>
                <c:pt idx="2291">
                  <c:v>3.18194444444444</c:v>
                </c:pt>
                <c:pt idx="2292">
                  <c:v>3.18333333333333</c:v>
                </c:pt>
                <c:pt idx="2293">
                  <c:v>3.18472222222222</c:v>
                </c:pt>
                <c:pt idx="2294">
                  <c:v>3.18611111111111</c:v>
                </c:pt>
                <c:pt idx="2295">
                  <c:v>3.1875</c:v>
                </c:pt>
                <c:pt idx="2296">
                  <c:v>3.18888888888889</c:v>
                </c:pt>
                <c:pt idx="2297">
                  <c:v>3.19027777777778</c:v>
                </c:pt>
                <c:pt idx="2298">
                  <c:v>3.19166666666667</c:v>
                </c:pt>
                <c:pt idx="2299">
                  <c:v>3.19305555555556</c:v>
                </c:pt>
                <c:pt idx="2300">
                  <c:v>3.1944444444444402</c:v>
                </c:pt>
                <c:pt idx="2301">
                  <c:v>3.1958333333333302</c:v>
                </c:pt>
                <c:pt idx="2302">
                  <c:v>3.1972222222222202</c:v>
                </c:pt>
                <c:pt idx="2303">
                  <c:v>3.1986111111111102</c:v>
                </c:pt>
                <c:pt idx="2304">
                  <c:v>3.2</c:v>
                </c:pt>
                <c:pt idx="2305">
                  <c:v>3.2013888888888902</c:v>
                </c:pt>
                <c:pt idx="2306">
                  <c:v>3.2027777777777802</c:v>
                </c:pt>
                <c:pt idx="2307">
                  <c:v>3.2041666666666702</c:v>
                </c:pt>
                <c:pt idx="2308">
                  <c:v>3.2055555555555602</c:v>
                </c:pt>
                <c:pt idx="2309">
                  <c:v>3.2069444444444399</c:v>
                </c:pt>
                <c:pt idx="2310">
                  <c:v>3.2083333333333299</c:v>
                </c:pt>
                <c:pt idx="2311">
                  <c:v>3.2097222222222199</c:v>
                </c:pt>
                <c:pt idx="2312">
                  <c:v>3.2111111111111099</c:v>
                </c:pt>
                <c:pt idx="2313">
                  <c:v>3.2124999999999999</c:v>
                </c:pt>
                <c:pt idx="2314">
                  <c:v>3.2138888888888899</c:v>
                </c:pt>
                <c:pt idx="2315">
                  <c:v>3.2152777777777799</c:v>
                </c:pt>
                <c:pt idx="2316">
                  <c:v>3.2166666666666699</c:v>
                </c:pt>
                <c:pt idx="2317">
                  <c:v>3.2180555555555599</c:v>
                </c:pt>
                <c:pt idx="2318">
                  <c:v>3.2194444444444401</c:v>
                </c:pt>
                <c:pt idx="2319">
                  <c:v>3.2208333333333301</c:v>
                </c:pt>
                <c:pt idx="2320">
                  <c:v>3.2222222222222201</c:v>
                </c:pt>
                <c:pt idx="2321">
                  <c:v>3.2236111111111101</c:v>
                </c:pt>
                <c:pt idx="2322">
                  <c:v>3.2250000000000001</c:v>
                </c:pt>
                <c:pt idx="2323">
                  <c:v>3.2263888888888901</c:v>
                </c:pt>
                <c:pt idx="2324">
                  <c:v>3.2277777777777801</c:v>
                </c:pt>
                <c:pt idx="2325">
                  <c:v>3.2291666666666701</c:v>
                </c:pt>
                <c:pt idx="2326">
                  <c:v>3.2305555555555601</c:v>
                </c:pt>
                <c:pt idx="2327">
                  <c:v>3.2319444444444398</c:v>
                </c:pt>
                <c:pt idx="2328">
                  <c:v>3.2333333333333298</c:v>
                </c:pt>
                <c:pt idx="2329">
                  <c:v>3.2347222222222198</c:v>
                </c:pt>
                <c:pt idx="2330">
                  <c:v>3.2361111111111098</c:v>
                </c:pt>
                <c:pt idx="2331">
                  <c:v>3.2374999999999998</c:v>
                </c:pt>
                <c:pt idx="2332">
                  <c:v>3.2388888888888898</c:v>
                </c:pt>
                <c:pt idx="2333">
                  <c:v>3.2402777777777798</c:v>
                </c:pt>
                <c:pt idx="2334">
                  <c:v>3.2416666666666698</c:v>
                </c:pt>
                <c:pt idx="2335">
                  <c:v>3.2430555555555598</c:v>
                </c:pt>
                <c:pt idx="2336">
                  <c:v>3.24444444444444</c:v>
                </c:pt>
                <c:pt idx="2337">
                  <c:v>3.24583333333333</c:v>
                </c:pt>
                <c:pt idx="2338">
                  <c:v>3.24722222222222</c:v>
                </c:pt>
                <c:pt idx="2339">
                  <c:v>3.24861111111111</c:v>
                </c:pt>
                <c:pt idx="2340">
                  <c:v>3.25</c:v>
                </c:pt>
                <c:pt idx="2341">
                  <c:v>3.25138888888889</c:v>
                </c:pt>
                <c:pt idx="2342">
                  <c:v>3.25277777777778</c:v>
                </c:pt>
                <c:pt idx="2343">
                  <c:v>3.25416666666667</c:v>
                </c:pt>
                <c:pt idx="2344">
                  <c:v>3.25555555555556</c:v>
                </c:pt>
                <c:pt idx="2345">
                  <c:v>3.2569444444444402</c:v>
                </c:pt>
                <c:pt idx="2346">
                  <c:v>3.2583333333333302</c:v>
                </c:pt>
                <c:pt idx="2347">
                  <c:v>3.2597222222222202</c:v>
                </c:pt>
                <c:pt idx="2348">
                  <c:v>3.2611111111111102</c:v>
                </c:pt>
                <c:pt idx="2349">
                  <c:v>3.2625000000000002</c:v>
                </c:pt>
                <c:pt idx="2350">
                  <c:v>3.2638888888888902</c:v>
                </c:pt>
                <c:pt idx="2351">
                  <c:v>3.2652777777777802</c:v>
                </c:pt>
                <c:pt idx="2352">
                  <c:v>3.2666666666666702</c:v>
                </c:pt>
                <c:pt idx="2353">
                  <c:v>3.2680555555555602</c:v>
                </c:pt>
                <c:pt idx="2354">
                  <c:v>3.2694444444444399</c:v>
                </c:pt>
                <c:pt idx="2355">
                  <c:v>3.2708333333333299</c:v>
                </c:pt>
                <c:pt idx="2356">
                  <c:v>3.2722222222222199</c:v>
                </c:pt>
                <c:pt idx="2357">
                  <c:v>3.2736111111111099</c:v>
                </c:pt>
                <c:pt idx="2358">
                  <c:v>3.2749999999999999</c:v>
                </c:pt>
                <c:pt idx="2359">
                  <c:v>3.2763888888888899</c:v>
                </c:pt>
                <c:pt idx="2360">
                  <c:v>3.2777777777777799</c:v>
                </c:pt>
                <c:pt idx="2361">
                  <c:v>3.2791666666666699</c:v>
                </c:pt>
                <c:pt idx="2362">
                  <c:v>3.2805555555555599</c:v>
                </c:pt>
                <c:pt idx="2363">
                  <c:v>3.2819444444444401</c:v>
                </c:pt>
                <c:pt idx="2364">
                  <c:v>3.2833333333333301</c:v>
                </c:pt>
                <c:pt idx="2365">
                  <c:v>3.2847222222222201</c:v>
                </c:pt>
                <c:pt idx="2366">
                  <c:v>3.2861111111111101</c:v>
                </c:pt>
                <c:pt idx="2367">
                  <c:v>3.2875000000000001</c:v>
                </c:pt>
                <c:pt idx="2368">
                  <c:v>3.2888888888888901</c:v>
                </c:pt>
                <c:pt idx="2369">
                  <c:v>3.2902777777777801</c:v>
                </c:pt>
                <c:pt idx="2370">
                  <c:v>3.2916666666666701</c:v>
                </c:pt>
                <c:pt idx="2371">
                  <c:v>3.2930555555555601</c:v>
                </c:pt>
                <c:pt idx="2372">
                  <c:v>3.2944444444444398</c:v>
                </c:pt>
                <c:pt idx="2373">
                  <c:v>3.2958333333333298</c:v>
                </c:pt>
                <c:pt idx="2374">
                  <c:v>3.2972222222222198</c:v>
                </c:pt>
                <c:pt idx="2375">
                  <c:v>3.2986111111111098</c:v>
                </c:pt>
                <c:pt idx="2376">
                  <c:v>3.3</c:v>
                </c:pt>
                <c:pt idx="2377">
                  <c:v>3.3013888888888898</c:v>
                </c:pt>
                <c:pt idx="2378">
                  <c:v>3.3027777777777798</c:v>
                </c:pt>
                <c:pt idx="2379">
                  <c:v>3.3041666666666698</c:v>
                </c:pt>
                <c:pt idx="2380">
                  <c:v>3.3055555555555598</c:v>
                </c:pt>
                <c:pt idx="2381">
                  <c:v>3.30694444444444</c:v>
                </c:pt>
                <c:pt idx="2382">
                  <c:v>3.30833333333333</c:v>
                </c:pt>
                <c:pt idx="2383">
                  <c:v>3.30972222222222</c:v>
                </c:pt>
                <c:pt idx="2384">
                  <c:v>3.31111111111111</c:v>
                </c:pt>
                <c:pt idx="2385">
                  <c:v>3.3125</c:v>
                </c:pt>
                <c:pt idx="2386">
                  <c:v>3.31388888888889</c:v>
                </c:pt>
                <c:pt idx="2387">
                  <c:v>3.31527777777778</c:v>
                </c:pt>
                <c:pt idx="2388">
                  <c:v>3.31666666666667</c:v>
                </c:pt>
                <c:pt idx="2389">
                  <c:v>3.31805555555556</c:v>
                </c:pt>
                <c:pt idx="2390">
                  <c:v>3.3194444444444402</c:v>
                </c:pt>
                <c:pt idx="2391">
                  <c:v>3.3208333333333302</c:v>
                </c:pt>
                <c:pt idx="2392">
                  <c:v>3.3222222222222202</c:v>
                </c:pt>
                <c:pt idx="2393">
                  <c:v>3.3236111111111102</c:v>
                </c:pt>
                <c:pt idx="2394">
                  <c:v>3.3250000000000002</c:v>
                </c:pt>
                <c:pt idx="2395">
                  <c:v>3.3263888888888902</c:v>
                </c:pt>
                <c:pt idx="2396">
                  <c:v>3.3277777777777802</c:v>
                </c:pt>
                <c:pt idx="2397">
                  <c:v>3.3291666666666702</c:v>
                </c:pt>
                <c:pt idx="2398">
                  <c:v>3.3305555555555602</c:v>
                </c:pt>
                <c:pt idx="2399">
                  <c:v>3.3319444444444399</c:v>
                </c:pt>
                <c:pt idx="2400">
                  <c:v>3.3333333333333299</c:v>
                </c:pt>
                <c:pt idx="2401">
                  <c:v>3.3347222222222199</c:v>
                </c:pt>
                <c:pt idx="2402">
                  <c:v>3.3361111111111099</c:v>
                </c:pt>
                <c:pt idx="2403">
                  <c:v>3.3374999999999999</c:v>
                </c:pt>
                <c:pt idx="2404">
                  <c:v>3.3388888888888899</c:v>
                </c:pt>
                <c:pt idx="2405">
                  <c:v>3.3402777777777799</c:v>
                </c:pt>
                <c:pt idx="2406">
                  <c:v>3.3416666666666699</c:v>
                </c:pt>
                <c:pt idx="2407">
                  <c:v>3.3430555555555599</c:v>
                </c:pt>
                <c:pt idx="2408">
                  <c:v>3.3444444444444401</c:v>
                </c:pt>
                <c:pt idx="2409">
                  <c:v>3.3458333333333301</c:v>
                </c:pt>
                <c:pt idx="2410">
                  <c:v>3.3472222222222201</c:v>
                </c:pt>
                <c:pt idx="2411">
                  <c:v>3.3486111111111101</c:v>
                </c:pt>
                <c:pt idx="2412">
                  <c:v>3.35</c:v>
                </c:pt>
                <c:pt idx="2413">
                  <c:v>3.3513888888888901</c:v>
                </c:pt>
                <c:pt idx="2414">
                  <c:v>3.3527777777777801</c:v>
                </c:pt>
                <c:pt idx="2415">
                  <c:v>3.3541666666666701</c:v>
                </c:pt>
                <c:pt idx="2416">
                  <c:v>3.3555555555555601</c:v>
                </c:pt>
                <c:pt idx="2417">
                  <c:v>3.3569444444444398</c:v>
                </c:pt>
                <c:pt idx="2418">
                  <c:v>3.3583333333333298</c:v>
                </c:pt>
                <c:pt idx="2419">
                  <c:v>3.3597222222222198</c:v>
                </c:pt>
                <c:pt idx="2420">
                  <c:v>3.3611111111111098</c:v>
                </c:pt>
                <c:pt idx="2421">
                  <c:v>3.3624999999999998</c:v>
                </c:pt>
                <c:pt idx="2422">
                  <c:v>3.3638888888888898</c:v>
                </c:pt>
                <c:pt idx="2423">
                  <c:v>3.3652777777777798</c:v>
                </c:pt>
                <c:pt idx="2424">
                  <c:v>3.3666666666666698</c:v>
                </c:pt>
                <c:pt idx="2425">
                  <c:v>3.3680555555555598</c:v>
                </c:pt>
                <c:pt idx="2426">
                  <c:v>3.36944444444444</c:v>
                </c:pt>
                <c:pt idx="2427">
                  <c:v>3.37083333333333</c:v>
                </c:pt>
                <c:pt idx="2428">
                  <c:v>3.37222222222222</c:v>
                </c:pt>
                <c:pt idx="2429">
                  <c:v>3.37361111111111</c:v>
                </c:pt>
                <c:pt idx="2430">
                  <c:v>3.375</c:v>
                </c:pt>
                <c:pt idx="2431">
                  <c:v>3.37638888888889</c:v>
                </c:pt>
                <c:pt idx="2432">
                  <c:v>3.37777777777778</c:v>
                </c:pt>
                <c:pt idx="2433">
                  <c:v>3.37916666666667</c:v>
                </c:pt>
                <c:pt idx="2434">
                  <c:v>3.38055555555556</c:v>
                </c:pt>
                <c:pt idx="2435">
                  <c:v>3.3819444444444402</c:v>
                </c:pt>
                <c:pt idx="2436">
                  <c:v>3.3833333333333302</c:v>
                </c:pt>
                <c:pt idx="2437">
                  <c:v>3.3847222222222202</c:v>
                </c:pt>
                <c:pt idx="2438">
                  <c:v>3.3861111111111102</c:v>
                </c:pt>
                <c:pt idx="2439">
                  <c:v>3.3875000000000002</c:v>
                </c:pt>
                <c:pt idx="2440">
                  <c:v>3.3888888888888902</c:v>
                </c:pt>
                <c:pt idx="2441">
                  <c:v>3.3902777777777802</c:v>
                </c:pt>
                <c:pt idx="2442">
                  <c:v>3.3916666666666702</c:v>
                </c:pt>
                <c:pt idx="2443">
                  <c:v>3.3930555555555602</c:v>
                </c:pt>
                <c:pt idx="2444">
                  <c:v>3.3944444444444399</c:v>
                </c:pt>
                <c:pt idx="2445">
                  <c:v>3.3958333333333299</c:v>
                </c:pt>
                <c:pt idx="2446">
                  <c:v>3.3972222222222199</c:v>
                </c:pt>
                <c:pt idx="2447">
                  <c:v>3.3986111111111099</c:v>
                </c:pt>
                <c:pt idx="2448">
                  <c:v>3.4</c:v>
                </c:pt>
                <c:pt idx="2449">
                  <c:v>3.4013888888888899</c:v>
                </c:pt>
                <c:pt idx="2450">
                  <c:v>3.4027777777777799</c:v>
                </c:pt>
                <c:pt idx="2451">
                  <c:v>3.4041666666666699</c:v>
                </c:pt>
                <c:pt idx="2452">
                  <c:v>3.4055555555555599</c:v>
                </c:pt>
                <c:pt idx="2453">
                  <c:v>3.4069444444444401</c:v>
                </c:pt>
                <c:pt idx="2454">
                  <c:v>3.4083333333333301</c:v>
                </c:pt>
                <c:pt idx="2455">
                  <c:v>3.4097222222222201</c:v>
                </c:pt>
                <c:pt idx="2456">
                  <c:v>3.4111111111111101</c:v>
                </c:pt>
                <c:pt idx="2457">
                  <c:v>3.4125000000000001</c:v>
                </c:pt>
                <c:pt idx="2458">
                  <c:v>3.4138888888888901</c:v>
                </c:pt>
                <c:pt idx="2459">
                  <c:v>3.4152777777777801</c:v>
                </c:pt>
                <c:pt idx="2460">
                  <c:v>3.4166666666666701</c:v>
                </c:pt>
                <c:pt idx="2461">
                  <c:v>3.4180555555555601</c:v>
                </c:pt>
                <c:pt idx="2462">
                  <c:v>3.4194444444444398</c:v>
                </c:pt>
                <c:pt idx="2463">
                  <c:v>3.4208333333333298</c:v>
                </c:pt>
                <c:pt idx="2464">
                  <c:v>3.4222222222222198</c:v>
                </c:pt>
                <c:pt idx="2465">
                  <c:v>3.4236111111111098</c:v>
                </c:pt>
                <c:pt idx="2466">
                  <c:v>3.4249999999999998</c:v>
                </c:pt>
                <c:pt idx="2467">
                  <c:v>3.4263888888888898</c:v>
                </c:pt>
                <c:pt idx="2468">
                  <c:v>3.4277777777777798</c:v>
                </c:pt>
                <c:pt idx="2469">
                  <c:v>3.4291666666666698</c:v>
                </c:pt>
                <c:pt idx="2470">
                  <c:v>3.4305555555555598</c:v>
                </c:pt>
                <c:pt idx="2471">
                  <c:v>3.43194444444444</c:v>
                </c:pt>
                <c:pt idx="2472">
                  <c:v>3.43333333333333</c:v>
                </c:pt>
                <c:pt idx="2473">
                  <c:v>3.43472222222222</c:v>
                </c:pt>
                <c:pt idx="2474">
                  <c:v>3.43611111111111</c:v>
                </c:pt>
                <c:pt idx="2475">
                  <c:v>3.4375</c:v>
                </c:pt>
                <c:pt idx="2476">
                  <c:v>3.43888888888889</c:v>
                </c:pt>
                <c:pt idx="2477">
                  <c:v>3.44027777777778</c:v>
                </c:pt>
                <c:pt idx="2478">
                  <c:v>3.44166666666667</c:v>
                </c:pt>
                <c:pt idx="2479">
                  <c:v>3.44305555555556</c:v>
                </c:pt>
                <c:pt idx="2480">
                  <c:v>3.4444444444444402</c:v>
                </c:pt>
                <c:pt idx="2481">
                  <c:v>3.4458333333333302</c:v>
                </c:pt>
                <c:pt idx="2482">
                  <c:v>3.4472222222222202</c:v>
                </c:pt>
                <c:pt idx="2483">
                  <c:v>3.4486111111111102</c:v>
                </c:pt>
                <c:pt idx="2484">
                  <c:v>3.45</c:v>
                </c:pt>
                <c:pt idx="2485">
                  <c:v>3.4513888888888902</c:v>
                </c:pt>
                <c:pt idx="2486">
                  <c:v>3.4527777777777802</c:v>
                </c:pt>
                <c:pt idx="2487">
                  <c:v>3.4541666666666702</c:v>
                </c:pt>
                <c:pt idx="2488">
                  <c:v>3.4555555555555602</c:v>
                </c:pt>
                <c:pt idx="2489">
                  <c:v>3.4569444444444399</c:v>
                </c:pt>
                <c:pt idx="2490">
                  <c:v>3.4583333333333299</c:v>
                </c:pt>
                <c:pt idx="2491">
                  <c:v>3.4597222222222199</c:v>
                </c:pt>
                <c:pt idx="2492">
                  <c:v>3.4611111111111099</c:v>
                </c:pt>
                <c:pt idx="2493">
                  <c:v>3.4624999999999999</c:v>
                </c:pt>
                <c:pt idx="2494">
                  <c:v>3.4638888888888899</c:v>
                </c:pt>
                <c:pt idx="2495">
                  <c:v>3.4652777777777799</c:v>
                </c:pt>
                <c:pt idx="2496">
                  <c:v>3.4666666666666699</c:v>
                </c:pt>
                <c:pt idx="2497">
                  <c:v>3.4680555555555599</c:v>
                </c:pt>
                <c:pt idx="2498">
                  <c:v>3.4694444444444401</c:v>
                </c:pt>
                <c:pt idx="2499">
                  <c:v>3.4708333333333301</c:v>
                </c:pt>
                <c:pt idx="2500">
                  <c:v>3.4722222222222201</c:v>
                </c:pt>
                <c:pt idx="2501">
                  <c:v>3.4736111111111101</c:v>
                </c:pt>
                <c:pt idx="2502">
                  <c:v>3.4750000000000001</c:v>
                </c:pt>
                <c:pt idx="2503">
                  <c:v>3.4763888888888901</c:v>
                </c:pt>
                <c:pt idx="2504">
                  <c:v>3.4777777777777801</c:v>
                </c:pt>
                <c:pt idx="2505">
                  <c:v>3.4791666666666701</c:v>
                </c:pt>
                <c:pt idx="2506">
                  <c:v>3.4805555555555601</c:v>
                </c:pt>
                <c:pt idx="2507">
                  <c:v>3.4819444444444398</c:v>
                </c:pt>
                <c:pt idx="2508">
                  <c:v>3.4833333333333298</c:v>
                </c:pt>
                <c:pt idx="2509">
                  <c:v>3.4847222222222198</c:v>
                </c:pt>
                <c:pt idx="2510">
                  <c:v>3.4861111111111098</c:v>
                </c:pt>
                <c:pt idx="2511">
                  <c:v>3.4874999999999998</c:v>
                </c:pt>
                <c:pt idx="2512">
                  <c:v>3.4888888888888898</c:v>
                </c:pt>
                <c:pt idx="2513">
                  <c:v>3.4902777777777798</c:v>
                </c:pt>
                <c:pt idx="2514">
                  <c:v>3.4916666666666698</c:v>
                </c:pt>
                <c:pt idx="2515">
                  <c:v>3.4930555555555598</c:v>
                </c:pt>
                <c:pt idx="2516">
                  <c:v>3.49444444444444</c:v>
                </c:pt>
                <c:pt idx="2517">
                  <c:v>3.49583333333333</c:v>
                </c:pt>
                <c:pt idx="2518">
                  <c:v>3.49722222222222</c:v>
                </c:pt>
                <c:pt idx="2519">
                  <c:v>3.49861111111111</c:v>
                </c:pt>
                <c:pt idx="2520">
                  <c:v>3.5</c:v>
                </c:pt>
                <c:pt idx="2521">
                  <c:v>3.50138888888889</c:v>
                </c:pt>
                <c:pt idx="2522">
                  <c:v>3.50277777777778</c:v>
                </c:pt>
                <c:pt idx="2523">
                  <c:v>3.50416666666667</c:v>
                </c:pt>
                <c:pt idx="2524">
                  <c:v>3.50555555555556</c:v>
                </c:pt>
                <c:pt idx="2525">
                  <c:v>3.5069444444444402</c:v>
                </c:pt>
                <c:pt idx="2526">
                  <c:v>3.5083333333333302</c:v>
                </c:pt>
                <c:pt idx="2527">
                  <c:v>3.5097222222222202</c:v>
                </c:pt>
                <c:pt idx="2528">
                  <c:v>3.5111111111111102</c:v>
                </c:pt>
                <c:pt idx="2529">
                  <c:v>3.5125000000000002</c:v>
                </c:pt>
                <c:pt idx="2530">
                  <c:v>3.5138888888888902</c:v>
                </c:pt>
                <c:pt idx="2531">
                  <c:v>3.5152777777777802</c:v>
                </c:pt>
                <c:pt idx="2532">
                  <c:v>3.5166666666666702</c:v>
                </c:pt>
                <c:pt idx="2533">
                  <c:v>3.5180555555555602</c:v>
                </c:pt>
                <c:pt idx="2534">
                  <c:v>3.5194444444444399</c:v>
                </c:pt>
                <c:pt idx="2535">
                  <c:v>3.5208333333333299</c:v>
                </c:pt>
                <c:pt idx="2536">
                  <c:v>3.5222222222222199</c:v>
                </c:pt>
                <c:pt idx="2537">
                  <c:v>3.5236111111111099</c:v>
                </c:pt>
                <c:pt idx="2538">
                  <c:v>3.5249999999999999</c:v>
                </c:pt>
                <c:pt idx="2539">
                  <c:v>3.5263888888888899</c:v>
                </c:pt>
                <c:pt idx="2540">
                  <c:v>3.5277777777777799</c:v>
                </c:pt>
                <c:pt idx="2541">
                  <c:v>3.5291666666666699</c:v>
                </c:pt>
                <c:pt idx="2542">
                  <c:v>3.5305555555555599</c:v>
                </c:pt>
                <c:pt idx="2543">
                  <c:v>3.5319444444444401</c:v>
                </c:pt>
                <c:pt idx="2544">
                  <c:v>3.5333333333333301</c:v>
                </c:pt>
                <c:pt idx="2545">
                  <c:v>3.5347222222222201</c:v>
                </c:pt>
                <c:pt idx="2546">
                  <c:v>3.5361111111111101</c:v>
                </c:pt>
                <c:pt idx="2547">
                  <c:v>3.5375000000000001</c:v>
                </c:pt>
                <c:pt idx="2548">
                  <c:v>3.5388888888888901</c:v>
                </c:pt>
                <c:pt idx="2549">
                  <c:v>3.5402777777777801</c:v>
                </c:pt>
                <c:pt idx="2550">
                  <c:v>3.5416666666666701</c:v>
                </c:pt>
                <c:pt idx="2551">
                  <c:v>3.5430555555555601</c:v>
                </c:pt>
                <c:pt idx="2552">
                  <c:v>3.5444444444444398</c:v>
                </c:pt>
                <c:pt idx="2553">
                  <c:v>3.5458333333333298</c:v>
                </c:pt>
                <c:pt idx="2554">
                  <c:v>3.5472222222222198</c:v>
                </c:pt>
                <c:pt idx="2555">
                  <c:v>3.5486111111111098</c:v>
                </c:pt>
                <c:pt idx="2556">
                  <c:v>3.55</c:v>
                </c:pt>
                <c:pt idx="2557">
                  <c:v>3.5513888888888898</c:v>
                </c:pt>
                <c:pt idx="2558">
                  <c:v>3.5527777777777798</c:v>
                </c:pt>
                <c:pt idx="2559">
                  <c:v>3.5541666666666698</c:v>
                </c:pt>
                <c:pt idx="2560">
                  <c:v>3.5555555555555598</c:v>
                </c:pt>
                <c:pt idx="2561">
                  <c:v>3.55694444444444</c:v>
                </c:pt>
                <c:pt idx="2562">
                  <c:v>3.55833333333333</c:v>
                </c:pt>
                <c:pt idx="2563">
                  <c:v>3.55972222222222</c:v>
                </c:pt>
                <c:pt idx="2564">
                  <c:v>3.56111111111111</c:v>
                </c:pt>
                <c:pt idx="2565">
                  <c:v>3.5625</c:v>
                </c:pt>
                <c:pt idx="2566">
                  <c:v>3.56388888888889</c:v>
                </c:pt>
                <c:pt idx="2567">
                  <c:v>3.56527777777778</c:v>
                </c:pt>
                <c:pt idx="2568">
                  <c:v>3.56666666666667</c:v>
                </c:pt>
                <c:pt idx="2569">
                  <c:v>3.56805555555556</c:v>
                </c:pt>
                <c:pt idx="2570">
                  <c:v>3.5694444444444402</c:v>
                </c:pt>
                <c:pt idx="2571">
                  <c:v>3.5708333333333302</c:v>
                </c:pt>
                <c:pt idx="2572">
                  <c:v>3.5722222222222202</c:v>
                </c:pt>
                <c:pt idx="2573">
                  <c:v>3.5736111111111102</c:v>
                </c:pt>
                <c:pt idx="2574">
                  <c:v>3.5750000000000002</c:v>
                </c:pt>
                <c:pt idx="2575">
                  <c:v>3.5763888888888902</c:v>
                </c:pt>
                <c:pt idx="2576">
                  <c:v>3.5777777777777802</c:v>
                </c:pt>
                <c:pt idx="2577">
                  <c:v>3.5791666666666702</c:v>
                </c:pt>
                <c:pt idx="2578">
                  <c:v>3.5805555555555602</c:v>
                </c:pt>
                <c:pt idx="2579">
                  <c:v>3.5819444444444399</c:v>
                </c:pt>
                <c:pt idx="2580">
                  <c:v>3.5833333333333299</c:v>
                </c:pt>
                <c:pt idx="2581">
                  <c:v>3.5847222222222199</c:v>
                </c:pt>
                <c:pt idx="2582">
                  <c:v>3.5861111111111099</c:v>
                </c:pt>
                <c:pt idx="2583">
                  <c:v>3.5874999999999999</c:v>
                </c:pt>
                <c:pt idx="2584">
                  <c:v>3.5888888888888899</c:v>
                </c:pt>
                <c:pt idx="2585">
                  <c:v>3.5902777777777799</c:v>
                </c:pt>
                <c:pt idx="2586">
                  <c:v>3.5916666666666699</c:v>
                </c:pt>
                <c:pt idx="2587">
                  <c:v>3.5930555555555599</c:v>
                </c:pt>
                <c:pt idx="2588">
                  <c:v>3.5944444444444401</c:v>
                </c:pt>
                <c:pt idx="2589">
                  <c:v>3.5958333333333301</c:v>
                </c:pt>
                <c:pt idx="2590">
                  <c:v>3.5972222222222201</c:v>
                </c:pt>
                <c:pt idx="2591">
                  <c:v>3.5986111111111101</c:v>
                </c:pt>
                <c:pt idx="2592">
                  <c:v>3.6</c:v>
                </c:pt>
                <c:pt idx="2593">
                  <c:v>3.6013888888888901</c:v>
                </c:pt>
                <c:pt idx="2594">
                  <c:v>3.6027777777777801</c:v>
                </c:pt>
                <c:pt idx="2595">
                  <c:v>3.6041666666666701</c:v>
                </c:pt>
                <c:pt idx="2596">
                  <c:v>3.6055555555555601</c:v>
                </c:pt>
                <c:pt idx="2597">
                  <c:v>3.6069444444444398</c:v>
                </c:pt>
                <c:pt idx="2598">
                  <c:v>3.6083333333333298</c:v>
                </c:pt>
                <c:pt idx="2599">
                  <c:v>3.6097222222222198</c:v>
                </c:pt>
                <c:pt idx="2600">
                  <c:v>3.6111111111111098</c:v>
                </c:pt>
                <c:pt idx="2601">
                  <c:v>3.6124999999999998</c:v>
                </c:pt>
                <c:pt idx="2602">
                  <c:v>3.6138888888888898</c:v>
                </c:pt>
                <c:pt idx="2603">
                  <c:v>3.6152777777777798</c:v>
                </c:pt>
                <c:pt idx="2604">
                  <c:v>3.6166666666666698</c:v>
                </c:pt>
                <c:pt idx="2605">
                  <c:v>3.6180555555555598</c:v>
                </c:pt>
                <c:pt idx="2606">
                  <c:v>3.61944444444444</c:v>
                </c:pt>
                <c:pt idx="2607">
                  <c:v>3.62083333333333</c:v>
                </c:pt>
                <c:pt idx="2608">
                  <c:v>3.62222222222222</c:v>
                </c:pt>
                <c:pt idx="2609">
                  <c:v>3.62361111111111</c:v>
                </c:pt>
                <c:pt idx="2610">
                  <c:v>3.625</c:v>
                </c:pt>
                <c:pt idx="2611">
                  <c:v>3.62638888888889</c:v>
                </c:pt>
                <c:pt idx="2612">
                  <c:v>3.62777777777778</c:v>
                </c:pt>
                <c:pt idx="2613">
                  <c:v>3.62916666666667</c:v>
                </c:pt>
                <c:pt idx="2614">
                  <c:v>3.63055555555556</c:v>
                </c:pt>
                <c:pt idx="2615">
                  <c:v>3.6319444444444402</c:v>
                </c:pt>
                <c:pt idx="2616">
                  <c:v>3.6333333333333302</c:v>
                </c:pt>
                <c:pt idx="2617">
                  <c:v>3.6347222222222202</c:v>
                </c:pt>
                <c:pt idx="2618">
                  <c:v>3.6361111111111102</c:v>
                </c:pt>
                <c:pt idx="2619">
                  <c:v>3.6375000000000002</c:v>
                </c:pt>
                <c:pt idx="2620">
                  <c:v>3.6388888888888902</c:v>
                </c:pt>
                <c:pt idx="2621">
                  <c:v>3.6402777777777802</c:v>
                </c:pt>
                <c:pt idx="2622">
                  <c:v>3.6416666666666702</c:v>
                </c:pt>
                <c:pt idx="2623">
                  <c:v>3.6430555555555602</c:v>
                </c:pt>
                <c:pt idx="2624">
                  <c:v>3.6444444444444399</c:v>
                </c:pt>
                <c:pt idx="2625">
                  <c:v>3.6458333333333299</c:v>
                </c:pt>
                <c:pt idx="2626">
                  <c:v>3.6472222222222199</c:v>
                </c:pt>
                <c:pt idx="2627">
                  <c:v>3.6486111111111099</c:v>
                </c:pt>
                <c:pt idx="2628">
                  <c:v>3.65</c:v>
                </c:pt>
                <c:pt idx="2629">
                  <c:v>3.6513888888888899</c:v>
                </c:pt>
                <c:pt idx="2630">
                  <c:v>3.6527777777777799</c:v>
                </c:pt>
                <c:pt idx="2631">
                  <c:v>3.6541666666666699</c:v>
                </c:pt>
                <c:pt idx="2632">
                  <c:v>3.6555555555555599</c:v>
                </c:pt>
                <c:pt idx="2633">
                  <c:v>3.6569444444444401</c:v>
                </c:pt>
                <c:pt idx="2634">
                  <c:v>3.6583333333333301</c:v>
                </c:pt>
                <c:pt idx="2635">
                  <c:v>3.6597222222222201</c:v>
                </c:pt>
                <c:pt idx="2636">
                  <c:v>3.6611111111111101</c:v>
                </c:pt>
                <c:pt idx="2637">
                  <c:v>3.6625000000000001</c:v>
                </c:pt>
                <c:pt idx="2638">
                  <c:v>3.6638888888888901</c:v>
                </c:pt>
                <c:pt idx="2639">
                  <c:v>3.6652777777777801</c:v>
                </c:pt>
                <c:pt idx="2640">
                  <c:v>3.6666666666666701</c:v>
                </c:pt>
                <c:pt idx="2641">
                  <c:v>3.6680555555555601</c:v>
                </c:pt>
                <c:pt idx="2642">
                  <c:v>3.6694444444444398</c:v>
                </c:pt>
                <c:pt idx="2643">
                  <c:v>3.6708333333333298</c:v>
                </c:pt>
                <c:pt idx="2644">
                  <c:v>3.6722222222222198</c:v>
                </c:pt>
                <c:pt idx="2645">
                  <c:v>3.6736111111111098</c:v>
                </c:pt>
                <c:pt idx="2646">
                  <c:v>3.6749999999999998</c:v>
                </c:pt>
                <c:pt idx="2647">
                  <c:v>3.6763888888888898</c:v>
                </c:pt>
                <c:pt idx="2648">
                  <c:v>3.6777777777777798</c:v>
                </c:pt>
                <c:pt idx="2649">
                  <c:v>3.6791666666666698</c:v>
                </c:pt>
                <c:pt idx="2650">
                  <c:v>3.6805555555555598</c:v>
                </c:pt>
                <c:pt idx="2651">
                  <c:v>3.68194444444444</c:v>
                </c:pt>
                <c:pt idx="2652">
                  <c:v>3.68333333333333</c:v>
                </c:pt>
                <c:pt idx="2653">
                  <c:v>3.68472222222222</c:v>
                </c:pt>
                <c:pt idx="2654">
                  <c:v>3.68611111111111</c:v>
                </c:pt>
                <c:pt idx="2655">
                  <c:v>3.6875</c:v>
                </c:pt>
                <c:pt idx="2656">
                  <c:v>3.68888888888889</c:v>
                </c:pt>
                <c:pt idx="2657">
                  <c:v>3.69027777777778</c:v>
                </c:pt>
                <c:pt idx="2658">
                  <c:v>3.69166666666667</c:v>
                </c:pt>
                <c:pt idx="2659">
                  <c:v>3.69305555555556</c:v>
                </c:pt>
                <c:pt idx="2660">
                  <c:v>3.6944444444444402</c:v>
                </c:pt>
                <c:pt idx="2661">
                  <c:v>3.6958333333333302</c:v>
                </c:pt>
                <c:pt idx="2662">
                  <c:v>3.6972222222222202</c:v>
                </c:pt>
                <c:pt idx="2663">
                  <c:v>3.6986111111111102</c:v>
                </c:pt>
                <c:pt idx="2664">
                  <c:v>3.7</c:v>
                </c:pt>
                <c:pt idx="2665">
                  <c:v>3.7013888888888902</c:v>
                </c:pt>
                <c:pt idx="2666">
                  <c:v>3.7027777777777802</c:v>
                </c:pt>
                <c:pt idx="2667">
                  <c:v>3.7041666666666702</c:v>
                </c:pt>
                <c:pt idx="2668">
                  <c:v>3.7055555555555602</c:v>
                </c:pt>
                <c:pt idx="2669">
                  <c:v>3.7069444444444399</c:v>
                </c:pt>
                <c:pt idx="2670">
                  <c:v>3.7083333333333299</c:v>
                </c:pt>
                <c:pt idx="2671">
                  <c:v>3.7097222222222199</c:v>
                </c:pt>
                <c:pt idx="2672">
                  <c:v>3.7111111111111099</c:v>
                </c:pt>
                <c:pt idx="2673">
                  <c:v>3.7124999999999999</c:v>
                </c:pt>
                <c:pt idx="2674">
                  <c:v>3.7138888888888899</c:v>
                </c:pt>
                <c:pt idx="2675">
                  <c:v>3.7152777777777799</c:v>
                </c:pt>
                <c:pt idx="2676">
                  <c:v>3.7166666666666699</c:v>
                </c:pt>
                <c:pt idx="2677">
                  <c:v>3.7180555555555599</c:v>
                </c:pt>
                <c:pt idx="2678">
                  <c:v>3.7194444444444401</c:v>
                </c:pt>
                <c:pt idx="2679">
                  <c:v>3.7208333333333301</c:v>
                </c:pt>
                <c:pt idx="2680">
                  <c:v>3.7222222222222201</c:v>
                </c:pt>
                <c:pt idx="2681">
                  <c:v>3.7236111111111101</c:v>
                </c:pt>
                <c:pt idx="2682">
                  <c:v>3.7250000000000001</c:v>
                </c:pt>
                <c:pt idx="2683">
                  <c:v>3.7263888888888901</c:v>
                </c:pt>
                <c:pt idx="2684">
                  <c:v>3.7277777777777801</c:v>
                </c:pt>
                <c:pt idx="2685">
                  <c:v>3.7291666666666701</c:v>
                </c:pt>
                <c:pt idx="2686">
                  <c:v>3.7305555555555601</c:v>
                </c:pt>
                <c:pt idx="2687">
                  <c:v>3.7319444444444398</c:v>
                </c:pt>
                <c:pt idx="2688">
                  <c:v>3.7333333333333298</c:v>
                </c:pt>
                <c:pt idx="2689">
                  <c:v>3.7347222222222198</c:v>
                </c:pt>
                <c:pt idx="2690">
                  <c:v>3.7361111111111098</c:v>
                </c:pt>
                <c:pt idx="2691">
                  <c:v>3.7374999999999998</c:v>
                </c:pt>
                <c:pt idx="2692">
                  <c:v>3.7388888888888898</c:v>
                </c:pt>
                <c:pt idx="2693">
                  <c:v>3.7402777777777798</c:v>
                </c:pt>
                <c:pt idx="2694">
                  <c:v>3.7416666666666698</c:v>
                </c:pt>
                <c:pt idx="2695">
                  <c:v>3.7430555555555598</c:v>
                </c:pt>
                <c:pt idx="2696">
                  <c:v>3.74444444444444</c:v>
                </c:pt>
                <c:pt idx="2697">
                  <c:v>3.74583333333333</c:v>
                </c:pt>
                <c:pt idx="2698">
                  <c:v>3.74722222222222</c:v>
                </c:pt>
                <c:pt idx="2699">
                  <c:v>3.74861111111111</c:v>
                </c:pt>
                <c:pt idx="2700">
                  <c:v>3.75</c:v>
                </c:pt>
                <c:pt idx="2701">
                  <c:v>3.75138888888889</c:v>
                </c:pt>
                <c:pt idx="2702">
                  <c:v>3.75277777777778</c:v>
                </c:pt>
                <c:pt idx="2703">
                  <c:v>3.75416666666667</c:v>
                </c:pt>
                <c:pt idx="2704">
                  <c:v>3.75555555555556</c:v>
                </c:pt>
                <c:pt idx="2705">
                  <c:v>3.7569444444444402</c:v>
                </c:pt>
                <c:pt idx="2706">
                  <c:v>3.7583333333333302</c:v>
                </c:pt>
                <c:pt idx="2707">
                  <c:v>3.7597222222222202</c:v>
                </c:pt>
                <c:pt idx="2708">
                  <c:v>3.7611111111111102</c:v>
                </c:pt>
                <c:pt idx="2709">
                  <c:v>3.7625000000000002</c:v>
                </c:pt>
                <c:pt idx="2710">
                  <c:v>3.7638888888888902</c:v>
                </c:pt>
                <c:pt idx="2711">
                  <c:v>3.7652777777777802</c:v>
                </c:pt>
                <c:pt idx="2712">
                  <c:v>3.7666666666666702</c:v>
                </c:pt>
                <c:pt idx="2713">
                  <c:v>3.7680555555555602</c:v>
                </c:pt>
                <c:pt idx="2714">
                  <c:v>3.7694444444444399</c:v>
                </c:pt>
                <c:pt idx="2715">
                  <c:v>3.7708333333333299</c:v>
                </c:pt>
                <c:pt idx="2716">
                  <c:v>3.7722222222222199</c:v>
                </c:pt>
                <c:pt idx="2717">
                  <c:v>3.7736111111111099</c:v>
                </c:pt>
                <c:pt idx="2718">
                  <c:v>3.7749999999999999</c:v>
                </c:pt>
                <c:pt idx="2719">
                  <c:v>3.7763888888888899</c:v>
                </c:pt>
                <c:pt idx="2720">
                  <c:v>3.7777777777777799</c:v>
                </c:pt>
                <c:pt idx="2721">
                  <c:v>3.7791666666666699</c:v>
                </c:pt>
                <c:pt idx="2722">
                  <c:v>3.7805555555555599</c:v>
                </c:pt>
                <c:pt idx="2723">
                  <c:v>3.7819444444444401</c:v>
                </c:pt>
                <c:pt idx="2724">
                  <c:v>3.7833333333333301</c:v>
                </c:pt>
                <c:pt idx="2725">
                  <c:v>3.7847222222222201</c:v>
                </c:pt>
                <c:pt idx="2726">
                  <c:v>3.7861111111111101</c:v>
                </c:pt>
                <c:pt idx="2727">
                  <c:v>3.7875000000000001</c:v>
                </c:pt>
                <c:pt idx="2728">
                  <c:v>3.7888888888888901</c:v>
                </c:pt>
                <c:pt idx="2729">
                  <c:v>3.7902777777777801</c:v>
                </c:pt>
                <c:pt idx="2730">
                  <c:v>3.7916666666666701</c:v>
                </c:pt>
                <c:pt idx="2731">
                  <c:v>3.7930555555555601</c:v>
                </c:pt>
                <c:pt idx="2732">
                  <c:v>3.7944444444444398</c:v>
                </c:pt>
                <c:pt idx="2733">
                  <c:v>3.7958333333333298</c:v>
                </c:pt>
                <c:pt idx="2734">
                  <c:v>3.7972222222222198</c:v>
                </c:pt>
                <c:pt idx="2735">
                  <c:v>3.7986111111111098</c:v>
                </c:pt>
                <c:pt idx="2736">
                  <c:v>3.8</c:v>
                </c:pt>
                <c:pt idx="2737">
                  <c:v>3.8013888888888898</c:v>
                </c:pt>
                <c:pt idx="2738">
                  <c:v>3.8027777777777798</c:v>
                </c:pt>
                <c:pt idx="2739">
                  <c:v>3.8041666666666698</c:v>
                </c:pt>
                <c:pt idx="2740">
                  <c:v>3.8055555555555598</c:v>
                </c:pt>
                <c:pt idx="2741">
                  <c:v>3.80694444444444</c:v>
                </c:pt>
                <c:pt idx="2742">
                  <c:v>3.80833333333333</c:v>
                </c:pt>
                <c:pt idx="2743">
                  <c:v>3.80972222222222</c:v>
                </c:pt>
                <c:pt idx="2744">
                  <c:v>3.81111111111111</c:v>
                </c:pt>
                <c:pt idx="2745">
                  <c:v>3.8125</c:v>
                </c:pt>
                <c:pt idx="2746">
                  <c:v>3.81388888888889</c:v>
                </c:pt>
                <c:pt idx="2747">
                  <c:v>3.81527777777778</c:v>
                </c:pt>
                <c:pt idx="2748">
                  <c:v>3.81666666666667</c:v>
                </c:pt>
                <c:pt idx="2749">
                  <c:v>3.81805555555556</c:v>
                </c:pt>
                <c:pt idx="2750">
                  <c:v>3.8194444444444402</c:v>
                </c:pt>
                <c:pt idx="2751">
                  <c:v>3.8208333333333302</c:v>
                </c:pt>
                <c:pt idx="2752">
                  <c:v>3.8222222222222202</c:v>
                </c:pt>
                <c:pt idx="2753">
                  <c:v>3.8236111111111102</c:v>
                </c:pt>
                <c:pt idx="2754">
                  <c:v>3.8250000000000002</c:v>
                </c:pt>
                <c:pt idx="2755">
                  <c:v>3.8263888888888902</c:v>
                </c:pt>
                <c:pt idx="2756">
                  <c:v>3.8277777777777802</c:v>
                </c:pt>
                <c:pt idx="2757">
                  <c:v>3.8291666666666702</c:v>
                </c:pt>
                <c:pt idx="2758">
                  <c:v>3.8305555555555602</c:v>
                </c:pt>
                <c:pt idx="2759">
                  <c:v>3.8319444444444399</c:v>
                </c:pt>
                <c:pt idx="2760">
                  <c:v>3.8333333333333299</c:v>
                </c:pt>
                <c:pt idx="2761">
                  <c:v>3.8347222222222199</c:v>
                </c:pt>
                <c:pt idx="2762">
                  <c:v>3.8361111111111099</c:v>
                </c:pt>
                <c:pt idx="2763">
                  <c:v>3.8374999999999999</c:v>
                </c:pt>
                <c:pt idx="2764">
                  <c:v>3.8388888888888899</c:v>
                </c:pt>
                <c:pt idx="2765">
                  <c:v>3.8402777777777799</c:v>
                </c:pt>
                <c:pt idx="2766">
                  <c:v>3.8416666666666699</c:v>
                </c:pt>
                <c:pt idx="2767">
                  <c:v>3.8430555555555599</c:v>
                </c:pt>
                <c:pt idx="2768">
                  <c:v>3.8444444444444401</c:v>
                </c:pt>
                <c:pt idx="2769">
                  <c:v>3.8458333333333301</c:v>
                </c:pt>
                <c:pt idx="2770">
                  <c:v>3.8472222222222201</c:v>
                </c:pt>
                <c:pt idx="2771">
                  <c:v>3.8486111111111101</c:v>
                </c:pt>
                <c:pt idx="2772">
                  <c:v>3.85</c:v>
                </c:pt>
                <c:pt idx="2773">
                  <c:v>3.8513888888888901</c:v>
                </c:pt>
                <c:pt idx="2774">
                  <c:v>3.8527777777777801</c:v>
                </c:pt>
                <c:pt idx="2775">
                  <c:v>3.8541666666666701</c:v>
                </c:pt>
                <c:pt idx="2776">
                  <c:v>3.8555555555555601</c:v>
                </c:pt>
                <c:pt idx="2777">
                  <c:v>3.8569444444444398</c:v>
                </c:pt>
                <c:pt idx="2778">
                  <c:v>3.8583333333333298</c:v>
                </c:pt>
                <c:pt idx="2779">
                  <c:v>3.8597222222222198</c:v>
                </c:pt>
                <c:pt idx="2780">
                  <c:v>3.8611111111111098</c:v>
                </c:pt>
                <c:pt idx="2781">
                  <c:v>3.8624999999999998</c:v>
                </c:pt>
                <c:pt idx="2782">
                  <c:v>3.8638888888888898</c:v>
                </c:pt>
                <c:pt idx="2783">
                  <c:v>3.8652777777777798</c:v>
                </c:pt>
                <c:pt idx="2784">
                  <c:v>3.8666666666666698</c:v>
                </c:pt>
                <c:pt idx="2785">
                  <c:v>3.8680555555555598</c:v>
                </c:pt>
                <c:pt idx="2786">
                  <c:v>3.86944444444444</c:v>
                </c:pt>
                <c:pt idx="2787">
                  <c:v>3.87083333333333</c:v>
                </c:pt>
                <c:pt idx="2788">
                  <c:v>3.87222222222222</c:v>
                </c:pt>
                <c:pt idx="2789">
                  <c:v>3.87361111111111</c:v>
                </c:pt>
                <c:pt idx="2790">
                  <c:v>3.875</c:v>
                </c:pt>
                <c:pt idx="2791">
                  <c:v>3.87638888888889</c:v>
                </c:pt>
                <c:pt idx="2792">
                  <c:v>3.87777777777778</c:v>
                </c:pt>
                <c:pt idx="2793">
                  <c:v>3.87916666666667</c:v>
                </c:pt>
                <c:pt idx="2794">
                  <c:v>3.88055555555556</c:v>
                </c:pt>
                <c:pt idx="2795">
                  <c:v>3.8819444444444402</c:v>
                </c:pt>
                <c:pt idx="2796">
                  <c:v>3.8833333333333302</c:v>
                </c:pt>
                <c:pt idx="2797">
                  <c:v>3.8847222222222202</c:v>
                </c:pt>
                <c:pt idx="2798">
                  <c:v>3.8861111111111102</c:v>
                </c:pt>
                <c:pt idx="2799">
                  <c:v>3.8875000000000002</c:v>
                </c:pt>
                <c:pt idx="2800">
                  <c:v>3.8888888888888902</c:v>
                </c:pt>
                <c:pt idx="2801">
                  <c:v>3.8902777777777802</c:v>
                </c:pt>
                <c:pt idx="2802">
                  <c:v>3.8916666666666702</c:v>
                </c:pt>
                <c:pt idx="2803">
                  <c:v>3.8930555555555602</c:v>
                </c:pt>
                <c:pt idx="2804">
                  <c:v>3.8944444444444399</c:v>
                </c:pt>
                <c:pt idx="2805">
                  <c:v>3.8958333333333299</c:v>
                </c:pt>
                <c:pt idx="2806">
                  <c:v>3.8972222222222199</c:v>
                </c:pt>
                <c:pt idx="2807">
                  <c:v>3.8986111111111099</c:v>
                </c:pt>
                <c:pt idx="2808">
                  <c:v>3.9</c:v>
                </c:pt>
                <c:pt idx="2809">
                  <c:v>3.9013888888888899</c:v>
                </c:pt>
                <c:pt idx="2810">
                  <c:v>3.9027777777777799</c:v>
                </c:pt>
                <c:pt idx="2811">
                  <c:v>3.9041666666666699</c:v>
                </c:pt>
                <c:pt idx="2812">
                  <c:v>3.9055555555555599</c:v>
                </c:pt>
                <c:pt idx="2813">
                  <c:v>3.9069444444444401</c:v>
                </c:pt>
                <c:pt idx="2814">
                  <c:v>3.9083333333333301</c:v>
                </c:pt>
                <c:pt idx="2815">
                  <c:v>3.9097222222222201</c:v>
                </c:pt>
                <c:pt idx="2816">
                  <c:v>3.9111111111111101</c:v>
                </c:pt>
                <c:pt idx="2817">
                  <c:v>3.9125000000000001</c:v>
                </c:pt>
                <c:pt idx="2818">
                  <c:v>3.9138888888888901</c:v>
                </c:pt>
                <c:pt idx="2819">
                  <c:v>3.9152777777777801</c:v>
                </c:pt>
                <c:pt idx="2820">
                  <c:v>3.9166666666666701</c:v>
                </c:pt>
                <c:pt idx="2821">
                  <c:v>3.9180555555555601</c:v>
                </c:pt>
                <c:pt idx="2822">
                  <c:v>3.9194444444444398</c:v>
                </c:pt>
                <c:pt idx="2823">
                  <c:v>3.9208333333333298</c:v>
                </c:pt>
                <c:pt idx="2824">
                  <c:v>3.9222222222222198</c:v>
                </c:pt>
                <c:pt idx="2825">
                  <c:v>3.9236111111111098</c:v>
                </c:pt>
                <c:pt idx="2826">
                  <c:v>3.9249999999999998</c:v>
                </c:pt>
                <c:pt idx="2827">
                  <c:v>3.9263888888888898</c:v>
                </c:pt>
                <c:pt idx="2828">
                  <c:v>3.9277777777777798</c:v>
                </c:pt>
                <c:pt idx="2829">
                  <c:v>3.9291666666666698</c:v>
                </c:pt>
                <c:pt idx="2830">
                  <c:v>3.9305555555555598</c:v>
                </c:pt>
                <c:pt idx="2831">
                  <c:v>3.93194444444444</c:v>
                </c:pt>
                <c:pt idx="2832">
                  <c:v>3.93333333333333</c:v>
                </c:pt>
                <c:pt idx="2833">
                  <c:v>3.93472222222222</c:v>
                </c:pt>
                <c:pt idx="2834">
                  <c:v>3.93611111111111</c:v>
                </c:pt>
                <c:pt idx="2835">
                  <c:v>3.9375</c:v>
                </c:pt>
                <c:pt idx="2836">
                  <c:v>3.93888888888889</c:v>
                </c:pt>
                <c:pt idx="2837">
                  <c:v>3.94027777777778</c:v>
                </c:pt>
                <c:pt idx="2838">
                  <c:v>3.94166666666667</c:v>
                </c:pt>
                <c:pt idx="2839">
                  <c:v>3.94305555555556</c:v>
                </c:pt>
                <c:pt idx="2840">
                  <c:v>3.9444444444444402</c:v>
                </c:pt>
                <c:pt idx="2841">
                  <c:v>3.9458333333333302</c:v>
                </c:pt>
                <c:pt idx="2842">
                  <c:v>3.9472222222222202</c:v>
                </c:pt>
                <c:pt idx="2843">
                  <c:v>3.9486111111111102</c:v>
                </c:pt>
                <c:pt idx="2844">
                  <c:v>3.95</c:v>
                </c:pt>
                <c:pt idx="2845">
                  <c:v>3.9513888888888902</c:v>
                </c:pt>
                <c:pt idx="2846">
                  <c:v>3.9527777777777802</c:v>
                </c:pt>
                <c:pt idx="2847">
                  <c:v>3.9541666666666702</c:v>
                </c:pt>
                <c:pt idx="2848">
                  <c:v>3.9555555555555602</c:v>
                </c:pt>
                <c:pt idx="2849">
                  <c:v>3.9569444444444399</c:v>
                </c:pt>
                <c:pt idx="2850">
                  <c:v>3.9583333333333299</c:v>
                </c:pt>
                <c:pt idx="2851">
                  <c:v>3.9597222222222199</c:v>
                </c:pt>
                <c:pt idx="2852">
                  <c:v>3.9611111111111099</c:v>
                </c:pt>
                <c:pt idx="2853">
                  <c:v>3.9624999999999999</c:v>
                </c:pt>
                <c:pt idx="2854">
                  <c:v>3.9638888888888899</c:v>
                </c:pt>
                <c:pt idx="2855">
                  <c:v>3.9652777777777799</c:v>
                </c:pt>
                <c:pt idx="2856">
                  <c:v>3.9666666666666699</c:v>
                </c:pt>
                <c:pt idx="2857">
                  <c:v>3.9680555555555599</c:v>
                </c:pt>
                <c:pt idx="2858">
                  <c:v>3.9694444444444401</c:v>
                </c:pt>
                <c:pt idx="2859">
                  <c:v>3.9708333333333301</c:v>
                </c:pt>
                <c:pt idx="2860">
                  <c:v>3.9722222222222201</c:v>
                </c:pt>
                <c:pt idx="2861">
                  <c:v>3.9736111111111101</c:v>
                </c:pt>
                <c:pt idx="2862">
                  <c:v>3.9750000000000001</c:v>
                </c:pt>
                <c:pt idx="2863">
                  <c:v>3.9763888888888901</c:v>
                </c:pt>
                <c:pt idx="2864">
                  <c:v>3.9777777777777801</c:v>
                </c:pt>
                <c:pt idx="2865">
                  <c:v>3.9791666666666701</c:v>
                </c:pt>
                <c:pt idx="2866">
                  <c:v>3.9805555555555601</c:v>
                </c:pt>
                <c:pt idx="2867">
                  <c:v>3.9819444444444398</c:v>
                </c:pt>
                <c:pt idx="2868">
                  <c:v>3.9833333333333298</c:v>
                </c:pt>
                <c:pt idx="2869">
                  <c:v>3.9847222222222198</c:v>
                </c:pt>
                <c:pt idx="2870">
                  <c:v>3.9861111111111098</c:v>
                </c:pt>
                <c:pt idx="2871">
                  <c:v>3.9874999999999998</c:v>
                </c:pt>
                <c:pt idx="2872">
                  <c:v>3.9888888888888898</c:v>
                </c:pt>
                <c:pt idx="2873">
                  <c:v>3.9902777777777798</c:v>
                </c:pt>
                <c:pt idx="2874">
                  <c:v>3.9916666666666698</c:v>
                </c:pt>
                <c:pt idx="2875">
                  <c:v>3.9930555555555598</c:v>
                </c:pt>
                <c:pt idx="2876">
                  <c:v>3.99444444444444</c:v>
                </c:pt>
                <c:pt idx="2877">
                  <c:v>3.99583333333333</c:v>
                </c:pt>
                <c:pt idx="2878">
                  <c:v>3.99722222222222</c:v>
                </c:pt>
                <c:pt idx="2879">
                  <c:v>3.99861111111111</c:v>
                </c:pt>
                <c:pt idx="2880">
                  <c:v>4</c:v>
                </c:pt>
                <c:pt idx="2881">
                  <c:v>4.00138888888889</c:v>
                </c:pt>
                <c:pt idx="2882">
                  <c:v>4.00277777777778</c:v>
                </c:pt>
                <c:pt idx="2883">
                  <c:v>4.00416666666667</c:v>
                </c:pt>
                <c:pt idx="2884">
                  <c:v>4.00555555555556</c:v>
                </c:pt>
                <c:pt idx="2885">
                  <c:v>4.00694444444445</c:v>
                </c:pt>
                <c:pt idx="2886">
                  <c:v>4.0083333333333302</c:v>
                </c:pt>
                <c:pt idx="2887">
                  <c:v>4.0097222222222202</c:v>
                </c:pt>
                <c:pt idx="2888">
                  <c:v>4.0111111111111102</c:v>
                </c:pt>
                <c:pt idx="2889">
                  <c:v>4.0125000000000002</c:v>
                </c:pt>
                <c:pt idx="2890">
                  <c:v>4.0138888888888902</c:v>
                </c:pt>
                <c:pt idx="2891">
                  <c:v>4.0152777777777802</c:v>
                </c:pt>
                <c:pt idx="2892">
                  <c:v>4.0166666666666702</c:v>
                </c:pt>
                <c:pt idx="2893">
                  <c:v>4.0180555555555602</c:v>
                </c:pt>
                <c:pt idx="2894">
                  <c:v>4.0194444444444501</c:v>
                </c:pt>
                <c:pt idx="2895">
                  <c:v>4.0208333333333304</c:v>
                </c:pt>
                <c:pt idx="2896">
                  <c:v>4.0222222222222204</c:v>
                </c:pt>
                <c:pt idx="2897">
                  <c:v>4.0236111111111104</c:v>
                </c:pt>
                <c:pt idx="2898">
                  <c:v>4.0250000000000004</c:v>
                </c:pt>
                <c:pt idx="2899">
                  <c:v>4.0263888888888903</c:v>
                </c:pt>
                <c:pt idx="2900">
                  <c:v>4.0277777777777803</c:v>
                </c:pt>
                <c:pt idx="2901">
                  <c:v>4.0291666666666703</c:v>
                </c:pt>
                <c:pt idx="2902">
                  <c:v>4.0305555555555603</c:v>
                </c:pt>
                <c:pt idx="2903">
                  <c:v>4.0319444444444397</c:v>
                </c:pt>
                <c:pt idx="2904">
                  <c:v>4.0333333333333297</c:v>
                </c:pt>
                <c:pt idx="2905">
                  <c:v>4.0347222222222197</c:v>
                </c:pt>
                <c:pt idx="2906">
                  <c:v>4.0361111111111097</c:v>
                </c:pt>
                <c:pt idx="2907">
                  <c:v>4.0374999999999996</c:v>
                </c:pt>
                <c:pt idx="2908">
                  <c:v>4.0388888888888896</c:v>
                </c:pt>
                <c:pt idx="2909">
                  <c:v>4.0402777777777796</c:v>
                </c:pt>
                <c:pt idx="2910">
                  <c:v>4.0416666666666696</c:v>
                </c:pt>
                <c:pt idx="2911">
                  <c:v>4.0430555555555596</c:v>
                </c:pt>
                <c:pt idx="2912">
                  <c:v>4.0444444444444398</c:v>
                </c:pt>
                <c:pt idx="2913">
                  <c:v>4.0458333333333298</c:v>
                </c:pt>
                <c:pt idx="2914">
                  <c:v>4.0472222222222198</c:v>
                </c:pt>
                <c:pt idx="2915">
                  <c:v>4.0486111111111098</c:v>
                </c:pt>
                <c:pt idx="2916">
                  <c:v>4.05</c:v>
                </c:pt>
                <c:pt idx="2917">
                  <c:v>4.0513888888888898</c:v>
                </c:pt>
                <c:pt idx="2918">
                  <c:v>4.0527777777777798</c:v>
                </c:pt>
                <c:pt idx="2919">
                  <c:v>4.0541666666666698</c:v>
                </c:pt>
                <c:pt idx="2920">
                  <c:v>4.0555555555555598</c:v>
                </c:pt>
                <c:pt idx="2921">
                  <c:v>4.05694444444444</c:v>
                </c:pt>
                <c:pt idx="2922">
                  <c:v>4.05833333333333</c:v>
                </c:pt>
                <c:pt idx="2923">
                  <c:v>4.05972222222222</c:v>
                </c:pt>
                <c:pt idx="2924">
                  <c:v>4.06111111111111</c:v>
                </c:pt>
                <c:pt idx="2925">
                  <c:v>4.0625</c:v>
                </c:pt>
                <c:pt idx="2926">
                  <c:v>4.06388888888889</c:v>
                </c:pt>
                <c:pt idx="2927">
                  <c:v>4.06527777777778</c:v>
                </c:pt>
                <c:pt idx="2928">
                  <c:v>4.06666666666667</c:v>
                </c:pt>
                <c:pt idx="2929">
                  <c:v>4.06805555555556</c:v>
                </c:pt>
                <c:pt idx="2930">
                  <c:v>4.06944444444445</c:v>
                </c:pt>
                <c:pt idx="2931">
                  <c:v>4.0708333333333302</c:v>
                </c:pt>
                <c:pt idx="2932">
                  <c:v>4.0722222222222202</c:v>
                </c:pt>
                <c:pt idx="2933">
                  <c:v>4.0736111111111102</c:v>
                </c:pt>
                <c:pt idx="2934">
                  <c:v>4.0750000000000002</c:v>
                </c:pt>
                <c:pt idx="2935">
                  <c:v>4.0763888888888902</c:v>
                </c:pt>
                <c:pt idx="2936">
                  <c:v>4.0777777777777802</c:v>
                </c:pt>
                <c:pt idx="2937">
                  <c:v>4.0791666666666702</c:v>
                </c:pt>
                <c:pt idx="2938">
                  <c:v>4.0805555555555602</c:v>
                </c:pt>
                <c:pt idx="2939">
                  <c:v>4.0819444444444501</c:v>
                </c:pt>
                <c:pt idx="2940">
                  <c:v>4.0833333333333304</c:v>
                </c:pt>
                <c:pt idx="2941">
                  <c:v>4.0847222222222204</c:v>
                </c:pt>
                <c:pt idx="2942">
                  <c:v>4.0861111111111104</c:v>
                </c:pt>
                <c:pt idx="2943">
                  <c:v>4.0875000000000004</c:v>
                </c:pt>
                <c:pt idx="2944">
                  <c:v>4.0888888888888903</c:v>
                </c:pt>
                <c:pt idx="2945">
                  <c:v>4.0902777777777803</c:v>
                </c:pt>
                <c:pt idx="2946">
                  <c:v>4.0916666666666703</c:v>
                </c:pt>
                <c:pt idx="2947">
                  <c:v>4.0930555555555603</c:v>
                </c:pt>
                <c:pt idx="2948">
                  <c:v>4.0944444444444397</c:v>
                </c:pt>
                <c:pt idx="2949">
                  <c:v>4.0958333333333297</c:v>
                </c:pt>
                <c:pt idx="2950">
                  <c:v>4.0972222222222197</c:v>
                </c:pt>
                <c:pt idx="2951">
                  <c:v>4.0986111111111097</c:v>
                </c:pt>
                <c:pt idx="2952">
                  <c:v>4.0999999999999996</c:v>
                </c:pt>
                <c:pt idx="2953">
                  <c:v>4.1013888888888896</c:v>
                </c:pt>
                <c:pt idx="2954">
                  <c:v>4.1027777777777796</c:v>
                </c:pt>
                <c:pt idx="2955">
                  <c:v>4.1041666666666696</c:v>
                </c:pt>
                <c:pt idx="2956">
                  <c:v>4.1055555555555596</c:v>
                </c:pt>
                <c:pt idx="2957">
                  <c:v>4.1069444444444398</c:v>
                </c:pt>
                <c:pt idx="2958">
                  <c:v>4.1083333333333298</c:v>
                </c:pt>
                <c:pt idx="2959">
                  <c:v>4.1097222222222198</c:v>
                </c:pt>
                <c:pt idx="2960">
                  <c:v>4.1111111111111098</c:v>
                </c:pt>
                <c:pt idx="2961">
                  <c:v>4.1124999999999998</c:v>
                </c:pt>
                <c:pt idx="2962">
                  <c:v>4.1138888888888898</c:v>
                </c:pt>
                <c:pt idx="2963">
                  <c:v>4.1152777777777798</c:v>
                </c:pt>
                <c:pt idx="2964">
                  <c:v>4.1166666666666698</c:v>
                </c:pt>
                <c:pt idx="2965">
                  <c:v>4.1180555555555598</c:v>
                </c:pt>
                <c:pt idx="2966">
                  <c:v>4.11944444444444</c:v>
                </c:pt>
                <c:pt idx="2967">
                  <c:v>4.12083333333333</c:v>
                </c:pt>
                <c:pt idx="2968">
                  <c:v>4.12222222222222</c:v>
                </c:pt>
                <c:pt idx="2969">
                  <c:v>4.12361111111111</c:v>
                </c:pt>
                <c:pt idx="2970">
                  <c:v>4.125</c:v>
                </c:pt>
                <c:pt idx="2971">
                  <c:v>4.12638888888889</c:v>
                </c:pt>
                <c:pt idx="2972">
                  <c:v>4.12777777777778</c:v>
                </c:pt>
                <c:pt idx="2973">
                  <c:v>4.12916666666667</c:v>
                </c:pt>
                <c:pt idx="2974">
                  <c:v>4.13055555555556</c:v>
                </c:pt>
                <c:pt idx="2975">
                  <c:v>4.13194444444445</c:v>
                </c:pt>
                <c:pt idx="2976">
                  <c:v>4.1333333333333302</c:v>
                </c:pt>
                <c:pt idx="2977">
                  <c:v>4.1347222222222202</c:v>
                </c:pt>
                <c:pt idx="2978">
                  <c:v>4.1361111111111102</c:v>
                </c:pt>
                <c:pt idx="2979">
                  <c:v>4.1375000000000002</c:v>
                </c:pt>
                <c:pt idx="2980">
                  <c:v>4.1388888888888902</c:v>
                </c:pt>
                <c:pt idx="2981">
                  <c:v>4.1402777777777802</c:v>
                </c:pt>
                <c:pt idx="2982">
                  <c:v>4.1416666666666702</c:v>
                </c:pt>
                <c:pt idx="2983">
                  <c:v>4.1430555555555602</c:v>
                </c:pt>
                <c:pt idx="2984">
                  <c:v>4.1444444444444501</c:v>
                </c:pt>
                <c:pt idx="2985">
                  <c:v>4.1458333333333304</c:v>
                </c:pt>
                <c:pt idx="2986">
                  <c:v>4.1472222222222204</c:v>
                </c:pt>
                <c:pt idx="2987">
                  <c:v>4.1486111111111104</c:v>
                </c:pt>
                <c:pt idx="2988">
                  <c:v>4.1500000000000004</c:v>
                </c:pt>
                <c:pt idx="2989">
                  <c:v>4.1513888888888903</c:v>
                </c:pt>
                <c:pt idx="2990">
                  <c:v>4.1527777777777803</c:v>
                </c:pt>
                <c:pt idx="2991">
                  <c:v>4.1541666666666703</c:v>
                </c:pt>
                <c:pt idx="2992">
                  <c:v>4.1555555555555603</c:v>
                </c:pt>
                <c:pt idx="2993">
                  <c:v>4.1569444444444397</c:v>
                </c:pt>
                <c:pt idx="2994">
                  <c:v>4.1583333333333297</c:v>
                </c:pt>
                <c:pt idx="2995">
                  <c:v>4.1597222222222197</c:v>
                </c:pt>
                <c:pt idx="2996">
                  <c:v>4.1611111111111097</c:v>
                </c:pt>
                <c:pt idx="2997">
                  <c:v>4.1624999999999996</c:v>
                </c:pt>
                <c:pt idx="2998">
                  <c:v>4.1638888888888896</c:v>
                </c:pt>
                <c:pt idx="2999">
                  <c:v>4.1652777777777796</c:v>
                </c:pt>
                <c:pt idx="3000">
                  <c:v>4.1666666666666696</c:v>
                </c:pt>
                <c:pt idx="3001">
                  <c:v>4.1680555555555596</c:v>
                </c:pt>
                <c:pt idx="3002">
                  <c:v>4.1694444444444398</c:v>
                </c:pt>
                <c:pt idx="3003">
                  <c:v>4.1708333333333298</c:v>
                </c:pt>
                <c:pt idx="3004">
                  <c:v>4.1722222222222198</c:v>
                </c:pt>
                <c:pt idx="3005">
                  <c:v>4.1736111111111098</c:v>
                </c:pt>
                <c:pt idx="3006">
                  <c:v>4.1749999999999998</c:v>
                </c:pt>
                <c:pt idx="3007">
                  <c:v>4.1763888888888898</c:v>
                </c:pt>
                <c:pt idx="3008">
                  <c:v>4.1777777777777798</c:v>
                </c:pt>
                <c:pt idx="3009">
                  <c:v>4.1791666666666698</c:v>
                </c:pt>
                <c:pt idx="3010">
                  <c:v>4.1805555555555598</c:v>
                </c:pt>
                <c:pt idx="3011">
                  <c:v>4.18194444444444</c:v>
                </c:pt>
                <c:pt idx="3012">
                  <c:v>4.18333333333333</c:v>
                </c:pt>
                <c:pt idx="3013">
                  <c:v>4.18472222222222</c:v>
                </c:pt>
                <c:pt idx="3014">
                  <c:v>4.18611111111111</c:v>
                </c:pt>
                <c:pt idx="3015">
                  <c:v>4.1875</c:v>
                </c:pt>
                <c:pt idx="3016">
                  <c:v>4.18888888888889</c:v>
                </c:pt>
                <c:pt idx="3017">
                  <c:v>4.19027777777778</c:v>
                </c:pt>
                <c:pt idx="3018">
                  <c:v>4.19166666666667</c:v>
                </c:pt>
                <c:pt idx="3019">
                  <c:v>4.19305555555556</c:v>
                </c:pt>
                <c:pt idx="3020">
                  <c:v>4.19444444444445</c:v>
                </c:pt>
                <c:pt idx="3021">
                  <c:v>4.1958333333333302</c:v>
                </c:pt>
                <c:pt idx="3022">
                  <c:v>4.1972222222222202</c:v>
                </c:pt>
                <c:pt idx="3023">
                  <c:v>4.1986111111111102</c:v>
                </c:pt>
                <c:pt idx="3024">
                  <c:v>4.2</c:v>
                </c:pt>
                <c:pt idx="3025">
                  <c:v>4.2013888888888902</c:v>
                </c:pt>
                <c:pt idx="3026">
                  <c:v>4.2027777777777802</c:v>
                </c:pt>
                <c:pt idx="3027">
                  <c:v>4.2041666666666702</c:v>
                </c:pt>
                <c:pt idx="3028">
                  <c:v>4.2055555555555602</c:v>
                </c:pt>
                <c:pt idx="3029">
                  <c:v>4.2069444444444501</c:v>
                </c:pt>
                <c:pt idx="3030">
                  <c:v>4.2083333333333304</c:v>
                </c:pt>
                <c:pt idx="3031">
                  <c:v>4.2097222222222204</c:v>
                </c:pt>
                <c:pt idx="3032">
                  <c:v>4.2111111111111104</c:v>
                </c:pt>
                <c:pt idx="3033">
                  <c:v>4.2125000000000004</c:v>
                </c:pt>
                <c:pt idx="3034">
                  <c:v>4.2138888888888903</c:v>
                </c:pt>
                <c:pt idx="3035">
                  <c:v>4.2152777777777803</c:v>
                </c:pt>
                <c:pt idx="3036">
                  <c:v>4.2166666666666703</c:v>
                </c:pt>
                <c:pt idx="3037">
                  <c:v>4.2180555555555603</c:v>
                </c:pt>
                <c:pt idx="3038">
                  <c:v>4.2194444444444397</c:v>
                </c:pt>
                <c:pt idx="3039">
                  <c:v>4.2208333333333297</c:v>
                </c:pt>
                <c:pt idx="3040">
                  <c:v>4.2222222222222197</c:v>
                </c:pt>
                <c:pt idx="3041">
                  <c:v>4.2236111111111097</c:v>
                </c:pt>
                <c:pt idx="3042">
                  <c:v>4.2249999999999996</c:v>
                </c:pt>
                <c:pt idx="3043">
                  <c:v>4.2263888888888896</c:v>
                </c:pt>
                <c:pt idx="3044">
                  <c:v>4.2277777777777796</c:v>
                </c:pt>
                <c:pt idx="3045">
                  <c:v>4.2291666666666696</c:v>
                </c:pt>
                <c:pt idx="3046">
                  <c:v>4.2305555555555596</c:v>
                </c:pt>
                <c:pt idx="3047">
                  <c:v>4.2319444444444398</c:v>
                </c:pt>
                <c:pt idx="3048">
                  <c:v>4.2333333333333298</c:v>
                </c:pt>
                <c:pt idx="3049">
                  <c:v>4.2347222222222198</c:v>
                </c:pt>
                <c:pt idx="3050">
                  <c:v>4.2361111111111098</c:v>
                </c:pt>
                <c:pt idx="3051">
                  <c:v>4.2374999999999998</c:v>
                </c:pt>
                <c:pt idx="3052">
                  <c:v>4.2388888888888898</c:v>
                </c:pt>
                <c:pt idx="3053">
                  <c:v>4.2402777777777798</c:v>
                </c:pt>
                <c:pt idx="3054">
                  <c:v>4.2416666666666698</c:v>
                </c:pt>
                <c:pt idx="3055">
                  <c:v>4.2430555555555598</c:v>
                </c:pt>
                <c:pt idx="3056">
                  <c:v>4.24444444444444</c:v>
                </c:pt>
                <c:pt idx="3057">
                  <c:v>4.24583333333333</c:v>
                </c:pt>
                <c:pt idx="3058">
                  <c:v>4.24722222222222</c:v>
                </c:pt>
                <c:pt idx="3059">
                  <c:v>4.24861111111111</c:v>
                </c:pt>
                <c:pt idx="3060">
                  <c:v>4.25</c:v>
                </c:pt>
                <c:pt idx="3061">
                  <c:v>4.25138888888889</c:v>
                </c:pt>
                <c:pt idx="3062">
                  <c:v>4.25277777777778</c:v>
                </c:pt>
                <c:pt idx="3063">
                  <c:v>4.25416666666667</c:v>
                </c:pt>
                <c:pt idx="3064">
                  <c:v>4.25555555555556</c:v>
                </c:pt>
                <c:pt idx="3065">
                  <c:v>4.25694444444445</c:v>
                </c:pt>
                <c:pt idx="3066">
                  <c:v>4.2583333333333302</c:v>
                </c:pt>
                <c:pt idx="3067">
                  <c:v>4.2597222222222202</c:v>
                </c:pt>
                <c:pt idx="3068">
                  <c:v>4.2611111111111102</c:v>
                </c:pt>
                <c:pt idx="3069">
                  <c:v>4.2625000000000002</c:v>
                </c:pt>
                <c:pt idx="3070">
                  <c:v>4.2638888888888902</c:v>
                </c:pt>
                <c:pt idx="3071">
                  <c:v>4.2652777777777802</c:v>
                </c:pt>
                <c:pt idx="3072">
                  <c:v>4.2666666666666702</c:v>
                </c:pt>
                <c:pt idx="3073">
                  <c:v>4.2680555555555602</c:v>
                </c:pt>
                <c:pt idx="3074">
                  <c:v>4.2694444444444501</c:v>
                </c:pt>
                <c:pt idx="3075">
                  <c:v>4.2708333333333304</c:v>
                </c:pt>
                <c:pt idx="3076">
                  <c:v>4.2722222222222204</c:v>
                </c:pt>
                <c:pt idx="3077">
                  <c:v>4.2736111111111104</c:v>
                </c:pt>
                <c:pt idx="3078">
                  <c:v>4.2750000000000004</c:v>
                </c:pt>
                <c:pt idx="3079">
                  <c:v>4.2763888888888903</c:v>
                </c:pt>
                <c:pt idx="3080">
                  <c:v>4.2777777777777803</c:v>
                </c:pt>
                <c:pt idx="3081">
                  <c:v>4.2791666666666703</c:v>
                </c:pt>
                <c:pt idx="3082">
                  <c:v>4.2805555555555603</c:v>
                </c:pt>
                <c:pt idx="3083">
                  <c:v>4.2819444444444397</c:v>
                </c:pt>
                <c:pt idx="3084">
                  <c:v>4.2833333333333297</c:v>
                </c:pt>
                <c:pt idx="3085">
                  <c:v>4.2847222222222197</c:v>
                </c:pt>
                <c:pt idx="3086">
                  <c:v>4.2861111111111097</c:v>
                </c:pt>
                <c:pt idx="3087">
                  <c:v>4.2874999999999996</c:v>
                </c:pt>
                <c:pt idx="3088">
                  <c:v>4.2888888888888896</c:v>
                </c:pt>
                <c:pt idx="3089">
                  <c:v>4.2902777777777796</c:v>
                </c:pt>
                <c:pt idx="3090">
                  <c:v>4.2916666666666696</c:v>
                </c:pt>
                <c:pt idx="3091">
                  <c:v>4.2930555555555596</c:v>
                </c:pt>
                <c:pt idx="3092">
                  <c:v>4.2944444444444398</c:v>
                </c:pt>
                <c:pt idx="3093">
                  <c:v>4.2958333333333298</c:v>
                </c:pt>
                <c:pt idx="3094">
                  <c:v>4.2972222222222198</c:v>
                </c:pt>
                <c:pt idx="3095">
                  <c:v>4.2986111111111098</c:v>
                </c:pt>
                <c:pt idx="3096">
                  <c:v>4.3</c:v>
                </c:pt>
                <c:pt idx="3097">
                  <c:v>4.3013888888888898</c:v>
                </c:pt>
                <c:pt idx="3098">
                  <c:v>4.3027777777777798</c:v>
                </c:pt>
                <c:pt idx="3099">
                  <c:v>4.3041666666666698</c:v>
                </c:pt>
                <c:pt idx="3100">
                  <c:v>4.3055555555555598</c:v>
                </c:pt>
                <c:pt idx="3101">
                  <c:v>4.30694444444444</c:v>
                </c:pt>
                <c:pt idx="3102">
                  <c:v>4.30833333333333</c:v>
                </c:pt>
                <c:pt idx="3103">
                  <c:v>4.30972222222222</c:v>
                </c:pt>
                <c:pt idx="3104">
                  <c:v>4.31111111111111</c:v>
                </c:pt>
                <c:pt idx="3105">
                  <c:v>4.3125</c:v>
                </c:pt>
                <c:pt idx="3106">
                  <c:v>4.31388888888889</c:v>
                </c:pt>
                <c:pt idx="3107">
                  <c:v>4.31527777777778</c:v>
                </c:pt>
                <c:pt idx="3108">
                  <c:v>4.31666666666667</c:v>
                </c:pt>
                <c:pt idx="3109">
                  <c:v>4.31805555555556</c:v>
                </c:pt>
                <c:pt idx="3110">
                  <c:v>4.31944444444445</c:v>
                </c:pt>
                <c:pt idx="3111">
                  <c:v>4.3208333333333302</c:v>
                </c:pt>
                <c:pt idx="3112">
                  <c:v>4.3222222222222202</c:v>
                </c:pt>
                <c:pt idx="3113">
                  <c:v>4.3236111111111102</c:v>
                </c:pt>
                <c:pt idx="3114">
                  <c:v>4.3250000000000002</c:v>
                </c:pt>
                <c:pt idx="3115">
                  <c:v>4.3263888888888902</c:v>
                </c:pt>
                <c:pt idx="3116">
                  <c:v>4.3277777777777802</c:v>
                </c:pt>
                <c:pt idx="3117">
                  <c:v>4.3291666666666702</c:v>
                </c:pt>
                <c:pt idx="3118">
                  <c:v>4.3305555555555602</c:v>
                </c:pt>
                <c:pt idx="3119">
                  <c:v>4.3319444444444501</c:v>
                </c:pt>
                <c:pt idx="3120">
                  <c:v>4.3333333333333304</c:v>
                </c:pt>
                <c:pt idx="3121">
                  <c:v>4.3347222222222204</c:v>
                </c:pt>
                <c:pt idx="3122">
                  <c:v>4.3361111111111104</c:v>
                </c:pt>
                <c:pt idx="3123">
                  <c:v>4.3375000000000004</c:v>
                </c:pt>
                <c:pt idx="3124">
                  <c:v>4.3388888888888903</c:v>
                </c:pt>
                <c:pt idx="3125">
                  <c:v>4.3402777777777803</c:v>
                </c:pt>
                <c:pt idx="3126">
                  <c:v>4.3416666666666703</c:v>
                </c:pt>
                <c:pt idx="3127">
                  <c:v>4.3430555555555603</c:v>
                </c:pt>
                <c:pt idx="3128">
                  <c:v>4.3444444444444397</c:v>
                </c:pt>
                <c:pt idx="3129">
                  <c:v>4.3458333333333297</c:v>
                </c:pt>
                <c:pt idx="3130">
                  <c:v>4.3472222222222197</c:v>
                </c:pt>
                <c:pt idx="3131">
                  <c:v>4.3486111111111097</c:v>
                </c:pt>
                <c:pt idx="3132">
                  <c:v>4.3499999999999996</c:v>
                </c:pt>
                <c:pt idx="3133">
                  <c:v>4.3513888888888896</c:v>
                </c:pt>
                <c:pt idx="3134">
                  <c:v>4.3527777777777796</c:v>
                </c:pt>
                <c:pt idx="3135">
                  <c:v>4.3541666666666696</c:v>
                </c:pt>
                <c:pt idx="3136">
                  <c:v>4.3555555555555596</c:v>
                </c:pt>
                <c:pt idx="3137">
                  <c:v>4.3569444444444398</c:v>
                </c:pt>
                <c:pt idx="3138">
                  <c:v>4.3583333333333298</c:v>
                </c:pt>
                <c:pt idx="3139">
                  <c:v>4.3597222222222198</c:v>
                </c:pt>
                <c:pt idx="3140">
                  <c:v>4.3611111111111098</c:v>
                </c:pt>
                <c:pt idx="3141">
                  <c:v>4.3624999999999998</c:v>
                </c:pt>
                <c:pt idx="3142">
                  <c:v>4.3638888888888898</c:v>
                </c:pt>
                <c:pt idx="3143">
                  <c:v>4.3652777777777798</c:v>
                </c:pt>
                <c:pt idx="3144">
                  <c:v>4.3666666666666698</c:v>
                </c:pt>
                <c:pt idx="3145">
                  <c:v>4.3680555555555598</c:v>
                </c:pt>
                <c:pt idx="3146">
                  <c:v>4.36944444444444</c:v>
                </c:pt>
                <c:pt idx="3147">
                  <c:v>4.37083333333333</c:v>
                </c:pt>
                <c:pt idx="3148">
                  <c:v>4.37222222222222</c:v>
                </c:pt>
                <c:pt idx="3149">
                  <c:v>4.37361111111111</c:v>
                </c:pt>
                <c:pt idx="3150">
                  <c:v>4.375</c:v>
                </c:pt>
                <c:pt idx="3151">
                  <c:v>4.37638888888889</c:v>
                </c:pt>
                <c:pt idx="3152">
                  <c:v>4.37777777777778</c:v>
                </c:pt>
                <c:pt idx="3153">
                  <c:v>4.37916666666667</c:v>
                </c:pt>
                <c:pt idx="3154">
                  <c:v>4.38055555555556</c:v>
                </c:pt>
                <c:pt idx="3155">
                  <c:v>4.38194444444445</c:v>
                </c:pt>
                <c:pt idx="3156">
                  <c:v>4.3833333333333302</c:v>
                </c:pt>
                <c:pt idx="3157">
                  <c:v>4.3847222222222202</c:v>
                </c:pt>
                <c:pt idx="3158">
                  <c:v>4.3861111111111102</c:v>
                </c:pt>
                <c:pt idx="3159">
                  <c:v>4.3875000000000002</c:v>
                </c:pt>
                <c:pt idx="3160">
                  <c:v>4.3888888888888902</c:v>
                </c:pt>
                <c:pt idx="3161">
                  <c:v>4.3902777777777802</c:v>
                </c:pt>
                <c:pt idx="3162">
                  <c:v>4.3916666666666702</c:v>
                </c:pt>
                <c:pt idx="3163">
                  <c:v>4.3930555555555602</c:v>
                </c:pt>
                <c:pt idx="3164">
                  <c:v>4.3944444444444501</c:v>
                </c:pt>
                <c:pt idx="3165">
                  <c:v>4.3958333333333304</c:v>
                </c:pt>
                <c:pt idx="3166">
                  <c:v>4.3972222222222204</c:v>
                </c:pt>
                <c:pt idx="3167">
                  <c:v>4.3986111111111104</c:v>
                </c:pt>
                <c:pt idx="3168">
                  <c:v>4.4000000000000004</c:v>
                </c:pt>
                <c:pt idx="3169">
                  <c:v>4.4013888888888903</c:v>
                </c:pt>
                <c:pt idx="3170">
                  <c:v>4.4027777777777803</c:v>
                </c:pt>
                <c:pt idx="3171">
                  <c:v>4.4041666666666703</c:v>
                </c:pt>
                <c:pt idx="3172">
                  <c:v>4.4055555555555603</c:v>
                </c:pt>
                <c:pt idx="3173">
                  <c:v>4.4069444444444397</c:v>
                </c:pt>
                <c:pt idx="3174">
                  <c:v>4.4083333333333297</c:v>
                </c:pt>
                <c:pt idx="3175">
                  <c:v>4.4097222222222197</c:v>
                </c:pt>
                <c:pt idx="3176">
                  <c:v>4.4111111111111097</c:v>
                </c:pt>
                <c:pt idx="3177">
                  <c:v>4.4124999999999996</c:v>
                </c:pt>
                <c:pt idx="3178">
                  <c:v>4.4138888888888896</c:v>
                </c:pt>
                <c:pt idx="3179">
                  <c:v>4.4152777777777796</c:v>
                </c:pt>
                <c:pt idx="3180">
                  <c:v>4.4166666666666696</c:v>
                </c:pt>
                <c:pt idx="3181">
                  <c:v>4.4180555555555596</c:v>
                </c:pt>
                <c:pt idx="3182">
                  <c:v>4.4194444444444398</c:v>
                </c:pt>
                <c:pt idx="3183">
                  <c:v>4.4208333333333298</c:v>
                </c:pt>
                <c:pt idx="3184">
                  <c:v>4.4222222222222198</c:v>
                </c:pt>
                <c:pt idx="3185">
                  <c:v>4.4236111111111098</c:v>
                </c:pt>
                <c:pt idx="3186">
                  <c:v>4.4249999999999998</c:v>
                </c:pt>
                <c:pt idx="3187">
                  <c:v>4.4263888888888898</c:v>
                </c:pt>
                <c:pt idx="3188">
                  <c:v>4.4277777777777798</c:v>
                </c:pt>
                <c:pt idx="3189">
                  <c:v>4.4291666666666698</c:v>
                </c:pt>
                <c:pt idx="3190">
                  <c:v>4.4305555555555598</c:v>
                </c:pt>
                <c:pt idx="3191">
                  <c:v>4.43194444444444</c:v>
                </c:pt>
                <c:pt idx="3192">
                  <c:v>4.43333333333333</c:v>
                </c:pt>
                <c:pt idx="3193">
                  <c:v>4.43472222222222</c:v>
                </c:pt>
                <c:pt idx="3194">
                  <c:v>4.43611111111111</c:v>
                </c:pt>
                <c:pt idx="3195">
                  <c:v>4.4375</c:v>
                </c:pt>
                <c:pt idx="3196">
                  <c:v>4.43888888888889</c:v>
                </c:pt>
                <c:pt idx="3197">
                  <c:v>4.44027777777778</c:v>
                </c:pt>
                <c:pt idx="3198">
                  <c:v>4.44166666666667</c:v>
                </c:pt>
                <c:pt idx="3199">
                  <c:v>4.44305555555556</c:v>
                </c:pt>
                <c:pt idx="3200">
                  <c:v>4.44444444444445</c:v>
                </c:pt>
                <c:pt idx="3201">
                  <c:v>4.4458333333333302</c:v>
                </c:pt>
                <c:pt idx="3202">
                  <c:v>4.4472222222222202</c:v>
                </c:pt>
                <c:pt idx="3203">
                  <c:v>4.4486111111111102</c:v>
                </c:pt>
                <c:pt idx="3204">
                  <c:v>4.45</c:v>
                </c:pt>
                <c:pt idx="3205">
                  <c:v>4.4513888888888902</c:v>
                </c:pt>
                <c:pt idx="3206">
                  <c:v>4.4527777777777802</c:v>
                </c:pt>
                <c:pt idx="3207">
                  <c:v>4.4541666666666702</c:v>
                </c:pt>
                <c:pt idx="3208">
                  <c:v>4.4555555555555602</c:v>
                </c:pt>
                <c:pt idx="3209">
                  <c:v>4.4569444444444501</c:v>
                </c:pt>
                <c:pt idx="3210">
                  <c:v>4.4583333333333304</c:v>
                </c:pt>
                <c:pt idx="3211">
                  <c:v>4.4597222222222204</c:v>
                </c:pt>
                <c:pt idx="3212">
                  <c:v>4.4611111111111104</c:v>
                </c:pt>
                <c:pt idx="3213">
                  <c:v>4.4625000000000004</c:v>
                </c:pt>
                <c:pt idx="3214">
                  <c:v>4.4638888888888903</c:v>
                </c:pt>
                <c:pt idx="3215">
                  <c:v>4.4652777777777803</c:v>
                </c:pt>
                <c:pt idx="3216">
                  <c:v>4.4666666666666703</c:v>
                </c:pt>
                <c:pt idx="3217">
                  <c:v>4.4680555555555603</c:v>
                </c:pt>
                <c:pt idx="3218">
                  <c:v>4.4694444444444397</c:v>
                </c:pt>
                <c:pt idx="3219">
                  <c:v>4.4708333333333297</c:v>
                </c:pt>
                <c:pt idx="3220">
                  <c:v>4.4722222222222197</c:v>
                </c:pt>
                <c:pt idx="3221">
                  <c:v>4.4736111111111097</c:v>
                </c:pt>
                <c:pt idx="3222">
                  <c:v>4.4749999999999996</c:v>
                </c:pt>
                <c:pt idx="3223">
                  <c:v>4.4763888888888896</c:v>
                </c:pt>
                <c:pt idx="3224">
                  <c:v>4.4777777777777796</c:v>
                </c:pt>
                <c:pt idx="3225">
                  <c:v>4.4791666666666696</c:v>
                </c:pt>
                <c:pt idx="3226">
                  <c:v>4.4805555555555596</c:v>
                </c:pt>
                <c:pt idx="3227">
                  <c:v>4.4819444444444398</c:v>
                </c:pt>
                <c:pt idx="3228">
                  <c:v>4.4833333333333298</c:v>
                </c:pt>
                <c:pt idx="3229">
                  <c:v>4.4847222222222198</c:v>
                </c:pt>
                <c:pt idx="3230">
                  <c:v>4.4861111111111098</c:v>
                </c:pt>
                <c:pt idx="3231">
                  <c:v>4.4874999999999998</c:v>
                </c:pt>
                <c:pt idx="3232">
                  <c:v>4.4888888888888898</c:v>
                </c:pt>
                <c:pt idx="3233">
                  <c:v>4.4902777777777798</c:v>
                </c:pt>
                <c:pt idx="3234">
                  <c:v>4.4916666666666698</c:v>
                </c:pt>
                <c:pt idx="3235">
                  <c:v>4.4930555555555598</c:v>
                </c:pt>
                <c:pt idx="3236">
                  <c:v>4.49444444444444</c:v>
                </c:pt>
                <c:pt idx="3237">
                  <c:v>4.49583333333333</c:v>
                </c:pt>
                <c:pt idx="3238">
                  <c:v>4.49722222222222</c:v>
                </c:pt>
                <c:pt idx="3239">
                  <c:v>4.49861111111111</c:v>
                </c:pt>
                <c:pt idx="3240">
                  <c:v>4.5</c:v>
                </c:pt>
                <c:pt idx="3241">
                  <c:v>4.50138888888889</c:v>
                </c:pt>
                <c:pt idx="3242">
                  <c:v>4.50277777777778</c:v>
                </c:pt>
                <c:pt idx="3243">
                  <c:v>4.50416666666667</c:v>
                </c:pt>
                <c:pt idx="3244">
                  <c:v>4.50555555555556</c:v>
                </c:pt>
                <c:pt idx="3245">
                  <c:v>4.50694444444445</c:v>
                </c:pt>
                <c:pt idx="3246">
                  <c:v>4.5083333333333302</c:v>
                </c:pt>
                <c:pt idx="3247">
                  <c:v>4.5097222222222202</c:v>
                </c:pt>
                <c:pt idx="3248">
                  <c:v>4.5111111111111102</c:v>
                </c:pt>
                <c:pt idx="3249">
                  <c:v>4.5125000000000002</c:v>
                </c:pt>
                <c:pt idx="3250">
                  <c:v>4.5138888888888902</c:v>
                </c:pt>
                <c:pt idx="3251">
                  <c:v>4.5152777777777802</c:v>
                </c:pt>
                <c:pt idx="3252">
                  <c:v>4.5166666666666702</c:v>
                </c:pt>
                <c:pt idx="3253">
                  <c:v>4.5180555555555602</c:v>
                </c:pt>
                <c:pt idx="3254">
                  <c:v>4.5194444444444501</c:v>
                </c:pt>
                <c:pt idx="3255">
                  <c:v>4.5208333333333304</c:v>
                </c:pt>
                <c:pt idx="3256">
                  <c:v>4.5222222222222204</c:v>
                </c:pt>
                <c:pt idx="3257">
                  <c:v>4.5236111111111104</c:v>
                </c:pt>
                <c:pt idx="3258">
                  <c:v>4.5250000000000004</c:v>
                </c:pt>
                <c:pt idx="3259">
                  <c:v>4.5263888888888903</c:v>
                </c:pt>
                <c:pt idx="3260">
                  <c:v>4.5277777777777803</c:v>
                </c:pt>
                <c:pt idx="3261">
                  <c:v>4.5291666666666703</c:v>
                </c:pt>
                <c:pt idx="3262">
                  <c:v>4.5305555555555603</c:v>
                </c:pt>
                <c:pt idx="3263">
                  <c:v>4.5319444444444397</c:v>
                </c:pt>
                <c:pt idx="3264">
                  <c:v>4.5333333333333297</c:v>
                </c:pt>
                <c:pt idx="3265">
                  <c:v>4.5347222222222197</c:v>
                </c:pt>
                <c:pt idx="3266">
                  <c:v>4.5361111111111097</c:v>
                </c:pt>
                <c:pt idx="3267">
                  <c:v>4.5374999999999996</c:v>
                </c:pt>
                <c:pt idx="3268">
                  <c:v>4.5388888888888896</c:v>
                </c:pt>
                <c:pt idx="3269">
                  <c:v>4.5402777777777796</c:v>
                </c:pt>
                <c:pt idx="3270">
                  <c:v>4.5416666666666696</c:v>
                </c:pt>
                <c:pt idx="3271">
                  <c:v>4.5430555555555596</c:v>
                </c:pt>
                <c:pt idx="3272">
                  <c:v>4.5444444444444398</c:v>
                </c:pt>
                <c:pt idx="3273">
                  <c:v>4.5458333333333298</c:v>
                </c:pt>
                <c:pt idx="3274">
                  <c:v>4.5472222222222198</c:v>
                </c:pt>
                <c:pt idx="3275">
                  <c:v>4.5486111111111098</c:v>
                </c:pt>
                <c:pt idx="3276">
                  <c:v>4.55</c:v>
                </c:pt>
                <c:pt idx="3277">
                  <c:v>4.5513888888888898</c:v>
                </c:pt>
                <c:pt idx="3278">
                  <c:v>4.5527777777777798</c:v>
                </c:pt>
                <c:pt idx="3279">
                  <c:v>4.5541666666666698</c:v>
                </c:pt>
                <c:pt idx="3280">
                  <c:v>4.5555555555555598</c:v>
                </c:pt>
                <c:pt idx="3281">
                  <c:v>4.55694444444444</c:v>
                </c:pt>
                <c:pt idx="3282">
                  <c:v>4.55833333333333</c:v>
                </c:pt>
                <c:pt idx="3283">
                  <c:v>4.55972222222222</c:v>
                </c:pt>
                <c:pt idx="3284">
                  <c:v>4.56111111111111</c:v>
                </c:pt>
                <c:pt idx="3285">
                  <c:v>4.5625</c:v>
                </c:pt>
                <c:pt idx="3286">
                  <c:v>4.56388888888889</c:v>
                </c:pt>
                <c:pt idx="3287">
                  <c:v>4.56527777777778</c:v>
                </c:pt>
                <c:pt idx="3288">
                  <c:v>4.56666666666667</c:v>
                </c:pt>
                <c:pt idx="3289">
                  <c:v>4.56805555555556</c:v>
                </c:pt>
                <c:pt idx="3290">
                  <c:v>4.56944444444445</c:v>
                </c:pt>
                <c:pt idx="3291">
                  <c:v>4.5708333333333302</c:v>
                </c:pt>
                <c:pt idx="3292">
                  <c:v>4.5722222222222202</c:v>
                </c:pt>
                <c:pt idx="3293">
                  <c:v>4.5736111111111102</c:v>
                </c:pt>
                <c:pt idx="3294">
                  <c:v>4.5750000000000002</c:v>
                </c:pt>
                <c:pt idx="3295">
                  <c:v>4.5763888888888902</c:v>
                </c:pt>
                <c:pt idx="3296">
                  <c:v>4.5777777777777802</c:v>
                </c:pt>
                <c:pt idx="3297">
                  <c:v>4.5791666666666702</c:v>
                </c:pt>
                <c:pt idx="3298">
                  <c:v>4.5805555555555602</c:v>
                </c:pt>
                <c:pt idx="3299">
                  <c:v>4.5819444444444501</c:v>
                </c:pt>
                <c:pt idx="3300">
                  <c:v>4.5833333333333304</c:v>
                </c:pt>
                <c:pt idx="3301">
                  <c:v>4.5847222222222204</c:v>
                </c:pt>
                <c:pt idx="3302">
                  <c:v>4.5861111111111104</c:v>
                </c:pt>
                <c:pt idx="3303">
                  <c:v>4.5875000000000004</c:v>
                </c:pt>
                <c:pt idx="3304">
                  <c:v>4.5888888888888903</c:v>
                </c:pt>
                <c:pt idx="3305">
                  <c:v>4.5902777777777803</c:v>
                </c:pt>
                <c:pt idx="3306">
                  <c:v>4.5916666666666703</c:v>
                </c:pt>
                <c:pt idx="3307">
                  <c:v>4.5930555555555603</c:v>
                </c:pt>
                <c:pt idx="3308">
                  <c:v>4.5944444444444397</c:v>
                </c:pt>
                <c:pt idx="3309">
                  <c:v>4.5958333333333297</c:v>
                </c:pt>
                <c:pt idx="3310">
                  <c:v>4.5972222222222197</c:v>
                </c:pt>
                <c:pt idx="3311">
                  <c:v>4.5986111111111097</c:v>
                </c:pt>
                <c:pt idx="3312">
                  <c:v>4.5999999999999996</c:v>
                </c:pt>
                <c:pt idx="3313">
                  <c:v>4.6013888888888896</c:v>
                </c:pt>
                <c:pt idx="3314">
                  <c:v>4.6027777777777796</c:v>
                </c:pt>
                <c:pt idx="3315">
                  <c:v>4.6041666666666696</c:v>
                </c:pt>
                <c:pt idx="3316">
                  <c:v>4.6055555555555596</c:v>
                </c:pt>
                <c:pt idx="3317">
                  <c:v>4.6069444444444398</c:v>
                </c:pt>
                <c:pt idx="3318">
                  <c:v>4.6083333333333298</c:v>
                </c:pt>
                <c:pt idx="3319">
                  <c:v>4.6097222222222198</c:v>
                </c:pt>
                <c:pt idx="3320">
                  <c:v>4.6111111111111098</c:v>
                </c:pt>
                <c:pt idx="3321">
                  <c:v>4.6124999999999998</c:v>
                </c:pt>
                <c:pt idx="3322">
                  <c:v>4.6138888888888898</c:v>
                </c:pt>
                <c:pt idx="3323">
                  <c:v>4.6152777777777798</c:v>
                </c:pt>
                <c:pt idx="3324">
                  <c:v>4.6166666666666698</c:v>
                </c:pt>
                <c:pt idx="3325">
                  <c:v>4.6180555555555598</c:v>
                </c:pt>
                <c:pt idx="3326">
                  <c:v>4.61944444444444</c:v>
                </c:pt>
                <c:pt idx="3327">
                  <c:v>4.62083333333333</c:v>
                </c:pt>
                <c:pt idx="3328">
                  <c:v>4.62222222222222</c:v>
                </c:pt>
                <c:pt idx="3329">
                  <c:v>4.62361111111111</c:v>
                </c:pt>
                <c:pt idx="3330">
                  <c:v>4.625</c:v>
                </c:pt>
                <c:pt idx="3331">
                  <c:v>4.62638888888889</c:v>
                </c:pt>
                <c:pt idx="3332">
                  <c:v>4.62777777777778</c:v>
                </c:pt>
                <c:pt idx="3333">
                  <c:v>4.62916666666667</c:v>
                </c:pt>
                <c:pt idx="3334">
                  <c:v>4.63055555555556</c:v>
                </c:pt>
                <c:pt idx="3335">
                  <c:v>4.63194444444445</c:v>
                </c:pt>
                <c:pt idx="3336">
                  <c:v>4.6333333333333302</c:v>
                </c:pt>
                <c:pt idx="3337">
                  <c:v>4.6347222222222202</c:v>
                </c:pt>
                <c:pt idx="3338">
                  <c:v>4.6361111111111102</c:v>
                </c:pt>
                <c:pt idx="3339">
                  <c:v>4.6375000000000002</c:v>
                </c:pt>
                <c:pt idx="3340">
                  <c:v>4.6388888888888902</c:v>
                </c:pt>
                <c:pt idx="3341">
                  <c:v>4.6402777777777802</c:v>
                </c:pt>
                <c:pt idx="3342">
                  <c:v>4.6416666666666702</c:v>
                </c:pt>
                <c:pt idx="3343">
                  <c:v>4.6430555555555602</c:v>
                </c:pt>
                <c:pt idx="3344">
                  <c:v>4.6444444444444501</c:v>
                </c:pt>
                <c:pt idx="3345">
                  <c:v>4.6458333333333304</c:v>
                </c:pt>
                <c:pt idx="3346">
                  <c:v>4.6472222222222204</c:v>
                </c:pt>
                <c:pt idx="3347">
                  <c:v>4.6486111111111104</c:v>
                </c:pt>
                <c:pt idx="3348">
                  <c:v>4.6500000000000004</c:v>
                </c:pt>
                <c:pt idx="3349">
                  <c:v>4.6513888888888903</c:v>
                </c:pt>
                <c:pt idx="3350">
                  <c:v>4.6527777777777803</c:v>
                </c:pt>
                <c:pt idx="3351">
                  <c:v>4.6541666666666703</c:v>
                </c:pt>
                <c:pt idx="3352">
                  <c:v>4.6555555555555603</c:v>
                </c:pt>
                <c:pt idx="3353">
                  <c:v>4.6569444444444397</c:v>
                </c:pt>
                <c:pt idx="3354">
                  <c:v>4.6583333333333297</c:v>
                </c:pt>
                <c:pt idx="3355">
                  <c:v>4.6597222222222197</c:v>
                </c:pt>
                <c:pt idx="3356">
                  <c:v>4.6611111111111097</c:v>
                </c:pt>
                <c:pt idx="3357">
                  <c:v>4.6624999999999996</c:v>
                </c:pt>
                <c:pt idx="3358">
                  <c:v>4.6638888888888896</c:v>
                </c:pt>
                <c:pt idx="3359">
                  <c:v>4.6652777777777796</c:v>
                </c:pt>
                <c:pt idx="3360">
                  <c:v>4.6666666666666696</c:v>
                </c:pt>
                <c:pt idx="3361">
                  <c:v>4.6680555555555596</c:v>
                </c:pt>
                <c:pt idx="3362">
                  <c:v>4.6694444444444398</c:v>
                </c:pt>
                <c:pt idx="3363">
                  <c:v>4.6708333333333298</c:v>
                </c:pt>
                <c:pt idx="3364">
                  <c:v>4.6722222222222198</c:v>
                </c:pt>
                <c:pt idx="3365">
                  <c:v>4.6736111111111098</c:v>
                </c:pt>
                <c:pt idx="3366">
                  <c:v>4.6749999999999998</c:v>
                </c:pt>
                <c:pt idx="3367">
                  <c:v>4.6763888888888898</c:v>
                </c:pt>
                <c:pt idx="3368">
                  <c:v>4.6777777777777798</c:v>
                </c:pt>
                <c:pt idx="3369">
                  <c:v>4.6791666666666698</c:v>
                </c:pt>
                <c:pt idx="3370">
                  <c:v>4.6805555555555598</c:v>
                </c:pt>
                <c:pt idx="3371">
                  <c:v>4.68194444444444</c:v>
                </c:pt>
                <c:pt idx="3372">
                  <c:v>4.68333333333333</c:v>
                </c:pt>
                <c:pt idx="3373">
                  <c:v>4.68472222222222</c:v>
                </c:pt>
                <c:pt idx="3374">
                  <c:v>4.68611111111111</c:v>
                </c:pt>
                <c:pt idx="3375">
                  <c:v>4.6875</c:v>
                </c:pt>
                <c:pt idx="3376">
                  <c:v>4.68888888888889</c:v>
                </c:pt>
                <c:pt idx="3377">
                  <c:v>4.69027777777778</c:v>
                </c:pt>
                <c:pt idx="3378">
                  <c:v>4.69166666666667</c:v>
                </c:pt>
                <c:pt idx="3379">
                  <c:v>4.69305555555556</c:v>
                </c:pt>
                <c:pt idx="3380">
                  <c:v>4.69444444444445</c:v>
                </c:pt>
                <c:pt idx="3381">
                  <c:v>4.6958333333333302</c:v>
                </c:pt>
                <c:pt idx="3382">
                  <c:v>4.6972222222222202</c:v>
                </c:pt>
                <c:pt idx="3383">
                  <c:v>4.6986111111111102</c:v>
                </c:pt>
                <c:pt idx="3384">
                  <c:v>4.7</c:v>
                </c:pt>
                <c:pt idx="3385">
                  <c:v>4.7013888888888902</c:v>
                </c:pt>
                <c:pt idx="3386">
                  <c:v>4.7027777777777802</c:v>
                </c:pt>
                <c:pt idx="3387">
                  <c:v>4.7041666666666702</c:v>
                </c:pt>
                <c:pt idx="3388">
                  <c:v>4.7055555555555602</c:v>
                </c:pt>
                <c:pt idx="3389">
                  <c:v>4.7069444444444501</c:v>
                </c:pt>
                <c:pt idx="3390">
                  <c:v>4.7083333333333304</c:v>
                </c:pt>
                <c:pt idx="3391">
                  <c:v>4.7097222222222204</c:v>
                </c:pt>
                <c:pt idx="3392">
                  <c:v>4.7111111111111104</c:v>
                </c:pt>
                <c:pt idx="3393">
                  <c:v>4.7125000000000004</c:v>
                </c:pt>
                <c:pt idx="3394">
                  <c:v>4.7138888888888903</c:v>
                </c:pt>
                <c:pt idx="3395">
                  <c:v>4.7152777777777803</c:v>
                </c:pt>
                <c:pt idx="3396">
                  <c:v>4.7166666666666703</c:v>
                </c:pt>
                <c:pt idx="3397">
                  <c:v>4.7180555555555603</c:v>
                </c:pt>
                <c:pt idx="3398">
                  <c:v>4.7194444444444397</c:v>
                </c:pt>
                <c:pt idx="3399">
                  <c:v>4.7208333333333297</c:v>
                </c:pt>
                <c:pt idx="3400">
                  <c:v>4.7222222222222197</c:v>
                </c:pt>
                <c:pt idx="3401">
                  <c:v>4.7236111111111097</c:v>
                </c:pt>
                <c:pt idx="3402">
                  <c:v>4.7249999999999996</c:v>
                </c:pt>
                <c:pt idx="3403">
                  <c:v>4.7263888888888896</c:v>
                </c:pt>
                <c:pt idx="3404">
                  <c:v>4.7277777777777796</c:v>
                </c:pt>
                <c:pt idx="3405">
                  <c:v>4.7291666666666696</c:v>
                </c:pt>
                <c:pt idx="3406">
                  <c:v>4.7305555555555596</c:v>
                </c:pt>
                <c:pt idx="3407">
                  <c:v>4.7319444444444398</c:v>
                </c:pt>
                <c:pt idx="3408">
                  <c:v>4.7333333333333298</c:v>
                </c:pt>
                <c:pt idx="3409">
                  <c:v>4.7347222222222198</c:v>
                </c:pt>
                <c:pt idx="3410">
                  <c:v>4.7361111111111098</c:v>
                </c:pt>
                <c:pt idx="3411">
                  <c:v>4.7374999999999998</c:v>
                </c:pt>
                <c:pt idx="3412">
                  <c:v>4.7388888888888898</c:v>
                </c:pt>
                <c:pt idx="3413">
                  <c:v>4.7402777777777798</c:v>
                </c:pt>
                <c:pt idx="3414">
                  <c:v>4.7416666666666698</c:v>
                </c:pt>
                <c:pt idx="3415">
                  <c:v>4.7430555555555598</c:v>
                </c:pt>
                <c:pt idx="3416">
                  <c:v>4.74444444444444</c:v>
                </c:pt>
                <c:pt idx="3417">
                  <c:v>4.74583333333333</c:v>
                </c:pt>
                <c:pt idx="3418">
                  <c:v>4.74722222222222</c:v>
                </c:pt>
                <c:pt idx="3419">
                  <c:v>4.74861111111111</c:v>
                </c:pt>
                <c:pt idx="3420">
                  <c:v>4.75</c:v>
                </c:pt>
                <c:pt idx="3421">
                  <c:v>4.75138888888889</c:v>
                </c:pt>
                <c:pt idx="3422">
                  <c:v>4.75277777777778</c:v>
                </c:pt>
                <c:pt idx="3423">
                  <c:v>4.75416666666667</c:v>
                </c:pt>
                <c:pt idx="3424">
                  <c:v>4.75555555555556</c:v>
                </c:pt>
                <c:pt idx="3425">
                  <c:v>4.75694444444445</c:v>
                </c:pt>
                <c:pt idx="3426">
                  <c:v>4.7583333333333302</c:v>
                </c:pt>
                <c:pt idx="3427">
                  <c:v>4.7597222222222202</c:v>
                </c:pt>
                <c:pt idx="3428">
                  <c:v>4.7611111111111102</c:v>
                </c:pt>
                <c:pt idx="3429">
                  <c:v>4.7625000000000002</c:v>
                </c:pt>
                <c:pt idx="3430">
                  <c:v>4.7638888888888902</c:v>
                </c:pt>
                <c:pt idx="3431">
                  <c:v>4.7652777777777802</c:v>
                </c:pt>
                <c:pt idx="3432">
                  <c:v>4.7666666666666702</c:v>
                </c:pt>
                <c:pt idx="3433">
                  <c:v>4.7680555555555602</c:v>
                </c:pt>
                <c:pt idx="3434">
                  <c:v>4.7694444444444501</c:v>
                </c:pt>
                <c:pt idx="3435">
                  <c:v>4.7708333333333304</c:v>
                </c:pt>
                <c:pt idx="3436">
                  <c:v>4.7722222222222204</c:v>
                </c:pt>
                <c:pt idx="3437">
                  <c:v>4.7736111111111104</c:v>
                </c:pt>
                <c:pt idx="3438">
                  <c:v>4.7750000000000004</c:v>
                </c:pt>
                <c:pt idx="3439">
                  <c:v>4.7763888888888903</c:v>
                </c:pt>
                <c:pt idx="3440">
                  <c:v>4.7777777777777803</c:v>
                </c:pt>
                <c:pt idx="3441">
                  <c:v>4.7791666666666703</c:v>
                </c:pt>
                <c:pt idx="3442">
                  <c:v>4.7805555555555603</c:v>
                </c:pt>
                <c:pt idx="3443">
                  <c:v>4.7819444444444397</c:v>
                </c:pt>
                <c:pt idx="3444">
                  <c:v>4.7833333333333297</c:v>
                </c:pt>
                <c:pt idx="3445">
                  <c:v>4.7847222222222197</c:v>
                </c:pt>
                <c:pt idx="3446">
                  <c:v>4.7861111111111097</c:v>
                </c:pt>
                <c:pt idx="3447">
                  <c:v>4.7874999999999996</c:v>
                </c:pt>
                <c:pt idx="3448">
                  <c:v>4.7888888888888896</c:v>
                </c:pt>
                <c:pt idx="3449">
                  <c:v>4.7902777777777796</c:v>
                </c:pt>
                <c:pt idx="3450">
                  <c:v>4.7916666666666696</c:v>
                </c:pt>
                <c:pt idx="3451">
                  <c:v>4.7930555555555596</c:v>
                </c:pt>
                <c:pt idx="3452">
                  <c:v>4.7944444444444398</c:v>
                </c:pt>
                <c:pt idx="3453">
                  <c:v>4.7958333333333298</c:v>
                </c:pt>
                <c:pt idx="3454">
                  <c:v>4.7972222222222198</c:v>
                </c:pt>
                <c:pt idx="3455">
                  <c:v>4.7986111111111098</c:v>
                </c:pt>
                <c:pt idx="3456">
                  <c:v>4.8</c:v>
                </c:pt>
                <c:pt idx="3457">
                  <c:v>4.8013888888888898</c:v>
                </c:pt>
                <c:pt idx="3458">
                  <c:v>4.8027777777777798</c:v>
                </c:pt>
                <c:pt idx="3459">
                  <c:v>4.8041666666666698</c:v>
                </c:pt>
                <c:pt idx="3460">
                  <c:v>4.8055555555555598</c:v>
                </c:pt>
                <c:pt idx="3461">
                  <c:v>4.80694444444444</c:v>
                </c:pt>
                <c:pt idx="3462">
                  <c:v>4.80833333333333</c:v>
                </c:pt>
                <c:pt idx="3463">
                  <c:v>4.80972222222222</c:v>
                </c:pt>
                <c:pt idx="3464">
                  <c:v>4.81111111111111</c:v>
                </c:pt>
                <c:pt idx="3465">
                  <c:v>4.8125</c:v>
                </c:pt>
                <c:pt idx="3466">
                  <c:v>4.81388888888889</c:v>
                </c:pt>
                <c:pt idx="3467">
                  <c:v>4.81527777777778</c:v>
                </c:pt>
                <c:pt idx="3468">
                  <c:v>4.81666666666667</c:v>
                </c:pt>
                <c:pt idx="3469">
                  <c:v>4.81805555555556</c:v>
                </c:pt>
                <c:pt idx="3470">
                  <c:v>4.81944444444445</c:v>
                </c:pt>
                <c:pt idx="3471">
                  <c:v>4.8208333333333302</c:v>
                </c:pt>
                <c:pt idx="3472">
                  <c:v>4.8222222222222202</c:v>
                </c:pt>
                <c:pt idx="3473">
                  <c:v>4.8236111111111102</c:v>
                </c:pt>
                <c:pt idx="3474">
                  <c:v>4.8250000000000002</c:v>
                </c:pt>
                <c:pt idx="3475">
                  <c:v>4.8263888888888902</c:v>
                </c:pt>
                <c:pt idx="3476">
                  <c:v>4.8277777777777802</c:v>
                </c:pt>
                <c:pt idx="3477">
                  <c:v>4.8291666666666702</c:v>
                </c:pt>
                <c:pt idx="3478">
                  <c:v>4.8305555555555602</c:v>
                </c:pt>
                <c:pt idx="3479">
                  <c:v>4.8319444444444501</c:v>
                </c:pt>
                <c:pt idx="3480">
                  <c:v>4.8333333333333304</c:v>
                </c:pt>
                <c:pt idx="3481">
                  <c:v>4.8347222222222204</c:v>
                </c:pt>
                <c:pt idx="3482">
                  <c:v>4.8361111111111104</c:v>
                </c:pt>
                <c:pt idx="3483">
                  <c:v>4.8375000000000004</c:v>
                </c:pt>
                <c:pt idx="3484">
                  <c:v>4.8388888888888903</c:v>
                </c:pt>
                <c:pt idx="3485">
                  <c:v>4.8402777777777803</c:v>
                </c:pt>
                <c:pt idx="3486">
                  <c:v>4.8416666666666703</c:v>
                </c:pt>
                <c:pt idx="3487">
                  <c:v>4.8430555555555603</c:v>
                </c:pt>
                <c:pt idx="3488">
                  <c:v>4.8444444444444397</c:v>
                </c:pt>
                <c:pt idx="3489">
                  <c:v>4.8458333333333297</c:v>
                </c:pt>
                <c:pt idx="3490">
                  <c:v>4.8472222222222197</c:v>
                </c:pt>
                <c:pt idx="3491">
                  <c:v>4.8486111111111097</c:v>
                </c:pt>
                <c:pt idx="3492">
                  <c:v>4.8499999999999996</c:v>
                </c:pt>
                <c:pt idx="3493">
                  <c:v>4.8513888888888896</c:v>
                </c:pt>
                <c:pt idx="3494">
                  <c:v>4.8527777777777796</c:v>
                </c:pt>
                <c:pt idx="3495">
                  <c:v>4.8541666666666696</c:v>
                </c:pt>
                <c:pt idx="3496">
                  <c:v>4.8555555555555596</c:v>
                </c:pt>
                <c:pt idx="3497">
                  <c:v>4.8569444444444398</c:v>
                </c:pt>
                <c:pt idx="3498">
                  <c:v>4.8583333333333298</c:v>
                </c:pt>
                <c:pt idx="3499">
                  <c:v>4.8597222222222198</c:v>
                </c:pt>
                <c:pt idx="3500">
                  <c:v>4.8611111111111098</c:v>
                </c:pt>
                <c:pt idx="3501">
                  <c:v>4.8624999999999998</c:v>
                </c:pt>
                <c:pt idx="3502">
                  <c:v>4.8638888888888898</c:v>
                </c:pt>
                <c:pt idx="3503">
                  <c:v>4.8652777777777798</c:v>
                </c:pt>
                <c:pt idx="3504">
                  <c:v>4.8666666666666698</c:v>
                </c:pt>
                <c:pt idx="3505">
                  <c:v>4.8680555555555598</c:v>
                </c:pt>
                <c:pt idx="3506">
                  <c:v>4.86944444444444</c:v>
                </c:pt>
                <c:pt idx="3507">
                  <c:v>4.87083333333333</c:v>
                </c:pt>
                <c:pt idx="3508">
                  <c:v>4.87222222222222</c:v>
                </c:pt>
                <c:pt idx="3509">
                  <c:v>4.87361111111111</c:v>
                </c:pt>
                <c:pt idx="3510">
                  <c:v>4.875</c:v>
                </c:pt>
                <c:pt idx="3511">
                  <c:v>4.87638888888889</c:v>
                </c:pt>
                <c:pt idx="3512">
                  <c:v>4.87777777777778</c:v>
                </c:pt>
                <c:pt idx="3513">
                  <c:v>4.87916666666667</c:v>
                </c:pt>
                <c:pt idx="3514">
                  <c:v>4.88055555555556</c:v>
                </c:pt>
                <c:pt idx="3515">
                  <c:v>4.88194444444445</c:v>
                </c:pt>
                <c:pt idx="3516">
                  <c:v>4.8833333333333302</c:v>
                </c:pt>
                <c:pt idx="3517">
                  <c:v>4.8847222222222202</c:v>
                </c:pt>
                <c:pt idx="3518">
                  <c:v>4.8861111111111102</c:v>
                </c:pt>
                <c:pt idx="3519">
                  <c:v>4.8875000000000002</c:v>
                </c:pt>
                <c:pt idx="3520">
                  <c:v>4.8888888888888902</c:v>
                </c:pt>
                <c:pt idx="3521">
                  <c:v>4.8902777777777802</c:v>
                </c:pt>
                <c:pt idx="3522">
                  <c:v>4.8916666666666702</c:v>
                </c:pt>
                <c:pt idx="3523">
                  <c:v>4.8930555555555602</c:v>
                </c:pt>
                <c:pt idx="3524">
                  <c:v>4.8944444444444501</c:v>
                </c:pt>
                <c:pt idx="3525">
                  <c:v>4.8958333333333304</c:v>
                </c:pt>
                <c:pt idx="3526">
                  <c:v>4.8972222222222204</c:v>
                </c:pt>
                <c:pt idx="3527">
                  <c:v>4.8986111111111104</c:v>
                </c:pt>
                <c:pt idx="3528">
                  <c:v>4.9000000000000004</c:v>
                </c:pt>
                <c:pt idx="3529">
                  <c:v>4.9013888888888903</c:v>
                </c:pt>
                <c:pt idx="3530">
                  <c:v>4.9027777777777803</c:v>
                </c:pt>
                <c:pt idx="3531">
                  <c:v>4.9041666666666703</c:v>
                </c:pt>
                <c:pt idx="3532">
                  <c:v>4.9055555555555603</c:v>
                </c:pt>
                <c:pt idx="3533">
                  <c:v>4.9069444444444397</c:v>
                </c:pt>
                <c:pt idx="3534">
                  <c:v>4.9083333333333297</c:v>
                </c:pt>
                <c:pt idx="3535">
                  <c:v>4.9097222222222197</c:v>
                </c:pt>
                <c:pt idx="3536">
                  <c:v>4.9111111111111097</c:v>
                </c:pt>
                <c:pt idx="3537">
                  <c:v>4.9124999999999996</c:v>
                </c:pt>
                <c:pt idx="3538">
                  <c:v>4.9138888888888896</c:v>
                </c:pt>
                <c:pt idx="3539">
                  <c:v>4.9152777777777796</c:v>
                </c:pt>
                <c:pt idx="3540">
                  <c:v>4.9166666666666696</c:v>
                </c:pt>
                <c:pt idx="3541">
                  <c:v>4.9180555555555596</c:v>
                </c:pt>
                <c:pt idx="3542">
                  <c:v>4.9194444444444398</c:v>
                </c:pt>
                <c:pt idx="3543">
                  <c:v>4.9208333333333298</c:v>
                </c:pt>
                <c:pt idx="3544">
                  <c:v>4.9222222222222198</c:v>
                </c:pt>
                <c:pt idx="3545">
                  <c:v>4.9236111111111098</c:v>
                </c:pt>
                <c:pt idx="3546">
                  <c:v>4.9249999999999998</c:v>
                </c:pt>
                <c:pt idx="3547">
                  <c:v>4.9263888888888898</c:v>
                </c:pt>
                <c:pt idx="3548">
                  <c:v>4.9277777777777798</c:v>
                </c:pt>
                <c:pt idx="3549">
                  <c:v>4.9291666666666698</c:v>
                </c:pt>
                <c:pt idx="3550">
                  <c:v>4.9305555555555598</c:v>
                </c:pt>
                <c:pt idx="3551">
                  <c:v>4.93194444444444</c:v>
                </c:pt>
                <c:pt idx="3552">
                  <c:v>4.93333333333333</c:v>
                </c:pt>
                <c:pt idx="3553">
                  <c:v>4.93472222222222</c:v>
                </c:pt>
                <c:pt idx="3554">
                  <c:v>4.93611111111111</c:v>
                </c:pt>
                <c:pt idx="3555">
                  <c:v>4.9375</c:v>
                </c:pt>
                <c:pt idx="3556">
                  <c:v>4.93888888888889</c:v>
                </c:pt>
                <c:pt idx="3557">
                  <c:v>4.94027777777778</c:v>
                </c:pt>
                <c:pt idx="3558">
                  <c:v>4.94166666666667</c:v>
                </c:pt>
                <c:pt idx="3559">
                  <c:v>4.94305555555556</c:v>
                </c:pt>
                <c:pt idx="3560">
                  <c:v>4.94444444444445</c:v>
                </c:pt>
                <c:pt idx="3561">
                  <c:v>4.9458333333333302</c:v>
                </c:pt>
                <c:pt idx="3562">
                  <c:v>4.9472222222222202</c:v>
                </c:pt>
                <c:pt idx="3563">
                  <c:v>4.9486111111111102</c:v>
                </c:pt>
                <c:pt idx="3564">
                  <c:v>4.95</c:v>
                </c:pt>
                <c:pt idx="3565">
                  <c:v>4.9513888888888902</c:v>
                </c:pt>
                <c:pt idx="3566">
                  <c:v>4.9527777777777802</c:v>
                </c:pt>
                <c:pt idx="3567">
                  <c:v>4.9541666666666702</c:v>
                </c:pt>
                <c:pt idx="3568">
                  <c:v>4.9555555555555602</c:v>
                </c:pt>
                <c:pt idx="3569">
                  <c:v>4.9569444444444501</c:v>
                </c:pt>
                <c:pt idx="3570">
                  <c:v>4.9583333333333304</c:v>
                </c:pt>
                <c:pt idx="3571">
                  <c:v>4.9597222222222204</c:v>
                </c:pt>
                <c:pt idx="3572">
                  <c:v>4.9611111111111104</c:v>
                </c:pt>
                <c:pt idx="3573">
                  <c:v>4.9625000000000004</c:v>
                </c:pt>
                <c:pt idx="3574">
                  <c:v>4.9638888888888903</c:v>
                </c:pt>
                <c:pt idx="3575">
                  <c:v>4.9652777777777803</c:v>
                </c:pt>
                <c:pt idx="3576">
                  <c:v>4.9666666666666703</c:v>
                </c:pt>
                <c:pt idx="3577">
                  <c:v>4.9680555555555603</c:v>
                </c:pt>
                <c:pt idx="3578">
                  <c:v>4.9694444444444397</c:v>
                </c:pt>
                <c:pt idx="3579">
                  <c:v>4.9708333333333297</c:v>
                </c:pt>
                <c:pt idx="3580">
                  <c:v>4.9722222222222197</c:v>
                </c:pt>
                <c:pt idx="3581">
                  <c:v>4.9736111111111097</c:v>
                </c:pt>
                <c:pt idx="3582">
                  <c:v>4.9749999999999996</c:v>
                </c:pt>
                <c:pt idx="3583">
                  <c:v>4.9763888888888896</c:v>
                </c:pt>
                <c:pt idx="3584">
                  <c:v>4.9777777777777796</c:v>
                </c:pt>
                <c:pt idx="3585">
                  <c:v>4.9791666666666696</c:v>
                </c:pt>
                <c:pt idx="3586">
                  <c:v>4.9805555555555596</c:v>
                </c:pt>
                <c:pt idx="3587">
                  <c:v>4.9819444444444398</c:v>
                </c:pt>
                <c:pt idx="3588">
                  <c:v>4.9833333333333298</c:v>
                </c:pt>
                <c:pt idx="3589">
                  <c:v>4.9847222222222198</c:v>
                </c:pt>
                <c:pt idx="3590">
                  <c:v>4.9861111111111098</c:v>
                </c:pt>
                <c:pt idx="3591">
                  <c:v>4.9874999999999998</c:v>
                </c:pt>
                <c:pt idx="3592">
                  <c:v>4.9888888888888898</c:v>
                </c:pt>
                <c:pt idx="3593">
                  <c:v>4.9902777777777798</c:v>
                </c:pt>
                <c:pt idx="3594">
                  <c:v>4.9916666666666698</c:v>
                </c:pt>
                <c:pt idx="3595">
                  <c:v>4.9930555555555598</c:v>
                </c:pt>
                <c:pt idx="3596">
                  <c:v>4.99444444444444</c:v>
                </c:pt>
                <c:pt idx="3597">
                  <c:v>4.99583333333333</c:v>
                </c:pt>
                <c:pt idx="3598">
                  <c:v>4.99722222222222</c:v>
                </c:pt>
                <c:pt idx="3599">
                  <c:v>4.99861111111111</c:v>
                </c:pt>
                <c:pt idx="3600">
                  <c:v>5</c:v>
                </c:pt>
                <c:pt idx="3601">
                  <c:v>5.00138888888889</c:v>
                </c:pt>
                <c:pt idx="3602">
                  <c:v>5.00277777777778</c:v>
                </c:pt>
                <c:pt idx="3603">
                  <c:v>5.00416666666667</c:v>
                </c:pt>
                <c:pt idx="3604">
                  <c:v>5.00555555555556</c:v>
                </c:pt>
                <c:pt idx="3605">
                  <c:v>5.00694444444445</c:v>
                </c:pt>
                <c:pt idx="3606">
                  <c:v>5.0083333333333302</c:v>
                </c:pt>
                <c:pt idx="3607">
                  <c:v>5.0097222222222202</c:v>
                </c:pt>
                <c:pt idx="3608">
                  <c:v>5.0111111111111102</c:v>
                </c:pt>
                <c:pt idx="3609">
                  <c:v>5.0125000000000002</c:v>
                </c:pt>
                <c:pt idx="3610">
                  <c:v>5.0138888888888902</c:v>
                </c:pt>
                <c:pt idx="3611">
                  <c:v>5.0152777777777802</c:v>
                </c:pt>
                <c:pt idx="3612">
                  <c:v>5.0166666666666702</c:v>
                </c:pt>
                <c:pt idx="3613">
                  <c:v>5.0180555555555602</c:v>
                </c:pt>
                <c:pt idx="3614">
                  <c:v>5.0194444444444501</c:v>
                </c:pt>
                <c:pt idx="3615">
                  <c:v>5.0208333333333304</c:v>
                </c:pt>
                <c:pt idx="3616">
                  <c:v>5.0222222222222204</c:v>
                </c:pt>
                <c:pt idx="3617">
                  <c:v>5.0236111111111104</c:v>
                </c:pt>
                <c:pt idx="3618">
                  <c:v>5.0250000000000004</c:v>
                </c:pt>
                <c:pt idx="3619">
                  <c:v>5.0263888888888903</c:v>
                </c:pt>
                <c:pt idx="3620">
                  <c:v>5.0277777777777803</c:v>
                </c:pt>
                <c:pt idx="3621">
                  <c:v>5.0291666666666703</c:v>
                </c:pt>
                <c:pt idx="3622">
                  <c:v>5.0305555555555603</c:v>
                </c:pt>
                <c:pt idx="3623">
                  <c:v>5.0319444444444397</c:v>
                </c:pt>
                <c:pt idx="3624">
                  <c:v>5.0333333333333297</c:v>
                </c:pt>
                <c:pt idx="3625">
                  <c:v>5.0347222222222197</c:v>
                </c:pt>
                <c:pt idx="3626">
                  <c:v>5.0361111111111097</c:v>
                </c:pt>
                <c:pt idx="3627">
                  <c:v>5.0374999999999996</c:v>
                </c:pt>
                <c:pt idx="3628">
                  <c:v>5.0388888888888896</c:v>
                </c:pt>
                <c:pt idx="3629">
                  <c:v>5.0402777777777796</c:v>
                </c:pt>
                <c:pt idx="3630">
                  <c:v>5.0416666666666696</c:v>
                </c:pt>
                <c:pt idx="3631">
                  <c:v>5.0430555555555596</c:v>
                </c:pt>
                <c:pt idx="3632">
                  <c:v>5.0444444444444398</c:v>
                </c:pt>
                <c:pt idx="3633">
                  <c:v>5.0458333333333298</c:v>
                </c:pt>
                <c:pt idx="3634">
                  <c:v>5.0472222222222198</c:v>
                </c:pt>
                <c:pt idx="3635">
                  <c:v>5.0486111111111098</c:v>
                </c:pt>
                <c:pt idx="3636">
                  <c:v>5.05</c:v>
                </c:pt>
                <c:pt idx="3637">
                  <c:v>5.0513888888888898</c:v>
                </c:pt>
                <c:pt idx="3638">
                  <c:v>5.0527777777777798</c:v>
                </c:pt>
                <c:pt idx="3639">
                  <c:v>5.0541666666666698</c:v>
                </c:pt>
                <c:pt idx="3640">
                  <c:v>5.0555555555555598</c:v>
                </c:pt>
                <c:pt idx="3641">
                  <c:v>5.05694444444444</c:v>
                </c:pt>
                <c:pt idx="3642">
                  <c:v>5.05833333333333</c:v>
                </c:pt>
                <c:pt idx="3643">
                  <c:v>5.05972222222222</c:v>
                </c:pt>
                <c:pt idx="3644">
                  <c:v>5.06111111111111</c:v>
                </c:pt>
                <c:pt idx="3645">
                  <c:v>5.0625</c:v>
                </c:pt>
                <c:pt idx="3646">
                  <c:v>5.06388888888889</c:v>
                </c:pt>
                <c:pt idx="3647">
                  <c:v>5.06527777777778</c:v>
                </c:pt>
                <c:pt idx="3648">
                  <c:v>5.06666666666667</c:v>
                </c:pt>
                <c:pt idx="3649">
                  <c:v>5.06805555555556</c:v>
                </c:pt>
                <c:pt idx="3650">
                  <c:v>5.06944444444445</c:v>
                </c:pt>
                <c:pt idx="3651">
                  <c:v>5.0708333333333302</c:v>
                </c:pt>
                <c:pt idx="3652">
                  <c:v>5.0722222222222202</c:v>
                </c:pt>
                <c:pt idx="3653">
                  <c:v>5.0736111111111102</c:v>
                </c:pt>
                <c:pt idx="3654">
                  <c:v>5.0750000000000002</c:v>
                </c:pt>
                <c:pt idx="3655">
                  <c:v>5.0763888888888902</c:v>
                </c:pt>
                <c:pt idx="3656">
                  <c:v>5.0777777777777802</c:v>
                </c:pt>
                <c:pt idx="3657">
                  <c:v>5.0791666666666702</c:v>
                </c:pt>
                <c:pt idx="3658">
                  <c:v>5.0805555555555602</c:v>
                </c:pt>
                <c:pt idx="3659">
                  <c:v>5.0819444444444501</c:v>
                </c:pt>
                <c:pt idx="3660">
                  <c:v>5.0833333333333304</c:v>
                </c:pt>
                <c:pt idx="3661">
                  <c:v>5.0847222222222204</c:v>
                </c:pt>
                <c:pt idx="3662">
                  <c:v>5.0861111111111104</c:v>
                </c:pt>
                <c:pt idx="3663">
                  <c:v>5.0875000000000004</c:v>
                </c:pt>
                <c:pt idx="3664">
                  <c:v>5.0888888888888903</c:v>
                </c:pt>
                <c:pt idx="3665">
                  <c:v>5.0902777777777803</c:v>
                </c:pt>
                <c:pt idx="3666">
                  <c:v>5.0916666666666703</c:v>
                </c:pt>
                <c:pt idx="3667">
                  <c:v>5.0930555555555603</c:v>
                </c:pt>
                <c:pt idx="3668">
                  <c:v>5.0944444444444397</c:v>
                </c:pt>
                <c:pt idx="3669">
                  <c:v>5.0958333333333297</c:v>
                </c:pt>
                <c:pt idx="3670">
                  <c:v>5.0972222222222197</c:v>
                </c:pt>
                <c:pt idx="3671">
                  <c:v>5.0986111111111097</c:v>
                </c:pt>
                <c:pt idx="3672">
                  <c:v>5.0999999999999996</c:v>
                </c:pt>
                <c:pt idx="3673">
                  <c:v>5.1013888888888896</c:v>
                </c:pt>
                <c:pt idx="3674">
                  <c:v>5.1027777777777796</c:v>
                </c:pt>
                <c:pt idx="3675">
                  <c:v>5.1041666666666696</c:v>
                </c:pt>
                <c:pt idx="3676">
                  <c:v>5.1055555555555596</c:v>
                </c:pt>
                <c:pt idx="3677">
                  <c:v>5.1069444444444398</c:v>
                </c:pt>
                <c:pt idx="3678">
                  <c:v>5.1083333333333298</c:v>
                </c:pt>
                <c:pt idx="3679">
                  <c:v>5.1097222222222198</c:v>
                </c:pt>
                <c:pt idx="3680">
                  <c:v>5.1111111111111098</c:v>
                </c:pt>
                <c:pt idx="3681">
                  <c:v>5.1124999999999998</c:v>
                </c:pt>
                <c:pt idx="3682">
                  <c:v>5.1138888888888898</c:v>
                </c:pt>
                <c:pt idx="3683">
                  <c:v>5.1152777777777798</c:v>
                </c:pt>
                <c:pt idx="3684">
                  <c:v>5.1166666666666698</c:v>
                </c:pt>
                <c:pt idx="3685">
                  <c:v>5.1180555555555598</c:v>
                </c:pt>
                <c:pt idx="3686">
                  <c:v>5.11944444444444</c:v>
                </c:pt>
                <c:pt idx="3687">
                  <c:v>5.12083333333333</c:v>
                </c:pt>
                <c:pt idx="3688">
                  <c:v>5.12222222222222</c:v>
                </c:pt>
                <c:pt idx="3689">
                  <c:v>5.12361111111111</c:v>
                </c:pt>
                <c:pt idx="3690">
                  <c:v>5.125</c:v>
                </c:pt>
                <c:pt idx="3691">
                  <c:v>5.12638888888889</c:v>
                </c:pt>
                <c:pt idx="3692">
                  <c:v>5.12777777777778</c:v>
                </c:pt>
                <c:pt idx="3693">
                  <c:v>5.12916666666667</c:v>
                </c:pt>
                <c:pt idx="3694">
                  <c:v>5.13055555555556</c:v>
                </c:pt>
                <c:pt idx="3695">
                  <c:v>5.13194444444445</c:v>
                </c:pt>
                <c:pt idx="3696">
                  <c:v>5.1333333333333302</c:v>
                </c:pt>
                <c:pt idx="3697">
                  <c:v>5.1347222222222202</c:v>
                </c:pt>
                <c:pt idx="3698">
                  <c:v>5.1361111111111102</c:v>
                </c:pt>
                <c:pt idx="3699">
                  <c:v>5.1375000000000002</c:v>
                </c:pt>
                <c:pt idx="3700">
                  <c:v>5.1388888888888902</c:v>
                </c:pt>
                <c:pt idx="3701">
                  <c:v>5.1402777777777802</c:v>
                </c:pt>
                <c:pt idx="3702">
                  <c:v>5.1416666666666702</c:v>
                </c:pt>
                <c:pt idx="3703">
                  <c:v>5.1430555555555602</c:v>
                </c:pt>
                <c:pt idx="3704">
                  <c:v>5.1444444444444501</c:v>
                </c:pt>
                <c:pt idx="3705">
                  <c:v>5.1458333333333304</c:v>
                </c:pt>
                <c:pt idx="3706">
                  <c:v>5.1472222222222204</c:v>
                </c:pt>
                <c:pt idx="3707">
                  <c:v>5.1486111111111104</c:v>
                </c:pt>
                <c:pt idx="3708">
                  <c:v>5.15</c:v>
                </c:pt>
                <c:pt idx="3709">
                  <c:v>5.1513888888888903</c:v>
                </c:pt>
                <c:pt idx="3710">
                  <c:v>5.1527777777777803</c:v>
                </c:pt>
                <c:pt idx="3711">
                  <c:v>5.1541666666666703</c:v>
                </c:pt>
                <c:pt idx="3712">
                  <c:v>5.1555555555555603</c:v>
                </c:pt>
                <c:pt idx="3713">
                  <c:v>5.1569444444444397</c:v>
                </c:pt>
                <c:pt idx="3714">
                  <c:v>5.1583333333333297</c:v>
                </c:pt>
                <c:pt idx="3715">
                  <c:v>5.1597222222222197</c:v>
                </c:pt>
                <c:pt idx="3716">
                  <c:v>5.1611111111111097</c:v>
                </c:pt>
                <c:pt idx="3717">
                  <c:v>5.1624999999999996</c:v>
                </c:pt>
                <c:pt idx="3718">
                  <c:v>5.1638888888888896</c:v>
                </c:pt>
                <c:pt idx="3719">
                  <c:v>5.1652777777777796</c:v>
                </c:pt>
                <c:pt idx="3720">
                  <c:v>5.1666666666666696</c:v>
                </c:pt>
                <c:pt idx="3721">
                  <c:v>5.1680555555555596</c:v>
                </c:pt>
                <c:pt idx="3722">
                  <c:v>5.1694444444444398</c:v>
                </c:pt>
                <c:pt idx="3723">
                  <c:v>5.1708333333333298</c:v>
                </c:pt>
                <c:pt idx="3724">
                  <c:v>5.1722222222222198</c:v>
                </c:pt>
                <c:pt idx="3725">
                  <c:v>5.1736111111111098</c:v>
                </c:pt>
                <c:pt idx="3726">
                  <c:v>5.1749999999999998</c:v>
                </c:pt>
                <c:pt idx="3727">
                  <c:v>5.1763888888888898</c:v>
                </c:pt>
                <c:pt idx="3728">
                  <c:v>5.1777777777777798</c:v>
                </c:pt>
                <c:pt idx="3729">
                  <c:v>5.1791666666666698</c:v>
                </c:pt>
                <c:pt idx="3730">
                  <c:v>5.1805555555555598</c:v>
                </c:pt>
                <c:pt idx="3731">
                  <c:v>5.18194444444444</c:v>
                </c:pt>
                <c:pt idx="3732">
                  <c:v>5.18333333333333</c:v>
                </c:pt>
                <c:pt idx="3733">
                  <c:v>5.18472222222222</c:v>
                </c:pt>
                <c:pt idx="3734">
                  <c:v>5.18611111111111</c:v>
                </c:pt>
                <c:pt idx="3735">
                  <c:v>5.1875</c:v>
                </c:pt>
                <c:pt idx="3736">
                  <c:v>5.18888888888889</c:v>
                </c:pt>
                <c:pt idx="3737">
                  <c:v>5.19027777777778</c:v>
                </c:pt>
                <c:pt idx="3738">
                  <c:v>5.19166666666667</c:v>
                </c:pt>
                <c:pt idx="3739">
                  <c:v>5.19305555555556</c:v>
                </c:pt>
                <c:pt idx="3740">
                  <c:v>5.19444444444445</c:v>
                </c:pt>
                <c:pt idx="3741">
                  <c:v>5.1958333333333302</c:v>
                </c:pt>
                <c:pt idx="3742">
                  <c:v>5.1972222222222202</c:v>
                </c:pt>
                <c:pt idx="3743">
                  <c:v>5.1986111111111102</c:v>
                </c:pt>
                <c:pt idx="3744">
                  <c:v>5.2</c:v>
                </c:pt>
                <c:pt idx="3745">
                  <c:v>5.2013888888888902</c:v>
                </c:pt>
                <c:pt idx="3746">
                  <c:v>5.2027777777777802</c:v>
                </c:pt>
                <c:pt idx="3747">
                  <c:v>5.2041666666666702</c:v>
                </c:pt>
                <c:pt idx="3748">
                  <c:v>5.2055555555555602</c:v>
                </c:pt>
                <c:pt idx="3749">
                  <c:v>5.2069444444444501</c:v>
                </c:pt>
                <c:pt idx="3750">
                  <c:v>5.2083333333333304</c:v>
                </c:pt>
                <c:pt idx="3751">
                  <c:v>5.2097222222222204</c:v>
                </c:pt>
                <c:pt idx="3752">
                  <c:v>5.2111111111111104</c:v>
                </c:pt>
                <c:pt idx="3753">
                  <c:v>5.2125000000000004</c:v>
                </c:pt>
                <c:pt idx="3754">
                  <c:v>5.2138888888888903</c:v>
                </c:pt>
                <c:pt idx="3755">
                  <c:v>5.2152777777777803</c:v>
                </c:pt>
                <c:pt idx="3756">
                  <c:v>5.2166666666666703</c:v>
                </c:pt>
                <c:pt idx="3757">
                  <c:v>5.2180555555555603</c:v>
                </c:pt>
                <c:pt idx="3758">
                  <c:v>5.2194444444444397</c:v>
                </c:pt>
                <c:pt idx="3759">
                  <c:v>5.2208333333333297</c:v>
                </c:pt>
                <c:pt idx="3760">
                  <c:v>5.2222222222222197</c:v>
                </c:pt>
                <c:pt idx="3761">
                  <c:v>5.2236111111111097</c:v>
                </c:pt>
                <c:pt idx="3762">
                  <c:v>5.2249999999999996</c:v>
                </c:pt>
                <c:pt idx="3763">
                  <c:v>5.2263888888888896</c:v>
                </c:pt>
                <c:pt idx="3764">
                  <c:v>5.2277777777777796</c:v>
                </c:pt>
                <c:pt idx="3765">
                  <c:v>5.2291666666666696</c:v>
                </c:pt>
                <c:pt idx="3766">
                  <c:v>5.2305555555555596</c:v>
                </c:pt>
                <c:pt idx="3767">
                  <c:v>5.2319444444444398</c:v>
                </c:pt>
                <c:pt idx="3768">
                  <c:v>5.2333333333333298</c:v>
                </c:pt>
                <c:pt idx="3769">
                  <c:v>5.2347222222222198</c:v>
                </c:pt>
                <c:pt idx="3770">
                  <c:v>5.2361111111111098</c:v>
                </c:pt>
                <c:pt idx="3771">
                  <c:v>5.2374999999999998</c:v>
                </c:pt>
                <c:pt idx="3772">
                  <c:v>5.2388888888888898</c:v>
                </c:pt>
                <c:pt idx="3773">
                  <c:v>5.2402777777777798</c:v>
                </c:pt>
                <c:pt idx="3774">
                  <c:v>5.2416666666666698</c:v>
                </c:pt>
                <c:pt idx="3775">
                  <c:v>5.2430555555555598</c:v>
                </c:pt>
                <c:pt idx="3776">
                  <c:v>5.24444444444444</c:v>
                </c:pt>
                <c:pt idx="3777">
                  <c:v>5.24583333333333</c:v>
                </c:pt>
                <c:pt idx="3778">
                  <c:v>5.24722222222222</c:v>
                </c:pt>
                <c:pt idx="3779">
                  <c:v>5.24861111111111</c:v>
                </c:pt>
                <c:pt idx="3780">
                  <c:v>5.25</c:v>
                </c:pt>
                <c:pt idx="3781">
                  <c:v>5.25138888888889</c:v>
                </c:pt>
                <c:pt idx="3782">
                  <c:v>5.25277777777778</c:v>
                </c:pt>
                <c:pt idx="3783">
                  <c:v>5.25416666666667</c:v>
                </c:pt>
                <c:pt idx="3784">
                  <c:v>5.25555555555556</c:v>
                </c:pt>
                <c:pt idx="3785">
                  <c:v>5.25694444444445</c:v>
                </c:pt>
                <c:pt idx="3786">
                  <c:v>5.2583333333333302</c:v>
                </c:pt>
                <c:pt idx="3787">
                  <c:v>5.2597222222222202</c:v>
                </c:pt>
                <c:pt idx="3788">
                  <c:v>5.2611111111111102</c:v>
                </c:pt>
                <c:pt idx="3789">
                  <c:v>5.2625000000000002</c:v>
                </c:pt>
                <c:pt idx="3790">
                  <c:v>5.2638888888888902</c:v>
                </c:pt>
                <c:pt idx="3791">
                  <c:v>5.2652777777777802</c:v>
                </c:pt>
                <c:pt idx="3792">
                  <c:v>5.2666666666666702</c:v>
                </c:pt>
                <c:pt idx="3793">
                  <c:v>5.2680555555555602</c:v>
                </c:pt>
                <c:pt idx="3794">
                  <c:v>5.2694444444444501</c:v>
                </c:pt>
                <c:pt idx="3795">
                  <c:v>5.2708333333333304</c:v>
                </c:pt>
                <c:pt idx="3796">
                  <c:v>5.2722222222222204</c:v>
                </c:pt>
                <c:pt idx="3797">
                  <c:v>5.2736111111111104</c:v>
                </c:pt>
                <c:pt idx="3798">
                  <c:v>5.2750000000000004</c:v>
                </c:pt>
                <c:pt idx="3799">
                  <c:v>5.2763888888888903</c:v>
                </c:pt>
                <c:pt idx="3800">
                  <c:v>5.2777777777777803</c:v>
                </c:pt>
                <c:pt idx="3801">
                  <c:v>5.2791666666666703</c:v>
                </c:pt>
                <c:pt idx="3802">
                  <c:v>5.2805555555555603</c:v>
                </c:pt>
                <c:pt idx="3803">
                  <c:v>5.2819444444444397</c:v>
                </c:pt>
                <c:pt idx="3804">
                  <c:v>5.2833333333333297</c:v>
                </c:pt>
                <c:pt idx="3805">
                  <c:v>5.2847222222222197</c:v>
                </c:pt>
                <c:pt idx="3806">
                  <c:v>5.2861111111111097</c:v>
                </c:pt>
                <c:pt idx="3807">
                  <c:v>5.2874999999999996</c:v>
                </c:pt>
                <c:pt idx="3808">
                  <c:v>5.2888888888888896</c:v>
                </c:pt>
                <c:pt idx="3809">
                  <c:v>5.2902777777777796</c:v>
                </c:pt>
                <c:pt idx="3810">
                  <c:v>5.2916666666666696</c:v>
                </c:pt>
                <c:pt idx="3811">
                  <c:v>5.2930555555555596</c:v>
                </c:pt>
                <c:pt idx="3812">
                  <c:v>5.2944444444444398</c:v>
                </c:pt>
                <c:pt idx="3813">
                  <c:v>5.2958333333333298</c:v>
                </c:pt>
                <c:pt idx="3814">
                  <c:v>5.2972222222222198</c:v>
                </c:pt>
                <c:pt idx="3815">
                  <c:v>5.2986111111111098</c:v>
                </c:pt>
                <c:pt idx="3816">
                  <c:v>5.3</c:v>
                </c:pt>
                <c:pt idx="3817">
                  <c:v>5.3013888888888898</c:v>
                </c:pt>
                <c:pt idx="3818">
                  <c:v>5.3027777777777798</c:v>
                </c:pt>
                <c:pt idx="3819">
                  <c:v>5.3041666666666698</c:v>
                </c:pt>
                <c:pt idx="3820">
                  <c:v>5.3055555555555598</c:v>
                </c:pt>
                <c:pt idx="3821">
                  <c:v>5.30694444444444</c:v>
                </c:pt>
                <c:pt idx="3822">
                  <c:v>5.30833333333333</c:v>
                </c:pt>
                <c:pt idx="3823">
                  <c:v>5.30972222222222</c:v>
                </c:pt>
                <c:pt idx="3824">
                  <c:v>5.31111111111111</c:v>
                </c:pt>
                <c:pt idx="3825">
                  <c:v>5.3125</c:v>
                </c:pt>
                <c:pt idx="3826">
                  <c:v>5.31388888888889</c:v>
                </c:pt>
                <c:pt idx="3827">
                  <c:v>5.31527777777778</c:v>
                </c:pt>
                <c:pt idx="3828">
                  <c:v>5.31666666666667</c:v>
                </c:pt>
                <c:pt idx="3829">
                  <c:v>5.31805555555556</c:v>
                </c:pt>
                <c:pt idx="3830">
                  <c:v>5.31944444444445</c:v>
                </c:pt>
                <c:pt idx="3831">
                  <c:v>5.3208333333333302</c:v>
                </c:pt>
                <c:pt idx="3832">
                  <c:v>5.3222222222222202</c:v>
                </c:pt>
                <c:pt idx="3833">
                  <c:v>5.3236111111111102</c:v>
                </c:pt>
                <c:pt idx="3834">
                  <c:v>5.3250000000000002</c:v>
                </c:pt>
                <c:pt idx="3835">
                  <c:v>5.3263888888888902</c:v>
                </c:pt>
                <c:pt idx="3836">
                  <c:v>5.3277777777777802</c:v>
                </c:pt>
                <c:pt idx="3837">
                  <c:v>5.3291666666666702</c:v>
                </c:pt>
                <c:pt idx="3838">
                  <c:v>5.3305555555555602</c:v>
                </c:pt>
                <c:pt idx="3839">
                  <c:v>5.3319444444444501</c:v>
                </c:pt>
                <c:pt idx="3840">
                  <c:v>5.3333333333333304</c:v>
                </c:pt>
                <c:pt idx="3841">
                  <c:v>5.3347222222222204</c:v>
                </c:pt>
                <c:pt idx="3842">
                  <c:v>5.3361111111111104</c:v>
                </c:pt>
                <c:pt idx="3843">
                  <c:v>5.3375000000000004</c:v>
                </c:pt>
                <c:pt idx="3844">
                  <c:v>5.3388888888888903</c:v>
                </c:pt>
                <c:pt idx="3845">
                  <c:v>5.3402777777777803</c:v>
                </c:pt>
                <c:pt idx="3846">
                  <c:v>5.3416666666666703</c:v>
                </c:pt>
                <c:pt idx="3847">
                  <c:v>5.3430555555555603</c:v>
                </c:pt>
                <c:pt idx="3848">
                  <c:v>5.3444444444444397</c:v>
                </c:pt>
                <c:pt idx="3849">
                  <c:v>5.3458333333333297</c:v>
                </c:pt>
                <c:pt idx="3850">
                  <c:v>5.3472222222222197</c:v>
                </c:pt>
                <c:pt idx="3851">
                  <c:v>5.3486111111111097</c:v>
                </c:pt>
                <c:pt idx="3852">
                  <c:v>5.35</c:v>
                </c:pt>
                <c:pt idx="3853">
                  <c:v>5.3513888888888896</c:v>
                </c:pt>
                <c:pt idx="3854">
                  <c:v>5.3527777777777796</c:v>
                </c:pt>
                <c:pt idx="3855">
                  <c:v>5.3541666666666696</c:v>
                </c:pt>
                <c:pt idx="3856">
                  <c:v>5.3555555555555596</c:v>
                </c:pt>
                <c:pt idx="3857">
                  <c:v>5.3569444444444398</c:v>
                </c:pt>
                <c:pt idx="3858">
                  <c:v>5.3583333333333298</c:v>
                </c:pt>
                <c:pt idx="3859">
                  <c:v>5.3597222222222198</c:v>
                </c:pt>
                <c:pt idx="3860">
                  <c:v>5.3611111111111098</c:v>
                </c:pt>
                <c:pt idx="3861">
                  <c:v>5.3624999999999998</c:v>
                </c:pt>
                <c:pt idx="3862">
                  <c:v>5.3638888888888898</c:v>
                </c:pt>
                <c:pt idx="3863">
                  <c:v>5.3652777777777798</c:v>
                </c:pt>
                <c:pt idx="3864">
                  <c:v>5.3666666666666698</c:v>
                </c:pt>
                <c:pt idx="3865">
                  <c:v>5.3680555555555598</c:v>
                </c:pt>
                <c:pt idx="3866">
                  <c:v>5.36944444444444</c:v>
                </c:pt>
                <c:pt idx="3867">
                  <c:v>5.37083333333333</c:v>
                </c:pt>
                <c:pt idx="3868">
                  <c:v>5.37222222222222</c:v>
                </c:pt>
                <c:pt idx="3869">
                  <c:v>5.37361111111111</c:v>
                </c:pt>
                <c:pt idx="3870">
                  <c:v>5.375</c:v>
                </c:pt>
                <c:pt idx="3871">
                  <c:v>5.37638888888889</c:v>
                </c:pt>
                <c:pt idx="3872">
                  <c:v>5.37777777777778</c:v>
                </c:pt>
                <c:pt idx="3873">
                  <c:v>5.37916666666667</c:v>
                </c:pt>
                <c:pt idx="3874">
                  <c:v>5.38055555555556</c:v>
                </c:pt>
                <c:pt idx="3875">
                  <c:v>5.38194444444445</c:v>
                </c:pt>
                <c:pt idx="3876">
                  <c:v>5.3833333333333302</c:v>
                </c:pt>
                <c:pt idx="3877">
                  <c:v>5.3847222222222202</c:v>
                </c:pt>
                <c:pt idx="3878">
                  <c:v>5.3861111111111102</c:v>
                </c:pt>
                <c:pt idx="3879">
                  <c:v>5.3875000000000002</c:v>
                </c:pt>
                <c:pt idx="3880">
                  <c:v>5.3888888888888902</c:v>
                </c:pt>
                <c:pt idx="3881">
                  <c:v>5.3902777777777802</c:v>
                </c:pt>
                <c:pt idx="3882">
                  <c:v>5.3916666666666702</c:v>
                </c:pt>
                <c:pt idx="3883">
                  <c:v>5.3930555555555602</c:v>
                </c:pt>
                <c:pt idx="3884">
                  <c:v>5.3944444444444501</c:v>
                </c:pt>
                <c:pt idx="3885">
                  <c:v>5.3958333333333304</c:v>
                </c:pt>
                <c:pt idx="3886">
                  <c:v>5.3972222222222204</c:v>
                </c:pt>
                <c:pt idx="3887">
                  <c:v>5.3986111111111104</c:v>
                </c:pt>
                <c:pt idx="3888">
                  <c:v>5.4</c:v>
                </c:pt>
                <c:pt idx="3889">
                  <c:v>5.4013888888888903</c:v>
                </c:pt>
                <c:pt idx="3890">
                  <c:v>5.4027777777777803</c:v>
                </c:pt>
                <c:pt idx="3891">
                  <c:v>5.4041666666666703</c:v>
                </c:pt>
                <c:pt idx="3892">
                  <c:v>5.4055555555555603</c:v>
                </c:pt>
                <c:pt idx="3893">
                  <c:v>5.4069444444444397</c:v>
                </c:pt>
                <c:pt idx="3894">
                  <c:v>5.4083333333333297</c:v>
                </c:pt>
                <c:pt idx="3895">
                  <c:v>5.4097222222222197</c:v>
                </c:pt>
                <c:pt idx="3896">
                  <c:v>5.4111111111111097</c:v>
                </c:pt>
                <c:pt idx="3897">
                  <c:v>5.4124999999999996</c:v>
                </c:pt>
                <c:pt idx="3898">
                  <c:v>5.4138888888888896</c:v>
                </c:pt>
                <c:pt idx="3899">
                  <c:v>5.4152777777777796</c:v>
                </c:pt>
                <c:pt idx="3900">
                  <c:v>5.4166666666666696</c:v>
                </c:pt>
                <c:pt idx="3901">
                  <c:v>5.4180555555555596</c:v>
                </c:pt>
                <c:pt idx="3902">
                  <c:v>5.4194444444444398</c:v>
                </c:pt>
                <c:pt idx="3903">
                  <c:v>5.4208333333333298</c:v>
                </c:pt>
                <c:pt idx="3904">
                  <c:v>5.4222222222222198</c:v>
                </c:pt>
                <c:pt idx="3905">
                  <c:v>5.4236111111111098</c:v>
                </c:pt>
                <c:pt idx="3906">
                  <c:v>5.4249999999999998</c:v>
                </c:pt>
                <c:pt idx="3907">
                  <c:v>5.4263888888888898</c:v>
                </c:pt>
                <c:pt idx="3908">
                  <c:v>5.4277777777777798</c:v>
                </c:pt>
                <c:pt idx="3909">
                  <c:v>5.4291666666666698</c:v>
                </c:pt>
                <c:pt idx="3910">
                  <c:v>5.4305555555555598</c:v>
                </c:pt>
                <c:pt idx="3911">
                  <c:v>5.43194444444444</c:v>
                </c:pt>
                <c:pt idx="3912">
                  <c:v>5.43333333333333</c:v>
                </c:pt>
                <c:pt idx="3913">
                  <c:v>5.43472222222222</c:v>
                </c:pt>
                <c:pt idx="3914">
                  <c:v>5.43611111111111</c:v>
                </c:pt>
                <c:pt idx="3915">
                  <c:v>5.4375</c:v>
                </c:pt>
                <c:pt idx="3916">
                  <c:v>5.43888888888889</c:v>
                </c:pt>
                <c:pt idx="3917">
                  <c:v>5.44027777777778</c:v>
                </c:pt>
                <c:pt idx="3918">
                  <c:v>5.44166666666667</c:v>
                </c:pt>
                <c:pt idx="3919">
                  <c:v>5.44305555555556</c:v>
                </c:pt>
                <c:pt idx="3920">
                  <c:v>5.44444444444445</c:v>
                </c:pt>
                <c:pt idx="3921">
                  <c:v>5.4458333333333302</c:v>
                </c:pt>
                <c:pt idx="3922">
                  <c:v>5.4472222222222202</c:v>
                </c:pt>
                <c:pt idx="3923">
                  <c:v>5.4486111111111102</c:v>
                </c:pt>
                <c:pt idx="3924">
                  <c:v>5.45</c:v>
                </c:pt>
                <c:pt idx="3925">
                  <c:v>5.4513888888888902</c:v>
                </c:pt>
                <c:pt idx="3926">
                  <c:v>5.4527777777777802</c:v>
                </c:pt>
                <c:pt idx="3927">
                  <c:v>5.4541666666666702</c:v>
                </c:pt>
                <c:pt idx="3928">
                  <c:v>5.4555555555555602</c:v>
                </c:pt>
                <c:pt idx="3929">
                  <c:v>5.4569444444444501</c:v>
                </c:pt>
                <c:pt idx="3930">
                  <c:v>5.4583333333333304</c:v>
                </c:pt>
                <c:pt idx="3931">
                  <c:v>5.4597222222222204</c:v>
                </c:pt>
                <c:pt idx="3932">
                  <c:v>5.4611111111111104</c:v>
                </c:pt>
                <c:pt idx="3933">
                  <c:v>5.4625000000000004</c:v>
                </c:pt>
                <c:pt idx="3934">
                  <c:v>5.4638888888888903</c:v>
                </c:pt>
                <c:pt idx="3935">
                  <c:v>5.4652777777777803</c:v>
                </c:pt>
                <c:pt idx="3936">
                  <c:v>5.4666666666666703</c:v>
                </c:pt>
                <c:pt idx="3937">
                  <c:v>5.4680555555555603</c:v>
                </c:pt>
                <c:pt idx="3938">
                  <c:v>5.4694444444444397</c:v>
                </c:pt>
                <c:pt idx="3939">
                  <c:v>5.4708333333333297</c:v>
                </c:pt>
                <c:pt idx="3940">
                  <c:v>5.4722222222222197</c:v>
                </c:pt>
                <c:pt idx="3941">
                  <c:v>5.4736111111111097</c:v>
                </c:pt>
                <c:pt idx="3942">
                  <c:v>5.4749999999999996</c:v>
                </c:pt>
                <c:pt idx="3943">
                  <c:v>5.4763888888888896</c:v>
                </c:pt>
                <c:pt idx="3944">
                  <c:v>5.4777777777777796</c:v>
                </c:pt>
                <c:pt idx="3945">
                  <c:v>5.4791666666666696</c:v>
                </c:pt>
                <c:pt idx="3946">
                  <c:v>5.4805555555555596</c:v>
                </c:pt>
                <c:pt idx="3947">
                  <c:v>5.4819444444444398</c:v>
                </c:pt>
                <c:pt idx="3948">
                  <c:v>5.4833333333333298</c:v>
                </c:pt>
                <c:pt idx="3949">
                  <c:v>5.4847222222222198</c:v>
                </c:pt>
                <c:pt idx="3950">
                  <c:v>5.4861111111111098</c:v>
                </c:pt>
                <c:pt idx="3951">
                  <c:v>5.4874999999999998</c:v>
                </c:pt>
                <c:pt idx="3952">
                  <c:v>5.4888888888888898</c:v>
                </c:pt>
                <c:pt idx="3953">
                  <c:v>5.4902777777777798</c:v>
                </c:pt>
                <c:pt idx="3954">
                  <c:v>5.4916666666666698</c:v>
                </c:pt>
                <c:pt idx="3955">
                  <c:v>5.4930555555555598</c:v>
                </c:pt>
                <c:pt idx="3956">
                  <c:v>5.49444444444444</c:v>
                </c:pt>
                <c:pt idx="3957">
                  <c:v>5.49583333333333</c:v>
                </c:pt>
                <c:pt idx="3958">
                  <c:v>5.49722222222222</c:v>
                </c:pt>
                <c:pt idx="3959">
                  <c:v>5.49861111111111</c:v>
                </c:pt>
                <c:pt idx="3960">
                  <c:v>5.5</c:v>
                </c:pt>
                <c:pt idx="3961">
                  <c:v>5.50138888888889</c:v>
                </c:pt>
                <c:pt idx="3962">
                  <c:v>5.50277777777778</c:v>
                </c:pt>
                <c:pt idx="3963">
                  <c:v>5.50416666666667</c:v>
                </c:pt>
                <c:pt idx="3964">
                  <c:v>5.50555555555556</c:v>
                </c:pt>
                <c:pt idx="3965">
                  <c:v>5.50694444444445</c:v>
                </c:pt>
                <c:pt idx="3966">
                  <c:v>5.5083333333333302</c:v>
                </c:pt>
                <c:pt idx="3967">
                  <c:v>5.5097222222222202</c:v>
                </c:pt>
                <c:pt idx="3968">
                  <c:v>5.5111111111111102</c:v>
                </c:pt>
                <c:pt idx="3969">
                  <c:v>5.5125000000000002</c:v>
                </c:pt>
                <c:pt idx="3970">
                  <c:v>5.5138888888888902</c:v>
                </c:pt>
                <c:pt idx="3971">
                  <c:v>5.5152777777777802</c:v>
                </c:pt>
                <c:pt idx="3972">
                  <c:v>5.5166666666666702</c:v>
                </c:pt>
                <c:pt idx="3973">
                  <c:v>5.5180555555555602</c:v>
                </c:pt>
                <c:pt idx="3974">
                  <c:v>5.5194444444444501</c:v>
                </c:pt>
                <c:pt idx="3975">
                  <c:v>5.5208333333333304</c:v>
                </c:pt>
                <c:pt idx="3976">
                  <c:v>5.5222222222222204</c:v>
                </c:pt>
                <c:pt idx="3977">
                  <c:v>5.5236111111111104</c:v>
                </c:pt>
                <c:pt idx="3978">
                  <c:v>5.5250000000000004</c:v>
                </c:pt>
                <c:pt idx="3979">
                  <c:v>5.5263888888888903</c:v>
                </c:pt>
                <c:pt idx="3980">
                  <c:v>5.5277777777777803</c:v>
                </c:pt>
                <c:pt idx="3981">
                  <c:v>5.5291666666666703</c:v>
                </c:pt>
                <c:pt idx="3982">
                  <c:v>5.5305555555555603</c:v>
                </c:pt>
                <c:pt idx="3983">
                  <c:v>5.5319444444444397</c:v>
                </c:pt>
                <c:pt idx="3984">
                  <c:v>5.5333333333333297</c:v>
                </c:pt>
                <c:pt idx="3985">
                  <c:v>5.5347222222222197</c:v>
                </c:pt>
                <c:pt idx="3986">
                  <c:v>5.5361111111111097</c:v>
                </c:pt>
                <c:pt idx="3987">
                  <c:v>5.5374999999999996</c:v>
                </c:pt>
                <c:pt idx="3988">
                  <c:v>5.5388888888888896</c:v>
                </c:pt>
                <c:pt idx="3989">
                  <c:v>5.5402777777777796</c:v>
                </c:pt>
                <c:pt idx="3990">
                  <c:v>5.5416666666666696</c:v>
                </c:pt>
                <c:pt idx="3991">
                  <c:v>5.5430555555555596</c:v>
                </c:pt>
                <c:pt idx="3992">
                  <c:v>5.5444444444444398</c:v>
                </c:pt>
                <c:pt idx="3993">
                  <c:v>5.5458333333333298</c:v>
                </c:pt>
                <c:pt idx="3994">
                  <c:v>5.5472222222222198</c:v>
                </c:pt>
                <c:pt idx="3995">
                  <c:v>5.5486111111111098</c:v>
                </c:pt>
                <c:pt idx="3996">
                  <c:v>5.55</c:v>
                </c:pt>
                <c:pt idx="3997">
                  <c:v>5.5513888888888898</c:v>
                </c:pt>
                <c:pt idx="3998">
                  <c:v>5.5527777777777798</c:v>
                </c:pt>
                <c:pt idx="3999">
                  <c:v>5.5541666666666698</c:v>
                </c:pt>
                <c:pt idx="4000">
                  <c:v>5.5555555555555598</c:v>
                </c:pt>
                <c:pt idx="4001">
                  <c:v>5.55694444444444</c:v>
                </c:pt>
                <c:pt idx="4002">
                  <c:v>5.55833333333333</c:v>
                </c:pt>
                <c:pt idx="4003">
                  <c:v>5.55972222222222</c:v>
                </c:pt>
                <c:pt idx="4004">
                  <c:v>5.56111111111111</c:v>
                </c:pt>
                <c:pt idx="4005">
                  <c:v>5.5625</c:v>
                </c:pt>
                <c:pt idx="4006">
                  <c:v>5.56388888888889</c:v>
                </c:pt>
                <c:pt idx="4007">
                  <c:v>5.56527777777778</c:v>
                </c:pt>
                <c:pt idx="4008">
                  <c:v>5.56666666666667</c:v>
                </c:pt>
                <c:pt idx="4009">
                  <c:v>5.56805555555556</c:v>
                </c:pt>
                <c:pt idx="4010">
                  <c:v>5.56944444444445</c:v>
                </c:pt>
                <c:pt idx="4011">
                  <c:v>5.5708333333333302</c:v>
                </c:pt>
                <c:pt idx="4012">
                  <c:v>5.5722222222222202</c:v>
                </c:pt>
                <c:pt idx="4013">
                  <c:v>5.5736111111111102</c:v>
                </c:pt>
                <c:pt idx="4014">
                  <c:v>5.5750000000000002</c:v>
                </c:pt>
                <c:pt idx="4015">
                  <c:v>5.5763888888888902</c:v>
                </c:pt>
                <c:pt idx="4016">
                  <c:v>5.5777777777777802</c:v>
                </c:pt>
                <c:pt idx="4017">
                  <c:v>5.5791666666666702</c:v>
                </c:pt>
                <c:pt idx="4018">
                  <c:v>5.5805555555555602</c:v>
                </c:pt>
                <c:pt idx="4019">
                  <c:v>5.5819444444444501</c:v>
                </c:pt>
                <c:pt idx="4020">
                  <c:v>5.5833333333333304</c:v>
                </c:pt>
                <c:pt idx="4021">
                  <c:v>5.5847222222222204</c:v>
                </c:pt>
                <c:pt idx="4022">
                  <c:v>5.5861111111111104</c:v>
                </c:pt>
                <c:pt idx="4023">
                  <c:v>5.5875000000000004</c:v>
                </c:pt>
                <c:pt idx="4024">
                  <c:v>5.5888888888888903</c:v>
                </c:pt>
                <c:pt idx="4025">
                  <c:v>5.5902777777777803</c:v>
                </c:pt>
                <c:pt idx="4026">
                  <c:v>5.5916666666666703</c:v>
                </c:pt>
                <c:pt idx="4027">
                  <c:v>5.5930555555555603</c:v>
                </c:pt>
                <c:pt idx="4028">
                  <c:v>5.5944444444444397</c:v>
                </c:pt>
                <c:pt idx="4029">
                  <c:v>5.5958333333333297</c:v>
                </c:pt>
                <c:pt idx="4030">
                  <c:v>5.5972222222222197</c:v>
                </c:pt>
                <c:pt idx="4031">
                  <c:v>5.5986111111111097</c:v>
                </c:pt>
                <c:pt idx="4032">
                  <c:v>5.6</c:v>
                </c:pt>
                <c:pt idx="4033">
                  <c:v>5.6013888888888896</c:v>
                </c:pt>
                <c:pt idx="4034">
                  <c:v>5.6027777777777796</c:v>
                </c:pt>
                <c:pt idx="4035">
                  <c:v>5.6041666666666696</c:v>
                </c:pt>
                <c:pt idx="4036">
                  <c:v>5.6055555555555596</c:v>
                </c:pt>
                <c:pt idx="4037">
                  <c:v>5.6069444444444398</c:v>
                </c:pt>
                <c:pt idx="4038">
                  <c:v>5.6083333333333298</c:v>
                </c:pt>
                <c:pt idx="4039">
                  <c:v>5.6097222222222198</c:v>
                </c:pt>
                <c:pt idx="4040">
                  <c:v>5.6111111111111098</c:v>
                </c:pt>
                <c:pt idx="4041">
                  <c:v>5.6124999999999998</c:v>
                </c:pt>
                <c:pt idx="4042">
                  <c:v>5.6138888888888898</c:v>
                </c:pt>
                <c:pt idx="4043">
                  <c:v>5.6152777777777798</c:v>
                </c:pt>
                <c:pt idx="4044">
                  <c:v>5.6166666666666698</c:v>
                </c:pt>
                <c:pt idx="4045">
                  <c:v>5.6180555555555598</c:v>
                </c:pt>
                <c:pt idx="4046">
                  <c:v>5.61944444444444</c:v>
                </c:pt>
                <c:pt idx="4047">
                  <c:v>5.62083333333333</c:v>
                </c:pt>
                <c:pt idx="4048">
                  <c:v>5.62222222222222</c:v>
                </c:pt>
                <c:pt idx="4049">
                  <c:v>5.62361111111111</c:v>
                </c:pt>
                <c:pt idx="4050">
                  <c:v>5.625</c:v>
                </c:pt>
                <c:pt idx="4051">
                  <c:v>5.62638888888889</c:v>
                </c:pt>
                <c:pt idx="4052">
                  <c:v>5.62777777777778</c:v>
                </c:pt>
                <c:pt idx="4053">
                  <c:v>5.62916666666667</c:v>
                </c:pt>
                <c:pt idx="4054">
                  <c:v>5.63055555555556</c:v>
                </c:pt>
                <c:pt idx="4055">
                  <c:v>5.63194444444445</c:v>
                </c:pt>
                <c:pt idx="4056">
                  <c:v>5.6333333333333302</c:v>
                </c:pt>
                <c:pt idx="4057">
                  <c:v>5.6347222222222202</c:v>
                </c:pt>
                <c:pt idx="4058">
                  <c:v>5.6361111111111102</c:v>
                </c:pt>
                <c:pt idx="4059">
                  <c:v>5.6375000000000002</c:v>
                </c:pt>
                <c:pt idx="4060">
                  <c:v>5.6388888888888902</c:v>
                </c:pt>
                <c:pt idx="4061">
                  <c:v>5.6402777777777802</c:v>
                </c:pt>
                <c:pt idx="4062">
                  <c:v>5.6416666666666702</c:v>
                </c:pt>
                <c:pt idx="4063">
                  <c:v>5.6430555555555602</c:v>
                </c:pt>
                <c:pt idx="4064">
                  <c:v>5.6444444444444501</c:v>
                </c:pt>
                <c:pt idx="4065">
                  <c:v>5.6458333333333304</c:v>
                </c:pt>
                <c:pt idx="4066">
                  <c:v>5.6472222222222204</c:v>
                </c:pt>
                <c:pt idx="4067">
                  <c:v>5.6486111111111104</c:v>
                </c:pt>
                <c:pt idx="4068">
                  <c:v>5.65</c:v>
                </c:pt>
                <c:pt idx="4069">
                  <c:v>5.6513888888888903</c:v>
                </c:pt>
                <c:pt idx="4070">
                  <c:v>5.6527777777777803</c:v>
                </c:pt>
                <c:pt idx="4071">
                  <c:v>5.6541666666666703</c:v>
                </c:pt>
                <c:pt idx="4072">
                  <c:v>5.6555555555555603</c:v>
                </c:pt>
                <c:pt idx="4073">
                  <c:v>5.6569444444444397</c:v>
                </c:pt>
                <c:pt idx="4074">
                  <c:v>5.6583333333333297</c:v>
                </c:pt>
                <c:pt idx="4075">
                  <c:v>5.6597222222222197</c:v>
                </c:pt>
                <c:pt idx="4076">
                  <c:v>5.6611111111111097</c:v>
                </c:pt>
                <c:pt idx="4077">
                  <c:v>5.6624999999999996</c:v>
                </c:pt>
                <c:pt idx="4078">
                  <c:v>5.6638888888888896</c:v>
                </c:pt>
                <c:pt idx="4079">
                  <c:v>5.6652777777777796</c:v>
                </c:pt>
                <c:pt idx="4080">
                  <c:v>5.6666666666666696</c:v>
                </c:pt>
                <c:pt idx="4081">
                  <c:v>5.6680555555555596</c:v>
                </c:pt>
                <c:pt idx="4082">
                  <c:v>5.6694444444444398</c:v>
                </c:pt>
                <c:pt idx="4083">
                  <c:v>5.6708333333333298</c:v>
                </c:pt>
                <c:pt idx="4084">
                  <c:v>5.6722222222222198</c:v>
                </c:pt>
                <c:pt idx="4085">
                  <c:v>5.6736111111111098</c:v>
                </c:pt>
                <c:pt idx="4086">
                  <c:v>5.6749999999999998</c:v>
                </c:pt>
                <c:pt idx="4087">
                  <c:v>5.6763888888888898</c:v>
                </c:pt>
                <c:pt idx="4088">
                  <c:v>5.6777777777777798</c:v>
                </c:pt>
                <c:pt idx="4089">
                  <c:v>5.6791666666666698</c:v>
                </c:pt>
                <c:pt idx="4090">
                  <c:v>5.6805555555555598</c:v>
                </c:pt>
                <c:pt idx="4091">
                  <c:v>5.68194444444444</c:v>
                </c:pt>
                <c:pt idx="4092">
                  <c:v>5.68333333333333</c:v>
                </c:pt>
                <c:pt idx="4093">
                  <c:v>5.68472222222222</c:v>
                </c:pt>
                <c:pt idx="4094">
                  <c:v>5.68611111111111</c:v>
                </c:pt>
                <c:pt idx="4095">
                  <c:v>5.6875</c:v>
                </c:pt>
                <c:pt idx="4096">
                  <c:v>5.68888888888889</c:v>
                </c:pt>
                <c:pt idx="4097">
                  <c:v>5.69027777777778</c:v>
                </c:pt>
                <c:pt idx="4098">
                  <c:v>5.69166666666667</c:v>
                </c:pt>
                <c:pt idx="4099">
                  <c:v>5.69305555555556</c:v>
                </c:pt>
                <c:pt idx="4100">
                  <c:v>5.69444444444445</c:v>
                </c:pt>
                <c:pt idx="4101">
                  <c:v>5.6958333333333302</c:v>
                </c:pt>
                <c:pt idx="4102">
                  <c:v>5.6972222222222202</c:v>
                </c:pt>
                <c:pt idx="4103">
                  <c:v>5.6986111111111102</c:v>
                </c:pt>
                <c:pt idx="4104">
                  <c:v>5.7</c:v>
                </c:pt>
                <c:pt idx="4105">
                  <c:v>5.7013888888888902</c:v>
                </c:pt>
                <c:pt idx="4106">
                  <c:v>5.7027777777777802</c:v>
                </c:pt>
                <c:pt idx="4107">
                  <c:v>5.7041666666666702</c:v>
                </c:pt>
                <c:pt idx="4108">
                  <c:v>5.7055555555555602</c:v>
                </c:pt>
                <c:pt idx="4109">
                  <c:v>5.7069444444444501</c:v>
                </c:pt>
                <c:pt idx="4110">
                  <c:v>5.7083333333333304</c:v>
                </c:pt>
                <c:pt idx="4111">
                  <c:v>5.7097222222222204</c:v>
                </c:pt>
                <c:pt idx="4112">
                  <c:v>5.7111111111111104</c:v>
                </c:pt>
                <c:pt idx="4113">
                  <c:v>5.7125000000000004</c:v>
                </c:pt>
                <c:pt idx="4114">
                  <c:v>5.7138888888888903</c:v>
                </c:pt>
                <c:pt idx="4115">
                  <c:v>5.7152777777777803</c:v>
                </c:pt>
                <c:pt idx="4116">
                  <c:v>5.7166666666666703</c:v>
                </c:pt>
                <c:pt idx="4117">
                  <c:v>5.7180555555555603</c:v>
                </c:pt>
                <c:pt idx="4118">
                  <c:v>5.7194444444444397</c:v>
                </c:pt>
                <c:pt idx="4119">
                  <c:v>5.7208333333333297</c:v>
                </c:pt>
                <c:pt idx="4120">
                  <c:v>5.7222222222222197</c:v>
                </c:pt>
                <c:pt idx="4121">
                  <c:v>5.7236111111111097</c:v>
                </c:pt>
                <c:pt idx="4122">
                  <c:v>5.7249999999999996</c:v>
                </c:pt>
                <c:pt idx="4123">
                  <c:v>5.7263888888888896</c:v>
                </c:pt>
                <c:pt idx="4124">
                  <c:v>5.7277777777777796</c:v>
                </c:pt>
                <c:pt idx="4125">
                  <c:v>5.7291666666666696</c:v>
                </c:pt>
                <c:pt idx="4126">
                  <c:v>5.7305555555555596</c:v>
                </c:pt>
                <c:pt idx="4127">
                  <c:v>5.7319444444444398</c:v>
                </c:pt>
                <c:pt idx="4128">
                  <c:v>5.7333333333333298</c:v>
                </c:pt>
                <c:pt idx="4129">
                  <c:v>5.7347222222222198</c:v>
                </c:pt>
                <c:pt idx="4130">
                  <c:v>5.7361111111111098</c:v>
                </c:pt>
                <c:pt idx="4131">
                  <c:v>5.7374999999999998</c:v>
                </c:pt>
                <c:pt idx="4132">
                  <c:v>5.7388888888888898</c:v>
                </c:pt>
                <c:pt idx="4133">
                  <c:v>5.7402777777777798</c:v>
                </c:pt>
                <c:pt idx="4134">
                  <c:v>5.7416666666666698</c:v>
                </c:pt>
                <c:pt idx="4135">
                  <c:v>5.7430555555555598</c:v>
                </c:pt>
                <c:pt idx="4136">
                  <c:v>5.74444444444444</c:v>
                </c:pt>
                <c:pt idx="4137">
                  <c:v>5.74583333333333</c:v>
                </c:pt>
                <c:pt idx="4138">
                  <c:v>5.74722222222222</c:v>
                </c:pt>
                <c:pt idx="4139">
                  <c:v>5.74861111111111</c:v>
                </c:pt>
                <c:pt idx="4140">
                  <c:v>5.75</c:v>
                </c:pt>
                <c:pt idx="4141">
                  <c:v>5.75138888888889</c:v>
                </c:pt>
                <c:pt idx="4142">
                  <c:v>5.75277777777778</c:v>
                </c:pt>
                <c:pt idx="4143">
                  <c:v>5.75416666666667</c:v>
                </c:pt>
                <c:pt idx="4144">
                  <c:v>5.75555555555556</c:v>
                </c:pt>
                <c:pt idx="4145">
                  <c:v>5.75694444444445</c:v>
                </c:pt>
                <c:pt idx="4146">
                  <c:v>5.7583333333333302</c:v>
                </c:pt>
                <c:pt idx="4147">
                  <c:v>5.7597222222222202</c:v>
                </c:pt>
                <c:pt idx="4148">
                  <c:v>5.7611111111111102</c:v>
                </c:pt>
                <c:pt idx="4149">
                  <c:v>5.7625000000000002</c:v>
                </c:pt>
                <c:pt idx="4150">
                  <c:v>5.7638888888888902</c:v>
                </c:pt>
                <c:pt idx="4151">
                  <c:v>5.7652777777777802</c:v>
                </c:pt>
                <c:pt idx="4152">
                  <c:v>5.7666666666666702</c:v>
                </c:pt>
                <c:pt idx="4153">
                  <c:v>5.7680555555555602</c:v>
                </c:pt>
                <c:pt idx="4154">
                  <c:v>5.7694444444444501</c:v>
                </c:pt>
                <c:pt idx="4155">
                  <c:v>5.7708333333333304</c:v>
                </c:pt>
                <c:pt idx="4156">
                  <c:v>5.7722222222222204</c:v>
                </c:pt>
                <c:pt idx="4157">
                  <c:v>5.7736111111111104</c:v>
                </c:pt>
                <c:pt idx="4158">
                  <c:v>5.7750000000000004</c:v>
                </c:pt>
                <c:pt idx="4159">
                  <c:v>5.7763888888888903</c:v>
                </c:pt>
                <c:pt idx="4160">
                  <c:v>5.7777777777777803</c:v>
                </c:pt>
                <c:pt idx="4161">
                  <c:v>5.7791666666666703</c:v>
                </c:pt>
                <c:pt idx="4162">
                  <c:v>5.7805555555555603</c:v>
                </c:pt>
                <c:pt idx="4163">
                  <c:v>5.7819444444444397</c:v>
                </c:pt>
                <c:pt idx="4164">
                  <c:v>5.7833333333333297</c:v>
                </c:pt>
                <c:pt idx="4165">
                  <c:v>5.7847222222222197</c:v>
                </c:pt>
                <c:pt idx="4166">
                  <c:v>5.7861111111111097</c:v>
                </c:pt>
                <c:pt idx="4167">
                  <c:v>5.7874999999999996</c:v>
                </c:pt>
                <c:pt idx="4168">
                  <c:v>5.7888888888888896</c:v>
                </c:pt>
                <c:pt idx="4169">
                  <c:v>5.7902777777777796</c:v>
                </c:pt>
                <c:pt idx="4170">
                  <c:v>5.7916666666666696</c:v>
                </c:pt>
                <c:pt idx="4171">
                  <c:v>5.7930555555555596</c:v>
                </c:pt>
                <c:pt idx="4172">
                  <c:v>5.7944444444444398</c:v>
                </c:pt>
                <c:pt idx="4173">
                  <c:v>5.7958333333333298</c:v>
                </c:pt>
                <c:pt idx="4174">
                  <c:v>5.7972222222222198</c:v>
                </c:pt>
                <c:pt idx="4175">
                  <c:v>5.7986111111111098</c:v>
                </c:pt>
                <c:pt idx="4176">
                  <c:v>5.8</c:v>
                </c:pt>
                <c:pt idx="4177">
                  <c:v>5.8013888888888898</c:v>
                </c:pt>
                <c:pt idx="4178">
                  <c:v>5.8027777777777798</c:v>
                </c:pt>
                <c:pt idx="4179">
                  <c:v>5.8041666666666698</c:v>
                </c:pt>
                <c:pt idx="4180">
                  <c:v>5.8055555555555598</c:v>
                </c:pt>
                <c:pt idx="4181">
                  <c:v>5.80694444444444</c:v>
                </c:pt>
                <c:pt idx="4182">
                  <c:v>5.80833333333333</c:v>
                </c:pt>
                <c:pt idx="4183">
                  <c:v>5.80972222222222</c:v>
                </c:pt>
                <c:pt idx="4184">
                  <c:v>5.81111111111111</c:v>
                </c:pt>
                <c:pt idx="4185">
                  <c:v>5.8125</c:v>
                </c:pt>
                <c:pt idx="4186">
                  <c:v>5.81388888888889</c:v>
                </c:pt>
                <c:pt idx="4187">
                  <c:v>5.81527777777778</c:v>
                </c:pt>
                <c:pt idx="4188">
                  <c:v>5.81666666666667</c:v>
                </c:pt>
                <c:pt idx="4189">
                  <c:v>5.81805555555556</c:v>
                </c:pt>
                <c:pt idx="4190">
                  <c:v>5.81944444444445</c:v>
                </c:pt>
                <c:pt idx="4191">
                  <c:v>5.8208333333333302</c:v>
                </c:pt>
                <c:pt idx="4192">
                  <c:v>5.8222222222222202</c:v>
                </c:pt>
                <c:pt idx="4193">
                  <c:v>5.8236111111111102</c:v>
                </c:pt>
                <c:pt idx="4194">
                  <c:v>5.8250000000000002</c:v>
                </c:pt>
                <c:pt idx="4195">
                  <c:v>5.8263888888888902</c:v>
                </c:pt>
                <c:pt idx="4196">
                  <c:v>5.8277777777777802</c:v>
                </c:pt>
                <c:pt idx="4197">
                  <c:v>5.8291666666666702</c:v>
                </c:pt>
                <c:pt idx="4198">
                  <c:v>5.8305555555555602</c:v>
                </c:pt>
                <c:pt idx="4199">
                  <c:v>5.8319444444444501</c:v>
                </c:pt>
                <c:pt idx="4200">
                  <c:v>5.8333333333333304</c:v>
                </c:pt>
                <c:pt idx="4201">
                  <c:v>5.8347222222222204</c:v>
                </c:pt>
                <c:pt idx="4202">
                  <c:v>5.8361111111111104</c:v>
                </c:pt>
                <c:pt idx="4203">
                  <c:v>5.8375000000000004</c:v>
                </c:pt>
                <c:pt idx="4204">
                  <c:v>5.8388888888888903</c:v>
                </c:pt>
                <c:pt idx="4205">
                  <c:v>5.8402777777777803</c:v>
                </c:pt>
                <c:pt idx="4206">
                  <c:v>5.8416666666666703</c:v>
                </c:pt>
                <c:pt idx="4207">
                  <c:v>5.8430555555555603</c:v>
                </c:pt>
                <c:pt idx="4208">
                  <c:v>5.8444444444444397</c:v>
                </c:pt>
                <c:pt idx="4209">
                  <c:v>5.8458333333333297</c:v>
                </c:pt>
                <c:pt idx="4210">
                  <c:v>5.8472222222222197</c:v>
                </c:pt>
                <c:pt idx="4211">
                  <c:v>5.8486111111111097</c:v>
                </c:pt>
                <c:pt idx="4212">
                  <c:v>5.85</c:v>
                </c:pt>
                <c:pt idx="4213">
                  <c:v>5.8513888888888896</c:v>
                </c:pt>
                <c:pt idx="4214">
                  <c:v>5.8527777777777796</c:v>
                </c:pt>
                <c:pt idx="4215">
                  <c:v>5.8541666666666696</c:v>
                </c:pt>
                <c:pt idx="4216">
                  <c:v>5.8555555555555596</c:v>
                </c:pt>
                <c:pt idx="4217">
                  <c:v>5.8569444444444398</c:v>
                </c:pt>
                <c:pt idx="4218">
                  <c:v>5.8583333333333298</c:v>
                </c:pt>
                <c:pt idx="4219">
                  <c:v>5.8597222222222198</c:v>
                </c:pt>
                <c:pt idx="4220">
                  <c:v>5.8611111111111098</c:v>
                </c:pt>
                <c:pt idx="4221">
                  <c:v>5.8624999999999998</c:v>
                </c:pt>
                <c:pt idx="4222">
                  <c:v>5.8638888888888898</c:v>
                </c:pt>
                <c:pt idx="4223">
                  <c:v>5.8652777777777798</c:v>
                </c:pt>
                <c:pt idx="4224">
                  <c:v>5.8666666666666698</c:v>
                </c:pt>
                <c:pt idx="4225">
                  <c:v>5.8680555555555598</c:v>
                </c:pt>
                <c:pt idx="4226">
                  <c:v>5.86944444444444</c:v>
                </c:pt>
                <c:pt idx="4227">
                  <c:v>5.87083333333333</c:v>
                </c:pt>
                <c:pt idx="4228">
                  <c:v>5.87222222222222</c:v>
                </c:pt>
                <c:pt idx="4229">
                  <c:v>5.87361111111111</c:v>
                </c:pt>
                <c:pt idx="4230">
                  <c:v>5.875</c:v>
                </c:pt>
                <c:pt idx="4231">
                  <c:v>5.87638888888889</c:v>
                </c:pt>
                <c:pt idx="4232">
                  <c:v>5.87777777777778</c:v>
                </c:pt>
                <c:pt idx="4233">
                  <c:v>5.87916666666667</c:v>
                </c:pt>
                <c:pt idx="4234">
                  <c:v>5.88055555555556</c:v>
                </c:pt>
                <c:pt idx="4235">
                  <c:v>5.88194444444445</c:v>
                </c:pt>
                <c:pt idx="4236">
                  <c:v>5.8833333333333302</c:v>
                </c:pt>
                <c:pt idx="4237">
                  <c:v>5.8847222222222202</c:v>
                </c:pt>
                <c:pt idx="4238">
                  <c:v>5.8861111111111102</c:v>
                </c:pt>
                <c:pt idx="4239">
                  <c:v>5.8875000000000002</c:v>
                </c:pt>
                <c:pt idx="4240">
                  <c:v>5.8888888888888902</c:v>
                </c:pt>
                <c:pt idx="4241">
                  <c:v>5.8902777777777802</c:v>
                </c:pt>
                <c:pt idx="4242">
                  <c:v>5.8916666666666702</c:v>
                </c:pt>
                <c:pt idx="4243">
                  <c:v>5.8930555555555602</c:v>
                </c:pt>
                <c:pt idx="4244">
                  <c:v>5.8944444444444501</c:v>
                </c:pt>
                <c:pt idx="4245">
                  <c:v>5.8958333333333304</c:v>
                </c:pt>
                <c:pt idx="4246">
                  <c:v>5.8972222222222204</c:v>
                </c:pt>
                <c:pt idx="4247">
                  <c:v>5.8986111111111104</c:v>
                </c:pt>
                <c:pt idx="4248">
                  <c:v>5.9</c:v>
                </c:pt>
                <c:pt idx="4249">
                  <c:v>5.9013888888888903</c:v>
                </c:pt>
                <c:pt idx="4250">
                  <c:v>5.9027777777777803</c:v>
                </c:pt>
                <c:pt idx="4251">
                  <c:v>5.9041666666666703</c:v>
                </c:pt>
                <c:pt idx="4252">
                  <c:v>5.9055555555555603</c:v>
                </c:pt>
                <c:pt idx="4253">
                  <c:v>5.9069444444444397</c:v>
                </c:pt>
                <c:pt idx="4254">
                  <c:v>5.9083333333333297</c:v>
                </c:pt>
                <c:pt idx="4255">
                  <c:v>5.9097222222222197</c:v>
                </c:pt>
                <c:pt idx="4256">
                  <c:v>5.9111111111111097</c:v>
                </c:pt>
                <c:pt idx="4257">
                  <c:v>5.9124999999999996</c:v>
                </c:pt>
                <c:pt idx="4258">
                  <c:v>5.9138888888888896</c:v>
                </c:pt>
                <c:pt idx="4259">
                  <c:v>5.9152777777777796</c:v>
                </c:pt>
                <c:pt idx="4260">
                  <c:v>5.9166666666666696</c:v>
                </c:pt>
                <c:pt idx="4261">
                  <c:v>5.9180555555555596</c:v>
                </c:pt>
                <c:pt idx="4262">
                  <c:v>5.9194444444444398</c:v>
                </c:pt>
                <c:pt idx="4263">
                  <c:v>5.9208333333333298</c:v>
                </c:pt>
                <c:pt idx="4264">
                  <c:v>5.9222222222222198</c:v>
                </c:pt>
                <c:pt idx="4265">
                  <c:v>5.9236111111111098</c:v>
                </c:pt>
                <c:pt idx="4266">
                  <c:v>5.9249999999999998</c:v>
                </c:pt>
                <c:pt idx="4267">
                  <c:v>5.9263888888888898</c:v>
                </c:pt>
                <c:pt idx="4268">
                  <c:v>5.9277777777777798</c:v>
                </c:pt>
                <c:pt idx="4269">
                  <c:v>5.9291666666666698</c:v>
                </c:pt>
                <c:pt idx="4270">
                  <c:v>5.9305555555555598</c:v>
                </c:pt>
                <c:pt idx="4271">
                  <c:v>5.93194444444444</c:v>
                </c:pt>
                <c:pt idx="4272">
                  <c:v>5.93333333333333</c:v>
                </c:pt>
                <c:pt idx="4273">
                  <c:v>5.93472222222222</c:v>
                </c:pt>
                <c:pt idx="4274">
                  <c:v>5.93611111111111</c:v>
                </c:pt>
                <c:pt idx="4275">
                  <c:v>5.9375</c:v>
                </c:pt>
                <c:pt idx="4276">
                  <c:v>5.93888888888889</c:v>
                </c:pt>
                <c:pt idx="4277">
                  <c:v>5.94027777777778</c:v>
                </c:pt>
                <c:pt idx="4278">
                  <c:v>5.94166666666667</c:v>
                </c:pt>
                <c:pt idx="4279">
                  <c:v>5.94305555555556</c:v>
                </c:pt>
                <c:pt idx="4280">
                  <c:v>5.94444444444445</c:v>
                </c:pt>
                <c:pt idx="4281">
                  <c:v>5.9458333333333302</c:v>
                </c:pt>
                <c:pt idx="4282">
                  <c:v>5.9472222222222202</c:v>
                </c:pt>
                <c:pt idx="4283">
                  <c:v>5.9486111111111102</c:v>
                </c:pt>
                <c:pt idx="4284">
                  <c:v>5.95</c:v>
                </c:pt>
                <c:pt idx="4285">
                  <c:v>5.9513888888888902</c:v>
                </c:pt>
                <c:pt idx="4286">
                  <c:v>5.9527777777777802</c:v>
                </c:pt>
                <c:pt idx="4287">
                  <c:v>5.9541666666666702</c:v>
                </c:pt>
                <c:pt idx="4288">
                  <c:v>5.9555555555555602</c:v>
                </c:pt>
                <c:pt idx="4289">
                  <c:v>5.9569444444444501</c:v>
                </c:pt>
                <c:pt idx="4290">
                  <c:v>5.9583333333333304</c:v>
                </c:pt>
                <c:pt idx="4291">
                  <c:v>5.9597222222222204</c:v>
                </c:pt>
                <c:pt idx="4292">
                  <c:v>5.9611111111111104</c:v>
                </c:pt>
                <c:pt idx="4293">
                  <c:v>5.9625000000000004</c:v>
                </c:pt>
                <c:pt idx="4294">
                  <c:v>5.9638888888888903</c:v>
                </c:pt>
                <c:pt idx="4295">
                  <c:v>5.9652777777777803</c:v>
                </c:pt>
                <c:pt idx="4296">
                  <c:v>5.9666666666666703</c:v>
                </c:pt>
                <c:pt idx="4297">
                  <c:v>5.9680555555555603</c:v>
                </c:pt>
                <c:pt idx="4298">
                  <c:v>5.9694444444444397</c:v>
                </c:pt>
                <c:pt idx="4299">
                  <c:v>5.9708333333333297</c:v>
                </c:pt>
                <c:pt idx="4300">
                  <c:v>5.9722222222222197</c:v>
                </c:pt>
                <c:pt idx="4301">
                  <c:v>5.9736111111111097</c:v>
                </c:pt>
                <c:pt idx="4302">
                  <c:v>5.9749999999999996</c:v>
                </c:pt>
                <c:pt idx="4303">
                  <c:v>5.9763888888888896</c:v>
                </c:pt>
                <c:pt idx="4304">
                  <c:v>5.9777777777777796</c:v>
                </c:pt>
                <c:pt idx="4305">
                  <c:v>5.9791666666666696</c:v>
                </c:pt>
                <c:pt idx="4306">
                  <c:v>5.9805555555555596</c:v>
                </c:pt>
                <c:pt idx="4307">
                  <c:v>5.9819444444444398</c:v>
                </c:pt>
                <c:pt idx="4308">
                  <c:v>5.9833333333333298</c:v>
                </c:pt>
                <c:pt idx="4309">
                  <c:v>5.9847222222222198</c:v>
                </c:pt>
                <c:pt idx="4310">
                  <c:v>5.9861111111111098</c:v>
                </c:pt>
                <c:pt idx="4311">
                  <c:v>5.9874999999999998</c:v>
                </c:pt>
                <c:pt idx="4312">
                  <c:v>5.9888888888888898</c:v>
                </c:pt>
                <c:pt idx="4313">
                  <c:v>5.9902777777777798</c:v>
                </c:pt>
                <c:pt idx="4314">
                  <c:v>5.9916666666666698</c:v>
                </c:pt>
                <c:pt idx="4315">
                  <c:v>5.9930555555555598</c:v>
                </c:pt>
                <c:pt idx="4316">
                  <c:v>5.99444444444444</c:v>
                </c:pt>
                <c:pt idx="4317">
                  <c:v>5.99583333333333</c:v>
                </c:pt>
                <c:pt idx="4318">
                  <c:v>5.99722222222222</c:v>
                </c:pt>
                <c:pt idx="4319">
                  <c:v>5.99861111111111</c:v>
                </c:pt>
                <c:pt idx="4320">
                  <c:v>6</c:v>
                </c:pt>
                <c:pt idx="4321">
                  <c:v>6.00138888888889</c:v>
                </c:pt>
                <c:pt idx="4322">
                  <c:v>6.00277777777778</c:v>
                </c:pt>
                <c:pt idx="4323">
                  <c:v>6.00416666666667</c:v>
                </c:pt>
                <c:pt idx="4324">
                  <c:v>6.00555555555556</c:v>
                </c:pt>
                <c:pt idx="4325">
                  <c:v>6.00694444444445</c:v>
                </c:pt>
                <c:pt idx="4326">
                  <c:v>6.0083333333333302</c:v>
                </c:pt>
                <c:pt idx="4327">
                  <c:v>6.0097222222222202</c:v>
                </c:pt>
                <c:pt idx="4328">
                  <c:v>6.0111111111111102</c:v>
                </c:pt>
                <c:pt idx="4329">
                  <c:v>6.0125000000000002</c:v>
                </c:pt>
                <c:pt idx="4330">
                  <c:v>6.0138888888888902</c:v>
                </c:pt>
                <c:pt idx="4331">
                  <c:v>6.0152777777777802</c:v>
                </c:pt>
                <c:pt idx="4332">
                  <c:v>6.0166666666666702</c:v>
                </c:pt>
                <c:pt idx="4333">
                  <c:v>6.0180555555555602</c:v>
                </c:pt>
                <c:pt idx="4334">
                  <c:v>6.0194444444444501</c:v>
                </c:pt>
                <c:pt idx="4335">
                  <c:v>6.0208333333333304</c:v>
                </c:pt>
                <c:pt idx="4336">
                  <c:v>6.0222222222222204</c:v>
                </c:pt>
                <c:pt idx="4337">
                  <c:v>6.0236111111111104</c:v>
                </c:pt>
                <c:pt idx="4338">
                  <c:v>6.0250000000000004</c:v>
                </c:pt>
                <c:pt idx="4339">
                  <c:v>6.0263888888888903</c:v>
                </c:pt>
                <c:pt idx="4340">
                  <c:v>6.0277777777777803</c:v>
                </c:pt>
                <c:pt idx="4341">
                  <c:v>6.0291666666666703</c:v>
                </c:pt>
                <c:pt idx="4342">
                  <c:v>6.0305555555555603</c:v>
                </c:pt>
                <c:pt idx="4343">
                  <c:v>6.0319444444444397</c:v>
                </c:pt>
                <c:pt idx="4344">
                  <c:v>6.0333333333333297</c:v>
                </c:pt>
                <c:pt idx="4345">
                  <c:v>6.0347222222222197</c:v>
                </c:pt>
                <c:pt idx="4346">
                  <c:v>6.0361111111111097</c:v>
                </c:pt>
                <c:pt idx="4347">
                  <c:v>6.0374999999999996</c:v>
                </c:pt>
                <c:pt idx="4348">
                  <c:v>6.0388888888888896</c:v>
                </c:pt>
                <c:pt idx="4349">
                  <c:v>6.0402777777777796</c:v>
                </c:pt>
                <c:pt idx="4350">
                  <c:v>6.0416666666666696</c:v>
                </c:pt>
                <c:pt idx="4351">
                  <c:v>6.0430555555555596</c:v>
                </c:pt>
                <c:pt idx="4352">
                  <c:v>6.0444444444444398</c:v>
                </c:pt>
                <c:pt idx="4353">
                  <c:v>6.0458333333333298</c:v>
                </c:pt>
                <c:pt idx="4354">
                  <c:v>6.0472222222222198</c:v>
                </c:pt>
                <c:pt idx="4355">
                  <c:v>6.0486111111111098</c:v>
                </c:pt>
                <c:pt idx="4356">
                  <c:v>6.05</c:v>
                </c:pt>
                <c:pt idx="4357">
                  <c:v>6.0513888888888898</c:v>
                </c:pt>
                <c:pt idx="4358">
                  <c:v>6.0527777777777798</c:v>
                </c:pt>
                <c:pt idx="4359">
                  <c:v>6.0541666666666698</c:v>
                </c:pt>
                <c:pt idx="4360">
                  <c:v>6.0555555555555598</c:v>
                </c:pt>
                <c:pt idx="4361">
                  <c:v>6.05694444444444</c:v>
                </c:pt>
                <c:pt idx="4362">
                  <c:v>6.05833333333333</c:v>
                </c:pt>
                <c:pt idx="4363">
                  <c:v>6.05972222222222</c:v>
                </c:pt>
                <c:pt idx="4364">
                  <c:v>6.06111111111111</c:v>
                </c:pt>
                <c:pt idx="4365">
                  <c:v>6.0625</c:v>
                </c:pt>
                <c:pt idx="4366">
                  <c:v>6.06388888888889</c:v>
                </c:pt>
                <c:pt idx="4367">
                  <c:v>6.06527777777778</c:v>
                </c:pt>
                <c:pt idx="4368">
                  <c:v>6.06666666666667</c:v>
                </c:pt>
                <c:pt idx="4369">
                  <c:v>6.06805555555556</c:v>
                </c:pt>
                <c:pt idx="4370">
                  <c:v>6.06944444444445</c:v>
                </c:pt>
                <c:pt idx="4371">
                  <c:v>6.0708333333333302</c:v>
                </c:pt>
                <c:pt idx="4372">
                  <c:v>6.0722222222222202</c:v>
                </c:pt>
                <c:pt idx="4373">
                  <c:v>6.0736111111111102</c:v>
                </c:pt>
                <c:pt idx="4374">
                  <c:v>6.0750000000000002</c:v>
                </c:pt>
                <c:pt idx="4375">
                  <c:v>6.0763888888888902</c:v>
                </c:pt>
                <c:pt idx="4376">
                  <c:v>6.0777777777777802</c:v>
                </c:pt>
                <c:pt idx="4377">
                  <c:v>6.0791666666666702</c:v>
                </c:pt>
                <c:pt idx="4378">
                  <c:v>6.0805555555555602</c:v>
                </c:pt>
                <c:pt idx="4379">
                  <c:v>6.0819444444444501</c:v>
                </c:pt>
                <c:pt idx="4380">
                  <c:v>6.0833333333333304</c:v>
                </c:pt>
                <c:pt idx="4381">
                  <c:v>6.0847222222222204</c:v>
                </c:pt>
                <c:pt idx="4382">
                  <c:v>6.0861111111111104</c:v>
                </c:pt>
                <c:pt idx="4383">
                  <c:v>6.0875000000000004</c:v>
                </c:pt>
                <c:pt idx="4384">
                  <c:v>6.0888888888888903</c:v>
                </c:pt>
                <c:pt idx="4385">
                  <c:v>6.0902777777777803</c:v>
                </c:pt>
                <c:pt idx="4386">
                  <c:v>6.0916666666666703</c:v>
                </c:pt>
                <c:pt idx="4387">
                  <c:v>6.0930555555555603</c:v>
                </c:pt>
                <c:pt idx="4388">
                  <c:v>6.0944444444444397</c:v>
                </c:pt>
                <c:pt idx="4389">
                  <c:v>6.0958333333333297</c:v>
                </c:pt>
                <c:pt idx="4390">
                  <c:v>6.0972222222222197</c:v>
                </c:pt>
                <c:pt idx="4391">
                  <c:v>6.0986111111111097</c:v>
                </c:pt>
                <c:pt idx="4392">
                  <c:v>6.1</c:v>
                </c:pt>
                <c:pt idx="4393">
                  <c:v>6.1013888888888896</c:v>
                </c:pt>
                <c:pt idx="4394">
                  <c:v>6.1027777777777796</c:v>
                </c:pt>
                <c:pt idx="4395">
                  <c:v>6.1041666666666696</c:v>
                </c:pt>
                <c:pt idx="4396">
                  <c:v>6.1055555555555596</c:v>
                </c:pt>
                <c:pt idx="4397">
                  <c:v>6.1069444444444398</c:v>
                </c:pt>
                <c:pt idx="4398">
                  <c:v>6.1083333333333298</c:v>
                </c:pt>
                <c:pt idx="4399">
                  <c:v>6.1097222222222198</c:v>
                </c:pt>
                <c:pt idx="4400">
                  <c:v>6.1111111111111098</c:v>
                </c:pt>
                <c:pt idx="4401">
                  <c:v>6.1124999999999998</c:v>
                </c:pt>
                <c:pt idx="4402">
                  <c:v>6.1138888888888898</c:v>
                </c:pt>
                <c:pt idx="4403">
                  <c:v>6.1152777777777798</c:v>
                </c:pt>
                <c:pt idx="4404">
                  <c:v>6.1166666666666698</c:v>
                </c:pt>
                <c:pt idx="4405">
                  <c:v>6.1180555555555598</c:v>
                </c:pt>
                <c:pt idx="4406">
                  <c:v>6.11944444444444</c:v>
                </c:pt>
                <c:pt idx="4407">
                  <c:v>6.12083333333333</c:v>
                </c:pt>
                <c:pt idx="4408">
                  <c:v>6.12222222222222</c:v>
                </c:pt>
                <c:pt idx="4409">
                  <c:v>6.12361111111111</c:v>
                </c:pt>
                <c:pt idx="4410">
                  <c:v>6.125</c:v>
                </c:pt>
                <c:pt idx="4411">
                  <c:v>6.12638888888889</c:v>
                </c:pt>
                <c:pt idx="4412">
                  <c:v>6.12777777777778</c:v>
                </c:pt>
                <c:pt idx="4413">
                  <c:v>6.12916666666667</c:v>
                </c:pt>
                <c:pt idx="4414">
                  <c:v>6.13055555555556</c:v>
                </c:pt>
                <c:pt idx="4415">
                  <c:v>6.13194444444445</c:v>
                </c:pt>
                <c:pt idx="4416">
                  <c:v>6.1333333333333302</c:v>
                </c:pt>
                <c:pt idx="4417">
                  <c:v>6.1347222222222202</c:v>
                </c:pt>
                <c:pt idx="4418">
                  <c:v>6.1361111111111102</c:v>
                </c:pt>
                <c:pt idx="4419">
                  <c:v>6.1375000000000002</c:v>
                </c:pt>
                <c:pt idx="4420">
                  <c:v>6.1388888888888902</c:v>
                </c:pt>
                <c:pt idx="4421">
                  <c:v>6.1402777777777802</c:v>
                </c:pt>
                <c:pt idx="4422">
                  <c:v>6.1416666666666702</c:v>
                </c:pt>
                <c:pt idx="4423">
                  <c:v>6.1430555555555602</c:v>
                </c:pt>
                <c:pt idx="4424">
                  <c:v>6.1444444444444501</c:v>
                </c:pt>
                <c:pt idx="4425">
                  <c:v>6.1458333333333304</c:v>
                </c:pt>
                <c:pt idx="4426">
                  <c:v>6.1472222222222204</c:v>
                </c:pt>
                <c:pt idx="4427">
                  <c:v>6.1486111111111104</c:v>
                </c:pt>
                <c:pt idx="4428">
                  <c:v>6.15</c:v>
                </c:pt>
                <c:pt idx="4429">
                  <c:v>6.1513888888888903</c:v>
                </c:pt>
                <c:pt idx="4430">
                  <c:v>6.1527777777777803</c:v>
                </c:pt>
                <c:pt idx="4431">
                  <c:v>6.1541666666666703</c:v>
                </c:pt>
                <c:pt idx="4432">
                  <c:v>6.1555555555555603</c:v>
                </c:pt>
                <c:pt idx="4433">
                  <c:v>6.1569444444444397</c:v>
                </c:pt>
                <c:pt idx="4434">
                  <c:v>6.1583333333333297</c:v>
                </c:pt>
                <c:pt idx="4435">
                  <c:v>6.1597222222222197</c:v>
                </c:pt>
                <c:pt idx="4436">
                  <c:v>6.1611111111111097</c:v>
                </c:pt>
                <c:pt idx="4437">
                  <c:v>6.1624999999999996</c:v>
                </c:pt>
                <c:pt idx="4438">
                  <c:v>6.1638888888888896</c:v>
                </c:pt>
                <c:pt idx="4439">
                  <c:v>6.1652777777777796</c:v>
                </c:pt>
                <c:pt idx="4440">
                  <c:v>6.1666666666666696</c:v>
                </c:pt>
                <c:pt idx="4441">
                  <c:v>6.1680555555555596</c:v>
                </c:pt>
                <c:pt idx="4442">
                  <c:v>6.1694444444444398</c:v>
                </c:pt>
                <c:pt idx="4443">
                  <c:v>6.1708333333333298</c:v>
                </c:pt>
                <c:pt idx="4444">
                  <c:v>6.1722222222222198</c:v>
                </c:pt>
                <c:pt idx="4445">
                  <c:v>6.1736111111111098</c:v>
                </c:pt>
                <c:pt idx="4446">
                  <c:v>6.1749999999999998</c:v>
                </c:pt>
                <c:pt idx="4447">
                  <c:v>6.1763888888888898</c:v>
                </c:pt>
                <c:pt idx="4448">
                  <c:v>6.1777777777777798</c:v>
                </c:pt>
                <c:pt idx="4449">
                  <c:v>6.1791666666666698</c:v>
                </c:pt>
                <c:pt idx="4450">
                  <c:v>6.1805555555555598</c:v>
                </c:pt>
                <c:pt idx="4451">
                  <c:v>6.18194444444444</c:v>
                </c:pt>
                <c:pt idx="4452">
                  <c:v>6.18333333333333</c:v>
                </c:pt>
                <c:pt idx="4453">
                  <c:v>6.18472222222222</c:v>
                </c:pt>
                <c:pt idx="4454">
                  <c:v>6.18611111111111</c:v>
                </c:pt>
                <c:pt idx="4455">
                  <c:v>6.1875</c:v>
                </c:pt>
                <c:pt idx="4456">
                  <c:v>6.18888888888889</c:v>
                </c:pt>
                <c:pt idx="4457">
                  <c:v>6.19027777777778</c:v>
                </c:pt>
                <c:pt idx="4458">
                  <c:v>6.19166666666667</c:v>
                </c:pt>
                <c:pt idx="4459">
                  <c:v>6.19305555555556</c:v>
                </c:pt>
                <c:pt idx="4460">
                  <c:v>6.19444444444445</c:v>
                </c:pt>
                <c:pt idx="4461">
                  <c:v>6.1958333333333302</c:v>
                </c:pt>
                <c:pt idx="4462">
                  <c:v>6.1972222222222202</c:v>
                </c:pt>
                <c:pt idx="4463">
                  <c:v>6.1986111111111102</c:v>
                </c:pt>
                <c:pt idx="4464">
                  <c:v>6.2</c:v>
                </c:pt>
                <c:pt idx="4465">
                  <c:v>6.2013888888888902</c:v>
                </c:pt>
                <c:pt idx="4466">
                  <c:v>6.2027777777777802</c:v>
                </c:pt>
                <c:pt idx="4467">
                  <c:v>6.2041666666666702</c:v>
                </c:pt>
                <c:pt idx="4468">
                  <c:v>6.2055555555555602</c:v>
                </c:pt>
                <c:pt idx="4469">
                  <c:v>6.2069444444444501</c:v>
                </c:pt>
                <c:pt idx="4470">
                  <c:v>6.2083333333333304</c:v>
                </c:pt>
                <c:pt idx="4471">
                  <c:v>6.2097222222222204</c:v>
                </c:pt>
                <c:pt idx="4472">
                  <c:v>6.2111111111111104</c:v>
                </c:pt>
                <c:pt idx="4473">
                  <c:v>6.2125000000000004</c:v>
                </c:pt>
                <c:pt idx="4474">
                  <c:v>6.2138888888888903</c:v>
                </c:pt>
                <c:pt idx="4475">
                  <c:v>6.2152777777777803</c:v>
                </c:pt>
                <c:pt idx="4476">
                  <c:v>6.2166666666666703</c:v>
                </c:pt>
                <c:pt idx="4477">
                  <c:v>6.2180555555555603</c:v>
                </c:pt>
                <c:pt idx="4478">
                  <c:v>6.2194444444444397</c:v>
                </c:pt>
                <c:pt idx="4479">
                  <c:v>6.2208333333333297</c:v>
                </c:pt>
                <c:pt idx="4480">
                  <c:v>6.2222222222222197</c:v>
                </c:pt>
                <c:pt idx="4481">
                  <c:v>6.2236111111111097</c:v>
                </c:pt>
                <c:pt idx="4482">
                  <c:v>6.2249999999999996</c:v>
                </c:pt>
                <c:pt idx="4483">
                  <c:v>6.2263888888888896</c:v>
                </c:pt>
                <c:pt idx="4484">
                  <c:v>6.2277777777777796</c:v>
                </c:pt>
                <c:pt idx="4485">
                  <c:v>6.2291666666666696</c:v>
                </c:pt>
                <c:pt idx="4486">
                  <c:v>6.2305555555555596</c:v>
                </c:pt>
                <c:pt idx="4487">
                  <c:v>6.2319444444444398</c:v>
                </c:pt>
                <c:pt idx="4488">
                  <c:v>6.2333333333333298</c:v>
                </c:pt>
                <c:pt idx="4489">
                  <c:v>6.2347222222222198</c:v>
                </c:pt>
                <c:pt idx="4490">
                  <c:v>6.2361111111111098</c:v>
                </c:pt>
                <c:pt idx="4491">
                  <c:v>6.2374999999999998</c:v>
                </c:pt>
                <c:pt idx="4492">
                  <c:v>6.2388888888888898</c:v>
                </c:pt>
                <c:pt idx="4493">
                  <c:v>6.2402777777777798</c:v>
                </c:pt>
                <c:pt idx="4494">
                  <c:v>6.2416666666666698</c:v>
                </c:pt>
                <c:pt idx="4495">
                  <c:v>6.2430555555555598</c:v>
                </c:pt>
                <c:pt idx="4496">
                  <c:v>6.24444444444444</c:v>
                </c:pt>
                <c:pt idx="4497">
                  <c:v>6.24583333333333</c:v>
                </c:pt>
                <c:pt idx="4498">
                  <c:v>6.24722222222222</c:v>
                </c:pt>
                <c:pt idx="4499">
                  <c:v>6.24861111111111</c:v>
                </c:pt>
                <c:pt idx="4500">
                  <c:v>6.25</c:v>
                </c:pt>
                <c:pt idx="4501">
                  <c:v>6.25138888888889</c:v>
                </c:pt>
                <c:pt idx="4502">
                  <c:v>6.25277777777778</c:v>
                </c:pt>
                <c:pt idx="4503">
                  <c:v>6.25416666666667</c:v>
                </c:pt>
                <c:pt idx="4504">
                  <c:v>6.25555555555556</c:v>
                </c:pt>
                <c:pt idx="4505">
                  <c:v>6.25694444444445</c:v>
                </c:pt>
                <c:pt idx="4506">
                  <c:v>6.2583333333333302</c:v>
                </c:pt>
                <c:pt idx="4507">
                  <c:v>6.2597222222222202</c:v>
                </c:pt>
                <c:pt idx="4508">
                  <c:v>6.2611111111111102</c:v>
                </c:pt>
                <c:pt idx="4509">
                  <c:v>6.2625000000000002</c:v>
                </c:pt>
                <c:pt idx="4510">
                  <c:v>6.2638888888888902</c:v>
                </c:pt>
                <c:pt idx="4511">
                  <c:v>6.2652777777777802</c:v>
                </c:pt>
                <c:pt idx="4512">
                  <c:v>6.2666666666666702</c:v>
                </c:pt>
                <c:pt idx="4513">
                  <c:v>6.2680555555555602</c:v>
                </c:pt>
                <c:pt idx="4514">
                  <c:v>6.2694444444444501</c:v>
                </c:pt>
                <c:pt idx="4515">
                  <c:v>6.2708333333333304</c:v>
                </c:pt>
                <c:pt idx="4516">
                  <c:v>6.2722222222222204</c:v>
                </c:pt>
                <c:pt idx="4517">
                  <c:v>6.2736111111111104</c:v>
                </c:pt>
                <c:pt idx="4518">
                  <c:v>6.2750000000000004</c:v>
                </c:pt>
                <c:pt idx="4519">
                  <c:v>6.2763888888888903</c:v>
                </c:pt>
                <c:pt idx="4520">
                  <c:v>6.2777777777777803</c:v>
                </c:pt>
                <c:pt idx="4521">
                  <c:v>6.2791666666666703</c:v>
                </c:pt>
                <c:pt idx="4522">
                  <c:v>6.2805555555555603</c:v>
                </c:pt>
                <c:pt idx="4523">
                  <c:v>6.2819444444444397</c:v>
                </c:pt>
                <c:pt idx="4524">
                  <c:v>6.2833333333333297</c:v>
                </c:pt>
                <c:pt idx="4525">
                  <c:v>6.2847222222222197</c:v>
                </c:pt>
                <c:pt idx="4526">
                  <c:v>6.2861111111111097</c:v>
                </c:pt>
                <c:pt idx="4527">
                  <c:v>6.2874999999999996</c:v>
                </c:pt>
                <c:pt idx="4528">
                  <c:v>6.2888888888888896</c:v>
                </c:pt>
                <c:pt idx="4529">
                  <c:v>6.2902777777777796</c:v>
                </c:pt>
                <c:pt idx="4530">
                  <c:v>6.2916666666666696</c:v>
                </c:pt>
                <c:pt idx="4531">
                  <c:v>6.2930555555555596</c:v>
                </c:pt>
                <c:pt idx="4532">
                  <c:v>6.2944444444444398</c:v>
                </c:pt>
                <c:pt idx="4533">
                  <c:v>6.2958333333333298</c:v>
                </c:pt>
                <c:pt idx="4534">
                  <c:v>6.2972222222222198</c:v>
                </c:pt>
                <c:pt idx="4535">
                  <c:v>6.2986111111111098</c:v>
                </c:pt>
                <c:pt idx="4536">
                  <c:v>6.3</c:v>
                </c:pt>
                <c:pt idx="4537">
                  <c:v>6.3013888888888898</c:v>
                </c:pt>
                <c:pt idx="4538">
                  <c:v>6.3027777777777798</c:v>
                </c:pt>
                <c:pt idx="4539">
                  <c:v>6.3041666666666698</c:v>
                </c:pt>
                <c:pt idx="4540">
                  <c:v>6.3055555555555598</c:v>
                </c:pt>
                <c:pt idx="4541">
                  <c:v>6.30694444444444</c:v>
                </c:pt>
                <c:pt idx="4542">
                  <c:v>6.30833333333333</c:v>
                </c:pt>
                <c:pt idx="4543">
                  <c:v>6.30972222222222</c:v>
                </c:pt>
                <c:pt idx="4544">
                  <c:v>6.31111111111111</c:v>
                </c:pt>
                <c:pt idx="4545">
                  <c:v>6.3125</c:v>
                </c:pt>
                <c:pt idx="4546">
                  <c:v>6.31388888888889</c:v>
                </c:pt>
                <c:pt idx="4547">
                  <c:v>6.31527777777778</c:v>
                </c:pt>
                <c:pt idx="4548">
                  <c:v>6.31666666666667</c:v>
                </c:pt>
                <c:pt idx="4549">
                  <c:v>6.31805555555556</c:v>
                </c:pt>
                <c:pt idx="4550">
                  <c:v>6.31944444444445</c:v>
                </c:pt>
                <c:pt idx="4551">
                  <c:v>6.3208333333333302</c:v>
                </c:pt>
                <c:pt idx="4552">
                  <c:v>6.3222222222222202</c:v>
                </c:pt>
                <c:pt idx="4553">
                  <c:v>6.3236111111111102</c:v>
                </c:pt>
                <c:pt idx="4554">
                  <c:v>6.3250000000000002</c:v>
                </c:pt>
                <c:pt idx="4555">
                  <c:v>6.3263888888888902</c:v>
                </c:pt>
                <c:pt idx="4556">
                  <c:v>6.3277777777777802</c:v>
                </c:pt>
                <c:pt idx="4557">
                  <c:v>6.3291666666666702</c:v>
                </c:pt>
                <c:pt idx="4558">
                  <c:v>6.3305555555555602</c:v>
                </c:pt>
                <c:pt idx="4559">
                  <c:v>6.3319444444444501</c:v>
                </c:pt>
                <c:pt idx="4560">
                  <c:v>6.3333333333333304</c:v>
                </c:pt>
                <c:pt idx="4561">
                  <c:v>6.3347222222222204</c:v>
                </c:pt>
                <c:pt idx="4562">
                  <c:v>6.3361111111111104</c:v>
                </c:pt>
                <c:pt idx="4563">
                  <c:v>6.3375000000000004</c:v>
                </c:pt>
                <c:pt idx="4564">
                  <c:v>6.3388888888888903</c:v>
                </c:pt>
                <c:pt idx="4565">
                  <c:v>6.3402777777777803</c:v>
                </c:pt>
                <c:pt idx="4566">
                  <c:v>6.3416666666666703</c:v>
                </c:pt>
                <c:pt idx="4567">
                  <c:v>6.3430555555555603</c:v>
                </c:pt>
                <c:pt idx="4568">
                  <c:v>6.3444444444444397</c:v>
                </c:pt>
                <c:pt idx="4569">
                  <c:v>6.3458333333333297</c:v>
                </c:pt>
                <c:pt idx="4570">
                  <c:v>6.3472222222222197</c:v>
                </c:pt>
                <c:pt idx="4571">
                  <c:v>6.3486111111111097</c:v>
                </c:pt>
                <c:pt idx="4572">
                  <c:v>6.35</c:v>
                </c:pt>
                <c:pt idx="4573">
                  <c:v>6.3513888888888896</c:v>
                </c:pt>
                <c:pt idx="4574">
                  <c:v>6.3527777777777796</c:v>
                </c:pt>
                <c:pt idx="4575">
                  <c:v>6.3541666666666696</c:v>
                </c:pt>
                <c:pt idx="4576">
                  <c:v>6.3555555555555596</c:v>
                </c:pt>
                <c:pt idx="4577">
                  <c:v>6.3569444444444398</c:v>
                </c:pt>
                <c:pt idx="4578">
                  <c:v>6.3583333333333298</c:v>
                </c:pt>
                <c:pt idx="4579">
                  <c:v>6.3597222222222198</c:v>
                </c:pt>
                <c:pt idx="4580">
                  <c:v>6.3611111111111098</c:v>
                </c:pt>
                <c:pt idx="4581">
                  <c:v>6.3624999999999998</c:v>
                </c:pt>
                <c:pt idx="4582">
                  <c:v>6.3638888888888898</c:v>
                </c:pt>
                <c:pt idx="4583">
                  <c:v>6.3652777777777798</c:v>
                </c:pt>
                <c:pt idx="4584">
                  <c:v>6.3666666666666698</c:v>
                </c:pt>
                <c:pt idx="4585">
                  <c:v>6.3680555555555598</c:v>
                </c:pt>
                <c:pt idx="4586">
                  <c:v>6.36944444444444</c:v>
                </c:pt>
                <c:pt idx="4587">
                  <c:v>6.37083333333333</c:v>
                </c:pt>
                <c:pt idx="4588">
                  <c:v>6.37222222222222</c:v>
                </c:pt>
                <c:pt idx="4589">
                  <c:v>6.37361111111111</c:v>
                </c:pt>
                <c:pt idx="4590">
                  <c:v>6.375</c:v>
                </c:pt>
                <c:pt idx="4591">
                  <c:v>6.37638888888889</c:v>
                </c:pt>
                <c:pt idx="4592">
                  <c:v>6.37777777777778</c:v>
                </c:pt>
                <c:pt idx="4593">
                  <c:v>6.37916666666667</c:v>
                </c:pt>
                <c:pt idx="4594">
                  <c:v>6.38055555555556</c:v>
                </c:pt>
                <c:pt idx="4595">
                  <c:v>6.38194444444445</c:v>
                </c:pt>
                <c:pt idx="4596">
                  <c:v>6.3833333333333302</c:v>
                </c:pt>
                <c:pt idx="4597">
                  <c:v>6.3847222222222202</c:v>
                </c:pt>
                <c:pt idx="4598">
                  <c:v>6.3861111111111102</c:v>
                </c:pt>
                <c:pt idx="4599">
                  <c:v>6.3875000000000002</c:v>
                </c:pt>
                <c:pt idx="4600">
                  <c:v>6.3888888888888902</c:v>
                </c:pt>
                <c:pt idx="4601">
                  <c:v>6.3902777777777802</c:v>
                </c:pt>
                <c:pt idx="4602">
                  <c:v>6.3916666666666702</c:v>
                </c:pt>
                <c:pt idx="4603">
                  <c:v>6.3930555555555602</c:v>
                </c:pt>
                <c:pt idx="4604">
                  <c:v>6.3944444444444501</c:v>
                </c:pt>
                <c:pt idx="4605">
                  <c:v>6.3958333333333304</c:v>
                </c:pt>
                <c:pt idx="4606">
                  <c:v>6.3972222222222204</c:v>
                </c:pt>
                <c:pt idx="4607">
                  <c:v>6.3986111111111104</c:v>
                </c:pt>
                <c:pt idx="4608">
                  <c:v>6.4</c:v>
                </c:pt>
                <c:pt idx="4609">
                  <c:v>6.4013888888888903</c:v>
                </c:pt>
                <c:pt idx="4610">
                  <c:v>6.4027777777777803</c:v>
                </c:pt>
                <c:pt idx="4611">
                  <c:v>6.4041666666666703</c:v>
                </c:pt>
                <c:pt idx="4612">
                  <c:v>6.4055555555555603</c:v>
                </c:pt>
                <c:pt idx="4613">
                  <c:v>6.4069444444444397</c:v>
                </c:pt>
                <c:pt idx="4614">
                  <c:v>6.4083333333333297</c:v>
                </c:pt>
                <c:pt idx="4615">
                  <c:v>6.4097222222222197</c:v>
                </c:pt>
                <c:pt idx="4616">
                  <c:v>6.4111111111111097</c:v>
                </c:pt>
                <c:pt idx="4617">
                  <c:v>6.4124999999999996</c:v>
                </c:pt>
                <c:pt idx="4618">
                  <c:v>6.4138888888888896</c:v>
                </c:pt>
                <c:pt idx="4619">
                  <c:v>6.4152777777777796</c:v>
                </c:pt>
                <c:pt idx="4620">
                  <c:v>6.4166666666666696</c:v>
                </c:pt>
                <c:pt idx="4621">
                  <c:v>6.4180555555555596</c:v>
                </c:pt>
                <c:pt idx="4622">
                  <c:v>6.4194444444444398</c:v>
                </c:pt>
                <c:pt idx="4623">
                  <c:v>6.4208333333333298</c:v>
                </c:pt>
                <c:pt idx="4624">
                  <c:v>6.4222222222222198</c:v>
                </c:pt>
                <c:pt idx="4625">
                  <c:v>6.4236111111111098</c:v>
                </c:pt>
                <c:pt idx="4626">
                  <c:v>6.4249999999999998</c:v>
                </c:pt>
                <c:pt idx="4627">
                  <c:v>6.4263888888888898</c:v>
                </c:pt>
                <c:pt idx="4628">
                  <c:v>6.4277777777777798</c:v>
                </c:pt>
                <c:pt idx="4629">
                  <c:v>6.4291666666666698</c:v>
                </c:pt>
                <c:pt idx="4630">
                  <c:v>6.4305555555555598</c:v>
                </c:pt>
                <c:pt idx="4631">
                  <c:v>6.43194444444444</c:v>
                </c:pt>
                <c:pt idx="4632">
                  <c:v>6.43333333333333</c:v>
                </c:pt>
                <c:pt idx="4633">
                  <c:v>6.43472222222222</c:v>
                </c:pt>
                <c:pt idx="4634">
                  <c:v>6.43611111111111</c:v>
                </c:pt>
                <c:pt idx="4635">
                  <c:v>6.4375</c:v>
                </c:pt>
                <c:pt idx="4636">
                  <c:v>6.43888888888889</c:v>
                </c:pt>
                <c:pt idx="4637">
                  <c:v>6.44027777777778</c:v>
                </c:pt>
                <c:pt idx="4638">
                  <c:v>6.44166666666667</c:v>
                </c:pt>
                <c:pt idx="4639">
                  <c:v>6.44305555555556</c:v>
                </c:pt>
                <c:pt idx="4640">
                  <c:v>6.44444444444445</c:v>
                </c:pt>
                <c:pt idx="4641">
                  <c:v>6.4458333333333302</c:v>
                </c:pt>
                <c:pt idx="4642">
                  <c:v>6.4472222222222202</c:v>
                </c:pt>
                <c:pt idx="4643">
                  <c:v>6.4486111111111102</c:v>
                </c:pt>
                <c:pt idx="4644">
                  <c:v>6.45</c:v>
                </c:pt>
                <c:pt idx="4645">
                  <c:v>6.4513888888888902</c:v>
                </c:pt>
                <c:pt idx="4646">
                  <c:v>6.4527777777777802</c:v>
                </c:pt>
                <c:pt idx="4647">
                  <c:v>6.4541666666666702</c:v>
                </c:pt>
                <c:pt idx="4648">
                  <c:v>6.4555555555555602</c:v>
                </c:pt>
                <c:pt idx="4649">
                  <c:v>6.4569444444444501</c:v>
                </c:pt>
                <c:pt idx="4650">
                  <c:v>6.4583333333333304</c:v>
                </c:pt>
                <c:pt idx="4651">
                  <c:v>6.4597222222222204</c:v>
                </c:pt>
                <c:pt idx="4652">
                  <c:v>6.4611111111111104</c:v>
                </c:pt>
                <c:pt idx="4653">
                  <c:v>6.4625000000000004</c:v>
                </c:pt>
                <c:pt idx="4654">
                  <c:v>6.4638888888888903</c:v>
                </c:pt>
                <c:pt idx="4655">
                  <c:v>6.4652777777777803</c:v>
                </c:pt>
                <c:pt idx="4656">
                  <c:v>6.4666666666666703</c:v>
                </c:pt>
                <c:pt idx="4657">
                  <c:v>6.4680555555555603</c:v>
                </c:pt>
                <c:pt idx="4658">
                  <c:v>6.4694444444444397</c:v>
                </c:pt>
                <c:pt idx="4659">
                  <c:v>6.4708333333333297</c:v>
                </c:pt>
                <c:pt idx="4660">
                  <c:v>6.4722222222222197</c:v>
                </c:pt>
                <c:pt idx="4661">
                  <c:v>6.4736111111111097</c:v>
                </c:pt>
                <c:pt idx="4662">
                  <c:v>6.4749999999999996</c:v>
                </c:pt>
                <c:pt idx="4663">
                  <c:v>6.4763888888888896</c:v>
                </c:pt>
                <c:pt idx="4664">
                  <c:v>6.4777777777777796</c:v>
                </c:pt>
                <c:pt idx="4665">
                  <c:v>6.4791666666666696</c:v>
                </c:pt>
                <c:pt idx="4666">
                  <c:v>6.4805555555555596</c:v>
                </c:pt>
                <c:pt idx="4667">
                  <c:v>6.4819444444444398</c:v>
                </c:pt>
                <c:pt idx="4668">
                  <c:v>6.4833333333333298</c:v>
                </c:pt>
                <c:pt idx="4669">
                  <c:v>6.4847222222222198</c:v>
                </c:pt>
                <c:pt idx="4670">
                  <c:v>6.4861111111111098</c:v>
                </c:pt>
                <c:pt idx="4671">
                  <c:v>6.4874999999999998</c:v>
                </c:pt>
                <c:pt idx="4672">
                  <c:v>6.4888888888888898</c:v>
                </c:pt>
                <c:pt idx="4673">
                  <c:v>6.4902777777777798</c:v>
                </c:pt>
                <c:pt idx="4674">
                  <c:v>6.4916666666666698</c:v>
                </c:pt>
                <c:pt idx="4675">
                  <c:v>6.4930555555555598</c:v>
                </c:pt>
                <c:pt idx="4676">
                  <c:v>6.49444444444444</c:v>
                </c:pt>
                <c:pt idx="4677">
                  <c:v>6.49583333333333</c:v>
                </c:pt>
                <c:pt idx="4678">
                  <c:v>6.49722222222222</c:v>
                </c:pt>
                <c:pt idx="4679">
                  <c:v>6.49861111111111</c:v>
                </c:pt>
                <c:pt idx="4680">
                  <c:v>6.5</c:v>
                </c:pt>
                <c:pt idx="4681">
                  <c:v>6.50138888888889</c:v>
                </c:pt>
                <c:pt idx="4682">
                  <c:v>6.50277777777778</c:v>
                </c:pt>
                <c:pt idx="4683">
                  <c:v>6.50416666666667</c:v>
                </c:pt>
                <c:pt idx="4684">
                  <c:v>6.50555555555556</c:v>
                </c:pt>
                <c:pt idx="4685">
                  <c:v>6.50694444444445</c:v>
                </c:pt>
                <c:pt idx="4686">
                  <c:v>6.5083333333333302</c:v>
                </c:pt>
                <c:pt idx="4687">
                  <c:v>6.5097222222222202</c:v>
                </c:pt>
                <c:pt idx="4688">
                  <c:v>6.5111111111111102</c:v>
                </c:pt>
                <c:pt idx="4689">
                  <c:v>6.5125000000000002</c:v>
                </c:pt>
                <c:pt idx="4690">
                  <c:v>6.5138888888888902</c:v>
                </c:pt>
                <c:pt idx="4691">
                  <c:v>6.5152777777777802</c:v>
                </c:pt>
                <c:pt idx="4692">
                  <c:v>6.5166666666666702</c:v>
                </c:pt>
                <c:pt idx="4693">
                  <c:v>6.5180555555555602</c:v>
                </c:pt>
                <c:pt idx="4694">
                  <c:v>6.5194444444444501</c:v>
                </c:pt>
                <c:pt idx="4695">
                  <c:v>6.5208333333333304</c:v>
                </c:pt>
                <c:pt idx="4696">
                  <c:v>6.5222222222222204</c:v>
                </c:pt>
                <c:pt idx="4697">
                  <c:v>6.5236111111111104</c:v>
                </c:pt>
                <c:pt idx="4698">
                  <c:v>6.5250000000000004</c:v>
                </c:pt>
                <c:pt idx="4699">
                  <c:v>6.5263888888888903</c:v>
                </c:pt>
                <c:pt idx="4700">
                  <c:v>6.5277777777777803</c:v>
                </c:pt>
                <c:pt idx="4701">
                  <c:v>6.5291666666666703</c:v>
                </c:pt>
                <c:pt idx="4702">
                  <c:v>6.5305555555555603</c:v>
                </c:pt>
                <c:pt idx="4703">
                  <c:v>6.5319444444444397</c:v>
                </c:pt>
                <c:pt idx="4704">
                  <c:v>6.5333333333333297</c:v>
                </c:pt>
                <c:pt idx="4705">
                  <c:v>6.5347222222222197</c:v>
                </c:pt>
                <c:pt idx="4706">
                  <c:v>6.5361111111111097</c:v>
                </c:pt>
                <c:pt idx="4707">
                  <c:v>6.5374999999999996</c:v>
                </c:pt>
                <c:pt idx="4708">
                  <c:v>6.5388888888888896</c:v>
                </c:pt>
                <c:pt idx="4709">
                  <c:v>6.5402777777777796</c:v>
                </c:pt>
                <c:pt idx="4710">
                  <c:v>6.5416666666666696</c:v>
                </c:pt>
                <c:pt idx="4711">
                  <c:v>6.5430555555555596</c:v>
                </c:pt>
                <c:pt idx="4712">
                  <c:v>6.5444444444444398</c:v>
                </c:pt>
                <c:pt idx="4713">
                  <c:v>6.5458333333333298</c:v>
                </c:pt>
                <c:pt idx="4714">
                  <c:v>6.5472222222222198</c:v>
                </c:pt>
                <c:pt idx="4715">
                  <c:v>6.5486111111111098</c:v>
                </c:pt>
                <c:pt idx="4716">
                  <c:v>6.55</c:v>
                </c:pt>
                <c:pt idx="4717">
                  <c:v>6.5513888888888898</c:v>
                </c:pt>
                <c:pt idx="4718">
                  <c:v>6.5527777777777798</c:v>
                </c:pt>
                <c:pt idx="4719">
                  <c:v>6.5541666666666698</c:v>
                </c:pt>
                <c:pt idx="4720">
                  <c:v>6.5555555555555598</c:v>
                </c:pt>
                <c:pt idx="4721">
                  <c:v>6.55694444444444</c:v>
                </c:pt>
                <c:pt idx="4722">
                  <c:v>6.55833333333333</c:v>
                </c:pt>
                <c:pt idx="4723">
                  <c:v>6.55972222222222</c:v>
                </c:pt>
                <c:pt idx="4724">
                  <c:v>6.56111111111111</c:v>
                </c:pt>
                <c:pt idx="4725">
                  <c:v>6.5625</c:v>
                </c:pt>
                <c:pt idx="4726">
                  <c:v>6.56388888888889</c:v>
                </c:pt>
                <c:pt idx="4727">
                  <c:v>6.56527777777778</c:v>
                </c:pt>
                <c:pt idx="4728">
                  <c:v>6.56666666666667</c:v>
                </c:pt>
                <c:pt idx="4729">
                  <c:v>6.56805555555556</c:v>
                </c:pt>
                <c:pt idx="4730">
                  <c:v>6.56944444444445</c:v>
                </c:pt>
                <c:pt idx="4731">
                  <c:v>6.5708333333333302</c:v>
                </c:pt>
                <c:pt idx="4732">
                  <c:v>6.5722222222222202</c:v>
                </c:pt>
                <c:pt idx="4733">
                  <c:v>6.5736111111111102</c:v>
                </c:pt>
                <c:pt idx="4734">
                  <c:v>6.5750000000000002</c:v>
                </c:pt>
                <c:pt idx="4735">
                  <c:v>6.5763888888888902</c:v>
                </c:pt>
                <c:pt idx="4736">
                  <c:v>6.5777777777777802</c:v>
                </c:pt>
                <c:pt idx="4737">
                  <c:v>6.5791666666666702</c:v>
                </c:pt>
                <c:pt idx="4738">
                  <c:v>6.5805555555555602</c:v>
                </c:pt>
                <c:pt idx="4739">
                  <c:v>6.5819444444444501</c:v>
                </c:pt>
                <c:pt idx="4740">
                  <c:v>6.5833333333333304</c:v>
                </c:pt>
                <c:pt idx="4741">
                  <c:v>6.5847222222222204</c:v>
                </c:pt>
                <c:pt idx="4742">
                  <c:v>6.5861111111111104</c:v>
                </c:pt>
                <c:pt idx="4743">
                  <c:v>6.5875000000000004</c:v>
                </c:pt>
                <c:pt idx="4744">
                  <c:v>6.5888888888888903</c:v>
                </c:pt>
                <c:pt idx="4745">
                  <c:v>6.5902777777777803</c:v>
                </c:pt>
                <c:pt idx="4746">
                  <c:v>6.5916666666666703</c:v>
                </c:pt>
                <c:pt idx="4747">
                  <c:v>6.5930555555555603</c:v>
                </c:pt>
                <c:pt idx="4748">
                  <c:v>6.5944444444444397</c:v>
                </c:pt>
                <c:pt idx="4749">
                  <c:v>6.5958333333333297</c:v>
                </c:pt>
                <c:pt idx="4750">
                  <c:v>6.5972222222222197</c:v>
                </c:pt>
                <c:pt idx="4751">
                  <c:v>6.5986111111111097</c:v>
                </c:pt>
                <c:pt idx="4752">
                  <c:v>6.6</c:v>
                </c:pt>
                <c:pt idx="4753">
                  <c:v>6.6013888888888896</c:v>
                </c:pt>
                <c:pt idx="4754">
                  <c:v>6.6027777777777796</c:v>
                </c:pt>
                <c:pt idx="4755">
                  <c:v>6.6041666666666696</c:v>
                </c:pt>
                <c:pt idx="4756">
                  <c:v>6.6055555555555596</c:v>
                </c:pt>
                <c:pt idx="4757">
                  <c:v>6.6069444444444398</c:v>
                </c:pt>
                <c:pt idx="4758">
                  <c:v>6.6083333333333298</c:v>
                </c:pt>
                <c:pt idx="4759">
                  <c:v>6.6097222222222198</c:v>
                </c:pt>
                <c:pt idx="4760">
                  <c:v>6.6111111111111098</c:v>
                </c:pt>
                <c:pt idx="4761">
                  <c:v>6.6124999999999998</c:v>
                </c:pt>
                <c:pt idx="4762">
                  <c:v>6.6138888888888898</c:v>
                </c:pt>
                <c:pt idx="4763">
                  <c:v>6.6152777777777798</c:v>
                </c:pt>
                <c:pt idx="4764">
                  <c:v>6.6166666666666698</c:v>
                </c:pt>
                <c:pt idx="4765">
                  <c:v>6.6180555555555598</c:v>
                </c:pt>
                <c:pt idx="4766">
                  <c:v>6.61944444444444</c:v>
                </c:pt>
                <c:pt idx="4767">
                  <c:v>6.62083333333333</c:v>
                </c:pt>
                <c:pt idx="4768">
                  <c:v>6.62222222222222</c:v>
                </c:pt>
                <c:pt idx="4769">
                  <c:v>6.62361111111111</c:v>
                </c:pt>
                <c:pt idx="4770">
                  <c:v>6.625</c:v>
                </c:pt>
                <c:pt idx="4771">
                  <c:v>6.62638888888889</c:v>
                </c:pt>
                <c:pt idx="4772">
                  <c:v>6.62777777777778</c:v>
                </c:pt>
                <c:pt idx="4773">
                  <c:v>6.62916666666667</c:v>
                </c:pt>
                <c:pt idx="4774">
                  <c:v>6.63055555555556</c:v>
                </c:pt>
                <c:pt idx="4775">
                  <c:v>6.63194444444445</c:v>
                </c:pt>
                <c:pt idx="4776">
                  <c:v>6.6333333333333302</c:v>
                </c:pt>
                <c:pt idx="4777">
                  <c:v>6.6347222222222202</c:v>
                </c:pt>
                <c:pt idx="4778">
                  <c:v>6.6361111111111102</c:v>
                </c:pt>
                <c:pt idx="4779">
                  <c:v>6.6375000000000002</c:v>
                </c:pt>
                <c:pt idx="4780">
                  <c:v>6.6388888888888902</c:v>
                </c:pt>
                <c:pt idx="4781">
                  <c:v>6.6402777777777802</c:v>
                </c:pt>
                <c:pt idx="4782">
                  <c:v>6.6416666666666702</c:v>
                </c:pt>
                <c:pt idx="4783">
                  <c:v>6.6430555555555602</c:v>
                </c:pt>
                <c:pt idx="4784">
                  <c:v>6.6444444444444501</c:v>
                </c:pt>
                <c:pt idx="4785">
                  <c:v>6.6458333333333304</c:v>
                </c:pt>
                <c:pt idx="4786">
                  <c:v>6.6472222222222204</c:v>
                </c:pt>
                <c:pt idx="4787">
                  <c:v>6.6486111111111104</c:v>
                </c:pt>
                <c:pt idx="4788">
                  <c:v>6.65</c:v>
                </c:pt>
                <c:pt idx="4789">
                  <c:v>6.6513888888888903</c:v>
                </c:pt>
                <c:pt idx="4790">
                  <c:v>6.6527777777777803</c:v>
                </c:pt>
                <c:pt idx="4791">
                  <c:v>6.6541666666666703</c:v>
                </c:pt>
                <c:pt idx="4792">
                  <c:v>6.6555555555555603</c:v>
                </c:pt>
                <c:pt idx="4793">
                  <c:v>6.6569444444444397</c:v>
                </c:pt>
                <c:pt idx="4794">
                  <c:v>6.6583333333333297</c:v>
                </c:pt>
                <c:pt idx="4795">
                  <c:v>6.6597222222222197</c:v>
                </c:pt>
                <c:pt idx="4796">
                  <c:v>6.6611111111111097</c:v>
                </c:pt>
                <c:pt idx="4797">
                  <c:v>6.6624999999999996</c:v>
                </c:pt>
                <c:pt idx="4798">
                  <c:v>6.6638888888888896</c:v>
                </c:pt>
                <c:pt idx="4799">
                  <c:v>6.6652777777777796</c:v>
                </c:pt>
                <c:pt idx="4800">
                  <c:v>6.6666666666666696</c:v>
                </c:pt>
                <c:pt idx="4801">
                  <c:v>6.6680555555555596</c:v>
                </c:pt>
                <c:pt idx="4802">
                  <c:v>6.6694444444444398</c:v>
                </c:pt>
                <c:pt idx="4803">
                  <c:v>6.6708333333333298</c:v>
                </c:pt>
                <c:pt idx="4804">
                  <c:v>6.6722222222222198</c:v>
                </c:pt>
                <c:pt idx="4805">
                  <c:v>6.6736111111111098</c:v>
                </c:pt>
                <c:pt idx="4806">
                  <c:v>6.6749999999999998</c:v>
                </c:pt>
                <c:pt idx="4807">
                  <c:v>6.6763888888888898</c:v>
                </c:pt>
                <c:pt idx="4808">
                  <c:v>6.6777777777777798</c:v>
                </c:pt>
                <c:pt idx="4809">
                  <c:v>6.6791666666666698</c:v>
                </c:pt>
                <c:pt idx="4810">
                  <c:v>6.6805555555555598</c:v>
                </c:pt>
                <c:pt idx="4811">
                  <c:v>6.68194444444444</c:v>
                </c:pt>
                <c:pt idx="4812">
                  <c:v>6.68333333333333</c:v>
                </c:pt>
                <c:pt idx="4813">
                  <c:v>6.68472222222222</c:v>
                </c:pt>
                <c:pt idx="4814">
                  <c:v>6.68611111111111</c:v>
                </c:pt>
                <c:pt idx="4815">
                  <c:v>6.6875</c:v>
                </c:pt>
                <c:pt idx="4816">
                  <c:v>6.68888888888889</c:v>
                </c:pt>
                <c:pt idx="4817">
                  <c:v>6.69027777777778</c:v>
                </c:pt>
                <c:pt idx="4818">
                  <c:v>6.69166666666667</c:v>
                </c:pt>
                <c:pt idx="4819">
                  <c:v>6.69305555555556</c:v>
                </c:pt>
                <c:pt idx="4820">
                  <c:v>6.69444444444445</c:v>
                </c:pt>
                <c:pt idx="4821">
                  <c:v>6.6958333333333302</c:v>
                </c:pt>
                <c:pt idx="4822">
                  <c:v>6.6972222222222202</c:v>
                </c:pt>
                <c:pt idx="4823">
                  <c:v>6.6986111111111102</c:v>
                </c:pt>
                <c:pt idx="4824">
                  <c:v>6.7</c:v>
                </c:pt>
                <c:pt idx="4825">
                  <c:v>6.7013888888888902</c:v>
                </c:pt>
                <c:pt idx="4826">
                  <c:v>6.7027777777777802</c:v>
                </c:pt>
                <c:pt idx="4827">
                  <c:v>6.7041666666666702</c:v>
                </c:pt>
                <c:pt idx="4828">
                  <c:v>6.7055555555555602</c:v>
                </c:pt>
                <c:pt idx="4829">
                  <c:v>6.7069444444444501</c:v>
                </c:pt>
                <c:pt idx="4830">
                  <c:v>6.7083333333333304</c:v>
                </c:pt>
                <c:pt idx="4831">
                  <c:v>6.7097222222222204</c:v>
                </c:pt>
                <c:pt idx="4832">
                  <c:v>6.7111111111111104</c:v>
                </c:pt>
                <c:pt idx="4833">
                  <c:v>6.7125000000000004</c:v>
                </c:pt>
                <c:pt idx="4834">
                  <c:v>6.7138888888888903</c:v>
                </c:pt>
                <c:pt idx="4835">
                  <c:v>6.7152777777777803</c:v>
                </c:pt>
                <c:pt idx="4836">
                  <c:v>6.7166666666666703</c:v>
                </c:pt>
                <c:pt idx="4837">
                  <c:v>6.7180555555555603</c:v>
                </c:pt>
                <c:pt idx="4838">
                  <c:v>6.7194444444444397</c:v>
                </c:pt>
                <c:pt idx="4839">
                  <c:v>6.7208333333333297</c:v>
                </c:pt>
                <c:pt idx="4840">
                  <c:v>6.7222222222222197</c:v>
                </c:pt>
                <c:pt idx="4841">
                  <c:v>6.7236111111111097</c:v>
                </c:pt>
                <c:pt idx="4842">
                  <c:v>6.7249999999999996</c:v>
                </c:pt>
                <c:pt idx="4843">
                  <c:v>6.7263888888888896</c:v>
                </c:pt>
                <c:pt idx="4844">
                  <c:v>6.7277777777777796</c:v>
                </c:pt>
                <c:pt idx="4845">
                  <c:v>6.7291666666666696</c:v>
                </c:pt>
                <c:pt idx="4846">
                  <c:v>6.7305555555555596</c:v>
                </c:pt>
                <c:pt idx="4847">
                  <c:v>6.7319444444444398</c:v>
                </c:pt>
                <c:pt idx="4848">
                  <c:v>6.7333333333333298</c:v>
                </c:pt>
                <c:pt idx="4849">
                  <c:v>6.7347222222222198</c:v>
                </c:pt>
                <c:pt idx="4850">
                  <c:v>6.7361111111111098</c:v>
                </c:pt>
                <c:pt idx="4851">
                  <c:v>6.7374999999999998</c:v>
                </c:pt>
                <c:pt idx="4852">
                  <c:v>6.7388888888888898</c:v>
                </c:pt>
                <c:pt idx="4853">
                  <c:v>6.7402777777777798</c:v>
                </c:pt>
                <c:pt idx="4854">
                  <c:v>6.7416666666666698</c:v>
                </c:pt>
                <c:pt idx="4855">
                  <c:v>6.7430555555555598</c:v>
                </c:pt>
                <c:pt idx="4856">
                  <c:v>6.74444444444444</c:v>
                </c:pt>
                <c:pt idx="4857">
                  <c:v>6.74583333333333</c:v>
                </c:pt>
                <c:pt idx="4858">
                  <c:v>6.74722222222222</c:v>
                </c:pt>
                <c:pt idx="4859">
                  <c:v>6.74861111111111</c:v>
                </c:pt>
                <c:pt idx="4860">
                  <c:v>6.75</c:v>
                </c:pt>
                <c:pt idx="4861">
                  <c:v>6.75138888888889</c:v>
                </c:pt>
                <c:pt idx="4862">
                  <c:v>6.75277777777778</c:v>
                </c:pt>
                <c:pt idx="4863">
                  <c:v>6.75416666666667</c:v>
                </c:pt>
                <c:pt idx="4864">
                  <c:v>6.75555555555556</c:v>
                </c:pt>
                <c:pt idx="4865">
                  <c:v>6.75694444444445</c:v>
                </c:pt>
                <c:pt idx="4866">
                  <c:v>6.7583333333333302</c:v>
                </c:pt>
                <c:pt idx="4867">
                  <c:v>6.7597222222222202</c:v>
                </c:pt>
                <c:pt idx="4868">
                  <c:v>6.7611111111111102</c:v>
                </c:pt>
                <c:pt idx="4869">
                  <c:v>6.7625000000000002</c:v>
                </c:pt>
                <c:pt idx="4870">
                  <c:v>6.7638888888888902</c:v>
                </c:pt>
                <c:pt idx="4871">
                  <c:v>6.7652777777777802</c:v>
                </c:pt>
                <c:pt idx="4872">
                  <c:v>6.7666666666666702</c:v>
                </c:pt>
                <c:pt idx="4873">
                  <c:v>6.7680555555555602</c:v>
                </c:pt>
                <c:pt idx="4874">
                  <c:v>6.7694444444444501</c:v>
                </c:pt>
                <c:pt idx="4875">
                  <c:v>6.7708333333333304</c:v>
                </c:pt>
                <c:pt idx="4876">
                  <c:v>6.7722222222222204</c:v>
                </c:pt>
                <c:pt idx="4877">
                  <c:v>6.7736111111111104</c:v>
                </c:pt>
                <c:pt idx="4878">
                  <c:v>6.7750000000000004</c:v>
                </c:pt>
                <c:pt idx="4879">
                  <c:v>6.7763888888888903</c:v>
                </c:pt>
                <c:pt idx="4880">
                  <c:v>6.7777777777777803</c:v>
                </c:pt>
                <c:pt idx="4881">
                  <c:v>6.7791666666666703</c:v>
                </c:pt>
                <c:pt idx="4882">
                  <c:v>6.7805555555555603</c:v>
                </c:pt>
                <c:pt idx="4883">
                  <c:v>6.7819444444444397</c:v>
                </c:pt>
                <c:pt idx="4884">
                  <c:v>6.7833333333333297</c:v>
                </c:pt>
                <c:pt idx="4885">
                  <c:v>6.7847222222222197</c:v>
                </c:pt>
                <c:pt idx="4886">
                  <c:v>6.7861111111111097</c:v>
                </c:pt>
                <c:pt idx="4887">
                  <c:v>6.7874999999999996</c:v>
                </c:pt>
                <c:pt idx="4888">
                  <c:v>6.7888888888888896</c:v>
                </c:pt>
                <c:pt idx="4889">
                  <c:v>6.7902777777777796</c:v>
                </c:pt>
                <c:pt idx="4890">
                  <c:v>6.7916666666666696</c:v>
                </c:pt>
                <c:pt idx="4891">
                  <c:v>6.7930555555555596</c:v>
                </c:pt>
                <c:pt idx="4892">
                  <c:v>6.7944444444444398</c:v>
                </c:pt>
                <c:pt idx="4893">
                  <c:v>6.7958333333333298</c:v>
                </c:pt>
                <c:pt idx="4894">
                  <c:v>6.7972222222222198</c:v>
                </c:pt>
                <c:pt idx="4895">
                  <c:v>6.7986111111111098</c:v>
                </c:pt>
                <c:pt idx="4896">
                  <c:v>6.8</c:v>
                </c:pt>
                <c:pt idx="4897">
                  <c:v>6.8013888888888898</c:v>
                </c:pt>
                <c:pt idx="4898">
                  <c:v>6.8027777777777798</c:v>
                </c:pt>
                <c:pt idx="4899">
                  <c:v>6.8041666666666698</c:v>
                </c:pt>
                <c:pt idx="4900">
                  <c:v>6.8055555555555598</c:v>
                </c:pt>
                <c:pt idx="4901">
                  <c:v>6.80694444444444</c:v>
                </c:pt>
                <c:pt idx="4902">
                  <c:v>6.80833333333333</c:v>
                </c:pt>
                <c:pt idx="4903">
                  <c:v>6.80972222222222</c:v>
                </c:pt>
                <c:pt idx="4904">
                  <c:v>6.81111111111111</c:v>
                </c:pt>
                <c:pt idx="4905">
                  <c:v>6.8125</c:v>
                </c:pt>
                <c:pt idx="4906">
                  <c:v>6.81388888888889</c:v>
                </c:pt>
                <c:pt idx="4907">
                  <c:v>6.81527777777778</c:v>
                </c:pt>
                <c:pt idx="4908">
                  <c:v>6.81666666666667</c:v>
                </c:pt>
                <c:pt idx="4909">
                  <c:v>6.81805555555556</c:v>
                </c:pt>
                <c:pt idx="4910">
                  <c:v>6.81944444444445</c:v>
                </c:pt>
                <c:pt idx="4911">
                  <c:v>6.8208333333333302</c:v>
                </c:pt>
                <c:pt idx="4912">
                  <c:v>6.8222222222222202</c:v>
                </c:pt>
                <c:pt idx="4913">
                  <c:v>6.8236111111111102</c:v>
                </c:pt>
                <c:pt idx="4914">
                  <c:v>6.8250000000000002</c:v>
                </c:pt>
                <c:pt idx="4915">
                  <c:v>6.8263888888888902</c:v>
                </c:pt>
                <c:pt idx="4916">
                  <c:v>6.8277777777777802</c:v>
                </c:pt>
                <c:pt idx="4917">
                  <c:v>6.8291666666666702</c:v>
                </c:pt>
                <c:pt idx="4918">
                  <c:v>6.8305555555555602</c:v>
                </c:pt>
                <c:pt idx="4919">
                  <c:v>6.8319444444444501</c:v>
                </c:pt>
                <c:pt idx="4920">
                  <c:v>6.8333333333333304</c:v>
                </c:pt>
                <c:pt idx="4921">
                  <c:v>6.8347222222222204</c:v>
                </c:pt>
                <c:pt idx="4922">
                  <c:v>6.8361111111111104</c:v>
                </c:pt>
                <c:pt idx="4923">
                  <c:v>6.8375000000000004</c:v>
                </c:pt>
                <c:pt idx="4924">
                  <c:v>6.8388888888888903</c:v>
                </c:pt>
                <c:pt idx="4925">
                  <c:v>6.8402777777777803</c:v>
                </c:pt>
                <c:pt idx="4926">
                  <c:v>6.8416666666666703</c:v>
                </c:pt>
                <c:pt idx="4927">
                  <c:v>6.8430555555555603</c:v>
                </c:pt>
                <c:pt idx="4928">
                  <c:v>6.8444444444444397</c:v>
                </c:pt>
                <c:pt idx="4929">
                  <c:v>6.8458333333333297</c:v>
                </c:pt>
                <c:pt idx="4930">
                  <c:v>6.8472222222222197</c:v>
                </c:pt>
                <c:pt idx="4931">
                  <c:v>6.8486111111111097</c:v>
                </c:pt>
                <c:pt idx="4932">
                  <c:v>6.85</c:v>
                </c:pt>
                <c:pt idx="4933">
                  <c:v>6.8513888888888896</c:v>
                </c:pt>
                <c:pt idx="4934">
                  <c:v>6.8527777777777796</c:v>
                </c:pt>
                <c:pt idx="4935">
                  <c:v>6.8541666666666696</c:v>
                </c:pt>
                <c:pt idx="4936">
                  <c:v>6.8555555555555596</c:v>
                </c:pt>
                <c:pt idx="4937">
                  <c:v>6.8569444444444398</c:v>
                </c:pt>
                <c:pt idx="4938">
                  <c:v>6.8583333333333298</c:v>
                </c:pt>
                <c:pt idx="4939">
                  <c:v>6.8597222222222198</c:v>
                </c:pt>
                <c:pt idx="4940">
                  <c:v>6.8611111111111098</c:v>
                </c:pt>
                <c:pt idx="4941">
                  <c:v>6.8624999999999998</c:v>
                </c:pt>
                <c:pt idx="4942">
                  <c:v>6.8638888888888898</c:v>
                </c:pt>
                <c:pt idx="4943">
                  <c:v>6.8652777777777798</c:v>
                </c:pt>
                <c:pt idx="4944">
                  <c:v>6.8666666666666698</c:v>
                </c:pt>
                <c:pt idx="4945">
                  <c:v>6.8680555555555598</c:v>
                </c:pt>
                <c:pt idx="4946">
                  <c:v>6.86944444444444</c:v>
                </c:pt>
                <c:pt idx="4947">
                  <c:v>6.87083333333333</c:v>
                </c:pt>
                <c:pt idx="4948">
                  <c:v>6.87222222222222</c:v>
                </c:pt>
                <c:pt idx="4949">
                  <c:v>6.87361111111111</c:v>
                </c:pt>
                <c:pt idx="4950">
                  <c:v>6.875</c:v>
                </c:pt>
                <c:pt idx="4951">
                  <c:v>6.87638888888889</c:v>
                </c:pt>
                <c:pt idx="4952">
                  <c:v>6.87777777777778</c:v>
                </c:pt>
                <c:pt idx="4953">
                  <c:v>6.87916666666667</c:v>
                </c:pt>
                <c:pt idx="4954">
                  <c:v>6.88055555555556</c:v>
                </c:pt>
                <c:pt idx="4955">
                  <c:v>6.88194444444445</c:v>
                </c:pt>
                <c:pt idx="4956">
                  <c:v>6.8833333333333302</c:v>
                </c:pt>
                <c:pt idx="4957">
                  <c:v>6.8847222222222202</c:v>
                </c:pt>
                <c:pt idx="4958">
                  <c:v>6.8861111111111102</c:v>
                </c:pt>
                <c:pt idx="4959">
                  <c:v>6.8875000000000002</c:v>
                </c:pt>
                <c:pt idx="4960">
                  <c:v>6.8888888888888902</c:v>
                </c:pt>
                <c:pt idx="4961">
                  <c:v>6.8902777777777802</c:v>
                </c:pt>
                <c:pt idx="4962">
                  <c:v>6.8916666666666702</c:v>
                </c:pt>
                <c:pt idx="4963">
                  <c:v>6.8930555555555602</c:v>
                </c:pt>
                <c:pt idx="4964">
                  <c:v>6.8944444444444501</c:v>
                </c:pt>
                <c:pt idx="4965">
                  <c:v>6.8958333333333304</c:v>
                </c:pt>
                <c:pt idx="4966">
                  <c:v>6.8972222222222204</c:v>
                </c:pt>
                <c:pt idx="4967">
                  <c:v>6.8986111111111104</c:v>
                </c:pt>
                <c:pt idx="4968">
                  <c:v>6.9</c:v>
                </c:pt>
                <c:pt idx="4969">
                  <c:v>6.9013888888888903</c:v>
                </c:pt>
                <c:pt idx="4970">
                  <c:v>6.9027777777777803</c:v>
                </c:pt>
                <c:pt idx="4971">
                  <c:v>6.9041666666666703</c:v>
                </c:pt>
                <c:pt idx="4972">
                  <c:v>6.9055555555555603</c:v>
                </c:pt>
                <c:pt idx="4973">
                  <c:v>6.9069444444444397</c:v>
                </c:pt>
                <c:pt idx="4974">
                  <c:v>6.9083333333333297</c:v>
                </c:pt>
                <c:pt idx="4975">
                  <c:v>6.9097222222222197</c:v>
                </c:pt>
                <c:pt idx="4976">
                  <c:v>6.9111111111111097</c:v>
                </c:pt>
                <c:pt idx="4977">
                  <c:v>6.9124999999999996</c:v>
                </c:pt>
                <c:pt idx="4978">
                  <c:v>6.9138888888888896</c:v>
                </c:pt>
                <c:pt idx="4979">
                  <c:v>6.9152777777777796</c:v>
                </c:pt>
                <c:pt idx="4980">
                  <c:v>6.9166666666666696</c:v>
                </c:pt>
                <c:pt idx="4981">
                  <c:v>6.9180555555555596</c:v>
                </c:pt>
                <c:pt idx="4982">
                  <c:v>6.9194444444444398</c:v>
                </c:pt>
                <c:pt idx="4983">
                  <c:v>6.9208333333333298</c:v>
                </c:pt>
                <c:pt idx="4984">
                  <c:v>6.9222222222222198</c:v>
                </c:pt>
                <c:pt idx="4985">
                  <c:v>6.9236111111111098</c:v>
                </c:pt>
                <c:pt idx="4986">
                  <c:v>6.9249999999999998</c:v>
                </c:pt>
                <c:pt idx="4987">
                  <c:v>6.9263888888888898</c:v>
                </c:pt>
                <c:pt idx="4988">
                  <c:v>6.9277777777777798</c:v>
                </c:pt>
                <c:pt idx="4989">
                  <c:v>6.9291666666666698</c:v>
                </c:pt>
                <c:pt idx="4990">
                  <c:v>6.9305555555555598</c:v>
                </c:pt>
                <c:pt idx="4991">
                  <c:v>6.93194444444444</c:v>
                </c:pt>
                <c:pt idx="4992">
                  <c:v>6.93333333333333</c:v>
                </c:pt>
                <c:pt idx="4993">
                  <c:v>6.93472222222222</c:v>
                </c:pt>
                <c:pt idx="4994">
                  <c:v>6.93611111111111</c:v>
                </c:pt>
                <c:pt idx="4995">
                  <c:v>6.9375</c:v>
                </c:pt>
                <c:pt idx="4996">
                  <c:v>6.93888888888889</c:v>
                </c:pt>
                <c:pt idx="4997">
                  <c:v>6.94027777777778</c:v>
                </c:pt>
                <c:pt idx="4998">
                  <c:v>6.94166666666667</c:v>
                </c:pt>
                <c:pt idx="4999">
                  <c:v>6.94305555555556</c:v>
                </c:pt>
                <c:pt idx="5000">
                  <c:v>6.94444444444445</c:v>
                </c:pt>
                <c:pt idx="5001">
                  <c:v>6.9458333333333302</c:v>
                </c:pt>
                <c:pt idx="5002">
                  <c:v>6.9472222222222202</c:v>
                </c:pt>
                <c:pt idx="5003">
                  <c:v>6.9486111111111102</c:v>
                </c:pt>
                <c:pt idx="5004">
                  <c:v>6.95</c:v>
                </c:pt>
                <c:pt idx="5005">
                  <c:v>6.9513888888888902</c:v>
                </c:pt>
                <c:pt idx="5006">
                  <c:v>6.9527777777777802</c:v>
                </c:pt>
                <c:pt idx="5007">
                  <c:v>6.9541666666666702</c:v>
                </c:pt>
                <c:pt idx="5008">
                  <c:v>6.9555555555555602</c:v>
                </c:pt>
                <c:pt idx="5009">
                  <c:v>6.9569444444444501</c:v>
                </c:pt>
                <c:pt idx="5010">
                  <c:v>6.9583333333333304</c:v>
                </c:pt>
                <c:pt idx="5011">
                  <c:v>6.9597222222222204</c:v>
                </c:pt>
                <c:pt idx="5012">
                  <c:v>6.9611111111111104</c:v>
                </c:pt>
                <c:pt idx="5013">
                  <c:v>6.9625000000000004</c:v>
                </c:pt>
                <c:pt idx="5014">
                  <c:v>6.9638888888888903</c:v>
                </c:pt>
                <c:pt idx="5015">
                  <c:v>6.9652777777777803</c:v>
                </c:pt>
                <c:pt idx="5016">
                  <c:v>6.9666666666666703</c:v>
                </c:pt>
                <c:pt idx="5017">
                  <c:v>6.9680555555555603</c:v>
                </c:pt>
                <c:pt idx="5018">
                  <c:v>6.9694444444444397</c:v>
                </c:pt>
                <c:pt idx="5019">
                  <c:v>6.9708333333333297</c:v>
                </c:pt>
                <c:pt idx="5020">
                  <c:v>6.9722222222222197</c:v>
                </c:pt>
                <c:pt idx="5021">
                  <c:v>6.9736111111111097</c:v>
                </c:pt>
                <c:pt idx="5022">
                  <c:v>6.9749999999999996</c:v>
                </c:pt>
                <c:pt idx="5023">
                  <c:v>6.9763888888888896</c:v>
                </c:pt>
                <c:pt idx="5024">
                  <c:v>6.9777777777777796</c:v>
                </c:pt>
                <c:pt idx="5025">
                  <c:v>6.9791666666666696</c:v>
                </c:pt>
                <c:pt idx="5026">
                  <c:v>6.9805555555555596</c:v>
                </c:pt>
                <c:pt idx="5027">
                  <c:v>6.9819444444444398</c:v>
                </c:pt>
                <c:pt idx="5028">
                  <c:v>6.9833333333333298</c:v>
                </c:pt>
                <c:pt idx="5029">
                  <c:v>6.9847222222222198</c:v>
                </c:pt>
                <c:pt idx="5030">
                  <c:v>6.9861111111111098</c:v>
                </c:pt>
                <c:pt idx="5031">
                  <c:v>6.9874999999999998</c:v>
                </c:pt>
                <c:pt idx="5032">
                  <c:v>6.9888888888888898</c:v>
                </c:pt>
                <c:pt idx="5033">
                  <c:v>6.9902777777777798</c:v>
                </c:pt>
                <c:pt idx="5034">
                  <c:v>6.9916666666666698</c:v>
                </c:pt>
                <c:pt idx="5035">
                  <c:v>6.9930555555555598</c:v>
                </c:pt>
                <c:pt idx="5036">
                  <c:v>6.99444444444444</c:v>
                </c:pt>
                <c:pt idx="5037">
                  <c:v>6.99583333333333</c:v>
                </c:pt>
                <c:pt idx="5038">
                  <c:v>6.99722222222222</c:v>
                </c:pt>
                <c:pt idx="5039">
                  <c:v>6.99861111111111</c:v>
                </c:pt>
                <c:pt idx="5040">
                  <c:v>7</c:v>
                </c:pt>
                <c:pt idx="5041">
                  <c:v>7.00138888888889</c:v>
                </c:pt>
                <c:pt idx="5042">
                  <c:v>7.00277777777778</c:v>
                </c:pt>
                <c:pt idx="5043">
                  <c:v>7.00416666666667</c:v>
                </c:pt>
                <c:pt idx="5044">
                  <c:v>7.00555555555556</c:v>
                </c:pt>
                <c:pt idx="5045">
                  <c:v>7.00694444444445</c:v>
                </c:pt>
                <c:pt idx="5046">
                  <c:v>7.0083333333333302</c:v>
                </c:pt>
                <c:pt idx="5047">
                  <c:v>7.0097222222222202</c:v>
                </c:pt>
                <c:pt idx="5048">
                  <c:v>7.0111111111111102</c:v>
                </c:pt>
                <c:pt idx="5049">
                  <c:v>7.0125000000000002</c:v>
                </c:pt>
                <c:pt idx="5050">
                  <c:v>7.0138888888888902</c:v>
                </c:pt>
                <c:pt idx="5051">
                  <c:v>7.0152777777777802</c:v>
                </c:pt>
                <c:pt idx="5052">
                  <c:v>7.0166666666666702</c:v>
                </c:pt>
                <c:pt idx="5053">
                  <c:v>7.0180555555555602</c:v>
                </c:pt>
                <c:pt idx="5054">
                  <c:v>7.0194444444444501</c:v>
                </c:pt>
                <c:pt idx="5055">
                  <c:v>7.0208333333333304</c:v>
                </c:pt>
                <c:pt idx="5056">
                  <c:v>7.0222222222222204</c:v>
                </c:pt>
                <c:pt idx="5057">
                  <c:v>7.0236111111111104</c:v>
                </c:pt>
                <c:pt idx="5058">
                  <c:v>7.0250000000000004</c:v>
                </c:pt>
                <c:pt idx="5059">
                  <c:v>7.0263888888888903</c:v>
                </c:pt>
                <c:pt idx="5060">
                  <c:v>7.0277777777777803</c:v>
                </c:pt>
                <c:pt idx="5061">
                  <c:v>7.0291666666666703</c:v>
                </c:pt>
                <c:pt idx="5062">
                  <c:v>7.0305555555555603</c:v>
                </c:pt>
                <c:pt idx="5063">
                  <c:v>7.0319444444444397</c:v>
                </c:pt>
                <c:pt idx="5064">
                  <c:v>7.0333333333333297</c:v>
                </c:pt>
                <c:pt idx="5065">
                  <c:v>7.0347222222222197</c:v>
                </c:pt>
                <c:pt idx="5066">
                  <c:v>7.0361111111111097</c:v>
                </c:pt>
                <c:pt idx="5067">
                  <c:v>7.0374999999999996</c:v>
                </c:pt>
                <c:pt idx="5068">
                  <c:v>7.0388888888888896</c:v>
                </c:pt>
                <c:pt idx="5069">
                  <c:v>7.0402777777777796</c:v>
                </c:pt>
                <c:pt idx="5070">
                  <c:v>7.0416666666666696</c:v>
                </c:pt>
                <c:pt idx="5071">
                  <c:v>7.0430555555555596</c:v>
                </c:pt>
                <c:pt idx="5072">
                  <c:v>7.0444444444444398</c:v>
                </c:pt>
                <c:pt idx="5073">
                  <c:v>7.0458333333333298</c:v>
                </c:pt>
                <c:pt idx="5074">
                  <c:v>7.0472222222222198</c:v>
                </c:pt>
                <c:pt idx="5075">
                  <c:v>7.0486111111111098</c:v>
                </c:pt>
                <c:pt idx="5076">
                  <c:v>7.05</c:v>
                </c:pt>
                <c:pt idx="5077">
                  <c:v>7.0513888888888898</c:v>
                </c:pt>
                <c:pt idx="5078">
                  <c:v>7.0527777777777798</c:v>
                </c:pt>
                <c:pt idx="5079">
                  <c:v>7.0541666666666698</c:v>
                </c:pt>
                <c:pt idx="5080">
                  <c:v>7.0555555555555598</c:v>
                </c:pt>
                <c:pt idx="5081">
                  <c:v>7.05694444444444</c:v>
                </c:pt>
                <c:pt idx="5082">
                  <c:v>7.05833333333333</c:v>
                </c:pt>
                <c:pt idx="5083">
                  <c:v>7.05972222222222</c:v>
                </c:pt>
                <c:pt idx="5084">
                  <c:v>7.06111111111111</c:v>
                </c:pt>
                <c:pt idx="5085">
                  <c:v>7.0625</c:v>
                </c:pt>
                <c:pt idx="5086">
                  <c:v>7.06388888888889</c:v>
                </c:pt>
                <c:pt idx="5087">
                  <c:v>7.06527777777778</c:v>
                </c:pt>
                <c:pt idx="5088">
                  <c:v>7.06666666666667</c:v>
                </c:pt>
                <c:pt idx="5089">
                  <c:v>7.06805555555556</c:v>
                </c:pt>
                <c:pt idx="5090">
                  <c:v>7.06944444444445</c:v>
                </c:pt>
                <c:pt idx="5091">
                  <c:v>7.0708333333333302</c:v>
                </c:pt>
                <c:pt idx="5092">
                  <c:v>7.0722222222222202</c:v>
                </c:pt>
                <c:pt idx="5093">
                  <c:v>7.0736111111111102</c:v>
                </c:pt>
                <c:pt idx="5094">
                  <c:v>7.0750000000000002</c:v>
                </c:pt>
                <c:pt idx="5095">
                  <c:v>7.0763888888888902</c:v>
                </c:pt>
                <c:pt idx="5096">
                  <c:v>7.0777777777777802</c:v>
                </c:pt>
                <c:pt idx="5097">
                  <c:v>7.0791666666666702</c:v>
                </c:pt>
                <c:pt idx="5098">
                  <c:v>7.0805555555555602</c:v>
                </c:pt>
                <c:pt idx="5099">
                  <c:v>7.0819444444444501</c:v>
                </c:pt>
                <c:pt idx="5100">
                  <c:v>7.0833333333333304</c:v>
                </c:pt>
                <c:pt idx="5101">
                  <c:v>7.0847222222222204</c:v>
                </c:pt>
                <c:pt idx="5102">
                  <c:v>7.0861111111111104</c:v>
                </c:pt>
                <c:pt idx="5103">
                  <c:v>7.0875000000000004</c:v>
                </c:pt>
                <c:pt idx="5104">
                  <c:v>7.0888888888888903</c:v>
                </c:pt>
                <c:pt idx="5105">
                  <c:v>7.0902777777777803</c:v>
                </c:pt>
                <c:pt idx="5106">
                  <c:v>7.0916666666666703</c:v>
                </c:pt>
                <c:pt idx="5107">
                  <c:v>7.0930555555555603</c:v>
                </c:pt>
                <c:pt idx="5108">
                  <c:v>7.0944444444444397</c:v>
                </c:pt>
                <c:pt idx="5109">
                  <c:v>7.0958333333333297</c:v>
                </c:pt>
                <c:pt idx="5110">
                  <c:v>7.0972222222222197</c:v>
                </c:pt>
                <c:pt idx="5111">
                  <c:v>7.0986111111111097</c:v>
                </c:pt>
                <c:pt idx="5112">
                  <c:v>7.1</c:v>
                </c:pt>
                <c:pt idx="5113">
                  <c:v>7.1013888888888896</c:v>
                </c:pt>
                <c:pt idx="5114">
                  <c:v>7.1027777777777796</c:v>
                </c:pt>
                <c:pt idx="5115">
                  <c:v>7.1041666666666696</c:v>
                </c:pt>
                <c:pt idx="5116">
                  <c:v>7.1055555555555596</c:v>
                </c:pt>
                <c:pt idx="5117">
                  <c:v>7.1069444444444398</c:v>
                </c:pt>
                <c:pt idx="5118">
                  <c:v>7.1083333333333298</c:v>
                </c:pt>
                <c:pt idx="5119">
                  <c:v>7.1097222222222198</c:v>
                </c:pt>
                <c:pt idx="5120">
                  <c:v>7.1111111111111098</c:v>
                </c:pt>
                <c:pt idx="5121">
                  <c:v>7.1124999999999998</c:v>
                </c:pt>
                <c:pt idx="5122">
                  <c:v>7.1138888888888898</c:v>
                </c:pt>
                <c:pt idx="5123">
                  <c:v>7.1152777777777798</c:v>
                </c:pt>
                <c:pt idx="5124">
                  <c:v>7.1166666666666698</c:v>
                </c:pt>
                <c:pt idx="5125">
                  <c:v>7.1180555555555598</c:v>
                </c:pt>
                <c:pt idx="5126">
                  <c:v>7.11944444444444</c:v>
                </c:pt>
                <c:pt idx="5127">
                  <c:v>7.12083333333333</c:v>
                </c:pt>
                <c:pt idx="5128">
                  <c:v>7.12222222222222</c:v>
                </c:pt>
                <c:pt idx="5129">
                  <c:v>7.12361111111111</c:v>
                </c:pt>
                <c:pt idx="5130">
                  <c:v>7.125</c:v>
                </c:pt>
                <c:pt idx="5131">
                  <c:v>7.12638888888889</c:v>
                </c:pt>
                <c:pt idx="5132">
                  <c:v>7.12777777777778</c:v>
                </c:pt>
                <c:pt idx="5133">
                  <c:v>7.12916666666667</c:v>
                </c:pt>
                <c:pt idx="5134">
                  <c:v>7.13055555555556</c:v>
                </c:pt>
                <c:pt idx="5135">
                  <c:v>7.13194444444445</c:v>
                </c:pt>
                <c:pt idx="5136">
                  <c:v>7.1333333333333302</c:v>
                </c:pt>
                <c:pt idx="5137">
                  <c:v>7.1347222222222202</c:v>
                </c:pt>
                <c:pt idx="5138">
                  <c:v>7.1361111111111102</c:v>
                </c:pt>
                <c:pt idx="5139">
                  <c:v>7.1375000000000002</c:v>
                </c:pt>
                <c:pt idx="5140">
                  <c:v>7.1388888888888902</c:v>
                </c:pt>
                <c:pt idx="5141">
                  <c:v>7.1402777777777802</c:v>
                </c:pt>
                <c:pt idx="5142">
                  <c:v>7.1416666666666702</c:v>
                </c:pt>
                <c:pt idx="5143">
                  <c:v>7.1430555555555602</c:v>
                </c:pt>
                <c:pt idx="5144">
                  <c:v>7.1444444444444501</c:v>
                </c:pt>
                <c:pt idx="5145">
                  <c:v>7.1458333333333304</c:v>
                </c:pt>
                <c:pt idx="5146">
                  <c:v>7.1472222222222204</c:v>
                </c:pt>
                <c:pt idx="5147">
                  <c:v>7.1486111111111104</c:v>
                </c:pt>
                <c:pt idx="5148">
                  <c:v>7.15</c:v>
                </c:pt>
                <c:pt idx="5149">
                  <c:v>7.1513888888888903</c:v>
                </c:pt>
                <c:pt idx="5150">
                  <c:v>7.1527777777777803</c:v>
                </c:pt>
                <c:pt idx="5151">
                  <c:v>7.1541666666666703</c:v>
                </c:pt>
                <c:pt idx="5152">
                  <c:v>7.1555555555555603</c:v>
                </c:pt>
                <c:pt idx="5153">
                  <c:v>7.1569444444444397</c:v>
                </c:pt>
                <c:pt idx="5154">
                  <c:v>7.1583333333333297</c:v>
                </c:pt>
                <c:pt idx="5155">
                  <c:v>7.1597222222222197</c:v>
                </c:pt>
                <c:pt idx="5156">
                  <c:v>7.1611111111111097</c:v>
                </c:pt>
                <c:pt idx="5157">
                  <c:v>7.1624999999999996</c:v>
                </c:pt>
                <c:pt idx="5158">
                  <c:v>7.1638888888888896</c:v>
                </c:pt>
                <c:pt idx="5159">
                  <c:v>7.1652777777777796</c:v>
                </c:pt>
                <c:pt idx="5160">
                  <c:v>7.1666666666666696</c:v>
                </c:pt>
                <c:pt idx="5161">
                  <c:v>7.1680555555555596</c:v>
                </c:pt>
                <c:pt idx="5162">
                  <c:v>7.1694444444444398</c:v>
                </c:pt>
                <c:pt idx="5163">
                  <c:v>7.1708333333333298</c:v>
                </c:pt>
                <c:pt idx="5164">
                  <c:v>7.1722222222222198</c:v>
                </c:pt>
                <c:pt idx="5165">
                  <c:v>7.1736111111111098</c:v>
                </c:pt>
                <c:pt idx="5166">
                  <c:v>7.1749999999999998</c:v>
                </c:pt>
                <c:pt idx="5167">
                  <c:v>7.1763888888888898</c:v>
                </c:pt>
                <c:pt idx="5168">
                  <c:v>7.1777777777777798</c:v>
                </c:pt>
                <c:pt idx="5169">
                  <c:v>7.1791666666666698</c:v>
                </c:pt>
                <c:pt idx="5170">
                  <c:v>7.1805555555555598</c:v>
                </c:pt>
                <c:pt idx="5171">
                  <c:v>7.18194444444444</c:v>
                </c:pt>
                <c:pt idx="5172">
                  <c:v>7.18333333333333</c:v>
                </c:pt>
                <c:pt idx="5173">
                  <c:v>7.18472222222222</c:v>
                </c:pt>
                <c:pt idx="5174">
                  <c:v>7.18611111111111</c:v>
                </c:pt>
                <c:pt idx="5175">
                  <c:v>7.1875</c:v>
                </c:pt>
                <c:pt idx="5176">
                  <c:v>7.18888888888889</c:v>
                </c:pt>
                <c:pt idx="5177">
                  <c:v>7.19027777777778</c:v>
                </c:pt>
                <c:pt idx="5178">
                  <c:v>7.19166666666667</c:v>
                </c:pt>
                <c:pt idx="5179">
                  <c:v>7.19305555555556</c:v>
                </c:pt>
                <c:pt idx="5180">
                  <c:v>7.19444444444445</c:v>
                </c:pt>
                <c:pt idx="5181">
                  <c:v>7.1958333333333302</c:v>
                </c:pt>
                <c:pt idx="5182">
                  <c:v>7.1972222222222202</c:v>
                </c:pt>
                <c:pt idx="5183">
                  <c:v>7.1986111111111102</c:v>
                </c:pt>
                <c:pt idx="5184">
                  <c:v>7.2</c:v>
                </c:pt>
                <c:pt idx="5185">
                  <c:v>7.2013888888888902</c:v>
                </c:pt>
                <c:pt idx="5186">
                  <c:v>7.2027777777777802</c:v>
                </c:pt>
                <c:pt idx="5187">
                  <c:v>7.2041666666666702</c:v>
                </c:pt>
                <c:pt idx="5188">
                  <c:v>7.2055555555555602</c:v>
                </c:pt>
                <c:pt idx="5189">
                  <c:v>7.2069444444444501</c:v>
                </c:pt>
                <c:pt idx="5190">
                  <c:v>7.2083333333333304</c:v>
                </c:pt>
                <c:pt idx="5191">
                  <c:v>7.2097222222222204</c:v>
                </c:pt>
                <c:pt idx="5192">
                  <c:v>7.2111111111111104</c:v>
                </c:pt>
                <c:pt idx="5193">
                  <c:v>7.2125000000000004</c:v>
                </c:pt>
                <c:pt idx="5194">
                  <c:v>7.2138888888888903</c:v>
                </c:pt>
                <c:pt idx="5195">
                  <c:v>7.2152777777777803</c:v>
                </c:pt>
                <c:pt idx="5196">
                  <c:v>7.2166666666666703</c:v>
                </c:pt>
                <c:pt idx="5197">
                  <c:v>7.2180555555555603</c:v>
                </c:pt>
                <c:pt idx="5198">
                  <c:v>7.2194444444444397</c:v>
                </c:pt>
                <c:pt idx="5199">
                  <c:v>7.2208333333333297</c:v>
                </c:pt>
                <c:pt idx="5200">
                  <c:v>7.2222222222222197</c:v>
                </c:pt>
                <c:pt idx="5201">
                  <c:v>7.2236111111111097</c:v>
                </c:pt>
                <c:pt idx="5202">
                  <c:v>7.2249999999999996</c:v>
                </c:pt>
                <c:pt idx="5203">
                  <c:v>7.2263888888888896</c:v>
                </c:pt>
                <c:pt idx="5204">
                  <c:v>7.2277777777777796</c:v>
                </c:pt>
                <c:pt idx="5205">
                  <c:v>7.2291666666666696</c:v>
                </c:pt>
                <c:pt idx="5206">
                  <c:v>7.2305555555555596</c:v>
                </c:pt>
                <c:pt idx="5207">
                  <c:v>7.2319444444444398</c:v>
                </c:pt>
                <c:pt idx="5208">
                  <c:v>7.2333333333333298</c:v>
                </c:pt>
                <c:pt idx="5209">
                  <c:v>7.2347222222222198</c:v>
                </c:pt>
                <c:pt idx="5210">
                  <c:v>7.2361111111111098</c:v>
                </c:pt>
                <c:pt idx="5211">
                  <c:v>7.2374999999999998</c:v>
                </c:pt>
                <c:pt idx="5212">
                  <c:v>7.2388888888888898</c:v>
                </c:pt>
                <c:pt idx="5213">
                  <c:v>7.2402777777777798</c:v>
                </c:pt>
                <c:pt idx="5214">
                  <c:v>7.2416666666666698</c:v>
                </c:pt>
                <c:pt idx="5215">
                  <c:v>7.2430555555555598</c:v>
                </c:pt>
                <c:pt idx="5216">
                  <c:v>7.24444444444444</c:v>
                </c:pt>
                <c:pt idx="5217">
                  <c:v>7.24583333333333</c:v>
                </c:pt>
                <c:pt idx="5218">
                  <c:v>7.24722222222222</c:v>
                </c:pt>
                <c:pt idx="5219">
                  <c:v>7.24861111111111</c:v>
                </c:pt>
                <c:pt idx="5220">
                  <c:v>7.25</c:v>
                </c:pt>
                <c:pt idx="5221">
                  <c:v>7.25138888888889</c:v>
                </c:pt>
                <c:pt idx="5222">
                  <c:v>7.25277777777778</c:v>
                </c:pt>
                <c:pt idx="5223">
                  <c:v>7.25416666666667</c:v>
                </c:pt>
                <c:pt idx="5224">
                  <c:v>7.25555555555556</c:v>
                </c:pt>
                <c:pt idx="5225">
                  <c:v>7.25694444444445</c:v>
                </c:pt>
                <c:pt idx="5226">
                  <c:v>7.2583333333333302</c:v>
                </c:pt>
                <c:pt idx="5227">
                  <c:v>7.2597222222222202</c:v>
                </c:pt>
                <c:pt idx="5228">
                  <c:v>7.2611111111111102</c:v>
                </c:pt>
                <c:pt idx="5229">
                  <c:v>7.2625000000000002</c:v>
                </c:pt>
                <c:pt idx="5230">
                  <c:v>7.2638888888888902</c:v>
                </c:pt>
                <c:pt idx="5231">
                  <c:v>7.2652777777777802</c:v>
                </c:pt>
                <c:pt idx="5232">
                  <c:v>7.2666666666666702</c:v>
                </c:pt>
                <c:pt idx="5233">
                  <c:v>7.2680555555555602</c:v>
                </c:pt>
                <c:pt idx="5234">
                  <c:v>7.2694444444444501</c:v>
                </c:pt>
                <c:pt idx="5235">
                  <c:v>7.2708333333333304</c:v>
                </c:pt>
                <c:pt idx="5236">
                  <c:v>7.2722222222222204</c:v>
                </c:pt>
                <c:pt idx="5237">
                  <c:v>7.2736111111111104</c:v>
                </c:pt>
                <c:pt idx="5238">
                  <c:v>7.2750000000000004</c:v>
                </c:pt>
                <c:pt idx="5239">
                  <c:v>7.2763888888888903</c:v>
                </c:pt>
                <c:pt idx="5240">
                  <c:v>7.2777777777777803</c:v>
                </c:pt>
                <c:pt idx="5241">
                  <c:v>7.2791666666666703</c:v>
                </c:pt>
                <c:pt idx="5242">
                  <c:v>7.2805555555555603</c:v>
                </c:pt>
                <c:pt idx="5243">
                  <c:v>7.2819444444444397</c:v>
                </c:pt>
                <c:pt idx="5244">
                  <c:v>7.2833333333333297</c:v>
                </c:pt>
                <c:pt idx="5245">
                  <c:v>7.2847222222222197</c:v>
                </c:pt>
                <c:pt idx="5246">
                  <c:v>7.2861111111111097</c:v>
                </c:pt>
                <c:pt idx="5247">
                  <c:v>7.2874999999999996</c:v>
                </c:pt>
                <c:pt idx="5248">
                  <c:v>7.2888888888888896</c:v>
                </c:pt>
                <c:pt idx="5249">
                  <c:v>7.2902777777777796</c:v>
                </c:pt>
                <c:pt idx="5250">
                  <c:v>7.2916666666666696</c:v>
                </c:pt>
                <c:pt idx="5251">
                  <c:v>7.2930555555555596</c:v>
                </c:pt>
                <c:pt idx="5252">
                  <c:v>7.2944444444444398</c:v>
                </c:pt>
                <c:pt idx="5253">
                  <c:v>7.2958333333333298</c:v>
                </c:pt>
                <c:pt idx="5254">
                  <c:v>7.2972222222222198</c:v>
                </c:pt>
                <c:pt idx="5255">
                  <c:v>7.2986111111111098</c:v>
                </c:pt>
                <c:pt idx="5256">
                  <c:v>7.3</c:v>
                </c:pt>
                <c:pt idx="5257">
                  <c:v>7.3013888888888898</c:v>
                </c:pt>
                <c:pt idx="5258">
                  <c:v>7.3027777777777798</c:v>
                </c:pt>
                <c:pt idx="5259">
                  <c:v>7.3041666666666698</c:v>
                </c:pt>
                <c:pt idx="5260">
                  <c:v>7.3055555555555598</c:v>
                </c:pt>
                <c:pt idx="5261">
                  <c:v>7.30694444444444</c:v>
                </c:pt>
                <c:pt idx="5262">
                  <c:v>7.30833333333333</c:v>
                </c:pt>
                <c:pt idx="5263">
                  <c:v>7.30972222222222</c:v>
                </c:pt>
                <c:pt idx="5264">
                  <c:v>7.31111111111111</c:v>
                </c:pt>
                <c:pt idx="5265">
                  <c:v>7.3125</c:v>
                </c:pt>
                <c:pt idx="5266">
                  <c:v>7.31388888888889</c:v>
                </c:pt>
                <c:pt idx="5267">
                  <c:v>7.31527777777778</c:v>
                </c:pt>
                <c:pt idx="5268">
                  <c:v>7.31666666666667</c:v>
                </c:pt>
                <c:pt idx="5269">
                  <c:v>7.31805555555556</c:v>
                </c:pt>
                <c:pt idx="5270">
                  <c:v>7.31944444444445</c:v>
                </c:pt>
                <c:pt idx="5271">
                  <c:v>7.3208333333333302</c:v>
                </c:pt>
                <c:pt idx="5272">
                  <c:v>7.3222222222222202</c:v>
                </c:pt>
                <c:pt idx="5273">
                  <c:v>7.3236111111111102</c:v>
                </c:pt>
                <c:pt idx="5274">
                  <c:v>7.3250000000000002</c:v>
                </c:pt>
                <c:pt idx="5275">
                  <c:v>7.3263888888888902</c:v>
                </c:pt>
                <c:pt idx="5276">
                  <c:v>7.3277777777777802</c:v>
                </c:pt>
                <c:pt idx="5277">
                  <c:v>7.3291666666666702</c:v>
                </c:pt>
                <c:pt idx="5278">
                  <c:v>7.3305555555555602</c:v>
                </c:pt>
                <c:pt idx="5279">
                  <c:v>7.3319444444444501</c:v>
                </c:pt>
                <c:pt idx="5280">
                  <c:v>7.3333333333333304</c:v>
                </c:pt>
                <c:pt idx="5281">
                  <c:v>7.3347222222222204</c:v>
                </c:pt>
                <c:pt idx="5282">
                  <c:v>7.3361111111111104</c:v>
                </c:pt>
                <c:pt idx="5283">
                  <c:v>7.3375000000000004</c:v>
                </c:pt>
                <c:pt idx="5284">
                  <c:v>7.3388888888888903</c:v>
                </c:pt>
                <c:pt idx="5285">
                  <c:v>7.3402777777777803</c:v>
                </c:pt>
                <c:pt idx="5286">
                  <c:v>7.3416666666666703</c:v>
                </c:pt>
                <c:pt idx="5287">
                  <c:v>7.3430555555555603</c:v>
                </c:pt>
                <c:pt idx="5288">
                  <c:v>7.3444444444444397</c:v>
                </c:pt>
                <c:pt idx="5289">
                  <c:v>7.3458333333333297</c:v>
                </c:pt>
                <c:pt idx="5290">
                  <c:v>7.3472222222222197</c:v>
                </c:pt>
                <c:pt idx="5291">
                  <c:v>7.3486111111111097</c:v>
                </c:pt>
                <c:pt idx="5292">
                  <c:v>7.35</c:v>
                </c:pt>
                <c:pt idx="5293">
                  <c:v>7.3513888888888896</c:v>
                </c:pt>
                <c:pt idx="5294">
                  <c:v>7.3527777777777796</c:v>
                </c:pt>
                <c:pt idx="5295">
                  <c:v>7.3541666666666696</c:v>
                </c:pt>
                <c:pt idx="5296">
                  <c:v>7.3555555555555596</c:v>
                </c:pt>
                <c:pt idx="5297">
                  <c:v>7.3569444444444398</c:v>
                </c:pt>
                <c:pt idx="5298">
                  <c:v>7.3583333333333298</c:v>
                </c:pt>
                <c:pt idx="5299">
                  <c:v>7.3597222222222198</c:v>
                </c:pt>
                <c:pt idx="5300">
                  <c:v>7.3611111111111098</c:v>
                </c:pt>
                <c:pt idx="5301">
                  <c:v>7.3624999999999998</c:v>
                </c:pt>
                <c:pt idx="5302">
                  <c:v>7.3638888888888898</c:v>
                </c:pt>
                <c:pt idx="5303">
                  <c:v>7.3652777777777798</c:v>
                </c:pt>
                <c:pt idx="5304">
                  <c:v>7.3666666666666698</c:v>
                </c:pt>
                <c:pt idx="5305">
                  <c:v>7.3680555555555598</c:v>
                </c:pt>
                <c:pt idx="5306">
                  <c:v>7.36944444444444</c:v>
                </c:pt>
                <c:pt idx="5307">
                  <c:v>7.37083333333333</c:v>
                </c:pt>
                <c:pt idx="5308">
                  <c:v>7.37222222222222</c:v>
                </c:pt>
                <c:pt idx="5309">
                  <c:v>7.37361111111111</c:v>
                </c:pt>
                <c:pt idx="5310">
                  <c:v>7.375</c:v>
                </c:pt>
                <c:pt idx="5311">
                  <c:v>7.37638888888889</c:v>
                </c:pt>
                <c:pt idx="5312">
                  <c:v>7.37777777777778</c:v>
                </c:pt>
                <c:pt idx="5313">
                  <c:v>7.37916666666667</c:v>
                </c:pt>
                <c:pt idx="5314">
                  <c:v>7.38055555555556</c:v>
                </c:pt>
                <c:pt idx="5315">
                  <c:v>7.38194444444445</c:v>
                </c:pt>
                <c:pt idx="5316">
                  <c:v>7.3833333333333302</c:v>
                </c:pt>
                <c:pt idx="5317">
                  <c:v>7.3847222222222202</c:v>
                </c:pt>
                <c:pt idx="5318">
                  <c:v>7.3861111111111102</c:v>
                </c:pt>
                <c:pt idx="5319">
                  <c:v>7.3875000000000002</c:v>
                </c:pt>
                <c:pt idx="5320">
                  <c:v>7.3888888888888902</c:v>
                </c:pt>
                <c:pt idx="5321">
                  <c:v>7.3902777777777802</c:v>
                </c:pt>
                <c:pt idx="5322">
                  <c:v>7.3916666666666702</c:v>
                </c:pt>
                <c:pt idx="5323">
                  <c:v>7.3930555555555602</c:v>
                </c:pt>
                <c:pt idx="5324">
                  <c:v>7.3944444444444501</c:v>
                </c:pt>
                <c:pt idx="5325">
                  <c:v>7.3958333333333304</c:v>
                </c:pt>
                <c:pt idx="5326">
                  <c:v>7.3972222222222204</c:v>
                </c:pt>
                <c:pt idx="5327">
                  <c:v>7.3986111111111104</c:v>
                </c:pt>
                <c:pt idx="5328">
                  <c:v>7.4</c:v>
                </c:pt>
                <c:pt idx="5329">
                  <c:v>7.4013888888888903</c:v>
                </c:pt>
                <c:pt idx="5330">
                  <c:v>7.4027777777777803</c:v>
                </c:pt>
                <c:pt idx="5331">
                  <c:v>7.4041666666666703</c:v>
                </c:pt>
                <c:pt idx="5332">
                  <c:v>7.4055555555555603</c:v>
                </c:pt>
                <c:pt idx="5333">
                  <c:v>7.4069444444444397</c:v>
                </c:pt>
                <c:pt idx="5334">
                  <c:v>7.4083333333333297</c:v>
                </c:pt>
                <c:pt idx="5335">
                  <c:v>7.4097222222222197</c:v>
                </c:pt>
                <c:pt idx="5336">
                  <c:v>7.4111111111111097</c:v>
                </c:pt>
                <c:pt idx="5337">
                  <c:v>7.4124999999999996</c:v>
                </c:pt>
                <c:pt idx="5338">
                  <c:v>7.4138888888888896</c:v>
                </c:pt>
                <c:pt idx="5339">
                  <c:v>7.4152777777777796</c:v>
                </c:pt>
                <c:pt idx="5340">
                  <c:v>7.4166666666666696</c:v>
                </c:pt>
                <c:pt idx="5341">
                  <c:v>7.4180555555555596</c:v>
                </c:pt>
                <c:pt idx="5342">
                  <c:v>7.4194444444444398</c:v>
                </c:pt>
                <c:pt idx="5343">
                  <c:v>7.4208333333333298</c:v>
                </c:pt>
                <c:pt idx="5344">
                  <c:v>7.4222222222222198</c:v>
                </c:pt>
                <c:pt idx="5345">
                  <c:v>7.4236111111111098</c:v>
                </c:pt>
                <c:pt idx="5346">
                  <c:v>7.4249999999999998</c:v>
                </c:pt>
                <c:pt idx="5347">
                  <c:v>7.4263888888888898</c:v>
                </c:pt>
                <c:pt idx="5348">
                  <c:v>7.4277777777777798</c:v>
                </c:pt>
                <c:pt idx="5349">
                  <c:v>7.4291666666666698</c:v>
                </c:pt>
                <c:pt idx="5350">
                  <c:v>7.4305555555555598</c:v>
                </c:pt>
                <c:pt idx="5351">
                  <c:v>7.43194444444444</c:v>
                </c:pt>
                <c:pt idx="5352">
                  <c:v>7.43333333333333</c:v>
                </c:pt>
                <c:pt idx="5353">
                  <c:v>7.43472222222222</c:v>
                </c:pt>
                <c:pt idx="5354">
                  <c:v>7.43611111111111</c:v>
                </c:pt>
                <c:pt idx="5355">
                  <c:v>7.4375</c:v>
                </c:pt>
                <c:pt idx="5356">
                  <c:v>7.43888888888889</c:v>
                </c:pt>
                <c:pt idx="5357">
                  <c:v>7.44027777777778</c:v>
                </c:pt>
                <c:pt idx="5358">
                  <c:v>7.44166666666667</c:v>
                </c:pt>
                <c:pt idx="5359">
                  <c:v>7.44305555555556</c:v>
                </c:pt>
                <c:pt idx="5360">
                  <c:v>7.44444444444445</c:v>
                </c:pt>
                <c:pt idx="5361">
                  <c:v>7.4458333333333302</c:v>
                </c:pt>
                <c:pt idx="5362">
                  <c:v>7.4472222222222202</c:v>
                </c:pt>
                <c:pt idx="5363">
                  <c:v>7.4486111111111102</c:v>
                </c:pt>
                <c:pt idx="5364">
                  <c:v>7.45</c:v>
                </c:pt>
                <c:pt idx="5365">
                  <c:v>7.4513888888888902</c:v>
                </c:pt>
                <c:pt idx="5366">
                  <c:v>7.4527777777777802</c:v>
                </c:pt>
                <c:pt idx="5367">
                  <c:v>7.4541666666666702</c:v>
                </c:pt>
                <c:pt idx="5368">
                  <c:v>7.4555555555555602</c:v>
                </c:pt>
                <c:pt idx="5369">
                  <c:v>7.4569444444444501</c:v>
                </c:pt>
                <c:pt idx="5370">
                  <c:v>7.4583333333333304</c:v>
                </c:pt>
                <c:pt idx="5371">
                  <c:v>7.4597222222222204</c:v>
                </c:pt>
                <c:pt idx="5372">
                  <c:v>7.4611111111111104</c:v>
                </c:pt>
                <c:pt idx="5373">
                  <c:v>7.4625000000000004</c:v>
                </c:pt>
                <c:pt idx="5374">
                  <c:v>7.4638888888888903</c:v>
                </c:pt>
                <c:pt idx="5375">
                  <c:v>7.4652777777777803</c:v>
                </c:pt>
                <c:pt idx="5376">
                  <c:v>7.4666666666666703</c:v>
                </c:pt>
                <c:pt idx="5377">
                  <c:v>7.4680555555555603</c:v>
                </c:pt>
                <c:pt idx="5378">
                  <c:v>7.4694444444444397</c:v>
                </c:pt>
                <c:pt idx="5379">
                  <c:v>7.4708333333333297</c:v>
                </c:pt>
                <c:pt idx="5380">
                  <c:v>7.4722222222222197</c:v>
                </c:pt>
                <c:pt idx="5381">
                  <c:v>7.4736111111111097</c:v>
                </c:pt>
                <c:pt idx="5382">
                  <c:v>7.4749999999999996</c:v>
                </c:pt>
                <c:pt idx="5383">
                  <c:v>7.4763888888888896</c:v>
                </c:pt>
                <c:pt idx="5384">
                  <c:v>7.4777777777777796</c:v>
                </c:pt>
                <c:pt idx="5385">
                  <c:v>7.4791666666666696</c:v>
                </c:pt>
                <c:pt idx="5386">
                  <c:v>7.4805555555555596</c:v>
                </c:pt>
                <c:pt idx="5387">
                  <c:v>7.4819444444444398</c:v>
                </c:pt>
                <c:pt idx="5388">
                  <c:v>7.4833333333333298</c:v>
                </c:pt>
                <c:pt idx="5389">
                  <c:v>7.4847222222222198</c:v>
                </c:pt>
                <c:pt idx="5390">
                  <c:v>7.4861111111111098</c:v>
                </c:pt>
                <c:pt idx="5391">
                  <c:v>7.4874999999999998</c:v>
                </c:pt>
                <c:pt idx="5392">
                  <c:v>7.4888888888888898</c:v>
                </c:pt>
                <c:pt idx="5393">
                  <c:v>7.4902777777777798</c:v>
                </c:pt>
                <c:pt idx="5394">
                  <c:v>7.4916666666666698</c:v>
                </c:pt>
                <c:pt idx="5395">
                  <c:v>7.4930555555555598</c:v>
                </c:pt>
                <c:pt idx="5396">
                  <c:v>7.49444444444444</c:v>
                </c:pt>
                <c:pt idx="5397">
                  <c:v>7.49583333333333</c:v>
                </c:pt>
                <c:pt idx="5398">
                  <c:v>7.49722222222222</c:v>
                </c:pt>
                <c:pt idx="5399">
                  <c:v>7.49861111111111</c:v>
                </c:pt>
                <c:pt idx="5400">
                  <c:v>7.5</c:v>
                </c:pt>
                <c:pt idx="5401">
                  <c:v>7.50138888888889</c:v>
                </c:pt>
                <c:pt idx="5402">
                  <c:v>7.50277777777778</c:v>
                </c:pt>
                <c:pt idx="5403">
                  <c:v>7.50416666666667</c:v>
                </c:pt>
                <c:pt idx="5404">
                  <c:v>7.50555555555556</c:v>
                </c:pt>
                <c:pt idx="5405">
                  <c:v>7.50694444444445</c:v>
                </c:pt>
                <c:pt idx="5406">
                  <c:v>7.5083333333333302</c:v>
                </c:pt>
                <c:pt idx="5407">
                  <c:v>7.5097222222222202</c:v>
                </c:pt>
                <c:pt idx="5408">
                  <c:v>7.5111111111111102</c:v>
                </c:pt>
                <c:pt idx="5409">
                  <c:v>7.5125000000000002</c:v>
                </c:pt>
                <c:pt idx="5410">
                  <c:v>7.5138888888888902</c:v>
                </c:pt>
                <c:pt idx="5411">
                  <c:v>7.5152777777777802</c:v>
                </c:pt>
                <c:pt idx="5412">
                  <c:v>7.5166666666666702</c:v>
                </c:pt>
                <c:pt idx="5413">
                  <c:v>7.5180555555555602</c:v>
                </c:pt>
                <c:pt idx="5414">
                  <c:v>7.5194444444444501</c:v>
                </c:pt>
                <c:pt idx="5415">
                  <c:v>7.5208333333333304</c:v>
                </c:pt>
                <c:pt idx="5416">
                  <c:v>7.5222222222222204</c:v>
                </c:pt>
                <c:pt idx="5417">
                  <c:v>7.5236111111111104</c:v>
                </c:pt>
                <c:pt idx="5418">
                  <c:v>7.5250000000000004</c:v>
                </c:pt>
                <c:pt idx="5419">
                  <c:v>7.5263888888888903</c:v>
                </c:pt>
                <c:pt idx="5420">
                  <c:v>7.5277777777777803</c:v>
                </c:pt>
                <c:pt idx="5421">
                  <c:v>7.5291666666666703</c:v>
                </c:pt>
                <c:pt idx="5422">
                  <c:v>7.5305555555555603</c:v>
                </c:pt>
                <c:pt idx="5423">
                  <c:v>7.5319444444444397</c:v>
                </c:pt>
                <c:pt idx="5424">
                  <c:v>7.5333333333333297</c:v>
                </c:pt>
                <c:pt idx="5425">
                  <c:v>7.5347222222222197</c:v>
                </c:pt>
                <c:pt idx="5426">
                  <c:v>7.5361111111111097</c:v>
                </c:pt>
                <c:pt idx="5427">
                  <c:v>7.5374999999999996</c:v>
                </c:pt>
                <c:pt idx="5428">
                  <c:v>7.5388888888888896</c:v>
                </c:pt>
                <c:pt idx="5429">
                  <c:v>7.5402777777777796</c:v>
                </c:pt>
                <c:pt idx="5430">
                  <c:v>7.5416666666666696</c:v>
                </c:pt>
                <c:pt idx="5431">
                  <c:v>7.5430555555555596</c:v>
                </c:pt>
                <c:pt idx="5432">
                  <c:v>7.5444444444444398</c:v>
                </c:pt>
                <c:pt idx="5433">
                  <c:v>7.5458333333333298</c:v>
                </c:pt>
                <c:pt idx="5434">
                  <c:v>7.5472222222222198</c:v>
                </c:pt>
                <c:pt idx="5435">
                  <c:v>7.5486111111111098</c:v>
                </c:pt>
                <c:pt idx="5436">
                  <c:v>7.55</c:v>
                </c:pt>
                <c:pt idx="5437">
                  <c:v>7.5513888888888898</c:v>
                </c:pt>
                <c:pt idx="5438">
                  <c:v>7.5527777777777798</c:v>
                </c:pt>
                <c:pt idx="5439">
                  <c:v>7.5541666666666698</c:v>
                </c:pt>
                <c:pt idx="5440">
                  <c:v>7.5555555555555598</c:v>
                </c:pt>
                <c:pt idx="5441">
                  <c:v>7.55694444444444</c:v>
                </c:pt>
                <c:pt idx="5442">
                  <c:v>7.55833333333333</c:v>
                </c:pt>
                <c:pt idx="5443">
                  <c:v>7.55972222222222</c:v>
                </c:pt>
                <c:pt idx="5444">
                  <c:v>7.56111111111111</c:v>
                </c:pt>
                <c:pt idx="5445">
                  <c:v>7.5625</c:v>
                </c:pt>
                <c:pt idx="5446">
                  <c:v>7.56388888888889</c:v>
                </c:pt>
                <c:pt idx="5447">
                  <c:v>7.56527777777778</c:v>
                </c:pt>
                <c:pt idx="5448">
                  <c:v>7.56666666666667</c:v>
                </c:pt>
                <c:pt idx="5449">
                  <c:v>7.56805555555556</c:v>
                </c:pt>
                <c:pt idx="5450">
                  <c:v>7.56944444444445</c:v>
                </c:pt>
                <c:pt idx="5451">
                  <c:v>7.5708333333333302</c:v>
                </c:pt>
                <c:pt idx="5452">
                  <c:v>7.5722222222222202</c:v>
                </c:pt>
                <c:pt idx="5453">
                  <c:v>7.5736111111111102</c:v>
                </c:pt>
                <c:pt idx="5454">
                  <c:v>7.5750000000000002</c:v>
                </c:pt>
                <c:pt idx="5455">
                  <c:v>7.5763888888888902</c:v>
                </c:pt>
                <c:pt idx="5456">
                  <c:v>7.5777777777777802</c:v>
                </c:pt>
                <c:pt idx="5457">
                  <c:v>7.5791666666666702</c:v>
                </c:pt>
                <c:pt idx="5458">
                  <c:v>7.5805555555555602</c:v>
                </c:pt>
                <c:pt idx="5459">
                  <c:v>7.5819444444444501</c:v>
                </c:pt>
                <c:pt idx="5460">
                  <c:v>7.5833333333333304</c:v>
                </c:pt>
                <c:pt idx="5461">
                  <c:v>7.5847222222222204</c:v>
                </c:pt>
                <c:pt idx="5462">
                  <c:v>7.5861111111111104</c:v>
                </c:pt>
                <c:pt idx="5463">
                  <c:v>7.5875000000000004</c:v>
                </c:pt>
                <c:pt idx="5464">
                  <c:v>7.5888888888888903</c:v>
                </c:pt>
                <c:pt idx="5465">
                  <c:v>7.5902777777777803</c:v>
                </c:pt>
                <c:pt idx="5466">
                  <c:v>7.5916666666666703</c:v>
                </c:pt>
                <c:pt idx="5467">
                  <c:v>7.5930555555555603</c:v>
                </c:pt>
                <c:pt idx="5468">
                  <c:v>7.5944444444444397</c:v>
                </c:pt>
                <c:pt idx="5469">
                  <c:v>7.5958333333333297</c:v>
                </c:pt>
                <c:pt idx="5470">
                  <c:v>7.5972222222222197</c:v>
                </c:pt>
                <c:pt idx="5471">
                  <c:v>7.5986111111111097</c:v>
                </c:pt>
                <c:pt idx="5472">
                  <c:v>7.6</c:v>
                </c:pt>
                <c:pt idx="5473">
                  <c:v>7.6013888888888896</c:v>
                </c:pt>
                <c:pt idx="5474">
                  <c:v>7.6027777777777796</c:v>
                </c:pt>
                <c:pt idx="5475">
                  <c:v>7.6041666666666696</c:v>
                </c:pt>
                <c:pt idx="5476">
                  <c:v>7.6055555555555596</c:v>
                </c:pt>
                <c:pt idx="5477">
                  <c:v>7.6069444444444398</c:v>
                </c:pt>
                <c:pt idx="5478">
                  <c:v>7.6083333333333298</c:v>
                </c:pt>
                <c:pt idx="5479">
                  <c:v>7.6097222222222198</c:v>
                </c:pt>
                <c:pt idx="5480">
                  <c:v>7.6111111111111098</c:v>
                </c:pt>
                <c:pt idx="5481">
                  <c:v>7.6124999999999998</c:v>
                </c:pt>
                <c:pt idx="5482">
                  <c:v>7.6138888888888898</c:v>
                </c:pt>
                <c:pt idx="5483">
                  <c:v>7.6152777777777798</c:v>
                </c:pt>
                <c:pt idx="5484">
                  <c:v>7.6166666666666698</c:v>
                </c:pt>
                <c:pt idx="5485">
                  <c:v>7.6180555555555598</c:v>
                </c:pt>
                <c:pt idx="5486">
                  <c:v>7.61944444444444</c:v>
                </c:pt>
                <c:pt idx="5487">
                  <c:v>7.62083333333333</c:v>
                </c:pt>
                <c:pt idx="5488">
                  <c:v>7.62222222222222</c:v>
                </c:pt>
                <c:pt idx="5489">
                  <c:v>7.62361111111111</c:v>
                </c:pt>
                <c:pt idx="5490">
                  <c:v>7.625</c:v>
                </c:pt>
                <c:pt idx="5491">
                  <c:v>7.62638888888889</c:v>
                </c:pt>
                <c:pt idx="5492">
                  <c:v>7.62777777777778</c:v>
                </c:pt>
                <c:pt idx="5493">
                  <c:v>7.62916666666667</c:v>
                </c:pt>
                <c:pt idx="5494">
                  <c:v>7.63055555555556</c:v>
                </c:pt>
                <c:pt idx="5495">
                  <c:v>7.63194444444445</c:v>
                </c:pt>
                <c:pt idx="5496">
                  <c:v>7.6333333333333302</c:v>
                </c:pt>
                <c:pt idx="5497">
                  <c:v>7.6347222222222202</c:v>
                </c:pt>
                <c:pt idx="5498">
                  <c:v>7.6361111111111102</c:v>
                </c:pt>
                <c:pt idx="5499">
                  <c:v>7.6375000000000002</c:v>
                </c:pt>
                <c:pt idx="5500">
                  <c:v>7.6388888888888902</c:v>
                </c:pt>
                <c:pt idx="5501">
                  <c:v>7.6402777777777802</c:v>
                </c:pt>
                <c:pt idx="5502">
                  <c:v>7.6416666666666702</c:v>
                </c:pt>
                <c:pt idx="5503">
                  <c:v>7.6430555555555602</c:v>
                </c:pt>
                <c:pt idx="5504">
                  <c:v>7.6444444444444501</c:v>
                </c:pt>
                <c:pt idx="5505">
                  <c:v>7.6458333333333304</c:v>
                </c:pt>
                <c:pt idx="5506">
                  <c:v>7.6472222222222204</c:v>
                </c:pt>
                <c:pt idx="5507">
                  <c:v>7.6486111111111104</c:v>
                </c:pt>
                <c:pt idx="5508">
                  <c:v>7.65</c:v>
                </c:pt>
                <c:pt idx="5509">
                  <c:v>7.6513888888888903</c:v>
                </c:pt>
                <c:pt idx="5510">
                  <c:v>7.6527777777777803</c:v>
                </c:pt>
                <c:pt idx="5511">
                  <c:v>7.6541666666666703</c:v>
                </c:pt>
                <c:pt idx="5512">
                  <c:v>7.6555555555555603</c:v>
                </c:pt>
                <c:pt idx="5513">
                  <c:v>7.6569444444444397</c:v>
                </c:pt>
                <c:pt idx="5514">
                  <c:v>7.6583333333333297</c:v>
                </c:pt>
                <c:pt idx="5515">
                  <c:v>7.6597222222222197</c:v>
                </c:pt>
                <c:pt idx="5516">
                  <c:v>7.6611111111111097</c:v>
                </c:pt>
                <c:pt idx="5517">
                  <c:v>7.6624999999999996</c:v>
                </c:pt>
                <c:pt idx="5518">
                  <c:v>7.6638888888888896</c:v>
                </c:pt>
                <c:pt idx="5519">
                  <c:v>7.6652777777777796</c:v>
                </c:pt>
                <c:pt idx="5520">
                  <c:v>7.6666666666666696</c:v>
                </c:pt>
                <c:pt idx="5521">
                  <c:v>7.6680555555555596</c:v>
                </c:pt>
                <c:pt idx="5522">
                  <c:v>7.6694444444444398</c:v>
                </c:pt>
                <c:pt idx="5523">
                  <c:v>7.6708333333333298</c:v>
                </c:pt>
                <c:pt idx="5524">
                  <c:v>7.6722222222222198</c:v>
                </c:pt>
                <c:pt idx="5525">
                  <c:v>7.6736111111111098</c:v>
                </c:pt>
                <c:pt idx="5526">
                  <c:v>7.6749999999999998</c:v>
                </c:pt>
                <c:pt idx="5527">
                  <c:v>7.6763888888888898</c:v>
                </c:pt>
                <c:pt idx="5528">
                  <c:v>7.6777777777777798</c:v>
                </c:pt>
                <c:pt idx="5529">
                  <c:v>7.6791666666666698</c:v>
                </c:pt>
                <c:pt idx="5530">
                  <c:v>7.6805555555555598</c:v>
                </c:pt>
                <c:pt idx="5531">
                  <c:v>7.68194444444444</c:v>
                </c:pt>
                <c:pt idx="5532">
                  <c:v>7.68333333333333</c:v>
                </c:pt>
                <c:pt idx="5533">
                  <c:v>7.68472222222222</c:v>
                </c:pt>
                <c:pt idx="5534">
                  <c:v>7.68611111111111</c:v>
                </c:pt>
                <c:pt idx="5535">
                  <c:v>7.6875</c:v>
                </c:pt>
                <c:pt idx="5536">
                  <c:v>7.68888888888889</c:v>
                </c:pt>
                <c:pt idx="5537">
                  <c:v>7.69027777777778</c:v>
                </c:pt>
                <c:pt idx="5538">
                  <c:v>7.69166666666667</c:v>
                </c:pt>
                <c:pt idx="5539">
                  <c:v>7.69305555555556</c:v>
                </c:pt>
                <c:pt idx="5540">
                  <c:v>7.69444444444445</c:v>
                </c:pt>
                <c:pt idx="5541">
                  <c:v>7.6958333333333302</c:v>
                </c:pt>
                <c:pt idx="5542">
                  <c:v>7.6972222222222202</c:v>
                </c:pt>
                <c:pt idx="5543">
                  <c:v>7.6986111111111102</c:v>
                </c:pt>
                <c:pt idx="5544">
                  <c:v>7.7</c:v>
                </c:pt>
                <c:pt idx="5545">
                  <c:v>7.7013888888888902</c:v>
                </c:pt>
                <c:pt idx="5546">
                  <c:v>7.7027777777777802</c:v>
                </c:pt>
                <c:pt idx="5547">
                  <c:v>7.7041666666666702</c:v>
                </c:pt>
                <c:pt idx="5548">
                  <c:v>7.7055555555555602</c:v>
                </c:pt>
                <c:pt idx="5549">
                  <c:v>7.7069444444444501</c:v>
                </c:pt>
                <c:pt idx="5550">
                  <c:v>7.7083333333333304</c:v>
                </c:pt>
                <c:pt idx="5551">
                  <c:v>7.7097222222222204</c:v>
                </c:pt>
                <c:pt idx="5552">
                  <c:v>7.7111111111111104</c:v>
                </c:pt>
                <c:pt idx="5553">
                  <c:v>7.7125000000000004</c:v>
                </c:pt>
                <c:pt idx="5554">
                  <c:v>7.7138888888888903</c:v>
                </c:pt>
                <c:pt idx="5555">
                  <c:v>7.7152777777777803</c:v>
                </c:pt>
                <c:pt idx="5556">
                  <c:v>7.7166666666666703</c:v>
                </c:pt>
                <c:pt idx="5557">
                  <c:v>7.7180555555555603</c:v>
                </c:pt>
                <c:pt idx="5558">
                  <c:v>7.7194444444444397</c:v>
                </c:pt>
                <c:pt idx="5559">
                  <c:v>7.7208333333333297</c:v>
                </c:pt>
                <c:pt idx="5560">
                  <c:v>7.7222222222222197</c:v>
                </c:pt>
                <c:pt idx="5561">
                  <c:v>7.7236111111111097</c:v>
                </c:pt>
                <c:pt idx="5562">
                  <c:v>7.7249999999999996</c:v>
                </c:pt>
                <c:pt idx="5563">
                  <c:v>7.7263888888888896</c:v>
                </c:pt>
                <c:pt idx="5564">
                  <c:v>7.7277777777777796</c:v>
                </c:pt>
                <c:pt idx="5565">
                  <c:v>7.7291666666666696</c:v>
                </c:pt>
                <c:pt idx="5566">
                  <c:v>7.7305555555555596</c:v>
                </c:pt>
                <c:pt idx="5567">
                  <c:v>7.7319444444444398</c:v>
                </c:pt>
                <c:pt idx="5568">
                  <c:v>7.7333333333333298</c:v>
                </c:pt>
                <c:pt idx="5569">
                  <c:v>7.7347222222222198</c:v>
                </c:pt>
                <c:pt idx="5570">
                  <c:v>7.7361111111111098</c:v>
                </c:pt>
                <c:pt idx="5571">
                  <c:v>7.7374999999999998</c:v>
                </c:pt>
                <c:pt idx="5572">
                  <c:v>7.7388888888888898</c:v>
                </c:pt>
                <c:pt idx="5573">
                  <c:v>7.7402777777777798</c:v>
                </c:pt>
                <c:pt idx="5574">
                  <c:v>7.7416666666666698</c:v>
                </c:pt>
                <c:pt idx="5575">
                  <c:v>7.7430555555555598</c:v>
                </c:pt>
                <c:pt idx="5576">
                  <c:v>7.74444444444444</c:v>
                </c:pt>
                <c:pt idx="5577">
                  <c:v>7.74583333333333</c:v>
                </c:pt>
                <c:pt idx="5578">
                  <c:v>7.74722222222222</c:v>
                </c:pt>
                <c:pt idx="5579">
                  <c:v>7.74861111111111</c:v>
                </c:pt>
                <c:pt idx="5580">
                  <c:v>7.75</c:v>
                </c:pt>
                <c:pt idx="5581">
                  <c:v>7.75138888888889</c:v>
                </c:pt>
                <c:pt idx="5582">
                  <c:v>7.75277777777778</c:v>
                </c:pt>
                <c:pt idx="5583">
                  <c:v>7.75416666666667</c:v>
                </c:pt>
                <c:pt idx="5584">
                  <c:v>7.75555555555556</c:v>
                </c:pt>
                <c:pt idx="5585">
                  <c:v>7.75694444444445</c:v>
                </c:pt>
                <c:pt idx="5586">
                  <c:v>7.7583333333333302</c:v>
                </c:pt>
                <c:pt idx="5587">
                  <c:v>7.7597222222222202</c:v>
                </c:pt>
                <c:pt idx="5588">
                  <c:v>7.7611111111111102</c:v>
                </c:pt>
                <c:pt idx="5589">
                  <c:v>7.7625000000000002</c:v>
                </c:pt>
                <c:pt idx="5590">
                  <c:v>7.7638888888888902</c:v>
                </c:pt>
                <c:pt idx="5591">
                  <c:v>7.7652777777777802</c:v>
                </c:pt>
                <c:pt idx="5592">
                  <c:v>7.7666666666666702</c:v>
                </c:pt>
                <c:pt idx="5593">
                  <c:v>7.7680555555555602</c:v>
                </c:pt>
                <c:pt idx="5594">
                  <c:v>7.7694444444444501</c:v>
                </c:pt>
                <c:pt idx="5595">
                  <c:v>7.7708333333333304</c:v>
                </c:pt>
                <c:pt idx="5596">
                  <c:v>7.7722222222222204</c:v>
                </c:pt>
                <c:pt idx="5597">
                  <c:v>7.7736111111111104</c:v>
                </c:pt>
                <c:pt idx="5598">
                  <c:v>7.7750000000000004</c:v>
                </c:pt>
                <c:pt idx="5599">
                  <c:v>7.7763888888888903</c:v>
                </c:pt>
                <c:pt idx="5600">
                  <c:v>7.7777777777777803</c:v>
                </c:pt>
                <c:pt idx="5601">
                  <c:v>7.7791666666666703</c:v>
                </c:pt>
                <c:pt idx="5602">
                  <c:v>7.7805555555555603</c:v>
                </c:pt>
                <c:pt idx="5603">
                  <c:v>7.7819444444444397</c:v>
                </c:pt>
                <c:pt idx="5604">
                  <c:v>7.7833333333333297</c:v>
                </c:pt>
                <c:pt idx="5605">
                  <c:v>7.7847222222222197</c:v>
                </c:pt>
                <c:pt idx="5606">
                  <c:v>7.7861111111111097</c:v>
                </c:pt>
                <c:pt idx="5607">
                  <c:v>7.7874999999999996</c:v>
                </c:pt>
                <c:pt idx="5608">
                  <c:v>7.7888888888888896</c:v>
                </c:pt>
                <c:pt idx="5609">
                  <c:v>7.7902777777777796</c:v>
                </c:pt>
                <c:pt idx="5610">
                  <c:v>7.7916666666666696</c:v>
                </c:pt>
                <c:pt idx="5611">
                  <c:v>7.7930555555555596</c:v>
                </c:pt>
                <c:pt idx="5612">
                  <c:v>7.7944444444444398</c:v>
                </c:pt>
                <c:pt idx="5613">
                  <c:v>7.7958333333333298</c:v>
                </c:pt>
                <c:pt idx="5614">
                  <c:v>7.7972222222222198</c:v>
                </c:pt>
                <c:pt idx="5615">
                  <c:v>7.7986111111111098</c:v>
                </c:pt>
                <c:pt idx="5616">
                  <c:v>7.8</c:v>
                </c:pt>
                <c:pt idx="5617">
                  <c:v>7.8013888888888898</c:v>
                </c:pt>
                <c:pt idx="5618">
                  <c:v>7.8027777777777798</c:v>
                </c:pt>
                <c:pt idx="5619">
                  <c:v>7.8041666666666698</c:v>
                </c:pt>
                <c:pt idx="5620">
                  <c:v>7.8055555555555598</c:v>
                </c:pt>
                <c:pt idx="5621">
                  <c:v>7.80694444444444</c:v>
                </c:pt>
                <c:pt idx="5622">
                  <c:v>7.80833333333333</c:v>
                </c:pt>
                <c:pt idx="5623">
                  <c:v>7.80972222222222</c:v>
                </c:pt>
                <c:pt idx="5624">
                  <c:v>7.81111111111111</c:v>
                </c:pt>
                <c:pt idx="5625">
                  <c:v>7.8125</c:v>
                </c:pt>
                <c:pt idx="5626">
                  <c:v>7.81388888888889</c:v>
                </c:pt>
                <c:pt idx="5627">
                  <c:v>7.81527777777778</c:v>
                </c:pt>
                <c:pt idx="5628">
                  <c:v>7.81666666666667</c:v>
                </c:pt>
                <c:pt idx="5629">
                  <c:v>7.81805555555556</c:v>
                </c:pt>
                <c:pt idx="5630">
                  <c:v>7.81944444444445</c:v>
                </c:pt>
                <c:pt idx="5631">
                  <c:v>7.8208333333333302</c:v>
                </c:pt>
                <c:pt idx="5632">
                  <c:v>7.8222222222222202</c:v>
                </c:pt>
                <c:pt idx="5633">
                  <c:v>7.8236111111111102</c:v>
                </c:pt>
                <c:pt idx="5634">
                  <c:v>7.8250000000000002</c:v>
                </c:pt>
                <c:pt idx="5635">
                  <c:v>7.8263888888888902</c:v>
                </c:pt>
                <c:pt idx="5636">
                  <c:v>7.8277777777777802</c:v>
                </c:pt>
                <c:pt idx="5637">
                  <c:v>7.8291666666666702</c:v>
                </c:pt>
                <c:pt idx="5638">
                  <c:v>7.8305555555555602</c:v>
                </c:pt>
                <c:pt idx="5639">
                  <c:v>7.8319444444444501</c:v>
                </c:pt>
                <c:pt idx="5640">
                  <c:v>7.8333333333333304</c:v>
                </c:pt>
                <c:pt idx="5641">
                  <c:v>7.8347222222222204</c:v>
                </c:pt>
                <c:pt idx="5642">
                  <c:v>7.8361111111111104</c:v>
                </c:pt>
                <c:pt idx="5643">
                  <c:v>7.8375000000000004</c:v>
                </c:pt>
                <c:pt idx="5644">
                  <c:v>7.8388888888888903</c:v>
                </c:pt>
                <c:pt idx="5645">
                  <c:v>7.8402777777777803</c:v>
                </c:pt>
                <c:pt idx="5646">
                  <c:v>7.8416666666666703</c:v>
                </c:pt>
                <c:pt idx="5647">
                  <c:v>7.8430555555555603</c:v>
                </c:pt>
                <c:pt idx="5648">
                  <c:v>7.8444444444444397</c:v>
                </c:pt>
                <c:pt idx="5649">
                  <c:v>7.8458333333333297</c:v>
                </c:pt>
                <c:pt idx="5650">
                  <c:v>7.8472222222222197</c:v>
                </c:pt>
                <c:pt idx="5651">
                  <c:v>7.8486111111111097</c:v>
                </c:pt>
                <c:pt idx="5652">
                  <c:v>7.85</c:v>
                </c:pt>
                <c:pt idx="5653">
                  <c:v>7.8513888888888896</c:v>
                </c:pt>
                <c:pt idx="5654">
                  <c:v>7.8527777777777796</c:v>
                </c:pt>
                <c:pt idx="5655">
                  <c:v>7.8541666666666696</c:v>
                </c:pt>
                <c:pt idx="5656">
                  <c:v>7.8555555555555596</c:v>
                </c:pt>
                <c:pt idx="5657">
                  <c:v>7.8569444444444398</c:v>
                </c:pt>
                <c:pt idx="5658">
                  <c:v>7.8583333333333298</c:v>
                </c:pt>
                <c:pt idx="5659">
                  <c:v>7.8597222222222198</c:v>
                </c:pt>
                <c:pt idx="5660">
                  <c:v>7.8611111111111098</c:v>
                </c:pt>
                <c:pt idx="5661">
                  <c:v>7.8624999999999998</c:v>
                </c:pt>
                <c:pt idx="5662">
                  <c:v>7.8638888888888898</c:v>
                </c:pt>
                <c:pt idx="5663">
                  <c:v>7.8652777777777798</c:v>
                </c:pt>
                <c:pt idx="5664">
                  <c:v>7.8666666666666698</c:v>
                </c:pt>
                <c:pt idx="5665">
                  <c:v>7.8680555555555598</c:v>
                </c:pt>
                <c:pt idx="5666">
                  <c:v>7.86944444444444</c:v>
                </c:pt>
                <c:pt idx="5667">
                  <c:v>7.87083333333333</c:v>
                </c:pt>
                <c:pt idx="5668">
                  <c:v>7.87222222222222</c:v>
                </c:pt>
                <c:pt idx="5669">
                  <c:v>7.87361111111111</c:v>
                </c:pt>
                <c:pt idx="5670">
                  <c:v>7.875</c:v>
                </c:pt>
                <c:pt idx="5671">
                  <c:v>7.87638888888889</c:v>
                </c:pt>
                <c:pt idx="5672">
                  <c:v>7.87777777777778</c:v>
                </c:pt>
                <c:pt idx="5673">
                  <c:v>7.87916666666667</c:v>
                </c:pt>
                <c:pt idx="5674">
                  <c:v>7.88055555555556</c:v>
                </c:pt>
                <c:pt idx="5675">
                  <c:v>7.88194444444445</c:v>
                </c:pt>
                <c:pt idx="5676">
                  <c:v>7.8833333333333302</c:v>
                </c:pt>
                <c:pt idx="5677">
                  <c:v>7.8847222222222202</c:v>
                </c:pt>
                <c:pt idx="5678">
                  <c:v>7.8861111111111102</c:v>
                </c:pt>
                <c:pt idx="5679">
                  <c:v>7.8875000000000002</c:v>
                </c:pt>
                <c:pt idx="5680">
                  <c:v>7.8888888888888902</c:v>
                </c:pt>
                <c:pt idx="5681">
                  <c:v>7.8902777777777802</c:v>
                </c:pt>
                <c:pt idx="5682">
                  <c:v>7.8916666666666702</c:v>
                </c:pt>
                <c:pt idx="5683">
                  <c:v>7.8930555555555602</c:v>
                </c:pt>
                <c:pt idx="5684">
                  <c:v>7.8944444444444501</c:v>
                </c:pt>
                <c:pt idx="5685">
                  <c:v>7.8958333333333304</c:v>
                </c:pt>
                <c:pt idx="5686">
                  <c:v>7.8972222222222204</c:v>
                </c:pt>
                <c:pt idx="5687">
                  <c:v>7.8986111111111104</c:v>
                </c:pt>
                <c:pt idx="5688">
                  <c:v>7.9</c:v>
                </c:pt>
                <c:pt idx="5689">
                  <c:v>7.9013888888888903</c:v>
                </c:pt>
                <c:pt idx="5690">
                  <c:v>7.9027777777777803</c:v>
                </c:pt>
                <c:pt idx="5691">
                  <c:v>7.9041666666666703</c:v>
                </c:pt>
                <c:pt idx="5692">
                  <c:v>7.9055555555555603</c:v>
                </c:pt>
                <c:pt idx="5693">
                  <c:v>7.9069444444444397</c:v>
                </c:pt>
                <c:pt idx="5694">
                  <c:v>7.9083333333333297</c:v>
                </c:pt>
                <c:pt idx="5695">
                  <c:v>7.9097222222222197</c:v>
                </c:pt>
                <c:pt idx="5696">
                  <c:v>7.9111111111111097</c:v>
                </c:pt>
                <c:pt idx="5697">
                  <c:v>7.9124999999999996</c:v>
                </c:pt>
                <c:pt idx="5698">
                  <c:v>7.9138888888888896</c:v>
                </c:pt>
                <c:pt idx="5699">
                  <c:v>7.9152777777777796</c:v>
                </c:pt>
                <c:pt idx="5700">
                  <c:v>7.9166666666666696</c:v>
                </c:pt>
                <c:pt idx="5701">
                  <c:v>7.9180555555555596</c:v>
                </c:pt>
                <c:pt idx="5702">
                  <c:v>7.9194444444444398</c:v>
                </c:pt>
                <c:pt idx="5703">
                  <c:v>7.9208333333333298</c:v>
                </c:pt>
                <c:pt idx="5704">
                  <c:v>7.9222222222222198</c:v>
                </c:pt>
                <c:pt idx="5705">
                  <c:v>7.9236111111111098</c:v>
                </c:pt>
                <c:pt idx="5706">
                  <c:v>7.9249999999999998</c:v>
                </c:pt>
                <c:pt idx="5707">
                  <c:v>7.9263888888888898</c:v>
                </c:pt>
                <c:pt idx="5708">
                  <c:v>7.9277777777777798</c:v>
                </c:pt>
                <c:pt idx="5709">
                  <c:v>7.9291666666666698</c:v>
                </c:pt>
                <c:pt idx="5710">
                  <c:v>7.9305555555555598</c:v>
                </c:pt>
                <c:pt idx="5711">
                  <c:v>7.93194444444444</c:v>
                </c:pt>
                <c:pt idx="5712">
                  <c:v>7.93333333333333</c:v>
                </c:pt>
                <c:pt idx="5713">
                  <c:v>7.93472222222222</c:v>
                </c:pt>
                <c:pt idx="5714">
                  <c:v>7.93611111111111</c:v>
                </c:pt>
                <c:pt idx="5715">
                  <c:v>7.9375</c:v>
                </c:pt>
                <c:pt idx="5716">
                  <c:v>7.93888888888889</c:v>
                </c:pt>
                <c:pt idx="5717">
                  <c:v>7.94027777777778</c:v>
                </c:pt>
                <c:pt idx="5718">
                  <c:v>7.94166666666667</c:v>
                </c:pt>
                <c:pt idx="5719">
                  <c:v>7.94305555555556</c:v>
                </c:pt>
                <c:pt idx="5720">
                  <c:v>7.94444444444445</c:v>
                </c:pt>
                <c:pt idx="5721">
                  <c:v>7.9458333333333302</c:v>
                </c:pt>
                <c:pt idx="5722">
                  <c:v>7.9472222222222202</c:v>
                </c:pt>
                <c:pt idx="5723">
                  <c:v>7.9486111111111102</c:v>
                </c:pt>
                <c:pt idx="5724">
                  <c:v>7.95</c:v>
                </c:pt>
                <c:pt idx="5725">
                  <c:v>7.9513888888888902</c:v>
                </c:pt>
                <c:pt idx="5726">
                  <c:v>7.9527777777777802</c:v>
                </c:pt>
                <c:pt idx="5727">
                  <c:v>7.9541666666666702</c:v>
                </c:pt>
                <c:pt idx="5728">
                  <c:v>7.9555555555555602</c:v>
                </c:pt>
                <c:pt idx="5729">
                  <c:v>7.9569444444444501</c:v>
                </c:pt>
                <c:pt idx="5730">
                  <c:v>7.9583333333333304</c:v>
                </c:pt>
                <c:pt idx="5731">
                  <c:v>7.9597222222222204</c:v>
                </c:pt>
                <c:pt idx="5732">
                  <c:v>7.9611111111111104</c:v>
                </c:pt>
                <c:pt idx="5733">
                  <c:v>7.9625000000000004</c:v>
                </c:pt>
                <c:pt idx="5734">
                  <c:v>7.9638888888888903</c:v>
                </c:pt>
                <c:pt idx="5735">
                  <c:v>7.9652777777777803</c:v>
                </c:pt>
                <c:pt idx="5736">
                  <c:v>7.9666666666666703</c:v>
                </c:pt>
                <c:pt idx="5737">
                  <c:v>7.9680555555555603</c:v>
                </c:pt>
                <c:pt idx="5738">
                  <c:v>7.9694444444444397</c:v>
                </c:pt>
                <c:pt idx="5739">
                  <c:v>7.9708333333333297</c:v>
                </c:pt>
                <c:pt idx="5740">
                  <c:v>7.9722222222222197</c:v>
                </c:pt>
                <c:pt idx="5741">
                  <c:v>7.9736111111111097</c:v>
                </c:pt>
                <c:pt idx="5742">
                  <c:v>7.9749999999999996</c:v>
                </c:pt>
                <c:pt idx="5743">
                  <c:v>7.9763888888888896</c:v>
                </c:pt>
                <c:pt idx="5744">
                  <c:v>7.9777777777777796</c:v>
                </c:pt>
                <c:pt idx="5745">
                  <c:v>7.9791666666666696</c:v>
                </c:pt>
                <c:pt idx="5746">
                  <c:v>7.9805555555555596</c:v>
                </c:pt>
                <c:pt idx="5747">
                  <c:v>7.9819444444444398</c:v>
                </c:pt>
                <c:pt idx="5748">
                  <c:v>7.9833333333333298</c:v>
                </c:pt>
                <c:pt idx="5749">
                  <c:v>7.9847222222222198</c:v>
                </c:pt>
                <c:pt idx="5750">
                  <c:v>7.9861111111111098</c:v>
                </c:pt>
                <c:pt idx="5751">
                  <c:v>7.9874999999999998</c:v>
                </c:pt>
                <c:pt idx="5752">
                  <c:v>7.9888888888888898</c:v>
                </c:pt>
                <c:pt idx="5753">
                  <c:v>7.9902777777777798</c:v>
                </c:pt>
                <c:pt idx="5754">
                  <c:v>7.9916666666666698</c:v>
                </c:pt>
                <c:pt idx="5755">
                  <c:v>7.9930555555555598</c:v>
                </c:pt>
                <c:pt idx="5756">
                  <c:v>7.99444444444444</c:v>
                </c:pt>
                <c:pt idx="5757">
                  <c:v>7.99583333333333</c:v>
                </c:pt>
                <c:pt idx="5758">
                  <c:v>7.99722222222222</c:v>
                </c:pt>
                <c:pt idx="5759">
                  <c:v>7.99861111111111</c:v>
                </c:pt>
                <c:pt idx="5760">
                  <c:v>8</c:v>
                </c:pt>
                <c:pt idx="5761">
                  <c:v>8.00138888888889</c:v>
                </c:pt>
                <c:pt idx="5762">
                  <c:v>8.00277777777778</c:v>
                </c:pt>
                <c:pt idx="5763">
                  <c:v>8.00416666666667</c:v>
                </c:pt>
                <c:pt idx="5764">
                  <c:v>8.00555555555556</c:v>
                </c:pt>
                <c:pt idx="5765">
                  <c:v>8.00694444444445</c:v>
                </c:pt>
                <c:pt idx="5766">
                  <c:v>8.0083333333333293</c:v>
                </c:pt>
                <c:pt idx="5767">
                  <c:v>8.0097222222222193</c:v>
                </c:pt>
                <c:pt idx="5768">
                  <c:v>8.0111111111111093</c:v>
                </c:pt>
                <c:pt idx="5769">
                  <c:v>8.0124999999999993</c:v>
                </c:pt>
                <c:pt idx="5770">
                  <c:v>8.0138888888888893</c:v>
                </c:pt>
                <c:pt idx="5771">
                  <c:v>8.0152777777777793</c:v>
                </c:pt>
                <c:pt idx="5772">
                  <c:v>8.0166666666666693</c:v>
                </c:pt>
                <c:pt idx="5773">
                  <c:v>8.0180555555555593</c:v>
                </c:pt>
                <c:pt idx="5774">
                  <c:v>8.0194444444444404</c:v>
                </c:pt>
                <c:pt idx="5775">
                  <c:v>8.0208333333333304</c:v>
                </c:pt>
                <c:pt idx="5776">
                  <c:v>8.0222222222222204</c:v>
                </c:pt>
                <c:pt idx="5777">
                  <c:v>8.0236111111111104</c:v>
                </c:pt>
                <c:pt idx="5778">
                  <c:v>8.0250000000000004</c:v>
                </c:pt>
                <c:pt idx="5779">
                  <c:v>8.0263888888888903</c:v>
                </c:pt>
                <c:pt idx="5780">
                  <c:v>8.0277777777777803</c:v>
                </c:pt>
                <c:pt idx="5781">
                  <c:v>8.0291666666666703</c:v>
                </c:pt>
                <c:pt idx="5782">
                  <c:v>8.0305555555555603</c:v>
                </c:pt>
                <c:pt idx="5783">
                  <c:v>8.0319444444444503</c:v>
                </c:pt>
                <c:pt idx="5784">
                  <c:v>8.0333333333333297</c:v>
                </c:pt>
                <c:pt idx="5785">
                  <c:v>8.0347222222222197</c:v>
                </c:pt>
                <c:pt idx="5786">
                  <c:v>8.0361111111111097</c:v>
                </c:pt>
                <c:pt idx="5787">
                  <c:v>8.0374999999999996</c:v>
                </c:pt>
                <c:pt idx="5788">
                  <c:v>8.0388888888888896</c:v>
                </c:pt>
                <c:pt idx="5789">
                  <c:v>8.0402777777777796</c:v>
                </c:pt>
                <c:pt idx="5790">
                  <c:v>8.0416666666666696</c:v>
                </c:pt>
                <c:pt idx="5791">
                  <c:v>8.0430555555555596</c:v>
                </c:pt>
                <c:pt idx="5792">
                  <c:v>8.0444444444444407</c:v>
                </c:pt>
                <c:pt idx="5793">
                  <c:v>8.0458333333333307</c:v>
                </c:pt>
                <c:pt idx="5794">
                  <c:v>8.0472222222222207</c:v>
                </c:pt>
                <c:pt idx="5795">
                  <c:v>8.0486111111111107</c:v>
                </c:pt>
                <c:pt idx="5796">
                  <c:v>8.0500000000000007</c:v>
                </c:pt>
                <c:pt idx="5797">
                  <c:v>8.0513888888888907</c:v>
                </c:pt>
                <c:pt idx="5798">
                  <c:v>8.0527777777777807</c:v>
                </c:pt>
                <c:pt idx="5799">
                  <c:v>8.0541666666666707</c:v>
                </c:pt>
                <c:pt idx="5800">
                  <c:v>8.0555555555555607</c:v>
                </c:pt>
                <c:pt idx="5801">
                  <c:v>8.05694444444444</c:v>
                </c:pt>
                <c:pt idx="5802">
                  <c:v>8.05833333333333</c:v>
                </c:pt>
                <c:pt idx="5803">
                  <c:v>8.05972222222222</c:v>
                </c:pt>
                <c:pt idx="5804">
                  <c:v>8.06111111111111</c:v>
                </c:pt>
                <c:pt idx="5805">
                  <c:v>8.0625</c:v>
                </c:pt>
                <c:pt idx="5806">
                  <c:v>8.06388888888889</c:v>
                </c:pt>
                <c:pt idx="5807">
                  <c:v>8.06527777777778</c:v>
                </c:pt>
                <c:pt idx="5808">
                  <c:v>8.06666666666667</c:v>
                </c:pt>
                <c:pt idx="5809">
                  <c:v>8.06805555555556</c:v>
                </c:pt>
                <c:pt idx="5810">
                  <c:v>8.06944444444445</c:v>
                </c:pt>
                <c:pt idx="5811">
                  <c:v>8.0708333333333293</c:v>
                </c:pt>
                <c:pt idx="5812">
                  <c:v>8.0722222222222193</c:v>
                </c:pt>
                <c:pt idx="5813">
                  <c:v>8.0736111111111093</c:v>
                </c:pt>
                <c:pt idx="5814">
                  <c:v>8.0749999999999993</c:v>
                </c:pt>
                <c:pt idx="5815">
                  <c:v>8.0763888888888893</c:v>
                </c:pt>
                <c:pt idx="5816">
                  <c:v>8.0777777777777793</c:v>
                </c:pt>
                <c:pt idx="5817">
                  <c:v>8.0791666666666693</c:v>
                </c:pt>
                <c:pt idx="5818">
                  <c:v>8.0805555555555593</c:v>
                </c:pt>
                <c:pt idx="5819">
                  <c:v>8.0819444444444404</c:v>
                </c:pt>
                <c:pt idx="5820">
                  <c:v>8.0833333333333304</c:v>
                </c:pt>
                <c:pt idx="5821">
                  <c:v>8.0847222222222204</c:v>
                </c:pt>
                <c:pt idx="5822">
                  <c:v>8.0861111111111104</c:v>
                </c:pt>
                <c:pt idx="5823">
                  <c:v>8.0875000000000004</c:v>
                </c:pt>
                <c:pt idx="5824">
                  <c:v>8.0888888888888903</c:v>
                </c:pt>
                <c:pt idx="5825">
                  <c:v>8.0902777777777803</c:v>
                </c:pt>
                <c:pt idx="5826">
                  <c:v>8.0916666666666703</c:v>
                </c:pt>
                <c:pt idx="5827">
                  <c:v>8.0930555555555603</c:v>
                </c:pt>
                <c:pt idx="5828">
                  <c:v>8.0944444444444503</c:v>
                </c:pt>
                <c:pt idx="5829">
                  <c:v>8.0958333333333297</c:v>
                </c:pt>
                <c:pt idx="5830">
                  <c:v>8.0972222222222197</c:v>
                </c:pt>
                <c:pt idx="5831">
                  <c:v>8.0986111111111097</c:v>
                </c:pt>
                <c:pt idx="5832">
                  <c:v>8.1</c:v>
                </c:pt>
                <c:pt idx="5833">
                  <c:v>8.1013888888888896</c:v>
                </c:pt>
                <c:pt idx="5834">
                  <c:v>8.1027777777777796</c:v>
                </c:pt>
                <c:pt idx="5835">
                  <c:v>8.1041666666666696</c:v>
                </c:pt>
                <c:pt idx="5836">
                  <c:v>8.1055555555555596</c:v>
                </c:pt>
                <c:pt idx="5837">
                  <c:v>8.1069444444444407</c:v>
                </c:pt>
                <c:pt idx="5838">
                  <c:v>8.1083333333333307</c:v>
                </c:pt>
                <c:pt idx="5839">
                  <c:v>8.1097222222222207</c:v>
                </c:pt>
                <c:pt idx="5840">
                  <c:v>8.1111111111111107</c:v>
                </c:pt>
                <c:pt idx="5841">
                  <c:v>8.1125000000000007</c:v>
                </c:pt>
                <c:pt idx="5842">
                  <c:v>8.1138888888888907</c:v>
                </c:pt>
                <c:pt idx="5843">
                  <c:v>8.1152777777777807</c:v>
                </c:pt>
                <c:pt idx="5844">
                  <c:v>8.1166666666666707</c:v>
                </c:pt>
                <c:pt idx="5845">
                  <c:v>8.1180555555555607</c:v>
                </c:pt>
                <c:pt idx="5846">
                  <c:v>8.11944444444444</c:v>
                </c:pt>
                <c:pt idx="5847">
                  <c:v>8.12083333333333</c:v>
                </c:pt>
                <c:pt idx="5848">
                  <c:v>8.12222222222222</c:v>
                </c:pt>
                <c:pt idx="5849">
                  <c:v>8.12361111111111</c:v>
                </c:pt>
                <c:pt idx="5850">
                  <c:v>8.125</c:v>
                </c:pt>
                <c:pt idx="5851">
                  <c:v>8.12638888888889</c:v>
                </c:pt>
                <c:pt idx="5852">
                  <c:v>8.12777777777778</c:v>
                </c:pt>
                <c:pt idx="5853">
                  <c:v>8.12916666666667</c:v>
                </c:pt>
                <c:pt idx="5854">
                  <c:v>8.13055555555556</c:v>
                </c:pt>
                <c:pt idx="5855">
                  <c:v>8.13194444444445</c:v>
                </c:pt>
                <c:pt idx="5856">
                  <c:v>8.1333333333333293</c:v>
                </c:pt>
                <c:pt idx="5857">
                  <c:v>8.1347222222222193</c:v>
                </c:pt>
                <c:pt idx="5858">
                  <c:v>8.1361111111111093</c:v>
                </c:pt>
                <c:pt idx="5859">
                  <c:v>8.1374999999999993</c:v>
                </c:pt>
                <c:pt idx="5860">
                  <c:v>8.1388888888888893</c:v>
                </c:pt>
                <c:pt idx="5861">
                  <c:v>8.1402777777777793</c:v>
                </c:pt>
                <c:pt idx="5862">
                  <c:v>8.1416666666666693</c:v>
                </c:pt>
                <c:pt idx="5863">
                  <c:v>8.1430555555555593</c:v>
                </c:pt>
                <c:pt idx="5864">
                  <c:v>8.1444444444444404</c:v>
                </c:pt>
                <c:pt idx="5865">
                  <c:v>8.1458333333333304</c:v>
                </c:pt>
                <c:pt idx="5866">
                  <c:v>8.1472222222222204</c:v>
                </c:pt>
                <c:pt idx="5867">
                  <c:v>8.1486111111111104</c:v>
                </c:pt>
                <c:pt idx="5868">
                  <c:v>8.15</c:v>
                </c:pt>
                <c:pt idx="5869">
                  <c:v>8.1513888888888903</c:v>
                </c:pt>
                <c:pt idx="5870">
                  <c:v>8.1527777777777803</c:v>
                </c:pt>
                <c:pt idx="5871">
                  <c:v>8.1541666666666703</c:v>
                </c:pt>
                <c:pt idx="5872">
                  <c:v>8.1555555555555603</c:v>
                </c:pt>
                <c:pt idx="5873">
                  <c:v>8.1569444444444503</c:v>
                </c:pt>
                <c:pt idx="5874">
                  <c:v>8.1583333333333297</c:v>
                </c:pt>
                <c:pt idx="5875">
                  <c:v>8.1597222222222197</c:v>
                </c:pt>
                <c:pt idx="5876">
                  <c:v>8.1611111111111097</c:v>
                </c:pt>
                <c:pt idx="5877">
                  <c:v>8.1624999999999996</c:v>
                </c:pt>
                <c:pt idx="5878">
                  <c:v>8.1638888888888896</c:v>
                </c:pt>
                <c:pt idx="5879">
                  <c:v>8.1652777777777796</c:v>
                </c:pt>
                <c:pt idx="5880">
                  <c:v>8.1666666666666696</c:v>
                </c:pt>
                <c:pt idx="5881">
                  <c:v>8.1680555555555596</c:v>
                </c:pt>
                <c:pt idx="5882">
                  <c:v>8.1694444444444407</c:v>
                </c:pt>
                <c:pt idx="5883">
                  <c:v>8.1708333333333307</c:v>
                </c:pt>
                <c:pt idx="5884">
                  <c:v>8.1722222222222207</c:v>
                </c:pt>
                <c:pt idx="5885">
                  <c:v>8.1736111111111107</c:v>
                </c:pt>
                <c:pt idx="5886">
                  <c:v>8.1750000000000007</c:v>
                </c:pt>
                <c:pt idx="5887">
                  <c:v>8.1763888888888907</c:v>
                </c:pt>
                <c:pt idx="5888">
                  <c:v>8.1777777777777807</c:v>
                </c:pt>
                <c:pt idx="5889">
                  <c:v>8.1791666666666707</c:v>
                </c:pt>
                <c:pt idx="5890">
                  <c:v>8.1805555555555607</c:v>
                </c:pt>
                <c:pt idx="5891">
                  <c:v>8.18194444444444</c:v>
                </c:pt>
                <c:pt idx="5892">
                  <c:v>8.18333333333333</c:v>
                </c:pt>
                <c:pt idx="5893">
                  <c:v>8.18472222222222</c:v>
                </c:pt>
                <c:pt idx="5894">
                  <c:v>8.18611111111111</c:v>
                </c:pt>
                <c:pt idx="5895">
                  <c:v>8.1875</c:v>
                </c:pt>
                <c:pt idx="5896">
                  <c:v>8.18888888888889</c:v>
                </c:pt>
                <c:pt idx="5897">
                  <c:v>8.19027777777778</c:v>
                </c:pt>
                <c:pt idx="5898">
                  <c:v>8.19166666666667</c:v>
                </c:pt>
                <c:pt idx="5899">
                  <c:v>8.19305555555556</c:v>
                </c:pt>
                <c:pt idx="5900">
                  <c:v>8.19444444444445</c:v>
                </c:pt>
                <c:pt idx="5901">
                  <c:v>8.1958333333333293</c:v>
                </c:pt>
                <c:pt idx="5902">
                  <c:v>8.1972222222222193</c:v>
                </c:pt>
                <c:pt idx="5903">
                  <c:v>8.1986111111111093</c:v>
                </c:pt>
                <c:pt idx="5904">
                  <c:v>8.1999999999999993</c:v>
                </c:pt>
                <c:pt idx="5905">
                  <c:v>8.2013888888888893</c:v>
                </c:pt>
                <c:pt idx="5906">
                  <c:v>8.2027777777777793</c:v>
                </c:pt>
                <c:pt idx="5907">
                  <c:v>8.2041666666666693</c:v>
                </c:pt>
                <c:pt idx="5908">
                  <c:v>8.2055555555555593</c:v>
                </c:pt>
                <c:pt idx="5909">
                  <c:v>8.2069444444444404</c:v>
                </c:pt>
                <c:pt idx="5910">
                  <c:v>8.2083333333333304</c:v>
                </c:pt>
                <c:pt idx="5911">
                  <c:v>8.2097222222222204</c:v>
                </c:pt>
                <c:pt idx="5912">
                  <c:v>8.2111111111111104</c:v>
                </c:pt>
                <c:pt idx="5913">
                  <c:v>8.2125000000000004</c:v>
                </c:pt>
                <c:pt idx="5914">
                  <c:v>8.2138888888888903</c:v>
                </c:pt>
                <c:pt idx="5915">
                  <c:v>8.2152777777777803</c:v>
                </c:pt>
                <c:pt idx="5916">
                  <c:v>8.2166666666666703</c:v>
                </c:pt>
                <c:pt idx="5917">
                  <c:v>8.2180555555555603</c:v>
                </c:pt>
                <c:pt idx="5918">
                  <c:v>8.2194444444444503</c:v>
                </c:pt>
                <c:pt idx="5919">
                  <c:v>8.2208333333333297</c:v>
                </c:pt>
                <c:pt idx="5920">
                  <c:v>8.2222222222222197</c:v>
                </c:pt>
                <c:pt idx="5921">
                  <c:v>8.2236111111111097</c:v>
                </c:pt>
                <c:pt idx="5922">
                  <c:v>8.2249999999999996</c:v>
                </c:pt>
                <c:pt idx="5923">
                  <c:v>8.2263888888888896</c:v>
                </c:pt>
                <c:pt idx="5924">
                  <c:v>8.2277777777777796</c:v>
                </c:pt>
                <c:pt idx="5925">
                  <c:v>8.2291666666666696</c:v>
                </c:pt>
                <c:pt idx="5926">
                  <c:v>8.2305555555555596</c:v>
                </c:pt>
                <c:pt idx="5927">
                  <c:v>8.2319444444444407</c:v>
                </c:pt>
                <c:pt idx="5928">
                  <c:v>8.2333333333333307</c:v>
                </c:pt>
                <c:pt idx="5929">
                  <c:v>8.2347222222222207</c:v>
                </c:pt>
                <c:pt idx="5930">
                  <c:v>8.2361111111111107</c:v>
                </c:pt>
                <c:pt idx="5931">
                  <c:v>8.2375000000000007</c:v>
                </c:pt>
                <c:pt idx="5932">
                  <c:v>8.2388888888888907</c:v>
                </c:pt>
                <c:pt idx="5933">
                  <c:v>8.2402777777777807</c:v>
                </c:pt>
                <c:pt idx="5934">
                  <c:v>8.2416666666666707</c:v>
                </c:pt>
                <c:pt idx="5935">
                  <c:v>8.2430555555555607</c:v>
                </c:pt>
                <c:pt idx="5936">
                  <c:v>8.24444444444444</c:v>
                </c:pt>
                <c:pt idx="5937">
                  <c:v>8.24583333333333</c:v>
                </c:pt>
                <c:pt idx="5938">
                  <c:v>8.24722222222222</c:v>
                </c:pt>
                <c:pt idx="5939">
                  <c:v>8.24861111111111</c:v>
                </c:pt>
                <c:pt idx="5940">
                  <c:v>8.25</c:v>
                </c:pt>
                <c:pt idx="5941">
                  <c:v>8.25138888888889</c:v>
                </c:pt>
                <c:pt idx="5942">
                  <c:v>8.25277777777778</c:v>
                </c:pt>
                <c:pt idx="5943">
                  <c:v>8.25416666666667</c:v>
                </c:pt>
                <c:pt idx="5944">
                  <c:v>8.25555555555556</c:v>
                </c:pt>
                <c:pt idx="5945">
                  <c:v>8.25694444444445</c:v>
                </c:pt>
                <c:pt idx="5946">
                  <c:v>8.2583333333333293</c:v>
                </c:pt>
                <c:pt idx="5947">
                  <c:v>8.2597222222222193</c:v>
                </c:pt>
                <c:pt idx="5948">
                  <c:v>8.2611111111111093</c:v>
                </c:pt>
                <c:pt idx="5949">
                  <c:v>8.2624999999999993</c:v>
                </c:pt>
                <c:pt idx="5950">
                  <c:v>8.2638888888888893</c:v>
                </c:pt>
                <c:pt idx="5951">
                  <c:v>8.2652777777777793</c:v>
                </c:pt>
                <c:pt idx="5952">
                  <c:v>8.2666666666666693</c:v>
                </c:pt>
                <c:pt idx="5953">
                  <c:v>8.2680555555555593</c:v>
                </c:pt>
                <c:pt idx="5954">
                  <c:v>8.2694444444444404</c:v>
                </c:pt>
                <c:pt idx="5955">
                  <c:v>8.2708333333333304</c:v>
                </c:pt>
                <c:pt idx="5956">
                  <c:v>8.2722222222222204</c:v>
                </c:pt>
                <c:pt idx="5957">
                  <c:v>8.2736111111111104</c:v>
                </c:pt>
                <c:pt idx="5958">
                  <c:v>8.2750000000000004</c:v>
                </c:pt>
                <c:pt idx="5959">
                  <c:v>8.2763888888888903</c:v>
                </c:pt>
                <c:pt idx="5960">
                  <c:v>8.2777777777777803</c:v>
                </c:pt>
                <c:pt idx="5961">
                  <c:v>8.2791666666666703</c:v>
                </c:pt>
                <c:pt idx="5962">
                  <c:v>8.2805555555555603</c:v>
                </c:pt>
                <c:pt idx="5963">
                  <c:v>8.2819444444444503</c:v>
                </c:pt>
                <c:pt idx="5964">
                  <c:v>8.2833333333333297</c:v>
                </c:pt>
                <c:pt idx="5965">
                  <c:v>8.2847222222222197</c:v>
                </c:pt>
                <c:pt idx="5966">
                  <c:v>8.2861111111111097</c:v>
                </c:pt>
                <c:pt idx="5967">
                  <c:v>8.2874999999999996</c:v>
                </c:pt>
                <c:pt idx="5968">
                  <c:v>8.2888888888888896</c:v>
                </c:pt>
                <c:pt idx="5969">
                  <c:v>8.2902777777777796</c:v>
                </c:pt>
                <c:pt idx="5970">
                  <c:v>8.2916666666666696</c:v>
                </c:pt>
                <c:pt idx="5971">
                  <c:v>8.2930555555555596</c:v>
                </c:pt>
                <c:pt idx="5972">
                  <c:v>8.2944444444444407</c:v>
                </c:pt>
                <c:pt idx="5973">
                  <c:v>8.2958333333333307</c:v>
                </c:pt>
                <c:pt idx="5974">
                  <c:v>8.2972222222222207</c:v>
                </c:pt>
                <c:pt idx="5975">
                  <c:v>8.2986111111111107</c:v>
                </c:pt>
                <c:pt idx="5976">
                  <c:v>8.3000000000000007</c:v>
                </c:pt>
                <c:pt idx="5977">
                  <c:v>8.3013888888888907</c:v>
                </c:pt>
                <c:pt idx="5978">
                  <c:v>8.3027777777777807</c:v>
                </c:pt>
                <c:pt idx="5979">
                  <c:v>8.3041666666666707</c:v>
                </c:pt>
                <c:pt idx="5980">
                  <c:v>8.3055555555555607</c:v>
                </c:pt>
                <c:pt idx="5981">
                  <c:v>8.30694444444444</c:v>
                </c:pt>
                <c:pt idx="5982">
                  <c:v>8.30833333333333</c:v>
                </c:pt>
                <c:pt idx="5983">
                  <c:v>8.30972222222222</c:v>
                </c:pt>
                <c:pt idx="5984">
                  <c:v>8.31111111111111</c:v>
                </c:pt>
                <c:pt idx="5985">
                  <c:v>8.3125</c:v>
                </c:pt>
                <c:pt idx="5986">
                  <c:v>8.31388888888889</c:v>
                </c:pt>
                <c:pt idx="5987">
                  <c:v>8.31527777777778</c:v>
                </c:pt>
                <c:pt idx="5988">
                  <c:v>8.31666666666667</c:v>
                </c:pt>
                <c:pt idx="5989">
                  <c:v>8.31805555555556</c:v>
                </c:pt>
                <c:pt idx="5990">
                  <c:v>8.31944444444445</c:v>
                </c:pt>
                <c:pt idx="5991">
                  <c:v>8.3208333333333293</c:v>
                </c:pt>
                <c:pt idx="5992">
                  <c:v>8.3222222222222193</c:v>
                </c:pt>
                <c:pt idx="5993">
                  <c:v>8.3236111111111093</c:v>
                </c:pt>
                <c:pt idx="5994">
                  <c:v>8.3249999999999993</c:v>
                </c:pt>
                <c:pt idx="5995">
                  <c:v>8.3263888888888893</c:v>
                </c:pt>
                <c:pt idx="5996">
                  <c:v>8.3277777777777793</c:v>
                </c:pt>
                <c:pt idx="5997">
                  <c:v>8.3291666666666693</c:v>
                </c:pt>
                <c:pt idx="5998">
                  <c:v>8.3305555555555593</c:v>
                </c:pt>
                <c:pt idx="5999">
                  <c:v>8.3319444444444404</c:v>
                </c:pt>
                <c:pt idx="6000">
                  <c:v>8.3333333333333304</c:v>
                </c:pt>
                <c:pt idx="6001">
                  <c:v>8.3347222222222204</c:v>
                </c:pt>
                <c:pt idx="6002">
                  <c:v>8.3361111111111104</c:v>
                </c:pt>
                <c:pt idx="6003">
                  <c:v>8.3375000000000004</c:v>
                </c:pt>
                <c:pt idx="6004">
                  <c:v>8.3388888888888903</c:v>
                </c:pt>
                <c:pt idx="6005">
                  <c:v>8.3402777777777803</c:v>
                </c:pt>
                <c:pt idx="6006">
                  <c:v>8.3416666666666703</c:v>
                </c:pt>
                <c:pt idx="6007">
                  <c:v>8.3430555555555603</c:v>
                </c:pt>
                <c:pt idx="6008">
                  <c:v>8.3444444444444503</c:v>
                </c:pt>
                <c:pt idx="6009">
                  <c:v>8.3458333333333297</c:v>
                </c:pt>
                <c:pt idx="6010">
                  <c:v>8.3472222222222197</c:v>
                </c:pt>
                <c:pt idx="6011">
                  <c:v>8.3486111111111097</c:v>
                </c:pt>
                <c:pt idx="6012">
                  <c:v>8.35</c:v>
                </c:pt>
                <c:pt idx="6013">
                  <c:v>8.3513888888888896</c:v>
                </c:pt>
                <c:pt idx="6014">
                  <c:v>8.3527777777777796</c:v>
                </c:pt>
                <c:pt idx="6015">
                  <c:v>8.3541666666666696</c:v>
                </c:pt>
                <c:pt idx="6016">
                  <c:v>8.3555555555555596</c:v>
                </c:pt>
                <c:pt idx="6017">
                  <c:v>8.3569444444444407</c:v>
                </c:pt>
                <c:pt idx="6018">
                  <c:v>8.3583333333333307</c:v>
                </c:pt>
                <c:pt idx="6019">
                  <c:v>8.3597222222222207</c:v>
                </c:pt>
                <c:pt idx="6020">
                  <c:v>8.3611111111111107</c:v>
                </c:pt>
                <c:pt idx="6021">
                  <c:v>8.3625000000000007</c:v>
                </c:pt>
                <c:pt idx="6022">
                  <c:v>8.3638888888888907</c:v>
                </c:pt>
                <c:pt idx="6023">
                  <c:v>8.3652777777777807</c:v>
                </c:pt>
                <c:pt idx="6024">
                  <c:v>8.3666666666666707</c:v>
                </c:pt>
                <c:pt idx="6025">
                  <c:v>8.3680555555555607</c:v>
                </c:pt>
                <c:pt idx="6026">
                  <c:v>8.36944444444444</c:v>
                </c:pt>
                <c:pt idx="6027">
                  <c:v>8.37083333333333</c:v>
                </c:pt>
                <c:pt idx="6028">
                  <c:v>8.37222222222222</c:v>
                </c:pt>
                <c:pt idx="6029">
                  <c:v>8.37361111111111</c:v>
                </c:pt>
                <c:pt idx="6030">
                  <c:v>8.375</c:v>
                </c:pt>
                <c:pt idx="6031">
                  <c:v>8.37638888888889</c:v>
                </c:pt>
                <c:pt idx="6032">
                  <c:v>8.37777777777778</c:v>
                </c:pt>
                <c:pt idx="6033">
                  <c:v>8.37916666666667</c:v>
                </c:pt>
                <c:pt idx="6034">
                  <c:v>8.38055555555556</c:v>
                </c:pt>
                <c:pt idx="6035">
                  <c:v>8.38194444444445</c:v>
                </c:pt>
                <c:pt idx="6036">
                  <c:v>8.3833333333333293</c:v>
                </c:pt>
                <c:pt idx="6037">
                  <c:v>8.3847222222222193</c:v>
                </c:pt>
                <c:pt idx="6038">
                  <c:v>8.3861111111111093</c:v>
                </c:pt>
                <c:pt idx="6039">
                  <c:v>8.3874999999999993</c:v>
                </c:pt>
                <c:pt idx="6040">
                  <c:v>8.3888888888888893</c:v>
                </c:pt>
                <c:pt idx="6041">
                  <c:v>8.3902777777777793</c:v>
                </c:pt>
                <c:pt idx="6042">
                  <c:v>8.3916666666666693</c:v>
                </c:pt>
                <c:pt idx="6043">
                  <c:v>8.3930555555555593</c:v>
                </c:pt>
                <c:pt idx="6044">
                  <c:v>8.3944444444444404</c:v>
                </c:pt>
                <c:pt idx="6045">
                  <c:v>8.3958333333333304</c:v>
                </c:pt>
                <c:pt idx="6046">
                  <c:v>8.3972222222222204</c:v>
                </c:pt>
                <c:pt idx="6047">
                  <c:v>8.3986111111111104</c:v>
                </c:pt>
                <c:pt idx="6048">
                  <c:v>8.4</c:v>
                </c:pt>
                <c:pt idx="6049">
                  <c:v>8.4013888888888903</c:v>
                </c:pt>
                <c:pt idx="6050">
                  <c:v>8.4027777777777803</c:v>
                </c:pt>
                <c:pt idx="6051">
                  <c:v>8.4041666666666703</c:v>
                </c:pt>
                <c:pt idx="6052">
                  <c:v>8.4055555555555603</c:v>
                </c:pt>
                <c:pt idx="6053">
                  <c:v>8.4069444444444503</c:v>
                </c:pt>
                <c:pt idx="6054">
                  <c:v>8.4083333333333297</c:v>
                </c:pt>
                <c:pt idx="6055">
                  <c:v>8.4097222222222197</c:v>
                </c:pt>
                <c:pt idx="6056">
                  <c:v>8.4111111111111097</c:v>
                </c:pt>
                <c:pt idx="6057">
                  <c:v>8.4124999999999996</c:v>
                </c:pt>
                <c:pt idx="6058">
                  <c:v>8.4138888888888896</c:v>
                </c:pt>
                <c:pt idx="6059">
                  <c:v>8.4152777777777796</c:v>
                </c:pt>
                <c:pt idx="6060">
                  <c:v>8.4166666666666696</c:v>
                </c:pt>
                <c:pt idx="6061">
                  <c:v>8.4180555555555596</c:v>
                </c:pt>
                <c:pt idx="6062">
                  <c:v>8.4194444444444407</c:v>
                </c:pt>
                <c:pt idx="6063">
                  <c:v>8.4208333333333307</c:v>
                </c:pt>
                <c:pt idx="6064">
                  <c:v>8.4222222222222207</c:v>
                </c:pt>
                <c:pt idx="6065">
                  <c:v>8.4236111111111107</c:v>
                </c:pt>
                <c:pt idx="6066">
                  <c:v>8.4250000000000007</c:v>
                </c:pt>
                <c:pt idx="6067">
                  <c:v>8.4263888888888907</c:v>
                </c:pt>
                <c:pt idx="6068">
                  <c:v>8.4277777777777807</c:v>
                </c:pt>
                <c:pt idx="6069">
                  <c:v>8.4291666666666707</c:v>
                </c:pt>
                <c:pt idx="6070">
                  <c:v>8.4305555555555607</c:v>
                </c:pt>
                <c:pt idx="6071">
                  <c:v>8.43194444444444</c:v>
                </c:pt>
                <c:pt idx="6072">
                  <c:v>8.43333333333333</c:v>
                </c:pt>
                <c:pt idx="6073">
                  <c:v>8.43472222222222</c:v>
                </c:pt>
                <c:pt idx="6074">
                  <c:v>8.43611111111111</c:v>
                </c:pt>
                <c:pt idx="6075">
                  <c:v>8.4375</c:v>
                </c:pt>
                <c:pt idx="6076">
                  <c:v>8.43888888888889</c:v>
                </c:pt>
                <c:pt idx="6077">
                  <c:v>8.44027777777778</c:v>
                </c:pt>
                <c:pt idx="6078">
                  <c:v>8.44166666666667</c:v>
                </c:pt>
                <c:pt idx="6079">
                  <c:v>8.44305555555556</c:v>
                </c:pt>
                <c:pt idx="6080">
                  <c:v>8.44444444444445</c:v>
                </c:pt>
                <c:pt idx="6081">
                  <c:v>8.4458333333333293</c:v>
                </c:pt>
                <c:pt idx="6082">
                  <c:v>8.4472222222222193</c:v>
                </c:pt>
                <c:pt idx="6083">
                  <c:v>8.4486111111111093</c:v>
                </c:pt>
                <c:pt idx="6084">
                  <c:v>8.4499999999999993</c:v>
                </c:pt>
                <c:pt idx="6085">
                  <c:v>8.4513888888888893</c:v>
                </c:pt>
                <c:pt idx="6086">
                  <c:v>8.4527777777777793</c:v>
                </c:pt>
                <c:pt idx="6087">
                  <c:v>8.4541666666666693</c:v>
                </c:pt>
                <c:pt idx="6088">
                  <c:v>8.4555555555555593</c:v>
                </c:pt>
                <c:pt idx="6089">
                  <c:v>8.4569444444444404</c:v>
                </c:pt>
                <c:pt idx="6090">
                  <c:v>8.4583333333333304</c:v>
                </c:pt>
                <c:pt idx="6091">
                  <c:v>8.4597222222222204</c:v>
                </c:pt>
                <c:pt idx="6092">
                  <c:v>8.4611111111111104</c:v>
                </c:pt>
                <c:pt idx="6093">
                  <c:v>8.4625000000000004</c:v>
                </c:pt>
                <c:pt idx="6094">
                  <c:v>8.4638888888888903</c:v>
                </c:pt>
                <c:pt idx="6095">
                  <c:v>8.4652777777777803</c:v>
                </c:pt>
                <c:pt idx="6096">
                  <c:v>8.4666666666666703</c:v>
                </c:pt>
                <c:pt idx="6097">
                  <c:v>8.4680555555555603</c:v>
                </c:pt>
                <c:pt idx="6098">
                  <c:v>8.4694444444444503</c:v>
                </c:pt>
                <c:pt idx="6099">
                  <c:v>8.4708333333333297</c:v>
                </c:pt>
                <c:pt idx="6100">
                  <c:v>8.4722222222222197</c:v>
                </c:pt>
                <c:pt idx="6101">
                  <c:v>8.4736111111111097</c:v>
                </c:pt>
                <c:pt idx="6102">
                  <c:v>8.4749999999999996</c:v>
                </c:pt>
                <c:pt idx="6103">
                  <c:v>8.4763888888888896</c:v>
                </c:pt>
                <c:pt idx="6104">
                  <c:v>8.4777777777777796</c:v>
                </c:pt>
                <c:pt idx="6105">
                  <c:v>8.4791666666666696</c:v>
                </c:pt>
                <c:pt idx="6106">
                  <c:v>8.4805555555555596</c:v>
                </c:pt>
                <c:pt idx="6107">
                  <c:v>8.4819444444444407</c:v>
                </c:pt>
                <c:pt idx="6108">
                  <c:v>8.4833333333333307</c:v>
                </c:pt>
                <c:pt idx="6109">
                  <c:v>8.4847222222222207</c:v>
                </c:pt>
                <c:pt idx="6110">
                  <c:v>8.4861111111111107</c:v>
                </c:pt>
                <c:pt idx="6111">
                  <c:v>8.4875000000000007</c:v>
                </c:pt>
                <c:pt idx="6112">
                  <c:v>8.4888888888888907</c:v>
                </c:pt>
                <c:pt idx="6113">
                  <c:v>8.4902777777777807</c:v>
                </c:pt>
                <c:pt idx="6114">
                  <c:v>8.4916666666666707</c:v>
                </c:pt>
                <c:pt idx="6115">
                  <c:v>8.4930555555555607</c:v>
                </c:pt>
                <c:pt idx="6116">
                  <c:v>8.49444444444444</c:v>
                </c:pt>
                <c:pt idx="6117">
                  <c:v>8.49583333333333</c:v>
                </c:pt>
                <c:pt idx="6118">
                  <c:v>8.49722222222222</c:v>
                </c:pt>
                <c:pt idx="6119">
                  <c:v>8.49861111111111</c:v>
                </c:pt>
                <c:pt idx="6120">
                  <c:v>8.5</c:v>
                </c:pt>
                <c:pt idx="6121">
                  <c:v>8.50138888888889</c:v>
                </c:pt>
                <c:pt idx="6122">
                  <c:v>8.50277777777778</c:v>
                </c:pt>
                <c:pt idx="6123">
                  <c:v>8.50416666666667</c:v>
                </c:pt>
                <c:pt idx="6124">
                  <c:v>8.50555555555556</c:v>
                </c:pt>
                <c:pt idx="6125">
                  <c:v>8.50694444444445</c:v>
                </c:pt>
                <c:pt idx="6126">
                  <c:v>8.5083333333333293</c:v>
                </c:pt>
                <c:pt idx="6127">
                  <c:v>8.5097222222222193</c:v>
                </c:pt>
                <c:pt idx="6128">
                  <c:v>8.5111111111111093</c:v>
                </c:pt>
                <c:pt idx="6129">
                  <c:v>8.5124999999999993</c:v>
                </c:pt>
                <c:pt idx="6130">
                  <c:v>8.5138888888888893</c:v>
                </c:pt>
                <c:pt idx="6131">
                  <c:v>8.5152777777777793</c:v>
                </c:pt>
                <c:pt idx="6132">
                  <c:v>8.5166666666666693</c:v>
                </c:pt>
                <c:pt idx="6133">
                  <c:v>8.5180555555555593</c:v>
                </c:pt>
                <c:pt idx="6134">
                  <c:v>8.5194444444444404</c:v>
                </c:pt>
                <c:pt idx="6135">
                  <c:v>8.5208333333333304</c:v>
                </c:pt>
                <c:pt idx="6136">
                  <c:v>8.5222222222222204</c:v>
                </c:pt>
                <c:pt idx="6137">
                  <c:v>8.5236111111111104</c:v>
                </c:pt>
                <c:pt idx="6138">
                  <c:v>8.5250000000000004</c:v>
                </c:pt>
                <c:pt idx="6139">
                  <c:v>8.5263888888888903</c:v>
                </c:pt>
                <c:pt idx="6140">
                  <c:v>8.5277777777777803</c:v>
                </c:pt>
                <c:pt idx="6141">
                  <c:v>8.5291666666666703</c:v>
                </c:pt>
                <c:pt idx="6142">
                  <c:v>8.5305555555555603</c:v>
                </c:pt>
                <c:pt idx="6143">
                  <c:v>8.5319444444444503</c:v>
                </c:pt>
                <c:pt idx="6144">
                  <c:v>8.5333333333333297</c:v>
                </c:pt>
                <c:pt idx="6145">
                  <c:v>8.5347222222222197</c:v>
                </c:pt>
                <c:pt idx="6146">
                  <c:v>8.5361111111111097</c:v>
                </c:pt>
                <c:pt idx="6147">
                  <c:v>8.5374999999999996</c:v>
                </c:pt>
                <c:pt idx="6148">
                  <c:v>8.5388888888888896</c:v>
                </c:pt>
                <c:pt idx="6149">
                  <c:v>8.5402777777777796</c:v>
                </c:pt>
                <c:pt idx="6150">
                  <c:v>8.5416666666666696</c:v>
                </c:pt>
                <c:pt idx="6151">
                  <c:v>8.5430555555555596</c:v>
                </c:pt>
                <c:pt idx="6152">
                  <c:v>8.5444444444444407</c:v>
                </c:pt>
                <c:pt idx="6153">
                  <c:v>8.5458333333333307</c:v>
                </c:pt>
                <c:pt idx="6154">
                  <c:v>8.5472222222222207</c:v>
                </c:pt>
                <c:pt idx="6155">
                  <c:v>8.5486111111111107</c:v>
                </c:pt>
                <c:pt idx="6156">
                  <c:v>8.5500000000000007</c:v>
                </c:pt>
                <c:pt idx="6157">
                  <c:v>8.5513888888888907</c:v>
                </c:pt>
                <c:pt idx="6158">
                  <c:v>8.5527777777777807</c:v>
                </c:pt>
                <c:pt idx="6159">
                  <c:v>8.5541666666666707</c:v>
                </c:pt>
                <c:pt idx="6160">
                  <c:v>8.5555555555555607</c:v>
                </c:pt>
                <c:pt idx="6161">
                  <c:v>8.55694444444444</c:v>
                </c:pt>
                <c:pt idx="6162">
                  <c:v>8.55833333333333</c:v>
                </c:pt>
                <c:pt idx="6163">
                  <c:v>8.55972222222222</c:v>
                </c:pt>
                <c:pt idx="6164">
                  <c:v>8.56111111111111</c:v>
                </c:pt>
                <c:pt idx="6165">
                  <c:v>8.5625</c:v>
                </c:pt>
                <c:pt idx="6166">
                  <c:v>8.56388888888889</c:v>
                </c:pt>
                <c:pt idx="6167">
                  <c:v>8.56527777777778</c:v>
                </c:pt>
                <c:pt idx="6168">
                  <c:v>8.56666666666667</c:v>
                </c:pt>
                <c:pt idx="6169">
                  <c:v>8.56805555555556</c:v>
                </c:pt>
                <c:pt idx="6170">
                  <c:v>8.56944444444445</c:v>
                </c:pt>
                <c:pt idx="6171">
                  <c:v>8.5708333333333293</c:v>
                </c:pt>
                <c:pt idx="6172">
                  <c:v>8.5722222222222193</c:v>
                </c:pt>
                <c:pt idx="6173">
                  <c:v>8.5736111111111093</c:v>
                </c:pt>
                <c:pt idx="6174">
                  <c:v>8.5749999999999993</c:v>
                </c:pt>
                <c:pt idx="6175">
                  <c:v>8.5763888888888893</c:v>
                </c:pt>
                <c:pt idx="6176">
                  <c:v>8.5777777777777793</c:v>
                </c:pt>
                <c:pt idx="6177">
                  <c:v>8.5791666666666693</c:v>
                </c:pt>
                <c:pt idx="6178">
                  <c:v>8.5805555555555593</c:v>
                </c:pt>
                <c:pt idx="6179">
                  <c:v>8.5819444444444404</c:v>
                </c:pt>
                <c:pt idx="6180">
                  <c:v>8.5833333333333304</c:v>
                </c:pt>
                <c:pt idx="6181">
                  <c:v>8.5847222222222204</c:v>
                </c:pt>
                <c:pt idx="6182">
                  <c:v>8.5861111111111104</c:v>
                </c:pt>
                <c:pt idx="6183">
                  <c:v>8.5875000000000004</c:v>
                </c:pt>
                <c:pt idx="6184">
                  <c:v>8.5888888888888903</c:v>
                </c:pt>
                <c:pt idx="6185">
                  <c:v>8.5902777777777803</c:v>
                </c:pt>
                <c:pt idx="6186">
                  <c:v>8.5916666666666703</c:v>
                </c:pt>
                <c:pt idx="6187">
                  <c:v>8.5930555555555603</c:v>
                </c:pt>
                <c:pt idx="6188">
                  <c:v>8.5944444444444503</c:v>
                </c:pt>
                <c:pt idx="6189">
                  <c:v>8.5958333333333297</c:v>
                </c:pt>
                <c:pt idx="6190">
                  <c:v>8.5972222222222197</c:v>
                </c:pt>
                <c:pt idx="6191">
                  <c:v>8.5986111111111097</c:v>
                </c:pt>
                <c:pt idx="6192">
                  <c:v>8.6</c:v>
                </c:pt>
                <c:pt idx="6193">
                  <c:v>8.6013888888888896</c:v>
                </c:pt>
                <c:pt idx="6194">
                  <c:v>8.6027777777777796</c:v>
                </c:pt>
                <c:pt idx="6195">
                  <c:v>8.6041666666666696</c:v>
                </c:pt>
                <c:pt idx="6196">
                  <c:v>8.6055555555555596</c:v>
                </c:pt>
                <c:pt idx="6197">
                  <c:v>8.6069444444444407</c:v>
                </c:pt>
                <c:pt idx="6198">
                  <c:v>8.6083333333333307</c:v>
                </c:pt>
                <c:pt idx="6199">
                  <c:v>8.6097222222222207</c:v>
                </c:pt>
                <c:pt idx="6200">
                  <c:v>8.6111111111111107</c:v>
                </c:pt>
                <c:pt idx="6201">
                  <c:v>8.6125000000000007</c:v>
                </c:pt>
                <c:pt idx="6202">
                  <c:v>8.6138888888888907</c:v>
                </c:pt>
                <c:pt idx="6203">
                  <c:v>8.6152777777777807</c:v>
                </c:pt>
                <c:pt idx="6204">
                  <c:v>8.6166666666666707</c:v>
                </c:pt>
                <c:pt idx="6205">
                  <c:v>8.6180555555555607</c:v>
                </c:pt>
                <c:pt idx="6206">
                  <c:v>8.61944444444444</c:v>
                </c:pt>
                <c:pt idx="6207">
                  <c:v>8.62083333333333</c:v>
                </c:pt>
                <c:pt idx="6208">
                  <c:v>8.62222222222222</c:v>
                </c:pt>
                <c:pt idx="6209">
                  <c:v>8.62361111111111</c:v>
                </c:pt>
                <c:pt idx="6210">
                  <c:v>8.625</c:v>
                </c:pt>
                <c:pt idx="6211">
                  <c:v>8.62638888888889</c:v>
                </c:pt>
                <c:pt idx="6212">
                  <c:v>8.62777777777778</c:v>
                </c:pt>
                <c:pt idx="6213">
                  <c:v>8.62916666666667</c:v>
                </c:pt>
                <c:pt idx="6214">
                  <c:v>8.63055555555556</c:v>
                </c:pt>
                <c:pt idx="6215">
                  <c:v>8.63194444444445</c:v>
                </c:pt>
                <c:pt idx="6216">
                  <c:v>8.6333333333333293</c:v>
                </c:pt>
                <c:pt idx="6217">
                  <c:v>8.6347222222222193</c:v>
                </c:pt>
                <c:pt idx="6218">
                  <c:v>8.6361111111111093</c:v>
                </c:pt>
                <c:pt idx="6219">
                  <c:v>8.6374999999999993</c:v>
                </c:pt>
                <c:pt idx="6220">
                  <c:v>8.6388888888888893</c:v>
                </c:pt>
                <c:pt idx="6221">
                  <c:v>8.6402777777777793</c:v>
                </c:pt>
                <c:pt idx="6222">
                  <c:v>8.6416666666666693</c:v>
                </c:pt>
                <c:pt idx="6223">
                  <c:v>8.6430555555555593</c:v>
                </c:pt>
                <c:pt idx="6224">
                  <c:v>8.6444444444444404</c:v>
                </c:pt>
                <c:pt idx="6225">
                  <c:v>8.6458333333333304</c:v>
                </c:pt>
                <c:pt idx="6226">
                  <c:v>8.6472222222222204</c:v>
                </c:pt>
                <c:pt idx="6227">
                  <c:v>8.6486111111111104</c:v>
                </c:pt>
                <c:pt idx="6228">
                  <c:v>8.65</c:v>
                </c:pt>
                <c:pt idx="6229">
                  <c:v>8.6513888888888903</c:v>
                </c:pt>
                <c:pt idx="6230">
                  <c:v>8.6527777777777803</c:v>
                </c:pt>
                <c:pt idx="6231">
                  <c:v>8.6541666666666703</c:v>
                </c:pt>
                <c:pt idx="6232">
                  <c:v>8.6555555555555603</c:v>
                </c:pt>
                <c:pt idx="6233">
                  <c:v>8.6569444444444503</c:v>
                </c:pt>
                <c:pt idx="6234">
                  <c:v>8.6583333333333297</c:v>
                </c:pt>
                <c:pt idx="6235">
                  <c:v>8.6597222222222197</c:v>
                </c:pt>
                <c:pt idx="6236">
                  <c:v>8.6611111111111097</c:v>
                </c:pt>
                <c:pt idx="6237">
                  <c:v>8.6624999999999996</c:v>
                </c:pt>
                <c:pt idx="6238">
                  <c:v>8.6638888888888896</c:v>
                </c:pt>
                <c:pt idx="6239">
                  <c:v>8.6652777777777796</c:v>
                </c:pt>
                <c:pt idx="6240">
                  <c:v>8.6666666666666696</c:v>
                </c:pt>
                <c:pt idx="6241">
                  <c:v>8.6680555555555596</c:v>
                </c:pt>
                <c:pt idx="6242">
                  <c:v>8.6694444444444407</c:v>
                </c:pt>
                <c:pt idx="6243">
                  <c:v>8.6708333333333307</c:v>
                </c:pt>
                <c:pt idx="6244">
                  <c:v>8.6722222222222207</c:v>
                </c:pt>
                <c:pt idx="6245">
                  <c:v>8.6736111111111107</c:v>
                </c:pt>
                <c:pt idx="6246">
                  <c:v>8.6750000000000007</c:v>
                </c:pt>
                <c:pt idx="6247">
                  <c:v>8.6763888888888907</c:v>
                </c:pt>
                <c:pt idx="6248">
                  <c:v>8.6777777777777807</c:v>
                </c:pt>
                <c:pt idx="6249">
                  <c:v>8.6791666666666707</c:v>
                </c:pt>
                <c:pt idx="6250">
                  <c:v>8.6805555555555607</c:v>
                </c:pt>
                <c:pt idx="6251">
                  <c:v>8.68194444444444</c:v>
                </c:pt>
                <c:pt idx="6252">
                  <c:v>8.68333333333333</c:v>
                </c:pt>
                <c:pt idx="6253">
                  <c:v>8.68472222222222</c:v>
                </c:pt>
                <c:pt idx="6254">
                  <c:v>8.68611111111111</c:v>
                </c:pt>
                <c:pt idx="6255">
                  <c:v>8.6875</c:v>
                </c:pt>
                <c:pt idx="6256">
                  <c:v>8.68888888888889</c:v>
                </c:pt>
                <c:pt idx="6257">
                  <c:v>8.69027777777778</c:v>
                </c:pt>
                <c:pt idx="6258">
                  <c:v>8.69166666666667</c:v>
                </c:pt>
                <c:pt idx="6259">
                  <c:v>8.69305555555556</c:v>
                </c:pt>
                <c:pt idx="6260">
                  <c:v>8.69444444444445</c:v>
                </c:pt>
                <c:pt idx="6261">
                  <c:v>8.6958333333333293</c:v>
                </c:pt>
                <c:pt idx="6262">
                  <c:v>8.6972222222222193</c:v>
                </c:pt>
                <c:pt idx="6263">
                  <c:v>8.6986111111111093</c:v>
                </c:pt>
                <c:pt idx="6264">
                  <c:v>8.6999999999999993</c:v>
                </c:pt>
                <c:pt idx="6265">
                  <c:v>8.7013888888888893</c:v>
                </c:pt>
                <c:pt idx="6266">
                  <c:v>8.7027777777777793</c:v>
                </c:pt>
                <c:pt idx="6267">
                  <c:v>8.7041666666666693</c:v>
                </c:pt>
                <c:pt idx="6268">
                  <c:v>8.7055555555555593</c:v>
                </c:pt>
                <c:pt idx="6269">
                  <c:v>8.7069444444444404</c:v>
                </c:pt>
                <c:pt idx="6270">
                  <c:v>8.7083333333333304</c:v>
                </c:pt>
                <c:pt idx="6271">
                  <c:v>8.7097222222222204</c:v>
                </c:pt>
                <c:pt idx="6272">
                  <c:v>8.7111111111111104</c:v>
                </c:pt>
                <c:pt idx="6273">
                  <c:v>8.7125000000000004</c:v>
                </c:pt>
                <c:pt idx="6274">
                  <c:v>8.7138888888888903</c:v>
                </c:pt>
                <c:pt idx="6275">
                  <c:v>8.7152777777777803</c:v>
                </c:pt>
                <c:pt idx="6276">
                  <c:v>8.7166666666666703</c:v>
                </c:pt>
                <c:pt idx="6277">
                  <c:v>8.7180555555555603</c:v>
                </c:pt>
                <c:pt idx="6278">
                  <c:v>8.7194444444444503</c:v>
                </c:pt>
                <c:pt idx="6279">
                  <c:v>8.7208333333333297</c:v>
                </c:pt>
                <c:pt idx="6280">
                  <c:v>8.7222222222222197</c:v>
                </c:pt>
                <c:pt idx="6281">
                  <c:v>8.7236111111111097</c:v>
                </c:pt>
                <c:pt idx="6282">
                  <c:v>8.7249999999999996</c:v>
                </c:pt>
                <c:pt idx="6283">
                  <c:v>8.7263888888888896</c:v>
                </c:pt>
                <c:pt idx="6284">
                  <c:v>8.7277777777777796</c:v>
                </c:pt>
                <c:pt idx="6285">
                  <c:v>8.7291666666666696</c:v>
                </c:pt>
                <c:pt idx="6286">
                  <c:v>8.7305555555555596</c:v>
                </c:pt>
                <c:pt idx="6287">
                  <c:v>8.7319444444444407</c:v>
                </c:pt>
                <c:pt idx="6288">
                  <c:v>8.7333333333333307</c:v>
                </c:pt>
                <c:pt idx="6289">
                  <c:v>8.7347222222222207</c:v>
                </c:pt>
                <c:pt idx="6290">
                  <c:v>8.7361111111111107</c:v>
                </c:pt>
                <c:pt idx="6291">
                  <c:v>8.7375000000000007</c:v>
                </c:pt>
                <c:pt idx="6292">
                  <c:v>8.7388888888888907</c:v>
                </c:pt>
                <c:pt idx="6293">
                  <c:v>8.7402777777777807</c:v>
                </c:pt>
                <c:pt idx="6294">
                  <c:v>8.7416666666666707</c:v>
                </c:pt>
                <c:pt idx="6295">
                  <c:v>8.7430555555555607</c:v>
                </c:pt>
                <c:pt idx="6296">
                  <c:v>8.74444444444444</c:v>
                </c:pt>
                <c:pt idx="6297">
                  <c:v>8.74583333333333</c:v>
                </c:pt>
                <c:pt idx="6298">
                  <c:v>8.74722222222222</c:v>
                </c:pt>
                <c:pt idx="6299">
                  <c:v>8.74861111111111</c:v>
                </c:pt>
                <c:pt idx="6300">
                  <c:v>8.75</c:v>
                </c:pt>
                <c:pt idx="6301">
                  <c:v>8.75138888888889</c:v>
                </c:pt>
                <c:pt idx="6302">
                  <c:v>8.75277777777778</c:v>
                </c:pt>
                <c:pt idx="6303">
                  <c:v>8.75416666666667</c:v>
                </c:pt>
                <c:pt idx="6304">
                  <c:v>8.75555555555556</c:v>
                </c:pt>
                <c:pt idx="6305">
                  <c:v>8.75694444444445</c:v>
                </c:pt>
                <c:pt idx="6306">
                  <c:v>8.7583333333333293</c:v>
                </c:pt>
                <c:pt idx="6307">
                  <c:v>8.7597222222222193</c:v>
                </c:pt>
                <c:pt idx="6308">
                  <c:v>8.7611111111111093</c:v>
                </c:pt>
                <c:pt idx="6309">
                  <c:v>8.7624999999999993</c:v>
                </c:pt>
                <c:pt idx="6310">
                  <c:v>8.7638888888888893</c:v>
                </c:pt>
                <c:pt idx="6311">
                  <c:v>8.7652777777777793</c:v>
                </c:pt>
                <c:pt idx="6312">
                  <c:v>8.7666666666666693</c:v>
                </c:pt>
                <c:pt idx="6313">
                  <c:v>8.7680555555555593</c:v>
                </c:pt>
                <c:pt idx="6314">
                  <c:v>8.7694444444444404</c:v>
                </c:pt>
                <c:pt idx="6315">
                  <c:v>8.7708333333333304</c:v>
                </c:pt>
                <c:pt idx="6316">
                  <c:v>8.7722222222222204</c:v>
                </c:pt>
                <c:pt idx="6317">
                  <c:v>8.7736111111111104</c:v>
                </c:pt>
                <c:pt idx="6318">
                  <c:v>8.7750000000000004</c:v>
                </c:pt>
                <c:pt idx="6319">
                  <c:v>8.7763888888888903</c:v>
                </c:pt>
                <c:pt idx="6320">
                  <c:v>8.7777777777777803</c:v>
                </c:pt>
                <c:pt idx="6321">
                  <c:v>8.7791666666666703</c:v>
                </c:pt>
                <c:pt idx="6322">
                  <c:v>8.7805555555555603</c:v>
                </c:pt>
                <c:pt idx="6323">
                  <c:v>8.7819444444444503</c:v>
                </c:pt>
                <c:pt idx="6324">
                  <c:v>8.7833333333333297</c:v>
                </c:pt>
                <c:pt idx="6325">
                  <c:v>8.7847222222222197</c:v>
                </c:pt>
                <c:pt idx="6326">
                  <c:v>8.7861111111111097</c:v>
                </c:pt>
                <c:pt idx="6327">
                  <c:v>8.7874999999999996</c:v>
                </c:pt>
                <c:pt idx="6328">
                  <c:v>8.7888888888888896</c:v>
                </c:pt>
                <c:pt idx="6329">
                  <c:v>8.7902777777777796</c:v>
                </c:pt>
                <c:pt idx="6330">
                  <c:v>8.7916666666666696</c:v>
                </c:pt>
                <c:pt idx="6331">
                  <c:v>8.7930555555555596</c:v>
                </c:pt>
                <c:pt idx="6332">
                  <c:v>8.7944444444444407</c:v>
                </c:pt>
                <c:pt idx="6333">
                  <c:v>8.7958333333333307</c:v>
                </c:pt>
                <c:pt idx="6334">
                  <c:v>8.7972222222222207</c:v>
                </c:pt>
                <c:pt idx="6335">
                  <c:v>8.7986111111111107</c:v>
                </c:pt>
                <c:pt idx="6336">
                  <c:v>8.8000000000000007</c:v>
                </c:pt>
                <c:pt idx="6337">
                  <c:v>8.8013888888888907</c:v>
                </c:pt>
                <c:pt idx="6338">
                  <c:v>8.8027777777777807</c:v>
                </c:pt>
                <c:pt idx="6339">
                  <c:v>8.8041666666666707</c:v>
                </c:pt>
                <c:pt idx="6340">
                  <c:v>8.8055555555555607</c:v>
                </c:pt>
                <c:pt idx="6341">
                  <c:v>8.80694444444444</c:v>
                </c:pt>
                <c:pt idx="6342">
                  <c:v>8.80833333333333</c:v>
                </c:pt>
                <c:pt idx="6343">
                  <c:v>8.80972222222222</c:v>
                </c:pt>
                <c:pt idx="6344">
                  <c:v>8.81111111111111</c:v>
                </c:pt>
                <c:pt idx="6345">
                  <c:v>8.8125</c:v>
                </c:pt>
                <c:pt idx="6346">
                  <c:v>8.81388888888889</c:v>
                </c:pt>
                <c:pt idx="6347">
                  <c:v>8.81527777777778</c:v>
                </c:pt>
                <c:pt idx="6348">
                  <c:v>8.81666666666667</c:v>
                </c:pt>
                <c:pt idx="6349">
                  <c:v>8.81805555555556</c:v>
                </c:pt>
                <c:pt idx="6350">
                  <c:v>8.81944444444445</c:v>
                </c:pt>
                <c:pt idx="6351">
                  <c:v>8.8208333333333293</c:v>
                </c:pt>
                <c:pt idx="6352">
                  <c:v>8.8222222222222193</c:v>
                </c:pt>
                <c:pt idx="6353">
                  <c:v>8.8236111111111093</c:v>
                </c:pt>
                <c:pt idx="6354">
                  <c:v>8.8249999999999993</c:v>
                </c:pt>
                <c:pt idx="6355">
                  <c:v>8.8263888888888893</c:v>
                </c:pt>
                <c:pt idx="6356">
                  <c:v>8.8277777777777793</c:v>
                </c:pt>
                <c:pt idx="6357">
                  <c:v>8.8291666666666693</c:v>
                </c:pt>
                <c:pt idx="6358">
                  <c:v>8.8305555555555593</c:v>
                </c:pt>
                <c:pt idx="6359">
                  <c:v>8.8319444444444404</c:v>
                </c:pt>
                <c:pt idx="6360">
                  <c:v>8.8333333333333304</c:v>
                </c:pt>
                <c:pt idx="6361">
                  <c:v>8.8347222222222204</c:v>
                </c:pt>
                <c:pt idx="6362">
                  <c:v>8.8361111111111104</c:v>
                </c:pt>
                <c:pt idx="6363">
                  <c:v>8.8375000000000004</c:v>
                </c:pt>
                <c:pt idx="6364">
                  <c:v>8.8388888888888903</c:v>
                </c:pt>
                <c:pt idx="6365">
                  <c:v>8.8402777777777803</c:v>
                </c:pt>
                <c:pt idx="6366">
                  <c:v>8.8416666666666703</c:v>
                </c:pt>
                <c:pt idx="6367">
                  <c:v>8.8430555555555603</c:v>
                </c:pt>
                <c:pt idx="6368">
                  <c:v>8.8444444444444503</c:v>
                </c:pt>
                <c:pt idx="6369">
                  <c:v>8.8458333333333297</c:v>
                </c:pt>
                <c:pt idx="6370">
                  <c:v>8.8472222222222197</c:v>
                </c:pt>
                <c:pt idx="6371">
                  <c:v>8.8486111111111097</c:v>
                </c:pt>
                <c:pt idx="6372">
                  <c:v>8.85</c:v>
                </c:pt>
                <c:pt idx="6373">
                  <c:v>8.8513888888888896</c:v>
                </c:pt>
                <c:pt idx="6374">
                  <c:v>8.8527777777777796</c:v>
                </c:pt>
                <c:pt idx="6375">
                  <c:v>8.8541666666666696</c:v>
                </c:pt>
                <c:pt idx="6376">
                  <c:v>8.8555555555555596</c:v>
                </c:pt>
                <c:pt idx="6377">
                  <c:v>8.8569444444444407</c:v>
                </c:pt>
                <c:pt idx="6378">
                  <c:v>8.8583333333333307</c:v>
                </c:pt>
                <c:pt idx="6379">
                  <c:v>8.8597222222222207</c:v>
                </c:pt>
                <c:pt idx="6380">
                  <c:v>8.8611111111111107</c:v>
                </c:pt>
                <c:pt idx="6381">
                  <c:v>8.8625000000000007</c:v>
                </c:pt>
                <c:pt idx="6382">
                  <c:v>8.8638888888888907</c:v>
                </c:pt>
                <c:pt idx="6383">
                  <c:v>8.8652777777777807</c:v>
                </c:pt>
                <c:pt idx="6384">
                  <c:v>8.8666666666666707</c:v>
                </c:pt>
                <c:pt idx="6385">
                  <c:v>8.8680555555555607</c:v>
                </c:pt>
                <c:pt idx="6386">
                  <c:v>8.86944444444444</c:v>
                </c:pt>
                <c:pt idx="6387">
                  <c:v>8.87083333333333</c:v>
                </c:pt>
                <c:pt idx="6388">
                  <c:v>8.87222222222222</c:v>
                </c:pt>
                <c:pt idx="6389">
                  <c:v>8.87361111111111</c:v>
                </c:pt>
                <c:pt idx="6390">
                  <c:v>8.875</c:v>
                </c:pt>
                <c:pt idx="6391">
                  <c:v>8.87638888888889</c:v>
                </c:pt>
                <c:pt idx="6392">
                  <c:v>8.87777777777778</c:v>
                </c:pt>
                <c:pt idx="6393">
                  <c:v>8.87916666666667</c:v>
                </c:pt>
                <c:pt idx="6394">
                  <c:v>8.88055555555556</c:v>
                </c:pt>
                <c:pt idx="6395">
                  <c:v>8.88194444444445</c:v>
                </c:pt>
                <c:pt idx="6396">
                  <c:v>8.8833333333333293</c:v>
                </c:pt>
                <c:pt idx="6397">
                  <c:v>8.8847222222222193</c:v>
                </c:pt>
                <c:pt idx="6398">
                  <c:v>8.8861111111111093</c:v>
                </c:pt>
                <c:pt idx="6399">
                  <c:v>8.8874999999999993</c:v>
                </c:pt>
                <c:pt idx="6400">
                  <c:v>8.8888888888888893</c:v>
                </c:pt>
                <c:pt idx="6401">
                  <c:v>8.8902777777777793</c:v>
                </c:pt>
                <c:pt idx="6402">
                  <c:v>8.8916666666666693</c:v>
                </c:pt>
                <c:pt idx="6403">
                  <c:v>8.8930555555555593</c:v>
                </c:pt>
                <c:pt idx="6404">
                  <c:v>8.8944444444444404</c:v>
                </c:pt>
                <c:pt idx="6405">
                  <c:v>8.8958333333333304</c:v>
                </c:pt>
                <c:pt idx="6406">
                  <c:v>8.8972222222222204</c:v>
                </c:pt>
                <c:pt idx="6407">
                  <c:v>8.8986111111111104</c:v>
                </c:pt>
                <c:pt idx="6408">
                  <c:v>8.9</c:v>
                </c:pt>
                <c:pt idx="6409">
                  <c:v>8.9013888888888903</c:v>
                </c:pt>
                <c:pt idx="6410">
                  <c:v>8.9027777777777803</c:v>
                </c:pt>
                <c:pt idx="6411">
                  <c:v>8.9041666666666703</c:v>
                </c:pt>
                <c:pt idx="6412">
                  <c:v>8.9055555555555603</c:v>
                </c:pt>
                <c:pt idx="6413">
                  <c:v>8.9069444444444503</c:v>
                </c:pt>
                <c:pt idx="6414">
                  <c:v>8.9083333333333297</c:v>
                </c:pt>
                <c:pt idx="6415">
                  <c:v>8.9097222222222197</c:v>
                </c:pt>
                <c:pt idx="6416">
                  <c:v>8.9111111111111097</c:v>
                </c:pt>
                <c:pt idx="6417">
                  <c:v>8.9124999999999996</c:v>
                </c:pt>
                <c:pt idx="6418">
                  <c:v>8.9138888888888896</c:v>
                </c:pt>
                <c:pt idx="6419">
                  <c:v>8.9152777777777796</c:v>
                </c:pt>
                <c:pt idx="6420">
                  <c:v>8.9166666666666696</c:v>
                </c:pt>
                <c:pt idx="6421">
                  <c:v>8.9180555555555596</c:v>
                </c:pt>
                <c:pt idx="6422">
                  <c:v>8.9194444444444407</c:v>
                </c:pt>
                <c:pt idx="6423">
                  <c:v>8.9208333333333307</c:v>
                </c:pt>
                <c:pt idx="6424">
                  <c:v>8.9222222222222207</c:v>
                </c:pt>
                <c:pt idx="6425">
                  <c:v>8.9236111111111107</c:v>
                </c:pt>
                <c:pt idx="6426">
                  <c:v>8.9250000000000007</c:v>
                </c:pt>
                <c:pt idx="6427">
                  <c:v>8.9263888888888907</c:v>
                </c:pt>
                <c:pt idx="6428">
                  <c:v>8.9277777777777807</c:v>
                </c:pt>
                <c:pt idx="6429">
                  <c:v>8.9291666666666707</c:v>
                </c:pt>
                <c:pt idx="6430">
                  <c:v>8.9305555555555607</c:v>
                </c:pt>
                <c:pt idx="6431">
                  <c:v>8.93194444444444</c:v>
                </c:pt>
                <c:pt idx="6432">
                  <c:v>8.93333333333333</c:v>
                </c:pt>
                <c:pt idx="6433">
                  <c:v>8.93472222222222</c:v>
                </c:pt>
                <c:pt idx="6434">
                  <c:v>8.93611111111111</c:v>
                </c:pt>
                <c:pt idx="6435">
                  <c:v>8.9375</c:v>
                </c:pt>
                <c:pt idx="6436">
                  <c:v>8.93888888888889</c:v>
                </c:pt>
                <c:pt idx="6437">
                  <c:v>8.94027777777778</c:v>
                </c:pt>
                <c:pt idx="6438">
                  <c:v>8.94166666666667</c:v>
                </c:pt>
                <c:pt idx="6439">
                  <c:v>8.94305555555556</c:v>
                </c:pt>
                <c:pt idx="6440">
                  <c:v>8.94444444444445</c:v>
                </c:pt>
                <c:pt idx="6441">
                  <c:v>8.9458333333333293</c:v>
                </c:pt>
                <c:pt idx="6442">
                  <c:v>8.9472222222222193</c:v>
                </c:pt>
                <c:pt idx="6443">
                  <c:v>8.9486111111111093</c:v>
                </c:pt>
                <c:pt idx="6444">
                  <c:v>8.9499999999999993</c:v>
                </c:pt>
                <c:pt idx="6445">
                  <c:v>8.9513888888888893</c:v>
                </c:pt>
                <c:pt idx="6446">
                  <c:v>8.9527777777777793</c:v>
                </c:pt>
                <c:pt idx="6447">
                  <c:v>8.9541666666666693</c:v>
                </c:pt>
                <c:pt idx="6448">
                  <c:v>8.9555555555555593</c:v>
                </c:pt>
                <c:pt idx="6449">
                  <c:v>8.9569444444444404</c:v>
                </c:pt>
                <c:pt idx="6450">
                  <c:v>8.9583333333333304</c:v>
                </c:pt>
                <c:pt idx="6451">
                  <c:v>8.9597222222222204</c:v>
                </c:pt>
                <c:pt idx="6452">
                  <c:v>8.9611111111111104</c:v>
                </c:pt>
                <c:pt idx="6453">
                  <c:v>8.9625000000000004</c:v>
                </c:pt>
                <c:pt idx="6454">
                  <c:v>8.9638888888888903</c:v>
                </c:pt>
                <c:pt idx="6455">
                  <c:v>8.9652777777777803</c:v>
                </c:pt>
                <c:pt idx="6456">
                  <c:v>8.9666666666666703</c:v>
                </c:pt>
                <c:pt idx="6457">
                  <c:v>8.9680555555555603</c:v>
                </c:pt>
                <c:pt idx="6458">
                  <c:v>8.9694444444444503</c:v>
                </c:pt>
                <c:pt idx="6459">
                  <c:v>8.9708333333333297</c:v>
                </c:pt>
                <c:pt idx="6460">
                  <c:v>8.9722222222222197</c:v>
                </c:pt>
                <c:pt idx="6461">
                  <c:v>8.9736111111111097</c:v>
                </c:pt>
                <c:pt idx="6462">
                  <c:v>8.9749999999999996</c:v>
                </c:pt>
                <c:pt idx="6463">
                  <c:v>8.9763888888888896</c:v>
                </c:pt>
                <c:pt idx="6464">
                  <c:v>8.9777777777777796</c:v>
                </c:pt>
                <c:pt idx="6465">
                  <c:v>8.9791666666666696</c:v>
                </c:pt>
                <c:pt idx="6466">
                  <c:v>8.9805555555555596</c:v>
                </c:pt>
                <c:pt idx="6467">
                  <c:v>8.9819444444444407</c:v>
                </c:pt>
                <c:pt idx="6468">
                  <c:v>8.9833333333333307</c:v>
                </c:pt>
                <c:pt idx="6469">
                  <c:v>8.9847222222222207</c:v>
                </c:pt>
                <c:pt idx="6470">
                  <c:v>8.9861111111111107</c:v>
                </c:pt>
                <c:pt idx="6471">
                  <c:v>8.9875000000000007</c:v>
                </c:pt>
                <c:pt idx="6472">
                  <c:v>8.9888888888888907</c:v>
                </c:pt>
                <c:pt idx="6473">
                  <c:v>8.9902777777777807</c:v>
                </c:pt>
                <c:pt idx="6474">
                  <c:v>8.9916666666666707</c:v>
                </c:pt>
                <c:pt idx="6475">
                  <c:v>8.9930555555555607</c:v>
                </c:pt>
                <c:pt idx="6476">
                  <c:v>8.99444444444444</c:v>
                </c:pt>
                <c:pt idx="6477">
                  <c:v>8.99583333333333</c:v>
                </c:pt>
                <c:pt idx="6478">
                  <c:v>8.99722222222222</c:v>
                </c:pt>
                <c:pt idx="6479">
                  <c:v>8.99861111111111</c:v>
                </c:pt>
                <c:pt idx="6480">
                  <c:v>9</c:v>
                </c:pt>
                <c:pt idx="6481">
                  <c:v>9.00138888888889</c:v>
                </c:pt>
                <c:pt idx="6482">
                  <c:v>9.00277777777778</c:v>
                </c:pt>
                <c:pt idx="6483">
                  <c:v>9.00416666666667</c:v>
                </c:pt>
                <c:pt idx="6484">
                  <c:v>9.00555555555556</c:v>
                </c:pt>
                <c:pt idx="6485">
                  <c:v>9.00694444444445</c:v>
                </c:pt>
                <c:pt idx="6486">
                  <c:v>9.0083333333333293</c:v>
                </c:pt>
                <c:pt idx="6487">
                  <c:v>9.0097222222222193</c:v>
                </c:pt>
                <c:pt idx="6488">
                  <c:v>9.0111111111111093</c:v>
                </c:pt>
                <c:pt idx="6489">
                  <c:v>9.0124999999999993</c:v>
                </c:pt>
                <c:pt idx="6490">
                  <c:v>9.0138888888888893</c:v>
                </c:pt>
                <c:pt idx="6491">
                  <c:v>9.0152777777777793</c:v>
                </c:pt>
                <c:pt idx="6492">
                  <c:v>9.0166666666666693</c:v>
                </c:pt>
                <c:pt idx="6493">
                  <c:v>9.0180555555555593</c:v>
                </c:pt>
                <c:pt idx="6494">
                  <c:v>9.0194444444444404</c:v>
                </c:pt>
                <c:pt idx="6495">
                  <c:v>9.0208333333333304</c:v>
                </c:pt>
                <c:pt idx="6496">
                  <c:v>9.0222222222222204</c:v>
                </c:pt>
                <c:pt idx="6497">
                  <c:v>9.0236111111111104</c:v>
                </c:pt>
                <c:pt idx="6498">
                  <c:v>9.0250000000000004</c:v>
                </c:pt>
                <c:pt idx="6499">
                  <c:v>9.0263888888888903</c:v>
                </c:pt>
                <c:pt idx="6500">
                  <c:v>9.0277777777777803</c:v>
                </c:pt>
                <c:pt idx="6501">
                  <c:v>9.0291666666666703</c:v>
                </c:pt>
                <c:pt idx="6502">
                  <c:v>9.0305555555555603</c:v>
                </c:pt>
                <c:pt idx="6503">
                  <c:v>9.0319444444444503</c:v>
                </c:pt>
                <c:pt idx="6504">
                  <c:v>9.0333333333333297</c:v>
                </c:pt>
                <c:pt idx="6505">
                  <c:v>9.0347222222222197</c:v>
                </c:pt>
                <c:pt idx="6506">
                  <c:v>9.0361111111111097</c:v>
                </c:pt>
                <c:pt idx="6507">
                  <c:v>9.0374999999999996</c:v>
                </c:pt>
                <c:pt idx="6508">
                  <c:v>9.0388888888888896</c:v>
                </c:pt>
                <c:pt idx="6509">
                  <c:v>9.0402777777777796</c:v>
                </c:pt>
                <c:pt idx="6510">
                  <c:v>9.0416666666666696</c:v>
                </c:pt>
                <c:pt idx="6511">
                  <c:v>9.0430555555555596</c:v>
                </c:pt>
                <c:pt idx="6512">
                  <c:v>9.0444444444444407</c:v>
                </c:pt>
                <c:pt idx="6513">
                  <c:v>9.0458333333333307</c:v>
                </c:pt>
                <c:pt idx="6514">
                  <c:v>9.0472222222222207</c:v>
                </c:pt>
                <c:pt idx="6515">
                  <c:v>9.0486111111111107</c:v>
                </c:pt>
                <c:pt idx="6516">
                  <c:v>9.0500000000000007</c:v>
                </c:pt>
                <c:pt idx="6517">
                  <c:v>9.0513888888888907</c:v>
                </c:pt>
                <c:pt idx="6518">
                  <c:v>9.0527777777777807</c:v>
                </c:pt>
                <c:pt idx="6519">
                  <c:v>9.0541666666666707</c:v>
                </c:pt>
                <c:pt idx="6520">
                  <c:v>9.0555555555555607</c:v>
                </c:pt>
                <c:pt idx="6521">
                  <c:v>9.05694444444444</c:v>
                </c:pt>
                <c:pt idx="6522">
                  <c:v>9.05833333333333</c:v>
                </c:pt>
                <c:pt idx="6523">
                  <c:v>9.05972222222222</c:v>
                </c:pt>
                <c:pt idx="6524">
                  <c:v>9.06111111111111</c:v>
                </c:pt>
                <c:pt idx="6525">
                  <c:v>9.0625</c:v>
                </c:pt>
                <c:pt idx="6526">
                  <c:v>9.06388888888889</c:v>
                </c:pt>
                <c:pt idx="6527">
                  <c:v>9.06527777777778</c:v>
                </c:pt>
                <c:pt idx="6528">
                  <c:v>9.06666666666667</c:v>
                </c:pt>
                <c:pt idx="6529">
                  <c:v>9.06805555555556</c:v>
                </c:pt>
                <c:pt idx="6530">
                  <c:v>9.06944444444445</c:v>
                </c:pt>
                <c:pt idx="6531">
                  <c:v>9.0708333333333293</c:v>
                </c:pt>
                <c:pt idx="6532">
                  <c:v>9.0722222222222193</c:v>
                </c:pt>
                <c:pt idx="6533">
                  <c:v>9.0736111111111093</c:v>
                </c:pt>
                <c:pt idx="6534">
                  <c:v>9.0749999999999993</c:v>
                </c:pt>
                <c:pt idx="6535">
                  <c:v>9.0763888888888893</c:v>
                </c:pt>
                <c:pt idx="6536">
                  <c:v>9.0777777777777793</c:v>
                </c:pt>
                <c:pt idx="6537">
                  <c:v>9.0791666666666693</c:v>
                </c:pt>
                <c:pt idx="6538">
                  <c:v>9.0805555555555593</c:v>
                </c:pt>
                <c:pt idx="6539">
                  <c:v>9.0819444444444404</c:v>
                </c:pt>
                <c:pt idx="6540">
                  <c:v>9.0833333333333304</c:v>
                </c:pt>
                <c:pt idx="6541">
                  <c:v>9.0847222222222204</c:v>
                </c:pt>
                <c:pt idx="6542">
                  <c:v>9.0861111111111104</c:v>
                </c:pt>
                <c:pt idx="6543">
                  <c:v>9.0875000000000004</c:v>
                </c:pt>
                <c:pt idx="6544">
                  <c:v>9.0888888888888903</c:v>
                </c:pt>
                <c:pt idx="6545">
                  <c:v>9.0902777777777803</c:v>
                </c:pt>
                <c:pt idx="6546">
                  <c:v>9.0916666666666703</c:v>
                </c:pt>
                <c:pt idx="6547">
                  <c:v>9.0930555555555603</c:v>
                </c:pt>
                <c:pt idx="6548">
                  <c:v>9.0944444444444503</c:v>
                </c:pt>
                <c:pt idx="6549">
                  <c:v>9.0958333333333297</c:v>
                </c:pt>
                <c:pt idx="6550">
                  <c:v>9.0972222222222197</c:v>
                </c:pt>
                <c:pt idx="6551">
                  <c:v>9.0986111111111097</c:v>
                </c:pt>
                <c:pt idx="6552">
                  <c:v>9.1</c:v>
                </c:pt>
                <c:pt idx="6553">
                  <c:v>9.1013888888888896</c:v>
                </c:pt>
                <c:pt idx="6554">
                  <c:v>9.1027777777777796</c:v>
                </c:pt>
                <c:pt idx="6555">
                  <c:v>9.1041666666666696</c:v>
                </c:pt>
                <c:pt idx="6556">
                  <c:v>9.1055555555555596</c:v>
                </c:pt>
                <c:pt idx="6557">
                  <c:v>9.1069444444444407</c:v>
                </c:pt>
                <c:pt idx="6558">
                  <c:v>9.1083333333333307</c:v>
                </c:pt>
                <c:pt idx="6559">
                  <c:v>9.1097222222222207</c:v>
                </c:pt>
                <c:pt idx="6560">
                  <c:v>9.1111111111111107</c:v>
                </c:pt>
                <c:pt idx="6561">
                  <c:v>9.1125000000000007</c:v>
                </c:pt>
                <c:pt idx="6562">
                  <c:v>9.1138888888888907</c:v>
                </c:pt>
                <c:pt idx="6563">
                  <c:v>9.1152777777777807</c:v>
                </c:pt>
                <c:pt idx="6564">
                  <c:v>9.1166666666666707</c:v>
                </c:pt>
                <c:pt idx="6565">
                  <c:v>9.1180555555555607</c:v>
                </c:pt>
                <c:pt idx="6566">
                  <c:v>9.11944444444444</c:v>
                </c:pt>
                <c:pt idx="6567">
                  <c:v>9.12083333333333</c:v>
                </c:pt>
                <c:pt idx="6568">
                  <c:v>9.12222222222222</c:v>
                </c:pt>
                <c:pt idx="6569">
                  <c:v>9.12361111111111</c:v>
                </c:pt>
                <c:pt idx="6570">
                  <c:v>9.125</c:v>
                </c:pt>
                <c:pt idx="6571">
                  <c:v>9.12638888888889</c:v>
                </c:pt>
                <c:pt idx="6572">
                  <c:v>9.12777777777778</c:v>
                </c:pt>
                <c:pt idx="6573">
                  <c:v>9.12916666666667</c:v>
                </c:pt>
                <c:pt idx="6574">
                  <c:v>9.13055555555556</c:v>
                </c:pt>
                <c:pt idx="6575">
                  <c:v>9.13194444444445</c:v>
                </c:pt>
                <c:pt idx="6576">
                  <c:v>9.1333333333333293</c:v>
                </c:pt>
                <c:pt idx="6577">
                  <c:v>9.1347222222222193</c:v>
                </c:pt>
                <c:pt idx="6578">
                  <c:v>9.1361111111111093</c:v>
                </c:pt>
                <c:pt idx="6579">
                  <c:v>9.1374999999999993</c:v>
                </c:pt>
                <c:pt idx="6580">
                  <c:v>9.1388888888888893</c:v>
                </c:pt>
                <c:pt idx="6581">
                  <c:v>9.1402777777777793</c:v>
                </c:pt>
                <c:pt idx="6582">
                  <c:v>9.1416666666666693</c:v>
                </c:pt>
                <c:pt idx="6583">
                  <c:v>9.1430555555555593</c:v>
                </c:pt>
                <c:pt idx="6584">
                  <c:v>9.1444444444444404</c:v>
                </c:pt>
                <c:pt idx="6585">
                  <c:v>9.1458333333333304</c:v>
                </c:pt>
                <c:pt idx="6586">
                  <c:v>9.1472222222222204</c:v>
                </c:pt>
                <c:pt idx="6587">
                  <c:v>9.1486111111111104</c:v>
                </c:pt>
                <c:pt idx="6588">
                  <c:v>9.15</c:v>
                </c:pt>
                <c:pt idx="6589">
                  <c:v>9.1513888888888903</c:v>
                </c:pt>
                <c:pt idx="6590">
                  <c:v>9.1527777777777803</c:v>
                </c:pt>
                <c:pt idx="6591">
                  <c:v>9.1541666666666703</c:v>
                </c:pt>
                <c:pt idx="6592">
                  <c:v>9.1555555555555603</c:v>
                </c:pt>
                <c:pt idx="6593">
                  <c:v>9.1569444444444503</c:v>
                </c:pt>
                <c:pt idx="6594">
                  <c:v>9.1583333333333297</c:v>
                </c:pt>
                <c:pt idx="6595">
                  <c:v>9.1597222222222197</c:v>
                </c:pt>
                <c:pt idx="6596">
                  <c:v>9.1611111111111097</c:v>
                </c:pt>
                <c:pt idx="6597">
                  <c:v>9.1624999999999996</c:v>
                </c:pt>
                <c:pt idx="6598">
                  <c:v>9.1638888888888896</c:v>
                </c:pt>
                <c:pt idx="6599">
                  <c:v>9.1652777777777796</c:v>
                </c:pt>
                <c:pt idx="6600">
                  <c:v>9.1666666666666696</c:v>
                </c:pt>
                <c:pt idx="6601">
                  <c:v>9.1680555555555596</c:v>
                </c:pt>
                <c:pt idx="6602">
                  <c:v>9.1694444444444407</c:v>
                </c:pt>
                <c:pt idx="6603">
                  <c:v>9.1708333333333307</c:v>
                </c:pt>
                <c:pt idx="6604">
                  <c:v>9.1722222222222207</c:v>
                </c:pt>
                <c:pt idx="6605">
                  <c:v>9.1736111111111107</c:v>
                </c:pt>
                <c:pt idx="6606">
                  <c:v>9.1750000000000007</c:v>
                </c:pt>
                <c:pt idx="6607">
                  <c:v>9.1763888888888907</c:v>
                </c:pt>
                <c:pt idx="6608">
                  <c:v>9.1777777777777807</c:v>
                </c:pt>
                <c:pt idx="6609">
                  <c:v>9.1791666666666707</c:v>
                </c:pt>
                <c:pt idx="6610">
                  <c:v>9.1805555555555607</c:v>
                </c:pt>
                <c:pt idx="6611">
                  <c:v>9.18194444444444</c:v>
                </c:pt>
                <c:pt idx="6612">
                  <c:v>9.18333333333333</c:v>
                </c:pt>
                <c:pt idx="6613">
                  <c:v>9.18472222222222</c:v>
                </c:pt>
                <c:pt idx="6614">
                  <c:v>9.18611111111111</c:v>
                </c:pt>
                <c:pt idx="6615">
                  <c:v>9.1875</c:v>
                </c:pt>
                <c:pt idx="6616">
                  <c:v>9.18888888888889</c:v>
                </c:pt>
                <c:pt idx="6617">
                  <c:v>9.19027777777778</c:v>
                </c:pt>
                <c:pt idx="6618">
                  <c:v>9.19166666666667</c:v>
                </c:pt>
                <c:pt idx="6619">
                  <c:v>9.19305555555556</c:v>
                </c:pt>
                <c:pt idx="6620">
                  <c:v>9.19444444444445</c:v>
                </c:pt>
                <c:pt idx="6621">
                  <c:v>9.1958333333333293</c:v>
                </c:pt>
                <c:pt idx="6622">
                  <c:v>9.1972222222222193</c:v>
                </c:pt>
                <c:pt idx="6623">
                  <c:v>9.1986111111111093</c:v>
                </c:pt>
                <c:pt idx="6624">
                  <c:v>9.1999999999999993</c:v>
                </c:pt>
                <c:pt idx="6625">
                  <c:v>9.2013888888888893</c:v>
                </c:pt>
                <c:pt idx="6626">
                  <c:v>9.2027777777777793</c:v>
                </c:pt>
                <c:pt idx="6627">
                  <c:v>9.2041666666666693</c:v>
                </c:pt>
                <c:pt idx="6628">
                  <c:v>9.2055555555555593</c:v>
                </c:pt>
                <c:pt idx="6629">
                  <c:v>9.2069444444444404</c:v>
                </c:pt>
                <c:pt idx="6630">
                  <c:v>9.2083333333333304</c:v>
                </c:pt>
                <c:pt idx="6631">
                  <c:v>9.2097222222222204</c:v>
                </c:pt>
                <c:pt idx="6632">
                  <c:v>9.2111111111111104</c:v>
                </c:pt>
                <c:pt idx="6633">
                  <c:v>9.2125000000000004</c:v>
                </c:pt>
                <c:pt idx="6634">
                  <c:v>9.2138888888888903</c:v>
                </c:pt>
                <c:pt idx="6635">
                  <c:v>9.2152777777777803</c:v>
                </c:pt>
                <c:pt idx="6636">
                  <c:v>9.2166666666666703</c:v>
                </c:pt>
                <c:pt idx="6637">
                  <c:v>9.2180555555555603</c:v>
                </c:pt>
                <c:pt idx="6638">
                  <c:v>9.2194444444444503</c:v>
                </c:pt>
                <c:pt idx="6639">
                  <c:v>9.2208333333333297</c:v>
                </c:pt>
                <c:pt idx="6640">
                  <c:v>9.2222222222222197</c:v>
                </c:pt>
                <c:pt idx="6641">
                  <c:v>9.2236111111111097</c:v>
                </c:pt>
                <c:pt idx="6642">
                  <c:v>9.2249999999999996</c:v>
                </c:pt>
                <c:pt idx="6643">
                  <c:v>9.2263888888888896</c:v>
                </c:pt>
                <c:pt idx="6644">
                  <c:v>9.2277777777777796</c:v>
                </c:pt>
                <c:pt idx="6645">
                  <c:v>9.2291666666666696</c:v>
                </c:pt>
                <c:pt idx="6646">
                  <c:v>9.2305555555555596</c:v>
                </c:pt>
                <c:pt idx="6647">
                  <c:v>9.2319444444444407</c:v>
                </c:pt>
                <c:pt idx="6648">
                  <c:v>9.2333333333333307</c:v>
                </c:pt>
                <c:pt idx="6649">
                  <c:v>9.2347222222222207</c:v>
                </c:pt>
                <c:pt idx="6650">
                  <c:v>9.2361111111111107</c:v>
                </c:pt>
                <c:pt idx="6651">
                  <c:v>9.2375000000000007</c:v>
                </c:pt>
                <c:pt idx="6652">
                  <c:v>9.2388888888888907</c:v>
                </c:pt>
                <c:pt idx="6653">
                  <c:v>9.2402777777777807</c:v>
                </c:pt>
                <c:pt idx="6654">
                  <c:v>9.2416666666666707</c:v>
                </c:pt>
                <c:pt idx="6655">
                  <c:v>9.2430555555555607</c:v>
                </c:pt>
                <c:pt idx="6656">
                  <c:v>9.24444444444444</c:v>
                </c:pt>
                <c:pt idx="6657">
                  <c:v>9.24583333333333</c:v>
                </c:pt>
                <c:pt idx="6658">
                  <c:v>9.24722222222222</c:v>
                </c:pt>
                <c:pt idx="6659">
                  <c:v>9.24861111111111</c:v>
                </c:pt>
                <c:pt idx="6660">
                  <c:v>9.25</c:v>
                </c:pt>
                <c:pt idx="6661">
                  <c:v>9.25138888888889</c:v>
                </c:pt>
                <c:pt idx="6662">
                  <c:v>9.25277777777778</c:v>
                </c:pt>
                <c:pt idx="6663">
                  <c:v>9.25416666666667</c:v>
                </c:pt>
                <c:pt idx="6664">
                  <c:v>9.25555555555556</c:v>
                </c:pt>
                <c:pt idx="6665">
                  <c:v>9.25694444444445</c:v>
                </c:pt>
                <c:pt idx="6666">
                  <c:v>9.2583333333333293</c:v>
                </c:pt>
                <c:pt idx="6667">
                  <c:v>9.2597222222222193</c:v>
                </c:pt>
                <c:pt idx="6668">
                  <c:v>9.2611111111111093</c:v>
                </c:pt>
                <c:pt idx="6669">
                  <c:v>9.2624999999999993</c:v>
                </c:pt>
                <c:pt idx="6670">
                  <c:v>9.2638888888888893</c:v>
                </c:pt>
                <c:pt idx="6671">
                  <c:v>9.2652777777777793</c:v>
                </c:pt>
                <c:pt idx="6672">
                  <c:v>9.2666666666666693</c:v>
                </c:pt>
                <c:pt idx="6673">
                  <c:v>9.2680555555555593</c:v>
                </c:pt>
                <c:pt idx="6674">
                  <c:v>9.2694444444444404</c:v>
                </c:pt>
                <c:pt idx="6675">
                  <c:v>9.2708333333333304</c:v>
                </c:pt>
                <c:pt idx="6676">
                  <c:v>9.2722222222222204</c:v>
                </c:pt>
                <c:pt idx="6677">
                  <c:v>9.2736111111111104</c:v>
                </c:pt>
                <c:pt idx="6678">
                  <c:v>9.2750000000000004</c:v>
                </c:pt>
                <c:pt idx="6679">
                  <c:v>9.2763888888888903</c:v>
                </c:pt>
                <c:pt idx="6680">
                  <c:v>9.2777777777777803</c:v>
                </c:pt>
                <c:pt idx="6681">
                  <c:v>9.2791666666666703</c:v>
                </c:pt>
                <c:pt idx="6682">
                  <c:v>9.2805555555555603</c:v>
                </c:pt>
                <c:pt idx="6683">
                  <c:v>9.2819444444444503</c:v>
                </c:pt>
                <c:pt idx="6684">
                  <c:v>9.2833333333333297</c:v>
                </c:pt>
                <c:pt idx="6685">
                  <c:v>9.2847222222222197</c:v>
                </c:pt>
                <c:pt idx="6686">
                  <c:v>9.2861111111111097</c:v>
                </c:pt>
                <c:pt idx="6687">
                  <c:v>9.2874999999999996</c:v>
                </c:pt>
                <c:pt idx="6688">
                  <c:v>9.2888888888888896</c:v>
                </c:pt>
                <c:pt idx="6689">
                  <c:v>9.2902777777777796</c:v>
                </c:pt>
                <c:pt idx="6690">
                  <c:v>9.2916666666666696</c:v>
                </c:pt>
                <c:pt idx="6691">
                  <c:v>9.2930555555555596</c:v>
                </c:pt>
                <c:pt idx="6692">
                  <c:v>9.2944444444444407</c:v>
                </c:pt>
                <c:pt idx="6693">
                  <c:v>9.2958333333333307</c:v>
                </c:pt>
                <c:pt idx="6694">
                  <c:v>9.2972222222222207</c:v>
                </c:pt>
                <c:pt idx="6695">
                  <c:v>9.2986111111111107</c:v>
                </c:pt>
                <c:pt idx="6696">
                  <c:v>9.3000000000000007</c:v>
                </c:pt>
                <c:pt idx="6697">
                  <c:v>9.3013888888888907</c:v>
                </c:pt>
                <c:pt idx="6698">
                  <c:v>9.3027777777777807</c:v>
                </c:pt>
                <c:pt idx="6699">
                  <c:v>9.3041666666666707</c:v>
                </c:pt>
                <c:pt idx="6700">
                  <c:v>9.3055555555555607</c:v>
                </c:pt>
                <c:pt idx="6701">
                  <c:v>9.30694444444444</c:v>
                </c:pt>
                <c:pt idx="6702">
                  <c:v>9.30833333333333</c:v>
                </c:pt>
                <c:pt idx="6703">
                  <c:v>9.30972222222222</c:v>
                </c:pt>
                <c:pt idx="6704">
                  <c:v>9.31111111111111</c:v>
                </c:pt>
                <c:pt idx="6705">
                  <c:v>9.3125</c:v>
                </c:pt>
                <c:pt idx="6706">
                  <c:v>9.31388888888889</c:v>
                </c:pt>
                <c:pt idx="6707">
                  <c:v>9.31527777777778</c:v>
                </c:pt>
                <c:pt idx="6708">
                  <c:v>9.31666666666667</c:v>
                </c:pt>
                <c:pt idx="6709">
                  <c:v>9.31805555555556</c:v>
                </c:pt>
                <c:pt idx="6710">
                  <c:v>9.31944444444445</c:v>
                </c:pt>
                <c:pt idx="6711">
                  <c:v>9.3208333333333293</c:v>
                </c:pt>
                <c:pt idx="6712">
                  <c:v>9.3222222222222193</c:v>
                </c:pt>
                <c:pt idx="6713">
                  <c:v>9.3236111111111093</c:v>
                </c:pt>
                <c:pt idx="6714">
                  <c:v>9.3249999999999993</c:v>
                </c:pt>
                <c:pt idx="6715">
                  <c:v>9.3263888888888893</c:v>
                </c:pt>
                <c:pt idx="6716">
                  <c:v>9.3277777777777793</c:v>
                </c:pt>
                <c:pt idx="6717">
                  <c:v>9.3291666666666693</c:v>
                </c:pt>
                <c:pt idx="6718">
                  <c:v>9.3305555555555593</c:v>
                </c:pt>
                <c:pt idx="6719">
                  <c:v>9.3319444444444404</c:v>
                </c:pt>
                <c:pt idx="6720">
                  <c:v>9.3333333333333304</c:v>
                </c:pt>
                <c:pt idx="6721">
                  <c:v>9.3347222222222204</c:v>
                </c:pt>
                <c:pt idx="6722">
                  <c:v>9.3361111111111104</c:v>
                </c:pt>
                <c:pt idx="6723">
                  <c:v>9.3375000000000004</c:v>
                </c:pt>
                <c:pt idx="6724">
                  <c:v>9.3388888888888903</c:v>
                </c:pt>
                <c:pt idx="6725">
                  <c:v>9.3402777777777803</c:v>
                </c:pt>
                <c:pt idx="6726">
                  <c:v>9.3416666666666703</c:v>
                </c:pt>
                <c:pt idx="6727">
                  <c:v>9.3430555555555603</c:v>
                </c:pt>
                <c:pt idx="6728">
                  <c:v>9.3444444444444503</c:v>
                </c:pt>
                <c:pt idx="6729">
                  <c:v>9.3458333333333297</c:v>
                </c:pt>
                <c:pt idx="6730">
                  <c:v>9.3472222222222197</c:v>
                </c:pt>
                <c:pt idx="6731">
                  <c:v>9.3486111111111097</c:v>
                </c:pt>
                <c:pt idx="6732">
                  <c:v>9.35</c:v>
                </c:pt>
                <c:pt idx="6733">
                  <c:v>9.3513888888888896</c:v>
                </c:pt>
                <c:pt idx="6734">
                  <c:v>9.3527777777777796</c:v>
                </c:pt>
                <c:pt idx="6735">
                  <c:v>9.3541666666666696</c:v>
                </c:pt>
                <c:pt idx="6736">
                  <c:v>9.3555555555555596</c:v>
                </c:pt>
                <c:pt idx="6737">
                  <c:v>9.3569444444444407</c:v>
                </c:pt>
                <c:pt idx="6738">
                  <c:v>9.3583333333333307</c:v>
                </c:pt>
                <c:pt idx="6739">
                  <c:v>9.3597222222222207</c:v>
                </c:pt>
                <c:pt idx="6740">
                  <c:v>9.3611111111111107</c:v>
                </c:pt>
                <c:pt idx="6741">
                  <c:v>9.3625000000000007</c:v>
                </c:pt>
                <c:pt idx="6742">
                  <c:v>9.3638888888888907</c:v>
                </c:pt>
                <c:pt idx="6743">
                  <c:v>9.3652777777777807</c:v>
                </c:pt>
                <c:pt idx="6744">
                  <c:v>9.3666666666666707</c:v>
                </c:pt>
                <c:pt idx="6745">
                  <c:v>9.3680555555555607</c:v>
                </c:pt>
                <c:pt idx="6746">
                  <c:v>9.36944444444444</c:v>
                </c:pt>
                <c:pt idx="6747">
                  <c:v>9.37083333333333</c:v>
                </c:pt>
                <c:pt idx="6748">
                  <c:v>9.37222222222222</c:v>
                </c:pt>
                <c:pt idx="6749">
                  <c:v>9.37361111111111</c:v>
                </c:pt>
                <c:pt idx="6750">
                  <c:v>9.375</c:v>
                </c:pt>
                <c:pt idx="6751">
                  <c:v>9.37638888888889</c:v>
                </c:pt>
                <c:pt idx="6752">
                  <c:v>9.37777777777778</c:v>
                </c:pt>
                <c:pt idx="6753">
                  <c:v>9.37916666666667</c:v>
                </c:pt>
                <c:pt idx="6754">
                  <c:v>9.38055555555556</c:v>
                </c:pt>
                <c:pt idx="6755">
                  <c:v>9.38194444444445</c:v>
                </c:pt>
                <c:pt idx="6756">
                  <c:v>9.3833333333333293</c:v>
                </c:pt>
                <c:pt idx="6757">
                  <c:v>9.3847222222222193</c:v>
                </c:pt>
                <c:pt idx="6758">
                  <c:v>9.3861111111111093</c:v>
                </c:pt>
                <c:pt idx="6759">
                  <c:v>9.3874999999999993</c:v>
                </c:pt>
                <c:pt idx="6760">
                  <c:v>9.3888888888888893</c:v>
                </c:pt>
                <c:pt idx="6761">
                  <c:v>9.3902777777777793</c:v>
                </c:pt>
                <c:pt idx="6762">
                  <c:v>9.3916666666666693</c:v>
                </c:pt>
                <c:pt idx="6763">
                  <c:v>9.3930555555555593</c:v>
                </c:pt>
                <c:pt idx="6764">
                  <c:v>9.3944444444444404</c:v>
                </c:pt>
                <c:pt idx="6765">
                  <c:v>9.3958333333333304</c:v>
                </c:pt>
                <c:pt idx="6766">
                  <c:v>9.3972222222222204</c:v>
                </c:pt>
                <c:pt idx="6767">
                  <c:v>9.3986111111111104</c:v>
                </c:pt>
                <c:pt idx="6768">
                  <c:v>9.4</c:v>
                </c:pt>
                <c:pt idx="6769">
                  <c:v>9.4013888888888903</c:v>
                </c:pt>
                <c:pt idx="6770">
                  <c:v>9.4027777777777803</c:v>
                </c:pt>
                <c:pt idx="6771">
                  <c:v>9.4041666666666703</c:v>
                </c:pt>
                <c:pt idx="6772">
                  <c:v>9.4055555555555603</c:v>
                </c:pt>
                <c:pt idx="6773">
                  <c:v>9.4069444444444503</c:v>
                </c:pt>
                <c:pt idx="6774">
                  <c:v>9.4083333333333297</c:v>
                </c:pt>
                <c:pt idx="6775">
                  <c:v>9.4097222222222197</c:v>
                </c:pt>
                <c:pt idx="6776">
                  <c:v>9.4111111111111097</c:v>
                </c:pt>
                <c:pt idx="6777">
                  <c:v>9.4124999999999996</c:v>
                </c:pt>
                <c:pt idx="6778">
                  <c:v>9.4138888888888896</c:v>
                </c:pt>
                <c:pt idx="6779">
                  <c:v>9.4152777777777796</c:v>
                </c:pt>
                <c:pt idx="6780">
                  <c:v>9.4166666666666696</c:v>
                </c:pt>
                <c:pt idx="6781">
                  <c:v>9.4180555555555596</c:v>
                </c:pt>
                <c:pt idx="6782">
                  <c:v>9.4194444444444407</c:v>
                </c:pt>
                <c:pt idx="6783">
                  <c:v>9.4208333333333307</c:v>
                </c:pt>
                <c:pt idx="6784">
                  <c:v>9.4222222222222207</c:v>
                </c:pt>
                <c:pt idx="6785">
                  <c:v>9.4236111111111107</c:v>
                </c:pt>
                <c:pt idx="6786">
                  <c:v>9.4250000000000007</c:v>
                </c:pt>
                <c:pt idx="6787">
                  <c:v>9.4263888888888907</c:v>
                </c:pt>
                <c:pt idx="6788">
                  <c:v>9.4277777777777807</c:v>
                </c:pt>
                <c:pt idx="6789">
                  <c:v>9.4291666666666707</c:v>
                </c:pt>
                <c:pt idx="6790">
                  <c:v>9.4305555555555607</c:v>
                </c:pt>
                <c:pt idx="6791">
                  <c:v>9.43194444444444</c:v>
                </c:pt>
                <c:pt idx="6792">
                  <c:v>9.43333333333333</c:v>
                </c:pt>
                <c:pt idx="6793">
                  <c:v>9.43472222222222</c:v>
                </c:pt>
                <c:pt idx="6794">
                  <c:v>9.43611111111111</c:v>
                </c:pt>
                <c:pt idx="6795">
                  <c:v>9.4375</c:v>
                </c:pt>
                <c:pt idx="6796">
                  <c:v>9.43888888888889</c:v>
                </c:pt>
                <c:pt idx="6797">
                  <c:v>9.44027777777778</c:v>
                </c:pt>
                <c:pt idx="6798">
                  <c:v>9.44166666666667</c:v>
                </c:pt>
                <c:pt idx="6799">
                  <c:v>9.44305555555556</c:v>
                </c:pt>
                <c:pt idx="6800">
                  <c:v>9.44444444444445</c:v>
                </c:pt>
                <c:pt idx="6801">
                  <c:v>9.4458333333333293</c:v>
                </c:pt>
                <c:pt idx="6802">
                  <c:v>9.4472222222222193</c:v>
                </c:pt>
                <c:pt idx="6803">
                  <c:v>9.4486111111111093</c:v>
                </c:pt>
                <c:pt idx="6804">
                  <c:v>9.4499999999999993</c:v>
                </c:pt>
                <c:pt idx="6805">
                  <c:v>9.4513888888888893</c:v>
                </c:pt>
                <c:pt idx="6806">
                  <c:v>9.4527777777777793</c:v>
                </c:pt>
                <c:pt idx="6807">
                  <c:v>9.4541666666666693</c:v>
                </c:pt>
                <c:pt idx="6808">
                  <c:v>9.4555555555555593</c:v>
                </c:pt>
                <c:pt idx="6809">
                  <c:v>9.4569444444444404</c:v>
                </c:pt>
                <c:pt idx="6810">
                  <c:v>9.4583333333333304</c:v>
                </c:pt>
                <c:pt idx="6811">
                  <c:v>9.4597222222222204</c:v>
                </c:pt>
                <c:pt idx="6812">
                  <c:v>9.4611111111111104</c:v>
                </c:pt>
                <c:pt idx="6813">
                  <c:v>9.4625000000000004</c:v>
                </c:pt>
                <c:pt idx="6814">
                  <c:v>9.4638888888888903</c:v>
                </c:pt>
                <c:pt idx="6815">
                  <c:v>9.4652777777777803</c:v>
                </c:pt>
                <c:pt idx="6816">
                  <c:v>9.4666666666666703</c:v>
                </c:pt>
                <c:pt idx="6817">
                  <c:v>9.4680555555555603</c:v>
                </c:pt>
                <c:pt idx="6818">
                  <c:v>9.4694444444444503</c:v>
                </c:pt>
                <c:pt idx="6819">
                  <c:v>9.4708333333333297</c:v>
                </c:pt>
                <c:pt idx="6820">
                  <c:v>9.4722222222222197</c:v>
                </c:pt>
                <c:pt idx="6821">
                  <c:v>9.4736111111111097</c:v>
                </c:pt>
                <c:pt idx="6822">
                  <c:v>9.4749999999999996</c:v>
                </c:pt>
                <c:pt idx="6823">
                  <c:v>9.4763888888888896</c:v>
                </c:pt>
                <c:pt idx="6824">
                  <c:v>9.4777777777777796</c:v>
                </c:pt>
                <c:pt idx="6825">
                  <c:v>9.4791666666666696</c:v>
                </c:pt>
                <c:pt idx="6826">
                  <c:v>9.4805555555555596</c:v>
                </c:pt>
                <c:pt idx="6827">
                  <c:v>9.4819444444444407</c:v>
                </c:pt>
                <c:pt idx="6828">
                  <c:v>9.4833333333333307</c:v>
                </c:pt>
                <c:pt idx="6829">
                  <c:v>9.4847222222222207</c:v>
                </c:pt>
                <c:pt idx="6830">
                  <c:v>9.4861111111111107</c:v>
                </c:pt>
                <c:pt idx="6831">
                  <c:v>9.4875000000000007</c:v>
                </c:pt>
                <c:pt idx="6832">
                  <c:v>9.4888888888888907</c:v>
                </c:pt>
                <c:pt idx="6833">
                  <c:v>9.4902777777777807</c:v>
                </c:pt>
                <c:pt idx="6834">
                  <c:v>9.4916666666666707</c:v>
                </c:pt>
                <c:pt idx="6835">
                  <c:v>9.4930555555555607</c:v>
                </c:pt>
                <c:pt idx="6836">
                  <c:v>9.49444444444444</c:v>
                </c:pt>
                <c:pt idx="6837">
                  <c:v>9.49583333333333</c:v>
                </c:pt>
                <c:pt idx="6838">
                  <c:v>9.49722222222222</c:v>
                </c:pt>
                <c:pt idx="6839">
                  <c:v>9.49861111111111</c:v>
                </c:pt>
                <c:pt idx="6840">
                  <c:v>9.5</c:v>
                </c:pt>
                <c:pt idx="6841">
                  <c:v>9.50138888888889</c:v>
                </c:pt>
                <c:pt idx="6842">
                  <c:v>9.50277777777778</c:v>
                </c:pt>
                <c:pt idx="6843">
                  <c:v>9.50416666666667</c:v>
                </c:pt>
                <c:pt idx="6844">
                  <c:v>9.50555555555556</c:v>
                </c:pt>
                <c:pt idx="6845">
                  <c:v>9.50694444444445</c:v>
                </c:pt>
                <c:pt idx="6846">
                  <c:v>9.5083333333333293</c:v>
                </c:pt>
                <c:pt idx="6847">
                  <c:v>9.5097222222222193</c:v>
                </c:pt>
                <c:pt idx="6848">
                  <c:v>9.5111111111111093</c:v>
                </c:pt>
                <c:pt idx="6849">
                  <c:v>9.5124999999999993</c:v>
                </c:pt>
                <c:pt idx="6850">
                  <c:v>9.5138888888888893</c:v>
                </c:pt>
                <c:pt idx="6851">
                  <c:v>9.5152777777777793</c:v>
                </c:pt>
                <c:pt idx="6852">
                  <c:v>9.5166666666666693</c:v>
                </c:pt>
                <c:pt idx="6853">
                  <c:v>9.5180555555555593</c:v>
                </c:pt>
                <c:pt idx="6854">
                  <c:v>9.5194444444444404</c:v>
                </c:pt>
                <c:pt idx="6855">
                  <c:v>9.5208333333333304</c:v>
                </c:pt>
                <c:pt idx="6856">
                  <c:v>9.5222222222222204</c:v>
                </c:pt>
                <c:pt idx="6857">
                  <c:v>9.5236111111111104</c:v>
                </c:pt>
                <c:pt idx="6858">
                  <c:v>9.5250000000000004</c:v>
                </c:pt>
                <c:pt idx="6859">
                  <c:v>9.5263888888888903</c:v>
                </c:pt>
                <c:pt idx="6860">
                  <c:v>9.5277777777777803</c:v>
                </c:pt>
                <c:pt idx="6861">
                  <c:v>9.5291666666666703</c:v>
                </c:pt>
                <c:pt idx="6862">
                  <c:v>9.5305555555555603</c:v>
                </c:pt>
                <c:pt idx="6863">
                  <c:v>9.5319444444444503</c:v>
                </c:pt>
                <c:pt idx="6864">
                  <c:v>9.5333333333333297</c:v>
                </c:pt>
                <c:pt idx="6865">
                  <c:v>9.5347222222222197</c:v>
                </c:pt>
                <c:pt idx="6866">
                  <c:v>9.5361111111111097</c:v>
                </c:pt>
                <c:pt idx="6867">
                  <c:v>9.5374999999999996</c:v>
                </c:pt>
                <c:pt idx="6868">
                  <c:v>9.5388888888888896</c:v>
                </c:pt>
                <c:pt idx="6869">
                  <c:v>9.5402777777777796</c:v>
                </c:pt>
                <c:pt idx="6870">
                  <c:v>9.5416666666666696</c:v>
                </c:pt>
                <c:pt idx="6871">
                  <c:v>9.5430555555555596</c:v>
                </c:pt>
                <c:pt idx="6872">
                  <c:v>9.5444444444444407</c:v>
                </c:pt>
                <c:pt idx="6873">
                  <c:v>9.5458333333333307</c:v>
                </c:pt>
                <c:pt idx="6874">
                  <c:v>9.5472222222222207</c:v>
                </c:pt>
                <c:pt idx="6875">
                  <c:v>9.5486111111111107</c:v>
                </c:pt>
                <c:pt idx="6876">
                  <c:v>9.5500000000000007</c:v>
                </c:pt>
                <c:pt idx="6877">
                  <c:v>9.5513888888888907</c:v>
                </c:pt>
                <c:pt idx="6878">
                  <c:v>9.5527777777777807</c:v>
                </c:pt>
                <c:pt idx="6879">
                  <c:v>9.5541666666666707</c:v>
                </c:pt>
                <c:pt idx="6880">
                  <c:v>9.5555555555555607</c:v>
                </c:pt>
                <c:pt idx="6881">
                  <c:v>9.55694444444444</c:v>
                </c:pt>
                <c:pt idx="6882">
                  <c:v>9.55833333333333</c:v>
                </c:pt>
                <c:pt idx="6883">
                  <c:v>9.55972222222222</c:v>
                </c:pt>
                <c:pt idx="6884">
                  <c:v>9.56111111111111</c:v>
                </c:pt>
                <c:pt idx="6885">
                  <c:v>9.5625</c:v>
                </c:pt>
                <c:pt idx="6886">
                  <c:v>9.56388888888889</c:v>
                </c:pt>
                <c:pt idx="6887">
                  <c:v>9.56527777777778</c:v>
                </c:pt>
                <c:pt idx="6888">
                  <c:v>9.56666666666667</c:v>
                </c:pt>
                <c:pt idx="6889">
                  <c:v>9.56805555555556</c:v>
                </c:pt>
                <c:pt idx="6890">
                  <c:v>9.56944444444445</c:v>
                </c:pt>
                <c:pt idx="6891">
                  <c:v>9.5708333333333293</c:v>
                </c:pt>
                <c:pt idx="6892">
                  <c:v>9.5722222222222193</c:v>
                </c:pt>
                <c:pt idx="6893">
                  <c:v>9.5736111111111093</c:v>
                </c:pt>
                <c:pt idx="6894">
                  <c:v>9.5749999999999993</c:v>
                </c:pt>
                <c:pt idx="6895">
                  <c:v>9.5763888888888893</c:v>
                </c:pt>
                <c:pt idx="6896">
                  <c:v>9.5777777777777793</c:v>
                </c:pt>
                <c:pt idx="6897">
                  <c:v>9.5791666666666693</c:v>
                </c:pt>
                <c:pt idx="6898">
                  <c:v>9.5805555555555593</c:v>
                </c:pt>
                <c:pt idx="6899">
                  <c:v>9.5819444444444404</c:v>
                </c:pt>
                <c:pt idx="6900">
                  <c:v>9.5833333333333304</c:v>
                </c:pt>
                <c:pt idx="6901">
                  <c:v>9.5847222222222204</c:v>
                </c:pt>
                <c:pt idx="6902">
                  <c:v>9.5861111111111104</c:v>
                </c:pt>
                <c:pt idx="6903">
                  <c:v>9.5875000000000004</c:v>
                </c:pt>
                <c:pt idx="6904">
                  <c:v>9.5888888888888903</c:v>
                </c:pt>
                <c:pt idx="6905">
                  <c:v>9.5902777777777803</c:v>
                </c:pt>
                <c:pt idx="6906">
                  <c:v>9.5916666666666703</c:v>
                </c:pt>
                <c:pt idx="6907">
                  <c:v>9.5930555555555603</c:v>
                </c:pt>
                <c:pt idx="6908">
                  <c:v>9.5944444444444503</c:v>
                </c:pt>
                <c:pt idx="6909">
                  <c:v>9.5958333333333297</c:v>
                </c:pt>
                <c:pt idx="6910">
                  <c:v>9.5972222222222197</c:v>
                </c:pt>
                <c:pt idx="6911">
                  <c:v>9.5986111111111097</c:v>
                </c:pt>
                <c:pt idx="6912">
                  <c:v>9.6</c:v>
                </c:pt>
                <c:pt idx="6913">
                  <c:v>9.6013888888888896</c:v>
                </c:pt>
                <c:pt idx="6914">
                  <c:v>9.6027777777777796</c:v>
                </c:pt>
                <c:pt idx="6915">
                  <c:v>9.6041666666666696</c:v>
                </c:pt>
                <c:pt idx="6916">
                  <c:v>9.6055555555555596</c:v>
                </c:pt>
                <c:pt idx="6917">
                  <c:v>9.6069444444444407</c:v>
                </c:pt>
                <c:pt idx="6918">
                  <c:v>9.6083333333333307</c:v>
                </c:pt>
                <c:pt idx="6919">
                  <c:v>9.6097222222222207</c:v>
                </c:pt>
                <c:pt idx="6920">
                  <c:v>9.6111111111111107</c:v>
                </c:pt>
                <c:pt idx="6921">
                  <c:v>9.6125000000000007</c:v>
                </c:pt>
                <c:pt idx="6922">
                  <c:v>9.6138888888888907</c:v>
                </c:pt>
                <c:pt idx="6923">
                  <c:v>9.6152777777777807</c:v>
                </c:pt>
                <c:pt idx="6924">
                  <c:v>9.6166666666666707</c:v>
                </c:pt>
                <c:pt idx="6925">
                  <c:v>9.6180555555555607</c:v>
                </c:pt>
                <c:pt idx="6926">
                  <c:v>9.61944444444444</c:v>
                </c:pt>
                <c:pt idx="6927">
                  <c:v>9.62083333333333</c:v>
                </c:pt>
                <c:pt idx="6928">
                  <c:v>9.62222222222222</c:v>
                </c:pt>
                <c:pt idx="6929">
                  <c:v>9.62361111111111</c:v>
                </c:pt>
                <c:pt idx="6930">
                  <c:v>9.625</c:v>
                </c:pt>
                <c:pt idx="6931">
                  <c:v>9.62638888888889</c:v>
                </c:pt>
                <c:pt idx="6932">
                  <c:v>9.62777777777778</c:v>
                </c:pt>
                <c:pt idx="6933">
                  <c:v>9.62916666666667</c:v>
                </c:pt>
                <c:pt idx="6934">
                  <c:v>9.63055555555556</c:v>
                </c:pt>
                <c:pt idx="6935">
                  <c:v>9.63194444444445</c:v>
                </c:pt>
                <c:pt idx="6936">
                  <c:v>9.6333333333333293</c:v>
                </c:pt>
                <c:pt idx="6937">
                  <c:v>9.6347222222222193</c:v>
                </c:pt>
                <c:pt idx="6938">
                  <c:v>9.6361111111111093</c:v>
                </c:pt>
                <c:pt idx="6939">
                  <c:v>9.6374999999999993</c:v>
                </c:pt>
                <c:pt idx="6940">
                  <c:v>9.6388888888888893</c:v>
                </c:pt>
                <c:pt idx="6941">
                  <c:v>9.6402777777777793</c:v>
                </c:pt>
                <c:pt idx="6942">
                  <c:v>9.6416666666666693</c:v>
                </c:pt>
                <c:pt idx="6943">
                  <c:v>9.6430555555555593</c:v>
                </c:pt>
                <c:pt idx="6944">
                  <c:v>9.6444444444444404</c:v>
                </c:pt>
                <c:pt idx="6945">
                  <c:v>9.6458333333333304</c:v>
                </c:pt>
                <c:pt idx="6946">
                  <c:v>9.6472222222222204</c:v>
                </c:pt>
                <c:pt idx="6947">
                  <c:v>9.6486111111111104</c:v>
                </c:pt>
                <c:pt idx="6948">
                  <c:v>9.65</c:v>
                </c:pt>
                <c:pt idx="6949">
                  <c:v>9.6513888888888903</c:v>
                </c:pt>
                <c:pt idx="6950">
                  <c:v>9.6527777777777803</c:v>
                </c:pt>
                <c:pt idx="6951">
                  <c:v>9.6541666666666703</c:v>
                </c:pt>
                <c:pt idx="6952">
                  <c:v>9.6555555555555603</c:v>
                </c:pt>
                <c:pt idx="6953">
                  <c:v>9.6569444444444503</c:v>
                </c:pt>
                <c:pt idx="6954">
                  <c:v>9.6583333333333297</c:v>
                </c:pt>
                <c:pt idx="6955">
                  <c:v>9.6597222222222197</c:v>
                </c:pt>
                <c:pt idx="6956">
                  <c:v>9.6611111111111097</c:v>
                </c:pt>
                <c:pt idx="6957">
                  <c:v>9.6624999999999996</c:v>
                </c:pt>
                <c:pt idx="6958">
                  <c:v>9.6638888888888896</c:v>
                </c:pt>
                <c:pt idx="6959">
                  <c:v>9.6652777777777796</c:v>
                </c:pt>
                <c:pt idx="6960">
                  <c:v>9.6666666666666696</c:v>
                </c:pt>
                <c:pt idx="6961">
                  <c:v>9.6680555555555596</c:v>
                </c:pt>
                <c:pt idx="6962">
                  <c:v>9.6694444444444407</c:v>
                </c:pt>
                <c:pt idx="6963">
                  <c:v>9.6708333333333307</c:v>
                </c:pt>
                <c:pt idx="6964">
                  <c:v>9.6722222222222207</c:v>
                </c:pt>
                <c:pt idx="6965">
                  <c:v>9.6736111111111107</c:v>
                </c:pt>
                <c:pt idx="6966">
                  <c:v>9.6750000000000007</c:v>
                </c:pt>
                <c:pt idx="6967">
                  <c:v>9.6763888888888907</c:v>
                </c:pt>
                <c:pt idx="6968">
                  <c:v>9.6777777777777807</c:v>
                </c:pt>
                <c:pt idx="6969">
                  <c:v>9.6791666666666707</c:v>
                </c:pt>
                <c:pt idx="6970">
                  <c:v>9.6805555555555607</c:v>
                </c:pt>
                <c:pt idx="6971">
                  <c:v>9.68194444444444</c:v>
                </c:pt>
                <c:pt idx="6972">
                  <c:v>9.68333333333333</c:v>
                </c:pt>
                <c:pt idx="6973">
                  <c:v>9.68472222222222</c:v>
                </c:pt>
                <c:pt idx="6974">
                  <c:v>9.68611111111111</c:v>
                </c:pt>
                <c:pt idx="6975">
                  <c:v>9.6875</c:v>
                </c:pt>
                <c:pt idx="6976">
                  <c:v>9.68888888888889</c:v>
                </c:pt>
                <c:pt idx="6977">
                  <c:v>9.69027777777778</c:v>
                </c:pt>
                <c:pt idx="6978">
                  <c:v>9.69166666666667</c:v>
                </c:pt>
                <c:pt idx="6979">
                  <c:v>9.69305555555556</c:v>
                </c:pt>
                <c:pt idx="6980">
                  <c:v>9.69444444444445</c:v>
                </c:pt>
                <c:pt idx="6981">
                  <c:v>9.6958333333333293</c:v>
                </c:pt>
                <c:pt idx="6982">
                  <c:v>9.6972222222222193</c:v>
                </c:pt>
                <c:pt idx="6983">
                  <c:v>9.6986111111111093</c:v>
                </c:pt>
                <c:pt idx="6984">
                  <c:v>9.6999999999999993</c:v>
                </c:pt>
                <c:pt idx="6985">
                  <c:v>9.7013888888888893</c:v>
                </c:pt>
                <c:pt idx="6986">
                  <c:v>9.7027777777777793</c:v>
                </c:pt>
                <c:pt idx="6987">
                  <c:v>9.7041666666666693</c:v>
                </c:pt>
                <c:pt idx="6988">
                  <c:v>9.7055555555555593</c:v>
                </c:pt>
                <c:pt idx="6989">
                  <c:v>9.7069444444444404</c:v>
                </c:pt>
                <c:pt idx="6990">
                  <c:v>9.7083333333333304</c:v>
                </c:pt>
                <c:pt idx="6991">
                  <c:v>9.7097222222222204</c:v>
                </c:pt>
                <c:pt idx="6992">
                  <c:v>9.7111111111111104</c:v>
                </c:pt>
                <c:pt idx="6993">
                  <c:v>9.7125000000000004</c:v>
                </c:pt>
                <c:pt idx="6994">
                  <c:v>9.7138888888888903</c:v>
                </c:pt>
                <c:pt idx="6995">
                  <c:v>9.7152777777777803</c:v>
                </c:pt>
                <c:pt idx="6996">
                  <c:v>9.7166666666666703</c:v>
                </c:pt>
                <c:pt idx="6997">
                  <c:v>9.7180555555555603</c:v>
                </c:pt>
                <c:pt idx="6998">
                  <c:v>9.7194444444444503</c:v>
                </c:pt>
                <c:pt idx="6999">
                  <c:v>9.7208333333333297</c:v>
                </c:pt>
                <c:pt idx="7000">
                  <c:v>9.7222222222222197</c:v>
                </c:pt>
                <c:pt idx="7001">
                  <c:v>9.7236111111111097</c:v>
                </c:pt>
                <c:pt idx="7002">
                  <c:v>9.7249999999999996</c:v>
                </c:pt>
                <c:pt idx="7003">
                  <c:v>9.7263888888888896</c:v>
                </c:pt>
                <c:pt idx="7004">
                  <c:v>9.7277777777777796</c:v>
                </c:pt>
                <c:pt idx="7005">
                  <c:v>9.7291666666666696</c:v>
                </c:pt>
                <c:pt idx="7006">
                  <c:v>9.7305555555555596</c:v>
                </c:pt>
                <c:pt idx="7007">
                  <c:v>9.7319444444444407</c:v>
                </c:pt>
                <c:pt idx="7008">
                  <c:v>9.7333333333333307</c:v>
                </c:pt>
                <c:pt idx="7009">
                  <c:v>9.7347222222222207</c:v>
                </c:pt>
                <c:pt idx="7010">
                  <c:v>9.7361111111111107</c:v>
                </c:pt>
                <c:pt idx="7011">
                  <c:v>9.7375000000000007</c:v>
                </c:pt>
                <c:pt idx="7012">
                  <c:v>9.7388888888888907</c:v>
                </c:pt>
                <c:pt idx="7013">
                  <c:v>9.7402777777777807</c:v>
                </c:pt>
                <c:pt idx="7014">
                  <c:v>9.7416666666666707</c:v>
                </c:pt>
                <c:pt idx="7015">
                  <c:v>9.7430555555555607</c:v>
                </c:pt>
                <c:pt idx="7016">
                  <c:v>9.74444444444444</c:v>
                </c:pt>
                <c:pt idx="7017">
                  <c:v>9.74583333333333</c:v>
                </c:pt>
                <c:pt idx="7018">
                  <c:v>9.74722222222222</c:v>
                </c:pt>
                <c:pt idx="7019">
                  <c:v>9.74861111111111</c:v>
                </c:pt>
                <c:pt idx="7020">
                  <c:v>9.75</c:v>
                </c:pt>
                <c:pt idx="7021">
                  <c:v>9.75138888888889</c:v>
                </c:pt>
                <c:pt idx="7022">
                  <c:v>9.75277777777778</c:v>
                </c:pt>
                <c:pt idx="7023">
                  <c:v>9.75416666666667</c:v>
                </c:pt>
                <c:pt idx="7024">
                  <c:v>9.75555555555556</c:v>
                </c:pt>
                <c:pt idx="7025">
                  <c:v>9.75694444444445</c:v>
                </c:pt>
                <c:pt idx="7026">
                  <c:v>9.7583333333333293</c:v>
                </c:pt>
                <c:pt idx="7027">
                  <c:v>9.7597222222222193</c:v>
                </c:pt>
                <c:pt idx="7028">
                  <c:v>9.7611111111111093</c:v>
                </c:pt>
                <c:pt idx="7029">
                  <c:v>9.7624999999999993</c:v>
                </c:pt>
                <c:pt idx="7030">
                  <c:v>9.7638888888888893</c:v>
                </c:pt>
                <c:pt idx="7031">
                  <c:v>9.7652777777777793</c:v>
                </c:pt>
                <c:pt idx="7032">
                  <c:v>9.7666666666666693</c:v>
                </c:pt>
                <c:pt idx="7033">
                  <c:v>9.7680555555555593</c:v>
                </c:pt>
                <c:pt idx="7034">
                  <c:v>9.7694444444444404</c:v>
                </c:pt>
                <c:pt idx="7035">
                  <c:v>9.7708333333333304</c:v>
                </c:pt>
                <c:pt idx="7036">
                  <c:v>9.7722222222222204</c:v>
                </c:pt>
                <c:pt idx="7037">
                  <c:v>9.7736111111111104</c:v>
                </c:pt>
                <c:pt idx="7038">
                  <c:v>9.7750000000000004</c:v>
                </c:pt>
                <c:pt idx="7039">
                  <c:v>9.7763888888888903</c:v>
                </c:pt>
                <c:pt idx="7040">
                  <c:v>9.7777777777777803</c:v>
                </c:pt>
                <c:pt idx="7041">
                  <c:v>9.7791666666666703</c:v>
                </c:pt>
                <c:pt idx="7042">
                  <c:v>9.7805555555555603</c:v>
                </c:pt>
                <c:pt idx="7043">
                  <c:v>9.7819444444444503</c:v>
                </c:pt>
                <c:pt idx="7044">
                  <c:v>9.7833333333333297</c:v>
                </c:pt>
                <c:pt idx="7045">
                  <c:v>9.7847222222222197</c:v>
                </c:pt>
                <c:pt idx="7046">
                  <c:v>9.7861111111111097</c:v>
                </c:pt>
                <c:pt idx="7047">
                  <c:v>9.7874999999999996</c:v>
                </c:pt>
                <c:pt idx="7048">
                  <c:v>9.7888888888888896</c:v>
                </c:pt>
                <c:pt idx="7049">
                  <c:v>9.7902777777777796</c:v>
                </c:pt>
                <c:pt idx="7050">
                  <c:v>9.7916666666666696</c:v>
                </c:pt>
                <c:pt idx="7051">
                  <c:v>9.7930555555555596</c:v>
                </c:pt>
                <c:pt idx="7052">
                  <c:v>9.7944444444444407</c:v>
                </c:pt>
                <c:pt idx="7053">
                  <c:v>9.7958333333333307</c:v>
                </c:pt>
                <c:pt idx="7054">
                  <c:v>9.7972222222222207</c:v>
                </c:pt>
                <c:pt idx="7055">
                  <c:v>9.7986111111111107</c:v>
                </c:pt>
                <c:pt idx="7056">
                  <c:v>9.8000000000000007</c:v>
                </c:pt>
                <c:pt idx="7057">
                  <c:v>9.8013888888888907</c:v>
                </c:pt>
                <c:pt idx="7058">
                  <c:v>9.8027777777777807</c:v>
                </c:pt>
                <c:pt idx="7059">
                  <c:v>9.8041666666666707</c:v>
                </c:pt>
                <c:pt idx="7060">
                  <c:v>9.8055555555555607</c:v>
                </c:pt>
                <c:pt idx="7061">
                  <c:v>9.80694444444444</c:v>
                </c:pt>
                <c:pt idx="7062">
                  <c:v>9.80833333333333</c:v>
                </c:pt>
                <c:pt idx="7063">
                  <c:v>9.80972222222222</c:v>
                </c:pt>
                <c:pt idx="7064">
                  <c:v>9.81111111111111</c:v>
                </c:pt>
                <c:pt idx="7065">
                  <c:v>9.8125</c:v>
                </c:pt>
                <c:pt idx="7066">
                  <c:v>9.81388888888889</c:v>
                </c:pt>
                <c:pt idx="7067">
                  <c:v>9.81527777777778</c:v>
                </c:pt>
                <c:pt idx="7068">
                  <c:v>9.81666666666667</c:v>
                </c:pt>
                <c:pt idx="7069">
                  <c:v>9.81805555555556</c:v>
                </c:pt>
                <c:pt idx="7070">
                  <c:v>9.81944444444445</c:v>
                </c:pt>
                <c:pt idx="7071">
                  <c:v>9.8208333333333293</c:v>
                </c:pt>
                <c:pt idx="7072">
                  <c:v>9.8222222222222193</c:v>
                </c:pt>
                <c:pt idx="7073">
                  <c:v>9.8236111111111093</c:v>
                </c:pt>
                <c:pt idx="7074">
                  <c:v>9.8249999999999993</c:v>
                </c:pt>
                <c:pt idx="7075">
                  <c:v>9.8263888888888893</c:v>
                </c:pt>
                <c:pt idx="7076">
                  <c:v>9.8277777777777793</c:v>
                </c:pt>
                <c:pt idx="7077">
                  <c:v>9.8291666666666693</c:v>
                </c:pt>
                <c:pt idx="7078">
                  <c:v>9.8305555555555593</c:v>
                </c:pt>
                <c:pt idx="7079">
                  <c:v>9.8319444444444404</c:v>
                </c:pt>
                <c:pt idx="7080">
                  <c:v>9.8333333333333304</c:v>
                </c:pt>
                <c:pt idx="7081">
                  <c:v>9.8347222222222204</c:v>
                </c:pt>
                <c:pt idx="7082">
                  <c:v>9.8361111111111104</c:v>
                </c:pt>
                <c:pt idx="7083">
                  <c:v>9.8375000000000004</c:v>
                </c:pt>
                <c:pt idx="7084">
                  <c:v>9.8388888888888903</c:v>
                </c:pt>
                <c:pt idx="7085">
                  <c:v>9.8402777777777803</c:v>
                </c:pt>
                <c:pt idx="7086">
                  <c:v>9.8416666666666703</c:v>
                </c:pt>
                <c:pt idx="7087">
                  <c:v>9.8430555555555603</c:v>
                </c:pt>
                <c:pt idx="7088">
                  <c:v>9.8444444444444503</c:v>
                </c:pt>
                <c:pt idx="7089">
                  <c:v>9.8458333333333297</c:v>
                </c:pt>
                <c:pt idx="7090">
                  <c:v>9.8472222222222197</c:v>
                </c:pt>
                <c:pt idx="7091">
                  <c:v>9.8486111111111097</c:v>
                </c:pt>
                <c:pt idx="7092">
                  <c:v>9.85</c:v>
                </c:pt>
                <c:pt idx="7093">
                  <c:v>9.8513888888888896</c:v>
                </c:pt>
                <c:pt idx="7094">
                  <c:v>9.8527777777777796</c:v>
                </c:pt>
                <c:pt idx="7095">
                  <c:v>9.8541666666666696</c:v>
                </c:pt>
                <c:pt idx="7096">
                  <c:v>9.8555555555555596</c:v>
                </c:pt>
                <c:pt idx="7097">
                  <c:v>9.8569444444444407</c:v>
                </c:pt>
                <c:pt idx="7098">
                  <c:v>9.8583333333333307</c:v>
                </c:pt>
                <c:pt idx="7099">
                  <c:v>9.8597222222222207</c:v>
                </c:pt>
                <c:pt idx="7100">
                  <c:v>9.8611111111111107</c:v>
                </c:pt>
                <c:pt idx="7101">
                  <c:v>9.8625000000000007</c:v>
                </c:pt>
                <c:pt idx="7102">
                  <c:v>9.8638888888888907</c:v>
                </c:pt>
                <c:pt idx="7103">
                  <c:v>9.8652777777777807</c:v>
                </c:pt>
                <c:pt idx="7104">
                  <c:v>9.8666666666666707</c:v>
                </c:pt>
                <c:pt idx="7105">
                  <c:v>9.8680555555555607</c:v>
                </c:pt>
                <c:pt idx="7106">
                  <c:v>9.86944444444444</c:v>
                </c:pt>
                <c:pt idx="7107">
                  <c:v>9.87083333333333</c:v>
                </c:pt>
                <c:pt idx="7108">
                  <c:v>9.87222222222222</c:v>
                </c:pt>
                <c:pt idx="7109">
                  <c:v>9.87361111111111</c:v>
                </c:pt>
                <c:pt idx="7110">
                  <c:v>9.875</c:v>
                </c:pt>
                <c:pt idx="7111">
                  <c:v>9.87638888888889</c:v>
                </c:pt>
                <c:pt idx="7112">
                  <c:v>9.87777777777778</c:v>
                </c:pt>
                <c:pt idx="7113">
                  <c:v>9.87916666666667</c:v>
                </c:pt>
                <c:pt idx="7114">
                  <c:v>9.88055555555556</c:v>
                </c:pt>
                <c:pt idx="7115">
                  <c:v>9.88194444444445</c:v>
                </c:pt>
                <c:pt idx="7116">
                  <c:v>9.8833333333333293</c:v>
                </c:pt>
                <c:pt idx="7117">
                  <c:v>9.8847222222222193</c:v>
                </c:pt>
                <c:pt idx="7118">
                  <c:v>9.8861111111111093</c:v>
                </c:pt>
                <c:pt idx="7119">
                  <c:v>9.8874999999999993</c:v>
                </c:pt>
                <c:pt idx="7120">
                  <c:v>9.8888888888888893</c:v>
                </c:pt>
                <c:pt idx="7121">
                  <c:v>9.8902777777777793</c:v>
                </c:pt>
                <c:pt idx="7122">
                  <c:v>9.8916666666666693</c:v>
                </c:pt>
                <c:pt idx="7123">
                  <c:v>9.8930555555555593</c:v>
                </c:pt>
                <c:pt idx="7124">
                  <c:v>9.8944444444444404</c:v>
                </c:pt>
                <c:pt idx="7125">
                  <c:v>9.8958333333333304</c:v>
                </c:pt>
                <c:pt idx="7126">
                  <c:v>9.8972222222222204</c:v>
                </c:pt>
                <c:pt idx="7127">
                  <c:v>9.8986111111111104</c:v>
                </c:pt>
                <c:pt idx="7128">
                  <c:v>9.9</c:v>
                </c:pt>
                <c:pt idx="7129">
                  <c:v>9.9013888888888903</c:v>
                </c:pt>
                <c:pt idx="7130">
                  <c:v>9.9027777777777803</c:v>
                </c:pt>
                <c:pt idx="7131">
                  <c:v>9.9041666666666703</c:v>
                </c:pt>
                <c:pt idx="7132">
                  <c:v>9.9055555555555603</c:v>
                </c:pt>
                <c:pt idx="7133">
                  <c:v>9.9069444444444503</c:v>
                </c:pt>
                <c:pt idx="7134">
                  <c:v>9.9083333333333297</c:v>
                </c:pt>
                <c:pt idx="7135">
                  <c:v>9.9097222222222197</c:v>
                </c:pt>
                <c:pt idx="7136">
                  <c:v>9.9111111111111097</c:v>
                </c:pt>
                <c:pt idx="7137">
                  <c:v>9.9124999999999996</c:v>
                </c:pt>
                <c:pt idx="7138">
                  <c:v>9.9138888888888896</c:v>
                </c:pt>
                <c:pt idx="7139">
                  <c:v>9.9152777777777796</c:v>
                </c:pt>
                <c:pt idx="7140">
                  <c:v>9.9166666666666696</c:v>
                </c:pt>
                <c:pt idx="7141">
                  <c:v>9.9180555555555596</c:v>
                </c:pt>
                <c:pt idx="7142">
                  <c:v>9.9194444444444407</c:v>
                </c:pt>
                <c:pt idx="7143">
                  <c:v>9.9208333333333307</c:v>
                </c:pt>
                <c:pt idx="7144">
                  <c:v>9.9222222222222207</c:v>
                </c:pt>
                <c:pt idx="7145">
                  <c:v>9.9236111111111107</c:v>
                </c:pt>
                <c:pt idx="7146">
                  <c:v>9.9250000000000007</c:v>
                </c:pt>
                <c:pt idx="7147">
                  <c:v>9.9263888888888907</c:v>
                </c:pt>
                <c:pt idx="7148">
                  <c:v>9.9277777777777807</c:v>
                </c:pt>
                <c:pt idx="7149">
                  <c:v>9.9291666666666707</c:v>
                </c:pt>
                <c:pt idx="7150">
                  <c:v>9.9305555555555607</c:v>
                </c:pt>
                <c:pt idx="7151">
                  <c:v>9.93194444444444</c:v>
                </c:pt>
                <c:pt idx="7152">
                  <c:v>9.93333333333333</c:v>
                </c:pt>
                <c:pt idx="7153">
                  <c:v>9.93472222222222</c:v>
                </c:pt>
                <c:pt idx="7154">
                  <c:v>9.93611111111111</c:v>
                </c:pt>
                <c:pt idx="7155">
                  <c:v>9.9375</c:v>
                </c:pt>
                <c:pt idx="7156">
                  <c:v>9.93888888888889</c:v>
                </c:pt>
                <c:pt idx="7157">
                  <c:v>9.94027777777778</c:v>
                </c:pt>
                <c:pt idx="7158">
                  <c:v>9.94166666666667</c:v>
                </c:pt>
                <c:pt idx="7159">
                  <c:v>9.94305555555556</c:v>
                </c:pt>
                <c:pt idx="7160">
                  <c:v>9.94444444444445</c:v>
                </c:pt>
                <c:pt idx="7161">
                  <c:v>9.9458333333333293</c:v>
                </c:pt>
                <c:pt idx="7162">
                  <c:v>9.9472222222222193</c:v>
                </c:pt>
                <c:pt idx="7163">
                  <c:v>9.9486111111111093</c:v>
                </c:pt>
                <c:pt idx="7164">
                  <c:v>9.9499999999999993</c:v>
                </c:pt>
                <c:pt idx="7165">
                  <c:v>9.9513888888888893</c:v>
                </c:pt>
                <c:pt idx="7166">
                  <c:v>9.9527777777777793</c:v>
                </c:pt>
                <c:pt idx="7167">
                  <c:v>9.9541666666666693</c:v>
                </c:pt>
                <c:pt idx="7168">
                  <c:v>9.9555555555555593</c:v>
                </c:pt>
                <c:pt idx="7169">
                  <c:v>9.9569444444444404</c:v>
                </c:pt>
                <c:pt idx="7170">
                  <c:v>9.9583333333333304</c:v>
                </c:pt>
                <c:pt idx="7171">
                  <c:v>9.9597222222222204</c:v>
                </c:pt>
                <c:pt idx="7172">
                  <c:v>9.9611111111111104</c:v>
                </c:pt>
                <c:pt idx="7173">
                  <c:v>9.9625000000000004</c:v>
                </c:pt>
                <c:pt idx="7174">
                  <c:v>9.9638888888888903</c:v>
                </c:pt>
                <c:pt idx="7175">
                  <c:v>9.9652777777777803</c:v>
                </c:pt>
                <c:pt idx="7176">
                  <c:v>9.9666666666666703</c:v>
                </c:pt>
                <c:pt idx="7177">
                  <c:v>9.9680555555555603</c:v>
                </c:pt>
                <c:pt idx="7178">
                  <c:v>9.9694444444444503</c:v>
                </c:pt>
                <c:pt idx="7179">
                  <c:v>9.9708333333333297</c:v>
                </c:pt>
                <c:pt idx="7180">
                  <c:v>9.9722222222222197</c:v>
                </c:pt>
                <c:pt idx="7181">
                  <c:v>9.9736111111111097</c:v>
                </c:pt>
                <c:pt idx="7182">
                  <c:v>9.9749999999999996</c:v>
                </c:pt>
                <c:pt idx="7183">
                  <c:v>9.9763888888888896</c:v>
                </c:pt>
                <c:pt idx="7184">
                  <c:v>9.9777777777777796</c:v>
                </c:pt>
                <c:pt idx="7185">
                  <c:v>9.9791666666666696</c:v>
                </c:pt>
                <c:pt idx="7186">
                  <c:v>9.9805555555555596</c:v>
                </c:pt>
                <c:pt idx="7187">
                  <c:v>9.9819444444444407</c:v>
                </c:pt>
                <c:pt idx="7188">
                  <c:v>9.9833333333333307</c:v>
                </c:pt>
                <c:pt idx="7189">
                  <c:v>9.9847222222222207</c:v>
                </c:pt>
                <c:pt idx="7190">
                  <c:v>9.9861111111111107</c:v>
                </c:pt>
                <c:pt idx="7191">
                  <c:v>9.9875000000000007</c:v>
                </c:pt>
                <c:pt idx="7192">
                  <c:v>9.9888888888888907</c:v>
                </c:pt>
                <c:pt idx="7193">
                  <c:v>9.9902777777777807</c:v>
                </c:pt>
                <c:pt idx="7194">
                  <c:v>9.9916666666666707</c:v>
                </c:pt>
                <c:pt idx="7195">
                  <c:v>9.9930555555555607</c:v>
                </c:pt>
                <c:pt idx="7196">
                  <c:v>9.99444444444444</c:v>
                </c:pt>
                <c:pt idx="7197">
                  <c:v>9.99583333333333</c:v>
                </c:pt>
                <c:pt idx="7198">
                  <c:v>9.99722222222222</c:v>
                </c:pt>
                <c:pt idx="7199">
                  <c:v>9.99861111111111</c:v>
                </c:pt>
                <c:pt idx="7200">
                  <c:v>10</c:v>
                </c:pt>
                <c:pt idx="7201">
                  <c:v>10.001388888888901</c:v>
                </c:pt>
                <c:pt idx="7202">
                  <c:v>10.0027777777778</c:v>
                </c:pt>
                <c:pt idx="7203">
                  <c:v>10.0041666666667</c:v>
                </c:pt>
                <c:pt idx="7204">
                  <c:v>10.005555555555601</c:v>
                </c:pt>
                <c:pt idx="7205">
                  <c:v>10.0069444444444</c:v>
                </c:pt>
                <c:pt idx="7206">
                  <c:v>10.008333333333301</c:v>
                </c:pt>
                <c:pt idx="7207">
                  <c:v>10.0097222222222</c:v>
                </c:pt>
                <c:pt idx="7208">
                  <c:v>10.0111111111111</c:v>
                </c:pt>
                <c:pt idx="7209">
                  <c:v>10.012499999999999</c:v>
                </c:pt>
                <c:pt idx="7210">
                  <c:v>10.0138888888889</c:v>
                </c:pt>
                <c:pt idx="7211">
                  <c:v>10.015277777777801</c:v>
                </c:pt>
                <c:pt idx="7212">
                  <c:v>10.016666666666699</c:v>
                </c:pt>
                <c:pt idx="7213">
                  <c:v>10.0180555555556</c:v>
                </c:pt>
                <c:pt idx="7214">
                  <c:v>10.0194444444444</c:v>
                </c:pt>
                <c:pt idx="7215">
                  <c:v>10.0208333333333</c:v>
                </c:pt>
                <c:pt idx="7216">
                  <c:v>10.022222222222201</c:v>
                </c:pt>
                <c:pt idx="7217">
                  <c:v>10.0236111111111</c:v>
                </c:pt>
                <c:pt idx="7218">
                  <c:v>10.025</c:v>
                </c:pt>
                <c:pt idx="7219">
                  <c:v>10.026388888888899</c:v>
                </c:pt>
                <c:pt idx="7220">
                  <c:v>10.0277777777778</c:v>
                </c:pt>
                <c:pt idx="7221">
                  <c:v>10.029166666666701</c:v>
                </c:pt>
                <c:pt idx="7222">
                  <c:v>10.030555555555599</c:v>
                </c:pt>
                <c:pt idx="7223">
                  <c:v>10.031944444444401</c:v>
                </c:pt>
                <c:pt idx="7224">
                  <c:v>10.033333333333299</c:v>
                </c:pt>
                <c:pt idx="7225">
                  <c:v>10.0347222222222</c:v>
                </c:pt>
                <c:pt idx="7226">
                  <c:v>10.036111111111101</c:v>
                </c:pt>
                <c:pt idx="7227">
                  <c:v>10.0375</c:v>
                </c:pt>
                <c:pt idx="7228">
                  <c:v>10.0388888888889</c:v>
                </c:pt>
                <c:pt idx="7229">
                  <c:v>10.040277777777799</c:v>
                </c:pt>
                <c:pt idx="7230">
                  <c:v>10.0416666666667</c:v>
                </c:pt>
                <c:pt idx="7231">
                  <c:v>10.0430555555556</c:v>
                </c:pt>
                <c:pt idx="7232">
                  <c:v>10.0444444444444</c:v>
                </c:pt>
                <c:pt idx="7233">
                  <c:v>10.045833333333301</c:v>
                </c:pt>
                <c:pt idx="7234">
                  <c:v>10.047222222222199</c:v>
                </c:pt>
                <c:pt idx="7235">
                  <c:v>10.0486111111111</c:v>
                </c:pt>
                <c:pt idx="7236">
                  <c:v>10.050000000000001</c:v>
                </c:pt>
                <c:pt idx="7237">
                  <c:v>10.0513888888889</c:v>
                </c:pt>
                <c:pt idx="7238">
                  <c:v>10.0527777777778</c:v>
                </c:pt>
                <c:pt idx="7239">
                  <c:v>10.054166666666699</c:v>
                </c:pt>
                <c:pt idx="7240">
                  <c:v>10.0555555555556</c:v>
                </c:pt>
                <c:pt idx="7241">
                  <c:v>10.056944444444399</c:v>
                </c:pt>
                <c:pt idx="7242">
                  <c:v>10.0583333333333</c:v>
                </c:pt>
                <c:pt idx="7243">
                  <c:v>10.0597222222222</c:v>
                </c:pt>
                <c:pt idx="7244">
                  <c:v>10.061111111111099</c:v>
                </c:pt>
                <c:pt idx="7245">
                  <c:v>10.0625</c:v>
                </c:pt>
                <c:pt idx="7246">
                  <c:v>10.063888888888901</c:v>
                </c:pt>
                <c:pt idx="7247">
                  <c:v>10.0652777777778</c:v>
                </c:pt>
                <c:pt idx="7248">
                  <c:v>10.0666666666667</c:v>
                </c:pt>
                <c:pt idx="7249">
                  <c:v>10.068055555555601</c:v>
                </c:pt>
                <c:pt idx="7250">
                  <c:v>10.0694444444444</c:v>
                </c:pt>
                <c:pt idx="7251">
                  <c:v>10.070833333333301</c:v>
                </c:pt>
                <c:pt idx="7252">
                  <c:v>10.0722222222222</c:v>
                </c:pt>
                <c:pt idx="7253">
                  <c:v>10.0736111111111</c:v>
                </c:pt>
                <c:pt idx="7254">
                  <c:v>10.074999999999999</c:v>
                </c:pt>
                <c:pt idx="7255">
                  <c:v>10.0763888888889</c:v>
                </c:pt>
                <c:pt idx="7256">
                  <c:v>10.077777777777801</c:v>
                </c:pt>
                <c:pt idx="7257">
                  <c:v>10.079166666666699</c:v>
                </c:pt>
                <c:pt idx="7258">
                  <c:v>10.0805555555556</c:v>
                </c:pt>
                <c:pt idx="7259">
                  <c:v>10.0819444444444</c:v>
                </c:pt>
                <c:pt idx="7260">
                  <c:v>10.0833333333333</c:v>
                </c:pt>
                <c:pt idx="7261">
                  <c:v>10.084722222222201</c:v>
                </c:pt>
                <c:pt idx="7262">
                  <c:v>10.0861111111111</c:v>
                </c:pt>
                <c:pt idx="7263">
                  <c:v>10.0875</c:v>
                </c:pt>
                <c:pt idx="7264">
                  <c:v>10.088888888888899</c:v>
                </c:pt>
                <c:pt idx="7265">
                  <c:v>10.0902777777778</c:v>
                </c:pt>
                <c:pt idx="7266">
                  <c:v>10.091666666666701</c:v>
                </c:pt>
                <c:pt idx="7267">
                  <c:v>10.093055555555599</c:v>
                </c:pt>
                <c:pt idx="7268">
                  <c:v>10.094444444444401</c:v>
                </c:pt>
                <c:pt idx="7269">
                  <c:v>10.095833333333299</c:v>
                </c:pt>
                <c:pt idx="7270">
                  <c:v>10.0972222222222</c:v>
                </c:pt>
                <c:pt idx="7271">
                  <c:v>10.098611111111101</c:v>
                </c:pt>
                <c:pt idx="7272">
                  <c:v>10.1</c:v>
                </c:pt>
                <c:pt idx="7273">
                  <c:v>10.1013888888889</c:v>
                </c:pt>
                <c:pt idx="7274">
                  <c:v>10.102777777777799</c:v>
                </c:pt>
                <c:pt idx="7275">
                  <c:v>10.1041666666667</c:v>
                </c:pt>
                <c:pt idx="7276">
                  <c:v>10.1055555555556</c:v>
                </c:pt>
                <c:pt idx="7277">
                  <c:v>10.1069444444444</c:v>
                </c:pt>
                <c:pt idx="7278">
                  <c:v>10.108333333333301</c:v>
                </c:pt>
                <c:pt idx="7279">
                  <c:v>10.109722222222199</c:v>
                </c:pt>
                <c:pt idx="7280">
                  <c:v>10.1111111111111</c:v>
                </c:pt>
                <c:pt idx="7281">
                  <c:v>10.112500000000001</c:v>
                </c:pt>
                <c:pt idx="7282">
                  <c:v>10.1138888888889</c:v>
                </c:pt>
                <c:pt idx="7283">
                  <c:v>10.1152777777778</c:v>
                </c:pt>
                <c:pt idx="7284">
                  <c:v>10.116666666666699</c:v>
                </c:pt>
                <c:pt idx="7285">
                  <c:v>10.1180555555556</c:v>
                </c:pt>
                <c:pt idx="7286">
                  <c:v>10.119444444444399</c:v>
                </c:pt>
                <c:pt idx="7287">
                  <c:v>10.1208333333333</c:v>
                </c:pt>
                <c:pt idx="7288">
                  <c:v>10.1222222222222</c:v>
                </c:pt>
                <c:pt idx="7289">
                  <c:v>10.123611111111099</c:v>
                </c:pt>
                <c:pt idx="7290">
                  <c:v>10.125</c:v>
                </c:pt>
                <c:pt idx="7291">
                  <c:v>10.126388888888901</c:v>
                </c:pt>
                <c:pt idx="7292">
                  <c:v>10.1277777777778</c:v>
                </c:pt>
                <c:pt idx="7293">
                  <c:v>10.1291666666667</c:v>
                </c:pt>
                <c:pt idx="7294">
                  <c:v>10.130555555555601</c:v>
                </c:pt>
                <c:pt idx="7295">
                  <c:v>10.1319444444444</c:v>
                </c:pt>
                <c:pt idx="7296">
                  <c:v>10.133333333333301</c:v>
                </c:pt>
                <c:pt idx="7297">
                  <c:v>10.1347222222222</c:v>
                </c:pt>
                <c:pt idx="7298">
                  <c:v>10.1361111111111</c:v>
                </c:pt>
                <c:pt idx="7299">
                  <c:v>10.137499999999999</c:v>
                </c:pt>
                <c:pt idx="7300">
                  <c:v>10.1388888888889</c:v>
                </c:pt>
                <c:pt idx="7301">
                  <c:v>10.140277777777801</c:v>
                </c:pt>
                <c:pt idx="7302">
                  <c:v>10.141666666666699</c:v>
                </c:pt>
                <c:pt idx="7303">
                  <c:v>10.1430555555556</c:v>
                </c:pt>
                <c:pt idx="7304">
                  <c:v>10.1444444444444</c:v>
                </c:pt>
                <c:pt idx="7305">
                  <c:v>10.1458333333333</c:v>
                </c:pt>
                <c:pt idx="7306">
                  <c:v>10.147222222222201</c:v>
                </c:pt>
                <c:pt idx="7307">
                  <c:v>10.1486111111111</c:v>
                </c:pt>
                <c:pt idx="7308">
                  <c:v>10.15</c:v>
                </c:pt>
                <c:pt idx="7309">
                  <c:v>10.151388888888899</c:v>
                </c:pt>
                <c:pt idx="7310">
                  <c:v>10.1527777777778</c:v>
                </c:pt>
                <c:pt idx="7311">
                  <c:v>10.154166666666701</c:v>
                </c:pt>
                <c:pt idx="7312">
                  <c:v>10.155555555555599</c:v>
                </c:pt>
                <c:pt idx="7313">
                  <c:v>10.156944444444401</c:v>
                </c:pt>
                <c:pt idx="7314">
                  <c:v>10.158333333333299</c:v>
                </c:pt>
                <c:pt idx="7315">
                  <c:v>10.1597222222222</c:v>
                </c:pt>
                <c:pt idx="7316">
                  <c:v>10.161111111111101</c:v>
                </c:pt>
                <c:pt idx="7317">
                  <c:v>10.1625</c:v>
                </c:pt>
                <c:pt idx="7318">
                  <c:v>10.1638888888889</c:v>
                </c:pt>
                <c:pt idx="7319">
                  <c:v>10.165277777777799</c:v>
                </c:pt>
                <c:pt idx="7320">
                  <c:v>10.1666666666667</c:v>
                </c:pt>
                <c:pt idx="7321">
                  <c:v>10.1680555555556</c:v>
                </c:pt>
                <c:pt idx="7322">
                  <c:v>10.1694444444444</c:v>
                </c:pt>
                <c:pt idx="7323">
                  <c:v>10.170833333333301</c:v>
                </c:pt>
                <c:pt idx="7324">
                  <c:v>10.172222222222199</c:v>
                </c:pt>
                <c:pt idx="7325">
                  <c:v>10.1736111111111</c:v>
                </c:pt>
                <c:pt idx="7326">
                  <c:v>10.175000000000001</c:v>
                </c:pt>
                <c:pt idx="7327">
                  <c:v>10.1763888888889</c:v>
                </c:pt>
                <c:pt idx="7328">
                  <c:v>10.1777777777778</c:v>
                </c:pt>
                <c:pt idx="7329">
                  <c:v>10.179166666666699</c:v>
                </c:pt>
                <c:pt idx="7330">
                  <c:v>10.1805555555556</c:v>
                </c:pt>
                <c:pt idx="7331">
                  <c:v>10.181944444444399</c:v>
                </c:pt>
                <c:pt idx="7332">
                  <c:v>10.1833333333333</c:v>
                </c:pt>
                <c:pt idx="7333">
                  <c:v>10.1847222222222</c:v>
                </c:pt>
                <c:pt idx="7334">
                  <c:v>10.186111111111099</c:v>
                </c:pt>
                <c:pt idx="7335">
                  <c:v>10.1875</c:v>
                </c:pt>
                <c:pt idx="7336">
                  <c:v>10.188888888888901</c:v>
                </c:pt>
                <c:pt idx="7337">
                  <c:v>10.1902777777778</c:v>
                </c:pt>
                <c:pt idx="7338">
                  <c:v>10.1916666666667</c:v>
                </c:pt>
                <c:pt idx="7339">
                  <c:v>10.193055555555601</c:v>
                </c:pt>
                <c:pt idx="7340">
                  <c:v>10.1944444444444</c:v>
                </c:pt>
                <c:pt idx="7341">
                  <c:v>10.195833333333301</c:v>
                </c:pt>
                <c:pt idx="7342">
                  <c:v>10.1972222222222</c:v>
                </c:pt>
                <c:pt idx="7343">
                  <c:v>10.1986111111111</c:v>
                </c:pt>
                <c:pt idx="7344">
                  <c:v>10.199999999999999</c:v>
                </c:pt>
                <c:pt idx="7345">
                  <c:v>10.2013888888889</c:v>
                </c:pt>
                <c:pt idx="7346">
                  <c:v>10.202777777777801</c:v>
                </c:pt>
                <c:pt idx="7347">
                  <c:v>10.204166666666699</c:v>
                </c:pt>
                <c:pt idx="7348">
                  <c:v>10.2055555555556</c:v>
                </c:pt>
                <c:pt idx="7349">
                  <c:v>10.2069444444444</c:v>
                </c:pt>
                <c:pt idx="7350">
                  <c:v>10.2083333333333</c:v>
                </c:pt>
                <c:pt idx="7351">
                  <c:v>10.209722222222201</c:v>
                </c:pt>
                <c:pt idx="7352">
                  <c:v>10.2111111111111</c:v>
                </c:pt>
                <c:pt idx="7353">
                  <c:v>10.2125</c:v>
                </c:pt>
                <c:pt idx="7354">
                  <c:v>10.213888888888899</c:v>
                </c:pt>
                <c:pt idx="7355">
                  <c:v>10.2152777777778</c:v>
                </c:pt>
                <c:pt idx="7356">
                  <c:v>10.216666666666701</c:v>
                </c:pt>
                <c:pt idx="7357">
                  <c:v>10.218055555555599</c:v>
                </c:pt>
                <c:pt idx="7358">
                  <c:v>10.219444444444401</c:v>
                </c:pt>
                <c:pt idx="7359">
                  <c:v>10.220833333333299</c:v>
                </c:pt>
                <c:pt idx="7360">
                  <c:v>10.2222222222222</c:v>
                </c:pt>
                <c:pt idx="7361">
                  <c:v>10.223611111111101</c:v>
                </c:pt>
                <c:pt idx="7362">
                  <c:v>10.225</c:v>
                </c:pt>
                <c:pt idx="7363">
                  <c:v>10.2263888888889</c:v>
                </c:pt>
                <c:pt idx="7364">
                  <c:v>10.227777777777799</c:v>
                </c:pt>
                <c:pt idx="7365">
                  <c:v>10.2291666666667</c:v>
                </c:pt>
                <c:pt idx="7366">
                  <c:v>10.2305555555556</c:v>
                </c:pt>
                <c:pt idx="7367">
                  <c:v>10.2319444444444</c:v>
                </c:pt>
                <c:pt idx="7368">
                  <c:v>10.233333333333301</c:v>
                </c:pt>
                <c:pt idx="7369">
                  <c:v>10.234722222222199</c:v>
                </c:pt>
                <c:pt idx="7370">
                  <c:v>10.2361111111111</c:v>
                </c:pt>
                <c:pt idx="7371">
                  <c:v>10.237500000000001</c:v>
                </c:pt>
                <c:pt idx="7372">
                  <c:v>10.2388888888889</c:v>
                </c:pt>
                <c:pt idx="7373">
                  <c:v>10.2402777777778</c:v>
                </c:pt>
                <c:pt idx="7374">
                  <c:v>10.241666666666699</c:v>
                </c:pt>
                <c:pt idx="7375">
                  <c:v>10.2430555555556</c:v>
                </c:pt>
                <c:pt idx="7376">
                  <c:v>10.244444444444399</c:v>
                </c:pt>
                <c:pt idx="7377">
                  <c:v>10.2458333333333</c:v>
                </c:pt>
                <c:pt idx="7378">
                  <c:v>10.2472222222222</c:v>
                </c:pt>
                <c:pt idx="7379">
                  <c:v>10.248611111111099</c:v>
                </c:pt>
                <c:pt idx="7380">
                  <c:v>10.25</c:v>
                </c:pt>
                <c:pt idx="7381">
                  <c:v>10.251388888888901</c:v>
                </c:pt>
                <c:pt idx="7382">
                  <c:v>10.2527777777778</c:v>
                </c:pt>
                <c:pt idx="7383">
                  <c:v>10.2541666666667</c:v>
                </c:pt>
                <c:pt idx="7384">
                  <c:v>10.255555555555601</c:v>
                </c:pt>
                <c:pt idx="7385">
                  <c:v>10.2569444444444</c:v>
                </c:pt>
                <c:pt idx="7386">
                  <c:v>10.258333333333301</c:v>
                </c:pt>
                <c:pt idx="7387">
                  <c:v>10.2597222222222</c:v>
                </c:pt>
                <c:pt idx="7388">
                  <c:v>10.2611111111111</c:v>
                </c:pt>
                <c:pt idx="7389">
                  <c:v>10.262499999999999</c:v>
                </c:pt>
                <c:pt idx="7390">
                  <c:v>10.2638888888889</c:v>
                </c:pt>
                <c:pt idx="7391">
                  <c:v>10.265277777777801</c:v>
                </c:pt>
                <c:pt idx="7392">
                  <c:v>10.266666666666699</c:v>
                </c:pt>
                <c:pt idx="7393">
                  <c:v>10.2680555555556</c:v>
                </c:pt>
                <c:pt idx="7394">
                  <c:v>10.2694444444444</c:v>
                </c:pt>
                <c:pt idx="7395">
                  <c:v>10.2708333333333</c:v>
                </c:pt>
                <c:pt idx="7396">
                  <c:v>10.272222222222201</c:v>
                </c:pt>
                <c:pt idx="7397">
                  <c:v>10.2736111111111</c:v>
                </c:pt>
                <c:pt idx="7398">
                  <c:v>10.275</c:v>
                </c:pt>
                <c:pt idx="7399">
                  <c:v>10.276388888888899</c:v>
                </c:pt>
                <c:pt idx="7400">
                  <c:v>10.2777777777778</c:v>
                </c:pt>
                <c:pt idx="7401">
                  <c:v>10.279166666666701</c:v>
                </c:pt>
                <c:pt idx="7402">
                  <c:v>10.280555555555599</c:v>
                </c:pt>
                <c:pt idx="7403">
                  <c:v>10.281944444444401</c:v>
                </c:pt>
                <c:pt idx="7404">
                  <c:v>10.283333333333299</c:v>
                </c:pt>
                <c:pt idx="7405">
                  <c:v>10.2847222222222</c:v>
                </c:pt>
                <c:pt idx="7406">
                  <c:v>10.286111111111101</c:v>
                </c:pt>
                <c:pt idx="7407">
                  <c:v>10.2875</c:v>
                </c:pt>
                <c:pt idx="7408">
                  <c:v>10.2888888888889</c:v>
                </c:pt>
                <c:pt idx="7409">
                  <c:v>10.290277777777799</c:v>
                </c:pt>
                <c:pt idx="7410">
                  <c:v>10.2916666666667</c:v>
                </c:pt>
                <c:pt idx="7411">
                  <c:v>10.2930555555556</c:v>
                </c:pt>
                <c:pt idx="7412">
                  <c:v>10.2944444444444</c:v>
                </c:pt>
                <c:pt idx="7413">
                  <c:v>10.295833333333301</c:v>
                </c:pt>
                <c:pt idx="7414">
                  <c:v>10.297222222222199</c:v>
                </c:pt>
                <c:pt idx="7415">
                  <c:v>10.2986111111111</c:v>
                </c:pt>
                <c:pt idx="7416">
                  <c:v>10.3</c:v>
                </c:pt>
                <c:pt idx="7417">
                  <c:v>10.3013888888889</c:v>
                </c:pt>
                <c:pt idx="7418">
                  <c:v>10.3027777777778</c:v>
                </c:pt>
                <c:pt idx="7419">
                  <c:v>10.304166666666699</c:v>
                </c:pt>
                <c:pt idx="7420">
                  <c:v>10.3055555555556</c:v>
                </c:pt>
                <c:pt idx="7421">
                  <c:v>10.306944444444399</c:v>
                </c:pt>
                <c:pt idx="7422">
                  <c:v>10.3083333333333</c:v>
                </c:pt>
                <c:pt idx="7423">
                  <c:v>10.3097222222222</c:v>
                </c:pt>
                <c:pt idx="7424">
                  <c:v>10.311111111111099</c:v>
                </c:pt>
                <c:pt idx="7425">
                  <c:v>10.3125</c:v>
                </c:pt>
                <c:pt idx="7426">
                  <c:v>10.313888888888901</c:v>
                </c:pt>
                <c:pt idx="7427">
                  <c:v>10.3152777777778</c:v>
                </c:pt>
                <c:pt idx="7428">
                  <c:v>10.3166666666667</c:v>
                </c:pt>
                <c:pt idx="7429">
                  <c:v>10.318055555555601</c:v>
                </c:pt>
                <c:pt idx="7430">
                  <c:v>10.3194444444444</c:v>
                </c:pt>
                <c:pt idx="7431">
                  <c:v>10.320833333333301</c:v>
                </c:pt>
                <c:pt idx="7432">
                  <c:v>10.3222222222222</c:v>
                </c:pt>
                <c:pt idx="7433">
                  <c:v>10.3236111111111</c:v>
                </c:pt>
                <c:pt idx="7434">
                  <c:v>10.324999999999999</c:v>
                </c:pt>
                <c:pt idx="7435">
                  <c:v>10.3263888888889</c:v>
                </c:pt>
                <c:pt idx="7436">
                  <c:v>10.327777777777801</c:v>
                </c:pt>
                <c:pt idx="7437">
                  <c:v>10.329166666666699</c:v>
                </c:pt>
                <c:pt idx="7438">
                  <c:v>10.3305555555556</c:v>
                </c:pt>
                <c:pt idx="7439">
                  <c:v>10.3319444444444</c:v>
                </c:pt>
                <c:pt idx="7440">
                  <c:v>10.3333333333333</c:v>
                </c:pt>
                <c:pt idx="7441">
                  <c:v>10.334722222222201</c:v>
                </c:pt>
                <c:pt idx="7442">
                  <c:v>10.3361111111111</c:v>
                </c:pt>
                <c:pt idx="7443">
                  <c:v>10.3375</c:v>
                </c:pt>
                <c:pt idx="7444">
                  <c:v>10.338888888888899</c:v>
                </c:pt>
                <c:pt idx="7445">
                  <c:v>10.3402777777778</c:v>
                </c:pt>
                <c:pt idx="7446">
                  <c:v>10.341666666666701</c:v>
                </c:pt>
                <c:pt idx="7447">
                  <c:v>10.343055555555599</c:v>
                </c:pt>
                <c:pt idx="7448">
                  <c:v>10.344444444444401</c:v>
                </c:pt>
                <c:pt idx="7449">
                  <c:v>10.345833333333299</c:v>
                </c:pt>
                <c:pt idx="7450">
                  <c:v>10.3472222222222</c:v>
                </c:pt>
                <c:pt idx="7451">
                  <c:v>10.348611111111101</c:v>
                </c:pt>
                <c:pt idx="7452">
                  <c:v>10.35</c:v>
                </c:pt>
                <c:pt idx="7453">
                  <c:v>10.3513888888889</c:v>
                </c:pt>
                <c:pt idx="7454">
                  <c:v>10.352777777777799</c:v>
                </c:pt>
                <c:pt idx="7455">
                  <c:v>10.3541666666667</c:v>
                </c:pt>
                <c:pt idx="7456">
                  <c:v>10.3555555555556</c:v>
                </c:pt>
                <c:pt idx="7457">
                  <c:v>10.3569444444444</c:v>
                </c:pt>
                <c:pt idx="7458">
                  <c:v>10.358333333333301</c:v>
                </c:pt>
                <c:pt idx="7459">
                  <c:v>10.359722222222199</c:v>
                </c:pt>
                <c:pt idx="7460">
                  <c:v>10.3611111111111</c:v>
                </c:pt>
                <c:pt idx="7461">
                  <c:v>10.362500000000001</c:v>
                </c:pt>
                <c:pt idx="7462">
                  <c:v>10.3638888888889</c:v>
                </c:pt>
                <c:pt idx="7463">
                  <c:v>10.3652777777778</c:v>
                </c:pt>
                <c:pt idx="7464">
                  <c:v>10.366666666666699</c:v>
                </c:pt>
                <c:pt idx="7465">
                  <c:v>10.3680555555556</c:v>
                </c:pt>
                <c:pt idx="7466">
                  <c:v>10.369444444444399</c:v>
                </c:pt>
                <c:pt idx="7467">
                  <c:v>10.3708333333333</c:v>
                </c:pt>
                <c:pt idx="7468">
                  <c:v>10.3722222222222</c:v>
                </c:pt>
                <c:pt idx="7469">
                  <c:v>10.373611111111099</c:v>
                </c:pt>
                <c:pt idx="7470">
                  <c:v>10.375</c:v>
                </c:pt>
                <c:pt idx="7471">
                  <c:v>10.376388888888901</c:v>
                </c:pt>
                <c:pt idx="7472">
                  <c:v>10.3777777777778</c:v>
                </c:pt>
                <c:pt idx="7473">
                  <c:v>10.3791666666667</c:v>
                </c:pt>
                <c:pt idx="7474">
                  <c:v>10.380555555555601</c:v>
                </c:pt>
                <c:pt idx="7475">
                  <c:v>10.3819444444444</c:v>
                </c:pt>
                <c:pt idx="7476">
                  <c:v>10.383333333333301</c:v>
                </c:pt>
                <c:pt idx="7477">
                  <c:v>10.3847222222222</c:v>
                </c:pt>
                <c:pt idx="7478">
                  <c:v>10.3861111111111</c:v>
                </c:pt>
                <c:pt idx="7479">
                  <c:v>10.387499999999999</c:v>
                </c:pt>
                <c:pt idx="7480">
                  <c:v>10.3888888888889</c:v>
                </c:pt>
                <c:pt idx="7481">
                  <c:v>10.390277777777801</c:v>
                </c:pt>
                <c:pt idx="7482">
                  <c:v>10.391666666666699</c:v>
                </c:pt>
                <c:pt idx="7483">
                  <c:v>10.3930555555556</c:v>
                </c:pt>
                <c:pt idx="7484">
                  <c:v>10.3944444444444</c:v>
                </c:pt>
                <c:pt idx="7485">
                  <c:v>10.3958333333333</c:v>
                </c:pt>
                <c:pt idx="7486">
                  <c:v>10.397222222222201</c:v>
                </c:pt>
                <c:pt idx="7487">
                  <c:v>10.3986111111111</c:v>
                </c:pt>
                <c:pt idx="7488">
                  <c:v>10.4</c:v>
                </c:pt>
                <c:pt idx="7489">
                  <c:v>10.401388888888899</c:v>
                </c:pt>
                <c:pt idx="7490">
                  <c:v>10.4027777777778</c:v>
                </c:pt>
                <c:pt idx="7491">
                  <c:v>10.404166666666701</c:v>
                </c:pt>
                <c:pt idx="7492">
                  <c:v>10.405555555555599</c:v>
                </c:pt>
                <c:pt idx="7493">
                  <c:v>10.406944444444401</c:v>
                </c:pt>
                <c:pt idx="7494">
                  <c:v>10.408333333333299</c:v>
                </c:pt>
                <c:pt idx="7495">
                  <c:v>10.4097222222222</c:v>
                </c:pt>
                <c:pt idx="7496">
                  <c:v>10.411111111111101</c:v>
                </c:pt>
                <c:pt idx="7497">
                  <c:v>10.4125</c:v>
                </c:pt>
                <c:pt idx="7498">
                  <c:v>10.4138888888889</c:v>
                </c:pt>
                <c:pt idx="7499">
                  <c:v>10.415277777777799</c:v>
                </c:pt>
                <c:pt idx="7500">
                  <c:v>10.4166666666667</c:v>
                </c:pt>
                <c:pt idx="7501">
                  <c:v>10.4180555555556</c:v>
                </c:pt>
                <c:pt idx="7502">
                  <c:v>10.4194444444444</c:v>
                </c:pt>
                <c:pt idx="7503">
                  <c:v>10.420833333333301</c:v>
                </c:pt>
                <c:pt idx="7504">
                  <c:v>10.422222222222199</c:v>
                </c:pt>
                <c:pt idx="7505">
                  <c:v>10.4236111111111</c:v>
                </c:pt>
                <c:pt idx="7506">
                  <c:v>10.425000000000001</c:v>
                </c:pt>
                <c:pt idx="7507">
                  <c:v>10.4263888888889</c:v>
                </c:pt>
                <c:pt idx="7508">
                  <c:v>10.4277777777778</c:v>
                </c:pt>
                <c:pt idx="7509">
                  <c:v>10.429166666666699</c:v>
                </c:pt>
                <c:pt idx="7510">
                  <c:v>10.4305555555556</c:v>
                </c:pt>
                <c:pt idx="7511">
                  <c:v>10.431944444444399</c:v>
                </c:pt>
                <c:pt idx="7512">
                  <c:v>10.4333333333333</c:v>
                </c:pt>
                <c:pt idx="7513">
                  <c:v>10.4347222222222</c:v>
                </c:pt>
                <c:pt idx="7514">
                  <c:v>10.436111111111099</c:v>
                </c:pt>
                <c:pt idx="7515">
                  <c:v>10.4375</c:v>
                </c:pt>
                <c:pt idx="7516">
                  <c:v>10.438888888888901</c:v>
                </c:pt>
                <c:pt idx="7517">
                  <c:v>10.4402777777778</c:v>
                </c:pt>
                <c:pt idx="7518">
                  <c:v>10.4416666666667</c:v>
                </c:pt>
                <c:pt idx="7519">
                  <c:v>10.443055555555601</c:v>
                </c:pt>
                <c:pt idx="7520">
                  <c:v>10.4444444444444</c:v>
                </c:pt>
                <c:pt idx="7521">
                  <c:v>10.445833333333301</c:v>
                </c:pt>
                <c:pt idx="7522">
                  <c:v>10.4472222222222</c:v>
                </c:pt>
                <c:pt idx="7523">
                  <c:v>10.4486111111111</c:v>
                </c:pt>
                <c:pt idx="7524">
                  <c:v>10.45</c:v>
                </c:pt>
                <c:pt idx="7525">
                  <c:v>10.4513888888889</c:v>
                </c:pt>
                <c:pt idx="7526">
                  <c:v>10.452777777777801</c:v>
                </c:pt>
                <c:pt idx="7527">
                  <c:v>10.454166666666699</c:v>
                </c:pt>
                <c:pt idx="7528">
                  <c:v>10.4555555555556</c:v>
                </c:pt>
                <c:pt idx="7529">
                  <c:v>10.4569444444444</c:v>
                </c:pt>
                <c:pt idx="7530">
                  <c:v>10.4583333333333</c:v>
                </c:pt>
                <c:pt idx="7531">
                  <c:v>10.459722222222201</c:v>
                </c:pt>
                <c:pt idx="7532">
                  <c:v>10.4611111111111</c:v>
                </c:pt>
                <c:pt idx="7533">
                  <c:v>10.4625</c:v>
                </c:pt>
                <c:pt idx="7534">
                  <c:v>10.463888888888899</c:v>
                </c:pt>
                <c:pt idx="7535">
                  <c:v>10.4652777777778</c:v>
                </c:pt>
                <c:pt idx="7536">
                  <c:v>10.466666666666701</c:v>
                </c:pt>
                <c:pt idx="7537">
                  <c:v>10.468055555555599</c:v>
                </c:pt>
                <c:pt idx="7538">
                  <c:v>10.469444444444401</c:v>
                </c:pt>
                <c:pt idx="7539">
                  <c:v>10.470833333333299</c:v>
                </c:pt>
                <c:pt idx="7540">
                  <c:v>10.4722222222222</c:v>
                </c:pt>
                <c:pt idx="7541">
                  <c:v>10.473611111111101</c:v>
                </c:pt>
                <c:pt idx="7542">
                  <c:v>10.475</c:v>
                </c:pt>
                <c:pt idx="7543">
                  <c:v>10.4763888888889</c:v>
                </c:pt>
                <c:pt idx="7544">
                  <c:v>10.477777777777799</c:v>
                </c:pt>
                <c:pt idx="7545">
                  <c:v>10.4791666666667</c:v>
                </c:pt>
                <c:pt idx="7546">
                  <c:v>10.4805555555556</c:v>
                </c:pt>
                <c:pt idx="7547">
                  <c:v>10.4819444444444</c:v>
                </c:pt>
                <c:pt idx="7548">
                  <c:v>10.483333333333301</c:v>
                </c:pt>
                <c:pt idx="7549">
                  <c:v>10.484722222222199</c:v>
                </c:pt>
                <c:pt idx="7550">
                  <c:v>10.4861111111111</c:v>
                </c:pt>
                <c:pt idx="7551">
                  <c:v>10.487500000000001</c:v>
                </c:pt>
                <c:pt idx="7552">
                  <c:v>10.4888888888889</c:v>
                </c:pt>
                <c:pt idx="7553">
                  <c:v>10.4902777777778</c:v>
                </c:pt>
                <c:pt idx="7554">
                  <c:v>10.491666666666699</c:v>
                </c:pt>
                <c:pt idx="7555">
                  <c:v>10.4930555555556</c:v>
                </c:pt>
                <c:pt idx="7556">
                  <c:v>10.494444444444399</c:v>
                </c:pt>
                <c:pt idx="7557">
                  <c:v>10.4958333333333</c:v>
                </c:pt>
                <c:pt idx="7558">
                  <c:v>10.4972222222222</c:v>
                </c:pt>
                <c:pt idx="7559">
                  <c:v>10.498611111111099</c:v>
                </c:pt>
                <c:pt idx="7560">
                  <c:v>10.5</c:v>
                </c:pt>
                <c:pt idx="7561">
                  <c:v>10.501388888888901</c:v>
                </c:pt>
                <c:pt idx="7562">
                  <c:v>10.5027777777778</c:v>
                </c:pt>
                <c:pt idx="7563">
                  <c:v>10.5041666666667</c:v>
                </c:pt>
                <c:pt idx="7564">
                  <c:v>10.505555555555601</c:v>
                </c:pt>
                <c:pt idx="7565">
                  <c:v>10.5069444444444</c:v>
                </c:pt>
                <c:pt idx="7566">
                  <c:v>10.508333333333301</c:v>
                </c:pt>
                <c:pt idx="7567">
                  <c:v>10.5097222222222</c:v>
                </c:pt>
                <c:pt idx="7568">
                  <c:v>10.5111111111111</c:v>
                </c:pt>
                <c:pt idx="7569">
                  <c:v>10.512499999999999</c:v>
                </c:pt>
                <c:pt idx="7570">
                  <c:v>10.5138888888889</c:v>
                </c:pt>
                <c:pt idx="7571">
                  <c:v>10.515277777777801</c:v>
                </c:pt>
                <c:pt idx="7572">
                  <c:v>10.516666666666699</c:v>
                </c:pt>
                <c:pt idx="7573">
                  <c:v>10.5180555555556</c:v>
                </c:pt>
                <c:pt idx="7574">
                  <c:v>10.5194444444444</c:v>
                </c:pt>
                <c:pt idx="7575">
                  <c:v>10.5208333333333</c:v>
                </c:pt>
                <c:pt idx="7576">
                  <c:v>10.522222222222201</c:v>
                </c:pt>
                <c:pt idx="7577">
                  <c:v>10.5236111111111</c:v>
                </c:pt>
                <c:pt idx="7578">
                  <c:v>10.525</c:v>
                </c:pt>
                <c:pt idx="7579">
                  <c:v>10.526388888888899</c:v>
                </c:pt>
                <c:pt idx="7580">
                  <c:v>10.5277777777778</c:v>
                </c:pt>
                <c:pt idx="7581">
                  <c:v>10.529166666666701</c:v>
                </c:pt>
                <c:pt idx="7582">
                  <c:v>10.530555555555599</c:v>
                </c:pt>
                <c:pt idx="7583">
                  <c:v>10.531944444444401</c:v>
                </c:pt>
                <c:pt idx="7584">
                  <c:v>10.533333333333299</c:v>
                </c:pt>
                <c:pt idx="7585">
                  <c:v>10.5347222222222</c:v>
                </c:pt>
                <c:pt idx="7586">
                  <c:v>10.536111111111101</c:v>
                </c:pt>
                <c:pt idx="7587">
                  <c:v>10.5375</c:v>
                </c:pt>
                <c:pt idx="7588">
                  <c:v>10.5388888888889</c:v>
                </c:pt>
                <c:pt idx="7589">
                  <c:v>10.540277777777799</c:v>
                </c:pt>
                <c:pt idx="7590">
                  <c:v>10.5416666666667</c:v>
                </c:pt>
                <c:pt idx="7591">
                  <c:v>10.5430555555556</c:v>
                </c:pt>
                <c:pt idx="7592">
                  <c:v>10.5444444444444</c:v>
                </c:pt>
                <c:pt idx="7593">
                  <c:v>10.545833333333301</c:v>
                </c:pt>
                <c:pt idx="7594">
                  <c:v>10.547222222222199</c:v>
                </c:pt>
                <c:pt idx="7595">
                  <c:v>10.5486111111111</c:v>
                </c:pt>
                <c:pt idx="7596">
                  <c:v>10.55</c:v>
                </c:pt>
                <c:pt idx="7597">
                  <c:v>10.5513888888889</c:v>
                </c:pt>
                <c:pt idx="7598">
                  <c:v>10.5527777777778</c:v>
                </c:pt>
                <c:pt idx="7599">
                  <c:v>10.554166666666699</c:v>
                </c:pt>
                <c:pt idx="7600">
                  <c:v>10.5555555555556</c:v>
                </c:pt>
                <c:pt idx="7601">
                  <c:v>10.556944444444399</c:v>
                </c:pt>
                <c:pt idx="7602">
                  <c:v>10.5583333333333</c:v>
                </c:pt>
                <c:pt idx="7603">
                  <c:v>10.5597222222222</c:v>
                </c:pt>
                <c:pt idx="7604">
                  <c:v>10.561111111111099</c:v>
                </c:pt>
                <c:pt idx="7605">
                  <c:v>10.5625</c:v>
                </c:pt>
                <c:pt idx="7606">
                  <c:v>10.563888888888901</c:v>
                </c:pt>
                <c:pt idx="7607">
                  <c:v>10.5652777777778</c:v>
                </c:pt>
                <c:pt idx="7608">
                  <c:v>10.5666666666667</c:v>
                </c:pt>
                <c:pt idx="7609">
                  <c:v>10.568055555555601</c:v>
                </c:pt>
                <c:pt idx="7610">
                  <c:v>10.5694444444444</c:v>
                </c:pt>
                <c:pt idx="7611">
                  <c:v>10.570833333333301</c:v>
                </c:pt>
                <c:pt idx="7612">
                  <c:v>10.5722222222222</c:v>
                </c:pt>
                <c:pt idx="7613">
                  <c:v>10.5736111111111</c:v>
                </c:pt>
                <c:pt idx="7614">
                  <c:v>10.574999999999999</c:v>
                </c:pt>
                <c:pt idx="7615">
                  <c:v>10.5763888888889</c:v>
                </c:pt>
                <c:pt idx="7616">
                  <c:v>10.577777777777801</c:v>
                </c:pt>
                <c:pt idx="7617">
                  <c:v>10.579166666666699</c:v>
                </c:pt>
                <c:pt idx="7618">
                  <c:v>10.5805555555556</c:v>
                </c:pt>
                <c:pt idx="7619">
                  <c:v>10.5819444444444</c:v>
                </c:pt>
                <c:pt idx="7620">
                  <c:v>10.5833333333333</c:v>
                </c:pt>
                <c:pt idx="7621">
                  <c:v>10.584722222222201</c:v>
                </c:pt>
                <c:pt idx="7622">
                  <c:v>10.5861111111111</c:v>
                </c:pt>
                <c:pt idx="7623">
                  <c:v>10.5875</c:v>
                </c:pt>
                <c:pt idx="7624">
                  <c:v>10.588888888888899</c:v>
                </c:pt>
                <c:pt idx="7625">
                  <c:v>10.5902777777778</c:v>
                </c:pt>
                <c:pt idx="7626">
                  <c:v>10.591666666666701</c:v>
                </c:pt>
                <c:pt idx="7627">
                  <c:v>10.593055555555599</c:v>
                </c:pt>
                <c:pt idx="7628">
                  <c:v>10.594444444444401</c:v>
                </c:pt>
                <c:pt idx="7629">
                  <c:v>10.595833333333299</c:v>
                </c:pt>
                <c:pt idx="7630">
                  <c:v>10.5972222222222</c:v>
                </c:pt>
                <c:pt idx="7631">
                  <c:v>10.598611111111101</c:v>
                </c:pt>
                <c:pt idx="7632">
                  <c:v>10.6</c:v>
                </c:pt>
                <c:pt idx="7633">
                  <c:v>10.6013888888889</c:v>
                </c:pt>
                <c:pt idx="7634">
                  <c:v>10.602777777777799</c:v>
                </c:pt>
                <c:pt idx="7635">
                  <c:v>10.6041666666667</c:v>
                </c:pt>
                <c:pt idx="7636">
                  <c:v>10.6055555555556</c:v>
                </c:pt>
                <c:pt idx="7637">
                  <c:v>10.6069444444444</c:v>
                </c:pt>
                <c:pt idx="7638">
                  <c:v>10.608333333333301</c:v>
                </c:pt>
                <c:pt idx="7639">
                  <c:v>10.609722222222199</c:v>
                </c:pt>
                <c:pt idx="7640">
                  <c:v>10.6111111111111</c:v>
                </c:pt>
                <c:pt idx="7641">
                  <c:v>10.612500000000001</c:v>
                </c:pt>
                <c:pt idx="7642">
                  <c:v>10.6138888888889</c:v>
                </c:pt>
                <c:pt idx="7643">
                  <c:v>10.6152777777778</c:v>
                </c:pt>
                <c:pt idx="7644">
                  <c:v>10.616666666666699</c:v>
                </c:pt>
                <c:pt idx="7645">
                  <c:v>10.6180555555556</c:v>
                </c:pt>
                <c:pt idx="7646">
                  <c:v>10.619444444444399</c:v>
                </c:pt>
                <c:pt idx="7647">
                  <c:v>10.6208333333333</c:v>
                </c:pt>
                <c:pt idx="7648">
                  <c:v>10.6222222222222</c:v>
                </c:pt>
                <c:pt idx="7649">
                  <c:v>10.623611111111099</c:v>
                </c:pt>
                <c:pt idx="7650">
                  <c:v>10.625</c:v>
                </c:pt>
                <c:pt idx="7651">
                  <c:v>10.626388888888901</c:v>
                </c:pt>
                <c:pt idx="7652">
                  <c:v>10.6277777777778</c:v>
                </c:pt>
                <c:pt idx="7653">
                  <c:v>10.6291666666667</c:v>
                </c:pt>
                <c:pt idx="7654">
                  <c:v>10.630555555555601</c:v>
                </c:pt>
                <c:pt idx="7655">
                  <c:v>10.6319444444444</c:v>
                </c:pt>
                <c:pt idx="7656">
                  <c:v>10.633333333333301</c:v>
                </c:pt>
                <c:pt idx="7657">
                  <c:v>10.6347222222222</c:v>
                </c:pt>
                <c:pt idx="7658">
                  <c:v>10.6361111111111</c:v>
                </c:pt>
                <c:pt idx="7659">
                  <c:v>10.637499999999999</c:v>
                </c:pt>
                <c:pt idx="7660">
                  <c:v>10.6388888888889</c:v>
                </c:pt>
                <c:pt idx="7661">
                  <c:v>10.640277777777801</c:v>
                </c:pt>
                <c:pt idx="7662">
                  <c:v>10.641666666666699</c:v>
                </c:pt>
                <c:pt idx="7663">
                  <c:v>10.6430555555556</c:v>
                </c:pt>
                <c:pt idx="7664">
                  <c:v>10.6444444444444</c:v>
                </c:pt>
                <c:pt idx="7665">
                  <c:v>10.6458333333333</c:v>
                </c:pt>
                <c:pt idx="7666">
                  <c:v>10.647222222222201</c:v>
                </c:pt>
                <c:pt idx="7667">
                  <c:v>10.6486111111111</c:v>
                </c:pt>
                <c:pt idx="7668">
                  <c:v>10.65</c:v>
                </c:pt>
                <c:pt idx="7669">
                  <c:v>10.651388888888899</c:v>
                </c:pt>
                <c:pt idx="7670">
                  <c:v>10.6527777777778</c:v>
                </c:pt>
                <c:pt idx="7671">
                  <c:v>10.654166666666701</c:v>
                </c:pt>
                <c:pt idx="7672">
                  <c:v>10.655555555555599</c:v>
                </c:pt>
                <c:pt idx="7673">
                  <c:v>10.656944444444401</c:v>
                </c:pt>
                <c:pt idx="7674">
                  <c:v>10.658333333333299</c:v>
                </c:pt>
                <c:pt idx="7675">
                  <c:v>10.6597222222222</c:v>
                </c:pt>
                <c:pt idx="7676">
                  <c:v>10.661111111111101</c:v>
                </c:pt>
                <c:pt idx="7677">
                  <c:v>10.6625</c:v>
                </c:pt>
                <c:pt idx="7678">
                  <c:v>10.6638888888889</c:v>
                </c:pt>
                <c:pt idx="7679">
                  <c:v>10.665277777777799</c:v>
                </c:pt>
                <c:pt idx="7680">
                  <c:v>10.6666666666667</c:v>
                </c:pt>
                <c:pt idx="7681">
                  <c:v>10.6680555555556</c:v>
                </c:pt>
                <c:pt idx="7682">
                  <c:v>10.6694444444444</c:v>
                </c:pt>
                <c:pt idx="7683">
                  <c:v>10.670833333333301</c:v>
                </c:pt>
                <c:pt idx="7684">
                  <c:v>10.672222222222199</c:v>
                </c:pt>
                <c:pt idx="7685">
                  <c:v>10.6736111111111</c:v>
                </c:pt>
                <c:pt idx="7686">
                  <c:v>10.675000000000001</c:v>
                </c:pt>
                <c:pt idx="7687">
                  <c:v>10.6763888888889</c:v>
                </c:pt>
                <c:pt idx="7688">
                  <c:v>10.6777777777778</c:v>
                </c:pt>
                <c:pt idx="7689">
                  <c:v>10.679166666666699</c:v>
                </c:pt>
                <c:pt idx="7690">
                  <c:v>10.6805555555556</c:v>
                </c:pt>
                <c:pt idx="7691">
                  <c:v>10.681944444444399</c:v>
                </c:pt>
                <c:pt idx="7692">
                  <c:v>10.6833333333333</c:v>
                </c:pt>
                <c:pt idx="7693">
                  <c:v>10.6847222222222</c:v>
                </c:pt>
                <c:pt idx="7694">
                  <c:v>10.686111111111099</c:v>
                </c:pt>
                <c:pt idx="7695">
                  <c:v>10.6875</c:v>
                </c:pt>
                <c:pt idx="7696">
                  <c:v>10.688888888888901</c:v>
                </c:pt>
                <c:pt idx="7697">
                  <c:v>10.6902777777778</c:v>
                </c:pt>
                <c:pt idx="7698">
                  <c:v>10.6916666666667</c:v>
                </c:pt>
                <c:pt idx="7699">
                  <c:v>10.693055555555601</c:v>
                </c:pt>
                <c:pt idx="7700">
                  <c:v>10.6944444444444</c:v>
                </c:pt>
                <c:pt idx="7701">
                  <c:v>10.695833333333301</c:v>
                </c:pt>
                <c:pt idx="7702">
                  <c:v>10.6972222222222</c:v>
                </c:pt>
                <c:pt idx="7703">
                  <c:v>10.6986111111111</c:v>
                </c:pt>
                <c:pt idx="7704">
                  <c:v>10.7</c:v>
                </c:pt>
                <c:pt idx="7705">
                  <c:v>10.7013888888889</c:v>
                </c:pt>
                <c:pt idx="7706">
                  <c:v>10.702777777777801</c:v>
                </c:pt>
                <c:pt idx="7707">
                  <c:v>10.704166666666699</c:v>
                </c:pt>
                <c:pt idx="7708">
                  <c:v>10.7055555555556</c:v>
                </c:pt>
                <c:pt idx="7709">
                  <c:v>10.7069444444444</c:v>
                </c:pt>
                <c:pt idx="7710">
                  <c:v>10.7083333333333</c:v>
                </c:pt>
                <c:pt idx="7711">
                  <c:v>10.709722222222201</c:v>
                </c:pt>
                <c:pt idx="7712">
                  <c:v>10.7111111111111</c:v>
                </c:pt>
                <c:pt idx="7713">
                  <c:v>10.7125</c:v>
                </c:pt>
                <c:pt idx="7714">
                  <c:v>10.713888888888899</c:v>
                </c:pt>
                <c:pt idx="7715">
                  <c:v>10.7152777777778</c:v>
                </c:pt>
                <c:pt idx="7716">
                  <c:v>10.716666666666701</c:v>
                </c:pt>
                <c:pt idx="7717">
                  <c:v>10.718055555555599</c:v>
                </c:pt>
                <c:pt idx="7718">
                  <c:v>10.719444444444401</c:v>
                </c:pt>
                <c:pt idx="7719">
                  <c:v>10.720833333333299</c:v>
                </c:pt>
                <c:pt idx="7720">
                  <c:v>10.7222222222222</c:v>
                </c:pt>
                <c:pt idx="7721">
                  <c:v>10.723611111111101</c:v>
                </c:pt>
                <c:pt idx="7722">
                  <c:v>10.725</c:v>
                </c:pt>
                <c:pt idx="7723">
                  <c:v>10.7263888888889</c:v>
                </c:pt>
                <c:pt idx="7724">
                  <c:v>10.727777777777799</c:v>
                </c:pt>
                <c:pt idx="7725">
                  <c:v>10.7291666666667</c:v>
                </c:pt>
                <c:pt idx="7726">
                  <c:v>10.7305555555556</c:v>
                </c:pt>
                <c:pt idx="7727">
                  <c:v>10.7319444444444</c:v>
                </c:pt>
                <c:pt idx="7728">
                  <c:v>10.733333333333301</c:v>
                </c:pt>
                <c:pt idx="7729">
                  <c:v>10.734722222222199</c:v>
                </c:pt>
                <c:pt idx="7730">
                  <c:v>10.7361111111111</c:v>
                </c:pt>
                <c:pt idx="7731">
                  <c:v>10.737500000000001</c:v>
                </c:pt>
                <c:pt idx="7732">
                  <c:v>10.7388888888889</c:v>
                </c:pt>
                <c:pt idx="7733">
                  <c:v>10.7402777777778</c:v>
                </c:pt>
                <c:pt idx="7734">
                  <c:v>10.741666666666699</c:v>
                </c:pt>
                <c:pt idx="7735">
                  <c:v>10.7430555555556</c:v>
                </c:pt>
                <c:pt idx="7736">
                  <c:v>10.744444444444399</c:v>
                </c:pt>
                <c:pt idx="7737">
                  <c:v>10.7458333333333</c:v>
                </c:pt>
                <c:pt idx="7738">
                  <c:v>10.7472222222222</c:v>
                </c:pt>
                <c:pt idx="7739">
                  <c:v>10.748611111111099</c:v>
                </c:pt>
                <c:pt idx="7740">
                  <c:v>10.75</c:v>
                </c:pt>
                <c:pt idx="7741">
                  <c:v>10.751388888888901</c:v>
                </c:pt>
                <c:pt idx="7742">
                  <c:v>10.7527777777778</c:v>
                </c:pt>
                <c:pt idx="7743">
                  <c:v>10.7541666666667</c:v>
                </c:pt>
                <c:pt idx="7744">
                  <c:v>10.755555555555601</c:v>
                </c:pt>
                <c:pt idx="7745">
                  <c:v>10.7569444444444</c:v>
                </c:pt>
                <c:pt idx="7746">
                  <c:v>10.758333333333301</c:v>
                </c:pt>
                <c:pt idx="7747">
                  <c:v>10.7597222222222</c:v>
                </c:pt>
                <c:pt idx="7748">
                  <c:v>10.7611111111111</c:v>
                </c:pt>
                <c:pt idx="7749">
                  <c:v>10.762499999999999</c:v>
                </c:pt>
                <c:pt idx="7750">
                  <c:v>10.7638888888889</c:v>
                </c:pt>
                <c:pt idx="7751">
                  <c:v>10.765277777777801</c:v>
                </c:pt>
                <c:pt idx="7752">
                  <c:v>10.766666666666699</c:v>
                </c:pt>
                <c:pt idx="7753">
                  <c:v>10.7680555555556</c:v>
                </c:pt>
                <c:pt idx="7754">
                  <c:v>10.7694444444444</c:v>
                </c:pt>
                <c:pt idx="7755">
                  <c:v>10.7708333333333</c:v>
                </c:pt>
                <c:pt idx="7756">
                  <c:v>10.772222222222201</c:v>
                </c:pt>
                <c:pt idx="7757">
                  <c:v>10.7736111111111</c:v>
                </c:pt>
                <c:pt idx="7758">
                  <c:v>10.775</c:v>
                </c:pt>
                <c:pt idx="7759">
                  <c:v>10.776388888888899</c:v>
                </c:pt>
                <c:pt idx="7760">
                  <c:v>10.7777777777778</c:v>
                </c:pt>
                <c:pt idx="7761">
                  <c:v>10.779166666666701</c:v>
                </c:pt>
                <c:pt idx="7762">
                  <c:v>10.780555555555599</c:v>
                </c:pt>
                <c:pt idx="7763">
                  <c:v>10.781944444444401</c:v>
                </c:pt>
                <c:pt idx="7764">
                  <c:v>10.783333333333299</c:v>
                </c:pt>
                <c:pt idx="7765">
                  <c:v>10.7847222222222</c:v>
                </c:pt>
                <c:pt idx="7766">
                  <c:v>10.786111111111101</c:v>
                </c:pt>
                <c:pt idx="7767">
                  <c:v>10.7875</c:v>
                </c:pt>
                <c:pt idx="7768">
                  <c:v>10.7888888888889</c:v>
                </c:pt>
                <c:pt idx="7769">
                  <c:v>10.790277777777799</c:v>
                </c:pt>
                <c:pt idx="7770">
                  <c:v>10.7916666666667</c:v>
                </c:pt>
                <c:pt idx="7771">
                  <c:v>10.7930555555556</c:v>
                </c:pt>
                <c:pt idx="7772">
                  <c:v>10.7944444444444</c:v>
                </c:pt>
                <c:pt idx="7773">
                  <c:v>10.795833333333301</c:v>
                </c:pt>
                <c:pt idx="7774">
                  <c:v>10.797222222222199</c:v>
                </c:pt>
                <c:pt idx="7775">
                  <c:v>10.7986111111111</c:v>
                </c:pt>
                <c:pt idx="7776">
                  <c:v>10.8</c:v>
                </c:pt>
                <c:pt idx="7777">
                  <c:v>10.8013888888889</c:v>
                </c:pt>
                <c:pt idx="7778">
                  <c:v>10.8027777777778</c:v>
                </c:pt>
                <c:pt idx="7779">
                  <c:v>10.804166666666699</c:v>
                </c:pt>
                <c:pt idx="7780">
                  <c:v>10.8055555555556</c:v>
                </c:pt>
                <c:pt idx="7781">
                  <c:v>10.806944444444399</c:v>
                </c:pt>
                <c:pt idx="7782">
                  <c:v>10.8083333333333</c:v>
                </c:pt>
                <c:pt idx="7783">
                  <c:v>10.8097222222222</c:v>
                </c:pt>
                <c:pt idx="7784">
                  <c:v>10.811111111111099</c:v>
                </c:pt>
                <c:pt idx="7785">
                  <c:v>10.8125</c:v>
                </c:pt>
                <c:pt idx="7786">
                  <c:v>10.813888888888901</c:v>
                </c:pt>
                <c:pt idx="7787">
                  <c:v>10.8152777777778</c:v>
                </c:pt>
                <c:pt idx="7788">
                  <c:v>10.8166666666667</c:v>
                </c:pt>
                <c:pt idx="7789">
                  <c:v>10.818055555555601</c:v>
                </c:pt>
                <c:pt idx="7790">
                  <c:v>10.8194444444444</c:v>
                </c:pt>
                <c:pt idx="7791">
                  <c:v>10.820833333333301</c:v>
                </c:pt>
                <c:pt idx="7792">
                  <c:v>10.8222222222222</c:v>
                </c:pt>
                <c:pt idx="7793">
                  <c:v>10.8236111111111</c:v>
                </c:pt>
                <c:pt idx="7794">
                  <c:v>10.824999999999999</c:v>
                </c:pt>
                <c:pt idx="7795">
                  <c:v>10.8263888888889</c:v>
                </c:pt>
                <c:pt idx="7796">
                  <c:v>10.827777777777801</c:v>
                </c:pt>
                <c:pt idx="7797">
                  <c:v>10.829166666666699</c:v>
                </c:pt>
                <c:pt idx="7798">
                  <c:v>10.8305555555556</c:v>
                </c:pt>
                <c:pt idx="7799">
                  <c:v>10.8319444444444</c:v>
                </c:pt>
                <c:pt idx="7800">
                  <c:v>10.8333333333333</c:v>
                </c:pt>
                <c:pt idx="7801">
                  <c:v>10.834722222222201</c:v>
                </c:pt>
                <c:pt idx="7802">
                  <c:v>10.8361111111111</c:v>
                </c:pt>
                <c:pt idx="7803">
                  <c:v>10.8375</c:v>
                </c:pt>
                <c:pt idx="7804">
                  <c:v>10.838888888888899</c:v>
                </c:pt>
                <c:pt idx="7805">
                  <c:v>10.8402777777778</c:v>
                </c:pt>
                <c:pt idx="7806">
                  <c:v>10.841666666666701</c:v>
                </c:pt>
                <c:pt idx="7807">
                  <c:v>10.843055555555599</c:v>
                </c:pt>
                <c:pt idx="7808">
                  <c:v>10.844444444444401</c:v>
                </c:pt>
                <c:pt idx="7809">
                  <c:v>10.845833333333299</c:v>
                </c:pt>
                <c:pt idx="7810">
                  <c:v>10.8472222222222</c:v>
                </c:pt>
                <c:pt idx="7811">
                  <c:v>10.848611111111101</c:v>
                </c:pt>
                <c:pt idx="7812">
                  <c:v>10.85</c:v>
                </c:pt>
                <c:pt idx="7813">
                  <c:v>10.8513888888889</c:v>
                </c:pt>
                <c:pt idx="7814">
                  <c:v>10.852777777777799</c:v>
                </c:pt>
                <c:pt idx="7815">
                  <c:v>10.8541666666667</c:v>
                </c:pt>
                <c:pt idx="7816">
                  <c:v>10.8555555555556</c:v>
                </c:pt>
                <c:pt idx="7817">
                  <c:v>10.8569444444444</c:v>
                </c:pt>
                <c:pt idx="7818">
                  <c:v>10.858333333333301</c:v>
                </c:pt>
                <c:pt idx="7819">
                  <c:v>10.859722222222199</c:v>
                </c:pt>
                <c:pt idx="7820">
                  <c:v>10.8611111111111</c:v>
                </c:pt>
                <c:pt idx="7821">
                  <c:v>10.862500000000001</c:v>
                </c:pt>
                <c:pt idx="7822">
                  <c:v>10.8638888888889</c:v>
                </c:pt>
                <c:pt idx="7823">
                  <c:v>10.8652777777778</c:v>
                </c:pt>
                <c:pt idx="7824">
                  <c:v>10.866666666666699</c:v>
                </c:pt>
                <c:pt idx="7825">
                  <c:v>10.8680555555556</c:v>
                </c:pt>
                <c:pt idx="7826">
                  <c:v>10.869444444444399</c:v>
                </c:pt>
                <c:pt idx="7827">
                  <c:v>10.8708333333333</c:v>
                </c:pt>
                <c:pt idx="7828">
                  <c:v>10.8722222222222</c:v>
                </c:pt>
                <c:pt idx="7829">
                  <c:v>10.873611111111099</c:v>
                </c:pt>
                <c:pt idx="7830">
                  <c:v>10.875</c:v>
                </c:pt>
                <c:pt idx="7831">
                  <c:v>10.876388888888901</c:v>
                </c:pt>
                <c:pt idx="7832">
                  <c:v>10.8777777777778</c:v>
                </c:pt>
                <c:pt idx="7833">
                  <c:v>10.8791666666667</c:v>
                </c:pt>
                <c:pt idx="7834">
                  <c:v>10.880555555555601</c:v>
                </c:pt>
                <c:pt idx="7835">
                  <c:v>10.8819444444444</c:v>
                </c:pt>
                <c:pt idx="7836">
                  <c:v>10.883333333333301</c:v>
                </c:pt>
                <c:pt idx="7837">
                  <c:v>10.8847222222222</c:v>
                </c:pt>
                <c:pt idx="7838">
                  <c:v>10.8861111111111</c:v>
                </c:pt>
                <c:pt idx="7839">
                  <c:v>10.887499999999999</c:v>
                </c:pt>
                <c:pt idx="7840">
                  <c:v>10.8888888888889</c:v>
                </c:pt>
                <c:pt idx="7841">
                  <c:v>10.890277777777801</c:v>
                </c:pt>
                <c:pt idx="7842">
                  <c:v>10.891666666666699</c:v>
                </c:pt>
                <c:pt idx="7843">
                  <c:v>10.8930555555556</c:v>
                </c:pt>
                <c:pt idx="7844">
                  <c:v>10.8944444444444</c:v>
                </c:pt>
                <c:pt idx="7845">
                  <c:v>10.8958333333333</c:v>
                </c:pt>
                <c:pt idx="7846">
                  <c:v>10.897222222222201</c:v>
                </c:pt>
                <c:pt idx="7847">
                  <c:v>10.8986111111111</c:v>
                </c:pt>
                <c:pt idx="7848">
                  <c:v>10.9</c:v>
                </c:pt>
                <c:pt idx="7849">
                  <c:v>10.901388888888899</c:v>
                </c:pt>
                <c:pt idx="7850">
                  <c:v>10.9027777777778</c:v>
                </c:pt>
                <c:pt idx="7851">
                  <c:v>10.904166666666701</c:v>
                </c:pt>
                <c:pt idx="7852">
                  <c:v>10.905555555555599</c:v>
                </c:pt>
                <c:pt idx="7853">
                  <c:v>10.906944444444401</c:v>
                </c:pt>
                <c:pt idx="7854">
                  <c:v>10.908333333333299</c:v>
                </c:pt>
                <c:pt idx="7855">
                  <c:v>10.9097222222222</c:v>
                </c:pt>
                <c:pt idx="7856">
                  <c:v>10.911111111111101</c:v>
                </c:pt>
                <c:pt idx="7857">
                  <c:v>10.9125</c:v>
                </c:pt>
                <c:pt idx="7858">
                  <c:v>10.9138888888889</c:v>
                </c:pt>
                <c:pt idx="7859">
                  <c:v>10.915277777777799</c:v>
                </c:pt>
                <c:pt idx="7860">
                  <c:v>10.9166666666667</c:v>
                </c:pt>
                <c:pt idx="7861">
                  <c:v>10.9180555555556</c:v>
                </c:pt>
                <c:pt idx="7862">
                  <c:v>10.9194444444444</c:v>
                </c:pt>
                <c:pt idx="7863">
                  <c:v>10.920833333333301</c:v>
                </c:pt>
                <c:pt idx="7864">
                  <c:v>10.922222222222199</c:v>
                </c:pt>
                <c:pt idx="7865">
                  <c:v>10.9236111111111</c:v>
                </c:pt>
                <c:pt idx="7866">
                  <c:v>10.925000000000001</c:v>
                </c:pt>
                <c:pt idx="7867">
                  <c:v>10.9263888888889</c:v>
                </c:pt>
                <c:pt idx="7868">
                  <c:v>10.9277777777778</c:v>
                </c:pt>
                <c:pt idx="7869">
                  <c:v>10.929166666666699</c:v>
                </c:pt>
                <c:pt idx="7870">
                  <c:v>10.9305555555556</c:v>
                </c:pt>
                <c:pt idx="7871">
                  <c:v>10.931944444444399</c:v>
                </c:pt>
                <c:pt idx="7872">
                  <c:v>10.9333333333333</c:v>
                </c:pt>
                <c:pt idx="7873">
                  <c:v>10.9347222222222</c:v>
                </c:pt>
                <c:pt idx="7874">
                  <c:v>10.936111111111099</c:v>
                </c:pt>
                <c:pt idx="7875">
                  <c:v>10.9375</c:v>
                </c:pt>
                <c:pt idx="7876">
                  <c:v>10.938888888888901</c:v>
                </c:pt>
                <c:pt idx="7877">
                  <c:v>10.9402777777778</c:v>
                </c:pt>
                <c:pt idx="7878">
                  <c:v>10.9416666666667</c:v>
                </c:pt>
                <c:pt idx="7879">
                  <c:v>10.943055555555601</c:v>
                </c:pt>
                <c:pt idx="7880">
                  <c:v>10.9444444444444</c:v>
                </c:pt>
                <c:pt idx="7881">
                  <c:v>10.945833333333301</c:v>
                </c:pt>
                <c:pt idx="7882">
                  <c:v>10.9472222222222</c:v>
                </c:pt>
                <c:pt idx="7883">
                  <c:v>10.9486111111111</c:v>
                </c:pt>
                <c:pt idx="7884">
                  <c:v>10.95</c:v>
                </c:pt>
                <c:pt idx="7885">
                  <c:v>10.9513888888889</c:v>
                </c:pt>
                <c:pt idx="7886">
                  <c:v>10.952777777777801</c:v>
                </c:pt>
                <c:pt idx="7887">
                  <c:v>10.954166666666699</c:v>
                </c:pt>
                <c:pt idx="7888">
                  <c:v>10.9555555555556</c:v>
                </c:pt>
                <c:pt idx="7889">
                  <c:v>10.9569444444444</c:v>
                </c:pt>
                <c:pt idx="7890">
                  <c:v>10.9583333333333</c:v>
                </c:pt>
                <c:pt idx="7891">
                  <c:v>10.959722222222201</c:v>
                </c:pt>
                <c:pt idx="7892">
                  <c:v>10.9611111111111</c:v>
                </c:pt>
                <c:pt idx="7893">
                  <c:v>10.9625</c:v>
                </c:pt>
                <c:pt idx="7894">
                  <c:v>10.963888888888899</c:v>
                </c:pt>
                <c:pt idx="7895">
                  <c:v>10.9652777777778</c:v>
                </c:pt>
                <c:pt idx="7896">
                  <c:v>10.966666666666701</c:v>
                </c:pt>
                <c:pt idx="7897">
                  <c:v>10.968055555555599</c:v>
                </c:pt>
                <c:pt idx="7898">
                  <c:v>10.969444444444401</c:v>
                </c:pt>
                <c:pt idx="7899">
                  <c:v>10.970833333333299</c:v>
                </c:pt>
                <c:pt idx="7900">
                  <c:v>10.9722222222222</c:v>
                </c:pt>
                <c:pt idx="7901">
                  <c:v>10.973611111111101</c:v>
                </c:pt>
                <c:pt idx="7902">
                  <c:v>10.975</c:v>
                </c:pt>
                <c:pt idx="7903">
                  <c:v>10.9763888888889</c:v>
                </c:pt>
                <c:pt idx="7904">
                  <c:v>10.977777777777799</c:v>
                </c:pt>
                <c:pt idx="7905">
                  <c:v>10.9791666666667</c:v>
                </c:pt>
                <c:pt idx="7906">
                  <c:v>10.9805555555556</c:v>
                </c:pt>
                <c:pt idx="7907">
                  <c:v>10.9819444444444</c:v>
                </c:pt>
                <c:pt idx="7908">
                  <c:v>10.983333333333301</c:v>
                </c:pt>
                <c:pt idx="7909">
                  <c:v>10.984722222222199</c:v>
                </c:pt>
                <c:pt idx="7910">
                  <c:v>10.9861111111111</c:v>
                </c:pt>
                <c:pt idx="7911">
                  <c:v>10.987500000000001</c:v>
                </c:pt>
                <c:pt idx="7912">
                  <c:v>10.9888888888889</c:v>
                </c:pt>
                <c:pt idx="7913">
                  <c:v>10.9902777777778</c:v>
                </c:pt>
                <c:pt idx="7914">
                  <c:v>10.991666666666699</c:v>
                </c:pt>
                <c:pt idx="7915">
                  <c:v>10.9930555555556</c:v>
                </c:pt>
                <c:pt idx="7916">
                  <c:v>10.994444444444399</c:v>
                </c:pt>
                <c:pt idx="7917">
                  <c:v>10.9958333333333</c:v>
                </c:pt>
                <c:pt idx="7918">
                  <c:v>10.9972222222222</c:v>
                </c:pt>
                <c:pt idx="7919">
                  <c:v>10.998611111111099</c:v>
                </c:pt>
                <c:pt idx="7920">
                  <c:v>11</c:v>
                </c:pt>
                <c:pt idx="7921">
                  <c:v>11.001388888888901</c:v>
                </c:pt>
                <c:pt idx="7922">
                  <c:v>11.0027777777778</c:v>
                </c:pt>
                <c:pt idx="7923">
                  <c:v>11.0041666666667</c:v>
                </c:pt>
                <c:pt idx="7924">
                  <c:v>11.005555555555601</c:v>
                </c:pt>
                <c:pt idx="7925">
                  <c:v>11.0069444444444</c:v>
                </c:pt>
                <c:pt idx="7926">
                  <c:v>11.008333333333301</c:v>
                </c:pt>
                <c:pt idx="7927">
                  <c:v>11.0097222222222</c:v>
                </c:pt>
                <c:pt idx="7928">
                  <c:v>11.0111111111111</c:v>
                </c:pt>
                <c:pt idx="7929">
                  <c:v>11.012499999999999</c:v>
                </c:pt>
                <c:pt idx="7930">
                  <c:v>11.0138888888889</c:v>
                </c:pt>
                <c:pt idx="7931">
                  <c:v>11.015277777777801</c:v>
                </c:pt>
                <c:pt idx="7932">
                  <c:v>11.016666666666699</c:v>
                </c:pt>
                <c:pt idx="7933">
                  <c:v>11.0180555555556</c:v>
                </c:pt>
                <c:pt idx="7934">
                  <c:v>11.0194444444444</c:v>
                </c:pt>
                <c:pt idx="7935">
                  <c:v>11.0208333333333</c:v>
                </c:pt>
                <c:pt idx="7936">
                  <c:v>11.022222222222201</c:v>
                </c:pt>
                <c:pt idx="7937">
                  <c:v>11.0236111111111</c:v>
                </c:pt>
                <c:pt idx="7938">
                  <c:v>11.025</c:v>
                </c:pt>
                <c:pt idx="7939">
                  <c:v>11.026388888888899</c:v>
                </c:pt>
                <c:pt idx="7940">
                  <c:v>11.0277777777778</c:v>
                </c:pt>
                <c:pt idx="7941">
                  <c:v>11.029166666666701</c:v>
                </c:pt>
                <c:pt idx="7942">
                  <c:v>11.030555555555599</c:v>
                </c:pt>
                <c:pt idx="7943">
                  <c:v>11.031944444444401</c:v>
                </c:pt>
                <c:pt idx="7944">
                  <c:v>11.033333333333299</c:v>
                </c:pt>
                <c:pt idx="7945">
                  <c:v>11.0347222222222</c:v>
                </c:pt>
                <c:pt idx="7946">
                  <c:v>11.036111111111101</c:v>
                </c:pt>
                <c:pt idx="7947">
                  <c:v>11.0375</c:v>
                </c:pt>
                <c:pt idx="7948">
                  <c:v>11.0388888888889</c:v>
                </c:pt>
                <c:pt idx="7949">
                  <c:v>11.040277777777799</c:v>
                </c:pt>
                <c:pt idx="7950">
                  <c:v>11.0416666666667</c:v>
                </c:pt>
                <c:pt idx="7951">
                  <c:v>11.0430555555556</c:v>
                </c:pt>
                <c:pt idx="7952">
                  <c:v>11.0444444444444</c:v>
                </c:pt>
                <c:pt idx="7953">
                  <c:v>11.045833333333301</c:v>
                </c:pt>
                <c:pt idx="7954">
                  <c:v>11.047222222222199</c:v>
                </c:pt>
                <c:pt idx="7955">
                  <c:v>11.0486111111111</c:v>
                </c:pt>
                <c:pt idx="7956">
                  <c:v>11.05</c:v>
                </c:pt>
                <c:pt idx="7957">
                  <c:v>11.0513888888889</c:v>
                </c:pt>
                <c:pt idx="7958">
                  <c:v>11.0527777777778</c:v>
                </c:pt>
                <c:pt idx="7959">
                  <c:v>11.054166666666699</c:v>
                </c:pt>
                <c:pt idx="7960">
                  <c:v>11.0555555555556</c:v>
                </c:pt>
                <c:pt idx="7961">
                  <c:v>11.056944444444399</c:v>
                </c:pt>
                <c:pt idx="7962">
                  <c:v>11.0583333333333</c:v>
                </c:pt>
                <c:pt idx="7963">
                  <c:v>11.0597222222222</c:v>
                </c:pt>
                <c:pt idx="7964">
                  <c:v>11.061111111111099</c:v>
                </c:pt>
                <c:pt idx="7965">
                  <c:v>11.0625</c:v>
                </c:pt>
                <c:pt idx="7966">
                  <c:v>11.063888888888901</c:v>
                </c:pt>
                <c:pt idx="7967">
                  <c:v>11.0652777777778</c:v>
                </c:pt>
                <c:pt idx="7968">
                  <c:v>11.0666666666667</c:v>
                </c:pt>
                <c:pt idx="7969">
                  <c:v>11.068055555555601</c:v>
                </c:pt>
                <c:pt idx="7970">
                  <c:v>11.0694444444444</c:v>
                </c:pt>
                <c:pt idx="7971">
                  <c:v>11.070833333333301</c:v>
                </c:pt>
                <c:pt idx="7972">
                  <c:v>11.0722222222222</c:v>
                </c:pt>
                <c:pt idx="7973">
                  <c:v>11.0736111111111</c:v>
                </c:pt>
                <c:pt idx="7974">
                  <c:v>11.074999999999999</c:v>
                </c:pt>
                <c:pt idx="7975">
                  <c:v>11.0763888888889</c:v>
                </c:pt>
                <c:pt idx="7976">
                  <c:v>11.077777777777801</c:v>
                </c:pt>
                <c:pt idx="7977">
                  <c:v>11.079166666666699</c:v>
                </c:pt>
                <c:pt idx="7978">
                  <c:v>11.0805555555556</c:v>
                </c:pt>
                <c:pt idx="7979">
                  <c:v>11.0819444444444</c:v>
                </c:pt>
                <c:pt idx="7980">
                  <c:v>11.0833333333333</c:v>
                </c:pt>
                <c:pt idx="7981">
                  <c:v>11.084722222222201</c:v>
                </c:pt>
                <c:pt idx="7982">
                  <c:v>11.0861111111111</c:v>
                </c:pt>
                <c:pt idx="7983">
                  <c:v>11.0875</c:v>
                </c:pt>
                <c:pt idx="7984">
                  <c:v>11.088888888888899</c:v>
                </c:pt>
                <c:pt idx="7985">
                  <c:v>11.0902777777778</c:v>
                </c:pt>
                <c:pt idx="7986">
                  <c:v>11.091666666666701</c:v>
                </c:pt>
                <c:pt idx="7987">
                  <c:v>11.093055555555599</c:v>
                </c:pt>
                <c:pt idx="7988">
                  <c:v>11.094444444444401</c:v>
                </c:pt>
                <c:pt idx="7989">
                  <c:v>11.095833333333299</c:v>
                </c:pt>
                <c:pt idx="7990">
                  <c:v>11.0972222222222</c:v>
                </c:pt>
                <c:pt idx="7991">
                  <c:v>11.098611111111101</c:v>
                </c:pt>
                <c:pt idx="7992">
                  <c:v>11.1</c:v>
                </c:pt>
                <c:pt idx="7993">
                  <c:v>11.1013888888889</c:v>
                </c:pt>
                <c:pt idx="7994">
                  <c:v>11.102777777777799</c:v>
                </c:pt>
                <c:pt idx="7995">
                  <c:v>11.1041666666667</c:v>
                </c:pt>
                <c:pt idx="7996">
                  <c:v>11.1055555555556</c:v>
                </c:pt>
                <c:pt idx="7997">
                  <c:v>11.1069444444444</c:v>
                </c:pt>
                <c:pt idx="7998">
                  <c:v>11.108333333333301</c:v>
                </c:pt>
                <c:pt idx="7999">
                  <c:v>11.109722222222199</c:v>
                </c:pt>
                <c:pt idx="8000">
                  <c:v>11.1111111111111</c:v>
                </c:pt>
                <c:pt idx="8001">
                  <c:v>11.112500000000001</c:v>
                </c:pt>
                <c:pt idx="8002">
                  <c:v>11.1138888888889</c:v>
                </c:pt>
                <c:pt idx="8003">
                  <c:v>11.1152777777778</c:v>
                </c:pt>
                <c:pt idx="8004">
                  <c:v>11.116666666666699</c:v>
                </c:pt>
                <c:pt idx="8005">
                  <c:v>11.1180555555556</c:v>
                </c:pt>
                <c:pt idx="8006">
                  <c:v>11.119444444444399</c:v>
                </c:pt>
                <c:pt idx="8007">
                  <c:v>11.1208333333333</c:v>
                </c:pt>
                <c:pt idx="8008">
                  <c:v>11.1222222222222</c:v>
                </c:pt>
                <c:pt idx="8009">
                  <c:v>11.123611111111099</c:v>
                </c:pt>
                <c:pt idx="8010">
                  <c:v>11.125</c:v>
                </c:pt>
                <c:pt idx="8011">
                  <c:v>11.126388888888901</c:v>
                </c:pt>
                <c:pt idx="8012">
                  <c:v>11.1277777777778</c:v>
                </c:pt>
                <c:pt idx="8013">
                  <c:v>11.1291666666667</c:v>
                </c:pt>
                <c:pt idx="8014">
                  <c:v>11.130555555555601</c:v>
                </c:pt>
                <c:pt idx="8015">
                  <c:v>11.1319444444444</c:v>
                </c:pt>
                <c:pt idx="8016">
                  <c:v>11.133333333333301</c:v>
                </c:pt>
                <c:pt idx="8017">
                  <c:v>11.1347222222222</c:v>
                </c:pt>
                <c:pt idx="8018">
                  <c:v>11.1361111111111</c:v>
                </c:pt>
                <c:pt idx="8019">
                  <c:v>11.137499999999999</c:v>
                </c:pt>
                <c:pt idx="8020">
                  <c:v>11.1388888888889</c:v>
                </c:pt>
                <c:pt idx="8021">
                  <c:v>11.140277777777801</c:v>
                </c:pt>
                <c:pt idx="8022">
                  <c:v>11.141666666666699</c:v>
                </c:pt>
                <c:pt idx="8023">
                  <c:v>11.1430555555556</c:v>
                </c:pt>
                <c:pt idx="8024">
                  <c:v>11.1444444444444</c:v>
                </c:pt>
                <c:pt idx="8025">
                  <c:v>11.1458333333333</c:v>
                </c:pt>
                <c:pt idx="8026">
                  <c:v>11.147222222222201</c:v>
                </c:pt>
                <c:pt idx="8027">
                  <c:v>11.1486111111111</c:v>
                </c:pt>
                <c:pt idx="8028">
                  <c:v>11.15</c:v>
                </c:pt>
                <c:pt idx="8029">
                  <c:v>11.151388888888899</c:v>
                </c:pt>
                <c:pt idx="8030">
                  <c:v>11.1527777777778</c:v>
                </c:pt>
                <c:pt idx="8031">
                  <c:v>11.154166666666701</c:v>
                </c:pt>
                <c:pt idx="8032">
                  <c:v>11.155555555555599</c:v>
                </c:pt>
                <c:pt idx="8033">
                  <c:v>11.156944444444401</c:v>
                </c:pt>
                <c:pt idx="8034">
                  <c:v>11.158333333333299</c:v>
                </c:pt>
                <c:pt idx="8035">
                  <c:v>11.1597222222222</c:v>
                </c:pt>
                <c:pt idx="8036">
                  <c:v>11.161111111111101</c:v>
                </c:pt>
                <c:pt idx="8037">
                  <c:v>11.1625</c:v>
                </c:pt>
                <c:pt idx="8038">
                  <c:v>11.1638888888889</c:v>
                </c:pt>
                <c:pt idx="8039">
                  <c:v>11.165277777777799</c:v>
                </c:pt>
                <c:pt idx="8040">
                  <c:v>11.1666666666667</c:v>
                </c:pt>
                <c:pt idx="8041">
                  <c:v>11.1680555555556</c:v>
                </c:pt>
                <c:pt idx="8042">
                  <c:v>11.1694444444444</c:v>
                </c:pt>
                <c:pt idx="8043">
                  <c:v>11.170833333333301</c:v>
                </c:pt>
                <c:pt idx="8044">
                  <c:v>11.172222222222199</c:v>
                </c:pt>
                <c:pt idx="8045">
                  <c:v>11.1736111111111</c:v>
                </c:pt>
                <c:pt idx="8046">
                  <c:v>11.175000000000001</c:v>
                </c:pt>
                <c:pt idx="8047">
                  <c:v>11.1763888888889</c:v>
                </c:pt>
                <c:pt idx="8048">
                  <c:v>11.1777777777778</c:v>
                </c:pt>
                <c:pt idx="8049">
                  <c:v>11.179166666666699</c:v>
                </c:pt>
                <c:pt idx="8050">
                  <c:v>11.1805555555556</c:v>
                </c:pt>
                <c:pt idx="8051">
                  <c:v>11.181944444444399</c:v>
                </c:pt>
                <c:pt idx="8052">
                  <c:v>11.1833333333333</c:v>
                </c:pt>
                <c:pt idx="8053">
                  <c:v>11.1847222222222</c:v>
                </c:pt>
                <c:pt idx="8054">
                  <c:v>11.186111111111099</c:v>
                </c:pt>
                <c:pt idx="8055">
                  <c:v>11.1875</c:v>
                </c:pt>
                <c:pt idx="8056">
                  <c:v>11.188888888888901</c:v>
                </c:pt>
                <c:pt idx="8057">
                  <c:v>11.1902777777778</c:v>
                </c:pt>
                <c:pt idx="8058">
                  <c:v>11.1916666666667</c:v>
                </c:pt>
                <c:pt idx="8059">
                  <c:v>11.193055555555601</c:v>
                </c:pt>
                <c:pt idx="8060">
                  <c:v>11.1944444444444</c:v>
                </c:pt>
                <c:pt idx="8061">
                  <c:v>11.195833333333301</c:v>
                </c:pt>
                <c:pt idx="8062">
                  <c:v>11.1972222222222</c:v>
                </c:pt>
                <c:pt idx="8063">
                  <c:v>11.1986111111111</c:v>
                </c:pt>
                <c:pt idx="8064">
                  <c:v>11.2</c:v>
                </c:pt>
                <c:pt idx="8065">
                  <c:v>11.2013888888889</c:v>
                </c:pt>
                <c:pt idx="8066">
                  <c:v>11.202777777777801</c:v>
                </c:pt>
                <c:pt idx="8067">
                  <c:v>11.204166666666699</c:v>
                </c:pt>
                <c:pt idx="8068">
                  <c:v>11.2055555555556</c:v>
                </c:pt>
                <c:pt idx="8069">
                  <c:v>11.2069444444444</c:v>
                </c:pt>
                <c:pt idx="8070">
                  <c:v>11.2083333333333</c:v>
                </c:pt>
                <c:pt idx="8071">
                  <c:v>11.209722222222201</c:v>
                </c:pt>
                <c:pt idx="8072">
                  <c:v>11.2111111111111</c:v>
                </c:pt>
                <c:pt idx="8073">
                  <c:v>11.2125</c:v>
                </c:pt>
                <c:pt idx="8074">
                  <c:v>11.213888888888899</c:v>
                </c:pt>
                <c:pt idx="8075">
                  <c:v>11.2152777777778</c:v>
                </c:pt>
                <c:pt idx="8076">
                  <c:v>11.216666666666701</c:v>
                </c:pt>
                <c:pt idx="8077">
                  <c:v>11.218055555555599</c:v>
                </c:pt>
                <c:pt idx="8078">
                  <c:v>11.219444444444401</c:v>
                </c:pt>
                <c:pt idx="8079">
                  <c:v>11.220833333333299</c:v>
                </c:pt>
                <c:pt idx="8080">
                  <c:v>11.2222222222222</c:v>
                </c:pt>
                <c:pt idx="8081">
                  <c:v>11.223611111111101</c:v>
                </c:pt>
                <c:pt idx="8082">
                  <c:v>11.225</c:v>
                </c:pt>
                <c:pt idx="8083">
                  <c:v>11.2263888888889</c:v>
                </c:pt>
                <c:pt idx="8084">
                  <c:v>11.227777777777799</c:v>
                </c:pt>
                <c:pt idx="8085">
                  <c:v>11.2291666666667</c:v>
                </c:pt>
                <c:pt idx="8086">
                  <c:v>11.2305555555556</c:v>
                </c:pt>
                <c:pt idx="8087">
                  <c:v>11.2319444444444</c:v>
                </c:pt>
                <c:pt idx="8088">
                  <c:v>11.233333333333301</c:v>
                </c:pt>
                <c:pt idx="8089">
                  <c:v>11.234722222222199</c:v>
                </c:pt>
                <c:pt idx="8090">
                  <c:v>11.2361111111111</c:v>
                </c:pt>
                <c:pt idx="8091">
                  <c:v>11.237500000000001</c:v>
                </c:pt>
                <c:pt idx="8092">
                  <c:v>11.2388888888889</c:v>
                </c:pt>
                <c:pt idx="8093">
                  <c:v>11.2402777777778</c:v>
                </c:pt>
                <c:pt idx="8094">
                  <c:v>11.241666666666699</c:v>
                </c:pt>
                <c:pt idx="8095">
                  <c:v>11.2430555555556</c:v>
                </c:pt>
                <c:pt idx="8096">
                  <c:v>11.244444444444399</c:v>
                </c:pt>
                <c:pt idx="8097">
                  <c:v>11.2458333333333</c:v>
                </c:pt>
                <c:pt idx="8098">
                  <c:v>11.2472222222222</c:v>
                </c:pt>
                <c:pt idx="8099">
                  <c:v>11.248611111111099</c:v>
                </c:pt>
                <c:pt idx="8100">
                  <c:v>11.25</c:v>
                </c:pt>
                <c:pt idx="8101">
                  <c:v>11.251388888888901</c:v>
                </c:pt>
                <c:pt idx="8102">
                  <c:v>11.2527777777778</c:v>
                </c:pt>
                <c:pt idx="8103">
                  <c:v>11.2541666666667</c:v>
                </c:pt>
                <c:pt idx="8104">
                  <c:v>11.255555555555601</c:v>
                </c:pt>
                <c:pt idx="8105">
                  <c:v>11.2569444444444</c:v>
                </c:pt>
                <c:pt idx="8106">
                  <c:v>11.258333333333301</c:v>
                </c:pt>
                <c:pt idx="8107">
                  <c:v>11.2597222222222</c:v>
                </c:pt>
                <c:pt idx="8108">
                  <c:v>11.2611111111111</c:v>
                </c:pt>
                <c:pt idx="8109">
                  <c:v>11.262499999999999</c:v>
                </c:pt>
                <c:pt idx="8110">
                  <c:v>11.2638888888889</c:v>
                </c:pt>
                <c:pt idx="8111">
                  <c:v>11.265277777777801</c:v>
                </c:pt>
                <c:pt idx="8112">
                  <c:v>11.266666666666699</c:v>
                </c:pt>
                <c:pt idx="8113">
                  <c:v>11.2680555555556</c:v>
                </c:pt>
                <c:pt idx="8114">
                  <c:v>11.2694444444444</c:v>
                </c:pt>
                <c:pt idx="8115">
                  <c:v>11.2708333333333</c:v>
                </c:pt>
                <c:pt idx="8116">
                  <c:v>11.272222222222201</c:v>
                </c:pt>
                <c:pt idx="8117">
                  <c:v>11.2736111111111</c:v>
                </c:pt>
                <c:pt idx="8118">
                  <c:v>11.275</c:v>
                </c:pt>
                <c:pt idx="8119">
                  <c:v>11.276388888888899</c:v>
                </c:pt>
                <c:pt idx="8120">
                  <c:v>11.2777777777778</c:v>
                </c:pt>
                <c:pt idx="8121">
                  <c:v>11.279166666666701</c:v>
                </c:pt>
                <c:pt idx="8122">
                  <c:v>11.280555555555599</c:v>
                </c:pt>
                <c:pt idx="8123">
                  <c:v>11.281944444444401</c:v>
                </c:pt>
                <c:pt idx="8124">
                  <c:v>11.283333333333299</c:v>
                </c:pt>
                <c:pt idx="8125">
                  <c:v>11.2847222222222</c:v>
                </c:pt>
                <c:pt idx="8126">
                  <c:v>11.286111111111101</c:v>
                </c:pt>
                <c:pt idx="8127">
                  <c:v>11.2875</c:v>
                </c:pt>
                <c:pt idx="8128">
                  <c:v>11.2888888888889</c:v>
                </c:pt>
                <c:pt idx="8129">
                  <c:v>11.290277777777799</c:v>
                </c:pt>
                <c:pt idx="8130">
                  <c:v>11.2916666666667</c:v>
                </c:pt>
                <c:pt idx="8131">
                  <c:v>11.2930555555556</c:v>
                </c:pt>
                <c:pt idx="8132">
                  <c:v>11.2944444444444</c:v>
                </c:pt>
                <c:pt idx="8133">
                  <c:v>11.295833333333301</c:v>
                </c:pt>
                <c:pt idx="8134">
                  <c:v>11.297222222222199</c:v>
                </c:pt>
                <c:pt idx="8135">
                  <c:v>11.2986111111111</c:v>
                </c:pt>
                <c:pt idx="8136">
                  <c:v>11.3</c:v>
                </c:pt>
                <c:pt idx="8137">
                  <c:v>11.3013888888889</c:v>
                </c:pt>
                <c:pt idx="8138">
                  <c:v>11.3027777777778</c:v>
                </c:pt>
                <c:pt idx="8139">
                  <c:v>11.304166666666699</c:v>
                </c:pt>
                <c:pt idx="8140">
                  <c:v>11.3055555555556</c:v>
                </c:pt>
                <c:pt idx="8141">
                  <c:v>11.306944444444399</c:v>
                </c:pt>
                <c:pt idx="8142">
                  <c:v>11.3083333333333</c:v>
                </c:pt>
                <c:pt idx="8143">
                  <c:v>11.3097222222222</c:v>
                </c:pt>
                <c:pt idx="8144">
                  <c:v>11.311111111111099</c:v>
                </c:pt>
                <c:pt idx="8145">
                  <c:v>11.3125</c:v>
                </c:pt>
                <c:pt idx="8146">
                  <c:v>11.313888888888901</c:v>
                </c:pt>
                <c:pt idx="8147">
                  <c:v>11.3152777777778</c:v>
                </c:pt>
                <c:pt idx="8148">
                  <c:v>11.3166666666667</c:v>
                </c:pt>
                <c:pt idx="8149">
                  <c:v>11.318055555555601</c:v>
                </c:pt>
                <c:pt idx="8150">
                  <c:v>11.3194444444444</c:v>
                </c:pt>
                <c:pt idx="8151">
                  <c:v>11.320833333333301</c:v>
                </c:pt>
                <c:pt idx="8152">
                  <c:v>11.3222222222222</c:v>
                </c:pt>
                <c:pt idx="8153">
                  <c:v>11.3236111111111</c:v>
                </c:pt>
                <c:pt idx="8154">
                  <c:v>11.324999999999999</c:v>
                </c:pt>
                <c:pt idx="8155">
                  <c:v>11.3263888888889</c:v>
                </c:pt>
                <c:pt idx="8156">
                  <c:v>11.327777777777801</c:v>
                </c:pt>
                <c:pt idx="8157">
                  <c:v>11.329166666666699</c:v>
                </c:pt>
                <c:pt idx="8158">
                  <c:v>11.3305555555556</c:v>
                </c:pt>
                <c:pt idx="8159">
                  <c:v>11.3319444444444</c:v>
                </c:pt>
                <c:pt idx="8160">
                  <c:v>11.3333333333333</c:v>
                </c:pt>
                <c:pt idx="8161">
                  <c:v>11.334722222222201</c:v>
                </c:pt>
                <c:pt idx="8162">
                  <c:v>11.3361111111111</c:v>
                </c:pt>
                <c:pt idx="8163">
                  <c:v>11.3375</c:v>
                </c:pt>
                <c:pt idx="8164">
                  <c:v>11.338888888888899</c:v>
                </c:pt>
                <c:pt idx="8165">
                  <c:v>11.3402777777778</c:v>
                </c:pt>
                <c:pt idx="8166">
                  <c:v>11.341666666666701</c:v>
                </c:pt>
                <c:pt idx="8167">
                  <c:v>11.343055555555599</c:v>
                </c:pt>
                <c:pt idx="8168">
                  <c:v>11.344444444444401</c:v>
                </c:pt>
                <c:pt idx="8169">
                  <c:v>11.345833333333299</c:v>
                </c:pt>
                <c:pt idx="8170">
                  <c:v>11.3472222222222</c:v>
                </c:pt>
                <c:pt idx="8171">
                  <c:v>11.348611111111101</c:v>
                </c:pt>
                <c:pt idx="8172">
                  <c:v>11.35</c:v>
                </c:pt>
                <c:pt idx="8173">
                  <c:v>11.3513888888889</c:v>
                </c:pt>
                <c:pt idx="8174">
                  <c:v>11.352777777777799</c:v>
                </c:pt>
                <c:pt idx="8175">
                  <c:v>11.3541666666667</c:v>
                </c:pt>
                <c:pt idx="8176">
                  <c:v>11.3555555555556</c:v>
                </c:pt>
                <c:pt idx="8177">
                  <c:v>11.3569444444444</c:v>
                </c:pt>
                <c:pt idx="8178">
                  <c:v>11.358333333333301</c:v>
                </c:pt>
                <c:pt idx="8179">
                  <c:v>11.359722222222199</c:v>
                </c:pt>
                <c:pt idx="8180">
                  <c:v>11.3611111111111</c:v>
                </c:pt>
                <c:pt idx="8181">
                  <c:v>11.362500000000001</c:v>
                </c:pt>
                <c:pt idx="8182">
                  <c:v>11.3638888888889</c:v>
                </c:pt>
                <c:pt idx="8183">
                  <c:v>11.3652777777778</c:v>
                </c:pt>
                <c:pt idx="8184">
                  <c:v>11.366666666666699</c:v>
                </c:pt>
                <c:pt idx="8185">
                  <c:v>11.3680555555556</c:v>
                </c:pt>
                <c:pt idx="8186">
                  <c:v>11.369444444444399</c:v>
                </c:pt>
                <c:pt idx="8187">
                  <c:v>11.3708333333333</c:v>
                </c:pt>
                <c:pt idx="8188">
                  <c:v>11.3722222222222</c:v>
                </c:pt>
                <c:pt idx="8189">
                  <c:v>11.373611111111099</c:v>
                </c:pt>
                <c:pt idx="8190">
                  <c:v>11.375</c:v>
                </c:pt>
                <c:pt idx="8191">
                  <c:v>11.376388888888901</c:v>
                </c:pt>
                <c:pt idx="8192">
                  <c:v>11.3777777777778</c:v>
                </c:pt>
                <c:pt idx="8193">
                  <c:v>11.3791666666667</c:v>
                </c:pt>
                <c:pt idx="8194">
                  <c:v>11.380555555555601</c:v>
                </c:pt>
                <c:pt idx="8195">
                  <c:v>11.3819444444444</c:v>
                </c:pt>
                <c:pt idx="8196">
                  <c:v>11.383333333333301</c:v>
                </c:pt>
                <c:pt idx="8197">
                  <c:v>11.3847222222222</c:v>
                </c:pt>
                <c:pt idx="8198">
                  <c:v>11.3861111111111</c:v>
                </c:pt>
                <c:pt idx="8199">
                  <c:v>11.387499999999999</c:v>
                </c:pt>
                <c:pt idx="8200">
                  <c:v>11.3888888888889</c:v>
                </c:pt>
                <c:pt idx="8201">
                  <c:v>11.390277777777801</c:v>
                </c:pt>
                <c:pt idx="8202">
                  <c:v>11.391666666666699</c:v>
                </c:pt>
                <c:pt idx="8203">
                  <c:v>11.3930555555556</c:v>
                </c:pt>
                <c:pt idx="8204">
                  <c:v>11.3944444444444</c:v>
                </c:pt>
                <c:pt idx="8205">
                  <c:v>11.3958333333333</c:v>
                </c:pt>
                <c:pt idx="8206">
                  <c:v>11.397222222222201</c:v>
                </c:pt>
                <c:pt idx="8207">
                  <c:v>11.3986111111111</c:v>
                </c:pt>
                <c:pt idx="8208">
                  <c:v>11.4</c:v>
                </c:pt>
                <c:pt idx="8209">
                  <c:v>11.401388888888899</c:v>
                </c:pt>
                <c:pt idx="8210">
                  <c:v>11.4027777777778</c:v>
                </c:pt>
                <c:pt idx="8211">
                  <c:v>11.404166666666701</c:v>
                </c:pt>
                <c:pt idx="8212">
                  <c:v>11.405555555555599</c:v>
                </c:pt>
                <c:pt idx="8213">
                  <c:v>11.406944444444401</c:v>
                </c:pt>
                <c:pt idx="8214">
                  <c:v>11.408333333333299</c:v>
                </c:pt>
                <c:pt idx="8215">
                  <c:v>11.4097222222222</c:v>
                </c:pt>
                <c:pt idx="8216">
                  <c:v>11.411111111111101</c:v>
                </c:pt>
                <c:pt idx="8217">
                  <c:v>11.4125</c:v>
                </c:pt>
                <c:pt idx="8218">
                  <c:v>11.4138888888889</c:v>
                </c:pt>
                <c:pt idx="8219">
                  <c:v>11.415277777777799</c:v>
                </c:pt>
                <c:pt idx="8220">
                  <c:v>11.4166666666667</c:v>
                </c:pt>
                <c:pt idx="8221">
                  <c:v>11.4180555555556</c:v>
                </c:pt>
                <c:pt idx="8222">
                  <c:v>11.4194444444444</c:v>
                </c:pt>
                <c:pt idx="8223">
                  <c:v>11.420833333333301</c:v>
                </c:pt>
                <c:pt idx="8224">
                  <c:v>11.422222222222199</c:v>
                </c:pt>
                <c:pt idx="8225">
                  <c:v>11.4236111111111</c:v>
                </c:pt>
                <c:pt idx="8226">
                  <c:v>11.425000000000001</c:v>
                </c:pt>
                <c:pt idx="8227">
                  <c:v>11.4263888888889</c:v>
                </c:pt>
                <c:pt idx="8228">
                  <c:v>11.4277777777778</c:v>
                </c:pt>
                <c:pt idx="8229">
                  <c:v>11.429166666666699</c:v>
                </c:pt>
                <c:pt idx="8230">
                  <c:v>11.4305555555556</c:v>
                </c:pt>
                <c:pt idx="8231">
                  <c:v>11.431944444444399</c:v>
                </c:pt>
                <c:pt idx="8232">
                  <c:v>11.4333333333333</c:v>
                </c:pt>
                <c:pt idx="8233">
                  <c:v>11.4347222222222</c:v>
                </c:pt>
                <c:pt idx="8234">
                  <c:v>11.436111111111099</c:v>
                </c:pt>
                <c:pt idx="8235">
                  <c:v>11.4375</c:v>
                </c:pt>
                <c:pt idx="8236">
                  <c:v>11.438888888888901</c:v>
                </c:pt>
                <c:pt idx="8237">
                  <c:v>11.4402777777778</c:v>
                </c:pt>
                <c:pt idx="8238">
                  <c:v>11.4416666666667</c:v>
                </c:pt>
                <c:pt idx="8239">
                  <c:v>11.443055555555601</c:v>
                </c:pt>
                <c:pt idx="8240">
                  <c:v>11.4444444444444</c:v>
                </c:pt>
                <c:pt idx="8241">
                  <c:v>11.445833333333301</c:v>
                </c:pt>
                <c:pt idx="8242">
                  <c:v>11.4472222222222</c:v>
                </c:pt>
                <c:pt idx="8243">
                  <c:v>11.4486111111111</c:v>
                </c:pt>
                <c:pt idx="8244">
                  <c:v>11.45</c:v>
                </c:pt>
                <c:pt idx="8245">
                  <c:v>11.4513888888889</c:v>
                </c:pt>
                <c:pt idx="8246">
                  <c:v>11.452777777777801</c:v>
                </c:pt>
                <c:pt idx="8247">
                  <c:v>11.454166666666699</c:v>
                </c:pt>
                <c:pt idx="8248">
                  <c:v>11.4555555555556</c:v>
                </c:pt>
                <c:pt idx="8249">
                  <c:v>11.4569444444444</c:v>
                </c:pt>
                <c:pt idx="8250">
                  <c:v>11.4583333333333</c:v>
                </c:pt>
                <c:pt idx="8251">
                  <c:v>11.459722222222201</c:v>
                </c:pt>
                <c:pt idx="8252">
                  <c:v>11.4611111111111</c:v>
                </c:pt>
                <c:pt idx="8253">
                  <c:v>11.4625</c:v>
                </c:pt>
                <c:pt idx="8254">
                  <c:v>11.463888888888899</c:v>
                </c:pt>
                <c:pt idx="8255">
                  <c:v>11.4652777777778</c:v>
                </c:pt>
                <c:pt idx="8256">
                  <c:v>11.466666666666701</c:v>
                </c:pt>
                <c:pt idx="8257">
                  <c:v>11.468055555555599</c:v>
                </c:pt>
                <c:pt idx="8258">
                  <c:v>11.469444444444401</c:v>
                </c:pt>
                <c:pt idx="8259">
                  <c:v>11.470833333333299</c:v>
                </c:pt>
                <c:pt idx="8260">
                  <c:v>11.4722222222222</c:v>
                </c:pt>
                <c:pt idx="8261">
                  <c:v>11.473611111111101</c:v>
                </c:pt>
                <c:pt idx="8262">
                  <c:v>11.475</c:v>
                </c:pt>
                <c:pt idx="8263">
                  <c:v>11.4763888888889</c:v>
                </c:pt>
                <c:pt idx="8264">
                  <c:v>11.477777777777799</c:v>
                </c:pt>
                <c:pt idx="8265">
                  <c:v>11.4791666666667</c:v>
                </c:pt>
                <c:pt idx="8266">
                  <c:v>11.4805555555556</c:v>
                </c:pt>
                <c:pt idx="8267">
                  <c:v>11.4819444444444</c:v>
                </c:pt>
                <c:pt idx="8268">
                  <c:v>11.483333333333301</c:v>
                </c:pt>
                <c:pt idx="8269">
                  <c:v>11.484722222222199</c:v>
                </c:pt>
                <c:pt idx="8270">
                  <c:v>11.4861111111111</c:v>
                </c:pt>
                <c:pt idx="8271">
                  <c:v>11.487500000000001</c:v>
                </c:pt>
                <c:pt idx="8272">
                  <c:v>11.4888888888889</c:v>
                </c:pt>
                <c:pt idx="8273">
                  <c:v>11.4902777777778</c:v>
                </c:pt>
                <c:pt idx="8274">
                  <c:v>11.491666666666699</c:v>
                </c:pt>
                <c:pt idx="8275">
                  <c:v>11.4930555555556</c:v>
                </c:pt>
                <c:pt idx="8276">
                  <c:v>11.494444444444399</c:v>
                </c:pt>
                <c:pt idx="8277">
                  <c:v>11.4958333333333</c:v>
                </c:pt>
                <c:pt idx="8278">
                  <c:v>11.4972222222222</c:v>
                </c:pt>
                <c:pt idx="8279">
                  <c:v>11.498611111111099</c:v>
                </c:pt>
                <c:pt idx="8280">
                  <c:v>11.5</c:v>
                </c:pt>
                <c:pt idx="8281">
                  <c:v>11.501388888888901</c:v>
                </c:pt>
                <c:pt idx="8282">
                  <c:v>11.5027777777778</c:v>
                </c:pt>
                <c:pt idx="8283">
                  <c:v>11.5041666666667</c:v>
                </c:pt>
                <c:pt idx="8284">
                  <c:v>11.505555555555601</c:v>
                </c:pt>
                <c:pt idx="8285">
                  <c:v>11.5069444444444</c:v>
                </c:pt>
                <c:pt idx="8286">
                  <c:v>11.508333333333301</c:v>
                </c:pt>
                <c:pt idx="8287">
                  <c:v>11.5097222222222</c:v>
                </c:pt>
                <c:pt idx="8288">
                  <c:v>11.5111111111111</c:v>
                </c:pt>
                <c:pt idx="8289">
                  <c:v>11.512499999999999</c:v>
                </c:pt>
                <c:pt idx="8290">
                  <c:v>11.5138888888889</c:v>
                </c:pt>
                <c:pt idx="8291">
                  <c:v>11.515277777777801</c:v>
                </c:pt>
                <c:pt idx="8292">
                  <c:v>11.516666666666699</c:v>
                </c:pt>
                <c:pt idx="8293">
                  <c:v>11.5180555555556</c:v>
                </c:pt>
                <c:pt idx="8294">
                  <c:v>11.5194444444444</c:v>
                </c:pt>
                <c:pt idx="8295">
                  <c:v>11.5208333333333</c:v>
                </c:pt>
                <c:pt idx="8296">
                  <c:v>11.522222222222201</c:v>
                </c:pt>
                <c:pt idx="8297">
                  <c:v>11.5236111111111</c:v>
                </c:pt>
                <c:pt idx="8298">
                  <c:v>11.525</c:v>
                </c:pt>
                <c:pt idx="8299">
                  <c:v>11.526388888888899</c:v>
                </c:pt>
                <c:pt idx="8300">
                  <c:v>11.5277777777778</c:v>
                </c:pt>
                <c:pt idx="8301">
                  <c:v>11.529166666666701</c:v>
                </c:pt>
                <c:pt idx="8302">
                  <c:v>11.530555555555599</c:v>
                </c:pt>
                <c:pt idx="8303">
                  <c:v>11.531944444444401</c:v>
                </c:pt>
                <c:pt idx="8304">
                  <c:v>11.533333333333299</c:v>
                </c:pt>
                <c:pt idx="8305">
                  <c:v>11.5347222222222</c:v>
                </c:pt>
                <c:pt idx="8306">
                  <c:v>11.536111111111101</c:v>
                </c:pt>
                <c:pt idx="8307">
                  <c:v>11.5375</c:v>
                </c:pt>
                <c:pt idx="8308">
                  <c:v>11.5388888888889</c:v>
                </c:pt>
                <c:pt idx="8309">
                  <c:v>11.540277777777799</c:v>
                </c:pt>
                <c:pt idx="8310">
                  <c:v>11.5416666666667</c:v>
                </c:pt>
                <c:pt idx="8311">
                  <c:v>11.5430555555556</c:v>
                </c:pt>
                <c:pt idx="8312">
                  <c:v>11.5444444444444</c:v>
                </c:pt>
                <c:pt idx="8313">
                  <c:v>11.545833333333301</c:v>
                </c:pt>
                <c:pt idx="8314">
                  <c:v>11.547222222222199</c:v>
                </c:pt>
                <c:pt idx="8315">
                  <c:v>11.5486111111111</c:v>
                </c:pt>
                <c:pt idx="8316">
                  <c:v>11.55</c:v>
                </c:pt>
                <c:pt idx="8317">
                  <c:v>11.5513888888889</c:v>
                </c:pt>
                <c:pt idx="8318">
                  <c:v>11.5527777777778</c:v>
                </c:pt>
                <c:pt idx="8319">
                  <c:v>11.554166666666699</c:v>
                </c:pt>
                <c:pt idx="8320">
                  <c:v>11.5555555555556</c:v>
                </c:pt>
                <c:pt idx="8321">
                  <c:v>11.556944444444399</c:v>
                </c:pt>
                <c:pt idx="8322">
                  <c:v>11.5583333333333</c:v>
                </c:pt>
                <c:pt idx="8323">
                  <c:v>11.5597222222222</c:v>
                </c:pt>
                <c:pt idx="8324">
                  <c:v>11.561111111111099</c:v>
                </c:pt>
                <c:pt idx="8325">
                  <c:v>11.5625</c:v>
                </c:pt>
                <c:pt idx="8326">
                  <c:v>11.563888888888901</c:v>
                </c:pt>
                <c:pt idx="8327">
                  <c:v>11.5652777777778</c:v>
                </c:pt>
                <c:pt idx="8328">
                  <c:v>11.5666666666667</c:v>
                </c:pt>
                <c:pt idx="8329">
                  <c:v>11.568055555555601</c:v>
                </c:pt>
                <c:pt idx="8330">
                  <c:v>11.5694444444444</c:v>
                </c:pt>
                <c:pt idx="8331">
                  <c:v>11.570833333333301</c:v>
                </c:pt>
                <c:pt idx="8332">
                  <c:v>11.5722222222222</c:v>
                </c:pt>
                <c:pt idx="8333">
                  <c:v>11.5736111111111</c:v>
                </c:pt>
                <c:pt idx="8334">
                  <c:v>11.574999999999999</c:v>
                </c:pt>
                <c:pt idx="8335">
                  <c:v>11.5763888888889</c:v>
                </c:pt>
                <c:pt idx="8336">
                  <c:v>11.577777777777801</c:v>
                </c:pt>
                <c:pt idx="8337">
                  <c:v>11.579166666666699</c:v>
                </c:pt>
                <c:pt idx="8338">
                  <c:v>11.5805555555556</c:v>
                </c:pt>
                <c:pt idx="8339">
                  <c:v>11.5819444444444</c:v>
                </c:pt>
                <c:pt idx="8340">
                  <c:v>11.5833333333333</c:v>
                </c:pt>
                <c:pt idx="8341">
                  <c:v>11.584722222222201</c:v>
                </c:pt>
                <c:pt idx="8342">
                  <c:v>11.5861111111111</c:v>
                </c:pt>
                <c:pt idx="8343">
                  <c:v>11.5875</c:v>
                </c:pt>
                <c:pt idx="8344">
                  <c:v>11.588888888888899</c:v>
                </c:pt>
                <c:pt idx="8345">
                  <c:v>11.5902777777778</c:v>
                </c:pt>
                <c:pt idx="8346">
                  <c:v>11.591666666666701</c:v>
                </c:pt>
                <c:pt idx="8347">
                  <c:v>11.593055555555599</c:v>
                </c:pt>
                <c:pt idx="8348">
                  <c:v>11.594444444444401</c:v>
                </c:pt>
                <c:pt idx="8349">
                  <c:v>11.595833333333299</c:v>
                </c:pt>
                <c:pt idx="8350">
                  <c:v>11.5972222222222</c:v>
                </c:pt>
                <c:pt idx="8351">
                  <c:v>11.598611111111101</c:v>
                </c:pt>
                <c:pt idx="8352">
                  <c:v>11.6</c:v>
                </c:pt>
                <c:pt idx="8353">
                  <c:v>11.6013888888889</c:v>
                </c:pt>
                <c:pt idx="8354">
                  <c:v>11.602777777777799</c:v>
                </c:pt>
                <c:pt idx="8355">
                  <c:v>11.6041666666667</c:v>
                </c:pt>
                <c:pt idx="8356">
                  <c:v>11.6055555555556</c:v>
                </c:pt>
                <c:pt idx="8357">
                  <c:v>11.6069444444444</c:v>
                </c:pt>
                <c:pt idx="8358">
                  <c:v>11.608333333333301</c:v>
                </c:pt>
                <c:pt idx="8359">
                  <c:v>11.609722222222199</c:v>
                </c:pt>
                <c:pt idx="8360">
                  <c:v>11.6111111111111</c:v>
                </c:pt>
                <c:pt idx="8361">
                  <c:v>11.612500000000001</c:v>
                </c:pt>
                <c:pt idx="8362">
                  <c:v>11.6138888888889</c:v>
                </c:pt>
                <c:pt idx="8363">
                  <c:v>11.6152777777778</c:v>
                </c:pt>
                <c:pt idx="8364">
                  <c:v>11.616666666666699</c:v>
                </c:pt>
                <c:pt idx="8365">
                  <c:v>11.6180555555556</c:v>
                </c:pt>
                <c:pt idx="8366">
                  <c:v>11.619444444444399</c:v>
                </c:pt>
                <c:pt idx="8367">
                  <c:v>11.6208333333333</c:v>
                </c:pt>
                <c:pt idx="8368">
                  <c:v>11.6222222222222</c:v>
                </c:pt>
                <c:pt idx="8369">
                  <c:v>11.623611111111099</c:v>
                </c:pt>
                <c:pt idx="8370">
                  <c:v>11.625</c:v>
                </c:pt>
                <c:pt idx="8371">
                  <c:v>11.626388888888901</c:v>
                </c:pt>
                <c:pt idx="8372">
                  <c:v>11.6277777777778</c:v>
                </c:pt>
                <c:pt idx="8373">
                  <c:v>11.6291666666667</c:v>
                </c:pt>
                <c:pt idx="8374">
                  <c:v>11.630555555555601</c:v>
                </c:pt>
                <c:pt idx="8375">
                  <c:v>11.6319444444444</c:v>
                </c:pt>
                <c:pt idx="8376">
                  <c:v>11.633333333333301</c:v>
                </c:pt>
                <c:pt idx="8377">
                  <c:v>11.6347222222222</c:v>
                </c:pt>
                <c:pt idx="8378">
                  <c:v>11.6361111111111</c:v>
                </c:pt>
                <c:pt idx="8379">
                  <c:v>11.637499999999999</c:v>
                </c:pt>
                <c:pt idx="8380">
                  <c:v>11.6388888888889</c:v>
                </c:pt>
                <c:pt idx="8381">
                  <c:v>11.640277777777801</c:v>
                </c:pt>
                <c:pt idx="8382">
                  <c:v>11.641666666666699</c:v>
                </c:pt>
                <c:pt idx="8383">
                  <c:v>11.6430555555556</c:v>
                </c:pt>
                <c:pt idx="8384">
                  <c:v>11.6444444444444</c:v>
                </c:pt>
                <c:pt idx="8385">
                  <c:v>11.6458333333333</c:v>
                </c:pt>
                <c:pt idx="8386">
                  <c:v>11.647222222222201</c:v>
                </c:pt>
                <c:pt idx="8387">
                  <c:v>11.6486111111111</c:v>
                </c:pt>
                <c:pt idx="8388">
                  <c:v>11.65</c:v>
                </c:pt>
                <c:pt idx="8389">
                  <c:v>11.651388888888899</c:v>
                </c:pt>
                <c:pt idx="8390">
                  <c:v>11.6527777777778</c:v>
                </c:pt>
                <c:pt idx="8391">
                  <c:v>11.654166666666701</c:v>
                </c:pt>
                <c:pt idx="8392">
                  <c:v>11.655555555555599</c:v>
                </c:pt>
                <c:pt idx="8393">
                  <c:v>11.656944444444401</c:v>
                </c:pt>
                <c:pt idx="8394">
                  <c:v>11.658333333333299</c:v>
                </c:pt>
                <c:pt idx="8395">
                  <c:v>11.6597222222222</c:v>
                </c:pt>
                <c:pt idx="8396">
                  <c:v>11.661111111111101</c:v>
                </c:pt>
                <c:pt idx="8397">
                  <c:v>11.6625</c:v>
                </c:pt>
                <c:pt idx="8398">
                  <c:v>11.6638888888889</c:v>
                </c:pt>
                <c:pt idx="8399">
                  <c:v>11.665277777777799</c:v>
                </c:pt>
                <c:pt idx="8400">
                  <c:v>11.6666666666667</c:v>
                </c:pt>
                <c:pt idx="8401">
                  <c:v>11.6680555555556</c:v>
                </c:pt>
                <c:pt idx="8402">
                  <c:v>11.6694444444444</c:v>
                </c:pt>
                <c:pt idx="8403">
                  <c:v>11.670833333333301</c:v>
                </c:pt>
                <c:pt idx="8404">
                  <c:v>11.672222222222199</c:v>
                </c:pt>
                <c:pt idx="8405">
                  <c:v>11.6736111111111</c:v>
                </c:pt>
                <c:pt idx="8406">
                  <c:v>11.675000000000001</c:v>
                </c:pt>
                <c:pt idx="8407">
                  <c:v>11.6763888888889</c:v>
                </c:pt>
                <c:pt idx="8408">
                  <c:v>11.6777777777778</c:v>
                </c:pt>
                <c:pt idx="8409">
                  <c:v>11.679166666666699</c:v>
                </c:pt>
                <c:pt idx="8410">
                  <c:v>11.6805555555556</c:v>
                </c:pt>
                <c:pt idx="8411">
                  <c:v>11.681944444444399</c:v>
                </c:pt>
                <c:pt idx="8412">
                  <c:v>11.6833333333333</c:v>
                </c:pt>
                <c:pt idx="8413">
                  <c:v>11.6847222222222</c:v>
                </c:pt>
                <c:pt idx="8414">
                  <c:v>11.686111111111099</c:v>
                </c:pt>
                <c:pt idx="8415">
                  <c:v>11.6875</c:v>
                </c:pt>
                <c:pt idx="8416">
                  <c:v>11.688888888888901</c:v>
                </c:pt>
                <c:pt idx="8417">
                  <c:v>11.6902777777778</c:v>
                </c:pt>
                <c:pt idx="8418">
                  <c:v>11.6916666666667</c:v>
                </c:pt>
                <c:pt idx="8419">
                  <c:v>11.693055555555601</c:v>
                </c:pt>
                <c:pt idx="8420">
                  <c:v>11.6944444444444</c:v>
                </c:pt>
                <c:pt idx="8421">
                  <c:v>11.695833333333301</c:v>
                </c:pt>
                <c:pt idx="8422">
                  <c:v>11.6972222222222</c:v>
                </c:pt>
                <c:pt idx="8423">
                  <c:v>11.6986111111111</c:v>
                </c:pt>
                <c:pt idx="8424">
                  <c:v>11.7</c:v>
                </c:pt>
                <c:pt idx="8425">
                  <c:v>11.7013888888889</c:v>
                </c:pt>
                <c:pt idx="8426">
                  <c:v>11.702777777777801</c:v>
                </c:pt>
                <c:pt idx="8427">
                  <c:v>11.704166666666699</c:v>
                </c:pt>
                <c:pt idx="8428">
                  <c:v>11.7055555555556</c:v>
                </c:pt>
                <c:pt idx="8429">
                  <c:v>11.7069444444444</c:v>
                </c:pt>
                <c:pt idx="8430">
                  <c:v>11.7083333333333</c:v>
                </c:pt>
                <c:pt idx="8431">
                  <c:v>11.709722222222201</c:v>
                </c:pt>
                <c:pt idx="8432">
                  <c:v>11.7111111111111</c:v>
                </c:pt>
                <c:pt idx="8433">
                  <c:v>11.7125</c:v>
                </c:pt>
                <c:pt idx="8434">
                  <c:v>11.713888888888899</c:v>
                </c:pt>
                <c:pt idx="8435">
                  <c:v>11.7152777777778</c:v>
                </c:pt>
                <c:pt idx="8436">
                  <c:v>11.716666666666701</c:v>
                </c:pt>
                <c:pt idx="8437">
                  <c:v>11.718055555555599</c:v>
                </c:pt>
                <c:pt idx="8438">
                  <c:v>11.719444444444401</c:v>
                </c:pt>
                <c:pt idx="8439">
                  <c:v>11.720833333333299</c:v>
                </c:pt>
                <c:pt idx="8440">
                  <c:v>11.7222222222222</c:v>
                </c:pt>
                <c:pt idx="8441">
                  <c:v>11.723611111111101</c:v>
                </c:pt>
                <c:pt idx="8442">
                  <c:v>11.725</c:v>
                </c:pt>
                <c:pt idx="8443">
                  <c:v>11.7263888888889</c:v>
                </c:pt>
                <c:pt idx="8444">
                  <c:v>11.727777777777799</c:v>
                </c:pt>
                <c:pt idx="8445">
                  <c:v>11.7291666666667</c:v>
                </c:pt>
                <c:pt idx="8446">
                  <c:v>11.7305555555556</c:v>
                </c:pt>
                <c:pt idx="8447">
                  <c:v>11.7319444444444</c:v>
                </c:pt>
                <c:pt idx="8448">
                  <c:v>11.733333333333301</c:v>
                </c:pt>
                <c:pt idx="8449">
                  <c:v>11.734722222222199</c:v>
                </c:pt>
                <c:pt idx="8450">
                  <c:v>11.7361111111111</c:v>
                </c:pt>
                <c:pt idx="8451">
                  <c:v>11.737500000000001</c:v>
                </c:pt>
                <c:pt idx="8452">
                  <c:v>11.7388888888889</c:v>
                </c:pt>
                <c:pt idx="8453">
                  <c:v>11.7402777777778</c:v>
                </c:pt>
                <c:pt idx="8454">
                  <c:v>11.741666666666699</c:v>
                </c:pt>
                <c:pt idx="8455">
                  <c:v>11.7430555555556</c:v>
                </c:pt>
                <c:pt idx="8456">
                  <c:v>11.744444444444399</c:v>
                </c:pt>
                <c:pt idx="8457">
                  <c:v>11.7458333333333</c:v>
                </c:pt>
                <c:pt idx="8458">
                  <c:v>11.7472222222222</c:v>
                </c:pt>
                <c:pt idx="8459">
                  <c:v>11.748611111111099</c:v>
                </c:pt>
                <c:pt idx="8460">
                  <c:v>11.75</c:v>
                </c:pt>
                <c:pt idx="8461">
                  <c:v>11.751388888888901</c:v>
                </c:pt>
                <c:pt idx="8462">
                  <c:v>11.7527777777778</c:v>
                </c:pt>
                <c:pt idx="8463">
                  <c:v>11.7541666666667</c:v>
                </c:pt>
                <c:pt idx="8464">
                  <c:v>11.755555555555601</c:v>
                </c:pt>
                <c:pt idx="8465">
                  <c:v>11.7569444444444</c:v>
                </c:pt>
                <c:pt idx="8466">
                  <c:v>11.758333333333301</c:v>
                </c:pt>
                <c:pt idx="8467">
                  <c:v>11.7597222222222</c:v>
                </c:pt>
                <c:pt idx="8468">
                  <c:v>11.7611111111111</c:v>
                </c:pt>
                <c:pt idx="8469">
                  <c:v>11.762499999999999</c:v>
                </c:pt>
                <c:pt idx="8470">
                  <c:v>11.7638888888889</c:v>
                </c:pt>
                <c:pt idx="8471">
                  <c:v>11.765277777777801</c:v>
                </c:pt>
                <c:pt idx="8472">
                  <c:v>11.766666666666699</c:v>
                </c:pt>
                <c:pt idx="8473">
                  <c:v>11.7680555555556</c:v>
                </c:pt>
                <c:pt idx="8474">
                  <c:v>11.7694444444444</c:v>
                </c:pt>
                <c:pt idx="8475">
                  <c:v>11.7708333333333</c:v>
                </c:pt>
                <c:pt idx="8476">
                  <c:v>11.772222222222201</c:v>
                </c:pt>
                <c:pt idx="8477">
                  <c:v>11.7736111111111</c:v>
                </c:pt>
                <c:pt idx="8478">
                  <c:v>11.775</c:v>
                </c:pt>
                <c:pt idx="8479">
                  <c:v>11.776388888888899</c:v>
                </c:pt>
                <c:pt idx="8480">
                  <c:v>11.7777777777778</c:v>
                </c:pt>
                <c:pt idx="8481">
                  <c:v>11.779166666666701</c:v>
                </c:pt>
                <c:pt idx="8482">
                  <c:v>11.780555555555599</c:v>
                </c:pt>
                <c:pt idx="8483">
                  <c:v>11.781944444444401</c:v>
                </c:pt>
                <c:pt idx="8484">
                  <c:v>11.783333333333299</c:v>
                </c:pt>
                <c:pt idx="8485">
                  <c:v>11.7847222222222</c:v>
                </c:pt>
                <c:pt idx="8486">
                  <c:v>11.786111111111101</c:v>
                </c:pt>
                <c:pt idx="8487">
                  <c:v>11.7875</c:v>
                </c:pt>
                <c:pt idx="8488">
                  <c:v>11.7888888888889</c:v>
                </c:pt>
                <c:pt idx="8489">
                  <c:v>11.790277777777799</c:v>
                </c:pt>
                <c:pt idx="8490">
                  <c:v>11.7916666666667</c:v>
                </c:pt>
                <c:pt idx="8491">
                  <c:v>11.7930555555556</c:v>
                </c:pt>
                <c:pt idx="8492">
                  <c:v>11.7944444444444</c:v>
                </c:pt>
                <c:pt idx="8493">
                  <c:v>11.795833333333301</c:v>
                </c:pt>
                <c:pt idx="8494">
                  <c:v>11.797222222222199</c:v>
                </c:pt>
                <c:pt idx="8495">
                  <c:v>11.7986111111111</c:v>
                </c:pt>
                <c:pt idx="8496">
                  <c:v>11.8</c:v>
                </c:pt>
                <c:pt idx="8497">
                  <c:v>11.8013888888889</c:v>
                </c:pt>
                <c:pt idx="8498">
                  <c:v>11.8027777777778</c:v>
                </c:pt>
                <c:pt idx="8499">
                  <c:v>11.804166666666699</c:v>
                </c:pt>
                <c:pt idx="8500">
                  <c:v>11.8055555555556</c:v>
                </c:pt>
                <c:pt idx="8501">
                  <c:v>11.806944444444399</c:v>
                </c:pt>
                <c:pt idx="8502">
                  <c:v>11.8083333333333</c:v>
                </c:pt>
                <c:pt idx="8503">
                  <c:v>11.8097222222222</c:v>
                </c:pt>
                <c:pt idx="8504">
                  <c:v>11.811111111111099</c:v>
                </c:pt>
                <c:pt idx="8505">
                  <c:v>11.8125</c:v>
                </c:pt>
                <c:pt idx="8506">
                  <c:v>11.813888888888901</c:v>
                </c:pt>
                <c:pt idx="8507">
                  <c:v>11.8152777777778</c:v>
                </c:pt>
                <c:pt idx="8508">
                  <c:v>11.8166666666667</c:v>
                </c:pt>
                <c:pt idx="8509">
                  <c:v>11.818055555555601</c:v>
                </c:pt>
                <c:pt idx="8510">
                  <c:v>11.8194444444444</c:v>
                </c:pt>
                <c:pt idx="8511">
                  <c:v>11.820833333333301</c:v>
                </c:pt>
                <c:pt idx="8512">
                  <c:v>11.8222222222222</c:v>
                </c:pt>
                <c:pt idx="8513">
                  <c:v>11.8236111111111</c:v>
                </c:pt>
                <c:pt idx="8514">
                  <c:v>11.824999999999999</c:v>
                </c:pt>
                <c:pt idx="8515">
                  <c:v>11.8263888888889</c:v>
                </c:pt>
                <c:pt idx="8516">
                  <c:v>11.827777777777801</c:v>
                </c:pt>
                <c:pt idx="8517">
                  <c:v>11.829166666666699</c:v>
                </c:pt>
                <c:pt idx="8518">
                  <c:v>11.8305555555556</c:v>
                </c:pt>
                <c:pt idx="8519">
                  <c:v>11.8319444444444</c:v>
                </c:pt>
                <c:pt idx="8520">
                  <c:v>11.8333333333333</c:v>
                </c:pt>
                <c:pt idx="8521">
                  <c:v>11.834722222222201</c:v>
                </c:pt>
                <c:pt idx="8522">
                  <c:v>11.8361111111111</c:v>
                </c:pt>
                <c:pt idx="8523">
                  <c:v>11.8375</c:v>
                </c:pt>
                <c:pt idx="8524">
                  <c:v>11.838888888888899</c:v>
                </c:pt>
                <c:pt idx="8525">
                  <c:v>11.8402777777778</c:v>
                </c:pt>
                <c:pt idx="8526">
                  <c:v>11.841666666666701</c:v>
                </c:pt>
                <c:pt idx="8527">
                  <c:v>11.843055555555599</c:v>
                </c:pt>
                <c:pt idx="8528">
                  <c:v>11.844444444444401</c:v>
                </c:pt>
                <c:pt idx="8529">
                  <c:v>11.845833333333299</c:v>
                </c:pt>
                <c:pt idx="8530">
                  <c:v>11.8472222222222</c:v>
                </c:pt>
                <c:pt idx="8531">
                  <c:v>11.848611111111101</c:v>
                </c:pt>
                <c:pt idx="8532">
                  <c:v>11.85</c:v>
                </c:pt>
                <c:pt idx="8533">
                  <c:v>11.8513888888889</c:v>
                </c:pt>
                <c:pt idx="8534">
                  <c:v>11.852777777777799</c:v>
                </c:pt>
                <c:pt idx="8535">
                  <c:v>11.8541666666667</c:v>
                </c:pt>
                <c:pt idx="8536">
                  <c:v>11.8555555555556</c:v>
                </c:pt>
                <c:pt idx="8537">
                  <c:v>11.8569444444444</c:v>
                </c:pt>
                <c:pt idx="8538">
                  <c:v>11.858333333333301</c:v>
                </c:pt>
                <c:pt idx="8539">
                  <c:v>11.859722222222199</c:v>
                </c:pt>
                <c:pt idx="8540">
                  <c:v>11.8611111111111</c:v>
                </c:pt>
                <c:pt idx="8541">
                  <c:v>11.862500000000001</c:v>
                </c:pt>
                <c:pt idx="8542">
                  <c:v>11.8638888888889</c:v>
                </c:pt>
                <c:pt idx="8543">
                  <c:v>11.8652777777778</c:v>
                </c:pt>
                <c:pt idx="8544">
                  <c:v>11.866666666666699</c:v>
                </c:pt>
                <c:pt idx="8545">
                  <c:v>11.8680555555556</c:v>
                </c:pt>
                <c:pt idx="8546">
                  <c:v>11.869444444444399</c:v>
                </c:pt>
                <c:pt idx="8547">
                  <c:v>11.8708333333333</c:v>
                </c:pt>
                <c:pt idx="8548">
                  <c:v>11.8722222222222</c:v>
                </c:pt>
                <c:pt idx="8549">
                  <c:v>11.873611111111099</c:v>
                </c:pt>
                <c:pt idx="8550">
                  <c:v>11.875</c:v>
                </c:pt>
                <c:pt idx="8551">
                  <c:v>11.876388888888901</c:v>
                </c:pt>
                <c:pt idx="8552">
                  <c:v>11.8777777777778</c:v>
                </c:pt>
                <c:pt idx="8553">
                  <c:v>11.8791666666667</c:v>
                </c:pt>
                <c:pt idx="8554">
                  <c:v>11.880555555555601</c:v>
                </c:pt>
                <c:pt idx="8555">
                  <c:v>11.8819444444444</c:v>
                </c:pt>
                <c:pt idx="8556">
                  <c:v>11.883333333333301</c:v>
                </c:pt>
                <c:pt idx="8557">
                  <c:v>11.8847222222222</c:v>
                </c:pt>
                <c:pt idx="8558">
                  <c:v>11.8861111111111</c:v>
                </c:pt>
                <c:pt idx="8559">
                  <c:v>11.887499999999999</c:v>
                </c:pt>
                <c:pt idx="8560">
                  <c:v>11.8888888888889</c:v>
                </c:pt>
                <c:pt idx="8561">
                  <c:v>11.890277777777801</c:v>
                </c:pt>
                <c:pt idx="8562">
                  <c:v>11.891666666666699</c:v>
                </c:pt>
                <c:pt idx="8563">
                  <c:v>11.8930555555556</c:v>
                </c:pt>
                <c:pt idx="8564">
                  <c:v>11.8944444444444</c:v>
                </c:pt>
                <c:pt idx="8565">
                  <c:v>11.8958333333333</c:v>
                </c:pt>
                <c:pt idx="8566">
                  <c:v>11.897222222222201</c:v>
                </c:pt>
                <c:pt idx="8567">
                  <c:v>11.8986111111111</c:v>
                </c:pt>
                <c:pt idx="8568">
                  <c:v>11.9</c:v>
                </c:pt>
                <c:pt idx="8569">
                  <c:v>11.901388888888899</c:v>
                </c:pt>
                <c:pt idx="8570">
                  <c:v>11.9027777777778</c:v>
                </c:pt>
                <c:pt idx="8571">
                  <c:v>11.904166666666701</c:v>
                </c:pt>
                <c:pt idx="8572">
                  <c:v>11.905555555555599</c:v>
                </c:pt>
                <c:pt idx="8573">
                  <c:v>11.906944444444401</c:v>
                </c:pt>
                <c:pt idx="8574">
                  <c:v>11.908333333333299</c:v>
                </c:pt>
                <c:pt idx="8575">
                  <c:v>11.9097222222222</c:v>
                </c:pt>
                <c:pt idx="8576">
                  <c:v>11.911111111111101</c:v>
                </c:pt>
                <c:pt idx="8577">
                  <c:v>11.9125</c:v>
                </c:pt>
                <c:pt idx="8578">
                  <c:v>11.9138888888889</c:v>
                </c:pt>
                <c:pt idx="8579">
                  <c:v>11.915277777777799</c:v>
                </c:pt>
                <c:pt idx="8580">
                  <c:v>11.9166666666667</c:v>
                </c:pt>
                <c:pt idx="8581">
                  <c:v>11.9180555555556</c:v>
                </c:pt>
                <c:pt idx="8582">
                  <c:v>11.9194444444444</c:v>
                </c:pt>
                <c:pt idx="8583">
                  <c:v>11.920833333333301</c:v>
                </c:pt>
                <c:pt idx="8584">
                  <c:v>11.922222222222199</c:v>
                </c:pt>
                <c:pt idx="8585">
                  <c:v>11.9236111111111</c:v>
                </c:pt>
                <c:pt idx="8586">
                  <c:v>11.925000000000001</c:v>
                </c:pt>
                <c:pt idx="8587">
                  <c:v>11.9263888888889</c:v>
                </c:pt>
                <c:pt idx="8588">
                  <c:v>11.9277777777778</c:v>
                </c:pt>
                <c:pt idx="8589">
                  <c:v>11.929166666666699</c:v>
                </c:pt>
                <c:pt idx="8590">
                  <c:v>11.9305555555556</c:v>
                </c:pt>
                <c:pt idx="8591">
                  <c:v>11.931944444444399</c:v>
                </c:pt>
                <c:pt idx="8592">
                  <c:v>11.9333333333333</c:v>
                </c:pt>
                <c:pt idx="8593">
                  <c:v>11.9347222222222</c:v>
                </c:pt>
                <c:pt idx="8594">
                  <c:v>11.936111111111099</c:v>
                </c:pt>
                <c:pt idx="8595">
                  <c:v>11.9375</c:v>
                </c:pt>
                <c:pt idx="8596">
                  <c:v>11.938888888888901</c:v>
                </c:pt>
                <c:pt idx="8597">
                  <c:v>11.9402777777778</c:v>
                </c:pt>
                <c:pt idx="8598">
                  <c:v>11.9416666666667</c:v>
                </c:pt>
                <c:pt idx="8599">
                  <c:v>11.943055555555601</c:v>
                </c:pt>
                <c:pt idx="8600">
                  <c:v>11.9444444444444</c:v>
                </c:pt>
                <c:pt idx="8601">
                  <c:v>11.945833333333301</c:v>
                </c:pt>
                <c:pt idx="8602">
                  <c:v>11.9472222222222</c:v>
                </c:pt>
                <c:pt idx="8603">
                  <c:v>11.9486111111111</c:v>
                </c:pt>
                <c:pt idx="8604">
                  <c:v>11.95</c:v>
                </c:pt>
                <c:pt idx="8605">
                  <c:v>11.9513888888889</c:v>
                </c:pt>
                <c:pt idx="8606">
                  <c:v>11.952777777777801</c:v>
                </c:pt>
                <c:pt idx="8607">
                  <c:v>11.954166666666699</c:v>
                </c:pt>
                <c:pt idx="8608">
                  <c:v>11.9555555555556</c:v>
                </c:pt>
                <c:pt idx="8609">
                  <c:v>11.9569444444444</c:v>
                </c:pt>
                <c:pt idx="8610">
                  <c:v>11.9583333333333</c:v>
                </c:pt>
                <c:pt idx="8611">
                  <c:v>11.959722222222201</c:v>
                </c:pt>
                <c:pt idx="8612">
                  <c:v>11.9611111111111</c:v>
                </c:pt>
                <c:pt idx="8613">
                  <c:v>11.9625</c:v>
                </c:pt>
                <c:pt idx="8614">
                  <c:v>11.963888888888899</c:v>
                </c:pt>
                <c:pt idx="8615">
                  <c:v>11.9652777777778</c:v>
                </c:pt>
                <c:pt idx="8616">
                  <c:v>11.966666666666701</c:v>
                </c:pt>
                <c:pt idx="8617">
                  <c:v>11.968055555555599</c:v>
                </c:pt>
                <c:pt idx="8618">
                  <c:v>11.969444444444401</c:v>
                </c:pt>
                <c:pt idx="8619">
                  <c:v>11.970833333333299</c:v>
                </c:pt>
                <c:pt idx="8620">
                  <c:v>11.9722222222222</c:v>
                </c:pt>
                <c:pt idx="8621">
                  <c:v>11.973611111111101</c:v>
                </c:pt>
                <c:pt idx="8622">
                  <c:v>11.975</c:v>
                </c:pt>
                <c:pt idx="8623">
                  <c:v>11.9763888888889</c:v>
                </c:pt>
                <c:pt idx="8624">
                  <c:v>11.977777777777799</c:v>
                </c:pt>
                <c:pt idx="8625">
                  <c:v>11.9791666666667</c:v>
                </c:pt>
                <c:pt idx="8626">
                  <c:v>11.9805555555556</c:v>
                </c:pt>
                <c:pt idx="8627">
                  <c:v>11.9819444444444</c:v>
                </c:pt>
                <c:pt idx="8628">
                  <c:v>11.983333333333301</c:v>
                </c:pt>
                <c:pt idx="8629">
                  <c:v>11.984722222222199</c:v>
                </c:pt>
                <c:pt idx="8630">
                  <c:v>11.9861111111111</c:v>
                </c:pt>
                <c:pt idx="8631">
                  <c:v>11.987500000000001</c:v>
                </c:pt>
                <c:pt idx="8632">
                  <c:v>11.9888888888889</c:v>
                </c:pt>
                <c:pt idx="8633">
                  <c:v>11.9902777777778</c:v>
                </c:pt>
                <c:pt idx="8634">
                  <c:v>11.991666666666699</c:v>
                </c:pt>
                <c:pt idx="8635">
                  <c:v>11.9930555555556</c:v>
                </c:pt>
                <c:pt idx="8636">
                  <c:v>11.994444444444399</c:v>
                </c:pt>
                <c:pt idx="8637">
                  <c:v>11.9958333333333</c:v>
                </c:pt>
                <c:pt idx="8638">
                  <c:v>11.9972222222222</c:v>
                </c:pt>
                <c:pt idx="8639">
                  <c:v>11.998611111111099</c:v>
                </c:pt>
                <c:pt idx="8640">
                  <c:v>12</c:v>
                </c:pt>
                <c:pt idx="8641">
                  <c:v>12.001388888888901</c:v>
                </c:pt>
                <c:pt idx="8642">
                  <c:v>12.0027777777778</c:v>
                </c:pt>
                <c:pt idx="8643">
                  <c:v>12.0041666666667</c:v>
                </c:pt>
                <c:pt idx="8644">
                  <c:v>12.005555555555601</c:v>
                </c:pt>
                <c:pt idx="8645">
                  <c:v>12.0069444444444</c:v>
                </c:pt>
                <c:pt idx="8646">
                  <c:v>12.008333333333301</c:v>
                </c:pt>
                <c:pt idx="8647">
                  <c:v>12.0097222222222</c:v>
                </c:pt>
                <c:pt idx="8648">
                  <c:v>12.0111111111111</c:v>
                </c:pt>
                <c:pt idx="8649">
                  <c:v>12.012499999999999</c:v>
                </c:pt>
                <c:pt idx="8650">
                  <c:v>12.0138888888889</c:v>
                </c:pt>
                <c:pt idx="8651">
                  <c:v>12.015277777777801</c:v>
                </c:pt>
                <c:pt idx="8652">
                  <c:v>12.016666666666699</c:v>
                </c:pt>
                <c:pt idx="8653">
                  <c:v>12.0180555555556</c:v>
                </c:pt>
                <c:pt idx="8654">
                  <c:v>12.0194444444444</c:v>
                </c:pt>
                <c:pt idx="8655">
                  <c:v>12.0208333333333</c:v>
                </c:pt>
                <c:pt idx="8656">
                  <c:v>12.022222222222201</c:v>
                </c:pt>
                <c:pt idx="8657">
                  <c:v>12.0236111111111</c:v>
                </c:pt>
                <c:pt idx="8658">
                  <c:v>12.025</c:v>
                </c:pt>
                <c:pt idx="8659">
                  <c:v>12.026388888888899</c:v>
                </c:pt>
                <c:pt idx="8660">
                  <c:v>12.0277777777778</c:v>
                </c:pt>
                <c:pt idx="8661">
                  <c:v>12.029166666666701</c:v>
                </c:pt>
                <c:pt idx="8662">
                  <c:v>12.030555555555599</c:v>
                </c:pt>
                <c:pt idx="8663">
                  <c:v>12.031944444444401</c:v>
                </c:pt>
                <c:pt idx="8664">
                  <c:v>12.033333333333299</c:v>
                </c:pt>
                <c:pt idx="8665">
                  <c:v>12.0347222222222</c:v>
                </c:pt>
                <c:pt idx="8666">
                  <c:v>12.036111111111101</c:v>
                </c:pt>
                <c:pt idx="8667">
                  <c:v>12.0375</c:v>
                </c:pt>
                <c:pt idx="8668">
                  <c:v>12.0388888888889</c:v>
                </c:pt>
                <c:pt idx="8669">
                  <c:v>12.040277777777799</c:v>
                </c:pt>
                <c:pt idx="8670">
                  <c:v>12.0416666666667</c:v>
                </c:pt>
                <c:pt idx="8671">
                  <c:v>12.0430555555556</c:v>
                </c:pt>
                <c:pt idx="8672">
                  <c:v>12.0444444444444</c:v>
                </c:pt>
                <c:pt idx="8673">
                  <c:v>12.045833333333301</c:v>
                </c:pt>
                <c:pt idx="8674">
                  <c:v>12.047222222222199</c:v>
                </c:pt>
                <c:pt idx="8675">
                  <c:v>12.0486111111111</c:v>
                </c:pt>
                <c:pt idx="8676">
                  <c:v>12.05</c:v>
                </c:pt>
                <c:pt idx="8677">
                  <c:v>12.0513888888889</c:v>
                </c:pt>
                <c:pt idx="8678">
                  <c:v>12.0527777777778</c:v>
                </c:pt>
                <c:pt idx="8679">
                  <c:v>12.054166666666699</c:v>
                </c:pt>
                <c:pt idx="8680">
                  <c:v>12.0555555555556</c:v>
                </c:pt>
                <c:pt idx="8681">
                  <c:v>12.056944444444399</c:v>
                </c:pt>
                <c:pt idx="8682">
                  <c:v>12.0583333333333</c:v>
                </c:pt>
                <c:pt idx="8683">
                  <c:v>12.0597222222222</c:v>
                </c:pt>
                <c:pt idx="8684">
                  <c:v>12.061111111111099</c:v>
                </c:pt>
                <c:pt idx="8685">
                  <c:v>12.0625</c:v>
                </c:pt>
                <c:pt idx="8686">
                  <c:v>12.063888888888901</c:v>
                </c:pt>
                <c:pt idx="8687">
                  <c:v>12.0652777777778</c:v>
                </c:pt>
                <c:pt idx="8688">
                  <c:v>12.0666666666667</c:v>
                </c:pt>
                <c:pt idx="8689">
                  <c:v>12.068055555555601</c:v>
                </c:pt>
                <c:pt idx="8690">
                  <c:v>12.0694444444444</c:v>
                </c:pt>
                <c:pt idx="8691">
                  <c:v>12.070833333333301</c:v>
                </c:pt>
                <c:pt idx="8692">
                  <c:v>12.0722222222222</c:v>
                </c:pt>
                <c:pt idx="8693">
                  <c:v>12.0736111111111</c:v>
                </c:pt>
                <c:pt idx="8694">
                  <c:v>12.074999999999999</c:v>
                </c:pt>
                <c:pt idx="8695">
                  <c:v>12.0763888888889</c:v>
                </c:pt>
                <c:pt idx="8696">
                  <c:v>12.077777777777801</c:v>
                </c:pt>
                <c:pt idx="8697">
                  <c:v>12.079166666666699</c:v>
                </c:pt>
                <c:pt idx="8698">
                  <c:v>12.0805555555556</c:v>
                </c:pt>
                <c:pt idx="8699">
                  <c:v>12.0819444444444</c:v>
                </c:pt>
                <c:pt idx="8700">
                  <c:v>12.0833333333333</c:v>
                </c:pt>
                <c:pt idx="8701">
                  <c:v>12.084722222222201</c:v>
                </c:pt>
                <c:pt idx="8702">
                  <c:v>12.0861111111111</c:v>
                </c:pt>
                <c:pt idx="8703">
                  <c:v>12.0875</c:v>
                </c:pt>
                <c:pt idx="8704">
                  <c:v>12.088888888888899</c:v>
                </c:pt>
                <c:pt idx="8705">
                  <c:v>12.0902777777778</c:v>
                </c:pt>
                <c:pt idx="8706">
                  <c:v>12.091666666666701</c:v>
                </c:pt>
                <c:pt idx="8707">
                  <c:v>12.093055555555599</c:v>
                </c:pt>
                <c:pt idx="8708">
                  <c:v>12.094444444444401</c:v>
                </c:pt>
                <c:pt idx="8709">
                  <c:v>12.095833333333299</c:v>
                </c:pt>
                <c:pt idx="8710">
                  <c:v>12.0972222222222</c:v>
                </c:pt>
                <c:pt idx="8711">
                  <c:v>12.098611111111101</c:v>
                </c:pt>
                <c:pt idx="8712">
                  <c:v>12.1</c:v>
                </c:pt>
                <c:pt idx="8713">
                  <c:v>12.1013888888889</c:v>
                </c:pt>
                <c:pt idx="8714">
                  <c:v>12.102777777777799</c:v>
                </c:pt>
                <c:pt idx="8715">
                  <c:v>12.1041666666667</c:v>
                </c:pt>
                <c:pt idx="8716">
                  <c:v>12.1055555555556</c:v>
                </c:pt>
                <c:pt idx="8717">
                  <c:v>12.1069444444444</c:v>
                </c:pt>
                <c:pt idx="8718">
                  <c:v>12.108333333333301</c:v>
                </c:pt>
                <c:pt idx="8719">
                  <c:v>12.109722222222199</c:v>
                </c:pt>
                <c:pt idx="8720">
                  <c:v>12.1111111111111</c:v>
                </c:pt>
                <c:pt idx="8721">
                  <c:v>12.112500000000001</c:v>
                </c:pt>
                <c:pt idx="8722">
                  <c:v>12.1138888888889</c:v>
                </c:pt>
                <c:pt idx="8723">
                  <c:v>12.1152777777778</c:v>
                </c:pt>
                <c:pt idx="8724">
                  <c:v>12.116666666666699</c:v>
                </c:pt>
                <c:pt idx="8725">
                  <c:v>12.1180555555556</c:v>
                </c:pt>
                <c:pt idx="8726">
                  <c:v>12.119444444444399</c:v>
                </c:pt>
                <c:pt idx="8727">
                  <c:v>12.1208333333333</c:v>
                </c:pt>
                <c:pt idx="8728">
                  <c:v>12.1222222222222</c:v>
                </c:pt>
                <c:pt idx="8729">
                  <c:v>12.123611111111099</c:v>
                </c:pt>
                <c:pt idx="8730">
                  <c:v>12.125</c:v>
                </c:pt>
                <c:pt idx="8731">
                  <c:v>12.126388888888901</c:v>
                </c:pt>
                <c:pt idx="8732">
                  <c:v>12.1277777777778</c:v>
                </c:pt>
                <c:pt idx="8733">
                  <c:v>12.1291666666667</c:v>
                </c:pt>
                <c:pt idx="8734">
                  <c:v>12.130555555555601</c:v>
                </c:pt>
                <c:pt idx="8735">
                  <c:v>12.1319444444444</c:v>
                </c:pt>
                <c:pt idx="8736">
                  <c:v>12.133333333333301</c:v>
                </c:pt>
                <c:pt idx="8737">
                  <c:v>12.1347222222222</c:v>
                </c:pt>
                <c:pt idx="8738">
                  <c:v>12.1361111111111</c:v>
                </c:pt>
                <c:pt idx="8739">
                  <c:v>12.137499999999999</c:v>
                </c:pt>
                <c:pt idx="8740">
                  <c:v>12.1388888888889</c:v>
                </c:pt>
                <c:pt idx="8741">
                  <c:v>12.140277777777801</c:v>
                </c:pt>
                <c:pt idx="8742">
                  <c:v>12.141666666666699</c:v>
                </c:pt>
                <c:pt idx="8743">
                  <c:v>12.1430555555556</c:v>
                </c:pt>
                <c:pt idx="8744">
                  <c:v>12.1444444444444</c:v>
                </c:pt>
                <c:pt idx="8745">
                  <c:v>12.1458333333333</c:v>
                </c:pt>
                <c:pt idx="8746">
                  <c:v>12.147222222222201</c:v>
                </c:pt>
                <c:pt idx="8747">
                  <c:v>12.1486111111111</c:v>
                </c:pt>
                <c:pt idx="8748">
                  <c:v>12.15</c:v>
                </c:pt>
                <c:pt idx="8749">
                  <c:v>12.151388888888899</c:v>
                </c:pt>
                <c:pt idx="8750">
                  <c:v>12.1527777777778</c:v>
                </c:pt>
                <c:pt idx="8751">
                  <c:v>12.154166666666701</c:v>
                </c:pt>
                <c:pt idx="8752">
                  <c:v>12.155555555555599</c:v>
                </c:pt>
                <c:pt idx="8753">
                  <c:v>12.156944444444401</c:v>
                </c:pt>
                <c:pt idx="8754">
                  <c:v>12.158333333333299</c:v>
                </c:pt>
                <c:pt idx="8755">
                  <c:v>12.1597222222222</c:v>
                </c:pt>
                <c:pt idx="8756">
                  <c:v>12.161111111111101</c:v>
                </c:pt>
                <c:pt idx="8757">
                  <c:v>12.1625</c:v>
                </c:pt>
                <c:pt idx="8758">
                  <c:v>12.1638888888889</c:v>
                </c:pt>
                <c:pt idx="8759">
                  <c:v>12.165277777777799</c:v>
                </c:pt>
                <c:pt idx="8760">
                  <c:v>12.1666666666667</c:v>
                </c:pt>
                <c:pt idx="8761">
                  <c:v>12.1680555555556</c:v>
                </c:pt>
                <c:pt idx="8762">
                  <c:v>12.1694444444444</c:v>
                </c:pt>
                <c:pt idx="8763">
                  <c:v>12.170833333333301</c:v>
                </c:pt>
                <c:pt idx="8764">
                  <c:v>12.172222222222199</c:v>
                </c:pt>
                <c:pt idx="8765">
                  <c:v>12.1736111111111</c:v>
                </c:pt>
                <c:pt idx="8766">
                  <c:v>12.175000000000001</c:v>
                </c:pt>
                <c:pt idx="8767">
                  <c:v>12.1763888888889</c:v>
                </c:pt>
                <c:pt idx="8768">
                  <c:v>12.1777777777778</c:v>
                </c:pt>
                <c:pt idx="8769">
                  <c:v>12.179166666666699</c:v>
                </c:pt>
                <c:pt idx="8770">
                  <c:v>12.1805555555556</c:v>
                </c:pt>
                <c:pt idx="8771">
                  <c:v>12.181944444444399</c:v>
                </c:pt>
                <c:pt idx="8772">
                  <c:v>12.1833333333333</c:v>
                </c:pt>
                <c:pt idx="8773">
                  <c:v>12.1847222222222</c:v>
                </c:pt>
                <c:pt idx="8774">
                  <c:v>12.186111111111099</c:v>
                </c:pt>
                <c:pt idx="8775">
                  <c:v>12.1875</c:v>
                </c:pt>
                <c:pt idx="8776">
                  <c:v>12.188888888888901</c:v>
                </c:pt>
                <c:pt idx="8777">
                  <c:v>12.1902777777778</c:v>
                </c:pt>
                <c:pt idx="8778">
                  <c:v>12.1916666666667</c:v>
                </c:pt>
                <c:pt idx="8779">
                  <c:v>12.193055555555601</c:v>
                </c:pt>
                <c:pt idx="8780">
                  <c:v>12.1944444444444</c:v>
                </c:pt>
                <c:pt idx="8781">
                  <c:v>12.195833333333301</c:v>
                </c:pt>
                <c:pt idx="8782">
                  <c:v>12.1972222222222</c:v>
                </c:pt>
                <c:pt idx="8783">
                  <c:v>12.1986111111111</c:v>
                </c:pt>
                <c:pt idx="8784">
                  <c:v>12.2</c:v>
                </c:pt>
                <c:pt idx="8785">
                  <c:v>12.2013888888889</c:v>
                </c:pt>
                <c:pt idx="8786">
                  <c:v>12.202777777777801</c:v>
                </c:pt>
                <c:pt idx="8787">
                  <c:v>12.204166666666699</c:v>
                </c:pt>
                <c:pt idx="8788">
                  <c:v>12.2055555555556</c:v>
                </c:pt>
                <c:pt idx="8789">
                  <c:v>12.2069444444444</c:v>
                </c:pt>
                <c:pt idx="8790">
                  <c:v>12.2083333333333</c:v>
                </c:pt>
                <c:pt idx="8791">
                  <c:v>12.209722222222201</c:v>
                </c:pt>
                <c:pt idx="8792">
                  <c:v>12.2111111111111</c:v>
                </c:pt>
                <c:pt idx="8793">
                  <c:v>12.2125</c:v>
                </c:pt>
                <c:pt idx="8794">
                  <c:v>12.213888888888899</c:v>
                </c:pt>
                <c:pt idx="8795">
                  <c:v>12.2152777777778</c:v>
                </c:pt>
                <c:pt idx="8796">
                  <c:v>12.216666666666701</c:v>
                </c:pt>
                <c:pt idx="8797">
                  <c:v>12.218055555555599</c:v>
                </c:pt>
                <c:pt idx="8798">
                  <c:v>12.219444444444401</c:v>
                </c:pt>
                <c:pt idx="8799">
                  <c:v>12.220833333333299</c:v>
                </c:pt>
                <c:pt idx="8800">
                  <c:v>12.2222222222222</c:v>
                </c:pt>
                <c:pt idx="8801">
                  <c:v>12.223611111111101</c:v>
                </c:pt>
                <c:pt idx="8802">
                  <c:v>12.225</c:v>
                </c:pt>
                <c:pt idx="8803">
                  <c:v>12.2263888888889</c:v>
                </c:pt>
                <c:pt idx="8804">
                  <c:v>12.227777777777799</c:v>
                </c:pt>
                <c:pt idx="8805">
                  <c:v>12.2291666666667</c:v>
                </c:pt>
                <c:pt idx="8806">
                  <c:v>12.2305555555556</c:v>
                </c:pt>
                <c:pt idx="8807">
                  <c:v>12.2319444444444</c:v>
                </c:pt>
                <c:pt idx="8808">
                  <c:v>12.233333333333301</c:v>
                </c:pt>
                <c:pt idx="8809">
                  <c:v>12.234722222222199</c:v>
                </c:pt>
                <c:pt idx="8810">
                  <c:v>12.2361111111111</c:v>
                </c:pt>
                <c:pt idx="8811">
                  <c:v>12.237500000000001</c:v>
                </c:pt>
                <c:pt idx="8812">
                  <c:v>12.2388888888889</c:v>
                </c:pt>
                <c:pt idx="8813">
                  <c:v>12.2402777777778</c:v>
                </c:pt>
                <c:pt idx="8814">
                  <c:v>12.241666666666699</c:v>
                </c:pt>
                <c:pt idx="8815">
                  <c:v>12.2430555555556</c:v>
                </c:pt>
                <c:pt idx="8816">
                  <c:v>12.244444444444399</c:v>
                </c:pt>
                <c:pt idx="8817">
                  <c:v>12.2458333333333</c:v>
                </c:pt>
                <c:pt idx="8818">
                  <c:v>12.2472222222222</c:v>
                </c:pt>
                <c:pt idx="8819">
                  <c:v>12.248611111111099</c:v>
                </c:pt>
                <c:pt idx="8820">
                  <c:v>12.25</c:v>
                </c:pt>
                <c:pt idx="8821">
                  <c:v>12.251388888888901</c:v>
                </c:pt>
                <c:pt idx="8822">
                  <c:v>12.2527777777778</c:v>
                </c:pt>
                <c:pt idx="8823">
                  <c:v>12.2541666666667</c:v>
                </c:pt>
                <c:pt idx="8824">
                  <c:v>12.255555555555601</c:v>
                </c:pt>
                <c:pt idx="8825">
                  <c:v>12.2569444444444</c:v>
                </c:pt>
                <c:pt idx="8826">
                  <c:v>12.258333333333301</c:v>
                </c:pt>
                <c:pt idx="8827">
                  <c:v>12.2597222222222</c:v>
                </c:pt>
                <c:pt idx="8828">
                  <c:v>12.2611111111111</c:v>
                </c:pt>
                <c:pt idx="8829">
                  <c:v>12.262499999999999</c:v>
                </c:pt>
                <c:pt idx="8830">
                  <c:v>12.2638888888889</c:v>
                </c:pt>
                <c:pt idx="8831">
                  <c:v>12.265277777777801</c:v>
                </c:pt>
                <c:pt idx="8832">
                  <c:v>12.266666666666699</c:v>
                </c:pt>
                <c:pt idx="8833">
                  <c:v>12.2680555555556</c:v>
                </c:pt>
                <c:pt idx="8834">
                  <c:v>12.2694444444444</c:v>
                </c:pt>
                <c:pt idx="8835">
                  <c:v>12.2708333333333</c:v>
                </c:pt>
                <c:pt idx="8836">
                  <c:v>12.272222222222201</c:v>
                </c:pt>
                <c:pt idx="8837">
                  <c:v>12.2736111111111</c:v>
                </c:pt>
                <c:pt idx="8838">
                  <c:v>12.275</c:v>
                </c:pt>
                <c:pt idx="8839">
                  <c:v>12.276388888888899</c:v>
                </c:pt>
                <c:pt idx="8840">
                  <c:v>12.2777777777778</c:v>
                </c:pt>
                <c:pt idx="8841">
                  <c:v>12.279166666666701</c:v>
                </c:pt>
                <c:pt idx="8842">
                  <c:v>12.280555555555599</c:v>
                </c:pt>
                <c:pt idx="8843">
                  <c:v>12.281944444444401</c:v>
                </c:pt>
                <c:pt idx="8844">
                  <c:v>12.283333333333299</c:v>
                </c:pt>
                <c:pt idx="8845">
                  <c:v>12.2847222222222</c:v>
                </c:pt>
                <c:pt idx="8846">
                  <c:v>12.286111111111101</c:v>
                </c:pt>
                <c:pt idx="8847">
                  <c:v>12.2875</c:v>
                </c:pt>
                <c:pt idx="8848">
                  <c:v>12.2888888888889</c:v>
                </c:pt>
                <c:pt idx="8849">
                  <c:v>12.290277777777799</c:v>
                </c:pt>
                <c:pt idx="8850">
                  <c:v>12.2916666666667</c:v>
                </c:pt>
                <c:pt idx="8851">
                  <c:v>12.2930555555556</c:v>
                </c:pt>
                <c:pt idx="8852">
                  <c:v>12.2944444444444</c:v>
                </c:pt>
                <c:pt idx="8853">
                  <c:v>12.295833333333301</c:v>
                </c:pt>
                <c:pt idx="8854">
                  <c:v>12.297222222222199</c:v>
                </c:pt>
                <c:pt idx="8855">
                  <c:v>12.2986111111111</c:v>
                </c:pt>
                <c:pt idx="8856">
                  <c:v>12.3</c:v>
                </c:pt>
                <c:pt idx="8857">
                  <c:v>12.3013888888889</c:v>
                </c:pt>
                <c:pt idx="8858">
                  <c:v>12.3027777777778</c:v>
                </c:pt>
                <c:pt idx="8859">
                  <c:v>12.304166666666699</c:v>
                </c:pt>
                <c:pt idx="8860">
                  <c:v>12.3055555555556</c:v>
                </c:pt>
                <c:pt idx="8861">
                  <c:v>12.306944444444399</c:v>
                </c:pt>
                <c:pt idx="8862">
                  <c:v>12.3083333333333</c:v>
                </c:pt>
                <c:pt idx="8863">
                  <c:v>12.3097222222222</c:v>
                </c:pt>
                <c:pt idx="8864">
                  <c:v>12.311111111111099</c:v>
                </c:pt>
                <c:pt idx="8865">
                  <c:v>12.3125</c:v>
                </c:pt>
                <c:pt idx="8866">
                  <c:v>12.313888888888901</c:v>
                </c:pt>
                <c:pt idx="8867">
                  <c:v>12.3152777777778</c:v>
                </c:pt>
                <c:pt idx="8868">
                  <c:v>12.3166666666667</c:v>
                </c:pt>
                <c:pt idx="8869">
                  <c:v>12.318055555555601</c:v>
                </c:pt>
                <c:pt idx="8870">
                  <c:v>12.3194444444444</c:v>
                </c:pt>
                <c:pt idx="8871">
                  <c:v>12.320833333333301</c:v>
                </c:pt>
                <c:pt idx="8872">
                  <c:v>12.3222222222222</c:v>
                </c:pt>
                <c:pt idx="8873">
                  <c:v>12.3236111111111</c:v>
                </c:pt>
                <c:pt idx="8874">
                  <c:v>12.324999999999999</c:v>
                </c:pt>
                <c:pt idx="8875">
                  <c:v>12.3263888888889</c:v>
                </c:pt>
                <c:pt idx="8876">
                  <c:v>12.327777777777801</c:v>
                </c:pt>
                <c:pt idx="8877">
                  <c:v>12.329166666666699</c:v>
                </c:pt>
                <c:pt idx="8878">
                  <c:v>12.3305555555556</c:v>
                </c:pt>
                <c:pt idx="8879">
                  <c:v>12.3319444444444</c:v>
                </c:pt>
                <c:pt idx="8880">
                  <c:v>12.3333333333333</c:v>
                </c:pt>
                <c:pt idx="8881">
                  <c:v>12.334722222222201</c:v>
                </c:pt>
                <c:pt idx="8882">
                  <c:v>12.3361111111111</c:v>
                </c:pt>
                <c:pt idx="8883">
                  <c:v>12.3375</c:v>
                </c:pt>
                <c:pt idx="8884">
                  <c:v>12.338888888888899</c:v>
                </c:pt>
                <c:pt idx="8885">
                  <c:v>12.3402777777778</c:v>
                </c:pt>
                <c:pt idx="8886">
                  <c:v>12.341666666666701</c:v>
                </c:pt>
                <c:pt idx="8887">
                  <c:v>12.343055555555599</c:v>
                </c:pt>
                <c:pt idx="8888">
                  <c:v>12.344444444444401</c:v>
                </c:pt>
                <c:pt idx="8889">
                  <c:v>12.345833333333299</c:v>
                </c:pt>
                <c:pt idx="8890">
                  <c:v>12.3472222222222</c:v>
                </c:pt>
                <c:pt idx="8891">
                  <c:v>12.348611111111101</c:v>
                </c:pt>
                <c:pt idx="8892">
                  <c:v>12.35</c:v>
                </c:pt>
                <c:pt idx="8893">
                  <c:v>12.3513888888889</c:v>
                </c:pt>
                <c:pt idx="8894">
                  <c:v>12.352777777777799</c:v>
                </c:pt>
                <c:pt idx="8895">
                  <c:v>12.3541666666667</c:v>
                </c:pt>
                <c:pt idx="8896">
                  <c:v>12.3555555555556</c:v>
                </c:pt>
                <c:pt idx="8897">
                  <c:v>12.3569444444444</c:v>
                </c:pt>
                <c:pt idx="8898">
                  <c:v>12.358333333333301</c:v>
                </c:pt>
                <c:pt idx="8899">
                  <c:v>12.359722222222199</c:v>
                </c:pt>
                <c:pt idx="8900">
                  <c:v>12.3611111111111</c:v>
                </c:pt>
                <c:pt idx="8901">
                  <c:v>12.362500000000001</c:v>
                </c:pt>
                <c:pt idx="8902">
                  <c:v>12.3638888888889</c:v>
                </c:pt>
                <c:pt idx="8903">
                  <c:v>12.3652777777778</c:v>
                </c:pt>
                <c:pt idx="8904">
                  <c:v>12.366666666666699</c:v>
                </c:pt>
                <c:pt idx="8905">
                  <c:v>12.3680555555556</c:v>
                </c:pt>
                <c:pt idx="8906">
                  <c:v>12.369444444444399</c:v>
                </c:pt>
                <c:pt idx="8907">
                  <c:v>12.3708333333333</c:v>
                </c:pt>
                <c:pt idx="8908">
                  <c:v>12.3722222222222</c:v>
                </c:pt>
                <c:pt idx="8909">
                  <c:v>12.373611111111099</c:v>
                </c:pt>
                <c:pt idx="8910">
                  <c:v>12.375</c:v>
                </c:pt>
                <c:pt idx="8911">
                  <c:v>12.376388888888901</c:v>
                </c:pt>
                <c:pt idx="8912">
                  <c:v>12.3777777777778</c:v>
                </c:pt>
                <c:pt idx="8913">
                  <c:v>12.3791666666667</c:v>
                </c:pt>
                <c:pt idx="8914">
                  <c:v>12.380555555555601</c:v>
                </c:pt>
                <c:pt idx="8915">
                  <c:v>12.3819444444444</c:v>
                </c:pt>
                <c:pt idx="8916">
                  <c:v>12.383333333333301</c:v>
                </c:pt>
                <c:pt idx="8917">
                  <c:v>12.3847222222222</c:v>
                </c:pt>
                <c:pt idx="8918">
                  <c:v>12.3861111111111</c:v>
                </c:pt>
                <c:pt idx="8919">
                  <c:v>12.387499999999999</c:v>
                </c:pt>
                <c:pt idx="8920">
                  <c:v>12.3888888888889</c:v>
                </c:pt>
                <c:pt idx="8921">
                  <c:v>12.390277777777801</c:v>
                </c:pt>
                <c:pt idx="8922">
                  <c:v>12.391666666666699</c:v>
                </c:pt>
                <c:pt idx="8923">
                  <c:v>12.3930555555556</c:v>
                </c:pt>
                <c:pt idx="8924">
                  <c:v>12.3944444444444</c:v>
                </c:pt>
                <c:pt idx="8925">
                  <c:v>12.3958333333333</c:v>
                </c:pt>
                <c:pt idx="8926">
                  <c:v>12.397222222222201</c:v>
                </c:pt>
                <c:pt idx="8927">
                  <c:v>12.3986111111111</c:v>
                </c:pt>
                <c:pt idx="8928">
                  <c:v>12.4</c:v>
                </c:pt>
                <c:pt idx="8929">
                  <c:v>12.401388888888899</c:v>
                </c:pt>
                <c:pt idx="8930">
                  <c:v>12.4027777777778</c:v>
                </c:pt>
                <c:pt idx="8931">
                  <c:v>12.404166666666701</c:v>
                </c:pt>
                <c:pt idx="8932">
                  <c:v>12.405555555555599</c:v>
                </c:pt>
                <c:pt idx="8933">
                  <c:v>12.406944444444401</c:v>
                </c:pt>
                <c:pt idx="8934">
                  <c:v>12.408333333333299</c:v>
                </c:pt>
                <c:pt idx="8935">
                  <c:v>12.4097222222222</c:v>
                </c:pt>
                <c:pt idx="8936">
                  <c:v>12.411111111111101</c:v>
                </c:pt>
                <c:pt idx="8937">
                  <c:v>12.4125</c:v>
                </c:pt>
                <c:pt idx="8938">
                  <c:v>12.4138888888889</c:v>
                </c:pt>
                <c:pt idx="8939">
                  <c:v>12.415277777777799</c:v>
                </c:pt>
                <c:pt idx="8940">
                  <c:v>12.4166666666667</c:v>
                </c:pt>
                <c:pt idx="8941">
                  <c:v>12.4180555555556</c:v>
                </c:pt>
                <c:pt idx="8942">
                  <c:v>12.4194444444444</c:v>
                </c:pt>
                <c:pt idx="8943">
                  <c:v>12.420833333333301</c:v>
                </c:pt>
                <c:pt idx="8944">
                  <c:v>12.422222222222199</c:v>
                </c:pt>
                <c:pt idx="8945">
                  <c:v>12.4236111111111</c:v>
                </c:pt>
                <c:pt idx="8946">
                  <c:v>12.425000000000001</c:v>
                </c:pt>
                <c:pt idx="8947">
                  <c:v>12.4263888888889</c:v>
                </c:pt>
                <c:pt idx="8948">
                  <c:v>12.4277777777778</c:v>
                </c:pt>
                <c:pt idx="8949">
                  <c:v>12.429166666666699</c:v>
                </c:pt>
                <c:pt idx="8950">
                  <c:v>12.4305555555556</c:v>
                </c:pt>
                <c:pt idx="8951">
                  <c:v>12.431944444444399</c:v>
                </c:pt>
                <c:pt idx="8952">
                  <c:v>12.4333333333333</c:v>
                </c:pt>
                <c:pt idx="8953">
                  <c:v>12.4347222222222</c:v>
                </c:pt>
                <c:pt idx="8954">
                  <c:v>12.436111111111099</c:v>
                </c:pt>
                <c:pt idx="8955">
                  <c:v>12.4375</c:v>
                </c:pt>
                <c:pt idx="8956">
                  <c:v>12.438888888888901</c:v>
                </c:pt>
                <c:pt idx="8957">
                  <c:v>12.4402777777778</c:v>
                </c:pt>
                <c:pt idx="8958">
                  <c:v>12.4416666666667</c:v>
                </c:pt>
                <c:pt idx="8959">
                  <c:v>12.443055555555601</c:v>
                </c:pt>
                <c:pt idx="8960">
                  <c:v>12.4444444444444</c:v>
                </c:pt>
                <c:pt idx="8961">
                  <c:v>12.445833333333301</c:v>
                </c:pt>
                <c:pt idx="8962">
                  <c:v>12.4472222222222</c:v>
                </c:pt>
                <c:pt idx="8963">
                  <c:v>12.4486111111111</c:v>
                </c:pt>
                <c:pt idx="8964">
                  <c:v>12.45</c:v>
                </c:pt>
                <c:pt idx="8965">
                  <c:v>12.4513888888889</c:v>
                </c:pt>
                <c:pt idx="8966">
                  <c:v>12.452777777777801</c:v>
                </c:pt>
                <c:pt idx="8967">
                  <c:v>12.454166666666699</c:v>
                </c:pt>
                <c:pt idx="8968">
                  <c:v>12.4555555555556</c:v>
                </c:pt>
                <c:pt idx="8969">
                  <c:v>12.4569444444444</c:v>
                </c:pt>
                <c:pt idx="8970">
                  <c:v>12.4583333333333</c:v>
                </c:pt>
                <c:pt idx="8971">
                  <c:v>12.459722222222201</c:v>
                </c:pt>
                <c:pt idx="8972">
                  <c:v>12.4611111111111</c:v>
                </c:pt>
                <c:pt idx="8973">
                  <c:v>12.4625</c:v>
                </c:pt>
                <c:pt idx="8974">
                  <c:v>12.463888888888899</c:v>
                </c:pt>
                <c:pt idx="8975">
                  <c:v>12.4652777777778</c:v>
                </c:pt>
                <c:pt idx="8976">
                  <c:v>12.466666666666701</c:v>
                </c:pt>
                <c:pt idx="8977">
                  <c:v>12.468055555555599</c:v>
                </c:pt>
                <c:pt idx="8978">
                  <c:v>12.469444444444401</c:v>
                </c:pt>
                <c:pt idx="8979">
                  <c:v>12.470833333333299</c:v>
                </c:pt>
                <c:pt idx="8980">
                  <c:v>12.4722222222222</c:v>
                </c:pt>
                <c:pt idx="8981">
                  <c:v>12.473611111111101</c:v>
                </c:pt>
                <c:pt idx="8982">
                  <c:v>12.475</c:v>
                </c:pt>
                <c:pt idx="8983">
                  <c:v>12.4763888888889</c:v>
                </c:pt>
                <c:pt idx="8984">
                  <c:v>12.477777777777799</c:v>
                </c:pt>
                <c:pt idx="8985">
                  <c:v>12.4791666666667</c:v>
                </c:pt>
                <c:pt idx="8986">
                  <c:v>12.4805555555556</c:v>
                </c:pt>
                <c:pt idx="8987">
                  <c:v>12.4819444444444</c:v>
                </c:pt>
                <c:pt idx="8988">
                  <c:v>12.483333333333301</c:v>
                </c:pt>
                <c:pt idx="8989">
                  <c:v>12.484722222222199</c:v>
                </c:pt>
                <c:pt idx="8990">
                  <c:v>12.4861111111111</c:v>
                </c:pt>
                <c:pt idx="8991">
                  <c:v>12.487500000000001</c:v>
                </c:pt>
                <c:pt idx="8992">
                  <c:v>12.4888888888889</c:v>
                </c:pt>
                <c:pt idx="8993">
                  <c:v>12.4902777777778</c:v>
                </c:pt>
                <c:pt idx="8994">
                  <c:v>12.491666666666699</c:v>
                </c:pt>
                <c:pt idx="8995">
                  <c:v>12.4930555555556</c:v>
                </c:pt>
                <c:pt idx="8996">
                  <c:v>12.494444444444399</c:v>
                </c:pt>
                <c:pt idx="8997">
                  <c:v>12.4958333333333</c:v>
                </c:pt>
                <c:pt idx="8998">
                  <c:v>12.4972222222222</c:v>
                </c:pt>
                <c:pt idx="8999">
                  <c:v>12.498611111111099</c:v>
                </c:pt>
                <c:pt idx="9000">
                  <c:v>12.5</c:v>
                </c:pt>
                <c:pt idx="9001">
                  <c:v>12.501388888888901</c:v>
                </c:pt>
                <c:pt idx="9002">
                  <c:v>12.5027777777778</c:v>
                </c:pt>
                <c:pt idx="9003">
                  <c:v>12.5041666666667</c:v>
                </c:pt>
                <c:pt idx="9004">
                  <c:v>12.505555555555601</c:v>
                </c:pt>
                <c:pt idx="9005">
                  <c:v>12.5069444444444</c:v>
                </c:pt>
                <c:pt idx="9006">
                  <c:v>12.508333333333301</c:v>
                </c:pt>
                <c:pt idx="9007">
                  <c:v>12.5097222222222</c:v>
                </c:pt>
                <c:pt idx="9008">
                  <c:v>12.5111111111111</c:v>
                </c:pt>
                <c:pt idx="9009">
                  <c:v>12.512499999999999</c:v>
                </c:pt>
                <c:pt idx="9010">
                  <c:v>12.5138888888889</c:v>
                </c:pt>
                <c:pt idx="9011">
                  <c:v>12.515277777777801</c:v>
                </c:pt>
                <c:pt idx="9012">
                  <c:v>12.516666666666699</c:v>
                </c:pt>
                <c:pt idx="9013">
                  <c:v>12.5180555555556</c:v>
                </c:pt>
                <c:pt idx="9014">
                  <c:v>12.5194444444444</c:v>
                </c:pt>
                <c:pt idx="9015">
                  <c:v>12.5208333333333</c:v>
                </c:pt>
                <c:pt idx="9016">
                  <c:v>12.522222222222201</c:v>
                </c:pt>
                <c:pt idx="9017">
                  <c:v>12.5236111111111</c:v>
                </c:pt>
                <c:pt idx="9018">
                  <c:v>12.525</c:v>
                </c:pt>
                <c:pt idx="9019">
                  <c:v>12.526388888888899</c:v>
                </c:pt>
                <c:pt idx="9020">
                  <c:v>12.5277777777778</c:v>
                </c:pt>
                <c:pt idx="9021">
                  <c:v>12.529166666666701</c:v>
                </c:pt>
                <c:pt idx="9022">
                  <c:v>12.530555555555599</c:v>
                </c:pt>
                <c:pt idx="9023">
                  <c:v>12.531944444444401</c:v>
                </c:pt>
                <c:pt idx="9024">
                  <c:v>12.533333333333299</c:v>
                </c:pt>
                <c:pt idx="9025">
                  <c:v>12.5347222222222</c:v>
                </c:pt>
                <c:pt idx="9026">
                  <c:v>12.536111111111101</c:v>
                </c:pt>
                <c:pt idx="9027">
                  <c:v>12.5375</c:v>
                </c:pt>
                <c:pt idx="9028">
                  <c:v>12.5388888888889</c:v>
                </c:pt>
                <c:pt idx="9029">
                  <c:v>12.540277777777799</c:v>
                </c:pt>
                <c:pt idx="9030">
                  <c:v>12.5416666666667</c:v>
                </c:pt>
                <c:pt idx="9031">
                  <c:v>12.5430555555556</c:v>
                </c:pt>
                <c:pt idx="9032">
                  <c:v>12.5444444444444</c:v>
                </c:pt>
                <c:pt idx="9033">
                  <c:v>12.545833333333301</c:v>
                </c:pt>
                <c:pt idx="9034">
                  <c:v>12.547222222222199</c:v>
                </c:pt>
                <c:pt idx="9035">
                  <c:v>12.5486111111111</c:v>
                </c:pt>
                <c:pt idx="9036">
                  <c:v>12.55</c:v>
                </c:pt>
                <c:pt idx="9037">
                  <c:v>12.5513888888889</c:v>
                </c:pt>
                <c:pt idx="9038">
                  <c:v>12.5527777777778</c:v>
                </c:pt>
                <c:pt idx="9039">
                  <c:v>12.554166666666699</c:v>
                </c:pt>
                <c:pt idx="9040">
                  <c:v>12.5555555555556</c:v>
                </c:pt>
                <c:pt idx="9041">
                  <c:v>12.556944444444399</c:v>
                </c:pt>
                <c:pt idx="9042">
                  <c:v>12.5583333333333</c:v>
                </c:pt>
                <c:pt idx="9043">
                  <c:v>12.5597222222222</c:v>
                </c:pt>
                <c:pt idx="9044">
                  <c:v>12.561111111111099</c:v>
                </c:pt>
                <c:pt idx="9045">
                  <c:v>12.5625</c:v>
                </c:pt>
                <c:pt idx="9046">
                  <c:v>12.563888888888901</c:v>
                </c:pt>
                <c:pt idx="9047">
                  <c:v>12.5652777777778</c:v>
                </c:pt>
                <c:pt idx="9048">
                  <c:v>12.5666666666667</c:v>
                </c:pt>
                <c:pt idx="9049">
                  <c:v>12.568055555555601</c:v>
                </c:pt>
                <c:pt idx="9050">
                  <c:v>12.5694444444444</c:v>
                </c:pt>
                <c:pt idx="9051">
                  <c:v>12.570833333333301</c:v>
                </c:pt>
                <c:pt idx="9052">
                  <c:v>12.5722222222222</c:v>
                </c:pt>
                <c:pt idx="9053">
                  <c:v>12.5736111111111</c:v>
                </c:pt>
                <c:pt idx="9054">
                  <c:v>12.574999999999999</c:v>
                </c:pt>
                <c:pt idx="9055">
                  <c:v>12.5763888888889</c:v>
                </c:pt>
                <c:pt idx="9056">
                  <c:v>12.577777777777801</c:v>
                </c:pt>
                <c:pt idx="9057">
                  <c:v>12.579166666666699</c:v>
                </c:pt>
                <c:pt idx="9058">
                  <c:v>12.5805555555556</c:v>
                </c:pt>
                <c:pt idx="9059">
                  <c:v>12.5819444444444</c:v>
                </c:pt>
                <c:pt idx="9060">
                  <c:v>12.5833333333333</c:v>
                </c:pt>
                <c:pt idx="9061">
                  <c:v>12.584722222222201</c:v>
                </c:pt>
                <c:pt idx="9062">
                  <c:v>12.5861111111111</c:v>
                </c:pt>
                <c:pt idx="9063">
                  <c:v>12.5875</c:v>
                </c:pt>
                <c:pt idx="9064">
                  <c:v>12.588888888888899</c:v>
                </c:pt>
                <c:pt idx="9065">
                  <c:v>12.5902777777778</c:v>
                </c:pt>
                <c:pt idx="9066">
                  <c:v>12.591666666666701</c:v>
                </c:pt>
                <c:pt idx="9067">
                  <c:v>12.593055555555599</c:v>
                </c:pt>
                <c:pt idx="9068">
                  <c:v>12.594444444444401</c:v>
                </c:pt>
                <c:pt idx="9069">
                  <c:v>12.595833333333299</c:v>
                </c:pt>
                <c:pt idx="9070">
                  <c:v>12.5972222222222</c:v>
                </c:pt>
                <c:pt idx="9071">
                  <c:v>12.598611111111101</c:v>
                </c:pt>
                <c:pt idx="9072">
                  <c:v>12.6</c:v>
                </c:pt>
                <c:pt idx="9073">
                  <c:v>12.6013888888889</c:v>
                </c:pt>
                <c:pt idx="9074">
                  <c:v>12.602777777777799</c:v>
                </c:pt>
                <c:pt idx="9075">
                  <c:v>12.6041666666667</c:v>
                </c:pt>
                <c:pt idx="9076">
                  <c:v>12.6055555555556</c:v>
                </c:pt>
                <c:pt idx="9077">
                  <c:v>12.6069444444444</c:v>
                </c:pt>
                <c:pt idx="9078">
                  <c:v>12.608333333333301</c:v>
                </c:pt>
                <c:pt idx="9079">
                  <c:v>12.609722222222199</c:v>
                </c:pt>
                <c:pt idx="9080">
                  <c:v>12.6111111111111</c:v>
                </c:pt>
                <c:pt idx="9081">
                  <c:v>12.612500000000001</c:v>
                </c:pt>
                <c:pt idx="9082">
                  <c:v>12.6138888888889</c:v>
                </c:pt>
                <c:pt idx="9083">
                  <c:v>12.6152777777778</c:v>
                </c:pt>
                <c:pt idx="9084">
                  <c:v>12.616666666666699</c:v>
                </c:pt>
                <c:pt idx="9085">
                  <c:v>12.6180555555556</c:v>
                </c:pt>
                <c:pt idx="9086">
                  <c:v>12.619444444444399</c:v>
                </c:pt>
                <c:pt idx="9087">
                  <c:v>12.6208333333333</c:v>
                </c:pt>
                <c:pt idx="9088">
                  <c:v>12.6222222222222</c:v>
                </c:pt>
                <c:pt idx="9089">
                  <c:v>12.623611111111099</c:v>
                </c:pt>
                <c:pt idx="9090">
                  <c:v>12.625</c:v>
                </c:pt>
                <c:pt idx="9091">
                  <c:v>12.626388888888901</c:v>
                </c:pt>
                <c:pt idx="9092">
                  <c:v>12.6277777777778</c:v>
                </c:pt>
                <c:pt idx="9093">
                  <c:v>12.6291666666667</c:v>
                </c:pt>
                <c:pt idx="9094">
                  <c:v>12.630555555555601</c:v>
                </c:pt>
                <c:pt idx="9095">
                  <c:v>12.6319444444444</c:v>
                </c:pt>
                <c:pt idx="9096">
                  <c:v>12.633333333333301</c:v>
                </c:pt>
                <c:pt idx="9097">
                  <c:v>12.6347222222222</c:v>
                </c:pt>
                <c:pt idx="9098">
                  <c:v>12.6361111111111</c:v>
                </c:pt>
                <c:pt idx="9099">
                  <c:v>12.637499999999999</c:v>
                </c:pt>
                <c:pt idx="9100">
                  <c:v>12.6388888888889</c:v>
                </c:pt>
                <c:pt idx="9101">
                  <c:v>12.640277777777801</c:v>
                </c:pt>
                <c:pt idx="9102">
                  <c:v>12.641666666666699</c:v>
                </c:pt>
                <c:pt idx="9103">
                  <c:v>12.6430555555556</c:v>
                </c:pt>
                <c:pt idx="9104">
                  <c:v>12.6444444444444</c:v>
                </c:pt>
                <c:pt idx="9105">
                  <c:v>12.6458333333333</c:v>
                </c:pt>
                <c:pt idx="9106">
                  <c:v>12.647222222222201</c:v>
                </c:pt>
                <c:pt idx="9107">
                  <c:v>12.6486111111111</c:v>
                </c:pt>
                <c:pt idx="9108">
                  <c:v>12.65</c:v>
                </c:pt>
                <c:pt idx="9109">
                  <c:v>12.651388888888899</c:v>
                </c:pt>
                <c:pt idx="9110">
                  <c:v>12.6527777777778</c:v>
                </c:pt>
                <c:pt idx="9111">
                  <c:v>12.654166666666701</c:v>
                </c:pt>
                <c:pt idx="9112">
                  <c:v>12.655555555555599</c:v>
                </c:pt>
                <c:pt idx="9113">
                  <c:v>12.656944444444401</c:v>
                </c:pt>
                <c:pt idx="9114">
                  <c:v>12.658333333333299</c:v>
                </c:pt>
                <c:pt idx="9115">
                  <c:v>12.6597222222222</c:v>
                </c:pt>
                <c:pt idx="9116">
                  <c:v>12.661111111111101</c:v>
                </c:pt>
                <c:pt idx="9117">
                  <c:v>12.6625</c:v>
                </c:pt>
                <c:pt idx="9118">
                  <c:v>12.6638888888889</c:v>
                </c:pt>
                <c:pt idx="9119">
                  <c:v>12.665277777777799</c:v>
                </c:pt>
                <c:pt idx="9120">
                  <c:v>12.6666666666667</c:v>
                </c:pt>
                <c:pt idx="9121">
                  <c:v>12.6680555555556</c:v>
                </c:pt>
                <c:pt idx="9122">
                  <c:v>12.6694444444444</c:v>
                </c:pt>
                <c:pt idx="9123">
                  <c:v>12.670833333333301</c:v>
                </c:pt>
                <c:pt idx="9124">
                  <c:v>12.672222222222199</c:v>
                </c:pt>
                <c:pt idx="9125">
                  <c:v>12.6736111111111</c:v>
                </c:pt>
                <c:pt idx="9126">
                  <c:v>12.675000000000001</c:v>
                </c:pt>
                <c:pt idx="9127">
                  <c:v>12.6763888888889</c:v>
                </c:pt>
                <c:pt idx="9128">
                  <c:v>12.6777777777778</c:v>
                </c:pt>
                <c:pt idx="9129">
                  <c:v>12.679166666666699</c:v>
                </c:pt>
                <c:pt idx="9130">
                  <c:v>12.6805555555556</c:v>
                </c:pt>
                <c:pt idx="9131">
                  <c:v>12.681944444444399</c:v>
                </c:pt>
                <c:pt idx="9132">
                  <c:v>12.6833333333333</c:v>
                </c:pt>
                <c:pt idx="9133">
                  <c:v>12.6847222222222</c:v>
                </c:pt>
                <c:pt idx="9134">
                  <c:v>12.686111111111099</c:v>
                </c:pt>
                <c:pt idx="9135">
                  <c:v>12.6875</c:v>
                </c:pt>
                <c:pt idx="9136">
                  <c:v>12.688888888888901</c:v>
                </c:pt>
                <c:pt idx="9137">
                  <c:v>12.6902777777778</c:v>
                </c:pt>
                <c:pt idx="9138">
                  <c:v>12.6916666666667</c:v>
                </c:pt>
                <c:pt idx="9139">
                  <c:v>12.693055555555601</c:v>
                </c:pt>
                <c:pt idx="9140">
                  <c:v>12.6944444444444</c:v>
                </c:pt>
                <c:pt idx="9141">
                  <c:v>12.695833333333301</c:v>
                </c:pt>
                <c:pt idx="9142">
                  <c:v>12.6972222222222</c:v>
                </c:pt>
                <c:pt idx="9143">
                  <c:v>12.6986111111111</c:v>
                </c:pt>
                <c:pt idx="9144">
                  <c:v>12.7</c:v>
                </c:pt>
                <c:pt idx="9145">
                  <c:v>12.7013888888889</c:v>
                </c:pt>
                <c:pt idx="9146">
                  <c:v>12.702777777777801</c:v>
                </c:pt>
                <c:pt idx="9147">
                  <c:v>12.704166666666699</c:v>
                </c:pt>
                <c:pt idx="9148">
                  <c:v>12.7055555555556</c:v>
                </c:pt>
                <c:pt idx="9149">
                  <c:v>12.7069444444444</c:v>
                </c:pt>
                <c:pt idx="9150">
                  <c:v>12.7083333333333</c:v>
                </c:pt>
                <c:pt idx="9151">
                  <c:v>12.709722222222201</c:v>
                </c:pt>
                <c:pt idx="9152">
                  <c:v>12.7111111111111</c:v>
                </c:pt>
                <c:pt idx="9153">
                  <c:v>12.7125</c:v>
                </c:pt>
                <c:pt idx="9154">
                  <c:v>12.713888888888899</c:v>
                </c:pt>
                <c:pt idx="9155">
                  <c:v>12.7152777777778</c:v>
                </c:pt>
                <c:pt idx="9156">
                  <c:v>12.716666666666701</c:v>
                </c:pt>
                <c:pt idx="9157">
                  <c:v>12.718055555555599</c:v>
                </c:pt>
                <c:pt idx="9158">
                  <c:v>12.719444444444401</c:v>
                </c:pt>
                <c:pt idx="9159">
                  <c:v>12.720833333333299</c:v>
                </c:pt>
                <c:pt idx="9160">
                  <c:v>12.7222222222222</c:v>
                </c:pt>
                <c:pt idx="9161">
                  <c:v>12.723611111111101</c:v>
                </c:pt>
                <c:pt idx="9162">
                  <c:v>12.725</c:v>
                </c:pt>
                <c:pt idx="9163">
                  <c:v>12.7263888888889</c:v>
                </c:pt>
                <c:pt idx="9164">
                  <c:v>12.727777777777799</c:v>
                </c:pt>
                <c:pt idx="9165">
                  <c:v>12.7291666666667</c:v>
                </c:pt>
                <c:pt idx="9166">
                  <c:v>12.7305555555556</c:v>
                </c:pt>
                <c:pt idx="9167">
                  <c:v>12.7319444444444</c:v>
                </c:pt>
                <c:pt idx="9168">
                  <c:v>12.733333333333301</c:v>
                </c:pt>
                <c:pt idx="9169">
                  <c:v>12.734722222222199</c:v>
                </c:pt>
                <c:pt idx="9170">
                  <c:v>12.7361111111111</c:v>
                </c:pt>
                <c:pt idx="9171">
                  <c:v>12.737500000000001</c:v>
                </c:pt>
                <c:pt idx="9172">
                  <c:v>12.7388888888889</c:v>
                </c:pt>
                <c:pt idx="9173">
                  <c:v>12.7402777777778</c:v>
                </c:pt>
                <c:pt idx="9174">
                  <c:v>12.741666666666699</c:v>
                </c:pt>
                <c:pt idx="9175">
                  <c:v>12.7430555555556</c:v>
                </c:pt>
                <c:pt idx="9176">
                  <c:v>12.744444444444399</c:v>
                </c:pt>
                <c:pt idx="9177">
                  <c:v>12.7458333333333</c:v>
                </c:pt>
                <c:pt idx="9178">
                  <c:v>12.7472222222222</c:v>
                </c:pt>
                <c:pt idx="9179">
                  <c:v>12.748611111111099</c:v>
                </c:pt>
                <c:pt idx="9180">
                  <c:v>12.75</c:v>
                </c:pt>
                <c:pt idx="9181">
                  <c:v>12.751388888888901</c:v>
                </c:pt>
                <c:pt idx="9182">
                  <c:v>12.7527777777778</c:v>
                </c:pt>
                <c:pt idx="9183">
                  <c:v>12.7541666666667</c:v>
                </c:pt>
                <c:pt idx="9184">
                  <c:v>12.755555555555601</c:v>
                </c:pt>
                <c:pt idx="9185">
                  <c:v>12.7569444444444</c:v>
                </c:pt>
                <c:pt idx="9186">
                  <c:v>12.758333333333301</c:v>
                </c:pt>
                <c:pt idx="9187">
                  <c:v>12.7597222222222</c:v>
                </c:pt>
                <c:pt idx="9188">
                  <c:v>12.7611111111111</c:v>
                </c:pt>
                <c:pt idx="9189">
                  <c:v>12.762499999999999</c:v>
                </c:pt>
                <c:pt idx="9190">
                  <c:v>12.7638888888889</c:v>
                </c:pt>
                <c:pt idx="9191">
                  <c:v>12.765277777777801</c:v>
                </c:pt>
                <c:pt idx="9192">
                  <c:v>12.766666666666699</c:v>
                </c:pt>
                <c:pt idx="9193">
                  <c:v>12.7680555555556</c:v>
                </c:pt>
                <c:pt idx="9194">
                  <c:v>12.7694444444444</c:v>
                </c:pt>
                <c:pt idx="9195">
                  <c:v>12.7708333333333</c:v>
                </c:pt>
                <c:pt idx="9196">
                  <c:v>12.772222222222201</c:v>
                </c:pt>
                <c:pt idx="9197">
                  <c:v>12.7736111111111</c:v>
                </c:pt>
                <c:pt idx="9198">
                  <c:v>12.775</c:v>
                </c:pt>
                <c:pt idx="9199">
                  <c:v>12.776388888888899</c:v>
                </c:pt>
                <c:pt idx="9200">
                  <c:v>12.7777777777778</c:v>
                </c:pt>
                <c:pt idx="9201">
                  <c:v>12.779166666666701</c:v>
                </c:pt>
                <c:pt idx="9202">
                  <c:v>12.780555555555599</c:v>
                </c:pt>
                <c:pt idx="9203">
                  <c:v>12.781944444444401</c:v>
                </c:pt>
                <c:pt idx="9204">
                  <c:v>12.783333333333299</c:v>
                </c:pt>
                <c:pt idx="9205">
                  <c:v>12.7847222222222</c:v>
                </c:pt>
                <c:pt idx="9206">
                  <c:v>12.786111111111101</c:v>
                </c:pt>
                <c:pt idx="9207">
                  <c:v>12.7875</c:v>
                </c:pt>
                <c:pt idx="9208">
                  <c:v>12.7888888888889</c:v>
                </c:pt>
                <c:pt idx="9209">
                  <c:v>12.790277777777799</c:v>
                </c:pt>
                <c:pt idx="9210">
                  <c:v>12.7916666666667</c:v>
                </c:pt>
                <c:pt idx="9211">
                  <c:v>12.7930555555556</c:v>
                </c:pt>
                <c:pt idx="9212">
                  <c:v>12.7944444444444</c:v>
                </c:pt>
                <c:pt idx="9213">
                  <c:v>12.795833333333301</c:v>
                </c:pt>
                <c:pt idx="9214">
                  <c:v>12.797222222222199</c:v>
                </c:pt>
                <c:pt idx="9215">
                  <c:v>12.7986111111111</c:v>
                </c:pt>
                <c:pt idx="9216">
                  <c:v>12.8</c:v>
                </c:pt>
                <c:pt idx="9217">
                  <c:v>12.8013888888889</c:v>
                </c:pt>
                <c:pt idx="9218">
                  <c:v>12.8027777777778</c:v>
                </c:pt>
                <c:pt idx="9219">
                  <c:v>12.804166666666699</c:v>
                </c:pt>
                <c:pt idx="9220">
                  <c:v>12.8055555555556</c:v>
                </c:pt>
                <c:pt idx="9221">
                  <c:v>12.806944444444399</c:v>
                </c:pt>
                <c:pt idx="9222">
                  <c:v>12.8083333333333</c:v>
                </c:pt>
                <c:pt idx="9223">
                  <c:v>12.8097222222222</c:v>
                </c:pt>
                <c:pt idx="9224">
                  <c:v>12.811111111111099</c:v>
                </c:pt>
                <c:pt idx="9225">
                  <c:v>12.8125</c:v>
                </c:pt>
                <c:pt idx="9226">
                  <c:v>12.813888888888901</c:v>
                </c:pt>
                <c:pt idx="9227">
                  <c:v>12.8152777777778</c:v>
                </c:pt>
                <c:pt idx="9228">
                  <c:v>12.8166666666667</c:v>
                </c:pt>
                <c:pt idx="9229">
                  <c:v>12.818055555555601</c:v>
                </c:pt>
                <c:pt idx="9230">
                  <c:v>12.8194444444444</c:v>
                </c:pt>
                <c:pt idx="9231">
                  <c:v>12.820833333333301</c:v>
                </c:pt>
                <c:pt idx="9232">
                  <c:v>12.8222222222222</c:v>
                </c:pt>
                <c:pt idx="9233">
                  <c:v>12.8236111111111</c:v>
                </c:pt>
                <c:pt idx="9234">
                  <c:v>12.824999999999999</c:v>
                </c:pt>
                <c:pt idx="9235">
                  <c:v>12.8263888888889</c:v>
                </c:pt>
                <c:pt idx="9236">
                  <c:v>12.827777777777801</c:v>
                </c:pt>
                <c:pt idx="9237">
                  <c:v>12.829166666666699</c:v>
                </c:pt>
                <c:pt idx="9238">
                  <c:v>12.8305555555556</c:v>
                </c:pt>
                <c:pt idx="9239">
                  <c:v>12.8319444444444</c:v>
                </c:pt>
                <c:pt idx="9240">
                  <c:v>12.8333333333333</c:v>
                </c:pt>
                <c:pt idx="9241">
                  <c:v>12.834722222222201</c:v>
                </c:pt>
                <c:pt idx="9242">
                  <c:v>12.8361111111111</c:v>
                </c:pt>
                <c:pt idx="9243">
                  <c:v>12.8375</c:v>
                </c:pt>
                <c:pt idx="9244">
                  <c:v>12.838888888888899</c:v>
                </c:pt>
                <c:pt idx="9245">
                  <c:v>12.8402777777778</c:v>
                </c:pt>
                <c:pt idx="9246">
                  <c:v>12.841666666666701</c:v>
                </c:pt>
                <c:pt idx="9247">
                  <c:v>12.843055555555599</c:v>
                </c:pt>
                <c:pt idx="9248">
                  <c:v>12.844444444444401</c:v>
                </c:pt>
                <c:pt idx="9249">
                  <c:v>12.845833333333299</c:v>
                </c:pt>
                <c:pt idx="9250">
                  <c:v>12.8472222222222</c:v>
                </c:pt>
                <c:pt idx="9251">
                  <c:v>12.848611111111101</c:v>
                </c:pt>
                <c:pt idx="9252">
                  <c:v>12.85</c:v>
                </c:pt>
                <c:pt idx="9253">
                  <c:v>12.8513888888889</c:v>
                </c:pt>
                <c:pt idx="9254">
                  <c:v>12.852777777777799</c:v>
                </c:pt>
                <c:pt idx="9255">
                  <c:v>12.8541666666667</c:v>
                </c:pt>
                <c:pt idx="9256">
                  <c:v>12.8555555555556</c:v>
                </c:pt>
                <c:pt idx="9257">
                  <c:v>12.8569444444444</c:v>
                </c:pt>
                <c:pt idx="9258">
                  <c:v>12.858333333333301</c:v>
                </c:pt>
                <c:pt idx="9259">
                  <c:v>12.859722222222199</c:v>
                </c:pt>
                <c:pt idx="9260">
                  <c:v>12.8611111111111</c:v>
                </c:pt>
                <c:pt idx="9261">
                  <c:v>12.862500000000001</c:v>
                </c:pt>
                <c:pt idx="9262">
                  <c:v>12.8638888888889</c:v>
                </c:pt>
                <c:pt idx="9263">
                  <c:v>12.8652777777778</c:v>
                </c:pt>
                <c:pt idx="9264">
                  <c:v>12.866666666666699</c:v>
                </c:pt>
                <c:pt idx="9265">
                  <c:v>12.8680555555556</c:v>
                </c:pt>
                <c:pt idx="9266">
                  <c:v>12.869444444444399</c:v>
                </c:pt>
                <c:pt idx="9267">
                  <c:v>12.8708333333333</c:v>
                </c:pt>
                <c:pt idx="9268">
                  <c:v>12.8722222222222</c:v>
                </c:pt>
                <c:pt idx="9269">
                  <c:v>12.873611111111099</c:v>
                </c:pt>
                <c:pt idx="9270">
                  <c:v>12.875</c:v>
                </c:pt>
                <c:pt idx="9271">
                  <c:v>12.876388888888901</c:v>
                </c:pt>
                <c:pt idx="9272">
                  <c:v>12.8777777777778</c:v>
                </c:pt>
                <c:pt idx="9273">
                  <c:v>12.8791666666667</c:v>
                </c:pt>
                <c:pt idx="9274">
                  <c:v>12.880555555555601</c:v>
                </c:pt>
                <c:pt idx="9275">
                  <c:v>12.8819444444444</c:v>
                </c:pt>
                <c:pt idx="9276">
                  <c:v>12.883333333333301</c:v>
                </c:pt>
                <c:pt idx="9277">
                  <c:v>12.8847222222222</c:v>
                </c:pt>
                <c:pt idx="9278">
                  <c:v>12.8861111111111</c:v>
                </c:pt>
                <c:pt idx="9279">
                  <c:v>12.887499999999999</c:v>
                </c:pt>
                <c:pt idx="9280">
                  <c:v>12.8888888888889</c:v>
                </c:pt>
                <c:pt idx="9281">
                  <c:v>12.890277777777801</c:v>
                </c:pt>
                <c:pt idx="9282">
                  <c:v>12.891666666666699</c:v>
                </c:pt>
                <c:pt idx="9283">
                  <c:v>12.8930555555556</c:v>
                </c:pt>
                <c:pt idx="9284">
                  <c:v>12.8944444444444</c:v>
                </c:pt>
                <c:pt idx="9285">
                  <c:v>12.8958333333333</c:v>
                </c:pt>
                <c:pt idx="9286">
                  <c:v>12.897222222222201</c:v>
                </c:pt>
                <c:pt idx="9287">
                  <c:v>12.8986111111111</c:v>
                </c:pt>
                <c:pt idx="9288">
                  <c:v>12.9</c:v>
                </c:pt>
                <c:pt idx="9289">
                  <c:v>12.901388888888899</c:v>
                </c:pt>
                <c:pt idx="9290">
                  <c:v>12.9027777777778</c:v>
                </c:pt>
                <c:pt idx="9291">
                  <c:v>12.904166666666701</c:v>
                </c:pt>
                <c:pt idx="9292">
                  <c:v>12.905555555555599</c:v>
                </c:pt>
                <c:pt idx="9293">
                  <c:v>12.906944444444401</c:v>
                </c:pt>
                <c:pt idx="9294">
                  <c:v>12.908333333333299</c:v>
                </c:pt>
                <c:pt idx="9295">
                  <c:v>12.9097222222222</c:v>
                </c:pt>
                <c:pt idx="9296">
                  <c:v>12.911111111111101</c:v>
                </c:pt>
                <c:pt idx="9297">
                  <c:v>12.9125</c:v>
                </c:pt>
                <c:pt idx="9298">
                  <c:v>12.9138888888889</c:v>
                </c:pt>
                <c:pt idx="9299">
                  <c:v>12.915277777777799</c:v>
                </c:pt>
                <c:pt idx="9300">
                  <c:v>12.9166666666667</c:v>
                </c:pt>
                <c:pt idx="9301">
                  <c:v>12.9180555555556</c:v>
                </c:pt>
                <c:pt idx="9302">
                  <c:v>12.9194444444444</c:v>
                </c:pt>
                <c:pt idx="9303">
                  <c:v>12.920833333333301</c:v>
                </c:pt>
                <c:pt idx="9304">
                  <c:v>12.922222222222199</c:v>
                </c:pt>
                <c:pt idx="9305">
                  <c:v>12.9236111111111</c:v>
                </c:pt>
                <c:pt idx="9306">
                  <c:v>12.925000000000001</c:v>
                </c:pt>
                <c:pt idx="9307">
                  <c:v>12.9263888888889</c:v>
                </c:pt>
                <c:pt idx="9308">
                  <c:v>12.9277777777778</c:v>
                </c:pt>
                <c:pt idx="9309">
                  <c:v>12.929166666666699</c:v>
                </c:pt>
                <c:pt idx="9310">
                  <c:v>12.9305555555556</c:v>
                </c:pt>
                <c:pt idx="9311">
                  <c:v>12.931944444444399</c:v>
                </c:pt>
                <c:pt idx="9312">
                  <c:v>12.9333333333333</c:v>
                </c:pt>
                <c:pt idx="9313">
                  <c:v>12.9347222222222</c:v>
                </c:pt>
                <c:pt idx="9314">
                  <c:v>12.936111111111099</c:v>
                </c:pt>
                <c:pt idx="9315">
                  <c:v>12.9375</c:v>
                </c:pt>
                <c:pt idx="9316">
                  <c:v>12.938888888888901</c:v>
                </c:pt>
                <c:pt idx="9317">
                  <c:v>12.9402777777778</c:v>
                </c:pt>
                <c:pt idx="9318">
                  <c:v>12.9416666666667</c:v>
                </c:pt>
                <c:pt idx="9319">
                  <c:v>12.943055555555601</c:v>
                </c:pt>
                <c:pt idx="9320">
                  <c:v>12.9444444444444</c:v>
                </c:pt>
                <c:pt idx="9321">
                  <c:v>12.945833333333301</c:v>
                </c:pt>
                <c:pt idx="9322">
                  <c:v>12.9472222222222</c:v>
                </c:pt>
                <c:pt idx="9323">
                  <c:v>12.9486111111111</c:v>
                </c:pt>
                <c:pt idx="9324">
                  <c:v>12.95</c:v>
                </c:pt>
                <c:pt idx="9325">
                  <c:v>12.9513888888889</c:v>
                </c:pt>
                <c:pt idx="9326">
                  <c:v>12.952777777777801</c:v>
                </c:pt>
                <c:pt idx="9327">
                  <c:v>12.954166666666699</c:v>
                </c:pt>
                <c:pt idx="9328">
                  <c:v>12.9555555555556</c:v>
                </c:pt>
                <c:pt idx="9329">
                  <c:v>12.9569444444444</c:v>
                </c:pt>
                <c:pt idx="9330">
                  <c:v>12.9583333333333</c:v>
                </c:pt>
                <c:pt idx="9331">
                  <c:v>12.959722222222201</c:v>
                </c:pt>
                <c:pt idx="9332">
                  <c:v>12.9611111111111</c:v>
                </c:pt>
                <c:pt idx="9333">
                  <c:v>12.9625</c:v>
                </c:pt>
                <c:pt idx="9334">
                  <c:v>12.963888888888899</c:v>
                </c:pt>
                <c:pt idx="9335">
                  <c:v>12.9652777777778</c:v>
                </c:pt>
                <c:pt idx="9336">
                  <c:v>12.966666666666701</c:v>
                </c:pt>
                <c:pt idx="9337">
                  <c:v>12.968055555555599</c:v>
                </c:pt>
                <c:pt idx="9338">
                  <c:v>12.969444444444401</c:v>
                </c:pt>
                <c:pt idx="9339">
                  <c:v>12.970833333333299</c:v>
                </c:pt>
                <c:pt idx="9340">
                  <c:v>12.9722222222222</c:v>
                </c:pt>
                <c:pt idx="9341">
                  <c:v>12.973611111111101</c:v>
                </c:pt>
                <c:pt idx="9342">
                  <c:v>12.975</c:v>
                </c:pt>
                <c:pt idx="9343">
                  <c:v>12.9763888888889</c:v>
                </c:pt>
                <c:pt idx="9344">
                  <c:v>12.977777777777799</c:v>
                </c:pt>
                <c:pt idx="9345">
                  <c:v>12.9791666666667</c:v>
                </c:pt>
                <c:pt idx="9346">
                  <c:v>12.9805555555556</c:v>
                </c:pt>
                <c:pt idx="9347">
                  <c:v>12.9819444444444</c:v>
                </c:pt>
                <c:pt idx="9348">
                  <c:v>12.983333333333301</c:v>
                </c:pt>
                <c:pt idx="9349">
                  <c:v>12.984722222222199</c:v>
                </c:pt>
                <c:pt idx="9350">
                  <c:v>12.9861111111111</c:v>
                </c:pt>
                <c:pt idx="9351">
                  <c:v>12.987500000000001</c:v>
                </c:pt>
                <c:pt idx="9352">
                  <c:v>12.9888888888889</c:v>
                </c:pt>
                <c:pt idx="9353">
                  <c:v>12.9902777777778</c:v>
                </c:pt>
                <c:pt idx="9354">
                  <c:v>12.991666666666699</c:v>
                </c:pt>
                <c:pt idx="9355">
                  <c:v>12.9930555555556</c:v>
                </c:pt>
                <c:pt idx="9356">
                  <c:v>12.994444444444399</c:v>
                </c:pt>
                <c:pt idx="9357">
                  <c:v>12.9958333333333</c:v>
                </c:pt>
                <c:pt idx="9358">
                  <c:v>12.9972222222222</c:v>
                </c:pt>
                <c:pt idx="9359">
                  <c:v>12.998611111111099</c:v>
                </c:pt>
                <c:pt idx="9360">
                  <c:v>13</c:v>
                </c:pt>
                <c:pt idx="9361">
                  <c:v>13.001388888888901</c:v>
                </c:pt>
                <c:pt idx="9362">
                  <c:v>13.0027777777778</c:v>
                </c:pt>
                <c:pt idx="9363">
                  <c:v>13.0041666666667</c:v>
                </c:pt>
                <c:pt idx="9364">
                  <c:v>13.005555555555601</c:v>
                </c:pt>
                <c:pt idx="9365">
                  <c:v>13.0069444444444</c:v>
                </c:pt>
                <c:pt idx="9366">
                  <c:v>13.008333333333301</c:v>
                </c:pt>
                <c:pt idx="9367">
                  <c:v>13.0097222222222</c:v>
                </c:pt>
                <c:pt idx="9368">
                  <c:v>13.0111111111111</c:v>
                </c:pt>
                <c:pt idx="9369">
                  <c:v>13.012499999999999</c:v>
                </c:pt>
                <c:pt idx="9370">
                  <c:v>13.0138888888889</c:v>
                </c:pt>
                <c:pt idx="9371">
                  <c:v>13.015277777777801</c:v>
                </c:pt>
                <c:pt idx="9372">
                  <c:v>13.016666666666699</c:v>
                </c:pt>
                <c:pt idx="9373">
                  <c:v>13.0180555555556</c:v>
                </c:pt>
                <c:pt idx="9374">
                  <c:v>13.0194444444444</c:v>
                </c:pt>
                <c:pt idx="9375">
                  <c:v>13.0208333333333</c:v>
                </c:pt>
                <c:pt idx="9376">
                  <c:v>13.022222222222201</c:v>
                </c:pt>
                <c:pt idx="9377">
                  <c:v>13.0236111111111</c:v>
                </c:pt>
                <c:pt idx="9378">
                  <c:v>13.025</c:v>
                </c:pt>
                <c:pt idx="9379">
                  <c:v>13.026388888888899</c:v>
                </c:pt>
                <c:pt idx="9380">
                  <c:v>13.0277777777778</c:v>
                </c:pt>
                <c:pt idx="9381">
                  <c:v>13.029166666666701</c:v>
                </c:pt>
                <c:pt idx="9382">
                  <c:v>13.030555555555599</c:v>
                </c:pt>
                <c:pt idx="9383">
                  <c:v>13.031944444444401</c:v>
                </c:pt>
                <c:pt idx="9384">
                  <c:v>13.033333333333299</c:v>
                </c:pt>
                <c:pt idx="9385">
                  <c:v>13.0347222222222</c:v>
                </c:pt>
                <c:pt idx="9386">
                  <c:v>13.036111111111101</c:v>
                </c:pt>
                <c:pt idx="9387">
                  <c:v>13.0375</c:v>
                </c:pt>
                <c:pt idx="9388">
                  <c:v>13.0388888888889</c:v>
                </c:pt>
                <c:pt idx="9389">
                  <c:v>13.040277777777799</c:v>
                </c:pt>
                <c:pt idx="9390">
                  <c:v>13.0416666666667</c:v>
                </c:pt>
                <c:pt idx="9391">
                  <c:v>13.0430555555556</c:v>
                </c:pt>
                <c:pt idx="9392">
                  <c:v>13.0444444444444</c:v>
                </c:pt>
                <c:pt idx="9393">
                  <c:v>13.045833333333301</c:v>
                </c:pt>
                <c:pt idx="9394">
                  <c:v>13.047222222222199</c:v>
                </c:pt>
                <c:pt idx="9395">
                  <c:v>13.0486111111111</c:v>
                </c:pt>
                <c:pt idx="9396">
                  <c:v>13.05</c:v>
                </c:pt>
                <c:pt idx="9397">
                  <c:v>13.0513888888889</c:v>
                </c:pt>
                <c:pt idx="9398">
                  <c:v>13.0527777777778</c:v>
                </c:pt>
                <c:pt idx="9399">
                  <c:v>13.054166666666699</c:v>
                </c:pt>
                <c:pt idx="9400">
                  <c:v>13.0555555555556</c:v>
                </c:pt>
                <c:pt idx="9401">
                  <c:v>13.056944444444399</c:v>
                </c:pt>
                <c:pt idx="9402">
                  <c:v>13.0583333333333</c:v>
                </c:pt>
                <c:pt idx="9403">
                  <c:v>13.0597222222222</c:v>
                </c:pt>
                <c:pt idx="9404">
                  <c:v>13.061111111111099</c:v>
                </c:pt>
                <c:pt idx="9405">
                  <c:v>13.0625</c:v>
                </c:pt>
                <c:pt idx="9406">
                  <c:v>13.063888888888901</c:v>
                </c:pt>
                <c:pt idx="9407">
                  <c:v>13.0652777777778</c:v>
                </c:pt>
                <c:pt idx="9408">
                  <c:v>13.0666666666667</c:v>
                </c:pt>
                <c:pt idx="9409">
                  <c:v>13.068055555555601</c:v>
                </c:pt>
                <c:pt idx="9410">
                  <c:v>13.0694444444444</c:v>
                </c:pt>
                <c:pt idx="9411">
                  <c:v>13.070833333333301</c:v>
                </c:pt>
                <c:pt idx="9412">
                  <c:v>13.0722222222222</c:v>
                </c:pt>
                <c:pt idx="9413">
                  <c:v>13.0736111111111</c:v>
                </c:pt>
                <c:pt idx="9414">
                  <c:v>13.074999999999999</c:v>
                </c:pt>
                <c:pt idx="9415">
                  <c:v>13.0763888888889</c:v>
                </c:pt>
                <c:pt idx="9416">
                  <c:v>13.077777777777801</c:v>
                </c:pt>
                <c:pt idx="9417">
                  <c:v>13.079166666666699</c:v>
                </c:pt>
                <c:pt idx="9418">
                  <c:v>13.0805555555556</c:v>
                </c:pt>
                <c:pt idx="9419">
                  <c:v>13.0819444444444</c:v>
                </c:pt>
                <c:pt idx="9420">
                  <c:v>13.0833333333333</c:v>
                </c:pt>
                <c:pt idx="9421">
                  <c:v>13.084722222222201</c:v>
                </c:pt>
                <c:pt idx="9422">
                  <c:v>13.0861111111111</c:v>
                </c:pt>
                <c:pt idx="9423">
                  <c:v>13.0875</c:v>
                </c:pt>
                <c:pt idx="9424">
                  <c:v>13.088888888888899</c:v>
                </c:pt>
                <c:pt idx="9425">
                  <c:v>13.0902777777778</c:v>
                </c:pt>
                <c:pt idx="9426">
                  <c:v>13.091666666666701</c:v>
                </c:pt>
                <c:pt idx="9427">
                  <c:v>13.093055555555599</c:v>
                </c:pt>
                <c:pt idx="9428">
                  <c:v>13.094444444444401</c:v>
                </c:pt>
                <c:pt idx="9429">
                  <c:v>13.095833333333299</c:v>
                </c:pt>
                <c:pt idx="9430">
                  <c:v>13.0972222222222</c:v>
                </c:pt>
                <c:pt idx="9431">
                  <c:v>13.098611111111101</c:v>
                </c:pt>
                <c:pt idx="9432">
                  <c:v>13.1</c:v>
                </c:pt>
                <c:pt idx="9433">
                  <c:v>13.1013888888889</c:v>
                </c:pt>
                <c:pt idx="9434">
                  <c:v>13.102777777777799</c:v>
                </c:pt>
                <c:pt idx="9435">
                  <c:v>13.1041666666667</c:v>
                </c:pt>
                <c:pt idx="9436">
                  <c:v>13.1055555555556</c:v>
                </c:pt>
                <c:pt idx="9437">
                  <c:v>13.1069444444444</c:v>
                </c:pt>
                <c:pt idx="9438">
                  <c:v>13.108333333333301</c:v>
                </c:pt>
                <c:pt idx="9439">
                  <c:v>13.109722222222199</c:v>
                </c:pt>
                <c:pt idx="9440">
                  <c:v>13.1111111111111</c:v>
                </c:pt>
                <c:pt idx="9441">
                  <c:v>13.112500000000001</c:v>
                </c:pt>
                <c:pt idx="9442">
                  <c:v>13.1138888888889</c:v>
                </c:pt>
                <c:pt idx="9443">
                  <c:v>13.1152777777778</c:v>
                </c:pt>
                <c:pt idx="9444">
                  <c:v>13.116666666666699</c:v>
                </c:pt>
                <c:pt idx="9445">
                  <c:v>13.1180555555556</c:v>
                </c:pt>
                <c:pt idx="9446">
                  <c:v>13.119444444444399</c:v>
                </c:pt>
                <c:pt idx="9447">
                  <c:v>13.1208333333333</c:v>
                </c:pt>
                <c:pt idx="9448">
                  <c:v>13.1222222222222</c:v>
                </c:pt>
                <c:pt idx="9449">
                  <c:v>13.123611111111099</c:v>
                </c:pt>
                <c:pt idx="9450">
                  <c:v>13.125</c:v>
                </c:pt>
                <c:pt idx="9451">
                  <c:v>13.126388888888901</c:v>
                </c:pt>
                <c:pt idx="9452">
                  <c:v>13.1277777777778</c:v>
                </c:pt>
                <c:pt idx="9453">
                  <c:v>13.1291666666667</c:v>
                </c:pt>
                <c:pt idx="9454">
                  <c:v>13.130555555555601</c:v>
                </c:pt>
                <c:pt idx="9455">
                  <c:v>13.1319444444444</c:v>
                </c:pt>
                <c:pt idx="9456">
                  <c:v>13.133333333333301</c:v>
                </c:pt>
                <c:pt idx="9457">
                  <c:v>13.1347222222222</c:v>
                </c:pt>
                <c:pt idx="9458">
                  <c:v>13.1361111111111</c:v>
                </c:pt>
                <c:pt idx="9459">
                  <c:v>13.137499999999999</c:v>
                </c:pt>
                <c:pt idx="9460">
                  <c:v>13.1388888888889</c:v>
                </c:pt>
                <c:pt idx="9461">
                  <c:v>13.140277777777801</c:v>
                </c:pt>
                <c:pt idx="9462">
                  <c:v>13.141666666666699</c:v>
                </c:pt>
                <c:pt idx="9463">
                  <c:v>13.1430555555556</c:v>
                </c:pt>
                <c:pt idx="9464">
                  <c:v>13.1444444444444</c:v>
                </c:pt>
                <c:pt idx="9465">
                  <c:v>13.1458333333333</c:v>
                </c:pt>
                <c:pt idx="9466">
                  <c:v>13.147222222222201</c:v>
                </c:pt>
                <c:pt idx="9467">
                  <c:v>13.1486111111111</c:v>
                </c:pt>
                <c:pt idx="9468">
                  <c:v>13.15</c:v>
                </c:pt>
                <c:pt idx="9469">
                  <c:v>13.151388888888899</c:v>
                </c:pt>
                <c:pt idx="9470">
                  <c:v>13.1527777777778</c:v>
                </c:pt>
                <c:pt idx="9471">
                  <c:v>13.154166666666701</c:v>
                </c:pt>
                <c:pt idx="9472">
                  <c:v>13.155555555555599</c:v>
                </c:pt>
                <c:pt idx="9473">
                  <c:v>13.156944444444401</c:v>
                </c:pt>
                <c:pt idx="9474">
                  <c:v>13.158333333333299</c:v>
                </c:pt>
                <c:pt idx="9475">
                  <c:v>13.1597222222222</c:v>
                </c:pt>
                <c:pt idx="9476">
                  <c:v>13.161111111111101</c:v>
                </c:pt>
                <c:pt idx="9477">
                  <c:v>13.1625</c:v>
                </c:pt>
                <c:pt idx="9478">
                  <c:v>13.1638888888889</c:v>
                </c:pt>
                <c:pt idx="9479">
                  <c:v>13.165277777777799</c:v>
                </c:pt>
                <c:pt idx="9480">
                  <c:v>13.1666666666667</c:v>
                </c:pt>
                <c:pt idx="9481">
                  <c:v>13.1680555555556</c:v>
                </c:pt>
                <c:pt idx="9482">
                  <c:v>13.1694444444444</c:v>
                </c:pt>
                <c:pt idx="9483">
                  <c:v>13.170833333333301</c:v>
                </c:pt>
                <c:pt idx="9484">
                  <c:v>13.172222222222199</c:v>
                </c:pt>
                <c:pt idx="9485">
                  <c:v>13.1736111111111</c:v>
                </c:pt>
                <c:pt idx="9486">
                  <c:v>13.175000000000001</c:v>
                </c:pt>
                <c:pt idx="9487">
                  <c:v>13.1763888888889</c:v>
                </c:pt>
                <c:pt idx="9488">
                  <c:v>13.1777777777778</c:v>
                </c:pt>
                <c:pt idx="9489">
                  <c:v>13.179166666666699</c:v>
                </c:pt>
                <c:pt idx="9490">
                  <c:v>13.1805555555556</c:v>
                </c:pt>
                <c:pt idx="9491">
                  <c:v>13.181944444444399</c:v>
                </c:pt>
                <c:pt idx="9492">
                  <c:v>13.1833333333333</c:v>
                </c:pt>
                <c:pt idx="9493">
                  <c:v>13.1847222222222</c:v>
                </c:pt>
                <c:pt idx="9494">
                  <c:v>13.186111111111099</c:v>
                </c:pt>
                <c:pt idx="9495">
                  <c:v>13.1875</c:v>
                </c:pt>
                <c:pt idx="9496">
                  <c:v>13.188888888888901</c:v>
                </c:pt>
                <c:pt idx="9497">
                  <c:v>13.1902777777778</c:v>
                </c:pt>
                <c:pt idx="9498">
                  <c:v>13.1916666666667</c:v>
                </c:pt>
                <c:pt idx="9499">
                  <c:v>13.193055555555601</c:v>
                </c:pt>
                <c:pt idx="9500">
                  <c:v>13.1944444444444</c:v>
                </c:pt>
                <c:pt idx="9501">
                  <c:v>13.195833333333301</c:v>
                </c:pt>
                <c:pt idx="9502">
                  <c:v>13.1972222222222</c:v>
                </c:pt>
                <c:pt idx="9503">
                  <c:v>13.1986111111111</c:v>
                </c:pt>
                <c:pt idx="9504">
                  <c:v>13.2</c:v>
                </c:pt>
                <c:pt idx="9505">
                  <c:v>13.2013888888889</c:v>
                </c:pt>
                <c:pt idx="9506">
                  <c:v>13.202777777777801</c:v>
                </c:pt>
                <c:pt idx="9507">
                  <c:v>13.204166666666699</c:v>
                </c:pt>
                <c:pt idx="9508">
                  <c:v>13.2055555555556</c:v>
                </c:pt>
                <c:pt idx="9509">
                  <c:v>13.2069444444444</c:v>
                </c:pt>
                <c:pt idx="9510">
                  <c:v>13.2083333333333</c:v>
                </c:pt>
                <c:pt idx="9511">
                  <c:v>13.209722222222201</c:v>
                </c:pt>
                <c:pt idx="9512">
                  <c:v>13.2111111111111</c:v>
                </c:pt>
                <c:pt idx="9513">
                  <c:v>13.2125</c:v>
                </c:pt>
                <c:pt idx="9514">
                  <c:v>13.213888888888899</c:v>
                </c:pt>
                <c:pt idx="9515">
                  <c:v>13.2152777777778</c:v>
                </c:pt>
                <c:pt idx="9516">
                  <c:v>13.216666666666701</c:v>
                </c:pt>
                <c:pt idx="9517">
                  <c:v>13.218055555555599</c:v>
                </c:pt>
                <c:pt idx="9518">
                  <c:v>13.219444444444401</c:v>
                </c:pt>
                <c:pt idx="9519">
                  <c:v>13.220833333333299</c:v>
                </c:pt>
                <c:pt idx="9520">
                  <c:v>13.2222222222222</c:v>
                </c:pt>
                <c:pt idx="9521">
                  <c:v>13.223611111111101</c:v>
                </c:pt>
                <c:pt idx="9522">
                  <c:v>13.225</c:v>
                </c:pt>
                <c:pt idx="9523">
                  <c:v>13.2263888888889</c:v>
                </c:pt>
                <c:pt idx="9524">
                  <c:v>13.227777777777799</c:v>
                </c:pt>
                <c:pt idx="9525">
                  <c:v>13.2291666666667</c:v>
                </c:pt>
                <c:pt idx="9526">
                  <c:v>13.2305555555556</c:v>
                </c:pt>
                <c:pt idx="9527">
                  <c:v>13.2319444444444</c:v>
                </c:pt>
                <c:pt idx="9528">
                  <c:v>13.233333333333301</c:v>
                </c:pt>
                <c:pt idx="9529">
                  <c:v>13.234722222222199</c:v>
                </c:pt>
                <c:pt idx="9530">
                  <c:v>13.2361111111111</c:v>
                </c:pt>
                <c:pt idx="9531">
                  <c:v>13.237500000000001</c:v>
                </c:pt>
                <c:pt idx="9532">
                  <c:v>13.2388888888889</c:v>
                </c:pt>
                <c:pt idx="9533">
                  <c:v>13.2402777777778</c:v>
                </c:pt>
                <c:pt idx="9534">
                  <c:v>13.241666666666699</c:v>
                </c:pt>
                <c:pt idx="9535">
                  <c:v>13.2430555555556</c:v>
                </c:pt>
                <c:pt idx="9536">
                  <c:v>13.244444444444399</c:v>
                </c:pt>
                <c:pt idx="9537">
                  <c:v>13.2458333333333</c:v>
                </c:pt>
                <c:pt idx="9538">
                  <c:v>13.2472222222222</c:v>
                </c:pt>
                <c:pt idx="9539">
                  <c:v>13.248611111111099</c:v>
                </c:pt>
                <c:pt idx="9540">
                  <c:v>13.25</c:v>
                </c:pt>
                <c:pt idx="9541">
                  <c:v>13.251388888888901</c:v>
                </c:pt>
                <c:pt idx="9542">
                  <c:v>13.2527777777778</c:v>
                </c:pt>
                <c:pt idx="9543">
                  <c:v>13.2541666666667</c:v>
                </c:pt>
                <c:pt idx="9544">
                  <c:v>13.255555555555601</c:v>
                </c:pt>
                <c:pt idx="9545">
                  <c:v>13.2569444444444</c:v>
                </c:pt>
                <c:pt idx="9546">
                  <c:v>13.258333333333301</c:v>
                </c:pt>
                <c:pt idx="9547">
                  <c:v>13.2597222222222</c:v>
                </c:pt>
                <c:pt idx="9548">
                  <c:v>13.2611111111111</c:v>
                </c:pt>
                <c:pt idx="9549">
                  <c:v>13.262499999999999</c:v>
                </c:pt>
                <c:pt idx="9550">
                  <c:v>13.2638888888889</c:v>
                </c:pt>
                <c:pt idx="9551">
                  <c:v>13.265277777777801</c:v>
                </c:pt>
                <c:pt idx="9552">
                  <c:v>13.266666666666699</c:v>
                </c:pt>
                <c:pt idx="9553">
                  <c:v>13.2680555555556</c:v>
                </c:pt>
                <c:pt idx="9554">
                  <c:v>13.2694444444444</c:v>
                </c:pt>
                <c:pt idx="9555">
                  <c:v>13.2708333333333</c:v>
                </c:pt>
                <c:pt idx="9556">
                  <c:v>13.272222222222201</c:v>
                </c:pt>
                <c:pt idx="9557">
                  <c:v>13.2736111111111</c:v>
                </c:pt>
                <c:pt idx="9558">
                  <c:v>13.275</c:v>
                </c:pt>
                <c:pt idx="9559">
                  <c:v>13.276388888888899</c:v>
                </c:pt>
                <c:pt idx="9560">
                  <c:v>13.2777777777778</c:v>
                </c:pt>
                <c:pt idx="9561">
                  <c:v>13.279166666666701</c:v>
                </c:pt>
                <c:pt idx="9562">
                  <c:v>13.280555555555599</c:v>
                </c:pt>
                <c:pt idx="9563">
                  <c:v>13.281944444444401</c:v>
                </c:pt>
                <c:pt idx="9564">
                  <c:v>13.283333333333299</c:v>
                </c:pt>
                <c:pt idx="9565">
                  <c:v>13.2847222222222</c:v>
                </c:pt>
                <c:pt idx="9566">
                  <c:v>13.286111111111101</c:v>
                </c:pt>
                <c:pt idx="9567">
                  <c:v>13.2875</c:v>
                </c:pt>
                <c:pt idx="9568">
                  <c:v>13.2888888888889</c:v>
                </c:pt>
                <c:pt idx="9569">
                  <c:v>13.290277777777799</c:v>
                </c:pt>
                <c:pt idx="9570">
                  <c:v>13.2916666666667</c:v>
                </c:pt>
                <c:pt idx="9571">
                  <c:v>13.2930555555556</c:v>
                </c:pt>
                <c:pt idx="9572">
                  <c:v>13.2944444444444</c:v>
                </c:pt>
                <c:pt idx="9573">
                  <c:v>13.295833333333301</c:v>
                </c:pt>
                <c:pt idx="9574">
                  <c:v>13.297222222222199</c:v>
                </c:pt>
                <c:pt idx="9575">
                  <c:v>13.2986111111111</c:v>
                </c:pt>
                <c:pt idx="9576">
                  <c:v>13.3</c:v>
                </c:pt>
                <c:pt idx="9577">
                  <c:v>13.3013888888889</c:v>
                </c:pt>
                <c:pt idx="9578">
                  <c:v>13.3027777777778</c:v>
                </c:pt>
                <c:pt idx="9579">
                  <c:v>13.304166666666699</c:v>
                </c:pt>
                <c:pt idx="9580">
                  <c:v>13.3055555555556</c:v>
                </c:pt>
                <c:pt idx="9581">
                  <c:v>13.306944444444399</c:v>
                </c:pt>
                <c:pt idx="9582">
                  <c:v>13.3083333333333</c:v>
                </c:pt>
                <c:pt idx="9583">
                  <c:v>13.3097222222222</c:v>
                </c:pt>
                <c:pt idx="9584">
                  <c:v>13.311111111111099</c:v>
                </c:pt>
                <c:pt idx="9585">
                  <c:v>13.3125</c:v>
                </c:pt>
                <c:pt idx="9586">
                  <c:v>13.313888888888901</c:v>
                </c:pt>
                <c:pt idx="9587">
                  <c:v>13.3152777777778</c:v>
                </c:pt>
                <c:pt idx="9588">
                  <c:v>13.3166666666667</c:v>
                </c:pt>
                <c:pt idx="9589">
                  <c:v>13.318055555555601</c:v>
                </c:pt>
                <c:pt idx="9590">
                  <c:v>13.3194444444444</c:v>
                </c:pt>
                <c:pt idx="9591">
                  <c:v>13.320833333333301</c:v>
                </c:pt>
                <c:pt idx="9592">
                  <c:v>13.3222222222222</c:v>
                </c:pt>
                <c:pt idx="9593">
                  <c:v>13.3236111111111</c:v>
                </c:pt>
                <c:pt idx="9594">
                  <c:v>13.324999999999999</c:v>
                </c:pt>
                <c:pt idx="9595">
                  <c:v>13.3263888888889</c:v>
                </c:pt>
                <c:pt idx="9596">
                  <c:v>13.327777777777801</c:v>
                </c:pt>
                <c:pt idx="9597">
                  <c:v>13.329166666666699</c:v>
                </c:pt>
                <c:pt idx="9598">
                  <c:v>13.3305555555556</c:v>
                </c:pt>
                <c:pt idx="9599">
                  <c:v>13.3319444444444</c:v>
                </c:pt>
                <c:pt idx="9600">
                  <c:v>13.3333333333333</c:v>
                </c:pt>
                <c:pt idx="9601">
                  <c:v>13.334722222222201</c:v>
                </c:pt>
                <c:pt idx="9602">
                  <c:v>13.3361111111111</c:v>
                </c:pt>
                <c:pt idx="9603">
                  <c:v>13.3375</c:v>
                </c:pt>
                <c:pt idx="9604">
                  <c:v>13.338888888888899</c:v>
                </c:pt>
                <c:pt idx="9605">
                  <c:v>13.3402777777778</c:v>
                </c:pt>
                <c:pt idx="9606">
                  <c:v>13.341666666666701</c:v>
                </c:pt>
                <c:pt idx="9607">
                  <c:v>13.343055555555599</c:v>
                </c:pt>
                <c:pt idx="9608">
                  <c:v>13.344444444444401</c:v>
                </c:pt>
                <c:pt idx="9609">
                  <c:v>13.345833333333299</c:v>
                </c:pt>
                <c:pt idx="9610">
                  <c:v>13.3472222222222</c:v>
                </c:pt>
                <c:pt idx="9611">
                  <c:v>13.348611111111101</c:v>
                </c:pt>
                <c:pt idx="9612">
                  <c:v>13.35</c:v>
                </c:pt>
                <c:pt idx="9613">
                  <c:v>13.3513888888889</c:v>
                </c:pt>
                <c:pt idx="9614">
                  <c:v>13.352777777777799</c:v>
                </c:pt>
                <c:pt idx="9615">
                  <c:v>13.3541666666667</c:v>
                </c:pt>
                <c:pt idx="9616">
                  <c:v>13.3555555555556</c:v>
                </c:pt>
                <c:pt idx="9617">
                  <c:v>13.3569444444444</c:v>
                </c:pt>
                <c:pt idx="9618">
                  <c:v>13.358333333333301</c:v>
                </c:pt>
                <c:pt idx="9619">
                  <c:v>13.359722222222199</c:v>
                </c:pt>
                <c:pt idx="9620">
                  <c:v>13.3611111111111</c:v>
                </c:pt>
                <c:pt idx="9621">
                  <c:v>13.362500000000001</c:v>
                </c:pt>
                <c:pt idx="9622">
                  <c:v>13.3638888888889</c:v>
                </c:pt>
                <c:pt idx="9623">
                  <c:v>13.3652777777778</c:v>
                </c:pt>
                <c:pt idx="9624">
                  <c:v>13.366666666666699</c:v>
                </c:pt>
                <c:pt idx="9625">
                  <c:v>13.3680555555556</c:v>
                </c:pt>
                <c:pt idx="9626">
                  <c:v>13.369444444444399</c:v>
                </c:pt>
                <c:pt idx="9627">
                  <c:v>13.3708333333333</c:v>
                </c:pt>
                <c:pt idx="9628">
                  <c:v>13.3722222222222</c:v>
                </c:pt>
                <c:pt idx="9629">
                  <c:v>13.373611111111099</c:v>
                </c:pt>
                <c:pt idx="9630">
                  <c:v>13.375</c:v>
                </c:pt>
                <c:pt idx="9631">
                  <c:v>13.376388888888901</c:v>
                </c:pt>
                <c:pt idx="9632">
                  <c:v>13.3777777777778</c:v>
                </c:pt>
                <c:pt idx="9633">
                  <c:v>13.3791666666667</c:v>
                </c:pt>
                <c:pt idx="9634">
                  <c:v>13.380555555555601</c:v>
                </c:pt>
                <c:pt idx="9635">
                  <c:v>13.3819444444444</c:v>
                </c:pt>
                <c:pt idx="9636">
                  <c:v>13.383333333333301</c:v>
                </c:pt>
                <c:pt idx="9637">
                  <c:v>13.3847222222222</c:v>
                </c:pt>
                <c:pt idx="9638">
                  <c:v>13.3861111111111</c:v>
                </c:pt>
                <c:pt idx="9639">
                  <c:v>13.387499999999999</c:v>
                </c:pt>
                <c:pt idx="9640">
                  <c:v>13.3888888888889</c:v>
                </c:pt>
                <c:pt idx="9641">
                  <c:v>13.390277777777801</c:v>
                </c:pt>
                <c:pt idx="9642">
                  <c:v>13.391666666666699</c:v>
                </c:pt>
                <c:pt idx="9643">
                  <c:v>13.3930555555556</c:v>
                </c:pt>
                <c:pt idx="9644">
                  <c:v>13.3944444444444</c:v>
                </c:pt>
                <c:pt idx="9645">
                  <c:v>13.3958333333333</c:v>
                </c:pt>
                <c:pt idx="9646">
                  <c:v>13.397222222222201</c:v>
                </c:pt>
                <c:pt idx="9647">
                  <c:v>13.3986111111111</c:v>
                </c:pt>
                <c:pt idx="9648">
                  <c:v>13.4</c:v>
                </c:pt>
                <c:pt idx="9649">
                  <c:v>13.401388888888899</c:v>
                </c:pt>
                <c:pt idx="9650">
                  <c:v>13.4027777777778</c:v>
                </c:pt>
                <c:pt idx="9651">
                  <c:v>13.404166666666701</c:v>
                </c:pt>
                <c:pt idx="9652">
                  <c:v>13.405555555555599</c:v>
                </c:pt>
                <c:pt idx="9653">
                  <c:v>13.406944444444401</c:v>
                </c:pt>
                <c:pt idx="9654">
                  <c:v>13.408333333333299</c:v>
                </c:pt>
                <c:pt idx="9655">
                  <c:v>13.4097222222222</c:v>
                </c:pt>
                <c:pt idx="9656">
                  <c:v>13.411111111111101</c:v>
                </c:pt>
                <c:pt idx="9657">
                  <c:v>13.4125</c:v>
                </c:pt>
                <c:pt idx="9658">
                  <c:v>13.4138888888889</c:v>
                </c:pt>
                <c:pt idx="9659">
                  <c:v>13.415277777777799</c:v>
                </c:pt>
                <c:pt idx="9660">
                  <c:v>13.4166666666667</c:v>
                </c:pt>
                <c:pt idx="9661">
                  <c:v>13.4180555555556</c:v>
                </c:pt>
                <c:pt idx="9662">
                  <c:v>13.4194444444444</c:v>
                </c:pt>
                <c:pt idx="9663">
                  <c:v>13.420833333333301</c:v>
                </c:pt>
                <c:pt idx="9664">
                  <c:v>13.422222222222199</c:v>
                </c:pt>
                <c:pt idx="9665">
                  <c:v>13.4236111111111</c:v>
                </c:pt>
                <c:pt idx="9666">
                  <c:v>13.425000000000001</c:v>
                </c:pt>
                <c:pt idx="9667">
                  <c:v>13.4263888888889</c:v>
                </c:pt>
                <c:pt idx="9668">
                  <c:v>13.4277777777778</c:v>
                </c:pt>
                <c:pt idx="9669">
                  <c:v>13.429166666666699</c:v>
                </c:pt>
                <c:pt idx="9670">
                  <c:v>13.4305555555556</c:v>
                </c:pt>
                <c:pt idx="9671">
                  <c:v>13.431944444444399</c:v>
                </c:pt>
                <c:pt idx="9672">
                  <c:v>13.4333333333333</c:v>
                </c:pt>
                <c:pt idx="9673">
                  <c:v>13.4347222222222</c:v>
                </c:pt>
                <c:pt idx="9674">
                  <c:v>13.436111111111099</c:v>
                </c:pt>
                <c:pt idx="9675">
                  <c:v>13.4375</c:v>
                </c:pt>
                <c:pt idx="9676">
                  <c:v>13.438888888888901</c:v>
                </c:pt>
                <c:pt idx="9677">
                  <c:v>13.4402777777778</c:v>
                </c:pt>
                <c:pt idx="9678">
                  <c:v>13.4416666666667</c:v>
                </c:pt>
                <c:pt idx="9679">
                  <c:v>13.443055555555601</c:v>
                </c:pt>
                <c:pt idx="9680">
                  <c:v>13.4444444444444</c:v>
                </c:pt>
                <c:pt idx="9681">
                  <c:v>13.445833333333301</c:v>
                </c:pt>
                <c:pt idx="9682">
                  <c:v>13.4472222222222</c:v>
                </c:pt>
                <c:pt idx="9683">
                  <c:v>13.4486111111111</c:v>
                </c:pt>
                <c:pt idx="9684">
                  <c:v>13.45</c:v>
                </c:pt>
                <c:pt idx="9685">
                  <c:v>13.4513888888889</c:v>
                </c:pt>
                <c:pt idx="9686">
                  <c:v>13.452777777777801</c:v>
                </c:pt>
                <c:pt idx="9687">
                  <c:v>13.454166666666699</c:v>
                </c:pt>
                <c:pt idx="9688">
                  <c:v>13.4555555555556</c:v>
                </c:pt>
                <c:pt idx="9689">
                  <c:v>13.4569444444444</c:v>
                </c:pt>
                <c:pt idx="9690">
                  <c:v>13.4583333333333</c:v>
                </c:pt>
                <c:pt idx="9691">
                  <c:v>13.459722222222201</c:v>
                </c:pt>
                <c:pt idx="9692">
                  <c:v>13.4611111111111</c:v>
                </c:pt>
                <c:pt idx="9693">
                  <c:v>13.4625</c:v>
                </c:pt>
                <c:pt idx="9694">
                  <c:v>13.463888888888899</c:v>
                </c:pt>
                <c:pt idx="9695">
                  <c:v>13.4652777777778</c:v>
                </c:pt>
                <c:pt idx="9696">
                  <c:v>13.466666666666701</c:v>
                </c:pt>
                <c:pt idx="9697">
                  <c:v>13.468055555555599</c:v>
                </c:pt>
                <c:pt idx="9698">
                  <c:v>13.469444444444401</c:v>
                </c:pt>
                <c:pt idx="9699">
                  <c:v>13.470833333333299</c:v>
                </c:pt>
                <c:pt idx="9700">
                  <c:v>13.4722222222222</c:v>
                </c:pt>
                <c:pt idx="9701">
                  <c:v>13.473611111111101</c:v>
                </c:pt>
                <c:pt idx="9702">
                  <c:v>13.475</c:v>
                </c:pt>
                <c:pt idx="9703">
                  <c:v>13.4763888888889</c:v>
                </c:pt>
                <c:pt idx="9704">
                  <c:v>13.477777777777799</c:v>
                </c:pt>
                <c:pt idx="9705">
                  <c:v>13.4791666666667</c:v>
                </c:pt>
                <c:pt idx="9706">
                  <c:v>13.4805555555556</c:v>
                </c:pt>
                <c:pt idx="9707">
                  <c:v>13.4819444444444</c:v>
                </c:pt>
                <c:pt idx="9708">
                  <c:v>13.483333333333301</c:v>
                </c:pt>
                <c:pt idx="9709">
                  <c:v>13.484722222222199</c:v>
                </c:pt>
                <c:pt idx="9710">
                  <c:v>13.4861111111111</c:v>
                </c:pt>
                <c:pt idx="9711">
                  <c:v>13.487500000000001</c:v>
                </c:pt>
                <c:pt idx="9712">
                  <c:v>13.4888888888889</c:v>
                </c:pt>
                <c:pt idx="9713">
                  <c:v>13.4902777777778</c:v>
                </c:pt>
                <c:pt idx="9714">
                  <c:v>13.491666666666699</c:v>
                </c:pt>
                <c:pt idx="9715">
                  <c:v>13.4930555555556</c:v>
                </c:pt>
                <c:pt idx="9716">
                  <c:v>13.494444444444399</c:v>
                </c:pt>
                <c:pt idx="9717">
                  <c:v>13.4958333333333</c:v>
                </c:pt>
                <c:pt idx="9718">
                  <c:v>13.4972222222222</c:v>
                </c:pt>
                <c:pt idx="9719">
                  <c:v>13.498611111111099</c:v>
                </c:pt>
                <c:pt idx="9720">
                  <c:v>13.5</c:v>
                </c:pt>
                <c:pt idx="9721">
                  <c:v>13.501388888888901</c:v>
                </c:pt>
                <c:pt idx="9722">
                  <c:v>13.5027777777778</c:v>
                </c:pt>
                <c:pt idx="9723">
                  <c:v>13.5041666666667</c:v>
                </c:pt>
                <c:pt idx="9724">
                  <c:v>13.505555555555601</c:v>
                </c:pt>
                <c:pt idx="9725">
                  <c:v>13.5069444444444</c:v>
                </c:pt>
                <c:pt idx="9726">
                  <c:v>13.508333333333301</c:v>
                </c:pt>
                <c:pt idx="9727">
                  <c:v>13.5097222222222</c:v>
                </c:pt>
                <c:pt idx="9728">
                  <c:v>13.5111111111111</c:v>
                </c:pt>
                <c:pt idx="9729">
                  <c:v>13.512499999999999</c:v>
                </c:pt>
                <c:pt idx="9730">
                  <c:v>13.5138888888889</c:v>
                </c:pt>
                <c:pt idx="9731">
                  <c:v>13.515277777777801</c:v>
                </c:pt>
                <c:pt idx="9732">
                  <c:v>13.516666666666699</c:v>
                </c:pt>
                <c:pt idx="9733">
                  <c:v>13.5180555555556</c:v>
                </c:pt>
                <c:pt idx="9734">
                  <c:v>13.5194444444444</c:v>
                </c:pt>
                <c:pt idx="9735">
                  <c:v>13.5208333333333</c:v>
                </c:pt>
                <c:pt idx="9736">
                  <c:v>13.522222222222201</c:v>
                </c:pt>
                <c:pt idx="9737">
                  <c:v>13.5236111111111</c:v>
                </c:pt>
                <c:pt idx="9738">
                  <c:v>13.525</c:v>
                </c:pt>
                <c:pt idx="9739">
                  <c:v>13.526388888888899</c:v>
                </c:pt>
                <c:pt idx="9740">
                  <c:v>13.5277777777778</c:v>
                </c:pt>
                <c:pt idx="9741">
                  <c:v>13.529166666666701</c:v>
                </c:pt>
                <c:pt idx="9742">
                  <c:v>13.530555555555599</c:v>
                </c:pt>
                <c:pt idx="9743">
                  <c:v>13.531944444444401</c:v>
                </c:pt>
                <c:pt idx="9744">
                  <c:v>13.533333333333299</c:v>
                </c:pt>
                <c:pt idx="9745">
                  <c:v>13.5347222222222</c:v>
                </c:pt>
                <c:pt idx="9746">
                  <c:v>13.536111111111101</c:v>
                </c:pt>
                <c:pt idx="9747">
                  <c:v>13.5375</c:v>
                </c:pt>
                <c:pt idx="9748">
                  <c:v>13.5388888888889</c:v>
                </c:pt>
                <c:pt idx="9749">
                  <c:v>13.540277777777799</c:v>
                </c:pt>
                <c:pt idx="9750">
                  <c:v>13.5416666666667</c:v>
                </c:pt>
                <c:pt idx="9751">
                  <c:v>13.5430555555556</c:v>
                </c:pt>
                <c:pt idx="9752">
                  <c:v>13.5444444444444</c:v>
                </c:pt>
                <c:pt idx="9753">
                  <c:v>13.545833333333301</c:v>
                </c:pt>
                <c:pt idx="9754">
                  <c:v>13.547222222222199</c:v>
                </c:pt>
                <c:pt idx="9755">
                  <c:v>13.5486111111111</c:v>
                </c:pt>
                <c:pt idx="9756">
                  <c:v>13.55</c:v>
                </c:pt>
                <c:pt idx="9757">
                  <c:v>13.5513888888889</c:v>
                </c:pt>
                <c:pt idx="9758">
                  <c:v>13.5527777777778</c:v>
                </c:pt>
                <c:pt idx="9759">
                  <c:v>13.554166666666699</c:v>
                </c:pt>
                <c:pt idx="9760">
                  <c:v>13.5555555555556</c:v>
                </c:pt>
                <c:pt idx="9761">
                  <c:v>13.556944444444399</c:v>
                </c:pt>
                <c:pt idx="9762">
                  <c:v>13.5583333333333</c:v>
                </c:pt>
                <c:pt idx="9763">
                  <c:v>13.5597222222222</c:v>
                </c:pt>
                <c:pt idx="9764">
                  <c:v>13.561111111111099</c:v>
                </c:pt>
                <c:pt idx="9765">
                  <c:v>13.5625</c:v>
                </c:pt>
                <c:pt idx="9766">
                  <c:v>13.563888888888901</c:v>
                </c:pt>
                <c:pt idx="9767">
                  <c:v>13.5652777777778</c:v>
                </c:pt>
                <c:pt idx="9768">
                  <c:v>13.5666666666667</c:v>
                </c:pt>
                <c:pt idx="9769">
                  <c:v>13.568055555555601</c:v>
                </c:pt>
                <c:pt idx="9770">
                  <c:v>13.5694444444444</c:v>
                </c:pt>
                <c:pt idx="9771">
                  <c:v>13.570833333333301</c:v>
                </c:pt>
                <c:pt idx="9772">
                  <c:v>13.5722222222222</c:v>
                </c:pt>
                <c:pt idx="9773">
                  <c:v>13.5736111111111</c:v>
                </c:pt>
                <c:pt idx="9774">
                  <c:v>13.574999999999999</c:v>
                </c:pt>
                <c:pt idx="9775">
                  <c:v>13.5763888888889</c:v>
                </c:pt>
                <c:pt idx="9776">
                  <c:v>13.577777777777801</c:v>
                </c:pt>
                <c:pt idx="9777">
                  <c:v>13.579166666666699</c:v>
                </c:pt>
                <c:pt idx="9778">
                  <c:v>13.5805555555556</c:v>
                </c:pt>
                <c:pt idx="9779">
                  <c:v>13.5819444444444</c:v>
                </c:pt>
                <c:pt idx="9780">
                  <c:v>13.5833333333333</c:v>
                </c:pt>
                <c:pt idx="9781">
                  <c:v>13.584722222222201</c:v>
                </c:pt>
                <c:pt idx="9782">
                  <c:v>13.5861111111111</c:v>
                </c:pt>
                <c:pt idx="9783">
                  <c:v>13.5875</c:v>
                </c:pt>
                <c:pt idx="9784">
                  <c:v>13.588888888888899</c:v>
                </c:pt>
                <c:pt idx="9785">
                  <c:v>13.5902777777778</c:v>
                </c:pt>
                <c:pt idx="9786">
                  <c:v>13.591666666666701</c:v>
                </c:pt>
                <c:pt idx="9787">
                  <c:v>13.593055555555599</c:v>
                </c:pt>
                <c:pt idx="9788">
                  <c:v>13.594444444444401</c:v>
                </c:pt>
                <c:pt idx="9789">
                  <c:v>13.595833333333299</c:v>
                </c:pt>
                <c:pt idx="9790">
                  <c:v>13.5972222222222</c:v>
                </c:pt>
                <c:pt idx="9791">
                  <c:v>13.598611111111101</c:v>
                </c:pt>
                <c:pt idx="9792">
                  <c:v>13.6</c:v>
                </c:pt>
                <c:pt idx="9793">
                  <c:v>13.6013888888889</c:v>
                </c:pt>
                <c:pt idx="9794">
                  <c:v>13.602777777777799</c:v>
                </c:pt>
                <c:pt idx="9795">
                  <c:v>13.6041666666667</c:v>
                </c:pt>
                <c:pt idx="9796">
                  <c:v>13.6055555555556</c:v>
                </c:pt>
                <c:pt idx="9797">
                  <c:v>13.6069444444444</c:v>
                </c:pt>
                <c:pt idx="9798">
                  <c:v>13.608333333333301</c:v>
                </c:pt>
                <c:pt idx="9799">
                  <c:v>13.609722222222199</c:v>
                </c:pt>
                <c:pt idx="9800">
                  <c:v>13.6111111111111</c:v>
                </c:pt>
                <c:pt idx="9801">
                  <c:v>13.612500000000001</c:v>
                </c:pt>
                <c:pt idx="9802">
                  <c:v>13.6138888888889</c:v>
                </c:pt>
                <c:pt idx="9803">
                  <c:v>13.6152777777778</c:v>
                </c:pt>
                <c:pt idx="9804">
                  <c:v>13.616666666666699</c:v>
                </c:pt>
                <c:pt idx="9805">
                  <c:v>13.6180555555556</c:v>
                </c:pt>
                <c:pt idx="9806">
                  <c:v>13.619444444444399</c:v>
                </c:pt>
                <c:pt idx="9807">
                  <c:v>13.6208333333333</c:v>
                </c:pt>
                <c:pt idx="9808">
                  <c:v>13.6222222222222</c:v>
                </c:pt>
                <c:pt idx="9809">
                  <c:v>13.623611111111099</c:v>
                </c:pt>
                <c:pt idx="9810">
                  <c:v>13.625</c:v>
                </c:pt>
                <c:pt idx="9811">
                  <c:v>13.626388888888901</c:v>
                </c:pt>
                <c:pt idx="9812">
                  <c:v>13.6277777777778</c:v>
                </c:pt>
                <c:pt idx="9813">
                  <c:v>13.6291666666667</c:v>
                </c:pt>
                <c:pt idx="9814">
                  <c:v>13.630555555555601</c:v>
                </c:pt>
                <c:pt idx="9815">
                  <c:v>13.6319444444444</c:v>
                </c:pt>
                <c:pt idx="9816">
                  <c:v>13.633333333333301</c:v>
                </c:pt>
                <c:pt idx="9817">
                  <c:v>13.6347222222222</c:v>
                </c:pt>
                <c:pt idx="9818">
                  <c:v>13.6361111111111</c:v>
                </c:pt>
                <c:pt idx="9819">
                  <c:v>13.637499999999999</c:v>
                </c:pt>
                <c:pt idx="9820">
                  <c:v>13.6388888888889</c:v>
                </c:pt>
                <c:pt idx="9821">
                  <c:v>13.640277777777801</c:v>
                </c:pt>
                <c:pt idx="9822">
                  <c:v>13.641666666666699</c:v>
                </c:pt>
                <c:pt idx="9823">
                  <c:v>13.6430555555556</c:v>
                </c:pt>
                <c:pt idx="9824">
                  <c:v>13.6444444444444</c:v>
                </c:pt>
                <c:pt idx="9825">
                  <c:v>13.6458333333333</c:v>
                </c:pt>
                <c:pt idx="9826">
                  <c:v>13.647222222222201</c:v>
                </c:pt>
                <c:pt idx="9827">
                  <c:v>13.6486111111111</c:v>
                </c:pt>
                <c:pt idx="9828">
                  <c:v>13.65</c:v>
                </c:pt>
                <c:pt idx="9829">
                  <c:v>13.651388888888899</c:v>
                </c:pt>
                <c:pt idx="9830">
                  <c:v>13.6527777777778</c:v>
                </c:pt>
                <c:pt idx="9831">
                  <c:v>13.654166666666701</c:v>
                </c:pt>
                <c:pt idx="9832">
                  <c:v>13.655555555555599</c:v>
                </c:pt>
                <c:pt idx="9833">
                  <c:v>13.656944444444401</c:v>
                </c:pt>
                <c:pt idx="9834">
                  <c:v>13.658333333333299</c:v>
                </c:pt>
                <c:pt idx="9835">
                  <c:v>13.6597222222222</c:v>
                </c:pt>
                <c:pt idx="9836">
                  <c:v>13.661111111111101</c:v>
                </c:pt>
                <c:pt idx="9837">
                  <c:v>13.6625</c:v>
                </c:pt>
                <c:pt idx="9838">
                  <c:v>13.6638888888889</c:v>
                </c:pt>
                <c:pt idx="9839">
                  <c:v>13.665277777777799</c:v>
                </c:pt>
                <c:pt idx="9840">
                  <c:v>13.6666666666667</c:v>
                </c:pt>
                <c:pt idx="9841">
                  <c:v>13.6680555555556</c:v>
                </c:pt>
                <c:pt idx="9842">
                  <c:v>13.6694444444444</c:v>
                </c:pt>
                <c:pt idx="9843">
                  <c:v>13.670833333333301</c:v>
                </c:pt>
                <c:pt idx="9844">
                  <c:v>13.672222222222199</c:v>
                </c:pt>
                <c:pt idx="9845">
                  <c:v>13.6736111111111</c:v>
                </c:pt>
                <c:pt idx="9846">
                  <c:v>13.675000000000001</c:v>
                </c:pt>
                <c:pt idx="9847">
                  <c:v>13.6763888888889</c:v>
                </c:pt>
                <c:pt idx="9848">
                  <c:v>13.6777777777778</c:v>
                </c:pt>
                <c:pt idx="9849">
                  <c:v>13.679166666666699</c:v>
                </c:pt>
                <c:pt idx="9850">
                  <c:v>13.6805555555556</c:v>
                </c:pt>
                <c:pt idx="9851">
                  <c:v>13.681944444444399</c:v>
                </c:pt>
                <c:pt idx="9852">
                  <c:v>13.6833333333333</c:v>
                </c:pt>
                <c:pt idx="9853">
                  <c:v>13.6847222222222</c:v>
                </c:pt>
                <c:pt idx="9854">
                  <c:v>13.686111111111099</c:v>
                </c:pt>
                <c:pt idx="9855">
                  <c:v>13.6875</c:v>
                </c:pt>
                <c:pt idx="9856">
                  <c:v>13.688888888888901</c:v>
                </c:pt>
                <c:pt idx="9857">
                  <c:v>13.6902777777778</c:v>
                </c:pt>
                <c:pt idx="9858">
                  <c:v>13.6916666666667</c:v>
                </c:pt>
                <c:pt idx="9859">
                  <c:v>13.693055555555601</c:v>
                </c:pt>
                <c:pt idx="9860">
                  <c:v>13.6944444444444</c:v>
                </c:pt>
                <c:pt idx="9861">
                  <c:v>13.695833333333301</c:v>
                </c:pt>
                <c:pt idx="9862">
                  <c:v>13.6972222222222</c:v>
                </c:pt>
                <c:pt idx="9863">
                  <c:v>13.6986111111111</c:v>
                </c:pt>
                <c:pt idx="9864">
                  <c:v>13.7</c:v>
                </c:pt>
                <c:pt idx="9865">
                  <c:v>13.7013888888889</c:v>
                </c:pt>
                <c:pt idx="9866">
                  <c:v>13.702777777777801</c:v>
                </c:pt>
                <c:pt idx="9867">
                  <c:v>13.704166666666699</c:v>
                </c:pt>
                <c:pt idx="9868">
                  <c:v>13.7055555555556</c:v>
                </c:pt>
                <c:pt idx="9869">
                  <c:v>13.7069444444444</c:v>
                </c:pt>
                <c:pt idx="9870">
                  <c:v>13.7083333333333</c:v>
                </c:pt>
                <c:pt idx="9871">
                  <c:v>13.709722222222201</c:v>
                </c:pt>
                <c:pt idx="9872">
                  <c:v>13.7111111111111</c:v>
                </c:pt>
                <c:pt idx="9873">
                  <c:v>13.7125</c:v>
                </c:pt>
                <c:pt idx="9874">
                  <c:v>13.713888888888899</c:v>
                </c:pt>
                <c:pt idx="9875">
                  <c:v>13.7152777777778</c:v>
                </c:pt>
                <c:pt idx="9876">
                  <c:v>13.716666666666701</c:v>
                </c:pt>
                <c:pt idx="9877">
                  <c:v>13.718055555555599</c:v>
                </c:pt>
                <c:pt idx="9878">
                  <c:v>13.719444444444401</c:v>
                </c:pt>
                <c:pt idx="9879">
                  <c:v>13.720833333333299</c:v>
                </c:pt>
                <c:pt idx="9880">
                  <c:v>13.7222222222222</c:v>
                </c:pt>
                <c:pt idx="9881">
                  <c:v>13.723611111111101</c:v>
                </c:pt>
                <c:pt idx="9882">
                  <c:v>13.725</c:v>
                </c:pt>
                <c:pt idx="9883">
                  <c:v>13.7263888888889</c:v>
                </c:pt>
                <c:pt idx="9884">
                  <c:v>13.727777777777799</c:v>
                </c:pt>
                <c:pt idx="9885">
                  <c:v>13.7291666666667</c:v>
                </c:pt>
                <c:pt idx="9886">
                  <c:v>13.7305555555556</c:v>
                </c:pt>
                <c:pt idx="9887">
                  <c:v>13.7319444444444</c:v>
                </c:pt>
                <c:pt idx="9888">
                  <c:v>13.733333333333301</c:v>
                </c:pt>
                <c:pt idx="9889">
                  <c:v>13.734722222222199</c:v>
                </c:pt>
                <c:pt idx="9890">
                  <c:v>13.7361111111111</c:v>
                </c:pt>
                <c:pt idx="9891">
                  <c:v>13.737500000000001</c:v>
                </c:pt>
                <c:pt idx="9892">
                  <c:v>13.7388888888889</c:v>
                </c:pt>
                <c:pt idx="9893">
                  <c:v>13.7402777777778</c:v>
                </c:pt>
                <c:pt idx="9894">
                  <c:v>13.741666666666699</c:v>
                </c:pt>
                <c:pt idx="9895">
                  <c:v>13.7430555555556</c:v>
                </c:pt>
                <c:pt idx="9896">
                  <c:v>13.744444444444399</c:v>
                </c:pt>
                <c:pt idx="9897">
                  <c:v>13.7458333333333</c:v>
                </c:pt>
                <c:pt idx="9898">
                  <c:v>13.7472222222222</c:v>
                </c:pt>
                <c:pt idx="9899">
                  <c:v>13.748611111111099</c:v>
                </c:pt>
                <c:pt idx="9900">
                  <c:v>13.75</c:v>
                </c:pt>
                <c:pt idx="9901">
                  <c:v>13.751388888888901</c:v>
                </c:pt>
                <c:pt idx="9902">
                  <c:v>13.7527777777778</c:v>
                </c:pt>
                <c:pt idx="9903">
                  <c:v>13.7541666666667</c:v>
                </c:pt>
                <c:pt idx="9904">
                  <c:v>13.755555555555601</c:v>
                </c:pt>
                <c:pt idx="9905">
                  <c:v>13.7569444444444</c:v>
                </c:pt>
                <c:pt idx="9906">
                  <c:v>13.758333333333301</c:v>
                </c:pt>
                <c:pt idx="9907">
                  <c:v>13.7597222222222</c:v>
                </c:pt>
                <c:pt idx="9908">
                  <c:v>13.7611111111111</c:v>
                </c:pt>
                <c:pt idx="9909">
                  <c:v>13.762499999999999</c:v>
                </c:pt>
                <c:pt idx="9910">
                  <c:v>13.7638888888889</c:v>
                </c:pt>
                <c:pt idx="9911">
                  <c:v>13.765277777777801</c:v>
                </c:pt>
                <c:pt idx="9912">
                  <c:v>13.766666666666699</c:v>
                </c:pt>
                <c:pt idx="9913">
                  <c:v>13.7680555555556</c:v>
                </c:pt>
                <c:pt idx="9914">
                  <c:v>13.7694444444444</c:v>
                </c:pt>
                <c:pt idx="9915">
                  <c:v>13.7708333333333</c:v>
                </c:pt>
                <c:pt idx="9916">
                  <c:v>13.772222222222201</c:v>
                </c:pt>
                <c:pt idx="9917">
                  <c:v>13.7736111111111</c:v>
                </c:pt>
                <c:pt idx="9918">
                  <c:v>13.775</c:v>
                </c:pt>
                <c:pt idx="9919">
                  <c:v>13.776388888888899</c:v>
                </c:pt>
                <c:pt idx="9920">
                  <c:v>13.7777777777778</c:v>
                </c:pt>
                <c:pt idx="9921">
                  <c:v>13.779166666666701</c:v>
                </c:pt>
                <c:pt idx="9922">
                  <c:v>13.780555555555599</c:v>
                </c:pt>
                <c:pt idx="9923">
                  <c:v>13.781944444444401</c:v>
                </c:pt>
                <c:pt idx="9924">
                  <c:v>13.783333333333299</c:v>
                </c:pt>
                <c:pt idx="9925">
                  <c:v>13.7847222222222</c:v>
                </c:pt>
                <c:pt idx="9926">
                  <c:v>13.786111111111101</c:v>
                </c:pt>
                <c:pt idx="9927">
                  <c:v>13.7875</c:v>
                </c:pt>
                <c:pt idx="9928">
                  <c:v>13.7888888888889</c:v>
                </c:pt>
                <c:pt idx="9929">
                  <c:v>13.790277777777799</c:v>
                </c:pt>
                <c:pt idx="9930">
                  <c:v>13.7916666666667</c:v>
                </c:pt>
                <c:pt idx="9931">
                  <c:v>13.7930555555556</c:v>
                </c:pt>
                <c:pt idx="9932">
                  <c:v>13.7944444444444</c:v>
                </c:pt>
                <c:pt idx="9933">
                  <c:v>13.795833333333301</c:v>
                </c:pt>
                <c:pt idx="9934">
                  <c:v>13.797222222222199</c:v>
                </c:pt>
                <c:pt idx="9935">
                  <c:v>13.7986111111111</c:v>
                </c:pt>
                <c:pt idx="9936">
                  <c:v>13.8</c:v>
                </c:pt>
                <c:pt idx="9937">
                  <c:v>13.8013888888889</c:v>
                </c:pt>
                <c:pt idx="9938">
                  <c:v>13.8027777777778</c:v>
                </c:pt>
                <c:pt idx="9939">
                  <c:v>13.804166666666699</c:v>
                </c:pt>
                <c:pt idx="9940">
                  <c:v>13.8055555555556</c:v>
                </c:pt>
                <c:pt idx="9941">
                  <c:v>13.806944444444399</c:v>
                </c:pt>
                <c:pt idx="9942">
                  <c:v>13.8083333333333</c:v>
                </c:pt>
                <c:pt idx="9943">
                  <c:v>13.8097222222222</c:v>
                </c:pt>
                <c:pt idx="9944">
                  <c:v>13.811111111111099</c:v>
                </c:pt>
                <c:pt idx="9945">
                  <c:v>13.8125</c:v>
                </c:pt>
                <c:pt idx="9946">
                  <c:v>13.813888888888901</c:v>
                </c:pt>
                <c:pt idx="9947">
                  <c:v>13.8152777777778</c:v>
                </c:pt>
                <c:pt idx="9948">
                  <c:v>13.8166666666667</c:v>
                </c:pt>
                <c:pt idx="9949">
                  <c:v>13.818055555555601</c:v>
                </c:pt>
                <c:pt idx="9950">
                  <c:v>13.8194444444444</c:v>
                </c:pt>
                <c:pt idx="9951">
                  <c:v>13.820833333333301</c:v>
                </c:pt>
                <c:pt idx="9952">
                  <c:v>13.8222222222222</c:v>
                </c:pt>
                <c:pt idx="9953">
                  <c:v>13.8236111111111</c:v>
                </c:pt>
                <c:pt idx="9954">
                  <c:v>13.824999999999999</c:v>
                </c:pt>
                <c:pt idx="9955">
                  <c:v>13.8263888888889</c:v>
                </c:pt>
                <c:pt idx="9956">
                  <c:v>13.827777777777801</c:v>
                </c:pt>
                <c:pt idx="9957">
                  <c:v>13.829166666666699</c:v>
                </c:pt>
                <c:pt idx="9958">
                  <c:v>13.8305555555556</c:v>
                </c:pt>
                <c:pt idx="9959">
                  <c:v>13.8319444444444</c:v>
                </c:pt>
                <c:pt idx="9960">
                  <c:v>13.8333333333333</c:v>
                </c:pt>
                <c:pt idx="9961">
                  <c:v>13.834722222222201</c:v>
                </c:pt>
                <c:pt idx="9962">
                  <c:v>13.8361111111111</c:v>
                </c:pt>
                <c:pt idx="9963">
                  <c:v>13.8375</c:v>
                </c:pt>
                <c:pt idx="9964">
                  <c:v>13.838888888888899</c:v>
                </c:pt>
                <c:pt idx="9965">
                  <c:v>13.8402777777778</c:v>
                </c:pt>
                <c:pt idx="9966">
                  <c:v>13.841666666666701</c:v>
                </c:pt>
                <c:pt idx="9967">
                  <c:v>13.843055555555599</c:v>
                </c:pt>
                <c:pt idx="9968">
                  <c:v>13.844444444444401</c:v>
                </c:pt>
                <c:pt idx="9969">
                  <c:v>13.845833333333299</c:v>
                </c:pt>
                <c:pt idx="9970">
                  <c:v>13.8472222222222</c:v>
                </c:pt>
                <c:pt idx="9971">
                  <c:v>13.848611111111101</c:v>
                </c:pt>
                <c:pt idx="9972">
                  <c:v>13.85</c:v>
                </c:pt>
                <c:pt idx="9973">
                  <c:v>13.8513888888889</c:v>
                </c:pt>
                <c:pt idx="9974">
                  <c:v>13.852777777777799</c:v>
                </c:pt>
                <c:pt idx="9975">
                  <c:v>13.8541666666667</c:v>
                </c:pt>
                <c:pt idx="9976">
                  <c:v>13.8555555555556</c:v>
                </c:pt>
                <c:pt idx="9977">
                  <c:v>13.8569444444444</c:v>
                </c:pt>
                <c:pt idx="9978">
                  <c:v>13.858333333333301</c:v>
                </c:pt>
                <c:pt idx="9979">
                  <c:v>13.859722222222199</c:v>
                </c:pt>
                <c:pt idx="9980">
                  <c:v>13.8611111111111</c:v>
                </c:pt>
                <c:pt idx="9981">
                  <c:v>13.862500000000001</c:v>
                </c:pt>
                <c:pt idx="9982">
                  <c:v>13.8638888888889</c:v>
                </c:pt>
                <c:pt idx="9983">
                  <c:v>13.8652777777778</c:v>
                </c:pt>
                <c:pt idx="9984">
                  <c:v>13.866666666666699</c:v>
                </c:pt>
                <c:pt idx="9985">
                  <c:v>13.8680555555556</c:v>
                </c:pt>
                <c:pt idx="9986">
                  <c:v>13.869444444444399</c:v>
                </c:pt>
                <c:pt idx="9987">
                  <c:v>13.8708333333333</c:v>
                </c:pt>
                <c:pt idx="9988">
                  <c:v>13.8722222222222</c:v>
                </c:pt>
                <c:pt idx="9989">
                  <c:v>13.873611111111099</c:v>
                </c:pt>
                <c:pt idx="9990">
                  <c:v>13.875</c:v>
                </c:pt>
                <c:pt idx="9991">
                  <c:v>13.876388888888901</c:v>
                </c:pt>
                <c:pt idx="9992">
                  <c:v>13.8777777777778</c:v>
                </c:pt>
                <c:pt idx="9993">
                  <c:v>13.8791666666667</c:v>
                </c:pt>
                <c:pt idx="9994">
                  <c:v>13.880555555555601</c:v>
                </c:pt>
                <c:pt idx="9995">
                  <c:v>13.8819444444444</c:v>
                </c:pt>
                <c:pt idx="9996">
                  <c:v>13.883333333333301</c:v>
                </c:pt>
                <c:pt idx="9997">
                  <c:v>13.8847222222222</c:v>
                </c:pt>
                <c:pt idx="9998">
                  <c:v>13.8861111111111</c:v>
                </c:pt>
                <c:pt idx="9999">
                  <c:v>13.887499999999999</c:v>
                </c:pt>
                <c:pt idx="10000">
                  <c:v>13.8888888888889</c:v>
                </c:pt>
                <c:pt idx="10001">
                  <c:v>13.890277777777801</c:v>
                </c:pt>
                <c:pt idx="10002">
                  <c:v>13.891666666666699</c:v>
                </c:pt>
                <c:pt idx="10003">
                  <c:v>13.8930555555556</c:v>
                </c:pt>
                <c:pt idx="10004">
                  <c:v>13.8944444444444</c:v>
                </c:pt>
                <c:pt idx="10005">
                  <c:v>13.8958333333333</c:v>
                </c:pt>
                <c:pt idx="10006">
                  <c:v>13.897222222222201</c:v>
                </c:pt>
                <c:pt idx="10007">
                  <c:v>13.8986111111111</c:v>
                </c:pt>
                <c:pt idx="10008">
                  <c:v>13.9</c:v>
                </c:pt>
                <c:pt idx="10009">
                  <c:v>13.901388888888899</c:v>
                </c:pt>
                <c:pt idx="10010">
                  <c:v>13.9027777777778</c:v>
                </c:pt>
                <c:pt idx="10011">
                  <c:v>13.904166666666701</c:v>
                </c:pt>
                <c:pt idx="10012">
                  <c:v>13.905555555555599</c:v>
                </c:pt>
                <c:pt idx="10013">
                  <c:v>13.906944444444401</c:v>
                </c:pt>
                <c:pt idx="10014">
                  <c:v>13.908333333333299</c:v>
                </c:pt>
                <c:pt idx="10015">
                  <c:v>13.9097222222222</c:v>
                </c:pt>
                <c:pt idx="10016">
                  <c:v>13.911111111111101</c:v>
                </c:pt>
                <c:pt idx="10017">
                  <c:v>13.9125</c:v>
                </c:pt>
                <c:pt idx="10018">
                  <c:v>13.9138888888889</c:v>
                </c:pt>
                <c:pt idx="10019">
                  <c:v>13.915277777777799</c:v>
                </c:pt>
                <c:pt idx="10020">
                  <c:v>13.9166666666667</c:v>
                </c:pt>
                <c:pt idx="10021">
                  <c:v>13.9180555555556</c:v>
                </c:pt>
                <c:pt idx="10022">
                  <c:v>13.9194444444444</c:v>
                </c:pt>
                <c:pt idx="10023">
                  <c:v>13.920833333333301</c:v>
                </c:pt>
                <c:pt idx="10024">
                  <c:v>13.922222222222199</c:v>
                </c:pt>
                <c:pt idx="10025">
                  <c:v>13.9236111111111</c:v>
                </c:pt>
                <c:pt idx="10026">
                  <c:v>13.925000000000001</c:v>
                </c:pt>
                <c:pt idx="10027">
                  <c:v>13.9263888888889</c:v>
                </c:pt>
                <c:pt idx="10028">
                  <c:v>13.9277777777778</c:v>
                </c:pt>
                <c:pt idx="10029">
                  <c:v>13.929166666666699</c:v>
                </c:pt>
                <c:pt idx="10030">
                  <c:v>13.9305555555556</c:v>
                </c:pt>
                <c:pt idx="10031">
                  <c:v>13.931944444444399</c:v>
                </c:pt>
                <c:pt idx="10032">
                  <c:v>13.9333333333333</c:v>
                </c:pt>
                <c:pt idx="10033">
                  <c:v>13.9347222222222</c:v>
                </c:pt>
                <c:pt idx="10034">
                  <c:v>13.936111111111099</c:v>
                </c:pt>
                <c:pt idx="10035">
                  <c:v>13.9375</c:v>
                </c:pt>
                <c:pt idx="10036">
                  <c:v>13.938888888888901</c:v>
                </c:pt>
                <c:pt idx="10037">
                  <c:v>13.9402777777778</c:v>
                </c:pt>
                <c:pt idx="10038">
                  <c:v>13.9416666666667</c:v>
                </c:pt>
                <c:pt idx="10039">
                  <c:v>13.943055555555601</c:v>
                </c:pt>
                <c:pt idx="10040">
                  <c:v>13.9444444444444</c:v>
                </c:pt>
                <c:pt idx="10041">
                  <c:v>13.945833333333301</c:v>
                </c:pt>
                <c:pt idx="10042">
                  <c:v>13.9472222222222</c:v>
                </c:pt>
                <c:pt idx="10043">
                  <c:v>13.9486111111111</c:v>
                </c:pt>
                <c:pt idx="10044">
                  <c:v>13.95</c:v>
                </c:pt>
                <c:pt idx="10045">
                  <c:v>13.9513888888889</c:v>
                </c:pt>
                <c:pt idx="10046">
                  <c:v>13.952777777777801</c:v>
                </c:pt>
                <c:pt idx="10047">
                  <c:v>13.954166666666699</c:v>
                </c:pt>
                <c:pt idx="10048">
                  <c:v>13.9555555555556</c:v>
                </c:pt>
                <c:pt idx="10049">
                  <c:v>13.9569444444444</c:v>
                </c:pt>
                <c:pt idx="10050">
                  <c:v>13.9583333333333</c:v>
                </c:pt>
                <c:pt idx="10051">
                  <c:v>13.959722222222201</c:v>
                </c:pt>
                <c:pt idx="10052">
                  <c:v>13.9611111111111</c:v>
                </c:pt>
                <c:pt idx="10053">
                  <c:v>13.9625</c:v>
                </c:pt>
                <c:pt idx="10054">
                  <c:v>13.963888888888899</c:v>
                </c:pt>
                <c:pt idx="10055">
                  <c:v>13.9652777777778</c:v>
                </c:pt>
                <c:pt idx="10056">
                  <c:v>13.966666666666701</c:v>
                </c:pt>
                <c:pt idx="10057">
                  <c:v>13.968055555555599</c:v>
                </c:pt>
                <c:pt idx="10058">
                  <c:v>13.969444444444401</c:v>
                </c:pt>
                <c:pt idx="10059">
                  <c:v>13.970833333333299</c:v>
                </c:pt>
                <c:pt idx="10060">
                  <c:v>13.9722222222222</c:v>
                </c:pt>
                <c:pt idx="10061">
                  <c:v>13.973611111111101</c:v>
                </c:pt>
                <c:pt idx="10062">
                  <c:v>13.975</c:v>
                </c:pt>
                <c:pt idx="10063">
                  <c:v>13.9763888888889</c:v>
                </c:pt>
                <c:pt idx="10064">
                  <c:v>13.977777777777799</c:v>
                </c:pt>
                <c:pt idx="10065">
                  <c:v>13.9791666666667</c:v>
                </c:pt>
                <c:pt idx="10066">
                  <c:v>13.9805555555556</c:v>
                </c:pt>
                <c:pt idx="10067">
                  <c:v>13.9819444444444</c:v>
                </c:pt>
                <c:pt idx="10068">
                  <c:v>13.983333333333301</c:v>
                </c:pt>
                <c:pt idx="10069">
                  <c:v>13.984722222222199</c:v>
                </c:pt>
                <c:pt idx="10070">
                  <c:v>13.9861111111111</c:v>
                </c:pt>
                <c:pt idx="10071">
                  <c:v>13.987500000000001</c:v>
                </c:pt>
                <c:pt idx="10072">
                  <c:v>13.9888888888889</c:v>
                </c:pt>
                <c:pt idx="10073">
                  <c:v>13.9902777777778</c:v>
                </c:pt>
                <c:pt idx="10074">
                  <c:v>13.991666666666699</c:v>
                </c:pt>
                <c:pt idx="10075">
                  <c:v>13.9930555555556</c:v>
                </c:pt>
                <c:pt idx="10076">
                  <c:v>13.994444444444399</c:v>
                </c:pt>
                <c:pt idx="10077">
                  <c:v>13.9958333333333</c:v>
                </c:pt>
                <c:pt idx="10078">
                  <c:v>13.9972222222222</c:v>
                </c:pt>
                <c:pt idx="10079">
                  <c:v>13.998611111111099</c:v>
                </c:pt>
                <c:pt idx="10080">
                  <c:v>14</c:v>
                </c:pt>
                <c:pt idx="10081">
                  <c:v>14.001388888888901</c:v>
                </c:pt>
                <c:pt idx="10082">
                  <c:v>14.0027777777778</c:v>
                </c:pt>
                <c:pt idx="10083">
                  <c:v>14.0041666666667</c:v>
                </c:pt>
                <c:pt idx="10084">
                  <c:v>14.005555555555601</c:v>
                </c:pt>
                <c:pt idx="10085">
                  <c:v>14.0069444444444</c:v>
                </c:pt>
                <c:pt idx="10086">
                  <c:v>14.008333333333301</c:v>
                </c:pt>
                <c:pt idx="10087">
                  <c:v>14.0097222222222</c:v>
                </c:pt>
                <c:pt idx="10088">
                  <c:v>14.0111111111111</c:v>
                </c:pt>
                <c:pt idx="10089">
                  <c:v>14.012499999999999</c:v>
                </c:pt>
                <c:pt idx="10090">
                  <c:v>14.0138888888889</c:v>
                </c:pt>
                <c:pt idx="10091">
                  <c:v>14.015277777777801</c:v>
                </c:pt>
                <c:pt idx="10092">
                  <c:v>14.016666666666699</c:v>
                </c:pt>
                <c:pt idx="10093">
                  <c:v>14.0180555555556</c:v>
                </c:pt>
                <c:pt idx="10094">
                  <c:v>14.0194444444444</c:v>
                </c:pt>
                <c:pt idx="10095">
                  <c:v>14.0208333333333</c:v>
                </c:pt>
                <c:pt idx="10096">
                  <c:v>14.022222222222201</c:v>
                </c:pt>
                <c:pt idx="10097">
                  <c:v>14.0236111111111</c:v>
                </c:pt>
                <c:pt idx="10098">
                  <c:v>14.025</c:v>
                </c:pt>
                <c:pt idx="10099">
                  <c:v>14.026388888888899</c:v>
                </c:pt>
                <c:pt idx="10100">
                  <c:v>14.0277777777778</c:v>
                </c:pt>
                <c:pt idx="10101">
                  <c:v>14.029166666666701</c:v>
                </c:pt>
                <c:pt idx="10102">
                  <c:v>14.030555555555599</c:v>
                </c:pt>
                <c:pt idx="10103">
                  <c:v>14.031944444444401</c:v>
                </c:pt>
                <c:pt idx="10104">
                  <c:v>14.033333333333299</c:v>
                </c:pt>
                <c:pt idx="10105">
                  <c:v>14.0347222222222</c:v>
                </c:pt>
                <c:pt idx="10106">
                  <c:v>14.036111111111101</c:v>
                </c:pt>
                <c:pt idx="10107">
                  <c:v>14.0375</c:v>
                </c:pt>
                <c:pt idx="10108">
                  <c:v>14.0388888888889</c:v>
                </c:pt>
                <c:pt idx="10109">
                  <c:v>14.040277777777799</c:v>
                </c:pt>
                <c:pt idx="10110">
                  <c:v>14.0416666666667</c:v>
                </c:pt>
                <c:pt idx="10111">
                  <c:v>14.0430555555556</c:v>
                </c:pt>
                <c:pt idx="10112">
                  <c:v>14.0444444444444</c:v>
                </c:pt>
                <c:pt idx="10113">
                  <c:v>14.045833333333301</c:v>
                </c:pt>
                <c:pt idx="10114">
                  <c:v>14.047222222222199</c:v>
                </c:pt>
                <c:pt idx="10115">
                  <c:v>14.0486111111111</c:v>
                </c:pt>
                <c:pt idx="10116">
                  <c:v>14.05</c:v>
                </c:pt>
                <c:pt idx="10117">
                  <c:v>14.0513888888889</c:v>
                </c:pt>
                <c:pt idx="10118">
                  <c:v>14.0527777777778</c:v>
                </c:pt>
                <c:pt idx="10119">
                  <c:v>14.054166666666699</c:v>
                </c:pt>
                <c:pt idx="10120">
                  <c:v>14.0555555555556</c:v>
                </c:pt>
                <c:pt idx="10121">
                  <c:v>14.056944444444399</c:v>
                </c:pt>
                <c:pt idx="10122">
                  <c:v>14.0583333333333</c:v>
                </c:pt>
                <c:pt idx="10123">
                  <c:v>14.0597222222222</c:v>
                </c:pt>
                <c:pt idx="10124">
                  <c:v>14.061111111111099</c:v>
                </c:pt>
                <c:pt idx="10125">
                  <c:v>14.0625</c:v>
                </c:pt>
                <c:pt idx="10126">
                  <c:v>14.063888888888901</c:v>
                </c:pt>
                <c:pt idx="10127">
                  <c:v>14.0652777777778</c:v>
                </c:pt>
                <c:pt idx="10128">
                  <c:v>14.0666666666667</c:v>
                </c:pt>
                <c:pt idx="10129">
                  <c:v>14.068055555555601</c:v>
                </c:pt>
                <c:pt idx="10130">
                  <c:v>14.0694444444444</c:v>
                </c:pt>
                <c:pt idx="10131">
                  <c:v>14.070833333333301</c:v>
                </c:pt>
                <c:pt idx="10132">
                  <c:v>14.0722222222222</c:v>
                </c:pt>
                <c:pt idx="10133">
                  <c:v>14.0736111111111</c:v>
                </c:pt>
                <c:pt idx="10134">
                  <c:v>14.074999999999999</c:v>
                </c:pt>
                <c:pt idx="10135">
                  <c:v>14.0763888888889</c:v>
                </c:pt>
                <c:pt idx="10136">
                  <c:v>14.077777777777801</c:v>
                </c:pt>
                <c:pt idx="10137">
                  <c:v>14.079166666666699</c:v>
                </c:pt>
                <c:pt idx="10138">
                  <c:v>14.0805555555556</c:v>
                </c:pt>
                <c:pt idx="10139">
                  <c:v>14.0819444444444</c:v>
                </c:pt>
                <c:pt idx="10140">
                  <c:v>14.0833333333333</c:v>
                </c:pt>
                <c:pt idx="10141">
                  <c:v>14.084722222222201</c:v>
                </c:pt>
                <c:pt idx="10142">
                  <c:v>14.0861111111111</c:v>
                </c:pt>
                <c:pt idx="10143">
                  <c:v>14.0875</c:v>
                </c:pt>
                <c:pt idx="10144">
                  <c:v>14.088888888888899</c:v>
                </c:pt>
                <c:pt idx="10145">
                  <c:v>14.0902777777778</c:v>
                </c:pt>
                <c:pt idx="10146">
                  <c:v>14.091666666666701</c:v>
                </c:pt>
                <c:pt idx="10147">
                  <c:v>14.093055555555599</c:v>
                </c:pt>
                <c:pt idx="10148">
                  <c:v>14.094444444444401</c:v>
                </c:pt>
                <c:pt idx="10149">
                  <c:v>14.095833333333299</c:v>
                </c:pt>
                <c:pt idx="10150">
                  <c:v>14.0972222222222</c:v>
                </c:pt>
                <c:pt idx="10151">
                  <c:v>14.098611111111101</c:v>
                </c:pt>
                <c:pt idx="10152">
                  <c:v>14.1</c:v>
                </c:pt>
                <c:pt idx="10153">
                  <c:v>14.1013888888889</c:v>
                </c:pt>
                <c:pt idx="10154">
                  <c:v>14.102777777777799</c:v>
                </c:pt>
                <c:pt idx="10155">
                  <c:v>14.1041666666667</c:v>
                </c:pt>
                <c:pt idx="10156">
                  <c:v>14.1055555555556</c:v>
                </c:pt>
                <c:pt idx="10157">
                  <c:v>14.1069444444444</c:v>
                </c:pt>
                <c:pt idx="10158">
                  <c:v>14.108333333333301</c:v>
                </c:pt>
                <c:pt idx="10159">
                  <c:v>14.109722222222199</c:v>
                </c:pt>
                <c:pt idx="10160">
                  <c:v>14.1111111111111</c:v>
                </c:pt>
                <c:pt idx="10161">
                  <c:v>14.112500000000001</c:v>
                </c:pt>
                <c:pt idx="10162">
                  <c:v>14.1138888888889</c:v>
                </c:pt>
                <c:pt idx="10163">
                  <c:v>14.1152777777778</c:v>
                </c:pt>
                <c:pt idx="10164">
                  <c:v>14.116666666666699</c:v>
                </c:pt>
                <c:pt idx="10165">
                  <c:v>14.1180555555556</c:v>
                </c:pt>
                <c:pt idx="10166">
                  <c:v>14.119444444444399</c:v>
                </c:pt>
                <c:pt idx="10167">
                  <c:v>14.1208333333333</c:v>
                </c:pt>
                <c:pt idx="10168">
                  <c:v>14.1222222222222</c:v>
                </c:pt>
                <c:pt idx="10169">
                  <c:v>14.123611111111099</c:v>
                </c:pt>
                <c:pt idx="10170">
                  <c:v>14.125</c:v>
                </c:pt>
                <c:pt idx="10171">
                  <c:v>14.126388888888901</c:v>
                </c:pt>
                <c:pt idx="10172">
                  <c:v>14.1277777777778</c:v>
                </c:pt>
                <c:pt idx="10173">
                  <c:v>14.1291666666667</c:v>
                </c:pt>
                <c:pt idx="10174">
                  <c:v>14.130555555555601</c:v>
                </c:pt>
                <c:pt idx="10175">
                  <c:v>14.1319444444444</c:v>
                </c:pt>
                <c:pt idx="10176">
                  <c:v>14.133333333333301</c:v>
                </c:pt>
                <c:pt idx="10177">
                  <c:v>14.1347222222222</c:v>
                </c:pt>
                <c:pt idx="10178">
                  <c:v>14.1361111111111</c:v>
                </c:pt>
                <c:pt idx="10179">
                  <c:v>14.137499999999999</c:v>
                </c:pt>
                <c:pt idx="10180">
                  <c:v>14.1388888888889</c:v>
                </c:pt>
                <c:pt idx="10181">
                  <c:v>14.140277777777801</c:v>
                </c:pt>
                <c:pt idx="10182">
                  <c:v>14.141666666666699</c:v>
                </c:pt>
                <c:pt idx="10183">
                  <c:v>14.1430555555556</c:v>
                </c:pt>
                <c:pt idx="10184">
                  <c:v>14.1444444444444</c:v>
                </c:pt>
                <c:pt idx="10185">
                  <c:v>14.1458333333333</c:v>
                </c:pt>
                <c:pt idx="10186">
                  <c:v>14.147222222222201</c:v>
                </c:pt>
                <c:pt idx="10187">
                  <c:v>14.1486111111111</c:v>
                </c:pt>
                <c:pt idx="10188">
                  <c:v>14.15</c:v>
                </c:pt>
                <c:pt idx="10189">
                  <c:v>14.151388888888899</c:v>
                </c:pt>
                <c:pt idx="10190">
                  <c:v>14.1527777777778</c:v>
                </c:pt>
                <c:pt idx="10191">
                  <c:v>14.154166666666701</c:v>
                </c:pt>
                <c:pt idx="10192">
                  <c:v>14.155555555555599</c:v>
                </c:pt>
                <c:pt idx="10193">
                  <c:v>14.156944444444401</c:v>
                </c:pt>
                <c:pt idx="10194">
                  <c:v>14.158333333333299</c:v>
                </c:pt>
                <c:pt idx="10195">
                  <c:v>14.1597222222222</c:v>
                </c:pt>
                <c:pt idx="10196">
                  <c:v>14.161111111111101</c:v>
                </c:pt>
                <c:pt idx="10197">
                  <c:v>14.1625</c:v>
                </c:pt>
                <c:pt idx="10198">
                  <c:v>14.1638888888889</c:v>
                </c:pt>
                <c:pt idx="10199">
                  <c:v>14.165277777777799</c:v>
                </c:pt>
                <c:pt idx="10200">
                  <c:v>14.1666666666667</c:v>
                </c:pt>
                <c:pt idx="10201">
                  <c:v>14.1680555555556</c:v>
                </c:pt>
                <c:pt idx="10202">
                  <c:v>14.1694444444444</c:v>
                </c:pt>
                <c:pt idx="10203">
                  <c:v>14.170833333333301</c:v>
                </c:pt>
                <c:pt idx="10204">
                  <c:v>14.172222222222199</c:v>
                </c:pt>
                <c:pt idx="10205">
                  <c:v>14.1736111111111</c:v>
                </c:pt>
                <c:pt idx="10206">
                  <c:v>14.175000000000001</c:v>
                </c:pt>
                <c:pt idx="10207">
                  <c:v>14.1763888888889</c:v>
                </c:pt>
                <c:pt idx="10208">
                  <c:v>14.1777777777778</c:v>
                </c:pt>
                <c:pt idx="10209">
                  <c:v>14.179166666666699</c:v>
                </c:pt>
                <c:pt idx="10210">
                  <c:v>14.1805555555556</c:v>
                </c:pt>
                <c:pt idx="10211">
                  <c:v>14.181944444444399</c:v>
                </c:pt>
                <c:pt idx="10212">
                  <c:v>14.1833333333333</c:v>
                </c:pt>
                <c:pt idx="10213">
                  <c:v>14.1847222222222</c:v>
                </c:pt>
                <c:pt idx="10214">
                  <c:v>14.186111111111099</c:v>
                </c:pt>
                <c:pt idx="10215">
                  <c:v>14.1875</c:v>
                </c:pt>
                <c:pt idx="10216">
                  <c:v>14.188888888888901</c:v>
                </c:pt>
                <c:pt idx="10217">
                  <c:v>14.1902777777778</c:v>
                </c:pt>
                <c:pt idx="10218">
                  <c:v>14.1916666666667</c:v>
                </c:pt>
                <c:pt idx="10219">
                  <c:v>14.193055555555601</c:v>
                </c:pt>
                <c:pt idx="10220">
                  <c:v>14.1944444444444</c:v>
                </c:pt>
                <c:pt idx="10221">
                  <c:v>14.195833333333301</c:v>
                </c:pt>
                <c:pt idx="10222">
                  <c:v>14.1972222222222</c:v>
                </c:pt>
                <c:pt idx="10223">
                  <c:v>14.1986111111111</c:v>
                </c:pt>
                <c:pt idx="10224">
                  <c:v>14.2</c:v>
                </c:pt>
                <c:pt idx="10225">
                  <c:v>14.2013888888889</c:v>
                </c:pt>
                <c:pt idx="10226">
                  <c:v>14.202777777777801</c:v>
                </c:pt>
                <c:pt idx="10227">
                  <c:v>14.204166666666699</c:v>
                </c:pt>
                <c:pt idx="10228">
                  <c:v>14.2055555555556</c:v>
                </c:pt>
                <c:pt idx="10229">
                  <c:v>14.2069444444444</c:v>
                </c:pt>
                <c:pt idx="10230">
                  <c:v>14.2083333333333</c:v>
                </c:pt>
                <c:pt idx="10231">
                  <c:v>14.209722222222201</c:v>
                </c:pt>
                <c:pt idx="10232">
                  <c:v>14.2111111111111</c:v>
                </c:pt>
                <c:pt idx="10233">
                  <c:v>14.2125</c:v>
                </c:pt>
                <c:pt idx="10234">
                  <c:v>14.213888888888899</c:v>
                </c:pt>
                <c:pt idx="10235">
                  <c:v>14.2152777777778</c:v>
                </c:pt>
                <c:pt idx="10236">
                  <c:v>14.216666666666701</c:v>
                </c:pt>
                <c:pt idx="10237">
                  <c:v>14.218055555555599</c:v>
                </c:pt>
                <c:pt idx="10238">
                  <c:v>14.219444444444401</c:v>
                </c:pt>
                <c:pt idx="10239">
                  <c:v>14.220833333333299</c:v>
                </c:pt>
                <c:pt idx="10240">
                  <c:v>14.2222222222222</c:v>
                </c:pt>
                <c:pt idx="10241">
                  <c:v>14.223611111111101</c:v>
                </c:pt>
                <c:pt idx="10242">
                  <c:v>14.225</c:v>
                </c:pt>
                <c:pt idx="10243">
                  <c:v>14.2263888888889</c:v>
                </c:pt>
                <c:pt idx="10244">
                  <c:v>14.227777777777799</c:v>
                </c:pt>
                <c:pt idx="10245">
                  <c:v>14.2291666666667</c:v>
                </c:pt>
                <c:pt idx="10246">
                  <c:v>14.2305555555556</c:v>
                </c:pt>
                <c:pt idx="10247">
                  <c:v>14.2319444444444</c:v>
                </c:pt>
                <c:pt idx="10248">
                  <c:v>14.233333333333301</c:v>
                </c:pt>
                <c:pt idx="10249">
                  <c:v>14.234722222222199</c:v>
                </c:pt>
                <c:pt idx="10250">
                  <c:v>14.2361111111111</c:v>
                </c:pt>
                <c:pt idx="10251">
                  <c:v>14.237500000000001</c:v>
                </c:pt>
                <c:pt idx="10252">
                  <c:v>14.2388888888889</c:v>
                </c:pt>
                <c:pt idx="10253">
                  <c:v>14.2402777777778</c:v>
                </c:pt>
                <c:pt idx="10254">
                  <c:v>14.241666666666699</c:v>
                </c:pt>
                <c:pt idx="10255">
                  <c:v>14.2430555555556</c:v>
                </c:pt>
                <c:pt idx="10256">
                  <c:v>14.244444444444399</c:v>
                </c:pt>
                <c:pt idx="10257">
                  <c:v>14.2458333333333</c:v>
                </c:pt>
                <c:pt idx="10258">
                  <c:v>14.2472222222222</c:v>
                </c:pt>
                <c:pt idx="10259">
                  <c:v>14.248611111111099</c:v>
                </c:pt>
                <c:pt idx="10260">
                  <c:v>14.25</c:v>
                </c:pt>
                <c:pt idx="10261">
                  <c:v>14.251388888888901</c:v>
                </c:pt>
                <c:pt idx="10262">
                  <c:v>14.2527777777778</c:v>
                </c:pt>
                <c:pt idx="10263">
                  <c:v>14.2541666666667</c:v>
                </c:pt>
                <c:pt idx="10264">
                  <c:v>14.255555555555601</c:v>
                </c:pt>
                <c:pt idx="10265">
                  <c:v>14.2569444444444</c:v>
                </c:pt>
                <c:pt idx="10266">
                  <c:v>14.258333333333301</c:v>
                </c:pt>
                <c:pt idx="10267">
                  <c:v>14.2597222222222</c:v>
                </c:pt>
                <c:pt idx="10268">
                  <c:v>14.2611111111111</c:v>
                </c:pt>
                <c:pt idx="10269">
                  <c:v>14.262499999999999</c:v>
                </c:pt>
                <c:pt idx="10270">
                  <c:v>14.2638888888889</c:v>
                </c:pt>
                <c:pt idx="10271">
                  <c:v>14.265277777777801</c:v>
                </c:pt>
                <c:pt idx="10272">
                  <c:v>14.266666666666699</c:v>
                </c:pt>
                <c:pt idx="10273">
                  <c:v>14.2680555555556</c:v>
                </c:pt>
                <c:pt idx="10274">
                  <c:v>14.2694444444444</c:v>
                </c:pt>
                <c:pt idx="10275">
                  <c:v>14.2708333333333</c:v>
                </c:pt>
                <c:pt idx="10276">
                  <c:v>14.272222222222201</c:v>
                </c:pt>
                <c:pt idx="10277">
                  <c:v>14.2736111111111</c:v>
                </c:pt>
                <c:pt idx="10278">
                  <c:v>14.275</c:v>
                </c:pt>
                <c:pt idx="10279">
                  <c:v>14.276388888888899</c:v>
                </c:pt>
                <c:pt idx="10280">
                  <c:v>14.2777777777778</c:v>
                </c:pt>
                <c:pt idx="10281">
                  <c:v>14.279166666666701</c:v>
                </c:pt>
                <c:pt idx="10282">
                  <c:v>14.280555555555599</c:v>
                </c:pt>
                <c:pt idx="10283">
                  <c:v>14.281944444444401</c:v>
                </c:pt>
                <c:pt idx="10284">
                  <c:v>14.283333333333299</c:v>
                </c:pt>
                <c:pt idx="10285">
                  <c:v>14.2847222222222</c:v>
                </c:pt>
                <c:pt idx="10286">
                  <c:v>14.286111111111101</c:v>
                </c:pt>
                <c:pt idx="10287">
                  <c:v>14.2875</c:v>
                </c:pt>
                <c:pt idx="10288">
                  <c:v>14.2888888888889</c:v>
                </c:pt>
                <c:pt idx="10289">
                  <c:v>14.290277777777799</c:v>
                </c:pt>
                <c:pt idx="10290">
                  <c:v>14.2916666666667</c:v>
                </c:pt>
                <c:pt idx="10291">
                  <c:v>14.2930555555556</c:v>
                </c:pt>
                <c:pt idx="10292">
                  <c:v>14.2944444444444</c:v>
                </c:pt>
                <c:pt idx="10293">
                  <c:v>14.295833333333301</c:v>
                </c:pt>
                <c:pt idx="10294">
                  <c:v>14.297222222222199</c:v>
                </c:pt>
                <c:pt idx="10295">
                  <c:v>14.2986111111111</c:v>
                </c:pt>
                <c:pt idx="10296">
                  <c:v>14.3</c:v>
                </c:pt>
                <c:pt idx="10297">
                  <c:v>14.3013888888889</c:v>
                </c:pt>
                <c:pt idx="10298">
                  <c:v>14.3027777777778</c:v>
                </c:pt>
                <c:pt idx="10299">
                  <c:v>14.304166666666699</c:v>
                </c:pt>
                <c:pt idx="10300">
                  <c:v>14.3055555555556</c:v>
                </c:pt>
                <c:pt idx="10301">
                  <c:v>14.306944444444399</c:v>
                </c:pt>
                <c:pt idx="10302">
                  <c:v>14.3083333333333</c:v>
                </c:pt>
                <c:pt idx="10303">
                  <c:v>14.3097222222222</c:v>
                </c:pt>
                <c:pt idx="10304">
                  <c:v>14.311111111111099</c:v>
                </c:pt>
                <c:pt idx="10305">
                  <c:v>14.3125</c:v>
                </c:pt>
                <c:pt idx="10306">
                  <c:v>14.313888888888901</c:v>
                </c:pt>
                <c:pt idx="10307">
                  <c:v>14.3152777777778</c:v>
                </c:pt>
                <c:pt idx="10308">
                  <c:v>14.3166666666667</c:v>
                </c:pt>
                <c:pt idx="10309">
                  <c:v>14.318055555555601</c:v>
                </c:pt>
                <c:pt idx="10310">
                  <c:v>14.3194444444444</c:v>
                </c:pt>
                <c:pt idx="10311">
                  <c:v>14.320833333333301</c:v>
                </c:pt>
                <c:pt idx="10312">
                  <c:v>14.3222222222222</c:v>
                </c:pt>
                <c:pt idx="10313">
                  <c:v>14.3236111111111</c:v>
                </c:pt>
                <c:pt idx="10314">
                  <c:v>14.324999999999999</c:v>
                </c:pt>
                <c:pt idx="10315">
                  <c:v>14.3263888888889</c:v>
                </c:pt>
                <c:pt idx="10316">
                  <c:v>14.327777777777801</c:v>
                </c:pt>
                <c:pt idx="10317">
                  <c:v>14.329166666666699</c:v>
                </c:pt>
                <c:pt idx="10318">
                  <c:v>14.3305555555556</c:v>
                </c:pt>
                <c:pt idx="10319">
                  <c:v>14.3319444444444</c:v>
                </c:pt>
                <c:pt idx="10320">
                  <c:v>14.3333333333333</c:v>
                </c:pt>
                <c:pt idx="10321">
                  <c:v>14.334722222222201</c:v>
                </c:pt>
                <c:pt idx="10322">
                  <c:v>14.3361111111111</c:v>
                </c:pt>
                <c:pt idx="10323">
                  <c:v>14.3375</c:v>
                </c:pt>
                <c:pt idx="10324">
                  <c:v>14.338888888888899</c:v>
                </c:pt>
                <c:pt idx="10325">
                  <c:v>14.3402777777778</c:v>
                </c:pt>
                <c:pt idx="10326">
                  <c:v>14.341666666666701</c:v>
                </c:pt>
                <c:pt idx="10327">
                  <c:v>14.343055555555599</c:v>
                </c:pt>
                <c:pt idx="10328">
                  <c:v>14.344444444444401</c:v>
                </c:pt>
                <c:pt idx="10329">
                  <c:v>14.345833333333299</c:v>
                </c:pt>
                <c:pt idx="10330">
                  <c:v>14.3472222222222</c:v>
                </c:pt>
                <c:pt idx="10331">
                  <c:v>14.348611111111101</c:v>
                </c:pt>
                <c:pt idx="10332">
                  <c:v>14.35</c:v>
                </c:pt>
                <c:pt idx="10333">
                  <c:v>14.3513888888889</c:v>
                </c:pt>
                <c:pt idx="10334">
                  <c:v>14.352777777777799</c:v>
                </c:pt>
                <c:pt idx="10335">
                  <c:v>14.3541666666667</c:v>
                </c:pt>
                <c:pt idx="10336">
                  <c:v>14.3555555555556</c:v>
                </c:pt>
                <c:pt idx="10337">
                  <c:v>14.3569444444444</c:v>
                </c:pt>
                <c:pt idx="10338">
                  <c:v>14.358333333333301</c:v>
                </c:pt>
                <c:pt idx="10339">
                  <c:v>14.359722222222199</c:v>
                </c:pt>
                <c:pt idx="10340">
                  <c:v>14.3611111111111</c:v>
                </c:pt>
                <c:pt idx="10341">
                  <c:v>14.362500000000001</c:v>
                </c:pt>
                <c:pt idx="10342">
                  <c:v>14.3638888888889</c:v>
                </c:pt>
                <c:pt idx="10343">
                  <c:v>14.3652777777778</c:v>
                </c:pt>
                <c:pt idx="10344">
                  <c:v>14.366666666666699</c:v>
                </c:pt>
                <c:pt idx="10345">
                  <c:v>14.3680555555556</c:v>
                </c:pt>
                <c:pt idx="10346">
                  <c:v>14.369444444444399</c:v>
                </c:pt>
                <c:pt idx="10347">
                  <c:v>14.3708333333333</c:v>
                </c:pt>
                <c:pt idx="10348">
                  <c:v>14.3722222222222</c:v>
                </c:pt>
                <c:pt idx="10349">
                  <c:v>14.373611111111099</c:v>
                </c:pt>
                <c:pt idx="10350">
                  <c:v>14.375</c:v>
                </c:pt>
                <c:pt idx="10351">
                  <c:v>14.376388888888901</c:v>
                </c:pt>
                <c:pt idx="10352">
                  <c:v>14.3777777777778</c:v>
                </c:pt>
                <c:pt idx="10353">
                  <c:v>14.3791666666667</c:v>
                </c:pt>
                <c:pt idx="10354">
                  <c:v>14.380555555555601</c:v>
                </c:pt>
                <c:pt idx="10355">
                  <c:v>14.3819444444444</c:v>
                </c:pt>
                <c:pt idx="10356">
                  <c:v>14.383333333333301</c:v>
                </c:pt>
                <c:pt idx="10357">
                  <c:v>14.3847222222222</c:v>
                </c:pt>
                <c:pt idx="10358">
                  <c:v>14.3861111111111</c:v>
                </c:pt>
                <c:pt idx="10359">
                  <c:v>14.387499999999999</c:v>
                </c:pt>
                <c:pt idx="10360">
                  <c:v>14.3888888888889</c:v>
                </c:pt>
                <c:pt idx="10361">
                  <c:v>14.390277777777801</c:v>
                </c:pt>
                <c:pt idx="10362">
                  <c:v>14.391666666666699</c:v>
                </c:pt>
                <c:pt idx="10363">
                  <c:v>14.3930555555556</c:v>
                </c:pt>
                <c:pt idx="10364">
                  <c:v>14.3944444444444</c:v>
                </c:pt>
                <c:pt idx="10365">
                  <c:v>14.3958333333333</c:v>
                </c:pt>
                <c:pt idx="10366">
                  <c:v>14.397222222222201</c:v>
                </c:pt>
                <c:pt idx="10367">
                  <c:v>14.3986111111111</c:v>
                </c:pt>
                <c:pt idx="10368">
                  <c:v>14.4</c:v>
                </c:pt>
                <c:pt idx="10369">
                  <c:v>14.401388888888899</c:v>
                </c:pt>
                <c:pt idx="10370">
                  <c:v>14.4027777777778</c:v>
                </c:pt>
                <c:pt idx="10371">
                  <c:v>14.404166666666701</c:v>
                </c:pt>
                <c:pt idx="10372">
                  <c:v>14.405555555555599</c:v>
                </c:pt>
                <c:pt idx="10373">
                  <c:v>14.406944444444401</c:v>
                </c:pt>
                <c:pt idx="10374">
                  <c:v>14.408333333333299</c:v>
                </c:pt>
                <c:pt idx="10375">
                  <c:v>14.4097222222222</c:v>
                </c:pt>
                <c:pt idx="10376">
                  <c:v>14.411111111111101</c:v>
                </c:pt>
                <c:pt idx="10377">
                  <c:v>14.4125</c:v>
                </c:pt>
                <c:pt idx="10378">
                  <c:v>14.4138888888889</c:v>
                </c:pt>
                <c:pt idx="10379">
                  <c:v>14.415277777777799</c:v>
                </c:pt>
                <c:pt idx="10380">
                  <c:v>14.4166666666667</c:v>
                </c:pt>
                <c:pt idx="10381">
                  <c:v>14.4180555555556</c:v>
                </c:pt>
                <c:pt idx="10382">
                  <c:v>14.4194444444444</c:v>
                </c:pt>
                <c:pt idx="10383">
                  <c:v>14.420833333333301</c:v>
                </c:pt>
                <c:pt idx="10384">
                  <c:v>14.422222222222199</c:v>
                </c:pt>
                <c:pt idx="10385">
                  <c:v>14.4236111111111</c:v>
                </c:pt>
                <c:pt idx="10386">
                  <c:v>14.425000000000001</c:v>
                </c:pt>
                <c:pt idx="10387">
                  <c:v>14.4263888888889</c:v>
                </c:pt>
                <c:pt idx="10388">
                  <c:v>14.4277777777778</c:v>
                </c:pt>
                <c:pt idx="10389">
                  <c:v>14.429166666666699</c:v>
                </c:pt>
                <c:pt idx="10390">
                  <c:v>14.4305555555556</c:v>
                </c:pt>
                <c:pt idx="10391">
                  <c:v>14.431944444444399</c:v>
                </c:pt>
                <c:pt idx="10392">
                  <c:v>14.4333333333333</c:v>
                </c:pt>
                <c:pt idx="10393">
                  <c:v>14.4347222222222</c:v>
                </c:pt>
                <c:pt idx="10394">
                  <c:v>14.436111111111099</c:v>
                </c:pt>
                <c:pt idx="10395">
                  <c:v>14.4375</c:v>
                </c:pt>
                <c:pt idx="10396">
                  <c:v>14.438888888888901</c:v>
                </c:pt>
                <c:pt idx="10397">
                  <c:v>14.4402777777778</c:v>
                </c:pt>
                <c:pt idx="10398">
                  <c:v>14.4416666666667</c:v>
                </c:pt>
                <c:pt idx="10399">
                  <c:v>14.443055555555601</c:v>
                </c:pt>
                <c:pt idx="10400">
                  <c:v>14.4444444444444</c:v>
                </c:pt>
                <c:pt idx="10401">
                  <c:v>14.445833333333301</c:v>
                </c:pt>
                <c:pt idx="10402">
                  <c:v>14.4472222222222</c:v>
                </c:pt>
                <c:pt idx="10403">
                  <c:v>14.4486111111111</c:v>
                </c:pt>
                <c:pt idx="10404">
                  <c:v>14.45</c:v>
                </c:pt>
                <c:pt idx="10405">
                  <c:v>14.4513888888889</c:v>
                </c:pt>
                <c:pt idx="10406">
                  <c:v>14.452777777777801</c:v>
                </c:pt>
                <c:pt idx="10407">
                  <c:v>14.454166666666699</c:v>
                </c:pt>
                <c:pt idx="10408">
                  <c:v>14.4555555555556</c:v>
                </c:pt>
                <c:pt idx="10409">
                  <c:v>14.4569444444444</c:v>
                </c:pt>
                <c:pt idx="10410">
                  <c:v>14.4583333333333</c:v>
                </c:pt>
                <c:pt idx="10411">
                  <c:v>14.459722222222201</c:v>
                </c:pt>
                <c:pt idx="10412">
                  <c:v>14.4611111111111</c:v>
                </c:pt>
                <c:pt idx="10413">
                  <c:v>14.4625</c:v>
                </c:pt>
                <c:pt idx="10414">
                  <c:v>14.463888888888899</c:v>
                </c:pt>
                <c:pt idx="10415">
                  <c:v>14.4652777777778</c:v>
                </c:pt>
                <c:pt idx="10416">
                  <c:v>14.466666666666701</c:v>
                </c:pt>
                <c:pt idx="10417">
                  <c:v>14.468055555555599</c:v>
                </c:pt>
                <c:pt idx="10418">
                  <c:v>14.469444444444401</c:v>
                </c:pt>
                <c:pt idx="10419">
                  <c:v>14.470833333333299</c:v>
                </c:pt>
                <c:pt idx="10420">
                  <c:v>14.4722222222222</c:v>
                </c:pt>
                <c:pt idx="10421">
                  <c:v>14.473611111111101</c:v>
                </c:pt>
                <c:pt idx="10422">
                  <c:v>14.475</c:v>
                </c:pt>
                <c:pt idx="10423">
                  <c:v>14.4763888888889</c:v>
                </c:pt>
                <c:pt idx="10424">
                  <c:v>14.477777777777799</c:v>
                </c:pt>
                <c:pt idx="10425">
                  <c:v>14.4791666666667</c:v>
                </c:pt>
                <c:pt idx="10426">
                  <c:v>14.4805555555556</c:v>
                </c:pt>
                <c:pt idx="10427">
                  <c:v>14.4819444444444</c:v>
                </c:pt>
                <c:pt idx="10428">
                  <c:v>14.483333333333301</c:v>
                </c:pt>
                <c:pt idx="10429">
                  <c:v>14.484722222222199</c:v>
                </c:pt>
                <c:pt idx="10430">
                  <c:v>14.4861111111111</c:v>
                </c:pt>
                <c:pt idx="10431">
                  <c:v>14.487500000000001</c:v>
                </c:pt>
                <c:pt idx="10432">
                  <c:v>14.4888888888889</c:v>
                </c:pt>
                <c:pt idx="10433">
                  <c:v>14.4902777777778</c:v>
                </c:pt>
                <c:pt idx="10434">
                  <c:v>14.491666666666699</c:v>
                </c:pt>
                <c:pt idx="10435">
                  <c:v>14.4930555555556</c:v>
                </c:pt>
                <c:pt idx="10436">
                  <c:v>14.494444444444399</c:v>
                </c:pt>
                <c:pt idx="10437">
                  <c:v>14.4958333333333</c:v>
                </c:pt>
                <c:pt idx="10438">
                  <c:v>14.4972222222222</c:v>
                </c:pt>
                <c:pt idx="10439">
                  <c:v>14.498611111111099</c:v>
                </c:pt>
                <c:pt idx="10440">
                  <c:v>14.5</c:v>
                </c:pt>
                <c:pt idx="10441">
                  <c:v>14.501388888888901</c:v>
                </c:pt>
                <c:pt idx="10442">
                  <c:v>14.5027777777778</c:v>
                </c:pt>
                <c:pt idx="10443">
                  <c:v>14.5041666666667</c:v>
                </c:pt>
                <c:pt idx="10444">
                  <c:v>14.505555555555601</c:v>
                </c:pt>
                <c:pt idx="10445">
                  <c:v>14.5069444444444</c:v>
                </c:pt>
                <c:pt idx="10446">
                  <c:v>14.508333333333301</c:v>
                </c:pt>
                <c:pt idx="10447">
                  <c:v>14.5097222222222</c:v>
                </c:pt>
                <c:pt idx="10448">
                  <c:v>14.5111111111111</c:v>
                </c:pt>
                <c:pt idx="10449">
                  <c:v>14.512499999999999</c:v>
                </c:pt>
                <c:pt idx="10450">
                  <c:v>14.5138888888889</c:v>
                </c:pt>
                <c:pt idx="10451">
                  <c:v>14.515277777777801</c:v>
                </c:pt>
                <c:pt idx="10452">
                  <c:v>14.516666666666699</c:v>
                </c:pt>
                <c:pt idx="10453">
                  <c:v>14.5180555555556</c:v>
                </c:pt>
                <c:pt idx="10454">
                  <c:v>14.5194444444444</c:v>
                </c:pt>
                <c:pt idx="10455">
                  <c:v>14.5208333333333</c:v>
                </c:pt>
                <c:pt idx="10456">
                  <c:v>14.522222222222201</c:v>
                </c:pt>
                <c:pt idx="10457">
                  <c:v>14.5236111111111</c:v>
                </c:pt>
                <c:pt idx="10458">
                  <c:v>14.525</c:v>
                </c:pt>
                <c:pt idx="10459">
                  <c:v>14.526388888888899</c:v>
                </c:pt>
                <c:pt idx="10460">
                  <c:v>14.5277777777778</c:v>
                </c:pt>
                <c:pt idx="10461">
                  <c:v>14.529166666666701</c:v>
                </c:pt>
                <c:pt idx="10462">
                  <c:v>14.530555555555599</c:v>
                </c:pt>
                <c:pt idx="10463">
                  <c:v>14.531944444444401</c:v>
                </c:pt>
                <c:pt idx="10464">
                  <c:v>14.533333333333299</c:v>
                </c:pt>
                <c:pt idx="10465">
                  <c:v>14.5347222222222</c:v>
                </c:pt>
                <c:pt idx="10466">
                  <c:v>14.536111111111101</c:v>
                </c:pt>
                <c:pt idx="10467">
                  <c:v>14.5375</c:v>
                </c:pt>
                <c:pt idx="10468">
                  <c:v>14.5388888888889</c:v>
                </c:pt>
                <c:pt idx="10469">
                  <c:v>14.540277777777799</c:v>
                </c:pt>
                <c:pt idx="10470">
                  <c:v>14.5416666666667</c:v>
                </c:pt>
                <c:pt idx="10471">
                  <c:v>14.5430555555556</c:v>
                </c:pt>
                <c:pt idx="10472">
                  <c:v>14.5444444444444</c:v>
                </c:pt>
                <c:pt idx="10473">
                  <c:v>14.545833333333301</c:v>
                </c:pt>
                <c:pt idx="10474">
                  <c:v>14.547222222222199</c:v>
                </c:pt>
                <c:pt idx="10475">
                  <c:v>14.5486111111111</c:v>
                </c:pt>
                <c:pt idx="10476">
                  <c:v>14.55</c:v>
                </c:pt>
                <c:pt idx="10477">
                  <c:v>14.5513888888889</c:v>
                </c:pt>
                <c:pt idx="10478">
                  <c:v>14.5527777777778</c:v>
                </c:pt>
                <c:pt idx="10479">
                  <c:v>14.554166666666699</c:v>
                </c:pt>
                <c:pt idx="10480">
                  <c:v>14.5555555555556</c:v>
                </c:pt>
                <c:pt idx="10481">
                  <c:v>14.556944444444399</c:v>
                </c:pt>
                <c:pt idx="10482">
                  <c:v>14.5583333333333</c:v>
                </c:pt>
                <c:pt idx="10483">
                  <c:v>14.5597222222222</c:v>
                </c:pt>
                <c:pt idx="10484">
                  <c:v>14.561111111111099</c:v>
                </c:pt>
                <c:pt idx="10485">
                  <c:v>14.5625</c:v>
                </c:pt>
                <c:pt idx="10486">
                  <c:v>14.563888888888901</c:v>
                </c:pt>
                <c:pt idx="10487">
                  <c:v>14.5652777777778</c:v>
                </c:pt>
                <c:pt idx="10488">
                  <c:v>14.5666666666667</c:v>
                </c:pt>
                <c:pt idx="10489">
                  <c:v>14.568055555555601</c:v>
                </c:pt>
                <c:pt idx="10490">
                  <c:v>14.5694444444444</c:v>
                </c:pt>
                <c:pt idx="10491">
                  <c:v>14.570833333333301</c:v>
                </c:pt>
                <c:pt idx="10492">
                  <c:v>14.5722222222222</c:v>
                </c:pt>
                <c:pt idx="10493">
                  <c:v>14.5736111111111</c:v>
                </c:pt>
                <c:pt idx="10494">
                  <c:v>14.574999999999999</c:v>
                </c:pt>
                <c:pt idx="10495">
                  <c:v>14.5763888888889</c:v>
                </c:pt>
                <c:pt idx="10496">
                  <c:v>14.577777777777801</c:v>
                </c:pt>
                <c:pt idx="10497">
                  <c:v>14.579166666666699</c:v>
                </c:pt>
                <c:pt idx="10498">
                  <c:v>14.5805555555556</c:v>
                </c:pt>
                <c:pt idx="10499">
                  <c:v>14.5819444444444</c:v>
                </c:pt>
                <c:pt idx="10500">
                  <c:v>14.5833333333333</c:v>
                </c:pt>
                <c:pt idx="10501">
                  <c:v>14.584722222222201</c:v>
                </c:pt>
                <c:pt idx="10502">
                  <c:v>14.5861111111111</c:v>
                </c:pt>
                <c:pt idx="10503">
                  <c:v>14.5875</c:v>
                </c:pt>
                <c:pt idx="10504">
                  <c:v>14.588888888888899</c:v>
                </c:pt>
                <c:pt idx="10505">
                  <c:v>14.5902777777778</c:v>
                </c:pt>
                <c:pt idx="10506">
                  <c:v>14.591666666666701</c:v>
                </c:pt>
                <c:pt idx="10507">
                  <c:v>14.593055555555599</c:v>
                </c:pt>
                <c:pt idx="10508">
                  <c:v>14.594444444444401</c:v>
                </c:pt>
                <c:pt idx="10509">
                  <c:v>14.595833333333299</c:v>
                </c:pt>
                <c:pt idx="10510">
                  <c:v>14.5972222222222</c:v>
                </c:pt>
                <c:pt idx="10511">
                  <c:v>14.598611111111101</c:v>
                </c:pt>
                <c:pt idx="10512">
                  <c:v>14.6</c:v>
                </c:pt>
                <c:pt idx="10513">
                  <c:v>14.6013888888889</c:v>
                </c:pt>
                <c:pt idx="10514">
                  <c:v>14.602777777777799</c:v>
                </c:pt>
                <c:pt idx="10515">
                  <c:v>14.6041666666667</c:v>
                </c:pt>
                <c:pt idx="10516">
                  <c:v>14.6055555555556</c:v>
                </c:pt>
                <c:pt idx="10517">
                  <c:v>14.6069444444444</c:v>
                </c:pt>
                <c:pt idx="10518">
                  <c:v>14.608333333333301</c:v>
                </c:pt>
                <c:pt idx="10519">
                  <c:v>14.609722222222199</c:v>
                </c:pt>
                <c:pt idx="10520">
                  <c:v>14.6111111111111</c:v>
                </c:pt>
                <c:pt idx="10521">
                  <c:v>14.612500000000001</c:v>
                </c:pt>
                <c:pt idx="10522">
                  <c:v>14.6138888888889</c:v>
                </c:pt>
                <c:pt idx="10523">
                  <c:v>14.6152777777778</c:v>
                </c:pt>
                <c:pt idx="10524">
                  <c:v>14.616666666666699</c:v>
                </c:pt>
                <c:pt idx="10525">
                  <c:v>14.6180555555556</c:v>
                </c:pt>
                <c:pt idx="10526">
                  <c:v>14.619444444444399</c:v>
                </c:pt>
                <c:pt idx="10527">
                  <c:v>14.6208333333333</c:v>
                </c:pt>
                <c:pt idx="10528">
                  <c:v>14.6222222222222</c:v>
                </c:pt>
                <c:pt idx="10529">
                  <c:v>14.623611111111099</c:v>
                </c:pt>
                <c:pt idx="10530">
                  <c:v>14.625</c:v>
                </c:pt>
                <c:pt idx="10531">
                  <c:v>14.626388888888901</c:v>
                </c:pt>
                <c:pt idx="10532">
                  <c:v>14.6277777777778</c:v>
                </c:pt>
                <c:pt idx="10533">
                  <c:v>14.6291666666667</c:v>
                </c:pt>
                <c:pt idx="10534">
                  <c:v>14.630555555555601</c:v>
                </c:pt>
                <c:pt idx="10535">
                  <c:v>14.6319444444444</c:v>
                </c:pt>
                <c:pt idx="10536">
                  <c:v>14.633333333333301</c:v>
                </c:pt>
                <c:pt idx="10537">
                  <c:v>14.6347222222222</c:v>
                </c:pt>
                <c:pt idx="10538">
                  <c:v>14.6361111111111</c:v>
                </c:pt>
                <c:pt idx="10539">
                  <c:v>14.637499999999999</c:v>
                </c:pt>
                <c:pt idx="10540">
                  <c:v>14.6388888888889</c:v>
                </c:pt>
                <c:pt idx="10541">
                  <c:v>14.640277777777801</c:v>
                </c:pt>
                <c:pt idx="10542">
                  <c:v>14.641666666666699</c:v>
                </c:pt>
                <c:pt idx="10543">
                  <c:v>14.6430555555556</c:v>
                </c:pt>
                <c:pt idx="10544">
                  <c:v>14.6444444444444</c:v>
                </c:pt>
                <c:pt idx="10545">
                  <c:v>14.6458333333333</c:v>
                </c:pt>
                <c:pt idx="10546">
                  <c:v>14.647222222222201</c:v>
                </c:pt>
                <c:pt idx="10547">
                  <c:v>14.6486111111111</c:v>
                </c:pt>
                <c:pt idx="10548">
                  <c:v>14.65</c:v>
                </c:pt>
                <c:pt idx="10549">
                  <c:v>14.651388888888899</c:v>
                </c:pt>
                <c:pt idx="10550">
                  <c:v>14.6527777777778</c:v>
                </c:pt>
                <c:pt idx="10551">
                  <c:v>14.654166666666701</c:v>
                </c:pt>
                <c:pt idx="10552">
                  <c:v>14.655555555555599</c:v>
                </c:pt>
                <c:pt idx="10553">
                  <c:v>14.656944444444401</c:v>
                </c:pt>
                <c:pt idx="10554">
                  <c:v>14.658333333333299</c:v>
                </c:pt>
                <c:pt idx="10555">
                  <c:v>14.6597222222222</c:v>
                </c:pt>
                <c:pt idx="10556">
                  <c:v>14.661111111111101</c:v>
                </c:pt>
                <c:pt idx="10557">
                  <c:v>14.6625</c:v>
                </c:pt>
                <c:pt idx="10558">
                  <c:v>14.6638888888889</c:v>
                </c:pt>
                <c:pt idx="10559">
                  <c:v>14.665277777777799</c:v>
                </c:pt>
                <c:pt idx="10560">
                  <c:v>14.6666666666667</c:v>
                </c:pt>
                <c:pt idx="10561">
                  <c:v>14.6680555555556</c:v>
                </c:pt>
                <c:pt idx="10562">
                  <c:v>14.6694444444444</c:v>
                </c:pt>
                <c:pt idx="10563">
                  <c:v>14.670833333333301</c:v>
                </c:pt>
                <c:pt idx="10564">
                  <c:v>14.672222222222199</c:v>
                </c:pt>
                <c:pt idx="10565">
                  <c:v>14.6736111111111</c:v>
                </c:pt>
                <c:pt idx="10566">
                  <c:v>14.675000000000001</c:v>
                </c:pt>
                <c:pt idx="10567">
                  <c:v>14.6763888888889</c:v>
                </c:pt>
                <c:pt idx="10568">
                  <c:v>14.6777777777778</c:v>
                </c:pt>
                <c:pt idx="10569">
                  <c:v>14.679166666666699</c:v>
                </c:pt>
                <c:pt idx="10570">
                  <c:v>14.6805555555556</c:v>
                </c:pt>
                <c:pt idx="10571">
                  <c:v>14.681944444444399</c:v>
                </c:pt>
                <c:pt idx="10572">
                  <c:v>14.6833333333333</c:v>
                </c:pt>
                <c:pt idx="10573">
                  <c:v>14.6847222222222</c:v>
                </c:pt>
                <c:pt idx="10574">
                  <c:v>14.686111111111099</c:v>
                </c:pt>
                <c:pt idx="10575">
                  <c:v>14.6875</c:v>
                </c:pt>
                <c:pt idx="10576">
                  <c:v>14.688888888888901</c:v>
                </c:pt>
                <c:pt idx="10577">
                  <c:v>14.6902777777778</c:v>
                </c:pt>
                <c:pt idx="10578">
                  <c:v>14.6916666666667</c:v>
                </c:pt>
                <c:pt idx="10579">
                  <c:v>14.693055555555601</c:v>
                </c:pt>
                <c:pt idx="10580">
                  <c:v>14.6944444444444</c:v>
                </c:pt>
                <c:pt idx="10581">
                  <c:v>14.695833333333301</c:v>
                </c:pt>
                <c:pt idx="10582">
                  <c:v>14.6972222222222</c:v>
                </c:pt>
                <c:pt idx="10583">
                  <c:v>14.6986111111111</c:v>
                </c:pt>
                <c:pt idx="10584">
                  <c:v>14.7</c:v>
                </c:pt>
                <c:pt idx="10585">
                  <c:v>14.7013888888889</c:v>
                </c:pt>
                <c:pt idx="10586">
                  <c:v>14.702777777777801</c:v>
                </c:pt>
                <c:pt idx="10587">
                  <c:v>14.704166666666699</c:v>
                </c:pt>
                <c:pt idx="10588">
                  <c:v>14.7055555555556</c:v>
                </c:pt>
                <c:pt idx="10589">
                  <c:v>14.7069444444444</c:v>
                </c:pt>
                <c:pt idx="10590">
                  <c:v>14.7083333333333</c:v>
                </c:pt>
                <c:pt idx="10591">
                  <c:v>14.709722222222201</c:v>
                </c:pt>
                <c:pt idx="10592">
                  <c:v>14.7111111111111</c:v>
                </c:pt>
                <c:pt idx="10593">
                  <c:v>14.7125</c:v>
                </c:pt>
                <c:pt idx="10594">
                  <c:v>14.713888888888899</c:v>
                </c:pt>
                <c:pt idx="10595">
                  <c:v>14.7152777777778</c:v>
                </c:pt>
                <c:pt idx="10596">
                  <c:v>14.716666666666701</c:v>
                </c:pt>
                <c:pt idx="10597">
                  <c:v>14.718055555555599</c:v>
                </c:pt>
                <c:pt idx="10598">
                  <c:v>14.719444444444401</c:v>
                </c:pt>
                <c:pt idx="10599">
                  <c:v>14.720833333333299</c:v>
                </c:pt>
                <c:pt idx="10600">
                  <c:v>14.7222222222222</c:v>
                </c:pt>
                <c:pt idx="10601">
                  <c:v>14.723611111111101</c:v>
                </c:pt>
                <c:pt idx="10602">
                  <c:v>14.725</c:v>
                </c:pt>
                <c:pt idx="10603">
                  <c:v>14.7263888888889</c:v>
                </c:pt>
                <c:pt idx="10604">
                  <c:v>14.727777777777799</c:v>
                </c:pt>
                <c:pt idx="10605">
                  <c:v>14.7291666666667</c:v>
                </c:pt>
                <c:pt idx="10606">
                  <c:v>14.7305555555556</c:v>
                </c:pt>
                <c:pt idx="10607">
                  <c:v>14.7319444444444</c:v>
                </c:pt>
                <c:pt idx="10608">
                  <c:v>14.733333333333301</c:v>
                </c:pt>
                <c:pt idx="10609">
                  <c:v>14.734722222222199</c:v>
                </c:pt>
                <c:pt idx="10610">
                  <c:v>14.7361111111111</c:v>
                </c:pt>
                <c:pt idx="10611">
                  <c:v>14.737500000000001</c:v>
                </c:pt>
                <c:pt idx="10612">
                  <c:v>14.7388888888889</c:v>
                </c:pt>
                <c:pt idx="10613">
                  <c:v>14.7402777777778</c:v>
                </c:pt>
                <c:pt idx="10614">
                  <c:v>14.741666666666699</c:v>
                </c:pt>
                <c:pt idx="10615">
                  <c:v>14.7430555555556</c:v>
                </c:pt>
                <c:pt idx="10616">
                  <c:v>14.744444444444399</c:v>
                </c:pt>
                <c:pt idx="10617">
                  <c:v>14.7458333333333</c:v>
                </c:pt>
                <c:pt idx="10618">
                  <c:v>14.7472222222222</c:v>
                </c:pt>
                <c:pt idx="10619">
                  <c:v>14.748611111111099</c:v>
                </c:pt>
                <c:pt idx="10620">
                  <c:v>14.75</c:v>
                </c:pt>
                <c:pt idx="10621">
                  <c:v>14.751388888888901</c:v>
                </c:pt>
                <c:pt idx="10622">
                  <c:v>14.7527777777778</c:v>
                </c:pt>
                <c:pt idx="10623">
                  <c:v>14.7541666666667</c:v>
                </c:pt>
                <c:pt idx="10624">
                  <c:v>14.755555555555601</c:v>
                </c:pt>
                <c:pt idx="10625">
                  <c:v>14.7569444444444</c:v>
                </c:pt>
                <c:pt idx="10626">
                  <c:v>14.758333333333301</c:v>
                </c:pt>
                <c:pt idx="10627">
                  <c:v>14.7597222222222</c:v>
                </c:pt>
                <c:pt idx="10628">
                  <c:v>14.7611111111111</c:v>
                </c:pt>
                <c:pt idx="10629">
                  <c:v>14.762499999999999</c:v>
                </c:pt>
                <c:pt idx="10630">
                  <c:v>14.7638888888889</c:v>
                </c:pt>
                <c:pt idx="10631">
                  <c:v>14.765277777777801</c:v>
                </c:pt>
                <c:pt idx="10632">
                  <c:v>14.766666666666699</c:v>
                </c:pt>
                <c:pt idx="10633">
                  <c:v>14.7680555555556</c:v>
                </c:pt>
                <c:pt idx="10634">
                  <c:v>14.7694444444444</c:v>
                </c:pt>
                <c:pt idx="10635">
                  <c:v>14.7708333333333</c:v>
                </c:pt>
                <c:pt idx="10636">
                  <c:v>14.772222222222201</c:v>
                </c:pt>
                <c:pt idx="10637">
                  <c:v>14.7736111111111</c:v>
                </c:pt>
                <c:pt idx="10638">
                  <c:v>14.775</c:v>
                </c:pt>
                <c:pt idx="10639">
                  <c:v>14.776388888888899</c:v>
                </c:pt>
                <c:pt idx="10640">
                  <c:v>14.7777777777778</c:v>
                </c:pt>
                <c:pt idx="10641">
                  <c:v>14.779166666666701</c:v>
                </c:pt>
                <c:pt idx="10642">
                  <c:v>14.780555555555599</c:v>
                </c:pt>
                <c:pt idx="10643">
                  <c:v>14.781944444444401</c:v>
                </c:pt>
                <c:pt idx="10644">
                  <c:v>14.783333333333299</c:v>
                </c:pt>
                <c:pt idx="10645">
                  <c:v>14.7847222222222</c:v>
                </c:pt>
                <c:pt idx="10646">
                  <c:v>14.786111111111101</c:v>
                </c:pt>
                <c:pt idx="10647">
                  <c:v>14.7875</c:v>
                </c:pt>
                <c:pt idx="10648">
                  <c:v>14.7888888888889</c:v>
                </c:pt>
                <c:pt idx="10649">
                  <c:v>14.790277777777799</c:v>
                </c:pt>
                <c:pt idx="10650">
                  <c:v>14.7916666666667</c:v>
                </c:pt>
                <c:pt idx="10651">
                  <c:v>14.7930555555556</c:v>
                </c:pt>
                <c:pt idx="10652">
                  <c:v>14.7944444444444</c:v>
                </c:pt>
                <c:pt idx="10653">
                  <c:v>14.795833333333301</c:v>
                </c:pt>
                <c:pt idx="10654">
                  <c:v>14.797222222222199</c:v>
                </c:pt>
                <c:pt idx="10655">
                  <c:v>14.7986111111111</c:v>
                </c:pt>
                <c:pt idx="10656">
                  <c:v>14.8</c:v>
                </c:pt>
                <c:pt idx="10657">
                  <c:v>14.8013888888889</c:v>
                </c:pt>
                <c:pt idx="10658">
                  <c:v>14.8027777777778</c:v>
                </c:pt>
                <c:pt idx="10659">
                  <c:v>14.804166666666699</c:v>
                </c:pt>
                <c:pt idx="10660">
                  <c:v>14.8055555555556</c:v>
                </c:pt>
                <c:pt idx="10661">
                  <c:v>14.806944444444399</c:v>
                </c:pt>
                <c:pt idx="10662">
                  <c:v>14.8083333333333</c:v>
                </c:pt>
                <c:pt idx="10663">
                  <c:v>14.8097222222222</c:v>
                </c:pt>
                <c:pt idx="10664">
                  <c:v>14.811111111111099</c:v>
                </c:pt>
                <c:pt idx="10665">
                  <c:v>14.8125</c:v>
                </c:pt>
                <c:pt idx="10666">
                  <c:v>14.813888888888901</c:v>
                </c:pt>
                <c:pt idx="10667">
                  <c:v>14.8152777777778</c:v>
                </c:pt>
                <c:pt idx="10668">
                  <c:v>14.8166666666667</c:v>
                </c:pt>
                <c:pt idx="10669">
                  <c:v>14.818055555555601</c:v>
                </c:pt>
                <c:pt idx="10670">
                  <c:v>14.8194444444444</c:v>
                </c:pt>
                <c:pt idx="10671">
                  <c:v>14.820833333333301</c:v>
                </c:pt>
                <c:pt idx="10672">
                  <c:v>14.8222222222222</c:v>
                </c:pt>
                <c:pt idx="10673">
                  <c:v>14.8236111111111</c:v>
                </c:pt>
                <c:pt idx="10674">
                  <c:v>14.824999999999999</c:v>
                </c:pt>
                <c:pt idx="10675">
                  <c:v>14.8263888888889</c:v>
                </c:pt>
                <c:pt idx="10676">
                  <c:v>14.827777777777801</c:v>
                </c:pt>
                <c:pt idx="10677">
                  <c:v>14.829166666666699</c:v>
                </c:pt>
                <c:pt idx="10678">
                  <c:v>14.8305555555556</c:v>
                </c:pt>
                <c:pt idx="10679">
                  <c:v>14.8319444444444</c:v>
                </c:pt>
                <c:pt idx="10680">
                  <c:v>14.8333333333333</c:v>
                </c:pt>
                <c:pt idx="10681">
                  <c:v>14.834722222222201</c:v>
                </c:pt>
                <c:pt idx="10682">
                  <c:v>14.8361111111111</c:v>
                </c:pt>
                <c:pt idx="10683">
                  <c:v>14.8375</c:v>
                </c:pt>
                <c:pt idx="10684">
                  <c:v>14.838888888888899</c:v>
                </c:pt>
                <c:pt idx="10685">
                  <c:v>14.8402777777778</c:v>
                </c:pt>
                <c:pt idx="10686">
                  <c:v>14.841666666666701</c:v>
                </c:pt>
                <c:pt idx="10687">
                  <c:v>14.843055555555599</c:v>
                </c:pt>
                <c:pt idx="10688">
                  <c:v>14.844444444444401</c:v>
                </c:pt>
                <c:pt idx="10689">
                  <c:v>14.845833333333299</c:v>
                </c:pt>
                <c:pt idx="10690">
                  <c:v>14.8472222222222</c:v>
                </c:pt>
                <c:pt idx="10691">
                  <c:v>14.848611111111101</c:v>
                </c:pt>
                <c:pt idx="10692">
                  <c:v>14.85</c:v>
                </c:pt>
                <c:pt idx="10693">
                  <c:v>14.8513888888889</c:v>
                </c:pt>
                <c:pt idx="10694">
                  <c:v>14.852777777777799</c:v>
                </c:pt>
                <c:pt idx="10695">
                  <c:v>14.8541666666667</c:v>
                </c:pt>
                <c:pt idx="10696">
                  <c:v>14.8555555555556</c:v>
                </c:pt>
                <c:pt idx="10697">
                  <c:v>14.8569444444444</c:v>
                </c:pt>
                <c:pt idx="10698">
                  <c:v>14.858333333333301</c:v>
                </c:pt>
                <c:pt idx="10699">
                  <c:v>14.859722222222199</c:v>
                </c:pt>
                <c:pt idx="10700">
                  <c:v>14.8611111111111</c:v>
                </c:pt>
                <c:pt idx="10701">
                  <c:v>14.862500000000001</c:v>
                </c:pt>
                <c:pt idx="10702">
                  <c:v>14.8638888888889</c:v>
                </c:pt>
                <c:pt idx="10703">
                  <c:v>14.8652777777778</c:v>
                </c:pt>
                <c:pt idx="10704">
                  <c:v>14.866666666666699</c:v>
                </c:pt>
                <c:pt idx="10705">
                  <c:v>14.8680555555556</c:v>
                </c:pt>
                <c:pt idx="10706">
                  <c:v>14.869444444444399</c:v>
                </c:pt>
                <c:pt idx="10707">
                  <c:v>14.8708333333333</c:v>
                </c:pt>
                <c:pt idx="10708">
                  <c:v>14.8722222222222</c:v>
                </c:pt>
                <c:pt idx="10709">
                  <c:v>14.873611111111099</c:v>
                </c:pt>
                <c:pt idx="10710">
                  <c:v>14.875</c:v>
                </c:pt>
                <c:pt idx="10711">
                  <c:v>14.876388888888901</c:v>
                </c:pt>
                <c:pt idx="10712">
                  <c:v>14.8777777777778</c:v>
                </c:pt>
                <c:pt idx="10713">
                  <c:v>14.8791666666667</c:v>
                </c:pt>
                <c:pt idx="10714">
                  <c:v>14.880555555555601</c:v>
                </c:pt>
                <c:pt idx="10715">
                  <c:v>14.8819444444444</c:v>
                </c:pt>
                <c:pt idx="10716">
                  <c:v>14.883333333333301</c:v>
                </c:pt>
                <c:pt idx="10717">
                  <c:v>14.8847222222222</c:v>
                </c:pt>
                <c:pt idx="10718">
                  <c:v>14.8861111111111</c:v>
                </c:pt>
                <c:pt idx="10719">
                  <c:v>14.887499999999999</c:v>
                </c:pt>
                <c:pt idx="10720">
                  <c:v>14.8888888888889</c:v>
                </c:pt>
                <c:pt idx="10721">
                  <c:v>14.890277777777801</c:v>
                </c:pt>
                <c:pt idx="10722">
                  <c:v>14.891666666666699</c:v>
                </c:pt>
                <c:pt idx="10723">
                  <c:v>14.8930555555556</c:v>
                </c:pt>
                <c:pt idx="10724">
                  <c:v>14.8944444444444</c:v>
                </c:pt>
                <c:pt idx="10725">
                  <c:v>14.8958333333333</c:v>
                </c:pt>
                <c:pt idx="10726">
                  <c:v>14.897222222222201</c:v>
                </c:pt>
                <c:pt idx="10727">
                  <c:v>14.8986111111111</c:v>
                </c:pt>
                <c:pt idx="10728">
                  <c:v>14.9</c:v>
                </c:pt>
                <c:pt idx="10729">
                  <c:v>14.901388888888899</c:v>
                </c:pt>
                <c:pt idx="10730">
                  <c:v>14.9027777777778</c:v>
                </c:pt>
                <c:pt idx="10731">
                  <c:v>14.904166666666701</c:v>
                </c:pt>
                <c:pt idx="10732">
                  <c:v>14.905555555555599</c:v>
                </c:pt>
                <c:pt idx="10733">
                  <c:v>14.906944444444401</c:v>
                </c:pt>
                <c:pt idx="10734">
                  <c:v>14.908333333333299</c:v>
                </c:pt>
                <c:pt idx="10735">
                  <c:v>14.9097222222222</c:v>
                </c:pt>
                <c:pt idx="10736">
                  <c:v>14.911111111111101</c:v>
                </c:pt>
                <c:pt idx="10737">
                  <c:v>14.9125</c:v>
                </c:pt>
                <c:pt idx="10738">
                  <c:v>14.9138888888889</c:v>
                </c:pt>
                <c:pt idx="10739">
                  <c:v>14.915277777777799</c:v>
                </c:pt>
                <c:pt idx="10740">
                  <c:v>14.9166666666667</c:v>
                </c:pt>
                <c:pt idx="10741">
                  <c:v>14.9180555555556</c:v>
                </c:pt>
                <c:pt idx="10742">
                  <c:v>14.9194444444444</c:v>
                </c:pt>
                <c:pt idx="10743">
                  <c:v>14.920833333333301</c:v>
                </c:pt>
                <c:pt idx="10744">
                  <c:v>14.922222222222199</c:v>
                </c:pt>
                <c:pt idx="10745">
                  <c:v>14.9236111111111</c:v>
                </c:pt>
                <c:pt idx="10746">
                  <c:v>14.925000000000001</c:v>
                </c:pt>
                <c:pt idx="10747">
                  <c:v>14.9263888888889</c:v>
                </c:pt>
                <c:pt idx="10748">
                  <c:v>14.9277777777778</c:v>
                </c:pt>
                <c:pt idx="10749">
                  <c:v>14.929166666666699</c:v>
                </c:pt>
                <c:pt idx="10750">
                  <c:v>14.9305555555556</c:v>
                </c:pt>
                <c:pt idx="10751">
                  <c:v>14.931944444444399</c:v>
                </c:pt>
                <c:pt idx="10752">
                  <c:v>14.9333333333333</c:v>
                </c:pt>
                <c:pt idx="10753">
                  <c:v>14.9347222222222</c:v>
                </c:pt>
                <c:pt idx="10754">
                  <c:v>14.936111111111099</c:v>
                </c:pt>
                <c:pt idx="10755">
                  <c:v>14.9375</c:v>
                </c:pt>
                <c:pt idx="10756">
                  <c:v>14.938888888888901</c:v>
                </c:pt>
                <c:pt idx="10757">
                  <c:v>14.9402777777778</c:v>
                </c:pt>
                <c:pt idx="10758">
                  <c:v>14.9416666666667</c:v>
                </c:pt>
                <c:pt idx="10759">
                  <c:v>14.943055555555601</c:v>
                </c:pt>
                <c:pt idx="10760">
                  <c:v>14.9444444444444</c:v>
                </c:pt>
                <c:pt idx="10761">
                  <c:v>14.945833333333301</c:v>
                </c:pt>
                <c:pt idx="10762">
                  <c:v>14.9472222222222</c:v>
                </c:pt>
                <c:pt idx="10763">
                  <c:v>14.9486111111111</c:v>
                </c:pt>
                <c:pt idx="10764">
                  <c:v>14.95</c:v>
                </c:pt>
                <c:pt idx="10765">
                  <c:v>14.9513888888889</c:v>
                </c:pt>
                <c:pt idx="10766">
                  <c:v>14.952777777777801</c:v>
                </c:pt>
                <c:pt idx="10767">
                  <c:v>14.954166666666699</c:v>
                </c:pt>
                <c:pt idx="10768">
                  <c:v>14.9555555555556</c:v>
                </c:pt>
                <c:pt idx="10769">
                  <c:v>14.9569444444444</c:v>
                </c:pt>
                <c:pt idx="10770">
                  <c:v>14.9583333333333</c:v>
                </c:pt>
                <c:pt idx="10771">
                  <c:v>14.959722222222201</c:v>
                </c:pt>
                <c:pt idx="10772">
                  <c:v>14.9611111111111</c:v>
                </c:pt>
                <c:pt idx="10773">
                  <c:v>14.9625</c:v>
                </c:pt>
                <c:pt idx="10774">
                  <c:v>14.963888888888899</c:v>
                </c:pt>
                <c:pt idx="10775">
                  <c:v>14.9652777777778</c:v>
                </c:pt>
                <c:pt idx="10776">
                  <c:v>14.966666666666701</c:v>
                </c:pt>
                <c:pt idx="10777">
                  <c:v>14.968055555555599</c:v>
                </c:pt>
                <c:pt idx="10778">
                  <c:v>14.969444444444401</c:v>
                </c:pt>
                <c:pt idx="10779">
                  <c:v>14.970833333333299</c:v>
                </c:pt>
                <c:pt idx="10780">
                  <c:v>14.9722222222222</c:v>
                </c:pt>
                <c:pt idx="10781">
                  <c:v>14.973611111111101</c:v>
                </c:pt>
                <c:pt idx="10782">
                  <c:v>14.975</c:v>
                </c:pt>
                <c:pt idx="10783">
                  <c:v>14.9763888888889</c:v>
                </c:pt>
                <c:pt idx="10784">
                  <c:v>14.977777777777799</c:v>
                </c:pt>
                <c:pt idx="10785">
                  <c:v>14.9791666666667</c:v>
                </c:pt>
                <c:pt idx="10786">
                  <c:v>14.9805555555556</c:v>
                </c:pt>
                <c:pt idx="10787">
                  <c:v>14.9819444444444</c:v>
                </c:pt>
                <c:pt idx="10788">
                  <c:v>14.983333333333301</c:v>
                </c:pt>
                <c:pt idx="10789">
                  <c:v>14.984722222222199</c:v>
                </c:pt>
                <c:pt idx="10790">
                  <c:v>14.9861111111111</c:v>
                </c:pt>
                <c:pt idx="10791">
                  <c:v>14.987500000000001</c:v>
                </c:pt>
                <c:pt idx="10792">
                  <c:v>14.9888888888889</c:v>
                </c:pt>
                <c:pt idx="10793">
                  <c:v>14.9902777777778</c:v>
                </c:pt>
                <c:pt idx="10794">
                  <c:v>14.991666666666699</c:v>
                </c:pt>
                <c:pt idx="10795">
                  <c:v>14.9930555555556</c:v>
                </c:pt>
                <c:pt idx="10796">
                  <c:v>14.994444444444399</c:v>
                </c:pt>
                <c:pt idx="10797">
                  <c:v>14.9958333333333</c:v>
                </c:pt>
                <c:pt idx="10798">
                  <c:v>14.9972222222222</c:v>
                </c:pt>
                <c:pt idx="10799">
                  <c:v>14.998611111111099</c:v>
                </c:pt>
                <c:pt idx="10800">
                  <c:v>15</c:v>
                </c:pt>
                <c:pt idx="10801">
                  <c:v>15.001388888888901</c:v>
                </c:pt>
                <c:pt idx="10802">
                  <c:v>15.0027777777778</c:v>
                </c:pt>
                <c:pt idx="10803">
                  <c:v>15.0041666666667</c:v>
                </c:pt>
                <c:pt idx="10804">
                  <c:v>15.005555555555601</c:v>
                </c:pt>
                <c:pt idx="10805">
                  <c:v>15.0069444444444</c:v>
                </c:pt>
                <c:pt idx="10806">
                  <c:v>15.008333333333301</c:v>
                </c:pt>
                <c:pt idx="10807">
                  <c:v>15.0097222222222</c:v>
                </c:pt>
                <c:pt idx="10808">
                  <c:v>15.0111111111111</c:v>
                </c:pt>
                <c:pt idx="10809">
                  <c:v>15.012499999999999</c:v>
                </c:pt>
                <c:pt idx="10810">
                  <c:v>15.0138888888889</c:v>
                </c:pt>
                <c:pt idx="10811">
                  <c:v>15.015277777777801</c:v>
                </c:pt>
                <c:pt idx="10812">
                  <c:v>15.016666666666699</c:v>
                </c:pt>
                <c:pt idx="10813">
                  <c:v>15.0180555555556</c:v>
                </c:pt>
                <c:pt idx="10814">
                  <c:v>15.0194444444444</c:v>
                </c:pt>
                <c:pt idx="10815">
                  <c:v>15.0208333333333</c:v>
                </c:pt>
                <c:pt idx="10816">
                  <c:v>15.022222222222201</c:v>
                </c:pt>
                <c:pt idx="10817">
                  <c:v>15.0236111111111</c:v>
                </c:pt>
                <c:pt idx="10818">
                  <c:v>15.025</c:v>
                </c:pt>
                <c:pt idx="10819">
                  <c:v>15.026388888888899</c:v>
                </c:pt>
                <c:pt idx="10820">
                  <c:v>15.0277777777778</c:v>
                </c:pt>
                <c:pt idx="10821">
                  <c:v>15.029166666666701</c:v>
                </c:pt>
                <c:pt idx="10822">
                  <c:v>15.030555555555599</c:v>
                </c:pt>
                <c:pt idx="10823">
                  <c:v>15.031944444444401</c:v>
                </c:pt>
                <c:pt idx="10824">
                  <c:v>15.033333333333299</c:v>
                </c:pt>
                <c:pt idx="10825">
                  <c:v>15.0347222222222</c:v>
                </c:pt>
                <c:pt idx="10826">
                  <c:v>15.036111111111101</c:v>
                </c:pt>
                <c:pt idx="10827">
                  <c:v>15.0375</c:v>
                </c:pt>
                <c:pt idx="10828">
                  <c:v>15.0388888888889</c:v>
                </c:pt>
                <c:pt idx="10829">
                  <c:v>15.040277777777799</c:v>
                </c:pt>
                <c:pt idx="10830">
                  <c:v>15.0416666666667</c:v>
                </c:pt>
                <c:pt idx="10831">
                  <c:v>15.0430555555556</c:v>
                </c:pt>
                <c:pt idx="10832">
                  <c:v>15.0444444444444</c:v>
                </c:pt>
                <c:pt idx="10833">
                  <c:v>15.045833333333301</c:v>
                </c:pt>
                <c:pt idx="10834">
                  <c:v>15.047222222222199</c:v>
                </c:pt>
                <c:pt idx="10835">
                  <c:v>15.0486111111111</c:v>
                </c:pt>
                <c:pt idx="10836">
                  <c:v>15.05</c:v>
                </c:pt>
                <c:pt idx="10837">
                  <c:v>15.0513888888889</c:v>
                </c:pt>
                <c:pt idx="10838">
                  <c:v>15.0527777777778</c:v>
                </c:pt>
                <c:pt idx="10839">
                  <c:v>15.054166666666699</c:v>
                </c:pt>
                <c:pt idx="10840">
                  <c:v>15.0555555555556</c:v>
                </c:pt>
                <c:pt idx="10841">
                  <c:v>15.056944444444399</c:v>
                </c:pt>
                <c:pt idx="10842">
                  <c:v>15.0583333333333</c:v>
                </c:pt>
                <c:pt idx="10843">
                  <c:v>15.0597222222222</c:v>
                </c:pt>
                <c:pt idx="10844">
                  <c:v>15.061111111111099</c:v>
                </c:pt>
                <c:pt idx="10845">
                  <c:v>15.0625</c:v>
                </c:pt>
                <c:pt idx="10846">
                  <c:v>15.063888888888901</c:v>
                </c:pt>
                <c:pt idx="10847">
                  <c:v>15.0652777777778</c:v>
                </c:pt>
                <c:pt idx="10848">
                  <c:v>15.0666666666667</c:v>
                </c:pt>
                <c:pt idx="10849">
                  <c:v>15.068055555555601</c:v>
                </c:pt>
                <c:pt idx="10850">
                  <c:v>15.0694444444444</c:v>
                </c:pt>
                <c:pt idx="10851">
                  <c:v>15.070833333333301</c:v>
                </c:pt>
                <c:pt idx="10852">
                  <c:v>15.0722222222222</c:v>
                </c:pt>
                <c:pt idx="10853">
                  <c:v>15.0736111111111</c:v>
                </c:pt>
                <c:pt idx="10854">
                  <c:v>15.074999999999999</c:v>
                </c:pt>
                <c:pt idx="10855">
                  <c:v>15.0763888888889</c:v>
                </c:pt>
                <c:pt idx="10856">
                  <c:v>15.077777777777801</c:v>
                </c:pt>
                <c:pt idx="10857">
                  <c:v>15.079166666666699</c:v>
                </c:pt>
                <c:pt idx="10858">
                  <c:v>15.0805555555556</c:v>
                </c:pt>
                <c:pt idx="10859">
                  <c:v>15.0819444444444</c:v>
                </c:pt>
                <c:pt idx="10860">
                  <c:v>15.0833333333333</c:v>
                </c:pt>
                <c:pt idx="10861">
                  <c:v>15.084722222222201</c:v>
                </c:pt>
                <c:pt idx="10862">
                  <c:v>15.0861111111111</c:v>
                </c:pt>
                <c:pt idx="10863">
                  <c:v>15.0875</c:v>
                </c:pt>
                <c:pt idx="10864">
                  <c:v>15.088888888888899</c:v>
                </c:pt>
                <c:pt idx="10865">
                  <c:v>15.0902777777778</c:v>
                </c:pt>
                <c:pt idx="10866">
                  <c:v>15.091666666666701</c:v>
                </c:pt>
                <c:pt idx="10867">
                  <c:v>15.093055555555599</c:v>
                </c:pt>
                <c:pt idx="10868">
                  <c:v>15.094444444444401</c:v>
                </c:pt>
                <c:pt idx="10869">
                  <c:v>15.095833333333299</c:v>
                </c:pt>
                <c:pt idx="10870">
                  <c:v>15.0972222222222</c:v>
                </c:pt>
                <c:pt idx="10871">
                  <c:v>15.098611111111101</c:v>
                </c:pt>
                <c:pt idx="10872">
                  <c:v>15.1</c:v>
                </c:pt>
                <c:pt idx="10873">
                  <c:v>15.1013888888889</c:v>
                </c:pt>
                <c:pt idx="10874">
                  <c:v>15.102777777777799</c:v>
                </c:pt>
                <c:pt idx="10875">
                  <c:v>15.1041666666667</c:v>
                </c:pt>
                <c:pt idx="10876">
                  <c:v>15.1055555555556</c:v>
                </c:pt>
                <c:pt idx="10877">
                  <c:v>15.1069444444444</c:v>
                </c:pt>
                <c:pt idx="10878">
                  <c:v>15.108333333333301</c:v>
                </c:pt>
                <c:pt idx="10879">
                  <c:v>15.109722222222199</c:v>
                </c:pt>
                <c:pt idx="10880">
                  <c:v>15.1111111111111</c:v>
                </c:pt>
                <c:pt idx="10881">
                  <c:v>15.112500000000001</c:v>
                </c:pt>
                <c:pt idx="10882">
                  <c:v>15.1138888888889</c:v>
                </c:pt>
                <c:pt idx="10883">
                  <c:v>15.1152777777778</c:v>
                </c:pt>
                <c:pt idx="10884">
                  <c:v>15.116666666666699</c:v>
                </c:pt>
                <c:pt idx="10885">
                  <c:v>15.1180555555556</c:v>
                </c:pt>
                <c:pt idx="10886">
                  <c:v>15.119444444444399</c:v>
                </c:pt>
                <c:pt idx="10887">
                  <c:v>15.1208333333333</c:v>
                </c:pt>
                <c:pt idx="10888">
                  <c:v>15.1222222222222</c:v>
                </c:pt>
                <c:pt idx="10889">
                  <c:v>15.123611111111099</c:v>
                </c:pt>
                <c:pt idx="10890">
                  <c:v>15.125</c:v>
                </c:pt>
                <c:pt idx="10891">
                  <c:v>15.126388888888901</c:v>
                </c:pt>
                <c:pt idx="10892">
                  <c:v>15.1277777777778</c:v>
                </c:pt>
                <c:pt idx="10893">
                  <c:v>15.1291666666667</c:v>
                </c:pt>
                <c:pt idx="10894">
                  <c:v>15.130555555555601</c:v>
                </c:pt>
                <c:pt idx="10895">
                  <c:v>15.1319444444444</c:v>
                </c:pt>
                <c:pt idx="10896">
                  <c:v>15.133333333333301</c:v>
                </c:pt>
                <c:pt idx="10897">
                  <c:v>15.1347222222222</c:v>
                </c:pt>
                <c:pt idx="10898">
                  <c:v>15.1361111111111</c:v>
                </c:pt>
                <c:pt idx="10899">
                  <c:v>15.137499999999999</c:v>
                </c:pt>
                <c:pt idx="10900">
                  <c:v>15.1388888888889</c:v>
                </c:pt>
                <c:pt idx="10901">
                  <c:v>15.140277777777801</c:v>
                </c:pt>
                <c:pt idx="10902">
                  <c:v>15.141666666666699</c:v>
                </c:pt>
                <c:pt idx="10903">
                  <c:v>15.1430555555556</c:v>
                </c:pt>
                <c:pt idx="10904">
                  <c:v>15.1444444444444</c:v>
                </c:pt>
                <c:pt idx="10905">
                  <c:v>15.1458333333333</c:v>
                </c:pt>
                <c:pt idx="10906">
                  <c:v>15.147222222222201</c:v>
                </c:pt>
                <c:pt idx="10907">
                  <c:v>15.1486111111111</c:v>
                </c:pt>
                <c:pt idx="10908">
                  <c:v>15.15</c:v>
                </c:pt>
                <c:pt idx="10909">
                  <c:v>15.151388888888899</c:v>
                </c:pt>
                <c:pt idx="10910">
                  <c:v>15.1527777777778</c:v>
                </c:pt>
                <c:pt idx="10911">
                  <c:v>15.154166666666701</c:v>
                </c:pt>
                <c:pt idx="10912">
                  <c:v>15.155555555555599</c:v>
                </c:pt>
                <c:pt idx="10913">
                  <c:v>15.156944444444401</c:v>
                </c:pt>
                <c:pt idx="10914">
                  <c:v>15.158333333333299</c:v>
                </c:pt>
                <c:pt idx="10915">
                  <c:v>15.1597222222222</c:v>
                </c:pt>
                <c:pt idx="10916">
                  <c:v>15.161111111111101</c:v>
                </c:pt>
                <c:pt idx="10917">
                  <c:v>15.1625</c:v>
                </c:pt>
                <c:pt idx="10918">
                  <c:v>15.1638888888889</c:v>
                </c:pt>
                <c:pt idx="10919">
                  <c:v>15.165277777777799</c:v>
                </c:pt>
                <c:pt idx="10920">
                  <c:v>15.1666666666667</c:v>
                </c:pt>
                <c:pt idx="10921">
                  <c:v>15.1680555555556</c:v>
                </c:pt>
                <c:pt idx="10922">
                  <c:v>15.1694444444444</c:v>
                </c:pt>
                <c:pt idx="10923">
                  <c:v>15.170833333333301</c:v>
                </c:pt>
                <c:pt idx="10924">
                  <c:v>15.172222222222199</c:v>
                </c:pt>
                <c:pt idx="10925">
                  <c:v>15.1736111111111</c:v>
                </c:pt>
                <c:pt idx="10926">
                  <c:v>15.175000000000001</c:v>
                </c:pt>
                <c:pt idx="10927">
                  <c:v>15.1763888888889</c:v>
                </c:pt>
                <c:pt idx="10928">
                  <c:v>15.1777777777778</c:v>
                </c:pt>
                <c:pt idx="10929">
                  <c:v>15.179166666666699</c:v>
                </c:pt>
                <c:pt idx="10930">
                  <c:v>15.1805555555556</c:v>
                </c:pt>
                <c:pt idx="10931">
                  <c:v>15.181944444444399</c:v>
                </c:pt>
                <c:pt idx="10932">
                  <c:v>15.1833333333333</c:v>
                </c:pt>
                <c:pt idx="10933">
                  <c:v>15.1847222222222</c:v>
                </c:pt>
                <c:pt idx="10934">
                  <c:v>15.186111111111099</c:v>
                </c:pt>
                <c:pt idx="10935">
                  <c:v>15.1875</c:v>
                </c:pt>
                <c:pt idx="10936">
                  <c:v>15.188888888888901</c:v>
                </c:pt>
                <c:pt idx="10937">
                  <c:v>15.1902777777778</c:v>
                </c:pt>
                <c:pt idx="10938">
                  <c:v>15.1916666666667</c:v>
                </c:pt>
                <c:pt idx="10939">
                  <c:v>15.193055555555601</c:v>
                </c:pt>
                <c:pt idx="10940">
                  <c:v>15.1944444444444</c:v>
                </c:pt>
                <c:pt idx="10941">
                  <c:v>15.195833333333301</c:v>
                </c:pt>
                <c:pt idx="10942">
                  <c:v>15.1972222222222</c:v>
                </c:pt>
                <c:pt idx="10943">
                  <c:v>15.1986111111111</c:v>
                </c:pt>
                <c:pt idx="10944">
                  <c:v>15.2</c:v>
                </c:pt>
                <c:pt idx="10945">
                  <c:v>15.2013888888889</c:v>
                </c:pt>
                <c:pt idx="10946">
                  <c:v>15.202777777777801</c:v>
                </c:pt>
                <c:pt idx="10947">
                  <c:v>15.204166666666699</c:v>
                </c:pt>
                <c:pt idx="10948">
                  <c:v>15.2055555555556</c:v>
                </c:pt>
                <c:pt idx="10949">
                  <c:v>15.2069444444444</c:v>
                </c:pt>
                <c:pt idx="10950">
                  <c:v>15.2083333333333</c:v>
                </c:pt>
                <c:pt idx="10951">
                  <c:v>15.209722222222201</c:v>
                </c:pt>
                <c:pt idx="10952">
                  <c:v>15.2111111111111</c:v>
                </c:pt>
                <c:pt idx="10953">
                  <c:v>15.2125</c:v>
                </c:pt>
                <c:pt idx="10954">
                  <c:v>15.213888888888899</c:v>
                </c:pt>
                <c:pt idx="10955">
                  <c:v>15.2152777777778</c:v>
                </c:pt>
                <c:pt idx="10956">
                  <c:v>15.216666666666701</c:v>
                </c:pt>
                <c:pt idx="10957">
                  <c:v>15.218055555555599</c:v>
                </c:pt>
                <c:pt idx="10958">
                  <c:v>15.219444444444401</c:v>
                </c:pt>
                <c:pt idx="10959">
                  <c:v>15.220833333333299</c:v>
                </c:pt>
                <c:pt idx="10960">
                  <c:v>15.2222222222222</c:v>
                </c:pt>
                <c:pt idx="10961">
                  <c:v>15.223611111111101</c:v>
                </c:pt>
                <c:pt idx="10962">
                  <c:v>15.225</c:v>
                </c:pt>
                <c:pt idx="10963">
                  <c:v>15.2263888888889</c:v>
                </c:pt>
                <c:pt idx="10964">
                  <c:v>15.227777777777799</c:v>
                </c:pt>
                <c:pt idx="10965">
                  <c:v>15.2291666666667</c:v>
                </c:pt>
                <c:pt idx="10966">
                  <c:v>15.2305555555556</c:v>
                </c:pt>
                <c:pt idx="10967">
                  <c:v>15.2319444444444</c:v>
                </c:pt>
                <c:pt idx="10968">
                  <c:v>15.233333333333301</c:v>
                </c:pt>
                <c:pt idx="10969">
                  <c:v>15.234722222222199</c:v>
                </c:pt>
                <c:pt idx="10970">
                  <c:v>15.2361111111111</c:v>
                </c:pt>
                <c:pt idx="10971">
                  <c:v>15.237500000000001</c:v>
                </c:pt>
                <c:pt idx="10972">
                  <c:v>15.2388888888889</c:v>
                </c:pt>
                <c:pt idx="10973">
                  <c:v>15.2402777777778</c:v>
                </c:pt>
                <c:pt idx="10974">
                  <c:v>15.241666666666699</c:v>
                </c:pt>
                <c:pt idx="10975">
                  <c:v>15.2430555555556</c:v>
                </c:pt>
                <c:pt idx="10976">
                  <c:v>15.244444444444399</c:v>
                </c:pt>
                <c:pt idx="10977">
                  <c:v>15.2458333333333</c:v>
                </c:pt>
                <c:pt idx="10978">
                  <c:v>15.2472222222222</c:v>
                </c:pt>
                <c:pt idx="10979">
                  <c:v>15.248611111111099</c:v>
                </c:pt>
                <c:pt idx="10980">
                  <c:v>15.25</c:v>
                </c:pt>
                <c:pt idx="10981">
                  <c:v>15.251388888888901</c:v>
                </c:pt>
                <c:pt idx="10982">
                  <c:v>15.2527777777778</c:v>
                </c:pt>
                <c:pt idx="10983">
                  <c:v>15.2541666666667</c:v>
                </c:pt>
                <c:pt idx="10984">
                  <c:v>15.255555555555601</c:v>
                </c:pt>
                <c:pt idx="10985">
                  <c:v>15.2569444444444</c:v>
                </c:pt>
                <c:pt idx="10986">
                  <c:v>15.258333333333301</c:v>
                </c:pt>
                <c:pt idx="10987">
                  <c:v>15.2597222222222</c:v>
                </c:pt>
                <c:pt idx="10988">
                  <c:v>15.2611111111111</c:v>
                </c:pt>
                <c:pt idx="10989">
                  <c:v>15.262499999999999</c:v>
                </c:pt>
                <c:pt idx="10990">
                  <c:v>15.2638888888889</c:v>
                </c:pt>
                <c:pt idx="10991">
                  <c:v>15.265277777777801</c:v>
                </c:pt>
                <c:pt idx="10992">
                  <c:v>15.266666666666699</c:v>
                </c:pt>
                <c:pt idx="10993">
                  <c:v>15.2680555555556</c:v>
                </c:pt>
                <c:pt idx="10994">
                  <c:v>15.2694444444444</c:v>
                </c:pt>
                <c:pt idx="10995">
                  <c:v>15.2708333333333</c:v>
                </c:pt>
                <c:pt idx="10996">
                  <c:v>15.272222222222201</c:v>
                </c:pt>
                <c:pt idx="10997">
                  <c:v>15.2736111111111</c:v>
                </c:pt>
                <c:pt idx="10998">
                  <c:v>15.275</c:v>
                </c:pt>
                <c:pt idx="10999">
                  <c:v>15.276388888888899</c:v>
                </c:pt>
                <c:pt idx="11000">
                  <c:v>15.2777777777778</c:v>
                </c:pt>
                <c:pt idx="11001">
                  <c:v>15.279166666666701</c:v>
                </c:pt>
                <c:pt idx="11002">
                  <c:v>15.280555555555599</c:v>
                </c:pt>
                <c:pt idx="11003">
                  <c:v>15.281944444444401</c:v>
                </c:pt>
                <c:pt idx="11004">
                  <c:v>15.283333333333299</c:v>
                </c:pt>
                <c:pt idx="11005">
                  <c:v>15.2847222222222</c:v>
                </c:pt>
                <c:pt idx="11006">
                  <c:v>15.286111111111101</c:v>
                </c:pt>
                <c:pt idx="11007">
                  <c:v>15.2875</c:v>
                </c:pt>
                <c:pt idx="11008">
                  <c:v>15.2888888888889</c:v>
                </c:pt>
                <c:pt idx="11009">
                  <c:v>15.290277777777799</c:v>
                </c:pt>
                <c:pt idx="11010">
                  <c:v>15.2916666666667</c:v>
                </c:pt>
                <c:pt idx="11011">
                  <c:v>15.2930555555556</c:v>
                </c:pt>
                <c:pt idx="11012">
                  <c:v>15.2944444444444</c:v>
                </c:pt>
                <c:pt idx="11013">
                  <c:v>15.295833333333301</c:v>
                </c:pt>
                <c:pt idx="11014">
                  <c:v>15.297222222222199</c:v>
                </c:pt>
                <c:pt idx="11015">
                  <c:v>15.2986111111111</c:v>
                </c:pt>
                <c:pt idx="11016">
                  <c:v>15.3</c:v>
                </c:pt>
                <c:pt idx="11017">
                  <c:v>15.3013888888889</c:v>
                </c:pt>
                <c:pt idx="11018">
                  <c:v>15.3027777777778</c:v>
                </c:pt>
                <c:pt idx="11019">
                  <c:v>15.304166666666699</c:v>
                </c:pt>
                <c:pt idx="11020">
                  <c:v>15.3055555555556</c:v>
                </c:pt>
                <c:pt idx="11021">
                  <c:v>15.306944444444399</c:v>
                </c:pt>
                <c:pt idx="11022">
                  <c:v>15.3083333333333</c:v>
                </c:pt>
                <c:pt idx="11023">
                  <c:v>15.3097222222222</c:v>
                </c:pt>
                <c:pt idx="11024">
                  <c:v>15.311111111111099</c:v>
                </c:pt>
                <c:pt idx="11025">
                  <c:v>15.3125</c:v>
                </c:pt>
                <c:pt idx="11026">
                  <c:v>15.313888888888901</c:v>
                </c:pt>
                <c:pt idx="11027">
                  <c:v>15.3152777777778</c:v>
                </c:pt>
                <c:pt idx="11028">
                  <c:v>15.3166666666667</c:v>
                </c:pt>
                <c:pt idx="11029">
                  <c:v>15.318055555555601</c:v>
                </c:pt>
                <c:pt idx="11030">
                  <c:v>15.3194444444444</c:v>
                </c:pt>
                <c:pt idx="11031">
                  <c:v>15.320833333333301</c:v>
                </c:pt>
                <c:pt idx="11032">
                  <c:v>15.3222222222222</c:v>
                </c:pt>
                <c:pt idx="11033">
                  <c:v>15.3236111111111</c:v>
                </c:pt>
                <c:pt idx="11034">
                  <c:v>15.324999999999999</c:v>
                </c:pt>
                <c:pt idx="11035">
                  <c:v>15.3263888888889</c:v>
                </c:pt>
                <c:pt idx="11036">
                  <c:v>15.327777777777801</c:v>
                </c:pt>
                <c:pt idx="11037">
                  <c:v>15.329166666666699</c:v>
                </c:pt>
                <c:pt idx="11038">
                  <c:v>15.3305555555556</c:v>
                </c:pt>
                <c:pt idx="11039">
                  <c:v>15.3319444444444</c:v>
                </c:pt>
                <c:pt idx="11040">
                  <c:v>15.3333333333333</c:v>
                </c:pt>
                <c:pt idx="11041">
                  <c:v>15.334722222222201</c:v>
                </c:pt>
                <c:pt idx="11042">
                  <c:v>15.3361111111111</c:v>
                </c:pt>
                <c:pt idx="11043">
                  <c:v>15.3375</c:v>
                </c:pt>
                <c:pt idx="11044">
                  <c:v>15.338888888888899</c:v>
                </c:pt>
                <c:pt idx="11045">
                  <c:v>15.3402777777778</c:v>
                </c:pt>
                <c:pt idx="11046">
                  <c:v>15.341666666666701</c:v>
                </c:pt>
                <c:pt idx="11047">
                  <c:v>15.343055555555599</c:v>
                </c:pt>
                <c:pt idx="11048">
                  <c:v>15.344444444444401</c:v>
                </c:pt>
                <c:pt idx="11049">
                  <c:v>15.345833333333299</c:v>
                </c:pt>
                <c:pt idx="11050">
                  <c:v>15.3472222222222</c:v>
                </c:pt>
                <c:pt idx="11051">
                  <c:v>15.348611111111101</c:v>
                </c:pt>
                <c:pt idx="11052">
                  <c:v>15.35</c:v>
                </c:pt>
                <c:pt idx="11053">
                  <c:v>15.3513888888889</c:v>
                </c:pt>
                <c:pt idx="11054">
                  <c:v>15.352777777777799</c:v>
                </c:pt>
                <c:pt idx="11055">
                  <c:v>15.3541666666667</c:v>
                </c:pt>
                <c:pt idx="11056">
                  <c:v>15.3555555555556</c:v>
                </c:pt>
                <c:pt idx="11057">
                  <c:v>15.3569444444444</c:v>
                </c:pt>
                <c:pt idx="11058">
                  <c:v>15.358333333333301</c:v>
                </c:pt>
                <c:pt idx="11059">
                  <c:v>15.359722222222199</c:v>
                </c:pt>
                <c:pt idx="11060">
                  <c:v>15.3611111111111</c:v>
                </c:pt>
                <c:pt idx="11061">
                  <c:v>15.362500000000001</c:v>
                </c:pt>
                <c:pt idx="11062">
                  <c:v>15.3638888888889</c:v>
                </c:pt>
                <c:pt idx="11063">
                  <c:v>15.3652777777778</c:v>
                </c:pt>
                <c:pt idx="11064">
                  <c:v>15.366666666666699</c:v>
                </c:pt>
                <c:pt idx="11065">
                  <c:v>15.3680555555556</c:v>
                </c:pt>
                <c:pt idx="11066">
                  <c:v>15.369444444444399</c:v>
                </c:pt>
                <c:pt idx="11067">
                  <c:v>15.3708333333333</c:v>
                </c:pt>
                <c:pt idx="11068">
                  <c:v>15.3722222222222</c:v>
                </c:pt>
                <c:pt idx="11069">
                  <c:v>15.373611111111099</c:v>
                </c:pt>
                <c:pt idx="11070">
                  <c:v>15.375</c:v>
                </c:pt>
                <c:pt idx="11071">
                  <c:v>15.376388888888901</c:v>
                </c:pt>
                <c:pt idx="11072">
                  <c:v>15.3777777777778</c:v>
                </c:pt>
                <c:pt idx="11073">
                  <c:v>15.3791666666667</c:v>
                </c:pt>
                <c:pt idx="11074">
                  <c:v>15.380555555555601</c:v>
                </c:pt>
                <c:pt idx="11075">
                  <c:v>15.3819444444444</c:v>
                </c:pt>
                <c:pt idx="11076">
                  <c:v>15.383333333333301</c:v>
                </c:pt>
                <c:pt idx="11077">
                  <c:v>15.3847222222222</c:v>
                </c:pt>
                <c:pt idx="11078">
                  <c:v>15.3861111111111</c:v>
                </c:pt>
                <c:pt idx="11079">
                  <c:v>15.387499999999999</c:v>
                </c:pt>
                <c:pt idx="11080">
                  <c:v>15.3888888888889</c:v>
                </c:pt>
                <c:pt idx="11081">
                  <c:v>15.390277777777801</c:v>
                </c:pt>
                <c:pt idx="11082">
                  <c:v>15.391666666666699</c:v>
                </c:pt>
                <c:pt idx="11083">
                  <c:v>15.3930555555556</c:v>
                </c:pt>
                <c:pt idx="11084">
                  <c:v>15.3944444444444</c:v>
                </c:pt>
                <c:pt idx="11085">
                  <c:v>15.3958333333333</c:v>
                </c:pt>
                <c:pt idx="11086">
                  <c:v>15.397222222222201</c:v>
                </c:pt>
                <c:pt idx="11087">
                  <c:v>15.3986111111111</c:v>
                </c:pt>
                <c:pt idx="11088">
                  <c:v>15.4</c:v>
                </c:pt>
                <c:pt idx="11089">
                  <c:v>15.401388888888899</c:v>
                </c:pt>
                <c:pt idx="11090">
                  <c:v>15.4027777777778</c:v>
                </c:pt>
                <c:pt idx="11091">
                  <c:v>15.404166666666701</c:v>
                </c:pt>
                <c:pt idx="11092">
                  <c:v>15.405555555555599</c:v>
                </c:pt>
                <c:pt idx="11093">
                  <c:v>15.406944444444401</c:v>
                </c:pt>
                <c:pt idx="11094">
                  <c:v>15.408333333333299</c:v>
                </c:pt>
                <c:pt idx="11095">
                  <c:v>15.4097222222222</c:v>
                </c:pt>
                <c:pt idx="11096">
                  <c:v>15.411111111111101</c:v>
                </c:pt>
                <c:pt idx="11097">
                  <c:v>15.4125</c:v>
                </c:pt>
                <c:pt idx="11098">
                  <c:v>15.4138888888889</c:v>
                </c:pt>
                <c:pt idx="11099">
                  <c:v>15.415277777777799</c:v>
                </c:pt>
                <c:pt idx="11100">
                  <c:v>15.4166666666667</c:v>
                </c:pt>
                <c:pt idx="11101">
                  <c:v>15.4180555555556</c:v>
                </c:pt>
                <c:pt idx="11102">
                  <c:v>15.4194444444444</c:v>
                </c:pt>
                <c:pt idx="11103">
                  <c:v>15.420833333333301</c:v>
                </c:pt>
                <c:pt idx="11104">
                  <c:v>15.422222222222199</c:v>
                </c:pt>
                <c:pt idx="11105">
                  <c:v>15.4236111111111</c:v>
                </c:pt>
                <c:pt idx="11106">
                  <c:v>15.425000000000001</c:v>
                </c:pt>
                <c:pt idx="11107">
                  <c:v>15.4263888888889</c:v>
                </c:pt>
                <c:pt idx="11108">
                  <c:v>15.4277777777778</c:v>
                </c:pt>
                <c:pt idx="11109">
                  <c:v>15.429166666666699</c:v>
                </c:pt>
                <c:pt idx="11110">
                  <c:v>15.4305555555556</c:v>
                </c:pt>
                <c:pt idx="11111">
                  <c:v>15.431944444444399</c:v>
                </c:pt>
                <c:pt idx="11112">
                  <c:v>15.4333333333333</c:v>
                </c:pt>
                <c:pt idx="11113">
                  <c:v>15.4347222222222</c:v>
                </c:pt>
                <c:pt idx="11114">
                  <c:v>15.436111111111099</c:v>
                </c:pt>
                <c:pt idx="11115">
                  <c:v>15.4375</c:v>
                </c:pt>
                <c:pt idx="11116">
                  <c:v>15.438888888888901</c:v>
                </c:pt>
                <c:pt idx="11117">
                  <c:v>15.4402777777778</c:v>
                </c:pt>
                <c:pt idx="11118">
                  <c:v>15.4416666666667</c:v>
                </c:pt>
                <c:pt idx="11119">
                  <c:v>15.443055555555601</c:v>
                </c:pt>
                <c:pt idx="11120">
                  <c:v>15.4444444444444</c:v>
                </c:pt>
                <c:pt idx="11121">
                  <c:v>15.445833333333301</c:v>
                </c:pt>
                <c:pt idx="11122">
                  <c:v>15.4472222222222</c:v>
                </c:pt>
                <c:pt idx="11123">
                  <c:v>15.4486111111111</c:v>
                </c:pt>
                <c:pt idx="11124">
                  <c:v>15.45</c:v>
                </c:pt>
                <c:pt idx="11125">
                  <c:v>15.4513888888889</c:v>
                </c:pt>
                <c:pt idx="11126">
                  <c:v>15.452777777777801</c:v>
                </c:pt>
                <c:pt idx="11127">
                  <c:v>15.454166666666699</c:v>
                </c:pt>
                <c:pt idx="11128">
                  <c:v>15.4555555555556</c:v>
                </c:pt>
                <c:pt idx="11129">
                  <c:v>15.4569444444444</c:v>
                </c:pt>
                <c:pt idx="11130">
                  <c:v>15.4583333333333</c:v>
                </c:pt>
                <c:pt idx="11131">
                  <c:v>15.459722222222201</c:v>
                </c:pt>
                <c:pt idx="11132">
                  <c:v>15.4611111111111</c:v>
                </c:pt>
                <c:pt idx="11133">
                  <c:v>15.4625</c:v>
                </c:pt>
                <c:pt idx="11134">
                  <c:v>15.463888888888899</c:v>
                </c:pt>
                <c:pt idx="11135">
                  <c:v>15.4652777777778</c:v>
                </c:pt>
                <c:pt idx="11136">
                  <c:v>15.466666666666701</c:v>
                </c:pt>
                <c:pt idx="11137">
                  <c:v>15.468055555555599</c:v>
                </c:pt>
                <c:pt idx="11138">
                  <c:v>15.469444444444401</c:v>
                </c:pt>
                <c:pt idx="11139">
                  <c:v>15.470833333333299</c:v>
                </c:pt>
                <c:pt idx="11140">
                  <c:v>15.4722222222222</c:v>
                </c:pt>
                <c:pt idx="11141">
                  <c:v>15.473611111111101</c:v>
                </c:pt>
                <c:pt idx="11142">
                  <c:v>15.475</c:v>
                </c:pt>
                <c:pt idx="11143">
                  <c:v>15.4763888888889</c:v>
                </c:pt>
                <c:pt idx="11144">
                  <c:v>15.477777777777799</c:v>
                </c:pt>
                <c:pt idx="11145">
                  <c:v>15.4791666666667</c:v>
                </c:pt>
                <c:pt idx="11146">
                  <c:v>15.4805555555556</c:v>
                </c:pt>
                <c:pt idx="11147">
                  <c:v>15.4819444444444</c:v>
                </c:pt>
                <c:pt idx="11148">
                  <c:v>15.483333333333301</c:v>
                </c:pt>
                <c:pt idx="11149">
                  <c:v>15.484722222222199</c:v>
                </c:pt>
                <c:pt idx="11150">
                  <c:v>15.4861111111111</c:v>
                </c:pt>
                <c:pt idx="11151">
                  <c:v>15.487500000000001</c:v>
                </c:pt>
                <c:pt idx="11152">
                  <c:v>15.4888888888889</c:v>
                </c:pt>
                <c:pt idx="11153">
                  <c:v>15.4902777777778</c:v>
                </c:pt>
                <c:pt idx="11154">
                  <c:v>15.491666666666699</c:v>
                </c:pt>
                <c:pt idx="11155">
                  <c:v>15.4930555555556</c:v>
                </c:pt>
                <c:pt idx="11156">
                  <c:v>15.494444444444399</c:v>
                </c:pt>
                <c:pt idx="11157">
                  <c:v>15.4958333333333</c:v>
                </c:pt>
                <c:pt idx="11158">
                  <c:v>15.4972222222222</c:v>
                </c:pt>
                <c:pt idx="11159">
                  <c:v>15.498611111111099</c:v>
                </c:pt>
                <c:pt idx="11160">
                  <c:v>15.5</c:v>
                </c:pt>
                <c:pt idx="11161">
                  <c:v>15.501388888888901</c:v>
                </c:pt>
                <c:pt idx="11162">
                  <c:v>15.5027777777778</c:v>
                </c:pt>
                <c:pt idx="11163">
                  <c:v>15.5041666666667</c:v>
                </c:pt>
                <c:pt idx="11164">
                  <c:v>15.505555555555601</c:v>
                </c:pt>
                <c:pt idx="11165">
                  <c:v>15.5069444444444</c:v>
                </c:pt>
                <c:pt idx="11166">
                  <c:v>15.508333333333301</c:v>
                </c:pt>
                <c:pt idx="11167">
                  <c:v>15.5097222222222</c:v>
                </c:pt>
                <c:pt idx="11168">
                  <c:v>15.5111111111111</c:v>
                </c:pt>
                <c:pt idx="11169">
                  <c:v>15.512499999999999</c:v>
                </c:pt>
                <c:pt idx="11170">
                  <c:v>15.5138888888889</c:v>
                </c:pt>
                <c:pt idx="11171">
                  <c:v>15.515277777777801</c:v>
                </c:pt>
                <c:pt idx="11172">
                  <c:v>15.516666666666699</c:v>
                </c:pt>
                <c:pt idx="11173">
                  <c:v>15.5180555555556</c:v>
                </c:pt>
                <c:pt idx="11174">
                  <c:v>15.5194444444444</c:v>
                </c:pt>
                <c:pt idx="11175">
                  <c:v>15.5208333333333</c:v>
                </c:pt>
                <c:pt idx="11176">
                  <c:v>15.522222222222201</c:v>
                </c:pt>
                <c:pt idx="11177">
                  <c:v>15.5236111111111</c:v>
                </c:pt>
                <c:pt idx="11178">
                  <c:v>15.525</c:v>
                </c:pt>
                <c:pt idx="11179">
                  <c:v>15.526388888888899</c:v>
                </c:pt>
                <c:pt idx="11180">
                  <c:v>15.5277777777778</c:v>
                </c:pt>
                <c:pt idx="11181">
                  <c:v>15.529166666666701</c:v>
                </c:pt>
                <c:pt idx="11182">
                  <c:v>15.530555555555599</c:v>
                </c:pt>
                <c:pt idx="11183">
                  <c:v>15.531944444444401</c:v>
                </c:pt>
                <c:pt idx="11184">
                  <c:v>15.533333333333299</c:v>
                </c:pt>
                <c:pt idx="11185">
                  <c:v>15.5347222222222</c:v>
                </c:pt>
                <c:pt idx="11186">
                  <c:v>15.536111111111101</c:v>
                </c:pt>
                <c:pt idx="11187">
                  <c:v>15.5375</c:v>
                </c:pt>
                <c:pt idx="11188">
                  <c:v>15.5388888888889</c:v>
                </c:pt>
                <c:pt idx="11189">
                  <c:v>15.540277777777799</c:v>
                </c:pt>
                <c:pt idx="11190">
                  <c:v>15.5416666666667</c:v>
                </c:pt>
                <c:pt idx="11191">
                  <c:v>15.5430555555556</c:v>
                </c:pt>
                <c:pt idx="11192">
                  <c:v>15.5444444444444</c:v>
                </c:pt>
                <c:pt idx="11193">
                  <c:v>15.545833333333301</c:v>
                </c:pt>
                <c:pt idx="11194">
                  <c:v>15.547222222222199</c:v>
                </c:pt>
                <c:pt idx="11195">
                  <c:v>15.5486111111111</c:v>
                </c:pt>
                <c:pt idx="11196">
                  <c:v>15.55</c:v>
                </c:pt>
                <c:pt idx="11197">
                  <c:v>15.5513888888889</c:v>
                </c:pt>
                <c:pt idx="11198">
                  <c:v>15.5527777777778</c:v>
                </c:pt>
                <c:pt idx="11199">
                  <c:v>15.554166666666699</c:v>
                </c:pt>
                <c:pt idx="11200">
                  <c:v>15.5555555555556</c:v>
                </c:pt>
                <c:pt idx="11201">
                  <c:v>15.556944444444399</c:v>
                </c:pt>
                <c:pt idx="11202">
                  <c:v>15.5583333333333</c:v>
                </c:pt>
                <c:pt idx="11203">
                  <c:v>15.5597222222222</c:v>
                </c:pt>
                <c:pt idx="11204">
                  <c:v>15.561111111111099</c:v>
                </c:pt>
                <c:pt idx="11205">
                  <c:v>15.5625</c:v>
                </c:pt>
                <c:pt idx="11206">
                  <c:v>15.563888888888901</c:v>
                </c:pt>
                <c:pt idx="11207">
                  <c:v>15.5652777777778</c:v>
                </c:pt>
                <c:pt idx="11208">
                  <c:v>15.5666666666667</c:v>
                </c:pt>
                <c:pt idx="11209">
                  <c:v>15.568055555555601</c:v>
                </c:pt>
                <c:pt idx="11210">
                  <c:v>15.5694444444444</c:v>
                </c:pt>
                <c:pt idx="11211">
                  <c:v>15.570833333333301</c:v>
                </c:pt>
                <c:pt idx="11212">
                  <c:v>15.5722222222222</c:v>
                </c:pt>
                <c:pt idx="11213">
                  <c:v>15.5736111111111</c:v>
                </c:pt>
                <c:pt idx="11214">
                  <c:v>15.574999999999999</c:v>
                </c:pt>
                <c:pt idx="11215">
                  <c:v>15.5763888888889</c:v>
                </c:pt>
                <c:pt idx="11216">
                  <c:v>15.577777777777801</c:v>
                </c:pt>
                <c:pt idx="11217">
                  <c:v>15.579166666666699</c:v>
                </c:pt>
                <c:pt idx="11218">
                  <c:v>15.5805555555556</c:v>
                </c:pt>
                <c:pt idx="11219">
                  <c:v>15.5819444444444</c:v>
                </c:pt>
                <c:pt idx="11220">
                  <c:v>15.5833333333333</c:v>
                </c:pt>
                <c:pt idx="11221">
                  <c:v>15.584722222222201</c:v>
                </c:pt>
                <c:pt idx="11222">
                  <c:v>15.5861111111111</c:v>
                </c:pt>
                <c:pt idx="11223">
                  <c:v>15.5875</c:v>
                </c:pt>
                <c:pt idx="11224">
                  <c:v>15.588888888888899</c:v>
                </c:pt>
                <c:pt idx="11225">
                  <c:v>15.5902777777778</c:v>
                </c:pt>
                <c:pt idx="11226">
                  <c:v>15.591666666666701</c:v>
                </c:pt>
                <c:pt idx="11227">
                  <c:v>15.593055555555599</c:v>
                </c:pt>
                <c:pt idx="11228">
                  <c:v>15.594444444444401</c:v>
                </c:pt>
                <c:pt idx="11229">
                  <c:v>15.595833333333299</c:v>
                </c:pt>
                <c:pt idx="11230">
                  <c:v>15.5972222222222</c:v>
                </c:pt>
                <c:pt idx="11231">
                  <c:v>15.598611111111101</c:v>
                </c:pt>
                <c:pt idx="11232">
                  <c:v>15.6</c:v>
                </c:pt>
                <c:pt idx="11233">
                  <c:v>15.6013888888889</c:v>
                </c:pt>
                <c:pt idx="11234">
                  <c:v>15.602777777777799</c:v>
                </c:pt>
                <c:pt idx="11235">
                  <c:v>15.6041666666667</c:v>
                </c:pt>
                <c:pt idx="11236">
                  <c:v>15.6055555555556</c:v>
                </c:pt>
                <c:pt idx="11237">
                  <c:v>15.6069444444444</c:v>
                </c:pt>
                <c:pt idx="11238">
                  <c:v>15.608333333333301</c:v>
                </c:pt>
                <c:pt idx="11239">
                  <c:v>15.609722222222199</c:v>
                </c:pt>
                <c:pt idx="11240">
                  <c:v>15.6111111111111</c:v>
                </c:pt>
                <c:pt idx="11241">
                  <c:v>15.612500000000001</c:v>
                </c:pt>
                <c:pt idx="11242">
                  <c:v>15.6138888888889</c:v>
                </c:pt>
                <c:pt idx="11243">
                  <c:v>15.6152777777778</c:v>
                </c:pt>
                <c:pt idx="11244">
                  <c:v>15.616666666666699</c:v>
                </c:pt>
                <c:pt idx="11245">
                  <c:v>15.6180555555556</c:v>
                </c:pt>
                <c:pt idx="11246">
                  <c:v>15.619444444444399</c:v>
                </c:pt>
                <c:pt idx="11247">
                  <c:v>15.6208333333333</c:v>
                </c:pt>
                <c:pt idx="11248">
                  <c:v>15.6222222222222</c:v>
                </c:pt>
                <c:pt idx="11249">
                  <c:v>15.623611111111099</c:v>
                </c:pt>
                <c:pt idx="11250">
                  <c:v>15.625</c:v>
                </c:pt>
                <c:pt idx="11251">
                  <c:v>15.626388888888901</c:v>
                </c:pt>
                <c:pt idx="11252">
                  <c:v>15.6277777777778</c:v>
                </c:pt>
                <c:pt idx="11253">
                  <c:v>15.6291666666667</c:v>
                </c:pt>
                <c:pt idx="11254">
                  <c:v>15.630555555555601</c:v>
                </c:pt>
                <c:pt idx="11255">
                  <c:v>15.6319444444444</c:v>
                </c:pt>
                <c:pt idx="11256">
                  <c:v>15.633333333333301</c:v>
                </c:pt>
                <c:pt idx="11257">
                  <c:v>15.6347222222222</c:v>
                </c:pt>
                <c:pt idx="11258">
                  <c:v>15.6361111111111</c:v>
                </c:pt>
                <c:pt idx="11259">
                  <c:v>15.637499999999999</c:v>
                </c:pt>
                <c:pt idx="11260">
                  <c:v>15.6388888888889</c:v>
                </c:pt>
                <c:pt idx="11261">
                  <c:v>15.640277777777801</c:v>
                </c:pt>
                <c:pt idx="11262">
                  <c:v>15.641666666666699</c:v>
                </c:pt>
                <c:pt idx="11263">
                  <c:v>15.6430555555556</c:v>
                </c:pt>
                <c:pt idx="11264">
                  <c:v>15.6444444444444</c:v>
                </c:pt>
                <c:pt idx="11265">
                  <c:v>15.6458333333333</c:v>
                </c:pt>
                <c:pt idx="11266">
                  <c:v>15.647222222222201</c:v>
                </c:pt>
                <c:pt idx="11267">
                  <c:v>15.6486111111111</c:v>
                </c:pt>
                <c:pt idx="11268">
                  <c:v>15.65</c:v>
                </c:pt>
                <c:pt idx="11269">
                  <c:v>15.651388888888899</c:v>
                </c:pt>
                <c:pt idx="11270">
                  <c:v>15.6527777777778</c:v>
                </c:pt>
                <c:pt idx="11271">
                  <c:v>15.654166666666701</c:v>
                </c:pt>
                <c:pt idx="11272">
                  <c:v>15.655555555555599</c:v>
                </c:pt>
                <c:pt idx="11273">
                  <c:v>15.656944444444401</c:v>
                </c:pt>
                <c:pt idx="11274">
                  <c:v>15.658333333333299</c:v>
                </c:pt>
                <c:pt idx="11275">
                  <c:v>15.6597222222222</c:v>
                </c:pt>
                <c:pt idx="11276">
                  <c:v>15.661111111111101</c:v>
                </c:pt>
                <c:pt idx="11277">
                  <c:v>15.6625</c:v>
                </c:pt>
                <c:pt idx="11278">
                  <c:v>15.6638888888889</c:v>
                </c:pt>
                <c:pt idx="11279">
                  <c:v>15.665277777777799</c:v>
                </c:pt>
                <c:pt idx="11280">
                  <c:v>15.6666666666667</c:v>
                </c:pt>
                <c:pt idx="11281">
                  <c:v>15.6680555555556</c:v>
                </c:pt>
                <c:pt idx="11282">
                  <c:v>15.6694444444444</c:v>
                </c:pt>
                <c:pt idx="11283">
                  <c:v>15.670833333333301</c:v>
                </c:pt>
                <c:pt idx="11284">
                  <c:v>15.672222222222199</c:v>
                </c:pt>
                <c:pt idx="11285">
                  <c:v>15.6736111111111</c:v>
                </c:pt>
                <c:pt idx="11286">
                  <c:v>15.675000000000001</c:v>
                </c:pt>
                <c:pt idx="11287">
                  <c:v>15.6763888888889</c:v>
                </c:pt>
                <c:pt idx="11288">
                  <c:v>15.6777777777778</c:v>
                </c:pt>
                <c:pt idx="11289">
                  <c:v>15.679166666666699</c:v>
                </c:pt>
                <c:pt idx="11290">
                  <c:v>15.6805555555556</c:v>
                </c:pt>
                <c:pt idx="11291">
                  <c:v>15.681944444444399</c:v>
                </c:pt>
                <c:pt idx="11292">
                  <c:v>15.6833333333333</c:v>
                </c:pt>
                <c:pt idx="11293">
                  <c:v>15.6847222222222</c:v>
                </c:pt>
                <c:pt idx="11294">
                  <c:v>15.686111111111099</c:v>
                </c:pt>
                <c:pt idx="11295">
                  <c:v>15.6875</c:v>
                </c:pt>
                <c:pt idx="11296">
                  <c:v>15.688888888888901</c:v>
                </c:pt>
                <c:pt idx="11297">
                  <c:v>15.6902777777778</c:v>
                </c:pt>
                <c:pt idx="11298">
                  <c:v>15.6916666666667</c:v>
                </c:pt>
                <c:pt idx="11299">
                  <c:v>15.693055555555601</c:v>
                </c:pt>
                <c:pt idx="11300">
                  <c:v>15.6944444444444</c:v>
                </c:pt>
                <c:pt idx="11301">
                  <c:v>15.695833333333301</c:v>
                </c:pt>
                <c:pt idx="11302">
                  <c:v>15.6972222222222</c:v>
                </c:pt>
                <c:pt idx="11303">
                  <c:v>15.6986111111111</c:v>
                </c:pt>
                <c:pt idx="11304">
                  <c:v>15.7</c:v>
                </c:pt>
                <c:pt idx="11305">
                  <c:v>15.7013888888889</c:v>
                </c:pt>
                <c:pt idx="11306">
                  <c:v>15.702777777777801</c:v>
                </c:pt>
                <c:pt idx="11307">
                  <c:v>15.704166666666699</c:v>
                </c:pt>
                <c:pt idx="11308">
                  <c:v>15.7055555555556</c:v>
                </c:pt>
                <c:pt idx="11309">
                  <c:v>15.7069444444444</c:v>
                </c:pt>
                <c:pt idx="11310">
                  <c:v>15.7083333333333</c:v>
                </c:pt>
                <c:pt idx="11311">
                  <c:v>15.709722222222201</c:v>
                </c:pt>
                <c:pt idx="11312">
                  <c:v>15.7111111111111</c:v>
                </c:pt>
                <c:pt idx="11313">
                  <c:v>15.7125</c:v>
                </c:pt>
                <c:pt idx="11314">
                  <c:v>15.713888888888899</c:v>
                </c:pt>
                <c:pt idx="11315">
                  <c:v>15.7152777777778</c:v>
                </c:pt>
                <c:pt idx="11316">
                  <c:v>15.716666666666701</c:v>
                </c:pt>
                <c:pt idx="11317">
                  <c:v>15.718055555555599</c:v>
                </c:pt>
                <c:pt idx="11318">
                  <c:v>15.719444444444401</c:v>
                </c:pt>
                <c:pt idx="11319">
                  <c:v>15.720833333333299</c:v>
                </c:pt>
                <c:pt idx="11320">
                  <c:v>15.7222222222222</c:v>
                </c:pt>
                <c:pt idx="11321">
                  <c:v>15.723611111111101</c:v>
                </c:pt>
                <c:pt idx="11322">
                  <c:v>15.725</c:v>
                </c:pt>
                <c:pt idx="11323">
                  <c:v>15.7263888888889</c:v>
                </c:pt>
                <c:pt idx="11324">
                  <c:v>15.727777777777799</c:v>
                </c:pt>
                <c:pt idx="11325">
                  <c:v>15.7291666666667</c:v>
                </c:pt>
                <c:pt idx="11326">
                  <c:v>15.7305555555556</c:v>
                </c:pt>
                <c:pt idx="11327">
                  <c:v>15.7319444444444</c:v>
                </c:pt>
                <c:pt idx="11328">
                  <c:v>15.733333333333301</c:v>
                </c:pt>
                <c:pt idx="11329">
                  <c:v>15.734722222222199</c:v>
                </c:pt>
                <c:pt idx="11330">
                  <c:v>15.7361111111111</c:v>
                </c:pt>
                <c:pt idx="11331">
                  <c:v>15.737500000000001</c:v>
                </c:pt>
                <c:pt idx="11332">
                  <c:v>15.7388888888889</c:v>
                </c:pt>
                <c:pt idx="11333">
                  <c:v>15.7402777777778</c:v>
                </c:pt>
                <c:pt idx="11334">
                  <c:v>15.741666666666699</c:v>
                </c:pt>
                <c:pt idx="11335">
                  <c:v>15.7430555555556</c:v>
                </c:pt>
                <c:pt idx="11336">
                  <c:v>15.744444444444399</c:v>
                </c:pt>
                <c:pt idx="11337">
                  <c:v>15.7458333333333</c:v>
                </c:pt>
                <c:pt idx="11338">
                  <c:v>15.7472222222222</c:v>
                </c:pt>
                <c:pt idx="11339">
                  <c:v>15.748611111111099</c:v>
                </c:pt>
                <c:pt idx="11340">
                  <c:v>15.75</c:v>
                </c:pt>
                <c:pt idx="11341">
                  <c:v>15.751388888888901</c:v>
                </c:pt>
                <c:pt idx="11342">
                  <c:v>15.7527777777778</c:v>
                </c:pt>
                <c:pt idx="11343">
                  <c:v>15.7541666666667</c:v>
                </c:pt>
                <c:pt idx="11344">
                  <c:v>15.755555555555601</c:v>
                </c:pt>
                <c:pt idx="11345">
                  <c:v>15.7569444444444</c:v>
                </c:pt>
                <c:pt idx="11346">
                  <c:v>15.758333333333301</c:v>
                </c:pt>
                <c:pt idx="11347">
                  <c:v>15.7597222222222</c:v>
                </c:pt>
                <c:pt idx="11348">
                  <c:v>15.7611111111111</c:v>
                </c:pt>
                <c:pt idx="11349">
                  <c:v>15.762499999999999</c:v>
                </c:pt>
                <c:pt idx="11350">
                  <c:v>15.7638888888889</c:v>
                </c:pt>
                <c:pt idx="11351">
                  <c:v>15.765277777777801</c:v>
                </c:pt>
                <c:pt idx="11352">
                  <c:v>15.766666666666699</c:v>
                </c:pt>
                <c:pt idx="11353">
                  <c:v>15.7680555555556</c:v>
                </c:pt>
                <c:pt idx="11354">
                  <c:v>15.7694444444444</c:v>
                </c:pt>
                <c:pt idx="11355">
                  <c:v>15.7708333333333</c:v>
                </c:pt>
                <c:pt idx="11356">
                  <c:v>15.772222222222201</c:v>
                </c:pt>
                <c:pt idx="11357">
                  <c:v>15.7736111111111</c:v>
                </c:pt>
                <c:pt idx="11358">
                  <c:v>15.775</c:v>
                </c:pt>
                <c:pt idx="11359">
                  <c:v>15.776388888888899</c:v>
                </c:pt>
                <c:pt idx="11360">
                  <c:v>15.7777777777778</c:v>
                </c:pt>
                <c:pt idx="11361">
                  <c:v>15.779166666666701</c:v>
                </c:pt>
                <c:pt idx="11362">
                  <c:v>15.780555555555599</c:v>
                </c:pt>
                <c:pt idx="11363">
                  <c:v>15.781944444444401</c:v>
                </c:pt>
                <c:pt idx="11364">
                  <c:v>15.783333333333299</c:v>
                </c:pt>
                <c:pt idx="11365">
                  <c:v>15.7847222222222</c:v>
                </c:pt>
                <c:pt idx="11366">
                  <c:v>15.786111111111101</c:v>
                </c:pt>
                <c:pt idx="11367">
                  <c:v>15.7875</c:v>
                </c:pt>
                <c:pt idx="11368">
                  <c:v>15.7888888888889</c:v>
                </c:pt>
                <c:pt idx="11369">
                  <c:v>15.790277777777799</c:v>
                </c:pt>
                <c:pt idx="11370">
                  <c:v>15.7916666666667</c:v>
                </c:pt>
                <c:pt idx="11371">
                  <c:v>15.7930555555556</c:v>
                </c:pt>
                <c:pt idx="11372">
                  <c:v>15.7944444444444</c:v>
                </c:pt>
                <c:pt idx="11373">
                  <c:v>15.795833333333301</c:v>
                </c:pt>
                <c:pt idx="11374">
                  <c:v>15.797222222222199</c:v>
                </c:pt>
                <c:pt idx="11375">
                  <c:v>15.7986111111111</c:v>
                </c:pt>
                <c:pt idx="11376">
                  <c:v>15.8</c:v>
                </c:pt>
                <c:pt idx="11377">
                  <c:v>15.8013888888889</c:v>
                </c:pt>
                <c:pt idx="11378">
                  <c:v>15.8027777777778</c:v>
                </c:pt>
                <c:pt idx="11379">
                  <c:v>15.804166666666699</c:v>
                </c:pt>
                <c:pt idx="11380">
                  <c:v>15.8055555555556</c:v>
                </c:pt>
                <c:pt idx="11381">
                  <c:v>15.806944444444399</c:v>
                </c:pt>
                <c:pt idx="11382">
                  <c:v>15.8083333333333</c:v>
                </c:pt>
                <c:pt idx="11383">
                  <c:v>15.8097222222222</c:v>
                </c:pt>
                <c:pt idx="11384">
                  <c:v>15.811111111111099</c:v>
                </c:pt>
                <c:pt idx="11385">
                  <c:v>15.8125</c:v>
                </c:pt>
                <c:pt idx="11386">
                  <c:v>15.813888888888901</c:v>
                </c:pt>
                <c:pt idx="11387">
                  <c:v>15.8152777777778</c:v>
                </c:pt>
                <c:pt idx="11388">
                  <c:v>15.8166666666667</c:v>
                </c:pt>
                <c:pt idx="11389">
                  <c:v>15.818055555555601</c:v>
                </c:pt>
                <c:pt idx="11390">
                  <c:v>15.8194444444444</c:v>
                </c:pt>
                <c:pt idx="11391">
                  <c:v>15.820833333333301</c:v>
                </c:pt>
                <c:pt idx="11392">
                  <c:v>15.8222222222222</c:v>
                </c:pt>
                <c:pt idx="11393">
                  <c:v>15.8236111111111</c:v>
                </c:pt>
                <c:pt idx="11394">
                  <c:v>15.824999999999999</c:v>
                </c:pt>
                <c:pt idx="11395">
                  <c:v>15.8263888888889</c:v>
                </c:pt>
                <c:pt idx="11396">
                  <c:v>15.827777777777801</c:v>
                </c:pt>
                <c:pt idx="11397">
                  <c:v>15.829166666666699</c:v>
                </c:pt>
                <c:pt idx="11398">
                  <c:v>15.8305555555556</c:v>
                </c:pt>
                <c:pt idx="11399">
                  <c:v>15.8319444444444</c:v>
                </c:pt>
                <c:pt idx="11400">
                  <c:v>15.8333333333333</c:v>
                </c:pt>
                <c:pt idx="11401">
                  <c:v>15.834722222222201</c:v>
                </c:pt>
                <c:pt idx="11402">
                  <c:v>15.8361111111111</c:v>
                </c:pt>
                <c:pt idx="11403">
                  <c:v>15.8375</c:v>
                </c:pt>
                <c:pt idx="11404">
                  <c:v>15.838888888888899</c:v>
                </c:pt>
                <c:pt idx="11405">
                  <c:v>15.8402777777778</c:v>
                </c:pt>
                <c:pt idx="11406">
                  <c:v>15.841666666666701</c:v>
                </c:pt>
                <c:pt idx="11407">
                  <c:v>15.843055555555599</c:v>
                </c:pt>
                <c:pt idx="11408">
                  <c:v>15.844444444444401</c:v>
                </c:pt>
                <c:pt idx="11409">
                  <c:v>15.845833333333299</c:v>
                </c:pt>
                <c:pt idx="11410">
                  <c:v>15.8472222222222</c:v>
                </c:pt>
                <c:pt idx="11411">
                  <c:v>15.848611111111101</c:v>
                </c:pt>
                <c:pt idx="11412">
                  <c:v>15.85</c:v>
                </c:pt>
                <c:pt idx="11413">
                  <c:v>15.8513888888889</c:v>
                </c:pt>
                <c:pt idx="11414">
                  <c:v>15.852777777777799</c:v>
                </c:pt>
                <c:pt idx="11415">
                  <c:v>15.8541666666667</c:v>
                </c:pt>
                <c:pt idx="11416">
                  <c:v>15.8555555555556</c:v>
                </c:pt>
                <c:pt idx="11417">
                  <c:v>15.8569444444444</c:v>
                </c:pt>
                <c:pt idx="11418">
                  <c:v>15.858333333333301</c:v>
                </c:pt>
                <c:pt idx="11419">
                  <c:v>15.859722222222199</c:v>
                </c:pt>
                <c:pt idx="11420">
                  <c:v>15.8611111111111</c:v>
                </c:pt>
                <c:pt idx="11421">
                  <c:v>15.862500000000001</c:v>
                </c:pt>
                <c:pt idx="11422">
                  <c:v>15.8638888888889</c:v>
                </c:pt>
                <c:pt idx="11423">
                  <c:v>15.8652777777778</c:v>
                </c:pt>
                <c:pt idx="11424">
                  <c:v>15.866666666666699</c:v>
                </c:pt>
                <c:pt idx="11425">
                  <c:v>15.8680555555556</c:v>
                </c:pt>
                <c:pt idx="11426">
                  <c:v>15.869444444444399</c:v>
                </c:pt>
                <c:pt idx="11427">
                  <c:v>15.8708333333333</c:v>
                </c:pt>
                <c:pt idx="11428">
                  <c:v>15.8722222222222</c:v>
                </c:pt>
                <c:pt idx="11429">
                  <c:v>15.873611111111099</c:v>
                </c:pt>
                <c:pt idx="11430">
                  <c:v>15.875</c:v>
                </c:pt>
                <c:pt idx="11431">
                  <c:v>15.876388888888901</c:v>
                </c:pt>
                <c:pt idx="11432">
                  <c:v>15.8777777777778</c:v>
                </c:pt>
                <c:pt idx="11433">
                  <c:v>15.8791666666667</c:v>
                </c:pt>
                <c:pt idx="11434">
                  <c:v>15.880555555555601</c:v>
                </c:pt>
                <c:pt idx="11435">
                  <c:v>15.8819444444444</c:v>
                </c:pt>
                <c:pt idx="11436">
                  <c:v>15.883333333333301</c:v>
                </c:pt>
                <c:pt idx="11437">
                  <c:v>15.8847222222222</c:v>
                </c:pt>
                <c:pt idx="11438">
                  <c:v>15.8861111111111</c:v>
                </c:pt>
                <c:pt idx="11439">
                  <c:v>15.887499999999999</c:v>
                </c:pt>
                <c:pt idx="11440">
                  <c:v>15.8888888888889</c:v>
                </c:pt>
                <c:pt idx="11441">
                  <c:v>15.890277777777801</c:v>
                </c:pt>
                <c:pt idx="11442">
                  <c:v>15.891666666666699</c:v>
                </c:pt>
                <c:pt idx="11443">
                  <c:v>15.8930555555556</c:v>
                </c:pt>
                <c:pt idx="11444">
                  <c:v>15.8944444444444</c:v>
                </c:pt>
                <c:pt idx="11445">
                  <c:v>15.8958333333333</c:v>
                </c:pt>
                <c:pt idx="11446">
                  <c:v>15.897222222222201</c:v>
                </c:pt>
                <c:pt idx="11447">
                  <c:v>15.8986111111111</c:v>
                </c:pt>
                <c:pt idx="11448">
                  <c:v>15.9</c:v>
                </c:pt>
                <c:pt idx="11449">
                  <c:v>15.901388888888899</c:v>
                </c:pt>
                <c:pt idx="11450">
                  <c:v>15.9027777777778</c:v>
                </c:pt>
                <c:pt idx="11451">
                  <c:v>15.904166666666701</c:v>
                </c:pt>
                <c:pt idx="11452">
                  <c:v>15.905555555555599</c:v>
                </c:pt>
                <c:pt idx="11453">
                  <c:v>15.906944444444401</c:v>
                </c:pt>
                <c:pt idx="11454">
                  <c:v>15.908333333333299</c:v>
                </c:pt>
                <c:pt idx="11455">
                  <c:v>15.9097222222222</c:v>
                </c:pt>
                <c:pt idx="11456">
                  <c:v>15.911111111111101</c:v>
                </c:pt>
                <c:pt idx="11457">
                  <c:v>15.9125</c:v>
                </c:pt>
                <c:pt idx="11458">
                  <c:v>15.9138888888889</c:v>
                </c:pt>
                <c:pt idx="11459">
                  <c:v>15.915277777777799</c:v>
                </c:pt>
                <c:pt idx="11460">
                  <c:v>15.9166666666667</c:v>
                </c:pt>
                <c:pt idx="11461">
                  <c:v>15.9180555555556</c:v>
                </c:pt>
                <c:pt idx="11462">
                  <c:v>15.9194444444444</c:v>
                </c:pt>
                <c:pt idx="11463">
                  <c:v>15.920833333333301</c:v>
                </c:pt>
                <c:pt idx="11464">
                  <c:v>15.922222222222199</c:v>
                </c:pt>
                <c:pt idx="11465">
                  <c:v>15.9236111111111</c:v>
                </c:pt>
                <c:pt idx="11466">
                  <c:v>15.925000000000001</c:v>
                </c:pt>
                <c:pt idx="11467">
                  <c:v>15.9263888888889</c:v>
                </c:pt>
                <c:pt idx="11468">
                  <c:v>15.9277777777778</c:v>
                </c:pt>
                <c:pt idx="11469">
                  <c:v>15.929166666666699</c:v>
                </c:pt>
                <c:pt idx="11470">
                  <c:v>15.9305555555556</c:v>
                </c:pt>
                <c:pt idx="11471">
                  <c:v>15.931944444444399</c:v>
                </c:pt>
                <c:pt idx="11472">
                  <c:v>15.9333333333333</c:v>
                </c:pt>
                <c:pt idx="11473">
                  <c:v>15.9347222222222</c:v>
                </c:pt>
                <c:pt idx="11474">
                  <c:v>15.936111111111099</c:v>
                </c:pt>
                <c:pt idx="11475">
                  <c:v>15.9375</c:v>
                </c:pt>
                <c:pt idx="11476">
                  <c:v>15.938888888888901</c:v>
                </c:pt>
                <c:pt idx="11477">
                  <c:v>15.9402777777778</c:v>
                </c:pt>
                <c:pt idx="11478">
                  <c:v>15.9416666666667</c:v>
                </c:pt>
                <c:pt idx="11479">
                  <c:v>15.943055555555601</c:v>
                </c:pt>
                <c:pt idx="11480">
                  <c:v>15.9444444444444</c:v>
                </c:pt>
                <c:pt idx="11481">
                  <c:v>15.945833333333301</c:v>
                </c:pt>
                <c:pt idx="11482">
                  <c:v>15.9472222222222</c:v>
                </c:pt>
                <c:pt idx="11483">
                  <c:v>15.9486111111111</c:v>
                </c:pt>
                <c:pt idx="11484">
                  <c:v>15.95</c:v>
                </c:pt>
                <c:pt idx="11485">
                  <c:v>15.9513888888889</c:v>
                </c:pt>
                <c:pt idx="11486">
                  <c:v>15.952777777777801</c:v>
                </c:pt>
                <c:pt idx="11487">
                  <c:v>15.954166666666699</c:v>
                </c:pt>
                <c:pt idx="11488">
                  <c:v>15.9555555555556</c:v>
                </c:pt>
                <c:pt idx="11489">
                  <c:v>15.9569444444444</c:v>
                </c:pt>
                <c:pt idx="11490">
                  <c:v>15.9583333333333</c:v>
                </c:pt>
                <c:pt idx="11491">
                  <c:v>15.959722222222201</c:v>
                </c:pt>
                <c:pt idx="11492">
                  <c:v>15.9611111111111</c:v>
                </c:pt>
                <c:pt idx="11493">
                  <c:v>15.9625</c:v>
                </c:pt>
                <c:pt idx="11494">
                  <c:v>15.963888888888899</c:v>
                </c:pt>
                <c:pt idx="11495">
                  <c:v>15.9652777777778</c:v>
                </c:pt>
                <c:pt idx="11496">
                  <c:v>15.966666666666701</c:v>
                </c:pt>
                <c:pt idx="11497">
                  <c:v>15.968055555555599</c:v>
                </c:pt>
                <c:pt idx="11498">
                  <c:v>15.969444444444401</c:v>
                </c:pt>
                <c:pt idx="11499">
                  <c:v>15.970833333333299</c:v>
                </c:pt>
                <c:pt idx="11500">
                  <c:v>15.9722222222222</c:v>
                </c:pt>
                <c:pt idx="11501">
                  <c:v>15.973611111111101</c:v>
                </c:pt>
                <c:pt idx="11502">
                  <c:v>15.975</c:v>
                </c:pt>
                <c:pt idx="11503">
                  <c:v>15.9763888888889</c:v>
                </c:pt>
                <c:pt idx="11504">
                  <c:v>15.977777777777799</c:v>
                </c:pt>
                <c:pt idx="11505">
                  <c:v>15.9791666666667</c:v>
                </c:pt>
                <c:pt idx="11506">
                  <c:v>15.9805555555556</c:v>
                </c:pt>
                <c:pt idx="11507">
                  <c:v>15.9819444444444</c:v>
                </c:pt>
                <c:pt idx="11508">
                  <c:v>15.983333333333301</c:v>
                </c:pt>
                <c:pt idx="11509">
                  <c:v>15.984722222222199</c:v>
                </c:pt>
                <c:pt idx="11510">
                  <c:v>15.9861111111111</c:v>
                </c:pt>
                <c:pt idx="11511">
                  <c:v>15.987500000000001</c:v>
                </c:pt>
                <c:pt idx="11512">
                  <c:v>15.9888888888889</c:v>
                </c:pt>
                <c:pt idx="11513">
                  <c:v>15.9902777777778</c:v>
                </c:pt>
                <c:pt idx="11514">
                  <c:v>15.991666666666699</c:v>
                </c:pt>
                <c:pt idx="11515">
                  <c:v>15.9930555555556</c:v>
                </c:pt>
                <c:pt idx="11516">
                  <c:v>15.994444444444399</c:v>
                </c:pt>
                <c:pt idx="11517">
                  <c:v>15.9958333333333</c:v>
                </c:pt>
                <c:pt idx="11518">
                  <c:v>15.9972222222222</c:v>
                </c:pt>
                <c:pt idx="11519">
                  <c:v>15.998611111111099</c:v>
                </c:pt>
                <c:pt idx="11520">
                  <c:v>16</c:v>
                </c:pt>
                <c:pt idx="11521">
                  <c:v>16.001388888888901</c:v>
                </c:pt>
                <c:pt idx="11522">
                  <c:v>16.002777777777801</c:v>
                </c:pt>
                <c:pt idx="11523">
                  <c:v>16.004166666666698</c:v>
                </c:pt>
                <c:pt idx="11524">
                  <c:v>16.005555555555599</c:v>
                </c:pt>
                <c:pt idx="11525">
                  <c:v>16.0069444444444</c:v>
                </c:pt>
                <c:pt idx="11526">
                  <c:v>16.008333333333301</c:v>
                </c:pt>
                <c:pt idx="11527">
                  <c:v>16.009722222222202</c:v>
                </c:pt>
                <c:pt idx="11528">
                  <c:v>16.011111111111099</c:v>
                </c:pt>
                <c:pt idx="11529">
                  <c:v>16.012499999999999</c:v>
                </c:pt>
                <c:pt idx="11530">
                  <c:v>16.0138888888889</c:v>
                </c:pt>
                <c:pt idx="11531">
                  <c:v>16.015277777777801</c:v>
                </c:pt>
                <c:pt idx="11532">
                  <c:v>16.016666666666701</c:v>
                </c:pt>
                <c:pt idx="11533">
                  <c:v>16.018055555555598</c:v>
                </c:pt>
                <c:pt idx="11534">
                  <c:v>16.0194444444444</c:v>
                </c:pt>
                <c:pt idx="11535">
                  <c:v>16.0208333333333</c:v>
                </c:pt>
                <c:pt idx="11536">
                  <c:v>16.022222222222201</c:v>
                </c:pt>
                <c:pt idx="11537">
                  <c:v>16.023611111111101</c:v>
                </c:pt>
                <c:pt idx="11538">
                  <c:v>16.024999999999999</c:v>
                </c:pt>
                <c:pt idx="11539">
                  <c:v>16.026388888888899</c:v>
                </c:pt>
                <c:pt idx="11540">
                  <c:v>16.0277777777778</c:v>
                </c:pt>
                <c:pt idx="11541">
                  <c:v>16.029166666666701</c:v>
                </c:pt>
                <c:pt idx="11542">
                  <c:v>16.030555555555601</c:v>
                </c:pt>
                <c:pt idx="11543">
                  <c:v>16.031944444444399</c:v>
                </c:pt>
                <c:pt idx="11544">
                  <c:v>16.033333333333299</c:v>
                </c:pt>
                <c:pt idx="11545">
                  <c:v>16.0347222222222</c:v>
                </c:pt>
                <c:pt idx="11546">
                  <c:v>16.036111111111101</c:v>
                </c:pt>
                <c:pt idx="11547">
                  <c:v>16.037500000000001</c:v>
                </c:pt>
                <c:pt idx="11548">
                  <c:v>16.038888888888899</c:v>
                </c:pt>
                <c:pt idx="11549">
                  <c:v>16.040277777777799</c:v>
                </c:pt>
                <c:pt idx="11550">
                  <c:v>16.0416666666667</c:v>
                </c:pt>
                <c:pt idx="11551">
                  <c:v>16.0430555555556</c:v>
                </c:pt>
                <c:pt idx="11552">
                  <c:v>16.044444444444402</c:v>
                </c:pt>
                <c:pt idx="11553">
                  <c:v>16.045833333333299</c:v>
                </c:pt>
                <c:pt idx="11554">
                  <c:v>16.047222222222199</c:v>
                </c:pt>
                <c:pt idx="11555">
                  <c:v>16.0486111111111</c:v>
                </c:pt>
                <c:pt idx="11556">
                  <c:v>16.05</c:v>
                </c:pt>
                <c:pt idx="11557">
                  <c:v>16.051388888888901</c:v>
                </c:pt>
                <c:pt idx="11558">
                  <c:v>16.052777777777798</c:v>
                </c:pt>
                <c:pt idx="11559">
                  <c:v>16.054166666666699</c:v>
                </c:pt>
                <c:pt idx="11560">
                  <c:v>16.0555555555556</c:v>
                </c:pt>
                <c:pt idx="11561">
                  <c:v>16.056944444444401</c:v>
                </c:pt>
                <c:pt idx="11562">
                  <c:v>16.058333333333302</c:v>
                </c:pt>
                <c:pt idx="11563">
                  <c:v>16.059722222222199</c:v>
                </c:pt>
                <c:pt idx="11564">
                  <c:v>16.061111111111099</c:v>
                </c:pt>
                <c:pt idx="11565">
                  <c:v>16.0625</c:v>
                </c:pt>
                <c:pt idx="11566">
                  <c:v>16.063888888888901</c:v>
                </c:pt>
                <c:pt idx="11567">
                  <c:v>16.065277777777801</c:v>
                </c:pt>
                <c:pt idx="11568">
                  <c:v>16.066666666666698</c:v>
                </c:pt>
                <c:pt idx="11569">
                  <c:v>16.068055555555599</c:v>
                </c:pt>
                <c:pt idx="11570">
                  <c:v>16.0694444444444</c:v>
                </c:pt>
                <c:pt idx="11571">
                  <c:v>16.070833333333301</c:v>
                </c:pt>
                <c:pt idx="11572">
                  <c:v>16.072222222222202</c:v>
                </c:pt>
                <c:pt idx="11573">
                  <c:v>16.073611111111099</c:v>
                </c:pt>
                <c:pt idx="11574">
                  <c:v>16.074999999999999</c:v>
                </c:pt>
                <c:pt idx="11575">
                  <c:v>16.0763888888889</c:v>
                </c:pt>
                <c:pt idx="11576">
                  <c:v>16.077777777777801</c:v>
                </c:pt>
                <c:pt idx="11577">
                  <c:v>16.079166666666701</c:v>
                </c:pt>
                <c:pt idx="11578">
                  <c:v>16.080555555555598</c:v>
                </c:pt>
                <c:pt idx="11579">
                  <c:v>16.0819444444444</c:v>
                </c:pt>
                <c:pt idx="11580">
                  <c:v>16.0833333333333</c:v>
                </c:pt>
                <c:pt idx="11581">
                  <c:v>16.084722222222201</c:v>
                </c:pt>
                <c:pt idx="11582">
                  <c:v>16.086111111111101</c:v>
                </c:pt>
                <c:pt idx="11583">
                  <c:v>16.087499999999999</c:v>
                </c:pt>
                <c:pt idx="11584">
                  <c:v>16.088888888888899</c:v>
                </c:pt>
                <c:pt idx="11585">
                  <c:v>16.0902777777778</c:v>
                </c:pt>
                <c:pt idx="11586">
                  <c:v>16.091666666666701</c:v>
                </c:pt>
                <c:pt idx="11587">
                  <c:v>16.093055555555601</c:v>
                </c:pt>
                <c:pt idx="11588">
                  <c:v>16.094444444444399</c:v>
                </c:pt>
                <c:pt idx="11589">
                  <c:v>16.095833333333299</c:v>
                </c:pt>
                <c:pt idx="11590">
                  <c:v>16.0972222222222</c:v>
                </c:pt>
                <c:pt idx="11591">
                  <c:v>16.098611111111101</c:v>
                </c:pt>
                <c:pt idx="11592">
                  <c:v>16.100000000000001</c:v>
                </c:pt>
                <c:pt idx="11593">
                  <c:v>16.101388888888899</c:v>
                </c:pt>
                <c:pt idx="11594">
                  <c:v>16.102777777777799</c:v>
                </c:pt>
                <c:pt idx="11595">
                  <c:v>16.1041666666667</c:v>
                </c:pt>
                <c:pt idx="11596">
                  <c:v>16.1055555555556</c:v>
                </c:pt>
                <c:pt idx="11597">
                  <c:v>16.106944444444402</c:v>
                </c:pt>
                <c:pt idx="11598">
                  <c:v>16.108333333333299</c:v>
                </c:pt>
                <c:pt idx="11599">
                  <c:v>16.109722222222199</c:v>
                </c:pt>
                <c:pt idx="11600">
                  <c:v>16.1111111111111</c:v>
                </c:pt>
                <c:pt idx="11601">
                  <c:v>16.112500000000001</c:v>
                </c:pt>
                <c:pt idx="11602">
                  <c:v>16.113888888888901</c:v>
                </c:pt>
                <c:pt idx="11603">
                  <c:v>16.115277777777798</c:v>
                </c:pt>
                <c:pt idx="11604">
                  <c:v>16.116666666666699</c:v>
                </c:pt>
                <c:pt idx="11605">
                  <c:v>16.1180555555556</c:v>
                </c:pt>
                <c:pt idx="11606">
                  <c:v>16.119444444444401</c:v>
                </c:pt>
                <c:pt idx="11607">
                  <c:v>16.120833333333302</c:v>
                </c:pt>
                <c:pt idx="11608">
                  <c:v>16.122222222222199</c:v>
                </c:pt>
                <c:pt idx="11609">
                  <c:v>16.123611111111099</c:v>
                </c:pt>
                <c:pt idx="11610">
                  <c:v>16.125</c:v>
                </c:pt>
                <c:pt idx="11611">
                  <c:v>16.126388888888901</c:v>
                </c:pt>
                <c:pt idx="11612">
                  <c:v>16.127777777777801</c:v>
                </c:pt>
                <c:pt idx="11613">
                  <c:v>16.129166666666698</c:v>
                </c:pt>
                <c:pt idx="11614">
                  <c:v>16.130555555555599</c:v>
                </c:pt>
                <c:pt idx="11615">
                  <c:v>16.1319444444444</c:v>
                </c:pt>
                <c:pt idx="11616">
                  <c:v>16.133333333333301</c:v>
                </c:pt>
                <c:pt idx="11617">
                  <c:v>16.134722222222202</c:v>
                </c:pt>
                <c:pt idx="11618">
                  <c:v>16.136111111111099</c:v>
                </c:pt>
                <c:pt idx="11619">
                  <c:v>16.137499999999999</c:v>
                </c:pt>
                <c:pt idx="11620">
                  <c:v>16.1388888888889</c:v>
                </c:pt>
                <c:pt idx="11621">
                  <c:v>16.140277777777801</c:v>
                </c:pt>
                <c:pt idx="11622">
                  <c:v>16.141666666666701</c:v>
                </c:pt>
                <c:pt idx="11623">
                  <c:v>16.143055555555598</c:v>
                </c:pt>
                <c:pt idx="11624">
                  <c:v>16.1444444444444</c:v>
                </c:pt>
                <c:pt idx="11625">
                  <c:v>16.1458333333333</c:v>
                </c:pt>
                <c:pt idx="11626">
                  <c:v>16.147222222222201</c:v>
                </c:pt>
                <c:pt idx="11627">
                  <c:v>16.148611111111101</c:v>
                </c:pt>
                <c:pt idx="11628">
                  <c:v>16.149999999999999</c:v>
                </c:pt>
                <c:pt idx="11629">
                  <c:v>16.151388888888899</c:v>
                </c:pt>
                <c:pt idx="11630">
                  <c:v>16.1527777777778</c:v>
                </c:pt>
                <c:pt idx="11631">
                  <c:v>16.154166666666701</c:v>
                </c:pt>
                <c:pt idx="11632">
                  <c:v>16.155555555555601</c:v>
                </c:pt>
                <c:pt idx="11633">
                  <c:v>16.156944444444399</c:v>
                </c:pt>
                <c:pt idx="11634">
                  <c:v>16.158333333333299</c:v>
                </c:pt>
                <c:pt idx="11635">
                  <c:v>16.1597222222222</c:v>
                </c:pt>
                <c:pt idx="11636">
                  <c:v>16.161111111111101</c:v>
                </c:pt>
                <c:pt idx="11637">
                  <c:v>16.162500000000001</c:v>
                </c:pt>
                <c:pt idx="11638">
                  <c:v>16.163888888888899</c:v>
                </c:pt>
                <c:pt idx="11639">
                  <c:v>16.165277777777799</c:v>
                </c:pt>
                <c:pt idx="11640">
                  <c:v>16.1666666666667</c:v>
                </c:pt>
                <c:pt idx="11641">
                  <c:v>16.1680555555556</c:v>
                </c:pt>
                <c:pt idx="11642">
                  <c:v>16.169444444444402</c:v>
                </c:pt>
                <c:pt idx="11643">
                  <c:v>16.170833333333299</c:v>
                </c:pt>
                <c:pt idx="11644">
                  <c:v>16.172222222222199</c:v>
                </c:pt>
                <c:pt idx="11645">
                  <c:v>16.1736111111111</c:v>
                </c:pt>
                <c:pt idx="11646">
                  <c:v>16.175000000000001</c:v>
                </c:pt>
                <c:pt idx="11647">
                  <c:v>16.176388888888901</c:v>
                </c:pt>
                <c:pt idx="11648">
                  <c:v>16.177777777777798</c:v>
                </c:pt>
                <c:pt idx="11649">
                  <c:v>16.179166666666699</c:v>
                </c:pt>
                <c:pt idx="11650">
                  <c:v>16.1805555555556</c:v>
                </c:pt>
                <c:pt idx="11651">
                  <c:v>16.181944444444401</c:v>
                </c:pt>
                <c:pt idx="11652">
                  <c:v>16.183333333333302</c:v>
                </c:pt>
                <c:pt idx="11653">
                  <c:v>16.184722222222199</c:v>
                </c:pt>
                <c:pt idx="11654">
                  <c:v>16.186111111111099</c:v>
                </c:pt>
                <c:pt idx="11655">
                  <c:v>16.1875</c:v>
                </c:pt>
                <c:pt idx="11656">
                  <c:v>16.188888888888901</c:v>
                </c:pt>
                <c:pt idx="11657">
                  <c:v>16.190277777777801</c:v>
                </c:pt>
                <c:pt idx="11658">
                  <c:v>16.191666666666698</c:v>
                </c:pt>
                <c:pt idx="11659">
                  <c:v>16.193055555555599</c:v>
                </c:pt>
                <c:pt idx="11660">
                  <c:v>16.1944444444444</c:v>
                </c:pt>
                <c:pt idx="11661">
                  <c:v>16.195833333333301</c:v>
                </c:pt>
                <c:pt idx="11662">
                  <c:v>16.197222222222202</c:v>
                </c:pt>
                <c:pt idx="11663">
                  <c:v>16.198611111111099</c:v>
                </c:pt>
                <c:pt idx="11664">
                  <c:v>16.2</c:v>
                </c:pt>
                <c:pt idx="11665">
                  <c:v>16.2013888888889</c:v>
                </c:pt>
                <c:pt idx="11666">
                  <c:v>16.202777777777801</c:v>
                </c:pt>
                <c:pt idx="11667">
                  <c:v>16.204166666666701</c:v>
                </c:pt>
                <c:pt idx="11668">
                  <c:v>16.205555555555598</c:v>
                </c:pt>
                <c:pt idx="11669">
                  <c:v>16.2069444444444</c:v>
                </c:pt>
                <c:pt idx="11670">
                  <c:v>16.2083333333333</c:v>
                </c:pt>
                <c:pt idx="11671">
                  <c:v>16.209722222222201</c:v>
                </c:pt>
                <c:pt idx="11672">
                  <c:v>16.211111111111101</c:v>
                </c:pt>
                <c:pt idx="11673">
                  <c:v>16.212499999999999</c:v>
                </c:pt>
                <c:pt idx="11674">
                  <c:v>16.213888888888899</c:v>
                </c:pt>
                <c:pt idx="11675">
                  <c:v>16.2152777777778</c:v>
                </c:pt>
                <c:pt idx="11676">
                  <c:v>16.216666666666701</c:v>
                </c:pt>
                <c:pt idx="11677">
                  <c:v>16.218055555555601</c:v>
                </c:pt>
                <c:pt idx="11678">
                  <c:v>16.219444444444399</c:v>
                </c:pt>
                <c:pt idx="11679">
                  <c:v>16.220833333333299</c:v>
                </c:pt>
                <c:pt idx="11680">
                  <c:v>16.2222222222222</c:v>
                </c:pt>
                <c:pt idx="11681">
                  <c:v>16.223611111111101</c:v>
                </c:pt>
                <c:pt idx="11682">
                  <c:v>16.225000000000001</c:v>
                </c:pt>
                <c:pt idx="11683">
                  <c:v>16.226388888888899</c:v>
                </c:pt>
                <c:pt idx="11684">
                  <c:v>16.227777777777799</c:v>
                </c:pt>
                <c:pt idx="11685">
                  <c:v>16.2291666666667</c:v>
                </c:pt>
                <c:pt idx="11686">
                  <c:v>16.2305555555556</c:v>
                </c:pt>
                <c:pt idx="11687">
                  <c:v>16.231944444444402</c:v>
                </c:pt>
                <c:pt idx="11688">
                  <c:v>16.233333333333299</c:v>
                </c:pt>
                <c:pt idx="11689">
                  <c:v>16.234722222222199</c:v>
                </c:pt>
                <c:pt idx="11690">
                  <c:v>16.2361111111111</c:v>
                </c:pt>
                <c:pt idx="11691">
                  <c:v>16.237500000000001</c:v>
                </c:pt>
                <c:pt idx="11692">
                  <c:v>16.238888888888901</c:v>
                </c:pt>
                <c:pt idx="11693">
                  <c:v>16.240277777777798</c:v>
                </c:pt>
                <c:pt idx="11694">
                  <c:v>16.241666666666699</c:v>
                </c:pt>
                <c:pt idx="11695">
                  <c:v>16.2430555555556</c:v>
                </c:pt>
                <c:pt idx="11696">
                  <c:v>16.244444444444401</c:v>
                </c:pt>
                <c:pt idx="11697">
                  <c:v>16.245833333333302</c:v>
                </c:pt>
                <c:pt idx="11698">
                  <c:v>16.247222222222199</c:v>
                </c:pt>
                <c:pt idx="11699">
                  <c:v>16.248611111111099</c:v>
                </c:pt>
                <c:pt idx="11700">
                  <c:v>16.25</c:v>
                </c:pt>
                <c:pt idx="11701">
                  <c:v>16.251388888888901</c:v>
                </c:pt>
                <c:pt idx="11702">
                  <c:v>16.252777777777801</c:v>
                </c:pt>
                <c:pt idx="11703">
                  <c:v>16.254166666666698</c:v>
                </c:pt>
                <c:pt idx="11704">
                  <c:v>16.255555555555599</c:v>
                </c:pt>
                <c:pt idx="11705">
                  <c:v>16.2569444444444</c:v>
                </c:pt>
                <c:pt idx="11706">
                  <c:v>16.258333333333301</c:v>
                </c:pt>
                <c:pt idx="11707">
                  <c:v>16.259722222222202</c:v>
                </c:pt>
                <c:pt idx="11708">
                  <c:v>16.261111111111099</c:v>
                </c:pt>
                <c:pt idx="11709">
                  <c:v>16.262499999999999</c:v>
                </c:pt>
                <c:pt idx="11710">
                  <c:v>16.2638888888889</c:v>
                </c:pt>
                <c:pt idx="11711">
                  <c:v>16.265277777777801</c:v>
                </c:pt>
                <c:pt idx="11712">
                  <c:v>16.266666666666701</c:v>
                </c:pt>
                <c:pt idx="11713">
                  <c:v>16.268055555555598</c:v>
                </c:pt>
                <c:pt idx="11714">
                  <c:v>16.2694444444444</c:v>
                </c:pt>
                <c:pt idx="11715">
                  <c:v>16.2708333333333</c:v>
                </c:pt>
                <c:pt idx="11716">
                  <c:v>16.272222222222201</c:v>
                </c:pt>
                <c:pt idx="11717">
                  <c:v>16.273611111111101</c:v>
                </c:pt>
                <c:pt idx="11718">
                  <c:v>16.274999999999999</c:v>
                </c:pt>
                <c:pt idx="11719">
                  <c:v>16.276388888888899</c:v>
                </c:pt>
                <c:pt idx="11720">
                  <c:v>16.2777777777778</c:v>
                </c:pt>
                <c:pt idx="11721">
                  <c:v>16.279166666666701</c:v>
                </c:pt>
                <c:pt idx="11722">
                  <c:v>16.280555555555601</c:v>
                </c:pt>
                <c:pt idx="11723">
                  <c:v>16.281944444444399</c:v>
                </c:pt>
                <c:pt idx="11724">
                  <c:v>16.283333333333299</c:v>
                </c:pt>
                <c:pt idx="11725">
                  <c:v>16.2847222222222</c:v>
                </c:pt>
                <c:pt idx="11726">
                  <c:v>16.286111111111101</c:v>
                </c:pt>
                <c:pt idx="11727">
                  <c:v>16.287500000000001</c:v>
                </c:pt>
                <c:pt idx="11728">
                  <c:v>16.288888888888899</c:v>
                </c:pt>
                <c:pt idx="11729">
                  <c:v>16.290277777777799</c:v>
                </c:pt>
                <c:pt idx="11730">
                  <c:v>16.2916666666667</c:v>
                </c:pt>
                <c:pt idx="11731">
                  <c:v>16.2930555555556</c:v>
                </c:pt>
                <c:pt idx="11732">
                  <c:v>16.294444444444402</c:v>
                </c:pt>
                <c:pt idx="11733">
                  <c:v>16.295833333333299</c:v>
                </c:pt>
                <c:pt idx="11734">
                  <c:v>16.297222222222199</c:v>
                </c:pt>
                <c:pt idx="11735">
                  <c:v>16.2986111111111</c:v>
                </c:pt>
                <c:pt idx="11736">
                  <c:v>16.3</c:v>
                </c:pt>
                <c:pt idx="11737">
                  <c:v>16.301388888888901</c:v>
                </c:pt>
                <c:pt idx="11738">
                  <c:v>16.302777777777798</c:v>
                </c:pt>
                <c:pt idx="11739">
                  <c:v>16.304166666666699</c:v>
                </c:pt>
                <c:pt idx="11740">
                  <c:v>16.3055555555556</c:v>
                </c:pt>
                <c:pt idx="11741">
                  <c:v>16.306944444444401</c:v>
                </c:pt>
                <c:pt idx="11742">
                  <c:v>16.308333333333302</c:v>
                </c:pt>
                <c:pt idx="11743">
                  <c:v>16.309722222222199</c:v>
                </c:pt>
                <c:pt idx="11744">
                  <c:v>16.311111111111099</c:v>
                </c:pt>
                <c:pt idx="11745">
                  <c:v>16.3125</c:v>
                </c:pt>
                <c:pt idx="11746">
                  <c:v>16.313888888888901</c:v>
                </c:pt>
                <c:pt idx="11747">
                  <c:v>16.315277777777801</c:v>
                </c:pt>
                <c:pt idx="11748">
                  <c:v>16.316666666666698</c:v>
                </c:pt>
                <c:pt idx="11749">
                  <c:v>16.318055555555599</c:v>
                </c:pt>
                <c:pt idx="11750">
                  <c:v>16.3194444444444</c:v>
                </c:pt>
                <c:pt idx="11751">
                  <c:v>16.320833333333301</c:v>
                </c:pt>
                <c:pt idx="11752">
                  <c:v>16.322222222222202</c:v>
                </c:pt>
                <c:pt idx="11753">
                  <c:v>16.323611111111099</c:v>
                </c:pt>
                <c:pt idx="11754">
                  <c:v>16.324999999999999</c:v>
                </c:pt>
                <c:pt idx="11755">
                  <c:v>16.3263888888889</c:v>
                </c:pt>
                <c:pt idx="11756">
                  <c:v>16.327777777777801</c:v>
                </c:pt>
                <c:pt idx="11757">
                  <c:v>16.329166666666701</c:v>
                </c:pt>
                <c:pt idx="11758">
                  <c:v>16.330555555555598</c:v>
                </c:pt>
                <c:pt idx="11759">
                  <c:v>16.3319444444444</c:v>
                </c:pt>
                <c:pt idx="11760">
                  <c:v>16.3333333333333</c:v>
                </c:pt>
                <c:pt idx="11761">
                  <c:v>16.334722222222201</c:v>
                </c:pt>
                <c:pt idx="11762">
                  <c:v>16.336111111111101</c:v>
                </c:pt>
                <c:pt idx="11763">
                  <c:v>16.337499999999999</c:v>
                </c:pt>
                <c:pt idx="11764">
                  <c:v>16.338888888888899</c:v>
                </c:pt>
                <c:pt idx="11765">
                  <c:v>16.3402777777778</c:v>
                </c:pt>
                <c:pt idx="11766">
                  <c:v>16.341666666666701</c:v>
                </c:pt>
                <c:pt idx="11767">
                  <c:v>16.343055555555601</c:v>
                </c:pt>
                <c:pt idx="11768">
                  <c:v>16.344444444444399</c:v>
                </c:pt>
                <c:pt idx="11769">
                  <c:v>16.345833333333299</c:v>
                </c:pt>
                <c:pt idx="11770">
                  <c:v>16.3472222222222</c:v>
                </c:pt>
                <c:pt idx="11771">
                  <c:v>16.348611111111101</c:v>
                </c:pt>
                <c:pt idx="11772">
                  <c:v>16.350000000000001</c:v>
                </c:pt>
                <c:pt idx="11773">
                  <c:v>16.351388888888899</c:v>
                </c:pt>
                <c:pt idx="11774">
                  <c:v>16.352777777777799</c:v>
                </c:pt>
                <c:pt idx="11775">
                  <c:v>16.3541666666667</c:v>
                </c:pt>
                <c:pt idx="11776">
                  <c:v>16.3555555555556</c:v>
                </c:pt>
                <c:pt idx="11777">
                  <c:v>16.356944444444402</c:v>
                </c:pt>
                <c:pt idx="11778">
                  <c:v>16.358333333333299</c:v>
                </c:pt>
                <c:pt idx="11779">
                  <c:v>16.359722222222199</c:v>
                </c:pt>
                <c:pt idx="11780">
                  <c:v>16.3611111111111</c:v>
                </c:pt>
                <c:pt idx="11781">
                  <c:v>16.362500000000001</c:v>
                </c:pt>
                <c:pt idx="11782">
                  <c:v>16.363888888888901</c:v>
                </c:pt>
                <c:pt idx="11783">
                  <c:v>16.365277777777798</c:v>
                </c:pt>
                <c:pt idx="11784">
                  <c:v>16.366666666666699</c:v>
                </c:pt>
                <c:pt idx="11785">
                  <c:v>16.3680555555556</c:v>
                </c:pt>
                <c:pt idx="11786">
                  <c:v>16.369444444444401</c:v>
                </c:pt>
                <c:pt idx="11787">
                  <c:v>16.370833333333302</c:v>
                </c:pt>
                <c:pt idx="11788">
                  <c:v>16.372222222222199</c:v>
                </c:pt>
                <c:pt idx="11789">
                  <c:v>16.373611111111099</c:v>
                </c:pt>
                <c:pt idx="11790">
                  <c:v>16.375</c:v>
                </c:pt>
                <c:pt idx="11791">
                  <c:v>16.376388888888901</c:v>
                </c:pt>
                <c:pt idx="11792">
                  <c:v>16.377777777777801</c:v>
                </c:pt>
                <c:pt idx="11793">
                  <c:v>16.379166666666698</c:v>
                </c:pt>
                <c:pt idx="11794">
                  <c:v>16.380555555555599</c:v>
                </c:pt>
                <c:pt idx="11795">
                  <c:v>16.3819444444444</c:v>
                </c:pt>
                <c:pt idx="11796">
                  <c:v>16.383333333333301</c:v>
                </c:pt>
                <c:pt idx="11797">
                  <c:v>16.384722222222202</c:v>
                </c:pt>
                <c:pt idx="11798">
                  <c:v>16.386111111111099</c:v>
                </c:pt>
                <c:pt idx="11799">
                  <c:v>16.387499999999999</c:v>
                </c:pt>
                <c:pt idx="11800">
                  <c:v>16.3888888888889</c:v>
                </c:pt>
                <c:pt idx="11801">
                  <c:v>16.390277777777801</c:v>
                </c:pt>
                <c:pt idx="11802">
                  <c:v>16.391666666666701</c:v>
                </c:pt>
                <c:pt idx="11803">
                  <c:v>16.393055555555598</c:v>
                </c:pt>
                <c:pt idx="11804">
                  <c:v>16.3944444444444</c:v>
                </c:pt>
                <c:pt idx="11805">
                  <c:v>16.3958333333333</c:v>
                </c:pt>
                <c:pt idx="11806">
                  <c:v>16.397222222222201</c:v>
                </c:pt>
                <c:pt idx="11807">
                  <c:v>16.398611111111101</c:v>
                </c:pt>
                <c:pt idx="11808">
                  <c:v>16.399999999999999</c:v>
                </c:pt>
                <c:pt idx="11809">
                  <c:v>16.401388888888899</c:v>
                </c:pt>
                <c:pt idx="11810">
                  <c:v>16.4027777777778</c:v>
                </c:pt>
                <c:pt idx="11811">
                  <c:v>16.404166666666701</c:v>
                </c:pt>
                <c:pt idx="11812">
                  <c:v>16.405555555555601</c:v>
                </c:pt>
                <c:pt idx="11813">
                  <c:v>16.406944444444399</c:v>
                </c:pt>
                <c:pt idx="11814">
                  <c:v>16.408333333333299</c:v>
                </c:pt>
                <c:pt idx="11815">
                  <c:v>16.4097222222222</c:v>
                </c:pt>
                <c:pt idx="11816">
                  <c:v>16.411111111111101</c:v>
                </c:pt>
                <c:pt idx="11817">
                  <c:v>16.412500000000001</c:v>
                </c:pt>
                <c:pt idx="11818">
                  <c:v>16.413888888888899</c:v>
                </c:pt>
                <c:pt idx="11819">
                  <c:v>16.415277777777799</c:v>
                </c:pt>
                <c:pt idx="11820">
                  <c:v>16.4166666666667</c:v>
                </c:pt>
                <c:pt idx="11821">
                  <c:v>16.4180555555556</c:v>
                </c:pt>
                <c:pt idx="11822">
                  <c:v>16.419444444444402</c:v>
                </c:pt>
                <c:pt idx="11823">
                  <c:v>16.420833333333299</c:v>
                </c:pt>
                <c:pt idx="11824">
                  <c:v>16.422222222222199</c:v>
                </c:pt>
                <c:pt idx="11825">
                  <c:v>16.4236111111111</c:v>
                </c:pt>
                <c:pt idx="11826">
                  <c:v>16.425000000000001</c:v>
                </c:pt>
                <c:pt idx="11827">
                  <c:v>16.426388888888901</c:v>
                </c:pt>
                <c:pt idx="11828">
                  <c:v>16.427777777777798</c:v>
                </c:pt>
                <c:pt idx="11829">
                  <c:v>16.429166666666699</c:v>
                </c:pt>
                <c:pt idx="11830">
                  <c:v>16.4305555555556</c:v>
                </c:pt>
                <c:pt idx="11831">
                  <c:v>16.431944444444401</c:v>
                </c:pt>
                <c:pt idx="11832">
                  <c:v>16.433333333333302</c:v>
                </c:pt>
                <c:pt idx="11833">
                  <c:v>16.434722222222199</c:v>
                </c:pt>
                <c:pt idx="11834">
                  <c:v>16.436111111111099</c:v>
                </c:pt>
                <c:pt idx="11835">
                  <c:v>16.4375</c:v>
                </c:pt>
                <c:pt idx="11836">
                  <c:v>16.438888888888901</c:v>
                </c:pt>
                <c:pt idx="11837">
                  <c:v>16.440277777777801</c:v>
                </c:pt>
                <c:pt idx="11838">
                  <c:v>16.441666666666698</c:v>
                </c:pt>
                <c:pt idx="11839">
                  <c:v>16.443055555555599</c:v>
                </c:pt>
                <c:pt idx="11840">
                  <c:v>16.4444444444444</c:v>
                </c:pt>
                <c:pt idx="11841">
                  <c:v>16.445833333333301</c:v>
                </c:pt>
                <c:pt idx="11842">
                  <c:v>16.447222222222202</c:v>
                </c:pt>
                <c:pt idx="11843">
                  <c:v>16.448611111111099</c:v>
                </c:pt>
                <c:pt idx="11844">
                  <c:v>16.45</c:v>
                </c:pt>
                <c:pt idx="11845">
                  <c:v>16.4513888888889</c:v>
                </c:pt>
                <c:pt idx="11846">
                  <c:v>16.452777777777801</c:v>
                </c:pt>
                <c:pt idx="11847">
                  <c:v>16.454166666666701</c:v>
                </c:pt>
                <c:pt idx="11848">
                  <c:v>16.455555555555598</c:v>
                </c:pt>
                <c:pt idx="11849">
                  <c:v>16.4569444444444</c:v>
                </c:pt>
                <c:pt idx="11850">
                  <c:v>16.4583333333333</c:v>
                </c:pt>
                <c:pt idx="11851">
                  <c:v>16.459722222222201</c:v>
                </c:pt>
                <c:pt idx="11852">
                  <c:v>16.461111111111101</c:v>
                </c:pt>
                <c:pt idx="11853">
                  <c:v>16.462499999999999</c:v>
                </c:pt>
                <c:pt idx="11854">
                  <c:v>16.463888888888899</c:v>
                </c:pt>
                <c:pt idx="11855">
                  <c:v>16.4652777777778</c:v>
                </c:pt>
                <c:pt idx="11856">
                  <c:v>16.466666666666701</c:v>
                </c:pt>
                <c:pt idx="11857">
                  <c:v>16.468055555555601</c:v>
                </c:pt>
                <c:pt idx="11858">
                  <c:v>16.469444444444399</c:v>
                </c:pt>
                <c:pt idx="11859">
                  <c:v>16.470833333333299</c:v>
                </c:pt>
                <c:pt idx="11860">
                  <c:v>16.4722222222222</c:v>
                </c:pt>
                <c:pt idx="11861">
                  <c:v>16.473611111111101</c:v>
                </c:pt>
                <c:pt idx="11862">
                  <c:v>16.475000000000001</c:v>
                </c:pt>
                <c:pt idx="11863">
                  <c:v>16.476388888888899</c:v>
                </c:pt>
                <c:pt idx="11864">
                  <c:v>16.477777777777799</c:v>
                </c:pt>
                <c:pt idx="11865">
                  <c:v>16.4791666666667</c:v>
                </c:pt>
                <c:pt idx="11866">
                  <c:v>16.4805555555556</c:v>
                </c:pt>
                <c:pt idx="11867">
                  <c:v>16.481944444444402</c:v>
                </c:pt>
                <c:pt idx="11868">
                  <c:v>16.483333333333299</c:v>
                </c:pt>
                <c:pt idx="11869">
                  <c:v>16.484722222222199</c:v>
                </c:pt>
                <c:pt idx="11870">
                  <c:v>16.4861111111111</c:v>
                </c:pt>
                <c:pt idx="11871">
                  <c:v>16.487500000000001</c:v>
                </c:pt>
                <c:pt idx="11872">
                  <c:v>16.488888888888901</c:v>
                </c:pt>
                <c:pt idx="11873">
                  <c:v>16.490277777777798</c:v>
                </c:pt>
                <c:pt idx="11874">
                  <c:v>16.491666666666699</c:v>
                </c:pt>
                <c:pt idx="11875">
                  <c:v>16.4930555555556</c:v>
                </c:pt>
                <c:pt idx="11876">
                  <c:v>16.494444444444401</c:v>
                </c:pt>
                <c:pt idx="11877">
                  <c:v>16.495833333333302</c:v>
                </c:pt>
                <c:pt idx="11878">
                  <c:v>16.497222222222199</c:v>
                </c:pt>
                <c:pt idx="11879">
                  <c:v>16.498611111111099</c:v>
                </c:pt>
                <c:pt idx="11880">
                  <c:v>16.5</c:v>
                </c:pt>
                <c:pt idx="11881">
                  <c:v>16.501388888888901</c:v>
                </c:pt>
                <c:pt idx="11882">
                  <c:v>16.502777777777801</c:v>
                </c:pt>
                <c:pt idx="11883">
                  <c:v>16.504166666666698</c:v>
                </c:pt>
                <c:pt idx="11884">
                  <c:v>16.505555555555599</c:v>
                </c:pt>
                <c:pt idx="11885">
                  <c:v>16.5069444444444</c:v>
                </c:pt>
                <c:pt idx="11886">
                  <c:v>16.508333333333301</c:v>
                </c:pt>
                <c:pt idx="11887">
                  <c:v>16.509722222222202</c:v>
                </c:pt>
                <c:pt idx="11888">
                  <c:v>16.511111111111099</c:v>
                </c:pt>
                <c:pt idx="11889">
                  <c:v>16.512499999999999</c:v>
                </c:pt>
                <c:pt idx="11890">
                  <c:v>16.5138888888889</c:v>
                </c:pt>
                <c:pt idx="11891">
                  <c:v>16.515277777777801</c:v>
                </c:pt>
                <c:pt idx="11892">
                  <c:v>16.516666666666701</c:v>
                </c:pt>
                <c:pt idx="11893">
                  <c:v>16.518055555555598</c:v>
                </c:pt>
                <c:pt idx="11894">
                  <c:v>16.5194444444444</c:v>
                </c:pt>
                <c:pt idx="11895">
                  <c:v>16.5208333333333</c:v>
                </c:pt>
                <c:pt idx="11896">
                  <c:v>16.522222222222201</c:v>
                </c:pt>
                <c:pt idx="11897">
                  <c:v>16.523611111111101</c:v>
                </c:pt>
                <c:pt idx="11898">
                  <c:v>16.524999999999999</c:v>
                </c:pt>
                <c:pt idx="11899">
                  <c:v>16.526388888888899</c:v>
                </c:pt>
                <c:pt idx="11900">
                  <c:v>16.5277777777778</c:v>
                </c:pt>
                <c:pt idx="11901">
                  <c:v>16.529166666666701</c:v>
                </c:pt>
                <c:pt idx="11902">
                  <c:v>16.530555555555601</c:v>
                </c:pt>
                <c:pt idx="11903">
                  <c:v>16.531944444444399</c:v>
                </c:pt>
                <c:pt idx="11904">
                  <c:v>16.533333333333299</c:v>
                </c:pt>
                <c:pt idx="11905">
                  <c:v>16.5347222222222</c:v>
                </c:pt>
                <c:pt idx="11906">
                  <c:v>16.536111111111101</c:v>
                </c:pt>
                <c:pt idx="11907">
                  <c:v>16.537500000000001</c:v>
                </c:pt>
                <c:pt idx="11908">
                  <c:v>16.538888888888899</c:v>
                </c:pt>
                <c:pt idx="11909">
                  <c:v>16.540277777777799</c:v>
                </c:pt>
                <c:pt idx="11910">
                  <c:v>16.5416666666667</c:v>
                </c:pt>
                <c:pt idx="11911">
                  <c:v>16.5430555555556</c:v>
                </c:pt>
                <c:pt idx="11912">
                  <c:v>16.544444444444402</c:v>
                </c:pt>
                <c:pt idx="11913">
                  <c:v>16.545833333333299</c:v>
                </c:pt>
                <c:pt idx="11914">
                  <c:v>16.547222222222199</c:v>
                </c:pt>
                <c:pt idx="11915">
                  <c:v>16.5486111111111</c:v>
                </c:pt>
                <c:pt idx="11916">
                  <c:v>16.55</c:v>
                </c:pt>
                <c:pt idx="11917">
                  <c:v>16.551388888888901</c:v>
                </c:pt>
                <c:pt idx="11918">
                  <c:v>16.552777777777798</c:v>
                </c:pt>
                <c:pt idx="11919">
                  <c:v>16.554166666666699</c:v>
                </c:pt>
                <c:pt idx="11920">
                  <c:v>16.5555555555556</c:v>
                </c:pt>
                <c:pt idx="11921">
                  <c:v>16.556944444444401</c:v>
                </c:pt>
                <c:pt idx="11922">
                  <c:v>16.558333333333302</c:v>
                </c:pt>
                <c:pt idx="11923">
                  <c:v>16.559722222222199</c:v>
                </c:pt>
                <c:pt idx="11924">
                  <c:v>16.561111111111099</c:v>
                </c:pt>
                <c:pt idx="11925">
                  <c:v>16.5625</c:v>
                </c:pt>
                <c:pt idx="11926">
                  <c:v>16.563888888888901</c:v>
                </c:pt>
                <c:pt idx="11927">
                  <c:v>16.565277777777801</c:v>
                </c:pt>
                <c:pt idx="11928">
                  <c:v>16.566666666666698</c:v>
                </c:pt>
                <c:pt idx="11929">
                  <c:v>16.568055555555599</c:v>
                </c:pt>
                <c:pt idx="11930">
                  <c:v>16.5694444444444</c:v>
                </c:pt>
                <c:pt idx="11931">
                  <c:v>16.570833333333301</c:v>
                </c:pt>
                <c:pt idx="11932">
                  <c:v>16.572222222222202</c:v>
                </c:pt>
                <c:pt idx="11933">
                  <c:v>16.573611111111099</c:v>
                </c:pt>
                <c:pt idx="11934">
                  <c:v>16.574999999999999</c:v>
                </c:pt>
                <c:pt idx="11935">
                  <c:v>16.5763888888889</c:v>
                </c:pt>
                <c:pt idx="11936">
                  <c:v>16.577777777777801</c:v>
                </c:pt>
                <c:pt idx="11937">
                  <c:v>16.579166666666701</c:v>
                </c:pt>
                <c:pt idx="11938">
                  <c:v>16.580555555555598</c:v>
                </c:pt>
                <c:pt idx="11939">
                  <c:v>16.5819444444444</c:v>
                </c:pt>
                <c:pt idx="11940">
                  <c:v>16.5833333333333</c:v>
                </c:pt>
                <c:pt idx="11941">
                  <c:v>16.584722222222201</c:v>
                </c:pt>
                <c:pt idx="11942">
                  <c:v>16.586111111111101</c:v>
                </c:pt>
                <c:pt idx="11943">
                  <c:v>16.587499999999999</c:v>
                </c:pt>
                <c:pt idx="11944">
                  <c:v>16.588888888888899</c:v>
                </c:pt>
                <c:pt idx="11945">
                  <c:v>16.5902777777778</c:v>
                </c:pt>
                <c:pt idx="11946">
                  <c:v>16.591666666666701</c:v>
                </c:pt>
                <c:pt idx="11947">
                  <c:v>16.593055555555601</c:v>
                </c:pt>
                <c:pt idx="11948">
                  <c:v>16.594444444444399</c:v>
                </c:pt>
                <c:pt idx="11949">
                  <c:v>16.595833333333299</c:v>
                </c:pt>
                <c:pt idx="11950">
                  <c:v>16.5972222222222</c:v>
                </c:pt>
                <c:pt idx="11951">
                  <c:v>16.598611111111101</c:v>
                </c:pt>
                <c:pt idx="11952">
                  <c:v>16.600000000000001</c:v>
                </c:pt>
                <c:pt idx="11953">
                  <c:v>16.601388888888899</c:v>
                </c:pt>
                <c:pt idx="11954">
                  <c:v>16.602777777777799</c:v>
                </c:pt>
                <c:pt idx="11955">
                  <c:v>16.6041666666667</c:v>
                </c:pt>
                <c:pt idx="11956">
                  <c:v>16.6055555555556</c:v>
                </c:pt>
                <c:pt idx="11957">
                  <c:v>16.606944444444402</c:v>
                </c:pt>
                <c:pt idx="11958">
                  <c:v>16.608333333333299</c:v>
                </c:pt>
                <c:pt idx="11959">
                  <c:v>16.609722222222199</c:v>
                </c:pt>
                <c:pt idx="11960">
                  <c:v>16.6111111111111</c:v>
                </c:pt>
                <c:pt idx="11961">
                  <c:v>16.612500000000001</c:v>
                </c:pt>
                <c:pt idx="11962">
                  <c:v>16.613888888888901</c:v>
                </c:pt>
                <c:pt idx="11963">
                  <c:v>16.615277777777798</c:v>
                </c:pt>
                <c:pt idx="11964">
                  <c:v>16.616666666666699</c:v>
                </c:pt>
                <c:pt idx="11965">
                  <c:v>16.6180555555556</c:v>
                </c:pt>
                <c:pt idx="11966">
                  <c:v>16.619444444444401</c:v>
                </c:pt>
                <c:pt idx="11967">
                  <c:v>16.620833333333302</c:v>
                </c:pt>
                <c:pt idx="11968">
                  <c:v>16.622222222222199</c:v>
                </c:pt>
                <c:pt idx="11969">
                  <c:v>16.623611111111099</c:v>
                </c:pt>
                <c:pt idx="11970">
                  <c:v>16.625</c:v>
                </c:pt>
                <c:pt idx="11971">
                  <c:v>16.626388888888901</c:v>
                </c:pt>
                <c:pt idx="11972">
                  <c:v>16.627777777777801</c:v>
                </c:pt>
                <c:pt idx="11973">
                  <c:v>16.629166666666698</c:v>
                </c:pt>
                <c:pt idx="11974">
                  <c:v>16.630555555555599</c:v>
                </c:pt>
                <c:pt idx="11975">
                  <c:v>16.6319444444444</c:v>
                </c:pt>
                <c:pt idx="11976">
                  <c:v>16.633333333333301</c:v>
                </c:pt>
                <c:pt idx="11977">
                  <c:v>16.634722222222202</c:v>
                </c:pt>
                <c:pt idx="11978">
                  <c:v>16.636111111111099</c:v>
                </c:pt>
                <c:pt idx="11979">
                  <c:v>16.637499999999999</c:v>
                </c:pt>
                <c:pt idx="11980">
                  <c:v>16.6388888888889</c:v>
                </c:pt>
                <c:pt idx="11981">
                  <c:v>16.640277777777801</c:v>
                </c:pt>
                <c:pt idx="11982">
                  <c:v>16.641666666666701</c:v>
                </c:pt>
                <c:pt idx="11983">
                  <c:v>16.643055555555598</c:v>
                </c:pt>
                <c:pt idx="11984">
                  <c:v>16.6444444444444</c:v>
                </c:pt>
                <c:pt idx="11985">
                  <c:v>16.6458333333333</c:v>
                </c:pt>
                <c:pt idx="11986">
                  <c:v>16.647222222222201</c:v>
                </c:pt>
                <c:pt idx="11987">
                  <c:v>16.648611111111101</c:v>
                </c:pt>
                <c:pt idx="11988">
                  <c:v>16.649999999999999</c:v>
                </c:pt>
                <c:pt idx="11989">
                  <c:v>16.651388888888899</c:v>
                </c:pt>
                <c:pt idx="11990">
                  <c:v>16.6527777777778</c:v>
                </c:pt>
                <c:pt idx="11991">
                  <c:v>16.654166666666701</c:v>
                </c:pt>
                <c:pt idx="11992">
                  <c:v>16.655555555555601</c:v>
                </c:pt>
                <c:pt idx="11993">
                  <c:v>16.656944444444399</c:v>
                </c:pt>
                <c:pt idx="11994">
                  <c:v>16.658333333333299</c:v>
                </c:pt>
                <c:pt idx="11995">
                  <c:v>16.6597222222222</c:v>
                </c:pt>
                <c:pt idx="11996">
                  <c:v>16.661111111111101</c:v>
                </c:pt>
                <c:pt idx="11997">
                  <c:v>16.662500000000001</c:v>
                </c:pt>
                <c:pt idx="11998">
                  <c:v>16.663888888888899</c:v>
                </c:pt>
                <c:pt idx="11999">
                  <c:v>16.665277777777799</c:v>
                </c:pt>
                <c:pt idx="12000">
                  <c:v>16.6666666666667</c:v>
                </c:pt>
                <c:pt idx="12001">
                  <c:v>16.6680555555556</c:v>
                </c:pt>
                <c:pt idx="12002">
                  <c:v>16.669444444444402</c:v>
                </c:pt>
                <c:pt idx="12003">
                  <c:v>16.670833333333299</c:v>
                </c:pt>
                <c:pt idx="12004">
                  <c:v>16.672222222222199</c:v>
                </c:pt>
                <c:pt idx="12005">
                  <c:v>16.6736111111111</c:v>
                </c:pt>
                <c:pt idx="12006">
                  <c:v>16.675000000000001</c:v>
                </c:pt>
                <c:pt idx="12007">
                  <c:v>16.676388888888901</c:v>
                </c:pt>
                <c:pt idx="12008">
                  <c:v>16.677777777777798</c:v>
                </c:pt>
                <c:pt idx="12009">
                  <c:v>16.679166666666699</c:v>
                </c:pt>
                <c:pt idx="12010">
                  <c:v>16.6805555555556</c:v>
                </c:pt>
                <c:pt idx="12011">
                  <c:v>16.681944444444401</c:v>
                </c:pt>
                <c:pt idx="12012">
                  <c:v>16.683333333333302</c:v>
                </c:pt>
                <c:pt idx="12013">
                  <c:v>16.684722222222199</c:v>
                </c:pt>
                <c:pt idx="12014">
                  <c:v>16.686111111111099</c:v>
                </c:pt>
                <c:pt idx="12015">
                  <c:v>16.6875</c:v>
                </c:pt>
                <c:pt idx="12016">
                  <c:v>16.688888888888901</c:v>
                </c:pt>
                <c:pt idx="12017">
                  <c:v>16.690277777777801</c:v>
                </c:pt>
                <c:pt idx="12018">
                  <c:v>16.691666666666698</c:v>
                </c:pt>
                <c:pt idx="12019">
                  <c:v>16.693055555555599</c:v>
                </c:pt>
                <c:pt idx="12020">
                  <c:v>16.6944444444444</c:v>
                </c:pt>
                <c:pt idx="12021">
                  <c:v>16.695833333333301</c:v>
                </c:pt>
                <c:pt idx="12022">
                  <c:v>16.697222222222202</c:v>
                </c:pt>
                <c:pt idx="12023">
                  <c:v>16.698611111111099</c:v>
                </c:pt>
                <c:pt idx="12024">
                  <c:v>16.7</c:v>
                </c:pt>
                <c:pt idx="12025">
                  <c:v>16.7013888888889</c:v>
                </c:pt>
                <c:pt idx="12026">
                  <c:v>16.702777777777801</c:v>
                </c:pt>
                <c:pt idx="12027">
                  <c:v>16.704166666666701</c:v>
                </c:pt>
                <c:pt idx="12028">
                  <c:v>16.705555555555598</c:v>
                </c:pt>
                <c:pt idx="12029">
                  <c:v>16.7069444444444</c:v>
                </c:pt>
                <c:pt idx="12030">
                  <c:v>16.7083333333333</c:v>
                </c:pt>
                <c:pt idx="12031">
                  <c:v>16.709722222222201</c:v>
                </c:pt>
                <c:pt idx="12032">
                  <c:v>16.711111111111101</c:v>
                </c:pt>
                <c:pt idx="12033">
                  <c:v>16.712499999999999</c:v>
                </c:pt>
                <c:pt idx="12034">
                  <c:v>16.713888888888899</c:v>
                </c:pt>
                <c:pt idx="12035">
                  <c:v>16.7152777777778</c:v>
                </c:pt>
                <c:pt idx="12036">
                  <c:v>16.716666666666701</c:v>
                </c:pt>
                <c:pt idx="12037">
                  <c:v>16.718055555555601</c:v>
                </c:pt>
                <c:pt idx="12038">
                  <c:v>16.719444444444399</c:v>
                </c:pt>
                <c:pt idx="12039">
                  <c:v>16.720833333333299</c:v>
                </c:pt>
                <c:pt idx="12040">
                  <c:v>16.7222222222222</c:v>
                </c:pt>
                <c:pt idx="12041">
                  <c:v>16.723611111111101</c:v>
                </c:pt>
                <c:pt idx="12042">
                  <c:v>16.725000000000001</c:v>
                </c:pt>
                <c:pt idx="12043">
                  <c:v>16.726388888888899</c:v>
                </c:pt>
                <c:pt idx="12044">
                  <c:v>16.727777777777799</c:v>
                </c:pt>
                <c:pt idx="12045">
                  <c:v>16.7291666666667</c:v>
                </c:pt>
                <c:pt idx="12046">
                  <c:v>16.7305555555556</c:v>
                </c:pt>
                <c:pt idx="12047">
                  <c:v>16.731944444444402</c:v>
                </c:pt>
                <c:pt idx="12048">
                  <c:v>16.733333333333299</c:v>
                </c:pt>
                <c:pt idx="12049">
                  <c:v>16.734722222222199</c:v>
                </c:pt>
                <c:pt idx="12050">
                  <c:v>16.7361111111111</c:v>
                </c:pt>
                <c:pt idx="12051">
                  <c:v>16.737500000000001</c:v>
                </c:pt>
                <c:pt idx="12052">
                  <c:v>16.738888888888901</c:v>
                </c:pt>
                <c:pt idx="12053">
                  <c:v>16.740277777777798</c:v>
                </c:pt>
                <c:pt idx="12054">
                  <c:v>16.741666666666699</c:v>
                </c:pt>
                <c:pt idx="12055">
                  <c:v>16.7430555555556</c:v>
                </c:pt>
                <c:pt idx="12056">
                  <c:v>16.744444444444401</c:v>
                </c:pt>
                <c:pt idx="12057">
                  <c:v>16.745833333333302</c:v>
                </c:pt>
                <c:pt idx="12058">
                  <c:v>16.747222222222199</c:v>
                </c:pt>
                <c:pt idx="12059">
                  <c:v>16.748611111111099</c:v>
                </c:pt>
                <c:pt idx="12060">
                  <c:v>16.75</c:v>
                </c:pt>
                <c:pt idx="12061">
                  <c:v>16.751388888888901</c:v>
                </c:pt>
                <c:pt idx="12062">
                  <c:v>16.752777777777801</c:v>
                </c:pt>
                <c:pt idx="12063">
                  <c:v>16.754166666666698</c:v>
                </c:pt>
                <c:pt idx="12064">
                  <c:v>16.755555555555599</c:v>
                </c:pt>
                <c:pt idx="12065">
                  <c:v>16.7569444444444</c:v>
                </c:pt>
                <c:pt idx="12066">
                  <c:v>16.758333333333301</c:v>
                </c:pt>
                <c:pt idx="12067">
                  <c:v>16.759722222222202</c:v>
                </c:pt>
                <c:pt idx="12068">
                  <c:v>16.761111111111099</c:v>
                </c:pt>
                <c:pt idx="12069">
                  <c:v>16.762499999999999</c:v>
                </c:pt>
                <c:pt idx="12070">
                  <c:v>16.7638888888889</c:v>
                </c:pt>
                <c:pt idx="12071">
                  <c:v>16.765277777777801</c:v>
                </c:pt>
                <c:pt idx="12072">
                  <c:v>16.766666666666701</c:v>
                </c:pt>
                <c:pt idx="12073">
                  <c:v>16.768055555555598</c:v>
                </c:pt>
                <c:pt idx="12074">
                  <c:v>16.7694444444444</c:v>
                </c:pt>
                <c:pt idx="12075">
                  <c:v>16.7708333333333</c:v>
                </c:pt>
                <c:pt idx="12076">
                  <c:v>16.772222222222201</c:v>
                </c:pt>
                <c:pt idx="12077">
                  <c:v>16.773611111111101</c:v>
                </c:pt>
                <c:pt idx="12078">
                  <c:v>16.774999999999999</c:v>
                </c:pt>
                <c:pt idx="12079">
                  <c:v>16.776388888888899</c:v>
                </c:pt>
                <c:pt idx="12080">
                  <c:v>16.7777777777778</c:v>
                </c:pt>
                <c:pt idx="12081">
                  <c:v>16.779166666666701</c:v>
                </c:pt>
                <c:pt idx="12082">
                  <c:v>16.780555555555601</c:v>
                </c:pt>
                <c:pt idx="12083">
                  <c:v>16.781944444444399</c:v>
                </c:pt>
                <c:pt idx="12084">
                  <c:v>16.783333333333299</c:v>
                </c:pt>
                <c:pt idx="12085">
                  <c:v>16.7847222222222</c:v>
                </c:pt>
                <c:pt idx="12086">
                  <c:v>16.786111111111101</c:v>
                </c:pt>
                <c:pt idx="12087">
                  <c:v>16.787500000000001</c:v>
                </c:pt>
                <c:pt idx="12088">
                  <c:v>16.788888888888899</c:v>
                </c:pt>
                <c:pt idx="12089">
                  <c:v>16.790277777777799</c:v>
                </c:pt>
                <c:pt idx="12090">
                  <c:v>16.7916666666667</c:v>
                </c:pt>
                <c:pt idx="12091">
                  <c:v>16.7930555555556</c:v>
                </c:pt>
                <c:pt idx="12092">
                  <c:v>16.794444444444402</c:v>
                </c:pt>
                <c:pt idx="12093">
                  <c:v>16.795833333333299</c:v>
                </c:pt>
                <c:pt idx="12094">
                  <c:v>16.797222222222199</c:v>
                </c:pt>
                <c:pt idx="12095">
                  <c:v>16.7986111111111</c:v>
                </c:pt>
                <c:pt idx="12096">
                  <c:v>16.8</c:v>
                </c:pt>
                <c:pt idx="12097">
                  <c:v>16.801388888888901</c:v>
                </c:pt>
                <c:pt idx="12098">
                  <c:v>16.802777777777798</c:v>
                </c:pt>
                <c:pt idx="12099">
                  <c:v>16.804166666666699</c:v>
                </c:pt>
                <c:pt idx="12100">
                  <c:v>16.8055555555556</c:v>
                </c:pt>
                <c:pt idx="12101">
                  <c:v>16.806944444444401</c:v>
                </c:pt>
                <c:pt idx="12102">
                  <c:v>16.808333333333302</c:v>
                </c:pt>
                <c:pt idx="12103">
                  <c:v>16.809722222222199</c:v>
                </c:pt>
                <c:pt idx="12104">
                  <c:v>16.811111111111099</c:v>
                </c:pt>
                <c:pt idx="12105">
                  <c:v>16.8125</c:v>
                </c:pt>
                <c:pt idx="12106">
                  <c:v>16.813888888888901</c:v>
                </c:pt>
                <c:pt idx="12107">
                  <c:v>16.815277777777801</c:v>
                </c:pt>
                <c:pt idx="12108">
                  <c:v>16.816666666666698</c:v>
                </c:pt>
                <c:pt idx="12109">
                  <c:v>16.818055555555599</c:v>
                </c:pt>
                <c:pt idx="12110">
                  <c:v>16.8194444444444</c:v>
                </c:pt>
                <c:pt idx="12111">
                  <c:v>16.820833333333301</c:v>
                </c:pt>
                <c:pt idx="12112">
                  <c:v>16.822222222222202</c:v>
                </c:pt>
                <c:pt idx="12113">
                  <c:v>16.823611111111099</c:v>
                </c:pt>
                <c:pt idx="12114">
                  <c:v>16.824999999999999</c:v>
                </c:pt>
                <c:pt idx="12115">
                  <c:v>16.8263888888889</c:v>
                </c:pt>
                <c:pt idx="12116">
                  <c:v>16.827777777777801</c:v>
                </c:pt>
                <c:pt idx="12117">
                  <c:v>16.829166666666701</c:v>
                </c:pt>
                <c:pt idx="12118">
                  <c:v>16.830555555555598</c:v>
                </c:pt>
                <c:pt idx="12119">
                  <c:v>16.8319444444444</c:v>
                </c:pt>
                <c:pt idx="12120">
                  <c:v>16.8333333333333</c:v>
                </c:pt>
                <c:pt idx="12121">
                  <c:v>16.834722222222201</c:v>
                </c:pt>
                <c:pt idx="12122">
                  <c:v>16.836111111111101</c:v>
                </c:pt>
                <c:pt idx="12123">
                  <c:v>16.837499999999999</c:v>
                </c:pt>
                <c:pt idx="12124">
                  <c:v>16.838888888888899</c:v>
                </c:pt>
                <c:pt idx="12125">
                  <c:v>16.8402777777778</c:v>
                </c:pt>
                <c:pt idx="12126">
                  <c:v>16.841666666666701</c:v>
                </c:pt>
                <c:pt idx="12127">
                  <c:v>16.843055555555601</c:v>
                </c:pt>
                <c:pt idx="12128">
                  <c:v>16.844444444444399</c:v>
                </c:pt>
                <c:pt idx="12129">
                  <c:v>16.845833333333299</c:v>
                </c:pt>
                <c:pt idx="12130">
                  <c:v>16.8472222222222</c:v>
                </c:pt>
                <c:pt idx="12131">
                  <c:v>16.848611111111101</c:v>
                </c:pt>
                <c:pt idx="12132">
                  <c:v>16.850000000000001</c:v>
                </c:pt>
                <c:pt idx="12133">
                  <c:v>16.851388888888899</c:v>
                </c:pt>
                <c:pt idx="12134">
                  <c:v>16.852777777777799</c:v>
                </c:pt>
                <c:pt idx="12135">
                  <c:v>16.8541666666667</c:v>
                </c:pt>
                <c:pt idx="12136">
                  <c:v>16.8555555555556</c:v>
                </c:pt>
                <c:pt idx="12137">
                  <c:v>16.856944444444402</c:v>
                </c:pt>
                <c:pt idx="12138">
                  <c:v>16.858333333333299</c:v>
                </c:pt>
                <c:pt idx="12139">
                  <c:v>16.859722222222199</c:v>
                </c:pt>
                <c:pt idx="12140">
                  <c:v>16.8611111111111</c:v>
                </c:pt>
                <c:pt idx="12141">
                  <c:v>16.862500000000001</c:v>
                </c:pt>
                <c:pt idx="12142">
                  <c:v>16.863888888888901</c:v>
                </c:pt>
                <c:pt idx="12143">
                  <c:v>16.865277777777798</c:v>
                </c:pt>
                <c:pt idx="12144">
                  <c:v>16.866666666666699</c:v>
                </c:pt>
                <c:pt idx="12145">
                  <c:v>16.8680555555556</c:v>
                </c:pt>
                <c:pt idx="12146">
                  <c:v>16.869444444444401</c:v>
                </c:pt>
                <c:pt idx="12147">
                  <c:v>16.870833333333302</c:v>
                </c:pt>
                <c:pt idx="12148">
                  <c:v>16.872222222222199</c:v>
                </c:pt>
                <c:pt idx="12149">
                  <c:v>16.873611111111099</c:v>
                </c:pt>
                <c:pt idx="12150">
                  <c:v>16.875</c:v>
                </c:pt>
                <c:pt idx="12151">
                  <c:v>16.876388888888901</c:v>
                </c:pt>
                <c:pt idx="12152">
                  <c:v>16.877777777777801</c:v>
                </c:pt>
                <c:pt idx="12153">
                  <c:v>16.879166666666698</c:v>
                </c:pt>
                <c:pt idx="12154">
                  <c:v>16.880555555555599</c:v>
                </c:pt>
                <c:pt idx="12155">
                  <c:v>16.8819444444444</c:v>
                </c:pt>
                <c:pt idx="12156">
                  <c:v>16.883333333333301</c:v>
                </c:pt>
                <c:pt idx="12157">
                  <c:v>16.884722222222202</c:v>
                </c:pt>
                <c:pt idx="12158">
                  <c:v>16.886111111111099</c:v>
                </c:pt>
                <c:pt idx="12159">
                  <c:v>16.887499999999999</c:v>
                </c:pt>
                <c:pt idx="12160">
                  <c:v>16.8888888888889</c:v>
                </c:pt>
                <c:pt idx="12161">
                  <c:v>16.890277777777801</c:v>
                </c:pt>
                <c:pt idx="12162">
                  <c:v>16.891666666666701</c:v>
                </c:pt>
                <c:pt idx="12163">
                  <c:v>16.893055555555598</c:v>
                </c:pt>
                <c:pt idx="12164">
                  <c:v>16.8944444444444</c:v>
                </c:pt>
                <c:pt idx="12165">
                  <c:v>16.8958333333333</c:v>
                </c:pt>
                <c:pt idx="12166">
                  <c:v>16.897222222222201</c:v>
                </c:pt>
                <c:pt idx="12167">
                  <c:v>16.898611111111101</c:v>
                </c:pt>
                <c:pt idx="12168">
                  <c:v>16.899999999999999</c:v>
                </c:pt>
                <c:pt idx="12169">
                  <c:v>16.901388888888899</c:v>
                </c:pt>
                <c:pt idx="12170">
                  <c:v>16.9027777777778</c:v>
                </c:pt>
                <c:pt idx="12171">
                  <c:v>16.904166666666701</c:v>
                </c:pt>
                <c:pt idx="12172">
                  <c:v>16.905555555555601</c:v>
                </c:pt>
                <c:pt idx="12173">
                  <c:v>16.906944444444399</c:v>
                </c:pt>
                <c:pt idx="12174">
                  <c:v>16.908333333333299</c:v>
                </c:pt>
                <c:pt idx="12175">
                  <c:v>16.9097222222222</c:v>
                </c:pt>
                <c:pt idx="12176">
                  <c:v>16.911111111111101</c:v>
                </c:pt>
                <c:pt idx="12177">
                  <c:v>16.912500000000001</c:v>
                </c:pt>
                <c:pt idx="12178">
                  <c:v>16.913888888888899</c:v>
                </c:pt>
                <c:pt idx="12179">
                  <c:v>16.915277777777799</c:v>
                </c:pt>
                <c:pt idx="12180">
                  <c:v>16.9166666666667</c:v>
                </c:pt>
                <c:pt idx="12181">
                  <c:v>16.9180555555556</c:v>
                </c:pt>
                <c:pt idx="12182">
                  <c:v>16.919444444444402</c:v>
                </c:pt>
                <c:pt idx="12183">
                  <c:v>16.920833333333299</c:v>
                </c:pt>
                <c:pt idx="12184">
                  <c:v>16.922222222222199</c:v>
                </c:pt>
                <c:pt idx="12185">
                  <c:v>16.9236111111111</c:v>
                </c:pt>
                <c:pt idx="12186">
                  <c:v>16.925000000000001</c:v>
                </c:pt>
                <c:pt idx="12187">
                  <c:v>16.926388888888901</c:v>
                </c:pt>
                <c:pt idx="12188">
                  <c:v>16.927777777777798</c:v>
                </c:pt>
                <c:pt idx="12189">
                  <c:v>16.929166666666699</c:v>
                </c:pt>
                <c:pt idx="12190">
                  <c:v>16.9305555555556</c:v>
                </c:pt>
                <c:pt idx="12191">
                  <c:v>16.931944444444401</c:v>
                </c:pt>
                <c:pt idx="12192">
                  <c:v>16.933333333333302</c:v>
                </c:pt>
                <c:pt idx="12193">
                  <c:v>16.934722222222199</c:v>
                </c:pt>
                <c:pt idx="12194">
                  <c:v>16.936111111111099</c:v>
                </c:pt>
                <c:pt idx="12195">
                  <c:v>16.9375</c:v>
                </c:pt>
                <c:pt idx="12196">
                  <c:v>16.938888888888901</c:v>
                </c:pt>
                <c:pt idx="12197">
                  <c:v>16.940277777777801</c:v>
                </c:pt>
                <c:pt idx="12198">
                  <c:v>16.941666666666698</c:v>
                </c:pt>
                <c:pt idx="12199">
                  <c:v>16.943055555555599</c:v>
                </c:pt>
                <c:pt idx="12200">
                  <c:v>16.9444444444444</c:v>
                </c:pt>
                <c:pt idx="12201">
                  <c:v>16.945833333333301</c:v>
                </c:pt>
                <c:pt idx="12202">
                  <c:v>16.947222222222202</c:v>
                </c:pt>
                <c:pt idx="12203">
                  <c:v>16.948611111111099</c:v>
                </c:pt>
                <c:pt idx="12204">
                  <c:v>16.95</c:v>
                </c:pt>
                <c:pt idx="12205">
                  <c:v>16.9513888888889</c:v>
                </c:pt>
                <c:pt idx="12206">
                  <c:v>16.952777777777801</c:v>
                </c:pt>
                <c:pt idx="12207">
                  <c:v>16.954166666666701</c:v>
                </c:pt>
                <c:pt idx="12208">
                  <c:v>16.955555555555598</c:v>
                </c:pt>
                <c:pt idx="12209">
                  <c:v>16.9569444444444</c:v>
                </c:pt>
                <c:pt idx="12210">
                  <c:v>16.9583333333333</c:v>
                </c:pt>
                <c:pt idx="12211">
                  <c:v>16.959722222222201</c:v>
                </c:pt>
                <c:pt idx="12212">
                  <c:v>16.961111111111101</c:v>
                </c:pt>
                <c:pt idx="12213">
                  <c:v>16.962499999999999</c:v>
                </c:pt>
                <c:pt idx="12214">
                  <c:v>16.963888888888899</c:v>
                </c:pt>
                <c:pt idx="12215">
                  <c:v>16.9652777777778</c:v>
                </c:pt>
                <c:pt idx="12216">
                  <c:v>16.966666666666701</c:v>
                </c:pt>
                <c:pt idx="12217">
                  <c:v>16.968055555555601</c:v>
                </c:pt>
                <c:pt idx="12218">
                  <c:v>16.969444444444399</c:v>
                </c:pt>
                <c:pt idx="12219">
                  <c:v>16.970833333333299</c:v>
                </c:pt>
                <c:pt idx="12220">
                  <c:v>16.9722222222222</c:v>
                </c:pt>
                <c:pt idx="12221">
                  <c:v>16.973611111111101</c:v>
                </c:pt>
                <c:pt idx="12222">
                  <c:v>16.975000000000001</c:v>
                </c:pt>
                <c:pt idx="12223">
                  <c:v>16.976388888888899</c:v>
                </c:pt>
                <c:pt idx="12224">
                  <c:v>16.977777777777799</c:v>
                </c:pt>
                <c:pt idx="12225">
                  <c:v>16.9791666666667</c:v>
                </c:pt>
                <c:pt idx="12226">
                  <c:v>16.9805555555556</c:v>
                </c:pt>
                <c:pt idx="12227">
                  <c:v>16.981944444444402</c:v>
                </c:pt>
                <c:pt idx="12228">
                  <c:v>16.983333333333299</c:v>
                </c:pt>
                <c:pt idx="12229">
                  <c:v>16.984722222222199</c:v>
                </c:pt>
                <c:pt idx="12230">
                  <c:v>16.9861111111111</c:v>
                </c:pt>
                <c:pt idx="12231">
                  <c:v>16.987500000000001</c:v>
                </c:pt>
                <c:pt idx="12232">
                  <c:v>16.988888888888901</c:v>
                </c:pt>
                <c:pt idx="12233">
                  <c:v>16.990277777777798</c:v>
                </c:pt>
                <c:pt idx="12234">
                  <c:v>16.991666666666699</c:v>
                </c:pt>
                <c:pt idx="12235">
                  <c:v>16.9930555555556</c:v>
                </c:pt>
                <c:pt idx="12236">
                  <c:v>16.994444444444401</c:v>
                </c:pt>
                <c:pt idx="12237">
                  <c:v>16.995833333333302</c:v>
                </c:pt>
                <c:pt idx="12238">
                  <c:v>16.997222222222199</c:v>
                </c:pt>
                <c:pt idx="12239">
                  <c:v>16.998611111111099</c:v>
                </c:pt>
                <c:pt idx="12240">
                  <c:v>17</c:v>
                </c:pt>
                <c:pt idx="12241">
                  <c:v>17.001388888888901</c:v>
                </c:pt>
                <c:pt idx="12242">
                  <c:v>17.002777777777801</c:v>
                </c:pt>
                <c:pt idx="12243">
                  <c:v>17.004166666666698</c:v>
                </c:pt>
                <c:pt idx="12244">
                  <c:v>17.005555555555599</c:v>
                </c:pt>
                <c:pt idx="12245">
                  <c:v>17.0069444444444</c:v>
                </c:pt>
                <c:pt idx="12246">
                  <c:v>17.008333333333301</c:v>
                </c:pt>
                <c:pt idx="12247">
                  <c:v>17.009722222222202</c:v>
                </c:pt>
                <c:pt idx="12248">
                  <c:v>17.011111111111099</c:v>
                </c:pt>
                <c:pt idx="12249">
                  <c:v>17.012499999999999</c:v>
                </c:pt>
                <c:pt idx="12250">
                  <c:v>17.0138888888889</c:v>
                </c:pt>
                <c:pt idx="12251">
                  <c:v>17.015277777777801</c:v>
                </c:pt>
                <c:pt idx="12252">
                  <c:v>17.016666666666701</c:v>
                </c:pt>
                <c:pt idx="12253">
                  <c:v>17.018055555555598</c:v>
                </c:pt>
                <c:pt idx="12254">
                  <c:v>17.0194444444444</c:v>
                </c:pt>
                <c:pt idx="12255">
                  <c:v>17.0208333333333</c:v>
                </c:pt>
                <c:pt idx="12256">
                  <c:v>17.022222222222201</c:v>
                </c:pt>
                <c:pt idx="12257">
                  <c:v>17.023611111111101</c:v>
                </c:pt>
                <c:pt idx="12258">
                  <c:v>17.024999999999999</c:v>
                </c:pt>
                <c:pt idx="12259">
                  <c:v>17.026388888888899</c:v>
                </c:pt>
                <c:pt idx="12260">
                  <c:v>17.0277777777778</c:v>
                </c:pt>
                <c:pt idx="12261">
                  <c:v>17.029166666666701</c:v>
                </c:pt>
                <c:pt idx="12262">
                  <c:v>17.030555555555601</c:v>
                </c:pt>
                <c:pt idx="12263">
                  <c:v>17.031944444444399</c:v>
                </c:pt>
                <c:pt idx="12264">
                  <c:v>17.033333333333299</c:v>
                </c:pt>
                <c:pt idx="12265">
                  <c:v>17.0347222222222</c:v>
                </c:pt>
                <c:pt idx="12266">
                  <c:v>17.036111111111101</c:v>
                </c:pt>
                <c:pt idx="12267">
                  <c:v>17.037500000000001</c:v>
                </c:pt>
                <c:pt idx="12268">
                  <c:v>17.038888888888899</c:v>
                </c:pt>
                <c:pt idx="12269">
                  <c:v>17.040277777777799</c:v>
                </c:pt>
                <c:pt idx="12270">
                  <c:v>17.0416666666667</c:v>
                </c:pt>
                <c:pt idx="12271">
                  <c:v>17.0430555555556</c:v>
                </c:pt>
                <c:pt idx="12272">
                  <c:v>17.044444444444402</c:v>
                </c:pt>
                <c:pt idx="12273">
                  <c:v>17.045833333333299</c:v>
                </c:pt>
                <c:pt idx="12274">
                  <c:v>17.047222222222199</c:v>
                </c:pt>
                <c:pt idx="12275">
                  <c:v>17.0486111111111</c:v>
                </c:pt>
                <c:pt idx="12276">
                  <c:v>17.05</c:v>
                </c:pt>
                <c:pt idx="12277">
                  <c:v>17.051388888888901</c:v>
                </c:pt>
                <c:pt idx="12278">
                  <c:v>17.052777777777798</c:v>
                </c:pt>
                <c:pt idx="12279">
                  <c:v>17.054166666666699</c:v>
                </c:pt>
                <c:pt idx="12280">
                  <c:v>17.0555555555556</c:v>
                </c:pt>
                <c:pt idx="12281">
                  <c:v>17.056944444444401</c:v>
                </c:pt>
                <c:pt idx="12282">
                  <c:v>17.058333333333302</c:v>
                </c:pt>
                <c:pt idx="12283">
                  <c:v>17.059722222222199</c:v>
                </c:pt>
                <c:pt idx="12284">
                  <c:v>17.061111111111099</c:v>
                </c:pt>
                <c:pt idx="12285">
                  <c:v>17.0625</c:v>
                </c:pt>
                <c:pt idx="12286">
                  <c:v>17.063888888888901</c:v>
                </c:pt>
                <c:pt idx="12287">
                  <c:v>17.065277777777801</c:v>
                </c:pt>
                <c:pt idx="12288">
                  <c:v>17.066666666666698</c:v>
                </c:pt>
                <c:pt idx="12289">
                  <c:v>17.068055555555599</c:v>
                </c:pt>
                <c:pt idx="12290">
                  <c:v>17.0694444444444</c:v>
                </c:pt>
                <c:pt idx="12291">
                  <c:v>17.070833333333301</c:v>
                </c:pt>
                <c:pt idx="12292">
                  <c:v>17.072222222222202</c:v>
                </c:pt>
                <c:pt idx="12293">
                  <c:v>17.073611111111099</c:v>
                </c:pt>
                <c:pt idx="12294">
                  <c:v>17.074999999999999</c:v>
                </c:pt>
                <c:pt idx="12295">
                  <c:v>17.0763888888889</c:v>
                </c:pt>
                <c:pt idx="12296">
                  <c:v>17.077777777777801</c:v>
                </c:pt>
                <c:pt idx="12297">
                  <c:v>17.079166666666701</c:v>
                </c:pt>
                <c:pt idx="12298">
                  <c:v>17.080555555555598</c:v>
                </c:pt>
                <c:pt idx="12299">
                  <c:v>17.0819444444444</c:v>
                </c:pt>
                <c:pt idx="12300">
                  <c:v>17.0833333333333</c:v>
                </c:pt>
                <c:pt idx="12301">
                  <c:v>17.084722222222201</c:v>
                </c:pt>
                <c:pt idx="12302">
                  <c:v>17.086111111111101</c:v>
                </c:pt>
                <c:pt idx="12303">
                  <c:v>17.087499999999999</c:v>
                </c:pt>
                <c:pt idx="12304">
                  <c:v>17.088888888888899</c:v>
                </c:pt>
                <c:pt idx="12305">
                  <c:v>17.0902777777778</c:v>
                </c:pt>
                <c:pt idx="12306">
                  <c:v>17.091666666666701</c:v>
                </c:pt>
                <c:pt idx="12307">
                  <c:v>17.093055555555601</c:v>
                </c:pt>
                <c:pt idx="12308">
                  <c:v>17.094444444444399</c:v>
                </c:pt>
                <c:pt idx="12309">
                  <c:v>17.095833333333299</c:v>
                </c:pt>
                <c:pt idx="12310">
                  <c:v>17.0972222222222</c:v>
                </c:pt>
                <c:pt idx="12311">
                  <c:v>17.098611111111101</c:v>
                </c:pt>
                <c:pt idx="12312">
                  <c:v>17.100000000000001</c:v>
                </c:pt>
                <c:pt idx="12313">
                  <c:v>17.101388888888899</c:v>
                </c:pt>
                <c:pt idx="12314">
                  <c:v>17.102777777777799</c:v>
                </c:pt>
                <c:pt idx="12315">
                  <c:v>17.1041666666667</c:v>
                </c:pt>
                <c:pt idx="12316">
                  <c:v>17.1055555555556</c:v>
                </c:pt>
                <c:pt idx="12317">
                  <c:v>17.106944444444402</c:v>
                </c:pt>
                <c:pt idx="12318">
                  <c:v>17.108333333333299</c:v>
                </c:pt>
                <c:pt idx="12319">
                  <c:v>17.109722222222199</c:v>
                </c:pt>
                <c:pt idx="12320">
                  <c:v>17.1111111111111</c:v>
                </c:pt>
                <c:pt idx="12321">
                  <c:v>17.112500000000001</c:v>
                </c:pt>
                <c:pt idx="12322">
                  <c:v>17.113888888888901</c:v>
                </c:pt>
                <c:pt idx="12323">
                  <c:v>17.115277777777798</c:v>
                </c:pt>
                <c:pt idx="12324">
                  <c:v>17.116666666666699</c:v>
                </c:pt>
                <c:pt idx="12325">
                  <c:v>17.1180555555556</c:v>
                </c:pt>
                <c:pt idx="12326">
                  <c:v>17.119444444444401</c:v>
                </c:pt>
                <c:pt idx="12327">
                  <c:v>17.120833333333302</c:v>
                </c:pt>
                <c:pt idx="12328">
                  <c:v>17.122222222222199</c:v>
                </c:pt>
                <c:pt idx="12329">
                  <c:v>17.123611111111099</c:v>
                </c:pt>
                <c:pt idx="12330">
                  <c:v>17.125</c:v>
                </c:pt>
                <c:pt idx="12331">
                  <c:v>17.126388888888901</c:v>
                </c:pt>
                <c:pt idx="12332">
                  <c:v>17.127777777777801</c:v>
                </c:pt>
                <c:pt idx="12333">
                  <c:v>17.129166666666698</c:v>
                </c:pt>
                <c:pt idx="12334">
                  <c:v>17.130555555555599</c:v>
                </c:pt>
                <c:pt idx="12335">
                  <c:v>17.1319444444444</c:v>
                </c:pt>
                <c:pt idx="12336">
                  <c:v>17.133333333333301</c:v>
                </c:pt>
                <c:pt idx="12337">
                  <c:v>17.134722222222202</c:v>
                </c:pt>
                <c:pt idx="12338">
                  <c:v>17.136111111111099</c:v>
                </c:pt>
                <c:pt idx="12339">
                  <c:v>17.137499999999999</c:v>
                </c:pt>
                <c:pt idx="12340">
                  <c:v>17.1388888888889</c:v>
                </c:pt>
                <c:pt idx="12341">
                  <c:v>17.140277777777801</c:v>
                </c:pt>
                <c:pt idx="12342">
                  <c:v>17.141666666666701</c:v>
                </c:pt>
                <c:pt idx="12343">
                  <c:v>17.143055555555598</c:v>
                </c:pt>
                <c:pt idx="12344">
                  <c:v>17.1444444444444</c:v>
                </c:pt>
                <c:pt idx="12345">
                  <c:v>17.1458333333333</c:v>
                </c:pt>
                <c:pt idx="12346">
                  <c:v>17.147222222222201</c:v>
                </c:pt>
                <c:pt idx="12347">
                  <c:v>17.148611111111101</c:v>
                </c:pt>
                <c:pt idx="12348">
                  <c:v>17.149999999999999</c:v>
                </c:pt>
                <c:pt idx="12349">
                  <c:v>17.151388888888899</c:v>
                </c:pt>
                <c:pt idx="12350">
                  <c:v>17.1527777777778</c:v>
                </c:pt>
                <c:pt idx="12351">
                  <c:v>17.154166666666701</c:v>
                </c:pt>
                <c:pt idx="12352">
                  <c:v>17.155555555555601</c:v>
                </c:pt>
                <c:pt idx="12353">
                  <c:v>17.156944444444399</c:v>
                </c:pt>
                <c:pt idx="12354">
                  <c:v>17.158333333333299</c:v>
                </c:pt>
                <c:pt idx="12355">
                  <c:v>17.1597222222222</c:v>
                </c:pt>
                <c:pt idx="12356">
                  <c:v>17.161111111111101</c:v>
                </c:pt>
                <c:pt idx="12357">
                  <c:v>17.162500000000001</c:v>
                </c:pt>
                <c:pt idx="12358">
                  <c:v>17.163888888888899</c:v>
                </c:pt>
                <c:pt idx="12359">
                  <c:v>17.165277777777799</c:v>
                </c:pt>
                <c:pt idx="12360">
                  <c:v>17.1666666666667</c:v>
                </c:pt>
                <c:pt idx="12361">
                  <c:v>17.1680555555556</c:v>
                </c:pt>
                <c:pt idx="12362">
                  <c:v>17.169444444444402</c:v>
                </c:pt>
                <c:pt idx="12363">
                  <c:v>17.170833333333299</c:v>
                </c:pt>
                <c:pt idx="12364">
                  <c:v>17.172222222222199</c:v>
                </c:pt>
                <c:pt idx="12365">
                  <c:v>17.1736111111111</c:v>
                </c:pt>
                <c:pt idx="12366">
                  <c:v>17.175000000000001</c:v>
                </c:pt>
                <c:pt idx="12367">
                  <c:v>17.176388888888901</c:v>
                </c:pt>
                <c:pt idx="12368">
                  <c:v>17.177777777777798</c:v>
                </c:pt>
                <c:pt idx="12369">
                  <c:v>17.179166666666699</c:v>
                </c:pt>
                <c:pt idx="12370">
                  <c:v>17.1805555555556</c:v>
                </c:pt>
                <c:pt idx="12371">
                  <c:v>17.181944444444401</c:v>
                </c:pt>
                <c:pt idx="12372">
                  <c:v>17.183333333333302</c:v>
                </c:pt>
                <c:pt idx="12373">
                  <c:v>17.184722222222199</c:v>
                </c:pt>
                <c:pt idx="12374">
                  <c:v>17.186111111111099</c:v>
                </c:pt>
                <c:pt idx="12375">
                  <c:v>17.1875</c:v>
                </c:pt>
                <c:pt idx="12376">
                  <c:v>17.188888888888901</c:v>
                </c:pt>
                <c:pt idx="12377">
                  <c:v>17.190277777777801</c:v>
                </c:pt>
                <c:pt idx="12378">
                  <c:v>17.191666666666698</c:v>
                </c:pt>
                <c:pt idx="12379">
                  <c:v>17.193055555555599</c:v>
                </c:pt>
                <c:pt idx="12380">
                  <c:v>17.1944444444444</c:v>
                </c:pt>
                <c:pt idx="12381">
                  <c:v>17.195833333333301</c:v>
                </c:pt>
                <c:pt idx="12382">
                  <c:v>17.197222222222202</c:v>
                </c:pt>
                <c:pt idx="12383">
                  <c:v>17.198611111111099</c:v>
                </c:pt>
                <c:pt idx="12384">
                  <c:v>17.2</c:v>
                </c:pt>
                <c:pt idx="12385">
                  <c:v>17.2013888888889</c:v>
                </c:pt>
                <c:pt idx="12386">
                  <c:v>17.202777777777801</c:v>
                </c:pt>
                <c:pt idx="12387">
                  <c:v>17.204166666666701</c:v>
                </c:pt>
                <c:pt idx="12388">
                  <c:v>17.205555555555598</c:v>
                </c:pt>
                <c:pt idx="12389">
                  <c:v>17.2069444444444</c:v>
                </c:pt>
                <c:pt idx="12390">
                  <c:v>17.2083333333333</c:v>
                </c:pt>
                <c:pt idx="12391">
                  <c:v>17.209722222222201</c:v>
                </c:pt>
                <c:pt idx="12392">
                  <c:v>17.211111111111101</c:v>
                </c:pt>
                <c:pt idx="12393">
                  <c:v>17.212499999999999</c:v>
                </c:pt>
                <c:pt idx="12394">
                  <c:v>17.213888888888899</c:v>
                </c:pt>
                <c:pt idx="12395">
                  <c:v>17.2152777777778</c:v>
                </c:pt>
                <c:pt idx="12396">
                  <c:v>17.216666666666701</c:v>
                </c:pt>
                <c:pt idx="12397">
                  <c:v>17.218055555555601</c:v>
                </c:pt>
                <c:pt idx="12398">
                  <c:v>17.219444444444399</c:v>
                </c:pt>
                <c:pt idx="12399">
                  <c:v>17.220833333333299</c:v>
                </c:pt>
                <c:pt idx="12400">
                  <c:v>17.2222222222222</c:v>
                </c:pt>
                <c:pt idx="12401">
                  <c:v>17.223611111111101</c:v>
                </c:pt>
                <c:pt idx="12402">
                  <c:v>17.225000000000001</c:v>
                </c:pt>
                <c:pt idx="12403">
                  <c:v>17.226388888888899</c:v>
                </c:pt>
                <c:pt idx="12404">
                  <c:v>17.227777777777799</c:v>
                </c:pt>
                <c:pt idx="12405">
                  <c:v>17.2291666666667</c:v>
                </c:pt>
                <c:pt idx="12406">
                  <c:v>17.2305555555556</c:v>
                </c:pt>
                <c:pt idx="12407">
                  <c:v>17.231944444444402</c:v>
                </c:pt>
                <c:pt idx="12408">
                  <c:v>17.233333333333299</c:v>
                </c:pt>
                <c:pt idx="12409">
                  <c:v>17.234722222222199</c:v>
                </c:pt>
                <c:pt idx="12410">
                  <c:v>17.2361111111111</c:v>
                </c:pt>
                <c:pt idx="12411">
                  <c:v>17.237500000000001</c:v>
                </c:pt>
                <c:pt idx="12412">
                  <c:v>17.238888888888901</c:v>
                </c:pt>
                <c:pt idx="12413">
                  <c:v>17.240277777777798</c:v>
                </c:pt>
                <c:pt idx="12414">
                  <c:v>17.241666666666699</c:v>
                </c:pt>
                <c:pt idx="12415">
                  <c:v>17.2430555555556</c:v>
                </c:pt>
                <c:pt idx="12416">
                  <c:v>17.244444444444401</c:v>
                </c:pt>
                <c:pt idx="12417">
                  <c:v>17.245833333333302</c:v>
                </c:pt>
                <c:pt idx="12418">
                  <c:v>17.247222222222199</c:v>
                </c:pt>
                <c:pt idx="12419">
                  <c:v>17.248611111111099</c:v>
                </c:pt>
                <c:pt idx="12420">
                  <c:v>17.25</c:v>
                </c:pt>
                <c:pt idx="12421">
                  <c:v>17.251388888888901</c:v>
                </c:pt>
                <c:pt idx="12422">
                  <c:v>17.252777777777801</c:v>
                </c:pt>
                <c:pt idx="12423">
                  <c:v>17.254166666666698</c:v>
                </c:pt>
                <c:pt idx="12424">
                  <c:v>17.255555555555599</c:v>
                </c:pt>
                <c:pt idx="12425">
                  <c:v>17.2569444444444</c:v>
                </c:pt>
                <c:pt idx="12426">
                  <c:v>17.258333333333301</c:v>
                </c:pt>
                <c:pt idx="12427">
                  <c:v>17.259722222222202</c:v>
                </c:pt>
                <c:pt idx="12428">
                  <c:v>17.261111111111099</c:v>
                </c:pt>
                <c:pt idx="12429">
                  <c:v>17.262499999999999</c:v>
                </c:pt>
                <c:pt idx="12430">
                  <c:v>17.2638888888889</c:v>
                </c:pt>
                <c:pt idx="12431">
                  <c:v>17.265277777777801</c:v>
                </c:pt>
                <c:pt idx="12432">
                  <c:v>17.266666666666701</c:v>
                </c:pt>
                <c:pt idx="12433">
                  <c:v>17.268055555555598</c:v>
                </c:pt>
                <c:pt idx="12434">
                  <c:v>17.2694444444444</c:v>
                </c:pt>
                <c:pt idx="12435">
                  <c:v>17.2708333333333</c:v>
                </c:pt>
                <c:pt idx="12436">
                  <c:v>17.272222222222201</c:v>
                </c:pt>
                <c:pt idx="12437">
                  <c:v>17.273611111111101</c:v>
                </c:pt>
                <c:pt idx="12438">
                  <c:v>17.274999999999999</c:v>
                </c:pt>
                <c:pt idx="12439">
                  <c:v>17.276388888888899</c:v>
                </c:pt>
                <c:pt idx="12440">
                  <c:v>17.2777777777778</c:v>
                </c:pt>
                <c:pt idx="12441">
                  <c:v>17.279166666666701</c:v>
                </c:pt>
                <c:pt idx="12442">
                  <c:v>17.280555555555601</c:v>
                </c:pt>
                <c:pt idx="12443">
                  <c:v>17.281944444444399</c:v>
                </c:pt>
                <c:pt idx="12444">
                  <c:v>17.283333333333299</c:v>
                </c:pt>
                <c:pt idx="12445">
                  <c:v>17.2847222222222</c:v>
                </c:pt>
                <c:pt idx="12446">
                  <c:v>17.286111111111101</c:v>
                </c:pt>
                <c:pt idx="12447">
                  <c:v>17.287500000000001</c:v>
                </c:pt>
                <c:pt idx="12448">
                  <c:v>17.288888888888899</c:v>
                </c:pt>
                <c:pt idx="12449">
                  <c:v>17.290277777777799</c:v>
                </c:pt>
                <c:pt idx="12450">
                  <c:v>17.2916666666667</c:v>
                </c:pt>
                <c:pt idx="12451">
                  <c:v>17.2930555555556</c:v>
                </c:pt>
                <c:pt idx="12452">
                  <c:v>17.294444444444402</c:v>
                </c:pt>
                <c:pt idx="12453">
                  <c:v>17.295833333333299</c:v>
                </c:pt>
                <c:pt idx="12454">
                  <c:v>17.297222222222199</c:v>
                </c:pt>
                <c:pt idx="12455">
                  <c:v>17.2986111111111</c:v>
                </c:pt>
                <c:pt idx="12456">
                  <c:v>17.3</c:v>
                </c:pt>
                <c:pt idx="12457">
                  <c:v>17.301388888888901</c:v>
                </c:pt>
                <c:pt idx="12458">
                  <c:v>17.302777777777798</c:v>
                </c:pt>
                <c:pt idx="12459">
                  <c:v>17.304166666666699</c:v>
                </c:pt>
                <c:pt idx="12460">
                  <c:v>17.3055555555556</c:v>
                </c:pt>
                <c:pt idx="12461">
                  <c:v>17.306944444444401</c:v>
                </c:pt>
                <c:pt idx="12462">
                  <c:v>17.308333333333302</c:v>
                </c:pt>
                <c:pt idx="12463">
                  <c:v>17.309722222222199</c:v>
                </c:pt>
                <c:pt idx="12464">
                  <c:v>17.311111111111099</c:v>
                </c:pt>
                <c:pt idx="12465">
                  <c:v>17.3125</c:v>
                </c:pt>
                <c:pt idx="12466">
                  <c:v>17.313888888888901</c:v>
                </c:pt>
                <c:pt idx="12467">
                  <c:v>17.315277777777801</c:v>
                </c:pt>
                <c:pt idx="12468">
                  <c:v>17.316666666666698</c:v>
                </c:pt>
                <c:pt idx="12469">
                  <c:v>17.318055555555599</c:v>
                </c:pt>
                <c:pt idx="12470">
                  <c:v>17.3194444444444</c:v>
                </c:pt>
                <c:pt idx="12471">
                  <c:v>17.320833333333301</c:v>
                </c:pt>
                <c:pt idx="12472">
                  <c:v>17.322222222222202</c:v>
                </c:pt>
                <c:pt idx="12473">
                  <c:v>17.323611111111099</c:v>
                </c:pt>
                <c:pt idx="12474">
                  <c:v>17.324999999999999</c:v>
                </c:pt>
                <c:pt idx="12475">
                  <c:v>17.3263888888889</c:v>
                </c:pt>
                <c:pt idx="12476">
                  <c:v>17.327777777777801</c:v>
                </c:pt>
                <c:pt idx="12477">
                  <c:v>17.329166666666701</c:v>
                </c:pt>
                <c:pt idx="12478">
                  <c:v>17.330555555555598</c:v>
                </c:pt>
                <c:pt idx="12479">
                  <c:v>17.3319444444444</c:v>
                </c:pt>
                <c:pt idx="12480">
                  <c:v>17.3333333333333</c:v>
                </c:pt>
                <c:pt idx="12481">
                  <c:v>17.334722222222201</c:v>
                </c:pt>
                <c:pt idx="12482">
                  <c:v>17.336111111111101</c:v>
                </c:pt>
                <c:pt idx="12483">
                  <c:v>17.337499999999999</c:v>
                </c:pt>
                <c:pt idx="12484">
                  <c:v>17.338888888888899</c:v>
                </c:pt>
                <c:pt idx="12485">
                  <c:v>17.3402777777778</c:v>
                </c:pt>
                <c:pt idx="12486">
                  <c:v>17.341666666666701</c:v>
                </c:pt>
                <c:pt idx="12487">
                  <c:v>17.343055555555601</c:v>
                </c:pt>
                <c:pt idx="12488">
                  <c:v>17.344444444444399</c:v>
                </c:pt>
                <c:pt idx="12489">
                  <c:v>17.345833333333299</c:v>
                </c:pt>
                <c:pt idx="12490">
                  <c:v>17.3472222222222</c:v>
                </c:pt>
                <c:pt idx="12491">
                  <c:v>17.348611111111101</c:v>
                </c:pt>
                <c:pt idx="12492">
                  <c:v>17.350000000000001</c:v>
                </c:pt>
                <c:pt idx="12493">
                  <c:v>17.351388888888899</c:v>
                </c:pt>
                <c:pt idx="12494">
                  <c:v>17.352777777777799</c:v>
                </c:pt>
                <c:pt idx="12495">
                  <c:v>17.3541666666667</c:v>
                </c:pt>
                <c:pt idx="12496">
                  <c:v>17.3555555555556</c:v>
                </c:pt>
                <c:pt idx="12497">
                  <c:v>17.356944444444402</c:v>
                </c:pt>
                <c:pt idx="12498">
                  <c:v>17.358333333333299</c:v>
                </c:pt>
                <c:pt idx="12499">
                  <c:v>17.359722222222199</c:v>
                </c:pt>
                <c:pt idx="12500">
                  <c:v>17.3611111111111</c:v>
                </c:pt>
                <c:pt idx="12501">
                  <c:v>17.362500000000001</c:v>
                </c:pt>
                <c:pt idx="12502">
                  <c:v>17.363888888888901</c:v>
                </c:pt>
                <c:pt idx="12503">
                  <c:v>17.365277777777798</c:v>
                </c:pt>
                <c:pt idx="12504">
                  <c:v>17.366666666666699</c:v>
                </c:pt>
                <c:pt idx="12505">
                  <c:v>17.3680555555556</c:v>
                </c:pt>
                <c:pt idx="12506">
                  <c:v>17.369444444444401</c:v>
                </c:pt>
                <c:pt idx="12507">
                  <c:v>17.370833333333302</c:v>
                </c:pt>
                <c:pt idx="12508">
                  <c:v>17.372222222222199</c:v>
                </c:pt>
                <c:pt idx="12509">
                  <c:v>17.373611111111099</c:v>
                </c:pt>
                <c:pt idx="12510">
                  <c:v>17.375</c:v>
                </c:pt>
                <c:pt idx="12511">
                  <c:v>17.376388888888901</c:v>
                </c:pt>
                <c:pt idx="12512">
                  <c:v>17.377777777777801</c:v>
                </c:pt>
                <c:pt idx="12513">
                  <c:v>17.379166666666698</c:v>
                </c:pt>
                <c:pt idx="12514">
                  <c:v>17.380555555555599</c:v>
                </c:pt>
                <c:pt idx="12515">
                  <c:v>17.3819444444444</c:v>
                </c:pt>
                <c:pt idx="12516">
                  <c:v>17.383333333333301</c:v>
                </c:pt>
                <c:pt idx="12517">
                  <c:v>17.384722222222202</c:v>
                </c:pt>
                <c:pt idx="12518">
                  <c:v>17.386111111111099</c:v>
                </c:pt>
                <c:pt idx="12519">
                  <c:v>17.387499999999999</c:v>
                </c:pt>
                <c:pt idx="12520">
                  <c:v>17.3888888888889</c:v>
                </c:pt>
                <c:pt idx="12521">
                  <c:v>17.390277777777801</c:v>
                </c:pt>
                <c:pt idx="12522">
                  <c:v>17.391666666666701</c:v>
                </c:pt>
                <c:pt idx="12523">
                  <c:v>17.393055555555598</c:v>
                </c:pt>
                <c:pt idx="12524">
                  <c:v>17.3944444444444</c:v>
                </c:pt>
                <c:pt idx="12525">
                  <c:v>17.3958333333333</c:v>
                </c:pt>
                <c:pt idx="12526">
                  <c:v>17.397222222222201</c:v>
                </c:pt>
                <c:pt idx="12527">
                  <c:v>17.398611111111101</c:v>
                </c:pt>
                <c:pt idx="12528">
                  <c:v>17.399999999999999</c:v>
                </c:pt>
                <c:pt idx="12529">
                  <c:v>17.401388888888899</c:v>
                </c:pt>
                <c:pt idx="12530">
                  <c:v>17.4027777777778</c:v>
                </c:pt>
                <c:pt idx="12531">
                  <c:v>17.404166666666701</c:v>
                </c:pt>
                <c:pt idx="12532">
                  <c:v>17.405555555555601</c:v>
                </c:pt>
                <c:pt idx="12533">
                  <c:v>17.406944444444399</c:v>
                </c:pt>
                <c:pt idx="12534">
                  <c:v>17.408333333333299</c:v>
                </c:pt>
                <c:pt idx="12535">
                  <c:v>17.4097222222222</c:v>
                </c:pt>
                <c:pt idx="12536">
                  <c:v>17.411111111111101</c:v>
                </c:pt>
                <c:pt idx="12537">
                  <c:v>17.412500000000001</c:v>
                </c:pt>
                <c:pt idx="12538">
                  <c:v>17.413888888888899</c:v>
                </c:pt>
                <c:pt idx="12539">
                  <c:v>17.415277777777799</c:v>
                </c:pt>
                <c:pt idx="12540">
                  <c:v>17.4166666666667</c:v>
                </c:pt>
                <c:pt idx="12541">
                  <c:v>17.4180555555556</c:v>
                </c:pt>
                <c:pt idx="12542">
                  <c:v>17.419444444444402</c:v>
                </c:pt>
                <c:pt idx="12543">
                  <c:v>17.420833333333299</c:v>
                </c:pt>
                <c:pt idx="12544">
                  <c:v>17.422222222222199</c:v>
                </c:pt>
                <c:pt idx="12545">
                  <c:v>17.4236111111111</c:v>
                </c:pt>
                <c:pt idx="12546">
                  <c:v>17.425000000000001</c:v>
                </c:pt>
                <c:pt idx="12547">
                  <c:v>17.426388888888901</c:v>
                </c:pt>
                <c:pt idx="12548">
                  <c:v>17.427777777777798</c:v>
                </c:pt>
                <c:pt idx="12549">
                  <c:v>17.429166666666699</c:v>
                </c:pt>
                <c:pt idx="12550">
                  <c:v>17.4305555555556</c:v>
                </c:pt>
                <c:pt idx="12551">
                  <c:v>17.431944444444401</c:v>
                </c:pt>
                <c:pt idx="12552">
                  <c:v>17.433333333333302</c:v>
                </c:pt>
                <c:pt idx="12553">
                  <c:v>17.434722222222199</c:v>
                </c:pt>
                <c:pt idx="12554">
                  <c:v>17.436111111111099</c:v>
                </c:pt>
                <c:pt idx="12555">
                  <c:v>17.4375</c:v>
                </c:pt>
                <c:pt idx="12556">
                  <c:v>17.438888888888901</c:v>
                </c:pt>
                <c:pt idx="12557">
                  <c:v>17.440277777777801</c:v>
                </c:pt>
                <c:pt idx="12558">
                  <c:v>17.441666666666698</c:v>
                </c:pt>
                <c:pt idx="12559">
                  <c:v>17.443055555555599</c:v>
                </c:pt>
                <c:pt idx="12560">
                  <c:v>17.4444444444444</c:v>
                </c:pt>
                <c:pt idx="12561">
                  <c:v>17.445833333333301</c:v>
                </c:pt>
                <c:pt idx="12562">
                  <c:v>17.447222222222202</c:v>
                </c:pt>
                <c:pt idx="12563">
                  <c:v>17.448611111111099</c:v>
                </c:pt>
                <c:pt idx="12564">
                  <c:v>17.45</c:v>
                </c:pt>
                <c:pt idx="12565">
                  <c:v>17.4513888888889</c:v>
                </c:pt>
                <c:pt idx="12566">
                  <c:v>17.452777777777801</c:v>
                </c:pt>
                <c:pt idx="12567">
                  <c:v>17.454166666666701</c:v>
                </c:pt>
                <c:pt idx="12568">
                  <c:v>17.455555555555598</c:v>
                </c:pt>
                <c:pt idx="12569">
                  <c:v>17.4569444444444</c:v>
                </c:pt>
                <c:pt idx="12570">
                  <c:v>17.4583333333333</c:v>
                </c:pt>
                <c:pt idx="12571">
                  <c:v>17.459722222222201</c:v>
                </c:pt>
                <c:pt idx="12572">
                  <c:v>17.461111111111101</c:v>
                </c:pt>
                <c:pt idx="12573">
                  <c:v>17.462499999999999</c:v>
                </c:pt>
                <c:pt idx="12574">
                  <c:v>17.463888888888899</c:v>
                </c:pt>
                <c:pt idx="12575">
                  <c:v>17.4652777777778</c:v>
                </c:pt>
                <c:pt idx="12576">
                  <c:v>17.466666666666701</c:v>
                </c:pt>
                <c:pt idx="12577">
                  <c:v>17.468055555555601</c:v>
                </c:pt>
                <c:pt idx="12578">
                  <c:v>17.469444444444399</c:v>
                </c:pt>
                <c:pt idx="12579">
                  <c:v>17.470833333333299</c:v>
                </c:pt>
                <c:pt idx="12580">
                  <c:v>17.4722222222222</c:v>
                </c:pt>
                <c:pt idx="12581">
                  <c:v>17.473611111111101</c:v>
                </c:pt>
                <c:pt idx="12582">
                  <c:v>17.475000000000001</c:v>
                </c:pt>
                <c:pt idx="12583">
                  <c:v>17.476388888888899</c:v>
                </c:pt>
                <c:pt idx="12584">
                  <c:v>17.477777777777799</c:v>
                </c:pt>
                <c:pt idx="12585">
                  <c:v>17.4791666666667</c:v>
                </c:pt>
                <c:pt idx="12586">
                  <c:v>17.4805555555556</c:v>
                </c:pt>
                <c:pt idx="12587">
                  <c:v>17.481944444444402</c:v>
                </c:pt>
                <c:pt idx="12588">
                  <c:v>17.483333333333299</c:v>
                </c:pt>
                <c:pt idx="12589">
                  <c:v>17.484722222222199</c:v>
                </c:pt>
                <c:pt idx="12590">
                  <c:v>17.4861111111111</c:v>
                </c:pt>
                <c:pt idx="12591">
                  <c:v>17.487500000000001</c:v>
                </c:pt>
                <c:pt idx="12592">
                  <c:v>17.488888888888901</c:v>
                </c:pt>
                <c:pt idx="12593">
                  <c:v>17.490277777777798</c:v>
                </c:pt>
                <c:pt idx="12594">
                  <c:v>17.491666666666699</c:v>
                </c:pt>
                <c:pt idx="12595">
                  <c:v>17.4930555555556</c:v>
                </c:pt>
                <c:pt idx="12596">
                  <c:v>17.494444444444401</c:v>
                </c:pt>
                <c:pt idx="12597">
                  <c:v>17.495833333333302</c:v>
                </c:pt>
                <c:pt idx="12598">
                  <c:v>17.497222222222199</c:v>
                </c:pt>
                <c:pt idx="12599">
                  <c:v>17.498611111111099</c:v>
                </c:pt>
                <c:pt idx="12600">
                  <c:v>17.5</c:v>
                </c:pt>
                <c:pt idx="12601">
                  <c:v>17.501388888888901</c:v>
                </c:pt>
                <c:pt idx="12602">
                  <c:v>17.502777777777801</c:v>
                </c:pt>
                <c:pt idx="12603">
                  <c:v>17.504166666666698</c:v>
                </c:pt>
                <c:pt idx="12604">
                  <c:v>17.505555555555599</c:v>
                </c:pt>
                <c:pt idx="12605">
                  <c:v>17.5069444444444</c:v>
                </c:pt>
                <c:pt idx="12606">
                  <c:v>17.508333333333301</c:v>
                </c:pt>
                <c:pt idx="12607">
                  <c:v>17.509722222222202</c:v>
                </c:pt>
                <c:pt idx="12608">
                  <c:v>17.511111111111099</c:v>
                </c:pt>
                <c:pt idx="12609">
                  <c:v>17.512499999999999</c:v>
                </c:pt>
                <c:pt idx="12610">
                  <c:v>17.5138888888889</c:v>
                </c:pt>
                <c:pt idx="12611">
                  <c:v>17.515277777777801</c:v>
                </c:pt>
                <c:pt idx="12612">
                  <c:v>17.516666666666701</c:v>
                </c:pt>
                <c:pt idx="12613">
                  <c:v>17.518055555555598</c:v>
                </c:pt>
                <c:pt idx="12614">
                  <c:v>17.5194444444444</c:v>
                </c:pt>
                <c:pt idx="12615">
                  <c:v>17.5208333333333</c:v>
                </c:pt>
                <c:pt idx="12616">
                  <c:v>17.522222222222201</c:v>
                </c:pt>
                <c:pt idx="12617">
                  <c:v>17.523611111111101</c:v>
                </c:pt>
                <c:pt idx="12618">
                  <c:v>17.524999999999999</c:v>
                </c:pt>
                <c:pt idx="12619">
                  <c:v>17.526388888888899</c:v>
                </c:pt>
                <c:pt idx="12620">
                  <c:v>17.5277777777778</c:v>
                </c:pt>
                <c:pt idx="12621">
                  <c:v>17.529166666666701</c:v>
                </c:pt>
                <c:pt idx="12622">
                  <c:v>17.530555555555601</c:v>
                </c:pt>
                <c:pt idx="12623">
                  <c:v>17.531944444444399</c:v>
                </c:pt>
                <c:pt idx="12624">
                  <c:v>17.533333333333299</c:v>
                </c:pt>
                <c:pt idx="12625">
                  <c:v>17.5347222222222</c:v>
                </c:pt>
                <c:pt idx="12626">
                  <c:v>17.536111111111101</c:v>
                </c:pt>
                <c:pt idx="12627">
                  <c:v>17.537500000000001</c:v>
                </c:pt>
                <c:pt idx="12628">
                  <c:v>17.538888888888899</c:v>
                </c:pt>
                <c:pt idx="12629">
                  <c:v>17.540277777777799</c:v>
                </c:pt>
                <c:pt idx="12630">
                  <c:v>17.5416666666667</c:v>
                </c:pt>
                <c:pt idx="12631">
                  <c:v>17.5430555555556</c:v>
                </c:pt>
                <c:pt idx="12632">
                  <c:v>17.544444444444402</c:v>
                </c:pt>
                <c:pt idx="12633">
                  <c:v>17.545833333333299</c:v>
                </c:pt>
                <c:pt idx="12634">
                  <c:v>17.547222222222199</c:v>
                </c:pt>
                <c:pt idx="12635">
                  <c:v>17.5486111111111</c:v>
                </c:pt>
                <c:pt idx="12636">
                  <c:v>17.55</c:v>
                </c:pt>
                <c:pt idx="12637">
                  <c:v>17.551388888888901</c:v>
                </c:pt>
                <c:pt idx="12638">
                  <c:v>17.552777777777798</c:v>
                </c:pt>
                <c:pt idx="12639">
                  <c:v>17.554166666666699</c:v>
                </c:pt>
                <c:pt idx="12640">
                  <c:v>17.5555555555556</c:v>
                </c:pt>
                <c:pt idx="12641">
                  <c:v>17.556944444444401</c:v>
                </c:pt>
                <c:pt idx="12642">
                  <c:v>17.558333333333302</c:v>
                </c:pt>
                <c:pt idx="12643">
                  <c:v>17.559722222222199</c:v>
                </c:pt>
                <c:pt idx="12644">
                  <c:v>17.561111111111099</c:v>
                </c:pt>
                <c:pt idx="12645">
                  <c:v>17.5625</c:v>
                </c:pt>
                <c:pt idx="12646">
                  <c:v>17.563888888888901</c:v>
                </c:pt>
                <c:pt idx="12647">
                  <c:v>17.565277777777801</c:v>
                </c:pt>
                <c:pt idx="12648">
                  <c:v>17.566666666666698</c:v>
                </c:pt>
                <c:pt idx="12649">
                  <c:v>17.568055555555599</c:v>
                </c:pt>
                <c:pt idx="12650">
                  <c:v>17.5694444444444</c:v>
                </c:pt>
                <c:pt idx="12651">
                  <c:v>17.570833333333301</c:v>
                </c:pt>
                <c:pt idx="12652">
                  <c:v>17.572222222222202</c:v>
                </c:pt>
                <c:pt idx="12653">
                  <c:v>17.573611111111099</c:v>
                </c:pt>
                <c:pt idx="12654">
                  <c:v>17.574999999999999</c:v>
                </c:pt>
                <c:pt idx="12655">
                  <c:v>17.5763888888889</c:v>
                </c:pt>
                <c:pt idx="12656">
                  <c:v>17.577777777777801</c:v>
                </c:pt>
                <c:pt idx="12657">
                  <c:v>17.579166666666701</c:v>
                </c:pt>
                <c:pt idx="12658">
                  <c:v>17.580555555555598</c:v>
                </c:pt>
                <c:pt idx="12659">
                  <c:v>17.5819444444444</c:v>
                </c:pt>
                <c:pt idx="12660">
                  <c:v>17.5833333333333</c:v>
                </c:pt>
                <c:pt idx="12661">
                  <c:v>17.584722222222201</c:v>
                </c:pt>
                <c:pt idx="12662">
                  <c:v>17.586111111111101</c:v>
                </c:pt>
                <c:pt idx="12663">
                  <c:v>17.587499999999999</c:v>
                </c:pt>
                <c:pt idx="12664">
                  <c:v>17.588888888888899</c:v>
                </c:pt>
                <c:pt idx="12665">
                  <c:v>17.5902777777778</c:v>
                </c:pt>
                <c:pt idx="12666">
                  <c:v>17.591666666666701</c:v>
                </c:pt>
                <c:pt idx="12667">
                  <c:v>17.593055555555601</c:v>
                </c:pt>
                <c:pt idx="12668">
                  <c:v>17.594444444444399</c:v>
                </c:pt>
                <c:pt idx="12669">
                  <c:v>17.595833333333299</c:v>
                </c:pt>
                <c:pt idx="12670">
                  <c:v>17.5972222222222</c:v>
                </c:pt>
                <c:pt idx="12671">
                  <c:v>17.598611111111101</c:v>
                </c:pt>
                <c:pt idx="12672">
                  <c:v>17.600000000000001</c:v>
                </c:pt>
                <c:pt idx="12673">
                  <c:v>17.601388888888899</c:v>
                </c:pt>
                <c:pt idx="12674">
                  <c:v>17.602777777777799</c:v>
                </c:pt>
                <c:pt idx="12675">
                  <c:v>17.6041666666667</c:v>
                </c:pt>
                <c:pt idx="12676">
                  <c:v>17.6055555555556</c:v>
                </c:pt>
                <c:pt idx="12677">
                  <c:v>17.606944444444402</c:v>
                </c:pt>
                <c:pt idx="12678">
                  <c:v>17.608333333333299</c:v>
                </c:pt>
                <c:pt idx="12679">
                  <c:v>17.609722222222199</c:v>
                </c:pt>
                <c:pt idx="12680">
                  <c:v>17.6111111111111</c:v>
                </c:pt>
                <c:pt idx="12681">
                  <c:v>17.612500000000001</c:v>
                </c:pt>
                <c:pt idx="12682">
                  <c:v>17.613888888888901</c:v>
                </c:pt>
                <c:pt idx="12683">
                  <c:v>17.615277777777798</c:v>
                </c:pt>
                <c:pt idx="12684">
                  <c:v>17.616666666666699</c:v>
                </c:pt>
                <c:pt idx="12685">
                  <c:v>17.6180555555556</c:v>
                </c:pt>
                <c:pt idx="12686">
                  <c:v>17.619444444444401</c:v>
                </c:pt>
                <c:pt idx="12687">
                  <c:v>17.620833333333302</c:v>
                </c:pt>
                <c:pt idx="12688">
                  <c:v>17.622222222222199</c:v>
                </c:pt>
                <c:pt idx="12689">
                  <c:v>17.623611111111099</c:v>
                </c:pt>
                <c:pt idx="12690">
                  <c:v>17.625</c:v>
                </c:pt>
                <c:pt idx="12691">
                  <c:v>17.626388888888901</c:v>
                </c:pt>
                <c:pt idx="12692">
                  <c:v>17.627777777777801</c:v>
                </c:pt>
                <c:pt idx="12693">
                  <c:v>17.629166666666698</c:v>
                </c:pt>
                <c:pt idx="12694">
                  <c:v>17.630555555555599</c:v>
                </c:pt>
                <c:pt idx="12695">
                  <c:v>17.6319444444444</c:v>
                </c:pt>
                <c:pt idx="12696">
                  <c:v>17.633333333333301</c:v>
                </c:pt>
                <c:pt idx="12697">
                  <c:v>17.634722222222202</c:v>
                </c:pt>
                <c:pt idx="12698">
                  <c:v>17.636111111111099</c:v>
                </c:pt>
                <c:pt idx="12699">
                  <c:v>17.637499999999999</c:v>
                </c:pt>
                <c:pt idx="12700">
                  <c:v>17.6388888888889</c:v>
                </c:pt>
                <c:pt idx="12701">
                  <c:v>17.640277777777801</c:v>
                </c:pt>
                <c:pt idx="12702">
                  <c:v>17.641666666666701</c:v>
                </c:pt>
                <c:pt idx="12703">
                  <c:v>17.643055555555598</c:v>
                </c:pt>
                <c:pt idx="12704">
                  <c:v>17.6444444444444</c:v>
                </c:pt>
                <c:pt idx="12705">
                  <c:v>17.6458333333333</c:v>
                </c:pt>
                <c:pt idx="12706">
                  <c:v>17.647222222222201</c:v>
                </c:pt>
                <c:pt idx="12707">
                  <c:v>17.648611111111101</c:v>
                </c:pt>
                <c:pt idx="12708">
                  <c:v>17.649999999999999</c:v>
                </c:pt>
                <c:pt idx="12709">
                  <c:v>17.651388888888899</c:v>
                </c:pt>
                <c:pt idx="12710">
                  <c:v>17.6527777777778</c:v>
                </c:pt>
                <c:pt idx="12711">
                  <c:v>17.654166666666701</c:v>
                </c:pt>
                <c:pt idx="12712">
                  <c:v>17.655555555555601</c:v>
                </c:pt>
                <c:pt idx="12713">
                  <c:v>17.656944444444399</c:v>
                </c:pt>
                <c:pt idx="12714">
                  <c:v>17.658333333333299</c:v>
                </c:pt>
                <c:pt idx="12715">
                  <c:v>17.6597222222222</c:v>
                </c:pt>
                <c:pt idx="12716">
                  <c:v>17.661111111111101</c:v>
                </c:pt>
                <c:pt idx="12717">
                  <c:v>17.662500000000001</c:v>
                </c:pt>
                <c:pt idx="12718">
                  <c:v>17.663888888888899</c:v>
                </c:pt>
                <c:pt idx="12719">
                  <c:v>17.665277777777799</c:v>
                </c:pt>
                <c:pt idx="12720">
                  <c:v>17.6666666666667</c:v>
                </c:pt>
                <c:pt idx="12721">
                  <c:v>17.6680555555556</c:v>
                </c:pt>
                <c:pt idx="12722">
                  <c:v>17.669444444444402</c:v>
                </c:pt>
                <c:pt idx="12723">
                  <c:v>17.670833333333299</c:v>
                </c:pt>
                <c:pt idx="12724">
                  <c:v>17.672222222222199</c:v>
                </c:pt>
                <c:pt idx="12725">
                  <c:v>17.6736111111111</c:v>
                </c:pt>
                <c:pt idx="12726">
                  <c:v>17.675000000000001</c:v>
                </c:pt>
                <c:pt idx="12727">
                  <c:v>17.676388888888901</c:v>
                </c:pt>
                <c:pt idx="12728">
                  <c:v>17.677777777777798</c:v>
                </c:pt>
                <c:pt idx="12729">
                  <c:v>17.679166666666699</c:v>
                </c:pt>
                <c:pt idx="12730">
                  <c:v>17.6805555555556</c:v>
                </c:pt>
                <c:pt idx="12731">
                  <c:v>17.681944444444401</c:v>
                </c:pt>
                <c:pt idx="12732">
                  <c:v>17.683333333333302</c:v>
                </c:pt>
                <c:pt idx="12733">
                  <c:v>17.684722222222199</c:v>
                </c:pt>
                <c:pt idx="12734">
                  <c:v>17.686111111111099</c:v>
                </c:pt>
                <c:pt idx="12735">
                  <c:v>17.6875</c:v>
                </c:pt>
                <c:pt idx="12736">
                  <c:v>17.688888888888901</c:v>
                </c:pt>
                <c:pt idx="12737">
                  <c:v>17.690277777777801</c:v>
                </c:pt>
                <c:pt idx="12738">
                  <c:v>17.691666666666698</c:v>
                </c:pt>
                <c:pt idx="12739">
                  <c:v>17.693055555555599</c:v>
                </c:pt>
                <c:pt idx="12740">
                  <c:v>17.6944444444444</c:v>
                </c:pt>
                <c:pt idx="12741">
                  <c:v>17.695833333333301</c:v>
                </c:pt>
                <c:pt idx="12742">
                  <c:v>17.697222222222202</c:v>
                </c:pt>
                <c:pt idx="12743">
                  <c:v>17.698611111111099</c:v>
                </c:pt>
                <c:pt idx="12744">
                  <c:v>17.7</c:v>
                </c:pt>
                <c:pt idx="12745">
                  <c:v>17.7013888888889</c:v>
                </c:pt>
                <c:pt idx="12746">
                  <c:v>17.702777777777801</c:v>
                </c:pt>
                <c:pt idx="12747">
                  <c:v>17.704166666666701</c:v>
                </c:pt>
                <c:pt idx="12748">
                  <c:v>17.705555555555598</c:v>
                </c:pt>
                <c:pt idx="12749">
                  <c:v>17.7069444444444</c:v>
                </c:pt>
                <c:pt idx="12750">
                  <c:v>17.7083333333333</c:v>
                </c:pt>
                <c:pt idx="12751">
                  <c:v>17.709722222222201</c:v>
                </c:pt>
                <c:pt idx="12752">
                  <c:v>17.711111111111101</c:v>
                </c:pt>
                <c:pt idx="12753">
                  <c:v>17.712499999999999</c:v>
                </c:pt>
                <c:pt idx="12754">
                  <c:v>17.713888888888899</c:v>
                </c:pt>
                <c:pt idx="12755">
                  <c:v>17.7152777777778</c:v>
                </c:pt>
                <c:pt idx="12756">
                  <c:v>17.716666666666701</c:v>
                </c:pt>
                <c:pt idx="12757">
                  <c:v>17.718055555555601</c:v>
                </c:pt>
                <c:pt idx="12758">
                  <c:v>17.719444444444399</c:v>
                </c:pt>
                <c:pt idx="12759">
                  <c:v>17.720833333333299</c:v>
                </c:pt>
                <c:pt idx="12760">
                  <c:v>17.7222222222222</c:v>
                </c:pt>
                <c:pt idx="12761">
                  <c:v>17.723611111111101</c:v>
                </c:pt>
                <c:pt idx="12762">
                  <c:v>17.725000000000001</c:v>
                </c:pt>
                <c:pt idx="12763">
                  <c:v>17.726388888888899</c:v>
                </c:pt>
                <c:pt idx="12764">
                  <c:v>17.727777777777799</c:v>
                </c:pt>
                <c:pt idx="12765">
                  <c:v>17.7291666666667</c:v>
                </c:pt>
                <c:pt idx="12766">
                  <c:v>17.7305555555556</c:v>
                </c:pt>
                <c:pt idx="12767">
                  <c:v>17.731944444444402</c:v>
                </c:pt>
                <c:pt idx="12768">
                  <c:v>17.733333333333299</c:v>
                </c:pt>
                <c:pt idx="12769">
                  <c:v>17.734722222222199</c:v>
                </c:pt>
                <c:pt idx="12770">
                  <c:v>17.7361111111111</c:v>
                </c:pt>
                <c:pt idx="12771">
                  <c:v>17.737500000000001</c:v>
                </c:pt>
                <c:pt idx="12772">
                  <c:v>17.738888888888901</c:v>
                </c:pt>
                <c:pt idx="12773">
                  <c:v>17.740277777777798</c:v>
                </c:pt>
                <c:pt idx="12774">
                  <c:v>17.741666666666699</c:v>
                </c:pt>
                <c:pt idx="12775">
                  <c:v>17.7430555555556</c:v>
                </c:pt>
                <c:pt idx="12776">
                  <c:v>17.744444444444401</c:v>
                </c:pt>
                <c:pt idx="12777">
                  <c:v>17.745833333333302</c:v>
                </c:pt>
                <c:pt idx="12778">
                  <c:v>17.747222222222199</c:v>
                </c:pt>
                <c:pt idx="12779">
                  <c:v>17.748611111111099</c:v>
                </c:pt>
                <c:pt idx="12780">
                  <c:v>17.75</c:v>
                </c:pt>
                <c:pt idx="12781">
                  <c:v>17.751388888888901</c:v>
                </c:pt>
                <c:pt idx="12782">
                  <c:v>17.752777777777801</c:v>
                </c:pt>
                <c:pt idx="12783">
                  <c:v>17.754166666666698</c:v>
                </c:pt>
                <c:pt idx="12784">
                  <c:v>17.755555555555599</c:v>
                </c:pt>
                <c:pt idx="12785">
                  <c:v>17.7569444444444</c:v>
                </c:pt>
                <c:pt idx="12786">
                  <c:v>17.758333333333301</c:v>
                </c:pt>
                <c:pt idx="12787">
                  <c:v>17.759722222222202</c:v>
                </c:pt>
                <c:pt idx="12788">
                  <c:v>17.761111111111099</c:v>
                </c:pt>
                <c:pt idx="12789">
                  <c:v>17.762499999999999</c:v>
                </c:pt>
                <c:pt idx="12790">
                  <c:v>17.7638888888889</c:v>
                </c:pt>
                <c:pt idx="12791">
                  <c:v>17.765277777777801</c:v>
                </c:pt>
                <c:pt idx="12792">
                  <c:v>17.766666666666701</c:v>
                </c:pt>
                <c:pt idx="12793">
                  <c:v>17.768055555555598</c:v>
                </c:pt>
                <c:pt idx="12794">
                  <c:v>17.7694444444444</c:v>
                </c:pt>
                <c:pt idx="12795">
                  <c:v>17.7708333333333</c:v>
                </c:pt>
                <c:pt idx="12796">
                  <c:v>17.772222222222201</c:v>
                </c:pt>
                <c:pt idx="12797">
                  <c:v>17.773611111111101</c:v>
                </c:pt>
                <c:pt idx="12798">
                  <c:v>17.774999999999999</c:v>
                </c:pt>
                <c:pt idx="12799">
                  <c:v>17.776388888888899</c:v>
                </c:pt>
                <c:pt idx="12800">
                  <c:v>17.7777777777778</c:v>
                </c:pt>
                <c:pt idx="12801">
                  <c:v>17.779166666666701</c:v>
                </c:pt>
                <c:pt idx="12802">
                  <c:v>17.780555555555601</c:v>
                </c:pt>
                <c:pt idx="12803">
                  <c:v>17.781944444444399</c:v>
                </c:pt>
                <c:pt idx="12804">
                  <c:v>17.783333333333299</c:v>
                </c:pt>
                <c:pt idx="12805">
                  <c:v>17.7847222222222</c:v>
                </c:pt>
                <c:pt idx="12806">
                  <c:v>17.786111111111101</c:v>
                </c:pt>
                <c:pt idx="12807">
                  <c:v>17.787500000000001</c:v>
                </c:pt>
                <c:pt idx="12808">
                  <c:v>17.788888888888899</c:v>
                </c:pt>
                <c:pt idx="12809">
                  <c:v>17.790277777777799</c:v>
                </c:pt>
                <c:pt idx="12810">
                  <c:v>17.7916666666667</c:v>
                </c:pt>
                <c:pt idx="12811">
                  <c:v>17.7930555555556</c:v>
                </c:pt>
                <c:pt idx="12812">
                  <c:v>17.794444444444402</c:v>
                </c:pt>
                <c:pt idx="12813">
                  <c:v>17.795833333333299</c:v>
                </c:pt>
                <c:pt idx="12814">
                  <c:v>17.797222222222199</c:v>
                </c:pt>
                <c:pt idx="12815">
                  <c:v>17.7986111111111</c:v>
                </c:pt>
                <c:pt idx="12816">
                  <c:v>17.8</c:v>
                </c:pt>
                <c:pt idx="12817">
                  <c:v>17.801388888888901</c:v>
                </c:pt>
                <c:pt idx="12818">
                  <c:v>17.802777777777798</c:v>
                </c:pt>
                <c:pt idx="12819">
                  <c:v>17.804166666666699</c:v>
                </c:pt>
                <c:pt idx="12820">
                  <c:v>17.8055555555556</c:v>
                </c:pt>
                <c:pt idx="12821">
                  <c:v>17.806944444444401</c:v>
                </c:pt>
                <c:pt idx="12822">
                  <c:v>17.808333333333302</c:v>
                </c:pt>
                <c:pt idx="12823">
                  <c:v>17.809722222222199</c:v>
                </c:pt>
                <c:pt idx="12824">
                  <c:v>17.811111111111099</c:v>
                </c:pt>
                <c:pt idx="12825">
                  <c:v>17.8125</c:v>
                </c:pt>
                <c:pt idx="12826">
                  <c:v>17.813888888888901</c:v>
                </c:pt>
                <c:pt idx="12827">
                  <c:v>17.815277777777801</c:v>
                </c:pt>
                <c:pt idx="12828">
                  <c:v>17.816666666666698</c:v>
                </c:pt>
                <c:pt idx="12829">
                  <c:v>17.818055555555599</c:v>
                </c:pt>
                <c:pt idx="12830">
                  <c:v>17.8194444444444</c:v>
                </c:pt>
                <c:pt idx="12831">
                  <c:v>17.820833333333301</c:v>
                </c:pt>
                <c:pt idx="12832">
                  <c:v>17.822222222222202</c:v>
                </c:pt>
                <c:pt idx="12833">
                  <c:v>17.823611111111099</c:v>
                </c:pt>
                <c:pt idx="12834">
                  <c:v>17.824999999999999</c:v>
                </c:pt>
                <c:pt idx="12835">
                  <c:v>17.8263888888889</c:v>
                </c:pt>
                <c:pt idx="12836">
                  <c:v>17.827777777777801</c:v>
                </c:pt>
                <c:pt idx="12837">
                  <c:v>17.829166666666701</c:v>
                </c:pt>
                <c:pt idx="12838">
                  <c:v>17.830555555555598</c:v>
                </c:pt>
                <c:pt idx="12839">
                  <c:v>17.8319444444444</c:v>
                </c:pt>
                <c:pt idx="12840">
                  <c:v>17.8333333333333</c:v>
                </c:pt>
                <c:pt idx="12841">
                  <c:v>17.834722222222201</c:v>
                </c:pt>
                <c:pt idx="12842">
                  <c:v>17.836111111111101</c:v>
                </c:pt>
                <c:pt idx="12843">
                  <c:v>17.837499999999999</c:v>
                </c:pt>
                <c:pt idx="12844">
                  <c:v>17.838888888888899</c:v>
                </c:pt>
                <c:pt idx="12845">
                  <c:v>17.8402777777778</c:v>
                </c:pt>
                <c:pt idx="12846">
                  <c:v>17.841666666666701</c:v>
                </c:pt>
                <c:pt idx="12847">
                  <c:v>17.843055555555601</c:v>
                </c:pt>
                <c:pt idx="12848">
                  <c:v>17.844444444444399</c:v>
                </c:pt>
                <c:pt idx="12849">
                  <c:v>17.845833333333299</c:v>
                </c:pt>
                <c:pt idx="12850">
                  <c:v>17.8472222222222</c:v>
                </c:pt>
                <c:pt idx="12851">
                  <c:v>17.848611111111101</c:v>
                </c:pt>
                <c:pt idx="12852">
                  <c:v>17.850000000000001</c:v>
                </c:pt>
                <c:pt idx="12853">
                  <c:v>17.851388888888899</c:v>
                </c:pt>
                <c:pt idx="12854">
                  <c:v>17.852777777777799</c:v>
                </c:pt>
                <c:pt idx="12855">
                  <c:v>17.8541666666667</c:v>
                </c:pt>
                <c:pt idx="12856">
                  <c:v>17.8555555555556</c:v>
                </c:pt>
                <c:pt idx="12857">
                  <c:v>17.856944444444402</c:v>
                </c:pt>
                <c:pt idx="12858">
                  <c:v>17.858333333333299</c:v>
                </c:pt>
                <c:pt idx="12859">
                  <c:v>17.859722222222199</c:v>
                </c:pt>
                <c:pt idx="12860">
                  <c:v>17.8611111111111</c:v>
                </c:pt>
                <c:pt idx="12861">
                  <c:v>17.862500000000001</c:v>
                </c:pt>
                <c:pt idx="12862">
                  <c:v>17.863888888888901</c:v>
                </c:pt>
                <c:pt idx="12863">
                  <c:v>17.865277777777798</c:v>
                </c:pt>
                <c:pt idx="12864">
                  <c:v>17.866666666666699</c:v>
                </c:pt>
                <c:pt idx="12865">
                  <c:v>17.8680555555556</c:v>
                </c:pt>
                <c:pt idx="12866">
                  <c:v>17.869444444444401</c:v>
                </c:pt>
                <c:pt idx="12867">
                  <c:v>17.870833333333302</c:v>
                </c:pt>
                <c:pt idx="12868">
                  <c:v>17.872222222222199</c:v>
                </c:pt>
                <c:pt idx="12869">
                  <c:v>17.873611111111099</c:v>
                </c:pt>
                <c:pt idx="12870">
                  <c:v>17.875</c:v>
                </c:pt>
                <c:pt idx="12871">
                  <c:v>17.876388888888901</c:v>
                </c:pt>
                <c:pt idx="12872">
                  <c:v>17.877777777777801</c:v>
                </c:pt>
                <c:pt idx="12873">
                  <c:v>17.879166666666698</c:v>
                </c:pt>
                <c:pt idx="12874">
                  <c:v>17.880555555555599</c:v>
                </c:pt>
                <c:pt idx="12875">
                  <c:v>17.8819444444444</c:v>
                </c:pt>
                <c:pt idx="12876">
                  <c:v>17.883333333333301</c:v>
                </c:pt>
                <c:pt idx="12877">
                  <c:v>17.884722222222202</c:v>
                </c:pt>
                <c:pt idx="12878">
                  <c:v>17.886111111111099</c:v>
                </c:pt>
                <c:pt idx="12879">
                  <c:v>17.887499999999999</c:v>
                </c:pt>
                <c:pt idx="12880">
                  <c:v>17.8888888888889</c:v>
                </c:pt>
                <c:pt idx="12881">
                  <c:v>17.890277777777801</c:v>
                </c:pt>
                <c:pt idx="12882">
                  <c:v>17.891666666666701</c:v>
                </c:pt>
                <c:pt idx="12883">
                  <c:v>17.893055555555598</c:v>
                </c:pt>
                <c:pt idx="12884">
                  <c:v>17.8944444444444</c:v>
                </c:pt>
                <c:pt idx="12885">
                  <c:v>17.8958333333333</c:v>
                </c:pt>
                <c:pt idx="12886">
                  <c:v>17.897222222222201</c:v>
                </c:pt>
                <c:pt idx="12887">
                  <c:v>17.898611111111101</c:v>
                </c:pt>
                <c:pt idx="12888">
                  <c:v>17.899999999999999</c:v>
                </c:pt>
                <c:pt idx="12889">
                  <c:v>17.901388888888899</c:v>
                </c:pt>
                <c:pt idx="12890">
                  <c:v>17.9027777777778</c:v>
                </c:pt>
                <c:pt idx="12891">
                  <c:v>17.904166666666701</c:v>
                </c:pt>
                <c:pt idx="12892">
                  <c:v>17.905555555555601</c:v>
                </c:pt>
                <c:pt idx="12893">
                  <c:v>17.906944444444399</c:v>
                </c:pt>
                <c:pt idx="12894">
                  <c:v>17.908333333333299</c:v>
                </c:pt>
                <c:pt idx="12895">
                  <c:v>17.9097222222222</c:v>
                </c:pt>
                <c:pt idx="12896">
                  <c:v>17.911111111111101</c:v>
                </c:pt>
                <c:pt idx="12897">
                  <c:v>17.912500000000001</c:v>
                </c:pt>
                <c:pt idx="12898">
                  <c:v>17.913888888888899</c:v>
                </c:pt>
                <c:pt idx="12899">
                  <c:v>17.915277777777799</c:v>
                </c:pt>
                <c:pt idx="12900">
                  <c:v>17.9166666666667</c:v>
                </c:pt>
                <c:pt idx="12901">
                  <c:v>17.9180555555556</c:v>
                </c:pt>
                <c:pt idx="12902">
                  <c:v>17.919444444444402</c:v>
                </c:pt>
                <c:pt idx="12903">
                  <c:v>17.920833333333299</c:v>
                </c:pt>
                <c:pt idx="12904">
                  <c:v>17.922222222222199</c:v>
                </c:pt>
                <c:pt idx="12905">
                  <c:v>17.9236111111111</c:v>
                </c:pt>
                <c:pt idx="12906">
                  <c:v>17.925000000000001</c:v>
                </c:pt>
                <c:pt idx="12907">
                  <c:v>17.926388888888901</c:v>
                </c:pt>
                <c:pt idx="12908">
                  <c:v>17.927777777777798</c:v>
                </c:pt>
                <c:pt idx="12909">
                  <c:v>17.929166666666699</c:v>
                </c:pt>
                <c:pt idx="12910">
                  <c:v>17.9305555555556</c:v>
                </c:pt>
                <c:pt idx="12911">
                  <c:v>17.931944444444401</c:v>
                </c:pt>
                <c:pt idx="12912">
                  <c:v>17.933333333333302</c:v>
                </c:pt>
                <c:pt idx="12913">
                  <c:v>17.934722222222199</c:v>
                </c:pt>
                <c:pt idx="12914">
                  <c:v>17.936111111111099</c:v>
                </c:pt>
                <c:pt idx="12915">
                  <c:v>17.9375</c:v>
                </c:pt>
                <c:pt idx="12916">
                  <c:v>17.938888888888901</c:v>
                </c:pt>
                <c:pt idx="12917">
                  <c:v>17.940277777777801</c:v>
                </c:pt>
                <c:pt idx="12918">
                  <c:v>17.941666666666698</c:v>
                </c:pt>
                <c:pt idx="12919">
                  <c:v>17.943055555555599</c:v>
                </c:pt>
                <c:pt idx="12920">
                  <c:v>17.9444444444444</c:v>
                </c:pt>
                <c:pt idx="12921">
                  <c:v>17.945833333333301</c:v>
                </c:pt>
                <c:pt idx="12922">
                  <c:v>17.947222222222202</c:v>
                </c:pt>
                <c:pt idx="12923">
                  <c:v>17.948611111111099</c:v>
                </c:pt>
                <c:pt idx="12924">
                  <c:v>17.95</c:v>
                </c:pt>
                <c:pt idx="12925">
                  <c:v>17.9513888888889</c:v>
                </c:pt>
                <c:pt idx="12926">
                  <c:v>17.952777777777801</c:v>
                </c:pt>
                <c:pt idx="12927">
                  <c:v>17.954166666666701</c:v>
                </c:pt>
                <c:pt idx="12928">
                  <c:v>17.955555555555598</c:v>
                </c:pt>
                <c:pt idx="12929">
                  <c:v>17.9569444444444</c:v>
                </c:pt>
                <c:pt idx="12930">
                  <c:v>17.9583333333333</c:v>
                </c:pt>
                <c:pt idx="12931">
                  <c:v>17.959722222222201</c:v>
                </c:pt>
                <c:pt idx="12932">
                  <c:v>17.961111111111101</c:v>
                </c:pt>
                <c:pt idx="12933">
                  <c:v>17.962499999999999</c:v>
                </c:pt>
                <c:pt idx="12934">
                  <c:v>17.963888888888899</c:v>
                </c:pt>
                <c:pt idx="12935">
                  <c:v>17.9652777777778</c:v>
                </c:pt>
                <c:pt idx="12936">
                  <c:v>17.966666666666701</c:v>
                </c:pt>
                <c:pt idx="12937">
                  <c:v>17.968055555555601</c:v>
                </c:pt>
                <c:pt idx="12938">
                  <c:v>17.969444444444399</c:v>
                </c:pt>
                <c:pt idx="12939">
                  <c:v>17.970833333333299</c:v>
                </c:pt>
                <c:pt idx="12940">
                  <c:v>17.9722222222222</c:v>
                </c:pt>
                <c:pt idx="12941">
                  <c:v>17.973611111111101</c:v>
                </c:pt>
                <c:pt idx="12942">
                  <c:v>17.975000000000001</c:v>
                </c:pt>
                <c:pt idx="12943">
                  <c:v>17.976388888888899</c:v>
                </c:pt>
                <c:pt idx="12944">
                  <c:v>17.977777777777799</c:v>
                </c:pt>
                <c:pt idx="12945">
                  <c:v>17.9791666666667</c:v>
                </c:pt>
                <c:pt idx="12946">
                  <c:v>17.9805555555556</c:v>
                </c:pt>
                <c:pt idx="12947">
                  <c:v>17.981944444444402</c:v>
                </c:pt>
                <c:pt idx="12948">
                  <c:v>17.983333333333299</c:v>
                </c:pt>
                <c:pt idx="12949">
                  <c:v>17.984722222222199</c:v>
                </c:pt>
                <c:pt idx="12950">
                  <c:v>17.9861111111111</c:v>
                </c:pt>
                <c:pt idx="12951">
                  <c:v>17.987500000000001</c:v>
                </c:pt>
                <c:pt idx="12952">
                  <c:v>17.988888888888901</c:v>
                </c:pt>
                <c:pt idx="12953">
                  <c:v>17.990277777777798</c:v>
                </c:pt>
                <c:pt idx="12954">
                  <c:v>17.991666666666699</c:v>
                </c:pt>
                <c:pt idx="12955">
                  <c:v>17.9930555555556</c:v>
                </c:pt>
                <c:pt idx="12956">
                  <c:v>17.994444444444401</c:v>
                </c:pt>
                <c:pt idx="12957">
                  <c:v>17.995833333333302</c:v>
                </c:pt>
                <c:pt idx="12958">
                  <c:v>17.997222222222199</c:v>
                </c:pt>
                <c:pt idx="12959">
                  <c:v>17.998611111111099</c:v>
                </c:pt>
                <c:pt idx="12960">
                  <c:v>18</c:v>
                </c:pt>
                <c:pt idx="12961">
                  <c:v>18.001388888888901</c:v>
                </c:pt>
                <c:pt idx="12962">
                  <c:v>18.002777777777801</c:v>
                </c:pt>
                <c:pt idx="12963">
                  <c:v>18.004166666666698</c:v>
                </c:pt>
                <c:pt idx="12964">
                  <c:v>18.005555555555599</c:v>
                </c:pt>
                <c:pt idx="12965">
                  <c:v>18.0069444444444</c:v>
                </c:pt>
                <c:pt idx="12966">
                  <c:v>18.008333333333301</c:v>
                </c:pt>
                <c:pt idx="12967">
                  <c:v>18.009722222222202</c:v>
                </c:pt>
                <c:pt idx="12968">
                  <c:v>18.011111111111099</c:v>
                </c:pt>
                <c:pt idx="12969">
                  <c:v>18.012499999999999</c:v>
                </c:pt>
                <c:pt idx="12970">
                  <c:v>18.0138888888889</c:v>
                </c:pt>
                <c:pt idx="12971">
                  <c:v>18.015277777777801</c:v>
                </c:pt>
                <c:pt idx="12972">
                  <c:v>18.016666666666701</c:v>
                </c:pt>
                <c:pt idx="12973">
                  <c:v>18.018055555555598</c:v>
                </c:pt>
                <c:pt idx="12974">
                  <c:v>18.0194444444444</c:v>
                </c:pt>
                <c:pt idx="12975">
                  <c:v>18.0208333333333</c:v>
                </c:pt>
                <c:pt idx="12976">
                  <c:v>18.022222222222201</c:v>
                </c:pt>
                <c:pt idx="12977">
                  <c:v>18.023611111111101</c:v>
                </c:pt>
                <c:pt idx="12978">
                  <c:v>18.024999999999999</c:v>
                </c:pt>
                <c:pt idx="12979">
                  <c:v>18.026388888888899</c:v>
                </c:pt>
                <c:pt idx="12980">
                  <c:v>18.0277777777778</c:v>
                </c:pt>
                <c:pt idx="12981">
                  <c:v>18.029166666666701</c:v>
                </c:pt>
                <c:pt idx="12982">
                  <c:v>18.030555555555601</c:v>
                </c:pt>
                <c:pt idx="12983">
                  <c:v>18.031944444444399</c:v>
                </c:pt>
                <c:pt idx="12984">
                  <c:v>18.033333333333299</c:v>
                </c:pt>
                <c:pt idx="12985">
                  <c:v>18.0347222222222</c:v>
                </c:pt>
                <c:pt idx="12986">
                  <c:v>18.036111111111101</c:v>
                </c:pt>
                <c:pt idx="12987">
                  <c:v>18.037500000000001</c:v>
                </c:pt>
                <c:pt idx="12988">
                  <c:v>18.038888888888899</c:v>
                </c:pt>
                <c:pt idx="12989">
                  <c:v>18.040277777777799</c:v>
                </c:pt>
                <c:pt idx="12990">
                  <c:v>18.0416666666667</c:v>
                </c:pt>
                <c:pt idx="12991">
                  <c:v>18.0430555555556</c:v>
                </c:pt>
                <c:pt idx="12992">
                  <c:v>18.044444444444402</c:v>
                </c:pt>
                <c:pt idx="12993">
                  <c:v>18.045833333333299</c:v>
                </c:pt>
                <c:pt idx="12994">
                  <c:v>18.047222222222199</c:v>
                </c:pt>
                <c:pt idx="12995">
                  <c:v>18.0486111111111</c:v>
                </c:pt>
                <c:pt idx="12996">
                  <c:v>18.05</c:v>
                </c:pt>
                <c:pt idx="12997">
                  <c:v>18.051388888888901</c:v>
                </c:pt>
                <c:pt idx="12998">
                  <c:v>18.052777777777798</c:v>
                </c:pt>
                <c:pt idx="12999">
                  <c:v>18.054166666666699</c:v>
                </c:pt>
                <c:pt idx="13000">
                  <c:v>18.0555555555556</c:v>
                </c:pt>
                <c:pt idx="13001">
                  <c:v>18.056944444444401</c:v>
                </c:pt>
                <c:pt idx="13002">
                  <c:v>18.058333333333302</c:v>
                </c:pt>
                <c:pt idx="13003">
                  <c:v>18.059722222222199</c:v>
                </c:pt>
                <c:pt idx="13004">
                  <c:v>18.061111111111099</c:v>
                </c:pt>
                <c:pt idx="13005">
                  <c:v>18.0625</c:v>
                </c:pt>
                <c:pt idx="13006">
                  <c:v>18.063888888888901</c:v>
                </c:pt>
                <c:pt idx="13007">
                  <c:v>18.065277777777801</c:v>
                </c:pt>
                <c:pt idx="13008">
                  <c:v>18.066666666666698</c:v>
                </c:pt>
                <c:pt idx="13009">
                  <c:v>18.068055555555599</c:v>
                </c:pt>
                <c:pt idx="13010">
                  <c:v>18.0694444444444</c:v>
                </c:pt>
                <c:pt idx="13011">
                  <c:v>18.070833333333301</c:v>
                </c:pt>
                <c:pt idx="13012">
                  <c:v>18.072222222222202</c:v>
                </c:pt>
                <c:pt idx="13013">
                  <c:v>18.073611111111099</c:v>
                </c:pt>
                <c:pt idx="13014">
                  <c:v>18.074999999999999</c:v>
                </c:pt>
                <c:pt idx="13015">
                  <c:v>18.0763888888889</c:v>
                </c:pt>
                <c:pt idx="13016">
                  <c:v>18.077777777777801</c:v>
                </c:pt>
                <c:pt idx="13017">
                  <c:v>18.079166666666701</c:v>
                </c:pt>
                <c:pt idx="13018">
                  <c:v>18.080555555555598</c:v>
                </c:pt>
                <c:pt idx="13019">
                  <c:v>18.0819444444444</c:v>
                </c:pt>
                <c:pt idx="13020">
                  <c:v>18.0833333333333</c:v>
                </c:pt>
                <c:pt idx="13021">
                  <c:v>18.084722222222201</c:v>
                </c:pt>
                <c:pt idx="13022">
                  <c:v>18.086111111111101</c:v>
                </c:pt>
                <c:pt idx="13023">
                  <c:v>18.087499999999999</c:v>
                </c:pt>
                <c:pt idx="13024">
                  <c:v>18.088888888888899</c:v>
                </c:pt>
                <c:pt idx="13025">
                  <c:v>18.0902777777778</c:v>
                </c:pt>
                <c:pt idx="13026">
                  <c:v>18.091666666666701</c:v>
                </c:pt>
                <c:pt idx="13027">
                  <c:v>18.093055555555601</c:v>
                </c:pt>
                <c:pt idx="13028">
                  <c:v>18.094444444444399</c:v>
                </c:pt>
                <c:pt idx="13029">
                  <c:v>18.095833333333299</c:v>
                </c:pt>
                <c:pt idx="13030">
                  <c:v>18.0972222222222</c:v>
                </c:pt>
                <c:pt idx="13031">
                  <c:v>18.098611111111101</c:v>
                </c:pt>
                <c:pt idx="13032">
                  <c:v>18.100000000000001</c:v>
                </c:pt>
                <c:pt idx="13033">
                  <c:v>18.101388888888899</c:v>
                </c:pt>
                <c:pt idx="13034">
                  <c:v>18.102777777777799</c:v>
                </c:pt>
                <c:pt idx="13035">
                  <c:v>18.1041666666667</c:v>
                </c:pt>
                <c:pt idx="13036">
                  <c:v>18.1055555555556</c:v>
                </c:pt>
                <c:pt idx="13037">
                  <c:v>18.106944444444402</c:v>
                </c:pt>
                <c:pt idx="13038">
                  <c:v>18.108333333333299</c:v>
                </c:pt>
                <c:pt idx="13039">
                  <c:v>18.109722222222199</c:v>
                </c:pt>
                <c:pt idx="13040">
                  <c:v>18.1111111111111</c:v>
                </c:pt>
                <c:pt idx="13041">
                  <c:v>18.112500000000001</c:v>
                </c:pt>
                <c:pt idx="13042">
                  <c:v>18.113888888888901</c:v>
                </c:pt>
                <c:pt idx="13043">
                  <c:v>18.115277777777798</c:v>
                </c:pt>
                <c:pt idx="13044">
                  <c:v>18.116666666666699</c:v>
                </c:pt>
                <c:pt idx="13045">
                  <c:v>18.1180555555556</c:v>
                </c:pt>
                <c:pt idx="13046">
                  <c:v>18.119444444444401</c:v>
                </c:pt>
                <c:pt idx="13047">
                  <c:v>18.120833333333302</c:v>
                </c:pt>
                <c:pt idx="13048">
                  <c:v>18.122222222222199</c:v>
                </c:pt>
                <c:pt idx="13049">
                  <c:v>18.123611111111099</c:v>
                </c:pt>
                <c:pt idx="13050">
                  <c:v>18.125</c:v>
                </c:pt>
                <c:pt idx="13051">
                  <c:v>18.126388888888901</c:v>
                </c:pt>
                <c:pt idx="13052">
                  <c:v>18.127777777777801</c:v>
                </c:pt>
                <c:pt idx="13053">
                  <c:v>18.129166666666698</c:v>
                </c:pt>
                <c:pt idx="13054">
                  <c:v>18.130555555555599</c:v>
                </c:pt>
                <c:pt idx="13055">
                  <c:v>18.1319444444444</c:v>
                </c:pt>
                <c:pt idx="13056">
                  <c:v>18.133333333333301</c:v>
                </c:pt>
                <c:pt idx="13057">
                  <c:v>18.134722222222202</c:v>
                </c:pt>
                <c:pt idx="13058">
                  <c:v>18.136111111111099</c:v>
                </c:pt>
                <c:pt idx="13059">
                  <c:v>18.137499999999999</c:v>
                </c:pt>
                <c:pt idx="13060">
                  <c:v>18.1388888888889</c:v>
                </c:pt>
                <c:pt idx="13061">
                  <c:v>18.140277777777801</c:v>
                </c:pt>
                <c:pt idx="13062">
                  <c:v>18.141666666666701</c:v>
                </c:pt>
                <c:pt idx="13063">
                  <c:v>18.143055555555598</c:v>
                </c:pt>
                <c:pt idx="13064">
                  <c:v>18.1444444444444</c:v>
                </c:pt>
                <c:pt idx="13065">
                  <c:v>18.1458333333333</c:v>
                </c:pt>
                <c:pt idx="13066">
                  <c:v>18.147222222222201</c:v>
                </c:pt>
                <c:pt idx="13067">
                  <c:v>18.148611111111101</c:v>
                </c:pt>
                <c:pt idx="13068">
                  <c:v>18.149999999999999</c:v>
                </c:pt>
                <c:pt idx="13069">
                  <c:v>18.151388888888899</c:v>
                </c:pt>
                <c:pt idx="13070">
                  <c:v>18.1527777777778</c:v>
                </c:pt>
                <c:pt idx="13071">
                  <c:v>18.154166666666701</c:v>
                </c:pt>
                <c:pt idx="13072">
                  <c:v>18.155555555555601</c:v>
                </c:pt>
                <c:pt idx="13073">
                  <c:v>18.156944444444399</c:v>
                </c:pt>
                <c:pt idx="13074">
                  <c:v>18.158333333333299</c:v>
                </c:pt>
                <c:pt idx="13075">
                  <c:v>18.1597222222222</c:v>
                </c:pt>
                <c:pt idx="13076">
                  <c:v>18.161111111111101</c:v>
                </c:pt>
                <c:pt idx="13077">
                  <c:v>18.162500000000001</c:v>
                </c:pt>
                <c:pt idx="13078">
                  <c:v>18.163888888888899</c:v>
                </c:pt>
                <c:pt idx="13079">
                  <c:v>18.165277777777799</c:v>
                </c:pt>
                <c:pt idx="13080">
                  <c:v>18.1666666666667</c:v>
                </c:pt>
                <c:pt idx="13081">
                  <c:v>18.1680555555556</c:v>
                </c:pt>
                <c:pt idx="13082">
                  <c:v>18.169444444444402</c:v>
                </c:pt>
                <c:pt idx="13083">
                  <c:v>18.170833333333299</c:v>
                </c:pt>
                <c:pt idx="13084">
                  <c:v>18.172222222222199</c:v>
                </c:pt>
                <c:pt idx="13085">
                  <c:v>18.1736111111111</c:v>
                </c:pt>
                <c:pt idx="13086">
                  <c:v>18.175000000000001</c:v>
                </c:pt>
                <c:pt idx="13087">
                  <c:v>18.176388888888901</c:v>
                </c:pt>
                <c:pt idx="13088">
                  <c:v>18.177777777777798</c:v>
                </c:pt>
                <c:pt idx="13089">
                  <c:v>18.179166666666699</c:v>
                </c:pt>
                <c:pt idx="13090">
                  <c:v>18.1805555555556</c:v>
                </c:pt>
                <c:pt idx="13091">
                  <c:v>18.181944444444401</c:v>
                </c:pt>
                <c:pt idx="13092">
                  <c:v>18.183333333333302</c:v>
                </c:pt>
                <c:pt idx="13093">
                  <c:v>18.184722222222199</c:v>
                </c:pt>
                <c:pt idx="13094">
                  <c:v>18.186111111111099</c:v>
                </c:pt>
                <c:pt idx="13095">
                  <c:v>18.1875</c:v>
                </c:pt>
                <c:pt idx="13096">
                  <c:v>18.188888888888901</c:v>
                </c:pt>
                <c:pt idx="13097">
                  <c:v>18.190277777777801</c:v>
                </c:pt>
                <c:pt idx="13098">
                  <c:v>18.191666666666698</c:v>
                </c:pt>
                <c:pt idx="13099">
                  <c:v>18.193055555555599</c:v>
                </c:pt>
                <c:pt idx="13100">
                  <c:v>18.1944444444444</c:v>
                </c:pt>
                <c:pt idx="13101">
                  <c:v>18.195833333333301</c:v>
                </c:pt>
                <c:pt idx="13102">
                  <c:v>18.197222222222202</c:v>
                </c:pt>
                <c:pt idx="13103">
                  <c:v>18.198611111111099</c:v>
                </c:pt>
                <c:pt idx="13104">
                  <c:v>18.2</c:v>
                </c:pt>
                <c:pt idx="13105">
                  <c:v>18.2013888888889</c:v>
                </c:pt>
                <c:pt idx="13106">
                  <c:v>18.202777777777801</c:v>
                </c:pt>
                <c:pt idx="13107">
                  <c:v>18.204166666666701</c:v>
                </c:pt>
                <c:pt idx="13108">
                  <c:v>18.205555555555598</c:v>
                </c:pt>
                <c:pt idx="13109">
                  <c:v>18.2069444444444</c:v>
                </c:pt>
                <c:pt idx="13110">
                  <c:v>18.2083333333333</c:v>
                </c:pt>
                <c:pt idx="13111">
                  <c:v>18.209722222222201</c:v>
                </c:pt>
                <c:pt idx="13112">
                  <c:v>18.211111111111101</c:v>
                </c:pt>
                <c:pt idx="13113">
                  <c:v>18.212499999999999</c:v>
                </c:pt>
                <c:pt idx="13114">
                  <c:v>18.213888888888899</c:v>
                </c:pt>
                <c:pt idx="13115">
                  <c:v>18.2152777777778</c:v>
                </c:pt>
                <c:pt idx="13116">
                  <c:v>18.216666666666701</c:v>
                </c:pt>
                <c:pt idx="13117">
                  <c:v>18.218055555555601</c:v>
                </c:pt>
                <c:pt idx="13118">
                  <c:v>18.219444444444399</c:v>
                </c:pt>
                <c:pt idx="13119">
                  <c:v>18.220833333333299</c:v>
                </c:pt>
                <c:pt idx="13120">
                  <c:v>18.2222222222222</c:v>
                </c:pt>
                <c:pt idx="13121">
                  <c:v>18.223611111111101</c:v>
                </c:pt>
                <c:pt idx="13122">
                  <c:v>18.225000000000001</c:v>
                </c:pt>
                <c:pt idx="13123">
                  <c:v>18.226388888888899</c:v>
                </c:pt>
                <c:pt idx="13124">
                  <c:v>18.227777777777799</c:v>
                </c:pt>
                <c:pt idx="13125">
                  <c:v>18.2291666666667</c:v>
                </c:pt>
                <c:pt idx="13126">
                  <c:v>18.2305555555556</c:v>
                </c:pt>
                <c:pt idx="13127">
                  <c:v>18.231944444444402</c:v>
                </c:pt>
                <c:pt idx="13128">
                  <c:v>18.233333333333299</c:v>
                </c:pt>
                <c:pt idx="13129">
                  <c:v>18.234722222222199</c:v>
                </c:pt>
                <c:pt idx="13130">
                  <c:v>18.2361111111111</c:v>
                </c:pt>
                <c:pt idx="13131">
                  <c:v>18.237500000000001</c:v>
                </c:pt>
                <c:pt idx="13132">
                  <c:v>18.238888888888901</c:v>
                </c:pt>
                <c:pt idx="13133">
                  <c:v>18.240277777777798</c:v>
                </c:pt>
                <c:pt idx="13134">
                  <c:v>18.241666666666699</c:v>
                </c:pt>
                <c:pt idx="13135">
                  <c:v>18.2430555555556</c:v>
                </c:pt>
                <c:pt idx="13136">
                  <c:v>18.244444444444401</c:v>
                </c:pt>
                <c:pt idx="13137">
                  <c:v>18.245833333333302</c:v>
                </c:pt>
                <c:pt idx="13138">
                  <c:v>18.247222222222199</c:v>
                </c:pt>
                <c:pt idx="13139">
                  <c:v>18.248611111111099</c:v>
                </c:pt>
                <c:pt idx="13140">
                  <c:v>18.25</c:v>
                </c:pt>
                <c:pt idx="13141">
                  <c:v>18.251388888888901</c:v>
                </c:pt>
                <c:pt idx="13142">
                  <c:v>18.252777777777801</c:v>
                </c:pt>
                <c:pt idx="13143">
                  <c:v>18.254166666666698</c:v>
                </c:pt>
                <c:pt idx="13144">
                  <c:v>18.255555555555599</c:v>
                </c:pt>
                <c:pt idx="13145">
                  <c:v>18.2569444444444</c:v>
                </c:pt>
                <c:pt idx="13146">
                  <c:v>18.258333333333301</c:v>
                </c:pt>
                <c:pt idx="13147">
                  <c:v>18.259722222222202</c:v>
                </c:pt>
                <c:pt idx="13148">
                  <c:v>18.261111111111099</c:v>
                </c:pt>
                <c:pt idx="13149">
                  <c:v>18.262499999999999</c:v>
                </c:pt>
                <c:pt idx="13150">
                  <c:v>18.2638888888889</c:v>
                </c:pt>
                <c:pt idx="13151">
                  <c:v>18.265277777777801</c:v>
                </c:pt>
                <c:pt idx="13152">
                  <c:v>18.266666666666701</c:v>
                </c:pt>
                <c:pt idx="13153">
                  <c:v>18.268055555555598</c:v>
                </c:pt>
                <c:pt idx="13154">
                  <c:v>18.2694444444444</c:v>
                </c:pt>
                <c:pt idx="13155">
                  <c:v>18.2708333333333</c:v>
                </c:pt>
                <c:pt idx="13156">
                  <c:v>18.272222222222201</c:v>
                </c:pt>
                <c:pt idx="13157">
                  <c:v>18.273611111111101</c:v>
                </c:pt>
                <c:pt idx="13158">
                  <c:v>18.274999999999999</c:v>
                </c:pt>
                <c:pt idx="13159">
                  <c:v>18.276388888888899</c:v>
                </c:pt>
                <c:pt idx="13160">
                  <c:v>18.2777777777778</c:v>
                </c:pt>
                <c:pt idx="13161">
                  <c:v>18.279166666666701</c:v>
                </c:pt>
                <c:pt idx="13162">
                  <c:v>18.280555555555601</c:v>
                </c:pt>
                <c:pt idx="13163">
                  <c:v>18.281944444444399</c:v>
                </c:pt>
                <c:pt idx="13164">
                  <c:v>18.283333333333299</c:v>
                </c:pt>
                <c:pt idx="13165">
                  <c:v>18.2847222222222</c:v>
                </c:pt>
                <c:pt idx="13166">
                  <c:v>18.286111111111101</c:v>
                </c:pt>
                <c:pt idx="13167">
                  <c:v>18.287500000000001</c:v>
                </c:pt>
                <c:pt idx="13168">
                  <c:v>18.288888888888899</c:v>
                </c:pt>
                <c:pt idx="13169">
                  <c:v>18.290277777777799</c:v>
                </c:pt>
                <c:pt idx="13170">
                  <c:v>18.2916666666667</c:v>
                </c:pt>
                <c:pt idx="13171">
                  <c:v>18.2930555555556</c:v>
                </c:pt>
                <c:pt idx="13172">
                  <c:v>18.294444444444402</c:v>
                </c:pt>
                <c:pt idx="13173">
                  <c:v>18.295833333333299</c:v>
                </c:pt>
                <c:pt idx="13174">
                  <c:v>18.297222222222199</c:v>
                </c:pt>
                <c:pt idx="13175">
                  <c:v>18.2986111111111</c:v>
                </c:pt>
                <c:pt idx="13176">
                  <c:v>18.3</c:v>
                </c:pt>
                <c:pt idx="13177">
                  <c:v>18.301388888888901</c:v>
                </c:pt>
                <c:pt idx="13178">
                  <c:v>18.302777777777798</c:v>
                </c:pt>
                <c:pt idx="13179">
                  <c:v>18.304166666666699</c:v>
                </c:pt>
                <c:pt idx="13180">
                  <c:v>18.3055555555556</c:v>
                </c:pt>
                <c:pt idx="13181">
                  <c:v>18.306944444444401</c:v>
                </c:pt>
                <c:pt idx="13182">
                  <c:v>18.308333333333302</c:v>
                </c:pt>
                <c:pt idx="13183">
                  <c:v>18.309722222222199</c:v>
                </c:pt>
                <c:pt idx="13184">
                  <c:v>18.311111111111099</c:v>
                </c:pt>
                <c:pt idx="13185">
                  <c:v>18.3125</c:v>
                </c:pt>
                <c:pt idx="13186">
                  <c:v>18.313888888888901</c:v>
                </c:pt>
                <c:pt idx="13187">
                  <c:v>18.315277777777801</c:v>
                </c:pt>
                <c:pt idx="13188">
                  <c:v>18.316666666666698</c:v>
                </c:pt>
                <c:pt idx="13189">
                  <c:v>18.318055555555599</c:v>
                </c:pt>
                <c:pt idx="13190">
                  <c:v>18.3194444444444</c:v>
                </c:pt>
                <c:pt idx="13191">
                  <c:v>18.320833333333301</c:v>
                </c:pt>
                <c:pt idx="13192">
                  <c:v>18.322222222222202</c:v>
                </c:pt>
                <c:pt idx="13193">
                  <c:v>18.323611111111099</c:v>
                </c:pt>
                <c:pt idx="13194">
                  <c:v>18.324999999999999</c:v>
                </c:pt>
                <c:pt idx="13195">
                  <c:v>18.3263888888889</c:v>
                </c:pt>
                <c:pt idx="13196">
                  <c:v>18.327777777777801</c:v>
                </c:pt>
                <c:pt idx="13197">
                  <c:v>18.329166666666701</c:v>
                </c:pt>
                <c:pt idx="13198">
                  <c:v>18.330555555555598</c:v>
                </c:pt>
                <c:pt idx="13199">
                  <c:v>18.3319444444444</c:v>
                </c:pt>
                <c:pt idx="13200">
                  <c:v>18.3333333333333</c:v>
                </c:pt>
                <c:pt idx="13201">
                  <c:v>18.334722222222201</c:v>
                </c:pt>
                <c:pt idx="13202">
                  <c:v>18.336111111111101</c:v>
                </c:pt>
                <c:pt idx="13203">
                  <c:v>18.337499999999999</c:v>
                </c:pt>
                <c:pt idx="13204">
                  <c:v>18.338888888888899</c:v>
                </c:pt>
                <c:pt idx="13205">
                  <c:v>18.3402777777778</c:v>
                </c:pt>
                <c:pt idx="13206">
                  <c:v>18.341666666666701</c:v>
                </c:pt>
                <c:pt idx="13207">
                  <c:v>18.343055555555601</c:v>
                </c:pt>
                <c:pt idx="13208">
                  <c:v>18.344444444444399</c:v>
                </c:pt>
                <c:pt idx="13209">
                  <c:v>18.345833333333299</c:v>
                </c:pt>
                <c:pt idx="13210">
                  <c:v>18.3472222222222</c:v>
                </c:pt>
                <c:pt idx="13211">
                  <c:v>18.348611111111101</c:v>
                </c:pt>
                <c:pt idx="13212">
                  <c:v>18.350000000000001</c:v>
                </c:pt>
                <c:pt idx="13213">
                  <c:v>18.351388888888899</c:v>
                </c:pt>
                <c:pt idx="13214">
                  <c:v>18.352777777777799</c:v>
                </c:pt>
                <c:pt idx="13215">
                  <c:v>18.3541666666667</c:v>
                </c:pt>
                <c:pt idx="13216">
                  <c:v>18.3555555555556</c:v>
                </c:pt>
                <c:pt idx="13217">
                  <c:v>18.356944444444402</c:v>
                </c:pt>
                <c:pt idx="13218">
                  <c:v>18.358333333333299</c:v>
                </c:pt>
                <c:pt idx="13219">
                  <c:v>18.359722222222199</c:v>
                </c:pt>
                <c:pt idx="13220">
                  <c:v>18.3611111111111</c:v>
                </c:pt>
                <c:pt idx="13221">
                  <c:v>18.362500000000001</c:v>
                </c:pt>
                <c:pt idx="13222">
                  <c:v>18.363888888888901</c:v>
                </c:pt>
                <c:pt idx="13223">
                  <c:v>18.365277777777798</c:v>
                </c:pt>
                <c:pt idx="13224">
                  <c:v>18.366666666666699</c:v>
                </c:pt>
                <c:pt idx="13225">
                  <c:v>18.3680555555556</c:v>
                </c:pt>
                <c:pt idx="13226">
                  <c:v>18.369444444444401</c:v>
                </c:pt>
                <c:pt idx="13227">
                  <c:v>18.370833333333302</c:v>
                </c:pt>
                <c:pt idx="13228">
                  <c:v>18.372222222222199</c:v>
                </c:pt>
                <c:pt idx="13229">
                  <c:v>18.373611111111099</c:v>
                </c:pt>
                <c:pt idx="13230">
                  <c:v>18.375</c:v>
                </c:pt>
                <c:pt idx="13231">
                  <c:v>18.376388888888901</c:v>
                </c:pt>
                <c:pt idx="13232">
                  <c:v>18.377777777777801</c:v>
                </c:pt>
                <c:pt idx="13233">
                  <c:v>18.379166666666698</c:v>
                </c:pt>
                <c:pt idx="13234">
                  <c:v>18.380555555555599</c:v>
                </c:pt>
                <c:pt idx="13235">
                  <c:v>18.3819444444444</c:v>
                </c:pt>
                <c:pt idx="13236">
                  <c:v>18.383333333333301</c:v>
                </c:pt>
                <c:pt idx="13237">
                  <c:v>18.384722222222202</c:v>
                </c:pt>
                <c:pt idx="13238">
                  <c:v>18.386111111111099</c:v>
                </c:pt>
                <c:pt idx="13239">
                  <c:v>18.387499999999999</c:v>
                </c:pt>
                <c:pt idx="13240">
                  <c:v>18.3888888888889</c:v>
                </c:pt>
                <c:pt idx="13241">
                  <c:v>18.390277777777801</c:v>
                </c:pt>
                <c:pt idx="13242">
                  <c:v>18.391666666666701</c:v>
                </c:pt>
                <c:pt idx="13243">
                  <c:v>18.393055555555598</c:v>
                </c:pt>
                <c:pt idx="13244">
                  <c:v>18.3944444444444</c:v>
                </c:pt>
                <c:pt idx="13245">
                  <c:v>18.3958333333333</c:v>
                </c:pt>
                <c:pt idx="13246">
                  <c:v>18.397222222222201</c:v>
                </c:pt>
                <c:pt idx="13247">
                  <c:v>18.398611111111101</c:v>
                </c:pt>
                <c:pt idx="13248">
                  <c:v>18.399999999999999</c:v>
                </c:pt>
                <c:pt idx="13249">
                  <c:v>18.401388888888899</c:v>
                </c:pt>
                <c:pt idx="13250">
                  <c:v>18.4027777777778</c:v>
                </c:pt>
                <c:pt idx="13251">
                  <c:v>18.404166666666701</c:v>
                </c:pt>
                <c:pt idx="13252">
                  <c:v>18.405555555555601</c:v>
                </c:pt>
                <c:pt idx="13253">
                  <c:v>18.406944444444399</c:v>
                </c:pt>
                <c:pt idx="13254">
                  <c:v>18.408333333333299</c:v>
                </c:pt>
                <c:pt idx="13255">
                  <c:v>18.4097222222222</c:v>
                </c:pt>
                <c:pt idx="13256">
                  <c:v>18.411111111111101</c:v>
                </c:pt>
                <c:pt idx="13257">
                  <c:v>18.412500000000001</c:v>
                </c:pt>
                <c:pt idx="13258">
                  <c:v>18.413888888888899</c:v>
                </c:pt>
                <c:pt idx="13259">
                  <c:v>18.415277777777799</c:v>
                </c:pt>
                <c:pt idx="13260">
                  <c:v>18.4166666666667</c:v>
                </c:pt>
                <c:pt idx="13261">
                  <c:v>18.4180555555556</c:v>
                </c:pt>
                <c:pt idx="13262">
                  <c:v>18.419444444444402</c:v>
                </c:pt>
                <c:pt idx="13263">
                  <c:v>18.420833333333299</c:v>
                </c:pt>
                <c:pt idx="13264">
                  <c:v>18.422222222222199</c:v>
                </c:pt>
                <c:pt idx="13265">
                  <c:v>18.4236111111111</c:v>
                </c:pt>
                <c:pt idx="13266">
                  <c:v>18.425000000000001</c:v>
                </c:pt>
                <c:pt idx="13267">
                  <c:v>18.426388888888901</c:v>
                </c:pt>
                <c:pt idx="13268">
                  <c:v>18.427777777777798</c:v>
                </c:pt>
                <c:pt idx="13269">
                  <c:v>18.429166666666699</c:v>
                </c:pt>
                <c:pt idx="13270">
                  <c:v>18.4305555555556</c:v>
                </c:pt>
                <c:pt idx="13271">
                  <c:v>18.431944444444401</c:v>
                </c:pt>
                <c:pt idx="13272">
                  <c:v>18.433333333333302</c:v>
                </c:pt>
                <c:pt idx="13273">
                  <c:v>18.434722222222199</c:v>
                </c:pt>
                <c:pt idx="13274">
                  <c:v>18.436111111111099</c:v>
                </c:pt>
                <c:pt idx="13275">
                  <c:v>18.4375</c:v>
                </c:pt>
                <c:pt idx="13276">
                  <c:v>18.438888888888901</c:v>
                </c:pt>
                <c:pt idx="13277">
                  <c:v>18.440277777777801</c:v>
                </c:pt>
                <c:pt idx="13278">
                  <c:v>18.441666666666698</c:v>
                </c:pt>
                <c:pt idx="13279">
                  <c:v>18.443055555555599</c:v>
                </c:pt>
                <c:pt idx="13280">
                  <c:v>18.4444444444444</c:v>
                </c:pt>
                <c:pt idx="13281">
                  <c:v>18.445833333333301</c:v>
                </c:pt>
                <c:pt idx="13282">
                  <c:v>18.447222222222202</c:v>
                </c:pt>
                <c:pt idx="13283">
                  <c:v>18.448611111111099</c:v>
                </c:pt>
                <c:pt idx="13284">
                  <c:v>18.45</c:v>
                </c:pt>
                <c:pt idx="13285">
                  <c:v>18.4513888888889</c:v>
                </c:pt>
                <c:pt idx="13286">
                  <c:v>18.452777777777801</c:v>
                </c:pt>
                <c:pt idx="13287">
                  <c:v>18.454166666666701</c:v>
                </c:pt>
                <c:pt idx="13288">
                  <c:v>18.455555555555598</c:v>
                </c:pt>
                <c:pt idx="13289">
                  <c:v>18.4569444444444</c:v>
                </c:pt>
                <c:pt idx="13290">
                  <c:v>18.4583333333333</c:v>
                </c:pt>
                <c:pt idx="13291">
                  <c:v>18.459722222222201</c:v>
                </c:pt>
                <c:pt idx="13292">
                  <c:v>18.461111111111101</c:v>
                </c:pt>
                <c:pt idx="13293">
                  <c:v>18.462499999999999</c:v>
                </c:pt>
                <c:pt idx="13294">
                  <c:v>18.463888888888899</c:v>
                </c:pt>
                <c:pt idx="13295">
                  <c:v>18.4652777777778</c:v>
                </c:pt>
                <c:pt idx="13296">
                  <c:v>18.466666666666701</c:v>
                </c:pt>
                <c:pt idx="13297">
                  <c:v>18.468055555555601</c:v>
                </c:pt>
                <c:pt idx="13298">
                  <c:v>18.469444444444399</c:v>
                </c:pt>
                <c:pt idx="13299">
                  <c:v>18.470833333333299</c:v>
                </c:pt>
                <c:pt idx="13300">
                  <c:v>18.4722222222222</c:v>
                </c:pt>
                <c:pt idx="13301">
                  <c:v>18.473611111111101</c:v>
                </c:pt>
                <c:pt idx="13302">
                  <c:v>18.475000000000001</c:v>
                </c:pt>
                <c:pt idx="13303">
                  <c:v>18.476388888888899</c:v>
                </c:pt>
                <c:pt idx="13304">
                  <c:v>18.477777777777799</c:v>
                </c:pt>
                <c:pt idx="13305">
                  <c:v>18.4791666666667</c:v>
                </c:pt>
                <c:pt idx="13306">
                  <c:v>18.4805555555556</c:v>
                </c:pt>
                <c:pt idx="13307">
                  <c:v>18.481944444444402</c:v>
                </c:pt>
                <c:pt idx="13308">
                  <c:v>18.483333333333299</c:v>
                </c:pt>
                <c:pt idx="13309">
                  <c:v>18.484722222222199</c:v>
                </c:pt>
                <c:pt idx="13310">
                  <c:v>18.4861111111111</c:v>
                </c:pt>
                <c:pt idx="13311">
                  <c:v>18.487500000000001</c:v>
                </c:pt>
                <c:pt idx="13312">
                  <c:v>18.488888888888901</c:v>
                </c:pt>
                <c:pt idx="13313">
                  <c:v>18.490277777777798</c:v>
                </c:pt>
                <c:pt idx="13314">
                  <c:v>18.491666666666699</c:v>
                </c:pt>
                <c:pt idx="13315">
                  <c:v>18.4930555555556</c:v>
                </c:pt>
                <c:pt idx="13316">
                  <c:v>18.494444444444401</c:v>
                </c:pt>
                <c:pt idx="13317">
                  <c:v>18.495833333333302</c:v>
                </c:pt>
                <c:pt idx="13318">
                  <c:v>18.497222222222199</c:v>
                </c:pt>
                <c:pt idx="13319">
                  <c:v>18.498611111111099</c:v>
                </c:pt>
                <c:pt idx="13320">
                  <c:v>18.5</c:v>
                </c:pt>
                <c:pt idx="13321">
                  <c:v>18.501388888888901</c:v>
                </c:pt>
                <c:pt idx="13322">
                  <c:v>18.502777777777801</c:v>
                </c:pt>
                <c:pt idx="13323">
                  <c:v>18.504166666666698</c:v>
                </c:pt>
                <c:pt idx="13324">
                  <c:v>18.505555555555599</c:v>
                </c:pt>
                <c:pt idx="13325">
                  <c:v>18.5069444444444</c:v>
                </c:pt>
                <c:pt idx="13326">
                  <c:v>18.508333333333301</c:v>
                </c:pt>
                <c:pt idx="13327">
                  <c:v>18.509722222222202</c:v>
                </c:pt>
                <c:pt idx="13328">
                  <c:v>18.511111111111099</c:v>
                </c:pt>
                <c:pt idx="13329">
                  <c:v>18.512499999999999</c:v>
                </c:pt>
                <c:pt idx="13330">
                  <c:v>18.5138888888889</c:v>
                </c:pt>
                <c:pt idx="13331">
                  <c:v>18.515277777777801</c:v>
                </c:pt>
                <c:pt idx="13332">
                  <c:v>18.516666666666701</c:v>
                </c:pt>
                <c:pt idx="13333">
                  <c:v>18.518055555555598</c:v>
                </c:pt>
                <c:pt idx="13334">
                  <c:v>18.5194444444444</c:v>
                </c:pt>
                <c:pt idx="13335">
                  <c:v>18.5208333333333</c:v>
                </c:pt>
                <c:pt idx="13336">
                  <c:v>18.522222222222201</c:v>
                </c:pt>
                <c:pt idx="13337">
                  <c:v>18.523611111111101</c:v>
                </c:pt>
                <c:pt idx="13338">
                  <c:v>18.524999999999999</c:v>
                </c:pt>
                <c:pt idx="13339">
                  <c:v>18.526388888888899</c:v>
                </c:pt>
                <c:pt idx="13340">
                  <c:v>18.5277777777778</c:v>
                </c:pt>
                <c:pt idx="13341">
                  <c:v>18.529166666666701</c:v>
                </c:pt>
                <c:pt idx="13342">
                  <c:v>18.530555555555601</c:v>
                </c:pt>
                <c:pt idx="13343">
                  <c:v>18.531944444444399</c:v>
                </c:pt>
                <c:pt idx="13344">
                  <c:v>18.533333333333299</c:v>
                </c:pt>
                <c:pt idx="13345">
                  <c:v>18.5347222222222</c:v>
                </c:pt>
                <c:pt idx="13346">
                  <c:v>18.536111111111101</c:v>
                </c:pt>
                <c:pt idx="13347">
                  <c:v>18.537500000000001</c:v>
                </c:pt>
                <c:pt idx="13348">
                  <c:v>18.538888888888899</c:v>
                </c:pt>
                <c:pt idx="13349">
                  <c:v>18.540277777777799</c:v>
                </c:pt>
                <c:pt idx="13350">
                  <c:v>18.5416666666667</c:v>
                </c:pt>
                <c:pt idx="13351">
                  <c:v>18.5430555555556</c:v>
                </c:pt>
                <c:pt idx="13352">
                  <c:v>18.544444444444402</c:v>
                </c:pt>
                <c:pt idx="13353">
                  <c:v>18.545833333333299</c:v>
                </c:pt>
                <c:pt idx="13354">
                  <c:v>18.547222222222199</c:v>
                </c:pt>
                <c:pt idx="13355">
                  <c:v>18.5486111111111</c:v>
                </c:pt>
                <c:pt idx="13356">
                  <c:v>18.55</c:v>
                </c:pt>
                <c:pt idx="13357">
                  <c:v>18.551388888888901</c:v>
                </c:pt>
                <c:pt idx="13358">
                  <c:v>18.552777777777798</c:v>
                </c:pt>
                <c:pt idx="13359">
                  <c:v>18.554166666666699</c:v>
                </c:pt>
                <c:pt idx="13360">
                  <c:v>18.5555555555556</c:v>
                </c:pt>
                <c:pt idx="13361">
                  <c:v>18.556944444444401</c:v>
                </c:pt>
                <c:pt idx="13362">
                  <c:v>18.558333333333302</c:v>
                </c:pt>
                <c:pt idx="13363">
                  <c:v>18.559722222222199</c:v>
                </c:pt>
                <c:pt idx="13364">
                  <c:v>18.561111111111099</c:v>
                </c:pt>
                <c:pt idx="13365">
                  <c:v>18.5625</c:v>
                </c:pt>
                <c:pt idx="13366">
                  <c:v>18.563888888888901</c:v>
                </c:pt>
                <c:pt idx="13367">
                  <c:v>18.565277777777801</c:v>
                </c:pt>
                <c:pt idx="13368">
                  <c:v>18.566666666666698</c:v>
                </c:pt>
                <c:pt idx="13369">
                  <c:v>18.568055555555599</c:v>
                </c:pt>
                <c:pt idx="13370">
                  <c:v>18.5694444444444</c:v>
                </c:pt>
                <c:pt idx="13371">
                  <c:v>18.570833333333301</c:v>
                </c:pt>
                <c:pt idx="13372">
                  <c:v>18.572222222222202</c:v>
                </c:pt>
                <c:pt idx="13373">
                  <c:v>18.573611111111099</c:v>
                </c:pt>
                <c:pt idx="13374">
                  <c:v>18.574999999999999</c:v>
                </c:pt>
                <c:pt idx="13375">
                  <c:v>18.5763888888889</c:v>
                </c:pt>
                <c:pt idx="13376">
                  <c:v>18.577777777777801</c:v>
                </c:pt>
                <c:pt idx="13377">
                  <c:v>18.579166666666701</c:v>
                </c:pt>
                <c:pt idx="13378">
                  <c:v>18.580555555555598</c:v>
                </c:pt>
                <c:pt idx="13379">
                  <c:v>18.5819444444444</c:v>
                </c:pt>
                <c:pt idx="13380">
                  <c:v>18.5833333333333</c:v>
                </c:pt>
                <c:pt idx="13381">
                  <c:v>18.584722222222201</c:v>
                </c:pt>
                <c:pt idx="13382">
                  <c:v>18.586111111111101</c:v>
                </c:pt>
                <c:pt idx="13383">
                  <c:v>18.587499999999999</c:v>
                </c:pt>
                <c:pt idx="13384">
                  <c:v>18.588888888888899</c:v>
                </c:pt>
                <c:pt idx="13385">
                  <c:v>18.5902777777778</c:v>
                </c:pt>
                <c:pt idx="13386">
                  <c:v>18.591666666666701</c:v>
                </c:pt>
                <c:pt idx="13387">
                  <c:v>18.593055555555601</c:v>
                </c:pt>
                <c:pt idx="13388">
                  <c:v>18.594444444444399</c:v>
                </c:pt>
                <c:pt idx="13389">
                  <c:v>18.595833333333299</c:v>
                </c:pt>
                <c:pt idx="13390">
                  <c:v>18.5972222222222</c:v>
                </c:pt>
                <c:pt idx="13391">
                  <c:v>18.598611111111101</c:v>
                </c:pt>
                <c:pt idx="13392">
                  <c:v>18.600000000000001</c:v>
                </c:pt>
                <c:pt idx="13393">
                  <c:v>18.601388888888899</c:v>
                </c:pt>
                <c:pt idx="13394">
                  <c:v>18.602777777777799</c:v>
                </c:pt>
                <c:pt idx="13395">
                  <c:v>18.6041666666667</c:v>
                </c:pt>
                <c:pt idx="13396">
                  <c:v>18.6055555555556</c:v>
                </c:pt>
                <c:pt idx="13397">
                  <c:v>18.606944444444402</c:v>
                </c:pt>
                <c:pt idx="13398">
                  <c:v>18.608333333333299</c:v>
                </c:pt>
                <c:pt idx="13399">
                  <c:v>18.609722222222199</c:v>
                </c:pt>
                <c:pt idx="13400">
                  <c:v>18.6111111111111</c:v>
                </c:pt>
                <c:pt idx="13401">
                  <c:v>18.612500000000001</c:v>
                </c:pt>
                <c:pt idx="13402">
                  <c:v>18.613888888888901</c:v>
                </c:pt>
                <c:pt idx="13403">
                  <c:v>18.615277777777798</c:v>
                </c:pt>
                <c:pt idx="13404">
                  <c:v>18.616666666666699</c:v>
                </c:pt>
                <c:pt idx="13405">
                  <c:v>18.6180555555556</c:v>
                </c:pt>
                <c:pt idx="13406">
                  <c:v>18.619444444444401</c:v>
                </c:pt>
                <c:pt idx="13407">
                  <c:v>18.620833333333302</c:v>
                </c:pt>
                <c:pt idx="13408">
                  <c:v>18.622222222222199</c:v>
                </c:pt>
                <c:pt idx="13409">
                  <c:v>18.623611111111099</c:v>
                </c:pt>
                <c:pt idx="13410">
                  <c:v>18.625</c:v>
                </c:pt>
                <c:pt idx="13411">
                  <c:v>18.626388888888901</c:v>
                </c:pt>
                <c:pt idx="13412">
                  <c:v>18.627777777777801</c:v>
                </c:pt>
                <c:pt idx="13413">
                  <c:v>18.629166666666698</c:v>
                </c:pt>
                <c:pt idx="13414">
                  <c:v>18.630555555555599</c:v>
                </c:pt>
                <c:pt idx="13415">
                  <c:v>18.6319444444444</c:v>
                </c:pt>
                <c:pt idx="13416">
                  <c:v>18.633333333333301</c:v>
                </c:pt>
                <c:pt idx="13417">
                  <c:v>18.634722222222202</c:v>
                </c:pt>
                <c:pt idx="13418">
                  <c:v>18.636111111111099</c:v>
                </c:pt>
                <c:pt idx="13419">
                  <c:v>18.637499999999999</c:v>
                </c:pt>
                <c:pt idx="13420">
                  <c:v>18.6388888888889</c:v>
                </c:pt>
                <c:pt idx="13421">
                  <c:v>18.640277777777801</c:v>
                </c:pt>
                <c:pt idx="13422">
                  <c:v>18.641666666666701</c:v>
                </c:pt>
                <c:pt idx="13423">
                  <c:v>18.643055555555598</c:v>
                </c:pt>
                <c:pt idx="13424">
                  <c:v>18.6444444444444</c:v>
                </c:pt>
                <c:pt idx="13425">
                  <c:v>18.6458333333333</c:v>
                </c:pt>
                <c:pt idx="13426">
                  <c:v>18.647222222222201</c:v>
                </c:pt>
                <c:pt idx="13427">
                  <c:v>18.648611111111101</c:v>
                </c:pt>
                <c:pt idx="13428">
                  <c:v>18.649999999999999</c:v>
                </c:pt>
                <c:pt idx="13429">
                  <c:v>18.651388888888899</c:v>
                </c:pt>
                <c:pt idx="13430">
                  <c:v>18.6527777777778</c:v>
                </c:pt>
                <c:pt idx="13431">
                  <c:v>18.654166666666701</c:v>
                </c:pt>
                <c:pt idx="13432">
                  <c:v>18.655555555555601</c:v>
                </c:pt>
                <c:pt idx="13433">
                  <c:v>18.656944444444399</c:v>
                </c:pt>
                <c:pt idx="13434">
                  <c:v>18.658333333333299</c:v>
                </c:pt>
                <c:pt idx="13435">
                  <c:v>18.6597222222222</c:v>
                </c:pt>
                <c:pt idx="13436">
                  <c:v>18.661111111111101</c:v>
                </c:pt>
                <c:pt idx="13437">
                  <c:v>18.662500000000001</c:v>
                </c:pt>
                <c:pt idx="13438">
                  <c:v>18.663888888888899</c:v>
                </c:pt>
                <c:pt idx="13439">
                  <c:v>18.665277777777799</c:v>
                </c:pt>
                <c:pt idx="13440">
                  <c:v>18.6666666666667</c:v>
                </c:pt>
                <c:pt idx="13441">
                  <c:v>18.6680555555556</c:v>
                </c:pt>
                <c:pt idx="13442">
                  <c:v>18.669444444444402</c:v>
                </c:pt>
                <c:pt idx="13443">
                  <c:v>18.670833333333299</c:v>
                </c:pt>
                <c:pt idx="13444">
                  <c:v>18.672222222222199</c:v>
                </c:pt>
                <c:pt idx="13445">
                  <c:v>18.6736111111111</c:v>
                </c:pt>
                <c:pt idx="13446">
                  <c:v>18.675000000000001</c:v>
                </c:pt>
                <c:pt idx="13447">
                  <c:v>18.676388888888901</c:v>
                </c:pt>
                <c:pt idx="13448">
                  <c:v>18.677777777777798</c:v>
                </c:pt>
                <c:pt idx="13449">
                  <c:v>18.679166666666699</c:v>
                </c:pt>
                <c:pt idx="13450">
                  <c:v>18.6805555555556</c:v>
                </c:pt>
                <c:pt idx="13451">
                  <c:v>18.681944444444401</c:v>
                </c:pt>
                <c:pt idx="13452">
                  <c:v>18.683333333333302</c:v>
                </c:pt>
                <c:pt idx="13453">
                  <c:v>18.684722222222199</c:v>
                </c:pt>
                <c:pt idx="13454">
                  <c:v>18.686111111111099</c:v>
                </c:pt>
                <c:pt idx="13455">
                  <c:v>18.6875</c:v>
                </c:pt>
                <c:pt idx="13456">
                  <c:v>18.688888888888901</c:v>
                </c:pt>
                <c:pt idx="13457">
                  <c:v>18.690277777777801</c:v>
                </c:pt>
                <c:pt idx="13458">
                  <c:v>18.691666666666698</c:v>
                </c:pt>
                <c:pt idx="13459">
                  <c:v>18.693055555555599</c:v>
                </c:pt>
                <c:pt idx="13460">
                  <c:v>18.6944444444444</c:v>
                </c:pt>
                <c:pt idx="13461">
                  <c:v>18.695833333333301</c:v>
                </c:pt>
                <c:pt idx="13462">
                  <c:v>18.697222222222202</c:v>
                </c:pt>
                <c:pt idx="13463">
                  <c:v>18.698611111111099</c:v>
                </c:pt>
                <c:pt idx="13464">
                  <c:v>18.7</c:v>
                </c:pt>
                <c:pt idx="13465">
                  <c:v>18.7013888888889</c:v>
                </c:pt>
                <c:pt idx="13466">
                  <c:v>18.702777777777801</c:v>
                </c:pt>
                <c:pt idx="13467">
                  <c:v>18.704166666666701</c:v>
                </c:pt>
                <c:pt idx="13468">
                  <c:v>18.705555555555598</c:v>
                </c:pt>
                <c:pt idx="13469">
                  <c:v>18.7069444444444</c:v>
                </c:pt>
                <c:pt idx="13470">
                  <c:v>18.7083333333333</c:v>
                </c:pt>
                <c:pt idx="13471">
                  <c:v>18.709722222222201</c:v>
                </c:pt>
                <c:pt idx="13472">
                  <c:v>18.711111111111101</c:v>
                </c:pt>
                <c:pt idx="13473">
                  <c:v>18.712499999999999</c:v>
                </c:pt>
                <c:pt idx="13474">
                  <c:v>18.713888888888899</c:v>
                </c:pt>
                <c:pt idx="13475">
                  <c:v>18.7152777777778</c:v>
                </c:pt>
                <c:pt idx="13476">
                  <c:v>18.716666666666701</c:v>
                </c:pt>
                <c:pt idx="13477">
                  <c:v>18.718055555555601</c:v>
                </c:pt>
                <c:pt idx="13478">
                  <c:v>18.719444444444399</c:v>
                </c:pt>
                <c:pt idx="13479">
                  <c:v>18.720833333333299</c:v>
                </c:pt>
                <c:pt idx="13480">
                  <c:v>18.7222222222222</c:v>
                </c:pt>
                <c:pt idx="13481">
                  <c:v>18.723611111111101</c:v>
                </c:pt>
                <c:pt idx="13482">
                  <c:v>18.725000000000001</c:v>
                </c:pt>
                <c:pt idx="13483">
                  <c:v>18.726388888888899</c:v>
                </c:pt>
                <c:pt idx="13484">
                  <c:v>18.727777777777799</c:v>
                </c:pt>
                <c:pt idx="13485">
                  <c:v>18.7291666666667</c:v>
                </c:pt>
                <c:pt idx="13486">
                  <c:v>18.7305555555556</c:v>
                </c:pt>
                <c:pt idx="13487">
                  <c:v>18.731944444444402</c:v>
                </c:pt>
                <c:pt idx="13488">
                  <c:v>18.733333333333299</c:v>
                </c:pt>
                <c:pt idx="13489">
                  <c:v>18.734722222222199</c:v>
                </c:pt>
                <c:pt idx="13490">
                  <c:v>18.7361111111111</c:v>
                </c:pt>
                <c:pt idx="13491">
                  <c:v>18.737500000000001</c:v>
                </c:pt>
                <c:pt idx="13492">
                  <c:v>18.738888888888901</c:v>
                </c:pt>
                <c:pt idx="13493">
                  <c:v>18.740277777777798</c:v>
                </c:pt>
                <c:pt idx="13494">
                  <c:v>18.741666666666699</c:v>
                </c:pt>
                <c:pt idx="13495">
                  <c:v>18.7430555555556</c:v>
                </c:pt>
                <c:pt idx="13496">
                  <c:v>18.744444444444401</c:v>
                </c:pt>
                <c:pt idx="13497">
                  <c:v>18.745833333333302</c:v>
                </c:pt>
                <c:pt idx="13498">
                  <c:v>18.747222222222199</c:v>
                </c:pt>
                <c:pt idx="13499">
                  <c:v>18.748611111111099</c:v>
                </c:pt>
                <c:pt idx="13500">
                  <c:v>18.75</c:v>
                </c:pt>
                <c:pt idx="13501">
                  <c:v>18.751388888888901</c:v>
                </c:pt>
                <c:pt idx="13502">
                  <c:v>18.752777777777801</c:v>
                </c:pt>
                <c:pt idx="13503">
                  <c:v>18.754166666666698</c:v>
                </c:pt>
                <c:pt idx="13504">
                  <c:v>18.755555555555599</c:v>
                </c:pt>
                <c:pt idx="13505">
                  <c:v>18.7569444444444</c:v>
                </c:pt>
                <c:pt idx="13506">
                  <c:v>18.758333333333301</c:v>
                </c:pt>
                <c:pt idx="13507">
                  <c:v>18.759722222222202</c:v>
                </c:pt>
                <c:pt idx="13508">
                  <c:v>18.761111111111099</c:v>
                </c:pt>
                <c:pt idx="13509">
                  <c:v>18.762499999999999</c:v>
                </c:pt>
                <c:pt idx="13510">
                  <c:v>18.7638888888889</c:v>
                </c:pt>
                <c:pt idx="13511">
                  <c:v>18.765277777777801</c:v>
                </c:pt>
                <c:pt idx="13512">
                  <c:v>18.766666666666701</c:v>
                </c:pt>
                <c:pt idx="13513">
                  <c:v>18.768055555555598</c:v>
                </c:pt>
                <c:pt idx="13514">
                  <c:v>18.7694444444444</c:v>
                </c:pt>
                <c:pt idx="13515">
                  <c:v>18.7708333333333</c:v>
                </c:pt>
                <c:pt idx="13516">
                  <c:v>18.772222222222201</c:v>
                </c:pt>
                <c:pt idx="13517">
                  <c:v>18.773611111111101</c:v>
                </c:pt>
                <c:pt idx="13518">
                  <c:v>18.774999999999999</c:v>
                </c:pt>
                <c:pt idx="13519">
                  <c:v>18.776388888888899</c:v>
                </c:pt>
                <c:pt idx="13520">
                  <c:v>18.7777777777778</c:v>
                </c:pt>
                <c:pt idx="13521">
                  <c:v>18.779166666666701</c:v>
                </c:pt>
                <c:pt idx="13522">
                  <c:v>18.780555555555601</c:v>
                </c:pt>
                <c:pt idx="13523">
                  <c:v>18.781944444444399</c:v>
                </c:pt>
                <c:pt idx="13524">
                  <c:v>18.783333333333299</c:v>
                </c:pt>
                <c:pt idx="13525">
                  <c:v>18.7847222222222</c:v>
                </c:pt>
                <c:pt idx="13526">
                  <c:v>18.786111111111101</c:v>
                </c:pt>
                <c:pt idx="13527">
                  <c:v>18.787500000000001</c:v>
                </c:pt>
                <c:pt idx="13528">
                  <c:v>18.788888888888899</c:v>
                </c:pt>
                <c:pt idx="13529">
                  <c:v>18.790277777777799</c:v>
                </c:pt>
                <c:pt idx="13530">
                  <c:v>18.7916666666667</c:v>
                </c:pt>
                <c:pt idx="13531">
                  <c:v>18.7930555555556</c:v>
                </c:pt>
                <c:pt idx="13532">
                  <c:v>18.794444444444402</c:v>
                </c:pt>
                <c:pt idx="13533">
                  <c:v>18.795833333333299</c:v>
                </c:pt>
                <c:pt idx="13534">
                  <c:v>18.797222222222199</c:v>
                </c:pt>
                <c:pt idx="13535">
                  <c:v>18.7986111111111</c:v>
                </c:pt>
                <c:pt idx="13536">
                  <c:v>18.8</c:v>
                </c:pt>
                <c:pt idx="13537">
                  <c:v>18.801388888888901</c:v>
                </c:pt>
                <c:pt idx="13538">
                  <c:v>18.802777777777798</c:v>
                </c:pt>
                <c:pt idx="13539">
                  <c:v>18.804166666666699</c:v>
                </c:pt>
                <c:pt idx="13540">
                  <c:v>18.8055555555556</c:v>
                </c:pt>
                <c:pt idx="13541">
                  <c:v>18.806944444444401</c:v>
                </c:pt>
                <c:pt idx="13542">
                  <c:v>18.808333333333302</c:v>
                </c:pt>
                <c:pt idx="13543">
                  <c:v>18.809722222222199</c:v>
                </c:pt>
                <c:pt idx="13544">
                  <c:v>18.811111111111099</c:v>
                </c:pt>
                <c:pt idx="13545">
                  <c:v>18.8125</c:v>
                </c:pt>
                <c:pt idx="13546">
                  <c:v>18.813888888888901</c:v>
                </c:pt>
                <c:pt idx="13547">
                  <c:v>18.815277777777801</c:v>
                </c:pt>
                <c:pt idx="13548">
                  <c:v>18.816666666666698</c:v>
                </c:pt>
                <c:pt idx="13549">
                  <c:v>18.818055555555599</c:v>
                </c:pt>
                <c:pt idx="13550">
                  <c:v>18.8194444444444</c:v>
                </c:pt>
                <c:pt idx="13551">
                  <c:v>18.820833333333301</c:v>
                </c:pt>
                <c:pt idx="13552">
                  <c:v>18.822222222222202</c:v>
                </c:pt>
                <c:pt idx="13553">
                  <c:v>18.823611111111099</c:v>
                </c:pt>
                <c:pt idx="13554">
                  <c:v>18.824999999999999</c:v>
                </c:pt>
                <c:pt idx="13555">
                  <c:v>18.8263888888889</c:v>
                </c:pt>
                <c:pt idx="13556">
                  <c:v>18.827777777777801</c:v>
                </c:pt>
                <c:pt idx="13557">
                  <c:v>18.829166666666701</c:v>
                </c:pt>
                <c:pt idx="13558">
                  <c:v>18.830555555555598</c:v>
                </c:pt>
                <c:pt idx="13559">
                  <c:v>18.8319444444444</c:v>
                </c:pt>
                <c:pt idx="13560">
                  <c:v>18.8333333333333</c:v>
                </c:pt>
                <c:pt idx="13561">
                  <c:v>18.834722222222201</c:v>
                </c:pt>
                <c:pt idx="13562">
                  <c:v>18.836111111111101</c:v>
                </c:pt>
                <c:pt idx="13563">
                  <c:v>18.837499999999999</c:v>
                </c:pt>
                <c:pt idx="13564">
                  <c:v>18.838888888888899</c:v>
                </c:pt>
                <c:pt idx="13565">
                  <c:v>18.8402777777778</c:v>
                </c:pt>
                <c:pt idx="13566">
                  <c:v>18.841666666666701</c:v>
                </c:pt>
                <c:pt idx="13567">
                  <c:v>18.843055555555601</c:v>
                </c:pt>
                <c:pt idx="13568">
                  <c:v>18.844444444444399</c:v>
                </c:pt>
                <c:pt idx="13569">
                  <c:v>18.845833333333299</c:v>
                </c:pt>
                <c:pt idx="13570">
                  <c:v>18.8472222222222</c:v>
                </c:pt>
                <c:pt idx="13571">
                  <c:v>18.848611111111101</c:v>
                </c:pt>
                <c:pt idx="13572">
                  <c:v>18.850000000000001</c:v>
                </c:pt>
                <c:pt idx="13573">
                  <c:v>18.851388888888899</c:v>
                </c:pt>
                <c:pt idx="13574">
                  <c:v>18.852777777777799</c:v>
                </c:pt>
                <c:pt idx="13575">
                  <c:v>18.8541666666667</c:v>
                </c:pt>
                <c:pt idx="13576">
                  <c:v>18.8555555555556</c:v>
                </c:pt>
                <c:pt idx="13577">
                  <c:v>18.856944444444402</c:v>
                </c:pt>
                <c:pt idx="13578">
                  <c:v>18.858333333333299</c:v>
                </c:pt>
                <c:pt idx="13579">
                  <c:v>18.859722222222199</c:v>
                </c:pt>
                <c:pt idx="13580">
                  <c:v>18.8611111111111</c:v>
                </c:pt>
                <c:pt idx="13581">
                  <c:v>18.862500000000001</c:v>
                </c:pt>
                <c:pt idx="13582">
                  <c:v>18.863888888888901</c:v>
                </c:pt>
                <c:pt idx="13583">
                  <c:v>18.865277777777798</c:v>
                </c:pt>
                <c:pt idx="13584">
                  <c:v>18.866666666666699</c:v>
                </c:pt>
                <c:pt idx="13585">
                  <c:v>18.8680555555556</c:v>
                </c:pt>
                <c:pt idx="13586">
                  <c:v>18.869444444444401</c:v>
                </c:pt>
                <c:pt idx="13587">
                  <c:v>18.870833333333302</c:v>
                </c:pt>
                <c:pt idx="13588">
                  <c:v>18.872222222222199</c:v>
                </c:pt>
                <c:pt idx="13589">
                  <c:v>18.873611111111099</c:v>
                </c:pt>
                <c:pt idx="13590">
                  <c:v>18.875</c:v>
                </c:pt>
                <c:pt idx="13591">
                  <c:v>18.876388888888901</c:v>
                </c:pt>
                <c:pt idx="13592">
                  <c:v>18.877777777777801</c:v>
                </c:pt>
                <c:pt idx="13593">
                  <c:v>18.879166666666698</c:v>
                </c:pt>
                <c:pt idx="13594">
                  <c:v>18.880555555555599</c:v>
                </c:pt>
                <c:pt idx="13595">
                  <c:v>18.8819444444444</c:v>
                </c:pt>
                <c:pt idx="13596">
                  <c:v>18.883333333333301</c:v>
                </c:pt>
                <c:pt idx="13597">
                  <c:v>18.884722222222202</c:v>
                </c:pt>
                <c:pt idx="13598">
                  <c:v>18.886111111111099</c:v>
                </c:pt>
                <c:pt idx="13599">
                  <c:v>18.887499999999999</c:v>
                </c:pt>
                <c:pt idx="13600">
                  <c:v>18.8888888888889</c:v>
                </c:pt>
                <c:pt idx="13601">
                  <c:v>18.890277777777801</c:v>
                </c:pt>
                <c:pt idx="13602">
                  <c:v>18.891666666666701</c:v>
                </c:pt>
                <c:pt idx="13603">
                  <c:v>18.893055555555598</c:v>
                </c:pt>
                <c:pt idx="13604">
                  <c:v>18.8944444444444</c:v>
                </c:pt>
                <c:pt idx="13605">
                  <c:v>18.8958333333333</c:v>
                </c:pt>
                <c:pt idx="13606">
                  <c:v>18.897222222222201</c:v>
                </c:pt>
                <c:pt idx="13607">
                  <c:v>18.898611111111101</c:v>
                </c:pt>
                <c:pt idx="13608">
                  <c:v>18.899999999999999</c:v>
                </c:pt>
                <c:pt idx="13609">
                  <c:v>18.901388888888899</c:v>
                </c:pt>
                <c:pt idx="13610">
                  <c:v>18.9027777777778</c:v>
                </c:pt>
                <c:pt idx="13611">
                  <c:v>18.904166666666701</c:v>
                </c:pt>
                <c:pt idx="13612">
                  <c:v>18.905555555555601</c:v>
                </c:pt>
                <c:pt idx="13613">
                  <c:v>18.906944444444399</c:v>
                </c:pt>
                <c:pt idx="13614">
                  <c:v>18.908333333333299</c:v>
                </c:pt>
                <c:pt idx="13615">
                  <c:v>18.9097222222222</c:v>
                </c:pt>
                <c:pt idx="13616">
                  <c:v>18.911111111111101</c:v>
                </c:pt>
                <c:pt idx="13617">
                  <c:v>18.912500000000001</c:v>
                </c:pt>
                <c:pt idx="13618">
                  <c:v>18.913888888888899</c:v>
                </c:pt>
                <c:pt idx="13619">
                  <c:v>18.915277777777799</c:v>
                </c:pt>
                <c:pt idx="13620">
                  <c:v>18.9166666666667</c:v>
                </c:pt>
                <c:pt idx="13621">
                  <c:v>18.9180555555556</c:v>
                </c:pt>
                <c:pt idx="13622">
                  <c:v>18.919444444444402</c:v>
                </c:pt>
                <c:pt idx="13623">
                  <c:v>18.920833333333299</c:v>
                </c:pt>
                <c:pt idx="13624">
                  <c:v>18.922222222222199</c:v>
                </c:pt>
                <c:pt idx="13625">
                  <c:v>18.9236111111111</c:v>
                </c:pt>
                <c:pt idx="13626">
                  <c:v>18.925000000000001</c:v>
                </c:pt>
                <c:pt idx="13627">
                  <c:v>18.926388888888901</c:v>
                </c:pt>
                <c:pt idx="13628">
                  <c:v>18.927777777777798</c:v>
                </c:pt>
                <c:pt idx="13629">
                  <c:v>18.929166666666699</c:v>
                </c:pt>
                <c:pt idx="13630">
                  <c:v>18.9305555555556</c:v>
                </c:pt>
                <c:pt idx="13631">
                  <c:v>18.931944444444401</c:v>
                </c:pt>
                <c:pt idx="13632">
                  <c:v>18.933333333333302</c:v>
                </c:pt>
                <c:pt idx="13633">
                  <c:v>18.934722222222199</c:v>
                </c:pt>
                <c:pt idx="13634">
                  <c:v>18.936111111111099</c:v>
                </c:pt>
                <c:pt idx="13635">
                  <c:v>18.9375</c:v>
                </c:pt>
                <c:pt idx="13636">
                  <c:v>18.938888888888901</c:v>
                </c:pt>
                <c:pt idx="13637">
                  <c:v>18.940277777777801</c:v>
                </c:pt>
                <c:pt idx="13638">
                  <c:v>18.941666666666698</c:v>
                </c:pt>
                <c:pt idx="13639">
                  <c:v>18.943055555555599</c:v>
                </c:pt>
                <c:pt idx="13640">
                  <c:v>18.9444444444444</c:v>
                </c:pt>
                <c:pt idx="13641">
                  <c:v>18.945833333333301</c:v>
                </c:pt>
                <c:pt idx="13642">
                  <c:v>18.947222222222202</c:v>
                </c:pt>
                <c:pt idx="13643">
                  <c:v>18.948611111111099</c:v>
                </c:pt>
                <c:pt idx="13644">
                  <c:v>18.95</c:v>
                </c:pt>
                <c:pt idx="13645">
                  <c:v>18.9513888888889</c:v>
                </c:pt>
                <c:pt idx="13646">
                  <c:v>18.952777777777801</c:v>
                </c:pt>
                <c:pt idx="13647">
                  <c:v>18.954166666666701</c:v>
                </c:pt>
                <c:pt idx="13648">
                  <c:v>18.955555555555598</c:v>
                </c:pt>
                <c:pt idx="13649">
                  <c:v>18.9569444444444</c:v>
                </c:pt>
                <c:pt idx="13650">
                  <c:v>18.9583333333333</c:v>
                </c:pt>
                <c:pt idx="13651">
                  <c:v>18.959722222222201</c:v>
                </c:pt>
                <c:pt idx="13652">
                  <c:v>18.961111111111101</c:v>
                </c:pt>
                <c:pt idx="13653">
                  <c:v>18.962499999999999</c:v>
                </c:pt>
                <c:pt idx="13654">
                  <c:v>18.963888888888899</c:v>
                </c:pt>
                <c:pt idx="13655">
                  <c:v>18.9652777777778</c:v>
                </c:pt>
                <c:pt idx="13656">
                  <c:v>18.966666666666701</c:v>
                </c:pt>
                <c:pt idx="13657">
                  <c:v>18.968055555555601</c:v>
                </c:pt>
                <c:pt idx="13658">
                  <c:v>18.969444444444399</c:v>
                </c:pt>
                <c:pt idx="13659">
                  <c:v>18.970833333333299</c:v>
                </c:pt>
                <c:pt idx="13660">
                  <c:v>18.9722222222222</c:v>
                </c:pt>
                <c:pt idx="13661">
                  <c:v>18.973611111111101</c:v>
                </c:pt>
                <c:pt idx="13662">
                  <c:v>18.975000000000001</c:v>
                </c:pt>
                <c:pt idx="13663">
                  <c:v>18.976388888888899</c:v>
                </c:pt>
                <c:pt idx="13664">
                  <c:v>18.977777777777799</c:v>
                </c:pt>
                <c:pt idx="13665">
                  <c:v>18.9791666666667</c:v>
                </c:pt>
                <c:pt idx="13666">
                  <c:v>18.9805555555556</c:v>
                </c:pt>
                <c:pt idx="13667">
                  <c:v>18.981944444444402</c:v>
                </c:pt>
                <c:pt idx="13668">
                  <c:v>18.983333333333299</c:v>
                </c:pt>
                <c:pt idx="13669">
                  <c:v>18.984722222222199</c:v>
                </c:pt>
                <c:pt idx="13670">
                  <c:v>18.9861111111111</c:v>
                </c:pt>
                <c:pt idx="13671">
                  <c:v>18.987500000000001</c:v>
                </c:pt>
                <c:pt idx="13672">
                  <c:v>18.988888888888901</c:v>
                </c:pt>
                <c:pt idx="13673">
                  <c:v>18.990277777777798</c:v>
                </c:pt>
                <c:pt idx="13674">
                  <c:v>18.991666666666699</c:v>
                </c:pt>
                <c:pt idx="13675">
                  <c:v>18.9930555555556</c:v>
                </c:pt>
                <c:pt idx="13676">
                  <c:v>18.994444444444401</c:v>
                </c:pt>
                <c:pt idx="13677">
                  <c:v>18.995833333333302</c:v>
                </c:pt>
                <c:pt idx="13678">
                  <c:v>18.997222222222199</c:v>
                </c:pt>
                <c:pt idx="13679">
                  <c:v>18.998611111111099</c:v>
                </c:pt>
                <c:pt idx="13680">
                  <c:v>19</c:v>
                </c:pt>
                <c:pt idx="13681">
                  <c:v>19.001388888888901</c:v>
                </c:pt>
                <c:pt idx="13682">
                  <c:v>19.002777777777801</c:v>
                </c:pt>
                <c:pt idx="13683">
                  <c:v>19.004166666666698</c:v>
                </c:pt>
                <c:pt idx="13684">
                  <c:v>19.005555555555599</c:v>
                </c:pt>
                <c:pt idx="13685">
                  <c:v>19.0069444444444</c:v>
                </c:pt>
                <c:pt idx="13686">
                  <c:v>19.008333333333301</c:v>
                </c:pt>
                <c:pt idx="13687">
                  <c:v>19.009722222222202</c:v>
                </c:pt>
                <c:pt idx="13688">
                  <c:v>19.011111111111099</c:v>
                </c:pt>
                <c:pt idx="13689">
                  <c:v>19.012499999999999</c:v>
                </c:pt>
                <c:pt idx="13690">
                  <c:v>19.0138888888889</c:v>
                </c:pt>
                <c:pt idx="13691">
                  <c:v>19.015277777777801</c:v>
                </c:pt>
                <c:pt idx="13692">
                  <c:v>19.016666666666701</c:v>
                </c:pt>
                <c:pt idx="13693">
                  <c:v>19.018055555555598</c:v>
                </c:pt>
                <c:pt idx="13694">
                  <c:v>19.0194444444444</c:v>
                </c:pt>
                <c:pt idx="13695">
                  <c:v>19.0208333333333</c:v>
                </c:pt>
                <c:pt idx="13696">
                  <c:v>19.022222222222201</c:v>
                </c:pt>
                <c:pt idx="13697">
                  <c:v>19.023611111111101</c:v>
                </c:pt>
                <c:pt idx="13698">
                  <c:v>19.024999999999999</c:v>
                </c:pt>
                <c:pt idx="13699">
                  <c:v>19.026388888888899</c:v>
                </c:pt>
                <c:pt idx="13700">
                  <c:v>19.0277777777778</c:v>
                </c:pt>
                <c:pt idx="13701">
                  <c:v>19.029166666666701</c:v>
                </c:pt>
                <c:pt idx="13702">
                  <c:v>19.030555555555601</c:v>
                </c:pt>
                <c:pt idx="13703">
                  <c:v>19.031944444444399</c:v>
                </c:pt>
                <c:pt idx="13704">
                  <c:v>19.033333333333299</c:v>
                </c:pt>
                <c:pt idx="13705">
                  <c:v>19.0347222222222</c:v>
                </c:pt>
                <c:pt idx="13706">
                  <c:v>19.036111111111101</c:v>
                </c:pt>
                <c:pt idx="13707">
                  <c:v>19.037500000000001</c:v>
                </c:pt>
                <c:pt idx="13708">
                  <c:v>19.038888888888899</c:v>
                </c:pt>
                <c:pt idx="13709">
                  <c:v>19.040277777777799</c:v>
                </c:pt>
                <c:pt idx="13710">
                  <c:v>19.0416666666667</c:v>
                </c:pt>
                <c:pt idx="13711">
                  <c:v>19.0430555555556</c:v>
                </c:pt>
                <c:pt idx="13712">
                  <c:v>19.044444444444402</c:v>
                </c:pt>
                <c:pt idx="13713">
                  <c:v>19.045833333333299</c:v>
                </c:pt>
                <c:pt idx="13714">
                  <c:v>19.047222222222199</c:v>
                </c:pt>
                <c:pt idx="13715">
                  <c:v>19.0486111111111</c:v>
                </c:pt>
                <c:pt idx="13716">
                  <c:v>19.05</c:v>
                </c:pt>
                <c:pt idx="13717">
                  <c:v>19.051388888888901</c:v>
                </c:pt>
                <c:pt idx="13718">
                  <c:v>19.052777777777798</c:v>
                </c:pt>
                <c:pt idx="13719">
                  <c:v>19.054166666666699</c:v>
                </c:pt>
                <c:pt idx="13720">
                  <c:v>19.0555555555556</c:v>
                </c:pt>
                <c:pt idx="13721">
                  <c:v>19.056944444444401</c:v>
                </c:pt>
                <c:pt idx="13722">
                  <c:v>19.058333333333302</c:v>
                </c:pt>
                <c:pt idx="13723">
                  <c:v>19.059722222222199</c:v>
                </c:pt>
                <c:pt idx="13724">
                  <c:v>19.061111111111099</c:v>
                </c:pt>
                <c:pt idx="13725">
                  <c:v>19.0625</c:v>
                </c:pt>
                <c:pt idx="13726">
                  <c:v>19.063888888888901</c:v>
                </c:pt>
                <c:pt idx="13727">
                  <c:v>19.065277777777801</c:v>
                </c:pt>
                <c:pt idx="13728">
                  <c:v>19.066666666666698</c:v>
                </c:pt>
                <c:pt idx="13729">
                  <c:v>19.068055555555599</c:v>
                </c:pt>
                <c:pt idx="13730">
                  <c:v>19.0694444444444</c:v>
                </c:pt>
                <c:pt idx="13731">
                  <c:v>19.070833333333301</c:v>
                </c:pt>
                <c:pt idx="13732">
                  <c:v>19.072222222222202</c:v>
                </c:pt>
                <c:pt idx="13733">
                  <c:v>19.073611111111099</c:v>
                </c:pt>
                <c:pt idx="13734">
                  <c:v>19.074999999999999</c:v>
                </c:pt>
                <c:pt idx="13735">
                  <c:v>19.0763888888889</c:v>
                </c:pt>
                <c:pt idx="13736">
                  <c:v>19.077777777777801</c:v>
                </c:pt>
                <c:pt idx="13737">
                  <c:v>19.079166666666701</c:v>
                </c:pt>
                <c:pt idx="13738">
                  <c:v>19.080555555555598</c:v>
                </c:pt>
                <c:pt idx="13739">
                  <c:v>19.0819444444444</c:v>
                </c:pt>
                <c:pt idx="13740">
                  <c:v>19.0833333333333</c:v>
                </c:pt>
                <c:pt idx="13741">
                  <c:v>19.084722222222201</c:v>
                </c:pt>
                <c:pt idx="13742">
                  <c:v>19.086111111111101</c:v>
                </c:pt>
                <c:pt idx="13743">
                  <c:v>19.087499999999999</c:v>
                </c:pt>
                <c:pt idx="13744">
                  <c:v>19.088888888888899</c:v>
                </c:pt>
                <c:pt idx="13745">
                  <c:v>19.0902777777778</c:v>
                </c:pt>
                <c:pt idx="13746">
                  <c:v>19.091666666666701</c:v>
                </c:pt>
                <c:pt idx="13747">
                  <c:v>19.093055555555601</c:v>
                </c:pt>
                <c:pt idx="13748">
                  <c:v>19.094444444444399</c:v>
                </c:pt>
                <c:pt idx="13749">
                  <c:v>19.095833333333299</c:v>
                </c:pt>
                <c:pt idx="13750">
                  <c:v>19.0972222222222</c:v>
                </c:pt>
                <c:pt idx="13751">
                  <c:v>19.098611111111101</c:v>
                </c:pt>
                <c:pt idx="13752">
                  <c:v>19.100000000000001</c:v>
                </c:pt>
                <c:pt idx="13753">
                  <c:v>19.101388888888899</c:v>
                </c:pt>
                <c:pt idx="13754">
                  <c:v>19.102777777777799</c:v>
                </c:pt>
                <c:pt idx="13755">
                  <c:v>19.1041666666667</c:v>
                </c:pt>
                <c:pt idx="13756">
                  <c:v>19.1055555555556</c:v>
                </c:pt>
                <c:pt idx="13757">
                  <c:v>19.106944444444402</c:v>
                </c:pt>
                <c:pt idx="13758">
                  <c:v>19.108333333333299</c:v>
                </c:pt>
                <c:pt idx="13759">
                  <c:v>19.109722222222199</c:v>
                </c:pt>
                <c:pt idx="13760">
                  <c:v>19.1111111111111</c:v>
                </c:pt>
                <c:pt idx="13761">
                  <c:v>19.112500000000001</c:v>
                </c:pt>
                <c:pt idx="13762">
                  <c:v>19.113888888888901</c:v>
                </c:pt>
                <c:pt idx="13763">
                  <c:v>19.115277777777798</c:v>
                </c:pt>
                <c:pt idx="13764">
                  <c:v>19.116666666666699</c:v>
                </c:pt>
                <c:pt idx="13765">
                  <c:v>19.1180555555556</c:v>
                </c:pt>
                <c:pt idx="13766">
                  <c:v>19.119444444444401</c:v>
                </c:pt>
                <c:pt idx="13767">
                  <c:v>19.120833333333302</c:v>
                </c:pt>
                <c:pt idx="13768">
                  <c:v>19.122222222222199</c:v>
                </c:pt>
                <c:pt idx="13769">
                  <c:v>19.123611111111099</c:v>
                </c:pt>
                <c:pt idx="13770">
                  <c:v>19.125</c:v>
                </c:pt>
                <c:pt idx="13771">
                  <c:v>19.126388888888901</c:v>
                </c:pt>
                <c:pt idx="13772">
                  <c:v>19.127777777777801</c:v>
                </c:pt>
                <c:pt idx="13773">
                  <c:v>19.129166666666698</c:v>
                </c:pt>
                <c:pt idx="13774">
                  <c:v>19.130555555555599</c:v>
                </c:pt>
                <c:pt idx="13775">
                  <c:v>19.1319444444444</c:v>
                </c:pt>
                <c:pt idx="13776">
                  <c:v>19.133333333333301</c:v>
                </c:pt>
                <c:pt idx="13777">
                  <c:v>19.134722222222202</c:v>
                </c:pt>
                <c:pt idx="13778">
                  <c:v>19.136111111111099</c:v>
                </c:pt>
                <c:pt idx="13779">
                  <c:v>19.137499999999999</c:v>
                </c:pt>
                <c:pt idx="13780">
                  <c:v>19.1388888888889</c:v>
                </c:pt>
                <c:pt idx="13781">
                  <c:v>19.140277777777801</c:v>
                </c:pt>
                <c:pt idx="13782">
                  <c:v>19.141666666666701</c:v>
                </c:pt>
                <c:pt idx="13783">
                  <c:v>19.143055555555598</c:v>
                </c:pt>
                <c:pt idx="13784">
                  <c:v>19.1444444444444</c:v>
                </c:pt>
                <c:pt idx="13785">
                  <c:v>19.1458333333333</c:v>
                </c:pt>
                <c:pt idx="13786">
                  <c:v>19.147222222222201</c:v>
                </c:pt>
                <c:pt idx="13787">
                  <c:v>19.148611111111101</c:v>
                </c:pt>
                <c:pt idx="13788">
                  <c:v>19.149999999999999</c:v>
                </c:pt>
                <c:pt idx="13789">
                  <c:v>19.151388888888899</c:v>
                </c:pt>
                <c:pt idx="13790">
                  <c:v>19.1527777777778</c:v>
                </c:pt>
                <c:pt idx="13791">
                  <c:v>19.154166666666701</c:v>
                </c:pt>
                <c:pt idx="13792">
                  <c:v>19.155555555555601</c:v>
                </c:pt>
                <c:pt idx="13793">
                  <c:v>19.156944444444399</c:v>
                </c:pt>
                <c:pt idx="13794">
                  <c:v>19.158333333333299</c:v>
                </c:pt>
                <c:pt idx="13795">
                  <c:v>19.1597222222222</c:v>
                </c:pt>
                <c:pt idx="13796">
                  <c:v>19.161111111111101</c:v>
                </c:pt>
                <c:pt idx="13797">
                  <c:v>19.162500000000001</c:v>
                </c:pt>
                <c:pt idx="13798">
                  <c:v>19.163888888888899</c:v>
                </c:pt>
                <c:pt idx="13799">
                  <c:v>19.165277777777799</c:v>
                </c:pt>
                <c:pt idx="13800">
                  <c:v>19.1666666666667</c:v>
                </c:pt>
                <c:pt idx="13801">
                  <c:v>19.1680555555556</c:v>
                </c:pt>
                <c:pt idx="13802">
                  <c:v>19.169444444444402</c:v>
                </c:pt>
                <c:pt idx="13803">
                  <c:v>19.170833333333299</c:v>
                </c:pt>
                <c:pt idx="13804">
                  <c:v>19.172222222222199</c:v>
                </c:pt>
                <c:pt idx="13805">
                  <c:v>19.1736111111111</c:v>
                </c:pt>
                <c:pt idx="13806">
                  <c:v>19.175000000000001</c:v>
                </c:pt>
                <c:pt idx="13807">
                  <c:v>19.176388888888901</c:v>
                </c:pt>
                <c:pt idx="13808">
                  <c:v>19.177777777777798</c:v>
                </c:pt>
                <c:pt idx="13809">
                  <c:v>19.179166666666699</c:v>
                </c:pt>
                <c:pt idx="13810">
                  <c:v>19.1805555555556</c:v>
                </c:pt>
                <c:pt idx="13811">
                  <c:v>19.181944444444401</c:v>
                </c:pt>
                <c:pt idx="13812">
                  <c:v>19.183333333333302</c:v>
                </c:pt>
                <c:pt idx="13813">
                  <c:v>19.184722222222199</c:v>
                </c:pt>
                <c:pt idx="13814">
                  <c:v>19.186111111111099</c:v>
                </c:pt>
                <c:pt idx="13815">
                  <c:v>19.1875</c:v>
                </c:pt>
                <c:pt idx="13816">
                  <c:v>19.188888888888901</c:v>
                </c:pt>
                <c:pt idx="13817">
                  <c:v>19.190277777777801</c:v>
                </c:pt>
                <c:pt idx="13818">
                  <c:v>19.191666666666698</c:v>
                </c:pt>
                <c:pt idx="13819">
                  <c:v>19.193055555555599</c:v>
                </c:pt>
                <c:pt idx="13820">
                  <c:v>19.1944444444444</c:v>
                </c:pt>
                <c:pt idx="13821">
                  <c:v>19.195833333333301</c:v>
                </c:pt>
                <c:pt idx="13822">
                  <c:v>19.197222222222202</c:v>
                </c:pt>
                <c:pt idx="13823">
                  <c:v>19.198611111111099</c:v>
                </c:pt>
                <c:pt idx="13824">
                  <c:v>19.2</c:v>
                </c:pt>
                <c:pt idx="13825">
                  <c:v>19.2013888888889</c:v>
                </c:pt>
                <c:pt idx="13826">
                  <c:v>19.202777777777801</c:v>
                </c:pt>
                <c:pt idx="13827">
                  <c:v>19.204166666666701</c:v>
                </c:pt>
                <c:pt idx="13828">
                  <c:v>19.205555555555598</c:v>
                </c:pt>
                <c:pt idx="13829">
                  <c:v>19.2069444444444</c:v>
                </c:pt>
                <c:pt idx="13830">
                  <c:v>19.2083333333333</c:v>
                </c:pt>
                <c:pt idx="13831">
                  <c:v>19.209722222222201</c:v>
                </c:pt>
                <c:pt idx="13832">
                  <c:v>19.211111111111101</c:v>
                </c:pt>
                <c:pt idx="13833">
                  <c:v>19.212499999999999</c:v>
                </c:pt>
                <c:pt idx="13834">
                  <c:v>19.213888888888899</c:v>
                </c:pt>
                <c:pt idx="13835">
                  <c:v>19.2152777777778</c:v>
                </c:pt>
                <c:pt idx="13836">
                  <c:v>19.216666666666701</c:v>
                </c:pt>
                <c:pt idx="13837">
                  <c:v>19.218055555555601</c:v>
                </c:pt>
                <c:pt idx="13838">
                  <c:v>19.219444444444399</c:v>
                </c:pt>
                <c:pt idx="13839">
                  <c:v>19.220833333333299</c:v>
                </c:pt>
                <c:pt idx="13840">
                  <c:v>19.2222222222222</c:v>
                </c:pt>
                <c:pt idx="13841">
                  <c:v>19.223611111111101</c:v>
                </c:pt>
                <c:pt idx="13842">
                  <c:v>19.225000000000001</c:v>
                </c:pt>
                <c:pt idx="13843">
                  <c:v>19.226388888888899</c:v>
                </c:pt>
                <c:pt idx="13844">
                  <c:v>19.227777777777799</c:v>
                </c:pt>
                <c:pt idx="13845">
                  <c:v>19.2291666666667</c:v>
                </c:pt>
                <c:pt idx="13846">
                  <c:v>19.2305555555556</c:v>
                </c:pt>
                <c:pt idx="13847">
                  <c:v>19.231944444444402</c:v>
                </c:pt>
                <c:pt idx="13848">
                  <c:v>19.233333333333299</c:v>
                </c:pt>
                <c:pt idx="13849">
                  <c:v>19.234722222222199</c:v>
                </c:pt>
                <c:pt idx="13850">
                  <c:v>19.2361111111111</c:v>
                </c:pt>
                <c:pt idx="13851">
                  <c:v>19.237500000000001</c:v>
                </c:pt>
                <c:pt idx="13852">
                  <c:v>19.238888888888901</c:v>
                </c:pt>
                <c:pt idx="13853">
                  <c:v>19.240277777777798</c:v>
                </c:pt>
                <c:pt idx="13854">
                  <c:v>19.241666666666699</c:v>
                </c:pt>
                <c:pt idx="13855">
                  <c:v>19.2430555555556</c:v>
                </c:pt>
                <c:pt idx="13856">
                  <c:v>19.244444444444401</c:v>
                </c:pt>
                <c:pt idx="13857">
                  <c:v>19.245833333333302</c:v>
                </c:pt>
                <c:pt idx="13858">
                  <c:v>19.247222222222199</c:v>
                </c:pt>
                <c:pt idx="13859">
                  <c:v>19.248611111111099</c:v>
                </c:pt>
                <c:pt idx="13860">
                  <c:v>19.25</c:v>
                </c:pt>
                <c:pt idx="13861">
                  <c:v>19.251388888888901</c:v>
                </c:pt>
                <c:pt idx="13862">
                  <c:v>19.252777777777801</c:v>
                </c:pt>
                <c:pt idx="13863">
                  <c:v>19.254166666666698</c:v>
                </c:pt>
                <c:pt idx="13864">
                  <c:v>19.255555555555599</c:v>
                </c:pt>
                <c:pt idx="13865">
                  <c:v>19.2569444444444</c:v>
                </c:pt>
                <c:pt idx="13866">
                  <c:v>19.258333333333301</c:v>
                </c:pt>
                <c:pt idx="13867">
                  <c:v>19.259722222222202</c:v>
                </c:pt>
                <c:pt idx="13868">
                  <c:v>19.261111111111099</c:v>
                </c:pt>
                <c:pt idx="13869">
                  <c:v>19.262499999999999</c:v>
                </c:pt>
                <c:pt idx="13870">
                  <c:v>19.2638888888889</c:v>
                </c:pt>
                <c:pt idx="13871">
                  <c:v>19.265277777777801</c:v>
                </c:pt>
                <c:pt idx="13872">
                  <c:v>19.266666666666701</c:v>
                </c:pt>
                <c:pt idx="13873">
                  <c:v>19.268055555555598</c:v>
                </c:pt>
                <c:pt idx="13874">
                  <c:v>19.2694444444444</c:v>
                </c:pt>
                <c:pt idx="13875">
                  <c:v>19.2708333333333</c:v>
                </c:pt>
                <c:pt idx="13876">
                  <c:v>19.272222222222201</c:v>
                </c:pt>
                <c:pt idx="13877">
                  <c:v>19.273611111111101</c:v>
                </c:pt>
                <c:pt idx="13878">
                  <c:v>19.274999999999999</c:v>
                </c:pt>
                <c:pt idx="13879">
                  <c:v>19.276388888888899</c:v>
                </c:pt>
                <c:pt idx="13880">
                  <c:v>19.2777777777778</c:v>
                </c:pt>
                <c:pt idx="13881">
                  <c:v>19.279166666666701</c:v>
                </c:pt>
                <c:pt idx="13882">
                  <c:v>19.280555555555601</c:v>
                </c:pt>
                <c:pt idx="13883">
                  <c:v>19.281944444444399</c:v>
                </c:pt>
                <c:pt idx="13884">
                  <c:v>19.283333333333299</c:v>
                </c:pt>
                <c:pt idx="13885">
                  <c:v>19.2847222222222</c:v>
                </c:pt>
                <c:pt idx="13886">
                  <c:v>19.286111111111101</c:v>
                </c:pt>
                <c:pt idx="13887">
                  <c:v>19.287500000000001</c:v>
                </c:pt>
                <c:pt idx="13888">
                  <c:v>19.288888888888899</c:v>
                </c:pt>
                <c:pt idx="13889">
                  <c:v>19.290277777777799</c:v>
                </c:pt>
                <c:pt idx="13890">
                  <c:v>19.2916666666667</c:v>
                </c:pt>
                <c:pt idx="13891">
                  <c:v>19.2930555555556</c:v>
                </c:pt>
                <c:pt idx="13892">
                  <c:v>19.294444444444402</c:v>
                </c:pt>
                <c:pt idx="13893">
                  <c:v>19.295833333333299</c:v>
                </c:pt>
                <c:pt idx="13894">
                  <c:v>19.297222222222199</c:v>
                </c:pt>
                <c:pt idx="13895">
                  <c:v>19.2986111111111</c:v>
                </c:pt>
                <c:pt idx="13896">
                  <c:v>19.3</c:v>
                </c:pt>
                <c:pt idx="13897">
                  <c:v>19.301388888888901</c:v>
                </c:pt>
                <c:pt idx="13898">
                  <c:v>19.302777777777798</c:v>
                </c:pt>
                <c:pt idx="13899">
                  <c:v>19.304166666666699</c:v>
                </c:pt>
                <c:pt idx="13900">
                  <c:v>19.3055555555556</c:v>
                </c:pt>
                <c:pt idx="13901">
                  <c:v>19.306944444444401</c:v>
                </c:pt>
                <c:pt idx="13902">
                  <c:v>19.308333333333302</c:v>
                </c:pt>
                <c:pt idx="13903">
                  <c:v>19.309722222222199</c:v>
                </c:pt>
                <c:pt idx="13904">
                  <c:v>19.311111111111099</c:v>
                </c:pt>
                <c:pt idx="13905">
                  <c:v>19.3125</c:v>
                </c:pt>
                <c:pt idx="13906">
                  <c:v>19.313888888888901</c:v>
                </c:pt>
                <c:pt idx="13907">
                  <c:v>19.315277777777801</c:v>
                </c:pt>
                <c:pt idx="13908">
                  <c:v>19.316666666666698</c:v>
                </c:pt>
                <c:pt idx="13909">
                  <c:v>19.318055555555599</c:v>
                </c:pt>
                <c:pt idx="13910">
                  <c:v>19.3194444444444</c:v>
                </c:pt>
                <c:pt idx="13911">
                  <c:v>19.320833333333301</c:v>
                </c:pt>
                <c:pt idx="13912">
                  <c:v>19.322222222222202</c:v>
                </c:pt>
                <c:pt idx="13913">
                  <c:v>19.323611111111099</c:v>
                </c:pt>
                <c:pt idx="13914">
                  <c:v>19.324999999999999</c:v>
                </c:pt>
                <c:pt idx="13915">
                  <c:v>19.3263888888889</c:v>
                </c:pt>
                <c:pt idx="13916">
                  <c:v>19.327777777777801</c:v>
                </c:pt>
                <c:pt idx="13917">
                  <c:v>19.329166666666701</c:v>
                </c:pt>
                <c:pt idx="13918">
                  <c:v>19.330555555555598</c:v>
                </c:pt>
                <c:pt idx="13919">
                  <c:v>19.3319444444444</c:v>
                </c:pt>
                <c:pt idx="13920">
                  <c:v>19.3333333333333</c:v>
                </c:pt>
                <c:pt idx="13921">
                  <c:v>19.334722222222201</c:v>
                </c:pt>
                <c:pt idx="13922">
                  <c:v>19.336111111111101</c:v>
                </c:pt>
                <c:pt idx="13923">
                  <c:v>19.337499999999999</c:v>
                </c:pt>
                <c:pt idx="13924">
                  <c:v>19.338888888888899</c:v>
                </c:pt>
                <c:pt idx="13925">
                  <c:v>19.3402777777778</c:v>
                </c:pt>
                <c:pt idx="13926">
                  <c:v>19.341666666666701</c:v>
                </c:pt>
                <c:pt idx="13927">
                  <c:v>19.343055555555601</c:v>
                </c:pt>
                <c:pt idx="13928">
                  <c:v>19.344444444444399</c:v>
                </c:pt>
                <c:pt idx="13929">
                  <c:v>19.345833333333299</c:v>
                </c:pt>
                <c:pt idx="13930">
                  <c:v>19.3472222222222</c:v>
                </c:pt>
                <c:pt idx="13931">
                  <c:v>19.348611111111101</c:v>
                </c:pt>
                <c:pt idx="13932">
                  <c:v>19.350000000000001</c:v>
                </c:pt>
                <c:pt idx="13933">
                  <c:v>19.351388888888899</c:v>
                </c:pt>
                <c:pt idx="13934">
                  <c:v>19.352777777777799</c:v>
                </c:pt>
                <c:pt idx="13935">
                  <c:v>19.3541666666667</c:v>
                </c:pt>
                <c:pt idx="13936">
                  <c:v>19.3555555555556</c:v>
                </c:pt>
                <c:pt idx="13937">
                  <c:v>19.356944444444402</c:v>
                </c:pt>
                <c:pt idx="13938">
                  <c:v>19.358333333333299</c:v>
                </c:pt>
                <c:pt idx="13939">
                  <c:v>19.359722222222199</c:v>
                </c:pt>
                <c:pt idx="13940">
                  <c:v>19.3611111111111</c:v>
                </c:pt>
                <c:pt idx="13941">
                  <c:v>19.362500000000001</c:v>
                </c:pt>
                <c:pt idx="13942">
                  <c:v>19.363888888888901</c:v>
                </c:pt>
                <c:pt idx="13943">
                  <c:v>19.365277777777798</c:v>
                </c:pt>
                <c:pt idx="13944">
                  <c:v>19.366666666666699</c:v>
                </c:pt>
                <c:pt idx="13945">
                  <c:v>19.3680555555556</c:v>
                </c:pt>
                <c:pt idx="13946">
                  <c:v>19.369444444444401</c:v>
                </c:pt>
                <c:pt idx="13947">
                  <c:v>19.370833333333302</c:v>
                </c:pt>
                <c:pt idx="13948">
                  <c:v>19.372222222222199</c:v>
                </c:pt>
                <c:pt idx="13949">
                  <c:v>19.373611111111099</c:v>
                </c:pt>
                <c:pt idx="13950">
                  <c:v>19.375</c:v>
                </c:pt>
                <c:pt idx="13951">
                  <c:v>19.376388888888901</c:v>
                </c:pt>
                <c:pt idx="13952">
                  <c:v>19.377777777777801</c:v>
                </c:pt>
                <c:pt idx="13953">
                  <c:v>19.379166666666698</c:v>
                </c:pt>
                <c:pt idx="13954">
                  <c:v>19.380555555555599</c:v>
                </c:pt>
                <c:pt idx="13955">
                  <c:v>19.3819444444444</c:v>
                </c:pt>
                <c:pt idx="13956">
                  <c:v>19.383333333333301</c:v>
                </c:pt>
                <c:pt idx="13957">
                  <c:v>19.384722222222202</c:v>
                </c:pt>
                <c:pt idx="13958">
                  <c:v>19.386111111111099</c:v>
                </c:pt>
                <c:pt idx="13959">
                  <c:v>19.387499999999999</c:v>
                </c:pt>
                <c:pt idx="13960">
                  <c:v>19.3888888888889</c:v>
                </c:pt>
                <c:pt idx="13961">
                  <c:v>19.390277777777801</c:v>
                </c:pt>
                <c:pt idx="13962">
                  <c:v>19.391666666666701</c:v>
                </c:pt>
                <c:pt idx="13963">
                  <c:v>19.393055555555598</c:v>
                </c:pt>
                <c:pt idx="13964">
                  <c:v>19.3944444444444</c:v>
                </c:pt>
                <c:pt idx="13965">
                  <c:v>19.3958333333333</c:v>
                </c:pt>
                <c:pt idx="13966">
                  <c:v>19.397222222222201</c:v>
                </c:pt>
                <c:pt idx="13967">
                  <c:v>19.398611111111101</c:v>
                </c:pt>
                <c:pt idx="13968">
                  <c:v>19.399999999999999</c:v>
                </c:pt>
                <c:pt idx="13969">
                  <c:v>19.401388888888899</c:v>
                </c:pt>
                <c:pt idx="13970">
                  <c:v>19.4027777777778</c:v>
                </c:pt>
                <c:pt idx="13971">
                  <c:v>19.404166666666701</c:v>
                </c:pt>
                <c:pt idx="13972">
                  <c:v>19.405555555555601</c:v>
                </c:pt>
                <c:pt idx="13973">
                  <c:v>19.406944444444399</c:v>
                </c:pt>
                <c:pt idx="13974">
                  <c:v>19.408333333333299</c:v>
                </c:pt>
                <c:pt idx="13975">
                  <c:v>19.4097222222222</c:v>
                </c:pt>
                <c:pt idx="13976">
                  <c:v>19.411111111111101</c:v>
                </c:pt>
                <c:pt idx="13977">
                  <c:v>19.412500000000001</c:v>
                </c:pt>
                <c:pt idx="13978">
                  <c:v>19.413888888888899</c:v>
                </c:pt>
                <c:pt idx="13979">
                  <c:v>19.415277777777799</c:v>
                </c:pt>
                <c:pt idx="13980">
                  <c:v>19.4166666666667</c:v>
                </c:pt>
                <c:pt idx="13981">
                  <c:v>19.4180555555556</c:v>
                </c:pt>
                <c:pt idx="13982">
                  <c:v>19.419444444444402</c:v>
                </c:pt>
                <c:pt idx="13983">
                  <c:v>19.420833333333299</c:v>
                </c:pt>
                <c:pt idx="13984">
                  <c:v>19.422222222222199</c:v>
                </c:pt>
                <c:pt idx="13985">
                  <c:v>19.4236111111111</c:v>
                </c:pt>
                <c:pt idx="13986">
                  <c:v>19.425000000000001</c:v>
                </c:pt>
                <c:pt idx="13987">
                  <c:v>19.426388888888901</c:v>
                </c:pt>
                <c:pt idx="13988">
                  <c:v>19.427777777777798</c:v>
                </c:pt>
                <c:pt idx="13989">
                  <c:v>19.429166666666699</c:v>
                </c:pt>
                <c:pt idx="13990">
                  <c:v>19.4305555555556</c:v>
                </c:pt>
                <c:pt idx="13991">
                  <c:v>19.431944444444401</c:v>
                </c:pt>
                <c:pt idx="13992">
                  <c:v>19.433333333333302</c:v>
                </c:pt>
                <c:pt idx="13993">
                  <c:v>19.434722222222199</c:v>
                </c:pt>
                <c:pt idx="13994">
                  <c:v>19.436111111111099</c:v>
                </c:pt>
                <c:pt idx="13995">
                  <c:v>19.4375</c:v>
                </c:pt>
                <c:pt idx="13996">
                  <c:v>19.438888888888901</c:v>
                </c:pt>
                <c:pt idx="13997">
                  <c:v>19.440277777777801</c:v>
                </c:pt>
                <c:pt idx="13998">
                  <c:v>19.441666666666698</c:v>
                </c:pt>
                <c:pt idx="13999">
                  <c:v>19.443055555555599</c:v>
                </c:pt>
                <c:pt idx="14000">
                  <c:v>19.4444444444444</c:v>
                </c:pt>
                <c:pt idx="14001">
                  <c:v>19.445833333333301</c:v>
                </c:pt>
                <c:pt idx="14002">
                  <c:v>19.447222222222202</c:v>
                </c:pt>
                <c:pt idx="14003">
                  <c:v>19.448611111111099</c:v>
                </c:pt>
                <c:pt idx="14004">
                  <c:v>19.45</c:v>
                </c:pt>
                <c:pt idx="14005">
                  <c:v>19.4513888888889</c:v>
                </c:pt>
                <c:pt idx="14006">
                  <c:v>19.452777777777801</c:v>
                </c:pt>
                <c:pt idx="14007">
                  <c:v>19.454166666666701</c:v>
                </c:pt>
                <c:pt idx="14008">
                  <c:v>19.455555555555598</c:v>
                </c:pt>
                <c:pt idx="14009">
                  <c:v>19.4569444444444</c:v>
                </c:pt>
                <c:pt idx="14010">
                  <c:v>19.4583333333333</c:v>
                </c:pt>
                <c:pt idx="14011">
                  <c:v>19.459722222222201</c:v>
                </c:pt>
                <c:pt idx="14012">
                  <c:v>19.461111111111101</c:v>
                </c:pt>
                <c:pt idx="14013">
                  <c:v>19.462499999999999</c:v>
                </c:pt>
                <c:pt idx="14014">
                  <c:v>19.463888888888899</c:v>
                </c:pt>
                <c:pt idx="14015">
                  <c:v>19.4652777777778</c:v>
                </c:pt>
                <c:pt idx="14016">
                  <c:v>19.466666666666701</c:v>
                </c:pt>
                <c:pt idx="14017">
                  <c:v>19.468055555555601</c:v>
                </c:pt>
                <c:pt idx="14018">
                  <c:v>19.469444444444399</c:v>
                </c:pt>
                <c:pt idx="14019">
                  <c:v>19.470833333333299</c:v>
                </c:pt>
                <c:pt idx="14020">
                  <c:v>19.4722222222222</c:v>
                </c:pt>
                <c:pt idx="14021">
                  <c:v>19.473611111111101</c:v>
                </c:pt>
                <c:pt idx="14022">
                  <c:v>19.475000000000001</c:v>
                </c:pt>
                <c:pt idx="14023">
                  <c:v>19.476388888888899</c:v>
                </c:pt>
                <c:pt idx="14024">
                  <c:v>19.477777777777799</c:v>
                </c:pt>
                <c:pt idx="14025">
                  <c:v>19.4791666666667</c:v>
                </c:pt>
                <c:pt idx="14026">
                  <c:v>19.4805555555556</c:v>
                </c:pt>
                <c:pt idx="14027">
                  <c:v>19.481944444444402</c:v>
                </c:pt>
                <c:pt idx="14028">
                  <c:v>19.483333333333299</c:v>
                </c:pt>
                <c:pt idx="14029">
                  <c:v>19.484722222222199</c:v>
                </c:pt>
                <c:pt idx="14030">
                  <c:v>19.4861111111111</c:v>
                </c:pt>
                <c:pt idx="14031">
                  <c:v>19.487500000000001</c:v>
                </c:pt>
                <c:pt idx="14032">
                  <c:v>19.488888888888901</c:v>
                </c:pt>
                <c:pt idx="14033">
                  <c:v>19.490277777777798</c:v>
                </c:pt>
                <c:pt idx="14034">
                  <c:v>19.491666666666699</c:v>
                </c:pt>
                <c:pt idx="14035">
                  <c:v>19.4930555555556</c:v>
                </c:pt>
                <c:pt idx="14036">
                  <c:v>19.494444444444401</c:v>
                </c:pt>
                <c:pt idx="14037">
                  <c:v>19.495833333333302</c:v>
                </c:pt>
                <c:pt idx="14038">
                  <c:v>19.497222222222199</c:v>
                </c:pt>
                <c:pt idx="14039">
                  <c:v>19.498611111111099</c:v>
                </c:pt>
                <c:pt idx="14040">
                  <c:v>19.5</c:v>
                </c:pt>
                <c:pt idx="14041">
                  <c:v>19.501388888888901</c:v>
                </c:pt>
                <c:pt idx="14042">
                  <c:v>19.502777777777801</c:v>
                </c:pt>
                <c:pt idx="14043">
                  <c:v>19.504166666666698</c:v>
                </c:pt>
                <c:pt idx="14044">
                  <c:v>19.505555555555599</c:v>
                </c:pt>
                <c:pt idx="14045">
                  <c:v>19.5069444444444</c:v>
                </c:pt>
                <c:pt idx="14046">
                  <c:v>19.508333333333301</c:v>
                </c:pt>
                <c:pt idx="14047">
                  <c:v>19.509722222222202</c:v>
                </c:pt>
                <c:pt idx="14048">
                  <c:v>19.511111111111099</c:v>
                </c:pt>
                <c:pt idx="14049">
                  <c:v>19.512499999999999</c:v>
                </c:pt>
                <c:pt idx="14050">
                  <c:v>19.5138888888889</c:v>
                </c:pt>
                <c:pt idx="14051">
                  <c:v>19.515277777777801</c:v>
                </c:pt>
                <c:pt idx="14052">
                  <c:v>19.516666666666701</c:v>
                </c:pt>
                <c:pt idx="14053">
                  <c:v>19.518055555555598</c:v>
                </c:pt>
                <c:pt idx="14054">
                  <c:v>19.5194444444444</c:v>
                </c:pt>
                <c:pt idx="14055">
                  <c:v>19.5208333333333</c:v>
                </c:pt>
                <c:pt idx="14056">
                  <c:v>19.522222222222201</c:v>
                </c:pt>
                <c:pt idx="14057">
                  <c:v>19.523611111111101</c:v>
                </c:pt>
                <c:pt idx="14058">
                  <c:v>19.524999999999999</c:v>
                </c:pt>
                <c:pt idx="14059">
                  <c:v>19.526388888888899</c:v>
                </c:pt>
                <c:pt idx="14060">
                  <c:v>19.5277777777778</c:v>
                </c:pt>
                <c:pt idx="14061">
                  <c:v>19.529166666666701</c:v>
                </c:pt>
                <c:pt idx="14062">
                  <c:v>19.530555555555601</c:v>
                </c:pt>
                <c:pt idx="14063">
                  <c:v>19.531944444444399</c:v>
                </c:pt>
                <c:pt idx="14064">
                  <c:v>19.533333333333299</c:v>
                </c:pt>
                <c:pt idx="14065">
                  <c:v>19.5347222222222</c:v>
                </c:pt>
                <c:pt idx="14066">
                  <c:v>19.536111111111101</c:v>
                </c:pt>
                <c:pt idx="14067">
                  <c:v>19.537500000000001</c:v>
                </c:pt>
                <c:pt idx="14068">
                  <c:v>19.538888888888899</c:v>
                </c:pt>
                <c:pt idx="14069">
                  <c:v>19.540277777777799</c:v>
                </c:pt>
                <c:pt idx="14070">
                  <c:v>19.5416666666667</c:v>
                </c:pt>
                <c:pt idx="14071">
                  <c:v>19.5430555555556</c:v>
                </c:pt>
                <c:pt idx="14072">
                  <c:v>19.544444444444402</c:v>
                </c:pt>
                <c:pt idx="14073">
                  <c:v>19.545833333333299</c:v>
                </c:pt>
                <c:pt idx="14074">
                  <c:v>19.547222222222199</c:v>
                </c:pt>
                <c:pt idx="14075">
                  <c:v>19.5486111111111</c:v>
                </c:pt>
                <c:pt idx="14076">
                  <c:v>19.55</c:v>
                </c:pt>
                <c:pt idx="14077">
                  <c:v>19.551388888888901</c:v>
                </c:pt>
                <c:pt idx="14078">
                  <c:v>19.552777777777798</c:v>
                </c:pt>
                <c:pt idx="14079">
                  <c:v>19.554166666666699</c:v>
                </c:pt>
                <c:pt idx="14080">
                  <c:v>19.5555555555556</c:v>
                </c:pt>
                <c:pt idx="14081">
                  <c:v>19.556944444444401</c:v>
                </c:pt>
                <c:pt idx="14082">
                  <c:v>19.558333333333302</c:v>
                </c:pt>
                <c:pt idx="14083">
                  <c:v>19.559722222222199</c:v>
                </c:pt>
                <c:pt idx="14084">
                  <c:v>19.561111111111099</c:v>
                </c:pt>
                <c:pt idx="14085">
                  <c:v>19.5625</c:v>
                </c:pt>
                <c:pt idx="14086">
                  <c:v>19.563888888888901</c:v>
                </c:pt>
                <c:pt idx="14087">
                  <c:v>19.565277777777801</c:v>
                </c:pt>
                <c:pt idx="14088">
                  <c:v>19.566666666666698</c:v>
                </c:pt>
                <c:pt idx="14089">
                  <c:v>19.568055555555599</c:v>
                </c:pt>
                <c:pt idx="14090">
                  <c:v>19.5694444444444</c:v>
                </c:pt>
                <c:pt idx="14091">
                  <c:v>19.570833333333301</c:v>
                </c:pt>
                <c:pt idx="14092">
                  <c:v>19.572222222222202</c:v>
                </c:pt>
                <c:pt idx="14093">
                  <c:v>19.573611111111099</c:v>
                </c:pt>
                <c:pt idx="14094">
                  <c:v>19.574999999999999</c:v>
                </c:pt>
                <c:pt idx="14095">
                  <c:v>19.5763888888889</c:v>
                </c:pt>
                <c:pt idx="14096">
                  <c:v>19.577777777777801</c:v>
                </c:pt>
                <c:pt idx="14097">
                  <c:v>19.579166666666701</c:v>
                </c:pt>
                <c:pt idx="14098">
                  <c:v>19.580555555555598</c:v>
                </c:pt>
                <c:pt idx="14099">
                  <c:v>19.5819444444444</c:v>
                </c:pt>
                <c:pt idx="14100">
                  <c:v>19.5833333333333</c:v>
                </c:pt>
                <c:pt idx="14101">
                  <c:v>19.584722222222201</c:v>
                </c:pt>
                <c:pt idx="14102">
                  <c:v>19.586111111111101</c:v>
                </c:pt>
                <c:pt idx="14103">
                  <c:v>19.587499999999999</c:v>
                </c:pt>
                <c:pt idx="14104">
                  <c:v>19.588888888888899</c:v>
                </c:pt>
                <c:pt idx="14105">
                  <c:v>19.5902777777778</c:v>
                </c:pt>
                <c:pt idx="14106">
                  <c:v>19.591666666666701</c:v>
                </c:pt>
                <c:pt idx="14107">
                  <c:v>19.593055555555601</c:v>
                </c:pt>
                <c:pt idx="14108">
                  <c:v>19.594444444444399</c:v>
                </c:pt>
                <c:pt idx="14109">
                  <c:v>19.595833333333299</c:v>
                </c:pt>
                <c:pt idx="14110">
                  <c:v>19.5972222222222</c:v>
                </c:pt>
                <c:pt idx="14111">
                  <c:v>19.598611111111101</c:v>
                </c:pt>
                <c:pt idx="14112">
                  <c:v>19.600000000000001</c:v>
                </c:pt>
                <c:pt idx="14113">
                  <c:v>19.601388888888899</c:v>
                </c:pt>
                <c:pt idx="14114">
                  <c:v>19.602777777777799</c:v>
                </c:pt>
                <c:pt idx="14115">
                  <c:v>19.6041666666667</c:v>
                </c:pt>
                <c:pt idx="14116">
                  <c:v>19.6055555555556</c:v>
                </c:pt>
                <c:pt idx="14117">
                  <c:v>19.606944444444402</c:v>
                </c:pt>
                <c:pt idx="14118">
                  <c:v>19.608333333333299</c:v>
                </c:pt>
                <c:pt idx="14119">
                  <c:v>19.609722222222199</c:v>
                </c:pt>
                <c:pt idx="14120">
                  <c:v>19.6111111111111</c:v>
                </c:pt>
                <c:pt idx="14121">
                  <c:v>19.612500000000001</c:v>
                </c:pt>
                <c:pt idx="14122">
                  <c:v>19.613888888888901</c:v>
                </c:pt>
                <c:pt idx="14123">
                  <c:v>19.615277777777798</c:v>
                </c:pt>
                <c:pt idx="14124">
                  <c:v>19.616666666666699</c:v>
                </c:pt>
                <c:pt idx="14125">
                  <c:v>19.6180555555556</c:v>
                </c:pt>
                <c:pt idx="14126">
                  <c:v>19.619444444444401</c:v>
                </c:pt>
                <c:pt idx="14127">
                  <c:v>19.620833333333302</c:v>
                </c:pt>
                <c:pt idx="14128">
                  <c:v>19.622222222222199</c:v>
                </c:pt>
                <c:pt idx="14129">
                  <c:v>19.623611111111099</c:v>
                </c:pt>
                <c:pt idx="14130">
                  <c:v>19.625</c:v>
                </c:pt>
                <c:pt idx="14131">
                  <c:v>19.626388888888901</c:v>
                </c:pt>
                <c:pt idx="14132">
                  <c:v>19.627777777777801</c:v>
                </c:pt>
                <c:pt idx="14133">
                  <c:v>19.629166666666698</c:v>
                </c:pt>
                <c:pt idx="14134">
                  <c:v>19.630555555555599</c:v>
                </c:pt>
                <c:pt idx="14135">
                  <c:v>19.6319444444444</c:v>
                </c:pt>
                <c:pt idx="14136">
                  <c:v>19.633333333333301</c:v>
                </c:pt>
                <c:pt idx="14137">
                  <c:v>19.634722222222202</c:v>
                </c:pt>
                <c:pt idx="14138">
                  <c:v>19.636111111111099</c:v>
                </c:pt>
                <c:pt idx="14139">
                  <c:v>19.637499999999999</c:v>
                </c:pt>
                <c:pt idx="14140">
                  <c:v>19.6388888888889</c:v>
                </c:pt>
                <c:pt idx="14141">
                  <c:v>19.640277777777801</c:v>
                </c:pt>
                <c:pt idx="14142">
                  <c:v>19.641666666666701</c:v>
                </c:pt>
                <c:pt idx="14143">
                  <c:v>19.643055555555598</c:v>
                </c:pt>
                <c:pt idx="14144">
                  <c:v>19.6444444444444</c:v>
                </c:pt>
                <c:pt idx="14145">
                  <c:v>19.6458333333333</c:v>
                </c:pt>
                <c:pt idx="14146">
                  <c:v>19.647222222222201</c:v>
                </c:pt>
                <c:pt idx="14147">
                  <c:v>19.648611111111101</c:v>
                </c:pt>
                <c:pt idx="14148">
                  <c:v>19.649999999999999</c:v>
                </c:pt>
                <c:pt idx="14149">
                  <c:v>19.651388888888899</c:v>
                </c:pt>
                <c:pt idx="14150">
                  <c:v>19.6527777777778</c:v>
                </c:pt>
                <c:pt idx="14151">
                  <c:v>19.654166666666701</c:v>
                </c:pt>
                <c:pt idx="14152">
                  <c:v>19.655555555555601</c:v>
                </c:pt>
                <c:pt idx="14153">
                  <c:v>19.656944444444399</c:v>
                </c:pt>
                <c:pt idx="14154">
                  <c:v>19.658333333333299</c:v>
                </c:pt>
                <c:pt idx="14155">
                  <c:v>19.6597222222222</c:v>
                </c:pt>
                <c:pt idx="14156">
                  <c:v>19.661111111111101</c:v>
                </c:pt>
                <c:pt idx="14157">
                  <c:v>19.662500000000001</c:v>
                </c:pt>
                <c:pt idx="14158">
                  <c:v>19.663888888888899</c:v>
                </c:pt>
                <c:pt idx="14159">
                  <c:v>19.665277777777799</c:v>
                </c:pt>
                <c:pt idx="14160">
                  <c:v>19.6666666666667</c:v>
                </c:pt>
                <c:pt idx="14161">
                  <c:v>19.6680555555556</c:v>
                </c:pt>
                <c:pt idx="14162">
                  <c:v>19.669444444444402</c:v>
                </c:pt>
                <c:pt idx="14163">
                  <c:v>19.670833333333299</c:v>
                </c:pt>
                <c:pt idx="14164">
                  <c:v>19.672222222222199</c:v>
                </c:pt>
                <c:pt idx="14165">
                  <c:v>19.6736111111111</c:v>
                </c:pt>
                <c:pt idx="14166">
                  <c:v>19.675000000000001</c:v>
                </c:pt>
                <c:pt idx="14167">
                  <c:v>19.676388888888901</c:v>
                </c:pt>
                <c:pt idx="14168">
                  <c:v>19.677777777777798</c:v>
                </c:pt>
                <c:pt idx="14169">
                  <c:v>19.679166666666699</c:v>
                </c:pt>
                <c:pt idx="14170">
                  <c:v>19.6805555555556</c:v>
                </c:pt>
                <c:pt idx="14171">
                  <c:v>19.681944444444401</c:v>
                </c:pt>
                <c:pt idx="14172">
                  <c:v>19.683333333333302</c:v>
                </c:pt>
                <c:pt idx="14173">
                  <c:v>19.684722222222199</c:v>
                </c:pt>
                <c:pt idx="14174">
                  <c:v>19.686111111111099</c:v>
                </c:pt>
                <c:pt idx="14175">
                  <c:v>19.6875</c:v>
                </c:pt>
                <c:pt idx="14176">
                  <c:v>19.688888888888901</c:v>
                </c:pt>
                <c:pt idx="14177">
                  <c:v>19.690277777777801</c:v>
                </c:pt>
                <c:pt idx="14178">
                  <c:v>19.691666666666698</c:v>
                </c:pt>
                <c:pt idx="14179">
                  <c:v>19.693055555555599</c:v>
                </c:pt>
                <c:pt idx="14180">
                  <c:v>19.6944444444444</c:v>
                </c:pt>
                <c:pt idx="14181">
                  <c:v>19.695833333333301</c:v>
                </c:pt>
                <c:pt idx="14182">
                  <c:v>19.697222222222202</c:v>
                </c:pt>
                <c:pt idx="14183">
                  <c:v>19.698611111111099</c:v>
                </c:pt>
                <c:pt idx="14184">
                  <c:v>19.7</c:v>
                </c:pt>
                <c:pt idx="14185">
                  <c:v>19.7013888888889</c:v>
                </c:pt>
                <c:pt idx="14186">
                  <c:v>19.702777777777801</c:v>
                </c:pt>
                <c:pt idx="14187">
                  <c:v>19.704166666666701</c:v>
                </c:pt>
                <c:pt idx="14188">
                  <c:v>19.705555555555598</c:v>
                </c:pt>
                <c:pt idx="14189">
                  <c:v>19.7069444444444</c:v>
                </c:pt>
                <c:pt idx="14190">
                  <c:v>19.7083333333333</c:v>
                </c:pt>
                <c:pt idx="14191">
                  <c:v>19.709722222222201</c:v>
                </c:pt>
                <c:pt idx="14192">
                  <c:v>19.711111111111101</c:v>
                </c:pt>
                <c:pt idx="14193">
                  <c:v>19.712499999999999</c:v>
                </c:pt>
                <c:pt idx="14194">
                  <c:v>19.713888888888899</c:v>
                </c:pt>
                <c:pt idx="14195">
                  <c:v>19.7152777777778</c:v>
                </c:pt>
                <c:pt idx="14196">
                  <c:v>19.716666666666701</c:v>
                </c:pt>
                <c:pt idx="14197">
                  <c:v>19.718055555555601</c:v>
                </c:pt>
                <c:pt idx="14198">
                  <c:v>19.719444444444399</c:v>
                </c:pt>
                <c:pt idx="14199">
                  <c:v>19.720833333333299</c:v>
                </c:pt>
                <c:pt idx="14200">
                  <c:v>19.7222222222222</c:v>
                </c:pt>
                <c:pt idx="14201">
                  <c:v>19.723611111111101</c:v>
                </c:pt>
                <c:pt idx="14202">
                  <c:v>19.725000000000001</c:v>
                </c:pt>
                <c:pt idx="14203">
                  <c:v>19.726388888888899</c:v>
                </c:pt>
                <c:pt idx="14204">
                  <c:v>19.727777777777799</c:v>
                </c:pt>
                <c:pt idx="14205">
                  <c:v>19.7291666666667</c:v>
                </c:pt>
                <c:pt idx="14206">
                  <c:v>19.7305555555556</c:v>
                </c:pt>
                <c:pt idx="14207">
                  <c:v>19.731944444444402</c:v>
                </c:pt>
                <c:pt idx="14208">
                  <c:v>19.733333333333299</c:v>
                </c:pt>
                <c:pt idx="14209">
                  <c:v>19.734722222222199</c:v>
                </c:pt>
                <c:pt idx="14210">
                  <c:v>19.7361111111111</c:v>
                </c:pt>
                <c:pt idx="14211">
                  <c:v>19.737500000000001</c:v>
                </c:pt>
                <c:pt idx="14212">
                  <c:v>19.738888888888901</c:v>
                </c:pt>
                <c:pt idx="14213">
                  <c:v>19.740277777777798</c:v>
                </c:pt>
                <c:pt idx="14214">
                  <c:v>19.741666666666699</c:v>
                </c:pt>
                <c:pt idx="14215">
                  <c:v>19.7430555555556</c:v>
                </c:pt>
                <c:pt idx="14216">
                  <c:v>19.744444444444401</c:v>
                </c:pt>
                <c:pt idx="14217">
                  <c:v>19.745833333333302</c:v>
                </c:pt>
                <c:pt idx="14218">
                  <c:v>19.747222222222199</c:v>
                </c:pt>
                <c:pt idx="14219">
                  <c:v>19.748611111111099</c:v>
                </c:pt>
                <c:pt idx="14220">
                  <c:v>19.75</c:v>
                </c:pt>
                <c:pt idx="14221">
                  <c:v>19.751388888888901</c:v>
                </c:pt>
                <c:pt idx="14222">
                  <c:v>19.752777777777801</c:v>
                </c:pt>
                <c:pt idx="14223">
                  <c:v>19.754166666666698</c:v>
                </c:pt>
                <c:pt idx="14224">
                  <c:v>19.755555555555599</c:v>
                </c:pt>
                <c:pt idx="14225">
                  <c:v>19.7569444444444</c:v>
                </c:pt>
                <c:pt idx="14226">
                  <c:v>19.758333333333301</c:v>
                </c:pt>
                <c:pt idx="14227">
                  <c:v>19.759722222222202</c:v>
                </c:pt>
                <c:pt idx="14228">
                  <c:v>19.761111111111099</c:v>
                </c:pt>
                <c:pt idx="14229">
                  <c:v>19.762499999999999</c:v>
                </c:pt>
                <c:pt idx="14230">
                  <c:v>19.7638888888889</c:v>
                </c:pt>
                <c:pt idx="14231">
                  <c:v>19.765277777777801</c:v>
                </c:pt>
                <c:pt idx="14232">
                  <c:v>19.766666666666701</c:v>
                </c:pt>
                <c:pt idx="14233">
                  <c:v>19.768055555555598</c:v>
                </c:pt>
                <c:pt idx="14234">
                  <c:v>19.7694444444444</c:v>
                </c:pt>
                <c:pt idx="14235">
                  <c:v>19.7708333333333</c:v>
                </c:pt>
                <c:pt idx="14236">
                  <c:v>19.772222222222201</c:v>
                </c:pt>
                <c:pt idx="14237">
                  <c:v>19.773611111111101</c:v>
                </c:pt>
                <c:pt idx="14238">
                  <c:v>19.774999999999999</c:v>
                </c:pt>
                <c:pt idx="14239">
                  <c:v>19.776388888888899</c:v>
                </c:pt>
                <c:pt idx="14240">
                  <c:v>19.7777777777778</c:v>
                </c:pt>
                <c:pt idx="14241">
                  <c:v>19.779166666666701</c:v>
                </c:pt>
                <c:pt idx="14242">
                  <c:v>19.780555555555601</c:v>
                </c:pt>
                <c:pt idx="14243">
                  <c:v>19.781944444444399</c:v>
                </c:pt>
                <c:pt idx="14244">
                  <c:v>19.783333333333299</c:v>
                </c:pt>
                <c:pt idx="14245">
                  <c:v>19.7847222222222</c:v>
                </c:pt>
                <c:pt idx="14246">
                  <c:v>19.786111111111101</c:v>
                </c:pt>
                <c:pt idx="14247">
                  <c:v>19.787500000000001</c:v>
                </c:pt>
                <c:pt idx="14248">
                  <c:v>19.788888888888899</c:v>
                </c:pt>
                <c:pt idx="14249">
                  <c:v>19.790277777777799</c:v>
                </c:pt>
                <c:pt idx="14250">
                  <c:v>19.7916666666667</c:v>
                </c:pt>
                <c:pt idx="14251">
                  <c:v>19.7930555555556</c:v>
                </c:pt>
                <c:pt idx="14252">
                  <c:v>19.794444444444402</c:v>
                </c:pt>
                <c:pt idx="14253">
                  <c:v>19.795833333333299</c:v>
                </c:pt>
                <c:pt idx="14254">
                  <c:v>19.797222222222199</c:v>
                </c:pt>
                <c:pt idx="14255">
                  <c:v>19.7986111111111</c:v>
                </c:pt>
                <c:pt idx="14256">
                  <c:v>19.8</c:v>
                </c:pt>
                <c:pt idx="14257">
                  <c:v>19.801388888888901</c:v>
                </c:pt>
                <c:pt idx="14258">
                  <c:v>19.802777777777798</c:v>
                </c:pt>
                <c:pt idx="14259">
                  <c:v>19.804166666666699</c:v>
                </c:pt>
                <c:pt idx="14260">
                  <c:v>19.8055555555556</c:v>
                </c:pt>
                <c:pt idx="14261">
                  <c:v>19.806944444444401</c:v>
                </c:pt>
                <c:pt idx="14262">
                  <c:v>19.808333333333302</c:v>
                </c:pt>
                <c:pt idx="14263">
                  <c:v>19.809722222222199</c:v>
                </c:pt>
                <c:pt idx="14264">
                  <c:v>19.811111111111099</c:v>
                </c:pt>
                <c:pt idx="14265">
                  <c:v>19.8125</c:v>
                </c:pt>
                <c:pt idx="14266">
                  <c:v>19.813888888888901</c:v>
                </c:pt>
                <c:pt idx="14267">
                  <c:v>19.815277777777801</c:v>
                </c:pt>
                <c:pt idx="14268">
                  <c:v>19.816666666666698</c:v>
                </c:pt>
                <c:pt idx="14269">
                  <c:v>19.818055555555599</c:v>
                </c:pt>
                <c:pt idx="14270">
                  <c:v>19.8194444444444</c:v>
                </c:pt>
                <c:pt idx="14271">
                  <c:v>19.820833333333301</c:v>
                </c:pt>
                <c:pt idx="14272">
                  <c:v>19.822222222222202</c:v>
                </c:pt>
                <c:pt idx="14273">
                  <c:v>19.823611111111099</c:v>
                </c:pt>
                <c:pt idx="14274">
                  <c:v>19.824999999999999</c:v>
                </c:pt>
                <c:pt idx="14275">
                  <c:v>19.8263888888889</c:v>
                </c:pt>
                <c:pt idx="14276">
                  <c:v>19.827777777777801</c:v>
                </c:pt>
                <c:pt idx="14277">
                  <c:v>19.829166666666701</c:v>
                </c:pt>
                <c:pt idx="14278">
                  <c:v>19.830555555555598</c:v>
                </c:pt>
                <c:pt idx="14279">
                  <c:v>19.8319444444444</c:v>
                </c:pt>
                <c:pt idx="14280">
                  <c:v>19.8333333333333</c:v>
                </c:pt>
                <c:pt idx="14281">
                  <c:v>19.834722222222201</c:v>
                </c:pt>
                <c:pt idx="14282">
                  <c:v>19.836111111111101</c:v>
                </c:pt>
                <c:pt idx="14283">
                  <c:v>19.837499999999999</c:v>
                </c:pt>
                <c:pt idx="14284">
                  <c:v>19.838888888888899</c:v>
                </c:pt>
                <c:pt idx="14285">
                  <c:v>19.8402777777778</c:v>
                </c:pt>
                <c:pt idx="14286">
                  <c:v>19.841666666666701</c:v>
                </c:pt>
                <c:pt idx="14287">
                  <c:v>19.843055555555601</c:v>
                </c:pt>
                <c:pt idx="14288">
                  <c:v>19.844444444444399</c:v>
                </c:pt>
                <c:pt idx="14289">
                  <c:v>19.845833333333299</c:v>
                </c:pt>
                <c:pt idx="14290">
                  <c:v>19.8472222222222</c:v>
                </c:pt>
                <c:pt idx="14291">
                  <c:v>19.848611111111101</c:v>
                </c:pt>
                <c:pt idx="14292">
                  <c:v>19.850000000000001</c:v>
                </c:pt>
                <c:pt idx="14293">
                  <c:v>19.851388888888899</c:v>
                </c:pt>
                <c:pt idx="14294">
                  <c:v>19.852777777777799</c:v>
                </c:pt>
                <c:pt idx="14295">
                  <c:v>19.8541666666667</c:v>
                </c:pt>
                <c:pt idx="14296">
                  <c:v>19.8555555555556</c:v>
                </c:pt>
                <c:pt idx="14297">
                  <c:v>19.856944444444402</c:v>
                </c:pt>
                <c:pt idx="14298">
                  <c:v>19.858333333333299</c:v>
                </c:pt>
                <c:pt idx="14299">
                  <c:v>19.859722222222199</c:v>
                </c:pt>
                <c:pt idx="14300">
                  <c:v>19.8611111111111</c:v>
                </c:pt>
                <c:pt idx="14301">
                  <c:v>19.862500000000001</c:v>
                </c:pt>
                <c:pt idx="14302">
                  <c:v>19.863888888888901</c:v>
                </c:pt>
                <c:pt idx="14303">
                  <c:v>19.865277777777798</c:v>
                </c:pt>
                <c:pt idx="14304">
                  <c:v>19.866666666666699</c:v>
                </c:pt>
                <c:pt idx="14305">
                  <c:v>19.8680555555556</c:v>
                </c:pt>
                <c:pt idx="14306">
                  <c:v>19.869444444444401</c:v>
                </c:pt>
                <c:pt idx="14307">
                  <c:v>19.870833333333302</c:v>
                </c:pt>
                <c:pt idx="14308">
                  <c:v>19.872222222222199</c:v>
                </c:pt>
                <c:pt idx="14309">
                  <c:v>19.873611111111099</c:v>
                </c:pt>
                <c:pt idx="14310">
                  <c:v>19.875</c:v>
                </c:pt>
                <c:pt idx="14311">
                  <c:v>19.876388888888901</c:v>
                </c:pt>
                <c:pt idx="14312">
                  <c:v>19.877777777777801</c:v>
                </c:pt>
                <c:pt idx="14313">
                  <c:v>19.879166666666698</c:v>
                </c:pt>
                <c:pt idx="14314">
                  <c:v>19.880555555555599</c:v>
                </c:pt>
                <c:pt idx="14315">
                  <c:v>19.8819444444444</c:v>
                </c:pt>
                <c:pt idx="14316">
                  <c:v>19.883333333333301</c:v>
                </c:pt>
                <c:pt idx="14317">
                  <c:v>19.884722222222202</c:v>
                </c:pt>
                <c:pt idx="14318">
                  <c:v>19.886111111111099</c:v>
                </c:pt>
                <c:pt idx="14319">
                  <c:v>19.887499999999999</c:v>
                </c:pt>
                <c:pt idx="14320">
                  <c:v>19.8888888888889</c:v>
                </c:pt>
                <c:pt idx="14321">
                  <c:v>19.890277777777801</c:v>
                </c:pt>
                <c:pt idx="14322">
                  <c:v>19.891666666666701</c:v>
                </c:pt>
                <c:pt idx="14323">
                  <c:v>19.893055555555598</c:v>
                </c:pt>
                <c:pt idx="14324">
                  <c:v>19.8944444444444</c:v>
                </c:pt>
                <c:pt idx="14325">
                  <c:v>19.8958333333333</c:v>
                </c:pt>
                <c:pt idx="14326">
                  <c:v>19.897222222222201</c:v>
                </c:pt>
                <c:pt idx="14327">
                  <c:v>19.898611111111101</c:v>
                </c:pt>
                <c:pt idx="14328">
                  <c:v>19.899999999999999</c:v>
                </c:pt>
                <c:pt idx="14329">
                  <c:v>19.901388888888899</c:v>
                </c:pt>
                <c:pt idx="14330">
                  <c:v>19.9027777777778</c:v>
                </c:pt>
                <c:pt idx="14331">
                  <c:v>19.904166666666701</c:v>
                </c:pt>
                <c:pt idx="14332">
                  <c:v>19.905555555555601</c:v>
                </c:pt>
                <c:pt idx="14333">
                  <c:v>19.906944444444399</c:v>
                </c:pt>
                <c:pt idx="14334">
                  <c:v>19.908333333333299</c:v>
                </c:pt>
                <c:pt idx="14335">
                  <c:v>19.9097222222222</c:v>
                </c:pt>
                <c:pt idx="14336">
                  <c:v>19.911111111111101</c:v>
                </c:pt>
                <c:pt idx="14337">
                  <c:v>19.912500000000001</c:v>
                </c:pt>
                <c:pt idx="14338">
                  <c:v>19.913888888888899</c:v>
                </c:pt>
                <c:pt idx="14339">
                  <c:v>19.915277777777799</c:v>
                </c:pt>
                <c:pt idx="14340">
                  <c:v>19.9166666666667</c:v>
                </c:pt>
                <c:pt idx="14341">
                  <c:v>19.9180555555556</c:v>
                </c:pt>
                <c:pt idx="14342">
                  <c:v>19.919444444444402</c:v>
                </c:pt>
                <c:pt idx="14343">
                  <c:v>19.920833333333299</c:v>
                </c:pt>
                <c:pt idx="14344">
                  <c:v>19.922222222222199</c:v>
                </c:pt>
                <c:pt idx="14345">
                  <c:v>19.9236111111111</c:v>
                </c:pt>
                <c:pt idx="14346">
                  <c:v>19.925000000000001</c:v>
                </c:pt>
                <c:pt idx="14347">
                  <c:v>19.926388888888901</c:v>
                </c:pt>
                <c:pt idx="14348">
                  <c:v>19.927777777777798</c:v>
                </c:pt>
                <c:pt idx="14349">
                  <c:v>19.929166666666699</c:v>
                </c:pt>
                <c:pt idx="14350">
                  <c:v>19.9305555555556</c:v>
                </c:pt>
                <c:pt idx="14351">
                  <c:v>19.931944444444401</c:v>
                </c:pt>
                <c:pt idx="14352">
                  <c:v>19.933333333333302</c:v>
                </c:pt>
                <c:pt idx="14353">
                  <c:v>19.934722222222199</c:v>
                </c:pt>
                <c:pt idx="14354">
                  <c:v>19.936111111111099</c:v>
                </c:pt>
                <c:pt idx="14355">
                  <c:v>19.9375</c:v>
                </c:pt>
                <c:pt idx="14356">
                  <c:v>19.938888888888901</c:v>
                </c:pt>
                <c:pt idx="14357">
                  <c:v>19.940277777777801</c:v>
                </c:pt>
                <c:pt idx="14358">
                  <c:v>19.941666666666698</c:v>
                </c:pt>
                <c:pt idx="14359">
                  <c:v>19.943055555555599</c:v>
                </c:pt>
                <c:pt idx="14360">
                  <c:v>19.9444444444444</c:v>
                </c:pt>
                <c:pt idx="14361">
                  <c:v>19.945833333333301</c:v>
                </c:pt>
                <c:pt idx="14362">
                  <c:v>19.947222222222202</c:v>
                </c:pt>
                <c:pt idx="14363">
                  <c:v>19.948611111111099</c:v>
                </c:pt>
                <c:pt idx="14364">
                  <c:v>19.95</c:v>
                </c:pt>
                <c:pt idx="14365">
                  <c:v>19.9513888888889</c:v>
                </c:pt>
                <c:pt idx="14366">
                  <c:v>19.952777777777801</c:v>
                </c:pt>
                <c:pt idx="14367">
                  <c:v>19.954166666666701</c:v>
                </c:pt>
                <c:pt idx="14368">
                  <c:v>19.955555555555598</c:v>
                </c:pt>
                <c:pt idx="14369">
                  <c:v>19.9569444444444</c:v>
                </c:pt>
                <c:pt idx="14370">
                  <c:v>19.9583333333333</c:v>
                </c:pt>
                <c:pt idx="14371">
                  <c:v>19.959722222222201</c:v>
                </c:pt>
                <c:pt idx="14372">
                  <c:v>19.961111111111101</c:v>
                </c:pt>
                <c:pt idx="14373">
                  <c:v>19.962499999999999</c:v>
                </c:pt>
                <c:pt idx="14374">
                  <c:v>19.963888888888899</c:v>
                </c:pt>
                <c:pt idx="14375">
                  <c:v>19.9652777777778</c:v>
                </c:pt>
                <c:pt idx="14376">
                  <c:v>19.966666666666701</c:v>
                </c:pt>
                <c:pt idx="14377">
                  <c:v>19.968055555555601</c:v>
                </c:pt>
                <c:pt idx="14378">
                  <c:v>19.969444444444399</c:v>
                </c:pt>
                <c:pt idx="14379">
                  <c:v>19.970833333333299</c:v>
                </c:pt>
                <c:pt idx="14380">
                  <c:v>19.9722222222222</c:v>
                </c:pt>
                <c:pt idx="14381">
                  <c:v>19.973611111111101</c:v>
                </c:pt>
                <c:pt idx="14382">
                  <c:v>19.975000000000001</c:v>
                </c:pt>
                <c:pt idx="14383">
                  <c:v>19.976388888888899</c:v>
                </c:pt>
                <c:pt idx="14384">
                  <c:v>19.977777777777799</c:v>
                </c:pt>
                <c:pt idx="14385">
                  <c:v>19.9791666666667</c:v>
                </c:pt>
                <c:pt idx="14386">
                  <c:v>19.9805555555556</c:v>
                </c:pt>
                <c:pt idx="14387">
                  <c:v>19.981944444444402</c:v>
                </c:pt>
                <c:pt idx="14388">
                  <c:v>19.983333333333299</c:v>
                </c:pt>
                <c:pt idx="14389">
                  <c:v>19.984722222222199</c:v>
                </c:pt>
                <c:pt idx="14390">
                  <c:v>19.9861111111111</c:v>
                </c:pt>
                <c:pt idx="14391">
                  <c:v>19.987500000000001</c:v>
                </c:pt>
                <c:pt idx="14392">
                  <c:v>19.988888888888901</c:v>
                </c:pt>
                <c:pt idx="14393">
                  <c:v>19.990277777777798</c:v>
                </c:pt>
                <c:pt idx="14394">
                  <c:v>19.991666666666699</c:v>
                </c:pt>
                <c:pt idx="14395">
                  <c:v>19.9930555555556</c:v>
                </c:pt>
                <c:pt idx="14396">
                  <c:v>19.994444444444401</c:v>
                </c:pt>
                <c:pt idx="14397">
                  <c:v>19.995833333333302</c:v>
                </c:pt>
                <c:pt idx="14398">
                  <c:v>19.997222222222199</c:v>
                </c:pt>
                <c:pt idx="14399">
                  <c:v>19.998611111111099</c:v>
                </c:pt>
                <c:pt idx="14400">
                  <c:v>20</c:v>
                </c:pt>
                <c:pt idx="14401">
                  <c:v>20.001388888888901</c:v>
                </c:pt>
                <c:pt idx="14402">
                  <c:v>20.002777777777801</c:v>
                </c:pt>
                <c:pt idx="14403">
                  <c:v>20.004166666666698</c:v>
                </c:pt>
                <c:pt idx="14404">
                  <c:v>20.005555555555599</c:v>
                </c:pt>
                <c:pt idx="14405">
                  <c:v>20.0069444444444</c:v>
                </c:pt>
                <c:pt idx="14406">
                  <c:v>20.008333333333301</c:v>
                </c:pt>
                <c:pt idx="14407">
                  <c:v>20.009722222222202</c:v>
                </c:pt>
                <c:pt idx="14408">
                  <c:v>20.011111111111099</c:v>
                </c:pt>
                <c:pt idx="14409">
                  <c:v>20.012499999999999</c:v>
                </c:pt>
                <c:pt idx="14410">
                  <c:v>20.0138888888889</c:v>
                </c:pt>
                <c:pt idx="14411">
                  <c:v>20.015277777777801</c:v>
                </c:pt>
                <c:pt idx="14412">
                  <c:v>20.016666666666701</c:v>
                </c:pt>
                <c:pt idx="14413">
                  <c:v>20.018055555555598</c:v>
                </c:pt>
                <c:pt idx="14414">
                  <c:v>20.0194444444444</c:v>
                </c:pt>
                <c:pt idx="14415">
                  <c:v>20.0208333333333</c:v>
                </c:pt>
                <c:pt idx="14416">
                  <c:v>20.022222222222201</c:v>
                </c:pt>
                <c:pt idx="14417">
                  <c:v>20.023611111111101</c:v>
                </c:pt>
                <c:pt idx="14418">
                  <c:v>20.024999999999999</c:v>
                </c:pt>
                <c:pt idx="14419">
                  <c:v>20.026388888888899</c:v>
                </c:pt>
                <c:pt idx="14420">
                  <c:v>20.0277777777778</c:v>
                </c:pt>
                <c:pt idx="14421">
                  <c:v>20.029166666666701</c:v>
                </c:pt>
                <c:pt idx="14422">
                  <c:v>20.030555555555601</c:v>
                </c:pt>
                <c:pt idx="14423">
                  <c:v>20.031944444444399</c:v>
                </c:pt>
                <c:pt idx="14424">
                  <c:v>20.033333333333299</c:v>
                </c:pt>
                <c:pt idx="14425">
                  <c:v>20.0347222222222</c:v>
                </c:pt>
                <c:pt idx="14426">
                  <c:v>20.036111111111101</c:v>
                </c:pt>
                <c:pt idx="14427">
                  <c:v>20.037500000000001</c:v>
                </c:pt>
                <c:pt idx="14428">
                  <c:v>20.038888888888899</c:v>
                </c:pt>
                <c:pt idx="14429">
                  <c:v>20.040277777777799</c:v>
                </c:pt>
                <c:pt idx="14430">
                  <c:v>20.0416666666667</c:v>
                </c:pt>
                <c:pt idx="14431">
                  <c:v>20.0430555555556</c:v>
                </c:pt>
                <c:pt idx="14432">
                  <c:v>20.044444444444402</c:v>
                </c:pt>
                <c:pt idx="14433">
                  <c:v>20.045833333333299</c:v>
                </c:pt>
                <c:pt idx="14434">
                  <c:v>20.047222222222199</c:v>
                </c:pt>
                <c:pt idx="14435">
                  <c:v>20.0486111111111</c:v>
                </c:pt>
                <c:pt idx="14436">
                  <c:v>20.05</c:v>
                </c:pt>
                <c:pt idx="14437">
                  <c:v>20.051388888888901</c:v>
                </c:pt>
                <c:pt idx="14438">
                  <c:v>20.052777777777798</c:v>
                </c:pt>
                <c:pt idx="14439">
                  <c:v>20.054166666666699</c:v>
                </c:pt>
                <c:pt idx="14440">
                  <c:v>20.0555555555556</c:v>
                </c:pt>
                <c:pt idx="14441">
                  <c:v>20.056944444444401</c:v>
                </c:pt>
                <c:pt idx="14442">
                  <c:v>20.058333333333302</c:v>
                </c:pt>
                <c:pt idx="14443">
                  <c:v>20.059722222222199</c:v>
                </c:pt>
                <c:pt idx="14444">
                  <c:v>20.061111111111099</c:v>
                </c:pt>
                <c:pt idx="14445">
                  <c:v>20.0625</c:v>
                </c:pt>
                <c:pt idx="14446">
                  <c:v>20.063888888888901</c:v>
                </c:pt>
                <c:pt idx="14447">
                  <c:v>20.065277777777801</c:v>
                </c:pt>
                <c:pt idx="14448">
                  <c:v>20.066666666666698</c:v>
                </c:pt>
                <c:pt idx="14449">
                  <c:v>20.068055555555599</c:v>
                </c:pt>
                <c:pt idx="14450">
                  <c:v>20.0694444444444</c:v>
                </c:pt>
                <c:pt idx="14451">
                  <c:v>20.070833333333301</c:v>
                </c:pt>
                <c:pt idx="14452">
                  <c:v>20.072222222222202</c:v>
                </c:pt>
                <c:pt idx="14453">
                  <c:v>20.073611111111099</c:v>
                </c:pt>
                <c:pt idx="14454">
                  <c:v>20.074999999999999</c:v>
                </c:pt>
                <c:pt idx="14455">
                  <c:v>20.0763888888889</c:v>
                </c:pt>
                <c:pt idx="14456">
                  <c:v>20.077777777777801</c:v>
                </c:pt>
                <c:pt idx="14457">
                  <c:v>20.079166666666701</c:v>
                </c:pt>
                <c:pt idx="14458">
                  <c:v>20.080555555555598</c:v>
                </c:pt>
                <c:pt idx="14459">
                  <c:v>20.0819444444444</c:v>
                </c:pt>
                <c:pt idx="14460">
                  <c:v>20.0833333333333</c:v>
                </c:pt>
                <c:pt idx="14461">
                  <c:v>20.084722222222201</c:v>
                </c:pt>
                <c:pt idx="14462">
                  <c:v>20.086111111111101</c:v>
                </c:pt>
                <c:pt idx="14463">
                  <c:v>20.087499999999999</c:v>
                </c:pt>
                <c:pt idx="14464">
                  <c:v>20.088888888888899</c:v>
                </c:pt>
                <c:pt idx="14465">
                  <c:v>20.0902777777778</c:v>
                </c:pt>
                <c:pt idx="14466">
                  <c:v>20.091666666666701</c:v>
                </c:pt>
                <c:pt idx="14467">
                  <c:v>20.093055555555601</c:v>
                </c:pt>
                <c:pt idx="14468">
                  <c:v>20.094444444444399</c:v>
                </c:pt>
                <c:pt idx="14469">
                  <c:v>20.095833333333299</c:v>
                </c:pt>
                <c:pt idx="14470">
                  <c:v>20.0972222222222</c:v>
                </c:pt>
                <c:pt idx="14471">
                  <c:v>20.098611111111101</c:v>
                </c:pt>
                <c:pt idx="14472">
                  <c:v>20.100000000000001</c:v>
                </c:pt>
                <c:pt idx="14473">
                  <c:v>20.101388888888899</c:v>
                </c:pt>
                <c:pt idx="14474">
                  <c:v>20.102777777777799</c:v>
                </c:pt>
                <c:pt idx="14475">
                  <c:v>20.1041666666667</c:v>
                </c:pt>
                <c:pt idx="14476">
                  <c:v>20.1055555555556</c:v>
                </c:pt>
                <c:pt idx="14477">
                  <c:v>20.106944444444402</c:v>
                </c:pt>
                <c:pt idx="14478">
                  <c:v>20.108333333333299</c:v>
                </c:pt>
                <c:pt idx="14479">
                  <c:v>20.109722222222199</c:v>
                </c:pt>
                <c:pt idx="14480">
                  <c:v>20.1111111111111</c:v>
                </c:pt>
                <c:pt idx="14481">
                  <c:v>20.112500000000001</c:v>
                </c:pt>
                <c:pt idx="14482">
                  <c:v>20.113888888888901</c:v>
                </c:pt>
                <c:pt idx="14483">
                  <c:v>20.115277777777798</c:v>
                </c:pt>
                <c:pt idx="14484">
                  <c:v>20.116666666666699</c:v>
                </c:pt>
                <c:pt idx="14485">
                  <c:v>20.1180555555556</c:v>
                </c:pt>
                <c:pt idx="14486">
                  <c:v>20.119444444444401</c:v>
                </c:pt>
                <c:pt idx="14487">
                  <c:v>20.120833333333302</c:v>
                </c:pt>
                <c:pt idx="14488">
                  <c:v>20.122222222222199</c:v>
                </c:pt>
                <c:pt idx="14489">
                  <c:v>20.123611111111099</c:v>
                </c:pt>
                <c:pt idx="14490">
                  <c:v>20.125</c:v>
                </c:pt>
                <c:pt idx="14491">
                  <c:v>20.126388888888901</c:v>
                </c:pt>
                <c:pt idx="14492">
                  <c:v>20.127777777777801</c:v>
                </c:pt>
                <c:pt idx="14493">
                  <c:v>20.129166666666698</c:v>
                </c:pt>
                <c:pt idx="14494">
                  <c:v>20.130555555555599</c:v>
                </c:pt>
                <c:pt idx="14495">
                  <c:v>20.1319444444444</c:v>
                </c:pt>
                <c:pt idx="14496">
                  <c:v>20.133333333333301</c:v>
                </c:pt>
                <c:pt idx="14497">
                  <c:v>20.134722222222202</c:v>
                </c:pt>
                <c:pt idx="14498">
                  <c:v>20.136111111111099</c:v>
                </c:pt>
                <c:pt idx="14499">
                  <c:v>20.137499999999999</c:v>
                </c:pt>
                <c:pt idx="14500">
                  <c:v>20.1388888888889</c:v>
                </c:pt>
                <c:pt idx="14501">
                  <c:v>20.140277777777801</c:v>
                </c:pt>
                <c:pt idx="14502">
                  <c:v>20.141666666666701</c:v>
                </c:pt>
                <c:pt idx="14503">
                  <c:v>20.143055555555598</c:v>
                </c:pt>
                <c:pt idx="14504">
                  <c:v>20.1444444444444</c:v>
                </c:pt>
                <c:pt idx="14505">
                  <c:v>20.1458333333333</c:v>
                </c:pt>
                <c:pt idx="14506">
                  <c:v>20.147222222222201</c:v>
                </c:pt>
                <c:pt idx="14507">
                  <c:v>20.148611111111101</c:v>
                </c:pt>
                <c:pt idx="14508">
                  <c:v>20.149999999999999</c:v>
                </c:pt>
                <c:pt idx="14509">
                  <c:v>20.151388888888899</c:v>
                </c:pt>
                <c:pt idx="14510">
                  <c:v>20.1527777777778</c:v>
                </c:pt>
                <c:pt idx="14511">
                  <c:v>20.154166666666701</c:v>
                </c:pt>
                <c:pt idx="14512">
                  <c:v>20.155555555555601</c:v>
                </c:pt>
                <c:pt idx="14513">
                  <c:v>20.156944444444399</c:v>
                </c:pt>
                <c:pt idx="14514">
                  <c:v>20.158333333333299</c:v>
                </c:pt>
                <c:pt idx="14515">
                  <c:v>20.1597222222222</c:v>
                </c:pt>
                <c:pt idx="14516">
                  <c:v>20.161111111111101</c:v>
                </c:pt>
                <c:pt idx="14517">
                  <c:v>20.162500000000001</c:v>
                </c:pt>
                <c:pt idx="14518">
                  <c:v>20.163888888888899</c:v>
                </c:pt>
                <c:pt idx="14519">
                  <c:v>20.165277777777799</c:v>
                </c:pt>
                <c:pt idx="14520">
                  <c:v>20.1666666666667</c:v>
                </c:pt>
                <c:pt idx="14521">
                  <c:v>20.1680555555556</c:v>
                </c:pt>
                <c:pt idx="14522">
                  <c:v>20.169444444444402</c:v>
                </c:pt>
                <c:pt idx="14523">
                  <c:v>20.170833333333299</c:v>
                </c:pt>
                <c:pt idx="14524">
                  <c:v>20.172222222222199</c:v>
                </c:pt>
                <c:pt idx="14525">
                  <c:v>20.1736111111111</c:v>
                </c:pt>
                <c:pt idx="14526">
                  <c:v>20.175000000000001</c:v>
                </c:pt>
                <c:pt idx="14527">
                  <c:v>20.176388888888901</c:v>
                </c:pt>
                <c:pt idx="14528">
                  <c:v>20.177777777777798</c:v>
                </c:pt>
                <c:pt idx="14529">
                  <c:v>20.179166666666699</c:v>
                </c:pt>
                <c:pt idx="14530">
                  <c:v>20.1805555555556</c:v>
                </c:pt>
                <c:pt idx="14531">
                  <c:v>20.181944444444401</c:v>
                </c:pt>
                <c:pt idx="14532">
                  <c:v>20.183333333333302</c:v>
                </c:pt>
                <c:pt idx="14533">
                  <c:v>20.184722222222199</c:v>
                </c:pt>
                <c:pt idx="14534">
                  <c:v>20.186111111111099</c:v>
                </c:pt>
                <c:pt idx="14535">
                  <c:v>20.1875</c:v>
                </c:pt>
                <c:pt idx="14536">
                  <c:v>20.188888888888901</c:v>
                </c:pt>
                <c:pt idx="14537">
                  <c:v>20.190277777777801</c:v>
                </c:pt>
                <c:pt idx="14538">
                  <c:v>20.191666666666698</c:v>
                </c:pt>
                <c:pt idx="14539">
                  <c:v>20.193055555555599</c:v>
                </c:pt>
                <c:pt idx="14540">
                  <c:v>20.1944444444444</c:v>
                </c:pt>
                <c:pt idx="14541">
                  <c:v>20.195833333333301</c:v>
                </c:pt>
                <c:pt idx="14542">
                  <c:v>20.197222222222202</c:v>
                </c:pt>
                <c:pt idx="14543">
                  <c:v>20.198611111111099</c:v>
                </c:pt>
                <c:pt idx="14544">
                  <c:v>20.2</c:v>
                </c:pt>
                <c:pt idx="14545">
                  <c:v>20.2013888888889</c:v>
                </c:pt>
                <c:pt idx="14546">
                  <c:v>20.202777777777801</c:v>
                </c:pt>
                <c:pt idx="14547">
                  <c:v>20.204166666666701</c:v>
                </c:pt>
                <c:pt idx="14548">
                  <c:v>20.205555555555598</c:v>
                </c:pt>
                <c:pt idx="14549">
                  <c:v>20.2069444444444</c:v>
                </c:pt>
                <c:pt idx="14550">
                  <c:v>20.2083333333333</c:v>
                </c:pt>
                <c:pt idx="14551">
                  <c:v>20.209722222222201</c:v>
                </c:pt>
                <c:pt idx="14552">
                  <c:v>20.211111111111101</c:v>
                </c:pt>
                <c:pt idx="14553">
                  <c:v>20.212499999999999</c:v>
                </c:pt>
                <c:pt idx="14554">
                  <c:v>20.213888888888899</c:v>
                </c:pt>
                <c:pt idx="14555">
                  <c:v>20.2152777777778</c:v>
                </c:pt>
                <c:pt idx="14556">
                  <c:v>20.216666666666701</c:v>
                </c:pt>
                <c:pt idx="14557">
                  <c:v>20.218055555555601</c:v>
                </c:pt>
                <c:pt idx="14558">
                  <c:v>20.219444444444399</c:v>
                </c:pt>
                <c:pt idx="14559">
                  <c:v>20.220833333333299</c:v>
                </c:pt>
                <c:pt idx="14560">
                  <c:v>20.2222222222222</c:v>
                </c:pt>
                <c:pt idx="14561">
                  <c:v>20.223611111111101</c:v>
                </c:pt>
                <c:pt idx="14562">
                  <c:v>20.225000000000001</c:v>
                </c:pt>
                <c:pt idx="14563">
                  <c:v>20.226388888888899</c:v>
                </c:pt>
                <c:pt idx="14564">
                  <c:v>20.227777777777799</c:v>
                </c:pt>
                <c:pt idx="14565">
                  <c:v>20.2291666666667</c:v>
                </c:pt>
                <c:pt idx="14566">
                  <c:v>20.2305555555556</c:v>
                </c:pt>
                <c:pt idx="14567">
                  <c:v>20.231944444444402</c:v>
                </c:pt>
                <c:pt idx="14568">
                  <c:v>20.233333333333299</c:v>
                </c:pt>
                <c:pt idx="14569">
                  <c:v>20.234722222222199</c:v>
                </c:pt>
                <c:pt idx="14570">
                  <c:v>20.2361111111111</c:v>
                </c:pt>
                <c:pt idx="14571">
                  <c:v>20.237500000000001</c:v>
                </c:pt>
                <c:pt idx="14572">
                  <c:v>20.238888888888901</c:v>
                </c:pt>
                <c:pt idx="14573">
                  <c:v>20.240277777777798</c:v>
                </c:pt>
                <c:pt idx="14574">
                  <c:v>20.241666666666699</c:v>
                </c:pt>
                <c:pt idx="14575">
                  <c:v>20.2430555555556</c:v>
                </c:pt>
                <c:pt idx="14576">
                  <c:v>20.244444444444401</c:v>
                </c:pt>
                <c:pt idx="14577">
                  <c:v>20.245833333333302</c:v>
                </c:pt>
                <c:pt idx="14578">
                  <c:v>20.247222222222199</c:v>
                </c:pt>
                <c:pt idx="14579">
                  <c:v>20.248611111111099</c:v>
                </c:pt>
                <c:pt idx="14580">
                  <c:v>20.25</c:v>
                </c:pt>
                <c:pt idx="14581">
                  <c:v>20.251388888888901</c:v>
                </c:pt>
                <c:pt idx="14582">
                  <c:v>20.252777777777801</c:v>
                </c:pt>
                <c:pt idx="14583">
                  <c:v>20.254166666666698</c:v>
                </c:pt>
                <c:pt idx="14584">
                  <c:v>20.255555555555599</c:v>
                </c:pt>
                <c:pt idx="14585">
                  <c:v>20.2569444444444</c:v>
                </c:pt>
                <c:pt idx="14586">
                  <c:v>20.258333333333301</c:v>
                </c:pt>
                <c:pt idx="14587">
                  <c:v>20.259722222222202</c:v>
                </c:pt>
                <c:pt idx="14588">
                  <c:v>20.261111111111099</c:v>
                </c:pt>
                <c:pt idx="14589">
                  <c:v>20.262499999999999</c:v>
                </c:pt>
                <c:pt idx="14590">
                  <c:v>20.2638888888889</c:v>
                </c:pt>
                <c:pt idx="14591">
                  <c:v>20.265277777777801</c:v>
                </c:pt>
                <c:pt idx="14592">
                  <c:v>20.266666666666701</c:v>
                </c:pt>
                <c:pt idx="14593">
                  <c:v>20.268055555555598</c:v>
                </c:pt>
                <c:pt idx="14594">
                  <c:v>20.2694444444444</c:v>
                </c:pt>
                <c:pt idx="14595">
                  <c:v>20.2708333333333</c:v>
                </c:pt>
                <c:pt idx="14596">
                  <c:v>20.272222222222201</c:v>
                </c:pt>
                <c:pt idx="14597">
                  <c:v>20.273611111111101</c:v>
                </c:pt>
                <c:pt idx="14598">
                  <c:v>20.274999999999999</c:v>
                </c:pt>
                <c:pt idx="14599">
                  <c:v>20.276388888888899</c:v>
                </c:pt>
                <c:pt idx="14600">
                  <c:v>20.2777777777778</c:v>
                </c:pt>
                <c:pt idx="14601">
                  <c:v>20.279166666666701</c:v>
                </c:pt>
                <c:pt idx="14602">
                  <c:v>20.280555555555601</c:v>
                </c:pt>
                <c:pt idx="14603">
                  <c:v>20.281944444444399</c:v>
                </c:pt>
                <c:pt idx="14604">
                  <c:v>20.283333333333299</c:v>
                </c:pt>
                <c:pt idx="14605">
                  <c:v>20.2847222222222</c:v>
                </c:pt>
                <c:pt idx="14606">
                  <c:v>20.286111111111101</c:v>
                </c:pt>
                <c:pt idx="14607">
                  <c:v>20.287500000000001</c:v>
                </c:pt>
                <c:pt idx="14608">
                  <c:v>20.288888888888899</c:v>
                </c:pt>
                <c:pt idx="14609">
                  <c:v>20.290277777777799</c:v>
                </c:pt>
                <c:pt idx="14610">
                  <c:v>20.2916666666667</c:v>
                </c:pt>
                <c:pt idx="14611">
                  <c:v>20.2930555555556</c:v>
                </c:pt>
                <c:pt idx="14612">
                  <c:v>20.294444444444402</c:v>
                </c:pt>
                <c:pt idx="14613">
                  <c:v>20.295833333333299</c:v>
                </c:pt>
                <c:pt idx="14614">
                  <c:v>20.297222222222199</c:v>
                </c:pt>
                <c:pt idx="14615">
                  <c:v>20.2986111111111</c:v>
                </c:pt>
                <c:pt idx="14616">
                  <c:v>20.3</c:v>
                </c:pt>
                <c:pt idx="14617">
                  <c:v>20.301388888888901</c:v>
                </c:pt>
                <c:pt idx="14618">
                  <c:v>20.302777777777798</c:v>
                </c:pt>
                <c:pt idx="14619">
                  <c:v>20.304166666666699</c:v>
                </c:pt>
                <c:pt idx="14620">
                  <c:v>20.3055555555556</c:v>
                </c:pt>
                <c:pt idx="14621">
                  <c:v>20.306944444444401</c:v>
                </c:pt>
                <c:pt idx="14622">
                  <c:v>20.308333333333302</c:v>
                </c:pt>
                <c:pt idx="14623">
                  <c:v>20.309722222222199</c:v>
                </c:pt>
                <c:pt idx="14624">
                  <c:v>20.311111111111099</c:v>
                </c:pt>
                <c:pt idx="14625">
                  <c:v>20.3125</c:v>
                </c:pt>
                <c:pt idx="14626">
                  <c:v>20.313888888888901</c:v>
                </c:pt>
                <c:pt idx="14627">
                  <c:v>20.315277777777801</c:v>
                </c:pt>
                <c:pt idx="14628">
                  <c:v>20.316666666666698</c:v>
                </c:pt>
                <c:pt idx="14629">
                  <c:v>20.318055555555599</c:v>
                </c:pt>
                <c:pt idx="14630">
                  <c:v>20.3194444444444</c:v>
                </c:pt>
                <c:pt idx="14631">
                  <c:v>20.320833333333301</c:v>
                </c:pt>
                <c:pt idx="14632">
                  <c:v>20.322222222222202</c:v>
                </c:pt>
                <c:pt idx="14633">
                  <c:v>20.323611111111099</c:v>
                </c:pt>
                <c:pt idx="14634">
                  <c:v>20.324999999999999</c:v>
                </c:pt>
                <c:pt idx="14635">
                  <c:v>20.3263888888889</c:v>
                </c:pt>
                <c:pt idx="14636">
                  <c:v>20.327777777777801</c:v>
                </c:pt>
                <c:pt idx="14637">
                  <c:v>20.329166666666701</c:v>
                </c:pt>
                <c:pt idx="14638">
                  <c:v>20.330555555555598</c:v>
                </c:pt>
                <c:pt idx="14639">
                  <c:v>20.3319444444444</c:v>
                </c:pt>
                <c:pt idx="14640">
                  <c:v>20.3333333333333</c:v>
                </c:pt>
                <c:pt idx="14641">
                  <c:v>20.334722222222201</c:v>
                </c:pt>
                <c:pt idx="14642">
                  <c:v>20.336111111111101</c:v>
                </c:pt>
                <c:pt idx="14643">
                  <c:v>20.337499999999999</c:v>
                </c:pt>
                <c:pt idx="14644">
                  <c:v>20.338888888888899</c:v>
                </c:pt>
                <c:pt idx="14645">
                  <c:v>20.3402777777778</c:v>
                </c:pt>
                <c:pt idx="14646">
                  <c:v>20.341666666666701</c:v>
                </c:pt>
                <c:pt idx="14647">
                  <c:v>20.343055555555601</c:v>
                </c:pt>
                <c:pt idx="14648">
                  <c:v>20.344444444444399</c:v>
                </c:pt>
                <c:pt idx="14649">
                  <c:v>20.345833333333299</c:v>
                </c:pt>
                <c:pt idx="14650">
                  <c:v>20.3472222222222</c:v>
                </c:pt>
                <c:pt idx="14651">
                  <c:v>20.348611111111101</c:v>
                </c:pt>
                <c:pt idx="14652">
                  <c:v>20.350000000000001</c:v>
                </c:pt>
                <c:pt idx="14653">
                  <c:v>20.351388888888899</c:v>
                </c:pt>
                <c:pt idx="14654">
                  <c:v>20.352777777777799</c:v>
                </c:pt>
                <c:pt idx="14655">
                  <c:v>20.3541666666667</c:v>
                </c:pt>
                <c:pt idx="14656">
                  <c:v>20.3555555555556</c:v>
                </c:pt>
                <c:pt idx="14657">
                  <c:v>20.356944444444402</c:v>
                </c:pt>
                <c:pt idx="14658">
                  <c:v>20.358333333333299</c:v>
                </c:pt>
                <c:pt idx="14659">
                  <c:v>20.359722222222199</c:v>
                </c:pt>
                <c:pt idx="14660">
                  <c:v>20.3611111111111</c:v>
                </c:pt>
                <c:pt idx="14661">
                  <c:v>20.362500000000001</c:v>
                </c:pt>
                <c:pt idx="14662">
                  <c:v>20.363888888888901</c:v>
                </c:pt>
                <c:pt idx="14663">
                  <c:v>20.365277777777798</c:v>
                </c:pt>
                <c:pt idx="14664">
                  <c:v>20.366666666666699</c:v>
                </c:pt>
                <c:pt idx="14665">
                  <c:v>20.3680555555556</c:v>
                </c:pt>
                <c:pt idx="14666">
                  <c:v>20.369444444444401</c:v>
                </c:pt>
                <c:pt idx="14667">
                  <c:v>20.370833333333302</c:v>
                </c:pt>
                <c:pt idx="14668">
                  <c:v>20.372222222222199</c:v>
                </c:pt>
                <c:pt idx="14669">
                  <c:v>20.373611111111099</c:v>
                </c:pt>
                <c:pt idx="14670">
                  <c:v>20.375</c:v>
                </c:pt>
                <c:pt idx="14671">
                  <c:v>20.376388888888901</c:v>
                </c:pt>
                <c:pt idx="14672">
                  <c:v>20.377777777777801</c:v>
                </c:pt>
                <c:pt idx="14673">
                  <c:v>20.379166666666698</c:v>
                </c:pt>
                <c:pt idx="14674">
                  <c:v>20.380555555555599</c:v>
                </c:pt>
                <c:pt idx="14675">
                  <c:v>20.3819444444444</c:v>
                </c:pt>
                <c:pt idx="14676">
                  <c:v>20.383333333333301</c:v>
                </c:pt>
                <c:pt idx="14677">
                  <c:v>20.384722222222202</c:v>
                </c:pt>
                <c:pt idx="14678">
                  <c:v>20.386111111111099</c:v>
                </c:pt>
                <c:pt idx="14679">
                  <c:v>20.387499999999999</c:v>
                </c:pt>
                <c:pt idx="14680">
                  <c:v>20.3888888888889</c:v>
                </c:pt>
                <c:pt idx="14681">
                  <c:v>20.390277777777801</c:v>
                </c:pt>
                <c:pt idx="14682">
                  <c:v>20.391666666666701</c:v>
                </c:pt>
                <c:pt idx="14683">
                  <c:v>20.393055555555598</c:v>
                </c:pt>
                <c:pt idx="14684">
                  <c:v>20.3944444444444</c:v>
                </c:pt>
                <c:pt idx="14685">
                  <c:v>20.3958333333333</c:v>
                </c:pt>
                <c:pt idx="14686">
                  <c:v>20.397222222222201</c:v>
                </c:pt>
                <c:pt idx="14687">
                  <c:v>20.398611111111101</c:v>
                </c:pt>
                <c:pt idx="14688">
                  <c:v>20.399999999999999</c:v>
                </c:pt>
                <c:pt idx="14689">
                  <c:v>20.401388888888899</c:v>
                </c:pt>
                <c:pt idx="14690">
                  <c:v>20.4027777777778</c:v>
                </c:pt>
                <c:pt idx="14691">
                  <c:v>20.404166666666701</c:v>
                </c:pt>
                <c:pt idx="14692">
                  <c:v>20.405555555555601</c:v>
                </c:pt>
                <c:pt idx="14693">
                  <c:v>20.406944444444399</c:v>
                </c:pt>
                <c:pt idx="14694">
                  <c:v>20.408333333333299</c:v>
                </c:pt>
                <c:pt idx="14695">
                  <c:v>20.4097222222222</c:v>
                </c:pt>
                <c:pt idx="14696">
                  <c:v>20.411111111111101</c:v>
                </c:pt>
                <c:pt idx="14697">
                  <c:v>20.412500000000001</c:v>
                </c:pt>
                <c:pt idx="14698">
                  <c:v>20.413888888888899</c:v>
                </c:pt>
                <c:pt idx="14699">
                  <c:v>20.415277777777799</c:v>
                </c:pt>
                <c:pt idx="14700">
                  <c:v>20.4166666666667</c:v>
                </c:pt>
                <c:pt idx="14701">
                  <c:v>20.4180555555556</c:v>
                </c:pt>
                <c:pt idx="14702">
                  <c:v>20.419444444444402</c:v>
                </c:pt>
                <c:pt idx="14703">
                  <c:v>20.420833333333299</c:v>
                </c:pt>
                <c:pt idx="14704">
                  <c:v>20.422222222222199</c:v>
                </c:pt>
                <c:pt idx="14705">
                  <c:v>20.4236111111111</c:v>
                </c:pt>
                <c:pt idx="14706">
                  <c:v>20.425000000000001</c:v>
                </c:pt>
                <c:pt idx="14707">
                  <c:v>20.426388888888901</c:v>
                </c:pt>
                <c:pt idx="14708">
                  <c:v>20.427777777777798</c:v>
                </c:pt>
                <c:pt idx="14709">
                  <c:v>20.429166666666699</c:v>
                </c:pt>
                <c:pt idx="14710">
                  <c:v>20.4305555555556</c:v>
                </c:pt>
                <c:pt idx="14711">
                  <c:v>20.431944444444401</c:v>
                </c:pt>
                <c:pt idx="14712">
                  <c:v>20.433333333333302</c:v>
                </c:pt>
                <c:pt idx="14713">
                  <c:v>20.434722222222199</c:v>
                </c:pt>
                <c:pt idx="14714">
                  <c:v>20.436111111111099</c:v>
                </c:pt>
                <c:pt idx="14715">
                  <c:v>20.4375</c:v>
                </c:pt>
                <c:pt idx="14716">
                  <c:v>20.438888888888901</c:v>
                </c:pt>
                <c:pt idx="14717">
                  <c:v>20.440277777777801</c:v>
                </c:pt>
                <c:pt idx="14718">
                  <c:v>20.441666666666698</c:v>
                </c:pt>
                <c:pt idx="14719">
                  <c:v>20.443055555555599</c:v>
                </c:pt>
                <c:pt idx="14720">
                  <c:v>20.4444444444444</c:v>
                </c:pt>
                <c:pt idx="14721">
                  <c:v>20.445833333333301</c:v>
                </c:pt>
                <c:pt idx="14722">
                  <c:v>20.447222222222202</c:v>
                </c:pt>
                <c:pt idx="14723">
                  <c:v>20.448611111111099</c:v>
                </c:pt>
                <c:pt idx="14724">
                  <c:v>20.45</c:v>
                </c:pt>
                <c:pt idx="14725">
                  <c:v>20.4513888888889</c:v>
                </c:pt>
                <c:pt idx="14726">
                  <c:v>20.452777777777801</c:v>
                </c:pt>
                <c:pt idx="14727">
                  <c:v>20.454166666666701</c:v>
                </c:pt>
                <c:pt idx="14728">
                  <c:v>20.455555555555598</c:v>
                </c:pt>
                <c:pt idx="14729">
                  <c:v>20.4569444444444</c:v>
                </c:pt>
                <c:pt idx="14730">
                  <c:v>20.4583333333333</c:v>
                </c:pt>
                <c:pt idx="14731">
                  <c:v>20.459722222222201</c:v>
                </c:pt>
                <c:pt idx="14732">
                  <c:v>20.461111111111101</c:v>
                </c:pt>
                <c:pt idx="14733">
                  <c:v>20.462499999999999</c:v>
                </c:pt>
                <c:pt idx="14734">
                  <c:v>20.463888888888899</c:v>
                </c:pt>
                <c:pt idx="14735">
                  <c:v>20.4652777777778</c:v>
                </c:pt>
                <c:pt idx="14736">
                  <c:v>20.466666666666701</c:v>
                </c:pt>
                <c:pt idx="14737">
                  <c:v>20.468055555555601</c:v>
                </c:pt>
                <c:pt idx="14738">
                  <c:v>20.469444444444399</c:v>
                </c:pt>
                <c:pt idx="14739">
                  <c:v>20.470833333333299</c:v>
                </c:pt>
                <c:pt idx="14740">
                  <c:v>20.4722222222222</c:v>
                </c:pt>
                <c:pt idx="14741">
                  <c:v>20.473611111111101</c:v>
                </c:pt>
                <c:pt idx="14742">
                  <c:v>20.475000000000001</c:v>
                </c:pt>
                <c:pt idx="14743">
                  <c:v>20.476388888888899</c:v>
                </c:pt>
                <c:pt idx="14744">
                  <c:v>20.477777777777799</c:v>
                </c:pt>
                <c:pt idx="14745">
                  <c:v>20.4791666666667</c:v>
                </c:pt>
                <c:pt idx="14746">
                  <c:v>20.4805555555556</c:v>
                </c:pt>
                <c:pt idx="14747">
                  <c:v>20.481944444444402</c:v>
                </c:pt>
                <c:pt idx="14748">
                  <c:v>20.483333333333299</c:v>
                </c:pt>
                <c:pt idx="14749">
                  <c:v>20.484722222222199</c:v>
                </c:pt>
                <c:pt idx="14750">
                  <c:v>20.4861111111111</c:v>
                </c:pt>
                <c:pt idx="14751">
                  <c:v>20.487500000000001</c:v>
                </c:pt>
                <c:pt idx="14752">
                  <c:v>20.488888888888901</c:v>
                </c:pt>
                <c:pt idx="14753">
                  <c:v>20.490277777777798</c:v>
                </c:pt>
                <c:pt idx="14754">
                  <c:v>20.491666666666699</c:v>
                </c:pt>
                <c:pt idx="14755">
                  <c:v>20.4930555555556</c:v>
                </c:pt>
                <c:pt idx="14756">
                  <c:v>20.494444444444401</c:v>
                </c:pt>
                <c:pt idx="14757">
                  <c:v>20.495833333333302</c:v>
                </c:pt>
                <c:pt idx="14758">
                  <c:v>20.497222222222199</c:v>
                </c:pt>
                <c:pt idx="14759">
                  <c:v>20.498611111111099</c:v>
                </c:pt>
                <c:pt idx="14760">
                  <c:v>20.5</c:v>
                </c:pt>
                <c:pt idx="14761">
                  <c:v>20.501388888888901</c:v>
                </c:pt>
                <c:pt idx="14762">
                  <c:v>20.502777777777801</c:v>
                </c:pt>
                <c:pt idx="14763">
                  <c:v>20.504166666666698</c:v>
                </c:pt>
                <c:pt idx="14764">
                  <c:v>20.505555555555599</c:v>
                </c:pt>
                <c:pt idx="14765">
                  <c:v>20.5069444444444</c:v>
                </c:pt>
                <c:pt idx="14766">
                  <c:v>20.508333333333301</c:v>
                </c:pt>
                <c:pt idx="14767">
                  <c:v>20.509722222222202</c:v>
                </c:pt>
                <c:pt idx="14768">
                  <c:v>20.511111111111099</c:v>
                </c:pt>
                <c:pt idx="14769">
                  <c:v>20.512499999999999</c:v>
                </c:pt>
                <c:pt idx="14770">
                  <c:v>20.5138888888889</c:v>
                </c:pt>
                <c:pt idx="14771">
                  <c:v>20.515277777777801</c:v>
                </c:pt>
                <c:pt idx="14772">
                  <c:v>20.516666666666701</c:v>
                </c:pt>
                <c:pt idx="14773">
                  <c:v>20.518055555555598</c:v>
                </c:pt>
                <c:pt idx="14774">
                  <c:v>20.5194444444444</c:v>
                </c:pt>
                <c:pt idx="14775">
                  <c:v>20.5208333333333</c:v>
                </c:pt>
                <c:pt idx="14776">
                  <c:v>20.522222222222201</c:v>
                </c:pt>
                <c:pt idx="14777">
                  <c:v>20.523611111111101</c:v>
                </c:pt>
                <c:pt idx="14778">
                  <c:v>20.524999999999999</c:v>
                </c:pt>
                <c:pt idx="14779">
                  <c:v>20.526388888888899</c:v>
                </c:pt>
                <c:pt idx="14780">
                  <c:v>20.5277777777778</c:v>
                </c:pt>
                <c:pt idx="14781">
                  <c:v>20.529166666666701</c:v>
                </c:pt>
                <c:pt idx="14782">
                  <c:v>20.530555555555601</c:v>
                </c:pt>
                <c:pt idx="14783">
                  <c:v>20.531944444444399</c:v>
                </c:pt>
                <c:pt idx="14784">
                  <c:v>20.533333333333299</c:v>
                </c:pt>
                <c:pt idx="14785">
                  <c:v>20.5347222222222</c:v>
                </c:pt>
                <c:pt idx="14786">
                  <c:v>20.536111111111101</c:v>
                </c:pt>
                <c:pt idx="14787">
                  <c:v>20.537500000000001</c:v>
                </c:pt>
                <c:pt idx="14788">
                  <c:v>20.538888888888899</c:v>
                </c:pt>
                <c:pt idx="14789">
                  <c:v>20.540277777777799</c:v>
                </c:pt>
                <c:pt idx="14790">
                  <c:v>20.5416666666667</c:v>
                </c:pt>
                <c:pt idx="14791">
                  <c:v>20.5430555555556</c:v>
                </c:pt>
                <c:pt idx="14792">
                  <c:v>20.544444444444402</c:v>
                </c:pt>
                <c:pt idx="14793">
                  <c:v>20.545833333333299</c:v>
                </c:pt>
                <c:pt idx="14794">
                  <c:v>20.547222222222199</c:v>
                </c:pt>
                <c:pt idx="14795">
                  <c:v>20.5486111111111</c:v>
                </c:pt>
                <c:pt idx="14796">
                  <c:v>20.55</c:v>
                </c:pt>
                <c:pt idx="14797">
                  <c:v>20.551388888888901</c:v>
                </c:pt>
                <c:pt idx="14798">
                  <c:v>20.552777777777798</c:v>
                </c:pt>
                <c:pt idx="14799">
                  <c:v>20.554166666666699</c:v>
                </c:pt>
                <c:pt idx="14800">
                  <c:v>20.5555555555556</c:v>
                </c:pt>
                <c:pt idx="14801">
                  <c:v>20.556944444444401</c:v>
                </c:pt>
                <c:pt idx="14802">
                  <c:v>20.558333333333302</c:v>
                </c:pt>
                <c:pt idx="14803">
                  <c:v>20.559722222222199</c:v>
                </c:pt>
                <c:pt idx="14804">
                  <c:v>20.561111111111099</c:v>
                </c:pt>
                <c:pt idx="14805">
                  <c:v>20.5625</c:v>
                </c:pt>
                <c:pt idx="14806">
                  <c:v>20.563888888888901</c:v>
                </c:pt>
                <c:pt idx="14807">
                  <c:v>20.565277777777801</c:v>
                </c:pt>
                <c:pt idx="14808">
                  <c:v>20.566666666666698</c:v>
                </c:pt>
                <c:pt idx="14809">
                  <c:v>20.568055555555599</c:v>
                </c:pt>
                <c:pt idx="14810">
                  <c:v>20.5694444444444</c:v>
                </c:pt>
                <c:pt idx="14811">
                  <c:v>20.570833333333301</c:v>
                </c:pt>
                <c:pt idx="14812">
                  <c:v>20.572222222222202</c:v>
                </c:pt>
                <c:pt idx="14813">
                  <c:v>20.573611111111099</c:v>
                </c:pt>
                <c:pt idx="14814">
                  <c:v>20.574999999999999</c:v>
                </c:pt>
                <c:pt idx="14815">
                  <c:v>20.5763888888889</c:v>
                </c:pt>
                <c:pt idx="14816">
                  <c:v>20.577777777777801</c:v>
                </c:pt>
                <c:pt idx="14817">
                  <c:v>20.579166666666701</c:v>
                </c:pt>
                <c:pt idx="14818">
                  <c:v>20.580555555555598</c:v>
                </c:pt>
                <c:pt idx="14819">
                  <c:v>20.5819444444444</c:v>
                </c:pt>
                <c:pt idx="14820">
                  <c:v>20.5833333333333</c:v>
                </c:pt>
                <c:pt idx="14821">
                  <c:v>20.584722222222201</c:v>
                </c:pt>
                <c:pt idx="14822">
                  <c:v>20.586111111111101</c:v>
                </c:pt>
                <c:pt idx="14823">
                  <c:v>20.587499999999999</c:v>
                </c:pt>
                <c:pt idx="14824">
                  <c:v>20.588888888888899</c:v>
                </c:pt>
                <c:pt idx="14825">
                  <c:v>20.5902777777778</c:v>
                </c:pt>
                <c:pt idx="14826">
                  <c:v>20.591666666666701</c:v>
                </c:pt>
                <c:pt idx="14827">
                  <c:v>20.593055555555601</c:v>
                </c:pt>
                <c:pt idx="14828">
                  <c:v>20.594444444444399</c:v>
                </c:pt>
                <c:pt idx="14829">
                  <c:v>20.595833333333299</c:v>
                </c:pt>
                <c:pt idx="14830">
                  <c:v>20.5972222222222</c:v>
                </c:pt>
                <c:pt idx="14831">
                  <c:v>20.598611111111101</c:v>
                </c:pt>
                <c:pt idx="14832">
                  <c:v>20.6</c:v>
                </c:pt>
                <c:pt idx="14833">
                  <c:v>20.601388888888899</c:v>
                </c:pt>
                <c:pt idx="14834">
                  <c:v>20.602777777777799</c:v>
                </c:pt>
                <c:pt idx="14835">
                  <c:v>20.6041666666667</c:v>
                </c:pt>
                <c:pt idx="14836">
                  <c:v>20.6055555555556</c:v>
                </c:pt>
                <c:pt idx="14837">
                  <c:v>20.606944444444402</c:v>
                </c:pt>
                <c:pt idx="14838">
                  <c:v>20.608333333333299</c:v>
                </c:pt>
                <c:pt idx="14839">
                  <c:v>20.609722222222199</c:v>
                </c:pt>
                <c:pt idx="14840">
                  <c:v>20.6111111111111</c:v>
                </c:pt>
                <c:pt idx="14841">
                  <c:v>20.612500000000001</c:v>
                </c:pt>
                <c:pt idx="14842">
                  <c:v>20.613888888888901</c:v>
                </c:pt>
                <c:pt idx="14843">
                  <c:v>20.615277777777798</c:v>
                </c:pt>
                <c:pt idx="14844">
                  <c:v>20.616666666666699</c:v>
                </c:pt>
                <c:pt idx="14845">
                  <c:v>20.6180555555556</c:v>
                </c:pt>
                <c:pt idx="14846">
                  <c:v>20.619444444444401</c:v>
                </c:pt>
                <c:pt idx="14847">
                  <c:v>20.620833333333302</c:v>
                </c:pt>
                <c:pt idx="14848">
                  <c:v>20.622222222222199</c:v>
                </c:pt>
                <c:pt idx="14849">
                  <c:v>20.623611111111099</c:v>
                </c:pt>
                <c:pt idx="14850">
                  <c:v>20.625</c:v>
                </c:pt>
                <c:pt idx="14851">
                  <c:v>20.626388888888901</c:v>
                </c:pt>
                <c:pt idx="14852">
                  <c:v>20.627777777777801</c:v>
                </c:pt>
                <c:pt idx="14853">
                  <c:v>20.629166666666698</c:v>
                </c:pt>
                <c:pt idx="14854">
                  <c:v>20.630555555555599</c:v>
                </c:pt>
                <c:pt idx="14855">
                  <c:v>20.6319444444444</c:v>
                </c:pt>
                <c:pt idx="14856">
                  <c:v>20.633333333333301</c:v>
                </c:pt>
                <c:pt idx="14857">
                  <c:v>20.634722222222202</c:v>
                </c:pt>
                <c:pt idx="14858">
                  <c:v>20.636111111111099</c:v>
                </c:pt>
                <c:pt idx="14859">
                  <c:v>20.637499999999999</c:v>
                </c:pt>
                <c:pt idx="14860">
                  <c:v>20.6388888888889</c:v>
                </c:pt>
                <c:pt idx="14861">
                  <c:v>20.640277777777801</c:v>
                </c:pt>
                <c:pt idx="14862">
                  <c:v>20.641666666666701</c:v>
                </c:pt>
                <c:pt idx="14863">
                  <c:v>20.643055555555598</c:v>
                </c:pt>
                <c:pt idx="14864">
                  <c:v>20.6444444444444</c:v>
                </c:pt>
                <c:pt idx="14865">
                  <c:v>20.6458333333333</c:v>
                </c:pt>
                <c:pt idx="14866">
                  <c:v>20.647222222222201</c:v>
                </c:pt>
                <c:pt idx="14867">
                  <c:v>20.648611111111101</c:v>
                </c:pt>
                <c:pt idx="14868">
                  <c:v>20.65</c:v>
                </c:pt>
                <c:pt idx="14869">
                  <c:v>20.651388888888899</c:v>
                </c:pt>
                <c:pt idx="14870">
                  <c:v>20.6527777777778</c:v>
                </c:pt>
                <c:pt idx="14871">
                  <c:v>20.654166666666701</c:v>
                </c:pt>
                <c:pt idx="14872">
                  <c:v>20.655555555555601</c:v>
                </c:pt>
                <c:pt idx="14873">
                  <c:v>20.656944444444399</c:v>
                </c:pt>
                <c:pt idx="14874">
                  <c:v>20.658333333333299</c:v>
                </c:pt>
                <c:pt idx="14875">
                  <c:v>20.6597222222222</c:v>
                </c:pt>
                <c:pt idx="14876">
                  <c:v>20.661111111111101</c:v>
                </c:pt>
                <c:pt idx="14877">
                  <c:v>20.662500000000001</c:v>
                </c:pt>
                <c:pt idx="14878">
                  <c:v>20.663888888888899</c:v>
                </c:pt>
                <c:pt idx="14879">
                  <c:v>20.665277777777799</c:v>
                </c:pt>
                <c:pt idx="14880">
                  <c:v>20.6666666666667</c:v>
                </c:pt>
                <c:pt idx="14881">
                  <c:v>20.6680555555556</c:v>
                </c:pt>
                <c:pt idx="14882">
                  <c:v>20.669444444444402</c:v>
                </c:pt>
                <c:pt idx="14883">
                  <c:v>20.670833333333299</c:v>
                </c:pt>
                <c:pt idx="14884">
                  <c:v>20.672222222222199</c:v>
                </c:pt>
                <c:pt idx="14885">
                  <c:v>20.6736111111111</c:v>
                </c:pt>
                <c:pt idx="14886">
                  <c:v>20.675000000000001</c:v>
                </c:pt>
                <c:pt idx="14887">
                  <c:v>20.676388888888901</c:v>
                </c:pt>
                <c:pt idx="14888">
                  <c:v>20.677777777777798</c:v>
                </c:pt>
                <c:pt idx="14889">
                  <c:v>20.679166666666699</c:v>
                </c:pt>
                <c:pt idx="14890">
                  <c:v>20.6805555555556</c:v>
                </c:pt>
                <c:pt idx="14891">
                  <c:v>20.681944444444401</c:v>
                </c:pt>
                <c:pt idx="14892">
                  <c:v>20.683333333333302</c:v>
                </c:pt>
                <c:pt idx="14893">
                  <c:v>20.684722222222199</c:v>
                </c:pt>
                <c:pt idx="14894">
                  <c:v>20.686111111111099</c:v>
                </c:pt>
                <c:pt idx="14895">
                  <c:v>20.6875</c:v>
                </c:pt>
                <c:pt idx="14896">
                  <c:v>20.688888888888901</c:v>
                </c:pt>
                <c:pt idx="14897">
                  <c:v>20.690277777777801</c:v>
                </c:pt>
                <c:pt idx="14898">
                  <c:v>20.691666666666698</c:v>
                </c:pt>
                <c:pt idx="14899">
                  <c:v>20.693055555555599</c:v>
                </c:pt>
                <c:pt idx="14900">
                  <c:v>20.6944444444444</c:v>
                </c:pt>
                <c:pt idx="14901">
                  <c:v>20.695833333333301</c:v>
                </c:pt>
                <c:pt idx="14902">
                  <c:v>20.697222222222202</c:v>
                </c:pt>
                <c:pt idx="14903">
                  <c:v>20.698611111111099</c:v>
                </c:pt>
                <c:pt idx="14904">
                  <c:v>20.7</c:v>
                </c:pt>
                <c:pt idx="14905">
                  <c:v>20.7013888888889</c:v>
                </c:pt>
                <c:pt idx="14906">
                  <c:v>20.702777777777801</c:v>
                </c:pt>
                <c:pt idx="14907">
                  <c:v>20.704166666666701</c:v>
                </c:pt>
                <c:pt idx="14908">
                  <c:v>20.705555555555598</c:v>
                </c:pt>
                <c:pt idx="14909">
                  <c:v>20.7069444444444</c:v>
                </c:pt>
                <c:pt idx="14910">
                  <c:v>20.7083333333333</c:v>
                </c:pt>
                <c:pt idx="14911">
                  <c:v>20.709722222222201</c:v>
                </c:pt>
                <c:pt idx="14912">
                  <c:v>20.711111111111101</c:v>
                </c:pt>
                <c:pt idx="14913">
                  <c:v>20.712499999999999</c:v>
                </c:pt>
                <c:pt idx="14914">
                  <c:v>20.713888888888899</c:v>
                </c:pt>
                <c:pt idx="14915">
                  <c:v>20.7152777777778</c:v>
                </c:pt>
                <c:pt idx="14916">
                  <c:v>20.716666666666701</c:v>
                </c:pt>
                <c:pt idx="14917">
                  <c:v>20.718055555555601</c:v>
                </c:pt>
                <c:pt idx="14918">
                  <c:v>20.719444444444399</c:v>
                </c:pt>
                <c:pt idx="14919">
                  <c:v>20.720833333333299</c:v>
                </c:pt>
                <c:pt idx="14920">
                  <c:v>20.7222222222222</c:v>
                </c:pt>
                <c:pt idx="14921">
                  <c:v>20.723611111111101</c:v>
                </c:pt>
                <c:pt idx="14922">
                  <c:v>20.725000000000001</c:v>
                </c:pt>
                <c:pt idx="14923">
                  <c:v>20.726388888888899</c:v>
                </c:pt>
                <c:pt idx="14924">
                  <c:v>20.727777777777799</c:v>
                </c:pt>
                <c:pt idx="14925">
                  <c:v>20.7291666666667</c:v>
                </c:pt>
                <c:pt idx="14926">
                  <c:v>20.7305555555556</c:v>
                </c:pt>
                <c:pt idx="14927">
                  <c:v>20.731944444444402</c:v>
                </c:pt>
                <c:pt idx="14928">
                  <c:v>20.733333333333299</c:v>
                </c:pt>
                <c:pt idx="14929">
                  <c:v>20.734722222222199</c:v>
                </c:pt>
                <c:pt idx="14930">
                  <c:v>20.7361111111111</c:v>
                </c:pt>
                <c:pt idx="14931">
                  <c:v>20.737500000000001</c:v>
                </c:pt>
                <c:pt idx="14932">
                  <c:v>20.738888888888901</c:v>
                </c:pt>
                <c:pt idx="14933">
                  <c:v>20.740277777777798</c:v>
                </c:pt>
                <c:pt idx="14934">
                  <c:v>20.741666666666699</c:v>
                </c:pt>
                <c:pt idx="14935">
                  <c:v>20.7430555555556</c:v>
                </c:pt>
                <c:pt idx="14936">
                  <c:v>20.744444444444401</c:v>
                </c:pt>
                <c:pt idx="14937">
                  <c:v>20.745833333333302</c:v>
                </c:pt>
                <c:pt idx="14938">
                  <c:v>20.747222222222199</c:v>
                </c:pt>
                <c:pt idx="14939">
                  <c:v>20.748611111111099</c:v>
                </c:pt>
                <c:pt idx="14940">
                  <c:v>20.75</c:v>
                </c:pt>
                <c:pt idx="14941">
                  <c:v>20.751388888888901</c:v>
                </c:pt>
                <c:pt idx="14942">
                  <c:v>20.752777777777801</c:v>
                </c:pt>
                <c:pt idx="14943">
                  <c:v>20.754166666666698</c:v>
                </c:pt>
                <c:pt idx="14944">
                  <c:v>20.755555555555599</c:v>
                </c:pt>
                <c:pt idx="14945">
                  <c:v>20.7569444444444</c:v>
                </c:pt>
                <c:pt idx="14946">
                  <c:v>20.758333333333301</c:v>
                </c:pt>
                <c:pt idx="14947">
                  <c:v>20.759722222222202</c:v>
                </c:pt>
                <c:pt idx="14948">
                  <c:v>20.761111111111099</c:v>
                </c:pt>
                <c:pt idx="14949">
                  <c:v>20.762499999999999</c:v>
                </c:pt>
                <c:pt idx="14950">
                  <c:v>20.7638888888889</c:v>
                </c:pt>
                <c:pt idx="14951">
                  <c:v>20.765277777777801</c:v>
                </c:pt>
                <c:pt idx="14952">
                  <c:v>20.766666666666701</c:v>
                </c:pt>
                <c:pt idx="14953">
                  <c:v>20.768055555555598</c:v>
                </c:pt>
                <c:pt idx="14954">
                  <c:v>20.7694444444444</c:v>
                </c:pt>
                <c:pt idx="14955">
                  <c:v>20.7708333333333</c:v>
                </c:pt>
                <c:pt idx="14956">
                  <c:v>20.772222222222201</c:v>
                </c:pt>
                <c:pt idx="14957">
                  <c:v>20.773611111111101</c:v>
                </c:pt>
                <c:pt idx="14958">
                  <c:v>20.774999999999999</c:v>
                </c:pt>
                <c:pt idx="14959">
                  <c:v>20.776388888888899</c:v>
                </c:pt>
                <c:pt idx="14960">
                  <c:v>20.7777777777778</c:v>
                </c:pt>
                <c:pt idx="14961">
                  <c:v>20.779166666666701</c:v>
                </c:pt>
                <c:pt idx="14962">
                  <c:v>20.780555555555601</c:v>
                </c:pt>
                <c:pt idx="14963">
                  <c:v>20.781944444444399</c:v>
                </c:pt>
                <c:pt idx="14964">
                  <c:v>20.783333333333299</c:v>
                </c:pt>
                <c:pt idx="14965">
                  <c:v>20.7847222222222</c:v>
                </c:pt>
                <c:pt idx="14966">
                  <c:v>20.786111111111101</c:v>
                </c:pt>
                <c:pt idx="14967">
                  <c:v>20.787500000000001</c:v>
                </c:pt>
                <c:pt idx="14968">
                  <c:v>20.788888888888899</c:v>
                </c:pt>
                <c:pt idx="14969">
                  <c:v>20.790277777777799</c:v>
                </c:pt>
                <c:pt idx="14970">
                  <c:v>20.7916666666667</c:v>
                </c:pt>
                <c:pt idx="14971">
                  <c:v>20.7930555555556</c:v>
                </c:pt>
                <c:pt idx="14972">
                  <c:v>20.794444444444402</c:v>
                </c:pt>
                <c:pt idx="14973">
                  <c:v>20.795833333333299</c:v>
                </c:pt>
                <c:pt idx="14974">
                  <c:v>20.797222222222199</c:v>
                </c:pt>
                <c:pt idx="14975">
                  <c:v>20.7986111111111</c:v>
                </c:pt>
                <c:pt idx="14976">
                  <c:v>20.8</c:v>
                </c:pt>
                <c:pt idx="14977">
                  <c:v>20.801388888888901</c:v>
                </c:pt>
                <c:pt idx="14978">
                  <c:v>20.802777777777798</c:v>
                </c:pt>
                <c:pt idx="14979">
                  <c:v>20.804166666666699</c:v>
                </c:pt>
                <c:pt idx="14980">
                  <c:v>20.8055555555556</c:v>
                </c:pt>
                <c:pt idx="14981">
                  <c:v>20.806944444444401</c:v>
                </c:pt>
                <c:pt idx="14982">
                  <c:v>20.808333333333302</c:v>
                </c:pt>
                <c:pt idx="14983">
                  <c:v>20.809722222222199</c:v>
                </c:pt>
                <c:pt idx="14984">
                  <c:v>20.811111111111099</c:v>
                </c:pt>
                <c:pt idx="14985">
                  <c:v>20.8125</c:v>
                </c:pt>
                <c:pt idx="14986">
                  <c:v>20.813888888888901</c:v>
                </c:pt>
                <c:pt idx="14987">
                  <c:v>20.815277777777801</c:v>
                </c:pt>
                <c:pt idx="14988">
                  <c:v>20.816666666666698</c:v>
                </c:pt>
                <c:pt idx="14989">
                  <c:v>20.818055555555599</c:v>
                </c:pt>
                <c:pt idx="14990">
                  <c:v>20.8194444444444</c:v>
                </c:pt>
                <c:pt idx="14991">
                  <c:v>20.820833333333301</c:v>
                </c:pt>
                <c:pt idx="14992">
                  <c:v>20.822222222222202</c:v>
                </c:pt>
                <c:pt idx="14993">
                  <c:v>20.823611111111099</c:v>
                </c:pt>
                <c:pt idx="14994">
                  <c:v>20.824999999999999</c:v>
                </c:pt>
                <c:pt idx="14995">
                  <c:v>20.8263888888889</c:v>
                </c:pt>
                <c:pt idx="14996">
                  <c:v>20.827777777777801</c:v>
                </c:pt>
                <c:pt idx="14997">
                  <c:v>20.829166666666701</c:v>
                </c:pt>
                <c:pt idx="14998">
                  <c:v>20.830555555555598</c:v>
                </c:pt>
                <c:pt idx="14999">
                  <c:v>20.8319444444444</c:v>
                </c:pt>
                <c:pt idx="15000">
                  <c:v>20.8333333333333</c:v>
                </c:pt>
                <c:pt idx="15001">
                  <c:v>20.834722222222201</c:v>
                </c:pt>
                <c:pt idx="15002">
                  <c:v>20.836111111111101</c:v>
                </c:pt>
                <c:pt idx="15003">
                  <c:v>20.837499999999999</c:v>
                </c:pt>
                <c:pt idx="15004">
                  <c:v>20.838888888888899</c:v>
                </c:pt>
                <c:pt idx="15005">
                  <c:v>20.8402777777778</c:v>
                </c:pt>
                <c:pt idx="15006">
                  <c:v>20.841666666666701</c:v>
                </c:pt>
                <c:pt idx="15007">
                  <c:v>20.843055555555601</c:v>
                </c:pt>
                <c:pt idx="15008">
                  <c:v>20.844444444444399</c:v>
                </c:pt>
                <c:pt idx="15009">
                  <c:v>20.845833333333299</c:v>
                </c:pt>
                <c:pt idx="15010">
                  <c:v>20.8472222222222</c:v>
                </c:pt>
                <c:pt idx="15011">
                  <c:v>20.848611111111101</c:v>
                </c:pt>
                <c:pt idx="15012">
                  <c:v>20.85</c:v>
                </c:pt>
                <c:pt idx="15013">
                  <c:v>20.851388888888899</c:v>
                </c:pt>
                <c:pt idx="15014">
                  <c:v>20.852777777777799</c:v>
                </c:pt>
                <c:pt idx="15015">
                  <c:v>20.8541666666667</c:v>
                </c:pt>
                <c:pt idx="15016">
                  <c:v>20.8555555555556</c:v>
                </c:pt>
                <c:pt idx="15017">
                  <c:v>20.856944444444402</c:v>
                </c:pt>
                <c:pt idx="15018">
                  <c:v>20.858333333333299</c:v>
                </c:pt>
                <c:pt idx="15019">
                  <c:v>20.859722222222199</c:v>
                </c:pt>
                <c:pt idx="15020">
                  <c:v>20.8611111111111</c:v>
                </c:pt>
                <c:pt idx="15021">
                  <c:v>20.862500000000001</c:v>
                </c:pt>
                <c:pt idx="15022">
                  <c:v>20.863888888888901</c:v>
                </c:pt>
                <c:pt idx="15023">
                  <c:v>20.865277777777798</c:v>
                </c:pt>
                <c:pt idx="15024">
                  <c:v>20.866666666666699</c:v>
                </c:pt>
                <c:pt idx="15025">
                  <c:v>20.8680555555556</c:v>
                </c:pt>
                <c:pt idx="15026">
                  <c:v>20.869444444444401</c:v>
                </c:pt>
                <c:pt idx="15027">
                  <c:v>20.870833333333302</c:v>
                </c:pt>
                <c:pt idx="15028">
                  <c:v>20.872222222222199</c:v>
                </c:pt>
                <c:pt idx="15029">
                  <c:v>20.873611111111099</c:v>
                </c:pt>
                <c:pt idx="15030">
                  <c:v>20.875</c:v>
                </c:pt>
                <c:pt idx="15031">
                  <c:v>20.876388888888901</c:v>
                </c:pt>
                <c:pt idx="15032">
                  <c:v>20.877777777777801</c:v>
                </c:pt>
                <c:pt idx="15033">
                  <c:v>20.879166666666698</c:v>
                </c:pt>
                <c:pt idx="15034">
                  <c:v>20.880555555555599</c:v>
                </c:pt>
                <c:pt idx="15035">
                  <c:v>20.8819444444444</c:v>
                </c:pt>
                <c:pt idx="15036">
                  <c:v>20.883333333333301</c:v>
                </c:pt>
                <c:pt idx="15037">
                  <c:v>20.884722222222202</c:v>
                </c:pt>
                <c:pt idx="15038">
                  <c:v>20.886111111111099</c:v>
                </c:pt>
                <c:pt idx="15039">
                  <c:v>20.887499999999999</c:v>
                </c:pt>
                <c:pt idx="15040">
                  <c:v>20.8888888888889</c:v>
                </c:pt>
                <c:pt idx="15041">
                  <c:v>20.890277777777801</c:v>
                </c:pt>
                <c:pt idx="15042">
                  <c:v>20.891666666666701</c:v>
                </c:pt>
                <c:pt idx="15043">
                  <c:v>20.893055555555598</c:v>
                </c:pt>
                <c:pt idx="15044">
                  <c:v>20.8944444444444</c:v>
                </c:pt>
                <c:pt idx="15045">
                  <c:v>20.8958333333333</c:v>
                </c:pt>
                <c:pt idx="15046">
                  <c:v>20.897222222222201</c:v>
                </c:pt>
                <c:pt idx="15047">
                  <c:v>20.898611111111101</c:v>
                </c:pt>
                <c:pt idx="15048">
                  <c:v>20.9</c:v>
                </c:pt>
                <c:pt idx="15049">
                  <c:v>20.901388888888899</c:v>
                </c:pt>
                <c:pt idx="15050">
                  <c:v>20.9027777777778</c:v>
                </c:pt>
                <c:pt idx="15051">
                  <c:v>20.904166666666701</c:v>
                </c:pt>
                <c:pt idx="15052">
                  <c:v>20.905555555555601</c:v>
                </c:pt>
                <c:pt idx="15053">
                  <c:v>20.906944444444399</c:v>
                </c:pt>
                <c:pt idx="15054">
                  <c:v>20.908333333333299</c:v>
                </c:pt>
                <c:pt idx="15055">
                  <c:v>20.9097222222222</c:v>
                </c:pt>
                <c:pt idx="15056">
                  <c:v>20.911111111111101</c:v>
                </c:pt>
                <c:pt idx="15057">
                  <c:v>20.912500000000001</c:v>
                </c:pt>
                <c:pt idx="15058">
                  <c:v>20.913888888888899</c:v>
                </c:pt>
                <c:pt idx="15059">
                  <c:v>20.915277777777799</c:v>
                </c:pt>
                <c:pt idx="15060">
                  <c:v>20.9166666666667</c:v>
                </c:pt>
                <c:pt idx="15061">
                  <c:v>20.9180555555556</c:v>
                </c:pt>
                <c:pt idx="15062">
                  <c:v>20.919444444444402</c:v>
                </c:pt>
                <c:pt idx="15063">
                  <c:v>20.920833333333299</c:v>
                </c:pt>
                <c:pt idx="15064">
                  <c:v>20.922222222222199</c:v>
                </c:pt>
                <c:pt idx="15065">
                  <c:v>20.9236111111111</c:v>
                </c:pt>
                <c:pt idx="15066">
                  <c:v>20.925000000000001</c:v>
                </c:pt>
                <c:pt idx="15067">
                  <c:v>20.926388888888901</c:v>
                </c:pt>
                <c:pt idx="15068">
                  <c:v>20.927777777777798</c:v>
                </c:pt>
                <c:pt idx="15069">
                  <c:v>20.929166666666699</c:v>
                </c:pt>
                <c:pt idx="15070">
                  <c:v>20.9305555555556</c:v>
                </c:pt>
                <c:pt idx="15071">
                  <c:v>20.931944444444401</c:v>
                </c:pt>
                <c:pt idx="15072">
                  <c:v>20.933333333333302</c:v>
                </c:pt>
                <c:pt idx="15073">
                  <c:v>20.934722222222199</c:v>
                </c:pt>
                <c:pt idx="15074">
                  <c:v>20.936111111111099</c:v>
                </c:pt>
                <c:pt idx="15075">
                  <c:v>20.9375</c:v>
                </c:pt>
                <c:pt idx="15076">
                  <c:v>20.938888888888901</c:v>
                </c:pt>
                <c:pt idx="15077">
                  <c:v>20.940277777777801</c:v>
                </c:pt>
                <c:pt idx="15078">
                  <c:v>20.941666666666698</c:v>
                </c:pt>
                <c:pt idx="15079">
                  <c:v>20.943055555555599</c:v>
                </c:pt>
                <c:pt idx="15080">
                  <c:v>20.9444444444444</c:v>
                </c:pt>
                <c:pt idx="15081">
                  <c:v>20.945833333333301</c:v>
                </c:pt>
                <c:pt idx="15082">
                  <c:v>20.947222222222202</c:v>
                </c:pt>
                <c:pt idx="15083">
                  <c:v>20.948611111111099</c:v>
                </c:pt>
                <c:pt idx="15084">
                  <c:v>20.95</c:v>
                </c:pt>
                <c:pt idx="15085">
                  <c:v>20.9513888888889</c:v>
                </c:pt>
                <c:pt idx="15086">
                  <c:v>20.952777777777801</c:v>
                </c:pt>
                <c:pt idx="15087">
                  <c:v>20.954166666666701</c:v>
                </c:pt>
                <c:pt idx="15088">
                  <c:v>20.955555555555598</c:v>
                </c:pt>
                <c:pt idx="15089">
                  <c:v>20.9569444444444</c:v>
                </c:pt>
                <c:pt idx="15090">
                  <c:v>20.9583333333333</c:v>
                </c:pt>
                <c:pt idx="15091">
                  <c:v>20.959722222222201</c:v>
                </c:pt>
                <c:pt idx="15092">
                  <c:v>20.961111111111101</c:v>
                </c:pt>
                <c:pt idx="15093">
                  <c:v>20.962499999999999</c:v>
                </c:pt>
                <c:pt idx="15094">
                  <c:v>20.963888888888899</c:v>
                </c:pt>
                <c:pt idx="15095">
                  <c:v>20.9652777777778</c:v>
                </c:pt>
                <c:pt idx="15096">
                  <c:v>20.966666666666701</c:v>
                </c:pt>
                <c:pt idx="15097">
                  <c:v>20.968055555555601</c:v>
                </c:pt>
                <c:pt idx="15098">
                  <c:v>20.969444444444399</c:v>
                </c:pt>
                <c:pt idx="15099">
                  <c:v>20.970833333333299</c:v>
                </c:pt>
                <c:pt idx="15100">
                  <c:v>20.9722222222222</c:v>
                </c:pt>
                <c:pt idx="15101">
                  <c:v>20.973611111111101</c:v>
                </c:pt>
                <c:pt idx="15102">
                  <c:v>20.975000000000001</c:v>
                </c:pt>
                <c:pt idx="15103">
                  <c:v>20.976388888888899</c:v>
                </c:pt>
                <c:pt idx="15104">
                  <c:v>20.977777777777799</c:v>
                </c:pt>
                <c:pt idx="15105">
                  <c:v>20.9791666666667</c:v>
                </c:pt>
                <c:pt idx="15106">
                  <c:v>20.9805555555556</c:v>
                </c:pt>
                <c:pt idx="15107">
                  <c:v>20.981944444444402</c:v>
                </c:pt>
                <c:pt idx="15108">
                  <c:v>20.983333333333299</c:v>
                </c:pt>
                <c:pt idx="15109">
                  <c:v>20.984722222222199</c:v>
                </c:pt>
                <c:pt idx="15110">
                  <c:v>20.9861111111111</c:v>
                </c:pt>
                <c:pt idx="15111">
                  <c:v>20.987500000000001</c:v>
                </c:pt>
                <c:pt idx="15112">
                  <c:v>20.988888888888901</c:v>
                </c:pt>
                <c:pt idx="15113">
                  <c:v>20.990277777777798</c:v>
                </c:pt>
                <c:pt idx="15114">
                  <c:v>20.991666666666699</c:v>
                </c:pt>
                <c:pt idx="15115">
                  <c:v>20.9930555555556</c:v>
                </c:pt>
                <c:pt idx="15116">
                  <c:v>20.994444444444401</c:v>
                </c:pt>
                <c:pt idx="15117">
                  <c:v>20.995833333333302</c:v>
                </c:pt>
                <c:pt idx="15118">
                  <c:v>20.997222222222199</c:v>
                </c:pt>
                <c:pt idx="15119">
                  <c:v>20.998611111111099</c:v>
                </c:pt>
                <c:pt idx="15120">
                  <c:v>21</c:v>
                </c:pt>
                <c:pt idx="15121">
                  <c:v>21.001388888888901</c:v>
                </c:pt>
                <c:pt idx="15122">
                  <c:v>21.002777777777801</c:v>
                </c:pt>
                <c:pt idx="15123">
                  <c:v>21.004166666666698</c:v>
                </c:pt>
                <c:pt idx="15124">
                  <c:v>21.005555555555599</c:v>
                </c:pt>
                <c:pt idx="15125">
                  <c:v>21.0069444444444</c:v>
                </c:pt>
                <c:pt idx="15126">
                  <c:v>21.008333333333301</c:v>
                </c:pt>
                <c:pt idx="15127">
                  <c:v>21.009722222222202</c:v>
                </c:pt>
                <c:pt idx="15128">
                  <c:v>21.011111111111099</c:v>
                </c:pt>
                <c:pt idx="15129">
                  <c:v>21.012499999999999</c:v>
                </c:pt>
                <c:pt idx="15130">
                  <c:v>21.0138888888889</c:v>
                </c:pt>
                <c:pt idx="15131">
                  <c:v>21.015277777777801</c:v>
                </c:pt>
                <c:pt idx="15132">
                  <c:v>21.016666666666701</c:v>
                </c:pt>
                <c:pt idx="15133">
                  <c:v>21.018055555555598</c:v>
                </c:pt>
                <c:pt idx="15134">
                  <c:v>21.0194444444444</c:v>
                </c:pt>
                <c:pt idx="15135">
                  <c:v>21.0208333333333</c:v>
                </c:pt>
                <c:pt idx="15136">
                  <c:v>21.022222222222201</c:v>
                </c:pt>
                <c:pt idx="15137">
                  <c:v>21.023611111111101</c:v>
                </c:pt>
                <c:pt idx="15138">
                  <c:v>21.024999999999999</c:v>
                </c:pt>
                <c:pt idx="15139">
                  <c:v>21.026388888888899</c:v>
                </c:pt>
                <c:pt idx="15140">
                  <c:v>21.0277777777778</c:v>
                </c:pt>
                <c:pt idx="15141">
                  <c:v>21.029166666666701</c:v>
                </c:pt>
                <c:pt idx="15142">
                  <c:v>21.030555555555601</c:v>
                </c:pt>
                <c:pt idx="15143">
                  <c:v>21.031944444444399</c:v>
                </c:pt>
                <c:pt idx="15144">
                  <c:v>21.033333333333299</c:v>
                </c:pt>
                <c:pt idx="15145">
                  <c:v>21.0347222222222</c:v>
                </c:pt>
                <c:pt idx="15146">
                  <c:v>21.036111111111101</c:v>
                </c:pt>
                <c:pt idx="15147">
                  <c:v>21.037500000000001</c:v>
                </c:pt>
                <c:pt idx="15148">
                  <c:v>21.038888888888899</c:v>
                </c:pt>
                <c:pt idx="15149">
                  <c:v>21.040277777777799</c:v>
                </c:pt>
                <c:pt idx="15150">
                  <c:v>21.0416666666667</c:v>
                </c:pt>
                <c:pt idx="15151">
                  <c:v>21.0430555555556</c:v>
                </c:pt>
                <c:pt idx="15152">
                  <c:v>21.044444444444402</c:v>
                </c:pt>
                <c:pt idx="15153">
                  <c:v>21.045833333333299</c:v>
                </c:pt>
                <c:pt idx="15154">
                  <c:v>21.047222222222199</c:v>
                </c:pt>
                <c:pt idx="15155">
                  <c:v>21.0486111111111</c:v>
                </c:pt>
                <c:pt idx="15156">
                  <c:v>21.05</c:v>
                </c:pt>
                <c:pt idx="15157">
                  <c:v>21.051388888888901</c:v>
                </c:pt>
                <c:pt idx="15158">
                  <c:v>21.052777777777798</c:v>
                </c:pt>
                <c:pt idx="15159">
                  <c:v>21.054166666666699</c:v>
                </c:pt>
                <c:pt idx="15160">
                  <c:v>21.0555555555556</c:v>
                </c:pt>
                <c:pt idx="15161">
                  <c:v>21.056944444444401</c:v>
                </c:pt>
                <c:pt idx="15162">
                  <c:v>21.058333333333302</c:v>
                </c:pt>
                <c:pt idx="15163">
                  <c:v>21.059722222222199</c:v>
                </c:pt>
                <c:pt idx="15164">
                  <c:v>21.061111111111099</c:v>
                </c:pt>
                <c:pt idx="15165">
                  <c:v>21.0625</c:v>
                </c:pt>
                <c:pt idx="15166">
                  <c:v>21.063888888888901</c:v>
                </c:pt>
                <c:pt idx="15167">
                  <c:v>21.065277777777801</c:v>
                </c:pt>
                <c:pt idx="15168">
                  <c:v>21.066666666666698</c:v>
                </c:pt>
                <c:pt idx="15169">
                  <c:v>21.068055555555599</c:v>
                </c:pt>
                <c:pt idx="15170">
                  <c:v>21.0694444444444</c:v>
                </c:pt>
                <c:pt idx="15171">
                  <c:v>21.070833333333301</c:v>
                </c:pt>
                <c:pt idx="15172">
                  <c:v>21.072222222222202</c:v>
                </c:pt>
                <c:pt idx="15173">
                  <c:v>21.073611111111099</c:v>
                </c:pt>
                <c:pt idx="15174">
                  <c:v>21.074999999999999</c:v>
                </c:pt>
                <c:pt idx="15175">
                  <c:v>21.0763888888889</c:v>
                </c:pt>
                <c:pt idx="15176">
                  <c:v>21.077777777777801</c:v>
                </c:pt>
                <c:pt idx="15177">
                  <c:v>21.079166666666701</c:v>
                </c:pt>
                <c:pt idx="15178">
                  <c:v>21.080555555555598</c:v>
                </c:pt>
                <c:pt idx="15179">
                  <c:v>21.0819444444444</c:v>
                </c:pt>
                <c:pt idx="15180">
                  <c:v>21.0833333333333</c:v>
                </c:pt>
                <c:pt idx="15181">
                  <c:v>21.084722222222201</c:v>
                </c:pt>
                <c:pt idx="15182">
                  <c:v>21.086111111111101</c:v>
                </c:pt>
                <c:pt idx="15183">
                  <c:v>21.087499999999999</c:v>
                </c:pt>
                <c:pt idx="15184">
                  <c:v>21.088888888888899</c:v>
                </c:pt>
                <c:pt idx="15185">
                  <c:v>21.0902777777778</c:v>
                </c:pt>
                <c:pt idx="15186">
                  <c:v>21.091666666666701</c:v>
                </c:pt>
                <c:pt idx="15187">
                  <c:v>21.093055555555601</c:v>
                </c:pt>
                <c:pt idx="15188">
                  <c:v>21.094444444444399</c:v>
                </c:pt>
                <c:pt idx="15189">
                  <c:v>21.095833333333299</c:v>
                </c:pt>
                <c:pt idx="15190">
                  <c:v>21.0972222222222</c:v>
                </c:pt>
                <c:pt idx="15191">
                  <c:v>21.098611111111101</c:v>
                </c:pt>
                <c:pt idx="15192">
                  <c:v>21.1</c:v>
                </c:pt>
                <c:pt idx="15193">
                  <c:v>21.101388888888899</c:v>
                </c:pt>
                <c:pt idx="15194">
                  <c:v>21.102777777777799</c:v>
                </c:pt>
                <c:pt idx="15195">
                  <c:v>21.1041666666667</c:v>
                </c:pt>
                <c:pt idx="15196">
                  <c:v>21.1055555555556</c:v>
                </c:pt>
                <c:pt idx="15197">
                  <c:v>21.106944444444402</c:v>
                </c:pt>
                <c:pt idx="15198">
                  <c:v>21.108333333333299</c:v>
                </c:pt>
                <c:pt idx="15199">
                  <c:v>21.109722222222199</c:v>
                </c:pt>
                <c:pt idx="15200">
                  <c:v>21.1111111111111</c:v>
                </c:pt>
                <c:pt idx="15201">
                  <c:v>21.112500000000001</c:v>
                </c:pt>
                <c:pt idx="15202">
                  <c:v>21.113888888888901</c:v>
                </c:pt>
                <c:pt idx="15203">
                  <c:v>21.115277777777798</c:v>
                </c:pt>
                <c:pt idx="15204">
                  <c:v>21.116666666666699</c:v>
                </c:pt>
                <c:pt idx="15205">
                  <c:v>21.1180555555556</c:v>
                </c:pt>
                <c:pt idx="15206">
                  <c:v>21.119444444444401</c:v>
                </c:pt>
                <c:pt idx="15207">
                  <c:v>21.120833333333302</c:v>
                </c:pt>
                <c:pt idx="15208">
                  <c:v>21.122222222222199</c:v>
                </c:pt>
                <c:pt idx="15209">
                  <c:v>21.123611111111099</c:v>
                </c:pt>
                <c:pt idx="15210">
                  <c:v>21.125</c:v>
                </c:pt>
                <c:pt idx="15211">
                  <c:v>21.126388888888901</c:v>
                </c:pt>
                <c:pt idx="15212">
                  <c:v>21.127777777777801</c:v>
                </c:pt>
                <c:pt idx="15213">
                  <c:v>21.129166666666698</c:v>
                </c:pt>
                <c:pt idx="15214">
                  <c:v>21.130555555555599</c:v>
                </c:pt>
                <c:pt idx="15215">
                  <c:v>21.1319444444444</c:v>
                </c:pt>
                <c:pt idx="15216">
                  <c:v>21.133333333333301</c:v>
                </c:pt>
                <c:pt idx="15217">
                  <c:v>21.134722222222202</c:v>
                </c:pt>
                <c:pt idx="15218">
                  <c:v>21.136111111111099</c:v>
                </c:pt>
                <c:pt idx="15219">
                  <c:v>21.137499999999999</c:v>
                </c:pt>
                <c:pt idx="15220">
                  <c:v>21.1388888888889</c:v>
                </c:pt>
                <c:pt idx="15221">
                  <c:v>21.140277777777801</c:v>
                </c:pt>
                <c:pt idx="15222">
                  <c:v>21.141666666666701</c:v>
                </c:pt>
                <c:pt idx="15223">
                  <c:v>21.143055555555598</c:v>
                </c:pt>
                <c:pt idx="15224">
                  <c:v>21.1444444444444</c:v>
                </c:pt>
                <c:pt idx="15225">
                  <c:v>21.1458333333333</c:v>
                </c:pt>
                <c:pt idx="15226">
                  <c:v>21.147222222222201</c:v>
                </c:pt>
                <c:pt idx="15227">
                  <c:v>21.148611111111101</c:v>
                </c:pt>
                <c:pt idx="15228">
                  <c:v>21.15</c:v>
                </c:pt>
                <c:pt idx="15229">
                  <c:v>21.151388888888899</c:v>
                </c:pt>
                <c:pt idx="15230">
                  <c:v>21.1527777777778</c:v>
                </c:pt>
                <c:pt idx="15231">
                  <c:v>21.154166666666701</c:v>
                </c:pt>
                <c:pt idx="15232">
                  <c:v>21.155555555555601</c:v>
                </c:pt>
                <c:pt idx="15233">
                  <c:v>21.156944444444399</c:v>
                </c:pt>
                <c:pt idx="15234">
                  <c:v>21.158333333333299</c:v>
                </c:pt>
                <c:pt idx="15235">
                  <c:v>21.1597222222222</c:v>
                </c:pt>
                <c:pt idx="15236">
                  <c:v>21.161111111111101</c:v>
                </c:pt>
                <c:pt idx="15237">
                  <c:v>21.162500000000001</c:v>
                </c:pt>
                <c:pt idx="15238">
                  <c:v>21.163888888888899</c:v>
                </c:pt>
                <c:pt idx="15239">
                  <c:v>21.165277777777799</c:v>
                </c:pt>
                <c:pt idx="15240">
                  <c:v>21.1666666666667</c:v>
                </c:pt>
                <c:pt idx="15241">
                  <c:v>21.1680555555556</c:v>
                </c:pt>
                <c:pt idx="15242">
                  <c:v>21.169444444444402</c:v>
                </c:pt>
                <c:pt idx="15243">
                  <c:v>21.170833333333299</c:v>
                </c:pt>
                <c:pt idx="15244">
                  <c:v>21.172222222222199</c:v>
                </c:pt>
                <c:pt idx="15245">
                  <c:v>21.1736111111111</c:v>
                </c:pt>
                <c:pt idx="15246">
                  <c:v>21.175000000000001</c:v>
                </c:pt>
                <c:pt idx="15247">
                  <c:v>21.176388888888901</c:v>
                </c:pt>
                <c:pt idx="15248">
                  <c:v>21.177777777777798</c:v>
                </c:pt>
                <c:pt idx="15249">
                  <c:v>21.179166666666699</c:v>
                </c:pt>
                <c:pt idx="15250">
                  <c:v>21.1805555555556</c:v>
                </c:pt>
                <c:pt idx="15251">
                  <c:v>21.181944444444401</c:v>
                </c:pt>
                <c:pt idx="15252">
                  <c:v>21.183333333333302</c:v>
                </c:pt>
                <c:pt idx="15253">
                  <c:v>21.184722222222199</c:v>
                </c:pt>
                <c:pt idx="15254">
                  <c:v>21.186111111111099</c:v>
                </c:pt>
                <c:pt idx="15255">
                  <c:v>21.1875</c:v>
                </c:pt>
                <c:pt idx="15256">
                  <c:v>21.188888888888901</c:v>
                </c:pt>
                <c:pt idx="15257">
                  <c:v>21.190277777777801</c:v>
                </c:pt>
                <c:pt idx="15258">
                  <c:v>21.191666666666698</c:v>
                </c:pt>
                <c:pt idx="15259">
                  <c:v>21.193055555555599</c:v>
                </c:pt>
                <c:pt idx="15260">
                  <c:v>21.1944444444444</c:v>
                </c:pt>
                <c:pt idx="15261">
                  <c:v>21.195833333333301</c:v>
                </c:pt>
                <c:pt idx="15262">
                  <c:v>21.197222222222202</c:v>
                </c:pt>
                <c:pt idx="15263">
                  <c:v>21.198611111111099</c:v>
                </c:pt>
                <c:pt idx="15264">
                  <c:v>21.2</c:v>
                </c:pt>
                <c:pt idx="15265">
                  <c:v>21.2013888888889</c:v>
                </c:pt>
                <c:pt idx="15266">
                  <c:v>21.202777777777801</c:v>
                </c:pt>
                <c:pt idx="15267">
                  <c:v>21.204166666666701</c:v>
                </c:pt>
                <c:pt idx="15268">
                  <c:v>21.205555555555598</c:v>
                </c:pt>
                <c:pt idx="15269">
                  <c:v>21.2069444444444</c:v>
                </c:pt>
                <c:pt idx="15270">
                  <c:v>21.2083333333333</c:v>
                </c:pt>
                <c:pt idx="15271">
                  <c:v>21.209722222222201</c:v>
                </c:pt>
                <c:pt idx="15272">
                  <c:v>21.211111111111101</c:v>
                </c:pt>
                <c:pt idx="15273">
                  <c:v>21.212499999999999</c:v>
                </c:pt>
                <c:pt idx="15274">
                  <c:v>21.213888888888899</c:v>
                </c:pt>
                <c:pt idx="15275">
                  <c:v>21.2152777777778</c:v>
                </c:pt>
                <c:pt idx="15276">
                  <c:v>21.216666666666701</c:v>
                </c:pt>
                <c:pt idx="15277">
                  <c:v>21.218055555555601</c:v>
                </c:pt>
                <c:pt idx="15278">
                  <c:v>21.219444444444399</c:v>
                </c:pt>
                <c:pt idx="15279">
                  <c:v>21.220833333333299</c:v>
                </c:pt>
                <c:pt idx="15280">
                  <c:v>21.2222222222222</c:v>
                </c:pt>
                <c:pt idx="15281">
                  <c:v>21.223611111111101</c:v>
                </c:pt>
                <c:pt idx="15282">
                  <c:v>21.225000000000001</c:v>
                </c:pt>
                <c:pt idx="15283">
                  <c:v>21.226388888888899</c:v>
                </c:pt>
                <c:pt idx="15284">
                  <c:v>21.227777777777799</c:v>
                </c:pt>
                <c:pt idx="15285">
                  <c:v>21.2291666666667</c:v>
                </c:pt>
                <c:pt idx="15286">
                  <c:v>21.2305555555556</c:v>
                </c:pt>
                <c:pt idx="15287">
                  <c:v>21.231944444444402</c:v>
                </c:pt>
                <c:pt idx="15288">
                  <c:v>21.233333333333299</c:v>
                </c:pt>
                <c:pt idx="15289">
                  <c:v>21.234722222222199</c:v>
                </c:pt>
                <c:pt idx="15290">
                  <c:v>21.2361111111111</c:v>
                </c:pt>
                <c:pt idx="15291">
                  <c:v>21.237500000000001</c:v>
                </c:pt>
                <c:pt idx="15292">
                  <c:v>21.238888888888901</c:v>
                </c:pt>
                <c:pt idx="15293">
                  <c:v>21.240277777777798</c:v>
                </c:pt>
                <c:pt idx="15294">
                  <c:v>21.241666666666699</c:v>
                </c:pt>
                <c:pt idx="15295">
                  <c:v>21.2430555555556</c:v>
                </c:pt>
                <c:pt idx="15296">
                  <c:v>21.244444444444401</c:v>
                </c:pt>
                <c:pt idx="15297">
                  <c:v>21.245833333333302</c:v>
                </c:pt>
                <c:pt idx="15298">
                  <c:v>21.247222222222199</c:v>
                </c:pt>
                <c:pt idx="15299">
                  <c:v>21.248611111111099</c:v>
                </c:pt>
                <c:pt idx="15300">
                  <c:v>21.25</c:v>
                </c:pt>
                <c:pt idx="15301">
                  <c:v>21.251388888888901</c:v>
                </c:pt>
                <c:pt idx="15302">
                  <c:v>21.252777777777801</c:v>
                </c:pt>
                <c:pt idx="15303">
                  <c:v>21.254166666666698</c:v>
                </c:pt>
                <c:pt idx="15304">
                  <c:v>21.255555555555599</c:v>
                </c:pt>
                <c:pt idx="15305">
                  <c:v>21.2569444444444</c:v>
                </c:pt>
                <c:pt idx="15306">
                  <c:v>21.258333333333301</c:v>
                </c:pt>
                <c:pt idx="15307">
                  <c:v>21.259722222222202</c:v>
                </c:pt>
                <c:pt idx="15308">
                  <c:v>21.261111111111099</c:v>
                </c:pt>
                <c:pt idx="15309">
                  <c:v>21.262499999999999</c:v>
                </c:pt>
                <c:pt idx="15310">
                  <c:v>21.2638888888889</c:v>
                </c:pt>
                <c:pt idx="15311">
                  <c:v>21.265277777777801</c:v>
                </c:pt>
                <c:pt idx="15312">
                  <c:v>21.266666666666701</c:v>
                </c:pt>
                <c:pt idx="15313">
                  <c:v>21.268055555555598</c:v>
                </c:pt>
                <c:pt idx="15314">
                  <c:v>21.2694444444444</c:v>
                </c:pt>
                <c:pt idx="15315">
                  <c:v>21.2708333333333</c:v>
                </c:pt>
                <c:pt idx="15316">
                  <c:v>21.272222222222201</c:v>
                </c:pt>
                <c:pt idx="15317">
                  <c:v>21.273611111111101</c:v>
                </c:pt>
                <c:pt idx="15318">
                  <c:v>21.274999999999999</c:v>
                </c:pt>
                <c:pt idx="15319">
                  <c:v>21.276388888888899</c:v>
                </c:pt>
                <c:pt idx="15320">
                  <c:v>21.2777777777778</c:v>
                </c:pt>
                <c:pt idx="15321">
                  <c:v>21.279166666666701</c:v>
                </c:pt>
                <c:pt idx="15322">
                  <c:v>21.280555555555601</c:v>
                </c:pt>
                <c:pt idx="15323">
                  <c:v>21.281944444444399</c:v>
                </c:pt>
                <c:pt idx="15324">
                  <c:v>21.283333333333299</c:v>
                </c:pt>
                <c:pt idx="15325">
                  <c:v>21.2847222222222</c:v>
                </c:pt>
                <c:pt idx="15326">
                  <c:v>21.286111111111101</c:v>
                </c:pt>
                <c:pt idx="15327">
                  <c:v>21.287500000000001</c:v>
                </c:pt>
                <c:pt idx="15328">
                  <c:v>21.288888888888899</c:v>
                </c:pt>
                <c:pt idx="15329">
                  <c:v>21.290277777777799</c:v>
                </c:pt>
                <c:pt idx="15330">
                  <c:v>21.2916666666667</c:v>
                </c:pt>
                <c:pt idx="15331">
                  <c:v>21.2930555555556</c:v>
                </c:pt>
                <c:pt idx="15332">
                  <c:v>21.294444444444402</c:v>
                </c:pt>
                <c:pt idx="15333">
                  <c:v>21.295833333333299</c:v>
                </c:pt>
                <c:pt idx="15334">
                  <c:v>21.297222222222199</c:v>
                </c:pt>
                <c:pt idx="15335">
                  <c:v>21.2986111111111</c:v>
                </c:pt>
                <c:pt idx="15336">
                  <c:v>21.3</c:v>
                </c:pt>
                <c:pt idx="15337">
                  <c:v>21.301388888888901</c:v>
                </c:pt>
                <c:pt idx="15338">
                  <c:v>21.302777777777798</c:v>
                </c:pt>
                <c:pt idx="15339">
                  <c:v>21.304166666666699</c:v>
                </c:pt>
                <c:pt idx="15340">
                  <c:v>21.3055555555556</c:v>
                </c:pt>
                <c:pt idx="15341">
                  <c:v>21.306944444444401</c:v>
                </c:pt>
                <c:pt idx="15342">
                  <c:v>21.308333333333302</c:v>
                </c:pt>
                <c:pt idx="15343">
                  <c:v>21.309722222222199</c:v>
                </c:pt>
                <c:pt idx="15344">
                  <c:v>21.311111111111099</c:v>
                </c:pt>
                <c:pt idx="15345">
                  <c:v>21.3125</c:v>
                </c:pt>
                <c:pt idx="15346">
                  <c:v>21.313888888888901</c:v>
                </c:pt>
                <c:pt idx="15347">
                  <c:v>21.315277777777801</c:v>
                </c:pt>
                <c:pt idx="15348">
                  <c:v>21.316666666666698</c:v>
                </c:pt>
                <c:pt idx="15349">
                  <c:v>21.318055555555599</c:v>
                </c:pt>
                <c:pt idx="15350">
                  <c:v>21.3194444444444</c:v>
                </c:pt>
                <c:pt idx="15351">
                  <c:v>21.320833333333301</c:v>
                </c:pt>
                <c:pt idx="15352">
                  <c:v>21.322222222222202</c:v>
                </c:pt>
                <c:pt idx="15353">
                  <c:v>21.323611111111099</c:v>
                </c:pt>
                <c:pt idx="15354">
                  <c:v>21.324999999999999</c:v>
                </c:pt>
                <c:pt idx="15355">
                  <c:v>21.3263888888889</c:v>
                </c:pt>
                <c:pt idx="15356">
                  <c:v>21.327777777777801</c:v>
                </c:pt>
                <c:pt idx="15357">
                  <c:v>21.329166666666701</c:v>
                </c:pt>
                <c:pt idx="15358">
                  <c:v>21.330555555555598</c:v>
                </c:pt>
                <c:pt idx="15359">
                  <c:v>21.3319444444444</c:v>
                </c:pt>
                <c:pt idx="15360">
                  <c:v>21.3333333333333</c:v>
                </c:pt>
                <c:pt idx="15361">
                  <c:v>21.334722222222201</c:v>
                </c:pt>
                <c:pt idx="15362">
                  <c:v>21.336111111111101</c:v>
                </c:pt>
                <c:pt idx="15363">
                  <c:v>21.337499999999999</c:v>
                </c:pt>
                <c:pt idx="15364">
                  <c:v>21.338888888888899</c:v>
                </c:pt>
                <c:pt idx="15365">
                  <c:v>21.3402777777778</c:v>
                </c:pt>
                <c:pt idx="15366">
                  <c:v>21.341666666666701</c:v>
                </c:pt>
                <c:pt idx="15367">
                  <c:v>21.343055555555601</c:v>
                </c:pt>
                <c:pt idx="15368">
                  <c:v>21.344444444444399</c:v>
                </c:pt>
                <c:pt idx="15369">
                  <c:v>21.345833333333299</c:v>
                </c:pt>
                <c:pt idx="15370">
                  <c:v>21.3472222222222</c:v>
                </c:pt>
                <c:pt idx="15371">
                  <c:v>21.348611111111101</c:v>
                </c:pt>
                <c:pt idx="15372">
                  <c:v>21.35</c:v>
                </c:pt>
                <c:pt idx="15373">
                  <c:v>21.351388888888899</c:v>
                </c:pt>
                <c:pt idx="15374">
                  <c:v>21.352777777777799</c:v>
                </c:pt>
                <c:pt idx="15375">
                  <c:v>21.3541666666667</c:v>
                </c:pt>
                <c:pt idx="15376">
                  <c:v>21.3555555555556</c:v>
                </c:pt>
                <c:pt idx="15377">
                  <c:v>21.356944444444402</c:v>
                </c:pt>
                <c:pt idx="15378">
                  <c:v>21.358333333333299</c:v>
                </c:pt>
                <c:pt idx="15379">
                  <c:v>21.359722222222199</c:v>
                </c:pt>
                <c:pt idx="15380">
                  <c:v>21.3611111111111</c:v>
                </c:pt>
                <c:pt idx="15381">
                  <c:v>21.362500000000001</c:v>
                </c:pt>
                <c:pt idx="15382">
                  <c:v>21.363888888888901</c:v>
                </c:pt>
                <c:pt idx="15383">
                  <c:v>21.365277777777798</c:v>
                </c:pt>
                <c:pt idx="15384">
                  <c:v>21.366666666666699</c:v>
                </c:pt>
                <c:pt idx="15385">
                  <c:v>21.3680555555556</c:v>
                </c:pt>
                <c:pt idx="15386">
                  <c:v>21.369444444444401</c:v>
                </c:pt>
                <c:pt idx="15387">
                  <c:v>21.370833333333302</c:v>
                </c:pt>
                <c:pt idx="15388">
                  <c:v>21.372222222222199</c:v>
                </c:pt>
                <c:pt idx="15389">
                  <c:v>21.373611111111099</c:v>
                </c:pt>
                <c:pt idx="15390">
                  <c:v>21.375</c:v>
                </c:pt>
                <c:pt idx="15391">
                  <c:v>21.376388888888901</c:v>
                </c:pt>
                <c:pt idx="15392">
                  <c:v>21.377777777777801</c:v>
                </c:pt>
                <c:pt idx="15393">
                  <c:v>21.379166666666698</c:v>
                </c:pt>
                <c:pt idx="15394">
                  <c:v>21.380555555555599</c:v>
                </c:pt>
                <c:pt idx="15395">
                  <c:v>21.3819444444444</c:v>
                </c:pt>
                <c:pt idx="15396">
                  <c:v>21.383333333333301</c:v>
                </c:pt>
                <c:pt idx="15397">
                  <c:v>21.384722222222202</c:v>
                </c:pt>
                <c:pt idx="15398">
                  <c:v>21.386111111111099</c:v>
                </c:pt>
                <c:pt idx="15399">
                  <c:v>21.387499999999999</c:v>
                </c:pt>
                <c:pt idx="15400">
                  <c:v>21.3888888888889</c:v>
                </c:pt>
                <c:pt idx="15401">
                  <c:v>21.390277777777801</c:v>
                </c:pt>
                <c:pt idx="15402">
                  <c:v>21.391666666666701</c:v>
                </c:pt>
                <c:pt idx="15403">
                  <c:v>21.393055555555598</c:v>
                </c:pt>
                <c:pt idx="15404">
                  <c:v>21.3944444444444</c:v>
                </c:pt>
                <c:pt idx="15405">
                  <c:v>21.3958333333333</c:v>
                </c:pt>
                <c:pt idx="15406">
                  <c:v>21.397222222222201</c:v>
                </c:pt>
                <c:pt idx="15407">
                  <c:v>21.398611111111101</c:v>
                </c:pt>
                <c:pt idx="15408">
                  <c:v>21.4</c:v>
                </c:pt>
                <c:pt idx="15409">
                  <c:v>21.401388888888899</c:v>
                </c:pt>
                <c:pt idx="15410">
                  <c:v>21.4027777777778</c:v>
                </c:pt>
                <c:pt idx="15411">
                  <c:v>21.404166666666701</c:v>
                </c:pt>
                <c:pt idx="15412">
                  <c:v>21.405555555555601</c:v>
                </c:pt>
                <c:pt idx="15413">
                  <c:v>21.406944444444399</c:v>
                </c:pt>
                <c:pt idx="15414">
                  <c:v>21.408333333333299</c:v>
                </c:pt>
                <c:pt idx="15415">
                  <c:v>21.4097222222222</c:v>
                </c:pt>
                <c:pt idx="15416">
                  <c:v>21.411111111111101</c:v>
                </c:pt>
                <c:pt idx="15417">
                  <c:v>21.412500000000001</c:v>
                </c:pt>
                <c:pt idx="15418">
                  <c:v>21.413888888888899</c:v>
                </c:pt>
                <c:pt idx="15419">
                  <c:v>21.415277777777799</c:v>
                </c:pt>
                <c:pt idx="15420">
                  <c:v>21.4166666666667</c:v>
                </c:pt>
                <c:pt idx="15421">
                  <c:v>21.4180555555556</c:v>
                </c:pt>
                <c:pt idx="15422">
                  <c:v>21.419444444444402</c:v>
                </c:pt>
                <c:pt idx="15423">
                  <c:v>21.420833333333299</c:v>
                </c:pt>
                <c:pt idx="15424">
                  <c:v>21.422222222222199</c:v>
                </c:pt>
                <c:pt idx="15425">
                  <c:v>21.4236111111111</c:v>
                </c:pt>
                <c:pt idx="15426">
                  <c:v>21.425000000000001</c:v>
                </c:pt>
                <c:pt idx="15427">
                  <c:v>21.426388888888901</c:v>
                </c:pt>
                <c:pt idx="15428">
                  <c:v>21.427777777777798</c:v>
                </c:pt>
                <c:pt idx="15429">
                  <c:v>21.429166666666699</c:v>
                </c:pt>
                <c:pt idx="15430">
                  <c:v>21.4305555555556</c:v>
                </c:pt>
                <c:pt idx="15431">
                  <c:v>21.431944444444401</c:v>
                </c:pt>
                <c:pt idx="15432">
                  <c:v>21.433333333333302</c:v>
                </c:pt>
                <c:pt idx="15433">
                  <c:v>21.434722222222199</c:v>
                </c:pt>
                <c:pt idx="15434">
                  <c:v>21.436111111111099</c:v>
                </c:pt>
                <c:pt idx="15435">
                  <c:v>21.4375</c:v>
                </c:pt>
                <c:pt idx="15436">
                  <c:v>21.438888888888901</c:v>
                </c:pt>
                <c:pt idx="15437">
                  <c:v>21.440277777777801</c:v>
                </c:pt>
                <c:pt idx="15438">
                  <c:v>21.441666666666698</c:v>
                </c:pt>
                <c:pt idx="15439">
                  <c:v>21.443055555555599</c:v>
                </c:pt>
                <c:pt idx="15440">
                  <c:v>21.4444444444444</c:v>
                </c:pt>
                <c:pt idx="15441">
                  <c:v>21.445833333333301</c:v>
                </c:pt>
                <c:pt idx="15442">
                  <c:v>21.447222222222202</c:v>
                </c:pt>
                <c:pt idx="15443">
                  <c:v>21.448611111111099</c:v>
                </c:pt>
                <c:pt idx="15444">
                  <c:v>21.45</c:v>
                </c:pt>
                <c:pt idx="15445">
                  <c:v>21.4513888888889</c:v>
                </c:pt>
                <c:pt idx="15446">
                  <c:v>21.452777777777801</c:v>
                </c:pt>
                <c:pt idx="15447">
                  <c:v>21.454166666666701</c:v>
                </c:pt>
                <c:pt idx="15448">
                  <c:v>21.455555555555598</c:v>
                </c:pt>
                <c:pt idx="15449">
                  <c:v>21.4569444444444</c:v>
                </c:pt>
                <c:pt idx="15450">
                  <c:v>21.4583333333333</c:v>
                </c:pt>
                <c:pt idx="15451">
                  <c:v>21.459722222222201</c:v>
                </c:pt>
                <c:pt idx="15452">
                  <c:v>21.461111111111101</c:v>
                </c:pt>
                <c:pt idx="15453">
                  <c:v>21.462499999999999</c:v>
                </c:pt>
                <c:pt idx="15454">
                  <c:v>21.463888888888899</c:v>
                </c:pt>
                <c:pt idx="15455">
                  <c:v>21.4652777777778</c:v>
                </c:pt>
                <c:pt idx="15456">
                  <c:v>21.466666666666701</c:v>
                </c:pt>
                <c:pt idx="15457">
                  <c:v>21.468055555555601</c:v>
                </c:pt>
                <c:pt idx="15458">
                  <c:v>21.469444444444399</c:v>
                </c:pt>
                <c:pt idx="15459">
                  <c:v>21.470833333333299</c:v>
                </c:pt>
                <c:pt idx="15460">
                  <c:v>21.4722222222222</c:v>
                </c:pt>
                <c:pt idx="15461">
                  <c:v>21.473611111111101</c:v>
                </c:pt>
                <c:pt idx="15462">
                  <c:v>21.475000000000001</c:v>
                </c:pt>
                <c:pt idx="15463">
                  <c:v>21.476388888888899</c:v>
                </c:pt>
                <c:pt idx="15464">
                  <c:v>21.477777777777799</c:v>
                </c:pt>
                <c:pt idx="15465">
                  <c:v>21.4791666666667</c:v>
                </c:pt>
                <c:pt idx="15466">
                  <c:v>21.4805555555556</c:v>
                </c:pt>
                <c:pt idx="15467">
                  <c:v>21.481944444444402</c:v>
                </c:pt>
                <c:pt idx="15468">
                  <c:v>21.483333333333299</c:v>
                </c:pt>
                <c:pt idx="15469">
                  <c:v>21.484722222222199</c:v>
                </c:pt>
                <c:pt idx="15470">
                  <c:v>21.4861111111111</c:v>
                </c:pt>
                <c:pt idx="15471">
                  <c:v>21.487500000000001</c:v>
                </c:pt>
                <c:pt idx="15472">
                  <c:v>21.488888888888901</c:v>
                </c:pt>
                <c:pt idx="15473">
                  <c:v>21.490277777777798</c:v>
                </c:pt>
                <c:pt idx="15474">
                  <c:v>21.491666666666699</c:v>
                </c:pt>
                <c:pt idx="15475">
                  <c:v>21.4930555555556</c:v>
                </c:pt>
                <c:pt idx="15476">
                  <c:v>21.494444444444401</c:v>
                </c:pt>
                <c:pt idx="15477">
                  <c:v>21.495833333333302</c:v>
                </c:pt>
                <c:pt idx="15478">
                  <c:v>21.497222222222199</c:v>
                </c:pt>
                <c:pt idx="15479">
                  <c:v>21.498611111111099</c:v>
                </c:pt>
                <c:pt idx="15480">
                  <c:v>21.5</c:v>
                </c:pt>
                <c:pt idx="15481">
                  <c:v>21.501388888888901</c:v>
                </c:pt>
                <c:pt idx="15482">
                  <c:v>21.502777777777801</c:v>
                </c:pt>
                <c:pt idx="15483">
                  <c:v>21.504166666666698</c:v>
                </c:pt>
                <c:pt idx="15484">
                  <c:v>21.505555555555599</c:v>
                </c:pt>
                <c:pt idx="15485">
                  <c:v>21.5069444444444</c:v>
                </c:pt>
                <c:pt idx="15486">
                  <c:v>21.508333333333301</c:v>
                </c:pt>
                <c:pt idx="15487">
                  <c:v>21.509722222222202</c:v>
                </c:pt>
                <c:pt idx="15488">
                  <c:v>21.511111111111099</c:v>
                </c:pt>
                <c:pt idx="15489">
                  <c:v>21.512499999999999</c:v>
                </c:pt>
                <c:pt idx="15490">
                  <c:v>21.5138888888889</c:v>
                </c:pt>
                <c:pt idx="15491">
                  <c:v>21.515277777777801</c:v>
                </c:pt>
                <c:pt idx="15492">
                  <c:v>21.516666666666701</c:v>
                </c:pt>
                <c:pt idx="15493">
                  <c:v>21.518055555555598</c:v>
                </c:pt>
                <c:pt idx="15494">
                  <c:v>21.5194444444444</c:v>
                </c:pt>
                <c:pt idx="15495">
                  <c:v>21.5208333333333</c:v>
                </c:pt>
                <c:pt idx="15496">
                  <c:v>21.522222222222201</c:v>
                </c:pt>
                <c:pt idx="15497">
                  <c:v>21.523611111111101</c:v>
                </c:pt>
                <c:pt idx="15498">
                  <c:v>21.524999999999999</c:v>
                </c:pt>
                <c:pt idx="15499">
                  <c:v>21.526388888888899</c:v>
                </c:pt>
                <c:pt idx="15500">
                  <c:v>21.5277777777778</c:v>
                </c:pt>
                <c:pt idx="15501">
                  <c:v>21.529166666666701</c:v>
                </c:pt>
                <c:pt idx="15502">
                  <c:v>21.530555555555601</c:v>
                </c:pt>
                <c:pt idx="15503">
                  <c:v>21.531944444444399</c:v>
                </c:pt>
                <c:pt idx="15504">
                  <c:v>21.533333333333299</c:v>
                </c:pt>
                <c:pt idx="15505">
                  <c:v>21.5347222222222</c:v>
                </c:pt>
                <c:pt idx="15506">
                  <c:v>21.536111111111101</c:v>
                </c:pt>
                <c:pt idx="15507">
                  <c:v>21.537500000000001</c:v>
                </c:pt>
                <c:pt idx="15508">
                  <c:v>21.538888888888899</c:v>
                </c:pt>
                <c:pt idx="15509">
                  <c:v>21.540277777777799</c:v>
                </c:pt>
                <c:pt idx="15510">
                  <c:v>21.5416666666667</c:v>
                </c:pt>
                <c:pt idx="15511">
                  <c:v>21.5430555555556</c:v>
                </c:pt>
                <c:pt idx="15512">
                  <c:v>21.544444444444402</c:v>
                </c:pt>
                <c:pt idx="15513">
                  <c:v>21.545833333333299</c:v>
                </c:pt>
                <c:pt idx="15514">
                  <c:v>21.547222222222199</c:v>
                </c:pt>
                <c:pt idx="15515">
                  <c:v>21.5486111111111</c:v>
                </c:pt>
                <c:pt idx="15516">
                  <c:v>21.55</c:v>
                </c:pt>
                <c:pt idx="15517">
                  <c:v>21.551388888888901</c:v>
                </c:pt>
                <c:pt idx="15518">
                  <c:v>21.552777777777798</c:v>
                </c:pt>
                <c:pt idx="15519">
                  <c:v>21.554166666666699</c:v>
                </c:pt>
                <c:pt idx="15520">
                  <c:v>21.5555555555556</c:v>
                </c:pt>
                <c:pt idx="15521">
                  <c:v>21.556944444444401</c:v>
                </c:pt>
                <c:pt idx="15522">
                  <c:v>21.558333333333302</c:v>
                </c:pt>
                <c:pt idx="15523">
                  <c:v>21.559722222222199</c:v>
                </c:pt>
                <c:pt idx="15524">
                  <c:v>21.561111111111099</c:v>
                </c:pt>
                <c:pt idx="15525">
                  <c:v>21.5625</c:v>
                </c:pt>
                <c:pt idx="15526">
                  <c:v>21.563888888888901</c:v>
                </c:pt>
                <c:pt idx="15527">
                  <c:v>21.565277777777801</c:v>
                </c:pt>
                <c:pt idx="15528">
                  <c:v>21.566666666666698</c:v>
                </c:pt>
                <c:pt idx="15529">
                  <c:v>21.568055555555599</c:v>
                </c:pt>
                <c:pt idx="15530">
                  <c:v>21.5694444444444</c:v>
                </c:pt>
                <c:pt idx="15531">
                  <c:v>21.570833333333301</c:v>
                </c:pt>
                <c:pt idx="15532">
                  <c:v>21.572222222222202</c:v>
                </c:pt>
                <c:pt idx="15533">
                  <c:v>21.573611111111099</c:v>
                </c:pt>
                <c:pt idx="15534">
                  <c:v>21.574999999999999</c:v>
                </c:pt>
                <c:pt idx="15535">
                  <c:v>21.5763888888889</c:v>
                </c:pt>
                <c:pt idx="15536">
                  <c:v>21.577777777777801</c:v>
                </c:pt>
                <c:pt idx="15537">
                  <c:v>21.579166666666701</c:v>
                </c:pt>
                <c:pt idx="15538">
                  <c:v>21.580555555555598</c:v>
                </c:pt>
                <c:pt idx="15539">
                  <c:v>21.5819444444444</c:v>
                </c:pt>
                <c:pt idx="15540">
                  <c:v>21.5833333333333</c:v>
                </c:pt>
                <c:pt idx="15541">
                  <c:v>21.584722222222201</c:v>
                </c:pt>
                <c:pt idx="15542">
                  <c:v>21.586111111111101</c:v>
                </c:pt>
                <c:pt idx="15543">
                  <c:v>21.587499999999999</c:v>
                </c:pt>
                <c:pt idx="15544">
                  <c:v>21.588888888888899</c:v>
                </c:pt>
                <c:pt idx="15545">
                  <c:v>21.5902777777778</c:v>
                </c:pt>
                <c:pt idx="15546">
                  <c:v>21.591666666666701</c:v>
                </c:pt>
                <c:pt idx="15547">
                  <c:v>21.593055555555601</c:v>
                </c:pt>
                <c:pt idx="15548">
                  <c:v>21.594444444444399</c:v>
                </c:pt>
                <c:pt idx="15549">
                  <c:v>21.595833333333299</c:v>
                </c:pt>
                <c:pt idx="15550">
                  <c:v>21.5972222222222</c:v>
                </c:pt>
                <c:pt idx="15551">
                  <c:v>21.598611111111101</c:v>
                </c:pt>
                <c:pt idx="15552">
                  <c:v>21.6</c:v>
                </c:pt>
                <c:pt idx="15553">
                  <c:v>21.601388888888899</c:v>
                </c:pt>
                <c:pt idx="15554">
                  <c:v>21.602777777777799</c:v>
                </c:pt>
                <c:pt idx="15555">
                  <c:v>21.6041666666667</c:v>
                </c:pt>
                <c:pt idx="15556">
                  <c:v>21.6055555555556</c:v>
                </c:pt>
                <c:pt idx="15557">
                  <c:v>21.606944444444402</c:v>
                </c:pt>
                <c:pt idx="15558">
                  <c:v>21.608333333333299</c:v>
                </c:pt>
                <c:pt idx="15559">
                  <c:v>21.609722222222199</c:v>
                </c:pt>
                <c:pt idx="15560">
                  <c:v>21.6111111111111</c:v>
                </c:pt>
                <c:pt idx="15561">
                  <c:v>21.612500000000001</c:v>
                </c:pt>
                <c:pt idx="15562">
                  <c:v>21.613888888888901</c:v>
                </c:pt>
                <c:pt idx="15563">
                  <c:v>21.615277777777798</c:v>
                </c:pt>
                <c:pt idx="15564">
                  <c:v>21.616666666666699</c:v>
                </c:pt>
                <c:pt idx="15565">
                  <c:v>21.6180555555556</c:v>
                </c:pt>
                <c:pt idx="15566">
                  <c:v>21.619444444444401</c:v>
                </c:pt>
                <c:pt idx="15567">
                  <c:v>21.620833333333302</c:v>
                </c:pt>
                <c:pt idx="15568">
                  <c:v>21.622222222222199</c:v>
                </c:pt>
                <c:pt idx="15569">
                  <c:v>21.623611111111099</c:v>
                </c:pt>
                <c:pt idx="15570">
                  <c:v>21.625</c:v>
                </c:pt>
                <c:pt idx="15571">
                  <c:v>21.626388888888901</c:v>
                </c:pt>
                <c:pt idx="15572">
                  <c:v>21.627777777777801</c:v>
                </c:pt>
                <c:pt idx="15573">
                  <c:v>21.629166666666698</c:v>
                </c:pt>
                <c:pt idx="15574">
                  <c:v>21.630555555555599</c:v>
                </c:pt>
                <c:pt idx="15575">
                  <c:v>21.6319444444444</c:v>
                </c:pt>
                <c:pt idx="15576">
                  <c:v>21.633333333333301</c:v>
                </c:pt>
                <c:pt idx="15577">
                  <c:v>21.634722222222202</c:v>
                </c:pt>
                <c:pt idx="15578">
                  <c:v>21.636111111111099</c:v>
                </c:pt>
                <c:pt idx="15579">
                  <c:v>21.637499999999999</c:v>
                </c:pt>
                <c:pt idx="15580">
                  <c:v>21.6388888888889</c:v>
                </c:pt>
                <c:pt idx="15581">
                  <c:v>21.640277777777801</c:v>
                </c:pt>
                <c:pt idx="15582">
                  <c:v>21.641666666666701</c:v>
                </c:pt>
                <c:pt idx="15583">
                  <c:v>21.643055555555598</c:v>
                </c:pt>
                <c:pt idx="15584">
                  <c:v>21.6444444444444</c:v>
                </c:pt>
                <c:pt idx="15585">
                  <c:v>21.6458333333333</c:v>
                </c:pt>
                <c:pt idx="15586">
                  <c:v>21.647222222222201</c:v>
                </c:pt>
                <c:pt idx="15587">
                  <c:v>21.648611111111101</c:v>
                </c:pt>
                <c:pt idx="15588">
                  <c:v>21.65</c:v>
                </c:pt>
                <c:pt idx="15589">
                  <c:v>21.651388888888899</c:v>
                </c:pt>
                <c:pt idx="15590">
                  <c:v>21.6527777777778</c:v>
                </c:pt>
                <c:pt idx="15591">
                  <c:v>21.654166666666701</c:v>
                </c:pt>
                <c:pt idx="15592">
                  <c:v>21.655555555555601</c:v>
                </c:pt>
                <c:pt idx="15593">
                  <c:v>21.656944444444399</c:v>
                </c:pt>
                <c:pt idx="15594">
                  <c:v>21.658333333333299</c:v>
                </c:pt>
                <c:pt idx="15595">
                  <c:v>21.6597222222222</c:v>
                </c:pt>
                <c:pt idx="15596">
                  <c:v>21.661111111111101</c:v>
                </c:pt>
                <c:pt idx="15597">
                  <c:v>21.662500000000001</c:v>
                </c:pt>
                <c:pt idx="15598">
                  <c:v>21.663888888888899</c:v>
                </c:pt>
                <c:pt idx="15599">
                  <c:v>21.665277777777799</c:v>
                </c:pt>
                <c:pt idx="15600">
                  <c:v>21.6666666666667</c:v>
                </c:pt>
                <c:pt idx="15601">
                  <c:v>21.6680555555556</c:v>
                </c:pt>
                <c:pt idx="15602">
                  <c:v>21.669444444444402</c:v>
                </c:pt>
                <c:pt idx="15603">
                  <c:v>21.670833333333299</c:v>
                </c:pt>
                <c:pt idx="15604">
                  <c:v>21.672222222222199</c:v>
                </c:pt>
                <c:pt idx="15605">
                  <c:v>21.6736111111111</c:v>
                </c:pt>
                <c:pt idx="15606">
                  <c:v>21.675000000000001</c:v>
                </c:pt>
                <c:pt idx="15607">
                  <c:v>21.676388888888901</c:v>
                </c:pt>
                <c:pt idx="15608">
                  <c:v>21.677777777777798</c:v>
                </c:pt>
                <c:pt idx="15609">
                  <c:v>21.679166666666699</c:v>
                </c:pt>
                <c:pt idx="15610">
                  <c:v>21.6805555555556</c:v>
                </c:pt>
                <c:pt idx="15611">
                  <c:v>21.681944444444401</c:v>
                </c:pt>
                <c:pt idx="15612">
                  <c:v>21.683333333333302</c:v>
                </c:pt>
                <c:pt idx="15613">
                  <c:v>21.684722222222199</c:v>
                </c:pt>
                <c:pt idx="15614">
                  <c:v>21.686111111111099</c:v>
                </c:pt>
                <c:pt idx="15615">
                  <c:v>21.6875</c:v>
                </c:pt>
                <c:pt idx="15616">
                  <c:v>21.688888888888901</c:v>
                </c:pt>
                <c:pt idx="15617">
                  <c:v>21.690277777777801</c:v>
                </c:pt>
                <c:pt idx="15618">
                  <c:v>21.691666666666698</c:v>
                </c:pt>
                <c:pt idx="15619">
                  <c:v>21.693055555555599</c:v>
                </c:pt>
                <c:pt idx="15620">
                  <c:v>21.6944444444444</c:v>
                </c:pt>
                <c:pt idx="15621">
                  <c:v>21.695833333333301</c:v>
                </c:pt>
                <c:pt idx="15622">
                  <c:v>21.697222222222202</c:v>
                </c:pt>
                <c:pt idx="15623">
                  <c:v>21.698611111111099</c:v>
                </c:pt>
                <c:pt idx="15624">
                  <c:v>21.7</c:v>
                </c:pt>
                <c:pt idx="15625">
                  <c:v>21.7013888888889</c:v>
                </c:pt>
                <c:pt idx="15626">
                  <c:v>21.702777777777801</c:v>
                </c:pt>
                <c:pt idx="15627">
                  <c:v>21.704166666666701</c:v>
                </c:pt>
                <c:pt idx="15628">
                  <c:v>21.705555555555598</c:v>
                </c:pt>
                <c:pt idx="15629">
                  <c:v>21.7069444444444</c:v>
                </c:pt>
                <c:pt idx="15630">
                  <c:v>21.7083333333333</c:v>
                </c:pt>
                <c:pt idx="15631">
                  <c:v>21.709722222222201</c:v>
                </c:pt>
                <c:pt idx="15632">
                  <c:v>21.711111111111101</c:v>
                </c:pt>
                <c:pt idx="15633">
                  <c:v>21.712499999999999</c:v>
                </c:pt>
                <c:pt idx="15634">
                  <c:v>21.713888888888899</c:v>
                </c:pt>
                <c:pt idx="15635">
                  <c:v>21.7152777777778</c:v>
                </c:pt>
                <c:pt idx="15636">
                  <c:v>21.716666666666701</c:v>
                </c:pt>
                <c:pt idx="15637">
                  <c:v>21.718055555555601</c:v>
                </c:pt>
                <c:pt idx="15638">
                  <c:v>21.719444444444399</c:v>
                </c:pt>
                <c:pt idx="15639">
                  <c:v>21.720833333333299</c:v>
                </c:pt>
                <c:pt idx="15640">
                  <c:v>21.7222222222222</c:v>
                </c:pt>
                <c:pt idx="15641">
                  <c:v>21.723611111111101</c:v>
                </c:pt>
                <c:pt idx="15642">
                  <c:v>21.725000000000001</c:v>
                </c:pt>
                <c:pt idx="15643">
                  <c:v>21.726388888888899</c:v>
                </c:pt>
                <c:pt idx="15644">
                  <c:v>21.727777777777799</c:v>
                </c:pt>
                <c:pt idx="15645">
                  <c:v>21.7291666666667</c:v>
                </c:pt>
                <c:pt idx="15646">
                  <c:v>21.7305555555556</c:v>
                </c:pt>
                <c:pt idx="15647">
                  <c:v>21.731944444444402</c:v>
                </c:pt>
                <c:pt idx="15648">
                  <c:v>21.733333333333299</c:v>
                </c:pt>
                <c:pt idx="15649">
                  <c:v>21.734722222222199</c:v>
                </c:pt>
                <c:pt idx="15650">
                  <c:v>21.7361111111111</c:v>
                </c:pt>
                <c:pt idx="15651">
                  <c:v>21.737500000000001</c:v>
                </c:pt>
                <c:pt idx="15652">
                  <c:v>21.738888888888901</c:v>
                </c:pt>
                <c:pt idx="15653">
                  <c:v>21.740277777777798</c:v>
                </c:pt>
                <c:pt idx="15654">
                  <c:v>21.741666666666699</c:v>
                </c:pt>
                <c:pt idx="15655">
                  <c:v>21.7430555555556</c:v>
                </c:pt>
                <c:pt idx="15656">
                  <c:v>21.744444444444401</c:v>
                </c:pt>
                <c:pt idx="15657">
                  <c:v>21.745833333333302</c:v>
                </c:pt>
                <c:pt idx="15658">
                  <c:v>21.747222222222199</c:v>
                </c:pt>
                <c:pt idx="15659">
                  <c:v>21.748611111111099</c:v>
                </c:pt>
                <c:pt idx="15660">
                  <c:v>21.75</c:v>
                </c:pt>
                <c:pt idx="15661">
                  <c:v>21.751388888888901</c:v>
                </c:pt>
                <c:pt idx="15662">
                  <c:v>21.752777777777801</c:v>
                </c:pt>
                <c:pt idx="15663">
                  <c:v>21.754166666666698</c:v>
                </c:pt>
                <c:pt idx="15664">
                  <c:v>21.755555555555599</c:v>
                </c:pt>
                <c:pt idx="15665">
                  <c:v>21.7569444444444</c:v>
                </c:pt>
                <c:pt idx="15666">
                  <c:v>21.758333333333301</c:v>
                </c:pt>
                <c:pt idx="15667">
                  <c:v>21.759722222222202</c:v>
                </c:pt>
                <c:pt idx="15668">
                  <c:v>21.761111111111099</c:v>
                </c:pt>
                <c:pt idx="15669">
                  <c:v>21.762499999999999</c:v>
                </c:pt>
                <c:pt idx="15670">
                  <c:v>21.7638888888889</c:v>
                </c:pt>
                <c:pt idx="15671">
                  <c:v>21.765277777777801</c:v>
                </c:pt>
                <c:pt idx="15672">
                  <c:v>21.766666666666701</c:v>
                </c:pt>
                <c:pt idx="15673">
                  <c:v>21.768055555555598</c:v>
                </c:pt>
                <c:pt idx="15674">
                  <c:v>21.7694444444444</c:v>
                </c:pt>
                <c:pt idx="15675">
                  <c:v>21.7708333333333</c:v>
                </c:pt>
                <c:pt idx="15676">
                  <c:v>21.772222222222201</c:v>
                </c:pt>
                <c:pt idx="15677">
                  <c:v>21.773611111111101</c:v>
                </c:pt>
                <c:pt idx="15678">
                  <c:v>21.774999999999999</c:v>
                </c:pt>
                <c:pt idx="15679">
                  <c:v>21.776388888888899</c:v>
                </c:pt>
                <c:pt idx="15680">
                  <c:v>21.7777777777778</c:v>
                </c:pt>
                <c:pt idx="15681">
                  <c:v>21.779166666666701</c:v>
                </c:pt>
                <c:pt idx="15682">
                  <c:v>21.780555555555601</c:v>
                </c:pt>
                <c:pt idx="15683">
                  <c:v>21.781944444444399</c:v>
                </c:pt>
                <c:pt idx="15684">
                  <c:v>21.783333333333299</c:v>
                </c:pt>
                <c:pt idx="15685">
                  <c:v>21.7847222222222</c:v>
                </c:pt>
                <c:pt idx="15686">
                  <c:v>21.786111111111101</c:v>
                </c:pt>
                <c:pt idx="15687">
                  <c:v>21.787500000000001</c:v>
                </c:pt>
                <c:pt idx="15688">
                  <c:v>21.788888888888899</c:v>
                </c:pt>
                <c:pt idx="15689">
                  <c:v>21.790277777777799</c:v>
                </c:pt>
                <c:pt idx="15690">
                  <c:v>21.7916666666667</c:v>
                </c:pt>
                <c:pt idx="15691">
                  <c:v>21.7930555555556</c:v>
                </c:pt>
                <c:pt idx="15692">
                  <c:v>21.794444444444402</c:v>
                </c:pt>
                <c:pt idx="15693">
                  <c:v>21.795833333333299</c:v>
                </c:pt>
                <c:pt idx="15694">
                  <c:v>21.797222222222199</c:v>
                </c:pt>
                <c:pt idx="15695">
                  <c:v>21.7986111111111</c:v>
                </c:pt>
                <c:pt idx="15696">
                  <c:v>21.8</c:v>
                </c:pt>
                <c:pt idx="15697">
                  <c:v>21.801388888888901</c:v>
                </c:pt>
                <c:pt idx="15698">
                  <c:v>21.802777777777798</c:v>
                </c:pt>
                <c:pt idx="15699">
                  <c:v>21.804166666666699</c:v>
                </c:pt>
                <c:pt idx="15700">
                  <c:v>21.8055555555556</c:v>
                </c:pt>
                <c:pt idx="15701">
                  <c:v>21.806944444444401</c:v>
                </c:pt>
                <c:pt idx="15702">
                  <c:v>21.808333333333302</c:v>
                </c:pt>
                <c:pt idx="15703">
                  <c:v>21.809722222222199</c:v>
                </c:pt>
                <c:pt idx="15704">
                  <c:v>21.811111111111099</c:v>
                </c:pt>
                <c:pt idx="15705">
                  <c:v>21.8125</c:v>
                </c:pt>
                <c:pt idx="15706">
                  <c:v>21.813888888888901</c:v>
                </c:pt>
                <c:pt idx="15707">
                  <c:v>21.815277777777801</c:v>
                </c:pt>
                <c:pt idx="15708">
                  <c:v>21.816666666666698</c:v>
                </c:pt>
                <c:pt idx="15709">
                  <c:v>21.818055555555599</c:v>
                </c:pt>
                <c:pt idx="15710">
                  <c:v>21.8194444444444</c:v>
                </c:pt>
                <c:pt idx="15711">
                  <c:v>21.820833333333301</c:v>
                </c:pt>
                <c:pt idx="15712">
                  <c:v>21.822222222222202</c:v>
                </c:pt>
                <c:pt idx="15713">
                  <c:v>21.823611111111099</c:v>
                </c:pt>
                <c:pt idx="15714">
                  <c:v>21.824999999999999</c:v>
                </c:pt>
                <c:pt idx="15715">
                  <c:v>21.8263888888889</c:v>
                </c:pt>
                <c:pt idx="15716">
                  <c:v>21.827777777777801</c:v>
                </c:pt>
                <c:pt idx="15717">
                  <c:v>21.829166666666701</c:v>
                </c:pt>
                <c:pt idx="15718">
                  <c:v>21.830555555555598</c:v>
                </c:pt>
                <c:pt idx="15719">
                  <c:v>21.8319444444444</c:v>
                </c:pt>
                <c:pt idx="15720">
                  <c:v>21.8333333333333</c:v>
                </c:pt>
                <c:pt idx="15721">
                  <c:v>21.834722222222201</c:v>
                </c:pt>
                <c:pt idx="15722">
                  <c:v>21.836111111111101</c:v>
                </c:pt>
                <c:pt idx="15723">
                  <c:v>21.837499999999999</c:v>
                </c:pt>
                <c:pt idx="15724">
                  <c:v>21.838888888888899</c:v>
                </c:pt>
                <c:pt idx="15725">
                  <c:v>21.8402777777778</c:v>
                </c:pt>
                <c:pt idx="15726">
                  <c:v>21.841666666666701</c:v>
                </c:pt>
                <c:pt idx="15727">
                  <c:v>21.843055555555601</c:v>
                </c:pt>
                <c:pt idx="15728">
                  <c:v>21.844444444444399</c:v>
                </c:pt>
                <c:pt idx="15729">
                  <c:v>21.845833333333299</c:v>
                </c:pt>
                <c:pt idx="15730">
                  <c:v>21.8472222222222</c:v>
                </c:pt>
                <c:pt idx="15731">
                  <c:v>21.848611111111101</c:v>
                </c:pt>
                <c:pt idx="15732">
                  <c:v>21.85</c:v>
                </c:pt>
                <c:pt idx="15733">
                  <c:v>21.851388888888899</c:v>
                </c:pt>
                <c:pt idx="15734">
                  <c:v>21.852777777777799</c:v>
                </c:pt>
                <c:pt idx="15735">
                  <c:v>21.8541666666667</c:v>
                </c:pt>
                <c:pt idx="15736">
                  <c:v>21.8555555555556</c:v>
                </c:pt>
                <c:pt idx="15737">
                  <c:v>21.856944444444402</c:v>
                </c:pt>
                <c:pt idx="15738">
                  <c:v>21.858333333333299</c:v>
                </c:pt>
                <c:pt idx="15739">
                  <c:v>21.859722222222199</c:v>
                </c:pt>
                <c:pt idx="15740">
                  <c:v>21.8611111111111</c:v>
                </c:pt>
                <c:pt idx="15741">
                  <c:v>21.862500000000001</c:v>
                </c:pt>
                <c:pt idx="15742">
                  <c:v>21.863888888888901</c:v>
                </c:pt>
                <c:pt idx="15743">
                  <c:v>21.865277777777798</c:v>
                </c:pt>
                <c:pt idx="15744">
                  <c:v>21.866666666666699</c:v>
                </c:pt>
                <c:pt idx="15745">
                  <c:v>21.8680555555556</c:v>
                </c:pt>
                <c:pt idx="15746">
                  <c:v>21.869444444444401</c:v>
                </c:pt>
                <c:pt idx="15747">
                  <c:v>21.870833333333302</c:v>
                </c:pt>
                <c:pt idx="15748">
                  <c:v>21.872222222222199</c:v>
                </c:pt>
                <c:pt idx="15749">
                  <c:v>21.873611111111099</c:v>
                </c:pt>
                <c:pt idx="15750">
                  <c:v>21.875</c:v>
                </c:pt>
                <c:pt idx="15751">
                  <c:v>21.876388888888901</c:v>
                </c:pt>
                <c:pt idx="15752">
                  <c:v>21.877777777777801</c:v>
                </c:pt>
                <c:pt idx="15753">
                  <c:v>21.879166666666698</c:v>
                </c:pt>
                <c:pt idx="15754">
                  <c:v>21.880555555555599</c:v>
                </c:pt>
                <c:pt idx="15755">
                  <c:v>21.8819444444444</c:v>
                </c:pt>
                <c:pt idx="15756">
                  <c:v>21.883333333333301</c:v>
                </c:pt>
                <c:pt idx="15757">
                  <c:v>21.884722222222202</c:v>
                </c:pt>
                <c:pt idx="15758">
                  <c:v>21.886111111111099</c:v>
                </c:pt>
                <c:pt idx="15759">
                  <c:v>21.887499999999999</c:v>
                </c:pt>
                <c:pt idx="15760">
                  <c:v>21.8888888888889</c:v>
                </c:pt>
                <c:pt idx="15761">
                  <c:v>21.890277777777801</c:v>
                </c:pt>
                <c:pt idx="15762">
                  <c:v>21.891666666666701</c:v>
                </c:pt>
                <c:pt idx="15763">
                  <c:v>21.893055555555598</c:v>
                </c:pt>
                <c:pt idx="15764">
                  <c:v>21.8944444444444</c:v>
                </c:pt>
                <c:pt idx="15765">
                  <c:v>21.8958333333333</c:v>
                </c:pt>
                <c:pt idx="15766">
                  <c:v>21.897222222222201</c:v>
                </c:pt>
                <c:pt idx="15767">
                  <c:v>21.898611111111101</c:v>
                </c:pt>
                <c:pt idx="15768">
                  <c:v>21.9</c:v>
                </c:pt>
                <c:pt idx="15769">
                  <c:v>21.901388888888899</c:v>
                </c:pt>
                <c:pt idx="15770">
                  <c:v>21.9027777777778</c:v>
                </c:pt>
                <c:pt idx="15771">
                  <c:v>21.904166666666701</c:v>
                </c:pt>
                <c:pt idx="15772">
                  <c:v>21.905555555555601</c:v>
                </c:pt>
                <c:pt idx="15773">
                  <c:v>21.906944444444399</c:v>
                </c:pt>
                <c:pt idx="15774">
                  <c:v>21.908333333333299</c:v>
                </c:pt>
                <c:pt idx="15775">
                  <c:v>21.9097222222222</c:v>
                </c:pt>
                <c:pt idx="15776">
                  <c:v>21.911111111111101</c:v>
                </c:pt>
                <c:pt idx="15777">
                  <c:v>21.912500000000001</c:v>
                </c:pt>
                <c:pt idx="15778">
                  <c:v>21.913888888888899</c:v>
                </c:pt>
                <c:pt idx="15779">
                  <c:v>21.915277777777799</c:v>
                </c:pt>
                <c:pt idx="15780">
                  <c:v>21.9166666666667</c:v>
                </c:pt>
                <c:pt idx="15781">
                  <c:v>21.9180555555556</c:v>
                </c:pt>
                <c:pt idx="15782">
                  <c:v>21.919444444444402</c:v>
                </c:pt>
                <c:pt idx="15783">
                  <c:v>21.920833333333299</c:v>
                </c:pt>
                <c:pt idx="15784">
                  <c:v>21.922222222222199</c:v>
                </c:pt>
                <c:pt idx="15785">
                  <c:v>21.9236111111111</c:v>
                </c:pt>
                <c:pt idx="15786">
                  <c:v>21.925000000000001</c:v>
                </c:pt>
                <c:pt idx="15787">
                  <c:v>21.926388888888901</c:v>
                </c:pt>
                <c:pt idx="15788">
                  <c:v>21.927777777777798</c:v>
                </c:pt>
                <c:pt idx="15789">
                  <c:v>21.929166666666699</c:v>
                </c:pt>
                <c:pt idx="15790">
                  <c:v>21.9305555555556</c:v>
                </c:pt>
                <c:pt idx="15791">
                  <c:v>21.931944444444401</c:v>
                </c:pt>
                <c:pt idx="15792">
                  <c:v>21.933333333333302</c:v>
                </c:pt>
                <c:pt idx="15793">
                  <c:v>21.934722222222199</c:v>
                </c:pt>
                <c:pt idx="15794">
                  <c:v>21.936111111111099</c:v>
                </c:pt>
                <c:pt idx="15795">
                  <c:v>21.9375</c:v>
                </c:pt>
                <c:pt idx="15796">
                  <c:v>21.938888888888901</c:v>
                </c:pt>
                <c:pt idx="15797">
                  <c:v>21.940277777777801</c:v>
                </c:pt>
                <c:pt idx="15798">
                  <c:v>21.941666666666698</c:v>
                </c:pt>
                <c:pt idx="15799">
                  <c:v>21.943055555555599</c:v>
                </c:pt>
                <c:pt idx="15800">
                  <c:v>21.9444444444444</c:v>
                </c:pt>
                <c:pt idx="15801">
                  <c:v>21.945833333333301</c:v>
                </c:pt>
                <c:pt idx="15802">
                  <c:v>21.947222222222202</c:v>
                </c:pt>
                <c:pt idx="15803">
                  <c:v>21.948611111111099</c:v>
                </c:pt>
                <c:pt idx="15804">
                  <c:v>21.95</c:v>
                </c:pt>
                <c:pt idx="15805">
                  <c:v>21.9513888888889</c:v>
                </c:pt>
                <c:pt idx="15806">
                  <c:v>21.952777777777801</c:v>
                </c:pt>
                <c:pt idx="15807">
                  <c:v>21.954166666666701</c:v>
                </c:pt>
                <c:pt idx="15808">
                  <c:v>21.955555555555598</c:v>
                </c:pt>
                <c:pt idx="15809">
                  <c:v>21.9569444444444</c:v>
                </c:pt>
                <c:pt idx="15810">
                  <c:v>21.9583333333333</c:v>
                </c:pt>
                <c:pt idx="15811">
                  <c:v>21.959722222222201</c:v>
                </c:pt>
                <c:pt idx="15812">
                  <c:v>21.961111111111101</c:v>
                </c:pt>
                <c:pt idx="15813">
                  <c:v>21.962499999999999</c:v>
                </c:pt>
                <c:pt idx="15814">
                  <c:v>21.963888888888899</c:v>
                </c:pt>
                <c:pt idx="15815">
                  <c:v>21.9652777777778</c:v>
                </c:pt>
                <c:pt idx="15816">
                  <c:v>21.966666666666701</c:v>
                </c:pt>
                <c:pt idx="15817">
                  <c:v>21.968055555555601</c:v>
                </c:pt>
                <c:pt idx="15818">
                  <c:v>21.969444444444399</c:v>
                </c:pt>
                <c:pt idx="15819">
                  <c:v>21.970833333333299</c:v>
                </c:pt>
                <c:pt idx="15820">
                  <c:v>21.9722222222222</c:v>
                </c:pt>
                <c:pt idx="15821">
                  <c:v>21.973611111111101</c:v>
                </c:pt>
                <c:pt idx="15822">
                  <c:v>21.975000000000001</c:v>
                </c:pt>
                <c:pt idx="15823">
                  <c:v>21.976388888888899</c:v>
                </c:pt>
                <c:pt idx="15824">
                  <c:v>21.977777777777799</c:v>
                </c:pt>
                <c:pt idx="15825">
                  <c:v>21.9791666666667</c:v>
                </c:pt>
                <c:pt idx="15826">
                  <c:v>21.9805555555556</c:v>
                </c:pt>
                <c:pt idx="15827">
                  <c:v>21.981944444444402</c:v>
                </c:pt>
                <c:pt idx="15828">
                  <c:v>21.983333333333299</c:v>
                </c:pt>
                <c:pt idx="15829">
                  <c:v>21.984722222222199</c:v>
                </c:pt>
                <c:pt idx="15830">
                  <c:v>21.9861111111111</c:v>
                </c:pt>
                <c:pt idx="15831">
                  <c:v>21.987500000000001</c:v>
                </c:pt>
                <c:pt idx="15832">
                  <c:v>21.988888888888901</c:v>
                </c:pt>
                <c:pt idx="15833">
                  <c:v>21.990277777777798</c:v>
                </c:pt>
                <c:pt idx="15834">
                  <c:v>21.991666666666699</c:v>
                </c:pt>
                <c:pt idx="15835">
                  <c:v>21.9930555555556</c:v>
                </c:pt>
                <c:pt idx="15836">
                  <c:v>21.994444444444401</c:v>
                </c:pt>
                <c:pt idx="15837">
                  <c:v>21.995833333333302</c:v>
                </c:pt>
                <c:pt idx="15838">
                  <c:v>21.997222222222199</c:v>
                </c:pt>
                <c:pt idx="15839">
                  <c:v>21.998611111111099</c:v>
                </c:pt>
                <c:pt idx="15840">
                  <c:v>22</c:v>
                </c:pt>
                <c:pt idx="15841">
                  <c:v>22.001388888888901</c:v>
                </c:pt>
                <c:pt idx="15842">
                  <c:v>22.002777777777801</c:v>
                </c:pt>
                <c:pt idx="15843">
                  <c:v>22.004166666666698</c:v>
                </c:pt>
                <c:pt idx="15844">
                  <c:v>22.005555555555599</c:v>
                </c:pt>
                <c:pt idx="15845">
                  <c:v>22.0069444444444</c:v>
                </c:pt>
                <c:pt idx="15846">
                  <c:v>22.008333333333301</c:v>
                </c:pt>
                <c:pt idx="15847">
                  <c:v>22.009722222222202</c:v>
                </c:pt>
                <c:pt idx="15848">
                  <c:v>22.011111111111099</c:v>
                </c:pt>
                <c:pt idx="15849">
                  <c:v>22.012499999999999</c:v>
                </c:pt>
                <c:pt idx="15850">
                  <c:v>22.0138888888889</c:v>
                </c:pt>
                <c:pt idx="15851">
                  <c:v>22.015277777777801</c:v>
                </c:pt>
                <c:pt idx="15852">
                  <c:v>22.016666666666701</c:v>
                </c:pt>
                <c:pt idx="15853">
                  <c:v>22.018055555555598</c:v>
                </c:pt>
                <c:pt idx="15854">
                  <c:v>22.0194444444444</c:v>
                </c:pt>
                <c:pt idx="15855">
                  <c:v>22.0208333333333</c:v>
                </c:pt>
                <c:pt idx="15856">
                  <c:v>22.022222222222201</c:v>
                </c:pt>
                <c:pt idx="15857">
                  <c:v>22.023611111111101</c:v>
                </c:pt>
                <c:pt idx="15858">
                  <c:v>22.024999999999999</c:v>
                </c:pt>
                <c:pt idx="15859">
                  <c:v>22.026388888888899</c:v>
                </c:pt>
                <c:pt idx="15860">
                  <c:v>22.0277777777778</c:v>
                </c:pt>
                <c:pt idx="15861">
                  <c:v>22.029166666666701</c:v>
                </c:pt>
                <c:pt idx="15862">
                  <c:v>22.030555555555601</c:v>
                </c:pt>
                <c:pt idx="15863">
                  <c:v>22.031944444444399</c:v>
                </c:pt>
                <c:pt idx="15864">
                  <c:v>22.033333333333299</c:v>
                </c:pt>
                <c:pt idx="15865">
                  <c:v>22.0347222222222</c:v>
                </c:pt>
                <c:pt idx="15866">
                  <c:v>22.036111111111101</c:v>
                </c:pt>
                <c:pt idx="15867">
                  <c:v>22.037500000000001</c:v>
                </c:pt>
                <c:pt idx="15868">
                  <c:v>22.038888888888899</c:v>
                </c:pt>
                <c:pt idx="15869">
                  <c:v>22.040277777777799</c:v>
                </c:pt>
                <c:pt idx="15870">
                  <c:v>22.0416666666667</c:v>
                </c:pt>
                <c:pt idx="15871">
                  <c:v>22.0430555555556</c:v>
                </c:pt>
                <c:pt idx="15872">
                  <c:v>22.044444444444402</c:v>
                </c:pt>
                <c:pt idx="15873">
                  <c:v>22.045833333333299</c:v>
                </c:pt>
                <c:pt idx="15874">
                  <c:v>22.047222222222199</c:v>
                </c:pt>
                <c:pt idx="15875">
                  <c:v>22.0486111111111</c:v>
                </c:pt>
                <c:pt idx="15876">
                  <c:v>22.05</c:v>
                </c:pt>
                <c:pt idx="15877">
                  <c:v>22.051388888888901</c:v>
                </c:pt>
                <c:pt idx="15878">
                  <c:v>22.052777777777798</c:v>
                </c:pt>
                <c:pt idx="15879">
                  <c:v>22.054166666666699</c:v>
                </c:pt>
                <c:pt idx="15880">
                  <c:v>22.0555555555556</c:v>
                </c:pt>
                <c:pt idx="15881">
                  <c:v>22.056944444444401</c:v>
                </c:pt>
                <c:pt idx="15882">
                  <c:v>22.058333333333302</c:v>
                </c:pt>
                <c:pt idx="15883">
                  <c:v>22.059722222222199</c:v>
                </c:pt>
                <c:pt idx="15884">
                  <c:v>22.061111111111099</c:v>
                </c:pt>
                <c:pt idx="15885">
                  <c:v>22.0625</c:v>
                </c:pt>
                <c:pt idx="15886">
                  <c:v>22.063888888888901</c:v>
                </c:pt>
                <c:pt idx="15887">
                  <c:v>22.065277777777801</c:v>
                </c:pt>
                <c:pt idx="15888">
                  <c:v>22.066666666666698</c:v>
                </c:pt>
                <c:pt idx="15889">
                  <c:v>22.068055555555599</c:v>
                </c:pt>
                <c:pt idx="15890">
                  <c:v>22.0694444444444</c:v>
                </c:pt>
                <c:pt idx="15891">
                  <c:v>22.070833333333301</c:v>
                </c:pt>
                <c:pt idx="15892">
                  <c:v>22.072222222222202</c:v>
                </c:pt>
                <c:pt idx="15893">
                  <c:v>22.073611111111099</c:v>
                </c:pt>
                <c:pt idx="15894">
                  <c:v>22.074999999999999</c:v>
                </c:pt>
                <c:pt idx="15895">
                  <c:v>22.0763888888889</c:v>
                </c:pt>
                <c:pt idx="15896">
                  <c:v>22.077777777777801</c:v>
                </c:pt>
                <c:pt idx="15897">
                  <c:v>22.079166666666701</c:v>
                </c:pt>
                <c:pt idx="15898">
                  <c:v>22.080555555555598</c:v>
                </c:pt>
                <c:pt idx="15899">
                  <c:v>22.0819444444444</c:v>
                </c:pt>
                <c:pt idx="15900">
                  <c:v>22.0833333333333</c:v>
                </c:pt>
                <c:pt idx="15901">
                  <c:v>22.084722222222201</c:v>
                </c:pt>
                <c:pt idx="15902">
                  <c:v>22.086111111111101</c:v>
                </c:pt>
                <c:pt idx="15903">
                  <c:v>22.087499999999999</c:v>
                </c:pt>
                <c:pt idx="15904">
                  <c:v>22.088888888888899</c:v>
                </c:pt>
                <c:pt idx="15905">
                  <c:v>22.0902777777778</c:v>
                </c:pt>
                <c:pt idx="15906">
                  <c:v>22.091666666666701</c:v>
                </c:pt>
                <c:pt idx="15907">
                  <c:v>22.093055555555601</c:v>
                </c:pt>
                <c:pt idx="15908">
                  <c:v>22.094444444444399</c:v>
                </c:pt>
                <c:pt idx="15909">
                  <c:v>22.095833333333299</c:v>
                </c:pt>
                <c:pt idx="15910">
                  <c:v>22.0972222222222</c:v>
                </c:pt>
                <c:pt idx="15911">
                  <c:v>22.098611111111101</c:v>
                </c:pt>
                <c:pt idx="15912">
                  <c:v>22.1</c:v>
                </c:pt>
                <c:pt idx="15913">
                  <c:v>22.101388888888899</c:v>
                </c:pt>
                <c:pt idx="15914">
                  <c:v>22.102777777777799</c:v>
                </c:pt>
                <c:pt idx="15915">
                  <c:v>22.1041666666667</c:v>
                </c:pt>
                <c:pt idx="15916">
                  <c:v>22.1055555555556</c:v>
                </c:pt>
                <c:pt idx="15917">
                  <c:v>22.106944444444402</c:v>
                </c:pt>
                <c:pt idx="15918">
                  <c:v>22.108333333333299</c:v>
                </c:pt>
                <c:pt idx="15919">
                  <c:v>22.109722222222199</c:v>
                </c:pt>
                <c:pt idx="15920">
                  <c:v>22.1111111111111</c:v>
                </c:pt>
                <c:pt idx="15921">
                  <c:v>22.112500000000001</c:v>
                </c:pt>
                <c:pt idx="15922">
                  <c:v>22.113888888888901</c:v>
                </c:pt>
                <c:pt idx="15923">
                  <c:v>22.115277777777798</c:v>
                </c:pt>
                <c:pt idx="15924">
                  <c:v>22.116666666666699</c:v>
                </c:pt>
                <c:pt idx="15925">
                  <c:v>22.1180555555556</c:v>
                </c:pt>
                <c:pt idx="15926">
                  <c:v>22.119444444444401</c:v>
                </c:pt>
                <c:pt idx="15927">
                  <c:v>22.120833333333302</c:v>
                </c:pt>
                <c:pt idx="15928">
                  <c:v>22.122222222222199</c:v>
                </c:pt>
                <c:pt idx="15929">
                  <c:v>22.123611111111099</c:v>
                </c:pt>
                <c:pt idx="15930">
                  <c:v>22.125</c:v>
                </c:pt>
                <c:pt idx="15931">
                  <c:v>22.126388888888901</c:v>
                </c:pt>
                <c:pt idx="15932">
                  <c:v>22.127777777777801</c:v>
                </c:pt>
                <c:pt idx="15933">
                  <c:v>22.129166666666698</c:v>
                </c:pt>
                <c:pt idx="15934">
                  <c:v>22.130555555555599</c:v>
                </c:pt>
                <c:pt idx="15935">
                  <c:v>22.1319444444444</c:v>
                </c:pt>
                <c:pt idx="15936">
                  <c:v>22.133333333333301</c:v>
                </c:pt>
                <c:pt idx="15937">
                  <c:v>22.134722222222202</c:v>
                </c:pt>
                <c:pt idx="15938">
                  <c:v>22.136111111111099</c:v>
                </c:pt>
                <c:pt idx="15939">
                  <c:v>22.137499999999999</c:v>
                </c:pt>
                <c:pt idx="15940">
                  <c:v>22.1388888888889</c:v>
                </c:pt>
                <c:pt idx="15941">
                  <c:v>22.140277777777801</c:v>
                </c:pt>
                <c:pt idx="15942">
                  <c:v>22.141666666666701</c:v>
                </c:pt>
                <c:pt idx="15943">
                  <c:v>22.143055555555598</c:v>
                </c:pt>
                <c:pt idx="15944">
                  <c:v>22.1444444444444</c:v>
                </c:pt>
                <c:pt idx="15945">
                  <c:v>22.1458333333333</c:v>
                </c:pt>
                <c:pt idx="15946">
                  <c:v>22.147222222222201</c:v>
                </c:pt>
                <c:pt idx="15947">
                  <c:v>22.148611111111101</c:v>
                </c:pt>
                <c:pt idx="15948">
                  <c:v>22.15</c:v>
                </c:pt>
                <c:pt idx="15949">
                  <c:v>22.151388888888899</c:v>
                </c:pt>
                <c:pt idx="15950">
                  <c:v>22.1527777777778</c:v>
                </c:pt>
                <c:pt idx="15951">
                  <c:v>22.154166666666701</c:v>
                </c:pt>
                <c:pt idx="15952">
                  <c:v>22.155555555555601</c:v>
                </c:pt>
                <c:pt idx="15953">
                  <c:v>22.156944444444399</c:v>
                </c:pt>
                <c:pt idx="15954">
                  <c:v>22.158333333333299</c:v>
                </c:pt>
                <c:pt idx="15955">
                  <c:v>22.1597222222222</c:v>
                </c:pt>
                <c:pt idx="15956">
                  <c:v>22.161111111111101</c:v>
                </c:pt>
                <c:pt idx="15957">
                  <c:v>22.162500000000001</c:v>
                </c:pt>
                <c:pt idx="15958">
                  <c:v>22.163888888888899</c:v>
                </c:pt>
                <c:pt idx="15959">
                  <c:v>22.165277777777799</c:v>
                </c:pt>
                <c:pt idx="15960">
                  <c:v>22.1666666666667</c:v>
                </c:pt>
                <c:pt idx="15961">
                  <c:v>22.1680555555556</c:v>
                </c:pt>
                <c:pt idx="15962">
                  <c:v>22.169444444444402</c:v>
                </c:pt>
                <c:pt idx="15963">
                  <c:v>22.170833333333299</c:v>
                </c:pt>
                <c:pt idx="15964">
                  <c:v>22.172222222222199</c:v>
                </c:pt>
                <c:pt idx="15965">
                  <c:v>22.1736111111111</c:v>
                </c:pt>
                <c:pt idx="15966">
                  <c:v>22.175000000000001</c:v>
                </c:pt>
                <c:pt idx="15967">
                  <c:v>22.176388888888901</c:v>
                </c:pt>
                <c:pt idx="15968">
                  <c:v>22.177777777777798</c:v>
                </c:pt>
                <c:pt idx="15969">
                  <c:v>22.179166666666699</c:v>
                </c:pt>
                <c:pt idx="15970">
                  <c:v>22.1805555555556</c:v>
                </c:pt>
                <c:pt idx="15971">
                  <c:v>22.181944444444401</c:v>
                </c:pt>
                <c:pt idx="15972">
                  <c:v>22.183333333333302</c:v>
                </c:pt>
                <c:pt idx="15973">
                  <c:v>22.184722222222199</c:v>
                </c:pt>
                <c:pt idx="15974">
                  <c:v>22.186111111111099</c:v>
                </c:pt>
                <c:pt idx="15975">
                  <c:v>22.1875</c:v>
                </c:pt>
                <c:pt idx="15976">
                  <c:v>22.188888888888901</c:v>
                </c:pt>
                <c:pt idx="15977">
                  <c:v>22.190277777777801</c:v>
                </c:pt>
                <c:pt idx="15978">
                  <c:v>22.191666666666698</c:v>
                </c:pt>
                <c:pt idx="15979">
                  <c:v>22.193055555555599</c:v>
                </c:pt>
                <c:pt idx="15980">
                  <c:v>22.1944444444444</c:v>
                </c:pt>
                <c:pt idx="15981">
                  <c:v>22.195833333333301</c:v>
                </c:pt>
                <c:pt idx="15982">
                  <c:v>22.197222222222202</c:v>
                </c:pt>
                <c:pt idx="15983">
                  <c:v>22.198611111111099</c:v>
                </c:pt>
                <c:pt idx="15984">
                  <c:v>22.2</c:v>
                </c:pt>
                <c:pt idx="15985">
                  <c:v>22.2013888888889</c:v>
                </c:pt>
                <c:pt idx="15986">
                  <c:v>22.202777777777801</c:v>
                </c:pt>
                <c:pt idx="15987">
                  <c:v>22.204166666666701</c:v>
                </c:pt>
                <c:pt idx="15988">
                  <c:v>22.205555555555598</c:v>
                </c:pt>
                <c:pt idx="15989">
                  <c:v>22.2069444444444</c:v>
                </c:pt>
                <c:pt idx="15990">
                  <c:v>22.2083333333333</c:v>
                </c:pt>
                <c:pt idx="15991">
                  <c:v>22.209722222222201</c:v>
                </c:pt>
                <c:pt idx="15992">
                  <c:v>22.211111111111101</c:v>
                </c:pt>
                <c:pt idx="15993">
                  <c:v>22.212499999999999</c:v>
                </c:pt>
                <c:pt idx="15994">
                  <c:v>22.213888888888899</c:v>
                </c:pt>
                <c:pt idx="15995">
                  <c:v>22.2152777777778</c:v>
                </c:pt>
                <c:pt idx="15996">
                  <c:v>22.216666666666701</c:v>
                </c:pt>
                <c:pt idx="15997">
                  <c:v>22.218055555555601</c:v>
                </c:pt>
                <c:pt idx="15998">
                  <c:v>22.219444444444399</c:v>
                </c:pt>
                <c:pt idx="15999">
                  <c:v>22.220833333333299</c:v>
                </c:pt>
                <c:pt idx="16000">
                  <c:v>22.2222222222222</c:v>
                </c:pt>
                <c:pt idx="16001">
                  <c:v>22.223611111111101</c:v>
                </c:pt>
                <c:pt idx="16002">
                  <c:v>22.225000000000001</c:v>
                </c:pt>
                <c:pt idx="16003">
                  <c:v>22.226388888888899</c:v>
                </c:pt>
                <c:pt idx="16004">
                  <c:v>22.227777777777799</c:v>
                </c:pt>
                <c:pt idx="16005">
                  <c:v>22.2291666666667</c:v>
                </c:pt>
                <c:pt idx="16006">
                  <c:v>22.2305555555556</c:v>
                </c:pt>
                <c:pt idx="16007">
                  <c:v>22.231944444444402</c:v>
                </c:pt>
                <c:pt idx="16008">
                  <c:v>22.233333333333299</c:v>
                </c:pt>
                <c:pt idx="16009">
                  <c:v>22.234722222222199</c:v>
                </c:pt>
                <c:pt idx="16010">
                  <c:v>22.2361111111111</c:v>
                </c:pt>
                <c:pt idx="16011">
                  <c:v>22.237500000000001</c:v>
                </c:pt>
                <c:pt idx="16012">
                  <c:v>22.238888888888901</c:v>
                </c:pt>
                <c:pt idx="16013">
                  <c:v>22.240277777777798</c:v>
                </c:pt>
                <c:pt idx="16014">
                  <c:v>22.241666666666699</c:v>
                </c:pt>
                <c:pt idx="16015">
                  <c:v>22.2430555555556</c:v>
                </c:pt>
                <c:pt idx="16016">
                  <c:v>22.244444444444401</c:v>
                </c:pt>
                <c:pt idx="16017">
                  <c:v>22.245833333333302</c:v>
                </c:pt>
                <c:pt idx="16018">
                  <c:v>22.247222222222199</c:v>
                </c:pt>
                <c:pt idx="16019">
                  <c:v>22.248611111111099</c:v>
                </c:pt>
                <c:pt idx="16020">
                  <c:v>22.25</c:v>
                </c:pt>
                <c:pt idx="16021">
                  <c:v>22.251388888888901</c:v>
                </c:pt>
                <c:pt idx="16022">
                  <c:v>22.252777777777801</c:v>
                </c:pt>
                <c:pt idx="16023">
                  <c:v>22.254166666666698</c:v>
                </c:pt>
                <c:pt idx="16024">
                  <c:v>22.255555555555599</c:v>
                </c:pt>
                <c:pt idx="16025">
                  <c:v>22.2569444444444</c:v>
                </c:pt>
                <c:pt idx="16026">
                  <c:v>22.258333333333301</c:v>
                </c:pt>
                <c:pt idx="16027">
                  <c:v>22.259722222222202</c:v>
                </c:pt>
                <c:pt idx="16028">
                  <c:v>22.261111111111099</c:v>
                </c:pt>
                <c:pt idx="16029">
                  <c:v>22.262499999999999</c:v>
                </c:pt>
                <c:pt idx="16030">
                  <c:v>22.2638888888889</c:v>
                </c:pt>
                <c:pt idx="16031">
                  <c:v>22.265277777777801</c:v>
                </c:pt>
                <c:pt idx="16032">
                  <c:v>22.266666666666701</c:v>
                </c:pt>
                <c:pt idx="16033">
                  <c:v>22.268055555555598</c:v>
                </c:pt>
                <c:pt idx="16034">
                  <c:v>22.2694444444444</c:v>
                </c:pt>
                <c:pt idx="16035">
                  <c:v>22.2708333333333</c:v>
                </c:pt>
                <c:pt idx="16036">
                  <c:v>22.272222222222201</c:v>
                </c:pt>
                <c:pt idx="16037">
                  <c:v>22.273611111111101</c:v>
                </c:pt>
                <c:pt idx="16038">
                  <c:v>22.274999999999999</c:v>
                </c:pt>
                <c:pt idx="16039">
                  <c:v>22.276388888888899</c:v>
                </c:pt>
                <c:pt idx="16040">
                  <c:v>22.2777777777778</c:v>
                </c:pt>
                <c:pt idx="16041">
                  <c:v>22.279166666666701</c:v>
                </c:pt>
                <c:pt idx="16042">
                  <c:v>22.280555555555601</c:v>
                </c:pt>
                <c:pt idx="16043">
                  <c:v>22.281944444444399</c:v>
                </c:pt>
                <c:pt idx="16044">
                  <c:v>22.283333333333299</c:v>
                </c:pt>
                <c:pt idx="16045">
                  <c:v>22.2847222222222</c:v>
                </c:pt>
                <c:pt idx="16046">
                  <c:v>22.286111111111101</c:v>
                </c:pt>
                <c:pt idx="16047">
                  <c:v>22.287500000000001</c:v>
                </c:pt>
                <c:pt idx="16048">
                  <c:v>22.288888888888899</c:v>
                </c:pt>
                <c:pt idx="16049">
                  <c:v>22.290277777777799</c:v>
                </c:pt>
                <c:pt idx="16050">
                  <c:v>22.2916666666667</c:v>
                </c:pt>
                <c:pt idx="16051">
                  <c:v>22.2930555555556</c:v>
                </c:pt>
                <c:pt idx="16052">
                  <c:v>22.294444444444402</c:v>
                </c:pt>
                <c:pt idx="16053">
                  <c:v>22.295833333333299</c:v>
                </c:pt>
                <c:pt idx="16054">
                  <c:v>22.297222222222199</c:v>
                </c:pt>
                <c:pt idx="16055">
                  <c:v>22.2986111111111</c:v>
                </c:pt>
                <c:pt idx="16056">
                  <c:v>22.3</c:v>
                </c:pt>
                <c:pt idx="16057">
                  <c:v>22.301388888888901</c:v>
                </c:pt>
                <c:pt idx="16058">
                  <c:v>22.302777777777798</c:v>
                </c:pt>
                <c:pt idx="16059">
                  <c:v>22.304166666666699</c:v>
                </c:pt>
                <c:pt idx="16060">
                  <c:v>22.3055555555556</c:v>
                </c:pt>
                <c:pt idx="16061">
                  <c:v>22.306944444444401</c:v>
                </c:pt>
                <c:pt idx="16062">
                  <c:v>22.308333333333302</c:v>
                </c:pt>
                <c:pt idx="16063">
                  <c:v>22.309722222222199</c:v>
                </c:pt>
                <c:pt idx="16064">
                  <c:v>22.311111111111099</c:v>
                </c:pt>
                <c:pt idx="16065">
                  <c:v>22.3125</c:v>
                </c:pt>
                <c:pt idx="16066">
                  <c:v>22.313888888888901</c:v>
                </c:pt>
                <c:pt idx="16067">
                  <c:v>22.315277777777801</c:v>
                </c:pt>
                <c:pt idx="16068">
                  <c:v>22.316666666666698</c:v>
                </c:pt>
                <c:pt idx="16069">
                  <c:v>22.318055555555599</c:v>
                </c:pt>
                <c:pt idx="16070">
                  <c:v>22.3194444444444</c:v>
                </c:pt>
                <c:pt idx="16071">
                  <c:v>22.320833333333301</c:v>
                </c:pt>
                <c:pt idx="16072">
                  <c:v>22.322222222222202</c:v>
                </c:pt>
                <c:pt idx="16073">
                  <c:v>22.323611111111099</c:v>
                </c:pt>
                <c:pt idx="16074">
                  <c:v>22.324999999999999</c:v>
                </c:pt>
                <c:pt idx="16075">
                  <c:v>22.3263888888889</c:v>
                </c:pt>
                <c:pt idx="16076">
                  <c:v>22.327777777777801</c:v>
                </c:pt>
                <c:pt idx="16077">
                  <c:v>22.329166666666701</c:v>
                </c:pt>
                <c:pt idx="16078">
                  <c:v>22.330555555555598</c:v>
                </c:pt>
                <c:pt idx="16079">
                  <c:v>22.3319444444444</c:v>
                </c:pt>
                <c:pt idx="16080">
                  <c:v>22.3333333333333</c:v>
                </c:pt>
                <c:pt idx="16081">
                  <c:v>22.334722222222201</c:v>
                </c:pt>
                <c:pt idx="16082">
                  <c:v>22.336111111111101</c:v>
                </c:pt>
                <c:pt idx="16083">
                  <c:v>22.337499999999999</c:v>
                </c:pt>
                <c:pt idx="16084">
                  <c:v>22.338888888888899</c:v>
                </c:pt>
                <c:pt idx="16085">
                  <c:v>22.3402777777778</c:v>
                </c:pt>
                <c:pt idx="16086">
                  <c:v>22.341666666666701</c:v>
                </c:pt>
                <c:pt idx="16087">
                  <c:v>22.343055555555601</c:v>
                </c:pt>
                <c:pt idx="16088">
                  <c:v>22.344444444444399</c:v>
                </c:pt>
                <c:pt idx="16089">
                  <c:v>22.345833333333299</c:v>
                </c:pt>
                <c:pt idx="16090">
                  <c:v>22.3472222222222</c:v>
                </c:pt>
                <c:pt idx="16091">
                  <c:v>22.348611111111101</c:v>
                </c:pt>
                <c:pt idx="16092">
                  <c:v>22.35</c:v>
                </c:pt>
                <c:pt idx="16093">
                  <c:v>22.351388888888899</c:v>
                </c:pt>
                <c:pt idx="16094">
                  <c:v>22.352777777777799</c:v>
                </c:pt>
                <c:pt idx="16095">
                  <c:v>22.3541666666667</c:v>
                </c:pt>
                <c:pt idx="16096">
                  <c:v>22.3555555555556</c:v>
                </c:pt>
                <c:pt idx="16097">
                  <c:v>22.356944444444402</c:v>
                </c:pt>
                <c:pt idx="16098">
                  <c:v>22.358333333333299</c:v>
                </c:pt>
                <c:pt idx="16099">
                  <c:v>22.359722222222199</c:v>
                </c:pt>
                <c:pt idx="16100">
                  <c:v>22.3611111111111</c:v>
                </c:pt>
                <c:pt idx="16101">
                  <c:v>22.362500000000001</c:v>
                </c:pt>
                <c:pt idx="16102">
                  <c:v>22.363888888888901</c:v>
                </c:pt>
                <c:pt idx="16103">
                  <c:v>22.365277777777798</c:v>
                </c:pt>
                <c:pt idx="16104">
                  <c:v>22.366666666666699</c:v>
                </c:pt>
                <c:pt idx="16105">
                  <c:v>22.3680555555556</c:v>
                </c:pt>
                <c:pt idx="16106">
                  <c:v>22.369444444444401</c:v>
                </c:pt>
                <c:pt idx="16107">
                  <c:v>22.370833333333302</c:v>
                </c:pt>
                <c:pt idx="16108">
                  <c:v>22.372222222222199</c:v>
                </c:pt>
                <c:pt idx="16109">
                  <c:v>22.373611111111099</c:v>
                </c:pt>
                <c:pt idx="16110">
                  <c:v>22.375</c:v>
                </c:pt>
                <c:pt idx="16111">
                  <c:v>22.376388888888901</c:v>
                </c:pt>
                <c:pt idx="16112">
                  <c:v>22.377777777777801</c:v>
                </c:pt>
                <c:pt idx="16113">
                  <c:v>22.379166666666698</c:v>
                </c:pt>
                <c:pt idx="16114">
                  <c:v>22.380555555555599</c:v>
                </c:pt>
                <c:pt idx="16115">
                  <c:v>22.3819444444444</c:v>
                </c:pt>
                <c:pt idx="16116">
                  <c:v>22.383333333333301</c:v>
                </c:pt>
                <c:pt idx="16117">
                  <c:v>22.384722222222202</c:v>
                </c:pt>
                <c:pt idx="16118">
                  <c:v>22.386111111111099</c:v>
                </c:pt>
                <c:pt idx="16119">
                  <c:v>22.387499999999999</c:v>
                </c:pt>
                <c:pt idx="16120">
                  <c:v>22.3888888888889</c:v>
                </c:pt>
                <c:pt idx="16121">
                  <c:v>22.390277777777801</c:v>
                </c:pt>
                <c:pt idx="16122">
                  <c:v>22.391666666666701</c:v>
                </c:pt>
                <c:pt idx="16123">
                  <c:v>22.393055555555598</c:v>
                </c:pt>
                <c:pt idx="16124">
                  <c:v>22.3944444444444</c:v>
                </c:pt>
                <c:pt idx="16125">
                  <c:v>22.3958333333333</c:v>
                </c:pt>
                <c:pt idx="16126">
                  <c:v>22.397222222222201</c:v>
                </c:pt>
                <c:pt idx="16127">
                  <c:v>22.398611111111101</c:v>
                </c:pt>
                <c:pt idx="16128">
                  <c:v>22.4</c:v>
                </c:pt>
                <c:pt idx="16129">
                  <c:v>22.401388888888899</c:v>
                </c:pt>
                <c:pt idx="16130">
                  <c:v>22.4027777777778</c:v>
                </c:pt>
                <c:pt idx="16131">
                  <c:v>22.404166666666701</c:v>
                </c:pt>
                <c:pt idx="16132">
                  <c:v>22.405555555555601</c:v>
                </c:pt>
                <c:pt idx="16133">
                  <c:v>22.406944444444399</c:v>
                </c:pt>
                <c:pt idx="16134">
                  <c:v>22.408333333333299</c:v>
                </c:pt>
                <c:pt idx="16135">
                  <c:v>22.4097222222222</c:v>
                </c:pt>
                <c:pt idx="16136">
                  <c:v>22.411111111111101</c:v>
                </c:pt>
                <c:pt idx="16137">
                  <c:v>22.412500000000001</c:v>
                </c:pt>
                <c:pt idx="16138">
                  <c:v>22.413888888888899</c:v>
                </c:pt>
                <c:pt idx="16139">
                  <c:v>22.415277777777799</c:v>
                </c:pt>
                <c:pt idx="16140">
                  <c:v>22.4166666666667</c:v>
                </c:pt>
                <c:pt idx="16141">
                  <c:v>22.4180555555556</c:v>
                </c:pt>
                <c:pt idx="16142">
                  <c:v>22.419444444444402</c:v>
                </c:pt>
                <c:pt idx="16143">
                  <c:v>22.420833333333299</c:v>
                </c:pt>
                <c:pt idx="16144">
                  <c:v>22.422222222222199</c:v>
                </c:pt>
                <c:pt idx="16145">
                  <c:v>22.4236111111111</c:v>
                </c:pt>
                <c:pt idx="16146">
                  <c:v>22.425000000000001</c:v>
                </c:pt>
                <c:pt idx="16147">
                  <c:v>22.426388888888901</c:v>
                </c:pt>
                <c:pt idx="16148">
                  <c:v>22.427777777777798</c:v>
                </c:pt>
                <c:pt idx="16149">
                  <c:v>22.429166666666699</c:v>
                </c:pt>
                <c:pt idx="16150">
                  <c:v>22.4305555555556</c:v>
                </c:pt>
                <c:pt idx="16151">
                  <c:v>22.431944444444401</c:v>
                </c:pt>
                <c:pt idx="16152">
                  <c:v>22.433333333333302</c:v>
                </c:pt>
                <c:pt idx="16153">
                  <c:v>22.434722222222199</c:v>
                </c:pt>
                <c:pt idx="16154">
                  <c:v>22.436111111111099</c:v>
                </c:pt>
                <c:pt idx="16155">
                  <c:v>22.4375</c:v>
                </c:pt>
                <c:pt idx="16156">
                  <c:v>22.438888888888901</c:v>
                </c:pt>
                <c:pt idx="16157">
                  <c:v>22.440277777777801</c:v>
                </c:pt>
                <c:pt idx="16158">
                  <c:v>22.441666666666698</c:v>
                </c:pt>
                <c:pt idx="16159">
                  <c:v>22.443055555555599</c:v>
                </c:pt>
                <c:pt idx="16160">
                  <c:v>22.4444444444444</c:v>
                </c:pt>
                <c:pt idx="16161">
                  <c:v>22.445833333333301</c:v>
                </c:pt>
                <c:pt idx="16162">
                  <c:v>22.447222222222202</c:v>
                </c:pt>
                <c:pt idx="16163">
                  <c:v>22.448611111111099</c:v>
                </c:pt>
                <c:pt idx="16164">
                  <c:v>22.45</c:v>
                </c:pt>
                <c:pt idx="16165">
                  <c:v>22.4513888888889</c:v>
                </c:pt>
                <c:pt idx="16166">
                  <c:v>22.452777777777801</c:v>
                </c:pt>
                <c:pt idx="16167">
                  <c:v>22.454166666666701</c:v>
                </c:pt>
                <c:pt idx="16168">
                  <c:v>22.455555555555598</c:v>
                </c:pt>
                <c:pt idx="16169">
                  <c:v>22.4569444444444</c:v>
                </c:pt>
                <c:pt idx="16170">
                  <c:v>22.4583333333333</c:v>
                </c:pt>
                <c:pt idx="16171">
                  <c:v>22.459722222222201</c:v>
                </c:pt>
                <c:pt idx="16172">
                  <c:v>22.461111111111101</c:v>
                </c:pt>
                <c:pt idx="16173">
                  <c:v>22.462499999999999</c:v>
                </c:pt>
                <c:pt idx="16174">
                  <c:v>22.463888888888899</c:v>
                </c:pt>
                <c:pt idx="16175">
                  <c:v>22.4652777777778</c:v>
                </c:pt>
                <c:pt idx="16176">
                  <c:v>22.466666666666701</c:v>
                </c:pt>
                <c:pt idx="16177">
                  <c:v>22.468055555555601</c:v>
                </c:pt>
                <c:pt idx="16178">
                  <c:v>22.469444444444399</c:v>
                </c:pt>
                <c:pt idx="16179">
                  <c:v>22.470833333333299</c:v>
                </c:pt>
                <c:pt idx="16180">
                  <c:v>22.4722222222222</c:v>
                </c:pt>
                <c:pt idx="16181">
                  <c:v>22.473611111111101</c:v>
                </c:pt>
                <c:pt idx="16182">
                  <c:v>22.475000000000001</c:v>
                </c:pt>
                <c:pt idx="16183">
                  <c:v>22.476388888888899</c:v>
                </c:pt>
                <c:pt idx="16184">
                  <c:v>22.477777777777799</c:v>
                </c:pt>
                <c:pt idx="16185">
                  <c:v>22.4791666666667</c:v>
                </c:pt>
                <c:pt idx="16186">
                  <c:v>22.4805555555556</c:v>
                </c:pt>
                <c:pt idx="16187">
                  <c:v>22.481944444444402</c:v>
                </c:pt>
                <c:pt idx="16188">
                  <c:v>22.483333333333299</c:v>
                </c:pt>
                <c:pt idx="16189">
                  <c:v>22.484722222222199</c:v>
                </c:pt>
                <c:pt idx="16190">
                  <c:v>22.4861111111111</c:v>
                </c:pt>
                <c:pt idx="16191">
                  <c:v>22.487500000000001</c:v>
                </c:pt>
                <c:pt idx="16192">
                  <c:v>22.488888888888901</c:v>
                </c:pt>
                <c:pt idx="16193">
                  <c:v>22.490277777777798</c:v>
                </c:pt>
                <c:pt idx="16194">
                  <c:v>22.491666666666699</c:v>
                </c:pt>
                <c:pt idx="16195">
                  <c:v>22.4930555555556</c:v>
                </c:pt>
                <c:pt idx="16196">
                  <c:v>22.494444444444401</c:v>
                </c:pt>
                <c:pt idx="16197">
                  <c:v>22.495833333333302</c:v>
                </c:pt>
                <c:pt idx="16198">
                  <c:v>22.497222222222199</c:v>
                </c:pt>
                <c:pt idx="16199">
                  <c:v>22.498611111111099</c:v>
                </c:pt>
                <c:pt idx="16200">
                  <c:v>22.5</c:v>
                </c:pt>
                <c:pt idx="16201">
                  <c:v>22.501388888888901</c:v>
                </c:pt>
                <c:pt idx="16202">
                  <c:v>22.502777777777801</c:v>
                </c:pt>
                <c:pt idx="16203">
                  <c:v>22.504166666666698</c:v>
                </c:pt>
                <c:pt idx="16204">
                  <c:v>22.505555555555599</c:v>
                </c:pt>
                <c:pt idx="16205">
                  <c:v>22.5069444444444</c:v>
                </c:pt>
                <c:pt idx="16206">
                  <c:v>22.508333333333301</c:v>
                </c:pt>
                <c:pt idx="16207">
                  <c:v>22.509722222222202</c:v>
                </c:pt>
                <c:pt idx="16208">
                  <c:v>22.511111111111099</c:v>
                </c:pt>
                <c:pt idx="16209">
                  <c:v>22.512499999999999</c:v>
                </c:pt>
                <c:pt idx="16210">
                  <c:v>22.5138888888889</c:v>
                </c:pt>
                <c:pt idx="16211">
                  <c:v>22.515277777777801</c:v>
                </c:pt>
                <c:pt idx="16212">
                  <c:v>22.516666666666701</c:v>
                </c:pt>
                <c:pt idx="16213">
                  <c:v>22.518055555555598</c:v>
                </c:pt>
                <c:pt idx="16214">
                  <c:v>22.5194444444444</c:v>
                </c:pt>
                <c:pt idx="16215">
                  <c:v>22.5208333333333</c:v>
                </c:pt>
                <c:pt idx="16216">
                  <c:v>22.522222222222201</c:v>
                </c:pt>
                <c:pt idx="16217">
                  <c:v>22.523611111111101</c:v>
                </c:pt>
                <c:pt idx="16218">
                  <c:v>22.524999999999999</c:v>
                </c:pt>
                <c:pt idx="16219">
                  <c:v>22.526388888888899</c:v>
                </c:pt>
                <c:pt idx="16220">
                  <c:v>22.5277777777778</c:v>
                </c:pt>
                <c:pt idx="16221">
                  <c:v>22.529166666666701</c:v>
                </c:pt>
                <c:pt idx="16222">
                  <c:v>22.530555555555601</c:v>
                </c:pt>
                <c:pt idx="16223">
                  <c:v>22.531944444444399</c:v>
                </c:pt>
                <c:pt idx="16224">
                  <c:v>22.533333333333299</c:v>
                </c:pt>
                <c:pt idx="16225">
                  <c:v>22.5347222222222</c:v>
                </c:pt>
                <c:pt idx="16226">
                  <c:v>22.536111111111101</c:v>
                </c:pt>
                <c:pt idx="16227">
                  <c:v>22.537500000000001</c:v>
                </c:pt>
                <c:pt idx="16228">
                  <c:v>22.538888888888899</c:v>
                </c:pt>
                <c:pt idx="16229">
                  <c:v>22.540277777777799</c:v>
                </c:pt>
                <c:pt idx="16230">
                  <c:v>22.5416666666667</c:v>
                </c:pt>
                <c:pt idx="16231">
                  <c:v>22.5430555555556</c:v>
                </c:pt>
                <c:pt idx="16232">
                  <c:v>22.544444444444402</c:v>
                </c:pt>
                <c:pt idx="16233">
                  <c:v>22.545833333333299</c:v>
                </c:pt>
                <c:pt idx="16234">
                  <c:v>22.547222222222199</c:v>
                </c:pt>
                <c:pt idx="16235">
                  <c:v>22.5486111111111</c:v>
                </c:pt>
                <c:pt idx="16236">
                  <c:v>22.55</c:v>
                </c:pt>
                <c:pt idx="16237">
                  <c:v>22.551388888888901</c:v>
                </c:pt>
                <c:pt idx="16238">
                  <c:v>22.552777777777798</c:v>
                </c:pt>
                <c:pt idx="16239">
                  <c:v>22.554166666666699</c:v>
                </c:pt>
                <c:pt idx="16240">
                  <c:v>22.5555555555556</c:v>
                </c:pt>
                <c:pt idx="16241">
                  <c:v>22.556944444444401</c:v>
                </c:pt>
                <c:pt idx="16242">
                  <c:v>22.558333333333302</c:v>
                </c:pt>
                <c:pt idx="16243">
                  <c:v>22.559722222222199</c:v>
                </c:pt>
                <c:pt idx="16244">
                  <c:v>22.561111111111099</c:v>
                </c:pt>
                <c:pt idx="16245">
                  <c:v>22.5625</c:v>
                </c:pt>
                <c:pt idx="16246">
                  <c:v>22.563888888888901</c:v>
                </c:pt>
                <c:pt idx="16247">
                  <c:v>22.565277777777801</c:v>
                </c:pt>
                <c:pt idx="16248">
                  <c:v>22.566666666666698</c:v>
                </c:pt>
                <c:pt idx="16249">
                  <c:v>22.568055555555599</c:v>
                </c:pt>
                <c:pt idx="16250">
                  <c:v>22.5694444444444</c:v>
                </c:pt>
                <c:pt idx="16251">
                  <c:v>22.570833333333301</c:v>
                </c:pt>
                <c:pt idx="16252">
                  <c:v>22.572222222222202</c:v>
                </c:pt>
                <c:pt idx="16253">
                  <c:v>22.573611111111099</c:v>
                </c:pt>
                <c:pt idx="16254">
                  <c:v>22.574999999999999</c:v>
                </c:pt>
                <c:pt idx="16255">
                  <c:v>22.5763888888889</c:v>
                </c:pt>
                <c:pt idx="16256">
                  <c:v>22.577777777777801</c:v>
                </c:pt>
                <c:pt idx="16257">
                  <c:v>22.579166666666701</c:v>
                </c:pt>
                <c:pt idx="16258">
                  <c:v>22.580555555555598</c:v>
                </c:pt>
                <c:pt idx="16259">
                  <c:v>22.5819444444444</c:v>
                </c:pt>
                <c:pt idx="16260">
                  <c:v>22.5833333333333</c:v>
                </c:pt>
                <c:pt idx="16261">
                  <c:v>22.584722222222201</c:v>
                </c:pt>
                <c:pt idx="16262">
                  <c:v>22.586111111111101</c:v>
                </c:pt>
                <c:pt idx="16263">
                  <c:v>22.587499999999999</c:v>
                </c:pt>
                <c:pt idx="16264">
                  <c:v>22.588888888888899</c:v>
                </c:pt>
                <c:pt idx="16265">
                  <c:v>22.5902777777778</c:v>
                </c:pt>
                <c:pt idx="16266">
                  <c:v>22.591666666666701</c:v>
                </c:pt>
                <c:pt idx="16267">
                  <c:v>22.593055555555601</c:v>
                </c:pt>
                <c:pt idx="16268">
                  <c:v>22.594444444444399</c:v>
                </c:pt>
                <c:pt idx="16269">
                  <c:v>22.595833333333299</c:v>
                </c:pt>
                <c:pt idx="16270">
                  <c:v>22.5972222222222</c:v>
                </c:pt>
                <c:pt idx="16271">
                  <c:v>22.598611111111101</c:v>
                </c:pt>
                <c:pt idx="16272">
                  <c:v>22.6</c:v>
                </c:pt>
                <c:pt idx="16273">
                  <c:v>22.601388888888899</c:v>
                </c:pt>
                <c:pt idx="16274">
                  <c:v>22.602777777777799</c:v>
                </c:pt>
                <c:pt idx="16275">
                  <c:v>22.6041666666667</c:v>
                </c:pt>
                <c:pt idx="16276">
                  <c:v>22.6055555555556</c:v>
                </c:pt>
                <c:pt idx="16277">
                  <c:v>22.606944444444402</c:v>
                </c:pt>
                <c:pt idx="16278">
                  <c:v>22.608333333333299</c:v>
                </c:pt>
                <c:pt idx="16279">
                  <c:v>22.609722222222199</c:v>
                </c:pt>
                <c:pt idx="16280">
                  <c:v>22.6111111111111</c:v>
                </c:pt>
                <c:pt idx="16281">
                  <c:v>22.612500000000001</c:v>
                </c:pt>
                <c:pt idx="16282">
                  <c:v>22.613888888888901</c:v>
                </c:pt>
                <c:pt idx="16283">
                  <c:v>22.615277777777798</c:v>
                </c:pt>
                <c:pt idx="16284">
                  <c:v>22.616666666666699</c:v>
                </c:pt>
                <c:pt idx="16285">
                  <c:v>22.6180555555556</c:v>
                </c:pt>
                <c:pt idx="16286">
                  <c:v>22.619444444444401</c:v>
                </c:pt>
                <c:pt idx="16287">
                  <c:v>22.620833333333302</c:v>
                </c:pt>
                <c:pt idx="16288">
                  <c:v>22.622222222222199</c:v>
                </c:pt>
                <c:pt idx="16289">
                  <c:v>22.623611111111099</c:v>
                </c:pt>
                <c:pt idx="16290">
                  <c:v>22.625</c:v>
                </c:pt>
                <c:pt idx="16291">
                  <c:v>22.626388888888901</c:v>
                </c:pt>
                <c:pt idx="16292">
                  <c:v>22.627777777777801</c:v>
                </c:pt>
                <c:pt idx="16293">
                  <c:v>22.629166666666698</c:v>
                </c:pt>
                <c:pt idx="16294">
                  <c:v>22.630555555555599</c:v>
                </c:pt>
                <c:pt idx="16295">
                  <c:v>22.6319444444444</c:v>
                </c:pt>
                <c:pt idx="16296">
                  <c:v>22.633333333333301</c:v>
                </c:pt>
                <c:pt idx="16297">
                  <c:v>22.634722222222202</c:v>
                </c:pt>
                <c:pt idx="16298">
                  <c:v>22.636111111111099</c:v>
                </c:pt>
                <c:pt idx="16299">
                  <c:v>22.637499999999999</c:v>
                </c:pt>
                <c:pt idx="16300">
                  <c:v>22.6388888888889</c:v>
                </c:pt>
                <c:pt idx="16301">
                  <c:v>22.640277777777801</c:v>
                </c:pt>
                <c:pt idx="16302">
                  <c:v>22.641666666666701</c:v>
                </c:pt>
                <c:pt idx="16303">
                  <c:v>22.643055555555598</c:v>
                </c:pt>
                <c:pt idx="16304">
                  <c:v>22.6444444444444</c:v>
                </c:pt>
                <c:pt idx="16305">
                  <c:v>22.6458333333333</c:v>
                </c:pt>
                <c:pt idx="16306">
                  <c:v>22.647222222222201</c:v>
                </c:pt>
                <c:pt idx="16307">
                  <c:v>22.648611111111101</c:v>
                </c:pt>
                <c:pt idx="16308">
                  <c:v>22.65</c:v>
                </c:pt>
                <c:pt idx="16309">
                  <c:v>22.651388888888899</c:v>
                </c:pt>
                <c:pt idx="16310">
                  <c:v>22.6527777777778</c:v>
                </c:pt>
                <c:pt idx="16311">
                  <c:v>22.654166666666701</c:v>
                </c:pt>
                <c:pt idx="16312">
                  <c:v>22.655555555555601</c:v>
                </c:pt>
                <c:pt idx="16313">
                  <c:v>22.656944444444399</c:v>
                </c:pt>
                <c:pt idx="16314">
                  <c:v>22.658333333333299</c:v>
                </c:pt>
                <c:pt idx="16315">
                  <c:v>22.6597222222222</c:v>
                </c:pt>
                <c:pt idx="16316">
                  <c:v>22.661111111111101</c:v>
                </c:pt>
                <c:pt idx="16317">
                  <c:v>22.662500000000001</c:v>
                </c:pt>
                <c:pt idx="16318">
                  <c:v>22.663888888888899</c:v>
                </c:pt>
                <c:pt idx="16319">
                  <c:v>22.665277777777799</c:v>
                </c:pt>
                <c:pt idx="16320">
                  <c:v>22.6666666666667</c:v>
                </c:pt>
                <c:pt idx="16321">
                  <c:v>22.6680555555556</c:v>
                </c:pt>
                <c:pt idx="16322">
                  <c:v>22.669444444444402</c:v>
                </c:pt>
                <c:pt idx="16323">
                  <c:v>22.670833333333299</c:v>
                </c:pt>
                <c:pt idx="16324">
                  <c:v>22.672222222222199</c:v>
                </c:pt>
                <c:pt idx="16325">
                  <c:v>22.6736111111111</c:v>
                </c:pt>
                <c:pt idx="16326">
                  <c:v>22.675000000000001</c:v>
                </c:pt>
                <c:pt idx="16327">
                  <c:v>22.676388888888901</c:v>
                </c:pt>
                <c:pt idx="16328">
                  <c:v>22.677777777777798</c:v>
                </c:pt>
                <c:pt idx="16329">
                  <c:v>22.679166666666699</c:v>
                </c:pt>
                <c:pt idx="16330">
                  <c:v>22.6805555555556</c:v>
                </c:pt>
                <c:pt idx="16331">
                  <c:v>22.681944444444401</c:v>
                </c:pt>
                <c:pt idx="16332">
                  <c:v>22.683333333333302</c:v>
                </c:pt>
                <c:pt idx="16333">
                  <c:v>22.684722222222199</c:v>
                </c:pt>
                <c:pt idx="16334">
                  <c:v>22.686111111111099</c:v>
                </c:pt>
                <c:pt idx="16335">
                  <c:v>22.6875</c:v>
                </c:pt>
                <c:pt idx="16336">
                  <c:v>22.688888888888901</c:v>
                </c:pt>
                <c:pt idx="16337">
                  <c:v>22.690277777777801</c:v>
                </c:pt>
                <c:pt idx="16338">
                  <c:v>22.691666666666698</c:v>
                </c:pt>
                <c:pt idx="16339">
                  <c:v>22.693055555555599</c:v>
                </c:pt>
                <c:pt idx="16340">
                  <c:v>22.6944444444444</c:v>
                </c:pt>
                <c:pt idx="16341">
                  <c:v>22.695833333333301</c:v>
                </c:pt>
                <c:pt idx="16342">
                  <c:v>22.697222222222202</c:v>
                </c:pt>
                <c:pt idx="16343">
                  <c:v>22.698611111111099</c:v>
                </c:pt>
                <c:pt idx="16344">
                  <c:v>22.7</c:v>
                </c:pt>
                <c:pt idx="16345">
                  <c:v>22.7013888888889</c:v>
                </c:pt>
                <c:pt idx="16346">
                  <c:v>22.702777777777801</c:v>
                </c:pt>
                <c:pt idx="16347">
                  <c:v>22.704166666666701</c:v>
                </c:pt>
                <c:pt idx="16348">
                  <c:v>22.705555555555598</c:v>
                </c:pt>
                <c:pt idx="16349">
                  <c:v>22.7069444444444</c:v>
                </c:pt>
                <c:pt idx="16350">
                  <c:v>22.7083333333333</c:v>
                </c:pt>
                <c:pt idx="16351">
                  <c:v>22.709722222222201</c:v>
                </c:pt>
                <c:pt idx="16352">
                  <c:v>22.711111111111101</c:v>
                </c:pt>
                <c:pt idx="16353">
                  <c:v>22.712499999999999</c:v>
                </c:pt>
                <c:pt idx="16354">
                  <c:v>22.713888888888899</c:v>
                </c:pt>
                <c:pt idx="16355">
                  <c:v>22.7152777777778</c:v>
                </c:pt>
                <c:pt idx="16356">
                  <c:v>22.716666666666701</c:v>
                </c:pt>
                <c:pt idx="16357">
                  <c:v>22.718055555555601</c:v>
                </c:pt>
                <c:pt idx="16358">
                  <c:v>22.719444444444399</c:v>
                </c:pt>
                <c:pt idx="16359">
                  <c:v>22.720833333333299</c:v>
                </c:pt>
                <c:pt idx="16360">
                  <c:v>22.7222222222222</c:v>
                </c:pt>
                <c:pt idx="16361">
                  <c:v>22.723611111111101</c:v>
                </c:pt>
                <c:pt idx="16362">
                  <c:v>22.725000000000001</c:v>
                </c:pt>
                <c:pt idx="16363">
                  <c:v>22.726388888888899</c:v>
                </c:pt>
                <c:pt idx="16364">
                  <c:v>22.727777777777799</c:v>
                </c:pt>
                <c:pt idx="16365">
                  <c:v>22.7291666666667</c:v>
                </c:pt>
                <c:pt idx="16366">
                  <c:v>22.7305555555556</c:v>
                </c:pt>
                <c:pt idx="16367">
                  <c:v>22.731944444444402</c:v>
                </c:pt>
                <c:pt idx="16368">
                  <c:v>22.733333333333299</c:v>
                </c:pt>
                <c:pt idx="16369">
                  <c:v>22.734722222222199</c:v>
                </c:pt>
                <c:pt idx="16370">
                  <c:v>22.7361111111111</c:v>
                </c:pt>
                <c:pt idx="16371">
                  <c:v>22.737500000000001</c:v>
                </c:pt>
                <c:pt idx="16372">
                  <c:v>22.738888888888901</c:v>
                </c:pt>
                <c:pt idx="16373">
                  <c:v>22.740277777777798</c:v>
                </c:pt>
                <c:pt idx="16374">
                  <c:v>22.741666666666699</c:v>
                </c:pt>
                <c:pt idx="16375">
                  <c:v>22.7430555555556</c:v>
                </c:pt>
                <c:pt idx="16376">
                  <c:v>22.744444444444401</c:v>
                </c:pt>
                <c:pt idx="16377">
                  <c:v>22.745833333333302</c:v>
                </c:pt>
                <c:pt idx="16378">
                  <c:v>22.747222222222199</c:v>
                </c:pt>
                <c:pt idx="16379">
                  <c:v>22.748611111111099</c:v>
                </c:pt>
                <c:pt idx="16380">
                  <c:v>22.75</c:v>
                </c:pt>
                <c:pt idx="16381">
                  <c:v>22.751388888888901</c:v>
                </c:pt>
                <c:pt idx="16382">
                  <c:v>22.752777777777801</c:v>
                </c:pt>
                <c:pt idx="16383">
                  <c:v>22.754166666666698</c:v>
                </c:pt>
                <c:pt idx="16384">
                  <c:v>22.755555555555599</c:v>
                </c:pt>
                <c:pt idx="16385">
                  <c:v>22.7569444444444</c:v>
                </c:pt>
                <c:pt idx="16386">
                  <c:v>22.758333333333301</c:v>
                </c:pt>
                <c:pt idx="16387">
                  <c:v>22.759722222222202</c:v>
                </c:pt>
                <c:pt idx="16388">
                  <c:v>22.761111111111099</c:v>
                </c:pt>
                <c:pt idx="16389">
                  <c:v>22.762499999999999</c:v>
                </c:pt>
                <c:pt idx="16390">
                  <c:v>22.7638888888889</c:v>
                </c:pt>
                <c:pt idx="16391">
                  <c:v>22.765277777777801</c:v>
                </c:pt>
                <c:pt idx="16392">
                  <c:v>22.766666666666701</c:v>
                </c:pt>
                <c:pt idx="16393">
                  <c:v>22.768055555555598</c:v>
                </c:pt>
                <c:pt idx="16394">
                  <c:v>22.7694444444444</c:v>
                </c:pt>
                <c:pt idx="16395">
                  <c:v>22.7708333333333</c:v>
                </c:pt>
                <c:pt idx="16396">
                  <c:v>22.772222222222201</c:v>
                </c:pt>
                <c:pt idx="16397">
                  <c:v>22.773611111111101</c:v>
                </c:pt>
                <c:pt idx="16398">
                  <c:v>22.774999999999999</c:v>
                </c:pt>
                <c:pt idx="16399">
                  <c:v>22.776388888888899</c:v>
                </c:pt>
                <c:pt idx="16400">
                  <c:v>22.7777777777778</c:v>
                </c:pt>
                <c:pt idx="16401">
                  <c:v>22.779166666666701</c:v>
                </c:pt>
                <c:pt idx="16402">
                  <c:v>22.780555555555601</c:v>
                </c:pt>
                <c:pt idx="16403">
                  <c:v>22.781944444444399</c:v>
                </c:pt>
                <c:pt idx="16404">
                  <c:v>22.783333333333299</c:v>
                </c:pt>
                <c:pt idx="16405">
                  <c:v>22.7847222222222</c:v>
                </c:pt>
                <c:pt idx="16406">
                  <c:v>22.786111111111101</c:v>
                </c:pt>
                <c:pt idx="16407">
                  <c:v>22.787500000000001</c:v>
                </c:pt>
                <c:pt idx="16408">
                  <c:v>22.788888888888899</c:v>
                </c:pt>
                <c:pt idx="16409">
                  <c:v>22.790277777777799</c:v>
                </c:pt>
                <c:pt idx="16410">
                  <c:v>22.7916666666667</c:v>
                </c:pt>
                <c:pt idx="16411">
                  <c:v>22.7930555555556</c:v>
                </c:pt>
                <c:pt idx="16412">
                  <c:v>22.794444444444402</c:v>
                </c:pt>
                <c:pt idx="16413">
                  <c:v>22.795833333333299</c:v>
                </c:pt>
                <c:pt idx="16414">
                  <c:v>22.797222222222199</c:v>
                </c:pt>
                <c:pt idx="16415">
                  <c:v>22.7986111111111</c:v>
                </c:pt>
                <c:pt idx="16416">
                  <c:v>22.8</c:v>
                </c:pt>
                <c:pt idx="16417">
                  <c:v>22.801388888888901</c:v>
                </c:pt>
                <c:pt idx="16418">
                  <c:v>22.802777777777798</c:v>
                </c:pt>
                <c:pt idx="16419">
                  <c:v>22.804166666666699</c:v>
                </c:pt>
                <c:pt idx="16420">
                  <c:v>22.8055555555556</c:v>
                </c:pt>
                <c:pt idx="16421">
                  <c:v>22.806944444444401</c:v>
                </c:pt>
                <c:pt idx="16422">
                  <c:v>22.808333333333302</c:v>
                </c:pt>
                <c:pt idx="16423">
                  <c:v>22.809722222222199</c:v>
                </c:pt>
                <c:pt idx="16424">
                  <c:v>22.811111111111099</c:v>
                </c:pt>
                <c:pt idx="16425">
                  <c:v>22.8125</c:v>
                </c:pt>
                <c:pt idx="16426">
                  <c:v>22.813888888888901</c:v>
                </c:pt>
                <c:pt idx="16427">
                  <c:v>22.815277777777801</c:v>
                </c:pt>
                <c:pt idx="16428">
                  <c:v>22.816666666666698</c:v>
                </c:pt>
                <c:pt idx="16429">
                  <c:v>22.818055555555599</c:v>
                </c:pt>
                <c:pt idx="16430">
                  <c:v>22.8194444444444</c:v>
                </c:pt>
                <c:pt idx="16431">
                  <c:v>22.820833333333301</c:v>
                </c:pt>
                <c:pt idx="16432">
                  <c:v>22.822222222222202</c:v>
                </c:pt>
                <c:pt idx="16433">
                  <c:v>22.823611111111099</c:v>
                </c:pt>
                <c:pt idx="16434">
                  <c:v>22.824999999999999</c:v>
                </c:pt>
                <c:pt idx="16435">
                  <c:v>22.8263888888889</c:v>
                </c:pt>
                <c:pt idx="16436">
                  <c:v>22.827777777777801</c:v>
                </c:pt>
                <c:pt idx="16437">
                  <c:v>22.829166666666701</c:v>
                </c:pt>
                <c:pt idx="16438">
                  <c:v>22.830555555555598</c:v>
                </c:pt>
                <c:pt idx="16439">
                  <c:v>22.8319444444444</c:v>
                </c:pt>
                <c:pt idx="16440">
                  <c:v>22.8333333333333</c:v>
                </c:pt>
                <c:pt idx="16441">
                  <c:v>22.834722222222201</c:v>
                </c:pt>
                <c:pt idx="16442">
                  <c:v>22.836111111111101</c:v>
                </c:pt>
                <c:pt idx="16443">
                  <c:v>22.837499999999999</c:v>
                </c:pt>
                <c:pt idx="16444">
                  <c:v>22.838888888888899</c:v>
                </c:pt>
                <c:pt idx="16445">
                  <c:v>22.8402777777778</c:v>
                </c:pt>
                <c:pt idx="16446">
                  <c:v>22.841666666666701</c:v>
                </c:pt>
                <c:pt idx="16447">
                  <c:v>22.843055555555601</c:v>
                </c:pt>
                <c:pt idx="16448">
                  <c:v>22.844444444444399</c:v>
                </c:pt>
                <c:pt idx="16449">
                  <c:v>22.845833333333299</c:v>
                </c:pt>
                <c:pt idx="16450">
                  <c:v>22.8472222222222</c:v>
                </c:pt>
                <c:pt idx="16451">
                  <c:v>22.848611111111101</c:v>
                </c:pt>
                <c:pt idx="16452">
                  <c:v>22.85</c:v>
                </c:pt>
                <c:pt idx="16453">
                  <c:v>22.851388888888899</c:v>
                </c:pt>
                <c:pt idx="16454">
                  <c:v>22.852777777777799</c:v>
                </c:pt>
                <c:pt idx="16455">
                  <c:v>22.8541666666667</c:v>
                </c:pt>
                <c:pt idx="16456">
                  <c:v>22.8555555555556</c:v>
                </c:pt>
                <c:pt idx="16457">
                  <c:v>22.856944444444402</c:v>
                </c:pt>
                <c:pt idx="16458">
                  <c:v>22.858333333333299</c:v>
                </c:pt>
                <c:pt idx="16459">
                  <c:v>22.859722222222199</c:v>
                </c:pt>
                <c:pt idx="16460">
                  <c:v>22.8611111111111</c:v>
                </c:pt>
                <c:pt idx="16461">
                  <c:v>22.862500000000001</c:v>
                </c:pt>
                <c:pt idx="16462">
                  <c:v>22.863888888888901</c:v>
                </c:pt>
                <c:pt idx="16463">
                  <c:v>22.865277777777798</c:v>
                </c:pt>
                <c:pt idx="16464">
                  <c:v>22.866666666666699</c:v>
                </c:pt>
                <c:pt idx="16465">
                  <c:v>22.8680555555556</c:v>
                </c:pt>
                <c:pt idx="16466">
                  <c:v>22.869444444444401</c:v>
                </c:pt>
                <c:pt idx="16467">
                  <c:v>22.870833333333302</c:v>
                </c:pt>
                <c:pt idx="16468">
                  <c:v>22.872222222222199</c:v>
                </c:pt>
                <c:pt idx="16469">
                  <c:v>22.873611111111099</c:v>
                </c:pt>
                <c:pt idx="16470">
                  <c:v>22.875</c:v>
                </c:pt>
                <c:pt idx="16471">
                  <c:v>22.876388888888901</c:v>
                </c:pt>
                <c:pt idx="16472">
                  <c:v>22.877777777777801</c:v>
                </c:pt>
                <c:pt idx="16473">
                  <c:v>22.879166666666698</c:v>
                </c:pt>
                <c:pt idx="16474">
                  <c:v>22.880555555555599</c:v>
                </c:pt>
                <c:pt idx="16475">
                  <c:v>22.8819444444444</c:v>
                </c:pt>
                <c:pt idx="16476">
                  <c:v>22.883333333333301</c:v>
                </c:pt>
                <c:pt idx="16477">
                  <c:v>22.884722222222202</c:v>
                </c:pt>
                <c:pt idx="16478">
                  <c:v>22.886111111111099</c:v>
                </c:pt>
                <c:pt idx="16479">
                  <c:v>22.887499999999999</c:v>
                </c:pt>
                <c:pt idx="16480">
                  <c:v>22.8888888888889</c:v>
                </c:pt>
                <c:pt idx="16481">
                  <c:v>22.890277777777801</c:v>
                </c:pt>
                <c:pt idx="16482">
                  <c:v>22.891666666666701</c:v>
                </c:pt>
                <c:pt idx="16483">
                  <c:v>22.893055555555598</c:v>
                </c:pt>
                <c:pt idx="16484">
                  <c:v>22.8944444444444</c:v>
                </c:pt>
                <c:pt idx="16485">
                  <c:v>22.8958333333333</c:v>
                </c:pt>
                <c:pt idx="16486">
                  <c:v>22.897222222222201</c:v>
                </c:pt>
                <c:pt idx="16487">
                  <c:v>22.898611111111101</c:v>
                </c:pt>
                <c:pt idx="16488">
                  <c:v>22.9</c:v>
                </c:pt>
                <c:pt idx="16489">
                  <c:v>22.901388888888899</c:v>
                </c:pt>
                <c:pt idx="16490">
                  <c:v>22.9027777777778</c:v>
                </c:pt>
                <c:pt idx="16491">
                  <c:v>22.904166666666701</c:v>
                </c:pt>
                <c:pt idx="16492">
                  <c:v>22.905555555555601</c:v>
                </c:pt>
                <c:pt idx="16493">
                  <c:v>22.906944444444399</c:v>
                </c:pt>
                <c:pt idx="16494">
                  <c:v>22.908333333333299</c:v>
                </c:pt>
                <c:pt idx="16495">
                  <c:v>22.9097222222222</c:v>
                </c:pt>
                <c:pt idx="16496">
                  <c:v>22.911111111111101</c:v>
                </c:pt>
                <c:pt idx="16497">
                  <c:v>22.912500000000001</c:v>
                </c:pt>
                <c:pt idx="16498">
                  <c:v>22.913888888888899</c:v>
                </c:pt>
                <c:pt idx="16499">
                  <c:v>22.915277777777799</c:v>
                </c:pt>
                <c:pt idx="16500">
                  <c:v>22.9166666666667</c:v>
                </c:pt>
                <c:pt idx="16501">
                  <c:v>22.9180555555556</c:v>
                </c:pt>
                <c:pt idx="16502">
                  <c:v>22.919444444444402</c:v>
                </c:pt>
                <c:pt idx="16503">
                  <c:v>22.920833333333299</c:v>
                </c:pt>
                <c:pt idx="16504">
                  <c:v>22.922222222222199</c:v>
                </c:pt>
                <c:pt idx="16505">
                  <c:v>22.9236111111111</c:v>
                </c:pt>
                <c:pt idx="16506">
                  <c:v>22.925000000000001</c:v>
                </c:pt>
                <c:pt idx="16507">
                  <c:v>22.926388888888901</c:v>
                </c:pt>
                <c:pt idx="16508">
                  <c:v>22.927777777777798</c:v>
                </c:pt>
                <c:pt idx="16509">
                  <c:v>22.929166666666699</c:v>
                </c:pt>
                <c:pt idx="16510">
                  <c:v>22.9305555555556</c:v>
                </c:pt>
                <c:pt idx="16511">
                  <c:v>22.931944444444401</c:v>
                </c:pt>
                <c:pt idx="16512">
                  <c:v>22.933333333333302</c:v>
                </c:pt>
                <c:pt idx="16513">
                  <c:v>22.934722222222199</c:v>
                </c:pt>
                <c:pt idx="16514">
                  <c:v>22.936111111111099</c:v>
                </c:pt>
                <c:pt idx="16515">
                  <c:v>22.9375</c:v>
                </c:pt>
                <c:pt idx="16516">
                  <c:v>22.938888888888901</c:v>
                </c:pt>
                <c:pt idx="16517">
                  <c:v>22.940277777777801</c:v>
                </c:pt>
                <c:pt idx="16518">
                  <c:v>22.941666666666698</c:v>
                </c:pt>
                <c:pt idx="16519">
                  <c:v>22.943055555555599</c:v>
                </c:pt>
                <c:pt idx="16520">
                  <c:v>22.9444444444444</c:v>
                </c:pt>
                <c:pt idx="16521">
                  <c:v>22.945833333333301</c:v>
                </c:pt>
                <c:pt idx="16522">
                  <c:v>22.947222222222202</c:v>
                </c:pt>
                <c:pt idx="16523">
                  <c:v>22.948611111111099</c:v>
                </c:pt>
                <c:pt idx="16524">
                  <c:v>22.95</c:v>
                </c:pt>
                <c:pt idx="16525">
                  <c:v>22.9513888888889</c:v>
                </c:pt>
                <c:pt idx="16526">
                  <c:v>22.952777777777801</c:v>
                </c:pt>
                <c:pt idx="16527">
                  <c:v>22.954166666666701</c:v>
                </c:pt>
                <c:pt idx="16528">
                  <c:v>22.955555555555598</c:v>
                </c:pt>
                <c:pt idx="16529">
                  <c:v>22.9569444444444</c:v>
                </c:pt>
                <c:pt idx="16530">
                  <c:v>22.9583333333333</c:v>
                </c:pt>
                <c:pt idx="16531">
                  <c:v>22.959722222222201</c:v>
                </c:pt>
                <c:pt idx="16532">
                  <c:v>22.961111111111101</c:v>
                </c:pt>
                <c:pt idx="16533">
                  <c:v>22.962499999999999</c:v>
                </c:pt>
                <c:pt idx="16534">
                  <c:v>22.963888888888899</c:v>
                </c:pt>
                <c:pt idx="16535">
                  <c:v>22.9652777777778</c:v>
                </c:pt>
                <c:pt idx="16536">
                  <c:v>22.966666666666701</c:v>
                </c:pt>
                <c:pt idx="16537">
                  <c:v>22.968055555555601</c:v>
                </c:pt>
                <c:pt idx="16538">
                  <c:v>22.969444444444399</c:v>
                </c:pt>
                <c:pt idx="16539">
                  <c:v>22.970833333333299</c:v>
                </c:pt>
                <c:pt idx="16540">
                  <c:v>22.9722222222222</c:v>
                </c:pt>
                <c:pt idx="16541">
                  <c:v>22.973611111111101</c:v>
                </c:pt>
                <c:pt idx="16542">
                  <c:v>22.975000000000001</c:v>
                </c:pt>
                <c:pt idx="16543">
                  <c:v>22.976388888888899</c:v>
                </c:pt>
                <c:pt idx="16544">
                  <c:v>22.977777777777799</c:v>
                </c:pt>
                <c:pt idx="16545">
                  <c:v>22.9791666666667</c:v>
                </c:pt>
                <c:pt idx="16546">
                  <c:v>22.9805555555556</c:v>
                </c:pt>
                <c:pt idx="16547">
                  <c:v>22.981944444444402</c:v>
                </c:pt>
                <c:pt idx="16548">
                  <c:v>22.983333333333299</c:v>
                </c:pt>
                <c:pt idx="16549">
                  <c:v>22.984722222222199</c:v>
                </c:pt>
                <c:pt idx="16550">
                  <c:v>22.9861111111111</c:v>
                </c:pt>
                <c:pt idx="16551">
                  <c:v>22.987500000000001</c:v>
                </c:pt>
                <c:pt idx="16552">
                  <c:v>22.988888888888901</c:v>
                </c:pt>
                <c:pt idx="16553">
                  <c:v>22.990277777777798</c:v>
                </c:pt>
                <c:pt idx="16554">
                  <c:v>22.991666666666699</c:v>
                </c:pt>
                <c:pt idx="16555">
                  <c:v>22.9930555555556</c:v>
                </c:pt>
                <c:pt idx="16556">
                  <c:v>22.994444444444401</c:v>
                </c:pt>
                <c:pt idx="16557">
                  <c:v>22.995833333333302</c:v>
                </c:pt>
                <c:pt idx="16558">
                  <c:v>22.997222222222199</c:v>
                </c:pt>
                <c:pt idx="16559">
                  <c:v>22.998611111111099</c:v>
                </c:pt>
                <c:pt idx="16560">
                  <c:v>23</c:v>
                </c:pt>
                <c:pt idx="16561">
                  <c:v>23.001388888888901</c:v>
                </c:pt>
                <c:pt idx="16562">
                  <c:v>23.002777777777801</c:v>
                </c:pt>
                <c:pt idx="16563">
                  <c:v>23.004166666666698</c:v>
                </c:pt>
                <c:pt idx="16564">
                  <c:v>23.005555555555599</c:v>
                </c:pt>
                <c:pt idx="16565">
                  <c:v>23.0069444444444</c:v>
                </c:pt>
                <c:pt idx="16566">
                  <c:v>23.008333333333301</c:v>
                </c:pt>
                <c:pt idx="16567">
                  <c:v>23.009722222222202</c:v>
                </c:pt>
                <c:pt idx="16568">
                  <c:v>23.011111111111099</c:v>
                </c:pt>
                <c:pt idx="16569">
                  <c:v>23.012499999999999</c:v>
                </c:pt>
                <c:pt idx="16570">
                  <c:v>23.0138888888889</c:v>
                </c:pt>
                <c:pt idx="16571">
                  <c:v>23.015277777777801</c:v>
                </c:pt>
                <c:pt idx="16572">
                  <c:v>23.016666666666701</c:v>
                </c:pt>
                <c:pt idx="16573">
                  <c:v>23.018055555555598</c:v>
                </c:pt>
                <c:pt idx="16574">
                  <c:v>23.0194444444444</c:v>
                </c:pt>
                <c:pt idx="16575">
                  <c:v>23.0208333333333</c:v>
                </c:pt>
                <c:pt idx="16576">
                  <c:v>23.022222222222201</c:v>
                </c:pt>
                <c:pt idx="16577">
                  <c:v>23.023611111111101</c:v>
                </c:pt>
                <c:pt idx="16578">
                  <c:v>23.024999999999999</c:v>
                </c:pt>
                <c:pt idx="16579">
                  <c:v>23.026388888888899</c:v>
                </c:pt>
                <c:pt idx="16580">
                  <c:v>23.0277777777778</c:v>
                </c:pt>
                <c:pt idx="16581">
                  <c:v>23.029166666666701</c:v>
                </c:pt>
                <c:pt idx="16582">
                  <c:v>23.030555555555601</c:v>
                </c:pt>
                <c:pt idx="16583">
                  <c:v>23.031944444444399</c:v>
                </c:pt>
                <c:pt idx="16584">
                  <c:v>23.033333333333299</c:v>
                </c:pt>
                <c:pt idx="16585">
                  <c:v>23.0347222222222</c:v>
                </c:pt>
                <c:pt idx="16586">
                  <c:v>23.036111111111101</c:v>
                </c:pt>
                <c:pt idx="16587">
                  <c:v>23.037500000000001</c:v>
                </c:pt>
                <c:pt idx="16588">
                  <c:v>23.038888888888899</c:v>
                </c:pt>
                <c:pt idx="16589">
                  <c:v>23.040277777777799</c:v>
                </c:pt>
                <c:pt idx="16590">
                  <c:v>23.0416666666667</c:v>
                </c:pt>
                <c:pt idx="16591">
                  <c:v>23.0430555555556</c:v>
                </c:pt>
                <c:pt idx="16592">
                  <c:v>23.044444444444402</c:v>
                </c:pt>
                <c:pt idx="16593">
                  <c:v>23.045833333333299</c:v>
                </c:pt>
                <c:pt idx="16594">
                  <c:v>23.047222222222199</c:v>
                </c:pt>
                <c:pt idx="16595">
                  <c:v>23.0486111111111</c:v>
                </c:pt>
                <c:pt idx="16596">
                  <c:v>23.05</c:v>
                </c:pt>
                <c:pt idx="16597">
                  <c:v>23.051388888888901</c:v>
                </c:pt>
                <c:pt idx="16598">
                  <c:v>23.052777777777798</c:v>
                </c:pt>
                <c:pt idx="16599">
                  <c:v>23.054166666666699</c:v>
                </c:pt>
                <c:pt idx="16600">
                  <c:v>23.0555555555556</c:v>
                </c:pt>
                <c:pt idx="16601">
                  <c:v>23.056944444444401</c:v>
                </c:pt>
                <c:pt idx="16602">
                  <c:v>23.058333333333302</c:v>
                </c:pt>
                <c:pt idx="16603">
                  <c:v>23.059722222222199</c:v>
                </c:pt>
                <c:pt idx="16604">
                  <c:v>23.061111111111099</c:v>
                </c:pt>
                <c:pt idx="16605">
                  <c:v>23.0625</c:v>
                </c:pt>
                <c:pt idx="16606">
                  <c:v>23.063888888888901</c:v>
                </c:pt>
                <c:pt idx="16607">
                  <c:v>23.065277777777801</c:v>
                </c:pt>
                <c:pt idx="16608">
                  <c:v>23.066666666666698</c:v>
                </c:pt>
                <c:pt idx="16609">
                  <c:v>23.068055555555599</c:v>
                </c:pt>
                <c:pt idx="16610">
                  <c:v>23.0694444444444</c:v>
                </c:pt>
                <c:pt idx="16611">
                  <c:v>23.070833333333301</c:v>
                </c:pt>
                <c:pt idx="16612">
                  <c:v>23.072222222222202</c:v>
                </c:pt>
                <c:pt idx="16613">
                  <c:v>23.073611111111099</c:v>
                </c:pt>
                <c:pt idx="16614">
                  <c:v>23.074999999999999</c:v>
                </c:pt>
                <c:pt idx="16615">
                  <c:v>23.0763888888889</c:v>
                </c:pt>
                <c:pt idx="16616">
                  <c:v>23.077777777777801</c:v>
                </c:pt>
                <c:pt idx="16617">
                  <c:v>23.079166666666701</c:v>
                </c:pt>
                <c:pt idx="16618">
                  <c:v>23.080555555555598</c:v>
                </c:pt>
                <c:pt idx="16619">
                  <c:v>23.0819444444444</c:v>
                </c:pt>
                <c:pt idx="16620">
                  <c:v>23.0833333333333</c:v>
                </c:pt>
                <c:pt idx="16621">
                  <c:v>23.084722222222201</c:v>
                </c:pt>
                <c:pt idx="16622">
                  <c:v>23.086111111111101</c:v>
                </c:pt>
                <c:pt idx="16623">
                  <c:v>23.087499999999999</c:v>
                </c:pt>
                <c:pt idx="16624">
                  <c:v>23.088888888888899</c:v>
                </c:pt>
                <c:pt idx="16625">
                  <c:v>23.0902777777778</c:v>
                </c:pt>
                <c:pt idx="16626">
                  <c:v>23.091666666666701</c:v>
                </c:pt>
                <c:pt idx="16627">
                  <c:v>23.093055555555601</c:v>
                </c:pt>
                <c:pt idx="16628">
                  <c:v>23.094444444444399</c:v>
                </c:pt>
                <c:pt idx="16629">
                  <c:v>23.095833333333299</c:v>
                </c:pt>
                <c:pt idx="16630">
                  <c:v>23.0972222222222</c:v>
                </c:pt>
                <c:pt idx="16631">
                  <c:v>23.098611111111101</c:v>
                </c:pt>
                <c:pt idx="16632">
                  <c:v>23.1</c:v>
                </c:pt>
                <c:pt idx="16633">
                  <c:v>23.101388888888899</c:v>
                </c:pt>
                <c:pt idx="16634">
                  <c:v>23.102777777777799</c:v>
                </c:pt>
                <c:pt idx="16635">
                  <c:v>23.1041666666667</c:v>
                </c:pt>
                <c:pt idx="16636">
                  <c:v>23.1055555555556</c:v>
                </c:pt>
                <c:pt idx="16637">
                  <c:v>23.106944444444402</c:v>
                </c:pt>
                <c:pt idx="16638">
                  <c:v>23.108333333333299</c:v>
                </c:pt>
                <c:pt idx="16639">
                  <c:v>23.109722222222199</c:v>
                </c:pt>
                <c:pt idx="16640">
                  <c:v>23.1111111111111</c:v>
                </c:pt>
                <c:pt idx="16641">
                  <c:v>23.112500000000001</c:v>
                </c:pt>
                <c:pt idx="16642">
                  <c:v>23.113888888888901</c:v>
                </c:pt>
                <c:pt idx="16643">
                  <c:v>23.115277777777798</c:v>
                </c:pt>
                <c:pt idx="16644">
                  <c:v>23.116666666666699</c:v>
                </c:pt>
                <c:pt idx="16645">
                  <c:v>23.1180555555556</c:v>
                </c:pt>
                <c:pt idx="16646">
                  <c:v>23.119444444444401</c:v>
                </c:pt>
                <c:pt idx="16647">
                  <c:v>23.120833333333302</c:v>
                </c:pt>
                <c:pt idx="16648">
                  <c:v>23.122222222222199</c:v>
                </c:pt>
                <c:pt idx="16649">
                  <c:v>23.123611111111099</c:v>
                </c:pt>
                <c:pt idx="16650">
                  <c:v>23.125</c:v>
                </c:pt>
                <c:pt idx="16651">
                  <c:v>23.126388888888901</c:v>
                </c:pt>
                <c:pt idx="16652">
                  <c:v>23.127777777777801</c:v>
                </c:pt>
                <c:pt idx="16653">
                  <c:v>23.129166666666698</c:v>
                </c:pt>
                <c:pt idx="16654">
                  <c:v>23.130555555555599</c:v>
                </c:pt>
                <c:pt idx="16655">
                  <c:v>23.1319444444444</c:v>
                </c:pt>
                <c:pt idx="16656">
                  <c:v>23.133333333333301</c:v>
                </c:pt>
                <c:pt idx="16657">
                  <c:v>23.134722222222202</c:v>
                </c:pt>
                <c:pt idx="16658">
                  <c:v>23.136111111111099</c:v>
                </c:pt>
                <c:pt idx="16659">
                  <c:v>23.137499999999999</c:v>
                </c:pt>
                <c:pt idx="16660">
                  <c:v>23.1388888888889</c:v>
                </c:pt>
                <c:pt idx="16661">
                  <c:v>23.140277777777801</c:v>
                </c:pt>
                <c:pt idx="16662">
                  <c:v>23.141666666666701</c:v>
                </c:pt>
                <c:pt idx="16663">
                  <c:v>23.143055555555598</c:v>
                </c:pt>
                <c:pt idx="16664">
                  <c:v>23.1444444444444</c:v>
                </c:pt>
                <c:pt idx="16665">
                  <c:v>23.1458333333333</c:v>
                </c:pt>
                <c:pt idx="16666">
                  <c:v>23.147222222222201</c:v>
                </c:pt>
                <c:pt idx="16667">
                  <c:v>23.148611111111101</c:v>
                </c:pt>
                <c:pt idx="16668">
                  <c:v>23.15</c:v>
                </c:pt>
                <c:pt idx="16669">
                  <c:v>23.151388888888899</c:v>
                </c:pt>
                <c:pt idx="16670">
                  <c:v>23.1527777777778</c:v>
                </c:pt>
                <c:pt idx="16671">
                  <c:v>23.154166666666701</c:v>
                </c:pt>
                <c:pt idx="16672">
                  <c:v>23.155555555555601</c:v>
                </c:pt>
                <c:pt idx="16673">
                  <c:v>23.156944444444399</c:v>
                </c:pt>
                <c:pt idx="16674">
                  <c:v>23.158333333333299</c:v>
                </c:pt>
                <c:pt idx="16675">
                  <c:v>23.1597222222222</c:v>
                </c:pt>
                <c:pt idx="16676">
                  <c:v>23.161111111111101</c:v>
                </c:pt>
                <c:pt idx="16677">
                  <c:v>23.162500000000001</c:v>
                </c:pt>
                <c:pt idx="16678">
                  <c:v>23.163888888888899</c:v>
                </c:pt>
                <c:pt idx="16679">
                  <c:v>23.165277777777799</c:v>
                </c:pt>
                <c:pt idx="16680">
                  <c:v>23.1666666666667</c:v>
                </c:pt>
                <c:pt idx="16681">
                  <c:v>23.1680555555556</c:v>
                </c:pt>
                <c:pt idx="16682">
                  <c:v>23.169444444444402</c:v>
                </c:pt>
                <c:pt idx="16683">
                  <c:v>23.170833333333299</c:v>
                </c:pt>
                <c:pt idx="16684">
                  <c:v>23.172222222222199</c:v>
                </c:pt>
                <c:pt idx="16685">
                  <c:v>23.1736111111111</c:v>
                </c:pt>
                <c:pt idx="16686">
                  <c:v>23.175000000000001</c:v>
                </c:pt>
                <c:pt idx="16687">
                  <c:v>23.176388888888901</c:v>
                </c:pt>
                <c:pt idx="16688">
                  <c:v>23.177777777777798</c:v>
                </c:pt>
                <c:pt idx="16689">
                  <c:v>23.179166666666699</c:v>
                </c:pt>
                <c:pt idx="16690">
                  <c:v>23.1805555555556</c:v>
                </c:pt>
                <c:pt idx="16691">
                  <c:v>23.181944444444401</c:v>
                </c:pt>
                <c:pt idx="16692">
                  <c:v>23.183333333333302</c:v>
                </c:pt>
                <c:pt idx="16693">
                  <c:v>23.184722222222199</c:v>
                </c:pt>
                <c:pt idx="16694">
                  <c:v>23.186111111111099</c:v>
                </c:pt>
                <c:pt idx="16695">
                  <c:v>23.1875</c:v>
                </c:pt>
                <c:pt idx="16696">
                  <c:v>23.188888888888901</c:v>
                </c:pt>
                <c:pt idx="16697">
                  <c:v>23.190277777777801</c:v>
                </c:pt>
                <c:pt idx="16698">
                  <c:v>23.191666666666698</c:v>
                </c:pt>
                <c:pt idx="16699">
                  <c:v>23.193055555555599</c:v>
                </c:pt>
                <c:pt idx="16700">
                  <c:v>23.1944444444444</c:v>
                </c:pt>
                <c:pt idx="16701">
                  <c:v>23.195833333333301</c:v>
                </c:pt>
                <c:pt idx="16702">
                  <c:v>23.197222222222202</c:v>
                </c:pt>
                <c:pt idx="16703">
                  <c:v>23.198611111111099</c:v>
                </c:pt>
                <c:pt idx="16704">
                  <c:v>23.2</c:v>
                </c:pt>
                <c:pt idx="16705">
                  <c:v>23.2013888888889</c:v>
                </c:pt>
                <c:pt idx="16706">
                  <c:v>23.202777777777801</c:v>
                </c:pt>
                <c:pt idx="16707">
                  <c:v>23.204166666666701</c:v>
                </c:pt>
                <c:pt idx="16708">
                  <c:v>23.205555555555598</c:v>
                </c:pt>
                <c:pt idx="16709">
                  <c:v>23.2069444444444</c:v>
                </c:pt>
                <c:pt idx="16710">
                  <c:v>23.2083333333333</c:v>
                </c:pt>
                <c:pt idx="16711">
                  <c:v>23.209722222222201</c:v>
                </c:pt>
                <c:pt idx="16712">
                  <c:v>23.211111111111101</c:v>
                </c:pt>
                <c:pt idx="16713">
                  <c:v>23.212499999999999</c:v>
                </c:pt>
                <c:pt idx="16714">
                  <c:v>23.213888888888899</c:v>
                </c:pt>
                <c:pt idx="16715">
                  <c:v>23.2152777777778</c:v>
                </c:pt>
                <c:pt idx="16716">
                  <c:v>23.216666666666701</c:v>
                </c:pt>
                <c:pt idx="16717">
                  <c:v>23.218055555555601</c:v>
                </c:pt>
                <c:pt idx="16718">
                  <c:v>23.219444444444399</c:v>
                </c:pt>
                <c:pt idx="16719">
                  <c:v>23.220833333333299</c:v>
                </c:pt>
                <c:pt idx="16720">
                  <c:v>23.2222222222222</c:v>
                </c:pt>
                <c:pt idx="16721">
                  <c:v>23.223611111111101</c:v>
                </c:pt>
                <c:pt idx="16722">
                  <c:v>23.225000000000001</c:v>
                </c:pt>
                <c:pt idx="16723">
                  <c:v>23.226388888888899</c:v>
                </c:pt>
                <c:pt idx="16724">
                  <c:v>23.227777777777799</c:v>
                </c:pt>
                <c:pt idx="16725">
                  <c:v>23.2291666666667</c:v>
                </c:pt>
                <c:pt idx="16726">
                  <c:v>23.2305555555556</c:v>
                </c:pt>
                <c:pt idx="16727">
                  <c:v>23.231944444444402</c:v>
                </c:pt>
                <c:pt idx="16728">
                  <c:v>23.233333333333299</c:v>
                </c:pt>
                <c:pt idx="16729">
                  <c:v>23.234722222222199</c:v>
                </c:pt>
                <c:pt idx="16730">
                  <c:v>23.2361111111111</c:v>
                </c:pt>
                <c:pt idx="16731">
                  <c:v>23.237500000000001</c:v>
                </c:pt>
                <c:pt idx="16732">
                  <c:v>23.238888888888901</c:v>
                </c:pt>
                <c:pt idx="16733">
                  <c:v>23.240277777777798</c:v>
                </c:pt>
                <c:pt idx="16734">
                  <c:v>23.241666666666699</c:v>
                </c:pt>
                <c:pt idx="16735">
                  <c:v>23.2430555555556</c:v>
                </c:pt>
                <c:pt idx="16736">
                  <c:v>23.244444444444401</c:v>
                </c:pt>
                <c:pt idx="16737">
                  <c:v>23.245833333333302</c:v>
                </c:pt>
                <c:pt idx="16738">
                  <c:v>23.247222222222199</c:v>
                </c:pt>
                <c:pt idx="16739">
                  <c:v>23.248611111111099</c:v>
                </c:pt>
                <c:pt idx="16740">
                  <c:v>23.25</c:v>
                </c:pt>
                <c:pt idx="16741">
                  <c:v>23.251388888888901</c:v>
                </c:pt>
                <c:pt idx="16742">
                  <c:v>23.252777777777801</c:v>
                </c:pt>
                <c:pt idx="16743">
                  <c:v>23.254166666666698</c:v>
                </c:pt>
                <c:pt idx="16744">
                  <c:v>23.255555555555599</c:v>
                </c:pt>
                <c:pt idx="16745">
                  <c:v>23.2569444444444</c:v>
                </c:pt>
                <c:pt idx="16746">
                  <c:v>23.258333333333301</c:v>
                </c:pt>
                <c:pt idx="16747">
                  <c:v>23.259722222222202</c:v>
                </c:pt>
                <c:pt idx="16748">
                  <c:v>23.261111111111099</c:v>
                </c:pt>
                <c:pt idx="16749">
                  <c:v>23.262499999999999</c:v>
                </c:pt>
                <c:pt idx="16750">
                  <c:v>23.2638888888889</c:v>
                </c:pt>
                <c:pt idx="16751">
                  <c:v>23.265277777777801</c:v>
                </c:pt>
                <c:pt idx="16752">
                  <c:v>23.266666666666701</c:v>
                </c:pt>
                <c:pt idx="16753">
                  <c:v>23.268055555555598</c:v>
                </c:pt>
                <c:pt idx="16754">
                  <c:v>23.2694444444444</c:v>
                </c:pt>
                <c:pt idx="16755">
                  <c:v>23.2708333333333</c:v>
                </c:pt>
                <c:pt idx="16756">
                  <c:v>23.272222222222201</c:v>
                </c:pt>
                <c:pt idx="16757">
                  <c:v>23.273611111111101</c:v>
                </c:pt>
                <c:pt idx="16758">
                  <c:v>23.274999999999999</c:v>
                </c:pt>
                <c:pt idx="16759">
                  <c:v>23.276388888888899</c:v>
                </c:pt>
                <c:pt idx="16760">
                  <c:v>23.2777777777778</c:v>
                </c:pt>
                <c:pt idx="16761">
                  <c:v>23.279166666666701</c:v>
                </c:pt>
                <c:pt idx="16762">
                  <c:v>23.280555555555601</c:v>
                </c:pt>
                <c:pt idx="16763">
                  <c:v>23.281944444444399</c:v>
                </c:pt>
                <c:pt idx="16764">
                  <c:v>23.283333333333299</c:v>
                </c:pt>
                <c:pt idx="16765">
                  <c:v>23.2847222222222</c:v>
                </c:pt>
                <c:pt idx="16766">
                  <c:v>23.286111111111101</c:v>
                </c:pt>
                <c:pt idx="16767">
                  <c:v>23.287500000000001</c:v>
                </c:pt>
                <c:pt idx="16768">
                  <c:v>23.288888888888899</c:v>
                </c:pt>
                <c:pt idx="16769">
                  <c:v>23.290277777777799</c:v>
                </c:pt>
                <c:pt idx="16770">
                  <c:v>23.2916666666667</c:v>
                </c:pt>
                <c:pt idx="16771">
                  <c:v>23.2930555555556</c:v>
                </c:pt>
                <c:pt idx="16772">
                  <c:v>23.294444444444402</c:v>
                </c:pt>
                <c:pt idx="16773">
                  <c:v>23.295833333333299</c:v>
                </c:pt>
                <c:pt idx="16774">
                  <c:v>23.297222222222199</c:v>
                </c:pt>
                <c:pt idx="16775">
                  <c:v>23.2986111111111</c:v>
                </c:pt>
                <c:pt idx="16776">
                  <c:v>23.3</c:v>
                </c:pt>
                <c:pt idx="16777">
                  <c:v>23.301388888888901</c:v>
                </c:pt>
                <c:pt idx="16778">
                  <c:v>23.302777777777798</c:v>
                </c:pt>
                <c:pt idx="16779">
                  <c:v>23.304166666666699</c:v>
                </c:pt>
                <c:pt idx="16780">
                  <c:v>23.3055555555556</c:v>
                </c:pt>
                <c:pt idx="16781">
                  <c:v>23.306944444444401</c:v>
                </c:pt>
                <c:pt idx="16782">
                  <c:v>23.308333333333302</c:v>
                </c:pt>
                <c:pt idx="16783">
                  <c:v>23.309722222222199</c:v>
                </c:pt>
                <c:pt idx="16784">
                  <c:v>23.311111111111099</c:v>
                </c:pt>
                <c:pt idx="16785">
                  <c:v>23.3125</c:v>
                </c:pt>
                <c:pt idx="16786">
                  <c:v>23.313888888888901</c:v>
                </c:pt>
                <c:pt idx="16787">
                  <c:v>23.315277777777801</c:v>
                </c:pt>
                <c:pt idx="16788">
                  <c:v>23.316666666666698</c:v>
                </c:pt>
                <c:pt idx="16789">
                  <c:v>23.318055555555599</c:v>
                </c:pt>
                <c:pt idx="16790">
                  <c:v>23.3194444444444</c:v>
                </c:pt>
                <c:pt idx="16791">
                  <c:v>23.320833333333301</c:v>
                </c:pt>
                <c:pt idx="16792">
                  <c:v>23.322222222222202</c:v>
                </c:pt>
                <c:pt idx="16793">
                  <c:v>23.323611111111099</c:v>
                </c:pt>
                <c:pt idx="16794">
                  <c:v>23.324999999999999</c:v>
                </c:pt>
                <c:pt idx="16795">
                  <c:v>23.3263888888889</c:v>
                </c:pt>
                <c:pt idx="16796">
                  <c:v>23.327777777777801</c:v>
                </c:pt>
                <c:pt idx="16797">
                  <c:v>23.329166666666701</c:v>
                </c:pt>
                <c:pt idx="16798">
                  <c:v>23.330555555555598</c:v>
                </c:pt>
                <c:pt idx="16799">
                  <c:v>23.3319444444444</c:v>
                </c:pt>
                <c:pt idx="16800">
                  <c:v>23.3333333333333</c:v>
                </c:pt>
                <c:pt idx="16801">
                  <c:v>23.334722222222201</c:v>
                </c:pt>
                <c:pt idx="16802">
                  <c:v>23.336111111111101</c:v>
                </c:pt>
                <c:pt idx="16803">
                  <c:v>23.337499999999999</c:v>
                </c:pt>
                <c:pt idx="16804">
                  <c:v>23.338888888888899</c:v>
                </c:pt>
                <c:pt idx="16805">
                  <c:v>23.3402777777778</c:v>
                </c:pt>
                <c:pt idx="16806">
                  <c:v>23.341666666666701</c:v>
                </c:pt>
                <c:pt idx="16807">
                  <c:v>23.343055555555601</c:v>
                </c:pt>
                <c:pt idx="16808">
                  <c:v>23.344444444444399</c:v>
                </c:pt>
                <c:pt idx="16809">
                  <c:v>23.345833333333299</c:v>
                </c:pt>
                <c:pt idx="16810">
                  <c:v>23.3472222222222</c:v>
                </c:pt>
                <c:pt idx="16811">
                  <c:v>23.348611111111101</c:v>
                </c:pt>
                <c:pt idx="16812">
                  <c:v>23.35</c:v>
                </c:pt>
                <c:pt idx="16813">
                  <c:v>23.351388888888899</c:v>
                </c:pt>
                <c:pt idx="16814">
                  <c:v>23.352777777777799</c:v>
                </c:pt>
                <c:pt idx="16815">
                  <c:v>23.3541666666667</c:v>
                </c:pt>
                <c:pt idx="16816">
                  <c:v>23.3555555555556</c:v>
                </c:pt>
                <c:pt idx="16817">
                  <c:v>23.356944444444402</c:v>
                </c:pt>
                <c:pt idx="16818">
                  <c:v>23.358333333333299</c:v>
                </c:pt>
                <c:pt idx="16819">
                  <c:v>23.359722222222199</c:v>
                </c:pt>
                <c:pt idx="16820">
                  <c:v>23.3611111111111</c:v>
                </c:pt>
                <c:pt idx="16821">
                  <c:v>23.362500000000001</c:v>
                </c:pt>
                <c:pt idx="16822">
                  <c:v>23.363888888888901</c:v>
                </c:pt>
                <c:pt idx="16823">
                  <c:v>23.365277777777798</c:v>
                </c:pt>
                <c:pt idx="16824">
                  <c:v>23.366666666666699</c:v>
                </c:pt>
                <c:pt idx="16825">
                  <c:v>23.3680555555556</c:v>
                </c:pt>
                <c:pt idx="16826">
                  <c:v>23.369444444444401</c:v>
                </c:pt>
                <c:pt idx="16827">
                  <c:v>23.370833333333302</c:v>
                </c:pt>
                <c:pt idx="16828">
                  <c:v>23.372222222222199</c:v>
                </c:pt>
                <c:pt idx="16829">
                  <c:v>23.373611111111099</c:v>
                </c:pt>
                <c:pt idx="16830">
                  <c:v>23.375</c:v>
                </c:pt>
                <c:pt idx="16831">
                  <c:v>23.376388888888901</c:v>
                </c:pt>
                <c:pt idx="16832">
                  <c:v>23.377777777777801</c:v>
                </c:pt>
                <c:pt idx="16833">
                  <c:v>23.379166666666698</c:v>
                </c:pt>
                <c:pt idx="16834">
                  <c:v>23.380555555555599</c:v>
                </c:pt>
                <c:pt idx="16835">
                  <c:v>23.3819444444444</c:v>
                </c:pt>
                <c:pt idx="16836">
                  <c:v>23.383333333333301</c:v>
                </c:pt>
                <c:pt idx="16837">
                  <c:v>23.384722222222202</c:v>
                </c:pt>
                <c:pt idx="16838">
                  <c:v>23.386111111111099</c:v>
                </c:pt>
                <c:pt idx="16839">
                  <c:v>23.387499999999999</c:v>
                </c:pt>
                <c:pt idx="16840">
                  <c:v>23.3888888888889</c:v>
                </c:pt>
                <c:pt idx="16841">
                  <c:v>23.390277777777801</c:v>
                </c:pt>
                <c:pt idx="16842">
                  <c:v>23.391666666666701</c:v>
                </c:pt>
                <c:pt idx="16843">
                  <c:v>23.393055555555598</c:v>
                </c:pt>
                <c:pt idx="16844">
                  <c:v>23.3944444444444</c:v>
                </c:pt>
                <c:pt idx="16845">
                  <c:v>23.3958333333333</c:v>
                </c:pt>
                <c:pt idx="16846">
                  <c:v>23.397222222222201</c:v>
                </c:pt>
                <c:pt idx="16847">
                  <c:v>23.398611111111101</c:v>
                </c:pt>
                <c:pt idx="16848">
                  <c:v>23.4</c:v>
                </c:pt>
                <c:pt idx="16849">
                  <c:v>23.401388888888899</c:v>
                </c:pt>
                <c:pt idx="16850">
                  <c:v>23.4027777777778</c:v>
                </c:pt>
                <c:pt idx="16851">
                  <c:v>23.404166666666701</c:v>
                </c:pt>
                <c:pt idx="16852">
                  <c:v>23.405555555555601</c:v>
                </c:pt>
                <c:pt idx="16853">
                  <c:v>23.406944444444399</c:v>
                </c:pt>
                <c:pt idx="16854">
                  <c:v>23.408333333333299</c:v>
                </c:pt>
                <c:pt idx="16855">
                  <c:v>23.4097222222222</c:v>
                </c:pt>
                <c:pt idx="16856">
                  <c:v>23.411111111111101</c:v>
                </c:pt>
                <c:pt idx="16857">
                  <c:v>23.412500000000001</c:v>
                </c:pt>
                <c:pt idx="16858">
                  <c:v>23.413888888888899</c:v>
                </c:pt>
                <c:pt idx="16859">
                  <c:v>23.415277777777799</c:v>
                </c:pt>
                <c:pt idx="16860">
                  <c:v>23.4166666666667</c:v>
                </c:pt>
                <c:pt idx="16861">
                  <c:v>23.4180555555556</c:v>
                </c:pt>
                <c:pt idx="16862">
                  <c:v>23.419444444444402</c:v>
                </c:pt>
                <c:pt idx="16863">
                  <c:v>23.420833333333299</c:v>
                </c:pt>
                <c:pt idx="16864">
                  <c:v>23.422222222222199</c:v>
                </c:pt>
                <c:pt idx="16865">
                  <c:v>23.4236111111111</c:v>
                </c:pt>
                <c:pt idx="16866">
                  <c:v>23.425000000000001</c:v>
                </c:pt>
                <c:pt idx="16867">
                  <c:v>23.426388888888901</c:v>
                </c:pt>
                <c:pt idx="16868">
                  <c:v>23.427777777777798</c:v>
                </c:pt>
                <c:pt idx="16869">
                  <c:v>23.429166666666699</c:v>
                </c:pt>
                <c:pt idx="16870">
                  <c:v>23.4305555555556</c:v>
                </c:pt>
                <c:pt idx="16871">
                  <c:v>23.431944444444401</c:v>
                </c:pt>
                <c:pt idx="16872">
                  <c:v>23.433333333333302</c:v>
                </c:pt>
                <c:pt idx="16873">
                  <c:v>23.434722222222199</c:v>
                </c:pt>
                <c:pt idx="16874">
                  <c:v>23.436111111111099</c:v>
                </c:pt>
                <c:pt idx="16875">
                  <c:v>23.4375</c:v>
                </c:pt>
                <c:pt idx="16876">
                  <c:v>23.438888888888901</c:v>
                </c:pt>
                <c:pt idx="16877">
                  <c:v>23.440277777777801</c:v>
                </c:pt>
                <c:pt idx="16878">
                  <c:v>23.441666666666698</c:v>
                </c:pt>
                <c:pt idx="16879">
                  <c:v>23.443055555555599</c:v>
                </c:pt>
                <c:pt idx="16880">
                  <c:v>23.4444444444444</c:v>
                </c:pt>
                <c:pt idx="16881">
                  <c:v>23.445833333333301</c:v>
                </c:pt>
                <c:pt idx="16882">
                  <c:v>23.447222222222202</c:v>
                </c:pt>
                <c:pt idx="16883">
                  <c:v>23.448611111111099</c:v>
                </c:pt>
                <c:pt idx="16884">
                  <c:v>23.45</c:v>
                </c:pt>
                <c:pt idx="16885">
                  <c:v>23.4513888888889</c:v>
                </c:pt>
                <c:pt idx="16886">
                  <c:v>23.452777777777801</c:v>
                </c:pt>
                <c:pt idx="16887">
                  <c:v>23.454166666666701</c:v>
                </c:pt>
                <c:pt idx="16888">
                  <c:v>23.455555555555598</c:v>
                </c:pt>
                <c:pt idx="16889">
                  <c:v>23.4569444444444</c:v>
                </c:pt>
                <c:pt idx="16890">
                  <c:v>23.4583333333333</c:v>
                </c:pt>
                <c:pt idx="16891">
                  <c:v>23.459722222222201</c:v>
                </c:pt>
                <c:pt idx="16892">
                  <c:v>23.461111111111101</c:v>
                </c:pt>
                <c:pt idx="16893">
                  <c:v>23.462499999999999</c:v>
                </c:pt>
                <c:pt idx="16894">
                  <c:v>23.463888888888899</c:v>
                </c:pt>
                <c:pt idx="16895">
                  <c:v>23.4652777777778</c:v>
                </c:pt>
                <c:pt idx="16896">
                  <c:v>23.466666666666701</c:v>
                </c:pt>
                <c:pt idx="16897">
                  <c:v>23.468055555555601</c:v>
                </c:pt>
                <c:pt idx="16898">
                  <c:v>23.469444444444399</c:v>
                </c:pt>
                <c:pt idx="16899">
                  <c:v>23.470833333333299</c:v>
                </c:pt>
                <c:pt idx="16900">
                  <c:v>23.4722222222222</c:v>
                </c:pt>
                <c:pt idx="16901">
                  <c:v>23.473611111111101</c:v>
                </c:pt>
                <c:pt idx="16902">
                  <c:v>23.475000000000001</c:v>
                </c:pt>
                <c:pt idx="16903">
                  <c:v>23.476388888888899</c:v>
                </c:pt>
                <c:pt idx="16904">
                  <c:v>23.477777777777799</c:v>
                </c:pt>
                <c:pt idx="16905">
                  <c:v>23.4791666666667</c:v>
                </c:pt>
                <c:pt idx="16906">
                  <c:v>23.4805555555556</c:v>
                </c:pt>
                <c:pt idx="16907">
                  <c:v>23.481944444444402</c:v>
                </c:pt>
                <c:pt idx="16908">
                  <c:v>23.483333333333299</c:v>
                </c:pt>
                <c:pt idx="16909">
                  <c:v>23.484722222222199</c:v>
                </c:pt>
                <c:pt idx="16910">
                  <c:v>23.4861111111111</c:v>
                </c:pt>
                <c:pt idx="16911">
                  <c:v>23.487500000000001</c:v>
                </c:pt>
                <c:pt idx="16912">
                  <c:v>23.488888888888901</c:v>
                </c:pt>
                <c:pt idx="16913">
                  <c:v>23.490277777777798</c:v>
                </c:pt>
                <c:pt idx="16914">
                  <c:v>23.491666666666699</c:v>
                </c:pt>
                <c:pt idx="16915">
                  <c:v>23.4930555555556</c:v>
                </c:pt>
                <c:pt idx="16916">
                  <c:v>23.494444444444401</c:v>
                </c:pt>
                <c:pt idx="16917">
                  <c:v>23.495833333333302</c:v>
                </c:pt>
                <c:pt idx="16918">
                  <c:v>23.497222222222199</c:v>
                </c:pt>
                <c:pt idx="16919">
                  <c:v>23.498611111111099</c:v>
                </c:pt>
                <c:pt idx="16920">
                  <c:v>23.5</c:v>
                </c:pt>
                <c:pt idx="16921">
                  <c:v>23.501388888888901</c:v>
                </c:pt>
                <c:pt idx="16922">
                  <c:v>23.502777777777801</c:v>
                </c:pt>
                <c:pt idx="16923">
                  <c:v>23.504166666666698</c:v>
                </c:pt>
                <c:pt idx="16924">
                  <c:v>23.505555555555599</c:v>
                </c:pt>
                <c:pt idx="16925">
                  <c:v>23.5069444444444</c:v>
                </c:pt>
                <c:pt idx="16926">
                  <c:v>23.508333333333301</c:v>
                </c:pt>
                <c:pt idx="16927">
                  <c:v>23.509722222222202</c:v>
                </c:pt>
                <c:pt idx="16928">
                  <c:v>23.511111111111099</c:v>
                </c:pt>
                <c:pt idx="16929">
                  <c:v>23.512499999999999</c:v>
                </c:pt>
                <c:pt idx="16930">
                  <c:v>23.5138888888889</c:v>
                </c:pt>
                <c:pt idx="16931">
                  <c:v>23.515277777777801</c:v>
                </c:pt>
                <c:pt idx="16932">
                  <c:v>23.516666666666701</c:v>
                </c:pt>
                <c:pt idx="16933">
                  <c:v>23.518055555555598</c:v>
                </c:pt>
                <c:pt idx="16934">
                  <c:v>23.5194444444444</c:v>
                </c:pt>
                <c:pt idx="16935">
                  <c:v>23.5208333333333</c:v>
                </c:pt>
                <c:pt idx="16936">
                  <c:v>23.522222222222201</c:v>
                </c:pt>
                <c:pt idx="16937">
                  <c:v>23.523611111111101</c:v>
                </c:pt>
                <c:pt idx="16938">
                  <c:v>23.524999999999999</c:v>
                </c:pt>
                <c:pt idx="16939">
                  <c:v>23.526388888888899</c:v>
                </c:pt>
                <c:pt idx="16940">
                  <c:v>23.5277777777778</c:v>
                </c:pt>
                <c:pt idx="16941">
                  <c:v>23.529166666666701</c:v>
                </c:pt>
                <c:pt idx="16942">
                  <c:v>23.530555555555601</c:v>
                </c:pt>
                <c:pt idx="16943">
                  <c:v>23.531944444444399</c:v>
                </c:pt>
                <c:pt idx="16944">
                  <c:v>23.533333333333299</c:v>
                </c:pt>
                <c:pt idx="16945">
                  <c:v>23.5347222222222</c:v>
                </c:pt>
                <c:pt idx="16946">
                  <c:v>23.536111111111101</c:v>
                </c:pt>
                <c:pt idx="16947">
                  <c:v>23.537500000000001</c:v>
                </c:pt>
                <c:pt idx="16948">
                  <c:v>23.538888888888899</c:v>
                </c:pt>
                <c:pt idx="16949">
                  <c:v>23.540277777777799</c:v>
                </c:pt>
                <c:pt idx="16950">
                  <c:v>23.5416666666667</c:v>
                </c:pt>
                <c:pt idx="16951">
                  <c:v>23.5430555555556</c:v>
                </c:pt>
                <c:pt idx="16952">
                  <c:v>23.544444444444402</c:v>
                </c:pt>
                <c:pt idx="16953">
                  <c:v>23.545833333333299</c:v>
                </c:pt>
                <c:pt idx="16954">
                  <c:v>23.547222222222199</c:v>
                </c:pt>
                <c:pt idx="16955">
                  <c:v>23.5486111111111</c:v>
                </c:pt>
                <c:pt idx="16956">
                  <c:v>23.55</c:v>
                </c:pt>
                <c:pt idx="16957">
                  <c:v>23.551388888888901</c:v>
                </c:pt>
                <c:pt idx="16958">
                  <c:v>23.552777777777798</c:v>
                </c:pt>
                <c:pt idx="16959">
                  <c:v>23.554166666666699</c:v>
                </c:pt>
                <c:pt idx="16960">
                  <c:v>23.5555555555556</c:v>
                </c:pt>
                <c:pt idx="16961">
                  <c:v>23.556944444444401</c:v>
                </c:pt>
                <c:pt idx="16962">
                  <c:v>23.558333333333302</c:v>
                </c:pt>
                <c:pt idx="16963">
                  <c:v>23.559722222222199</c:v>
                </c:pt>
                <c:pt idx="16964">
                  <c:v>23.561111111111099</c:v>
                </c:pt>
                <c:pt idx="16965">
                  <c:v>23.5625</c:v>
                </c:pt>
                <c:pt idx="16966">
                  <c:v>23.563888888888901</c:v>
                </c:pt>
                <c:pt idx="16967">
                  <c:v>23.565277777777801</c:v>
                </c:pt>
                <c:pt idx="16968">
                  <c:v>23.566666666666698</c:v>
                </c:pt>
                <c:pt idx="16969">
                  <c:v>23.568055555555599</c:v>
                </c:pt>
                <c:pt idx="16970">
                  <c:v>23.5694444444444</c:v>
                </c:pt>
                <c:pt idx="16971">
                  <c:v>23.570833333333301</c:v>
                </c:pt>
                <c:pt idx="16972">
                  <c:v>23.572222222222202</c:v>
                </c:pt>
                <c:pt idx="16973">
                  <c:v>23.573611111111099</c:v>
                </c:pt>
                <c:pt idx="16974">
                  <c:v>23.574999999999999</c:v>
                </c:pt>
                <c:pt idx="16975">
                  <c:v>23.5763888888889</c:v>
                </c:pt>
                <c:pt idx="16976">
                  <c:v>23.577777777777801</c:v>
                </c:pt>
                <c:pt idx="16977">
                  <c:v>23.579166666666701</c:v>
                </c:pt>
                <c:pt idx="16978">
                  <c:v>23.580555555555598</c:v>
                </c:pt>
                <c:pt idx="16979">
                  <c:v>23.5819444444444</c:v>
                </c:pt>
                <c:pt idx="16980">
                  <c:v>23.5833333333333</c:v>
                </c:pt>
                <c:pt idx="16981">
                  <c:v>23.584722222222201</c:v>
                </c:pt>
                <c:pt idx="16982">
                  <c:v>23.586111111111101</c:v>
                </c:pt>
                <c:pt idx="16983">
                  <c:v>23.587499999999999</c:v>
                </c:pt>
                <c:pt idx="16984">
                  <c:v>23.588888888888899</c:v>
                </c:pt>
                <c:pt idx="16985">
                  <c:v>23.5902777777778</c:v>
                </c:pt>
                <c:pt idx="16986">
                  <c:v>23.591666666666701</c:v>
                </c:pt>
                <c:pt idx="16987">
                  <c:v>23.593055555555601</c:v>
                </c:pt>
                <c:pt idx="16988">
                  <c:v>23.594444444444399</c:v>
                </c:pt>
                <c:pt idx="16989">
                  <c:v>23.595833333333299</c:v>
                </c:pt>
                <c:pt idx="16990">
                  <c:v>23.5972222222222</c:v>
                </c:pt>
                <c:pt idx="16991">
                  <c:v>23.598611111111101</c:v>
                </c:pt>
                <c:pt idx="16992">
                  <c:v>23.6</c:v>
                </c:pt>
                <c:pt idx="16993">
                  <c:v>23.601388888888899</c:v>
                </c:pt>
                <c:pt idx="16994">
                  <c:v>23.602777777777799</c:v>
                </c:pt>
                <c:pt idx="16995">
                  <c:v>23.6041666666667</c:v>
                </c:pt>
                <c:pt idx="16996">
                  <c:v>23.6055555555556</c:v>
                </c:pt>
                <c:pt idx="16997">
                  <c:v>23.606944444444402</c:v>
                </c:pt>
                <c:pt idx="16998">
                  <c:v>23.608333333333299</c:v>
                </c:pt>
                <c:pt idx="16999">
                  <c:v>23.609722222222199</c:v>
                </c:pt>
                <c:pt idx="17000">
                  <c:v>23.6111111111111</c:v>
                </c:pt>
                <c:pt idx="17001">
                  <c:v>23.612500000000001</c:v>
                </c:pt>
                <c:pt idx="17002">
                  <c:v>23.613888888888901</c:v>
                </c:pt>
                <c:pt idx="17003">
                  <c:v>23.615277777777798</c:v>
                </c:pt>
                <c:pt idx="17004">
                  <c:v>23.616666666666699</c:v>
                </c:pt>
                <c:pt idx="17005">
                  <c:v>23.6180555555556</c:v>
                </c:pt>
                <c:pt idx="17006">
                  <c:v>23.619444444444401</c:v>
                </c:pt>
                <c:pt idx="17007">
                  <c:v>23.620833333333302</c:v>
                </c:pt>
                <c:pt idx="17008">
                  <c:v>23.622222222222199</c:v>
                </c:pt>
                <c:pt idx="17009">
                  <c:v>23.623611111111099</c:v>
                </c:pt>
                <c:pt idx="17010">
                  <c:v>23.625</c:v>
                </c:pt>
                <c:pt idx="17011">
                  <c:v>23.626388888888901</c:v>
                </c:pt>
                <c:pt idx="17012">
                  <c:v>23.627777777777801</c:v>
                </c:pt>
                <c:pt idx="17013">
                  <c:v>23.629166666666698</c:v>
                </c:pt>
                <c:pt idx="17014">
                  <c:v>23.630555555555599</c:v>
                </c:pt>
                <c:pt idx="17015">
                  <c:v>23.6319444444444</c:v>
                </c:pt>
                <c:pt idx="17016">
                  <c:v>23.633333333333301</c:v>
                </c:pt>
                <c:pt idx="17017">
                  <c:v>23.634722222222202</c:v>
                </c:pt>
                <c:pt idx="17018">
                  <c:v>23.636111111111099</c:v>
                </c:pt>
                <c:pt idx="17019">
                  <c:v>23.637499999999999</c:v>
                </c:pt>
                <c:pt idx="17020">
                  <c:v>23.6388888888889</c:v>
                </c:pt>
                <c:pt idx="17021">
                  <c:v>23.640277777777801</c:v>
                </c:pt>
                <c:pt idx="17022">
                  <c:v>23.641666666666701</c:v>
                </c:pt>
                <c:pt idx="17023">
                  <c:v>23.643055555555598</c:v>
                </c:pt>
                <c:pt idx="17024">
                  <c:v>23.6444444444444</c:v>
                </c:pt>
                <c:pt idx="17025">
                  <c:v>23.6458333333333</c:v>
                </c:pt>
                <c:pt idx="17026">
                  <c:v>23.647222222222201</c:v>
                </c:pt>
                <c:pt idx="17027">
                  <c:v>23.648611111111101</c:v>
                </c:pt>
                <c:pt idx="17028">
                  <c:v>23.65</c:v>
                </c:pt>
                <c:pt idx="17029">
                  <c:v>23.651388888888899</c:v>
                </c:pt>
                <c:pt idx="17030">
                  <c:v>23.6527777777778</c:v>
                </c:pt>
                <c:pt idx="17031">
                  <c:v>23.654166666666701</c:v>
                </c:pt>
                <c:pt idx="17032">
                  <c:v>23.655555555555601</c:v>
                </c:pt>
                <c:pt idx="17033">
                  <c:v>23.656944444444399</c:v>
                </c:pt>
                <c:pt idx="17034">
                  <c:v>23.658333333333299</c:v>
                </c:pt>
                <c:pt idx="17035">
                  <c:v>23.6597222222222</c:v>
                </c:pt>
                <c:pt idx="17036">
                  <c:v>23.661111111111101</c:v>
                </c:pt>
                <c:pt idx="17037">
                  <c:v>23.662500000000001</c:v>
                </c:pt>
                <c:pt idx="17038">
                  <c:v>23.663888888888899</c:v>
                </c:pt>
                <c:pt idx="17039">
                  <c:v>23.665277777777799</c:v>
                </c:pt>
                <c:pt idx="17040">
                  <c:v>23.6666666666667</c:v>
                </c:pt>
                <c:pt idx="17041">
                  <c:v>23.6680555555556</c:v>
                </c:pt>
                <c:pt idx="17042">
                  <c:v>23.669444444444402</c:v>
                </c:pt>
                <c:pt idx="17043">
                  <c:v>23.670833333333299</c:v>
                </c:pt>
                <c:pt idx="17044">
                  <c:v>23.672222222222199</c:v>
                </c:pt>
                <c:pt idx="17045">
                  <c:v>23.6736111111111</c:v>
                </c:pt>
                <c:pt idx="17046">
                  <c:v>23.675000000000001</c:v>
                </c:pt>
                <c:pt idx="17047">
                  <c:v>23.676388888888901</c:v>
                </c:pt>
                <c:pt idx="17048">
                  <c:v>23.677777777777798</c:v>
                </c:pt>
                <c:pt idx="17049">
                  <c:v>23.679166666666699</c:v>
                </c:pt>
                <c:pt idx="17050">
                  <c:v>23.6805555555556</c:v>
                </c:pt>
                <c:pt idx="17051">
                  <c:v>23.681944444444401</c:v>
                </c:pt>
                <c:pt idx="17052">
                  <c:v>23.683333333333302</c:v>
                </c:pt>
                <c:pt idx="17053">
                  <c:v>23.684722222222199</c:v>
                </c:pt>
                <c:pt idx="17054">
                  <c:v>23.686111111111099</c:v>
                </c:pt>
                <c:pt idx="17055">
                  <c:v>23.6875</c:v>
                </c:pt>
                <c:pt idx="17056">
                  <c:v>23.688888888888901</c:v>
                </c:pt>
                <c:pt idx="17057">
                  <c:v>23.690277777777801</c:v>
                </c:pt>
                <c:pt idx="17058">
                  <c:v>23.691666666666698</c:v>
                </c:pt>
                <c:pt idx="17059">
                  <c:v>23.693055555555599</c:v>
                </c:pt>
                <c:pt idx="17060">
                  <c:v>23.6944444444444</c:v>
                </c:pt>
                <c:pt idx="17061">
                  <c:v>23.695833333333301</c:v>
                </c:pt>
                <c:pt idx="17062">
                  <c:v>23.697222222222202</c:v>
                </c:pt>
                <c:pt idx="17063">
                  <c:v>23.698611111111099</c:v>
                </c:pt>
                <c:pt idx="17064">
                  <c:v>23.7</c:v>
                </c:pt>
                <c:pt idx="17065">
                  <c:v>23.7013888888889</c:v>
                </c:pt>
                <c:pt idx="17066">
                  <c:v>23.702777777777801</c:v>
                </c:pt>
                <c:pt idx="17067">
                  <c:v>23.704166666666701</c:v>
                </c:pt>
                <c:pt idx="17068">
                  <c:v>23.705555555555598</c:v>
                </c:pt>
                <c:pt idx="17069">
                  <c:v>23.7069444444444</c:v>
                </c:pt>
                <c:pt idx="17070">
                  <c:v>23.7083333333333</c:v>
                </c:pt>
                <c:pt idx="17071">
                  <c:v>23.709722222222201</c:v>
                </c:pt>
                <c:pt idx="17072">
                  <c:v>23.711111111111101</c:v>
                </c:pt>
                <c:pt idx="17073">
                  <c:v>23.712499999999999</c:v>
                </c:pt>
                <c:pt idx="17074">
                  <c:v>23.713888888888899</c:v>
                </c:pt>
                <c:pt idx="17075">
                  <c:v>23.7152777777778</c:v>
                </c:pt>
                <c:pt idx="17076">
                  <c:v>23.716666666666701</c:v>
                </c:pt>
                <c:pt idx="17077">
                  <c:v>23.718055555555601</c:v>
                </c:pt>
                <c:pt idx="17078">
                  <c:v>23.719444444444399</c:v>
                </c:pt>
                <c:pt idx="17079">
                  <c:v>23.720833333333299</c:v>
                </c:pt>
                <c:pt idx="17080">
                  <c:v>23.7222222222222</c:v>
                </c:pt>
                <c:pt idx="17081">
                  <c:v>23.723611111111101</c:v>
                </c:pt>
                <c:pt idx="17082">
                  <c:v>23.725000000000001</c:v>
                </c:pt>
                <c:pt idx="17083">
                  <c:v>23.726388888888899</c:v>
                </c:pt>
                <c:pt idx="17084">
                  <c:v>23.727777777777799</c:v>
                </c:pt>
                <c:pt idx="17085">
                  <c:v>23.7291666666667</c:v>
                </c:pt>
                <c:pt idx="17086">
                  <c:v>23.7305555555556</c:v>
                </c:pt>
                <c:pt idx="17087">
                  <c:v>23.731944444444402</c:v>
                </c:pt>
                <c:pt idx="17088">
                  <c:v>23.733333333333299</c:v>
                </c:pt>
                <c:pt idx="17089">
                  <c:v>23.734722222222199</c:v>
                </c:pt>
                <c:pt idx="17090">
                  <c:v>23.7361111111111</c:v>
                </c:pt>
                <c:pt idx="17091">
                  <c:v>23.737500000000001</c:v>
                </c:pt>
                <c:pt idx="17092">
                  <c:v>23.738888888888901</c:v>
                </c:pt>
                <c:pt idx="17093">
                  <c:v>23.740277777777798</c:v>
                </c:pt>
                <c:pt idx="17094">
                  <c:v>23.741666666666699</c:v>
                </c:pt>
                <c:pt idx="17095">
                  <c:v>23.7430555555556</c:v>
                </c:pt>
                <c:pt idx="17096">
                  <c:v>23.744444444444401</c:v>
                </c:pt>
                <c:pt idx="17097">
                  <c:v>23.745833333333302</c:v>
                </c:pt>
                <c:pt idx="17098">
                  <c:v>23.747222222222199</c:v>
                </c:pt>
                <c:pt idx="17099">
                  <c:v>23.748611111111099</c:v>
                </c:pt>
                <c:pt idx="17100">
                  <c:v>23.75</c:v>
                </c:pt>
                <c:pt idx="17101">
                  <c:v>23.751388888888901</c:v>
                </c:pt>
                <c:pt idx="17102">
                  <c:v>23.752777777777801</c:v>
                </c:pt>
                <c:pt idx="17103">
                  <c:v>23.754166666666698</c:v>
                </c:pt>
                <c:pt idx="17104">
                  <c:v>23.755555555555599</c:v>
                </c:pt>
                <c:pt idx="17105">
                  <c:v>23.7569444444444</c:v>
                </c:pt>
                <c:pt idx="17106">
                  <c:v>23.758333333333301</c:v>
                </c:pt>
                <c:pt idx="17107">
                  <c:v>23.759722222222202</c:v>
                </c:pt>
                <c:pt idx="17108">
                  <c:v>23.761111111111099</c:v>
                </c:pt>
                <c:pt idx="17109">
                  <c:v>23.762499999999999</c:v>
                </c:pt>
                <c:pt idx="17110">
                  <c:v>23.7638888888889</c:v>
                </c:pt>
                <c:pt idx="17111">
                  <c:v>23.765277777777801</c:v>
                </c:pt>
                <c:pt idx="17112">
                  <c:v>23.766666666666701</c:v>
                </c:pt>
                <c:pt idx="17113">
                  <c:v>23.768055555555598</c:v>
                </c:pt>
                <c:pt idx="17114">
                  <c:v>23.7694444444444</c:v>
                </c:pt>
                <c:pt idx="17115">
                  <c:v>23.7708333333333</c:v>
                </c:pt>
                <c:pt idx="17116">
                  <c:v>23.772222222222201</c:v>
                </c:pt>
                <c:pt idx="17117">
                  <c:v>23.773611111111101</c:v>
                </c:pt>
                <c:pt idx="17118">
                  <c:v>23.774999999999999</c:v>
                </c:pt>
                <c:pt idx="17119">
                  <c:v>23.776388888888899</c:v>
                </c:pt>
                <c:pt idx="17120">
                  <c:v>23.7777777777778</c:v>
                </c:pt>
                <c:pt idx="17121">
                  <c:v>23.779166666666701</c:v>
                </c:pt>
                <c:pt idx="17122">
                  <c:v>23.780555555555601</c:v>
                </c:pt>
                <c:pt idx="17123">
                  <c:v>23.781944444444399</c:v>
                </c:pt>
                <c:pt idx="17124">
                  <c:v>23.783333333333299</c:v>
                </c:pt>
                <c:pt idx="17125">
                  <c:v>23.7847222222222</c:v>
                </c:pt>
                <c:pt idx="17126">
                  <c:v>23.786111111111101</c:v>
                </c:pt>
                <c:pt idx="17127">
                  <c:v>23.787500000000001</c:v>
                </c:pt>
                <c:pt idx="17128">
                  <c:v>23.788888888888899</c:v>
                </c:pt>
                <c:pt idx="17129">
                  <c:v>23.790277777777799</c:v>
                </c:pt>
                <c:pt idx="17130">
                  <c:v>23.7916666666667</c:v>
                </c:pt>
                <c:pt idx="17131">
                  <c:v>23.7930555555556</c:v>
                </c:pt>
                <c:pt idx="17132">
                  <c:v>23.794444444444402</c:v>
                </c:pt>
                <c:pt idx="17133">
                  <c:v>23.795833333333299</c:v>
                </c:pt>
                <c:pt idx="17134">
                  <c:v>23.797222222222199</c:v>
                </c:pt>
                <c:pt idx="17135">
                  <c:v>23.7986111111111</c:v>
                </c:pt>
                <c:pt idx="17136">
                  <c:v>23.8</c:v>
                </c:pt>
                <c:pt idx="17137">
                  <c:v>23.801388888888901</c:v>
                </c:pt>
                <c:pt idx="17138">
                  <c:v>23.802777777777798</c:v>
                </c:pt>
                <c:pt idx="17139">
                  <c:v>23.804166666666699</c:v>
                </c:pt>
                <c:pt idx="17140">
                  <c:v>23.8055555555556</c:v>
                </c:pt>
                <c:pt idx="17141">
                  <c:v>23.806944444444401</c:v>
                </c:pt>
                <c:pt idx="17142">
                  <c:v>23.808333333333302</c:v>
                </c:pt>
                <c:pt idx="17143">
                  <c:v>23.809722222222199</c:v>
                </c:pt>
                <c:pt idx="17144">
                  <c:v>23.811111111111099</c:v>
                </c:pt>
                <c:pt idx="17145">
                  <c:v>23.8125</c:v>
                </c:pt>
                <c:pt idx="17146">
                  <c:v>23.813888888888901</c:v>
                </c:pt>
                <c:pt idx="17147">
                  <c:v>23.815277777777801</c:v>
                </c:pt>
                <c:pt idx="17148">
                  <c:v>23.816666666666698</c:v>
                </c:pt>
                <c:pt idx="17149">
                  <c:v>23.818055555555599</c:v>
                </c:pt>
                <c:pt idx="17150">
                  <c:v>23.8194444444444</c:v>
                </c:pt>
                <c:pt idx="17151">
                  <c:v>23.820833333333301</c:v>
                </c:pt>
                <c:pt idx="17152">
                  <c:v>23.822222222222202</c:v>
                </c:pt>
                <c:pt idx="17153">
                  <c:v>23.823611111111099</c:v>
                </c:pt>
                <c:pt idx="17154">
                  <c:v>23.824999999999999</c:v>
                </c:pt>
                <c:pt idx="17155">
                  <c:v>23.8263888888889</c:v>
                </c:pt>
                <c:pt idx="17156">
                  <c:v>23.827777777777801</c:v>
                </c:pt>
                <c:pt idx="17157">
                  <c:v>23.829166666666701</c:v>
                </c:pt>
                <c:pt idx="17158">
                  <c:v>23.830555555555598</c:v>
                </c:pt>
                <c:pt idx="17159">
                  <c:v>23.8319444444444</c:v>
                </c:pt>
                <c:pt idx="17160">
                  <c:v>23.8333333333333</c:v>
                </c:pt>
                <c:pt idx="17161">
                  <c:v>23.834722222222201</c:v>
                </c:pt>
                <c:pt idx="17162">
                  <c:v>23.836111111111101</c:v>
                </c:pt>
                <c:pt idx="17163">
                  <c:v>23.837499999999999</c:v>
                </c:pt>
                <c:pt idx="17164">
                  <c:v>23.838888888888899</c:v>
                </c:pt>
                <c:pt idx="17165">
                  <c:v>23.8402777777778</c:v>
                </c:pt>
                <c:pt idx="17166">
                  <c:v>23.841666666666701</c:v>
                </c:pt>
                <c:pt idx="17167">
                  <c:v>23.843055555555601</c:v>
                </c:pt>
                <c:pt idx="17168">
                  <c:v>23.844444444444399</c:v>
                </c:pt>
                <c:pt idx="17169">
                  <c:v>23.845833333333299</c:v>
                </c:pt>
                <c:pt idx="17170">
                  <c:v>23.8472222222222</c:v>
                </c:pt>
                <c:pt idx="17171">
                  <c:v>23.848611111111101</c:v>
                </c:pt>
                <c:pt idx="17172">
                  <c:v>23.85</c:v>
                </c:pt>
                <c:pt idx="17173">
                  <c:v>23.851388888888899</c:v>
                </c:pt>
                <c:pt idx="17174">
                  <c:v>23.852777777777799</c:v>
                </c:pt>
                <c:pt idx="17175">
                  <c:v>23.8541666666667</c:v>
                </c:pt>
                <c:pt idx="17176">
                  <c:v>23.8555555555556</c:v>
                </c:pt>
                <c:pt idx="17177">
                  <c:v>23.856944444444402</c:v>
                </c:pt>
                <c:pt idx="17178">
                  <c:v>23.858333333333299</c:v>
                </c:pt>
                <c:pt idx="17179">
                  <c:v>23.859722222222199</c:v>
                </c:pt>
                <c:pt idx="17180">
                  <c:v>23.8611111111111</c:v>
                </c:pt>
                <c:pt idx="17181">
                  <c:v>23.862500000000001</c:v>
                </c:pt>
                <c:pt idx="17182">
                  <c:v>23.863888888888901</c:v>
                </c:pt>
                <c:pt idx="17183">
                  <c:v>23.865277777777798</c:v>
                </c:pt>
                <c:pt idx="17184">
                  <c:v>23.866666666666699</c:v>
                </c:pt>
                <c:pt idx="17185">
                  <c:v>23.8680555555556</c:v>
                </c:pt>
                <c:pt idx="17186">
                  <c:v>23.869444444444401</c:v>
                </c:pt>
                <c:pt idx="17187">
                  <c:v>23.870833333333302</c:v>
                </c:pt>
                <c:pt idx="17188">
                  <c:v>23.872222222222199</c:v>
                </c:pt>
                <c:pt idx="17189">
                  <c:v>23.873611111111099</c:v>
                </c:pt>
                <c:pt idx="17190">
                  <c:v>23.875</c:v>
                </c:pt>
                <c:pt idx="17191">
                  <c:v>23.876388888888901</c:v>
                </c:pt>
                <c:pt idx="17192">
                  <c:v>23.877777777777801</c:v>
                </c:pt>
                <c:pt idx="17193">
                  <c:v>23.879166666666698</c:v>
                </c:pt>
                <c:pt idx="17194">
                  <c:v>23.880555555555599</c:v>
                </c:pt>
                <c:pt idx="17195">
                  <c:v>23.8819444444444</c:v>
                </c:pt>
                <c:pt idx="17196">
                  <c:v>23.883333333333301</c:v>
                </c:pt>
                <c:pt idx="17197">
                  <c:v>23.884722222222202</c:v>
                </c:pt>
                <c:pt idx="17198">
                  <c:v>23.886111111111099</c:v>
                </c:pt>
                <c:pt idx="17199">
                  <c:v>23.887499999999999</c:v>
                </c:pt>
                <c:pt idx="17200">
                  <c:v>23.8888888888889</c:v>
                </c:pt>
                <c:pt idx="17201">
                  <c:v>23.890277777777801</c:v>
                </c:pt>
                <c:pt idx="17202">
                  <c:v>23.891666666666701</c:v>
                </c:pt>
                <c:pt idx="17203">
                  <c:v>23.893055555555598</c:v>
                </c:pt>
                <c:pt idx="17204">
                  <c:v>23.8944444444444</c:v>
                </c:pt>
                <c:pt idx="17205">
                  <c:v>23.8958333333333</c:v>
                </c:pt>
                <c:pt idx="17206">
                  <c:v>23.897222222222201</c:v>
                </c:pt>
                <c:pt idx="17207">
                  <c:v>23.898611111111101</c:v>
                </c:pt>
                <c:pt idx="17208">
                  <c:v>23.9</c:v>
                </c:pt>
                <c:pt idx="17209">
                  <c:v>23.901388888888899</c:v>
                </c:pt>
                <c:pt idx="17210">
                  <c:v>23.9027777777778</c:v>
                </c:pt>
                <c:pt idx="17211">
                  <c:v>23.904166666666701</c:v>
                </c:pt>
                <c:pt idx="17212">
                  <c:v>23.905555555555601</c:v>
                </c:pt>
                <c:pt idx="17213">
                  <c:v>23.906944444444399</c:v>
                </c:pt>
                <c:pt idx="17214">
                  <c:v>23.908333333333299</c:v>
                </c:pt>
                <c:pt idx="17215">
                  <c:v>23.9097222222222</c:v>
                </c:pt>
                <c:pt idx="17216">
                  <c:v>23.911111111111101</c:v>
                </c:pt>
                <c:pt idx="17217">
                  <c:v>23.912500000000001</c:v>
                </c:pt>
                <c:pt idx="17218">
                  <c:v>23.913888888888899</c:v>
                </c:pt>
                <c:pt idx="17219">
                  <c:v>23.915277777777799</c:v>
                </c:pt>
                <c:pt idx="17220">
                  <c:v>23.9166666666667</c:v>
                </c:pt>
                <c:pt idx="17221">
                  <c:v>23.9180555555556</c:v>
                </c:pt>
                <c:pt idx="17222">
                  <c:v>23.919444444444402</c:v>
                </c:pt>
                <c:pt idx="17223">
                  <c:v>23.920833333333299</c:v>
                </c:pt>
                <c:pt idx="17224">
                  <c:v>23.922222222222199</c:v>
                </c:pt>
                <c:pt idx="17225">
                  <c:v>23.9236111111111</c:v>
                </c:pt>
                <c:pt idx="17226">
                  <c:v>23.925000000000001</c:v>
                </c:pt>
                <c:pt idx="17227">
                  <c:v>23.926388888888901</c:v>
                </c:pt>
                <c:pt idx="17228">
                  <c:v>23.927777777777798</c:v>
                </c:pt>
                <c:pt idx="17229">
                  <c:v>23.929166666666699</c:v>
                </c:pt>
                <c:pt idx="17230">
                  <c:v>23.9305555555556</c:v>
                </c:pt>
                <c:pt idx="17231">
                  <c:v>23.931944444444401</c:v>
                </c:pt>
                <c:pt idx="17232">
                  <c:v>23.933333333333302</c:v>
                </c:pt>
                <c:pt idx="17233">
                  <c:v>23.934722222222199</c:v>
                </c:pt>
                <c:pt idx="17234">
                  <c:v>23.936111111111099</c:v>
                </c:pt>
                <c:pt idx="17235">
                  <c:v>23.9375</c:v>
                </c:pt>
                <c:pt idx="17236">
                  <c:v>23.938888888888901</c:v>
                </c:pt>
                <c:pt idx="17237">
                  <c:v>23.940277777777801</c:v>
                </c:pt>
                <c:pt idx="17238">
                  <c:v>23.941666666666698</c:v>
                </c:pt>
                <c:pt idx="17239">
                  <c:v>23.943055555555599</c:v>
                </c:pt>
                <c:pt idx="17240">
                  <c:v>23.9444444444444</c:v>
                </c:pt>
                <c:pt idx="17241">
                  <c:v>23.945833333333301</c:v>
                </c:pt>
                <c:pt idx="17242">
                  <c:v>23.947222222222202</c:v>
                </c:pt>
                <c:pt idx="17243">
                  <c:v>23.948611111111099</c:v>
                </c:pt>
                <c:pt idx="17244">
                  <c:v>23.95</c:v>
                </c:pt>
                <c:pt idx="17245">
                  <c:v>23.9513888888889</c:v>
                </c:pt>
                <c:pt idx="17246">
                  <c:v>23.952777777777801</c:v>
                </c:pt>
                <c:pt idx="17247">
                  <c:v>23.954166666666701</c:v>
                </c:pt>
                <c:pt idx="17248">
                  <c:v>23.955555555555598</c:v>
                </c:pt>
                <c:pt idx="17249">
                  <c:v>23.9569444444444</c:v>
                </c:pt>
                <c:pt idx="17250">
                  <c:v>23.9583333333333</c:v>
                </c:pt>
                <c:pt idx="17251">
                  <c:v>23.959722222222201</c:v>
                </c:pt>
                <c:pt idx="17252">
                  <c:v>23.961111111111101</c:v>
                </c:pt>
                <c:pt idx="17253">
                  <c:v>23.962499999999999</c:v>
                </c:pt>
                <c:pt idx="17254">
                  <c:v>23.963888888888899</c:v>
                </c:pt>
                <c:pt idx="17255">
                  <c:v>23.9652777777778</c:v>
                </c:pt>
                <c:pt idx="17256">
                  <c:v>23.966666666666701</c:v>
                </c:pt>
                <c:pt idx="17257">
                  <c:v>23.968055555555601</c:v>
                </c:pt>
                <c:pt idx="17258">
                  <c:v>23.969444444444399</c:v>
                </c:pt>
                <c:pt idx="17259">
                  <c:v>23.970833333333299</c:v>
                </c:pt>
                <c:pt idx="17260">
                  <c:v>23.9722222222222</c:v>
                </c:pt>
                <c:pt idx="17261">
                  <c:v>23.973611111111101</c:v>
                </c:pt>
                <c:pt idx="17262">
                  <c:v>23.975000000000001</c:v>
                </c:pt>
                <c:pt idx="17263">
                  <c:v>23.976388888888899</c:v>
                </c:pt>
                <c:pt idx="17264">
                  <c:v>23.977777777777799</c:v>
                </c:pt>
                <c:pt idx="17265">
                  <c:v>23.9791666666667</c:v>
                </c:pt>
                <c:pt idx="17266">
                  <c:v>23.9805555555556</c:v>
                </c:pt>
                <c:pt idx="17267">
                  <c:v>23.981944444444402</c:v>
                </c:pt>
                <c:pt idx="17268">
                  <c:v>23.983333333333299</c:v>
                </c:pt>
                <c:pt idx="17269">
                  <c:v>23.984722222222199</c:v>
                </c:pt>
                <c:pt idx="17270">
                  <c:v>23.9861111111111</c:v>
                </c:pt>
                <c:pt idx="17271">
                  <c:v>23.987500000000001</c:v>
                </c:pt>
                <c:pt idx="17272">
                  <c:v>23.988888888888901</c:v>
                </c:pt>
                <c:pt idx="17273">
                  <c:v>23.990277777777798</c:v>
                </c:pt>
                <c:pt idx="17274">
                  <c:v>23.991666666666699</c:v>
                </c:pt>
                <c:pt idx="17275">
                  <c:v>23.9930555555556</c:v>
                </c:pt>
                <c:pt idx="17276">
                  <c:v>23.994444444444401</c:v>
                </c:pt>
                <c:pt idx="17277">
                  <c:v>23.995833333333302</c:v>
                </c:pt>
                <c:pt idx="17278">
                  <c:v>23.997222222222199</c:v>
                </c:pt>
                <c:pt idx="17279">
                  <c:v>23.998611111111099</c:v>
                </c:pt>
                <c:pt idx="17280">
                  <c:v>24</c:v>
                </c:pt>
                <c:pt idx="17281">
                  <c:v>24.001388888888901</c:v>
                </c:pt>
                <c:pt idx="17282">
                  <c:v>24.002777777777801</c:v>
                </c:pt>
                <c:pt idx="17283">
                  <c:v>24.004166666666698</c:v>
                </c:pt>
                <c:pt idx="17284">
                  <c:v>24.005555555555599</c:v>
                </c:pt>
                <c:pt idx="17285">
                  <c:v>24.0069444444444</c:v>
                </c:pt>
                <c:pt idx="17286">
                  <c:v>24.008333333333301</c:v>
                </c:pt>
                <c:pt idx="17287">
                  <c:v>24.009722222222202</c:v>
                </c:pt>
                <c:pt idx="17288">
                  <c:v>24.011111111111099</c:v>
                </c:pt>
                <c:pt idx="17289">
                  <c:v>24.012499999999999</c:v>
                </c:pt>
                <c:pt idx="17290">
                  <c:v>24.0138888888889</c:v>
                </c:pt>
                <c:pt idx="17291">
                  <c:v>24.015277777777801</c:v>
                </c:pt>
                <c:pt idx="17292">
                  <c:v>24.016666666666701</c:v>
                </c:pt>
                <c:pt idx="17293">
                  <c:v>24.018055555555598</c:v>
                </c:pt>
                <c:pt idx="17294">
                  <c:v>24.0194444444444</c:v>
                </c:pt>
                <c:pt idx="17295">
                  <c:v>24.0208333333333</c:v>
                </c:pt>
                <c:pt idx="17296">
                  <c:v>24.022222222222201</c:v>
                </c:pt>
                <c:pt idx="17297">
                  <c:v>24.023611111111101</c:v>
                </c:pt>
                <c:pt idx="17298">
                  <c:v>24.024999999999999</c:v>
                </c:pt>
                <c:pt idx="17299">
                  <c:v>24.026388888888899</c:v>
                </c:pt>
                <c:pt idx="17300">
                  <c:v>24.0277777777778</c:v>
                </c:pt>
                <c:pt idx="17301">
                  <c:v>24.029166666666701</c:v>
                </c:pt>
                <c:pt idx="17302">
                  <c:v>24.030555555555601</c:v>
                </c:pt>
                <c:pt idx="17303">
                  <c:v>24.031944444444399</c:v>
                </c:pt>
                <c:pt idx="17304">
                  <c:v>24.033333333333299</c:v>
                </c:pt>
                <c:pt idx="17305">
                  <c:v>24.0347222222222</c:v>
                </c:pt>
                <c:pt idx="17306">
                  <c:v>24.036111111111101</c:v>
                </c:pt>
                <c:pt idx="17307">
                  <c:v>24.037500000000001</c:v>
                </c:pt>
                <c:pt idx="17308">
                  <c:v>24.038888888888899</c:v>
                </c:pt>
                <c:pt idx="17309">
                  <c:v>24.040277777777799</c:v>
                </c:pt>
                <c:pt idx="17310">
                  <c:v>24.0416666666667</c:v>
                </c:pt>
                <c:pt idx="17311">
                  <c:v>24.0430555555556</c:v>
                </c:pt>
                <c:pt idx="17312">
                  <c:v>24.044444444444402</c:v>
                </c:pt>
                <c:pt idx="17313">
                  <c:v>24.045833333333299</c:v>
                </c:pt>
                <c:pt idx="17314">
                  <c:v>24.047222222222199</c:v>
                </c:pt>
                <c:pt idx="17315">
                  <c:v>24.0486111111111</c:v>
                </c:pt>
                <c:pt idx="17316">
                  <c:v>24.05</c:v>
                </c:pt>
                <c:pt idx="17317">
                  <c:v>24.051388888888901</c:v>
                </c:pt>
                <c:pt idx="17318">
                  <c:v>24.052777777777798</c:v>
                </c:pt>
                <c:pt idx="17319">
                  <c:v>24.054166666666699</c:v>
                </c:pt>
                <c:pt idx="17320">
                  <c:v>24.0555555555556</c:v>
                </c:pt>
                <c:pt idx="17321">
                  <c:v>24.056944444444401</c:v>
                </c:pt>
                <c:pt idx="17322">
                  <c:v>24.058333333333302</c:v>
                </c:pt>
                <c:pt idx="17323">
                  <c:v>24.059722222222199</c:v>
                </c:pt>
                <c:pt idx="17324">
                  <c:v>24.061111111111099</c:v>
                </c:pt>
                <c:pt idx="17325">
                  <c:v>24.0625</c:v>
                </c:pt>
                <c:pt idx="17326">
                  <c:v>24.063888888888901</c:v>
                </c:pt>
                <c:pt idx="17327">
                  <c:v>24.065277777777801</c:v>
                </c:pt>
                <c:pt idx="17328">
                  <c:v>24.066666666666698</c:v>
                </c:pt>
                <c:pt idx="17329">
                  <c:v>24.068055555555599</c:v>
                </c:pt>
                <c:pt idx="17330">
                  <c:v>24.0694444444444</c:v>
                </c:pt>
                <c:pt idx="17331">
                  <c:v>24.070833333333301</c:v>
                </c:pt>
                <c:pt idx="17332">
                  <c:v>24.072222222222202</c:v>
                </c:pt>
                <c:pt idx="17333">
                  <c:v>24.073611111111099</c:v>
                </c:pt>
                <c:pt idx="17334">
                  <c:v>24.074999999999999</c:v>
                </c:pt>
                <c:pt idx="17335">
                  <c:v>24.0763888888889</c:v>
                </c:pt>
                <c:pt idx="17336">
                  <c:v>24.077777777777801</c:v>
                </c:pt>
                <c:pt idx="17337">
                  <c:v>24.079166666666701</c:v>
                </c:pt>
                <c:pt idx="17338">
                  <c:v>24.080555555555598</c:v>
                </c:pt>
                <c:pt idx="17339">
                  <c:v>24.0819444444444</c:v>
                </c:pt>
                <c:pt idx="17340">
                  <c:v>24.0833333333333</c:v>
                </c:pt>
                <c:pt idx="17341">
                  <c:v>24.084722222222201</c:v>
                </c:pt>
                <c:pt idx="17342">
                  <c:v>24.086111111111101</c:v>
                </c:pt>
                <c:pt idx="17343">
                  <c:v>24.087499999999999</c:v>
                </c:pt>
                <c:pt idx="17344">
                  <c:v>24.088888888888899</c:v>
                </c:pt>
                <c:pt idx="17345">
                  <c:v>24.0902777777778</c:v>
                </c:pt>
                <c:pt idx="17346">
                  <c:v>24.091666666666701</c:v>
                </c:pt>
                <c:pt idx="17347">
                  <c:v>24.093055555555601</c:v>
                </c:pt>
                <c:pt idx="17348">
                  <c:v>24.094444444444399</c:v>
                </c:pt>
                <c:pt idx="17349">
                  <c:v>24.095833333333299</c:v>
                </c:pt>
                <c:pt idx="17350">
                  <c:v>24.0972222222222</c:v>
                </c:pt>
                <c:pt idx="17351">
                  <c:v>24.098611111111101</c:v>
                </c:pt>
                <c:pt idx="17352">
                  <c:v>24.1</c:v>
                </c:pt>
                <c:pt idx="17353">
                  <c:v>24.101388888888899</c:v>
                </c:pt>
                <c:pt idx="17354">
                  <c:v>24.102777777777799</c:v>
                </c:pt>
                <c:pt idx="17355">
                  <c:v>24.1041666666667</c:v>
                </c:pt>
                <c:pt idx="17356">
                  <c:v>24.1055555555556</c:v>
                </c:pt>
                <c:pt idx="17357">
                  <c:v>24.106944444444402</c:v>
                </c:pt>
                <c:pt idx="17358">
                  <c:v>24.108333333333299</c:v>
                </c:pt>
                <c:pt idx="17359">
                  <c:v>24.109722222222199</c:v>
                </c:pt>
                <c:pt idx="17360">
                  <c:v>24.1111111111111</c:v>
                </c:pt>
                <c:pt idx="17361">
                  <c:v>24.112500000000001</c:v>
                </c:pt>
                <c:pt idx="17362">
                  <c:v>24.113888888888901</c:v>
                </c:pt>
                <c:pt idx="17363">
                  <c:v>24.115277777777798</c:v>
                </c:pt>
                <c:pt idx="17364">
                  <c:v>24.116666666666699</c:v>
                </c:pt>
                <c:pt idx="17365">
                  <c:v>24.1180555555556</c:v>
                </c:pt>
                <c:pt idx="17366">
                  <c:v>24.119444444444401</c:v>
                </c:pt>
                <c:pt idx="17367">
                  <c:v>24.120833333333302</c:v>
                </c:pt>
                <c:pt idx="17368">
                  <c:v>24.122222222222199</c:v>
                </c:pt>
                <c:pt idx="17369">
                  <c:v>24.123611111111099</c:v>
                </c:pt>
                <c:pt idx="17370">
                  <c:v>24.125</c:v>
                </c:pt>
                <c:pt idx="17371">
                  <c:v>24.126388888888901</c:v>
                </c:pt>
                <c:pt idx="17372">
                  <c:v>24.127777777777801</c:v>
                </c:pt>
                <c:pt idx="17373">
                  <c:v>24.129166666666698</c:v>
                </c:pt>
                <c:pt idx="17374">
                  <c:v>24.130555555555599</c:v>
                </c:pt>
                <c:pt idx="17375">
                  <c:v>24.1319444444444</c:v>
                </c:pt>
                <c:pt idx="17376">
                  <c:v>24.133333333333301</c:v>
                </c:pt>
                <c:pt idx="17377">
                  <c:v>24.134722222222202</c:v>
                </c:pt>
                <c:pt idx="17378">
                  <c:v>24.136111111111099</c:v>
                </c:pt>
                <c:pt idx="17379">
                  <c:v>24.137499999999999</c:v>
                </c:pt>
                <c:pt idx="17380">
                  <c:v>24.1388888888889</c:v>
                </c:pt>
                <c:pt idx="17381">
                  <c:v>24.140277777777801</c:v>
                </c:pt>
                <c:pt idx="17382">
                  <c:v>24.141666666666701</c:v>
                </c:pt>
                <c:pt idx="17383">
                  <c:v>24.143055555555598</c:v>
                </c:pt>
                <c:pt idx="17384">
                  <c:v>24.1444444444444</c:v>
                </c:pt>
                <c:pt idx="17385">
                  <c:v>24.1458333333333</c:v>
                </c:pt>
                <c:pt idx="17386">
                  <c:v>24.147222222222201</c:v>
                </c:pt>
                <c:pt idx="17387">
                  <c:v>24.148611111111101</c:v>
                </c:pt>
                <c:pt idx="17388">
                  <c:v>24.15</c:v>
                </c:pt>
                <c:pt idx="17389">
                  <c:v>24.151388888888899</c:v>
                </c:pt>
                <c:pt idx="17390">
                  <c:v>24.1527777777778</c:v>
                </c:pt>
                <c:pt idx="17391">
                  <c:v>24.154166666666701</c:v>
                </c:pt>
                <c:pt idx="17392">
                  <c:v>24.155555555555601</c:v>
                </c:pt>
                <c:pt idx="17393">
                  <c:v>24.156944444444399</c:v>
                </c:pt>
                <c:pt idx="17394">
                  <c:v>24.158333333333299</c:v>
                </c:pt>
                <c:pt idx="17395">
                  <c:v>24.1597222222222</c:v>
                </c:pt>
                <c:pt idx="17396">
                  <c:v>24.161111111111101</c:v>
                </c:pt>
                <c:pt idx="17397">
                  <c:v>24.162500000000001</c:v>
                </c:pt>
                <c:pt idx="17398">
                  <c:v>24.163888888888899</c:v>
                </c:pt>
                <c:pt idx="17399">
                  <c:v>24.165277777777799</c:v>
                </c:pt>
                <c:pt idx="17400">
                  <c:v>24.1666666666667</c:v>
                </c:pt>
                <c:pt idx="17401">
                  <c:v>24.1680555555556</c:v>
                </c:pt>
                <c:pt idx="17402">
                  <c:v>24.169444444444402</c:v>
                </c:pt>
                <c:pt idx="17403">
                  <c:v>24.170833333333299</c:v>
                </c:pt>
                <c:pt idx="17404">
                  <c:v>24.172222222222199</c:v>
                </c:pt>
                <c:pt idx="17405">
                  <c:v>24.1736111111111</c:v>
                </c:pt>
                <c:pt idx="17406">
                  <c:v>24.175000000000001</c:v>
                </c:pt>
                <c:pt idx="17407">
                  <c:v>24.176388888888901</c:v>
                </c:pt>
                <c:pt idx="17408">
                  <c:v>24.177777777777798</c:v>
                </c:pt>
                <c:pt idx="17409">
                  <c:v>24.179166666666699</c:v>
                </c:pt>
                <c:pt idx="17410">
                  <c:v>24.1805555555556</c:v>
                </c:pt>
                <c:pt idx="17411">
                  <c:v>24.181944444444401</c:v>
                </c:pt>
                <c:pt idx="17412">
                  <c:v>24.183333333333302</c:v>
                </c:pt>
                <c:pt idx="17413">
                  <c:v>24.184722222222199</c:v>
                </c:pt>
                <c:pt idx="17414">
                  <c:v>24.186111111111099</c:v>
                </c:pt>
                <c:pt idx="17415">
                  <c:v>24.1875</c:v>
                </c:pt>
                <c:pt idx="17416">
                  <c:v>24.188888888888901</c:v>
                </c:pt>
                <c:pt idx="17417">
                  <c:v>24.190277777777801</c:v>
                </c:pt>
                <c:pt idx="17418">
                  <c:v>24.191666666666698</c:v>
                </c:pt>
                <c:pt idx="17419">
                  <c:v>24.193055555555599</c:v>
                </c:pt>
                <c:pt idx="17420">
                  <c:v>24.1944444444444</c:v>
                </c:pt>
                <c:pt idx="17421">
                  <c:v>24.195833333333301</c:v>
                </c:pt>
                <c:pt idx="17422">
                  <c:v>24.197222222222202</c:v>
                </c:pt>
                <c:pt idx="17423">
                  <c:v>24.198611111111099</c:v>
                </c:pt>
                <c:pt idx="17424">
                  <c:v>24.2</c:v>
                </c:pt>
                <c:pt idx="17425">
                  <c:v>24.2013888888889</c:v>
                </c:pt>
                <c:pt idx="17426">
                  <c:v>24.202777777777801</c:v>
                </c:pt>
                <c:pt idx="17427">
                  <c:v>24.204166666666701</c:v>
                </c:pt>
                <c:pt idx="17428">
                  <c:v>24.205555555555598</c:v>
                </c:pt>
                <c:pt idx="17429">
                  <c:v>24.2069444444444</c:v>
                </c:pt>
                <c:pt idx="17430">
                  <c:v>24.2083333333333</c:v>
                </c:pt>
                <c:pt idx="17431">
                  <c:v>24.209722222222201</c:v>
                </c:pt>
                <c:pt idx="17432">
                  <c:v>24.211111111111101</c:v>
                </c:pt>
                <c:pt idx="17433">
                  <c:v>24.212499999999999</c:v>
                </c:pt>
                <c:pt idx="17434">
                  <c:v>24.213888888888899</c:v>
                </c:pt>
                <c:pt idx="17435">
                  <c:v>24.2152777777778</c:v>
                </c:pt>
                <c:pt idx="17436">
                  <c:v>24.216666666666701</c:v>
                </c:pt>
                <c:pt idx="17437">
                  <c:v>24.218055555555601</c:v>
                </c:pt>
                <c:pt idx="17438">
                  <c:v>24.219444444444399</c:v>
                </c:pt>
                <c:pt idx="17439">
                  <c:v>24.220833333333299</c:v>
                </c:pt>
                <c:pt idx="17440">
                  <c:v>24.2222222222222</c:v>
                </c:pt>
                <c:pt idx="17441">
                  <c:v>24.223611111111101</c:v>
                </c:pt>
                <c:pt idx="17442">
                  <c:v>24.225000000000001</c:v>
                </c:pt>
                <c:pt idx="17443">
                  <c:v>24.226388888888899</c:v>
                </c:pt>
                <c:pt idx="17444">
                  <c:v>24.227777777777799</c:v>
                </c:pt>
                <c:pt idx="17445">
                  <c:v>24.2291666666667</c:v>
                </c:pt>
                <c:pt idx="17446">
                  <c:v>24.2305555555556</c:v>
                </c:pt>
                <c:pt idx="17447">
                  <c:v>24.231944444444402</c:v>
                </c:pt>
                <c:pt idx="17448">
                  <c:v>24.233333333333299</c:v>
                </c:pt>
                <c:pt idx="17449">
                  <c:v>24.234722222222199</c:v>
                </c:pt>
                <c:pt idx="17450">
                  <c:v>24.2361111111111</c:v>
                </c:pt>
                <c:pt idx="17451">
                  <c:v>24.237500000000001</c:v>
                </c:pt>
                <c:pt idx="17452">
                  <c:v>24.238888888888901</c:v>
                </c:pt>
                <c:pt idx="17453">
                  <c:v>24.240277777777798</c:v>
                </c:pt>
                <c:pt idx="17454">
                  <c:v>24.241666666666699</c:v>
                </c:pt>
                <c:pt idx="17455">
                  <c:v>24.2430555555556</c:v>
                </c:pt>
                <c:pt idx="17456">
                  <c:v>24.244444444444401</c:v>
                </c:pt>
                <c:pt idx="17457">
                  <c:v>24.245833333333302</c:v>
                </c:pt>
                <c:pt idx="17458">
                  <c:v>24.247222222222199</c:v>
                </c:pt>
                <c:pt idx="17459">
                  <c:v>24.248611111111099</c:v>
                </c:pt>
                <c:pt idx="17460">
                  <c:v>24.25</c:v>
                </c:pt>
                <c:pt idx="17461">
                  <c:v>24.251388888888901</c:v>
                </c:pt>
                <c:pt idx="17462">
                  <c:v>24.252777777777801</c:v>
                </c:pt>
                <c:pt idx="17463">
                  <c:v>24.254166666666698</c:v>
                </c:pt>
                <c:pt idx="17464">
                  <c:v>24.255555555555599</c:v>
                </c:pt>
                <c:pt idx="17465">
                  <c:v>24.2569444444444</c:v>
                </c:pt>
                <c:pt idx="17466">
                  <c:v>24.258333333333301</c:v>
                </c:pt>
                <c:pt idx="17467">
                  <c:v>24.259722222222202</c:v>
                </c:pt>
                <c:pt idx="17468">
                  <c:v>24.261111111111099</c:v>
                </c:pt>
                <c:pt idx="17469">
                  <c:v>24.262499999999999</c:v>
                </c:pt>
                <c:pt idx="17470">
                  <c:v>24.2638888888889</c:v>
                </c:pt>
                <c:pt idx="17471">
                  <c:v>24.265277777777801</c:v>
                </c:pt>
                <c:pt idx="17472">
                  <c:v>24.266666666666701</c:v>
                </c:pt>
                <c:pt idx="17473">
                  <c:v>24.268055555555598</c:v>
                </c:pt>
                <c:pt idx="17474">
                  <c:v>24.2694444444444</c:v>
                </c:pt>
                <c:pt idx="17475">
                  <c:v>24.2708333333333</c:v>
                </c:pt>
                <c:pt idx="17476">
                  <c:v>24.272222222222201</c:v>
                </c:pt>
                <c:pt idx="17477">
                  <c:v>24.273611111111101</c:v>
                </c:pt>
                <c:pt idx="17478">
                  <c:v>24.274999999999999</c:v>
                </c:pt>
                <c:pt idx="17479">
                  <c:v>24.276388888888899</c:v>
                </c:pt>
                <c:pt idx="17480">
                  <c:v>24.2777777777778</c:v>
                </c:pt>
                <c:pt idx="17481">
                  <c:v>24.279166666666701</c:v>
                </c:pt>
                <c:pt idx="17482">
                  <c:v>24.280555555555601</c:v>
                </c:pt>
                <c:pt idx="17483">
                  <c:v>24.281944444444399</c:v>
                </c:pt>
                <c:pt idx="17484">
                  <c:v>24.283333333333299</c:v>
                </c:pt>
                <c:pt idx="17485">
                  <c:v>24.2847222222222</c:v>
                </c:pt>
                <c:pt idx="17486">
                  <c:v>24.286111111111101</c:v>
                </c:pt>
                <c:pt idx="17487">
                  <c:v>24.287500000000001</c:v>
                </c:pt>
                <c:pt idx="17488">
                  <c:v>24.288888888888899</c:v>
                </c:pt>
                <c:pt idx="17489">
                  <c:v>24.290277777777799</c:v>
                </c:pt>
                <c:pt idx="17490">
                  <c:v>24.2916666666667</c:v>
                </c:pt>
                <c:pt idx="17491">
                  <c:v>24.2930555555556</c:v>
                </c:pt>
                <c:pt idx="17492">
                  <c:v>24.294444444444402</c:v>
                </c:pt>
                <c:pt idx="17493">
                  <c:v>24.295833333333299</c:v>
                </c:pt>
                <c:pt idx="17494">
                  <c:v>24.297222222222199</c:v>
                </c:pt>
                <c:pt idx="17495">
                  <c:v>24.2986111111111</c:v>
                </c:pt>
                <c:pt idx="17496">
                  <c:v>24.3</c:v>
                </c:pt>
                <c:pt idx="17497">
                  <c:v>24.301388888888901</c:v>
                </c:pt>
                <c:pt idx="17498">
                  <c:v>24.302777777777798</c:v>
                </c:pt>
                <c:pt idx="17499">
                  <c:v>24.304166666666699</c:v>
                </c:pt>
                <c:pt idx="17500">
                  <c:v>24.3055555555556</c:v>
                </c:pt>
                <c:pt idx="17501">
                  <c:v>24.306944444444401</c:v>
                </c:pt>
                <c:pt idx="17502">
                  <c:v>24.308333333333302</c:v>
                </c:pt>
                <c:pt idx="17503">
                  <c:v>24.309722222222199</c:v>
                </c:pt>
                <c:pt idx="17504">
                  <c:v>24.311111111111099</c:v>
                </c:pt>
                <c:pt idx="17505">
                  <c:v>24.3125</c:v>
                </c:pt>
                <c:pt idx="17506">
                  <c:v>24.313888888888901</c:v>
                </c:pt>
                <c:pt idx="17507">
                  <c:v>24.315277777777801</c:v>
                </c:pt>
                <c:pt idx="17508">
                  <c:v>24.316666666666698</c:v>
                </c:pt>
                <c:pt idx="17509">
                  <c:v>24.318055555555599</c:v>
                </c:pt>
                <c:pt idx="17510">
                  <c:v>24.3194444444444</c:v>
                </c:pt>
                <c:pt idx="17511">
                  <c:v>24.320833333333301</c:v>
                </c:pt>
                <c:pt idx="17512">
                  <c:v>24.322222222222202</c:v>
                </c:pt>
                <c:pt idx="17513">
                  <c:v>24.323611111111099</c:v>
                </c:pt>
                <c:pt idx="17514">
                  <c:v>24.324999999999999</c:v>
                </c:pt>
                <c:pt idx="17515">
                  <c:v>24.3263888888889</c:v>
                </c:pt>
                <c:pt idx="17516">
                  <c:v>24.327777777777801</c:v>
                </c:pt>
                <c:pt idx="17517">
                  <c:v>24.329166666666701</c:v>
                </c:pt>
                <c:pt idx="17518">
                  <c:v>24.330555555555598</c:v>
                </c:pt>
                <c:pt idx="17519">
                  <c:v>24.3319444444444</c:v>
                </c:pt>
                <c:pt idx="17520">
                  <c:v>24.3333333333333</c:v>
                </c:pt>
                <c:pt idx="17521">
                  <c:v>24.334722222222201</c:v>
                </c:pt>
                <c:pt idx="17522">
                  <c:v>24.336111111111101</c:v>
                </c:pt>
                <c:pt idx="17523">
                  <c:v>24.337499999999999</c:v>
                </c:pt>
                <c:pt idx="17524">
                  <c:v>24.338888888888899</c:v>
                </c:pt>
                <c:pt idx="17525">
                  <c:v>24.3402777777778</c:v>
                </c:pt>
                <c:pt idx="17526">
                  <c:v>24.341666666666701</c:v>
                </c:pt>
                <c:pt idx="17527">
                  <c:v>24.343055555555601</c:v>
                </c:pt>
                <c:pt idx="17528">
                  <c:v>24.344444444444399</c:v>
                </c:pt>
                <c:pt idx="17529">
                  <c:v>24.345833333333299</c:v>
                </c:pt>
                <c:pt idx="17530">
                  <c:v>24.3472222222222</c:v>
                </c:pt>
                <c:pt idx="17531">
                  <c:v>24.348611111111101</c:v>
                </c:pt>
                <c:pt idx="17532">
                  <c:v>24.35</c:v>
                </c:pt>
                <c:pt idx="17533">
                  <c:v>24.351388888888899</c:v>
                </c:pt>
                <c:pt idx="17534">
                  <c:v>24.352777777777799</c:v>
                </c:pt>
                <c:pt idx="17535">
                  <c:v>24.3541666666667</c:v>
                </c:pt>
                <c:pt idx="17536">
                  <c:v>24.3555555555556</c:v>
                </c:pt>
                <c:pt idx="17537">
                  <c:v>24.356944444444402</c:v>
                </c:pt>
                <c:pt idx="17538">
                  <c:v>24.358333333333299</c:v>
                </c:pt>
                <c:pt idx="17539">
                  <c:v>24.359722222222199</c:v>
                </c:pt>
                <c:pt idx="17540">
                  <c:v>24.3611111111111</c:v>
                </c:pt>
                <c:pt idx="17541">
                  <c:v>24.362500000000001</c:v>
                </c:pt>
                <c:pt idx="17542">
                  <c:v>24.363888888888901</c:v>
                </c:pt>
                <c:pt idx="17543">
                  <c:v>24.365277777777798</c:v>
                </c:pt>
                <c:pt idx="17544">
                  <c:v>24.366666666666699</c:v>
                </c:pt>
                <c:pt idx="17545">
                  <c:v>24.3680555555556</c:v>
                </c:pt>
                <c:pt idx="17546">
                  <c:v>24.369444444444401</c:v>
                </c:pt>
                <c:pt idx="17547">
                  <c:v>24.370833333333302</c:v>
                </c:pt>
                <c:pt idx="17548">
                  <c:v>24.372222222222199</c:v>
                </c:pt>
                <c:pt idx="17549">
                  <c:v>24.373611111111099</c:v>
                </c:pt>
                <c:pt idx="17550">
                  <c:v>24.375</c:v>
                </c:pt>
                <c:pt idx="17551">
                  <c:v>24.376388888888901</c:v>
                </c:pt>
                <c:pt idx="17552">
                  <c:v>24.377777777777801</c:v>
                </c:pt>
                <c:pt idx="17553">
                  <c:v>24.379166666666698</c:v>
                </c:pt>
                <c:pt idx="17554">
                  <c:v>24.380555555555599</c:v>
                </c:pt>
                <c:pt idx="17555">
                  <c:v>24.3819444444444</c:v>
                </c:pt>
                <c:pt idx="17556">
                  <c:v>24.383333333333301</c:v>
                </c:pt>
                <c:pt idx="17557">
                  <c:v>24.384722222222202</c:v>
                </c:pt>
                <c:pt idx="17558">
                  <c:v>24.386111111111099</c:v>
                </c:pt>
                <c:pt idx="17559">
                  <c:v>24.387499999999999</c:v>
                </c:pt>
                <c:pt idx="17560">
                  <c:v>24.3888888888889</c:v>
                </c:pt>
                <c:pt idx="17561">
                  <c:v>24.390277777777801</c:v>
                </c:pt>
                <c:pt idx="17562">
                  <c:v>24.391666666666701</c:v>
                </c:pt>
                <c:pt idx="17563">
                  <c:v>24.393055555555598</c:v>
                </c:pt>
                <c:pt idx="17564">
                  <c:v>24.3944444444444</c:v>
                </c:pt>
                <c:pt idx="17565">
                  <c:v>24.3958333333333</c:v>
                </c:pt>
                <c:pt idx="17566">
                  <c:v>24.397222222222201</c:v>
                </c:pt>
                <c:pt idx="17567">
                  <c:v>24.398611111111101</c:v>
                </c:pt>
                <c:pt idx="17568">
                  <c:v>24.4</c:v>
                </c:pt>
                <c:pt idx="17569">
                  <c:v>24.401388888888899</c:v>
                </c:pt>
                <c:pt idx="17570">
                  <c:v>24.4027777777778</c:v>
                </c:pt>
                <c:pt idx="17571">
                  <c:v>24.404166666666701</c:v>
                </c:pt>
                <c:pt idx="17572">
                  <c:v>24.405555555555601</c:v>
                </c:pt>
                <c:pt idx="17573">
                  <c:v>24.406944444444399</c:v>
                </c:pt>
                <c:pt idx="17574">
                  <c:v>24.408333333333299</c:v>
                </c:pt>
                <c:pt idx="17575">
                  <c:v>24.4097222222222</c:v>
                </c:pt>
                <c:pt idx="17576">
                  <c:v>24.411111111111101</c:v>
                </c:pt>
                <c:pt idx="17577">
                  <c:v>24.412500000000001</c:v>
                </c:pt>
                <c:pt idx="17578">
                  <c:v>24.413888888888899</c:v>
                </c:pt>
                <c:pt idx="17579">
                  <c:v>24.415277777777799</c:v>
                </c:pt>
                <c:pt idx="17580">
                  <c:v>24.4166666666667</c:v>
                </c:pt>
                <c:pt idx="17581">
                  <c:v>24.4180555555556</c:v>
                </c:pt>
                <c:pt idx="17582">
                  <c:v>24.419444444444402</c:v>
                </c:pt>
                <c:pt idx="17583">
                  <c:v>24.420833333333299</c:v>
                </c:pt>
                <c:pt idx="17584">
                  <c:v>24.422222222222199</c:v>
                </c:pt>
                <c:pt idx="17585">
                  <c:v>24.4236111111111</c:v>
                </c:pt>
                <c:pt idx="17586">
                  <c:v>24.425000000000001</c:v>
                </c:pt>
                <c:pt idx="17587">
                  <c:v>24.426388888888901</c:v>
                </c:pt>
                <c:pt idx="17588">
                  <c:v>24.427777777777798</c:v>
                </c:pt>
                <c:pt idx="17589">
                  <c:v>24.429166666666699</c:v>
                </c:pt>
                <c:pt idx="17590">
                  <c:v>24.4305555555556</c:v>
                </c:pt>
                <c:pt idx="17591">
                  <c:v>24.431944444444401</c:v>
                </c:pt>
                <c:pt idx="17592">
                  <c:v>24.433333333333302</c:v>
                </c:pt>
                <c:pt idx="17593">
                  <c:v>24.434722222222199</c:v>
                </c:pt>
                <c:pt idx="17594">
                  <c:v>24.436111111111099</c:v>
                </c:pt>
                <c:pt idx="17595">
                  <c:v>24.4375</c:v>
                </c:pt>
                <c:pt idx="17596">
                  <c:v>24.438888888888901</c:v>
                </c:pt>
                <c:pt idx="17597">
                  <c:v>24.440277777777801</c:v>
                </c:pt>
                <c:pt idx="17598">
                  <c:v>24.441666666666698</c:v>
                </c:pt>
                <c:pt idx="17599">
                  <c:v>24.443055555555599</c:v>
                </c:pt>
                <c:pt idx="17600">
                  <c:v>24.4444444444444</c:v>
                </c:pt>
                <c:pt idx="17601">
                  <c:v>24.445833333333301</c:v>
                </c:pt>
                <c:pt idx="17602">
                  <c:v>24.447222222222202</c:v>
                </c:pt>
                <c:pt idx="17603">
                  <c:v>24.448611111111099</c:v>
                </c:pt>
                <c:pt idx="17604">
                  <c:v>24.45</c:v>
                </c:pt>
                <c:pt idx="17605">
                  <c:v>24.4513888888889</c:v>
                </c:pt>
                <c:pt idx="17606">
                  <c:v>24.452777777777801</c:v>
                </c:pt>
                <c:pt idx="17607">
                  <c:v>24.454166666666701</c:v>
                </c:pt>
                <c:pt idx="17608">
                  <c:v>24.455555555555598</c:v>
                </c:pt>
                <c:pt idx="17609">
                  <c:v>24.4569444444444</c:v>
                </c:pt>
                <c:pt idx="17610">
                  <c:v>24.4583333333333</c:v>
                </c:pt>
                <c:pt idx="17611">
                  <c:v>24.459722222222201</c:v>
                </c:pt>
                <c:pt idx="17612">
                  <c:v>24.461111111111101</c:v>
                </c:pt>
                <c:pt idx="17613">
                  <c:v>24.462499999999999</c:v>
                </c:pt>
                <c:pt idx="17614">
                  <c:v>24.463888888888899</c:v>
                </c:pt>
                <c:pt idx="17615">
                  <c:v>24.4652777777778</c:v>
                </c:pt>
                <c:pt idx="17616">
                  <c:v>24.466666666666701</c:v>
                </c:pt>
                <c:pt idx="17617">
                  <c:v>24.468055555555601</c:v>
                </c:pt>
                <c:pt idx="17618">
                  <c:v>24.469444444444399</c:v>
                </c:pt>
                <c:pt idx="17619">
                  <c:v>24.470833333333299</c:v>
                </c:pt>
                <c:pt idx="17620">
                  <c:v>24.4722222222222</c:v>
                </c:pt>
                <c:pt idx="17621">
                  <c:v>24.473611111111101</c:v>
                </c:pt>
                <c:pt idx="17622">
                  <c:v>24.475000000000001</c:v>
                </c:pt>
                <c:pt idx="17623">
                  <c:v>24.476388888888899</c:v>
                </c:pt>
                <c:pt idx="17624">
                  <c:v>24.477777777777799</c:v>
                </c:pt>
                <c:pt idx="17625">
                  <c:v>24.4791666666667</c:v>
                </c:pt>
                <c:pt idx="17626">
                  <c:v>24.4805555555556</c:v>
                </c:pt>
                <c:pt idx="17627">
                  <c:v>24.481944444444402</c:v>
                </c:pt>
                <c:pt idx="17628">
                  <c:v>24.483333333333299</c:v>
                </c:pt>
                <c:pt idx="17629">
                  <c:v>24.484722222222199</c:v>
                </c:pt>
                <c:pt idx="17630">
                  <c:v>24.4861111111111</c:v>
                </c:pt>
                <c:pt idx="17631">
                  <c:v>24.487500000000001</c:v>
                </c:pt>
                <c:pt idx="17632">
                  <c:v>24.488888888888901</c:v>
                </c:pt>
                <c:pt idx="17633">
                  <c:v>24.490277777777798</c:v>
                </c:pt>
                <c:pt idx="17634">
                  <c:v>24.491666666666699</c:v>
                </c:pt>
                <c:pt idx="17635">
                  <c:v>24.4930555555556</c:v>
                </c:pt>
                <c:pt idx="17636">
                  <c:v>24.494444444444401</c:v>
                </c:pt>
                <c:pt idx="17637">
                  <c:v>24.495833333333302</c:v>
                </c:pt>
                <c:pt idx="17638">
                  <c:v>24.497222222222199</c:v>
                </c:pt>
                <c:pt idx="17639">
                  <c:v>24.498611111111099</c:v>
                </c:pt>
                <c:pt idx="17640">
                  <c:v>24.5</c:v>
                </c:pt>
                <c:pt idx="17641">
                  <c:v>24.501388888888901</c:v>
                </c:pt>
                <c:pt idx="17642">
                  <c:v>24.502777777777801</c:v>
                </c:pt>
                <c:pt idx="17643">
                  <c:v>24.504166666666698</c:v>
                </c:pt>
                <c:pt idx="17644">
                  <c:v>24.505555555555599</c:v>
                </c:pt>
                <c:pt idx="17645">
                  <c:v>24.5069444444444</c:v>
                </c:pt>
                <c:pt idx="17646">
                  <c:v>24.508333333333301</c:v>
                </c:pt>
                <c:pt idx="17647">
                  <c:v>24.509722222222202</c:v>
                </c:pt>
                <c:pt idx="17648">
                  <c:v>24.511111111111099</c:v>
                </c:pt>
                <c:pt idx="17649">
                  <c:v>24.512499999999999</c:v>
                </c:pt>
                <c:pt idx="17650">
                  <c:v>24.5138888888889</c:v>
                </c:pt>
                <c:pt idx="17651">
                  <c:v>24.515277777777801</c:v>
                </c:pt>
                <c:pt idx="17652">
                  <c:v>24.516666666666701</c:v>
                </c:pt>
                <c:pt idx="17653">
                  <c:v>24.518055555555598</c:v>
                </c:pt>
                <c:pt idx="17654">
                  <c:v>24.5194444444444</c:v>
                </c:pt>
                <c:pt idx="17655">
                  <c:v>24.5208333333333</c:v>
                </c:pt>
                <c:pt idx="17656">
                  <c:v>24.522222222222201</c:v>
                </c:pt>
                <c:pt idx="17657">
                  <c:v>24.523611111111101</c:v>
                </c:pt>
                <c:pt idx="17658">
                  <c:v>24.524999999999999</c:v>
                </c:pt>
                <c:pt idx="17659">
                  <c:v>24.526388888888899</c:v>
                </c:pt>
                <c:pt idx="17660">
                  <c:v>24.5277777777778</c:v>
                </c:pt>
                <c:pt idx="17661">
                  <c:v>24.529166666666701</c:v>
                </c:pt>
                <c:pt idx="17662">
                  <c:v>24.530555555555601</c:v>
                </c:pt>
                <c:pt idx="17663">
                  <c:v>24.531944444444399</c:v>
                </c:pt>
                <c:pt idx="17664">
                  <c:v>24.533333333333299</c:v>
                </c:pt>
                <c:pt idx="17665">
                  <c:v>24.5347222222222</c:v>
                </c:pt>
                <c:pt idx="17666">
                  <c:v>24.536111111111101</c:v>
                </c:pt>
                <c:pt idx="17667">
                  <c:v>24.537500000000001</c:v>
                </c:pt>
                <c:pt idx="17668">
                  <c:v>24.538888888888899</c:v>
                </c:pt>
                <c:pt idx="17669">
                  <c:v>24.540277777777799</c:v>
                </c:pt>
                <c:pt idx="17670">
                  <c:v>24.5416666666667</c:v>
                </c:pt>
                <c:pt idx="17671">
                  <c:v>24.5430555555556</c:v>
                </c:pt>
                <c:pt idx="17672">
                  <c:v>24.544444444444402</c:v>
                </c:pt>
                <c:pt idx="17673">
                  <c:v>24.545833333333299</c:v>
                </c:pt>
                <c:pt idx="17674">
                  <c:v>24.547222222222199</c:v>
                </c:pt>
                <c:pt idx="17675">
                  <c:v>24.5486111111111</c:v>
                </c:pt>
                <c:pt idx="17676">
                  <c:v>24.55</c:v>
                </c:pt>
                <c:pt idx="17677">
                  <c:v>24.551388888888901</c:v>
                </c:pt>
                <c:pt idx="17678">
                  <c:v>24.552777777777798</c:v>
                </c:pt>
                <c:pt idx="17679">
                  <c:v>24.554166666666699</c:v>
                </c:pt>
                <c:pt idx="17680">
                  <c:v>24.5555555555556</c:v>
                </c:pt>
                <c:pt idx="17681">
                  <c:v>24.556944444444401</c:v>
                </c:pt>
                <c:pt idx="17682">
                  <c:v>24.558333333333302</c:v>
                </c:pt>
                <c:pt idx="17683">
                  <c:v>24.559722222222199</c:v>
                </c:pt>
                <c:pt idx="17684">
                  <c:v>24.561111111111099</c:v>
                </c:pt>
                <c:pt idx="17685">
                  <c:v>24.5625</c:v>
                </c:pt>
                <c:pt idx="17686">
                  <c:v>24.563888888888901</c:v>
                </c:pt>
                <c:pt idx="17687">
                  <c:v>24.565277777777801</c:v>
                </c:pt>
                <c:pt idx="17688">
                  <c:v>24.566666666666698</c:v>
                </c:pt>
                <c:pt idx="17689">
                  <c:v>24.568055555555599</c:v>
                </c:pt>
                <c:pt idx="17690">
                  <c:v>24.5694444444444</c:v>
                </c:pt>
                <c:pt idx="17691">
                  <c:v>24.570833333333301</c:v>
                </c:pt>
                <c:pt idx="17692">
                  <c:v>24.572222222222202</c:v>
                </c:pt>
                <c:pt idx="17693">
                  <c:v>24.573611111111099</c:v>
                </c:pt>
                <c:pt idx="17694">
                  <c:v>24.574999999999999</c:v>
                </c:pt>
                <c:pt idx="17695">
                  <c:v>24.5763888888889</c:v>
                </c:pt>
                <c:pt idx="17696">
                  <c:v>24.577777777777801</c:v>
                </c:pt>
                <c:pt idx="17697">
                  <c:v>24.579166666666701</c:v>
                </c:pt>
                <c:pt idx="17698">
                  <c:v>24.580555555555598</c:v>
                </c:pt>
                <c:pt idx="17699">
                  <c:v>24.5819444444444</c:v>
                </c:pt>
                <c:pt idx="17700">
                  <c:v>24.5833333333333</c:v>
                </c:pt>
                <c:pt idx="17701">
                  <c:v>24.584722222222201</c:v>
                </c:pt>
                <c:pt idx="17702">
                  <c:v>24.586111111111101</c:v>
                </c:pt>
                <c:pt idx="17703">
                  <c:v>24.587499999999999</c:v>
                </c:pt>
                <c:pt idx="17704">
                  <c:v>24.588888888888899</c:v>
                </c:pt>
                <c:pt idx="17705">
                  <c:v>24.5902777777778</c:v>
                </c:pt>
                <c:pt idx="17706">
                  <c:v>24.591666666666701</c:v>
                </c:pt>
                <c:pt idx="17707">
                  <c:v>24.593055555555601</c:v>
                </c:pt>
                <c:pt idx="17708">
                  <c:v>24.594444444444399</c:v>
                </c:pt>
                <c:pt idx="17709">
                  <c:v>24.595833333333299</c:v>
                </c:pt>
                <c:pt idx="17710">
                  <c:v>24.5972222222222</c:v>
                </c:pt>
                <c:pt idx="17711">
                  <c:v>24.598611111111101</c:v>
                </c:pt>
                <c:pt idx="17712">
                  <c:v>24.6</c:v>
                </c:pt>
                <c:pt idx="17713">
                  <c:v>24.601388888888899</c:v>
                </c:pt>
                <c:pt idx="17714">
                  <c:v>24.602777777777799</c:v>
                </c:pt>
                <c:pt idx="17715">
                  <c:v>24.6041666666667</c:v>
                </c:pt>
                <c:pt idx="17716">
                  <c:v>24.6055555555556</c:v>
                </c:pt>
                <c:pt idx="17717">
                  <c:v>24.606944444444402</c:v>
                </c:pt>
                <c:pt idx="17718">
                  <c:v>24.608333333333299</c:v>
                </c:pt>
                <c:pt idx="17719">
                  <c:v>24.609722222222199</c:v>
                </c:pt>
                <c:pt idx="17720">
                  <c:v>24.6111111111111</c:v>
                </c:pt>
                <c:pt idx="17721">
                  <c:v>24.612500000000001</c:v>
                </c:pt>
                <c:pt idx="17722">
                  <c:v>24.613888888888901</c:v>
                </c:pt>
                <c:pt idx="17723">
                  <c:v>24.615277777777798</c:v>
                </c:pt>
                <c:pt idx="17724">
                  <c:v>24.616666666666699</c:v>
                </c:pt>
                <c:pt idx="17725">
                  <c:v>24.6180555555556</c:v>
                </c:pt>
                <c:pt idx="17726">
                  <c:v>24.619444444444401</c:v>
                </c:pt>
                <c:pt idx="17727">
                  <c:v>24.620833333333302</c:v>
                </c:pt>
                <c:pt idx="17728">
                  <c:v>24.622222222222199</c:v>
                </c:pt>
                <c:pt idx="17729">
                  <c:v>24.623611111111099</c:v>
                </c:pt>
                <c:pt idx="17730">
                  <c:v>24.625</c:v>
                </c:pt>
                <c:pt idx="17731">
                  <c:v>24.626388888888901</c:v>
                </c:pt>
                <c:pt idx="17732">
                  <c:v>24.627777777777801</c:v>
                </c:pt>
                <c:pt idx="17733">
                  <c:v>24.629166666666698</c:v>
                </c:pt>
                <c:pt idx="17734">
                  <c:v>24.630555555555599</c:v>
                </c:pt>
                <c:pt idx="17735">
                  <c:v>24.6319444444444</c:v>
                </c:pt>
                <c:pt idx="17736">
                  <c:v>24.633333333333301</c:v>
                </c:pt>
                <c:pt idx="17737">
                  <c:v>24.634722222222202</c:v>
                </c:pt>
                <c:pt idx="17738">
                  <c:v>24.636111111111099</c:v>
                </c:pt>
                <c:pt idx="17739">
                  <c:v>24.637499999999999</c:v>
                </c:pt>
                <c:pt idx="17740">
                  <c:v>24.6388888888889</c:v>
                </c:pt>
                <c:pt idx="17741">
                  <c:v>24.640277777777801</c:v>
                </c:pt>
                <c:pt idx="17742">
                  <c:v>24.641666666666701</c:v>
                </c:pt>
                <c:pt idx="17743">
                  <c:v>24.643055555555598</c:v>
                </c:pt>
                <c:pt idx="17744">
                  <c:v>24.6444444444444</c:v>
                </c:pt>
                <c:pt idx="17745">
                  <c:v>24.6458333333333</c:v>
                </c:pt>
                <c:pt idx="17746">
                  <c:v>24.647222222222201</c:v>
                </c:pt>
                <c:pt idx="17747">
                  <c:v>24.648611111111101</c:v>
                </c:pt>
                <c:pt idx="17748">
                  <c:v>24.65</c:v>
                </c:pt>
                <c:pt idx="17749">
                  <c:v>24.651388888888899</c:v>
                </c:pt>
                <c:pt idx="17750">
                  <c:v>24.6527777777778</c:v>
                </c:pt>
                <c:pt idx="17751">
                  <c:v>24.654166666666701</c:v>
                </c:pt>
                <c:pt idx="17752">
                  <c:v>24.655555555555601</c:v>
                </c:pt>
                <c:pt idx="17753">
                  <c:v>24.656944444444399</c:v>
                </c:pt>
                <c:pt idx="17754">
                  <c:v>24.658333333333299</c:v>
                </c:pt>
                <c:pt idx="17755">
                  <c:v>24.6597222222222</c:v>
                </c:pt>
                <c:pt idx="17756">
                  <c:v>24.661111111111101</c:v>
                </c:pt>
                <c:pt idx="17757">
                  <c:v>24.662500000000001</c:v>
                </c:pt>
                <c:pt idx="17758">
                  <c:v>24.663888888888899</c:v>
                </c:pt>
                <c:pt idx="17759">
                  <c:v>24.665277777777799</c:v>
                </c:pt>
                <c:pt idx="17760">
                  <c:v>24.6666666666667</c:v>
                </c:pt>
                <c:pt idx="17761">
                  <c:v>24.6680555555556</c:v>
                </c:pt>
                <c:pt idx="17762">
                  <c:v>24.669444444444402</c:v>
                </c:pt>
                <c:pt idx="17763">
                  <c:v>24.670833333333299</c:v>
                </c:pt>
                <c:pt idx="17764">
                  <c:v>24.672222222222199</c:v>
                </c:pt>
                <c:pt idx="17765">
                  <c:v>24.6736111111111</c:v>
                </c:pt>
                <c:pt idx="17766">
                  <c:v>24.675000000000001</c:v>
                </c:pt>
                <c:pt idx="17767">
                  <c:v>24.676388888888901</c:v>
                </c:pt>
                <c:pt idx="17768">
                  <c:v>24.677777777777798</c:v>
                </c:pt>
                <c:pt idx="17769">
                  <c:v>24.679166666666699</c:v>
                </c:pt>
                <c:pt idx="17770">
                  <c:v>24.6805555555556</c:v>
                </c:pt>
                <c:pt idx="17771">
                  <c:v>24.681944444444401</c:v>
                </c:pt>
                <c:pt idx="17772">
                  <c:v>24.683333333333302</c:v>
                </c:pt>
                <c:pt idx="17773">
                  <c:v>24.684722222222199</c:v>
                </c:pt>
                <c:pt idx="17774">
                  <c:v>24.686111111111099</c:v>
                </c:pt>
                <c:pt idx="17775">
                  <c:v>24.6875</c:v>
                </c:pt>
                <c:pt idx="17776">
                  <c:v>24.688888888888901</c:v>
                </c:pt>
                <c:pt idx="17777">
                  <c:v>24.690277777777801</c:v>
                </c:pt>
                <c:pt idx="17778">
                  <c:v>24.691666666666698</c:v>
                </c:pt>
                <c:pt idx="17779">
                  <c:v>24.693055555555599</c:v>
                </c:pt>
                <c:pt idx="17780">
                  <c:v>24.6944444444444</c:v>
                </c:pt>
                <c:pt idx="17781">
                  <c:v>24.695833333333301</c:v>
                </c:pt>
                <c:pt idx="17782">
                  <c:v>24.697222222222202</c:v>
                </c:pt>
                <c:pt idx="17783">
                  <c:v>24.698611111111099</c:v>
                </c:pt>
                <c:pt idx="17784">
                  <c:v>24.7</c:v>
                </c:pt>
                <c:pt idx="17785">
                  <c:v>24.7013888888889</c:v>
                </c:pt>
                <c:pt idx="17786">
                  <c:v>24.702777777777801</c:v>
                </c:pt>
                <c:pt idx="17787">
                  <c:v>24.704166666666701</c:v>
                </c:pt>
                <c:pt idx="17788">
                  <c:v>24.705555555555598</c:v>
                </c:pt>
                <c:pt idx="17789">
                  <c:v>24.7069444444444</c:v>
                </c:pt>
                <c:pt idx="17790">
                  <c:v>24.7083333333333</c:v>
                </c:pt>
                <c:pt idx="17791">
                  <c:v>24.709722222222201</c:v>
                </c:pt>
                <c:pt idx="17792">
                  <c:v>24.711111111111101</c:v>
                </c:pt>
                <c:pt idx="17793">
                  <c:v>24.712499999999999</c:v>
                </c:pt>
                <c:pt idx="17794">
                  <c:v>24.713888888888899</c:v>
                </c:pt>
                <c:pt idx="17795">
                  <c:v>24.7152777777778</c:v>
                </c:pt>
                <c:pt idx="17796">
                  <c:v>24.716666666666701</c:v>
                </c:pt>
                <c:pt idx="17797">
                  <c:v>24.718055555555601</c:v>
                </c:pt>
                <c:pt idx="17798">
                  <c:v>24.719444444444399</c:v>
                </c:pt>
                <c:pt idx="17799">
                  <c:v>24.720833333333299</c:v>
                </c:pt>
                <c:pt idx="17800">
                  <c:v>24.7222222222222</c:v>
                </c:pt>
                <c:pt idx="17801">
                  <c:v>24.723611111111101</c:v>
                </c:pt>
                <c:pt idx="17802">
                  <c:v>24.725000000000001</c:v>
                </c:pt>
                <c:pt idx="17803">
                  <c:v>24.726388888888899</c:v>
                </c:pt>
                <c:pt idx="17804">
                  <c:v>24.727777777777799</c:v>
                </c:pt>
                <c:pt idx="17805">
                  <c:v>24.7291666666667</c:v>
                </c:pt>
                <c:pt idx="17806">
                  <c:v>24.7305555555556</c:v>
                </c:pt>
                <c:pt idx="17807">
                  <c:v>24.731944444444402</c:v>
                </c:pt>
                <c:pt idx="17808">
                  <c:v>24.733333333333299</c:v>
                </c:pt>
                <c:pt idx="17809">
                  <c:v>24.734722222222199</c:v>
                </c:pt>
                <c:pt idx="17810">
                  <c:v>24.7361111111111</c:v>
                </c:pt>
                <c:pt idx="17811">
                  <c:v>24.737500000000001</c:v>
                </c:pt>
                <c:pt idx="17812">
                  <c:v>24.738888888888901</c:v>
                </c:pt>
                <c:pt idx="17813">
                  <c:v>24.740277777777798</c:v>
                </c:pt>
                <c:pt idx="17814">
                  <c:v>24.741666666666699</c:v>
                </c:pt>
                <c:pt idx="17815">
                  <c:v>24.7430555555556</c:v>
                </c:pt>
                <c:pt idx="17816">
                  <c:v>24.744444444444401</c:v>
                </c:pt>
                <c:pt idx="17817">
                  <c:v>24.745833333333302</c:v>
                </c:pt>
                <c:pt idx="17818">
                  <c:v>24.747222222222199</c:v>
                </c:pt>
                <c:pt idx="17819">
                  <c:v>24.748611111111099</c:v>
                </c:pt>
                <c:pt idx="17820">
                  <c:v>24.75</c:v>
                </c:pt>
                <c:pt idx="17821">
                  <c:v>24.751388888888901</c:v>
                </c:pt>
                <c:pt idx="17822">
                  <c:v>24.752777777777801</c:v>
                </c:pt>
                <c:pt idx="17823">
                  <c:v>24.754166666666698</c:v>
                </c:pt>
                <c:pt idx="17824">
                  <c:v>24.755555555555599</c:v>
                </c:pt>
                <c:pt idx="17825">
                  <c:v>24.7569444444444</c:v>
                </c:pt>
                <c:pt idx="17826">
                  <c:v>24.758333333333301</c:v>
                </c:pt>
                <c:pt idx="17827">
                  <c:v>24.759722222222202</c:v>
                </c:pt>
                <c:pt idx="17828">
                  <c:v>24.761111111111099</c:v>
                </c:pt>
                <c:pt idx="17829">
                  <c:v>24.762499999999999</c:v>
                </c:pt>
                <c:pt idx="17830">
                  <c:v>24.7638888888889</c:v>
                </c:pt>
                <c:pt idx="17831">
                  <c:v>24.765277777777801</c:v>
                </c:pt>
                <c:pt idx="17832">
                  <c:v>24.766666666666701</c:v>
                </c:pt>
                <c:pt idx="17833">
                  <c:v>24.768055555555598</c:v>
                </c:pt>
                <c:pt idx="17834">
                  <c:v>24.7694444444444</c:v>
                </c:pt>
                <c:pt idx="17835">
                  <c:v>24.7708333333333</c:v>
                </c:pt>
                <c:pt idx="17836">
                  <c:v>24.772222222222201</c:v>
                </c:pt>
                <c:pt idx="17837">
                  <c:v>24.773611111111101</c:v>
                </c:pt>
                <c:pt idx="17838">
                  <c:v>24.774999999999999</c:v>
                </c:pt>
                <c:pt idx="17839">
                  <c:v>24.776388888888899</c:v>
                </c:pt>
                <c:pt idx="17840">
                  <c:v>24.7777777777778</c:v>
                </c:pt>
                <c:pt idx="17841">
                  <c:v>24.779166666666701</c:v>
                </c:pt>
                <c:pt idx="17842">
                  <c:v>24.780555555555601</c:v>
                </c:pt>
                <c:pt idx="17843">
                  <c:v>24.781944444444399</c:v>
                </c:pt>
                <c:pt idx="17844">
                  <c:v>24.783333333333299</c:v>
                </c:pt>
                <c:pt idx="17845">
                  <c:v>24.7847222222222</c:v>
                </c:pt>
                <c:pt idx="17846">
                  <c:v>24.786111111111101</c:v>
                </c:pt>
                <c:pt idx="17847">
                  <c:v>24.787500000000001</c:v>
                </c:pt>
                <c:pt idx="17848">
                  <c:v>24.788888888888899</c:v>
                </c:pt>
                <c:pt idx="17849">
                  <c:v>24.790277777777799</c:v>
                </c:pt>
                <c:pt idx="17850">
                  <c:v>24.7916666666667</c:v>
                </c:pt>
                <c:pt idx="17851">
                  <c:v>24.7930555555556</c:v>
                </c:pt>
                <c:pt idx="17852">
                  <c:v>24.794444444444402</c:v>
                </c:pt>
                <c:pt idx="17853">
                  <c:v>24.795833333333299</c:v>
                </c:pt>
                <c:pt idx="17854">
                  <c:v>24.797222222222199</c:v>
                </c:pt>
                <c:pt idx="17855">
                  <c:v>24.7986111111111</c:v>
                </c:pt>
                <c:pt idx="17856">
                  <c:v>24.8</c:v>
                </c:pt>
                <c:pt idx="17857">
                  <c:v>24.801388888888901</c:v>
                </c:pt>
                <c:pt idx="17858">
                  <c:v>24.802777777777798</c:v>
                </c:pt>
                <c:pt idx="17859">
                  <c:v>24.804166666666699</c:v>
                </c:pt>
                <c:pt idx="17860">
                  <c:v>24.8055555555556</c:v>
                </c:pt>
                <c:pt idx="17861">
                  <c:v>24.806944444444401</c:v>
                </c:pt>
                <c:pt idx="17862">
                  <c:v>24.808333333333302</c:v>
                </c:pt>
                <c:pt idx="17863">
                  <c:v>24.809722222222199</c:v>
                </c:pt>
                <c:pt idx="17864">
                  <c:v>24.811111111111099</c:v>
                </c:pt>
                <c:pt idx="17865">
                  <c:v>24.8125</c:v>
                </c:pt>
                <c:pt idx="17866">
                  <c:v>24.813888888888901</c:v>
                </c:pt>
                <c:pt idx="17867">
                  <c:v>24.815277777777801</c:v>
                </c:pt>
                <c:pt idx="17868">
                  <c:v>24.816666666666698</c:v>
                </c:pt>
                <c:pt idx="17869">
                  <c:v>24.818055555555599</c:v>
                </c:pt>
                <c:pt idx="17870">
                  <c:v>24.8194444444444</c:v>
                </c:pt>
                <c:pt idx="17871">
                  <c:v>24.820833333333301</c:v>
                </c:pt>
                <c:pt idx="17872">
                  <c:v>24.822222222222202</c:v>
                </c:pt>
                <c:pt idx="17873">
                  <c:v>24.823611111111099</c:v>
                </c:pt>
                <c:pt idx="17874">
                  <c:v>24.824999999999999</c:v>
                </c:pt>
                <c:pt idx="17875">
                  <c:v>24.8263888888889</c:v>
                </c:pt>
                <c:pt idx="17876">
                  <c:v>24.827777777777801</c:v>
                </c:pt>
                <c:pt idx="17877">
                  <c:v>24.829166666666701</c:v>
                </c:pt>
                <c:pt idx="17878">
                  <c:v>24.830555555555598</c:v>
                </c:pt>
                <c:pt idx="17879">
                  <c:v>24.8319444444444</c:v>
                </c:pt>
                <c:pt idx="17880">
                  <c:v>24.8333333333333</c:v>
                </c:pt>
                <c:pt idx="17881">
                  <c:v>24.834722222222201</c:v>
                </c:pt>
                <c:pt idx="17882">
                  <c:v>24.836111111111101</c:v>
                </c:pt>
                <c:pt idx="17883">
                  <c:v>24.837499999999999</c:v>
                </c:pt>
                <c:pt idx="17884">
                  <c:v>24.838888888888899</c:v>
                </c:pt>
                <c:pt idx="17885">
                  <c:v>24.8402777777778</c:v>
                </c:pt>
                <c:pt idx="17886">
                  <c:v>24.841666666666701</c:v>
                </c:pt>
                <c:pt idx="17887">
                  <c:v>24.843055555555601</c:v>
                </c:pt>
                <c:pt idx="17888">
                  <c:v>24.844444444444399</c:v>
                </c:pt>
                <c:pt idx="17889">
                  <c:v>24.845833333333299</c:v>
                </c:pt>
                <c:pt idx="17890">
                  <c:v>24.8472222222222</c:v>
                </c:pt>
                <c:pt idx="17891">
                  <c:v>24.848611111111101</c:v>
                </c:pt>
                <c:pt idx="17892">
                  <c:v>24.85</c:v>
                </c:pt>
                <c:pt idx="17893">
                  <c:v>24.851388888888899</c:v>
                </c:pt>
                <c:pt idx="17894">
                  <c:v>24.852777777777799</c:v>
                </c:pt>
                <c:pt idx="17895">
                  <c:v>24.8541666666667</c:v>
                </c:pt>
                <c:pt idx="17896">
                  <c:v>24.8555555555556</c:v>
                </c:pt>
                <c:pt idx="17897">
                  <c:v>24.856944444444402</c:v>
                </c:pt>
                <c:pt idx="17898">
                  <c:v>24.858333333333299</c:v>
                </c:pt>
                <c:pt idx="17899">
                  <c:v>24.859722222222199</c:v>
                </c:pt>
                <c:pt idx="17900">
                  <c:v>24.8611111111111</c:v>
                </c:pt>
                <c:pt idx="17901">
                  <c:v>24.862500000000001</c:v>
                </c:pt>
                <c:pt idx="17902">
                  <c:v>24.863888888888901</c:v>
                </c:pt>
                <c:pt idx="17903">
                  <c:v>24.865277777777798</c:v>
                </c:pt>
                <c:pt idx="17904">
                  <c:v>24.866666666666699</c:v>
                </c:pt>
                <c:pt idx="17905">
                  <c:v>24.8680555555556</c:v>
                </c:pt>
                <c:pt idx="17906">
                  <c:v>24.869444444444401</c:v>
                </c:pt>
                <c:pt idx="17907">
                  <c:v>24.870833333333302</c:v>
                </c:pt>
                <c:pt idx="17908">
                  <c:v>24.872222222222199</c:v>
                </c:pt>
                <c:pt idx="17909">
                  <c:v>24.873611111111099</c:v>
                </c:pt>
                <c:pt idx="17910">
                  <c:v>24.875</c:v>
                </c:pt>
                <c:pt idx="17911">
                  <c:v>24.876388888888901</c:v>
                </c:pt>
                <c:pt idx="17912">
                  <c:v>24.877777777777801</c:v>
                </c:pt>
                <c:pt idx="17913">
                  <c:v>24.879166666666698</c:v>
                </c:pt>
                <c:pt idx="17914">
                  <c:v>24.880555555555599</c:v>
                </c:pt>
                <c:pt idx="17915">
                  <c:v>24.8819444444444</c:v>
                </c:pt>
                <c:pt idx="17916">
                  <c:v>24.883333333333301</c:v>
                </c:pt>
                <c:pt idx="17917">
                  <c:v>24.884722222222202</c:v>
                </c:pt>
                <c:pt idx="17918">
                  <c:v>24.886111111111099</c:v>
                </c:pt>
                <c:pt idx="17919">
                  <c:v>24.887499999999999</c:v>
                </c:pt>
                <c:pt idx="17920">
                  <c:v>24.8888888888889</c:v>
                </c:pt>
                <c:pt idx="17921">
                  <c:v>24.890277777777801</c:v>
                </c:pt>
                <c:pt idx="17922">
                  <c:v>24.891666666666701</c:v>
                </c:pt>
                <c:pt idx="17923">
                  <c:v>24.893055555555598</c:v>
                </c:pt>
                <c:pt idx="17924">
                  <c:v>24.8944444444444</c:v>
                </c:pt>
                <c:pt idx="17925">
                  <c:v>24.8958333333333</c:v>
                </c:pt>
                <c:pt idx="17926">
                  <c:v>24.897222222222201</c:v>
                </c:pt>
                <c:pt idx="17927">
                  <c:v>24.898611111111101</c:v>
                </c:pt>
                <c:pt idx="17928">
                  <c:v>24.9</c:v>
                </c:pt>
                <c:pt idx="17929">
                  <c:v>24.901388888888899</c:v>
                </c:pt>
                <c:pt idx="17930">
                  <c:v>24.9027777777778</c:v>
                </c:pt>
                <c:pt idx="17931">
                  <c:v>24.904166666666701</c:v>
                </c:pt>
                <c:pt idx="17932">
                  <c:v>24.905555555555601</c:v>
                </c:pt>
                <c:pt idx="17933">
                  <c:v>24.906944444444399</c:v>
                </c:pt>
                <c:pt idx="17934">
                  <c:v>24.908333333333299</c:v>
                </c:pt>
                <c:pt idx="17935">
                  <c:v>24.9097222222222</c:v>
                </c:pt>
                <c:pt idx="17936">
                  <c:v>24.911111111111101</c:v>
                </c:pt>
                <c:pt idx="17937">
                  <c:v>24.912500000000001</c:v>
                </c:pt>
                <c:pt idx="17938">
                  <c:v>24.913888888888899</c:v>
                </c:pt>
                <c:pt idx="17939">
                  <c:v>24.915277777777799</c:v>
                </c:pt>
                <c:pt idx="17940">
                  <c:v>24.9166666666667</c:v>
                </c:pt>
                <c:pt idx="17941">
                  <c:v>24.9180555555556</c:v>
                </c:pt>
                <c:pt idx="17942">
                  <c:v>24.919444444444402</c:v>
                </c:pt>
                <c:pt idx="17943">
                  <c:v>24.920833333333299</c:v>
                </c:pt>
                <c:pt idx="17944">
                  <c:v>24.922222222222199</c:v>
                </c:pt>
                <c:pt idx="17945">
                  <c:v>24.9236111111111</c:v>
                </c:pt>
                <c:pt idx="17946">
                  <c:v>24.925000000000001</c:v>
                </c:pt>
                <c:pt idx="17947">
                  <c:v>24.926388888888901</c:v>
                </c:pt>
                <c:pt idx="17948">
                  <c:v>24.927777777777798</c:v>
                </c:pt>
                <c:pt idx="17949">
                  <c:v>24.929166666666699</c:v>
                </c:pt>
                <c:pt idx="17950">
                  <c:v>24.9305555555556</c:v>
                </c:pt>
                <c:pt idx="17951">
                  <c:v>24.931944444444401</c:v>
                </c:pt>
                <c:pt idx="17952">
                  <c:v>24.933333333333302</c:v>
                </c:pt>
                <c:pt idx="17953">
                  <c:v>24.934722222222199</c:v>
                </c:pt>
                <c:pt idx="17954">
                  <c:v>24.936111111111099</c:v>
                </c:pt>
                <c:pt idx="17955">
                  <c:v>24.9375</c:v>
                </c:pt>
                <c:pt idx="17956">
                  <c:v>24.938888888888901</c:v>
                </c:pt>
                <c:pt idx="17957">
                  <c:v>24.940277777777801</c:v>
                </c:pt>
                <c:pt idx="17958">
                  <c:v>24.941666666666698</c:v>
                </c:pt>
                <c:pt idx="17959">
                  <c:v>24.943055555555599</c:v>
                </c:pt>
                <c:pt idx="17960">
                  <c:v>24.9444444444444</c:v>
                </c:pt>
                <c:pt idx="17961">
                  <c:v>24.945833333333301</c:v>
                </c:pt>
                <c:pt idx="17962">
                  <c:v>24.947222222222202</c:v>
                </c:pt>
                <c:pt idx="17963">
                  <c:v>24.948611111111099</c:v>
                </c:pt>
                <c:pt idx="17964">
                  <c:v>24.95</c:v>
                </c:pt>
                <c:pt idx="17965">
                  <c:v>24.9513888888889</c:v>
                </c:pt>
                <c:pt idx="17966">
                  <c:v>24.952777777777801</c:v>
                </c:pt>
                <c:pt idx="17967">
                  <c:v>24.954166666666701</c:v>
                </c:pt>
                <c:pt idx="17968">
                  <c:v>24.955555555555598</c:v>
                </c:pt>
                <c:pt idx="17969">
                  <c:v>24.9569444444444</c:v>
                </c:pt>
                <c:pt idx="17970">
                  <c:v>24.9583333333333</c:v>
                </c:pt>
                <c:pt idx="17971">
                  <c:v>24.959722222222201</c:v>
                </c:pt>
                <c:pt idx="17972">
                  <c:v>24.961111111111101</c:v>
                </c:pt>
                <c:pt idx="17973">
                  <c:v>24.962499999999999</c:v>
                </c:pt>
                <c:pt idx="17974">
                  <c:v>24.963888888888899</c:v>
                </c:pt>
                <c:pt idx="17975">
                  <c:v>24.9652777777778</c:v>
                </c:pt>
                <c:pt idx="17976">
                  <c:v>24.966666666666701</c:v>
                </c:pt>
                <c:pt idx="17977">
                  <c:v>24.968055555555601</c:v>
                </c:pt>
                <c:pt idx="17978">
                  <c:v>24.969444444444399</c:v>
                </c:pt>
                <c:pt idx="17979">
                  <c:v>24.970833333333299</c:v>
                </c:pt>
                <c:pt idx="17980">
                  <c:v>24.9722222222222</c:v>
                </c:pt>
                <c:pt idx="17981">
                  <c:v>24.973611111111101</c:v>
                </c:pt>
                <c:pt idx="17982">
                  <c:v>24.975000000000001</c:v>
                </c:pt>
                <c:pt idx="17983">
                  <c:v>24.976388888888899</c:v>
                </c:pt>
                <c:pt idx="17984">
                  <c:v>24.977777777777799</c:v>
                </c:pt>
                <c:pt idx="17985">
                  <c:v>24.9791666666667</c:v>
                </c:pt>
                <c:pt idx="17986">
                  <c:v>24.9805555555556</c:v>
                </c:pt>
                <c:pt idx="17987">
                  <c:v>24.981944444444402</c:v>
                </c:pt>
                <c:pt idx="17988">
                  <c:v>24.983333333333299</c:v>
                </c:pt>
                <c:pt idx="17989">
                  <c:v>24.984722222222199</c:v>
                </c:pt>
                <c:pt idx="17990">
                  <c:v>24.9861111111111</c:v>
                </c:pt>
                <c:pt idx="17991">
                  <c:v>24.987500000000001</c:v>
                </c:pt>
                <c:pt idx="17992">
                  <c:v>24.988888888888901</c:v>
                </c:pt>
                <c:pt idx="17993">
                  <c:v>24.990277777777798</c:v>
                </c:pt>
                <c:pt idx="17994">
                  <c:v>24.991666666666699</c:v>
                </c:pt>
                <c:pt idx="17995">
                  <c:v>24.9930555555556</c:v>
                </c:pt>
                <c:pt idx="17996">
                  <c:v>24.994444444444401</c:v>
                </c:pt>
                <c:pt idx="17997">
                  <c:v>24.995833333333302</c:v>
                </c:pt>
                <c:pt idx="17998">
                  <c:v>24.997222222222199</c:v>
                </c:pt>
                <c:pt idx="17999">
                  <c:v>24.998611111111099</c:v>
                </c:pt>
                <c:pt idx="18000">
                  <c:v>25</c:v>
                </c:pt>
                <c:pt idx="18001">
                  <c:v>25.001388888888901</c:v>
                </c:pt>
                <c:pt idx="18002">
                  <c:v>25.002777777777801</c:v>
                </c:pt>
                <c:pt idx="18003">
                  <c:v>25.004166666666698</c:v>
                </c:pt>
                <c:pt idx="18004">
                  <c:v>25.005555555555599</c:v>
                </c:pt>
                <c:pt idx="18005">
                  <c:v>25.0069444444444</c:v>
                </c:pt>
                <c:pt idx="18006">
                  <c:v>25.008333333333301</c:v>
                </c:pt>
                <c:pt idx="18007">
                  <c:v>25.009722222222202</c:v>
                </c:pt>
                <c:pt idx="18008">
                  <c:v>25.011111111111099</c:v>
                </c:pt>
                <c:pt idx="18009">
                  <c:v>25.012499999999999</c:v>
                </c:pt>
                <c:pt idx="18010">
                  <c:v>25.0138888888889</c:v>
                </c:pt>
                <c:pt idx="18011">
                  <c:v>25.015277777777801</c:v>
                </c:pt>
                <c:pt idx="18012">
                  <c:v>25.016666666666701</c:v>
                </c:pt>
                <c:pt idx="18013">
                  <c:v>25.018055555555598</c:v>
                </c:pt>
                <c:pt idx="18014">
                  <c:v>25.0194444444444</c:v>
                </c:pt>
                <c:pt idx="18015">
                  <c:v>25.0208333333333</c:v>
                </c:pt>
                <c:pt idx="18016">
                  <c:v>25.022222222222201</c:v>
                </c:pt>
                <c:pt idx="18017">
                  <c:v>25.023611111111101</c:v>
                </c:pt>
                <c:pt idx="18018">
                  <c:v>25.024999999999999</c:v>
                </c:pt>
                <c:pt idx="18019">
                  <c:v>25.026388888888899</c:v>
                </c:pt>
                <c:pt idx="18020">
                  <c:v>25.0277777777778</c:v>
                </c:pt>
                <c:pt idx="18021">
                  <c:v>25.029166666666701</c:v>
                </c:pt>
                <c:pt idx="18022">
                  <c:v>25.030555555555601</c:v>
                </c:pt>
                <c:pt idx="18023">
                  <c:v>25.031944444444399</c:v>
                </c:pt>
                <c:pt idx="18024">
                  <c:v>25.033333333333299</c:v>
                </c:pt>
                <c:pt idx="18025">
                  <c:v>25.0347222222222</c:v>
                </c:pt>
                <c:pt idx="18026">
                  <c:v>25.036111111111101</c:v>
                </c:pt>
                <c:pt idx="18027">
                  <c:v>25.037500000000001</c:v>
                </c:pt>
                <c:pt idx="18028">
                  <c:v>25.038888888888899</c:v>
                </c:pt>
                <c:pt idx="18029">
                  <c:v>25.040277777777799</c:v>
                </c:pt>
                <c:pt idx="18030">
                  <c:v>25.0416666666667</c:v>
                </c:pt>
                <c:pt idx="18031">
                  <c:v>25.0430555555556</c:v>
                </c:pt>
                <c:pt idx="18032">
                  <c:v>25.044444444444402</c:v>
                </c:pt>
                <c:pt idx="18033">
                  <c:v>25.045833333333299</c:v>
                </c:pt>
                <c:pt idx="18034">
                  <c:v>25.047222222222199</c:v>
                </c:pt>
                <c:pt idx="18035">
                  <c:v>25.0486111111111</c:v>
                </c:pt>
                <c:pt idx="18036">
                  <c:v>25.05</c:v>
                </c:pt>
                <c:pt idx="18037">
                  <c:v>25.051388888888901</c:v>
                </c:pt>
                <c:pt idx="18038">
                  <c:v>25.052777777777798</c:v>
                </c:pt>
                <c:pt idx="18039">
                  <c:v>25.054166666666699</c:v>
                </c:pt>
                <c:pt idx="18040">
                  <c:v>25.0555555555556</c:v>
                </c:pt>
                <c:pt idx="18041">
                  <c:v>25.056944444444401</c:v>
                </c:pt>
                <c:pt idx="18042">
                  <c:v>25.058333333333302</c:v>
                </c:pt>
                <c:pt idx="18043">
                  <c:v>25.059722222222199</c:v>
                </c:pt>
                <c:pt idx="18044">
                  <c:v>25.061111111111099</c:v>
                </c:pt>
                <c:pt idx="18045">
                  <c:v>25.0625</c:v>
                </c:pt>
                <c:pt idx="18046">
                  <c:v>25.063888888888901</c:v>
                </c:pt>
                <c:pt idx="18047">
                  <c:v>25.065277777777801</c:v>
                </c:pt>
                <c:pt idx="18048">
                  <c:v>25.066666666666698</c:v>
                </c:pt>
                <c:pt idx="18049">
                  <c:v>25.068055555555599</c:v>
                </c:pt>
                <c:pt idx="18050">
                  <c:v>25.0694444444444</c:v>
                </c:pt>
                <c:pt idx="18051">
                  <c:v>25.070833333333301</c:v>
                </c:pt>
                <c:pt idx="18052">
                  <c:v>25.072222222222202</c:v>
                </c:pt>
                <c:pt idx="18053">
                  <c:v>25.073611111111099</c:v>
                </c:pt>
                <c:pt idx="18054">
                  <c:v>25.074999999999999</c:v>
                </c:pt>
                <c:pt idx="18055">
                  <c:v>25.0763888888889</c:v>
                </c:pt>
                <c:pt idx="18056">
                  <c:v>25.077777777777801</c:v>
                </c:pt>
                <c:pt idx="18057">
                  <c:v>25.079166666666701</c:v>
                </c:pt>
                <c:pt idx="18058">
                  <c:v>25.080555555555598</c:v>
                </c:pt>
                <c:pt idx="18059">
                  <c:v>25.0819444444444</c:v>
                </c:pt>
                <c:pt idx="18060">
                  <c:v>25.0833333333333</c:v>
                </c:pt>
                <c:pt idx="18061">
                  <c:v>25.084722222222201</c:v>
                </c:pt>
                <c:pt idx="18062">
                  <c:v>25.086111111111101</c:v>
                </c:pt>
                <c:pt idx="18063">
                  <c:v>25.087499999999999</c:v>
                </c:pt>
                <c:pt idx="18064">
                  <c:v>25.088888888888899</c:v>
                </c:pt>
                <c:pt idx="18065">
                  <c:v>25.0902777777778</c:v>
                </c:pt>
                <c:pt idx="18066">
                  <c:v>25.091666666666701</c:v>
                </c:pt>
                <c:pt idx="18067">
                  <c:v>25.093055555555601</c:v>
                </c:pt>
                <c:pt idx="18068">
                  <c:v>25.094444444444399</c:v>
                </c:pt>
                <c:pt idx="18069">
                  <c:v>25.095833333333299</c:v>
                </c:pt>
                <c:pt idx="18070">
                  <c:v>25.0972222222222</c:v>
                </c:pt>
                <c:pt idx="18071">
                  <c:v>25.098611111111101</c:v>
                </c:pt>
                <c:pt idx="18072">
                  <c:v>25.1</c:v>
                </c:pt>
                <c:pt idx="18073">
                  <c:v>25.101388888888899</c:v>
                </c:pt>
                <c:pt idx="18074">
                  <c:v>25.102777777777799</c:v>
                </c:pt>
                <c:pt idx="18075">
                  <c:v>25.1041666666667</c:v>
                </c:pt>
                <c:pt idx="18076">
                  <c:v>25.1055555555556</c:v>
                </c:pt>
                <c:pt idx="18077">
                  <c:v>25.106944444444402</c:v>
                </c:pt>
                <c:pt idx="18078">
                  <c:v>25.108333333333299</c:v>
                </c:pt>
                <c:pt idx="18079">
                  <c:v>25.109722222222199</c:v>
                </c:pt>
                <c:pt idx="18080">
                  <c:v>25.1111111111111</c:v>
                </c:pt>
                <c:pt idx="18081">
                  <c:v>25.112500000000001</c:v>
                </c:pt>
                <c:pt idx="18082">
                  <c:v>25.113888888888901</c:v>
                </c:pt>
                <c:pt idx="18083">
                  <c:v>25.115277777777798</c:v>
                </c:pt>
                <c:pt idx="18084">
                  <c:v>25.116666666666699</c:v>
                </c:pt>
                <c:pt idx="18085">
                  <c:v>25.1180555555556</c:v>
                </c:pt>
                <c:pt idx="18086">
                  <c:v>25.119444444444401</c:v>
                </c:pt>
                <c:pt idx="18087">
                  <c:v>25.120833333333302</c:v>
                </c:pt>
                <c:pt idx="18088">
                  <c:v>25.122222222222199</c:v>
                </c:pt>
                <c:pt idx="18089">
                  <c:v>25.123611111111099</c:v>
                </c:pt>
                <c:pt idx="18090">
                  <c:v>25.125</c:v>
                </c:pt>
                <c:pt idx="18091">
                  <c:v>25.126388888888901</c:v>
                </c:pt>
                <c:pt idx="18092">
                  <c:v>25.127777777777801</c:v>
                </c:pt>
                <c:pt idx="18093">
                  <c:v>25.129166666666698</c:v>
                </c:pt>
                <c:pt idx="18094">
                  <c:v>25.130555555555599</c:v>
                </c:pt>
                <c:pt idx="18095">
                  <c:v>25.1319444444444</c:v>
                </c:pt>
                <c:pt idx="18096">
                  <c:v>25.133333333333301</c:v>
                </c:pt>
                <c:pt idx="18097">
                  <c:v>25.134722222222202</c:v>
                </c:pt>
                <c:pt idx="18098">
                  <c:v>25.136111111111099</c:v>
                </c:pt>
                <c:pt idx="18099">
                  <c:v>25.137499999999999</c:v>
                </c:pt>
                <c:pt idx="18100">
                  <c:v>25.1388888888889</c:v>
                </c:pt>
                <c:pt idx="18101">
                  <c:v>25.140277777777801</c:v>
                </c:pt>
                <c:pt idx="18102">
                  <c:v>25.141666666666701</c:v>
                </c:pt>
                <c:pt idx="18103">
                  <c:v>25.143055555555598</c:v>
                </c:pt>
                <c:pt idx="18104">
                  <c:v>25.1444444444444</c:v>
                </c:pt>
                <c:pt idx="18105">
                  <c:v>25.1458333333333</c:v>
                </c:pt>
                <c:pt idx="18106">
                  <c:v>25.147222222222201</c:v>
                </c:pt>
                <c:pt idx="18107">
                  <c:v>25.148611111111101</c:v>
                </c:pt>
                <c:pt idx="18108">
                  <c:v>25.15</c:v>
                </c:pt>
                <c:pt idx="18109">
                  <c:v>25.151388888888899</c:v>
                </c:pt>
                <c:pt idx="18110">
                  <c:v>25.1527777777778</c:v>
                </c:pt>
                <c:pt idx="18111">
                  <c:v>25.154166666666701</c:v>
                </c:pt>
                <c:pt idx="18112">
                  <c:v>25.155555555555601</c:v>
                </c:pt>
                <c:pt idx="18113">
                  <c:v>25.156944444444399</c:v>
                </c:pt>
                <c:pt idx="18114">
                  <c:v>25.158333333333299</c:v>
                </c:pt>
                <c:pt idx="18115">
                  <c:v>25.1597222222222</c:v>
                </c:pt>
                <c:pt idx="18116">
                  <c:v>25.161111111111101</c:v>
                </c:pt>
                <c:pt idx="18117">
                  <c:v>25.162500000000001</c:v>
                </c:pt>
                <c:pt idx="18118">
                  <c:v>25.163888888888899</c:v>
                </c:pt>
                <c:pt idx="18119">
                  <c:v>25.165277777777799</c:v>
                </c:pt>
                <c:pt idx="18120">
                  <c:v>25.1666666666667</c:v>
                </c:pt>
                <c:pt idx="18121">
                  <c:v>25.1680555555556</c:v>
                </c:pt>
                <c:pt idx="18122">
                  <c:v>25.169444444444402</c:v>
                </c:pt>
                <c:pt idx="18123">
                  <c:v>25.170833333333299</c:v>
                </c:pt>
                <c:pt idx="18124">
                  <c:v>25.172222222222199</c:v>
                </c:pt>
                <c:pt idx="18125">
                  <c:v>25.1736111111111</c:v>
                </c:pt>
                <c:pt idx="18126">
                  <c:v>25.175000000000001</c:v>
                </c:pt>
                <c:pt idx="18127">
                  <c:v>25.176388888888901</c:v>
                </c:pt>
                <c:pt idx="18128">
                  <c:v>25.177777777777798</c:v>
                </c:pt>
                <c:pt idx="18129">
                  <c:v>25.179166666666699</c:v>
                </c:pt>
                <c:pt idx="18130">
                  <c:v>25.1805555555556</c:v>
                </c:pt>
                <c:pt idx="18131">
                  <c:v>25.181944444444401</c:v>
                </c:pt>
                <c:pt idx="18132">
                  <c:v>25.183333333333302</c:v>
                </c:pt>
                <c:pt idx="18133">
                  <c:v>25.184722222222199</c:v>
                </c:pt>
                <c:pt idx="18134">
                  <c:v>25.186111111111099</c:v>
                </c:pt>
                <c:pt idx="18135">
                  <c:v>25.1875</c:v>
                </c:pt>
                <c:pt idx="18136">
                  <c:v>25.188888888888901</c:v>
                </c:pt>
                <c:pt idx="18137">
                  <c:v>25.190277777777801</c:v>
                </c:pt>
                <c:pt idx="18138">
                  <c:v>25.191666666666698</c:v>
                </c:pt>
                <c:pt idx="18139">
                  <c:v>25.193055555555599</c:v>
                </c:pt>
                <c:pt idx="18140">
                  <c:v>25.1944444444444</c:v>
                </c:pt>
                <c:pt idx="18141">
                  <c:v>25.195833333333301</c:v>
                </c:pt>
                <c:pt idx="18142">
                  <c:v>25.197222222222202</c:v>
                </c:pt>
                <c:pt idx="18143">
                  <c:v>25.198611111111099</c:v>
                </c:pt>
                <c:pt idx="18144">
                  <c:v>25.2</c:v>
                </c:pt>
                <c:pt idx="18145">
                  <c:v>25.2013888888889</c:v>
                </c:pt>
                <c:pt idx="18146">
                  <c:v>25.202777777777801</c:v>
                </c:pt>
                <c:pt idx="18147">
                  <c:v>25.204166666666701</c:v>
                </c:pt>
                <c:pt idx="18148">
                  <c:v>25.205555555555598</c:v>
                </c:pt>
                <c:pt idx="18149">
                  <c:v>25.2069444444444</c:v>
                </c:pt>
                <c:pt idx="18150">
                  <c:v>25.2083333333333</c:v>
                </c:pt>
                <c:pt idx="18151">
                  <c:v>25.209722222222201</c:v>
                </c:pt>
                <c:pt idx="18152">
                  <c:v>25.211111111111101</c:v>
                </c:pt>
                <c:pt idx="18153">
                  <c:v>25.212499999999999</c:v>
                </c:pt>
                <c:pt idx="18154">
                  <c:v>25.213888888888899</c:v>
                </c:pt>
                <c:pt idx="18155">
                  <c:v>25.2152777777778</c:v>
                </c:pt>
                <c:pt idx="18156">
                  <c:v>25.216666666666701</c:v>
                </c:pt>
                <c:pt idx="18157">
                  <c:v>25.218055555555601</c:v>
                </c:pt>
                <c:pt idx="18158">
                  <c:v>25.219444444444399</c:v>
                </c:pt>
                <c:pt idx="18159">
                  <c:v>25.220833333333299</c:v>
                </c:pt>
                <c:pt idx="18160">
                  <c:v>25.2222222222222</c:v>
                </c:pt>
                <c:pt idx="18161">
                  <c:v>25.223611111111101</c:v>
                </c:pt>
                <c:pt idx="18162">
                  <c:v>25.225000000000001</c:v>
                </c:pt>
                <c:pt idx="18163">
                  <c:v>25.226388888888899</c:v>
                </c:pt>
                <c:pt idx="18164">
                  <c:v>25.227777777777799</c:v>
                </c:pt>
                <c:pt idx="18165">
                  <c:v>25.2291666666667</c:v>
                </c:pt>
                <c:pt idx="18166">
                  <c:v>25.2305555555556</c:v>
                </c:pt>
                <c:pt idx="18167">
                  <c:v>25.231944444444402</c:v>
                </c:pt>
                <c:pt idx="18168">
                  <c:v>25.233333333333299</c:v>
                </c:pt>
                <c:pt idx="18169">
                  <c:v>25.234722222222199</c:v>
                </c:pt>
                <c:pt idx="18170">
                  <c:v>25.2361111111111</c:v>
                </c:pt>
                <c:pt idx="18171">
                  <c:v>25.237500000000001</c:v>
                </c:pt>
                <c:pt idx="18172">
                  <c:v>25.238888888888901</c:v>
                </c:pt>
                <c:pt idx="18173">
                  <c:v>25.240277777777798</c:v>
                </c:pt>
                <c:pt idx="18174">
                  <c:v>25.241666666666699</c:v>
                </c:pt>
                <c:pt idx="18175">
                  <c:v>25.2430555555556</c:v>
                </c:pt>
                <c:pt idx="18176">
                  <c:v>25.244444444444401</c:v>
                </c:pt>
                <c:pt idx="18177">
                  <c:v>25.245833333333302</c:v>
                </c:pt>
                <c:pt idx="18178">
                  <c:v>25.247222222222199</c:v>
                </c:pt>
                <c:pt idx="18179">
                  <c:v>25.248611111111099</c:v>
                </c:pt>
                <c:pt idx="18180">
                  <c:v>25.25</c:v>
                </c:pt>
                <c:pt idx="18181">
                  <c:v>25.251388888888901</c:v>
                </c:pt>
                <c:pt idx="18182">
                  <c:v>25.252777777777801</c:v>
                </c:pt>
                <c:pt idx="18183">
                  <c:v>25.254166666666698</c:v>
                </c:pt>
                <c:pt idx="18184">
                  <c:v>25.255555555555599</c:v>
                </c:pt>
                <c:pt idx="18185">
                  <c:v>25.2569444444444</c:v>
                </c:pt>
                <c:pt idx="18186">
                  <c:v>25.258333333333301</c:v>
                </c:pt>
                <c:pt idx="18187">
                  <c:v>25.259722222222202</c:v>
                </c:pt>
                <c:pt idx="18188">
                  <c:v>25.261111111111099</c:v>
                </c:pt>
                <c:pt idx="18189">
                  <c:v>25.262499999999999</c:v>
                </c:pt>
                <c:pt idx="18190">
                  <c:v>25.2638888888889</c:v>
                </c:pt>
                <c:pt idx="18191">
                  <c:v>25.265277777777801</c:v>
                </c:pt>
                <c:pt idx="18192">
                  <c:v>25.266666666666701</c:v>
                </c:pt>
                <c:pt idx="18193">
                  <c:v>25.268055555555598</c:v>
                </c:pt>
                <c:pt idx="18194">
                  <c:v>25.2694444444444</c:v>
                </c:pt>
                <c:pt idx="18195">
                  <c:v>25.2708333333333</c:v>
                </c:pt>
                <c:pt idx="18196">
                  <c:v>25.272222222222201</c:v>
                </c:pt>
                <c:pt idx="18197">
                  <c:v>25.273611111111101</c:v>
                </c:pt>
                <c:pt idx="18198">
                  <c:v>25.274999999999999</c:v>
                </c:pt>
                <c:pt idx="18199">
                  <c:v>25.276388888888899</c:v>
                </c:pt>
                <c:pt idx="18200">
                  <c:v>25.2777777777778</c:v>
                </c:pt>
                <c:pt idx="18201">
                  <c:v>25.279166666666701</c:v>
                </c:pt>
                <c:pt idx="18202">
                  <c:v>25.280555555555601</c:v>
                </c:pt>
                <c:pt idx="18203">
                  <c:v>25.281944444444399</c:v>
                </c:pt>
                <c:pt idx="18204">
                  <c:v>25.283333333333299</c:v>
                </c:pt>
                <c:pt idx="18205">
                  <c:v>25.2847222222222</c:v>
                </c:pt>
                <c:pt idx="18206">
                  <c:v>25.286111111111101</c:v>
                </c:pt>
                <c:pt idx="18207">
                  <c:v>25.287500000000001</c:v>
                </c:pt>
                <c:pt idx="18208">
                  <c:v>25.288888888888899</c:v>
                </c:pt>
                <c:pt idx="18209">
                  <c:v>25.290277777777799</c:v>
                </c:pt>
                <c:pt idx="18210">
                  <c:v>25.2916666666667</c:v>
                </c:pt>
                <c:pt idx="18211">
                  <c:v>25.2930555555556</c:v>
                </c:pt>
                <c:pt idx="18212">
                  <c:v>25.294444444444402</c:v>
                </c:pt>
                <c:pt idx="18213">
                  <c:v>25.295833333333299</c:v>
                </c:pt>
                <c:pt idx="18214">
                  <c:v>25.297222222222199</c:v>
                </c:pt>
                <c:pt idx="18215">
                  <c:v>25.2986111111111</c:v>
                </c:pt>
                <c:pt idx="18216">
                  <c:v>25.3</c:v>
                </c:pt>
                <c:pt idx="18217">
                  <c:v>25.301388888888901</c:v>
                </c:pt>
                <c:pt idx="18218">
                  <c:v>25.302777777777798</c:v>
                </c:pt>
                <c:pt idx="18219">
                  <c:v>25.304166666666699</c:v>
                </c:pt>
                <c:pt idx="18220">
                  <c:v>25.3055555555556</c:v>
                </c:pt>
                <c:pt idx="18221">
                  <c:v>25.306944444444401</c:v>
                </c:pt>
                <c:pt idx="18222">
                  <c:v>25.308333333333302</c:v>
                </c:pt>
                <c:pt idx="18223">
                  <c:v>25.309722222222199</c:v>
                </c:pt>
                <c:pt idx="18224">
                  <c:v>25.311111111111099</c:v>
                </c:pt>
                <c:pt idx="18225">
                  <c:v>25.3125</c:v>
                </c:pt>
                <c:pt idx="18226">
                  <c:v>25.313888888888901</c:v>
                </c:pt>
                <c:pt idx="18227">
                  <c:v>25.315277777777801</c:v>
                </c:pt>
                <c:pt idx="18228">
                  <c:v>25.316666666666698</c:v>
                </c:pt>
                <c:pt idx="18229">
                  <c:v>25.318055555555599</c:v>
                </c:pt>
                <c:pt idx="18230">
                  <c:v>25.3194444444444</c:v>
                </c:pt>
                <c:pt idx="18231">
                  <c:v>25.320833333333301</c:v>
                </c:pt>
                <c:pt idx="18232">
                  <c:v>25.322222222222202</c:v>
                </c:pt>
                <c:pt idx="18233">
                  <c:v>25.323611111111099</c:v>
                </c:pt>
                <c:pt idx="18234">
                  <c:v>25.324999999999999</c:v>
                </c:pt>
                <c:pt idx="18235">
                  <c:v>25.3263888888889</c:v>
                </c:pt>
                <c:pt idx="18236">
                  <c:v>25.327777777777801</c:v>
                </c:pt>
                <c:pt idx="18237">
                  <c:v>25.329166666666701</c:v>
                </c:pt>
                <c:pt idx="18238">
                  <c:v>25.330555555555598</c:v>
                </c:pt>
                <c:pt idx="18239">
                  <c:v>25.3319444444444</c:v>
                </c:pt>
                <c:pt idx="18240">
                  <c:v>25.3333333333333</c:v>
                </c:pt>
                <c:pt idx="18241">
                  <c:v>25.334722222222201</c:v>
                </c:pt>
                <c:pt idx="18242">
                  <c:v>25.336111111111101</c:v>
                </c:pt>
                <c:pt idx="18243">
                  <c:v>25.337499999999999</c:v>
                </c:pt>
                <c:pt idx="18244">
                  <c:v>25.338888888888899</c:v>
                </c:pt>
                <c:pt idx="18245">
                  <c:v>25.3402777777778</c:v>
                </c:pt>
                <c:pt idx="18246">
                  <c:v>25.341666666666701</c:v>
                </c:pt>
                <c:pt idx="18247">
                  <c:v>25.343055555555601</c:v>
                </c:pt>
                <c:pt idx="18248">
                  <c:v>25.344444444444399</c:v>
                </c:pt>
                <c:pt idx="18249">
                  <c:v>25.345833333333299</c:v>
                </c:pt>
                <c:pt idx="18250">
                  <c:v>25.3472222222222</c:v>
                </c:pt>
                <c:pt idx="18251">
                  <c:v>25.348611111111101</c:v>
                </c:pt>
                <c:pt idx="18252">
                  <c:v>25.35</c:v>
                </c:pt>
                <c:pt idx="18253">
                  <c:v>25.351388888888899</c:v>
                </c:pt>
                <c:pt idx="18254">
                  <c:v>25.352777777777799</c:v>
                </c:pt>
                <c:pt idx="18255">
                  <c:v>25.3541666666667</c:v>
                </c:pt>
                <c:pt idx="18256">
                  <c:v>25.3555555555556</c:v>
                </c:pt>
                <c:pt idx="18257">
                  <c:v>25.356944444444402</c:v>
                </c:pt>
                <c:pt idx="18258">
                  <c:v>25.358333333333299</c:v>
                </c:pt>
                <c:pt idx="18259">
                  <c:v>25.359722222222199</c:v>
                </c:pt>
                <c:pt idx="18260">
                  <c:v>25.3611111111111</c:v>
                </c:pt>
                <c:pt idx="18261">
                  <c:v>25.362500000000001</c:v>
                </c:pt>
                <c:pt idx="18262">
                  <c:v>25.363888888888901</c:v>
                </c:pt>
                <c:pt idx="18263">
                  <c:v>25.365277777777798</c:v>
                </c:pt>
                <c:pt idx="18264">
                  <c:v>25.366666666666699</c:v>
                </c:pt>
                <c:pt idx="18265">
                  <c:v>25.3680555555556</c:v>
                </c:pt>
                <c:pt idx="18266">
                  <c:v>25.369444444444401</c:v>
                </c:pt>
                <c:pt idx="18267">
                  <c:v>25.370833333333302</c:v>
                </c:pt>
                <c:pt idx="18268">
                  <c:v>25.372222222222199</c:v>
                </c:pt>
                <c:pt idx="18269">
                  <c:v>25.373611111111099</c:v>
                </c:pt>
                <c:pt idx="18270">
                  <c:v>25.375</c:v>
                </c:pt>
                <c:pt idx="18271">
                  <c:v>25.376388888888901</c:v>
                </c:pt>
                <c:pt idx="18272">
                  <c:v>25.377777777777801</c:v>
                </c:pt>
                <c:pt idx="18273">
                  <c:v>25.379166666666698</c:v>
                </c:pt>
                <c:pt idx="18274">
                  <c:v>25.380555555555599</c:v>
                </c:pt>
                <c:pt idx="18275">
                  <c:v>25.3819444444444</c:v>
                </c:pt>
                <c:pt idx="18276">
                  <c:v>25.383333333333301</c:v>
                </c:pt>
                <c:pt idx="18277">
                  <c:v>25.384722222222202</c:v>
                </c:pt>
                <c:pt idx="18278">
                  <c:v>25.386111111111099</c:v>
                </c:pt>
                <c:pt idx="18279">
                  <c:v>25.387499999999999</c:v>
                </c:pt>
                <c:pt idx="18280">
                  <c:v>25.3888888888889</c:v>
                </c:pt>
                <c:pt idx="18281">
                  <c:v>25.390277777777801</c:v>
                </c:pt>
                <c:pt idx="18282">
                  <c:v>25.391666666666701</c:v>
                </c:pt>
                <c:pt idx="18283">
                  <c:v>25.393055555555598</c:v>
                </c:pt>
                <c:pt idx="18284">
                  <c:v>25.3944444444444</c:v>
                </c:pt>
                <c:pt idx="18285">
                  <c:v>25.3958333333333</c:v>
                </c:pt>
                <c:pt idx="18286">
                  <c:v>25.397222222222201</c:v>
                </c:pt>
                <c:pt idx="18287">
                  <c:v>25.398611111111101</c:v>
                </c:pt>
                <c:pt idx="18288">
                  <c:v>25.4</c:v>
                </c:pt>
                <c:pt idx="18289">
                  <c:v>25.401388888888899</c:v>
                </c:pt>
                <c:pt idx="18290">
                  <c:v>25.4027777777778</c:v>
                </c:pt>
                <c:pt idx="18291">
                  <c:v>25.404166666666701</c:v>
                </c:pt>
                <c:pt idx="18292">
                  <c:v>25.405555555555601</c:v>
                </c:pt>
                <c:pt idx="18293">
                  <c:v>25.406944444444399</c:v>
                </c:pt>
                <c:pt idx="18294">
                  <c:v>25.408333333333299</c:v>
                </c:pt>
                <c:pt idx="18295">
                  <c:v>25.4097222222222</c:v>
                </c:pt>
                <c:pt idx="18296">
                  <c:v>25.411111111111101</c:v>
                </c:pt>
                <c:pt idx="18297">
                  <c:v>25.412500000000001</c:v>
                </c:pt>
                <c:pt idx="18298">
                  <c:v>25.413888888888899</c:v>
                </c:pt>
                <c:pt idx="18299">
                  <c:v>25.415277777777799</c:v>
                </c:pt>
                <c:pt idx="18300">
                  <c:v>25.4166666666667</c:v>
                </c:pt>
                <c:pt idx="18301">
                  <c:v>25.4180555555556</c:v>
                </c:pt>
                <c:pt idx="18302">
                  <c:v>25.419444444444402</c:v>
                </c:pt>
                <c:pt idx="18303">
                  <c:v>25.420833333333299</c:v>
                </c:pt>
                <c:pt idx="18304">
                  <c:v>25.422222222222199</c:v>
                </c:pt>
                <c:pt idx="18305">
                  <c:v>25.4236111111111</c:v>
                </c:pt>
                <c:pt idx="18306">
                  <c:v>25.425000000000001</c:v>
                </c:pt>
                <c:pt idx="18307">
                  <c:v>25.426388888888901</c:v>
                </c:pt>
                <c:pt idx="18308">
                  <c:v>25.427777777777798</c:v>
                </c:pt>
                <c:pt idx="18309">
                  <c:v>25.429166666666699</c:v>
                </c:pt>
                <c:pt idx="18310">
                  <c:v>25.4305555555556</c:v>
                </c:pt>
                <c:pt idx="18311">
                  <c:v>25.431944444444401</c:v>
                </c:pt>
                <c:pt idx="18312">
                  <c:v>25.433333333333302</c:v>
                </c:pt>
                <c:pt idx="18313">
                  <c:v>25.434722222222199</c:v>
                </c:pt>
                <c:pt idx="18314">
                  <c:v>25.436111111111099</c:v>
                </c:pt>
                <c:pt idx="18315">
                  <c:v>25.4375</c:v>
                </c:pt>
                <c:pt idx="18316">
                  <c:v>25.438888888888901</c:v>
                </c:pt>
                <c:pt idx="18317">
                  <c:v>25.440277777777801</c:v>
                </c:pt>
                <c:pt idx="18318">
                  <c:v>25.441666666666698</c:v>
                </c:pt>
                <c:pt idx="18319">
                  <c:v>25.443055555555599</c:v>
                </c:pt>
                <c:pt idx="18320">
                  <c:v>25.4444444444444</c:v>
                </c:pt>
                <c:pt idx="18321">
                  <c:v>25.445833333333301</c:v>
                </c:pt>
                <c:pt idx="18322">
                  <c:v>25.447222222222202</c:v>
                </c:pt>
                <c:pt idx="18323">
                  <c:v>25.448611111111099</c:v>
                </c:pt>
                <c:pt idx="18324">
                  <c:v>25.45</c:v>
                </c:pt>
                <c:pt idx="18325">
                  <c:v>25.4513888888889</c:v>
                </c:pt>
                <c:pt idx="18326">
                  <c:v>25.452777777777801</c:v>
                </c:pt>
                <c:pt idx="18327">
                  <c:v>25.454166666666701</c:v>
                </c:pt>
                <c:pt idx="18328">
                  <c:v>25.455555555555598</c:v>
                </c:pt>
                <c:pt idx="18329">
                  <c:v>25.4569444444444</c:v>
                </c:pt>
                <c:pt idx="18330">
                  <c:v>25.4583333333333</c:v>
                </c:pt>
                <c:pt idx="18331">
                  <c:v>25.459722222222201</c:v>
                </c:pt>
                <c:pt idx="18332">
                  <c:v>25.461111111111101</c:v>
                </c:pt>
                <c:pt idx="18333">
                  <c:v>25.462499999999999</c:v>
                </c:pt>
                <c:pt idx="18334">
                  <c:v>25.463888888888899</c:v>
                </c:pt>
                <c:pt idx="18335">
                  <c:v>25.4652777777778</c:v>
                </c:pt>
                <c:pt idx="18336">
                  <c:v>25.466666666666701</c:v>
                </c:pt>
                <c:pt idx="18337">
                  <c:v>25.468055555555601</c:v>
                </c:pt>
                <c:pt idx="18338">
                  <c:v>25.469444444444399</c:v>
                </c:pt>
                <c:pt idx="18339">
                  <c:v>25.470833333333299</c:v>
                </c:pt>
                <c:pt idx="18340">
                  <c:v>25.4722222222222</c:v>
                </c:pt>
                <c:pt idx="18341">
                  <c:v>25.473611111111101</c:v>
                </c:pt>
                <c:pt idx="18342">
                  <c:v>25.475000000000001</c:v>
                </c:pt>
                <c:pt idx="18343">
                  <c:v>25.476388888888899</c:v>
                </c:pt>
                <c:pt idx="18344">
                  <c:v>25.477777777777799</c:v>
                </c:pt>
                <c:pt idx="18345">
                  <c:v>25.4791666666667</c:v>
                </c:pt>
                <c:pt idx="18346">
                  <c:v>25.4805555555556</c:v>
                </c:pt>
                <c:pt idx="18347">
                  <c:v>25.481944444444402</c:v>
                </c:pt>
                <c:pt idx="18348">
                  <c:v>25.483333333333299</c:v>
                </c:pt>
                <c:pt idx="18349">
                  <c:v>25.484722222222199</c:v>
                </c:pt>
                <c:pt idx="18350">
                  <c:v>25.4861111111111</c:v>
                </c:pt>
                <c:pt idx="18351">
                  <c:v>25.487500000000001</c:v>
                </c:pt>
                <c:pt idx="18352">
                  <c:v>25.488888888888901</c:v>
                </c:pt>
                <c:pt idx="18353">
                  <c:v>25.490277777777798</c:v>
                </c:pt>
                <c:pt idx="18354">
                  <c:v>25.491666666666699</c:v>
                </c:pt>
                <c:pt idx="18355">
                  <c:v>25.4930555555556</c:v>
                </c:pt>
                <c:pt idx="18356">
                  <c:v>25.494444444444401</c:v>
                </c:pt>
                <c:pt idx="18357">
                  <c:v>25.495833333333302</c:v>
                </c:pt>
                <c:pt idx="18358">
                  <c:v>25.497222222222199</c:v>
                </c:pt>
                <c:pt idx="18359">
                  <c:v>25.498611111111099</c:v>
                </c:pt>
                <c:pt idx="18360">
                  <c:v>25.5</c:v>
                </c:pt>
                <c:pt idx="18361">
                  <c:v>25.501388888888901</c:v>
                </c:pt>
                <c:pt idx="18362">
                  <c:v>25.502777777777801</c:v>
                </c:pt>
                <c:pt idx="18363">
                  <c:v>25.504166666666698</c:v>
                </c:pt>
                <c:pt idx="18364">
                  <c:v>25.505555555555599</c:v>
                </c:pt>
                <c:pt idx="18365">
                  <c:v>25.5069444444444</c:v>
                </c:pt>
                <c:pt idx="18366">
                  <c:v>25.508333333333301</c:v>
                </c:pt>
                <c:pt idx="18367">
                  <c:v>25.509722222222202</c:v>
                </c:pt>
                <c:pt idx="18368">
                  <c:v>25.511111111111099</c:v>
                </c:pt>
                <c:pt idx="18369">
                  <c:v>25.512499999999999</c:v>
                </c:pt>
                <c:pt idx="18370">
                  <c:v>25.5138888888889</c:v>
                </c:pt>
                <c:pt idx="18371">
                  <c:v>25.515277777777801</c:v>
                </c:pt>
                <c:pt idx="18372">
                  <c:v>25.516666666666701</c:v>
                </c:pt>
                <c:pt idx="18373">
                  <c:v>25.518055555555598</c:v>
                </c:pt>
                <c:pt idx="18374">
                  <c:v>25.5194444444444</c:v>
                </c:pt>
                <c:pt idx="18375">
                  <c:v>25.5208333333333</c:v>
                </c:pt>
                <c:pt idx="18376">
                  <c:v>25.522222222222201</c:v>
                </c:pt>
                <c:pt idx="18377">
                  <c:v>25.523611111111101</c:v>
                </c:pt>
                <c:pt idx="18378">
                  <c:v>25.524999999999999</c:v>
                </c:pt>
                <c:pt idx="18379">
                  <c:v>25.526388888888899</c:v>
                </c:pt>
                <c:pt idx="18380">
                  <c:v>25.5277777777778</c:v>
                </c:pt>
                <c:pt idx="18381">
                  <c:v>25.529166666666701</c:v>
                </c:pt>
                <c:pt idx="18382">
                  <c:v>25.530555555555601</c:v>
                </c:pt>
                <c:pt idx="18383">
                  <c:v>25.531944444444399</c:v>
                </c:pt>
                <c:pt idx="18384">
                  <c:v>25.533333333333299</c:v>
                </c:pt>
                <c:pt idx="18385">
                  <c:v>25.5347222222222</c:v>
                </c:pt>
                <c:pt idx="18386">
                  <c:v>25.536111111111101</c:v>
                </c:pt>
                <c:pt idx="18387">
                  <c:v>25.537500000000001</c:v>
                </c:pt>
                <c:pt idx="18388">
                  <c:v>25.538888888888899</c:v>
                </c:pt>
                <c:pt idx="18389">
                  <c:v>25.540277777777799</c:v>
                </c:pt>
                <c:pt idx="18390">
                  <c:v>25.5416666666667</c:v>
                </c:pt>
                <c:pt idx="18391">
                  <c:v>25.5430555555556</c:v>
                </c:pt>
                <c:pt idx="18392">
                  <c:v>25.544444444444402</c:v>
                </c:pt>
                <c:pt idx="18393">
                  <c:v>25.545833333333299</c:v>
                </c:pt>
                <c:pt idx="18394">
                  <c:v>25.547222222222199</c:v>
                </c:pt>
                <c:pt idx="18395">
                  <c:v>25.5486111111111</c:v>
                </c:pt>
                <c:pt idx="18396">
                  <c:v>25.55</c:v>
                </c:pt>
                <c:pt idx="18397">
                  <c:v>25.551388888888901</c:v>
                </c:pt>
                <c:pt idx="18398">
                  <c:v>25.552777777777798</c:v>
                </c:pt>
                <c:pt idx="18399">
                  <c:v>25.554166666666699</c:v>
                </c:pt>
                <c:pt idx="18400">
                  <c:v>25.5555555555556</c:v>
                </c:pt>
                <c:pt idx="18401">
                  <c:v>25.556944444444401</c:v>
                </c:pt>
                <c:pt idx="18402">
                  <c:v>25.558333333333302</c:v>
                </c:pt>
                <c:pt idx="18403">
                  <c:v>25.559722222222199</c:v>
                </c:pt>
                <c:pt idx="18404">
                  <c:v>25.561111111111099</c:v>
                </c:pt>
                <c:pt idx="18405">
                  <c:v>25.5625</c:v>
                </c:pt>
                <c:pt idx="18406">
                  <c:v>25.563888888888901</c:v>
                </c:pt>
                <c:pt idx="18407">
                  <c:v>25.565277777777801</c:v>
                </c:pt>
                <c:pt idx="18408">
                  <c:v>25.566666666666698</c:v>
                </c:pt>
                <c:pt idx="18409">
                  <c:v>25.568055555555599</c:v>
                </c:pt>
                <c:pt idx="18410">
                  <c:v>25.5694444444444</c:v>
                </c:pt>
                <c:pt idx="18411">
                  <c:v>25.570833333333301</c:v>
                </c:pt>
                <c:pt idx="18412">
                  <c:v>25.572222222222202</c:v>
                </c:pt>
                <c:pt idx="18413">
                  <c:v>25.573611111111099</c:v>
                </c:pt>
                <c:pt idx="18414">
                  <c:v>25.574999999999999</c:v>
                </c:pt>
                <c:pt idx="18415">
                  <c:v>25.5763888888889</c:v>
                </c:pt>
                <c:pt idx="18416">
                  <c:v>25.577777777777801</c:v>
                </c:pt>
                <c:pt idx="18417">
                  <c:v>25.579166666666701</c:v>
                </c:pt>
                <c:pt idx="18418">
                  <c:v>25.580555555555598</c:v>
                </c:pt>
                <c:pt idx="18419">
                  <c:v>25.5819444444444</c:v>
                </c:pt>
                <c:pt idx="18420">
                  <c:v>25.5833333333333</c:v>
                </c:pt>
                <c:pt idx="18421">
                  <c:v>25.584722222222201</c:v>
                </c:pt>
                <c:pt idx="18422">
                  <c:v>25.586111111111101</c:v>
                </c:pt>
                <c:pt idx="18423">
                  <c:v>25.587499999999999</c:v>
                </c:pt>
                <c:pt idx="18424">
                  <c:v>25.588888888888899</c:v>
                </c:pt>
                <c:pt idx="18425">
                  <c:v>25.5902777777778</c:v>
                </c:pt>
                <c:pt idx="18426">
                  <c:v>25.591666666666701</c:v>
                </c:pt>
                <c:pt idx="18427">
                  <c:v>25.593055555555601</c:v>
                </c:pt>
                <c:pt idx="18428">
                  <c:v>25.594444444444399</c:v>
                </c:pt>
                <c:pt idx="18429">
                  <c:v>25.595833333333299</c:v>
                </c:pt>
                <c:pt idx="18430">
                  <c:v>25.5972222222222</c:v>
                </c:pt>
                <c:pt idx="18431">
                  <c:v>25.598611111111101</c:v>
                </c:pt>
                <c:pt idx="18432">
                  <c:v>25.6</c:v>
                </c:pt>
                <c:pt idx="18433">
                  <c:v>25.601388888888899</c:v>
                </c:pt>
                <c:pt idx="18434">
                  <c:v>25.602777777777799</c:v>
                </c:pt>
                <c:pt idx="18435">
                  <c:v>25.6041666666667</c:v>
                </c:pt>
                <c:pt idx="18436">
                  <c:v>25.6055555555556</c:v>
                </c:pt>
                <c:pt idx="18437">
                  <c:v>25.606944444444402</c:v>
                </c:pt>
                <c:pt idx="18438">
                  <c:v>25.608333333333299</c:v>
                </c:pt>
                <c:pt idx="18439">
                  <c:v>25.609722222222199</c:v>
                </c:pt>
                <c:pt idx="18440">
                  <c:v>25.6111111111111</c:v>
                </c:pt>
                <c:pt idx="18441">
                  <c:v>25.612500000000001</c:v>
                </c:pt>
                <c:pt idx="18442">
                  <c:v>25.613888888888901</c:v>
                </c:pt>
                <c:pt idx="18443">
                  <c:v>25.615277777777798</c:v>
                </c:pt>
                <c:pt idx="18444">
                  <c:v>25.616666666666699</c:v>
                </c:pt>
                <c:pt idx="18445">
                  <c:v>25.6180555555556</c:v>
                </c:pt>
                <c:pt idx="18446">
                  <c:v>25.619444444444401</c:v>
                </c:pt>
                <c:pt idx="18447">
                  <c:v>25.620833333333302</c:v>
                </c:pt>
                <c:pt idx="18448">
                  <c:v>25.622222222222199</c:v>
                </c:pt>
                <c:pt idx="18449">
                  <c:v>25.623611111111099</c:v>
                </c:pt>
                <c:pt idx="18450">
                  <c:v>25.625</c:v>
                </c:pt>
                <c:pt idx="18451">
                  <c:v>25.626388888888901</c:v>
                </c:pt>
                <c:pt idx="18452">
                  <c:v>25.627777777777801</c:v>
                </c:pt>
                <c:pt idx="18453">
                  <c:v>25.629166666666698</c:v>
                </c:pt>
                <c:pt idx="18454">
                  <c:v>25.630555555555599</c:v>
                </c:pt>
                <c:pt idx="18455">
                  <c:v>25.6319444444444</c:v>
                </c:pt>
                <c:pt idx="18456">
                  <c:v>25.633333333333301</c:v>
                </c:pt>
                <c:pt idx="18457">
                  <c:v>25.634722222222202</c:v>
                </c:pt>
                <c:pt idx="18458">
                  <c:v>25.636111111111099</c:v>
                </c:pt>
                <c:pt idx="18459">
                  <c:v>25.637499999999999</c:v>
                </c:pt>
                <c:pt idx="18460">
                  <c:v>25.6388888888889</c:v>
                </c:pt>
                <c:pt idx="18461">
                  <c:v>25.640277777777801</c:v>
                </c:pt>
                <c:pt idx="18462">
                  <c:v>25.641666666666701</c:v>
                </c:pt>
                <c:pt idx="18463">
                  <c:v>25.643055555555598</c:v>
                </c:pt>
                <c:pt idx="18464">
                  <c:v>25.6444444444444</c:v>
                </c:pt>
                <c:pt idx="18465">
                  <c:v>25.6458333333333</c:v>
                </c:pt>
                <c:pt idx="18466">
                  <c:v>25.647222222222201</c:v>
                </c:pt>
                <c:pt idx="18467">
                  <c:v>25.648611111111101</c:v>
                </c:pt>
                <c:pt idx="18468">
                  <c:v>25.65</c:v>
                </c:pt>
                <c:pt idx="18469">
                  <c:v>25.651388888888899</c:v>
                </c:pt>
                <c:pt idx="18470">
                  <c:v>25.6527777777778</c:v>
                </c:pt>
                <c:pt idx="18471">
                  <c:v>25.654166666666701</c:v>
                </c:pt>
                <c:pt idx="18472">
                  <c:v>25.655555555555601</c:v>
                </c:pt>
                <c:pt idx="18473">
                  <c:v>25.656944444444399</c:v>
                </c:pt>
                <c:pt idx="18474">
                  <c:v>25.658333333333299</c:v>
                </c:pt>
                <c:pt idx="18475">
                  <c:v>25.6597222222222</c:v>
                </c:pt>
                <c:pt idx="18476">
                  <c:v>25.661111111111101</c:v>
                </c:pt>
                <c:pt idx="18477">
                  <c:v>25.662500000000001</c:v>
                </c:pt>
                <c:pt idx="18478">
                  <c:v>25.663888888888899</c:v>
                </c:pt>
                <c:pt idx="18479">
                  <c:v>25.665277777777799</c:v>
                </c:pt>
                <c:pt idx="18480">
                  <c:v>25.6666666666667</c:v>
                </c:pt>
                <c:pt idx="18481">
                  <c:v>25.6680555555556</c:v>
                </c:pt>
                <c:pt idx="18482">
                  <c:v>25.669444444444402</c:v>
                </c:pt>
                <c:pt idx="18483">
                  <c:v>25.670833333333299</c:v>
                </c:pt>
                <c:pt idx="18484">
                  <c:v>25.672222222222199</c:v>
                </c:pt>
                <c:pt idx="18485">
                  <c:v>25.6736111111111</c:v>
                </c:pt>
                <c:pt idx="18486">
                  <c:v>25.675000000000001</c:v>
                </c:pt>
                <c:pt idx="18487">
                  <c:v>25.676388888888901</c:v>
                </c:pt>
                <c:pt idx="18488">
                  <c:v>25.677777777777798</c:v>
                </c:pt>
                <c:pt idx="18489">
                  <c:v>25.679166666666699</c:v>
                </c:pt>
                <c:pt idx="18490">
                  <c:v>25.6805555555556</c:v>
                </c:pt>
                <c:pt idx="18491">
                  <c:v>25.681944444444401</c:v>
                </c:pt>
                <c:pt idx="18492">
                  <c:v>25.683333333333302</c:v>
                </c:pt>
                <c:pt idx="18493">
                  <c:v>25.684722222222199</c:v>
                </c:pt>
                <c:pt idx="18494">
                  <c:v>25.686111111111099</c:v>
                </c:pt>
                <c:pt idx="18495">
                  <c:v>25.6875</c:v>
                </c:pt>
                <c:pt idx="18496">
                  <c:v>25.688888888888901</c:v>
                </c:pt>
                <c:pt idx="18497">
                  <c:v>25.690277777777801</c:v>
                </c:pt>
                <c:pt idx="18498">
                  <c:v>25.691666666666698</c:v>
                </c:pt>
                <c:pt idx="18499">
                  <c:v>25.693055555555599</c:v>
                </c:pt>
                <c:pt idx="18500">
                  <c:v>25.6944444444444</c:v>
                </c:pt>
                <c:pt idx="18501">
                  <c:v>25.695833333333301</c:v>
                </c:pt>
                <c:pt idx="18502">
                  <c:v>25.697222222222202</c:v>
                </c:pt>
                <c:pt idx="18503">
                  <c:v>25.698611111111099</c:v>
                </c:pt>
                <c:pt idx="18504">
                  <c:v>25.7</c:v>
                </c:pt>
                <c:pt idx="18505">
                  <c:v>25.7013888888889</c:v>
                </c:pt>
                <c:pt idx="18506">
                  <c:v>25.702777777777801</c:v>
                </c:pt>
                <c:pt idx="18507">
                  <c:v>25.704166666666701</c:v>
                </c:pt>
                <c:pt idx="18508">
                  <c:v>25.705555555555598</c:v>
                </c:pt>
                <c:pt idx="18509">
                  <c:v>25.7069444444444</c:v>
                </c:pt>
                <c:pt idx="18510">
                  <c:v>25.7083333333333</c:v>
                </c:pt>
                <c:pt idx="18511">
                  <c:v>25.709722222222201</c:v>
                </c:pt>
                <c:pt idx="18512">
                  <c:v>25.711111111111101</c:v>
                </c:pt>
                <c:pt idx="18513">
                  <c:v>25.712499999999999</c:v>
                </c:pt>
                <c:pt idx="18514">
                  <c:v>25.713888888888899</c:v>
                </c:pt>
                <c:pt idx="18515">
                  <c:v>25.7152777777778</c:v>
                </c:pt>
                <c:pt idx="18516">
                  <c:v>25.716666666666701</c:v>
                </c:pt>
                <c:pt idx="18517">
                  <c:v>25.718055555555601</c:v>
                </c:pt>
                <c:pt idx="18518">
                  <c:v>25.719444444444399</c:v>
                </c:pt>
                <c:pt idx="18519">
                  <c:v>25.720833333333299</c:v>
                </c:pt>
                <c:pt idx="18520">
                  <c:v>25.7222222222222</c:v>
                </c:pt>
                <c:pt idx="18521">
                  <c:v>25.723611111111101</c:v>
                </c:pt>
                <c:pt idx="18522">
                  <c:v>25.725000000000001</c:v>
                </c:pt>
                <c:pt idx="18523">
                  <c:v>25.726388888888899</c:v>
                </c:pt>
                <c:pt idx="18524">
                  <c:v>25.727777777777799</c:v>
                </c:pt>
                <c:pt idx="18525">
                  <c:v>25.7291666666667</c:v>
                </c:pt>
                <c:pt idx="18526">
                  <c:v>25.7305555555556</c:v>
                </c:pt>
                <c:pt idx="18527">
                  <c:v>25.731944444444402</c:v>
                </c:pt>
                <c:pt idx="18528">
                  <c:v>25.733333333333299</c:v>
                </c:pt>
                <c:pt idx="18529">
                  <c:v>25.734722222222199</c:v>
                </c:pt>
                <c:pt idx="18530">
                  <c:v>25.7361111111111</c:v>
                </c:pt>
                <c:pt idx="18531">
                  <c:v>25.737500000000001</c:v>
                </c:pt>
                <c:pt idx="18532">
                  <c:v>25.738888888888901</c:v>
                </c:pt>
                <c:pt idx="18533">
                  <c:v>25.740277777777798</c:v>
                </c:pt>
                <c:pt idx="18534">
                  <c:v>25.741666666666699</c:v>
                </c:pt>
                <c:pt idx="18535">
                  <c:v>25.7430555555556</c:v>
                </c:pt>
                <c:pt idx="18536">
                  <c:v>25.744444444444401</c:v>
                </c:pt>
                <c:pt idx="18537">
                  <c:v>25.745833333333302</c:v>
                </c:pt>
                <c:pt idx="18538">
                  <c:v>25.747222222222199</c:v>
                </c:pt>
                <c:pt idx="18539">
                  <c:v>25.748611111111099</c:v>
                </c:pt>
                <c:pt idx="18540">
                  <c:v>25.75</c:v>
                </c:pt>
                <c:pt idx="18541">
                  <c:v>25.751388888888901</c:v>
                </c:pt>
                <c:pt idx="18542">
                  <c:v>25.752777777777801</c:v>
                </c:pt>
                <c:pt idx="18543">
                  <c:v>25.754166666666698</c:v>
                </c:pt>
                <c:pt idx="18544">
                  <c:v>25.755555555555599</c:v>
                </c:pt>
                <c:pt idx="18545">
                  <c:v>25.7569444444444</c:v>
                </c:pt>
                <c:pt idx="18546">
                  <c:v>25.758333333333301</c:v>
                </c:pt>
                <c:pt idx="18547">
                  <c:v>25.759722222222202</c:v>
                </c:pt>
                <c:pt idx="18548">
                  <c:v>25.761111111111099</c:v>
                </c:pt>
                <c:pt idx="18549">
                  <c:v>25.762499999999999</c:v>
                </c:pt>
                <c:pt idx="18550">
                  <c:v>25.7638888888889</c:v>
                </c:pt>
                <c:pt idx="18551">
                  <c:v>25.765277777777801</c:v>
                </c:pt>
                <c:pt idx="18552">
                  <c:v>25.766666666666701</c:v>
                </c:pt>
                <c:pt idx="18553">
                  <c:v>25.768055555555598</c:v>
                </c:pt>
                <c:pt idx="18554">
                  <c:v>25.7694444444444</c:v>
                </c:pt>
                <c:pt idx="18555">
                  <c:v>25.7708333333333</c:v>
                </c:pt>
                <c:pt idx="18556">
                  <c:v>25.772222222222201</c:v>
                </c:pt>
                <c:pt idx="18557">
                  <c:v>25.773611111111101</c:v>
                </c:pt>
                <c:pt idx="18558">
                  <c:v>25.774999999999999</c:v>
                </c:pt>
                <c:pt idx="18559">
                  <c:v>25.776388888888899</c:v>
                </c:pt>
                <c:pt idx="18560">
                  <c:v>25.7777777777778</c:v>
                </c:pt>
                <c:pt idx="18561">
                  <c:v>25.779166666666701</c:v>
                </c:pt>
                <c:pt idx="18562">
                  <c:v>25.780555555555601</c:v>
                </c:pt>
                <c:pt idx="18563">
                  <c:v>25.781944444444399</c:v>
                </c:pt>
                <c:pt idx="18564">
                  <c:v>25.783333333333299</c:v>
                </c:pt>
                <c:pt idx="18565">
                  <c:v>25.7847222222222</c:v>
                </c:pt>
                <c:pt idx="18566">
                  <c:v>25.786111111111101</c:v>
                </c:pt>
                <c:pt idx="18567">
                  <c:v>25.787500000000001</c:v>
                </c:pt>
                <c:pt idx="18568">
                  <c:v>25.788888888888899</c:v>
                </c:pt>
                <c:pt idx="18569">
                  <c:v>25.790277777777799</c:v>
                </c:pt>
                <c:pt idx="18570">
                  <c:v>25.7916666666667</c:v>
                </c:pt>
                <c:pt idx="18571">
                  <c:v>25.7930555555556</c:v>
                </c:pt>
                <c:pt idx="18572">
                  <c:v>25.794444444444402</c:v>
                </c:pt>
                <c:pt idx="18573">
                  <c:v>25.795833333333299</c:v>
                </c:pt>
                <c:pt idx="18574">
                  <c:v>25.797222222222199</c:v>
                </c:pt>
                <c:pt idx="18575">
                  <c:v>25.7986111111111</c:v>
                </c:pt>
                <c:pt idx="18576">
                  <c:v>25.8</c:v>
                </c:pt>
                <c:pt idx="18577">
                  <c:v>25.801388888888901</c:v>
                </c:pt>
                <c:pt idx="18578">
                  <c:v>25.802777777777798</c:v>
                </c:pt>
                <c:pt idx="18579">
                  <c:v>25.804166666666699</c:v>
                </c:pt>
                <c:pt idx="18580">
                  <c:v>25.8055555555556</c:v>
                </c:pt>
                <c:pt idx="18581">
                  <c:v>25.806944444444401</c:v>
                </c:pt>
                <c:pt idx="18582">
                  <c:v>25.808333333333302</c:v>
                </c:pt>
                <c:pt idx="18583">
                  <c:v>25.809722222222199</c:v>
                </c:pt>
                <c:pt idx="18584">
                  <c:v>25.811111111111099</c:v>
                </c:pt>
                <c:pt idx="18585">
                  <c:v>25.8125</c:v>
                </c:pt>
                <c:pt idx="18586">
                  <c:v>25.813888888888901</c:v>
                </c:pt>
                <c:pt idx="18587">
                  <c:v>25.815277777777801</c:v>
                </c:pt>
                <c:pt idx="18588">
                  <c:v>25.816666666666698</c:v>
                </c:pt>
                <c:pt idx="18589">
                  <c:v>25.818055555555599</c:v>
                </c:pt>
                <c:pt idx="18590">
                  <c:v>25.8194444444444</c:v>
                </c:pt>
                <c:pt idx="18591">
                  <c:v>25.820833333333301</c:v>
                </c:pt>
                <c:pt idx="18592">
                  <c:v>25.822222222222202</c:v>
                </c:pt>
                <c:pt idx="18593">
                  <c:v>25.823611111111099</c:v>
                </c:pt>
                <c:pt idx="18594">
                  <c:v>25.824999999999999</c:v>
                </c:pt>
                <c:pt idx="18595">
                  <c:v>25.8263888888889</c:v>
                </c:pt>
                <c:pt idx="18596">
                  <c:v>25.827777777777801</c:v>
                </c:pt>
                <c:pt idx="18597">
                  <c:v>25.829166666666701</c:v>
                </c:pt>
                <c:pt idx="18598">
                  <c:v>25.830555555555598</c:v>
                </c:pt>
                <c:pt idx="18599">
                  <c:v>25.8319444444444</c:v>
                </c:pt>
                <c:pt idx="18600">
                  <c:v>25.8333333333333</c:v>
                </c:pt>
                <c:pt idx="18601">
                  <c:v>25.834722222222201</c:v>
                </c:pt>
                <c:pt idx="18602">
                  <c:v>25.836111111111101</c:v>
                </c:pt>
                <c:pt idx="18603">
                  <c:v>25.837499999999999</c:v>
                </c:pt>
                <c:pt idx="18604">
                  <c:v>25.838888888888899</c:v>
                </c:pt>
                <c:pt idx="18605">
                  <c:v>25.8402777777778</c:v>
                </c:pt>
                <c:pt idx="18606">
                  <c:v>25.841666666666701</c:v>
                </c:pt>
                <c:pt idx="18607">
                  <c:v>25.843055555555601</c:v>
                </c:pt>
                <c:pt idx="18608">
                  <c:v>25.844444444444399</c:v>
                </c:pt>
                <c:pt idx="18609">
                  <c:v>25.845833333333299</c:v>
                </c:pt>
                <c:pt idx="18610">
                  <c:v>25.8472222222222</c:v>
                </c:pt>
                <c:pt idx="18611">
                  <c:v>25.848611111111101</c:v>
                </c:pt>
                <c:pt idx="18612">
                  <c:v>25.85</c:v>
                </c:pt>
                <c:pt idx="18613">
                  <c:v>25.851388888888899</c:v>
                </c:pt>
                <c:pt idx="18614">
                  <c:v>25.852777777777799</c:v>
                </c:pt>
                <c:pt idx="18615">
                  <c:v>25.8541666666667</c:v>
                </c:pt>
                <c:pt idx="18616">
                  <c:v>25.8555555555556</c:v>
                </c:pt>
                <c:pt idx="18617">
                  <c:v>25.856944444444402</c:v>
                </c:pt>
                <c:pt idx="18618">
                  <c:v>25.858333333333299</c:v>
                </c:pt>
                <c:pt idx="18619">
                  <c:v>25.859722222222199</c:v>
                </c:pt>
                <c:pt idx="18620">
                  <c:v>25.8611111111111</c:v>
                </c:pt>
                <c:pt idx="18621">
                  <c:v>25.862500000000001</c:v>
                </c:pt>
                <c:pt idx="18622">
                  <c:v>25.863888888888901</c:v>
                </c:pt>
                <c:pt idx="18623">
                  <c:v>25.865277777777798</c:v>
                </c:pt>
                <c:pt idx="18624">
                  <c:v>25.866666666666699</c:v>
                </c:pt>
                <c:pt idx="18625">
                  <c:v>25.8680555555556</c:v>
                </c:pt>
                <c:pt idx="18626">
                  <c:v>25.869444444444401</c:v>
                </c:pt>
                <c:pt idx="18627">
                  <c:v>25.870833333333302</c:v>
                </c:pt>
                <c:pt idx="18628">
                  <c:v>25.872222222222199</c:v>
                </c:pt>
                <c:pt idx="18629">
                  <c:v>25.873611111111099</c:v>
                </c:pt>
                <c:pt idx="18630">
                  <c:v>25.875</c:v>
                </c:pt>
                <c:pt idx="18631">
                  <c:v>25.876388888888901</c:v>
                </c:pt>
                <c:pt idx="18632">
                  <c:v>25.877777777777801</c:v>
                </c:pt>
                <c:pt idx="18633">
                  <c:v>25.879166666666698</c:v>
                </c:pt>
                <c:pt idx="18634">
                  <c:v>25.880555555555599</c:v>
                </c:pt>
                <c:pt idx="18635">
                  <c:v>25.8819444444444</c:v>
                </c:pt>
                <c:pt idx="18636">
                  <c:v>25.883333333333301</c:v>
                </c:pt>
                <c:pt idx="18637">
                  <c:v>25.884722222222202</c:v>
                </c:pt>
                <c:pt idx="18638">
                  <c:v>25.886111111111099</c:v>
                </c:pt>
                <c:pt idx="18639">
                  <c:v>25.887499999999999</c:v>
                </c:pt>
                <c:pt idx="18640">
                  <c:v>25.8888888888889</c:v>
                </c:pt>
                <c:pt idx="18641">
                  <c:v>25.890277777777801</c:v>
                </c:pt>
                <c:pt idx="18642">
                  <c:v>25.891666666666701</c:v>
                </c:pt>
                <c:pt idx="18643">
                  <c:v>25.893055555555598</c:v>
                </c:pt>
                <c:pt idx="18644">
                  <c:v>25.8944444444444</c:v>
                </c:pt>
                <c:pt idx="18645">
                  <c:v>25.8958333333333</c:v>
                </c:pt>
                <c:pt idx="18646">
                  <c:v>25.897222222222201</c:v>
                </c:pt>
                <c:pt idx="18647">
                  <c:v>25.898611111111101</c:v>
                </c:pt>
                <c:pt idx="18648">
                  <c:v>25.9</c:v>
                </c:pt>
                <c:pt idx="18649">
                  <c:v>25.901388888888899</c:v>
                </c:pt>
                <c:pt idx="18650">
                  <c:v>25.9027777777778</c:v>
                </c:pt>
                <c:pt idx="18651">
                  <c:v>25.904166666666701</c:v>
                </c:pt>
                <c:pt idx="18652">
                  <c:v>25.905555555555601</c:v>
                </c:pt>
                <c:pt idx="18653">
                  <c:v>25.906944444444399</c:v>
                </c:pt>
                <c:pt idx="18654">
                  <c:v>25.908333333333299</c:v>
                </c:pt>
                <c:pt idx="18655">
                  <c:v>25.9097222222222</c:v>
                </c:pt>
                <c:pt idx="18656">
                  <c:v>25.911111111111101</c:v>
                </c:pt>
                <c:pt idx="18657">
                  <c:v>25.912500000000001</c:v>
                </c:pt>
                <c:pt idx="18658">
                  <c:v>25.913888888888899</c:v>
                </c:pt>
                <c:pt idx="18659">
                  <c:v>25.915277777777799</c:v>
                </c:pt>
                <c:pt idx="18660">
                  <c:v>25.9166666666667</c:v>
                </c:pt>
                <c:pt idx="18661">
                  <c:v>25.9180555555556</c:v>
                </c:pt>
                <c:pt idx="18662">
                  <c:v>25.919444444444402</c:v>
                </c:pt>
                <c:pt idx="18663">
                  <c:v>25.920833333333299</c:v>
                </c:pt>
                <c:pt idx="18664">
                  <c:v>25.922222222222199</c:v>
                </c:pt>
                <c:pt idx="18665">
                  <c:v>25.9236111111111</c:v>
                </c:pt>
                <c:pt idx="18666">
                  <c:v>25.925000000000001</c:v>
                </c:pt>
                <c:pt idx="18667">
                  <c:v>25.926388888888901</c:v>
                </c:pt>
                <c:pt idx="18668">
                  <c:v>25.927777777777798</c:v>
                </c:pt>
                <c:pt idx="18669">
                  <c:v>25.929166666666699</c:v>
                </c:pt>
                <c:pt idx="18670">
                  <c:v>25.9305555555556</c:v>
                </c:pt>
                <c:pt idx="18671">
                  <c:v>25.931944444444401</c:v>
                </c:pt>
                <c:pt idx="18672">
                  <c:v>25.933333333333302</c:v>
                </c:pt>
                <c:pt idx="18673">
                  <c:v>25.934722222222199</c:v>
                </c:pt>
                <c:pt idx="18674">
                  <c:v>25.936111111111099</c:v>
                </c:pt>
                <c:pt idx="18675">
                  <c:v>25.9375</c:v>
                </c:pt>
                <c:pt idx="18676">
                  <c:v>25.938888888888901</c:v>
                </c:pt>
                <c:pt idx="18677">
                  <c:v>25.940277777777801</c:v>
                </c:pt>
                <c:pt idx="18678">
                  <c:v>25.941666666666698</c:v>
                </c:pt>
                <c:pt idx="18679">
                  <c:v>25.943055555555599</c:v>
                </c:pt>
                <c:pt idx="18680">
                  <c:v>25.9444444444444</c:v>
                </c:pt>
                <c:pt idx="18681">
                  <c:v>25.945833333333301</c:v>
                </c:pt>
                <c:pt idx="18682">
                  <c:v>25.947222222222202</c:v>
                </c:pt>
                <c:pt idx="18683">
                  <c:v>25.948611111111099</c:v>
                </c:pt>
                <c:pt idx="18684">
                  <c:v>25.95</c:v>
                </c:pt>
                <c:pt idx="18685">
                  <c:v>25.9513888888889</c:v>
                </c:pt>
                <c:pt idx="18686">
                  <c:v>25.952777777777801</c:v>
                </c:pt>
                <c:pt idx="18687">
                  <c:v>25.954166666666701</c:v>
                </c:pt>
                <c:pt idx="18688">
                  <c:v>25.955555555555598</c:v>
                </c:pt>
                <c:pt idx="18689">
                  <c:v>25.9569444444444</c:v>
                </c:pt>
                <c:pt idx="18690">
                  <c:v>25.9583333333333</c:v>
                </c:pt>
                <c:pt idx="18691">
                  <c:v>25.959722222222201</c:v>
                </c:pt>
                <c:pt idx="18692">
                  <c:v>25.961111111111101</c:v>
                </c:pt>
                <c:pt idx="18693">
                  <c:v>25.962499999999999</c:v>
                </c:pt>
                <c:pt idx="18694">
                  <c:v>25.963888888888899</c:v>
                </c:pt>
                <c:pt idx="18695">
                  <c:v>25.9652777777778</c:v>
                </c:pt>
                <c:pt idx="18696">
                  <c:v>25.966666666666701</c:v>
                </c:pt>
                <c:pt idx="18697">
                  <c:v>25.968055555555601</c:v>
                </c:pt>
                <c:pt idx="18698">
                  <c:v>25.969444444444399</c:v>
                </c:pt>
                <c:pt idx="18699">
                  <c:v>25.970833333333299</c:v>
                </c:pt>
                <c:pt idx="18700">
                  <c:v>25.9722222222222</c:v>
                </c:pt>
                <c:pt idx="18701">
                  <c:v>25.973611111111101</c:v>
                </c:pt>
                <c:pt idx="18702">
                  <c:v>25.975000000000001</c:v>
                </c:pt>
                <c:pt idx="18703">
                  <c:v>25.976388888888899</c:v>
                </c:pt>
                <c:pt idx="18704">
                  <c:v>25.977777777777799</c:v>
                </c:pt>
                <c:pt idx="18705">
                  <c:v>25.9791666666667</c:v>
                </c:pt>
                <c:pt idx="18706">
                  <c:v>25.9805555555556</c:v>
                </c:pt>
                <c:pt idx="18707">
                  <c:v>25.981944444444402</c:v>
                </c:pt>
                <c:pt idx="18708">
                  <c:v>25.983333333333299</c:v>
                </c:pt>
                <c:pt idx="18709">
                  <c:v>25.984722222222199</c:v>
                </c:pt>
                <c:pt idx="18710">
                  <c:v>25.9861111111111</c:v>
                </c:pt>
                <c:pt idx="18711">
                  <c:v>25.987500000000001</c:v>
                </c:pt>
                <c:pt idx="18712">
                  <c:v>25.988888888888901</c:v>
                </c:pt>
                <c:pt idx="18713">
                  <c:v>25.990277777777798</c:v>
                </c:pt>
                <c:pt idx="18714">
                  <c:v>25.991666666666699</c:v>
                </c:pt>
                <c:pt idx="18715">
                  <c:v>25.9930555555556</c:v>
                </c:pt>
                <c:pt idx="18716">
                  <c:v>25.994444444444401</c:v>
                </c:pt>
                <c:pt idx="18717">
                  <c:v>25.995833333333302</c:v>
                </c:pt>
                <c:pt idx="18718">
                  <c:v>25.997222222222199</c:v>
                </c:pt>
                <c:pt idx="18719">
                  <c:v>25.998611111111099</c:v>
                </c:pt>
                <c:pt idx="18720">
                  <c:v>26</c:v>
                </c:pt>
                <c:pt idx="18721">
                  <c:v>26.001388888888901</c:v>
                </c:pt>
                <c:pt idx="18722">
                  <c:v>26.002777777777801</c:v>
                </c:pt>
                <c:pt idx="18723">
                  <c:v>26.004166666666698</c:v>
                </c:pt>
                <c:pt idx="18724">
                  <c:v>26.005555555555599</c:v>
                </c:pt>
                <c:pt idx="18725">
                  <c:v>26.0069444444444</c:v>
                </c:pt>
                <c:pt idx="18726">
                  <c:v>26.008333333333301</c:v>
                </c:pt>
                <c:pt idx="18727">
                  <c:v>26.009722222222202</c:v>
                </c:pt>
                <c:pt idx="18728">
                  <c:v>26.011111111111099</c:v>
                </c:pt>
                <c:pt idx="18729">
                  <c:v>26.012499999999999</c:v>
                </c:pt>
                <c:pt idx="18730">
                  <c:v>26.0138888888889</c:v>
                </c:pt>
                <c:pt idx="18731">
                  <c:v>26.015277777777801</c:v>
                </c:pt>
                <c:pt idx="18732">
                  <c:v>26.016666666666701</c:v>
                </c:pt>
                <c:pt idx="18733">
                  <c:v>26.018055555555598</c:v>
                </c:pt>
                <c:pt idx="18734">
                  <c:v>26.0194444444444</c:v>
                </c:pt>
                <c:pt idx="18735">
                  <c:v>26.0208333333333</c:v>
                </c:pt>
                <c:pt idx="18736">
                  <c:v>26.022222222222201</c:v>
                </c:pt>
                <c:pt idx="18737">
                  <c:v>26.023611111111101</c:v>
                </c:pt>
                <c:pt idx="18738">
                  <c:v>26.024999999999999</c:v>
                </c:pt>
                <c:pt idx="18739">
                  <c:v>26.026388888888899</c:v>
                </c:pt>
                <c:pt idx="18740">
                  <c:v>26.0277777777778</c:v>
                </c:pt>
                <c:pt idx="18741">
                  <c:v>26.029166666666701</c:v>
                </c:pt>
                <c:pt idx="18742">
                  <c:v>26.030555555555601</c:v>
                </c:pt>
                <c:pt idx="18743">
                  <c:v>26.031944444444399</c:v>
                </c:pt>
                <c:pt idx="18744">
                  <c:v>26.033333333333299</c:v>
                </c:pt>
                <c:pt idx="18745">
                  <c:v>26.0347222222222</c:v>
                </c:pt>
                <c:pt idx="18746">
                  <c:v>26.036111111111101</c:v>
                </c:pt>
                <c:pt idx="18747">
                  <c:v>26.037500000000001</c:v>
                </c:pt>
                <c:pt idx="18748">
                  <c:v>26.038888888888899</c:v>
                </c:pt>
                <c:pt idx="18749">
                  <c:v>26.040277777777799</c:v>
                </c:pt>
                <c:pt idx="18750">
                  <c:v>26.0416666666667</c:v>
                </c:pt>
                <c:pt idx="18751">
                  <c:v>26.0430555555556</c:v>
                </c:pt>
                <c:pt idx="18752">
                  <c:v>26.044444444444402</c:v>
                </c:pt>
                <c:pt idx="18753">
                  <c:v>26.045833333333299</c:v>
                </c:pt>
                <c:pt idx="18754">
                  <c:v>26.047222222222199</c:v>
                </c:pt>
                <c:pt idx="18755">
                  <c:v>26.0486111111111</c:v>
                </c:pt>
                <c:pt idx="18756">
                  <c:v>26.05</c:v>
                </c:pt>
                <c:pt idx="18757">
                  <c:v>26.051388888888901</c:v>
                </c:pt>
                <c:pt idx="18758">
                  <c:v>26.052777777777798</c:v>
                </c:pt>
                <c:pt idx="18759">
                  <c:v>26.054166666666699</c:v>
                </c:pt>
                <c:pt idx="18760">
                  <c:v>26.0555555555556</c:v>
                </c:pt>
                <c:pt idx="18761">
                  <c:v>26.056944444444401</c:v>
                </c:pt>
                <c:pt idx="18762">
                  <c:v>26.058333333333302</c:v>
                </c:pt>
                <c:pt idx="18763">
                  <c:v>26.059722222222199</c:v>
                </c:pt>
                <c:pt idx="18764">
                  <c:v>26.061111111111099</c:v>
                </c:pt>
                <c:pt idx="18765">
                  <c:v>26.0625</c:v>
                </c:pt>
                <c:pt idx="18766">
                  <c:v>26.063888888888901</c:v>
                </c:pt>
                <c:pt idx="18767">
                  <c:v>26.065277777777801</c:v>
                </c:pt>
                <c:pt idx="18768">
                  <c:v>26.066666666666698</c:v>
                </c:pt>
                <c:pt idx="18769">
                  <c:v>26.068055555555599</c:v>
                </c:pt>
                <c:pt idx="18770">
                  <c:v>26.0694444444444</c:v>
                </c:pt>
                <c:pt idx="18771">
                  <c:v>26.070833333333301</c:v>
                </c:pt>
                <c:pt idx="18772">
                  <c:v>26.072222222222202</c:v>
                </c:pt>
                <c:pt idx="18773">
                  <c:v>26.073611111111099</c:v>
                </c:pt>
                <c:pt idx="18774">
                  <c:v>26.074999999999999</c:v>
                </c:pt>
                <c:pt idx="18775">
                  <c:v>26.0763888888889</c:v>
                </c:pt>
                <c:pt idx="18776">
                  <c:v>26.077777777777801</c:v>
                </c:pt>
                <c:pt idx="18777">
                  <c:v>26.079166666666701</c:v>
                </c:pt>
                <c:pt idx="18778">
                  <c:v>26.080555555555598</c:v>
                </c:pt>
                <c:pt idx="18779">
                  <c:v>26.0819444444444</c:v>
                </c:pt>
                <c:pt idx="18780">
                  <c:v>26.0833333333333</c:v>
                </c:pt>
                <c:pt idx="18781">
                  <c:v>26.084722222222201</c:v>
                </c:pt>
                <c:pt idx="18782">
                  <c:v>26.086111111111101</c:v>
                </c:pt>
                <c:pt idx="18783">
                  <c:v>26.087499999999999</c:v>
                </c:pt>
                <c:pt idx="18784">
                  <c:v>26.088888888888899</c:v>
                </c:pt>
                <c:pt idx="18785">
                  <c:v>26.0902777777778</c:v>
                </c:pt>
                <c:pt idx="18786">
                  <c:v>26.091666666666701</c:v>
                </c:pt>
                <c:pt idx="18787">
                  <c:v>26.093055555555601</c:v>
                </c:pt>
                <c:pt idx="18788">
                  <c:v>26.094444444444399</c:v>
                </c:pt>
                <c:pt idx="18789">
                  <c:v>26.095833333333299</c:v>
                </c:pt>
                <c:pt idx="18790">
                  <c:v>26.0972222222222</c:v>
                </c:pt>
                <c:pt idx="18791">
                  <c:v>26.098611111111101</c:v>
                </c:pt>
                <c:pt idx="18792">
                  <c:v>26.1</c:v>
                </c:pt>
                <c:pt idx="18793">
                  <c:v>26.101388888888899</c:v>
                </c:pt>
                <c:pt idx="18794">
                  <c:v>26.102777777777799</c:v>
                </c:pt>
                <c:pt idx="18795">
                  <c:v>26.1041666666667</c:v>
                </c:pt>
                <c:pt idx="18796">
                  <c:v>26.1055555555556</c:v>
                </c:pt>
                <c:pt idx="18797">
                  <c:v>26.106944444444402</c:v>
                </c:pt>
                <c:pt idx="18798">
                  <c:v>26.108333333333299</c:v>
                </c:pt>
                <c:pt idx="18799">
                  <c:v>26.109722222222199</c:v>
                </c:pt>
                <c:pt idx="18800">
                  <c:v>26.1111111111111</c:v>
                </c:pt>
                <c:pt idx="18801">
                  <c:v>26.112500000000001</c:v>
                </c:pt>
                <c:pt idx="18802">
                  <c:v>26.113888888888901</c:v>
                </c:pt>
                <c:pt idx="18803">
                  <c:v>26.115277777777798</c:v>
                </c:pt>
                <c:pt idx="18804">
                  <c:v>26.116666666666699</c:v>
                </c:pt>
                <c:pt idx="18805">
                  <c:v>26.1180555555556</c:v>
                </c:pt>
                <c:pt idx="18806">
                  <c:v>26.119444444444401</c:v>
                </c:pt>
                <c:pt idx="18807">
                  <c:v>26.120833333333302</c:v>
                </c:pt>
                <c:pt idx="18808">
                  <c:v>26.122222222222199</c:v>
                </c:pt>
                <c:pt idx="18809">
                  <c:v>26.123611111111099</c:v>
                </c:pt>
                <c:pt idx="18810">
                  <c:v>26.125</c:v>
                </c:pt>
                <c:pt idx="18811">
                  <c:v>26.126388888888901</c:v>
                </c:pt>
                <c:pt idx="18812">
                  <c:v>26.127777777777801</c:v>
                </c:pt>
                <c:pt idx="18813">
                  <c:v>26.129166666666698</c:v>
                </c:pt>
                <c:pt idx="18814">
                  <c:v>26.130555555555599</c:v>
                </c:pt>
                <c:pt idx="18815">
                  <c:v>26.1319444444444</c:v>
                </c:pt>
                <c:pt idx="18816">
                  <c:v>26.133333333333301</c:v>
                </c:pt>
                <c:pt idx="18817">
                  <c:v>26.134722222222202</c:v>
                </c:pt>
                <c:pt idx="18818">
                  <c:v>26.136111111111099</c:v>
                </c:pt>
                <c:pt idx="18819">
                  <c:v>26.137499999999999</c:v>
                </c:pt>
                <c:pt idx="18820">
                  <c:v>26.1388888888889</c:v>
                </c:pt>
                <c:pt idx="18821">
                  <c:v>26.140277777777801</c:v>
                </c:pt>
                <c:pt idx="18822">
                  <c:v>26.141666666666701</c:v>
                </c:pt>
                <c:pt idx="18823">
                  <c:v>26.143055555555598</c:v>
                </c:pt>
                <c:pt idx="18824">
                  <c:v>26.1444444444444</c:v>
                </c:pt>
                <c:pt idx="18825">
                  <c:v>26.1458333333333</c:v>
                </c:pt>
                <c:pt idx="18826">
                  <c:v>26.147222222222201</c:v>
                </c:pt>
                <c:pt idx="18827">
                  <c:v>26.148611111111101</c:v>
                </c:pt>
                <c:pt idx="18828">
                  <c:v>26.15</c:v>
                </c:pt>
                <c:pt idx="18829">
                  <c:v>26.151388888888899</c:v>
                </c:pt>
                <c:pt idx="18830">
                  <c:v>26.1527777777778</c:v>
                </c:pt>
                <c:pt idx="18831">
                  <c:v>26.154166666666701</c:v>
                </c:pt>
                <c:pt idx="18832">
                  <c:v>26.155555555555601</c:v>
                </c:pt>
                <c:pt idx="18833">
                  <c:v>26.156944444444399</c:v>
                </c:pt>
                <c:pt idx="18834">
                  <c:v>26.158333333333299</c:v>
                </c:pt>
                <c:pt idx="18835">
                  <c:v>26.1597222222222</c:v>
                </c:pt>
                <c:pt idx="18836">
                  <c:v>26.161111111111101</c:v>
                </c:pt>
                <c:pt idx="18837">
                  <c:v>26.162500000000001</c:v>
                </c:pt>
                <c:pt idx="18838">
                  <c:v>26.163888888888899</c:v>
                </c:pt>
                <c:pt idx="18839">
                  <c:v>26.165277777777799</c:v>
                </c:pt>
                <c:pt idx="18840">
                  <c:v>26.1666666666667</c:v>
                </c:pt>
                <c:pt idx="18841">
                  <c:v>26.1680555555556</c:v>
                </c:pt>
                <c:pt idx="18842">
                  <c:v>26.169444444444402</c:v>
                </c:pt>
                <c:pt idx="18843">
                  <c:v>26.170833333333299</c:v>
                </c:pt>
                <c:pt idx="18844">
                  <c:v>26.172222222222199</c:v>
                </c:pt>
                <c:pt idx="18845">
                  <c:v>26.1736111111111</c:v>
                </c:pt>
                <c:pt idx="18846">
                  <c:v>26.175000000000001</c:v>
                </c:pt>
                <c:pt idx="18847">
                  <c:v>26.176388888888901</c:v>
                </c:pt>
                <c:pt idx="18848">
                  <c:v>26.177777777777798</c:v>
                </c:pt>
                <c:pt idx="18849">
                  <c:v>26.179166666666699</c:v>
                </c:pt>
                <c:pt idx="18850">
                  <c:v>26.1805555555556</c:v>
                </c:pt>
                <c:pt idx="18851">
                  <c:v>26.181944444444401</c:v>
                </c:pt>
                <c:pt idx="18852">
                  <c:v>26.183333333333302</c:v>
                </c:pt>
                <c:pt idx="18853">
                  <c:v>26.184722222222199</c:v>
                </c:pt>
                <c:pt idx="18854">
                  <c:v>26.186111111111099</c:v>
                </c:pt>
                <c:pt idx="18855">
                  <c:v>26.1875</c:v>
                </c:pt>
                <c:pt idx="18856">
                  <c:v>26.188888888888901</c:v>
                </c:pt>
                <c:pt idx="18857">
                  <c:v>26.190277777777801</c:v>
                </c:pt>
                <c:pt idx="18858">
                  <c:v>26.191666666666698</c:v>
                </c:pt>
                <c:pt idx="18859">
                  <c:v>26.193055555555599</c:v>
                </c:pt>
                <c:pt idx="18860">
                  <c:v>26.1944444444444</c:v>
                </c:pt>
                <c:pt idx="18861">
                  <c:v>26.195833333333301</c:v>
                </c:pt>
                <c:pt idx="18862">
                  <c:v>26.197222222222202</c:v>
                </c:pt>
                <c:pt idx="18863">
                  <c:v>26.198611111111099</c:v>
                </c:pt>
                <c:pt idx="18864">
                  <c:v>26.2</c:v>
                </c:pt>
                <c:pt idx="18865">
                  <c:v>26.2013888888889</c:v>
                </c:pt>
                <c:pt idx="18866">
                  <c:v>26.202777777777801</c:v>
                </c:pt>
                <c:pt idx="18867">
                  <c:v>26.204166666666701</c:v>
                </c:pt>
                <c:pt idx="18868">
                  <c:v>26.205555555555598</c:v>
                </c:pt>
                <c:pt idx="18869">
                  <c:v>26.2069444444444</c:v>
                </c:pt>
                <c:pt idx="18870">
                  <c:v>26.2083333333333</c:v>
                </c:pt>
                <c:pt idx="18871">
                  <c:v>26.209722222222201</c:v>
                </c:pt>
                <c:pt idx="18872">
                  <c:v>26.211111111111101</c:v>
                </c:pt>
                <c:pt idx="18873">
                  <c:v>26.212499999999999</c:v>
                </c:pt>
                <c:pt idx="18874">
                  <c:v>26.213888888888899</c:v>
                </c:pt>
                <c:pt idx="18875">
                  <c:v>26.2152777777778</c:v>
                </c:pt>
                <c:pt idx="18876">
                  <c:v>26.216666666666701</c:v>
                </c:pt>
                <c:pt idx="18877">
                  <c:v>26.218055555555601</c:v>
                </c:pt>
                <c:pt idx="18878">
                  <c:v>26.219444444444399</c:v>
                </c:pt>
                <c:pt idx="18879">
                  <c:v>26.220833333333299</c:v>
                </c:pt>
                <c:pt idx="18880">
                  <c:v>26.2222222222222</c:v>
                </c:pt>
                <c:pt idx="18881">
                  <c:v>26.223611111111101</c:v>
                </c:pt>
                <c:pt idx="18882">
                  <c:v>26.225000000000001</c:v>
                </c:pt>
                <c:pt idx="18883">
                  <c:v>26.226388888888899</c:v>
                </c:pt>
                <c:pt idx="18884">
                  <c:v>26.227777777777799</c:v>
                </c:pt>
                <c:pt idx="18885">
                  <c:v>26.2291666666667</c:v>
                </c:pt>
                <c:pt idx="18886">
                  <c:v>26.2305555555556</c:v>
                </c:pt>
                <c:pt idx="18887">
                  <c:v>26.231944444444402</c:v>
                </c:pt>
                <c:pt idx="18888">
                  <c:v>26.233333333333299</c:v>
                </c:pt>
                <c:pt idx="18889">
                  <c:v>26.234722222222199</c:v>
                </c:pt>
                <c:pt idx="18890">
                  <c:v>26.2361111111111</c:v>
                </c:pt>
                <c:pt idx="18891">
                  <c:v>26.237500000000001</c:v>
                </c:pt>
                <c:pt idx="18892">
                  <c:v>26.238888888888901</c:v>
                </c:pt>
                <c:pt idx="18893">
                  <c:v>26.240277777777798</c:v>
                </c:pt>
                <c:pt idx="18894">
                  <c:v>26.241666666666699</c:v>
                </c:pt>
                <c:pt idx="18895">
                  <c:v>26.2430555555556</c:v>
                </c:pt>
                <c:pt idx="18896">
                  <c:v>26.244444444444401</c:v>
                </c:pt>
                <c:pt idx="18897">
                  <c:v>26.245833333333302</c:v>
                </c:pt>
                <c:pt idx="18898">
                  <c:v>26.247222222222199</c:v>
                </c:pt>
                <c:pt idx="18899">
                  <c:v>26.248611111111099</c:v>
                </c:pt>
                <c:pt idx="18900">
                  <c:v>26.25</c:v>
                </c:pt>
                <c:pt idx="18901">
                  <c:v>26.251388888888901</c:v>
                </c:pt>
                <c:pt idx="18902">
                  <c:v>26.252777777777801</c:v>
                </c:pt>
                <c:pt idx="18903">
                  <c:v>26.254166666666698</c:v>
                </c:pt>
                <c:pt idx="18904">
                  <c:v>26.255555555555599</c:v>
                </c:pt>
                <c:pt idx="18905">
                  <c:v>26.2569444444444</c:v>
                </c:pt>
                <c:pt idx="18906">
                  <c:v>26.258333333333301</c:v>
                </c:pt>
                <c:pt idx="18907">
                  <c:v>26.259722222222202</c:v>
                </c:pt>
                <c:pt idx="18908">
                  <c:v>26.261111111111099</c:v>
                </c:pt>
                <c:pt idx="18909">
                  <c:v>26.262499999999999</c:v>
                </c:pt>
                <c:pt idx="18910">
                  <c:v>26.2638888888889</c:v>
                </c:pt>
                <c:pt idx="18911">
                  <c:v>26.265277777777801</c:v>
                </c:pt>
                <c:pt idx="18912">
                  <c:v>26.266666666666701</c:v>
                </c:pt>
                <c:pt idx="18913">
                  <c:v>26.268055555555598</c:v>
                </c:pt>
                <c:pt idx="18914">
                  <c:v>26.2694444444444</c:v>
                </c:pt>
                <c:pt idx="18915">
                  <c:v>26.2708333333333</c:v>
                </c:pt>
                <c:pt idx="18916">
                  <c:v>26.272222222222201</c:v>
                </c:pt>
                <c:pt idx="18917">
                  <c:v>26.273611111111101</c:v>
                </c:pt>
                <c:pt idx="18918">
                  <c:v>26.274999999999999</c:v>
                </c:pt>
                <c:pt idx="18919">
                  <c:v>26.276388888888899</c:v>
                </c:pt>
                <c:pt idx="18920">
                  <c:v>26.2777777777778</c:v>
                </c:pt>
                <c:pt idx="18921">
                  <c:v>26.279166666666701</c:v>
                </c:pt>
                <c:pt idx="18922">
                  <c:v>26.280555555555601</c:v>
                </c:pt>
                <c:pt idx="18923">
                  <c:v>26.281944444444399</c:v>
                </c:pt>
                <c:pt idx="18924">
                  <c:v>26.283333333333299</c:v>
                </c:pt>
                <c:pt idx="18925">
                  <c:v>26.2847222222222</c:v>
                </c:pt>
                <c:pt idx="18926">
                  <c:v>26.286111111111101</c:v>
                </c:pt>
                <c:pt idx="18927">
                  <c:v>26.287500000000001</c:v>
                </c:pt>
                <c:pt idx="18928">
                  <c:v>26.288888888888899</c:v>
                </c:pt>
                <c:pt idx="18929">
                  <c:v>26.290277777777799</c:v>
                </c:pt>
                <c:pt idx="18930">
                  <c:v>26.2916666666667</c:v>
                </c:pt>
                <c:pt idx="18931">
                  <c:v>26.2930555555556</c:v>
                </c:pt>
                <c:pt idx="18932">
                  <c:v>26.294444444444402</c:v>
                </c:pt>
                <c:pt idx="18933">
                  <c:v>26.295833333333299</c:v>
                </c:pt>
                <c:pt idx="18934">
                  <c:v>26.297222222222199</c:v>
                </c:pt>
                <c:pt idx="18935">
                  <c:v>26.2986111111111</c:v>
                </c:pt>
                <c:pt idx="18936">
                  <c:v>26.3</c:v>
                </c:pt>
                <c:pt idx="18937">
                  <c:v>26.301388888888901</c:v>
                </c:pt>
                <c:pt idx="18938">
                  <c:v>26.302777777777798</c:v>
                </c:pt>
                <c:pt idx="18939">
                  <c:v>26.304166666666699</c:v>
                </c:pt>
                <c:pt idx="18940">
                  <c:v>26.3055555555556</c:v>
                </c:pt>
                <c:pt idx="18941">
                  <c:v>26.306944444444401</c:v>
                </c:pt>
                <c:pt idx="18942">
                  <c:v>26.308333333333302</c:v>
                </c:pt>
                <c:pt idx="18943">
                  <c:v>26.309722222222199</c:v>
                </c:pt>
                <c:pt idx="18944">
                  <c:v>26.311111111111099</c:v>
                </c:pt>
                <c:pt idx="18945">
                  <c:v>26.3125</c:v>
                </c:pt>
                <c:pt idx="18946">
                  <c:v>26.313888888888901</c:v>
                </c:pt>
                <c:pt idx="18947">
                  <c:v>26.315277777777801</c:v>
                </c:pt>
                <c:pt idx="18948">
                  <c:v>26.316666666666698</c:v>
                </c:pt>
                <c:pt idx="18949">
                  <c:v>26.318055555555599</c:v>
                </c:pt>
                <c:pt idx="18950">
                  <c:v>26.3194444444444</c:v>
                </c:pt>
                <c:pt idx="18951">
                  <c:v>26.320833333333301</c:v>
                </c:pt>
                <c:pt idx="18952">
                  <c:v>26.322222222222202</c:v>
                </c:pt>
                <c:pt idx="18953">
                  <c:v>26.323611111111099</c:v>
                </c:pt>
                <c:pt idx="18954">
                  <c:v>26.324999999999999</c:v>
                </c:pt>
                <c:pt idx="18955">
                  <c:v>26.3263888888889</c:v>
                </c:pt>
                <c:pt idx="18956">
                  <c:v>26.327777777777801</c:v>
                </c:pt>
                <c:pt idx="18957">
                  <c:v>26.329166666666701</c:v>
                </c:pt>
                <c:pt idx="18958">
                  <c:v>26.330555555555598</c:v>
                </c:pt>
                <c:pt idx="18959">
                  <c:v>26.3319444444444</c:v>
                </c:pt>
                <c:pt idx="18960">
                  <c:v>26.3333333333333</c:v>
                </c:pt>
                <c:pt idx="18961">
                  <c:v>26.334722222222201</c:v>
                </c:pt>
                <c:pt idx="18962">
                  <c:v>26.336111111111101</c:v>
                </c:pt>
                <c:pt idx="18963">
                  <c:v>26.337499999999999</c:v>
                </c:pt>
                <c:pt idx="18964">
                  <c:v>26.338888888888899</c:v>
                </c:pt>
                <c:pt idx="18965">
                  <c:v>26.3402777777778</c:v>
                </c:pt>
                <c:pt idx="18966">
                  <c:v>26.341666666666701</c:v>
                </c:pt>
                <c:pt idx="18967">
                  <c:v>26.343055555555601</c:v>
                </c:pt>
                <c:pt idx="18968">
                  <c:v>26.344444444444399</c:v>
                </c:pt>
                <c:pt idx="18969">
                  <c:v>26.345833333333299</c:v>
                </c:pt>
                <c:pt idx="18970">
                  <c:v>26.3472222222222</c:v>
                </c:pt>
                <c:pt idx="18971">
                  <c:v>26.348611111111101</c:v>
                </c:pt>
                <c:pt idx="18972">
                  <c:v>26.35</c:v>
                </c:pt>
                <c:pt idx="18973">
                  <c:v>26.351388888888899</c:v>
                </c:pt>
                <c:pt idx="18974">
                  <c:v>26.352777777777799</c:v>
                </c:pt>
                <c:pt idx="18975">
                  <c:v>26.3541666666667</c:v>
                </c:pt>
                <c:pt idx="18976">
                  <c:v>26.3555555555556</c:v>
                </c:pt>
                <c:pt idx="18977">
                  <c:v>26.356944444444402</c:v>
                </c:pt>
                <c:pt idx="18978">
                  <c:v>26.358333333333299</c:v>
                </c:pt>
                <c:pt idx="18979">
                  <c:v>26.359722222222199</c:v>
                </c:pt>
                <c:pt idx="18980">
                  <c:v>26.3611111111111</c:v>
                </c:pt>
                <c:pt idx="18981">
                  <c:v>26.362500000000001</c:v>
                </c:pt>
                <c:pt idx="18982">
                  <c:v>26.363888888888901</c:v>
                </c:pt>
                <c:pt idx="18983">
                  <c:v>26.365277777777798</c:v>
                </c:pt>
                <c:pt idx="18984">
                  <c:v>26.366666666666699</c:v>
                </c:pt>
                <c:pt idx="18985">
                  <c:v>26.3680555555556</c:v>
                </c:pt>
                <c:pt idx="18986">
                  <c:v>26.369444444444401</c:v>
                </c:pt>
                <c:pt idx="18987">
                  <c:v>26.370833333333302</c:v>
                </c:pt>
                <c:pt idx="18988">
                  <c:v>26.372222222222199</c:v>
                </c:pt>
                <c:pt idx="18989">
                  <c:v>26.373611111111099</c:v>
                </c:pt>
                <c:pt idx="18990">
                  <c:v>26.375</c:v>
                </c:pt>
                <c:pt idx="18991">
                  <c:v>26.376388888888901</c:v>
                </c:pt>
                <c:pt idx="18992">
                  <c:v>26.377777777777801</c:v>
                </c:pt>
                <c:pt idx="18993">
                  <c:v>26.379166666666698</c:v>
                </c:pt>
                <c:pt idx="18994">
                  <c:v>26.380555555555599</c:v>
                </c:pt>
                <c:pt idx="18995">
                  <c:v>26.3819444444444</c:v>
                </c:pt>
                <c:pt idx="18996">
                  <c:v>26.383333333333301</c:v>
                </c:pt>
                <c:pt idx="18997">
                  <c:v>26.384722222222202</c:v>
                </c:pt>
                <c:pt idx="18998">
                  <c:v>26.386111111111099</c:v>
                </c:pt>
                <c:pt idx="18999">
                  <c:v>26.387499999999999</c:v>
                </c:pt>
                <c:pt idx="19000">
                  <c:v>26.3888888888889</c:v>
                </c:pt>
                <c:pt idx="19001">
                  <c:v>26.390277777777801</c:v>
                </c:pt>
                <c:pt idx="19002">
                  <c:v>26.391666666666701</c:v>
                </c:pt>
                <c:pt idx="19003">
                  <c:v>26.393055555555598</c:v>
                </c:pt>
                <c:pt idx="19004">
                  <c:v>26.3944444444444</c:v>
                </c:pt>
                <c:pt idx="19005">
                  <c:v>26.3958333333333</c:v>
                </c:pt>
                <c:pt idx="19006">
                  <c:v>26.397222222222201</c:v>
                </c:pt>
                <c:pt idx="19007">
                  <c:v>26.398611111111101</c:v>
                </c:pt>
                <c:pt idx="19008">
                  <c:v>26.4</c:v>
                </c:pt>
                <c:pt idx="19009">
                  <c:v>26.401388888888899</c:v>
                </c:pt>
                <c:pt idx="19010">
                  <c:v>26.4027777777778</c:v>
                </c:pt>
                <c:pt idx="19011">
                  <c:v>26.404166666666701</c:v>
                </c:pt>
                <c:pt idx="19012">
                  <c:v>26.405555555555601</c:v>
                </c:pt>
                <c:pt idx="19013">
                  <c:v>26.406944444444399</c:v>
                </c:pt>
                <c:pt idx="19014">
                  <c:v>26.408333333333299</c:v>
                </c:pt>
                <c:pt idx="19015">
                  <c:v>26.4097222222222</c:v>
                </c:pt>
                <c:pt idx="19016">
                  <c:v>26.411111111111101</c:v>
                </c:pt>
                <c:pt idx="19017">
                  <c:v>26.412500000000001</c:v>
                </c:pt>
                <c:pt idx="19018">
                  <c:v>26.413888888888899</c:v>
                </c:pt>
                <c:pt idx="19019">
                  <c:v>26.415277777777799</c:v>
                </c:pt>
                <c:pt idx="19020">
                  <c:v>26.4166666666667</c:v>
                </c:pt>
                <c:pt idx="19021">
                  <c:v>26.4180555555556</c:v>
                </c:pt>
                <c:pt idx="19022">
                  <c:v>26.419444444444402</c:v>
                </c:pt>
                <c:pt idx="19023">
                  <c:v>26.420833333333299</c:v>
                </c:pt>
                <c:pt idx="19024">
                  <c:v>26.422222222222199</c:v>
                </c:pt>
                <c:pt idx="19025">
                  <c:v>26.4236111111111</c:v>
                </c:pt>
                <c:pt idx="19026">
                  <c:v>26.425000000000001</c:v>
                </c:pt>
                <c:pt idx="19027">
                  <c:v>26.426388888888901</c:v>
                </c:pt>
                <c:pt idx="19028">
                  <c:v>26.427777777777798</c:v>
                </c:pt>
                <c:pt idx="19029">
                  <c:v>26.429166666666699</c:v>
                </c:pt>
                <c:pt idx="19030">
                  <c:v>26.4305555555556</c:v>
                </c:pt>
                <c:pt idx="19031">
                  <c:v>26.431944444444401</c:v>
                </c:pt>
                <c:pt idx="19032">
                  <c:v>26.433333333333302</c:v>
                </c:pt>
                <c:pt idx="19033">
                  <c:v>26.434722222222199</c:v>
                </c:pt>
                <c:pt idx="19034">
                  <c:v>26.436111111111099</c:v>
                </c:pt>
                <c:pt idx="19035">
                  <c:v>26.4375</c:v>
                </c:pt>
                <c:pt idx="19036">
                  <c:v>26.438888888888901</c:v>
                </c:pt>
                <c:pt idx="19037">
                  <c:v>26.440277777777801</c:v>
                </c:pt>
                <c:pt idx="19038">
                  <c:v>26.441666666666698</c:v>
                </c:pt>
                <c:pt idx="19039">
                  <c:v>26.443055555555599</c:v>
                </c:pt>
                <c:pt idx="19040">
                  <c:v>26.4444444444444</c:v>
                </c:pt>
                <c:pt idx="19041">
                  <c:v>26.445833333333301</c:v>
                </c:pt>
                <c:pt idx="19042">
                  <c:v>26.447222222222202</c:v>
                </c:pt>
                <c:pt idx="19043">
                  <c:v>26.448611111111099</c:v>
                </c:pt>
                <c:pt idx="19044">
                  <c:v>26.45</c:v>
                </c:pt>
                <c:pt idx="19045">
                  <c:v>26.4513888888889</c:v>
                </c:pt>
                <c:pt idx="19046">
                  <c:v>26.452777777777801</c:v>
                </c:pt>
                <c:pt idx="19047">
                  <c:v>26.454166666666701</c:v>
                </c:pt>
                <c:pt idx="19048">
                  <c:v>26.455555555555598</c:v>
                </c:pt>
                <c:pt idx="19049">
                  <c:v>26.4569444444444</c:v>
                </c:pt>
                <c:pt idx="19050">
                  <c:v>26.4583333333333</c:v>
                </c:pt>
                <c:pt idx="19051">
                  <c:v>26.459722222222201</c:v>
                </c:pt>
                <c:pt idx="19052">
                  <c:v>26.461111111111101</c:v>
                </c:pt>
                <c:pt idx="19053">
                  <c:v>26.462499999999999</c:v>
                </c:pt>
                <c:pt idx="19054">
                  <c:v>26.463888888888899</c:v>
                </c:pt>
                <c:pt idx="19055">
                  <c:v>26.4652777777778</c:v>
                </c:pt>
                <c:pt idx="19056">
                  <c:v>26.466666666666701</c:v>
                </c:pt>
                <c:pt idx="19057">
                  <c:v>26.468055555555601</c:v>
                </c:pt>
                <c:pt idx="19058">
                  <c:v>26.469444444444399</c:v>
                </c:pt>
                <c:pt idx="19059">
                  <c:v>26.470833333333299</c:v>
                </c:pt>
                <c:pt idx="19060">
                  <c:v>26.4722222222222</c:v>
                </c:pt>
                <c:pt idx="19061">
                  <c:v>26.473611111111101</c:v>
                </c:pt>
                <c:pt idx="19062">
                  <c:v>26.475000000000001</c:v>
                </c:pt>
                <c:pt idx="19063">
                  <c:v>26.476388888888899</c:v>
                </c:pt>
                <c:pt idx="19064">
                  <c:v>26.477777777777799</c:v>
                </c:pt>
                <c:pt idx="19065">
                  <c:v>26.4791666666667</c:v>
                </c:pt>
                <c:pt idx="19066">
                  <c:v>26.4805555555556</c:v>
                </c:pt>
                <c:pt idx="19067">
                  <c:v>26.481944444444402</c:v>
                </c:pt>
                <c:pt idx="19068">
                  <c:v>26.483333333333299</c:v>
                </c:pt>
                <c:pt idx="19069">
                  <c:v>26.484722222222199</c:v>
                </c:pt>
                <c:pt idx="19070">
                  <c:v>26.4861111111111</c:v>
                </c:pt>
                <c:pt idx="19071">
                  <c:v>26.487500000000001</c:v>
                </c:pt>
                <c:pt idx="19072">
                  <c:v>26.488888888888901</c:v>
                </c:pt>
                <c:pt idx="19073">
                  <c:v>26.490277777777798</c:v>
                </c:pt>
                <c:pt idx="19074">
                  <c:v>26.491666666666699</c:v>
                </c:pt>
                <c:pt idx="19075">
                  <c:v>26.4930555555556</c:v>
                </c:pt>
                <c:pt idx="19076">
                  <c:v>26.494444444444401</c:v>
                </c:pt>
                <c:pt idx="19077">
                  <c:v>26.495833333333302</c:v>
                </c:pt>
                <c:pt idx="19078">
                  <c:v>26.497222222222199</c:v>
                </c:pt>
                <c:pt idx="19079">
                  <c:v>26.498611111111099</c:v>
                </c:pt>
                <c:pt idx="19080">
                  <c:v>26.5</c:v>
                </c:pt>
                <c:pt idx="19081">
                  <c:v>26.501388888888901</c:v>
                </c:pt>
                <c:pt idx="19082">
                  <c:v>26.502777777777801</c:v>
                </c:pt>
                <c:pt idx="19083">
                  <c:v>26.504166666666698</c:v>
                </c:pt>
                <c:pt idx="19084">
                  <c:v>26.505555555555599</c:v>
                </c:pt>
                <c:pt idx="19085">
                  <c:v>26.5069444444444</c:v>
                </c:pt>
                <c:pt idx="19086">
                  <c:v>26.508333333333301</c:v>
                </c:pt>
                <c:pt idx="19087">
                  <c:v>26.509722222222202</c:v>
                </c:pt>
                <c:pt idx="19088">
                  <c:v>26.511111111111099</c:v>
                </c:pt>
                <c:pt idx="19089">
                  <c:v>26.512499999999999</c:v>
                </c:pt>
                <c:pt idx="19090">
                  <c:v>26.5138888888889</c:v>
                </c:pt>
                <c:pt idx="19091">
                  <c:v>26.515277777777801</c:v>
                </c:pt>
                <c:pt idx="19092">
                  <c:v>26.516666666666701</c:v>
                </c:pt>
                <c:pt idx="19093">
                  <c:v>26.518055555555598</c:v>
                </c:pt>
                <c:pt idx="19094">
                  <c:v>26.5194444444444</c:v>
                </c:pt>
                <c:pt idx="19095">
                  <c:v>26.5208333333333</c:v>
                </c:pt>
                <c:pt idx="19096">
                  <c:v>26.522222222222201</c:v>
                </c:pt>
                <c:pt idx="19097">
                  <c:v>26.523611111111101</c:v>
                </c:pt>
                <c:pt idx="19098">
                  <c:v>26.524999999999999</c:v>
                </c:pt>
                <c:pt idx="19099">
                  <c:v>26.526388888888899</c:v>
                </c:pt>
                <c:pt idx="19100">
                  <c:v>26.5277777777778</c:v>
                </c:pt>
                <c:pt idx="19101">
                  <c:v>26.529166666666701</c:v>
                </c:pt>
                <c:pt idx="19102">
                  <c:v>26.530555555555601</c:v>
                </c:pt>
                <c:pt idx="19103">
                  <c:v>26.531944444444399</c:v>
                </c:pt>
                <c:pt idx="19104">
                  <c:v>26.533333333333299</c:v>
                </c:pt>
                <c:pt idx="19105">
                  <c:v>26.5347222222222</c:v>
                </c:pt>
                <c:pt idx="19106">
                  <c:v>26.536111111111101</c:v>
                </c:pt>
                <c:pt idx="19107">
                  <c:v>26.537500000000001</c:v>
                </c:pt>
                <c:pt idx="19108">
                  <c:v>26.538888888888899</c:v>
                </c:pt>
                <c:pt idx="19109">
                  <c:v>26.540277777777799</c:v>
                </c:pt>
                <c:pt idx="19110">
                  <c:v>26.5416666666667</c:v>
                </c:pt>
                <c:pt idx="19111">
                  <c:v>26.5430555555556</c:v>
                </c:pt>
                <c:pt idx="19112">
                  <c:v>26.544444444444402</c:v>
                </c:pt>
                <c:pt idx="19113">
                  <c:v>26.545833333333299</c:v>
                </c:pt>
                <c:pt idx="19114">
                  <c:v>26.547222222222199</c:v>
                </c:pt>
                <c:pt idx="19115">
                  <c:v>26.5486111111111</c:v>
                </c:pt>
                <c:pt idx="19116">
                  <c:v>26.55</c:v>
                </c:pt>
                <c:pt idx="19117">
                  <c:v>26.551388888888901</c:v>
                </c:pt>
                <c:pt idx="19118">
                  <c:v>26.552777777777798</c:v>
                </c:pt>
                <c:pt idx="19119">
                  <c:v>26.554166666666699</c:v>
                </c:pt>
                <c:pt idx="19120">
                  <c:v>26.5555555555556</c:v>
                </c:pt>
                <c:pt idx="19121">
                  <c:v>26.556944444444401</c:v>
                </c:pt>
                <c:pt idx="19122">
                  <c:v>26.558333333333302</c:v>
                </c:pt>
                <c:pt idx="19123">
                  <c:v>26.559722222222199</c:v>
                </c:pt>
                <c:pt idx="19124">
                  <c:v>26.561111111111099</c:v>
                </c:pt>
                <c:pt idx="19125">
                  <c:v>26.5625</c:v>
                </c:pt>
                <c:pt idx="19126">
                  <c:v>26.563888888888901</c:v>
                </c:pt>
                <c:pt idx="19127">
                  <c:v>26.565277777777801</c:v>
                </c:pt>
                <c:pt idx="19128">
                  <c:v>26.566666666666698</c:v>
                </c:pt>
                <c:pt idx="19129">
                  <c:v>26.568055555555599</c:v>
                </c:pt>
                <c:pt idx="19130">
                  <c:v>26.5694444444444</c:v>
                </c:pt>
                <c:pt idx="19131">
                  <c:v>26.570833333333301</c:v>
                </c:pt>
                <c:pt idx="19132">
                  <c:v>26.572222222222202</c:v>
                </c:pt>
                <c:pt idx="19133">
                  <c:v>26.573611111111099</c:v>
                </c:pt>
                <c:pt idx="19134">
                  <c:v>26.574999999999999</c:v>
                </c:pt>
                <c:pt idx="19135">
                  <c:v>26.5763888888889</c:v>
                </c:pt>
                <c:pt idx="19136">
                  <c:v>26.577777777777801</c:v>
                </c:pt>
                <c:pt idx="19137">
                  <c:v>26.579166666666701</c:v>
                </c:pt>
                <c:pt idx="19138">
                  <c:v>26.580555555555598</c:v>
                </c:pt>
                <c:pt idx="19139">
                  <c:v>26.5819444444444</c:v>
                </c:pt>
                <c:pt idx="19140">
                  <c:v>26.5833333333333</c:v>
                </c:pt>
                <c:pt idx="19141">
                  <c:v>26.584722222222201</c:v>
                </c:pt>
                <c:pt idx="19142">
                  <c:v>26.586111111111101</c:v>
                </c:pt>
                <c:pt idx="19143">
                  <c:v>26.587499999999999</c:v>
                </c:pt>
                <c:pt idx="19144">
                  <c:v>26.588888888888899</c:v>
                </c:pt>
                <c:pt idx="19145">
                  <c:v>26.5902777777778</c:v>
                </c:pt>
                <c:pt idx="19146">
                  <c:v>26.591666666666701</c:v>
                </c:pt>
                <c:pt idx="19147">
                  <c:v>26.593055555555601</c:v>
                </c:pt>
                <c:pt idx="19148">
                  <c:v>26.594444444444399</c:v>
                </c:pt>
                <c:pt idx="19149">
                  <c:v>26.595833333333299</c:v>
                </c:pt>
                <c:pt idx="19150">
                  <c:v>26.5972222222222</c:v>
                </c:pt>
                <c:pt idx="19151">
                  <c:v>26.598611111111101</c:v>
                </c:pt>
                <c:pt idx="19152">
                  <c:v>26.6</c:v>
                </c:pt>
                <c:pt idx="19153">
                  <c:v>26.601388888888899</c:v>
                </c:pt>
                <c:pt idx="19154">
                  <c:v>26.602777777777799</c:v>
                </c:pt>
                <c:pt idx="19155">
                  <c:v>26.6041666666667</c:v>
                </c:pt>
                <c:pt idx="19156">
                  <c:v>26.6055555555556</c:v>
                </c:pt>
                <c:pt idx="19157">
                  <c:v>26.606944444444402</c:v>
                </c:pt>
                <c:pt idx="19158">
                  <c:v>26.608333333333299</c:v>
                </c:pt>
                <c:pt idx="19159">
                  <c:v>26.609722222222199</c:v>
                </c:pt>
                <c:pt idx="19160">
                  <c:v>26.6111111111111</c:v>
                </c:pt>
                <c:pt idx="19161">
                  <c:v>26.612500000000001</c:v>
                </c:pt>
                <c:pt idx="19162">
                  <c:v>26.613888888888901</c:v>
                </c:pt>
                <c:pt idx="19163">
                  <c:v>26.615277777777798</c:v>
                </c:pt>
                <c:pt idx="19164">
                  <c:v>26.616666666666699</c:v>
                </c:pt>
                <c:pt idx="19165">
                  <c:v>26.6180555555556</c:v>
                </c:pt>
                <c:pt idx="19166">
                  <c:v>26.619444444444401</c:v>
                </c:pt>
                <c:pt idx="19167">
                  <c:v>26.620833333333302</c:v>
                </c:pt>
                <c:pt idx="19168">
                  <c:v>26.622222222222199</c:v>
                </c:pt>
                <c:pt idx="19169">
                  <c:v>26.623611111111099</c:v>
                </c:pt>
                <c:pt idx="19170">
                  <c:v>26.625</c:v>
                </c:pt>
                <c:pt idx="19171">
                  <c:v>26.626388888888901</c:v>
                </c:pt>
                <c:pt idx="19172">
                  <c:v>26.627777777777801</c:v>
                </c:pt>
                <c:pt idx="19173">
                  <c:v>26.629166666666698</c:v>
                </c:pt>
                <c:pt idx="19174">
                  <c:v>26.630555555555599</c:v>
                </c:pt>
                <c:pt idx="19175">
                  <c:v>26.6319444444444</c:v>
                </c:pt>
                <c:pt idx="19176">
                  <c:v>26.633333333333301</c:v>
                </c:pt>
                <c:pt idx="19177">
                  <c:v>26.634722222222202</c:v>
                </c:pt>
                <c:pt idx="19178">
                  <c:v>26.636111111111099</c:v>
                </c:pt>
                <c:pt idx="19179">
                  <c:v>26.637499999999999</c:v>
                </c:pt>
                <c:pt idx="19180">
                  <c:v>26.6388888888889</c:v>
                </c:pt>
                <c:pt idx="19181">
                  <c:v>26.640277777777801</c:v>
                </c:pt>
                <c:pt idx="19182">
                  <c:v>26.641666666666701</c:v>
                </c:pt>
                <c:pt idx="19183">
                  <c:v>26.643055555555598</c:v>
                </c:pt>
                <c:pt idx="19184">
                  <c:v>26.6444444444444</c:v>
                </c:pt>
                <c:pt idx="19185">
                  <c:v>26.6458333333333</c:v>
                </c:pt>
                <c:pt idx="19186">
                  <c:v>26.647222222222201</c:v>
                </c:pt>
                <c:pt idx="19187">
                  <c:v>26.648611111111101</c:v>
                </c:pt>
                <c:pt idx="19188">
                  <c:v>26.65</c:v>
                </c:pt>
                <c:pt idx="19189">
                  <c:v>26.651388888888899</c:v>
                </c:pt>
                <c:pt idx="19190">
                  <c:v>26.6527777777778</c:v>
                </c:pt>
                <c:pt idx="19191">
                  <c:v>26.654166666666701</c:v>
                </c:pt>
                <c:pt idx="19192">
                  <c:v>26.655555555555601</c:v>
                </c:pt>
                <c:pt idx="19193">
                  <c:v>26.656944444444399</c:v>
                </c:pt>
                <c:pt idx="19194">
                  <c:v>26.658333333333299</c:v>
                </c:pt>
                <c:pt idx="19195">
                  <c:v>26.6597222222222</c:v>
                </c:pt>
                <c:pt idx="19196">
                  <c:v>26.661111111111101</c:v>
                </c:pt>
                <c:pt idx="19197">
                  <c:v>26.662500000000001</c:v>
                </c:pt>
                <c:pt idx="19198">
                  <c:v>26.663888888888899</c:v>
                </c:pt>
                <c:pt idx="19199">
                  <c:v>26.665277777777799</c:v>
                </c:pt>
                <c:pt idx="19200">
                  <c:v>26.6666666666667</c:v>
                </c:pt>
                <c:pt idx="19201">
                  <c:v>26.6680555555556</c:v>
                </c:pt>
                <c:pt idx="19202">
                  <c:v>26.669444444444402</c:v>
                </c:pt>
                <c:pt idx="19203">
                  <c:v>26.670833333333299</c:v>
                </c:pt>
                <c:pt idx="19204">
                  <c:v>26.672222222222199</c:v>
                </c:pt>
                <c:pt idx="19205">
                  <c:v>26.6736111111111</c:v>
                </c:pt>
                <c:pt idx="19206">
                  <c:v>26.675000000000001</c:v>
                </c:pt>
                <c:pt idx="19207">
                  <c:v>26.676388888888901</c:v>
                </c:pt>
                <c:pt idx="19208">
                  <c:v>26.677777777777798</c:v>
                </c:pt>
                <c:pt idx="19209">
                  <c:v>26.679166666666699</c:v>
                </c:pt>
                <c:pt idx="19210">
                  <c:v>26.6805555555556</c:v>
                </c:pt>
                <c:pt idx="19211">
                  <c:v>26.681944444444401</c:v>
                </c:pt>
                <c:pt idx="19212">
                  <c:v>26.683333333333302</c:v>
                </c:pt>
                <c:pt idx="19213">
                  <c:v>26.684722222222199</c:v>
                </c:pt>
                <c:pt idx="19214">
                  <c:v>26.686111111111099</c:v>
                </c:pt>
                <c:pt idx="19215">
                  <c:v>26.6875</c:v>
                </c:pt>
                <c:pt idx="19216">
                  <c:v>26.688888888888901</c:v>
                </c:pt>
                <c:pt idx="19217">
                  <c:v>26.690277777777801</c:v>
                </c:pt>
                <c:pt idx="19218">
                  <c:v>26.691666666666698</c:v>
                </c:pt>
                <c:pt idx="19219">
                  <c:v>26.693055555555599</c:v>
                </c:pt>
                <c:pt idx="19220">
                  <c:v>26.6944444444444</c:v>
                </c:pt>
                <c:pt idx="19221">
                  <c:v>26.695833333333301</c:v>
                </c:pt>
                <c:pt idx="19222">
                  <c:v>26.697222222222202</c:v>
                </c:pt>
                <c:pt idx="19223">
                  <c:v>26.698611111111099</c:v>
                </c:pt>
                <c:pt idx="19224">
                  <c:v>26.7</c:v>
                </c:pt>
                <c:pt idx="19225">
                  <c:v>26.7013888888889</c:v>
                </c:pt>
                <c:pt idx="19226">
                  <c:v>26.702777777777801</c:v>
                </c:pt>
                <c:pt idx="19227">
                  <c:v>26.704166666666701</c:v>
                </c:pt>
                <c:pt idx="19228">
                  <c:v>26.705555555555598</c:v>
                </c:pt>
                <c:pt idx="19229">
                  <c:v>26.7069444444444</c:v>
                </c:pt>
                <c:pt idx="19230">
                  <c:v>26.7083333333333</c:v>
                </c:pt>
                <c:pt idx="19231">
                  <c:v>26.709722222222201</c:v>
                </c:pt>
                <c:pt idx="19232">
                  <c:v>26.711111111111101</c:v>
                </c:pt>
                <c:pt idx="19233">
                  <c:v>26.712499999999999</c:v>
                </c:pt>
                <c:pt idx="19234">
                  <c:v>26.713888888888899</c:v>
                </c:pt>
                <c:pt idx="19235">
                  <c:v>26.7152777777778</c:v>
                </c:pt>
                <c:pt idx="19236">
                  <c:v>26.716666666666701</c:v>
                </c:pt>
                <c:pt idx="19237">
                  <c:v>26.718055555555601</c:v>
                </c:pt>
                <c:pt idx="19238">
                  <c:v>26.719444444444399</c:v>
                </c:pt>
                <c:pt idx="19239">
                  <c:v>26.720833333333299</c:v>
                </c:pt>
                <c:pt idx="19240">
                  <c:v>26.7222222222222</c:v>
                </c:pt>
                <c:pt idx="19241">
                  <c:v>26.723611111111101</c:v>
                </c:pt>
                <c:pt idx="19242">
                  <c:v>26.725000000000001</c:v>
                </c:pt>
                <c:pt idx="19243">
                  <c:v>26.726388888888899</c:v>
                </c:pt>
                <c:pt idx="19244">
                  <c:v>26.727777777777799</c:v>
                </c:pt>
                <c:pt idx="19245">
                  <c:v>26.7291666666667</c:v>
                </c:pt>
                <c:pt idx="19246">
                  <c:v>26.7305555555556</c:v>
                </c:pt>
                <c:pt idx="19247">
                  <c:v>26.731944444444402</c:v>
                </c:pt>
                <c:pt idx="19248">
                  <c:v>26.733333333333299</c:v>
                </c:pt>
                <c:pt idx="19249">
                  <c:v>26.734722222222199</c:v>
                </c:pt>
                <c:pt idx="19250">
                  <c:v>26.7361111111111</c:v>
                </c:pt>
                <c:pt idx="19251">
                  <c:v>26.737500000000001</c:v>
                </c:pt>
                <c:pt idx="19252">
                  <c:v>26.738888888888901</c:v>
                </c:pt>
                <c:pt idx="19253">
                  <c:v>26.740277777777798</c:v>
                </c:pt>
                <c:pt idx="19254">
                  <c:v>26.741666666666699</c:v>
                </c:pt>
                <c:pt idx="19255">
                  <c:v>26.7430555555556</c:v>
                </c:pt>
                <c:pt idx="19256">
                  <c:v>26.744444444444401</c:v>
                </c:pt>
                <c:pt idx="19257">
                  <c:v>26.745833333333302</c:v>
                </c:pt>
                <c:pt idx="19258">
                  <c:v>26.747222222222199</c:v>
                </c:pt>
                <c:pt idx="19259">
                  <c:v>26.748611111111099</c:v>
                </c:pt>
                <c:pt idx="19260">
                  <c:v>26.75</c:v>
                </c:pt>
                <c:pt idx="19261">
                  <c:v>26.751388888888901</c:v>
                </c:pt>
                <c:pt idx="19262">
                  <c:v>26.752777777777801</c:v>
                </c:pt>
                <c:pt idx="19263">
                  <c:v>26.754166666666698</c:v>
                </c:pt>
                <c:pt idx="19264">
                  <c:v>26.755555555555599</c:v>
                </c:pt>
                <c:pt idx="19265">
                  <c:v>26.7569444444444</c:v>
                </c:pt>
                <c:pt idx="19266">
                  <c:v>26.758333333333301</c:v>
                </c:pt>
                <c:pt idx="19267">
                  <c:v>26.759722222222202</c:v>
                </c:pt>
                <c:pt idx="19268">
                  <c:v>26.761111111111099</c:v>
                </c:pt>
                <c:pt idx="19269">
                  <c:v>26.762499999999999</c:v>
                </c:pt>
                <c:pt idx="19270">
                  <c:v>26.7638888888889</c:v>
                </c:pt>
                <c:pt idx="19271">
                  <c:v>26.765277777777801</c:v>
                </c:pt>
                <c:pt idx="19272">
                  <c:v>26.766666666666701</c:v>
                </c:pt>
                <c:pt idx="19273">
                  <c:v>26.768055555555598</c:v>
                </c:pt>
                <c:pt idx="19274">
                  <c:v>26.7694444444444</c:v>
                </c:pt>
                <c:pt idx="19275">
                  <c:v>26.7708333333333</c:v>
                </c:pt>
                <c:pt idx="19276">
                  <c:v>26.772222222222201</c:v>
                </c:pt>
                <c:pt idx="19277">
                  <c:v>26.773611111111101</c:v>
                </c:pt>
                <c:pt idx="19278">
                  <c:v>26.774999999999999</c:v>
                </c:pt>
                <c:pt idx="19279">
                  <c:v>26.776388888888899</c:v>
                </c:pt>
                <c:pt idx="19280">
                  <c:v>26.7777777777778</c:v>
                </c:pt>
                <c:pt idx="19281">
                  <c:v>26.779166666666701</c:v>
                </c:pt>
                <c:pt idx="19282">
                  <c:v>26.780555555555601</c:v>
                </c:pt>
                <c:pt idx="19283">
                  <c:v>26.781944444444399</c:v>
                </c:pt>
                <c:pt idx="19284">
                  <c:v>26.783333333333299</c:v>
                </c:pt>
                <c:pt idx="19285">
                  <c:v>26.7847222222222</c:v>
                </c:pt>
                <c:pt idx="19286">
                  <c:v>26.786111111111101</c:v>
                </c:pt>
                <c:pt idx="19287">
                  <c:v>26.787500000000001</c:v>
                </c:pt>
                <c:pt idx="19288">
                  <c:v>26.788888888888899</c:v>
                </c:pt>
                <c:pt idx="19289">
                  <c:v>26.790277777777799</c:v>
                </c:pt>
                <c:pt idx="19290">
                  <c:v>26.7916666666667</c:v>
                </c:pt>
                <c:pt idx="19291">
                  <c:v>26.7930555555556</c:v>
                </c:pt>
                <c:pt idx="19292">
                  <c:v>26.794444444444402</c:v>
                </c:pt>
                <c:pt idx="19293">
                  <c:v>26.795833333333299</c:v>
                </c:pt>
                <c:pt idx="19294">
                  <c:v>26.797222222222199</c:v>
                </c:pt>
                <c:pt idx="19295">
                  <c:v>26.7986111111111</c:v>
                </c:pt>
                <c:pt idx="19296">
                  <c:v>26.8</c:v>
                </c:pt>
                <c:pt idx="19297">
                  <c:v>26.801388888888901</c:v>
                </c:pt>
                <c:pt idx="19298">
                  <c:v>26.802777777777798</c:v>
                </c:pt>
                <c:pt idx="19299">
                  <c:v>26.804166666666699</c:v>
                </c:pt>
                <c:pt idx="19300">
                  <c:v>26.8055555555556</c:v>
                </c:pt>
                <c:pt idx="19301">
                  <c:v>26.806944444444401</c:v>
                </c:pt>
                <c:pt idx="19302">
                  <c:v>26.808333333333302</c:v>
                </c:pt>
                <c:pt idx="19303">
                  <c:v>26.809722222222199</c:v>
                </c:pt>
                <c:pt idx="19304">
                  <c:v>26.811111111111099</c:v>
                </c:pt>
                <c:pt idx="19305">
                  <c:v>26.8125</c:v>
                </c:pt>
                <c:pt idx="19306">
                  <c:v>26.813888888888901</c:v>
                </c:pt>
                <c:pt idx="19307">
                  <c:v>26.815277777777801</c:v>
                </c:pt>
                <c:pt idx="19308">
                  <c:v>26.816666666666698</c:v>
                </c:pt>
                <c:pt idx="19309">
                  <c:v>26.818055555555599</c:v>
                </c:pt>
                <c:pt idx="19310">
                  <c:v>26.8194444444444</c:v>
                </c:pt>
                <c:pt idx="19311">
                  <c:v>26.820833333333301</c:v>
                </c:pt>
                <c:pt idx="19312">
                  <c:v>26.822222222222202</c:v>
                </c:pt>
                <c:pt idx="19313">
                  <c:v>26.823611111111099</c:v>
                </c:pt>
                <c:pt idx="19314">
                  <c:v>26.824999999999999</c:v>
                </c:pt>
                <c:pt idx="19315">
                  <c:v>26.8263888888889</c:v>
                </c:pt>
                <c:pt idx="19316">
                  <c:v>26.827777777777801</c:v>
                </c:pt>
                <c:pt idx="19317">
                  <c:v>26.829166666666701</c:v>
                </c:pt>
                <c:pt idx="19318">
                  <c:v>26.830555555555598</c:v>
                </c:pt>
                <c:pt idx="19319">
                  <c:v>26.8319444444444</c:v>
                </c:pt>
                <c:pt idx="19320">
                  <c:v>26.8333333333333</c:v>
                </c:pt>
                <c:pt idx="19321">
                  <c:v>26.834722222222201</c:v>
                </c:pt>
                <c:pt idx="19322">
                  <c:v>26.836111111111101</c:v>
                </c:pt>
                <c:pt idx="19323">
                  <c:v>26.837499999999999</c:v>
                </c:pt>
                <c:pt idx="19324">
                  <c:v>26.838888888888899</c:v>
                </c:pt>
                <c:pt idx="19325">
                  <c:v>26.8402777777778</c:v>
                </c:pt>
                <c:pt idx="19326">
                  <c:v>26.841666666666701</c:v>
                </c:pt>
                <c:pt idx="19327">
                  <c:v>26.843055555555601</c:v>
                </c:pt>
                <c:pt idx="19328">
                  <c:v>26.844444444444399</c:v>
                </c:pt>
                <c:pt idx="19329">
                  <c:v>26.845833333333299</c:v>
                </c:pt>
                <c:pt idx="19330">
                  <c:v>26.8472222222222</c:v>
                </c:pt>
                <c:pt idx="19331">
                  <c:v>26.848611111111101</c:v>
                </c:pt>
                <c:pt idx="19332">
                  <c:v>26.85</c:v>
                </c:pt>
                <c:pt idx="19333">
                  <c:v>26.851388888888899</c:v>
                </c:pt>
                <c:pt idx="19334">
                  <c:v>26.852777777777799</c:v>
                </c:pt>
                <c:pt idx="19335">
                  <c:v>26.8541666666667</c:v>
                </c:pt>
                <c:pt idx="19336">
                  <c:v>26.8555555555556</c:v>
                </c:pt>
                <c:pt idx="19337">
                  <c:v>26.856944444444402</c:v>
                </c:pt>
                <c:pt idx="19338">
                  <c:v>26.858333333333299</c:v>
                </c:pt>
                <c:pt idx="19339">
                  <c:v>26.859722222222199</c:v>
                </c:pt>
                <c:pt idx="19340">
                  <c:v>26.8611111111111</c:v>
                </c:pt>
                <c:pt idx="19341">
                  <c:v>26.862500000000001</c:v>
                </c:pt>
                <c:pt idx="19342">
                  <c:v>26.863888888888901</c:v>
                </c:pt>
                <c:pt idx="19343">
                  <c:v>26.865277777777798</c:v>
                </c:pt>
                <c:pt idx="19344">
                  <c:v>26.866666666666699</c:v>
                </c:pt>
                <c:pt idx="19345">
                  <c:v>26.8680555555556</c:v>
                </c:pt>
                <c:pt idx="19346">
                  <c:v>26.869444444444401</c:v>
                </c:pt>
                <c:pt idx="19347">
                  <c:v>26.870833333333302</c:v>
                </c:pt>
                <c:pt idx="19348">
                  <c:v>26.872222222222199</c:v>
                </c:pt>
                <c:pt idx="19349">
                  <c:v>26.873611111111099</c:v>
                </c:pt>
                <c:pt idx="19350">
                  <c:v>26.875</c:v>
                </c:pt>
                <c:pt idx="19351">
                  <c:v>26.876388888888901</c:v>
                </c:pt>
                <c:pt idx="19352">
                  <c:v>26.877777777777801</c:v>
                </c:pt>
                <c:pt idx="19353">
                  <c:v>26.879166666666698</c:v>
                </c:pt>
                <c:pt idx="19354">
                  <c:v>26.880555555555599</c:v>
                </c:pt>
                <c:pt idx="19355">
                  <c:v>26.8819444444444</c:v>
                </c:pt>
                <c:pt idx="19356">
                  <c:v>26.883333333333301</c:v>
                </c:pt>
                <c:pt idx="19357">
                  <c:v>26.884722222222202</c:v>
                </c:pt>
                <c:pt idx="19358">
                  <c:v>26.886111111111099</c:v>
                </c:pt>
                <c:pt idx="19359">
                  <c:v>26.887499999999999</c:v>
                </c:pt>
                <c:pt idx="19360">
                  <c:v>26.8888888888889</c:v>
                </c:pt>
                <c:pt idx="19361">
                  <c:v>26.890277777777801</c:v>
                </c:pt>
                <c:pt idx="19362">
                  <c:v>26.891666666666701</c:v>
                </c:pt>
                <c:pt idx="19363">
                  <c:v>26.893055555555598</c:v>
                </c:pt>
                <c:pt idx="19364">
                  <c:v>26.8944444444444</c:v>
                </c:pt>
                <c:pt idx="19365">
                  <c:v>26.8958333333333</c:v>
                </c:pt>
                <c:pt idx="19366">
                  <c:v>26.897222222222201</c:v>
                </c:pt>
                <c:pt idx="19367">
                  <c:v>26.898611111111101</c:v>
                </c:pt>
                <c:pt idx="19368">
                  <c:v>26.9</c:v>
                </c:pt>
                <c:pt idx="19369">
                  <c:v>26.901388888888899</c:v>
                </c:pt>
                <c:pt idx="19370">
                  <c:v>26.9027777777778</c:v>
                </c:pt>
                <c:pt idx="19371">
                  <c:v>26.904166666666701</c:v>
                </c:pt>
                <c:pt idx="19372">
                  <c:v>26.905555555555601</c:v>
                </c:pt>
                <c:pt idx="19373">
                  <c:v>26.906944444444399</c:v>
                </c:pt>
                <c:pt idx="19374">
                  <c:v>26.908333333333299</c:v>
                </c:pt>
                <c:pt idx="19375">
                  <c:v>26.9097222222222</c:v>
                </c:pt>
                <c:pt idx="19376">
                  <c:v>26.911111111111101</c:v>
                </c:pt>
                <c:pt idx="19377">
                  <c:v>26.912500000000001</c:v>
                </c:pt>
                <c:pt idx="19378">
                  <c:v>26.913888888888899</c:v>
                </c:pt>
                <c:pt idx="19379">
                  <c:v>26.915277777777799</c:v>
                </c:pt>
                <c:pt idx="19380">
                  <c:v>26.9166666666667</c:v>
                </c:pt>
                <c:pt idx="19381">
                  <c:v>26.9180555555556</c:v>
                </c:pt>
                <c:pt idx="19382">
                  <c:v>26.919444444444402</c:v>
                </c:pt>
                <c:pt idx="19383">
                  <c:v>26.920833333333299</c:v>
                </c:pt>
                <c:pt idx="19384">
                  <c:v>26.922222222222199</c:v>
                </c:pt>
                <c:pt idx="19385">
                  <c:v>26.9236111111111</c:v>
                </c:pt>
                <c:pt idx="19386">
                  <c:v>26.925000000000001</c:v>
                </c:pt>
                <c:pt idx="19387">
                  <c:v>26.926388888888901</c:v>
                </c:pt>
                <c:pt idx="19388">
                  <c:v>26.927777777777798</c:v>
                </c:pt>
                <c:pt idx="19389">
                  <c:v>26.929166666666699</c:v>
                </c:pt>
                <c:pt idx="19390">
                  <c:v>26.9305555555556</c:v>
                </c:pt>
                <c:pt idx="19391">
                  <c:v>26.931944444444401</c:v>
                </c:pt>
                <c:pt idx="19392">
                  <c:v>26.933333333333302</c:v>
                </c:pt>
                <c:pt idx="19393">
                  <c:v>26.934722222222199</c:v>
                </c:pt>
                <c:pt idx="19394">
                  <c:v>26.936111111111099</c:v>
                </c:pt>
                <c:pt idx="19395">
                  <c:v>26.9375</c:v>
                </c:pt>
                <c:pt idx="19396">
                  <c:v>26.938888888888901</c:v>
                </c:pt>
                <c:pt idx="19397">
                  <c:v>26.940277777777801</c:v>
                </c:pt>
                <c:pt idx="19398">
                  <c:v>26.941666666666698</c:v>
                </c:pt>
                <c:pt idx="19399">
                  <c:v>26.943055555555599</c:v>
                </c:pt>
                <c:pt idx="19400">
                  <c:v>26.9444444444444</c:v>
                </c:pt>
                <c:pt idx="19401">
                  <c:v>26.945833333333301</c:v>
                </c:pt>
                <c:pt idx="19402">
                  <c:v>26.947222222222202</c:v>
                </c:pt>
                <c:pt idx="19403">
                  <c:v>26.948611111111099</c:v>
                </c:pt>
                <c:pt idx="19404">
                  <c:v>26.95</c:v>
                </c:pt>
                <c:pt idx="19405">
                  <c:v>26.9513888888889</c:v>
                </c:pt>
                <c:pt idx="19406">
                  <c:v>26.952777777777801</c:v>
                </c:pt>
                <c:pt idx="19407">
                  <c:v>26.954166666666701</c:v>
                </c:pt>
                <c:pt idx="19408">
                  <c:v>26.955555555555598</c:v>
                </c:pt>
                <c:pt idx="19409">
                  <c:v>26.9569444444444</c:v>
                </c:pt>
                <c:pt idx="19410">
                  <c:v>26.9583333333333</c:v>
                </c:pt>
                <c:pt idx="19411">
                  <c:v>26.959722222222201</c:v>
                </c:pt>
                <c:pt idx="19412">
                  <c:v>26.961111111111101</c:v>
                </c:pt>
                <c:pt idx="19413">
                  <c:v>26.962499999999999</c:v>
                </c:pt>
                <c:pt idx="19414">
                  <c:v>26.963888888888899</c:v>
                </c:pt>
                <c:pt idx="19415">
                  <c:v>26.9652777777778</c:v>
                </c:pt>
                <c:pt idx="19416">
                  <c:v>26.966666666666701</c:v>
                </c:pt>
                <c:pt idx="19417">
                  <c:v>26.968055555555601</c:v>
                </c:pt>
                <c:pt idx="19418">
                  <c:v>26.969444444444399</c:v>
                </c:pt>
                <c:pt idx="19419">
                  <c:v>26.970833333333299</c:v>
                </c:pt>
                <c:pt idx="19420">
                  <c:v>26.9722222222222</c:v>
                </c:pt>
                <c:pt idx="19421">
                  <c:v>26.973611111111101</c:v>
                </c:pt>
                <c:pt idx="19422">
                  <c:v>26.975000000000001</c:v>
                </c:pt>
                <c:pt idx="19423">
                  <c:v>26.976388888888899</c:v>
                </c:pt>
                <c:pt idx="19424">
                  <c:v>26.977777777777799</c:v>
                </c:pt>
                <c:pt idx="19425">
                  <c:v>26.9791666666667</c:v>
                </c:pt>
                <c:pt idx="19426">
                  <c:v>26.9805555555556</c:v>
                </c:pt>
                <c:pt idx="19427">
                  <c:v>26.981944444444402</c:v>
                </c:pt>
                <c:pt idx="19428">
                  <c:v>26.983333333333299</c:v>
                </c:pt>
                <c:pt idx="19429">
                  <c:v>26.984722222222199</c:v>
                </c:pt>
                <c:pt idx="19430">
                  <c:v>26.9861111111111</c:v>
                </c:pt>
                <c:pt idx="19431">
                  <c:v>26.987500000000001</c:v>
                </c:pt>
                <c:pt idx="19432">
                  <c:v>26.988888888888901</c:v>
                </c:pt>
                <c:pt idx="19433">
                  <c:v>26.990277777777798</c:v>
                </c:pt>
                <c:pt idx="19434">
                  <c:v>26.991666666666699</c:v>
                </c:pt>
                <c:pt idx="19435">
                  <c:v>26.9930555555556</c:v>
                </c:pt>
                <c:pt idx="19436">
                  <c:v>26.994444444444401</c:v>
                </c:pt>
                <c:pt idx="19437">
                  <c:v>26.995833333333302</c:v>
                </c:pt>
                <c:pt idx="19438">
                  <c:v>26.997222222222199</c:v>
                </c:pt>
                <c:pt idx="19439">
                  <c:v>26.998611111111099</c:v>
                </c:pt>
                <c:pt idx="19440">
                  <c:v>27</c:v>
                </c:pt>
                <c:pt idx="19441">
                  <c:v>27.001388888888901</c:v>
                </c:pt>
                <c:pt idx="19442">
                  <c:v>27.002777777777801</c:v>
                </c:pt>
                <c:pt idx="19443">
                  <c:v>27.004166666666698</c:v>
                </c:pt>
                <c:pt idx="19444">
                  <c:v>27.005555555555599</c:v>
                </c:pt>
                <c:pt idx="19445">
                  <c:v>27.0069444444444</c:v>
                </c:pt>
                <c:pt idx="19446">
                  <c:v>27.008333333333301</c:v>
                </c:pt>
                <c:pt idx="19447">
                  <c:v>27.009722222222202</c:v>
                </c:pt>
                <c:pt idx="19448">
                  <c:v>27.011111111111099</c:v>
                </c:pt>
                <c:pt idx="19449">
                  <c:v>27.012499999999999</c:v>
                </c:pt>
                <c:pt idx="19450">
                  <c:v>27.0138888888889</c:v>
                </c:pt>
                <c:pt idx="19451">
                  <c:v>27.015277777777801</c:v>
                </c:pt>
                <c:pt idx="19452">
                  <c:v>27.016666666666701</c:v>
                </c:pt>
                <c:pt idx="19453">
                  <c:v>27.018055555555598</c:v>
                </c:pt>
                <c:pt idx="19454">
                  <c:v>27.0194444444444</c:v>
                </c:pt>
                <c:pt idx="19455">
                  <c:v>27.0208333333333</c:v>
                </c:pt>
                <c:pt idx="19456">
                  <c:v>27.022222222222201</c:v>
                </c:pt>
                <c:pt idx="19457">
                  <c:v>27.023611111111101</c:v>
                </c:pt>
                <c:pt idx="19458">
                  <c:v>27.024999999999999</c:v>
                </c:pt>
                <c:pt idx="19459">
                  <c:v>27.026388888888899</c:v>
                </c:pt>
                <c:pt idx="19460">
                  <c:v>27.0277777777778</c:v>
                </c:pt>
                <c:pt idx="19461">
                  <c:v>27.029166666666701</c:v>
                </c:pt>
                <c:pt idx="19462">
                  <c:v>27.030555555555601</c:v>
                </c:pt>
                <c:pt idx="19463">
                  <c:v>27.031944444444399</c:v>
                </c:pt>
                <c:pt idx="19464">
                  <c:v>27.033333333333299</c:v>
                </c:pt>
                <c:pt idx="19465">
                  <c:v>27.0347222222222</c:v>
                </c:pt>
                <c:pt idx="19466">
                  <c:v>27.036111111111101</c:v>
                </c:pt>
                <c:pt idx="19467">
                  <c:v>27.037500000000001</c:v>
                </c:pt>
                <c:pt idx="19468">
                  <c:v>27.038888888888899</c:v>
                </c:pt>
                <c:pt idx="19469">
                  <c:v>27.040277777777799</c:v>
                </c:pt>
                <c:pt idx="19470">
                  <c:v>27.0416666666667</c:v>
                </c:pt>
                <c:pt idx="19471">
                  <c:v>27.0430555555556</c:v>
                </c:pt>
                <c:pt idx="19472">
                  <c:v>27.044444444444402</c:v>
                </c:pt>
                <c:pt idx="19473">
                  <c:v>27.045833333333299</c:v>
                </c:pt>
                <c:pt idx="19474">
                  <c:v>27.047222222222199</c:v>
                </c:pt>
                <c:pt idx="19475">
                  <c:v>27.0486111111111</c:v>
                </c:pt>
                <c:pt idx="19476">
                  <c:v>27.05</c:v>
                </c:pt>
                <c:pt idx="19477">
                  <c:v>27.051388888888901</c:v>
                </c:pt>
                <c:pt idx="19478">
                  <c:v>27.052777777777798</c:v>
                </c:pt>
                <c:pt idx="19479">
                  <c:v>27.054166666666699</c:v>
                </c:pt>
                <c:pt idx="19480">
                  <c:v>27.0555555555556</c:v>
                </c:pt>
                <c:pt idx="19481">
                  <c:v>27.056944444444401</c:v>
                </c:pt>
                <c:pt idx="19482">
                  <c:v>27.058333333333302</c:v>
                </c:pt>
                <c:pt idx="19483">
                  <c:v>27.059722222222199</c:v>
                </c:pt>
                <c:pt idx="19484">
                  <c:v>27.061111111111099</c:v>
                </c:pt>
                <c:pt idx="19485">
                  <c:v>27.0625</c:v>
                </c:pt>
                <c:pt idx="19486">
                  <c:v>27.063888888888901</c:v>
                </c:pt>
                <c:pt idx="19487">
                  <c:v>27.065277777777801</c:v>
                </c:pt>
                <c:pt idx="19488">
                  <c:v>27.066666666666698</c:v>
                </c:pt>
                <c:pt idx="19489">
                  <c:v>27.068055555555599</c:v>
                </c:pt>
                <c:pt idx="19490">
                  <c:v>27.0694444444444</c:v>
                </c:pt>
                <c:pt idx="19491">
                  <c:v>27.070833333333301</c:v>
                </c:pt>
                <c:pt idx="19492">
                  <c:v>27.072222222222202</c:v>
                </c:pt>
                <c:pt idx="19493">
                  <c:v>27.073611111111099</c:v>
                </c:pt>
                <c:pt idx="19494">
                  <c:v>27.074999999999999</c:v>
                </c:pt>
                <c:pt idx="19495">
                  <c:v>27.0763888888889</c:v>
                </c:pt>
                <c:pt idx="19496">
                  <c:v>27.077777777777801</c:v>
                </c:pt>
                <c:pt idx="19497">
                  <c:v>27.079166666666701</c:v>
                </c:pt>
                <c:pt idx="19498">
                  <c:v>27.080555555555598</c:v>
                </c:pt>
                <c:pt idx="19499">
                  <c:v>27.0819444444444</c:v>
                </c:pt>
                <c:pt idx="19500">
                  <c:v>27.0833333333333</c:v>
                </c:pt>
                <c:pt idx="19501">
                  <c:v>27.084722222222201</c:v>
                </c:pt>
                <c:pt idx="19502">
                  <c:v>27.086111111111101</c:v>
                </c:pt>
                <c:pt idx="19503">
                  <c:v>27.087499999999999</c:v>
                </c:pt>
                <c:pt idx="19504">
                  <c:v>27.088888888888899</c:v>
                </c:pt>
                <c:pt idx="19505">
                  <c:v>27.0902777777778</c:v>
                </c:pt>
                <c:pt idx="19506">
                  <c:v>27.091666666666701</c:v>
                </c:pt>
                <c:pt idx="19507">
                  <c:v>27.093055555555601</c:v>
                </c:pt>
                <c:pt idx="19508">
                  <c:v>27.094444444444399</c:v>
                </c:pt>
                <c:pt idx="19509">
                  <c:v>27.095833333333299</c:v>
                </c:pt>
                <c:pt idx="19510">
                  <c:v>27.0972222222222</c:v>
                </c:pt>
                <c:pt idx="19511">
                  <c:v>27.098611111111101</c:v>
                </c:pt>
                <c:pt idx="19512">
                  <c:v>27.1</c:v>
                </c:pt>
                <c:pt idx="19513">
                  <c:v>27.101388888888899</c:v>
                </c:pt>
                <c:pt idx="19514">
                  <c:v>27.102777777777799</c:v>
                </c:pt>
                <c:pt idx="19515">
                  <c:v>27.1041666666667</c:v>
                </c:pt>
                <c:pt idx="19516">
                  <c:v>27.1055555555556</c:v>
                </c:pt>
                <c:pt idx="19517">
                  <c:v>27.106944444444402</c:v>
                </c:pt>
                <c:pt idx="19518">
                  <c:v>27.108333333333299</c:v>
                </c:pt>
                <c:pt idx="19519">
                  <c:v>27.109722222222199</c:v>
                </c:pt>
                <c:pt idx="19520">
                  <c:v>27.1111111111111</c:v>
                </c:pt>
                <c:pt idx="19521">
                  <c:v>27.112500000000001</c:v>
                </c:pt>
                <c:pt idx="19522">
                  <c:v>27.113888888888901</c:v>
                </c:pt>
                <c:pt idx="19523">
                  <c:v>27.115277777777798</c:v>
                </c:pt>
                <c:pt idx="19524">
                  <c:v>27.116666666666699</c:v>
                </c:pt>
                <c:pt idx="19525">
                  <c:v>27.1180555555556</c:v>
                </c:pt>
                <c:pt idx="19526">
                  <c:v>27.119444444444401</c:v>
                </c:pt>
                <c:pt idx="19527">
                  <c:v>27.120833333333302</c:v>
                </c:pt>
                <c:pt idx="19528">
                  <c:v>27.122222222222199</c:v>
                </c:pt>
                <c:pt idx="19529">
                  <c:v>27.123611111111099</c:v>
                </c:pt>
                <c:pt idx="19530">
                  <c:v>27.125</c:v>
                </c:pt>
                <c:pt idx="19531">
                  <c:v>27.126388888888901</c:v>
                </c:pt>
                <c:pt idx="19532">
                  <c:v>27.127777777777801</c:v>
                </c:pt>
                <c:pt idx="19533">
                  <c:v>27.129166666666698</c:v>
                </c:pt>
                <c:pt idx="19534">
                  <c:v>27.130555555555599</c:v>
                </c:pt>
                <c:pt idx="19535">
                  <c:v>27.1319444444444</c:v>
                </c:pt>
                <c:pt idx="19536">
                  <c:v>27.133333333333301</c:v>
                </c:pt>
                <c:pt idx="19537">
                  <c:v>27.134722222222202</c:v>
                </c:pt>
                <c:pt idx="19538">
                  <c:v>27.136111111111099</c:v>
                </c:pt>
                <c:pt idx="19539">
                  <c:v>27.137499999999999</c:v>
                </c:pt>
                <c:pt idx="19540">
                  <c:v>27.1388888888889</c:v>
                </c:pt>
                <c:pt idx="19541">
                  <c:v>27.140277777777801</c:v>
                </c:pt>
                <c:pt idx="19542">
                  <c:v>27.141666666666701</c:v>
                </c:pt>
                <c:pt idx="19543">
                  <c:v>27.143055555555598</c:v>
                </c:pt>
                <c:pt idx="19544">
                  <c:v>27.1444444444444</c:v>
                </c:pt>
                <c:pt idx="19545">
                  <c:v>27.1458333333333</c:v>
                </c:pt>
                <c:pt idx="19546">
                  <c:v>27.147222222222201</c:v>
                </c:pt>
                <c:pt idx="19547">
                  <c:v>27.148611111111101</c:v>
                </c:pt>
                <c:pt idx="19548">
                  <c:v>27.15</c:v>
                </c:pt>
                <c:pt idx="19549">
                  <c:v>27.151388888888899</c:v>
                </c:pt>
                <c:pt idx="19550">
                  <c:v>27.1527777777778</c:v>
                </c:pt>
                <c:pt idx="19551">
                  <c:v>27.154166666666701</c:v>
                </c:pt>
                <c:pt idx="19552">
                  <c:v>27.155555555555601</c:v>
                </c:pt>
                <c:pt idx="19553">
                  <c:v>27.156944444444399</c:v>
                </c:pt>
                <c:pt idx="19554">
                  <c:v>27.158333333333299</c:v>
                </c:pt>
                <c:pt idx="19555">
                  <c:v>27.1597222222222</c:v>
                </c:pt>
                <c:pt idx="19556">
                  <c:v>27.161111111111101</c:v>
                </c:pt>
                <c:pt idx="19557">
                  <c:v>27.162500000000001</c:v>
                </c:pt>
                <c:pt idx="19558">
                  <c:v>27.163888888888899</c:v>
                </c:pt>
                <c:pt idx="19559">
                  <c:v>27.165277777777799</c:v>
                </c:pt>
                <c:pt idx="19560">
                  <c:v>27.1666666666667</c:v>
                </c:pt>
                <c:pt idx="19561">
                  <c:v>27.1680555555556</c:v>
                </c:pt>
                <c:pt idx="19562">
                  <c:v>27.169444444444402</c:v>
                </c:pt>
                <c:pt idx="19563">
                  <c:v>27.170833333333299</c:v>
                </c:pt>
                <c:pt idx="19564">
                  <c:v>27.172222222222199</c:v>
                </c:pt>
                <c:pt idx="19565">
                  <c:v>27.1736111111111</c:v>
                </c:pt>
                <c:pt idx="19566">
                  <c:v>27.175000000000001</c:v>
                </c:pt>
                <c:pt idx="19567">
                  <c:v>27.176388888888901</c:v>
                </c:pt>
                <c:pt idx="19568">
                  <c:v>27.177777777777798</c:v>
                </c:pt>
                <c:pt idx="19569">
                  <c:v>27.179166666666699</c:v>
                </c:pt>
                <c:pt idx="19570">
                  <c:v>27.1805555555556</c:v>
                </c:pt>
                <c:pt idx="19571">
                  <c:v>27.181944444444401</c:v>
                </c:pt>
                <c:pt idx="19572">
                  <c:v>27.183333333333302</c:v>
                </c:pt>
                <c:pt idx="19573">
                  <c:v>27.184722222222199</c:v>
                </c:pt>
                <c:pt idx="19574">
                  <c:v>27.186111111111099</c:v>
                </c:pt>
                <c:pt idx="19575">
                  <c:v>27.1875</c:v>
                </c:pt>
                <c:pt idx="19576">
                  <c:v>27.188888888888901</c:v>
                </c:pt>
                <c:pt idx="19577">
                  <c:v>27.190277777777801</c:v>
                </c:pt>
                <c:pt idx="19578">
                  <c:v>27.191666666666698</c:v>
                </c:pt>
                <c:pt idx="19579">
                  <c:v>27.193055555555599</c:v>
                </c:pt>
                <c:pt idx="19580">
                  <c:v>27.1944444444444</c:v>
                </c:pt>
                <c:pt idx="19581">
                  <c:v>27.195833333333301</c:v>
                </c:pt>
                <c:pt idx="19582">
                  <c:v>27.197222222222202</c:v>
                </c:pt>
                <c:pt idx="19583">
                  <c:v>27.198611111111099</c:v>
                </c:pt>
                <c:pt idx="19584">
                  <c:v>27.2</c:v>
                </c:pt>
                <c:pt idx="19585">
                  <c:v>27.2013888888889</c:v>
                </c:pt>
                <c:pt idx="19586">
                  <c:v>27.202777777777801</c:v>
                </c:pt>
                <c:pt idx="19587">
                  <c:v>27.204166666666701</c:v>
                </c:pt>
                <c:pt idx="19588">
                  <c:v>27.205555555555598</c:v>
                </c:pt>
                <c:pt idx="19589">
                  <c:v>27.2069444444444</c:v>
                </c:pt>
                <c:pt idx="19590">
                  <c:v>27.2083333333333</c:v>
                </c:pt>
                <c:pt idx="19591">
                  <c:v>27.209722222222201</c:v>
                </c:pt>
                <c:pt idx="19592">
                  <c:v>27.211111111111101</c:v>
                </c:pt>
                <c:pt idx="19593">
                  <c:v>27.212499999999999</c:v>
                </c:pt>
                <c:pt idx="19594">
                  <c:v>27.213888888888899</c:v>
                </c:pt>
                <c:pt idx="19595">
                  <c:v>27.2152777777778</c:v>
                </c:pt>
                <c:pt idx="19596">
                  <c:v>27.216666666666701</c:v>
                </c:pt>
                <c:pt idx="19597">
                  <c:v>27.218055555555601</c:v>
                </c:pt>
                <c:pt idx="19598">
                  <c:v>27.219444444444399</c:v>
                </c:pt>
                <c:pt idx="19599">
                  <c:v>27.220833333333299</c:v>
                </c:pt>
                <c:pt idx="19600">
                  <c:v>27.2222222222222</c:v>
                </c:pt>
                <c:pt idx="19601">
                  <c:v>27.223611111111101</c:v>
                </c:pt>
                <c:pt idx="19602">
                  <c:v>27.225000000000001</c:v>
                </c:pt>
                <c:pt idx="19603">
                  <c:v>27.226388888888899</c:v>
                </c:pt>
                <c:pt idx="19604">
                  <c:v>27.227777777777799</c:v>
                </c:pt>
                <c:pt idx="19605">
                  <c:v>27.2291666666667</c:v>
                </c:pt>
                <c:pt idx="19606">
                  <c:v>27.2305555555556</c:v>
                </c:pt>
                <c:pt idx="19607">
                  <c:v>27.231944444444402</c:v>
                </c:pt>
                <c:pt idx="19608">
                  <c:v>27.233333333333299</c:v>
                </c:pt>
                <c:pt idx="19609">
                  <c:v>27.234722222222199</c:v>
                </c:pt>
                <c:pt idx="19610">
                  <c:v>27.2361111111111</c:v>
                </c:pt>
                <c:pt idx="19611">
                  <c:v>27.237500000000001</c:v>
                </c:pt>
                <c:pt idx="19612">
                  <c:v>27.238888888888901</c:v>
                </c:pt>
                <c:pt idx="19613">
                  <c:v>27.240277777777798</c:v>
                </c:pt>
                <c:pt idx="19614">
                  <c:v>27.241666666666699</c:v>
                </c:pt>
                <c:pt idx="19615">
                  <c:v>27.2430555555556</c:v>
                </c:pt>
                <c:pt idx="19616">
                  <c:v>27.244444444444401</c:v>
                </c:pt>
                <c:pt idx="19617">
                  <c:v>27.245833333333302</c:v>
                </c:pt>
                <c:pt idx="19618">
                  <c:v>27.247222222222199</c:v>
                </c:pt>
                <c:pt idx="19619">
                  <c:v>27.248611111111099</c:v>
                </c:pt>
                <c:pt idx="19620">
                  <c:v>27.25</c:v>
                </c:pt>
                <c:pt idx="19621">
                  <c:v>27.251388888888901</c:v>
                </c:pt>
                <c:pt idx="19622">
                  <c:v>27.252777777777801</c:v>
                </c:pt>
                <c:pt idx="19623">
                  <c:v>27.254166666666698</c:v>
                </c:pt>
                <c:pt idx="19624">
                  <c:v>27.255555555555599</c:v>
                </c:pt>
                <c:pt idx="19625">
                  <c:v>27.2569444444444</c:v>
                </c:pt>
                <c:pt idx="19626">
                  <c:v>27.258333333333301</c:v>
                </c:pt>
                <c:pt idx="19627">
                  <c:v>27.259722222222202</c:v>
                </c:pt>
                <c:pt idx="19628">
                  <c:v>27.261111111111099</c:v>
                </c:pt>
                <c:pt idx="19629">
                  <c:v>27.262499999999999</c:v>
                </c:pt>
                <c:pt idx="19630">
                  <c:v>27.2638888888889</c:v>
                </c:pt>
                <c:pt idx="19631">
                  <c:v>27.265277777777801</c:v>
                </c:pt>
                <c:pt idx="19632">
                  <c:v>27.266666666666701</c:v>
                </c:pt>
                <c:pt idx="19633">
                  <c:v>27.268055555555598</c:v>
                </c:pt>
                <c:pt idx="19634">
                  <c:v>27.2694444444444</c:v>
                </c:pt>
                <c:pt idx="19635">
                  <c:v>27.2708333333333</c:v>
                </c:pt>
                <c:pt idx="19636">
                  <c:v>27.272222222222201</c:v>
                </c:pt>
                <c:pt idx="19637">
                  <c:v>27.273611111111101</c:v>
                </c:pt>
                <c:pt idx="19638">
                  <c:v>27.274999999999999</c:v>
                </c:pt>
                <c:pt idx="19639">
                  <c:v>27.276388888888899</c:v>
                </c:pt>
                <c:pt idx="19640">
                  <c:v>27.2777777777778</c:v>
                </c:pt>
                <c:pt idx="19641">
                  <c:v>27.279166666666701</c:v>
                </c:pt>
                <c:pt idx="19642">
                  <c:v>27.280555555555601</c:v>
                </c:pt>
                <c:pt idx="19643">
                  <c:v>27.281944444444399</c:v>
                </c:pt>
                <c:pt idx="19644">
                  <c:v>27.283333333333299</c:v>
                </c:pt>
                <c:pt idx="19645">
                  <c:v>27.2847222222222</c:v>
                </c:pt>
                <c:pt idx="19646">
                  <c:v>27.286111111111101</c:v>
                </c:pt>
                <c:pt idx="19647">
                  <c:v>27.287500000000001</c:v>
                </c:pt>
                <c:pt idx="19648">
                  <c:v>27.288888888888899</c:v>
                </c:pt>
                <c:pt idx="19649">
                  <c:v>27.290277777777799</c:v>
                </c:pt>
                <c:pt idx="19650">
                  <c:v>27.2916666666667</c:v>
                </c:pt>
                <c:pt idx="19651">
                  <c:v>27.2930555555556</c:v>
                </c:pt>
                <c:pt idx="19652">
                  <c:v>27.294444444444402</c:v>
                </c:pt>
                <c:pt idx="19653">
                  <c:v>27.295833333333299</c:v>
                </c:pt>
                <c:pt idx="19654">
                  <c:v>27.297222222222199</c:v>
                </c:pt>
                <c:pt idx="19655">
                  <c:v>27.2986111111111</c:v>
                </c:pt>
                <c:pt idx="19656">
                  <c:v>27.3</c:v>
                </c:pt>
                <c:pt idx="19657">
                  <c:v>27.301388888888901</c:v>
                </c:pt>
                <c:pt idx="19658">
                  <c:v>27.302777777777798</c:v>
                </c:pt>
                <c:pt idx="19659">
                  <c:v>27.304166666666699</c:v>
                </c:pt>
                <c:pt idx="19660">
                  <c:v>27.3055555555556</c:v>
                </c:pt>
                <c:pt idx="19661">
                  <c:v>27.306944444444401</c:v>
                </c:pt>
                <c:pt idx="19662">
                  <c:v>27.308333333333302</c:v>
                </c:pt>
                <c:pt idx="19663">
                  <c:v>27.309722222222199</c:v>
                </c:pt>
                <c:pt idx="19664">
                  <c:v>27.311111111111099</c:v>
                </c:pt>
                <c:pt idx="19665">
                  <c:v>27.3125</c:v>
                </c:pt>
                <c:pt idx="19666">
                  <c:v>27.313888888888901</c:v>
                </c:pt>
                <c:pt idx="19667">
                  <c:v>27.315277777777801</c:v>
                </c:pt>
                <c:pt idx="19668">
                  <c:v>27.316666666666698</c:v>
                </c:pt>
                <c:pt idx="19669">
                  <c:v>27.318055555555599</c:v>
                </c:pt>
                <c:pt idx="19670">
                  <c:v>27.3194444444444</c:v>
                </c:pt>
                <c:pt idx="19671">
                  <c:v>27.320833333333301</c:v>
                </c:pt>
                <c:pt idx="19672">
                  <c:v>27.322222222222202</c:v>
                </c:pt>
                <c:pt idx="19673">
                  <c:v>27.323611111111099</c:v>
                </c:pt>
                <c:pt idx="19674">
                  <c:v>27.324999999999999</c:v>
                </c:pt>
                <c:pt idx="19675">
                  <c:v>27.3263888888889</c:v>
                </c:pt>
                <c:pt idx="19676">
                  <c:v>27.327777777777801</c:v>
                </c:pt>
                <c:pt idx="19677">
                  <c:v>27.329166666666701</c:v>
                </c:pt>
                <c:pt idx="19678">
                  <c:v>27.330555555555598</c:v>
                </c:pt>
                <c:pt idx="19679">
                  <c:v>27.3319444444444</c:v>
                </c:pt>
                <c:pt idx="19680">
                  <c:v>27.3333333333333</c:v>
                </c:pt>
                <c:pt idx="19681">
                  <c:v>27.334722222222201</c:v>
                </c:pt>
                <c:pt idx="19682">
                  <c:v>27.336111111111101</c:v>
                </c:pt>
                <c:pt idx="19683">
                  <c:v>27.337499999999999</c:v>
                </c:pt>
                <c:pt idx="19684">
                  <c:v>27.338888888888899</c:v>
                </c:pt>
                <c:pt idx="19685">
                  <c:v>27.3402777777778</c:v>
                </c:pt>
                <c:pt idx="19686">
                  <c:v>27.341666666666701</c:v>
                </c:pt>
                <c:pt idx="19687">
                  <c:v>27.343055555555601</c:v>
                </c:pt>
                <c:pt idx="19688">
                  <c:v>27.344444444444399</c:v>
                </c:pt>
                <c:pt idx="19689">
                  <c:v>27.345833333333299</c:v>
                </c:pt>
                <c:pt idx="19690">
                  <c:v>27.3472222222222</c:v>
                </c:pt>
                <c:pt idx="19691">
                  <c:v>27.348611111111101</c:v>
                </c:pt>
                <c:pt idx="19692">
                  <c:v>27.35</c:v>
                </c:pt>
                <c:pt idx="19693">
                  <c:v>27.351388888888899</c:v>
                </c:pt>
                <c:pt idx="19694">
                  <c:v>27.352777777777799</c:v>
                </c:pt>
                <c:pt idx="19695">
                  <c:v>27.3541666666667</c:v>
                </c:pt>
                <c:pt idx="19696">
                  <c:v>27.3555555555556</c:v>
                </c:pt>
                <c:pt idx="19697">
                  <c:v>27.356944444444402</c:v>
                </c:pt>
                <c:pt idx="19698">
                  <c:v>27.358333333333299</c:v>
                </c:pt>
                <c:pt idx="19699">
                  <c:v>27.359722222222199</c:v>
                </c:pt>
                <c:pt idx="19700">
                  <c:v>27.3611111111111</c:v>
                </c:pt>
                <c:pt idx="19701">
                  <c:v>27.362500000000001</c:v>
                </c:pt>
                <c:pt idx="19702">
                  <c:v>27.363888888888901</c:v>
                </c:pt>
                <c:pt idx="19703">
                  <c:v>27.365277777777798</c:v>
                </c:pt>
                <c:pt idx="19704">
                  <c:v>27.366666666666699</c:v>
                </c:pt>
                <c:pt idx="19705">
                  <c:v>27.3680555555556</c:v>
                </c:pt>
                <c:pt idx="19706">
                  <c:v>27.369444444444401</c:v>
                </c:pt>
                <c:pt idx="19707">
                  <c:v>27.370833333333302</c:v>
                </c:pt>
                <c:pt idx="19708">
                  <c:v>27.372222222222199</c:v>
                </c:pt>
                <c:pt idx="19709">
                  <c:v>27.373611111111099</c:v>
                </c:pt>
                <c:pt idx="19710">
                  <c:v>27.375</c:v>
                </c:pt>
                <c:pt idx="19711">
                  <c:v>27.376388888888901</c:v>
                </c:pt>
                <c:pt idx="19712">
                  <c:v>27.377777777777801</c:v>
                </c:pt>
                <c:pt idx="19713">
                  <c:v>27.379166666666698</c:v>
                </c:pt>
                <c:pt idx="19714">
                  <c:v>27.380555555555599</c:v>
                </c:pt>
                <c:pt idx="19715">
                  <c:v>27.3819444444444</c:v>
                </c:pt>
                <c:pt idx="19716">
                  <c:v>27.383333333333301</c:v>
                </c:pt>
                <c:pt idx="19717">
                  <c:v>27.384722222222202</c:v>
                </c:pt>
                <c:pt idx="19718">
                  <c:v>27.386111111111099</c:v>
                </c:pt>
                <c:pt idx="19719">
                  <c:v>27.387499999999999</c:v>
                </c:pt>
                <c:pt idx="19720">
                  <c:v>27.3888888888889</c:v>
                </c:pt>
                <c:pt idx="19721">
                  <c:v>27.390277777777801</c:v>
                </c:pt>
                <c:pt idx="19722">
                  <c:v>27.391666666666701</c:v>
                </c:pt>
                <c:pt idx="19723">
                  <c:v>27.393055555555598</c:v>
                </c:pt>
                <c:pt idx="19724">
                  <c:v>27.3944444444444</c:v>
                </c:pt>
                <c:pt idx="19725">
                  <c:v>27.3958333333333</c:v>
                </c:pt>
                <c:pt idx="19726">
                  <c:v>27.397222222222201</c:v>
                </c:pt>
                <c:pt idx="19727">
                  <c:v>27.398611111111101</c:v>
                </c:pt>
                <c:pt idx="19728">
                  <c:v>27.4</c:v>
                </c:pt>
                <c:pt idx="19729">
                  <c:v>27.401388888888899</c:v>
                </c:pt>
                <c:pt idx="19730">
                  <c:v>27.4027777777778</c:v>
                </c:pt>
                <c:pt idx="19731">
                  <c:v>27.404166666666701</c:v>
                </c:pt>
                <c:pt idx="19732">
                  <c:v>27.405555555555601</c:v>
                </c:pt>
                <c:pt idx="19733">
                  <c:v>27.406944444444399</c:v>
                </c:pt>
                <c:pt idx="19734">
                  <c:v>27.408333333333299</c:v>
                </c:pt>
                <c:pt idx="19735">
                  <c:v>27.4097222222222</c:v>
                </c:pt>
                <c:pt idx="19736">
                  <c:v>27.411111111111101</c:v>
                </c:pt>
                <c:pt idx="19737">
                  <c:v>27.412500000000001</c:v>
                </c:pt>
                <c:pt idx="19738">
                  <c:v>27.413888888888899</c:v>
                </c:pt>
                <c:pt idx="19739">
                  <c:v>27.415277777777799</c:v>
                </c:pt>
                <c:pt idx="19740">
                  <c:v>27.4166666666667</c:v>
                </c:pt>
                <c:pt idx="19741">
                  <c:v>27.4180555555556</c:v>
                </c:pt>
                <c:pt idx="19742">
                  <c:v>27.419444444444402</c:v>
                </c:pt>
                <c:pt idx="19743">
                  <c:v>27.420833333333299</c:v>
                </c:pt>
                <c:pt idx="19744">
                  <c:v>27.422222222222199</c:v>
                </c:pt>
                <c:pt idx="19745">
                  <c:v>27.4236111111111</c:v>
                </c:pt>
                <c:pt idx="19746">
                  <c:v>27.425000000000001</c:v>
                </c:pt>
                <c:pt idx="19747">
                  <c:v>27.426388888888901</c:v>
                </c:pt>
                <c:pt idx="19748">
                  <c:v>27.427777777777798</c:v>
                </c:pt>
                <c:pt idx="19749">
                  <c:v>27.429166666666699</c:v>
                </c:pt>
                <c:pt idx="19750">
                  <c:v>27.4305555555556</c:v>
                </c:pt>
                <c:pt idx="19751">
                  <c:v>27.431944444444401</c:v>
                </c:pt>
                <c:pt idx="19752">
                  <c:v>27.433333333333302</c:v>
                </c:pt>
                <c:pt idx="19753">
                  <c:v>27.434722222222199</c:v>
                </c:pt>
                <c:pt idx="19754">
                  <c:v>27.436111111111099</c:v>
                </c:pt>
                <c:pt idx="19755">
                  <c:v>27.4375</c:v>
                </c:pt>
                <c:pt idx="19756">
                  <c:v>27.438888888888901</c:v>
                </c:pt>
                <c:pt idx="19757">
                  <c:v>27.440277777777801</c:v>
                </c:pt>
                <c:pt idx="19758">
                  <c:v>27.441666666666698</c:v>
                </c:pt>
                <c:pt idx="19759">
                  <c:v>27.443055555555599</c:v>
                </c:pt>
                <c:pt idx="19760">
                  <c:v>27.4444444444444</c:v>
                </c:pt>
                <c:pt idx="19761">
                  <c:v>27.445833333333301</c:v>
                </c:pt>
                <c:pt idx="19762">
                  <c:v>27.447222222222202</c:v>
                </c:pt>
                <c:pt idx="19763">
                  <c:v>27.448611111111099</c:v>
                </c:pt>
                <c:pt idx="19764">
                  <c:v>27.45</c:v>
                </c:pt>
                <c:pt idx="19765">
                  <c:v>27.4513888888889</c:v>
                </c:pt>
                <c:pt idx="19766">
                  <c:v>27.452777777777801</c:v>
                </c:pt>
                <c:pt idx="19767">
                  <c:v>27.454166666666701</c:v>
                </c:pt>
                <c:pt idx="19768">
                  <c:v>27.455555555555598</c:v>
                </c:pt>
                <c:pt idx="19769">
                  <c:v>27.4569444444444</c:v>
                </c:pt>
                <c:pt idx="19770">
                  <c:v>27.4583333333333</c:v>
                </c:pt>
                <c:pt idx="19771">
                  <c:v>27.459722222222201</c:v>
                </c:pt>
                <c:pt idx="19772">
                  <c:v>27.461111111111101</c:v>
                </c:pt>
                <c:pt idx="19773">
                  <c:v>27.462499999999999</c:v>
                </c:pt>
                <c:pt idx="19774">
                  <c:v>27.463888888888899</c:v>
                </c:pt>
                <c:pt idx="19775">
                  <c:v>27.4652777777778</c:v>
                </c:pt>
                <c:pt idx="19776">
                  <c:v>27.466666666666701</c:v>
                </c:pt>
                <c:pt idx="19777">
                  <c:v>27.468055555555601</c:v>
                </c:pt>
                <c:pt idx="19778">
                  <c:v>27.469444444444399</c:v>
                </c:pt>
                <c:pt idx="19779">
                  <c:v>27.470833333333299</c:v>
                </c:pt>
                <c:pt idx="19780">
                  <c:v>27.4722222222222</c:v>
                </c:pt>
                <c:pt idx="19781">
                  <c:v>27.473611111111101</c:v>
                </c:pt>
                <c:pt idx="19782">
                  <c:v>27.475000000000001</c:v>
                </c:pt>
                <c:pt idx="19783">
                  <c:v>27.476388888888899</c:v>
                </c:pt>
                <c:pt idx="19784">
                  <c:v>27.477777777777799</c:v>
                </c:pt>
                <c:pt idx="19785">
                  <c:v>27.4791666666667</c:v>
                </c:pt>
                <c:pt idx="19786">
                  <c:v>27.4805555555556</c:v>
                </c:pt>
                <c:pt idx="19787">
                  <c:v>27.481944444444402</c:v>
                </c:pt>
                <c:pt idx="19788">
                  <c:v>27.483333333333299</c:v>
                </c:pt>
                <c:pt idx="19789">
                  <c:v>27.484722222222199</c:v>
                </c:pt>
                <c:pt idx="19790">
                  <c:v>27.4861111111111</c:v>
                </c:pt>
                <c:pt idx="19791">
                  <c:v>27.487500000000001</c:v>
                </c:pt>
                <c:pt idx="19792">
                  <c:v>27.488888888888901</c:v>
                </c:pt>
                <c:pt idx="19793">
                  <c:v>27.490277777777798</c:v>
                </c:pt>
                <c:pt idx="19794">
                  <c:v>27.491666666666699</c:v>
                </c:pt>
                <c:pt idx="19795">
                  <c:v>27.4930555555556</c:v>
                </c:pt>
                <c:pt idx="19796">
                  <c:v>27.494444444444401</c:v>
                </c:pt>
                <c:pt idx="19797">
                  <c:v>27.495833333333302</c:v>
                </c:pt>
                <c:pt idx="19798">
                  <c:v>27.497222222222199</c:v>
                </c:pt>
                <c:pt idx="19799">
                  <c:v>27.498611111111099</c:v>
                </c:pt>
                <c:pt idx="19800">
                  <c:v>27.5</c:v>
                </c:pt>
                <c:pt idx="19801">
                  <c:v>27.501388888888901</c:v>
                </c:pt>
                <c:pt idx="19802">
                  <c:v>27.502777777777801</c:v>
                </c:pt>
                <c:pt idx="19803">
                  <c:v>27.504166666666698</c:v>
                </c:pt>
                <c:pt idx="19804">
                  <c:v>27.505555555555599</c:v>
                </c:pt>
                <c:pt idx="19805">
                  <c:v>27.5069444444444</c:v>
                </c:pt>
                <c:pt idx="19806">
                  <c:v>27.508333333333301</c:v>
                </c:pt>
                <c:pt idx="19807">
                  <c:v>27.509722222222202</c:v>
                </c:pt>
                <c:pt idx="19808">
                  <c:v>27.511111111111099</c:v>
                </c:pt>
                <c:pt idx="19809">
                  <c:v>27.512499999999999</c:v>
                </c:pt>
                <c:pt idx="19810">
                  <c:v>27.5138888888889</c:v>
                </c:pt>
                <c:pt idx="19811">
                  <c:v>27.515277777777801</c:v>
                </c:pt>
                <c:pt idx="19812">
                  <c:v>27.516666666666701</c:v>
                </c:pt>
                <c:pt idx="19813">
                  <c:v>27.518055555555598</c:v>
                </c:pt>
                <c:pt idx="19814">
                  <c:v>27.5194444444444</c:v>
                </c:pt>
                <c:pt idx="19815">
                  <c:v>27.5208333333333</c:v>
                </c:pt>
                <c:pt idx="19816">
                  <c:v>27.522222222222201</c:v>
                </c:pt>
                <c:pt idx="19817">
                  <c:v>27.523611111111101</c:v>
                </c:pt>
                <c:pt idx="19818">
                  <c:v>27.524999999999999</c:v>
                </c:pt>
                <c:pt idx="19819">
                  <c:v>27.526388888888899</c:v>
                </c:pt>
                <c:pt idx="19820">
                  <c:v>27.5277777777778</c:v>
                </c:pt>
                <c:pt idx="19821">
                  <c:v>27.529166666666701</c:v>
                </c:pt>
                <c:pt idx="19822">
                  <c:v>27.530555555555601</c:v>
                </c:pt>
                <c:pt idx="19823">
                  <c:v>27.531944444444399</c:v>
                </c:pt>
                <c:pt idx="19824">
                  <c:v>27.533333333333299</c:v>
                </c:pt>
                <c:pt idx="19825">
                  <c:v>27.5347222222222</c:v>
                </c:pt>
                <c:pt idx="19826">
                  <c:v>27.536111111111101</c:v>
                </c:pt>
                <c:pt idx="19827">
                  <c:v>27.537500000000001</c:v>
                </c:pt>
                <c:pt idx="19828">
                  <c:v>27.538888888888899</c:v>
                </c:pt>
                <c:pt idx="19829">
                  <c:v>27.540277777777799</c:v>
                </c:pt>
                <c:pt idx="19830">
                  <c:v>27.5416666666667</c:v>
                </c:pt>
                <c:pt idx="19831">
                  <c:v>27.5430555555556</c:v>
                </c:pt>
                <c:pt idx="19832">
                  <c:v>27.544444444444402</c:v>
                </c:pt>
                <c:pt idx="19833">
                  <c:v>27.545833333333299</c:v>
                </c:pt>
                <c:pt idx="19834">
                  <c:v>27.547222222222199</c:v>
                </c:pt>
                <c:pt idx="19835">
                  <c:v>27.5486111111111</c:v>
                </c:pt>
                <c:pt idx="19836">
                  <c:v>27.55</c:v>
                </c:pt>
                <c:pt idx="19837">
                  <c:v>27.551388888888901</c:v>
                </c:pt>
                <c:pt idx="19838">
                  <c:v>27.552777777777798</c:v>
                </c:pt>
                <c:pt idx="19839">
                  <c:v>27.554166666666699</c:v>
                </c:pt>
                <c:pt idx="19840">
                  <c:v>27.5555555555556</c:v>
                </c:pt>
                <c:pt idx="19841">
                  <c:v>27.556944444444401</c:v>
                </c:pt>
                <c:pt idx="19842">
                  <c:v>27.558333333333302</c:v>
                </c:pt>
                <c:pt idx="19843">
                  <c:v>27.559722222222199</c:v>
                </c:pt>
                <c:pt idx="19844">
                  <c:v>27.561111111111099</c:v>
                </c:pt>
                <c:pt idx="19845">
                  <c:v>27.5625</c:v>
                </c:pt>
                <c:pt idx="19846">
                  <c:v>27.563888888888901</c:v>
                </c:pt>
                <c:pt idx="19847">
                  <c:v>27.565277777777801</c:v>
                </c:pt>
                <c:pt idx="19848">
                  <c:v>27.566666666666698</c:v>
                </c:pt>
                <c:pt idx="19849">
                  <c:v>27.568055555555599</c:v>
                </c:pt>
                <c:pt idx="19850">
                  <c:v>27.5694444444444</c:v>
                </c:pt>
                <c:pt idx="19851">
                  <c:v>27.570833333333301</c:v>
                </c:pt>
                <c:pt idx="19852">
                  <c:v>27.572222222222202</c:v>
                </c:pt>
                <c:pt idx="19853">
                  <c:v>27.573611111111099</c:v>
                </c:pt>
                <c:pt idx="19854">
                  <c:v>27.574999999999999</c:v>
                </c:pt>
                <c:pt idx="19855">
                  <c:v>27.5763888888889</c:v>
                </c:pt>
                <c:pt idx="19856">
                  <c:v>27.577777777777801</c:v>
                </c:pt>
                <c:pt idx="19857">
                  <c:v>27.579166666666701</c:v>
                </c:pt>
                <c:pt idx="19858">
                  <c:v>27.580555555555598</c:v>
                </c:pt>
                <c:pt idx="19859">
                  <c:v>27.5819444444444</c:v>
                </c:pt>
                <c:pt idx="19860">
                  <c:v>27.5833333333333</c:v>
                </c:pt>
                <c:pt idx="19861">
                  <c:v>27.584722222222201</c:v>
                </c:pt>
                <c:pt idx="19862">
                  <c:v>27.586111111111101</c:v>
                </c:pt>
                <c:pt idx="19863">
                  <c:v>27.587499999999999</c:v>
                </c:pt>
                <c:pt idx="19864">
                  <c:v>27.588888888888899</c:v>
                </c:pt>
                <c:pt idx="19865">
                  <c:v>27.5902777777778</c:v>
                </c:pt>
                <c:pt idx="19866">
                  <c:v>27.591666666666701</c:v>
                </c:pt>
                <c:pt idx="19867">
                  <c:v>27.593055555555601</c:v>
                </c:pt>
                <c:pt idx="19868">
                  <c:v>27.594444444444399</c:v>
                </c:pt>
                <c:pt idx="19869">
                  <c:v>27.595833333333299</c:v>
                </c:pt>
                <c:pt idx="19870">
                  <c:v>27.5972222222222</c:v>
                </c:pt>
                <c:pt idx="19871">
                  <c:v>27.598611111111101</c:v>
                </c:pt>
                <c:pt idx="19872">
                  <c:v>27.6</c:v>
                </c:pt>
                <c:pt idx="19873">
                  <c:v>27.601388888888899</c:v>
                </c:pt>
                <c:pt idx="19874">
                  <c:v>27.602777777777799</c:v>
                </c:pt>
                <c:pt idx="19875">
                  <c:v>27.6041666666667</c:v>
                </c:pt>
                <c:pt idx="19876">
                  <c:v>27.6055555555556</c:v>
                </c:pt>
                <c:pt idx="19877">
                  <c:v>27.606944444444402</c:v>
                </c:pt>
                <c:pt idx="19878">
                  <c:v>27.608333333333299</c:v>
                </c:pt>
                <c:pt idx="19879">
                  <c:v>27.609722222222199</c:v>
                </c:pt>
                <c:pt idx="19880">
                  <c:v>27.6111111111111</c:v>
                </c:pt>
                <c:pt idx="19881">
                  <c:v>27.612500000000001</c:v>
                </c:pt>
                <c:pt idx="19882">
                  <c:v>27.613888888888901</c:v>
                </c:pt>
                <c:pt idx="19883">
                  <c:v>27.615277777777798</c:v>
                </c:pt>
                <c:pt idx="19884">
                  <c:v>27.616666666666699</c:v>
                </c:pt>
                <c:pt idx="19885">
                  <c:v>27.6180555555556</c:v>
                </c:pt>
                <c:pt idx="19886">
                  <c:v>27.619444444444401</c:v>
                </c:pt>
                <c:pt idx="19887">
                  <c:v>27.620833333333302</c:v>
                </c:pt>
                <c:pt idx="19888">
                  <c:v>27.622222222222199</c:v>
                </c:pt>
                <c:pt idx="19889">
                  <c:v>27.623611111111099</c:v>
                </c:pt>
                <c:pt idx="19890">
                  <c:v>27.625</c:v>
                </c:pt>
                <c:pt idx="19891">
                  <c:v>27.626388888888901</c:v>
                </c:pt>
                <c:pt idx="19892">
                  <c:v>27.627777777777801</c:v>
                </c:pt>
                <c:pt idx="19893">
                  <c:v>27.629166666666698</c:v>
                </c:pt>
                <c:pt idx="19894">
                  <c:v>27.630555555555599</c:v>
                </c:pt>
                <c:pt idx="19895">
                  <c:v>27.6319444444444</c:v>
                </c:pt>
                <c:pt idx="19896">
                  <c:v>27.633333333333301</c:v>
                </c:pt>
                <c:pt idx="19897">
                  <c:v>27.634722222222202</c:v>
                </c:pt>
                <c:pt idx="19898">
                  <c:v>27.636111111111099</c:v>
                </c:pt>
                <c:pt idx="19899">
                  <c:v>27.637499999999999</c:v>
                </c:pt>
                <c:pt idx="19900">
                  <c:v>27.6388888888889</c:v>
                </c:pt>
                <c:pt idx="19901">
                  <c:v>27.640277777777801</c:v>
                </c:pt>
                <c:pt idx="19902">
                  <c:v>27.641666666666701</c:v>
                </c:pt>
                <c:pt idx="19903">
                  <c:v>27.643055555555598</c:v>
                </c:pt>
                <c:pt idx="19904">
                  <c:v>27.6444444444444</c:v>
                </c:pt>
                <c:pt idx="19905">
                  <c:v>27.6458333333333</c:v>
                </c:pt>
                <c:pt idx="19906">
                  <c:v>27.647222222222201</c:v>
                </c:pt>
                <c:pt idx="19907">
                  <c:v>27.648611111111101</c:v>
                </c:pt>
                <c:pt idx="19908">
                  <c:v>27.65</c:v>
                </c:pt>
                <c:pt idx="19909">
                  <c:v>27.651388888888899</c:v>
                </c:pt>
                <c:pt idx="19910">
                  <c:v>27.6527777777778</c:v>
                </c:pt>
                <c:pt idx="19911">
                  <c:v>27.654166666666701</c:v>
                </c:pt>
                <c:pt idx="19912">
                  <c:v>27.655555555555601</c:v>
                </c:pt>
                <c:pt idx="19913">
                  <c:v>27.656944444444399</c:v>
                </c:pt>
                <c:pt idx="19914">
                  <c:v>27.658333333333299</c:v>
                </c:pt>
                <c:pt idx="19915">
                  <c:v>27.6597222222222</c:v>
                </c:pt>
                <c:pt idx="19916">
                  <c:v>27.661111111111101</c:v>
                </c:pt>
                <c:pt idx="19917">
                  <c:v>27.662500000000001</c:v>
                </c:pt>
                <c:pt idx="19918">
                  <c:v>27.663888888888899</c:v>
                </c:pt>
                <c:pt idx="19919">
                  <c:v>27.665277777777799</c:v>
                </c:pt>
                <c:pt idx="19920">
                  <c:v>27.6666666666667</c:v>
                </c:pt>
                <c:pt idx="19921">
                  <c:v>27.6680555555556</c:v>
                </c:pt>
                <c:pt idx="19922">
                  <c:v>27.669444444444402</c:v>
                </c:pt>
                <c:pt idx="19923">
                  <c:v>27.670833333333299</c:v>
                </c:pt>
                <c:pt idx="19924">
                  <c:v>27.672222222222199</c:v>
                </c:pt>
                <c:pt idx="19925">
                  <c:v>27.6736111111111</c:v>
                </c:pt>
                <c:pt idx="19926">
                  <c:v>27.675000000000001</c:v>
                </c:pt>
                <c:pt idx="19927">
                  <c:v>27.676388888888901</c:v>
                </c:pt>
                <c:pt idx="19928">
                  <c:v>27.677777777777798</c:v>
                </c:pt>
                <c:pt idx="19929">
                  <c:v>27.679166666666699</c:v>
                </c:pt>
                <c:pt idx="19930">
                  <c:v>27.6805555555556</c:v>
                </c:pt>
                <c:pt idx="19931">
                  <c:v>27.681944444444401</c:v>
                </c:pt>
                <c:pt idx="19932">
                  <c:v>27.683333333333302</c:v>
                </c:pt>
                <c:pt idx="19933">
                  <c:v>27.684722222222199</c:v>
                </c:pt>
                <c:pt idx="19934">
                  <c:v>27.686111111111099</c:v>
                </c:pt>
                <c:pt idx="19935">
                  <c:v>27.6875</c:v>
                </c:pt>
                <c:pt idx="19936">
                  <c:v>27.688888888888901</c:v>
                </c:pt>
                <c:pt idx="19937">
                  <c:v>27.690277777777801</c:v>
                </c:pt>
                <c:pt idx="19938">
                  <c:v>27.691666666666698</c:v>
                </c:pt>
                <c:pt idx="19939">
                  <c:v>27.693055555555599</c:v>
                </c:pt>
                <c:pt idx="19940">
                  <c:v>27.6944444444444</c:v>
                </c:pt>
                <c:pt idx="19941">
                  <c:v>27.695833333333301</c:v>
                </c:pt>
                <c:pt idx="19942">
                  <c:v>27.697222222222202</c:v>
                </c:pt>
                <c:pt idx="19943">
                  <c:v>27.698611111111099</c:v>
                </c:pt>
                <c:pt idx="19944">
                  <c:v>27.7</c:v>
                </c:pt>
                <c:pt idx="19945">
                  <c:v>27.7013888888889</c:v>
                </c:pt>
                <c:pt idx="19946">
                  <c:v>27.702777777777801</c:v>
                </c:pt>
                <c:pt idx="19947">
                  <c:v>27.704166666666701</c:v>
                </c:pt>
                <c:pt idx="19948">
                  <c:v>27.705555555555598</c:v>
                </c:pt>
                <c:pt idx="19949">
                  <c:v>27.7069444444444</c:v>
                </c:pt>
                <c:pt idx="19950">
                  <c:v>27.7083333333333</c:v>
                </c:pt>
                <c:pt idx="19951">
                  <c:v>27.709722222222201</c:v>
                </c:pt>
                <c:pt idx="19952">
                  <c:v>27.711111111111101</c:v>
                </c:pt>
                <c:pt idx="19953">
                  <c:v>27.712499999999999</c:v>
                </c:pt>
                <c:pt idx="19954">
                  <c:v>27.713888888888899</c:v>
                </c:pt>
                <c:pt idx="19955">
                  <c:v>27.7152777777778</c:v>
                </c:pt>
                <c:pt idx="19956">
                  <c:v>27.716666666666701</c:v>
                </c:pt>
                <c:pt idx="19957">
                  <c:v>27.718055555555601</c:v>
                </c:pt>
                <c:pt idx="19958">
                  <c:v>27.719444444444399</c:v>
                </c:pt>
                <c:pt idx="19959">
                  <c:v>27.720833333333299</c:v>
                </c:pt>
                <c:pt idx="19960">
                  <c:v>27.7222222222222</c:v>
                </c:pt>
                <c:pt idx="19961">
                  <c:v>27.723611111111101</c:v>
                </c:pt>
                <c:pt idx="19962">
                  <c:v>27.725000000000001</c:v>
                </c:pt>
                <c:pt idx="19963">
                  <c:v>27.726388888888899</c:v>
                </c:pt>
                <c:pt idx="19964">
                  <c:v>27.727777777777799</c:v>
                </c:pt>
                <c:pt idx="19965">
                  <c:v>27.7291666666667</c:v>
                </c:pt>
                <c:pt idx="19966">
                  <c:v>27.7305555555556</c:v>
                </c:pt>
                <c:pt idx="19967">
                  <c:v>27.731944444444402</c:v>
                </c:pt>
                <c:pt idx="19968">
                  <c:v>27.733333333333299</c:v>
                </c:pt>
                <c:pt idx="19969">
                  <c:v>27.734722222222199</c:v>
                </c:pt>
                <c:pt idx="19970">
                  <c:v>27.7361111111111</c:v>
                </c:pt>
                <c:pt idx="19971">
                  <c:v>27.737500000000001</c:v>
                </c:pt>
                <c:pt idx="19972">
                  <c:v>27.738888888888901</c:v>
                </c:pt>
                <c:pt idx="19973">
                  <c:v>27.740277777777798</c:v>
                </c:pt>
                <c:pt idx="19974">
                  <c:v>27.741666666666699</c:v>
                </c:pt>
                <c:pt idx="19975">
                  <c:v>27.7430555555556</c:v>
                </c:pt>
                <c:pt idx="19976">
                  <c:v>27.744444444444401</c:v>
                </c:pt>
                <c:pt idx="19977">
                  <c:v>27.745833333333302</c:v>
                </c:pt>
                <c:pt idx="19978">
                  <c:v>27.747222222222199</c:v>
                </c:pt>
                <c:pt idx="19979">
                  <c:v>27.748611111111099</c:v>
                </c:pt>
                <c:pt idx="19980">
                  <c:v>27.75</c:v>
                </c:pt>
                <c:pt idx="19981">
                  <c:v>27.751388888888901</c:v>
                </c:pt>
                <c:pt idx="19982">
                  <c:v>27.752777777777801</c:v>
                </c:pt>
                <c:pt idx="19983">
                  <c:v>27.754166666666698</c:v>
                </c:pt>
                <c:pt idx="19984">
                  <c:v>27.755555555555599</c:v>
                </c:pt>
                <c:pt idx="19985">
                  <c:v>27.7569444444444</c:v>
                </c:pt>
                <c:pt idx="19986">
                  <c:v>27.758333333333301</c:v>
                </c:pt>
                <c:pt idx="19987">
                  <c:v>27.759722222222202</c:v>
                </c:pt>
                <c:pt idx="19988">
                  <c:v>27.761111111111099</c:v>
                </c:pt>
                <c:pt idx="19989">
                  <c:v>27.762499999999999</c:v>
                </c:pt>
                <c:pt idx="19990">
                  <c:v>27.7638888888889</c:v>
                </c:pt>
                <c:pt idx="19991">
                  <c:v>27.765277777777801</c:v>
                </c:pt>
                <c:pt idx="19992">
                  <c:v>27.766666666666701</c:v>
                </c:pt>
                <c:pt idx="19993">
                  <c:v>27.768055555555598</c:v>
                </c:pt>
                <c:pt idx="19994">
                  <c:v>27.7694444444444</c:v>
                </c:pt>
                <c:pt idx="19995">
                  <c:v>27.7708333333333</c:v>
                </c:pt>
                <c:pt idx="19996">
                  <c:v>27.772222222222201</c:v>
                </c:pt>
                <c:pt idx="19997">
                  <c:v>27.773611111111101</c:v>
                </c:pt>
                <c:pt idx="19998">
                  <c:v>27.774999999999999</c:v>
                </c:pt>
                <c:pt idx="19999">
                  <c:v>27.776388888888899</c:v>
                </c:pt>
                <c:pt idx="20000">
                  <c:v>27.7777777777778</c:v>
                </c:pt>
                <c:pt idx="20001">
                  <c:v>27.779166666666701</c:v>
                </c:pt>
                <c:pt idx="20002">
                  <c:v>27.780555555555601</c:v>
                </c:pt>
                <c:pt idx="20003">
                  <c:v>27.781944444444399</c:v>
                </c:pt>
                <c:pt idx="20004">
                  <c:v>27.783333333333299</c:v>
                </c:pt>
                <c:pt idx="20005">
                  <c:v>27.7847222222222</c:v>
                </c:pt>
                <c:pt idx="20006">
                  <c:v>27.786111111111101</c:v>
                </c:pt>
                <c:pt idx="20007">
                  <c:v>27.787500000000001</c:v>
                </c:pt>
                <c:pt idx="20008">
                  <c:v>27.788888888888899</c:v>
                </c:pt>
                <c:pt idx="20009">
                  <c:v>27.790277777777799</c:v>
                </c:pt>
                <c:pt idx="20010">
                  <c:v>27.7916666666667</c:v>
                </c:pt>
                <c:pt idx="20011">
                  <c:v>27.7930555555556</c:v>
                </c:pt>
                <c:pt idx="20012">
                  <c:v>27.794444444444402</c:v>
                </c:pt>
                <c:pt idx="20013">
                  <c:v>27.795833333333299</c:v>
                </c:pt>
                <c:pt idx="20014">
                  <c:v>27.797222222222199</c:v>
                </c:pt>
                <c:pt idx="20015">
                  <c:v>27.7986111111111</c:v>
                </c:pt>
                <c:pt idx="20016">
                  <c:v>27.8</c:v>
                </c:pt>
                <c:pt idx="20017">
                  <c:v>27.801388888888901</c:v>
                </c:pt>
                <c:pt idx="20018">
                  <c:v>27.802777777777798</c:v>
                </c:pt>
                <c:pt idx="20019">
                  <c:v>27.804166666666699</c:v>
                </c:pt>
                <c:pt idx="20020">
                  <c:v>27.8055555555556</c:v>
                </c:pt>
                <c:pt idx="20021">
                  <c:v>27.806944444444401</c:v>
                </c:pt>
                <c:pt idx="20022">
                  <c:v>27.808333333333302</c:v>
                </c:pt>
                <c:pt idx="20023">
                  <c:v>27.809722222222199</c:v>
                </c:pt>
                <c:pt idx="20024">
                  <c:v>27.811111111111099</c:v>
                </c:pt>
                <c:pt idx="20025">
                  <c:v>27.8125</c:v>
                </c:pt>
                <c:pt idx="20026">
                  <c:v>27.813888888888901</c:v>
                </c:pt>
                <c:pt idx="20027">
                  <c:v>27.815277777777801</c:v>
                </c:pt>
                <c:pt idx="20028">
                  <c:v>27.816666666666698</c:v>
                </c:pt>
                <c:pt idx="20029">
                  <c:v>27.818055555555599</c:v>
                </c:pt>
                <c:pt idx="20030">
                  <c:v>27.8194444444444</c:v>
                </c:pt>
                <c:pt idx="20031">
                  <c:v>27.820833333333301</c:v>
                </c:pt>
                <c:pt idx="20032">
                  <c:v>27.822222222222202</c:v>
                </c:pt>
                <c:pt idx="20033">
                  <c:v>27.823611111111099</c:v>
                </c:pt>
                <c:pt idx="20034">
                  <c:v>27.824999999999999</c:v>
                </c:pt>
                <c:pt idx="20035">
                  <c:v>27.8263888888889</c:v>
                </c:pt>
                <c:pt idx="20036">
                  <c:v>27.827777777777801</c:v>
                </c:pt>
                <c:pt idx="20037">
                  <c:v>27.829166666666701</c:v>
                </c:pt>
                <c:pt idx="20038">
                  <c:v>27.830555555555598</c:v>
                </c:pt>
                <c:pt idx="20039">
                  <c:v>27.8319444444444</c:v>
                </c:pt>
                <c:pt idx="20040">
                  <c:v>27.8333333333333</c:v>
                </c:pt>
                <c:pt idx="20041">
                  <c:v>27.834722222222201</c:v>
                </c:pt>
                <c:pt idx="20042">
                  <c:v>27.836111111111101</c:v>
                </c:pt>
                <c:pt idx="20043">
                  <c:v>27.837499999999999</c:v>
                </c:pt>
                <c:pt idx="20044">
                  <c:v>27.838888888888899</c:v>
                </c:pt>
                <c:pt idx="20045">
                  <c:v>27.8402777777778</c:v>
                </c:pt>
                <c:pt idx="20046">
                  <c:v>27.841666666666701</c:v>
                </c:pt>
                <c:pt idx="20047">
                  <c:v>27.843055555555601</c:v>
                </c:pt>
                <c:pt idx="20048">
                  <c:v>27.844444444444399</c:v>
                </c:pt>
                <c:pt idx="20049">
                  <c:v>27.845833333333299</c:v>
                </c:pt>
                <c:pt idx="20050">
                  <c:v>27.8472222222222</c:v>
                </c:pt>
                <c:pt idx="20051">
                  <c:v>27.848611111111101</c:v>
                </c:pt>
                <c:pt idx="20052">
                  <c:v>27.85</c:v>
                </c:pt>
                <c:pt idx="20053">
                  <c:v>27.851388888888899</c:v>
                </c:pt>
                <c:pt idx="20054">
                  <c:v>27.852777777777799</c:v>
                </c:pt>
                <c:pt idx="20055">
                  <c:v>27.8541666666667</c:v>
                </c:pt>
                <c:pt idx="20056">
                  <c:v>27.8555555555556</c:v>
                </c:pt>
                <c:pt idx="20057">
                  <c:v>27.856944444444402</c:v>
                </c:pt>
                <c:pt idx="20058">
                  <c:v>27.858333333333299</c:v>
                </c:pt>
                <c:pt idx="20059">
                  <c:v>27.859722222222199</c:v>
                </c:pt>
                <c:pt idx="20060">
                  <c:v>27.8611111111111</c:v>
                </c:pt>
                <c:pt idx="20061">
                  <c:v>27.862500000000001</c:v>
                </c:pt>
                <c:pt idx="20062">
                  <c:v>27.863888888888901</c:v>
                </c:pt>
                <c:pt idx="20063">
                  <c:v>27.865277777777798</c:v>
                </c:pt>
                <c:pt idx="20064">
                  <c:v>27.866666666666699</c:v>
                </c:pt>
                <c:pt idx="20065">
                  <c:v>27.8680555555556</c:v>
                </c:pt>
                <c:pt idx="20066">
                  <c:v>27.869444444444401</c:v>
                </c:pt>
                <c:pt idx="20067">
                  <c:v>27.870833333333302</c:v>
                </c:pt>
                <c:pt idx="20068">
                  <c:v>27.872222222222199</c:v>
                </c:pt>
                <c:pt idx="20069">
                  <c:v>27.873611111111099</c:v>
                </c:pt>
                <c:pt idx="20070">
                  <c:v>27.875</c:v>
                </c:pt>
                <c:pt idx="20071">
                  <c:v>27.876388888888901</c:v>
                </c:pt>
                <c:pt idx="20072">
                  <c:v>27.877777777777801</c:v>
                </c:pt>
                <c:pt idx="20073">
                  <c:v>27.879166666666698</c:v>
                </c:pt>
                <c:pt idx="20074">
                  <c:v>27.880555555555599</c:v>
                </c:pt>
                <c:pt idx="20075">
                  <c:v>27.8819444444444</c:v>
                </c:pt>
                <c:pt idx="20076">
                  <c:v>27.883333333333301</c:v>
                </c:pt>
                <c:pt idx="20077">
                  <c:v>27.884722222222202</c:v>
                </c:pt>
                <c:pt idx="20078">
                  <c:v>27.886111111111099</c:v>
                </c:pt>
                <c:pt idx="20079">
                  <c:v>27.887499999999999</c:v>
                </c:pt>
                <c:pt idx="20080">
                  <c:v>27.8888888888889</c:v>
                </c:pt>
                <c:pt idx="20081">
                  <c:v>27.890277777777801</c:v>
                </c:pt>
                <c:pt idx="20082">
                  <c:v>27.891666666666701</c:v>
                </c:pt>
                <c:pt idx="20083">
                  <c:v>27.893055555555598</c:v>
                </c:pt>
                <c:pt idx="20084">
                  <c:v>27.8944444444444</c:v>
                </c:pt>
                <c:pt idx="20085">
                  <c:v>27.8958333333333</c:v>
                </c:pt>
                <c:pt idx="20086">
                  <c:v>27.897222222222201</c:v>
                </c:pt>
                <c:pt idx="20087">
                  <c:v>27.898611111111101</c:v>
                </c:pt>
                <c:pt idx="20088">
                  <c:v>27.9</c:v>
                </c:pt>
                <c:pt idx="20089">
                  <c:v>27.901388888888899</c:v>
                </c:pt>
                <c:pt idx="20090">
                  <c:v>27.9027777777778</c:v>
                </c:pt>
                <c:pt idx="20091">
                  <c:v>27.904166666666701</c:v>
                </c:pt>
                <c:pt idx="20092">
                  <c:v>27.905555555555601</c:v>
                </c:pt>
                <c:pt idx="20093">
                  <c:v>27.906944444444399</c:v>
                </c:pt>
                <c:pt idx="20094">
                  <c:v>27.908333333333299</c:v>
                </c:pt>
                <c:pt idx="20095">
                  <c:v>27.9097222222222</c:v>
                </c:pt>
                <c:pt idx="20096">
                  <c:v>27.911111111111101</c:v>
                </c:pt>
                <c:pt idx="20097">
                  <c:v>27.912500000000001</c:v>
                </c:pt>
                <c:pt idx="20098">
                  <c:v>27.913888888888899</c:v>
                </c:pt>
                <c:pt idx="20099">
                  <c:v>27.915277777777799</c:v>
                </c:pt>
                <c:pt idx="20100">
                  <c:v>27.9166666666667</c:v>
                </c:pt>
                <c:pt idx="20101">
                  <c:v>27.9180555555556</c:v>
                </c:pt>
                <c:pt idx="20102">
                  <c:v>27.919444444444402</c:v>
                </c:pt>
                <c:pt idx="20103">
                  <c:v>27.920833333333299</c:v>
                </c:pt>
                <c:pt idx="20104">
                  <c:v>27.922222222222199</c:v>
                </c:pt>
                <c:pt idx="20105">
                  <c:v>27.9236111111111</c:v>
                </c:pt>
                <c:pt idx="20106">
                  <c:v>27.925000000000001</c:v>
                </c:pt>
                <c:pt idx="20107">
                  <c:v>27.926388888888901</c:v>
                </c:pt>
                <c:pt idx="20108">
                  <c:v>27.927777777777798</c:v>
                </c:pt>
                <c:pt idx="20109">
                  <c:v>27.929166666666699</c:v>
                </c:pt>
                <c:pt idx="20110">
                  <c:v>27.9305555555556</c:v>
                </c:pt>
                <c:pt idx="20111">
                  <c:v>27.931944444444401</c:v>
                </c:pt>
                <c:pt idx="20112">
                  <c:v>27.933333333333302</c:v>
                </c:pt>
                <c:pt idx="20113">
                  <c:v>27.934722222222199</c:v>
                </c:pt>
                <c:pt idx="20114">
                  <c:v>27.936111111111099</c:v>
                </c:pt>
                <c:pt idx="20115">
                  <c:v>27.9375</c:v>
                </c:pt>
                <c:pt idx="20116">
                  <c:v>27.938888888888901</c:v>
                </c:pt>
                <c:pt idx="20117">
                  <c:v>27.940277777777801</c:v>
                </c:pt>
                <c:pt idx="20118">
                  <c:v>27.941666666666698</c:v>
                </c:pt>
                <c:pt idx="20119">
                  <c:v>27.943055555555599</c:v>
                </c:pt>
                <c:pt idx="20120">
                  <c:v>27.9444444444444</c:v>
                </c:pt>
                <c:pt idx="20121">
                  <c:v>27.945833333333301</c:v>
                </c:pt>
                <c:pt idx="20122">
                  <c:v>27.947222222222202</c:v>
                </c:pt>
                <c:pt idx="20123">
                  <c:v>27.948611111111099</c:v>
                </c:pt>
                <c:pt idx="20124">
                  <c:v>27.95</c:v>
                </c:pt>
                <c:pt idx="20125">
                  <c:v>27.9513888888889</c:v>
                </c:pt>
                <c:pt idx="20126">
                  <c:v>27.952777777777801</c:v>
                </c:pt>
                <c:pt idx="20127">
                  <c:v>27.954166666666701</c:v>
                </c:pt>
                <c:pt idx="20128">
                  <c:v>27.955555555555598</c:v>
                </c:pt>
                <c:pt idx="20129">
                  <c:v>27.9569444444444</c:v>
                </c:pt>
                <c:pt idx="20130">
                  <c:v>27.9583333333333</c:v>
                </c:pt>
                <c:pt idx="20131">
                  <c:v>27.959722222222201</c:v>
                </c:pt>
                <c:pt idx="20132">
                  <c:v>27.961111111111101</c:v>
                </c:pt>
                <c:pt idx="20133">
                  <c:v>27.962499999999999</c:v>
                </c:pt>
                <c:pt idx="20134">
                  <c:v>27.963888888888899</c:v>
                </c:pt>
                <c:pt idx="20135">
                  <c:v>27.9652777777778</c:v>
                </c:pt>
                <c:pt idx="20136">
                  <c:v>27.966666666666701</c:v>
                </c:pt>
                <c:pt idx="20137">
                  <c:v>27.968055555555601</c:v>
                </c:pt>
                <c:pt idx="20138">
                  <c:v>27.969444444444399</c:v>
                </c:pt>
                <c:pt idx="20139">
                  <c:v>27.970833333333299</c:v>
                </c:pt>
                <c:pt idx="20140">
                  <c:v>27.9722222222222</c:v>
                </c:pt>
                <c:pt idx="20141">
                  <c:v>27.973611111111101</c:v>
                </c:pt>
                <c:pt idx="20142">
                  <c:v>27.975000000000001</c:v>
                </c:pt>
                <c:pt idx="20143">
                  <c:v>27.976388888888899</c:v>
                </c:pt>
                <c:pt idx="20144">
                  <c:v>27.977777777777799</c:v>
                </c:pt>
                <c:pt idx="20145">
                  <c:v>27.9791666666667</c:v>
                </c:pt>
                <c:pt idx="20146">
                  <c:v>27.9805555555556</c:v>
                </c:pt>
                <c:pt idx="20147">
                  <c:v>27.981944444444402</c:v>
                </c:pt>
                <c:pt idx="20148">
                  <c:v>27.983333333333299</c:v>
                </c:pt>
                <c:pt idx="20149">
                  <c:v>27.984722222222199</c:v>
                </c:pt>
                <c:pt idx="20150">
                  <c:v>27.9861111111111</c:v>
                </c:pt>
                <c:pt idx="20151">
                  <c:v>27.987500000000001</c:v>
                </c:pt>
                <c:pt idx="20152">
                  <c:v>27.988888888888901</c:v>
                </c:pt>
                <c:pt idx="20153">
                  <c:v>27.990277777777798</c:v>
                </c:pt>
                <c:pt idx="20154">
                  <c:v>27.991666666666699</c:v>
                </c:pt>
                <c:pt idx="20155">
                  <c:v>27.9930555555556</c:v>
                </c:pt>
                <c:pt idx="20156">
                  <c:v>27.994444444444401</c:v>
                </c:pt>
                <c:pt idx="20157">
                  <c:v>27.995833333333302</c:v>
                </c:pt>
                <c:pt idx="20158">
                  <c:v>27.997222222222199</c:v>
                </c:pt>
                <c:pt idx="20159">
                  <c:v>27.998611111111099</c:v>
                </c:pt>
                <c:pt idx="20160">
                  <c:v>28</c:v>
                </c:pt>
                <c:pt idx="20161">
                  <c:v>28.001388888888901</c:v>
                </c:pt>
                <c:pt idx="20162">
                  <c:v>28.002777777777801</c:v>
                </c:pt>
                <c:pt idx="20163">
                  <c:v>28.004166666666698</c:v>
                </c:pt>
                <c:pt idx="20164">
                  <c:v>28.005555555555599</c:v>
                </c:pt>
                <c:pt idx="20165">
                  <c:v>28.0069444444444</c:v>
                </c:pt>
                <c:pt idx="20166">
                  <c:v>28.008333333333301</c:v>
                </c:pt>
                <c:pt idx="20167">
                  <c:v>28.009722222222202</c:v>
                </c:pt>
                <c:pt idx="20168">
                  <c:v>28.011111111111099</c:v>
                </c:pt>
                <c:pt idx="20169">
                  <c:v>28.012499999999999</c:v>
                </c:pt>
                <c:pt idx="20170">
                  <c:v>28.0138888888889</c:v>
                </c:pt>
                <c:pt idx="20171">
                  <c:v>28.015277777777801</c:v>
                </c:pt>
                <c:pt idx="20172">
                  <c:v>28.016666666666701</c:v>
                </c:pt>
                <c:pt idx="20173">
                  <c:v>28.018055555555598</c:v>
                </c:pt>
                <c:pt idx="20174">
                  <c:v>28.0194444444444</c:v>
                </c:pt>
                <c:pt idx="20175">
                  <c:v>28.0208333333333</c:v>
                </c:pt>
                <c:pt idx="20176">
                  <c:v>28.022222222222201</c:v>
                </c:pt>
                <c:pt idx="20177">
                  <c:v>28.023611111111101</c:v>
                </c:pt>
                <c:pt idx="20178">
                  <c:v>28.024999999999999</c:v>
                </c:pt>
                <c:pt idx="20179">
                  <c:v>28.026388888888899</c:v>
                </c:pt>
                <c:pt idx="20180">
                  <c:v>28.0277777777778</c:v>
                </c:pt>
                <c:pt idx="20181">
                  <c:v>28.029166666666701</c:v>
                </c:pt>
                <c:pt idx="20182">
                  <c:v>28.030555555555601</c:v>
                </c:pt>
                <c:pt idx="20183">
                  <c:v>28.031944444444399</c:v>
                </c:pt>
                <c:pt idx="20184">
                  <c:v>28.033333333333299</c:v>
                </c:pt>
                <c:pt idx="20185">
                  <c:v>28.0347222222222</c:v>
                </c:pt>
                <c:pt idx="20186">
                  <c:v>28.036111111111101</c:v>
                </c:pt>
                <c:pt idx="20187">
                  <c:v>28.037500000000001</c:v>
                </c:pt>
                <c:pt idx="20188">
                  <c:v>28.038888888888899</c:v>
                </c:pt>
                <c:pt idx="20189">
                  <c:v>28.040277777777799</c:v>
                </c:pt>
                <c:pt idx="20190">
                  <c:v>28.0416666666667</c:v>
                </c:pt>
                <c:pt idx="20191">
                  <c:v>28.0430555555556</c:v>
                </c:pt>
                <c:pt idx="20192">
                  <c:v>28.044444444444402</c:v>
                </c:pt>
                <c:pt idx="20193">
                  <c:v>28.045833333333299</c:v>
                </c:pt>
                <c:pt idx="20194">
                  <c:v>28.047222222222199</c:v>
                </c:pt>
                <c:pt idx="20195">
                  <c:v>28.0486111111111</c:v>
                </c:pt>
                <c:pt idx="20196">
                  <c:v>28.05</c:v>
                </c:pt>
                <c:pt idx="20197">
                  <c:v>28.051388888888901</c:v>
                </c:pt>
                <c:pt idx="20198">
                  <c:v>28.052777777777798</c:v>
                </c:pt>
                <c:pt idx="20199">
                  <c:v>28.054166666666699</c:v>
                </c:pt>
                <c:pt idx="20200">
                  <c:v>28.0555555555556</c:v>
                </c:pt>
                <c:pt idx="20201">
                  <c:v>28.056944444444401</c:v>
                </c:pt>
                <c:pt idx="20202">
                  <c:v>28.058333333333302</c:v>
                </c:pt>
                <c:pt idx="20203">
                  <c:v>28.059722222222199</c:v>
                </c:pt>
                <c:pt idx="20204">
                  <c:v>28.061111111111099</c:v>
                </c:pt>
                <c:pt idx="20205">
                  <c:v>28.0625</c:v>
                </c:pt>
                <c:pt idx="20206">
                  <c:v>28.063888888888901</c:v>
                </c:pt>
                <c:pt idx="20207">
                  <c:v>28.065277777777801</c:v>
                </c:pt>
                <c:pt idx="20208">
                  <c:v>28.066666666666698</c:v>
                </c:pt>
                <c:pt idx="20209">
                  <c:v>28.068055555555599</c:v>
                </c:pt>
                <c:pt idx="20210">
                  <c:v>28.0694444444444</c:v>
                </c:pt>
                <c:pt idx="20211">
                  <c:v>28.070833333333301</c:v>
                </c:pt>
                <c:pt idx="20212">
                  <c:v>28.072222222222202</c:v>
                </c:pt>
                <c:pt idx="20213">
                  <c:v>28.073611111111099</c:v>
                </c:pt>
                <c:pt idx="20214">
                  <c:v>28.074999999999999</c:v>
                </c:pt>
                <c:pt idx="20215">
                  <c:v>28.0763888888889</c:v>
                </c:pt>
                <c:pt idx="20216">
                  <c:v>28.077777777777801</c:v>
                </c:pt>
                <c:pt idx="20217">
                  <c:v>28.079166666666701</c:v>
                </c:pt>
                <c:pt idx="20218">
                  <c:v>28.080555555555598</c:v>
                </c:pt>
                <c:pt idx="20219">
                  <c:v>28.0819444444444</c:v>
                </c:pt>
                <c:pt idx="20220">
                  <c:v>28.0833333333333</c:v>
                </c:pt>
                <c:pt idx="20221">
                  <c:v>28.084722222222201</c:v>
                </c:pt>
                <c:pt idx="20222">
                  <c:v>28.086111111111101</c:v>
                </c:pt>
                <c:pt idx="20223">
                  <c:v>28.087499999999999</c:v>
                </c:pt>
                <c:pt idx="20224">
                  <c:v>28.088888888888899</c:v>
                </c:pt>
                <c:pt idx="20225">
                  <c:v>28.0902777777778</c:v>
                </c:pt>
                <c:pt idx="20226">
                  <c:v>28.091666666666701</c:v>
                </c:pt>
                <c:pt idx="20227">
                  <c:v>28.093055555555601</c:v>
                </c:pt>
                <c:pt idx="20228">
                  <c:v>28.094444444444399</c:v>
                </c:pt>
                <c:pt idx="20229">
                  <c:v>28.095833333333299</c:v>
                </c:pt>
                <c:pt idx="20230">
                  <c:v>28.0972222222222</c:v>
                </c:pt>
                <c:pt idx="20231">
                  <c:v>28.098611111111101</c:v>
                </c:pt>
                <c:pt idx="20232">
                  <c:v>28.1</c:v>
                </c:pt>
                <c:pt idx="20233">
                  <c:v>28.101388888888899</c:v>
                </c:pt>
                <c:pt idx="20234">
                  <c:v>28.102777777777799</c:v>
                </c:pt>
                <c:pt idx="20235">
                  <c:v>28.1041666666667</c:v>
                </c:pt>
                <c:pt idx="20236">
                  <c:v>28.1055555555556</c:v>
                </c:pt>
                <c:pt idx="20237">
                  <c:v>28.106944444444402</c:v>
                </c:pt>
                <c:pt idx="20238">
                  <c:v>28.108333333333299</c:v>
                </c:pt>
                <c:pt idx="20239">
                  <c:v>28.109722222222199</c:v>
                </c:pt>
                <c:pt idx="20240">
                  <c:v>28.1111111111111</c:v>
                </c:pt>
                <c:pt idx="20241">
                  <c:v>28.112500000000001</c:v>
                </c:pt>
                <c:pt idx="20242">
                  <c:v>28.113888888888901</c:v>
                </c:pt>
                <c:pt idx="20243">
                  <c:v>28.115277777777798</c:v>
                </c:pt>
                <c:pt idx="20244">
                  <c:v>28.116666666666699</c:v>
                </c:pt>
                <c:pt idx="20245">
                  <c:v>28.1180555555556</c:v>
                </c:pt>
                <c:pt idx="20246">
                  <c:v>28.119444444444401</c:v>
                </c:pt>
                <c:pt idx="20247">
                  <c:v>28.120833333333302</c:v>
                </c:pt>
                <c:pt idx="20248">
                  <c:v>28.122222222222199</c:v>
                </c:pt>
                <c:pt idx="20249">
                  <c:v>28.123611111111099</c:v>
                </c:pt>
                <c:pt idx="20250">
                  <c:v>28.125</c:v>
                </c:pt>
                <c:pt idx="20251">
                  <c:v>28.126388888888901</c:v>
                </c:pt>
                <c:pt idx="20252">
                  <c:v>28.127777777777801</c:v>
                </c:pt>
                <c:pt idx="20253">
                  <c:v>28.129166666666698</c:v>
                </c:pt>
                <c:pt idx="20254">
                  <c:v>28.130555555555599</c:v>
                </c:pt>
                <c:pt idx="20255">
                  <c:v>28.1319444444444</c:v>
                </c:pt>
                <c:pt idx="20256">
                  <c:v>28.133333333333301</c:v>
                </c:pt>
                <c:pt idx="20257">
                  <c:v>28.134722222222202</c:v>
                </c:pt>
                <c:pt idx="20258">
                  <c:v>28.136111111111099</c:v>
                </c:pt>
                <c:pt idx="20259">
                  <c:v>28.137499999999999</c:v>
                </c:pt>
                <c:pt idx="20260">
                  <c:v>28.1388888888889</c:v>
                </c:pt>
                <c:pt idx="20261">
                  <c:v>28.140277777777801</c:v>
                </c:pt>
                <c:pt idx="20262">
                  <c:v>28.141666666666701</c:v>
                </c:pt>
                <c:pt idx="20263">
                  <c:v>28.143055555555598</c:v>
                </c:pt>
                <c:pt idx="20264">
                  <c:v>28.1444444444444</c:v>
                </c:pt>
                <c:pt idx="20265">
                  <c:v>28.1458333333333</c:v>
                </c:pt>
                <c:pt idx="20266">
                  <c:v>28.147222222222201</c:v>
                </c:pt>
                <c:pt idx="20267">
                  <c:v>28.148611111111101</c:v>
                </c:pt>
                <c:pt idx="20268">
                  <c:v>28.15</c:v>
                </c:pt>
                <c:pt idx="20269">
                  <c:v>28.151388888888899</c:v>
                </c:pt>
                <c:pt idx="20270">
                  <c:v>28.1527777777778</c:v>
                </c:pt>
                <c:pt idx="20271">
                  <c:v>28.154166666666701</c:v>
                </c:pt>
                <c:pt idx="20272">
                  <c:v>28.155555555555601</c:v>
                </c:pt>
                <c:pt idx="20273">
                  <c:v>28.156944444444399</c:v>
                </c:pt>
                <c:pt idx="20274">
                  <c:v>28.158333333333299</c:v>
                </c:pt>
                <c:pt idx="20275">
                  <c:v>28.1597222222222</c:v>
                </c:pt>
                <c:pt idx="20276">
                  <c:v>28.161111111111101</c:v>
                </c:pt>
                <c:pt idx="20277">
                  <c:v>28.162500000000001</c:v>
                </c:pt>
                <c:pt idx="20278">
                  <c:v>28.163888888888899</c:v>
                </c:pt>
                <c:pt idx="20279">
                  <c:v>28.165277777777799</c:v>
                </c:pt>
                <c:pt idx="20280">
                  <c:v>28.1666666666667</c:v>
                </c:pt>
                <c:pt idx="20281">
                  <c:v>28.1680555555556</c:v>
                </c:pt>
                <c:pt idx="20282">
                  <c:v>28.169444444444402</c:v>
                </c:pt>
                <c:pt idx="20283">
                  <c:v>28.170833333333299</c:v>
                </c:pt>
                <c:pt idx="20284">
                  <c:v>28.172222222222199</c:v>
                </c:pt>
                <c:pt idx="20285">
                  <c:v>28.1736111111111</c:v>
                </c:pt>
                <c:pt idx="20286">
                  <c:v>28.175000000000001</c:v>
                </c:pt>
                <c:pt idx="20287">
                  <c:v>28.176388888888901</c:v>
                </c:pt>
                <c:pt idx="20288">
                  <c:v>28.177777777777798</c:v>
                </c:pt>
                <c:pt idx="20289">
                  <c:v>28.179166666666699</c:v>
                </c:pt>
                <c:pt idx="20290">
                  <c:v>28.1805555555556</c:v>
                </c:pt>
                <c:pt idx="20291">
                  <c:v>28.181944444444401</c:v>
                </c:pt>
                <c:pt idx="20292">
                  <c:v>28.183333333333302</c:v>
                </c:pt>
                <c:pt idx="20293">
                  <c:v>28.184722222222199</c:v>
                </c:pt>
                <c:pt idx="20294">
                  <c:v>28.186111111111099</c:v>
                </c:pt>
                <c:pt idx="20295">
                  <c:v>28.1875</c:v>
                </c:pt>
                <c:pt idx="20296">
                  <c:v>28.188888888888901</c:v>
                </c:pt>
                <c:pt idx="20297">
                  <c:v>28.190277777777801</c:v>
                </c:pt>
                <c:pt idx="20298">
                  <c:v>28.191666666666698</c:v>
                </c:pt>
                <c:pt idx="20299">
                  <c:v>28.193055555555599</c:v>
                </c:pt>
                <c:pt idx="20300">
                  <c:v>28.1944444444444</c:v>
                </c:pt>
                <c:pt idx="20301">
                  <c:v>28.195833333333301</c:v>
                </c:pt>
                <c:pt idx="20302">
                  <c:v>28.197222222222202</c:v>
                </c:pt>
                <c:pt idx="20303">
                  <c:v>28.198611111111099</c:v>
                </c:pt>
                <c:pt idx="20304">
                  <c:v>28.2</c:v>
                </c:pt>
                <c:pt idx="20305">
                  <c:v>28.2013888888889</c:v>
                </c:pt>
                <c:pt idx="20306">
                  <c:v>28.202777777777801</c:v>
                </c:pt>
                <c:pt idx="20307">
                  <c:v>28.204166666666701</c:v>
                </c:pt>
                <c:pt idx="20308">
                  <c:v>28.205555555555598</c:v>
                </c:pt>
                <c:pt idx="20309">
                  <c:v>28.2069444444444</c:v>
                </c:pt>
                <c:pt idx="20310">
                  <c:v>28.2083333333333</c:v>
                </c:pt>
                <c:pt idx="20311">
                  <c:v>28.209722222222201</c:v>
                </c:pt>
                <c:pt idx="20312">
                  <c:v>28.211111111111101</c:v>
                </c:pt>
                <c:pt idx="20313">
                  <c:v>28.212499999999999</c:v>
                </c:pt>
                <c:pt idx="20314">
                  <c:v>28.213888888888899</c:v>
                </c:pt>
                <c:pt idx="20315">
                  <c:v>28.2152777777778</c:v>
                </c:pt>
                <c:pt idx="20316">
                  <c:v>28.216666666666701</c:v>
                </c:pt>
                <c:pt idx="20317">
                  <c:v>28.218055555555601</c:v>
                </c:pt>
                <c:pt idx="20318">
                  <c:v>28.219444444444399</c:v>
                </c:pt>
                <c:pt idx="20319">
                  <c:v>28.220833333333299</c:v>
                </c:pt>
                <c:pt idx="20320">
                  <c:v>28.2222222222222</c:v>
                </c:pt>
                <c:pt idx="20321">
                  <c:v>28.223611111111101</c:v>
                </c:pt>
                <c:pt idx="20322">
                  <c:v>28.225000000000001</c:v>
                </c:pt>
                <c:pt idx="20323">
                  <c:v>28.226388888888899</c:v>
                </c:pt>
                <c:pt idx="20324">
                  <c:v>28.227777777777799</c:v>
                </c:pt>
                <c:pt idx="20325">
                  <c:v>28.2291666666667</c:v>
                </c:pt>
                <c:pt idx="20326">
                  <c:v>28.2305555555556</c:v>
                </c:pt>
                <c:pt idx="20327">
                  <c:v>28.231944444444402</c:v>
                </c:pt>
                <c:pt idx="20328">
                  <c:v>28.233333333333299</c:v>
                </c:pt>
                <c:pt idx="20329">
                  <c:v>28.234722222222199</c:v>
                </c:pt>
                <c:pt idx="20330">
                  <c:v>28.2361111111111</c:v>
                </c:pt>
                <c:pt idx="20331">
                  <c:v>28.237500000000001</c:v>
                </c:pt>
                <c:pt idx="20332">
                  <c:v>28.238888888888901</c:v>
                </c:pt>
                <c:pt idx="20333">
                  <c:v>28.240277777777798</c:v>
                </c:pt>
                <c:pt idx="20334">
                  <c:v>28.241666666666699</c:v>
                </c:pt>
                <c:pt idx="20335">
                  <c:v>28.2430555555556</c:v>
                </c:pt>
                <c:pt idx="20336">
                  <c:v>28.244444444444401</c:v>
                </c:pt>
                <c:pt idx="20337">
                  <c:v>28.245833333333302</c:v>
                </c:pt>
                <c:pt idx="20338">
                  <c:v>28.247222222222199</c:v>
                </c:pt>
                <c:pt idx="20339">
                  <c:v>28.248611111111099</c:v>
                </c:pt>
                <c:pt idx="20340">
                  <c:v>28.25</c:v>
                </c:pt>
                <c:pt idx="20341">
                  <c:v>28.251388888888901</c:v>
                </c:pt>
                <c:pt idx="20342">
                  <c:v>28.252777777777801</c:v>
                </c:pt>
                <c:pt idx="20343">
                  <c:v>28.254166666666698</c:v>
                </c:pt>
                <c:pt idx="20344">
                  <c:v>28.255555555555599</c:v>
                </c:pt>
                <c:pt idx="20345">
                  <c:v>28.2569444444444</c:v>
                </c:pt>
                <c:pt idx="20346">
                  <c:v>28.258333333333301</c:v>
                </c:pt>
                <c:pt idx="20347">
                  <c:v>28.259722222222202</c:v>
                </c:pt>
                <c:pt idx="20348">
                  <c:v>28.261111111111099</c:v>
                </c:pt>
                <c:pt idx="20349">
                  <c:v>28.262499999999999</c:v>
                </c:pt>
                <c:pt idx="20350">
                  <c:v>28.2638888888889</c:v>
                </c:pt>
                <c:pt idx="20351">
                  <c:v>28.265277777777801</c:v>
                </c:pt>
                <c:pt idx="20352">
                  <c:v>28.266666666666701</c:v>
                </c:pt>
                <c:pt idx="20353">
                  <c:v>28.268055555555598</c:v>
                </c:pt>
                <c:pt idx="20354">
                  <c:v>28.2694444444444</c:v>
                </c:pt>
                <c:pt idx="20355">
                  <c:v>28.2708333333333</c:v>
                </c:pt>
                <c:pt idx="20356">
                  <c:v>28.272222222222201</c:v>
                </c:pt>
                <c:pt idx="20357">
                  <c:v>28.273611111111101</c:v>
                </c:pt>
                <c:pt idx="20358">
                  <c:v>28.274999999999999</c:v>
                </c:pt>
                <c:pt idx="20359">
                  <c:v>28.276388888888899</c:v>
                </c:pt>
                <c:pt idx="20360">
                  <c:v>28.2777777777778</c:v>
                </c:pt>
                <c:pt idx="20361">
                  <c:v>28.279166666666701</c:v>
                </c:pt>
                <c:pt idx="20362">
                  <c:v>28.280555555555601</c:v>
                </c:pt>
                <c:pt idx="20363">
                  <c:v>28.281944444444399</c:v>
                </c:pt>
                <c:pt idx="20364">
                  <c:v>28.283333333333299</c:v>
                </c:pt>
                <c:pt idx="20365">
                  <c:v>28.2847222222222</c:v>
                </c:pt>
                <c:pt idx="20366">
                  <c:v>28.286111111111101</c:v>
                </c:pt>
                <c:pt idx="20367">
                  <c:v>28.287500000000001</c:v>
                </c:pt>
                <c:pt idx="20368">
                  <c:v>28.288888888888899</c:v>
                </c:pt>
                <c:pt idx="20369">
                  <c:v>28.290277777777799</c:v>
                </c:pt>
                <c:pt idx="20370">
                  <c:v>28.2916666666667</c:v>
                </c:pt>
                <c:pt idx="20371">
                  <c:v>28.2930555555556</c:v>
                </c:pt>
                <c:pt idx="20372">
                  <c:v>28.294444444444402</c:v>
                </c:pt>
                <c:pt idx="20373">
                  <c:v>28.295833333333299</c:v>
                </c:pt>
                <c:pt idx="20374">
                  <c:v>28.297222222222199</c:v>
                </c:pt>
                <c:pt idx="20375">
                  <c:v>28.2986111111111</c:v>
                </c:pt>
                <c:pt idx="20376">
                  <c:v>28.3</c:v>
                </c:pt>
                <c:pt idx="20377">
                  <c:v>28.301388888888901</c:v>
                </c:pt>
                <c:pt idx="20378">
                  <c:v>28.302777777777798</c:v>
                </c:pt>
                <c:pt idx="20379">
                  <c:v>28.304166666666699</c:v>
                </c:pt>
                <c:pt idx="20380">
                  <c:v>28.3055555555556</c:v>
                </c:pt>
                <c:pt idx="20381">
                  <c:v>28.306944444444401</c:v>
                </c:pt>
                <c:pt idx="20382">
                  <c:v>28.308333333333302</c:v>
                </c:pt>
                <c:pt idx="20383">
                  <c:v>28.309722222222199</c:v>
                </c:pt>
                <c:pt idx="20384">
                  <c:v>28.311111111111099</c:v>
                </c:pt>
                <c:pt idx="20385">
                  <c:v>28.3125</c:v>
                </c:pt>
                <c:pt idx="20386">
                  <c:v>28.313888888888901</c:v>
                </c:pt>
                <c:pt idx="20387">
                  <c:v>28.315277777777801</c:v>
                </c:pt>
                <c:pt idx="20388">
                  <c:v>28.316666666666698</c:v>
                </c:pt>
                <c:pt idx="20389">
                  <c:v>28.318055555555599</c:v>
                </c:pt>
                <c:pt idx="20390">
                  <c:v>28.3194444444444</c:v>
                </c:pt>
                <c:pt idx="20391">
                  <c:v>28.320833333333301</c:v>
                </c:pt>
                <c:pt idx="20392">
                  <c:v>28.322222222222202</c:v>
                </c:pt>
                <c:pt idx="20393">
                  <c:v>28.323611111111099</c:v>
                </c:pt>
                <c:pt idx="20394">
                  <c:v>28.324999999999999</c:v>
                </c:pt>
                <c:pt idx="20395">
                  <c:v>28.3263888888889</c:v>
                </c:pt>
                <c:pt idx="20396">
                  <c:v>28.327777777777801</c:v>
                </c:pt>
                <c:pt idx="20397">
                  <c:v>28.329166666666701</c:v>
                </c:pt>
                <c:pt idx="20398">
                  <c:v>28.330555555555598</c:v>
                </c:pt>
                <c:pt idx="20399">
                  <c:v>28.3319444444444</c:v>
                </c:pt>
                <c:pt idx="20400">
                  <c:v>28.3333333333333</c:v>
                </c:pt>
                <c:pt idx="20401">
                  <c:v>28.334722222222201</c:v>
                </c:pt>
                <c:pt idx="20402">
                  <c:v>28.336111111111101</c:v>
                </c:pt>
                <c:pt idx="20403">
                  <c:v>28.337499999999999</c:v>
                </c:pt>
                <c:pt idx="20404">
                  <c:v>28.338888888888899</c:v>
                </c:pt>
                <c:pt idx="20405">
                  <c:v>28.3402777777778</c:v>
                </c:pt>
                <c:pt idx="20406">
                  <c:v>28.341666666666701</c:v>
                </c:pt>
                <c:pt idx="20407">
                  <c:v>28.343055555555601</c:v>
                </c:pt>
                <c:pt idx="20408">
                  <c:v>28.344444444444399</c:v>
                </c:pt>
                <c:pt idx="20409">
                  <c:v>28.345833333333299</c:v>
                </c:pt>
                <c:pt idx="20410">
                  <c:v>28.3472222222222</c:v>
                </c:pt>
                <c:pt idx="20411">
                  <c:v>28.348611111111101</c:v>
                </c:pt>
                <c:pt idx="20412">
                  <c:v>28.35</c:v>
                </c:pt>
                <c:pt idx="20413">
                  <c:v>28.351388888888899</c:v>
                </c:pt>
                <c:pt idx="20414">
                  <c:v>28.352777777777799</c:v>
                </c:pt>
                <c:pt idx="20415">
                  <c:v>28.3541666666667</c:v>
                </c:pt>
                <c:pt idx="20416">
                  <c:v>28.3555555555556</c:v>
                </c:pt>
                <c:pt idx="20417">
                  <c:v>28.356944444444402</c:v>
                </c:pt>
                <c:pt idx="20418">
                  <c:v>28.358333333333299</c:v>
                </c:pt>
                <c:pt idx="20419">
                  <c:v>28.359722222222199</c:v>
                </c:pt>
                <c:pt idx="20420">
                  <c:v>28.3611111111111</c:v>
                </c:pt>
                <c:pt idx="20421">
                  <c:v>28.362500000000001</c:v>
                </c:pt>
                <c:pt idx="20422">
                  <c:v>28.363888888888901</c:v>
                </c:pt>
                <c:pt idx="20423">
                  <c:v>28.365277777777798</c:v>
                </c:pt>
                <c:pt idx="20424">
                  <c:v>28.366666666666699</c:v>
                </c:pt>
                <c:pt idx="20425">
                  <c:v>28.3680555555556</c:v>
                </c:pt>
                <c:pt idx="20426">
                  <c:v>28.369444444444401</c:v>
                </c:pt>
                <c:pt idx="20427">
                  <c:v>28.370833333333302</c:v>
                </c:pt>
                <c:pt idx="20428">
                  <c:v>28.372222222222199</c:v>
                </c:pt>
                <c:pt idx="20429">
                  <c:v>28.373611111111099</c:v>
                </c:pt>
                <c:pt idx="20430">
                  <c:v>28.375</c:v>
                </c:pt>
                <c:pt idx="20431">
                  <c:v>28.376388888888901</c:v>
                </c:pt>
                <c:pt idx="20432">
                  <c:v>28.377777777777801</c:v>
                </c:pt>
                <c:pt idx="20433">
                  <c:v>28.379166666666698</c:v>
                </c:pt>
                <c:pt idx="20434">
                  <c:v>28.380555555555599</c:v>
                </c:pt>
                <c:pt idx="20435">
                  <c:v>28.3819444444444</c:v>
                </c:pt>
                <c:pt idx="20436">
                  <c:v>28.383333333333301</c:v>
                </c:pt>
                <c:pt idx="20437">
                  <c:v>28.384722222222202</c:v>
                </c:pt>
                <c:pt idx="20438">
                  <c:v>28.386111111111099</c:v>
                </c:pt>
                <c:pt idx="20439">
                  <c:v>28.387499999999999</c:v>
                </c:pt>
                <c:pt idx="20440">
                  <c:v>28.3888888888889</c:v>
                </c:pt>
                <c:pt idx="20441">
                  <c:v>28.390277777777801</c:v>
                </c:pt>
                <c:pt idx="20442">
                  <c:v>28.391666666666701</c:v>
                </c:pt>
                <c:pt idx="20443">
                  <c:v>28.393055555555598</c:v>
                </c:pt>
                <c:pt idx="20444">
                  <c:v>28.3944444444444</c:v>
                </c:pt>
                <c:pt idx="20445">
                  <c:v>28.3958333333333</c:v>
                </c:pt>
                <c:pt idx="20446">
                  <c:v>28.397222222222201</c:v>
                </c:pt>
                <c:pt idx="20447">
                  <c:v>28.398611111111101</c:v>
                </c:pt>
                <c:pt idx="20448">
                  <c:v>28.4</c:v>
                </c:pt>
                <c:pt idx="20449">
                  <c:v>28.401388888888899</c:v>
                </c:pt>
                <c:pt idx="20450">
                  <c:v>28.4027777777778</c:v>
                </c:pt>
                <c:pt idx="20451">
                  <c:v>28.404166666666701</c:v>
                </c:pt>
                <c:pt idx="20452">
                  <c:v>28.405555555555601</c:v>
                </c:pt>
                <c:pt idx="20453">
                  <c:v>28.406944444444399</c:v>
                </c:pt>
                <c:pt idx="20454">
                  <c:v>28.408333333333299</c:v>
                </c:pt>
                <c:pt idx="20455">
                  <c:v>28.4097222222222</c:v>
                </c:pt>
                <c:pt idx="20456">
                  <c:v>28.411111111111101</c:v>
                </c:pt>
                <c:pt idx="20457">
                  <c:v>28.412500000000001</c:v>
                </c:pt>
                <c:pt idx="20458">
                  <c:v>28.413888888888899</c:v>
                </c:pt>
                <c:pt idx="20459">
                  <c:v>28.415277777777799</c:v>
                </c:pt>
                <c:pt idx="20460">
                  <c:v>28.4166666666667</c:v>
                </c:pt>
                <c:pt idx="20461">
                  <c:v>28.4180555555556</c:v>
                </c:pt>
                <c:pt idx="20462">
                  <c:v>28.419444444444402</c:v>
                </c:pt>
                <c:pt idx="20463">
                  <c:v>28.420833333333299</c:v>
                </c:pt>
                <c:pt idx="20464">
                  <c:v>28.422222222222199</c:v>
                </c:pt>
                <c:pt idx="20465">
                  <c:v>28.4236111111111</c:v>
                </c:pt>
                <c:pt idx="20466">
                  <c:v>28.425000000000001</c:v>
                </c:pt>
                <c:pt idx="20467">
                  <c:v>28.426388888888901</c:v>
                </c:pt>
                <c:pt idx="20468">
                  <c:v>28.427777777777798</c:v>
                </c:pt>
                <c:pt idx="20469">
                  <c:v>28.429166666666699</c:v>
                </c:pt>
                <c:pt idx="20470">
                  <c:v>28.4305555555556</c:v>
                </c:pt>
                <c:pt idx="20471">
                  <c:v>28.431944444444401</c:v>
                </c:pt>
                <c:pt idx="20472">
                  <c:v>28.433333333333302</c:v>
                </c:pt>
                <c:pt idx="20473">
                  <c:v>28.434722222222199</c:v>
                </c:pt>
                <c:pt idx="20474">
                  <c:v>28.436111111111099</c:v>
                </c:pt>
                <c:pt idx="20475">
                  <c:v>28.4375</c:v>
                </c:pt>
                <c:pt idx="20476">
                  <c:v>28.438888888888901</c:v>
                </c:pt>
                <c:pt idx="20477">
                  <c:v>28.440277777777801</c:v>
                </c:pt>
                <c:pt idx="20478">
                  <c:v>28.441666666666698</c:v>
                </c:pt>
                <c:pt idx="20479">
                  <c:v>28.443055555555599</c:v>
                </c:pt>
                <c:pt idx="20480">
                  <c:v>28.4444444444444</c:v>
                </c:pt>
                <c:pt idx="20481">
                  <c:v>28.445833333333301</c:v>
                </c:pt>
                <c:pt idx="20482">
                  <c:v>28.447222222222202</c:v>
                </c:pt>
                <c:pt idx="20483">
                  <c:v>28.448611111111099</c:v>
                </c:pt>
                <c:pt idx="20484">
                  <c:v>28.45</c:v>
                </c:pt>
                <c:pt idx="20485">
                  <c:v>28.4513888888889</c:v>
                </c:pt>
                <c:pt idx="20486">
                  <c:v>28.452777777777801</c:v>
                </c:pt>
                <c:pt idx="20487">
                  <c:v>28.454166666666701</c:v>
                </c:pt>
                <c:pt idx="20488">
                  <c:v>28.455555555555598</c:v>
                </c:pt>
                <c:pt idx="20489">
                  <c:v>28.4569444444444</c:v>
                </c:pt>
                <c:pt idx="20490">
                  <c:v>28.4583333333333</c:v>
                </c:pt>
                <c:pt idx="20491">
                  <c:v>28.459722222222201</c:v>
                </c:pt>
                <c:pt idx="20492">
                  <c:v>28.461111111111101</c:v>
                </c:pt>
                <c:pt idx="20493">
                  <c:v>28.462499999999999</c:v>
                </c:pt>
                <c:pt idx="20494">
                  <c:v>28.463888888888899</c:v>
                </c:pt>
                <c:pt idx="20495">
                  <c:v>28.4652777777778</c:v>
                </c:pt>
                <c:pt idx="20496">
                  <c:v>28.466666666666701</c:v>
                </c:pt>
                <c:pt idx="20497">
                  <c:v>28.468055555555601</c:v>
                </c:pt>
                <c:pt idx="20498">
                  <c:v>28.469444444444399</c:v>
                </c:pt>
                <c:pt idx="20499">
                  <c:v>28.470833333333299</c:v>
                </c:pt>
                <c:pt idx="20500">
                  <c:v>28.4722222222222</c:v>
                </c:pt>
                <c:pt idx="20501">
                  <c:v>28.473611111111101</c:v>
                </c:pt>
                <c:pt idx="20502">
                  <c:v>28.475000000000001</c:v>
                </c:pt>
                <c:pt idx="20503">
                  <c:v>28.476388888888899</c:v>
                </c:pt>
                <c:pt idx="20504">
                  <c:v>28.477777777777799</c:v>
                </c:pt>
                <c:pt idx="20505">
                  <c:v>28.4791666666667</c:v>
                </c:pt>
                <c:pt idx="20506">
                  <c:v>28.4805555555556</c:v>
                </c:pt>
                <c:pt idx="20507">
                  <c:v>28.481944444444402</c:v>
                </c:pt>
                <c:pt idx="20508">
                  <c:v>28.483333333333299</c:v>
                </c:pt>
                <c:pt idx="20509">
                  <c:v>28.484722222222199</c:v>
                </c:pt>
                <c:pt idx="20510">
                  <c:v>28.4861111111111</c:v>
                </c:pt>
                <c:pt idx="20511">
                  <c:v>28.487500000000001</c:v>
                </c:pt>
                <c:pt idx="20512">
                  <c:v>28.488888888888901</c:v>
                </c:pt>
                <c:pt idx="20513">
                  <c:v>28.490277777777798</c:v>
                </c:pt>
                <c:pt idx="20514">
                  <c:v>28.491666666666699</c:v>
                </c:pt>
                <c:pt idx="20515">
                  <c:v>28.4930555555556</c:v>
                </c:pt>
                <c:pt idx="20516">
                  <c:v>28.494444444444401</c:v>
                </c:pt>
                <c:pt idx="20517">
                  <c:v>28.495833333333302</c:v>
                </c:pt>
                <c:pt idx="20518">
                  <c:v>28.497222222222199</c:v>
                </c:pt>
                <c:pt idx="20519">
                  <c:v>28.498611111111099</c:v>
                </c:pt>
                <c:pt idx="20520">
                  <c:v>28.5</c:v>
                </c:pt>
                <c:pt idx="20521">
                  <c:v>28.501388888888901</c:v>
                </c:pt>
                <c:pt idx="20522">
                  <c:v>28.502777777777801</c:v>
                </c:pt>
                <c:pt idx="20523">
                  <c:v>28.504166666666698</c:v>
                </c:pt>
                <c:pt idx="20524">
                  <c:v>28.505555555555599</c:v>
                </c:pt>
                <c:pt idx="20525">
                  <c:v>28.5069444444444</c:v>
                </c:pt>
                <c:pt idx="20526">
                  <c:v>28.508333333333301</c:v>
                </c:pt>
                <c:pt idx="20527">
                  <c:v>28.509722222222202</c:v>
                </c:pt>
                <c:pt idx="20528">
                  <c:v>28.511111111111099</c:v>
                </c:pt>
                <c:pt idx="20529">
                  <c:v>28.512499999999999</c:v>
                </c:pt>
                <c:pt idx="20530">
                  <c:v>28.5138888888889</c:v>
                </c:pt>
                <c:pt idx="20531">
                  <c:v>28.515277777777801</c:v>
                </c:pt>
                <c:pt idx="20532">
                  <c:v>28.516666666666701</c:v>
                </c:pt>
                <c:pt idx="20533">
                  <c:v>28.518055555555598</c:v>
                </c:pt>
                <c:pt idx="20534">
                  <c:v>28.5194444444444</c:v>
                </c:pt>
                <c:pt idx="20535">
                  <c:v>28.5208333333333</c:v>
                </c:pt>
                <c:pt idx="20536">
                  <c:v>28.522222222222201</c:v>
                </c:pt>
                <c:pt idx="20537">
                  <c:v>28.523611111111101</c:v>
                </c:pt>
                <c:pt idx="20538">
                  <c:v>28.524999999999999</c:v>
                </c:pt>
                <c:pt idx="20539">
                  <c:v>28.526388888888899</c:v>
                </c:pt>
                <c:pt idx="20540">
                  <c:v>28.5277777777778</c:v>
                </c:pt>
                <c:pt idx="20541">
                  <c:v>28.529166666666701</c:v>
                </c:pt>
                <c:pt idx="20542">
                  <c:v>28.530555555555601</c:v>
                </c:pt>
                <c:pt idx="20543">
                  <c:v>28.531944444444399</c:v>
                </c:pt>
                <c:pt idx="20544">
                  <c:v>28.533333333333299</c:v>
                </c:pt>
                <c:pt idx="20545">
                  <c:v>28.5347222222222</c:v>
                </c:pt>
                <c:pt idx="20546">
                  <c:v>28.536111111111101</c:v>
                </c:pt>
                <c:pt idx="20547">
                  <c:v>28.537500000000001</c:v>
                </c:pt>
                <c:pt idx="20548">
                  <c:v>28.538888888888899</c:v>
                </c:pt>
                <c:pt idx="20549">
                  <c:v>28.540277777777799</c:v>
                </c:pt>
                <c:pt idx="20550">
                  <c:v>28.5416666666667</c:v>
                </c:pt>
                <c:pt idx="20551">
                  <c:v>28.5430555555556</c:v>
                </c:pt>
                <c:pt idx="20552">
                  <c:v>28.544444444444402</c:v>
                </c:pt>
                <c:pt idx="20553">
                  <c:v>28.545833333333299</c:v>
                </c:pt>
                <c:pt idx="20554">
                  <c:v>28.547222222222199</c:v>
                </c:pt>
                <c:pt idx="20555">
                  <c:v>28.5486111111111</c:v>
                </c:pt>
                <c:pt idx="20556">
                  <c:v>28.55</c:v>
                </c:pt>
                <c:pt idx="20557">
                  <c:v>28.551388888888901</c:v>
                </c:pt>
                <c:pt idx="20558">
                  <c:v>28.552777777777798</c:v>
                </c:pt>
                <c:pt idx="20559">
                  <c:v>28.554166666666699</c:v>
                </c:pt>
                <c:pt idx="20560">
                  <c:v>28.5555555555556</c:v>
                </c:pt>
                <c:pt idx="20561">
                  <c:v>28.556944444444401</c:v>
                </c:pt>
                <c:pt idx="20562">
                  <c:v>28.558333333333302</c:v>
                </c:pt>
                <c:pt idx="20563">
                  <c:v>28.559722222222199</c:v>
                </c:pt>
                <c:pt idx="20564">
                  <c:v>28.561111111111099</c:v>
                </c:pt>
                <c:pt idx="20565">
                  <c:v>28.5625</c:v>
                </c:pt>
                <c:pt idx="20566">
                  <c:v>28.563888888888901</c:v>
                </c:pt>
                <c:pt idx="20567">
                  <c:v>28.565277777777801</c:v>
                </c:pt>
                <c:pt idx="20568">
                  <c:v>28.566666666666698</c:v>
                </c:pt>
                <c:pt idx="20569">
                  <c:v>28.568055555555599</c:v>
                </c:pt>
                <c:pt idx="20570">
                  <c:v>28.5694444444444</c:v>
                </c:pt>
                <c:pt idx="20571">
                  <c:v>28.570833333333301</c:v>
                </c:pt>
                <c:pt idx="20572">
                  <c:v>28.572222222222202</c:v>
                </c:pt>
                <c:pt idx="20573">
                  <c:v>28.573611111111099</c:v>
                </c:pt>
                <c:pt idx="20574">
                  <c:v>28.574999999999999</c:v>
                </c:pt>
                <c:pt idx="20575">
                  <c:v>28.5763888888889</c:v>
                </c:pt>
                <c:pt idx="20576">
                  <c:v>28.577777777777801</c:v>
                </c:pt>
                <c:pt idx="20577">
                  <c:v>28.579166666666701</c:v>
                </c:pt>
                <c:pt idx="20578">
                  <c:v>28.580555555555598</c:v>
                </c:pt>
                <c:pt idx="20579">
                  <c:v>28.5819444444444</c:v>
                </c:pt>
                <c:pt idx="20580">
                  <c:v>28.5833333333333</c:v>
                </c:pt>
                <c:pt idx="20581">
                  <c:v>28.584722222222201</c:v>
                </c:pt>
                <c:pt idx="20582">
                  <c:v>28.586111111111101</c:v>
                </c:pt>
                <c:pt idx="20583">
                  <c:v>28.587499999999999</c:v>
                </c:pt>
                <c:pt idx="20584">
                  <c:v>28.588888888888899</c:v>
                </c:pt>
                <c:pt idx="20585">
                  <c:v>28.5902777777778</c:v>
                </c:pt>
                <c:pt idx="20586">
                  <c:v>28.591666666666701</c:v>
                </c:pt>
                <c:pt idx="20587">
                  <c:v>28.593055555555601</c:v>
                </c:pt>
                <c:pt idx="20588">
                  <c:v>28.594444444444399</c:v>
                </c:pt>
                <c:pt idx="20589">
                  <c:v>28.595833333333299</c:v>
                </c:pt>
                <c:pt idx="20590">
                  <c:v>28.5972222222222</c:v>
                </c:pt>
                <c:pt idx="20591">
                  <c:v>28.598611111111101</c:v>
                </c:pt>
                <c:pt idx="20592">
                  <c:v>28.6</c:v>
                </c:pt>
                <c:pt idx="20593">
                  <c:v>28.601388888888899</c:v>
                </c:pt>
                <c:pt idx="20594">
                  <c:v>28.602777777777799</c:v>
                </c:pt>
                <c:pt idx="20595">
                  <c:v>28.6041666666667</c:v>
                </c:pt>
                <c:pt idx="20596">
                  <c:v>28.6055555555556</c:v>
                </c:pt>
                <c:pt idx="20597">
                  <c:v>28.606944444444402</c:v>
                </c:pt>
                <c:pt idx="20598">
                  <c:v>28.608333333333299</c:v>
                </c:pt>
                <c:pt idx="20599">
                  <c:v>28.609722222222199</c:v>
                </c:pt>
                <c:pt idx="20600">
                  <c:v>28.6111111111111</c:v>
                </c:pt>
                <c:pt idx="20601">
                  <c:v>28.612500000000001</c:v>
                </c:pt>
                <c:pt idx="20602">
                  <c:v>28.613888888888901</c:v>
                </c:pt>
                <c:pt idx="20603">
                  <c:v>28.615277777777798</c:v>
                </c:pt>
                <c:pt idx="20604">
                  <c:v>28.616666666666699</c:v>
                </c:pt>
                <c:pt idx="20605">
                  <c:v>28.6180555555556</c:v>
                </c:pt>
                <c:pt idx="20606">
                  <c:v>28.619444444444401</c:v>
                </c:pt>
                <c:pt idx="20607">
                  <c:v>28.620833333333302</c:v>
                </c:pt>
                <c:pt idx="20608">
                  <c:v>28.622222222222199</c:v>
                </c:pt>
                <c:pt idx="20609">
                  <c:v>28.623611111111099</c:v>
                </c:pt>
                <c:pt idx="20610">
                  <c:v>28.625</c:v>
                </c:pt>
                <c:pt idx="20611">
                  <c:v>28.626388888888901</c:v>
                </c:pt>
                <c:pt idx="20612">
                  <c:v>28.627777777777801</c:v>
                </c:pt>
                <c:pt idx="20613">
                  <c:v>28.629166666666698</c:v>
                </c:pt>
                <c:pt idx="20614">
                  <c:v>28.630555555555599</c:v>
                </c:pt>
                <c:pt idx="20615">
                  <c:v>28.6319444444444</c:v>
                </c:pt>
                <c:pt idx="20616">
                  <c:v>28.633333333333301</c:v>
                </c:pt>
                <c:pt idx="20617">
                  <c:v>28.634722222222202</c:v>
                </c:pt>
                <c:pt idx="20618">
                  <c:v>28.636111111111099</c:v>
                </c:pt>
                <c:pt idx="20619">
                  <c:v>28.637499999999999</c:v>
                </c:pt>
                <c:pt idx="20620">
                  <c:v>28.6388888888889</c:v>
                </c:pt>
                <c:pt idx="20621">
                  <c:v>28.640277777777801</c:v>
                </c:pt>
                <c:pt idx="20622">
                  <c:v>28.641666666666701</c:v>
                </c:pt>
                <c:pt idx="20623">
                  <c:v>28.643055555555598</c:v>
                </c:pt>
                <c:pt idx="20624">
                  <c:v>28.6444444444444</c:v>
                </c:pt>
                <c:pt idx="20625">
                  <c:v>28.6458333333333</c:v>
                </c:pt>
                <c:pt idx="20626">
                  <c:v>28.647222222222201</c:v>
                </c:pt>
                <c:pt idx="20627">
                  <c:v>28.648611111111101</c:v>
                </c:pt>
                <c:pt idx="20628">
                  <c:v>28.65</c:v>
                </c:pt>
                <c:pt idx="20629">
                  <c:v>28.651388888888899</c:v>
                </c:pt>
                <c:pt idx="20630">
                  <c:v>28.6527777777778</c:v>
                </c:pt>
                <c:pt idx="20631">
                  <c:v>28.654166666666701</c:v>
                </c:pt>
                <c:pt idx="20632">
                  <c:v>28.655555555555601</c:v>
                </c:pt>
                <c:pt idx="20633">
                  <c:v>28.656944444444399</c:v>
                </c:pt>
                <c:pt idx="20634">
                  <c:v>28.658333333333299</c:v>
                </c:pt>
                <c:pt idx="20635">
                  <c:v>28.6597222222222</c:v>
                </c:pt>
                <c:pt idx="20636">
                  <c:v>28.661111111111101</c:v>
                </c:pt>
                <c:pt idx="20637">
                  <c:v>28.662500000000001</c:v>
                </c:pt>
                <c:pt idx="20638">
                  <c:v>28.663888888888899</c:v>
                </c:pt>
                <c:pt idx="20639">
                  <c:v>28.665277777777799</c:v>
                </c:pt>
                <c:pt idx="20640">
                  <c:v>28.6666666666667</c:v>
                </c:pt>
                <c:pt idx="20641">
                  <c:v>28.6680555555556</c:v>
                </c:pt>
                <c:pt idx="20642">
                  <c:v>28.669444444444402</c:v>
                </c:pt>
                <c:pt idx="20643">
                  <c:v>28.670833333333299</c:v>
                </c:pt>
                <c:pt idx="20644">
                  <c:v>28.672222222222199</c:v>
                </c:pt>
                <c:pt idx="20645">
                  <c:v>28.6736111111111</c:v>
                </c:pt>
                <c:pt idx="20646">
                  <c:v>28.675000000000001</c:v>
                </c:pt>
                <c:pt idx="20647">
                  <c:v>28.676388888888901</c:v>
                </c:pt>
                <c:pt idx="20648">
                  <c:v>28.677777777777798</c:v>
                </c:pt>
                <c:pt idx="20649">
                  <c:v>28.679166666666699</c:v>
                </c:pt>
                <c:pt idx="20650">
                  <c:v>28.6805555555556</c:v>
                </c:pt>
                <c:pt idx="20651">
                  <c:v>28.681944444444401</c:v>
                </c:pt>
                <c:pt idx="20652">
                  <c:v>28.683333333333302</c:v>
                </c:pt>
                <c:pt idx="20653">
                  <c:v>28.684722222222199</c:v>
                </c:pt>
                <c:pt idx="20654">
                  <c:v>28.686111111111099</c:v>
                </c:pt>
                <c:pt idx="20655">
                  <c:v>28.6875</c:v>
                </c:pt>
                <c:pt idx="20656">
                  <c:v>28.688888888888901</c:v>
                </c:pt>
                <c:pt idx="20657">
                  <c:v>28.690277777777801</c:v>
                </c:pt>
                <c:pt idx="20658">
                  <c:v>28.691666666666698</c:v>
                </c:pt>
                <c:pt idx="20659">
                  <c:v>28.693055555555599</c:v>
                </c:pt>
                <c:pt idx="20660">
                  <c:v>28.6944444444444</c:v>
                </c:pt>
                <c:pt idx="20661">
                  <c:v>28.695833333333301</c:v>
                </c:pt>
                <c:pt idx="20662">
                  <c:v>28.697222222222202</c:v>
                </c:pt>
                <c:pt idx="20663">
                  <c:v>28.698611111111099</c:v>
                </c:pt>
                <c:pt idx="20664">
                  <c:v>28.7</c:v>
                </c:pt>
                <c:pt idx="20665">
                  <c:v>28.7013888888889</c:v>
                </c:pt>
                <c:pt idx="20666">
                  <c:v>28.702777777777801</c:v>
                </c:pt>
                <c:pt idx="20667">
                  <c:v>28.704166666666701</c:v>
                </c:pt>
                <c:pt idx="20668">
                  <c:v>28.705555555555598</c:v>
                </c:pt>
                <c:pt idx="20669">
                  <c:v>28.7069444444444</c:v>
                </c:pt>
                <c:pt idx="20670">
                  <c:v>28.7083333333333</c:v>
                </c:pt>
                <c:pt idx="20671">
                  <c:v>28.709722222222201</c:v>
                </c:pt>
                <c:pt idx="20672">
                  <c:v>28.711111111111101</c:v>
                </c:pt>
                <c:pt idx="20673">
                  <c:v>28.712499999999999</c:v>
                </c:pt>
                <c:pt idx="20674">
                  <c:v>28.713888888888899</c:v>
                </c:pt>
                <c:pt idx="20675">
                  <c:v>28.7152777777778</c:v>
                </c:pt>
                <c:pt idx="20676">
                  <c:v>28.716666666666701</c:v>
                </c:pt>
                <c:pt idx="20677">
                  <c:v>28.718055555555601</c:v>
                </c:pt>
                <c:pt idx="20678">
                  <c:v>28.719444444444399</c:v>
                </c:pt>
                <c:pt idx="20679">
                  <c:v>28.720833333333299</c:v>
                </c:pt>
                <c:pt idx="20680">
                  <c:v>28.7222222222222</c:v>
                </c:pt>
                <c:pt idx="20681">
                  <c:v>28.723611111111101</c:v>
                </c:pt>
                <c:pt idx="20682">
                  <c:v>28.725000000000001</c:v>
                </c:pt>
                <c:pt idx="20683">
                  <c:v>28.726388888888899</c:v>
                </c:pt>
                <c:pt idx="20684">
                  <c:v>28.727777777777799</c:v>
                </c:pt>
                <c:pt idx="20685">
                  <c:v>28.7291666666667</c:v>
                </c:pt>
                <c:pt idx="20686">
                  <c:v>28.7305555555556</c:v>
                </c:pt>
                <c:pt idx="20687">
                  <c:v>28.731944444444402</c:v>
                </c:pt>
                <c:pt idx="20688">
                  <c:v>28.733333333333299</c:v>
                </c:pt>
                <c:pt idx="20689">
                  <c:v>28.734722222222199</c:v>
                </c:pt>
                <c:pt idx="20690">
                  <c:v>28.7361111111111</c:v>
                </c:pt>
                <c:pt idx="20691">
                  <c:v>28.737500000000001</c:v>
                </c:pt>
                <c:pt idx="20692">
                  <c:v>28.738888888888901</c:v>
                </c:pt>
                <c:pt idx="20693">
                  <c:v>28.740277777777798</c:v>
                </c:pt>
                <c:pt idx="20694">
                  <c:v>28.741666666666699</c:v>
                </c:pt>
                <c:pt idx="20695">
                  <c:v>28.7430555555556</c:v>
                </c:pt>
                <c:pt idx="20696">
                  <c:v>28.744444444444401</c:v>
                </c:pt>
                <c:pt idx="20697">
                  <c:v>28.745833333333302</c:v>
                </c:pt>
                <c:pt idx="20698">
                  <c:v>28.747222222222199</c:v>
                </c:pt>
                <c:pt idx="20699">
                  <c:v>28.748611111111099</c:v>
                </c:pt>
                <c:pt idx="20700">
                  <c:v>28.75</c:v>
                </c:pt>
                <c:pt idx="20701">
                  <c:v>28.751388888888901</c:v>
                </c:pt>
                <c:pt idx="20702">
                  <c:v>28.752777777777801</c:v>
                </c:pt>
                <c:pt idx="20703">
                  <c:v>28.754166666666698</c:v>
                </c:pt>
                <c:pt idx="20704">
                  <c:v>28.755555555555599</c:v>
                </c:pt>
                <c:pt idx="20705">
                  <c:v>28.7569444444444</c:v>
                </c:pt>
                <c:pt idx="20706">
                  <c:v>28.758333333333301</c:v>
                </c:pt>
                <c:pt idx="20707">
                  <c:v>28.759722222222202</c:v>
                </c:pt>
                <c:pt idx="20708">
                  <c:v>28.761111111111099</c:v>
                </c:pt>
                <c:pt idx="20709">
                  <c:v>28.762499999999999</c:v>
                </c:pt>
                <c:pt idx="20710">
                  <c:v>28.7638888888889</c:v>
                </c:pt>
                <c:pt idx="20711">
                  <c:v>28.765277777777801</c:v>
                </c:pt>
                <c:pt idx="20712">
                  <c:v>28.766666666666701</c:v>
                </c:pt>
                <c:pt idx="20713">
                  <c:v>28.768055555555598</c:v>
                </c:pt>
                <c:pt idx="20714">
                  <c:v>28.7694444444444</c:v>
                </c:pt>
                <c:pt idx="20715">
                  <c:v>28.7708333333333</c:v>
                </c:pt>
                <c:pt idx="20716">
                  <c:v>28.772222222222201</c:v>
                </c:pt>
                <c:pt idx="20717">
                  <c:v>28.773611111111101</c:v>
                </c:pt>
                <c:pt idx="20718">
                  <c:v>28.774999999999999</c:v>
                </c:pt>
                <c:pt idx="20719">
                  <c:v>28.776388888888899</c:v>
                </c:pt>
                <c:pt idx="20720">
                  <c:v>28.7777777777778</c:v>
                </c:pt>
                <c:pt idx="20721">
                  <c:v>28.779166666666701</c:v>
                </c:pt>
                <c:pt idx="20722">
                  <c:v>28.780555555555601</c:v>
                </c:pt>
                <c:pt idx="20723">
                  <c:v>28.781944444444399</c:v>
                </c:pt>
                <c:pt idx="20724">
                  <c:v>28.783333333333299</c:v>
                </c:pt>
                <c:pt idx="20725">
                  <c:v>28.7847222222222</c:v>
                </c:pt>
                <c:pt idx="20726">
                  <c:v>28.786111111111101</c:v>
                </c:pt>
                <c:pt idx="20727">
                  <c:v>28.787500000000001</c:v>
                </c:pt>
                <c:pt idx="20728">
                  <c:v>28.788888888888899</c:v>
                </c:pt>
                <c:pt idx="20729">
                  <c:v>28.790277777777799</c:v>
                </c:pt>
                <c:pt idx="20730">
                  <c:v>28.7916666666667</c:v>
                </c:pt>
                <c:pt idx="20731">
                  <c:v>28.7930555555556</c:v>
                </c:pt>
                <c:pt idx="20732">
                  <c:v>28.794444444444402</c:v>
                </c:pt>
                <c:pt idx="20733">
                  <c:v>28.795833333333299</c:v>
                </c:pt>
                <c:pt idx="20734">
                  <c:v>28.797222222222199</c:v>
                </c:pt>
                <c:pt idx="20735">
                  <c:v>28.7986111111111</c:v>
                </c:pt>
                <c:pt idx="20736">
                  <c:v>28.8</c:v>
                </c:pt>
                <c:pt idx="20737">
                  <c:v>28.801388888888901</c:v>
                </c:pt>
                <c:pt idx="20738">
                  <c:v>28.802777777777798</c:v>
                </c:pt>
                <c:pt idx="20739">
                  <c:v>28.804166666666699</c:v>
                </c:pt>
                <c:pt idx="20740">
                  <c:v>28.8055555555556</c:v>
                </c:pt>
                <c:pt idx="20741">
                  <c:v>28.806944444444401</c:v>
                </c:pt>
                <c:pt idx="20742">
                  <c:v>28.808333333333302</c:v>
                </c:pt>
                <c:pt idx="20743">
                  <c:v>28.809722222222199</c:v>
                </c:pt>
                <c:pt idx="20744">
                  <c:v>28.811111111111099</c:v>
                </c:pt>
                <c:pt idx="20745">
                  <c:v>28.8125</c:v>
                </c:pt>
                <c:pt idx="20746">
                  <c:v>28.813888888888901</c:v>
                </c:pt>
                <c:pt idx="20747">
                  <c:v>28.815277777777801</c:v>
                </c:pt>
                <c:pt idx="20748">
                  <c:v>28.816666666666698</c:v>
                </c:pt>
                <c:pt idx="20749">
                  <c:v>28.818055555555599</c:v>
                </c:pt>
                <c:pt idx="20750">
                  <c:v>28.8194444444444</c:v>
                </c:pt>
                <c:pt idx="20751">
                  <c:v>28.820833333333301</c:v>
                </c:pt>
                <c:pt idx="20752">
                  <c:v>28.822222222222202</c:v>
                </c:pt>
                <c:pt idx="20753">
                  <c:v>28.823611111111099</c:v>
                </c:pt>
                <c:pt idx="20754">
                  <c:v>28.824999999999999</c:v>
                </c:pt>
                <c:pt idx="20755">
                  <c:v>28.8263888888889</c:v>
                </c:pt>
                <c:pt idx="20756">
                  <c:v>28.827777777777801</c:v>
                </c:pt>
                <c:pt idx="20757">
                  <c:v>28.829166666666701</c:v>
                </c:pt>
                <c:pt idx="20758">
                  <c:v>28.830555555555598</c:v>
                </c:pt>
                <c:pt idx="20759">
                  <c:v>28.8319444444444</c:v>
                </c:pt>
                <c:pt idx="20760">
                  <c:v>28.8333333333333</c:v>
                </c:pt>
                <c:pt idx="20761">
                  <c:v>28.834722222222201</c:v>
                </c:pt>
                <c:pt idx="20762">
                  <c:v>28.836111111111101</c:v>
                </c:pt>
                <c:pt idx="20763">
                  <c:v>28.837499999999999</c:v>
                </c:pt>
                <c:pt idx="20764">
                  <c:v>28.838888888888899</c:v>
                </c:pt>
                <c:pt idx="20765">
                  <c:v>28.8402777777778</c:v>
                </c:pt>
                <c:pt idx="20766">
                  <c:v>28.841666666666701</c:v>
                </c:pt>
                <c:pt idx="20767">
                  <c:v>28.843055555555601</c:v>
                </c:pt>
                <c:pt idx="20768">
                  <c:v>28.844444444444399</c:v>
                </c:pt>
                <c:pt idx="20769">
                  <c:v>28.845833333333299</c:v>
                </c:pt>
                <c:pt idx="20770">
                  <c:v>28.8472222222222</c:v>
                </c:pt>
                <c:pt idx="20771">
                  <c:v>28.848611111111101</c:v>
                </c:pt>
                <c:pt idx="20772">
                  <c:v>28.85</c:v>
                </c:pt>
                <c:pt idx="20773">
                  <c:v>28.851388888888899</c:v>
                </c:pt>
                <c:pt idx="20774">
                  <c:v>28.852777777777799</c:v>
                </c:pt>
                <c:pt idx="20775">
                  <c:v>28.8541666666667</c:v>
                </c:pt>
                <c:pt idx="20776">
                  <c:v>28.8555555555556</c:v>
                </c:pt>
                <c:pt idx="20777">
                  <c:v>28.856944444444402</c:v>
                </c:pt>
                <c:pt idx="20778">
                  <c:v>28.858333333333299</c:v>
                </c:pt>
                <c:pt idx="20779">
                  <c:v>28.859722222222199</c:v>
                </c:pt>
                <c:pt idx="20780">
                  <c:v>28.8611111111111</c:v>
                </c:pt>
                <c:pt idx="20781">
                  <c:v>28.862500000000001</c:v>
                </c:pt>
                <c:pt idx="20782">
                  <c:v>28.863888888888901</c:v>
                </c:pt>
                <c:pt idx="20783">
                  <c:v>28.865277777777798</c:v>
                </c:pt>
                <c:pt idx="20784">
                  <c:v>28.866666666666699</c:v>
                </c:pt>
                <c:pt idx="20785">
                  <c:v>28.8680555555556</c:v>
                </c:pt>
                <c:pt idx="20786">
                  <c:v>28.869444444444401</c:v>
                </c:pt>
                <c:pt idx="20787">
                  <c:v>28.870833333333302</c:v>
                </c:pt>
                <c:pt idx="20788">
                  <c:v>28.872222222222199</c:v>
                </c:pt>
                <c:pt idx="20789">
                  <c:v>28.873611111111099</c:v>
                </c:pt>
                <c:pt idx="20790">
                  <c:v>28.875</c:v>
                </c:pt>
                <c:pt idx="20791">
                  <c:v>28.876388888888901</c:v>
                </c:pt>
                <c:pt idx="20792">
                  <c:v>28.877777777777801</c:v>
                </c:pt>
                <c:pt idx="20793">
                  <c:v>28.879166666666698</c:v>
                </c:pt>
                <c:pt idx="20794">
                  <c:v>28.880555555555599</c:v>
                </c:pt>
                <c:pt idx="20795">
                  <c:v>28.8819444444444</c:v>
                </c:pt>
                <c:pt idx="20796">
                  <c:v>28.883333333333301</c:v>
                </c:pt>
                <c:pt idx="20797">
                  <c:v>28.884722222222202</c:v>
                </c:pt>
                <c:pt idx="20798">
                  <c:v>28.886111111111099</c:v>
                </c:pt>
                <c:pt idx="20799">
                  <c:v>28.887499999999999</c:v>
                </c:pt>
                <c:pt idx="20800">
                  <c:v>28.8888888888889</c:v>
                </c:pt>
                <c:pt idx="20801">
                  <c:v>28.890277777777801</c:v>
                </c:pt>
                <c:pt idx="20802">
                  <c:v>28.891666666666701</c:v>
                </c:pt>
                <c:pt idx="20803">
                  <c:v>28.893055555555598</c:v>
                </c:pt>
                <c:pt idx="20804">
                  <c:v>28.8944444444444</c:v>
                </c:pt>
                <c:pt idx="20805">
                  <c:v>28.8958333333333</c:v>
                </c:pt>
                <c:pt idx="20806">
                  <c:v>28.897222222222201</c:v>
                </c:pt>
                <c:pt idx="20807">
                  <c:v>28.898611111111101</c:v>
                </c:pt>
                <c:pt idx="20808">
                  <c:v>28.9</c:v>
                </c:pt>
                <c:pt idx="20809">
                  <c:v>28.901388888888899</c:v>
                </c:pt>
                <c:pt idx="20810">
                  <c:v>28.9027777777778</c:v>
                </c:pt>
                <c:pt idx="20811">
                  <c:v>28.904166666666701</c:v>
                </c:pt>
                <c:pt idx="20812">
                  <c:v>28.905555555555601</c:v>
                </c:pt>
                <c:pt idx="20813">
                  <c:v>28.906944444444399</c:v>
                </c:pt>
                <c:pt idx="20814">
                  <c:v>28.908333333333299</c:v>
                </c:pt>
                <c:pt idx="20815">
                  <c:v>28.9097222222222</c:v>
                </c:pt>
                <c:pt idx="20816">
                  <c:v>28.911111111111101</c:v>
                </c:pt>
                <c:pt idx="20817">
                  <c:v>28.912500000000001</c:v>
                </c:pt>
                <c:pt idx="20818">
                  <c:v>28.913888888888899</c:v>
                </c:pt>
                <c:pt idx="20819">
                  <c:v>28.915277777777799</c:v>
                </c:pt>
                <c:pt idx="20820">
                  <c:v>28.9166666666667</c:v>
                </c:pt>
                <c:pt idx="20821">
                  <c:v>28.9180555555556</c:v>
                </c:pt>
                <c:pt idx="20822">
                  <c:v>28.919444444444402</c:v>
                </c:pt>
                <c:pt idx="20823">
                  <c:v>28.920833333333299</c:v>
                </c:pt>
                <c:pt idx="20824">
                  <c:v>28.922222222222199</c:v>
                </c:pt>
                <c:pt idx="20825">
                  <c:v>28.9236111111111</c:v>
                </c:pt>
                <c:pt idx="20826">
                  <c:v>28.925000000000001</c:v>
                </c:pt>
                <c:pt idx="20827">
                  <c:v>28.926388888888901</c:v>
                </c:pt>
                <c:pt idx="20828">
                  <c:v>28.927777777777798</c:v>
                </c:pt>
                <c:pt idx="20829">
                  <c:v>28.929166666666699</c:v>
                </c:pt>
                <c:pt idx="20830">
                  <c:v>28.9305555555556</c:v>
                </c:pt>
                <c:pt idx="20831">
                  <c:v>28.931944444444401</c:v>
                </c:pt>
                <c:pt idx="20832">
                  <c:v>28.933333333333302</c:v>
                </c:pt>
                <c:pt idx="20833">
                  <c:v>28.934722222222199</c:v>
                </c:pt>
                <c:pt idx="20834">
                  <c:v>28.936111111111099</c:v>
                </c:pt>
                <c:pt idx="20835">
                  <c:v>28.9375</c:v>
                </c:pt>
                <c:pt idx="20836">
                  <c:v>28.938888888888901</c:v>
                </c:pt>
                <c:pt idx="20837">
                  <c:v>28.940277777777801</c:v>
                </c:pt>
                <c:pt idx="20838">
                  <c:v>28.941666666666698</c:v>
                </c:pt>
                <c:pt idx="20839">
                  <c:v>28.943055555555599</c:v>
                </c:pt>
                <c:pt idx="20840">
                  <c:v>28.9444444444444</c:v>
                </c:pt>
                <c:pt idx="20841">
                  <c:v>28.945833333333301</c:v>
                </c:pt>
                <c:pt idx="20842">
                  <c:v>28.947222222222202</c:v>
                </c:pt>
                <c:pt idx="20843">
                  <c:v>28.948611111111099</c:v>
                </c:pt>
                <c:pt idx="20844">
                  <c:v>28.95</c:v>
                </c:pt>
                <c:pt idx="20845">
                  <c:v>28.9513888888889</c:v>
                </c:pt>
                <c:pt idx="20846">
                  <c:v>28.952777777777801</c:v>
                </c:pt>
                <c:pt idx="20847">
                  <c:v>28.954166666666701</c:v>
                </c:pt>
                <c:pt idx="20848">
                  <c:v>28.955555555555598</c:v>
                </c:pt>
                <c:pt idx="20849">
                  <c:v>28.9569444444444</c:v>
                </c:pt>
                <c:pt idx="20850">
                  <c:v>28.9583333333333</c:v>
                </c:pt>
                <c:pt idx="20851">
                  <c:v>28.959722222222201</c:v>
                </c:pt>
                <c:pt idx="20852">
                  <c:v>28.961111111111101</c:v>
                </c:pt>
                <c:pt idx="20853">
                  <c:v>28.962499999999999</c:v>
                </c:pt>
                <c:pt idx="20854">
                  <c:v>28.963888888888899</c:v>
                </c:pt>
                <c:pt idx="20855">
                  <c:v>28.9652777777778</c:v>
                </c:pt>
                <c:pt idx="20856">
                  <c:v>28.966666666666701</c:v>
                </c:pt>
                <c:pt idx="20857">
                  <c:v>28.968055555555601</c:v>
                </c:pt>
                <c:pt idx="20858">
                  <c:v>28.969444444444399</c:v>
                </c:pt>
                <c:pt idx="20859">
                  <c:v>28.970833333333299</c:v>
                </c:pt>
                <c:pt idx="20860">
                  <c:v>28.9722222222222</c:v>
                </c:pt>
                <c:pt idx="20861">
                  <c:v>28.973611111111101</c:v>
                </c:pt>
                <c:pt idx="20862">
                  <c:v>28.975000000000001</c:v>
                </c:pt>
                <c:pt idx="20863">
                  <c:v>28.976388888888899</c:v>
                </c:pt>
                <c:pt idx="20864">
                  <c:v>28.977777777777799</c:v>
                </c:pt>
                <c:pt idx="20865">
                  <c:v>28.9791666666667</c:v>
                </c:pt>
                <c:pt idx="20866">
                  <c:v>28.9805555555556</c:v>
                </c:pt>
                <c:pt idx="20867">
                  <c:v>28.981944444444402</c:v>
                </c:pt>
                <c:pt idx="20868">
                  <c:v>28.983333333333299</c:v>
                </c:pt>
                <c:pt idx="20869">
                  <c:v>28.984722222222199</c:v>
                </c:pt>
                <c:pt idx="20870">
                  <c:v>28.9861111111111</c:v>
                </c:pt>
                <c:pt idx="20871">
                  <c:v>28.987500000000001</c:v>
                </c:pt>
                <c:pt idx="20872">
                  <c:v>28.988888888888901</c:v>
                </c:pt>
                <c:pt idx="20873">
                  <c:v>28.990277777777798</c:v>
                </c:pt>
                <c:pt idx="20874">
                  <c:v>28.991666666666699</c:v>
                </c:pt>
                <c:pt idx="20875">
                  <c:v>28.9930555555556</c:v>
                </c:pt>
                <c:pt idx="20876">
                  <c:v>28.994444444444401</c:v>
                </c:pt>
                <c:pt idx="20877">
                  <c:v>28.995833333333302</c:v>
                </c:pt>
                <c:pt idx="20878">
                  <c:v>28.997222222222199</c:v>
                </c:pt>
                <c:pt idx="20879">
                  <c:v>28.998611111111099</c:v>
                </c:pt>
                <c:pt idx="20880">
                  <c:v>29</c:v>
                </c:pt>
                <c:pt idx="20881">
                  <c:v>29.001388888888901</c:v>
                </c:pt>
                <c:pt idx="20882">
                  <c:v>29.002777777777801</c:v>
                </c:pt>
                <c:pt idx="20883">
                  <c:v>29.004166666666698</c:v>
                </c:pt>
                <c:pt idx="20884">
                  <c:v>29.005555555555599</c:v>
                </c:pt>
                <c:pt idx="20885">
                  <c:v>29.0069444444444</c:v>
                </c:pt>
                <c:pt idx="20886">
                  <c:v>29.008333333333301</c:v>
                </c:pt>
                <c:pt idx="20887">
                  <c:v>29.009722222222202</c:v>
                </c:pt>
                <c:pt idx="20888">
                  <c:v>29.011111111111099</c:v>
                </c:pt>
                <c:pt idx="20889">
                  <c:v>29.012499999999999</c:v>
                </c:pt>
                <c:pt idx="20890">
                  <c:v>29.0138888888889</c:v>
                </c:pt>
                <c:pt idx="20891">
                  <c:v>29.015277777777801</c:v>
                </c:pt>
                <c:pt idx="20892">
                  <c:v>29.016666666666701</c:v>
                </c:pt>
                <c:pt idx="20893">
                  <c:v>29.018055555555598</c:v>
                </c:pt>
                <c:pt idx="20894">
                  <c:v>29.0194444444444</c:v>
                </c:pt>
                <c:pt idx="20895">
                  <c:v>29.0208333333333</c:v>
                </c:pt>
                <c:pt idx="20896">
                  <c:v>29.022222222222201</c:v>
                </c:pt>
                <c:pt idx="20897">
                  <c:v>29.023611111111101</c:v>
                </c:pt>
                <c:pt idx="20898">
                  <c:v>29.024999999999999</c:v>
                </c:pt>
                <c:pt idx="20899">
                  <c:v>29.026388888888899</c:v>
                </c:pt>
                <c:pt idx="20900">
                  <c:v>29.0277777777778</c:v>
                </c:pt>
                <c:pt idx="20901">
                  <c:v>29.029166666666701</c:v>
                </c:pt>
                <c:pt idx="20902">
                  <c:v>29.030555555555601</c:v>
                </c:pt>
                <c:pt idx="20903">
                  <c:v>29.031944444444399</c:v>
                </c:pt>
                <c:pt idx="20904">
                  <c:v>29.033333333333299</c:v>
                </c:pt>
                <c:pt idx="20905">
                  <c:v>29.0347222222222</c:v>
                </c:pt>
                <c:pt idx="20906">
                  <c:v>29.036111111111101</c:v>
                </c:pt>
                <c:pt idx="20907">
                  <c:v>29.037500000000001</c:v>
                </c:pt>
                <c:pt idx="20908">
                  <c:v>29.038888888888899</c:v>
                </c:pt>
                <c:pt idx="20909">
                  <c:v>29.040277777777799</c:v>
                </c:pt>
                <c:pt idx="20910">
                  <c:v>29.0416666666667</c:v>
                </c:pt>
                <c:pt idx="20911">
                  <c:v>29.0430555555556</c:v>
                </c:pt>
                <c:pt idx="20912">
                  <c:v>29.044444444444402</c:v>
                </c:pt>
                <c:pt idx="20913">
                  <c:v>29.045833333333299</c:v>
                </c:pt>
                <c:pt idx="20914">
                  <c:v>29.047222222222199</c:v>
                </c:pt>
                <c:pt idx="20915">
                  <c:v>29.0486111111111</c:v>
                </c:pt>
                <c:pt idx="20916">
                  <c:v>29.05</c:v>
                </c:pt>
                <c:pt idx="20917">
                  <c:v>29.051388888888901</c:v>
                </c:pt>
                <c:pt idx="20918">
                  <c:v>29.052777777777798</c:v>
                </c:pt>
                <c:pt idx="20919">
                  <c:v>29.054166666666699</c:v>
                </c:pt>
                <c:pt idx="20920">
                  <c:v>29.0555555555556</c:v>
                </c:pt>
                <c:pt idx="20921">
                  <c:v>29.056944444444401</c:v>
                </c:pt>
                <c:pt idx="20922">
                  <c:v>29.058333333333302</c:v>
                </c:pt>
                <c:pt idx="20923">
                  <c:v>29.059722222222199</c:v>
                </c:pt>
                <c:pt idx="20924">
                  <c:v>29.061111111111099</c:v>
                </c:pt>
                <c:pt idx="20925">
                  <c:v>29.0625</c:v>
                </c:pt>
                <c:pt idx="20926">
                  <c:v>29.063888888888901</c:v>
                </c:pt>
                <c:pt idx="20927">
                  <c:v>29.065277777777801</c:v>
                </c:pt>
                <c:pt idx="20928">
                  <c:v>29.066666666666698</c:v>
                </c:pt>
                <c:pt idx="20929">
                  <c:v>29.068055555555599</c:v>
                </c:pt>
                <c:pt idx="20930">
                  <c:v>29.0694444444444</c:v>
                </c:pt>
                <c:pt idx="20931">
                  <c:v>29.070833333333301</c:v>
                </c:pt>
                <c:pt idx="20932">
                  <c:v>29.072222222222202</c:v>
                </c:pt>
                <c:pt idx="20933">
                  <c:v>29.073611111111099</c:v>
                </c:pt>
                <c:pt idx="20934">
                  <c:v>29.074999999999999</c:v>
                </c:pt>
                <c:pt idx="20935">
                  <c:v>29.0763888888889</c:v>
                </c:pt>
                <c:pt idx="20936">
                  <c:v>29.077777777777801</c:v>
                </c:pt>
                <c:pt idx="20937">
                  <c:v>29.079166666666701</c:v>
                </c:pt>
                <c:pt idx="20938">
                  <c:v>29.080555555555598</c:v>
                </c:pt>
                <c:pt idx="20939">
                  <c:v>29.0819444444444</c:v>
                </c:pt>
                <c:pt idx="20940">
                  <c:v>29.0833333333333</c:v>
                </c:pt>
                <c:pt idx="20941">
                  <c:v>29.084722222222201</c:v>
                </c:pt>
                <c:pt idx="20942">
                  <c:v>29.086111111111101</c:v>
                </c:pt>
                <c:pt idx="20943">
                  <c:v>29.087499999999999</c:v>
                </c:pt>
                <c:pt idx="20944">
                  <c:v>29.088888888888899</c:v>
                </c:pt>
                <c:pt idx="20945">
                  <c:v>29.0902777777778</c:v>
                </c:pt>
                <c:pt idx="20946">
                  <c:v>29.091666666666701</c:v>
                </c:pt>
                <c:pt idx="20947">
                  <c:v>29.093055555555601</c:v>
                </c:pt>
                <c:pt idx="20948">
                  <c:v>29.094444444444399</c:v>
                </c:pt>
                <c:pt idx="20949">
                  <c:v>29.095833333333299</c:v>
                </c:pt>
                <c:pt idx="20950">
                  <c:v>29.0972222222222</c:v>
                </c:pt>
                <c:pt idx="20951">
                  <c:v>29.098611111111101</c:v>
                </c:pt>
                <c:pt idx="20952">
                  <c:v>29.1</c:v>
                </c:pt>
                <c:pt idx="20953">
                  <c:v>29.101388888888899</c:v>
                </c:pt>
                <c:pt idx="20954">
                  <c:v>29.102777777777799</c:v>
                </c:pt>
                <c:pt idx="20955">
                  <c:v>29.1041666666667</c:v>
                </c:pt>
                <c:pt idx="20956">
                  <c:v>29.1055555555556</c:v>
                </c:pt>
                <c:pt idx="20957">
                  <c:v>29.106944444444402</c:v>
                </c:pt>
                <c:pt idx="20958">
                  <c:v>29.108333333333299</c:v>
                </c:pt>
                <c:pt idx="20959">
                  <c:v>29.109722222222199</c:v>
                </c:pt>
                <c:pt idx="20960">
                  <c:v>29.1111111111111</c:v>
                </c:pt>
                <c:pt idx="20961">
                  <c:v>29.112500000000001</c:v>
                </c:pt>
                <c:pt idx="20962">
                  <c:v>29.113888888888901</c:v>
                </c:pt>
                <c:pt idx="20963">
                  <c:v>29.115277777777798</c:v>
                </c:pt>
                <c:pt idx="20964">
                  <c:v>29.116666666666699</c:v>
                </c:pt>
                <c:pt idx="20965">
                  <c:v>29.1180555555556</c:v>
                </c:pt>
                <c:pt idx="20966">
                  <c:v>29.119444444444401</c:v>
                </c:pt>
                <c:pt idx="20967">
                  <c:v>29.120833333333302</c:v>
                </c:pt>
                <c:pt idx="20968">
                  <c:v>29.122222222222199</c:v>
                </c:pt>
                <c:pt idx="20969">
                  <c:v>29.123611111111099</c:v>
                </c:pt>
                <c:pt idx="20970">
                  <c:v>29.125</c:v>
                </c:pt>
                <c:pt idx="20971">
                  <c:v>29.126388888888901</c:v>
                </c:pt>
                <c:pt idx="20972">
                  <c:v>29.127777777777801</c:v>
                </c:pt>
                <c:pt idx="20973">
                  <c:v>29.129166666666698</c:v>
                </c:pt>
                <c:pt idx="20974">
                  <c:v>29.130555555555599</c:v>
                </c:pt>
                <c:pt idx="20975">
                  <c:v>29.1319444444444</c:v>
                </c:pt>
                <c:pt idx="20976">
                  <c:v>29.133333333333301</c:v>
                </c:pt>
                <c:pt idx="20977">
                  <c:v>29.134722222222202</c:v>
                </c:pt>
                <c:pt idx="20978">
                  <c:v>29.136111111111099</c:v>
                </c:pt>
                <c:pt idx="20979">
                  <c:v>29.137499999999999</c:v>
                </c:pt>
                <c:pt idx="20980">
                  <c:v>29.1388888888889</c:v>
                </c:pt>
                <c:pt idx="20981">
                  <c:v>29.140277777777801</c:v>
                </c:pt>
                <c:pt idx="20982">
                  <c:v>29.141666666666701</c:v>
                </c:pt>
                <c:pt idx="20983">
                  <c:v>29.143055555555598</c:v>
                </c:pt>
                <c:pt idx="20984">
                  <c:v>29.1444444444444</c:v>
                </c:pt>
                <c:pt idx="20985">
                  <c:v>29.1458333333333</c:v>
                </c:pt>
                <c:pt idx="20986">
                  <c:v>29.147222222222201</c:v>
                </c:pt>
                <c:pt idx="20987">
                  <c:v>29.148611111111101</c:v>
                </c:pt>
                <c:pt idx="20988">
                  <c:v>29.15</c:v>
                </c:pt>
                <c:pt idx="20989">
                  <c:v>29.151388888888899</c:v>
                </c:pt>
                <c:pt idx="20990">
                  <c:v>29.1527777777778</c:v>
                </c:pt>
                <c:pt idx="20991">
                  <c:v>29.154166666666701</c:v>
                </c:pt>
                <c:pt idx="20992">
                  <c:v>29.155555555555601</c:v>
                </c:pt>
                <c:pt idx="20993">
                  <c:v>29.156944444444399</c:v>
                </c:pt>
                <c:pt idx="20994">
                  <c:v>29.158333333333299</c:v>
                </c:pt>
                <c:pt idx="20995">
                  <c:v>29.1597222222222</c:v>
                </c:pt>
                <c:pt idx="20996">
                  <c:v>29.161111111111101</c:v>
                </c:pt>
                <c:pt idx="20997">
                  <c:v>29.162500000000001</c:v>
                </c:pt>
                <c:pt idx="20998">
                  <c:v>29.163888888888899</c:v>
                </c:pt>
                <c:pt idx="20999">
                  <c:v>29.165277777777799</c:v>
                </c:pt>
                <c:pt idx="21000">
                  <c:v>29.1666666666667</c:v>
                </c:pt>
                <c:pt idx="21001">
                  <c:v>29.1680555555556</c:v>
                </c:pt>
                <c:pt idx="21002">
                  <c:v>29.169444444444402</c:v>
                </c:pt>
                <c:pt idx="21003">
                  <c:v>29.170833333333299</c:v>
                </c:pt>
                <c:pt idx="21004">
                  <c:v>29.172222222222199</c:v>
                </c:pt>
                <c:pt idx="21005">
                  <c:v>29.1736111111111</c:v>
                </c:pt>
                <c:pt idx="21006">
                  <c:v>29.175000000000001</c:v>
                </c:pt>
                <c:pt idx="21007">
                  <c:v>29.176388888888901</c:v>
                </c:pt>
                <c:pt idx="21008">
                  <c:v>29.177777777777798</c:v>
                </c:pt>
                <c:pt idx="21009">
                  <c:v>29.179166666666699</c:v>
                </c:pt>
                <c:pt idx="21010">
                  <c:v>29.1805555555556</c:v>
                </c:pt>
                <c:pt idx="21011">
                  <c:v>29.181944444444401</c:v>
                </c:pt>
                <c:pt idx="21012">
                  <c:v>29.183333333333302</c:v>
                </c:pt>
                <c:pt idx="21013">
                  <c:v>29.184722222222199</c:v>
                </c:pt>
                <c:pt idx="21014">
                  <c:v>29.186111111111099</c:v>
                </c:pt>
                <c:pt idx="21015">
                  <c:v>29.1875</c:v>
                </c:pt>
                <c:pt idx="21016">
                  <c:v>29.188888888888901</c:v>
                </c:pt>
                <c:pt idx="21017">
                  <c:v>29.190277777777801</c:v>
                </c:pt>
                <c:pt idx="21018">
                  <c:v>29.191666666666698</c:v>
                </c:pt>
                <c:pt idx="21019">
                  <c:v>29.193055555555599</c:v>
                </c:pt>
                <c:pt idx="21020">
                  <c:v>29.1944444444444</c:v>
                </c:pt>
                <c:pt idx="21021">
                  <c:v>29.195833333333301</c:v>
                </c:pt>
                <c:pt idx="21022">
                  <c:v>29.197222222222202</c:v>
                </c:pt>
                <c:pt idx="21023">
                  <c:v>29.198611111111099</c:v>
                </c:pt>
                <c:pt idx="21024">
                  <c:v>29.2</c:v>
                </c:pt>
                <c:pt idx="21025">
                  <c:v>29.2013888888889</c:v>
                </c:pt>
                <c:pt idx="21026">
                  <c:v>29.202777777777801</c:v>
                </c:pt>
                <c:pt idx="21027">
                  <c:v>29.204166666666701</c:v>
                </c:pt>
                <c:pt idx="21028">
                  <c:v>29.205555555555598</c:v>
                </c:pt>
                <c:pt idx="21029">
                  <c:v>29.2069444444444</c:v>
                </c:pt>
                <c:pt idx="21030">
                  <c:v>29.2083333333333</c:v>
                </c:pt>
                <c:pt idx="21031">
                  <c:v>29.209722222222201</c:v>
                </c:pt>
                <c:pt idx="21032">
                  <c:v>29.211111111111101</c:v>
                </c:pt>
                <c:pt idx="21033">
                  <c:v>29.212499999999999</c:v>
                </c:pt>
                <c:pt idx="21034">
                  <c:v>29.213888888888899</c:v>
                </c:pt>
                <c:pt idx="21035">
                  <c:v>29.2152777777778</c:v>
                </c:pt>
                <c:pt idx="21036">
                  <c:v>29.216666666666701</c:v>
                </c:pt>
                <c:pt idx="21037">
                  <c:v>29.218055555555601</c:v>
                </c:pt>
                <c:pt idx="21038">
                  <c:v>29.219444444444399</c:v>
                </c:pt>
                <c:pt idx="21039">
                  <c:v>29.220833333333299</c:v>
                </c:pt>
                <c:pt idx="21040">
                  <c:v>29.2222222222222</c:v>
                </c:pt>
                <c:pt idx="21041">
                  <c:v>29.223611111111101</c:v>
                </c:pt>
                <c:pt idx="21042">
                  <c:v>29.225000000000001</c:v>
                </c:pt>
                <c:pt idx="21043">
                  <c:v>29.226388888888899</c:v>
                </c:pt>
                <c:pt idx="21044">
                  <c:v>29.227777777777799</c:v>
                </c:pt>
                <c:pt idx="21045">
                  <c:v>29.2291666666667</c:v>
                </c:pt>
                <c:pt idx="21046">
                  <c:v>29.2305555555556</c:v>
                </c:pt>
                <c:pt idx="21047">
                  <c:v>29.231944444444402</c:v>
                </c:pt>
                <c:pt idx="21048">
                  <c:v>29.233333333333299</c:v>
                </c:pt>
                <c:pt idx="21049">
                  <c:v>29.234722222222199</c:v>
                </c:pt>
                <c:pt idx="21050">
                  <c:v>29.2361111111111</c:v>
                </c:pt>
                <c:pt idx="21051">
                  <c:v>29.237500000000001</c:v>
                </c:pt>
                <c:pt idx="21052">
                  <c:v>29.238888888888901</c:v>
                </c:pt>
                <c:pt idx="21053">
                  <c:v>29.240277777777798</c:v>
                </c:pt>
                <c:pt idx="21054">
                  <c:v>29.241666666666699</c:v>
                </c:pt>
                <c:pt idx="21055">
                  <c:v>29.2430555555556</c:v>
                </c:pt>
                <c:pt idx="21056">
                  <c:v>29.244444444444401</c:v>
                </c:pt>
                <c:pt idx="21057">
                  <c:v>29.245833333333302</c:v>
                </c:pt>
                <c:pt idx="21058">
                  <c:v>29.247222222222199</c:v>
                </c:pt>
                <c:pt idx="21059">
                  <c:v>29.248611111111099</c:v>
                </c:pt>
                <c:pt idx="21060">
                  <c:v>29.25</c:v>
                </c:pt>
                <c:pt idx="21061">
                  <c:v>29.251388888888901</c:v>
                </c:pt>
                <c:pt idx="21062">
                  <c:v>29.252777777777801</c:v>
                </c:pt>
                <c:pt idx="21063">
                  <c:v>29.254166666666698</c:v>
                </c:pt>
                <c:pt idx="21064">
                  <c:v>29.255555555555599</c:v>
                </c:pt>
                <c:pt idx="21065">
                  <c:v>29.2569444444444</c:v>
                </c:pt>
                <c:pt idx="21066">
                  <c:v>29.258333333333301</c:v>
                </c:pt>
                <c:pt idx="21067">
                  <c:v>29.259722222222202</c:v>
                </c:pt>
                <c:pt idx="21068">
                  <c:v>29.261111111111099</c:v>
                </c:pt>
                <c:pt idx="21069">
                  <c:v>29.262499999999999</c:v>
                </c:pt>
                <c:pt idx="21070">
                  <c:v>29.2638888888889</c:v>
                </c:pt>
                <c:pt idx="21071">
                  <c:v>29.265277777777801</c:v>
                </c:pt>
                <c:pt idx="21072">
                  <c:v>29.266666666666701</c:v>
                </c:pt>
                <c:pt idx="21073">
                  <c:v>29.268055555555598</c:v>
                </c:pt>
                <c:pt idx="21074">
                  <c:v>29.2694444444444</c:v>
                </c:pt>
                <c:pt idx="21075">
                  <c:v>29.2708333333333</c:v>
                </c:pt>
                <c:pt idx="21076">
                  <c:v>29.272222222222201</c:v>
                </c:pt>
                <c:pt idx="21077">
                  <c:v>29.273611111111101</c:v>
                </c:pt>
                <c:pt idx="21078">
                  <c:v>29.274999999999999</c:v>
                </c:pt>
                <c:pt idx="21079">
                  <c:v>29.276388888888899</c:v>
                </c:pt>
                <c:pt idx="21080">
                  <c:v>29.2777777777778</c:v>
                </c:pt>
                <c:pt idx="21081">
                  <c:v>29.279166666666701</c:v>
                </c:pt>
                <c:pt idx="21082">
                  <c:v>29.280555555555601</c:v>
                </c:pt>
                <c:pt idx="21083">
                  <c:v>29.281944444444399</c:v>
                </c:pt>
                <c:pt idx="21084">
                  <c:v>29.283333333333299</c:v>
                </c:pt>
                <c:pt idx="21085">
                  <c:v>29.2847222222222</c:v>
                </c:pt>
                <c:pt idx="21086">
                  <c:v>29.286111111111101</c:v>
                </c:pt>
                <c:pt idx="21087">
                  <c:v>29.287500000000001</c:v>
                </c:pt>
                <c:pt idx="21088">
                  <c:v>29.288888888888899</c:v>
                </c:pt>
                <c:pt idx="21089">
                  <c:v>29.290277777777799</c:v>
                </c:pt>
                <c:pt idx="21090">
                  <c:v>29.2916666666667</c:v>
                </c:pt>
                <c:pt idx="21091">
                  <c:v>29.2930555555556</c:v>
                </c:pt>
                <c:pt idx="21092">
                  <c:v>29.294444444444402</c:v>
                </c:pt>
                <c:pt idx="21093">
                  <c:v>29.295833333333299</c:v>
                </c:pt>
                <c:pt idx="21094">
                  <c:v>29.297222222222199</c:v>
                </c:pt>
                <c:pt idx="21095">
                  <c:v>29.2986111111111</c:v>
                </c:pt>
                <c:pt idx="21096">
                  <c:v>29.3</c:v>
                </c:pt>
                <c:pt idx="21097">
                  <c:v>29.301388888888901</c:v>
                </c:pt>
                <c:pt idx="21098">
                  <c:v>29.302777777777798</c:v>
                </c:pt>
                <c:pt idx="21099">
                  <c:v>29.304166666666699</c:v>
                </c:pt>
                <c:pt idx="21100">
                  <c:v>29.3055555555556</c:v>
                </c:pt>
                <c:pt idx="21101">
                  <c:v>29.306944444444401</c:v>
                </c:pt>
                <c:pt idx="21102">
                  <c:v>29.308333333333302</c:v>
                </c:pt>
                <c:pt idx="21103">
                  <c:v>29.309722222222199</c:v>
                </c:pt>
                <c:pt idx="21104">
                  <c:v>29.311111111111099</c:v>
                </c:pt>
                <c:pt idx="21105">
                  <c:v>29.3125</c:v>
                </c:pt>
                <c:pt idx="21106">
                  <c:v>29.313888888888901</c:v>
                </c:pt>
                <c:pt idx="21107">
                  <c:v>29.315277777777801</c:v>
                </c:pt>
                <c:pt idx="21108">
                  <c:v>29.316666666666698</c:v>
                </c:pt>
                <c:pt idx="21109">
                  <c:v>29.318055555555599</c:v>
                </c:pt>
                <c:pt idx="21110">
                  <c:v>29.3194444444444</c:v>
                </c:pt>
                <c:pt idx="21111">
                  <c:v>29.320833333333301</c:v>
                </c:pt>
                <c:pt idx="21112">
                  <c:v>29.322222222222202</c:v>
                </c:pt>
                <c:pt idx="21113">
                  <c:v>29.323611111111099</c:v>
                </c:pt>
                <c:pt idx="21114">
                  <c:v>29.324999999999999</c:v>
                </c:pt>
                <c:pt idx="21115">
                  <c:v>29.3263888888889</c:v>
                </c:pt>
                <c:pt idx="21116">
                  <c:v>29.327777777777801</c:v>
                </c:pt>
                <c:pt idx="21117">
                  <c:v>29.329166666666701</c:v>
                </c:pt>
                <c:pt idx="21118">
                  <c:v>29.330555555555598</c:v>
                </c:pt>
                <c:pt idx="21119">
                  <c:v>29.3319444444444</c:v>
                </c:pt>
                <c:pt idx="21120">
                  <c:v>29.3333333333333</c:v>
                </c:pt>
                <c:pt idx="21121">
                  <c:v>29.334722222222201</c:v>
                </c:pt>
                <c:pt idx="21122">
                  <c:v>29.336111111111101</c:v>
                </c:pt>
                <c:pt idx="21123">
                  <c:v>29.337499999999999</c:v>
                </c:pt>
                <c:pt idx="21124">
                  <c:v>29.338888888888899</c:v>
                </c:pt>
                <c:pt idx="21125">
                  <c:v>29.3402777777778</c:v>
                </c:pt>
                <c:pt idx="21126">
                  <c:v>29.341666666666701</c:v>
                </c:pt>
                <c:pt idx="21127">
                  <c:v>29.343055555555601</c:v>
                </c:pt>
                <c:pt idx="21128">
                  <c:v>29.344444444444399</c:v>
                </c:pt>
                <c:pt idx="21129">
                  <c:v>29.345833333333299</c:v>
                </c:pt>
                <c:pt idx="21130">
                  <c:v>29.3472222222222</c:v>
                </c:pt>
                <c:pt idx="21131">
                  <c:v>29.348611111111101</c:v>
                </c:pt>
                <c:pt idx="21132">
                  <c:v>29.35</c:v>
                </c:pt>
                <c:pt idx="21133">
                  <c:v>29.351388888888899</c:v>
                </c:pt>
                <c:pt idx="21134">
                  <c:v>29.352777777777799</c:v>
                </c:pt>
                <c:pt idx="21135">
                  <c:v>29.3541666666667</c:v>
                </c:pt>
                <c:pt idx="21136">
                  <c:v>29.3555555555556</c:v>
                </c:pt>
                <c:pt idx="21137">
                  <c:v>29.356944444444402</c:v>
                </c:pt>
                <c:pt idx="21138">
                  <c:v>29.358333333333299</c:v>
                </c:pt>
                <c:pt idx="21139">
                  <c:v>29.359722222222199</c:v>
                </c:pt>
                <c:pt idx="21140">
                  <c:v>29.3611111111111</c:v>
                </c:pt>
                <c:pt idx="21141">
                  <c:v>29.362500000000001</c:v>
                </c:pt>
                <c:pt idx="21142">
                  <c:v>29.363888888888901</c:v>
                </c:pt>
                <c:pt idx="21143">
                  <c:v>29.365277777777798</c:v>
                </c:pt>
                <c:pt idx="21144">
                  <c:v>29.366666666666699</c:v>
                </c:pt>
                <c:pt idx="21145">
                  <c:v>29.3680555555556</c:v>
                </c:pt>
                <c:pt idx="21146">
                  <c:v>29.369444444444401</c:v>
                </c:pt>
                <c:pt idx="21147">
                  <c:v>29.370833333333302</c:v>
                </c:pt>
                <c:pt idx="21148">
                  <c:v>29.372222222222199</c:v>
                </c:pt>
                <c:pt idx="21149">
                  <c:v>29.373611111111099</c:v>
                </c:pt>
                <c:pt idx="21150">
                  <c:v>29.375</c:v>
                </c:pt>
                <c:pt idx="21151">
                  <c:v>29.376388888888901</c:v>
                </c:pt>
                <c:pt idx="21152">
                  <c:v>29.377777777777801</c:v>
                </c:pt>
                <c:pt idx="21153">
                  <c:v>29.379166666666698</c:v>
                </c:pt>
                <c:pt idx="21154">
                  <c:v>29.380555555555599</c:v>
                </c:pt>
                <c:pt idx="21155">
                  <c:v>29.3819444444444</c:v>
                </c:pt>
                <c:pt idx="21156">
                  <c:v>29.383333333333301</c:v>
                </c:pt>
                <c:pt idx="21157">
                  <c:v>29.384722222222202</c:v>
                </c:pt>
                <c:pt idx="21158">
                  <c:v>29.386111111111099</c:v>
                </c:pt>
                <c:pt idx="21159">
                  <c:v>29.387499999999999</c:v>
                </c:pt>
                <c:pt idx="21160">
                  <c:v>29.3888888888889</c:v>
                </c:pt>
                <c:pt idx="21161">
                  <c:v>29.390277777777801</c:v>
                </c:pt>
                <c:pt idx="21162">
                  <c:v>29.391666666666701</c:v>
                </c:pt>
                <c:pt idx="21163">
                  <c:v>29.393055555555598</c:v>
                </c:pt>
                <c:pt idx="21164">
                  <c:v>29.3944444444444</c:v>
                </c:pt>
                <c:pt idx="21165">
                  <c:v>29.3958333333333</c:v>
                </c:pt>
                <c:pt idx="21166">
                  <c:v>29.397222222222201</c:v>
                </c:pt>
                <c:pt idx="21167">
                  <c:v>29.398611111111101</c:v>
                </c:pt>
                <c:pt idx="21168">
                  <c:v>29.4</c:v>
                </c:pt>
                <c:pt idx="21169">
                  <c:v>29.401388888888899</c:v>
                </c:pt>
                <c:pt idx="21170">
                  <c:v>29.4027777777778</c:v>
                </c:pt>
                <c:pt idx="21171">
                  <c:v>29.404166666666701</c:v>
                </c:pt>
                <c:pt idx="21172">
                  <c:v>29.405555555555601</c:v>
                </c:pt>
                <c:pt idx="21173">
                  <c:v>29.406944444444399</c:v>
                </c:pt>
                <c:pt idx="21174">
                  <c:v>29.408333333333299</c:v>
                </c:pt>
                <c:pt idx="21175">
                  <c:v>29.4097222222222</c:v>
                </c:pt>
                <c:pt idx="21176">
                  <c:v>29.411111111111101</c:v>
                </c:pt>
                <c:pt idx="21177">
                  <c:v>29.412500000000001</c:v>
                </c:pt>
                <c:pt idx="21178">
                  <c:v>29.413888888888899</c:v>
                </c:pt>
                <c:pt idx="21179">
                  <c:v>29.415277777777799</c:v>
                </c:pt>
                <c:pt idx="21180">
                  <c:v>29.4166666666667</c:v>
                </c:pt>
                <c:pt idx="21181">
                  <c:v>29.4180555555556</c:v>
                </c:pt>
                <c:pt idx="21182">
                  <c:v>29.419444444444402</c:v>
                </c:pt>
                <c:pt idx="21183">
                  <c:v>29.420833333333299</c:v>
                </c:pt>
                <c:pt idx="21184">
                  <c:v>29.422222222222199</c:v>
                </c:pt>
                <c:pt idx="21185">
                  <c:v>29.4236111111111</c:v>
                </c:pt>
                <c:pt idx="21186">
                  <c:v>29.425000000000001</c:v>
                </c:pt>
                <c:pt idx="21187">
                  <c:v>29.426388888888901</c:v>
                </c:pt>
                <c:pt idx="21188">
                  <c:v>29.427777777777798</c:v>
                </c:pt>
                <c:pt idx="21189">
                  <c:v>29.429166666666699</c:v>
                </c:pt>
                <c:pt idx="21190">
                  <c:v>29.4305555555556</c:v>
                </c:pt>
                <c:pt idx="21191">
                  <c:v>29.431944444444401</c:v>
                </c:pt>
                <c:pt idx="21192">
                  <c:v>29.433333333333302</c:v>
                </c:pt>
                <c:pt idx="21193">
                  <c:v>29.434722222222199</c:v>
                </c:pt>
                <c:pt idx="21194">
                  <c:v>29.436111111111099</c:v>
                </c:pt>
                <c:pt idx="21195">
                  <c:v>29.4375</c:v>
                </c:pt>
                <c:pt idx="21196">
                  <c:v>29.438888888888901</c:v>
                </c:pt>
                <c:pt idx="21197">
                  <c:v>29.440277777777801</c:v>
                </c:pt>
                <c:pt idx="21198">
                  <c:v>29.441666666666698</c:v>
                </c:pt>
                <c:pt idx="21199">
                  <c:v>29.443055555555599</c:v>
                </c:pt>
                <c:pt idx="21200">
                  <c:v>29.4444444444444</c:v>
                </c:pt>
                <c:pt idx="21201">
                  <c:v>29.445833333333301</c:v>
                </c:pt>
                <c:pt idx="21202">
                  <c:v>29.447222222222202</c:v>
                </c:pt>
                <c:pt idx="21203">
                  <c:v>29.448611111111099</c:v>
                </c:pt>
                <c:pt idx="21204">
                  <c:v>29.45</c:v>
                </c:pt>
                <c:pt idx="21205">
                  <c:v>29.4513888888889</c:v>
                </c:pt>
                <c:pt idx="21206">
                  <c:v>29.452777777777801</c:v>
                </c:pt>
                <c:pt idx="21207">
                  <c:v>29.454166666666701</c:v>
                </c:pt>
                <c:pt idx="21208">
                  <c:v>29.455555555555598</c:v>
                </c:pt>
                <c:pt idx="21209">
                  <c:v>29.4569444444444</c:v>
                </c:pt>
                <c:pt idx="21210">
                  <c:v>29.4583333333333</c:v>
                </c:pt>
                <c:pt idx="21211">
                  <c:v>29.459722222222201</c:v>
                </c:pt>
                <c:pt idx="21212">
                  <c:v>29.461111111111101</c:v>
                </c:pt>
                <c:pt idx="21213">
                  <c:v>29.462499999999999</c:v>
                </c:pt>
                <c:pt idx="21214">
                  <c:v>29.463888888888899</c:v>
                </c:pt>
                <c:pt idx="21215">
                  <c:v>29.4652777777778</c:v>
                </c:pt>
                <c:pt idx="21216">
                  <c:v>29.466666666666701</c:v>
                </c:pt>
                <c:pt idx="21217">
                  <c:v>29.468055555555601</c:v>
                </c:pt>
                <c:pt idx="21218">
                  <c:v>29.469444444444399</c:v>
                </c:pt>
                <c:pt idx="21219">
                  <c:v>29.470833333333299</c:v>
                </c:pt>
                <c:pt idx="21220">
                  <c:v>29.4722222222222</c:v>
                </c:pt>
                <c:pt idx="21221">
                  <c:v>29.473611111111101</c:v>
                </c:pt>
                <c:pt idx="21222">
                  <c:v>29.475000000000001</c:v>
                </c:pt>
                <c:pt idx="21223">
                  <c:v>29.476388888888899</c:v>
                </c:pt>
                <c:pt idx="21224">
                  <c:v>29.477777777777799</c:v>
                </c:pt>
                <c:pt idx="21225">
                  <c:v>29.4791666666667</c:v>
                </c:pt>
                <c:pt idx="21226">
                  <c:v>29.4805555555556</c:v>
                </c:pt>
                <c:pt idx="21227">
                  <c:v>29.481944444444402</c:v>
                </c:pt>
                <c:pt idx="21228">
                  <c:v>29.483333333333299</c:v>
                </c:pt>
                <c:pt idx="21229">
                  <c:v>29.484722222222199</c:v>
                </c:pt>
                <c:pt idx="21230">
                  <c:v>29.4861111111111</c:v>
                </c:pt>
                <c:pt idx="21231">
                  <c:v>29.487500000000001</c:v>
                </c:pt>
                <c:pt idx="21232">
                  <c:v>29.488888888888901</c:v>
                </c:pt>
                <c:pt idx="21233">
                  <c:v>29.490277777777798</c:v>
                </c:pt>
                <c:pt idx="21234">
                  <c:v>29.491666666666699</c:v>
                </c:pt>
                <c:pt idx="21235">
                  <c:v>29.4930555555556</c:v>
                </c:pt>
                <c:pt idx="21236">
                  <c:v>29.494444444444401</c:v>
                </c:pt>
                <c:pt idx="21237">
                  <c:v>29.495833333333302</c:v>
                </c:pt>
                <c:pt idx="21238">
                  <c:v>29.497222222222199</c:v>
                </c:pt>
                <c:pt idx="21239">
                  <c:v>29.498611111111099</c:v>
                </c:pt>
                <c:pt idx="21240">
                  <c:v>29.5</c:v>
                </c:pt>
                <c:pt idx="21241">
                  <c:v>29.501388888888901</c:v>
                </c:pt>
                <c:pt idx="21242">
                  <c:v>29.502777777777801</c:v>
                </c:pt>
                <c:pt idx="21243">
                  <c:v>29.504166666666698</c:v>
                </c:pt>
                <c:pt idx="21244">
                  <c:v>29.505555555555599</c:v>
                </c:pt>
                <c:pt idx="21245">
                  <c:v>29.5069444444444</c:v>
                </c:pt>
                <c:pt idx="21246">
                  <c:v>29.508333333333301</c:v>
                </c:pt>
                <c:pt idx="21247">
                  <c:v>29.509722222222202</c:v>
                </c:pt>
                <c:pt idx="21248">
                  <c:v>29.511111111111099</c:v>
                </c:pt>
                <c:pt idx="21249">
                  <c:v>29.512499999999999</c:v>
                </c:pt>
                <c:pt idx="21250">
                  <c:v>29.5138888888889</c:v>
                </c:pt>
                <c:pt idx="21251">
                  <c:v>29.515277777777801</c:v>
                </c:pt>
                <c:pt idx="21252">
                  <c:v>29.516666666666701</c:v>
                </c:pt>
                <c:pt idx="21253">
                  <c:v>29.518055555555598</c:v>
                </c:pt>
                <c:pt idx="21254">
                  <c:v>29.5194444444444</c:v>
                </c:pt>
                <c:pt idx="21255">
                  <c:v>29.5208333333333</c:v>
                </c:pt>
                <c:pt idx="21256">
                  <c:v>29.522222222222201</c:v>
                </c:pt>
                <c:pt idx="21257">
                  <c:v>29.523611111111101</c:v>
                </c:pt>
                <c:pt idx="21258">
                  <c:v>29.524999999999999</c:v>
                </c:pt>
                <c:pt idx="21259">
                  <c:v>29.526388888888899</c:v>
                </c:pt>
                <c:pt idx="21260">
                  <c:v>29.5277777777778</c:v>
                </c:pt>
                <c:pt idx="21261">
                  <c:v>29.529166666666701</c:v>
                </c:pt>
                <c:pt idx="21262">
                  <c:v>29.530555555555601</c:v>
                </c:pt>
                <c:pt idx="21263">
                  <c:v>29.531944444444399</c:v>
                </c:pt>
                <c:pt idx="21264">
                  <c:v>29.533333333333299</c:v>
                </c:pt>
                <c:pt idx="21265">
                  <c:v>29.5347222222222</c:v>
                </c:pt>
                <c:pt idx="21266">
                  <c:v>29.536111111111101</c:v>
                </c:pt>
                <c:pt idx="21267">
                  <c:v>29.537500000000001</c:v>
                </c:pt>
                <c:pt idx="21268">
                  <c:v>29.538888888888899</c:v>
                </c:pt>
                <c:pt idx="21269">
                  <c:v>29.540277777777799</c:v>
                </c:pt>
                <c:pt idx="21270">
                  <c:v>29.5416666666667</c:v>
                </c:pt>
                <c:pt idx="21271">
                  <c:v>29.5430555555556</c:v>
                </c:pt>
                <c:pt idx="21272">
                  <c:v>29.544444444444402</c:v>
                </c:pt>
                <c:pt idx="21273">
                  <c:v>29.545833333333299</c:v>
                </c:pt>
                <c:pt idx="21274">
                  <c:v>29.547222222222199</c:v>
                </c:pt>
                <c:pt idx="21275">
                  <c:v>29.5486111111111</c:v>
                </c:pt>
                <c:pt idx="21276">
                  <c:v>29.55</c:v>
                </c:pt>
                <c:pt idx="21277">
                  <c:v>29.551388888888901</c:v>
                </c:pt>
                <c:pt idx="21278">
                  <c:v>29.552777777777798</c:v>
                </c:pt>
                <c:pt idx="21279">
                  <c:v>29.554166666666699</c:v>
                </c:pt>
                <c:pt idx="21280">
                  <c:v>29.5555555555556</c:v>
                </c:pt>
                <c:pt idx="21281">
                  <c:v>29.556944444444401</c:v>
                </c:pt>
                <c:pt idx="21282">
                  <c:v>29.558333333333302</c:v>
                </c:pt>
                <c:pt idx="21283">
                  <c:v>29.559722222222199</c:v>
                </c:pt>
                <c:pt idx="21284">
                  <c:v>29.561111111111099</c:v>
                </c:pt>
                <c:pt idx="21285">
                  <c:v>29.5625</c:v>
                </c:pt>
                <c:pt idx="21286">
                  <c:v>29.563888888888901</c:v>
                </c:pt>
                <c:pt idx="21287">
                  <c:v>29.565277777777801</c:v>
                </c:pt>
                <c:pt idx="21288">
                  <c:v>29.566666666666698</c:v>
                </c:pt>
                <c:pt idx="21289">
                  <c:v>29.568055555555599</c:v>
                </c:pt>
                <c:pt idx="21290">
                  <c:v>29.5694444444444</c:v>
                </c:pt>
                <c:pt idx="21291">
                  <c:v>29.570833333333301</c:v>
                </c:pt>
                <c:pt idx="21292">
                  <c:v>29.572222222222202</c:v>
                </c:pt>
                <c:pt idx="21293">
                  <c:v>29.573611111111099</c:v>
                </c:pt>
                <c:pt idx="21294">
                  <c:v>29.574999999999999</c:v>
                </c:pt>
                <c:pt idx="21295">
                  <c:v>29.5763888888889</c:v>
                </c:pt>
                <c:pt idx="21296">
                  <c:v>29.577777777777801</c:v>
                </c:pt>
                <c:pt idx="21297">
                  <c:v>29.579166666666701</c:v>
                </c:pt>
                <c:pt idx="21298">
                  <c:v>29.580555555555598</c:v>
                </c:pt>
                <c:pt idx="21299">
                  <c:v>29.5819444444444</c:v>
                </c:pt>
                <c:pt idx="21300">
                  <c:v>29.5833333333333</c:v>
                </c:pt>
                <c:pt idx="21301">
                  <c:v>29.584722222222201</c:v>
                </c:pt>
                <c:pt idx="21302">
                  <c:v>29.586111111111101</c:v>
                </c:pt>
                <c:pt idx="21303">
                  <c:v>29.587499999999999</c:v>
                </c:pt>
                <c:pt idx="21304">
                  <c:v>29.588888888888899</c:v>
                </c:pt>
                <c:pt idx="21305">
                  <c:v>29.5902777777778</c:v>
                </c:pt>
                <c:pt idx="21306">
                  <c:v>29.591666666666701</c:v>
                </c:pt>
                <c:pt idx="21307">
                  <c:v>29.593055555555601</c:v>
                </c:pt>
                <c:pt idx="21308">
                  <c:v>29.594444444444399</c:v>
                </c:pt>
                <c:pt idx="21309">
                  <c:v>29.595833333333299</c:v>
                </c:pt>
                <c:pt idx="21310">
                  <c:v>29.5972222222222</c:v>
                </c:pt>
                <c:pt idx="21311">
                  <c:v>29.598611111111101</c:v>
                </c:pt>
                <c:pt idx="21312">
                  <c:v>29.6</c:v>
                </c:pt>
                <c:pt idx="21313">
                  <c:v>29.601388888888899</c:v>
                </c:pt>
                <c:pt idx="21314">
                  <c:v>29.602777777777799</c:v>
                </c:pt>
                <c:pt idx="21315">
                  <c:v>29.6041666666667</c:v>
                </c:pt>
                <c:pt idx="21316">
                  <c:v>29.6055555555556</c:v>
                </c:pt>
                <c:pt idx="21317">
                  <c:v>29.606944444444402</c:v>
                </c:pt>
                <c:pt idx="21318">
                  <c:v>29.608333333333299</c:v>
                </c:pt>
                <c:pt idx="21319">
                  <c:v>29.609722222222199</c:v>
                </c:pt>
                <c:pt idx="21320">
                  <c:v>29.6111111111111</c:v>
                </c:pt>
                <c:pt idx="21321">
                  <c:v>29.612500000000001</c:v>
                </c:pt>
                <c:pt idx="21322">
                  <c:v>29.613888888888901</c:v>
                </c:pt>
                <c:pt idx="21323">
                  <c:v>29.615277777777798</c:v>
                </c:pt>
                <c:pt idx="21324">
                  <c:v>29.616666666666699</c:v>
                </c:pt>
                <c:pt idx="21325">
                  <c:v>29.6180555555556</c:v>
                </c:pt>
                <c:pt idx="21326">
                  <c:v>29.619444444444401</c:v>
                </c:pt>
                <c:pt idx="21327">
                  <c:v>29.620833333333302</c:v>
                </c:pt>
                <c:pt idx="21328">
                  <c:v>29.622222222222199</c:v>
                </c:pt>
                <c:pt idx="21329">
                  <c:v>29.623611111111099</c:v>
                </c:pt>
                <c:pt idx="21330">
                  <c:v>29.625</c:v>
                </c:pt>
                <c:pt idx="21331">
                  <c:v>29.626388888888901</c:v>
                </c:pt>
                <c:pt idx="21332">
                  <c:v>29.627777777777801</c:v>
                </c:pt>
                <c:pt idx="21333">
                  <c:v>29.629166666666698</c:v>
                </c:pt>
                <c:pt idx="21334">
                  <c:v>29.630555555555599</c:v>
                </c:pt>
                <c:pt idx="21335">
                  <c:v>29.6319444444444</c:v>
                </c:pt>
                <c:pt idx="21336">
                  <c:v>29.633333333333301</c:v>
                </c:pt>
                <c:pt idx="21337">
                  <c:v>29.634722222222202</c:v>
                </c:pt>
                <c:pt idx="21338">
                  <c:v>29.636111111111099</c:v>
                </c:pt>
                <c:pt idx="21339">
                  <c:v>29.637499999999999</c:v>
                </c:pt>
                <c:pt idx="21340">
                  <c:v>29.6388888888889</c:v>
                </c:pt>
                <c:pt idx="21341">
                  <c:v>29.640277777777801</c:v>
                </c:pt>
                <c:pt idx="21342">
                  <c:v>29.641666666666701</c:v>
                </c:pt>
                <c:pt idx="21343">
                  <c:v>29.643055555555598</c:v>
                </c:pt>
                <c:pt idx="21344">
                  <c:v>29.6444444444444</c:v>
                </c:pt>
                <c:pt idx="21345">
                  <c:v>29.6458333333333</c:v>
                </c:pt>
                <c:pt idx="21346">
                  <c:v>29.647222222222201</c:v>
                </c:pt>
                <c:pt idx="21347">
                  <c:v>29.648611111111101</c:v>
                </c:pt>
                <c:pt idx="21348">
                  <c:v>29.65</c:v>
                </c:pt>
                <c:pt idx="21349">
                  <c:v>29.651388888888899</c:v>
                </c:pt>
                <c:pt idx="21350">
                  <c:v>29.6527777777778</c:v>
                </c:pt>
                <c:pt idx="21351">
                  <c:v>29.654166666666701</c:v>
                </c:pt>
                <c:pt idx="21352">
                  <c:v>29.655555555555601</c:v>
                </c:pt>
                <c:pt idx="21353">
                  <c:v>29.656944444444399</c:v>
                </c:pt>
                <c:pt idx="21354">
                  <c:v>29.658333333333299</c:v>
                </c:pt>
                <c:pt idx="21355">
                  <c:v>29.6597222222222</c:v>
                </c:pt>
                <c:pt idx="21356">
                  <c:v>29.661111111111101</c:v>
                </c:pt>
                <c:pt idx="21357">
                  <c:v>29.662500000000001</c:v>
                </c:pt>
                <c:pt idx="21358">
                  <c:v>29.663888888888899</c:v>
                </c:pt>
                <c:pt idx="21359">
                  <c:v>29.665277777777799</c:v>
                </c:pt>
                <c:pt idx="21360">
                  <c:v>29.6666666666667</c:v>
                </c:pt>
                <c:pt idx="21361">
                  <c:v>29.6680555555556</c:v>
                </c:pt>
                <c:pt idx="21362">
                  <c:v>29.669444444444402</c:v>
                </c:pt>
                <c:pt idx="21363">
                  <c:v>29.670833333333299</c:v>
                </c:pt>
                <c:pt idx="21364">
                  <c:v>29.672222222222199</c:v>
                </c:pt>
                <c:pt idx="21365">
                  <c:v>29.6736111111111</c:v>
                </c:pt>
                <c:pt idx="21366">
                  <c:v>29.675000000000001</c:v>
                </c:pt>
                <c:pt idx="21367">
                  <c:v>29.676388888888901</c:v>
                </c:pt>
                <c:pt idx="21368">
                  <c:v>29.677777777777798</c:v>
                </c:pt>
                <c:pt idx="21369">
                  <c:v>29.679166666666699</c:v>
                </c:pt>
                <c:pt idx="21370">
                  <c:v>29.6805555555556</c:v>
                </c:pt>
                <c:pt idx="21371">
                  <c:v>29.681944444444401</c:v>
                </c:pt>
                <c:pt idx="21372">
                  <c:v>29.683333333333302</c:v>
                </c:pt>
                <c:pt idx="21373">
                  <c:v>29.684722222222199</c:v>
                </c:pt>
                <c:pt idx="21374">
                  <c:v>29.686111111111099</c:v>
                </c:pt>
                <c:pt idx="21375">
                  <c:v>29.6875</c:v>
                </c:pt>
                <c:pt idx="21376">
                  <c:v>29.688888888888901</c:v>
                </c:pt>
                <c:pt idx="21377">
                  <c:v>29.690277777777801</c:v>
                </c:pt>
                <c:pt idx="21378">
                  <c:v>29.691666666666698</c:v>
                </c:pt>
                <c:pt idx="21379">
                  <c:v>29.693055555555599</c:v>
                </c:pt>
                <c:pt idx="21380">
                  <c:v>29.6944444444444</c:v>
                </c:pt>
                <c:pt idx="21381">
                  <c:v>29.695833333333301</c:v>
                </c:pt>
                <c:pt idx="21382">
                  <c:v>29.697222222222202</c:v>
                </c:pt>
                <c:pt idx="21383">
                  <c:v>29.698611111111099</c:v>
                </c:pt>
                <c:pt idx="21384">
                  <c:v>29.7</c:v>
                </c:pt>
                <c:pt idx="21385">
                  <c:v>29.7013888888889</c:v>
                </c:pt>
                <c:pt idx="21386">
                  <c:v>29.702777777777801</c:v>
                </c:pt>
                <c:pt idx="21387">
                  <c:v>29.704166666666701</c:v>
                </c:pt>
                <c:pt idx="21388">
                  <c:v>29.705555555555598</c:v>
                </c:pt>
                <c:pt idx="21389">
                  <c:v>29.7069444444444</c:v>
                </c:pt>
                <c:pt idx="21390">
                  <c:v>29.7083333333333</c:v>
                </c:pt>
                <c:pt idx="21391">
                  <c:v>29.709722222222201</c:v>
                </c:pt>
                <c:pt idx="21392">
                  <c:v>29.711111111111101</c:v>
                </c:pt>
                <c:pt idx="21393">
                  <c:v>29.712499999999999</c:v>
                </c:pt>
                <c:pt idx="21394">
                  <c:v>29.713888888888899</c:v>
                </c:pt>
                <c:pt idx="21395">
                  <c:v>29.7152777777778</c:v>
                </c:pt>
                <c:pt idx="21396">
                  <c:v>29.716666666666701</c:v>
                </c:pt>
                <c:pt idx="21397">
                  <c:v>29.718055555555601</c:v>
                </c:pt>
                <c:pt idx="21398">
                  <c:v>29.719444444444399</c:v>
                </c:pt>
                <c:pt idx="21399">
                  <c:v>29.720833333333299</c:v>
                </c:pt>
                <c:pt idx="21400">
                  <c:v>29.7222222222222</c:v>
                </c:pt>
                <c:pt idx="21401">
                  <c:v>29.723611111111101</c:v>
                </c:pt>
                <c:pt idx="21402">
                  <c:v>29.725000000000001</c:v>
                </c:pt>
                <c:pt idx="21403">
                  <c:v>29.726388888888899</c:v>
                </c:pt>
                <c:pt idx="21404">
                  <c:v>29.727777777777799</c:v>
                </c:pt>
                <c:pt idx="21405">
                  <c:v>29.7291666666667</c:v>
                </c:pt>
                <c:pt idx="21406">
                  <c:v>29.7305555555556</c:v>
                </c:pt>
                <c:pt idx="21407">
                  <c:v>29.731944444444402</c:v>
                </c:pt>
                <c:pt idx="21408">
                  <c:v>29.733333333333299</c:v>
                </c:pt>
                <c:pt idx="21409">
                  <c:v>29.734722222222199</c:v>
                </c:pt>
                <c:pt idx="21410">
                  <c:v>29.7361111111111</c:v>
                </c:pt>
                <c:pt idx="21411">
                  <c:v>29.737500000000001</c:v>
                </c:pt>
                <c:pt idx="21412">
                  <c:v>29.738888888888901</c:v>
                </c:pt>
                <c:pt idx="21413">
                  <c:v>29.740277777777798</c:v>
                </c:pt>
                <c:pt idx="21414">
                  <c:v>29.741666666666699</c:v>
                </c:pt>
                <c:pt idx="21415">
                  <c:v>29.7430555555556</c:v>
                </c:pt>
                <c:pt idx="21416">
                  <c:v>29.744444444444401</c:v>
                </c:pt>
                <c:pt idx="21417">
                  <c:v>29.745833333333302</c:v>
                </c:pt>
                <c:pt idx="21418">
                  <c:v>29.747222222222199</c:v>
                </c:pt>
                <c:pt idx="21419">
                  <c:v>29.748611111111099</c:v>
                </c:pt>
                <c:pt idx="21420">
                  <c:v>29.75</c:v>
                </c:pt>
                <c:pt idx="21421">
                  <c:v>29.751388888888901</c:v>
                </c:pt>
                <c:pt idx="21422">
                  <c:v>29.752777777777801</c:v>
                </c:pt>
                <c:pt idx="21423">
                  <c:v>29.754166666666698</c:v>
                </c:pt>
                <c:pt idx="21424">
                  <c:v>29.755555555555599</c:v>
                </c:pt>
                <c:pt idx="21425">
                  <c:v>29.7569444444444</c:v>
                </c:pt>
                <c:pt idx="21426">
                  <c:v>29.758333333333301</c:v>
                </c:pt>
                <c:pt idx="21427">
                  <c:v>29.759722222222202</c:v>
                </c:pt>
                <c:pt idx="21428">
                  <c:v>29.761111111111099</c:v>
                </c:pt>
                <c:pt idx="21429">
                  <c:v>29.762499999999999</c:v>
                </c:pt>
                <c:pt idx="21430">
                  <c:v>29.7638888888889</c:v>
                </c:pt>
                <c:pt idx="21431">
                  <c:v>29.765277777777801</c:v>
                </c:pt>
                <c:pt idx="21432">
                  <c:v>29.766666666666701</c:v>
                </c:pt>
                <c:pt idx="21433">
                  <c:v>29.768055555555598</c:v>
                </c:pt>
                <c:pt idx="21434">
                  <c:v>29.7694444444444</c:v>
                </c:pt>
                <c:pt idx="21435">
                  <c:v>29.7708333333333</c:v>
                </c:pt>
                <c:pt idx="21436">
                  <c:v>29.772222222222201</c:v>
                </c:pt>
                <c:pt idx="21437">
                  <c:v>29.773611111111101</c:v>
                </c:pt>
                <c:pt idx="21438">
                  <c:v>29.774999999999999</c:v>
                </c:pt>
                <c:pt idx="21439">
                  <c:v>29.776388888888899</c:v>
                </c:pt>
                <c:pt idx="21440">
                  <c:v>29.7777777777778</c:v>
                </c:pt>
                <c:pt idx="21441">
                  <c:v>29.779166666666701</c:v>
                </c:pt>
                <c:pt idx="21442">
                  <c:v>29.780555555555601</c:v>
                </c:pt>
                <c:pt idx="21443">
                  <c:v>29.781944444444399</c:v>
                </c:pt>
                <c:pt idx="21444">
                  <c:v>29.783333333333299</c:v>
                </c:pt>
                <c:pt idx="21445">
                  <c:v>29.7847222222222</c:v>
                </c:pt>
                <c:pt idx="21446">
                  <c:v>29.786111111111101</c:v>
                </c:pt>
                <c:pt idx="21447">
                  <c:v>29.787500000000001</c:v>
                </c:pt>
                <c:pt idx="21448">
                  <c:v>29.788888888888899</c:v>
                </c:pt>
                <c:pt idx="21449">
                  <c:v>29.790277777777799</c:v>
                </c:pt>
                <c:pt idx="21450">
                  <c:v>29.7916666666667</c:v>
                </c:pt>
                <c:pt idx="21451">
                  <c:v>29.7930555555556</c:v>
                </c:pt>
                <c:pt idx="21452">
                  <c:v>29.794444444444402</c:v>
                </c:pt>
                <c:pt idx="21453">
                  <c:v>29.795833333333299</c:v>
                </c:pt>
                <c:pt idx="21454">
                  <c:v>29.797222222222199</c:v>
                </c:pt>
                <c:pt idx="21455">
                  <c:v>29.7986111111111</c:v>
                </c:pt>
                <c:pt idx="21456">
                  <c:v>29.8</c:v>
                </c:pt>
                <c:pt idx="21457">
                  <c:v>29.801388888888901</c:v>
                </c:pt>
                <c:pt idx="21458">
                  <c:v>29.802777777777798</c:v>
                </c:pt>
                <c:pt idx="21459">
                  <c:v>29.804166666666699</c:v>
                </c:pt>
                <c:pt idx="21460">
                  <c:v>29.8055555555556</c:v>
                </c:pt>
                <c:pt idx="21461">
                  <c:v>29.806944444444401</c:v>
                </c:pt>
                <c:pt idx="21462">
                  <c:v>29.808333333333302</c:v>
                </c:pt>
                <c:pt idx="21463">
                  <c:v>29.809722222222199</c:v>
                </c:pt>
                <c:pt idx="21464">
                  <c:v>29.811111111111099</c:v>
                </c:pt>
                <c:pt idx="21465">
                  <c:v>29.8125</c:v>
                </c:pt>
                <c:pt idx="21466">
                  <c:v>29.813888888888901</c:v>
                </c:pt>
                <c:pt idx="21467">
                  <c:v>29.815277777777801</c:v>
                </c:pt>
                <c:pt idx="21468">
                  <c:v>29.816666666666698</c:v>
                </c:pt>
                <c:pt idx="21469">
                  <c:v>29.818055555555599</c:v>
                </c:pt>
                <c:pt idx="21470">
                  <c:v>29.8194444444444</c:v>
                </c:pt>
                <c:pt idx="21471">
                  <c:v>29.820833333333301</c:v>
                </c:pt>
                <c:pt idx="21472">
                  <c:v>29.822222222222202</c:v>
                </c:pt>
                <c:pt idx="21473">
                  <c:v>29.823611111111099</c:v>
                </c:pt>
                <c:pt idx="21474">
                  <c:v>29.824999999999999</c:v>
                </c:pt>
                <c:pt idx="21475">
                  <c:v>29.8263888888889</c:v>
                </c:pt>
                <c:pt idx="21476">
                  <c:v>29.827777777777801</c:v>
                </c:pt>
                <c:pt idx="21477">
                  <c:v>29.829166666666701</c:v>
                </c:pt>
                <c:pt idx="21478">
                  <c:v>29.830555555555598</c:v>
                </c:pt>
                <c:pt idx="21479">
                  <c:v>29.8319444444444</c:v>
                </c:pt>
                <c:pt idx="21480">
                  <c:v>29.8333333333333</c:v>
                </c:pt>
                <c:pt idx="21481">
                  <c:v>29.834722222222201</c:v>
                </c:pt>
                <c:pt idx="21482">
                  <c:v>29.836111111111101</c:v>
                </c:pt>
                <c:pt idx="21483">
                  <c:v>29.837499999999999</c:v>
                </c:pt>
                <c:pt idx="21484">
                  <c:v>29.838888888888899</c:v>
                </c:pt>
                <c:pt idx="21485">
                  <c:v>29.8402777777778</c:v>
                </c:pt>
                <c:pt idx="21486">
                  <c:v>29.841666666666701</c:v>
                </c:pt>
                <c:pt idx="21487">
                  <c:v>29.843055555555601</c:v>
                </c:pt>
                <c:pt idx="21488">
                  <c:v>29.844444444444399</c:v>
                </c:pt>
                <c:pt idx="21489">
                  <c:v>29.845833333333299</c:v>
                </c:pt>
                <c:pt idx="21490">
                  <c:v>29.8472222222222</c:v>
                </c:pt>
                <c:pt idx="21491">
                  <c:v>29.848611111111101</c:v>
                </c:pt>
                <c:pt idx="21492">
                  <c:v>29.85</c:v>
                </c:pt>
                <c:pt idx="21493">
                  <c:v>29.851388888888899</c:v>
                </c:pt>
                <c:pt idx="21494">
                  <c:v>29.852777777777799</c:v>
                </c:pt>
                <c:pt idx="21495">
                  <c:v>29.8541666666667</c:v>
                </c:pt>
                <c:pt idx="21496">
                  <c:v>29.8555555555556</c:v>
                </c:pt>
                <c:pt idx="21497">
                  <c:v>29.856944444444402</c:v>
                </c:pt>
                <c:pt idx="21498">
                  <c:v>29.858333333333299</c:v>
                </c:pt>
                <c:pt idx="21499">
                  <c:v>29.859722222222199</c:v>
                </c:pt>
                <c:pt idx="21500">
                  <c:v>29.8611111111111</c:v>
                </c:pt>
                <c:pt idx="21501">
                  <c:v>29.862500000000001</c:v>
                </c:pt>
                <c:pt idx="21502">
                  <c:v>29.863888888888901</c:v>
                </c:pt>
                <c:pt idx="21503">
                  <c:v>29.865277777777798</c:v>
                </c:pt>
                <c:pt idx="21504">
                  <c:v>29.866666666666699</c:v>
                </c:pt>
                <c:pt idx="21505">
                  <c:v>29.8680555555556</c:v>
                </c:pt>
                <c:pt idx="21506">
                  <c:v>29.869444444444401</c:v>
                </c:pt>
                <c:pt idx="21507">
                  <c:v>29.870833333333302</c:v>
                </c:pt>
                <c:pt idx="21508">
                  <c:v>29.872222222222199</c:v>
                </c:pt>
                <c:pt idx="21509">
                  <c:v>29.873611111111099</c:v>
                </c:pt>
                <c:pt idx="21510">
                  <c:v>29.875</c:v>
                </c:pt>
                <c:pt idx="21511">
                  <c:v>29.876388888888901</c:v>
                </c:pt>
                <c:pt idx="21512">
                  <c:v>29.877777777777801</c:v>
                </c:pt>
                <c:pt idx="21513">
                  <c:v>29.879166666666698</c:v>
                </c:pt>
                <c:pt idx="21514">
                  <c:v>29.880555555555599</c:v>
                </c:pt>
                <c:pt idx="21515">
                  <c:v>29.8819444444444</c:v>
                </c:pt>
                <c:pt idx="21516">
                  <c:v>29.883333333333301</c:v>
                </c:pt>
                <c:pt idx="21517">
                  <c:v>29.884722222222202</c:v>
                </c:pt>
                <c:pt idx="21518">
                  <c:v>29.886111111111099</c:v>
                </c:pt>
                <c:pt idx="21519">
                  <c:v>29.887499999999999</c:v>
                </c:pt>
                <c:pt idx="21520">
                  <c:v>29.8888888888889</c:v>
                </c:pt>
                <c:pt idx="21521">
                  <c:v>29.890277777777801</c:v>
                </c:pt>
                <c:pt idx="21522">
                  <c:v>29.891666666666701</c:v>
                </c:pt>
                <c:pt idx="21523">
                  <c:v>29.893055555555598</c:v>
                </c:pt>
                <c:pt idx="21524">
                  <c:v>29.8944444444444</c:v>
                </c:pt>
                <c:pt idx="21525">
                  <c:v>29.8958333333333</c:v>
                </c:pt>
                <c:pt idx="21526">
                  <c:v>29.897222222222201</c:v>
                </c:pt>
                <c:pt idx="21527">
                  <c:v>29.898611111111101</c:v>
                </c:pt>
                <c:pt idx="21528">
                  <c:v>29.9</c:v>
                </c:pt>
                <c:pt idx="21529">
                  <c:v>29.901388888888899</c:v>
                </c:pt>
                <c:pt idx="21530">
                  <c:v>29.9027777777778</c:v>
                </c:pt>
                <c:pt idx="21531">
                  <c:v>29.904166666666701</c:v>
                </c:pt>
                <c:pt idx="21532">
                  <c:v>29.905555555555601</c:v>
                </c:pt>
                <c:pt idx="21533">
                  <c:v>29.906944444444399</c:v>
                </c:pt>
                <c:pt idx="21534">
                  <c:v>29.908333333333299</c:v>
                </c:pt>
                <c:pt idx="21535">
                  <c:v>29.9097222222222</c:v>
                </c:pt>
                <c:pt idx="21536">
                  <c:v>29.911111111111101</c:v>
                </c:pt>
                <c:pt idx="21537">
                  <c:v>29.912500000000001</c:v>
                </c:pt>
                <c:pt idx="21538">
                  <c:v>29.913888888888899</c:v>
                </c:pt>
                <c:pt idx="21539">
                  <c:v>29.915277777777799</c:v>
                </c:pt>
                <c:pt idx="21540">
                  <c:v>29.9166666666667</c:v>
                </c:pt>
                <c:pt idx="21541">
                  <c:v>29.9180555555556</c:v>
                </c:pt>
                <c:pt idx="21542">
                  <c:v>29.919444444444402</c:v>
                </c:pt>
                <c:pt idx="21543">
                  <c:v>29.920833333333299</c:v>
                </c:pt>
                <c:pt idx="21544">
                  <c:v>29.922222222222199</c:v>
                </c:pt>
                <c:pt idx="21545">
                  <c:v>29.9236111111111</c:v>
                </c:pt>
                <c:pt idx="21546">
                  <c:v>29.925000000000001</c:v>
                </c:pt>
                <c:pt idx="21547">
                  <c:v>29.926388888888901</c:v>
                </c:pt>
                <c:pt idx="21548">
                  <c:v>29.927777777777798</c:v>
                </c:pt>
                <c:pt idx="21549">
                  <c:v>29.929166666666699</c:v>
                </c:pt>
                <c:pt idx="21550">
                  <c:v>29.9305555555556</c:v>
                </c:pt>
                <c:pt idx="21551">
                  <c:v>29.931944444444401</c:v>
                </c:pt>
                <c:pt idx="21552">
                  <c:v>29.933333333333302</c:v>
                </c:pt>
                <c:pt idx="21553">
                  <c:v>29.934722222222199</c:v>
                </c:pt>
                <c:pt idx="21554">
                  <c:v>29.936111111111099</c:v>
                </c:pt>
                <c:pt idx="21555">
                  <c:v>29.9375</c:v>
                </c:pt>
                <c:pt idx="21556">
                  <c:v>29.938888888888901</c:v>
                </c:pt>
                <c:pt idx="21557">
                  <c:v>29.940277777777801</c:v>
                </c:pt>
                <c:pt idx="21558">
                  <c:v>29.941666666666698</c:v>
                </c:pt>
                <c:pt idx="21559">
                  <c:v>29.943055555555599</c:v>
                </c:pt>
                <c:pt idx="21560">
                  <c:v>29.9444444444444</c:v>
                </c:pt>
                <c:pt idx="21561">
                  <c:v>29.945833333333301</c:v>
                </c:pt>
                <c:pt idx="21562">
                  <c:v>29.947222222222202</c:v>
                </c:pt>
                <c:pt idx="21563">
                  <c:v>29.948611111111099</c:v>
                </c:pt>
                <c:pt idx="21564">
                  <c:v>29.95</c:v>
                </c:pt>
                <c:pt idx="21565">
                  <c:v>29.9513888888889</c:v>
                </c:pt>
                <c:pt idx="21566">
                  <c:v>29.952777777777801</c:v>
                </c:pt>
                <c:pt idx="21567">
                  <c:v>29.954166666666701</c:v>
                </c:pt>
                <c:pt idx="21568">
                  <c:v>29.955555555555598</c:v>
                </c:pt>
                <c:pt idx="21569">
                  <c:v>29.9569444444444</c:v>
                </c:pt>
                <c:pt idx="21570">
                  <c:v>29.9583333333333</c:v>
                </c:pt>
                <c:pt idx="21571">
                  <c:v>29.959722222222201</c:v>
                </c:pt>
                <c:pt idx="21572">
                  <c:v>29.961111111111101</c:v>
                </c:pt>
                <c:pt idx="21573">
                  <c:v>29.962499999999999</c:v>
                </c:pt>
                <c:pt idx="21574">
                  <c:v>29.963888888888899</c:v>
                </c:pt>
                <c:pt idx="21575">
                  <c:v>29.9652777777778</c:v>
                </c:pt>
                <c:pt idx="21576">
                  <c:v>29.966666666666701</c:v>
                </c:pt>
                <c:pt idx="21577">
                  <c:v>29.968055555555601</c:v>
                </c:pt>
                <c:pt idx="21578">
                  <c:v>29.969444444444399</c:v>
                </c:pt>
                <c:pt idx="21579">
                  <c:v>29.970833333333299</c:v>
                </c:pt>
                <c:pt idx="21580">
                  <c:v>29.9722222222222</c:v>
                </c:pt>
                <c:pt idx="21581">
                  <c:v>29.973611111111101</c:v>
                </c:pt>
                <c:pt idx="21582">
                  <c:v>29.975000000000001</c:v>
                </c:pt>
                <c:pt idx="21583">
                  <c:v>29.976388888888899</c:v>
                </c:pt>
                <c:pt idx="21584">
                  <c:v>29.977777777777799</c:v>
                </c:pt>
                <c:pt idx="21585">
                  <c:v>29.9791666666667</c:v>
                </c:pt>
                <c:pt idx="21586">
                  <c:v>29.9805555555556</c:v>
                </c:pt>
                <c:pt idx="21587">
                  <c:v>29.981944444444402</c:v>
                </c:pt>
                <c:pt idx="21588">
                  <c:v>29.983333333333299</c:v>
                </c:pt>
                <c:pt idx="21589">
                  <c:v>29.984722222222199</c:v>
                </c:pt>
                <c:pt idx="21590">
                  <c:v>29.9861111111111</c:v>
                </c:pt>
                <c:pt idx="21591">
                  <c:v>29.987500000000001</c:v>
                </c:pt>
                <c:pt idx="21592">
                  <c:v>29.988888888888901</c:v>
                </c:pt>
                <c:pt idx="21593">
                  <c:v>29.990277777777798</c:v>
                </c:pt>
                <c:pt idx="21594">
                  <c:v>29.991666666666699</c:v>
                </c:pt>
                <c:pt idx="21595">
                  <c:v>29.9930555555556</c:v>
                </c:pt>
                <c:pt idx="21596">
                  <c:v>29.994444444444401</c:v>
                </c:pt>
                <c:pt idx="21597">
                  <c:v>29.995833333333302</c:v>
                </c:pt>
                <c:pt idx="21598">
                  <c:v>29.997222222222199</c:v>
                </c:pt>
                <c:pt idx="21599">
                  <c:v>29.998611111111099</c:v>
                </c:pt>
              </c:numCache>
            </c:numRef>
          </c:xVal>
          <c:yVal>
            <c:numRef>
              <c:f>'20ft'!$BK$9:$BK$21608</c:f>
              <c:numCache>
                <c:formatCode>General</c:formatCode>
                <c:ptCount val="21600"/>
                <c:pt idx="0">
                  <c:v>0</c:v>
                </c:pt>
                <c:pt idx="1">
                  <c:v>1.9672776323025826E-3</c:v>
                </c:pt>
                <c:pt idx="2">
                  <c:v>1.4303328527983935E-2</c:v>
                </c:pt>
                <c:pt idx="3">
                  <c:v>3.9500411149685652E-2</c:v>
                </c:pt>
                <c:pt idx="4">
                  <c:v>7.6475039811335313E-2</c:v>
                </c:pt>
                <c:pt idx="5">
                  <c:v>0.12280879912065681</c:v>
                </c:pt>
                <c:pt idx="6">
                  <c:v>0.17533400377599551</c:v>
                </c:pt>
                <c:pt idx="7">
                  <c:v>0.2306914478303248</c:v>
                </c:pt>
                <c:pt idx="8">
                  <c:v>0.28579769315835807</c:v>
                </c:pt>
                <c:pt idx="9">
                  <c:v>0.33817717966895844</c:v>
                </c:pt>
                <c:pt idx="10">
                  <c:v>0.38614157487516965</c:v>
                </c:pt>
                <c:pt idx="11">
                  <c:v>0.42884743862555402</c:v>
                </c:pt>
                <c:pt idx="12">
                  <c:v>0.46621110889497491</c:v>
                </c:pt>
                <c:pt idx="13">
                  <c:v>0.49875194107558346</c:v>
                </c:pt>
                <c:pt idx="14">
                  <c:v>0.52739328785714512</c:v>
                </c:pt>
                <c:pt idx="15">
                  <c:v>0.5532560037469807</c:v>
                </c:pt>
                <c:pt idx="16">
                  <c:v>0.57746229048906883</c:v>
                </c:pt>
                <c:pt idx="17">
                  <c:v>0.60098172844892839</c:v>
                </c:pt>
                <c:pt idx="18">
                  <c:v>0.62453050336755211</c:v>
                </c:pt>
                <c:pt idx="19">
                  <c:v>0.64852466541941889</c:v>
                </c:pt>
                <c:pt idx="20">
                  <c:v>0.67308363923976233</c:v>
                </c:pt>
                <c:pt idx="21">
                  <c:v>0.69807541847041921</c:v>
                </c:pt>
                <c:pt idx="22">
                  <c:v>0.72317737733367748</c:v>
                </c:pt>
                <c:pt idx="23">
                  <c:v>0.74795022166585778</c:v>
                </c:pt>
                <c:pt idx="24">
                  <c:v>0.77191422299827239</c:v>
                </c:pt>
                <c:pt idx="25">
                  <c:v>0.79461879127957169</c:v>
                </c:pt>
                <c:pt idx="26">
                  <c:v>0.81568630761449923</c:v>
                </c:pt>
                <c:pt idx="27">
                  <c:v>0.83483860811722277</c:v>
                </c:pt>
                <c:pt idx="28">
                  <c:v>0.85190929538646276</c:v>
                </c:pt>
                <c:pt idx="29">
                  <c:v>0.86684406070421582</c:v>
                </c:pt>
                <c:pt idx="30">
                  <c:v>0.87966517944690947</c:v>
                </c:pt>
                <c:pt idx="31">
                  <c:v>0.89045799766258726</c:v>
                </c:pt>
                <c:pt idx="32">
                  <c:v>0.89934948807293613</c:v>
                </c:pt>
                <c:pt idx="33">
                  <c:v>0.90646518013757926</c:v>
                </c:pt>
                <c:pt idx="34">
                  <c:v>0.91192172046752074</c:v>
                </c:pt>
                <c:pt idx="35">
                  <c:v>0.91580863616505581</c:v>
                </c:pt>
                <c:pt idx="36">
                  <c:v>0.91818017381815065</c:v>
                </c:pt>
                <c:pt idx="37">
                  <c:v>0.91904572742414037</c:v>
                </c:pt>
                <c:pt idx="38">
                  <c:v>0.918383883030779</c:v>
                </c:pt>
                <c:pt idx="39">
                  <c:v>0.91615495683555248</c:v>
                </c:pt>
                <c:pt idx="40">
                  <c:v>0.91229357704643577</c:v>
                </c:pt>
                <c:pt idx="41">
                  <c:v>0.9067340703854595</c:v>
                </c:pt>
                <c:pt idx="42">
                  <c:v>0.89941798803771833</c:v>
                </c:pt>
                <c:pt idx="43">
                  <c:v>0.89029097307396621</c:v>
                </c:pt>
                <c:pt idx="44">
                  <c:v>0.87931856838586453</c:v>
                </c:pt>
                <c:pt idx="45">
                  <c:v>0.86648269587241022</c:v>
                </c:pt>
                <c:pt idx="46">
                  <c:v>0.85178205497439463</c:v>
                </c:pt>
                <c:pt idx="47">
                  <c:v>0.83522651839375039</c:v>
                </c:pt>
                <c:pt idx="48">
                  <c:v>0.81683800839726595</c:v>
                </c:pt>
                <c:pt idx="49">
                  <c:v>0.79664726223857885</c:v>
                </c:pt>
                <c:pt idx="50">
                  <c:v>0.77468539532210756</c:v>
                </c:pt>
                <c:pt idx="51">
                  <c:v>0.75098496862583553</c:v>
                </c:pt>
                <c:pt idx="52">
                  <c:v>0.72557977399074713</c:v>
                </c:pt>
                <c:pt idx="53">
                  <c:v>0.69850368193688372</c:v>
                </c:pt>
                <c:pt idx="54">
                  <c:v>0.66978692623523506</c:v>
                </c:pt>
                <c:pt idx="55">
                  <c:v>0.63944900484137723</c:v>
                </c:pt>
                <c:pt idx="56">
                  <c:v>0.60751613670036453</c:v>
                </c:pt>
                <c:pt idx="57">
                  <c:v>0.57401316075208031</c:v>
                </c:pt>
                <c:pt idx="58">
                  <c:v>0.53896367296433978</c:v>
                </c:pt>
                <c:pt idx="59">
                  <c:v>0.50239055951198508</c:v>
                </c:pt>
                <c:pt idx="60">
                  <c:v>0.46432806751596489</c:v>
                </c:pt>
                <c:pt idx="61">
                  <c:v>0.42480749864697204</c:v>
                </c:pt>
                <c:pt idx="62">
                  <c:v>0.38386515293128276</c:v>
                </c:pt>
                <c:pt idx="63">
                  <c:v>0.34153955249972351</c:v>
                </c:pt>
                <c:pt idx="64">
                  <c:v>0.29788054846333067</c:v>
                </c:pt>
                <c:pt idx="65">
                  <c:v>0.25293369327164927</c:v>
                </c:pt>
                <c:pt idx="66">
                  <c:v>0.20674879612120056</c:v>
                </c:pt>
                <c:pt idx="67">
                  <c:v>0.15938012328828896</c:v>
                </c:pt>
                <c:pt idx="68">
                  <c:v>0.11088605550168756</c:v>
                </c:pt>
                <c:pt idx="69">
                  <c:v>6.1317056060600943E-2</c:v>
                </c:pt>
                <c:pt idx="70">
                  <c:v>1.0731382936405144E-2</c:v>
                </c:pt>
                <c:pt idx="71">
                  <c:v>-4.0809645294266277E-2</c:v>
                </c:pt>
                <c:pt idx="72">
                  <c:v>-9.3245568087270247E-2</c:v>
                </c:pt>
                <c:pt idx="73">
                  <c:v>-0.14651758315845925</c:v>
                </c:pt>
                <c:pt idx="74">
                  <c:v>-0.20056735960131225</c:v>
                </c:pt>
                <c:pt idx="75">
                  <c:v>-0.25533202069532818</c:v>
                </c:pt>
                <c:pt idx="76">
                  <c:v>-0.31074824463906808</c:v>
                </c:pt>
                <c:pt idx="77">
                  <c:v>-0.36675289290543595</c:v>
                </c:pt>
                <c:pt idx="78">
                  <c:v>-0.42327845147658694</c:v>
                </c:pt>
                <c:pt idx="79">
                  <c:v>-0.48025599407487407</c:v>
                </c:pt>
                <c:pt idx="80">
                  <c:v>-0.53761414490774662</c:v>
                </c:pt>
                <c:pt idx="81">
                  <c:v>-0.59528597618734436</c:v>
                </c:pt>
                <c:pt idx="82">
                  <c:v>-0.65319734860254841</c:v>
                </c:pt>
                <c:pt idx="83">
                  <c:v>-0.71127528633512282</c:v>
                </c:pt>
                <c:pt idx="84">
                  <c:v>-0.76945270387670273</c:v>
                </c:pt>
                <c:pt idx="85">
                  <c:v>-0.82765146324504968</c:v>
                </c:pt>
                <c:pt idx="86">
                  <c:v>-0.88579812107953093</c:v>
                </c:pt>
                <c:pt idx="87">
                  <c:v>-0.94382297875990795</c:v>
                </c:pt>
                <c:pt idx="88">
                  <c:v>-1.0016489944745135</c:v>
                </c:pt>
                <c:pt idx="89">
                  <c:v>-1.0591986637269188</c:v>
                </c:pt>
                <c:pt idx="90">
                  <c:v>-1.1163949581179387</c:v>
                </c:pt>
                <c:pt idx="91">
                  <c:v>-1.1731669575584791</c:v>
                </c:pt>
                <c:pt idx="92">
                  <c:v>-1.2294346485459928</c:v>
                </c:pt>
                <c:pt idx="93">
                  <c:v>-1.2851248217990192</c:v>
                </c:pt>
                <c:pt idx="94">
                  <c:v>-1.3401685315368665</c:v>
                </c:pt>
                <c:pt idx="95">
                  <c:v>-1.3944863285430407</c:v>
                </c:pt>
                <c:pt idx="96">
                  <c:v>-1.4480041961922725</c:v>
                </c:pt>
                <c:pt idx="97">
                  <c:v>-1.5006492898926718</c:v>
                </c:pt>
                <c:pt idx="98">
                  <c:v>-1.5523466450806382</c:v>
                </c:pt>
                <c:pt idx="99">
                  <c:v>-1.603020563830047</c:v>
                </c:pt>
                <c:pt idx="100">
                  <c:v>-1.6525998731646681</c:v>
                </c:pt>
                <c:pt idx="101">
                  <c:v>-1.7010140840816375</c:v>
                </c:pt>
                <c:pt idx="102">
                  <c:v>-1.748191518006434</c:v>
                </c:pt>
                <c:pt idx="103">
                  <c:v>-1.794060691702807</c:v>
                </c:pt>
                <c:pt idx="104">
                  <c:v>-1.8385554896426963</c:v>
                </c:pt>
                <c:pt idx="105">
                  <c:v>-1.8816111809564049</c:v>
                </c:pt>
                <c:pt idx="106">
                  <c:v>-1.9231623771203352</c:v>
                </c:pt>
                <c:pt idx="107">
                  <c:v>-1.9631427449692063</c:v>
                </c:pt>
                <c:pt idx="108">
                  <c:v>-2.0014851142818739</c:v>
                </c:pt>
                <c:pt idx="109">
                  <c:v>-2.038123394955051</c:v>
                </c:pt>
                <c:pt idx="110">
                  <c:v>-2.0729981051125499</c:v>
                </c:pt>
                <c:pt idx="111">
                  <c:v>-2.1060525570586397</c:v>
                </c:pt>
                <c:pt idx="112">
                  <c:v>-2.1372293101366706</c:v>
                </c:pt>
                <c:pt idx="113">
                  <c:v>-2.166468135806205</c:v>
                </c:pt>
                <c:pt idx="114">
                  <c:v>-2.1937192697526826</c:v>
                </c:pt>
                <c:pt idx="115">
                  <c:v>-2.2189305653627662</c:v>
                </c:pt>
                <c:pt idx="116">
                  <c:v>-2.2420509801847324</c:v>
                </c:pt>
                <c:pt idx="117">
                  <c:v>-2.2630320920759917</c:v>
                </c:pt>
                <c:pt idx="118">
                  <c:v>-2.2818272645717128</c:v>
                </c:pt>
                <c:pt idx="119">
                  <c:v>-2.2983928543921288</c:v>
                </c:pt>
                <c:pt idx="120">
                  <c:v>-2.3126870099937609</c:v>
                </c:pt>
                <c:pt idx="121">
                  <c:v>-2.3246694156597876</c:v>
                </c:pt>
                <c:pt idx="122">
                  <c:v>-2.3343025903374772</c:v>
                </c:pt>
                <c:pt idx="123">
                  <c:v>-2.341552126767624</c:v>
                </c:pt>
                <c:pt idx="124">
                  <c:v>-2.3463854993176438</c:v>
                </c:pt>
                <c:pt idx="125">
                  <c:v>-2.3487720700894568</c:v>
                </c:pt>
                <c:pt idx="126">
                  <c:v>-2.3486845532504486</c:v>
                </c:pt>
                <c:pt idx="127">
                  <c:v>-2.3460980922015851</c:v>
                </c:pt>
                <c:pt idx="128">
                  <c:v>-2.3409912537061475</c:v>
                </c:pt>
                <c:pt idx="129">
                  <c:v>-2.3333451122028803</c:v>
                </c:pt>
                <c:pt idx="130">
                  <c:v>-2.3231379293575043</c:v>
                </c:pt>
                <c:pt idx="131">
                  <c:v>-2.3103592509567639</c:v>
                </c:pt>
                <c:pt idx="132">
                  <c:v>-2.2949983559043474</c:v>
                </c:pt>
                <c:pt idx="133">
                  <c:v>-2.2770441061756497</c:v>
                </c:pt>
                <c:pt idx="134">
                  <c:v>-2.256487915497571</c:v>
                </c:pt>
                <c:pt idx="135">
                  <c:v>-2.2333289869463928</c:v>
                </c:pt>
                <c:pt idx="136">
                  <c:v>-2.2075702163802307</c:v>
                </c:pt>
                <c:pt idx="137">
                  <c:v>-2.1792159011467347</c:v>
                </c:pt>
                <c:pt idx="138">
                  <c:v>-2.1482711202332472</c:v>
                </c:pt>
                <c:pt idx="139">
                  <c:v>-2.1147414765848116</c:v>
                </c:pt>
                <c:pt idx="140">
                  <c:v>-2.0786346613559088</c:v>
                </c:pt>
                <c:pt idx="141">
                  <c:v>-2.0399656751037698</c:v>
                </c:pt>
                <c:pt idx="142">
                  <c:v>-1.9987527733876409</c:v>
                </c:pt>
                <c:pt idx="143">
                  <c:v>-1.955015256501563</c:v>
                </c:pt>
                <c:pt idx="144">
                  <c:v>-1.9087744520311263</c:v>
                </c:pt>
                <c:pt idx="145">
                  <c:v>-1.860058473146323</c:v>
                </c:pt>
                <c:pt idx="146">
                  <c:v>-1.8088978537298668</c:v>
                </c:pt>
                <c:pt idx="147">
                  <c:v>-1.7553231869603769</c:v>
                </c:pt>
                <c:pt idx="148">
                  <c:v>-1.6993676040217087</c:v>
                </c:pt>
                <c:pt idx="149">
                  <c:v>-1.6410735498461153</c:v>
                </c:pt>
                <c:pt idx="150">
                  <c:v>-1.5804757587618783</c:v>
                </c:pt>
                <c:pt idx="151">
                  <c:v>-1.5176133271988421</c:v>
                </c:pt>
                <c:pt idx="152">
                  <c:v>-1.4525361544758744</c:v>
                </c:pt>
                <c:pt idx="153">
                  <c:v>-1.3852879602051147</c:v>
                </c:pt>
                <c:pt idx="154">
                  <c:v>-1.3159201299339192</c:v>
                </c:pt>
                <c:pt idx="155">
                  <c:v>-1.2444882078300508</c:v>
                </c:pt>
                <c:pt idx="156">
                  <c:v>-1.1710513705834411</c:v>
                </c:pt>
                <c:pt idx="157">
                  <c:v>-1.0956638871905418</c:v>
                </c:pt>
                <c:pt idx="158">
                  <c:v>-1.0183848342067627</c:v>
                </c:pt>
                <c:pt idx="159">
                  <c:v>-0.93928261750821729</c:v>
                </c:pt>
                <c:pt idx="160">
                  <c:v>-0.85841765054563079</c:v>
                </c:pt>
                <c:pt idx="161">
                  <c:v>-0.77585761611493553</c:v>
                </c:pt>
                <c:pt idx="162">
                  <c:v>-0.6916759917124512</c:v>
                </c:pt>
                <c:pt idx="163">
                  <c:v>-0.60594195831529429</c:v>
                </c:pt>
                <c:pt idx="164">
                  <c:v>-0.51873175302207863</c:v>
                </c:pt>
                <c:pt idx="165">
                  <c:v>-0.4301232373733172</c:v>
                </c:pt>
                <c:pt idx="166">
                  <c:v>-0.34019663307846559</c:v>
                </c:pt>
                <c:pt idx="167">
                  <c:v>-0.24903097826223683</c:v>
                </c:pt>
                <c:pt idx="168">
                  <c:v>-0.15670815028570725</c:v>
                </c:pt>
                <c:pt idx="169">
                  <c:v>-6.3313219724415393E-2</c:v>
                </c:pt>
                <c:pt idx="170">
                  <c:v>3.1070521799669518E-2</c:v>
                </c:pt>
                <c:pt idx="171">
                  <c:v>0.12635758452250079</c:v>
                </c:pt>
                <c:pt idx="172">
                  <c:v>0.22245840940538347</c:v>
                </c:pt>
                <c:pt idx="173">
                  <c:v>0.31927936414287522</c:v>
                </c:pt>
                <c:pt idx="174">
                  <c:v>0.41672619542592609</c:v>
                </c:pt>
                <c:pt idx="175">
                  <c:v>0.51471161331788085</c:v>
                </c:pt>
                <c:pt idx="176">
                  <c:v>0.6131388571233598</c:v>
                </c:pt>
                <c:pt idx="177">
                  <c:v>0.7119111199759296</c:v>
                </c:pt>
                <c:pt idx="178">
                  <c:v>0.81093281040853438</c:v>
                </c:pt>
                <c:pt idx="179">
                  <c:v>0.9101103043968013</c:v>
                </c:pt>
                <c:pt idx="180">
                  <c:v>1.0093409120624057</c:v>
                </c:pt>
                <c:pt idx="181">
                  <c:v>1.1085278993621765</c:v>
                </c:pt>
                <c:pt idx="182">
                  <c:v>1.2075729201021719</c:v>
                </c:pt>
                <c:pt idx="183">
                  <c:v>1.3063788585227833</c:v>
                </c:pt>
                <c:pt idx="184">
                  <c:v>1.4048405427630766</c:v>
                </c:pt>
                <c:pt idx="185">
                  <c:v>1.5028600286018288</c:v>
                </c:pt>
                <c:pt idx="186">
                  <c:v>1.6003376215216212</c:v>
                </c:pt>
                <c:pt idx="187">
                  <c:v>1.6971712528074472</c:v>
                </c:pt>
                <c:pt idx="188">
                  <c:v>1.7932564587784514</c:v>
                </c:pt>
                <c:pt idx="189">
                  <c:v>1.8884981497977853</c:v>
                </c:pt>
                <c:pt idx="190">
                  <c:v>1.9827947544691664</c:v>
                </c:pt>
                <c:pt idx="191">
                  <c:v>2.0760429282490853</c:v>
                </c:pt>
                <c:pt idx="192">
                  <c:v>2.1681415486040496</c:v>
                </c:pt>
                <c:pt idx="193">
                  <c:v>2.258992667425396</c:v>
                </c:pt>
                <c:pt idx="194">
                  <c:v>2.3485005211646102</c:v>
                </c:pt>
                <c:pt idx="195">
                  <c:v>2.4365667250503065</c:v>
                </c:pt>
                <c:pt idx="196">
                  <c:v>2.5230945734282701</c:v>
                </c:pt>
                <c:pt idx="197">
                  <c:v>2.6079898364666381</c:v>
                </c:pt>
                <c:pt idx="198">
                  <c:v>2.6911563268619552</c:v>
                </c:pt>
                <c:pt idx="199">
                  <c:v>2.7724989417325672</c:v>
                </c:pt>
                <c:pt idx="200">
                  <c:v>2.8519226598682521</c:v>
                </c:pt>
                <c:pt idx="201">
                  <c:v>2.929339437104086</c:v>
                </c:pt>
                <c:pt idx="202">
                  <c:v>3.0046565183678617</c:v>
                </c:pt>
                <c:pt idx="203">
                  <c:v>3.0777847692852442</c:v>
                </c:pt>
                <c:pt idx="204">
                  <c:v>3.1486433551572408</c:v>
                </c:pt>
                <c:pt idx="205">
                  <c:v>3.2171427545204052</c:v>
                </c:pt>
                <c:pt idx="206">
                  <c:v>3.2832004727286717</c:v>
                </c:pt>
                <c:pt idx="207">
                  <c:v>3.3467400717920959</c:v>
                </c:pt>
                <c:pt idx="208">
                  <c:v>3.4076800758236838</c:v>
                </c:pt>
                <c:pt idx="209">
                  <c:v>3.4659408568453043</c:v>
                </c:pt>
                <c:pt idx="210">
                  <c:v>3.5214455875677637</c:v>
                </c:pt>
                <c:pt idx="211">
                  <c:v>3.5741258923214283</c:v>
                </c:pt>
                <c:pt idx="212">
                  <c:v>3.6239066647087514</c:v>
                </c:pt>
                <c:pt idx="213">
                  <c:v>3.6707219816713437</c:v>
                </c:pt>
                <c:pt idx="214">
                  <c:v>3.714512573487518</c:v>
                </c:pt>
                <c:pt idx="215">
                  <c:v>3.7552110600832078</c:v>
                </c:pt>
                <c:pt idx="216">
                  <c:v>3.7927578821116392</c:v>
                </c:pt>
                <c:pt idx="217">
                  <c:v>3.8270970274397924</c:v>
                </c:pt>
                <c:pt idx="218">
                  <c:v>3.8581727190629751</c:v>
                </c:pt>
                <c:pt idx="219">
                  <c:v>3.8859307758330939</c:v>
                </c:pt>
                <c:pt idx="220">
                  <c:v>3.9103238405924952</c:v>
                </c:pt>
                <c:pt idx="221">
                  <c:v>3.9313075061747784</c:v>
                </c:pt>
                <c:pt idx="222">
                  <c:v>3.9488384072232101</c:v>
                </c:pt>
                <c:pt idx="223">
                  <c:v>3.9628755697484817</c:v>
                </c:pt>
                <c:pt idx="224">
                  <c:v>3.973385547954519</c:v>
                </c:pt>
                <c:pt idx="225">
                  <c:v>3.9803384056174798</c:v>
                </c:pt>
                <c:pt idx="226">
                  <c:v>3.9837056380390412</c:v>
                </c:pt>
                <c:pt idx="227">
                  <c:v>3.9834598488099284</c:v>
                </c:pt>
                <c:pt idx="228">
                  <c:v>3.9795748201621306</c:v>
                </c:pt>
                <c:pt idx="229">
                  <c:v>3.9720273914251356</c:v>
                </c:pt>
                <c:pt idx="230">
                  <c:v>3.9608029464826977</c:v>
                </c:pt>
                <c:pt idx="231">
                  <c:v>3.9458915567895123</c:v>
                </c:pt>
                <c:pt idx="232">
                  <c:v>3.9272843887914655</c:v>
                </c:pt>
                <c:pt idx="233">
                  <c:v>3.9049716209838357</c:v>
                </c:pt>
                <c:pt idx="234">
                  <c:v>3.8789556454688054</c:v>
                </c:pt>
                <c:pt idx="235">
                  <c:v>3.8492381684932098</c:v>
                </c:pt>
                <c:pt idx="236">
                  <c:v>3.8158236418011318</c:v>
                </c:pt>
                <c:pt idx="237">
                  <c:v>3.778720721750791</c:v>
                </c:pt>
                <c:pt idx="238">
                  <c:v>3.7379413759783962</c:v>
                </c:pt>
                <c:pt idx="239">
                  <c:v>3.6935020307519966</c:v>
                </c:pt>
                <c:pt idx="240">
                  <c:v>3.645422308105001</c:v>
                </c:pt>
                <c:pt idx="241">
                  <c:v>3.5937247073825787</c:v>
                </c:pt>
                <c:pt idx="242">
                  <c:v>3.5384358404984511</c:v>
                </c:pt>
                <c:pt idx="243">
                  <c:v>3.4795866064969281</c:v>
                </c:pt>
                <c:pt idx="244">
                  <c:v>3.4172109338511683</c:v>
                </c:pt>
                <c:pt idx="245">
                  <c:v>3.351345720070031</c:v>
                </c:pt>
                <c:pt idx="246">
                  <c:v>3.2820322285580859</c:v>
                </c:pt>
                <c:pt idx="247">
                  <c:v>3.2093150973441036</c:v>
                </c:pt>
                <c:pt idx="248">
                  <c:v>3.13324326381513</c:v>
                </c:pt>
                <c:pt idx="249">
                  <c:v>3.053868978711094</c:v>
                </c:pt>
                <c:pt idx="250">
                  <c:v>2.9712424144841978</c:v>
                </c:pt>
                <c:pt idx="251">
                  <c:v>2.8854256901947259</c:v>
                </c:pt>
                <c:pt idx="252">
                  <c:v>2.7964812477851826</c:v>
                </c:pt>
                <c:pt idx="253">
                  <c:v>2.7044716286819712</c:v>
                </c:pt>
                <c:pt idx="254">
                  <c:v>2.6094623685892757</c:v>
                </c:pt>
                <c:pt idx="255">
                  <c:v>2.5115271607676868</c:v>
                </c:pt>
                <c:pt idx="256">
                  <c:v>2.4107436848106203</c:v>
                </c:pt>
                <c:pt idx="257">
                  <c:v>2.3071912404527555</c:v>
                </c:pt>
                <c:pt idx="258">
                  <c:v>2.2009500526626127</c:v>
                </c:pt>
                <c:pt idx="259">
                  <c:v>2.0921009388263445</c:v>
                </c:pt>
                <c:pt idx="260">
                  <c:v>1.9807267978609209</c:v>
                </c:pt>
                <c:pt idx="261">
                  <c:v>1.8669177563361308</c:v>
                </c:pt>
                <c:pt idx="262">
                  <c:v>1.7507670391360095</c:v>
                </c:pt>
                <c:pt idx="263">
                  <c:v>1.632368684452105</c:v>
                </c:pt>
                <c:pt idx="264">
                  <c:v>1.5118184518657751</c:v>
                </c:pt>
                <c:pt idx="265">
                  <c:v>1.3892185064975833</c:v>
                </c:pt>
                <c:pt idx="266">
                  <c:v>1.2646729803914696</c:v>
                </c:pt>
                <c:pt idx="267">
                  <c:v>1.1382855378232788</c:v>
                </c:pt>
                <c:pt idx="268">
                  <c:v>1.0101617812774482</c:v>
                </c:pt>
                <c:pt idx="269">
                  <c:v>0.88041595507229709</c:v>
                </c:pt>
                <c:pt idx="270">
                  <c:v>0.74915384957901232</c:v>
                </c:pt>
                <c:pt idx="271">
                  <c:v>0.61648480326134614</c:v>
                </c:pt>
                <c:pt idx="272">
                  <c:v>0.48252807363552075</c:v>
                </c:pt>
                <c:pt idx="273">
                  <c:v>0.34739578575454017</c:v>
                </c:pt>
                <c:pt idx="274">
                  <c:v>0.21120670991234161</c:v>
                </c:pt>
                <c:pt idx="275">
                  <c:v>7.4082687439389117E-2</c:v>
                </c:pt>
                <c:pt idx="276">
                  <c:v>-6.385196116746393E-2</c:v>
                </c:pt>
                <c:pt idx="277">
                  <c:v>-0.20247904105083481</c:v>
                </c:pt>
                <c:pt idx="278">
                  <c:v>-0.34167683108532215</c:v>
                </c:pt>
                <c:pt idx="279">
                  <c:v>-0.48131562415260165</c:v>
                </c:pt>
                <c:pt idx="280">
                  <c:v>-0.62127510955794718</c:v>
                </c:pt>
                <c:pt idx="281">
                  <c:v>-0.76142917050267855</c:v>
                </c:pt>
                <c:pt idx="282">
                  <c:v>-0.90164741648916147</c:v>
                </c:pt>
                <c:pt idx="283">
                  <c:v>-1.0418053307591921</c:v>
                </c:pt>
                <c:pt idx="284">
                  <c:v>-1.1817729722784041</c:v>
                </c:pt>
                <c:pt idx="285">
                  <c:v>-1.3214204603906528</c:v>
                </c:pt>
                <c:pt idx="286">
                  <c:v>-1.4606172903655903</c:v>
                </c:pt>
                <c:pt idx="287">
                  <c:v>-1.599235926674238</c:v>
                </c:pt>
                <c:pt idx="288">
                  <c:v>-1.7371478278890919</c:v>
                </c:pt>
                <c:pt idx="289">
                  <c:v>-1.8742231385785071</c:v>
                </c:pt>
                <c:pt idx="290">
                  <c:v>-2.0103357054529147</c:v>
                </c:pt>
                <c:pt idx="291">
                  <c:v>-2.1453591423104381</c:v>
                </c:pt>
                <c:pt idx="292">
                  <c:v>-2.2791649989655678</c:v>
                </c:pt>
                <c:pt idx="293">
                  <c:v>-2.4116227953010898</c:v>
                </c:pt>
                <c:pt idx="294">
                  <c:v>-2.5426035095186936</c:v>
                </c:pt>
                <c:pt idx="295">
                  <c:v>-2.67198719641237</c:v>
                </c:pt>
                <c:pt idx="296">
                  <c:v>-2.7996465850105752</c:v>
                </c:pt>
                <c:pt idx="297">
                  <c:v>-2.9254565327835866</c:v>
                </c:pt>
                <c:pt idx="298">
                  <c:v>-3.049295314649902</c:v>
                </c:pt>
                <c:pt idx="299">
                  <c:v>-3.1710454002470385</c:v>
                </c:pt>
                <c:pt idx="300">
                  <c:v>-3.2905824436283537</c:v>
                </c:pt>
                <c:pt idx="301">
                  <c:v>-3.4077903256904629</c:v>
                </c:pt>
                <c:pt idx="302">
                  <c:v>-3.5225536046500405</c:v>
                </c:pt>
                <c:pt idx="303">
                  <c:v>-3.6347603747992729</c:v>
                </c:pt>
                <c:pt idx="304">
                  <c:v>-3.744292993831992</c:v>
                </c:pt>
                <c:pt idx="305">
                  <c:v>-3.8510433781258859</c:v>
                </c:pt>
                <c:pt idx="306">
                  <c:v>-3.9549040340155628</c:v>
                </c:pt>
                <c:pt idx="307">
                  <c:v>-4.0557674407605306</c:v>
                </c:pt>
                <c:pt idx="308">
                  <c:v>-4.1535260342998299</c:v>
                </c:pt>
                <c:pt idx="309">
                  <c:v>-4.248083978435333</c:v>
                </c:pt>
                <c:pt idx="310">
                  <c:v>-4.3393413088507957</c:v>
                </c:pt>
                <c:pt idx="311">
                  <c:v>-4.4271986391964111</c:v>
                </c:pt>
                <c:pt idx="312">
                  <c:v>-4.5115611513723284</c:v>
                </c:pt>
                <c:pt idx="313">
                  <c:v>-4.5923395407288581</c:v>
                </c:pt>
                <c:pt idx="314">
                  <c:v>-4.6694490166548812</c:v>
                </c:pt>
                <c:pt idx="315">
                  <c:v>-4.7428044849256574</c:v>
                </c:pt>
                <c:pt idx="316">
                  <c:v>-4.8123248338648699</c:v>
                </c:pt>
                <c:pt idx="317">
                  <c:v>-4.8779337145771198</c:v>
                </c:pt>
                <c:pt idx="318">
                  <c:v>-4.9395550889049424</c:v>
                </c:pt>
                <c:pt idx="319">
                  <c:v>-4.9971162503158428</c:v>
                </c:pt>
                <c:pt idx="320">
                  <c:v>-5.0505467979100711</c:v>
                </c:pt>
                <c:pt idx="321">
                  <c:v>-5.099785506341628</c:v>
                </c:pt>
                <c:pt idx="322">
                  <c:v>-5.1447686102277421</c:v>
                </c:pt>
                <c:pt idx="323">
                  <c:v>-5.1854381059594932</c:v>
                </c:pt>
                <c:pt idx="324">
                  <c:v>-5.221746398758933</c:v>
                </c:pt>
                <c:pt idx="325">
                  <c:v>-5.2536392822255999</c:v>
                </c:pt>
                <c:pt idx="326">
                  <c:v>-5.2810716158462201</c:v>
                </c:pt>
                <c:pt idx="327">
                  <c:v>-5.3040063167396649</c:v>
                </c:pt>
                <c:pt idx="328">
                  <c:v>-5.3224032250270898</c:v>
                </c:pt>
                <c:pt idx="329">
                  <c:v>-5.3362259476192877</c:v>
                </c:pt>
                <c:pt idx="330">
                  <c:v>-5.3454427670786329</c:v>
                </c:pt>
                <c:pt idx="331">
                  <c:v>-5.3500322467771131</c:v>
                </c:pt>
                <c:pt idx="332">
                  <c:v>-5.3499680009676558</c:v>
                </c:pt>
                <c:pt idx="333">
                  <c:v>-5.3452345595102191</c:v>
                </c:pt>
                <c:pt idx="334">
                  <c:v>-5.3358247868180326</c:v>
                </c:pt>
                <c:pt idx="335">
                  <c:v>-5.3217250654586925</c:v>
                </c:pt>
                <c:pt idx="336">
                  <c:v>-5.3029311729189681</c:v>
                </c:pt>
                <c:pt idx="337">
                  <c:v>-5.2794439522259102</c:v>
                </c:pt>
                <c:pt idx="338">
                  <c:v>-5.2512659425021342</c:v>
                </c:pt>
                <c:pt idx="339">
                  <c:v>-5.2184026808986284</c:v>
                </c:pt>
                <c:pt idx="340">
                  <c:v>-5.1808678705563871</c:v>
                </c:pt>
                <c:pt idx="341">
                  <c:v>-5.1386794451186271</c:v>
                </c:pt>
                <c:pt idx="342">
                  <c:v>-5.0918575978063663</c:v>
                </c:pt>
                <c:pt idx="343">
                  <c:v>-5.0404260670422394</c:v>
                </c:pt>
                <c:pt idx="344">
                  <c:v>-4.9844172082151106</c:v>
                </c:pt>
                <c:pt idx="345">
                  <c:v>-4.9238679089367423</c:v>
                </c:pt>
                <c:pt idx="346">
                  <c:v>-4.8588174438774709</c:v>
                </c:pt>
                <c:pt idx="347">
                  <c:v>-4.789307083484494</c:v>
                </c:pt>
                <c:pt idx="348">
                  <c:v>-4.7153800954295413</c:v>
                </c:pt>
                <c:pt idx="349">
                  <c:v>-4.6370835533700827</c:v>
                </c:pt>
                <c:pt idx="350">
                  <c:v>-4.5544737539911191</c:v>
                </c:pt>
                <c:pt idx="351">
                  <c:v>-4.4676122889566603</c:v>
                </c:pt>
                <c:pt idx="352">
                  <c:v>-4.3765623806865461</c:v>
                </c:pt>
                <c:pt idx="353">
                  <c:v>-4.2813867272643202</c:v>
                </c:pt>
                <c:pt idx="354">
                  <c:v>-4.1821606314097179</c:v>
                </c:pt>
                <c:pt idx="355">
                  <c:v>-4.0789590280696437</c:v>
                </c:pt>
                <c:pt idx="356">
                  <c:v>-3.9718598425348794</c:v>
                </c:pt>
                <c:pt idx="357">
                  <c:v>-3.8609453761056574</c:v>
                </c:pt>
                <c:pt idx="358">
                  <c:v>-3.746301339161211</c:v>
                </c:pt>
                <c:pt idx="359">
                  <c:v>-3.628017924851421</c:v>
                </c:pt>
                <c:pt idx="360">
                  <c:v>-3.5061884725722701</c:v>
                </c:pt>
                <c:pt idx="361">
                  <c:v>-3.3809090759326215</c:v>
                </c:pt>
                <c:pt idx="362">
                  <c:v>-3.2522797445835869</c:v>
                </c:pt>
                <c:pt idx="363">
                  <c:v>-3.1204045055774627</c:v>
                </c:pt>
                <c:pt idx="364">
                  <c:v>-2.9853900727613318</c:v>
                </c:pt>
                <c:pt idx="365">
                  <c:v>-2.8473457138498488</c:v>
                </c:pt>
                <c:pt idx="366">
                  <c:v>-2.7063845751943152</c:v>
                </c:pt>
                <c:pt idx="367">
                  <c:v>-2.56262261893434</c:v>
                </c:pt>
                <c:pt idx="368">
                  <c:v>-2.416179476742021</c:v>
                </c:pt>
                <c:pt idx="369">
                  <c:v>-2.2671773934824704</c:v>
                </c:pt>
                <c:pt idx="370">
                  <c:v>-2.1157357659663232</c:v>
                </c:pt>
                <c:pt idx="371">
                  <c:v>-1.9619850990342604</c:v>
                </c:pt>
                <c:pt idx="372">
                  <c:v>-1.8060553138837789</c:v>
                </c:pt>
                <c:pt idx="373">
                  <c:v>-1.6480754576562009</c:v>
                </c:pt>
                <c:pt idx="374">
                  <c:v>-1.4881765322127756</c:v>
                </c:pt>
                <c:pt idx="375">
                  <c:v>-1.3264965924603964</c:v>
                </c:pt>
                <c:pt idx="376">
                  <c:v>-1.1631765113028514</c:v>
                </c:pt>
                <c:pt idx="377">
                  <c:v>-0.99835755081574695</c:v>
                </c:pt>
                <c:pt idx="378">
                  <c:v>-0.83218060595870846</c:v>
                </c:pt>
                <c:pt idx="379">
                  <c:v>-0.66478581169403628</c:v>
                </c:pt>
                <c:pt idx="380">
                  <c:v>-0.49631397340742484</c:v>
                </c:pt>
                <c:pt idx="381">
                  <c:v>-0.32691165577040571</c:v>
                </c:pt>
                <c:pt idx="382">
                  <c:v>-0.15672699762978695</c:v>
                </c:pt>
                <c:pt idx="383">
                  <c:v>1.4092627226790959E-2</c:v>
                </c:pt>
                <c:pt idx="384">
                  <c:v>0.18539975461945735</c:v>
                </c:pt>
                <c:pt idx="385">
                  <c:v>0.35704219680893218</c:v>
                </c:pt>
                <c:pt idx="386">
                  <c:v>0.52886753039461087</c:v>
                </c:pt>
                <c:pt idx="387">
                  <c:v>0.70072557854096884</c:v>
                </c:pt>
                <c:pt idx="388">
                  <c:v>0.87246605074124406</c:v>
                </c:pt>
                <c:pt idx="389">
                  <c:v>1.0439318830925715</c:v>
                </c:pt>
                <c:pt idx="390">
                  <c:v>1.2149763760953174</c:v>
                </c:pt>
                <c:pt idx="391">
                  <c:v>1.3854512327071615</c:v>
                </c:pt>
                <c:pt idx="392">
                  <c:v>1.5552002255146617</c:v>
                </c:pt>
                <c:pt idx="393">
                  <c:v>1.7240762843791868</c:v>
                </c:pt>
                <c:pt idx="394">
                  <c:v>1.8919277528277021</c:v>
                </c:pt>
                <c:pt idx="395">
                  <c:v>2.0586019942832428</c:v>
                </c:pt>
                <c:pt idx="396">
                  <c:v>2.2239460138603868</c:v>
                </c:pt>
                <c:pt idx="397">
                  <c:v>2.3878150909681604</c:v>
                </c:pt>
                <c:pt idx="398">
                  <c:v>2.550063153042561</c:v>
                </c:pt>
                <c:pt idx="399">
                  <c:v>2.7105383392817117</c:v>
                </c:pt>
                <c:pt idx="400">
                  <c:v>2.8691004043180595</c:v>
                </c:pt>
                <c:pt idx="401">
                  <c:v>3.0256055347235127</c:v>
                </c:pt>
                <c:pt idx="402">
                  <c:v>3.1799078982048994</c:v>
                </c:pt>
                <c:pt idx="403">
                  <c:v>3.3318698055750295</c:v>
                </c:pt>
                <c:pt idx="404">
                  <c:v>3.4813504249981282</c:v>
                </c:pt>
                <c:pt idx="405">
                  <c:v>3.6282112766230834</c:v>
                </c:pt>
                <c:pt idx="406">
                  <c:v>3.772315555817396</c:v>
                </c:pt>
                <c:pt idx="407">
                  <c:v>3.9135317318308553</c:v>
                </c:pt>
                <c:pt idx="408">
                  <c:v>4.051729575780632</c:v>
                </c:pt>
                <c:pt idx="409">
                  <c:v>4.1867798533253024</c:v>
                </c:pt>
                <c:pt idx="410">
                  <c:v>4.3185593392855726</c:v>
                </c:pt>
                <c:pt idx="411">
                  <c:v>4.4469468787617226</c:v>
                </c:pt>
                <c:pt idx="412">
                  <c:v>4.5718215499361898</c:v>
                </c:pt>
                <c:pt idx="413">
                  <c:v>4.6930626897082526</c:v>
                </c:pt>
                <c:pt idx="414">
                  <c:v>4.8105533712457751</c:v>
                </c:pt>
                <c:pt idx="415">
                  <c:v>4.9241880092897663</c:v>
                </c:pt>
                <c:pt idx="416">
                  <c:v>5.0338559425715115</c:v>
                </c:pt>
                <c:pt idx="417">
                  <c:v>5.1394508705541559</c:v>
                </c:pt>
                <c:pt idx="418">
                  <c:v>5.2408721227524557</c:v>
                </c:pt>
                <c:pt idx="419">
                  <c:v>5.3380254141146706</c:v>
                </c:pt>
                <c:pt idx="420">
                  <c:v>5.4308118106523331</c:v>
                </c:pt>
                <c:pt idx="421">
                  <c:v>5.5191427456468665</c:v>
                </c:pt>
                <c:pt idx="422">
                  <c:v>5.6029324417787665</c:v>
                </c:pt>
                <c:pt idx="423">
                  <c:v>5.6821007394379608</c:v>
                </c:pt>
                <c:pt idx="424">
                  <c:v>5.7565637915383849</c:v>
                </c:pt>
                <c:pt idx="425">
                  <c:v>5.8262493242556816</c:v>
                </c:pt>
                <c:pt idx="426">
                  <c:v>5.8910876317578138</c:v>
                </c:pt>
                <c:pt idx="427">
                  <c:v>5.9510109206704032</c:v>
                </c:pt>
                <c:pt idx="428">
                  <c:v>6.0059532534067293</c:v>
                </c:pt>
                <c:pt idx="429">
                  <c:v>6.0558622770471482</c:v>
                </c:pt>
                <c:pt idx="430">
                  <c:v>6.100683323215935</c:v>
                </c:pt>
                <c:pt idx="431">
                  <c:v>6.1403640682322642</c:v>
                </c:pt>
                <c:pt idx="432">
                  <c:v>6.1748584757134104</c:v>
                </c:pt>
                <c:pt idx="433">
                  <c:v>6.2041276923977753</c:v>
                </c:pt>
                <c:pt idx="434">
                  <c:v>6.2281389977075907</c:v>
                </c:pt>
                <c:pt idx="435">
                  <c:v>6.2468609334761558</c:v>
                </c:pt>
                <c:pt idx="436">
                  <c:v>6.2602675359453208</c:v>
                </c:pt>
                <c:pt idx="437">
                  <c:v>6.2683390603459896</c:v>
                </c:pt>
                <c:pt idx="438">
                  <c:v>6.271057471770682</c:v>
                </c:pt>
                <c:pt idx="439">
                  <c:v>6.2684094076019692</c:v>
                </c:pt>
                <c:pt idx="440">
                  <c:v>6.2603850917455519</c:v>
                </c:pt>
                <c:pt idx="441">
                  <c:v>6.2469851435218748</c:v>
                </c:pt>
                <c:pt idx="442">
                  <c:v>6.2282087998516067</c:v>
                </c:pt>
                <c:pt idx="443">
                  <c:v>6.2040621537112575</c:v>
                </c:pt>
                <c:pt idx="444">
                  <c:v>6.1745627367674336</c:v>
                </c:pt>
                <c:pt idx="445">
                  <c:v>6.1397224334978278</c:v>
                </c:pt>
                <c:pt idx="446">
                  <c:v>6.0995630923376396</c:v>
                </c:pt>
                <c:pt idx="447">
                  <c:v>6.0541154501912979</c:v>
                </c:pt>
                <c:pt idx="448">
                  <c:v>6.0034079297658378</c:v>
                </c:pt>
                <c:pt idx="449">
                  <c:v>5.9474734145865122</c:v>
                </c:pt>
                <c:pt idx="450">
                  <c:v>5.8863500884213513</c:v>
                </c:pt>
                <c:pt idx="451">
                  <c:v>5.8200869704053018</c:v>
                </c:pt>
                <c:pt idx="452">
                  <c:v>5.7487286145515295</c:v>
                </c:pt>
                <c:pt idx="453">
                  <c:v>5.6723309034618472</c:v>
                </c:pt>
                <c:pt idx="454">
                  <c:v>5.5909583958726854</c:v>
                </c:pt>
                <c:pt idx="455">
                  <c:v>5.5046694385434023</c:v>
                </c:pt>
                <c:pt idx="456">
                  <c:v>5.413531971066484</c:v>
                </c:pt>
                <c:pt idx="457">
                  <c:v>5.3176191243647333</c:v>
                </c:pt>
                <c:pt idx="458">
                  <c:v>5.217005779025599</c:v>
                </c:pt>
                <c:pt idx="459">
                  <c:v>5.1117697949877865</c:v>
                </c:pt>
                <c:pt idx="460">
                  <c:v>5.0019971073032998</c:v>
                </c:pt>
                <c:pt idx="461">
                  <c:v>4.8877777185698337</c:v>
                </c:pt>
                <c:pt idx="462">
                  <c:v>4.7692036561166935</c:v>
                </c:pt>
                <c:pt idx="463">
                  <c:v>4.6463701860021125</c:v>
                </c:pt>
                <c:pt idx="464">
                  <c:v>4.519380813485526</c:v>
                </c:pt>
                <c:pt idx="465">
                  <c:v>4.3883431273965101</c:v>
                </c:pt>
                <c:pt idx="466">
                  <c:v>4.2533665845590196</c:v>
                </c:pt>
                <c:pt idx="467">
                  <c:v>4.1145620486436325</c:v>
                </c:pt>
                <c:pt idx="468">
                  <c:v>3.9720417223648092</c:v>
                </c:pt>
                <c:pt idx="469">
                  <c:v>3.8259208876760251</c:v>
                </c:pt>
                <c:pt idx="470">
                  <c:v>3.676323254997806</c:v>
                </c:pt>
                <c:pt idx="471">
                  <c:v>3.5233769681750986</c:v>
                </c:pt>
                <c:pt idx="472">
                  <c:v>3.3672108741473648</c:v>
                </c:pt>
                <c:pt idx="473">
                  <c:v>3.2079523027003098</c:v>
                </c:pt>
                <c:pt idx="474">
                  <c:v>3.0457401313006289</c:v>
                </c:pt>
                <c:pt idx="475">
                  <c:v>2.8807117496283658</c:v>
                </c:pt>
                <c:pt idx="476">
                  <c:v>2.7130063557786919</c:v>
                </c:pt>
                <c:pt idx="477">
                  <c:v>2.5427662812166139</c:v>
                </c:pt>
                <c:pt idx="478">
                  <c:v>2.3701359644001045</c:v>
                </c:pt>
                <c:pt idx="479">
                  <c:v>2.1952629663486491</c:v>
                </c:pt>
                <c:pt idx="480">
                  <c:v>2.0182965773764807</c:v>
                </c:pt>
                <c:pt idx="481">
                  <c:v>1.8393873697540302</c:v>
                </c:pt>
                <c:pt idx="482">
                  <c:v>1.6586883057234272</c:v>
                </c:pt>
                <c:pt idx="483">
                  <c:v>1.4763547865885642</c:v>
                </c:pt>
                <c:pt idx="484">
                  <c:v>1.2925432714359082</c:v>
                </c:pt>
                <c:pt idx="485">
                  <c:v>1.1074110951808001</c:v>
                </c:pt>
                <c:pt idx="486">
                  <c:v>0.92111774600462148</c:v>
                </c:pt>
                <c:pt idx="487">
                  <c:v>0.73382375691585111</c:v>
                </c:pt>
                <c:pt idx="488">
                  <c:v>0.54569151568936936</c:v>
                </c:pt>
                <c:pt idx="489">
                  <c:v>0.35688416655144678</c:v>
                </c:pt>
                <c:pt idx="490">
                  <c:v>0.16756010882659933</c:v>
                </c:pt>
                <c:pt idx="491">
                  <c:v>-2.2113085173734504E-2</c:v>
                </c:pt>
                <c:pt idx="492">
                  <c:v>-0.21197039807342222</c:v>
                </c:pt>
                <c:pt idx="493">
                  <c:v>-0.40184969211134036</c:v>
                </c:pt>
                <c:pt idx="494">
                  <c:v>-0.59158891261640112</c:v>
                </c:pt>
                <c:pt idx="495">
                  <c:v>-0.78102101988517836</c:v>
                </c:pt>
                <c:pt idx="496">
                  <c:v>-0.96997825235810331</c:v>
                </c:pt>
                <c:pt idx="497">
                  <c:v>-1.1582945814679237</c:v>
                </c:pt>
                <c:pt idx="498">
                  <c:v>-1.3458064918218158</c:v>
                </c:pt>
                <c:pt idx="499">
                  <c:v>-1.5323533958253457</c:v>
                </c:pt>
                <c:pt idx="500">
                  <c:v>-1.7177762228311078</c:v>
                </c:pt>
                <c:pt idx="501">
                  <c:v>-1.9019123476546078</c:v>
                </c:pt>
                <c:pt idx="502">
                  <c:v>-2.0845997908547051</c:v>
                </c:pt>
                <c:pt idx="503">
                  <c:v>-2.2656795709157724</c:v>
                </c:pt>
                <c:pt idx="504">
                  <c:v>-2.4449948595099067</c:v>
                </c:pt>
                <c:pt idx="505">
                  <c:v>-2.6223863567985681</c:v>
                </c:pt>
                <c:pt idx="506">
                  <c:v>-2.7976967855486436</c:v>
                </c:pt>
                <c:pt idx="507">
                  <c:v>-2.9707733773187943</c:v>
                </c:pt>
                <c:pt idx="508">
                  <c:v>-3.1414655139233889</c:v>
                </c:pt>
                <c:pt idx="509">
                  <c:v>-3.3096180671472983</c:v>
                </c:pt>
                <c:pt idx="510">
                  <c:v>-3.4750885337244615</c:v>
                </c:pt>
                <c:pt idx="511">
                  <c:v>-3.6377350683164815</c:v>
                </c:pt>
                <c:pt idx="512">
                  <c:v>-3.7974101433577987</c:v>
                </c:pt>
                <c:pt idx="513">
                  <c:v>-3.9539776271342895</c:v>
                </c:pt>
                <c:pt idx="514">
                  <c:v>-4.1072990283753548</c:v>
                </c:pt>
                <c:pt idx="515">
                  <c:v>-4.2572370884667272</c:v>
                </c:pt>
                <c:pt idx="516">
                  <c:v>-4.4036563870252214</c:v>
                </c:pt>
                <c:pt idx="517">
                  <c:v>-4.5464319560937092</c:v>
                </c:pt>
                <c:pt idx="518">
                  <c:v>-4.6854396332985226</c:v>
                </c:pt>
                <c:pt idx="519">
                  <c:v>-4.8205516028634419</c:v>
                </c:pt>
                <c:pt idx="520">
                  <c:v>-4.9516537744384648</c:v>
                </c:pt>
                <c:pt idx="521">
                  <c:v>-5.0786305726640091</c:v>
                </c:pt>
                <c:pt idx="522">
                  <c:v>-5.2013664573571523</c:v>
                </c:pt>
                <c:pt idx="523">
                  <c:v>-5.3197560544333911</c:v>
                </c:pt>
                <c:pt idx="524">
                  <c:v>-5.4336928370956272</c:v>
                </c:pt>
                <c:pt idx="525">
                  <c:v>-5.5430745854370027</c:v>
                </c:pt>
                <c:pt idx="526">
                  <c:v>-5.6478026727065025</c:v>
                </c:pt>
                <c:pt idx="527">
                  <c:v>-5.747785625103929</c:v>
                </c:pt>
                <c:pt idx="528">
                  <c:v>-5.8429351090353121</c:v>
                </c:pt>
                <c:pt idx="529">
                  <c:v>-5.9331655812380992</c:v>
                </c:pt>
                <c:pt idx="530">
                  <c:v>-6.0183992590766779</c:v>
                </c:pt>
                <c:pt idx="531">
                  <c:v>-6.0985621356031849</c:v>
                </c:pt>
                <c:pt idx="532">
                  <c:v>-6.1735820946194702</c:v>
                </c:pt>
                <c:pt idx="533">
                  <c:v>-6.2433888869340475</c:v>
                </c:pt>
                <c:pt idx="534">
                  <c:v>-6.3079175569503603</c:v>
                </c:pt>
                <c:pt idx="535">
                  <c:v>-6.367115995472596</c:v>
                </c:pt>
                <c:pt idx="536">
                  <c:v>-6.4209284681428649</c:v>
                </c:pt>
                <c:pt idx="537">
                  <c:v>-6.4693049967748957</c:v>
                </c:pt>
                <c:pt idx="538">
                  <c:v>-6.5122025718944041</c:v>
                </c:pt>
                <c:pt idx="539">
                  <c:v>-6.5495858500281079</c:v>
                </c:pt>
                <c:pt idx="540">
                  <c:v>-6.5814160599839502</c:v>
                </c:pt>
                <c:pt idx="541">
                  <c:v>-6.6076659585128974</c:v>
                </c:pt>
                <c:pt idx="542">
                  <c:v>-6.6283121907576099</c:v>
                </c:pt>
                <c:pt idx="543">
                  <c:v>-6.6433380558100987</c:v>
                </c:pt>
                <c:pt idx="544">
                  <c:v>-6.6527241377625828</c:v>
                </c:pt>
                <c:pt idx="545">
                  <c:v>-6.6564635017367459</c:v>
                </c:pt>
                <c:pt idx="546">
                  <c:v>-6.6545526230236556</c:v>
                </c:pt>
                <c:pt idx="547">
                  <c:v>-6.6469906651444957</c:v>
                </c:pt>
                <c:pt idx="548">
                  <c:v>-6.6337793560270191</c:v>
                </c:pt>
                <c:pt idx="549">
                  <c:v>-6.6149346490495908</c:v>
                </c:pt>
                <c:pt idx="550">
                  <c:v>-6.5904707544711219</c:v>
                </c:pt>
                <c:pt idx="551">
                  <c:v>-6.5604047305887434</c:v>
                </c:pt>
                <c:pt idx="552">
                  <c:v>-6.5247603568734593</c:v>
                </c:pt>
                <c:pt idx="553">
                  <c:v>-6.4835689599193236</c:v>
                </c:pt>
                <c:pt idx="554">
                  <c:v>-6.4368682927963086</c:v>
                </c:pt>
                <c:pt idx="555">
                  <c:v>-6.3846975943015609</c:v>
                </c:pt>
                <c:pt idx="556">
                  <c:v>-6.3271017502861584</c:v>
                </c:pt>
                <c:pt idx="557">
                  <c:v>-6.2641319474400623</c:v>
                </c:pt>
                <c:pt idx="558">
                  <c:v>-6.1958410933147956</c:v>
                </c:pt>
                <c:pt idx="559">
                  <c:v>-6.1222867079190086</c:v>
                </c:pt>
                <c:pt idx="560">
                  <c:v>-6.0435297672068682</c:v>
                </c:pt>
                <c:pt idx="561">
                  <c:v>-5.9596414413815522</c:v>
                </c:pt>
                <c:pt idx="562">
                  <c:v>-5.8706912467227541</c:v>
                </c:pt>
                <c:pt idx="563">
                  <c:v>-5.7767552139821827</c:v>
                </c:pt>
                <c:pt idx="564">
                  <c:v>-5.6779204013262889</c:v>
                </c:pt>
                <c:pt idx="565">
                  <c:v>-5.5742677392035498</c:v>
                </c:pt>
                <c:pt idx="566">
                  <c:v>-5.4658875727447729</c:v>
                </c:pt>
                <c:pt idx="567">
                  <c:v>-5.3528785181030401</c:v>
                </c:pt>
                <c:pt idx="568">
                  <c:v>-5.2353361922592088</c:v>
                </c:pt>
                <c:pt idx="569">
                  <c:v>-5.1133599212201615</c:v>
                </c:pt>
                <c:pt idx="570">
                  <c:v>-4.9870535134018787</c:v>
                </c:pt>
                <c:pt idx="571">
                  <c:v>-4.8565307295555886</c:v>
                </c:pt>
                <c:pt idx="572">
                  <c:v>-4.7218999179872894</c:v>
                </c:pt>
                <c:pt idx="573">
                  <c:v>-4.5832797449484621</c:v>
                </c:pt>
                <c:pt idx="574">
                  <c:v>-4.4407964798950124</c:v>
                </c:pt>
                <c:pt idx="575">
                  <c:v>-4.2945690461852264</c:v>
                </c:pt>
                <c:pt idx="576">
                  <c:v>-4.1447247658551341</c:v>
                </c:pt>
                <c:pt idx="577">
                  <c:v>-3.991394899297247</c:v>
                </c:pt>
                <c:pt idx="578">
                  <c:v>-3.8347111460501186</c:v>
                </c:pt>
                <c:pt idx="579">
                  <c:v>-3.6748068182709575</c:v>
                </c:pt>
                <c:pt idx="580">
                  <c:v>-3.5118218816710098</c:v>
                </c:pt>
                <c:pt idx="581">
                  <c:v>-3.3458988945612376</c:v>
                </c:pt>
                <c:pt idx="582">
                  <c:v>-3.1771809131455404</c:v>
                </c:pt>
                <c:pt idx="583">
                  <c:v>-3.0058126551700135</c:v>
                </c:pt>
                <c:pt idx="584">
                  <c:v>-2.8319454516414106</c:v>
                </c:pt>
                <c:pt idx="585">
                  <c:v>-2.6557330440848221</c:v>
                </c:pt>
                <c:pt idx="586">
                  <c:v>-2.4773293235456575</c:v>
                </c:pt>
                <c:pt idx="587">
                  <c:v>-2.2968878257527989</c:v>
                </c:pt>
                <c:pt idx="588">
                  <c:v>-2.1145616214036496</c:v>
                </c:pt>
                <c:pt idx="589">
                  <c:v>-1.9305050162642781</c:v>
                </c:pt>
                <c:pt idx="590">
                  <c:v>-1.7448788621597733</c:v>
                </c:pt>
                <c:pt idx="591">
                  <c:v>-1.5578465255878555</c:v>
                </c:pt>
                <c:pt idx="592">
                  <c:v>-1.3695701229756363</c:v>
                </c:pt>
                <c:pt idx="593">
                  <c:v>-1.1802082679813442</c:v>
                </c:pt>
                <c:pt idx="594">
                  <c:v>-0.98992910587381588</c:v>
                </c:pt>
                <c:pt idx="595">
                  <c:v>-0.79889724963519682</c:v>
                </c:pt>
                <c:pt idx="596">
                  <c:v>-0.60727704978471997</c:v>
                </c:pt>
                <c:pt idx="597">
                  <c:v>-0.41523389503352787</c:v>
                </c:pt>
                <c:pt idx="598">
                  <c:v>-0.22293316370944424</c:v>
                </c:pt>
                <c:pt idx="599">
                  <c:v>-3.0541219249557564E-2</c:v>
                </c:pt>
                <c:pt idx="600">
                  <c:v>0.16177600100040102</c:v>
                </c:pt>
                <c:pt idx="601">
                  <c:v>0.3538534488995464</c:v>
                </c:pt>
                <c:pt idx="602">
                  <c:v>0.54552587109771244</c:v>
                </c:pt>
                <c:pt idx="603">
                  <c:v>0.73662777135954172</c:v>
                </c:pt>
                <c:pt idx="604">
                  <c:v>0.92699480106132193</c:v>
                </c:pt>
                <c:pt idx="605">
                  <c:v>1.1164639481567202</c:v>
                </c:pt>
                <c:pt idx="606">
                  <c:v>1.3048722645396083</c:v>
                </c:pt>
                <c:pt idx="607">
                  <c:v>1.4920579770681368</c:v>
                </c:pt>
                <c:pt idx="608">
                  <c:v>1.6778596779929631</c:v>
                </c:pt>
                <c:pt idx="609">
                  <c:v>1.8621174214228651</c:v>
                </c:pt>
                <c:pt idx="610">
                  <c:v>2.0446782206149634</c:v>
                </c:pt>
                <c:pt idx="611">
                  <c:v>2.2253821238136609</c:v>
                </c:pt>
                <c:pt idx="612">
                  <c:v>2.4040739336985868</c:v>
                </c:pt>
                <c:pt idx="613">
                  <c:v>2.5806035213975598</c:v>
                </c:pt>
                <c:pt idx="614">
                  <c:v>2.7548230171132131</c:v>
                </c:pt>
                <c:pt idx="615">
                  <c:v>2.9265817269856793</c:v>
                </c:pt>
                <c:pt idx="616">
                  <c:v>3.0957303791013397</c:v>
                </c:pt>
                <c:pt idx="617">
                  <c:v>3.262123559040611</c:v>
                </c:pt>
                <c:pt idx="618">
                  <c:v>3.4256204686458744</c:v>
                </c:pt>
                <c:pt idx="619">
                  <c:v>3.5860853171399287</c:v>
                </c:pt>
                <c:pt idx="620">
                  <c:v>3.7433858847020196</c:v>
                </c:pt>
                <c:pt idx="621">
                  <c:v>3.8973884233704568</c:v>
                </c:pt>
                <c:pt idx="622">
                  <c:v>4.0479618276975255</c:v>
                </c:pt>
                <c:pt idx="623">
                  <c:v>4.194979955324186</c:v>
                </c:pt>
                <c:pt idx="624">
                  <c:v>4.3383207486851036</c:v>
                </c:pt>
                <c:pt idx="625">
                  <c:v>4.4778615748378314</c:v>
                </c:pt>
                <c:pt idx="626">
                  <c:v>4.6134836822272325</c:v>
                </c:pt>
                <c:pt idx="627">
                  <c:v>4.7450746476790986</c:v>
                </c:pt>
                <c:pt idx="628">
                  <c:v>4.8725259768701585</c:v>
                </c:pt>
                <c:pt idx="629">
                  <c:v>4.9957264012887022</c:v>
                </c:pt>
                <c:pt idx="630">
                  <c:v>5.1145789687436203</c:v>
                </c:pt>
                <c:pt idx="631">
                  <c:v>5.2289890302013724</c:v>
                </c:pt>
                <c:pt idx="632">
                  <c:v>5.3388578518656749</c:v>
                </c:pt>
                <c:pt idx="633">
                  <c:v>5.4440996439141278</c:v>
                </c:pt>
                <c:pt idx="634">
                  <c:v>5.5446277542221472</c:v>
                </c:pt>
                <c:pt idx="635">
                  <c:v>5.6403582082326382</c:v>
                </c:pt>
                <c:pt idx="636">
                  <c:v>5.7312102607658151</c:v>
                </c:pt>
                <c:pt idx="637">
                  <c:v>5.8171149550808146</c:v>
                </c:pt>
                <c:pt idx="638">
                  <c:v>5.8980054195882081</c:v>
                </c:pt>
                <c:pt idx="639">
                  <c:v>5.9738123511635308</c:v>
                </c:pt>
                <c:pt idx="640">
                  <c:v>6.0444813350775526</c:v>
                </c:pt>
                <c:pt idx="641">
                  <c:v>6.1099575745256098</c:v>
                </c:pt>
                <c:pt idx="642">
                  <c:v>6.1701873496993809</c:v>
                </c:pt>
                <c:pt idx="643">
                  <c:v>6.2251280865796117</c:v>
                </c:pt>
                <c:pt idx="644">
                  <c:v>6.2747369750414501</c:v>
                </c:pt>
                <c:pt idx="645">
                  <c:v>6.3189763644836257</c:v>
                </c:pt>
                <c:pt idx="646">
                  <c:v>6.3578129852938128</c:v>
                </c:pt>
                <c:pt idx="647">
                  <c:v>6.3912214430827987</c:v>
                </c:pt>
                <c:pt idx="648">
                  <c:v>6.4191801396832622</c:v>
                </c:pt>
                <c:pt idx="649">
                  <c:v>6.4416708563891314</c:v>
                </c:pt>
                <c:pt idx="650">
                  <c:v>6.4586836568042818</c:v>
                </c:pt>
                <c:pt idx="651">
                  <c:v>6.4702128339610336</c:v>
                </c:pt>
                <c:pt idx="652">
                  <c:v>6.4762549570138956</c:v>
                </c:pt>
                <c:pt idx="653">
                  <c:v>6.4768087787704136</c:v>
                </c:pt>
                <c:pt idx="654">
                  <c:v>6.4718785932643996</c:v>
                </c:pt>
                <c:pt idx="655">
                  <c:v>6.4614817193258327</c:v>
                </c:pt>
                <c:pt idx="656">
                  <c:v>6.4456319596317648</c:v>
                </c:pt>
                <c:pt idx="657">
                  <c:v>6.4243489125717961</c:v>
                </c:pt>
                <c:pt idx="658">
                  <c:v>6.3976591153083984</c:v>
                </c:pt>
                <c:pt idx="659">
                  <c:v>6.3655966716424057</c:v>
                </c:pt>
                <c:pt idx="660">
                  <c:v>6.3281920889967989</c:v>
                </c:pt>
                <c:pt idx="661">
                  <c:v>6.2854871649770105</c:v>
                </c:pt>
                <c:pt idx="662">
                  <c:v>6.2375272789832259</c:v>
                </c:pt>
                <c:pt idx="663">
                  <c:v>6.1843640892641618</c:v>
                </c:pt>
                <c:pt idx="664">
                  <c:v>6.126046095865795</c:v>
                </c:pt>
                <c:pt idx="665">
                  <c:v>6.0626337690275447</c:v>
                </c:pt>
                <c:pt idx="666">
                  <c:v>5.994190411225901</c:v>
                </c:pt>
                <c:pt idx="667">
                  <c:v>5.9207813687416024</c:v>
                </c:pt>
                <c:pt idx="668">
                  <c:v>5.8424738420125086</c:v>
                </c:pt>
                <c:pt idx="669">
                  <c:v>5.7593484815892477</c:v>
                </c:pt>
                <c:pt idx="670">
                  <c:v>5.6714833552751731</c:v>
                </c:pt>
                <c:pt idx="671">
                  <c:v>5.5789584758591593</c:v>
                </c:pt>
                <c:pt idx="672">
                  <c:v>5.4818596117517817</c:v>
                </c:pt>
                <c:pt idx="673">
                  <c:v>5.3802790514234404</c:v>
                </c:pt>
                <c:pt idx="674">
                  <c:v>5.274314422296607</c:v>
                </c:pt>
                <c:pt idx="675">
                  <c:v>5.1640636906451087</c:v>
                </c:pt>
                <c:pt idx="676">
                  <c:v>5.0496292647377627</c:v>
                </c:pt>
                <c:pt idx="677">
                  <c:v>4.9311185916654843</c:v>
                </c:pt>
                <c:pt idx="678">
                  <c:v>4.8086395216894351</c:v>
                </c:pt>
                <c:pt idx="679">
                  <c:v>4.6823031454986364</c:v>
                </c:pt>
                <c:pt idx="680">
                  <c:v>4.5522225847515561</c:v>
                </c:pt>
                <c:pt idx="681">
                  <c:v>4.4185196788770575</c:v>
                </c:pt>
                <c:pt idx="682">
                  <c:v>4.2813130868929141</c:v>
                </c:pt>
                <c:pt idx="683">
                  <c:v>4.1407264073358387</c:v>
                </c:pt>
                <c:pt idx="684">
                  <c:v>3.9968926443310475</c:v>
                </c:pt>
                <c:pt idx="685">
                  <c:v>3.8499370072230481</c:v>
                </c:pt>
                <c:pt idx="686">
                  <c:v>3.6999924094221543</c:v>
                </c:pt>
                <c:pt idx="687">
                  <c:v>3.5471982829153772</c:v>
                </c:pt>
                <c:pt idx="688">
                  <c:v>3.3916892680089434</c:v>
                </c:pt>
                <c:pt idx="689">
                  <c:v>3.2336018832688249</c:v>
                </c:pt>
                <c:pt idx="690">
                  <c:v>3.0730752624891133</c:v>
                </c:pt>
                <c:pt idx="691">
                  <c:v>2.9102565900817572</c:v>
                </c:pt>
                <c:pt idx="692">
                  <c:v>2.7452857036719123</c:v>
                </c:pt>
                <c:pt idx="693">
                  <c:v>2.5783107938085155</c:v>
                </c:pt>
                <c:pt idx="694">
                  <c:v>2.4094856605172641</c:v>
                </c:pt>
                <c:pt idx="695">
                  <c:v>2.2389547372936445</c:v>
                </c:pt>
                <c:pt idx="696">
                  <c:v>2.0668688112020415</c:v>
                </c:pt>
                <c:pt idx="697">
                  <c:v>1.8933805399288275</c:v>
                </c:pt>
                <c:pt idx="698">
                  <c:v>1.7186409320200993</c:v>
                </c:pt>
                <c:pt idx="699">
                  <c:v>1.542800501895266</c:v>
                </c:pt>
                <c:pt idx="700">
                  <c:v>1.3660142944341687</c:v>
                </c:pt>
                <c:pt idx="701">
                  <c:v>1.1884378098000372</c:v>
                </c:pt>
                <c:pt idx="702">
                  <c:v>1.0102248966504903</c:v>
                </c:pt>
                <c:pt idx="703">
                  <c:v>0.83152890585402905</c:v>
                </c:pt>
                <c:pt idx="704">
                  <c:v>0.65250763443652837</c:v>
                </c:pt>
                <c:pt idx="705">
                  <c:v>0.47331911723309938</c:v>
                </c:pt>
                <c:pt idx="706">
                  <c:v>0.29411936245554959</c:v>
                </c:pt>
                <c:pt idx="707">
                  <c:v>0.11506184559548932</c:v>
                </c:pt>
                <c:pt idx="708">
                  <c:v>-6.3702599376735516E-2</c:v>
                </c:pt>
                <c:pt idx="709">
                  <c:v>-0.24202407682490901</c:v>
                </c:pt>
                <c:pt idx="710">
                  <c:v>-0.41974831320165218</c:v>
                </c:pt>
                <c:pt idx="711">
                  <c:v>-0.59672068101615783</c:v>
                </c:pt>
                <c:pt idx="712">
                  <c:v>-0.77278995400564154</c:v>
                </c:pt>
                <c:pt idx="713">
                  <c:v>-0.94781054811688581</c:v>
                </c:pt>
                <c:pt idx="714">
                  <c:v>-1.1216294732791787</c:v>
                </c:pt>
                <c:pt idx="715">
                  <c:v>-1.2940993813371064</c:v>
                </c:pt>
                <c:pt idx="716">
                  <c:v>-1.4650752781624332</c:v>
                </c:pt>
                <c:pt idx="717">
                  <c:v>-1.6344132028535492</c:v>
                </c:pt>
                <c:pt idx="718">
                  <c:v>-1.8019712541048936</c:v>
                </c:pt>
                <c:pt idx="719">
                  <c:v>-1.9676085704715236</c:v>
                </c:pt>
                <c:pt idx="720">
                  <c:v>-2.1311867153145791</c:v>
                </c:pt>
                <c:pt idx="721">
                  <c:v>-2.2925701116742174</c:v>
                </c:pt>
                <c:pt idx="722">
                  <c:v>-2.4516249176589278</c:v>
                </c:pt>
                <c:pt idx="723">
                  <c:v>-2.6082189566476774</c:v>
                </c:pt>
                <c:pt idx="724">
                  <c:v>-2.7622230737723616</c:v>
                </c:pt>
                <c:pt idx="725">
                  <c:v>-2.9135112890111805</c:v>
                </c:pt>
                <c:pt idx="726">
                  <c:v>-3.0619594868581035</c:v>
                </c:pt>
                <c:pt idx="727">
                  <c:v>-3.207446487870476</c:v>
                </c:pt>
                <c:pt idx="728">
                  <c:v>-3.3498531978780877</c:v>
                </c:pt>
                <c:pt idx="729">
                  <c:v>-3.4890636615288071</c:v>
                </c:pt>
                <c:pt idx="730">
                  <c:v>-3.6249705150010363</c:v>
                </c:pt>
                <c:pt idx="731">
                  <c:v>-3.7574610156529231</c:v>
                </c:pt>
                <c:pt idx="732">
                  <c:v>-3.8864287137149764</c:v>
                </c:pt>
                <c:pt idx="733">
                  <c:v>-4.0117737170303815</c:v>
                </c:pt>
                <c:pt idx="734">
                  <c:v>-4.1333998309416957</c:v>
                </c:pt>
                <c:pt idx="735">
                  <c:v>-4.2512094229969639</c:v>
                </c:pt>
                <c:pt idx="736">
                  <c:v>-4.3651076154389568</c:v>
                </c:pt>
                <c:pt idx="737">
                  <c:v>-4.4750046659233718</c:v>
                </c:pt>
                <c:pt idx="738">
                  <c:v>-4.5808166702029354</c:v>
                </c:pt>
                <c:pt idx="739">
                  <c:v>-4.6824658959640555</c:v>
                </c:pt>
                <c:pt idx="740">
                  <c:v>-4.7798792879811485</c:v>
                </c:pt>
                <c:pt idx="741">
                  <c:v>-4.8729833095156181</c:v>
                </c:pt>
                <c:pt idx="742">
                  <c:v>-4.961708052446034</c:v>
                </c:pt>
                <c:pt idx="743">
                  <c:v>-5.0459894963569605</c:v>
                </c:pt>
                <c:pt idx="744">
                  <c:v>-5.1257685678591107</c:v>
                </c:pt>
                <c:pt idx="745">
                  <c:v>-5.200986417197722</c:v>
                </c:pt>
                <c:pt idx="746">
                  <c:v>-5.2715888110224576</c:v>
                </c:pt>
                <c:pt idx="747">
                  <c:v>-5.3375285146784455</c:v>
                </c:pt>
                <c:pt idx="748">
                  <c:v>-5.398762827329497</c:v>
                </c:pt>
                <c:pt idx="749">
                  <c:v>-5.4552468129938365</c:v>
                </c:pt>
                <c:pt idx="750">
                  <c:v>-5.5069503246155795</c:v>
                </c:pt>
                <c:pt idx="751">
                  <c:v>-5.553845924018403</c:v>
                </c:pt>
                <c:pt idx="752">
                  <c:v>-5.5959024267237716</c:v>
                </c:pt>
                <c:pt idx="753">
                  <c:v>-5.6331018631133656</c:v>
                </c:pt>
                <c:pt idx="754">
                  <c:v>-5.6654256043358844</c:v>
                </c:pt>
                <c:pt idx="755">
                  <c:v>-5.6928578341829761</c:v>
                </c:pt>
                <c:pt idx="756">
                  <c:v>-5.7153860327972668</c:v>
                </c:pt>
                <c:pt idx="757">
                  <c:v>-5.7330094675918692</c:v>
                </c:pt>
                <c:pt idx="758">
                  <c:v>-5.7457294218490507</c:v>
                </c:pt>
                <c:pt idx="759">
                  <c:v>-5.7535446100150338</c:v>
                </c:pt>
                <c:pt idx="760">
                  <c:v>-5.7564684297764233</c:v>
                </c:pt>
                <c:pt idx="761">
                  <c:v>-5.754513623966095</c:v>
                </c:pt>
                <c:pt idx="762">
                  <c:v>-5.7476936723108656</c:v>
                </c:pt>
                <c:pt idx="763">
                  <c:v>-5.7360327932661805</c:v>
                </c:pt>
                <c:pt idx="764">
                  <c:v>-5.719554495595748</c:v>
                </c:pt>
                <c:pt idx="765">
                  <c:v>-5.6982869079741629</c:v>
                </c:pt>
                <c:pt idx="766">
                  <c:v>-5.6722619349902201</c:v>
                </c:pt>
                <c:pt idx="767">
                  <c:v>-5.6415186865489231</c:v>
                </c:pt>
                <c:pt idx="768">
                  <c:v>-5.6060993347323249</c:v>
                </c:pt>
                <c:pt idx="769">
                  <c:v>-5.5660486336590793</c:v>
                </c:pt>
                <c:pt idx="770">
                  <c:v>-5.5214187597737814</c:v>
                </c:pt>
                <c:pt idx="771">
                  <c:v>-5.4722651972901843</c:v>
                </c:pt>
                <c:pt idx="772">
                  <c:v>-5.4186447241531832</c:v>
                </c:pt>
                <c:pt idx="773">
                  <c:v>-5.3606152598431436</c:v>
                </c:pt>
                <c:pt idx="774">
                  <c:v>-5.2982391642857127</c:v>
                </c:pt>
                <c:pt idx="775">
                  <c:v>-5.2315906638814873</c:v>
                </c:pt>
                <c:pt idx="776">
                  <c:v>-5.1607392541944339</c:v>
                </c:pt>
                <c:pt idx="777">
                  <c:v>-5.0857589566906674</c:v>
                </c:pt>
                <c:pt idx="778">
                  <c:v>-5.0067294079611058</c:v>
                </c:pt>
                <c:pt idx="779">
                  <c:v>-4.923736435091687</c:v>
                </c:pt>
                <c:pt idx="780">
                  <c:v>-4.836860841546911</c:v>
                </c:pt>
                <c:pt idx="781">
                  <c:v>-4.7461932440745862</c:v>
                </c:pt>
                <c:pt idx="782">
                  <c:v>-4.6518263161566358</c:v>
                </c:pt>
                <c:pt idx="783">
                  <c:v>-4.5538574384426234</c:v>
                </c:pt>
                <c:pt idx="784">
                  <c:v>-4.4523792166664853</c:v>
                </c:pt>
                <c:pt idx="785">
                  <c:v>-4.347494566641199</c:v>
                </c:pt>
                <c:pt idx="786">
                  <c:v>-4.2393075345766631</c:v>
                </c:pt>
                <c:pt idx="787">
                  <c:v>-4.1279224686357958</c:v>
                </c:pt>
                <c:pt idx="788">
                  <c:v>-4.0134437910312943</c:v>
                </c:pt>
                <c:pt idx="789">
                  <c:v>-3.8959875575174454</c:v>
                </c:pt>
                <c:pt idx="790">
                  <c:v>-3.7756653898943284</c:v>
                </c:pt>
                <c:pt idx="791">
                  <c:v>-3.6525889709663111</c:v>
                </c:pt>
                <c:pt idx="792">
                  <c:v>-3.5268738242979762</c:v>
                </c:pt>
                <c:pt idx="793">
                  <c:v>-3.3986400496961093</c:v>
                </c:pt>
                <c:pt idx="794">
                  <c:v>-3.2680111150972291</c:v>
                </c:pt>
                <c:pt idx="795">
                  <c:v>-3.1351088314412996</c:v>
                </c:pt>
                <c:pt idx="796">
                  <c:v>-3.0000574327912246</c:v>
                </c:pt>
                <c:pt idx="797">
                  <c:v>-2.8629841521613026</c:v>
                </c:pt>
                <c:pt idx="798">
                  <c:v>-2.7240145669111806</c:v>
                </c:pt>
                <c:pt idx="799">
                  <c:v>-2.5832754191122334</c:v>
                </c:pt>
                <c:pt idx="800">
                  <c:v>-2.4408933912770991</c:v>
                </c:pt>
                <c:pt idx="801">
                  <c:v>-2.2970017804412448</c:v>
                </c:pt>
                <c:pt idx="802">
                  <c:v>-2.1517285893672642</c:v>
                </c:pt>
                <c:pt idx="803">
                  <c:v>-2.0052046379752007</c:v>
                </c:pt>
                <c:pt idx="804">
                  <c:v>-1.8575680230345568</c:v>
                </c:pt>
                <c:pt idx="805">
                  <c:v>-1.7089469135457906</c:v>
                </c:pt>
                <c:pt idx="806">
                  <c:v>-1.559475047467962</c:v>
                </c:pt>
                <c:pt idx="807">
                  <c:v>-1.4092905462443019</c:v>
                </c:pt>
                <c:pt idx="808">
                  <c:v>-1.2585246066900744</c:v>
                </c:pt>
                <c:pt idx="809">
                  <c:v>-1.1073081752078038</c:v>
                </c:pt>
                <c:pt idx="810">
                  <c:v>-0.95577269115369778</c:v>
                </c:pt>
                <c:pt idx="811">
                  <c:v>-0.80405553074166403</c:v>
                </c:pt>
                <c:pt idx="812">
                  <c:v>-0.65228462026025358</c:v>
                </c:pt>
                <c:pt idx="813">
                  <c:v>-0.50059414850008366</c:v>
                </c:pt>
                <c:pt idx="814">
                  <c:v>-0.34912183810598979</c:v>
                </c:pt>
                <c:pt idx="815">
                  <c:v>-0.19799398643566732</c:v>
                </c:pt>
                <c:pt idx="816">
                  <c:v>-4.7341204573219393E-2</c:v>
                </c:pt>
                <c:pt idx="817">
                  <c:v>0.10270604467427001</c:v>
                </c:pt>
                <c:pt idx="818">
                  <c:v>0.25202094358794136</c:v>
                </c:pt>
                <c:pt idx="819">
                  <c:v>0.40047913958883263</c:v>
                </c:pt>
                <c:pt idx="820">
                  <c:v>0.54795369375807601</c:v>
                </c:pt>
                <c:pt idx="821">
                  <c:v>0.69431912719023059</c:v>
                </c:pt>
                <c:pt idx="822">
                  <c:v>0.83945349705871031</c:v>
                </c:pt>
                <c:pt idx="823">
                  <c:v>0.98323721030511868</c:v>
                </c:pt>
                <c:pt idx="824">
                  <c:v>1.1255480452630782</c:v>
                </c:pt>
                <c:pt idx="825">
                  <c:v>1.2662653237755095</c:v>
                </c:pt>
                <c:pt idx="826">
                  <c:v>1.4052721376313095</c:v>
                </c:pt>
                <c:pt idx="827">
                  <c:v>1.5424558149420626</c:v>
                </c:pt>
                <c:pt idx="828">
                  <c:v>1.6777079875363865</c:v>
                </c:pt>
                <c:pt idx="829">
                  <c:v>1.8109228447236538</c:v>
                </c:pt>
                <c:pt idx="830">
                  <c:v>1.9419917723993048</c:v>
                </c:pt>
                <c:pt idx="831">
                  <c:v>2.0708073308092811</c:v>
                </c:pt>
                <c:pt idx="832">
                  <c:v>2.1972669620098055</c:v>
                </c:pt>
                <c:pt idx="833">
                  <c:v>2.32127518167851</c:v>
                </c:pt>
                <c:pt idx="834">
                  <c:v>2.4427304803064001</c:v>
                </c:pt>
                <c:pt idx="835">
                  <c:v>2.5615383191915879</c:v>
                </c:pt>
                <c:pt idx="836">
                  <c:v>2.677607789304961</c:v>
                </c:pt>
                <c:pt idx="837">
                  <c:v>2.79085023599144</c:v>
                </c:pt>
                <c:pt idx="838">
                  <c:v>2.9011802296430687</c:v>
                </c:pt>
                <c:pt idx="839">
                  <c:v>3.0085144891253059</c:v>
                </c:pt>
                <c:pt idx="840">
                  <c:v>3.1127732088001157</c:v>
                </c:pt>
                <c:pt idx="841">
                  <c:v>3.213880434449901</c:v>
                </c:pt>
                <c:pt idx="842">
                  <c:v>3.3117628787508977</c:v>
                </c:pt>
                <c:pt idx="843">
                  <c:v>3.4063497906527131</c:v>
                </c:pt>
                <c:pt idx="844">
                  <c:v>3.4975742501920677</c:v>
                </c:pt>
                <c:pt idx="845">
                  <c:v>3.5853732591339074</c:v>
                </c:pt>
                <c:pt idx="846">
                  <c:v>3.6696863674676159</c:v>
                </c:pt>
                <c:pt idx="847">
                  <c:v>3.7504566811227358</c:v>
                </c:pt>
                <c:pt idx="848">
                  <c:v>3.8276299467532251</c:v>
                </c:pt>
                <c:pt idx="849">
                  <c:v>3.901155540328447</c:v>
                </c:pt>
                <c:pt idx="850">
                  <c:v>3.9709918544268321</c:v>
                </c:pt>
                <c:pt idx="851">
                  <c:v>4.0370922620677847</c:v>
                </c:pt>
                <c:pt idx="852">
                  <c:v>4.0994167222536282</c:v>
                </c:pt>
                <c:pt idx="853">
                  <c:v>4.1579319782933046</c:v>
                </c:pt>
                <c:pt idx="854">
                  <c:v>4.2126086310712338</c:v>
                </c:pt>
                <c:pt idx="855">
                  <c:v>4.2634159370029563</c:v>
                </c:pt>
                <c:pt idx="856">
                  <c:v>4.3103259337058697</c:v>
                </c:pt>
                <c:pt idx="857">
                  <c:v>4.3533157538995191</c:v>
                </c:pt>
                <c:pt idx="858">
                  <c:v>4.3923682613372952</c:v>
                </c:pt>
                <c:pt idx="859">
                  <c:v>4.4274723180252584</c:v>
                </c:pt>
                <c:pt idx="860">
                  <c:v>4.4586212229562916</c:v>
                </c:pt>
                <c:pt idx="861">
                  <c:v>4.4858074873562384</c:v>
                </c:pt>
                <c:pt idx="862">
                  <c:v>4.509026878992052</c:v>
                </c:pt>
                <c:pt idx="863">
                  <c:v>4.5282806158361453</c:v>
                </c:pt>
                <c:pt idx="864">
                  <c:v>4.5435743604247065</c:v>
                </c:pt>
                <c:pt idx="865">
                  <c:v>4.5549134320309586</c:v>
                </c:pt>
                <c:pt idx="866">
                  <c:v>4.5623071355916265</c:v>
                </c:pt>
                <c:pt idx="867">
                  <c:v>4.5657710808091494</c:v>
                </c:pt>
                <c:pt idx="868">
                  <c:v>4.5653246548033657</c:v>
                </c:pt>
                <c:pt idx="869">
                  <c:v>4.5609841914560034</c:v>
                </c:pt>
                <c:pt idx="870">
                  <c:v>4.5527799346313493</c:v>
                </c:pt>
                <c:pt idx="871">
                  <c:v>4.5407438981807795</c:v>
                </c:pt>
                <c:pt idx="872">
                  <c:v>4.5249033517727115</c:v>
                </c:pt>
                <c:pt idx="873">
                  <c:v>4.5052977240859997</c:v>
                </c:pt>
                <c:pt idx="874">
                  <c:v>4.4819646718250068</c:v>
                </c:pt>
                <c:pt idx="875">
                  <c:v>4.4549434958364831</c:v>
                </c:pt>
                <c:pt idx="876">
                  <c:v>4.4242755702474295</c:v>
                </c:pt>
                <c:pt idx="877">
                  <c:v>4.3900127800570967</c:v>
                </c:pt>
                <c:pt idx="878">
                  <c:v>4.3522076977028181</c:v>
                </c:pt>
                <c:pt idx="879">
                  <c:v>4.3109089476693248</c:v>
                </c:pt>
                <c:pt idx="880">
                  <c:v>4.2661784092760309</c:v>
                </c:pt>
                <c:pt idx="881">
                  <c:v>4.2180758307393029</c:v>
                </c:pt>
                <c:pt idx="882">
                  <c:v>4.1666601745694152</c:v>
                </c:pt>
                <c:pt idx="883">
                  <c:v>4.11199957459253</c:v>
                </c:pt>
                <c:pt idx="884">
                  <c:v>4.0541598443002167</c:v>
                </c:pt>
                <c:pt idx="885">
                  <c:v>3.993209764846898</c:v>
                </c:pt>
                <c:pt idx="886">
                  <c:v>3.9292202011142923</c:v>
                </c:pt>
                <c:pt idx="887">
                  <c:v>3.8622674928789835</c:v>
                </c:pt>
                <c:pt idx="888">
                  <c:v>3.7924292751819824</c:v>
                </c:pt>
                <c:pt idx="889">
                  <c:v>3.7197839634752894</c:v>
                </c:pt>
                <c:pt idx="890">
                  <c:v>3.6444155610105509</c:v>
                </c:pt>
                <c:pt idx="891">
                  <c:v>3.5664095132259481</c:v>
                </c:pt>
                <c:pt idx="892">
                  <c:v>3.4858506645268821</c:v>
                </c:pt>
                <c:pt idx="893">
                  <c:v>3.4028230788118852</c:v>
                </c:pt>
                <c:pt idx="894">
                  <c:v>3.3174133130339536</c:v>
                </c:pt>
                <c:pt idx="895">
                  <c:v>3.2297178198357073</c:v>
                </c:pt>
                <c:pt idx="896">
                  <c:v>3.139826328820118</c:v>
                </c:pt>
                <c:pt idx="897">
                  <c:v>3.0478310838692209</c:v>
                </c:pt>
                <c:pt idx="898">
                  <c:v>2.9538279149624387</c:v>
                </c:pt>
                <c:pt idx="899">
                  <c:v>2.85791679817524</c:v>
                </c:pt>
                <c:pt idx="900">
                  <c:v>2.7601906282381656</c:v>
                </c:pt>
                <c:pt idx="901">
                  <c:v>2.6607500441766709</c:v>
                </c:pt>
                <c:pt idx="902">
                  <c:v>2.5596956635673784</c:v>
                </c:pt>
                <c:pt idx="903">
                  <c:v>2.4571307258551007</c:v>
                </c:pt>
                <c:pt idx="904">
                  <c:v>2.3531516052381174</c:v>
                </c:pt>
                <c:pt idx="905">
                  <c:v>2.2478628927202093</c:v>
                </c:pt>
                <c:pt idx="906">
                  <c:v>2.1413682155769593</c:v>
                </c:pt>
                <c:pt idx="907">
                  <c:v>2.0337694101514172</c:v>
                </c:pt>
                <c:pt idx="908">
                  <c:v>1.9251662972794785</c:v>
                </c:pt>
                <c:pt idx="909">
                  <c:v>1.8156682471951209</c:v>
                </c:pt>
                <c:pt idx="910">
                  <c:v>1.7053781195267796</c:v>
                </c:pt>
                <c:pt idx="911">
                  <c:v>1.5943967678183475</c:v>
                </c:pt>
                <c:pt idx="912">
                  <c:v>1.482826830907737</c:v>
                </c:pt>
                <c:pt idx="913">
                  <c:v>1.3707734820787878</c:v>
                </c:pt>
                <c:pt idx="914">
                  <c:v>1.2583432366525578</c:v>
                </c:pt>
                <c:pt idx="915">
                  <c:v>1.1456389445803972</c:v>
                </c:pt>
                <c:pt idx="916">
                  <c:v>1.0327638902821852</c:v>
                </c:pt>
                <c:pt idx="917">
                  <c:v>0.91982239017044143</c:v>
                </c:pt>
                <c:pt idx="918">
                  <c:v>0.8069151616954916</c:v>
                </c:pt>
                <c:pt idx="919">
                  <c:v>0.69414216929394379</c:v>
                </c:pt>
                <c:pt idx="920">
                  <c:v>0.58160142760507927</c:v>
                </c:pt>
                <c:pt idx="921">
                  <c:v>0.46939570491533628</c:v>
                </c:pt>
                <c:pt idx="922">
                  <c:v>0.35762064557239165</c:v>
                </c:pt>
                <c:pt idx="923">
                  <c:v>0.24637291443929274</c:v>
                </c:pt>
                <c:pt idx="924">
                  <c:v>0.13575469139134988</c:v>
                </c:pt>
                <c:pt idx="925">
                  <c:v>2.5856503247718113E-2</c:v>
                </c:pt>
                <c:pt idx="926">
                  <c:v>-8.3227241242358335E-2</c:v>
                </c:pt>
                <c:pt idx="927">
                  <c:v>-0.19139939694674787</c:v>
                </c:pt>
                <c:pt idx="928">
                  <c:v>-0.2985713489056685</c:v>
                </c:pt>
                <c:pt idx="929">
                  <c:v>-0.40465629497360778</c:v>
                </c:pt>
                <c:pt idx="930">
                  <c:v>-0.5095684577666707</c:v>
                </c:pt>
                <c:pt idx="931">
                  <c:v>-0.61321759457488012</c:v>
                </c:pt>
                <c:pt idx="932">
                  <c:v>-0.71552433651017167</c:v>
                </c:pt>
                <c:pt idx="933">
                  <c:v>-0.81640442704109895</c:v>
                </c:pt>
                <c:pt idx="934">
                  <c:v>-0.91577140024966819</c:v>
                </c:pt>
                <c:pt idx="935">
                  <c:v>-1.0135514882785577</c:v>
                </c:pt>
                <c:pt idx="936">
                  <c:v>-1.1096678293736042</c:v>
                </c:pt>
                <c:pt idx="937">
                  <c:v>-1.2040448757455744</c:v>
                </c:pt>
                <c:pt idx="938">
                  <c:v>-1.2966118350976574</c:v>
                </c:pt>
                <c:pt idx="939">
                  <c:v>-1.3873014343058516</c:v>
                </c:pt>
                <c:pt idx="940">
                  <c:v>-1.4760448105383877</c:v>
                </c:pt>
                <c:pt idx="941">
                  <c:v>-1.5627754992353504</c:v>
                </c:pt>
                <c:pt idx="942">
                  <c:v>-1.6474314508863948</c:v>
                </c:pt>
                <c:pt idx="943">
                  <c:v>-1.7299537845782591</c:v>
                </c:pt>
                <c:pt idx="944">
                  <c:v>-1.8102817486832163</c:v>
                </c:pt>
                <c:pt idx="945">
                  <c:v>-1.888356831307169</c:v>
                </c:pt>
                <c:pt idx="946">
                  <c:v>-1.9641249243877301</c:v>
                </c:pt>
                <c:pt idx="947">
                  <c:v>-2.037536727122141</c:v>
                </c:pt>
                <c:pt idx="948">
                  <c:v>-2.1085477498690639</c:v>
                </c:pt>
                <c:pt idx="949">
                  <c:v>-2.1771165039372304</c:v>
                </c:pt>
                <c:pt idx="950">
                  <c:v>-2.2431990762980516</c:v>
                </c:pt>
                <c:pt idx="951">
                  <c:v>-2.3067530426040581</c:v>
                </c:pt>
                <c:pt idx="952">
                  <c:v>-2.3677411096150713</c:v>
                </c:pt>
                <c:pt idx="953">
                  <c:v>-2.4261332417509407</c:v>
                </c:pt>
                <c:pt idx="954">
                  <c:v>-2.48189349686829</c:v>
                </c:pt>
                <c:pt idx="955">
                  <c:v>-2.5349929567452558</c:v>
                </c:pt>
                <c:pt idx="956">
                  <c:v>-2.5854063204115758</c:v>
                </c:pt>
                <c:pt idx="957">
                  <c:v>-2.6331104633520277</c:v>
                </c:pt>
                <c:pt idx="958">
                  <c:v>-2.6780853427848461</c:v>
                </c:pt>
                <c:pt idx="959">
                  <c:v>-2.7203128558629905</c:v>
                </c:pt>
                <c:pt idx="960">
                  <c:v>-2.7597781017048781</c:v>
                </c:pt>
                <c:pt idx="961">
                  <c:v>-2.7964696926254522</c:v>
                </c:pt>
                <c:pt idx="962">
                  <c:v>-2.8303785052793091</c:v>
                </c:pt>
                <c:pt idx="963">
                  <c:v>-2.8614974861372047</c:v>
                </c:pt>
                <c:pt idx="964">
                  <c:v>-2.8898228828874624</c:v>
                </c:pt>
                <c:pt idx="965">
                  <c:v>-2.9153542722188228</c:v>
                </c:pt>
                <c:pt idx="966">
                  <c:v>-2.9380931240746113</c:v>
                </c:pt>
                <c:pt idx="967">
                  <c:v>-2.9580437478049069</c:v>
                </c:pt>
                <c:pt idx="968">
                  <c:v>-2.9752123161266764</c:v>
                </c:pt>
                <c:pt idx="969">
                  <c:v>-2.989607793690638</c:v>
                </c:pt>
                <c:pt idx="970">
                  <c:v>-3.0012472652103925</c:v>
                </c:pt>
                <c:pt idx="971">
                  <c:v>-3.0101418410480218</c:v>
                </c:pt>
                <c:pt idx="972">
                  <c:v>-3.0163082054859314</c:v>
                </c:pt>
                <c:pt idx="973">
                  <c:v>-3.0197687588133899</c:v>
                </c:pt>
                <c:pt idx="974">
                  <c:v>-3.0205486354466231</c:v>
                </c:pt>
                <c:pt idx="975">
                  <c:v>-3.0186704478792286</c:v>
                </c:pt>
                <c:pt idx="976">
                  <c:v>-3.0141583595442683</c:v>
                </c:pt>
                <c:pt idx="977">
                  <c:v>-3.0070403471550411</c:v>
                </c:pt>
                <c:pt idx="978">
                  <c:v>-2.9973487863771284</c:v>
                </c:pt>
                <c:pt idx="979">
                  <c:v>-2.9851206701372246</c:v>
                </c:pt>
                <c:pt idx="980">
                  <c:v>-2.9703959998453442</c:v>
                </c:pt>
                <c:pt idx="981">
                  <c:v>-2.9532125145737358</c:v>
                </c:pt>
                <c:pt idx="982">
                  <c:v>-2.933609690788217</c:v>
                </c:pt>
                <c:pt idx="983">
                  <c:v>-2.9116308929698307</c:v>
                </c:pt>
                <c:pt idx="984">
                  <c:v>-2.8873223265068875</c:v>
                </c:pt>
                <c:pt idx="985">
                  <c:v>-2.8607282100195905</c:v>
                </c:pt>
                <c:pt idx="986">
                  <c:v>-2.8318950660941042</c:v>
                </c:pt>
                <c:pt idx="987">
                  <c:v>-2.8008740038864688</c:v>
                </c:pt>
                <c:pt idx="988">
                  <c:v>-2.7677181570057003</c:v>
                </c:pt>
                <c:pt idx="989">
                  <c:v>-2.7324758198534864</c:v>
                </c:pt>
                <c:pt idx="990">
                  <c:v>-2.6952073796361198</c:v>
                </c:pt>
                <c:pt idx="991">
                  <c:v>-2.6559731469867307</c:v>
                </c:pt>
                <c:pt idx="992">
                  <c:v>-2.6148268142681768</c:v>
                </c:pt>
                <c:pt idx="993">
                  <c:v>-2.5718323331211246</c:v>
                </c:pt>
                <c:pt idx="994">
                  <c:v>-2.5270499597405931</c:v>
                </c:pt>
                <c:pt idx="995">
                  <c:v>-2.4805396491840335</c:v>
                </c:pt>
                <c:pt idx="996">
                  <c:v>-2.4323614646510898</c:v>
                </c:pt>
                <c:pt idx="997">
                  <c:v>-2.3825839971871292</c:v>
                </c:pt>
                <c:pt idx="998">
                  <c:v>-2.3312745263477459</c:v>
                </c:pt>
                <c:pt idx="999">
                  <c:v>-2.2784943709084016</c:v>
                </c:pt>
                <c:pt idx="1000">
                  <c:v>-2.2243160797672377</c:v>
                </c:pt>
                <c:pt idx="1001">
                  <c:v>-2.1688080361490143</c:v>
                </c:pt>
                <c:pt idx="1002">
                  <c:v>-2.1120357951788167</c:v>
                </c:pt>
                <c:pt idx="1003">
                  <c:v>-2.054072035123002</c:v>
                </c:pt>
                <c:pt idx="1004">
                  <c:v>-1.994985062004891</c:v>
                </c:pt>
                <c:pt idx="1005">
                  <c:v>-1.934844095918349</c:v>
                </c:pt>
                <c:pt idx="1006">
                  <c:v>-1.8737183874593983</c:v>
                </c:pt>
                <c:pt idx="1007">
                  <c:v>-1.811680611310772</c:v>
                </c:pt>
                <c:pt idx="1008">
                  <c:v>-1.7488026910749201</c:v>
                </c:pt>
                <c:pt idx="1009">
                  <c:v>-1.6851552909254155</c:v>
                </c:pt>
                <c:pt idx="1010">
                  <c:v>-1.6208126315344029</c:v>
                </c:pt>
                <c:pt idx="1011">
                  <c:v>-1.5558483550230704</c:v>
                </c:pt>
                <c:pt idx="1012">
                  <c:v>-1.4903334943190545</c:v>
                </c:pt>
                <c:pt idx="1013">
                  <c:v>-1.4243363082593934</c:v>
                </c:pt>
                <c:pt idx="1014">
                  <c:v>-1.3579255717132346</c:v>
                </c:pt>
                <c:pt idx="1015">
                  <c:v>-1.2911779967459205</c:v>
                </c:pt>
                <c:pt idx="1016">
                  <c:v>-1.2241616343667516</c:v>
                </c:pt>
                <c:pt idx="1017">
                  <c:v>-1.1569451342514638</c:v>
                </c:pt>
                <c:pt idx="1018">
                  <c:v>-1.0895988408679991</c:v>
                </c:pt>
                <c:pt idx="1019">
                  <c:v>-1.02219537966178</c:v>
                </c:pt>
                <c:pt idx="1020">
                  <c:v>-0.95479845765266314</c:v>
                </c:pt>
                <c:pt idx="1021">
                  <c:v>-0.88747771893615857</c:v>
                </c:pt>
                <c:pt idx="1022">
                  <c:v>-0.8203010105935743</c:v>
                </c:pt>
                <c:pt idx="1023">
                  <c:v>-0.75333705942329721</c:v>
                </c:pt>
                <c:pt idx="1024">
                  <c:v>-0.68664601996643537</c:v>
                </c:pt>
                <c:pt idx="1025">
                  <c:v>-0.62029459338983217</c:v>
                </c:pt>
                <c:pt idx="1026">
                  <c:v>-0.55434688543644906</c:v>
                </c:pt>
                <c:pt idx="1027">
                  <c:v>-0.48886361931878863</c:v>
                </c:pt>
                <c:pt idx="1028">
                  <c:v>-0.42390195281582155</c:v>
                </c:pt>
                <c:pt idx="1029">
                  <c:v>-0.35952708638036435</c:v>
                </c:pt>
                <c:pt idx="1030">
                  <c:v>-0.2957962478253901</c:v>
                </c:pt>
                <c:pt idx="1031">
                  <c:v>-0.23276324297685222</c:v>
                </c:pt>
                <c:pt idx="1032">
                  <c:v>-0.17048229457966199</c:v>
                </c:pt>
                <c:pt idx="1033">
                  <c:v>-0.10900884032459691</c:v>
                </c:pt>
                <c:pt idx="1034">
                  <c:v>-4.8398390612790373E-2</c:v>
                </c:pt>
                <c:pt idx="1035">
                  <c:v>1.1298427430384452E-2</c:v>
                </c:pt>
                <c:pt idx="1036">
                  <c:v>7.0031717500553106E-2</c:v>
                </c:pt>
                <c:pt idx="1037">
                  <c:v>0.12775166283076705</c:v>
                </c:pt>
                <c:pt idx="1038">
                  <c:v>0.18441310229842728</c:v>
                </c:pt>
                <c:pt idx="1039">
                  <c:v>0.2399726285952162</c:v>
                </c:pt>
                <c:pt idx="1040">
                  <c:v>0.2943897281520505</c:v>
                </c:pt>
                <c:pt idx="1041">
                  <c:v>0.34762001991532826</c:v>
                </c:pt>
                <c:pt idx="1042">
                  <c:v>0.39962707429259964</c:v>
                </c:pt>
                <c:pt idx="1043">
                  <c:v>0.4503742092533638</c:v>
                </c:pt>
                <c:pt idx="1044">
                  <c:v>0.49981993564515675</c:v>
                </c:pt>
                <c:pt idx="1045">
                  <c:v>0.54793506439073714</c:v>
                </c:pt>
                <c:pt idx="1046">
                  <c:v>0.59468711000916397</c:v>
                </c:pt>
                <c:pt idx="1047">
                  <c:v>0.64004137410918349</c:v>
                </c:pt>
                <c:pt idx="1048">
                  <c:v>0.68397214939305273</c:v>
                </c:pt>
                <c:pt idx="1049">
                  <c:v>0.72645593931111085</c:v>
                </c:pt>
                <c:pt idx="1050">
                  <c:v>0.76747060664890199</c:v>
                </c:pt>
                <c:pt idx="1051">
                  <c:v>0.80698981977044804</c:v>
                </c:pt>
                <c:pt idx="1052">
                  <c:v>0.84499832785154716</c:v>
                </c:pt>
                <c:pt idx="1053">
                  <c:v>0.8814761353185353</c:v>
                </c:pt>
                <c:pt idx="1054">
                  <c:v>0.91640111589075113</c:v>
                </c:pt>
                <c:pt idx="1055">
                  <c:v>0.94976385576116018</c:v>
                </c:pt>
                <c:pt idx="1056">
                  <c:v>0.98155179738227005</c:v>
                </c:pt>
                <c:pt idx="1057">
                  <c:v>1.0117535831465267</c:v>
                </c:pt>
                <c:pt idx="1058">
                  <c:v>1.0403624328715024</c:v>
                </c:pt>
                <c:pt idx="1059">
                  <c:v>1.0673748436408985</c:v>
                </c:pt>
                <c:pt idx="1060">
                  <c:v>1.0927854173509177</c:v>
                </c:pt>
                <c:pt idx="1061">
                  <c:v>1.1165907854470472</c:v>
                </c:pt>
                <c:pt idx="1062">
                  <c:v>1.1387915628515468</c:v>
                </c:pt>
                <c:pt idx="1063">
                  <c:v>1.1593910391168045</c:v>
                </c:pt>
                <c:pt idx="1064">
                  <c:v>1.1783900772364775</c:v>
                </c:pt>
                <c:pt idx="1065">
                  <c:v>1.1957911627962257</c:v>
                </c:pt>
                <c:pt idx="1066">
                  <c:v>1.2116005074142271</c:v>
                </c:pt>
                <c:pt idx="1067">
                  <c:v>1.2258283922121</c:v>
                </c:pt>
                <c:pt idx="1068">
                  <c:v>1.2384891125200022</c:v>
                </c:pt>
                <c:pt idx="1069">
                  <c:v>1.2495991092869621</c:v>
                </c:pt>
                <c:pt idx="1070">
                  <c:v>1.2591714862927288</c:v>
                </c:pt>
                <c:pt idx="1071">
                  <c:v>1.267219866598654</c:v>
                </c:pt>
                <c:pt idx="1072">
                  <c:v>1.2737619793968953</c:v>
                </c:pt>
                <c:pt idx="1073">
                  <c:v>1.2788217320310071</c:v>
                </c:pt>
                <c:pt idx="1074">
                  <c:v>1.2824159923397673</c:v>
                </c:pt>
                <c:pt idx="1075">
                  <c:v>1.2845674668611036</c:v>
                </c:pt>
                <c:pt idx="1076">
                  <c:v>1.2853012430851796</c:v>
                </c:pt>
                <c:pt idx="1077">
                  <c:v>1.2846432988351935</c:v>
                </c:pt>
                <c:pt idx="1078">
                  <c:v>1.282621359026709</c:v>
                </c:pt>
                <c:pt idx="1079">
                  <c:v>1.2792637067012906</c:v>
                </c:pt>
                <c:pt idx="1080">
                  <c:v>1.274600399287928</c:v>
                </c:pt>
                <c:pt idx="1081">
                  <c:v>1.2686635355079259</c:v>
                </c:pt>
                <c:pt idx="1082">
                  <c:v>1.2614859636785229</c:v>
                </c:pt>
                <c:pt idx="1083">
                  <c:v>1.2531010458793208</c:v>
                </c:pt>
                <c:pt idx="1084">
                  <c:v>1.2435438496133984</c:v>
                </c:pt>
                <c:pt idx="1085">
                  <c:v>1.2328511374583491</c:v>
                </c:pt>
                <c:pt idx="1086">
                  <c:v>1.2210598948351967</c:v>
                </c:pt>
                <c:pt idx="1087">
                  <c:v>1.208208241357227</c:v>
                </c:pt>
                <c:pt idx="1088">
                  <c:v>1.1943344217029384</c:v>
                </c:pt>
                <c:pt idx="1089">
                  <c:v>1.1794777028442005</c:v>
                </c:pt>
                <c:pt idx="1090">
                  <c:v>1.1636836726157376</c:v>
                </c:pt>
                <c:pt idx="1091">
                  <c:v>1.1469901175490282</c:v>
                </c:pt>
                <c:pt idx="1092">
                  <c:v>1.1294385452273743</c:v>
                </c:pt>
                <c:pt idx="1093">
                  <c:v>1.1110743023155942</c:v>
                </c:pt>
                <c:pt idx="1094">
                  <c:v>1.0919435705067688</c:v>
                </c:pt>
                <c:pt idx="1095">
                  <c:v>1.0720880902039611</c:v>
                </c:pt>
                <c:pt idx="1096">
                  <c:v>1.0515492150379162</c:v>
                </c:pt>
                <c:pt idx="1097">
                  <c:v>1.0303701578051094</c:v>
                </c:pt>
                <c:pt idx="1098">
                  <c:v>1.0085965616946273</c:v>
                </c:pt>
                <c:pt idx="1099">
                  <c:v>0.98627670612278284</c:v>
                </c:pt>
                <c:pt idx="1100">
                  <c:v>0.96345988746394062</c:v>
                </c:pt>
                <c:pt idx="1101">
                  <c:v>0.94019113973039581</c:v>
                </c:pt>
                <c:pt idx="1102">
                  <c:v>0.9165152278048897</c:v>
                </c:pt>
                <c:pt idx="1103">
                  <c:v>0.89247879356927351</c:v>
                </c:pt>
                <c:pt idx="1104">
                  <c:v>0.86812930631310214</c:v>
                </c:pt>
                <c:pt idx="1105">
                  <c:v>0.84351023458604923</c:v>
                </c:pt>
                <c:pt idx="1106">
                  <c:v>0.81866533847070488</c:v>
                </c:pt>
                <c:pt idx="1107">
                  <c:v>0.79364095573376414</c:v>
                </c:pt>
                <c:pt idx="1108">
                  <c:v>0.76848344526076362</c:v>
                </c:pt>
                <c:pt idx="1109">
                  <c:v>0.74323233094524677</c:v>
                </c:pt>
                <c:pt idx="1110">
                  <c:v>0.71793724323984587</c:v>
                </c:pt>
                <c:pt idx="1111">
                  <c:v>0.69264576129700739</c:v>
                </c:pt>
                <c:pt idx="1112">
                  <c:v>0.66739688475729686</c:v>
                </c:pt>
                <c:pt idx="1113">
                  <c:v>0.64223792673581226</c:v>
                </c:pt>
                <c:pt idx="1114">
                  <c:v>0.61721057647365984</c:v>
                </c:pt>
                <c:pt idx="1115">
                  <c:v>0.59235431293943164</c:v>
                </c:pt>
                <c:pt idx="1116">
                  <c:v>0.56770683530086663</c:v>
                </c:pt>
                <c:pt idx="1117">
                  <c:v>0.54331250569702272</c:v>
                </c:pt>
                <c:pt idx="1118">
                  <c:v>0.51921253482400098</c:v>
                </c:pt>
                <c:pt idx="1119">
                  <c:v>0.49544035939327619</c:v>
                </c:pt>
                <c:pt idx="1120">
                  <c:v>0.47203886158287017</c:v>
                </c:pt>
                <c:pt idx="1121">
                  <c:v>0.44904500356024185</c:v>
                </c:pt>
                <c:pt idx="1122">
                  <c:v>0.4264911971146374</c:v>
                </c:pt>
                <c:pt idx="1123">
                  <c:v>0.40441528866357457</c:v>
                </c:pt>
                <c:pt idx="1124">
                  <c:v>0.38284909930660965</c:v>
                </c:pt>
                <c:pt idx="1125">
                  <c:v>0.36182374821360447</c:v>
                </c:pt>
                <c:pt idx="1126">
                  <c:v>0.34136880772980283</c:v>
                </c:pt>
                <c:pt idx="1127">
                  <c:v>0.32151573719347343</c:v>
                </c:pt>
                <c:pt idx="1128">
                  <c:v>0.30229374952093085</c:v>
                </c:pt>
                <c:pt idx="1129">
                  <c:v>0.28372934608644163</c:v>
                </c:pt>
                <c:pt idx="1130">
                  <c:v>0.26585117731101471</c:v>
                </c:pt>
                <c:pt idx="1131">
                  <c:v>0.24868595366193957</c:v>
                </c:pt>
                <c:pt idx="1132">
                  <c:v>0.23225646240035838</c:v>
                </c:pt>
                <c:pt idx="1133">
                  <c:v>0.21658145136772586</c:v>
                </c:pt>
                <c:pt idx="1134">
                  <c:v>0.20167896903622989</c:v>
                </c:pt>
                <c:pt idx="1135">
                  <c:v>0.1875738367944175</c:v>
                </c:pt>
                <c:pt idx="1136">
                  <c:v>0.17428110295895963</c:v>
                </c:pt>
                <c:pt idx="1137">
                  <c:v>0.16181535585073564</c:v>
                </c:pt>
                <c:pt idx="1138">
                  <c:v>0.15019187431033354</c:v>
                </c:pt>
                <c:pt idx="1139">
                  <c:v>0.13942726925440591</c:v>
                </c:pt>
                <c:pt idx="1140">
                  <c:v>0.12952834056916962</c:v>
                </c:pt>
                <c:pt idx="1141">
                  <c:v>0.12050698977760359</c:v>
                </c:pt>
                <c:pt idx="1142">
                  <c:v>0.11237254392692357</c:v>
                </c:pt>
                <c:pt idx="1143">
                  <c:v>0.1051344910508885</c:v>
                </c:pt>
                <c:pt idx="1144">
                  <c:v>9.8793087620782691E-2</c:v>
                </c:pt>
                <c:pt idx="1145">
                  <c:v>9.3354537489130446E-2</c:v>
                </c:pt>
                <c:pt idx="1146">
                  <c:v>8.882191047483029E-2</c:v>
                </c:pt>
                <c:pt idx="1147">
                  <c:v>8.5194416406107254E-2</c:v>
                </c:pt>
                <c:pt idx="1148">
                  <c:v>8.2467283818959042E-2</c:v>
                </c:pt>
                <c:pt idx="1149">
                  <c:v>8.0643430057579429E-2</c:v>
                </c:pt>
                <c:pt idx="1150">
                  <c:v>7.9717508282342905E-2</c:v>
                </c:pt>
                <c:pt idx="1151">
                  <c:v>7.9680520711257849E-2</c:v>
                </c:pt>
                <c:pt idx="1152">
                  <c:v>8.0523720318330508E-2</c:v>
                </c:pt>
                <c:pt idx="1153">
                  <c:v>8.2239471794490399E-2</c:v>
                </c:pt>
                <c:pt idx="1154">
                  <c:v>8.4820172323882642E-2</c:v>
                </c:pt>
                <c:pt idx="1155">
                  <c:v>8.8253358625680456E-2</c:v>
                </c:pt>
                <c:pt idx="1156">
                  <c:v>9.2525922388827841E-2</c:v>
                </c:pt>
                <c:pt idx="1157">
                  <c:v>9.7624824425357956E-2</c:v>
                </c:pt>
                <c:pt idx="1158">
                  <c:v>0.10353258126019264</c:v>
                </c:pt>
                <c:pt idx="1159">
                  <c:v>0.110230229422331</c:v>
                </c:pt>
                <c:pt idx="1160">
                  <c:v>0.11769624768299537</c:v>
                </c:pt>
                <c:pt idx="1161">
                  <c:v>0.1259133800828072</c:v>
                </c:pt>
                <c:pt idx="1162">
                  <c:v>0.13485687836825314</c:v>
                </c:pt>
                <c:pt idx="1163">
                  <c:v>0.14450276679008828</c:v>
                </c:pt>
                <c:pt idx="1164">
                  <c:v>0.15483245714390581</c:v>
                </c:pt>
                <c:pt idx="1165">
                  <c:v>0.16581570132600312</c:v>
                </c:pt>
                <c:pt idx="1166">
                  <c:v>0.17742624690310138</c:v>
                </c:pt>
                <c:pt idx="1167">
                  <c:v>0.18964081198804369</c:v>
                </c:pt>
                <c:pt idx="1168">
                  <c:v>0.20242793882618651</c:v>
                </c:pt>
                <c:pt idx="1169">
                  <c:v>0.21575483089427228</c:v>
                </c:pt>
                <c:pt idx="1170">
                  <c:v>0.22958826017397713</c:v>
                </c:pt>
                <c:pt idx="1171">
                  <c:v>0.24390017582094833</c:v>
                </c:pt>
                <c:pt idx="1172">
                  <c:v>0.25865248284139958</c:v>
                </c:pt>
                <c:pt idx="1173">
                  <c:v>0.27381292050676292</c:v>
                </c:pt>
                <c:pt idx="1174">
                  <c:v>0.28935250005635793</c:v>
                </c:pt>
                <c:pt idx="1175">
                  <c:v>0.30523071210210651</c:v>
                </c:pt>
                <c:pt idx="1176">
                  <c:v>0.32141143221817098</c:v>
                </c:pt>
                <c:pt idx="1177">
                  <c:v>0.33785862537755718</c:v>
                </c:pt>
                <c:pt idx="1178">
                  <c:v>0.35453301527779046</c:v>
                </c:pt>
                <c:pt idx="1179">
                  <c:v>0.37139342995838737</c:v>
                </c:pt>
                <c:pt idx="1180">
                  <c:v>0.38840201831571125</c:v>
                </c:pt>
                <c:pt idx="1181">
                  <c:v>0.40552036798689767</c:v>
                </c:pt>
                <c:pt idx="1182">
                  <c:v>0.4227075925601686</c:v>
                </c:pt>
                <c:pt idx="1183">
                  <c:v>0.43992168003648441</c:v>
                </c:pt>
                <c:pt idx="1184">
                  <c:v>0.45712463207100329</c:v>
                </c:pt>
                <c:pt idx="1185">
                  <c:v>0.47427845127566126</c:v>
                </c:pt>
                <c:pt idx="1186">
                  <c:v>0.49134307259671262</c:v>
                </c:pt>
                <c:pt idx="1187">
                  <c:v>0.50827605299235135</c:v>
                </c:pt>
                <c:pt idx="1188">
                  <c:v>0.52503265817470146</c:v>
                </c:pt>
                <c:pt idx="1189">
                  <c:v>0.54156776091358949</c:v>
                </c:pt>
                <c:pt idx="1190">
                  <c:v>0.55784135177769867</c:v>
                </c:pt>
                <c:pt idx="1191">
                  <c:v>0.57381470884767616</c:v>
                </c:pt>
                <c:pt idx="1192">
                  <c:v>0.58944683521695418</c:v>
                </c:pt>
                <c:pt idx="1193">
                  <c:v>0.60469240948327907</c:v>
                </c:pt>
                <c:pt idx="1194">
                  <c:v>0.61951502405760206</c:v>
                </c:pt>
                <c:pt idx="1195">
                  <c:v>0.63387432573347069</c:v>
                </c:pt>
                <c:pt idx="1196">
                  <c:v>0.64772949030974125</c:v>
                </c:pt>
                <c:pt idx="1197">
                  <c:v>0.66104072817224013</c:v>
                </c:pt>
                <c:pt idx="1198">
                  <c:v>0.67376844056909846</c:v>
                </c:pt>
                <c:pt idx="1199">
                  <c:v>0.68587441967179252</c:v>
                </c:pt>
                <c:pt idx="1200">
                  <c:v>0.69732064145820849</c:v>
                </c:pt>
                <c:pt idx="1201">
                  <c:v>0.70806900599360434</c:v>
                </c:pt>
                <c:pt idx="1202">
                  <c:v>0.71808263434772135</c:v>
                </c:pt>
                <c:pt idx="1203">
                  <c:v>0.72732610767967931</c:v>
                </c:pt>
                <c:pt idx="1204">
                  <c:v>0.73576427685618839</c:v>
                </c:pt>
                <c:pt idx="1205">
                  <c:v>0.74336227210743577</c:v>
                </c:pt>
                <c:pt idx="1206">
                  <c:v>0.75008697259399071</c:v>
                </c:pt>
                <c:pt idx="1207">
                  <c:v>0.75590609042636248</c:v>
                </c:pt>
                <c:pt idx="1208">
                  <c:v>0.76078917319816286</c:v>
                </c:pt>
                <c:pt idx="1209">
                  <c:v>0.76470669820935433</c:v>
                </c:pt>
                <c:pt idx="1210">
                  <c:v>0.76762476340252328</c:v>
                </c:pt>
                <c:pt idx="1211">
                  <c:v>0.7695191971005777</c:v>
                </c:pt>
                <c:pt idx="1212">
                  <c:v>0.77036402130221904</c:v>
                </c:pt>
                <c:pt idx="1213">
                  <c:v>0.77013131739652607</c:v>
                </c:pt>
                <c:pt idx="1214">
                  <c:v>0.76879421207171827</c:v>
                </c:pt>
                <c:pt idx="1215">
                  <c:v>0.76633213361860575</c:v>
                </c:pt>
                <c:pt idx="1216">
                  <c:v>0.76272673554863002</c:v>
                </c:pt>
                <c:pt idx="1217">
                  <c:v>0.75795962696456309</c:v>
                </c:pt>
                <c:pt idx="1218">
                  <c:v>0.75201177583993362</c:v>
                </c:pt>
                <c:pt idx="1219">
                  <c:v>0.74486327591422674</c:v>
                </c:pt>
                <c:pt idx="1220">
                  <c:v>0.73649493694352397</c:v>
                </c:pt>
                <c:pt idx="1221">
                  <c:v>0.72689353328313944</c:v>
                </c:pt>
                <c:pt idx="1222">
                  <c:v>0.71604777823024113</c:v>
                </c:pt>
                <c:pt idx="1223">
                  <c:v>0.70394614381599452</c:v>
                </c:pt>
                <c:pt idx="1224">
                  <c:v>0.69057787469781029</c:v>
                </c:pt>
                <c:pt idx="1225">
                  <c:v>0.67593777902460195</c:v>
                </c:pt>
                <c:pt idx="1226">
                  <c:v>0.66002189733576799</c:v>
                </c:pt>
                <c:pt idx="1227">
                  <c:v>0.64282517607569511</c:v>
                </c:pt>
                <c:pt idx="1228">
                  <c:v>0.62434398235931643</c:v>
                </c:pt>
                <c:pt idx="1229">
                  <c:v>0.60458291686010035</c:v>
                </c:pt>
                <c:pt idx="1230">
                  <c:v>0.58353782765675399</c:v>
                </c:pt>
                <c:pt idx="1231">
                  <c:v>0.56120792215610704</c:v>
                </c:pt>
                <c:pt idx="1232">
                  <c:v>0.53760224808028534</c:v>
                </c:pt>
                <c:pt idx="1233">
                  <c:v>0.51272275201577477</c:v>
                </c:pt>
                <c:pt idx="1234">
                  <c:v>0.48657816710583407</c:v>
                </c:pt>
                <c:pt idx="1235">
                  <c:v>0.45918054865165553</c:v>
                </c:pt>
                <c:pt idx="1236">
                  <c:v>0.43054479175316052</c:v>
                </c:pt>
                <c:pt idx="1237">
                  <c:v>0.40068013561132698</c:v>
                </c:pt>
                <c:pt idx="1238">
                  <c:v>0.36959992403228059</c:v>
                </c:pt>
                <c:pt idx="1239">
                  <c:v>0.33732617312824364</c:v>
                </c:pt>
                <c:pt idx="1240">
                  <c:v>0.30387229615033073</c:v>
                </c:pt>
                <c:pt idx="1241">
                  <c:v>0.26925841243020204</c:v>
                </c:pt>
                <c:pt idx="1242">
                  <c:v>0.23350992044964353</c:v>
                </c:pt>
                <c:pt idx="1243">
                  <c:v>0.19664745483080887</c:v>
                </c:pt>
                <c:pt idx="1244">
                  <c:v>0.15869828763231592</c:v>
                </c:pt>
                <c:pt idx="1245">
                  <c:v>0.11969094572269025</c:v>
                </c:pt>
                <c:pt idx="1246">
                  <c:v>7.965599590821644E-2</c:v>
                </c:pt>
                <c:pt idx="1247">
                  <c:v>3.8622550879391551E-2</c:v>
                </c:pt>
                <c:pt idx="1248">
                  <c:v>-3.3776580186682973E-3</c:v>
                </c:pt>
                <c:pt idx="1249">
                  <c:v>-4.6309876658417619E-2</c:v>
                </c:pt>
                <c:pt idx="1250">
                  <c:v>-9.0141249997851253E-2</c:v>
                </c:pt>
                <c:pt idx="1251">
                  <c:v>-0.13483679458473791</c:v>
                </c:pt>
                <c:pt idx="1252">
                  <c:v>-0.18035747697296128</c:v>
                </c:pt>
                <c:pt idx="1253">
                  <c:v>-0.22666015928005878</c:v>
                </c:pt>
                <c:pt idx="1254">
                  <c:v>-0.27370100104941697</c:v>
                </c:pt>
                <c:pt idx="1255">
                  <c:v>-0.32144299332681292</c:v>
                </c:pt>
                <c:pt idx="1256">
                  <c:v>-0.36983947438007025</c:v>
                </c:pt>
                <c:pt idx="1257">
                  <c:v>-0.41884350433894924</c:v>
                </c:pt>
                <c:pt idx="1258">
                  <c:v>-0.46840907706871115</c:v>
                </c:pt>
                <c:pt idx="1259">
                  <c:v>-0.51849182281757455</c:v>
                </c:pt>
                <c:pt idx="1260">
                  <c:v>-0.56903792587358781</c:v>
                </c:pt>
                <c:pt idx="1261">
                  <c:v>-0.61999909760688965</c:v>
                </c:pt>
                <c:pt idx="1262">
                  <c:v>-0.67132496028383171</c:v>
                </c:pt>
                <c:pt idx="1263">
                  <c:v>-0.72296584194772651</c:v>
                </c:pt>
                <c:pt idx="1264">
                  <c:v>-0.77486344272120944</c:v>
                </c:pt>
                <c:pt idx="1265">
                  <c:v>-0.82696607197542393</c:v>
                </c:pt>
                <c:pt idx="1266">
                  <c:v>-0.87921962445715807</c:v>
                </c:pt>
                <c:pt idx="1267">
                  <c:v>-0.93156691113278856</c:v>
                </c:pt>
                <c:pt idx="1268">
                  <c:v>-0.98394759389064446</c:v>
                </c:pt>
                <c:pt idx="1269">
                  <c:v>-1.036309910792403</c:v>
                </c:pt>
                <c:pt idx="1270">
                  <c:v>-1.0885947773245284</c:v>
                </c:pt>
                <c:pt idx="1271">
                  <c:v>-1.1407404529217606</c:v>
                </c:pt>
                <c:pt idx="1272">
                  <c:v>-1.1926864949334257</c:v>
                </c:pt>
                <c:pt idx="1273">
                  <c:v>-1.2443746707861898</c:v>
                </c:pt>
                <c:pt idx="1274">
                  <c:v>-1.2957479288456215</c:v>
                </c:pt>
                <c:pt idx="1275">
                  <c:v>-1.3467455543769562</c:v>
                </c:pt>
                <c:pt idx="1276">
                  <c:v>-1.3973074326842767</c:v>
                </c:pt>
                <c:pt idx="1277">
                  <c:v>-1.4473748097062995</c:v>
                </c:pt>
                <c:pt idx="1278">
                  <c:v>-1.496885823741158</c:v>
                </c:pt>
                <c:pt idx="1279">
                  <c:v>-1.5457785135203463</c:v>
                </c:pt>
                <c:pt idx="1280">
                  <c:v>-1.5939897828341378</c:v>
                </c:pt>
                <c:pt idx="1281">
                  <c:v>-1.641462264509026</c:v>
                </c:pt>
                <c:pt idx="1282">
                  <c:v>-1.6881326023168801</c:v>
                </c:pt>
                <c:pt idx="1283">
                  <c:v>-1.7339397537296888</c:v>
                </c:pt>
                <c:pt idx="1284">
                  <c:v>-1.7788296413630649</c:v>
                </c:pt>
                <c:pt idx="1285">
                  <c:v>-1.8227381403454501</c:v>
                </c:pt>
                <c:pt idx="1286">
                  <c:v>-1.865606767077898</c:v>
                </c:pt>
                <c:pt idx="1287">
                  <c:v>-1.9073816856437371</c:v>
                </c:pt>
                <c:pt idx="1288">
                  <c:v>-1.9480025912422065</c:v>
                </c:pt>
                <c:pt idx="1289">
                  <c:v>-1.9874095754185443</c:v>
                </c:pt>
                <c:pt idx="1290">
                  <c:v>-2.0255440597254513</c:v>
                </c:pt>
                <c:pt idx="1291">
                  <c:v>-2.0623544290109845</c:v>
                </c:pt>
                <c:pt idx="1292">
                  <c:v>-2.0977808329211518</c:v>
                </c:pt>
                <c:pt idx="1293">
                  <c:v>-2.131771085325485</c:v>
                </c:pt>
                <c:pt idx="1294">
                  <c:v>-2.1642781211954758</c:v>
                </c:pt>
                <c:pt idx="1295">
                  <c:v>-2.1952452213312661</c:v>
                </c:pt>
                <c:pt idx="1296">
                  <c:v>-2.2246219334031125</c:v>
                </c:pt>
                <c:pt idx="1297">
                  <c:v>-2.2523597899547849</c:v>
                </c:pt>
                <c:pt idx="1298">
                  <c:v>-2.278408989398343</c:v>
                </c:pt>
                <c:pt idx="1299">
                  <c:v>-2.302719751392035</c:v>
                </c:pt>
                <c:pt idx="1300">
                  <c:v>-2.3252475411978999</c:v>
                </c:pt>
                <c:pt idx="1301">
                  <c:v>-2.3459491934837695</c:v>
                </c:pt>
                <c:pt idx="1302">
                  <c:v>-2.364781003521728</c:v>
                </c:pt>
                <c:pt idx="1303">
                  <c:v>-2.3817000777047781</c:v>
                </c:pt>
                <c:pt idx="1304">
                  <c:v>-2.3966694729090157</c:v>
                </c:pt>
                <c:pt idx="1305">
                  <c:v>-2.4096541819829982</c:v>
                </c:pt>
                <c:pt idx="1306">
                  <c:v>-2.4206190613810521</c:v>
                </c:pt>
                <c:pt idx="1307">
                  <c:v>-2.4295285151698103</c:v>
                </c:pt>
                <c:pt idx="1308">
                  <c:v>-2.4363465741789452</c:v>
                </c:pt>
                <c:pt idx="1309">
                  <c:v>-2.441038784801671</c:v>
                </c:pt>
                <c:pt idx="1310">
                  <c:v>-2.4435777083309396</c:v>
                </c:pt>
                <c:pt idx="1311">
                  <c:v>-2.4439390773780048</c:v>
                </c:pt>
                <c:pt idx="1312">
                  <c:v>-2.4420982182030753</c:v>
                </c:pt>
                <c:pt idx="1313">
                  <c:v>-2.4380279841771517</c:v>
                </c:pt>
                <c:pt idx="1314">
                  <c:v>-2.4317119752191152</c:v>
                </c:pt>
                <c:pt idx="1315">
                  <c:v>-2.4231316576709001</c:v>
                </c:pt>
                <c:pt idx="1316">
                  <c:v>-2.4122698164252108</c:v>
                </c:pt>
                <c:pt idx="1317">
                  <c:v>-2.3991120362340581</c:v>
                </c:pt>
                <c:pt idx="1318">
                  <c:v>-2.3836458319581988</c:v>
                </c:pt>
                <c:pt idx="1319">
                  <c:v>-2.3658618208760398</c:v>
                </c:pt>
                <c:pt idx="1320">
                  <c:v>-2.3457524861166812</c:v>
                </c:pt>
                <c:pt idx="1321">
                  <c:v>-2.3233118858230104</c:v>
                </c:pt>
                <c:pt idx="1322">
                  <c:v>-2.2985369173149559</c:v>
                </c:pt>
                <c:pt idx="1323">
                  <c:v>-2.2714275218177766</c:v>
                </c:pt>
                <c:pt idx="1324">
                  <c:v>-2.2419854581558458</c:v>
                </c:pt>
                <c:pt idx="1325">
                  <c:v>-2.210214274952782</c:v>
                </c:pt>
                <c:pt idx="1326">
                  <c:v>-2.1761207412493691</c:v>
                </c:pt>
                <c:pt idx="1327">
                  <c:v>-2.1397138901201358</c:v>
                </c:pt>
                <c:pt idx="1328">
                  <c:v>-2.1010059793907327</c:v>
                </c:pt>
                <c:pt idx="1329">
                  <c:v>-2.0600115426746899</c:v>
                </c:pt>
                <c:pt idx="1330">
                  <c:v>-2.016742035796264</c:v>
                </c:pt>
                <c:pt idx="1331">
                  <c:v>-1.9712199007326048</c:v>
                </c:pt>
                <c:pt idx="1332">
                  <c:v>-1.9234669818779262</c:v>
                </c:pt>
                <c:pt idx="1333">
                  <c:v>-1.8735043435386805</c:v>
                </c:pt>
                <c:pt idx="1334">
                  <c:v>-1.8213552064825811</c:v>
                </c:pt>
                <c:pt idx="1335">
                  <c:v>-1.7670501537930203</c:v>
                </c:pt>
                <c:pt idx="1336">
                  <c:v>-1.7106230029982725</c:v>
                </c:pt>
                <c:pt idx="1337">
                  <c:v>-1.6521084839662297</c:v>
                </c:pt>
                <c:pt idx="1338">
                  <c:v>-1.5915415887731998</c:v>
                </c:pt>
                <c:pt idx="1339">
                  <c:v>-1.5289572843074613</c:v>
                </c:pt>
                <c:pt idx="1340">
                  <c:v>-1.4643920474019962</c:v>
                </c:pt>
                <c:pt idx="1341">
                  <c:v>-1.397889057527915</c:v>
                </c:pt>
                <c:pt idx="1342">
                  <c:v>-1.3294941145334034</c:v>
                </c:pt>
                <c:pt idx="1343">
                  <c:v>-1.2592534011735173</c:v>
                </c:pt>
                <c:pt idx="1344">
                  <c:v>-1.1872144391397939</c:v>
                </c:pt>
                <c:pt idx="1345">
                  <c:v>-1.113430821519775</c:v>
                </c:pt>
                <c:pt idx="1346">
                  <c:v>-1.0379578228065456</c:v>
                </c:pt>
                <c:pt idx="1347">
                  <c:v>-0.96085001309824658</c:v>
                </c:pt>
                <c:pt idx="1348">
                  <c:v>-0.88216371318271392</c:v>
                </c:pt>
                <c:pt idx="1349">
                  <c:v>-0.80196374743898169</c:v>
                </c:pt>
                <c:pt idx="1350">
                  <c:v>-0.72030639745100689</c:v>
                </c:pt>
                <c:pt idx="1351">
                  <c:v>-0.63725145351168333</c:v>
                </c:pt>
                <c:pt idx="1352">
                  <c:v>-0.55286863506614592</c:v>
                </c:pt>
                <c:pt idx="1353">
                  <c:v>-0.46722058865148092</c:v>
                </c:pt>
                <c:pt idx="1354">
                  <c:v>-0.38037671497573283</c:v>
                </c:pt>
                <c:pt idx="1355">
                  <c:v>-0.29240964396173713</c:v>
                </c:pt>
                <c:pt idx="1356">
                  <c:v>-0.20339469194684037</c:v>
                </c:pt>
                <c:pt idx="1357">
                  <c:v>-0.11340130572133376</c:v>
                </c:pt>
                <c:pt idx="1358">
                  <c:v>-2.250276300555187E-2</c:v>
                </c:pt>
                <c:pt idx="1359">
                  <c:v>6.9219319579699873E-2</c:v>
                </c:pt>
                <c:pt idx="1360">
                  <c:v>0.16169232105422901</c:v>
                </c:pt>
                <c:pt idx="1361">
                  <c:v>0.25483736609545271</c:v>
                </c:pt>
                <c:pt idx="1362">
                  <c:v>0.34857081045313038</c:v>
                </c:pt>
                <c:pt idx="1363">
                  <c:v>0.44281434191136038</c:v>
                </c:pt>
                <c:pt idx="1364">
                  <c:v>0.53748363635459151</c:v>
                </c:pt>
                <c:pt idx="1365">
                  <c:v>0.63249379710913112</c:v>
                </c:pt>
                <c:pt idx="1366">
                  <c:v>0.72775862582717876</c:v>
                </c:pt>
                <c:pt idx="1367">
                  <c:v>0.82319417179287935</c:v>
                </c:pt>
                <c:pt idx="1368">
                  <c:v>0.91871471359061674</c:v>
                </c:pt>
                <c:pt idx="1369">
                  <c:v>1.0142324085481385</c:v>
                </c:pt>
                <c:pt idx="1370">
                  <c:v>1.1096622672541423</c:v>
                </c:pt>
                <c:pt idx="1371">
                  <c:v>1.2049181777388183</c:v>
                </c:pt>
                <c:pt idx="1372">
                  <c:v>1.2999110345423535</c:v>
                </c:pt>
                <c:pt idx="1373">
                  <c:v>1.3945487338494149</c:v>
                </c:pt>
                <c:pt idx="1374">
                  <c:v>1.4887396238051127</c:v>
                </c:pt>
                <c:pt idx="1375">
                  <c:v>1.582400085873084</c:v>
                </c:pt>
                <c:pt idx="1376">
                  <c:v>1.675438096618691</c:v>
                </c:pt>
                <c:pt idx="1377">
                  <c:v>1.7677626471483154</c:v>
                </c:pt>
                <c:pt idx="1378">
                  <c:v>1.8592849984742734</c:v>
                </c:pt>
                <c:pt idx="1379">
                  <c:v>1.9499194263021102</c:v>
                </c:pt>
                <c:pt idx="1380">
                  <c:v>2.0395721794355426</c:v>
                </c:pt>
                <c:pt idx="1381">
                  <c:v>2.1281564921331326</c:v>
                </c:pt>
                <c:pt idx="1382">
                  <c:v>2.2155850057659001</c:v>
                </c:pt>
                <c:pt idx="1383">
                  <c:v>2.3017726000327712</c:v>
                </c:pt>
                <c:pt idx="1384">
                  <c:v>2.386627094053317</c:v>
                </c:pt>
                <c:pt idx="1385">
                  <c:v>2.4700645167486925</c:v>
                </c:pt>
                <c:pt idx="1386">
                  <c:v>2.552000114569926</c:v>
                </c:pt>
                <c:pt idx="1387">
                  <c:v>2.632347712300549</c:v>
                </c:pt>
                <c:pt idx="1388">
                  <c:v>2.7110196760468273</c:v>
                </c:pt>
                <c:pt idx="1389">
                  <c:v>2.7879386650781668</c:v>
                </c:pt>
                <c:pt idx="1390">
                  <c:v>2.8630217579429331</c:v>
                </c:pt>
                <c:pt idx="1391">
                  <c:v>2.9361851421073277</c:v>
                </c:pt>
                <c:pt idx="1392">
                  <c:v>3.0073480892660229</c:v>
                </c:pt>
                <c:pt idx="1393">
                  <c:v>3.0764338870575756</c:v>
                </c:pt>
                <c:pt idx="1394">
                  <c:v>3.1433688276676937</c:v>
                </c:pt>
                <c:pt idx="1395">
                  <c:v>3.2080773797043229</c:v>
                </c:pt>
                <c:pt idx="1396">
                  <c:v>3.2704864654082053</c:v>
                </c:pt>
                <c:pt idx="1397">
                  <c:v>3.3305262334639916</c:v>
                </c:pt>
                <c:pt idx="1398">
                  <c:v>3.3881256010726908</c:v>
                </c:pt>
                <c:pt idx="1399">
                  <c:v>3.4432152704960717</c:v>
                </c:pt>
                <c:pt idx="1400">
                  <c:v>3.4957267002677108</c:v>
                </c:pt>
                <c:pt idx="1401">
                  <c:v>3.5455989738651827</c:v>
                </c:pt>
                <c:pt idx="1402">
                  <c:v>3.592767084419302</c:v>
                </c:pt>
                <c:pt idx="1403">
                  <c:v>3.6371702383723021</c:v>
                </c:pt>
                <c:pt idx="1404">
                  <c:v>3.6787565059276521</c:v>
                </c:pt>
                <c:pt idx="1405">
                  <c:v>3.7174658055306109</c:v>
                </c:pt>
                <c:pt idx="1406">
                  <c:v>3.7532455878476507</c:v>
                </c:pt>
                <c:pt idx="1407">
                  <c:v>3.7860498355098282</c:v>
                </c:pt>
                <c:pt idx="1408">
                  <c:v>3.8158279380013926</c:v>
                </c:pt>
                <c:pt idx="1409">
                  <c:v>3.8425315464755943</c:v>
                </c:pt>
                <c:pt idx="1410">
                  <c:v>3.8661154951434891</c:v>
                </c:pt>
                <c:pt idx="1411">
                  <c:v>3.8865434204440406</c:v>
                </c:pt>
                <c:pt idx="1412">
                  <c:v>3.9037725465983613</c:v>
                </c:pt>
                <c:pt idx="1413">
                  <c:v>3.9177695672732535</c:v>
                </c:pt>
                <c:pt idx="1414">
                  <c:v>3.9285080829021317</c:v>
                </c:pt>
                <c:pt idx="1415">
                  <c:v>3.935953804079197</c:v>
                </c:pt>
                <c:pt idx="1416">
                  <c:v>3.9400804495151416</c:v>
                </c:pt>
                <c:pt idx="1417">
                  <c:v>3.9408654392254721</c:v>
                </c:pt>
                <c:pt idx="1418">
                  <c:v>3.9382865490062504</c:v>
                </c:pt>
                <c:pt idx="1419">
                  <c:v>3.9323232376160684</c:v>
                </c:pt>
                <c:pt idx="1420">
                  <c:v>3.922961841289982</c:v>
                </c:pt>
                <c:pt idx="1421">
                  <c:v>3.9101916660799394</c:v>
                </c:pt>
                <c:pt idx="1422">
                  <c:v>3.8940030460064992</c:v>
                </c:pt>
                <c:pt idx="1423">
                  <c:v>3.8743886589766805</c:v>
                </c:pt>
                <c:pt idx="1424">
                  <c:v>3.8513486300306017</c:v>
                </c:pt>
                <c:pt idx="1425">
                  <c:v>3.8248864792353494</c:v>
                </c:pt>
                <c:pt idx="1426">
                  <c:v>3.7950070102806461</c:v>
                </c:pt>
                <c:pt idx="1427">
                  <c:v>3.761715954045481</c:v>
                </c:pt>
                <c:pt idx="1428">
                  <c:v>3.7250200059473513</c:v>
                </c:pt>
                <c:pt idx="1429">
                  <c:v>3.6849286716219809</c:v>
                </c:pt>
                <c:pt idx="1430">
                  <c:v>3.6414597218632951</c:v>
                </c:pt>
                <c:pt idx="1431">
                  <c:v>3.5946353034145915</c:v>
                </c:pt>
                <c:pt idx="1432">
                  <c:v>3.5444783144873298</c:v>
                </c:pt>
                <c:pt idx="1433">
                  <c:v>3.4910102902732953</c:v>
                </c:pt>
                <c:pt idx="1434">
                  <c:v>3.4342645733427348</c:v>
                </c:pt>
                <c:pt idx="1435">
                  <c:v>3.3742733834408787</c:v>
                </c:pt>
                <c:pt idx="1436">
                  <c:v>3.3110712185472426</c:v>
                </c:pt>
                <c:pt idx="1437">
                  <c:v>3.2446962841778784</c:v>
                </c:pt>
                <c:pt idx="1438">
                  <c:v>3.1751895707425124</c:v>
                </c:pt>
                <c:pt idx="1439">
                  <c:v>3.1025959721286007</c:v>
                </c:pt>
                <c:pt idx="1440">
                  <c:v>3.0269629946307783</c:v>
                </c:pt>
                <c:pt idx="1441">
                  <c:v>2.9483404108864879</c:v>
                </c:pt>
                <c:pt idx="1442">
                  <c:v>2.8667814681429484</c:v>
                </c:pt>
                <c:pt idx="1443">
                  <c:v>2.7823430364768194</c:v>
                </c:pt>
                <c:pt idx="1444">
                  <c:v>2.6950843254237422</c:v>
                </c:pt>
                <c:pt idx="1445">
                  <c:v>2.6050667986152214</c:v>
                </c:pt>
                <c:pt idx="1446">
                  <c:v>2.5123555463924934</c:v>
                </c:pt>
                <c:pt idx="1447">
                  <c:v>2.4170182710360599</c:v>
                </c:pt>
                <c:pt idx="1448">
                  <c:v>2.3191261887719099</c:v>
                </c:pt>
                <c:pt idx="1449">
                  <c:v>2.2187530218310116</c:v>
                </c:pt>
                <c:pt idx="1450">
                  <c:v>2.1159695856881564</c:v>
                </c:pt>
                <c:pt idx="1451">
                  <c:v>2.0108577936731473</c:v>
                </c:pt>
                <c:pt idx="1452">
                  <c:v>1.903499013814882</c:v>
                </c:pt>
                <c:pt idx="1453">
                  <c:v>1.7939738268885426</c:v>
                </c:pt>
                <c:pt idx="1454">
                  <c:v>1.6823649035460184</c:v>
                </c:pt>
                <c:pt idx="1455">
                  <c:v>1.5687621508424221</c:v>
                </c:pt>
                <c:pt idx="1456">
                  <c:v>1.4532585251857817</c:v>
                </c:pt>
                <c:pt idx="1457">
                  <c:v>1.3359476512607635</c:v>
                </c:pt>
                <c:pt idx="1458">
                  <c:v>1.2169231131924487</c:v>
                </c:pt>
                <c:pt idx="1459">
                  <c:v>1.0962781087713984</c:v>
                </c:pt>
                <c:pt idx="1460">
                  <c:v>0.97410692659002096</c:v>
                </c:pt>
                <c:pt idx="1461">
                  <c:v>0.85051008118193117</c:v>
                </c:pt>
                <c:pt idx="1462">
                  <c:v>0.72559017370468992</c:v>
                </c:pt>
                <c:pt idx="1463">
                  <c:v>0.59944959796882213</c:v>
                </c:pt>
                <c:pt idx="1464">
                  <c:v>0.47219144057825191</c:v>
                </c:pt>
                <c:pt idx="1465">
                  <c:v>0.34392415816760702</c:v>
                </c:pt>
                <c:pt idx="1466">
                  <c:v>0.21475713291130519</c:v>
                </c:pt>
                <c:pt idx="1467">
                  <c:v>8.4798232998657408E-2</c:v>
                </c:pt>
                <c:pt idx="1468">
                  <c:v>-4.5843785176047376E-2</c:v>
                </c:pt>
                <c:pt idx="1469">
                  <c:v>-0.17705257612573991</c:v>
                </c:pt>
                <c:pt idx="1470">
                  <c:v>-0.30872130273599785</c:v>
                </c:pt>
                <c:pt idx="1471">
                  <c:v>-0.44074063485727488</c:v>
                </c:pt>
                <c:pt idx="1472">
                  <c:v>-0.57299237792275248</c:v>
                </c:pt>
                <c:pt idx="1473">
                  <c:v>-0.70536652298910141</c:v>
                </c:pt>
                <c:pt idx="1474">
                  <c:v>-0.83774746650683085</c:v>
                </c:pt>
                <c:pt idx="1475">
                  <c:v>-0.97001758095070867</c:v>
                </c:pt>
                <c:pt idx="1476">
                  <c:v>-1.1020578020724212</c:v>
                </c:pt>
                <c:pt idx="1477">
                  <c:v>-1.2337562280497165</c:v>
                </c:pt>
                <c:pt idx="1478">
                  <c:v>-1.3649984608893269</c:v>
                </c:pt>
                <c:pt idx="1479">
                  <c:v>-1.4956631389869439</c:v>
                </c:pt>
                <c:pt idx="1480">
                  <c:v>-1.6256393108102678</c:v>
                </c:pt>
                <c:pt idx="1481">
                  <c:v>-1.7548112226301475</c:v>
                </c:pt>
                <c:pt idx="1482">
                  <c:v>-1.8830598401853378</c:v>
                </c:pt>
                <c:pt idx="1483">
                  <c:v>-2.0102729843932732</c:v>
                </c:pt>
                <c:pt idx="1484">
                  <c:v>-2.1363340206317569</c:v>
                </c:pt>
                <c:pt idx="1485">
                  <c:v>-2.2611273297286236</c:v>
                </c:pt>
                <c:pt idx="1486">
                  <c:v>-2.384537608895696</c:v>
                </c:pt>
                <c:pt idx="1487">
                  <c:v>-2.5064534494585176</c:v>
                </c:pt>
                <c:pt idx="1488">
                  <c:v>-2.6267633452923698</c:v>
                </c:pt>
                <c:pt idx="1489">
                  <c:v>-2.7453553673527167</c:v>
                </c:pt>
                <c:pt idx="1490">
                  <c:v>-2.8621221615741548</c:v>
                </c:pt>
                <c:pt idx="1491">
                  <c:v>-2.9769569947047474</c:v>
                </c:pt>
                <c:pt idx="1492">
                  <c:v>-3.0897519032787044</c:v>
                </c:pt>
                <c:pt idx="1493">
                  <c:v>-3.2003977068871685</c:v>
                </c:pt>
                <c:pt idx="1494">
                  <c:v>-3.308787474844769</c:v>
                </c:pt>
                <c:pt idx="1495">
                  <c:v>-3.4148241220967477</c:v>
                </c:pt>
                <c:pt idx="1496">
                  <c:v>-3.5184039837364511</c:v>
                </c:pt>
                <c:pt idx="1497">
                  <c:v>-3.6194262453515451</c:v>
                </c:pt>
                <c:pt idx="1498">
                  <c:v>-3.7177942074586809</c:v>
                </c:pt>
                <c:pt idx="1499">
                  <c:v>-3.8134160375150103</c:v>
                </c:pt>
                <c:pt idx="1500">
                  <c:v>-3.9061937336949315</c:v>
                </c:pt>
                <c:pt idx="1501">
                  <c:v>-3.996038140762229</c:v>
                </c:pt>
                <c:pt idx="1502">
                  <c:v>-4.0828613733833956</c:v>
                </c:pt>
                <c:pt idx="1503">
                  <c:v>-4.1665796471382199</c:v>
                </c:pt>
                <c:pt idx="1504">
                  <c:v>-4.2471039775485773</c:v>
                </c:pt>
                <c:pt idx="1505">
                  <c:v>-4.3243554465382346</c:v>
                </c:pt>
                <c:pt idx="1506">
                  <c:v>-4.3982562043881472</c:v>
                </c:pt>
                <c:pt idx="1507">
                  <c:v>-4.4687288229205526</c:v>
                </c:pt>
                <c:pt idx="1508">
                  <c:v>-4.5356962490332942</c:v>
                </c:pt>
                <c:pt idx="1509">
                  <c:v>-4.5990935452573112</c:v>
                </c:pt>
                <c:pt idx="1510">
                  <c:v>-4.6588520027742177</c:v>
                </c:pt>
                <c:pt idx="1511">
                  <c:v>-4.7149038161559726</c:v>
                </c:pt>
                <c:pt idx="1512">
                  <c:v>-4.7671860419902545</c:v>
                </c:pt>
                <c:pt idx="1513">
                  <c:v>-4.815641512142296</c:v>
                </c:pt>
                <c:pt idx="1514">
                  <c:v>-4.8602178021554163</c:v>
                </c:pt>
                <c:pt idx="1515">
                  <c:v>-4.9008623811948535</c:v>
                </c:pt>
                <c:pt idx="1516">
                  <c:v>-4.9375268656211615</c:v>
                </c:pt>
                <c:pt idx="1517">
                  <c:v>-4.9701677664828336</c:v>
                </c:pt>
                <c:pt idx="1518">
                  <c:v>-4.9987420046143525</c:v>
                </c:pt>
                <c:pt idx="1519">
                  <c:v>-5.0232098985783429</c:v>
                </c:pt>
                <c:pt idx="1520">
                  <c:v>-5.0435341056753451</c:v>
                </c:pt>
                <c:pt idx="1521">
                  <c:v>-5.0596864588468176</c:v>
                </c:pt>
                <c:pt idx="1522">
                  <c:v>-5.071636218079302</c:v>
                </c:pt>
                <c:pt idx="1523">
                  <c:v>-5.0793583392557293</c:v>
                </c:pt>
                <c:pt idx="1524">
                  <c:v>-5.0828380883317612</c:v>
                </c:pt>
                <c:pt idx="1525">
                  <c:v>-5.0820539881130884</c:v>
                </c:pt>
                <c:pt idx="1526">
                  <c:v>-5.0769934631401572</c:v>
                </c:pt>
                <c:pt idx="1527">
                  <c:v>-5.0676517989846586</c:v>
                </c:pt>
                <c:pt idx="1528">
                  <c:v>-5.0540209753804062</c:v>
                </c:pt>
                <c:pt idx="1529">
                  <c:v>-5.0360964780123751</c:v>
                </c:pt>
                <c:pt idx="1530">
                  <c:v>-5.0138781756534545</c:v>
                </c:pt>
                <c:pt idx="1531">
                  <c:v>-4.9873758939016408</c:v>
                </c:pt>
                <c:pt idx="1532">
                  <c:v>-4.9565941541665426</c:v>
                </c:pt>
                <c:pt idx="1533">
                  <c:v>-4.9215480076771092</c:v>
                </c:pt>
                <c:pt idx="1534">
                  <c:v>-4.8822604241069429</c:v>
                </c:pt>
                <c:pt idx="1535">
                  <c:v>-4.8387474452814869</c:v>
                </c:pt>
                <c:pt idx="1536">
                  <c:v>-4.7910340325064213</c:v>
                </c:pt>
                <c:pt idx="1537">
                  <c:v>-4.7391497082380223</c:v>
                </c:pt>
                <c:pt idx="1538">
                  <c:v>-4.6831251582030209</c:v>
                </c:pt>
                <c:pt idx="1539">
                  <c:v>-4.6229935054390232</c:v>
                </c:pt>
                <c:pt idx="1540">
                  <c:v>-4.5587954509343698</c:v>
                </c:pt>
                <c:pt idx="1541">
                  <c:v>-4.4905753114166007</c:v>
                </c:pt>
                <c:pt idx="1542">
                  <c:v>-4.418379022328339</c:v>
                </c:pt>
                <c:pt idx="1543">
                  <c:v>-4.3422553980016501</c:v>
                </c:pt>
                <c:pt idx="1544">
                  <c:v>-4.2622611786482363</c:v>
                </c:pt>
                <c:pt idx="1545">
                  <c:v>-4.1784569215416179</c:v>
                </c:pt>
                <c:pt idx="1546">
                  <c:v>-4.09090483250157</c:v>
                </c:pt>
                <c:pt idx="1547">
                  <c:v>-3.9996683520077601</c:v>
                </c:pt>
                <c:pt idx="1548">
                  <c:v>-3.9048121348113995</c:v>
                </c:pt>
                <c:pt idx="1549">
                  <c:v>-3.8064038376509535</c:v>
                </c:pt>
                <c:pt idx="1550">
                  <c:v>-3.7045195160591637</c:v>
                </c:pt>
                <c:pt idx="1551">
                  <c:v>-3.5992396769104911</c:v>
                </c:pt>
                <c:pt idx="1552">
                  <c:v>-3.490645595644351</c:v>
                </c:pt>
                <c:pt idx="1553">
                  <c:v>-3.3788171434866991</c:v>
                </c:pt>
                <c:pt idx="1554">
                  <c:v>-3.2638458996223969</c:v>
                </c:pt>
                <c:pt idx="1555">
                  <c:v>-3.1458221628871765</c:v>
                </c:pt>
                <c:pt idx="1556">
                  <c:v>-3.024838294903422</c:v>
                </c:pt>
                <c:pt idx="1557">
                  <c:v>-2.9009900916959759</c:v>
                </c:pt>
                <c:pt idx="1558">
                  <c:v>-2.7743758036582995</c:v>
                </c:pt>
                <c:pt idx="1559">
                  <c:v>-2.6450971970983947</c:v>
                </c:pt>
                <c:pt idx="1560">
                  <c:v>-2.5132582065390072</c:v>
                </c:pt>
                <c:pt idx="1561">
                  <c:v>-2.3789645324898689</c:v>
                </c:pt>
                <c:pt idx="1562">
                  <c:v>-2.2423247940730784</c:v>
                </c:pt>
                <c:pt idx="1563">
                  <c:v>-2.1034506221776992</c:v>
                </c:pt>
                <c:pt idx="1564">
                  <c:v>-1.9624553216560945</c:v>
                </c:pt>
                <c:pt idx="1565">
                  <c:v>-1.8194537322133157</c:v>
                </c:pt>
                <c:pt idx="1566">
                  <c:v>-1.6745635480130705</c:v>
                </c:pt>
                <c:pt idx="1567">
                  <c:v>-1.5279042506904903</c:v>
                </c:pt>
                <c:pt idx="1568">
                  <c:v>-1.3795979599854704</c:v>
                </c:pt>
                <c:pt idx="1569">
                  <c:v>-1.2297683753241255</c:v>
                </c:pt>
                <c:pt idx="1570">
                  <c:v>-1.0785353135239397</c:v>
                </c:pt>
                <c:pt idx="1571">
                  <c:v>-0.92602866486492053</c:v>
                </c:pt>
                <c:pt idx="1572">
                  <c:v>-0.7723767024356557</c:v>
                </c:pt>
                <c:pt idx="1573">
                  <c:v>-0.61770579377123169</c:v>
                </c:pt>
                <c:pt idx="1574">
                  <c:v>-0.46214323270882451</c:v>
                </c:pt>
                <c:pt idx="1575">
                  <c:v>-0.30582234181922058</c:v>
                </c:pt>
                <c:pt idx="1576">
                  <c:v>-0.14887824248431675</c:v>
                </c:pt>
                <c:pt idx="1577">
                  <c:v>8.5545677859283926E-3</c:v>
                </c:pt>
                <c:pt idx="1578">
                  <c:v>0.16634296449025507</c:v>
                </c:pt>
                <c:pt idx="1579">
                  <c:v>0.32435558086510197</c:v>
                </c:pt>
                <c:pt idx="1580">
                  <c:v>0.4824613683183232</c:v>
                </c:pt>
                <c:pt idx="1581">
                  <c:v>0.64052449743804829</c:v>
                </c:pt>
                <c:pt idx="1582">
                  <c:v>0.79840853200125028</c:v>
                </c:pt>
                <c:pt idx="1583">
                  <c:v>0.95597875614530281</c:v>
                </c:pt>
                <c:pt idx="1584">
                  <c:v>1.1131013059041928</c:v>
                </c:pt>
                <c:pt idx="1585">
                  <c:v>1.2696385220932089</c:v>
                </c:pt>
                <c:pt idx="1586">
                  <c:v>1.4254534233380893</c:v>
                </c:pt>
                <c:pt idx="1587">
                  <c:v>1.5804121725258453</c:v>
                </c:pt>
                <c:pt idx="1588">
                  <c:v>1.7343816999026069</c:v>
                </c:pt>
                <c:pt idx="1589">
                  <c:v>1.8872230258106759</c:v>
                </c:pt>
                <c:pt idx="1590">
                  <c:v>2.0388083800934487</c:v>
                </c:pt>
                <c:pt idx="1591">
                  <c:v>2.1890092209196172</c:v>
                </c:pt>
                <c:pt idx="1592">
                  <c:v>2.3376898819070449</c:v>
                </c:pt>
                <c:pt idx="1593">
                  <c:v>2.4847246389247508</c:v>
                </c:pt>
                <c:pt idx="1594">
                  <c:v>2.6299839448642728</c:v>
                </c:pt>
                <c:pt idx="1595">
                  <c:v>2.7733380134965757</c:v>
                </c:pt>
                <c:pt idx="1596">
                  <c:v>2.9146574181636966</c:v>
                </c:pt>
                <c:pt idx="1597">
                  <c:v>3.0538217005693609</c:v>
                </c:pt>
                <c:pt idx="1598">
                  <c:v>3.1907097200162244</c:v>
                </c:pt>
                <c:pt idx="1599">
                  <c:v>3.3251951919865257</c:v>
                </c:pt>
                <c:pt idx="1600">
                  <c:v>3.4571640660263689</c:v>
                </c:pt>
                <c:pt idx="1601">
                  <c:v>3.586499315855407</c:v>
                </c:pt>
                <c:pt idx="1602">
                  <c:v>3.7130824615859375</c:v>
                </c:pt>
                <c:pt idx="1603">
                  <c:v>3.8368037041636884</c:v>
                </c:pt>
                <c:pt idx="1604">
                  <c:v>3.9575506115572572</c:v>
                </c:pt>
                <c:pt idx="1605">
                  <c:v>4.0752135848371118</c:v>
                </c:pt>
                <c:pt idx="1606">
                  <c:v>4.1896851523863159</c:v>
                </c:pt>
                <c:pt idx="1607">
                  <c:v>4.3008635391011536</c:v>
                </c:pt>
                <c:pt idx="1608">
                  <c:v>4.4086486645025067</c:v>
                </c:pt>
                <c:pt idx="1609">
                  <c:v>4.5129418051558554</c:v>
                </c:pt>
                <c:pt idx="1610">
                  <c:v>4.6136505786880679</c:v>
                </c:pt>
                <c:pt idx="1611">
                  <c:v>4.7106849739811691</c:v>
                </c:pt>
                <c:pt idx="1612">
                  <c:v>4.8039554827634783</c:v>
                </c:pt>
                <c:pt idx="1613">
                  <c:v>4.8933730937750797</c:v>
                </c:pt>
                <c:pt idx="1614">
                  <c:v>4.9788527386253554</c:v>
                </c:pt>
                <c:pt idx="1615">
                  <c:v>5.0603208652091176</c:v>
                </c:pt>
                <c:pt idx="1616">
                  <c:v>5.1376989880734714</c:v>
                </c:pt>
                <c:pt idx="1617">
                  <c:v>5.2109130929795819</c:v>
                </c:pt>
                <c:pt idx="1618">
                  <c:v>5.2798948739443476</c:v>
                </c:pt>
                <c:pt idx="1619">
                  <c:v>5.3445824562792961</c:v>
                </c:pt>
                <c:pt idx="1620">
                  <c:v>5.4049093298440454</c:v>
                </c:pt>
                <c:pt idx="1621">
                  <c:v>5.4608193328757588</c:v>
                </c:pt>
                <c:pt idx="1622">
                  <c:v>5.5122590417730093</c:v>
                </c:pt>
                <c:pt idx="1623">
                  <c:v>5.5591805671243133</c:v>
                </c:pt>
                <c:pt idx="1624">
                  <c:v>5.6015322163371932</c:v>
                </c:pt>
                <c:pt idx="1625">
                  <c:v>5.6392737223184985</c:v>
                </c:pt>
                <c:pt idx="1626">
                  <c:v>5.6723672063074204</c:v>
                </c:pt>
                <c:pt idx="1627">
                  <c:v>5.7007764906354899</c:v>
                </c:pt>
                <c:pt idx="1628">
                  <c:v>5.7244670105746422</c:v>
                </c:pt>
                <c:pt idx="1629">
                  <c:v>5.7434175119892483</c:v>
                </c:pt>
                <c:pt idx="1630">
                  <c:v>5.7576041202715409</c:v>
                </c:pt>
                <c:pt idx="1631">
                  <c:v>5.7670049698683297</c:v>
                </c:pt>
                <c:pt idx="1632">
                  <c:v>5.7716041166061656</c:v>
                </c:pt>
                <c:pt idx="1633">
                  <c:v>5.771392403614092</c:v>
                </c:pt>
                <c:pt idx="1634">
                  <c:v>5.766366381393274</c:v>
                </c:pt>
                <c:pt idx="1635">
                  <c:v>5.7565234084864949</c:v>
                </c:pt>
                <c:pt idx="1636">
                  <c:v>5.7418658548837129</c:v>
                </c:pt>
                <c:pt idx="1637">
                  <c:v>5.7224017985035429</c:v>
                </c:pt>
                <c:pt idx="1638">
                  <c:v>5.6981404884885105</c:v>
                </c:pt>
                <c:pt idx="1639">
                  <c:v>5.669095280604143</c:v>
                </c:pt>
                <c:pt idx="1640">
                  <c:v>5.6352825250189404</c:v>
                </c:pt>
                <c:pt idx="1641">
                  <c:v>5.5967283493433069</c:v>
                </c:pt>
                <c:pt idx="1642">
                  <c:v>5.5534568555905643</c:v>
                </c:pt>
                <c:pt idx="1643">
                  <c:v>5.5054983340594843</c:v>
                </c:pt>
                <c:pt idx="1644">
                  <c:v>5.4528938220719771</c:v>
                </c:pt>
                <c:pt idx="1645">
                  <c:v>5.3956779948974063</c:v>
                </c:pt>
                <c:pt idx="1646">
                  <c:v>5.3338947544252893</c:v>
                </c:pt>
                <c:pt idx="1647">
                  <c:v>5.2675961319481539</c:v>
                </c:pt>
                <c:pt idx="1648">
                  <c:v>5.196831064532244</c:v>
                </c:pt>
                <c:pt idx="1649">
                  <c:v>5.1216521498578977</c:v>
                </c:pt>
                <c:pt idx="1650">
                  <c:v>5.0421164662753233</c:v>
                </c:pt>
                <c:pt idx="1651">
                  <c:v>4.9582910893859955</c:v>
                </c:pt>
                <c:pt idx="1652">
                  <c:v>4.8702377738549885</c:v>
                </c:pt>
                <c:pt idx="1653">
                  <c:v>4.7780287302841877</c:v>
                </c:pt>
                <c:pt idx="1654">
                  <c:v>4.6817439567989299</c:v>
                </c:pt>
                <c:pt idx="1655">
                  <c:v>4.5814563358697464</c:v>
                </c:pt>
                <c:pt idx="1656">
                  <c:v>4.4772474249649603</c:v>
                </c:pt>
                <c:pt idx="1657">
                  <c:v>4.3692030418118248</c:v>
                </c:pt>
                <c:pt idx="1658">
                  <c:v>4.257409810429392</c:v>
                </c:pt>
                <c:pt idx="1659">
                  <c:v>4.1419563794606864</c:v>
                </c:pt>
                <c:pt idx="1660">
                  <c:v>4.0229385075377513</c:v>
                </c:pt>
                <c:pt idx="1661">
                  <c:v>3.9004550462848009</c:v>
                </c:pt>
                <c:pt idx="1662">
                  <c:v>3.7746058890513821</c:v>
                </c:pt>
                <c:pt idx="1663">
                  <c:v>3.645493177442038</c:v>
                </c:pt>
                <c:pt idx="1664">
                  <c:v>3.5132262953123874</c:v>
                </c:pt>
                <c:pt idx="1665">
                  <c:v>3.377917707659873</c:v>
                </c:pt>
                <c:pt idx="1666">
                  <c:v>3.2396807405730175</c:v>
                </c:pt>
                <c:pt idx="1667">
                  <c:v>3.0986291166151312</c:v>
                </c:pt>
                <c:pt idx="1668">
                  <c:v>2.9548768845639763</c:v>
                </c:pt>
                <c:pt idx="1669">
                  <c:v>2.8085401581606559</c:v>
                </c:pt>
                <c:pt idx="1670">
                  <c:v>2.6597424649051877</c:v>
                </c:pt>
                <c:pt idx="1671">
                  <c:v>2.5086107515943374</c:v>
                </c:pt>
                <c:pt idx="1672">
                  <c:v>2.3552716555845876</c:v>
                </c:pt>
                <c:pt idx="1673">
                  <c:v>2.1998492871470914</c:v>
                </c:pt>
                <c:pt idx="1674">
                  <c:v>2.0424782979127261</c:v>
                </c:pt>
                <c:pt idx="1675">
                  <c:v>1.8832908500182448</c:v>
                </c:pt>
                <c:pt idx="1676">
                  <c:v>1.7224199179200919</c:v>
                </c:pt>
                <c:pt idx="1677">
                  <c:v>1.5600006199530922</c:v>
                </c:pt>
                <c:pt idx="1678">
                  <c:v>1.3961691995436756</c:v>
                </c:pt>
                <c:pt idx="1679">
                  <c:v>1.2310640493450711</c:v>
                </c:pt>
                <c:pt idx="1680">
                  <c:v>1.0648243275059368</c:v>
                </c:pt>
                <c:pt idx="1681">
                  <c:v>0.89758952082577703</c:v>
                </c:pt>
                <c:pt idx="1682">
                  <c:v>0.72950056421181053</c:v>
                </c:pt>
                <c:pt idx="1683">
                  <c:v>0.56069990214671706</c:v>
                </c:pt>
                <c:pt idx="1684">
                  <c:v>0.39133012070971557</c:v>
                </c:pt>
                <c:pt idx="1685">
                  <c:v>0.22153377983298717</c:v>
                </c:pt>
                <c:pt idx="1686">
                  <c:v>5.1454705843909078E-2</c:v>
                </c:pt>
                <c:pt idx="1687">
                  <c:v>-0.11876310098941836</c:v>
                </c:pt>
                <c:pt idx="1688">
                  <c:v>-0.28897463967122944</c:v>
                </c:pt>
                <c:pt idx="1689">
                  <c:v>-0.4590349890991608</c:v>
                </c:pt>
                <c:pt idx="1690">
                  <c:v>-0.62880479089571162</c:v>
                </c:pt>
                <c:pt idx="1691">
                  <c:v>-0.79813631218825065</c:v>
                </c:pt>
                <c:pt idx="1692">
                  <c:v>-0.9668851534107018</c:v>
                </c:pt>
                <c:pt idx="1693">
                  <c:v>-1.1349105520933047</c:v>
                </c:pt>
                <c:pt idx="1694">
                  <c:v>-1.3020725646993476</c:v>
                </c:pt>
                <c:pt idx="1695">
                  <c:v>-1.4682269761389342</c:v>
                </c:pt>
                <c:pt idx="1696">
                  <c:v>-1.6332295398772962</c:v>
                </c:pt>
                <c:pt idx="1697">
                  <c:v>-1.7969384090350946</c:v>
                </c:pt>
                <c:pt idx="1698">
                  <c:v>-1.9592148921663233</c:v>
                </c:pt>
                <c:pt idx="1699">
                  <c:v>-2.1199238428464131</c:v>
                </c:pt>
                <c:pt idx="1700">
                  <c:v>-2.2789322231783657</c:v>
                </c:pt>
                <c:pt idx="1701">
                  <c:v>-2.4361040060857442</c:v>
                </c:pt>
                <c:pt idx="1702">
                  <c:v>-2.5913043488159775</c:v>
                </c:pt>
                <c:pt idx="1703">
                  <c:v>-2.7444019178183718</c:v>
                </c:pt>
                <c:pt idx="1704">
                  <c:v>-2.8952680162019249</c:v>
                </c:pt>
                <c:pt idx="1705">
                  <c:v>-3.0437719307614484</c:v>
                </c:pt>
                <c:pt idx="1706">
                  <c:v>-3.189785397374107</c:v>
                </c:pt>
                <c:pt idx="1707">
                  <c:v>-3.3331850580522335</c:v>
                </c:pt>
                <c:pt idx="1708">
                  <c:v>-3.4738500728881077</c:v>
                </c:pt>
                <c:pt idx="1709">
                  <c:v>-3.6116554298940349</c:v>
                </c:pt>
                <c:pt idx="1710">
                  <c:v>-3.7464890497806418</c:v>
                </c:pt>
                <c:pt idx="1711">
                  <c:v>-3.8782397884394366</c:v>
                </c:pt>
                <c:pt idx="1712">
                  <c:v>-4.0067910660275921</c:v>
                </c:pt>
                <c:pt idx="1713">
                  <c:v>-4.1320379140517982</c:v>
                </c:pt>
                <c:pt idx="1714">
                  <c:v>-4.2538731887625225</c:v>
                </c:pt>
                <c:pt idx="1715">
                  <c:v>-4.3721911319975284</c:v>
                </c:pt>
                <c:pt idx="1716">
                  <c:v>-4.4868879452467496</c:v>
                </c:pt>
                <c:pt idx="1717">
                  <c:v>-4.5978703722285852</c:v>
                </c:pt>
                <c:pt idx="1718">
                  <c:v>-4.7050460203512836</c:v>
                </c:pt>
                <c:pt idx="1719">
                  <c:v>-4.8083188699855333</c:v>
                </c:pt>
                <c:pt idx="1720">
                  <c:v>-4.9076066215374823</c:v>
                </c:pt>
                <c:pt idx="1721">
                  <c:v>-5.0028254532760608</c:v>
                </c:pt>
                <c:pt idx="1722">
                  <c:v>-5.0938915098302084</c:v>
                </c:pt>
                <c:pt idx="1723">
                  <c:v>-5.1807310015045278</c:v>
                </c:pt>
                <c:pt idx="1724">
                  <c:v>-5.2632688539736225</c:v>
                </c:pt>
                <c:pt idx="1725">
                  <c:v>-5.3414341365347022</c:v>
                </c:pt>
                <c:pt idx="1726">
                  <c:v>-5.4151593171984187</c:v>
                </c:pt>
                <c:pt idx="1727">
                  <c:v>-5.4843837915151656</c:v>
                </c:pt>
                <c:pt idx="1728">
                  <c:v>-5.5490498390992684</c:v>
                </c:pt>
                <c:pt idx="1729">
                  <c:v>-5.6091022432903479</c:v>
                </c:pt>
                <c:pt idx="1730">
                  <c:v>-5.6644932312836849</c:v>
                </c:pt>
                <c:pt idx="1731">
                  <c:v>-5.7151784593534707</c:v>
                </c:pt>
                <c:pt idx="1732">
                  <c:v>-5.7611150984349679</c:v>
                </c:pt>
                <c:pt idx="1733">
                  <c:v>-5.8022617812891975</c:v>
                </c:pt>
                <c:pt idx="1734">
                  <c:v>-5.8385820004141795</c:v>
                </c:pt>
                <c:pt idx="1735">
                  <c:v>-5.8700516326190639</c:v>
                </c:pt>
                <c:pt idx="1736">
                  <c:v>-5.8966424397007806</c:v>
                </c:pt>
                <c:pt idx="1737">
                  <c:v>-5.9183314225183725</c:v>
                </c:pt>
                <c:pt idx="1738">
                  <c:v>-5.9351020068003031</c:v>
                </c:pt>
                <c:pt idx="1739">
                  <c:v>-5.9469447142540295</c:v>
                </c:pt>
                <c:pt idx="1740">
                  <c:v>-5.9538460432460258</c:v>
                </c:pt>
                <c:pt idx="1741">
                  <c:v>-5.9558033994683832</c:v>
                </c:pt>
                <c:pt idx="1742">
                  <c:v>-5.9528174320215266</c:v>
                </c:pt>
                <c:pt idx="1743">
                  <c:v>-5.9448947752591774</c:v>
                </c:pt>
                <c:pt idx="1744">
                  <c:v>-5.9320386568041163</c:v>
                </c:pt>
                <c:pt idx="1745">
                  <c:v>-5.9142640712411287</c:v>
                </c:pt>
                <c:pt idx="1746">
                  <c:v>-5.8915886876430381</c:v>
                </c:pt>
                <c:pt idx="1747">
                  <c:v>-5.8640321067600549</c:v>
                </c:pt>
                <c:pt idx="1748">
                  <c:v>-5.8316157170885363</c:v>
                </c:pt>
                <c:pt idx="1749">
                  <c:v>-5.7943743365908889</c:v>
                </c:pt>
                <c:pt idx="1750">
                  <c:v>-5.7523402256029721</c:v>
                </c:pt>
                <c:pt idx="1751">
                  <c:v>-5.705547660290569</c:v>
                </c:pt>
                <c:pt idx="1752">
                  <c:v>-5.6540367889209149</c:v>
                </c:pt>
                <c:pt idx="1753">
                  <c:v>-5.5978544418023466</c:v>
                </c:pt>
                <c:pt idx="1754">
                  <c:v>-5.537052995497846</c:v>
                </c:pt>
                <c:pt idx="1755">
                  <c:v>-5.4716854178213721</c:v>
                </c:pt>
                <c:pt idx="1756">
                  <c:v>-5.4018094158085388</c:v>
                </c:pt>
                <c:pt idx="1757">
                  <c:v>-5.3274880770567679</c:v>
                </c:pt>
                <c:pt idx="1758">
                  <c:v>-5.2487852782274667</c:v>
                </c:pt>
                <c:pt idx="1759">
                  <c:v>-5.1657685660553101</c:v>
                </c:pt>
                <c:pt idx="1760">
                  <c:v>-5.0785079911955027</c:v>
                </c:pt>
                <c:pt idx="1761">
                  <c:v>-4.9870828378408634</c:v>
                </c:pt>
                <c:pt idx="1762">
                  <c:v>-4.8915697678248264</c:v>
                </c:pt>
                <c:pt idx="1763">
                  <c:v>-4.7920509822628103</c:v>
                </c:pt>
                <c:pt idx="1764">
                  <c:v>-4.6886187287169196</c:v>
                </c:pt>
                <c:pt idx="1765">
                  <c:v>-4.5813581412669366</c:v>
                </c:pt>
                <c:pt idx="1766">
                  <c:v>-4.4703627791002507</c:v>
                </c:pt>
                <c:pt idx="1767">
                  <c:v>-4.355733480031124</c:v>
                </c:pt>
                <c:pt idx="1768">
                  <c:v>-4.2375670884772285</c:v>
                </c:pt>
                <c:pt idx="1769">
                  <c:v>-4.1159631628223075</c:v>
                </c:pt>
                <c:pt idx="1770">
                  <c:v>-3.9910247489576527</c:v>
                </c:pt>
                <c:pt idx="1771">
                  <c:v>-3.8628638513595965</c:v>
                </c:pt>
                <c:pt idx="1772">
                  <c:v>-3.7315860704522108</c:v>
                </c:pt>
                <c:pt idx="1773">
                  <c:v>-3.5973063361304503</c:v>
                </c:pt>
                <c:pt idx="1774">
                  <c:v>-3.4601461971371807</c:v>
                </c:pt>
                <c:pt idx="1775">
                  <c:v>-3.3202188768601317</c:v>
                </c:pt>
                <c:pt idx="1776">
                  <c:v>-3.1776450241822669</c:v>
                </c:pt>
                <c:pt idx="1777">
                  <c:v>-3.0325482602046194</c:v>
                </c:pt>
                <c:pt idx="1778">
                  <c:v>-2.8850516870416003</c:v>
                </c:pt>
                <c:pt idx="1779">
                  <c:v>-2.735279070253315</c:v>
                </c:pt>
                <c:pt idx="1780">
                  <c:v>-2.5833598896841314</c:v>
                </c:pt>
                <c:pt idx="1781">
                  <c:v>-2.4294252893458972</c:v>
                </c:pt>
                <c:pt idx="1782">
                  <c:v>-2.2736059944712963</c:v>
                </c:pt>
                <c:pt idx="1783">
                  <c:v>-2.1160334878337217</c:v>
                </c:pt>
                <c:pt idx="1784">
                  <c:v>-1.9568449750338823</c:v>
                </c:pt>
                <c:pt idx="1785">
                  <c:v>-1.7961791962096032</c:v>
                </c:pt>
                <c:pt idx="1786">
                  <c:v>-1.6341741803585326</c:v>
                </c:pt>
                <c:pt idx="1787">
                  <c:v>-1.4709667566753719</c:v>
                </c:pt>
                <c:pt idx="1788">
                  <c:v>-1.3066924618479347</c:v>
                </c:pt>
                <c:pt idx="1789">
                  <c:v>-1.1414872579875148</c:v>
                </c:pt>
                <c:pt idx="1790">
                  <c:v>-0.97549286225098852</c:v>
                </c:pt>
                <c:pt idx="1791">
                  <c:v>-0.80885273486882303</c:v>
                </c:pt>
                <c:pt idx="1792">
                  <c:v>-0.64170833457839671</c:v>
                </c:pt>
                <c:pt idx="1793">
                  <c:v>-0.4741968868449864</c:v>
                </c:pt>
                <c:pt idx="1794">
                  <c:v>-0.30646443988187111</c:v>
                </c:pt>
                <c:pt idx="1795">
                  <c:v>-0.1386528230922521</c:v>
                </c:pt>
                <c:pt idx="1796">
                  <c:v>2.9097060090514042E-2</c:v>
                </c:pt>
                <c:pt idx="1797">
                  <c:v>0.1966439078786392</c:v>
                </c:pt>
                <c:pt idx="1798">
                  <c:v>0.36384704440574145</c:v>
                </c:pt>
                <c:pt idx="1799">
                  <c:v>0.53056539933028246</c:v>
                </c:pt>
                <c:pt idx="1800">
                  <c:v>0.69665889355198019</c:v>
                </c:pt>
                <c:pt idx="1801">
                  <c:v>0.86198887628701459</c:v>
                </c:pt>
                <c:pt idx="1802">
                  <c:v>1.0264170040873142</c:v>
                </c:pt>
                <c:pt idx="1803">
                  <c:v>1.189805176097336</c:v>
                </c:pt>
                <c:pt idx="1804">
                  <c:v>1.3520168970087767</c:v>
                </c:pt>
                <c:pt idx="1805">
                  <c:v>1.5129174380382011</c:v>
                </c:pt>
                <c:pt idx="1806">
                  <c:v>1.6723725358836423</c:v>
                </c:pt>
                <c:pt idx="1807">
                  <c:v>1.8302494749522846</c:v>
                </c:pt>
                <c:pt idx="1808">
                  <c:v>1.9864162486314911</c:v>
                </c:pt>
                <c:pt idx="1809">
                  <c:v>2.140742626266146</c:v>
                </c:pt>
                <c:pt idx="1810">
                  <c:v>2.2931056206579048</c:v>
                </c:pt>
                <c:pt idx="1811">
                  <c:v>2.4433755338413294</c:v>
                </c:pt>
                <c:pt idx="1812">
                  <c:v>2.591427646226947</c:v>
                </c:pt>
                <c:pt idx="1813">
                  <c:v>2.7371425000976108</c:v>
                </c:pt>
                <c:pt idx="1814">
                  <c:v>2.8804030595374206</c:v>
                </c:pt>
                <c:pt idx="1815">
                  <c:v>3.0210895964460907</c:v>
                </c:pt>
                <c:pt idx="1816">
                  <c:v>3.1590839055802102</c:v>
                </c:pt>
                <c:pt idx="1817">
                  <c:v>3.2942717090445579</c:v>
                </c:pt>
                <c:pt idx="1818">
                  <c:v>3.4265433839458752</c:v>
                </c:pt>
                <c:pt idx="1819">
                  <c:v>3.5557943223714572</c:v>
                </c:pt>
                <c:pt idx="1820">
                  <c:v>3.6819234638290297</c:v>
                </c:pt>
                <c:pt idx="1821">
                  <c:v>3.8048281650494591</c:v>
                </c:pt>
                <c:pt idx="1822">
                  <c:v>3.9244083396082807</c:v>
                </c:pt>
                <c:pt idx="1823">
                  <c:v>4.0405687475649739</c:v>
                </c:pt>
                <c:pt idx="1824">
                  <c:v>4.1532180863607575</c:v>
                </c:pt>
                <c:pt idx="1825">
                  <c:v>4.2622643000001528</c:v>
                </c:pt>
                <c:pt idx="1826">
                  <c:v>4.367619005357172</c:v>
                </c:pt>
                <c:pt idx="1827">
                  <c:v>4.4691999089313832</c:v>
                </c:pt>
                <c:pt idx="1828">
                  <c:v>4.5669283773298597</c:v>
                </c:pt>
                <c:pt idx="1829">
                  <c:v>4.6607227045208033</c:v>
                </c:pt>
                <c:pt idx="1830">
                  <c:v>4.7505151729441417</c:v>
                </c:pt>
                <c:pt idx="1831">
                  <c:v>4.8362400112894077</c:v>
                </c:pt>
                <c:pt idx="1832">
                  <c:v>4.9178269778846966</c:v>
                </c:pt>
                <c:pt idx="1833">
                  <c:v>4.9952183611372707</c:v>
                </c:pt>
                <c:pt idx="1834">
                  <c:v>5.0683551453874127</c:v>
                </c:pt>
                <c:pt idx="1835">
                  <c:v>5.137180523358829</c:v>
                </c:pt>
                <c:pt idx="1836">
                  <c:v>5.2016404210289879</c:v>
                </c:pt>
                <c:pt idx="1837">
                  <c:v>5.2616920302571568</c:v>
                </c:pt>
                <c:pt idx="1838">
                  <c:v>5.3172940795950474</c:v>
                </c:pt>
                <c:pt idx="1839">
                  <c:v>5.3684022922563139</c:v>
                </c:pt>
                <c:pt idx="1840">
                  <c:v>5.4149866812861793</c:v>
                </c:pt>
                <c:pt idx="1841">
                  <c:v>5.4570162549364492</c:v>
                </c:pt>
                <c:pt idx="1842">
                  <c:v>5.494460452214974</c:v>
                </c:pt>
                <c:pt idx="1843">
                  <c:v>5.5272991888102831</c:v>
                </c:pt>
                <c:pt idx="1844">
                  <c:v>5.5555114530055647</c:v>
                </c:pt>
                <c:pt idx="1845">
                  <c:v>5.5790806798155561</c:v>
                </c:pt>
                <c:pt idx="1846">
                  <c:v>5.5979939516799568</c:v>
                </c:pt>
                <c:pt idx="1847">
                  <c:v>5.6122454726655873</c:v>
                </c:pt>
                <c:pt idx="1848">
                  <c:v>5.6218324701939792</c:v>
                </c:pt>
                <c:pt idx="1849">
                  <c:v>5.626754759788577</c:v>
                </c:pt>
                <c:pt idx="1850">
                  <c:v>5.627019630228097</c:v>
                </c:pt>
                <c:pt idx="1851">
                  <c:v>5.6226377737853559</c:v>
                </c:pt>
                <c:pt idx="1852">
                  <c:v>5.6136213168716349</c:v>
                </c:pt>
                <c:pt idx="1853">
                  <c:v>5.5999837123658391</c:v>
                </c:pt>
                <c:pt idx="1854">
                  <c:v>5.5817430828469101</c:v>
                </c:pt>
                <c:pt idx="1855">
                  <c:v>5.5589296906998404</c:v>
                </c:pt>
                <c:pt idx="1856">
                  <c:v>5.5315693845903366</c:v>
                </c:pt>
                <c:pt idx="1857">
                  <c:v>5.4996928996560648</c:v>
                </c:pt>
                <c:pt idx="1858">
                  <c:v>5.463336989804449</c:v>
                </c:pt>
                <c:pt idx="1859">
                  <c:v>5.4225450457388211</c:v>
                </c:pt>
                <c:pt idx="1860">
                  <c:v>5.3773559230347017</c:v>
                </c:pt>
                <c:pt idx="1861">
                  <c:v>5.3278188207336505</c:v>
                </c:pt>
                <c:pt idx="1862">
                  <c:v>5.2739855659374548</c:v>
                </c:pt>
                <c:pt idx="1863">
                  <c:v>5.2159133047981641</c:v>
                </c:pt>
                <c:pt idx="1864">
                  <c:v>5.1536550603647173</c:v>
                </c:pt>
                <c:pt idx="1865">
                  <c:v>5.0872748568412645</c:v>
                </c:pt>
                <c:pt idx="1866">
                  <c:v>5.0168385784629521</c:v>
                </c:pt>
                <c:pt idx="1867">
                  <c:v>4.9424131788666497</c:v>
                </c:pt>
                <c:pt idx="1868">
                  <c:v>4.8640664902211848</c:v>
                </c:pt>
                <c:pt idx="1869">
                  <c:v>4.781878818934862</c:v>
                </c:pt>
                <c:pt idx="1870">
                  <c:v>4.6959269135219124</c:v>
                </c:pt>
                <c:pt idx="1871">
                  <c:v>4.6062884940346516</c:v>
                </c:pt>
                <c:pt idx="1872">
                  <c:v>4.5130460653706432</c:v>
                </c:pt>
                <c:pt idx="1873">
                  <c:v>4.4162876853497375</c:v>
                </c:pt>
                <c:pt idx="1874">
                  <c:v>4.3161057882095264</c:v>
                </c:pt>
                <c:pt idx="1875">
                  <c:v>4.2125921900670305</c:v>
                </c:pt>
                <c:pt idx="1876">
                  <c:v>4.1058421985776397</c:v>
                </c:pt>
                <c:pt idx="1877">
                  <c:v>3.995955217224588</c:v>
                </c:pt>
                <c:pt idx="1878">
                  <c:v>3.8830301180672495</c:v>
                </c:pt>
                <c:pt idx="1879">
                  <c:v>3.7671680883292922</c:v>
                </c:pt>
                <c:pt idx="1880">
                  <c:v>3.6484714311906243</c:v>
                </c:pt>
                <c:pt idx="1881">
                  <c:v>3.5270502637482837</c:v>
                </c:pt>
                <c:pt idx="1882">
                  <c:v>3.403010630892974</c:v>
                </c:pt>
                <c:pt idx="1883">
                  <c:v>3.276462638182605</c:v>
                </c:pt>
                <c:pt idx="1884">
                  <c:v>3.147524931727979</c:v>
                </c:pt>
                <c:pt idx="1885">
                  <c:v>3.0163075124977197</c:v>
                </c:pt>
                <c:pt idx="1886">
                  <c:v>2.8829272506821733</c:v>
                </c:pt>
                <c:pt idx="1887">
                  <c:v>2.7475067165492337</c:v>
                </c:pt>
                <c:pt idx="1888">
                  <c:v>2.6101628873425415</c:v>
                </c:pt>
                <c:pt idx="1889">
                  <c:v>2.4710138351707518</c:v>
                </c:pt>
                <c:pt idx="1890">
                  <c:v>2.3301794827003786</c:v>
                </c:pt>
                <c:pt idx="1891">
                  <c:v>2.1877870580251639</c:v>
                </c:pt>
                <c:pt idx="1892">
                  <c:v>2.0439557174784828</c:v>
                </c:pt>
                <c:pt idx="1893">
                  <c:v>1.8988122662759142</c:v>
                </c:pt>
                <c:pt idx="1894">
                  <c:v>1.7524884366954208</c:v>
                </c:pt>
                <c:pt idx="1895">
                  <c:v>1.6051059343704819</c:v>
                </c:pt>
                <c:pt idx="1896">
                  <c:v>1.4567921813391616</c:v>
                </c:pt>
                <c:pt idx="1897">
                  <c:v>1.3076758566748041</c:v>
                </c:pt>
                <c:pt idx="1898">
                  <c:v>1.1578834009044121</c:v>
                </c:pt>
                <c:pt idx="1899">
                  <c:v>1.0075401957820602</c:v>
                </c:pt>
                <c:pt idx="1900">
                  <c:v>0.85677561418929127</c:v>
                </c:pt>
                <c:pt idx="1901">
                  <c:v>0.70571897080121149</c:v>
                </c:pt>
                <c:pt idx="1902">
                  <c:v>0.55449744164138126</c:v>
                </c:pt>
                <c:pt idx="1903">
                  <c:v>0.40323724461979077</c:v>
                </c:pt>
                <c:pt idx="1904">
                  <c:v>0.25206861074902986</c:v>
                </c:pt>
                <c:pt idx="1905">
                  <c:v>0.10112160348752773</c:v>
                </c:pt>
                <c:pt idx="1906">
                  <c:v>-4.9476117607096907E-2</c:v>
                </c:pt>
                <c:pt idx="1907">
                  <c:v>-0.19959977452435435</c:v>
                </c:pt>
                <c:pt idx="1908">
                  <c:v>-0.34912755081333097</c:v>
                </c:pt>
                <c:pt idx="1909">
                  <c:v>-0.49793885929956938</c:v>
                </c:pt>
                <c:pt idx="1910">
                  <c:v>-0.64590899646379452</c:v>
                </c:pt>
                <c:pt idx="1911">
                  <c:v>-0.79291313678501973</c:v>
                </c:pt>
                <c:pt idx="1912">
                  <c:v>-0.93883005806655684</c:v>
                </c:pt>
                <c:pt idx="1913">
                  <c:v>-1.0835443523826962</c:v>
                </c:pt>
                <c:pt idx="1914">
                  <c:v>-1.2269333476562969</c:v>
                </c:pt>
                <c:pt idx="1915">
                  <c:v>-1.3688801252669052</c:v>
                </c:pt>
                <c:pt idx="1916">
                  <c:v>-1.5092702017379325</c:v>
                </c:pt>
                <c:pt idx="1917">
                  <c:v>-1.6479901774427896</c:v>
                </c:pt>
                <c:pt idx="1918">
                  <c:v>-1.7849287324425265</c:v>
                </c:pt>
                <c:pt idx="1919">
                  <c:v>-1.919975576209779</c:v>
                </c:pt>
                <c:pt idx="1920">
                  <c:v>-2.0530228020568742</c:v>
                </c:pt>
                <c:pt idx="1921">
                  <c:v>-2.1839652915438807</c:v>
                </c:pt>
                <c:pt idx="1922">
                  <c:v>-2.3126995594861746</c:v>
                </c:pt>
                <c:pt idx="1923">
                  <c:v>-2.4391236538887942</c:v>
                </c:pt>
                <c:pt idx="1924">
                  <c:v>-2.5631384823044501</c:v>
                </c:pt>
                <c:pt idx="1925">
                  <c:v>-2.6846479349764416</c:v>
                </c:pt>
                <c:pt idx="1926">
                  <c:v>-2.8035575447612651</c:v>
                </c:pt>
                <c:pt idx="1927">
                  <c:v>-2.9197755291624214</c:v>
                </c:pt>
                <c:pt idx="1928">
                  <c:v>-3.0332119102883612</c:v>
                </c:pt>
                <c:pt idx="1929">
                  <c:v>-3.1437795394386683</c:v>
                </c:pt>
                <c:pt idx="1930">
                  <c:v>-3.251399521177702</c:v>
                </c:pt>
                <c:pt idx="1931">
                  <c:v>-3.3559872146937617</c:v>
                </c:pt>
                <c:pt idx="1932">
                  <c:v>-3.4574638775786104</c:v>
                </c:pt>
                <c:pt idx="1933">
                  <c:v>-3.555756903059808</c:v>
                </c:pt>
                <c:pt idx="1934">
                  <c:v>-3.6507969328112502</c:v>
                </c:pt>
                <c:pt idx="1935">
                  <c:v>-3.7425126950423788</c:v>
                </c:pt>
                <c:pt idx="1936">
                  <c:v>-3.8308351708553916</c:v>
                </c:pt>
                <c:pt idx="1937">
                  <c:v>-3.9156999493431188</c:v>
                </c:pt>
                <c:pt idx="1938">
                  <c:v>-3.9970479051887948</c:v>
                </c:pt>
                <c:pt idx="1939">
                  <c:v>-4.074825507981167</c:v>
                </c:pt>
                <c:pt idx="1940">
                  <c:v>-4.1489833034310584</c:v>
                </c:pt>
                <c:pt idx="1941">
                  <c:v>-4.2194707314438089</c:v>
                </c:pt>
                <c:pt idx="1942">
                  <c:v>-4.2862402135540476</c:v>
                </c:pt>
                <c:pt idx="1943">
                  <c:v>-4.3492493899747391</c:v>
                </c:pt>
                <c:pt idx="1944">
                  <c:v>-4.4084601575538489</c:v>
                </c:pt>
                <c:pt idx="1945">
                  <c:v>-4.4638339257168322</c:v>
                </c:pt>
                <c:pt idx="1946">
                  <c:v>-4.5153359892888592</c:v>
                </c:pt>
                <c:pt idx="1947">
                  <c:v>-4.5629378915756966</c:v>
                </c:pt>
                <c:pt idx="1948">
                  <c:v>-4.6066149410333477</c:v>
                </c:pt>
                <c:pt idx="1949">
                  <c:v>-4.6463394246249319</c:v>
                </c:pt>
                <c:pt idx="1950">
                  <c:v>-4.6820976150051914</c:v>
                </c:pt>
                <c:pt idx="1951">
                  <c:v>-4.7138776743958566</c:v>
                </c:pt>
                <c:pt idx="1952">
                  <c:v>-4.741663184150017</c:v>
                </c:pt>
                <c:pt idx="1953">
                  <c:v>-4.7654500914994227</c:v>
                </c:pt>
                <c:pt idx="1954">
                  <c:v>-4.7852328219001645</c:v>
                </c:pt>
                <c:pt idx="1955">
                  <c:v>-4.8010077382131433</c:v>
                </c:pt>
                <c:pt idx="1956">
                  <c:v>-4.8127736125960237</c:v>
                </c:pt>
                <c:pt idx="1957">
                  <c:v>-4.8205401064968596</c:v>
                </c:pt>
                <c:pt idx="1958">
                  <c:v>-4.8243179892274082</c:v>
                </c:pt>
                <c:pt idx="1959">
                  <c:v>-4.824114544143395</c:v>
                </c:pt>
                <c:pt idx="1960">
                  <c:v>-4.8199508125253914</c:v>
                </c:pt>
                <c:pt idx="1961">
                  <c:v>-4.811846248216213</c:v>
                </c:pt>
                <c:pt idx="1962">
                  <c:v>-4.7998201030343219</c:v>
                </c:pt>
                <c:pt idx="1963">
                  <c:v>-4.7839014232137478</c:v>
                </c:pt>
                <c:pt idx="1964">
                  <c:v>-4.7641175965341125</c:v>
                </c:pt>
                <c:pt idx="1965">
                  <c:v>-4.7404996784224096</c:v>
                </c:pt>
                <c:pt idx="1966">
                  <c:v>-4.7130815454081016</c:v>
                </c:pt>
                <c:pt idx="1967">
                  <c:v>-4.6819033229304177</c:v>
                </c:pt>
                <c:pt idx="1968">
                  <c:v>-4.6470072415605372</c:v>
                </c:pt>
                <c:pt idx="1969">
                  <c:v>-4.6084371571781242</c:v>
                </c:pt>
                <c:pt idx="1970">
                  <c:v>-4.5662433925326447</c:v>
                </c:pt>
                <c:pt idx="1971">
                  <c:v>-4.5204786249120046</c:v>
                </c:pt>
                <c:pt idx="1972">
                  <c:v>-4.4711958752807979</c:v>
                </c:pt>
                <c:pt idx="1973">
                  <c:v>-4.4184483602081981</c:v>
                </c:pt>
                <c:pt idx="1974">
                  <c:v>-4.3622927958440778</c:v>
                </c:pt>
                <c:pt idx="1975">
                  <c:v>-4.3027968299523787</c:v>
                </c:pt>
                <c:pt idx="1976">
                  <c:v>-4.240022451534271</c:v>
                </c:pt>
                <c:pt idx="1977">
                  <c:v>-4.1740352554253599</c:v>
                </c:pt>
                <c:pt idx="1978">
                  <c:v>-4.1049055402921448</c:v>
                </c:pt>
                <c:pt idx="1979">
                  <c:v>-4.0327088936828046</c:v>
                </c:pt>
                <c:pt idx="1980">
                  <c:v>-3.9575149884872132</c:v>
                </c:pt>
                <c:pt idx="1981">
                  <c:v>-3.879402431303832</c:v>
                </c:pt>
                <c:pt idx="1982">
                  <c:v>-3.7984510182265385</c:v>
                </c:pt>
                <c:pt idx="1983">
                  <c:v>-3.7147443984747337</c:v>
                </c:pt>
                <c:pt idx="1984">
                  <c:v>-3.6283606063545384</c:v>
                </c:pt>
                <c:pt idx="1985">
                  <c:v>-3.5393871611308292</c:v>
                </c:pt>
                <c:pt idx="1986">
                  <c:v>-3.4479119030406391</c:v>
                </c:pt>
                <c:pt idx="1987">
                  <c:v>-3.354022181346469</c:v>
                </c:pt>
                <c:pt idx="1988">
                  <c:v>-3.257804643715831</c:v>
                </c:pt>
                <c:pt idx="1989">
                  <c:v>-3.1593568137631003</c:v>
                </c:pt>
                <c:pt idx="1990">
                  <c:v>-3.0587710423532002</c:v>
                </c:pt>
                <c:pt idx="1991">
                  <c:v>-2.9561390220899315</c:v>
                </c:pt>
                <c:pt idx="1992">
                  <c:v>-2.8515555873120038</c:v>
                </c:pt>
                <c:pt idx="1993">
                  <c:v>-2.7451194705050432</c:v>
                </c:pt>
                <c:pt idx="1994">
                  <c:v>-2.6369321157884777</c:v>
                </c:pt>
                <c:pt idx="1995">
                  <c:v>-2.527092676034516</c:v>
                </c:pt>
                <c:pt idx="1996">
                  <c:v>-2.4157021158585525</c:v>
                </c:pt>
                <c:pt idx="1997">
                  <c:v>-2.3028638109194315</c:v>
                </c:pt>
                <c:pt idx="1998">
                  <c:v>-2.188678917362767</c:v>
                </c:pt>
                <c:pt idx="1999">
                  <c:v>-2.0732492167905083</c:v>
                </c:pt>
                <c:pt idx="2000">
                  <c:v>-1.9566759171225163</c:v>
                </c:pt>
                <c:pt idx="2001">
                  <c:v>-1.8390663523132067</c:v>
                </c:pt>
                <c:pt idx="2002">
                  <c:v>-1.7205220996689887</c:v>
                </c:pt>
                <c:pt idx="2003">
                  <c:v>-1.601147117842822</c:v>
                </c:pt>
                <c:pt idx="2004">
                  <c:v>-1.4810522335152443</c:v>
                </c:pt>
                <c:pt idx="2005">
                  <c:v>-1.3603379641625752</c:v>
                </c:pt>
                <c:pt idx="2006">
                  <c:v>-1.2391100425412525</c:v>
                </c:pt>
                <c:pt idx="2007">
                  <c:v>-1.1174782593121348</c:v>
                </c:pt>
                <c:pt idx="2008">
                  <c:v>-0.99554518334163822</c:v>
                </c:pt>
                <c:pt idx="2009">
                  <c:v>-0.87341286461531065</c:v>
                </c:pt>
                <c:pt idx="2010">
                  <c:v>-0.75118360655943961</c:v>
                </c:pt>
                <c:pt idx="2011">
                  <c:v>-0.62896543912831193</c:v>
                </c:pt>
                <c:pt idx="2012">
                  <c:v>-0.50685676140260849</c:v>
                </c:pt>
                <c:pt idx="2013">
                  <c:v>-0.38496208356775163</c:v>
                </c:pt>
                <c:pt idx="2014">
                  <c:v>-0.26338932795618908</c:v>
                </c:pt>
                <c:pt idx="2015">
                  <c:v>-0.14223489970637804</c:v>
                </c:pt>
                <c:pt idx="2016">
                  <c:v>-2.1599455656292163E-2</c:v>
                </c:pt>
                <c:pt idx="2017">
                  <c:v>9.8416527729190351E-2</c:v>
                </c:pt>
                <c:pt idx="2018">
                  <c:v>0.21771622121895295</c:v>
                </c:pt>
                <c:pt idx="2019">
                  <c:v>0.33620523292607318</c:v>
                </c:pt>
                <c:pt idx="2020">
                  <c:v>0.45378652692640598</c:v>
                </c:pt>
                <c:pt idx="2021">
                  <c:v>0.57036443977961737</c:v>
                </c:pt>
                <c:pt idx="2022">
                  <c:v>0.68584672686122505</c:v>
                </c:pt>
                <c:pt idx="2023">
                  <c:v>0.8001433464476011</c:v>
                </c:pt>
                <c:pt idx="2024">
                  <c:v>0.91316145189336906</c:v>
                </c:pt>
                <c:pt idx="2025">
                  <c:v>1.0248095344900892</c:v>
                </c:pt>
                <c:pt idx="2026">
                  <c:v>1.1349996208610134</c:v>
                </c:pt>
                <c:pt idx="2027">
                  <c:v>1.2436477105413104</c:v>
                </c:pt>
                <c:pt idx="2028">
                  <c:v>1.3506738148504964</c:v>
                </c:pt>
                <c:pt idx="2029">
                  <c:v>1.4560001824366946</c:v>
                </c:pt>
                <c:pt idx="2030">
                  <c:v>1.5595459104931957</c:v>
                </c:pt>
                <c:pt idx="2031">
                  <c:v>1.6612308949925301</c:v>
                </c:pt>
                <c:pt idx="2032">
                  <c:v>1.7609795110020257</c:v>
                </c:pt>
                <c:pt idx="2033">
                  <c:v>1.858722777762829</c:v>
                </c:pt>
                <c:pt idx="2034">
                  <c:v>1.9543852335894172</c:v>
                </c:pt>
                <c:pt idx="2035">
                  <c:v>2.0478979060360643</c:v>
                </c:pt>
                <c:pt idx="2036">
                  <c:v>2.1391949454261967</c:v>
                </c:pt>
                <c:pt idx="2037">
                  <c:v>2.2282122247333844</c:v>
                </c:pt>
                <c:pt idx="2038">
                  <c:v>2.3148882859746167</c:v>
                </c:pt>
                <c:pt idx="2039">
                  <c:v>2.3991632399217266</c:v>
                </c:pt>
                <c:pt idx="2040">
                  <c:v>2.4809800699973112</c:v>
                </c:pt>
                <c:pt idx="2041">
                  <c:v>2.5602849856827303</c:v>
                </c:pt>
                <c:pt idx="2042">
                  <c:v>2.6370262161087172</c:v>
                </c:pt>
                <c:pt idx="2043">
                  <c:v>2.7111538582067882</c:v>
                </c:pt>
                <c:pt idx="2044">
                  <c:v>2.7826211509706176</c:v>
                </c:pt>
                <c:pt idx="2045">
                  <c:v>2.8513845462408964</c:v>
                </c:pt>
                <c:pt idx="2046">
                  <c:v>2.9174023160606577</c:v>
                </c:pt>
                <c:pt idx="2047">
                  <c:v>2.9806355419845927</c:v>
                </c:pt>
                <c:pt idx="2048">
                  <c:v>3.0410471822092418</c:v>
                </c:pt>
                <c:pt idx="2049">
                  <c:v>3.0986030432798142</c:v>
                </c:pt>
                <c:pt idx="2050">
                  <c:v>3.1532771512858497</c:v>
                </c:pt>
                <c:pt idx="2051">
                  <c:v>3.2050377003974289</c:v>
                </c:pt>
                <c:pt idx="2052">
                  <c:v>3.2538586439283099</c:v>
                </c:pt>
                <c:pt idx="2053">
                  <c:v>3.2997198790120739</c:v>
                </c:pt>
                <c:pt idx="2054">
                  <c:v>3.3426043070680258</c:v>
                </c:pt>
                <c:pt idx="2055">
                  <c:v>3.3824926198104452</c:v>
                </c:pt>
                <c:pt idx="2056">
                  <c:v>3.4193674138420298</c:v>
                </c:pt>
                <c:pt idx="2057">
                  <c:v>3.4532154943556064</c:v>
                </c:pt>
                <c:pt idx="2058">
                  <c:v>3.48402850175676</c:v>
                </c:pt>
                <c:pt idx="2059">
                  <c:v>3.5118031704712722</c:v>
                </c:pt>
                <c:pt idx="2060">
                  <c:v>3.5365397601742328</c:v>
                </c:pt>
                <c:pt idx="2061">
                  <c:v>3.5582368244441178</c:v>
                </c:pt>
                <c:pt idx="2062">
                  <c:v>3.5768952493986301</c:v>
                </c:pt>
                <c:pt idx="2063">
                  <c:v>3.5925204426111788</c:v>
                </c:pt>
                <c:pt idx="2064">
                  <c:v>3.6051213236505775</c:v>
                </c:pt>
                <c:pt idx="2065">
                  <c:v>3.6147055333682268</c:v>
                </c:pt>
                <c:pt idx="2066">
                  <c:v>3.6212837608736952</c:v>
                </c:pt>
                <c:pt idx="2067">
                  <c:v>3.6248720616225052</c:v>
                </c:pt>
                <c:pt idx="2068">
                  <c:v>3.6254893299908857</c:v>
                </c:pt>
                <c:pt idx="2069">
                  <c:v>3.6231504694802807</c:v>
                </c:pt>
                <c:pt idx="2070">
                  <c:v>3.6178833577337484</c:v>
                </c:pt>
                <c:pt idx="2071">
                  <c:v>3.609716709270046</c:v>
                </c:pt>
                <c:pt idx="2072">
                  <c:v>3.5986735649735002</c:v>
                </c:pt>
                <c:pt idx="2073">
                  <c:v>3.5847881998738966</c:v>
                </c:pt>
                <c:pt idx="2074">
                  <c:v>3.5680921976697024</c:v>
                </c:pt>
                <c:pt idx="2075">
                  <c:v>3.5486178732686988</c:v>
                </c:pt>
                <c:pt idx="2076">
                  <c:v>3.5263987092586326</c:v>
                </c:pt>
                <c:pt idx="2077">
                  <c:v>3.5014778017332158</c:v>
                </c:pt>
                <c:pt idx="2078">
                  <c:v>3.4738980459846958</c:v>
                </c:pt>
                <c:pt idx="2079">
                  <c:v>3.443697511123132</c:v>
                </c:pt>
                <c:pt idx="2080">
                  <c:v>3.4109266537465044</c:v>
                </c:pt>
                <c:pt idx="2081">
                  <c:v>3.3756329437475339</c:v>
                </c:pt>
                <c:pt idx="2082">
                  <c:v>3.3378622223047856</c:v>
                </c:pt>
                <c:pt idx="2083">
                  <c:v>3.2976686723355386</c:v>
                </c:pt>
                <c:pt idx="2084">
                  <c:v>3.2551033410991037</c:v>
                </c:pt>
                <c:pt idx="2085">
                  <c:v>3.2102194432566029</c:v>
                </c:pt>
                <c:pt idx="2086">
                  <c:v>3.1630714927906785</c:v>
                </c:pt>
                <c:pt idx="2087">
                  <c:v>3.1137187108054132</c:v>
                </c:pt>
                <c:pt idx="2088">
                  <c:v>3.062220863288089</c:v>
                </c:pt>
                <c:pt idx="2089">
                  <c:v>3.008637764390476</c:v>
                </c:pt>
                <c:pt idx="2090">
                  <c:v>2.953034102675959</c:v>
                </c:pt>
                <c:pt idx="2091">
                  <c:v>2.8954753150700654</c:v>
                </c:pt>
                <c:pt idx="2092">
                  <c:v>2.8360255638893861</c:v>
                </c:pt>
                <c:pt idx="2093">
                  <c:v>2.7747475782807438</c:v>
                </c:pt>
                <c:pt idx="2094">
                  <c:v>2.7117059493388251</c:v>
                </c:pt>
                <c:pt idx="2095">
                  <c:v>2.6469745549194279</c:v>
                </c:pt>
                <c:pt idx="2096">
                  <c:v>2.5806199636876981</c:v>
                </c:pt>
                <c:pt idx="2097">
                  <c:v>2.5127106957902412</c:v>
                </c:pt>
                <c:pt idx="2098">
                  <c:v>2.4433183185798559</c:v>
                </c:pt>
                <c:pt idx="2099">
                  <c:v>2.3725180310492573</c:v>
                </c:pt>
                <c:pt idx="2100">
                  <c:v>2.3003774613290995</c:v>
                </c:pt>
                <c:pt idx="2101">
                  <c:v>2.2269715177458127</c:v>
                </c:pt>
                <c:pt idx="2102">
                  <c:v>2.1523746489492375</c:v>
                </c:pt>
                <c:pt idx="2103">
                  <c:v>2.0766635135284024</c:v>
                </c:pt>
                <c:pt idx="2104">
                  <c:v>1.9999075195965352</c:v>
                </c:pt>
                <c:pt idx="2105">
                  <c:v>1.922183933916878</c:v>
                </c:pt>
                <c:pt idx="2106">
                  <c:v>1.8435687287899269</c:v>
                </c:pt>
                <c:pt idx="2107">
                  <c:v>1.7641357825891966</c:v>
                </c:pt>
                <c:pt idx="2108">
                  <c:v>1.6839566832186204</c:v>
                </c:pt>
                <c:pt idx="2109">
                  <c:v>1.6031123213131322</c:v>
                </c:pt>
                <c:pt idx="2110">
                  <c:v>1.5216768587656713</c:v>
                </c:pt>
                <c:pt idx="2111">
                  <c:v>1.4397222619853001</c:v>
                </c:pt>
                <c:pt idx="2112">
                  <c:v>1.3573221221909362</c:v>
                </c:pt>
                <c:pt idx="2113">
                  <c:v>1.2745524336269412</c:v>
                </c:pt>
                <c:pt idx="2114">
                  <c:v>1.1914904303382756</c:v>
                </c:pt>
                <c:pt idx="2115">
                  <c:v>1.1082096080378849</c:v>
                </c:pt>
                <c:pt idx="2116">
                  <c:v>1.0247838532805698</c:v>
                </c:pt>
                <c:pt idx="2117">
                  <c:v>0.94128807035495432</c:v>
                </c:pt>
                <c:pt idx="2118">
                  <c:v>0.85779357969899417</c:v>
                </c:pt>
                <c:pt idx="2119">
                  <c:v>0.77437099319241309</c:v>
                </c:pt>
                <c:pt idx="2120">
                  <c:v>0.69108904666100013</c:v>
                </c:pt>
                <c:pt idx="2121">
                  <c:v>0.60802133252419954</c:v>
                </c:pt>
                <c:pt idx="2122">
                  <c:v>0.52523445129722757</c:v>
                </c:pt>
                <c:pt idx="2123">
                  <c:v>0.44279618499133305</c:v>
                </c:pt>
                <c:pt idx="2124">
                  <c:v>0.36078002038350959</c:v>
                </c:pt>
                <c:pt idx="2125">
                  <c:v>0.27924800952087625</c:v>
                </c:pt>
                <c:pt idx="2126">
                  <c:v>0.1982663330501063</c:v>
                </c:pt>
                <c:pt idx="2127">
                  <c:v>0.11790418275664784</c:v>
                </c:pt>
                <c:pt idx="2128">
                  <c:v>3.822252280988326E-2</c:v>
                </c:pt>
                <c:pt idx="2129">
                  <c:v>-4.0719165391199748E-2</c:v>
                </c:pt>
                <c:pt idx="2130">
                  <c:v>-0.1188620680175945</c:v>
                </c:pt>
                <c:pt idx="2131">
                  <c:v>-0.19614252194259485</c:v>
                </c:pt>
                <c:pt idx="2132">
                  <c:v>-0.27250732750338363</c:v>
                </c:pt>
                <c:pt idx="2133">
                  <c:v>-0.34789796106990795</c:v>
                </c:pt>
                <c:pt idx="2134">
                  <c:v>-0.42225322778053331</c:v>
                </c:pt>
                <c:pt idx="2135">
                  <c:v>-0.49552414394060851</c:v>
                </c:pt>
                <c:pt idx="2136">
                  <c:v>-0.56765812051109776</c:v>
                </c:pt>
                <c:pt idx="2137">
                  <c:v>-0.63860334693754839</c:v>
                </c:pt>
                <c:pt idx="2138">
                  <c:v>-0.70831220918823756</c:v>
                </c:pt>
                <c:pt idx="2139">
                  <c:v>-0.77674003051280882</c:v>
                </c:pt>
                <c:pt idx="2140">
                  <c:v>-0.84383994022995035</c:v>
                </c:pt>
                <c:pt idx="2141">
                  <c:v>-0.90956683998700871</c:v>
                </c:pt>
                <c:pt idx="2142">
                  <c:v>-0.973879399451274</c:v>
                </c:pt>
                <c:pt idx="2143">
                  <c:v>-1.0367387894256384</c:v>
                </c:pt>
                <c:pt idx="2144">
                  <c:v>-1.098103622778954</c:v>
                </c:pt>
                <c:pt idx="2145">
                  <c:v>-1.1579340458304528</c:v>
                </c:pt>
                <c:pt idx="2146">
                  <c:v>-1.2161938840965507</c:v>
                </c:pt>
                <c:pt idx="2147">
                  <c:v>-1.2728510280981551</c:v>
                </c:pt>
                <c:pt idx="2148">
                  <c:v>-1.3278774203898935</c:v>
                </c:pt>
                <c:pt idx="2149">
                  <c:v>-1.3812472292406162</c:v>
                </c:pt>
                <c:pt idx="2150">
                  <c:v>-1.4329314080182858</c:v>
                </c:pt>
                <c:pt idx="2151">
                  <c:v>-1.4829015936759251</c:v>
                </c:pt>
                <c:pt idx="2152">
                  <c:v>-1.5311337354548817</c:v>
                </c:pt>
                <c:pt idx="2153">
                  <c:v>-1.5776102085373718</c:v>
                </c:pt>
                <c:pt idx="2154">
                  <c:v>-1.622306637758647</c:v>
                </c:pt>
                <c:pt idx="2155">
                  <c:v>-1.6652048168742708</c:v>
                </c:pt>
                <c:pt idx="2156">
                  <c:v>-1.7062892915307577</c:v>
                </c:pt>
                <c:pt idx="2157">
                  <c:v>-1.7455459089775651</c:v>
                </c:pt>
                <c:pt idx="2158">
                  <c:v>-1.7829627147312785</c:v>
                </c:pt>
                <c:pt idx="2159">
                  <c:v>-1.8185288030479974</c:v>
                </c:pt>
                <c:pt idx="2160">
                  <c:v>-1.8522355721181383</c:v>
                </c:pt>
                <c:pt idx="2161">
                  <c:v>-1.8840770293606937</c:v>
                </c:pt>
                <c:pt idx="2162">
                  <c:v>-1.914048537534462</c:v>
                </c:pt>
                <c:pt idx="2163">
                  <c:v>-1.9421466160920486</c:v>
                </c:pt>
                <c:pt idx="2164">
                  <c:v>-1.9683701693723821</c:v>
                </c:pt>
                <c:pt idx="2165">
                  <c:v>-1.9927205120902587</c:v>
                </c:pt>
                <c:pt idx="2166">
                  <c:v>-2.0151999322157734</c:v>
                </c:pt>
                <c:pt idx="2167">
                  <c:v>-2.0358126366704723</c:v>
                </c:pt>
                <c:pt idx="2168">
                  <c:v>-2.0545637757507742</c:v>
                </c:pt>
                <c:pt idx="2169">
                  <c:v>-2.0714603730764236</c:v>
                </c:pt>
                <c:pt idx="2170">
                  <c:v>-2.086516656017797</c:v>
                </c:pt>
                <c:pt idx="2171">
                  <c:v>-2.0997399644935806</c:v>
                </c:pt>
                <c:pt idx="2172">
                  <c:v>-2.1111423033651837</c:v>
                </c:pt>
                <c:pt idx="2173">
                  <c:v>-2.1207404895515736</c:v>
                </c:pt>
                <c:pt idx="2174">
                  <c:v>-2.1285531760783667</c:v>
                </c:pt>
                <c:pt idx="2175">
                  <c:v>-2.1345956028513715</c:v>
                </c:pt>
                <c:pt idx="2176">
                  <c:v>-2.1388836772289745</c:v>
                </c:pt>
                <c:pt idx="2177">
                  <c:v>-2.1414362449521547</c:v>
                </c:pt>
                <c:pt idx="2178">
                  <c:v>-2.1422756852759992</c:v>
                </c:pt>
                <c:pt idx="2179">
                  <c:v>-2.1414281395983137</c:v>
                </c:pt>
                <c:pt idx="2180">
                  <c:v>-2.138921913851251</c:v>
                </c:pt>
                <c:pt idx="2181">
                  <c:v>-2.1347822196879216</c:v>
                </c:pt>
                <c:pt idx="2182">
                  <c:v>-2.1290351870473141</c:v>
                </c:pt>
                <c:pt idx="2183">
                  <c:v>-2.1217100284222163</c:v>
                </c:pt>
                <c:pt idx="2184">
                  <c:v>-2.1128380061965104</c:v>
                </c:pt>
                <c:pt idx="2185">
                  <c:v>-2.10244762019892</c:v>
                </c:pt>
                <c:pt idx="2186">
                  <c:v>-2.0905689144349324</c:v>
                </c:pt>
                <c:pt idx="2187">
                  <c:v>-2.0772357764407658</c:v>
                </c:pt>
                <c:pt idx="2188">
                  <c:v>-2.0624833926518931</c:v>
                </c:pt>
                <c:pt idx="2189">
                  <c:v>-2.046341402945556</c:v>
                </c:pt>
                <c:pt idx="2190">
                  <c:v>-2.0288508515547008</c:v>
                </c:pt>
                <c:pt idx="2191">
                  <c:v>-2.0100520372721604</c:v>
                </c:pt>
                <c:pt idx="2192">
                  <c:v>-1.9899779919954803</c:v>
                </c:pt>
                <c:pt idx="2193">
                  <c:v>-1.968671379156693</c:v>
                </c:pt>
                <c:pt idx="2194">
                  <c:v>-1.9461705604990869</c:v>
                </c:pt>
                <c:pt idx="2195">
                  <c:v>-1.9225130124823075</c:v>
                </c:pt>
                <c:pt idx="2196">
                  <c:v>-1.8977357582336629</c:v>
                </c:pt>
                <c:pt idx="2197">
                  <c:v>-1.8718838104750133</c:v>
                </c:pt>
                <c:pt idx="2198">
                  <c:v>-1.8450003559387029</c:v>
                </c:pt>
                <c:pt idx="2199">
                  <c:v>-1.8171221303331855</c:v>
                </c:pt>
                <c:pt idx="2200">
                  <c:v>-1.7882966339816702</c:v>
                </c:pt>
                <c:pt idx="2201">
                  <c:v>-1.7585667612169116</c:v>
                </c:pt>
                <c:pt idx="2202">
                  <c:v>-1.727972163575608</c:v>
                </c:pt>
                <c:pt idx="2203">
                  <c:v>-1.6965592270639547</c:v>
                </c:pt>
                <c:pt idx="2204">
                  <c:v>-1.6643696031757267</c:v>
                </c:pt>
                <c:pt idx="2205">
                  <c:v>-1.6314455219597641</c:v>
                </c:pt>
                <c:pt idx="2206">
                  <c:v>-1.5978289355297657</c:v>
                </c:pt>
                <c:pt idx="2207">
                  <c:v>-1.5635649390244721</c:v>
                </c:pt>
                <c:pt idx="2208">
                  <c:v>-1.5286976230861595</c:v>
                </c:pt>
                <c:pt idx="2209">
                  <c:v>-1.4932695933996509</c:v>
                </c:pt>
                <c:pt idx="2210">
                  <c:v>-1.4573268147216163</c:v>
                </c:pt>
                <c:pt idx="2211">
                  <c:v>-1.4209145041190701</c:v>
                </c:pt>
                <c:pt idx="2212">
                  <c:v>-1.3840751287724382</c:v>
                </c:pt>
                <c:pt idx="2213">
                  <c:v>-1.3468482696535851</c:v>
                </c:pt>
                <c:pt idx="2214">
                  <c:v>-1.3092739403242566</c:v>
                </c:pt>
                <c:pt idx="2215">
                  <c:v>-1.2714000368480198</c:v>
                </c:pt>
                <c:pt idx="2216">
                  <c:v>-1.2332657683292056</c:v>
                </c:pt>
                <c:pt idx="2217">
                  <c:v>-1.1949109454410951</c:v>
                </c:pt>
                <c:pt idx="2218">
                  <c:v>-1.1563771053432172</c:v>
                </c:pt>
                <c:pt idx="2219">
                  <c:v>-1.1177081266153128</c:v>
                </c:pt>
                <c:pt idx="2220">
                  <c:v>-1.0789390585311081</c:v>
                </c:pt>
                <c:pt idx="2221">
                  <c:v>-1.0401110051364428</c:v>
                </c:pt>
                <c:pt idx="2222">
                  <c:v>-1.0012634196074137</c:v>
                </c:pt>
                <c:pt idx="2223">
                  <c:v>-0.96243680927264752</c:v>
                </c:pt>
                <c:pt idx="2224">
                  <c:v>-0.92366331174457761</c:v>
                </c:pt>
                <c:pt idx="2225">
                  <c:v>-0.88498184169515492</c:v>
                </c:pt>
                <c:pt idx="2226">
                  <c:v>-0.84642897645742088</c:v>
                </c:pt>
                <c:pt idx="2227">
                  <c:v>-0.8080381963022224</c:v>
                </c:pt>
                <c:pt idx="2228">
                  <c:v>-0.76983972862214456</c:v>
                </c:pt>
                <c:pt idx="2229">
                  <c:v>-0.73187218280355981</c:v>
                </c:pt>
                <c:pt idx="2230">
                  <c:v>-0.69416656132803323</c:v>
                </c:pt>
                <c:pt idx="2231">
                  <c:v>-0.65675083646515497</c:v>
                </c:pt>
                <c:pt idx="2232">
                  <c:v>-0.61965381481671788</c:v>
                </c:pt>
                <c:pt idx="2233">
                  <c:v>-0.58290596055551069</c:v>
                </c:pt>
                <c:pt idx="2234">
                  <c:v>-0.54653827794922638</c:v>
                </c:pt>
                <c:pt idx="2235">
                  <c:v>-0.51057737965814831</c:v>
                </c:pt>
                <c:pt idx="2236">
                  <c:v>-0.47504966297286338</c:v>
                </c:pt>
                <c:pt idx="2237">
                  <c:v>-0.43998198435688418</c:v>
                </c:pt>
                <c:pt idx="2238">
                  <c:v>-0.40539710605194962</c:v>
                </c:pt>
                <c:pt idx="2239">
                  <c:v>-0.37131662005082522</c:v>
                </c:pt>
                <c:pt idx="2240">
                  <c:v>-0.33775982972369611</c:v>
                </c:pt>
                <c:pt idx="2241">
                  <c:v>-0.30475053198073532</c:v>
                </c:pt>
                <c:pt idx="2242">
                  <c:v>-0.2723052186321257</c:v>
                </c:pt>
                <c:pt idx="2243">
                  <c:v>-0.24044129993922844</c:v>
                </c:pt>
                <c:pt idx="2244">
                  <c:v>-0.20918167827841019</c:v>
                </c:pt>
                <c:pt idx="2245">
                  <c:v>-0.17853765923194762</c:v>
                </c:pt>
                <c:pt idx="2246">
                  <c:v>-0.14852456564603128</c:v>
                </c:pt>
                <c:pt idx="2247">
                  <c:v>-0.11916067098957293</c:v>
                </c:pt>
                <c:pt idx="2248">
                  <c:v>-9.0456011459721944E-2</c:v>
                </c:pt>
                <c:pt idx="2249">
                  <c:v>-6.2419181677578782E-2</c:v>
                </c:pt>
                <c:pt idx="2250">
                  <c:v>-3.5058200677406601E-2</c:v>
                </c:pt>
                <c:pt idx="2251">
                  <c:v>-8.3860794513323147E-3</c:v>
                </c:pt>
                <c:pt idx="2252">
                  <c:v>1.7594441297226218E-2</c:v>
                </c:pt>
                <c:pt idx="2253">
                  <c:v>4.2875053420397345E-2</c:v>
                </c:pt>
                <c:pt idx="2254">
                  <c:v>6.7444484022138596E-2</c:v>
                </c:pt>
                <c:pt idx="2255">
                  <c:v>9.1303328130193262E-2</c:v>
                </c:pt>
                <c:pt idx="2256">
                  <c:v>0.11444818282031</c:v>
                </c:pt>
                <c:pt idx="2257">
                  <c:v>0.13687598209181501</c:v>
                </c:pt>
                <c:pt idx="2258">
                  <c:v>0.15858736641293369</c:v>
                </c:pt>
                <c:pt idx="2259">
                  <c:v>0.17958537549468834</c:v>
                </c:pt>
                <c:pt idx="2260">
                  <c:v>0.19987026964944374</c:v>
                </c:pt>
                <c:pt idx="2261">
                  <c:v>0.21944344922515197</c:v>
                </c:pt>
                <c:pt idx="2262">
                  <c:v>0.23830940412051607</c:v>
                </c:pt>
                <c:pt idx="2263">
                  <c:v>0.25647440142006678</c:v>
                </c:pt>
                <c:pt idx="2264">
                  <c:v>0.27394138158460607</c:v>
                </c:pt>
                <c:pt idx="2265">
                  <c:v>0.29071400588076224</c:v>
                </c:pt>
                <c:pt idx="2266">
                  <c:v>0.30679875900138948</c:v>
                </c:pt>
                <c:pt idx="2267">
                  <c:v>0.32220529261787867</c:v>
                </c:pt>
                <c:pt idx="2268">
                  <c:v>0.3369463710675667</c:v>
                </c:pt>
                <c:pt idx="2269">
                  <c:v>0.35103600464627666</c:v>
                </c:pt>
                <c:pt idx="2270">
                  <c:v>0.36448396959962776</c:v>
                </c:pt>
                <c:pt idx="2271">
                  <c:v>0.37729966824799671</c:v>
                </c:pt>
                <c:pt idx="2272">
                  <c:v>0.38949572039986613</c:v>
                </c:pt>
                <c:pt idx="2273">
                  <c:v>0.40109004082215433</c:v>
                </c:pt>
                <c:pt idx="2274">
                  <c:v>0.41209262791332851</c:v>
                </c:pt>
                <c:pt idx="2275">
                  <c:v>0.42251844910970615</c:v>
                </c:pt>
                <c:pt idx="2276">
                  <c:v>0.43238399120620957</c:v>
                </c:pt>
                <c:pt idx="2277">
                  <c:v>0.44170577866196231</c:v>
                </c:pt>
                <c:pt idx="2278">
                  <c:v>0.45050124013222731</c:v>
                </c:pt>
                <c:pt idx="2279">
                  <c:v>0.45878753011230278</c:v>
                </c:pt>
                <c:pt idx="2280">
                  <c:v>0.46658275663605414</c:v>
                </c:pt>
                <c:pt idx="2281">
                  <c:v>0.47390626043290845</c:v>
                </c:pt>
                <c:pt idx="2282">
                  <c:v>0.48077733628610958</c:v>
                </c:pt>
                <c:pt idx="2283">
                  <c:v>0.48721501104287068</c:v>
                </c:pt>
                <c:pt idx="2284">
                  <c:v>0.49323924989435319</c:v>
                </c:pt>
                <c:pt idx="2285">
                  <c:v>0.49887096140545978</c:v>
                </c:pt>
                <c:pt idx="2286">
                  <c:v>0.50413054140721514</c:v>
                </c:pt>
                <c:pt idx="2287">
                  <c:v>0.50903880119697675</c:v>
                </c:pt>
                <c:pt idx="2288">
                  <c:v>0.51361597597378195</c:v>
                </c:pt>
                <c:pt idx="2289">
                  <c:v>0.51788264032198827</c:v>
                </c:pt>
                <c:pt idx="2290">
                  <c:v>0.52186502571107962</c:v>
                </c:pt>
                <c:pt idx="2291">
                  <c:v>0.52558091791507855</c:v>
                </c:pt>
                <c:pt idx="2292">
                  <c:v>0.52905119958906488</c:v>
                </c:pt>
                <c:pt idx="2293">
                  <c:v>0.5322999891354343</c:v>
                </c:pt>
                <c:pt idx="2294">
                  <c:v>0.53535165808142604</c:v>
                </c:pt>
                <c:pt idx="2295">
                  <c:v>0.53822557676418414</c:v>
                </c:pt>
                <c:pt idx="2296">
                  <c:v>0.54094019140216554</c:v>
                </c:pt>
                <c:pt idx="2297">
                  <c:v>0.54351529311456048</c:v>
                </c:pt>
                <c:pt idx="2298">
                  <c:v>0.54597261273388253</c:v>
                </c:pt>
                <c:pt idx="2299">
                  <c:v>0.54833605070702718</c:v>
                </c:pt>
                <c:pt idx="2300">
                  <c:v>0.55063008234884658</c:v>
                </c:pt>
                <c:pt idx="2301">
                  <c:v>0.55287450347660272</c:v>
                </c:pt>
                <c:pt idx="2302">
                  <c:v>0.55508844900378329</c:v>
                </c:pt>
                <c:pt idx="2303">
                  <c:v>0.55729256481111655</c:v>
                </c:pt>
                <c:pt idx="2304">
                  <c:v>0.55950798425310477</c:v>
                </c:pt>
                <c:pt idx="2305">
                  <c:v>0.56175152643718829</c:v>
                </c:pt>
                <c:pt idx="2306">
                  <c:v>0.56404001522633385</c:v>
                </c:pt>
                <c:pt idx="2307">
                  <c:v>0.56639259239551865</c:v>
                </c:pt>
                <c:pt idx="2308">
                  <c:v>0.56882818832067739</c:v>
                </c:pt>
                <c:pt idx="2309">
                  <c:v>0.57135869334352751</c:v>
                </c:pt>
                <c:pt idx="2310">
                  <c:v>0.57400592699220732</c:v>
                </c:pt>
                <c:pt idx="2311">
                  <c:v>0.57678950795781447</c:v>
                </c:pt>
                <c:pt idx="2312">
                  <c:v>0.57972035385693643</c:v>
                </c:pt>
                <c:pt idx="2313">
                  <c:v>0.58281760230261925</c:v>
                </c:pt>
                <c:pt idx="2314">
                  <c:v>0.58609470172274347</c:v>
                </c:pt>
                <c:pt idx="2315">
                  <c:v>0.58956285318259327</c:v>
                </c:pt>
                <c:pt idx="2316">
                  <c:v>0.59323146910353397</c:v>
                </c:pt>
                <c:pt idx="2317">
                  <c:v>0.59711664427993383</c:v>
                </c:pt>
                <c:pt idx="2318">
                  <c:v>0.60123136967925805</c:v>
                </c:pt>
                <c:pt idx="2319">
                  <c:v>0.60558093805609148</c:v>
                </c:pt>
                <c:pt idx="2320">
                  <c:v>0.61018019147236147</c:v>
                </c:pt>
                <c:pt idx="2321">
                  <c:v>0.61503818377455288</c:v>
                </c:pt>
                <c:pt idx="2322">
                  <c:v>0.62015957803790345</c:v>
                </c:pt>
                <c:pt idx="2323">
                  <c:v>0.62555465921439368</c:v>
                </c:pt>
                <c:pt idx="2324">
                  <c:v>0.63122790163028553</c:v>
                </c:pt>
                <c:pt idx="2325">
                  <c:v>0.6371833195930372</c:v>
                </c:pt>
                <c:pt idx="2326">
                  <c:v>0.64342364946281405</c:v>
                </c:pt>
                <c:pt idx="2327">
                  <c:v>0.64995381015758624</c:v>
                </c:pt>
                <c:pt idx="2328">
                  <c:v>0.65677679611999007</c:v>
                </c:pt>
                <c:pt idx="2329">
                  <c:v>0.66389323824736579</c:v>
                </c:pt>
                <c:pt idx="2330">
                  <c:v>0.67130629017293586</c:v>
                </c:pt>
                <c:pt idx="2331">
                  <c:v>0.67901756457468387</c:v>
                </c:pt>
                <c:pt idx="2332">
                  <c:v>0.68702517482386238</c:v>
                </c:pt>
                <c:pt idx="2333">
                  <c:v>0.6953236432394887</c:v>
                </c:pt>
                <c:pt idx="2334">
                  <c:v>0.70390726514952795</c:v>
                </c:pt>
                <c:pt idx="2335">
                  <c:v>0.71277760470625984</c:v>
                </c:pt>
                <c:pt idx="2336">
                  <c:v>0.7219269719233975</c:v>
                </c:pt>
                <c:pt idx="2337">
                  <c:v>0.7313477582504635</c:v>
                </c:pt>
                <c:pt idx="2338">
                  <c:v>0.74103360903716486</c:v>
                </c:pt>
                <c:pt idx="2339">
                  <c:v>0.75098008646750636</c:v>
                </c:pt>
                <c:pt idx="2340">
                  <c:v>0.76117354723891562</c:v>
                </c:pt>
                <c:pt idx="2341">
                  <c:v>0.77160607540228932</c:v>
                </c:pt>
                <c:pt idx="2342">
                  <c:v>0.78226782578970966</c:v>
                </c:pt>
                <c:pt idx="2343">
                  <c:v>0.79314977836510947</c:v>
                </c:pt>
                <c:pt idx="2344">
                  <c:v>0.80423436389312519</c:v>
                </c:pt>
                <c:pt idx="2345">
                  <c:v>0.8155106604122806</c:v>
                </c:pt>
                <c:pt idx="2346">
                  <c:v>0.82696532864392491</c:v>
                </c:pt>
                <c:pt idx="2347">
                  <c:v>0.83858190213684258</c:v>
                </c:pt>
                <c:pt idx="2348">
                  <c:v>0.85034068132939744</c:v>
                </c:pt>
                <c:pt idx="2349">
                  <c:v>0.86223041826065161</c:v>
                </c:pt>
                <c:pt idx="2350">
                  <c:v>0.8742323774217482</c:v>
                </c:pt>
                <c:pt idx="2351">
                  <c:v>0.8863249620599255</c:v>
                </c:pt>
                <c:pt idx="2352">
                  <c:v>0.89848762814592786</c:v>
                </c:pt>
                <c:pt idx="2353">
                  <c:v>0.91070175679843723</c:v>
                </c:pt>
                <c:pt idx="2354">
                  <c:v>0.92294958570732455</c:v>
                </c:pt>
                <c:pt idx="2355">
                  <c:v>0.93520932599538753</c:v>
                </c:pt>
                <c:pt idx="2356">
                  <c:v>0.94745938663671148</c:v>
                </c:pt>
                <c:pt idx="2357">
                  <c:v>0.95967909674848773</c:v>
                </c:pt>
                <c:pt idx="2358">
                  <c:v>0.97184419946651013</c:v>
                </c:pt>
                <c:pt idx="2359">
                  <c:v>0.98392982266223616</c:v>
                </c:pt>
                <c:pt idx="2360">
                  <c:v>0.99590940674098993</c:v>
                </c:pt>
                <c:pt idx="2361">
                  <c:v>1.0077615323580658</c:v>
                </c:pt>
                <c:pt idx="2362">
                  <c:v>1.0194581666687561</c:v>
                </c:pt>
                <c:pt idx="2363">
                  <c:v>1.0309729310614304</c:v>
                </c:pt>
                <c:pt idx="2364">
                  <c:v>1.0422857182512717</c:v>
                </c:pt>
                <c:pt idx="2365">
                  <c:v>1.0533656460062211</c:v>
                </c:pt>
                <c:pt idx="2366">
                  <c:v>1.0641867130026956</c:v>
                </c:pt>
                <c:pt idx="2367">
                  <c:v>1.0747267731034458</c:v>
                </c:pt>
                <c:pt idx="2368">
                  <c:v>1.0849563874630448</c:v>
                </c:pt>
                <c:pt idx="2369">
                  <c:v>1.09484565926476</c:v>
                </c:pt>
                <c:pt idx="2370">
                  <c:v>1.1043651377536026</c:v>
                </c:pt>
                <c:pt idx="2371">
                  <c:v>1.1134914227899952</c:v>
                </c:pt>
                <c:pt idx="2372">
                  <c:v>1.1221919385405972</c:v>
                </c:pt>
                <c:pt idx="2373">
                  <c:v>1.1304408060420832</c:v>
                </c:pt>
                <c:pt idx="2374">
                  <c:v>1.1382162741939525</c:v>
                </c:pt>
                <c:pt idx="2375">
                  <c:v>1.1454859196015821</c:v>
                </c:pt>
                <c:pt idx="2376">
                  <c:v>1.1522225437601221</c:v>
                </c:pt>
                <c:pt idx="2377">
                  <c:v>1.1583998682501542</c:v>
                </c:pt>
                <c:pt idx="2378">
                  <c:v>1.1639891939965978</c:v>
                </c:pt>
                <c:pt idx="2379">
                  <c:v>1.1689607360041452</c:v>
                </c:pt>
                <c:pt idx="2380">
                  <c:v>1.1732888281858795</c:v>
                </c:pt>
                <c:pt idx="2381">
                  <c:v>1.1769480287687162</c:v>
                </c:pt>
                <c:pt idx="2382">
                  <c:v>1.1799111942459741</c:v>
                </c:pt>
                <c:pt idx="2383">
                  <c:v>1.1821508138152079</c:v>
                </c:pt>
                <c:pt idx="2384">
                  <c:v>1.1836441338444434</c:v>
                </c:pt>
                <c:pt idx="2385">
                  <c:v>1.1843691296628833</c:v>
                </c:pt>
                <c:pt idx="2386">
                  <c:v>1.1843024207059047</c:v>
                </c:pt>
                <c:pt idx="2387">
                  <c:v>1.1834189432558995</c:v>
                </c:pt>
                <c:pt idx="2388">
                  <c:v>1.1816920195601979</c:v>
                </c:pt>
                <c:pt idx="2389">
                  <c:v>1.1790952378418968</c:v>
                </c:pt>
                <c:pt idx="2390">
                  <c:v>1.1756079440971094</c:v>
                </c:pt>
                <c:pt idx="2391">
                  <c:v>1.1712113922327603</c:v>
                </c:pt>
                <c:pt idx="2392">
                  <c:v>1.1658851613803667</c:v>
                </c:pt>
                <c:pt idx="2393">
                  <c:v>1.1596050856091498</c:v>
                </c:pt>
                <c:pt idx="2394">
                  <c:v>1.1523564708863219</c:v>
                </c:pt>
                <c:pt idx="2395">
                  <c:v>1.1441212137487191</c:v>
                </c:pt>
                <c:pt idx="2396">
                  <c:v>1.134881253501411</c:v>
                </c:pt>
                <c:pt idx="2397">
                  <c:v>1.124620054870858</c:v>
                </c:pt>
                <c:pt idx="2398">
                  <c:v>1.1133217408707243</c:v>
                </c:pt>
                <c:pt idx="2399">
                  <c:v>1.1009722689960357</c:v>
                </c:pt>
                <c:pt idx="2400">
                  <c:v>1.0875581998056898</c:v>
                </c:pt>
                <c:pt idx="2401">
                  <c:v>1.0730664124939542</c:v>
                </c:pt>
                <c:pt idx="2402">
                  <c:v>1.0574853767138233</c:v>
                </c:pt>
                <c:pt idx="2403">
                  <c:v>1.0408053662091643</c:v>
                </c:pt>
                <c:pt idx="2404">
                  <c:v>1.0230172426466546</c:v>
                </c:pt>
                <c:pt idx="2405">
                  <c:v>1.0041124391779512</c:v>
                </c:pt>
                <c:pt idx="2406">
                  <c:v>0.98408440363127325</c:v>
                </c:pt>
                <c:pt idx="2407">
                  <c:v>0.96292765590075202</c:v>
                </c:pt>
                <c:pt idx="2408">
                  <c:v>0.94063876362115562</c:v>
                </c:pt>
                <c:pt idx="2409">
                  <c:v>0.91721540933118095</c:v>
                </c:pt>
                <c:pt idx="2410">
                  <c:v>0.89265105417561663</c:v>
                </c:pt>
                <c:pt idx="2411">
                  <c:v>0.86694902026184817</c:v>
                </c:pt>
                <c:pt idx="2412">
                  <c:v>0.84011092645439511</c:v>
                </c:pt>
                <c:pt idx="2413">
                  <c:v>0.81213652649667412</c:v>
                </c:pt>
                <c:pt idx="2414">
                  <c:v>0.78302666726217096</c:v>
                </c:pt>
                <c:pt idx="2415">
                  <c:v>0.75278851736347185</c:v>
                </c:pt>
                <c:pt idx="2416">
                  <c:v>0.72143146306666694</c:v>
                </c:pt>
                <c:pt idx="2417">
                  <c:v>0.68896481097680662</c:v>
                </c:pt>
                <c:pt idx="2418">
                  <c:v>0.65539716367814249</c:v>
                </c:pt>
                <c:pt idx="2419">
                  <c:v>0.62073615906381174</c:v>
                </c:pt>
                <c:pt idx="2420">
                  <c:v>0.5849900331219865</c:v>
                </c:pt>
                <c:pt idx="2421">
                  <c:v>0.54817284118248999</c:v>
                </c:pt>
                <c:pt idx="2422">
                  <c:v>0.51030040507955587</c:v>
                </c:pt>
                <c:pt idx="2423">
                  <c:v>0.47138810594620584</c:v>
                </c:pt>
                <c:pt idx="2424">
                  <c:v>0.43145187131917134</c:v>
                </c:pt>
                <c:pt idx="2425">
                  <c:v>0.39051293945256049</c:v>
                </c:pt>
                <c:pt idx="2426">
                  <c:v>0.34859350192858468</c:v>
                </c:pt>
                <c:pt idx="2427">
                  <c:v>0.30571435117238405</c:v>
                </c:pt>
                <c:pt idx="2428">
                  <c:v>0.26189736953261716</c:v>
                </c:pt>
                <c:pt idx="2429">
                  <c:v>0.21717231682511617</c:v>
                </c:pt>
                <c:pt idx="2430">
                  <c:v>0.17155981920046404</c:v>
                </c:pt>
                <c:pt idx="2431">
                  <c:v>0.12508345647793817</c:v>
                </c:pt>
                <c:pt idx="2432">
                  <c:v>7.7776218958741358E-2</c:v>
                </c:pt>
                <c:pt idx="2433">
                  <c:v>2.9663542239268051E-2</c:v>
                </c:pt>
                <c:pt idx="2434">
                  <c:v>-1.9222828369696132E-2</c:v>
                </c:pt>
                <c:pt idx="2435">
                  <c:v>-6.8848325030053836E-2</c:v>
                </c:pt>
                <c:pt idx="2436">
                  <c:v>-0.11917606201609449</c:v>
                </c:pt>
                <c:pt idx="2437">
                  <c:v>-0.17017535316268223</c:v>
                </c:pt>
                <c:pt idx="2438">
                  <c:v>-0.22181197256051738</c:v>
                </c:pt>
                <c:pt idx="2439">
                  <c:v>-0.27404360748221768</c:v>
                </c:pt>
                <c:pt idx="2440">
                  <c:v>-0.32683715358384652</c:v>
                </c:pt>
                <c:pt idx="2441">
                  <c:v>-0.3801534253854405</c:v>
                </c:pt>
                <c:pt idx="2442">
                  <c:v>-0.43394860199154955</c:v>
                </c:pt>
                <c:pt idx="2443">
                  <c:v>-0.48818428824161808</c:v>
                </c:pt>
                <c:pt idx="2444">
                  <c:v>-0.5428161308862306</c:v>
                </c:pt>
                <c:pt idx="2445">
                  <c:v>-0.59779921800092095</c:v>
                </c:pt>
                <c:pt idx="2446">
                  <c:v>-0.65308730994414399</c:v>
                </c:pt>
                <c:pt idx="2447">
                  <c:v>-0.70863634877915749</c:v>
                </c:pt>
                <c:pt idx="2448">
                  <c:v>-0.76440040013937072</c:v>
                </c:pt>
                <c:pt idx="2449">
                  <c:v>-0.8203312629898688</c:v>
                </c:pt>
                <c:pt idx="2450">
                  <c:v>-0.8763834046239678</c:v>
                </c:pt>
                <c:pt idx="2451">
                  <c:v>-0.9325099455230722</c:v>
                </c:pt>
                <c:pt idx="2452">
                  <c:v>-0.98866074934359915</c:v>
                </c:pt>
                <c:pt idx="2453">
                  <c:v>-1.044782379248399</c:v>
                </c:pt>
                <c:pt idx="2454">
                  <c:v>-1.1008215097360301</c:v>
                </c:pt>
                <c:pt idx="2455">
                  <c:v>-1.156732469867954</c:v>
                </c:pt>
                <c:pt idx="2456">
                  <c:v>-1.2124607673135224</c:v>
                </c:pt>
                <c:pt idx="2457">
                  <c:v>-1.2679524704817247</c:v>
                </c:pt>
                <c:pt idx="2458">
                  <c:v>-1.3231554270463239</c:v>
                </c:pt>
                <c:pt idx="2459">
                  <c:v>-1.3780199723979998</c:v>
                </c:pt>
                <c:pt idx="2460">
                  <c:v>-1.4324878522536892</c:v>
                </c:pt>
                <c:pt idx="2461">
                  <c:v>-1.4865071997944905</c:v>
                </c:pt>
                <c:pt idx="2462">
                  <c:v>-1.5400249227147593</c:v>
                </c:pt>
                <c:pt idx="2463">
                  <c:v>-1.5929895004744057</c:v>
                </c:pt>
                <c:pt idx="2464">
                  <c:v>-1.6453416521072033</c:v>
                </c:pt>
                <c:pt idx="2465">
                  <c:v>-1.697029574029346</c:v>
                </c:pt>
                <c:pt idx="2466">
                  <c:v>-1.7479999159387754</c:v>
                </c:pt>
                <c:pt idx="2467">
                  <c:v>-1.7981971105651022</c:v>
                </c:pt>
                <c:pt idx="2468">
                  <c:v>-1.847563306412819</c:v>
                </c:pt>
                <c:pt idx="2469">
                  <c:v>-1.8960500901909245</c:v>
                </c:pt>
                <c:pt idx="2470">
                  <c:v>-1.9436025843829441</c:v>
                </c:pt>
                <c:pt idx="2471">
                  <c:v>-1.9901641092336431</c:v>
                </c:pt>
                <c:pt idx="2472">
                  <c:v>-2.0356801313277249</c:v>
                </c:pt>
                <c:pt idx="2473">
                  <c:v>-2.0800991695201385</c:v>
                </c:pt>
                <c:pt idx="2474">
                  <c:v>-2.12337175872679</c:v>
                </c:pt>
                <c:pt idx="2475">
                  <c:v>-2.1654455979833789</c:v>
                </c:pt>
                <c:pt idx="2476">
                  <c:v>-2.2062698048598608</c:v>
                </c:pt>
                <c:pt idx="2477">
                  <c:v>-2.2457956665179251</c:v>
                </c:pt>
                <c:pt idx="2478">
                  <c:v>-2.2839721610932995</c:v>
                </c:pt>
                <c:pt idx="2479">
                  <c:v>-2.320748954634098</c:v>
                </c:pt>
                <c:pt idx="2480">
                  <c:v>-2.3560753538088224</c:v>
                </c:pt>
                <c:pt idx="2481">
                  <c:v>-2.3899071571966091</c:v>
                </c:pt>
                <c:pt idx="2482">
                  <c:v>-2.4221949237525982</c:v>
                </c:pt>
                <c:pt idx="2483">
                  <c:v>-2.4528922613760185</c:v>
                </c:pt>
                <c:pt idx="2484">
                  <c:v>-2.4819604634383015</c:v>
                </c:pt>
                <c:pt idx="2485">
                  <c:v>-2.5093514805238715</c:v>
                </c:pt>
                <c:pt idx="2486">
                  <c:v>-2.5350235928638081</c:v>
                </c:pt>
                <c:pt idx="2487">
                  <c:v>-2.558940399738701</c:v>
                </c:pt>
                <c:pt idx="2488">
                  <c:v>-2.5810596852417542</c:v>
                </c:pt>
                <c:pt idx="2489">
                  <c:v>-2.601340265192706</c:v>
                </c:pt>
                <c:pt idx="2490">
                  <c:v>-2.6197429018558842</c:v>
                </c:pt>
                <c:pt idx="2491">
                  <c:v>-2.6362359176767143</c:v>
                </c:pt>
                <c:pt idx="2492">
                  <c:v>-2.650779976644619</c:v>
                </c:pt>
                <c:pt idx="2493">
                  <c:v>-2.6633439630110702</c:v>
                </c:pt>
                <c:pt idx="2494">
                  <c:v>-2.673902416913347</c:v>
                </c:pt>
                <c:pt idx="2495">
                  <c:v>-2.6824207373210975</c:v>
                </c:pt>
                <c:pt idx="2496">
                  <c:v>-2.6888710807939411</c:v>
                </c:pt>
                <c:pt idx="2497">
                  <c:v>-2.6932280567198257</c:v>
                </c:pt>
                <c:pt idx="2498">
                  <c:v>-2.6954653850865316</c:v>
                </c:pt>
                <c:pt idx="2499">
                  <c:v>-2.6955572282013556</c:v>
                </c:pt>
                <c:pt idx="2500">
                  <c:v>-2.6934833909793787</c:v>
                </c:pt>
                <c:pt idx="2501">
                  <c:v>-2.6892254202891999</c:v>
                </c:pt>
                <c:pt idx="2502">
                  <c:v>-2.6827646713328366</c:v>
                </c:pt>
                <c:pt idx="2503">
                  <c:v>-2.6740836330062776</c:v>
                </c:pt>
                <c:pt idx="2504">
                  <c:v>-2.6631710417934356</c:v>
                </c:pt>
                <c:pt idx="2505">
                  <c:v>-2.6500178415007039</c:v>
                </c:pt>
                <c:pt idx="2506">
                  <c:v>-2.6346150848744379</c:v>
                </c:pt>
                <c:pt idx="2507">
                  <c:v>-2.6169535913572495</c:v>
                </c:pt>
                <c:pt idx="2508">
                  <c:v>-2.5970239997796689</c:v>
                </c:pt>
                <c:pt idx="2509">
                  <c:v>-2.5748186305199878</c:v>
                </c:pt>
                <c:pt idx="2510">
                  <c:v>-2.5503369580443582</c:v>
                </c:pt>
                <c:pt idx="2511">
                  <c:v>-2.523581740400791</c:v>
                </c:pt>
                <c:pt idx="2512">
                  <c:v>-2.4945554145237443</c:v>
                </c:pt>
                <c:pt idx="2513">
                  <c:v>-2.4632580025954756</c:v>
                </c:pt>
                <c:pt idx="2514">
                  <c:v>-2.4297003043350922</c:v>
                </c:pt>
                <c:pt idx="2515">
                  <c:v>-2.3938909897055276</c:v>
                </c:pt>
                <c:pt idx="2516">
                  <c:v>-2.3558400238797574</c:v>
                </c:pt>
                <c:pt idx="2517">
                  <c:v>-2.3155601214219526</c:v>
                </c:pt>
                <c:pt idx="2518">
                  <c:v>-2.2730658494704299</c:v>
                </c:pt>
                <c:pt idx="2519">
                  <c:v>-2.2283747730681309</c:v>
                </c:pt>
                <c:pt idx="2520">
                  <c:v>-2.1815061917321632</c:v>
                </c:pt>
                <c:pt idx="2521">
                  <c:v>-2.13248082189526</c:v>
                </c:pt>
                <c:pt idx="2522">
                  <c:v>-2.0813220345153827</c:v>
                </c:pt>
                <c:pt idx="2523">
                  <c:v>-2.0280560334452939</c:v>
                </c:pt>
                <c:pt idx="2524">
                  <c:v>-1.9727106029889114</c:v>
                </c:pt>
                <c:pt idx="2525">
                  <c:v>-1.9153150542105071</c:v>
                </c:pt>
                <c:pt idx="2526">
                  <c:v>-1.8559016299348421</c:v>
                </c:pt>
                <c:pt idx="2527">
                  <c:v>-1.7945045230440686</c:v>
                </c:pt>
                <c:pt idx="2528">
                  <c:v>-1.7311608121989144</c:v>
                </c:pt>
                <c:pt idx="2529">
                  <c:v>-1.6659094882272536</c:v>
                </c:pt>
                <c:pt idx="2530">
                  <c:v>-1.5987860762718349</c:v>
                </c:pt>
                <c:pt idx="2531">
                  <c:v>-1.5298366758537749</c:v>
                </c:pt>
                <c:pt idx="2532">
                  <c:v>-1.4591063536787543</c:v>
                </c:pt>
                <c:pt idx="2533">
                  <c:v>-1.386638938117819</c:v>
                </c:pt>
                <c:pt idx="2534">
                  <c:v>-1.3124799332086834</c:v>
                </c:pt>
                <c:pt idx="2535">
                  <c:v>-1.2366817024511787</c:v>
                </c:pt>
                <c:pt idx="2536">
                  <c:v>-1.1592993193882497</c:v>
                </c:pt>
                <c:pt idx="2537">
                  <c:v>-1.0803882244845331</c:v>
                </c:pt>
                <c:pt idx="2538">
                  <c:v>-1.0000035545316819</c:v>
                </c:pt>
                <c:pt idx="2539">
                  <c:v>-0.91819983536148353</c:v>
                </c:pt>
                <c:pt idx="2540">
                  <c:v>-0.83503249768083865</c:v>
                </c:pt>
                <c:pt idx="2541">
                  <c:v>-0.75056305107904842</c:v>
                </c:pt>
                <c:pt idx="2542">
                  <c:v>-0.66485498371068463</c:v>
                </c:pt>
                <c:pt idx="2543">
                  <c:v>-0.57797150741721759</c:v>
                </c:pt>
                <c:pt idx="2544">
                  <c:v>-0.48997649701346702</c:v>
                </c:pt>
                <c:pt idx="2545">
                  <c:v>-0.40093920668534716</c:v>
                </c:pt>
                <c:pt idx="2546">
                  <c:v>-0.31092986463478689</c:v>
                </c:pt>
                <c:pt idx="2547">
                  <c:v>-0.22001727262714976</c:v>
                </c:pt>
                <c:pt idx="2548">
                  <c:v>-0.12827124715011542</c:v>
                </c:pt>
                <c:pt idx="2549">
                  <c:v>-3.5769359129807214E-2</c:v>
                </c:pt>
                <c:pt idx="2550">
                  <c:v>5.7420124887701679E-2</c:v>
                </c:pt>
                <c:pt idx="2551">
                  <c:v>0.15122620289945565</c:v>
                </c:pt>
                <c:pt idx="2552">
                  <c:v>0.24556872789267398</c:v>
                </c:pt>
                <c:pt idx="2553">
                  <c:v>0.34037542000844512</c:v>
                </c:pt>
                <c:pt idx="2554">
                  <c:v>0.43556804876894889</c:v>
                </c:pt>
                <c:pt idx="2555">
                  <c:v>0.5310659665342059</c:v>
                </c:pt>
                <c:pt idx="2556">
                  <c:v>0.6267866589885569</c:v>
                </c:pt>
                <c:pt idx="2557">
                  <c:v>0.7226543079673029</c:v>
                </c:pt>
                <c:pt idx="2558">
                  <c:v>0.81859009701654029</c:v>
                </c:pt>
                <c:pt idx="2559">
                  <c:v>0.91450770862591746</c:v>
                </c:pt>
                <c:pt idx="2560">
                  <c:v>1.0103306631345605</c:v>
                </c:pt>
                <c:pt idx="2561">
                  <c:v>1.1059770722702225</c:v>
                </c:pt>
                <c:pt idx="2562">
                  <c:v>1.201361127240465</c:v>
                </c:pt>
                <c:pt idx="2563">
                  <c:v>1.2964032015229763</c:v>
                </c:pt>
                <c:pt idx="2564">
                  <c:v>1.3910185079102859</c:v>
                </c:pt>
                <c:pt idx="2565">
                  <c:v>1.4851225379798687</c:v>
                </c:pt>
                <c:pt idx="2566">
                  <c:v>1.578630332256588</c:v>
                </c:pt>
                <c:pt idx="2567">
                  <c:v>1.671460027948285</c:v>
                </c:pt>
                <c:pt idx="2568">
                  <c:v>1.7635288381966168</c:v>
                </c:pt>
                <c:pt idx="2569">
                  <c:v>1.8547526982580769</c:v>
                </c:pt>
                <c:pt idx="2570">
                  <c:v>1.9450512359192182</c:v>
                </c:pt>
                <c:pt idx="2571">
                  <c:v>2.0343437907381219</c:v>
                </c:pt>
                <c:pt idx="2572">
                  <c:v>2.1225475373429306</c:v>
                </c:pt>
                <c:pt idx="2573">
                  <c:v>2.2095774739713625</c:v>
                </c:pt>
                <c:pt idx="2574">
                  <c:v>2.2953498653738156</c:v>
                </c:pt>
                <c:pt idx="2575">
                  <c:v>2.3797898159478859</c:v>
                </c:pt>
                <c:pt idx="2576">
                  <c:v>2.4628148224965778</c:v>
                </c:pt>
                <c:pt idx="2577">
                  <c:v>2.5443441838498857</c:v>
                </c:pt>
                <c:pt idx="2578">
                  <c:v>2.6243002456297231</c:v>
                </c:pt>
                <c:pt idx="2579">
                  <c:v>2.7026091336657942</c:v>
                </c:pt>
                <c:pt idx="2580">
                  <c:v>2.7791897002690646</c:v>
                </c:pt>
                <c:pt idx="2581">
                  <c:v>2.8539685237099053</c:v>
                </c:pt>
                <c:pt idx="2582">
                  <c:v>2.9268723162625649</c:v>
                </c:pt>
                <c:pt idx="2583">
                  <c:v>2.9978307410872582</c:v>
                </c:pt>
                <c:pt idx="2584">
                  <c:v>3.0667670982838562</c:v>
                </c:pt>
                <c:pt idx="2585">
                  <c:v>3.1336135795430313</c:v>
                </c:pt>
                <c:pt idx="2586">
                  <c:v>3.1983022594703283</c:v>
                </c:pt>
                <c:pt idx="2587">
                  <c:v>3.260764439326838</c:v>
                </c:pt>
                <c:pt idx="2588">
                  <c:v>3.320930592316754</c:v>
                </c:pt>
                <c:pt idx="2589">
                  <c:v>3.3787420971023532</c:v>
                </c:pt>
                <c:pt idx="2590">
                  <c:v>3.4341353449903331</c:v>
                </c:pt>
                <c:pt idx="2591">
                  <c:v>3.4870464100563954</c:v>
                </c:pt>
                <c:pt idx="2592">
                  <c:v>3.5374150043760828</c:v>
                </c:pt>
                <c:pt idx="2593">
                  <c:v>3.5851853891154053</c:v>
                </c:pt>
                <c:pt idx="2594">
                  <c:v>3.6303053419852782</c:v>
                </c:pt>
                <c:pt idx="2595">
                  <c:v>3.6727213074647747</c:v>
                </c:pt>
                <c:pt idx="2596">
                  <c:v>3.712382651878698</c:v>
                </c:pt>
                <c:pt idx="2597">
                  <c:v>3.7492424136172127</c:v>
                </c:pt>
                <c:pt idx="2598">
                  <c:v>3.7832528221804598</c:v>
                </c:pt>
                <c:pt idx="2599">
                  <c:v>3.8143682912824426</c:v>
                </c:pt>
                <c:pt idx="2600">
                  <c:v>3.8425443662321275</c:v>
                </c:pt>
                <c:pt idx="2601">
                  <c:v>3.8677445684103642</c:v>
                </c:pt>
                <c:pt idx="2602">
                  <c:v>3.8899286554427963</c:v>
                </c:pt>
                <c:pt idx="2603">
                  <c:v>3.9090609000052075</c:v>
                </c:pt>
                <c:pt idx="2604">
                  <c:v>3.9251147151290615</c:v>
                </c:pt>
                <c:pt idx="2605">
                  <c:v>3.9380556132714442</c:v>
                </c:pt>
                <c:pt idx="2606">
                  <c:v>3.9478568646430792</c:v>
                </c:pt>
                <c:pt idx="2607">
                  <c:v>3.9544984710851812</c:v>
                </c:pt>
                <c:pt idx="2608">
                  <c:v>3.9579560149023445</c:v>
                </c:pt>
                <c:pt idx="2609">
                  <c:v>3.9582074874595259</c:v>
                </c:pt>
                <c:pt idx="2610">
                  <c:v>3.9552341842151355</c:v>
                </c:pt>
                <c:pt idx="2611">
                  <c:v>3.9490262974249148</c:v>
                </c:pt>
                <c:pt idx="2612">
                  <c:v>3.9395676751459772</c:v>
                </c:pt>
                <c:pt idx="2613">
                  <c:v>3.926851676292503</c:v>
                </c:pt>
                <c:pt idx="2614">
                  <c:v>3.9108785813181957</c:v>
                </c:pt>
                <c:pt idx="2615">
                  <c:v>3.8916407689672616</c:v>
                </c:pt>
                <c:pt idx="2616">
                  <c:v>3.8691385876096187</c:v>
                </c:pt>
                <c:pt idx="2617">
                  <c:v>3.8433760218574289</c:v>
                </c:pt>
                <c:pt idx="2618">
                  <c:v>3.8143573205443286</c:v>
                </c:pt>
                <c:pt idx="2619">
                  <c:v>3.7820882975129297</c:v>
                </c:pt>
                <c:pt idx="2620">
                  <c:v>3.746581499862105</c:v>
                </c:pt>
                <c:pt idx="2621">
                  <c:v>3.7078522741754063</c:v>
                </c:pt>
                <c:pt idx="2622">
                  <c:v>3.6659167987406982</c:v>
                </c:pt>
                <c:pt idx="2623">
                  <c:v>3.6207933737424161</c:v>
                </c:pt>
                <c:pt idx="2624">
                  <c:v>3.5725074990139629</c:v>
                </c:pt>
                <c:pt idx="2625">
                  <c:v>3.5210877966947125</c:v>
                </c:pt>
                <c:pt idx="2626">
                  <c:v>3.4665638748708387</c:v>
                </c:pt>
                <c:pt idx="2627">
                  <c:v>3.4089659464942152</c:v>
                </c:pt>
                <c:pt idx="2628">
                  <c:v>3.3483248424152112</c:v>
                </c:pt>
                <c:pt idx="2629">
                  <c:v>3.2846738331017695</c:v>
                </c:pt>
                <c:pt idx="2630">
                  <c:v>3.2180540599980381</c:v>
                </c:pt>
                <c:pt idx="2631">
                  <c:v>3.1485106231370477</c:v>
                </c:pt>
                <c:pt idx="2632">
                  <c:v>3.0760889339067168</c:v>
                </c:pt>
                <c:pt idx="2633">
                  <c:v>3.0008325782576692</c:v>
                </c:pt>
                <c:pt idx="2634">
                  <c:v>2.9227964652673726</c:v>
                </c:pt>
                <c:pt idx="2635">
                  <c:v>2.8420338755946495</c:v>
                </c:pt>
                <c:pt idx="2636">
                  <c:v>2.7585998417102724</c:v>
                </c:pt>
                <c:pt idx="2637">
                  <c:v>2.67255255690409</c:v>
                </c:pt>
                <c:pt idx="2638">
                  <c:v>2.5839524329009618</c:v>
                </c:pt>
                <c:pt idx="2639">
                  <c:v>2.49286319927685</c:v>
                </c:pt>
                <c:pt idx="2640">
                  <c:v>2.39935059381245</c:v>
                </c:pt>
                <c:pt idx="2641">
                  <c:v>2.3034819984636665</c:v>
                </c:pt>
                <c:pt idx="2642">
                  <c:v>2.2053276302914875</c:v>
                </c:pt>
                <c:pt idx="2643">
                  <c:v>2.104960672989999</c:v>
                </c:pt>
                <c:pt idx="2644">
                  <c:v>2.002455977485655</c:v>
                </c:pt>
                <c:pt idx="2645">
                  <c:v>1.8978899612217561</c:v>
                </c:pt>
                <c:pt idx="2646">
                  <c:v>1.7913419661120953</c:v>
                </c:pt>
                <c:pt idx="2647">
                  <c:v>1.6828932298171675</c:v>
                </c:pt>
                <c:pt idx="2648">
                  <c:v>1.572627774517753</c:v>
                </c:pt>
                <c:pt idx="2649">
                  <c:v>1.4606313864749301</c:v>
                </c:pt>
                <c:pt idx="2650">
                  <c:v>1.3469861915154466</c:v>
                </c:pt>
                <c:pt idx="2651">
                  <c:v>1.2317846486461201</c:v>
                </c:pt>
                <c:pt idx="2652">
                  <c:v>1.1151178966691764</c:v>
                </c:pt>
                <c:pt idx="2653">
                  <c:v>0.99707550277827361</c:v>
                </c:pt>
                <c:pt idx="2654">
                  <c:v>0.87774833102445837</c:v>
                </c:pt>
                <c:pt idx="2655">
                  <c:v>0.75723368097355237</c:v>
                </c:pt>
                <c:pt idx="2656">
                  <c:v>0.63563109358933634</c:v>
                </c:pt>
                <c:pt idx="2657">
                  <c:v>0.51303996389997819</c:v>
                </c:pt>
                <c:pt idx="2658">
                  <c:v>0.38955882672020298</c:v>
                </c:pt>
                <c:pt idx="2659">
                  <c:v>0.2652850062552185</c:v>
                </c:pt>
                <c:pt idx="2660">
                  <c:v>0.14031608944012894</c:v>
                </c:pt>
                <c:pt idx="2661">
                  <c:v>1.4755058111518388E-2</c:v>
                </c:pt>
                <c:pt idx="2662">
                  <c:v>-0.11129385244764443</c:v>
                </c:pt>
                <c:pt idx="2663">
                  <c:v>-0.23772744878348212</c:v>
                </c:pt>
                <c:pt idx="2664">
                  <c:v>-0.36444267960188875</c:v>
                </c:pt>
                <c:pt idx="2665">
                  <c:v>-0.49133195816869563</c:v>
                </c:pt>
                <c:pt idx="2666">
                  <c:v>-0.61828760560452733</c:v>
                </c:pt>
                <c:pt idx="2667">
                  <c:v>-0.74520428838232244</c:v>
                </c:pt>
                <c:pt idx="2668">
                  <c:v>-0.87197661328091713</c:v>
                </c:pt>
                <c:pt idx="2669">
                  <c:v>-0.99849242281413086</c:v>
                </c:pt>
                <c:pt idx="2670">
                  <c:v>-1.1246498881917044</c:v>
                </c:pt>
                <c:pt idx="2671">
                  <c:v>-1.2503455025892969</c:v>
                </c:pt>
                <c:pt idx="2672">
                  <c:v>-1.3754677036331209</c:v>
                </c:pt>
                <c:pt idx="2673">
                  <c:v>-1.4999139165016133</c:v>
                </c:pt>
                <c:pt idx="2674">
                  <c:v>-1.6235767659589677</c:v>
                </c:pt>
                <c:pt idx="2675">
                  <c:v>-1.746347638459562</c:v>
                </c:pt>
                <c:pt idx="2676">
                  <c:v>-1.8681172600923719</c:v>
                </c:pt>
                <c:pt idx="2677">
                  <c:v>-1.9887842856514144</c:v>
                </c:pt>
                <c:pt idx="2678">
                  <c:v>-2.1082456291982998</c:v>
                </c:pt>
                <c:pt idx="2679">
                  <c:v>-2.2263919850321678</c:v>
                </c:pt>
                <c:pt idx="2680">
                  <c:v>-2.3431251890444282</c:v>
                </c:pt>
                <c:pt idx="2681">
                  <c:v>-2.4583429933961338</c:v>
                </c:pt>
                <c:pt idx="2682">
                  <c:v>-2.5719405744166188</c:v>
                </c:pt>
                <c:pt idx="2683">
                  <c:v>-2.6838206538505593</c:v>
                </c:pt>
                <c:pt idx="2684">
                  <c:v>-2.7938821729914993</c:v>
                </c:pt>
                <c:pt idx="2685">
                  <c:v>-2.9020257478562148</c:v>
                </c:pt>
                <c:pt idx="2686">
                  <c:v>-3.0081529536511322</c:v>
                </c:pt>
                <c:pt idx="2687">
                  <c:v>-3.112169885398627</c:v>
                </c:pt>
                <c:pt idx="2688">
                  <c:v>-3.2139831486525199</c:v>
                </c:pt>
                <c:pt idx="2689">
                  <c:v>-3.3134995157071083</c:v>
                </c:pt>
                <c:pt idx="2690">
                  <c:v>-3.4106309045939613</c:v>
                </c:pt>
                <c:pt idx="2691">
                  <c:v>-3.5052904054509053</c:v>
                </c:pt>
                <c:pt idx="2692">
                  <c:v>-3.5973904094872036</c:v>
                </c:pt>
                <c:pt idx="2693">
                  <c:v>-3.6868426017238942</c:v>
                </c:pt>
                <c:pt idx="2694">
                  <c:v>-3.7735614066280627</c:v>
                </c:pt>
                <c:pt idx="2695">
                  <c:v>-3.8574715625072291</c:v>
                </c:pt>
                <c:pt idx="2696">
                  <c:v>-3.9384916740547276</c:v>
                </c:pt>
                <c:pt idx="2697">
                  <c:v>-4.0165436202872291</c:v>
                </c:pt>
                <c:pt idx="2698">
                  <c:v>-4.0915537961560995</c:v>
                </c:pt>
                <c:pt idx="2699">
                  <c:v>-4.1634538413443858</c:v>
                </c:pt>
                <c:pt idx="2700">
                  <c:v>-4.2321695804608312</c:v>
                </c:pt>
                <c:pt idx="2701">
                  <c:v>-4.2976360149850077</c:v>
                </c:pt>
                <c:pt idx="2702">
                  <c:v>-4.3597897223330575</c:v>
                </c:pt>
                <c:pt idx="2703">
                  <c:v>-4.4185716623250011</c:v>
                </c:pt>
                <c:pt idx="2704">
                  <c:v>-4.4739178513983999</c:v>
                </c:pt>
                <c:pt idx="2705">
                  <c:v>-4.5257746040070295</c:v>
                </c:pt>
                <c:pt idx="2706">
                  <c:v>-4.5740895092930147</c:v>
                </c:pt>
                <c:pt idx="2707">
                  <c:v>-4.6188107587922804</c:v>
                </c:pt>
                <c:pt idx="2708">
                  <c:v>-4.6598870743193155</c:v>
                </c:pt>
                <c:pt idx="2709">
                  <c:v>-4.6972794227301646</c:v>
                </c:pt>
                <c:pt idx="2710">
                  <c:v>-4.7309451030266416</c:v>
                </c:pt>
                <c:pt idx="2711">
                  <c:v>-4.7608423950893686</c:v>
                </c:pt>
                <c:pt idx="2712">
                  <c:v>-4.7869344922293644</c:v>
                </c:pt>
                <c:pt idx="2713">
                  <c:v>-4.8091903883349003</c:v>
                </c:pt>
                <c:pt idx="2714">
                  <c:v>-4.827583820142193</c:v>
                </c:pt>
                <c:pt idx="2715">
                  <c:v>-4.8420883910603356</c:v>
                </c:pt>
                <c:pt idx="2716">
                  <c:v>-4.8526817986630606</c:v>
                </c:pt>
                <c:pt idx="2717">
                  <c:v>-4.8593465561627713</c:v>
                </c:pt>
                <c:pt idx="2718">
                  <c:v>-4.8620654815792737</c:v>
                </c:pt>
                <c:pt idx="2719">
                  <c:v>-4.8608246598674363</c:v>
                </c:pt>
                <c:pt idx="2720">
                  <c:v>-4.855612358253353</c:v>
                </c:pt>
                <c:pt idx="2721">
                  <c:v>-4.8464258376297913</c:v>
                </c:pt>
                <c:pt idx="2722">
                  <c:v>-4.8332595786447756</c:v>
                </c:pt>
                <c:pt idx="2723">
                  <c:v>-4.8161135254538872</c:v>
                </c:pt>
                <c:pt idx="2724">
                  <c:v>-4.7949976750397161</c:v>
                </c:pt>
                <c:pt idx="2725">
                  <c:v>-4.7699149993987566</c:v>
                </c:pt>
                <c:pt idx="2726">
                  <c:v>-4.7408770661266084</c:v>
                </c:pt>
                <c:pt idx="2727">
                  <c:v>-4.7079029737304614</c:v>
                </c:pt>
                <c:pt idx="2728">
                  <c:v>-4.6710081611145924</c:v>
                </c:pt>
                <c:pt idx="2729">
                  <c:v>-4.6302111960867096</c:v>
                </c:pt>
                <c:pt idx="2730">
                  <c:v>-4.585534629597519</c:v>
                </c:pt>
                <c:pt idx="2731">
                  <c:v>-4.5370105469891495</c:v>
                </c:pt>
                <c:pt idx="2732">
                  <c:v>-4.4846652849231372</c:v>
                </c:pt>
                <c:pt idx="2733">
                  <c:v>-4.4285352437824175</c:v>
                </c:pt>
                <c:pt idx="2734">
                  <c:v>-4.3686642551644965</c:v>
                </c:pt>
                <c:pt idx="2735">
                  <c:v>-4.305088714951375</c:v>
                </c:pt>
                <c:pt idx="2736">
                  <c:v>-4.2378534105157373</c:v>
                </c:pt>
                <c:pt idx="2737">
                  <c:v>-4.1670071428040805</c:v>
                </c:pt>
                <c:pt idx="2738">
                  <c:v>-4.092599309423961</c:v>
                </c:pt>
                <c:pt idx="2739">
                  <c:v>-4.0146811602246766</c:v>
                </c:pt>
                <c:pt idx="2740">
                  <c:v>-3.9333109200689149</c:v>
                </c:pt>
                <c:pt idx="2741">
                  <c:v>-3.8485498093620025</c:v>
                </c:pt>
                <c:pt idx="2742">
                  <c:v>-3.7604600303944875</c:v>
                </c:pt>
                <c:pt idx="2743">
                  <c:v>-3.6691060115254159</c:v>
                </c:pt>
                <c:pt idx="2744">
                  <c:v>-3.5745594388398434</c:v>
                </c:pt>
                <c:pt idx="2745">
                  <c:v>-3.4768951326708781</c:v>
                </c:pt>
                <c:pt idx="2746">
                  <c:v>-3.3761888651121854</c:v>
                </c:pt>
                <c:pt idx="2747">
                  <c:v>-3.2725169328598587</c:v>
                </c:pt>
                <c:pt idx="2748">
                  <c:v>-3.1659561242674839</c:v>
                </c:pt>
                <c:pt idx="2749">
                  <c:v>-3.0565854952308991</c:v>
                </c:pt>
                <c:pt idx="2750">
                  <c:v>-2.9444917549024168</c:v>
                </c:pt>
                <c:pt idx="2751">
                  <c:v>-2.8297653078941525</c:v>
                </c:pt>
                <c:pt idx="2752">
                  <c:v>-2.7124965619159758</c:v>
                </c:pt>
                <c:pt idx="2753">
                  <c:v>-2.5927737461795428</c:v>
                </c:pt>
                <c:pt idx="2754">
                  <c:v>-2.4706960155297977</c:v>
                </c:pt>
                <c:pt idx="2755">
                  <c:v>-2.3463604548804433</c:v>
                </c:pt>
                <c:pt idx="2756">
                  <c:v>-2.2198654158839428</c:v>
                </c:pt>
                <c:pt idx="2757">
                  <c:v>-2.0913118828793045</c:v>
                </c:pt>
                <c:pt idx="2758">
                  <c:v>-1.9608024879925092</c:v>
                </c:pt>
                <c:pt idx="2759">
                  <c:v>-1.8284425686243653</c:v>
                </c:pt>
                <c:pt idx="2760">
                  <c:v>-1.694338816502883</c:v>
                </c:pt>
                <c:pt idx="2761">
                  <c:v>-1.5585988730223084</c:v>
                </c:pt>
                <c:pt idx="2762">
                  <c:v>-1.4213324802505924</c:v>
                </c:pt>
                <c:pt idx="2763">
                  <c:v>-1.2826515732838413</c:v>
                </c:pt>
                <c:pt idx="2764">
                  <c:v>-1.1426689424598362</c:v>
                </c:pt>
                <c:pt idx="2765">
                  <c:v>-1.0014980950825207</c:v>
                </c:pt>
                <c:pt idx="2766">
                  <c:v>-0.85925457667850935</c:v>
                </c:pt>
                <c:pt idx="2767">
                  <c:v>-0.71605490647555048</c:v>
                </c:pt>
                <c:pt idx="2768">
                  <c:v>-0.57201743131263383</c:v>
                </c:pt>
                <c:pt idx="2769">
                  <c:v>-0.4272612713058887</c:v>
                </c:pt>
                <c:pt idx="2770">
                  <c:v>-0.2819008624422033</c:v>
                </c:pt>
                <c:pt idx="2771">
                  <c:v>-0.13605991833678638</c:v>
                </c:pt>
                <c:pt idx="2772">
                  <c:v>1.0140253941820412E-2</c:v>
                </c:pt>
                <c:pt idx="2773">
                  <c:v>0.15658103496957221</c:v>
                </c:pt>
                <c:pt idx="2774">
                  <c:v>0.30314365306873969</c:v>
                </c:pt>
                <c:pt idx="2775">
                  <c:v>0.44970407306453214</c:v>
                </c:pt>
                <c:pt idx="2776">
                  <c:v>0.59613721663495944</c:v>
                </c:pt>
                <c:pt idx="2777">
                  <c:v>0.74231937467059228</c:v>
                </c:pt>
                <c:pt idx="2778">
                  <c:v>0.88812894534770459</c:v>
                </c:pt>
                <c:pt idx="2779">
                  <c:v>1.033446807065628</c:v>
                </c:pt>
                <c:pt idx="2780">
                  <c:v>1.178154866371151</c:v>
                </c:pt>
                <c:pt idx="2781">
                  <c:v>1.3221309457548327</c:v>
                </c:pt>
                <c:pt idx="2782">
                  <c:v>1.4652529437564088</c:v>
                </c:pt>
                <c:pt idx="2783">
                  <c:v>1.607401147556613</c:v>
                </c:pt>
                <c:pt idx="2784">
                  <c:v>1.7484573492723865</c:v>
                </c:pt>
                <c:pt idx="2785">
                  <c:v>1.8883001829547403</c:v>
                </c:pt>
                <c:pt idx="2786">
                  <c:v>2.0268095811007178</c:v>
                </c:pt>
                <c:pt idx="2787">
                  <c:v>2.1638692239741188</c:v>
                </c:pt>
                <c:pt idx="2788">
                  <c:v>2.2993641449776234</c:v>
                </c:pt>
                <c:pt idx="2789">
                  <c:v>2.4331740350857722</c:v>
                </c:pt>
                <c:pt idx="2790">
                  <c:v>2.5651903433870022</c:v>
                </c:pt>
                <c:pt idx="2791">
                  <c:v>2.695304276503959</c:v>
                </c:pt>
                <c:pt idx="2792">
                  <c:v>2.8234004257934116</c:v>
                </c:pt>
                <c:pt idx="2793">
                  <c:v>2.949373813723112</c:v>
                </c:pt>
                <c:pt idx="2794">
                  <c:v>3.0731161077382243</c:v>
                </c:pt>
                <c:pt idx="2795">
                  <c:v>3.194519182754171</c:v>
                </c:pt>
                <c:pt idx="2796">
                  <c:v>3.3134756980469295</c:v>
                </c:pt>
                <c:pt idx="2797">
                  <c:v>3.429887683826546</c:v>
                </c:pt>
                <c:pt idx="2798">
                  <c:v>3.5436568678639424</c:v>
                </c:pt>
                <c:pt idx="2799">
                  <c:v>3.6546801910910114</c:v>
                </c:pt>
                <c:pt idx="2800">
                  <c:v>3.7628671621566321</c:v>
                </c:pt>
                <c:pt idx="2801">
                  <c:v>3.8681246238845373</c:v>
                </c:pt>
                <c:pt idx="2802">
                  <c:v>3.9703582515394236</c:v>
                </c:pt>
                <c:pt idx="2803">
                  <c:v>4.0694826630400698</c:v>
                </c:pt>
                <c:pt idx="2804">
                  <c:v>4.165410080667546</c:v>
                </c:pt>
                <c:pt idx="2805">
                  <c:v>4.2580557724368937</c:v>
                </c:pt>
                <c:pt idx="2806">
                  <c:v>4.3473373213973243</c:v>
                </c:pt>
                <c:pt idx="2807">
                  <c:v>4.4331781697448518</c:v>
                </c:pt>
                <c:pt idx="2808">
                  <c:v>4.5155035916929682</c:v>
                </c:pt>
                <c:pt idx="2809">
                  <c:v>4.5942403305249107</c:v>
                </c:pt>
                <c:pt idx="2810">
                  <c:v>4.6693215571406839</c:v>
                </c:pt>
                <c:pt idx="2811">
                  <c:v>4.7406828747046985</c:v>
                </c:pt>
                <c:pt idx="2812">
                  <c:v>4.8082604246397063</c:v>
                </c:pt>
                <c:pt idx="2813">
                  <c:v>4.8719908551700453</c:v>
                </c:pt>
                <c:pt idx="2814">
                  <c:v>4.9318147415570044</c:v>
                </c:pt>
                <c:pt idx="2815">
                  <c:v>4.9876841339186031</c:v>
                </c:pt>
                <c:pt idx="2816">
                  <c:v>5.0395460820519107</c:v>
                </c:pt>
                <c:pt idx="2817">
                  <c:v>5.0873520145264486</c:v>
                </c:pt>
                <c:pt idx="2818">
                  <c:v>5.1310589503604058</c:v>
                </c:pt>
                <c:pt idx="2819">
                  <c:v>5.1706301968215103</c:v>
                </c:pt>
                <c:pt idx="2820">
                  <c:v>5.2060242575948132</c:v>
                </c:pt>
                <c:pt idx="2821">
                  <c:v>5.2372097917046334</c:v>
                </c:pt>
                <c:pt idx="2822">
                  <c:v>5.2641579785931949</c:v>
                </c:pt>
                <c:pt idx="2823">
                  <c:v>5.2868452896709668</c:v>
                </c:pt>
                <c:pt idx="2824">
                  <c:v>5.3052441267190584</c:v>
                </c:pt>
                <c:pt idx="2825">
                  <c:v>5.3193380266183885</c:v>
                </c:pt>
                <c:pt idx="2826">
                  <c:v>5.3291126005308467</c:v>
                </c:pt>
                <c:pt idx="2827">
                  <c:v>5.3345548233302411</c:v>
                </c:pt>
                <c:pt idx="2828">
                  <c:v>5.3356529224673777</c:v>
                </c:pt>
                <c:pt idx="2829">
                  <c:v>5.3324080530077032</c:v>
                </c:pt>
                <c:pt idx="2830">
                  <c:v>5.3248183443441066</c:v>
                </c:pt>
                <c:pt idx="2831">
                  <c:v>5.3128835079133214</c:v>
                </c:pt>
                <c:pt idx="2832">
                  <c:v>5.2966087281467074</c:v>
                </c:pt>
                <c:pt idx="2833">
                  <c:v>5.2760055074740597</c:v>
                </c:pt>
                <c:pt idx="2834">
                  <c:v>5.2510905659510092</c:v>
                </c:pt>
                <c:pt idx="2835">
                  <c:v>5.2218809219835993</c:v>
                </c:pt>
                <c:pt idx="2836">
                  <c:v>5.1883980763054449</c:v>
                </c:pt>
                <c:pt idx="2837">
                  <c:v>5.1506686895666611</c:v>
                </c:pt>
                <c:pt idx="2838">
                  <c:v>5.1087200272911755</c:v>
                </c:pt>
                <c:pt idx="2839">
                  <c:v>5.0625828775105184</c:v>
                </c:pt>
                <c:pt idx="2840">
                  <c:v>5.0122904213685313</c:v>
                </c:pt>
                <c:pt idx="2841">
                  <c:v>4.9578849995923822</c:v>
                </c:pt>
                <c:pt idx="2842">
                  <c:v>4.8994062935084042</c:v>
                </c:pt>
                <c:pt idx="2843">
                  <c:v>4.8368995236194348</c:v>
                </c:pt>
                <c:pt idx="2844">
                  <c:v>4.7704199936904788</c:v>
                </c:pt>
                <c:pt idx="2845">
                  <c:v>4.7000159676899393</c:v>
                </c:pt>
                <c:pt idx="2846">
                  <c:v>4.6257442451612878</c:v>
                </c:pt>
                <c:pt idx="2847">
                  <c:v>4.5476690513998674</c:v>
                </c:pt>
                <c:pt idx="2848">
                  <c:v>4.4658508019253462</c:v>
                </c:pt>
                <c:pt idx="2849">
                  <c:v>4.3803528461424683</c:v>
                </c:pt>
                <c:pt idx="2850">
                  <c:v>4.2912422769476253</c:v>
                </c:pt>
                <c:pt idx="2851">
                  <c:v>4.1985954376007264</c:v>
                </c:pt>
                <c:pt idx="2852">
                  <c:v>4.1024825945777836</c:v>
                </c:pt>
                <c:pt idx="2853">
                  <c:v>4.0029837062423681</c:v>
                </c:pt>
                <c:pt idx="2854">
                  <c:v>3.9001857469965304</c:v>
                </c:pt>
                <c:pt idx="2855">
                  <c:v>3.794167797440207</c:v>
                </c:pt>
                <c:pt idx="2856">
                  <c:v>3.6850168291406478</c:v>
                </c:pt>
                <c:pt idx="2857">
                  <c:v>3.5728232847956933</c:v>
                </c:pt>
                <c:pt idx="2858">
                  <c:v>3.4576776199587052</c:v>
                </c:pt>
                <c:pt idx="2859">
                  <c:v>3.3396715178562788</c:v>
                </c:pt>
                <c:pt idx="2860">
                  <c:v>3.2189029720364153</c:v>
                </c:pt>
                <c:pt idx="2861">
                  <c:v>3.0954722674536623</c:v>
                </c:pt>
                <c:pt idx="2862">
                  <c:v>2.96947992808599</c:v>
                </c:pt>
                <c:pt idx="2863">
                  <c:v>2.8410279231493583</c:v>
                </c:pt>
                <c:pt idx="2864">
                  <c:v>2.7102246615808503</c:v>
                </c:pt>
                <c:pt idx="2865">
                  <c:v>2.5771808322176883</c:v>
                </c:pt>
                <c:pt idx="2866">
                  <c:v>2.4420071858338677</c:v>
                </c:pt>
                <c:pt idx="2867">
                  <c:v>2.3048140734085898</c:v>
                </c:pt>
                <c:pt idx="2868">
                  <c:v>2.1657113795441978</c:v>
                </c:pt>
                <c:pt idx="2869">
                  <c:v>2.0248102656837021</c:v>
                </c:pt>
                <c:pt idx="2870">
                  <c:v>1.8822285241593619</c:v>
                </c:pt>
                <c:pt idx="2871">
                  <c:v>1.7380865897638309</c:v>
                </c:pt>
                <c:pt idx="2872">
                  <c:v>1.5925038178193425</c:v>
                </c:pt>
                <c:pt idx="2873">
                  <c:v>1.4455962741047774</c:v>
                </c:pt>
                <c:pt idx="2874">
                  <c:v>1.2974898116314078</c:v>
                </c:pt>
                <c:pt idx="2875">
                  <c:v>1.1483070488693519</c:v>
                </c:pt>
                <c:pt idx="2876">
                  <c:v>0.9981706813818384</c:v>
                </c:pt>
                <c:pt idx="2877">
                  <c:v>0.84720482393477936</c:v>
                </c:pt>
                <c:pt idx="2878">
                  <c:v>0.6955340029798327</c:v>
                </c:pt>
                <c:pt idx="2879">
                  <c:v>0.5432841927677885</c:v>
                </c:pt>
                <c:pt idx="2880">
                  <c:v>0.39058144429048414</c:v>
                </c:pt>
                <c:pt idx="2881">
                  <c:v>0.23755146179284373</c:v>
                </c:pt>
                <c:pt idx="2882">
                  <c:v>8.4320736254534637E-2</c:v>
                </c:pt>
                <c:pt idx="2883">
                  <c:v>-6.8983378461759504E-2</c:v>
                </c:pt>
                <c:pt idx="2884">
                  <c:v>-0.22223401826946432</c:v>
                </c:pt>
                <c:pt idx="2885">
                  <c:v>-0.37530496065728691</c:v>
                </c:pt>
                <c:pt idx="2886">
                  <c:v>-0.52806931559446624</c:v>
                </c:pt>
                <c:pt idx="2887">
                  <c:v>-0.68040060084131415</c:v>
                </c:pt>
                <c:pt idx="2888">
                  <c:v>-0.83217189744409947</c:v>
                </c:pt>
                <c:pt idx="2889">
                  <c:v>-0.9832569120820972</c:v>
                </c:pt>
                <c:pt idx="2890">
                  <c:v>-1.1335354410869471</c:v>
                </c:pt>
                <c:pt idx="2891">
                  <c:v>-1.2828794138923796</c:v>
                </c:pt>
                <c:pt idx="2892">
                  <c:v>-1.4311645810057949</c:v>
                </c:pt>
                <c:pt idx="2893">
                  <c:v>-1.5782707974892509</c:v>
                </c:pt>
                <c:pt idx="2894">
                  <c:v>-1.7240791840282117</c:v>
                </c:pt>
                <c:pt idx="2895">
                  <c:v>-1.8684670152400504</c:v>
                </c:pt>
                <c:pt idx="2896">
                  <c:v>-2.0113119381600448</c:v>
                </c:pt>
                <c:pt idx="2897">
                  <c:v>-2.1524943813250221</c:v>
                </c:pt>
                <c:pt idx="2898">
                  <c:v>-2.2918982881617964</c:v>
                </c:pt>
                <c:pt idx="2899">
                  <c:v>-2.42941148383585</c:v>
                </c:pt>
                <c:pt idx="2900">
                  <c:v>-2.5649242156907515</c:v>
                </c:pt>
                <c:pt idx="2901">
                  <c:v>-2.6983240321701638</c:v>
                </c:pt>
                <c:pt idx="2902">
                  <c:v>-2.829499932669838</c:v>
                </c:pt>
                <c:pt idx="2903">
                  <c:v>-2.9583446685069683</c:v>
                </c:pt>
                <c:pt idx="2904">
                  <c:v>-3.0847538462369304</c:v>
                </c:pt>
                <c:pt idx="2905">
                  <c:v>-3.2086212503290059</c:v>
                </c:pt>
                <c:pt idx="2906">
                  <c:v>-3.329843284028593</c:v>
                </c:pt>
                <c:pt idx="2907">
                  <c:v>-3.4483214017156762</c:v>
                </c:pt>
                <c:pt idx="2908">
                  <c:v>-3.5639596960201883</c:v>
                </c:pt>
                <c:pt idx="2909">
                  <c:v>-3.6766581827226381</c:v>
                </c:pt>
                <c:pt idx="2910">
                  <c:v>-3.7863298805071319</c:v>
                </c:pt>
                <c:pt idx="2911">
                  <c:v>-3.8928887883591674</c:v>
                </c:pt>
                <c:pt idx="2912">
                  <c:v>-3.9962434895298276</c:v>
                </c:pt>
                <c:pt idx="2913">
                  <c:v>-4.0963141734888957</c:v>
                </c:pt>
                <c:pt idx="2914">
                  <c:v>-4.1930188242040796</c:v>
                </c:pt>
                <c:pt idx="2915">
                  <c:v>-4.2862767559085508</c:v>
                </c:pt>
                <c:pt idx="2916">
                  <c:v>-4.3760091621557198</c:v>
                </c:pt>
                <c:pt idx="2917">
                  <c:v>-4.462147673474921</c:v>
                </c:pt>
                <c:pt idx="2918">
                  <c:v>-4.5446246540273405</c:v>
                </c:pt>
                <c:pt idx="2919">
                  <c:v>-4.6233686862125838</c:v>
                </c:pt>
                <c:pt idx="2920">
                  <c:v>-4.6983218932398998</c:v>
                </c:pt>
                <c:pt idx="2921">
                  <c:v>-4.7694246726422485</c:v>
                </c:pt>
                <c:pt idx="2922">
                  <c:v>-4.8366171606728647</c:v>
                </c:pt>
                <c:pt idx="2923">
                  <c:v>-4.8998493077572851</c:v>
                </c:pt>
                <c:pt idx="2924">
                  <c:v>-4.959069504584158</c:v>
                </c:pt>
                <c:pt idx="2925">
                  <c:v>-5.0142299870385871</c:v>
                </c:pt>
                <c:pt idx="2926">
                  <c:v>-5.0652860682804546</c:v>
                </c:pt>
                <c:pt idx="2927">
                  <c:v>-5.1121996448885119</c:v>
                </c:pt>
                <c:pt idx="2928">
                  <c:v>-5.154935131054474</c:v>
                </c:pt>
                <c:pt idx="2929">
                  <c:v>-5.1934590562892682</c:v>
                </c:pt>
                <c:pt idx="2930">
                  <c:v>-5.2277449839942589</c:v>
                </c:pt>
                <c:pt idx="2931">
                  <c:v>-5.257769475543582</c:v>
                </c:pt>
                <c:pt idx="2932">
                  <c:v>-5.2835101551636798</c:v>
                </c:pt>
                <c:pt idx="2933">
                  <c:v>-5.3049456368547574</c:v>
                </c:pt>
                <c:pt idx="2934">
                  <c:v>-5.3220589025382523</c:v>
                </c:pt>
                <c:pt idx="2935">
                  <c:v>-5.3348448073653287</c:v>
                </c:pt>
                <c:pt idx="2936">
                  <c:v>-5.3432935616464885</c:v>
                </c:pt>
                <c:pt idx="2937">
                  <c:v>-5.3474000667145489</c:v>
                </c:pt>
                <c:pt idx="2938">
                  <c:v>-5.347165083075363</c:v>
                </c:pt>
                <c:pt idx="2939">
                  <c:v>-5.3425958844321055</c:v>
                </c:pt>
                <c:pt idx="2940">
                  <c:v>-5.3336951218690212</c:v>
                </c:pt>
                <c:pt idx="2941">
                  <c:v>-5.3204757386259951</c:v>
                </c:pt>
                <c:pt idx="2942">
                  <c:v>-5.3029532909102679</c:v>
                </c:pt>
                <c:pt idx="2943">
                  <c:v>-5.2811486751051984</c:v>
                </c:pt>
                <c:pt idx="2944">
                  <c:v>-5.2550787218000234</c:v>
                </c:pt>
                <c:pt idx="2945">
                  <c:v>-5.2247713561601046</c:v>
                </c:pt>
                <c:pt idx="2946">
                  <c:v>-5.1902564928070305</c:v>
                </c:pt>
                <c:pt idx="2947">
                  <c:v>-5.1515652810504964</c:v>
                </c:pt>
                <c:pt idx="2948">
                  <c:v>-5.1087299497005434</c:v>
                </c:pt>
                <c:pt idx="2949">
                  <c:v>-5.0617954382423829</c:v>
                </c:pt>
                <c:pt idx="2950">
                  <c:v>-5.0108033999201966</c:v>
                </c:pt>
                <c:pt idx="2951">
                  <c:v>-4.9557967661017814</c:v>
                </c:pt>
                <c:pt idx="2952">
                  <c:v>-4.8968235941980947</c:v>
                </c:pt>
                <c:pt idx="2953">
                  <c:v>-4.8339378699987883</c:v>
                </c:pt>
                <c:pt idx="2954">
                  <c:v>-4.7671983650376752</c:v>
                </c:pt>
                <c:pt idx="2955">
                  <c:v>-4.6966636755024274</c:v>
                </c:pt>
                <c:pt idx="2956">
                  <c:v>-4.6223963648865816</c:v>
                </c:pt>
                <c:pt idx="2957">
                  <c:v>-4.5444636007838373</c:v>
                </c:pt>
                <c:pt idx="2958">
                  <c:v>-4.462932559621267</c:v>
                </c:pt>
                <c:pt idx="2959">
                  <c:v>-4.3778733046801568</c:v>
                </c:pt>
                <c:pt idx="2960">
                  <c:v>-4.2893576177378065</c:v>
                </c:pt>
                <c:pt idx="2961">
                  <c:v>-4.1974657272645945</c:v>
                </c:pt>
                <c:pt idx="2962">
                  <c:v>-4.1022744518924279</c:v>
                </c:pt>
                <c:pt idx="2963">
                  <c:v>-4.003865362208705</c:v>
                </c:pt>
                <c:pt idx="2964">
                  <c:v>-3.9023292888591548</c:v>
                </c:pt>
                <c:pt idx="2965">
                  <c:v>-3.7977491643419476</c:v>
                </c:pt>
                <c:pt idx="2966">
                  <c:v>-3.6902155641033798</c:v>
                </c:pt>
                <c:pt idx="2967">
                  <c:v>-3.5798255633428386</c:v>
                </c:pt>
                <c:pt idx="2968">
                  <c:v>-3.4666714690512763</c:v>
                </c:pt>
                <c:pt idx="2969">
                  <c:v>-3.3508475322081472</c:v>
                </c:pt>
                <c:pt idx="2970">
                  <c:v>-3.2324507269234433</c:v>
                </c:pt>
                <c:pt idx="2971">
                  <c:v>-3.1115862278770972</c:v>
                </c:pt>
                <c:pt idx="2972">
                  <c:v>-2.9883520547978994</c:v>
                </c:pt>
                <c:pt idx="2973">
                  <c:v>-2.8628548138495118</c:v>
                </c:pt>
                <c:pt idx="2974">
                  <c:v>-2.7352069956092713</c:v>
                </c:pt>
                <c:pt idx="2975">
                  <c:v>-2.6055120401968357</c:v>
                </c:pt>
                <c:pt idx="2976">
                  <c:v>-2.4738800981765627</c:v>
                </c:pt>
                <c:pt idx="2977">
                  <c:v>-2.3404235880420332</c:v>
                </c:pt>
                <c:pt idx="2978">
                  <c:v>-2.2052537164723218</c:v>
                </c:pt>
                <c:pt idx="2979">
                  <c:v>-2.0684816729123989</c:v>
                </c:pt>
                <c:pt idx="2980">
                  <c:v>-1.9302236932343302</c:v>
                </c:pt>
                <c:pt idx="2981">
                  <c:v>-1.7905970231054784</c:v>
                </c:pt>
                <c:pt idx="2982">
                  <c:v>-1.6497178491742597</c:v>
                </c:pt>
                <c:pt idx="2983">
                  <c:v>-1.5077024901562432</c:v>
                </c:pt>
                <c:pt idx="2984">
                  <c:v>-1.3646723775061051</c:v>
                </c:pt>
                <c:pt idx="2985">
                  <c:v>-1.2207498831151788</c:v>
                </c:pt>
                <c:pt idx="2986">
                  <c:v>-1.076056090209329</c:v>
                </c:pt>
                <c:pt idx="2987">
                  <c:v>-0.93071032183109248</c:v>
                </c:pt>
                <c:pt idx="2988">
                  <c:v>-0.78483006583358372</c:v>
                </c:pt>
                <c:pt idx="2989">
                  <c:v>-0.63853271104363485</c:v>
                </c:pt>
                <c:pt idx="2990">
                  <c:v>-0.49194089563280435</c:v>
                </c:pt>
                <c:pt idx="2991">
                  <c:v>-0.34517851439224512</c:v>
                </c:pt>
                <c:pt idx="2992">
                  <c:v>-0.19836699389077805</c:v>
                </c:pt>
                <c:pt idx="2993">
                  <c:v>-5.1623080878882323E-2</c:v>
                </c:pt>
                <c:pt idx="2994">
                  <c:v>9.4928081070251566E-2</c:v>
                </c:pt>
                <c:pt idx="2995">
                  <c:v>0.24116597208070362</c:v>
                </c:pt>
                <c:pt idx="2996">
                  <c:v>0.38697138169948159</c:v>
                </c:pt>
                <c:pt idx="2997">
                  <c:v>0.53222506276374038</c:v>
                </c:pt>
                <c:pt idx="2998">
                  <c:v>0.67680873351564474</c:v>
                </c:pt>
                <c:pt idx="2999">
                  <c:v>0.82060403471430055</c:v>
                </c:pt>
                <c:pt idx="3000">
                  <c:v>0.96349389255356566</c:v>
                </c:pt>
                <c:pt idx="3001">
                  <c:v>1.1053629326533343</c:v>
                </c:pt>
                <c:pt idx="3002">
                  <c:v>1.2460963357335273</c:v>
                </c:pt>
                <c:pt idx="3003">
                  <c:v>1.3855797492872377</c:v>
                </c:pt>
                <c:pt idx="3004">
                  <c:v>1.5237006267375577</c:v>
                </c:pt>
                <c:pt idx="3005">
                  <c:v>1.6603483644260979</c:v>
                </c:pt>
                <c:pt idx="3006">
                  <c:v>1.7954129764141631</c:v>
                </c:pt>
                <c:pt idx="3007">
                  <c:v>1.9287861524122516</c:v>
                </c:pt>
                <c:pt idx="3008">
                  <c:v>2.0603603946350821</c:v>
                </c:pt>
                <c:pt idx="3009">
                  <c:v>2.1900300602685978</c:v>
                </c:pt>
                <c:pt idx="3010">
                  <c:v>2.3176968043899429</c:v>
                </c:pt>
                <c:pt idx="3011">
                  <c:v>2.4432556011196667</c:v>
                </c:pt>
                <c:pt idx="3012">
                  <c:v>2.5666064081204816</c:v>
                </c:pt>
                <c:pt idx="3013">
                  <c:v>2.6876544254540979</c:v>
                </c:pt>
                <c:pt idx="3014">
                  <c:v>2.8063072308997321</c:v>
                </c:pt>
                <c:pt idx="3015">
                  <c:v>2.9224696414112317</c:v>
                </c:pt>
                <c:pt idx="3016">
                  <c:v>3.0360479036799806</c:v>
                </c:pt>
                <c:pt idx="3017">
                  <c:v>3.1469520742498558</c:v>
                </c:pt>
                <c:pt idx="3018">
                  <c:v>3.2550967229220094</c:v>
                </c:pt>
                <c:pt idx="3019">
                  <c:v>3.360401268634861</c:v>
                </c:pt>
                <c:pt idx="3020">
                  <c:v>3.4627884879809705</c:v>
                </c:pt>
                <c:pt idx="3021">
                  <c:v>3.5621793612853656</c:v>
                </c:pt>
                <c:pt idx="3022">
                  <c:v>3.6584971887251942</c:v>
                </c:pt>
                <c:pt idx="3023">
                  <c:v>3.7516698567127222</c:v>
                </c:pt>
                <c:pt idx="3024">
                  <c:v>3.8416289058060902</c:v>
                </c:pt>
                <c:pt idx="3025">
                  <c:v>3.9283048171956958</c:v>
                </c:pt>
                <c:pt idx="3026">
                  <c:v>4.01163141662916</c:v>
                </c:pt>
                <c:pt idx="3027">
                  <c:v>4.091548269122975</c:v>
                </c:pt>
                <c:pt idx="3028">
                  <c:v>4.1679982277586758</c:v>
                </c:pt>
                <c:pt idx="3029">
                  <c:v>4.24092067963005</c:v>
                </c:pt>
                <c:pt idx="3030">
                  <c:v>4.3102685860490535</c:v>
                </c:pt>
                <c:pt idx="3031">
                  <c:v>4.375996419840436</c:v>
                </c:pt>
                <c:pt idx="3032">
                  <c:v>4.4380537286894564</c:v>
                </c:pt>
                <c:pt idx="3033">
                  <c:v>4.4964021160034404</c:v>
                </c:pt>
                <c:pt idx="3034">
                  <c:v>4.5510013876675401</c:v>
                </c:pt>
                <c:pt idx="3035">
                  <c:v>4.6018130458975106</c:v>
                </c:pt>
                <c:pt idx="3036">
                  <c:v>4.6488007960306632</c:v>
                </c:pt>
                <c:pt idx="3037">
                  <c:v>4.6919390616110679</c:v>
                </c:pt>
                <c:pt idx="3038">
                  <c:v>4.7312032382109432</c:v>
                </c:pt>
                <c:pt idx="3039">
                  <c:v>4.7665651349814544</c:v>
                </c:pt>
                <c:pt idx="3040">
                  <c:v>4.7980102539900091</c:v>
                </c:pt>
                <c:pt idx="3041">
                  <c:v>4.8255224803652892</c:v>
                </c:pt>
                <c:pt idx="3042">
                  <c:v>4.8490855032338533</c:v>
                </c:pt>
                <c:pt idx="3043">
                  <c:v>4.8686928476632731</c:v>
                </c:pt>
                <c:pt idx="3044">
                  <c:v>4.8843364572399102</c:v>
                </c:pt>
                <c:pt idx="3045">
                  <c:v>4.8960120555278444</c:v>
                </c:pt>
                <c:pt idx="3046">
                  <c:v>4.9037183347549407</c:v>
                </c:pt>
                <c:pt idx="3047">
                  <c:v>4.9074604186901478</c:v>
                </c:pt>
                <c:pt idx="3048">
                  <c:v>4.9072457537394278</c:v>
                </c:pt>
                <c:pt idx="3049">
                  <c:v>4.903083663765333</c:v>
                </c:pt>
                <c:pt idx="3050">
                  <c:v>4.8949902260259384</c:v>
                </c:pt>
                <c:pt idx="3051">
                  <c:v>4.8829841929216267</c:v>
                </c:pt>
                <c:pt idx="3052">
                  <c:v>4.867085014877957</c:v>
                </c:pt>
                <c:pt idx="3053">
                  <c:v>4.8473127256512187</c:v>
                </c:pt>
                <c:pt idx="3054">
                  <c:v>4.823691279282035</c:v>
                </c:pt>
                <c:pt idx="3055">
                  <c:v>4.7962560146731459</c:v>
                </c:pt>
                <c:pt idx="3056">
                  <c:v>4.7650370972918124</c:v>
                </c:pt>
                <c:pt idx="3057">
                  <c:v>4.730068815349167</c:v>
                </c:pt>
                <c:pt idx="3058">
                  <c:v>4.6913907088500775</c:v>
                </c:pt>
                <c:pt idx="3059">
                  <c:v>4.6490481851386081</c:v>
                </c:pt>
                <c:pt idx="3060">
                  <c:v>4.603081345262547</c:v>
                </c:pt>
                <c:pt idx="3061">
                  <c:v>4.5535398616262848</c:v>
                </c:pt>
                <c:pt idx="3062">
                  <c:v>4.5004752624151996</c:v>
                </c:pt>
                <c:pt idx="3063">
                  <c:v>4.4439436231870211</c:v>
                </c:pt>
                <c:pt idx="3064">
                  <c:v>4.3839961260899152</c:v>
                </c:pt>
                <c:pt idx="3065">
                  <c:v>4.3206941862609334</c:v>
                </c:pt>
                <c:pt idx="3066">
                  <c:v>4.254100313607907</c:v>
                </c:pt>
                <c:pt idx="3067">
                  <c:v>4.1842773258491262</c:v>
                </c:pt>
                <c:pt idx="3068">
                  <c:v>4.1112881620716566</c:v>
                </c:pt>
                <c:pt idx="3069">
                  <c:v>4.0352074836209511</c:v>
                </c:pt>
                <c:pt idx="3070">
                  <c:v>3.9561056478982688</c:v>
                </c:pt>
                <c:pt idx="3071">
                  <c:v>3.8740532444662055</c:v>
                </c:pt>
                <c:pt idx="3072">
                  <c:v>3.7891249157648503</c:v>
                </c:pt>
                <c:pt idx="3073">
                  <c:v>3.701400133325834</c:v>
                </c:pt>
                <c:pt idx="3074">
                  <c:v>3.6109620301240839</c:v>
                </c:pt>
                <c:pt idx="3075">
                  <c:v>3.5178924156061502</c:v>
                </c:pt>
                <c:pt idx="3076">
                  <c:v>3.4222758956165427</c:v>
                </c:pt>
                <c:pt idx="3077">
                  <c:v>3.3242004876443771</c:v>
                </c:pt>
                <c:pt idx="3078">
                  <c:v>3.2237530052077266</c:v>
                </c:pt>
                <c:pt idx="3079">
                  <c:v>3.1210219167446152</c:v>
                </c:pt>
                <c:pt idx="3080">
                  <c:v>3.0160961593623981</c:v>
                </c:pt>
                <c:pt idx="3081">
                  <c:v>2.9090718503971349</c:v>
                </c:pt>
                <c:pt idx="3082">
                  <c:v>2.8000404155154697</c:v>
                </c:pt>
                <c:pt idx="3083">
                  <c:v>2.6890967364277141</c:v>
                </c:pt>
                <c:pt idx="3084">
                  <c:v>2.5763436462092018</c:v>
                </c:pt>
                <c:pt idx="3085">
                  <c:v>2.4618747596244046</c:v>
                </c:pt>
                <c:pt idx="3086">
                  <c:v>2.3457900040753219</c:v>
                </c:pt>
                <c:pt idx="3087">
                  <c:v>2.2281944675913228</c:v>
                </c:pt>
                <c:pt idx="3088">
                  <c:v>2.1091871233927804</c:v>
                </c:pt>
                <c:pt idx="3089">
                  <c:v>1.988867535960444</c:v>
                </c:pt>
                <c:pt idx="3090">
                  <c:v>1.8673366354033198</c:v>
                </c:pt>
                <c:pt idx="3091">
                  <c:v>1.7447021914806045</c:v>
                </c:pt>
                <c:pt idx="3092">
                  <c:v>1.6210634560235342</c:v>
                </c:pt>
                <c:pt idx="3093">
                  <c:v>1.4965269036257556</c:v>
                </c:pt>
                <c:pt idx="3094">
                  <c:v>1.3712035302883727</c:v>
                </c:pt>
                <c:pt idx="3095">
                  <c:v>1.2451939205752691</c:v>
                </c:pt>
                <c:pt idx="3096">
                  <c:v>1.1186040119000105</c:v>
                </c:pt>
                <c:pt idx="3097">
                  <c:v>0.9915406567496623</c:v>
                </c:pt>
                <c:pt idx="3098">
                  <c:v>0.86410814902830568</c:v>
                </c:pt>
                <c:pt idx="3099">
                  <c:v>0.73640942606725379</c:v>
                </c:pt>
                <c:pt idx="3100">
                  <c:v>0.60855114105080743</c:v>
                </c:pt>
                <c:pt idx="3101">
                  <c:v>0.48063963647310193</c:v>
                </c:pt>
                <c:pt idx="3102">
                  <c:v>0.35277888672755131</c:v>
                </c:pt>
                <c:pt idx="3103">
                  <c:v>0.22507170189920961</c:v>
                </c:pt>
                <c:pt idx="3104">
                  <c:v>9.7624722431765856E-2</c:v>
                </c:pt>
                <c:pt idx="3105">
                  <c:v>-2.9455737904569682E-2</c:v>
                </c:pt>
                <c:pt idx="3106">
                  <c:v>-0.1560659045859111</c:v>
                </c:pt>
                <c:pt idx="3107">
                  <c:v>-0.28210499608126</c:v>
                </c:pt>
                <c:pt idx="3108">
                  <c:v>-0.40747527986337156</c:v>
                </c:pt>
                <c:pt idx="3109">
                  <c:v>-0.53208031604594919</c:v>
                </c:pt>
                <c:pt idx="3110">
                  <c:v>-0.65581958762927495</c:v>
                </c:pt>
                <c:pt idx="3111">
                  <c:v>-0.77859247067987292</c:v>
                </c:pt>
                <c:pt idx="3112">
                  <c:v>-0.90030193548823989</c:v>
                </c:pt>
                <c:pt idx="3113">
                  <c:v>-1.0208567333654539</c:v>
                </c:pt>
                <c:pt idx="3114">
                  <c:v>-1.1401582941131205</c:v>
                </c:pt>
                <c:pt idx="3115">
                  <c:v>-1.2581137195910885</c:v>
                </c:pt>
                <c:pt idx="3116">
                  <c:v>-1.374632441454428</c:v>
                </c:pt>
                <c:pt idx="3117">
                  <c:v>-1.4896248460244981</c:v>
                </c:pt>
                <c:pt idx="3118">
                  <c:v>-1.6030032464290429</c:v>
                </c:pt>
                <c:pt idx="3119">
                  <c:v>-1.7146808087914276</c:v>
                </c:pt>
                <c:pt idx="3120">
                  <c:v>-1.824572883308665</c:v>
                </c:pt>
                <c:pt idx="3121">
                  <c:v>-1.9325973855184653</c:v>
                </c:pt>
                <c:pt idx="3122">
                  <c:v>-2.0386736183972061</c:v>
                </c:pt>
                <c:pt idx="3123">
                  <c:v>-2.142722149639039</c:v>
                </c:pt>
                <c:pt idx="3124">
                  <c:v>-2.2446661156358312</c:v>
                </c:pt>
                <c:pt idx="3125">
                  <c:v>-2.3444313225408355</c:v>
                </c:pt>
                <c:pt idx="3126">
                  <c:v>-2.4419448844334761</c:v>
                </c:pt>
                <c:pt idx="3127">
                  <c:v>-2.5371362439377489</c:v>
                </c:pt>
                <c:pt idx="3128">
                  <c:v>-2.6299362711289289</c:v>
                </c:pt>
                <c:pt idx="3129">
                  <c:v>-2.72027826745316</c:v>
                </c:pt>
                <c:pt idx="3130">
                  <c:v>-2.8081033695395883</c:v>
                </c:pt>
                <c:pt idx="3131">
                  <c:v>-2.8933465307238877</c:v>
                </c:pt>
                <c:pt idx="3132">
                  <c:v>-2.9759481454367123</c:v>
                </c:pt>
                <c:pt idx="3133">
                  <c:v>-3.0558542675094538</c:v>
                </c:pt>
                <c:pt idx="3134">
                  <c:v>-3.1330137045407054</c:v>
                </c:pt>
                <c:pt idx="3135">
                  <c:v>-3.2073728380427697</c:v>
                </c:pt>
                <c:pt idx="3136">
                  <c:v>-3.2788797723750833</c:v>
                </c:pt>
                <c:pt idx="3137">
                  <c:v>-3.3474866729541919</c:v>
                </c:pt>
                <c:pt idx="3138">
                  <c:v>-3.4131504275182132</c:v>
                </c:pt>
                <c:pt idx="3139">
                  <c:v>-3.4758329396756227</c:v>
                </c:pt>
                <c:pt idx="3140">
                  <c:v>-3.5354995949396373</c:v>
                </c:pt>
                <c:pt idx="3141">
                  <c:v>-3.5921140642177285</c:v>
                </c:pt>
                <c:pt idx="3142">
                  <c:v>-3.6456423772771007</c:v>
                </c:pt>
                <c:pt idx="3143">
                  <c:v>-3.6960551464514912</c:v>
                </c:pt>
                <c:pt idx="3144">
                  <c:v>-3.7433265918960359</c:v>
                </c:pt>
                <c:pt idx="3145">
                  <c:v>-3.7874297854807937</c:v>
                </c:pt>
                <c:pt idx="3146">
                  <c:v>-3.8283410122283295</c:v>
                </c:pt>
                <c:pt idx="3147">
                  <c:v>-3.8660421226858444</c:v>
                </c:pt>
                <c:pt idx="3148">
                  <c:v>-3.9005180395717947</c:v>
                </c:pt>
                <c:pt idx="3149">
                  <c:v>-3.9317499618057945</c:v>
                </c:pt>
                <c:pt idx="3150">
                  <c:v>-3.9597323630710388</c:v>
                </c:pt>
                <c:pt idx="3151">
                  <c:v>-3.9844608877805054</c:v>
                </c:pt>
                <c:pt idx="3152">
                  <c:v>-4.0059258734530321</c:v>
                </c:pt>
                <c:pt idx="3153">
                  <c:v>-4.0241292910001656</c:v>
                </c:pt>
                <c:pt idx="3154">
                  <c:v>-4.0390708513449978</c:v>
                </c:pt>
                <c:pt idx="3155">
                  <c:v>-4.0507514596152747</c:v>
                </c:pt>
                <c:pt idx="3156">
                  <c:v>-4.0591736827917666</c:v>
                </c:pt>
                <c:pt idx="3157">
                  <c:v>-4.0643502262063498</c:v>
                </c:pt>
                <c:pt idx="3158">
                  <c:v>-4.0662941493708038</c:v>
                </c:pt>
                <c:pt idx="3159">
                  <c:v>-4.0650142701661736</c:v>
                </c:pt>
                <c:pt idx="3160">
                  <c:v>-4.0605324074879183</c:v>
                </c:pt>
                <c:pt idx="3161">
                  <c:v>-4.0528680354038107</c:v>
                </c:pt>
                <c:pt idx="3162">
                  <c:v>-4.0420396688441844</c:v>
                </c:pt>
                <c:pt idx="3163">
                  <c:v>-4.0280748610744874</c:v>
                </c:pt>
                <c:pt idx="3164">
                  <c:v>-4.0109987526123616</c:v>
                </c:pt>
                <c:pt idx="3165">
                  <c:v>-3.9908393998689826</c:v>
                </c:pt>
                <c:pt idx="3166">
                  <c:v>-3.9676269318930966</c:v>
                </c:pt>
                <c:pt idx="3167">
                  <c:v>-3.9413969822133583</c:v>
                </c:pt>
                <c:pt idx="3168">
                  <c:v>-3.9121865498371453</c:v>
                </c:pt>
                <c:pt idx="3169">
                  <c:v>-3.8800335249403743</c:v>
                </c:pt>
                <c:pt idx="3170">
                  <c:v>-3.8449815366727917</c:v>
                </c:pt>
                <c:pt idx="3171">
                  <c:v>-3.8070758477949966</c:v>
                </c:pt>
                <c:pt idx="3172">
                  <c:v>-3.7663613515019603</c:v>
                </c:pt>
                <c:pt idx="3173">
                  <c:v>-3.7228824317454636</c:v>
                </c:pt>
                <c:pt idx="3174">
                  <c:v>-3.6766862763049826</c:v>
                </c:pt>
                <c:pt idx="3175">
                  <c:v>-3.6278303186070335</c:v>
                </c:pt>
                <c:pt idx="3176">
                  <c:v>-3.576365657815272</c:v>
                </c:pt>
                <c:pt idx="3177">
                  <c:v>-3.5223463345649746</c:v>
                </c:pt>
                <c:pt idx="3178">
                  <c:v>-3.4658304407556684</c:v>
                </c:pt>
                <c:pt idx="3179">
                  <c:v>-3.4068807170450652</c:v>
                </c:pt>
                <c:pt idx="3180">
                  <c:v>-3.3455533623862759</c:v>
                </c:pt>
                <c:pt idx="3181">
                  <c:v>-3.281912896092988</c:v>
                </c:pt>
                <c:pt idx="3182">
                  <c:v>-3.2160244279314938</c:v>
                </c:pt>
                <c:pt idx="3183">
                  <c:v>-3.1479563366484657</c:v>
                </c:pt>
                <c:pt idx="3184">
                  <c:v>-3.0777708174071496</c:v>
                </c:pt>
                <c:pt idx="3185">
                  <c:v>-3.0055389976961435</c:v>
                </c:pt>
                <c:pt idx="3186">
                  <c:v>-2.93133178992503</c:v>
                </c:pt>
                <c:pt idx="3187">
                  <c:v>-2.855219096588459</c:v>
                </c:pt>
                <c:pt idx="3188">
                  <c:v>-2.7772696172680722</c:v>
                </c:pt>
                <c:pt idx="3189">
                  <c:v>-2.6975624442900554</c:v>
                </c:pt>
                <c:pt idx="3190">
                  <c:v>-2.6161710326202465</c:v>
                </c:pt>
                <c:pt idx="3191">
                  <c:v>-2.5331677333999125</c:v>
                </c:pt>
                <c:pt idx="3192">
                  <c:v>-2.4486276134272704</c:v>
                </c:pt>
                <c:pt idx="3193">
                  <c:v>-2.3626292314720811</c:v>
                </c:pt>
                <c:pt idx="3194">
                  <c:v>-2.2752534720632651</c:v>
                </c:pt>
                <c:pt idx="3195">
                  <c:v>-2.1865785632858721</c:v>
                </c:pt>
                <c:pt idx="3196">
                  <c:v>-2.0966842008057149</c:v>
                </c:pt>
                <c:pt idx="3197">
                  <c:v>-2.0056521685394855</c:v>
                </c:pt>
                <c:pt idx="3198">
                  <c:v>-1.9135617297816754</c:v>
                </c:pt>
                <c:pt idx="3199">
                  <c:v>-1.8204924941500467</c:v>
                </c:pt>
                <c:pt idx="3200">
                  <c:v>-1.7265232406928168</c:v>
                </c:pt>
                <c:pt idx="3201">
                  <c:v>-1.6317386400992828</c:v>
                </c:pt>
                <c:pt idx="3202">
                  <c:v>-1.5362173947353912</c:v>
                </c:pt>
                <c:pt idx="3203">
                  <c:v>-1.4400403995603075</c:v>
                </c:pt>
                <c:pt idx="3204">
                  <c:v>-1.3432952519074686</c:v>
                </c:pt>
                <c:pt idx="3205">
                  <c:v>-1.2460590975101389</c:v>
                </c:pt>
                <c:pt idx="3206">
                  <c:v>-1.1484141783755812</c:v>
                </c:pt>
                <c:pt idx="3207">
                  <c:v>-1.0504466989093211</c:v>
                </c:pt>
                <c:pt idx="3208">
                  <c:v>-0.95223556980188329</c:v>
                </c:pt>
                <c:pt idx="3209">
                  <c:v>-0.8538591345906098</c:v>
                </c:pt>
                <c:pt idx="3210">
                  <c:v>-0.75539596566902611</c:v>
                </c:pt>
                <c:pt idx="3211">
                  <c:v>-0.65693036107619474</c:v>
                </c:pt>
                <c:pt idx="3212">
                  <c:v>-0.55853701078964246</c:v>
                </c:pt>
                <c:pt idx="3213">
                  <c:v>-0.46029676236527273</c:v>
                </c:pt>
                <c:pt idx="3214">
                  <c:v>-0.36229394558666161</c:v>
                </c:pt>
                <c:pt idx="3215">
                  <c:v>-0.2646014666506929</c:v>
                </c:pt>
                <c:pt idx="3216">
                  <c:v>-0.16729660048587028</c:v>
                </c:pt>
                <c:pt idx="3217">
                  <c:v>-7.0456581977999005E-2</c:v>
                </c:pt>
                <c:pt idx="3218">
                  <c:v>2.5844837741374263E-2</c:v>
                </c:pt>
                <c:pt idx="3219">
                  <c:v>0.12153615842810367</c:v>
                </c:pt>
                <c:pt idx="3220">
                  <c:v>0.2165430265626358</c:v>
                </c:pt>
                <c:pt idx="3221">
                  <c:v>0.31079222930703138</c:v>
                </c:pt>
                <c:pt idx="3222">
                  <c:v>0.40421371851336818</c:v>
                </c:pt>
                <c:pt idx="3223">
                  <c:v>0.49673937274740443</c:v>
                </c:pt>
                <c:pt idx="3224">
                  <c:v>0.58829796768971465</c:v>
                </c:pt>
                <c:pt idx="3225">
                  <c:v>0.67881929752293824</c:v>
                </c:pt>
                <c:pt idx="3226">
                  <c:v>0.76823635118392197</c:v>
                </c:pt>
                <c:pt idx="3227">
                  <c:v>0.85648572914806231</c:v>
                </c:pt>
                <c:pt idx="3228">
                  <c:v>0.94350766187627477</c:v>
                </c:pt>
                <c:pt idx="3229">
                  <c:v>1.029244215321961</c:v>
                </c:pt>
                <c:pt idx="3230">
                  <c:v>1.1136338825199201</c:v>
                </c:pt>
                <c:pt idx="3231">
                  <c:v>1.1966155146207234</c:v>
                </c:pt>
                <c:pt idx="3232">
                  <c:v>1.2781319824547532</c:v>
                </c:pt>
                <c:pt idx="3233">
                  <c:v>1.3581323233249525</c:v>
                </c:pt>
                <c:pt idx="3234">
                  <c:v>1.4365585981049065</c:v>
                </c:pt>
                <c:pt idx="3235">
                  <c:v>1.513358844104939</c:v>
                </c:pt>
                <c:pt idx="3236">
                  <c:v>1.5884836918203591</c:v>
                </c:pt>
                <c:pt idx="3237">
                  <c:v>1.6618849485664571</c:v>
                </c:pt>
                <c:pt idx="3238">
                  <c:v>1.7335165291768513</c:v>
                </c:pt>
                <c:pt idx="3239">
                  <c:v>1.8033333405872796</c:v>
                </c:pt>
                <c:pt idx="3240">
                  <c:v>1.8712925711851556</c:v>
                </c:pt>
                <c:pt idx="3241">
                  <c:v>1.9373540302672925</c:v>
                </c:pt>
                <c:pt idx="3242">
                  <c:v>2.0014789282898779</c:v>
                </c:pt>
                <c:pt idx="3243">
                  <c:v>2.0636297123019971</c:v>
                </c:pt>
                <c:pt idx="3244">
                  <c:v>2.123771328124251</c:v>
                </c:pt>
                <c:pt idx="3245">
                  <c:v>2.1818712796978743</c:v>
                </c:pt>
                <c:pt idx="3246">
                  <c:v>2.2378982256625273</c:v>
                </c:pt>
                <c:pt idx="3247">
                  <c:v>2.2918229585566934</c:v>
                </c:pt>
                <c:pt idx="3248">
                  <c:v>2.3436174625173893</c:v>
                </c:pt>
                <c:pt idx="3249">
                  <c:v>2.3932558762442726</c:v>
                </c:pt>
                <c:pt idx="3250">
                  <c:v>2.4407198561486094</c:v>
                </c:pt>
                <c:pt idx="3251">
                  <c:v>2.4859845175466804</c:v>
                </c:pt>
                <c:pt idx="3252">
                  <c:v>2.5290300190909241</c:v>
                </c:pt>
                <c:pt idx="3253">
                  <c:v>2.5698417415316475</c:v>
                </c:pt>
                <c:pt idx="3254">
                  <c:v>2.6084073429909047</c:v>
                </c:pt>
                <c:pt idx="3255">
                  <c:v>2.6447115405080037</c:v>
                </c:pt>
                <c:pt idx="3256">
                  <c:v>2.6787402209007487</c:v>
                </c:pt>
                <c:pt idx="3257">
                  <c:v>2.7104827414706412</c:v>
                </c:pt>
                <c:pt idx="3258">
                  <c:v>2.7399325543669608</c:v>
                </c:pt>
                <c:pt idx="3259">
                  <c:v>2.7670874638755967</c:v>
                </c:pt>
                <c:pt idx="3260">
                  <c:v>2.7919480568711617</c:v>
                </c:pt>
                <c:pt idx="3261">
                  <c:v>2.8145124714355529</c:v>
                </c:pt>
                <c:pt idx="3262">
                  <c:v>2.8347804361998956</c:v>
                </c:pt>
                <c:pt idx="3263">
                  <c:v>2.8527554607076748</c:v>
                </c:pt>
                <c:pt idx="3264">
                  <c:v>2.8684438281398443</c:v>
                </c:pt>
                <c:pt idx="3265">
                  <c:v>2.8818498075237238</c:v>
                </c:pt>
                <c:pt idx="3266">
                  <c:v>2.8929799843633952</c:v>
                </c:pt>
                <c:pt idx="3267">
                  <c:v>2.9018455831115366</c:v>
                </c:pt>
                <c:pt idx="3268">
                  <c:v>2.9084599448527015</c:v>
                </c:pt>
                <c:pt idx="3269">
                  <c:v>2.9128317033353315</c:v>
                </c:pt>
                <c:pt idx="3270">
                  <c:v>2.914981756529087</c:v>
                </c:pt>
                <c:pt idx="3271">
                  <c:v>2.9149311366055399</c:v>
                </c:pt>
                <c:pt idx="3272">
                  <c:v>2.9126945073737907</c:v>
                </c:pt>
                <c:pt idx="3273">
                  <c:v>2.9082970806963977</c:v>
                </c:pt>
                <c:pt idx="3274">
                  <c:v>2.901760700330259</c:v>
                </c:pt>
                <c:pt idx="3275">
                  <c:v>2.8931072744570168</c:v>
                </c:pt>
                <c:pt idx="3276">
                  <c:v>2.8823592228051567</c:v>
                </c:pt>
                <c:pt idx="3277">
                  <c:v>2.8695479337784557</c:v>
                </c:pt>
                <c:pt idx="3278">
                  <c:v>2.854703962090352</c:v>
                </c:pt>
                <c:pt idx="3279">
                  <c:v>2.8378524159521312</c:v>
                </c:pt>
                <c:pt idx="3280">
                  <c:v>2.819030183926432</c:v>
                </c:pt>
                <c:pt idx="3281">
                  <c:v>2.7982705745184187</c:v>
                </c:pt>
                <c:pt idx="3282">
                  <c:v>2.7756046885382069</c:v>
                </c:pt>
                <c:pt idx="3283">
                  <c:v>2.7510714044974836</c:v>
                </c:pt>
                <c:pt idx="3284">
                  <c:v>2.7247059167139112</c:v>
                </c:pt>
                <c:pt idx="3285">
                  <c:v>2.6965450544134382</c:v>
                </c:pt>
                <c:pt idx="3286">
                  <c:v>2.6666264302180167</c:v>
                </c:pt>
                <c:pt idx="3287">
                  <c:v>2.6349918650220103</c:v>
                </c:pt>
                <c:pt idx="3288">
                  <c:v>2.6016832433219355</c:v>
                </c:pt>
                <c:pt idx="3289">
                  <c:v>2.5667420345391854</c:v>
                </c:pt>
                <c:pt idx="3290">
                  <c:v>2.5302141377641543</c:v>
                </c:pt>
                <c:pt idx="3291">
                  <c:v>2.4921457746404365</c:v>
                </c:pt>
                <c:pt idx="3292">
                  <c:v>2.4525814857451893</c:v>
                </c:pt>
                <c:pt idx="3293">
                  <c:v>2.4115639917779275</c:v>
                </c:pt>
                <c:pt idx="3294">
                  <c:v>2.3691375088060878</c:v>
                </c:pt>
                <c:pt idx="3295">
                  <c:v>2.3253551935643912</c:v>
                </c:pt>
                <c:pt idx="3296">
                  <c:v>2.2802625683265965</c:v>
                </c:pt>
                <c:pt idx="3297">
                  <c:v>2.2339068027178057</c:v>
                </c:pt>
                <c:pt idx="3298">
                  <c:v>2.186337830874622</c:v>
                </c:pt>
                <c:pt idx="3299">
                  <c:v>2.1376089575884163</c:v>
                </c:pt>
                <c:pt idx="3300">
                  <c:v>2.0877656777644344</c:v>
                </c:pt>
                <c:pt idx="3301">
                  <c:v>2.0368605496712338</c:v>
                </c:pt>
                <c:pt idx="3302">
                  <c:v>1.9849454774675179</c:v>
                </c:pt>
                <c:pt idx="3303">
                  <c:v>1.9320744034024133</c:v>
                </c:pt>
                <c:pt idx="3304">
                  <c:v>1.8782938701475971</c:v>
                </c:pt>
                <c:pt idx="3305">
                  <c:v>1.8236581528106182</c:v>
                </c:pt>
                <c:pt idx="3306">
                  <c:v>1.7682201288259614</c:v>
                </c:pt>
                <c:pt idx="3307">
                  <c:v>1.71203050158937</c:v>
                </c:pt>
                <c:pt idx="3308">
                  <c:v>1.6551376270843199</c:v>
                </c:pt>
                <c:pt idx="3309">
                  <c:v>1.5975991302994743</c:v>
                </c:pt>
                <c:pt idx="3310">
                  <c:v>1.539465896997162</c:v>
                </c:pt>
                <c:pt idx="3311">
                  <c:v>1.4807866302145924</c:v>
                </c:pt>
                <c:pt idx="3312">
                  <c:v>1.4216116937782364</c:v>
                </c:pt>
                <c:pt idx="3313">
                  <c:v>1.3619939136956887</c:v>
                </c:pt>
                <c:pt idx="3314">
                  <c:v>1.3019874380384433</c:v>
                </c:pt>
                <c:pt idx="3315">
                  <c:v>1.2416427818260225</c:v>
                </c:pt>
                <c:pt idx="3316">
                  <c:v>1.1810109791022527</c:v>
                </c:pt>
                <c:pt idx="3317">
                  <c:v>1.120144232592875</c:v>
                </c:pt>
                <c:pt idx="3318">
                  <c:v>1.0590913347267938</c:v>
                </c:pt>
                <c:pt idx="3319">
                  <c:v>0.99790056535243432</c:v>
                </c:pt>
                <c:pt idx="3320">
                  <c:v>0.93661854646120679</c:v>
                </c:pt>
                <c:pt idx="3321">
                  <c:v>0.87529699682790607</c:v>
                </c:pt>
                <c:pt idx="3322">
                  <c:v>0.81398090525710487</c:v>
                </c:pt>
                <c:pt idx="3323">
                  <c:v>0.75271672545777346</c:v>
                </c:pt>
                <c:pt idx="3324">
                  <c:v>0.69155692049569462</c:v>
                </c:pt>
                <c:pt idx="3325">
                  <c:v>0.63054284416851736</c:v>
                </c:pt>
                <c:pt idx="3326">
                  <c:v>0.56972032487245883</c:v>
                </c:pt>
                <c:pt idx="3327">
                  <c:v>0.50913856832541948</c:v>
                </c:pt>
                <c:pt idx="3328">
                  <c:v>0.44883893862239616</c:v>
                </c:pt>
                <c:pt idx="3329">
                  <c:v>0.38886172249851625</c:v>
                </c:pt>
                <c:pt idx="3330">
                  <c:v>0.32924696353420024</c:v>
                </c:pt>
                <c:pt idx="3331">
                  <c:v>0.27003999759646868</c:v>
                </c:pt>
                <c:pt idx="3332">
                  <c:v>0.21127615820149961</c:v>
                </c:pt>
                <c:pt idx="3333">
                  <c:v>0.15299658160230073</c:v>
                </c:pt>
                <c:pt idx="3334">
                  <c:v>9.5245571224834277E-2</c:v>
                </c:pt>
                <c:pt idx="3335">
                  <c:v>3.8055731939110479E-2</c:v>
                </c:pt>
                <c:pt idx="3336">
                  <c:v>-1.8536197277898177E-2</c:v>
                </c:pt>
                <c:pt idx="3337">
                  <c:v>-7.4493711553925063E-2</c:v>
                </c:pt>
                <c:pt idx="3338">
                  <c:v>-0.12978394309203201</c:v>
                </c:pt>
                <c:pt idx="3339">
                  <c:v>-0.18437638742617554</c:v>
                </c:pt>
                <c:pt idx="3340">
                  <c:v>-0.23823775828430155</c:v>
                </c:pt>
                <c:pt idx="3341">
                  <c:v>-0.29133594051602146</c:v>
                </c:pt>
                <c:pt idx="3342">
                  <c:v>-0.34364197305738409</c:v>
                </c:pt>
                <c:pt idx="3343">
                  <c:v>-0.39512876993774576</c:v>
                </c:pt>
                <c:pt idx="3344">
                  <c:v>-0.44576604973149192</c:v>
                </c:pt>
                <c:pt idx="3345">
                  <c:v>-0.49552441610443115</c:v>
                </c:pt>
                <c:pt idx="3346">
                  <c:v>-0.54437749337447661</c:v>
                </c:pt>
                <c:pt idx="3347">
                  <c:v>-0.59230230279405383</c:v>
                </c:pt>
                <c:pt idx="3348">
                  <c:v>-0.63927924072535225</c:v>
                </c:pt>
                <c:pt idx="3349">
                  <c:v>-0.68529024414602624</c:v>
                </c:pt>
                <c:pt idx="3350">
                  <c:v>-0.73031334254660185</c:v>
                </c:pt>
                <c:pt idx="3351">
                  <c:v>-0.7743265496231746</c:v>
                </c:pt>
                <c:pt idx="3352">
                  <c:v>-0.81731148588857094</c:v>
                </c:pt>
                <c:pt idx="3353">
                  <c:v>-0.85925548693940523</c:v>
                </c:pt>
                <c:pt idx="3354">
                  <c:v>-0.9001384224944815</c:v>
                </c:pt>
                <c:pt idx="3355">
                  <c:v>-0.93994561170476154</c:v>
                </c:pt>
                <c:pt idx="3356">
                  <c:v>-0.97866440288632206</c:v>
                </c:pt>
                <c:pt idx="3357">
                  <c:v>-1.0162827207177358</c:v>
                </c:pt>
                <c:pt idx="3358">
                  <c:v>-1.0527899611144913</c:v>
                </c:pt>
                <c:pt idx="3359">
                  <c:v>-1.0881758406383348</c:v>
                </c:pt>
                <c:pt idx="3360">
                  <c:v>-1.1224316513562977</c:v>
                </c:pt>
                <c:pt idx="3361">
                  <c:v>-1.1555505665266101</c:v>
                </c:pt>
                <c:pt idx="3362">
                  <c:v>-1.1875263878282387</c:v>
                </c:pt>
                <c:pt idx="3363">
                  <c:v>-1.2183533485586084</c:v>
                </c:pt>
                <c:pt idx="3364">
                  <c:v>-1.2480273443928631</c:v>
                </c:pt>
                <c:pt idx="3365">
                  <c:v>-1.2765459621607018</c:v>
                </c:pt>
                <c:pt idx="3366">
                  <c:v>-1.3039070467296845</c:v>
                </c:pt>
                <c:pt idx="3367">
                  <c:v>-1.3301096514179862</c:v>
                </c:pt>
                <c:pt idx="3368">
                  <c:v>-1.3551530678416135</c:v>
                </c:pt>
                <c:pt idx="3369">
                  <c:v>-1.3790377619887637</c:v>
                </c:pt>
                <c:pt idx="3370">
                  <c:v>-1.4017707114683029</c:v>
                </c:pt>
                <c:pt idx="3371">
                  <c:v>-1.423351321817059</c:v>
                </c:pt>
                <c:pt idx="3372">
                  <c:v>-1.4437829870842569</c:v>
                </c:pt>
                <c:pt idx="3373">
                  <c:v>-1.4630732458087592</c:v>
                </c:pt>
                <c:pt idx="3374">
                  <c:v>-1.4812308145933406</c:v>
                </c:pt>
                <c:pt idx="3375">
                  <c:v>-1.4982603490568109</c:v>
                </c:pt>
                <c:pt idx="3376">
                  <c:v>-1.5141665352277247</c:v>
                </c:pt>
                <c:pt idx="3377">
                  <c:v>-1.5289563719276076</c:v>
                </c:pt>
                <c:pt idx="3378">
                  <c:v>-1.5426397779756797</c:v>
                </c:pt>
                <c:pt idx="3379">
                  <c:v>-1.5552298334984562</c:v>
                </c:pt>
                <c:pt idx="3380">
                  <c:v>-1.5667411955973503</c:v>
                </c:pt>
                <c:pt idx="3381">
                  <c:v>-1.5771848533926311</c:v>
                </c:pt>
                <c:pt idx="3382">
                  <c:v>-1.586572155012981</c:v>
                </c:pt>
                <c:pt idx="3383">
                  <c:v>-1.5949169868408817</c:v>
                </c:pt>
                <c:pt idx="3384">
                  <c:v>-1.6022347563648023</c:v>
                </c:pt>
                <c:pt idx="3385">
                  <c:v>-1.6085375957697963</c:v>
                </c:pt>
                <c:pt idx="3386">
                  <c:v>-1.6138386852118642</c:v>
                </c:pt>
                <c:pt idx="3387">
                  <c:v>-1.6181545692033035</c:v>
                </c:pt>
                <c:pt idx="3388">
                  <c:v>-1.6215026294842447</c:v>
                </c:pt>
                <c:pt idx="3389">
                  <c:v>-1.6238942575224073</c:v>
                </c:pt>
                <c:pt idx="3390">
                  <c:v>-1.6253518238201308</c:v>
                </c:pt>
                <c:pt idx="3391">
                  <c:v>-1.6258965469290672</c:v>
                </c:pt>
                <c:pt idx="3392">
                  <c:v>-1.6255419912040281</c:v>
                </c:pt>
                <c:pt idx="3393">
                  <c:v>-1.6243109848209754</c:v>
                </c:pt>
                <c:pt idx="3394">
                  <c:v>-1.6222217065013194</c:v>
                </c:pt>
                <c:pt idx="3395">
                  <c:v>-1.6192911222040594</c:v>
                </c:pt>
                <c:pt idx="3396">
                  <c:v>-1.6155354376830884</c:v>
                </c:pt>
                <c:pt idx="3397">
                  <c:v>-1.6109785623183033</c:v>
                </c:pt>
                <c:pt idx="3398">
                  <c:v>-1.6056423147132131</c:v>
                </c:pt>
                <c:pt idx="3399">
                  <c:v>-1.5995418190981308</c:v>
                </c:pt>
                <c:pt idx="3400">
                  <c:v>-1.592702742641086</c:v>
                </c:pt>
                <c:pt idx="3401">
                  <c:v>-1.5851459467276157</c:v>
                </c:pt>
                <c:pt idx="3402">
                  <c:v>-1.5768888722310652</c:v>
                </c:pt>
                <c:pt idx="3403">
                  <c:v>-1.5679555390228195</c:v>
                </c:pt>
                <c:pt idx="3404">
                  <c:v>-1.5583650993815916</c:v>
                </c:pt>
                <c:pt idx="3405">
                  <c:v>-1.5481371735761345</c:v>
                </c:pt>
                <c:pt idx="3406">
                  <c:v>-1.537291015991916</c:v>
                </c:pt>
                <c:pt idx="3407">
                  <c:v>-1.5258489587870043</c:v>
                </c:pt>
                <c:pt idx="3408">
                  <c:v>-1.5138322871225838</c:v>
                </c:pt>
                <c:pt idx="3409">
                  <c:v>-1.5012607814875123</c:v>
                </c:pt>
                <c:pt idx="3410">
                  <c:v>-1.4881575845238513</c:v>
                </c:pt>
                <c:pt idx="3411">
                  <c:v>-1.4745451170496113</c:v>
                </c:pt>
                <c:pt idx="3412">
                  <c:v>-1.4604430986113284</c:v>
                </c:pt>
                <c:pt idx="3413">
                  <c:v>-1.4458684338540784</c:v>
                </c:pt>
                <c:pt idx="3414">
                  <c:v>-1.4308385539319166</c:v>
                </c:pt>
                <c:pt idx="3415">
                  <c:v>-1.4153788889290493</c:v>
                </c:pt>
                <c:pt idx="3416">
                  <c:v>-1.3995063207830569</c:v>
                </c:pt>
                <c:pt idx="3417">
                  <c:v>-1.3832384940498945</c:v>
                </c:pt>
                <c:pt idx="3418">
                  <c:v>-1.3665949628886014</c:v>
                </c:pt>
                <c:pt idx="3419">
                  <c:v>-1.3495978278710863</c:v>
                </c:pt>
                <c:pt idx="3420">
                  <c:v>-1.3322605869185171</c:v>
                </c:pt>
                <c:pt idx="3421">
                  <c:v>-1.3146030408073941</c:v>
                </c:pt>
                <c:pt idx="3422">
                  <c:v>-1.2966436086993169</c:v>
                </c:pt>
                <c:pt idx="3423">
                  <c:v>-1.2784020540579593</c:v>
                </c:pt>
                <c:pt idx="3424">
                  <c:v>-1.2598900813770628</c:v>
                </c:pt>
                <c:pt idx="3425">
                  <c:v>-1.2411265032346712</c:v>
                </c:pt>
                <c:pt idx="3426">
                  <c:v>-1.2221281458344975</c:v>
                </c:pt>
                <c:pt idx="3427">
                  <c:v>-1.2029091088646133</c:v>
                </c:pt>
                <c:pt idx="3428">
                  <c:v>-1.1834806288853088</c:v>
                </c:pt>
                <c:pt idx="3429">
                  <c:v>-1.1638627330087452</c:v>
                </c:pt>
                <c:pt idx="3430">
                  <c:v>-1.1440682683925654</c:v>
                </c:pt>
                <c:pt idx="3431">
                  <c:v>-1.1241074968913196</c:v>
                </c:pt>
                <c:pt idx="3432">
                  <c:v>-1.1039919771082407</c:v>
                </c:pt>
                <c:pt idx="3433">
                  <c:v>-1.0837354046729384</c:v>
                </c:pt>
                <c:pt idx="3434">
                  <c:v>-1.0633525113188389</c:v>
                </c:pt>
                <c:pt idx="3435">
                  <c:v>-1.0428541492328161</c:v>
                </c:pt>
                <c:pt idx="3436">
                  <c:v>-1.0222514828271876</c:v>
                </c:pt>
                <c:pt idx="3437">
                  <c:v>-1.0015566782838159</c:v>
                </c:pt>
                <c:pt idx="3438">
                  <c:v>-0.9807783646133581</c:v>
                </c:pt>
                <c:pt idx="3439">
                  <c:v>-0.95992457152007915</c:v>
                </c:pt>
                <c:pt idx="3440">
                  <c:v>-0.93900162434482304</c:v>
                </c:pt>
                <c:pt idx="3441">
                  <c:v>-0.91802093895566883</c:v>
                </c:pt>
                <c:pt idx="3442">
                  <c:v>-0.89698723523493262</c:v>
                </c:pt>
                <c:pt idx="3443">
                  <c:v>-0.87590677214452839</c:v>
                </c:pt>
                <c:pt idx="3444">
                  <c:v>-0.85479193227970973</c:v>
                </c:pt>
                <c:pt idx="3445">
                  <c:v>-0.83364414321521751</c:v>
                </c:pt>
                <c:pt idx="3446">
                  <c:v>-0.81246950117376271</c:v>
                </c:pt>
                <c:pt idx="3447">
                  <c:v>-0.79127771334108643</c:v>
                </c:pt>
                <c:pt idx="3448">
                  <c:v>-0.77007091826513496</c:v>
                </c:pt>
                <c:pt idx="3449">
                  <c:v>-0.74885048917442032</c:v>
                </c:pt>
                <c:pt idx="3450">
                  <c:v>-0.72761790691185457</c:v>
                </c:pt>
                <c:pt idx="3451">
                  <c:v>-0.70638033373915043</c:v>
                </c:pt>
                <c:pt idx="3452">
                  <c:v>-0.68513535665924385</c:v>
                </c:pt>
                <c:pt idx="3453">
                  <c:v>-0.66388683002228088</c:v>
                </c:pt>
                <c:pt idx="3454">
                  <c:v>-0.6426422770014345</c:v>
                </c:pt>
                <c:pt idx="3455">
                  <c:v>-0.62139806038862855</c:v>
                </c:pt>
                <c:pt idx="3456">
                  <c:v>-0.60015525123000024</c:v>
                </c:pt>
                <c:pt idx="3457">
                  <c:v>-0.57891529599998948</c:v>
                </c:pt>
                <c:pt idx="3458">
                  <c:v>-0.55767664839351627</c:v>
                </c:pt>
                <c:pt idx="3459">
                  <c:v>-0.53643607717655561</c:v>
                </c:pt>
                <c:pt idx="3460">
                  <c:v>-0.51519384473874119</c:v>
                </c:pt>
                <c:pt idx="3461">
                  <c:v>-0.4939497868570436</c:v>
                </c:pt>
                <c:pt idx="3462">
                  <c:v>-0.47270136166675569</c:v>
                </c:pt>
                <c:pt idx="3463">
                  <c:v>-0.45144495980227917</c:v>
                </c:pt>
                <c:pt idx="3464">
                  <c:v>-0.43018100527487718</c:v>
                </c:pt>
                <c:pt idx="3465">
                  <c:v>-0.40890990440694763</c:v>
                </c:pt>
                <c:pt idx="3466">
                  <c:v>-0.38762993887472824</c:v>
                </c:pt>
                <c:pt idx="3467">
                  <c:v>-0.36633691712330096</c:v>
                </c:pt>
                <c:pt idx="3468">
                  <c:v>-0.34502422295570717</c:v>
                </c:pt>
                <c:pt idx="3469">
                  <c:v>-0.3236846758323253</c:v>
                </c:pt>
                <c:pt idx="3470">
                  <c:v>-0.30231600379345358</c:v>
                </c:pt>
                <c:pt idx="3471">
                  <c:v>-0.28091697557760187</c:v>
                </c:pt>
                <c:pt idx="3472">
                  <c:v>-0.25948380078867772</c:v>
                </c:pt>
                <c:pt idx="3473">
                  <c:v>-0.23800804335223988</c:v>
                </c:pt>
                <c:pt idx="3474">
                  <c:v>-0.21648982312428047</c:v>
                </c:pt>
                <c:pt idx="3475">
                  <c:v>-0.19492492013213666</c:v>
                </c:pt>
                <c:pt idx="3476">
                  <c:v>-0.17330821327667056</c:v>
                </c:pt>
                <c:pt idx="3477">
                  <c:v>-0.15163515043689013</c:v>
                </c:pt>
                <c:pt idx="3478">
                  <c:v>-0.12990086974693371</c:v>
                </c:pt>
                <c:pt idx="3479">
                  <c:v>-0.1081013651723878</c:v>
                </c:pt>
                <c:pt idx="3480">
                  <c:v>-8.6232245456403608E-2</c:v>
                </c:pt>
                <c:pt idx="3481">
                  <c:v>-6.4288441044960579E-2</c:v>
                </c:pt>
                <c:pt idx="3482">
                  <c:v>-4.2265468263029869E-2</c:v>
                </c:pt>
                <c:pt idx="3483">
                  <c:v>-2.0159636305263667E-2</c:v>
                </c:pt>
                <c:pt idx="3484">
                  <c:v>2.0331745611801184E-3</c:v>
                </c:pt>
                <c:pt idx="3485">
                  <c:v>2.4317534046271513E-2</c:v>
                </c:pt>
                <c:pt idx="3486">
                  <c:v>4.6697022235597706E-2</c:v>
                </c:pt>
                <c:pt idx="3487">
                  <c:v>6.9175174766320263E-2</c:v>
                </c:pt>
                <c:pt idx="3488">
                  <c:v>9.1754508690805606E-2</c:v>
                </c:pt>
                <c:pt idx="3489">
                  <c:v>0.11443745582352745</c:v>
                </c:pt>
                <c:pt idx="3490">
                  <c:v>0.13723169852093339</c:v>
                </c:pt>
                <c:pt idx="3491">
                  <c:v>0.16013608577965383</c:v>
                </c:pt>
                <c:pt idx="3492">
                  <c:v>0.18315219487131887</c:v>
                </c:pt>
                <c:pt idx="3493">
                  <c:v>0.20628448962781393</c:v>
                </c:pt>
                <c:pt idx="3494">
                  <c:v>0.22953735757873564</c:v>
                </c:pt>
                <c:pt idx="3495">
                  <c:v>0.25290987571752355</c:v>
                </c:pt>
                <c:pt idx="3496">
                  <c:v>0.27639990795493746</c:v>
                </c:pt>
                <c:pt idx="3497">
                  <c:v>0.30000639480111468</c:v>
                </c:pt>
                <c:pt idx="3498">
                  <c:v>0.32372996910038571</c:v>
                </c:pt>
                <c:pt idx="3499">
                  <c:v>0.34757320709356637</c:v>
                </c:pt>
                <c:pt idx="3500">
                  <c:v>0.37153905505009621</c:v>
                </c:pt>
                <c:pt idx="3501">
                  <c:v>0.39562559647738316</c:v>
                </c:pt>
                <c:pt idx="3502">
                  <c:v>0.41983009246388725</c:v>
                </c:pt>
                <c:pt idx="3503">
                  <c:v>0.44415117545212962</c:v>
                </c:pt>
                <c:pt idx="3504">
                  <c:v>0.46858784777812101</c:v>
                </c:pt>
                <c:pt idx="3505">
                  <c:v>0.49313470209207672</c:v>
                </c:pt>
                <c:pt idx="3506">
                  <c:v>0.51778626258916161</c:v>
                </c:pt>
                <c:pt idx="3507">
                  <c:v>0.54253932045860953</c:v>
                </c:pt>
                <c:pt idx="3508">
                  <c:v>0.56739042690725128</c:v>
                </c:pt>
                <c:pt idx="3509">
                  <c:v>0.59232908687874708</c:v>
                </c:pt>
                <c:pt idx="3510">
                  <c:v>0.6173547506262631</c:v>
                </c:pt>
                <c:pt idx="3511">
                  <c:v>0.64246470601581596</c:v>
                </c:pt>
                <c:pt idx="3512">
                  <c:v>0.66764760056884831</c:v>
                </c:pt>
                <c:pt idx="3513">
                  <c:v>0.69290038474359439</c:v>
                </c:pt>
                <c:pt idx="3514">
                  <c:v>0.71821442487251808</c:v>
                </c:pt>
                <c:pt idx="3515">
                  <c:v>0.74357896699022696</c:v>
                </c:pt>
                <c:pt idx="3516">
                  <c:v>0.76898161742217608</c:v>
                </c:pt>
                <c:pt idx="3517">
                  <c:v>0.79441683551415088</c:v>
                </c:pt>
                <c:pt idx="3518">
                  <c:v>0.81987616896617965</c:v>
                </c:pt>
                <c:pt idx="3519">
                  <c:v>0.84534368078003042</c:v>
                </c:pt>
                <c:pt idx="3520">
                  <c:v>0.87081321789128485</c:v>
                </c:pt>
                <c:pt idx="3521">
                  <c:v>0.89627309451599624</c:v>
                </c:pt>
                <c:pt idx="3522">
                  <c:v>0.92170751020094766</c:v>
                </c:pt>
                <c:pt idx="3523">
                  <c:v>0.94710658279407556</c:v>
                </c:pt>
                <c:pt idx="3524">
                  <c:v>0.9724549359604</c:v>
                </c:pt>
                <c:pt idx="3525">
                  <c:v>0.99773706948365026</c:v>
                </c:pt>
                <c:pt idx="3526">
                  <c:v>1.0229365606891205</c:v>
                </c:pt>
                <c:pt idx="3527">
                  <c:v>1.0480395439376002</c:v>
                </c:pt>
                <c:pt idx="3528">
                  <c:v>1.0730306221997528</c:v>
                </c:pt>
                <c:pt idx="3529">
                  <c:v>1.097892446193909</c:v>
                </c:pt>
                <c:pt idx="3530">
                  <c:v>1.1226106184572793</c:v>
                </c:pt>
                <c:pt idx="3531">
                  <c:v>1.1471696470094237</c:v>
                </c:pt>
                <c:pt idx="3532">
                  <c:v>1.1715510039028498</c:v>
                </c:pt>
                <c:pt idx="3533">
                  <c:v>1.1957330499104095</c:v>
                </c:pt>
                <c:pt idx="3534">
                  <c:v>1.2196944145338664</c:v>
                </c:pt>
                <c:pt idx="3535">
                  <c:v>1.2434215072655654</c:v>
                </c:pt>
                <c:pt idx="3536">
                  <c:v>1.2668920095553353</c:v>
                </c:pt>
                <c:pt idx="3537">
                  <c:v>1.290084224783667</c:v>
                </c:pt>
                <c:pt idx="3538">
                  <c:v>1.312978264579483</c:v>
                </c:pt>
                <c:pt idx="3539">
                  <c:v>1.3355567250489053</c:v>
                </c:pt>
                <c:pt idx="3540">
                  <c:v>1.3577935771769174</c:v>
                </c:pt>
                <c:pt idx="3541">
                  <c:v>1.3796691118057085</c:v>
                </c:pt>
                <c:pt idx="3542">
                  <c:v>1.4011622946042148</c:v>
                </c:pt>
                <c:pt idx="3543">
                  <c:v>1.4222535313531006</c:v>
                </c:pt>
                <c:pt idx="3544">
                  <c:v>1.4429153039296514</c:v>
                </c:pt>
                <c:pt idx="3545">
                  <c:v>1.4631273764685675</c:v>
                </c:pt>
                <c:pt idx="3546">
                  <c:v>1.4828677398208712</c:v>
                </c:pt>
                <c:pt idx="3547">
                  <c:v>1.5021119101018596</c:v>
                </c:pt>
                <c:pt idx="3548">
                  <c:v>1.5208328305019323</c:v>
                </c:pt>
                <c:pt idx="3549">
                  <c:v>1.5390125630842091</c:v>
                </c:pt>
                <c:pt idx="3550">
                  <c:v>1.5566263560534626</c:v>
                </c:pt>
                <c:pt idx="3551">
                  <c:v>1.5736472758025373</c:v>
                </c:pt>
                <c:pt idx="3552">
                  <c:v>1.5900501259415984</c:v>
                </c:pt>
                <c:pt idx="3553">
                  <c:v>1.6058123240989695</c:v>
                </c:pt>
                <c:pt idx="3554">
                  <c:v>1.6209128370313597</c:v>
                </c:pt>
                <c:pt idx="3555">
                  <c:v>1.6353273004796804</c:v>
                </c:pt>
                <c:pt idx="3556">
                  <c:v>1.6490322458858468</c:v>
                </c:pt>
                <c:pt idx="3557">
                  <c:v>1.662005824285451</c:v>
                </c:pt>
                <c:pt idx="3558">
                  <c:v>1.6742233010850978</c:v>
                </c:pt>
                <c:pt idx="3559">
                  <c:v>1.6856600269817907</c:v>
                </c:pt>
                <c:pt idx="3560">
                  <c:v>1.696290365263905</c:v>
                </c:pt>
                <c:pt idx="3561">
                  <c:v>1.7060945183313478</c:v>
                </c:pt>
                <c:pt idx="3562">
                  <c:v>1.7150467720523699</c:v>
                </c:pt>
                <c:pt idx="3563">
                  <c:v>1.7231237609082737</c:v>
                </c:pt>
                <c:pt idx="3564">
                  <c:v>1.7303090818066367</c:v>
                </c:pt>
                <c:pt idx="3565">
                  <c:v>1.7365762438379184</c:v>
                </c:pt>
                <c:pt idx="3566">
                  <c:v>1.7419043194774688</c:v>
                </c:pt>
                <c:pt idx="3567">
                  <c:v>1.7462769135300353</c:v>
                </c:pt>
                <c:pt idx="3568">
                  <c:v>1.7496710092280321</c:v>
                </c:pt>
                <c:pt idx="3569">
                  <c:v>1.7520637962934167</c:v>
                </c:pt>
                <c:pt idx="3570">
                  <c:v>1.7534335676349728</c:v>
                </c:pt>
                <c:pt idx="3571">
                  <c:v>1.7537653159130864</c:v>
                </c:pt>
                <c:pt idx="3572">
                  <c:v>1.753035498596629</c:v>
                </c:pt>
                <c:pt idx="3573">
                  <c:v>1.7512279012567566</c:v>
                </c:pt>
                <c:pt idx="3574">
                  <c:v>1.7483310586631795</c:v>
                </c:pt>
                <c:pt idx="3575">
                  <c:v>1.7443234441141302</c:v>
                </c:pt>
                <c:pt idx="3576">
                  <c:v>1.7391893555015865</c:v>
                </c:pt>
                <c:pt idx="3577">
                  <c:v>1.7329145987937482</c:v>
                </c:pt>
                <c:pt idx="3578">
                  <c:v>1.7254831349984276</c:v>
                </c:pt>
                <c:pt idx="3579">
                  <c:v>1.7168784020328371</c:v>
                </c:pt>
                <c:pt idx="3580">
                  <c:v>1.7070885061299734</c:v>
                </c:pt>
                <c:pt idx="3581">
                  <c:v>1.6961023132782418</c:v>
                </c:pt>
                <c:pt idx="3582">
                  <c:v>1.6839075086793596</c:v>
                </c:pt>
                <c:pt idx="3583">
                  <c:v>1.6704919161769161</c:v>
                </c:pt>
                <c:pt idx="3584">
                  <c:v>1.655848607214216</c:v>
                </c:pt>
                <c:pt idx="3585">
                  <c:v>1.6399718566330204</c:v>
                </c:pt>
                <c:pt idx="3586">
                  <c:v>1.6228550413590559</c:v>
                </c:pt>
                <c:pt idx="3587">
                  <c:v>1.6044902962327527</c:v>
                </c:pt>
                <c:pt idx="3588">
                  <c:v>1.5848685657832455</c:v>
                </c:pt>
                <c:pt idx="3589">
                  <c:v>1.5639814664790006</c:v>
                </c:pt>
                <c:pt idx="3590">
                  <c:v>1.5418267603666351</c:v>
                </c:pt>
                <c:pt idx="3591">
                  <c:v>1.5184044866700783</c:v>
                </c:pt>
                <c:pt idx="3592">
                  <c:v>1.4937133602044406</c:v>
                </c:pt>
                <c:pt idx="3593">
                  <c:v>1.4677486818467997</c:v>
                </c:pt>
                <c:pt idx="3594">
                  <c:v>1.4405155359310029</c:v>
                </c:pt>
                <c:pt idx="3595">
                  <c:v>1.4120158890505476</c:v>
                </c:pt>
                <c:pt idx="3596">
                  <c:v>1.3822520221050894</c:v>
                </c:pt>
                <c:pt idx="3597">
                  <c:v>1.3512279925379644</c:v>
                </c:pt>
                <c:pt idx="3598">
                  <c:v>1.3189487465441001</c:v>
                </c:pt>
                <c:pt idx="3599">
                  <c:v>1.2854212743838764</c:v>
                </c:pt>
                <c:pt idx="3600">
                  <c:v>1.2506533578845573</c:v>
                </c:pt>
                <c:pt idx="3601">
                  <c:v>1.2146532647507891</c:v>
                </c:pt>
                <c:pt idx="3602">
                  <c:v>1.1774309989679379</c:v>
                </c:pt>
                <c:pt idx="3603">
                  <c:v>1.1389984928774743</c:v>
                </c:pt>
                <c:pt idx="3604">
                  <c:v>1.0993683693364711</c:v>
                </c:pt>
                <c:pt idx="3605">
                  <c:v>1.0585539035130955</c:v>
                </c:pt>
                <c:pt idx="3606">
                  <c:v>1.0165704442396541</c:v>
                </c:pt>
                <c:pt idx="3607">
                  <c:v>0.97343444951299984</c:v>
                </c:pt>
                <c:pt idx="3608">
                  <c:v>0.92916444025183309</c:v>
                </c:pt>
                <c:pt idx="3609">
                  <c:v>0.8837800455360334</c:v>
                </c:pt>
                <c:pt idx="3610">
                  <c:v>0.83729664440013141</c:v>
                </c:pt>
                <c:pt idx="3611">
                  <c:v>0.78973942631839111</c:v>
                </c:pt>
                <c:pt idx="3612">
                  <c:v>0.74113180518695221</c:v>
                </c:pt>
                <c:pt idx="3613">
                  <c:v>0.69149523571398364</c:v>
                </c:pt>
                <c:pt idx="3614">
                  <c:v>0.64085215004139873</c:v>
                </c:pt>
                <c:pt idx="3615">
                  <c:v>0.58923116484901361</c:v>
                </c:pt>
                <c:pt idx="3616">
                  <c:v>0.53666295590889235</c:v>
                </c:pt>
                <c:pt idx="3617">
                  <c:v>0.48317793957776861</c:v>
                </c:pt>
                <c:pt idx="3618">
                  <c:v>0.4288056274319999</c:v>
                </c:pt>
                <c:pt idx="3619">
                  <c:v>0.37357434480039986</c:v>
                </c:pt>
                <c:pt idx="3620">
                  <c:v>0.31751277298325525</c:v>
                </c:pt>
                <c:pt idx="3621">
                  <c:v>0.26065515018140811</c:v>
                </c:pt>
                <c:pt idx="3622">
                  <c:v>0.20303719861137412</c:v>
                </c:pt>
                <c:pt idx="3623">
                  <c:v>0.14469389754219406</c:v>
                </c:pt>
                <c:pt idx="3624">
                  <c:v>8.5660450952222064E-2</c:v>
                </c:pt>
                <c:pt idx="3625">
                  <c:v>2.5977032723433456E-2</c:v>
                </c:pt>
                <c:pt idx="3626">
                  <c:v>-3.4315589519312864E-2</c:v>
                </c:pt>
                <c:pt idx="3627">
                  <c:v>-9.5178425298739544E-2</c:v>
                </c:pt>
                <c:pt idx="3628">
                  <c:v>-0.1565717902250518</c:v>
                </c:pt>
                <c:pt idx="3629">
                  <c:v>-0.21844853607042955</c:v>
                </c:pt>
                <c:pt idx="3630">
                  <c:v>-0.28077107909976678</c:v>
                </c:pt>
                <c:pt idx="3631">
                  <c:v>-0.34349932949799733</c:v>
                </c:pt>
                <c:pt idx="3632">
                  <c:v>-0.40658425086497679</c:v>
                </c:pt>
                <c:pt idx="3633">
                  <c:v>-0.46998484124043072</c:v>
                </c:pt>
                <c:pt idx="3634">
                  <c:v>-0.53365428403803816</c:v>
                </c:pt>
                <c:pt idx="3635">
                  <c:v>-0.59754345008542986</c:v>
                </c:pt>
                <c:pt idx="3636">
                  <c:v>-0.66160141660184824</c:v>
                </c:pt>
                <c:pt idx="3637">
                  <c:v>-0.72578399845515984</c:v>
                </c:pt>
                <c:pt idx="3638">
                  <c:v>-0.79004402212344482</c:v>
                </c:pt>
                <c:pt idx="3639">
                  <c:v>-0.85432679133158673</c:v>
                </c:pt>
                <c:pt idx="3640">
                  <c:v>-0.91858739439536163</c:v>
                </c:pt>
                <c:pt idx="3641">
                  <c:v>-0.98277542626414294</c:v>
                </c:pt>
                <c:pt idx="3642">
                  <c:v>-1.0468364452127616</c:v>
                </c:pt>
                <c:pt idx="3643">
                  <c:v>-1.1107220443605537</c:v>
                </c:pt>
                <c:pt idx="3644">
                  <c:v>-1.1743784776045907</c:v>
                </c:pt>
                <c:pt idx="3645">
                  <c:v>-1.2377520681683587</c:v>
                </c:pt>
                <c:pt idx="3646">
                  <c:v>-1.3007884480643845</c:v>
                </c:pt>
                <c:pt idx="3647">
                  <c:v>-1.3634360753816486</c:v>
                </c:pt>
                <c:pt idx="3648">
                  <c:v>-1.4256421833702335</c:v>
                </c:pt>
                <c:pt idx="3649">
                  <c:v>-1.4873523967686324</c:v>
                </c:pt>
                <c:pt idx="3650">
                  <c:v>-1.5485156727066094</c:v>
                </c:pt>
                <c:pt idx="3651">
                  <c:v>-1.6090802908059114</c:v>
                </c:pt>
                <c:pt idx="3652">
                  <c:v>-1.6689919477377357</c:v>
                </c:pt>
                <c:pt idx="3653">
                  <c:v>-1.7281937174500619</c:v>
                </c:pt>
                <c:pt idx="3654">
                  <c:v>-1.786629466215051</c:v>
                </c:pt>
                <c:pt idx="3655">
                  <c:v>-1.8442513983924842</c:v>
                </c:pt>
                <c:pt idx="3656">
                  <c:v>-1.9010035823282523</c:v>
                </c:pt>
                <c:pt idx="3657">
                  <c:v>-1.9568313336542063</c:v>
                </c:pt>
                <c:pt idx="3658">
                  <c:v>-2.0116824342956385</c:v>
                </c:pt>
                <c:pt idx="3659">
                  <c:v>-2.0655078407195755</c:v>
                </c:pt>
                <c:pt idx="3660">
                  <c:v>-2.1182506056547852</c:v>
                </c:pt>
                <c:pt idx="3661">
                  <c:v>-2.1698608536556012</c:v>
                </c:pt>
                <c:pt idx="3662">
                  <c:v>-2.2202881658946034</c:v>
                </c:pt>
                <c:pt idx="3663">
                  <c:v>-2.2694843744781195</c:v>
                </c:pt>
                <c:pt idx="3664">
                  <c:v>-2.3173942266409688</c:v>
                </c:pt>
                <c:pt idx="3665">
                  <c:v>-2.3639706182682696</c:v>
                </c:pt>
                <c:pt idx="3666">
                  <c:v>-2.4091655648397055</c:v>
                </c:pt>
                <c:pt idx="3667">
                  <c:v>-2.4529295255608545</c:v>
                </c:pt>
                <c:pt idx="3668">
                  <c:v>-2.4952113298305485</c:v>
                </c:pt>
                <c:pt idx="3669">
                  <c:v>-2.5359698927436494</c:v>
                </c:pt>
                <c:pt idx="3670">
                  <c:v>-2.5751583050905889</c:v>
                </c:pt>
                <c:pt idx="3671">
                  <c:v>-2.6127284871375136</c:v>
                </c:pt>
                <c:pt idx="3672">
                  <c:v>-2.6486351283710707</c:v>
                </c:pt>
                <c:pt idx="3673">
                  <c:v>-2.6828365839763983</c:v>
                </c:pt>
                <c:pt idx="3674">
                  <c:v>-2.7152938285666144</c:v>
                </c:pt>
                <c:pt idx="3675">
                  <c:v>-2.745965593582183</c:v>
                </c:pt>
                <c:pt idx="3676">
                  <c:v>-2.7748126104582278</c:v>
                </c:pt>
                <c:pt idx="3677">
                  <c:v>-2.8017983498587173</c:v>
                </c:pt>
                <c:pt idx="3678">
                  <c:v>-2.8268845306714971</c:v>
                </c:pt>
                <c:pt idx="3679">
                  <c:v>-2.8500341040077792</c:v>
                </c:pt>
                <c:pt idx="3680">
                  <c:v>-2.8712101924329185</c:v>
                </c:pt>
                <c:pt idx="3681">
                  <c:v>-2.8903829272548212</c:v>
                </c:pt>
                <c:pt idx="3682">
                  <c:v>-2.9075177024768823</c:v>
                </c:pt>
                <c:pt idx="3683">
                  <c:v>-2.9225834483578672</c:v>
                </c:pt>
                <c:pt idx="3684">
                  <c:v>-2.9355572524511682</c:v>
                </c:pt>
                <c:pt idx="3685">
                  <c:v>-2.9464073153917085</c:v>
                </c:pt>
                <c:pt idx="3686">
                  <c:v>-2.9551086069269115</c:v>
                </c:pt>
                <c:pt idx="3687">
                  <c:v>-2.9616418384844607</c:v>
                </c:pt>
                <c:pt idx="3688">
                  <c:v>-2.9659823116850372</c:v>
                </c:pt>
                <c:pt idx="3689">
                  <c:v>-2.9681067476078487</c:v>
                </c:pt>
                <c:pt idx="3690">
                  <c:v>-2.96799418348008</c:v>
                </c:pt>
                <c:pt idx="3691">
                  <c:v>-2.965631568022876</c:v>
                </c:pt>
                <c:pt idx="3692">
                  <c:v>-2.9609985240800722</c:v>
                </c:pt>
                <c:pt idx="3693">
                  <c:v>-2.9540832082773867</c:v>
                </c:pt>
                <c:pt idx="3694">
                  <c:v>-2.9448797272818896</c:v>
                </c:pt>
                <c:pt idx="3695">
                  <c:v>-2.9333733210979904</c:v>
                </c:pt>
                <c:pt idx="3696">
                  <c:v>-2.9195562419082539</c:v>
                </c:pt>
                <c:pt idx="3697">
                  <c:v>-2.9034234291486696</c:v>
                </c:pt>
                <c:pt idx="3698">
                  <c:v>-2.8849691468907035</c:v>
                </c:pt>
                <c:pt idx="3699">
                  <c:v>-2.8641882949659658</c:v>
                </c:pt>
                <c:pt idx="3700">
                  <c:v>-2.8410815884745015</c:v>
                </c:pt>
                <c:pt idx="3701">
                  <c:v>-2.8156516361861161</c:v>
                </c:pt>
                <c:pt idx="3702">
                  <c:v>-2.7879009858327395</c:v>
                </c:pt>
                <c:pt idx="3703">
                  <c:v>-2.7578334282592656</c:v>
                </c:pt>
                <c:pt idx="3704">
                  <c:v>-2.7254590900068449</c:v>
                </c:pt>
                <c:pt idx="3705">
                  <c:v>-2.6907903716571893</c:v>
                </c:pt>
                <c:pt idx="3706">
                  <c:v>-2.6538398280016637</c:v>
                </c:pt>
                <c:pt idx="3707">
                  <c:v>-2.6146198043121349</c:v>
                </c:pt>
                <c:pt idx="3708">
                  <c:v>-2.5731424675322607</c:v>
                </c:pt>
                <c:pt idx="3709">
                  <c:v>-2.5294216469427644</c:v>
                </c:pt>
                <c:pt idx="3710">
                  <c:v>-2.4834782852347872</c:v>
                </c:pt>
                <c:pt idx="3711">
                  <c:v>-2.4353365465860168</c:v>
                </c:pt>
                <c:pt idx="3712">
                  <c:v>-2.3850201906180502</c:v>
                </c:pt>
                <c:pt idx="3713">
                  <c:v>-2.3325504575018634</c:v>
                </c:pt>
                <c:pt idx="3714">
                  <c:v>-2.2779592391040726</c:v>
                </c:pt>
                <c:pt idx="3715">
                  <c:v>-2.2212761506850107</c:v>
                </c:pt>
                <c:pt idx="3716">
                  <c:v>-2.1625319350109473</c:v>
                </c:pt>
                <c:pt idx="3717">
                  <c:v>-2.1017598958566484</c:v>
                </c:pt>
                <c:pt idx="3718">
                  <c:v>-2.0389949807061751</c:v>
                </c:pt>
                <c:pt idx="3719">
                  <c:v>-1.9742749058176565</c:v>
                </c:pt>
                <c:pt idx="3720">
                  <c:v>-1.9076388727638429</c:v>
                </c:pt>
                <c:pt idx="3721">
                  <c:v>-1.8391272311011584</c:v>
                </c:pt>
                <c:pt idx="3722">
                  <c:v>-1.7687826964832265</c:v>
                </c:pt>
                <c:pt idx="3723">
                  <c:v>-1.6966505098299827</c:v>
                </c:pt>
                <c:pt idx="3724">
                  <c:v>-1.6227771659980328</c:v>
                </c:pt>
                <c:pt idx="3725">
                  <c:v>-1.5472103415376317</c:v>
                </c:pt>
                <c:pt idx="3726">
                  <c:v>-1.4700002814919511</c:v>
                </c:pt>
                <c:pt idx="3727">
                  <c:v>-1.3911987998632771</c:v>
                </c:pt>
                <c:pt idx="3728">
                  <c:v>-1.3108601978907926</c:v>
                </c:pt>
                <c:pt idx="3729">
                  <c:v>-1.2290402734005925</c:v>
                </c:pt>
                <c:pt idx="3730">
                  <c:v>-1.1457909263362831</c:v>
                </c:pt>
                <c:pt idx="3731">
                  <c:v>-1.0611741826436158</c:v>
                </c:pt>
                <c:pt idx="3732">
                  <c:v>-0.97525057135160043</c:v>
                </c:pt>
                <c:pt idx="3733">
                  <c:v>-0.88807890379785159</c:v>
                </c:pt>
                <c:pt idx="3734">
                  <c:v>-0.79971917285896565</c:v>
                </c:pt>
                <c:pt idx="3735">
                  <c:v>-0.71023772247431916</c:v>
                </c:pt>
                <c:pt idx="3736">
                  <c:v>-0.61970308446823963</c:v>
                </c:pt>
                <c:pt idx="3737">
                  <c:v>-0.52818362219694015</c:v>
                </c:pt>
                <c:pt idx="3738">
                  <c:v>-0.43574684726154206</c:v>
                </c:pt>
                <c:pt idx="3739">
                  <c:v>-0.3424591000812528</c:v>
                </c:pt>
                <c:pt idx="3740">
                  <c:v>-0.24838705415243681</c:v>
                </c:pt>
                <c:pt idx="3741">
                  <c:v>-0.1536028790554394</c:v>
                </c:pt>
                <c:pt idx="3742">
                  <c:v>-5.8180129723130199E-2</c:v>
                </c:pt>
                <c:pt idx="3743">
                  <c:v>3.7808518255366977E-2</c:v>
                </c:pt>
                <c:pt idx="3744">
                  <c:v>0.1342903385603906</c:v>
                </c:pt>
                <c:pt idx="3745">
                  <c:v>0.2311878463410463</c:v>
                </c:pt>
                <c:pt idx="3746">
                  <c:v>0.32842321154426263</c:v>
                </c:pt>
                <c:pt idx="3747">
                  <c:v>0.42592066671052325</c:v>
                </c:pt>
                <c:pt idx="3748">
                  <c:v>0.52360407251983754</c:v>
                </c:pt>
                <c:pt idx="3749">
                  <c:v>0.62139018413624736</c:v>
                </c:pt>
                <c:pt idx="3750">
                  <c:v>0.71920571543667666</c:v>
                </c:pt>
                <c:pt idx="3751">
                  <c:v>0.81697530392869289</c:v>
                </c:pt>
                <c:pt idx="3752">
                  <c:v>0.91461510529281542</c:v>
                </c:pt>
                <c:pt idx="3753">
                  <c:v>1.0120498089773278</c:v>
                </c:pt>
                <c:pt idx="3754">
                  <c:v>1.1091988231899275</c:v>
                </c:pt>
                <c:pt idx="3755">
                  <c:v>1.2059798104494925</c:v>
                </c:pt>
                <c:pt idx="3756">
                  <c:v>1.3023092394963376</c:v>
                </c:pt>
                <c:pt idx="3757">
                  <c:v>1.3981109488702517</c:v>
                </c:pt>
                <c:pt idx="3758">
                  <c:v>1.4933064525488511</c:v>
                </c:pt>
                <c:pt idx="3759">
                  <c:v>1.5878104365863297</c:v>
                </c:pt>
                <c:pt idx="3760">
                  <c:v>1.6815480967532974</c:v>
                </c:pt>
                <c:pt idx="3761">
                  <c:v>1.7744398901397707</c:v>
                </c:pt>
                <c:pt idx="3762">
                  <c:v>1.866403020642053</c:v>
                </c:pt>
                <c:pt idx="3763">
                  <c:v>1.9573615384833469</c:v>
                </c:pt>
                <c:pt idx="3764">
                  <c:v>2.0472349933273635</c:v>
                </c:pt>
                <c:pt idx="3765">
                  <c:v>2.1359438691595574</c:v>
                </c:pt>
                <c:pt idx="3766">
                  <c:v>2.2234088492080311</c:v>
                </c:pt>
                <c:pt idx="3767">
                  <c:v>2.309554357790601</c:v>
                </c:pt>
                <c:pt idx="3768">
                  <c:v>2.3943045330356987</c:v>
                </c:pt>
                <c:pt idx="3769">
                  <c:v>2.4775828658996</c:v>
                </c:pt>
                <c:pt idx="3770">
                  <c:v>2.5593171627904456</c:v>
                </c:pt>
                <c:pt idx="3771">
                  <c:v>2.6394355564001959</c:v>
                </c:pt>
                <c:pt idx="3772">
                  <c:v>2.7178646199830117</c:v>
                </c:pt>
                <c:pt idx="3773">
                  <c:v>2.7945293462737677</c:v>
                </c:pt>
                <c:pt idx="3774">
                  <c:v>2.8693565801790637</c:v>
                </c:pt>
                <c:pt idx="3775">
                  <c:v>2.9422825811189015</c:v>
                </c:pt>
                <c:pt idx="3776">
                  <c:v>3.0132365644222903</c:v>
                </c:pt>
                <c:pt idx="3777">
                  <c:v>3.0821500990282167</c:v>
                </c:pt>
                <c:pt idx="3778">
                  <c:v>3.1489583397837597</c:v>
                </c:pt>
                <c:pt idx="3779">
                  <c:v>3.213600747859882</c:v>
                </c:pt>
                <c:pt idx="3780">
                  <c:v>3.2760100235047553</c:v>
                </c:pt>
                <c:pt idx="3781">
                  <c:v>3.3361270914949839</c:v>
                </c:pt>
                <c:pt idx="3782">
                  <c:v>3.3938934946613237</c:v>
                </c:pt>
                <c:pt idx="3783">
                  <c:v>3.4492541957740723</c:v>
                </c:pt>
                <c:pt idx="3784">
                  <c:v>3.5021482481376429</c:v>
                </c:pt>
                <c:pt idx="3785">
                  <c:v>3.5525240343362503</c:v>
                </c:pt>
                <c:pt idx="3786">
                  <c:v>3.6003302412210787</c:v>
                </c:pt>
                <c:pt idx="3787">
                  <c:v>3.645515186900405</c:v>
                </c:pt>
                <c:pt idx="3788">
                  <c:v>3.688026748878813</c:v>
                </c:pt>
                <c:pt idx="3789">
                  <c:v>3.7278240800439795</c:v>
                </c:pt>
                <c:pt idx="3790">
                  <c:v>3.7648616979621736</c:v>
                </c:pt>
                <c:pt idx="3791">
                  <c:v>3.7990941367676894</c:v>
                </c:pt>
                <c:pt idx="3792">
                  <c:v>3.8304798838323877</c:v>
                </c:pt>
                <c:pt idx="3793">
                  <c:v>3.8589822719874687</c:v>
                </c:pt>
                <c:pt idx="3794">
                  <c:v>3.884568427820728</c:v>
                </c:pt>
                <c:pt idx="3795">
                  <c:v>3.9072044024732344</c:v>
                </c:pt>
                <c:pt idx="3796">
                  <c:v>3.9268594070407183</c:v>
                </c:pt>
                <c:pt idx="3797">
                  <c:v>3.9435065428868321</c:v>
                </c:pt>
                <c:pt idx="3798">
                  <c:v>3.9571183005715058</c:v>
                </c:pt>
                <c:pt idx="3799">
                  <c:v>3.9676695326486051</c:v>
                </c:pt>
                <c:pt idx="3800">
                  <c:v>3.97513638057133</c:v>
                </c:pt>
                <c:pt idx="3801">
                  <c:v>3.979503098544344</c:v>
                </c:pt>
                <c:pt idx="3802">
                  <c:v>3.9807502929435925</c:v>
                </c:pt>
                <c:pt idx="3803">
                  <c:v>3.9788631802608951</c:v>
                </c:pt>
                <c:pt idx="3804">
                  <c:v>3.9738361914620759</c:v>
                </c:pt>
                <c:pt idx="3805">
                  <c:v>3.9656559100435991</c:v>
                </c:pt>
                <c:pt idx="3806">
                  <c:v>3.9543167093026317</c:v>
                </c:pt>
                <c:pt idx="3807">
                  <c:v>3.939819705132126</c:v>
                </c:pt>
                <c:pt idx="3808">
                  <c:v>3.9221615837692116</c:v>
                </c:pt>
                <c:pt idx="3809">
                  <c:v>3.9013414093261862</c:v>
                </c:pt>
                <c:pt idx="3810">
                  <c:v>3.8773614977969295</c:v>
                </c:pt>
                <c:pt idx="3811">
                  <c:v>3.8502329887944131</c:v>
                </c:pt>
                <c:pt idx="3812">
                  <c:v>3.8199605836698791</c:v>
                </c:pt>
                <c:pt idx="3813">
                  <c:v>3.7865583797854847</c:v>
                </c:pt>
                <c:pt idx="3814">
                  <c:v>3.7500472605367174</c:v>
                </c:pt>
                <c:pt idx="3815">
                  <c:v>3.7104400515866955</c:v>
                </c:pt>
                <c:pt idx="3816">
                  <c:v>3.6677573718485164</c:v>
                </c:pt>
                <c:pt idx="3817">
                  <c:v>3.6220232799328351</c:v>
                </c:pt>
                <c:pt idx="3818">
                  <c:v>3.5732618821625937</c:v>
                </c:pt>
                <c:pt idx="3819">
                  <c:v>3.5214986136197388</c:v>
                </c:pt>
                <c:pt idx="3820">
                  <c:v>3.4667653868955313</c:v>
                </c:pt>
                <c:pt idx="3821">
                  <c:v>3.4090966390847655</c:v>
                </c:pt>
                <c:pt idx="3822">
                  <c:v>3.3485273450534629</c:v>
                </c:pt>
                <c:pt idx="3823">
                  <c:v>3.285094288980031</c:v>
                </c:pt>
                <c:pt idx="3824">
                  <c:v>3.2188411237759524</c:v>
                </c:pt>
                <c:pt idx="3825">
                  <c:v>3.1498142757485916</c:v>
                </c:pt>
                <c:pt idx="3826">
                  <c:v>3.0780607906033812</c:v>
                </c:pt>
                <c:pt idx="3827">
                  <c:v>3.0036279350967847</c:v>
                </c:pt>
                <c:pt idx="3828">
                  <c:v>2.9265631931932492</c:v>
                </c:pt>
                <c:pt idx="3829">
                  <c:v>2.8469160713150741</c:v>
                </c:pt>
                <c:pt idx="3830">
                  <c:v>2.7647435136547434</c:v>
                </c:pt>
                <c:pt idx="3831">
                  <c:v>2.6801059741801656</c:v>
                </c:pt>
                <c:pt idx="3832">
                  <c:v>2.5930637542474124</c:v>
                </c:pt>
                <c:pt idx="3833">
                  <c:v>2.5036748511244324</c:v>
                </c:pt>
                <c:pt idx="3834">
                  <c:v>2.4120080923547973</c:v>
                </c:pt>
                <c:pt idx="3835">
                  <c:v>2.3181301705092436</c:v>
                </c:pt>
                <c:pt idx="3836">
                  <c:v>2.2221090102247265</c:v>
                </c:pt>
                <c:pt idx="3837">
                  <c:v>2.1240151645440224</c:v>
                </c:pt>
                <c:pt idx="3838">
                  <c:v>2.0239208604001617</c:v>
                </c:pt>
                <c:pt idx="3839">
                  <c:v>1.9219010864502695</c:v>
                </c:pt>
                <c:pt idx="3840">
                  <c:v>1.8180322724061273</c:v>
                </c:pt>
                <c:pt idx="3841">
                  <c:v>1.7123919145522728</c:v>
                </c:pt>
                <c:pt idx="3842">
                  <c:v>1.6050597568044385</c:v>
                </c:pt>
                <c:pt idx="3843">
                  <c:v>1.4961179129563662</c:v>
                </c:pt>
                <c:pt idx="3844">
                  <c:v>1.3856495585973625</c:v>
                </c:pt>
                <c:pt idx="3845">
                  <c:v>1.2737388223228017</c:v>
                </c:pt>
                <c:pt idx="3846">
                  <c:v>1.1604721362299371</c:v>
                </c:pt>
                <c:pt idx="3847">
                  <c:v>1.0459372003584775</c:v>
                </c:pt>
                <c:pt idx="3848">
                  <c:v>0.93022386525863154</c:v>
                </c:pt>
                <c:pt idx="3849">
                  <c:v>0.81342310598073897</c:v>
                </c:pt>
                <c:pt idx="3850">
                  <c:v>0.69562159263082146</c:v>
                </c:pt>
                <c:pt idx="3851">
                  <c:v>0.57691567970114599</c:v>
                </c:pt>
                <c:pt idx="3852">
                  <c:v>0.45739974905036324</c:v>
                </c:pt>
                <c:pt idx="3853">
                  <c:v>0.33716595551778483</c:v>
                </c:pt>
                <c:pt idx="3854">
                  <c:v>0.21630709306296936</c:v>
                </c:pt>
                <c:pt idx="3855">
                  <c:v>9.4921731754080307E-2</c:v>
                </c:pt>
                <c:pt idx="3856">
                  <c:v>-2.6889977358783155E-2</c:v>
                </c:pt>
                <c:pt idx="3857">
                  <c:v>-0.14902868992710183</c:v>
                </c:pt>
                <c:pt idx="3858">
                  <c:v>-0.27139658227204533</c:v>
                </c:pt>
                <c:pt idx="3859">
                  <c:v>-0.39389770081183173</c:v>
                </c:pt>
                <c:pt idx="3860">
                  <c:v>-0.51643648709480283</c:v>
                </c:pt>
                <c:pt idx="3861">
                  <c:v>-0.63891264334497155</c:v>
                </c:pt>
                <c:pt idx="3862">
                  <c:v>-0.76122527097997372</c:v>
                </c:pt>
                <c:pt idx="3863">
                  <c:v>-0.88327516229959491</c:v>
                </c:pt>
                <c:pt idx="3864">
                  <c:v>-1.004963896582185</c:v>
                </c:pt>
                <c:pt idx="3865">
                  <c:v>-1.1261891576089815</c:v>
                </c:pt>
                <c:pt idx="3866">
                  <c:v>-1.2468491714460219</c:v>
                </c:pt>
                <c:pt idx="3867">
                  <c:v>-1.3668451377972111</c:v>
                </c:pt>
                <c:pt idx="3868">
                  <c:v>-1.4860788181889049</c:v>
                </c:pt>
                <c:pt idx="3869">
                  <c:v>-1.6044458240118087</c:v>
                </c:pt>
                <c:pt idx="3870">
                  <c:v>-1.7218527014849649</c:v>
                </c:pt>
                <c:pt idx="3871">
                  <c:v>-1.8382049163262739</c:v>
                </c:pt>
                <c:pt idx="3872">
                  <c:v>-1.9534004670445153</c:v>
                </c:pt>
                <c:pt idx="3873">
                  <c:v>-2.0673469182650406</c:v>
                </c:pt>
                <c:pt idx="3874">
                  <c:v>-2.1799476024132831</c:v>
                </c:pt>
                <c:pt idx="3875">
                  <c:v>-2.2911051709054764</c:v>
                </c:pt>
                <c:pt idx="3876">
                  <c:v>-2.4007221606279239</c:v>
                </c:pt>
                <c:pt idx="3877">
                  <c:v>-2.5087095710017242</c:v>
                </c:pt>
                <c:pt idx="3878">
                  <c:v>-2.6149771820106946</c:v>
                </c:pt>
                <c:pt idx="3879">
                  <c:v>-2.7194290621220123</c:v>
                </c:pt>
                <c:pt idx="3880">
                  <c:v>-2.8219809160886897</c:v>
                </c:pt>
                <c:pt idx="3881">
                  <c:v>-2.922544845586637</c:v>
                </c:pt>
                <c:pt idx="3882">
                  <c:v>-3.0210308425978907</c:v>
                </c:pt>
                <c:pt idx="3883">
                  <c:v>-3.1173568956834976</c:v>
                </c:pt>
                <c:pt idx="3884">
                  <c:v>-3.2114376486975149</c:v>
                </c:pt>
                <c:pt idx="3885">
                  <c:v>-3.3031898401131943</c:v>
                </c:pt>
                <c:pt idx="3886">
                  <c:v>-3.3925315712281665</c:v>
                </c:pt>
                <c:pt idx="3887">
                  <c:v>-3.4793858501329296</c:v>
                </c:pt>
                <c:pt idx="3888">
                  <c:v>-3.5636765653886617</c:v>
                </c:pt>
                <c:pt idx="3889">
                  <c:v>-3.6453281248359568</c:v>
                </c:pt>
                <c:pt idx="3890">
                  <c:v>-3.7242704168460325</c:v>
                </c:pt>
                <c:pt idx="3891">
                  <c:v>-3.8004348186170822</c:v>
                </c:pt>
                <c:pt idx="3892">
                  <c:v>-3.8737523067574786</c:v>
                </c:pt>
                <c:pt idx="3893">
                  <c:v>-3.9441534313535302</c:v>
                </c:pt>
                <c:pt idx="3894">
                  <c:v>-4.0115717426594131</c:v>
                </c:pt>
                <c:pt idx="3895">
                  <c:v>-4.0759513462941381</c:v>
                </c:pt>
                <c:pt idx="3896">
                  <c:v>-4.1372304363560986</c:v>
                </c:pt>
                <c:pt idx="3897">
                  <c:v>-4.195350683715497</c:v>
                </c:pt>
                <c:pt idx="3898">
                  <c:v>-4.250258457786189</c:v>
                </c:pt>
                <c:pt idx="3899">
                  <c:v>-4.3019055353088831</c:v>
                </c:pt>
                <c:pt idx="3900">
                  <c:v>-4.350238020376433</c:v>
                </c:pt>
                <c:pt idx="3901">
                  <c:v>-4.3952113160763266</c:v>
                </c:pt>
                <c:pt idx="3902">
                  <c:v>-4.4367825031396988</c:v>
                </c:pt>
                <c:pt idx="3903">
                  <c:v>-4.474913125898361</c:v>
                </c:pt>
                <c:pt idx="3904">
                  <c:v>-4.5095598459151258</c:v>
                </c:pt>
                <c:pt idx="3905">
                  <c:v>-4.54068966274684</c:v>
                </c:pt>
                <c:pt idx="3906">
                  <c:v>-4.5682708699488632</c:v>
                </c:pt>
                <c:pt idx="3907">
                  <c:v>-4.5922723621019008</c:v>
                </c:pt>
                <c:pt idx="3908">
                  <c:v>-4.6126635420273718</c:v>
                </c:pt>
                <c:pt idx="3909">
                  <c:v>-4.6294260149113988</c:v>
                </c:pt>
                <c:pt idx="3910">
                  <c:v>-4.6425376548205248</c:v>
                </c:pt>
                <c:pt idx="3911">
                  <c:v>-4.6519772329175177</c:v>
                </c:pt>
                <c:pt idx="3912">
                  <c:v>-4.6577283295874841</c:v>
                </c:pt>
                <c:pt idx="3913">
                  <c:v>-4.6597802012712943</c:v>
                </c:pt>
                <c:pt idx="3914">
                  <c:v>-4.658126702555049</c:v>
                </c:pt>
                <c:pt idx="3915">
                  <c:v>-4.6527613899662628</c:v>
                </c:pt>
                <c:pt idx="3916">
                  <c:v>-4.6436817296091562</c:v>
                </c:pt>
                <c:pt idx="3917">
                  <c:v>-4.6308897989743159</c:v>
                </c:pt>
                <c:pt idx="3918">
                  <c:v>-4.6143877566546525</c:v>
                </c:pt>
                <c:pt idx="3919">
                  <c:v>-4.5941807852513161</c:v>
                </c:pt>
                <c:pt idx="3920">
                  <c:v>-4.5702759877381487</c:v>
                </c:pt>
                <c:pt idx="3921">
                  <c:v>-4.5426891801543787</c:v>
                </c:pt>
                <c:pt idx="3922">
                  <c:v>-4.5114330992778404</c:v>
                </c:pt>
                <c:pt idx="3923">
                  <c:v>-4.4765256282678543</c:v>
                </c:pt>
                <c:pt idx="3924">
                  <c:v>-4.4379943681987504</c:v>
                </c:pt>
                <c:pt idx="3925">
                  <c:v>-4.3958595428023717</c:v>
                </c:pt>
                <c:pt idx="3926">
                  <c:v>-4.3501496019673596</c:v>
                </c:pt>
                <c:pt idx="3927">
                  <c:v>-4.3009001403415192</c:v>
                </c:pt>
                <c:pt idx="3928">
                  <c:v>-4.248142690498919</c:v>
                </c:pt>
                <c:pt idx="3929">
                  <c:v>-4.1919114955363534</c:v>
                </c:pt>
                <c:pt idx="3930">
                  <c:v>-4.1322443478269113</c:v>
                </c:pt>
                <c:pt idx="3931">
                  <c:v>-4.0691881252215838</c:v>
                </c:pt>
                <c:pt idx="3932">
                  <c:v>-4.0027834933845279</c:v>
                </c:pt>
                <c:pt idx="3933">
                  <c:v>-3.9330807040709215</c:v>
                </c:pt>
                <c:pt idx="3934">
                  <c:v>-3.8601369489782726</c:v>
                </c:pt>
                <c:pt idx="3935">
                  <c:v>-3.7840014796703985</c:v>
                </c:pt>
                <c:pt idx="3936">
                  <c:v>-3.7047314221463967</c:v>
                </c:pt>
                <c:pt idx="3937">
                  <c:v>-3.6223873868078384</c:v>
                </c:pt>
                <c:pt idx="3938">
                  <c:v>-3.5370300399628327</c:v>
                </c:pt>
                <c:pt idx="3939">
                  <c:v>-3.4487213483684869</c:v>
                </c:pt>
                <c:pt idx="3940">
                  <c:v>-3.3575296915190447</c:v>
                </c:pt>
                <c:pt idx="3941">
                  <c:v>-3.2635258722573881</c:v>
                </c:pt>
                <c:pt idx="3942">
                  <c:v>-3.1667810937750356</c:v>
                </c:pt>
                <c:pt idx="3943">
                  <c:v>-3.0673681950369858</c:v>
                </c:pt>
                <c:pt idx="3944">
                  <c:v>-2.965366674273719</c:v>
                </c:pt>
                <c:pt idx="3945">
                  <c:v>-2.8608585579381591</c:v>
                </c:pt>
                <c:pt idx="3946">
                  <c:v>-2.7539262112615837</c:v>
                </c:pt>
                <c:pt idx="3947">
                  <c:v>-2.6446519047531232</c:v>
                </c:pt>
                <c:pt idx="3948">
                  <c:v>-2.533117775533595</c:v>
                </c:pt>
                <c:pt idx="3949">
                  <c:v>-2.4194075981252725</c:v>
                </c:pt>
                <c:pt idx="3950">
                  <c:v>-2.303612165702039</c:v>
                </c:pt>
                <c:pt idx="3951">
                  <c:v>-2.1858253284642424</c:v>
                </c:pt>
                <c:pt idx="3952">
                  <c:v>-2.0661402980870416</c:v>
                </c:pt>
                <c:pt idx="3953">
                  <c:v>-1.9446474635763882</c:v>
                </c:pt>
                <c:pt idx="3954">
                  <c:v>-1.821447493497202</c:v>
                </c:pt>
                <c:pt idx="3955">
                  <c:v>-1.6966383391504389</c:v>
                </c:pt>
                <c:pt idx="3956">
                  <c:v>-1.5703185706324903</c:v>
                </c:pt>
                <c:pt idx="3957">
                  <c:v>-1.442588742818552</c:v>
                </c:pt>
                <c:pt idx="3958">
                  <c:v>-1.3135504111463243</c:v>
                </c:pt>
                <c:pt idx="3959">
                  <c:v>-1.1833071904322066</c:v>
                </c:pt>
                <c:pt idx="3960">
                  <c:v>-1.0519634058973171</c:v>
                </c:pt>
                <c:pt idx="3961">
                  <c:v>-0.91962369112126718</c:v>
                </c:pt>
                <c:pt idx="3962">
                  <c:v>-0.78639414230438787</c:v>
                </c:pt>
                <c:pt idx="3963">
                  <c:v>-0.65238241451253542</c:v>
                </c:pt>
                <c:pt idx="3964">
                  <c:v>-0.51769638841217536</c:v>
                </c:pt>
                <c:pt idx="3965">
                  <c:v>-0.38244403714379122</c:v>
                </c:pt>
                <c:pt idx="3966">
                  <c:v>-0.24673475334863817</c:v>
                </c:pt>
                <c:pt idx="3967">
                  <c:v>-0.11067829103266891</c:v>
                </c:pt>
                <c:pt idx="3968">
                  <c:v>2.5614373528847496E-2</c:v>
                </c:pt>
                <c:pt idx="3969">
                  <c:v>0.1620320885290206</c:v>
                </c:pt>
                <c:pt idx="3970">
                  <c:v>0.29846897584615889</c:v>
                </c:pt>
                <c:pt idx="3971">
                  <c:v>0.43481046051051864</c:v>
                </c:pt>
                <c:pt idx="3972">
                  <c:v>0.57094494552784403</c:v>
                </c:pt>
                <c:pt idx="3973">
                  <c:v>0.70676408305847738</c:v>
                </c:pt>
                <c:pt idx="3974">
                  <c:v>0.84215992404387985</c:v>
                </c:pt>
                <c:pt idx="3975">
                  <c:v>0.97701979594194022</c:v>
                </c:pt>
                <c:pt idx="3976">
                  <c:v>1.1112305115205725</c:v>
                </c:pt>
                <c:pt idx="3977">
                  <c:v>1.244680769138431</c:v>
                </c:pt>
                <c:pt idx="3978">
                  <c:v>1.3772618782279102</c:v>
                </c:pt>
                <c:pt idx="3979">
                  <c:v>1.5088681191442543</c:v>
                </c:pt>
                <c:pt idx="3980">
                  <c:v>1.6393952775173148</c:v>
                </c:pt>
                <c:pt idx="3981">
                  <c:v>1.7687355180038187</c:v>
                </c:pt>
                <c:pt idx="3982">
                  <c:v>1.8967815298920978</c:v>
                </c:pt>
                <c:pt idx="3983">
                  <c:v>2.0234288247508836</c:v>
                </c:pt>
                <c:pt idx="3984">
                  <c:v>2.1485748373547149</c:v>
                </c:pt>
                <c:pt idx="3985">
                  <c:v>2.2721142468999647</c:v>
                </c:pt>
                <c:pt idx="3986">
                  <c:v>2.3939434173398215</c:v>
                </c:pt>
                <c:pt idx="3987">
                  <c:v>2.5139628301483792</c:v>
                </c:pt>
                <c:pt idx="3988">
                  <c:v>2.6320746727733986</c:v>
                </c:pt>
                <c:pt idx="3989">
                  <c:v>2.7481761258046782</c:v>
                </c:pt>
                <c:pt idx="3990">
                  <c:v>2.8621764459226235</c:v>
                </c:pt>
                <c:pt idx="3991">
                  <c:v>2.9739849474152051</c:v>
                </c:pt>
                <c:pt idx="3992">
                  <c:v>3.0835046111813775</c:v>
                </c:pt>
                <c:pt idx="3993">
                  <c:v>3.1906491126374794</c:v>
                </c:pt>
                <c:pt idx="3994">
                  <c:v>3.295329016857373</c:v>
                </c:pt>
                <c:pt idx="3995">
                  <c:v>3.3974553221020756</c:v>
                </c:pt>
                <c:pt idx="3996">
                  <c:v>3.4969400175288428</c:v>
                </c:pt>
                <c:pt idx="3997">
                  <c:v>3.5937046503848782</c:v>
                </c:pt>
                <c:pt idx="3998">
                  <c:v>3.6876706330750735</c:v>
                </c:pt>
                <c:pt idx="3999">
                  <c:v>3.7787547390433933</c:v>
                </c:pt>
                <c:pt idx="4000">
                  <c:v>3.8668864374701695</c:v>
                </c:pt>
                <c:pt idx="4001">
                  <c:v>3.9519926397512872</c:v>
                </c:pt>
                <c:pt idx="4002">
                  <c:v>4.0339991776856694</c:v>
                </c:pt>
                <c:pt idx="4003">
                  <c:v>4.1128408935296479</c:v>
                </c:pt>
                <c:pt idx="4004">
                  <c:v>4.1884502814868876</c:v>
                </c:pt>
                <c:pt idx="4005">
                  <c:v>4.2607629088217847</c:v>
                </c:pt>
                <c:pt idx="4006">
                  <c:v>4.3297166648825529</c:v>
                </c:pt>
                <c:pt idx="4007">
                  <c:v>4.3952552849373063</c:v>
                </c:pt>
                <c:pt idx="4008">
                  <c:v>4.4573243027894192</c:v>
                </c:pt>
                <c:pt idx="4009">
                  <c:v>4.5158706676159897</c:v>
                </c:pt>
                <c:pt idx="4010">
                  <c:v>4.5708476823623059</c:v>
                </c:pt>
                <c:pt idx="4011">
                  <c:v>4.622210988318959</c:v>
                </c:pt>
                <c:pt idx="4012">
                  <c:v>4.6699166511464689</c:v>
                </c:pt>
                <c:pt idx="4013">
                  <c:v>4.7139211095711433</c:v>
                </c:pt>
                <c:pt idx="4014">
                  <c:v>4.7541845759139534</c:v>
                </c:pt>
                <c:pt idx="4015">
                  <c:v>4.7906785643652841</c:v>
                </c:pt>
                <c:pt idx="4016">
                  <c:v>4.8233693964419979</c:v>
                </c:pt>
                <c:pt idx="4017">
                  <c:v>4.8522275609156535</c:v>
                </c:pt>
                <c:pt idx="4018">
                  <c:v>4.8772289065421131</c:v>
                </c:pt>
                <c:pt idx="4019">
                  <c:v>4.8983553211532183</c:v>
                </c:pt>
                <c:pt idx="4020">
                  <c:v>4.9155836213716313</c:v>
                </c:pt>
                <c:pt idx="4021">
                  <c:v>4.9289004933542664</c:v>
                </c:pt>
                <c:pt idx="4022">
                  <c:v>4.9382948399847084</c:v>
                </c:pt>
                <c:pt idx="4023">
                  <c:v>4.9437605348478106</c:v>
                </c:pt>
                <c:pt idx="4024">
                  <c:v>4.9452870433837957</c:v>
                </c:pt>
                <c:pt idx="4025">
                  <c:v>4.9428746107139698</c:v>
                </c:pt>
                <c:pt idx="4026">
                  <c:v>4.9365251842798639</c:v>
                </c:pt>
                <c:pt idx="4027">
                  <c:v>4.9262416871099948</c:v>
                </c:pt>
                <c:pt idx="4028">
                  <c:v>4.9120278909146871</c:v>
                </c:pt>
                <c:pt idx="4029">
                  <c:v>4.8939000757627413</c:v>
                </c:pt>
                <c:pt idx="4030">
                  <c:v>4.8718710618580454</c:v>
                </c:pt>
                <c:pt idx="4031">
                  <c:v>4.8459548027589596</c:v>
                </c:pt>
                <c:pt idx="4032">
                  <c:v>4.8161702622859055</c:v>
                </c:pt>
                <c:pt idx="4033">
                  <c:v>4.7825422459493403</c:v>
                </c:pt>
                <c:pt idx="4034">
                  <c:v>4.7451002874822867</c:v>
                </c:pt>
                <c:pt idx="4035">
                  <c:v>4.7038737169636784</c:v>
                </c:pt>
                <c:pt idx="4036">
                  <c:v>4.6588958327006118</c:v>
                </c:pt>
                <c:pt idx="4037">
                  <c:v>4.6102045672402028</c:v>
                </c:pt>
                <c:pt idx="4038">
                  <c:v>4.5578379212792672</c:v>
                </c:pt>
                <c:pt idx="4039">
                  <c:v>4.5018368707907097</c:v>
                </c:pt>
                <c:pt idx="4040">
                  <c:v>4.4422442276712477</c:v>
                </c:pt>
                <c:pt idx="4041">
                  <c:v>4.379111396815647</c:v>
                </c:pt>
                <c:pt idx="4042">
                  <c:v>4.3124865483053023</c:v>
                </c:pt>
                <c:pt idx="4043">
                  <c:v>4.2424228077358777</c:v>
                </c:pt>
                <c:pt idx="4044">
                  <c:v>4.1689827926396577</c:v>
                </c:pt>
                <c:pt idx="4045">
                  <c:v>4.0922214823566723</c:v>
                </c:pt>
                <c:pt idx="4046">
                  <c:v>4.0122017869362843</c:v>
                </c:pt>
                <c:pt idx="4047">
                  <c:v>3.9289934314508397</c:v>
                </c:pt>
                <c:pt idx="4048">
                  <c:v>3.842661715216324</c:v>
                </c:pt>
                <c:pt idx="4049">
                  <c:v>3.7532742508190831</c:v>
                </c:pt>
                <c:pt idx="4050">
                  <c:v>3.6609017697091808</c:v>
                </c:pt>
                <c:pt idx="4051">
                  <c:v>3.5656236256846583</c:v>
                </c:pt>
                <c:pt idx="4052">
                  <c:v>3.4675124649847695</c:v>
                </c:pt>
                <c:pt idx="4053">
                  <c:v>3.3666499928328282</c:v>
                </c:pt>
                <c:pt idx="4054">
                  <c:v>3.2631242960911337</c:v>
                </c:pt>
                <c:pt idx="4055">
                  <c:v>3.1570149325588353</c:v>
                </c:pt>
                <c:pt idx="4056">
                  <c:v>3.0484087155137614</c:v>
                </c:pt>
                <c:pt idx="4057">
                  <c:v>2.9373952942830561</c:v>
                </c:pt>
                <c:pt idx="4058">
                  <c:v>2.824063697009418</c:v>
                </c:pt>
                <c:pt idx="4059">
                  <c:v>2.7085035471423273</c:v>
                </c:pt>
                <c:pt idx="4060">
                  <c:v>2.5908101483909145</c:v>
                </c:pt>
                <c:pt idx="4061">
                  <c:v>2.4710804687417132</c:v>
                </c:pt>
                <c:pt idx="4062">
                  <c:v>2.3494110916328772</c:v>
                </c:pt>
                <c:pt idx="4063">
                  <c:v>2.2258994263478145</c:v>
                </c:pt>
                <c:pt idx="4064">
                  <c:v>2.1006487072936983</c:v>
                </c:pt>
                <c:pt idx="4065">
                  <c:v>1.9737638395877322</c:v>
                </c:pt>
                <c:pt idx="4066">
                  <c:v>1.8453491871071996</c:v>
                </c:pt>
                <c:pt idx="4067">
                  <c:v>1.7155081173709767</c:v>
                </c:pt>
                <c:pt idx="4068">
                  <c:v>1.5843429421638415</c:v>
                </c:pt>
                <c:pt idx="4069">
                  <c:v>1.4519566685455632</c:v>
                </c:pt>
                <c:pt idx="4070">
                  <c:v>1.3184583612690814</c:v>
                </c:pt>
                <c:pt idx="4071">
                  <c:v>1.1839591632899433</c:v>
                </c:pt>
                <c:pt idx="4072">
                  <c:v>1.0485685833335043</c:v>
                </c:pt>
                <c:pt idx="4073">
                  <c:v>0.91239229587062265</c:v>
                </c:pt>
                <c:pt idx="4074">
                  <c:v>0.77554522848144614</c:v>
                </c:pt>
                <c:pt idx="4075">
                  <c:v>0.63813855119933283</c:v>
                </c:pt>
                <c:pt idx="4076">
                  <c:v>0.50028299978026369</c:v>
                </c:pt>
                <c:pt idx="4077">
                  <c:v>0.36209022995351242</c:v>
                </c:pt>
                <c:pt idx="4078">
                  <c:v>0.22367182253958617</c:v>
                </c:pt>
                <c:pt idx="4079">
                  <c:v>8.5140332679122313E-2</c:v>
                </c:pt>
                <c:pt idx="4080">
                  <c:v>-5.3392067641583114E-2</c:v>
                </c:pt>
                <c:pt idx="4081">
                  <c:v>-0.1918139990420106</c:v>
                </c:pt>
                <c:pt idx="4082">
                  <c:v>-0.33001372678847379</c:v>
                </c:pt>
                <c:pt idx="4083">
                  <c:v>-0.46787906974453541</c:v>
                </c:pt>
                <c:pt idx="4084">
                  <c:v>-0.60529873771821219</c:v>
                </c:pt>
                <c:pt idx="4085">
                  <c:v>-0.74216246755513515</c:v>
                </c:pt>
                <c:pt idx="4086">
                  <c:v>-0.87835969795874114</c:v>
                </c:pt>
                <c:pt idx="4087">
                  <c:v>-1.0137806283533588</c:v>
                </c:pt>
                <c:pt idx="4088">
                  <c:v>-1.1483153575861569</c:v>
                </c:pt>
                <c:pt idx="4089">
                  <c:v>-1.2818549291515047</c:v>
                </c:pt>
                <c:pt idx="4090">
                  <c:v>-1.4142967777767141</c:v>
                </c:pt>
                <c:pt idx="4091">
                  <c:v>-1.5455307551428275</c:v>
                </c:pt>
                <c:pt idx="4092">
                  <c:v>-1.6754507998520127</c:v>
                </c:pt>
                <c:pt idx="4093">
                  <c:v>-1.8039552026448904</c:v>
                </c:pt>
                <c:pt idx="4094">
                  <c:v>-1.9309437489666263</c:v>
                </c:pt>
                <c:pt idx="4095">
                  <c:v>-2.0563125885503628</c:v>
                </c:pt>
                <c:pt idx="4096">
                  <c:v>-2.1799584349761858</c:v>
                </c:pt>
                <c:pt idx="4097">
                  <c:v>-2.3017809556437498</c:v>
                </c:pt>
                <c:pt idx="4098">
                  <c:v>-2.4216834858850489</c:v>
                </c:pt>
                <c:pt idx="4099">
                  <c:v>-2.5395733763924939</c:v>
                </c:pt>
                <c:pt idx="4100">
                  <c:v>-2.6553605141115915</c:v>
                </c:pt>
                <c:pt idx="4101">
                  <c:v>-2.768952181510302</c:v>
                </c:pt>
                <c:pt idx="4102">
                  <c:v>-2.8802571866915661</c:v>
                </c:pt>
                <c:pt idx="4103">
                  <c:v>-2.9891881445566106</c:v>
                </c:pt>
                <c:pt idx="4104">
                  <c:v>-3.0956605602682958</c:v>
                </c:pt>
                <c:pt idx="4105">
                  <c:v>-3.1995881320467783</c:v>
                </c:pt>
                <c:pt idx="4106">
                  <c:v>-3.3008871721436286</c:v>
                </c:pt>
                <c:pt idx="4107">
                  <c:v>-3.3994790193253421</c:v>
                </c:pt>
                <c:pt idx="4108">
                  <c:v>-3.4952876061460696</c:v>
                </c:pt>
                <c:pt idx="4109">
                  <c:v>-3.5882327240571925</c:v>
                </c:pt>
                <c:pt idx="4110">
                  <c:v>-3.6782470834422383</c:v>
                </c:pt>
                <c:pt idx="4111">
                  <c:v>-3.7652642713868159</c:v>
                </c:pt>
                <c:pt idx="4112">
                  <c:v>-3.8492123361275077</c:v>
                </c:pt>
                <c:pt idx="4113">
                  <c:v>-3.9300307896190585</c:v>
                </c:pt>
                <c:pt idx="4114">
                  <c:v>-4.0076567765782887</c:v>
                </c:pt>
                <c:pt idx="4115">
                  <c:v>-4.0820285911850149</c:v>
                </c:pt>
                <c:pt idx="4116">
                  <c:v>-4.1530862072582684</c:v>
                </c:pt>
                <c:pt idx="4117">
                  <c:v>-4.2207798172401754</c:v>
                </c:pt>
                <c:pt idx="4118">
                  <c:v>-4.2850601104054986</c:v>
                </c:pt>
                <c:pt idx="4119">
                  <c:v>-4.3458737392653255</c:v>
                </c:pt>
                <c:pt idx="4120">
                  <c:v>-4.4031806241972999</c:v>
                </c:pt>
                <c:pt idx="4121">
                  <c:v>-4.4569386692979833</c:v>
                </c:pt>
                <c:pt idx="4122">
                  <c:v>-4.5071052094151689</c:v>
                </c:pt>
                <c:pt idx="4123">
                  <c:v>-4.5536470685495658</c:v>
                </c:pt>
                <c:pt idx="4124">
                  <c:v>-4.596529169226649</c:v>
                </c:pt>
                <c:pt idx="4125">
                  <c:v>-4.6357199210587563</c:v>
                </c:pt>
                <c:pt idx="4126">
                  <c:v>-4.6711904368161301</c:v>
                </c:pt>
                <c:pt idx="4127">
                  <c:v>-4.7029180229434138</c:v>
                </c:pt>
                <c:pt idx="4128">
                  <c:v>-4.7308820985216364</c:v>
                </c:pt>
                <c:pt idx="4129">
                  <c:v>-4.7550637781523308</c:v>
                </c:pt>
                <c:pt idx="4130">
                  <c:v>-4.7754507761318443</c:v>
                </c:pt>
                <c:pt idx="4131">
                  <c:v>-4.7920333565757858</c:v>
                </c:pt>
                <c:pt idx="4132">
                  <c:v>-4.8048023847935326</c:v>
                </c:pt>
                <c:pt idx="4133">
                  <c:v>-4.8137492411709912</c:v>
                </c:pt>
                <c:pt idx="4134">
                  <c:v>-4.8188691867583273</c:v>
                </c:pt>
                <c:pt idx="4135">
                  <c:v>-4.8201688565101559</c:v>
                </c:pt>
                <c:pt idx="4136">
                  <c:v>-4.8176497296500917</c:v>
                </c:pt>
                <c:pt idx="4137">
                  <c:v>-4.8113174544832962</c:v>
                </c:pt>
                <c:pt idx="4138">
                  <c:v>-4.8011830060221579</c:v>
                </c:pt>
                <c:pt idx="4139">
                  <c:v>-4.7872633300213474</c:v>
                </c:pt>
                <c:pt idx="4140">
                  <c:v>-4.7695701977177647</c:v>
                </c:pt>
                <c:pt idx="4141">
                  <c:v>-4.7481251117160372</c:v>
                </c:pt>
                <c:pt idx="4142">
                  <c:v>-4.7229516184745926</c:v>
                </c:pt>
                <c:pt idx="4143">
                  <c:v>-4.6940780277601792</c:v>
                </c:pt>
                <c:pt idx="4144">
                  <c:v>-4.6615279995024004</c:v>
                </c:pt>
                <c:pt idx="4145">
                  <c:v>-4.6253356975746183</c:v>
                </c:pt>
                <c:pt idx="4146">
                  <c:v>-4.585536678677042</c:v>
                </c:pt>
                <c:pt idx="4147">
                  <c:v>-4.5421671321695598</c:v>
                </c:pt>
                <c:pt idx="4148">
                  <c:v>-4.4952637200881504</c:v>
                </c:pt>
                <c:pt idx="4149">
                  <c:v>-4.4448752041315345</c:v>
                </c:pt>
                <c:pt idx="4150">
                  <c:v>-4.3910464451686488</c:v>
                </c:pt>
                <c:pt idx="4151">
                  <c:v>-4.3338229646416533</c:v>
                </c:pt>
                <c:pt idx="4152">
                  <c:v>-4.2732547901420057</c:v>
                </c:pt>
                <c:pt idx="4153">
                  <c:v>-4.2093972560219006</c:v>
                </c:pt>
                <c:pt idx="4154">
                  <c:v>-4.1423098596571899</c:v>
                </c:pt>
                <c:pt idx="4155">
                  <c:v>-4.0720512998766383</c:v>
                </c:pt>
                <c:pt idx="4156">
                  <c:v>-3.998683619755885</c:v>
                </c:pt>
                <c:pt idx="4157">
                  <c:v>-3.9222728441755774</c:v>
                </c:pt>
                <c:pt idx="4158">
                  <c:v>-3.8428843859396626</c:v>
                </c:pt>
                <c:pt idx="4159">
                  <c:v>-3.7605859258003895</c:v>
                </c:pt>
                <c:pt idx="4160">
                  <c:v>-3.6754462467216809</c:v>
                </c:pt>
                <c:pt idx="4161">
                  <c:v>-3.5875419653116429</c:v>
                </c:pt>
                <c:pt idx="4162">
                  <c:v>-3.4969456791378324</c:v>
                </c:pt>
                <c:pt idx="4163">
                  <c:v>-3.4037341329742552</c:v>
                </c:pt>
                <c:pt idx="4164">
                  <c:v>-3.3079927319593332</c:v>
                </c:pt>
                <c:pt idx="4165">
                  <c:v>-3.2097983890422292</c:v>
                </c:pt>
                <c:pt idx="4166">
                  <c:v>-3.1092350723210949</c:v>
                </c:pt>
                <c:pt idx="4167">
                  <c:v>-3.0063926686756521</c:v>
                </c:pt>
                <c:pt idx="4168">
                  <c:v>-2.9013557232101754</c:v>
                </c:pt>
                <c:pt idx="4169">
                  <c:v>-2.7942101594243618</c:v>
                </c:pt>
                <c:pt idx="4170">
                  <c:v>-2.6850440668919449</c:v>
                </c:pt>
                <c:pt idx="4171">
                  <c:v>-2.5739531877885251</c:v>
                </c:pt>
                <c:pt idx="4172">
                  <c:v>-2.4610255710026121</c:v>
                </c:pt>
                <c:pt idx="4173">
                  <c:v>-2.3463573236877804</c:v>
                </c:pt>
                <c:pt idx="4174">
                  <c:v>-2.230049919930789</c:v>
                </c:pt>
                <c:pt idx="4175">
                  <c:v>-2.1121952770817978</c:v>
                </c:pt>
                <c:pt idx="4176">
                  <c:v>-1.9928915283596567</c:v>
                </c:pt>
                <c:pt idx="4177">
                  <c:v>-1.8722385925284362</c:v>
                </c:pt>
                <c:pt idx="4178">
                  <c:v>-1.7503347068225767</c:v>
                </c:pt>
                <c:pt idx="4179">
                  <c:v>-1.6272776346599882</c:v>
                </c:pt>
                <c:pt idx="4180">
                  <c:v>-1.5031697428869375</c:v>
                </c:pt>
                <c:pt idx="4181">
                  <c:v>-1.3781139791665999</c:v>
                </c:pt>
                <c:pt idx="4182">
                  <c:v>-1.2522118176080768</c:v>
                </c:pt>
                <c:pt idx="4183">
                  <c:v>-1.125564464704186</c:v>
                </c:pt>
                <c:pt idx="4184">
                  <c:v>-0.9982778552478947</c:v>
                </c:pt>
                <c:pt idx="4185">
                  <c:v>-0.87045849565248501</c:v>
                </c:pt>
                <c:pt idx="4186">
                  <c:v>-0.7422112508339993</c:v>
                </c:pt>
                <c:pt idx="4187">
                  <c:v>-0.61363888902418362</c:v>
                </c:pt>
                <c:pt idx="4188">
                  <c:v>-0.48484202342441068</c:v>
                </c:pt>
                <c:pt idx="4189">
                  <c:v>-0.35592086534185957</c:v>
                </c:pt>
                <c:pt idx="4190">
                  <c:v>-0.22698058982934097</c:v>
                </c:pt>
                <c:pt idx="4191">
                  <c:v>-9.8127360506990155E-2</c:v>
                </c:pt>
                <c:pt idx="4192">
                  <c:v>3.0535377471584028E-2</c:v>
                </c:pt>
                <c:pt idx="4193">
                  <c:v>0.15890909096482597</c:v>
                </c:pt>
                <c:pt idx="4194">
                  <c:v>0.28688706392666047</c:v>
                </c:pt>
                <c:pt idx="4195">
                  <c:v>0.41436739944465473</c:v>
                </c:pt>
                <c:pt idx="4196">
                  <c:v>0.54124968679603824</c:v>
                </c:pt>
                <c:pt idx="4197">
                  <c:v>0.66743363647598941</c:v>
                </c:pt>
                <c:pt idx="4198">
                  <c:v>0.79282006332343768</c:v>
                </c:pt>
                <c:pt idx="4199">
                  <c:v>0.91730982451263854</c:v>
                </c:pt>
                <c:pt idx="4200">
                  <c:v>1.0408051632381392</c:v>
                </c:pt>
                <c:pt idx="4201">
                  <c:v>1.1632101033810898</c:v>
                </c:pt>
                <c:pt idx="4202">
                  <c:v>1.2844292857838429</c:v>
                </c:pt>
                <c:pt idx="4203">
                  <c:v>1.4043678604702654</c:v>
                </c:pt>
                <c:pt idx="4204">
                  <c:v>1.5229328063146059</c:v>
                </c:pt>
                <c:pt idx="4205">
                  <c:v>1.6400330485269246</c:v>
                </c:pt>
                <c:pt idx="4206">
                  <c:v>1.7555781139555877</c:v>
                </c:pt>
                <c:pt idx="4207">
                  <c:v>1.8694791695413875</c:v>
                </c:pt>
                <c:pt idx="4208">
                  <c:v>1.9816481397407599</c:v>
                </c:pt>
                <c:pt idx="4209">
                  <c:v>2.0919987296232301</c:v>
                </c:pt>
                <c:pt idx="4210">
                  <c:v>2.2004518485037732</c:v>
                </c:pt>
                <c:pt idx="4211">
                  <c:v>2.3069216119083076</c:v>
                </c:pt>
                <c:pt idx="4212">
                  <c:v>2.4113269870064094</c:v>
                </c:pt>
                <c:pt idx="4213">
                  <c:v>2.5135920325404912</c:v>
                </c:pt>
                <c:pt idx="4214">
                  <c:v>2.6136430153751511</c:v>
                </c:pt>
                <c:pt idx="4215">
                  <c:v>2.7114032533621195</c:v>
                </c:pt>
                <c:pt idx="4216">
                  <c:v>2.8067972875052511</c:v>
                </c:pt>
                <c:pt idx="4217">
                  <c:v>2.8997532438920377</c:v>
                </c:pt>
                <c:pt idx="4218">
                  <c:v>2.9902035191455356</c:v>
                </c:pt>
                <c:pt idx="4219">
                  <c:v>3.0780850986019903</c:v>
                </c:pt>
                <c:pt idx="4220">
                  <c:v>3.1633380473910937</c:v>
                </c:pt>
                <c:pt idx="4221">
                  <c:v>3.2459003393627968</c:v>
                </c:pt>
                <c:pt idx="4222">
                  <c:v>3.3257119563563986</c:v>
                </c:pt>
                <c:pt idx="4223">
                  <c:v>3.4027171380509715</c:v>
                </c:pt>
                <c:pt idx="4224">
                  <c:v>3.476863433677905</c:v>
                </c:pt>
                <c:pt idx="4225">
                  <c:v>3.5480969726594744</c:v>
                </c:pt>
                <c:pt idx="4226">
                  <c:v>3.6163668530520878</c:v>
                </c:pt>
                <c:pt idx="4227">
                  <c:v>3.6816275211575857</c:v>
                </c:pt>
                <c:pt idx="4228">
                  <c:v>3.743836305615345</c:v>
                </c:pt>
                <c:pt idx="4229">
                  <c:v>3.8029466490563415</c:v>
                </c:pt>
                <c:pt idx="4230">
                  <c:v>3.8589251344408688</c:v>
                </c:pt>
                <c:pt idx="4231">
                  <c:v>3.9117394089234883</c:v>
                </c:pt>
                <c:pt idx="4232">
                  <c:v>3.9613517342230442</c:v>
                </c:pt>
                <c:pt idx="4233">
                  <c:v>4.0077359549711282</c:v>
                </c:pt>
                <c:pt idx="4234">
                  <c:v>4.0508636334317227</c:v>
                </c:pt>
                <c:pt idx="4235">
                  <c:v>4.0907075318065802</c:v>
                </c:pt>
                <c:pt idx="4236">
                  <c:v>4.1272421079790478</c:v>
                </c:pt>
                <c:pt idx="4237">
                  <c:v>4.1604520200628752</c:v>
                </c:pt>
                <c:pt idx="4238">
                  <c:v>4.1903223702087873</c:v>
                </c:pt>
                <c:pt idx="4239">
                  <c:v>4.216834136671169</c:v>
                </c:pt>
                <c:pt idx="4240">
                  <c:v>4.2399814442019554</c:v>
                </c:pt>
                <c:pt idx="4241">
                  <c:v>4.2597562458010403</c:v>
                </c:pt>
                <c:pt idx="4242">
                  <c:v>4.2761497358155358</c:v>
                </c:pt>
                <c:pt idx="4243">
                  <c:v>4.2891623746104823</c:v>
                </c:pt>
                <c:pt idx="4244">
                  <c:v>4.2987924644458859</c:v>
                </c:pt>
                <c:pt idx="4245">
                  <c:v>4.3050415048134258</c:v>
                </c:pt>
                <c:pt idx="4246">
                  <c:v>4.3079133755843708</c:v>
                </c:pt>
                <c:pt idx="4247">
                  <c:v>4.307417794938277</c:v>
                </c:pt>
                <c:pt idx="4248">
                  <c:v>4.3035662061045601</c:v>
                </c:pt>
                <c:pt idx="4249">
                  <c:v>4.296371328426023</c:v>
                </c:pt>
                <c:pt idx="4250">
                  <c:v>4.2858520301436185</c:v>
                </c:pt>
                <c:pt idx="4251">
                  <c:v>4.272029247593788</c:v>
                </c:pt>
                <c:pt idx="4252">
                  <c:v>4.2549240061489897</c:v>
                </c:pt>
                <c:pt idx="4253">
                  <c:v>4.234557304189658</c:v>
                </c:pt>
                <c:pt idx="4254">
                  <c:v>4.2109534493341085</c:v>
                </c:pt>
                <c:pt idx="4255">
                  <c:v>4.184147522902963</c:v>
                </c:pt>
                <c:pt idx="4256">
                  <c:v>4.1541688221183763</c:v>
                </c:pt>
                <c:pt idx="4257">
                  <c:v>4.1210501573897291</c:v>
                </c:pt>
                <c:pt idx="4258">
                  <c:v>4.0848289830780731</c:v>
                </c:pt>
                <c:pt idx="4259">
                  <c:v>4.0455480153620895</c:v>
                </c:pt>
                <c:pt idx="4260">
                  <c:v>4.0032440615271243</c:v>
                </c:pt>
                <c:pt idx="4261">
                  <c:v>3.9579629011427611</c:v>
                </c:pt>
                <c:pt idx="4262">
                  <c:v>3.909751574608749</c:v>
                </c:pt>
                <c:pt idx="4263">
                  <c:v>3.858661079460302</c:v>
                </c:pt>
                <c:pt idx="4264">
                  <c:v>3.8047369348875151</c:v>
                </c:pt>
                <c:pt idx="4265">
                  <c:v>3.7480343140170778</c:v>
                </c:pt>
                <c:pt idx="4266">
                  <c:v>3.6886089121532128</c:v>
                </c:pt>
                <c:pt idx="4267">
                  <c:v>3.6265161668456405</c:v>
                </c:pt>
                <c:pt idx="4268">
                  <c:v>3.5618110790379998</c:v>
                </c:pt>
                <c:pt idx="4269">
                  <c:v>3.4945598221016283</c:v>
                </c:pt>
                <c:pt idx="4270">
                  <c:v>3.4248237243230424</c:v>
                </c:pt>
                <c:pt idx="4271">
                  <c:v>3.3526638142361693</c:v>
                </c:pt>
                <c:pt idx="4272">
                  <c:v>3.2781446510929872</c:v>
                </c:pt>
                <c:pt idx="4273">
                  <c:v>3.2013351113491142</c:v>
                </c:pt>
                <c:pt idx="4274">
                  <c:v>3.1223072317945766</c:v>
                </c:pt>
                <c:pt idx="4275">
                  <c:v>3.0411312358568692</c:v>
                </c:pt>
                <c:pt idx="4276">
                  <c:v>2.9578796652869417</c:v>
                </c:pt>
                <c:pt idx="4277">
                  <c:v>2.872628007637966</c:v>
                </c:pt>
                <c:pt idx="4278">
                  <c:v>2.7854500933421611</c:v>
                </c:pt>
                <c:pt idx="4279">
                  <c:v>2.6964209677418407</c:v>
                </c:pt>
                <c:pt idx="4280">
                  <c:v>2.6056157184128366</c:v>
                </c:pt>
                <c:pt idx="4281">
                  <c:v>2.5131162007183203</c:v>
                </c:pt>
                <c:pt idx="4282">
                  <c:v>2.418999180311749</c:v>
                </c:pt>
                <c:pt idx="4283">
                  <c:v>2.3233444956422118</c:v>
                </c:pt>
                <c:pt idx="4284">
                  <c:v>2.2262395684452714</c:v>
                </c:pt>
                <c:pt idx="4285">
                  <c:v>2.1277622495982764</c:v>
                </c:pt>
                <c:pt idx="4286">
                  <c:v>2.0279963659451297</c:v>
                </c:pt>
                <c:pt idx="4287">
                  <c:v>1.9270305844932791</c:v>
                </c:pt>
                <c:pt idx="4288">
                  <c:v>1.8249471534974966</c:v>
                </c:pt>
                <c:pt idx="4289">
                  <c:v>1.7218286253463526</c:v>
                </c:pt>
                <c:pt idx="4290">
                  <c:v>1.6177586480280093</c:v>
                </c:pt>
                <c:pt idx="4291">
                  <c:v>1.5128274565118267</c:v>
                </c:pt>
                <c:pt idx="4292">
                  <c:v>1.4071165327762649</c:v>
                </c:pt>
                <c:pt idx="4293">
                  <c:v>1.3007143643326384</c:v>
                </c:pt>
                <c:pt idx="4294">
                  <c:v>1.193713760913615</c:v>
                </c:pt>
                <c:pt idx="4295">
                  <c:v>1.08619693986362</c:v>
                </c:pt>
                <c:pt idx="4296">
                  <c:v>0.97825130883459399</c:v>
                </c:pt>
                <c:pt idx="4297">
                  <c:v>0.86996504657324092</c:v>
                </c:pt>
                <c:pt idx="4298">
                  <c:v>0.76142364796510242</c:v>
                </c:pt>
                <c:pt idx="4299">
                  <c:v>0.65271114486255588</c:v>
                </c:pt>
                <c:pt idx="4300">
                  <c:v>0.54391519742734262</c:v>
                </c:pt>
                <c:pt idx="4301">
                  <c:v>0.43512308658441107</c:v>
                </c:pt>
                <c:pt idx="4302">
                  <c:v>0.32641967566922109</c:v>
                </c:pt>
                <c:pt idx="4303">
                  <c:v>0.21788863331969821</c:v>
                </c:pt>
                <c:pt idx="4304">
                  <c:v>0.10961744726603662</c:v>
                </c:pt>
                <c:pt idx="4305">
                  <c:v>1.693286424808286E-3</c:v>
                </c:pt>
                <c:pt idx="4306">
                  <c:v>-0.10579919256276057</c:v>
                </c:pt>
                <c:pt idx="4307">
                  <c:v>-0.21277828000095564</c:v>
                </c:pt>
                <c:pt idx="4308">
                  <c:v>-0.31916525012697156</c:v>
                </c:pt>
                <c:pt idx="4309">
                  <c:v>-0.42488258579767113</c:v>
                </c:pt>
                <c:pt idx="4310">
                  <c:v>-0.52984858987560213</c:v>
                </c:pt>
                <c:pt idx="4311">
                  <c:v>-0.63398133665969092</c:v>
                </c:pt>
                <c:pt idx="4312">
                  <c:v>-0.73720235442221083</c:v>
                </c:pt>
                <c:pt idx="4313">
                  <c:v>-0.83943879373218688</c:v>
                </c:pt>
                <c:pt idx="4314">
                  <c:v>-0.94061030661814971</c:v>
                </c:pt>
                <c:pt idx="4315">
                  <c:v>-1.0406420220120565</c:v>
                </c:pt>
                <c:pt idx="4316">
                  <c:v>-1.1394611855649392</c:v>
                </c:pt>
                <c:pt idx="4317">
                  <c:v>-1.2369957668159113</c:v>
                </c:pt>
                <c:pt idx="4318">
                  <c:v>-1.3331754138679137</c:v>
                </c:pt>
                <c:pt idx="4319">
                  <c:v>-1.4279303623673356</c:v>
                </c:pt>
                <c:pt idx="4320">
                  <c:v>-1.521192749643749</c:v>
                </c:pt>
                <c:pt idx="4321">
                  <c:v>-1.6128969793276819</c:v>
                </c:pt>
                <c:pt idx="4322">
                  <c:v>-1.7029785271042726</c:v>
                </c:pt>
                <c:pt idx="4323">
                  <c:v>-1.7913738019693908</c:v>
                </c:pt>
                <c:pt idx="4324">
                  <c:v>-1.8780214345235442</c:v>
                </c:pt>
                <c:pt idx="4325">
                  <c:v>-1.9628623627024127</c:v>
                </c:pt>
                <c:pt idx="4326">
                  <c:v>-2.0458384549764803</c:v>
                </c:pt>
                <c:pt idx="4327">
                  <c:v>-2.1268935163864144</c:v>
                </c:pt>
                <c:pt idx="4328">
                  <c:v>-2.205972373264403</c:v>
                </c:pt>
                <c:pt idx="4329">
                  <c:v>-2.2830218633791355</c:v>
                </c:pt>
                <c:pt idx="4330">
                  <c:v>-2.3579962263980261</c:v>
                </c:pt>
                <c:pt idx="4331">
                  <c:v>-2.4308430724986976</c:v>
                </c:pt>
                <c:pt idx="4332">
                  <c:v>-2.5015149942958601</c:v>
                </c:pt>
                <c:pt idx="4333">
                  <c:v>-2.5699697731484998</c:v>
                </c:pt>
                <c:pt idx="4334">
                  <c:v>-2.6361674620020334</c:v>
                </c:pt>
                <c:pt idx="4335">
                  <c:v>-2.7000651944968306</c:v>
                </c:pt>
                <c:pt idx="4336">
                  <c:v>-2.7616213233600826</c:v>
                </c:pt>
                <c:pt idx="4337">
                  <c:v>-2.8207977485814961</c:v>
                </c:pt>
                <c:pt idx="4338">
                  <c:v>-2.8775605691603028</c:v>
                </c:pt>
                <c:pt idx="4339">
                  <c:v>-2.9318803676628922</c:v>
                </c:pt>
                <c:pt idx="4340">
                  <c:v>-2.9837306678007649</c:v>
                </c:pt>
                <c:pt idx="4341">
                  <c:v>-3.0330827300071865</c:v>
                </c:pt>
                <c:pt idx="4342">
                  <c:v>-3.0799096175404328</c:v>
                </c:pt>
                <c:pt idx="4343">
                  <c:v>-3.1241884133864151</c:v>
                </c:pt>
                <c:pt idx="4344">
                  <c:v>-3.1658992392741059</c:v>
                </c:pt>
                <c:pt idx="4345">
                  <c:v>-3.2050204939001543</c:v>
                </c:pt>
                <c:pt idx="4346">
                  <c:v>-3.2415332092735007</c:v>
                </c:pt>
                <c:pt idx="4347">
                  <c:v>-3.2754233985756818</c:v>
                </c:pt>
                <c:pt idx="4348">
                  <c:v>-3.3066795588805977</c:v>
                </c:pt>
                <c:pt idx="4349">
                  <c:v>-3.3352858718465574</c:v>
                </c:pt>
                <c:pt idx="4350">
                  <c:v>-3.3612391995327391</c:v>
                </c:pt>
                <c:pt idx="4351">
                  <c:v>-3.3845369782139532</c:v>
                </c:pt>
                <c:pt idx="4352">
                  <c:v>-3.4051707392017367</c:v>
                </c:pt>
                <c:pt idx="4353">
                  <c:v>-3.4231430481738032</c:v>
                </c:pt>
                <c:pt idx="4354">
                  <c:v>-3.4384536114340682</c:v>
                </c:pt>
                <c:pt idx="4355">
                  <c:v>-3.4511027303453812</c:v>
                </c:pt>
                <c:pt idx="4356">
                  <c:v>-3.4610917698157038</c:v>
                </c:pt>
                <c:pt idx="4357">
                  <c:v>-3.4684316362309673</c:v>
                </c:pt>
                <c:pt idx="4358">
                  <c:v>-3.4731329953140171</c:v>
                </c:pt>
                <c:pt idx="4359">
                  <c:v>-3.4752016789372009</c:v>
                </c:pt>
                <c:pt idx="4360">
                  <c:v>-3.4746559309809788</c:v>
                </c:pt>
                <c:pt idx="4361">
                  <c:v>-3.4715110652921242</c:v>
                </c:pt>
                <c:pt idx="4362">
                  <c:v>-3.4657808557569973</c:v>
                </c:pt>
                <c:pt idx="4363">
                  <c:v>-3.4574875387353137</c:v>
                </c:pt>
                <c:pt idx="4364">
                  <c:v>-3.4466503675114519</c:v>
                </c:pt>
                <c:pt idx="4365">
                  <c:v>-3.4332909470372175</c:v>
                </c:pt>
                <c:pt idx="4366">
                  <c:v>-3.4174323973382776</c:v>
                </c:pt>
                <c:pt idx="4367">
                  <c:v>-3.3991027925729274</c:v>
                </c:pt>
                <c:pt idx="4368">
                  <c:v>-3.3783310297939777</c:v>
                </c:pt>
                <c:pt idx="4369">
                  <c:v>-3.3551463629402569</c:v>
                </c:pt>
                <c:pt idx="4370">
                  <c:v>-3.3295832594738832</c:v>
                </c:pt>
                <c:pt idx="4371">
                  <c:v>-3.3016773043702701</c:v>
                </c:pt>
                <c:pt idx="4372">
                  <c:v>-3.2714632068063194</c:v>
                </c:pt>
                <c:pt idx="4373">
                  <c:v>-3.2389746708490144</c:v>
                </c:pt>
                <c:pt idx="4374">
                  <c:v>-3.2042477193835968</c:v>
                </c:pt>
                <c:pt idx="4375">
                  <c:v>-3.1673281472699801</c:v>
                </c:pt>
                <c:pt idx="4376">
                  <c:v>-3.1282549532385273</c:v>
                </c:pt>
                <c:pt idx="4377">
                  <c:v>-3.0870696278867138</c:v>
                </c:pt>
                <c:pt idx="4378">
                  <c:v>-3.0438172761778604</c:v>
                </c:pt>
                <c:pt idx="4379">
                  <c:v>-2.998547228072626</c:v>
                </c:pt>
                <c:pt idx="4380">
                  <c:v>-2.9513018616214102</c:v>
                </c:pt>
                <c:pt idx="4381">
                  <c:v>-2.9021314789892396</c:v>
                </c:pt>
                <c:pt idx="4382">
                  <c:v>-2.8510865908974394</c:v>
                </c:pt>
                <c:pt idx="4383">
                  <c:v>-2.7982206098768212</c:v>
                </c:pt>
                <c:pt idx="4384">
                  <c:v>-2.7435804127899246</c:v>
                </c:pt>
                <c:pt idx="4385">
                  <c:v>-2.6872214721718777</c:v>
                </c:pt>
                <c:pt idx="4386">
                  <c:v>-2.6291987245874004</c:v>
                </c:pt>
                <c:pt idx="4387">
                  <c:v>-2.5695657918714314</c:v>
                </c:pt>
                <c:pt idx="4388">
                  <c:v>-2.5083748045046468</c:v>
                </c:pt>
                <c:pt idx="4389">
                  <c:v>-2.4456880139269472</c:v>
                </c:pt>
                <c:pt idx="4390">
                  <c:v>-2.3815617793528236</c:v>
                </c:pt>
                <c:pt idx="4391">
                  <c:v>-2.3160511184754489</c:v>
                </c:pt>
                <c:pt idx="4392">
                  <c:v>-2.2492135443469321</c:v>
                </c:pt>
                <c:pt idx="4393">
                  <c:v>-2.1811098593050149</c:v>
                </c:pt>
                <c:pt idx="4394">
                  <c:v>-2.111803006567933</c:v>
                </c:pt>
                <c:pt idx="4395">
                  <c:v>-2.0413531060164392</c:v>
                </c:pt>
                <c:pt idx="4396">
                  <c:v>-1.9698215963630656</c:v>
                </c:pt>
                <c:pt idx="4397">
                  <c:v>-1.8972718741080918</c:v>
                </c:pt>
                <c:pt idx="4398">
                  <c:v>-1.8237647030756359</c:v>
                </c:pt>
                <c:pt idx="4399">
                  <c:v>-1.749361099872716</c:v>
                </c:pt>
                <c:pt idx="4400">
                  <c:v>-1.6741211755963148</c:v>
                </c:pt>
                <c:pt idx="4401">
                  <c:v>-1.5981108767113328</c:v>
                </c:pt>
                <c:pt idx="4402">
                  <c:v>-1.5213901438024309</c:v>
                </c:pt>
                <c:pt idx="4403">
                  <c:v>-1.444021091236916</c:v>
                </c:pt>
                <c:pt idx="4404">
                  <c:v>-1.3660725357036456</c:v>
                </c:pt>
                <c:pt idx="4405">
                  <c:v>-1.2876028609889545</c:v>
                </c:pt>
                <c:pt idx="4406">
                  <c:v>-1.2086755845755115</c:v>
                </c:pt>
                <c:pt idx="4407">
                  <c:v>-1.129358242446149</c:v>
                </c:pt>
                <c:pt idx="4408">
                  <c:v>-1.0497111515872115</c:v>
                </c:pt>
                <c:pt idx="4409">
                  <c:v>-0.96979415508469191</c:v>
                </c:pt>
                <c:pt idx="4410">
                  <c:v>-0.88966743656799685</c:v>
                </c:pt>
                <c:pt idx="4411">
                  <c:v>-0.80939703531456741</c:v>
                </c:pt>
                <c:pt idx="4412">
                  <c:v>-0.7290395307213049</c:v>
                </c:pt>
                <c:pt idx="4413">
                  <c:v>-0.64865782596781485</c:v>
                </c:pt>
                <c:pt idx="4414">
                  <c:v>-0.56831849051613426</c:v>
                </c:pt>
                <c:pt idx="4415">
                  <c:v>-0.48807687195590332</c:v>
                </c:pt>
                <c:pt idx="4416">
                  <c:v>-0.40799290577413727</c:v>
                </c:pt>
                <c:pt idx="4417">
                  <c:v>-0.32812672380625252</c:v>
                </c:pt>
                <c:pt idx="4418">
                  <c:v>-0.24853522750765139</c:v>
                </c:pt>
                <c:pt idx="4419">
                  <c:v>-0.16927333754368734</c:v>
                </c:pt>
                <c:pt idx="4420">
                  <c:v>-9.0399114399522279E-2</c:v>
                </c:pt>
                <c:pt idx="4421">
                  <c:v>-1.1969780577504769E-2</c:v>
                </c:pt>
                <c:pt idx="4422">
                  <c:v>6.5960287565117723E-2</c:v>
                </c:pt>
                <c:pt idx="4423">
                  <c:v>0.14333830631830849</c:v>
                </c:pt>
                <c:pt idx="4424">
                  <c:v>0.22010803983833391</c:v>
                </c:pt>
                <c:pt idx="4425">
                  <c:v>0.2962139067074715</c:v>
                </c:pt>
                <c:pt idx="4426">
                  <c:v>0.37160314172804487</c:v>
                </c:pt>
                <c:pt idx="4427">
                  <c:v>0.44622619863241986</c:v>
                </c:pt>
                <c:pt idx="4428">
                  <c:v>0.5200367548526289</c:v>
                </c:pt>
                <c:pt idx="4429">
                  <c:v>0.59298990376162386</c:v>
                </c:pt>
                <c:pt idx="4430">
                  <c:v>0.66503673341999325</c:v>
                </c:pt>
                <c:pt idx="4431">
                  <c:v>0.73612824520525788</c:v>
                </c:pt>
                <c:pt idx="4432">
                  <c:v>0.80621900341967156</c:v>
                </c:pt>
                <c:pt idx="4433">
                  <c:v>0.87526927058722459</c:v>
                </c:pt>
                <c:pt idx="4434">
                  <c:v>0.94323185352842676</c:v>
                </c:pt>
                <c:pt idx="4435">
                  <c:v>1.010065045685492</c:v>
                </c:pt>
                <c:pt idx="4436">
                  <c:v>1.0757292338230655</c:v>
                </c:pt>
                <c:pt idx="4437">
                  <c:v>1.1401854721187752</c:v>
                </c:pt>
                <c:pt idx="4438">
                  <c:v>1.2033964038292055</c:v>
                </c:pt>
                <c:pt idx="4439">
                  <c:v>1.2653251373626988</c:v>
                </c:pt>
                <c:pt idx="4440">
                  <c:v>1.3259365276471997</c:v>
                </c:pt>
                <c:pt idx="4441">
                  <c:v>1.3851975081436532</c:v>
                </c:pt>
                <c:pt idx="4442">
                  <c:v>1.4430758641959038</c:v>
                </c:pt>
                <c:pt idx="4443">
                  <c:v>1.4995400621152295</c:v>
                </c:pt>
                <c:pt idx="4444">
                  <c:v>1.5545605055674916</c:v>
                </c:pt>
                <c:pt idx="4445">
                  <c:v>1.608109589693171</c:v>
                </c:pt>
                <c:pt idx="4446">
                  <c:v>1.6601602930240427</c:v>
                </c:pt>
                <c:pt idx="4447">
                  <c:v>1.7106871525948515</c:v>
                </c:pt>
                <c:pt idx="4448">
                  <c:v>1.7596653181299846</c:v>
                </c:pt>
                <c:pt idx="4449">
                  <c:v>1.8070715120742671</c:v>
                </c:pt>
                <c:pt idx="4450">
                  <c:v>1.8528893903905201</c:v>
                </c:pt>
                <c:pt idx="4451">
                  <c:v>1.897095481985613</c:v>
                </c:pt>
                <c:pt idx="4452">
                  <c:v>1.9396707719602668</c:v>
                </c:pt>
                <c:pt idx="4453">
                  <c:v>1.9806008797757073</c:v>
                </c:pt>
                <c:pt idx="4454">
                  <c:v>2.0198731145199331</c:v>
                </c:pt>
                <c:pt idx="4455">
                  <c:v>2.0574712570320512</c:v>
                </c:pt>
                <c:pt idx="4456">
                  <c:v>2.09337967192856</c:v>
                </c:pt>
                <c:pt idx="4457">
                  <c:v>2.1275856100581247</c:v>
                </c:pt>
                <c:pt idx="4458">
                  <c:v>2.1600798351977746</c:v>
                </c:pt>
                <c:pt idx="4459">
                  <c:v>2.1908568842541825</c:v>
                </c:pt>
                <c:pt idx="4460">
                  <c:v>2.2199135012048146</c:v>
                </c:pt>
                <c:pt idx="4461">
                  <c:v>2.2472434097790184</c:v>
                </c:pt>
                <c:pt idx="4462">
                  <c:v>2.2728413574313131</c:v>
                </c:pt>
                <c:pt idx="4463">
                  <c:v>2.2967053109000171</c:v>
                </c:pt>
                <c:pt idx="4464">
                  <c:v>2.3188354546864964</c:v>
                </c:pt>
                <c:pt idx="4465">
                  <c:v>2.3392294095709669</c:v>
                </c:pt>
                <c:pt idx="4466">
                  <c:v>2.3578865700959915</c:v>
                </c:pt>
                <c:pt idx="4467">
                  <c:v>2.3748104344305645</c:v>
                </c:pt>
                <c:pt idx="4468">
                  <c:v>2.3900060899771765</c:v>
                </c:pt>
                <c:pt idx="4469">
                  <c:v>2.4034733978511764</c:v>
                </c:pt>
                <c:pt idx="4470">
                  <c:v>2.4152239734000673</c:v>
                </c:pt>
                <c:pt idx="4471">
                  <c:v>2.4252690656519587</c:v>
                </c:pt>
                <c:pt idx="4472">
                  <c:v>2.4336130647149492</c:v>
                </c:pt>
                <c:pt idx="4473">
                  <c:v>2.4402704286425889</c:v>
                </c:pt>
                <c:pt idx="4474">
                  <c:v>2.4452517781996206</c:v>
                </c:pt>
                <c:pt idx="4475">
                  <c:v>2.4485673407813104</c:v>
                </c:pt>
                <c:pt idx="4476">
                  <c:v>2.4502274093771841</c:v>
                </c:pt>
                <c:pt idx="4477">
                  <c:v>2.4502508119815456</c:v>
                </c:pt>
                <c:pt idx="4478">
                  <c:v>2.4486551219382302</c:v>
                </c:pt>
                <c:pt idx="4479">
                  <c:v>2.445452058254356</c:v>
                </c:pt>
                <c:pt idx="4480">
                  <c:v>2.4406647259814878</c:v>
                </c:pt>
                <c:pt idx="4481">
                  <c:v>2.434312269722831</c:v>
                </c:pt>
                <c:pt idx="4482">
                  <c:v>2.4264112602859846</c:v>
                </c:pt>
                <c:pt idx="4483">
                  <c:v>2.4169856947298025</c:v>
                </c:pt>
                <c:pt idx="4484">
                  <c:v>2.4060555494641487</c:v>
                </c:pt>
                <c:pt idx="4485">
                  <c:v>2.3936421146776743</c:v>
                </c:pt>
                <c:pt idx="4486">
                  <c:v>2.3797671584655378</c:v>
                </c:pt>
                <c:pt idx="4487">
                  <c:v>2.3644563676446775</c:v>
                </c:pt>
                <c:pt idx="4488">
                  <c:v>2.347735219305275</c:v>
                </c:pt>
                <c:pt idx="4489">
                  <c:v>2.329628518621738</c:v>
                </c:pt>
                <c:pt idx="4490">
                  <c:v>2.3101652603350447</c:v>
                </c:pt>
                <c:pt idx="4491">
                  <c:v>2.2893745386082598</c:v>
                </c:pt>
                <c:pt idx="4492">
                  <c:v>2.2672835605944068</c:v>
                </c:pt>
                <c:pt idx="4493">
                  <c:v>2.2439175250116028</c:v>
                </c:pt>
                <c:pt idx="4494">
                  <c:v>2.21930295495642</c:v>
                </c:pt>
                <c:pt idx="4495">
                  <c:v>2.1934751609348213</c:v>
                </c:pt>
                <c:pt idx="4496">
                  <c:v>2.1664616836116046</c:v>
                </c:pt>
                <c:pt idx="4497">
                  <c:v>2.1382915936285842</c:v>
                </c:pt>
                <c:pt idx="4498">
                  <c:v>2.1089966268805558</c:v>
                </c:pt>
                <c:pt idx="4499">
                  <c:v>2.0786118088666172</c:v>
                </c:pt>
                <c:pt idx="4500">
                  <c:v>2.0471642924309292</c:v>
                </c:pt>
                <c:pt idx="4501">
                  <c:v>2.0146882493494598</c:v>
                </c:pt>
                <c:pt idx="4502">
                  <c:v>1.981217171231016</c:v>
                </c:pt>
                <c:pt idx="4503">
                  <c:v>1.9467865801109379</c:v>
                </c:pt>
                <c:pt idx="4504">
                  <c:v>1.9114246091766856</c:v>
                </c:pt>
                <c:pt idx="4505">
                  <c:v>1.8751671531569576</c:v>
                </c:pt>
                <c:pt idx="4506">
                  <c:v>1.8380487565521242</c:v>
                </c:pt>
                <c:pt idx="4507">
                  <c:v>1.8001018555535113</c:v>
                </c:pt>
                <c:pt idx="4508">
                  <c:v>1.7613566228818796</c:v>
                </c:pt>
                <c:pt idx="4509">
                  <c:v>1.7218526023260654</c:v>
                </c:pt>
                <c:pt idx="4510">
                  <c:v>1.6816227185235846</c:v>
                </c:pt>
                <c:pt idx="4511">
                  <c:v>1.6406978513469792</c:v>
                </c:pt>
                <c:pt idx="4512">
                  <c:v>1.5991106971586075</c:v>
                </c:pt>
                <c:pt idx="4513">
                  <c:v>1.5568965877807552</c:v>
                </c:pt>
                <c:pt idx="4514">
                  <c:v>1.5140923677761593</c:v>
                </c:pt>
                <c:pt idx="4515">
                  <c:v>1.470731456533378</c:v>
                </c:pt>
                <c:pt idx="4516">
                  <c:v>1.4268480173296381</c:v>
                </c:pt>
                <c:pt idx="4517">
                  <c:v>1.3824776237437517</c:v>
                </c:pt>
                <c:pt idx="4518">
                  <c:v>1.3376526971853193</c:v>
                </c:pt>
                <c:pt idx="4519">
                  <c:v>1.292405420854372</c:v>
                </c:pt>
                <c:pt idx="4520">
                  <c:v>1.2467666104280444</c:v>
                </c:pt>
                <c:pt idx="4521">
                  <c:v>1.2007724843681886</c:v>
                </c:pt>
                <c:pt idx="4522">
                  <c:v>1.1544528525229496</c:v>
                </c:pt>
                <c:pt idx="4523">
                  <c:v>1.1078393260300732</c:v>
                </c:pt>
                <c:pt idx="4524">
                  <c:v>1.0609698764560807</c:v>
                </c:pt>
                <c:pt idx="4525">
                  <c:v>1.0138717315018644</c:v>
                </c:pt>
                <c:pt idx="4526">
                  <c:v>0.9665769728295005</c:v>
                </c:pt>
                <c:pt idx="4527">
                  <c:v>0.91912145236122045</c:v>
                </c:pt>
                <c:pt idx="4528">
                  <c:v>0.87153358651310597</c:v>
                </c:pt>
                <c:pt idx="4529">
                  <c:v>0.82384113322561758</c:v>
                </c:pt>
                <c:pt idx="4530">
                  <c:v>0.77607203851325723</c:v>
                </c:pt>
                <c:pt idx="4531">
                  <c:v>0.72825998381489754</c:v>
                </c:pt>
                <c:pt idx="4532">
                  <c:v>0.68042910281810309</c:v>
                </c:pt>
                <c:pt idx="4533">
                  <c:v>0.63260979755059044</c:v>
                </c:pt>
                <c:pt idx="4534">
                  <c:v>0.58483611335050778</c:v>
                </c:pt>
                <c:pt idx="4535">
                  <c:v>0.53713088319252411</c:v>
                </c:pt>
                <c:pt idx="4536">
                  <c:v>0.4895215699162625</c:v>
                </c:pt>
                <c:pt idx="4537">
                  <c:v>0.44203590708138529</c:v>
                </c:pt>
                <c:pt idx="4538">
                  <c:v>0.39469850455625866</c:v>
                </c:pt>
                <c:pt idx="4539">
                  <c:v>0.34753213030565072</c:v>
                </c:pt>
                <c:pt idx="4540">
                  <c:v>0.30056286304731972</c:v>
                </c:pt>
                <c:pt idx="4541">
                  <c:v>0.25381614631276211</c:v>
                </c:pt>
                <c:pt idx="4542">
                  <c:v>0.2073148119332027</c:v>
                </c:pt>
                <c:pt idx="4543">
                  <c:v>0.16108036493940631</c:v>
                </c:pt>
                <c:pt idx="4544">
                  <c:v>0.11513805946688603</c:v>
                </c:pt>
                <c:pt idx="4545">
                  <c:v>6.9512823011516164E-2</c:v>
                </c:pt>
                <c:pt idx="4546">
                  <c:v>2.4227125111688782E-2</c:v>
                </c:pt>
                <c:pt idx="4547">
                  <c:v>-2.0699395255120396E-2</c:v>
                </c:pt>
                <c:pt idx="4548">
                  <c:v>-6.5249904735201439E-2</c:v>
                </c:pt>
                <c:pt idx="4549">
                  <c:v>-0.10940853856181336</c:v>
                </c:pt>
                <c:pt idx="4550">
                  <c:v>-0.15315495048226141</c:v>
                </c:pt>
                <c:pt idx="4551">
                  <c:v>-0.19646820305411666</c:v>
                </c:pt>
                <c:pt idx="4552">
                  <c:v>-0.2393303894346909</c:v>
                </c:pt>
                <c:pt idx="4553">
                  <c:v>-0.28172874140225607</c:v>
                </c:pt>
                <c:pt idx="4554">
                  <c:v>-0.32364244872438225</c:v>
                </c:pt>
                <c:pt idx="4555">
                  <c:v>-0.36505557537235811</c:v>
                </c:pt>
                <c:pt idx="4556">
                  <c:v>-0.40595364073320789</c:v>
                </c:pt>
                <c:pt idx="4557">
                  <c:v>-0.4463221688578955</c:v>
                </c:pt>
                <c:pt idx="4558">
                  <c:v>-0.48614758595682978</c:v>
                </c:pt>
                <c:pt idx="4559">
                  <c:v>-0.52541607299726678</c:v>
                </c:pt>
                <c:pt idx="4560">
                  <c:v>-0.56411482431427762</c:v>
                </c:pt>
                <c:pt idx="4561">
                  <c:v>-0.6022323576081291</c:v>
                </c:pt>
                <c:pt idx="4562">
                  <c:v>-0.63975726604074856</c:v>
                </c:pt>
                <c:pt idx="4563">
                  <c:v>-0.67667802685052336</c:v>
                </c:pt>
                <c:pt idx="4564">
                  <c:v>-0.71298423807297617</c:v>
                </c:pt>
                <c:pt idx="4565">
                  <c:v>-0.74866665381762532</c:v>
                </c:pt>
                <c:pt idx="4566">
                  <c:v>-0.7837157581829135</c:v>
                </c:pt>
                <c:pt idx="4567">
                  <c:v>-0.81812272322480251</c:v>
                </c:pt>
                <c:pt idx="4568">
                  <c:v>-0.85187844687698688</c:v>
                </c:pt>
                <c:pt idx="4569">
                  <c:v>-0.88497449760626812</c:v>
                </c:pt>
                <c:pt idx="4570">
                  <c:v>-0.91740846074180615</c:v>
                </c:pt>
                <c:pt idx="4571">
                  <c:v>-0.94916986435378448</c:v>
                </c:pt>
                <c:pt idx="4572">
                  <c:v>-0.98025174988966224</c:v>
                </c:pt>
                <c:pt idx="4573">
                  <c:v>-1.0106508386736786</c:v>
                </c:pt>
                <c:pt idx="4574">
                  <c:v>-1.0403645764633354</c:v>
                </c:pt>
                <c:pt idx="4575">
                  <c:v>-1.0693859058318658</c:v>
                </c:pt>
                <c:pt idx="4576">
                  <c:v>-1.0977073694300175</c:v>
                </c:pt>
                <c:pt idx="4577">
                  <c:v>-1.1253234046615281</c:v>
                </c:pt>
                <c:pt idx="4578">
                  <c:v>-1.1522309635932741</c:v>
                </c:pt>
                <c:pt idx="4579">
                  <c:v>-1.1784297673696911</c:v>
                </c:pt>
                <c:pt idx="4580">
                  <c:v>-1.2039207353717181</c:v>
                </c:pt>
                <c:pt idx="4581">
                  <c:v>-1.2287007541249355</c:v>
                </c:pt>
                <c:pt idx="4582">
                  <c:v>-1.2527667185122164</c:v>
                </c:pt>
                <c:pt idx="4583">
                  <c:v>-1.2761177255865792</c:v>
                </c:pt>
                <c:pt idx="4584">
                  <c:v>-1.2987540723208522</c:v>
                </c:pt>
                <c:pt idx="4585">
                  <c:v>-1.3206724744103651</c:v>
                </c:pt>
                <c:pt idx="4586">
                  <c:v>-1.3418704050591654</c:v>
                </c:pt>
                <c:pt idx="4587">
                  <c:v>-1.3623484271608779</c:v>
                </c:pt>
                <c:pt idx="4588">
                  <c:v>-1.3821076822339844</c:v>
                </c:pt>
                <c:pt idx="4589">
                  <c:v>-1.4011430792371122</c:v>
                </c:pt>
                <c:pt idx="4590">
                  <c:v>-1.4194602804271781</c:v>
                </c:pt>
                <c:pt idx="4591">
                  <c:v>-1.4370635871438351</c:v>
                </c:pt>
                <c:pt idx="4592">
                  <c:v>-1.4539494545355747</c:v>
                </c:pt>
                <c:pt idx="4593">
                  <c:v>-1.4701234267344998</c:v>
                </c:pt>
                <c:pt idx="4594">
                  <c:v>-1.4855862409056355</c:v>
                </c:pt>
                <c:pt idx="4595">
                  <c:v>-1.5003372814142868</c:v>
                </c:pt>
                <c:pt idx="4596">
                  <c:v>-1.5143750499916437</c:v>
                </c:pt>
                <c:pt idx="4597">
                  <c:v>-1.5277056472895267</c:v>
                </c:pt>
                <c:pt idx="4598">
                  <c:v>-1.540332996299091</c:v>
                </c:pt>
                <c:pt idx="4599">
                  <c:v>-1.5522542566550686</c:v>
                </c:pt>
                <c:pt idx="4600">
                  <c:v>-1.5634770799094126</c:v>
                </c:pt>
                <c:pt idx="4601">
                  <c:v>-1.5740042788177633</c:v>
                </c:pt>
                <c:pt idx="4602">
                  <c:v>-1.5838352306423382</c:v>
                </c:pt>
                <c:pt idx="4603">
                  <c:v>-1.5929758947026975</c:v>
                </c:pt>
                <c:pt idx="4604">
                  <c:v>-1.6014273838152886</c:v>
                </c:pt>
                <c:pt idx="4605">
                  <c:v>-1.6091913178784172</c:v>
                </c:pt>
                <c:pt idx="4606">
                  <c:v>-1.6162690079550224</c:v>
                </c:pt>
                <c:pt idx="4607">
                  <c:v>-1.6226649178207242</c:v>
                </c:pt>
                <c:pt idx="4608">
                  <c:v>-1.6283825570045978</c:v>
                </c:pt>
                <c:pt idx="4609">
                  <c:v>-1.6334240408244287</c:v>
                </c:pt>
                <c:pt idx="4610">
                  <c:v>-1.6377949748057581</c:v>
                </c:pt>
                <c:pt idx="4611">
                  <c:v>-1.6415003881633048</c:v>
                </c:pt>
                <c:pt idx="4612">
                  <c:v>-1.6445427716601571</c:v>
                </c:pt>
                <c:pt idx="4613">
                  <c:v>-1.6469219811150713</c:v>
                </c:pt>
                <c:pt idx="4614">
                  <c:v>-1.6486385957637144</c:v>
                </c:pt>
                <c:pt idx="4615">
                  <c:v>-1.6497014074275129</c:v>
                </c:pt>
                <c:pt idx="4616">
                  <c:v>-1.6501108899645904</c:v>
                </c:pt>
                <c:pt idx="4617">
                  <c:v>-1.6498685263262352</c:v>
                </c:pt>
                <c:pt idx="4618">
                  <c:v>-1.6489779715805648</c:v>
                </c:pt>
                <c:pt idx="4619">
                  <c:v>-1.6474457054929181</c:v>
                </c:pt>
                <c:pt idx="4620">
                  <c:v>-1.6452698989488586</c:v>
                </c:pt>
                <c:pt idx="4621">
                  <c:v>-1.642455334647388</c:v>
                </c:pt>
                <c:pt idx="4622">
                  <c:v>-1.6390057375035194</c:v>
                </c:pt>
                <c:pt idx="4623">
                  <c:v>-1.6349265151089409</c:v>
                </c:pt>
                <c:pt idx="4624">
                  <c:v>-1.6302153686600371</c:v>
                </c:pt>
                <c:pt idx="4625">
                  <c:v>-1.6248774738546916</c:v>
                </c:pt>
                <c:pt idx="4626">
                  <c:v>-1.6189163999049589</c:v>
                </c:pt>
                <c:pt idx="4627">
                  <c:v>-1.6123333824823798</c:v>
                </c:pt>
                <c:pt idx="4628">
                  <c:v>-1.6051271997951606</c:v>
                </c:pt>
                <c:pt idx="4629">
                  <c:v>-1.5973058385470249</c:v>
                </c:pt>
                <c:pt idx="4630">
                  <c:v>-1.5888705352879793</c:v>
                </c:pt>
                <c:pt idx="4631">
                  <c:v>-1.5798203824891521</c:v>
                </c:pt>
                <c:pt idx="4632">
                  <c:v>-1.570156221572961</c:v>
                </c:pt>
                <c:pt idx="4633">
                  <c:v>-1.559881493713394</c:v>
                </c:pt>
                <c:pt idx="4634">
                  <c:v>-1.5490011489700557</c:v>
                </c:pt>
                <c:pt idx="4635">
                  <c:v>-1.5375167402182226</c:v>
                </c:pt>
                <c:pt idx="4636">
                  <c:v>-1.5254306240160767</c:v>
                </c:pt>
                <c:pt idx="4637">
                  <c:v>-1.512746658749865</c:v>
                </c:pt>
                <c:pt idx="4638">
                  <c:v>-1.4994656737913079</c:v>
                </c:pt>
                <c:pt idx="4639">
                  <c:v>-1.4855884149503833</c:v>
                </c:pt>
                <c:pt idx="4640">
                  <c:v>-1.4711144464881529</c:v>
                </c:pt>
                <c:pt idx="4641">
                  <c:v>-1.4560489525525975</c:v>
                </c:pt>
                <c:pt idx="4642">
                  <c:v>-1.4403909566797843</c:v>
                </c:pt>
                <c:pt idx="4643">
                  <c:v>-1.4241415623363496</c:v>
                </c:pt>
                <c:pt idx="4644">
                  <c:v>-1.4073085424084355</c:v>
                </c:pt>
                <c:pt idx="4645">
                  <c:v>-1.3898892649360588</c:v>
                </c:pt>
                <c:pt idx="4646">
                  <c:v>-1.3718863206188128</c:v>
                </c:pt>
                <c:pt idx="4647">
                  <c:v>-1.3533064684135991</c:v>
                </c:pt>
                <c:pt idx="4648">
                  <c:v>-1.3341494586586886</c:v>
                </c:pt>
                <c:pt idx="4649">
                  <c:v>-1.314414838556843</c:v>
                </c:pt>
                <c:pt idx="4650">
                  <c:v>-1.2941028267117252</c:v>
                </c:pt>
                <c:pt idx="4651">
                  <c:v>-1.2732198879714927</c:v>
                </c:pt>
                <c:pt idx="4652">
                  <c:v>-1.2517634772259119</c:v>
                </c:pt>
                <c:pt idx="4653">
                  <c:v>-1.2297378819225449</c:v>
                </c:pt>
                <c:pt idx="4654">
                  <c:v>-1.2071516228885675</c:v>
                </c:pt>
                <c:pt idx="4655">
                  <c:v>-1.1840026239089714</c:v>
                </c:pt>
                <c:pt idx="4656">
                  <c:v>-1.1602940785826028</c:v>
                </c:pt>
                <c:pt idx="4657">
                  <c:v>-1.1360301151569134</c:v>
                </c:pt>
                <c:pt idx="4658">
                  <c:v>-1.11121242542333</c:v>
                </c:pt>
                <c:pt idx="4659">
                  <c:v>-1.0858415691167889</c:v>
                </c:pt>
                <c:pt idx="4660">
                  <c:v>-1.0599221484665393</c:v>
                </c:pt>
                <c:pt idx="4661">
                  <c:v>-1.033458883411823</c:v>
                </c:pt>
                <c:pt idx="4662">
                  <c:v>-1.0064546554829548</c:v>
                </c:pt>
                <c:pt idx="4663">
                  <c:v>-0.97891181231600921</c:v>
                </c:pt>
                <c:pt idx="4664">
                  <c:v>-0.9508372623738629</c:v>
                </c:pt>
                <c:pt idx="4665">
                  <c:v>-0.92223841719954136</c:v>
                </c:pt>
                <c:pt idx="4666">
                  <c:v>-0.89312107726075785</c:v>
                </c:pt>
                <c:pt idx="4667">
                  <c:v>-0.86348907565676158</c:v>
                </c:pt>
                <c:pt idx="4668">
                  <c:v>-0.83334431849734647</c:v>
                </c:pt>
                <c:pt idx="4669">
                  <c:v>-0.80268863649831868</c:v>
                </c:pt>
                <c:pt idx="4670">
                  <c:v>-0.77152924871572537</c:v>
                </c:pt>
                <c:pt idx="4671">
                  <c:v>-0.73987488500003551</c:v>
                </c:pt>
                <c:pt idx="4672">
                  <c:v>-0.70773217603398386</c:v>
                </c:pt>
                <c:pt idx="4673">
                  <c:v>-0.67510355620404305</c:v>
                </c:pt>
                <c:pt idx="4674">
                  <c:v>-0.64200045417992513</c:v>
                </c:pt>
                <c:pt idx="4675">
                  <c:v>-0.60843038569298136</c:v>
                </c:pt>
                <c:pt idx="4676">
                  <c:v>-0.5744003803541784</c:v>
                </c:pt>
                <c:pt idx="4677">
                  <c:v>-0.53991843946462781</c:v>
                </c:pt>
                <c:pt idx="4678">
                  <c:v>-0.50499264460139737</c:v>
                </c:pt>
                <c:pt idx="4679">
                  <c:v>-0.46963231011834755</c:v>
                </c:pt>
                <c:pt idx="4680">
                  <c:v>-0.43384672864519969</c:v>
                </c:pt>
                <c:pt idx="4681">
                  <c:v>-0.39764486420866973</c:v>
                </c:pt>
                <c:pt idx="4682">
                  <c:v>-0.36103660226011036</c:v>
                </c:pt>
                <c:pt idx="4683">
                  <c:v>-0.32403294218868883</c:v>
                </c:pt>
                <c:pt idx="4684">
                  <c:v>-0.28664476073176948</c:v>
                </c:pt>
                <c:pt idx="4685">
                  <c:v>-0.24888277583272286</c:v>
                </c:pt>
                <c:pt idx="4686">
                  <c:v>-0.2107589708650798</c:v>
                </c:pt>
                <c:pt idx="4687">
                  <c:v>-0.17228563381005393</c:v>
                </c:pt>
                <c:pt idx="4688">
                  <c:v>-0.13347631549262748</c:v>
                </c:pt>
                <c:pt idx="4689">
                  <c:v>-9.4344880096778327E-2</c:v>
                </c:pt>
                <c:pt idx="4690">
                  <c:v>-5.4900153026368477E-2</c:v>
                </c:pt>
                <c:pt idx="4691">
                  <c:v>-1.5159988242627119E-2</c:v>
                </c:pt>
                <c:pt idx="4692">
                  <c:v>2.4860310123426235E-2</c:v>
                </c:pt>
                <c:pt idx="4693">
                  <c:v>6.5148162980334878E-2</c:v>
                </c:pt>
                <c:pt idx="4694">
                  <c:v>0.10569077049279067</c:v>
                </c:pt>
                <c:pt idx="4695">
                  <c:v>0.14646989506389241</c:v>
                </c:pt>
                <c:pt idx="4696">
                  <c:v>0.1874659761255453</c:v>
                </c:pt>
                <c:pt idx="4697">
                  <c:v>0.22866043725991705</c:v>
                </c:pt>
                <c:pt idx="4698">
                  <c:v>0.27003631945946927</c:v>
                </c:pt>
                <c:pt idx="4699">
                  <c:v>0.31157854978205574</c:v>
                </c:pt>
                <c:pt idx="4700">
                  <c:v>0.35327238562647445</c:v>
                </c:pt>
                <c:pt idx="4701">
                  <c:v>0.39509819961792009</c:v>
                </c:pt>
                <c:pt idx="4702">
                  <c:v>0.43703553764186792</c:v>
                </c:pt>
                <c:pt idx="4703">
                  <c:v>0.47906533030581566</c:v>
                </c:pt>
                <c:pt idx="4704">
                  <c:v>0.52116890914666747</c:v>
                </c:pt>
                <c:pt idx="4705">
                  <c:v>0.56332324468184636</c:v>
                </c:pt>
                <c:pt idx="4706">
                  <c:v>0.60550530521462542</c:v>
                </c:pt>
                <c:pt idx="4707">
                  <c:v>0.64769440978499904</c:v>
                </c:pt>
                <c:pt idx="4708">
                  <c:v>0.68986973860460643</c:v>
                </c:pt>
                <c:pt idx="4709">
                  <c:v>0.73200354407919188</c:v>
                </c:pt>
                <c:pt idx="4710">
                  <c:v>0.77407815955967074</c:v>
                </c:pt>
                <c:pt idx="4711">
                  <c:v>0.81607390868182472</c:v>
                </c:pt>
                <c:pt idx="4712">
                  <c:v>0.85796264428581059</c:v>
                </c:pt>
                <c:pt idx="4713">
                  <c:v>0.89972470839887631</c:v>
                </c:pt>
                <c:pt idx="4714">
                  <c:v>0.94133506168142012</c:v>
                </c:pt>
                <c:pt idx="4715">
                  <c:v>0.98276676355470227</c:v>
                </c:pt>
                <c:pt idx="4716">
                  <c:v>1.0239914688643286</c:v>
                </c:pt>
                <c:pt idx="4717">
                  <c:v>1.0649879364432966</c:v>
                </c:pt>
                <c:pt idx="4718">
                  <c:v>1.10573228002279</c:v>
                </c:pt>
                <c:pt idx="4719">
                  <c:v>1.146193410484337</c:v>
                </c:pt>
                <c:pt idx="4720">
                  <c:v>1.1863503195091281</c:v>
                </c:pt>
                <c:pt idx="4721">
                  <c:v>1.2261767776396251</c:v>
                </c:pt>
                <c:pt idx="4722">
                  <c:v>1.2656427667279242</c:v>
                </c:pt>
                <c:pt idx="4723">
                  <c:v>1.3047245269732075</c:v>
                </c:pt>
                <c:pt idx="4724">
                  <c:v>1.3433931581596914</c:v>
                </c:pt>
                <c:pt idx="4725">
                  <c:v>1.3816200033216326</c:v>
                </c:pt>
                <c:pt idx="4726">
                  <c:v>1.4193758631578273</c:v>
                </c:pt>
                <c:pt idx="4727">
                  <c:v>1.4566344881325326</c:v>
                </c:pt>
                <c:pt idx="4728">
                  <c:v>1.4933685022598966</c:v>
                </c:pt>
                <c:pt idx="4729">
                  <c:v>1.5295489940426021</c:v>
                </c:pt>
                <c:pt idx="4730">
                  <c:v>1.5651504319232943</c:v>
                </c:pt>
                <c:pt idx="4731">
                  <c:v>1.6001466288963564</c:v>
                </c:pt>
                <c:pt idx="4732">
                  <c:v>1.6345088115641686</c:v>
                </c:pt>
                <c:pt idx="4733">
                  <c:v>1.6682055548771715</c:v>
                </c:pt>
                <c:pt idx="4734">
                  <c:v>1.7012061717322675</c:v>
                </c:pt>
                <c:pt idx="4735">
                  <c:v>1.7334882333521053</c:v>
                </c:pt>
                <c:pt idx="4736">
                  <c:v>1.7650210698885351</c:v>
                </c:pt>
                <c:pt idx="4737">
                  <c:v>1.7957751285425192</c:v>
                </c:pt>
                <c:pt idx="4738">
                  <c:v>1.8257231675314969</c:v>
                </c:pt>
                <c:pt idx="4739">
                  <c:v>1.8548409394623953</c:v>
                </c:pt>
                <c:pt idx="4740">
                  <c:v>1.883096088365926</c:v>
                </c:pt>
                <c:pt idx="4741">
                  <c:v>1.910463100789074</c:v>
                </c:pt>
                <c:pt idx="4742">
                  <c:v>1.9369156663546607</c:v>
                </c:pt>
                <c:pt idx="4743">
                  <c:v>1.9624294481067481</c:v>
                </c:pt>
                <c:pt idx="4744">
                  <c:v>1.9869727230214433</c:v>
                </c:pt>
                <c:pt idx="4745">
                  <c:v>2.0105215921549431</c:v>
                </c:pt>
                <c:pt idx="4746">
                  <c:v>2.0330509285471181</c:v>
                </c:pt>
                <c:pt idx="4747">
                  <c:v>2.0545336786684558</c:v>
                </c:pt>
                <c:pt idx="4748">
                  <c:v>2.0749407665813764</c:v>
                </c:pt>
                <c:pt idx="4749">
                  <c:v>2.0942527875378838</c:v>
                </c:pt>
                <c:pt idx="4750">
                  <c:v>2.1124440764962857</c:v>
                </c:pt>
                <c:pt idx="4751">
                  <c:v>2.1294873408623598</c:v>
                </c:pt>
                <c:pt idx="4752">
                  <c:v>2.1453575796595583</c:v>
                </c:pt>
                <c:pt idx="4753">
                  <c:v>2.1600329599173986</c:v>
                </c:pt>
                <c:pt idx="4754">
                  <c:v>2.1734937508161769</c:v>
                </c:pt>
                <c:pt idx="4755">
                  <c:v>2.1857174420255809</c:v>
                </c:pt>
                <c:pt idx="4756">
                  <c:v>2.1966829683542524</c:v>
                </c:pt>
                <c:pt idx="4757">
                  <c:v>2.2063714310274714</c:v>
                </c:pt>
                <c:pt idx="4758">
                  <c:v>2.2147615893045707</c:v>
                </c:pt>
                <c:pt idx="4759">
                  <c:v>2.221832827696903</c:v>
                </c:pt>
                <c:pt idx="4760">
                  <c:v>2.2275640790296571</c:v>
                </c:pt>
                <c:pt idx="4761">
                  <c:v>2.2319406461897922</c:v>
                </c:pt>
                <c:pt idx="4762">
                  <c:v>2.2349424411822492</c:v>
                </c:pt>
                <c:pt idx="4763">
                  <c:v>2.2365522444514463</c:v>
                </c:pt>
                <c:pt idx="4764">
                  <c:v>2.236760312354575</c:v>
                </c:pt>
                <c:pt idx="4765">
                  <c:v>2.2355473200679787</c:v>
                </c:pt>
                <c:pt idx="4766">
                  <c:v>2.2329000054360124</c:v>
                </c:pt>
                <c:pt idx="4767">
                  <c:v>2.2288101300665919</c:v>
                </c:pt>
                <c:pt idx="4768">
                  <c:v>2.2232633170930405</c:v>
                </c:pt>
                <c:pt idx="4769">
                  <c:v>2.2162458704205332</c:v>
                </c:pt>
                <c:pt idx="4770">
                  <c:v>2.2077456621377771</c:v>
                </c:pt>
                <c:pt idx="4771">
                  <c:v>2.1977577193356423</c:v>
                </c:pt>
                <c:pt idx="4772">
                  <c:v>2.1862689789672243</c:v>
                </c:pt>
                <c:pt idx="4773">
                  <c:v>2.173274140504363</c:v>
                </c:pt>
                <c:pt idx="4774">
                  <c:v>2.1587730759673089</c:v>
                </c:pt>
                <c:pt idx="4775">
                  <c:v>2.1427560077694978</c:v>
                </c:pt>
                <c:pt idx="4776">
                  <c:v>2.1252193828910357</c:v>
                </c:pt>
                <c:pt idx="4777">
                  <c:v>2.1061615440747858</c:v>
                </c:pt>
                <c:pt idx="4778">
                  <c:v>2.085579364121001</c:v>
                </c:pt>
                <c:pt idx="4779">
                  <c:v>2.0634695547190858</c:v>
                </c:pt>
                <c:pt idx="4780">
                  <c:v>2.0398338444594653</c:v>
                </c:pt>
                <c:pt idx="4781">
                  <c:v>2.0146750565360798</c:v>
                </c:pt>
                <c:pt idx="4782">
                  <c:v>1.9879951541381802</c:v>
                </c:pt>
                <c:pt idx="4783">
                  <c:v>1.9597965454979827</c:v>
                </c:pt>
                <c:pt idx="4784">
                  <c:v>1.9300871781674731</c:v>
                </c:pt>
                <c:pt idx="4785">
                  <c:v>1.8988764798504203</c:v>
                </c:pt>
                <c:pt idx="4786">
                  <c:v>1.8661732418509163</c:v>
                </c:pt>
                <c:pt idx="4787">
                  <c:v>1.83198525941187</c:v>
                </c:pt>
                <c:pt idx="4788">
                  <c:v>1.7963193677573561</c:v>
                </c:pt>
                <c:pt idx="4789">
                  <c:v>1.7591832883876286</c:v>
                </c:pt>
                <c:pt idx="4790">
                  <c:v>1.7205910865548577</c:v>
                </c:pt>
                <c:pt idx="4791">
                  <c:v>1.6805592865074537</c:v>
                </c:pt>
                <c:pt idx="4792">
                  <c:v>1.6391032533740761</c:v>
                </c:pt>
                <c:pt idx="4793">
                  <c:v>1.5962350869461748</c:v>
                </c:pt>
                <c:pt idx="4794">
                  <c:v>1.5519768022423703</c:v>
                </c:pt>
                <c:pt idx="4795">
                  <c:v>1.506347411356409</c:v>
                </c:pt>
                <c:pt idx="4796">
                  <c:v>1.4593663384402336</c:v>
                </c:pt>
                <c:pt idx="4797">
                  <c:v>1.4110548647877326</c:v>
                </c:pt>
                <c:pt idx="4798">
                  <c:v>1.3614352238147198</c:v>
                </c:pt>
                <c:pt idx="4799">
                  <c:v>1.3105317390884397</c:v>
                </c:pt>
                <c:pt idx="4800">
                  <c:v>1.2583695545056122</c:v>
                </c:pt>
                <c:pt idx="4801">
                  <c:v>1.2049743112573337</c:v>
                </c:pt>
                <c:pt idx="4802">
                  <c:v>1.1503733808824979</c:v>
                </c:pt>
                <c:pt idx="4803">
                  <c:v>1.0945960400056252</c:v>
                </c:pt>
                <c:pt idx="4804">
                  <c:v>1.0376722151893549</c:v>
                </c:pt>
                <c:pt idx="4805">
                  <c:v>0.97963242746969181</c:v>
                </c:pt>
                <c:pt idx="4806">
                  <c:v>0.92050919651372154</c:v>
                </c:pt>
                <c:pt idx="4807">
                  <c:v>0.86033605900614718</c:v>
                </c:pt>
                <c:pt idx="4808">
                  <c:v>0.79914850539142246</c:v>
                </c:pt>
                <c:pt idx="4809">
                  <c:v>0.73698300821372165</c:v>
                </c:pt>
                <c:pt idx="4810">
                  <c:v>0.67387164714337155</c:v>
                </c:pt>
                <c:pt idx="4811">
                  <c:v>0.60985615284420147</c:v>
                </c:pt>
                <c:pt idx="4812">
                  <c:v>0.54497630450350421</c:v>
                </c:pt>
                <c:pt idx="4813">
                  <c:v>0.47926972995225431</c:v>
                </c:pt>
                <c:pt idx="4814">
                  <c:v>0.41277482621505984</c:v>
                </c:pt>
                <c:pt idx="4815">
                  <c:v>0.34553595075667415</c:v>
                </c:pt>
                <c:pt idx="4816">
                  <c:v>0.27759928040878107</c:v>
                </c:pt>
                <c:pt idx="4817">
                  <c:v>0.20901047748027507</c:v>
                </c:pt>
                <c:pt idx="4818">
                  <c:v>0.1398140292707182</c:v>
                </c:pt>
                <c:pt idx="4819">
                  <c:v>7.0052951757651957E-2</c:v>
                </c:pt>
                <c:pt idx="4820">
                  <c:v>-2.2968273976601712E-4</c:v>
                </c:pt>
                <c:pt idx="4821">
                  <c:v>-7.098555888206276E-2</c:v>
                </c:pt>
                <c:pt idx="4822">
                  <c:v>-0.14216520512572003</c:v>
                </c:pt>
                <c:pt idx="4823">
                  <c:v>-0.21372023428495537</c:v>
                </c:pt>
                <c:pt idx="4824">
                  <c:v>-0.28560238912758573</c:v>
                </c:pt>
                <c:pt idx="4825">
                  <c:v>-0.35775881007369065</c:v>
                </c:pt>
                <c:pt idx="4826">
                  <c:v>-0.4301364238777094</c:v>
                </c:pt>
                <c:pt idx="4827">
                  <c:v>-0.50268432665554819</c:v>
                </c:pt>
                <c:pt idx="4828">
                  <c:v>-0.57535132456508054</c:v>
                </c:pt>
                <c:pt idx="4829">
                  <c:v>-0.64807917521303626</c:v>
                </c:pt>
                <c:pt idx="4830">
                  <c:v>-0.72081962689930801</c:v>
                </c:pt>
                <c:pt idx="4831">
                  <c:v>-0.79352235852793473</c:v>
                </c:pt>
                <c:pt idx="4832">
                  <c:v>-0.86612854914554949</c:v>
                </c:pt>
                <c:pt idx="4833">
                  <c:v>-0.93858786855995269</c:v>
                </c:pt>
                <c:pt idx="4834">
                  <c:v>-1.0108446374085553</c:v>
                </c:pt>
                <c:pt idx="4835">
                  <c:v>-1.0828413378643185</c:v>
                </c:pt>
                <c:pt idx="4836">
                  <c:v>-1.1545191408025752</c:v>
                </c:pt>
                <c:pt idx="4837">
                  <c:v>-1.2258264447627283</c:v>
                </c:pt>
                <c:pt idx="4838">
                  <c:v>-1.2967091571218314</c:v>
                </c:pt>
                <c:pt idx="4839">
                  <c:v>-1.3671061664444231</c:v>
                </c:pt>
                <c:pt idx="4840">
                  <c:v>-1.4369666560335392</c:v>
                </c:pt>
                <c:pt idx="4841">
                  <c:v>-1.5062348316691849</c:v>
                </c:pt>
                <c:pt idx="4842">
                  <c:v>-1.5748513834781328</c:v>
                </c:pt>
                <c:pt idx="4843">
                  <c:v>-1.6427635621091805</c:v>
                </c:pt>
                <c:pt idx="4844">
                  <c:v>-1.7099138087955019</c:v>
                </c:pt>
                <c:pt idx="4845">
                  <c:v>-1.7762451675022872</c:v>
                </c:pt>
                <c:pt idx="4846">
                  <c:v>-1.8417005274539795</c:v>
                </c:pt>
                <c:pt idx="4847">
                  <c:v>-1.9062261429498513</c:v>
                </c:pt>
                <c:pt idx="4848">
                  <c:v>-1.9697675844373643</c:v>
                </c:pt>
                <c:pt idx="4849">
                  <c:v>-2.0322693562875411</c:v>
                </c:pt>
                <c:pt idx="4850">
                  <c:v>-2.093679838603641</c:v>
                </c:pt>
                <c:pt idx="4851">
                  <c:v>-2.1539472776848325</c:v>
                </c:pt>
                <c:pt idx="4852">
                  <c:v>-2.2130178804036866</c:v>
                </c:pt>
                <c:pt idx="4853">
                  <c:v>-2.2708357737111271</c:v>
                </c:pt>
                <c:pt idx="4854">
                  <c:v>-2.3273464184194057</c:v>
                </c:pt>
                <c:pt idx="4855">
                  <c:v>-2.3825041531613791</c:v>
                </c:pt>
                <c:pt idx="4856">
                  <c:v>-2.436255717946342</c:v>
                </c:pt>
                <c:pt idx="4857">
                  <c:v>-2.4885496345818381</c:v>
                </c:pt>
                <c:pt idx="4858">
                  <c:v>-2.5393374222703873</c:v>
                </c:pt>
                <c:pt idx="4859">
                  <c:v>-2.5885743019183671</c:v>
                </c:pt>
                <c:pt idx="4860">
                  <c:v>-2.6362081133915054</c:v>
                </c:pt>
                <c:pt idx="4861">
                  <c:v>-2.6821942860944596</c:v>
                </c:pt>
                <c:pt idx="4862">
                  <c:v>-2.7264882182639276</c:v>
                </c:pt>
                <c:pt idx="4863">
                  <c:v>-2.7690480652756979</c:v>
                </c:pt>
                <c:pt idx="4864">
                  <c:v>-2.8098253973276592</c:v>
                </c:pt>
                <c:pt idx="4865">
                  <c:v>-2.848780425953743</c:v>
                </c:pt>
                <c:pt idx="4866">
                  <c:v>-2.8858729674709345</c:v>
                </c:pt>
                <c:pt idx="4867">
                  <c:v>-2.921061759132106</c:v>
                </c:pt>
                <c:pt idx="4868">
                  <c:v>-2.9543043771414408</c:v>
                </c:pt>
                <c:pt idx="4869">
                  <c:v>-2.9855689432405979</c:v>
                </c:pt>
                <c:pt idx="4870">
                  <c:v>-3.0148182053360895</c:v>
                </c:pt>
                <c:pt idx="4871">
                  <c:v>-3.0420141814611403</c:v>
                </c:pt>
                <c:pt idx="4872">
                  <c:v>-3.0671220892660966</c:v>
                </c:pt>
                <c:pt idx="4873">
                  <c:v>-3.0901112318163642</c:v>
                </c:pt>
                <c:pt idx="4874">
                  <c:v>-3.1109539402270272</c:v>
                </c:pt>
                <c:pt idx="4875">
                  <c:v>-3.1296206995636804</c:v>
                </c:pt>
                <c:pt idx="4876">
                  <c:v>-3.1460843801192513</c:v>
                </c:pt>
                <c:pt idx="4877">
                  <c:v>-3.1603209643777501</c:v>
                </c:pt>
                <c:pt idx="4878">
                  <c:v>-3.1723050433713036</c:v>
                </c:pt>
                <c:pt idx="4879">
                  <c:v>-3.1820127876868693</c:v>
                </c:pt>
                <c:pt idx="4880">
                  <c:v>-3.1894208733625655</c:v>
                </c:pt>
                <c:pt idx="4881">
                  <c:v>-3.194513305513337</c:v>
                </c:pt>
                <c:pt idx="4882">
                  <c:v>-3.1972696583068241</c:v>
                </c:pt>
                <c:pt idx="4883">
                  <c:v>-3.197673334245632</c:v>
                </c:pt>
                <c:pt idx="4884">
                  <c:v>-3.1957161706430983</c:v>
                </c:pt>
                <c:pt idx="4885">
                  <c:v>-3.1913813805752493</c:v>
                </c:pt>
                <c:pt idx="4886">
                  <c:v>-3.1846591938204498</c:v>
                </c:pt>
                <c:pt idx="4887">
                  <c:v>-3.1755458140945541</c:v>
                </c:pt>
                <c:pt idx="4888">
                  <c:v>-3.1640322520051183</c:v>
                </c:pt>
                <c:pt idx="4889">
                  <c:v>-3.150111138548191</c:v>
                </c:pt>
                <c:pt idx="4890">
                  <c:v>-3.1337776058346787</c:v>
                </c:pt>
                <c:pt idx="4891">
                  <c:v>-3.1150348662946294</c:v>
                </c:pt>
                <c:pt idx="4892">
                  <c:v>-3.093878959002291</c:v>
                </c:pt>
                <c:pt idx="4893">
                  <c:v>-3.0703145928855506</c:v>
                </c:pt>
                <c:pt idx="4894">
                  <c:v>-3.0443525464063459</c:v>
                </c:pt>
                <c:pt idx="4895">
                  <c:v>-3.0159948341647702</c:v>
                </c:pt>
                <c:pt idx="4896">
                  <c:v>-2.9852505689519657</c:v>
                </c:pt>
                <c:pt idx="4897">
                  <c:v>-2.9521316199580583</c:v>
                </c:pt>
                <c:pt idx="4898">
                  <c:v>-2.9166492332245801</c:v>
                </c:pt>
                <c:pt idx="4899">
                  <c:v>-2.8788153257939988</c:v>
                </c:pt>
                <c:pt idx="4900">
                  <c:v>-2.8386476482142178</c:v>
                </c:pt>
                <c:pt idx="4901">
                  <c:v>-2.7961658459247167</c:v>
                </c:pt>
                <c:pt idx="4902">
                  <c:v>-2.7513894875391669</c:v>
                </c:pt>
                <c:pt idx="4903">
                  <c:v>-2.7043393520089545</c:v>
                </c:pt>
                <c:pt idx="4904">
                  <c:v>-2.6550425042583137</c:v>
                </c:pt>
                <c:pt idx="4905">
                  <c:v>-2.6035282166372333</c:v>
                </c:pt>
                <c:pt idx="4906">
                  <c:v>-2.5498258322717176</c:v>
                </c:pt>
                <c:pt idx="4907">
                  <c:v>-2.493964384606254</c:v>
                </c:pt>
                <c:pt idx="4908">
                  <c:v>-2.4359726119728902</c:v>
                </c:pt>
                <c:pt idx="4909">
                  <c:v>-2.3758807817575054</c:v>
                </c:pt>
                <c:pt idx="4910">
                  <c:v>-2.3137261251138024</c:v>
                </c:pt>
                <c:pt idx="4911">
                  <c:v>-2.2495489288358339</c:v>
                </c:pt>
                <c:pt idx="4912">
                  <c:v>-2.183388893283623</c:v>
                </c:pt>
                <c:pt idx="4913">
                  <c:v>-2.1152830016448818</c:v>
                </c:pt>
                <c:pt idx="4914">
                  <c:v>-2.0452786754410863</c:v>
                </c:pt>
                <c:pt idx="4915">
                  <c:v>-1.9734208308045438</c:v>
                </c:pt>
                <c:pt idx="4916">
                  <c:v>-1.8997552674039113</c:v>
                </c:pt>
                <c:pt idx="4917">
                  <c:v>-1.8243300870098913</c:v>
                </c:pt>
                <c:pt idx="4918">
                  <c:v>-1.7471947615233145</c:v>
                </c:pt>
                <c:pt idx="4919">
                  <c:v>-1.6684012436459921</c:v>
                </c:pt>
                <c:pt idx="4920">
                  <c:v>-1.588002669320778</c:v>
                </c:pt>
                <c:pt idx="4921">
                  <c:v>-1.5060530066070197</c:v>
                </c:pt>
                <c:pt idx="4922">
                  <c:v>-1.4226082603213945</c:v>
                </c:pt>
                <c:pt idx="4923">
                  <c:v>-1.3377266180682719</c:v>
                </c:pt>
                <c:pt idx="4924">
                  <c:v>-1.2514671661186376</c:v>
                </c:pt>
                <c:pt idx="4925">
                  <c:v>-1.1638898047350923</c:v>
                </c:pt>
                <c:pt idx="4926">
                  <c:v>-1.0750566229113152</c:v>
                </c:pt>
                <c:pt idx="4927">
                  <c:v>-0.98503088716223897</c:v>
                </c:pt>
                <c:pt idx="4928">
                  <c:v>-0.89387794852129498</c:v>
                </c:pt>
                <c:pt idx="4929">
                  <c:v>-0.80166424101625033</c:v>
                </c:pt>
                <c:pt idx="4930">
                  <c:v>-0.70845187674287557</c:v>
                </c:pt>
                <c:pt idx="4931">
                  <c:v>-0.61431265972036253</c:v>
                </c:pt>
                <c:pt idx="4932">
                  <c:v>-0.51931645337978016</c:v>
                </c:pt>
                <c:pt idx="4933">
                  <c:v>-0.42353095064479102</c:v>
                </c:pt>
                <c:pt idx="4934">
                  <c:v>-0.32702456447158301</c:v>
                </c:pt>
                <c:pt idx="4935">
                  <c:v>-0.22987158914745681</c:v>
                </c:pt>
                <c:pt idx="4936">
                  <c:v>-0.13214802935972109</c:v>
                </c:pt>
                <c:pt idx="4937">
                  <c:v>-3.3929236568817064E-2</c:v>
                </c:pt>
                <c:pt idx="4938">
                  <c:v>6.4710781065615411E-2</c:v>
                </c:pt>
                <c:pt idx="4939">
                  <c:v>0.16369968440413546</c:v>
                </c:pt>
                <c:pt idx="4940">
                  <c:v>0.26296530486313929</c:v>
                </c:pt>
                <c:pt idx="4941">
                  <c:v>0.36243048669635575</c:v>
                </c:pt>
                <c:pt idx="4942">
                  <c:v>0.46201720250476952</c:v>
                </c:pt>
                <c:pt idx="4943">
                  <c:v>0.56164882219703671</c:v>
                </c:pt>
                <c:pt idx="4944">
                  <c:v>0.66124918665995891</c:v>
                </c:pt>
                <c:pt idx="4945">
                  <c:v>0.76073790318048573</c:v>
                </c:pt>
                <c:pt idx="4946">
                  <c:v>0.86003476147226465</c:v>
                </c:pt>
                <c:pt idx="4947">
                  <c:v>0.95906214364066034</c:v>
                </c:pt>
                <c:pt idx="4948">
                  <c:v>1.0577425913685123</c:v>
                </c:pt>
                <c:pt idx="4949">
                  <c:v>1.1559920733690412</c:v>
                </c:pt>
                <c:pt idx="4950">
                  <c:v>1.2537370501911074</c:v>
                </c:pt>
                <c:pt idx="4951">
                  <c:v>1.350902439180715</c:v>
                </c:pt>
                <c:pt idx="4952">
                  <c:v>1.4474052085349407</c:v>
                </c:pt>
                <c:pt idx="4953">
                  <c:v>1.5431713918764725</c:v>
                </c:pt>
                <c:pt idx="4954">
                  <c:v>1.6381222716949355</c:v>
                </c:pt>
                <c:pt idx="4955">
                  <c:v>1.7321779128192856</c:v>
                </c:pt>
                <c:pt idx="4956">
                  <c:v>1.8252577117226565</c:v>
                </c:pt>
                <c:pt idx="4957">
                  <c:v>1.9172889569712863</c:v>
                </c:pt>
                <c:pt idx="4958">
                  <c:v>2.0081971312135556</c:v>
                </c:pt>
                <c:pt idx="4959">
                  <c:v>2.0979014036529695</c:v>
                </c:pt>
                <c:pt idx="4960">
                  <c:v>2.1863319630103382</c:v>
                </c:pt>
                <c:pt idx="4961">
                  <c:v>2.2734147639419393</c:v>
                </c:pt>
                <c:pt idx="4962">
                  <c:v>2.3590730068396111</c:v>
                </c:pt>
                <c:pt idx="4963">
                  <c:v>2.4432372311690171</c:v>
                </c:pt>
                <c:pt idx="4964">
                  <c:v>2.5258339619110677</c:v>
                </c:pt>
                <c:pt idx="4965">
                  <c:v>2.6067911372884174</c:v>
                </c:pt>
                <c:pt idx="4966">
                  <c:v>2.6860373660563726</c:v>
                </c:pt>
                <c:pt idx="4967">
                  <c:v>2.7635054612522088</c:v>
                </c:pt>
                <c:pt idx="4968">
                  <c:v>2.839128404359236</c:v>
                </c:pt>
                <c:pt idx="4969">
                  <c:v>2.9128389753165553</c:v>
                </c:pt>
                <c:pt idx="4970">
                  <c:v>2.9845747056943006</c:v>
                </c:pt>
                <c:pt idx="4971">
                  <c:v>3.0542738796449096</c:v>
                </c:pt>
                <c:pt idx="4972">
                  <c:v>3.121873637879188</c:v>
                </c:pt>
                <c:pt idx="4973">
                  <c:v>3.1873099458713066</c:v>
                </c:pt>
                <c:pt idx="4974">
                  <c:v>3.2505210154355342</c:v>
                </c:pt>
                <c:pt idx="4975">
                  <c:v>3.3114548555648486</c:v>
                </c:pt>
                <c:pt idx="4976">
                  <c:v>3.3700528019457758</c:v>
                </c:pt>
                <c:pt idx="4977">
                  <c:v>3.4262589024129277</c:v>
                </c:pt>
                <c:pt idx="4978">
                  <c:v>3.4800211366476468</c:v>
                </c:pt>
                <c:pt idx="4979">
                  <c:v>3.5312921236542043</c:v>
                </c:pt>
                <c:pt idx="4980">
                  <c:v>3.5800180412453986</c:v>
                </c:pt>
                <c:pt idx="4981">
                  <c:v>3.6261535979127646</c:v>
                </c:pt>
                <c:pt idx="4982">
                  <c:v>3.6696544124704946</c:v>
                </c:pt>
                <c:pt idx="4983">
                  <c:v>3.7104798017729186</c:v>
                </c:pt>
                <c:pt idx="4984">
                  <c:v>3.7485834368689823</c:v>
                </c:pt>
                <c:pt idx="4985">
                  <c:v>3.7839285670502041</c:v>
                </c:pt>
                <c:pt idx="4986">
                  <c:v>3.8164789798974601</c:v>
                </c:pt>
                <c:pt idx="4987">
                  <c:v>3.8461983131027915</c:v>
                </c:pt>
                <c:pt idx="4988">
                  <c:v>3.8730499672278009</c:v>
                </c:pt>
                <c:pt idx="4989">
                  <c:v>3.8970088061125869</c:v>
                </c:pt>
                <c:pt idx="4990">
                  <c:v>3.9180452304117916</c:v>
                </c:pt>
                <c:pt idx="4991">
                  <c:v>3.936129813558972</c:v>
                </c:pt>
                <c:pt idx="4992">
                  <c:v>3.9512372223612875</c:v>
                </c:pt>
                <c:pt idx="4993">
                  <c:v>3.9633470930129393</c:v>
                </c:pt>
                <c:pt idx="4994">
                  <c:v>3.9724429630666274</c:v>
                </c:pt>
                <c:pt idx="4995">
                  <c:v>3.9785073858033906</c:v>
                </c:pt>
                <c:pt idx="4996">
                  <c:v>3.9815261491226672</c:v>
                </c:pt>
                <c:pt idx="4997">
                  <c:v>3.9814889892760217</c:v>
                </c:pt>
                <c:pt idx="4998">
                  <c:v>3.9783850731646457</c:v>
                </c:pt>
                <c:pt idx="4999">
                  <c:v>3.9722059544711068</c:v>
                </c:pt>
                <c:pt idx="5000">
                  <c:v>3.9629444838807872</c:v>
                </c:pt>
                <c:pt idx="5001">
                  <c:v>3.9506016162484565</c:v>
                </c:pt>
                <c:pt idx="5002">
                  <c:v>3.9351746333475766</c:v>
                </c:pt>
                <c:pt idx="5003">
                  <c:v>3.916665385176219</c:v>
                </c:pt>
                <c:pt idx="5004">
                  <c:v>3.8950848777248495</c:v>
                </c:pt>
                <c:pt idx="5005">
                  <c:v>3.8704361945074672</c:v>
                </c:pt>
                <c:pt idx="5006">
                  <c:v>3.8427301173876103</c:v>
                </c:pt>
                <c:pt idx="5007">
                  <c:v>3.8119840630270287</c:v>
                </c:pt>
                <c:pt idx="5008">
                  <c:v>3.7782108944018744</c:v>
                </c:pt>
                <c:pt idx="5009">
                  <c:v>3.7414257122314707</c:v>
                </c:pt>
                <c:pt idx="5010">
                  <c:v>3.7016467130288508</c:v>
                </c:pt>
                <c:pt idx="5011">
                  <c:v>3.6589007450446975</c:v>
                </c:pt>
                <c:pt idx="5012">
                  <c:v>3.6132080307700782</c:v>
                </c:pt>
                <c:pt idx="5013">
                  <c:v>3.5645979857868455</c:v>
                </c:pt>
                <c:pt idx="5014">
                  <c:v>3.5131065935758246</c:v>
                </c:pt>
                <c:pt idx="5015">
                  <c:v>3.4587615467608082</c:v>
                </c:pt>
                <c:pt idx="5016">
                  <c:v>3.4015980833393717</c:v>
                </c:pt>
                <c:pt idx="5017">
                  <c:v>3.3416546186319525</c:v>
                </c:pt>
                <c:pt idx="5018">
                  <c:v>3.2789693390658736</c:v>
                </c:pt>
                <c:pt idx="5019">
                  <c:v>3.213581469273123</c:v>
                </c:pt>
                <c:pt idx="5020">
                  <c:v>3.1455364071870493</c:v>
                </c:pt>
                <c:pt idx="5021">
                  <c:v>3.0748817576923764</c:v>
                </c:pt>
                <c:pt idx="5022">
                  <c:v>3.0016653328707101</c:v>
                </c:pt>
                <c:pt idx="5023">
                  <c:v>2.9259364108547974</c:v>
                </c:pt>
                <c:pt idx="5024">
                  <c:v>2.8477507829098276</c:v>
                </c:pt>
                <c:pt idx="5025">
                  <c:v>2.7671666461170821</c:v>
                </c:pt>
                <c:pt idx="5026">
                  <c:v>2.6842424377681526</c:v>
                </c:pt>
                <c:pt idx="5027">
                  <c:v>2.599036425793503</c:v>
                </c:pt>
                <c:pt idx="5028">
                  <c:v>2.5116066940889481</c:v>
                </c:pt>
                <c:pt idx="5029">
                  <c:v>2.422012937340039</c:v>
                </c:pt>
                <c:pt idx="5030">
                  <c:v>2.3303218663239602</c:v>
                </c:pt>
                <c:pt idx="5031">
                  <c:v>2.2366032703290051</c:v>
                </c:pt>
                <c:pt idx="5032">
                  <c:v>2.1409263456166756</c:v>
                </c:pt>
                <c:pt idx="5033">
                  <c:v>2.0433575352368334</c:v>
                </c:pt>
                <c:pt idx="5034">
                  <c:v>1.9439736551358167</c:v>
                </c:pt>
                <c:pt idx="5035">
                  <c:v>1.8428489211117078</c:v>
                </c:pt>
                <c:pt idx="5036">
                  <c:v>1.7400583085246002</c:v>
                </c:pt>
                <c:pt idx="5037">
                  <c:v>1.635678941782053</c:v>
                </c:pt>
                <c:pt idx="5038">
                  <c:v>1.5297891334509608</c:v>
                </c:pt>
                <c:pt idx="5039">
                  <c:v>1.4224694662058344</c:v>
                </c:pt>
                <c:pt idx="5040">
                  <c:v>1.313801466767111</c:v>
                </c:pt>
                <c:pt idx="5041">
                  <c:v>1.2038672265254624</c:v>
                </c:pt>
                <c:pt idx="5042">
                  <c:v>1.0927505782093334</c:v>
                </c:pt>
                <c:pt idx="5043">
                  <c:v>0.98053721424802087</c:v>
                </c:pt>
                <c:pt idx="5044">
                  <c:v>0.86731337531644304</c:v>
                </c:pt>
                <c:pt idx="5045">
                  <c:v>0.75316573868692804</c:v>
                </c:pt>
                <c:pt idx="5046">
                  <c:v>0.63818276638284976</c:v>
                </c:pt>
                <c:pt idx="5047">
                  <c:v>0.5224536677961974</c:v>
                </c:pt>
                <c:pt idx="5048">
                  <c:v>0.40606928095267264</c:v>
                </c:pt>
                <c:pt idx="5049">
                  <c:v>0.28912104572010833</c:v>
                </c:pt>
                <c:pt idx="5050">
                  <c:v>0.17169557410506531</c:v>
                </c:pt>
                <c:pt idx="5051">
                  <c:v>5.3888639846270542E-2</c:v>
                </c:pt>
                <c:pt idx="5052">
                  <c:v>-6.4206477820179395E-2</c:v>
                </c:pt>
                <c:pt idx="5053">
                  <c:v>-0.18249924724125932</c:v>
                </c:pt>
                <c:pt idx="5054">
                  <c:v>-0.30089901638246702</c:v>
                </c:pt>
                <c:pt idx="5055">
                  <c:v>-0.41930987349792176</c:v>
                </c:pt>
                <c:pt idx="5056">
                  <c:v>-0.5376348393999747</c:v>
                </c:pt>
                <c:pt idx="5057">
                  <c:v>-0.65577825177487015</c:v>
                </c:pt>
                <c:pt idx="5058">
                  <c:v>-0.77364647527459263</c:v>
                </c:pt>
                <c:pt idx="5059">
                  <c:v>-0.89114824656398228</c:v>
                </c:pt>
                <c:pt idx="5060">
                  <c:v>-1.0081931944742548</c:v>
                </c:pt>
                <c:pt idx="5061">
                  <c:v>-1.1246867001749816</c:v>
                </c:pt>
                <c:pt idx="5062">
                  <c:v>-1.2405340298288903</c:v>
                </c:pt>
                <c:pt idx="5063">
                  <c:v>-1.3556426199352245</c:v>
                </c:pt>
                <c:pt idx="5064">
                  <c:v>-1.4699211666049155</c:v>
                </c:pt>
                <c:pt idx="5065">
                  <c:v>-1.5832749357936464</c:v>
                </c:pt>
                <c:pt idx="5066">
                  <c:v>-1.6956101933316075</c:v>
                </c:pt>
                <c:pt idx="5067">
                  <c:v>-1.8068366280700769</c:v>
                </c:pt>
                <c:pt idx="5068">
                  <c:v>-1.9168649314143917</c:v>
                </c:pt>
                <c:pt idx="5069">
                  <c:v>-2.0256000762773008</c:v>
                </c:pt>
                <c:pt idx="5070">
                  <c:v>-2.1329583925274034</c:v>
                </c:pt>
                <c:pt idx="5071">
                  <c:v>-2.238855541725898</c:v>
                </c:pt>
                <c:pt idx="5072">
                  <c:v>-2.3432001200777806</c:v>
                </c:pt>
                <c:pt idx="5073">
                  <c:v>-2.4459106810190132</c:v>
                </c:pt>
                <c:pt idx="5074">
                  <c:v>-2.5469019257757246</c:v>
                </c:pt>
                <c:pt idx="5075">
                  <c:v>-2.6460882430550572</c:v>
                </c:pt>
                <c:pt idx="5076">
                  <c:v>-2.7433842636618886</c:v>
                </c:pt>
                <c:pt idx="5077">
                  <c:v>-2.8387134253487361</c:v>
                </c:pt>
                <c:pt idx="5078">
                  <c:v>-2.9319982782906515</c:v>
                </c:pt>
                <c:pt idx="5079">
                  <c:v>-3.023155980125841</c:v>
                </c:pt>
                <c:pt idx="5080">
                  <c:v>-3.1121156305649347</c:v>
                </c:pt>
                <c:pt idx="5081">
                  <c:v>-3.1988030185346323</c:v>
                </c:pt>
                <c:pt idx="5082">
                  <c:v>-3.2831421017811491</c:v>
                </c:pt>
                <c:pt idx="5083">
                  <c:v>-3.365065099090391</c:v>
                </c:pt>
                <c:pt idx="5084">
                  <c:v>-3.4445011346910763</c:v>
                </c:pt>
                <c:pt idx="5085">
                  <c:v>-3.5213816630254429</c:v>
                </c:pt>
                <c:pt idx="5086">
                  <c:v>-3.5956397221699237</c:v>
                </c:pt>
                <c:pt idx="5087">
                  <c:v>-3.6672134628041628</c:v>
                </c:pt>
                <c:pt idx="5088">
                  <c:v>-3.7360421066898306</c:v>
                </c:pt>
                <c:pt idx="5089">
                  <c:v>-3.8020655700960764</c:v>
                </c:pt>
                <c:pt idx="5090">
                  <c:v>-3.8652294094984687</c:v>
                </c:pt>
                <c:pt idx="5091">
                  <c:v>-3.9254808141697901</c:v>
                </c:pt>
                <c:pt idx="5092">
                  <c:v>-3.9827667009200947</c:v>
                </c:pt>
                <c:pt idx="5093">
                  <c:v>-4.0370336721997466</c:v>
                </c:pt>
                <c:pt idx="5094">
                  <c:v>-4.0882314267185045</c:v>
                </c:pt>
                <c:pt idx="5095">
                  <c:v>-4.1363202984825653</c:v>
                </c:pt>
                <c:pt idx="5096">
                  <c:v>-4.1812547736753656</c:v>
                </c:pt>
                <c:pt idx="5097">
                  <c:v>-4.2229928626589723</c:v>
                </c:pt>
                <c:pt idx="5098">
                  <c:v>-4.2614973054142862</c:v>
                </c:pt>
                <c:pt idx="5099">
                  <c:v>-4.2967362639676638</c:v>
                </c:pt>
                <c:pt idx="5100">
                  <c:v>-4.3286722260515411</c:v>
                </c:pt>
                <c:pt idx="5101">
                  <c:v>-4.3572769603901671</c:v>
                </c:pt>
                <c:pt idx="5102">
                  <c:v>-4.3825238790163974</c:v>
                </c:pt>
                <c:pt idx="5103">
                  <c:v>-4.4043908069370969</c:v>
                </c:pt>
                <c:pt idx="5104">
                  <c:v>-4.4228506195288153</c:v>
                </c:pt>
                <c:pt idx="5105">
                  <c:v>-4.4378864471392196</c:v>
                </c:pt>
                <c:pt idx="5106">
                  <c:v>-4.4494826150193321</c:v>
                </c:pt>
                <c:pt idx="5107">
                  <c:v>-4.457623934383192</c:v>
                </c:pt>
                <c:pt idx="5108">
                  <c:v>-4.4622955937773865</c:v>
                </c:pt>
                <c:pt idx="5109">
                  <c:v>-4.4634948374959169</c:v>
                </c:pt>
                <c:pt idx="5110">
                  <c:v>-4.4612150165394979</c:v>
                </c:pt>
                <c:pt idx="5111">
                  <c:v>-4.4554502014428623</c:v>
                </c:pt>
                <c:pt idx="5112">
                  <c:v>-4.4461990791957113</c:v>
                </c:pt>
                <c:pt idx="5113">
                  <c:v>-4.4334658050694209</c:v>
                </c:pt>
                <c:pt idx="5114">
                  <c:v>-4.4172589099130821</c:v>
                </c:pt>
                <c:pt idx="5115">
                  <c:v>-4.3975863893842719</c:v>
                </c:pt>
                <c:pt idx="5116">
                  <c:v>-4.3744598972614774</c:v>
                </c:pt>
                <c:pt idx="5117">
                  <c:v>-4.3478954331873751</c:v>
                </c:pt>
                <c:pt idx="5118">
                  <c:v>-4.3179087985892517</c:v>
                </c:pt>
                <c:pt idx="5119">
                  <c:v>-4.2845185260734358</c:v>
                </c:pt>
                <c:pt idx="5120">
                  <c:v>-4.2477447625761489</c:v>
                </c:pt>
                <c:pt idx="5121">
                  <c:v>-4.207616049153085</c:v>
                </c:pt>
                <c:pt idx="5122">
                  <c:v>-4.1641575160732618</c:v>
                </c:pt>
                <c:pt idx="5123">
                  <c:v>-4.117399096218274</c:v>
                </c:pt>
                <c:pt idx="5124">
                  <c:v>-4.0673800847202655</c:v>
                </c:pt>
                <c:pt idx="5125">
                  <c:v>-4.0141320321687024</c:v>
                </c:pt>
                <c:pt idx="5126">
                  <c:v>-3.9576943369448907</c:v>
                </c:pt>
                <c:pt idx="5127">
                  <c:v>-3.8981131530419462</c:v>
                </c:pt>
                <c:pt idx="5128">
                  <c:v>-3.8354301728421363</c:v>
                </c:pt>
                <c:pt idx="5129">
                  <c:v>-3.7696893897263908</c:v>
                </c:pt>
                <c:pt idx="5130">
                  <c:v>-3.700937927254051</c:v>
                </c:pt>
                <c:pt idx="5131">
                  <c:v>-3.6292315662124732</c:v>
                </c:pt>
                <c:pt idx="5132">
                  <c:v>-3.5546194382317586</c:v>
                </c:pt>
                <c:pt idx="5133">
                  <c:v>-3.4771598157815182</c:v>
                </c:pt>
                <c:pt idx="5134">
                  <c:v>-3.396917458188951</c:v>
                </c:pt>
                <c:pt idx="5135">
                  <c:v>-3.3139487241852179</c:v>
                </c:pt>
                <c:pt idx="5136">
                  <c:v>-3.2283173795590288</c:v>
                </c:pt>
                <c:pt idx="5137">
                  <c:v>-3.1400902006780913</c:v>
                </c:pt>
                <c:pt idx="5138">
                  <c:v>-3.0493335400230275</c:v>
                </c:pt>
                <c:pt idx="5139">
                  <c:v>-2.9561145652408323</c:v>
                </c:pt>
                <c:pt idx="5140">
                  <c:v>-2.8605063664308457</c:v>
                </c:pt>
                <c:pt idx="5141">
                  <c:v>-2.7625839622456345</c:v>
                </c:pt>
                <c:pt idx="5142">
                  <c:v>-2.6624222728756823</c:v>
                </c:pt>
                <c:pt idx="5143">
                  <c:v>-2.5600973519591368</c:v>
                </c:pt>
                <c:pt idx="5144">
                  <c:v>-2.4556914070611904</c:v>
                </c:pt>
                <c:pt idx="5145">
                  <c:v>-2.3492886661242927</c:v>
                </c:pt>
                <c:pt idx="5146">
                  <c:v>-2.2409731860250877</c:v>
                </c:pt>
                <c:pt idx="5147">
                  <c:v>-2.1308284175852563</c:v>
                </c:pt>
                <c:pt idx="5148">
                  <c:v>-2.0189371659272366</c:v>
                </c:pt>
                <c:pt idx="5149">
                  <c:v>-1.9053833607979509</c:v>
                </c:pt>
                <c:pt idx="5150">
                  <c:v>-1.7902574378653346</c:v>
                </c:pt>
                <c:pt idx="5151">
                  <c:v>-1.6736523776510246</c:v>
                </c:pt>
                <c:pt idx="5152">
                  <c:v>-1.5556600110477856</c:v>
                </c:pt>
                <c:pt idx="5153">
                  <c:v>-1.4363688367547156</c:v>
                </c:pt>
                <c:pt idx="5154">
                  <c:v>-1.3158771255923707</c:v>
                </c:pt>
                <c:pt idx="5155">
                  <c:v>-1.1942799262728303</c:v>
                </c:pt>
                <c:pt idx="5156">
                  <c:v>-1.0716724045548267</c:v>
                </c:pt>
                <c:pt idx="5157">
                  <c:v>-0.94815121282297932</c:v>
                </c:pt>
                <c:pt idx="5158">
                  <c:v>-0.82381350996305314</c:v>
                </c:pt>
                <c:pt idx="5159">
                  <c:v>-0.69875802476123028</c:v>
                </c:pt>
                <c:pt idx="5160">
                  <c:v>-0.5730837120004566</c:v>
                </c:pt>
                <c:pt idx="5161">
                  <c:v>-0.44688935596599494</c:v>
                </c:pt>
                <c:pt idx="5162">
                  <c:v>-0.32027473073533563</c:v>
                </c:pt>
                <c:pt idx="5163">
                  <c:v>-0.19334070292012012</c:v>
                </c:pt>
                <c:pt idx="5164">
                  <c:v>-6.6187905362237204E-2</c:v>
                </c:pt>
                <c:pt idx="5165">
                  <c:v>6.1083388576948262E-2</c:v>
                </c:pt>
                <c:pt idx="5166">
                  <c:v>0.18837193012492881</c:v>
                </c:pt>
                <c:pt idx="5167">
                  <c:v>0.31557654492925624</c:v>
                </c:pt>
                <c:pt idx="5168">
                  <c:v>0.44259526341602623</c:v>
                </c:pt>
                <c:pt idx="5169">
                  <c:v>0.56932635836804046</c:v>
                </c:pt>
                <c:pt idx="5170">
                  <c:v>0.69567378456810802</c:v>
                </c:pt>
                <c:pt idx="5171">
                  <c:v>0.821533198288801</c:v>
                </c:pt>
                <c:pt idx="5172">
                  <c:v>0.94680362174459853</c:v>
                </c:pt>
                <c:pt idx="5173">
                  <c:v>1.0713877035170378</c:v>
                </c:pt>
                <c:pt idx="5174">
                  <c:v>1.1951888570543256</c:v>
                </c:pt>
                <c:pt idx="5175">
                  <c:v>1.3181061269189325</c:v>
                </c:pt>
                <c:pt idx="5176">
                  <c:v>1.4400383857437256</c:v>
                </c:pt>
                <c:pt idx="5177">
                  <c:v>1.5608867223379368</c:v>
                </c:pt>
                <c:pt idx="5178">
                  <c:v>1.6805551546697977</c:v>
                </c:pt>
                <c:pt idx="5179">
                  <c:v>1.7989509769028857</c:v>
                </c:pt>
                <c:pt idx="5180">
                  <c:v>1.9159832806351924</c:v>
                </c:pt>
                <c:pt idx="5181">
                  <c:v>2.0315578152521905</c:v>
                </c:pt>
                <c:pt idx="5182">
                  <c:v>2.1455811198594605</c:v>
                </c:pt>
                <c:pt idx="5183">
                  <c:v>2.257962806999831</c:v>
                </c:pt>
                <c:pt idx="5184">
                  <c:v>2.3686146494020073</c:v>
                </c:pt>
                <c:pt idx="5185">
                  <c:v>2.4774458867888089</c:v>
                </c:pt>
                <c:pt idx="5186">
                  <c:v>2.5843676515874932</c:v>
                </c:pt>
                <c:pt idx="5187">
                  <c:v>2.6892953868678311</c:v>
                </c:pt>
                <c:pt idx="5188">
                  <c:v>2.7921464197813592</c:v>
                </c:pt>
                <c:pt idx="5189">
                  <c:v>2.8928332335445761</c:v>
                </c:pt>
                <c:pt idx="5190">
                  <c:v>2.9912805350457252</c:v>
                </c:pt>
                <c:pt idx="5191">
                  <c:v>3.0874132208780245</c:v>
                </c:pt>
                <c:pt idx="5192">
                  <c:v>3.1811499707347135</c:v>
                </c:pt>
                <c:pt idx="5193">
                  <c:v>3.272420259595477</c:v>
                </c:pt>
                <c:pt idx="5194">
                  <c:v>3.3611505370533901</c:v>
                </c:pt>
                <c:pt idx="5195">
                  <c:v>3.4472677549519695</c:v>
                </c:pt>
                <c:pt idx="5196">
                  <c:v>3.530699909139257</c:v>
                </c:pt>
                <c:pt idx="5197">
                  <c:v>3.6113845906598021</c:v>
                </c:pt>
                <c:pt idx="5198">
                  <c:v>3.6892592767897869</c:v>
                </c:pt>
                <c:pt idx="5199">
                  <c:v>3.7642568108709931</c:v>
                </c:pt>
                <c:pt idx="5200">
                  <c:v>3.8363227209621531</c:v>
                </c:pt>
                <c:pt idx="5201">
                  <c:v>3.9053999502893402</c:v>
                </c:pt>
                <c:pt idx="5202">
                  <c:v>3.9714303194379883</c:v>
                </c:pt>
                <c:pt idx="5203">
                  <c:v>4.0343646004610001</c:v>
                </c:pt>
                <c:pt idx="5204">
                  <c:v>4.0941511424876307</c:v>
                </c:pt>
                <c:pt idx="5205">
                  <c:v>4.1507412770368344</c:v>
                </c:pt>
                <c:pt idx="5206">
                  <c:v>4.2040885513369286</c:v>
                </c:pt>
                <c:pt idx="5207">
                  <c:v>4.2541522365705831</c:v>
                </c:pt>
                <c:pt idx="5208">
                  <c:v>4.300893265027292</c:v>
                </c:pt>
                <c:pt idx="5209">
                  <c:v>4.3442738316217033</c:v>
                </c:pt>
                <c:pt idx="5210">
                  <c:v>4.3842623171269679</c:v>
                </c:pt>
                <c:pt idx="5211">
                  <c:v>4.4208292577639652</c:v>
                </c:pt>
                <c:pt idx="5212">
                  <c:v>4.4539454164266985</c:v>
                </c:pt>
                <c:pt idx="5213">
                  <c:v>4.4835817167820595</c:v>
                </c:pt>
                <c:pt idx="5214">
                  <c:v>4.5097126294202923</c:v>
                </c:pt>
                <c:pt idx="5215">
                  <c:v>4.5323236859832843</c:v>
                </c:pt>
                <c:pt idx="5216">
                  <c:v>4.5513949707210841</c:v>
                </c:pt>
                <c:pt idx="5217">
                  <c:v>4.5669104667795271</c:v>
                </c:pt>
                <c:pt idx="5218">
                  <c:v>4.578859235562188</c:v>
                </c:pt>
                <c:pt idx="5219">
                  <c:v>4.5872360827412999</c:v>
                </c:pt>
                <c:pt idx="5220">
                  <c:v>4.592030435191063</c:v>
                </c:pt>
                <c:pt idx="5221">
                  <c:v>4.5932412692616733</c:v>
                </c:pt>
                <c:pt idx="5222">
                  <c:v>4.5908694458268542</c:v>
                </c:pt>
                <c:pt idx="5223">
                  <c:v>4.5849204524499863</c:v>
                </c:pt>
                <c:pt idx="5224">
                  <c:v>4.5753950130777312</c:v>
                </c:pt>
                <c:pt idx="5225">
                  <c:v>4.5623042647647747</c:v>
                </c:pt>
                <c:pt idx="5226">
                  <c:v>4.5456606695822837</c:v>
                </c:pt>
                <c:pt idx="5227">
                  <c:v>4.525477277534951</c:v>
                </c:pt>
                <c:pt idx="5228">
                  <c:v>4.5017675896970388</c:v>
                </c:pt>
                <c:pt idx="5229">
                  <c:v>4.4745572083313405</c:v>
                </c:pt>
                <c:pt idx="5230">
                  <c:v>4.4438678595182237</c:v>
                </c:pt>
                <c:pt idx="5231">
                  <c:v>4.4097219776467327</c:v>
                </c:pt>
                <c:pt idx="5232">
                  <c:v>4.3721465740216052</c:v>
                </c:pt>
                <c:pt idx="5233">
                  <c:v>4.3311740604267301</c:v>
                </c:pt>
                <c:pt idx="5234">
                  <c:v>4.2868411282366186</c:v>
                </c:pt>
                <c:pt idx="5235">
                  <c:v>4.2391838095695622</c:v>
                </c:pt>
                <c:pt idx="5236">
                  <c:v>4.1882416426572222</c:v>
                </c:pt>
                <c:pt idx="5237">
                  <c:v>4.1340583318079407</c:v>
                </c:pt>
                <c:pt idx="5238">
                  <c:v>4.076677175737446</c:v>
                </c:pt>
                <c:pt idx="5239">
                  <c:v>4.0161439695915586</c:v>
                </c:pt>
                <c:pt idx="5240">
                  <c:v>3.9525058609703043</c:v>
                </c:pt>
                <c:pt idx="5241">
                  <c:v>3.8858181028629963</c:v>
                </c:pt>
                <c:pt idx="5242">
                  <c:v>3.8161322221860594</c:v>
                </c:pt>
                <c:pt idx="5243">
                  <c:v>3.7435042069520517</c:v>
                </c:pt>
                <c:pt idx="5244">
                  <c:v>3.667999040028</c:v>
                </c:pt>
                <c:pt idx="5245">
                  <c:v>3.5896735668398958</c:v>
                </c:pt>
                <c:pt idx="5246">
                  <c:v>3.508592062607145</c:v>
                </c:pt>
                <c:pt idx="5247">
                  <c:v>3.4248251154894906</c:v>
                </c:pt>
                <c:pt idx="5248">
                  <c:v>3.3384383851430899</c:v>
                </c:pt>
                <c:pt idx="5249">
                  <c:v>3.2494993415844471</c:v>
                </c:pt>
                <c:pt idx="5250">
                  <c:v>3.1580780711234766</c:v>
                </c:pt>
                <c:pt idx="5251">
                  <c:v>3.0642527806889648</c:v>
                </c:pt>
                <c:pt idx="5252">
                  <c:v>2.9680944692635034</c:v>
                </c:pt>
                <c:pt idx="5253">
                  <c:v>2.8696826962672382</c:v>
                </c:pt>
                <c:pt idx="5254">
                  <c:v>2.7691029065508284</c:v>
                </c:pt>
                <c:pt idx="5255">
                  <c:v>2.6664315225253352</c:v>
                </c:pt>
                <c:pt idx="5256">
                  <c:v>2.5617517320282248</c:v>
                </c:pt>
                <c:pt idx="5257">
                  <c:v>2.4551490727057708</c:v>
                </c:pt>
                <c:pt idx="5258">
                  <c:v>2.3467079790747896</c:v>
                </c:pt>
                <c:pt idx="5259">
                  <c:v>2.2365130037895127</c:v>
                </c:pt>
                <c:pt idx="5260">
                  <c:v>2.1246539078439706</c:v>
                </c:pt>
                <c:pt idx="5261">
                  <c:v>2.0112216503086828</c:v>
                </c:pt>
                <c:pt idx="5262">
                  <c:v>1.8963063456871201</c:v>
                </c:pt>
                <c:pt idx="5263">
                  <c:v>1.77999848094807</c:v>
                </c:pt>
                <c:pt idx="5264">
                  <c:v>1.662393921893454</c:v>
                </c:pt>
                <c:pt idx="5265">
                  <c:v>1.5435897662759783</c:v>
                </c:pt>
                <c:pt idx="5266">
                  <c:v>1.423682139816481</c:v>
                </c:pt>
                <c:pt idx="5267">
                  <c:v>1.3027657494790592</c:v>
                </c:pt>
                <c:pt idx="5268">
                  <c:v>1.1809338329078301</c:v>
                </c:pt>
                <c:pt idx="5269">
                  <c:v>1.0582799186576637</c:v>
                </c:pt>
                <c:pt idx="5270">
                  <c:v>0.93490319823430135</c:v>
                </c:pt>
                <c:pt idx="5271">
                  <c:v>0.81090455661608785</c:v>
                </c:pt>
                <c:pt idx="5272">
                  <c:v>0.68638287021323496</c:v>
                </c:pt>
                <c:pt idx="5273">
                  <c:v>0.56143281760592978</c:v>
                </c:pt>
                <c:pt idx="5274">
                  <c:v>0.4361579780287857</c:v>
                </c:pt>
                <c:pt idx="5275">
                  <c:v>0.31065783218307608</c:v>
                </c:pt>
                <c:pt idx="5276">
                  <c:v>0.18503109731041681</c:v>
                </c:pt>
                <c:pt idx="5277">
                  <c:v>5.9377093571800703E-2</c:v>
                </c:pt>
                <c:pt idx="5278">
                  <c:v>-6.6205238394334551E-2</c:v>
                </c:pt>
                <c:pt idx="5279">
                  <c:v>-0.19161627550393565</c:v>
                </c:pt>
                <c:pt idx="5280">
                  <c:v>-0.31675705667602705</c:v>
                </c:pt>
                <c:pt idx="5281">
                  <c:v>-0.44152967898513173</c:v>
                </c:pt>
                <c:pt idx="5282">
                  <c:v>-0.56583613614324602</c:v>
                </c:pt>
                <c:pt idx="5283">
                  <c:v>-0.68957821364528404</c:v>
                </c:pt>
                <c:pt idx="5284">
                  <c:v>-0.81265881207844803</c:v>
                </c:pt>
                <c:pt idx="5285">
                  <c:v>-0.93498206895950742</c:v>
                </c:pt>
                <c:pt idx="5286">
                  <c:v>-1.0564520190952955</c:v>
                </c:pt>
                <c:pt idx="5287">
                  <c:v>-1.176973638796406</c:v>
                </c:pt>
                <c:pt idx="5288">
                  <c:v>-1.2964519697550987</c:v>
                </c:pt>
                <c:pt idx="5289">
                  <c:v>-1.4147931492856216</c:v>
                </c:pt>
                <c:pt idx="5290">
                  <c:v>-1.5319098417812955</c:v>
                </c:pt>
                <c:pt idx="5291">
                  <c:v>-1.6477072491768825</c:v>
                </c:pt>
                <c:pt idx="5292">
                  <c:v>-1.7620947655429107</c:v>
                </c:pt>
                <c:pt idx="5293">
                  <c:v>-1.8749862268311912</c:v>
                </c:pt>
                <c:pt idx="5294">
                  <c:v>-1.986297037885518</c:v>
                </c:pt>
                <c:pt idx="5295">
                  <c:v>-2.0959390264017057</c:v>
                </c:pt>
                <c:pt idx="5296">
                  <c:v>-2.2038246268105879</c:v>
                </c:pt>
                <c:pt idx="5297">
                  <c:v>-2.3098692545384876</c:v>
                </c:pt>
                <c:pt idx="5298">
                  <c:v>-2.4139920043865652</c:v>
                </c:pt>
                <c:pt idx="5299">
                  <c:v>-2.5161159822200441</c:v>
                </c:pt>
                <c:pt idx="5300">
                  <c:v>-2.6161668101330107</c:v>
                </c:pt>
                <c:pt idx="5301">
                  <c:v>-2.7140674700155398</c:v>
                </c:pt>
                <c:pt idx="5302">
                  <c:v>-2.8097424180059858</c:v>
                </c:pt>
                <c:pt idx="5303">
                  <c:v>-2.9031198500517985</c:v>
                </c:pt>
                <c:pt idx="5304">
                  <c:v>-2.994130769842962</c:v>
                </c:pt>
                <c:pt idx="5305">
                  <c:v>-3.082704276166254</c:v>
                </c:pt>
                <c:pt idx="5306">
                  <c:v>-3.1687719685422771</c:v>
                </c:pt>
                <c:pt idx="5307">
                  <c:v>-3.2522703444904035</c:v>
                </c:pt>
                <c:pt idx="5308">
                  <c:v>-3.3331383517176527</c:v>
                </c:pt>
                <c:pt idx="5309">
                  <c:v>-3.411310638293525</c:v>
                </c:pt>
                <c:pt idx="5310">
                  <c:v>-3.4867345979142823</c:v>
                </c:pt>
                <c:pt idx="5311">
                  <c:v>-3.5593583130812076</c:v>
                </c:pt>
                <c:pt idx="5312">
                  <c:v>-3.629124125151018</c:v>
                </c:pt>
                <c:pt idx="5313">
                  <c:v>-3.6959856227122065</c:v>
                </c:pt>
                <c:pt idx="5314">
                  <c:v>-3.7598937966599215</c:v>
                </c:pt>
                <c:pt idx="5315">
                  <c:v>-3.8208005431631702</c:v>
                </c:pt>
                <c:pt idx="5316">
                  <c:v>-3.8786591803568222</c:v>
                </c:pt>
                <c:pt idx="5317">
                  <c:v>-3.9334329741036274</c:v>
                </c:pt>
                <c:pt idx="5318">
                  <c:v>-3.9850854032575267</c:v>
                </c:pt>
                <c:pt idx="5319">
                  <c:v>-4.0335756134096972</c:v>
                </c:pt>
                <c:pt idx="5320">
                  <c:v>-4.0788757091619514</c:v>
                </c:pt>
                <c:pt idx="5321">
                  <c:v>-4.1209554579356595</c:v>
                </c:pt>
                <c:pt idx="5322">
                  <c:v>-4.1597837252856751</c:v>
                </c:pt>
                <c:pt idx="5323">
                  <c:v>-4.1953385219201671</c:v>
                </c:pt>
                <c:pt idx="5324">
                  <c:v>-4.2275956020387335</c:v>
                </c:pt>
                <c:pt idx="5325">
                  <c:v>-4.2565338412194498</c:v>
                </c:pt>
                <c:pt idx="5326">
                  <c:v>-4.2821344421841321</c:v>
                </c:pt>
                <c:pt idx="5327">
                  <c:v>-4.3043844153886512</c:v>
                </c:pt>
                <c:pt idx="5328">
                  <c:v>-4.3232724884477314</c:v>
                </c:pt>
                <c:pt idx="5329">
                  <c:v>-4.3387886798807154</c:v>
                </c:pt>
                <c:pt idx="5330">
                  <c:v>-4.3509291945548441</c:v>
                </c:pt>
                <c:pt idx="5331">
                  <c:v>-4.3596923654949142</c:v>
                </c:pt>
                <c:pt idx="5332">
                  <c:v>-4.3650766973672308</c:v>
                </c:pt>
                <c:pt idx="5333">
                  <c:v>-4.3670807729037433</c:v>
                </c:pt>
                <c:pt idx="5334">
                  <c:v>-4.3657066114703271</c:v>
                </c:pt>
                <c:pt idx="5335">
                  <c:v>-4.3609671557337313</c:v>
                </c:pt>
                <c:pt idx="5336">
                  <c:v>-4.3528697359052311</c:v>
                </c:pt>
                <c:pt idx="5337">
                  <c:v>-4.3414253888907046</c:v>
                </c:pt>
                <c:pt idx="5338">
                  <c:v>-4.3266500107177386</c:v>
                </c:pt>
                <c:pt idx="5339">
                  <c:v>-4.308564995840916</c:v>
                </c:pt>
                <c:pt idx="5340">
                  <c:v>-4.2871860876254626</c:v>
                </c:pt>
                <c:pt idx="5341">
                  <c:v>-4.2625382804539216</c:v>
                </c:pt>
                <c:pt idx="5342">
                  <c:v>-4.2346481289143956</c:v>
                </c:pt>
                <c:pt idx="5343">
                  <c:v>-4.2035464644414891</c:v>
                </c:pt>
                <c:pt idx="5344">
                  <c:v>-4.1692589798439768</c:v>
                </c:pt>
                <c:pt idx="5345">
                  <c:v>-4.1318213812478497</c:v>
                </c:pt>
                <c:pt idx="5346">
                  <c:v>-4.0912702756319721</c:v>
                </c:pt>
                <c:pt idx="5347">
                  <c:v>-4.0476424098052952</c:v>
                </c:pt>
                <c:pt idx="5348">
                  <c:v>-4.0009745100600158</c:v>
                </c:pt>
                <c:pt idx="5349">
                  <c:v>-3.9513149092874809</c:v>
                </c:pt>
                <c:pt idx="5350">
                  <c:v>-3.8987075471071027</c:v>
                </c:pt>
                <c:pt idx="5351">
                  <c:v>-3.8431965323824198</c:v>
                </c:pt>
                <c:pt idx="5352">
                  <c:v>-3.7848299903999152</c:v>
                </c:pt>
                <c:pt idx="5353">
                  <c:v>-3.7236608655720609</c:v>
                </c:pt>
                <c:pt idx="5354">
                  <c:v>-3.6597457802773743</c:v>
                </c:pt>
                <c:pt idx="5355">
                  <c:v>-3.5931400763503363</c:v>
                </c:pt>
                <c:pt idx="5356">
                  <c:v>-3.5239019614160059</c:v>
                </c:pt>
                <c:pt idx="5357">
                  <c:v>-3.4520931504651391</c:v>
                </c:pt>
                <c:pt idx="5358">
                  <c:v>-3.377774276461381</c:v>
                </c:pt>
                <c:pt idx="5359">
                  <c:v>-3.3010077753228573</c:v>
                </c:pt>
                <c:pt idx="5360">
                  <c:v>-3.2218567256042667</c:v>
                </c:pt>
                <c:pt idx="5361">
                  <c:v>-3.140391585804903</c:v>
                </c:pt>
                <c:pt idx="5362">
                  <c:v>-3.0566783480100406</c:v>
                </c:pt>
                <c:pt idx="5363">
                  <c:v>-2.9707867109082318</c:v>
                </c:pt>
                <c:pt idx="5364">
                  <c:v>-2.8827946001569384</c:v>
                </c:pt>
                <c:pt idx="5365">
                  <c:v>-2.7927710234662051</c:v>
                </c:pt>
                <c:pt idx="5366">
                  <c:v>-2.7007916259964766</c:v>
                </c:pt>
                <c:pt idx="5367">
                  <c:v>-2.6069375624645041</c:v>
                </c:pt>
                <c:pt idx="5368">
                  <c:v>-2.5112842454650215</c:v>
                </c:pt>
                <c:pt idx="5369">
                  <c:v>-2.4139080749164181</c:v>
                </c:pt>
                <c:pt idx="5370">
                  <c:v>-2.3148872354010499</c:v>
                </c:pt>
                <c:pt idx="5371">
                  <c:v>-2.21430719273161</c:v>
                </c:pt>
                <c:pt idx="5372">
                  <c:v>-2.1122453584679879</c:v>
                </c:pt>
                <c:pt idx="5373">
                  <c:v>-2.0087868522307284</c:v>
                </c:pt>
                <c:pt idx="5374">
                  <c:v>-1.9040218214769136</c:v>
                </c:pt>
                <c:pt idx="5375">
                  <c:v>-1.7980305292714354</c:v>
                </c:pt>
                <c:pt idx="5376">
                  <c:v>-1.6908991386564147</c:v>
                </c:pt>
                <c:pt idx="5377">
                  <c:v>-1.5827152944028189</c:v>
                </c:pt>
                <c:pt idx="5378">
                  <c:v>-1.4735646683086556</c:v>
                </c:pt>
                <c:pt idx="5379">
                  <c:v>-1.3635321795718707</c:v>
                </c:pt>
                <c:pt idx="5380">
                  <c:v>-1.2527070849681921</c:v>
                </c:pt>
                <c:pt idx="5381">
                  <c:v>-1.141178969432775</c:v>
                </c:pt>
                <c:pt idx="5382">
                  <c:v>-1.0290357051296199</c:v>
                </c:pt>
                <c:pt idx="5383">
                  <c:v>-0.91636467106343134</c:v>
                </c:pt>
                <c:pt idx="5384">
                  <c:v>-0.80325776288957762</c:v>
                </c:pt>
                <c:pt idx="5385">
                  <c:v>-0.68980725033394186</c:v>
                </c:pt>
                <c:pt idx="5386">
                  <c:v>-0.57610357836680359</c:v>
                </c:pt>
                <c:pt idx="5387">
                  <c:v>-0.462234926484069</c:v>
                </c:pt>
                <c:pt idx="5388">
                  <c:v>-0.3482871649930559</c:v>
                </c:pt>
                <c:pt idx="5389">
                  <c:v>-0.23434562292812838</c:v>
                </c:pt>
                <c:pt idx="5390">
                  <c:v>-0.12050046860373638</c:v>
                </c:pt>
                <c:pt idx="5391">
                  <c:v>-6.8427494673202246E-3</c:v>
                </c:pt>
                <c:pt idx="5392">
                  <c:v>0.10653929979961412</c:v>
                </c:pt>
                <c:pt idx="5393">
                  <c:v>0.21956243560386735</c:v>
                </c:pt>
                <c:pt idx="5394">
                  <c:v>0.33213529522818924</c:v>
                </c:pt>
                <c:pt idx="5395">
                  <c:v>0.44417138351568963</c:v>
                </c:pt>
                <c:pt idx="5396">
                  <c:v>0.55558572452977295</c:v>
                </c:pt>
                <c:pt idx="5397">
                  <c:v>0.66629348115958942</c:v>
                </c:pt>
                <c:pt idx="5398">
                  <c:v>0.77621092281133552</c:v>
                </c:pt>
                <c:pt idx="5399">
                  <c:v>0.88525434796905067</c:v>
                </c:pt>
                <c:pt idx="5400">
                  <c:v>0.99334141246868757</c:v>
                </c:pt>
                <c:pt idx="5401">
                  <c:v>1.1003915087872611</c:v>
                </c:pt>
                <c:pt idx="5402">
                  <c:v>1.2063245869913197</c:v>
                </c:pt>
                <c:pt idx="5403">
                  <c:v>1.3110610316955229</c:v>
                </c:pt>
                <c:pt idx="5404">
                  <c:v>1.4145229665508026</c:v>
                </c:pt>
                <c:pt idx="5405">
                  <c:v>1.5166343566446747</c:v>
                </c:pt>
                <c:pt idx="5406">
                  <c:v>1.6173196488289725</c:v>
                </c:pt>
                <c:pt idx="5407">
                  <c:v>1.7165047953251353</c:v>
                </c:pt>
                <c:pt idx="5408">
                  <c:v>1.8141163564384211</c:v>
                </c:pt>
                <c:pt idx="5409">
                  <c:v>1.9100825091019873</c:v>
                </c:pt>
                <c:pt idx="5410">
                  <c:v>2.0043384561247009</c:v>
                </c:pt>
                <c:pt idx="5411">
                  <c:v>2.0968124139562652</c:v>
                </c:pt>
                <c:pt idx="5412">
                  <c:v>2.1874372441167718</c:v>
                </c:pt>
                <c:pt idx="5413">
                  <c:v>2.2761506793354194</c:v>
                </c:pt>
                <c:pt idx="5414">
                  <c:v>2.3628924265338802</c:v>
                </c:pt>
                <c:pt idx="5415">
                  <c:v>2.447598996364571</c:v>
                </c:pt>
                <c:pt idx="5416">
                  <c:v>2.5302078623011393</c:v>
                </c:pt>
                <c:pt idx="5417">
                  <c:v>2.6106598097602967</c:v>
                </c:pt>
                <c:pt idx="5418">
                  <c:v>2.6888996090218269</c:v>
                </c:pt>
                <c:pt idx="5419">
                  <c:v>2.7648763211645546</c:v>
                </c:pt>
                <c:pt idx="5420">
                  <c:v>2.8385417772070682</c:v>
                </c:pt>
                <c:pt idx="5421">
                  <c:v>2.90984539540904</c:v>
                </c:pt>
                <c:pt idx="5422">
                  <c:v>2.9787382692403983</c:v>
                </c:pt>
                <c:pt idx="5423">
                  <c:v>3.0451754062684606</c:v>
                </c:pt>
                <c:pt idx="5424">
                  <c:v>3.1091147692546772</c:v>
                </c:pt>
                <c:pt idx="5425">
                  <c:v>3.1705125365354574</c:v>
                </c:pt>
                <c:pt idx="5426">
                  <c:v>3.2293274805755354</c:v>
                </c:pt>
                <c:pt idx="5427">
                  <c:v>3.2855233380672781</c:v>
                </c:pt>
                <c:pt idx="5428">
                  <c:v>3.3390663348980953</c:v>
                </c:pt>
                <c:pt idx="5429">
                  <c:v>3.3899184090755337</c:v>
                </c:pt>
                <c:pt idx="5430">
                  <c:v>3.4380542287409606</c:v>
                </c:pt>
                <c:pt idx="5431">
                  <c:v>3.4834491081231573</c:v>
                </c:pt>
                <c:pt idx="5432">
                  <c:v>3.5260725504175854</c:v>
                </c:pt>
                <c:pt idx="5433">
                  <c:v>3.5659052090719623</c:v>
                </c:pt>
                <c:pt idx="5434">
                  <c:v>3.6029250158776107</c:v>
                </c:pt>
                <c:pt idx="5435">
                  <c:v>3.6371106570878582</c:v>
                </c:pt>
                <c:pt idx="5436">
                  <c:v>3.6684420634220856</c:v>
                </c:pt>
                <c:pt idx="5437">
                  <c:v>3.6969089093273775</c:v>
                </c:pt>
                <c:pt idx="5438">
                  <c:v>3.722500851955894</c:v>
                </c:pt>
                <c:pt idx="5439">
                  <c:v>3.7452029588648363</c:v>
                </c:pt>
                <c:pt idx="5440">
                  <c:v>3.7650129745101304</c:v>
                </c:pt>
                <c:pt idx="5441">
                  <c:v>3.7819259985672176</c:v>
                </c:pt>
                <c:pt idx="5442">
                  <c:v>3.7959358960741776</c:v>
                </c:pt>
                <c:pt idx="5443">
                  <c:v>3.807045319622699</c:v>
                </c:pt>
                <c:pt idx="5444">
                  <c:v>3.8152542832340757</c:v>
                </c:pt>
                <c:pt idx="5445">
                  <c:v>3.8205655161753191</c:v>
                </c:pt>
                <c:pt idx="5446">
                  <c:v>3.8229836450682937</c:v>
                </c:pt>
                <c:pt idx="5447">
                  <c:v>3.8225186512623508</c:v>
                </c:pt>
                <c:pt idx="5448">
                  <c:v>3.8191817575027276</c:v>
                </c:pt>
                <c:pt idx="5449">
                  <c:v>3.8129849794039603</c:v>
                </c:pt>
                <c:pt idx="5450">
                  <c:v>3.8039459991267197</c:v>
                </c:pt>
                <c:pt idx="5451">
                  <c:v>3.7920840859485154</c:v>
                </c:pt>
                <c:pt idx="5452">
                  <c:v>3.7774181190572262</c:v>
                </c:pt>
                <c:pt idx="5453">
                  <c:v>3.7599664738537144</c:v>
                </c:pt>
                <c:pt idx="5454">
                  <c:v>3.739750360987486</c:v>
                </c:pt>
                <c:pt idx="5455">
                  <c:v>3.7168012940989885</c:v>
                </c:pt>
                <c:pt idx="5456">
                  <c:v>3.6911445357654151</c:v>
                </c:pt>
                <c:pt idx="5457">
                  <c:v>3.6628083989976838</c:v>
                </c:pt>
                <c:pt idx="5458">
                  <c:v>3.6318253826765194</c:v>
                </c:pt>
                <c:pt idx="5459">
                  <c:v>3.5982327945456634</c:v>
                </c:pt>
                <c:pt idx="5460">
                  <c:v>3.5620615860781863</c:v>
                </c:pt>
                <c:pt idx="5461">
                  <c:v>3.5233512396760274</c:v>
                </c:pt>
                <c:pt idx="5462">
                  <c:v>3.4821420636759801</c:v>
                </c:pt>
                <c:pt idx="5463">
                  <c:v>3.4384778955468556</c:v>
                </c:pt>
                <c:pt idx="5464">
                  <c:v>3.39239667372531</c:v>
                </c:pt>
                <c:pt idx="5465">
                  <c:v>3.3439455776311191</c:v>
                </c:pt>
                <c:pt idx="5466">
                  <c:v>3.2931719040508973</c:v>
                </c:pt>
                <c:pt idx="5467">
                  <c:v>3.2401222957499143</c:v>
                </c:pt>
                <c:pt idx="5468">
                  <c:v>3.1848425715565782</c:v>
                </c:pt>
                <c:pt idx="5469">
                  <c:v>3.1273893447154655</c:v>
                </c:pt>
                <c:pt idx="5470">
                  <c:v>3.0678140150676874</c:v>
                </c:pt>
                <c:pt idx="5471">
                  <c:v>3.0061673244403835</c:v>
                </c:pt>
                <c:pt idx="5472">
                  <c:v>2.942503197527738</c:v>
                </c:pt>
                <c:pt idx="5473">
                  <c:v>2.8768795391306714</c:v>
                </c:pt>
                <c:pt idx="5474">
                  <c:v>2.8093570883737238</c:v>
                </c:pt>
                <c:pt idx="5475">
                  <c:v>2.7399944564155199</c:v>
                </c:pt>
                <c:pt idx="5476">
                  <c:v>2.6688522698518189</c:v>
                </c:pt>
                <c:pt idx="5477">
                  <c:v>2.5959938102089404</c:v>
                </c:pt>
                <c:pt idx="5478">
                  <c:v>2.5214804233212433</c:v>
                </c:pt>
                <c:pt idx="5479">
                  <c:v>2.4453744039358916</c:v>
                </c:pt>
                <c:pt idx="5480">
                  <c:v>2.3677378358707308</c:v>
                </c:pt>
                <c:pt idx="5481">
                  <c:v>2.2886393306502253</c:v>
                </c:pt>
                <c:pt idx="5482">
                  <c:v>2.2081421833251027</c:v>
                </c:pt>
                <c:pt idx="5483">
                  <c:v>2.126312548515759</c:v>
                </c:pt>
                <c:pt idx="5484">
                  <c:v>2.0432239646484072</c:v>
                </c:pt>
                <c:pt idx="5485">
                  <c:v>1.9589402137496581</c:v>
                </c:pt>
                <c:pt idx="5486">
                  <c:v>1.8735308823903931</c:v>
                </c:pt>
                <c:pt idx="5487">
                  <c:v>1.7870702401672436</c:v>
                </c:pt>
                <c:pt idx="5488">
                  <c:v>1.6996259952224573</c:v>
                </c:pt>
                <c:pt idx="5489">
                  <c:v>1.6112660317029726</c:v>
                </c:pt>
                <c:pt idx="5490">
                  <c:v>1.5220592159210038</c:v>
                </c:pt>
                <c:pt idx="5491">
                  <c:v>1.4320809025384831</c:v>
                </c:pt>
                <c:pt idx="5492">
                  <c:v>1.341397609489716</c:v>
                </c:pt>
                <c:pt idx="5493">
                  <c:v>1.2500827914778812</c:v>
                </c:pt>
                <c:pt idx="5494">
                  <c:v>1.1582141716995895</c:v>
                </c:pt>
                <c:pt idx="5495">
                  <c:v>1.0658588423182063</c:v>
                </c:pt>
                <c:pt idx="5496">
                  <c:v>0.97308906227605474</c:v>
                </c:pt>
                <c:pt idx="5497">
                  <c:v>0.87997785321490019</c:v>
                </c:pt>
                <c:pt idx="5498">
                  <c:v>0.78659555965623262</c:v>
                </c:pt>
                <c:pt idx="5499">
                  <c:v>0.69301108495277408</c:v>
                </c:pt>
                <c:pt idx="5500">
                  <c:v>0.59929699772649514</c:v>
                </c:pt>
                <c:pt idx="5501">
                  <c:v>0.50552553937513567</c:v>
                </c:pt>
                <c:pt idx="5502">
                  <c:v>0.41176660071482024</c:v>
                </c:pt>
                <c:pt idx="5503">
                  <c:v>0.31808895979390056</c:v>
                </c:pt>
                <c:pt idx="5504">
                  <c:v>0.22456531051730524</c:v>
                </c:pt>
                <c:pt idx="5505">
                  <c:v>0.13126813947307156</c:v>
                </c:pt>
                <c:pt idx="5506">
                  <c:v>3.8267547085118973E-2</c:v>
                </c:pt>
                <c:pt idx="5507">
                  <c:v>-5.4369172572853321E-2</c:v>
                </c:pt>
                <c:pt idx="5508">
                  <c:v>-0.14657755442812964</c:v>
                </c:pt>
                <c:pt idx="5509">
                  <c:v>-0.23829417291829302</c:v>
                </c:pt>
                <c:pt idx="5510">
                  <c:v>-0.32945123937484244</c:v>
                </c:pt>
                <c:pt idx="5511">
                  <c:v>-0.41998053963920406</c:v>
                </c:pt>
                <c:pt idx="5512">
                  <c:v>-0.50981710298803518</c:v>
                </c:pt>
                <c:pt idx="5513">
                  <c:v>-0.59890135705921321</c:v>
                </c:pt>
                <c:pt idx="5514">
                  <c:v>-0.68716599384721788</c:v>
                </c:pt>
                <c:pt idx="5515">
                  <c:v>-0.77454893222060039</c:v>
                </c:pt>
                <c:pt idx="5516">
                  <c:v>-0.86098994506657178</c:v>
                </c:pt>
                <c:pt idx="5517">
                  <c:v>-0.94642925405589473</c:v>
                </c:pt>
                <c:pt idx="5518">
                  <c:v>-1.0308084721938942</c:v>
                </c:pt>
                <c:pt idx="5519">
                  <c:v>-1.1140695009671751</c:v>
                </c:pt>
                <c:pt idx="5520">
                  <c:v>-1.1961558329536279</c:v>
                </c:pt>
                <c:pt idx="5521">
                  <c:v>-1.277012905224796</c:v>
                </c:pt>
                <c:pt idx="5522">
                  <c:v>-1.3565868942102146</c:v>
                </c:pt>
                <c:pt idx="5523">
                  <c:v>-1.4348245664002968</c:v>
                </c:pt>
                <c:pt idx="5524">
                  <c:v>-1.5116745564340981</c:v>
                </c:pt>
                <c:pt idx="5525">
                  <c:v>-1.5870874429805057</c:v>
                </c:pt>
                <c:pt idx="5526">
                  <c:v>-1.6610143624550617</c:v>
                </c:pt>
                <c:pt idx="5527">
                  <c:v>-1.7334080059484651</c:v>
                </c:pt>
                <c:pt idx="5528">
                  <c:v>-1.8042216952259957</c:v>
                </c:pt>
                <c:pt idx="5529">
                  <c:v>-1.8734103645437981</c:v>
                </c:pt>
                <c:pt idx="5530">
                  <c:v>-1.9409359431842252</c:v>
                </c:pt>
                <c:pt idx="5531">
                  <c:v>-2.0067533165494322</c:v>
                </c:pt>
                <c:pt idx="5532">
                  <c:v>-2.0708219309874174</c:v>
                </c:pt>
                <c:pt idx="5533">
                  <c:v>-2.1331059934216934</c:v>
                </c:pt>
                <c:pt idx="5534">
                  <c:v>-2.1935715479461391</c:v>
                </c:pt>
                <c:pt idx="5535">
                  <c:v>-2.2521812791223552</c:v>
                </c:pt>
                <c:pt idx="5536">
                  <c:v>-2.3088986450022593</c:v>
                </c:pt>
                <c:pt idx="5537">
                  <c:v>-2.3636902003812312</c:v>
                </c:pt>
                <c:pt idx="5538">
                  <c:v>-2.416526244074741</c:v>
                </c:pt>
                <c:pt idx="5539">
                  <c:v>-2.4673810994610466</c:v>
                </c:pt>
                <c:pt idx="5540">
                  <c:v>-2.5162315685047205</c:v>
                </c:pt>
                <c:pt idx="5541">
                  <c:v>-2.5630517242413347</c:v>
                </c:pt>
                <c:pt idx="5542">
                  <c:v>-2.6078169742555275</c:v>
                </c:pt>
                <c:pt idx="5543">
                  <c:v>-2.650506275426634</c:v>
                </c:pt>
                <c:pt idx="5544">
                  <c:v>-2.6911011512576808</c:v>
                </c:pt>
                <c:pt idx="5545">
                  <c:v>-2.7295809288856612</c:v>
                </c:pt>
                <c:pt idx="5546">
                  <c:v>-2.7659270946849279</c:v>
                </c:pt>
                <c:pt idx="5547">
                  <c:v>-2.8001256418596219</c:v>
                </c:pt>
                <c:pt idx="5548">
                  <c:v>-2.8321645733695244</c:v>
                </c:pt>
                <c:pt idx="5549">
                  <c:v>-2.8620271033013465</c:v>
                </c:pt>
                <c:pt idx="5550">
                  <c:v>-2.8897086538369163</c:v>
                </c:pt>
                <c:pt idx="5551">
                  <c:v>-2.9152047506906733</c:v>
                </c:pt>
                <c:pt idx="5552">
                  <c:v>-2.9385045460229136</c:v>
                </c:pt>
                <c:pt idx="5553">
                  <c:v>-2.9596077603283089</c:v>
                </c:pt>
                <c:pt idx="5554">
                  <c:v>-2.978510791719327</c:v>
                </c:pt>
                <c:pt idx="5555">
                  <c:v>-2.9952101738434225</c:v>
                </c:pt>
                <c:pt idx="5556">
                  <c:v>-3.0097030483110876</c:v>
                </c:pt>
                <c:pt idx="5557">
                  <c:v>-3.021995647023926</c:v>
                </c:pt>
                <c:pt idx="5558">
                  <c:v>-3.0320935148774684</c:v>
                </c:pt>
                <c:pt idx="5559">
                  <c:v>-3.0399969218614742</c:v>
                </c:pt>
                <c:pt idx="5560">
                  <c:v>-3.0457181146444268</c:v>
                </c:pt>
                <c:pt idx="5561">
                  <c:v>-3.0492659806900537</c:v>
                </c:pt>
                <c:pt idx="5562">
                  <c:v>-3.0506474449149401</c:v>
                </c:pt>
                <c:pt idx="5563">
                  <c:v>-3.0498774791260668</c:v>
                </c:pt>
                <c:pt idx="5564">
                  <c:v>-3.0469676638879246</c:v>
                </c:pt>
                <c:pt idx="5565">
                  <c:v>-3.0419315310857931</c:v>
                </c:pt>
                <c:pt idx="5566">
                  <c:v>-3.0347837355492553</c:v>
                </c:pt>
                <c:pt idx="5567">
                  <c:v>-3.0255435027163453</c:v>
                </c:pt>
                <c:pt idx="5568">
                  <c:v>-3.0142305063803865</c:v>
                </c:pt>
                <c:pt idx="5569">
                  <c:v>-3.0008644120368002</c:v>
                </c:pt>
                <c:pt idx="5570">
                  <c:v>-2.9854697432366444</c:v>
                </c:pt>
                <c:pt idx="5571">
                  <c:v>-2.9680717956439664</c:v>
                </c:pt>
                <c:pt idx="5572">
                  <c:v>-2.9486946541322459</c:v>
                </c:pt>
                <c:pt idx="5573">
                  <c:v>-2.9273610742116025</c:v>
                </c:pt>
                <c:pt idx="5574">
                  <c:v>-2.9040958170150906</c:v>
                </c:pt>
                <c:pt idx="5575">
                  <c:v>-2.8789331138216339</c:v>
                </c:pt>
                <c:pt idx="5576">
                  <c:v>-2.8519001096151593</c:v>
                </c:pt>
                <c:pt idx="5577">
                  <c:v>-2.8230261630297959</c:v>
                </c:pt>
                <c:pt idx="5578">
                  <c:v>-2.7923439810701445</c:v>
                </c:pt>
                <c:pt idx="5579">
                  <c:v>-2.7598902422251586</c:v>
                </c:pt>
                <c:pt idx="5580">
                  <c:v>-2.7256944322911618</c:v>
                </c:pt>
                <c:pt idx="5581">
                  <c:v>-2.6897937333626358</c:v>
                </c:pt>
                <c:pt idx="5582">
                  <c:v>-2.6522253214622706</c:v>
                </c:pt>
                <c:pt idx="5583">
                  <c:v>-2.6130290731916297</c:v>
                </c:pt>
                <c:pt idx="5584">
                  <c:v>-2.572238141846436</c:v>
                </c:pt>
                <c:pt idx="5585">
                  <c:v>-2.5298941025326074</c:v>
                </c:pt>
                <c:pt idx="5586">
                  <c:v>-2.4860378344665111</c:v>
                </c:pt>
                <c:pt idx="5587">
                  <c:v>-2.4407087563130383</c:v>
                </c:pt>
                <c:pt idx="5588">
                  <c:v>-2.3939446637988144</c:v>
                </c:pt>
                <c:pt idx="5589">
                  <c:v>-2.3457933563888766</c:v>
                </c:pt>
                <c:pt idx="5590">
                  <c:v>-2.2962966385767372</c:v>
                </c:pt>
                <c:pt idx="5591">
                  <c:v>-2.2454948851603374</c:v>
                </c:pt>
                <c:pt idx="5592">
                  <c:v>-2.1934308927759232</c:v>
                </c:pt>
                <c:pt idx="5593">
                  <c:v>-2.140150688546735</c:v>
                </c:pt>
                <c:pt idx="5594">
                  <c:v>-2.085702396452056</c:v>
                </c:pt>
                <c:pt idx="5595">
                  <c:v>-2.0301312879221678</c:v>
                </c:pt>
                <c:pt idx="5596">
                  <c:v>-1.9734839388435819</c:v>
                </c:pt>
                <c:pt idx="5597">
                  <c:v>-1.9158088833596056</c:v>
                </c:pt>
                <c:pt idx="5598">
                  <c:v>-1.857152038244698</c:v>
                </c:pt>
                <c:pt idx="5599">
                  <c:v>-1.7975596031807608</c:v>
                </c:pt>
                <c:pt idx="5600">
                  <c:v>-1.7370769172455698</c:v>
                </c:pt>
                <c:pt idx="5601">
                  <c:v>-1.6757552145213139</c:v>
                </c:pt>
                <c:pt idx="5602">
                  <c:v>-1.6136397975118495</c:v>
                </c:pt>
                <c:pt idx="5603">
                  <c:v>-1.5507782313909644</c:v>
                </c:pt>
                <c:pt idx="5604">
                  <c:v>-1.4872248870323113</c:v>
                </c:pt>
                <c:pt idx="5605">
                  <c:v>-1.4230238201673779</c:v>
                </c:pt>
                <c:pt idx="5606">
                  <c:v>-1.358224352243143</c:v>
                </c:pt>
                <c:pt idx="5607">
                  <c:v>-1.2928799693475084</c:v>
                </c:pt>
                <c:pt idx="5608">
                  <c:v>-1.2270370986824215</c:v>
                </c:pt>
                <c:pt idx="5609">
                  <c:v>-1.1607418674649415</c:v>
                </c:pt>
                <c:pt idx="5610">
                  <c:v>-1.0940409309964765</c:v>
                </c:pt>
                <c:pt idx="5611">
                  <c:v>-1.0269870012005038</c:v>
                </c:pt>
                <c:pt idx="5612">
                  <c:v>-0.95962354432110031</c:v>
                </c:pt>
                <c:pt idx="5613">
                  <c:v>-0.89200057759432161</c:v>
                </c:pt>
                <c:pt idx="5614">
                  <c:v>-0.82417202452399807</c:v>
                </c:pt>
                <c:pt idx="5615">
                  <c:v>-0.75618083925848067</c:v>
                </c:pt>
                <c:pt idx="5616">
                  <c:v>-0.68807482863485114</c:v>
                </c:pt>
                <c:pt idx="5617">
                  <c:v>-0.6199022726353578</c:v>
                </c:pt>
                <c:pt idx="5618">
                  <c:v>-0.55170850938323635</c:v>
                </c:pt>
                <c:pt idx="5619">
                  <c:v>-0.48353719616416041</c:v>
                </c:pt>
                <c:pt idx="5620">
                  <c:v>-0.41543544116391534</c:v>
                </c:pt>
                <c:pt idx="5621">
                  <c:v>-0.3474498364783955</c:v>
                </c:pt>
                <c:pt idx="5622">
                  <c:v>-0.2796244604384554</c:v>
                </c:pt>
                <c:pt idx="5623">
                  <c:v>-0.21200214125877148</c:v>
                </c:pt>
                <c:pt idx="5624">
                  <c:v>-0.14462951162423232</c:v>
                </c:pt>
                <c:pt idx="5625">
                  <c:v>-7.7552911579417322E-2</c:v>
                </c:pt>
                <c:pt idx="5626">
                  <c:v>-1.0816235819445422E-2</c:v>
                </c:pt>
                <c:pt idx="5627">
                  <c:v>5.5539460309250686E-2</c:v>
                </c:pt>
                <c:pt idx="5628">
                  <c:v>0.12147595725022252</c:v>
                </c:pt>
                <c:pt idx="5629">
                  <c:v>0.18695605554032349</c:v>
                </c:pt>
                <c:pt idx="5630">
                  <c:v>0.25193814701690737</c:v>
                </c:pt>
                <c:pt idx="5631">
                  <c:v>0.31638012631329859</c:v>
                </c:pt>
                <c:pt idx="5632">
                  <c:v>0.3802430337453519</c:v>
                </c:pt>
                <c:pt idx="5633">
                  <c:v>0.44349318430656032</c:v>
                </c:pt>
                <c:pt idx="5634">
                  <c:v>0.50608900786615163</c:v>
                </c:pt>
                <c:pt idx="5635">
                  <c:v>0.56799398604862872</c:v>
                </c:pt>
                <c:pt idx="5636">
                  <c:v>0.62917325392535428</c:v>
                </c:pt>
                <c:pt idx="5637">
                  <c:v>0.68959216953670499</c:v>
                </c:pt>
                <c:pt idx="5638">
                  <c:v>0.74921723143559948</c:v>
                </c:pt>
                <c:pt idx="5639">
                  <c:v>0.80801495108701338</c:v>
                </c:pt>
                <c:pt idx="5640">
                  <c:v>0.86595313101563298</c:v>
                </c:pt>
                <c:pt idx="5641">
                  <c:v>0.92300119405502079</c:v>
                </c:pt>
                <c:pt idx="5642">
                  <c:v>0.97912895439173264</c:v>
                </c:pt>
                <c:pt idx="5643">
                  <c:v>1.034306444805156</c:v>
                </c:pt>
                <c:pt idx="5644">
                  <c:v>1.0885051716717187</c:v>
                </c:pt>
                <c:pt idx="5645">
                  <c:v>1.1416981681660867</c:v>
                </c:pt>
                <c:pt idx="5646">
                  <c:v>1.1938585857230075</c:v>
                </c:pt>
                <c:pt idx="5647">
                  <c:v>1.2449606691586805</c:v>
                </c:pt>
                <c:pt idx="5648">
                  <c:v>1.294978811331809</c:v>
                </c:pt>
                <c:pt idx="5649">
                  <c:v>1.3438885141120496</c:v>
                </c:pt>
                <c:pt idx="5650">
                  <c:v>1.3916717505781662</c:v>
                </c:pt>
                <c:pt idx="5651">
                  <c:v>1.4383029063055519</c:v>
                </c:pt>
                <c:pt idx="5652">
                  <c:v>1.4837603649364932</c:v>
                </c:pt>
                <c:pt idx="5653">
                  <c:v>1.5280266891237795</c:v>
                </c:pt>
                <c:pt idx="5654">
                  <c:v>1.5710856790274608</c:v>
                </c:pt>
                <c:pt idx="5655">
                  <c:v>1.6129171581197328</c:v>
                </c:pt>
                <c:pt idx="5656">
                  <c:v>1.6535010893382043</c:v>
                </c:pt>
                <c:pt idx="5657">
                  <c:v>1.692819882109428</c:v>
                </c:pt>
                <c:pt idx="5658">
                  <c:v>1.7308590240512438</c:v>
                </c:pt>
                <c:pt idx="5659">
                  <c:v>1.7676073466123139</c:v>
                </c:pt>
                <c:pt idx="5660">
                  <c:v>1.8030554648777335</c:v>
                </c:pt>
                <c:pt idx="5661">
                  <c:v>1.837190556535554</c:v>
                </c:pt>
                <c:pt idx="5662">
                  <c:v>1.870000412548761</c:v>
                </c:pt>
                <c:pt idx="5663">
                  <c:v>1.9014756398206407</c:v>
                </c:pt>
                <c:pt idx="5664">
                  <c:v>1.9316086671799075</c:v>
                </c:pt>
                <c:pt idx="5665">
                  <c:v>1.9603889717950982</c:v>
                </c:pt>
                <c:pt idx="5666">
                  <c:v>1.9878074249407336</c:v>
                </c:pt>
                <c:pt idx="5667">
                  <c:v>2.0138586305198611</c:v>
                </c:pt>
                <c:pt idx="5668">
                  <c:v>2.0385384196965797</c:v>
                </c:pt>
                <c:pt idx="5669">
                  <c:v>2.0618370447587409</c:v>
                </c:pt>
                <c:pt idx="5670">
                  <c:v>2.0837561693689439</c:v>
                </c:pt>
                <c:pt idx="5671">
                  <c:v>2.1042967580831529</c:v>
                </c:pt>
                <c:pt idx="5672">
                  <c:v>2.1234525941484961</c:v>
                </c:pt>
                <c:pt idx="5673">
                  <c:v>2.141227217085012</c:v>
                </c:pt>
                <c:pt idx="5674">
                  <c:v>2.1576200284746436</c:v>
                </c:pt>
                <c:pt idx="5675">
                  <c:v>2.172629747199589</c:v>
                </c:pt>
                <c:pt idx="5676">
                  <c:v>2.1862548800095998</c:v>
                </c:pt>
                <c:pt idx="5677">
                  <c:v>2.198502202808688</c:v>
                </c:pt>
                <c:pt idx="5678">
                  <c:v>2.2093769831368348</c:v>
                </c:pt>
                <c:pt idx="5679">
                  <c:v>2.218878392869386</c:v>
                </c:pt>
                <c:pt idx="5680">
                  <c:v>2.2270167612197285</c:v>
                </c:pt>
                <c:pt idx="5681">
                  <c:v>2.2337982410915505</c:v>
                </c:pt>
                <c:pt idx="5682">
                  <c:v>2.2392262087870862</c:v>
                </c:pt>
                <c:pt idx="5683">
                  <c:v>2.2433112773067969</c:v>
                </c:pt>
                <c:pt idx="5684">
                  <c:v>2.2460598628860571</c:v>
                </c:pt>
                <c:pt idx="5685">
                  <c:v>2.2474795330303796</c:v>
                </c:pt>
                <c:pt idx="5686">
                  <c:v>2.2475781844074638</c:v>
                </c:pt>
                <c:pt idx="5687">
                  <c:v>2.2463674975700489</c:v>
                </c:pt>
                <c:pt idx="5688">
                  <c:v>2.2438588225439267</c:v>
                </c:pt>
                <c:pt idx="5689">
                  <c:v>2.2400627307907421</c:v>
                </c:pt>
                <c:pt idx="5690">
                  <c:v>2.2349938909429463</c:v>
                </c:pt>
                <c:pt idx="5691">
                  <c:v>2.2286669929986997</c:v>
                </c:pt>
                <c:pt idx="5692">
                  <c:v>2.2210947763013782</c:v>
                </c:pt>
                <c:pt idx="5693">
                  <c:v>2.2122879225841925</c:v>
                </c:pt>
                <c:pt idx="5694">
                  <c:v>2.2022584032965455</c:v>
                </c:pt>
                <c:pt idx="5695">
                  <c:v>2.1910269571768324</c:v>
                </c:pt>
                <c:pt idx="5696">
                  <c:v>2.1786065475581098</c:v>
                </c:pt>
                <c:pt idx="5697">
                  <c:v>2.1650116767423855</c:v>
                </c:pt>
                <c:pt idx="5698">
                  <c:v>2.150259535818031</c:v>
                </c:pt>
                <c:pt idx="5699">
                  <c:v>2.1343706435232392</c:v>
                </c:pt>
                <c:pt idx="5700">
                  <c:v>2.1173576984553986</c:v>
                </c:pt>
                <c:pt idx="5701">
                  <c:v>2.0992404850682158</c:v>
                </c:pt>
                <c:pt idx="5702">
                  <c:v>2.0800381889107693</c:v>
                </c:pt>
                <c:pt idx="5703">
                  <c:v>2.059772121472327</c:v>
                </c:pt>
                <c:pt idx="5704">
                  <c:v>2.0384563150582871</c:v>
                </c:pt>
                <c:pt idx="5705">
                  <c:v>2.0161126872144672</c:v>
                </c:pt>
                <c:pt idx="5706">
                  <c:v>1.992761942863744</c:v>
                </c:pt>
                <c:pt idx="5707">
                  <c:v>1.9684228299887934</c:v>
                </c:pt>
                <c:pt idx="5708">
                  <c:v>1.9431119980772966</c:v>
                </c:pt>
                <c:pt idx="5709">
                  <c:v>1.9168556460974904</c:v>
                </c:pt>
                <c:pt idx="5710">
                  <c:v>1.8896735455321876</c:v>
                </c:pt>
                <c:pt idx="5711">
                  <c:v>1.861583627821914</c:v>
                </c:pt>
                <c:pt idx="5712">
                  <c:v>1.8326058584670966</c:v>
                </c:pt>
                <c:pt idx="5713">
                  <c:v>1.802763068623245</c:v>
                </c:pt>
                <c:pt idx="5714">
                  <c:v>1.7720798447717712</c:v>
                </c:pt>
                <c:pt idx="5715">
                  <c:v>1.74057760294861</c:v>
                </c:pt>
                <c:pt idx="5716">
                  <c:v>1.7082787696912727</c:v>
                </c:pt>
                <c:pt idx="5717">
                  <c:v>1.6752074600650422</c:v>
                </c:pt>
                <c:pt idx="5718">
                  <c:v>1.6413849265231832</c:v>
                </c:pt>
                <c:pt idx="5719">
                  <c:v>1.6068324839040633</c:v>
                </c:pt>
                <c:pt idx="5720">
                  <c:v>1.5715703908508281</c:v>
                </c:pt>
                <c:pt idx="5721">
                  <c:v>1.535624630536907</c:v>
                </c:pt>
                <c:pt idx="5722">
                  <c:v>1.4990151093604882</c:v>
                </c:pt>
                <c:pt idx="5723">
                  <c:v>1.4617638766048777</c:v>
                </c:pt>
                <c:pt idx="5724">
                  <c:v>1.4238996929905403</c:v>
                </c:pt>
                <c:pt idx="5725">
                  <c:v>1.3854409354388593</c:v>
                </c:pt>
                <c:pt idx="5726">
                  <c:v>1.3464112035944642</c:v>
                </c:pt>
                <c:pt idx="5727">
                  <c:v>1.3068382444477371</c:v>
                </c:pt>
                <c:pt idx="5728">
                  <c:v>1.266742754512763</c:v>
                </c:pt>
                <c:pt idx="5729">
                  <c:v>1.2261451644142967</c:v>
                </c:pt>
                <c:pt idx="5730">
                  <c:v>1.1850664925989709</c:v>
                </c:pt>
                <c:pt idx="5731">
                  <c:v>1.1435338994452395</c:v>
                </c:pt>
                <c:pt idx="5732">
                  <c:v>1.1015654104389996</c:v>
                </c:pt>
                <c:pt idx="5733">
                  <c:v>1.0591857382013825</c:v>
                </c:pt>
                <c:pt idx="5734">
                  <c:v>1.0164236629751031</c:v>
                </c:pt>
                <c:pt idx="5735">
                  <c:v>0.97329718204090421</c:v>
                </c:pt>
                <c:pt idx="5736">
                  <c:v>0.9298293566052459</c:v>
                </c:pt>
                <c:pt idx="5737">
                  <c:v>0.88604395687997417</c:v>
                </c:pt>
                <c:pt idx="5738">
                  <c:v>0.84196207145593749</c:v>
                </c:pt>
                <c:pt idx="5739">
                  <c:v>0.79760339243301848</c:v>
                </c:pt>
                <c:pt idx="5740">
                  <c:v>0.75299137097285507</c:v>
                </c:pt>
                <c:pt idx="5741">
                  <c:v>0.70814927380718917</c:v>
                </c:pt>
                <c:pt idx="5742">
                  <c:v>0.66309820872037217</c:v>
                </c:pt>
                <c:pt idx="5743">
                  <c:v>0.61785841099285577</c:v>
                </c:pt>
                <c:pt idx="5744">
                  <c:v>0.57245432039594579</c:v>
                </c:pt>
                <c:pt idx="5745">
                  <c:v>0.52691050608197176</c:v>
                </c:pt>
                <c:pt idx="5746">
                  <c:v>0.48124953544518989</c:v>
                </c:pt>
                <c:pt idx="5747">
                  <c:v>0.43549160124186653</c:v>
                </c:pt>
                <c:pt idx="5748">
                  <c:v>0.38965454579571479</c:v>
                </c:pt>
                <c:pt idx="5749">
                  <c:v>0.34375569684878476</c:v>
                </c:pt>
                <c:pt idx="5750">
                  <c:v>0.29781731599573236</c:v>
                </c:pt>
                <c:pt idx="5751">
                  <c:v>0.25186270629795093</c:v>
                </c:pt>
                <c:pt idx="5752">
                  <c:v>0.2059125879556602</c:v>
                </c:pt>
                <c:pt idx="5753">
                  <c:v>0.15998298730214602</c:v>
                </c:pt>
                <c:pt idx="5754">
                  <c:v>0.11409841400836584</c:v>
                </c:pt>
                <c:pt idx="5755">
                  <c:v>6.8278941001683774E-2</c:v>
                </c:pt>
                <c:pt idx="5756">
                  <c:v>2.2543618952224415E-2</c:v>
                </c:pt>
                <c:pt idx="5757">
                  <c:v>-2.3088077708022469E-2</c:v>
                </c:pt>
                <c:pt idx="5758">
                  <c:v>-6.8597153439136138E-2</c:v>
                </c:pt>
                <c:pt idx="5759">
                  <c:v>-0.11396394976975663</c:v>
                </c:pt>
                <c:pt idx="5760">
                  <c:v>-0.15916940990188544</c:v>
                </c:pt>
                <c:pt idx="5761">
                  <c:v>-0.20419539511076806</c:v>
                </c:pt>
                <c:pt idx="5762">
                  <c:v>-0.24902344364620824</c:v>
                </c:pt>
                <c:pt idx="5763">
                  <c:v>-0.29363458654698843</c:v>
                </c:pt>
                <c:pt idx="5764">
                  <c:v>-0.33801059194948885</c:v>
                </c:pt>
                <c:pt idx="5765">
                  <c:v>-0.38213400833214106</c:v>
                </c:pt>
                <c:pt idx="5766">
                  <c:v>-0.42598674677027615</c:v>
                </c:pt>
                <c:pt idx="5767">
                  <c:v>-0.46955104760806504</c:v>
                </c:pt>
                <c:pt idx="5768">
                  <c:v>-0.51280852743674377</c:v>
                </c:pt>
                <c:pt idx="5769">
                  <c:v>-0.55574113315344609</c:v>
                </c:pt>
                <c:pt idx="5770">
                  <c:v>-0.59833649803019096</c:v>
                </c:pt>
                <c:pt idx="5771">
                  <c:v>-0.64057387765810181</c:v>
                </c:pt>
                <c:pt idx="5772">
                  <c:v>-0.68243573096530197</c:v>
                </c:pt>
                <c:pt idx="5773">
                  <c:v>-0.72390789740356931</c:v>
                </c:pt>
                <c:pt idx="5774">
                  <c:v>-0.76497665248661506</c:v>
                </c:pt>
                <c:pt idx="5775">
                  <c:v>-0.80562349143794221</c:v>
                </c:pt>
                <c:pt idx="5776">
                  <c:v>-0.84582924399021853</c:v>
                </c:pt>
                <c:pt idx="5777">
                  <c:v>-0.8855763808591075</c:v>
                </c:pt>
                <c:pt idx="5778">
                  <c:v>-0.92484964570031647</c:v>
                </c:pt>
                <c:pt idx="5779">
                  <c:v>-0.9636363218076659</c:v>
                </c:pt>
                <c:pt idx="5780">
                  <c:v>-1.0019246737798202</c:v>
                </c:pt>
                <c:pt idx="5781">
                  <c:v>-1.0396987291481123</c:v>
                </c:pt>
                <c:pt idx="5782">
                  <c:v>-1.0769423325074194</c:v>
                </c:pt>
                <c:pt idx="5783">
                  <c:v>-1.1136413524334945</c:v>
                </c:pt>
                <c:pt idx="5784">
                  <c:v>-1.1497826925096948</c:v>
                </c:pt>
                <c:pt idx="5785">
                  <c:v>-1.1853495235663321</c:v>
                </c:pt>
                <c:pt idx="5786">
                  <c:v>-1.2203256360491697</c:v>
                </c:pt>
                <c:pt idx="5787">
                  <c:v>-1.2546977859153623</c:v>
                </c:pt>
                <c:pt idx="5788">
                  <c:v>-1.2884531974021303</c:v>
                </c:pt>
                <c:pt idx="5789">
                  <c:v>-1.3215727657801846</c:v>
                </c:pt>
                <c:pt idx="5790">
                  <c:v>-1.3540480572408995</c:v>
                </c:pt>
                <c:pt idx="5791">
                  <c:v>-1.3858692087865372</c:v>
                </c:pt>
                <c:pt idx="5792">
                  <c:v>-1.4170184571246649</c:v>
                </c:pt>
                <c:pt idx="5793">
                  <c:v>-1.4474870880596964</c:v>
                </c:pt>
                <c:pt idx="5794">
                  <c:v>-1.477261554793367</c:v>
                </c:pt>
                <c:pt idx="5795">
                  <c:v>-1.5063269463631088</c:v>
                </c:pt>
                <c:pt idx="5796">
                  <c:v>-1.5346674720844917</c:v>
                </c:pt>
                <c:pt idx="5797">
                  <c:v>-1.5622749573742805</c:v>
                </c:pt>
                <c:pt idx="5798">
                  <c:v>-1.589139081414682</c:v>
                </c:pt>
                <c:pt idx="5799">
                  <c:v>-1.6152428056662682</c:v>
                </c:pt>
                <c:pt idx="5800">
                  <c:v>-1.6405796432989743</c:v>
                </c:pt>
                <c:pt idx="5801">
                  <c:v>-1.6651383425708712</c:v>
                </c:pt>
                <c:pt idx="5802">
                  <c:v>-1.6889043041439895</c:v>
                </c:pt>
                <c:pt idx="5803">
                  <c:v>-1.7118696125546715</c:v>
                </c:pt>
                <c:pt idx="5804">
                  <c:v>-1.734021621465798</c:v>
                </c:pt>
                <c:pt idx="5805">
                  <c:v>-1.7553483209433871</c:v>
                </c:pt>
                <c:pt idx="5806">
                  <c:v>-1.7758375350966142</c:v>
                </c:pt>
                <c:pt idx="5807">
                  <c:v>-1.7954803970350928</c:v>
                </c:pt>
                <c:pt idx="5808">
                  <c:v>-1.8142672551576358</c:v>
                </c:pt>
                <c:pt idx="5809">
                  <c:v>-1.8321872462609974</c:v>
                </c:pt>
                <c:pt idx="5810">
                  <c:v>-1.8492331928449792</c:v>
                </c:pt>
                <c:pt idx="5811">
                  <c:v>-1.8653975492796653</c:v>
                </c:pt>
                <c:pt idx="5812">
                  <c:v>-1.8806704521376143</c:v>
                </c:pt>
                <c:pt idx="5813">
                  <c:v>-1.8950396359489692</c:v>
                </c:pt>
                <c:pt idx="5814">
                  <c:v>-1.9084938035731955</c:v>
                </c:pt>
                <c:pt idx="5815">
                  <c:v>-1.9210301271291448</c:v>
                </c:pt>
                <c:pt idx="5816">
                  <c:v>-1.9326377289463765</c:v>
                </c:pt>
                <c:pt idx="5817">
                  <c:v>-1.9433070198497617</c:v>
                </c:pt>
                <c:pt idx="5818">
                  <c:v>-1.953030873127904</c:v>
                </c:pt>
                <c:pt idx="5819">
                  <c:v>-1.9618052877641177</c:v>
                </c:pt>
                <c:pt idx="5820">
                  <c:v>-1.9696182652053176</c:v>
                </c:pt>
                <c:pt idx="5821">
                  <c:v>-1.9764647400862478</c:v>
                </c:pt>
                <c:pt idx="5822">
                  <c:v>-1.9823389203382886</c:v>
                </c:pt>
                <c:pt idx="5823">
                  <c:v>-1.9872370370218935</c:v>
                </c:pt>
                <c:pt idx="5824">
                  <c:v>-1.991147964282983</c:v>
                </c:pt>
                <c:pt idx="5825">
                  <c:v>-1.9940684089254512</c:v>
                </c:pt>
                <c:pt idx="5826">
                  <c:v>-1.9959938377387507</c:v>
                </c:pt>
                <c:pt idx="5827">
                  <c:v>-1.9969177583888522</c:v>
                </c:pt>
                <c:pt idx="5828">
                  <c:v>-1.9968316030641693</c:v>
                </c:pt>
                <c:pt idx="5829">
                  <c:v>-1.9957364016188468</c:v>
                </c:pt>
                <c:pt idx="5830">
                  <c:v>-1.9936268297165265</c:v>
                </c:pt>
                <c:pt idx="5831">
                  <c:v>-1.9904958213003139</c:v>
                </c:pt>
                <c:pt idx="5832">
                  <c:v>-1.986338467613707</c:v>
                </c:pt>
                <c:pt idx="5833">
                  <c:v>-1.9811528735817339</c:v>
                </c:pt>
                <c:pt idx="5834">
                  <c:v>-1.9749390721103015</c:v>
                </c:pt>
                <c:pt idx="5835">
                  <c:v>-1.9676941227611444</c:v>
                </c:pt>
                <c:pt idx="5836">
                  <c:v>-1.9594163169389538</c:v>
                </c:pt>
                <c:pt idx="5837">
                  <c:v>-1.9501058799272049</c:v>
                </c:pt>
                <c:pt idx="5838">
                  <c:v>-1.9397604435034417</c:v>
                </c:pt>
                <c:pt idx="5839">
                  <c:v>-1.9283779944136674</c:v>
                </c:pt>
                <c:pt idx="5840">
                  <c:v>-1.915955778967837</c:v>
                </c:pt>
                <c:pt idx="5841">
                  <c:v>-1.9024971066169638</c:v>
                </c:pt>
                <c:pt idx="5842">
                  <c:v>-1.8879995711520348</c:v>
                </c:pt>
                <c:pt idx="5843">
                  <c:v>-1.872463292499511</c:v>
                </c:pt>
                <c:pt idx="5844">
                  <c:v>-1.8558955070172751</c:v>
                </c:pt>
                <c:pt idx="5845">
                  <c:v>-1.838293493589227</c:v>
                </c:pt>
                <c:pt idx="5846">
                  <c:v>-1.8196602010446465</c:v>
                </c:pt>
                <c:pt idx="5847">
                  <c:v>-1.8000031932229428</c:v>
                </c:pt>
                <c:pt idx="5848">
                  <c:v>-1.7793234711188415</c:v>
                </c:pt>
                <c:pt idx="5849">
                  <c:v>-1.7576222769421332</c:v>
                </c:pt>
                <c:pt idx="5850">
                  <c:v>-1.7349019667874725</c:v>
                </c:pt>
                <c:pt idx="5851">
                  <c:v>-1.7111715831703873</c:v>
                </c:pt>
                <c:pt idx="5852">
                  <c:v>-1.686431596078217</c:v>
                </c:pt>
                <c:pt idx="5853">
                  <c:v>-1.6606897423045675</c:v>
                </c:pt>
                <c:pt idx="5854">
                  <c:v>-1.6339584226569215</c:v>
                </c:pt>
                <c:pt idx="5855">
                  <c:v>-1.6062398674922467</c:v>
                </c:pt>
                <c:pt idx="5856">
                  <c:v>-1.5775419991061075</c:v>
                </c:pt>
                <c:pt idx="5857">
                  <c:v>-1.5478740916807363</c:v>
                </c:pt>
                <c:pt idx="5858">
                  <c:v>-1.517243394879058</c:v>
                </c:pt>
                <c:pt idx="5859">
                  <c:v>-1.4856564325337971</c:v>
                </c:pt>
                <c:pt idx="5860">
                  <c:v>-1.4531241710844305</c:v>
                </c:pt>
                <c:pt idx="5861">
                  <c:v>-1.4196580882818852</c:v>
                </c:pt>
                <c:pt idx="5862">
                  <c:v>-1.385268210168406</c:v>
                </c:pt>
                <c:pt idx="5863">
                  <c:v>-1.3499644083075759</c:v>
                </c:pt>
                <c:pt idx="5864">
                  <c:v>-1.3137614868445102</c:v>
                </c:pt>
                <c:pt idx="5865">
                  <c:v>-1.2766751167306236</c:v>
                </c:pt>
                <c:pt idx="5866">
                  <c:v>-1.2387197131792707</c:v>
                </c:pt>
                <c:pt idx="5867">
                  <c:v>-1.1999080706323484</c:v>
                </c:pt>
                <c:pt idx="5868">
                  <c:v>-1.1602513940564623</c:v>
                </c:pt>
                <c:pt idx="5869">
                  <c:v>-1.1197611411220698</c:v>
                </c:pt>
                <c:pt idx="5870">
                  <c:v>-1.0784544761975476</c:v>
                </c:pt>
                <c:pt idx="5871">
                  <c:v>-1.0363503827491853</c:v>
                </c:pt>
                <c:pt idx="5872">
                  <c:v>-0.9934660430209491</c:v>
                </c:pt>
                <c:pt idx="5873">
                  <c:v>-0.94981473025454699</c:v>
                </c:pt>
                <c:pt idx="5874">
                  <c:v>-0.90541898833477019</c:v>
                </c:pt>
                <c:pt idx="5875">
                  <c:v>-0.86029771336220984</c:v>
                </c:pt>
                <c:pt idx="5876">
                  <c:v>-0.81446956900501799</c:v>
                </c:pt>
                <c:pt idx="5877">
                  <c:v>-0.76795443259469331</c:v>
                </c:pt>
                <c:pt idx="5878">
                  <c:v>-0.72077249176006475</c:v>
                </c:pt>
                <c:pt idx="5879">
                  <c:v>-0.67294538475118948</c:v>
                </c:pt>
                <c:pt idx="5880">
                  <c:v>-0.62449493354900054</c:v>
                </c:pt>
                <c:pt idx="5881">
                  <c:v>-0.57544282439655203</c:v>
                </c:pt>
                <c:pt idx="5882">
                  <c:v>-0.52581184504932499</c:v>
                </c:pt>
                <c:pt idx="5883">
                  <c:v>-0.47562606433613153</c:v>
                </c:pt>
                <c:pt idx="5884">
                  <c:v>-0.42490958245557375</c:v>
                </c:pt>
                <c:pt idx="5885">
                  <c:v>-0.37368648157107542</c:v>
                </c:pt>
                <c:pt idx="5886">
                  <c:v>-0.3219822366373189</c:v>
                </c:pt>
                <c:pt idx="5887">
                  <c:v>-0.26982274105771148</c:v>
                </c:pt>
                <c:pt idx="5888">
                  <c:v>-0.21723525129231427</c:v>
                </c:pt>
                <c:pt idx="5889">
                  <c:v>-0.1642474236501795</c:v>
                </c:pt>
                <c:pt idx="5890">
                  <c:v>-0.11088194834637995</c:v>
                </c:pt>
                <c:pt idx="5891">
                  <c:v>-5.7170602968293308E-2</c:v>
                </c:pt>
                <c:pt idx="5892">
                  <c:v>-3.1426601638665664E-3</c:v>
                </c:pt>
                <c:pt idx="5893">
                  <c:v>5.1175301531534434E-2</c:v>
                </c:pt>
                <c:pt idx="5894">
                  <c:v>0.10575646590067581</c:v>
                </c:pt>
                <c:pt idx="5895">
                  <c:v>0.16056857602735661</c:v>
                </c:pt>
                <c:pt idx="5896">
                  <c:v>0.21557806308470315</c:v>
                </c:pt>
                <c:pt idx="5897">
                  <c:v>0.27075236743801484</c:v>
                </c:pt>
                <c:pt idx="5898">
                  <c:v>0.32606058585573688</c:v>
                </c:pt>
                <c:pt idx="5899">
                  <c:v>0.38147375407117851</c:v>
                </c:pt>
                <c:pt idx="5900">
                  <c:v>0.43696330490621127</c:v>
                </c:pt>
                <c:pt idx="5901">
                  <c:v>0.49249586693297631</c:v>
                </c:pt>
                <c:pt idx="5902">
                  <c:v>0.54803733619813932</c:v>
                </c:pt>
                <c:pt idx="5903">
                  <c:v>0.60355510127560164</c:v>
                </c:pt>
                <c:pt idx="5904">
                  <c:v>0.65901707295191814</c:v>
                </c:pt>
                <c:pt idx="5905">
                  <c:v>0.71438693562899469</c:v>
                </c:pt>
                <c:pt idx="5906">
                  <c:v>0.76962851934142362</c:v>
                </c:pt>
                <c:pt idx="5907">
                  <c:v>0.82470816576645023</c:v>
                </c:pt>
                <c:pt idx="5908">
                  <c:v>0.87959225155244525</c:v>
                </c:pt>
                <c:pt idx="5909">
                  <c:v>0.93424041205611374</c:v>
                </c:pt>
                <c:pt idx="5910">
                  <c:v>0.98862256261719306</c:v>
                </c:pt>
                <c:pt idx="5911">
                  <c:v>1.0427068202181669</c:v>
                </c:pt>
                <c:pt idx="5912">
                  <c:v>1.0964530545079523</c:v>
                </c:pt>
                <c:pt idx="5913">
                  <c:v>1.1498298596608707</c:v>
                </c:pt>
                <c:pt idx="5914">
                  <c:v>1.2028006954594741</c:v>
                </c:pt>
                <c:pt idx="5915">
                  <c:v>1.2553273788076662</c:v>
                </c:pt>
                <c:pt idx="5916">
                  <c:v>1.3073705915174409</c:v>
                </c:pt>
                <c:pt idx="5917">
                  <c:v>1.3588983997216473</c:v>
                </c:pt>
                <c:pt idx="5918">
                  <c:v>1.4098765153502197</c:v>
                </c:pt>
                <c:pt idx="5919">
                  <c:v>1.4602637486535457</c:v>
                </c:pt>
                <c:pt idx="5920">
                  <c:v>1.5100293018178996</c:v>
                </c:pt>
                <c:pt idx="5921">
                  <c:v>1.5591374766789858</c:v>
                </c:pt>
                <c:pt idx="5922">
                  <c:v>1.6075491164977382</c:v>
                </c:pt>
                <c:pt idx="5923">
                  <c:v>1.6552316619924305</c:v>
                </c:pt>
                <c:pt idx="5924">
                  <c:v>1.7021477612289297</c:v>
                </c:pt>
                <c:pt idx="5925">
                  <c:v>1.7482606615873937</c:v>
                </c:pt>
                <c:pt idx="5926">
                  <c:v>1.7935334321197851</c:v>
                </c:pt>
                <c:pt idx="5927">
                  <c:v>1.8379324632273566</c:v>
                </c:pt>
                <c:pt idx="5928">
                  <c:v>1.8814233976475072</c:v>
                </c:pt>
                <c:pt idx="5929">
                  <c:v>1.9239707282139276</c:v>
                </c:pt>
                <c:pt idx="5930">
                  <c:v>1.96554271974192</c:v>
                </c:pt>
                <c:pt idx="5931">
                  <c:v>2.006107379680055</c:v>
                </c:pt>
                <c:pt idx="5932">
                  <c:v>2.0456305328065199</c:v>
                </c:pt>
                <c:pt idx="5933">
                  <c:v>2.0840757612040353</c:v>
                </c:pt>
                <c:pt idx="5934">
                  <c:v>2.1214077986826823</c:v>
                </c:pt>
                <c:pt idx="5935">
                  <c:v>2.1576000555686452</c:v>
                </c:pt>
                <c:pt idx="5936">
                  <c:v>2.1926181232978812</c:v>
                </c:pt>
                <c:pt idx="5937">
                  <c:v>2.2264291361031834</c:v>
                </c:pt>
                <c:pt idx="5938">
                  <c:v>2.2590029681221537</c:v>
                </c:pt>
                <c:pt idx="5939">
                  <c:v>2.2903129194815466</c:v>
                </c:pt>
                <c:pt idx="5940">
                  <c:v>2.3203246156107613</c:v>
                </c:pt>
                <c:pt idx="5941">
                  <c:v>2.3490109601796005</c:v>
                </c:pt>
                <c:pt idx="5942">
                  <c:v>2.3763444970672367</c:v>
                </c:pt>
                <c:pt idx="5943">
                  <c:v>2.4023001816800593</c:v>
                </c:pt>
                <c:pt idx="5944">
                  <c:v>2.4268460219972234</c:v>
                </c:pt>
                <c:pt idx="5945">
                  <c:v>2.4499582888152207</c:v>
                </c:pt>
                <c:pt idx="5946">
                  <c:v>2.4716124633098744</c:v>
                </c:pt>
                <c:pt idx="5947">
                  <c:v>2.4917825377042466</c:v>
                </c:pt>
                <c:pt idx="5948">
                  <c:v>2.5104409182142384</c:v>
                </c:pt>
                <c:pt idx="5949">
                  <c:v>2.5275701169952907</c:v>
                </c:pt>
                <c:pt idx="5950">
                  <c:v>2.5431468185748538</c:v>
                </c:pt>
                <c:pt idx="5951">
                  <c:v>2.5571465100779651</c:v>
                </c:pt>
                <c:pt idx="5952">
                  <c:v>2.5695473974535967</c:v>
                </c:pt>
                <c:pt idx="5953">
                  <c:v>2.5803312784936825</c:v>
                </c:pt>
                <c:pt idx="5954">
                  <c:v>2.5894824731866786</c:v>
                </c:pt>
                <c:pt idx="5955">
                  <c:v>2.5969829378471521</c:v>
                </c:pt>
                <c:pt idx="5956">
                  <c:v>2.6028164851427964</c:v>
                </c:pt>
                <c:pt idx="5957">
                  <c:v>2.6069695003407767</c:v>
                </c:pt>
                <c:pt idx="5958">
                  <c:v>2.6094264274903582</c:v>
                </c:pt>
                <c:pt idx="5959">
                  <c:v>2.6101727308079936</c:v>
                </c:pt>
                <c:pt idx="5960">
                  <c:v>2.6091938115143463</c:v>
                </c:pt>
                <c:pt idx="5961">
                  <c:v>2.6064818229717548</c:v>
                </c:pt>
                <c:pt idx="5962">
                  <c:v>2.6020239027511769</c:v>
                </c:pt>
                <c:pt idx="5963">
                  <c:v>2.5958104245925737</c:v>
                </c:pt>
                <c:pt idx="5964">
                  <c:v>2.587839598152899</c:v>
                </c:pt>
                <c:pt idx="5965">
                  <c:v>2.5781004038307951</c:v>
                </c:pt>
                <c:pt idx="5966">
                  <c:v>2.5665882281854859</c:v>
                </c:pt>
                <c:pt idx="5967">
                  <c:v>2.5533038162628867</c:v>
                </c:pt>
                <c:pt idx="5968">
                  <c:v>2.5382421002571118</c:v>
                </c:pt>
                <c:pt idx="5969">
                  <c:v>2.5213990093350778</c:v>
                </c:pt>
                <c:pt idx="5970">
                  <c:v>2.5027723473144392</c:v>
                </c:pt>
                <c:pt idx="5971">
                  <c:v>2.4823673694462118</c:v>
                </c:pt>
                <c:pt idx="5972">
                  <c:v>2.4601815269468803</c:v>
                </c:pt>
                <c:pt idx="5973">
                  <c:v>2.4362203090452894</c:v>
                </c:pt>
                <c:pt idx="5974">
                  <c:v>2.4104946421319071</c:v>
                </c:pt>
                <c:pt idx="5975">
                  <c:v>2.3830060564631252</c:v>
                </c:pt>
                <c:pt idx="5976">
                  <c:v>2.3537625489457441</c:v>
                </c:pt>
                <c:pt idx="5977">
                  <c:v>2.3227742427066893</c:v>
                </c:pt>
                <c:pt idx="5978">
                  <c:v>2.2900500095358134</c:v>
                </c:pt>
                <c:pt idx="5979">
                  <c:v>2.2555987666522332</c:v>
                </c:pt>
                <c:pt idx="5980">
                  <c:v>2.2194346424491855</c:v>
                </c:pt>
                <c:pt idx="5981">
                  <c:v>2.1815730417406245</c:v>
                </c:pt>
                <c:pt idx="5982">
                  <c:v>2.1420286785200617</c:v>
                </c:pt>
                <c:pt idx="5983">
                  <c:v>2.1008168682118171</c:v>
                </c:pt>
                <c:pt idx="5984">
                  <c:v>2.0579586089997557</c:v>
                </c:pt>
                <c:pt idx="5985">
                  <c:v>2.0134765095735911</c:v>
                </c:pt>
                <c:pt idx="5986">
                  <c:v>1.9673926593664037</c:v>
                </c:pt>
                <c:pt idx="5987">
                  <c:v>1.9197282555703949</c:v>
                </c:pt>
                <c:pt idx="5988">
                  <c:v>1.8705036257581764</c:v>
                </c:pt>
                <c:pt idx="5989">
                  <c:v>1.8197400606715735</c:v>
                </c:pt>
                <c:pt idx="5990">
                  <c:v>1.7674652581198624</c:v>
                </c:pt>
                <c:pt idx="5991">
                  <c:v>1.7137094245884468</c:v>
                </c:pt>
                <c:pt idx="5992">
                  <c:v>1.6585016434433693</c:v>
                </c:pt>
                <c:pt idx="5993">
                  <c:v>1.6018677550032516</c:v>
                </c:pt>
                <c:pt idx="5994">
                  <c:v>1.5438435233766514</c:v>
                </c:pt>
                <c:pt idx="5995">
                  <c:v>1.4844617045796238</c:v>
                </c:pt>
                <c:pt idx="5996">
                  <c:v>1.4237554477989816</c:v>
                </c:pt>
                <c:pt idx="5997">
                  <c:v>1.3617597267804034</c:v>
                </c:pt>
                <c:pt idx="5998">
                  <c:v>1.298510421150789</c:v>
                </c:pt>
                <c:pt idx="5999">
                  <c:v>1.2340454408416774</c:v>
                </c:pt>
                <c:pt idx="6000">
                  <c:v>1.1684034427260408</c:v>
                </c:pt>
                <c:pt idx="6001">
                  <c:v>1.1016234941208307</c:v>
                </c:pt>
                <c:pt idx="6002">
                  <c:v>1.0337462924698653</c:v>
                </c:pt>
                <c:pt idx="6003">
                  <c:v>0.96481432681653645</c:v>
                </c:pt>
                <c:pt idx="6004">
                  <c:v>0.89487060950946296</c:v>
                </c:pt>
                <c:pt idx="6005">
                  <c:v>0.82395860772276441</c:v>
                </c:pt>
                <c:pt idx="6006">
                  <c:v>0.75212363474315724</c:v>
                </c:pt>
                <c:pt idx="6007">
                  <c:v>0.67941185564320306</c:v>
                </c:pt>
                <c:pt idx="6008">
                  <c:v>0.60587121148025169</c:v>
                </c:pt>
                <c:pt idx="6009">
                  <c:v>0.53155043527535706</c:v>
                </c:pt>
                <c:pt idx="6010">
                  <c:v>0.45649366487365645</c:v>
                </c:pt>
                <c:pt idx="6011">
                  <c:v>0.38075447485214303</c:v>
                </c:pt>
                <c:pt idx="6012">
                  <c:v>0.30438426230879795</c:v>
                </c:pt>
                <c:pt idx="6013">
                  <c:v>0.22743203547224586</c:v>
                </c:pt>
                <c:pt idx="6014">
                  <c:v>0.14994732298267061</c:v>
                </c:pt>
                <c:pt idx="6015">
                  <c:v>7.1985354122169373E-2</c:v>
                </c:pt>
                <c:pt idx="6016">
                  <c:v>-6.3970930108747312E-3</c:v>
                </c:pt>
                <c:pt idx="6017">
                  <c:v>-8.5144035869696488E-2</c:v>
                </c:pt>
                <c:pt idx="6018">
                  <c:v>-0.16420095813911229</c:v>
                </c:pt>
                <c:pt idx="6019">
                  <c:v>-0.24351511594687592</c:v>
                </c:pt>
                <c:pt idx="6020">
                  <c:v>-0.32303401979429336</c:v>
                </c:pt>
                <c:pt idx="6021">
                  <c:v>-0.40270025715762936</c:v>
                </c:pt>
                <c:pt idx="6022">
                  <c:v>-0.48245558826154505</c:v>
                </c:pt>
                <c:pt idx="6023">
                  <c:v>-0.56224319526590583</c:v>
                </c:pt>
                <c:pt idx="6024">
                  <c:v>-0.64200673614643133</c:v>
                </c:pt>
                <c:pt idx="6025">
                  <c:v>-0.72168562032954575</c:v>
                </c:pt>
                <c:pt idx="6026">
                  <c:v>-0.80121940495421662</c:v>
                </c:pt>
                <c:pt idx="6027">
                  <c:v>-0.8805501851151859</c:v>
                </c:pt>
                <c:pt idx="6028">
                  <c:v>-0.95962014138863638</c:v>
                </c:pt>
                <c:pt idx="6029">
                  <c:v>-1.0383647877068309</c:v>
                </c:pt>
                <c:pt idx="6030">
                  <c:v>-1.116730016686218</c:v>
                </c:pt>
                <c:pt idx="6031">
                  <c:v>-1.1946600452326166</c:v>
                </c:pt>
                <c:pt idx="6032">
                  <c:v>-1.2720909893783432</c:v>
                </c:pt>
                <c:pt idx="6033">
                  <c:v>-1.3489678597994197</c:v>
                </c:pt>
                <c:pt idx="6034">
                  <c:v>-1.4252307263770225</c:v>
                </c:pt>
                <c:pt idx="6035">
                  <c:v>-1.5008182329873678</c:v>
                </c:pt>
                <c:pt idx="6036">
                  <c:v>-1.5756681283387755</c:v>
                </c:pt>
                <c:pt idx="6037">
                  <c:v>-1.6497258081869883</c:v>
                </c:pt>
                <c:pt idx="6038">
                  <c:v>-1.722934599342091</c:v>
                </c:pt>
                <c:pt idx="6039">
                  <c:v>-1.7952312344292491</c:v>
                </c:pt>
                <c:pt idx="6040">
                  <c:v>-1.8665631674256962</c:v>
                </c:pt>
                <c:pt idx="6041">
                  <c:v>-1.9368733029583169</c:v>
                </c:pt>
                <c:pt idx="6042">
                  <c:v>-2.0061014593047273</c:v>
                </c:pt>
                <c:pt idx="6043">
                  <c:v>-2.0741944452705567</c:v>
                </c:pt>
                <c:pt idx="6044">
                  <c:v>-2.1410946905242643</c:v>
                </c:pt>
                <c:pt idx="6045">
                  <c:v>-2.2067456575876321</c:v>
                </c:pt>
                <c:pt idx="6046">
                  <c:v>-2.2710910837763749</c:v>
                </c:pt>
                <c:pt idx="6047">
                  <c:v>-2.3340785000005524</c:v>
                </c:pt>
                <c:pt idx="6048">
                  <c:v>-2.3956551803953365</c:v>
                </c:pt>
                <c:pt idx="6049">
                  <c:v>-2.4557677582279074</c:v>
                </c:pt>
                <c:pt idx="6050">
                  <c:v>-2.5143671654138897</c:v>
                </c:pt>
                <c:pt idx="6051">
                  <c:v>-2.5714046202674812</c:v>
                </c:pt>
                <c:pt idx="6052">
                  <c:v>-2.6268297187468717</c:v>
                </c:pt>
                <c:pt idx="6053">
                  <c:v>-2.6805903904120392</c:v>
                </c:pt>
                <c:pt idx="6054">
                  <c:v>-2.7326363082489249</c:v>
                </c:pt>
                <c:pt idx="6055">
                  <c:v>-2.7829264282628365</c:v>
                </c:pt>
                <c:pt idx="6056">
                  <c:v>-2.8314125082652946</c:v>
                </c:pt>
                <c:pt idx="6057">
                  <c:v>-2.8780484831291209</c:v>
                </c:pt>
                <c:pt idx="6058">
                  <c:v>-2.9227916748257781</c:v>
                </c:pt>
                <c:pt idx="6059">
                  <c:v>-2.9656034907878999</c:v>
                </c:pt>
                <c:pt idx="6060">
                  <c:v>-3.0064383348377639</c:v>
                </c:pt>
                <c:pt idx="6061">
                  <c:v>-3.0452585710654287</c:v>
                </c:pt>
                <c:pt idx="6062">
                  <c:v>-3.0820268960528518</c:v>
                </c:pt>
                <c:pt idx="6063">
                  <c:v>-3.1167091197517736</c:v>
                </c:pt>
                <c:pt idx="6064">
                  <c:v>-3.1492648153846741</c:v>
                </c:pt>
                <c:pt idx="6065">
                  <c:v>-3.1796625378319217</c:v>
                </c:pt>
                <c:pt idx="6066">
                  <c:v>-3.2078707786153213</c:v>
                </c:pt>
                <c:pt idx="6067">
                  <c:v>-3.2338572732596504</c:v>
                </c:pt>
                <c:pt idx="6068">
                  <c:v>-3.2575889101974131</c:v>
                </c:pt>
                <c:pt idx="6069">
                  <c:v>-3.2790434279347105</c:v>
                </c:pt>
                <c:pt idx="6070">
                  <c:v>-3.2981934859578201</c:v>
                </c:pt>
                <c:pt idx="6071">
                  <c:v>-3.3150112986837748</c:v>
                </c:pt>
                <c:pt idx="6072">
                  <c:v>-3.3294725546591151</c:v>
                </c:pt>
                <c:pt idx="6073">
                  <c:v>-3.3415572917960303</c:v>
                </c:pt>
                <c:pt idx="6074">
                  <c:v>-3.3512488291858951</c:v>
                </c:pt>
                <c:pt idx="6075">
                  <c:v>-3.3585288819304959</c:v>
                </c:pt>
                <c:pt idx="6076">
                  <c:v>-3.3633817811119173</c:v>
                </c:pt>
                <c:pt idx="6077">
                  <c:v>-3.3657951892234172</c:v>
                </c:pt>
                <c:pt idx="6078">
                  <c:v>-3.3657555847792517</c:v>
                </c:pt>
                <c:pt idx="6079">
                  <c:v>-3.363251221371597</c:v>
                </c:pt>
                <c:pt idx="6080">
                  <c:v>-3.3582710414266481</c:v>
                </c:pt>
                <c:pt idx="6081">
                  <c:v>-3.3508114875116686</c:v>
                </c:pt>
                <c:pt idx="6082">
                  <c:v>-3.3408647298262748</c:v>
                </c:pt>
                <c:pt idx="6083">
                  <c:v>-3.3284269128467283</c:v>
                </c:pt>
                <c:pt idx="6084">
                  <c:v>-3.3135027490229629</c:v>
                </c:pt>
                <c:pt idx="6085">
                  <c:v>-3.2960884468238714</c:v>
                </c:pt>
                <c:pt idx="6086">
                  <c:v>-3.2761873386552525</c:v>
                </c:pt>
                <c:pt idx="6087">
                  <c:v>-3.2538088249713537</c:v>
                </c:pt>
                <c:pt idx="6088">
                  <c:v>-3.2289571940165951</c:v>
                </c:pt>
                <c:pt idx="6089">
                  <c:v>-3.2016384220343661</c:v>
                </c:pt>
                <c:pt idx="6090">
                  <c:v>-3.1718610406430421</c:v>
                </c:pt>
                <c:pt idx="6091">
                  <c:v>-3.1396417026410144</c:v>
                </c:pt>
                <c:pt idx="6092">
                  <c:v>-3.104989914896938</c:v>
                </c:pt>
                <c:pt idx="6093">
                  <c:v>-3.0679238681022336</c:v>
                </c:pt>
                <c:pt idx="6094">
                  <c:v>-3.028467822985986</c:v>
                </c:pt>
                <c:pt idx="6095">
                  <c:v>-2.9866372634581242</c:v>
                </c:pt>
                <c:pt idx="6096">
                  <c:v>-2.9424547452198966</c:v>
                </c:pt>
                <c:pt idx="6097">
                  <c:v>-2.8959455405606169</c:v>
                </c:pt>
                <c:pt idx="6098">
                  <c:v>-2.8471342454442929</c:v>
                </c:pt>
                <c:pt idx="6099">
                  <c:v>-2.7960460603515389</c:v>
                </c:pt>
                <c:pt idx="6100">
                  <c:v>-2.742711939547922</c:v>
                </c:pt>
                <c:pt idx="6101">
                  <c:v>-2.6871646393190507</c:v>
                </c:pt>
                <c:pt idx="6102">
                  <c:v>-2.6294367331995923</c:v>
                </c:pt>
                <c:pt idx="6103">
                  <c:v>-2.5695618861944958</c:v>
                </c:pt>
                <c:pt idx="6104">
                  <c:v>-2.5075799175953475</c:v>
                </c:pt>
                <c:pt idx="6105">
                  <c:v>-2.4435327097509383</c:v>
                </c:pt>
                <c:pt idx="6106">
                  <c:v>-2.3774620588845861</c:v>
                </c:pt>
                <c:pt idx="6107">
                  <c:v>-2.3094092822648555</c:v>
                </c:pt>
                <c:pt idx="6108">
                  <c:v>-2.2394152205770643</c:v>
                </c:pt>
                <c:pt idx="6109">
                  <c:v>-2.1675220500777463</c:v>
                </c:pt>
                <c:pt idx="6110">
                  <c:v>-2.0937787054948402</c:v>
                </c:pt>
                <c:pt idx="6111">
                  <c:v>-2.0182369602958428</c:v>
                </c:pt>
                <c:pt idx="6112">
                  <c:v>-1.940947773230365</c:v>
                </c:pt>
                <c:pt idx="6113">
                  <c:v>-1.8619591464411396</c:v>
                </c:pt>
                <c:pt idx="6114">
                  <c:v>-1.7813292700625303</c:v>
                </c:pt>
                <c:pt idx="6115">
                  <c:v>-1.6991135678447031</c:v>
                </c:pt>
                <c:pt idx="6116">
                  <c:v>-1.615368075690603</c:v>
                </c:pt>
                <c:pt idx="6117">
                  <c:v>-1.5301508501083787</c:v>
                </c:pt>
                <c:pt idx="6118">
                  <c:v>-1.4435210264110192</c:v>
                </c:pt>
                <c:pt idx="6119">
                  <c:v>-1.355539919853705</c:v>
                </c:pt>
                <c:pt idx="6120">
                  <c:v>-1.26626971884421</c:v>
                </c:pt>
                <c:pt idx="6121">
                  <c:v>-1.1757731249022161</c:v>
                </c:pt>
                <c:pt idx="6122">
                  <c:v>-1.084114548705559</c:v>
                </c:pt>
                <c:pt idx="6123">
                  <c:v>-0.99136024785704102</c:v>
                </c:pt>
                <c:pt idx="6124">
                  <c:v>-0.89757703483775508</c:v>
                </c:pt>
                <c:pt idx="6125">
                  <c:v>-0.80283218475324725</c:v>
                </c:pt>
                <c:pt idx="6126">
                  <c:v>-0.70719480284780545</c:v>
                </c:pt>
                <c:pt idx="6127">
                  <c:v>-0.61073480643022104</c:v>
                </c:pt>
                <c:pt idx="6128">
                  <c:v>-0.51352382537429708</c:v>
                </c:pt>
                <c:pt idx="6129">
                  <c:v>-0.41563419447181782</c:v>
                </c:pt>
                <c:pt idx="6130">
                  <c:v>-0.31713354276303674</c:v>
                </c:pt>
                <c:pt idx="6131">
                  <c:v>-0.21809880203479146</c:v>
                </c:pt>
                <c:pt idx="6132">
                  <c:v>-0.11860456934196847</c:v>
                </c:pt>
                <c:pt idx="6133">
                  <c:v>-1.8722872516726278E-2</c:v>
                </c:pt>
                <c:pt idx="6134">
                  <c:v>8.1473943463117385E-2</c:v>
                </c:pt>
                <c:pt idx="6135">
                  <c:v>0.18190805894319256</c:v>
                </c:pt>
                <c:pt idx="6136">
                  <c:v>0.28250035388406419</c:v>
                </c:pt>
                <c:pt idx="6137">
                  <c:v>0.38317277443722614</c:v>
                </c:pt>
                <c:pt idx="6138">
                  <c:v>0.48384902555552539</c:v>
                </c:pt>
                <c:pt idx="6139">
                  <c:v>0.58445489883272173</c:v>
                </c:pt>
                <c:pt idx="6140">
                  <c:v>0.68491677574162746</c:v>
                </c:pt>
                <c:pt idx="6141">
                  <c:v>0.78515647119849374</c:v>
                </c:pt>
                <c:pt idx="6142">
                  <c:v>0.8850953499361166</c:v>
                </c:pt>
                <c:pt idx="6143">
                  <c:v>0.98465659590551347</c:v>
                </c:pt>
                <c:pt idx="6144">
                  <c:v>1.0837642859666361</c:v>
                </c:pt>
                <c:pt idx="6145">
                  <c:v>1.1823386849094599</c:v>
                </c:pt>
                <c:pt idx="6146">
                  <c:v>1.2803006606586103</c:v>
                </c:pt>
                <c:pt idx="6147">
                  <c:v>1.3775740929970073</c:v>
                </c:pt>
                <c:pt idx="6148">
                  <c:v>1.4740834390917519</c:v>
                </c:pt>
                <c:pt idx="6149">
                  <c:v>1.5697469988708559</c:v>
                </c:pt>
                <c:pt idx="6150">
                  <c:v>1.6644939773379019</c:v>
                </c:pt>
                <c:pt idx="6151">
                  <c:v>1.7582524466315341</c:v>
                </c:pt>
                <c:pt idx="6152">
                  <c:v>1.8509429367686536</c:v>
                </c:pt>
                <c:pt idx="6153">
                  <c:v>1.9424954465032709</c:v>
                </c:pt>
                <c:pt idx="6154">
                  <c:v>2.032835622650822</c:v>
                </c:pt>
                <c:pt idx="6155">
                  <c:v>2.1218882890468405</c:v>
                </c:pt>
                <c:pt idx="6156">
                  <c:v>2.2095779909455167</c:v>
                </c:pt>
                <c:pt idx="6157">
                  <c:v>2.2958375501752646</c:v>
                </c:pt>
                <c:pt idx="6158">
                  <c:v>2.3805983614526816</c:v>
                </c:pt>
                <c:pt idx="6159">
                  <c:v>2.4637858788043383</c:v>
                </c:pt>
                <c:pt idx="6160">
                  <c:v>2.5453369421080225</c:v>
                </c:pt>
                <c:pt idx="6161">
                  <c:v>2.6251845167267867</c:v>
                </c:pt>
                <c:pt idx="6162">
                  <c:v>2.7032591661686127</c:v>
                </c:pt>
                <c:pt idx="6163">
                  <c:v>2.7794991379351557</c:v>
                </c:pt>
                <c:pt idx="6164">
                  <c:v>2.8538390021321964</c:v>
                </c:pt>
                <c:pt idx="6165">
                  <c:v>2.9262150710317703</c:v>
                </c:pt>
                <c:pt idx="6166">
                  <c:v>2.9965646478735204</c:v>
                </c:pt>
                <c:pt idx="6167">
                  <c:v>3.0648295518077786</c:v>
                </c:pt>
                <c:pt idx="6168">
                  <c:v>3.1309520729457274</c:v>
                </c:pt>
                <c:pt idx="6169">
                  <c:v>3.1948745929569853</c:v>
                </c:pt>
                <c:pt idx="6170">
                  <c:v>3.256544528543392</c:v>
                </c:pt>
                <c:pt idx="6171">
                  <c:v>3.3159103224100299</c:v>
                </c:pt>
                <c:pt idx="6172">
                  <c:v>3.372919536991795</c:v>
                </c:pt>
                <c:pt idx="6173">
                  <c:v>3.4275188121501929</c:v>
                </c:pt>
                <c:pt idx="6174">
                  <c:v>3.4796572759936182</c:v>
                </c:pt>
                <c:pt idx="6175">
                  <c:v>3.5292940847225798</c:v>
                </c:pt>
                <c:pt idx="6176">
                  <c:v>3.5763819409244886</c:v>
                </c:pt>
                <c:pt idx="6177">
                  <c:v>3.6208764675934066</c:v>
                </c:pt>
                <c:pt idx="6178">
                  <c:v>3.6627374161905641</c:v>
                </c:pt>
                <c:pt idx="6179">
                  <c:v>3.7019293622904699</c:v>
                </c:pt>
                <c:pt idx="6180">
                  <c:v>3.7384106130566699</c:v>
                </c:pt>
                <c:pt idx="6181">
                  <c:v>3.7721481669344037</c:v>
                </c:pt>
                <c:pt idx="6182">
                  <c:v>3.8031100809612877</c:v>
                </c:pt>
                <c:pt idx="6183">
                  <c:v>3.8312682460083978</c:v>
                </c:pt>
                <c:pt idx="6184">
                  <c:v>3.856589030327668</c:v>
                </c:pt>
                <c:pt idx="6185">
                  <c:v>3.8790484908747591</c:v>
                </c:pt>
                <c:pt idx="6186">
                  <c:v>3.8986233205253793</c:v>
                </c:pt>
                <c:pt idx="6187">
                  <c:v>3.9152901469742813</c:v>
                </c:pt>
                <c:pt idx="6188">
                  <c:v>3.9290254324913128</c:v>
                </c:pt>
                <c:pt idx="6189">
                  <c:v>3.9398171612614559</c:v>
                </c:pt>
                <c:pt idx="6190">
                  <c:v>3.9476488997986401</c:v>
                </c:pt>
                <c:pt idx="6191">
                  <c:v>3.9525044197475268</c:v>
                </c:pt>
                <c:pt idx="6192">
                  <c:v>3.9543716052885562</c:v>
                </c:pt>
                <c:pt idx="6193">
                  <c:v>3.9532433159476654</c:v>
                </c:pt>
                <c:pt idx="6194">
                  <c:v>3.9491163053633298</c:v>
                </c:pt>
                <c:pt idx="6195">
                  <c:v>3.9419863224644422</c:v>
                </c:pt>
                <c:pt idx="6196">
                  <c:v>3.931852317193858</c:v>
                </c:pt>
                <c:pt idx="6197">
                  <c:v>3.9187171411144739</c:v>
                </c:pt>
                <c:pt idx="6198">
                  <c:v>3.9025830166307451</c:v>
                </c:pt>
                <c:pt idx="6199">
                  <c:v>3.8834544801094246</c:v>
                </c:pt>
                <c:pt idx="6200">
                  <c:v>3.8613372791676888</c:v>
                </c:pt>
                <c:pt idx="6201">
                  <c:v>3.8362451669971196</c:v>
                </c:pt>
                <c:pt idx="6202">
                  <c:v>3.8081881123739332</c:v>
                </c:pt>
                <c:pt idx="6203">
                  <c:v>3.7771805283419204</c:v>
                </c:pt>
                <c:pt idx="6204">
                  <c:v>3.7432458474859591</c:v>
                </c:pt>
                <c:pt idx="6205">
                  <c:v>3.7063994311101163</c:v>
                </c:pt>
                <c:pt idx="6206">
                  <c:v>3.6666641778637858</c:v>
                </c:pt>
                <c:pt idx="6207">
                  <c:v>3.6240694481563267</c:v>
                </c:pt>
                <c:pt idx="6208">
                  <c:v>3.5786398638165804</c:v>
                </c:pt>
                <c:pt idx="6209">
                  <c:v>3.5304020878539708</c:v>
                </c:pt>
                <c:pt idx="6210">
                  <c:v>3.4793856710427051</c:v>
                </c:pt>
                <c:pt idx="6211">
                  <c:v>3.4256285966110123</c:v>
                </c:pt>
                <c:pt idx="6212">
                  <c:v>3.3691619917129998</c:v>
                </c:pt>
                <c:pt idx="6213">
                  <c:v>3.3100259354820887</c:v>
                </c:pt>
                <c:pt idx="6214">
                  <c:v>3.248266823287413</c:v>
                </c:pt>
                <c:pt idx="6215">
                  <c:v>3.1839224976812881</c:v>
                </c:pt>
                <c:pt idx="6216">
                  <c:v>3.1170380745992472</c:v>
                </c:pt>
                <c:pt idx="6217">
                  <c:v>3.0476615655535975</c:v>
                </c:pt>
                <c:pt idx="6218">
                  <c:v>2.9758404619472238</c:v>
                </c:pt>
                <c:pt idx="6219">
                  <c:v>2.901622992995577</c:v>
                </c:pt>
                <c:pt idx="6220">
                  <c:v>2.8250632519510153</c:v>
                </c:pt>
                <c:pt idx="6221">
                  <c:v>2.7462172211927141</c:v>
                </c:pt>
                <c:pt idx="6222">
                  <c:v>2.6651407642329263</c:v>
                </c:pt>
                <c:pt idx="6223">
                  <c:v>2.5818908766604451</c:v>
                </c:pt>
                <c:pt idx="6224">
                  <c:v>2.4965307256479745</c:v>
                </c:pt>
                <c:pt idx="6225">
                  <c:v>2.409125535405563</c:v>
                </c:pt>
                <c:pt idx="6226">
                  <c:v>2.3197404146958429</c:v>
                </c:pt>
                <c:pt idx="6227">
                  <c:v>2.2284399407412518</c:v>
                </c:pt>
                <c:pt idx="6228">
                  <c:v>2.1352881383934887</c:v>
                </c:pt>
                <c:pt idx="6229">
                  <c:v>2.040350269170796</c:v>
                </c:pt>
                <c:pt idx="6230">
                  <c:v>1.9436982311489162</c:v>
                </c:pt>
                <c:pt idx="6231">
                  <c:v>1.8454066163501639</c:v>
                </c:pt>
                <c:pt idx="6232">
                  <c:v>1.7455490345616165</c:v>
                </c:pt>
                <c:pt idx="6233">
                  <c:v>1.644195948896171</c:v>
                </c:pt>
                <c:pt idx="6234">
                  <c:v>1.5414277980417554</c:v>
                </c:pt>
                <c:pt idx="6235">
                  <c:v>1.4373220197550185</c:v>
                </c:pt>
                <c:pt idx="6236">
                  <c:v>1.3319564075124226</c:v>
                </c:pt>
                <c:pt idx="6237">
                  <c:v>1.2254104973402626</c:v>
                </c:pt>
                <c:pt idx="6238">
                  <c:v>1.1177646046782133</c:v>
                </c:pt>
                <c:pt idx="6239">
                  <c:v>1.0091009044883867</c:v>
                </c:pt>
                <c:pt idx="6240">
                  <c:v>0.89950210376473405</c:v>
                </c:pt>
                <c:pt idx="6241">
                  <c:v>0.78905106114090462</c:v>
                </c:pt>
                <c:pt idx="6242">
                  <c:v>0.67783196295334103</c:v>
                </c:pt>
                <c:pt idx="6243">
                  <c:v>0.56593044141380278</c:v>
                </c:pt>
                <c:pt idx="6244">
                  <c:v>0.45343226337645076</c:v>
                </c:pt>
                <c:pt idx="6245">
                  <c:v>0.34042321932509623</c:v>
                </c:pt>
                <c:pt idx="6246">
                  <c:v>0.22699047257381275</c:v>
                </c:pt>
                <c:pt idx="6247">
                  <c:v>0.11322152334306666</c:v>
                </c:pt>
                <c:pt idx="6248">
                  <c:v>-7.9490810825096439E-4</c:v>
                </c:pt>
                <c:pt idx="6249">
                  <c:v>-0.11496990599923426</c:v>
                </c:pt>
                <c:pt idx="6250">
                  <c:v>-0.22921978605147403</c:v>
                </c:pt>
                <c:pt idx="6251">
                  <c:v>-0.34345210281391508</c:v>
                </c:pt>
                <c:pt idx="6252">
                  <c:v>-0.45757730241794148</c:v>
                </c:pt>
                <c:pt idx="6253">
                  <c:v>-0.57150897178243198</c:v>
                </c:pt>
                <c:pt idx="6254">
                  <c:v>-0.68516096638334167</c:v>
                </c:pt>
                <c:pt idx="6255">
                  <c:v>-0.79844226627058668</c:v>
                </c:pt>
                <c:pt idx="6256">
                  <c:v>-0.91126116330337847</c:v>
                </c:pt>
                <c:pt idx="6257">
                  <c:v>-1.023527640054444</c:v>
                </c:pt>
                <c:pt idx="6258">
                  <c:v>-1.1351540741194099</c:v>
                </c:pt>
                <c:pt idx="6259">
                  <c:v>-1.2460555770162365</c:v>
                </c:pt>
                <c:pt idx="6260">
                  <c:v>-1.3561485078323685</c:v>
                </c:pt>
                <c:pt idx="6261">
                  <c:v>-1.4653453265376453</c:v>
                </c:pt>
                <c:pt idx="6262">
                  <c:v>-1.5735587194352036</c:v>
                </c:pt>
                <c:pt idx="6263">
                  <c:v>-1.6807038769626144</c:v>
                </c:pt>
                <c:pt idx="6264">
                  <c:v>-1.7866975750947336</c:v>
                </c:pt>
                <c:pt idx="6265">
                  <c:v>-1.8914534773819727</c:v>
                </c:pt>
                <c:pt idx="6266">
                  <c:v>-1.9948865564713312</c:v>
                </c:pt>
                <c:pt idx="6267">
                  <c:v>-2.096915508439166</c:v>
                </c:pt>
                <c:pt idx="6268">
                  <c:v>-2.1974603232130292</c:v>
                </c:pt>
                <c:pt idx="6269">
                  <c:v>-2.2964355541278469</c:v>
                </c:pt>
                <c:pt idx="6270">
                  <c:v>-2.3937673836982425</c:v>
                </c:pt>
                <c:pt idx="6271">
                  <c:v>-2.4893815884118253</c:v>
                </c:pt>
                <c:pt idx="6272">
                  <c:v>-2.5831971314792148</c:v>
                </c:pt>
                <c:pt idx="6273">
                  <c:v>-2.6751431749714731</c:v>
                </c:pt>
                <c:pt idx="6274">
                  <c:v>-2.7651452596932118</c:v>
                </c:pt>
                <c:pt idx="6275">
                  <c:v>-2.8531288339607475</c:v>
                </c:pt>
                <c:pt idx="6276">
                  <c:v>-2.9390197970905354</c:v>
                </c:pt>
                <c:pt idx="6277">
                  <c:v>-3.0227530529168787</c:v>
                </c:pt>
                <c:pt idx="6278">
                  <c:v>-3.1042628037415461</c:v>
                </c:pt>
                <c:pt idx="6279">
                  <c:v>-3.1834780336680968</c:v>
                </c:pt>
                <c:pt idx="6280">
                  <c:v>-3.2603398313352678</c:v>
                </c:pt>
                <c:pt idx="6281">
                  <c:v>-3.3347861250272888</c:v>
                </c:pt>
                <c:pt idx="6282">
                  <c:v>-3.4067531500984694</c:v>
                </c:pt>
                <c:pt idx="6283">
                  <c:v>-3.4761855288811803</c:v>
                </c:pt>
                <c:pt idx="6284">
                  <c:v>-3.5430249026560485</c:v>
                </c:pt>
                <c:pt idx="6285">
                  <c:v>-3.6072153438811596</c:v>
                </c:pt>
                <c:pt idx="6286">
                  <c:v>-3.6687025969754528</c:v>
                </c:pt>
                <c:pt idx="6287">
                  <c:v>-3.7274375945670726</c:v>
                </c:pt>
                <c:pt idx="6288">
                  <c:v>-3.7833724031812026</c:v>
                </c:pt>
                <c:pt idx="6289">
                  <c:v>-3.8364598338166647</c:v>
                </c:pt>
                <c:pt idx="6290">
                  <c:v>-3.886658374751315</c:v>
                </c:pt>
                <c:pt idx="6291">
                  <c:v>-3.9339281712073584</c:v>
                </c:pt>
                <c:pt idx="6292">
                  <c:v>-3.9782291071465004</c:v>
                </c:pt>
                <c:pt idx="6293">
                  <c:v>-4.0195207504225827</c:v>
                </c:pt>
                <c:pt idx="6294">
                  <c:v>-4.0577657504566211</c:v>
                </c:pt>
                <c:pt idx="6295">
                  <c:v>-4.0929373643497691</c:v>
                </c:pt>
                <c:pt idx="6296">
                  <c:v>-4.1250029608725427</c:v>
                </c:pt>
                <c:pt idx="6297">
                  <c:v>-4.1539333796202431</c:v>
                </c:pt>
                <c:pt idx="6298">
                  <c:v>-4.1797041236654922</c:v>
                </c:pt>
                <c:pt idx="6299">
                  <c:v>-4.2022960392681634</c:v>
                </c:pt>
                <c:pt idx="6300">
                  <c:v>-4.22168420690305</c:v>
                </c:pt>
                <c:pt idx="6301">
                  <c:v>-4.2378528840090492</c:v>
                </c:pt>
                <c:pt idx="6302">
                  <c:v>-4.2507878548780011</c:v>
                </c:pt>
                <c:pt idx="6303">
                  <c:v>-4.2604791880134787</c:v>
                </c:pt>
                <c:pt idx="6304">
                  <c:v>-4.2669118613530381</c:v>
                </c:pt>
                <c:pt idx="6305">
                  <c:v>-4.2700809548418581</c:v>
                </c:pt>
                <c:pt idx="6306">
                  <c:v>-4.2699825784945808</c:v>
                </c:pt>
                <c:pt idx="6307">
                  <c:v>-4.2666131517537282</c:v>
                </c:pt>
                <c:pt idx="6308">
                  <c:v>-4.2599692833389309</c:v>
                </c:pt>
                <c:pt idx="6309">
                  <c:v>-4.2500594383336958</c:v>
                </c:pt>
                <c:pt idx="6310">
                  <c:v>-4.2368879780201683</c:v>
                </c:pt>
                <c:pt idx="6311">
                  <c:v>-4.2204597617963424</c:v>
                </c:pt>
                <c:pt idx="6312">
                  <c:v>-4.2007840334123907</c:v>
                </c:pt>
                <c:pt idx="6313">
                  <c:v>-4.1778752623484996</c:v>
                </c:pt>
                <c:pt idx="6314">
                  <c:v>-4.1517520409084963</c:v>
                </c:pt>
                <c:pt idx="6315">
                  <c:v>-4.122432163504393</c:v>
                </c:pt>
                <c:pt idx="6316">
                  <c:v>-4.0899368102888181</c:v>
                </c:pt>
                <c:pt idx="6317">
                  <c:v>-4.0542912254940964</c:v>
                </c:pt>
                <c:pt idx="6318">
                  <c:v>-4.0155201642333571</c:v>
                </c:pt>
                <c:pt idx="6319">
                  <c:v>-3.9736508130698729</c:v>
                </c:pt>
                <c:pt idx="6320">
                  <c:v>-3.9287116646452587</c:v>
                </c:pt>
                <c:pt idx="6321">
                  <c:v>-3.8807392892578614</c:v>
                </c:pt>
                <c:pt idx="6322">
                  <c:v>-3.8297665220640296</c:v>
                </c:pt>
                <c:pt idx="6323">
                  <c:v>-3.775830668912445</c:v>
                </c:pt>
                <c:pt idx="6324">
                  <c:v>-3.7189780587508916</c:v>
                </c:pt>
                <c:pt idx="6325">
                  <c:v>-3.6592469299436146</c:v>
                </c:pt>
                <c:pt idx="6326">
                  <c:v>-3.5966830160645467</c:v>
                </c:pt>
                <c:pt idx="6327">
                  <c:v>-3.5313384475304295</c:v>
                </c:pt>
                <c:pt idx="6328">
                  <c:v>-3.463260528552103</c:v>
                </c:pt>
                <c:pt idx="6329">
                  <c:v>-3.3924984942842982</c:v>
                </c:pt>
                <c:pt idx="6330">
                  <c:v>-3.3191043349169345</c:v>
                </c:pt>
                <c:pt idx="6331">
                  <c:v>-3.2431383180132216</c:v>
                </c:pt>
                <c:pt idx="6332">
                  <c:v>-3.1646536777937291</c:v>
                </c:pt>
                <c:pt idx="6333">
                  <c:v>-3.0837124011877606</c:v>
                </c:pt>
                <c:pt idx="6334">
                  <c:v>-3.0003825702953377</c:v>
                </c:pt>
                <c:pt idx="6335">
                  <c:v>-2.9147234717695234</c:v>
                </c:pt>
                <c:pt idx="6336">
                  <c:v>-2.8268014017018128</c:v>
                </c:pt>
                <c:pt idx="6337">
                  <c:v>-2.7366852667732213</c:v>
                </c:pt>
                <c:pt idx="6338">
                  <c:v>-2.6444431478181838</c:v>
                </c:pt>
                <c:pt idx="6339">
                  <c:v>-2.5501435373100758</c:v>
                </c:pt>
                <c:pt idx="6340">
                  <c:v>-2.4538604454827579</c:v>
                </c:pt>
                <c:pt idx="6341">
                  <c:v>-2.3556694056715517</c:v>
                </c:pt>
                <c:pt idx="6342">
                  <c:v>-2.2556454469429297</c:v>
                </c:pt>
                <c:pt idx="6343">
                  <c:v>-2.1538643260548915</c:v>
                </c:pt>
                <c:pt idx="6344">
                  <c:v>-2.0504075483918793</c:v>
                </c:pt>
                <c:pt idx="6345">
                  <c:v>-1.9453582352747907</c:v>
                </c:pt>
                <c:pt idx="6346">
                  <c:v>-1.8387989337816484</c:v>
                </c:pt>
                <c:pt idx="6347">
                  <c:v>-1.7308111834237216</c:v>
                </c:pt>
                <c:pt idx="6348">
                  <c:v>-1.6214754785670222</c:v>
                </c:pt>
                <c:pt idx="6349">
                  <c:v>-1.5108730412197964</c:v>
                </c:pt>
                <c:pt idx="6350">
                  <c:v>-1.399091205188044</c:v>
                </c:pt>
                <c:pt idx="6351">
                  <c:v>-1.2862194582597466</c:v>
                </c:pt>
                <c:pt idx="6352">
                  <c:v>-1.1723457513625544</c:v>
                </c:pt>
                <c:pt idx="6353">
                  <c:v>-1.0575543200248509</c:v>
                </c:pt>
                <c:pt idx="6354">
                  <c:v>-0.94193879309710649</c:v>
                </c:pt>
                <c:pt idx="6355">
                  <c:v>-0.82558920330549568</c:v>
                </c:pt>
                <c:pt idx="6356">
                  <c:v>-0.70859533156115906</c:v>
                </c:pt>
                <c:pt idx="6357">
                  <c:v>-0.59104808206071824</c:v>
                </c:pt>
                <c:pt idx="6358">
                  <c:v>-0.47303850804256398</c:v>
                </c:pt>
                <c:pt idx="6359">
                  <c:v>-0.35465888142264113</c:v>
                </c:pt>
                <c:pt idx="6360">
                  <c:v>-0.23600135547456344</c:v>
                </c:pt>
                <c:pt idx="6361">
                  <c:v>-0.11715757526121942</c:v>
                </c:pt>
                <c:pt idx="6362">
                  <c:v>1.7801548152273959E-3</c:v>
                </c:pt>
                <c:pt idx="6363">
                  <c:v>0.12071876068410319</c:v>
                </c:pt>
                <c:pt idx="6364">
                  <c:v>0.23956571700348603</c:v>
                </c:pt>
                <c:pt idx="6365">
                  <c:v>0.3582291646530319</c:v>
                </c:pt>
                <c:pt idx="6366">
                  <c:v>0.47661656732118413</c:v>
                </c:pt>
                <c:pt idx="6367">
                  <c:v>0.59463575252111145</c:v>
                </c:pt>
                <c:pt idx="6368">
                  <c:v>0.71219403284804728</c:v>
                </c:pt>
                <c:pt idx="6369">
                  <c:v>0.82919923418054953</c:v>
                </c:pt>
                <c:pt idx="6370">
                  <c:v>0.94556512567957829</c:v>
                </c:pt>
                <c:pt idx="6371">
                  <c:v>1.0611974293771456</c:v>
                </c:pt>
                <c:pt idx="6372">
                  <c:v>1.1760054744805812</c:v>
                </c:pt>
                <c:pt idx="6373">
                  <c:v>1.2899024474122567</c:v>
                </c:pt>
                <c:pt idx="6374">
                  <c:v>1.402802519697999</c:v>
                </c:pt>
                <c:pt idx="6375">
                  <c:v>1.5146157033873997</c:v>
                </c:pt>
                <c:pt idx="6376">
                  <c:v>1.6252520369781223</c:v>
                </c:pt>
                <c:pt idx="6377">
                  <c:v>1.7346239622957922</c:v>
                </c:pt>
                <c:pt idx="6378">
                  <c:v>1.842647026068855</c:v>
                </c:pt>
                <c:pt idx="6379">
                  <c:v>1.9492402153854675</c:v>
                </c:pt>
                <c:pt idx="6380">
                  <c:v>2.0543244671941623</c:v>
                </c:pt>
                <c:pt idx="6381">
                  <c:v>2.157817516770939</c:v>
                </c:pt>
                <c:pt idx="6382">
                  <c:v>2.259638017629753</c:v>
                </c:pt>
                <c:pt idx="6383">
                  <c:v>2.3597078130948059</c:v>
                </c:pt>
                <c:pt idx="6384">
                  <c:v>2.4579510107919229</c:v>
                </c:pt>
                <c:pt idx="6385">
                  <c:v>2.5542892771011467</c:v>
                </c:pt>
                <c:pt idx="6386">
                  <c:v>2.6486462504245143</c:v>
                </c:pt>
                <c:pt idx="6387">
                  <c:v>2.7409499466066083</c:v>
                </c:pt>
                <c:pt idx="6388">
                  <c:v>2.8311303197957005</c:v>
                </c:pt>
                <c:pt idx="6389">
                  <c:v>2.9191125217984686</c:v>
                </c:pt>
                <c:pt idx="6390">
                  <c:v>3.0048339570224138</c:v>
                </c:pt>
                <c:pt idx="6391">
                  <c:v>3.0882322358206764</c:v>
                </c:pt>
                <c:pt idx="6392">
                  <c:v>3.1692387551872288</c:v>
                </c:pt>
                <c:pt idx="6393">
                  <c:v>3.247795698245175</c:v>
                </c:pt>
                <c:pt idx="6394">
                  <c:v>3.323842200889501</c:v>
                </c:pt>
                <c:pt idx="6395">
                  <c:v>3.3973178667667319</c:v>
                </c:pt>
                <c:pt idx="6396">
                  <c:v>3.4681632964111606</c:v>
                </c:pt>
                <c:pt idx="6397">
                  <c:v>3.5363286258707429</c:v>
                </c:pt>
                <c:pt idx="6398">
                  <c:v>3.6017638052408891</c:v>
                </c:pt>
                <c:pt idx="6399">
                  <c:v>3.6644140660738955</c:v>
                </c:pt>
                <c:pt idx="6400">
                  <c:v>3.7242372276952294</c:v>
                </c:pt>
                <c:pt idx="6401">
                  <c:v>3.781188415420293</c:v>
                </c:pt>
                <c:pt idx="6402">
                  <c:v>3.8352215106269343</c:v>
                </c:pt>
                <c:pt idx="6403">
                  <c:v>3.8862992128694569</c:v>
                </c:pt>
                <c:pt idx="6404">
                  <c:v>3.9343816536316729</c:v>
                </c:pt>
                <c:pt idx="6405">
                  <c:v>3.9794317899336162</c:v>
                </c:pt>
                <c:pt idx="6406">
                  <c:v>4.0214146261059263</c:v>
                </c:pt>
                <c:pt idx="6407">
                  <c:v>4.0603007106621707</c:v>
                </c:pt>
                <c:pt idx="6408">
                  <c:v>4.0960620622626278</c:v>
                </c:pt>
                <c:pt idx="6409">
                  <c:v>4.1286717602389249</c:v>
                </c:pt>
                <c:pt idx="6410">
                  <c:v>4.1581088570396885</c:v>
                </c:pt>
                <c:pt idx="6411">
                  <c:v>4.1843543372486209</c:v>
                </c:pt>
                <c:pt idx="6412">
                  <c:v>4.2073891784659496</c:v>
                </c:pt>
                <c:pt idx="6413">
                  <c:v>4.2271942753014624</c:v>
                </c:pt>
                <c:pt idx="6414">
                  <c:v>4.2437538156657615</c:v>
                </c:pt>
                <c:pt idx="6415">
                  <c:v>4.2570627852961556</c:v>
                </c:pt>
                <c:pt idx="6416">
                  <c:v>4.2671104499776416</c:v>
                </c:pt>
                <c:pt idx="6417">
                  <c:v>4.2738896927705561</c:v>
                </c:pt>
                <c:pt idx="6418">
                  <c:v>4.2773981845973861</c:v>
                </c:pt>
                <c:pt idx="6419">
                  <c:v>4.2776390417718888</c:v>
                </c:pt>
                <c:pt idx="6420">
                  <c:v>4.2746096947522911</c:v>
                </c:pt>
                <c:pt idx="6421">
                  <c:v>4.2683168085450758</c:v>
                </c:pt>
                <c:pt idx="6422">
                  <c:v>4.2587686101996605</c:v>
                </c:pt>
                <c:pt idx="6423">
                  <c:v>4.24597762374668</c:v>
                </c:pt>
                <c:pt idx="6424">
                  <c:v>4.2299512729957556</c:v>
                </c:pt>
                <c:pt idx="6425">
                  <c:v>4.2107070517031486</c:v>
                </c:pt>
                <c:pt idx="6426">
                  <c:v>4.1882634292682921</c:v>
                </c:pt>
                <c:pt idx="6427">
                  <c:v>4.1626391077901941</c:v>
                </c:pt>
                <c:pt idx="6428">
                  <c:v>4.1338528796997762</c:v>
                </c:pt>
                <c:pt idx="6429">
                  <c:v>4.1019352727374674</c:v>
                </c:pt>
                <c:pt idx="6430">
                  <c:v>4.0669125678081448</c:v>
                </c:pt>
                <c:pt idx="6431">
                  <c:v>4.028811379070107</c:v>
                </c:pt>
                <c:pt idx="6432">
                  <c:v>3.9876625185161765</c:v>
                </c:pt>
                <c:pt idx="6433">
                  <c:v>3.9435018158911328</c:v>
                </c:pt>
                <c:pt idx="6434">
                  <c:v>3.8963689945409183</c:v>
                </c:pt>
                <c:pt idx="6435">
                  <c:v>3.8463027296900405</c:v>
                </c:pt>
                <c:pt idx="6436">
                  <c:v>3.7933448113247152</c:v>
                </c:pt>
                <c:pt idx="6437">
                  <c:v>3.7375408020617638</c:v>
                </c:pt>
                <c:pt idx="6438">
                  <c:v>3.6789354637780547</c:v>
                </c:pt>
                <c:pt idx="6439">
                  <c:v>3.6175756583274441</c:v>
                </c:pt>
                <c:pt idx="6440">
                  <c:v>3.553509202655412</c:v>
                </c:pt>
                <c:pt idx="6441">
                  <c:v>3.4867916212216641</c:v>
                </c:pt>
                <c:pt idx="6442">
                  <c:v>3.4174743144230875</c:v>
                </c:pt>
                <c:pt idx="6443">
                  <c:v>3.3456127460449836</c:v>
                </c:pt>
                <c:pt idx="6444">
                  <c:v>3.2712709776988822</c:v>
                </c:pt>
                <c:pt idx="6445">
                  <c:v>3.1945045376025338</c:v>
                </c:pt>
                <c:pt idx="6446">
                  <c:v>3.1153759892846606</c:v>
                </c:pt>
                <c:pt idx="6447">
                  <c:v>3.0339538165955817</c:v>
                </c:pt>
                <c:pt idx="6448">
                  <c:v>2.9503011845182137</c:v>
                </c:pt>
                <c:pt idx="6449">
                  <c:v>2.8644826806756978</c:v>
                </c:pt>
                <c:pt idx="6450">
                  <c:v>2.7765651242943994</c:v>
                </c:pt>
                <c:pt idx="6451">
                  <c:v>2.6866230739419308</c:v>
                </c:pt>
                <c:pt idx="6452">
                  <c:v>2.5947235027542042</c:v>
                </c:pt>
                <c:pt idx="6453">
                  <c:v>2.5009415709866265</c:v>
                </c:pt>
                <c:pt idx="6454">
                  <c:v>2.405357955545449</c:v>
                </c:pt>
                <c:pt idx="6455">
                  <c:v>2.3080439470227501</c:v>
                </c:pt>
                <c:pt idx="6456">
                  <c:v>2.209077242828589</c:v>
                </c:pt>
                <c:pt idx="6457">
                  <c:v>2.108537537195653</c:v>
                </c:pt>
                <c:pt idx="6458">
                  <c:v>2.0065030742135002</c:v>
                </c:pt>
                <c:pt idx="6459">
                  <c:v>1.9030518754119867</c:v>
                </c:pt>
                <c:pt idx="6460">
                  <c:v>1.7982668366179948</c:v>
                </c:pt>
                <c:pt idx="6461">
                  <c:v>1.6922317246771308</c:v>
                </c:pt>
                <c:pt idx="6462">
                  <c:v>1.5850291421191223</c:v>
                </c:pt>
                <c:pt idx="6463">
                  <c:v>1.4767417518156969</c:v>
                </c:pt>
                <c:pt idx="6464">
                  <c:v>1.367457291281994</c:v>
                </c:pt>
                <c:pt idx="6465">
                  <c:v>1.2572644340291841</c:v>
                </c:pt>
                <c:pt idx="6466">
                  <c:v>1.1462505941080847</c:v>
                </c:pt>
                <c:pt idx="6467">
                  <c:v>1.0345014881952841</c:v>
                </c:pt>
                <c:pt idx="6468">
                  <c:v>0.92210109411435315</c:v>
                </c:pt>
                <c:pt idx="6469">
                  <c:v>0.80913342041778824</c:v>
                </c:pt>
                <c:pt idx="6470">
                  <c:v>0.6956878880336077</c:v>
                </c:pt>
                <c:pt idx="6471">
                  <c:v>0.581855370640189</c:v>
                </c:pt>
                <c:pt idx="6472">
                  <c:v>0.46772450271546429</c:v>
                </c:pt>
                <c:pt idx="6473">
                  <c:v>0.35337950059058471</c:v>
                </c:pt>
                <c:pt idx="6474">
                  <c:v>0.23891327146645977</c:v>
                </c:pt>
                <c:pt idx="6475">
                  <c:v>0.12441442496306147</c:v>
                </c:pt>
                <c:pt idx="6476">
                  <c:v>9.9706191248431046E-3</c:v>
                </c:pt>
                <c:pt idx="6477">
                  <c:v>-0.10433006208507961</c:v>
                </c:pt>
                <c:pt idx="6478">
                  <c:v>-0.21840007993924038</c:v>
                </c:pt>
                <c:pt idx="6479">
                  <c:v>-0.3321513675290686</c:v>
                </c:pt>
                <c:pt idx="6480">
                  <c:v>-0.44549666261555643</c:v>
                </c:pt>
                <c:pt idx="6481">
                  <c:v>-0.55834989204552232</c:v>
                </c:pt>
                <c:pt idx="6482">
                  <c:v>-0.67062499837163958</c:v>
                </c:pt>
                <c:pt idx="6483">
                  <c:v>-0.78223582302134487</c:v>
                </c:pt>
                <c:pt idx="6484">
                  <c:v>-0.89309741752790428</c:v>
                </c:pt>
                <c:pt idx="6485">
                  <c:v>-1.0031261531987501</c:v>
                </c:pt>
                <c:pt idx="6486">
                  <c:v>-1.112238369229412</c:v>
                </c:pt>
                <c:pt idx="6487">
                  <c:v>-1.2203514046050641</c:v>
                </c:pt>
                <c:pt idx="6488">
                  <c:v>-1.3273827096124209</c:v>
                </c:pt>
                <c:pt idx="6489">
                  <c:v>-1.4332508636738557</c:v>
                </c:pt>
                <c:pt idx="6490">
                  <c:v>-1.5378809943687675</c:v>
                </c:pt>
                <c:pt idx="6491">
                  <c:v>-1.6411907754448025</c:v>
                </c:pt>
                <c:pt idx="6492">
                  <c:v>-1.7431020689568113</c:v>
                </c:pt>
                <c:pt idx="6493">
                  <c:v>-1.843541162566247</c:v>
                </c:pt>
                <c:pt idx="6494">
                  <c:v>-1.9424358841261034</c:v>
                </c:pt>
                <c:pt idx="6495">
                  <c:v>-2.0397104432493567</c:v>
                </c:pt>
                <c:pt idx="6496">
                  <c:v>-2.1352896028462527</c:v>
                </c:pt>
                <c:pt idx="6497">
                  <c:v>-2.2291010410967984</c:v>
                </c:pt>
                <c:pt idx="6498">
                  <c:v>-2.321076037612726</c:v>
                </c:pt>
                <c:pt idx="6499">
                  <c:v>-2.4111497929925196</c:v>
                </c:pt>
                <c:pt idx="6500">
                  <c:v>-2.4992599219456637</c:v>
                </c:pt>
                <c:pt idx="6501">
                  <c:v>-2.5853412849268893</c:v>
                </c:pt>
                <c:pt idx="6502">
                  <c:v>-2.6693300907736628</c:v>
                </c:pt>
                <c:pt idx="6503">
                  <c:v>-2.7511661505822413</c:v>
                </c:pt>
                <c:pt idx="6504">
                  <c:v>-2.8307919340988734</c:v>
                </c:pt>
                <c:pt idx="6505">
                  <c:v>-2.9081478456848209</c:v>
                </c:pt>
                <c:pt idx="6506">
                  <c:v>-2.9831766187288147</c:v>
                </c:pt>
                <c:pt idx="6507">
                  <c:v>-3.0558257018634798</c:v>
                </c:pt>
                <c:pt idx="6508">
                  <c:v>-3.1260448002922998</c:v>
                </c:pt>
                <c:pt idx="6509">
                  <c:v>-3.1937791153001753</c:v>
                </c:pt>
                <c:pt idx="6510">
                  <c:v>-3.258986379061569</c:v>
                </c:pt>
                <c:pt idx="6511">
                  <c:v>-3.32162478758109</c:v>
                </c:pt>
                <c:pt idx="6512">
                  <c:v>-3.3816465607349144</c:v>
                </c:pt>
                <c:pt idx="6513">
                  <c:v>-3.4390149208766401</c:v>
                </c:pt>
                <c:pt idx="6514">
                  <c:v>-3.4936902383897315</c:v>
                </c:pt>
                <c:pt idx="6515">
                  <c:v>-3.5456335253902518</c:v>
                </c:pt>
                <c:pt idx="6516">
                  <c:v>-3.5948069434207759</c:v>
                </c:pt>
                <c:pt idx="6517">
                  <c:v>-3.6411823204900866</c:v>
                </c:pt>
                <c:pt idx="6518">
                  <c:v>-3.6847314078984152</c:v>
                </c:pt>
                <c:pt idx="6519">
                  <c:v>-3.7254213258380013</c:v>
                </c:pt>
                <c:pt idx="6520">
                  <c:v>-3.7632318478214728</c:v>
                </c:pt>
                <c:pt idx="6521">
                  <c:v>-3.7981400969540062</c:v>
                </c:pt>
                <c:pt idx="6522">
                  <c:v>-3.8301219740263361</c:v>
                </c:pt>
                <c:pt idx="6523">
                  <c:v>-3.8591621976362536</c:v>
                </c:pt>
                <c:pt idx="6524">
                  <c:v>-3.8852428959579863</c:v>
                </c:pt>
                <c:pt idx="6525">
                  <c:v>-3.9083489783965137</c:v>
                </c:pt>
                <c:pt idx="6526">
                  <c:v>-3.9284673354620576</c:v>
                </c:pt>
                <c:pt idx="6527">
                  <c:v>-3.9455903138174477</c:v>
                </c:pt>
                <c:pt idx="6528">
                  <c:v>-3.9597116205132248</c:v>
                </c:pt>
                <c:pt idx="6529">
                  <c:v>-3.9708258919018258</c:v>
                </c:pt>
                <c:pt idx="6530">
                  <c:v>-3.9789335846122849</c:v>
                </c:pt>
                <c:pt idx="6531">
                  <c:v>-3.9840369132585622</c:v>
                </c:pt>
                <c:pt idx="6532">
                  <c:v>-3.9861378901932651</c:v>
                </c:pt>
                <c:pt idx="6533">
                  <c:v>-3.9852382285763972</c:v>
                </c:pt>
                <c:pt idx="6534">
                  <c:v>-3.9813426979661926</c:v>
                </c:pt>
                <c:pt idx="6535">
                  <c:v>-3.9744666083894171</c:v>
                </c:pt>
                <c:pt idx="6536">
                  <c:v>-3.9646192723716016</c:v>
                </c:pt>
                <c:pt idx="6537">
                  <c:v>-3.951813322258996</c:v>
                </c:pt>
                <c:pt idx="6538">
                  <c:v>-3.9360658612045158</c:v>
                </c:pt>
                <c:pt idx="6539">
                  <c:v>-3.9173991014201466</c:v>
                </c:pt>
                <c:pt idx="6540">
                  <c:v>-3.8958292139968527</c:v>
                </c:pt>
                <c:pt idx="6541">
                  <c:v>-3.8713812307371445</c:v>
                </c:pt>
                <c:pt idx="6542">
                  <c:v>-3.8440813534591087</c:v>
                </c:pt>
                <c:pt idx="6543">
                  <c:v>-3.8139596711424879</c:v>
                </c:pt>
                <c:pt idx="6544">
                  <c:v>-3.7810407453505355</c:v>
                </c:pt>
                <c:pt idx="6545">
                  <c:v>-3.7453587634548358</c:v>
                </c:pt>
                <c:pt idx="6546">
                  <c:v>-3.7069484278394089</c:v>
                </c:pt>
                <c:pt idx="6547">
                  <c:v>-3.6658441969306654</c:v>
                </c:pt>
                <c:pt idx="6548">
                  <c:v>-3.6220801272858383</c:v>
                </c:pt>
                <c:pt idx="6549">
                  <c:v>-3.5757015035238733</c:v>
                </c:pt>
                <c:pt idx="6550">
                  <c:v>-3.526748841646187</c:v>
                </c:pt>
                <c:pt idx="6551">
                  <c:v>-3.475262455118068</c:v>
                </c:pt>
                <c:pt idx="6552">
                  <c:v>-3.4212863059825254</c:v>
                </c:pt>
                <c:pt idx="6553">
                  <c:v>-3.3648688118643006</c:v>
                </c:pt>
                <c:pt idx="6554">
                  <c:v>-3.3060617094718507</c:v>
                </c:pt>
                <c:pt idx="6555">
                  <c:v>-3.2449151011059563</c:v>
                </c:pt>
                <c:pt idx="6556">
                  <c:v>-3.1814816063641715</c:v>
                </c:pt>
                <c:pt idx="6557">
                  <c:v>-3.1158170094317086</c:v>
                </c:pt>
                <c:pt idx="6558">
                  <c:v>-3.0479756757442971</c:v>
                </c:pt>
                <c:pt idx="6559">
                  <c:v>-2.9780134433593393</c:v>
                </c:pt>
                <c:pt idx="6560">
                  <c:v>-2.9059864693547226</c:v>
                </c:pt>
                <c:pt idx="6561">
                  <c:v>-2.8319579741743173</c:v>
                </c:pt>
                <c:pt idx="6562">
                  <c:v>-2.7559864026196901</c:v>
                </c:pt>
                <c:pt idx="6563">
                  <c:v>-2.6781336045240405</c:v>
                </c:pt>
                <c:pt idx="6564">
                  <c:v>-2.5984693630722537</c:v>
                </c:pt>
                <c:pt idx="6565">
                  <c:v>-2.5170542581291495</c:v>
                </c:pt>
                <c:pt idx="6566">
                  <c:v>-2.4339552301635026</c:v>
                </c:pt>
                <c:pt idx="6567">
                  <c:v>-2.3492444611532304</c:v>
                </c:pt>
                <c:pt idx="6568">
                  <c:v>-2.2629881319706149</c:v>
                </c:pt>
                <c:pt idx="6569">
                  <c:v>-2.17525316114626</c:v>
                </c:pt>
                <c:pt idx="6570">
                  <c:v>-2.086108011773657</c:v>
                </c:pt>
                <c:pt idx="6571">
                  <c:v>-1.99562819787546</c:v>
                </c:pt>
                <c:pt idx="6572">
                  <c:v>-1.903880958946512</c:v>
                </c:pt>
                <c:pt idx="6573">
                  <c:v>-1.8109410325094706</c:v>
                </c:pt>
                <c:pt idx="6574">
                  <c:v>-1.7168879843384182</c:v>
                </c:pt>
                <c:pt idx="6575">
                  <c:v>-1.6217913068730563</c:v>
                </c:pt>
                <c:pt idx="6576">
                  <c:v>-1.5257262144157746</c:v>
                </c:pt>
                <c:pt idx="6577">
                  <c:v>-1.4287692358838451</c:v>
                </c:pt>
                <c:pt idx="6578">
                  <c:v>-1.3309947712716117</c:v>
                </c:pt>
                <c:pt idx="6579">
                  <c:v>-1.2324763233380573</c:v>
                </c:pt>
                <c:pt idx="6580">
                  <c:v>-1.1332915992393153</c:v>
                </c:pt>
                <c:pt idx="6581">
                  <c:v>-1.0335185126938393</c:v>
                </c:pt>
                <c:pt idx="6582">
                  <c:v>-0.93323315475198187</c:v>
                </c:pt>
                <c:pt idx="6583">
                  <c:v>-0.83251102521294096</c:v>
                </c:pt>
                <c:pt idx="6584">
                  <c:v>-0.73143205433343605</c:v>
                </c:pt>
                <c:pt idx="6585">
                  <c:v>-0.63007647222762919</c:v>
                </c:pt>
                <c:pt idx="6586">
                  <c:v>-0.52852262209019907</c:v>
                </c:pt>
                <c:pt idx="6587">
                  <c:v>-0.42684653158445685</c:v>
                </c:pt>
                <c:pt idx="6588">
                  <c:v>-0.32512188127995151</c:v>
                </c:pt>
                <c:pt idx="6589">
                  <c:v>-0.22342178475319269</c:v>
                </c:pt>
                <c:pt idx="6590">
                  <c:v>-0.12182418134656169</c:v>
                </c:pt>
                <c:pt idx="6591">
                  <c:v>-2.0407888235899264E-2</c:v>
                </c:pt>
                <c:pt idx="6592">
                  <c:v>8.0751079257280603E-2</c:v>
                </c:pt>
                <c:pt idx="6593">
                  <c:v>0.18158167379274234</c:v>
                </c:pt>
                <c:pt idx="6594">
                  <c:v>0.28200469363163028</c:v>
                </c:pt>
                <c:pt idx="6595">
                  <c:v>0.38194575719310625</c:v>
                </c:pt>
                <c:pt idx="6596">
                  <c:v>0.48133194263894946</c:v>
                </c:pt>
                <c:pt idx="6597">
                  <c:v>0.58009039546743424</c:v>
                </c:pt>
                <c:pt idx="6598">
                  <c:v>0.67814928426941889</c:v>
                </c:pt>
                <c:pt idx="6599">
                  <c:v>0.77543671144175241</c:v>
                </c:pt>
                <c:pt idx="6600">
                  <c:v>0.87188202971372797</c:v>
                </c:pt>
                <c:pt idx="6601">
                  <c:v>0.96741620980008003</c:v>
                </c:pt>
                <c:pt idx="6602">
                  <c:v>1.0619706498365178</c:v>
                </c:pt>
                <c:pt idx="6603">
                  <c:v>1.1554770409594852</c:v>
                </c:pt>
                <c:pt idx="6604">
                  <c:v>1.2478686605614735</c:v>
                </c:pt>
                <c:pt idx="6605">
                  <c:v>1.3390804636156706</c:v>
                </c:pt>
                <c:pt idx="6606">
                  <c:v>1.4290477120953387</c:v>
                </c:pt>
                <c:pt idx="6607">
                  <c:v>1.5177069878501868</c:v>
                </c:pt>
                <c:pt idx="6608">
                  <c:v>1.6049952847808253</c:v>
                </c:pt>
                <c:pt idx="6609">
                  <c:v>1.6908510070425982</c:v>
                </c:pt>
                <c:pt idx="6610">
                  <c:v>1.7752193681637256</c:v>
                </c:pt>
                <c:pt idx="6611">
                  <c:v>1.8580383689007263</c:v>
                </c:pt>
                <c:pt idx="6612">
                  <c:v>1.9392504189880382</c:v>
                </c:pt>
                <c:pt idx="6613">
                  <c:v>2.0188025538366698</c:v>
                </c:pt>
                <c:pt idx="6614">
                  <c:v>2.0966435283258673</c:v>
                </c:pt>
                <c:pt idx="6615">
                  <c:v>2.1727186374080469</c:v>
                </c:pt>
                <c:pt idx="6616">
                  <c:v>2.2469738665324166</c:v>
                </c:pt>
                <c:pt idx="6617">
                  <c:v>2.3193582323753015</c:v>
                </c:pt>
                <c:pt idx="6618">
                  <c:v>2.3898244476522854</c:v>
                </c:pt>
                <c:pt idx="6619">
                  <c:v>2.4583292192376693</c:v>
                </c:pt>
                <c:pt idx="6620">
                  <c:v>2.5248317197880628</c:v>
                </c:pt>
                <c:pt idx="6621">
                  <c:v>2.5892883978332057</c:v>
                </c:pt>
                <c:pt idx="6622">
                  <c:v>2.6516570588481581</c:v>
                </c:pt>
                <c:pt idx="6623">
                  <c:v>2.7118990975641046</c:v>
                </c:pt>
                <c:pt idx="6624">
                  <c:v>2.7699785328156281</c:v>
                </c:pt>
                <c:pt idx="6625">
                  <c:v>2.8258572620049232</c:v>
                </c:pt>
                <c:pt idx="6626">
                  <c:v>2.8794994340775508</c:v>
                </c:pt>
                <c:pt idx="6627">
                  <c:v>2.9308738143882676</c:v>
                </c:pt>
                <c:pt idx="6628">
                  <c:v>2.9799513047841431</c:v>
                </c:pt>
                <c:pt idx="6629">
                  <c:v>3.02669816199964</c:v>
                </c:pt>
                <c:pt idx="6630">
                  <c:v>3.0710930114986148</c:v>
                </c:pt>
                <c:pt idx="6631">
                  <c:v>3.1131147596185689</c:v>
                </c:pt>
                <c:pt idx="6632">
                  <c:v>3.1527361330069832</c:v>
                </c:pt>
                <c:pt idx="6633">
                  <c:v>3.189940636833001</c:v>
                </c:pt>
                <c:pt idx="6634">
                  <c:v>3.2247086801775708</c:v>
                </c:pt>
                <c:pt idx="6635">
                  <c:v>3.2570210498253656</c:v>
                </c:pt>
                <c:pt idx="6636">
                  <c:v>3.2868593983193368</c:v>
                </c:pt>
                <c:pt idx="6637">
                  <c:v>3.3142147416519685</c:v>
                </c:pt>
                <c:pt idx="6638">
                  <c:v>3.3390776970522795</c:v>
                </c:pt>
                <c:pt idx="6639">
                  <c:v>3.3614339098768942</c:v>
                </c:pt>
                <c:pt idx="6640">
                  <c:v>3.3812813196768632</c:v>
                </c:pt>
                <c:pt idx="6641">
                  <c:v>3.398614838473625</c:v>
                </c:pt>
                <c:pt idx="6642">
                  <c:v>3.4134277612396837</c:v>
                </c:pt>
                <c:pt idx="6643">
                  <c:v>3.4257217888086662</c:v>
                </c:pt>
                <c:pt idx="6644">
                  <c:v>3.4354956028512835</c:v>
                </c:pt>
                <c:pt idx="6645">
                  <c:v>3.4427502211708543</c:v>
                </c:pt>
                <c:pt idx="6646">
                  <c:v>3.4474881816698928</c:v>
                </c:pt>
                <c:pt idx="6647">
                  <c:v>3.4497170019560226</c:v>
                </c:pt>
                <c:pt idx="6648">
                  <c:v>3.4494450686172651</c:v>
                </c:pt>
                <c:pt idx="6649">
                  <c:v>3.4466811916730924</c:v>
                </c:pt>
                <c:pt idx="6650">
                  <c:v>3.4414394815966021</c:v>
                </c:pt>
                <c:pt idx="6651">
                  <c:v>3.4337352735947486</c:v>
                </c:pt>
                <c:pt idx="6652">
                  <c:v>3.4235831544717445</c:v>
                </c:pt>
                <c:pt idx="6653">
                  <c:v>3.4109968533577</c:v>
                </c:pt>
                <c:pt idx="6654">
                  <c:v>3.3959925855218556</c:v>
                </c:pt>
                <c:pt idx="6655">
                  <c:v>3.3785965252391641</c:v>
                </c:pt>
                <c:pt idx="6656">
                  <c:v>3.3588282572018033</c:v>
                </c:pt>
                <c:pt idx="6657">
                  <c:v>3.3367100838176524</c:v>
                </c:pt>
                <c:pt idx="6658">
                  <c:v>3.3122681667778431</c:v>
                </c:pt>
                <c:pt idx="6659">
                  <c:v>3.2855331565050241</c:v>
                </c:pt>
                <c:pt idx="6660">
                  <c:v>3.2565290337918738</c:v>
                </c:pt>
                <c:pt idx="6661">
                  <c:v>3.2252880040830383</c:v>
                </c:pt>
                <c:pt idx="6662">
                  <c:v>3.1918427998664431</c:v>
                </c:pt>
                <c:pt idx="6663">
                  <c:v>3.1562293915514106</c:v>
                </c:pt>
                <c:pt idx="6664">
                  <c:v>3.1184775672731142</c:v>
                </c:pt>
                <c:pt idx="6665">
                  <c:v>3.0786260811561106</c:v>
                </c:pt>
                <c:pt idx="6666">
                  <c:v>3.036713538217684</c:v>
                </c:pt>
                <c:pt idx="6667">
                  <c:v>2.9927776317620092</c:v>
                </c:pt>
                <c:pt idx="6668">
                  <c:v>2.9468549825007329</c:v>
                </c:pt>
                <c:pt idx="6669">
                  <c:v>2.8989927661868777</c:v>
                </c:pt>
                <c:pt idx="6670">
                  <c:v>2.8492327153114778</c:v>
                </c:pt>
                <c:pt idx="6671">
                  <c:v>2.7976156842349678</c:v>
                </c:pt>
                <c:pt idx="6672">
                  <c:v>2.7441855000260573</c:v>
                </c:pt>
                <c:pt idx="6673">
                  <c:v>2.6889897698654752</c:v>
                </c:pt>
                <c:pt idx="6674">
                  <c:v>2.6320787456220693</c:v>
                </c:pt>
                <c:pt idx="6675">
                  <c:v>2.5735003721083154</c:v>
                </c:pt>
                <c:pt idx="6676">
                  <c:v>2.5133044412026169</c:v>
                </c:pt>
                <c:pt idx="6677">
                  <c:v>2.451543242226192</c:v>
                </c:pt>
                <c:pt idx="6678">
                  <c:v>2.3882669823568996</c:v>
                </c:pt>
                <c:pt idx="6679">
                  <c:v>2.3235266824119911</c:v>
                </c:pt>
                <c:pt idx="6680">
                  <c:v>2.2573730283151154</c:v>
                </c:pt>
                <c:pt idx="6681">
                  <c:v>2.1898631211603585</c:v>
                </c:pt>
                <c:pt idx="6682">
                  <c:v>2.1210486445678756</c:v>
                </c:pt>
                <c:pt idx="6683">
                  <c:v>2.0509840523598468</c:v>
                </c:pt>
                <c:pt idx="6684">
                  <c:v>1.9797311045135457</c:v>
                </c:pt>
                <c:pt idx="6685">
                  <c:v>1.9073417387459655</c:v>
                </c:pt>
                <c:pt idx="6686">
                  <c:v>1.8338736433087914</c:v>
                </c:pt>
                <c:pt idx="6687">
                  <c:v>1.759389147370273</c:v>
                </c:pt>
                <c:pt idx="6688">
                  <c:v>1.6839439884728336</c:v>
                </c:pt>
                <c:pt idx="6689">
                  <c:v>1.6075940619553921</c:v>
                </c:pt>
                <c:pt idx="6690">
                  <c:v>1.5303962390905699</c:v>
                </c:pt>
                <c:pt idx="6691">
                  <c:v>1.4524138852474249</c:v>
                </c:pt>
                <c:pt idx="6692">
                  <c:v>1.3737015467818428</c:v>
                </c:pt>
                <c:pt idx="6693">
                  <c:v>1.2943207364784122</c:v>
                </c:pt>
                <c:pt idx="6694">
                  <c:v>1.2143372771861654</c:v>
                </c:pt>
                <c:pt idx="6695">
                  <c:v>1.1338064141567867</c:v>
                </c:pt>
                <c:pt idx="6696">
                  <c:v>1.0527886246636662</c:v>
                </c:pt>
                <c:pt idx="6697">
                  <c:v>0.97134522565970005</c:v>
                </c:pt>
                <c:pt idx="6698">
                  <c:v>0.88953494561312796</c:v>
                </c:pt>
                <c:pt idx="6699">
                  <c:v>0.80741517202174817</c:v>
                </c:pt>
                <c:pt idx="6700">
                  <c:v>0.72504706930896134</c:v>
                </c:pt>
                <c:pt idx="6701">
                  <c:v>0.64249159767241604</c:v>
                </c:pt>
                <c:pt idx="6702">
                  <c:v>0.55980750094136744</c:v>
                </c:pt>
                <c:pt idx="6703">
                  <c:v>0.47705255546717951</c:v>
                </c:pt>
                <c:pt idx="6704">
                  <c:v>0.39428860967438695</c:v>
                </c:pt>
                <c:pt idx="6705">
                  <c:v>0.31157747165440786</c:v>
                </c:pt>
                <c:pt idx="6706">
                  <c:v>0.22897874091379253</c:v>
                </c:pt>
                <c:pt idx="6707">
                  <c:v>0.14654939860284624</c:v>
                </c:pt>
                <c:pt idx="6708">
                  <c:v>6.4343795087302577E-2</c:v>
                </c:pt>
                <c:pt idx="6709">
                  <c:v>-1.758455054025403E-2</c:v>
                </c:pt>
                <c:pt idx="6710">
                  <c:v>-9.9177538035027712E-2</c:v>
                </c:pt>
                <c:pt idx="6711">
                  <c:v>-0.18037641402872351</c:v>
                </c:pt>
                <c:pt idx="6712">
                  <c:v>-0.26112543159853741</c:v>
                </c:pt>
                <c:pt idx="6713">
                  <c:v>-0.34137399607715441</c:v>
                </c:pt>
                <c:pt idx="6714">
                  <c:v>-0.42106352218127457</c:v>
                </c:pt>
                <c:pt idx="6715">
                  <c:v>-0.5001403879204307</c:v>
                </c:pt>
                <c:pt idx="6716">
                  <c:v>-0.57855255339940737</c:v>
                </c:pt>
                <c:pt idx="6717">
                  <c:v>-0.65624814751562432</c:v>
                </c:pt>
                <c:pt idx="6718">
                  <c:v>-0.73317640272558859</c:v>
                </c:pt>
                <c:pt idx="6719">
                  <c:v>-0.8092865446971047</c:v>
                </c:pt>
                <c:pt idx="6720">
                  <c:v>-0.88452908772271543</c:v>
                </c:pt>
                <c:pt idx="6721">
                  <c:v>-0.95885618123031979</c:v>
                </c:pt>
                <c:pt idx="6722">
                  <c:v>-1.0322203980671694</c:v>
                </c:pt>
                <c:pt idx="6723">
                  <c:v>-1.1045745789406323</c:v>
                </c:pt>
                <c:pt idx="6724">
                  <c:v>-1.1758731045676796</c:v>
                </c:pt>
                <c:pt idx="6725">
                  <c:v>-1.2460719659480781</c:v>
                </c:pt>
                <c:pt idx="6726">
                  <c:v>-1.3151273728084525</c:v>
                </c:pt>
                <c:pt idx="6727">
                  <c:v>-1.3829967455985175</c:v>
                </c:pt>
                <c:pt idx="6728">
                  <c:v>-1.449637786903669</c:v>
                </c:pt>
                <c:pt idx="6729">
                  <c:v>-1.5150094590241461</c:v>
                </c:pt>
                <c:pt idx="6730">
                  <c:v>-1.5790773626271841</c:v>
                </c:pt>
                <c:pt idx="6731">
                  <c:v>-1.6417996943150746</c:v>
                </c:pt>
                <c:pt idx="6732">
                  <c:v>-1.7031388482863952</c:v>
                </c:pt>
                <c:pt idx="6733">
                  <c:v>-1.7630616131652039</c:v>
                </c:pt>
                <c:pt idx="6734">
                  <c:v>-1.8215362461619284</c:v>
                </c:pt>
                <c:pt idx="6735">
                  <c:v>-1.8785272743057011</c:v>
                </c:pt>
                <c:pt idx="6736">
                  <c:v>-1.9339996257727146</c:v>
                </c:pt>
                <c:pt idx="6737">
                  <c:v>-1.9879209518178635</c:v>
                </c:pt>
                <c:pt idx="6738">
                  <c:v>-2.0402622731029099</c:v>
                </c:pt>
                <c:pt idx="6739">
                  <c:v>-2.0909982596657053</c:v>
                </c:pt>
                <c:pt idx="6740">
                  <c:v>-2.1401056847445106</c:v>
                </c:pt>
                <c:pt idx="6741">
                  <c:v>-2.1875582174388106</c:v>
                </c:pt>
                <c:pt idx="6742">
                  <c:v>-2.2333304867376271</c:v>
                </c:pt>
                <c:pt idx="6743">
                  <c:v>-2.2774002971894962</c:v>
                </c:pt>
                <c:pt idx="6744">
                  <c:v>-2.3197476475286325</c:v>
                </c:pt>
                <c:pt idx="6745">
                  <c:v>-2.3603499693533712</c:v>
                </c:pt>
                <c:pt idx="6746">
                  <c:v>-2.3991864847676538</c:v>
                </c:pt>
                <c:pt idx="6747">
                  <c:v>-2.4362405563785487</c:v>
                </c:pt>
                <c:pt idx="6748">
                  <c:v>-2.4714971929923202</c:v>
                </c:pt>
                <c:pt idx="6749">
                  <c:v>-2.5049362541174851</c:v>
                </c:pt>
                <c:pt idx="6750">
                  <c:v>-2.5365494504235886</c:v>
                </c:pt>
                <c:pt idx="6751">
                  <c:v>-2.5663282430242722</c:v>
                </c:pt>
                <c:pt idx="6752">
                  <c:v>-2.5942573705870378</c:v>
                </c:pt>
                <c:pt idx="6753">
                  <c:v>-2.6203317957649701</c:v>
                </c:pt>
                <c:pt idx="6754">
                  <c:v>-2.6445428193654776</c:v>
                </c:pt>
                <c:pt idx="6755">
                  <c:v>-2.6668815434896738</c:v>
                </c:pt>
                <c:pt idx="6756">
                  <c:v>-2.6873393495143505</c:v>
                </c:pt>
                <c:pt idx="6757">
                  <c:v>-2.7059163862999478</c:v>
                </c:pt>
                <c:pt idx="6758">
                  <c:v>-2.7226117990932108</c:v>
                </c:pt>
                <c:pt idx="6759">
                  <c:v>-2.7374191481410648</c:v>
                </c:pt>
                <c:pt idx="6760">
                  <c:v>-2.7503436670956867</c:v>
                </c:pt>
                <c:pt idx="6761">
                  <c:v>-2.7613869342516657</c:v>
                </c:pt>
                <c:pt idx="6762">
                  <c:v>-2.7705482766172631</c:v>
                </c:pt>
                <c:pt idx="6763">
                  <c:v>-2.7778347870508591</c:v>
                </c:pt>
                <c:pt idx="6764">
                  <c:v>-2.7832498941045465</c:v>
                </c:pt>
                <c:pt idx="6765">
                  <c:v>-2.7867987128334772</c:v>
                </c:pt>
                <c:pt idx="6766">
                  <c:v>-2.7884872249264965</c:v>
                </c:pt>
                <c:pt idx="6767">
                  <c:v>-2.788325735130091</c:v>
                </c:pt>
                <c:pt idx="6768">
                  <c:v>-2.7863247579985546</c:v>
                </c:pt>
                <c:pt idx="6769">
                  <c:v>-2.7824945704790052</c:v>
                </c:pt>
                <c:pt idx="6770">
                  <c:v>-2.7768500877282389</c:v>
                </c:pt>
                <c:pt idx="6771">
                  <c:v>-2.7694067868492964</c:v>
                </c:pt>
                <c:pt idx="6772">
                  <c:v>-2.7601787338731132</c:v>
                </c:pt>
                <c:pt idx="6773">
                  <c:v>-2.7491784752670072</c:v>
                </c:pt>
                <c:pt idx="6774">
                  <c:v>-2.7364203831882565</c:v>
                </c:pt>
                <c:pt idx="6775">
                  <c:v>-2.7219281304498284</c:v>
                </c:pt>
                <c:pt idx="6776">
                  <c:v>-2.7057181446875589</c:v>
                </c:pt>
                <c:pt idx="6777">
                  <c:v>-2.6878089190676917</c:v>
                </c:pt>
                <c:pt idx="6778">
                  <c:v>-2.6682221579133927</c:v>
                </c:pt>
                <c:pt idx="6779">
                  <c:v>-2.6469834108573158</c:v>
                </c:pt>
                <c:pt idx="6780">
                  <c:v>-2.6241109198251671</c:v>
                </c:pt>
                <c:pt idx="6781">
                  <c:v>-2.5996305192974112</c:v>
                </c:pt>
                <c:pt idx="6782">
                  <c:v>-2.5735679453093172</c:v>
                </c:pt>
                <c:pt idx="6783">
                  <c:v>-2.5459515535595432</c:v>
                </c:pt>
                <c:pt idx="6784">
                  <c:v>-2.5168029070595295</c:v>
                </c:pt>
                <c:pt idx="6785">
                  <c:v>-2.4861519328483834</c:v>
                </c:pt>
                <c:pt idx="6786">
                  <c:v>-2.4540278159451825</c:v>
                </c:pt>
                <c:pt idx="6787">
                  <c:v>-2.4204582463805435</c:v>
                </c:pt>
                <c:pt idx="6788">
                  <c:v>-2.3854692685331251</c:v>
                </c:pt>
                <c:pt idx="6789">
                  <c:v>-2.3490969195476956</c:v>
                </c:pt>
                <c:pt idx="6790">
                  <c:v>-2.3113712423729051</c:v>
                </c:pt>
                <c:pt idx="6791">
                  <c:v>-2.2723208627796181</c:v>
                </c:pt>
                <c:pt idx="6792">
                  <c:v>-2.2319768526200301</c:v>
                </c:pt>
                <c:pt idx="6793">
                  <c:v>-2.190373550172775</c:v>
                </c:pt>
                <c:pt idx="6794">
                  <c:v>-2.1475474381679538</c:v>
                </c:pt>
                <c:pt idx="6795">
                  <c:v>-2.1035322059859696</c:v>
                </c:pt>
                <c:pt idx="6796">
                  <c:v>-2.0583629182030374</c:v>
                </c:pt>
                <c:pt idx="6797">
                  <c:v>-2.0120766798567389</c:v>
                </c:pt>
                <c:pt idx="6798">
                  <c:v>-1.9647080721989509</c:v>
                </c:pt>
                <c:pt idx="6799">
                  <c:v>-1.9162920642527446</c:v>
                </c:pt>
                <c:pt idx="6800">
                  <c:v>-1.8668628804723011</c:v>
                </c:pt>
                <c:pt idx="6801">
                  <c:v>-1.8164607674026654</c:v>
                </c:pt>
                <c:pt idx="6802">
                  <c:v>-1.7651201780170798</c:v>
                </c:pt>
                <c:pt idx="6803">
                  <c:v>-1.7128779767433295</c:v>
                </c:pt>
                <c:pt idx="6804">
                  <c:v>-1.6597779931186747</c:v>
                </c:pt>
                <c:pt idx="6805">
                  <c:v>-1.6058539114098955</c:v>
                </c:pt>
                <c:pt idx="6806">
                  <c:v>-1.551144861759012</c:v>
                </c:pt>
                <c:pt idx="6807">
                  <c:v>-1.495694329213026</c:v>
                </c:pt>
                <c:pt idx="6808">
                  <c:v>-1.4395389401074556</c:v>
                </c:pt>
                <c:pt idx="6809">
                  <c:v>-1.3827152306739652</c:v>
                </c:pt>
                <c:pt idx="6810">
                  <c:v>-1.3252604846028451</c:v>
                </c:pt>
                <c:pt idx="6811">
                  <c:v>-1.2672182708513333</c:v>
                </c:pt>
                <c:pt idx="6812">
                  <c:v>-1.2086231503806542</c:v>
                </c:pt>
                <c:pt idx="6813">
                  <c:v>-1.1495164816252794</c:v>
                </c:pt>
                <c:pt idx="6814">
                  <c:v>-1.0899437843168143</c:v>
                </c:pt>
                <c:pt idx="6815">
                  <c:v>-1.0299398721511319</c:v>
                </c:pt>
                <c:pt idx="6816">
                  <c:v>-0.96954468285655415</c:v>
                </c:pt>
                <c:pt idx="6817">
                  <c:v>-0.90879890640049843</c:v>
                </c:pt>
                <c:pt idx="6818">
                  <c:v>-0.84774057745350695</c:v>
                </c:pt>
                <c:pt idx="6819">
                  <c:v>-0.78640634359015105</c:v>
                </c:pt>
                <c:pt idx="6820">
                  <c:v>-0.7248366039098515</c:v>
                </c:pt>
                <c:pt idx="6821">
                  <c:v>-0.6630715486273987</c:v>
                </c:pt>
                <c:pt idx="6822">
                  <c:v>-0.60114916766878046</c:v>
                </c:pt>
                <c:pt idx="6823">
                  <c:v>-0.53910652027593342</c:v>
                </c:pt>
                <c:pt idx="6824">
                  <c:v>-0.47698479522728704</c:v>
                </c:pt>
                <c:pt idx="6825">
                  <c:v>-0.41482521903522529</c:v>
                </c:pt>
                <c:pt idx="6826">
                  <c:v>-0.3526669082123739</c:v>
                </c:pt>
                <c:pt idx="6827">
                  <c:v>-0.2905464799116621</c:v>
                </c:pt>
                <c:pt idx="6828">
                  <c:v>-0.22849805978247445</c:v>
                </c:pt>
                <c:pt idx="6829">
                  <c:v>-0.16655510161985379</c:v>
                </c:pt>
                <c:pt idx="6830">
                  <c:v>-0.10475581976027777</c:v>
                </c:pt>
                <c:pt idx="6831">
                  <c:v>-4.3139280836591222E-2</c:v>
                </c:pt>
                <c:pt idx="6832">
                  <c:v>1.8258236213919827E-2</c:v>
                </c:pt>
                <c:pt idx="6833">
                  <c:v>7.9405366608735956E-2</c:v>
                </c:pt>
                <c:pt idx="6834">
                  <c:v>0.14026249774286051</c:v>
                </c:pt>
                <c:pt idx="6835">
                  <c:v>0.20079470425648369</c:v>
                </c:pt>
                <c:pt idx="6836">
                  <c:v>0.26096834827880805</c:v>
                </c:pt>
                <c:pt idx="6837">
                  <c:v>0.32074964786885646</c:v>
                </c:pt>
                <c:pt idx="6838">
                  <c:v>0.38010559384419035</c:v>
                </c:pt>
                <c:pt idx="6839">
                  <c:v>0.4390028218332041</c:v>
                </c:pt>
                <c:pt idx="6840">
                  <c:v>0.49740889044319969</c:v>
                </c:pt>
                <c:pt idx="6841">
                  <c:v>0.55529261089739812</c:v>
                </c:pt>
                <c:pt idx="6842">
                  <c:v>0.61262281883392866</c:v>
                </c:pt>
                <c:pt idx="6843">
                  <c:v>0.66936820266649943</c:v>
                </c:pt>
                <c:pt idx="6844">
                  <c:v>0.72549856007434799</c:v>
                </c:pt>
                <c:pt idx="6845">
                  <c:v>0.78098485305220489</c:v>
                </c:pt>
                <c:pt idx="6846">
                  <c:v>0.8357978015822235</c:v>
                </c:pt>
                <c:pt idx="6847">
                  <c:v>0.88990886132409086</c:v>
                </c:pt>
                <c:pt idx="6848">
                  <c:v>0.94328928120119404</c:v>
                </c:pt>
                <c:pt idx="6849">
                  <c:v>0.99591106764691117</c:v>
                </c:pt>
                <c:pt idx="6850">
                  <c:v>1.0477523504305872</c:v>
                </c:pt>
                <c:pt idx="6851">
                  <c:v>1.0987833279185242</c:v>
                </c:pt>
                <c:pt idx="6852">
                  <c:v>1.1489778569597273</c:v>
                </c:pt>
                <c:pt idx="6853">
                  <c:v>1.1983136384820321</c:v>
                </c:pt>
                <c:pt idx="6854">
                  <c:v>1.2467692809742752</c:v>
                </c:pt>
                <c:pt idx="6855">
                  <c:v>1.2943190916039</c:v>
                </c:pt>
                <c:pt idx="6856">
                  <c:v>1.3409371980048737</c:v>
                </c:pt>
                <c:pt idx="6857">
                  <c:v>1.3865998612524426</c:v>
                </c:pt>
                <c:pt idx="6858">
                  <c:v>1.4312861138265285</c:v>
                </c:pt>
                <c:pt idx="6859">
                  <c:v>1.4749780318164127</c:v>
                </c:pt>
                <c:pt idx="6860">
                  <c:v>1.5176591815887444</c:v>
                </c:pt>
                <c:pt idx="6861">
                  <c:v>1.5593094059062473</c:v>
                </c:pt>
                <c:pt idx="6862">
                  <c:v>1.5999088820353342</c:v>
                </c:pt>
                <c:pt idx="6863">
                  <c:v>1.6394403321220876</c:v>
                </c:pt>
                <c:pt idx="6864">
                  <c:v>1.6778880371558551</c:v>
                </c:pt>
                <c:pt idx="6865">
                  <c:v>1.7152330716216784</c:v>
                </c:pt>
                <c:pt idx="6866">
                  <c:v>1.7514576577553751</c:v>
                </c:pt>
                <c:pt idx="6867">
                  <c:v>1.7865475127979042</c:v>
                </c:pt>
                <c:pt idx="6868">
                  <c:v>1.8204893525936956</c:v>
                </c:pt>
                <c:pt idx="6869">
                  <c:v>1.8532640946433891</c:v>
                </c:pt>
                <c:pt idx="6870">
                  <c:v>1.8848638577608809</c:v>
                </c:pt>
                <c:pt idx="6871">
                  <c:v>1.91527986120376</c:v>
                </c:pt>
                <c:pt idx="6872">
                  <c:v>1.9444959522794236</c:v>
                </c:pt>
                <c:pt idx="6873">
                  <c:v>1.9725055539215333</c:v>
                </c:pt>
                <c:pt idx="6874">
                  <c:v>1.9992977806501877</c:v>
                </c:pt>
                <c:pt idx="6875">
                  <c:v>2.0248609041476917</c:v>
                </c:pt>
                <c:pt idx="6876">
                  <c:v>2.0491828343190606</c:v>
                </c:pt>
                <c:pt idx="6877">
                  <c:v>2.0722596112172451</c:v>
                </c:pt>
                <c:pt idx="6878">
                  <c:v>2.0940856382979702</c:v>
                </c:pt>
                <c:pt idx="6879">
                  <c:v>2.114649106015992</c:v>
                </c:pt>
                <c:pt idx="6880">
                  <c:v>2.1339492558377042</c:v>
                </c:pt>
                <c:pt idx="6881">
                  <c:v>2.1519810577048952</c:v>
                </c:pt>
                <c:pt idx="6882">
                  <c:v>2.1687366209454004</c:v>
                </c:pt>
                <c:pt idx="6883">
                  <c:v>2.1842152188546065</c:v>
                </c:pt>
                <c:pt idx="6884">
                  <c:v>2.1984118665821635</c:v>
                </c:pt>
                <c:pt idx="6885">
                  <c:v>2.2113226805739963</c:v>
                </c:pt>
                <c:pt idx="6886">
                  <c:v>2.2229440679166741</c:v>
                </c:pt>
                <c:pt idx="6887">
                  <c:v>2.2332761925464752</c:v>
                </c:pt>
                <c:pt idx="6888">
                  <c:v>2.2423188723461265</c:v>
                </c:pt>
                <c:pt idx="6889">
                  <c:v>2.2500711426272937</c:v>
                </c:pt>
                <c:pt idx="6890">
                  <c:v>2.2565361433847553</c:v>
                </c:pt>
                <c:pt idx="6891">
                  <c:v>2.2617170549984378</c:v>
                </c:pt>
                <c:pt idx="6892">
                  <c:v>2.2656151376966247</c:v>
                </c:pt>
                <c:pt idx="6893">
                  <c:v>2.2682296360492904</c:v>
                </c:pt>
                <c:pt idx="6894">
                  <c:v>2.2695611376967788</c:v>
                </c:pt>
                <c:pt idx="6895">
                  <c:v>2.2696190622671892</c:v>
                </c:pt>
                <c:pt idx="6896">
                  <c:v>2.2684051299576464</c:v>
                </c:pt>
                <c:pt idx="6897">
                  <c:v>2.2659226871038167</c:v>
                </c:pt>
                <c:pt idx="6898">
                  <c:v>2.2621778671012169</c:v>
                </c:pt>
                <c:pt idx="6899">
                  <c:v>2.2571802402700558</c:v>
                </c:pt>
                <c:pt idx="6900">
                  <c:v>2.2509316769525607</c:v>
                </c:pt>
                <c:pt idx="6901">
                  <c:v>2.2434412642738559</c:v>
                </c:pt>
                <c:pt idx="6902">
                  <c:v>2.2347176320098145</c:v>
                </c:pt>
                <c:pt idx="6903">
                  <c:v>2.2247716879151747</c:v>
                </c:pt>
                <c:pt idx="6904">
                  <c:v>2.2136072229268522</c:v>
                </c:pt>
                <c:pt idx="6905">
                  <c:v>2.2012360857494908</c:v>
                </c:pt>
                <c:pt idx="6906">
                  <c:v>2.1876690949771511</c:v>
                </c:pt>
                <c:pt idx="6907">
                  <c:v>2.1729153045748131</c:v>
                </c:pt>
                <c:pt idx="6908">
                  <c:v>2.1569818719266998</c:v>
                </c:pt>
                <c:pt idx="6909">
                  <c:v>2.1398857152094735</c:v>
                </c:pt>
                <c:pt idx="6910">
                  <c:v>2.1216375456092353</c:v>
                </c:pt>
                <c:pt idx="6911">
                  <c:v>2.1022464637239393</c:v>
                </c:pt>
                <c:pt idx="6912">
                  <c:v>2.0817238423923086</c:v>
                </c:pt>
                <c:pt idx="6913">
                  <c:v>2.0600841667743537</c:v>
                </c:pt>
                <c:pt idx="6914">
                  <c:v>2.0373439322581821</c:v>
                </c:pt>
                <c:pt idx="6915">
                  <c:v>2.0135167266666123</c:v>
                </c:pt>
                <c:pt idx="6916">
                  <c:v>1.9886174189168351</c:v>
                </c:pt>
                <c:pt idx="6917">
                  <c:v>1.9626628444859746</c:v>
                </c:pt>
                <c:pt idx="6918">
                  <c:v>1.9356672614301349</c:v>
                </c:pt>
                <c:pt idx="6919">
                  <c:v>1.9076452822528138</c:v>
                </c:pt>
                <c:pt idx="6920">
                  <c:v>1.8786107619016588</c:v>
                </c:pt>
                <c:pt idx="6921">
                  <c:v>1.8485835847701879</c:v>
                </c:pt>
                <c:pt idx="6922">
                  <c:v>1.8175778693617599</c:v>
                </c:pt>
                <c:pt idx="6923">
                  <c:v>1.7856101936064934</c:v>
                </c:pt>
                <c:pt idx="6924">
                  <c:v>1.7527041687518181</c:v>
                </c:pt>
                <c:pt idx="6925">
                  <c:v>1.7188733491411692</c:v>
                </c:pt>
                <c:pt idx="6926">
                  <c:v>1.6841368434229276</c:v>
                </c:pt>
                <c:pt idx="6927">
                  <c:v>1.6485182435267118</c:v>
                </c:pt>
                <c:pt idx="6928">
                  <c:v>1.612034430857862</c:v>
                </c:pt>
                <c:pt idx="6929">
                  <c:v>1.5747023645602281</c:v>
                </c:pt>
                <c:pt idx="6930">
                  <c:v>1.5365399385583998</c:v>
                </c:pt>
                <c:pt idx="6931">
                  <c:v>1.4975715386510209</c:v>
                </c:pt>
                <c:pt idx="6932">
                  <c:v>1.457812768319499</c:v>
                </c:pt>
                <c:pt idx="6933">
                  <c:v>1.4172862730354399</c:v>
                </c:pt>
                <c:pt idx="6934">
                  <c:v>1.3760191226717895</c:v>
                </c:pt>
                <c:pt idx="6935">
                  <c:v>1.3340279624867954</c:v>
                </c:pt>
                <c:pt idx="6936">
                  <c:v>1.2913348612213031</c:v>
                </c:pt>
                <c:pt idx="6937">
                  <c:v>1.247962957027996</c:v>
                </c:pt>
                <c:pt idx="6938">
                  <c:v>1.2039330673348396</c:v>
                </c:pt>
                <c:pt idx="6939">
                  <c:v>1.1592649741043128</c:v>
                </c:pt>
                <c:pt idx="6940">
                  <c:v>1.1139825791547853</c:v>
                </c:pt>
                <c:pt idx="6941">
                  <c:v>1.0681099600774724</c:v>
                </c:pt>
                <c:pt idx="6942">
                  <c:v>1.0216693947680395</c:v>
                </c:pt>
                <c:pt idx="6943">
                  <c:v>0.97468264656104697</c:v>
                </c:pt>
                <c:pt idx="6944">
                  <c:v>0.92717603955874139</c:v>
                </c:pt>
                <c:pt idx="6945">
                  <c:v>0.87917638150008504</c:v>
                </c:pt>
                <c:pt idx="6946">
                  <c:v>0.83070883024781328</c:v>
                </c:pt>
                <c:pt idx="6947">
                  <c:v>0.78179651818427265</c:v>
                </c:pt>
                <c:pt idx="6948">
                  <c:v>0.73246057334483994</c:v>
                </c:pt>
                <c:pt idx="6949">
                  <c:v>0.68272195185277851</c:v>
                </c:pt>
                <c:pt idx="6950">
                  <c:v>0.63260688259661235</c:v>
                </c:pt>
                <c:pt idx="6951">
                  <c:v>0.58214297075026</c:v>
                </c:pt>
                <c:pt idx="6952">
                  <c:v>0.53135556901868353</c:v>
                </c:pt>
                <c:pt idx="6953">
                  <c:v>0.480265661877608</c:v>
                </c:pt>
                <c:pt idx="6954">
                  <c:v>0.42890303770002214</c:v>
                </c:pt>
                <c:pt idx="6955">
                  <c:v>0.37729336327915797</c:v>
                </c:pt>
                <c:pt idx="6956">
                  <c:v>0.32546159260624075</c:v>
                </c:pt>
                <c:pt idx="6957">
                  <c:v>0.27343340687447687</c:v>
                </c:pt>
                <c:pt idx="6958">
                  <c:v>0.22123430550923959</c:v>
                </c:pt>
                <c:pt idx="6959">
                  <c:v>0.16889074138168494</c:v>
                </c:pt>
                <c:pt idx="6960">
                  <c:v>0.1164288493065572</c:v>
                </c:pt>
                <c:pt idx="6961">
                  <c:v>6.387412246423714E-2</c:v>
                </c:pt>
                <c:pt idx="6962">
                  <c:v>1.1252646048659666E-2</c:v>
                </c:pt>
                <c:pt idx="6963">
                  <c:v>-4.1408726264045313E-2</c:v>
                </c:pt>
                <c:pt idx="6964">
                  <c:v>-9.4083624598562468E-2</c:v>
                </c:pt>
                <c:pt idx="6965">
                  <c:v>-0.14674621434917409</c:v>
                </c:pt>
                <c:pt idx="6966">
                  <c:v>-0.19936978690026413</c:v>
                </c:pt>
                <c:pt idx="6967">
                  <c:v>-0.25192773499705085</c:v>
                </c:pt>
                <c:pt idx="6968">
                  <c:v>-0.30439260864632317</c:v>
                </c:pt>
                <c:pt idx="6969">
                  <c:v>-0.35673707831349599</c:v>
                </c:pt>
                <c:pt idx="6970">
                  <c:v>-0.40893930033519171</c:v>
                </c:pt>
                <c:pt idx="6971">
                  <c:v>-0.46096886240386309</c:v>
                </c:pt>
                <c:pt idx="6972">
                  <c:v>-0.51279837431302733</c:v>
                </c:pt>
                <c:pt idx="6973">
                  <c:v>-0.56440365504819201</c:v>
                </c:pt>
                <c:pt idx="6974">
                  <c:v>-0.61576079839674724</c:v>
                </c:pt>
                <c:pt idx="6975">
                  <c:v>-0.66684096682456284</c:v>
                </c:pt>
                <c:pt idx="6976">
                  <c:v>-0.71761451665051701</c:v>
                </c:pt>
                <c:pt idx="6977">
                  <c:v>-0.76805331503224894</c:v>
                </c:pt>
                <c:pt idx="6978">
                  <c:v>-0.81813138256071516</c:v>
                </c:pt>
                <c:pt idx="6979">
                  <c:v>-0.86782517071101484</c:v>
                </c:pt>
                <c:pt idx="6980">
                  <c:v>-0.91711201436614187</c:v>
                </c:pt>
                <c:pt idx="6981">
                  <c:v>-0.96596492439533688</c:v>
                </c:pt>
                <c:pt idx="6982">
                  <c:v>-1.0143566528180932</c:v>
                </c:pt>
                <c:pt idx="6983">
                  <c:v>-1.0622619108260176</c:v>
                </c:pt>
                <c:pt idx="6984">
                  <c:v>-1.1096563909743904</c:v>
                </c:pt>
                <c:pt idx="6985">
                  <c:v>-1.156512010635562</c:v>
                </c:pt>
                <c:pt idx="6986">
                  <c:v>-1.20280127561959</c:v>
                </c:pt>
                <c:pt idx="6987">
                  <c:v>-1.2484996373486519</c:v>
                </c:pt>
                <c:pt idx="6988">
                  <c:v>-1.2935830069203169</c:v>
                </c:pt>
                <c:pt idx="6989">
                  <c:v>-1.3380209691588971</c:v>
                </c:pt>
                <c:pt idx="6990">
                  <c:v>-1.3817937937940561</c:v>
                </c:pt>
                <c:pt idx="6991">
                  <c:v>-1.4248803466238802</c:v>
                </c:pt>
                <c:pt idx="6992">
                  <c:v>-1.4672516296523073</c:v>
                </c:pt>
                <c:pt idx="6993">
                  <c:v>-1.5088877416832887</c:v>
                </c:pt>
                <c:pt idx="6994">
                  <c:v>-1.549764007771339</c:v>
                </c:pt>
                <c:pt idx="6995">
                  <c:v>-1.5898544587472097</c:v>
                </c:pt>
                <c:pt idx="6996">
                  <c:v>-1.629132326673365</c:v>
                </c:pt>
                <c:pt idx="6997">
                  <c:v>-1.6675785515948192</c:v>
                </c:pt>
                <c:pt idx="6998">
                  <c:v>-1.7051720300353468</c:v>
                </c:pt>
                <c:pt idx="6999">
                  <c:v>-1.7418850542353739</c:v>
                </c:pt>
                <c:pt idx="7000">
                  <c:v>-1.7777005921905997</c:v>
                </c:pt>
                <c:pt idx="7001">
                  <c:v>-1.8125969815103724</c:v>
                </c:pt>
                <c:pt idx="7002">
                  <c:v>-1.8465493570746587</c:v>
                </c:pt>
                <c:pt idx="7003">
                  <c:v>-1.8795396926968699</c:v>
                </c:pt>
                <c:pt idx="7004">
                  <c:v>-1.9115453964097844</c:v>
                </c:pt>
                <c:pt idx="7005">
                  <c:v>-1.9425446876070089</c:v>
                </c:pt>
                <c:pt idx="7006">
                  <c:v>-1.9725158043694178</c:v>
                </c:pt>
                <c:pt idx="7007">
                  <c:v>-2.0014404879205911</c:v>
                </c:pt>
                <c:pt idx="7008">
                  <c:v>-2.0292998982162826</c:v>
                </c:pt>
                <c:pt idx="7009">
                  <c:v>-2.0560741961470308</c:v>
                </c:pt>
                <c:pt idx="7010">
                  <c:v>-2.0817474497213841</c:v>
                </c:pt>
                <c:pt idx="7011">
                  <c:v>-2.1063035888868029</c:v>
                </c:pt>
                <c:pt idx="7012">
                  <c:v>-2.1297244642822619</c:v>
                </c:pt>
                <c:pt idx="7013">
                  <c:v>-2.1519897711724831</c:v>
                </c:pt>
                <c:pt idx="7014">
                  <c:v>-2.1730804277493143</c:v>
                </c:pt>
                <c:pt idx="7015">
                  <c:v>-2.1929860837340822</c:v>
                </c:pt>
                <c:pt idx="7016">
                  <c:v>-2.2116886087363521</c:v>
                </c:pt>
                <c:pt idx="7017">
                  <c:v>-2.2291714376738927</c:v>
                </c:pt>
                <c:pt idx="7018">
                  <c:v>-2.2454207515971616</c:v>
                </c:pt>
                <c:pt idx="7019">
                  <c:v>-2.2604261474905751</c:v>
                </c:pt>
                <c:pt idx="7020">
                  <c:v>-2.2741695213192923</c:v>
                </c:pt>
                <c:pt idx="7021">
                  <c:v>-2.2866400047327775</c:v>
                </c:pt>
                <c:pt idx="7022">
                  <c:v>-2.2978263108486798</c:v>
                </c:pt>
                <c:pt idx="7023">
                  <c:v>-2.3077194894503807</c:v>
                </c:pt>
                <c:pt idx="7024">
                  <c:v>-2.3163035519933746</c:v>
                </c:pt>
                <c:pt idx="7025">
                  <c:v>-2.3235706659077406</c:v>
                </c:pt>
                <c:pt idx="7026">
                  <c:v>-2.3295120863309537</c:v>
                </c:pt>
                <c:pt idx="7027">
                  <c:v>-2.3341174410752448</c:v>
                </c:pt>
                <c:pt idx="7028">
                  <c:v>-2.3373746180170141</c:v>
                </c:pt>
                <c:pt idx="7029">
                  <c:v>-2.3392814416471293</c:v>
                </c:pt>
                <c:pt idx="7030">
                  <c:v>-2.3398297242820121</c:v>
                </c:pt>
                <c:pt idx="7031">
                  <c:v>-2.3390098812581566</c:v>
                </c:pt>
                <c:pt idx="7032">
                  <c:v>-2.3368148323324704</c:v>
                </c:pt>
                <c:pt idx="7033">
                  <c:v>-2.3332408600952625</c:v>
                </c:pt>
                <c:pt idx="7034">
                  <c:v>-2.3282865259520484</c:v>
                </c:pt>
                <c:pt idx="7035">
                  <c:v>-2.3219477701300617</c:v>
                </c:pt>
                <c:pt idx="7036">
                  <c:v>-2.3142221178448126</c:v>
                </c:pt>
                <c:pt idx="7037">
                  <c:v>-2.3051093819623576</c:v>
                </c:pt>
                <c:pt idx="7038">
                  <c:v>-2.2946071358875919</c:v>
                </c:pt>
                <c:pt idx="7039">
                  <c:v>-2.2827136619580863</c:v>
                </c:pt>
                <c:pt idx="7040">
                  <c:v>-2.2694268556056483</c:v>
                </c:pt>
                <c:pt idx="7041">
                  <c:v>-2.2547510281466288</c:v>
                </c:pt>
                <c:pt idx="7042">
                  <c:v>-2.2386851268423902</c:v>
                </c:pt>
                <c:pt idx="7043">
                  <c:v>-2.2212309752054731</c:v>
                </c:pt>
                <c:pt idx="7044">
                  <c:v>-2.2023978614573974</c:v>
                </c:pt>
                <c:pt idx="7045">
                  <c:v>-2.1821854624382055</c:v>
                </c:pt>
                <c:pt idx="7046">
                  <c:v>-2.1605994684959149</c:v>
                </c:pt>
                <c:pt idx="7047">
                  <c:v>-2.1376505256793776</c:v>
                </c:pt>
                <c:pt idx="7048">
                  <c:v>-2.1133430546726744</c:v>
                </c:pt>
                <c:pt idx="7049">
                  <c:v>-2.0876820513082559</c:v>
                </c:pt>
                <c:pt idx="7050">
                  <c:v>-2.0606739553582329</c:v>
                </c:pt>
                <c:pt idx="7051">
                  <c:v>-2.0323322188637465</c:v>
                </c:pt>
                <c:pt idx="7052">
                  <c:v>-2.0026620426557877</c:v>
                </c:pt>
                <c:pt idx="7053">
                  <c:v>-1.9716762108402714</c:v>
                </c:pt>
                <c:pt idx="7054">
                  <c:v>-1.9393924828424032</c:v>
                </c:pt>
                <c:pt idx="7055">
                  <c:v>-1.9058187534701709</c:v>
                </c:pt>
                <c:pt idx="7056">
                  <c:v>-1.8709689095281727</c:v>
                </c:pt>
                <c:pt idx="7057">
                  <c:v>-1.8348584836930484</c:v>
                </c:pt>
                <c:pt idx="7058">
                  <c:v>-1.7975012717437329</c:v>
                </c:pt>
                <c:pt idx="7059">
                  <c:v>-1.758910624602348</c:v>
                </c:pt>
                <c:pt idx="7060">
                  <c:v>-1.7191046098445673</c:v>
                </c:pt>
                <c:pt idx="7061">
                  <c:v>-1.6781020732073451</c:v>
                </c:pt>
                <c:pt idx="7062">
                  <c:v>-1.6359206681078273</c:v>
                </c:pt>
                <c:pt idx="7063">
                  <c:v>-1.592578145156569</c:v>
                </c:pt>
                <c:pt idx="7064">
                  <c:v>-1.5480974312526437</c:v>
                </c:pt>
                <c:pt idx="7065">
                  <c:v>-1.5025025556031699</c:v>
                </c:pt>
                <c:pt idx="7066">
                  <c:v>-1.455816518741649</c:v>
                </c:pt>
                <c:pt idx="7067">
                  <c:v>-1.4080609188340985</c:v>
                </c:pt>
                <c:pt idx="7068">
                  <c:v>-1.3592559740999013</c:v>
                </c:pt>
                <c:pt idx="7069">
                  <c:v>-1.3094223559100542</c:v>
                </c:pt>
                <c:pt idx="7070">
                  <c:v>-1.2585866335036919</c:v>
                </c:pt>
                <c:pt idx="7071">
                  <c:v>-1.2067773769233625</c:v>
                </c:pt>
                <c:pt idx="7072">
                  <c:v>-1.1540215270523599</c:v>
                </c:pt>
                <c:pt idx="7073">
                  <c:v>-1.10034227802429</c:v>
                </c:pt>
                <c:pt idx="7074">
                  <c:v>-1.0457722468999198</c:v>
                </c:pt>
                <c:pt idx="7075">
                  <c:v>-0.99034054512303094</c:v>
                </c:pt>
                <c:pt idx="7076">
                  <c:v>-0.93407618361764333</c:v>
                </c:pt>
                <c:pt idx="7077">
                  <c:v>-0.87700950850135839</c:v>
                </c:pt>
                <c:pt idx="7078">
                  <c:v>-0.81917128721970256</c:v>
                </c:pt>
                <c:pt idx="7079">
                  <c:v>-0.76059383826369709</c:v>
                </c:pt>
                <c:pt idx="7080">
                  <c:v>-0.70130975357698222</c:v>
                </c:pt>
                <c:pt idx="7081">
                  <c:v>-0.64135156829929996</c:v>
                </c:pt>
                <c:pt idx="7082">
                  <c:v>-0.58075298715422308</c:v>
                </c:pt>
                <c:pt idx="7083">
                  <c:v>-0.51954905308410582</c:v>
                </c:pt>
                <c:pt idx="7084">
                  <c:v>-0.45777488656757298</c:v>
                </c:pt>
                <c:pt idx="7085">
                  <c:v>-0.39546562519380113</c:v>
                </c:pt>
                <c:pt idx="7086">
                  <c:v>-0.33265782343762146</c:v>
                </c:pt>
                <c:pt idx="7087">
                  <c:v>-0.26938846724569498</c:v>
                </c:pt>
                <c:pt idx="7088">
                  <c:v>-0.20569590756471862</c:v>
                </c:pt>
                <c:pt idx="7089">
                  <c:v>-0.14161888605632164</c:v>
                </c:pt>
                <c:pt idx="7090">
                  <c:v>-7.7191158090004666E-2</c:v>
                </c:pt>
                <c:pt idx="7091">
                  <c:v>-1.245553517008508E-2</c:v>
                </c:pt>
                <c:pt idx="7092">
                  <c:v>5.2547718379943494E-2</c:v>
                </c:pt>
                <c:pt idx="7093">
                  <c:v>0.11778108554810068</c:v>
                </c:pt>
                <c:pt idx="7094">
                  <c:v>0.18320687573953431</c:v>
                </c:pt>
                <c:pt idx="7095">
                  <c:v>0.2487820325911316</c:v>
                </c:pt>
                <c:pt idx="7096">
                  <c:v>0.31446227351250539</c:v>
                </c:pt>
                <c:pt idx="7097">
                  <c:v>0.38020442145184369</c:v>
                </c:pt>
                <c:pt idx="7098">
                  <c:v>0.44596706266948294</c:v>
                </c:pt>
                <c:pt idx="7099">
                  <c:v>0.5117108397512149</c:v>
                </c:pt>
                <c:pt idx="7100">
                  <c:v>0.5773969200624931</c:v>
                </c:pt>
                <c:pt idx="7101">
                  <c:v>0.64298180460904752</c:v>
                </c:pt>
                <c:pt idx="7102">
                  <c:v>0.70842140981828761</c:v>
                </c:pt>
                <c:pt idx="7103">
                  <c:v>0.77367330249765787</c:v>
                </c:pt>
                <c:pt idx="7104">
                  <c:v>0.83869573926400787</c:v>
                </c:pt>
                <c:pt idx="7105">
                  <c:v>0.90344292751938626</c:v>
                </c:pt>
                <c:pt idx="7106">
                  <c:v>0.96786940686057044</c:v>
                </c:pt>
                <c:pt idx="7107">
                  <c:v>1.0319324242914178</c:v>
                </c:pt>
                <c:pt idx="7108">
                  <c:v>1.0955894665545798</c:v>
                </c:pt>
                <c:pt idx="7109">
                  <c:v>1.1587914926640541</c:v>
                </c:pt>
                <c:pt idx="7110">
                  <c:v>1.2214999637585851</c:v>
                </c:pt>
                <c:pt idx="7111">
                  <c:v>1.2836747731147953</c:v>
                </c:pt>
                <c:pt idx="7112">
                  <c:v>1.345267805291007</c:v>
                </c:pt>
                <c:pt idx="7113">
                  <c:v>1.4062399158649539</c:v>
                </c:pt>
                <c:pt idx="7114">
                  <c:v>1.4665470801459224</c:v>
                </c:pt>
                <c:pt idx="7115">
                  <c:v>1.5261438920609269</c:v>
                </c:pt>
                <c:pt idx="7116">
                  <c:v>1.5849840790500227</c:v>
                </c:pt>
                <c:pt idx="7117">
                  <c:v>1.6430290283170301</c:v>
                </c:pt>
                <c:pt idx="7118">
                  <c:v>1.7002380548660196</c:v>
                </c:pt>
                <c:pt idx="7119">
                  <c:v>1.7565638603005345</c:v>
                </c:pt>
                <c:pt idx="7120">
                  <c:v>1.8119698324250466</c:v>
                </c:pt>
                <c:pt idx="7121">
                  <c:v>1.866414758647883</c:v>
                </c:pt>
                <c:pt idx="7122">
                  <c:v>1.9198542731451864</c:v>
                </c:pt>
                <c:pt idx="7123">
                  <c:v>1.9722509179738261</c:v>
                </c:pt>
                <c:pt idx="7124">
                  <c:v>2.0235627577307573</c:v>
                </c:pt>
                <c:pt idx="7125">
                  <c:v>2.0737487759722106</c:v>
                </c:pt>
                <c:pt idx="7126">
                  <c:v>2.1227681017028956</c:v>
                </c:pt>
                <c:pt idx="7127">
                  <c:v>2.1705835128600732</c:v>
                </c:pt>
                <c:pt idx="7128">
                  <c:v>2.2171573707786831</c:v>
                </c:pt>
                <c:pt idx="7129">
                  <c:v>2.2624512210978329</c:v>
                </c:pt>
                <c:pt idx="7130">
                  <c:v>2.3064307184573933</c:v>
                </c:pt>
                <c:pt idx="7131">
                  <c:v>2.3490615996235626</c:v>
                </c:pt>
                <c:pt idx="7132">
                  <c:v>2.3903077603190725</c:v>
                </c:pt>
                <c:pt idx="7133">
                  <c:v>2.430131196990045</c:v>
                </c:pt>
                <c:pt idx="7134">
                  <c:v>2.4684954026772545</c:v>
                </c:pt>
                <c:pt idx="7135">
                  <c:v>2.5053728929084338</c:v>
                </c:pt>
                <c:pt idx="7136">
                  <c:v>2.5407287110495549</c:v>
                </c:pt>
                <c:pt idx="7137">
                  <c:v>2.5745297904031235</c:v>
                </c:pt>
                <c:pt idx="7138">
                  <c:v>2.6067461513806345</c:v>
                </c:pt>
                <c:pt idx="7139">
                  <c:v>2.6373515873046744</c:v>
                </c:pt>
                <c:pt idx="7140">
                  <c:v>2.6663125630940057</c:v>
                </c:pt>
                <c:pt idx="7141">
                  <c:v>2.6936031672272929</c:v>
                </c:pt>
                <c:pt idx="7142">
                  <c:v>2.7191974723938261</c:v>
                </c:pt>
                <c:pt idx="7143">
                  <c:v>2.7430723051500512</c:v>
                </c:pt>
                <c:pt idx="7144">
                  <c:v>2.765197884962693</c:v>
                </c:pt>
                <c:pt idx="7145">
                  <c:v>2.7855530321119479</c:v>
                </c:pt>
                <c:pt idx="7146">
                  <c:v>2.8041161125755494</c:v>
                </c:pt>
                <c:pt idx="7147">
                  <c:v>2.8208643356849645</c:v>
                </c:pt>
                <c:pt idx="7148">
                  <c:v>2.8357736537287423</c:v>
                </c:pt>
                <c:pt idx="7149">
                  <c:v>2.8488304502298258</c:v>
                </c:pt>
                <c:pt idx="7150">
                  <c:v>2.8600156023852863</c:v>
                </c:pt>
                <c:pt idx="7151">
                  <c:v>2.8693091069799856</c:v>
                </c:pt>
                <c:pt idx="7152">
                  <c:v>2.8766939919861398</c:v>
                </c:pt>
                <c:pt idx="7153">
                  <c:v>2.8821571846456142</c:v>
                </c:pt>
                <c:pt idx="7154">
                  <c:v>2.8856884365816744</c:v>
                </c:pt>
                <c:pt idx="7155">
                  <c:v>2.8872754323871663</c:v>
                </c:pt>
                <c:pt idx="7156">
                  <c:v>2.8869080038161137</c:v>
                </c:pt>
                <c:pt idx="7157">
                  <c:v>2.8845788399065975</c:v>
                </c:pt>
                <c:pt idx="7158">
                  <c:v>2.8802789667580755</c:v>
                </c:pt>
                <c:pt idx="7159">
                  <c:v>2.8740007022358651</c:v>
                </c:pt>
                <c:pt idx="7160">
                  <c:v>2.8657365658590259</c:v>
                </c:pt>
                <c:pt idx="7161">
                  <c:v>2.8554860867271512</c:v>
                </c:pt>
                <c:pt idx="7162">
                  <c:v>2.8432440281224465</c:v>
                </c:pt>
                <c:pt idx="7163">
                  <c:v>2.8290086317586489</c:v>
                </c:pt>
                <c:pt idx="7164">
                  <c:v>2.8127862095786376</c:v>
                </c:pt>
                <c:pt idx="7165">
                  <c:v>2.7945740703980144</c:v>
                </c:pt>
                <c:pt idx="7166">
                  <c:v>2.774376146920178</c:v>
                </c:pt>
                <c:pt idx="7167">
                  <c:v>2.7522019394447539</c:v>
                </c:pt>
                <c:pt idx="7168">
                  <c:v>2.7280553357057893</c:v>
                </c:pt>
                <c:pt idx="7169">
                  <c:v>2.7019414116767106</c:v>
                </c:pt>
                <c:pt idx="7170">
                  <c:v>2.6738673000411444</c:v>
                </c:pt>
                <c:pt idx="7171">
                  <c:v>2.6438477575902368</c:v>
                </c:pt>
                <c:pt idx="7172">
                  <c:v>2.6118899002007274</c:v>
                </c:pt>
                <c:pt idx="7173">
                  <c:v>2.5780090351688161</c:v>
                </c:pt>
                <c:pt idx="7174">
                  <c:v>2.5422260504968834</c:v>
                </c:pt>
                <c:pt idx="7175">
                  <c:v>2.5045525715959385</c:v>
                </c:pt>
                <c:pt idx="7176">
                  <c:v>2.4650068139388255</c:v>
                </c:pt>
                <c:pt idx="7177">
                  <c:v>2.423609232379234</c:v>
                </c:pt>
                <c:pt idx="7178">
                  <c:v>2.3803791332351367</c:v>
                </c:pt>
                <c:pt idx="7179">
                  <c:v>2.3353359605970385</c:v>
                </c:pt>
                <c:pt idx="7180">
                  <c:v>2.2885044515265922</c:v>
                </c:pt>
                <c:pt idx="7181">
                  <c:v>2.2399106906794888</c:v>
                </c:pt>
                <c:pt idx="7182">
                  <c:v>2.1895801323737327</c:v>
                </c:pt>
                <c:pt idx="7183">
                  <c:v>2.137538882094145</c:v>
                </c:pt>
                <c:pt idx="7184">
                  <c:v>2.083818767028728</c:v>
                </c:pt>
                <c:pt idx="7185">
                  <c:v>2.0284532529882418</c:v>
                </c:pt>
                <c:pt idx="7186">
                  <c:v>1.9714753037928947</c:v>
                </c:pt>
                <c:pt idx="7187">
                  <c:v>1.912916997424507</c:v>
                </c:pt>
                <c:pt idx="7188">
                  <c:v>1.8528095377818357</c:v>
                </c:pt>
                <c:pt idx="7189">
                  <c:v>1.7911850766124797</c:v>
                </c:pt>
                <c:pt idx="7190">
                  <c:v>1.7280821465733609</c:v>
                </c:pt>
                <c:pt idx="7191">
                  <c:v>1.6635417520323674</c:v>
                </c:pt>
                <c:pt idx="7192">
                  <c:v>1.5976037265067105</c:v>
                </c:pt>
                <c:pt idx="7193">
                  <c:v>1.5303046020207764</c:v>
                </c:pt>
                <c:pt idx="7194">
                  <c:v>1.4616907652918891</c:v>
                </c:pt>
                <c:pt idx="7195">
                  <c:v>1.3918055152693234</c:v>
                </c:pt>
                <c:pt idx="7196">
                  <c:v>1.3206924539029101</c:v>
                </c:pt>
                <c:pt idx="7197">
                  <c:v>1.2483969071305481</c:v>
                </c:pt>
                <c:pt idx="7198">
                  <c:v>1.1749649959043094</c:v>
                </c:pt>
                <c:pt idx="7199">
                  <c:v>1.100444750432567</c:v>
                </c:pt>
                <c:pt idx="7200">
                  <c:v>1.0248848167603162</c:v>
                </c:pt>
                <c:pt idx="7201">
                  <c:v>0.9483341103498234</c:v>
                </c:pt>
                <c:pt idx="7202">
                  <c:v>0.87084302598662933</c:v>
                </c:pt>
                <c:pt idx="7203">
                  <c:v>0.79246358962961305</c:v>
                </c:pt>
                <c:pt idx="7204">
                  <c:v>0.71324818065789786</c:v>
                </c:pt>
                <c:pt idx="7205">
                  <c:v>0.63324945410589195</c:v>
                </c:pt>
                <c:pt idx="7206">
                  <c:v>0.5525217228474224</c:v>
                </c:pt>
                <c:pt idx="7207">
                  <c:v>0.4711199543578079</c:v>
                </c:pt>
                <c:pt idx="7208">
                  <c:v>0.38910068620170457</c:v>
                </c:pt>
                <c:pt idx="7209">
                  <c:v>0.30652103351032151</c:v>
                </c:pt>
                <c:pt idx="7210">
                  <c:v>0.22343329355699978</c:v>
                </c:pt>
                <c:pt idx="7211">
                  <c:v>0.13989896960608336</c:v>
                </c:pt>
                <c:pt idx="7212">
                  <c:v>5.5977148876715954E-2</c:v>
                </c:pt>
                <c:pt idx="7213">
                  <c:v>-2.8275716431953202E-2</c:v>
                </c:pt>
                <c:pt idx="7214">
                  <c:v>-0.11280290719513714</c:v>
                </c:pt>
                <c:pt idx="7215">
                  <c:v>-0.19754226421163457</c:v>
                </c:pt>
                <c:pt idx="7216">
                  <c:v>-0.28243034684610663</c:v>
                </c:pt>
                <c:pt idx="7217">
                  <c:v>-0.36740478394383641</c:v>
                </c:pt>
                <c:pt idx="7218">
                  <c:v>-0.45240495078173115</c:v>
                </c:pt>
                <c:pt idx="7219">
                  <c:v>-0.5373722812683368</c:v>
                </c:pt>
                <c:pt idx="7220">
                  <c:v>-0.62224875557502735</c:v>
                </c:pt>
                <c:pt idx="7221">
                  <c:v>-0.70697172814447351</c:v>
                </c:pt>
                <c:pt idx="7222">
                  <c:v>-0.79147802857200944</c:v>
                </c:pt>
                <c:pt idx="7223">
                  <c:v>-0.87570621559670025</c:v>
                </c:pt>
                <c:pt idx="7224">
                  <c:v>-0.95959563547732707</c:v>
                </c:pt>
                <c:pt idx="7225">
                  <c:v>-1.0430817018098899</c:v>
                </c:pt>
                <c:pt idx="7226">
                  <c:v>-1.1261002956549939</c:v>
                </c:pt>
                <c:pt idx="7227">
                  <c:v>-1.2085901593257735</c:v>
                </c:pt>
                <c:pt idx="7228">
                  <c:v>-1.2904904471342138</c:v>
                </c:pt>
                <c:pt idx="7229">
                  <c:v>-1.3717339761590897</c:v>
                </c:pt>
                <c:pt idx="7230">
                  <c:v>-1.4522642741374738</c:v>
                </c:pt>
                <c:pt idx="7231">
                  <c:v>-1.5320235273007294</c:v>
                </c:pt>
                <c:pt idx="7232">
                  <c:v>-1.6109461571080739</c:v>
                </c:pt>
                <c:pt idx="7233">
                  <c:v>-1.6889758173237071</c:v>
                </c:pt>
                <c:pt idx="7234">
                  <c:v>-1.7660515598006952</c:v>
                </c:pt>
                <c:pt idx="7235">
                  <c:v>-1.8421113501541893</c:v>
                </c:pt>
                <c:pt idx="7236">
                  <c:v>-1.9170925991426082</c:v>
                </c:pt>
                <c:pt idx="7237">
                  <c:v>-1.9909407050866572</c:v>
                </c:pt>
                <c:pt idx="7238">
                  <c:v>-2.0635993377403761</c:v>
                </c:pt>
                <c:pt idx="7239">
                  <c:v>-2.1350059125758594</c:v>
                </c:pt>
                <c:pt idx="7240">
                  <c:v>-2.2051089055051705</c:v>
                </c:pt>
                <c:pt idx="7241">
                  <c:v>-2.2738525810248014</c:v>
                </c:pt>
                <c:pt idx="7242">
                  <c:v>-2.3411784537263447</c:v>
                </c:pt>
                <c:pt idx="7243">
                  <c:v>-2.4070353633483004</c:v>
                </c:pt>
                <c:pt idx="7244">
                  <c:v>-2.4713681029520984</c:v>
                </c:pt>
                <c:pt idx="7245">
                  <c:v>-2.5341228284224666</c:v>
                </c:pt>
                <c:pt idx="7246">
                  <c:v>-2.5952462975896493</c:v>
                </c:pt>
                <c:pt idx="7247">
                  <c:v>-2.6546893858858813</c:v>
                </c:pt>
                <c:pt idx="7248">
                  <c:v>-2.7124030325098718</c:v>
                </c:pt>
                <c:pt idx="7249">
                  <c:v>-2.7683378525488496</c:v>
                </c:pt>
                <c:pt idx="7250">
                  <c:v>-2.8224490723953668</c:v>
                </c:pt>
                <c:pt idx="7251">
                  <c:v>-2.8746925130872278</c:v>
                </c:pt>
                <c:pt idx="7252">
                  <c:v>-2.9250226768366487</c:v>
                </c:pt>
                <c:pt idx="7253">
                  <c:v>-2.9733926979706014</c:v>
                </c:pt>
                <c:pt idx="7254">
                  <c:v>-3.0197577474416706</c:v>
                </c:pt>
                <c:pt idx="7255">
                  <c:v>-3.0640825668171785</c:v>
                </c:pt>
                <c:pt idx="7256">
                  <c:v>-3.1063249811770501</c:v>
                </c:pt>
                <c:pt idx="7257">
                  <c:v>-3.1464452682008326</c:v>
                </c:pt>
                <c:pt idx="7258">
                  <c:v>-3.1844073617644342</c:v>
                </c:pt>
                <c:pt idx="7259">
                  <c:v>-3.2201795435957798</c:v>
                </c:pt>
                <c:pt idx="7260">
                  <c:v>-3.2537233472371923</c:v>
                </c:pt>
                <c:pt idx="7261">
                  <c:v>-3.2850085147049564</c:v>
                </c:pt>
                <c:pt idx="7262">
                  <c:v>-3.3140053612501679</c:v>
                </c:pt>
                <c:pt idx="7263">
                  <c:v>-3.3406875485356631</c:v>
                </c:pt>
                <c:pt idx="7264">
                  <c:v>-3.3650227266065613</c:v>
                </c:pt>
                <c:pt idx="7265">
                  <c:v>-3.3869877441252156</c:v>
                </c:pt>
                <c:pt idx="7266">
                  <c:v>-3.406559594989258</c:v>
                </c:pt>
                <c:pt idx="7267">
                  <c:v>-3.4237147171225599</c:v>
                </c:pt>
                <c:pt idx="7268">
                  <c:v>-3.4384288926131839</c:v>
                </c:pt>
                <c:pt idx="7269">
                  <c:v>-3.4506889359248523</c:v>
                </c:pt>
                <c:pt idx="7270">
                  <c:v>-3.4604767556705962</c:v>
                </c:pt>
                <c:pt idx="7271">
                  <c:v>-3.4677739792612621</c:v>
                </c:pt>
                <c:pt idx="7272">
                  <c:v>-3.472565862642008</c:v>
                </c:pt>
                <c:pt idx="7273">
                  <c:v>-3.4748421559159386</c:v>
                </c:pt>
                <c:pt idx="7274">
                  <c:v>-3.4745960254042343</c:v>
                </c:pt>
                <c:pt idx="7275">
                  <c:v>-3.4718191585930231</c:v>
                </c:pt>
                <c:pt idx="7276">
                  <c:v>-3.4665059740977853</c:v>
                </c:pt>
                <c:pt idx="7277">
                  <c:v>-3.4586543269777925</c:v>
                </c:pt>
                <c:pt idx="7278">
                  <c:v>-3.4482609831284736</c:v>
                </c:pt>
                <c:pt idx="7279">
                  <c:v>-3.4353245680303877</c:v>
                </c:pt>
                <c:pt idx="7280">
                  <c:v>-3.4198444701168467</c:v>
                </c:pt>
                <c:pt idx="7281">
                  <c:v>-3.4018276416227842</c:v>
                </c:pt>
                <c:pt idx="7282">
                  <c:v>-3.3812768155581763</c:v>
                </c:pt>
                <c:pt idx="7283">
                  <c:v>-3.3581987417857393</c:v>
                </c:pt>
                <c:pt idx="7284">
                  <c:v>-3.3326087701128553</c:v>
                </c:pt>
                <c:pt idx="7285">
                  <c:v>-3.3045137677040675</c:v>
                </c:pt>
                <c:pt idx="7286">
                  <c:v>-3.2739277363490902</c:v>
                </c:pt>
                <c:pt idx="7287">
                  <c:v>-3.2408707459178769</c:v>
                </c:pt>
                <c:pt idx="7288">
                  <c:v>-3.205357743450143</c:v>
                </c:pt>
                <c:pt idx="7289">
                  <c:v>-3.1674053427265485</c:v>
                </c:pt>
                <c:pt idx="7290">
                  <c:v>-3.127032681032623</c:v>
                </c:pt>
                <c:pt idx="7291">
                  <c:v>-3.0842669743877997</c:v>
                </c:pt>
                <c:pt idx="7292">
                  <c:v>-3.0391282399058435</c:v>
                </c:pt>
                <c:pt idx="7293">
                  <c:v>-2.9916451150749066</c:v>
                </c:pt>
                <c:pt idx="7294">
                  <c:v>-2.941852233567261</c:v>
                </c:pt>
                <c:pt idx="7295">
                  <c:v>-2.8897753680551941</c:v>
                </c:pt>
                <c:pt idx="7296">
                  <c:v>-2.8354472685821421</c:v>
                </c:pt>
                <c:pt idx="7297">
                  <c:v>-2.7789032972186751</c:v>
                </c:pt>
                <c:pt idx="7298">
                  <c:v>-2.7201780251164402</c:v>
                </c:pt>
                <c:pt idx="7299">
                  <c:v>-2.6593065034358481</c:v>
                </c:pt>
                <c:pt idx="7300">
                  <c:v>-2.5963294028285242</c:v>
                </c:pt>
                <c:pt idx="7301">
                  <c:v>-2.5312890520240856</c:v>
                </c:pt>
                <c:pt idx="7302">
                  <c:v>-2.4642274435586931</c:v>
                </c:pt>
                <c:pt idx="7303">
                  <c:v>-2.3951874986525636</c:v>
                </c:pt>
                <c:pt idx="7304">
                  <c:v>-2.3242181208487485</c:v>
                </c:pt>
                <c:pt idx="7305">
                  <c:v>-2.2513700957815725</c:v>
                </c:pt>
                <c:pt idx="7306">
                  <c:v>-2.176693933175823</c:v>
                </c:pt>
                <c:pt idx="7307">
                  <c:v>-2.1002394653926024</c:v>
                </c:pt>
                <c:pt idx="7308">
                  <c:v>-2.022055841376972</c:v>
                </c:pt>
                <c:pt idx="7309">
                  <c:v>-1.9421933305988186</c:v>
                </c:pt>
                <c:pt idx="7310">
                  <c:v>-1.8607087379571072</c:v>
                </c:pt>
                <c:pt idx="7311">
                  <c:v>-1.7776614762779246</c:v>
                </c:pt>
                <c:pt idx="7312">
                  <c:v>-1.6931099053205985</c:v>
                </c:pt>
                <c:pt idx="7313">
                  <c:v>-1.6071091825928878</c:v>
                </c:pt>
                <c:pt idx="7314">
                  <c:v>-1.5197244009021078</c:v>
                </c:pt>
                <c:pt idx="7315">
                  <c:v>-1.4310176271867252</c:v>
                </c:pt>
                <c:pt idx="7316">
                  <c:v>-1.3410512745226595</c:v>
                </c:pt>
                <c:pt idx="7317">
                  <c:v>-1.2498895043130358</c:v>
                </c:pt>
                <c:pt idx="7318">
                  <c:v>-1.1575972784995443</c:v>
                </c:pt>
                <c:pt idx="7319">
                  <c:v>-1.0642414549917121</c:v>
                </c:pt>
                <c:pt idx="7320">
                  <c:v>-0.96988947545477766</c:v>
                </c:pt>
                <c:pt idx="7321">
                  <c:v>-0.87460900013782206</c:v>
                </c:pt>
                <c:pt idx="7322">
                  <c:v>-0.77846909908474715</c:v>
                </c:pt>
                <c:pt idx="7323">
                  <c:v>-0.68154038536656636</c:v>
                </c:pt>
                <c:pt idx="7324">
                  <c:v>-0.58389371880536201</c:v>
                </c:pt>
                <c:pt idx="7325">
                  <c:v>-0.48560010980060625</c:v>
                </c:pt>
                <c:pt idx="7326">
                  <c:v>-0.38673208323657488</c:v>
                </c:pt>
                <c:pt idx="7327">
                  <c:v>-0.28736265711750625</c:v>
                </c:pt>
                <c:pt idx="7328">
                  <c:v>-0.18756624009767875</c:v>
                </c:pt>
                <c:pt idx="7329">
                  <c:v>-8.7417621186220415E-2</c:v>
                </c:pt>
                <c:pt idx="7330">
                  <c:v>1.3013443245153983E-2</c:v>
                </c:pt>
                <c:pt idx="7331">
                  <c:v>0.11364822296022341</c:v>
                </c:pt>
                <c:pt idx="7332">
                  <c:v>0.2144106530028855</c:v>
                </c:pt>
                <c:pt idx="7333">
                  <c:v>0.31522756952415648</c:v>
                </c:pt>
                <c:pt idx="7334">
                  <c:v>0.41602582441756497</c:v>
                </c:pt>
                <c:pt idx="7335">
                  <c:v>0.51672712845986957</c:v>
                </c:pt>
                <c:pt idx="7336">
                  <c:v>0.61725222594004903</c:v>
                </c:pt>
                <c:pt idx="7337">
                  <c:v>0.71752326124044874</c:v>
                </c:pt>
                <c:pt idx="7338">
                  <c:v>0.81746447111779652</c:v>
                </c:pt>
                <c:pt idx="7339">
                  <c:v>0.91700251188125981</c:v>
                </c:pt>
                <c:pt idx="7340">
                  <c:v>1.0160649616365662</c:v>
                </c:pt>
                <c:pt idx="7341">
                  <c:v>1.1145751625255724</c:v>
                </c:pt>
                <c:pt idx="7342">
                  <c:v>1.2124563354450131</c:v>
                </c:pt>
                <c:pt idx="7343">
                  <c:v>1.3096338474658513</c:v>
                </c:pt>
                <c:pt idx="7344">
                  <c:v>1.406034283216232</c:v>
                </c:pt>
                <c:pt idx="7345">
                  <c:v>1.5015807372715373</c:v>
                </c:pt>
                <c:pt idx="7346">
                  <c:v>1.596197226407339</c:v>
                </c:pt>
                <c:pt idx="7347">
                  <c:v>1.689811095054284</c:v>
                </c:pt>
                <c:pt idx="7348">
                  <c:v>1.7823505772409618</c:v>
                </c:pt>
                <c:pt idx="7349">
                  <c:v>1.8737380580774505</c:v>
                </c:pt>
                <c:pt idx="7350">
                  <c:v>1.9639071318703223</c:v>
                </c:pt>
                <c:pt idx="7351">
                  <c:v>2.0527905596807741</c:v>
                </c:pt>
                <c:pt idx="7352">
                  <c:v>2.1403138552687513</c:v>
                </c:pt>
                <c:pt idx="7353">
                  <c:v>2.2264122908606172</c:v>
                </c:pt>
                <c:pt idx="7354">
                  <c:v>2.3110170710947222</c:v>
                </c:pt>
                <c:pt idx="7355">
                  <c:v>2.3940588563196292</c:v>
                </c:pt>
                <c:pt idx="7356">
                  <c:v>2.4754683010563836</c:v>
                </c:pt>
                <c:pt idx="7357">
                  <c:v>2.5551846029475316</c:v>
                </c:pt>
                <c:pt idx="7358">
                  <c:v>2.6331457926010189</c:v>
                </c:pt>
                <c:pt idx="7359">
                  <c:v>2.7092842132847244</c:v>
                </c:pt>
                <c:pt idx="7360">
                  <c:v>2.7835438404902249</c:v>
                </c:pt>
                <c:pt idx="7361">
                  <c:v>2.8558650143460151</c:v>
                </c:pt>
                <c:pt idx="7362">
                  <c:v>2.9261859048204832</c:v>
                </c:pt>
                <c:pt idx="7363">
                  <c:v>2.9944525898855083</c:v>
                </c:pt>
                <c:pt idx="7364">
                  <c:v>3.060607686221267</c:v>
                </c:pt>
                <c:pt idx="7365">
                  <c:v>3.1245957606598393</c:v>
                </c:pt>
                <c:pt idx="7366">
                  <c:v>3.1863625706637144</c:v>
                </c:pt>
                <c:pt idx="7367">
                  <c:v>3.2458585807500646</c:v>
                </c:pt>
                <c:pt idx="7368">
                  <c:v>3.3030349088342756</c:v>
                </c:pt>
                <c:pt idx="7369">
                  <c:v>3.3578429379424088</c:v>
                </c:pt>
                <c:pt idx="7370">
                  <c:v>3.410239250630144</c:v>
                </c:pt>
                <c:pt idx="7371">
                  <c:v>3.4601816107380889</c:v>
                </c:pt>
                <c:pt idx="7372">
                  <c:v>3.5076270477511056</c:v>
                </c:pt>
                <c:pt idx="7373">
                  <c:v>3.5525318049863466</c:v>
                </c:pt>
                <c:pt idx="7374">
                  <c:v>3.5948547407718143</c:v>
                </c:pt>
                <c:pt idx="7375">
                  <c:v>3.6345648585273467</c:v>
                </c:pt>
                <c:pt idx="7376">
                  <c:v>3.671624815182073</c:v>
                </c:pt>
                <c:pt idx="7377">
                  <c:v>3.7060002852138805</c:v>
                </c:pt>
                <c:pt idx="7378">
                  <c:v>3.7376611586363597</c:v>
                </c:pt>
                <c:pt idx="7379">
                  <c:v>3.7665822264886608</c:v>
                </c:pt>
                <c:pt idx="7380">
                  <c:v>3.7927320780819263</c:v>
                </c:pt>
                <c:pt idx="7381">
                  <c:v>3.816088050400229</c:v>
                </c:pt>
                <c:pt idx="7382">
                  <c:v>3.8366285850671238</c:v>
                </c:pt>
                <c:pt idx="7383">
                  <c:v>3.8543359932008432</c:v>
                </c:pt>
                <c:pt idx="7384">
                  <c:v>3.8691870885441872</c:v>
                </c:pt>
                <c:pt idx="7385">
                  <c:v>3.8811683883487449</c:v>
                </c:pt>
                <c:pt idx="7386">
                  <c:v>3.8902670501419654</c:v>
                </c:pt>
                <c:pt idx="7387">
                  <c:v>3.8964701601765612</c:v>
                </c:pt>
                <c:pt idx="7388">
                  <c:v>3.8997646227472269</c:v>
                </c:pt>
                <c:pt idx="7389">
                  <c:v>3.9001488371118618</c:v>
                </c:pt>
                <c:pt idx="7390">
                  <c:v>3.8976167475176657</c:v>
                </c:pt>
                <c:pt idx="7391">
                  <c:v>3.8921624556564898</c:v>
                </c:pt>
                <c:pt idx="7392">
                  <c:v>3.8837841177750865</c:v>
                </c:pt>
                <c:pt idx="7393">
                  <c:v>3.8724847972520653</c:v>
                </c:pt>
                <c:pt idx="7394">
                  <c:v>3.8582713732041967</c:v>
                </c:pt>
                <c:pt idx="7395">
                  <c:v>3.8411496315857905</c:v>
                </c:pt>
                <c:pt idx="7396">
                  <c:v>3.8211284609260732</c:v>
                </c:pt>
                <c:pt idx="7397">
                  <c:v>3.7982205430512197</c:v>
                </c:pt>
                <c:pt idx="7398">
                  <c:v>3.7724378125339069</c:v>
                </c:pt>
                <c:pt idx="7399">
                  <c:v>3.7437943901637651</c:v>
                </c:pt>
                <c:pt idx="7400">
                  <c:v>3.7123054707166125</c:v>
                </c:pt>
                <c:pt idx="7401">
                  <c:v>3.6779941079002687</c:v>
                </c:pt>
                <c:pt idx="7402">
                  <c:v>3.6408794151366952</c:v>
                </c:pt>
                <c:pt idx="7403">
                  <c:v>3.6009847851761934</c:v>
                </c:pt>
                <c:pt idx="7404">
                  <c:v>3.5583424564702044</c:v>
                </c:pt>
                <c:pt idx="7405">
                  <c:v>3.5129764136259602</c:v>
                </c:pt>
                <c:pt idx="7406">
                  <c:v>3.4649179874946898</c:v>
                </c:pt>
                <c:pt idx="7407">
                  <c:v>3.4142047712426815</c:v>
                </c:pt>
                <c:pt idx="7408">
                  <c:v>3.360869411869293</c:v>
                </c:pt>
                <c:pt idx="7409">
                  <c:v>3.3049463820373712</c:v>
                </c:pt>
                <c:pt idx="7410">
                  <c:v>3.2464728189447474</c:v>
                </c:pt>
                <c:pt idx="7411">
                  <c:v>3.1854940615268248</c:v>
                </c:pt>
                <c:pt idx="7412">
                  <c:v>3.1220483546750226</c:v>
                </c:pt>
                <c:pt idx="7413">
                  <c:v>3.0561826502772997</c:v>
                </c:pt>
                <c:pt idx="7414">
                  <c:v>2.9879499647087453</c:v>
                </c:pt>
                <c:pt idx="7415">
                  <c:v>2.9173945032676198</c:v>
                </c:pt>
                <c:pt idx="7416">
                  <c:v>2.8445674801239949</c:v>
                </c:pt>
                <c:pt idx="7417">
                  <c:v>2.7695227345287066</c:v>
                </c:pt>
                <c:pt idx="7418">
                  <c:v>2.6923133094148235</c:v>
                </c:pt>
                <c:pt idx="7419">
                  <c:v>2.6129927038853267</c:v>
                </c:pt>
                <c:pt idx="7420">
                  <c:v>2.5316199942865034</c:v>
                </c:pt>
                <c:pt idx="7421">
                  <c:v>2.4482558544352853</c:v>
                </c:pt>
                <c:pt idx="7422">
                  <c:v>2.3629605430559271</c:v>
                </c:pt>
                <c:pt idx="7423">
                  <c:v>2.275795150451545</c:v>
                </c:pt>
                <c:pt idx="7424">
                  <c:v>2.1868266340411369</c:v>
                </c:pt>
                <c:pt idx="7425">
                  <c:v>2.0961237001483299</c:v>
                </c:pt>
                <c:pt idx="7426">
                  <c:v>2.0037546281609124</c:v>
                </c:pt>
                <c:pt idx="7427">
                  <c:v>1.9097868513947398</c:v>
                </c:pt>
                <c:pt idx="7428">
                  <c:v>1.8142869335348359</c:v>
                </c:pt>
                <c:pt idx="7429">
                  <c:v>1.7173223552627284</c:v>
                </c:pt>
                <c:pt idx="7430">
                  <c:v>1.6189669120567822</c:v>
                </c:pt>
                <c:pt idx="7431">
                  <c:v>1.5192967698133424</c:v>
                </c:pt>
                <c:pt idx="7432">
                  <c:v>1.4183867872203426</c:v>
                </c:pt>
                <c:pt idx="7433">
                  <c:v>1.3163083501990225</c:v>
                </c:pt>
                <c:pt idx="7434">
                  <c:v>1.2131424933595625</c:v>
                </c:pt>
                <c:pt idx="7435">
                  <c:v>1.1089669230282471</c:v>
                </c:pt>
                <c:pt idx="7436">
                  <c:v>1.0038593737584685</c:v>
                </c:pt>
                <c:pt idx="7437">
                  <c:v>0.89789899534829831</c:v>
                </c:pt>
                <c:pt idx="7438">
                  <c:v>0.7911653902178889</c:v>
                </c:pt>
                <c:pt idx="7439">
                  <c:v>0.6837396943585079</c:v>
                </c:pt>
                <c:pt idx="7440">
                  <c:v>0.57570325100731234</c:v>
                </c:pt>
                <c:pt idx="7441">
                  <c:v>0.46713723174369787</c:v>
                </c:pt>
                <c:pt idx="7442">
                  <c:v>0.35812381436411445</c:v>
                </c:pt>
                <c:pt idx="7443">
                  <c:v>0.24874630318549248</c:v>
                </c:pt>
                <c:pt idx="7444">
                  <c:v>0.13908782026208052</c:v>
                </c:pt>
                <c:pt idx="7445">
                  <c:v>2.9231197137125384E-2</c:v>
                </c:pt>
                <c:pt idx="7446">
                  <c:v>-8.0739672878621258E-2</c:v>
                </c:pt>
                <c:pt idx="7447">
                  <c:v>-0.19074086724445929</c:v>
                </c:pt>
                <c:pt idx="7448">
                  <c:v>-0.30068754736475495</c:v>
                </c:pt>
                <c:pt idx="7449">
                  <c:v>-0.41049497911117461</c:v>
                </c:pt>
                <c:pt idx="7450">
                  <c:v>-0.52008395555393649</c:v>
                </c:pt>
                <c:pt idx="7451">
                  <c:v>-0.62936679970131937</c:v>
                </c:pt>
                <c:pt idx="7452">
                  <c:v>-0.73825901237907932</c:v>
                </c:pt>
                <c:pt idx="7453">
                  <c:v>-0.84667951627719484</c:v>
                </c:pt>
                <c:pt idx="7454">
                  <c:v>-0.95454777828165249</c:v>
                </c:pt>
                <c:pt idx="7455">
                  <c:v>-1.061778659781069</c:v>
                </c:pt>
                <c:pt idx="7456">
                  <c:v>-1.1682865979242216</c:v>
                </c:pt>
                <c:pt idx="7457">
                  <c:v>-1.2739879782851617</c:v>
                </c:pt>
                <c:pt idx="7458">
                  <c:v>-1.3788018326790159</c:v>
                </c:pt>
                <c:pt idx="7459">
                  <c:v>-1.4826501713193994</c:v>
                </c:pt>
                <c:pt idx="7460">
                  <c:v>-1.5854564894818246</c:v>
                </c:pt>
                <c:pt idx="7461">
                  <c:v>-1.6871406135989029</c:v>
                </c:pt>
                <c:pt idx="7462">
                  <c:v>-1.7876228192663906</c:v>
                </c:pt>
                <c:pt idx="7463">
                  <c:v>-1.8868261013797307</c:v>
                </c:pt>
                <c:pt idx="7464">
                  <c:v>-1.9846752476604759</c:v>
                </c:pt>
                <c:pt idx="7465">
                  <c:v>-2.0810921326146228</c:v>
                </c:pt>
                <c:pt idx="7466">
                  <c:v>-2.1760001307776893</c:v>
                </c:pt>
                <c:pt idx="7467">
                  <c:v>-2.2693265225840316</c:v>
                </c:pt>
                <c:pt idx="7468">
                  <c:v>-2.3610000561468549</c:v>
                </c:pt>
                <c:pt idx="7469">
                  <c:v>-2.4509442080017627</c:v>
                </c:pt>
                <c:pt idx="7470">
                  <c:v>-2.5390942399057965</c:v>
                </c:pt>
                <c:pt idx="7471">
                  <c:v>-2.6253851545046629</c:v>
                </c:pt>
                <c:pt idx="7472">
                  <c:v>-2.7097452788139562</c:v>
                </c:pt>
                <c:pt idx="7473">
                  <c:v>-2.7921132669536775</c:v>
                </c:pt>
                <c:pt idx="7474">
                  <c:v>-2.8724242704944363</c:v>
                </c:pt>
                <c:pt idx="7475">
                  <c:v>-2.9506134575935148</c:v>
                </c:pt>
                <c:pt idx="7476">
                  <c:v>-3.0266165467365065</c:v>
                </c:pt>
                <c:pt idx="7477">
                  <c:v>-3.1003783504124787</c:v>
                </c:pt>
                <c:pt idx="7478">
                  <c:v>-3.1718430591359312</c:v>
                </c:pt>
                <c:pt idx="7479">
                  <c:v>-3.2409497147775586</c:v>
                </c:pt>
                <c:pt idx="7480">
                  <c:v>-3.3076495232289718</c:v>
                </c:pt>
                <c:pt idx="7481">
                  <c:v>-3.3718905793885123</c:v>
                </c:pt>
                <c:pt idx="7482">
                  <c:v>-3.4336193244162243</c:v>
                </c:pt>
                <c:pt idx="7483">
                  <c:v>-3.4927906154371509</c:v>
                </c:pt>
                <c:pt idx="7484">
                  <c:v>-3.5493563472816914</c:v>
                </c:pt>
                <c:pt idx="7485">
                  <c:v>-3.6032708544704204</c:v>
                </c:pt>
                <c:pt idx="7486">
                  <c:v>-3.6544901417485844</c:v>
                </c:pt>
                <c:pt idx="7487">
                  <c:v>-3.7029753900912823</c:v>
                </c:pt>
                <c:pt idx="7488">
                  <c:v>-3.7486888921640458</c:v>
                </c:pt>
                <c:pt idx="7489">
                  <c:v>-3.7915936526985248</c:v>
                </c:pt>
                <c:pt idx="7490">
                  <c:v>-3.8316583111332041</c:v>
                </c:pt>
                <c:pt idx="7491">
                  <c:v>-3.8688531111605129</c:v>
                </c:pt>
                <c:pt idx="7492">
                  <c:v>-3.9031479724604901</c:v>
                </c:pt>
                <c:pt idx="7493">
                  <c:v>-3.9345124258583213</c:v>
                </c:pt>
                <c:pt idx="7494">
                  <c:v>-3.9629190010810267</c:v>
                </c:pt>
                <c:pt idx="7495">
                  <c:v>-3.9883507430383744</c:v>
                </c:pt>
                <c:pt idx="7496">
                  <c:v>-4.0107847060762403</c:v>
                </c:pt>
                <c:pt idx="7497">
                  <c:v>-4.0302013035022961</c:v>
                </c:pt>
                <c:pt idx="7498">
                  <c:v>-4.0465854907238157</c:v>
                </c:pt>
                <c:pt idx="7499">
                  <c:v>-4.05992743556825</c:v>
                </c:pt>
                <c:pt idx="7500">
                  <c:v>-4.0702114000555447</c:v>
                </c:pt>
                <c:pt idx="7501">
                  <c:v>-4.0774306740353907</c:v>
                </c:pt>
                <c:pt idx="7502">
                  <c:v>-4.0815799161167181</c:v>
                </c:pt>
                <c:pt idx="7503">
                  <c:v>-4.0826579022283775</c:v>
                </c:pt>
                <c:pt idx="7504">
                  <c:v>-4.0806581422134229</c:v>
                </c:pt>
                <c:pt idx="7505">
                  <c:v>-4.075584063953392</c:v>
                </c:pt>
                <c:pt idx="7506">
                  <c:v>-4.0674399331677522</c:v>
                </c:pt>
                <c:pt idx="7507">
                  <c:v>-4.0562301247051371</c:v>
                </c:pt>
                <c:pt idx="7508">
                  <c:v>-4.0419589945284509</c:v>
                </c:pt>
                <c:pt idx="7509">
                  <c:v>-4.0246425391485303</c:v>
                </c:pt>
                <c:pt idx="7510">
                  <c:v>-4.0042924280241721</c:v>
                </c:pt>
                <c:pt idx="7511">
                  <c:v>-3.980920598270508</c:v>
                </c:pt>
                <c:pt idx="7512">
                  <c:v>-3.9545431339192985</c:v>
                </c:pt>
                <c:pt idx="7513">
                  <c:v>-3.9251811005607009</c:v>
                </c:pt>
                <c:pt idx="7514">
                  <c:v>-3.8928594359470425</c:v>
                </c:pt>
                <c:pt idx="7515">
                  <c:v>-3.8576020230404202</c:v>
                </c:pt>
                <c:pt idx="7516">
                  <c:v>-3.8194358676672087</c:v>
                </c:pt>
                <c:pt idx="7517">
                  <c:v>-3.7783917711438062</c:v>
                </c:pt>
                <c:pt idx="7518">
                  <c:v>-3.7344997716350226</c:v>
                </c:pt>
                <c:pt idx="7519">
                  <c:v>-3.6877920595562297</c:v>
                </c:pt>
                <c:pt idx="7520">
                  <c:v>-3.6383018473153261</c:v>
                </c:pt>
                <c:pt idx="7521">
                  <c:v>-3.5860701362902634</c:v>
                </c:pt>
                <c:pt idx="7522">
                  <c:v>-3.5311338997196731</c:v>
                </c:pt>
                <c:pt idx="7523">
                  <c:v>-3.4735342845206327</c:v>
                </c:pt>
                <c:pt idx="7524">
                  <c:v>-3.4133211599770235</c:v>
                </c:pt>
                <c:pt idx="7525">
                  <c:v>-3.350536000640119</c:v>
                </c:pt>
                <c:pt idx="7526">
                  <c:v>-3.2852274690102052</c:v>
                </c:pt>
                <c:pt idx="7527">
                  <c:v>-3.217450314365931</c:v>
                </c:pt>
                <c:pt idx="7528">
                  <c:v>-3.1472541472225868</c:v>
                </c:pt>
                <c:pt idx="7529">
                  <c:v>-3.0746901943017821</c:v>
                </c:pt>
                <c:pt idx="7530">
                  <c:v>-2.9998121207579245</c:v>
                </c:pt>
                <c:pt idx="7531">
                  <c:v>-2.9226815509681234</c:v>
                </c:pt>
                <c:pt idx="7532">
                  <c:v>-2.8433527565864538</c:v>
                </c:pt>
                <c:pt idx="7533">
                  <c:v>-2.7618884416848597</c:v>
                </c:pt>
                <c:pt idx="7534">
                  <c:v>-2.6783570846246074</c:v>
                </c:pt>
                <c:pt idx="7535">
                  <c:v>-2.5928180471690148</c:v>
                </c:pt>
                <c:pt idx="7536">
                  <c:v>-2.5053373794196419</c:v>
                </c:pt>
                <c:pt idx="7537">
                  <c:v>-2.4159834213390745</c:v>
                </c:pt>
                <c:pt idx="7538">
                  <c:v>-2.3248233670062004</c:v>
                </c:pt>
                <c:pt idx="7539">
                  <c:v>-2.2319245031127894</c:v>
                </c:pt>
                <c:pt idx="7540">
                  <c:v>-2.1373593164139089</c:v>
                </c:pt>
                <c:pt idx="7541">
                  <c:v>-2.0412015007143278</c:v>
                </c:pt>
                <c:pt idx="7542">
                  <c:v>-1.9435239314592909</c:v>
                </c:pt>
                <c:pt idx="7543">
                  <c:v>-1.8443998999676396</c:v>
                </c:pt>
                <c:pt idx="7544">
                  <c:v>-1.7439081369506431</c:v>
                </c:pt>
                <c:pt idx="7545">
                  <c:v>-1.6421286827138537</c:v>
                </c:pt>
                <c:pt idx="7546">
                  <c:v>-1.5391407001734867</c:v>
                </c:pt>
                <c:pt idx="7547">
                  <c:v>-1.4350220450305904</c:v>
                </c:pt>
                <c:pt idx="7548">
                  <c:v>-1.3298492319876609</c:v>
                </c:pt>
                <c:pt idx="7549">
                  <c:v>-1.2236992116255223</c:v>
                </c:pt>
                <c:pt idx="7550">
                  <c:v>-1.1166547589378677</c:v>
                </c:pt>
                <c:pt idx="7551">
                  <c:v>-1.0088005201796695</c:v>
                </c:pt>
                <c:pt idx="7552">
                  <c:v>-0.90021932696952922</c:v>
                </c:pt>
                <c:pt idx="7553">
                  <c:v>-0.79099002297064891</c:v>
                </c:pt>
                <c:pt idx="7554">
                  <c:v>-0.68120057810247814</c:v>
                </c:pt>
                <c:pt idx="7555">
                  <c:v>-0.57093510484861221</c:v>
                </c:pt>
                <c:pt idx="7556">
                  <c:v>-0.4602772085796985</c:v>
                </c:pt>
                <c:pt idx="7557">
                  <c:v>-0.34931136891929326</c:v>
                </c:pt>
                <c:pt idx="7558">
                  <c:v>-0.23812197201225771</c:v>
                </c:pt>
                <c:pt idx="7559">
                  <c:v>-0.12679438691206735</c:v>
                </c:pt>
                <c:pt idx="7560">
                  <c:v>-1.5413635245032902E-2</c:v>
                </c:pt>
                <c:pt idx="7561">
                  <c:v>9.5935991148057592E-2</c:v>
                </c:pt>
                <c:pt idx="7562">
                  <c:v>0.20716975523369352</c:v>
                </c:pt>
                <c:pt idx="7563">
                  <c:v>0.31820235681711173</c:v>
                </c:pt>
                <c:pt idx="7564">
                  <c:v>0.42894924309735971</c:v>
                </c:pt>
                <c:pt idx="7565">
                  <c:v>0.53932671812229793</c:v>
                </c:pt>
                <c:pt idx="7566">
                  <c:v>0.64925059115109574</c:v>
                </c:pt>
                <c:pt idx="7567">
                  <c:v>0.75863720926643052</c:v>
                </c:pt>
                <c:pt idx="7568">
                  <c:v>0.8674025700577308</c:v>
                </c:pt>
                <c:pt idx="7569">
                  <c:v>0.97546334108642285</c:v>
                </c:pt>
                <c:pt idx="7570">
                  <c:v>1.0827422809962548</c:v>
                </c:pt>
                <c:pt idx="7571">
                  <c:v>1.1891542400687785</c:v>
                </c:pt>
                <c:pt idx="7572">
                  <c:v>1.2946178053596304</c:v>
                </c:pt>
                <c:pt idx="7573">
                  <c:v>1.3990555414445132</c:v>
                </c:pt>
                <c:pt idx="7574">
                  <c:v>1.5023911088973696</c:v>
                </c:pt>
                <c:pt idx="7575">
                  <c:v>1.6045441101932525</c:v>
                </c:pt>
                <c:pt idx="7576">
                  <c:v>1.7054342660179362</c:v>
                </c:pt>
                <c:pt idx="7577">
                  <c:v>1.8049837824452613</c:v>
                </c:pt>
                <c:pt idx="7578">
                  <c:v>1.9031180427310228</c:v>
                </c:pt>
                <c:pt idx="7579">
                  <c:v>1.99976593292109</c:v>
                </c:pt>
                <c:pt idx="7580">
                  <c:v>2.0948583414443478</c:v>
                </c:pt>
                <c:pt idx="7581">
                  <c:v>2.1883229976235725</c:v>
                </c:pt>
                <c:pt idx="7582">
                  <c:v>2.2800885815916345</c:v>
                </c:pt>
                <c:pt idx="7583">
                  <c:v>2.3700869858399529</c:v>
                </c:pt>
                <c:pt idx="7584">
                  <c:v>2.4582523796685054</c:v>
                </c:pt>
                <c:pt idx="7585">
                  <c:v>2.5445164935878166</c:v>
                </c:pt>
                <c:pt idx="7586">
                  <c:v>2.6288130225376163</c:v>
                </c:pt>
                <c:pt idx="7587">
                  <c:v>2.7110800212703219</c:v>
                </c:pt>
                <c:pt idx="7588">
                  <c:v>2.7912574551960923</c:v>
                </c:pt>
                <c:pt idx="7589">
                  <c:v>2.8692804497532616</c:v>
                </c:pt>
                <c:pt idx="7590">
                  <c:v>2.9450963354079165</c:v>
                </c:pt>
                <c:pt idx="7591">
                  <c:v>3.0186525911072475</c:v>
                </c:pt>
                <c:pt idx="7592">
                  <c:v>3.0898904151445357</c:v>
                </c:pt>
                <c:pt idx="7593">
                  <c:v>3.1587617148883256</c:v>
                </c:pt>
                <c:pt idx="7594">
                  <c:v>3.2252152637466547</c:v>
                </c:pt>
                <c:pt idx="7595">
                  <c:v>3.2892002065588692</c:v>
                </c:pt>
                <c:pt idx="7596">
                  <c:v>3.3506665792435841</c:v>
                </c:pt>
                <c:pt idx="7597">
                  <c:v>3.4095738380460179</c:v>
                </c:pt>
                <c:pt idx="7598">
                  <c:v>3.465881128811553</c:v>
                </c:pt>
                <c:pt idx="7599">
                  <c:v>3.5195427452631467</c:v>
                </c:pt>
                <c:pt idx="7600">
                  <c:v>3.570525426322297</c:v>
                </c:pt>
                <c:pt idx="7601">
                  <c:v>3.6187930654765492</c:v>
                </c:pt>
                <c:pt idx="7602">
                  <c:v>3.6643081521571457</c:v>
                </c:pt>
                <c:pt idx="7603">
                  <c:v>3.7070418253218023</c:v>
                </c:pt>
                <c:pt idx="7604">
                  <c:v>3.7469624788478906</c:v>
                </c:pt>
                <c:pt idx="7605">
                  <c:v>3.7840411469595407</c:v>
                </c:pt>
                <c:pt idx="7606">
                  <c:v>3.8182507180104008</c:v>
                </c:pt>
                <c:pt idx="7607">
                  <c:v>3.8495694235603972</c:v>
                </c:pt>
                <c:pt idx="7608">
                  <c:v>3.8779767567475312</c:v>
                </c:pt>
                <c:pt idx="7609">
                  <c:v>3.9034530554319797</c:v>
                </c:pt>
                <c:pt idx="7610">
                  <c:v>3.9259844074794512</c:v>
                </c:pt>
                <c:pt idx="7611">
                  <c:v>3.9455586028427323</c:v>
                </c:pt>
                <c:pt idx="7612">
                  <c:v>3.962163187738863</c:v>
                </c:pt>
                <c:pt idx="7613">
                  <c:v>3.9757853821770031</c:v>
                </c:pt>
                <c:pt idx="7614">
                  <c:v>3.9864154500297992</c:v>
                </c:pt>
                <c:pt idx="7615">
                  <c:v>3.9940541975908985</c:v>
                </c:pt>
                <c:pt idx="7616">
                  <c:v>3.9986964500849407</c:v>
                </c:pt>
                <c:pt idx="7617">
                  <c:v>4.0003403834470168</c:v>
                </c:pt>
                <c:pt idx="7618">
                  <c:v>3.9989886897297637</c:v>
                </c:pt>
                <c:pt idx="7619">
                  <c:v>3.9946492297258818</c:v>
                </c:pt>
                <c:pt idx="7620">
                  <c:v>3.9873238970930607</c:v>
                </c:pt>
                <c:pt idx="7621">
                  <c:v>3.9770235344119977</c:v>
                </c:pt>
                <c:pt idx="7622">
                  <c:v>3.9637602566222623</c:v>
                </c:pt>
                <c:pt idx="7623">
                  <c:v>3.9475501821924968</c:v>
                </c:pt>
                <c:pt idx="7624">
                  <c:v>3.9284040324446825</c:v>
                </c:pt>
                <c:pt idx="7625">
                  <c:v>3.9063422985459595</c:v>
                </c:pt>
                <c:pt idx="7626">
                  <c:v>3.8813861443303024</c:v>
                </c:pt>
                <c:pt idx="7627">
                  <c:v>3.8535566607835969</c:v>
                </c:pt>
                <c:pt idx="7628">
                  <c:v>3.8228747214108161</c:v>
                </c:pt>
                <c:pt idx="7629">
                  <c:v>3.7893726252565583</c:v>
                </c:pt>
                <c:pt idx="7630">
                  <c:v>3.7530781131130184</c:v>
                </c:pt>
                <c:pt idx="7631">
                  <c:v>3.7140189462735873</c:v>
                </c:pt>
                <c:pt idx="7632">
                  <c:v>3.672226770091263</c:v>
                </c:pt>
                <c:pt idx="7633">
                  <c:v>3.6277379331871966</c:v>
                </c:pt>
                <c:pt idx="7634">
                  <c:v>3.5805923629050995</c:v>
                </c:pt>
                <c:pt idx="7635">
                  <c:v>3.5308286235085347</c:v>
                </c:pt>
                <c:pt idx="7636">
                  <c:v>3.478488079298375</c:v>
                </c:pt>
                <c:pt idx="7637">
                  <c:v>3.423615553030019</c:v>
                </c:pt>
                <c:pt idx="7638">
                  <c:v>3.3662547534048803</c:v>
                </c:pt>
                <c:pt idx="7639">
                  <c:v>3.3064511769615699</c:v>
                </c:pt>
                <c:pt idx="7640">
                  <c:v>3.2442509646761031</c:v>
                </c:pt>
                <c:pt idx="7641">
                  <c:v>3.1797076561797026</c:v>
                </c:pt>
                <c:pt idx="7642">
                  <c:v>3.112870360284318</c:v>
                </c:pt>
                <c:pt idx="7643">
                  <c:v>3.0437919448422872</c:v>
                </c:pt>
                <c:pt idx="7644">
                  <c:v>2.9725335738951153</c:v>
                </c:pt>
                <c:pt idx="7645">
                  <c:v>2.8991475794647927</c:v>
                </c:pt>
                <c:pt idx="7646">
                  <c:v>2.8236930335666677</c:v>
                </c:pt>
                <c:pt idx="7647">
                  <c:v>2.7462346368217969</c:v>
                </c:pt>
                <c:pt idx="7648">
                  <c:v>2.6668314831594837</c:v>
                </c:pt>
                <c:pt idx="7649">
                  <c:v>2.5855438055023905</c:v>
                </c:pt>
                <c:pt idx="7650">
                  <c:v>2.5024337891883386</c:v>
                </c:pt>
                <c:pt idx="7651">
                  <c:v>2.4175710844444067</c:v>
                </c:pt>
                <c:pt idx="7652">
                  <c:v>2.3310174866220654</c:v>
                </c:pt>
                <c:pt idx="7653">
                  <c:v>2.2428427140233387</c:v>
                </c:pt>
                <c:pt idx="7654">
                  <c:v>2.1531217429692329</c:v>
                </c:pt>
                <c:pt idx="7655">
                  <c:v>2.0619199106273642</c:v>
                </c:pt>
                <c:pt idx="7656">
                  <c:v>1.9693087141872503</c:v>
                </c:pt>
                <c:pt idx="7657">
                  <c:v>1.8753614071519311</c:v>
                </c:pt>
                <c:pt idx="7658">
                  <c:v>1.7801495588969831</c:v>
                </c:pt>
                <c:pt idx="7659">
                  <c:v>1.6837442890097125</c:v>
                </c:pt>
                <c:pt idx="7660">
                  <c:v>1.5862213711257807</c:v>
                </c:pt>
                <c:pt idx="7661">
                  <c:v>1.4876572368480214</c:v>
                </c:pt>
                <c:pt idx="7662">
                  <c:v>1.3881269478190983</c:v>
                </c:pt>
                <c:pt idx="7663">
                  <c:v>1.2877054279883582</c:v>
                </c:pt>
                <c:pt idx="7664">
                  <c:v>1.1864724857178173</c:v>
                </c:pt>
                <c:pt idx="7665">
                  <c:v>1.0845086831255446</c:v>
                </c:pt>
                <c:pt idx="7666">
                  <c:v>0.98189314879942902</c:v>
                </c:pt>
                <c:pt idx="7667">
                  <c:v>0.87870314822316709</c:v>
                </c:pt>
                <c:pt idx="7668">
                  <c:v>0.77501405080065922</c:v>
                </c:pt>
                <c:pt idx="7669">
                  <c:v>0.67090110809397829</c:v>
                </c:pt>
                <c:pt idx="7670">
                  <c:v>0.56644484427102315</c:v>
                </c:pt>
                <c:pt idx="7671">
                  <c:v>0.46172710541787404</c:v>
                </c:pt>
                <c:pt idx="7672">
                  <c:v>0.35682737665218245</c:v>
                </c:pt>
                <c:pt idx="7673">
                  <c:v>0.2518206123595057</c:v>
                </c:pt>
                <c:pt idx="7674">
                  <c:v>0.14679035450078859</c:v>
                </c:pt>
                <c:pt idx="7675">
                  <c:v>4.1815753552565095E-2</c:v>
                </c:pt>
                <c:pt idx="7676">
                  <c:v>-6.3025076006921685E-2</c:v>
                </c:pt>
                <c:pt idx="7677">
                  <c:v>-0.16765366864217235</c:v>
                </c:pt>
                <c:pt idx="7678">
                  <c:v>-0.27199216928242137</c:v>
                </c:pt>
                <c:pt idx="7679">
                  <c:v>-0.37596225021116497</c:v>
                </c:pt>
                <c:pt idx="7680">
                  <c:v>-0.47948643417156461</c:v>
                </c:pt>
                <c:pt idx="7681">
                  <c:v>-0.58248846899543127</c:v>
                </c:pt>
                <c:pt idx="7682">
                  <c:v>-0.68489214440391299</c:v>
                </c:pt>
                <c:pt idx="7683">
                  <c:v>-0.78662116533489634</c:v>
                </c:pt>
                <c:pt idx="7684">
                  <c:v>-0.8876004533198274</c:v>
                </c:pt>
                <c:pt idx="7685">
                  <c:v>-0.98775624629547587</c:v>
                </c:pt>
                <c:pt idx="7686">
                  <c:v>-1.0870147368684151</c:v>
                </c:pt>
                <c:pt idx="7687">
                  <c:v>-1.185303094384085</c:v>
                </c:pt>
                <c:pt idx="7688">
                  <c:v>-1.2825485666332459</c:v>
                </c:pt>
                <c:pt idx="7689">
                  <c:v>-1.3786794879171778</c:v>
                </c:pt>
                <c:pt idx="7690">
                  <c:v>-1.4736306883465382</c:v>
                </c:pt>
                <c:pt idx="7691">
                  <c:v>-1.5673294821861525</c:v>
                </c:pt>
                <c:pt idx="7692">
                  <c:v>-1.6597073003934164</c:v>
                </c:pt>
                <c:pt idx="7693">
                  <c:v>-1.7506999183919532</c:v>
                </c:pt>
                <c:pt idx="7694">
                  <c:v>-1.8402445612161722</c:v>
                </c:pt>
                <c:pt idx="7695">
                  <c:v>-1.9282747357329659</c:v>
                </c:pt>
                <c:pt idx="7696">
                  <c:v>-2.0147243929358809</c:v>
                </c:pt>
                <c:pt idx="7697">
                  <c:v>-2.0995302807871208</c:v>
                </c:pt>
                <c:pt idx="7698">
                  <c:v>-2.182632621370681</c:v>
                </c:pt>
                <c:pt idx="7699">
                  <c:v>-2.2639754215692944</c:v>
                </c:pt>
                <c:pt idx="7700">
                  <c:v>-2.343504957449789</c:v>
                </c:pt>
                <c:pt idx="7701">
                  <c:v>-2.4211645973068401</c:v>
                </c:pt>
                <c:pt idx="7702">
                  <c:v>-2.4968988958664546</c:v>
                </c:pt>
                <c:pt idx="7703">
                  <c:v>-2.5706558398930777</c:v>
                </c:pt>
                <c:pt idx="7704">
                  <c:v>-2.6423858964849916</c:v>
                </c:pt>
                <c:pt idx="7705">
                  <c:v>-2.7120372811247808</c:v>
                </c:pt>
                <c:pt idx="7706">
                  <c:v>-2.7795603443662857</c:v>
                </c:pt>
                <c:pt idx="7707">
                  <c:v>-2.8449099505220783</c:v>
                </c:pt>
                <c:pt idx="7708">
                  <c:v>-2.9080430116657339</c:v>
                </c:pt>
                <c:pt idx="7709">
                  <c:v>-2.9689117200289949</c:v>
                </c:pt>
                <c:pt idx="7710">
                  <c:v>-3.0274805759148924</c:v>
                </c:pt>
                <c:pt idx="7711">
                  <c:v>-3.0837143139683838</c:v>
                </c:pt>
                <c:pt idx="7712">
                  <c:v>-3.1375714567797006</c:v>
                </c:pt>
                <c:pt idx="7713">
                  <c:v>-3.1890212872901769</c:v>
                </c:pt>
                <c:pt idx="7714">
                  <c:v>-3.2380299883887065</c:v>
                </c:pt>
                <c:pt idx="7715">
                  <c:v>-3.2845641309086693</c:v>
                </c:pt>
                <c:pt idx="7716">
                  <c:v>-3.3285911758715336</c:v>
                </c:pt>
                <c:pt idx="7717">
                  <c:v>-3.370087986337329</c:v>
                </c:pt>
                <c:pt idx="7718">
                  <c:v>-3.4090310793065615</c:v>
                </c:pt>
                <c:pt idx="7719">
                  <c:v>-3.4453920666683975</c:v>
                </c:pt>
                <c:pt idx="7720">
                  <c:v>-3.4791549352520099</c:v>
                </c:pt>
                <c:pt idx="7721">
                  <c:v>-3.5103007390013716</c:v>
                </c:pt>
                <c:pt idx="7722">
                  <c:v>-3.5388090232545322</c:v>
                </c:pt>
                <c:pt idx="7723">
                  <c:v>-3.5646678613386604</c:v>
                </c:pt>
                <c:pt idx="7724">
                  <c:v>-3.5878624431038468</c:v>
                </c:pt>
                <c:pt idx="7725">
                  <c:v>-3.6083804436354234</c:v>
                </c:pt>
                <c:pt idx="7726">
                  <c:v>-3.6262112204834933</c:v>
                </c:pt>
                <c:pt idx="7727">
                  <c:v>-3.6413492863642132</c:v>
                </c:pt>
                <c:pt idx="7728">
                  <c:v>-3.6537902113504046</c:v>
                </c:pt>
                <c:pt idx="7729">
                  <c:v>-3.6635301900445296</c:v>
                </c:pt>
                <c:pt idx="7730">
                  <c:v>-3.670570931117247</c:v>
                </c:pt>
                <c:pt idx="7731">
                  <c:v>-3.6749155938857059</c:v>
                </c:pt>
                <c:pt idx="7732">
                  <c:v>-3.6765668272446566</c:v>
                </c:pt>
                <c:pt idx="7733">
                  <c:v>-3.6755266722205628</c:v>
                </c:pt>
                <c:pt idx="7734">
                  <c:v>-3.6717999173561084</c:v>
                </c:pt>
                <c:pt idx="7735">
                  <c:v>-3.6654015828827062</c:v>
                </c:pt>
                <c:pt idx="7736">
                  <c:v>-3.6563403831611518</c:v>
                </c:pt>
                <c:pt idx="7737">
                  <c:v>-3.6446280447217343</c:v>
                </c:pt>
                <c:pt idx="7738">
                  <c:v>-3.6302804582751831</c:v>
                </c:pt>
                <c:pt idx="7739">
                  <c:v>-3.6133183182958311</c:v>
                </c:pt>
                <c:pt idx="7740">
                  <c:v>-3.5937559744765397</c:v>
                </c:pt>
                <c:pt idx="7741">
                  <c:v>-3.5716163354988741</c:v>
                </c:pt>
                <c:pt idx="7742">
                  <c:v>-3.5469231805750963</c:v>
                </c:pt>
                <c:pt idx="7743">
                  <c:v>-3.5197038791305051</c:v>
                </c:pt>
                <c:pt idx="7744">
                  <c:v>-3.489979979056832</c:v>
                </c:pt>
                <c:pt idx="7745">
                  <c:v>-3.4577823630613822</c:v>
                </c:pt>
                <c:pt idx="7746">
                  <c:v>-3.4231421412844485</c:v>
                </c:pt>
                <c:pt idx="7747">
                  <c:v>-3.3860898960286594</c:v>
                </c:pt>
                <c:pt idx="7748">
                  <c:v>-3.3466555278285708</c:v>
                </c:pt>
                <c:pt idx="7749">
                  <c:v>-3.3048798896407043</c:v>
                </c:pt>
                <c:pt idx="7750">
                  <c:v>-3.2607987946969499</c:v>
                </c:pt>
                <c:pt idx="7751">
                  <c:v>-3.2144475873874647</c:v>
                </c:pt>
                <c:pt idx="7752">
                  <c:v>-3.1658649994401458</c:v>
                </c:pt>
                <c:pt idx="7753">
                  <c:v>-3.1150939622489093</c:v>
                </c:pt>
                <c:pt idx="7754">
                  <c:v>-3.0621804759535096</c:v>
                </c:pt>
                <c:pt idx="7755">
                  <c:v>-3.0071686617736906</c:v>
                </c:pt>
                <c:pt idx="7756">
                  <c:v>-2.9501049197809852</c:v>
                </c:pt>
                <c:pt idx="7757">
                  <c:v>-2.8910385824926177</c:v>
                </c:pt>
                <c:pt idx="7758">
                  <c:v>-2.8300173380667548</c:v>
                </c:pt>
                <c:pt idx="7759">
                  <c:v>-2.7670901284287019</c:v>
                </c:pt>
                <c:pt idx="7760">
                  <c:v>-2.7023060026406145</c:v>
                </c:pt>
                <c:pt idx="7761">
                  <c:v>-2.6357208684265307</c:v>
                </c:pt>
                <c:pt idx="7762">
                  <c:v>-2.5673856605455936</c:v>
                </c:pt>
                <c:pt idx="7763">
                  <c:v>-2.4973545290411523</c:v>
                </c:pt>
                <c:pt idx="7764">
                  <c:v>-2.4256893753228121</c:v>
                </c:pt>
                <c:pt idx="7765">
                  <c:v>-2.3524427234349674</c:v>
                </c:pt>
                <c:pt idx="7766">
                  <c:v>-2.277673292092135</c:v>
                </c:pt>
                <c:pt idx="7767">
                  <c:v>-2.2014448838577736</c:v>
                </c:pt>
                <c:pt idx="7768">
                  <c:v>-2.1238151509570482</c:v>
                </c:pt>
                <c:pt idx="7769">
                  <c:v>-2.044842342614607</c:v>
                </c:pt>
                <c:pt idx="7770">
                  <c:v>-1.9645861206694673</c:v>
                </c:pt>
                <c:pt idx="7771">
                  <c:v>-1.8831130747801978</c:v>
                </c:pt>
                <c:pt idx="7772">
                  <c:v>-1.8004814059263012</c:v>
                </c:pt>
                <c:pt idx="7773">
                  <c:v>-1.7167567080325321</c:v>
                </c:pt>
                <c:pt idx="7774">
                  <c:v>-1.6320093073626516</c:v>
                </c:pt>
                <c:pt idx="7775">
                  <c:v>-1.5462993701960133</c:v>
                </c:pt>
                <c:pt idx="7776">
                  <c:v>-1.4596927073696178</c:v>
                </c:pt>
                <c:pt idx="7777">
                  <c:v>-1.3722563764491309</c:v>
                </c:pt>
                <c:pt idx="7778">
                  <c:v>-1.2840552476737324</c:v>
                </c:pt>
                <c:pt idx="7779">
                  <c:v>-1.1951532451810436</c:v>
                </c:pt>
                <c:pt idx="7780">
                  <c:v>-1.1056184582222213</c:v>
                </c:pt>
                <c:pt idx="7781">
                  <c:v>-1.0155191529446219</c:v>
                </c:pt>
                <c:pt idx="7782">
                  <c:v>-0.92492175280549971</c:v>
                </c:pt>
                <c:pt idx="7783">
                  <c:v>-0.83389207964860645</c:v>
                </c:pt>
                <c:pt idx="7784">
                  <c:v>-0.74250038507936389</c:v>
                </c:pt>
                <c:pt idx="7785">
                  <c:v>-0.65081722952836596</c:v>
                </c:pt>
                <c:pt idx="7786">
                  <c:v>-0.55891130512460285</c:v>
                </c:pt>
                <c:pt idx="7787">
                  <c:v>-0.46684901671257134</c:v>
                </c:pt>
                <c:pt idx="7788">
                  <c:v>-0.374694459885489</c:v>
                </c:pt>
                <c:pt idx="7789">
                  <c:v>-0.28251121064114393</c:v>
                </c:pt>
                <c:pt idx="7790">
                  <c:v>-0.19036772764415338</c:v>
                </c:pt>
                <c:pt idx="7791">
                  <c:v>-9.833341373731215E-2</c:v>
                </c:pt>
                <c:pt idx="7792">
                  <c:v>-6.4749456260298896E-3</c:v>
                </c:pt>
                <c:pt idx="7793">
                  <c:v>8.51458829537423E-2</c:v>
                </c:pt>
                <c:pt idx="7794">
                  <c:v>0.1764590296508457</c:v>
                </c:pt>
                <c:pt idx="7795">
                  <c:v>0.2673991689474961</c:v>
                </c:pt>
                <c:pt idx="7796">
                  <c:v>0.35790232274305572</c:v>
                </c:pt>
                <c:pt idx="7797">
                  <c:v>0.44790445906264481</c:v>
                </c:pt>
                <c:pt idx="7798">
                  <c:v>0.53734243905206047</c:v>
                </c:pt>
                <c:pt idx="7799">
                  <c:v>0.6261529190640841</c:v>
                </c:pt>
                <c:pt idx="7800">
                  <c:v>0.71427365869865511</c:v>
                </c:pt>
                <c:pt idx="7801">
                  <c:v>0.80164388012039045</c:v>
                </c:pt>
                <c:pt idx="7802">
                  <c:v>0.88820306931674375</c:v>
                </c:pt>
                <c:pt idx="7803">
                  <c:v>0.9738908336672627</c:v>
                </c:pt>
                <c:pt idx="7804">
                  <c:v>1.0586481873625808</c:v>
                </c:pt>
                <c:pt idx="7805">
                  <c:v>1.1424176350748159</c:v>
                </c:pt>
                <c:pt idx="7806">
                  <c:v>1.2251417939133287</c:v>
                </c:pt>
                <c:pt idx="7807">
                  <c:v>1.3067643990335078</c:v>
                </c:pt>
                <c:pt idx="7808">
                  <c:v>1.3872293887488516</c:v>
                </c:pt>
                <c:pt idx="7809">
                  <c:v>1.4664818958834167</c:v>
                </c:pt>
                <c:pt idx="7810">
                  <c:v>1.5444736402567196</c:v>
                </c:pt>
                <c:pt idx="7811">
                  <c:v>1.6211489001305179</c:v>
                </c:pt>
                <c:pt idx="7812">
                  <c:v>1.6964561277807375</c:v>
                </c:pt>
                <c:pt idx="7813">
                  <c:v>1.7703481602554416</c:v>
                </c:pt>
                <c:pt idx="7814">
                  <c:v>1.8427793074686514</c:v>
                </c:pt>
                <c:pt idx="7815">
                  <c:v>1.9137001673558989</c:v>
                </c:pt>
                <c:pt idx="7816">
                  <c:v>1.9830617711021721</c:v>
                </c:pt>
                <c:pt idx="7817">
                  <c:v>2.0508179189356341</c:v>
                </c:pt>
                <c:pt idx="7818">
                  <c:v>2.1169258402665863</c:v>
                </c:pt>
                <c:pt idx="7819">
                  <c:v>2.1813464874021822</c:v>
                </c:pt>
                <c:pt idx="7820">
                  <c:v>2.2440430030378185</c:v>
                </c:pt>
                <c:pt idx="7821">
                  <c:v>2.3049755264922722</c:v>
                </c:pt>
                <c:pt idx="7822">
                  <c:v>2.36410527120462</c:v>
                </c:pt>
                <c:pt idx="7823">
                  <c:v>2.4213967537533283</c:v>
                </c:pt>
                <c:pt idx="7824">
                  <c:v>2.4768168256990424</c:v>
                </c:pt>
                <c:pt idx="7825">
                  <c:v>2.5303299253339269</c:v>
                </c:pt>
                <c:pt idx="7826">
                  <c:v>2.5819024482351471</c:v>
                </c:pt>
                <c:pt idx="7827">
                  <c:v>2.6315051100030091</c:v>
                </c:pt>
                <c:pt idx="7828">
                  <c:v>2.6791104645131574</c:v>
                </c:pt>
                <c:pt idx="7829">
                  <c:v>2.7246861207794604</c:v>
                </c:pt>
                <c:pt idx="7830">
                  <c:v>2.7682117555631187</c:v>
                </c:pt>
                <c:pt idx="7831">
                  <c:v>2.8096670245856887</c:v>
                </c:pt>
                <c:pt idx="7832">
                  <c:v>2.8490251013354082</c:v>
                </c:pt>
                <c:pt idx="7833">
                  <c:v>2.8862696349514878</c:v>
                </c:pt>
                <c:pt idx="7834">
                  <c:v>2.9213808755893456</c:v>
                </c:pt>
                <c:pt idx="7835">
                  <c:v>2.9543391484898769</c:v>
                </c:pt>
                <c:pt idx="7836">
                  <c:v>2.9851253426136326</c:v>
                </c:pt>
                <c:pt idx="7837">
                  <c:v>3.0137294092127127</c:v>
                </c:pt>
                <c:pt idx="7838">
                  <c:v>3.0401406007990923</c:v>
                </c:pt>
                <c:pt idx="7839">
                  <c:v>3.0643428995157427</c:v>
                </c:pt>
                <c:pt idx="7840">
                  <c:v>3.0863322849810522</c:v>
                </c:pt>
                <c:pt idx="7841">
                  <c:v>3.1061014146380361</c:v>
                </c:pt>
                <c:pt idx="7842">
                  <c:v>3.1236410366014504</c:v>
                </c:pt>
                <c:pt idx="7843">
                  <c:v>3.1389500152252419</c:v>
                </c:pt>
                <c:pt idx="7844">
                  <c:v>3.1520239090240856</c:v>
                </c:pt>
                <c:pt idx="7845">
                  <c:v>3.1628603291993889</c:v>
                </c:pt>
                <c:pt idx="7846">
                  <c:v>3.1714581271182443</c:v>
                </c:pt>
                <c:pt idx="7847">
                  <c:v>3.177820857709678</c:v>
                </c:pt>
                <c:pt idx="7848">
                  <c:v>3.1819526728046461</c:v>
                </c:pt>
                <c:pt idx="7849">
                  <c:v>3.1838578799216188</c:v>
                </c:pt>
                <c:pt idx="7850">
                  <c:v>3.1835458238891556</c:v>
                </c:pt>
                <c:pt idx="7851">
                  <c:v>3.1810268159872299</c:v>
                </c:pt>
                <c:pt idx="7852">
                  <c:v>3.1763101659278341</c:v>
                </c:pt>
                <c:pt idx="7853">
                  <c:v>3.1694040779515209</c:v>
                </c:pt>
                <c:pt idx="7854">
                  <c:v>3.1603190002537938</c:v>
                </c:pt>
                <c:pt idx="7855">
                  <c:v>3.1490751037045315</c:v>
                </c:pt>
                <c:pt idx="7856">
                  <c:v>3.1356857393459125</c:v>
                </c:pt>
                <c:pt idx="7857">
                  <c:v>3.1201667520048297</c:v>
                </c:pt>
                <c:pt idx="7858">
                  <c:v>3.1025376283954929</c:v>
                </c:pt>
                <c:pt idx="7859">
                  <c:v>3.0828221333171877</c:v>
                </c:pt>
                <c:pt idx="7860">
                  <c:v>3.0610371582499791</c:v>
                </c:pt>
                <c:pt idx="7861">
                  <c:v>3.0372076227944302</c:v>
                </c:pt>
                <c:pt idx="7862">
                  <c:v>3.0113587844141616</c:v>
                </c:pt>
                <c:pt idx="7863">
                  <c:v>2.9835189568511638</c:v>
                </c:pt>
                <c:pt idx="7864">
                  <c:v>2.9537100976458719</c:v>
                </c:pt>
                <c:pt idx="7865">
                  <c:v>2.9219629642868674</c:v>
                </c:pt>
                <c:pt idx="7866">
                  <c:v>2.8883080071632565</c:v>
                </c:pt>
                <c:pt idx="7867">
                  <c:v>2.8527746151621871</c:v>
                </c:pt>
                <c:pt idx="7868">
                  <c:v>2.8153909631393215</c:v>
                </c:pt>
                <c:pt idx="7869">
                  <c:v>2.7761956480405137</c:v>
                </c:pt>
                <c:pt idx="7870">
                  <c:v>2.7352216992155709</c:v>
                </c:pt>
                <c:pt idx="7871">
                  <c:v>2.6925011522875684</c:v>
                </c:pt>
                <c:pt idx="7872">
                  <c:v>2.6480689088416893</c:v>
                </c:pt>
                <c:pt idx="7873">
                  <c:v>2.60196355278191</c:v>
                </c:pt>
                <c:pt idx="7874">
                  <c:v>2.5542262239542448</c:v>
                </c:pt>
                <c:pt idx="7875">
                  <c:v>2.5048956755344829</c:v>
                </c:pt>
                <c:pt idx="7876">
                  <c:v>2.4540124373585757</c:v>
                </c:pt>
                <c:pt idx="7877">
                  <c:v>2.4016194755742806</c:v>
                </c:pt>
                <c:pt idx="7878">
                  <c:v>2.3477576223870966</c:v>
                </c:pt>
                <c:pt idx="7879">
                  <c:v>2.2924684812234397</c:v>
                </c:pt>
                <c:pt idx="7880">
                  <c:v>2.2357932876163344</c:v>
                </c:pt>
                <c:pt idx="7881">
                  <c:v>2.1777796687176805</c:v>
                </c:pt>
                <c:pt idx="7882">
                  <c:v>2.1184698201219305</c:v>
                </c:pt>
                <c:pt idx="7883">
                  <c:v>2.0579087030201797</c:v>
                </c:pt>
                <c:pt idx="7884">
                  <c:v>1.9961485896326336</c:v>
                </c:pt>
                <c:pt idx="7885">
                  <c:v>1.9332319442636274</c:v>
                </c:pt>
                <c:pt idx="7886">
                  <c:v>1.8692070055493237</c:v>
                </c:pt>
                <c:pt idx="7887">
                  <c:v>1.8041266862646315</c:v>
                </c:pt>
                <c:pt idx="7888">
                  <c:v>1.7380373501690412</c:v>
                </c:pt>
                <c:pt idx="7889">
                  <c:v>1.6709855707709667</c:v>
                </c:pt>
                <c:pt idx="7890">
                  <c:v>1.6030189587514789</c:v>
                </c:pt>
                <c:pt idx="7891">
                  <c:v>1.5341916893486398</c:v>
                </c:pt>
                <c:pt idx="7892">
                  <c:v>1.4645491983957637</c:v>
                </c:pt>
                <c:pt idx="7893">
                  <c:v>1.3941439768278352</c:v>
                </c:pt>
                <c:pt idx="7894">
                  <c:v>1.3230329232898994</c:v>
                </c:pt>
                <c:pt idx="7895">
                  <c:v>1.2512624653468194</c:v>
                </c:pt>
                <c:pt idx="7896">
                  <c:v>1.1788843778640932</c:v>
                </c:pt>
                <c:pt idx="7897">
                  <c:v>1.1059513993088439</c:v>
                </c:pt>
                <c:pt idx="7898">
                  <c:v>1.0325138121018136</c:v>
                </c:pt>
                <c:pt idx="7899">
                  <c:v>0.95862069851208431</c:v>
                </c:pt>
                <c:pt idx="7900">
                  <c:v>0.88432506678975764</c:v>
                </c:pt>
                <c:pt idx="7901">
                  <c:v>0.80967987809925934</c:v>
                </c:pt>
                <c:pt idx="7902">
                  <c:v>0.73473604230123823</c:v>
                </c:pt>
                <c:pt idx="7903">
                  <c:v>0.65954367459968732</c:v>
                </c:pt>
                <c:pt idx="7904">
                  <c:v>0.58415714267418173</c:v>
                </c:pt>
                <c:pt idx="7905">
                  <c:v>0.50863096167140387</c:v>
                </c:pt>
                <c:pt idx="7906">
                  <c:v>0.43301763316107011</c:v>
                </c:pt>
                <c:pt idx="7907">
                  <c:v>0.35736724237457268</c:v>
                </c:pt>
                <c:pt idx="7908">
                  <c:v>0.28172745258235232</c:v>
                </c:pt>
                <c:pt idx="7909">
                  <c:v>0.20614531119962456</c:v>
                </c:pt>
                <c:pt idx="7910">
                  <c:v>0.13067266858866372</c:v>
                </c:pt>
                <c:pt idx="7911">
                  <c:v>5.5362256182903913E-2</c:v>
                </c:pt>
                <c:pt idx="7912">
                  <c:v>-1.9735967159183753E-2</c:v>
                </c:pt>
                <c:pt idx="7913">
                  <c:v>-9.457695527705802E-2</c:v>
                </c:pt>
                <c:pt idx="7914">
                  <c:v>-0.16910742639095075</c:v>
                </c:pt>
                <c:pt idx="7915">
                  <c:v>-0.24327881181185204</c:v>
                </c:pt>
                <c:pt idx="7916">
                  <c:v>-0.31704386979673821</c:v>
                </c:pt>
                <c:pt idx="7917">
                  <c:v>-0.39035526755583666</c:v>
                </c:pt>
                <c:pt idx="7918">
                  <c:v>-0.46316651158962319</c:v>
                </c:pt>
                <c:pt idx="7919">
                  <c:v>-0.53543083317772666</c:v>
                </c:pt>
                <c:pt idx="7920">
                  <c:v>-0.60710247989845501</c:v>
                </c:pt>
                <c:pt idx="7921">
                  <c:v>-0.678137058518823</c:v>
                </c:pt>
                <c:pt idx="7922">
                  <c:v>-0.74849031993501891</c:v>
                </c:pt>
                <c:pt idx="7923">
                  <c:v>-0.8181180005498272</c:v>
                </c:pt>
                <c:pt idx="7924">
                  <c:v>-0.88697709164175342</c:v>
                </c:pt>
                <c:pt idx="7925">
                  <c:v>-0.95502590714366764</c:v>
                </c:pt>
                <c:pt idx="7926">
                  <c:v>-1.0222226898804452</c:v>
                </c:pt>
                <c:pt idx="7927">
                  <c:v>-1.0885266016491315</c:v>
                </c:pt>
                <c:pt idx="7928">
                  <c:v>-1.1538967930072921</c:v>
                </c:pt>
                <c:pt idx="7929">
                  <c:v>-1.2182933795216935</c:v>
                </c:pt>
                <c:pt idx="7930">
                  <c:v>-1.2816828193844843</c:v>
                </c:pt>
                <c:pt idx="7931">
                  <c:v>-1.3440238702412022</c:v>
                </c:pt>
                <c:pt idx="7932">
                  <c:v>-1.4052791904081374</c:v>
                </c:pt>
                <c:pt idx="7933">
                  <c:v>-1.4654155355541936</c:v>
                </c:pt>
                <c:pt idx="7934">
                  <c:v>-1.5244008330113508</c:v>
                </c:pt>
                <c:pt idx="7935">
                  <c:v>-1.5821989834525547</c:v>
                </c:pt>
                <c:pt idx="7936">
                  <c:v>-1.6387739929619232</c:v>
                </c:pt>
                <c:pt idx="7937">
                  <c:v>-1.6940922960028699</c:v>
                </c:pt>
                <c:pt idx="7938">
                  <c:v>-1.7481234030767343</c:v>
                </c:pt>
                <c:pt idx="7939">
                  <c:v>-1.8008401823146996</c:v>
                </c:pt>
                <c:pt idx="7940">
                  <c:v>-1.8522173152156878</c:v>
                </c:pt>
                <c:pt idx="7941">
                  <c:v>-1.9022260915090832</c:v>
                </c:pt>
                <c:pt idx="7942">
                  <c:v>-1.9508384756714885</c:v>
                </c:pt>
                <c:pt idx="7943">
                  <c:v>-1.9980293253687482</c:v>
                </c:pt>
                <c:pt idx="7944">
                  <c:v>-2.0437754131349184</c:v>
                </c:pt>
                <c:pt idx="7945">
                  <c:v>-2.0880506683814306</c:v>
                </c:pt>
                <c:pt idx="7946">
                  <c:v>-2.130830538643202</c:v>
                </c:pt>
                <c:pt idx="7947">
                  <c:v>-2.1720943434516293</c:v>
                </c:pt>
                <c:pt idx="7948">
                  <c:v>-2.2118227841724534</c:v>
                </c:pt>
                <c:pt idx="7949">
                  <c:v>-2.2499911529130916</c:v>
                </c:pt>
                <c:pt idx="7950">
                  <c:v>-2.2865863376432998</c:v>
                </c:pt>
                <c:pt idx="7951">
                  <c:v>-2.3215947263934811</c:v>
                </c:pt>
                <c:pt idx="7952">
                  <c:v>-2.3549957395274639</c:v>
                </c:pt>
                <c:pt idx="7953">
                  <c:v>-2.3867787815802366</c:v>
                </c:pt>
                <c:pt idx="7954">
                  <c:v>-2.4169293610698359</c:v>
                </c:pt>
                <c:pt idx="7955">
                  <c:v>-2.4454325595116493</c:v>
                </c:pt>
                <c:pt idx="7956">
                  <c:v>-2.472273515500758</c:v>
                </c:pt>
                <c:pt idx="7957">
                  <c:v>-2.4974459192398721</c:v>
                </c:pt>
                <c:pt idx="7958">
                  <c:v>-2.5209422479748769</c:v>
                </c:pt>
                <c:pt idx="7959">
                  <c:v>-2.5427491913481277</c:v>
                </c:pt>
                <c:pt idx="7960">
                  <c:v>-2.5628649167425439</c:v>
                </c:pt>
                <c:pt idx="7961">
                  <c:v>-2.5812837476504291</c:v>
                </c:pt>
                <c:pt idx="7962">
                  <c:v>-2.5979975750617967</c:v>
                </c:pt>
                <c:pt idx="7963">
                  <c:v>-2.6130058820959485</c:v>
                </c:pt>
                <c:pt idx="7964">
                  <c:v>-2.6263043215108346</c:v>
                </c:pt>
                <c:pt idx="7965">
                  <c:v>-2.6378900743406417</c:v>
                </c:pt>
                <c:pt idx="7966">
                  <c:v>-2.6477610380098953</c:v>
                </c:pt>
                <c:pt idx="7967">
                  <c:v>-2.6559192908875442</c:v>
                </c:pt>
                <c:pt idx="7968">
                  <c:v>-2.6623669873060751</c:v>
                </c:pt>
                <c:pt idx="7969">
                  <c:v>-2.66710591854575</c:v>
                </c:pt>
                <c:pt idx="7970">
                  <c:v>-2.6701423971727425</c:v>
                </c:pt>
                <c:pt idx="7971">
                  <c:v>-2.6714831894103148</c:v>
                </c:pt>
                <c:pt idx="7972">
                  <c:v>-2.6711335508598286</c:v>
                </c:pt>
                <c:pt idx="7973">
                  <c:v>-2.6690971268445569</c:v>
                </c:pt>
                <c:pt idx="7974">
                  <c:v>-2.665379306585649</c:v>
                </c:pt>
                <c:pt idx="7975">
                  <c:v>-2.6599947071685097</c:v>
                </c:pt>
                <c:pt idx="7976">
                  <c:v>-2.6529506367796305</c:v>
                </c:pt>
                <c:pt idx="7977">
                  <c:v>-2.6442564145439991</c:v>
                </c:pt>
                <c:pt idx="7978">
                  <c:v>-2.6339245253322456</c:v>
                </c:pt>
                <c:pt idx="7979">
                  <c:v>-2.6219712631357468</c:v>
                </c:pt>
                <c:pt idx="7980">
                  <c:v>-2.6084055873050676</c:v>
                </c:pt>
                <c:pt idx="7981">
                  <c:v>-2.593244032089971</c:v>
                </c:pt>
                <c:pt idx="7982">
                  <c:v>-2.5765030249316432</c:v>
                </c:pt>
                <c:pt idx="7983">
                  <c:v>-2.5582016138682016</c:v>
                </c:pt>
                <c:pt idx="7984">
                  <c:v>-2.5383520644764355</c:v>
                </c:pt>
                <c:pt idx="7985">
                  <c:v>-2.5169750258651762</c:v>
                </c:pt>
                <c:pt idx="7986">
                  <c:v>-2.4940904338829637</c:v>
                </c:pt>
                <c:pt idx="7987">
                  <c:v>-2.4697167673727276</c:v>
                </c:pt>
                <c:pt idx="7988">
                  <c:v>-2.4438709066896478</c:v>
                </c:pt>
                <c:pt idx="7989">
                  <c:v>-2.4165797812501406</c:v>
                </c:pt>
                <c:pt idx="7990">
                  <c:v>-2.387864391640643</c:v>
                </c:pt>
                <c:pt idx="7991">
                  <c:v>-2.3577443956380431</c:v>
                </c:pt>
                <c:pt idx="7992">
                  <c:v>-2.3262419803933692</c:v>
                </c:pt>
                <c:pt idx="7993">
                  <c:v>-2.2933826916145321</c:v>
                </c:pt>
                <c:pt idx="7994">
                  <c:v>-2.2591943203337665</c:v>
                </c:pt>
                <c:pt idx="7995">
                  <c:v>-2.2237019737445474</c:v>
                </c:pt>
                <c:pt idx="7996">
                  <c:v>-2.1869322522726646</c:v>
                </c:pt>
                <c:pt idx="7997">
                  <c:v>-2.1489139232459125</c:v>
                </c:pt>
                <c:pt idx="7998">
                  <c:v>-2.1096733649218145</c:v>
                </c:pt>
                <c:pt idx="7999">
                  <c:v>-2.0692374861815774</c:v>
                </c:pt>
                <c:pt idx="8000">
                  <c:v>-2.0276326021809967</c:v>
                </c:pt>
                <c:pt idx="8001">
                  <c:v>-1.9848912088478177</c:v>
                </c:pt>
                <c:pt idx="8002">
                  <c:v>-1.9410401748949881</c:v>
                </c:pt>
                <c:pt idx="8003">
                  <c:v>-1.896108954353616</c:v>
                </c:pt>
                <c:pt idx="8004">
                  <c:v>-1.8501341475585369</c:v>
                </c:pt>
                <c:pt idx="8005">
                  <c:v>-1.8031423979146699</c:v>
                </c:pt>
                <c:pt idx="8006">
                  <c:v>-1.7551659899985113</c:v>
                </c:pt>
                <c:pt idx="8007">
                  <c:v>-1.7062417653457611</c:v>
                </c:pt>
                <c:pt idx="8008">
                  <c:v>-1.6563999153885911</c:v>
                </c:pt>
                <c:pt idx="8009">
                  <c:v>-1.6056707564059411</c:v>
                </c:pt>
                <c:pt idx="8010">
                  <c:v>-1.5540855732116374</c:v>
                </c:pt>
                <c:pt idx="8011">
                  <c:v>-1.5016821628653083</c:v>
                </c:pt>
                <c:pt idx="8012">
                  <c:v>-1.4484895470830588</c:v>
                </c:pt>
                <c:pt idx="8013">
                  <c:v>-1.3945437831457177</c:v>
                </c:pt>
                <c:pt idx="8014">
                  <c:v>-1.3398853329221185</c:v>
                </c:pt>
                <c:pt idx="8015">
                  <c:v>-1.2845442004904701</c:v>
                </c:pt>
                <c:pt idx="8016">
                  <c:v>-1.2285557669111165</c:v>
                </c:pt>
                <c:pt idx="8017">
                  <c:v>-1.1719564228832535</c:v>
                </c:pt>
                <c:pt idx="8018">
                  <c:v>-1.1147801654004934</c:v>
                </c:pt>
                <c:pt idx="8019">
                  <c:v>-1.0570598698802665</c:v>
                </c:pt>
                <c:pt idx="8020">
                  <c:v>-0.99883243244665332</c:v>
                </c:pt>
                <c:pt idx="8021">
                  <c:v>-0.94013481291270518</c:v>
                </c:pt>
                <c:pt idx="8022">
                  <c:v>-0.88100204649452107</c:v>
                </c:pt>
                <c:pt idx="8023">
                  <c:v>-0.82146851625787365</c:v>
                </c:pt>
                <c:pt idx="8024">
                  <c:v>-0.76157301590139803</c:v>
                </c:pt>
                <c:pt idx="8025">
                  <c:v>-0.70135466023502835</c:v>
                </c:pt>
                <c:pt idx="8026">
                  <c:v>-0.64085073944351201</c:v>
                </c:pt>
                <c:pt idx="8027">
                  <c:v>-0.58009633143783701</c:v>
                </c:pt>
                <c:pt idx="8028">
                  <c:v>-0.51912431113571778</c:v>
                </c:pt>
                <c:pt idx="8029">
                  <c:v>-0.45796717124621911</c:v>
                </c:pt>
                <c:pt idx="8030">
                  <c:v>-0.39666245551153984</c:v>
                </c:pt>
                <c:pt idx="8031">
                  <c:v>-0.3352488510175814</c:v>
                </c:pt>
                <c:pt idx="8032">
                  <c:v>-0.27376254846675596</c:v>
                </c:pt>
                <c:pt idx="8033">
                  <c:v>-0.21223511569264114</c:v>
                </c:pt>
                <c:pt idx="8034">
                  <c:v>-0.15070665932021482</c:v>
                </c:pt>
                <c:pt idx="8035">
                  <c:v>-8.9212889091054889E-2</c:v>
                </c:pt>
                <c:pt idx="8036">
                  <c:v>-2.7788516722123804E-2</c:v>
                </c:pt>
                <c:pt idx="8037">
                  <c:v>3.3531313720263266E-2</c:v>
                </c:pt>
                <c:pt idx="8038">
                  <c:v>9.4711944122419525E-2</c:v>
                </c:pt>
                <c:pt idx="8039">
                  <c:v>0.155718076134228</c:v>
                </c:pt>
                <c:pt idx="8040">
                  <c:v>0.21651505137994789</c:v>
                </c:pt>
                <c:pt idx="8041">
                  <c:v>0.27706918341957504</c:v>
                </c:pt>
                <c:pt idx="8042">
                  <c:v>0.33734653215162219</c:v>
                </c:pt>
                <c:pt idx="8043">
                  <c:v>0.39731273505405368</c:v>
                </c:pt>
                <c:pt idx="8044">
                  <c:v>0.45693426682829036</c:v>
                </c:pt>
                <c:pt idx="8045">
                  <c:v>0.51617849787340764</c:v>
                </c:pt>
                <c:pt idx="8046">
                  <c:v>0.57501229164930356</c:v>
                </c:pt>
                <c:pt idx="8047">
                  <c:v>0.63340298632107372</c:v>
                </c:pt>
                <c:pt idx="8048">
                  <c:v>0.69131745655824606</c:v>
                </c:pt>
                <c:pt idx="8049">
                  <c:v>0.74872308224919382</c:v>
                </c:pt>
                <c:pt idx="8050">
                  <c:v>0.80559311904504494</c:v>
                </c:pt>
                <c:pt idx="8051">
                  <c:v>0.86189264858410242</c:v>
                </c:pt>
                <c:pt idx="8052">
                  <c:v>0.91759017358119177</c:v>
                </c:pt>
                <c:pt idx="8053">
                  <c:v>0.97265780886256914</c:v>
                </c:pt>
                <c:pt idx="8054">
                  <c:v>1.0270683505159977</c:v>
                </c:pt>
                <c:pt idx="8055">
                  <c:v>1.080790072900301</c:v>
                </c:pt>
                <c:pt idx="8056">
                  <c:v>1.1337908565428538</c:v>
                </c:pt>
                <c:pt idx="8057">
                  <c:v>1.1860405074353142</c:v>
                </c:pt>
                <c:pt idx="8058">
                  <c:v>1.2375114015234847</c:v>
                </c:pt>
                <c:pt idx="8059">
                  <c:v>1.2881787636367157</c:v>
                </c:pt>
                <c:pt idx="8060">
                  <c:v>1.3380191210725028</c:v>
                </c:pt>
                <c:pt idx="8061">
                  <c:v>1.3870050968167928</c:v>
                </c:pt>
                <c:pt idx="8062">
                  <c:v>1.4351094749305122</c:v>
                </c:pt>
                <c:pt idx="8063">
                  <c:v>1.482307418374851</c:v>
                </c:pt>
                <c:pt idx="8064">
                  <c:v>1.5285754905870841</c:v>
                </c:pt>
                <c:pt idx="8065">
                  <c:v>1.5738868979003044</c:v>
                </c:pt>
                <c:pt idx="8066">
                  <c:v>1.6182158517129299</c:v>
                </c:pt>
                <c:pt idx="8067">
                  <c:v>1.661539923797164</c:v>
                </c:pt>
                <c:pt idx="8068">
                  <c:v>1.7038375580823761</c:v>
                </c:pt>
                <c:pt idx="8069">
                  <c:v>1.7450812820161863</c:v>
                </c:pt>
                <c:pt idx="8070">
                  <c:v>1.7852547146442079</c:v>
                </c:pt>
                <c:pt idx="8071">
                  <c:v>1.8243404742699183</c:v>
                </c:pt>
                <c:pt idx="8072">
                  <c:v>1.8623137146873157</c:v>
                </c:pt>
                <c:pt idx="8073">
                  <c:v>1.8991590814734876</c:v>
                </c:pt>
                <c:pt idx="8074">
                  <c:v>1.9348568367446559</c:v>
                </c:pt>
                <c:pt idx="8075">
                  <c:v>1.9693863335997901</c:v>
                </c:pt>
                <c:pt idx="8076">
                  <c:v>2.0027265061111752</c:v>
                </c:pt>
                <c:pt idx="8077">
                  <c:v>2.034864370233564</c:v>
                </c:pt>
                <c:pt idx="8078">
                  <c:v>2.0657852660875546</c:v>
                </c:pt>
                <c:pt idx="8079">
                  <c:v>2.0954682906199933</c:v>
                </c:pt>
                <c:pt idx="8080">
                  <c:v>2.1239035707072937</c:v>
                </c:pt>
                <c:pt idx="8081">
                  <c:v>2.1510769497274698</c:v>
                </c:pt>
                <c:pt idx="8082">
                  <c:v>2.1769714075873079</c:v>
                </c:pt>
                <c:pt idx="8083">
                  <c:v>2.2015770944198492</c:v>
                </c:pt>
                <c:pt idx="8084">
                  <c:v>2.2248799175770384</c:v>
                </c:pt>
                <c:pt idx="8085">
                  <c:v>2.2468669101589795</c:v>
                </c:pt>
                <c:pt idx="8086">
                  <c:v>2.2675254294174216</c:v>
                </c:pt>
                <c:pt idx="8087">
                  <c:v>2.2868466319869443</c:v>
                </c:pt>
                <c:pt idx="8088">
                  <c:v>2.3048213799579558</c:v>
                </c:pt>
                <c:pt idx="8089">
                  <c:v>2.3214398132802523</c:v>
                </c:pt>
                <c:pt idx="8090">
                  <c:v>2.3366962458746801</c:v>
                </c:pt>
                <c:pt idx="8091">
                  <c:v>2.3505851101198401</c:v>
                </c:pt>
                <c:pt idx="8092">
                  <c:v>2.3630990050186211</c:v>
                </c:pt>
                <c:pt idx="8093">
                  <c:v>2.3742286093048306</c:v>
                </c:pt>
                <c:pt idx="8094">
                  <c:v>2.383966048686545</c:v>
                </c:pt>
                <c:pt idx="8095">
                  <c:v>2.3923123931710779</c:v>
                </c:pt>
                <c:pt idx="8096">
                  <c:v>2.3992611339383978</c:v>
                </c:pt>
                <c:pt idx="8097">
                  <c:v>2.4048075170791683</c:v>
                </c:pt>
                <c:pt idx="8098">
                  <c:v>2.4089497125527601</c:v>
                </c:pt>
                <c:pt idx="8099">
                  <c:v>2.4116894719491184</c:v>
                </c:pt>
                <c:pt idx="8100">
                  <c:v>2.4130209993354748</c:v>
                </c:pt>
                <c:pt idx="8101">
                  <c:v>2.4129458756114146</c:v>
                </c:pt>
                <c:pt idx="8102">
                  <c:v>2.4114653918081217</c:v>
                </c:pt>
                <c:pt idx="8103">
                  <c:v>2.4085832916777594</c:v>
                </c:pt>
                <c:pt idx="8104">
                  <c:v>2.4042963839807752</c:v>
                </c:pt>
                <c:pt idx="8105">
                  <c:v>2.3986097239710595</c:v>
                </c:pt>
                <c:pt idx="8106">
                  <c:v>2.3915275322261924</c:v>
                </c:pt>
                <c:pt idx="8107">
                  <c:v>2.3830524666397022</c:v>
                </c:pt>
                <c:pt idx="8108">
                  <c:v>2.3731854967759873</c:v>
                </c:pt>
                <c:pt idx="8109">
                  <c:v>2.3619375673397194</c:v>
                </c:pt>
                <c:pt idx="8110">
                  <c:v>2.3493136362726657</c:v>
                </c:pt>
                <c:pt idx="8111">
                  <c:v>2.3353172768137385</c:v>
                </c:pt>
                <c:pt idx="8112">
                  <c:v>2.3199545657577572</c:v>
                </c:pt>
                <c:pt idx="8113">
                  <c:v>2.3032349287328531</c:v>
                </c:pt>
                <c:pt idx="8114">
                  <c:v>2.2851700430658561</c:v>
                </c:pt>
                <c:pt idx="8115">
                  <c:v>2.2657689247046089</c:v>
                </c:pt>
                <c:pt idx="8116">
                  <c:v>2.2450421213455471</c:v>
                </c:pt>
                <c:pt idx="8117">
                  <c:v>2.2230024021152728</c:v>
                </c:pt>
                <c:pt idx="8118">
                  <c:v>2.1996602175493765</c:v>
                </c:pt>
                <c:pt idx="8119">
                  <c:v>2.1750266351609353</c:v>
                </c:pt>
                <c:pt idx="8120">
                  <c:v>2.1491122308733805</c:v>
                </c:pt>
                <c:pt idx="8121">
                  <c:v>2.1219338791918334</c:v>
                </c:pt>
                <c:pt idx="8122">
                  <c:v>2.0935029607664788</c:v>
                </c:pt>
                <c:pt idx="8123">
                  <c:v>2.063833590336325</c:v>
                </c:pt>
                <c:pt idx="8124">
                  <c:v>2.0329471929712133</c:v>
                </c:pt>
                <c:pt idx="8125">
                  <c:v>2.0008554159245753</c:v>
                </c:pt>
                <c:pt idx="8126">
                  <c:v>1.9675757416368957</c:v>
                </c:pt>
                <c:pt idx="8127">
                  <c:v>1.9331304182255173</c:v>
                </c:pt>
                <c:pt idx="8128">
                  <c:v>1.8975352669099848</c:v>
                </c:pt>
                <c:pt idx="8129">
                  <c:v>1.8608064712220518</c:v>
                </c:pt>
                <c:pt idx="8130">
                  <c:v>1.8229614347107104</c:v>
                </c:pt>
                <c:pt idx="8131">
                  <c:v>1.7840243384132612</c:v>
                </c:pt>
                <c:pt idx="8132">
                  <c:v>1.7440108667563698</c:v>
                </c:pt>
                <c:pt idx="8133">
                  <c:v>1.7029440316706779</c:v>
                </c:pt>
                <c:pt idx="8134">
                  <c:v>1.6608515545240277</c:v>
                </c:pt>
                <c:pt idx="8135">
                  <c:v>1.6177510163433784</c:v>
                </c:pt>
                <c:pt idx="8136">
                  <c:v>1.5736657048660987</c:v>
                </c:pt>
                <c:pt idx="8137">
                  <c:v>1.5286202591413172</c:v>
                </c:pt>
                <c:pt idx="8138">
                  <c:v>1.4826372777841406</c:v>
                </c:pt>
                <c:pt idx="8139">
                  <c:v>1.4357386023467127</c:v>
                </c:pt>
                <c:pt idx="8140">
                  <c:v>1.3879504704742238</c:v>
                </c:pt>
                <c:pt idx="8141">
                  <c:v>1.3392995693812286</c:v>
                </c:pt>
                <c:pt idx="8142">
                  <c:v>1.2898110576706703</c:v>
                </c:pt>
                <c:pt idx="8143">
                  <c:v>1.2395098474857713</c:v>
                </c:pt>
                <c:pt idx="8144">
                  <c:v>1.1884256765900014</c:v>
                </c:pt>
                <c:pt idx="8145">
                  <c:v>1.136589027724034</c:v>
                </c:pt>
                <c:pt idx="8146">
                  <c:v>1.0840289913212782</c:v>
                </c:pt>
                <c:pt idx="8147">
                  <c:v>1.030772885876263</c:v>
                </c:pt>
                <c:pt idx="8148">
                  <c:v>0.97684627479952246</c:v>
                </c:pt>
                <c:pt idx="8149">
                  <c:v>0.9222747943261852</c:v>
                </c:pt>
                <c:pt idx="8150">
                  <c:v>0.86708959342484271</c:v>
                </c:pt>
                <c:pt idx="8151">
                  <c:v>0.81132343231150517</c:v>
                </c:pt>
                <c:pt idx="8152">
                  <c:v>0.75500704845624866</c:v>
                </c:pt>
                <c:pt idx="8153">
                  <c:v>0.69816703535663849</c:v>
                </c:pt>
                <c:pt idx="8154">
                  <c:v>0.64083900897646218</c:v>
                </c:pt>
                <c:pt idx="8155">
                  <c:v>0.58305467636464969</c:v>
                </c:pt>
                <c:pt idx="8156">
                  <c:v>0.52484523831904095</c:v>
                </c:pt>
                <c:pt idx="8157">
                  <c:v>0.46624282307264853</c:v>
                </c:pt>
                <c:pt idx="8158">
                  <c:v>0.40727957080863214</c:v>
                </c:pt>
                <c:pt idx="8159">
                  <c:v>0.34798876216782293</c:v>
                </c:pt>
                <c:pt idx="8160">
                  <c:v>0.28840353985634953</c:v>
                </c:pt>
                <c:pt idx="8161">
                  <c:v>0.22855657800053689</c:v>
                </c:pt>
                <c:pt idx="8162">
                  <c:v>0.16848130855743623</c:v>
                </c:pt>
                <c:pt idx="8163">
                  <c:v>0.10821209038342865</c:v>
                </c:pt>
                <c:pt idx="8164">
                  <c:v>4.7782949396184625E-2</c:v>
                </c:pt>
                <c:pt idx="8165">
                  <c:v>-1.2772480597332313E-2</c:v>
                </c:pt>
                <c:pt idx="8166">
                  <c:v>-7.3419556463989788E-2</c:v>
                </c:pt>
                <c:pt idx="8167">
                  <c:v>-0.13412360909001156</c:v>
                </c:pt>
                <c:pt idx="8168">
                  <c:v>-0.19484900738082161</c:v>
                </c:pt>
                <c:pt idx="8169">
                  <c:v>-0.25556012967251174</c:v>
                </c:pt>
                <c:pt idx="8170">
                  <c:v>-0.31622673746701135</c:v>
                </c:pt>
                <c:pt idx="8171">
                  <c:v>-0.37680992933821839</c:v>
                </c:pt>
                <c:pt idx="8172">
                  <c:v>-0.43727374018975113</c:v>
                </c:pt>
                <c:pt idx="8173">
                  <c:v>-0.49758533694056067</c:v>
                </c:pt>
                <c:pt idx="8174">
                  <c:v>-0.55771209280338208</c:v>
                </c:pt>
                <c:pt idx="8175">
                  <c:v>-0.61761638989459455</c:v>
                </c:pt>
                <c:pt idx="8176">
                  <c:v>-0.67725975319856224</c:v>
                </c:pt>
                <c:pt idx="8177">
                  <c:v>-0.73660517639054579</c:v>
                </c:pt>
                <c:pt idx="8178">
                  <c:v>-0.79561777330689143</c:v>
                </c:pt>
                <c:pt idx="8179">
                  <c:v>-0.85426506430148075</c:v>
                </c:pt>
                <c:pt idx="8180">
                  <c:v>-0.91251543769571497</c:v>
                </c:pt>
                <c:pt idx="8181">
                  <c:v>-0.97033295129527108</c:v>
                </c:pt>
                <c:pt idx="8182">
                  <c:v>-1.0276814064950925</c:v>
                </c:pt>
                <c:pt idx="8183">
                  <c:v>-1.0845265752367728</c:v>
                </c:pt>
                <c:pt idx="8184">
                  <c:v>-1.1408352311203576</c:v>
                </c:pt>
                <c:pt idx="8185">
                  <c:v>-1.1965704017546488</c:v>
                </c:pt>
                <c:pt idx="8186">
                  <c:v>-1.2516957412415592</c:v>
                </c:pt>
                <c:pt idx="8187">
                  <c:v>-1.3061778961734039</c:v>
                </c:pt>
                <c:pt idx="8188">
                  <c:v>-1.3599840284682356</c:v>
                </c:pt>
                <c:pt idx="8189">
                  <c:v>-1.41307503813463</c:v>
                </c:pt>
                <c:pt idx="8190">
                  <c:v>-1.4654225830958574</c:v>
                </c:pt>
                <c:pt idx="8191">
                  <c:v>-1.5169969989223515</c:v>
                </c:pt>
                <c:pt idx="8192">
                  <c:v>-1.5677608474535978</c:v>
                </c:pt>
                <c:pt idx="8193">
                  <c:v>-1.6176858857836269</c:v>
                </c:pt>
                <c:pt idx="8194">
                  <c:v>-1.6667392040012476</c:v>
                </c:pt>
                <c:pt idx="8195">
                  <c:v>-1.7148867128956147</c:v>
                </c:pt>
                <c:pt idx="8196">
                  <c:v>-1.7620936474735449</c:v>
                </c:pt>
                <c:pt idx="8197">
                  <c:v>-1.8083330816465111</c:v>
                </c:pt>
                <c:pt idx="8198">
                  <c:v>-1.853576184528763</c:v>
                </c:pt>
                <c:pt idx="8199">
                  <c:v>-1.8977876673360572</c:v>
                </c:pt>
                <c:pt idx="8200">
                  <c:v>-1.9409430709355375</c:v>
                </c:pt>
                <c:pt idx="8201">
                  <c:v>-1.9830134670590254</c:v>
                </c:pt>
                <c:pt idx="8202">
                  <c:v>-2.0239668931509338</c:v>
                </c:pt>
                <c:pt idx="8203">
                  <c:v>-2.063778401051096</c:v>
                </c:pt>
                <c:pt idx="8204">
                  <c:v>-2.1024186591226823</c:v>
                </c:pt>
                <c:pt idx="8205">
                  <c:v>-2.1398593360510683</c:v>
                </c:pt>
                <c:pt idx="8206">
                  <c:v>-2.1760723146362921</c:v>
                </c:pt>
                <c:pt idx="8207">
                  <c:v>-2.2110331825169602</c:v>
                </c:pt>
                <c:pt idx="8208">
                  <c:v>-2.2447171538242965</c:v>
                </c:pt>
                <c:pt idx="8209">
                  <c:v>-2.2770986572395762</c:v>
                </c:pt>
                <c:pt idx="8210">
                  <c:v>-2.3081562478165152</c:v>
                </c:pt>
                <c:pt idx="8211">
                  <c:v>-2.3378685672203221</c:v>
                </c:pt>
                <c:pt idx="8212">
                  <c:v>-2.3662124076719904</c:v>
                </c:pt>
                <c:pt idx="8213">
                  <c:v>-2.3931626408426587</c:v>
                </c:pt>
                <c:pt idx="8214">
                  <c:v>-2.4186956008786944</c:v>
                </c:pt>
                <c:pt idx="8215">
                  <c:v>-2.4427965974868791</c:v>
                </c:pt>
                <c:pt idx="8216">
                  <c:v>-2.4654434085304229</c:v>
                </c:pt>
                <c:pt idx="8217">
                  <c:v>-2.486615629436741</c:v>
                </c:pt>
                <c:pt idx="8218">
                  <c:v>-2.5062958577564016</c:v>
                </c:pt>
                <c:pt idx="8219">
                  <c:v>-2.5244703664416606</c:v>
                </c:pt>
                <c:pt idx="8220">
                  <c:v>-2.5411179901102194</c:v>
                </c:pt>
                <c:pt idx="8221">
                  <c:v>-2.5562250647022071</c:v>
                </c:pt>
                <c:pt idx="8222">
                  <c:v>-2.5697777759510618</c:v>
                </c:pt>
                <c:pt idx="8223">
                  <c:v>-2.5817649169992039</c:v>
                </c:pt>
                <c:pt idx="8224">
                  <c:v>-2.5921685155512333</c:v>
                </c:pt>
                <c:pt idx="8225">
                  <c:v>-2.6009790300499382</c:v>
                </c:pt>
                <c:pt idx="8226">
                  <c:v>-2.6081862830076132</c:v>
                </c:pt>
                <c:pt idx="8227">
                  <c:v>-2.6137787472953371</c:v>
                </c:pt>
                <c:pt idx="8228">
                  <c:v>-2.6177434345765733</c:v>
                </c:pt>
                <c:pt idx="8229">
                  <c:v>-2.6200775726229679</c:v>
                </c:pt>
                <c:pt idx="8230">
                  <c:v>-2.6207726570115715</c:v>
                </c:pt>
                <c:pt idx="8231">
                  <c:v>-2.6198190665257814</c:v>
                </c:pt>
                <c:pt idx="8232">
                  <c:v>-2.6172099644823295</c:v>
                </c:pt>
                <c:pt idx="8233">
                  <c:v>-2.6129421567911928</c:v>
                </c:pt>
                <c:pt idx="8234">
                  <c:v>-2.6070150073052374</c:v>
                </c:pt>
                <c:pt idx="8235">
                  <c:v>-2.5994255369160904</c:v>
                </c:pt>
                <c:pt idx="8236">
                  <c:v>-2.5901726285326521</c:v>
                </c:pt>
                <c:pt idx="8237">
                  <c:v>-2.5792577282792259</c:v>
                </c:pt>
                <c:pt idx="8238">
                  <c:v>-2.56668031664507</c:v>
                </c:pt>
                <c:pt idx="8239">
                  <c:v>-2.5524408548668633</c:v>
                </c:pt>
                <c:pt idx="8240">
                  <c:v>-2.5365396868082306</c:v>
                </c:pt>
                <c:pt idx="8241">
                  <c:v>-2.5189838391999029</c:v>
                </c:pt>
                <c:pt idx="8242">
                  <c:v>-2.499775238884292</c:v>
                </c:pt>
                <c:pt idx="8243">
                  <c:v>-2.4789189500434241</c:v>
                </c:pt>
                <c:pt idx="8244">
                  <c:v>-2.4564277593187986</c:v>
                </c:pt>
                <c:pt idx="8245">
                  <c:v>-2.4323050961270671</c:v>
                </c:pt>
                <c:pt idx="8246">
                  <c:v>-2.4065606537031803</c:v>
                </c:pt>
                <c:pt idx="8247">
                  <c:v>-2.3792093271987644</c:v>
                </c:pt>
                <c:pt idx="8248">
                  <c:v>-2.3502600282775883</c:v>
                </c:pt>
                <c:pt idx="8249">
                  <c:v>-2.3197224810500727</c:v>
                </c:pt>
                <c:pt idx="8250">
                  <c:v>-2.2876080860508536</c:v>
                </c:pt>
                <c:pt idx="8251">
                  <c:v>-2.2539354835242142</c:v>
                </c:pt>
                <c:pt idx="8252">
                  <c:v>-2.2187152846757714</c:v>
                </c:pt>
                <c:pt idx="8253">
                  <c:v>-2.1819659006687409</c:v>
                </c:pt>
                <c:pt idx="8254">
                  <c:v>-2.143710928965429</c:v>
                </c:pt>
                <c:pt idx="8255">
                  <c:v>-2.1039643074791128</c:v>
                </c:pt>
                <c:pt idx="8256">
                  <c:v>-2.0627461650742371</c:v>
                </c:pt>
                <c:pt idx="8257">
                  <c:v>-2.0200784691316414</c:v>
                </c:pt>
                <c:pt idx="8258">
                  <c:v>-1.9759816362790144</c:v>
                </c:pt>
                <c:pt idx="8259">
                  <c:v>-1.9304758177484882</c:v>
                </c:pt>
                <c:pt idx="8260">
                  <c:v>-1.8835860540272391</c:v>
                </c:pt>
                <c:pt idx="8261">
                  <c:v>-1.8353383293358685</c:v>
                </c:pt>
                <c:pt idx="8262">
                  <c:v>-1.7857575939552803</c:v>
                </c:pt>
                <c:pt idx="8263">
                  <c:v>-1.7348690463927527</c:v>
                </c:pt>
                <c:pt idx="8264">
                  <c:v>-1.6827032049817958</c:v>
                </c:pt>
                <c:pt idx="8265">
                  <c:v>-1.629291826266096</c:v>
                </c:pt>
                <c:pt idx="8266">
                  <c:v>-1.57466576624984</c:v>
                </c:pt>
                <c:pt idx="8267">
                  <c:v>-1.5188545988104964</c:v>
                </c:pt>
                <c:pt idx="8268">
                  <c:v>-1.4618866301097282</c:v>
                </c:pt>
                <c:pt idx="8269">
                  <c:v>-1.4037907235727189</c:v>
                </c:pt>
                <c:pt idx="8270">
                  <c:v>-1.344601736384875</c:v>
                </c:pt>
                <c:pt idx="8271">
                  <c:v>-1.2843566141149079</c:v>
                </c:pt>
                <c:pt idx="8272">
                  <c:v>-1.2230907523557553</c:v>
                </c:pt>
                <c:pt idx="8273">
                  <c:v>-1.1608358706619646</c:v>
                </c:pt>
                <c:pt idx="8274">
                  <c:v>-1.0976331736870051</c:v>
                </c:pt>
                <c:pt idx="8275">
                  <c:v>-1.0335204140411041</c:v>
                </c:pt>
                <c:pt idx="8276">
                  <c:v>-0.96853528873997841</c:v>
                </c:pt>
                <c:pt idx="8277">
                  <c:v>-0.9027168662285836</c:v>
                </c:pt>
                <c:pt idx="8278">
                  <c:v>-0.83610466379283022</c:v>
                </c:pt>
                <c:pt idx="8279">
                  <c:v>-0.76873976853064818</c:v>
                </c:pt>
                <c:pt idx="8280">
                  <c:v>-0.70066355099713507</c:v>
                </c:pt>
                <c:pt idx="8281">
                  <c:v>-0.63191732617969909</c:v>
                </c:pt>
                <c:pt idx="8282">
                  <c:v>-0.56254357111954756</c:v>
                </c:pt>
                <c:pt idx="8283">
                  <c:v>-0.49258608479128746</c:v>
                </c:pt>
                <c:pt idx="8284">
                  <c:v>-0.42208871868489078</c:v>
                </c:pt>
                <c:pt idx="8285">
                  <c:v>-0.35109530767288216</c:v>
                </c:pt>
                <c:pt idx="8286">
                  <c:v>-0.27965106111512028</c:v>
                </c:pt>
                <c:pt idx="8287">
                  <c:v>-0.20780156882093939</c:v>
                </c:pt>
                <c:pt idx="8288">
                  <c:v>-0.13559372600706049</c:v>
                </c:pt>
                <c:pt idx="8289">
                  <c:v>-6.307475050541822E-2</c:v>
                </c:pt>
                <c:pt idx="8290">
                  <c:v>9.7132026798008638E-3</c:v>
                </c:pt>
                <c:pt idx="8291">
                  <c:v>8.271900730115557E-2</c:v>
                </c:pt>
                <c:pt idx="8292">
                  <c:v>0.15589417745195969</c:v>
                </c:pt>
                <c:pt idx="8293">
                  <c:v>0.22919307586862842</c:v>
                </c:pt>
                <c:pt idx="8294">
                  <c:v>0.30257000110378995</c:v>
                </c:pt>
                <c:pt idx="8295">
                  <c:v>0.37597400329597996</c:v>
                </c:pt>
                <c:pt idx="8296">
                  <c:v>0.44935303154551681</c:v>
                </c:pt>
                <c:pt idx="8297">
                  <c:v>0.52265627338692922</c:v>
                </c:pt>
                <c:pt idx="8298">
                  <c:v>0.59583482013361933</c:v>
                </c:pt>
                <c:pt idx="8299">
                  <c:v>0.66884196731905854</c:v>
                </c:pt>
                <c:pt idx="8300">
                  <c:v>0.74163169042819399</c:v>
                </c:pt>
                <c:pt idx="8301">
                  <c:v>0.81415346087742846</c:v>
                </c:pt>
                <c:pt idx="8302">
                  <c:v>0.88635633475085229</c:v>
                </c:pt>
                <c:pt idx="8303">
                  <c:v>0.95819119454146362</c:v>
                </c:pt>
                <c:pt idx="8304">
                  <c:v>1.0296097951850192</c:v>
                </c:pt>
                <c:pt idx="8305">
                  <c:v>1.1005600314556214</c:v>
                </c:pt>
                <c:pt idx="8306">
                  <c:v>1.1709903256033167</c:v>
                </c:pt>
                <c:pt idx="8307">
                  <c:v>1.2408520085976564</c:v>
                </c:pt>
                <c:pt idx="8308">
                  <c:v>1.3100968582867754</c:v>
                </c:pt>
                <c:pt idx="8309">
                  <c:v>1.3786703375486211</c:v>
                </c:pt>
                <c:pt idx="8310">
                  <c:v>1.4465286295480644</c:v>
                </c:pt>
                <c:pt idx="8311">
                  <c:v>1.513626572934035</c:v>
                </c:pt>
                <c:pt idx="8312">
                  <c:v>1.5799112259422328</c:v>
                </c:pt>
                <c:pt idx="8313">
                  <c:v>1.6453388508619538</c:v>
                </c:pt>
                <c:pt idx="8314">
                  <c:v>1.7098610672425865</c:v>
                </c:pt>
                <c:pt idx="8315">
                  <c:v>1.7734283550355814</c:v>
                </c:pt>
                <c:pt idx="8316">
                  <c:v>1.8359905735021493</c:v>
                </c:pt>
                <c:pt idx="8317">
                  <c:v>1.8975054912296792</c:v>
                </c:pt>
                <c:pt idx="8318">
                  <c:v>1.9579290576830743</c:v>
                </c:pt>
                <c:pt idx="8319">
                  <c:v>2.0172108652648544</c:v>
                </c:pt>
                <c:pt idx="8320">
                  <c:v>2.0753114519203208</c:v>
                </c:pt>
                <c:pt idx="8321">
                  <c:v>2.1321870172840862</c:v>
                </c:pt>
                <c:pt idx="8322">
                  <c:v>2.1877908723247015</c:v>
                </c:pt>
                <c:pt idx="8323">
                  <c:v>2.2420835026735171</c:v>
                </c:pt>
                <c:pt idx="8324">
                  <c:v>2.2950211852323705</c:v>
                </c:pt>
                <c:pt idx="8325">
                  <c:v>2.3465613862722781</c:v>
                </c:pt>
                <c:pt idx="8326">
                  <c:v>2.3966619893313958</c:v>
                </c:pt>
                <c:pt idx="8327">
                  <c:v>2.4452847998360094</c:v>
                </c:pt>
                <c:pt idx="8328">
                  <c:v>2.4923914804294771</c:v>
                </c:pt>
                <c:pt idx="8329">
                  <c:v>2.5379431524689688</c:v>
                </c:pt>
                <c:pt idx="8330">
                  <c:v>2.5819053210380662</c:v>
                </c:pt>
                <c:pt idx="8331">
                  <c:v>2.6242438481137977</c:v>
                </c:pt>
                <c:pt idx="8332">
                  <c:v>2.6649230291641564</c:v>
                </c:pt>
                <c:pt idx="8333">
                  <c:v>2.7039055344081673</c:v>
                </c:pt>
                <c:pt idx="8334">
                  <c:v>2.7411558039069943</c:v>
                </c:pt>
                <c:pt idx="8335">
                  <c:v>2.776647572403562</c:v>
                </c:pt>
                <c:pt idx="8336">
                  <c:v>2.810347373349829</c:v>
                </c:pt>
                <c:pt idx="8337">
                  <c:v>2.842223899411203</c:v>
                </c:pt>
                <c:pt idx="8338">
                  <c:v>2.8722491977767879</c:v>
                </c:pt>
                <c:pt idx="8339">
                  <c:v>2.9003993538331505</c:v>
                </c:pt>
                <c:pt idx="8340">
                  <c:v>2.9266433874569429</c:v>
                </c:pt>
                <c:pt idx="8341">
                  <c:v>2.9509582023246894</c:v>
                </c:pt>
                <c:pt idx="8342">
                  <c:v>2.9733209436507395</c:v>
                </c:pt>
                <c:pt idx="8343">
                  <c:v>2.9937117646753282</c:v>
                </c:pt>
                <c:pt idx="8344">
                  <c:v>3.0121044622866839</c:v>
                </c:pt>
                <c:pt idx="8345">
                  <c:v>3.0284816812541657</c:v>
                </c:pt>
                <c:pt idx="8346">
                  <c:v>3.0428258551971439</c:v>
                </c:pt>
                <c:pt idx="8347">
                  <c:v>3.055118500084669</c:v>
                </c:pt>
                <c:pt idx="8348">
                  <c:v>3.0653401094454109</c:v>
                </c:pt>
                <c:pt idx="8349">
                  <c:v>3.0734818380190418</c:v>
                </c:pt>
                <c:pt idx="8350">
                  <c:v>3.079529559342133</c:v>
                </c:pt>
                <c:pt idx="8351">
                  <c:v>3.0834684865853048</c:v>
                </c:pt>
                <c:pt idx="8352">
                  <c:v>3.085287078858451</c:v>
                </c:pt>
                <c:pt idx="8353">
                  <c:v>3.0849779037863931</c:v>
                </c:pt>
                <c:pt idx="8354">
                  <c:v>3.0825365569072423</c:v>
                </c:pt>
                <c:pt idx="8355">
                  <c:v>3.0779567643462551</c:v>
                </c:pt>
                <c:pt idx="8356">
                  <c:v>3.0712345908980625</c:v>
                </c:pt>
                <c:pt idx="8357">
                  <c:v>3.0623691438514649</c:v>
                </c:pt>
                <c:pt idx="8358">
                  <c:v>3.0513580462861114</c:v>
                </c:pt>
                <c:pt idx="8359">
                  <c:v>3.0382003851205672</c:v>
                </c:pt>
                <c:pt idx="8360">
                  <c:v>3.0228956141744914</c:v>
                </c:pt>
                <c:pt idx="8361">
                  <c:v>3.0054503551074605</c:v>
                </c:pt>
                <c:pt idx="8362">
                  <c:v>2.9858666148778394</c:v>
                </c:pt>
                <c:pt idx="8363">
                  <c:v>2.9641500227003728</c:v>
                </c:pt>
                <c:pt idx="8364">
                  <c:v>2.9403144144117763</c:v>
                </c:pt>
                <c:pt idx="8365">
                  <c:v>2.9143647515489515</c:v>
                </c:pt>
                <c:pt idx="8366">
                  <c:v>2.8863127406732447</c:v>
                </c:pt>
                <c:pt idx="8367">
                  <c:v>2.8561757692698393</c:v>
                </c:pt>
                <c:pt idx="8368">
                  <c:v>2.823965717667082</c:v>
                </c:pt>
                <c:pt idx="8369">
                  <c:v>2.7896957518203531</c:v>
                </c:pt>
                <c:pt idx="8370">
                  <c:v>2.753381183667658</c:v>
                </c:pt>
                <c:pt idx="8371">
                  <c:v>2.7150450303258196</c:v>
                </c:pt>
                <c:pt idx="8372">
                  <c:v>2.6747027407897606</c:v>
                </c:pt>
                <c:pt idx="8373">
                  <c:v>2.6323780199180478</c:v>
                </c:pt>
                <c:pt idx="8374">
                  <c:v>2.5881002093102601</c:v>
                </c:pt>
                <c:pt idx="8375">
                  <c:v>2.541889435547434</c:v>
                </c:pt>
                <c:pt idx="8376">
                  <c:v>2.4937724543391186</c:v>
                </c:pt>
                <c:pt idx="8377">
                  <c:v>2.4437782913006023</c:v>
                </c:pt>
                <c:pt idx="8378">
                  <c:v>2.3919348454672491</c:v>
                </c:pt>
                <c:pt idx="8379">
                  <c:v>2.338270167015335</c:v>
                </c:pt>
                <c:pt idx="8380">
                  <c:v>2.2828176038631436</c:v>
                </c:pt>
                <c:pt idx="8381">
                  <c:v>2.2256118476948963</c:v>
                </c:pt>
                <c:pt idx="8382">
                  <c:v>2.1666869474374137</c:v>
                </c:pt>
                <c:pt idx="8383">
                  <c:v>2.106077582188643</c:v>
                </c:pt>
                <c:pt idx="8384">
                  <c:v>2.0438241232023433</c:v>
                </c:pt>
                <c:pt idx="8385">
                  <c:v>1.979968542289096</c:v>
                </c:pt>
                <c:pt idx="8386">
                  <c:v>1.9145522627254024</c:v>
                </c:pt>
                <c:pt idx="8387">
                  <c:v>1.8476157669782989</c:v>
                </c:pt>
                <c:pt idx="8388">
                  <c:v>1.7791986000913385</c:v>
                </c:pt>
                <c:pt idx="8389">
                  <c:v>1.7093411833134222</c:v>
                </c:pt>
                <c:pt idx="8390">
                  <c:v>1.6380902389312955</c:v>
                </c:pt>
                <c:pt idx="8391">
                  <c:v>1.5654948729260341</c:v>
                </c:pt>
                <c:pt idx="8392">
                  <c:v>1.4916029243572371</c:v>
                </c:pt>
                <c:pt idx="8393">
                  <c:v>1.4164588267659242</c:v>
                </c:pt>
                <c:pt idx="8394">
                  <c:v>1.340116756512294</c:v>
                </c:pt>
                <c:pt idx="8395">
                  <c:v>1.2626276825814304</c:v>
                </c:pt>
                <c:pt idx="8396">
                  <c:v>1.1840427497411747</c:v>
                </c:pt>
                <c:pt idx="8397">
                  <c:v>1.1044146920487181</c:v>
                </c:pt>
                <c:pt idx="8398">
                  <c:v>1.023796896533439</c:v>
                </c:pt>
                <c:pt idx="8399">
                  <c:v>0.94224451024024303</c:v>
                </c:pt>
                <c:pt idx="8400">
                  <c:v>0.8598131397630363</c:v>
                </c:pt>
                <c:pt idx="8401">
                  <c:v>0.77655849793729592</c:v>
                </c:pt>
                <c:pt idx="8402">
                  <c:v>0.69253760702365474</c:v>
                </c:pt>
                <c:pt idx="8403">
                  <c:v>0.60780894400770746</c:v>
                </c:pt>
                <c:pt idx="8404">
                  <c:v>0.52243115647545568</c:v>
                </c:pt>
                <c:pt idx="8405">
                  <c:v>0.43646297866199762</c:v>
                </c:pt>
                <c:pt idx="8406">
                  <c:v>0.3499646076402157</c:v>
                </c:pt>
                <c:pt idx="8407">
                  <c:v>0.26299669428468314</c:v>
                </c:pt>
                <c:pt idx="8408">
                  <c:v>0.17562125316402832</c:v>
                </c:pt>
                <c:pt idx="8409">
                  <c:v>8.7900664630638892E-2</c:v>
                </c:pt>
                <c:pt idx="8410">
                  <c:v>-1.0772577707421566E-4</c:v>
                </c:pt>
                <c:pt idx="8411">
                  <c:v>-8.8337588441218112E-2</c:v>
                </c:pt>
                <c:pt idx="8412">
                  <c:v>-0.17672523643205942</c:v>
                </c:pt>
                <c:pt idx="8413">
                  <c:v>-0.2652098489861579</c:v>
                </c:pt>
                <c:pt idx="8414">
                  <c:v>-0.35373057383183176</c:v>
                </c:pt>
                <c:pt idx="8415">
                  <c:v>-0.44222135807237128</c:v>
                </c:pt>
                <c:pt idx="8416">
                  <c:v>-0.53061511062199807</c:v>
                </c:pt>
                <c:pt idx="8417">
                  <c:v>-0.61884605666969894</c:v>
                </c:pt>
                <c:pt idx="8418">
                  <c:v>-0.70685041793164904</c:v>
                </c:pt>
                <c:pt idx="8419">
                  <c:v>-0.79456672790177207</c:v>
                </c:pt>
                <c:pt idx="8420">
                  <c:v>-0.88193432227918334</c:v>
                </c:pt>
                <c:pt idx="8421">
                  <c:v>-0.96888816951667844</c:v>
                </c:pt>
                <c:pt idx="8422">
                  <c:v>-1.0553629739828048</c:v>
                </c:pt>
                <c:pt idx="8423">
                  <c:v>-1.141295431972509</c:v>
                </c:pt>
                <c:pt idx="8424">
                  <c:v>-1.2266232918394988</c:v>
                </c:pt>
                <c:pt idx="8425">
                  <c:v>-1.3112806353053006</c:v>
                </c:pt>
                <c:pt idx="8426">
                  <c:v>-1.3952022788121874</c:v>
                </c:pt>
                <c:pt idx="8427">
                  <c:v>-1.4783261682689763</c:v>
                </c:pt>
                <c:pt idx="8428">
                  <c:v>-1.5605909304874312</c:v>
                </c:pt>
                <c:pt idx="8429">
                  <c:v>-1.6419291243714407</c:v>
                </c:pt>
                <c:pt idx="8430">
                  <c:v>-1.7222842889605006</c:v>
                </c:pt>
                <c:pt idx="8431">
                  <c:v>-1.8015988911488885</c:v>
                </c:pt>
                <c:pt idx="8432">
                  <c:v>-1.8798079020332807</c:v>
                </c:pt>
                <c:pt idx="8433">
                  <c:v>-1.9568557933356538</c:v>
                </c:pt>
                <c:pt idx="8434">
                  <c:v>-2.0326827022653471</c:v>
                </c:pt>
                <c:pt idx="8435">
                  <c:v>-2.1072279460037566</c:v>
                </c:pt>
                <c:pt idx="8436">
                  <c:v>-2.1804305516316682</c:v>
                </c:pt>
                <c:pt idx="8437">
                  <c:v>-2.2522377968308724</c:v>
                </c:pt>
                <c:pt idx="8438">
                  <c:v>-2.3225954917755227</c:v>
                </c:pt>
                <c:pt idx="8439">
                  <c:v>-2.3914434511775897</c:v>
                </c:pt>
                <c:pt idx="8440">
                  <c:v>-2.458732806511942</c:v>
                </c:pt>
                <c:pt idx="8441">
                  <c:v>-2.5244107314088393</c:v>
                </c:pt>
                <c:pt idx="8442">
                  <c:v>-2.5884219001607662</c:v>
                </c:pt>
                <c:pt idx="8443">
                  <c:v>-2.6507185595214517</c:v>
                </c:pt>
                <c:pt idx="8444">
                  <c:v>-2.7112491533831307</c:v>
                </c:pt>
                <c:pt idx="8445">
                  <c:v>-2.7699637285364713</c:v>
                </c:pt>
                <c:pt idx="8446">
                  <c:v>-2.8268131698140615</c:v>
                </c:pt>
                <c:pt idx="8447">
                  <c:v>-2.8817527115336969</c:v>
                </c:pt>
                <c:pt idx="8448">
                  <c:v>-2.9347378792202674</c:v>
                </c:pt>
                <c:pt idx="8449">
                  <c:v>-2.9857240970594052</c:v>
                </c:pt>
                <c:pt idx="8450">
                  <c:v>-3.0346716184257927</c:v>
                </c:pt>
                <c:pt idx="8451">
                  <c:v>-3.0815415041185763</c:v>
                </c:pt>
                <c:pt idx="8452">
                  <c:v>-3.1262937035757661</c:v>
                </c:pt>
                <c:pt idx="8453">
                  <c:v>-3.1688870002947693</c:v>
                </c:pt>
                <c:pt idx="8454">
                  <c:v>-3.2092824106239251</c:v>
                </c:pt>
                <c:pt idx="8455">
                  <c:v>-3.2474507118386713</c:v>
                </c:pt>
                <c:pt idx="8456">
                  <c:v>-3.2833559489387518</c:v>
                </c:pt>
                <c:pt idx="8457">
                  <c:v>-3.3169647974531022</c:v>
                </c:pt>
                <c:pt idx="8458">
                  <c:v>-3.3482477605791772</c:v>
                </c:pt>
                <c:pt idx="8459">
                  <c:v>-3.3771798542126343</c:v>
                </c:pt>
                <c:pt idx="8460">
                  <c:v>-3.4037295041216713</c:v>
                </c:pt>
                <c:pt idx="8461">
                  <c:v>-3.4278734956635128</c:v>
                </c:pt>
                <c:pt idx="8462">
                  <c:v>-3.4495893314538804</c:v>
                </c:pt>
                <c:pt idx="8463">
                  <c:v>-3.4688579973116984</c:v>
                </c:pt>
                <c:pt idx="8464">
                  <c:v>-3.4856545968635655</c:v>
                </c:pt>
                <c:pt idx="8465">
                  <c:v>-3.4999635542863134</c:v>
                </c:pt>
                <c:pt idx="8466">
                  <c:v>-3.5117695533139477</c:v>
                </c:pt>
                <c:pt idx="8467">
                  <c:v>-3.5210568283062114</c:v>
                </c:pt>
                <c:pt idx="8468">
                  <c:v>-3.5278090565608977</c:v>
                </c:pt>
                <c:pt idx="8469">
                  <c:v>-3.532021038603975</c:v>
                </c:pt>
                <c:pt idx="8470">
                  <c:v>-3.5336827519544585</c:v>
                </c:pt>
                <c:pt idx="8471">
                  <c:v>-3.532783967684384</c:v>
                </c:pt>
                <c:pt idx="8472">
                  <c:v>-3.529318151995493</c:v>
                </c:pt>
                <c:pt idx="8473">
                  <c:v>-3.5232833236196313</c:v>
                </c:pt>
                <c:pt idx="8474">
                  <c:v>-3.5146809676006567</c:v>
                </c:pt>
                <c:pt idx="8475">
                  <c:v>-3.5035111319162997</c:v>
                </c:pt>
                <c:pt idx="8476">
                  <c:v>-3.4897766290791354</c:v>
                </c:pt>
                <c:pt idx="8477">
                  <c:v>-3.473483733057479</c:v>
                </c:pt>
                <c:pt idx="8478">
                  <c:v>-3.4546376452526126</c:v>
                </c:pt>
                <c:pt idx="8479">
                  <c:v>-3.433245434819209</c:v>
                </c:pt>
                <c:pt idx="8480">
                  <c:v>-3.4093149335997563</c:v>
                </c:pt>
                <c:pt idx="8481">
                  <c:v>-3.3828615285435539</c:v>
                </c:pt>
                <c:pt idx="8482">
                  <c:v>-3.3538963702624711</c:v>
                </c:pt>
                <c:pt idx="8483">
                  <c:v>-3.3224346007112517</c:v>
                </c:pt>
                <c:pt idx="8484">
                  <c:v>-3.2884999279108142</c:v>
                </c:pt>
                <c:pt idx="8485">
                  <c:v>-3.2521075350292676</c:v>
                </c:pt>
                <c:pt idx="8486">
                  <c:v>-3.2132796893638162</c:v>
                </c:pt>
                <c:pt idx="8487">
                  <c:v>-3.1720446675634353</c:v>
                </c:pt>
                <c:pt idx="8488">
                  <c:v>-3.1284255565477457</c:v>
                </c:pt>
                <c:pt idx="8489">
                  <c:v>-3.0824470349777364</c:v>
                </c:pt>
                <c:pt idx="8490">
                  <c:v>-3.034136221997112</c:v>
                </c:pt>
                <c:pt idx="8491">
                  <c:v>-2.9835282245248727</c:v>
                </c:pt>
                <c:pt idx="8492">
                  <c:v>-2.930650851773144</c:v>
                </c:pt>
                <c:pt idx="8493">
                  <c:v>-2.8755404267864919</c:v>
                </c:pt>
                <c:pt idx="8494">
                  <c:v>-2.8182391546201502</c:v>
                </c:pt>
                <c:pt idx="8495">
                  <c:v>-2.7587802576414848</c:v>
                </c:pt>
                <c:pt idx="8496">
                  <c:v>-2.6972038065111699</c:v>
                </c:pt>
                <c:pt idx="8497">
                  <c:v>-2.6335523475808893</c:v>
                </c:pt>
                <c:pt idx="8498">
                  <c:v>-2.5678674928279972</c:v>
                </c:pt>
                <c:pt idx="8499">
                  <c:v>-2.500191183810001</c:v>
                </c:pt>
                <c:pt idx="8500">
                  <c:v>-2.4305708243266642</c:v>
                </c:pt>
                <c:pt idx="8501">
                  <c:v>-2.3590553123460412</c:v>
                </c:pt>
                <c:pt idx="8502">
                  <c:v>-2.2856930392388435</c:v>
                </c:pt>
                <c:pt idx="8503">
                  <c:v>-2.2105331483338881</c:v>
                </c:pt>
                <c:pt idx="8504">
                  <c:v>-2.1336305824144044</c:v>
                </c:pt>
                <c:pt idx="8505">
                  <c:v>-2.055041977528461</c:v>
                </c:pt>
                <c:pt idx="8506">
                  <c:v>-1.9748234992212599</c:v>
                </c:pt>
                <c:pt idx="8507">
                  <c:v>-1.8930304355104965</c:v>
                </c:pt>
                <c:pt idx="8508">
                  <c:v>-1.809717185465769</c:v>
                </c:pt>
                <c:pt idx="8509">
                  <c:v>-1.7249390579881556</c:v>
                </c:pt>
                <c:pt idx="8510">
                  <c:v>-1.6387576817659057</c:v>
                </c:pt>
                <c:pt idx="8511">
                  <c:v>-1.5512370730410243</c:v>
                </c:pt>
                <c:pt idx="8512">
                  <c:v>-1.4624399701056736</c:v>
                </c:pt>
                <c:pt idx="8513">
                  <c:v>-1.3724256798341541</c:v>
                </c:pt>
                <c:pt idx="8514">
                  <c:v>-1.2812632111812317</c:v>
                </c:pt>
                <c:pt idx="8515">
                  <c:v>-1.1890183101952347</c:v>
                </c:pt>
                <c:pt idx="8516">
                  <c:v>-1.0957568284441117</c:v>
                </c:pt>
                <c:pt idx="8517">
                  <c:v>-1.0015461218669077</c:v>
                </c:pt>
                <c:pt idx="8518">
                  <c:v>-0.9064540998907934</c:v>
                </c:pt>
                <c:pt idx="8519">
                  <c:v>-0.81055031801505628</c:v>
                </c:pt>
                <c:pt idx="8520">
                  <c:v>-0.71390466300343769</c:v>
                </c:pt>
                <c:pt idx="8521">
                  <c:v>-0.61658698537005008</c:v>
                </c:pt>
                <c:pt idx="8522">
                  <c:v>-0.51866828850377122</c:v>
                </c:pt>
                <c:pt idx="8523">
                  <c:v>-0.42022086007094628</c:v>
                </c:pt>
                <c:pt idx="8524">
                  <c:v>-0.32131697416891553</c:v>
                </c:pt>
                <c:pt idx="8525">
                  <c:v>-0.22202879384239702</c:v>
                </c:pt>
                <c:pt idx="8526">
                  <c:v>-0.12242973394269617</c:v>
                </c:pt>
                <c:pt idx="8527">
                  <c:v>-2.2593438977534783E-2</c:v>
                </c:pt>
                <c:pt idx="8528">
                  <c:v>7.7405319881357154E-2</c:v>
                </c:pt>
                <c:pt idx="8529">
                  <c:v>0.17749165535145553</c:v>
                </c:pt>
                <c:pt idx="8530">
                  <c:v>0.27759597702660915</c:v>
                </c:pt>
                <c:pt idx="8531">
                  <c:v>0.37763998460537457</c:v>
                </c:pt>
                <c:pt idx="8532">
                  <c:v>0.47754830650318564</c:v>
                </c:pt>
                <c:pt idx="8533">
                  <c:v>0.5772487348836508</c:v>
                </c:pt>
                <c:pt idx="8534">
                  <c:v>0.67666933923648764</c:v>
                </c:pt>
                <c:pt idx="8535">
                  <c:v>0.77573330819993314</c:v>
                </c:pt>
                <c:pt idx="8536">
                  <c:v>0.8743631226123697</c:v>
                </c:pt>
                <c:pt idx="8537">
                  <c:v>0.97248292025804728</c:v>
                </c:pt>
                <c:pt idx="8538">
                  <c:v>1.0700191860572479</c:v>
                </c:pt>
                <c:pt idx="8539">
                  <c:v>1.1669010768999115</c:v>
                </c:pt>
                <c:pt idx="8540">
                  <c:v>1.2630589212941581</c:v>
                </c:pt>
                <c:pt idx="8541">
                  <c:v>1.3584190587619394</c:v>
                </c:pt>
                <c:pt idx="8542">
                  <c:v>1.4529079514682794</c:v>
                </c:pt>
                <c:pt idx="8543">
                  <c:v>1.5464544483089266</c:v>
                </c:pt>
                <c:pt idx="8544">
                  <c:v>1.6389888527229057</c:v>
                </c:pt>
                <c:pt idx="8545">
                  <c:v>1.7304382112764982</c:v>
                </c:pt>
                <c:pt idx="8546">
                  <c:v>1.8207307218794251</c:v>
                </c:pt>
                <c:pt idx="8547">
                  <c:v>1.9097981349751061</c:v>
                </c:pt>
                <c:pt idx="8548">
                  <c:v>1.9975733109967053</c:v>
                </c:pt>
                <c:pt idx="8549">
                  <c:v>2.0839834771451109</c:v>
                </c:pt>
                <c:pt idx="8550">
                  <c:v>2.1689672805850417</c:v>
                </c:pt>
                <c:pt idx="8551">
                  <c:v>2.2524627408757905</c:v>
                </c:pt>
                <c:pt idx="8552">
                  <c:v>2.3344008305847486</c:v>
                </c:pt>
                <c:pt idx="8553">
                  <c:v>2.4147224755262791</c:v>
                </c:pt>
                <c:pt idx="8554">
                  <c:v>2.4933647229865499</c:v>
                </c:pt>
                <c:pt idx="8555">
                  <c:v>2.5702642591143388</c:v>
                </c:pt>
                <c:pt idx="8556">
                  <c:v>2.6453579412952495</c:v>
                </c:pt>
                <c:pt idx="8557">
                  <c:v>2.7185913408384863</c:v>
                </c:pt>
                <c:pt idx="8558">
                  <c:v>2.7899090263902981</c:v>
                </c:pt>
                <c:pt idx="8559">
                  <c:v>2.8592500370365035</c:v>
                </c:pt>
                <c:pt idx="8560">
                  <c:v>2.9265651951194025</c:v>
                </c:pt>
                <c:pt idx="8561">
                  <c:v>2.9918018317557298</c:v>
                </c:pt>
                <c:pt idx="8562">
                  <c:v>3.0549052450035048</c:v>
                </c:pt>
                <c:pt idx="8563">
                  <c:v>3.1158287708552064</c:v>
                </c:pt>
                <c:pt idx="8564">
                  <c:v>3.1745224066451354</c:v>
                </c:pt>
                <c:pt idx="8565">
                  <c:v>3.230938215076304</c:v>
                </c:pt>
                <c:pt idx="8566">
                  <c:v>3.2850295571697923</c:v>
                </c:pt>
                <c:pt idx="8567">
                  <c:v>3.3367546010554578</c:v>
                </c:pt>
                <c:pt idx="8568">
                  <c:v>3.3860722605850926</c:v>
                </c:pt>
                <c:pt idx="8569">
                  <c:v>3.4329417992251341</c:v>
                </c:pt>
                <c:pt idx="8570">
                  <c:v>3.477327756574744</c:v>
                </c:pt>
                <c:pt idx="8571">
                  <c:v>3.5191959221468112</c:v>
                </c:pt>
                <c:pt idx="8572">
                  <c:v>3.5585114116876198</c:v>
                </c:pt>
                <c:pt idx="8573">
                  <c:v>3.5952386072677394</c:v>
                </c:pt>
                <c:pt idx="8574">
                  <c:v>3.6293445503144608</c:v>
                </c:pt>
                <c:pt idx="8575">
                  <c:v>3.6608064635053226</c:v>
                </c:pt>
                <c:pt idx="8576">
                  <c:v>3.6895952509653935</c:v>
                </c:pt>
                <c:pt idx="8577">
                  <c:v>3.7156848540617973</c:v>
                </c:pt>
                <c:pt idx="8578">
                  <c:v>3.7390534411293905</c:v>
                </c:pt>
                <c:pt idx="8579">
                  <c:v>3.7596840846909867</c:v>
                </c:pt>
                <c:pt idx="8580">
                  <c:v>3.7775536504345042</c:v>
                </c:pt>
                <c:pt idx="8581">
                  <c:v>3.7926477383527426</c:v>
                </c:pt>
                <c:pt idx="8582">
                  <c:v>3.8049530314654691</c:v>
                </c:pt>
                <c:pt idx="8583">
                  <c:v>3.8144600524549355</c:v>
                </c:pt>
                <c:pt idx="8584">
                  <c:v>3.8211537886090792</c:v>
                </c:pt>
                <c:pt idx="8585">
                  <c:v>3.8250288845602456</c:v>
                </c:pt>
                <c:pt idx="8586">
                  <c:v>3.8260805709560404</c:v>
                </c:pt>
                <c:pt idx="8587">
                  <c:v>3.8243039448698748</c:v>
                </c:pt>
                <c:pt idx="8588">
                  <c:v>3.8196938511441347</c:v>
                </c:pt>
                <c:pt idx="8589">
                  <c:v>3.8122565514111946</c:v>
                </c:pt>
                <c:pt idx="8590">
                  <c:v>3.8019937663004271</c:v>
                </c:pt>
                <c:pt idx="8591">
                  <c:v>3.7889072801633623</c:v>
                </c:pt>
                <c:pt idx="8592">
                  <c:v>3.7730028305504058</c:v>
                </c:pt>
                <c:pt idx="8593">
                  <c:v>3.7542909532584154</c:v>
                </c:pt>
                <c:pt idx="8594">
                  <c:v>3.7327858835192513</c:v>
                </c:pt>
                <c:pt idx="8595">
                  <c:v>3.7085006398005511</c:v>
                </c:pt>
                <c:pt idx="8596">
                  <c:v>3.6814512123706042</c:v>
                </c:pt>
                <c:pt idx="8597">
                  <c:v>3.6516572469813857</c:v>
                </c:pt>
                <c:pt idx="8598">
                  <c:v>3.6191374974193851</c:v>
                </c:pt>
                <c:pt idx="8599">
                  <c:v>3.5839127522246095</c:v>
                </c:pt>
                <c:pt idx="8600">
                  <c:v>3.5460047158621193</c:v>
                </c:pt>
                <c:pt idx="8601">
                  <c:v>3.5054427872306091</c:v>
                </c:pt>
                <c:pt idx="8602">
                  <c:v>3.4622522541741367</c:v>
                </c:pt>
                <c:pt idx="8603">
                  <c:v>3.4164625069986618</c:v>
                </c:pt>
                <c:pt idx="8604">
                  <c:v>3.3681115989263719</c:v>
                </c:pt>
                <c:pt idx="8605">
                  <c:v>3.317229140816623</c:v>
                </c:pt>
                <c:pt idx="8606">
                  <c:v>3.2638518957107618</c:v>
                </c:pt>
                <c:pt idx="8607">
                  <c:v>3.2080226895559294</c:v>
                </c:pt>
                <c:pt idx="8608">
                  <c:v>3.1497791975768195</c:v>
                </c:pt>
                <c:pt idx="8609">
                  <c:v>3.0891607111662469</c:v>
                </c:pt>
                <c:pt idx="8610">
                  <c:v>3.0262089720277201</c:v>
                </c:pt>
                <c:pt idx="8611">
                  <c:v>2.9609737048651046</c:v>
                </c:pt>
                <c:pt idx="8612">
                  <c:v>2.8934973173079257</c:v>
                </c:pt>
                <c:pt idx="8613">
                  <c:v>2.8238306968834372</c:v>
                </c:pt>
                <c:pt idx="8614">
                  <c:v>2.752030564666919</c:v>
                </c:pt>
                <c:pt idx="8615">
                  <c:v>2.6781445961095782</c:v>
                </c:pt>
                <c:pt idx="8616">
                  <c:v>2.6022272376145388</c:v>
                </c:pt>
                <c:pt idx="8617">
                  <c:v>2.5243353196120655</c:v>
                </c:pt>
                <c:pt idx="8618">
                  <c:v>2.4445246322692622</c:v>
                </c:pt>
                <c:pt idx="8619">
                  <c:v>2.3628511753305212</c:v>
                </c:pt>
                <c:pt idx="8620">
                  <c:v>2.2793762767910937</c:v>
                </c:pt>
                <c:pt idx="8621">
                  <c:v>2.1941626109739567</c:v>
                </c:pt>
                <c:pt idx="8622">
                  <c:v>2.1072721840676909</c:v>
                </c:pt>
                <c:pt idx="8623">
                  <c:v>2.01876757915274</c:v>
                </c:pt>
                <c:pt idx="8624">
                  <c:v>1.9287169903477299</c:v>
                </c:pt>
                <c:pt idx="8625">
                  <c:v>1.8371901034641129</c:v>
                </c:pt>
                <c:pt idx="8626">
                  <c:v>1.7442559192885732</c:v>
                </c:pt>
                <c:pt idx="8627">
                  <c:v>1.6499823338278743</c:v>
                </c:pt>
                <c:pt idx="8628">
                  <c:v>1.5544361143896277</c:v>
                </c:pt>
                <c:pt idx="8629">
                  <c:v>1.4576846861077388</c:v>
                </c:pt>
                <c:pt idx="8630">
                  <c:v>1.3598015298999466</c:v>
                </c:pt>
                <c:pt idx="8631">
                  <c:v>1.2608622385046178</c:v>
                </c:pt>
                <c:pt idx="8632">
                  <c:v>1.1609408395279459</c:v>
                </c:pt>
                <c:pt idx="8633">
                  <c:v>1.060107630816703</c:v>
                </c:pt>
                <c:pt idx="8634">
                  <c:v>0.95844230310080691</c:v>
                </c:pt>
                <c:pt idx="8635">
                  <c:v>0.85602096446260556</c:v>
                </c:pt>
                <c:pt idx="8636">
                  <c:v>0.75291949854337303</c:v>
                </c:pt>
                <c:pt idx="8637">
                  <c:v>0.6492149535078624</c:v>
                </c:pt>
                <c:pt idx="8638">
                  <c:v>0.5449845816182477</c:v>
                </c:pt>
                <c:pt idx="8639">
                  <c:v>0.44030692262712717</c:v>
                </c:pt>
                <c:pt idx="8640">
                  <c:v>0.33526048014072074</c:v>
                </c:pt>
                <c:pt idx="8641">
                  <c:v>0.22992334564595204</c:v>
                </c:pt>
                <c:pt idx="8642">
                  <c:v>0.12437437955444974</c:v>
                </c:pt>
                <c:pt idx="8643">
                  <c:v>1.8693334911344249E-2</c:v>
                </c:pt>
                <c:pt idx="8644">
                  <c:v>-8.7040447750786412E-2</c:v>
                </c:pt>
                <c:pt idx="8645">
                  <c:v>-0.19274814479438174</c:v>
                </c:pt>
                <c:pt idx="8646">
                  <c:v>-0.29835009310817923</c:v>
                </c:pt>
                <c:pt idx="8647">
                  <c:v>-0.40376681833414524</c:v>
                </c:pt>
                <c:pt idx="8648">
                  <c:v>-0.50891814351608611</c:v>
                </c:pt>
                <c:pt idx="8649">
                  <c:v>-0.61372420488373269</c:v>
                </c:pt>
                <c:pt idx="8650">
                  <c:v>-0.71811086964012438</c:v>
                </c:pt>
                <c:pt idx="8651">
                  <c:v>-0.82199573355453348</c:v>
                </c:pt>
                <c:pt idx="8652">
                  <c:v>-0.92529976350037291</c:v>
                </c:pt>
                <c:pt idx="8653">
                  <c:v>-1.0279475359682184</c:v>
                </c:pt>
                <c:pt idx="8654">
                  <c:v>-1.129864353679831</c:v>
                </c:pt>
                <c:pt idx="8655">
                  <c:v>-1.2309710899965562</c:v>
                </c:pt>
                <c:pt idx="8656">
                  <c:v>-1.3311883641055475</c:v>
                </c:pt>
                <c:pt idx="8657">
                  <c:v>-1.4304389074460906</c:v>
                </c:pt>
                <c:pt idx="8658">
                  <c:v>-1.5286482551256315</c:v>
                </c:pt>
                <c:pt idx="8659">
                  <c:v>-1.6257450715222108</c:v>
                </c:pt>
                <c:pt idx="8660">
                  <c:v>-1.7216596502457355</c:v>
                </c:pt>
                <c:pt idx="8661">
                  <c:v>-1.8163187533887419</c:v>
                </c:pt>
                <c:pt idx="8662">
                  <c:v>-1.9096497225544866</c:v>
                </c:pt>
                <c:pt idx="8663">
                  <c:v>-2.0015827418873324</c:v>
                </c:pt>
                <c:pt idx="8664">
                  <c:v>-2.0920499043734164</c:v>
                </c:pt>
                <c:pt idx="8665">
                  <c:v>-2.1809804984598942</c:v>
                </c:pt>
                <c:pt idx="8666">
                  <c:v>-2.2683054138552405</c:v>
                </c:pt>
                <c:pt idx="8667">
                  <c:v>-2.3539595398558535</c:v>
                </c:pt>
                <c:pt idx="8668">
                  <c:v>-2.4378793194927288</c:v>
                </c:pt>
                <c:pt idx="8669">
                  <c:v>-2.5199960025586448</c:v>
                </c:pt>
                <c:pt idx="8670">
                  <c:v>-2.6002526946156697</c:v>
                </c:pt>
                <c:pt idx="8671">
                  <c:v>-2.678592304803642</c:v>
                </c:pt>
                <c:pt idx="8672">
                  <c:v>-2.7549511214028142</c:v>
                </c:pt>
                <c:pt idx="8673">
                  <c:v>-2.8292758065986545</c:v>
                </c:pt>
                <c:pt idx="8674">
                  <c:v>-2.9015095588142876</c:v>
                </c:pt>
                <c:pt idx="8675">
                  <c:v>-2.9715956237975658</c:v>
                </c:pt>
                <c:pt idx="8676">
                  <c:v>-3.0394778202859349</c:v>
                </c:pt>
                <c:pt idx="8677">
                  <c:v>-3.1051090755854895</c:v>
                </c:pt>
                <c:pt idx="8678">
                  <c:v>-3.1684417014855044</c:v>
                </c:pt>
                <c:pt idx="8679">
                  <c:v>-3.2294228594784351</c:v>
                </c:pt>
                <c:pt idx="8680">
                  <c:v>-3.2880118653185226</c:v>
                </c:pt>
                <c:pt idx="8681">
                  <c:v>-3.344164905914861</c:v>
                </c:pt>
                <c:pt idx="8682">
                  <c:v>-3.3978364885141907</c:v>
                </c:pt>
                <c:pt idx="8683">
                  <c:v>-3.4489895023612975</c:v>
                </c:pt>
                <c:pt idx="8684">
                  <c:v>-3.4975838324333943</c:v>
                </c:pt>
                <c:pt idx="8685">
                  <c:v>-3.5435817534642848</c:v>
                </c:pt>
                <c:pt idx="8686">
                  <c:v>-3.5869471525707</c:v>
                </c:pt>
                <c:pt idx="8687">
                  <c:v>-3.627649027410671</c:v>
                </c:pt>
                <c:pt idx="8688">
                  <c:v>-3.665657413865703</c:v>
                </c:pt>
                <c:pt idx="8689">
                  <c:v>-3.700942978714421</c:v>
                </c:pt>
                <c:pt idx="8690">
                  <c:v>-3.7334819346554737</c:v>
                </c:pt>
                <c:pt idx="8691">
                  <c:v>-3.7632520023282883</c:v>
                </c:pt>
                <c:pt idx="8692">
                  <c:v>-3.7902304746196109</c:v>
                </c:pt>
                <c:pt idx="8693">
                  <c:v>-3.8143941445003926</c:v>
                </c:pt>
                <c:pt idx="8694">
                  <c:v>-3.83572268557552</c:v>
                </c:pt>
                <c:pt idx="8695">
                  <c:v>-3.8542061612786851</c:v>
                </c:pt>
                <c:pt idx="8696">
                  <c:v>-3.8698285121677083</c:v>
                </c:pt>
                <c:pt idx="8697">
                  <c:v>-3.8825768986269416</c:v>
                </c:pt>
                <c:pt idx="8698">
                  <c:v>-3.8924428773234045</c:v>
                </c:pt>
                <c:pt idx="8699">
                  <c:v>-3.8994230649939015</c:v>
                </c:pt>
                <c:pt idx="8700">
                  <c:v>-3.9035080138385077</c:v>
                </c:pt>
                <c:pt idx="8701">
                  <c:v>-3.9046971389400422</c:v>
                </c:pt>
                <c:pt idx="8702">
                  <c:v>-3.9029910531428156</c:v>
                </c:pt>
                <c:pt idx="8703">
                  <c:v>-3.898394309735727</c:v>
                </c:pt>
                <c:pt idx="8704">
                  <c:v>-3.8909060133478119</c:v>
                </c:pt>
                <c:pt idx="8705">
                  <c:v>-3.8805349985583781</c:v>
                </c:pt>
                <c:pt idx="8706">
                  <c:v>-3.8672907443721258</c:v>
                </c:pt>
                <c:pt idx="8707">
                  <c:v>-3.8511826403814138</c:v>
                </c:pt>
                <c:pt idx="8708">
                  <c:v>-3.8322198538224486</c:v>
                </c:pt>
                <c:pt idx="8709">
                  <c:v>-3.8104229842852981</c:v>
                </c:pt>
                <c:pt idx="8710">
                  <c:v>-3.7858080915997792</c:v>
                </c:pt>
                <c:pt idx="8711">
                  <c:v>-3.7583912862440498</c:v>
                </c:pt>
                <c:pt idx="8712">
                  <c:v>-3.7281926045232421</c:v>
                </c:pt>
                <c:pt idx="8713">
                  <c:v>-3.6952368393520874</c:v>
                </c:pt>
                <c:pt idx="8714">
                  <c:v>-3.6595524272255182</c:v>
                </c:pt>
                <c:pt idx="8715">
                  <c:v>-3.6211665178628896</c:v>
                </c:pt>
                <c:pt idx="8716">
                  <c:v>-3.5801091486918191</c:v>
                </c:pt>
                <c:pt idx="8717">
                  <c:v>-3.5364139145395361</c:v>
                </c:pt>
                <c:pt idx="8718">
                  <c:v>-3.4901134062955639</c:v>
                </c:pt>
                <c:pt idx="8719">
                  <c:v>-3.4412421238597219</c:v>
                </c:pt>
                <c:pt idx="8720">
                  <c:v>-3.389835343673679</c:v>
                </c:pt>
                <c:pt idx="8721">
                  <c:v>-3.3359358837340225</c:v>
                </c:pt>
                <c:pt idx="8722">
                  <c:v>-3.2795822847662492</c:v>
                </c:pt>
                <c:pt idx="8723">
                  <c:v>-3.2208170105752258</c:v>
                </c:pt>
                <c:pt idx="8724">
                  <c:v>-3.1596909955170562</c:v>
                </c:pt>
                <c:pt idx="8725">
                  <c:v>-3.0962465264351451</c:v>
                </c:pt>
                <c:pt idx="8726">
                  <c:v>-3.030532824629864</c:v>
                </c:pt>
                <c:pt idx="8727">
                  <c:v>-2.9626049442294651</c:v>
                </c:pt>
                <c:pt idx="8728">
                  <c:v>-2.8925125464436117</c:v>
                </c:pt>
                <c:pt idx="8729">
                  <c:v>-2.820306654582073</c:v>
                </c:pt>
                <c:pt idx="8730">
                  <c:v>-2.7460404765839583</c:v>
                </c:pt>
                <c:pt idx="8731">
                  <c:v>-2.6697749263636976</c:v>
                </c:pt>
                <c:pt idx="8732">
                  <c:v>-2.5915633126738733</c:v>
                </c:pt>
                <c:pt idx="8733">
                  <c:v>-2.5114671253065173</c:v>
                </c:pt>
                <c:pt idx="8734">
                  <c:v>-2.4295533782754206</c:v>
                </c:pt>
                <c:pt idx="8735">
                  <c:v>-2.345879720489044</c:v>
                </c:pt>
                <c:pt idx="8736">
                  <c:v>-2.2605102424941834</c:v>
                </c:pt>
                <c:pt idx="8737">
                  <c:v>-2.1735110800519175</c:v>
                </c:pt>
                <c:pt idx="8738">
                  <c:v>-2.0849469806895673</c:v>
                </c:pt>
                <c:pt idx="8739">
                  <c:v>-1.9948825447348248</c:v>
                </c:pt>
                <c:pt idx="8740">
                  <c:v>-1.9033873355423812</c:v>
                </c:pt>
                <c:pt idx="8741">
                  <c:v>-1.8105318894919393</c:v>
                </c:pt>
                <c:pt idx="8742">
                  <c:v>-1.7163856938230546</c:v>
                </c:pt>
                <c:pt idx="8743">
                  <c:v>-1.6210184243417676</c:v>
                </c:pt>
                <c:pt idx="8744">
                  <c:v>-1.5245049726379827</c:v>
                </c:pt>
                <c:pt idx="8745">
                  <c:v>-1.4269213202081572</c:v>
                </c:pt>
                <c:pt idx="8746">
                  <c:v>-1.3283423556101266</c:v>
                </c:pt>
                <c:pt idx="8747">
                  <c:v>-1.2288414489891044</c:v>
                </c:pt>
                <c:pt idx="8748">
                  <c:v>-1.1284904228558321</c:v>
                </c:pt>
                <c:pt idx="8749">
                  <c:v>-1.0273613337289049</c:v>
                </c:pt>
                <c:pt idx="8750">
                  <c:v>-0.92553186563470435</c:v>
                </c:pt>
                <c:pt idx="8751">
                  <c:v>-0.82308138211577964</c:v>
                </c:pt>
                <c:pt idx="8752">
                  <c:v>-0.72008724568276627</c:v>
                </c:pt>
                <c:pt idx="8753">
                  <c:v>-0.61662265002875893</c:v>
                </c:pt>
                <c:pt idx="8754">
                  <c:v>-0.51276973995257191</c:v>
                </c:pt>
                <c:pt idx="8755">
                  <c:v>-0.40860663355153698</c:v>
                </c:pt>
                <c:pt idx="8756">
                  <c:v>-0.30421077859495393</c:v>
                </c:pt>
                <c:pt idx="8757">
                  <c:v>-0.19966034010216124</c:v>
                </c:pt>
                <c:pt idx="8758">
                  <c:v>-9.5033238976800369E-2</c:v>
                </c:pt>
                <c:pt idx="8759">
                  <c:v>9.5917650920987179E-3</c:v>
                </c:pt>
                <c:pt idx="8760">
                  <c:v>0.11413639731033845</c:v>
                </c:pt>
                <c:pt idx="8761">
                  <c:v>0.21852324334716494</c:v>
                </c:pt>
                <c:pt idx="8762">
                  <c:v>0.32267456743938355</c:v>
                </c:pt>
                <c:pt idx="8763">
                  <c:v>0.42651218738401431</c:v>
                </c:pt>
                <c:pt idx="8764">
                  <c:v>0.52995877794136159</c:v>
                </c:pt>
                <c:pt idx="8765">
                  <c:v>0.63293797303085342</c:v>
                </c:pt>
                <c:pt idx="8766">
                  <c:v>0.73537300673534178</c:v>
                </c:pt>
                <c:pt idx="8767">
                  <c:v>0.83718773846319983</c:v>
                </c:pt>
                <c:pt idx="8768">
                  <c:v>0.93830575809698602</c:v>
                </c:pt>
                <c:pt idx="8769">
                  <c:v>1.0386513978473344</c:v>
                </c:pt>
                <c:pt idx="8770">
                  <c:v>1.1381551456823704</c:v>
                </c:pt>
                <c:pt idx="8771">
                  <c:v>1.2367396381410263</c:v>
                </c:pt>
                <c:pt idx="8772">
                  <c:v>1.3343312976732595</c:v>
                </c:pt>
                <c:pt idx="8773">
                  <c:v>1.4308605655439388</c:v>
                </c:pt>
                <c:pt idx="8774">
                  <c:v>1.5262590124307336</c:v>
                </c:pt>
                <c:pt idx="8775">
                  <c:v>1.6204541764165306</c:v>
                </c:pt>
                <c:pt idx="8776">
                  <c:v>1.7133737313662596</c:v>
                </c:pt>
                <c:pt idx="8777">
                  <c:v>1.8049478461567865</c:v>
                </c:pt>
                <c:pt idx="8778">
                  <c:v>1.8951098685170582</c:v>
                </c:pt>
                <c:pt idx="8779">
                  <c:v>1.9837966426840596</c:v>
                </c:pt>
                <c:pt idx="8780">
                  <c:v>2.0709470010524655</c:v>
                </c:pt>
                <c:pt idx="8781">
                  <c:v>2.1564965947602635</c:v>
                </c:pt>
                <c:pt idx="8782">
                  <c:v>2.2403819957043152</c:v>
                </c:pt>
                <c:pt idx="8783">
                  <c:v>2.3225429502216453</c:v>
                </c:pt>
                <c:pt idx="8784">
                  <c:v>2.4029214357129227</c:v>
                </c:pt>
                <c:pt idx="8785">
                  <c:v>2.4814569372670121</c:v>
                </c:pt>
                <c:pt idx="8786">
                  <c:v>2.5580908431584026</c:v>
                </c:pt>
                <c:pt idx="8787">
                  <c:v>2.6327688325737784</c:v>
                </c:pt>
                <c:pt idx="8788">
                  <c:v>2.7054384188718319</c:v>
                </c:pt>
                <c:pt idx="8789">
                  <c:v>2.776042191447996</c:v>
                </c:pt>
                <c:pt idx="8790">
                  <c:v>2.8445348533148289</c:v>
                </c:pt>
                <c:pt idx="8791">
                  <c:v>2.9108711572307033</c:v>
                </c:pt>
                <c:pt idx="8792">
                  <c:v>2.9749994693412316</c:v>
                </c:pt>
                <c:pt idx="8793">
                  <c:v>3.0368787517936697</c:v>
                </c:pt>
                <c:pt idx="8794">
                  <c:v>3.0964647127022138</c:v>
                </c:pt>
                <c:pt idx="8795">
                  <c:v>3.153713304663095</c:v>
                </c:pt>
                <c:pt idx="8796">
                  <c:v>3.2085812376556953</c:v>
                </c:pt>
                <c:pt idx="8797">
                  <c:v>3.2610345016788682</c:v>
                </c:pt>
                <c:pt idx="8798">
                  <c:v>3.3110386295563319</c:v>
                </c:pt>
                <c:pt idx="8799">
                  <c:v>3.3585541488949198</c:v>
                </c:pt>
                <c:pt idx="8800">
                  <c:v>3.4035538732416537</c:v>
                </c:pt>
                <c:pt idx="8801">
                  <c:v>3.4460076054488522</c:v>
                </c:pt>
                <c:pt idx="8802">
                  <c:v>3.4858835732168489</c:v>
                </c:pt>
                <c:pt idx="8803">
                  <c:v>3.523158477014654</c:v>
                </c:pt>
                <c:pt idx="8804">
                  <c:v>3.5578060899899842</c:v>
                </c:pt>
                <c:pt idx="8805">
                  <c:v>3.5898026380971624</c:v>
                </c:pt>
                <c:pt idx="8806">
                  <c:v>3.6191260087700314</c:v>
                </c:pt>
                <c:pt idx="8807">
                  <c:v>3.6457592350832346</c:v>
                </c:pt>
                <c:pt idx="8808">
                  <c:v>3.6696864094077468</c:v>
                </c:pt>
                <c:pt idx="8809">
                  <c:v>3.690892262042333</c:v>
                </c:pt>
                <c:pt idx="8810">
                  <c:v>3.7093670621927699</c:v>
                </c:pt>
                <c:pt idx="8811">
                  <c:v>3.7251025659614276</c:v>
                </c:pt>
                <c:pt idx="8812">
                  <c:v>3.7380900666491641</c:v>
                </c:pt>
                <c:pt idx="8813">
                  <c:v>3.7483203086279739</c:v>
                </c:pt>
                <c:pt idx="8814">
                  <c:v>3.7557868539810348</c:v>
                </c:pt>
                <c:pt idx="8815">
                  <c:v>3.7604935778560105</c:v>
                </c:pt>
                <c:pt idx="8816">
                  <c:v>3.762438142001002</c:v>
                </c:pt>
                <c:pt idx="8817">
                  <c:v>3.7616213238032645</c:v>
                </c:pt>
                <c:pt idx="8818">
                  <c:v>3.7580481791911229</c:v>
                </c:pt>
                <c:pt idx="8819">
                  <c:v>3.7517286929896341</c:v>
                </c:pt>
                <c:pt idx="8820">
                  <c:v>3.7426666410189493</c:v>
                </c:pt>
                <c:pt idx="8821">
                  <c:v>3.7308745043680287</c:v>
                </c:pt>
                <c:pt idx="8822">
                  <c:v>3.7163657912902313</c:v>
                </c:pt>
                <c:pt idx="8823">
                  <c:v>3.6991577670785492</c:v>
                </c:pt>
                <c:pt idx="8824">
                  <c:v>3.6792620523416004</c:v>
                </c:pt>
                <c:pt idx="8825">
                  <c:v>3.6566997891946675</c:v>
                </c:pt>
                <c:pt idx="8826">
                  <c:v>3.6314925435288807</c:v>
                </c:pt>
                <c:pt idx="8827">
                  <c:v>3.6036615591924712</c:v>
                </c:pt>
                <c:pt idx="8828">
                  <c:v>3.5732276133030698</c:v>
                </c:pt>
                <c:pt idx="8829">
                  <c:v>3.5402226594622777</c:v>
                </c:pt>
                <c:pt idx="8830">
                  <c:v>3.5046738444061019</c:v>
                </c:pt>
                <c:pt idx="8831">
                  <c:v>3.4666080874492473</c:v>
                </c:pt>
                <c:pt idx="8832">
                  <c:v>3.4260559449813428</c:v>
                </c:pt>
                <c:pt idx="8833">
                  <c:v>3.3830524308595757</c:v>
                </c:pt>
                <c:pt idx="8834">
                  <c:v>3.3376358932921257</c:v>
                </c:pt>
                <c:pt idx="8835">
                  <c:v>3.289843074707878</c:v>
                </c:pt>
                <c:pt idx="8836">
                  <c:v>3.2397132767880481</c:v>
                </c:pt>
                <c:pt idx="8837">
                  <c:v>3.1872890210369142</c:v>
                </c:pt>
                <c:pt idx="8838">
                  <c:v>3.1326114786647281</c:v>
                </c:pt>
                <c:pt idx="8839">
                  <c:v>3.0757233751048196</c:v>
                </c:pt>
                <c:pt idx="8840">
                  <c:v>3.0166678494721118</c:v>
                </c:pt>
                <c:pt idx="8841">
                  <c:v>2.9554952118683664</c:v>
                </c:pt>
                <c:pt idx="8842">
                  <c:v>2.8922511172215071</c:v>
                </c:pt>
                <c:pt idx="8843">
                  <c:v>2.8269847586814243</c:v>
                </c:pt>
                <c:pt idx="8844">
                  <c:v>2.7597534085243325</c:v>
                </c:pt>
                <c:pt idx="8845">
                  <c:v>2.6906052939145746</c:v>
                </c:pt>
                <c:pt idx="8846">
                  <c:v>2.6195951730994396</c:v>
                </c:pt>
                <c:pt idx="8847">
                  <c:v>2.5467832284101792</c:v>
                </c:pt>
                <c:pt idx="8848">
                  <c:v>2.4722238355559369</c:v>
                </c:pt>
                <c:pt idx="8849">
                  <c:v>2.3959723140977256</c:v>
                </c:pt>
                <c:pt idx="8850">
                  <c:v>2.3180857458524207</c:v>
                </c:pt>
                <c:pt idx="8851">
                  <c:v>2.23862849253659</c:v>
                </c:pt>
                <c:pt idx="8852">
                  <c:v>2.1576568813542973</c:v>
                </c:pt>
                <c:pt idx="8853">
                  <c:v>2.0752349883530616</c:v>
                </c:pt>
                <c:pt idx="8854">
                  <c:v>1.9914319791937551</c:v>
                </c:pt>
                <c:pt idx="8855">
                  <c:v>1.9063072178455032</c:v>
                </c:pt>
                <c:pt idx="8856">
                  <c:v>1.8199260717885402</c:v>
                </c:pt>
                <c:pt idx="8857">
                  <c:v>1.7323555144868723</c:v>
                </c:pt>
                <c:pt idx="8858">
                  <c:v>1.6436606912763414</c:v>
                </c:pt>
                <c:pt idx="8859">
                  <c:v>1.5539061601738864</c:v>
                </c:pt>
                <c:pt idx="8860">
                  <c:v>1.4631610023192163</c:v>
                </c:pt>
                <c:pt idx="8861">
                  <c:v>1.3714948326267267</c:v>
                </c:pt>
                <c:pt idx="8862">
                  <c:v>1.27897577871252</c:v>
                </c:pt>
                <c:pt idx="8863">
                  <c:v>1.1856717201303755</c:v>
                </c:pt>
                <c:pt idx="8864">
                  <c:v>1.0916553175537351</c:v>
                </c:pt>
                <c:pt idx="8865">
                  <c:v>0.99699988929627414</c:v>
                </c:pt>
                <c:pt idx="8866">
                  <c:v>0.90177723129491816</c:v>
                </c:pt>
                <c:pt idx="8867">
                  <c:v>0.80605719489224281</c:v>
                </c:pt>
                <c:pt idx="8868">
                  <c:v>0.70990766129466598</c:v>
                </c:pt>
                <c:pt idx="8869">
                  <c:v>0.61339632731547789</c:v>
                </c:pt>
                <c:pt idx="8870">
                  <c:v>0.51659610339164796</c:v>
                </c:pt>
                <c:pt idx="8871">
                  <c:v>0.41958117052043237</c:v>
                </c:pt>
                <c:pt idx="8872">
                  <c:v>0.32242330504594591</c:v>
                </c:pt>
                <c:pt idx="8873">
                  <c:v>0.22518971660880618</c:v>
                </c:pt>
                <c:pt idx="8874">
                  <c:v>0.12795617420018082</c:v>
                </c:pt>
                <c:pt idx="8875">
                  <c:v>3.0794034873431856E-2</c:v>
                </c:pt>
                <c:pt idx="8876">
                  <c:v>-6.6226392980661603E-2</c:v>
                </c:pt>
                <c:pt idx="8877">
                  <c:v>-0.16303445478010439</c:v>
                </c:pt>
                <c:pt idx="8878">
                  <c:v>-0.25956010347313935</c:v>
                </c:pt>
                <c:pt idx="8879">
                  <c:v>-0.35573280863355367</c:v>
                </c:pt>
                <c:pt idx="8880">
                  <c:v>-0.45148287178553598</c:v>
                </c:pt>
                <c:pt idx="8881">
                  <c:v>-0.54674179327345096</c:v>
                </c:pt>
                <c:pt idx="8882">
                  <c:v>-0.64144108133313804</c:v>
                </c:pt>
                <c:pt idx="8883">
                  <c:v>-0.73551211772618286</c:v>
                </c:pt>
                <c:pt idx="8884">
                  <c:v>-0.82888745146867171</c:v>
                </c:pt>
                <c:pt idx="8885">
                  <c:v>-0.92150089104724064</c:v>
                </c:pt>
                <c:pt idx="8886">
                  <c:v>-1.0132861351473499</c:v>
                </c:pt>
                <c:pt idx="8887">
                  <c:v>-1.1041777872535756</c:v>
                </c:pt>
                <c:pt idx="8888">
                  <c:v>-1.1941104499622168</c:v>
                </c:pt>
                <c:pt idx="8889">
                  <c:v>-1.2830197257345659</c:v>
                </c:pt>
                <c:pt idx="8890">
                  <c:v>-1.3708476189730834</c:v>
                </c:pt>
                <c:pt idx="8891">
                  <c:v>-1.4575285172406265</c:v>
                </c:pt>
                <c:pt idx="8892">
                  <c:v>-1.5430008167759948</c:v>
                </c:pt>
                <c:pt idx="8893">
                  <c:v>-1.6272071433565147</c:v>
                </c:pt>
                <c:pt idx="8894">
                  <c:v>-1.7100914506476557</c:v>
                </c:pt>
                <c:pt idx="8895">
                  <c:v>-1.7915938457551022</c:v>
                </c:pt>
                <c:pt idx="8896">
                  <c:v>-1.8716547449794034</c:v>
                </c:pt>
                <c:pt idx="8897">
                  <c:v>-1.9502172202561141</c:v>
                </c:pt>
                <c:pt idx="8898">
                  <c:v>-2.0272276700504621</c:v>
                </c:pt>
                <c:pt idx="8899">
                  <c:v>-2.102636123925739</c:v>
                </c:pt>
                <c:pt idx="8900">
                  <c:v>-2.1763947209759227</c:v>
                </c:pt>
                <c:pt idx="8901">
                  <c:v>-2.2484525270784483</c:v>
                </c:pt>
                <c:pt idx="8902">
                  <c:v>-2.3187596234741332</c:v>
                </c:pt>
                <c:pt idx="8903">
                  <c:v>-2.3872693469237922</c:v>
                </c:pt>
                <c:pt idx="8904">
                  <c:v>-2.453937332731341</c:v>
                </c:pt>
                <c:pt idx="8905">
                  <c:v>-2.5187167777057837</c:v>
                </c:pt>
                <c:pt idx="8906">
                  <c:v>-2.5815628219480193</c:v>
                </c:pt>
                <c:pt idx="8907">
                  <c:v>-2.6424349228317991</c:v>
                </c:pt>
                <c:pt idx="8908">
                  <c:v>-2.701294384497253</c:v>
                </c:pt>
                <c:pt idx="8909">
                  <c:v>-2.758097585941973</c:v>
                </c:pt>
                <c:pt idx="8910">
                  <c:v>-2.8128130048345037</c:v>
                </c:pt>
                <c:pt idx="8911">
                  <c:v>-2.8654091398962462</c:v>
                </c:pt>
                <c:pt idx="8912">
                  <c:v>-2.9158480608303239</c:v>
                </c:pt>
                <c:pt idx="8913">
                  <c:v>-2.9641023772711166</c:v>
                </c:pt>
                <c:pt idx="8914">
                  <c:v>-3.0101413751458628</c:v>
                </c:pt>
                <c:pt idx="8915">
                  <c:v>-3.0539345016611699</c:v>
                </c:pt>
                <c:pt idx="8916">
                  <c:v>-3.0954518647638163</c:v>
                </c:pt>
                <c:pt idx="8917">
                  <c:v>-3.134672742438485</c:v>
                </c:pt>
                <c:pt idx="8918">
                  <c:v>-3.1715758322897156</c:v>
                </c:pt>
                <c:pt idx="8919">
                  <c:v>-3.2061346904047285</c:v>
                </c:pt>
                <c:pt idx="8920">
                  <c:v>-3.2383350095565646</c:v>
                </c:pt>
                <c:pt idx="8921">
                  <c:v>-3.2681593097690165</c:v>
                </c:pt>
                <c:pt idx="8922">
                  <c:v>-3.295588361226327</c:v>
                </c:pt>
                <c:pt idx="8923">
                  <c:v>-3.3206112197398827</c:v>
                </c:pt>
                <c:pt idx="8924">
                  <c:v>-3.3432138143961967</c:v>
                </c:pt>
                <c:pt idx="8925">
                  <c:v>-3.3633843156266408</c:v>
                </c:pt>
                <c:pt idx="8926">
                  <c:v>-3.3811123320379295</c:v>
                </c:pt>
                <c:pt idx="8927">
                  <c:v>-3.3963923829586884</c:v>
                </c:pt>
                <c:pt idx="8928">
                  <c:v>-3.4092198007192751</c:v>
                </c:pt>
                <c:pt idx="8929">
                  <c:v>-3.4195902981579773</c:v>
                </c:pt>
                <c:pt idx="8930">
                  <c:v>-3.427504858736182</c:v>
                </c:pt>
                <c:pt idx="8931">
                  <c:v>-3.4329656739362933</c:v>
                </c:pt>
                <c:pt idx="8932">
                  <c:v>-3.4359741832542268</c:v>
                </c:pt>
                <c:pt idx="8933">
                  <c:v>-3.4365309780557047</c:v>
                </c:pt>
                <c:pt idx="8934">
                  <c:v>-3.4346391585023355</c:v>
                </c:pt>
                <c:pt idx="8935">
                  <c:v>-3.4303118195034239</c:v>
                </c:pt>
                <c:pt idx="8936">
                  <c:v>-3.4235555151717705</c:v>
                </c:pt>
                <c:pt idx="8937">
                  <c:v>-3.4143795791126887</c:v>
                </c:pt>
                <c:pt idx="8938">
                  <c:v>-3.4027972789152883</c:v>
                </c:pt>
                <c:pt idx="8939">
                  <c:v>-3.3888264584448362</c:v>
                </c:pt>
                <c:pt idx="8940">
                  <c:v>-3.3724783922329187</c:v>
                </c:pt>
                <c:pt idx="8941">
                  <c:v>-3.3537726924058977</c:v>
                </c:pt>
                <c:pt idx="8942">
                  <c:v>-3.3327296236050219</c:v>
                </c:pt>
                <c:pt idx="8943">
                  <c:v>-3.3093728262631403</c:v>
                </c:pt>
                <c:pt idx="8944">
                  <c:v>-3.2837199086652533</c:v>
                </c:pt>
                <c:pt idx="8945">
                  <c:v>-3.2557976073134975</c:v>
                </c:pt>
                <c:pt idx="8946">
                  <c:v>-3.2256326837651241</c:v>
                </c:pt>
                <c:pt idx="8947">
                  <c:v>-3.1932511737828353</c:v>
                </c:pt>
                <c:pt idx="8948">
                  <c:v>-3.1586782380212344</c:v>
                </c:pt>
                <c:pt idx="8949">
                  <c:v>-3.1219498010249831</c:v>
                </c:pt>
                <c:pt idx="8950">
                  <c:v>-3.0830965640765826</c:v>
                </c:pt>
                <c:pt idx="8951">
                  <c:v>-3.0421485812550411</c:v>
                </c:pt>
                <c:pt idx="8952">
                  <c:v>-2.9991391209670892</c:v>
                </c:pt>
                <c:pt idx="8953">
                  <c:v>-2.9541054837978584</c:v>
                </c:pt>
                <c:pt idx="8954">
                  <c:v>-2.9070878772781716</c:v>
                </c:pt>
                <c:pt idx="8955">
                  <c:v>-2.8581244740653862</c:v>
                </c:pt>
                <c:pt idx="8956">
                  <c:v>-2.8072555757154825</c:v>
                </c:pt>
                <c:pt idx="8957">
                  <c:v>-2.7545242724243506</c:v>
                </c:pt>
                <c:pt idx="8958">
                  <c:v>-2.6999718725118629</c:v>
                </c:pt>
                <c:pt idx="8959">
                  <c:v>-2.6436408069715163</c:v>
                </c:pt>
                <c:pt idx="8960">
                  <c:v>-2.5855734893920252</c:v>
                </c:pt>
                <c:pt idx="8961">
                  <c:v>-2.5258190741560895</c:v>
                </c:pt>
                <c:pt idx="8962">
                  <c:v>-2.464421631602228</c:v>
                </c:pt>
                <c:pt idx="8963">
                  <c:v>-2.4014283431709487</c:v>
                </c:pt>
                <c:pt idx="8964">
                  <c:v>-2.3368940444849327</c:v>
                </c:pt>
                <c:pt idx="8965">
                  <c:v>-2.2708641037102812</c:v>
                </c:pt>
                <c:pt idx="8966">
                  <c:v>-2.2033900007714253</c:v>
                </c:pt>
                <c:pt idx="8967">
                  <c:v>-2.134528223789689</c:v>
                </c:pt>
                <c:pt idx="8968">
                  <c:v>-2.0643290422284681</c:v>
                </c:pt>
                <c:pt idx="8969">
                  <c:v>-1.9928432616284972</c:v>
                </c:pt>
                <c:pt idx="8970">
                  <c:v>-1.9201230466786285</c:v>
                </c:pt>
                <c:pt idx="8971">
                  <c:v>-1.846227443926872</c:v>
                </c:pt>
                <c:pt idx="8972">
                  <c:v>-1.7712070728310176</c:v>
                </c:pt>
                <c:pt idx="8973">
                  <c:v>-1.6951199149670315</c:v>
                </c:pt>
                <c:pt idx="8974">
                  <c:v>-1.6180286610354073</c:v>
                </c:pt>
                <c:pt idx="8975">
                  <c:v>-1.5399858261698258</c:v>
                </c:pt>
                <c:pt idx="8976">
                  <c:v>-1.4610495621244006</c:v>
                </c:pt>
                <c:pt idx="8977">
                  <c:v>-1.3812792670944467</c:v>
                </c:pt>
                <c:pt idx="8978">
                  <c:v>-1.3007321593086383</c:v>
                </c:pt>
                <c:pt idx="8979">
                  <c:v>-1.2194645258906065</c:v>
                </c:pt>
                <c:pt idx="8980">
                  <c:v>-1.1375368416930485</c:v>
                </c:pt>
                <c:pt idx="8981">
                  <c:v>-1.0550097886735961</c:v>
                </c:pt>
                <c:pt idx="8982">
                  <c:v>-0.97194224386874284</c:v>
                </c:pt>
                <c:pt idx="8983">
                  <c:v>-0.88839252798983614</c:v>
                </c:pt>
                <c:pt idx="8984">
                  <c:v>-0.8044234442696806</c:v>
                </c:pt>
                <c:pt idx="8985">
                  <c:v>-0.72009816494166334</c:v>
                </c:pt>
                <c:pt idx="8986">
                  <c:v>-0.63547806146582997</c:v>
                </c:pt>
                <c:pt idx="8987">
                  <c:v>-0.55062229282819497</c:v>
                </c:pt>
                <c:pt idx="8988">
                  <c:v>-0.46558779077910739</c:v>
                </c:pt>
                <c:pt idx="8989">
                  <c:v>-0.38043105660908555</c:v>
                </c:pt>
                <c:pt idx="8990">
                  <c:v>-0.29521357043952101</c:v>
                </c:pt>
                <c:pt idx="8991">
                  <c:v>-0.2099978596636731</c:v>
                </c:pt>
                <c:pt idx="8992">
                  <c:v>-0.12484383545502203</c:v>
                </c:pt>
                <c:pt idx="8993">
                  <c:v>-3.9806642646746604E-2</c:v>
                </c:pt>
                <c:pt idx="8994">
                  <c:v>4.5050202091008247E-2</c:v>
                </c:pt>
                <c:pt idx="8995">
                  <c:v>0.12966776923300782</c:v>
                </c:pt>
                <c:pt idx="8996">
                  <c:v>0.21398834064771985</c:v>
                </c:pt>
                <c:pt idx="8997">
                  <c:v>0.29795400210944167</c:v>
                </c:pt>
                <c:pt idx="8998">
                  <c:v>0.38150758424097769</c:v>
                </c:pt>
                <c:pt idx="8999">
                  <c:v>0.4645915586982779</c:v>
                </c:pt>
                <c:pt idx="9000">
                  <c:v>0.54714934046511554</c:v>
                </c:pt>
                <c:pt idx="9001">
                  <c:v>0.62912564158706197</c:v>
                </c:pt>
                <c:pt idx="9002">
                  <c:v>0.71046526701337509</c:v>
                </c:pt>
                <c:pt idx="9003">
                  <c:v>0.7911129669229392</c:v>
                </c:pt>
                <c:pt idx="9004">
                  <c:v>0.87101471707781797</c:v>
                </c:pt>
                <c:pt idx="9005">
                  <c:v>0.95011779761113868</c:v>
                </c:pt>
                <c:pt idx="9006">
                  <c:v>1.0283694102879493</c:v>
                </c:pt>
                <c:pt idx="9007">
                  <c:v>1.1057176796116996</c:v>
                </c:pt>
                <c:pt idx="9008">
                  <c:v>1.1821107336304832</c:v>
                </c:pt>
                <c:pt idx="9009">
                  <c:v>1.2574976911848972</c:v>
                </c:pt>
                <c:pt idx="9010">
                  <c:v>1.3318340504930852</c:v>
                </c:pt>
                <c:pt idx="9011">
                  <c:v>1.4050676569066651</c:v>
                </c:pt>
                <c:pt idx="9012">
                  <c:v>1.4771503150042746</c:v>
                </c:pt>
                <c:pt idx="9013">
                  <c:v>1.5480379960867043</c:v>
                </c:pt>
                <c:pt idx="9014">
                  <c:v>1.6176879232270651</c:v>
                </c:pt>
                <c:pt idx="9015">
                  <c:v>1.6860533836046554</c:v>
                </c:pt>
                <c:pt idx="9016">
                  <c:v>1.7530878711356888</c:v>
                </c:pt>
                <c:pt idx="9017">
                  <c:v>1.8187474198970774</c:v>
                </c:pt>
                <c:pt idx="9018">
                  <c:v>1.8829912621250016</c:v>
                </c:pt>
                <c:pt idx="9019">
                  <c:v>1.9457821200205474</c:v>
                </c:pt>
                <c:pt idx="9020">
                  <c:v>2.0070846715653743</c:v>
                </c:pt>
                <c:pt idx="9021">
                  <c:v>2.0668603553160771</c:v>
                </c:pt>
                <c:pt idx="9022">
                  <c:v>2.1250714466965062</c:v>
                </c:pt>
                <c:pt idx="9023">
                  <c:v>2.1816832860497177</c:v>
                </c:pt>
                <c:pt idx="9024">
                  <c:v>2.2366633097515907</c:v>
                </c:pt>
                <c:pt idx="9025">
                  <c:v>2.2899763014701602</c:v>
                </c:pt>
                <c:pt idx="9026">
                  <c:v>2.3415887624680281</c:v>
                </c:pt>
                <c:pt idx="9027">
                  <c:v>2.3914712743291129</c:v>
                </c:pt>
                <c:pt idx="9028">
                  <c:v>2.4395960174386877</c:v>
                </c:pt>
                <c:pt idx="9029">
                  <c:v>2.4859299883128365</c:v>
                </c:pt>
                <c:pt idx="9030">
                  <c:v>2.5304520129131447</c:v>
                </c:pt>
                <c:pt idx="9031">
                  <c:v>2.573140658802358</c:v>
                </c:pt>
                <c:pt idx="9032">
                  <c:v>2.613967775130273</c:v>
                </c:pt>
                <c:pt idx="9033">
                  <c:v>2.6529154519329592</c:v>
                </c:pt>
                <c:pt idx="9034">
                  <c:v>2.6899621471465576</c:v>
                </c:pt>
                <c:pt idx="9035">
                  <c:v>2.7250861625573433</c:v>
                </c:pt>
                <c:pt idx="9036">
                  <c:v>2.758266134546806</c:v>
                </c:pt>
                <c:pt idx="9037">
                  <c:v>2.7894895350023767</c:v>
                </c:pt>
                <c:pt idx="9038">
                  <c:v>2.818742912850043</c:v>
                </c:pt>
                <c:pt idx="9039">
                  <c:v>2.8460073252126676</c:v>
                </c:pt>
                <c:pt idx="9040">
                  <c:v>2.8712756082615787</c:v>
                </c:pt>
                <c:pt idx="9041">
                  <c:v>2.8945370607898355</c:v>
                </c:pt>
                <c:pt idx="9042">
                  <c:v>2.9157788604969994</c:v>
                </c:pt>
                <c:pt idx="9043">
                  <c:v>2.93499609320431</c:v>
                </c:pt>
                <c:pt idx="9044">
                  <c:v>2.9521803346302833</c:v>
                </c:pt>
                <c:pt idx="9045">
                  <c:v>2.9673250129733018</c:v>
                </c:pt>
                <c:pt idx="9046">
                  <c:v>2.9804246006452648</c:v>
                </c:pt>
                <c:pt idx="9047">
                  <c:v>2.9914780821166942</c:v>
                </c:pt>
                <c:pt idx="9048">
                  <c:v>3.000484851894881</c:v>
                </c:pt>
                <c:pt idx="9049">
                  <c:v>3.0074442781325192</c:v>
                </c:pt>
                <c:pt idx="9050">
                  <c:v>3.0123605892530123</c:v>
                </c:pt>
                <c:pt idx="9051">
                  <c:v>3.0152388082694856</c:v>
                </c:pt>
                <c:pt idx="9052">
                  <c:v>3.016082790112558</c:v>
                </c:pt>
                <c:pt idx="9053">
                  <c:v>3.0148951232381576</c:v>
                </c:pt>
                <c:pt idx="9054">
                  <c:v>3.0116804847238838</c:v>
                </c:pt>
                <c:pt idx="9055">
                  <c:v>3.0064531248111575</c:v>
                </c:pt>
                <c:pt idx="9056">
                  <c:v>2.9992203303729061</c:v>
                </c:pt>
                <c:pt idx="9057">
                  <c:v>2.9899917446367112</c:v>
                </c:pt>
                <c:pt idx="9058">
                  <c:v>2.9787805215329475</c:v>
                </c:pt>
                <c:pt idx="9059">
                  <c:v>2.9656039682665729</c:v>
                </c:pt>
                <c:pt idx="9060">
                  <c:v>2.9504724004090437</c:v>
                </c:pt>
                <c:pt idx="9061">
                  <c:v>2.9334040499497376</c:v>
                </c:pt>
                <c:pt idx="9062">
                  <c:v>2.9144173817592471</c:v>
                </c:pt>
                <c:pt idx="9063">
                  <c:v>2.8935338188274926</c:v>
                </c:pt>
                <c:pt idx="9064">
                  <c:v>2.8707683367019623</c:v>
                </c:pt>
                <c:pt idx="9065">
                  <c:v>2.8461446266440893</c:v>
                </c:pt>
                <c:pt idx="9066">
                  <c:v>2.8196859956693587</c:v>
                </c:pt>
                <c:pt idx="9067">
                  <c:v>2.7914146193071701</c:v>
                </c:pt>
                <c:pt idx="9068">
                  <c:v>2.76135139630036</c:v>
                </c:pt>
                <c:pt idx="9069">
                  <c:v>2.7295275920160669</c:v>
                </c:pt>
                <c:pt idx="9070">
                  <c:v>2.6959688561009103</c:v>
                </c:pt>
                <c:pt idx="9071">
                  <c:v>2.6606998037371508</c:v>
                </c:pt>
                <c:pt idx="9072">
                  <c:v>2.6237478827559153</c:v>
                </c:pt>
                <c:pt idx="9073">
                  <c:v>2.5851441974488099</c:v>
                </c:pt>
                <c:pt idx="9074">
                  <c:v>2.5449223896688582</c:v>
                </c:pt>
                <c:pt idx="9075">
                  <c:v>2.5031137037114441</c:v>
                </c:pt>
                <c:pt idx="9076">
                  <c:v>2.4597511571457442</c:v>
                </c:pt>
                <c:pt idx="9077">
                  <c:v>2.4148702079678714</c:v>
                </c:pt>
                <c:pt idx="9078">
                  <c:v>2.3685041918413687</c:v>
                </c:pt>
                <c:pt idx="9079">
                  <c:v>2.3206872347402738</c:v>
                </c:pt>
                <c:pt idx="9080">
                  <c:v>2.271453121292792</c:v>
                </c:pt>
                <c:pt idx="9081">
                  <c:v>2.2208420617220863</c:v>
                </c:pt>
                <c:pt idx="9082">
                  <c:v>2.1688888760615903</c:v>
                </c:pt>
                <c:pt idx="9083">
                  <c:v>2.1156311986566649</c:v>
                </c:pt>
                <c:pt idx="9084">
                  <c:v>2.0611140308929921</c:v>
                </c:pt>
                <c:pt idx="9085">
                  <c:v>2.0053726294888317</c:v>
                </c:pt>
                <c:pt idx="9086">
                  <c:v>1.948448095913826</c:v>
                </c:pt>
                <c:pt idx="9087">
                  <c:v>1.8903862832940872</c:v>
                </c:pt>
                <c:pt idx="9088">
                  <c:v>1.8312265802759278</c:v>
                </c:pt>
                <c:pt idx="9089">
                  <c:v>1.7710086767209303</c:v>
                </c:pt>
                <c:pt idx="9090">
                  <c:v>1.709773397966454</c:v>
                </c:pt>
                <c:pt idx="9091">
                  <c:v>1.6475682389457031</c:v>
                </c:pt>
                <c:pt idx="9092">
                  <c:v>1.5844320668546124</c:v>
                </c:pt>
                <c:pt idx="9093">
                  <c:v>1.5204109221723667</c:v>
                </c:pt>
                <c:pt idx="9094">
                  <c:v>1.4555553776636276</c:v>
                </c:pt>
                <c:pt idx="9095">
                  <c:v>1.3899056658550519</c:v>
                </c:pt>
                <c:pt idx="9096">
                  <c:v>1.3235075035500301</c:v>
                </c:pt>
                <c:pt idx="9097">
                  <c:v>1.2564077141241896</c:v>
                </c:pt>
                <c:pt idx="9098">
                  <c:v>1.1886508137269098</c:v>
                </c:pt>
                <c:pt idx="9099">
                  <c:v>1.1202802728746939</c:v>
                </c:pt>
                <c:pt idx="9100">
                  <c:v>1.0513436481260294</c:v>
                </c:pt>
                <c:pt idx="9101">
                  <c:v>0.98188861439478248</c:v>
                </c:pt>
                <c:pt idx="9102">
                  <c:v>0.91196096594509257</c:v>
                </c:pt>
                <c:pt idx="9103">
                  <c:v>0.84160587807874621</c:v>
                </c:pt>
                <c:pt idx="9104">
                  <c:v>0.77087295913066389</c:v>
                </c:pt>
                <c:pt idx="9105">
                  <c:v>0.69981215014123321</c:v>
                </c:pt>
                <c:pt idx="9106">
                  <c:v>0.62847156830635065</c:v>
                </c:pt>
                <c:pt idx="9107">
                  <c:v>0.55689710851900964</c:v>
                </c:pt>
                <c:pt idx="9108">
                  <c:v>0.48513244185410087</c:v>
                </c:pt>
                <c:pt idx="9109">
                  <c:v>0.41322082558237522</c:v>
                </c:pt>
                <c:pt idx="9110">
                  <c:v>0.34121052567738114</c:v>
                </c:pt>
                <c:pt idx="9111">
                  <c:v>0.2691508984375181</c:v>
                </c:pt>
                <c:pt idx="9112">
                  <c:v>0.19708874012769217</c:v>
                </c:pt>
                <c:pt idx="9113">
                  <c:v>0.1250661499303781</c:v>
                </c:pt>
                <c:pt idx="9114">
                  <c:v>5.3133681120512234E-2</c:v>
                </c:pt>
                <c:pt idx="9115">
                  <c:v>-1.8662605006064238E-2</c:v>
                </c:pt>
                <c:pt idx="9116">
                  <c:v>-9.0277750571214468E-2</c:v>
                </c:pt>
                <c:pt idx="9117">
                  <c:v>-0.16166648092913583</c:v>
                </c:pt>
                <c:pt idx="9118">
                  <c:v>-0.23278413303717041</c:v>
                </c:pt>
                <c:pt idx="9119">
                  <c:v>-0.30358553920646542</c:v>
                </c:pt>
                <c:pt idx="9120">
                  <c:v>-0.3740263171128736</c:v>
                </c:pt>
                <c:pt idx="9121">
                  <c:v>-0.44406321140988642</c:v>
                </c:pt>
                <c:pt idx="9122">
                  <c:v>-0.5136528776239111</c:v>
                </c:pt>
                <c:pt idx="9123">
                  <c:v>-0.58275172272010178</c:v>
                </c:pt>
                <c:pt idx="9124">
                  <c:v>-0.65131717389377763</c:v>
                </c:pt>
                <c:pt idx="9125">
                  <c:v>-0.71930774600584402</c:v>
                </c:pt>
                <c:pt idx="9126">
                  <c:v>-0.78668164771204219</c:v>
                </c:pt>
                <c:pt idx="9127">
                  <c:v>-0.85339777166938358</c:v>
                </c:pt>
                <c:pt idx="9128">
                  <c:v>-0.9194147646853319</c:v>
                </c:pt>
                <c:pt idx="9129">
                  <c:v>-0.98469200456153783</c:v>
                </c:pt>
                <c:pt idx="9130">
                  <c:v>-1.049194978538287</c:v>
                </c:pt>
                <c:pt idx="9131">
                  <c:v>-1.1128812411833802</c:v>
                </c:pt>
                <c:pt idx="9132">
                  <c:v>-1.175712016901689</c:v>
                </c:pt>
                <c:pt idx="9133">
                  <c:v>-1.2376523981391772</c:v>
                </c:pt>
                <c:pt idx="9134">
                  <c:v>-1.2986684214436932</c:v>
                </c:pt>
                <c:pt idx="9135">
                  <c:v>-1.3587218711201365</c:v>
                </c:pt>
                <c:pt idx="9136">
                  <c:v>-1.4177744135018198</c:v>
                </c:pt>
                <c:pt idx="9137">
                  <c:v>-1.4757899223423621</c:v>
                </c:pt>
                <c:pt idx="9138">
                  <c:v>-1.5327351291175215</c:v>
                </c:pt>
                <c:pt idx="9139">
                  <c:v>-1.5885799074773028</c:v>
                </c:pt>
                <c:pt idx="9140">
                  <c:v>-1.6432957320579609</c:v>
                </c:pt>
                <c:pt idx="9141">
                  <c:v>-1.696850476629868</c:v>
                </c:pt>
                <c:pt idx="9142">
                  <c:v>-1.749212484106577</c:v>
                </c:pt>
                <c:pt idx="9143">
                  <c:v>-1.8003527886833925</c:v>
                </c:pt>
                <c:pt idx="9144">
                  <c:v>-1.8502441414127138</c:v>
                </c:pt>
                <c:pt idx="9145">
                  <c:v>-1.8988562563059006</c:v>
                </c:pt>
                <c:pt idx="9146">
                  <c:v>-1.9461601758642244</c:v>
                </c:pt>
                <c:pt idx="9147">
                  <c:v>-1.9921306294239582</c:v>
                </c:pt>
                <c:pt idx="9148">
                  <c:v>-2.0367435476497846</c:v>
                </c:pt>
                <c:pt idx="9149">
                  <c:v>-2.0799692762760302</c:v>
                </c:pt>
                <c:pt idx="9150">
                  <c:v>-2.1217895862345135</c:v>
                </c:pt>
                <c:pt idx="9151">
                  <c:v>-2.1621855830287431</c:v>
                </c:pt>
                <c:pt idx="9152">
                  <c:v>-2.2011312443454689</c:v>
                </c:pt>
                <c:pt idx="9153">
                  <c:v>-2.238610377389354</c:v>
                </c:pt>
                <c:pt idx="9154">
                  <c:v>-2.2746027443437153</c:v>
                </c:pt>
                <c:pt idx="9155">
                  <c:v>-2.3090875371804014</c:v>
                </c:pt>
                <c:pt idx="9156">
                  <c:v>-2.3420438676784259</c:v>
                </c:pt>
                <c:pt idx="9157">
                  <c:v>-2.3734592680228128</c:v>
                </c:pt>
                <c:pt idx="9158">
                  <c:v>-2.4033199324397589</c:v>
                </c:pt>
                <c:pt idx="9159">
                  <c:v>-2.4316061488719005</c:v>
                </c:pt>
                <c:pt idx="9160">
                  <c:v>-2.4583095707602887</c:v>
                </c:pt>
                <c:pt idx="9161">
                  <c:v>-2.4834179019607752</c:v>
                </c:pt>
                <c:pt idx="9162">
                  <c:v>-2.5069163147828131</c:v>
                </c:pt>
                <c:pt idx="9163">
                  <c:v>-2.5287974813677052</c:v>
                </c:pt>
                <c:pt idx="9164">
                  <c:v>-2.5490501580342024</c:v>
                </c:pt>
                <c:pt idx="9165">
                  <c:v>-2.5676645508350311</c:v>
                </c:pt>
                <c:pt idx="9166">
                  <c:v>-2.5846315106655156</c:v>
                </c:pt>
                <c:pt idx="9167">
                  <c:v>-2.5999460048809446</c:v>
                </c:pt>
                <c:pt idx="9168">
                  <c:v>-2.6136030194406006</c:v>
                </c:pt>
                <c:pt idx="9169">
                  <c:v>-2.6255971270713023</c:v>
                </c:pt>
                <c:pt idx="9170">
                  <c:v>-2.6359273788322173</c:v>
                </c:pt>
                <c:pt idx="9171">
                  <c:v>-2.6445932437527002</c:v>
                </c:pt>
                <c:pt idx="9172">
                  <c:v>-2.6515926518528126</c:v>
                </c:pt>
                <c:pt idx="9173">
                  <c:v>-2.6569219018120021</c:v>
                </c:pt>
                <c:pt idx="9174">
                  <c:v>-2.6605790224882724</c:v>
                </c:pt>
                <c:pt idx="9175">
                  <c:v>-2.6625712642383963</c:v>
                </c:pt>
                <c:pt idx="9176">
                  <c:v>-2.6628985695122056</c:v>
                </c:pt>
                <c:pt idx="9177">
                  <c:v>-2.6615629000434398</c:v>
                </c:pt>
                <c:pt idx="9178">
                  <c:v>-2.6585693989992905</c:v>
                </c:pt>
                <c:pt idx="9179">
                  <c:v>-2.653927041679168</c:v>
                </c:pt>
                <c:pt idx="9180">
                  <c:v>-2.6476374990511156</c:v>
                </c:pt>
                <c:pt idx="9181">
                  <c:v>-2.6397100545565846</c:v>
                </c:pt>
                <c:pt idx="9182">
                  <c:v>-2.6301539296270899</c:v>
                </c:pt>
                <c:pt idx="9183">
                  <c:v>-2.6189810182665636</c:v>
                </c:pt>
                <c:pt idx="9184">
                  <c:v>-2.6061964911152846</c:v>
                </c:pt>
                <c:pt idx="9185">
                  <c:v>-2.5918139685036108</c:v>
                </c:pt>
                <c:pt idx="9186">
                  <c:v>-2.5758464306511426</c:v>
                </c:pt>
                <c:pt idx="9187">
                  <c:v>-2.5583054808372259</c:v>
                </c:pt>
                <c:pt idx="9188">
                  <c:v>-2.5392012107519069</c:v>
                </c:pt>
                <c:pt idx="9189">
                  <c:v>-2.5185538547885864</c:v>
                </c:pt>
                <c:pt idx="9190">
                  <c:v>-2.496377818800366</c:v>
                </c:pt>
                <c:pt idx="9191">
                  <c:v>-2.4726862726652925</c:v>
                </c:pt>
                <c:pt idx="9192">
                  <c:v>-2.4474950289055966</c:v>
                </c:pt>
                <c:pt idx="9193">
                  <c:v>-2.4208233781904358</c:v>
                </c:pt>
                <c:pt idx="9194">
                  <c:v>-2.3926929823013867</c:v>
                </c:pt>
                <c:pt idx="9195">
                  <c:v>-2.3631229510394829</c:v>
                </c:pt>
                <c:pt idx="9196">
                  <c:v>-2.332134025232294</c:v>
                </c:pt>
                <c:pt idx="9197">
                  <c:v>-2.299749256199747</c:v>
                </c:pt>
                <c:pt idx="9198">
                  <c:v>-2.2659894554324422</c:v>
                </c:pt>
                <c:pt idx="9199">
                  <c:v>-2.2308761197848237</c:v>
                </c:pt>
                <c:pt idx="9200">
                  <c:v>-2.1944303124687532</c:v>
                </c:pt>
                <c:pt idx="9201">
                  <c:v>-2.1566794427315981</c:v>
                </c:pt>
                <c:pt idx="9202">
                  <c:v>-2.117645462883206</c:v>
                </c:pt>
                <c:pt idx="9203">
                  <c:v>-2.0773530856705156</c:v>
                </c:pt>
                <c:pt idx="9204">
                  <c:v>-2.035834349928225</c:v>
                </c:pt>
                <c:pt idx="9205">
                  <c:v>-1.9931115218287223</c:v>
                </c:pt>
                <c:pt idx="9206">
                  <c:v>-1.9492126972814969</c:v>
                </c:pt>
                <c:pt idx="9207">
                  <c:v>-1.9041707218288988</c:v>
                </c:pt>
                <c:pt idx="9208">
                  <c:v>-1.8580119874972074</c:v>
                </c:pt>
                <c:pt idx="9209">
                  <c:v>-1.810763211463261</c:v>
                </c:pt>
                <c:pt idx="9210">
                  <c:v>-1.7624522832573772</c:v>
                </c:pt>
                <c:pt idx="9211">
                  <c:v>-1.7131138117840619</c:v>
                </c:pt>
                <c:pt idx="9212">
                  <c:v>-1.6627738408344839</c:v>
                </c:pt>
                <c:pt idx="9213">
                  <c:v>-1.6114656628855168</c:v>
                </c:pt>
                <c:pt idx="9214">
                  <c:v>-1.5592271907997537</c:v>
                </c:pt>
                <c:pt idx="9215">
                  <c:v>-1.5060860979070865</c:v>
                </c:pt>
                <c:pt idx="9216">
                  <c:v>-1.4520756550189369</c:v>
                </c:pt>
                <c:pt idx="9217">
                  <c:v>-1.3972303651053659</c:v>
                </c:pt>
                <c:pt idx="9218">
                  <c:v>-1.3415825617480543</c:v>
                </c:pt>
                <c:pt idx="9219">
                  <c:v>-1.2851636828424953</c:v>
                </c:pt>
                <c:pt idx="9220">
                  <c:v>-1.2280094142273243</c:v>
                </c:pt>
                <c:pt idx="9221">
                  <c:v>-1.1701557337860364</c:v>
                </c:pt>
                <c:pt idx="9222">
                  <c:v>-1.1116369240517467</c:v>
                </c:pt>
                <c:pt idx="9223">
                  <c:v>-1.0524868453153862</c:v>
                </c:pt>
                <c:pt idx="9224">
                  <c:v>-0.99274399884075637</c:v>
                </c:pt>
                <c:pt idx="9225">
                  <c:v>-0.9324474375444749</c:v>
                </c:pt>
                <c:pt idx="9226">
                  <c:v>-0.87163462023092619</c:v>
                </c:pt>
                <c:pt idx="9227">
                  <c:v>-0.81034102368493144</c:v>
                </c:pt>
                <c:pt idx="9228">
                  <c:v>-0.74860015146368708</c:v>
                </c:pt>
                <c:pt idx="9229">
                  <c:v>-0.68644535396365181</c:v>
                </c:pt>
                <c:pt idx="9230">
                  <c:v>-0.62391526071626979</c:v>
                </c:pt>
                <c:pt idx="9231">
                  <c:v>-0.56104987152485264</c:v>
                </c:pt>
                <c:pt idx="9232">
                  <c:v>-0.49788691533794577</c:v>
                </c:pt>
                <c:pt idx="9233">
                  <c:v>-0.43445972213972939</c:v>
                </c:pt>
                <c:pt idx="9234">
                  <c:v>-0.37081038276309952</c:v>
                </c:pt>
                <c:pt idx="9235">
                  <c:v>-0.30697681114664288</c:v>
                </c:pt>
                <c:pt idx="9236">
                  <c:v>-0.24299614090678029</c:v>
                </c:pt>
                <c:pt idx="9237">
                  <c:v>-0.17890615320801581</c:v>
                </c:pt>
                <c:pt idx="9238">
                  <c:v>-0.11474435574395431</c:v>
                </c:pt>
                <c:pt idx="9239">
                  <c:v>-5.0549105997841778E-2</c:v>
                </c:pt>
                <c:pt idx="9240">
                  <c:v>1.3641672104515085E-2</c:v>
                </c:pt>
                <c:pt idx="9241">
                  <c:v>7.7790823497409678E-2</c:v>
                </c:pt>
                <c:pt idx="9242">
                  <c:v>0.14186073992079118</c:v>
                </c:pt>
                <c:pt idx="9243">
                  <c:v>0.20581319490156688</c:v>
                </c:pt>
                <c:pt idx="9244">
                  <c:v>0.26961060733224612</c:v>
                </c:pt>
                <c:pt idx="9245">
                  <c:v>0.33321610406968594</c:v>
                </c:pt>
                <c:pt idx="9246">
                  <c:v>0.39659212160856244</c:v>
                </c:pt>
                <c:pt idx="9247">
                  <c:v>0.45970139221750234</c:v>
                </c:pt>
                <c:pt idx="9248">
                  <c:v>0.522506010407078</c:v>
                </c:pt>
                <c:pt idx="9249">
                  <c:v>0.58496840648502513</c:v>
                </c:pt>
                <c:pt idx="9250">
                  <c:v>0.64705672210812226</c:v>
                </c:pt>
                <c:pt idx="9251">
                  <c:v>0.7087307656770524</c:v>
                </c:pt>
                <c:pt idx="9252">
                  <c:v>0.76995361275278107</c:v>
                </c:pt>
                <c:pt idx="9253">
                  <c:v>0.8306918025704163</c:v>
                </c:pt>
                <c:pt idx="9254">
                  <c:v>0.89091241281402545</c:v>
                </c:pt>
                <c:pt idx="9255">
                  <c:v>0.95057786239151842</c:v>
                </c:pt>
                <c:pt idx="9256">
                  <c:v>1.0096500452317823</c:v>
                </c:pt>
                <c:pt idx="9257">
                  <c:v>1.0680926556090422</c:v>
                </c:pt>
                <c:pt idx="9258">
                  <c:v>1.1258718387834572</c:v>
                </c:pt>
                <c:pt idx="9259">
                  <c:v>1.1829564761980624</c:v>
                </c:pt>
                <c:pt idx="9260">
                  <c:v>1.239316645440655</c:v>
                </c:pt>
                <c:pt idx="9261">
                  <c:v>1.2949184199450885</c:v>
                </c:pt>
                <c:pt idx="9262">
                  <c:v>1.3497279409561289</c:v>
                </c:pt>
                <c:pt idx="9263">
                  <c:v>1.4037136420234406</c:v>
                </c:pt>
                <c:pt idx="9264">
                  <c:v>1.4568452773298566</c:v>
                </c:pt>
                <c:pt idx="9265">
                  <c:v>1.5090891709408394</c:v>
                </c:pt>
                <c:pt idx="9266">
                  <c:v>1.5604125858738218</c:v>
                </c:pt>
                <c:pt idx="9267">
                  <c:v>1.6107860863697783</c:v>
                </c:pt>
                <c:pt idx="9268">
                  <c:v>1.6601810566961328</c:v>
                </c:pt>
                <c:pt idx="9269">
                  <c:v>1.7085629195765137</c:v>
                </c:pt>
                <c:pt idx="9270">
                  <c:v>1.7559081513816768</c:v>
                </c:pt>
                <c:pt idx="9271">
                  <c:v>1.8021921969351555</c:v>
                </c:pt>
                <c:pt idx="9272">
                  <c:v>1.8473830129203088</c:v>
                </c:pt>
                <c:pt idx="9273">
                  <c:v>1.8914580313673994</c:v>
                </c:pt>
                <c:pt idx="9274">
                  <c:v>1.9343902916182549</c:v>
                </c:pt>
                <c:pt idx="9275">
                  <c:v>1.9761519219845198</c:v>
                </c:pt>
                <c:pt idx="9276">
                  <c:v>2.0167146369523254</c:v>
                </c:pt>
                <c:pt idx="9277">
                  <c:v>2.0560582452973151</c:v>
                </c:pt>
                <c:pt idx="9278">
                  <c:v>2.0941608995587599</c:v>
                </c:pt>
                <c:pt idx="9279">
                  <c:v>2.1309945358683469</c:v>
                </c:pt>
                <c:pt idx="9280">
                  <c:v>2.1665421541922831</c:v>
                </c:pt>
                <c:pt idx="9281">
                  <c:v>2.2007825120054858</c:v>
                </c:pt>
                <c:pt idx="9282">
                  <c:v>2.2336915513772704</c:v>
                </c:pt>
                <c:pt idx="9283">
                  <c:v>2.2652524396763614</c:v>
                </c:pt>
                <c:pt idx="9284">
                  <c:v>2.2954441635136691</c:v>
                </c:pt>
                <c:pt idx="9285">
                  <c:v>2.3242469041567051</c:v>
                </c:pt>
                <c:pt idx="9286">
                  <c:v>2.3516412427469509</c:v>
                </c:pt>
                <c:pt idx="9287">
                  <c:v>2.3776116422665314</c:v>
                </c:pt>
                <c:pt idx="9288">
                  <c:v>2.4021423602617902</c:v>
                </c:pt>
                <c:pt idx="9289">
                  <c:v>2.4252170278058252</c:v>
                </c:pt>
                <c:pt idx="9290">
                  <c:v>2.4468235520710695</c:v>
                </c:pt>
                <c:pt idx="9291">
                  <c:v>2.4669500671723981</c:v>
                </c:pt>
                <c:pt idx="9292">
                  <c:v>2.4855829885792335</c:v>
                </c:pt>
                <c:pt idx="9293">
                  <c:v>2.5027069323508311</c:v>
                </c:pt>
                <c:pt idx="9294">
                  <c:v>2.5183080883851048</c:v>
                </c:pt>
                <c:pt idx="9295">
                  <c:v>2.5323817236201758</c:v>
                </c:pt>
                <c:pt idx="9296">
                  <c:v>2.5449156646494315</c:v>
                </c:pt>
                <c:pt idx="9297">
                  <c:v>2.5558996370607807</c:v>
                </c:pt>
                <c:pt idx="9298">
                  <c:v>2.5653264398497737</c:v>
                </c:pt>
                <c:pt idx="9299">
                  <c:v>2.5731926084851469</c:v>
                </c:pt>
                <c:pt idx="9300">
                  <c:v>2.5794872909025686</c:v>
                </c:pt>
                <c:pt idx="9301">
                  <c:v>2.584207176844977</c:v>
                </c:pt>
                <c:pt idx="9302">
                  <c:v>2.5873488359803973</c:v>
                </c:pt>
                <c:pt idx="9303">
                  <c:v>2.5889114651385365</c:v>
                </c:pt>
                <c:pt idx="9304">
                  <c:v>2.5888875050692786</c:v>
                </c:pt>
                <c:pt idx="9305">
                  <c:v>2.5872778262186786</c:v>
                </c:pt>
                <c:pt idx="9306">
                  <c:v>2.5840826516654514</c:v>
                </c:pt>
                <c:pt idx="9307">
                  <c:v>2.5793008330308047</c:v>
                </c:pt>
                <c:pt idx="9308">
                  <c:v>2.5729297285586115</c:v>
                </c:pt>
                <c:pt idx="9309">
                  <c:v>2.5649768701137821</c:v>
                </c:pt>
                <c:pt idx="9310">
                  <c:v>2.5554440046086495</c:v>
                </c:pt>
                <c:pt idx="9311">
                  <c:v>2.5443316991897342</c:v>
                </c:pt>
                <c:pt idx="9312">
                  <c:v>2.5316432324174083</c:v>
                </c:pt>
                <c:pt idx="9313">
                  <c:v>2.5173854422555175</c:v>
                </c:pt>
                <c:pt idx="9314">
                  <c:v>2.5015676314376791</c:v>
                </c:pt>
                <c:pt idx="9315">
                  <c:v>2.4841966566768074</c:v>
                </c:pt>
                <c:pt idx="9316">
                  <c:v>2.4652811238640124</c:v>
                </c:pt>
                <c:pt idx="9317">
                  <c:v>2.4448320796036027</c:v>
                </c:pt>
                <c:pt idx="9318">
                  <c:v>2.4228584728256659</c:v>
                </c:pt>
                <c:pt idx="9319">
                  <c:v>2.3993700917670466</c:v>
                </c:pt>
                <c:pt idx="9320">
                  <c:v>2.3743764565943275</c:v>
                </c:pt>
                <c:pt idx="9321">
                  <c:v>2.3478936105415422</c:v>
                </c:pt>
                <c:pt idx="9322">
                  <c:v>2.3199323282154141</c:v>
                </c:pt>
                <c:pt idx="9323">
                  <c:v>2.2905063440558902</c:v>
                </c:pt>
                <c:pt idx="9324">
                  <c:v>2.2596369288692961</c:v>
                </c:pt>
                <c:pt idx="9325">
                  <c:v>2.2273358017464342</c:v>
                </c:pt>
                <c:pt idx="9326">
                  <c:v>2.1936207429057051</c:v>
                </c:pt>
                <c:pt idx="9327">
                  <c:v>2.1585145237969487</c:v>
                </c:pt>
                <c:pt idx="9328">
                  <c:v>2.1220337139158629</c:v>
                </c:pt>
                <c:pt idx="9329">
                  <c:v>2.0841954691787352</c:v>
                </c:pt>
                <c:pt idx="9330">
                  <c:v>2.0450183885686855</c:v>
                </c:pt>
                <c:pt idx="9331">
                  <c:v>2.0045280703258892</c:v>
                </c:pt>
                <c:pt idx="9332">
                  <c:v>1.9627418363465154</c:v>
                </c:pt>
                <c:pt idx="9333">
                  <c:v>1.9196845545763266</c:v>
                </c:pt>
                <c:pt idx="9334">
                  <c:v>1.8753860190050868</c:v>
                </c:pt>
                <c:pt idx="9335">
                  <c:v>1.8298660977341263</c:v>
                </c:pt>
                <c:pt idx="9336">
                  <c:v>1.7831505776603376</c:v>
                </c:pt>
                <c:pt idx="9337">
                  <c:v>1.7352668064989576</c:v>
                </c:pt>
                <c:pt idx="9338">
                  <c:v>1.6862402982515605</c:v>
                </c:pt>
                <c:pt idx="9339">
                  <c:v>1.6360960135851585</c:v>
                </c:pt>
                <c:pt idx="9340">
                  <c:v>1.5848635097942463</c:v>
                </c:pt>
                <c:pt idx="9341">
                  <c:v>1.5325729908842118</c:v>
                </c:pt>
                <c:pt idx="9342">
                  <c:v>1.4792533258018379</c:v>
                </c:pt>
                <c:pt idx="9343">
                  <c:v>1.424933326807001</c:v>
                </c:pt>
                <c:pt idx="9344">
                  <c:v>1.3696468175841552</c:v>
                </c:pt>
                <c:pt idx="9345">
                  <c:v>1.3134285484473234</c:v>
                </c:pt>
                <c:pt idx="9346">
                  <c:v>1.2563120547234545</c:v>
                </c:pt>
                <c:pt idx="9347">
                  <c:v>1.1983292726137007</c:v>
                </c:pt>
                <c:pt idx="9348">
                  <c:v>1.1395105513699886</c:v>
                </c:pt>
                <c:pt idx="9349">
                  <c:v>1.0798864763597713</c:v>
                </c:pt>
                <c:pt idx="9350">
                  <c:v>1.0194933039695724</c:v>
                </c:pt>
                <c:pt idx="9351">
                  <c:v>0.95836905495758984</c:v>
                </c:pt>
                <c:pt idx="9352">
                  <c:v>0.89654987514825513</c:v>
                </c:pt>
                <c:pt idx="9353">
                  <c:v>0.83406790874807968</c:v>
                </c:pt>
                <c:pt idx="9354">
                  <c:v>0.77096445918667433</c:v>
                </c:pt>
                <c:pt idx="9355">
                  <c:v>0.70727705200366031</c:v>
                </c:pt>
                <c:pt idx="9356">
                  <c:v>0.64304283165210263</c:v>
                </c:pt>
                <c:pt idx="9357">
                  <c:v>0.5782999892013877</c:v>
                </c:pt>
                <c:pt idx="9358">
                  <c:v>0.51308684075245747</c:v>
                </c:pt>
                <c:pt idx="9359">
                  <c:v>0.4474429497349241</c:v>
                </c:pt>
                <c:pt idx="9360">
                  <c:v>0.38140784220017687</c:v>
                </c:pt>
                <c:pt idx="9361">
                  <c:v>0.31502066976362086</c:v>
                </c:pt>
                <c:pt idx="9362">
                  <c:v>0.24832142951135408</c:v>
                </c:pt>
                <c:pt idx="9363">
                  <c:v>0.1813511264796821</c:v>
                </c:pt>
                <c:pt idx="9364">
                  <c:v>0.11415050714987392</c:v>
                </c:pt>
                <c:pt idx="9365">
                  <c:v>4.6759993537187378E-2</c:v>
                </c:pt>
                <c:pt idx="9366">
                  <c:v>-2.0778922176028586E-2</c:v>
                </c:pt>
                <c:pt idx="9367">
                  <c:v>-8.8424667847948557E-2</c:v>
                </c:pt>
                <c:pt idx="9368">
                  <c:v>-0.15613466228993908</c:v>
                </c:pt>
                <c:pt idx="9369">
                  <c:v>-0.22386629363568417</c:v>
                </c:pt>
                <c:pt idx="9370">
                  <c:v>-0.29158230007085989</c:v>
                </c:pt>
                <c:pt idx="9371">
                  <c:v>-0.35923673076444979</c:v>
                </c:pt>
                <c:pt idx="9372">
                  <c:v>-0.42678655217465722</c:v>
                </c:pt>
                <c:pt idx="9373">
                  <c:v>-0.49419185079920763</c:v>
                </c:pt>
                <c:pt idx="9374">
                  <c:v>-0.56141291452743292</c:v>
                </c:pt>
                <c:pt idx="9375">
                  <c:v>-0.62840504232605165</c:v>
                </c:pt>
                <c:pt idx="9376">
                  <c:v>-0.6951226852745076</c:v>
                </c:pt>
                <c:pt idx="9377">
                  <c:v>-0.76152177944660482</c:v>
                </c:pt>
                <c:pt idx="9378">
                  <c:v>-0.82756040442076784</c:v>
                </c:pt>
                <c:pt idx="9379">
                  <c:v>-0.89319907665014497</c:v>
                </c:pt>
                <c:pt idx="9380">
                  <c:v>-0.95839921789341476</c:v>
                </c:pt>
                <c:pt idx="9381">
                  <c:v>-1.0231179636722671</c:v>
                </c:pt>
                <c:pt idx="9382">
                  <c:v>-1.0873122442701704</c:v>
                </c:pt>
                <c:pt idx="9383">
                  <c:v>-1.1509410185297342</c:v>
                </c:pt>
                <c:pt idx="9384">
                  <c:v>-1.2139643117440284</c:v>
                </c:pt>
                <c:pt idx="9385">
                  <c:v>-1.276338474718776</c:v>
                </c:pt>
                <c:pt idx="9386">
                  <c:v>-1.3380205628949047</c:v>
                </c:pt>
                <c:pt idx="9387">
                  <c:v>-1.3989707089031482</c:v>
                </c:pt>
                <c:pt idx="9388">
                  <c:v>-1.4591496518696689</c:v>
                </c:pt>
                <c:pt idx="9389">
                  <c:v>-1.5185119665576372</c:v>
                </c:pt>
                <c:pt idx="9390">
                  <c:v>-1.5770230894681498</c:v>
                </c:pt>
                <c:pt idx="9391">
                  <c:v>-1.6346472447434397</c:v>
                </c:pt>
                <c:pt idx="9392">
                  <c:v>-1.6913409988472479</c:v>
                </c:pt>
                <c:pt idx="9393">
                  <c:v>-1.7470702354905467</c:v>
                </c:pt>
                <c:pt idx="9394">
                  <c:v>-1.801796299187858</c:v>
                </c:pt>
                <c:pt idx="9395">
                  <c:v>-1.8554794886490471</c:v>
                </c:pt>
                <c:pt idx="9396">
                  <c:v>-1.9080795658473546</c:v>
                </c:pt>
                <c:pt idx="9397">
                  <c:v>-1.959564276116134</c:v>
                </c:pt>
                <c:pt idx="9398">
                  <c:v>-2.0098996097102826</c:v>
                </c:pt>
                <c:pt idx="9399">
                  <c:v>-2.0590452538167887</c:v>
                </c:pt>
                <c:pt idx="9400">
                  <c:v>-2.1069718850598882</c:v>
                </c:pt>
                <c:pt idx="9401">
                  <c:v>-2.1536458755081935</c:v>
                </c:pt>
                <c:pt idx="9402">
                  <c:v>-2.199030732149915</c:v>
                </c:pt>
                <c:pt idx="9403">
                  <c:v>-2.2430971500328285</c:v>
                </c:pt>
                <c:pt idx="9404">
                  <c:v>-2.2858116186736748</c:v>
                </c:pt>
                <c:pt idx="9405">
                  <c:v>-2.3271418099594263</c:v>
                </c:pt>
                <c:pt idx="9406">
                  <c:v>-2.3670557958587346</c:v>
                </c:pt>
                <c:pt idx="9407">
                  <c:v>-2.4055255428776321</c:v>
                </c:pt>
                <c:pt idx="9408">
                  <c:v>-2.4425228372544376</c:v>
                </c:pt>
                <c:pt idx="9409">
                  <c:v>-2.4780188763638167</c:v>
                </c:pt>
                <c:pt idx="9410">
                  <c:v>-2.5119891836882582</c:v>
                </c:pt>
                <c:pt idx="9411">
                  <c:v>-2.544409572005395</c:v>
                </c:pt>
                <c:pt idx="9412">
                  <c:v>-2.5752542100772002</c:v>
                </c:pt>
                <c:pt idx="9413">
                  <c:v>-2.6044955540830204</c:v>
                </c:pt>
                <c:pt idx="9414">
                  <c:v>-2.6321077329747125</c:v>
                </c:pt>
                <c:pt idx="9415">
                  <c:v>-2.6580740636809748</c:v>
                </c:pt>
                <c:pt idx="9416">
                  <c:v>-2.6823705456096816</c:v>
                </c:pt>
                <c:pt idx="9417">
                  <c:v>-2.7049752117471826</c:v>
                </c:pt>
                <c:pt idx="9418">
                  <c:v>-2.7258693146924404</c:v>
                </c:pt>
                <c:pt idx="9419">
                  <c:v>-2.7450380011930986</c:v>
                </c:pt>
                <c:pt idx="9420">
                  <c:v>-2.7624591994478154</c:v>
                </c:pt>
                <c:pt idx="9421">
                  <c:v>-2.7781185595820523</c:v>
                </c:pt>
                <c:pt idx="9422">
                  <c:v>-2.7920018027170888</c:v>
                </c:pt>
                <c:pt idx="9423">
                  <c:v>-2.8040974789628685</c:v>
                </c:pt>
                <c:pt idx="9424">
                  <c:v>-2.8143875947269041</c:v>
                </c:pt>
                <c:pt idx="9425">
                  <c:v>-2.8228628088246039</c:v>
                </c:pt>
                <c:pt idx="9426">
                  <c:v>-2.8295133655235891</c:v>
                </c:pt>
                <c:pt idx="9427">
                  <c:v>-2.8343283803250863</c:v>
                </c:pt>
                <c:pt idx="9428">
                  <c:v>-2.8372957276692929</c:v>
                </c:pt>
                <c:pt idx="9429">
                  <c:v>-2.8384137173034634</c:v>
                </c:pt>
                <c:pt idx="9430">
                  <c:v>-2.8376751448128941</c:v>
                </c:pt>
                <c:pt idx="9431">
                  <c:v>-2.8350719056384852</c:v>
                </c:pt>
                <c:pt idx="9432">
                  <c:v>-2.8305988948045058</c:v>
                </c:pt>
                <c:pt idx="9433">
                  <c:v>-2.8242548631652333</c:v>
                </c:pt>
                <c:pt idx="9434">
                  <c:v>-2.8160413307291718</c:v>
                </c:pt>
                <c:pt idx="9435">
                  <c:v>-2.8059576835193982</c:v>
                </c:pt>
                <c:pt idx="9436">
                  <c:v>-2.7940053761087587</c:v>
                </c:pt>
                <c:pt idx="9437">
                  <c:v>-2.7801886301694951</c:v>
                </c:pt>
                <c:pt idx="9438">
                  <c:v>-2.7645099027717488</c:v>
                </c:pt>
                <c:pt idx="9439">
                  <c:v>-2.7469728297153213</c:v>
                </c:pt>
                <c:pt idx="9440">
                  <c:v>-2.7275811241622216</c:v>
                </c:pt>
                <c:pt idx="9441">
                  <c:v>-2.7063453734364007</c:v>
                </c:pt>
                <c:pt idx="9442">
                  <c:v>-2.6832712526385905</c:v>
                </c:pt>
                <c:pt idx="9443">
                  <c:v>-2.6583677580582807</c:v>
                </c:pt>
                <c:pt idx="9444">
                  <c:v>-2.6316517882957418</c:v>
                </c:pt>
                <c:pt idx="9445">
                  <c:v>-2.6031310604017985</c:v>
                </c:pt>
                <c:pt idx="9446">
                  <c:v>-2.572819726571355</c:v>
                </c:pt>
                <c:pt idx="9447">
                  <c:v>-2.5407373077227393</c:v>
                </c:pt>
                <c:pt idx="9448">
                  <c:v>-2.5068975034094612</c:v>
                </c:pt>
                <c:pt idx="9449">
                  <c:v>-2.4713149829109069</c:v>
                </c:pt>
                <c:pt idx="9450">
                  <c:v>-2.4340062442109969</c:v>
                </c:pt>
                <c:pt idx="9451">
                  <c:v>-2.3949951721347045</c:v>
                </c:pt>
                <c:pt idx="9452">
                  <c:v>-2.3542977643057355</c:v>
                </c:pt>
                <c:pt idx="9453">
                  <c:v>-2.3119379547095709</c:v>
                </c:pt>
                <c:pt idx="9454">
                  <c:v>-2.26794499446738</c:v>
                </c:pt>
                <c:pt idx="9455">
                  <c:v>-2.2223386002920429</c:v>
                </c:pt>
                <c:pt idx="9456">
                  <c:v>-2.1751447991698956</c:v>
                </c:pt>
                <c:pt idx="9457">
                  <c:v>-2.1263915699901852</c:v>
                </c:pt>
                <c:pt idx="9458">
                  <c:v>-2.0761054482296384</c:v>
                </c:pt>
                <c:pt idx="9459">
                  <c:v>-2.0243128051585071</c:v>
                </c:pt>
                <c:pt idx="9460">
                  <c:v>-1.9710449962417769</c:v>
                </c:pt>
                <c:pt idx="9461">
                  <c:v>-1.9163344092752628</c:v>
                </c:pt>
                <c:pt idx="9462">
                  <c:v>-1.8602124802846149</c:v>
                </c:pt>
                <c:pt idx="9463">
                  <c:v>-1.8027109691836258</c:v>
                </c:pt>
                <c:pt idx="9464">
                  <c:v>-1.7438670247937726</c:v>
                </c:pt>
                <c:pt idx="9465">
                  <c:v>-1.6837190965811539</c:v>
                </c:pt>
                <c:pt idx="9466">
                  <c:v>-1.6223047892000397</c:v>
                </c:pt>
                <c:pt idx="9467">
                  <c:v>-1.5596604741461486</c:v>
                </c:pt>
                <c:pt idx="9468">
                  <c:v>-1.4958212973616543</c:v>
                </c:pt>
                <c:pt idx="9469">
                  <c:v>-1.4308229973689712</c:v>
                </c:pt>
                <c:pt idx="9470">
                  <c:v>-1.3647073348898373</c:v>
                </c:pt>
                <c:pt idx="9471">
                  <c:v>-1.2975181805645888</c:v>
                </c:pt>
                <c:pt idx="9472">
                  <c:v>-1.2292978696708079</c:v>
                </c:pt>
                <c:pt idx="9473">
                  <c:v>-1.1600850691263411</c:v>
                </c:pt>
                <c:pt idx="9474">
                  <c:v>-1.089927931687539</c:v>
                </c:pt>
                <c:pt idx="9475">
                  <c:v>-1.0188711518696372</c:v>
                </c:pt>
                <c:pt idx="9476">
                  <c:v>-0.94695935546743215</c:v>
                </c:pt>
                <c:pt idx="9477">
                  <c:v>-0.87423851966629729</c:v>
                </c:pt>
                <c:pt idx="9478">
                  <c:v>-0.80075504356425553</c:v>
                </c:pt>
                <c:pt idx="9479">
                  <c:v>-0.72655686228275518</c:v>
                </c:pt>
                <c:pt idx="9480">
                  <c:v>-0.65169215378820788</c:v>
                </c:pt>
                <c:pt idx="9481">
                  <c:v>-0.57620899308631324</c:v>
                </c:pt>
                <c:pt idx="9482">
                  <c:v>-0.50015656311326084</c:v>
                </c:pt>
                <c:pt idx="9483">
                  <c:v>-0.42358530794124982</c:v>
                </c:pt>
                <c:pt idx="9484">
                  <c:v>-0.34654565674992549</c:v>
                </c:pt>
                <c:pt idx="9485">
                  <c:v>-0.26908794815289039</c:v>
                </c:pt>
                <c:pt idx="9486">
                  <c:v>-0.1912638148381921</c:v>
                </c:pt>
                <c:pt idx="9487">
                  <c:v>-0.11312518314897534</c:v>
                </c:pt>
                <c:pt idx="9488">
                  <c:v>-3.4725191749067429E-2</c:v>
                </c:pt>
                <c:pt idx="9489">
                  <c:v>4.3882797366033829E-2</c:v>
                </c:pt>
                <c:pt idx="9490">
                  <c:v>0.12265059040754242</c:v>
                </c:pt>
                <c:pt idx="9491">
                  <c:v>0.2015211337101869</c:v>
                </c:pt>
                <c:pt idx="9492">
                  <c:v>0.28044013119027345</c:v>
                </c:pt>
                <c:pt idx="9493">
                  <c:v>0.35935625840310037</c:v>
                </c:pt>
                <c:pt idx="9494">
                  <c:v>0.43821825534570463</c:v>
                </c:pt>
                <c:pt idx="9495">
                  <c:v>0.51696974772589399</c:v>
                </c:pt>
                <c:pt idx="9496">
                  <c:v>0.59555339970103405</c:v>
                </c:pt>
                <c:pt idx="9497">
                  <c:v>0.67391325857245443</c:v>
                </c:pt>
                <c:pt idx="9498">
                  <c:v>0.75199542520520279</c:v>
                </c:pt>
                <c:pt idx="9499">
                  <c:v>0.82974835939292735</c:v>
                </c:pt>
                <c:pt idx="9500">
                  <c:v>0.90712136035658886</c:v>
                </c:pt>
                <c:pt idx="9501">
                  <c:v>0.98405938733075771</c:v>
                </c:pt>
                <c:pt idx="9502">
                  <c:v>1.0605071527402248</c:v>
                </c:pt>
                <c:pt idx="9503">
                  <c:v>1.1364113682119863</c:v>
                </c:pt>
                <c:pt idx="9504">
                  <c:v>1.2117197947054665</c:v>
                </c:pt>
                <c:pt idx="9505">
                  <c:v>1.28637651382615</c:v>
                </c:pt>
                <c:pt idx="9506">
                  <c:v>1.3603263191995263</c:v>
                </c:pt>
                <c:pt idx="9507">
                  <c:v>1.4335171012649084</c:v>
                </c:pt>
                <c:pt idx="9508">
                  <c:v>1.5058973887958282</c:v>
                </c:pt>
                <c:pt idx="9509">
                  <c:v>1.5774095902200072</c:v>
                </c:pt>
                <c:pt idx="9510">
                  <c:v>1.6480070318496651</c:v>
                </c:pt>
                <c:pt idx="9511">
                  <c:v>1.7176418958534767</c:v>
                </c:pt>
                <c:pt idx="9512">
                  <c:v>1.7862587869328956</c:v>
                </c:pt>
                <c:pt idx="9513">
                  <c:v>1.8538117191588788</c:v>
                </c:pt>
                <c:pt idx="9514">
                  <c:v>1.9202502713426772</c:v>
                </c:pt>
                <c:pt idx="9515">
                  <c:v>1.9855230921337073</c:v>
                </c:pt>
                <c:pt idx="9516">
                  <c:v>2.0495784206735048</c:v>
                </c:pt>
                <c:pt idx="9517">
                  <c:v>2.1123726181469658</c:v>
                </c:pt>
                <c:pt idx="9518">
                  <c:v>2.1738604406552113</c:v>
                </c:pt>
                <c:pt idx="9519">
                  <c:v>2.2339905023833744</c:v>
                </c:pt>
                <c:pt idx="9520">
                  <c:v>2.292722579097858</c:v>
                </c:pt>
                <c:pt idx="9521">
                  <c:v>2.3500123249692195</c:v>
                </c:pt>
                <c:pt idx="9522">
                  <c:v>2.4058127226764121</c:v>
                </c:pt>
                <c:pt idx="9523">
                  <c:v>2.4600841469780841</c:v>
                </c:pt>
                <c:pt idx="9524">
                  <c:v>2.5127829813458673</c:v>
                </c:pt>
                <c:pt idx="9525">
                  <c:v>2.5638670158712435</c:v>
                </c:pt>
                <c:pt idx="9526">
                  <c:v>2.6132946747551298</c:v>
                </c:pt>
                <c:pt idx="9527">
                  <c:v>2.6610285203039274</c:v>
                </c:pt>
                <c:pt idx="9528">
                  <c:v>2.7070311874181114</c:v>
                </c:pt>
                <c:pt idx="9529">
                  <c:v>2.7512649840336838</c:v>
                </c:pt>
                <c:pt idx="9530">
                  <c:v>2.7936968148661445</c:v>
                </c:pt>
                <c:pt idx="9531">
                  <c:v>2.8342941530965398</c:v>
                </c:pt>
                <c:pt idx="9532">
                  <c:v>2.8730231152773991</c:v>
                </c:pt>
                <c:pt idx="9533">
                  <c:v>2.9098484006923226</c:v>
                </c:pt>
                <c:pt idx="9534">
                  <c:v>2.9447366843397673</c:v>
                </c:pt>
                <c:pt idx="9535">
                  <c:v>2.9776641394605026</c:v>
                </c:pt>
                <c:pt idx="9536">
                  <c:v>3.0085999390504954</c:v>
                </c:pt>
                <c:pt idx="9537">
                  <c:v>3.0375156136512143</c:v>
                </c:pt>
                <c:pt idx="9538">
                  <c:v>3.0643862437487481</c:v>
                </c:pt>
                <c:pt idx="9539">
                  <c:v>3.0891911403424963</c:v>
                </c:pt>
                <c:pt idx="9540">
                  <c:v>3.1119027379419379</c:v>
                </c:pt>
                <c:pt idx="9541">
                  <c:v>3.1325015403931515</c:v>
                </c:pt>
                <c:pt idx="9542">
                  <c:v>3.1509684749496274</c:v>
                </c:pt>
                <c:pt idx="9543">
                  <c:v>3.1672876549130224</c:v>
                </c:pt>
                <c:pt idx="9544">
                  <c:v>3.1814370112317381</c:v>
                </c:pt>
                <c:pt idx="9545">
                  <c:v>3.1934034925384274</c:v>
                </c:pt>
                <c:pt idx="9546">
                  <c:v>3.2031740017552988</c:v>
                </c:pt>
                <c:pt idx="9547">
                  <c:v>3.2107346850668068</c:v>
                </c:pt>
                <c:pt idx="9548">
                  <c:v>3.2160708224437142</c:v>
                </c:pt>
                <c:pt idx="9549">
                  <c:v>3.2191785064543885</c:v>
                </c:pt>
                <c:pt idx="9550">
                  <c:v>3.2200486948615179</c:v>
                </c:pt>
                <c:pt idx="9551">
                  <c:v>3.2186718263257159</c:v>
                </c:pt>
                <c:pt idx="9552">
                  <c:v>3.215041721438292</c:v>
                </c:pt>
                <c:pt idx="9553">
                  <c:v>3.2091564398906769</c:v>
                </c:pt>
                <c:pt idx="9554">
                  <c:v>3.2010171943383452</c:v>
                </c:pt>
                <c:pt idx="9555">
                  <c:v>3.1906234474175235</c:v>
                </c:pt>
                <c:pt idx="9556">
                  <c:v>3.1779771140532902</c:v>
                </c:pt>
                <c:pt idx="9557">
                  <c:v>3.1630832593991123</c:v>
                </c:pt>
                <c:pt idx="9558">
                  <c:v>3.1459455661429319</c:v>
                </c:pt>
                <c:pt idx="9559">
                  <c:v>3.1265692764654824</c:v>
                </c:pt>
                <c:pt idx="9560">
                  <c:v>3.104960088919575</c:v>
                </c:pt>
                <c:pt idx="9561">
                  <c:v>3.0811309530991533</c:v>
                </c:pt>
                <c:pt idx="9562">
                  <c:v>3.0550902807477121</c:v>
                </c:pt>
                <c:pt idx="9563">
                  <c:v>3.0268501762913007</c:v>
                </c:pt>
                <c:pt idx="9564">
                  <c:v>2.9964310147116411</c:v>
                </c:pt>
                <c:pt idx="9565">
                  <c:v>2.963844354070686</c:v>
                </c:pt>
                <c:pt idx="9566">
                  <c:v>2.9291085482263814</c:v>
                </c:pt>
                <c:pt idx="9567">
                  <c:v>2.8922476760755784</c:v>
                </c:pt>
                <c:pt idx="9568">
                  <c:v>2.8532803467753904</c:v>
                </c:pt>
                <c:pt idx="9569">
                  <c:v>2.8122264857942905</c:v>
                </c:pt>
                <c:pt idx="9570">
                  <c:v>2.7691081885071021</c:v>
                </c:pt>
                <c:pt idx="9571">
                  <c:v>2.723955272609353</c:v>
                </c:pt>
                <c:pt idx="9572">
                  <c:v>2.6767899980199266</c:v>
                </c:pt>
                <c:pt idx="9573">
                  <c:v>2.6276428840627428</c:v>
                </c:pt>
                <c:pt idx="9574">
                  <c:v>2.5765500835392308</c:v>
                </c:pt>
                <c:pt idx="9575">
                  <c:v>2.5235385241697017</c:v>
                </c:pt>
                <c:pt idx="9576">
                  <c:v>2.4686417459542689</c:v>
                </c:pt>
                <c:pt idx="9577">
                  <c:v>2.4118955351830484</c:v>
                </c:pt>
                <c:pt idx="9578">
                  <c:v>2.3533345212102521</c:v>
                </c:pt>
                <c:pt idx="9579">
                  <c:v>2.2929934474671771</c:v>
                </c:pt>
                <c:pt idx="9580">
                  <c:v>2.2309123113954534</c:v>
                </c:pt>
                <c:pt idx="9581">
                  <c:v>2.1671324038492581</c:v>
                </c:pt>
                <c:pt idx="9582">
                  <c:v>2.1016943160031376</c:v>
                </c:pt>
                <c:pt idx="9583">
                  <c:v>2.0346392057710871</c:v>
                </c:pt>
                <c:pt idx="9584">
                  <c:v>1.9660138533479086</c:v>
                </c:pt>
                <c:pt idx="9585">
                  <c:v>1.8958665632386047</c:v>
                </c:pt>
                <c:pt idx="9586">
                  <c:v>1.8242450088752142</c:v>
                </c:pt>
                <c:pt idx="9587">
                  <c:v>1.7511958341335161</c:v>
                </c:pt>
                <c:pt idx="9588">
                  <c:v>1.6767646506023093</c:v>
                </c:pt>
                <c:pt idx="9589">
                  <c:v>1.6009978451926825</c:v>
                </c:pt>
                <c:pt idx="9590">
                  <c:v>1.5239479990539706</c:v>
                </c:pt>
                <c:pt idx="9591">
                  <c:v>1.4456699644226911</c:v>
                </c:pt>
                <c:pt idx="9592">
                  <c:v>1.3662172083138611</c:v>
                </c:pt>
                <c:pt idx="9593">
                  <c:v>1.2856396683514184</c:v>
                </c:pt>
                <c:pt idx="9594">
                  <c:v>1.2039968956592146</c:v>
                </c:pt>
                <c:pt idx="9595">
                  <c:v>1.1213450993514837</c:v>
                </c:pt>
                <c:pt idx="9596">
                  <c:v>1.0377405245115583</c:v>
                </c:pt>
                <c:pt idx="9597">
                  <c:v>0.95324086066146019</c:v>
                </c:pt>
                <c:pt idx="9598">
                  <c:v>0.86790430055377199</c:v>
                </c:pt>
                <c:pt idx="9599">
                  <c:v>0.78179064247592722</c:v>
                </c:pt>
                <c:pt idx="9600">
                  <c:v>0.69495998520026747</c:v>
                </c:pt>
                <c:pt idx="9601">
                  <c:v>0.60747237025429768</c:v>
                </c:pt>
                <c:pt idx="9602">
                  <c:v>0.51938898084638185</c:v>
                </c:pt>
                <c:pt idx="9603">
                  <c:v>0.43077228307727888</c:v>
                </c:pt>
                <c:pt idx="9604">
                  <c:v>0.34168473790019549</c:v>
                </c:pt>
                <c:pt idx="9605">
                  <c:v>0.25218871343106591</c:v>
                </c:pt>
                <c:pt idx="9606">
                  <c:v>0.16234785757981743</c:v>
                </c:pt>
                <c:pt idx="9607">
                  <c:v>7.2226085640511584E-2</c:v>
                </c:pt>
                <c:pt idx="9608">
                  <c:v>-1.8111513002205207E-2</c:v>
                </c:pt>
                <c:pt idx="9609">
                  <c:v>-0.10859967577890756</c:v>
                </c:pt>
                <c:pt idx="9610">
                  <c:v>-0.19917837033531413</c:v>
                </c:pt>
                <c:pt idx="9611">
                  <c:v>-0.28977877824447096</c:v>
                </c:pt>
                <c:pt idx="9612">
                  <c:v>-0.3803349241817845</c:v>
                </c:pt>
                <c:pt idx="9613">
                  <c:v>-0.47078390160913453</c:v>
                </c:pt>
                <c:pt idx="9614">
                  <c:v>-0.56106297710333208</c:v>
                </c:pt>
                <c:pt idx="9615">
                  <c:v>-0.65110442303721383</c:v>
                </c:pt>
                <c:pt idx="9616">
                  <c:v>-0.74083968160668734</c:v>
                </c:pt>
                <c:pt idx="9617">
                  <c:v>-0.83020172067737041</c:v>
                </c:pt>
                <c:pt idx="9618">
                  <c:v>-0.91912571521016684</c:v>
                </c:pt>
                <c:pt idx="9619">
                  <c:v>-1.0075493634742538</c:v>
                </c:pt>
                <c:pt idx="9620">
                  <c:v>-1.0954113782256656</c:v>
                </c:pt>
                <c:pt idx="9621">
                  <c:v>-1.1826463177941737</c:v>
                </c:pt>
                <c:pt idx="9622">
                  <c:v>-1.2691886895716136</c:v>
                </c:pt>
                <c:pt idx="9623">
                  <c:v>-1.3549752061354603</c:v>
                </c:pt>
                <c:pt idx="9624">
                  <c:v>-1.4399438452813149</c:v>
                </c:pt>
                <c:pt idx="9625">
                  <c:v>-1.524029131019387</c:v>
                </c:pt>
                <c:pt idx="9626">
                  <c:v>-1.6071665344021622</c:v>
                </c:pt>
                <c:pt idx="9627">
                  <c:v>-1.6892948675336219</c:v>
                </c:pt>
                <c:pt idx="9628">
                  <c:v>-1.7703538340576814</c:v>
                </c:pt>
                <c:pt idx="9629">
                  <c:v>-1.8502772791897195</c:v>
                </c:pt>
                <c:pt idx="9630">
                  <c:v>-1.9290102363936756</c:v>
                </c:pt>
                <c:pt idx="9631">
                  <c:v>-2.0064968735275621</c:v>
                </c:pt>
                <c:pt idx="9632">
                  <c:v>-2.0826740674118218</c:v>
                </c:pt>
                <c:pt idx="9633">
                  <c:v>-2.1574883982693143</c:v>
                </c:pt>
                <c:pt idx="9634">
                  <c:v>-2.2308823124027133</c:v>
                </c:pt>
                <c:pt idx="9635">
                  <c:v>-2.3027976342951257</c:v>
                </c:pt>
                <c:pt idx="9636">
                  <c:v>-2.3731760939565265</c:v>
                </c:pt>
                <c:pt idx="9637">
                  <c:v>-2.4419678648498357</c:v>
                </c:pt>
                <c:pt idx="9638">
                  <c:v>-2.5091218428157624</c:v>
                </c:pt>
                <c:pt idx="9639">
                  <c:v>-2.5745811149629456</c:v>
                </c:pt>
                <c:pt idx="9640">
                  <c:v>-2.6383002685526642</c:v>
                </c:pt>
                <c:pt idx="9641">
                  <c:v>-2.7002301128692299</c:v>
                </c:pt>
                <c:pt idx="9642">
                  <c:v>-2.760319134026421</c:v>
                </c:pt>
                <c:pt idx="9643">
                  <c:v>-2.818523562891702</c:v>
                </c:pt>
                <c:pt idx="9644">
                  <c:v>-2.8747959957182316</c:v>
                </c:pt>
                <c:pt idx="9645">
                  <c:v>-2.9290907956931616</c:v>
                </c:pt>
                <c:pt idx="9646">
                  <c:v>-2.981363323707185</c:v>
                </c:pt>
                <c:pt idx="9647">
                  <c:v>-3.0315734452664787</c:v>
                </c:pt>
                <c:pt idx="9648">
                  <c:v>-3.0796814675299067</c:v>
                </c:pt>
                <c:pt idx="9649">
                  <c:v>-3.1256477419298805</c:v>
                </c:pt>
                <c:pt idx="9650">
                  <c:v>-3.1694375897239233</c:v>
                </c:pt>
                <c:pt idx="9651">
                  <c:v>-3.2110172751154988</c:v>
                </c:pt>
                <c:pt idx="9652">
                  <c:v>-3.2503520812200244</c:v>
                </c:pt>
                <c:pt idx="9653">
                  <c:v>-3.2874062501092807</c:v>
                </c:pt>
                <c:pt idx="9654">
                  <c:v>-3.322146376104131</c:v>
                </c:pt>
                <c:pt idx="9655">
                  <c:v>-3.3545489282348626</c:v>
                </c:pt>
                <c:pt idx="9656">
                  <c:v>-3.3845837513111556</c:v>
                </c:pt>
                <c:pt idx="9657">
                  <c:v>-3.4122234228940971</c:v>
                </c:pt>
                <c:pt idx="9658">
                  <c:v>-3.4374444445028511</c:v>
                </c:pt>
                <c:pt idx="9659">
                  <c:v>-3.4602279206179301</c:v>
                </c:pt>
                <c:pt idx="9660">
                  <c:v>-3.48054844974128</c:v>
                </c:pt>
                <c:pt idx="9661">
                  <c:v>-3.4983890679169751</c:v>
                </c:pt>
                <c:pt idx="9662">
                  <c:v>-3.5137336001295001</c:v>
                </c:pt>
                <c:pt idx="9663">
                  <c:v>-3.5265694199080642</c:v>
                </c:pt>
                <c:pt idx="9664">
                  <c:v>-3.5368780775280242</c:v>
                </c:pt>
                <c:pt idx="9665">
                  <c:v>-3.5446504962940555</c:v>
                </c:pt>
                <c:pt idx="9666">
                  <c:v>-3.5498779050378113</c:v>
                </c:pt>
                <c:pt idx="9667">
                  <c:v>-3.5525511226338851</c:v>
                </c:pt>
                <c:pt idx="9668">
                  <c:v>-3.5526604437226696</c:v>
                </c:pt>
                <c:pt idx="9669">
                  <c:v>-3.5502073123809743</c:v>
                </c:pt>
                <c:pt idx="9670">
                  <c:v>-3.5451883692436796</c:v>
                </c:pt>
                <c:pt idx="9671">
                  <c:v>-3.537600061403678</c:v>
                </c:pt>
                <c:pt idx="9672">
                  <c:v>-3.527442537318136</c:v>
                </c:pt>
                <c:pt idx="9673">
                  <c:v>-3.5147204975349862</c:v>
                </c:pt>
                <c:pt idx="9674">
                  <c:v>-3.4994421018038944</c:v>
                </c:pt>
                <c:pt idx="9675">
                  <c:v>-3.4816140590369216</c:v>
                </c:pt>
                <c:pt idx="9676">
                  <c:v>-3.4612458222646714</c:v>
                </c:pt>
                <c:pt idx="9677">
                  <c:v>-3.4383502789353568</c:v>
                </c:pt>
                <c:pt idx="9678">
                  <c:v>-3.4129392102997427</c:v>
                </c:pt>
                <c:pt idx="9679">
                  <c:v>-3.3850262251754875</c:v>
                </c:pt>
                <c:pt idx="9680">
                  <c:v>-3.354625648368208</c:v>
                </c:pt>
                <c:pt idx="9681">
                  <c:v>-3.3217593066261908</c:v>
                </c:pt>
                <c:pt idx="9682">
                  <c:v>-3.2864447307876161</c:v>
                </c:pt>
                <c:pt idx="9683">
                  <c:v>-3.2487033771141829</c:v>
                </c:pt>
                <c:pt idx="9684">
                  <c:v>-3.2085651957361581</c:v>
                </c:pt>
                <c:pt idx="9685">
                  <c:v>-3.1660515335295938</c:v>
                </c:pt>
                <c:pt idx="9686">
                  <c:v>-3.1211907369751213</c:v>
                </c:pt>
                <c:pt idx="9687">
                  <c:v>-3.0740170713444663</c:v>
                </c:pt>
                <c:pt idx="9688">
                  <c:v>-3.0245595156758371</c:v>
                </c:pt>
                <c:pt idx="9689">
                  <c:v>-2.9728485383996581</c:v>
                </c:pt>
                <c:pt idx="9690">
                  <c:v>-2.918916940339797</c:v>
                </c:pt>
                <c:pt idx="9691">
                  <c:v>-2.8628053963758826</c:v>
                </c:pt>
                <c:pt idx="9692">
                  <c:v>-2.8045471644467281</c:v>
                </c:pt>
                <c:pt idx="9693">
                  <c:v>-2.7441838916965033</c:v>
                </c:pt>
                <c:pt idx="9694">
                  <c:v>-2.6817629773861147</c:v>
                </c:pt>
                <c:pt idx="9695">
                  <c:v>-2.6173227030599477</c:v>
                </c:pt>
                <c:pt idx="9696">
                  <c:v>-2.5509080585288801</c:v>
                </c:pt>
                <c:pt idx="9697">
                  <c:v>-2.4825663644115696</c:v>
                </c:pt>
                <c:pt idx="9698">
                  <c:v>-2.4123438573594629</c:v>
                </c:pt>
                <c:pt idx="9699">
                  <c:v>-2.3402869494526359</c:v>
                </c:pt>
                <c:pt idx="9700">
                  <c:v>-2.2664473564589631</c:v>
                </c:pt>
                <c:pt idx="9701">
                  <c:v>-2.1908781255174743</c:v>
                </c:pt>
                <c:pt idx="9702">
                  <c:v>-2.1136316302937743</c:v>
                </c:pt>
                <c:pt idx="9703">
                  <c:v>-2.034760825625372</c:v>
                </c:pt>
                <c:pt idx="9704">
                  <c:v>-1.9543242912792642</c:v>
                </c:pt>
                <c:pt idx="9705">
                  <c:v>-1.8723821221999057</c:v>
                </c:pt>
                <c:pt idx="9706">
                  <c:v>-1.7889937613579054</c:v>
                </c:pt>
                <c:pt idx="9707">
                  <c:v>-1.704217589524341</c:v>
                </c:pt>
                <c:pt idx="9708">
                  <c:v>-1.6181109108349332</c:v>
                </c:pt>
                <c:pt idx="9709">
                  <c:v>-1.5307317487428074</c:v>
                </c:pt>
                <c:pt idx="9710">
                  <c:v>-1.4421442533385849</c:v>
                </c:pt>
                <c:pt idx="9711">
                  <c:v>-1.3524147666755024</c:v>
                </c:pt>
                <c:pt idx="9712">
                  <c:v>-1.2616081550203653</c:v>
                </c:pt>
                <c:pt idx="9713">
                  <c:v>-1.1697856533386446</c:v>
                </c:pt>
                <c:pt idx="9714">
                  <c:v>-1.0770179969461837</c:v>
                </c:pt>
                <c:pt idx="9715">
                  <c:v>-0.98337245487759928</c:v>
                </c:pt>
                <c:pt idx="9716">
                  <c:v>-0.88891619687207257</c:v>
                </c:pt>
                <c:pt idx="9717">
                  <c:v>-0.79371769098838463</c:v>
                </c:pt>
                <c:pt idx="9718">
                  <c:v>-0.69784575169312724</c:v>
                </c:pt>
                <c:pt idx="9719">
                  <c:v>-0.60137063162193916</c:v>
                </c:pt>
                <c:pt idx="9720">
                  <c:v>-0.50436270615729339</c:v>
                </c:pt>
                <c:pt idx="9721">
                  <c:v>-0.40689210550863047</c:v>
                </c:pt>
                <c:pt idx="9722">
                  <c:v>-0.30902990363932475</c:v>
                </c:pt>
                <c:pt idx="9723">
                  <c:v>-0.21084824968083654</c:v>
                </c:pt>
                <c:pt idx="9724">
                  <c:v>-0.11241907030664908</c:v>
                </c:pt>
                <c:pt idx="9725">
                  <c:v>-1.3813972677515374E-2</c:v>
                </c:pt>
                <c:pt idx="9726">
                  <c:v>8.4894392062688576E-2</c:v>
                </c:pt>
                <c:pt idx="9727">
                  <c:v>0.18363335009317505</c:v>
                </c:pt>
                <c:pt idx="9728">
                  <c:v>0.28232930685815455</c:v>
                </c:pt>
                <c:pt idx="9729">
                  <c:v>0.38090875636484456</c:v>
                </c:pt>
                <c:pt idx="9730">
                  <c:v>0.47930369271118622</c:v>
                </c:pt>
                <c:pt idx="9731">
                  <c:v>0.57743760165232572</c:v>
                </c:pt>
                <c:pt idx="9732">
                  <c:v>0.675237097350875</c:v>
                </c:pt>
                <c:pt idx="9733">
                  <c:v>0.77263215534703189</c:v>
                </c:pt>
                <c:pt idx="9734">
                  <c:v>0.86955322387943834</c:v>
                </c:pt>
                <c:pt idx="9735">
                  <c:v>0.96592606325578589</c:v>
                </c:pt>
                <c:pt idx="9736">
                  <c:v>1.0616759162613796</c:v>
                </c:pt>
                <c:pt idx="9737">
                  <c:v>1.1567298700726283</c:v>
                </c:pt>
                <c:pt idx="9738">
                  <c:v>1.2510175434291666</c:v>
                </c:pt>
                <c:pt idx="9739">
                  <c:v>1.3444714082663569</c:v>
                </c:pt>
                <c:pt idx="9740">
                  <c:v>1.4370252859827795</c:v>
                </c:pt>
                <c:pt idx="9741">
                  <c:v>1.528609183279239</c:v>
                </c:pt>
                <c:pt idx="9742">
                  <c:v>1.6191534000580323</c:v>
                </c:pt>
                <c:pt idx="9743">
                  <c:v>1.7085907896123262</c:v>
                </c:pt>
                <c:pt idx="9744">
                  <c:v>1.796855822375298</c:v>
                </c:pt>
                <c:pt idx="9745">
                  <c:v>1.8838798702801098</c:v>
                </c:pt>
                <c:pt idx="9746">
                  <c:v>1.9695956105954364</c:v>
                </c:pt>
                <c:pt idx="9747">
                  <c:v>2.0539394225833885</c:v>
                </c:pt>
                <c:pt idx="9748">
                  <c:v>2.1368489402753612</c:v>
                </c:pt>
                <c:pt idx="9749">
                  <c:v>2.2182563044272823</c:v>
                </c:pt>
                <c:pt idx="9750">
                  <c:v>2.2981052107554514</c:v>
                </c:pt>
                <c:pt idx="9751">
                  <c:v>2.3763388572735424</c:v>
                </c:pt>
                <c:pt idx="9752">
                  <c:v>2.4528935196852499</c:v>
                </c:pt>
                <c:pt idx="9753">
                  <c:v>2.5277155462796093</c:v>
                </c:pt>
                <c:pt idx="9754">
                  <c:v>2.6007475206952648</c:v>
                </c:pt>
                <c:pt idx="9755">
                  <c:v>2.6719317737390971</c:v>
                </c:pt>
                <c:pt idx="9756">
                  <c:v>2.7412109100824869</c:v>
                </c:pt>
                <c:pt idx="9757">
                  <c:v>2.8085363451696814</c:v>
                </c:pt>
                <c:pt idx="9758">
                  <c:v>2.8738585827585399</c:v>
                </c:pt>
                <c:pt idx="9759">
                  <c:v>2.9371226820618315</c:v>
                </c:pt>
                <c:pt idx="9760">
                  <c:v>2.9982855645202866</c:v>
                </c:pt>
                <c:pt idx="9761">
                  <c:v>3.0573007332003721</c:v>
                </c:pt>
                <c:pt idx="9762">
                  <c:v>3.1141197247704553</c:v>
                </c:pt>
                <c:pt idx="9763">
                  <c:v>3.1687021742392432</c:v>
                </c:pt>
                <c:pt idx="9764">
                  <c:v>3.2210044320506181</c:v>
                </c:pt>
                <c:pt idx="9765">
                  <c:v>3.2709849617463451</c:v>
                </c:pt>
                <c:pt idx="9766">
                  <c:v>3.318603566506241</c:v>
                </c:pt>
                <c:pt idx="9767">
                  <c:v>3.3638248914906894</c:v>
                </c:pt>
                <c:pt idx="9768">
                  <c:v>3.4066143559737396</c:v>
                </c:pt>
                <c:pt idx="9769">
                  <c:v>3.4469377507295298</c:v>
                </c:pt>
                <c:pt idx="9770">
                  <c:v>3.4847661580250211</c:v>
                </c:pt>
                <c:pt idx="9771">
                  <c:v>3.5200719188628264</c:v>
                </c:pt>
                <c:pt idx="9772">
                  <c:v>3.5528267027564029</c:v>
                </c:pt>
                <c:pt idx="9773">
                  <c:v>3.5830014412768829</c:v>
                </c:pt>
                <c:pt idx="9774">
                  <c:v>3.6105697145481632</c:v>
                </c:pt>
                <c:pt idx="9775">
                  <c:v>3.6355152666164736</c:v>
                </c:pt>
                <c:pt idx="9776">
                  <c:v>3.6578154991435339</c:v>
                </c:pt>
                <c:pt idx="9777">
                  <c:v>3.6774508207234389</c:v>
                </c:pt>
                <c:pt idx="9778">
                  <c:v>3.6944058301632094</c:v>
                </c:pt>
                <c:pt idx="9779">
                  <c:v>3.7086699872974629</c:v>
                </c:pt>
                <c:pt idx="9780">
                  <c:v>3.7202264956053135</c:v>
                </c:pt>
                <c:pt idx="9781">
                  <c:v>3.7290672370420199</c:v>
                </c:pt>
                <c:pt idx="9782">
                  <c:v>3.7351851145110788</c:v>
                </c:pt>
                <c:pt idx="9783">
                  <c:v>3.7385768023141916</c:v>
                </c:pt>
                <c:pt idx="9784">
                  <c:v>3.7392333649794933</c:v>
                </c:pt>
                <c:pt idx="9785">
                  <c:v>3.7371554439620094</c:v>
                </c:pt>
                <c:pt idx="9786">
                  <c:v>3.732344180358798</c:v>
                </c:pt>
                <c:pt idx="9787">
                  <c:v>3.7248004894524582</c:v>
                </c:pt>
                <c:pt idx="9788">
                  <c:v>3.7145249362815784</c:v>
                </c:pt>
                <c:pt idx="9789">
                  <c:v>3.7015293989892157</c:v>
                </c:pt>
                <c:pt idx="9790">
                  <c:v>3.6858211054630505</c:v>
                </c:pt>
                <c:pt idx="9791">
                  <c:v>3.6674072326050022</c:v>
                </c:pt>
                <c:pt idx="9792">
                  <c:v>3.6462987904690412</c:v>
                </c:pt>
                <c:pt idx="9793">
                  <c:v>3.6225114620917904</c:v>
                </c:pt>
                <c:pt idx="9794">
                  <c:v>3.5960644995912721</c:v>
                </c:pt>
                <c:pt idx="9795">
                  <c:v>3.566975803009941</c:v>
                </c:pt>
                <c:pt idx="9796">
                  <c:v>3.5352661040589086</c:v>
                </c:pt>
                <c:pt idx="9797">
                  <c:v>3.500959645122113</c:v>
                </c:pt>
                <c:pt idx="9798">
                  <c:v>3.4640796272746743</c:v>
                </c:pt>
                <c:pt idx="9799">
                  <c:v>3.4246511326203368</c:v>
                </c:pt>
                <c:pt idx="9800">
                  <c:v>3.3827000012366226</c:v>
                </c:pt>
                <c:pt idx="9801">
                  <c:v>3.3382596056164053</c:v>
                </c:pt>
                <c:pt idx="9802">
                  <c:v>3.2913590412759293</c:v>
                </c:pt>
                <c:pt idx="9803">
                  <c:v>3.242031336534926</c:v>
                </c:pt>
                <c:pt idx="9804">
                  <c:v>3.1903180094052361</c:v>
                </c:pt>
                <c:pt idx="9805">
                  <c:v>3.1362519589205111</c:v>
                </c:pt>
                <c:pt idx="9806">
                  <c:v>3.0798730564673873</c:v>
                </c:pt>
                <c:pt idx="9807">
                  <c:v>3.0212270534764536</c:v>
                </c:pt>
                <c:pt idx="9808">
                  <c:v>2.9603543649450406</c:v>
                </c:pt>
                <c:pt idx="9809">
                  <c:v>2.8972968336650604</c:v>
                </c:pt>
                <c:pt idx="9810">
                  <c:v>2.832098561892376</c:v>
                </c:pt>
                <c:pt idx="9811">
                  <c:v>2.7648114417542935</c:v>
                </c:pt>
                <c:pt idx="9812">
                  <c:v>2.6954798530869621</c:v>
                </c:pt>
                <c:pt idx="9813">
                  <c:v>2.6241564585147197</c:v>
                </c:pt>
                <c:pt idx="9814">
                  <c:v>2.5508995554055662</c:v>
                </c:pt>
                <c:pt idx="9815">
                  <c:v>2.4757581952033019</c:v>
                </c:pt>
                <c:pt idx="9816">
                  <c:v>2.3987879987081149</c:v>
                </c:pt>
                <c:pt idx="9817">
                  <c:v>2.3200467680586145</c:v>
                </c:pt>
                <c:pt idx="9818">
                  <c:v>2.2395910615506427</c:v>
                </c:pt>
                <c:pt idx="9819">
                  <c:v>2.157477442790841</c:v>
                </c:pt>
                <c:pt idx="9820">
                  <c:v>2.0737675988871991</c:v>
                </c:pt>
                <c:pt idx="9821">
                  <c:v>1.9885243582478798</c:v>
                </c:pt>
                <c:pt idx="9822">
                  <c:v>1.9018096760455512</c:v>
                </c:pt>
                <c:pt idx="9823">
                  <c:v>1.813685879374948</c:v>
                </c:pt>
                <c:pt idx="9824">
                  <c:v>1.7242207017354139</c:v>
                </c:pt>
                <c:pt idx="9825">
                  <c:v>1.6334831642253562</c:v>
                </c:pt>
                <c:pt idx="9826">
                  <c:v>1.541541399568557</c:v>
                </c:pt>
                <c:pt idx="9827">
                  <c:v>1.4484622333053576</c:v>
                </c:pt>
                <c:pt idx="9828">
                  <c:v>1.3543111610216225</c:v>
                </c:pt>
                <c:pt idx="9829">
                  <c:v>1.2591541362226453</c:v>
                </c:pt>
                <c:pt idx="9830">
                  <c:v>1.1630629698384822</c:v>
                </c:pt>
                <c:pt idx="9831">
                  <c:v>1.0661113880058986</c:v>
                </c:pt>
                <c:pt idx="9832">
                  <c:v>0.96837135705607935</c:v>
                </c:pt>
                <c:pt idx="9833">
                  <c:v>0.86991092102187217</c:v>
                </c:pt>
                <c:pt idx="9834">
                  <c:v>0.77080732660592688</c:v>
                </c:pt>
                <c:pt idx="9835">
                  <c:v>0.67113405016480643</c:v>
                </c:pt>
                <c:pt idx="9836">
                  <c:v>0.57096415861659322</c:v>
                </c:pt>
                <c:pt idx="9837">
                  <c:v>0.47037170128999539</c:v>
                </c:pt>
                <c:pt idx="9838">
                  <c:v>0.36943075256396313</c:v>
                </c:pt>
                <c:pt idx="9839">
                  <c:v>0.26821649850349905</c:v>
                </c:pt>
                <c:pt idx="9840">
                  <c:v>0.16680391664038133</c:v>
                </c:pt>
                <c:pt idx="9841">
                  <c:v>6.5267403587853628E-2</c:v>
                </c:pt>
                <c:pt idx="9842">
                  <c:v>-3.6318040159784869E-2</c:v>
                </c:pt>
                <c:pt idx="9843">
                  <c:v>-0.13787668260032035</c:v>
                </c:pt>
                <c:pt idx="9844">
                  <c:v>-0.23933336129164826</c:v>
                </c:pt>
                <c:pt idx="9845">
                  <c:v>-0.34061358350141951</c:v>
                </c:pt>
                <c:pt idx="9846">
                  <c:v>-0.44164216545435298</c:v>
                </c:pt>
                <c:pt idx="9847">
                  <c:v>-0.54234425602884384</c:v>
                </c:pt>
                <c:pt idx="9848">
                  <c:v>-0.64264444073336879</c:v>
                </c:pt>
                <c:pt idx="9849">
                  <c:v>-0.74246775268104614</c:v>
                </c:pt>
                <c:pt idx="9850">
                  <c:v>-0.84174508543541626</c:v>
                </c:pt>
                <c:pt idx="9851">
                  <c:v>-0.94039918553417523</c:v>
                </c:pt>
                <c:pt idx="9852">
                  <c:v>-1.0383562898358387</c:v>
                </c:pt>
                <c:pt idx="9853">
                  <c:v>-1.135546358724659</c:v>
                </c:pt>
                <c:pt idx="9854">
                  <c:v>-1.2319001873044699</c:v>
                </c:pt>
                <c:pt idx="9855">
                  <c:v>-1.3273442442810228</c:v>
                </c:pt>
                <c:pt idx="9856">
                  <c:v>-1.4218048415216038</c:v>
                </c:pt>
                <c:pt idx="9857">
                  <c:v>-1.5152104947597946</c:v>
                </c:pt>
                <c:pt idx="9858">
                  <c:v>-1.6074926091998321</c:v>
                </c:pt>
                <c:pt idx="9859">
                  <c:v>-1.6985857992258724</c:v>
                </c:pt>
                <c:pt idx="9860">
                  <c:v>-1.7884263823903213</c:v>
                </c:pt>
                <c:pt idx="9861">
                  <c:v>-1.8769472126222593</c:v>
                </c:pt>
                <c:pt idx="9862">
                  <c:v>-1.9640817851462125</c:v>
                </c:pt>
                <c:pt idx="9863">
                  <c:v>-2.049766493344968</c:v>
                </c:pt>
                <c:pt idx="9864">
                  <c:v>-2.133939688838872</c:v>
                </c:pt>
                <c:pt idx="9865">
                  <c:v>-2.2165369618374084</c:v>
                </c:pt>
                <c:pt idx="9866">
                  <c:v>-2.2974955406307407</c:v>
                </c:pt>
                <c:pt idx="9867">
                  <c:v>-2.3767566835735274</c:v>
                </c:pt>
                <c:pt idx="9868">
                  <c:v>-2.4542632268608493</c:v>
                </c:pt>
                <c:pt idx="9869">
                  <c:v>-2.529952831163012</c:v>
                </c:pt>
                <c:pt idx="9870">
                  <c:v>-2.6037750242255515</c:v>
                </c:pt>
                <c:pt idx="9871">
                  <c:v>-2.6756791422613886</c:v>
                </c:pt>
                <c:pt idx="9872">
                  <c:v>-2.7456078990948485</c:v>
                </c:pt>
                <c:pt idx="9873">
                  <c:v>-2.8135143745117435</c:v>
                </c:pt>
                <c:pt idx="9874">
                  <c:v>-2.8793481701877783</c:v>
                </c:pt>
                <c:pt idx="9875">
                  <c:v>-2.9430589143881893</c:v>
                </c:pt>
                <c:pt idx="9876">
                  <c:v>-3.0045967812684373</c:v>
                </c:pt>
                <c:pt idx="9877">
                  <c:v>-3.0639210201188409</c:v>
                </c:pt>
                <c:pt idx="9878">
                  <c:v>-3.1209902249802335</c:v>
                </c:pt>
                <c:pt idx="9879">
                  <c:v>-3.1757577936073682</c:v>
                </c:pt>
                <c:pt idx="9880">
                  <c:v>-3.2281892258195626</c:v>
                </c:pt>
                <c:pt idx="9881">
                  <c:v>-3.2782468342397775</c:v>
                </c:pt>
                <c:pt idx="9882">
                  <c:v>-3.3258911873846646</c:v>
                </c:pt>
                <c:pt idx="9883">
                  <c:v>-3.371091165298548</c:v>
                </c:pt>
                <c:pt idx="9884">
                  <c:v>-3.4138125673344191</c:v>
                </c:pt>
                <c:pt idx="9885">
                  <c:v>-3.4540235003030504</c:v>
                </c:pt>
                <c:pt idx="9886">
                  <c:v>-3.4916935953089823</c:v>
                </c:pt>
                <c:pt idx="9887">
                  <c:v>-3.5267975002086649</c:v>
                </c:pt>
                <c:pt idx="9888">
                  <c:v>-3.5593108016883037</c:v>
                </c:pt>
                <c:pt idx="9889">
                  <c:v>-3.5892096124345625</c:v>
                </c:pt>
                <c:pt idx="9890">
                  <c:v>-3.616475480761471</c:v>
                </c:pt>
                <c:pt idx="9891">
                  <c:v>-3.6410913473474107</c:v>
                </c:pt>
                <c:pt idx="9892">
                  <c:v>-3.6630396043752973</c:v>
                </c:pt>
                <c:pt idx="9893">
                  <c:v>-3.6823020183257</c:v>
                </c:pt>
                <c:pt idx="9894">
                  <c:v>-3.6988631056104442</c:v>
                </c:pt>
                <c:pt idx="9895">
                  <c:v>-3.7127176369836414</c:v>
                </c:pt>
                <c:pt idx="9896">
                  <c:v>-3.7238541201904538</c:v>
                </c:pt>
                <c:pt idx="9897">
                  <c:v>-3.7322641381645618</c:v>
                </c:pt>
                <c:pt idx="9898">
                  <c:v>-3.7379435211255934</c:v>
                </c:pt>
                <c:pt idx="9899">
                  <c:v>-3.7408930061579877</c:v>
                </c:pt>
                <c:pt idx="9900">
                  <c:v>-3.7411071085508398</c:v>
                </c:pt>
                <c:pt idx="9901">
                  <c:v>-3.7385890453223176</c:v>
                </c:pt>
                <c:pt idx="9902">
                  <c:v>-3.7333430663657881</c:v>
                </c:pt>
                <c:pt idx="9903">
                  <c:v>-3.7253771935663855</c:v>
                </c:pt>
                <c:pt idx="9904">
                  <c:v>-3.7146938282995676</c:v>
                </c:pt>
                <c:pt idx="9905">
                  <c:v>-3.70130492681723</c:v>
                </c:pt>
                <c:pt idx="9906">
                  <c:v>-3.685222911674805</c:v>
                </c:pt>
                <c:pt idx="9907">
                  <c:v>-3.6664599350245961</c:v>
                </c:pt>
                <c:pt idx="9908">
                  <c:v>-3.645027742984785</c:v>
                </c:pt>
                <c:pt idx="9909">
                  <c:v>-3.6209493278467608</c:v>
                </c:pt>
                <c:pt idx="9910">
                  <c:v>-3.5942429536451979</c:v>
                </c:pt>
                <c:pt idx="9911">
                  <c:v>-3.5649267444398243</c:v>
                </c:pt>
                <c:pt idx="9912">
                  <c:v>-3.5330225575585548</c:v>
                </c:pt>
                <c:pt idx="9913">
                  <c:v>-3.4985568126375219</c:v>
                </c:pt>
                <c:pt idx="9914">
                  <c:v>-3.4615593770437196</c:v>
                </c:pt>
                <c:pt idx="9915">
                  <c:v>-3.422058634167505</c:v>
                </c:pt>
                <c:pt idx="9916">
                  <c:v>-3.3800856567520903</c:v>
                </c:pt>
                <c:pt idx="9917">
                  <c:v>-3.3356748756290044</c:v>
                </c:pt>
                <c:pt idx="9918">
                  <c:v>-3.2888595176242914</c:v>
                </c:pt>
                <c:pt idx="9919">
                  <c:v>-3.2396745179500979</c:v>
                </c:pt>
                <c:pt idx="9920">
                  <c:v>-3.1881553873802244</c:v>
                </c:pt>
                <c:pt idx="9921">
                  <c:v>-3.1343449771080905</c:v>
                </c:pt>
                <c:pt idx="9922">
                  <c:v>-3.0782816599665312</c:v>
                </c:pt>
                <c:pt idx="9923">
                  <c:v>-3.0200075310246381</c:v>
                </c:pt>
                <c:pt idx="9924">
                  <c:v>-2.959572955506574</c:v>
                </c:pt>
                <c:pt idx="9925">
                  <c:v>-2.8970194513744976</c:v>
                </c:pt>
                <c:pt idx="9926">
                  <c:v>-2.8323952721441574</c:v>
                </c:pt>
                <c:pt idx="9927">
                  <c:v>-2.7657543063000345</c:v>
                </c:pt>
                <c:pt idx="9928">
                  <c:v>-2.6971448527903124</c:v>
                </c:pt>
                <c:pt idx="9929">
                  <c:v>-2.6266163774826796</c:v>
                </c:pt>
                <c:pt idx="9930">
                  <c:v>-2.5542203373250856</c:v>
                </c:pt>
                <c:pt idx="9931">
                  <c:v>-2.4800157035158299</c:v>
                </c:pt>
                <c:pt idx="9932">
                  <c:v>-2.4040536523811049</c:v>
                </c:pt>
                <c:pt idx="9933">
                  <c:v>-2.326393353779757</c:v>
                </c:pt>
                <c:pt idx="9934">
                  <c:v>-2.2470993166753579</c:v>
                </c:pt>
                <c:pt idx="9935">
                  <c:v>-2.1662265023827132</c:v>
                </c:pt>
                <c:pt idx="9936">
                  <c:v>-2.0838361340663552</c:v>
                </c:pt>
                <c:pt idx="9937">
                  <c:v>-1.9999913032498056</c:v>
                </c:pt>
                <c:pt idx="9938">
                  <c:v>-1.9147535394763173</c:v>
                </c:pt>
                <c:pt idx="9939">
                  <c:v>-1.8281840546238508</c:v>
                </c:pt>
                <c:pt idx="9940">
                  <c:v>-1.740348856581585</c:v>
                </c:pt>
                <c:pt idx="9941">
                  <c:v>-1.6513147628632763</c:v>
                </c:pt>
                <c:pt idx="9942">
                  <c:v>-1.5611473822189272</c:v>
                </c:pt>
                <c:pt idx="9943">
                  <c:v>-1.4699123562763925</c:v>
                </c:pt>
                <c:pt idx="9944">
                  <c:v>-1.3776803908474275</c:v>
                </c:pt>
                <c:pt idx="9945">
                  <c:v>-1.2845231342891203</c:v>
                </c:pt>
                <c:pt idx="9946">
                  <c:v>-1.1905109990422038</c:v>
                </c:pt>
                <c:pt idx="9947">
                  <c:v>-1.0957127406826725</c:v>
                </c:pt>
                <c:pt idx="9948">
                  <c:v>-1.000195433360878</c:v>
                </c:pt>
                <c:pt idx="9949">
                  <c:v>-0.90402625623728949</c:v>
                </c:pt>
                <c:pt idx="9950">
                  <c:v>-0.80727789190252275</c:v>
                </c:pt>
                <c:pt idx="9951">
                  <c:v>-0.71002458342780128</c:v>
                </c:pt>
                <c:pt idx="9952">
                  <c:v>-0.61233845897577766</c:v>
                </c:pt>
                <c:pt idx="9953">
                  <c:v>-0.51428736928536101</c:v>
                </c:pt>
                <c:pt idx="9954">
                  <c:v>-0.41594801297230144</c:v>
                </c:pt>
                <c:pt idx="9955">
                  <c:v>-0.31739296419950797</c:v>
                </c:pt>
                <c:pt idx="9956">
                  <c:v>-0.21869403462413822</c:v>
                </c:pt>
                <c:pt idx="9957">
                  <c:v>-0.1199236666387599</c:v>
                </c:pt>
                <c:pt idx="9958">
                  <c:v>-2.1153977753016983E-2</c:v>
                </c:pt>
                <c:pt idx="9959">
                  <c:v>7.7542150679575469E-2</c:v>
                </c:pt>
                <c:pt idx="9960">
                  <c:v>0.17609239124346879</c:v>
                </c:pt>
                <c:pt idx="9961">
                  <c:v>0.27442534006500552</c:v>
                </c:pt>
                <c:pt idx="9962">
                  <c:v>0.37246932889063783</c:v>
                </c:pt>
                <c:pt idx="9963">
                  <c:v>0.47015229399996883</c:v>
                </c:pt>
                <c:pt idx="9964">
                  <c:v>0.56740307347953811</c:v>
                </c:pt>
                <c:pt idx="9965">
                  <c:v>0.66415150324811068</c:v>
                </c:pt>
                <c:pt idx="9966">
                  <c:v>0.76032705185371496</c:v>
                </c:pt>
                <c:pt idx="9967">
                  <c:v>0.85585983939836385</c:v>
                </c:pt>
                <c:pt idx="9968">
                  <c:v>0.95067973642597536</c:v>
                </c:pt>
                <c:pt idx="9969">
                  <c:v>1.0447173694978522</c:v>
                </c:pt>
                <c:pt idx="9970">
                  <c:v>1.1379095283322678</c:v>
                </c:pt>
                <c:pt idx="9971">
                  <c:v>1.2301851523235541</c:v>
                </c:pt>
                <c:pt idx="9972">
                  <c:v>1.3214769615889224</c:v>
                </c:pt>
                <c:pt idx="9973">
                  <c:v>1.4117216835871373</c:v>
                </c:pt>
                <c:pt idx="9974">
                  <c:v>1.5008571574442993</c:v>
                </c:pt>
                <c:pt idx="9975">
                  <c:v>1.5888171656953913</c:v>
                </c:pt>
                <c:pt idx="9976">
                  <c:v>1.6755355964357055</c:v>
                </c:pt>
                <c:pt idx="9977">
                  <c:v>1.7609487963586099</c:v>
                </c:pt>
                <c:pt idx="9978">
                  <c:v>1.8449962484417843</c:v>
                </c:pt>
                <c:pt idx="9979">
                  <c:v>1.9276208834948076</c:v>
                </c:pt>
                <c:pt idx="9980">
                  <c:v>2.0087675657508748</c:v>
                </c:pt>
                <c:pt idx="9981">
                  <c:v>2.0883779174518056</c:v>
                </c:pt>
                <c:pt idx="9982">
                  <c:v>2.1663944149259327</c:v>
                </c:pt>
                <c:pt idx="9983">
                  <c:v>2.2427626364005246</c:v>
                </c:pt>
                <c:pt idx="9984">
                  <c:v>2.3174303128313545</c:v>
                </c:pt>
                <c:pt idx="9985">
                  <c:v>2.3903425988134059</c:v>
                </c:pt>
                <c:pt idx="9986">
                  <c:v>2.4614464624511352</c:v>
                </c:pt>
                <c:pt idx="9987">
                  <c:v>2.5306930675491244</c:v>
                </c:pt>
                <c:pt idx="9988">
                  <c:v>2.5980353114335988</c:v>
                </c:pt>
                <c:pt idx="9989">
                  <c:v>2.6634210614811384</c:v>
                </c:pt>
                <c:pt idx="9990">
                  <c:v>2.7268101874713353</c:v>
                </c:pt>
                <c:pt idx="9991">
                  <c:v>2.7881624926004491</c:v>
                </c:pt>
                <c:pt idx="9992">
                  <c:v>2.8474312721262063</c:v>
                </c:pt>
                <c:pt idx="9993">
                  <c:v>2.9045802911086209</c:v>
                </c:pt>
                <c:pt idx="9994">
                  <c:v>2.9595699296295357</c:v>
                </c:pt>
                <c:pt idx="9995">
                  <c:v>3.0123606766945676</c:v>
                </c:pt>
                <c:pt idx="9996">
                  <c:v>3.0629136386584328</c:v>
                </c:pt>
                <c:pt idx="9997">
                  <c:v>3.1111990575266861</c:v>
                </c:pt>
                <c:pt idx="9998">
                  <c:v>3.1571865695726733</c:v>
                </c:pt>
                <c:pt idx="9999">
                  <c:v>3.2008406532570985</c:v>
                </c:pt>
                <c:pt idx="10000">
                  <c:v>3.242137916500532</c:v>
                </c:pt>
                <c:pt idx="10001">
                  <c:v>3.2810517963215409</c:v>
                </c:pt>
                <c:pt idx="10002">
                  <c:v>3.3175539908139182</c:v>
                </c:pt>
                <c:pt idx="10003">
                  <c:v>3.3516245036668275</c:v>
                </c:pt>
                <c:pt idx="10004">
                  <c:v>3.3832402408423272</c:v>
                </c:pt>
                <c:pt idx="10005">
                  <c:v>3.4123803876424623</c:v>
                </c:pt>
                <c:pt idx="10006">
                  <c:v>3.4390256144955913</c:v>
                </c:pt>
                <c:pt idx="10007">
                  <c:v>3.4631615584082396</c:v>
                </c:pt>
                <c:pt idx="10008">
                  <c:v>3.4847747340911375</c:v>
                </c:pt>
                <c:pt idx="10009">
                  <c:v>3.5038521102435243</c:v>
                </c:pt>
                <c:pt idx="10010">
                  <c:v>3.5203860083695435</c:v>
                </c:pt>
                <c:pt idx="10011">
                  <c:v>3.5343700487919785</c:v>
                </c:pt>
                <c:pt idx="10012">
                  <c:v>3.5457971991665667</c:v>
                </c:pt>
                <c:pt idx="10013">
                  <c:v>3.5546596867575095</c:v>
                </c:pt>
                <c:pt idx="10014">
                  <c:v>3.5609523636720501</c:v>
                </c:pt>
                <c:pt idx="10015">
                  <c:v>3.5646802010014942</c:v>
                </c:pt>
                <c:pt idx="10016">
                  <c:v>3.5658417613391058</c:v>
                </c:pt>
                <c:pt idx="10017">
                  <c:v>3.5644385269958963</c:v>
                </c:pt>
                <c:pt idx="10018">
                  <c:v>3.5604760622756153</c:v>
                </c:pt>
                <c:pt idx="10019">
                  <c:v>3.5539646633999515</c:v>
                </c:pt>
                <c:pt idx="10020">
                  <c:v>3.544908220373221</c:v>
                </c:pt>
                <c:pt idx="10021">
                  <c:v>3.5333191312194288</c:v>
                </c:pt>
                <c:pt idx="10022">
                  <c:v>3.5192106240381706</c:v>
                </c:pt>
                <c:pt idx="10023">
                  <c:v>3.5025994872368407</c:v>
                </c:pt>
                <c:pt idx="10024">
                  <c:v>3.4834966683599187</c:v>
                </c:pt>
                <c:pt idx="10025">
                  <c:v>3.4619224410289213</c:v>
                </c:pt>
                <c:pt idx="10026">
                  <c:v>3.4378973081553084</c:v>
                </c:pt>
                <c:pt idx="10027">
                  <c:v>3.4114412572593529</c:v>
                </c:pt>
                <c:pt idx="10028">
                  <c:v>3.3825736171124774</c:v>
                </c:pt>
                <c:pt idx="10029">
                  <c:v>3.3513247024732018</c:v>
                </c:pt>
                <c:pt idx="10030">
                  <c:v>3.3177198324485344</c:v>
                </c:pt>
                <c:pt idx="10031">
                  <c:v>3.2817839118369623</c:v>
                </c:pt>
                <c:pt idx="10032">
                  <c:v>3.2435452977092085</c:v>
                </c:pt>
                <c:pt idx="10033">
                  <c:v>3.2030366220692099</c:v>
                </c:pt>
                <c:pt idx="10034">
                  <c:v>3.1602936711871177</c:v>
                </c:pt>
                <c:pt idx="10035">
                  <c:v>3.1153504480974421</c:v>
                </c:pt>
                <c:pt idx="10036">
                  <c:v>3.0682433404353096</c:v>
                </c:pt>
                <c:pt idx="10037">
                  <c:v>3.0190117839851078</c:v>
                </c:pt>
                <c:pt idx="10038">
                  <c:v>2.9676936957113225</c:v>
                </c:pt>
                <c:pt idx="10039">
                  <c:v>2.9143283815908769</c:v>
                </c:pt>
                <c:pt idx="10040">
                  <c:v>2.8589553995504247</c:v>
                </c:pt>
                <c:pt idx="10041">
                  <c:v>2.8016213204103564</c:v>
                </c:pt>
                <c:pt idx="10042">
                  <c:v>2.7423679055194641</c:v>
                </c:pt>
                <c:pt idx="10043">
                  <c:v>2.6812403040986346</c:v>
                </c:pt>
                <c:pt idx="10044">
                  <c:v>2.6182915982415067</c:v>
                </c:pt>
                <c:pt idx="10045">
                  <c:v>2.5535656829170916</c:v>
                </c:pt>
                <c:pt idx="10046">
                  <c:v>2.4871128465456001</c:v>
                </c:pt>
                <c:pt idx="10047">
                  <c:v>2.4189886685160427</c:v>
                </c:pt>
                <c:pt idx="10048">
                  <c:v>2.3492427931278637</c:v>
                </c:pt>
                <c:pt idx="10049">
                  <c:v>2.2779256848392153</c:v>
                </c:pt>
                <c:pt idx="10050">
                  <c:v>2.2050894515666855</c:v>
                </c:pt>
                <c:pt idx="10051">
                  <c:v>2.1307933673416279</c:v>
                </c:pt>
                <c:pt idx="10052">
                  <c:v>2.0550885630221347</c:v>
                </c:pt>
                <c:pt idx="10053">
                  <c:v>1.9780338148796341</c:v>
                </c:pt>
                <c:pt idx="10054">
                  <c:v>1.8996928907005464</c:v>
                </c:pt>
                <c:pt idx="10055">
                  <c:v>1.8201196639089048</c:v>
                </c:pt>
                <c:pt idx="10056">
                  <c:v>1.7393739242872828</c:v>
                </c:pt>
                <c:pt idx="10057">
                  <c:v>1.6575169860523131</c:v>
                </c:pt>
                <c:pt idx="10058">
                  <c:v>1.5746082594249922</c:v>
                </c:pt>
                <c:pt idx="10059">
                  <c:v>1.4907064971955859</c:v>
                </c:pt>
                <c:pt idx="10060">
                  <c:v>1.4058749109885631</c:v>
                </c:pt>
                <c:pt idx="10061">
                  <c:v>1.3201771877999451</c:v>
                </c:pt>
                <c:pt idx="10062">
                  <c:v>1.2336754748656364</c:v>
                </c:pt>
                <c:pt idx="10063">
                  <c:v>1.1464316248886512</c:v>
                </c:pt>
                <c:pt idx="10064">
                  <c:v>1.0585122312565491</c:v>
                </c:pt>
                <c:pt idx="10065">
                  <c:v>0.96998451063544089</c:v>
                </c:pt>
                <c:pt idx="10066">
                  <c:v>0.88091412905818323</c:v>
                </c:pt>
                <c:pt idx="10067">
                  <c:v>0.79136478583815473</c:v>
                </c:pt>
                <c:pt idx="10068">
                  <c:v>0.70139819417800719</c:v>
                </c:pt>
                <c:pt idx="10069">
                  <c:v>0.61107587307724165</c:v>
                </c:pt>
                <c:pt idx="10070">
                  <c:v>0.52046455152065718</c:v>
                </c:pt>
                <c:pt idx="10071">
                  <c:v>0.42963223158811925</c:v>
                </c:pt>
                <c:pt idx="10072">
                  <c:v>0.33864451940865253</c:v>
                </c:pt>
                <c:pt idx="10073">
                  <c:v>0.24756246926753486</c:v>
                </c:pt>
                <c:pt idx="10074">
                  <c:v>0.15645571579957679</c:v>
                </c:pt>
                <c:pt idx="10075">
                  <c:v>6.5389508817327469E-2</c:v>
                </c:pt>
                <c:pt idx="10076">
                  <c:v>-2.557191732718652E-2</c:v>
                </c:pt>
                <c:pt idx="10077">
                  <c:v>-0.11636394283722526</c:v>
                </c:pt>
                <c:pt idx="10078">
                  <c:v>-0.20692251018304672</c:v>
                </c:pt>
                <c:pt idx="10079">
                  <c:v>-0.29718302723529461</c:v>
                </c:pt>
                <c:pt idx="10080">
                  <c:v>-0.38708167668088228</c:v>
                </c:pt>
                <c:pt idx="10081">
                  <c:v>-0.47655577704378221</c:v>
                </c:pt>
                <c:pt idx="10082">
                  <c:v>-0.56554258597187201</c:v>
                </c:pt>
                <c:pt idx="10083">
                  <c:v>-0.65397916015827495</c:v>
                </c:pt>
                <c:pt idx="10084">
                  <c:v>-0.74180364343338701</c:v>
                </c:pt>
                <c:pt idx="10085">
                  <c:v>-0.82895535342634319</c:v>
                </c:pt>
                <c:pt idx="10086">
                  <c:v>-0.9153734068270194</c:v>
                </c:pt>
                <c:pt idx="10087">
                  <c:v>-1.0009977286123715</c:v>
                </c:pt>
                <c:pt idx="10088">
                  <c:v>-1.0857681410841598</c:v>
                </c:pt>
                <c:pt idx="10089">
                  <c:v>-1.1696253594507207</c:v>
                </c:pt>
                <c:pt idx="10090">
                  <c:v>-1.2525163888406268</c:v>
                </c:pt>
                <c:pt idx="10091">
                  <c:v>-1.3343805005731135</c:v>
                </c:pt>
                <c:pt idx="10092">
                  <c:v>-1.4151608528435597</c:v>
                </c:pt>
                <c:pt idx="10093">
                  <c:v>-1.4948047068796237</c:v>
                </c:pt>
                <c:pt idx="10094">
                  <c:v>-1.5732605207123871</c:v>
                </c:pt>
                <c:pt idx="10095">
                  <c:v>-1.6504727702827109</c:v>
                </c:pt>
                <c:pt idx="10096">
                  <c:v>-1.7263861008872645</c:v>
                </c:pt>
                <c:pt idx="10097">
                  <c:v>-1.8009476694512878</c:v>
                </c:pt>
                <c:pt idx="10098">
                  <c:v>-1.8741078114013119</c:v>
                </c:pt>
                <c:pt idx="10099">
                  <c:v>-1.9458203413609265</c:v>
                </c:pt>
                <c:pt idx="10100">
                  <c:v>-2.0160410278640311</c:v>
                </c:pt>
                <c:pt idx="10101">
                  <c:v>-2.0847224070450801</c:v>
                </c:pt>
                <c:pt idx="10102">
                  <c:v>-2.151817867816646</c:v>
                </c:pt>
                <c:pt idx="10103">
                  <c:v>-2.2172838887874859</c:v>
                </c:pt>
                <c:pt idx="10104">
                  <c:v>-2.2810790782139296</c:v>
                </c:pt>
                <c:pt idx="10105">
                  <c:v>-2.3431594340598747</c:v>
                </c:pt>
                <c:pt idx="10106">
                  <c:v>-2.4034827230542879</c:v>
                </c:pt>
                <c:pt idx="10107">
                  <c:v>-2.4620108521182682</c:v>
                </c:pt>
                <c:pt idx="10108">
                  <c:v>-2.5187073954823642</c:v>
                </c:pt>
                <c:pt idx="10109">
                  <c:v>-2.5735308205816234</c:v>
                </c:pt>
                <c:pt idx="10110">
                  <c:v>-2.626451509855205</c:v>
                </c:pt>
                <c:pt idx="10111">
                  <c:v>-2.6774396812986052</c:v>
                </c:pt>
                <c:pt idx="10112">
                  <c:v>-2.7264589367488528</c:v>
                </c:pt>
                <c:pt idx="10113">
                  <c:v>-2.7734832293776033</c:v>
                </c:pt>
                <c:pt idx="10114">
                  <c:v>-2.8184829987854534</c:v>
                </c:pt>
                <c:pt idx="10115">
                  <c:v>-2.8614286549110814</c:v>
                </c:pt>
                <c:pt idx="10116">
                  <c:v>-2.9022910766056671</c:v>
                </c:pt>
                <c:pt idx="10117">
                  <c:v>-2.9410501202362531</c:v>
                </c:pt>
                <c:pt idx="10118">
                  <c:v>-2.97768486876577</c:v>
                </c:pt>
                <c:pt idx="10119">
                  <c:v>-3.0121690703067707</c:v>
                </c:pt>
                <c:pt idx="10120">
                  <c:v>-3.0444884162086874</c:v>
                </c:pt>
                <c:pt idx="10121">
                  <c:v>-3.0746252317000859</c:v>
                </c:pt>
                <c:pt idx="10122">
                  <c:v>-3.1025598990686079</c:v>
                </c:pt>
                <c:pt idx="10123">
                  <c:v>-3.1282808935907878</c:v>
                </c:pt>
                <c:pt idx="10124">
                  <c:v>-3.1517733718350658</c:v>
                </c:pt>
                <c:pt idx="10125">
                  <c:v>-3.173024540578163</c:v>
                </c:pt>
                <c:pt idx="10126">
                  <c:v>-3.1920228546726102</c:v>
                </c:pt>
                <c:pt idx="10127">
                  <c:v>-3.2087614908197906</c:v>
                </c:pt>
                <c:pt idx="10128">
                  <c:v>-3.2232342512642562</c:v>
                </c:pt>
                <c:pt idx="10129">
                  <c:v>-3.2354351329011286</c:v>
                </c:pt>
                <c:pt idx="10130">
                  <c:v>-3.2453632191773312</c:v>
                </c:pt>
                <c:pt idx="10131">
                  <c:v>-3.2530186194586159</c:v>
                </c:pt>
                <c:pt idx="10132">
                  <c:v>-3.2584005111723169</c:v>
                </c:pt>
                <c:pt idx="10133">
                  <c:v>-3.2615070459925817</c:v>
                </c:pt>
                <c:pt idx="10134">
                  <c:v>-3.2623387092719662</c:v>
                </c:pt>
                <c:pt idx="10135">
                  <c:v>-3.2609058086724532</c:v>
                </c:pt>
                <c:pt idx="10136">
                  <c:v>-3.2572119414716987</c:v>
                </c:pt>
                <c:pt idx="10137">
                  <c:v>-3.2512633178706274</c:v>
                </c:pt>
                <c:pt idx="10138">
                  <c:v>-3.2430699186684357</c:v>
                </c:pt>
                <c:pt idx="10139">
                  <c:v>-3.2326461409005227</c:v>
                </c:pt>
                <c:pt idx="10140">
                  <c:v>-3.2199996557327442</c:v>
                </c:pt>
                <c:pt idx="10141">
                  <c:v>-3.2051463190487999</c:v>
                </c:pt>
                <c:pt idx="10142">
                  <c:v>-3.1881024901805377</c:v>
                </c:pt>
                <c:pt idx="10143">
                  <c:v>-3.1688877591421494</c:v>
                </c:pt>
                <c:pt idx="10144">
                  <c:v>-3.1475155427915524</c:v>
                </c:pt>
                <c:pt idx="10145">
                  <c:v>-3.1240082494353523</c:v>
                </c:pt>
                <c:pt idx="10146">
                  <c:v>-3.0983881800417419</c:v>
                </c:pt>
                <c:pt idx="10147">
                  <c:v>-3.0706767818961573</c:v>
                </c:pt>
                <c:pt idx="10148">
                  <c:v>-3.040894503918965</c:v>
                </c:pt>
                <c:pt idx="10149">
                  <c:v>-3.0090724404161571</c:v>
                </c:pt>
                <c:pt idx="10150">
                  <c:v>-2.9752363487961095</c:v>
                </c:pt>
                <c:pt idx="10151">
                  <c:v>-2.9394112306087057</c:v>
                </c:pt>
                <c:pt idx="10152">
                  <c:v>-2.9016251981635808</c:v>
                </c:pt>
                <c:pt idx="10153">
                  <c:v>-2.8619102975692687</c:v>
                </c:pt>
                <c:pt idx="10154">
                  <c:v>-2.8203013887850643</c:v>
                </c:pt>
                <c:pt idx="10155">
                  <c:v>-2.776831209177395</c:v>
                </c:pt>
                <c:pt idx="10156">
                  <c:v>-2.7315345427528643</c:v>
                </c:pt>
                <c:pt idx="10157">
                  <c:v>-2.6844488854404793</c:v>
                </c:pt>
                <c:pt idx="10158">
                  <c:v>-2.6356098801910708</c:v>
                </c:pt>
                <c:pt idx="10159">
                  <c:v>-2.5850542272111068</c:v>
                </c:pt>
                <c:pt idx="10160">
                  <c:v>-2.5328185496315636</c:v>
                </c:pt>
                <c:pt idx="10161">
                  <c:v>-2.478946157511202</c:v>
                </c:pt>
                <c:pt idx="10162">
                  <c:v>-2.4234752288544694</c:v>
                </c:pt>
                <c:pt idx="10163">
                  <c:v>-2.3664470106593387</c:v>
                </c:pt>
                <c:pt idx="10164">
                  <c:v>-2.3079103679390038</c:v>
                </c:pt>
                <c:pt idx="10165">
                  <c:v>-2.2479046680582484</c:v>
                </c:pt>
                <c:pt idx="10166">
                  <c:v>-2.1864753659514098</c:v>
                </c:pt>
                <c:pt idx="10167">
                  <c:v>-2.1236729065856821</c:v>
                </c:pt>
                <c:pt idx="10168">
                  <c:v>-2.0595415041468836</c:v>
                </c:pt>
                <c:pt idx="10169">
                  <c:v>-1.9941259028251781</c:v>
                </c:pt>
                <c:pt idx="10170">
                  <c:v>-1.9274722059395379</c:v>
                </c:pt>
                <c:pt idx="10171">
                  <c:v>-1.859633404700741</c:v>
                </c:pt>
                <c:pt idx="10172">
                  <c:v>-1.790654075304984</c:v>
                </c:pt>
                <c:pt idx="10173">
                  <c:v>-1.7205861741713331</c:v>
                </c:pt>
                <c:pt idx="10174">
                  <c:v>-1.6494863909562414</c:v>
                </c:pt>
                <c:pt idx="10175">
                  <c:v>-1.5774012698443032</c:v>
                </c:pt>
                <c:pt idx="10176">
                  <c:v>-1.504383027684971</c:v>
                </c:pt>
                <c:pt idx="10177">
                  <c:v>-1.4304851697246312</c:v>
                </c:pt>
                <c:pt idx="10178">
                  <c:v>-1.3557590690656347</c:v>
                </c:pt>
                <c:pt idx="10179">
                  <c:v>-1.2802552213451217</c:v>
                </c:pt>
                <c:pt idx="10180">
                  <c:v>-1.2040283693300979</c:v>
                </c:pt>
                <c:pt idx="10181">
                  <c:v>-1.1271335279929122</c:v>
                </c:pt>
                <c:pt idx="10182">
                  <c:v>-1.0496239781175385</c:v>
                </c:pt>
                <c:pt idx="10183">
                  <c:v>-0.97155252045518425</c:v>
                </c:pt>
                <c:pt idx="10184">
                  <c:v>-0.89297652005190309</c:v>
                </c:pt>
                <c:pt idx="10185">
                  <c:v>-0.81395379812524671</c:v>
                </c:pt>
                <c:pt idx="10186">
                  <c:v>-0.73454046759843783</c:v>
                </c:pt>
                <c:pt idx="10187">
                  <c:v>-0.65479052661367487</c:v>
                </c:pt>
                <c:pt idx="10188">
                  <c:v>-0.57475584888456421</c:v>
                </c:pt>
                <c:pt idx="10189">
                  <c:v>-0.49448798548165129</c:v>
                </c:pt>
                <c:pt idx="10190">
                  <c:v>-0.4140435790231124</c:v>
                </c:pt>
                <c:pt idx="10191">
                  <c:v>-0.33348043690114237</c:v>
                </c:pt>
                <c:pt idx="10192">
                  <c:v>-0.25285387245687335</c:v>
                </c:pt>
                <c:pt idx="10193">
                  <c:v>-0.1722145594021661</c:v>
                </c:pt>
                <c:pt idx="10194">
                  <c:v>-9.1621674411264717E-2</c:v>
                </c:pt>
                <c:pt idx="10195">
                  <c:v>-1.1129942420455289E-2</c:v>
                </c:pt>
                <c:pt idx="10196">
                  <c:v>6.9206983476011452E-2</c:v>
                </c:pt>
                <c:pt idx="10197">
                  <c:v>0.14933511053418419</c:v>
                </c:pt>
                <c:pt idx="10198">
                  <c:v>0.2292010434443098</c:v>
                </c:pt>
                <c:pt idx="10199">
                  <c:v>0.30875087680518759</c:v>
                </c:pt>
                <c:pt idx="10200">
                  <c:v>0.38793149386114573</c:v>
                </c:pt>
                <c:pt idx="10201">
                  <c:v>0.46669091683369185</c:v>
                </c:pt>
                <c:pt idx="10202">
                  <c:v>0.54497709952090467</c:v>
                </c:pt>
                <c:pt idx="10203">
                  <c:v>0.62273777654262796</c:v>
                </c:pt>
                <c:pt idx="10204">
                  <c:v>0.69992174077884362</c:v>
                </c:pt>
                <c:pt idx="10205">
                  <c:v>0.7764789194107441</c:v>
                </c:pt>
                <c:pt idx="10206">
                  <c:v>0.85235898860539017</c:v>
                </c:pt>
                <c:pt idx="10207">
                  <c:v>0.92751237221938543</c:v>
                </c:pt>
                <c:pt idx="10208">
                  <c:v>1.0018893203783015</c:v>
                </c:pt>
                <c:pt idx="10209">
                  <c:v>1.0754408946752734</c:v>
                </c:pt>
                <c:pt idx="10210">
                  <c:v>1.1481243548867237</c:v>
                </c:pt>
                <c:pt idx="10211">
                  <c:v>1.2198891250407602</c:v>
                </c:pt>
                <c:pt idx="10212">
                  <c:v>1.2906884040060838</c:v>
                </c:pt>
                <c:pt idx="10213">
                  <c:v>1.3604793716675498</c:v>
                </c:pt>
                <c:pt idx="10214">
                  <c:v>1.4292202728425818</c:v>
                </c:pt>
                <c:pt idx="10215">
                  <c:v>1.4968652286680011</c:v>
                </c:pt>
                <c:pt idx="10216">
                  <c:v>1.5633683784719081</c:v>
                </c:pt>
                <c:pt idx="10217">
                  <c:v>1.6286862126270678</c:v>
                </c:pt>
                <c:pt idx="10218">
                  <c:v>1.6927782301680041</c:v>
                </c:pt>
                <c:pt idx="10219">
                  <c:v>1.7556072304046353</c:v>
                </c:pt>
                <c:pt idx="10220">
                  <c:v>1.8171377787353347</c:v>
                </c:pt>
                <c:pt idx="10221">
                  <c:v>1.8773310116280875</c:v>
                </c:pt>
                <c:pt idx="10222">
                  <c:v>1.9361487132887407</c:v>
                </c:pt>
                <c:pt idx="10223">
                  <c:v>1.9935555442775537</c:v>
                </c:pt>
                <c:pt idx="10224">
                  <c:v>2.0495180733754701</c:v>
                </c:pt>
                <c:pt idx="10225">
                  <c:v>2.1040000297832484</c:v>
                </c:pt>
                <c:pt idx="10226">
                  <c:v>2.1569666745500697</c:v>
                </c:pt>
                <c:pt idx="10227">
                  <c:v>2.2083871646112163</c:v>
                </c:pt>
                <c:pt idx="10228">
                  <c:v>2.2582320727628296</c:v>
                </c:pt>
                <c:pt idx="10229">
                  <c:v>2.3064666066682231</c:v>
                </c:pt>
                <c:pt idx="10230">
                  <c:v>2.3530676240295181</c:v>
                </c:pt>
                <c:pt idx="10231">
                  <c:v>2.3980115467787799</c:v>
                </c:pt>
                <c:pt idx="10232">
                  <c:v>2.4412679032757469</c:v>
                </c:pt>
                <c:pt idx="10233">
                  <c:v>2.4828162899927197</c:v>
                </c:pt>
                <c:pt idx="10234">
                  <c:v>2.5226325010856456</c:v>
                </c:pt>
                <c:pt idx="10235">
                  <c:v>2.5606920070705832</c:v>
                </c:pt>
                <c:pt idx="10236">
                  <c:v>2.5969704484610823</c:v>
                </c:pt>
                <c:pt idx="10237">
                  <c:v>2.6314521397344866</c:v>
                </c:pt>
                <c:pt idx="10238">
                  <c:v>2.6641203140803627</c:v>
                </c:pt>
                <c:pt idx="10239">
                  <c:v>2.6949525579312379</c:v>
                </c:pt>
                <c:pt idx="10240">
                  <c:v>2.7239380853400532</c:v>
                </c:pt>
                <c:pt idx="10241">
                  <c:v>2.751062425229216</c:v>
                </c:pt>
                <c:pt idx="10242">
                  <c:v>2.7763088414970358</c:v>
                </c:pt>
                <c:pt idx="10243">
                  <c:v>2.7996683661969257</c:v>
                </c:pt>
                <c:pt idx="10244">
                  <c:v>2.8211283854150846</c:v>
                </c:pt>
                <c:pt idx="10245">
                  <c:v>2.8406780060893642</c:v>
                </c:pt>
                <c:pt idx="10246">
                  <c:v>2.85830725210878</c:v>
                </c:pt>
                <c:pt idx="10247">
                  <c:v>2.8740105366499296</c:v>
                </c:pt>
                <c:pt idx="10248">
                  <c:v>2.8877825647672699</c:v>
                </c:pt>
                <c:pt idx="10249">
                  <c:v>2.8996179017299539</c:v>
                </c:pt>
                <c:pt idx="10250">
                  <c:v>2.9095158644868326</c:v>
                </c:pt>
                <c:pt idx="10251">
                  <c:v>2.9174764609316601</c:v>
                </c:pt>
                <c:pt idx="10252">
                  <c:v>2.9234984322785</c:v>
                </c:pt>
                <c:pt idx="10253">
                  <c:v>2.9275791598137841</c:v>
                </c:pt>
                <c:pt idx="10254">
                  <c:v>2.9297180252281092</c:v>
                </c:pt>
                <c:pt idx="10255">
                  <c:v>2.9299239004798454</c:v>
                </c:pt>
                <c:pt idx="10256">
                  <c:v>2.9281986166649956</c:v>
                </c:pt>
                <c:pt idx="10257">
                  <c:v>2.9245462892177443</c:v>
                </c:pt>
                <c:pt idx="10258">
                  <c:v>2.9189744778057691</c:v>
                </c:pt>
                <c:pt idx="10259">
                  <c:v>2.9114948345133218</c:v>
                </c:pt>
                <c:pt idx="10260">
                  <c:v>2.9021119646031273</c:v>
                </c:pt>
                <c:pt idx="10261">
                  <c:v>2.8908383402905304</c:v>
                </c:pt>
                <c:pt idx="10262">
                  <c:v>2.8776866229767135</c:v>
                </c:pt>
                <c:pt idx="10263">
                  <c:v>2.8626723942981074</c:v>
                </c:pt>
                <c:pt idx="10264">
                  <c:v>2.845804756411475</c:v>
                </c:pt>
                <c:pt idx="10265">
                  <c:v>2.827101501026767</c:v>
                </c:pt>
                <c:pt idx="10266">
                  <c:v>2.8065800153476115</c:v>
                </c:pt>
                <c:pt idx="10267">
                  <c:v>2.7842565407493831</c:v>
                </c:pt>
                <c:pt idx="10268">
                  <c:v>2.7601460334090198</c:v>
                </c:pt>
                <c:pt idx="10269">
                  <c:v>2.7342738136520963</c:v>
                </c:pt>
                <c:pt idx="10270">
                  <c:v>2.7066595895446572</c:v>
                </c:pt>
                <c:pt idx="10271">
                  <c:v>2.6773220440798626</c:v>
                </c:pt>
                <c:pt idx="10272">
                  <c:v>2.6462827082103071</c:v>
                </c:pt>
                <c:pt idx="10273">
                  <c:v>2.6135667905609608</c:v>
                </c:pt>
                <c:pt idx="10274">
                  <c:v>2.57920206440801</c:v>
                </c:pt>
                <c:pt idx="10275">
                  <c:v>2.5432139384082522</c:v>
                </c:pt>
                <c:pt idx="10276">
                  <c:v>2.5056296332440051</c:v>
                </c:pt>
                <c:pt idx="10277">
                  <c:v>2.4664788545485008</c:v>
                </c:pt>
                <c:pt idx="10278">
                  <c:v>2.4257892358721085</c:v>
                </c:pt>
                <c:pt idx="10279">
                  <c:v>2.3835892569986532</c:v>
                </c:pt>
                <c:pt idx="10280">
                  <c:v>2.3399071179041777</c:v>
                </c:pt>
                <c:pt idx="10281">
                  <c:v>2.2947775112494266</c:v>
                </c:pt>
                <c:pt idx="10282">
                  <c:v>2.2482298120774935</c:v>
                </c:pt>
                <c:pt idx="10283">
                  <c:v>2.2002962877231744</c:v>
                </c:pt>
                <c:pt idx="10284">
                  <c:v>2.1510166558692729</c:v>
                </c:pt>
                <c:pt idx="10285">
                  <c:v>2.1004209780813392</c:v>
                </c:pt>
                <c:pt idx="10286">
                  <c:v>2.0485452543786029</c:v>
                </c:pt>
                <c:pt idx="10287">
                  <c:v>1.9954303351955567</c:v>
                </c:pt>
                <c:pt idx="10288">
                  <c:v>1.9411107102015761</c:v>
                </c:pt>
                <c:pt idx="10289">
                  <c:v>1.8856212788464219</c:v>
                </c:pt>
                <c:pt idx="10290">
                  <c:v>1.828998189360914</c:v>
                </c:pt>
                <c:pt idx="10291">
                  <c:v>1.77128437750223</c:v>
                </c:pt>
                <c:pt idx="10292">
                  <c:v>1.7125142737261656</c:v>
                </c:pt>
                <c:pt idx="10293">
                  <c:v>1.6527296085895045</c:v>
                </c:pt>
                <c:pt idx="10294">
                  <c:v>1.5919767760053776</c:v>
                </c:pt>
                <c:pt idx="10295">
                  <c:v>1.5302919648405076</c:v>
                </c:pt>
                <c:pt idx="10296">
                  <c:v>1.4677169874141804</c:v>
                </c:pt>
                <c:pt idx="10297">
                  <c:v>1.4042949056372511</c:v>
                </c:pt>
                <c:pt idx="10298">
                  <c:v>1.3400666209131238</c:v>
                </c:pt>
                <c:pt idx="10299">
                  <c:v>1.2750721392823663</c:v>
                </c:pt>
                <c:pt idx="10300">
                  <c:v>1.2093557064977667</c:v>
                </c:pt>
                <c:pt idx="10301">
                  <c:v>1.1429618435827653</c:v>
                </c:pt>
                <c:pt idx="10302">
                  <c:v>1.0759333509136035</c:v>
                </c:pt>
                <c:pt idx="10303">
                  <c:v>1.0083125728332387</c:v>
                </c:pt>
                <c:pt idx="10304">
                  <c:v>0.94014645240918882</c:v>
                </c:pt>
                <c:pt idx="10305">
                  <c:v>0.87148243370180389</c:v>
                </c:pt>
                <c:pt idx="10306">
                  <c:v>0.80236630764151362</c:v>
                </c:pt>
                <c:pt idx="10307">
                  <c:v>0.7328418158257527</c:v>
                </c:pt>
                <c:pt idx="10308">
                  <c:v>0.66295065108589901</c:v>
                </c:pt>
                <c:pt idx="10309">
                  <c:v>0.59273426940758189</c:v>
                </c:pt>
                <c:pt idx="10310">
                  <c:v>0.52223931416664249</c:v>
                </c:pt>
                <c:pt idx="10311">
                  <c:v>0.45151369930115615</c:v>
                </c:pt>
                <c:pt idx="10312">
                  <c:v>0.38060296032228769</c:v>
                </c:pt>
                <c:pt idx="10313">
                  <c:v>0.30954811845304131</c:v>
                </c:pt>
                <c:pt idx="10314">
                  <c:v>0.23839883280753477</c:v>
                </c:pt>
                <c:pt idx="10315">
                  <c:v>0.16720045514022638</c:v>
                </c:pt>
                <c:pt idx="10316">
                  <c:v>9.5997419043171009E-2</c:v>
                </c:pt>
                <c:pt idx="10317">
                  <c:v>2.4834660582273189E-2</c:v>
                </c:pt>
                <c:pt idx="10318">
                  <c:v>-4.6243309808361555E-2</c:v>
                </c:pt>
                <c:pt idx="10319">
                  <c:v>-0.11719129099760608</c:v>
                </c:pt>
                <c:pt idx="10320">
                  <c:v>-0.18796468127470292</c:v>
                </c:pt>
                <c:pt idx="10321">
                  <c:v>-0.25851982025398679</c:v>
                </c:pt>
                <c:pt idx="10322">
                  <c:v>-0.32881277324741887</c:v>
                </c:pt>
                <c:pt idx="10323">
                  <c:v>-0.39879917249240482</c:v>
                </c:pt>
                <c:pt idx="10324">
                  <c:v>-0.46843548678892954</c:v>
                </c:pt>
                <c:pt idx="10325">
                  <c:v>-0.53767908996393199</c:v>
                </c:pt>
                <c:pt idx="10326">
                  <c:v>-0.6064868682113187</c:v>
                </c:pt>
                <c:pt idx="10327">
                  <c:v>-0.67481621168998152</c:v>
                </c:pt>
                <c:pt idx="10328">
                  <c:v>-0.74262408624365428</c:v>
                </c:pt>
                <c:pt idx="10329">
                  <c:v>-0.80986801199282077</c:v>
                </c:pt>
                <c:pt idx="10330">
                  <c:v>-0.87651144370324374</c:v>
                </c:pt>
                <c:pt idx="10331">
                  <c:v>-0.94250973077259781</c:v>
                </c:pt>
                <c:pt idx="10332">
                  <c:v>-1.0078217220093113</c:v>
                </c:pt>
                <c:pt idx="10333">
                  <c:v>-1.0724099662753548</c:v>
                </c:pt>
                <c:pt idx="10334">
                  <c:v>-1.1362377911522537</c:v>
                </c:pt>
                <c:pt idx="10335">
                  <c:v>-1.1992641093657956</c:v>
                </c:pt>
                <c:pt idx="10336">
                  <c:v>-1.2614475559881946</c:v>
                </c:pt>
                <c:pt idx="10337">
                  <c:v>-1.3227488169188533</c:v>
                </c:pt>
                <c:pt idx="10338">
                  <c:v>-1.3831312824305353</c:v>
                </c:pt>
                <c:pt idx="10339">
                  <c:v>-1.4425613350172577</c:v>
                </c:pt>
                <c:pt idx="10340">
                  <c:v>-1.5010068117507751</c:v>
                </c:pt>
                <c:pt idx="10341">
                  <c:v>-1.5584318061175368</c:v>
                </c:pt>
                <c:pt idx="10342">
                  <c:v>-1.6148007418580146</c:v>
                </c:pt>
                <c:pt idx="10343">
                  <c:v>-1.6700805990724483</c:v>
                </c:pt>
                <c:pt idx="10344">
                  <c:v>-1.7242399438968639</c:v>
                </c:pt>
                <c:pt idx="10345">
                  <c:v>-1.7772441788344064</c:v>
                </c:pt>
                <c:pt idx="10346">
                  <c:v>-1.8290599126403517</c:v>
                </c:pt>
                <c:pt idx="10347">
                  <c:v>-1.8796573231420211</c:v>
                </c:pt>
                <c:pt idx="10348">
                  <c:v>-1.9290076763223838</c:v>
                </c:pt>
                <c:pt idx="10349">
                  <c:v>-1.9770765447629546</c:v>
                </c:pt>
                <c:pt idx="10350">
                  <c:v>-2.0238408225796016</c:v>
                </c:pt>
                <c:pt idx="10351">
                  <c:v>-2.0692766397064317</c:v>
                </c:pt>
                <c:pt idx="10352">
                  <c:v>-2.1133529045136434</c:v>
                </c:pt>
                <c:pt idx="10353">
                  <c:v>-2.1560482662401301</c:v>
                </c:pt>
                <c:pt idx="10354">
                  <c:v>-2.1973372456386659</c:v>
                </c:pt>
                <c:pt idx="10355">
                  <c:v>-2.2371937150514927</c:v>
                </c:pt>
                <c:pt idx="10356">
                  <c:v>-2.2755913937707923</c:v>
                </c:pt>
                <c:pt idx="10357">
                  <c:v>-2.3125123540498871</c:v>
                </c:pt>
                <c:pt idx="10358">
                  <c:v>-2.3479372682159583</c:v>
                </c:pt>
                <c:pt idx="10359">
                  <c:v>-2.3818408458826923</c:v>
                </c:pt>
                <c:pt idx="10360">
                  <c:v>-2.4142091113238324</c:v>
                </c:pt>
                <c:pt idx="10361">
                  <c:v>-2.4450240940294869</c:v>
                </c:pt>
                <c:pt idx="10362">
                  <c:v>-2.4742652524279749</c:v>
                </c:pt>
                <c:pt idx="10363">
                  <c:v>-2.5019195109842962</c:v>
                </c:pt>
                <c:pt idx="10364">
                  <c:v>-2.527969850297402</c:v>
                </c:pt>
                <c:pt idx="10365">
                  <c:v>-2.5524006784341293</c:v>
                </c:pt>
                <c:pt idx="10366">
                  <c:v>-2.5751970318353017</c:v>
                </c:pt>
                <c:pt idx="10367">
                  <c:v>-2.596348052744617</c:v>
                </c:pt>
                <c:pt idx="10368">
                  <c:v>-2.6158428971725969</c:v>
                </c:pt>
                <c:pt idx="10369">
                  <c:v>-2.6336703088826932</c:v>
                </c:pt>
                <c:pt idx="10370">
                  <c:v>-2.649823516775196</c:v>
                </c:pt>
                <c:pt idx="10371">
                  <c:v>-2.6642961803353216</c:v>
                </c:pt>
                <c:pt idx="10372">
                  <c:v>-2.6770804384489004</c:v>
                </c:pt>
                <c:pt idx="10373">
                  <c:v>-2.6881668228457634</c:v>
                </c:pt>
                <c:pt idx="10374">
                  <c:v>-2.6975476253670156</c:v>
                </c:pt>
                <c:pt idx="10375">
                  <c:v>-2.7052243950013941</c:v>
                </c:pt>
                <c:pt idx="10376">
                  <c:v>-2.711191414157732</c:v>
                </c:pt>
                <c:pt idx="10377">
                  <c:v>-2.7154450314905865</c:v>
                </c:pt>
                <c:pt idx="10378">
                  <c:v>-2.7179848296353901</c:v>
                </c:pt>
                <c:pt idx="10379">
                  <c:v>-2.7188142814382443</c:v>
                </c:pt>
                <c:pt idx="10380">
                  <c:v>-2.717929618963145</c:v>
                </c:pt>
                <c:pt idx="10381">
                  <c:v>-2.7153347557020204</c:v>
                </c:pt>
                <c:pt idx="10382">
                  <c:v>-2.7110336174256431</c:v>
                </c:pt>
                <c:pt idx="10383">
                  <c:v>-2.705032882024045</c:v>
                </c:pt>
                <c:pt idx="10384">
                  <c:v>-2.6973325887469293</c:v>
                </c:pt>
                <c:pt idx="10385">
                  <c:v>-2.6879413163473607</c:v>
                </c:pt>
                <c:pt idx="10386">
                  <c:v>-2.6768670982792031</c:v>
                </c:pt>
                <c:pt idx="10387">
                  <c:v>-2.6641166907691907</c:v>
                </c:pt>
                <c:pt idx="10388">
                  <c:v>-2.6496954429680959</c:v>
                </c:pt>
                <c:pt idx="10389">
                  <c:v>-2.6336189559373255</c:v>
                </c:pt>
                <c:pt idx="10390">
                  <c:v>-2.6158971159882745</c:v>
                </c:pt>
                <c:pt idx="10391">
                  <c:v>-2.5965386917152866</c:v>
                </c:pt>
                <c:pt idx="10392">
                  <c:v>-2.5755552169626776</c:v>
                </c:pt>
                <c:pt idx="10393">
                  <c:v>-2.5529618305512121</c:v>
                </c:pt>
                <c:pt idx="10394">
                  <c:v>-2.5287761733390677</c:v>
                </c:pt>
                <c:pt idx="10395">
                  <c:v>-2.5030134690919366</c:v>
                </c:pt>
                <c:pt idx="10396">
                  <c:v>-2.4756907113170308</c:v>
                </c:pt>
                <c:pt idx="10397">
                  <c:v>-2.4468273464158106</c:v>
                </c:pt>
                <c:pt idx="10398">
                  <c:v>-2.4164407269055586</c:v>
                </c:pt>
                <c:pt idx="10399">
                  <c:v>-2.3845490400087233</c:v>
                </c:pt>
                <c:pt idx="10400">
                  <c:v>-2.3511701918922472</c:v>
                </c:pt>
                <c:pt idx="10401">
                  <c:v>-2.3163285904378261</c:v>
                </c:pt>
                <c:pt idx="10402">
                  <c:v>-2.280043345204303</c:v>
                </c:pt>
                <c:pt idx="10403">
                  <c:v>-2.2423364875783127</c:v>
                </c:pt>
                <c:pt idx="10404">
                  <c:v>-2.2032375390386911</c:v>
                </c:pt>
                <c:pt idx="10405">
                  <c:v>-2.1627664148553101</c:v>
                </c:pt>
                <c:pt idx="10406">
                  <c:v>-2.1209490287706321</c:v>
                </c:pt>
                <c:pt idx="10407">
                  <c:v>-2.0778162150074642</c:v>
                </c:pt>
                <c:pt idx="10408">
                  <c:v>-2.0333925270616011</c:v>
                </c:pt>
                <c:pt idx="10409">
                  <c:v>-1.9877030181359552</c:v>
                </c:pt>
                <c:pt idx="10410">
                  <c:v>-1.9407740899364463</c:v>
                </c:pt>
                <c:pt idx="10411">
                  <c:v>-1.892639041109041</c:v>
                </c:pt>
                <c:pt idx="10412">
                  <c:v>-1.8433227839907609</c:v>
                </c:pt>
                <c:pt idx="10413">
                  <c:v>-1.7928576594681322</c:v>
                </c:pt>
                <c:pt idx="10414">
                  <c:v>-1.7412808095568719</c:v>
                </c:pt>
                <c:pt idx="10415">
                  <c:v>-1.6886193181820932</c:v>
                </c:pt>
                <c:pt idx="10416">
                  <c:v>-1.6349060487098765</c:v>
                </c:pt>
                <c:pt idx="10417">
                  <c:v>-1.5801752789598311</c:v>
                </c:pt>
                <c:pt idx="10418">
                  <c:v>-1.5244592998112507</c:v>
                </c:pt>
                <c:pt idx="10419">
                  <c:v>-1.4677896888765196</c:v>
                </c:pt>
                <c:pt idx="10420">
                  <c:v>-1.4102024539193796</c:v>
                </c:pt>
                <c:pt idx="10421">
                  <c:v>-1.3517340765637116</c:v>
                </c:pt>
                <c:pt idx="10422">
                  <c:v>-1.2924195243241385</c:v>
                </c:pt>
                <c:pt idx="10423">
                  <c:v>-1.2322935229592589</c:v>
                </c:pt>
                <c:pt idx="10424">
                  <c:v>-1.1713956187517098</c:v>
                </c:pt>
                <c:pt idx="10425">
                  <c:v>-1.1097660880745872</c:v>
                </c:pt>
                <c:pt idx="10426">
                  <c:v>-1.0474437903346925</c:v>
                </c:pt>
                <c:pt idx="10427">
                  <c:v>-0.98446577859750872</c:v>
                </c:pt>
                <c:pt idx="10428">
                  <c:v>-0.9208673067364912</c:v>
                </c:pt>
                <c:pt idx="10429">
                  <c:v>-0.85668364768412797</c:v>
                </c:pt>
                <c:pt idx="10430">
                  <c:v>-0.79195552374070932</c:v>
                </c:pt>
                <c:pt idx="10431">
                  <c:v>-0.72672519555507453</c:v>
                </c:pt>
                <c:pt idx="10432">
                  <c:v>-0.66103281867474606</c:v>
                </c:pt>
                <c:pt idx="10433">
                  <c:v>-0.59491431294879149</c:v>
                </c:pt>
                <c:pt idx="10434">
                  <c:v>-0.52841451969094233</c:v>
                </c:pt>
                <c:pt idx="10435">
                  <c:v>-0.46157426112776645</c:v>
                </c:pt>
                <c:pt idx="10436">
                  <c:v>-0.39443373400512871</c:v>
                </c:pt>
                <c:pt idx="10437">
                  <c:v>-0.32703393433953065</c:v>
                </c:pt>
                <c:pt idx="10438">
                  <c:v>-0.25941573312999006</c:v>
                </c:pt>
                <c:pt idx="10439">
                  <c:v>-0.19162099620241285</c:v>
                </c:pt>
                <c:pt idx="10440">
                  <c:v>-0.12369129730298964</c:v>
                </c:pt>
                <c:pt idx="10441">
                  <c:v>-5.5667579095943276E-2</c:v>
                </c:pt>
                <c:pt idx="10442">
                  <c:v>1.240862861731298E-2</c:v>
                </c:pt>
                <c:pt idx="10443">
                  <c:v>8.0495047847602891E-2</c:v>
                </c:pt>
                <c:pt idx="10444">
                  <c:v>0.14854992009230025</c:v>
                </c:pt>
                <c:pt idx="10445">
                  <c:v>0.21653207315426465</c:v>
                </c:pt>
                <c:pt idx="10446">
                  <c:v>0.28439952715516453</c:v>
                </c:pt>
                <c:pt idx="10447">
                  <c:v>0.35211048512694443</c:v>
                </c:pt>
                <c:pt idx="10448">
                  <c:v>0.41962240404593093</c:v>
                </c:pt>
                <c:pt idx="10449">
                  <c:v>0.48689297306066454</c:v>
                </c:pt>
                <c:pt idx="10450">
                  <c:v>0.5538854938180251</c:v>
                </c:pt>
                <c:pt idx="10451">
                  <c:v>0.62055484072899769</c:v>
                </c:pt>
                <c:pt idx="10452">
                  <c:v>0.68685906634803229</c:v>
                </c:pt>
                <c:pt idx="10453">
                  <c:v>0.75275960293670585</c:v>
                </c:pt>
                <c:pt idx="10454">
                  <c:v>0.81821834237030489</c:v>
                </c:pt>
                <c:pt idx="10455">
                  <c:v>0.88319244412104059</c:v>
                </c:pt>
                <c:pt idx="10456">
                  <c:v>0.94763847433510817</c:v>
                </c:pt>
                <c:pt idx="10457">
                  <c:v>1.0115147365029802</c:v>
                </c:pt>
                <c:pt idx="10458">
                  <c:v>1.0747819275069603</c:v>
                </c:pt>
                <c:pt idx="10459">
                  <c:v>1.1374034282802565</c:v>
                </c:pt>
                <c:pt idx="10460">
                  <c:v>1.1993437692809525</c:v>
                </c:pt>
                <c:pt idx="10461">
                  <c:v>1.260563435749992</c:v>
                </c:pt>
                <c:pt idx="10462">
                  <c:v>1.3210229452710767</c:v>
                </c:pt>
                <c:pt idx="10463">
                  <c:v>1.3806850778933895</c:v>
                </c:pt>
                <c:pt idx="10464">
                  <c:v>1.4395139101159378</c:v>
                </c:pt>
                <c:pt idx="10465">
                  <c:v>1.4974700698150796</c:v>
                </c:pt>
                <c:pt idx="10466">
                  <c:v>1.5545151110081101</c:v>
                </c:pt>
                <c:pt idx="10467">
                  <c:v>1.6106138818297033</c:v>
                </c:pt>
                <c:pt idx="10468">
                  <c:v>1.6657320490445369</c:v>
                </c:pt>
                <c:pt idx="10469">
                  <c:v>1.7198293221859633</c:v>
                </c:pt>
                <c:pt idx="10470">
                  <c:v>1.7728764744491439</c:v>
                </c:pt>
                <c:pt idx="10471">
                  <c:v>1.8248432631869591</c:v>
                </c:pt>
                <c:pt idx="10472">
                  <c:v>1.8756919789889823</c:v>
                </c:pt>
                <c:pt idx="10473">
                  <c:v>1.925394414817404</c:v>
                </c:pt>
                <c:pt idx="10474">
                  <c:v>1.9739180035909798</c:v>
                </c:pt>
                <c:pt idx="10475">
                  <c:v>2.0212293054279291</c:v>
                </c:pt>
                <c:pt idx="10476">
                  <c:v>2.0672945103948677</c:v>
                </c:pt>
                <c:pt idx="10477">
                  <c:v>2.1120879521201941</c:v>
                </c:pt>
                <c:pt idx="10478">
                  <c:v>2.1555823627151849</c:v>
                </c:pt>
                <c:pt idx="10479">
                  <c:v>2.1977443179931848</c:v>
                </c:pt>
                <c:pt idx="10480">
                  <c:v>2.2385515230397091</c:v>
                </c:pt>
                <c:pt idx="10481">
                  <c:v>2.2779775111474154</c:v>
                </c:pt>
                <c:pt idx="10482">
                  <c:v>2.3159930760898018</c:v>
                </c:pt>
                <c:pt idx="10483">
                  <c:v>2.3525763179365553</c:v>
                </c:pt>
                <c:pt idx="10484">
                  <c:v>2.3877012420236579</c:v>
                </c:pt>
                <c:pt idx="10485">
                  <c:v>2.421343139307349</c:v>
                </c:pt>
                <c:pt idx="10486">
                  <c:v>2.4534777964283174</c:v>
                </c:pt>
                <c:pt idx="10487">
                  <c:v>2.4840849824275684</c:v>
                </c:pt>
                <c:pt idx="10488">
                  <c:v>2.5131443661168995</c:v>
                </c:pt>
                <c:pt idx="10489">
                  <c:v>2.5406350995816962</c:v>
                </c:pt>
                <c:pt idx="10490">
                  <c:v>2.5665407251821231</c:v>
                </c:pt>
                <c:pt idx="10491">
                  <c:v>2.5908451307092721</c:v>
                </c:pt>
                <c:pt idx="10492">
                  <c:v>2.6135306079903922</c:v>
                </c:pt>
                <c:pt idx="10493">
                  <c:v>2.6345777761929678</c:v>
                </c:pt>
                <c:pt idx="10494">
                  <c:v>2.6539689590143762</c:v>
                </c:pt>
                <c:pt idx="10495">
                  <c:v>2.6716956916921513</c:v>
                </c:pt>
                <c:pt idx="10496">
                  <c:v>2.687742207291997</c:v>
                </c:pt>
                <c:pt idx="10497">
                  <c:v>2.7020947795806118</c:v>
                </c:pt>
                <c:pt idx="10498">
                  <c:v>2.7147429008294961</c:v>
                </c:pt>
                <c:pt idx="10499">
                  <c:v>2.725679948125038</c:v>
                </c:pt>
                <c:pt idx="10500">
                  <c:v>2.7348920624573534</c:v>
                </c:pt>
                <c:pt idx="10501">
                  <c:v>2.7423730810033748</c:v>
                </c:pt>
                <c:pt idx="10502">
                  <c:v>2.7481168780320768</c:v>
                </c:pt>
                <c:pt idx="10503">
                  <c:v>2.7521201147705585</c:v>
                </c:pt>
                <c:pt idx="10504">
                  <c:v>2.7543728586313172</c:v>
                </c:pt>
                <c:pt idx="10505">
                  <c:v>2.7548737712942071</c:v>
                </c:pt>
                <c:pt idx="10506">
                  <c:v>2.7536210337835478</c:v>
                </c:pt>
                <c:pt idx="10507">
                  <c:v>2.7506116243513983</c:v>
                </c:pt>
                <c:pt idx="10508">
                  <c:v>2.7458411983618745</c:v>
                </c:pt>
                <c:pt idx="10509">
                  <c:v>2.7393157569228537</c:v>
                </c:pt>
                <c:pt idx="10510">
                  <c:v>2.7310356897731416</c:v>
                </c:pt>
                <c:pt idx="10511">
                  <c:v>2.7210003817561339</c:v>
                </c:pt>
                <c:pt idx="10512">
                  <c:v>2.7092121051113285</c:v>
                </c:pt>
                <c:pt idx="10513">
                  <c:v>2.6956768683996084</c:v>
                </c:pt>
                <c:pt idx="10514">
                  <c:v>2.680403322628246</c:v>
                </c:pt>
                <c:pt idx="10515">
                  <c:v>2.6633978510414251</c:v>
                </c:pt>
                <c:pt idx="10516">
                  <c:v>2.6446687647219238</c:v>
                </c:pt>
                <c:pt idx="10517">
                  <c:v>2.624226994350396</c:v>
                </c:pt>
                <c:pt idx="10518">
                  <c:v>2.6020815518635354</c:v>
                </c:pt>
                <c:pt idx="10519">
                  <c:v>2.5782424673019468</c:v>
                </c:pt>
                <c:pt idx="10520">
                  <c:v>2.5527196811216561</c:v>
                </c:pt>
                <c:pt idx="10521">
                  <c:v>2.5255298348421209</c:v>
                </c:pt>
                <c:pt idx="10522">
                  <c:v>2.4966844786844069</c:v>
                </c:pt>
                <c:pt idx="10523">
                  <c:v>2.4661982991877776</c:v>
                </c:pt>
                <c:pt idx="10524">
                  <c:v>2.4340936947230642</c:v>
                </c:pt>
                <c:pt idx="10525">
                  <c:v>2.4003836862161996</c:v>
                </c:pt>
                <c:pt idx="10526">
                  <c:v>2.3650875286232753</c:v>
                </c:pt>
                <c:pt idx="10527">
                  <c:v>2.3282296394941513</c:v>
                </c:pt>
                <c:pt idx="10528">
                  <c:v>2.289828404076268</c:v>
                </c:pt>
                <c:pt idx="10529">
                  <c:v>2.2499029618099309</c:v>
                </c:pt>
                <c:pt idx="10530">
                  <c:v>2.2084740609285674</c:v>
                </c:pt>
                <c:pt idx="10531">
                  <c:v>2.1655696124379475</c:v>
                </c:pt>
                <c:pt idx="10532">
                  <c:v>2.1212094121421385</c:v>
                </c:pt>
                <c:pt idx="10533">
                  <c:v>2.0754209605038318</c:v>
                </c:pt>
                <c:pt idx="10534">
                  <c:v>2.0282368399483302</c:v>
                </c:pt>
                <c:pt idx="10535">
                  <c:v>1.9796798600860646</c:v>
                </c:pt>
                <c:pt idx="10536">
                  <c:v>1.929778899399532</c:v>
                </c:pt>
                <c:pt idx="10537">
                  <c:v>1.8785645441209726</c:v>
                </c:pt>
                <c:pt idx="10538">
                  <c:v>1.8260656904090393</c:v>
                </c:pt>
                <c:pt idx="10539">
                  <c:v>1.7723108212951875</c:v>
                </c:pt>
                <c:pt idx="10540">
                  <c:v>1.7173331530737259</c:v>
                </c:pt>
                <c:pt idx="10541">
                  <c:v>1.6611666816787232</c:v>
                </c:pt>
                <c:pt idx="10542">
                  <c:v>1.6038441970764472</c:v>
                </c:pt>
                <c:pt idx="10543">
                  <c:v>1.5453985576717246</c:v>
                </c:pt>
                <c:pt idx="10544">
                  <c:v>1.4858677543307806</c:v>
                </c:pt>
                <c:pt idx="10545">
                  <c:v>1.4252908213781275</c:v>
                </c:pt>
                <c:pt idx="10546">
                  <c:v>1.3637056906571197</c:v>
                </c:pt>
                <c:pt idx="10547">
                  <c:v>1.3011488029575684</c:v>
                </c:pt>
                <c:pt idx="10548">
                  <c:v>1.2376551156526288</c:v>
                </c:pt>
                <c:pt idx="10549">
                  <c:v>1.1732599211221746</c:v>
                </c:pt>
                <c:pt idx="10550">
                  <c:v>1.1080042769181349</c:v>
                </c:pt>
                <c:pt idx="10551">
                  <c:v>1.0419310942867193</c:v>
                </c:pt>
                <c:pt idx="10552">
                  <c:v>0.97508149394532961</c:v>
                </c:pt>
                <c:pt idx="10553">
                  <c:v>0.9074926743983639</c:v>
                </c:pt>
                <c:pt idx="10554">
                  <c:v>0.83921106770094145</c:v>
                </c:pt>
                <c:pt idx="10555">
                  <c:v>0.77027939719633332</c:v>
                </c:pt>
                <c:pt idx="10556">
                  <c:v>0.70074006910266029</c:v>
                </c:pt>
                <c:pt idx="10557">
                  <c:v>0.63063659493748969</c:v>
                </c:pt>
                <c:pt idx="10558">
                  <c:v>0.56001266459812393</c:v>
                </c:pt>
                <c:pt idx="10559">
                  <c:v>0.48891326327268647</c:v>
                </c:pt>
                <c:pt idx="10560">
                  <c:v>0.41738338130124353</c:v>
                </c:pt>
                <c:pt idx="10561">
                  <c:v>0.34546767164597358</c:v>
                </c:pt>
                <c:pt idx="10562">
                  <c:v>0.2732116642906795</c:v>
                </c:pt>
                <c:pt idx="10563">
                  <c:v>0.2006619231840833</c:v>
                </c:pt>
                <c:pt idx="10564">
                  <c:v>0.12786477417424186</c:v>
                </c:pt>
                <c:pt idx="10565">
                  <c:v>5.4866233519236536E-2</c:v>
                </c:pt>
                <c:pt idx="10566">
                  <c:v>-1.8286603070920893E-2</c:v>
                </c:pt>
                <c:pt idx="10567">
                  <c:v>-9.154655623983389E-2</c:v>
                </c:pt>
                <c:pt idx="10568">
                  <c:v>-0.16486543949738441</c:v>
                </c:pt>
                <c:pt idx="10569">
                  <c:v>-0.23819504318412457</c:v>
                </c:pt>
                <c:pt idx="10570">
                  <c:v>-0.31149252078693762</c:v>
                </c:pt>
                <c:pt idx="10571">
                  <c:v>-0.38470635544085457</c:v>
                </c:pt>
                <c:pt idx="10572">
                  <c:v>-0.45778797178489739</c:v>
                </c:pt>
                <c:pt idx="10573">
                  <c:v>-0.53069194423565447</c:v>
                </c:pt>
                <c:pt idx="10574">
                  <c:v>-0.60337308383096444</c:v>
                </c:pt>
                <c:pt idx="10575">
                  <c:v>-0.67578125336999872</c:v>
                </c:pt>
                <c:pt idx="10576">
                  <c:v>-0.74786551385998323</c:v>
                </c:pt>
                <c:pt idx="10577">
                  <c:v>-0.81957646276123153</c:v>
                </c:pt>
                <c:pt idx="10578">
                  <c:v>-0.89086689780726325</c:v>
                </c:pt>
                <c:pt idx="10579">
                  <c:v>-0.9616921156259578</c:v>
                </c:pt>
                <c:pt idx="10580">
                  <c:v>-1.032008385357539</c:v>
                </c:pt>
                <c:pt idx="10581">
                  <c:v>-1.1017677622299635</c:v>
                </c:pt>
                <c:pt idx="10582">
                  <c:v>-1.1709221736015525</c:v>
                </c:pt>
                <c:pt idx="10583">
                  <c:v>-1.2394256577228262</c:v>
                </c:pt>
                <c:pt idx="10584">
                  <c:v>-1.3072334065082531</c:v>
                </c:pt>
                <c:pt idx="10585">
                  <c:v>-1.3742970293898122</c:v>
                </c:pt>
                <c:pt idx="10586">
                  <c:v>-1.4405689371372972</c:v>
                </c:pt>
                <c:pt idx="10587">
                  <c:v>-1.5060047190121171</c:v>
                </c:pt>
                <c:pt idx="10588">
                  <c:v>-1.5705606765693145</c:v>
                </c:pt>
                <c:pt idx="10589">
                  <c:v>-1.6341870571881119</c:v>
                </c:pt>
                <c:pt idx="10590">
                  <c:v>-1.6968450844499994</c:v>
                </c:pt>
                <c:pt idx="10591">
                  <c:v>-1.758494888203189</c:v>
                </c:pt>
                <c:pt idx="10592">
                  <c:v>-1.8190890632842582</c:v>
                </c:pt>
                <c:pt idx="10593">
                  <c:v>-1.8785896483609581</c:v>
                </c:pt>
                <c:pt idx="10594">
                  <c:v>-1.9369542732777694</c:v>
                </c:pt>
                <c:pt idx="10595">
                  <c:v>-1.9941396561052582</c:v>
                </c:pt>
                <c:pt idx="10596">
                  <c:v>-2.0501021157304589</c:v>
                </c:pt>
                <c:pt idx="10597">
                  <c:v>-2.1048060953371874</c:v>
                </c:pt>
                <c:pt idx="10598">
                  <c:v>-2.1582144272090402</c:v>
                </c:pt>
                <c:pt idx="10599">
                  <c:v>-2.2102837878363344</c:v>
                </c:pt>
                <c:pt idx="10600">
                  <c:v>-2.2609819933693349</c:v>
                </c:pt>
                <c:pt idx="10601">
                  <c:v>-2.3102727084223589</c:v>
                </c:pt>
                <c:pt idx="10602">
                  <c:v>-2.3581168881921277</c:v>
                </c:pt>
                <c:pt idx="10603">
                  <c:v>-2.4044828340842437</c:v>
                </c:pt>
                <c:pt idx="10604">
                  <c:v>-2.4493348024505437</c:v>
                </c:pt>
                <c:pt idx="10605">
                  <c:v>-2.4926383946568831</c:v>
                </c:pt>
                <c:pt idx="10606">
                  <c:v>-2.5343597767980568</c:v>
                </c:pt>
                <c:pt idx="10607">
                  <c:v>-2.5744691759916587</c:v>
                </c:pt>
                <c:pt idx="10608">
                  <c:v>-2.6129368072444015</c:v>
                </c:pt>
                <c:pt idx="10609">
                  <c:v>-2.6497324663588673</c:v>
                </c:pt>
                <c:pt idx="10610">
                  <c:v>-2.6848304462377586</c:v>
                </c:pt>
                <c:pt idx="10611">
                  <c:v>-2.7182055012327782</c:v>
                </c:pt>
                <c:pt idx="10612">
                  <c:v>-2.7498309148230682</c:v>
                </c:pt>
                <c:pt idx="10613">
                  <c:v>-2.7796784318641419</c:v>
                </c:pt>
                <c:pt idx="10614">
                  <c:v>-2.8077216445850146</c:v>
                </c:pt>
                <c:pt idx="10615">
                  <c:v>-2.8339435082599085</c:v>
                </c:pt>
                <c:pt idx="10616">
                  <c:v>-2.8583198360030169</c:v>
                </c:pt>
                <c:pt idx="10617">
                  <c:v>-2.8808286499849896</c:v>
                </c:pt>
                <c:pt idx="10618">
                  <c:v>-2.9014513674090736</c:v>
                </c:pt>
                <c:pt idx="10619">
                  <c:v>-2.9201734748140682</c:v>
                </c:pt>
                <c:pt idx="10620">
                  <c:v>-2.9369734149686413</c:v>
                </c:pt>
                <c:pt idx="10621">
                  <c:v>-2.9518375267648747</c:v>
                </c:pt>
                <c:pt idx="10622">
                  <c:v>-2.9647523935313216</c:v>
                </c:pt>
                <c:pt idx="10623">
                  <c:v>-2.9757076000969591</c:v>
                </c:pt>
                <c:pt idx="10624">
                  <c:v>-2.9846863589994093</c:v>
                </c:pt>
                <c:pt idx="10625">
                  <c:v>-2.9916807053238275</c:v>
                </c:pt>
                <c:pt idx="10626">
                  <c:v>-2.9966824283064852</c:v>
                </c:pt>
                <c:pt idx="10627">
                  <c:v>-2.9996823555074408</c:v>
                </c:pt>
                <c:pt idx="10628">
                  <c:v>-3.000670238741121</c:v>
                </c:pt>
                <c:pt idx="10629">
                  <c:v>-2.999646428505188</c:v>
                </c:pt>
                <c:pt idx="10630">
                  <c:v>-2.9966059224099939</c:v>
                </c:pt>
                <c:pt idx="10631">
                  <c:v>-2.9915429769344062</c:v>
                </c:pt>
                <c:pt idx="10632">
                  <c:v>-2.9844550047339307</c:v>
                </c:pt>
                <c:pt idx="10633">
                  <c:v>-2.9753434283124141</c:v>
                </c:pt>
                <c:pt idx="10634">
                  <c:v>-2.9642125906184318</c:v>
                </c:pt>
                <c:pt idx="10635">
                  <c:v>-2.9510648490279245</c:v>
                </c:pt>
                <c:pt idx="10636">
                  <c:v>-2.9359047748546452</c:v>
                </c:pt>
                <c:pt idx="10637">
                  <c:v>-2.9187398487309739</c:v>
                </c:pt>
                <c:pt idx="10638">
                  <c:v>-2.8995759255969427</c:v>
                </c:pt>
                <c:pt idx="10639">
                  <c:v>-2.8784201745851226</c:v>
                </c:pt>
                <c:pt idx="10640">
                  <c:v>-2.8552799740723502</c:v>
                </c:pt>
                <c:pt idx="10641">
                  <c:v>-2.8301697047684646</c:v>
                </c:pt>
                <c:pt idx="10642">
                  <c:v>-2.8030989594935289</c:v>
                </c:pt>
                <c:pt idx="10643">
                  <c:v>-2.7740807726296763</c:v>
                </c:pt>
                <c:pt idx="10644">
                  <c:v>-2.7431361971642865</c:v>
                </c:pt>
                <c:pt idx="10645">
                  <c:v>-2.7102772166363889</c:v>
                </c:pt>
                <c:pt idx="10646">
                  <c:v>-2.6755223575267344</c:v>
                </c:pt>
                <c:pt idx="10647">
                  <c:v>-2.6388956184274348</c:v>
                </c:pt>
                <c:pt idx="10648">
                  <c:v>-2.6004152754427801</c:v>
                </c:pt>
                <c:pt idx="10649">
                  <c:v>-2.5601006686719852</c:v>
                </c:pt>
                <c:pt idx="10650">
                  <c:v>-2.5179730564874538</c:v>
                </c:pt>
                <c:pt idx="10651">
                  <c:v>-2.4740611688835408</c:v>
                </c:pt>
                <c:pt idx="10652">
                  <c:v>-2.4283859285635159</c:v>
                </c:pt>
                <c:pt idx="10653">
                  <c:v>-2.3809762695542047</c:v>
                </c:pt>
                <c:pt idx="10654">
                  <c:v>-2.331866512958253</c:v>
                </c:pt>
                <c:pt idx="10655">
                  <c:v>-2.2810815103212607</c:v>
                </c:pt>
                <c:pt idx="10656">
                  <c:v>-2.2286524831610923</c:v>
                </c:pt>
                <c:pt idx="10657">
                  <c:v>-2.1746126593881248</c:v>
                </c:pt>
                <c:pt idx="10658">
                  <c:v>-2.1189938727274837</c:v>
                </c:pt>
                <c:pt idx="10659">
                  <c:v>-2.0618278366163896</c:v>
                </c:pt>
                <c:pt idx="10660">
                  <c:v>-2.0031512872542869</c:v>
                </c:pt>
                <c:pt idx="10661">
                  <c:v>-1.9430020263518741</c:v>
                </c:pt>
                <c:pt idx="10662">
                  <c:v>-1.881416931611837</c:v>
                </c:pt>
                <c:pt idx="10663">
                  <c:v>-1.8184332269433174</c:v>
                </c:pt>
                <c:pt idx="10664">
                  <c:v>-1.754093542017533</c:v>
                </c:pt>
                <c:pt idx="10665">
                  <c:v>-1.6884418185259351</c:v>
                </c:pt>
                <c:pt idx="10666">
                  <c:v>-1.621521159236115</c:v>
                </c:pt>
                <c:pt idx="10667">
                  <c:v>-1.5533734341532401</c:v>
                </c:pt>
                <c:pt idx="10668">
                  <c:v>-1.4840392826353712</c:v>
                </c:pt>
                <c:pt idx="10669">
                  <c:v>-1.4135599260446958</c:v>
                </c:pt>
                <c:pt idx="10670">
                  <c:v>-1.3419825918965844</c:v>
                </c:pt>
                <c:pt idx="10671">
                  <c:v>-1.269356596127297</c:v>
                </c:pt>
                <c:pt idx="10672">
                  <c:v>-1.1957296923843304</c:v>
                </c:pt>
                <c:pt idx="10673">
                  <c:v>-1.1211459336305374</c:v>
                </c:pt>
                <c:pt idx="10674">
                  <c:v>-1.0456588209774662</c:v>
                </c:pt>
                <c:pt idx="10675">
                  <c:v>-0.96931835428094859</c:v>
                </c:pt>
                <c:pt idx="10676">
                  <c:v>-0.89217441638158279</c:v>
                </c:pt>
                <c:pt idx="10677">
                  <c:v>-0.81427818798635199</c:v>
                </c:pt>
                <c:pt idx="10678">
                  <c:v>-0.7356812130163688</c:v>
                </c:pt>
                <c:pt idx="10679">
                  <c:v>-0.65643650760410699</c:v>
                </c:pt>
                <c:pt idx="10680">
                  <c:v>-0.57659726186716265</c:v>
                </c:pt>
                <c:pt idx="10681">
                  <c:v>-0.49621648912549832</c:v>
                </c:pt>
                <c:pt idx="10682">
                  <c:v>-0.41534823189121706</c:v>
                </c:pt>
                <c:pt idx="10683">
                  <c:v>-0.33404771025313473</c:v>
                </c:pt>
                <c:pt idx="10684">
                  <c:v>-0.25237004111268868</c:v>
                </c:pt>
                <c:pt idx="10685">
                  <c:v>-0.17037015786488197</c:v>
                </c:pt>
                <c:pt idx="10686">
                  <c:v>-8.8104190487868619E-2</c:v>
                </c:pt>
                <c:pt idx="10687">
                  <c:v>-5.6284606716150232E-3</c:v>
                </c:pt>
                <c:pt idx="10688">
                  <c:v>7.6999603864617003E-2</c:v>
                </c:pt>
                <c:pt idx="10689">
                  <c:v>0.15972246260190581</c:v>
                </c:pt>
                <c:pt idx="10690">
                  <c:v>0.24248785788841798</c:v>
                </c:pt>
                <c:pt idx="10691">
                  <c:v>0.32523479086867313</c:v>
                </c:pt>
                <c:pt idx="10692">
                  <c:v>0.40790514283389395</c:v>
                </c:pt>
                <c:pt idx="10693">
                  <c:v>0.49044389304773767</c:v>
                </c:pt>
                <c:pt idx="10694">
                  <c:v>0.57279621518998924</c:v>
                </c:pt>
                <c:pt idx="10695">
                  <c:v>0.65490230213511447</c:v>
                </c:pt>
                <c:pt idx="10696">
                  <c:v>0.73670152206605177</c:v>
                </c:pt>
                <c:pt idx="10697">
                  <c:v>0.81813476640565275</c:v>
                </c:pt>
                <c:pt idx="10698">
                  <c:v>0.89914512333221541</c:v>
                </c:pt>
                <c:pt idx="10699">
                  <c:v>0.97967818609614765</c:v>
                </c:pt>
                <c:pt idx="10700">
                  <c:v>1.0596805363232769</c:v>
                </c:pt>
                <c:pt idx="10701">
                  <c:v>1.1390945672558574</c:v>
                </c:pt>
                <c:pt idx="10702">
                  <c:v>1.2178625794318543</c:v>
                </c:pt>
                <c:pt idx="10703">
                  <c:v>1.2959290290441734</c:v>
                </c:pt>
                <c:pt idx="10704">
                  <c:v>1.3732395802616009</c:v>
                </c:pt>
                <c:pt idx="10705">
                  <c:v>1.4497363785734576</c:v>
                </c:pt>
                <c:pt idx="10706">
                  <c:v>1.5253624440337077</c:v>
                </c:pt>
                <c:pt idx="10707">
                  <c:v>1.6000640577615937</c:v>
                </c:pt>
                <c:pt idx="10708">
                  <c:v>1.6737883050045079</c:v>
                </c:pt>
                <c:pt idx="10709">
                  <c:v>1.746476317833898</c:v>
                </c:pt>
                <c:pt idx="10710">
                  <c:v>1.8180803145846132</c:v>
                </c:pt>
                <c:pt idx="10711">
                  <c:v>1.8885515388668659</c:v>
                </c:pt>
                <c:pt idx="10712">
                  <c:v>1.957833827113177</c:v>
                </c:pt>
                <c:pt idx="10713">
                  <c:v>2.0258805961153294</c:v>
                </c:pt>
                <c:pt idx="10714">
                  <c:v>2.0926409989244887</c:v>
                </c:pt>
                <c:pt idx="10715">
                  <c:v>2.1580634303068345</c:v>
                </c:pt>
                <c:pt idx="10716">
                  <c:v>2.2220960475836304</c:v>
                </c:pt>
                <c:pt idx="10717">
                  <c:v>2.2846953021965528</c:v>
                </c:pt>
                <c:pt idx="10718">
                  <c:v>2.3458162124230699</c:v>
                </c:pt>
                <c:pt idx="10719">
                  <c:v>2.405407826215094</c:v>
                </c:pt>
                <c:pt idx="10720">
                  <c:v>2.4634305241956809</c:v>
                </c:pt>
                <c:pt idx="10721">
                  <c:v>2.519840735811147</c:v>
                </c:pt>
                <c:pt idx="10722">
                  <c:v>2.5745923885943034</c:v>
                </c:pt>
                <c:pt idx="10723">
                  <c:v>2.6276469707259715</c:v>
                </c:pt>
                <c:pt idx="10724">
                  <c:v>2.6789621464904672</c:v>
                </c:pt>
                <c:pt idx="10725">
                  <c:v>2.7284971528381701</c:v>
                </c:pt>
                <c:pt idx="10726">
                  <c:v>2.7762120253653833</c:v>
                </c:pt>
                <c:pt idx="10727">
                  <c:v>2.8220711006370314</c:v>
                </c:pt>
                <c:pt idx="10728">
                  <c:v>2.8660389488399827</c:v>
                </c:pt>
                <c:pt idx="10729">
                  <c:v>2.908079972229249</c:v>
                </c:pt>
                <c:pt idx="10730">
                  <c:v>2.9481633267184844</c:v>
                </c:pt>
                <c:pt idx="10731">
                  <c:v>2.9862588912570698</c:v>
                </c:pt>
                <c:pt idx="10732">
                  <c:v>3.0223353402734192</c:v>
                </c:pt>
                <c:pt idx="10733">
                  <c:v>3.0563600804212441</c:v>
                </c:pt>
                <c:pt idx="10734">
                  <c:v>3.0883026408015746</c:v>
                </c:pt>
                <c:pt idx="10735">
                  <c:v>3.118142192583226</c:v>
                </c:pt>
                <c:pt idx="10736">
                  <c:v>3.145851047466202</c:v>
                </c:pt>
                <c:pt idx="10737">
                  <c:v>3.1714040122830198</c:v>
                </c:pt>
                <c:pt idx="10738">
                  <c:v>3.194779578072914</c:v>
                </c:pt>
                <c:pt idx="10739">
                  <c:v>3.2159605971927756</c:v>
                </c:pt>
                <c:pt idx="10740">
                  <c:v>3.2349231727269592</c:v>
                </c:pt>
                <c:pt idx="10741">
                  <c:v>3.2516516006012313</c:v>
                </c:pt>
                <c:pt idx="10742">
                  <c:v>3.2661307198191487</c:v>
                </c:pt>
                <c:pt idx="10743">
                  <c:v>3.2783486711504009</c:v>
                </c:pt>
                <c:pt idx="10744">
                  <c:v>3.2882875246630441</c:v>
                </c:pt>
                <c:pt idx="10745">
                  <c:v>3.2959384755847165</c:v>
                </c:pt>
                <c:pt idx="10746">
                  <c:v>3.301292776626036</c:v>
                </c:pt>
                <c:pt idx="10747">
                  <c:v>3.3043410225700072</c:v>
                </c:pt>
                <c:pt idx="10748">
                  <c:v>3.3050730363158767</c:v>
                </c:pt>
                <c:pt idx="10749">
                  <c:v>3.3034895431178279</c:v>
                </c:pt>
                <c:pt idx="10750">
                  <c:v>3.2995862185212208</c:v>
                </c:pt>
                <c:pt idx="10751">
                  <c:v>3.2933582993226564</c:v>
                </c:pt>
                <c:pt idx="10752">
                  <c:v>3.2848044797807479</c:v>
                </c:pt>
                <c:pt idx="10753">
                  <c:v>3.2739277638901298</c:v>
                </c:pt>
                <c:pt idx="10754">
                  <c:v>3.2607343742813377</c:v>
                </c:pt>
                <c:pt idx="10755">
                  <c:v>3.2452288442097545</c:v>
                </c:pt>
                <c:pt idx="10756">
                  <c:v>3.2274182147775421</c:v>
                </c:pt>
                <c:pt idx="10757">
                  <c:v>3.2073127277333624</c:v>
                </c:pt>
                <c:pt idx="10758">
                  <c:v>3.1849212875904893</c:v>
                </c:pt>
                <c:pt idx="10759">
                  <c:v>3.1602543983539069</c:v>
                </c:pt>
                <c:pt idx="10760">
                  <c:v>3.1333230551305324</c:v>
                </c:pt>
                <c:pt idx="10761">
                  <c:v>3.1041455334966082</c:v>
                </c:pt>
                <c:pt idx="10762">
                  <c:v>3.0727355952771767</c:v>
                </c:pt>
                <c:pt idx="10763">
                  <c:v>3.0391107137281215</c:v>
                </c:pt>
                <c:pt idx="10764">
                  <c:v>3.003296646041727</c:v>
                </c:pt>
                <c:pt idx="10765">
                  <c:v>2.9653103404924432</c:v>
                </c:pt>
                <c:pt idx="10766">
                  <c:v>2.9251755437679381</c:v>
                </c:pt>
                <c:pt idx="10767">
                  <c:v>2.8829217248267676</c:v>
                </c:pt>
                <c:pt idx="10768">
                  <c:v>2.8385728747395778</c:v>
                </c:pt>
                <c:pt idx="10769">
                  <c:v>2.7921542873699239</c:v>
                </c:pt>
                <c:pt idx="10770">
                  <c:v>2.7436934076149408</c:v>
                </c:pt>
                <c:pt idx="10771">
                  <c:v>2.6932253784860642</c:v>
                </c:pt>
                <c:pt idx="10772">
                  <c:v>2.6407777557044931</c:v>
                </c:pt>
                <c:pt idx="10773">
                  <c:v>2.5863863196071972</c:v>
                </c:pt>
                <c:pt idx="10774">
                  <c:v>2.5300924439802257</c:v>
                </c:pt>
                <c:pt idx="10775">
                  <c:v>2.4719282323035006</c:v>
                </c:pt>
                <c:pt idx="10776">
                  <c:v>2.4119323499617997</c:v>
                </c:pt>
                <c:pt idx="10777">
                  <c:v>2.3501456531576848</c:v>
                </c:pt>
                <c:pt idx="10778">
                  <c:v>2.2866077806455172</c:v>
                </c:pt>
                <c:pt idx="10779">
                  <c:v>2.2213584197668528</c:v>
                </c:pt>
                <c:pt idx="10780">
                  <c:v>2.1544424414733645</c:v>
                </c:pt>
                <c:pt idx="10781">
                  <c:v>2.0859059348910773</c:v>
                </c:pt>
                <c:pt idx="10782">
                  <c:v>2.0157942094670278</c:v>
                </c:pt>
                <c:pt idx="10783">
                  <c:v>1.9441530567091037</c:v>
                </c:pt>
                <c:pt idx="10784">
                  <c:v>1.8710338011343863</c:v>
                </c:pt>
                <c:pt idx="10785">
                  <c:v>1.7964891977966413</c:v>
                </c:pt>
                <c:pt idx="10786">
                  <c:v>1.720571272496406</c:v>
                </c:pt>
                <c:pt idx="10787">
                  <c:v>1.643330918990886</c:v>
                </c:pt>
                <c:pt idx="10788">
                  <c:v>1.564817892060425</c:v>
                </c:pt>
                <c:pt idx="10789">
                  <c:v>1.4850826110229505</c:v>
                </c:pt>
                <c:pt idx="10790">
                  <c:v>1.4041815746675901</c:v>
                </c:pt>
                <c:pt idx="10791">
                  <c:v>1.3221734342371312</c:v>
                </c:pt>
                <c:pt idx="10792">
                  <c:v>1.2391153333730878</c:v>
                </c:pt>
                <c:pt idx="10793">
                  <c:v>1.1550607603233489</c:v>
                </c:pt>
                <c:pt idx="10794">
                  <c:v>1.0700726873376198</c:v>
                </c:pt>
                <c:pt idx="10795">
                  <c:v>0.98421061179308567</c:v>
                </c:pt>
                <c:pt idx="10796">
                  <c:v>0.89753393094232359</c:v>
                </c:pt>
                <c:pt idx="10797">
                  <c:v>0.81010334728901556</c:v>
                </c:pt>
                <c:pt idx="10798">
                  <c:v>0.72197992442638159</c:v>
                </c:pt>
                <c:pt idx="10799">
                  <c:v>0.63322618653093243</c:v>
                </c:pt>
                <c:pt idx="10800">
                  <c:v>0.54390481064792595</c:v>
                </c:pt>
                <c:pt idx="10801">
                  <c:v>0.454078266445263</c:v>
                </c:pt>
                <c:pt idx="10802">
                  <c:v>0.36381001277395875</c:v>
                </c:pt>
                <c:pt idx="10803">
                  <c:v>0.27316463666742907</c:v>
                </c:pt>
                <c:pt idx="10804">
                  <c:v>0.18220656324469023</c:v>
                </c:pt>
                <c:pt idx="10805">
                  <c:v>9.0999966121080078E-2</c:v>
                </c:pt>
                <c:pt idx="10806">
                  <c:v>-3.898617007083064E-4</c:v>
                </c:pt>
                <c:pt idx="10807">
                  <c:v>-9.189752182023983E-2</c:v>
                </c:pt>
                <c:pt idx="10808">
                  <c:v>-0.18345660514987025</c:v>
                </c:pt>
                <c:pt idx="10809">
                  <c:v>-0.27500069407422056</c:v>
                </c:pt>
                <c:pt idx="10810">
                  <c:v>-0.36646876693856656</c:v>
                </c:pt>
                <c:pt idx="10811">
                  <c:v>-0.45779118268391522</c:v>
                </c:pt>
                <c:pt idx="10812">
                  <c:v>-0.54890131077777327</c:v>
                </c:pt>
                <c:pt idx="10813">
                  <c:v>-0.63973575748693401</c:v>
                </c:pt>
                <c:pt idx="10814">
                  <c:v>-0.73023147062629923</c:v>
                </c:pt>
                <c:pt idx="10815">
                  <c:v>-0.82032057249233015</c:v>
                </c:pt>
                <c:pt idx="10816">
                  <c:v>-0.90993452397357821</c:v>
                </c:pt>
                <c:pt idx="10817">
                  <c:v>-0.99900648031273243</c:v>
                </c:pt>
                <c:pt idx="10818">
                  <c:v>-1.087471972278659</c:v>
                </c:pt>
                <c:pt idx="10819">
                  <c:v>-1.1752692219583785</c:v>
                </c:pt>
                <c:pt idx="10820">
                  <c:v>-1.2623376333465499</c:v>
                </c:pt>
                <c:pt idx="10821">
                  <c:v>-1.3486126226767328</c:v>
                </c:pt>
                <c:pt idx="10822">
                  <c:v>-1.4340297209877355</c:v>
                </c:pt>
                <c:pt idx="10823">
                  <c:v>-1.5185268291602223</c:v>
                </c:pt>
                <c:pt idx="10824">
                  <c:v>-1.6020432766982051</c:v>
                </c:pt>
                <c:pt idx="10825">
                  <c:v>-1.6845151013119031</c:v>
                </c:pt>
                <c:pt idx="10826">
                  <c:v>-1.765879448170671</c:v>
                </c:pt>
                <c:pt idx="10827">
                  <c:v>-1.8460769621777473</c:v>
                </c:pt>
                <c:pt idx="10828">
                  <c:v>-1.925049336566794</c:v>
                </c:pt>
                <c:pt idx="10829">
                  <c:v>-2.0027325608853319</c:v>
                </c:pt>
                <c:pt idx="10830">
                  <c:v>-2.0790739654704771</c:v>
                </c:pt>
                <c:pt idx="10831">
                  <c:v>-2.1540201652411777</c:v>
                </c:pt>
                <c:pt idx="10832">
                  <c:v>-2.2275106317648299</c:v>
                </c:pt>
                <c:pt idx="10833">
                  <c:v>-2.2994946850486366</c:v>
                </c:pt>
                <c:pt idx="10834">
                  <c:v>-2.3699176534246487</c:v>
                </c:pt>
                <c:pt idx="10835">
                  <c:v>-2.4387243827173188</c:v>
                </c:pt>
                <c:pt idx="10836">
                  <c:v>-2.5058597605187756</c:v>
                </c:pt>
                <c:pt idx="10837">
                  <c:v>-2.5712772509089921</c:v>
                </c:pt>
                <c:pt idx="10838">
                  <c:v>-2.6349291700430721</c:v>
                </c:pt>
                <c:pt idx="10839">
                  <c:v>-2.6967621515757041</c:v>
                </c:pt>
                <c:pt idx="10840">
                  <c:v>-2.7567344519555737</c:v>
                </c:pt>
                <c:pt idx="10841">
                  <c:v>-2.8148006685842901</c:v>
                </c:pt>
                <c:pt idx="10842">
                  <c:v>-2.8709131907942522</c:v>
                </c:pt>
                <c:pt idx="10843">
                  <c:v>-2.9250322638305919</c:v>
                </c:pt>
                <c:pt idx="10844">
                  <c:v>-2.9771146054319133</c:v>
                </c:pt>
                <c:pt idx="10845">
                  <c:v>-3.0271188032215006</c:v>
                </c:pt>
                <c:pt idx="10846">
                  <c:v>-3.0750045412189633</c:v>
                </c:pt>
                <c:pt idx="10847">
                  <c:v>-3.1207361023972036</c:v>
                </c:pt>
                <c:pt idx="10848">
                  <c:v>-3.1642783012723523</c:v>
                </c:pt>
                <c:pt idx="10849">
                  <c:v>-3.2055960819891469</c:v>
                </c:pt>
                <c:pt idx="10850">
                  <c:v>-3.2446594392537951</c:v>
                </c:pt>
                <c:pt idx="10851">
                  <c:v>-3.2814393867571106</c:v>
                </c:pt>
                <c:pt idx="10852">
                  <c:v>-3.3159060283688788</c:v>
                </c:pt>
                <c:pt idx="10853">
                  <c:v>-3.348028493341336</c:v>
                </c:pt>
                <c:pt idx="10854">
                  <c:v>-3.377778324696457</c:v>
                </c:pt>
                <c:pt idx="10855">
                  <c:v>-3.4051369967214726</c:v>
                </c:pt>
                <c:pt idx="10856">
                  <c:v>-3.4300794110193484</c:v>
                </c:pt>
                <c:pt idx="10857">
                  <c:v>-3.4525832484120484</c:v>
                </c:pt>
                <c:pt idx="10858">
                  <c:v>-3.4726301550337952</c:v>
                </c:pt>
                <c:pt idx="10859">
                  <c:v>-3.490206416181846</c:v>
                </c:pt>
                <c:pt idx="10860">
                  <c:v>-3.505291842189854</c:v>
                </c:pt>
                <c:pt idx="10861">
                  <c:v>-3.5178747067329597</c:v>
                </c:pt>
                <c:pt idx="10862">
                  <c:v>-3.5279440929867265</c:v>
                </c:pt>
                <c:pt idx="10863">
                  <c:v>-3.5354926479736246</c:v>
                </c:pt>
                <c:pt idx="10864">
                  <c:v>-3.5405072054934879</c:v>
                </c:pt>
                <c:pt idx="10865">
                  <c:v>-3.5429839771276592</c:v>
                </c:pt>
                <c:pt idx="10866">
                  <c:v>-3.5429194794550107</c:v>
                </c:pt>
                <c:pt idx="10867">
                  <c:v>-3.5403098132888857</c:v>
                </c:pt>
                <c:pt idx="10868">
                  <c:v>-3.5351505441287787</c:v>
                </c:pt>
                <c:pt idx="10869">
                  <c:v>-3.5274483705728885</c:v>
                </c:pt>
                <c:pt idx="10870">
                  <c:v>-3.5172051662001103</c:v>
                </c:pt>
                <c:pt idx="10871">
                  <c:v>-3.5044225842538652</c:v>
                </c:pt>
                <c:pt idx="10872">
                  <c:v>-3.4891059473611672</c:v>
                </c:pt>
                <c:pt idx="10873">
                  <c:v>-3.4712650931057234</c:v>
                </c:pt>
                <c:pt idx="10874">
                  <c:v>-3.4509132760246923</c:v>
                </c:pt>
                <c:pt idx="10875">
                  <c:v>-3.4280622524993056</c:v>
                </c:pt>
                <c:pt idx="10876">
                  <c:v>-3.4027264706903204</c:v>
                </c:pt>
                <c:pt idx="10877">
                  <c:v>-3.3749237558702903</c:v>
                </c:pt>
                <c:pt idx="10878">
                  <c:v>-3.3446707649012994</c:v>
                </c:pt>
                <c:pt idx="10879">
                  <c:v>-3.3119859151558244</c:v>
                </c:pt>
                <c:pt idx="10880">
                  <c:v>-3.2768882681632516</c:v>
                </c:pt>
                <c:pt idx="10881">
                  <c:v>-3.2394043108637121</c:v>
                </c:pt>
                <c:pt idx="10882">
                  <c:v>-3.1995561531325447</c:v>
                </c:pt>
                <c:pt idx="10883">
                  <c:v>-3.1573697445741193</c:v>
                </c:pt>
                <c:pt idx="10884">
                  <c:v>-3.112879438514359</c:v>
                </c:pt>
                <c:pt idx="10885">
                  <c:v>-3.0661108905171539</c:v>
                </c:pt>
                <c:pt idx="10886">
                  <c:v>-3.0170966569784947</c:v>
                </c:pt>
                <c:pt idx="10887">
                  <c:v>-2.965875110148565</c:v>
                </c:pt>
                <c:pt idx="10888">
                  <c:v>-2.9124792290470451</c:v>
                </c:pt>
                <c:pt idx="10889">
                  <c:v>-2.8569433711374028</c:v>
                </c:pt>
                <c:pt idx="10890">
                  <c:v>-2.7993041114887318</c:v>
                </c:pt>
                <c:pt idx="10891">
                  <c:v>-2.7396057807148986</c:v>
                </c:pt>
                <c:pt idx="10892">
                  <c:v>-2.6778851703746764</c:v>
                </c:pt>
                <c:pt idx="10893">
                  <c:v>-2.6141873356377712</c:v>
                </c:pt>
                <c:pt idx="10894">
                  <c:v>-2.5485629548429163</c:v>
                </c:pt>
                <c:pt idx="10895">
                  <c:v>-2.4810534564414501</c:v>
                </c:pt>
                <c:pt idx="10896">
                  <c:v>-2.4117068418902448</c:v>
                </c:pt>
                <c:pt idx="10897">
                  <c:v>-2.3405733052392432</c:v>
                </c:pt>
                <c:pt idx="10898">
                  <c:v>-2.2677018155418835</c:v>
                </c:pt>
                <c:pt idx="10899">
                  <c:v>-2.1931413735782104</c:v>
                </c:pt>
                <c:pt idx="10900">
                  <c:v>-2.1169461375858631</c:v>
                </c:pt>
                <c:pt idx="10901">
                  <c:v>-2.0391714485622532</c:v>
                </c:pt>
                <c:pt idx="10902">
                  <c:v>-1.9598718231880814</c:v>
                </c:pt>
                <c:pt idx="10903">
                  <c:v>-1.8791022063922156</c:v>
                </c:pt>
                <c:pt idx="10904">
                  <c:v>-1.7969230131824911</c:v>
                </c:pt>
                <c:pt idx="10905">
                  <c:v>-1.7133960171218938</c:v>
                </c:pt>
                <c:pt idx="10906">
                  <c:v>-1.6285821815629713</c:v>
                </c:pt>
                <c:pt idx="10907">
                  <c:v>-1.5425412479661584</c:v>
                </c:pt>
                <c:pt idx="10908">
                  <c:v>-1.4553317201680975</c:v>
                </c:pt>
                <c:pt idx="10909">
                  <c:v>-1.3670126591996996</c:v>
                </c:pt>
                <c:pt idx="10910">
                  <c:v>-1.2776490896340804</c:v>
                </c:pt>
                <c:pt idx="10911">
                  <c:v>-1.1873080641023954</c:v>
                </c:pt>
                <c:pt idx="10912">
                  <c:v>-1.0960549948997398</c:v>
                </c:pt>
                <c:pt idx="10913">
                  <c:v>-1.003951497989491</c:v>
                </c:pt>
                <c:pt idx="10914">
                  <c:v>-0.91106852433952756</c:v>
                </c:pt>
                <c:pt idx="10915">
                  <c:v>-0.81747339314011869</c:v>
                </c:pt>
                <c:pt idx="10916">
                  <c:v>-0.72323315880433825</c:v>
                </c:pt>
                <c:pt idx="10917">
                  <c:v>-0.62841600876363801</c:v>
                </c:pt>
                <c:pt idx="10918">
                  <c:v>-0.53309031190046496</c:v>
                </c:pt>
                <c:pt idx="10919">
                  <c:v>-0.43732571081935001</c:v>
                </c:pt>
                <c:pt idx="10920">
                  <c:v>-0.34119180709846697</c:v>
                </c:pt>
                <c:pt idx="10921">
                  <c:v>-0.24475779420612834</c:v>
                </c:pt>
                <c:pt idx="10922">
                  <c:v>-0.1480936474270596</c:v>
                </c:pt>
                <c:pt idx="10923">
                  <c:v>-5.1270256437018671E-2</c:v>
                </c:pt>
                <c:pt idx="10924">
                  <c:v>4.5641871002656591E-2</c:v>
                </c:pt>
                <c:pt idx="10925">
                  <c:v>0.14257270462097904</c:v>
                </c:pt>
                <c:pt idx="10926">
                  <c:v>0.23945132650476872</c:v>
                </c:pt>
                <c:pt idx="10927">
                  <c:v>0.33620695061341571</c:v>
                </c:pt>
                <c:pt idx="10928">
                  <c:v>0.43276802277531501</c:v>
                </c:pt>
                <c:pt idx="10929">
                  <c:v>0.52906322788876636</c:v>
                </c:pt>
                <c:pt idx="10930">
                  <c:v>0.62502689920346188</c:v>
                </c:pt>
                <c:pt idx="10931">
                  <c:v>0.72058500749350329</c:v>
                </c:pt>
                <c:pt idx="10932">
                  <c:v>0.81566679526913644</c:v>
                </c:pt>
                <c:pt idx="10933">
                  <c:v>0.91020500706692908</c:v>
                </c:pt>
                <c:pt idx="10934">
                  <c:v>1.0041329979505251</c:v>
                </c:pt>
                <c:pt idx="10935">
                  <c:v>1.097379569925254</c:v>
                </c:pt>
                <c:pt idx="10936">
                  <c:v>1.1898731392570498</c:v>
                </c:pt>
                <c:pt idx="10937">
                  <c:v>1.2815440951657646</c:v>
                </c:pt>
                <c:pt idx="10938">
                  <c:v>1.3723254836499481</c:v>
                </c:pt>
                <c:pt idx="10939">
                  <c:v>1.4621533256489685</c:v>
                </c:pt>
                <c:pt idx="10940">
                  <c:v>1.5509651097189927</c:v>
                </c:pt>
                <c:pt idx="10941">
                  <c:v>1.6386946241646205</c:v>
                </c:pt>
                <c:pt idx="10942">
                  <c:v>1.7252760611176969</c:v>
                </c:pt>
                <c:pt idx="10943">
                  <c:v>1.810646272797289</c:v>
                </c:pt>
                <c:pt idx="10944">
                  <c:v>1.8947438312244647</c:v>
                </c:pt>
                <c:pt idx="10945">
                  <c:v>1.9775043084471899</c:v>
                </c:pt>
                <c:pt idx="10946">
                  <c:v>2.058864676143576</c:v>
                </c:pt>
                <c:pt idx="10947">
                  <c:v>2.138765697955455</c:v>
                </c:pt>
                <c:pt idx="10948">
                  <c:v>2.2171494778516099</c:v>
                </c:pt>
                <c:pt idx="10949">
                  <c:v>2.2939527075867403</c:v>
                </c:pt>
                <c:pt idx="10950">
                  <c:v>2.3691237103616847</c:v>
                </c:pt>
                <c:pt idx="10951">
                  <c:v>2.4426103835104871</c:v>
                </c:pt>
                <c:pt idx="10952">
                  <c:v>2.5143537691731055</c:v>
                </c:pt>
                <c:pt idx="10953">
                  <c:v>2.5843050444056117</c:v>
                </c:pt>
                <c:pt idx="10954">
                  <c:v>2.6524116790989409</c:v>
                </c:pt>
                <c:pt idx="10955">
                  <c:v>2.7186209428966523</c:v>
                </c:pt>
                <c:pt idx="10956">
                  <c:v>2.7828804269396441</c:v>
                </c:pt>
                <c:pt idx="10957">
                  <c:v>2.8451465757773664</c:v>
                </c:pt>
                <c:pt idx="10958">
                  <c:v>2.9053749598708003</c:v>
                </c:pt>
                <c:pt idx="10959">
                  <c:v>2.963515737660519</c:v>
                </c:pt>
                <c:pt idx="10960">
                  <c:v>3.0195309572358657</c:v>
                </c:pt>
                <c:pt idx="10961">
                  <c:v>3.0733792706035907</c:v>
                </c:pt>
                <c:pt idx="10962">
                  <c:v>3.1250173805146146</c:v>
                </c:pt>
                <c:pt idx="10963">
                  <c:v>3.1744101000379827</c:v>
                </c:pt>
                <c:pt idx="10964">
                  <c:v>3.2215189644811568</c:v>
                </c:pt>
                <c:pt idx="10965">
                  <c:v>3.2663076238737014</c:v>
                </c:pt>
                <c:pt idx="10966">
                  <c:v>3.3087410643284567</c:v>
                </c:pt>
                <c:pt idx="10967">
                  <c:v>3.3487891052109751</c:v>
                </c:pt>
                <c:pt idx="10968">
                  <c:v>3.3864223261101052</c:v>
                </c:pt>
                <c:pt idx="10969">
                  <c:v>3.4216116590778478</c:v>
                </c:pt>
                <c:pt idx="10970">
                  <c:v>3.4543333034965182</c:v>
                </c:pt>
                <c:pt idx="10971">
                  <c:v>3.4845646882221715</c:v>
                </c:pt>
                <c:pt idx="10972">
                  <c:v>3.5122825362915968</c:v>
                </c:pt>
                <c:pt idx="10973">
                  <c:v>3.5374627934371796</c:v>
                </c:pt>
                <c:pt idx="10974">
                  <c:v>3.5600840095913586</c:v>
                </c:pt>
                <c:pt idx="10975">
                  <c:v>3.5801348493117193</c:v>
                </c:pt>
                <c:pt idx="10976">
                  <c:v>3.5975975805809273</c:v>
                </c:pt>
                <c:pt idx="10977">
                  <c:v>3.612457419286303</c:v>
                </c:pt>
                <c:pt idx="10978">
                  <c:v>3.6247037077240245</c:v>
                </c:pt>
                <c:pt idx="10979">
                  <c:v>3.6343305807028616</c:v>
                </c:pt>
                <c:pt idx="10980">
                  <c:v>3.6413258435205891</c:v>
                </c:pt>
                <c:pt idx="10981">
                  <c:v>3.6456859022297894</c:v>
                </c:pt>
                <c:pt idx="10982">
                  <c:v>3.6474081016236743</c:v>
                </c:pt>
                <c:pt idx="10983">
                  <c:v>3.6464934712835206</c:v>
                </c:pt>
                <c:pt idx="10984">
                  <c:v>3.6429373400925531</c:v>
                </c:pt>
                <c:pt idx="10985">
                  <c:v>3.6367445187145839</c:v>
                </c:pt>
                <c:pt idx="10986">
                  <c:v>3.6279202181839514</c:v>
                </c:pt>
                <c:pt idx="10987">
                  <c:v>3.6164693204245668</c:v>
                </c:pt>
                <c:pt idx="10988">
                  <c:v>3.6023962499005964</c:v>
                </c:pt>
                <c:pt idx="10989">
                  <c:v>3.5857166331537491</c:v>
                </c:pt>
                <c:pt idx="10990">
                  <c:v>3.5664413317446395</c:v>
                </c:pt>
                <c:pt idx="10991">
                  <c:v>3.5445810379395204</c:v>
                </c:pt>
                <c:pt idx="10992">
                  <c:v>3.5201501553847732</c:v>
                </c:pt>
                <c:pt idx="10993">
                  <c:v>3.4931676355971795</c:v>
                </c:pt>
                <c:pt idx="10994">
                  <c:v>3.4636558708484646</c:v>
                </c:pt>
                <c:pt idx="10995">
                  <c:v>3.4316357699234969</c:v>
                </c:pt>
                <c:pt idx="10996">
                  <c:v>3.3971309389122721</c:v>
                </c:pt>
                <c:pt idx="10997">
                  <c:v>3.3601683573968857</c:v>
                </c:pt>
                <c:pt idx="10998">
                  <c:v>3.3207738237909785</c:v>
                </c:pt>
                <c:pt idx="10999">
                  <c:v>3.2789748751388004</c:v>
                </c:pt>
                <c:pt idx="11000">
                  <c:v>3.2347996616652446</c:v>
                </c:pt>
                <c:pt idx="11001">
                  <c:v>3.1882837189678357</c:v>
                </c:pt>
                <c:pt idx="11002">
                  <c:v>3.1394581565225264</c:v>
                </c:pt>
                <c:pt idx="11003">
                  <c:v>3.0883578655120054</c:v>
                </c:pt>
                <c:pt idx="11004">
                  <c:v>3.0350260739133512</c:v>
                </c:pt>
                <c:pt idx="11005">
                  <c:v>2.9794972361805927</c:v>
                </c:pt>
                <c:pt idx="11006">
                  <c:v>2.9218126230836274</c:v>
                </c:pt>
                <c:pt idx="11007">
                  <c:v>2.862019228063196</c:v>
                </c:pt>
                <c:pt idx="11008">
                  <c:v>2.8001585495753241</c:v>
                </c:pt>
                <c:pt idx="11009">
                  <c:v>2.7362733542997875</c:v>
                </c:pt>
                <c:pt idx="11010">
                  <c:v>2.6704085079494475</c:v>
                </c:pt>
                <c:pt idx="11011">
                  <c:v>2.6026165049786356</c:v>
                </c:pt>
                <c:pt idx="11012">
                  <c:v>2.5329421658822171</c:v>
                </c:pt>
                <c:pt idx="11013">
                  <c:v>2.4614384318984852</c:v>
                </c:pt>
                <c:pt idx="11014">
                  <c:v>2.3881637167500225</c:v>
                </c:pt>
                <c:pt idx="11015">
                  <c:v>2.3131670259232502</c:v>
                </c:pt>
                <c:pt idx="11016">
                  <c:v>2.2365037720586103</c:v>
                </c:pt>
                <c:pt idx="11017">
                  <c:v>2.1582313872039651</c:v>
                </c:pt>
                <c:pt idx="11018">
                  <c:v>2.0784058980665576</c:v>
                </c:pt>
                <c:pt idx="11019">
                  <c:v>1.9970831757604257</c:v>
                </c:pt>
                <c:pt idx="11020">
                  <c:v>1.9143240547516893</c:v>
                </c:pt>
                <c:pt idx="11021">
                  <c:v>1.8301903515712385</c:v>
                </c:pt>
                <c:pt idx="11022">
                  <c:v>1.7447428513518981</c:v>
                </c:pt>
                <c:pt idx="11023">
                  <c:v>1.6580425542161625</c:v>
                </c:pt>
                <c:pt idx="11024">
                  <c:v>1.5701557111450333</c:v>
                </c:pt>
                <c:pt idx="11025">
                  <c:v>1.4811497067137425</c:v>
                </c:pt>
                <c:pt idx="11026">
                  <c:v>1.3910908848122336</c:v>
                </c:pt>
                <c:pt idx="11027">
                  <c:v>1.3000441316822022</c:v>
                </c:pt>
                <c:pt idx="11028">
                  <c:v>1.2080728551410471</c:v>
                </c:pt>
                <c:pt idx="11029">
                  <c:v>1.1152407745985851</c:v>
                </c:pt>
                <c:pt idx="11030">
                  <c:v>1.0216173228502377</c:v>
                </c:pt>
                <c:pt idx="11031">
                  <c:v>0.92727370628963934</c:v>
                </c:pt>
                <c:pt idx="11032">
                  <c:v>0.83227923246788726</c:v>
                </c:pt>
                <c:pt idx="11033">
                  <c:v>0.73669915030949562</c:v>
                </c:pt>
                <c:pt idx="11034">
                  <c:v>0.64060777792482115</c:v>
                </c:pt>
                <c:pt idx="11035">
                  <c:v>0.5440755325703982</c:v>
                </c:pt>
                <c:pt idx="11036">
                  <c:v>0.44717229466170028</c:v>
                </c:pt>
                <c:pt idx="11037">
                  <c:v>0.34996880285398579</c:v>
                </c:pt>
                <c:pt idx="11038">
                  <c:v>0.25253570003556614</c:v>
                </c:pt>
                <c:pt idx="11039">
                  <c:v>0.15494462343735871</c:v>
                </c:pt>
                <c:pt idx="11040">
                  <c:v>5.7266888002274405E-2</c:v>
                </c:pt>
                <c:pt idx="11041">
                  <c:v>-4.0426882298176745E-2</c:v>
                </c:pt>
                <c:pt idx="11042">
                  <c:v>-0.13806556585511479</c:v>
                </c:pt>
                <c:pt idx="11043">
                  <c:v>-0.23557741188071155</c:v>
                </c:pt>
                <c:pt idx="11044">
                  <c:v>-0.33289133746141847</c:v>
                </c:pt>
                <c:pt idx="11045">
                  <c:v>-0.42993702359609604</c:v>
                </c:pt>
                <c:pt idx="11046">
                  <c:v>-0.52664355023936105</c:v>
                </c:pt>
                <c:pt idx="11047">
                  <c:v>-0.62294041570593972</c:v>
                </c:pt>
                <c:pt idx="11048">
                  <c:v>-0.71875663627100561</c:v>
                </c:pt>
                <c:pt idx="11049">
                  <c:v>-0.81402175268934962</c:v>
                </c:pt>
                <c:pt idx="11050">
                  <c:v>-0.90867123851041054</c:v>
                </c:pt>
                <c:pt idx="11051">
                  <c:v>-1.0026324880012694</c:v>
                </c:pt>
                <c:pt idx="11052">
                  <c:v>-1.0958364488260393</c:v>
                </c:pt>
                <c:pt idx="11053">
                  <c:v>-1.1882178505233305</c:v>
                </c:pt>
                <c:pt idx="11054">
                  <c:v>-1.2797123109153068</c:v>
                </c:pt>
                <c:pt idx="11055">
                  <c:v>-1.3702511701542888</c:v>
                </c:pt>
                <c:pt idx="11056">
                  <c:v>-1.4597656553995959</c:v>
                </c:pt>
                <c:pt idx="11057">
                  <c:v>-1.5481892365975196</c:v>
                </c:pt>
                <c:pt idx="11058">
                  <c:v>-1.6354583071244546</c:v>
                </c:pt>
                <c:pt idx="11059">
                  <c:v>-1.721512498502517</c:v>
                </c:pt>
                <c:pt idx="11060">
                  <c:v>-1.8062931693674706</c:v>
                </c:pt>
                <c:pt idx="11061">
                  <c:v>-1.8897382336347193</c:v>
                </c:pt>
                <c:pt idx="11062">
                  <c:v>-1.9717862603589558</c:v>
                </c:pt>
                <c:pt idx="11063">
                  <c:v>-2.0523787255256485</c:v>
                </c:pt>
                <c:pt idx="11064">
                  <c:v>-2.1314590670527753</c:v>
                </c:pt>
                <c:pt idx="11065">
                  <c:v>-2.2089679600624259</c:v>
                </c:pt>
                <c:pt idx="11066">
                  <c:v>-2.2848477112964667</c:v>
                </c:pt>
                <c:pt idx="11067">
                  <c:v>-2.3590446460324679</c:v>
                </c:pt>
                <c:pt idx="11068">
                  <c:v>-2.4315066508053866</c:v>
                </c:pt>
                <c:pt idx="11069">
                  <c:v>-2.5021764150066148</c:v>
                </c:pt>
                <c:pt idx="11070">
                  <c:v>-2.571008468471855</c:v>
                </c:pt>
                <c:pt idx="11071">
                  <c:v>-2.6379571178896701</c:v>
                </c:pt>
                <c:pt idx="11072">
                  <c:v>-2.7029700109953692</c:v>
                </c:pt>
                <c:pt idx="11073">
                  <c:v>-2.7660051200095208</c:v>
                </c:pt>
                <c:pt idx="11074">
                  <c:v>-2.8270168926979742</c:v>
                </c:pt>
                <c:pt idx="11075">
                  <c:v>-2.8859597522513147</c:v>
                </c:pt>
                <c:pt idx="11076">
                  <c:v>-2.9427886118186453</c:v>
                </c:pt>
                <c:pt idx="11077">
                  <c:v>-2.9974673990424603</c:v>
                </c:pt>
                <c:pt idx="11078">
                  <c:v>-3.0499593210274298</c:v>
                </c:pt>
                <c:pt idx="11079">
                  <c:v>-3.1002223187237794</c:v>
                </c:pt>
                <c:pt idx="11080">
                  <c:v>-3.1482263607693342</c:v>
                </c:pt>
                <c:pt idx="11081">
                  <c:v>-3.1939381497961778</c:v>
                </c:pt>
                <c:pt idx="11082">
                  <c:v>-3.2373225611686354</c:v>
                </c:pt>
                <c:pt idx="11083">
                  <c:v>-3.2783526943499695</c:v>
                </c:pt>
                <c:pt idx="11084">
                  <c:v>-3.3169984765050224</c:v>
                </c:pt>
                <c:pt idx="11085">
                  <c:v>-3.3532320465640013</c:v>
                </c:pt>
                <c:pt idx="11086">
                  <c:v>-3.3870269680704652</c:v>
                </c:pt>
                <c:pt idx="11087">
                  <c:v>-3.4183617177523473</c:v>
                </c:pt>
                <c:pt idx="11088">
                  <c:v>-3.4472156038177366</c:v>
                </c:pt>
                <c:pt idx="11089">
                  <c:v>-3.4735683494521359</c:v>
                </c:pt>
                <c:pt idx="11090">
                  <c:v>-3.4974049988842135</c:v>
                </c:pt>
                <c:pt idx="11091">
                  <c:v>-3.5187118706774019</c:v>
                </c:pt>
                <c:pt idx="11092">
                  <c:v>-3.5374746135439472</c:v>
                </c:pt>
                <c:pt idx="11093">
                  <c:v>-3.5536781259343075</c:v>
                </c:pt>
                <c:pt idx="11094">
                  <c:v>-3.5673099285926608</c:v>
                </c:pt>
                <c:pt idx="11095">
                  <c:v>-3.578367666018496</c:v>
                </c:pt>
                <c:pt idx="11096">
                  <c:v>-3.586842586297462</c:v>
                </c:pt>
                <c:pt idx="11097">
                  <c:v>-3.5927288766152015</c:v>
                </c:pt>
                <c:pt idx="11098">
                  <c:v>-3.5960248328081166</c:v>
                </c:pt>
                <c:pt idx="11099">
                  <c:v>-3.5967335165349104</c:v>
                </c:pt>
                <c:pt idx="11100">
                  <c:v>-3.5948516243509188</c:v>
                </c:pt>
                <c:pt idx="11101">
                  <c:v>-3.5903844091109729</c:v>
                </c:pt>
                <c:pt idx="11102">
                  <c:v>-3.5833380091400131</c:v>
                </c:pt>
                <c:pt idx="11103">
                  <c:v>-3.5737221855220112</c:v>
                </c:pt>
                <c:pt idx="11104">
                  <c:v>-3.5615409279207264</c:v>
                </c:pt>
                <c:pt idx="11105">
                  <c:v>-3.5468076284391938</c:v>
                </c:pt>
                <c:pt idx="11106">
                  <c:v>-3.5295359916731104</c:v>
                </c:pt>
                <c:pt idx="11107">
                  <c:v>-3.5097392967844874</c:v>
                </c:pt>
                <c:pt idx="11108">
                  <c:v>-3.4874302608062875</c:v>
                </c:pt>
                <c:pt idx="11109">
                  <c:v>-3.462632689941572</c:v>
                </c:pt>
                <c:pt idx="11110">
                  <c:v>-3.4353655043825704</c:v>
                </c:pt>
                <c:pt idx="11111">
                  <c:v>-3.4056473259992428</c:v>
                </c:pt>
                <c:pt idx="11112">
                  <c:v>-3.3735003511474857</c:v>
                </c:pt>
                <c:pt idx="11113">
                  <c:v>-3.3389511794328706</c:v>
                </c:pt>
                <c:pt idx="11114">
                  <c:v>-3.3020296990161491</c:v>
                </c:pt>
                <c:pt idx="11115">
                  <c:v>-3.262764154947297</c:v>
                </c:pt>
                <c:pt idx="11116">
                  <c:v>-3.2211853226955443</c:v>
                </c:pt>
                <c:pt idx="11117">
                  <c:v>-3.1773271772440292</c:v>
                </c:pt>
                <c:pt idx="11118">
                  <c:v>-3.1312223315132663</c:v>
                </c:pt>
                <c:pt idx="11119">
                  <c:v>-3.0829049494275744</c:v>
                </c:pt>
                <c:pt idx="11120">
                  <c:v>-3.0324096139225598</c:v>
                </c:pt>
                <c:pt idx="11121">
                  <c:v>-2.9797780927906468</c:v>
                </c:pt>
                <c:pt idx="11122">
                  <c:v>-2.9250475210436631</c:v>
                </c:pt>
                <c:pt idx="11123">
                  <c:v>-2.8682586028060606</c:v>
                </c:pt>
                <c:pt idx="11124">
                  <c:v>-2.8094601606824496</c:v>
                </c:pt>
                <c:pt idx="11125">
                  <c:v>-2.7486920199401443</c:v>
                </c:pt>
                <c:pt idx="11126">
                  <c:v>-2.6860005930736626</c:v>
                </c:pt>
                <c:pt idx="11127">
                  <c:v>-2.6214377811160556</c:v>
                </c:pt>
                <c:pt idx="11128">
                  <c:v>-2.5550497511755186</c:v>
                </c:pt>
                <c:pt idx="11129">
                  <c:v>-2.4868836950763309</c:v>
                </c:pt>
                <c:pt idx="11130">
                  <c:v>-2.4169886558457456</c:v>
                </c:pt>
                <c:pt idx="11131">
                  <c:v>-2.3454210533488835</c:v>
                </c:pt>
                <c:pt idx="11132">
                  <c:v>-2.272229377767558</c:v>
                </c:pt>
                <c:pt idx="11133">
                  <c:v>-2.1974699807395974</c:v>
                </c:pt>
                <c:pt idx="11134">
                  <c:v>-2.1212044237965411</c:v>
                </c:pt>
                <c:pt idx="11135">
                  <c:v>-2.0434845946033247</c:v>
                </c:pt>
                <c:pt idx="11136">
                  <c:v>-1.9643685195752616</c:v>
                </c:pt>
                <c:pt idx="11137">
                  <c:v>-1.8839159736269353</c:v>
                </c:pt>
                <c:pt idx="11138">
                  <c:v>-1.8021850531913977</c:v>
                </c:pt>
                <c:pt idx="11139">
                  <c:v>-1.7192334240083313</c:v>
                </c:pt>
                <c:pt idx="11140">
                  <c:v>-1.6351234383854036</c:v>
                </c:pt>
                <c:pt idx="11141">
                  <c:v>-1.5499181525041759</c:v>
                </c:pt>
                <c:pt idx="11142">
                  <c:v>-1.4636793118286682</c:v>
                </c:pt>
                <c:pt idx="11143">
                  <c:v>-1.3764685966438848</c:v>
                </c:pt>
                <c:pt idx="11144">
                  <c:v>-1.2883526573553918</c:v>
                </c:pt>
                <c:pt idx="11145">
                  <c:v>-1.1993989969364292</c:v>
                </c:pt>
                <c:pt idx="11146">
                  <c:v>-1.1096737966404431</c:v>
                </c:pt>
                <c:pt idx="11147">
                  <c:v>-1.0192414993105119</c:v>
                </c:pt>
                <c:pt idx="11148">
                  <c:v>-0.92816478915633083</c:v>
                </c:pt>
                <c:pt idx="11149">
                  <c:v>-0.83650638260314436</c:v>
                </c:pt>
                <c:pt idx="11150">
                  <c:v>-0.74433443119583709</c:v>
                </c:pt>
                <c:pt idx="11151">
                  <c:v>-0.65171858320018039</c:v>
                </c:pt>
                <c:pt idx="11152">
                  <c:v>-0.55872631282560914</c:v>
                </c:pt>
                <c:pt idx="11153">
                  <c:v>-0.46542076238028751</c:v>
                </c:pt>
                <c:pt idx="11154">
                  <c:v>-0.37187387229347774</c:v>
                </c:pt>
                <c:pt idx="11155">
                  <c:v>-0.27815341355613699</c:v>
                </c:pt>
                <c:pt idx="11156">
                  <c:v>-0.18432635448112988</c:v>
                </c:pt>
                <c:pt idx="11157">
                  <c:v>-9.0460258795510784E-2</c:v>
                </c:pt>
                <c:pt idx="11158">
                  <c:v>3.3776650929411068E-3</c:v>
                </c:pt>
                <c:pt idx="11159">
                  <c:v>9.7119470455773724E-2</c:v>
                </c:pt>
                <c:pt idx="11160">
                  <c:v>0.19069778508916738</c:v>
                </c:pt>
                <c:pt idx="11161">
                  <c:v>0.28404617596229365</c:v>
                </c:pt>
                <c:pt idx="11162">
                  <c:v>0.37709795632677368</c:v>
                </c:pt>
                <c:pt idx="11163">
                  <c:v>0.46978604965183207</c:v>
                </c:pt>
                <c:pt idx="11164">
                  <c:v>0.56204428191691913</c:v>
                </c:pt>
                <c:pt idx="11165">
                  <c:v>0.65380747265656947</c:v>
                </c:pt>
                <c:pt idx="11166">
                  <c:v>0.7450100647837038</c:v>
                </c:pt>
                <c:pt idx="11167">
                  <c:v>0.8355871385514726</c:v>
                </c:pt>
                <c:pt idx="11168">
                  <c:v>0.92547350549473062</c:v>
                </c:pt>
                <c:pt idx="11169">
                  <c:v>1.0146047090797625</c:v>
                </c:pt>
                <c:pt idx="11170">
                  <c:v>1.1029224269444569</c:v>
                </c:pt>
                <c:pt idx="11171">
                  <c:v>1.1903604525487581</c:v>
                </c:pt>
                <c:pt idx="11172">
                  <c:v>1.2768563213882369</c:v>
                </c:pt>
                <c:pt idx="11173">
                  <c:v>1.3623515328205578</c:v>
                </c:pt>
                <c:pt idx="11174">
                  <c:v>1.4467886496439779</c:v>
                </c:pt>
                <c:pt idx="11175">
                  <c:v>1.5301061251417083</c:v>
                </c:pt>
                <c:pt idx="11176">
                  <c:v>1.6122424605907957</c:v>
                </c:pt>
                <c:pt idx="11177">
                  <c:v>1.6931385537168437</c:v>
                </c:pt>
                <c:pt idx="11178">
                  <c:v>1.7727383718608281</c:v>
                </c:pt>
                <c:pt idx="11179">
                  <c:v>1.8509892590755994</c:v>
                </c:pt>
                <c:pt idx="11180">
                  <c:v>1.9278404173394394</c:v>
                </c:pt>
                <c:pt idx="11181">
                  <c:v>2.0032377268398736</c:v>
                </c:pt>
                <c:pt idx="11182">
                  <c:v>2.0771278378317088</c:v>
                </c:pt>
                <c:pt idx="11183">
                  <c:v>2.1494604143152576</c:v>
                </c:pt>
                <c:pt idx="11184">
                  <c:v>2.2201871808211795</c:v>
                </c:pt>
                <c:pt idx="11185">
                  <c:v>2.2892571893703044</c:v>
                </c:pt>
                <c:pt idx="11186">
                  <c:v>2.3566212054902698</c:v>
                </c:pt>
                <c:pt idx="11187">
                  <c:v>2.422234086654278</c:v>
                </c:pt>
                <c:pt idx="11188">
                  <c:v>2.4860523164553547</c:v>
                </c:pt>
                <c:pt idx="11189">
                  <c:v>2.5480272375968793</c:v>
                </c:pt>
                <c:pt idx="11190">
                  <c:v>2.6081220808188554</c:v>
                </c:pt>
                <c:pt idx="11191">
                  <c:v>2.6662998926008963</c:v>
                </c:pt>
                <c:pt idx="11192">
                  <c:v>2.7225170906151499</c:v>
                </c:pt>
                <c:pt idx="11193">
                  <c:v>2.7767404383970908</c:v>
                </c:pt>
                <c:pt idx="11194">
                  <c:v>2.8289331876199846</c:v>
                </c:pt>
                <c:pt idx="11195">
                  <c:v>2.8790585691796888</c:v>
                </c:pt>
                <c:pt idx="11196">
                  <c:v>2.9270802989332441</c:v>
                </c:pt>
                <c:pt idx="11197">
                  <c:v>2.9729710934473479</c:v>
                </c:pt>
                <c:pt idx="11198">
                  <c:v>3.0167029261975289</c:v>
                </c:pt>
                <c:pt idx="11199">
                  <c:v>3.0582424732082623</c:v>
                </c:pt>
                <c:pt idx="11200">
                  <c:v>3.0975683981860929</c:v>
                </c:pt>
                <c:pt idx="11201">
                  <c:v>3.1346560501609435</c:v>
                </c:pt>
                <c:pt idx="11202">
                  <c:v>3.1694788936107905</c:v>
                </c:pt>
                <c:pt idx="11203">
                  <c:v>3.2020185512753305</c:v>
                </c:pt>
                <c:pt idx="11204">
                  <c:v>3.2322533992748852</c:v>
                </c:pt>
                <c:pt idx="11205">
                  <c:v>3.2601639427681071</c:v>
                </c:pt>
                <c:pt idx="11206">
                  <c:v>3.2857320204794291</c:v>
                </c:pt>
                <c:pt idx="11207">
                  <c:v>3.3089442850440149</c:v>
                </c:pt>
                <c:pt idx="11208">
                  <c:v>3.3297881131796543</c:v>
                </c:pt>
                <c:pt idx="11209">
                  <c:v>3.3482511811706734</c:v>
                </c:pt>
                <c:pt idx="11210">
                  <c:v>3.3643263630384763</c:v>
                </c:pt>
                <c:pt idx="11211">
                  <c:v>3.37800767606445</c:v>
                </c:pt>
                <c:pt idx="11212">
                  <c:v>3.3892883289689308</c:v>
                </c:pt>
                <c:pt idx="11213">
                  <c:v>3.3981606340072554</c:v>
                </c:pt>
                <c:pt idx="11214">
                  <c:v>3.4046193721806155</c:v>
                </c:pt>
                <c:pt idx="11215">
                  <c:v>3.4086692875093365</c:v>
                </c:pt>
                <c:pt idx="11216">
                  <c:v>3.410308559838624</c:v>
                </c:pt>
                <c:pt idx="11217">
                  <c:v>3.4095381334975472</c:v>
                </c:pt>
                <c:pt idx="11218">
                  <c:v>3.4063628801720514</c:v>
                </c:pt>
                <c:pt idx="11219">
                  <c:v>3.4007922495822558</c:v>
                </c:pt>
                <c:pt idx="11220">
                  <c:v>3.3928291322526722</c:v>
                </c:pt>
                <c:pt idx="11221">
                  <c:v>3.3824847748071498</c:v>
                </c:pt>
                <c:pt idx="11222">
                  <c:v>3.3697711032338677</c:v>
                </c:pt>
                <c:pt idx="11223">
                  <c:v>3.3547034544767089</c:v>
                </c:pt>
                <c:pt idx="11224">
                  <c:v>3.3372911767722244</c:v>
                </c:pt>
                <c:pt idx="11225">
                  <c:v>3.3175527982443134</c:v>
                </c:pt>
                <c:pt idx="11226">
                  <c:v>3.2955069319171675</c:v>
                </c:pt>
                <c:pt idx="11227">
                  <c:v>3.2711715329775997</c:v>
                </c:pt>
                <c:pt idx="11228">
                  <c:v>3.2445637575023447</c:v>
                </c:pt>
                <c:pt idx="11229">
                  <c:v>3.2157116094182099</c:v>
                </c:pt>
                <c:pt idx="11230">
                  <c:v>3.1846379612248596</c:v>
                </c:pt>
                <c:pt idx="11231">
                  <c:v>3.1513651378335532</c:v>
                </c:pt>
                <c:pt idx="11232">
                  <c:v>3.1159187857761421</c:v>
                </c:pt>
                <c:pt idx="11233">
                  <c:v>3.0783286986232685</c:v>
                </c:pt>
                <c:pt idx="11234">
                  <c:v>3.0386276992015633</c:v>
                </c:pt>
                <c:pt idx="11235">
                  <c:v>2.9968467050993706</c:v>
                </c:pt>
                <c:pt idx="11236">
                  <c:v>2.9530188996313989</c:v>
                </c:pt>
                <c:pt idx="11237">
                  <c:v>2.9071803986331886</c:v>
                </c:pt>
                <c:pt idx="11238">
                  <c:v>2.8593656868518305</c:v>
                </c:pt>
                <c:pt idx="11239">
                  <c:v>2.8096105292491811</c:v>
                </c:pt>
                <c:pt idx="11240">
                  <c:v>2.7579508375169182</c:v>
                </c:pt>
                <c:pt idx="11241">
                  <c:v>2.7044294347024991</c:v>
                </c:pt>
                <c:pt idx="11242">
                  <c:v>2.6490842366250913</c:v>
                </c:pt>
                <c:pt idx="11243">
                  <c:v>2.5919564530971795</c:v>
                </c:pt>
                <c:pt idx="11244">
                  <c:v>2.5330951368950338</c:v>
                </c:pt>
                <c:pt idx="11245">
                  <c:v>2.4725400678193981</c:v>
                </c:pt>
                <c:pt idx="11246">
                  <c:v>2.4103373374136288</c:v>
                </c:pt>
                <c:pt idx="11247">
                  <c:v>2.3465382507034311</c:v>
                </c:pt>
                <c:pt idx="11248">
                  <c:v>2.28118810443637</c:v>
                </c:pt>
                <c:pt idx="11249">
                  <c:v>2.2143329466994328</c:v>
                </c:pt>
                <c:pt idx="11250">
                  <c:v>2.1460204046550282</c:v>
                </c:pt>
                <c:pt idx="11251">
                  <c:v>2.0763052116961349</c:v>
                </c:pt>
                <c:pt idx="11252">
                  <c:v>2.005233902715045</c:v>
                </c:pt>
                <c:pt idx="11253">
                  <c:v>1.9328606073002819</c:v>
                </c:pt>
                <c:pt idx="11254">
                  <c:v>1.8592444004974062</c:v>
                </c:pt>
                <c:pt idx="11255">
                  <c:v>1.7844344216348393</c:v>
                </c:pt>
                <c:pt idx="11256">
                  <c:v>1.7084856897875105</c:v>
                </c:pt>
                <c:pt idx="11257">
                  <c:v>1.6314547166298823</c:v>
                </c:pt>
                <c:pt idx="11258">
                  <c:v>1.5533960828133277</c:v>
                </c:pt>
                <c:pt idx="11259">
                  <c:v>1.4743636893636791</c:v>
                </c:pt>
                <c:pt idx="11260">
                  <c:v>1.3944158787988035</c:v>
                </c:pt>
                <c:pt idx="11261">
                  <c:v>1.3136114565338839</c:v>
                </c:pt>
                <c:pt idx="11262">
                  <c:v>1.2320076806286022</c:v>
                </c:pt>
                <c:pt idx="11263">
                  <c:v>1.1496615118984399</c:v>
                </c:pt>
                <c:pt idx="11264">
                  <c:v>1.0666346540174338</c:v>
                </c:pt>
                <c:pt idx="11265">
                  <c:v>0.98298944099296703</c:v>
                </c:pt>
                <c:pt idx="11266">
                  <c:v>0.89878666812619945</c:v>
                </c:pt>
                <c:pt idx="11267">
                  <c:v>0.81408518078394898</c:v>
                </c:pt>
                <c:pt idx="11268">
                  <c:v>0.72894185984707971</c:v>
                </c:pt>
                <c:pt idx="11269">
                  <c:v>0.6434134184341137</c:v>
                </c:pt>
                <c:pt idx="11270">
                  <c:v>0.55756181087751366</c:v>
                </c:pt>
                <c:pt idx="11271">
                  <c:v>0.47145030058813592</c:v>
                </c:pt>
                <c:pt idx="11272">
                  <c:v>0.38513979572629808</c:v>
                </c:pt>
                <c:pt idx="11273">
                  <c:v>0.29868669798332947</c:v>
                </c:pt>
                <c:pt idx="11274">
                  <c:v>0.21215603940217564</c:v>
                </c:pt>
                <c:pt idx="11275">
                  <c:v>0.12560852178123558</c:v>
                </c:pt>
                <c:pt idx="11276">
                  <c:v>3.9103890555276195E-2</c:v>
                </c:pt>
                <c:pt idx="11277">
                  <c:v>-4.7297659840644372E-2</c:v>
                </c:pt>
                <c:pt idx="11278">
                  <c:v>-0.13353642928968729</c:v>
                </c:pt>
                <c:pt idx="11279">
                  <c:v>-0.21955211080274697</c:v>
                </c:pt>
                <c:pt idx="11280">
                  <c:v>-0.30528509568451473</c:v>
                </c:pt>
                <c:pt idx="11281">
                  <c:v>-0.39067683038241824</c:v>
                </c:pt>
                <c:pt idx="11282">
                  <c:v>-0.47566861568365271</c:v>
                </c:pt>
                <c:pt idx="11283">
                  <c:v>-0.56020146263342807</c:v>
                </c:pt>
                <c:pt idx="11284">
                  <c:v>-0.64421737671355406</c:v>
                </c:pt>
                <c:pt idx="11285">
                  <c:v>-0.72765944068494282</c:v>
                </c:pt>
                <c:pt idx="11286">
                  <c:v>-0.81047043612834924</c:v>
                </c:pt>
                <c:pt idx="11287">
                  <c:v>-0.89259384905102979</c:v>
                </c:pt>
                <c:pt idx="11288">
                  <c:v>-0.97397295540988271</c:v>
                </c:pt>
                <c:pt idx="11289">
                  <c:v>-1.0545518132871434</c:v>
                </c:pt>
                <c:pt idx="11290">
                  <c:v>-1.1342806566101773</c:v>
                </c:pt>
                <c:pt idx="11291">
                  <c:v>-1.2131018682428647</c:v>
                </c:pt>
                <c:pt idx="11292">
                  <c:v>-1.2909615976105848</c:v>
                </c:pt>
                <c:pt idx="11293">
                  <c:v>-1.367809973917081</c:v>
                </c:pt>
                <c:pt idx="11294">
                  <c:v>-1.4435981971006091</c:v>
                </c:pt>
                <c:pt idx="11295">
                  <c:v>-1.5182733562522415</c:v>
                </c:pt>
                <c:pt idx="11296">
                  <c:v>-1.5917825785033695</c:v>
                </c:pt>
                <c:pt idx="11297">
                  <c:v>-1.6640753688722487</c:v>
                </c:pt>
                <c:pt idx="11298">
                  <c:v>-1.7351042748446506</c:v>
                </c:pt>
                <c:pt idx="11299">
                  <c:v>-1.8048251849146848</c:v>
                </c:pt>
                <c:pt idx="11300">
                  <c:v>-1.8731958012815844</c:v>
                </c:pt>
                <c:pt idx="11301">
                  <c:v>-1.9401704516643954</c:v>
                </c:pt>
                <c:pt idx="11302">
                  <c:v>-2.0057041727466198</c:v>
                </c:pt>
                <c:pt idx="11303">
                  <c:v>-2.0697549455054163</c:v>
                </c:pt>
                <c:pt idx="11304">
                  <c:v>-2.1322827337202042</c:v>
                </c:pt>
                <c:pt idx="11305">
                  <c:v>-2.1932447427368569</c:v>
                </c:pt>
                <c:pt idx="11306">
                  <c:v>-2.2525997973778011</c:v>
                </c:pt>
                <c:pt idx="11307">
                  <c:v>-2.3103107123713555</c:v>
                </c:pt>
                <c:pt idx="11308">
                  <c:v>-2.3663418186215002</c:v>
                </c:pt>
                <c:pt idx="11309">
                  <c:v>-2.4206521884068164</c:v>
                </c:pt>
                <c:pt idx="11310">
                  <c:v>-2.473212656635813</c:v>
                </c:pt>
                <c:pt idx="11311">
                  <c:v>-2.5239937410070774</c:v>
                </c:pt>
                <c:pt idx="11312">
                  <c:v>-2.5729591900552111</c:v>
                </c:pt>
                <c:pt idx="11313">
                  <c:v>-2.6200829505574612</c:v>
                </c:pt>
                <c:pt idx="11314">
                  <c:v>-2.6653353026944857</c:v>
                </c:pt>
                <c:pt idx="11315">
                  <c:v>-2.7086863441785463</c:v>
                </c:pt>
                <c:pt idx="11316">
                  <c:v>-2.7501064891998421</c:v>
                </c:pt>
                <c:pt idx="11317">
                  <c:v>-2.7895749775532699</c:v>
                </c:pt>
                <c:pt idx="11318">
                  <c:v>-2.8270701243938103</c:v>
                </c:pt>
                <c:pt idx="11319">
                  <c:v>-2.8625647596160633</c:v>
                </c:pt>
                <c:pt idx="11320">
                  <c:v>-2.8960435069172696</c:v>
                </c:pt>
                <c:pt idx="11321">
                  <c:v>-2.9274874755640918</c:v>
                </c:pt>
                <c:pt idx="11322">
                  <c:v>-2.956875684844714</c:v>
                </c:pt>
                <c:pt idx="11323">
                  <c:v>-2.9841951014171775</c:v>
                </c:pt>
                <c:pt idx="11324">
                  <c:v>-3.0094292291756832</c:v>
                </c:pt>
                <c:pt idx="11325">
                  <c:v>-3.0325634798734411</c:v>
                </c:pt>
                <c:pt idx="11326">
                  <c:v>-3.0535843728382646</c:v>
                </c:pt>
                <c:pt idx="11327">
                  <c:v>-3.0724830107329688</c:v>
                </c:pt>
                <c:pt idx="11328">
                  <c:v>-3.0892509853749082</c:v>
                </c:pt>
                <c:pt idx="11329">
                  <c:v>-3.1038799491035984</c:v>
                </c:pt>
                <c:pt idx="11330">
                  <c:v>-3.1163665090754176</c:v>
                </c:pt>
                <c:pt idx="11331">
                  <c:v>-3.1267081691545706</c:v>
                </c:pt>
                <c:pt idx="11332">
                  <c:v>-3.1349013747078605</c:v>
                </c:pt>
                <c:pt idx="11333">
                  <c:v>-3.1409414215672111</c:v>
                </c:pt>
                <c:pt idx="11334">
                  <c:v>-3.1448258183610562</c:v>
                </c:pt>
                <c:pt idx="11335">
                  <c:v>-3.1465617781647346</c:v>
                </c:pt>
                <c:pt idx="11336">
                  <c:v>-3.1461496889425526</c:v>
                </c:pt>
                <c:pt idx="11337">
                  <c:v>-3.1435924401045283</c:v>
                </c:pt>
                <c:pt idx="11338">
                  <c:v>-3.1388965835405949</c:v>
                </c:pt>
                <c:pt idx="11339">
                  <c:v>-3.1320729827243232</c:v>
                </c:pt>
                <c:pt idx="11340">
                  <c:v>-3.1231256741760949</c:v>
                </c:pt>
                <c:pt idx="11341">
                  <c:v>-3.1120667817189434</c:v>
                </c:pt>
                <c:pt idx="11342">
                  <c:v>-3.0989088389731498</c:v>
                </c:pt>
                <c:pt idx="11343">
                  <c:v>-3.0836675204466997</c:v>
                </c:pt>
                <c:pt idx="11344">
                  <c:v>-3.066352241641134</c:v>
                </c:pt>
                <c:pt idx="11345">
                  <c:v>-3.0469813276850819</c:v>
                </c:pt>
                <c:pt idx="11346">
                  <c:v>-3.0255729186558504</c:v>
                </c:pt>
                <c:pt idx="11347">
                  <c:v>-3.0021442274198478</c:v>
                </c:pt>
                <c:pt idx="11348">
                  <c:v>-2.9767113992066068</c:v>
                </c:pt>
                <c:pt idx="11349">
                  <c:v>-2.9493011596835399</c:v>
                </c:pt>
                <c:pt idx="11350">
                  <c:v>-2.9199348370596998</c:v>
                </c:pt>
                <c:pt idx="11351">
                  <c:v>-2.888632947570795</c:v>
                </c:pt>
                <c:pt idx="11352">
                  <c:v>-2.8554190665975012</c:v>
                </c:pt>
                <c:pt idx="11353">
                  <c:v>-2.8203206562545815</c:v>
                </c:pt>
                <c:pt idx="11354">
                  <c:v>-2.7833679500377015</c:v>
                </c:pt>
                <c:pt idx="11355">
                  <c:v>-2.7445890210156292</c:v>
                </c:pt>
                <c:pt idx="11356">
                  <c:v>-2.7040139557348164</c:v>
                </c:pt>
                <c:pt idx="11357">
                  <c:v>-2.6616755242046013</c:v>
                </c:pt>
                <c:pt idx="11358">
                  <c:v>-2.6176046197261056</c:v>
                </c:pt>
                <c:pt idx="11359">
                  <c:v>-2.5718331738773887</c:v>
                </c:pt>
                <c:pt idx="11360">
                  <c:v>-2.5243930269506745</c:v>
                </c:pt>
                <c:pt idx="11361">
                  <c:v>-2.4753226967364101</c:v>
                </c:pt>
                <c:pt idx="11362">
                  <c:v>-2.4246555643294707</c:v>
                </c:pt>
                <c:pt idx="11363">
                  <c:v>-2.3724280799679063</c:v>
                </c:pt>
                <c:pt idx="11364">
                  <c:v>-2.3186843168437496</c:v>
                </c:pt>
                <c:pt idx="11365">
                  <c:v>-2.2634588602215069</c:v>
                </c:pt>
                <c:pt idx="11366">
                  <c:v>-2.2067923974267298</c:v>
                </c:pt>
                <c:pt idx="11367">
                  <c:v>-2.1487306250636422</c:v>
                </c:pt>
                <c:pt idx="11368">
                  <c:v>-2.0893130329340073</c:v>
                </c:pt>
                <c:pt idx="11369">
                  <c:v>-2.0285796695302967</c:v>
                </c:pt>
                <c:pt idx="11370">
                  <c:v>-1.9665719758370994</c:v>
                </c:pt>
                <c:pt idx="11371">
                  <c:v>-1.9033383187357567</c:v>
                </c:pt>
                <c:pt idx="11372">
                  <c:v>-1.8389186927000993</c:v>
                </c:pt>
                <c:pt idx="11373">
                  <c:v>-1.7733605195914333</c:v>
                </c:pt>
                <c:pt idx="11374">
                  <c:v>-1.7067160061819755</c:v>
                </c:pt>
                <c:pt idx="11375">
                  <c:v>-1.6390272699008428</c:v>
                </c:pt>
                <c:pt idx="11376">
                  <c:v>-1.5703421613686179</c:v>
                </c:pt>
                <c:pt idx="11377">
                  <c:v>-1.5007098844646725</c:v>
                </c:pt>
                <c:pt idx="11378">
                  <c:v>-1.4301775800554288</c:v>
                </c:pt>
                <c:pt idx="11379">
                  <c:v>-1.3587915848713708</c:v>
                </c:pt>
                <c:pt idx="11380">
                  <c:v>-1.2866025602256084</c:v>
                </c:pt>
                <c:pt idx="11381">
                  <c:v>-1.2136615211339505</c:v>
                </c:pt>
                <c:pt idx="11382">
                  <c:v>-1.1400178338826665</c:v>
                </c:pt>
                <c:pt idx="11383">
                  <c:v>-1.0657204740588346</c:v>
                </c:pt>
                <c:pt idx="11384">
                  <c:v>-0.99082307466193043</c:v>
                </c:pt>
                <c:pt idx="11385">
                  <c:v>-0.91537982166999865</c:v>
                </c:pt>
                <c:pt idx="11386">
                  <c:v>-0.83944329316533717</c:v>
                </c:pt>
                <c:pt idx="11387">
                  <c:v>-0.76306405633745289</c:v>
                </c:pt>
                <c:pt idx="11388">
                  <c:v>-0.68629066122028215</c:v>
                </c:pt>
                <c:pt idx="11389">
                  <c:v>-0.60917144575401894</c:v>
                </c:pt>
                <c:pt idx="11390">
                  <c:v>-0.53175995314026081</c:v>
                </c:pt>
                <c:pt idx="11391">
                  <c:v>-0.4541110081185033</c:v>
                </c:pt>
                <c:pt idx="11392">
                  <c:v>-0.37627706107286096</c:v>
                </c:pt>
                <c:pt idx="11393">
                  <c:v>-0.29830604526546722</c:v>
                </c:pt>
                <c:pt idx="11394">
                  <c:v>-0.22025452211596833</c:v>
                </c:pt>
                <c:pt idx="11395">
                  <c:v>-0.14217472906328937</c:v>
                </c:pt>
                <c:pt idx="11396">
                  <c:v>-6.4117961894875078E-2</c:v>
                </c:pt>
                <c:pt idx="11397">
                  <c:v>1.3864011459136363E-2</c:v>
                </c:pt>
                <c:pt idx="11398">
                  <c:v>9.1719885840485807E-2</c:v>
                </c:pt>
                <c:pt idx="11399">
                  <c:v>0.16939770930316267</c:v>
                </c:pt>
                <c:pt idx="11400">
                  <c:v>0.24684617995367691</c:v>
                </c:pt>
                <c:pt idx="11401">
                  <c:v>0.32401499452521826</c:v>
                </c:pt>
                <c:pt idx="11402">
                  <c:v>0.40085363936006835</c:v>
                </c:pt>
                <c:pt idx="11403">
                  <c:v>0.47731123818058202</c:v>
                </c:pt>
                <c:pt idx="11404">
                  <c:v>0.55333782819687849</c:v>
                </c:pt>
                <c:pt idx="11405">
                  <c:v>0.62888443496228774</c:v>
                </c:pt>
                <c:pt idx="11406">
                  <c:v>0.70390168601871772</c:v>
                </c:pt>
                <c:pt idx="11407">
                  <c:v>0.7783408087081537</c:v>
                </c:pt>
                <c:pt idx="11408">
                  <c:v>0.85215270800784526</c:v>
                </c:pt>
                <c:pt idx="11409">
                  <c:v>0.92528895113336573</c:v>
                </c:pt>
                <c:pt idx="11410">
                  <c:v>0.99770715380813557</c:v>
                </c:pt>
                <c:pt idx="11411">
                  <c:v>1.069356946035072</c:v>
                </c:pt>
                <c:pt idx="11412">
                  <c:v>1.1401915825387119</c:v>
                </c:pt>
                <c:pt idx="11413">
                  <c:v>1.2101681489438618</c:v>
                </c:pt>
                <c:pt idx="11414">
                  <c:v>1.2792446458449798</c:v>
                </c:pt>
                <c:pt idx="11415">
                  <c:v>1.3473748004956458</c:v>
                </c:pt>
                <c:pt idx="11416">
                  <c:v>1.4145122091324969</c:v>
                </c:pt>
                <c:pt idx="11417">
                  <c:v>1.4806126704291798</c:v>
                </c:pt>
                <c:pt idx="11418">
                  <c:v>1.5456348438624263</c:v>
                </c:pt>
                <c:pt idx="11419">
                  <c:v>1.6095405422218363</c:v>
                </c:pt>
                <c:pt idx="11420">
                  <c:v>1.672293198465544</c:v>
                </c:pt>
                <c:pt idx="11421">
                  <c:v>1.7338526718892366</c:v>
                </c:pt>
                <c:pt idx="11422">
                  <c:v>1.7941793261262096</c:v>
                </c:pt>
                <c:pt idx="11423">
                  <c:v>1.8532362592385101</c:v>
                </c:pt>
                <c:pt idx="11424">
                  <c:v>1.9109883371988801</c:v>
                </c:pt>
                <c:pt idx="11425">
                  <c:v>1.9673974478449114</c:v>
                </c:pt>
                <c:pt idx="11426">
                  <c:v>2.0224268742004625</c:v>
                </c:pt>
                <c:pt idx="11427">
                  <c:v>2.0760436605417372</c:v>
                </c:pt>
                <c:pt idx="11428">
                  <c:v>2.1282161345341537</c:v>
                </c:pt>
                <c:pt idx="11429">
                  <c:v>2.1789071285320829</c:v>
                </c:pt>
                <c:pt idx="11430">
                  <c:v>2.2280909971730849</c:v>
                </c:pt>
                <c:pt idx="11431">
                  <c:v>2.2757415341181773</c:v>
                </c:pt>
                <c:pt idx="11432">
                  <c:v>2.3218255169227038</c:v>
                </c:pt>
                <c:pt idx="11433">
                  <c:v>2.3663196715156203</c:v>
                </c:pt>
                <c:pt idx="11434">
                  <c:v>2.409196804683599</c:v>
                </c:pt>
                <c:pt idx="11435">
                  <c:v>2.4504292857757459</c:v>
                </c:pt>
                <c:pt idx="11436">
                  <c:v>2.4899895434818609</c:v>
                </c:pt>
                <c:pt idx="11437">
                  <c:v>2.5278585730488436</c:v>
                </c:pt>
                <c:pt idx="11438">
                  <c:v>2.5640161843850073</c:v>
                </c:pt>
                <c:pt idx="11439">
                  <c:v>2.5984364400495776</c:v>
                </c:pt>
                <c:pt idx="11440">
                  <c:v>2.6311049331876806</c:v>
                </c:pt>
                <c:pt idx="11441">
                  <c:v>2.662003478432593</c:v>
                </c:pt>
                <c:pt idx="11442">
                  <c:v>2.6911115357571278</c:v>
                </c:pt>
                <c:pt idx="11443">
                  <c:v>2.7184162474857825</c:v>
                </c:pt>
                <c:pt idx="11444">
                  <c:v>2.7439010280895992</c:v>
                </c:pt>
                <c:pt idx="11445">
                  <c:v>2.7675509350022942</c:v>
                </c:pt>
                <c:pt idx="11446">
                  <c:v>2.7893518687933945</c:v>
                </c:pt>
                <c:pt idx="11447">
                  <c:v>2.8092940496502861</c:v>
                </c:pt>
                <c:pt idx="11448">
                  <c:v>2.8273679241820457</c:v>
                </c:pt>
                <c:pt idx="11449">
                  <c:v>2.8435637380335579</c:v>
                </c:pt>
                <c:pt idx="11450">
                  <c:v>2.8578764316872238</c:v>
                </c:pt>
                <c:pt idx="11451">
                  <c:v>2.8703015841198525</c:v>
                </c:pt>
                <c:pt idx="11452">
                  <c:v>2.8808334596204692</c:v>
                </c:pt>
                <c:pt idx="11453">
                  <c:v>2.8894649190309494</c:v>
                </c:pt>
                <c:pt idx="11454">
                  <c:v>2.8961907846080162</c:v>
                </c:pt>
                <c:pt idx="11455">
                  <c:v>2.9010153344542897</c:v>
                </c:pt>
                <c:pt idx="11456">
                  <c:v>2.9039357759881232</c:v>
                </c:pt>
                <c:pt idx="11457">
                  <c:v>2.904951575772071</c:v>
                </c:pt>
                <c:pt idx="11458">
                  <c:v>2.90406562405951</c:v>
                </c:pt>
                <c:pt idx="11459">
                  <c:v>2.9012848876476824</c:v>
                </c:pt>
                <c:pt idx="11460">
                  <c:v>2.8966092753235717</c:v>
                </c:pt>
                <c:pt idx="11461">
                  <c:v>2.8900465563313915</c:v>
                </c:pt>
                <c:pt idx="11462">
                  <c:v>2.8816046873037235</c:v>
                </c:pt>
                <c:pt idx="11463">
                  <c:v>2.8712945480089265</c:v>
                </c:pt>
                <c:pt idx="11464">
                  <c:v>2.859120546329283</c:v>
                </c:pt>
                <c:pt idx="11465">
                  <c:v>2.8450957919777249</c:v>
                </c:pt>
                <c:pt idx="11466">
                  <c:v>2.8292330071078866</c:v>
                </c:pt>
                <c:pt idx="11467">
                  <c:v>2.8115437896431681</c:v>
                </c:pt>
                <c:pt idx="11468">
                  <c:v>2.7920384785340109</c:v>
                </c:pt>
                <c:pt idx="11469">
                  <c:v>2.7707378077045437</c:v>
                </c:pt>
                <c:pt idx="11470">
                  <c:v>2.747656934211296</c:v>
                </c:pt>
                <c:pt idx="11471">
                  <c:v>2.7228100299597617</c:v>
                </c:pt>
                <c:pt idx="11472">
                  <c:v>2.6962141592248026</c:v>
                </c:pt>
                <c:pt idx="11473">
                  <c:v>2.6678901128057362</c:v>
                </c:pt>
                <c:pt idx="11474">
                  <c:v>2.6378612993967039</c:v>
                </c:pt>
                <c:pt idx="11475">
                  <c:v>2.6061488206528285</c:v>
                </c:pt>
                <c:pt idx="11476">
                  <c:v>2.5727756521125151</c:v>
                </c:pt>
                <c:pt idx="11477">
                  <c:v>2.5377673203370197</c:v>
                </c:pt>
                <c:pt idx="11478">
                  <c:v>2.5011473500230355</c:v>
                </c:pt>
                <c:pt idx="11479">
                  <c:v>2.4629401863937792</c:v>
                </c:pt>
                <c:pt idx="11480">
                  <c:v>2.4231700731566774</c:v>
                </c:pt>
                <c:pt idx="11481">
                  <c:v>2.3818678289150368</c:v>
                </c:pt>
                <c:pt idx="11482">
                  <c:v>2.3390590407013718</c:v>
                </c:pt>
                <c:pt idx="11483">
                  <c:v>2.294772277634761</c:v>
                </c:pt>
                <c:pt idx="11484">
                  <c:v>2.2490436526344277</c:v>
                </c:pt>
                <c:pt idx="11485">
                  <c:v>2.2018997195166436</c:v>
                </c:pt>
                <c:pt idx="11486">
                  <c:v>2.153373071029792</c:v>
                </c:pt>
                <c:pt idx="11487">
                  <c:v>2.1035012541783087</c:v>
                </c:pt>
                <c:pt idx="11488">
                  <c:v>2.0523155622997593</c:v>
                </c:pt>
                <c:pt idx="11489">
                  <c:v>1.9998478087594884</c:v>
                </c:pt>
                <c:pt idx="11490">
                  <c:v>1.9461311689891903</c:v>
                </c:pt>
                <c:pt idx="11491">
                  <c:v>1.8912057221557959</c:v>
                </c:pt>
                <c:pt idx="11492">
                  <c:v>1.8351031611402191</c:v>
                </c:pt>
                <c:pt idx="11493">
                  <c:v>1.7778626006261535</c:v>
                </c:pt>
                <c:pt idx="11494">
                  <c:v>1.7195279429193271</c:v>
                </c:pt>
                <c:pt idx="11495">
                  <c:v>1.6601330119838462</c:v>
                </c:pt>
                <c:pt idx="11496">
                  <c:v>1.5997173842522785</c:v>
                </c:pt>
                <c:pt idx="11497">
                  <c:v>1.5383220169465619</c:v>
                </c:pt>
                <c:pt idx="11498">
                  <c:v>1.4759858400287567</c:v>
                </c:pt>
                <c:pt idx="11499">
                  <c:v>1.4127470232617554</c:v>
                </c:pt>
                <c:pt idx="11500">
                  <c:v>1.3486481130645311</c:v>
                </c:pt>
                <c:pt idx="11501">
                  <c:v>1.283732069713537</c:v>
                </c:pt>
                <c:pt idx="11502">
                  <c:v>1.2180402729287829</c:v>
                </c:pt>
                <c:pt idx="11503">
                  <c:v>1.151613787851121</c:v>
                </c:pt>
                <c:pt idx="11504">
                  <c:v>1.0844984210217892</c:v>
                </c:pt>
                <c:pt idx="11505">
                  <c:v>1.0167406237294085</c:v>
                </c:pt>
                <c:pt idx="11506">
                  <c:v>0.94838533882202691</c:v>
                </c:pt>
                <c:pt idx="11507">
                  <c:v>0.87947560529408442</c:v>
                </c:pt>
                <c:pt idx="11508">
                  <c:v>0.81005255949767418</c:v>
                </c:pt>
                <c:pt idx="11509">
                  <c:v>0.74015724756116796</c:v>
                </c:pt>
                <c:pt idx="11510">
                  <c:v>0.66983604997694601</c:v>
                </c:pt>
                <c:pt idx="11511">
                  <c:v>0.59913676497810375</c:v>
                </c:pt>
                <c:pt idx="11512">
                  <c:v>0.52810495960722759</c:v>
                </c:pt>
                <c:pt idx="11513">
                  <c:v>0.45678183376577391</c:v>
                </c:pt>
                <c:pt idx="11514">
                  <c:v>0.38521737215746787</c:v>
                </c:pt>
                <c:pt idx="11515">
                  <c:v>0.31345739865462358</c:v>
                </c:pt>
                <c:pt idx="11516">
                  <c:v>0.24154696496670311</c:v>
                </c:pt>
                <c:pt idx="11517">
                  <c:v>0.16953177060210486</c:v>
                </c:pt>
                <c:pt idx="11518">
                  <c:v>9.7457233943439608E-2</c:v>
                </c:pt>
                <c:pt idx="11519">
                  <c:v>2.5369607612967644E-2</c:v>
                </c:pt>
                <c:pt idx="11520">
                  <c:v>-4.6685312750619039E-2</c:v>
                </c:pt>
                <c:pt idx="11521">
                  <c:v>-0.11866253164502109</c:v>
                </c:pt>
                <c:pt idx="11522">
                  <c:v>-0.19051663946513375</c:v>
                </c:pt>
                <c:pt idx="11523">
                  <c:v>-0.26220165525815653</c:v>
                </c:pt>
                <c:pt idx="11524">
                  <c:v>-0.33367229802565118</c:v>
                </c:pt>
                <c:pt idx="11525">
                  <c:v>-0.40488405698847774</c:v>
                </c:pt>
                <c:pt idx="11526">
                  <c:v>-0.47579180086124745</c:v>
                </c:pt>
                <c:pt idx="11527">
                  <c:v>-0.54635077151663702</c:v>
                </c:pt>
                <c:pt idx="11528">
                  <c:v>-0.61651565790143459</c:v>
                </c:pt>
                <c:pt idx="11529">
                  <c:v>-0.68624157695208277</c:v>
                </c:pt>
                <c:pt idx="11530">
                  <c:v>-0.75548945641216503</c:v>
                </c:pt>
                <c:pt idx="11531">
                  <c:v>-0.82421199739041706</c:v>
                </c:pt>
                <c:pt idx="11532">
                  <c:v>-0.89236528183128416</c:v>
                </c:pt>
                <c:pt idx="11533">
                  <c:v>-0.9599089759665469</c:v>
                </c:pt>
                <c:pt idx="11534">
                  <c:v>-1.0268034119047982</c:v>
                </c:pt>
                <c:pt idx="11535">
                  <c:v>-1.0930043970910597</c:v>
                </c:pt>
                <c:pt idx="11536">
                  <c:v>-1.1584673546522362</c:v>
                </c:pt>
                <c:pt idx="11537">
                  <c:v>-1.2231496551266361</c:v>
                </c:pt>
                <c:pt idx="11538">
                  <c:v>-1.2870112733605203</c:v>
                </c:pt>
                <c:pt idx="11539">
                  <c:v>-1.3500150798054069</c:v>
                </c:pt>
                <c:pt idx="11540">
                  <c:v>-1.4121253064187569</c:v>
                </c:pt>
                <c:pt idx="11541">
                  <c:v>-1.4733023521366819</c:v>
                </c:pt>
                <c:pt idx="11542">
                  <c:v>-1.5335068604370319</c:v>
                </c:pt>
                <c:pt idx="11543">
                  <c:v>-1.5927019492529824</c:v>
                </c:pt>
                <c:pt idx="11544">
                  <c:v>-1.650852244537089</c:v>
                </c:pt>
                <c:pt idx="11545">
                  <c:v>-1.7079191345570626</c:v>
                </c:pt>
                <c:pt idx="11546">
                  <c:v>-1.763865143817626</c:v>
                </c:pt>
                <c:pt idx="11547">
                  <c:v>-1.8186562999855842</c:v>
                </c:pt>
                <c:pt idx="11548">
                  <c:v>-1.8722596571428372</c:v>
                </c:pt>
                <c:pt idx="11549">
                  <c:v>-1.9246365184583616</c:v>
                </c:pt>
                <c:pt idx="11550">
                  <c:v>-1.9757594554095492</c:v>
                </c:pt>
                <c:pt idx="11551">
                  <c:v>-2.0256002264022812</c:v>
                </c:pt>
                <c:pt idx="11552">
                  <c:v>-2.0741233237726475</c:v>
                </c:pt>
                <c:pt idx="11553">
                  <c:v>-2.1213029406459265</c:v>
                </c:pt>
                <c:pt idx="11554">
                  <c:v>-2.167109106046424</c:v>
                </c:pt>
                <c:pt idx="11555">
                  <c:v>-2.211511169471537</c:v>
                </c:pt>
                <c:pt idx="11556">
                  <c:v>-2.2544783007800144</c:v>
                </c:pt>
                <c:pt idx="11557">
                  <c:v>-2.2959880007557243</c:v>
                </c:pt>
                <c:pt idx="11558">
                  <c:v>-2.3360163527931181</c:v>
                </c:pt>
                <c:pt idx="11559">
                  <c:v>-2.3745334646983198</c:v>
                </c:pt>
                <c:pt idx="11560">
                  <c:v>-2.4115207506620915</c:v>
                </c:pt>
                <c:pt idx="11561">
                  <c:v>-2.4469556264221133</c:v>
                </c:pt>
                <c:pt idx="11562">
                  <c:v>-2.4808129375925874</c:v>
                </c:pt>
                <c:pt idx="11563">
                  <c:v>-2.513075001367743</c:v>
                </c:pt>
                <c:pt idx="11564">
                  <c:v>-2.5437202012167983</c:v>
                </c:pt>
                <c:pt idx="11565">
                  <c:v>-2.5727283628037125</c:v>
                </c:pt>
                <c:pt idx="11566">
                  <c:v>-2.6000799594624664</c:v>
                </c:pt>
                <c:pt idx="11567">
                  <c:v>-2.6257595941742209</c:v>
                </c:pt>
                <c:pt idx="11568">
                  <c:v>-2.6497519120538828</c:v>
                </c:pt>
                <c:pt idx="11569">
                  <c:v>-2.6720411788286764</c:v>
                </c:pt>
                <c:pt idx="11570">
                  <c:v>-2.6926161826801454</c:v>
                </c:pt>
                <c:pt idx="11571">
                  <c:v>-2.7114661841110164</c:v>
                </c:pt>
                <c:pt idx="11572">
                  <c:v>-2.7285789691365374</c:v>
                </c:pt>
                <c:pt idx="11573">
                  <c:v>-2.7439407670556601</c:v>
                </c:pt>
                <c:pt idx="11574">
                  <c:v>-2.7575396219940234</c:v>
                </c:pt>
                <c:pt idx="11575">
                  <c:v>-2.7693728941597353</c:v>
                </c:pt>
                <c:pt idx="11576">
                  <c:v>-2.7794307402748171</c:v>
                </c:pt>
                <c:pt idx="11577">
                  <c:v>-2.7877054504951047</c:v>
                </c:pt>
                <c:pt idx="11578">
                  <c:v>-2.7941926201710507</c:v>
                </c:pt>
                <c:pt idx="11579">
                  <c:v>-2.7988918100304621</c:v>
                </c:pt>
                <c:pt idx="11580">
                  <c:v>-2.8017954190620857</c:v>
                </c:pt>
                <c:pt idx="11581">
                  <c:v>-2.8029036105215646</c:v>
                </c:pt>
                <c:pt idx="11582">
                  <c:v>-2.8022166464940685</c:v>
                </c:pt>
                <c:pt idx="11583">
                  <c:v>-2.7997376313585605</c:v>
                </c:pt>
                <c:pt idx="11584">
                  <c:v>-2.7954631245606421</c:v>
                </c:pt>
                <c:pt idx="11585">
                  <c:v>-2.7893983221936671</c:v>
                </c:pt>
                <c:pt idx="11586">
                  <c:v>-2.7815479755353447</c:v>
                </c:pt>
                <c:pt idx="11587">
                  <c:v>-2.7719156623572583</c:v>
                </c:pt>
                <c:pt idx="11588">
                  <c:v>-2.7605036602087889</c:v>
                </c:pt>
                <c:pt idx="11589">
                  <c:v>-2.7473246084283574</c:v>
                </c:pt>
                <c:pt idx="11590">
                  <c:v>-2.7323855443967617</c:v>
                </c:pt>
                <c:pt idx="11591">
                  <c:v>-2.7156925033701818</c:v>
                </c:pt>
                <c:pt idx="11592">
                  <c:v>-2.6972544041308395</c:v>
                </c:pt>
                <c:pt idx="11593">
                  <c:v>-2.6770838912779835</c:v>
                </c:pt>
                <c:pt idx="11594">
                  <c:v>-2.6551962347316054</c:v>
                </c:pt>
                <c:pt idx="11595">
                  <c:v>-2.6316044129213769</c:v>
                </c:pt>
                <c:pt idx="11596">
                  <c:v>-2.6063233018131293</c:v>
                </c:pt>
                <c:pt idx="11597">
                  <c:v>-2.5793703601255653</c:v>
                </c:pt>
                <c:pt idx="11598">
                  <c:v>-2.5507610844854214</c:v>
                </c:pt>
                <c:pt idx="11599">
                  <c:v>-2.5205119398180047</c:v>
                </c:pt>
                <c:pt idx="11600">
                  <c:v>-2.4886392452536938</c:v>
                </c:pt>
                <c:pt idx="11601">
                  <c:v>-2.4551659584296339</c:v>
                </c:pt>
                <c:pt idx="11602">
                  <c:v>-2.4201098768463662</c:v>
                </c:pt>
                <c:pt idx="11603">
                  <c:v>-2.3834918592742653</c:v>
                </c:pt>
                <c:pt idx="11604">
                  <c:v>-2.3453403951339538</c:v>
                </c:pt>
                <c:pt idx="11605">
                  <c:v>-2.3056745091704896</c:v>
                </c:pt>
                <c:pt idx="11606">
                  <c:v>-2.2645193669683814</c:v>
                </c:pt>
                <c:pt idx="11607">
                  <c:v>-2.221905197650587</c:v>
                </c:pt>
                <c:pt idx="11608">
                  <c:v>-2.1778560932191162</c:v>
                </c:pt>
                <c:pt idx="11609">
                  <c:v>-2.1323967893936167</c:v>
                </c:pt>
                <c:pt idx="11610">
                  <c:v>-2.0855535146677799</c:v>
                </c:pt>
                <c:pt idx="11611">
                  <c:v>-2.0373595388625794</c:v>
                </c:pt>
                <c:pt idx="11612">
                  <c:v>-1.987839889849714</c:v>
                </c:pt>
                <c:pt idx="11613">
                  <c:v>-1.9370271682378561</c:v>
                </c:pt>
                <c:pt idx="11614">
                  <c:v>-1.8849589196365071</c:v>
                </c:pt>
                <c:pt idx="11615">
                  <c:v>-1.8316627749769838</c:v>
                </c:pt>
                <c:pt idx="11616">
                  <c:v>-1.777172287441511</c:v>
                </c:pt>
                <c:pt idx="11617">
                  <c:v>-1.7215225667309848</c:v>
                </c:pt>
                <c:pt idx="11618">
                  <c:v>-1.6647468767850788</c:v>
                </c:pt>
                <c:pt idx="11619">
                  <c:v>-1.6068779084285543</c:v>
                </c:pt>
                <c:pt idx="11620">
                  <c:v>-1.5479529216233556</c:v>
                </c:pt>
                <c:pt idx="11621">
                  <c:v>-1.4880097878725089</c:v>
                </c:pt>
                <c:pt idx="11622">
                  <c:v>-1.4270850008092359</c:v>
                </c:pt>
                <c:pt idx="11623">
                  <c:v>-1.3652149469729182</c:v>
                </c:pt>
                <c:pt idx="11624">
                  <c:v>-1.3024409663784562</c:v>
                </c:pt>
                <c:pt idx="11625">
                  <c:v>-1.2388052602394577</c:v>
                </c:pt>
                <c:pt idx="11626">
                  <c:v>-1.174348741938503</c:v>
                </c:pt>
                <c:pt idx="11627">
                  <c:v>-1.1091106455507311</c:v>
                </c:pt>
                <c:pt idx="11628">
                  <c:v>-1.0431285307657365</c:v>
                </c:pt>
                <c:pt idx="11629">
                  <c:v>-0.97644009878773486</c:v>
                </c:pt>
                <c:pt idx="11630">
                  <c:v>-0.90908862017174763</c:v>
                </c:pt>
                <c:pt idx="11631">
                  <c:v>-0.84111902121329629</c:v>
                </c:pt>
                <c:pt idx="11632">
                  <c:v>-0.77257423779101364</c:v>
                </c:pt>
                <c:pt idx="11633">
                  <c:v>-0.70349308194869709</c:v>
                </c:pt>
                <c:pt idx="11634">
                  <c:v>-0.6339233961270736</c:v>
                </c:pt>
                <c:pt idx="11635">
                  <c:v>-0.56390910957284168</c:v>
                </c:pt>
                <c:pt idx="11636">
                  <c:v>-0.49349362880158348</c:v>
                </c:pt>
                <c:pt idx="11637">
                  <c:v>-0.42272125910434716</c:v>
                </c:pt>
                <c:pt idx="11638">
                  <c:v>-0.3516362769163302</c:v>
                </c:pt>
                <c:pt idx="11639">
                  <c:v>-0.28028404622369307</c:v>
                </c:pt>
                <c:pt idx="11640">
                  <c:v>-0.20870972812806979</c:v>
                </c:pt>
                <c:pt idx="11641">
                  <c:v>-0.13695793822761568</c:v>
                </c:pt>
                <c:pt idx="11642">
                  <c:v>-6.5073961135698841E-2</c:v>
                </c:pt>
                <c:pt idx="11643">
                  <c:v>6.8960922494472488E-3</c:v>
                </c:pt>
                <c:pt idx="11644">
                  <c:v>7.890655627646459E-2</c:v>
                </c:pt>
                <c:pt idx="11645">
                  <c:v>0.15091228128979034</c:v>
                </c:pt>
                <c:pt idx="11646">
                  <c:v>0.22286724364156052</c:v>
                </c:pt>
                <c:pt idx="11647">
                  <c:v>0.29472554034639192</c:v>
                </c:pt>
                <c:pt idx="11648">
                  <c:v>0.36644046423935062</c:v>
                </c:pt>
                <c:pt idx="11649">
                  <c:v>0.43796548638402694</c:v>
                </c:pt>
                <c:pt idx="11650">
                  <c:v>0.5092596406310943</c:v>
                </c:pt>
                <c:pt idx="11651">
                  <c:v>0.58027348816447299</c:v>
                </c:pt>
                <c:pt idx="11652">
                  <c:v>0.65096072720491926</c:v>
                </c:pt>
                <c:pt idx="11653">
                  <c:v>0.7212783989370708</c:v>
                </c:pt>
                <c:pt idx="11654">
                  <c:v>0.7911839718144692</c:v>
                </c:pt>
                <c:pt idx="11655">
                  <c:v>0.86063015397180997</c:v>
                </c:pt>
                <c:pt idx="11656">
                  <c:v>0.92956903675707259</c:v>
                </c:pt>
                <c:pt idx="11657">
                  <c:v>0.997954429878678</c:v>
                </c:pt>
                <c:pt idx="11658">
                  <c:v>1.0657425219470884</c:v>
                </c:pt>
                <c:pt idx="11659">
                  <c:v>1.1328921756404371</c:v>
                </c:pt>
                <c:pt idx="11660">
                  <c:v>1.1993633976936544</c:v>
                </c:pt>
                <c:pt idx="11661">
                  <c:v>1.2651121486747967</c:v>
                </c:pt>
                <c:pt idx="11662">
                  <c:v>1.3300944250629174</c:v>
                </c:pt>
                <c:pt idx="11663">
                  <c:v>1.3942684938830845</c:v>
                </c:pt>
                <c:pt idx="11664">
                  <c:v>1.4575939311935275</c:v>
                </c:pt>
                <c:pt idx="11665">
                  <c:v>1.5200268815011562</c:v>
                </c:pt>
                <c:pt idx="11666">
                  <c:v>1.5815244369948704</c:v>
                </c:pt>
                <c:pt idx="11667">
                  <c:v>1.6420470099681448</c:v>
                </c:pt>
                <c:pt idx="11668">
                  <c:v>1.7015558617501039</c:v>
                </c:pt>
                <c:pt idx="11669">
                  <c:v>1.7600063312306902</c:v>
                </c:pt>
                <c:pt idx="11670">
                  <c:v>1.817364860103772</c:v>
                </c:pt>
                <c:pt idx="11671">
                  <c:v>1.8735969176722393</c:v>
                </c:pt>
                <c:pt idx="11672">
                  <c:v>1.9286605541910742</c:v>
                </c:pt>
                <c:pt idx="11673">
                  <c:v>1.9825233742181747</c:v>
                </c:pt>
                <c:pt idx="11674">
                  <c:v>2.0351486783594717</c:v>
                </c:pt>
                <c:pt idx="11675">
                  <c:v>2.0864989546156254</c:v>
                </c:pt>
                <c:pt idx="11676">
                  <c:v>2.1365363851728323</c:v>
                </c:pt>
                <c:pt idx="11677">
                  <c:v>2.1852313639925685</c:v>
                </c:pt>
                <c:pt idx="11678">
                  <c:v>2.2325527556391842</c:v>
                </c:pt>
                <c:pt idx="11679">
                  <c:v>2.2784633443322031</c:v>
                </c:pt>
                <c:pt idx="11680">
                  <c:v>2.3229371232720206</c:v>
                </c:pt>
                <c:pt idx="11681">
                  <c:v>2.3659439972497358</c:v>
                </c:pt>
                <c:pt idx="11682">
                  <c:v>2.407451218510646</c:v>
                </c:pt>
                <c:pt idx="11683">
                  <c:v>2.4474334360714014</c:v>
                </c:pt>
                <c:pt idx="11684">
                  <c:v>2.4858612981001444</c:v>
                </c:pt>
                <c:pt idx="11685">
                  <c:v>2.5227068355853737</c:v>
                </c:pt>
                <c:pt idx="11686">
                  <c:v>2.5579426756168084</c:v>
                </c:pt>
                <c:pt idx="11687">
                  <c:v>2.5915455312163149</c:v>
                </c:pt>
                <c:pt idx="11688">
                  <c:v>2.6234921217189107</c:v>
                </c:pt>
                <c:pt idx="11689">
                  <c:v>2.6537587591784941</c:v>
                </c:pt>
                <c:pt idx="11690">
                  <c:v>2.6823262581615381</c:v>
                </c:pt>
                <c:pt idx="11691">
                  <c:v>2.7091758935827666</c:v>
                </c:pt>
                <c:pt idx="11692">
                  <c:v>2.7342874618738624</c:v>
                </c:pt>
                <c:pt idx="11693">
                  <c:v>2.7576392067328959</c:v>
                </c:pt>
                <c:pt idx="11694">
                  <c:v>2.7792111986386594</c:v>
                </c:pt>
                <c:pt idx="11695">
                  <c:v>2.7989928440624907</c:v>
                </c:pt>
                <c:pt idx="11696">
                  <c:v>2.8169663738329023</c:v>
                </c:pt>
                <c:pt idx="11697">
                  <c:v>2.8331161879577631</c:v>
                </c:pt>
                <c:pt idx="11698">
                  <c:v>2.8474300352484931</c:v>
                </c:pt>
                <c:pt idx="11699">
                  <c:v>2.8598996813196753</c:v>
                </c:pt>
                <c:pt idx="11700">
                  <c:v>2.87050978923505</c:v>
                </c:pt>
                <c:pt idx="11701">
                  <c:v>2.8792528532137536</c:v>
                </c:pt>
                <c:pt idx="11702">
                  <c:v>2.8861215408234355</c:v>
                </c:pt>
                <c:pt idx="11703">
                  <c:v>2.8911114439976373</c:v>
                </c:pt>
                <c:pt idx="11704">
                  <c:v>2.8942116992767883</c:v>
                </c:pt>
                <c:pt idx="11705">
                  <c:v>2.8954201767652199</c:v>
                </c:pt>
                <c:pt idx="11706">
                  <c:v>2.8947344059439692</c:v>
                </c:pt>
                <c:pt idx="11707">
                  <c:v>2.8921508541496266</c:v>
                </c:pt>
                <c:pt idx="11708">
                  <c:v>2.8876648069136017</c:v>
                </c:pt>
                <c:pt idx="11709">
                  <c:v>2.8812820369077166</c:v>
                </c:pt>
                <c:pt idx="11710">
                  <c:v>2.8730028470040123</c:v>
                </c:pt>
                <c:pt idx="11711">
                  <c:v>2.8628266767795871</c:v>
                </c:pt>
                <c:pt idx="11712">
                  <c:v>2.8507559946979746</c:v>
                </c:pt>
                <c:pt idx="11713">
                  <c:v>2.8367971467829709</c:v>
                </c:pt>
                <c:pt idx="11714">
                  <c:v>2.8209592623513715</c:v>
                </c:pt>
                <c:pt idx="11715">
                  <c:v>2.8032493432706977</c:v>
                </c:pt>
                <c:pt idx="11716">
                  <c:v>2.7836764588882237</c:v>
                </c:pt>
                <c:pt idx="11717">
                  <c:v>2.7622524369784291</c:v>
                </c:pt>
                <c:pt idx="11718">
                  <c:v>2.7389873244510845</c:v>
                </c:pt>
                <c:pt idx="11719">
                  <c:v>2.7138923231117595</c:v>
                </c:pt>
                <c:pt idx="11720">
                  <c:v>2.6869786807497151</c:v>
                </c:pt>
                <c:pt idx="11721">
                  <c:v>2.6582644804276359</c:v>
                </c:pt>
                <c:pt idx="11722">
                  <c:v>2.6277628466278395</c:v>
                </c:pt>
                <c:pt idx="11723">
                  <c:v>2.5954901712451361</c:v>
                </c:pt>
                <c:pt idx="11724">
                  <c:v>2.5614706873461723</c:v>
                </c:pt>
                <c:pt idx="11725">
                  <c:v>2.5257193780104439</c:v>
                </c:pt>
                <c:pt idx="11726">
                  <c:v>2.4882575857964371</c:v>
                </c:pt>
                <c:pt idx="11727">
                  <c:v>2.4491119391717167</c:v>
                </c:pt>
                <c:pt idx="11728">
                  <c:v>2.4083031553610583</c:v>
                </c:pt>
                <c:pt idx="11729">
                  <c:v>2.3658528244660233</c:v>
                </c:pt>
                <c:pt idx="11730">
                  <c:v>2.3217842615718407</c:v>
                </c:pt>
                <c:pt idx="11731">
                  <c:v>2.2761280581185686</c:v>
                </c:pt>
                <c:pt idx="11732">
                  <c:v>2.2289068012061164</c:v>
                </c:pt>
                <c:pt idx="11733">
                  <c:v>2.1801508906244265</c:v>
                </c:pt>
                <c:pt idx="11734">
                  <c:v>2.1298959132203978</c:v>
                </c:pt>
                <c:pt idx="11735">
                  <c:v>2.0781677850795304</c:v>
                </c:pt>
                <c:pt idx="11736">
                  <c:v>2.0249985900715024</c:v>
                </c:pt>
                <c:pt idx="11737">
                  <c:v>1.9704222154886024</c:v>
                </c:pt>
                <c:pt idx="11738">
                  <c:v>1.9144709508893578</c:v>
                </c:pt>
                <c:pt idx="11739">
                  <c:v>1.8571767616205042</c:v>
                </c:pt>
                <c:pt idx="11740">
                  <c:v>1.7985764316956914</c:v>
                </c:pt>
                <c:pt idx="11741">
                  <c:v>1.738707606576779</c:v>
                </c:pt>
                <c:pt idx="11742">
                  <c:v>1.6776068038905203</c:v>
                </c:pt>
                <c:pt idx="11743">
                  <c:v>1.6153106840825986</c:v>
                </c:pt>
                <c:pt idx="11744">
                  <c:v>1.5518611106154614</c:v>
                </c:pt>
                <c:pt idx="11745">
                  <c:v>1.4873010570710656</c:v>
                </c:pt>
                <c:pt idx="11746">
                  <c:v>1.4216724572524024</c:v>
                </c:pt>
                <c:pt idx="11747">
                  <c:v>1.3550158125909126</c:v>
                </c:pt>
                <c:pt idx="11748">
                  <c:v>1.2873701957063957</c:v>
                </c:pt>
                <c:pt idx="11749">
                  <c:v>1.2187750647002051</c:v>
                </c:pt>
                <c:pt idx="11750">
                  <c:v>1.1492756891417411</c:v>
                </c:pt>
                <c:pt idx="11751">
                  <c:v>1.0789192343674499</c:v>
                </c:pt>
                <c:pt idx="11752">
                  <c:v>1.0077511129937349</c:v>
                </c:pt>
                <c:pt idx="11753">
                  <c:v>0.93581284893310734</c:v>
                </c:pt>
                <c:pt idx="11754">
                  <c:v>0.86315522882622031</c:v>
                </c:pt>
                <c:pt idx="11755">
                  <c:v>0.78982535542028387</c:v>
                </c:pt>
                <c:pt idx="11756">
                  <c:v>0.71587003477369426</c:v>
                </c:pt>
                <c:pt idx="11757">
                  <c:v>0.64133719427984015</c:v>
                </c:pt>
                <c:pt idx="11758">
                  <c:v>0.56627495133224515</c:v>
                </c:pt>
                <c:pt idx="11759">
                  <c:v>0.49073272581079053</c:v>
                </c:pt>
                <c:pt idx="11760">
                  <c:v>0.41475994551240514</c:v>
                </c:pt>
                <c:pt idx="11761">
                  <c:v>0.33840569918985014</c:v>
                </c:pt>
                <c:pt idx="11762">
                  <c:v>0.2617199465232381</c:v>
                </c:pt>
                <c:pt idx="11763">
                  <c:v>0.18475367064307657</c:v>
                </c:pt>
                <c:pt idx="11764">
                  <c:v>0.10755760165670966</c:v>
                </c:pt>
                <c:pt idx="11765">
                  <c:v>3.0182140767805267E-2</c:v>
                </c:pt>
                <c:pt idx="11766">
                  <c:v>-4.7321255052190973E-2</c:v>
                </c:pt>
                <c:pt idx="11767">
                  <c:v>-0.12490107321456675</c:v>
                </c:pt>
                <c:pt idx="11768">
                  <c:v>-0.20250482634116856</c:v>
                </c:pt>
                <c:pt idx="11769">
                  <c:v>-0.28008004051023372</c:v>
                </c:pt>
                <c:pt idx="11770">
                  <c:v>-0.35757964581498897</c:v>
                </c:pt>
                <c:pt idx="11771">
                  <c:v>-0.43494794706615847</c:v>
                </c:pt>
                <c:pt idx="11772">
                  <c:v>-0.51213223980157696</c:v>
                </c:pt>
                <c:pt idx="11773">
                  <c:v>-0.58908302266309109</c:v>
                </c:pt>
                <c:pt idx="11774">
                  <c:v>-0.66575108828853502</c:v>
                </c:pt>
                <c:pt idx="11775">
                  <c:v>-0.74208234244115145</c:v>
                </c:pt>
                <c:pt idx="11776">
                  <c:v>-0.81802195438298231</c:v>
                </c:pt>
                <c:pt idx="11777">
                  <c:v>-0.89351669897989194</c:v>
                </c:pt>
                <c:pt idx="11778">
                  <c:v>-0.96851562431081006</c:v>
                </c:pt>
                <c:pt idx="11779">
                  <c:v>-1.0429703540041302</c:v>
                </c:pt>
                <c:pt idx="11780">
                  <c:v>-1.1168335644925738</c:v>
                </c:pt>
                <c:pt idx="11781">
                  <c:v>-1.1900538021440796</c:v>
                </c:pt>
                <c:pt idx="11782">
                  <c:v>-1.2625795727747924</c:v>
                </c:pt>
                <c:pt idx="11783">
                  <c:v>-1.3343615837927338</c:v>
                </c:pt>
                <c:pt idx="11784">
                  <c:v>-1.4053517902592947</c:v>
                </c:pt>
                <c:pt idx="11785">
                  <c:v>-1.4754986619378456</c:v>
                </c:pt>
                <c:pt idx="11786">
                  <c:v>-1.5447515702103509</c:v>
                </c:pt>
                <c:pt idx="11787">
                  <c:v>-1.6130631682264531</c:v>
                </c:pt>
                <c:pt idx="11788">
                  <c:v>-1.6803869275963257</c:v>
                </c:pt>
                <c:pt idx="11789">
                  <c:v>-1.7466703747050021</c:v>
                </c:pt>
                <c:pt idx="11790">
                  <c:v>-1.8118721237643693</c:v>
                </c:pt>
                <c:pt idx="11791">
                  <c:v>-1.8759498094390612</c:v>
                </c:pt>
                <c:pt idx="11792">
                  <c:v>-1.9388536480143583</c:v>
                </c:pt>
                <c:pt idx="11793">
                  <c:v>-2.0005434185681379</c:v>
                </c:pt>
                <c:pt idx="11794">
                  <c:v>-2.0609746125256576</c:v>
                </c:pt>
                <c:pt idx="11795">
                  <c:v>-2.1201019327963704</c:v>
                </c:pt>
                <c:pt idx="11796">
                  <c:v>-2.1778798083279258</c:v>
                </c:pt>
                <c:pt idx="11797">
                  <c:v>-2.2342709194242794</c:v>
                </c:pt>
                <c:pt idx="11798">
                  <c:v>-2.2892364642588503</c:v>
                </c:pt>
                <c:pt idx="11799">
                  <c:v>-2.3427316155625229</c:v>
                </c:pt>
                <c:pt idx="11800">
                  <c:v>-2.394722817527025</c:v>
                </c:pt>
                <c:pt idx="11801">
                  <c:v>-2.4451724959271806</c:v>
                </c:pt>
                <c:pt idx="11802">
                  <c:v>-2.4940405014237435</c:v>
                </c:pt>
                <c:pt idx="11803">
                  <c:v>-2.5412941662402293</c:v>
                </c:pt>
                <c:pt idx="11804">
                  <c:v>-2.5868969138145381</c:v>
                </c:pt>
                <c:pt idx="11805">
                  <c:v>-2.6308136496450367</c:v>
                </c:pt>
                <c:pt idx="11806">
                  <c:v>-2.6730099816464188</c:v>
                </c:pt>
                <c:pt idx="11807">
                  <c:v>-2.7134557169468678</c:v>
                </c:pt>
                <c:pt idx="11808">
                  <c:v>-2.7521207891195054</c:v>
                </c:pt>
                <c:pt idx="11809">
                  <c:v>-2.7889748513157366</c:v>
                </c:pt>
                <c:pt idx="11810">
                  <c:v>-2.8239921926575726</c:v>
                </c:pt>
                <c:pt idx="11811">
                  <c:v>-2.8571477025357424</c:v>
                </c:pt>
                <c:pt idx="11812">
                  <c:v>-2.8884149380989244</c:v>
                </c:pt>
                <c:pt idx="11813">
                  <c:v>-2.9177660561750423</c:v>
                </c:pt>
                <c:pt idx="11814">
                  <c:v>-2.9451751988028612</c:v>
                </c:pt>
                <c:pt idx="11815">
                  <c:v>-2.9706260083007177</c:v>
                </c:pt>
                <c:pt idx="11816">
                  <c:v>-2.9940951213215095</c:v>
                </c:pt>
                <c:pt idx="11817">
                  <c:v>-3.0155615191934277</c:v>
                </c:pt>
                <c:pt idx="11818">
                  <c:v>-3.0350077128853155</c:v>
                </c:pt>
                <c:pt idx="11819">
                  <c:v>-3.0524204161647823</c:v>
                </c:pt>
                <c:pt idx="11820">
                  <c:v>-3.0677794312149862</c:v>
                </c:pt>
                <c:pt idx="11821">
                  <c:v>-3.0810725871190376</c:v>
                </c:pt>
                <c:pt idx="11822">
                  <c:v>-3.0922880866340052</c:v>
                </c:pt>
                <c:pt idx="11823">
                  <c:v>-3.101417261587371</c:v>
                </c:pt>
                <c:pt idx="11824">
                  <c:v>-3.108445197290989</c:v>
                </c:pt>
                <c:pt idx="11825">
                  <c:v>-3.1133659254609185</c:v>
                </c:pt>
                <c:pt idx="11826">
                  <c:v>-3.1161733537789726</c:v>
                </c:pt>
                <c:pt idx="11827">
                  <c:v>-3.1168605479026099</c:v>
                </c:pt>
                <c:pt idx="11828">
                  <c:v>-3.1154196151140594</c:v>
                </c:pt>
                <c:pt idx="11829">
                  <c:v>-3.1118533763514789</c:v>
                </c:pt>
                <c:pt idx="11830">
                  <c:v>-3.1061594121268654</c:v>
                </c:pt>
                <c:pt idx="11831">
                  <c:v>-3.0983346716589804</c:v>
                </c:pt>
                <c:pt idx="11832">
                  <c:v>-3.0883793674500413</c:v>
                </c:pt>
                <c:pt idx="11833">
                  <c:v>-3.0762978261200034</c:v>
                </c:pt>
                <c:pt idx="11834">
                  <c:v>-3.0620973960626583</c:v>
                </c:pt>
                <c:pt idx="11835">
                  <c:v>-3.0457835383879042</c:v>
                </c:pt>
                <c:pt idx="11836">
                  <c:v>-3.0273640232948567</c:v>
                </c:pt>
                <c:pt idx="11837">
                  <c:v>-3.0068496222216154</c:v>
                </c:pt>
                <c:pt idx="11838">
                  <c:v>-2.9842495695127607</c:v>
                </c:pt>
                <c:pt idx="11839">
                  <c:v>-2.9595744988955084</c:v>
                </c:pt>
                <c:pt idx="11840">
                  <c:v>-2.9328353350389191</c:v>
                </c:pt>
                <c:pt idx="11841">
                  <c:v>-2.9040500830701035</c:v>
                </c:pt>
                <c:pt idx="11842">
                  <c:v>-2.8732320347021449</c:v>
                </c:pt>
                <c:pt idx="11843">
                  <c:v>-2.8403979939637938</c:v>
                </c:pt>
                <c:pt idx="11844">
                  <c:v>-2.8055728504513202</c:v>
                </c:pt>
                <c:pt idx="11845">
                  <c:v>-2.7687724874182376</c:v>
                </c:pt>
                <c:pt idx="11846">
                  <c:v>-2.7300193902470764</c:v>
                </c:pt>
                <c:pt idx="11847">
                  <c:v>-2.6893415716433666</c:v>
                </c:pt>
                <c:pt idx="11848">
                  <c:v>-2.6467613730071595</c:v>
                </c:pt>
                <c:pt idx="11849">
                  <c:v>-2.6023022468367398</c:v>
                </c:pt>
                <c:pt idx="11850">
                  <c:v>-2.5559896068828811</c:v>
                </c:pt>
                <c:pt idx="11851">
                  <c:v>-2.5078563773318954</c:v>
                </c:pt>
                <c:pt idx="11852">
                  <c:v>-2.4579277096899754</c:v>
                </c:pt>
                <c:pt idx="11853">
                  <c:v>-2.4062367971621619</c:v>
                </c:pt>
                <c:pt idx="11854">
                  <c:v>-2.3528222461405499</c:v>
                </c:pt>
                <c:pt idx="11855">
                  <c:v>-2.2977132152824988</c:v>
                </c:pt>
                <c:pt idx="11856">
                  <c:v>-2.2409452507314866</c:v>
                </c:pt>
                <c:pt idx="11857">
                  <c:v>-2.1825559182125907</c:v>
                </c:pt>
                <c:pt idx="11858">
                  <c:v>-2.1225813981188235</c:v>
                </c:pt>
                <c:pt idx="11859">
                  <c:v>-2.0610577550652489</c:v>
                </c:pt>
                <c:pt idx="11860">
                  <c:v>-1.9980260765932343</c:v>
                </c:pt>
                <c:pt idx="11861">
                  <c:v>-1.933528511574973</c:v>
                </c:pt>
                <c:pt idx="11862">
                  <c:v>-1.8676062763557064</c:v>
                </c:pt>
                <c:pt idx="11863">
                  <c:v>-1.8003009206400009</c:v>
                </c:pt>
                <c:pt idx="11864">
                  <c:v>-1.7316593827332962</c:v>
                </c:pt>
                <c:pt idx="11865">
                  <c:v>-1.6617298915052598</c:v>
                </c:pt>
                <c:pt idx="11866">
                  <c:v>-1.5905598111737869</c:v>
                </c:pt>
                <c:pt idx="11867">
                  <c:v>-1.5181952432219379</c:v>
                </c:pt>
                <c:pt idx="11868">
                  <c:v>-1.4446810243002806</c:v>
                </c:pt>
                <c:pt idx="11869">
                  <c:v>-1.3700625347009925</c:v>
                </c:pt>
                <c:pt idx="11870">
                  <c:v>-1.2943911183697439</c:v>
                </c:pt>
                <c:pt idx="11871">
                  <c:v>-1.2177201610801611</c:v>
                </c:pt>
                <c:pt idx="11872">
                  <c:v>-1.1401014356793571</c:v>
                </c:pt>
                <c:pt idx="11873">
                  <c:v>-1.0615829596989386</c:v>
                </c:pt>
                <c:pt idx="11874">
                  <c:v>-0.98222214025165167</c:v>
                </c:pt>
                <c:pt idx="11875">
                  <c:v>-0.90207282075026884</c:v>
                </c:pt>
                <c:pt idx="11876">
                  <c:v>-0.82118866133512547</c:v>
                </c:pt>
                <c:pt idx="11877">
                  <c:v>-0.73962455001044036</c:v>
                </c:pt>
                <c:pt idx="11878">
                  <c:v>-0.6574356643182776</c:v>
                </c:pt>
                <c:pt idx="11879">
                  <c:v>-0.57467857673688327</c:v>
                </c:pt>
                <c:pt idx="11880">
                  <c:v>-0.49140995293397532</c:v>
                </c:pt>
                <c:pt idx="11881">
                  <c:v>-0.40768619754591129</c:v>
                </c:pt>
                <c:pt idx="11882">
                  <c:v>-0.32356465681444191</c:v>
                </c:pt>
                <c:pt idx="11883">
                  <c:v>-0.23910376370735592</c:v>
                </c:pt>
                <c:pt idx="11884">
                  <c:v>-0.154361753982204</c:v>
                </c:pt>
                <c:pt idx="11885">
                  <c:v>-6.9396582790324068E-2</c:v>
                </c:pt>
                <c:pt idx="11886">
                  <c:v>1.5732698212401312E-2</c:v>
                </c:pt>
                <c:pt idx="11887">
                  <c:v>0.10096694861464758</c:v>
                </c:pt>
                <c:pt idx="11888">
                  <c:v>0.18624602770592702</c:v>
                </c:pt>
                <c:pt idx="11889">
                  <c:v>0.27150979037350614</c:v>
                </c:pt>
                <c:pt idx="11890">
                  <c:v>0.35670348532685359</c:v>
                </c:pt>
                <c:pt idx="11891">
                  <c:v>0.44176373347325459</c:v>
                </c:pt>
                <c:pt idx="11892">
                  <c:v>0.52663015159990101</c:v>
                </c:pt>
                <c:pt idx="11893">
                  <c:v>0.61124557241522282</c:v>
                </c:pt>
                <c:pt idx="11894">
                  <c:v>0.6955531430894325</c:v>
                </c:pt>
                <c:pt idx="11895">
                  <c:v>0.77949115200913888</c:v>
                </c:pt>
                <c:pt idx="11896">
                  <c:v>0.86299718674484593</c:v>
                </c:pt>
                <c:pt idx="11897">
                  <c:v>0.94601048371144669</c:v>
                </c:pt>
                <c:pt idx="11898">
                  <c:v>1.0284726032869849</c:v>
                </c:pt>
                <c:pt idx="11899">
                  <c:v>1.1103277396046232</c:v>
                </c:pt>
                <c:pt idx="11900">
                  <c:v>1.1915212052024604</c:v>
                </c:pt>
                <c:pt idx="11901">
                  <c:v>1.2719942554805561</c:v>
                </c:pt>
                <c:pt idx="11902">
                  <c:v>1.3516881854647504</c:v>
                </c:pt>
                <c:pt idx="11903">
                  <c:v>1.4305465791179093</c:v>
                </c:pt>
                <c:pt idx="11904">
                  <c:v>1.5085143624794028</c:v>
                </c:pt>
                <c:pt idx="11905">
                  <c:v>1.5855330776941619</c:v>
                </c:pt>
                <c:pt idx="11906">
                  <c:v>1.6615452768062016</c:v>
                </c:pt>
                <c:pt idx="11907">
                  <c:v>1.736496908673524</c:v>
                </c:pt>
                <c:pt idx="11908">
                  <c:v>1.8103348623094375</c:v>
                </c:pt>
                <c:pt idx="11909">
                  <c:v>1.8830002097211396</c:v>
                </c:pt>
                <c:pt idx="11910">
                  <c:v>1.9544452453554231</c:v>
                </c:pt>
                <c:pt idx="11911">
                  <c:v>2.0246214249813987</c:v>
                </c:pt>
                <c:pt idx="11912">
                  <c:v>2.0934729329721904</c:v>
                </c:pt>
                <c:pt idx="11913">
                  <c:v>2.1609536694413904</c:v>
                </c:pt>
                <c:pt idx="11914">
                  <c:v>2.2270134056073307</c:v>
                </c:pt>
                <c:pt idx="11915">
                  <c:v>2.2916012885787795</c:v>
                </c:pt>
                <c:pt idx="11916">
                  <c:v>2.354666361391252</c:v>
                </c:pt>
                <c:pt idx="11917">
                  <c:v>2.4161660936358058</c:v>
                </c:pt>
                <c:pt idx="11918">
                  <c:v>2.4760566531057679</c:v>
                </c:pt>
                <c:pt idx="11919">
                  <c:v>2.5342883674363579</c:v>
                </c:pt>
                <c:pt idx="11920">
                  <c:v>2.5908230257727505</c:v>
                </c:pt>
                <c:pt idx="11921">
                  <c:v>2.6456185934651968</c:v>
                </c:pt>
                <c:pt idx="11922">
                  <c:v>2.6986306597490768</c:v>
                </c:pt>
                <c:pt idx="11923">
                  <c:v>2.749822498597958</c:v>
                </c:pt>
                <c:pt idx="11924">
                  <c:v>2.7991536823474625</c:v>
                </c:pt>
                <c:pt idx="11925">
                  <c:v>2.8465854763049676</c:v>
                </c:pt>
                <c:pt idx="11926">
                  <c:v>2.8920800626570919</c:v>
                </c:pt>
                <c:pt idx="11927">
                  <c:v>2.9356040406029869</c:v>
                </c:pt>
                <c:pt idx="11928">
                  <c:v>2.977124356703126</c:v>
                </c:pt>
                <c:pt idx="11929">
                  <c:v>3.0166079009082449</c:v>
                </c:pt>
                <c:pt idx="11930">
                  <c:v>3.0540264256225926</c:v>
                </c:pt>
                <c:pt idx="11931">
                  <c:v>3.0893525124459877</c:v>
                </c:pt>
                <c:pt idx="11932">
                  <c:v>3.1225576418771968</c:v>
                </c:pt>
                <c:pt idx="11933">
                  <c:v>3.1536121272180289</c:v>
                </c:pt>
                <c:pt idx="11934">
                  <c:v>3.1824885018539923</c:v>
                </c:pt>
                <c:pt idx="11935">
                  <c:v>3.2091690358369784</c:v>
                </c:pt>
                <c:pt idx="11936">
                  <c:v>3.2336292312176411</c:v>
                </c:pt>
                <c:pt idx="11937">
                  <c:v>3.2558471734257033</c:v>
                </c:pt>
                <c:pt idx="11938">
                  <c:v>3.2758047170361171</c:v>
                </c:pt>
                <c:pt idx="11939">
                  <c:v>3.2934881594886236</c:v>
                </c:pt>
                <c:pt idx="11940">
                  <c:v>3.3088771270260229</c:v>
                </c:pt>
                <c:pt idx="11941">
                  <c:v>3.3219595132599773</c:v>
                </c:pt>
                <c:pt idx="11942">
                  <c:v>3.3327238257862892</c:v>
                </c:pt>
                <c:pt idx="11943">
                  <c:v>3.3411619411827012</c:v>
                </c:pt>
                <c:pt idx="11944">
                  <c:v>3.3472597287849948</c:v>
                </c:pt>
                <c:pt idx="11945">
                  <c:v>3.3510122427301132</c:v>
                </c:pt>
                <c:pt idx="11946">
                  <c:v>3.3524146504035119</c:v>
                </c:pt>
                <c:pt idx="11947">
                  <c:v>3.3514615130982581</c:v>
                </c:pt>
                <c:pt idx="11948">
                  <c:v>3.3481466680784537</c:v>
                </c:pt>
                <c:pt idx="11949">
                  <c:v>3.3424748987912114</c:v>
                </c:pt>
                <c:pt idx="11950">
                  <c:v>3.3344459787340655</c:v>
                </c:pt>
                <c:pt idx="11951">
                  <c:v>3.3240592783080452</c:v>
                </c:pt>
                <c:pt idx="11952">
                  <c:v>3.3113176568875455</c:v>
                </c:pt>
                <c:pt idx="11953">
                  <c:v>3.2962283109234969</c:v>
                </c:pt>
                <c:pt idx="11954">
                  <c:v>3.278801678646809</c:v>
                </c:pt>
                <c:pt idx="11955">
                  <c:v>3.2590465278394554</c:v>
                </c:pt>
                <c:pt idx="11956">
                  <c:v>3.2369741488212251</c:v>
                </c:pt>
                <c:pt idx="11957">
                  <c:v>3.2125990430012905</c:v>
                </c:pt>
                <c:pt idx="11958">
                  <c:v>3.1859343807394018</c:v>
                </c:pt>
                <c:pt idx="11959">
                  <c:v>3.1569949338115775</c:v>
                </c:pt>
                <c:pt idx="11960">
                  <c:v>3.1257959627586827</c:v>
                </c:pt>
                <c:pt idx="11961">
                  <c:v>3.0923600019960702</c:v>
                </c:pt>
                <c:pt idx="11962">
                  <c:v>3.056705061343755</c:v>
                </c:pt>
                <c:pt idx="11963">
                  <c:v>3.0188528469714271</c:v>
                </c:pt>
                <c:pt idx="11964">
                  <c:v>2.9788333296839173</c:v>
                </c:pt>
                <c:pt idx="11965">
                  <c:v>2.936667647867615</c:v>
                </c:pt>
                <c:pt idx="11966">
                  <c:v>2.8923837106473527</c:v>
                </c:pt>
                <c:pt idx="11967">
                  <c:v>2.8460151175992654</c:v>
                </c:pt>
                <c:pt idx="11968">
                  <c:v>2.7975899544803413</c:v>
                </c:pt>
                <c:pt idx="11969">
                  <c:v>2.7471375698354001</c:v>
                </c:pt>
                <c:pt idx="11970">
                  <c:v>2.6946894192051198</c:v>
                </c:pt>
                <c:pt idx="11971">
                  <c:v>2.6402846082199556</c:v>
                </c:pt>
                <c:pt idx="11972">
                  <c:v>2.5839546032581082</c:v>
                </c:pt>
                <c:pt idx="11973">
                  <c:v>2.5257390394675019</c:v>
                </c:pt>
                <c:pt idx="11974">
                  <c:v>2.4656830857725764</c:v>
                </c:pt>
                <c:pt idx="11975">
                  <c:v>2.4038225773531496</c:v>
                </c:pt>
                <c:pt idx="11976">
                  <c:v>2.3401998441547764</c:v>
                </c:pt>
                <c:pt idx="11977">
                  <c:v>2.2748593361693095</c:v>
                </c:pt>
                <c:pt idx="11978">
                  <c:v>2.2078442116085535</c:v>
                </c:pt>
                <c:pt idx="11979">
                  <c:v>2.1391975994551329</c:v>
                </c:pt>
                <c:pt idx="11980">
                  <c:v>2.068967731079721</c:v>
                </c:pt>
                <c:pt idx="11981">
                  <c:v>1.9972039714822247</c:v>
                </c:pt>
                <c:pt idx="11982">
                  <c:v>1.9239548182007917</c:v>
                </c:pt>
                <c:pt idx="11983">
                  <c:v>1.8492691599033801</c:v>
                </c:pt>
                <c:pt idx="11984">
                  <c:v>1.7732013242793097</c:v>
                </c:pt>
                <c:pt idx="11985">
                  <c:v>1.6958069726054283</c:v>
                </c:pt>
                <c:pt idx="11986">
                  <c:v>1.6171409370926615</c:v>
                </c:pt>
                <c:pt idx="11987">
                  <c:v>1.5372568153330655</c:v>
                </c:pt>
                <c:pt idx="11988">
                  <c:v>1.4562069607070349</c:v>
                </c:pt>
                <c:pt idx="11989">
                  <c:v>1.3740442833447819</c:v>
                </c:pt>
                <c:pt idx="11990">
                  <c:v>1.2908276626151176</c:v>
                </c:pt>
                <c:pt idx="11991">
                  <c:v>1.2066180177746542</c:v>
                </c:pt>
                <c:pt idx="11992">
                  <c:v>1.121474645692478</c:v>
                </c:pt>
                <c:pt idx="11993">
                  <c:v>1.0354530709531409</c:v>
                </c:pt>
                <c:pt idx="11994">
                  <c:v>0.94861818326481739</c:v>
                </c:pt>
                <c:pt idx="11995">
                  <c:v>0.86103127671726187</c:v>
                </c:pt>
                <c:pt idx="11996">
                  <c:v>0.77275342278317827</c:v>
                </c:pt>
                <c:pt idx="11997">
                  <c:v>0.68384687407053202</c:v>
                </c:pt>
                <c:pt idx="11998">
                  <c:v>0.59437411866199719</c:v>
                </c:pt>
                <c:pt idx="11999">
                  <c:v>0.50439897823580282</c:v>
                </c:pt>
                <c:pt idx="12000">
                  <c:v>0.41398529910543885</c:v>
                </c:pt>
                <c:pt idx="12001">
                  <c:v>0.32319659085670543</c:v>
                </c:pt>
                <c:pt idx="12002">
                  <c:v>0.23209722192041476</c:v>
                </c:pt>
                <c:pt idx="12003">
                  <c:v>0.14075255771489101</c:v>
                </c:pt>
                <c:pt idx="12004">
                  <c:v>4.9227669823250525E-2</c:v>
                </c:pt>
                <c:pt idx="12005">
                  <c:v>-4.2412754189387669E-2</c:v>
                </c:pt>
                <c:pt idx="12006">
                  <c:v>-0.13410304034596612</c:v>
                </c:pt>
                <c:pt idx="12007">
                  <c:v>-0.22577754257549659</c:v>
                </c:pt>
                <c:pt idx="12008">
                  <c:v>-0.31736973761860071</c:v>
                </c:pt>
                <c:pt idx="12009">
                  <c:v>-0.40881322724832997</c:v>
                </c:pt>
                <c:pt idx="12010">
                  <c:v>-0.50004714268718953</c:v>
                </c:pt>
                <c:pt idx="12011">
                  <c:v>-0.59100212903690652</c:v>
                </c:pt>
                <c:pt idx="12012">
                  <c:v>-0.68161197487147529</c:v>
                </c:pt>
                <c:pt idx="12013">
                  <c:v>-0.77181383803918069</c:v>
                </c:pt>
                <c:pt idx="12014">
                  <c:v>-0.86154534980894049</c:v>
                </c:pt>
                <c:pt idx="12015">
                  <c:v>-0.95073944706951019</c:v>
                </c:pt>
                <c:pt idx="12016">
                  <c:v>-1.0393285355754784</c:v>
                </c:pt>
                <c:pt idx="12017">
                  <c:v>-1.1272468447146533</c:v>
                </c:pt>
                <c:pt idx="12018">
                  <c:v>-1.2144311075572811</c:v>
                </c:pt>
                <c:pt idx="12019">
                  <c:v>-1.3008208753970474</c:v>
                </c:pt>
                <c:pt idx="12020">
                  <c:v>-1.3863570069640319</c:v>
                </c:pt>
                <c:pt idx="12021">
                  <c:v>-1.4709764972541262</c:v>
                </c:pt>
                <c:pt idx="12022">
                  <c:v>-1.5546165784705976</c:v>
                </c:pt>
                <c:pt idx="12023">
                  <c:v>-1.6372169733142705</c:v>
                </c:pt>
                <c:pt idx="12024">
                  <c:v>-1.7187189518987631</c:v>
                </c:pt>
                <c:pt idx="12025">
                  <c:v>-1.7990606093493542</c:v>
                </c:pt>
                <c:pt idx="12026">
                  <c:v>-1.8781812629558203</c:v>
                </c:pt>
                <c:pt idx="12027">
                  <c:v>-1.956023842233807</c:v>
                </c:pt>
                <c:pt idx="12028">
                  <c:v>-2.0325324351960639</c:v>
                </c:pt>
                <c:pt idx="12029">
                  <c:v>-2.1076455339019313</c:v>
                </c:pt>
                <c:pt idx="12030">
                  <c:v>-2.1813130763921826</c:v>
                </c:pt>
                <c:pt idx="12031">
                  <c:v>-2.2534843878366857</c:v>
                </c:pt>
                <c:pt idx="12032">
                  <c:v>-2.3241017498546737</c:v>
                </c:pt>
                <c:pt idx="12033">
                  <c:v>-2.393117389461576</c:v>
                </c:pt>
                <c:pt idx="12034">
                  <c:v>-2.4604796360136438</c:v>
                </c:pt>
                <c:pt idx="12035">
                  <c:v>-2.5261364273424753</c:v>
                </c:pt>
                <c:pt idx="12036">
                  <c:v>-2.5900358309075209</c:v>
                </c:pt>
                <c:pt idx="12037">
                  <c:v>-2.6521345753070391</c:v>
                </c:pt>
                <c:pt idx="12038">
                  <c:v>-2.7123883225729295</c:v>
                </c:pt>
                <c:pt idx="12039">
                  <c:v>-2.7707471302227278</c:v>
                </c:pt>
                <c:pt idx="12040">
                  <c:v>-2.8271727531051609</c:v>
                </c:pt>
                <c:pt idx="12041">
                  <c:v>-2.8816233580369621</c:v>
                </c:pt>
                <c:pt idx="12042">
                  <c:v>-2.9340549711892865</c:v>
                </c:pt>
                <c:pt idx="12043">
                  <c:v>-2.9844315384122067</c:v>
                </c:pt>
                <c:pt idx="12044">
                  <c:v>-3.0327135380956785</c:v>
                </c:pt>
                <c:pt idx="12045">
                  <c:v>-3.0788633747827165</c:v>
                </c:pt>
                <c:pt idx="12046">
                  <c:v>-3.1228446018481129</c:v>
                </c:pt>
                <c:pt idx="12047">
                  <c:v>-3.1646254201717361</c:v>
                </c:pt>
                <c:pt idx="12048">
                  <c:v>-3.2041746067977948</c:v>
                </c:pt>
                <c:pt idx="12049">
                  <c:v>-3.241461109046551</c:v>
                </c:pt>
                <c:pt idx="12050">
                  <c:v>-3.2764589614344999</c:v>
                </c:pt>
                <c:pt idx="12051">
                  <c:v>-3.3091432500498357</c:v>
                </c:pt>
                <c:pt idx="12052">
                  <c:v>-3.3394881796681335</c:v>
                </c:pt>
                <c:pt idx="12053">
                  <c:v>-3.3674670048504014</c:v>
                </c:pt>
                <c:pt idx="12054">
                  <c:v>-3.3930554142020366</c:v>
                </c:pt>
                <c:pt idx="12055">
                  <c:v>-3.4162390437215211</c:v>
                </c:pt>
                <c:pt idx="12056">
                  <c:v>-3.4369969686895447</c:v>
                </c:pt>
                <c:pt idx="12057">
                  <c:v>-3.4553110514005718</c:v>
                </c:pt>
                <c:pt idx="12058">
                  <c:v>-3.4711671230783341</c:v>
                </c:pt>
                <c:pt idx="12059">
                  <c:v>-3.4845556535467526</c:v>
                </c:pt>
                <c:pt idx="12060">
                  <c:v>-3.4954606329258158</c:v>
                </c:pt>
                <c:pt idx="12061">
                  <c:v>-3.503874505765356</c:v>
                </c:pt>
                <c:pt idx="12062">
                  <c:v>-3.5097905130433507</c:v>
                </c:pt>
                <c:pt idx="12063">
                  <c:v>-3.5132054423664387</c:v>
                </c:pt>
                <c:pt idx="12064">
                  <c:v>-3.5141102467731393</c:v>
                </c:pt>
                <c:pt idx="12065">
                  <c:v>-3.5125052316337757</c:v>
                </c:pt>
                <c:pt idx="12066">
                  <c:v>-3.5083909777892806</c:v>
                </c:pt>
                <c:pt idx="12067">
                  <c:v>-3.5017676167419456</c:v>
                </c:pt>
                <c:pt idx="12068">
                  <c:v>-3.4926347070960886</c:v>
                </c:pt>
                <c:pt idx="12069">
                  <c:v>-3.4810028989986272</c:v>
                </c:pt>
                <c:pt idx="12070">
                  <c:v>-3.4668779720921852</c:v>
                </c:pt>
                <c:pt idx="12071">
                  <c:v>-3.4502654363169905</c:v>
                </c:pt>
                <c:pt idx="12072">
                  <c:v>-3.4311744177987458</c:v>
                </c:pt>
                <c:pt idx="12073">
                  <c:v>-3.4096185006452497</c:v>
                </c:pt>
                <c:pt idx="12074">
                  <c:v>-3.3856146252249837</c:v>
                </c:pt>
                <c:pt idx="12075">
                  <c:v>-3.3591781694016398</c:v>
                </c:pt>
                <c:pt idx="12076">
                  <c:v>-3.3303271348790697</c:v>
                </c:pt>
                <c:pt idx="12077">
                  <c:v>-3.2990828290124949</c:v>
                </c:pt>
                <c:pt idx="12078">
                  <c:v>-3.2654653158376523</c:v>
                </c:pt>
                <c:pt idx="12079">
                  <c:v>-3.2294963416194191</c:v>
                </c:pt>
                <c:pt idx="12080">
                  <c:v>-3.1911982152054454</c:v>
                </c:pt>
                <c:pt idx="12081">
                  <c:v>-3.1506005860698685</c:v>
                </c:pt>
                <c:pt idx="12082">
                  <c:v>-3.1077286387136263</c:v>
                </c:pt>
                <c:pt idx="12083">
                  <c:v>-3.0626113064230145</c:v>
                </c:pt>
                <c:pt idx="12084">
                  <c:v>-3.0152858323190235</c:v>
                </c:pt>
                <c:pt idx="12085">
                  <c:v>-2.9657806650253753</c:v>
                </c:pt>
                <c:pt idx="12086">
                  <c:v>-2.9141310545120476</c:v>
                </c:pt>
                <c:pt idx="12087">
                  <c:v>-2.8603779644672116</c:v>
                </c:pt>
                <c:pt idx="12088">
                  <c:v>-2.8045568606651772</c:v>
                </c:pt>
                <c:pt idx="12089">
                  <c:v>-2.746704480199071</c:v>
                </c:pt>
                <c:pt idx="12090">
                  <c:v>-2.6868596683088088</c:v>
                </c:pt>
                <c:pt idx="12091">
                  <c:v>-2.6250689140968029</c:v>
                </c:pt>
                <c:pt idx="12092">
                  <c:v>-2.5613710538166639</c:v>
                </c:pt>
                <c:pt idx="12093">
                  <c:v>-2.4958130715425466</c:v>
                </c:pt>
                <c:pt idx="12094">
                  <c:v>-2.4284474568469356</c:v>
                </c:pt>
                <c:pt idx="12095">
                  <c:v>-2.3593173299819026</c:v>
                </c:pt>
                <c:pt idx="12096">
                  <c:v>-2.2884722631298597</c:v>
                </c:pt>
                <c:pt idx="12097">
                  <c:v>-2.2159638984703176</c:v>
                </c:pt>
                <c:pt idx="12098">
                  <c:v>-2.1418425291927425</c:v>
                </c:pt>
                <c:pt idx="12099">
                  <c:v>-2.0661583549461038</c:v>
                </c:pt>
                <c:pt idx="12100">
                  <c:v>-1.9889666064221743</c:v>
                </c:pt>
                <c:pt idx="12101">
                  <c:v>-1.9103235696364413</c:v>
                </c:pt>
                <c:pt idx="12102">
                  <c:v>-1.8302845779582217</c:v>
                </c:pt>
                <c:pt idx="12103">
                  <c:v>-1.7489052639104352</c:v>
                </c:pt>
                <c:pt idx="12104">
                  <c:v>-1.6662466003645071</c:v>
                </c:pt>
                <c:pt idx="12105">
                  <c:v>-1.5823707885105367</c:v>
                </c:pt>
                <c:pt idx="12106">
                  <c:v>-1.4973390887157967</c:v>
                </c:pt>
                <c:pt idx="12107">
                  <c:v>-1.4112114085977636</c:v>
                </c:pt>
                <c:pt idx="12108">
                  <c:v>-1.3240462871778411</c:v>
                </c:pt>
                <c:pt idx="12109">
                  <c:v>-1.2359026897157368</c:v>
                </c:pt>
                <c:pt idx="12110">
                  <c:v>-1.1468454142042195</c:v>
                </c:pt>
                <c:pt idx="12111">
                  <c:v>-1.0569411561626749</c:v>
                </c:pt>
                <c:pt idx="12112">
                  <c:v>-0.96625484065052658</c:v>
                </c:pt>
                <c:pt idx="12113">
                  <c:v>-0.8748474668093057</c:v>
                </c:pt>
                <c:pt idx="12114">
                  <c:v>-0.78278923986522542</c:v>
                </c:pt>
                <c:pt idx="12115">
                  <c:v>-0.6901466051424473</c:v>
                </c:pt>
                <c:pt idx="12116">
                  <c:v>-0.59698561598612709</c:v>
                </c:pt>
                <c:pt idx="12117">
                  <c:v>-0.50337333260713302</c:v>
                </c:pt>
                <c:pt idx="12118">
                  <c:v>-0.40937687168989634</c:v>
                </c:pt>
                <c:pt idx="12119">
                  <c:v>-0.31506449996238661</c:v>
                </c:pt>
                <c:pt idx="12120">
                  <c:v>-0.22050432087004901</c:v>
                </c:pt>
                <c:pt idx="12121">
                  <c:v>-0.12576390903587936</c:v>
                </c:pt>
                <c:pt idx="12122">
                  <c:v>-3.0911501850343574E-2</c:v>
                </c:pt>
                <c:pt idx="12123">
                  <c:v>6.3983866172292111E-2</c:v>
                </c:pt>
                <c:pt idx="12124">
                  <c:v>0.15885365780115668</c:v>
                </c:pt>
                <c:pt idx="12125">
                  <c:v>0.25362992665221273</c:v>
                </c:pt>
                <c:pt idx="12126">
                  <c:v>0.3482439499306228</c:v>
                </c:pt>
                <c:pt idx="12127">
                  <c:v>0.44262724571018752</c:v>
                </c:pt>
                <c:pt idx="12128">
                  <c:v>0.5367106705869219</c:v>
                </c:pt>
                <c:pt idx="12129">
                  <c:v>0.63042542443092775</c:v>
                </c:pt>
                <c:pt idx="12130">
                  <c:v>0.72370845711625365</c:v>
                </c:pt>
                <c:pt idx="12131">
                  <c:v>0.81648845504163903</c:v>
                </c:pt>
                <c:pt idx="12132">
                  <c:v>0.90869747259194922</c:v>
                </c:pt>
                <c:pt idx="12133">
                  <c:v>1.0002711595835887</c:v>
                </c:pt>
                <c:pt idx="12134">
                  <c:v>1.0911458668277036</c:v>
                </c:pt>
                <c:pt idx="12135">
                  <c:v>1.1812534795185377</c:v>
                </c:pt>
                <c:pt idx="12136">
                  <c:v>1.270525581439746</c:v>
                </c:pt>
                <c:pt idx="12137">
                  <c:v>1.3588958104622948</c:v>
                </c:pt>
                <c:pt idx="12138">
                  <c:v>1.4463005390938706</c:v>
                </c:pt>
                <c:pt idx="12139">
                  <c:v>1.5326791892893932</c:v>
                </c:pt>
                <c:pt idx="12140">
                  <c:v>1.6179727217022106</c:v>
                </c:pt>
                <c:pt idx="12141">
                  <c:v>1.7021184643212981</c:v>
                </c:pt>
                <c:pt idx="12142">
                  <c:v>1.7850542129895515</c:v>
                </c:pt>
                <c:pt idx="12143">
                  <c:v>1.8667204840408436</c:v>
                </c:pt>
                <c:pt idx="12144">
                  <c:v>1.9470595703327795</c:v>
                </c:pt>
                <c:pt idx="12145">
                  <c:v>2.0260108177344871</c:v>
                </c:pt>
                <c:pt idx="12146">
                  <c:v>2.1035150209413342</c:v>
                </c:pt>
                <c:pt idx="12147">
                  <c:v>2.1795168119724573</c:v>
                </c:pt>
                <c:pt idx="12148">
                  <c:v>2.2539622046538512</c:v>
                </c:pt>
                <c:pt idx="12149">
                  <c:v>2.3267918381575949</c:v>
                </c:pt>
                <c:pt idx="12150">
                  <c:v>2.3979580167061925</c:v>
                </c:pt>
                <c:pt idx="12151">
                  <c:v>2.4674126482720684</c:v>
                </c:pt>
                <c:pt idx="12152">
                  <c:v>2.5351008112340945</c:v>
                </c:pt>
                <c:pt idx="12153">
                  <c:v>2.6009777404482382</c:v>
                </c:pt>
                <c:pt idx="12154">
                  <c:v>2.664994981106541</c:v>
                </c:pt>
                <c:pt idx="12155">
                  <c:v>2.7271038915792909</c:v>
                </c:pt>
                <c:pt idx="12156">
                  <c:v>2.7872561610721545</c:v>
                </c:pt>
                <c:pt idx="12157">
                  <c:v>2.8454123374424145</c:v>
                </c:pt>
                <c:pt idx="12158">
                  <c:v>2.9015320956031228</c:v>
                </c:pt>
                <c:pt idx="12159">
                  <c:v>2.9555696954928319</c:v>
                </c:pt>
                <c:pt idx="12160">
                  <c:v>3.0074912796510298</c:v>
                </c:pt>
                <c:pt idx="12161">
                  <c:v>3.0572595834017018</c:v>
                </c:pt>
                <c:pt idx="12162">
                  <c:v>3.1048353776076771</c:v>
                </c:pt>
                <c:pt idx="12163">
                  <c:v>3.1501875241888828</c:v>
                </c:pt>
                <c:pt idx="12164">
                  <c:v>3.1932815840080666</c:v>
                </c:pt>
                <c:pt idx="12165">
                  <c:v>3.2340852053442859</c:v>
                </c:pt>
                <c:pt idx="12166">
                  <c:v>3.2725673412730876</c:v>
                </c:pt>
                <c:pt idx="12167">
                  <c:v>3.3087017428876466</c:v>
                </c:pt>
                <c:pt idx="12168">
                  <c:v>3.3424628823576725</c:v>
                </c:pt>
                <c:pt idx="12169">
                  <c:v>3.373825541298356</c:v>
                </c:pt>
                <c:pt idx="12170">
                  <c:v>3.402769721810976</c:v>
                </c:pt>
                <c:pt idx="12171">
                  <c:v>3.4292766048481313</c:v>
                </c:pt>
                <c:pt idx="12172">
                  <c:v>3.4533266111944814</c:v>
                </c:pt>
                <c:pt idx="12173">
                  <c:v>3.4748993263111472</c:v>
                </c:pt>
                <c:pt idx="12174">
                  <c:v>3.4939768782289993</c:v>
                </c:pt>
                <c:pt idx="12175">
                  <c:v>3.5105514444256274</c:v>
                </c:pt>
                <c:pt idx="12176">
                  <c:v>3.5246087371435006</c:v>
                </c:pt>
                <c:pt idx="12177">
                  <c:v>3.5361373444577748</c:v>
                </c:pt>
                <c:pt idx="12178">
                  <c:v>3.5451299054419909</c:v>
                </c:pt>
                <c:pt idx="12179">
                  <c:v>3.5515837730099054</c:v>
                </c:pt>
                <c:pt idx="12180">
                  <c:v>3.5554898887097766</c:v>
                </c:pt>
                <c:pt idx="12181">
                  <c:v>3.55684770989112</c:v>
                </c:pt>
                <c:pt idx="12182">
                  <c:v>3.5556575446774241</c:v>
                </c:pt>
                <c:pt idx="12183">
                  <c:v>3.5519232950895026</c:v>
                </c:pt>
                <c:pt idx="12184">
                  <c:v>3.545643068727216</c:v>
                </c:pt>
                <c:pt idx="12185">
                  <c:v>3.5368243585106183</c:v>
                </c:pt>
                <c:pt idx="12186">
                  <c:v>3.5254749586297498</c:v>
                </c:pt>
                <c:pt idx="12187">
                  <c:v>3.5116022325235807</c:v>
                </c:pt>
                <c:pt idx="12188">
                  <c:v>3.4952129820929936</c:v>
                </c:pt>
                <c:pt idx="12189">
                  <c:v>3.4763251049053006</c:v>
                </c:pt>
                <c:pt idx="12190">
                  <c:v>3.4549516249099428</c:v>
                </c:pt>
                <c:pt idx="12191">
                  <c:v>3.4311052860089157</c:v>
                </c:pt>
                <c:pt idx="12192">
                  <c:v>3.4048024307263471</c:v>
                </c:pt>
                <c:pt idx="12193">
                  <c:v>3.3760638348072582</c:v>
                </c:pt>
                <c:pt idx="12194">
                  <c:v>3.3449135983257365</c:v>
                </c:pt>
                <c:pt idx="12195">
                  <c:v>3.3113742197837741</c:v>
                </c:pt>
                <c:pt idx="12196">
                  <c:v>3.2754707753623284</c:v>
                </c:pt>
                <c:pt idx="12197">
                  <c:v>3.2372315936875786</c:v>
                </c:pt>
                <c:pt idx="12198">
                  <c:v>3.1966836998709107</c:v>
                </c:pt>
                <c:pt idx="12199">
                  <c:v>3.1538557341312248</c:v>
                </c:pt>
                <c:pt idx="12200">
                  <c:v>3.1087768252920593</c:v>
                </c:pt>
                <c:pt idx="12201">
                  <c:v>3.0614833620453195</c:v>
                </c:pt>
                <c:pt idx="12202">
                  <c:v>3.0120071806547464</c:v>
                </c:pt>
                <c:pt idx="12203">
                  <c:v>2.9603837721078912</c:v>
                </c:pt>
                <c:pt idx="12204">
                  <c:v>2.9066568366549501</c:v>
                </c:pt>
                <c:pt idx="12205">
                  <c:v>2.8508611730697075</c:v>
                </c:pt>
                <c:pt idx="12206">
                  <c:v>2.793038268194906</c:v>
                </c:pt>
                <c:pt idx="12207">
                  <c:v>2.7332352031317684</c:v>
                </c:pt>
                <c:pt idx="12208">
                  <c:v>2.6714934355473656</c:v>
                </c:pt>
                <c:pt idx="12209">
                  <c:v>2.6078555629740281</c:v>
                </c:pt>
                <c:pt idx="12210">
                  <c:v>2.5423661538380076</c:v>
                </c:pt>
                <c:pt idx="12211">
                  <c:v>2.4750772775149628</c:v>
                </c:pt>
                <c:pt idx="12212">
                  <c:v>2.406033202103377</c:v>
                </c:pt>
                <c:pt idx="12213">
                  <c:v>2.3352861897290751</c:v>
                </c:pt>
                <c:pt idx="12214">
                  <c:v>2.2628938490136732</c:v>
                </c:pt>
                <c:pt idx="12215">
                  <c:v>2.188904255207365</c:v>
                </c:pt>
                <c:pt idx="12216">
                  <c:v>2.1133717665570488</c:v>
                </c:pt>
                <c:pt idx="12217">
                  <c:v>2.0363526376609564</c:v>
                </c:pt>
                <c:pt idx="12218">
                  <c:v>1.9579015959444557</c:v>
                </c:pt>
                <c:pt idx="12219">
                  <c:v>1.8780730927525429</c:v>
                </c:pt>
                <c:pt idx="12220">
                  <c:v>1.796926423759813</c:v>
                </c:pt>
                <c:pt idx="12221">
                  <c:v>1.7145217492660818</c:v>
                </c:pt>
                <c:pt idx="12222">
                  <c:v>1.6309180824333198</c:v>
                </c:pt>
                <c:pt idx="12223">
                  <c:v>1.5461745374877542</c:v>
                </c:pt>
                <c:pt idx="12224">
                  <c:v>1.4603553675163665</c:v>
                </c:pt>
                <c:pt idx="12225">
                  <c:v>1.3735258492411435</c:v>
                </c:pt>
                <c:pt idx="12226">
                  <c:v>1.2857501108872567</c:v>
                </c:pt>
                <c:pt idx="12227">
                  <c:v>1.1970907174743268</c:v>
                </c:pt>
                <c:pt idx="12228">
                  <c:v>1.1076086523993949</c:v>
                </c:pt>
                <c:pt idx="12229">
                  <c:v>1.0173651099146557</c:v>
                </c:pt>
                <c:pt idx="12230">
                  <c:v>0.92642689948106505</c:v>
                </c:pt>
                <c:pt idx="12231">
                  <c:v>0.83486250863898548</c:v>
                </c:pt>
                <c:pt idx="12232">
                  <c:v>0.74273843331869305</c:v>
                </c:pt>
                <c:pt idx="12233">
                  <c:v>0.65011702090055523</c:v>
                </c:pt>
                <c:pt idx="12234">
                  <c:v>0.55706960095915359</c:v>
                </c:pt>
                <c:pt idx="12235">
                  <c:v>0.4636635182415984</c:v>
                </c:pt>
                <c:pt idx="12236">
                  <c:v>0.36996549978086513</c:v>
                </c:pt>
                <c:pt idx="12237">
                  <c:v>0.27604305315646877</c:v>
                </c:pt>
                <c:pt idx="12238">
                  <c:v>0.18196351574439149</c:v>
                </c:pt>
                <c:pt idx="12239">
                  <c:v>8.7795148155614428E-2</c:v>
                </c:pt>
                <c:pt idx="12240">
                  <c:v>-6.3941789947746597E-3</c:v>
                </c:pt>
                <c:pt idx="12241">
                  <c:v>-0.10053735030638906</c:v>
                </c:pt>
                <c:pt idx="12242">
                  <c:v>-0.19456681345610272</c:v>
                </c:pt>
                <c:pt idx="12243">
                  <c:v>-0.28841444406923317</c:v>
                </c:pt>
                <c:pt idx="12244">
                  <c:v>-0.38201283912995154</c:v>
                </c:pt>
                <c:pt idx="12245">
                  <c:v>-0.47529540932420922</c:v>
                </c:pt>
                <c:pt idx="12246">
                  <c:v>-0.56819501033996511</c:v>
                </c:pt>
                <c:pt idx="12247">
                  <c:v>-0.66064495848388016</c:v>
                </c:pt>
                <c:pt idx="12248">
                  <c:v>-0.75257812645308997</c:v>
                </c:pt>
                <c:pt idx="12249">
                  <c:v>-0.84392794598932608</c:v>
                </c:pt>
                <c:pt idx="12250">
                  <c:v>-0.9346338122951473</c:v>
                </c:pt>
                <c:pt idx="12251">
                  <c:v>-1.0246270680301457</c:v>
                </c:pt>
                <c:pt idx="12252">
                  <c:v>-1.113842632037372</c:v>
                </c:pt>
                <c:pt idx="12253">
                  <c:v>-1.2022192238474023</c:v>
                </c:pt>
                <c:pt idx="12254">
                  <c:v>-1.2896964660960928</c:v>
                </c:pt>
                <c:pt idx="12255">
                  <c:v>-1.3762097145672247</c:v>
                </c:pt>
                <c:pt idx="12256">
                  <c:v>-1.4616942188558149</c:v>
                </c:pt>
                <c:pt idx="12257">
                  <c:v>-1.5460874741295363</c:v>
                </c:pt>
                <c:pt idx="12258">
                  <c:v>-1.6293298977519153</c:v>
                </c:pt>
                <c:pt idx="12259">
                  <c:v>-1.7113651399809162</c:v>
                </c:pt>
                <c:pt idx="12260">
                  <c:v>-1.7921385689267058</c:v>
                </c:pt>
                <c:pt idx="12261">
                  <c:v>-1.8715920947182261</c:v>
                </c:pt>
                <c:pt idx="12262">
                  <c:v>-1.9496682653782007</c:v>
                </c:pt>
                <c:pt idx="12263">
                  <c:v>-2.026312514648843</c:v>
                </c:pt>
                <c:pt idx="12264">
                  <c:v>-2.1014722130505352</c:v>
                </c:pt>
                <c:pt idx="12265">
                  <c:v>-2.1750919392369905</c:v>
                </c:pt>
                <c:pt idx="12266">
                  <c:v>-2.2471178705249857</c:v>
                </c:pt>
                <c:pt idx="12267">
                  <c:v>-2.3175001659590126</c:v>
                </c:pt>
                <c:pt idx="12268">
                  <c:v>-2.3861905052196164</c:v>
                </c:pt>
                <c:pt idx="12269">
                  <c:v>-2.453135326451449</c:v>
                </c:pt>
                <c:pt idx="12270">
                  <c:v>-2.5182928601257939</c:v>
                </c:pt>
                <c:pt idx="12271">
                  <c:v>-2.5816210617732356</c:v>
                </c:pt>
                <c:pt idx="12272">
                  <c:v>-2.6430711725549587</c:v>
                </c:pt>
                <c:pt idx="12273">
                  <c:v>-2.7026046991352679</c:v>
                </c:pt>
                <c:pt idx="12274">
                  <c:v>-2.7601795612360056</c:v>
                </c:pt>
                <c:pt idx="12275">
                  <c:v>-2.8157535880742168</c:v>
                </c:pt>
                <c:pt idx="12276">
                  <c:v>-2.8692850295210457</c:v>
                </c:pt>
                <c:pt idx="12277">
                  <c:v>-2.9207410773326203</c:v>
                </c:pt>
                <c:pt idx="12278">
                  <c:v>-2.970088126888355</c:v>
                </c:pt>
                <c:pt idx="12279">
                  <c:v>-3.0172872284208645</c:v>
                </c:pt>
                <c:pt idx="12280">
                  <c:v>-3.0623113777848183</c:v>
                </c:pt>
                <c:pt idx="12281">
                  <c:v>-3.1051302197733093</c:v>
                </c:pt>
                <c:pt idx="12282">
                  <c:v>-3.1457114839519047</c:v>
                </c:pt>
                <c:pt idx="12283">
                  <c:v>-3.1840310332101058</c:v>
                </c:pt>
                <c:pt idx="12284">
                  <c:v>-3.2200614646405832</c:v>
                </c:pt>
                <c:pt idx="12285">
                  <c:v>-3.2537774909741315</c:v>
                </c:pt>
                <c:pt idx="12286">
                  <c:v>-3.2851551508955232</c:v>
                </c:pt>
                <c:pt idx="12287">
                  <c:v>-3.3141752951822139</c:v>
                </c:pt>
                <c:pt idx="12288">
                  <c:v>-3.3408195026693819</c:v>
                </c:pt>
                <c:pt idx="12289">
                  <c:v>-3.3650696615209221</c:v>
                </c:pt>
                <c:pt idx="12290">
                  <c:v>-3.3869128731749925</c:v>
                </c:pt>
                <c:pt idx="12291">
                  <c:v>-3.4063374036240837</c:v>
                </c:pt>
                <c:pt idx="12292">
                  <c:v>-3.4233307373277277</c:v>
                </c:pt>
                <c:pt idx="12293">
                  <c:v>-3.4378794950129663</c:v>
                </c:pt>
                <c:pt idx="12294">
                  <c:v>-3.4499728045548292</c:v>
                </c:pt>
                <c:pt idx="12295">
                  <c:v>-3.4596098008785234</c:v>
                </c:pt>
                <c:pt idx="12296">
                  <c:v>-3.4667831043480364</c:v>
                </c:pt>
                <c:pt idx="12297">
                  <c:v>-3.4714881549562104</c:v>
                </c:pt>
                <c:pt idx="12298">
                  <c:v>-3.4737243806715892</c:v>
                </c:pt>
                <c:pt idx="12299">
                  <c:v>-3.4734958535269667</c:v>
                </c:pt>
                <c:pt idx="12300">
                  <c:v>-3.4708001577327319</c:v>
                </c:pt>
                <c:pt idx="12301">
                  <c:v>-3.4656433102415942</c:v>
                </c:pt>
                <c:pt idx="12302">
                  <c:v>-3.4580320892048193</c:v>
                </c:pt>
                <c:pt idx="12303">
                  <c:v>-3.4479767706710689</c:v>
                </c:pt>
                <c:pt idx="12304">
                  <c:v>-3.4354817339420158</c:v>
                </c:pt>
                <c:pt idx="12305">
                  <c:v>-3.4205606350919253</c:v>
                </c:pt>
                <c:pt idx="12306">
                  <c:v>-3.4032273168068476</c:v>
                </c:pt>
                <c:pt idx="12307">
                  <c:v>-3.3834950703696833</c:v>
                </c:pt>
                <c:pt idx="12308">
                  <c:v>-3.3613764990021933</c:v>
                </c:pt>
                <c:pt idx="12309">
                  <c:v>-3.3368951693271329</c:v>
                </c:pt>
                <c:pt idx="12310">
                  <c:v>-3.3100696364758586</c:v>
                </c:pt>
                <c:pt idx="12311">
                  <c:v>-3.2809180321905544</c:v>
                </c:pt>
                <c:pt idx="12312">
                  <c:v>-3.2494619381708176</c:v>
                </c:pt>
                <c:pt idx="12313">
                  <c:v>-3.2157272154999532</c:v>
                </c:pt>
                <c:pt idx="12314">
                  <c:v>-3.1797428907363705</c:v>
                </c:pt>
                <c:pt idx="12315">
                  <c:v>-3.1415362251560648</c:v>
                </c:pt>
                <c:pt idx="12316">
                  <c:v>-3.101136889312861</c:v>
                </c:pt>
                <c:pt idx="12317">
                  <c:v>-3.058577633283615</c:v>
                </c:pt>
                <c:pt idx="12318">
                  <c:v>-3.0138897263617235</c:v>
                </c:pt>
                <c:pt idx="12319">
                  <c:v>-2.9671058715115923</c:v>
                </c:pt>
                <c:pt idx="12320">
                  <c:v>-2.9182590748807491</c:v>
                </c:pt>
                <c:pt idx="12321">
                  <c:v>-2.867389413265006</c:v>
                </c:pt>
                <c:pt idx="12322">
                  <c:v>-2.8145322182041976</c:v>
                </c:pt>
                <c:pt idx="12323">
                  <c:v>-2.7597262797199518</c:v>
                </c:pt>
                <c:pt idx="12324">
                  <c:v>-2.7030183976378357</c:v>
                </c:pt>
                <c:pt idx="12325">
                  <c:v>-2.6444462678319178</c:v>
                </c:pt>
                <c:pt idx="12326">
                  <c:v>-2.5840540689570246</c:v>
                </c:pt>
                <c:pt idx="12327">
                  <c:v>-2.5218913660314297</c:v>
                </c:pt>
                <c:pt idx="12328">
                  <c:v>-2.4580018903456216</c:v>
                </c:pt>
                <c:pt idx="12329">
                  <c:v>-2.3924303005744485</c:v>
                </c:pt>
                <c:pt idx="12330">
                  <c:v>-2.3252230118311359</c:v>
                </c:pt>
                <c:pt idx="12331">
                  <c:v>-2.2564337239631738</c:v>
                </c:pt>
                <c:pt idx="12332">
                  <c:v>-2.1861081177827022</c:v>
                </c:pt>
                <c:pt idx="12333">
                  <c:v>-2.1142996490459853</c:v>
                </c:pt>
                <c:pt idx="12334">
                  <c:v>-2.0410668998160704</c:v>
                </c:pt>
                <c:pt idx="12335">
                  <c:v>-1.9664586977100216</c:v>
                </c:pt>
                <c:pt idx="12336">
                  <c:v>-1.8905299316026318</c:v>
                </c:pt>
                <c:pt idx="12337">
                  <c:v>-1.8133371645382161</c:v>
                </c:pt>
                <c:pt idx="12338">
                  <c:v>-1.7349352099855839</c:v>
                </c:pt>
                <c:pt idx="12339">
                  <c:v>-1.6553783829319193</c:v>
                </c:pt>
                <c:pt idx="12340">
                  <c:v>-1.5747256205160229</c:v>
                </c:pt>
                <c:pt idx="12341">
                  <c:v>-1.4930365027690633</c:v>
                </c:pt>
                <c:pt idx="12342">
                  <c:v>-1.4103692415178197</c:v>
                </c:pt>
                <c:pt idx="12343">
                  <c:v>-1.3267819294735352</c:v>
                </c:pt>
                <c:pt idx="12344">
                  <c:v>-1.2423375791346289</c:v>
                </c:pt>
                <c:pt idx="12345">
                  <c:v>-1.157100008885446</c:v>
                </c:pt>
                <c:pt idx="12346">
                  <c:v>-1.0711316724058744</c:v>
                </c:pt>
                <c:pt idx="12347">
                  <c:v>-0.98449324571912489</c:v>
                </c:pt>
                <c:pt idx="12348">
                  <c:v>-0.89724361074505143</c:v>
                </c:pt>
                <c:pt idx="12349">
                  <c:v>-0.80944164995896162</c:v>
                </c:pt>
                <c:pt idx="12350">
                  <c:v>-0.72115165313602381</c:v>
                </c:pt>
                <c:pt idx="12351">
                  <c:v>-0.63243938281903089</c:v>
                </c:pt>
                <c:pt idx="12352">
                  <c:v>-0.54336840742993087</c:v>
                </c:pt>
                <c:pt idx="12353">
                  <c:v>-0.45399794733242238</c:v>
                </c:pt>
                <c:pt idx="12354">
                  <c:v>-0.36439600877615702</c:v>
                </c:pt>
                <c:pt idx="12355">
                  <c:v>-0.27462642027010276</c:v>
                </c:pt>
                <c:pt idx="12356">
                  <c:v>-0.18475220328214076</c:v>
                </c:pt>
                <c:pt idx="12357">
                  <c:v>-9.4836974273468988E-2</c:v>
                </c:pt>
                <c:pt idx="12358">
                  <c:v>-4.9439979064428629E-3</c:v>
                </c:pt>
                <c:pt idx="12359">
                  <c:v>8.4862715379707021E-2</c:v>
                </c:pt>
                <c:pt idx="12360">
                  <c:v>0.17451971828700336</c:v>
                </c:pt>
                <c:pt idx="12361">
                  <c:v>0.26396448739287681</c:v>
                </c:pt>
                <c:pt idx="12362">
                  <c:v>0.35313422636246689</c:v>
                </c:pt>
                <c:pt idx="12363">
                  <c:v>0.44196572600702794</c:v>
                </c:pt>
                <c:pt idx="12364">
                  <c:v>0.53039665272441672</c:v>
                </c:pt>
                <c:pt idx="12365">
                  <c:v>0.61836563572039083</c:v>
                </c:pt>
                <c:pt idx="12366">
                  <c:v>0.70581089304040467</c:v>
                </c:pt>
                <c:pt idx="12367">
                  <c:v>0.79267124177578185</c:v>
                </c:pt>
                <c:pt idx="12368">
                  <c:v>0.87888518828955409</c:v>
                </c:pt>
                <c:pt idx="12369">
                  <c:v>0.96439192519368278</c:v>
                </c:pt>
                <c:pt idx="12370">
                  <c:v>1.0491367299638454</c:v>
                </c:pt>
                <c:pt idx="12371">
                  <c:v>1.1330569430152388</c:v>
                </c:pt>
                <c:pt idx="12372">
                  <c:v>1.2160935903955408</c:v>
                </c:pt>
                <c:pt idx="12373">
                  <c:v>1.2981916021486495</c:v>
                </c:pt>
                <c:pt idx="12374">
                  <c:v>1.3792969084914617</c:v>
                </c:pt>
                <c:pt idx="12375">
                  <c:v>1.4593512635208861</c:v>
                </c:pt>
                <c:pt idx="12376">
                  <c:v>1.5382963994536227</c:v>
                </c:pt>
                <c:pt idx="12377">
                  <c:v>1.6160763718823379</c:v>
                </c:pt>
                <c:pt idx="12378">
                  <c:v>1.6926382298183094</c:v>
                </c:pt>
                <c:pt idx="12379">
                  <c:v>1.7679323197412475</c:v>
                </c:pt>
                <c:pt idx="12380">
                  <c:v>1.8419107638462071</c:v>
                </c:pt>
                <c:pt idx="12381">
                  <c:v>1.9145222774441879</c:v>
                </c:pt>
                <c:pt idx="12382">
                  <c:v>1.9857162580229049</c:v>
                </c:pt>
                <c:pt idx="12383">
                  <c:v>2.0554450262167316</c:v>
                </c:pt>
                <c:pt idx="12384">
                  <c:v>2.1236628699746247</c:v>
                </c:pt>
                <c:pt idx="12385">
                  <c:v>2.1903213089973113</c:v>
                </c:pt>
                <c:pt idx="12386">
                  <c:v>2.2553734783277166</c:v>
                </c:pt>
                <c:pt idx="12387">
                  <c:v>2.3187765044623796</c:v>
                </c:pt>
                <c:pt idx="12388">
                  <c:v>2.3804890372999834</c:v>
                </c:pt>
                <c:pt idx="12389">
                  <c:v>2.4404644810091618</c:v>
                </c:pt>
                <c:pt idx="12390">
                  <c:v>2.4986680209377998</c:v>
                </c:pt>
                <c:pt idx="12391">
                  <c:v>2.5550645494064366</c:v>
                </c:pt>
                <c:pt idx="12392">
                  <c:v>2.6096122193610332</c:v>
                </c:pt>
                <c:pt idx="12393">
                  <c:v>2.6622794173545197</c:v>
                </c:pt>
                <c:pt idx="12394">
                  <c:v>2.7130309042450054</c:v>
                </c:pt>
                <c:pt idx="12395">
                  <c:v>2.7618313048183674</c:v>
                </c:pt>
                <c:pt idx="12396">
                  <c:v>2.808645612180491</c:v>
                </c:pt>
                <c:pt idx="12397">
                  <c:v>2.8534477022761773</c:v>
                </c:pt>
                <c:pt idx="12398">
                  <c:v>2.8962105889771688</c:v>
                </c:pt>
                <c:pt idx="12399">
                  <c:v>2.936901868730073</c:v>
                </c:pt>
                <c:pt idx="12400">
                  <c:v>2.9755010048176973</c:v>
                </c:pt>
                <c:pt idx="12401">
                  <c:v>3.011984024249367</c:v>
                </c:pt>
                <c:pt idx="12402">
                  <c:v>3.0463249472564828</c:v>
                </c:pt>
                <c:pt idx="12403">
                  <c:v>3.07850582959921</c:v>
                </c:pt>
                <c:pt idx="12404">
                  <c:v>3.1085053573012233</c:v>
                </c:pt>
                <c:pt idx="12405">
                  <c:v>3.1363042220462418</c:v>
                </c:pt>
                <c:pt idx="12406">
                  <c:v>3.1618843255676734</c:v>
                </c:pt>
                <c:pt idx="12407">
                  <c:v>3.1852322599791592</c:v>
                </c:pt>
                <c:pt idx="12408">
                  <c:v>3.2063352180552203</c:v>
                </c:pt>
                <c:pt idx="12409">
                  <c:v>3.2251805689473074</c:v>
                </c:pt>
                <c:pt idx="12410">
                  <c:v>3.241760756709251</c:v>
                </c:pt>
                <c:pt idx="12411">
                  <c:v>3.2560692462976277</c:v>
                </c:pt>
                <c:pt idx="12412">
                  <c:v>3.2680985723502003</c:v>
                </c:pt>
                <c:pt idx="12413">
                  <c:v>3.2778402520026235</c:v>
                </c:pt>
                <c:pt idx="12414">
                  <c:v>3.2852881509406888</c:v>
                </c:pt>
                <c:pt idx="12415">
                  <c:v>3.2904459786345668</c:v>
                </c:pt>
                <c:pt idx="12416">
                  <c:v>3.2933107622241806</c:v>
                </c:pt>
                <c:pt idx="12417">
                  <c:v>3.2938821763754174</c:v>
                </c:pt>
                <c:pt idx="12418">
                  <c:v>3.2921637074665986</c:v>
                </c:pt>
                <c:pt idx="12419">
                  <c:v>3.2881633056942388</c:v>
                </c:pt>
                <c:pt idx="12420">
                  <c:v>3.2818822493851729</c:v>
                </c:pt>
                <c:pt idx="12421">
                  <c:v>3.2733300619452899</c:v>
                </c:pt>
                <c:pt idx="12422">
                  <c:v>3.2625168368884965</c:v>
                </c:pt>
                <c:pt idx="12423">
                  <c:v>3.2494559713005211</c:v>
                </c:pt>
                <c:pt idx="12424">
                  <c:v>3.2341547681546738</c:v>
                </c:pt>
                <c:pt idx="12425">
                  <c:v>3.2166296069898928</c:v>
                </c:pt>
                <c:pt idx="12426">
                  <c:v>3.1968968511093112</c:v>
                </c:pt>
                <c:pt idx="12427">
                  <c:v>3.1749721071283812</c:v>
                </c:pt>
                <c:pt idx="12428">
                  <c:v>3.1508700860857273</c:v>
                </c:pt>
                <c:pt idx="12429">
                  <c:v>3.1246162528822334</c:v>
                </c:pt>
                <c:pt idx="12430">
                  <c:v>3.0962308495756354</c:v>
                </c:pt>
                <c:pt idx="12431">
                  <c:v>3.0657334818813604</c:v>
                </c:pt>
                <c:pt idx="12432">
                  <c:v>3.0331469911311277</c:v>
                </c:pt>
                <c:pt idx="12433">
                  <c:v>2.9984982825255955</c:v>
                </c:pt>
                <c:pt idx="12434">
                  <c:v>2.9618172102678164</c:v>
                </c:pt>
                <c:pt idx="12435">
                  <c:v>2.9231316460644616</c:v>
                </c:pt>
                <c:pt idx="12436">
                  <c:v>2.8824716531616121</c:v>
                </c:pt>
                <c:pt idx="12437">
                  <c:v>2.8398701562834368</c:v>
                </c:pt>
                <c:pt idx="12438">
                  <c:v>2.7953583812367637</c:v>
                </c:pt>
                <c:pt idx="12439">
                  <c:v>2.7489687694945504</c:v>
                </c:pt>
                <c:pt idx="12440">
                  <c:v>2.7007338480545311</c:v>
                </c:pt>
                <c:pt idx="12441">
                  <c:v>2.6506929974682167</c:v>
                </c:pt>
                <c:pt idx="12442">
                  <c:v>2.5988806367167396</c:v>
                </c:pt>
                <c:pt idx="12443">
                  <c:v>2.545334427944745</c:v>
                </c:pt>
                <c:pt idx="12444">
                  <c:v>2.4900998289928644</c:v>
                </c:pt>
                <c:pt idx="12445">
                  <c:v>2.4332129810661884</c:v>
                </c:pt>
                <c:pt idx="12446">
                  <c:v>2.3747162971020819</c:v>
                </c:pt>
                <c:pt idx="12447">
                  <c:v>2.3146573671984942</c:v>
                </c:pt>
                <c:pt idx="12448">
                  <c:v>2.2530777405765998</c:v>
                </c:pt>
                <c:pt idx="12449">
                  <c:v>2.1900196889526522</c:v>
                </c:pt>
                <c:pt idx="12450">
                  <c:v>2.1255270380555515</c:v>
                </c:pt>
                <c:pt idx="12451">
                  <c:v>2.0596506985872338</c:v>
                </c:pt>
                <c:pt idx="12452">
                  <c:v>1.9924333653162685</c:v>
                </c:pt>
                <c:pt idx="12453">
                  <c:v>1.9239253141155777</c:v>
                </c:pt>
                <c:pt idx="12454">
                  <c:v>1.8541817565760925</c:v>
                </c:pt>
                <c:pt idx="12455">
                  <c:v>1.7832479626935778</c:v>
                </c:pt>
                <c:pt idx="12456">
                  <c:v>1.7111750801978476</c:v>
                </c:pt>
                <c:pt idx="12457">
                  <c:v>1.6380157512715507</c:v>
                </c:pt>
                <c:pt idx="12458">
                  <c:v>1.5638206927902292</c:v>
                </c:pt>
                <c:pt idx="12459">
                  <c:v>1.4886399515750888</c:v>
                </c:pt>
                <c:pt idx="12460">
                  <c:v>1.4125280293548912</c:v>
                </c:pt>
                <c:pt idx="12461">
                  <c:v>1.3355399080006023</c:v>
                </c:pt>
                <c:pt idx="12462">
                  <c:v>1.2577290430831412</c:v>
                </c:pt>
                <c:pt idx="12463">
                  <c:v>1.1791486177729322</c:v>
                </c:pt>
                <c:pt idx="12464">
                  <c:v>1.0998565867043517</c:v>
                </c:pt>
                <c:pt idx="12465">
                  <c:v>1.0199115671824366</c:v>
                </c:pt>
                <c:pt idx="12466">
                  <c:v>0.93937067384125683</c:v>
                </c:pt>
                <c:pt idx="12467">
                  <c:v>0.85828911107653072</c:v>
                </c:pt>
                <c:pt idx="12468">
                  <c:v>0.77672016211345873</c:v>
                </c:pt>
                <c:pt idx="12469">
                  <c:v>0.69471698930531978</c:v>
                </c:pt>
                <c:pt idx="12470">
                  <c:v>0.61233804663634184</c:v>
                </c:pt>
                <c:pt idx="12471">
                  <c:v>0.52964315106117865</c:v>
                </c:pt>
                <c:pt idx="12472">
                  <c:v>0.44668982159573473</c:v>
                </c:pt>
                <c:pt idx="12473">
                  <c:v>0.36353113145992522</c:v>
                </c:pt>
                <c:pt idx="12474">
                  <c:v>0.28022884819761451</c:v>
                </c:pt>
                <c:pt idx="12475">
                  <c:v>0.19684047631462123</c:v>
                </c:pt>
                <c:pt idx="12476">
                  <c:v>0.11342263432547259</c:v>
                </c:pt>
                <c:pt idx="12477">
                  <c:v>3.0032463211510395E-2</c:v>
                </c:pt>
                <c:pt idx="12478">
                  <c:v>-5.3273313877707097E-2</c:v>
                </c:pt>
                <c:pt idx="12479">
                  <c:v>-0.13643728749185549</c:v>
                </c:pt>
                <c:pt idx="12480">
                  <c:v>-0.21940266418421411</c:v>
                </c:pt>
                <c:pt idx="12481">
                  <c:v>-0.30211362058197377</c:v>
                </c:pt>
                <c:pt idx="12482">
                  <c:v>-0.38451409989107893</c:v>
                </c:pt>
                <c:pt idx="12483">
                  <c:v>-0.46654766521042418</c:v>
                </c:pt>
                <c:pt idx="12484">
                  <c:v>-0.5481587811982005</c:v>
                </c:pt>
                <c:pt idx="12485">
                  <c:v>-0.62929289449552894</c:v>
                </c:pt>
                <c:pt idx="12486">
                  <c:v>-0.70989505294427591</c:v>
                </c:pt>
                <c:pt idx="12487">
                  <c:v>-0.78991090896969296</c:v>
                </c:pt>
                <c:pt idx="12488">
                  <c:v>-0.86928580297957059</c:v>
                </c:pt>
                <c:pt idx="12489">
                  <c:v>-0.94796575351891554</c:v>
                </c:pt>
                <c:pt idx="12490">
                  <c:v>-1.0259028490730289</c:v>
                </c:pt>
                <c:pt idx="12491">
                  <c:v>-1.1030412193490196</c:v>
                </c:pt>
                <c:pt idx="12492">
                  <c:v>-1.1793286511989904</c:v>
                </c:pt>
                <c:pt idx="12493">
                  <c:v>-1.2547168002449067</c:v>
                </c:pt>
                <c:pt idx="12494">
                  <c:v>-1.3291582803543791</c:v>
                </c:pt>
                <c:pt idx="12495">
                  <c:v>-1.4026014806914153</c:v>
                </c:pt>
                <c:pt idx="12496">
                  <c:v>-1.4749947133506556</c:v>
                </c:pt>
                <c:pt idx="12497">
                  <c:v>-1.546288552065846</c:v>
                </c:pt>
                <c:pt idx="12498">
                  <c:v>-1.6164364957692519</c:v>
                </c:pt>
                <c:pt idx="12499">
                  <c:v>-1.6853952662284746</c:v>
                </c:pt>
                <c:pt idx="12500">
                  <c:v>-1.7531232799576433</c:v>
                </c:pt>
                <c:pt idx="12501">
                  <c:v>-1.8195754593655689</c:v>
                </c:pt>
                <c:pt idx="12502">
                  <c:v>-1.8847073156536143</c:v>
                </c:pt>
                <c:pt idx="12503">
                  <c:v>-1.9484771837183001</c:v>
                </c:pt>
                <c:pt idx="12504">
                  <c:v>-2.0108452603537788</c:v>
                </c:pt>
                <c:pt idx="12505">
                  <c:v>-2.0717688628307904</c:v>
                </c:pt>
                <c:pt idx="12506">
                  <c:v>-2.1312068067426422</c:v>
                </c:pt>
                <c:pt idx="12507">
                  <c:v>-2.1891217764911048</c:v>
                </c:pt>
                <c:pt idx="12508">
                  <c:v>-2.2454778517339089</c:v>
                </c:pt>
                <c:pt idx="12509">
                  <c:v>-2.3002337328819098</c:v>
                </c:pt>
                <c:pt idx="12510">
                  <c:v>-2.3533597627729597</c:v>
                </c:pt>
                <c:pt idx="12511">
                  <c:v>-2.4048258473706072</c:v>
                </c:pt>
                <c:pt idx="12512">
                  <c:v>-2.4545950044674774</c:v>
                </c:pt>
                <c:pt idx="12513">
                  <c:v>-2.5026403318684469</c:v>
                </c:pt>
                <c:pt idx="12514">
                  <c:v>-2.5489311434451123</c:v>
                </c:pt>
                <c:pt idx="12515">
                  <c:v>-2.5934364542749595</c:v>
                </c:pt>
                <c:pt idx="12516">
                  <c:v>-2.6361254807140422</c:v>
                </c:pt>
                <c:pt idx="12517">
                  <c:v>-2.676976150764995</c:v>
                </c:pt>
                <c:pt idx="12518">
                  <c:v>-2.7159653551866731</c:v>
                </c:pt>
                <c:pt idx="12519">
                  <c:v>-2.7530643883400212</c:v>
                </c:pt>
                <c:pt idx="12520">
                  <c:v>-2.7882562288277262</c:v>
                </c:pt>
                <c:pt idx="12521">
                  <c:v>-2.8215202329464435</c:v>
                </c:pt>
                <c:pt idx="12522">
                  <c:v>-2.8528335609313356</c:v>
                </c:pt>
                <c:pt idx="12523">
                  <c:v>-2.8821812162020555</c:v>
                </c:pt>
                <c:pt idx="12524">
                  <c:v>-2.9095446372300584</c:v>
                </c:pt>
                <c:pt idx="12525">
                  <c:v>-2.9349070702635482</c:v>
                </c:pt>
                <c:pt idx="12526">
                  <c:v>-2.9582527712444149</c:v>
                </c:pt>
                <c:pt idx="12527">
                  <c:v>-2.9795704838667891</c:v>
                </c:pt>
                <c:pt idx="12528">
                  <c:v>-2.9988493477891365</c:v>
                </c:pt>
                <c:pt idx="12529">
                  <c:v>-3.0160784724867797</c:v>
                </c:pt>
                <c:pt idx="12530">
                  <c:v>-3.0312518341208277</c:v>
                </c:pt>
                <c:pt idx="12531">
                  <c:v>-3.0443642200906065</c:v>
                </c:pt>
                <c:pt idx="12532">
                  <c:v>-3.0554092765739038</c:v>
                </c:pt>
                <c:pt idx="12533">
                  <c:v>-3.0643794203167647</c:v>
                </c:pt>
                <c:pt idx="12534">
                  <c:v>-3.0712692038705791</c:v>
                </c:pt>
                <c:pt idx="12535">
                  <c:v>-3.0760828102240558</c:v>
                </c:pt>
                <c:pt idx="12536">
                  <c:v>-3.0788175262994848</c:v>
                </c:pt>
                <c:pt idx="12537">
                  <c:v>-3.0794730726334176</c:v>
                </c:pt>
                <c:pt idx="12538">
                  <c:v>-3.0780527676012421</c:v>
                </c:pt>
                <c:pt idx="12539">
                  <c:v>-3.0745641797745233</c:v>
                </c:pt>
                <c:pt idx="12540">
                  <c:v>-3.0690079926979617</c:v>
                </c:pt>
                <c:pt idx="12541">
                  <c:v>-3.0613929225154983</c:v>
                </c:pt>
                <c:pt idx="12542">
                  <c:v>-3.0517280438886374</c:v>
                </c:pt>
                <c:pt idx="12543">
                  <c:v>-3.040025524560408</c:v>
                </c:pt>
                <c:pt idx="12544">
                  <c:v>-3.0262912289810338</c:v>
                </c:pt>
                <c:pt idx="12545">
                  <c:v>-3.0105398905042855</c:v>
                </c:pt>
                <c:pt idx="12546">
                  <c:v>-2.9927860203109566</c:v>
                </c:pt>
                <c:pt idx="12547">
                  <c:v>-2.9730431688869539</c:v>
                </c:pt>
                <c:pt idx="12548">
                  <c:v>-2.9513237892669579</c:v>
                </c:pt>
                <c:pt idx="12549">
                  <c:v>-2.9276508888070882</c:v>
                </c:pt>
                <c:pt idx="12550">
                  <c:v>-2.9020420550113064</c:v>
                </c:pt>
                <c:pt idx="12551">
                  <c:v>-2.8745140447598678</c:v>
                </c:pt>
                <c:pt idx="12552">
                  <c:v>-2.8450866591883037</c:v>
                </c:pt>
                <c:pt idx="12553">
                  <c:v>-2.8137835750504689</c:v>
                </c:pt>
                <c:pt idx="12554">
                  <c:v>-2.7806312331491512</c:v>
                </c:pt>
                <c:pt idx="12555">
                  <c:v>-2.7456539103175874</c:v>
                </c:pt>
                <c:pt idx="12556">
                  <c:v>-2.7088778971156922</c:v>
                </c:pt>
                <c:pt idx="12557">
                  <c:v>-2.6703321716049899</c:v>
                </c:pt>
                <c:pt idx="12558">
                  <c:v>-2.6300438429617916</c:v>
                </c:pt>
                <c:pt idx="12559">
                  <c:v>-2.5880410702373209</c:v>
                </c:pt>
                <c:pt idx="12560">
                  <c:v>-2.5443519365569176</c:v>
                </c:pt>
                <c:pt idx="12561">
                  <c:v>-2.4990112216491238</c:v>
                </c:pt>
                <c:pt idx="12562">
                  <c:v>-2.4520485913764754</c:v>
                </c:pt>
                <c:pt idx="12563">
                  <c:v>-2.4034968072746392</c:v>
                </c:pt>
                <c:pt idx="12564">
                  <c:v>-2.3533962840354716</c:v>
                </c:pt>
                <c:pt idx="12565">
                  <c:v>-2.3017779822663282</c:v>
                </c:pt>
                <c:pt idx="12566">
                  <c:v>-2.248679002084256</c:v>
                </c:pt>
                <c:pt idx="12567">
                  <c:v>-2.1941414939003323</c:v>
                </c:pt>
                <c:pt idx="12568">
                  <c:v>-2.1382014458629173</c:v>
                </c:pt>
                <c:pt idx="12569">
                  <c:v>-2.0808954528294628</c:v>
                </c:pt>
                <c:pt idx="12570">
                  <c:v>-2.0222615535970698</c:v>
                </c:pt>
                <c:pt idx="12571">
                  <c:v>-1.9623447676837678</c:v>
                </c:pt>
                <c:pt idx="12572">
                  <c:v>-1.9011818003446679</c:v>
                </c:pt>
                <c:pt idx="12573">
                  <c:v>-1.8388168456281548</c:v>
                </c:pt>
                <c:pt idx="12574">
                  <c:v>-1.7752989470977407</c:v>
                </c:pt>
                <c:pt idx="12575">
                  <c:v>-1.7106671267110456</c:v>
                </c:pt>
                <c:pt idx="12576">
                  <c:v>-1.6449662104180396</c:v>
                </c:pt>
                <c:pt idx="12577">
                  <c:v>-1.5782424512206448</c:v>
                </c:pt>
                <c:pt idx="12578">
                  <c:v>-1.5105401158180816</c:v>
                </c:pt>
                <c:pt idx="12579">
                  <c:v>-1.4419027463233229</c:v>
                </c:pt>
                <c:pt idx="12580">
                  <c:v>-1.3723782917406542</c:v>
                </c:pt>
                <c:pt idx="12581">
                  <c:v>-1.302015139761374</c:v>
                </c:pt>
                <c:pt idx="12582">
                  <c:v>-1.2308601169213964</c:v>
                </c:pt>
                <c:pt idx="12583">
                  <c:v>-1.158959749132811</c:v>
                </c:pt>
                <c:pt idx="12584">
                  <c:v>-1.0863653122060071</c:v>
                </c:pt>
                <c:pt idx="12585">
                  <c:v>-1.0131287297328593</c:v>
                </c:pt>
                <c:pt idx="12586">
                  <c:v>-0.93930041443407564</c:v>
                </c:pt>
                <c:pt idx="12587">
                  <c:v>-0.86492886728595209</c:v>
                </c:pt>
                <c:pt idx="12588">
                  <c:v>-0.79006067328163587</c:v>
                </c:pt>
                <c:pt idx="12589">
                  <c:v>-0.71474230841500497</c:v>
                </c:pt>
                <c:pt idx="12590">
                  <c:v>-0.63902555885464485</c:v>
                </c:pt>
                <c:pt idx="12591">
                  <c:v>-0.5629635989330487</c:v>
                </c:pt>
                <c:pt idx="12592">
                  <c:v>-0.48660733685954854</c:v>
                </c:pt>
                <c:pt idx="12593">
                  <c:v>-0.41000327345085136</c:v>
                </c:pt>
                <c:pt idx="12594">
                  <c:v>-0.33320664879765843</c:v>
                </c:pt>
                <c:pt idx="12595">
                  <c:v>-0.25626849140201141</c:v>
                </c:pt>
                <c:pt idx="12596">
                  <c:v>-0.1792390016695834</c:v>
                </c:pt>
                <c:pt idx="12597">
                  <c:v>-0.10216896675279286</c:v>
                </c:pt>
                <c:pt idx="12598">
                  <c:v>-2.5108826570597147E-2</c:v>
                </c:pt>
                <c:pt idx="12599">
                  <c:v>5.1890215813474042E-2</c:v>
                </c:pt>
                <c:pt idx="12600">
                  <c:v>0.12877749032934094</c:v>
                </c:pt>
                <c:pt idx="12601">
                  <c:v>0.20550320788984827</c:v>
                </c:pt>
                <c:pt idx="12602">
                  <c:v>0.28201725090575724</c:v>
                </c:pt>
                <c:pt idx="12603">
                  <c:v>0.35826902070783434</c:v>
                </c:pt>
                <c:pt idx="12604">
                  <c:v>0.43420871342368567</c:v>
                </c:pt>
                <c:pt idx="12605">
                  <c:v>0.5097873947210424</c:v>
                </c:pt>
                <c:pt idx="12606">
                  <c:v>0.58495561345993041</c:v>
                </c:pt>
                <c:pt idx="12607">
                  <c:v>0.65966439962899293</c:v>
                </c:pt>
                <c:pt idx="12608">
                  <c:v>0.73386434242448839</c:v>
                </c:pt>
                <c:pt idx="12609">
                  <c:v>0.80750657521496016</c:v>
                </c:pt>
                <c:pt idx="12610">
                  <c:v>0.88054816229025012</c:v>
                </c:pt>
                <c:pt idx="12611">
                  <c:v>0.95293806522974922</c:v>
                </c:pt>
                <c:pt idx="12612">
                  <c:v>1.0246287540578773</c:v>
                </c:pt>
                <c:pt idx="12613">
                  <c:v>1.0955764142516606</c:v>
                </c:pt>
                <c:pt idx="12614">
                  <c:v>1.165738031754155</c:v>
                </c:pt>
                <c:pt idx="12615">
                  <c:v>1.2350662057217885</c:v>
                </c:pt>
                <c:pt idx="12616">
                  <c:v>1.3035132920191541</c:v>
                </c:pt>
                <c:pt idx="12617">
                  <c:v>1.3710337379552764</c:v>
                </c:pt>
                <c:pt idx="12618">
                  <c:v>1.4375847420425156</c:v>
                </c:pt>
                <c:pt idx="12619">
                  <c:v>1.5031265480078413</c:v>
                </c:pt>
                <c:pt idx="12620">
                  <c:v>1.5676209132575509</c:v>
                </c:pt>
                <c:pt idx="12621">
                  <c:v>1.631025916760797</c:v>
                </c:pt>
                <c:pt idx="12622">
                  <c:v>1.6933000388682977</c:v>
                </c:pt>
                <c:pt idx="12623">
                  <c:v>1.7544043933240618</c:v>
                </c:pt>
                <c:pt idx="12624">
                  <c:v>1.8143017627680551</c:v>
                </c:pt>
                <c:pt idx="12625">
                  <c:v>1.8729518548093158</c:v>
                </c:pt>
                <c:pt idx="12626">
                  <c:v>1.9303156775619288</c:v>
                </c:pt>
                <c:pt idx="12627">
                  <c:v>1.9863579080195488</c:v>
                </c:pt>
                <c:pt idx="12628">
                  <c:v>2.0410444165920629</c:v>
                </c:pt>
                <c:pt idx="12629">
                  <c:v>2.0943354908937963</c:v>
                </c:pt>
                <c:pt idx="12630">
                  <c:v>2.1462028559127644</c:v>
                </c:pt>
                <c:pt idx="12631">
                  <c:v>2.1966175934097425</c:v>
                </c:pt>
                <c:pt idx="12632">
                  <c:v>2.245543689528728</c:v>
                </c:pt>
                <c:pt idx="12633">
                  <c:v>2.2929550020946112</c:v>
                </c:pt>
                <c:pt idx="12634">
                  <c:v>2.3388213959906556</c:v>
                </c:pt>
                <c:pt idx="12635">
                  <c:v>2.3831122278293866</c:v>
                </c:pt>
                <c:pt idx="12636">
                  <c:v>2.4257968457665271</c:v>
                </c:pt>
                <c:pt idx="12637">
                  <c:v>2.4668530998196387</c:v>
                </c:pt>
                <c:pt idx="12638">
                  <c:v>2.5062575931379061</c:v>
                </c:pt>
                <c:pt idx="12639">
                  <c:v>2.5439811232173799</c:v>
                </c:pt>
                <c:pt idx="12640">
                  <c:v>2.5800059631187171</c:v>
                </c:pt>
                <c:pt idx="12641">
                  <c:v>2.6143105557056767</c:v>
                </c:pt>
                <c:pt idx="12642">
                  <c:v>2.6468709408832085</c:v>
                </c:pt>
                <c:pt idx="12643">
                  <c:v>2.6776707960430288</c:v>
                </c:pt>
                <c:pt idx="12644">
                  <c:v>2.7066900293355447</c:v>
                </c:pt>
                <c:pt idx="12645">
                  <c:v>2.733910154002797</c:v>
                </c:pt>
                <c:pt idx="12646">
                  <c:v>2.7593134921050586</c:v>
                </c:pt>
                <c:pt idx="12647">
                  <c:v>2.7828866545890008</c:v>
                </c:pt>
                <c:pt idx="12648">
                  <c:v>2.8046164517070595</c:v>
                </c:pt>
                <c:pt idx="12649">
                  <c:v>2.8244894692727511</c:v>
                </c:pt>
                <c:pt idx="12650">
                  <c:v>2.8424969681254737</c:v>
                </c:pt>
                <c:pt idx="12651">
                  <c:v>2.8586308314689037</c:v>
                </c:pt>
                <c:pt idx="12652">
                  <c:v>2.8728816153850278</c:v>
                </c:pt>
                <c:pt idx="12653">
                  <c:v>2.8852384637818074</c:v>
                </c:pt>
                <c:pt idx="12654">
                  <c:v>2.8956924769696606</c:v>
                </c:pt>
                <c:pt idx="12655">
                  <c:v>2.9042442098103929</c:v>
                </c:pt>
                <c:pt idx="12656">
                  <c:v>2.9108871489047954</c:v>
                </c:pt>
                <c:pt idx="12657">
                  <c:v>2.9156170461350355</c:v>
                </c:pt>
                <c:pt idx="12658">
                  <c:v>2.9184330869175357</c:v>
                </c:pt>
                <c:pt idx="12659">
                  <c:v>2.919338546751109</c:v>
                </c:pt>
                <c:pt idx="12660">
                  <c:v>2.9183296603428199</c:v>
                </c:pt>
                <c:pt idx="12661">
                  <c:v>2.9154105437369702</c:v>
                </c:pt>
                <c:pt idx="12662">
                  <c:v>2.9105855248853287</c:v>
                </c:pt>
                <c:pt idx="12663">
                  <c:v>2.9038618830077807</c:v>
                </c:pt>
                <c:pt idx="12664">
                  <c:v>2.8952404571542396</c:v>
                </c:pt>
                <c:pt idx="12665">
                  <c:v>2.8847308234719953</c:v>
                </c:pt>
                <c:pt idx="12666">
                  <c:v>2.8723422093298603</c:v>
                </c:pt>
                <c:pt idx="12667">
                  <c:v>2.8580827601211682</c:v>
                </c:pt>
                <c:pt idx="12668">
                  <c:v>2.8419594079514505</c:v>
                </c:pt>
                <c:pt idx="12669">
                  <c:v>2.8239895289686019</c:v>
                </c:pt>
                <c:pt idx="12670">
                  <c:v>2.8041849748546452</c:v>
                </c:pt>
                <c:pt idx="12671">
                  <c:v>2.7825566678218712</c:v>
                </c:pt>
                <c:pt idx="12672">
                  <c:v>2.7591184813558596</c:v>
                </c:pt>
                <c:pt idx="12673">
                  <c:v>2.7338880775331207</c:v>
                </c:pt>
                <c:pt idx="12674">
                  <c:v>2.7068858014908499</c:v>
                </c:pt>
                <c:pt idx="12675">
                  <c:v>2.6781297595260929</c:v>
                </c:pt>
                <c:pt idx="12676">
                  <c:v>2.6476400029819436</c:v>
                </c:pt>
                <c:pt idx="12677">
                  <c:v>2.6154392082786142</c:v>
                </c:pt>
                <c:pt idx="12678">
                  <c:v>2.581548126842629</c:v>
                </c:pt>
                <c:pt idx="12679">
                  <c:v>2.545988510236473</c:v>
                </c:pt>
                <c:pt idx="12680">
                  <c:v>2.5087819907744713</c:v>
                </c:pt>
                <c:pt idx="12681">
                  <c:v>2.4699568605093791</c:v>
                </c:pt>
                <c:pt idx="12682">
                  <c:v>2.4295362672548939</c:v>
                </c:pt>
                <c:pt idx="12683">
                  <c:v>2.3875464306441194</c:v>
                </c:pt>
                <c:pt idx="12684">
                  <c:v>2.3440212061535641</c:v>
                </c:pt>
                <c:pt idx="12685">
                  <c:v>2.298984984417908</c:v>
                </c:pt>
                <c:pt idx="12686">
                  <c:v>2.2524682913877117</c:v>
                </c:pt>
                <c:pt idx="12687">
                  <c:v>2.2045067056790324</c:v>
                </c:pt>
                <c:pt idx="12688">
                  <c:v>2.1551296525771209</c:v>
                </c:pt>
                <c:pt idx="12689">
                  <c:v>2.1043671795568661</c:v>
                </c:pt>
                <c:pt idx="12690">
                  <c:v>2.0522508000442725</c:v>
                </c:pt>
                <c:pt idx="12691">
                  <c:v>1.9988190367039447</c:v>
                </c:pt>
                <c:pt idx="12692">
                  <c:v>1.9441021329304589</c:v>
                </c:pt>
                <c:pt idx="12693">
                  <c:v>1.8881378623423772</c:v>
                </c:pt>
                <c:pt idx="12694">
                  <c:v>1.83096889589792</c:v>
                </c:pt>
                <c:pt idx="12695">
                  <c:v>1.7726279371175286</c:v>
                </c:pt>
                <c:pt idx="12696">
                  <c:v>1.7131535539692153</c:v>
                </c:pt>
                <c:pt idx="12697">
                  <c:v>1.6525858081523699</c:v>
                </c:pt>
                <c:pt idx="12698">
                  <c:v>1.5909628478982887</c:v>
                </c:pt>
                <c:pt idx="12699">
                  <c:v>1.5283221757667014</c:v>
                </c:pt>
                <c:pt idx="12700">
                  <c:v>1.4647057861222796</c:v>
                </c:pt>
                <c:pt idx="12701">
                  <c:v>1.4001562028420877</c:v>
                </c:pt>
                <c:pt idx="12702">
                  <c:v>1.33471448529189</c:v>
                </c:pt>
                <c:pt idx="12703">
                  <c:v>1.2684214945778216</c:v>
                </c:pt>
                <c:pt idx="12704">
                  <c:v>1.2013229496840203</c:v>
                </c:pt>
                <c:pt idx="12705">
                  <c:v>1.1334653308614067</c:v>
                </c:pt>
                <c:pt idx="12706">
                  <c:v>1.0648937263650107</c:v>
                </c:pt>
                <c:pt idx="12707">
                  <c:v>0.99565143685014268</c:v>
                </c:pt>
                <c:pt idx="12708">
                  <c:v>0.92577997627685449</c:v>
                </c:pt>
                <c:pt idx="12709">
                  <c:v>0.85532088390612737</c:v>
                </c:pt>
                <c:pt idx="12710">
                  <c:v>0.78432114834976829</c:v>
                </c:pt>
                <c:pt idx="12711">
                  <c:v>0.71282929029507969</c:v>
                </c:pt>
                <c:pt idx="12712">
                  <c:v>0.64089171280739421</c:v>
                </c:pt>
                <c:pt idx="12713">
                  <c:v>0.56855056450032249</c:v>
                </c:pt>
                <c:pt idx="12714">
                  <c:v>0.49585689048761794</c:v>
                </c:pt>
                <c:pt idx="12715">
                  <c:v>0.42285768564713927</c:v>
                </c:pt>
                <c:pt idx="12716">
                  <c:v>0.34959928207683055</c:v>
                </c:pt>
                <c:pt idx="12717">
                  <c:v>0.2761287677352996</c:v>
                </c:pt>
                <c:pt idx="12718">
                  <c:v>0.20249305608847809</c:v>
                </c:pt>
                <c:pt idx="12719">
                  <c:v>0.1287399999405853</c:v>
                </c:pt>
                <c:pt idx="12720">
                  <c:v>5.4917098572044985E-2</c:v>
                </c:pt>
                <c:pt idx="12721">
                  <c:v>-1.892884715473277E-2</c:v>
                </c:pt>
                <c:pt idx="12722">
                  <c:v>-9.2750522398687391E-2</c:v>
                </c:pt>
                <c:pt idx="12723">
                  <c:v>-0.16649994303638055</c:v>
                </c:pt>
                <c:pt idx="12724">
                  <c:v>-0.2401297290024626</c:v>
                </c:pt>
                <c:pt idx="12725">
                  <c:v>-0.31359317668796566</c:v>
                </c:pt>
                <c:pt idx="12726">
                  <c:v>-0.38684287044079335</c:v>
                </c:pt>
                <c:pt idx="12727">
                  <c:v>-0.4598316785466442</c:v>
                </c:pt>
                <c:pt idx="12728">
                  <c:v>-0.53251182954982335</c:v>
                </c:pt>
                <c:pt idx="12729">
                  <c:v>-0.60483589565927565</c:v>
                </c:pt>
                <c:pt idx="12730">
                  <c:v>-0.67676217813979422</c:v>
                </c:pt>
                <c:pt idx="12731">
                  <c:v>-0.74824067252435589</c:v>
                </c:pt>
                <c:pt idx="12732">
                  <c:v>-0.81922467881690408</c:v>
                </c:pt>
                <c:pt idx="12733">
                  <c:v>-0.8896710077513843</c:v>
                </c:pt>
                <c:pt idx="12734">
                  <c:v>-0.95953706526105642</c:v>
                </c:pt>
                <c:pt idx="12735">
                  <c:v>-1.028775664887233</c:v>
                </c:pt>
                <c:pt idx="12736">
                  <c:v>-1.0973391711404634</c:v>
                </c:pt>
                <c:pt idx="12737">
                  <c:v>-1.1651818343089515</c:v>
                </c:pt>
                <c:pt idx="12738">
                  <c:v>-1.2322604504947998</c:v>
                </c:pt>
                <c:pt idx="12739">
                  <c:v>-1.2985346561076434</c:v>
                </c:pt>
                <c:pt idx="12740">
                  <c:v>-1.3639653970160071</c:v>
                </c:pt>
                <c:pt idx="12741">
                  <c:v>-1.428509737321179</c:v>
                </c:pt>
                <c:pt idx="12742">
                  <c:v>-1.4921249402689654</c:v>
                </c:pt>
                <c:pt idx="12743">
                  <c:v>-1.5547707015557639</c:v>
                </c:pt>
                <c:pt idx="12744">
                  <c:v>-1.6164081863258861</c:v>
                </c:pt>
                <c:pt idx="12745">
                  <c:v>-1.6769952869378077</c:v>
                </c:pt>
                <c:pt idx="12746">
                  <c:v>-1.7364910003899001</c:v>
                </c:pt>
                <c:pt idx="12747">
                  <c:v>-1.7948577987799066</c:v>
                </c:pt>
                <c:pt idx="12748">
                  <c:v>-1.8520591561186248</c:v>
                </c:pt>
                <c:pt idx="12749">
                  <c:v>-1.9080527745861044</c:v>
                </c:pt>
                <c:pt idx="12750">
                  <c:v>-1.9628076073560781</c:v>
                </c:pt>
                <c:pt idx="12751">
                  <c:v>-2.0162917808355489</c:v>
                </c:pt>
                <c:pt idx="12752">
                  <c:v>-2.0684661452979061</c:v>
                </c:pt>
                <c:pt idx="12753">
                  <c:v>-2.1193012453821676</c:v>
                </c:pt>
                <c:pt idx="12754">
                  <c:v>-2.1687634588478764</c:v>
                </c:pt>
                <c:pt idx="12755">
                  <c:v>-2.2168184847956613</c:v>
                </c:pt>
                <c:pt idx="12756">
                  <c:v>-2.2634318471998318</c:v>
                </c:pt>
                <c:pt idx="12757">
                  <c:v>-2.3085774091101836</c:v>
                </c:pt>
                <c:pt idx="12758">
                  <c:v>-2.3522276279662822</c:v>
                </c:pt>
                <c:pt idx="12759">
                  <c:v>-2.3943490010140942</c:v>
                </c:pt>
                <c:pt idx="12760">
                  <c:v>-2.434919350877585</c:v>
                </c:pt>
                <c:pt idx="12761">
                  <c:v>-2.4739125242994229</c:v>
                </c:pt>
                <c:pt idx="12762">
                  <c:v>-2.5112998240249143</c:v>
                </c:pt>
                <c:pt idx="12763">
                  <c:v>-2.5470600540325274</c:v>
                </c:pt>
                <c:pt idx="12764">
                  <c:v>-2.5811681177247272</c:v>
                </c:pt>
                <c:pt idx="12765">
                  <c:v>-2.6136003973092339</c:v>
                </c:pt>
                <c:pt idx="12766">
                  <c:v>-2.6443339626978966</c:v>
                </c:pt>
                <c:pt idx="12767">
                  <c:v>-2.67335005686604</c:v>
                </c:pt>
                <c:pt idx="12768">
                  <c:v>-2.7006300116766688</c:v>
                </c:pt>
                <c:pt idx="12769">
                  <c:v>-2.7261548296486282</c:v>
                </c:pt>
                <c:pt idx="12770">
                  <c:v>-2.7499100890368653</c:v>
                </c:pt>
                <c:pt idx="12771">
                  <c:v>-2.7718818968832997</c:v>
                </c:pt>
                <c:pt idx="12772">
                  <c:v>-2.79205494533434</c:v>
                </c:pt>
                <c:pt idx="12773">
                  <c:v>-2.8104124324775546</c:v>
                </c:pt>
                <c:pt idx="12774">
                  <c:v>-2.8269394368865095</c:v>
                </c:pt>
                <c:pt idx="12775">
                  <c:v>-2.8416304218115314</c:v>
                </c:pt>
                <c:pt idx="12776">
                  <c:v>-2.8544727184765391</c:v>
                </c:pt>
                <c:pt idx="12777">
                  <c:v>-2.8654558657919678</c:v>
                </c:pt>
                <c:pt idx="12778">
                  <c:v>-2.8745727848331777</c:v>
                </c:pt>
                <c:pt idx="12779">
                  <c:v>-2.88182044166303</c:v>
                </c:pt>
                <c:pt idx="12780">
                  <c:v>-2.8871887227747539</c:v>
                </c:pt>
                <c:pt idx="12781">
                  <c:v>-2.8906753635741151</c:v>
                </c:pt>
                <c:pt idx="12782">
                  <c:v>-2.8922782853328104</c:v>
                </c:pt>
                <c:pt idx="12783">
                  <c:v>-2.8919983409556607</c:v>
                </c:pt>
                <c:pt idx="12784">
                  <c:v>-2.889829929966246</c:v>
                </c:pt>
                <c:pt idx="12785">
                  <c:v>-2.8857761822086099</c:v>
                </c:pt>
                <c:pt idx="12786">
                  <c:v>-2.8798398784100301</c:v>
                </c:pt>
                <c:pt idx="12787">
                  <c:v>-2.8720227234203817</c:v>
                </c:pt>
                <c:pt idx="12788">
                  <c:v>-2.8623252213277062</c:v>
                </c:pt>
                <c:pt idx="12789">
                  <c:v>-2.8507583392010574</c:v>
                </c:pt>
                <c:pt idx="12790">
                  <c:v>-2.8373275449737232</c:v>
                </c:pt>
                <c:pt idx="12791">
                  <c:v>-2.8220374088028244</c:v>
                </c:pt>
                <c:pt idx="12792">
                  <c:v>-2.8048954901418415</c:v>
                </c:pt>
                <c:pt idx="12793">
                  <c:v>-2.78591318134721</c:v>
                </c:pt>
                <c:pt idx="12794">
                  <c:v>-2.7651046083902737</c:v>
                </c:pt>
                <c:pt idx="12795">
                  <c:v>-2.7424817151459382</c:v>
                </c:pt>
                <c:pt idx="12796">
                  <c:v>-2.7180584534090233</c:v>
                </c:pt>
                <c:pt idx="12797">
                  <c:v>-2.6918514689904613</c:v>
                </c:pt>
                <c:pt idx="12798">
                  <c:v>-2.6638755576403716</c:v>
                </c:pt>
                <c:pt idx="12799">
                  <c:v>-2.6341465960944555</c:v>
                </c:pt>
                <c:pt idx="12800">
                  <c:v>-2.602680428523533</c:v>
                </c:pt>
                <c:pt idx="12801">
                  <c:v>-2.569499651264977</c:v>
                </c:pt>
                <c:pt idx="12802">
                  <c:v>-2.5346218144955794</c:v>
                </c:pt>
                <c:pt idx="12803">
                  <c:v>-2.4980676438401272</c:v>
                </c:pt>
                <c:pt idx="12804">
                  <c:v>-2.4598656098400338</c:v>
                </c:pt>
                <c:pt idx="12805">
                  <c:v>-2.4200348326015133</c:v>
                </c:pt>
                <c:pt idx="12806">
                  <c:v>-2.3786006871706378</c:v>
                </c:pt>
                <c:pt idx="12807">
                  <c:v>-2.3355937259783945</c:v>
                </c:pt>
                <c:pt idx="12808">
                  <c:v>-2.2910384778139314</c:v>
                </c:pt>
                <c:pt idx="12809">
                  <c:v>-2.2449602281824981</c:v>
                </c:pt>
                <c:pt idx="12810">
                  <c:v>-2.1973858677685461</c:v>
                </c:pt>
                <c:pt idx="12811">
                  <c:v>-2.1483494402840626</c:v>
                </c:pt>
                <c:pt idx="12812">
                  <c:v>-2.0978768583751379</c:v>
                </c:pt>
                <c:pt idx="12813">
                  <c:v>-2.0460017173817078</c:v>
                </c:pt>
                <c:pt idx="12814">
                  <c:v>-1.9927626665650293</c:v>
                </c:pt>
                <c:pt idx="12815">
                  <c:v>-1.9381885482840131</c:v>
                </c:pt>
                <c:pt idx="12816">
                  <c:v>-1.8823142336726495</c:v>
                </c:pt>
                <c:pt idx="12817">
                  <c:v>-1.8251762555502005</c:v>
                </c:pt>
                <c:pt idx="12818">
                  <c:v>-1.7668094046790355</c:v>
                </c:pt>
                <c:pt idx="12819">
                  <c:v>-1.7072480008461666</c:v>
                </c:pt>
                <c:pt idx="12820">
                  <c:v>-1.6465310334487</c:v>
                </c:pt>
                <c:pt idx="12821">
                  <c:v>-1.5846982021318712</c:v>
                </c:pt>
                <c:pt idx="12822">
                  <c:v>-1.5217879255140327</c:v>
                </c:pt>
                <c:pt idx="12823">
                  <c:v>-1.457838610002967</c:v>
                </c:pt>
                <c:pt idx="12824">
                  <c:v>-1.3928937083112443</c:v>
                </c:pt>
                <c:pt idx="12825">
                  <c:v>-1.3269976250337667</c:v>
                </c:pt>
                <c:pt idx="12826">
                  <c:v>-1.2601935653826688</c:v>
                </c:pt>
                <c:pt idx="12827">
                  <c:v>-1.1925231413879356</c:v>
                </c:pt>
                <c:pt idx="12828">
                  <c:v>-1.1240263744115586</c:v>
                </c:pt>
                <c:pt idx="12829">
                  <c:v>-1.0547435085570014</c:v>
                </c:pt>
                <c:pt idx="12830">
                  <c:v>-0.98472043593474812</c:v>
                </c:pt>
                <c:pt idx="12831">
                  <c:v>-0.91400478040393485</c:v>
                </c:pt>
                <c:pt idx="12832">
                  <c:v>-0.84264224869173465</c:v>
                </c:pt>
                <c:pt idx="12833">
                  <c:v>-0.77067449418038059</c:v>
                </c:pt>
                <c:pt idx="12834">
                  <c:v>-0.69815226827449761</c:v>
                </c:pt>
                <c:pt idx="12835">
                  <c:v>-0.62512247387929365</c:v>
                </c:pt>
                <c:pt idx="12836">
                  <c:v>-0.55163155286929777</c:v>
                </c:pt>
                <c:pt idx="12837">
                  <c:v>-0.47772690454014</c:v>
                </c:pt>
                <c:pt idx="12838">
                  <c:v>-0.40345595486532904</c:v>
                </c:pt>
                <c:pt idx="12839">
                  <c:v>-0.32886726973670138</c:v>
                </c:pt>
                <c:pt idx="12840">
                  <c:v>-0.25400926131167073</c:v>
                </c:pt>
                <c:pt idx="12841">
                  <c:v>-0.17892984212926261</c:v>
                </c:pt>
                <c:pt idx="12842">
                  <c:v>-0.10367763631898144</c:v>
                </c:pt>
                <c:pt idx="12843">
                  <c:v>-2.8302133519736671E-2</c:v>
                </c:pt>
                <c:pt idx="12844">
                  <c:v>4.7147586040653423E-2</c:v>
                </c:pt>
                <c:pt idx="12845">
                  <c:v>0.12262292571739222</c:v>
                </c:pt>
                <c:pt idx="12846">
                  <c:v>0.19807438591499096</c:v>
                </c:pt>
                <c:pt idx="12847">
                  <c:v>0.27345256222359116</c:v>
                </c:pt>
                <c:pt idx="12848">
                  <c:v>0.34870722408283539</c:v>
                </c:pt>
                <c:pt idx="12849">
                  <c:v>0.42378830071623275</c:v>
                </c:pt>
                <c:pt idx="12850">
                  <c:v>0.49865126923305519</c:v>
                </c:pt>
                <c:pt idx="12851">
                  <c:v>0.57324312273156552</c:v>
                </c:pt>
                <c:pt idx="12852">
                  <c:v>0.64751398356917966</c:v>
                </c:pt>
                <c:pt idx="12853">
                  <c:v>0.72141731286281408</c:v>
                </c:pt>
                <c:pt idx="12854">
                  <c:v>0.79490699836985312</c:v>
                </c:pt>
                <c:pt idx="12855">
                  <c:v>0.86793217047556415</c:v>
                </c:pt>
                <c:pt idx="12856">
                  <c:v>0.94044134929611323</c:v>
                </c:pt>
                <c:pt idx="12857">
                  <c:v>1.012384783388637</c:v>
                </c:pt>
                <c:pt idx="12858">
                  <c:v>1.0837151138442738</c:v>
                </c:pt>
                <c:pt idx="12859">
                  <c:v>1.1543876729904146</c:v>
                </c:pt>
                <c:pt idx="12860">
                  <c:v>1.2243589578975493</c:v>
                </c:pt>
                <c:pt idx="12861">
                  <c:v>1.2935814436517215</c:v>
                </c:pt>
                <c:pt idx="12862">
                  <c:v>1.3620076689027065</c:v>
                </c:pt>
                <c:pt idx="12863">
                  <c:v>1.4295924739404724</c:v>
                </c:pt>
                <c:pt idx="12864">
                  <c:v>1.4962920425913087</c:v>
                </c:pt>
                <c:pt idx="12865">
                  <c:v>1.5620591650067128</c:v>
                </c:pt>
                <c:pt idx="12866">
                  <c:v>1.6268476202307001</c:v>
                </c:pt>
                <c:pt idx="12867">
                  <c:v>1.6906145519140827</c:v>
                </c:pt>
                <c:pt idx="12868">
                  <c:v>1.7533180004915065</c:v>
                </c:pt>
                <c:pt idx="12869">
                  <c:v>1.8149101349036647</c:v>
                </c:pt>
                <c:pt idx="12870">
                  <c:v>1.8753542809851247</c:v>
                </c:pt>
                <c:pt idx="12871">
                  <c:v>1.9346128493591859</c:v>
                </c:pt>
                <c:pt idx="12872">
                  <c:v>1.9926408918123484</c:v>
                </c:pt>
                <c:pt idx="12873">
                  <c:v>2.0494030776149526</c:v>
                </c:pt>
                <c:pt idx="12874">
                  <c:v>2.1048598381723211</c:v>
                </c:pt>
                <c:pt idx="12875">
                  <c:v>2.1589708612100438</c:v>
                </c:pt>
                <c:pt idx="12876">
                  <c:v>2.211695600333468</c:v>
                </c:pt>
                <c:pt idx="12877">
                  <c:v>2.2630017953136221</c:v>
                </c:pt>
                <c:pt idx="12878">
                  <c:v>2.3128557335355162</c:v>
                </c:pt>
                <c:pt idx="12879">
                  <c:v>2.3612177015932212</c:v>
                </c:pt>
                <c:pt idx="12880">
                  <c:v>2.4080592770781148</c:v>
                </c:pt>
                <c:pt idx="12881">
                  <c:v>2.4533480335681923</c:v>
                </c:pt>
                <c:pt idx="12882">
                  <c:v>2.4970489787858656</c:v>
                </c:pt>
                <c:pt idx="12883">
                  <c:v>2.5391346061221927</c:v>
                </c:pt>
                <c:pt idx="12884">
                  <c:v>2.5795734991341841</c:v>
                </c:pt>
                <c:pt idx="12885">
                  <c:v>2.6183357172393547</c:v>
                </c:pt>
                <c:pt idx="12886">
                  <c:v>2.6553920109284381</c:v>
                </c:pt>
                <c:pt idx="12887">
                  <c:v>2.6907173134326787</c:v>
                </c:pt>
                <c:pt idx="12888">
                  <c:v>2.7242866628438183</c:v>
                </c:pt>
                <c:pt idx="12889">
                  <c:v>2.7560747901596612</c:v>
                </c:pt>
                <c:pt idx="12890">
                  <c:v>2.7860610306170916</c:v>
                </c:pt>
                <c:pt idx="12891">
                  <c:v>2.8142252829647099</c:v>
                </c:pt>
                <c:pt idx="12892">
                  <c:v>2.8405460719650599</c:v>
                </c:pt>
                <c:pt idx="12893">
                  <c:v>2.8650004753727671</c:v>
                </c:pt>
                <c:pt idx="12894">
                  <c:v>2.8875675045713769</c:v>
                </c:pt>
                <c:pt idx="12895">
                  <c:v>2.9082356148007702</c:v>
                </c:pt>
                <c:pt idx="12896">
                  <c:v>2.9269861944290927</c:v>
                </c:pt>
                <c:pt idx="12897">
                  <c:v>2.9438029105734898</c:v>
                </c:pt>
                <c:pt idx="12898">
                  <c:v>2.9586728894129402</c:v>
                </c:pt>
                <c:pt idx="12899">
                  <c:v>2.9715873847663414</c:v>
                </c:pt>
                <c:pt idx="12900">
                  <c:v>2.9825306592059735</c:v>
                </c:pt>
                <c:pt idx="12901">
                  <c:v>2.9914949181199111</c:v>
                </c:pt>
                <c:pt idx="12902">
                  <c:v>2.9984726521497747</c:v>
                </c:pt>
                <c:pt idx="12903">
                  <c:v>3.0034593883408096</c:v>
                </c:pt>
                <c:pt idx="12904">
                  <c:v>3.006444310403753</c:v>
                </c:pt>
                <c:pt idx="12905">
                  <c:v>3.0074254475808018</c:v>
                </c:pt>
                <c:pt idx="12906">
                  <c:v>3.0064006002556201</c:v>
                </c:pt>
                <c:pt idx="12907">
                  <c:v>3.0033666181178824</c:v>
                </c:pt>
                <c:pt idx="12908">
                  <c:v>2.9983192800771032</c:v>
                </c:pt>
                <c:pt idx="12909">
                  <c:v>2.9912649626720937</c:v>
                </c:pt>
                <c:pt idx="12910">
                  <c:v>2.9822046824845305</c:v>
                </c:pt>
                <c:pt idx="12911">
                  <c:v>2.9711387018881963</c:v>
                </c:pt>
                <c:pt idx="12912">
                  <c:v>2.9580704203660146</c:v>
                </c:pt>
                <c:pt idx="12913">
                  <c:v>2.9430072222120014</c:v>
                </c:pt>
                <c:pt idx="12914">
                  <c:v>2.9259593811852924</c:v>
                </c:pt>
                <c:pt idx="12915">
                  <c:v>2.9069351485836119</c:v>
                </c:pt>
                <c:pt idx="12916">
                  <c:v>2.8859449468837548</c:v>
                </c:pt>
                <c:pt idx="12917">
                  <c:v>2.8630020592973535</c:v>
                </c:pt>
                <c:pt idx="12918">
                  <c:v>2.8381180889857927</c:v>
                </c:pt>
                <c:pt idx="12919">
                  <c:v>2.8113058932273618</c:v>
                </c:pt>
                <c:pt idx="12920">
                  <c:v>2.7825784728135154</c:v>
                </c:pt>
                <c:pt idx="12921">
                  <c:v>2.751955759550079</c:v>
                </c:pt>
                <c:pt idx="12922">
                  <c:v>2.7194528205201909</c:v>
                </c:pt>
                <c:pt idx="12923">
                  <c:v>2.6850880821008647</c:v>
                </c:pt>
                <c:pt idx="12924">
                  <c:v>2.6488879016550348</c:v>
                </c:pt>
                <c:pt idx="12925">
                  <c:v>2.6108694742165763</c:v>
                </c:pt>
                <c:pt idx="12926">
                  <c:v>2.5710564397135118</c:v>
                </c:pt>
                <c:pt idx="12927">
                  <c:v>2.5294778070710144</c:v>
                </c:pt>
                <c:pt idx="12928">
                  <c:v>2.4861567546503931</c:v>
                </c:pt>
                <c:pt idx="12929">
                  <c:v>2.4411174118796577</c:v>
                </c:pt>
                <c:pt idx="12930">
                  <c:v>2.3943857087946525</c:v>
                </c:pt>
                <c:pt idx="12931">
                  <c:v>2.3459949247697001</c:v>
                </c:pt>
                <c:pt idx="12932">
                  <c:v>2.2959704051104541</c:v>
                </c:pt>
                <c:pt idx="12933">
                  <c:v>2.24434537530276</c:v>
                </c:pt>
                <c:pt idx="12934">
                  <c:v>2.1911583125318339</c:v>
                </c:pt>
                <c:pt idx="12935">
                  <c:v>2.1364380849530176</c:v>
                </c:pt>
                <c:pt idx="12936">
                  <c:v>2.0802197872656607</c:v>
                </c:pt>
                <c:pt idx="12937">
                  <c:v>2.022540373322709</c:v>
                </c:pt>
                <c:pt idx="12938">
                  <c:v>1.9634352518905984</c:v>
                </c:pt>
                <c:pt idx="12939">
                  <c:v>1.902939557036615</c:v>
                </c:pt>
                <c:pt idx="12940">
                  <c:v>1.8410932878244284</c:v>
                </c:pt>
                <c:pt idx="12941">
                  <c:v>1.7779373478672695</c:v>
                </c:pt>
                <c:pt idx="12942">
                  <c:v>1.7135115527749503</c:v>
                </c:pt>
                <c:pt idx="12943">
                  <c:v>1.6478558974994992</c:v>
                </c:pt>
                <c:pt idx="12944">
                  <c:v>1.5810156131895539</c:v>
                </c:pt>
                <c:pt idx="12945">
                  <c:v>1.5130370709177772</c:v>
                </c:pt>
                <c:pt idx="12946">
                  <c:v>1.4439656283786537</c:v>
                </c:pt>
                <c:pt idx="12947">
                  <c:v>1.3738452338672991</c:v>
                </c:pt>
                <c:pt idx="12948">
                  <c:v>1.3027184263888063</c:v>
                </c:pt>
                <c:pt idx="12949">
                  <c:v>1.2306281464831577</c:v>
                </c:pt>
                <c:pt idx="12950">
                  <c:v>1.1576231587284953</c:v>
                </c:pt>
                <c:pt idx="12951">
                  <c:v>1.0837541325457576</c:v>
                </c:pt>
                <c:pt idx="12952">
                  <c:v>1.0090699902097038</c:v>
                </c:pt>
                <c:pt idx="12953">
                  <c:v>0.93361576735871576</c:v>
                </c:pt>
                <c:pt idx="12954">
                  <c:v>0.85744576092003366</c:v>
                </c:pt>
                <c:pt idx="12955">
                  <c:v>0.78061057898402719</c:v>
                </c:pt>
                <c:pt idx="12956">
                  <c:v>0.70316052451111144</c:v>
                </c:pt>
                <c:pt idx="12957">
                  <c:v>0.62514700986746419</c:v>
                </c:pt>
                <c:pt idx="12958">
                  <c:v>0.54662162201569153</c:v>
                </c:pt>
                <c:pt idx="12959">
                  <c:v>0.46763723154279763</c:v>
                </c:pt>
                <c:pt idx="12960">
                  <c:v>0.38824669465342548</c:v>
                </c:pt>
                <c:pt idx="12961">
                  <c:v>0.30850250279418406</c:v>
                </c:pt>
                <c:pt idx="12962">
                  <c:v>0.22845798923825936</c:v>
                </c:pt>
                <c:pt idx="12963">
                  <c:v>0.14816747825157886</c:v>
                </c:pt>
                <c:pt idx="12964">
                  <c:v>6.7685005296223205E-2</c:v>
                </c:pt>
                <c:pt idx="12965">
                  <c:v>-1.2935762136059317E-2</c:v>
                </c:pt>
                <c:pt idx="12966">
                  <c:v>-9.3640143098120757E-2</c:v>
                </c:pt>
                <c:pt idx="12967">
                  <c:v>-0.17437344654023151</c:v>
                </c:pt>
                <c:pt idx="12968">
                  <c:v>-0.25508005529320393</c:v>
                </c:pt>
                <c:pt idx="12969">
                  <c:v>-0.33570441742011548</c:v>
                </c:pt>
                <c:pt idx="12970">
                  <c:v>-0.41619643982755744</c:v>
                </c:pt>
                <c:pt idx="12971">
                  <c:v>-0.49649746196495675</c:v>
                </c:pt>
                <c:pt idx="12972">
                  <c:v>-0.57655187477221992</c:v>
                </c:pt>
                <c:pt idx="12973">
                  <c:v>-0.65630733593261026</c:v>
                </c:pt>
                <c:pt idx="12974">
                  <c:v>-0.73571186357617346</c:v>
                </c:pt>
                <c:pt idx="12975">
                  <c:v>-0.81470865815326921</c:v>
                </c:pt>
                <c:pt idx="12976">
                  <c:v>-0.8932402554816794</c:v>
                </c:pt>
                <c:pt idx="12977">
                  <c:v>-0.97125087145263267</c:v>
                </c:pt>
                <c:pt idx="12978">
                  <c:v>-1.0486870721658523</c:v>
                </c:pt>
                <c:pt idx="12979">
                  <c:v>-1.12549807871358</c:v>
                </c:pt>
                <c:pt idx="12980">
                  <c:v>-1.2016342468030869</c:v>
                </c:pt>
                <c:pt idx="12981">
                  <c:v>-1.2770418861724488</c:v>
                </c:pt>
                <c:pt idx="12982">
                  <c:v>-1.3516673523035359</c:v>
                </c:pt>
                <c:pt idx="12983">
                  <c:v>-1.4254592906787122</c:v>
                </c:pt>
                <c:pt idx="12984">
                  <c:v>-1.498367684866406</c:v>
                </c:pt>
                <c:pt idx="12985">
                  <c:v>-1.5703391255024315</c:v>
                </c:pt>
                <c:pt idx="12986">
                  <c:v>-1.6413211990465406</c:v>
                </c:pt>
                <c:pt idx="12987">
                  <c:v>-1.7112648696766335</c:v>
                </c:pt>
                <c:pt idx="12988">
                  <c:v>-1.7801220176302301</c:v>
                </c:pt>
                <c:pt idx="12989">
                  <c:v>-1.8478386770693256</c:v>
                </c:pt>
                <c:pt idx="12990">
                  <c:v>-1.9143720705833069</c:v>
                </c:pt>
                <c:pt idx="12991">
                  <c:v>-1.9796785431648189</c:v>
                </c:pt>
                <c:pt idx="12992">
                  <c:v>-2.0437071246253131</c:v>
                </c:pt>
                <c:pt idx="12993">
                  <c:v>-2.1064165119109841</c:v>
                </c:pt>
                <c:pt idx="12994">
                  <c:v>-2.1677612196971001</c:v>
                </c:pt>
                <c:pt idx="12995">
                  <c:v>-2.2276950804586866</c:v>
                </c:pt>
                <c:pt idx="12996">
                  <c:v>-2.2861717598518196</c:v>
                </c:pt>
                <c:pt idx="12997">
                  <c:v>-2.3431532827517629</c:v>
                </c:pt>
                <c:pt idx="12998">
                  <c:v>-2.3986003003783356</c:v>
                </c:pt>
                <c:pt idx="12999">
                  <c:v>-2.4524675474872173</c:v>
                </c:pt>
                <c:pt idx="13000">
                  <c:v>-2.5047211396681281</c:v>
                </c:pt>
                <c:pt idx="13001">
                  <c:v>-2.5553232837519646</c:v>
                </c:pt>
                <c:pt idx="13002">
                  <c:v>-2.6042337212895448</c:v>
                </c:pt>
                <c:pt idx="13003">
                  <c:v>-2.651419785293982</c:v>
                </c:pt>
                <c:pt idx="13004">
                  <c:v>-2.6968450098486785</c:v>
                </c:pt>
                <c:pt idx="13005">
                  <c:v>-2.7404745207996579</c:v>
                </c:pt>
                <c:pt idx="13006">
                  <c:v>-2.7822742558485589</c:v>
                </c:pt>
                <c:pt idx="13007">
                  <c:v>-2.8222144609775275</c:v>
                </c:pt>
                <c:pt idx="13008">
                  <c:v>-2.8602656171997611</c:v>
                </c:pt>
                <c:pt idx="13009">
                  <c:v>-2.8963980331037558</c:v>
                </c:pt>
                <c:pt idx="13010">
                  <c:v>-2.9305867605488078</c:v>
                </c:pt>
                <c:pt idx="13011">
                  <c:v>-2.9628075581596089</c:v>
                </c:pt>
                <c:pt idx="13012">
                  <c:v>-2.9930349579057887</c:v>
                </c:pt>
                <c:pt idx="13013">
                  <c:v>-3.0212421960086822</c:v>
                </c:pt>
                <c:pt idx="13014">
                  <c:v>-3.0474045973540975</c:v>
                </c:pt>
                <c:pt idx="13015">
                  <c:v>-3.0715070893396224</c:v>
                </c:pt>
                <c:pt idx="13016">
                  <c:v>-3.0935276946064705</c:v>
                </c:pt>
                <c:pt idx="13017">
                  <c:v>-3.1134468799569168</c:v>
                </c:pt>
                <c:pt idx="13018">
                  <c:v>-3.1312487397974809</c:v>
                </c:pt>
                <c:pt idx="13019">
                  <c:v>-3.1469216676778005</c:v>
                </c:pt>
                <c:pt idx="13020">
                  <c:v>-3.1604472401924943</c:v>
                </c:pt>
                <c:pt idx="13021">
                  <c:v>-3.1718151536569166</c:v>
                </c:pt>
                <c:pt idx="13022">
                  <c:v>-3.1810155689805351</c:v>
                </c:pt>
                <c:pt idx="13023">
                  <c:v>-3.1880418650726683</c:v>
                </c:pt>
                <c:pt idx="13024">
                  <c:v>-3.192881261177857</c:v>
                </c:pt>
                <c:pt idx="13025">
                  <c:v>-3.1955300076310706</c:v>
                </c:pt>
                <c:pt idx="13026">
                  <c:v>-3.195984313171</c:v>
                </c:pt>
                <c:pt idx="13027">
                  <c:v>-3.1942396246202573</c:v>
                </c:pt>
                <c:pt idx="13028">
                  <c:v>-3.1902905081257771</c:v>
                </c:pt>
                <c:pt idx="13029">
                  <c:v>-3.1841423187045255</c:v>
                </c:pt>
                <c:pt idx="13030">
                  <c:v>-3.1757952436019714</c:v>
                </c:pt>
                <c:pt idx="13031">
                  <c:v>-3.1652489087938989</c:v>
                </c:pt>
                <c:pt idx="13032">
                  <c:v>-3.152506270863249</c:v>
                </c:pt>
                <c:pt idx="13033">
                  <c:v>-3.1375744650682811</c:v>
                </c:pt>
                <c:pt idx="13034">
                  <c:v>-3.1204637101692554</c:v>
                </c:pt>
                <c:pt idx="13035">
                  <c:v>-3.1011823964806906</c:v>
                </c:pt>
                <c:pt idx="13036">
                  <c:v>-3.0797412792969694</c:v>
                </c:pt>
                <c:pt idx="13037">
                  <c:v>-3.056154168039825</c:v>
                </c:pt>
                <c:pt idx="13038">
                  <c:v>-3.0304333848720471</c:v>
                </c:pt>
                <c:pt idx="13039">
                  <c:v>-3.0025926980711488</c:v>
                </c:pt>
                <c:pt idx="13040">
                  <c:v>-2.9726462104408329</c:v>
                </c:pt>
                <c:pt idx="13041">
                  <c:v>-2.940615145637004</c:v>
                </c:pt>
                <c:pt idx="13042">
                  <c:v>-2.9065160510665433</c:v>
                </c:pt>
                <c:pt idx="13043">
                  <c:v>-2.8703690203519119</c:v>
                </c:pt>
                <c:pt idx="13044">
                  <c:v>-2.8322022632854176</c:v>
                </c:pt>
                <c:pt idx="13045">
                  <c:v>-2.7920350105920968</c:v>
                </c:pt>
                <c:pt idx="13046">
                  <c:v>-2.7498931190486826</c:v>
                </c:pt>
                <c:pt idx="13047">
                  <c:v>-2.7058079933022121</c:v>
                </c:pt>
                <c:pt idx="13048">
                  <c:v>-2.6598053838469755</c:v>
                </c:pt>
                <c:pt idx="13049">
                  <c:v>-2.6119121660179854</c:v>
                </c:pt>
                <c:pt idx="13050">
                  <c:v>-2.56215718672237</c:v>
                </c:pt>
                <c:pt idx="13051">
                  <c:v>-2.5105768101908561</c:v>
                </c:pt>
                <c:pt idx="13052">
                  <c:v>-2.4571996314247921</c:v>
                </c:pt>
                <c:pt idx="13053">
                  <c:v>-2.4020622871358297</c:v>
                </c:pt>
                <c:pt idx="13054">
                  <c:v>-2.3452068237961781</c:v>
                </c:pt>
                <c:pt idx="13055">
                  <c:v>-2.2866658332836245</c:v>
                </c:pt>
                <c:pt idx="13056">
                  <c:v>-2.226478284677281</c:v>
                </c:pt>
                <c:pt idx="13057">
                  <c:v>-2.1646851529397271</c:v>
                </c:pt>
                <c:pt idx="13058">
                  <c:v>-2.101326010604962</c:v>
                </c:pt>
                <c:pt idx="13059">
                  <c:v>-2.0364402939524977</c:v>
                </c:pt>
                <c:pt idx="13060">
                  <c:v>-1.9700724383533994</c:v>
                </c:pt>
                <c:pt idx="13061">
                  <c:v>-1.9022679133418092</c:v>
                </c:pt>
                <c:pt idx="13062">
                  <c:v>-1.8330712254522601</c:v>
                </c:pt>
                <c:pt idx="13063">
                  <c:v>-1.7625271808332312</c:v>
                </c:pt>
                <c:pt idx="13064">
                  <c:v>-1.6906859372506038</c:v>
                </c:pt>
                <c:pt idx="13065">
                  <c:v>-1.6175989028512991</c:v>
                </c:pt>
                <c:pt idx="13066">
                  <c:v>-1.543316577788743</c:v>
                </c:pt>
                <c:pt idx="13067">
                  <c:v>-1.4678881530260444</c:v>
                </c:pt>
                <c:pt idx="13068">
                  <c:v>-1.3913615051719723</c:v>
                </c:pt>
                <c:pt idx="13069">
                  <c:v>-1.3137850019393928</c:v>
                </c:pt>
                <c:pt idx="13070">
                  <c:v>-1.2352129191951502</c:v>
                </c:pt>
                <c:pt idx="13071">
                  <c:v>-1.1557015162291637</c:v>
                </c:pt>
                <c:pt idx="13072">
                  <c:v>-1.0753053781537414</c:v>
                </c:pt>
                <c:pt idx="13073">
                  <c:v>-0.99407527073112434</c:v>
                </c:pt>
                <c:pt idx="13074">
                  <c:v>-0.91207128255129744</c:v>
                </c:pt>
                <c:pt idx="13075">
                  <c:v>-0.82934986909986841</c:v>
                </c:pt>
                <c:pt idx="13076">
                  <c:v>-0.74596723060501768</c:v>
                </c:pt>
                <c:pt idx="13077">
                  <c:v>-0.66198072066596481</c:v>
                </c:pt>
                <c:pt idx="13078">
                  <c:v>-0.57744790549459413</c:v>
                </c:pt>
                <c:pt idx="13079">
                  <c:v>-0.49242766695898815</c:v>
                </c:pt>
                <c:pt idx="13080">
                  <c:v>-0.40697889856238861</c:v>
                </c:pt>
                <c:pt idx="13081">
                  <c:v>-0.32116014902981627</c:v>
                </c:pt>
                <c:pt idx="13082">
                  <c:v>-0.23503082283711565</c:v>
                </c:pt>
                <c:pt idx="13083">
                  <c:v>-0.14865132331044978</c:v>
                </c:pt>
                <c:pt idx="13084">
                  <c:v>-6.208176675717493E-2</c:v>
                </c:pt>
                <c:pt idx="13085">
                  <c:v>2.4618102772440049E-2</c:v>
                </c:pt>
                <c:pt idx="13086">
                  <c:v>0.11138753812444355</c:v>
                </c:pt>
                <c:pt idx="13087">
                  <c:v>0.19816579844659435</c:v>
                </c:pt>
                <c:pt idx="13088">
                  <c:v>0.28489123920504195</c:v>
                </c:pt>
                <c:pt idx="13089">
                  <c:v>0.37150230954492469</c:v>
                </c:pt>
                <c:pt idx="13090">
                  <c:v>0.45794295187982997</c:v>
                </c:pt>
                <c:pt idx="13091">
                  <c:v>0.54414858153240098</c:v>
                </c:pt>
                <c:pt idx="13092">
                  <c:v>0.630057711580852</c:v>
                </c:pt>
                <c:pt idx="13093">
                  <c:v>0.71561217396210908</c:v>
                </c:pt>
                <c:pt idx="13094">
                  <c:v>0.80075421897119714</c:v>
                </c:pt>
                <c:pt idx="13095">
                  <c:v>0.88542134287051999</c:v>
                </c:pt>
                <c:pt idx="13096">
                  <c:v>0.96955044660720369</c:v>
                </c:pt>
                <c:pt idx="13097">
                  <c:v>1.0530801861176238</c:v>
                </c:pt>
                <c:pt idx="13098">
                  <c:v>1.1359516479841478</c:v>
                </c:pt>
                <c:pt idx="13099">
                  <c:v>1.2181086596583106</c:v>
                </c:pt>
                <c:pt idx="13100">
                  <c:v>1.2994962744347005</c:v>
                </c:pt>
                <c:pt idx="13101">
                  <c:v>1.3800555961246546</c:v>
                </c:pt>
                <c:pt idx="13102">
                  <c:v>1.4597278759292127</c:v>
                </c:pt>
                <c:pt idx="13103">
                  <c:v>1.5384567617518876</c:v>
                </c:pt>
                <c:pt idx="13104">
                  <c:v>1.6161873512319695</c:v>
                </c:pt>
                <c:pt idx="13105">
                  <c:v>1.6928614655601351</c:v>
                </c:pt>
                <c:pt idx="13106">
                  <c:v>1.7684220429511284</c:v>
                </c:pt>
                <c:pt idx="13107">
                  <c:v>1.8428155251312035</c:v>
                </c:pt>
                <c:pt idx="13108">
                  <c:v>1.9159894001454463</c:v>
                </c:pt>
                <c:pt idx="13109">
                  <c:v>1.9878854445566432</c:v>
                </c:pt>
                <c:pt idx="13110">
                  <c:v>2.0584567621462497</c:v>
                </c:pt>
                <c:pt idx="13111">
                  <c:v>2.1276557219480008</c:v>
                </c:pt>
                <c:pt idx="13112">
                  <c:v>2.1954275245768833</c:v>
                </c:pt>
                <c:pt idx="13113">
                  <c:v>2.2617271883107541</c:v>
                </c:pt>
                <c:pt idx="13114">
                  <c:v>2.326505703298277</c:v>
                </c:pt>
                <c:pt idx="13115">
                  <c:v>2.3897135350880281</c:v>
                </c:pt>
                <c:pt idx="13116">
                  <c:v>2.4513011433094958</c:v>
                </c:pt>
                <c:pt idx="13117">
                  <c:v>2.5112275108490882</c:v>
                </c:pt>
                <c:pt idx="13118">
                  <c:v>2.5694504139480787</c:v>
                </c:pt>
                <c:pt idx="13119">
                  <c:v>2.6259218821990178</c:v>
                </c:pt>
                <c:pt idx="13120">
                  <c:v>2.6806054984778345</c:v>
                </c:pt>
                <c:pt idx="13121">
                  <c:v>2.733461111812316</c:v>
                </c:pt>
                <c:pt idx="13122">
                  <c:v>2.7844462831460168</c:v>
                </c:pt>
                <c:pt idx="13123">
                  <c:v>2.8335263441883409</c:v>
                </c:pt>
                <c:pt idx="13124">
                  <c:v>2.8806630089502914</c:v>
                </c:pt>
                <c:pt idx="13125">
                  <c:v>2.9258197661829124</c:v>
                </c:pt>
                <c:pt idx="13126">
                  <c:v>2.9689611010329253</c:v>
                </c:pt>
                <c:pt idx="13127">
                  <c:v>3.0100559928454986</c:v>
                </c:pt>
                <c:pt idx="13128">
                  <c:v>3.049073843106509</c:v>
                </c:pt>
                <c:pt idx="13129">
                  <c:v>3.0859840689911242</c:v>
                </c:pt>
                <c:pt idx="13130">
                  <c:v>3.1207610198755886</c:v>
                </c:pt>
                <c:pt idx="13131">
                  <c:v>3.1533799414590296</c:v>
                </c:pt>
                <c:pt idx="13132">
                  <c:v>3.1838150427808172</c:v>
                </c:pt>
                <c:pt idx="13133">
                  <c:v>3.2120394273751116</c:v>
                </c:pt>
                <c:pt idx="13134">
                  <c:v>3.238028477741639</c:v>
                </c:pt>
                <c:pt idx="13135">
                  <c:v>3.2617673690607587</c:v>
                </c:pt>
                <c:pt idx="13136">
                  <c:v>3.2832345616033387</c:v>
                </c:pt>
                <c:pt idx="13137">
                  <c:v>3.3024111491368551</c:v>
                </c:pt>
                <c:pt idx="13138">
                  <c:v>3.3192820416683344</c:v>
                </c:pt>
                <c:pt idx="13139">
                  <c:v>3.333836636094945</c:v>
                </c:pt>
                <c:pt idx="13140">
                  <c:v>3.3460576990305375</c:v>
                </c:pt>
                <c:pt idx="13141">
                  <c:v>3.3559363022200275</c:v>
                </c:pt>
                <c:pt idx="13142">
                  <c:v>3.3634641659668674</c:v>
                </c:pt>
                <c:pt idx="13143">
                  <c:v>3.3686364109097719</c:v>
                </c:pt>
                <c:pt idx="13144">
                  <c:v>3.3714421785475754</c:v>
                </c:pt>
                <c:pt idx="13145">
                  <c:v>3.371879820004553</c:v>
                </c:pt>
                <c:pt idx="13146">
                  <c:v>3.3699478211762219</c:v>
                </c:pt>
                <c:pt idx="13147">
                  <c:v>3.3656440800669101</c:v>
                </c:pt>
                <c:pt idx="13148">
                  <c:v>3.3589657855146369</c:v>
                </c:pt>
                <c:pt idx="13149">
                  <c:v>3.3499210840511062</c:v>
                </c:pt>
                <c:pt idx="13150">
                  <c:v>3.3385131204068994</c:v>
                </c:pt>
                <c:pt idx="13151">
                  <c:v>3.3247446409955224</c:v>
                </c:pt>
                <c:pt idx="13152">
                  <c:v>3.3086218826108511</c:v>
                </c:pt>
                <c:pt idx="13153">
                  <c:v>3.2901554171577265</c:v>
                </c:pt>
                <c:pt idx="13154">
                  <c:v>3.2693590529861276</c:v>
                </c:pt>
                <c:pt idx="13155">
                  <c:v>3.2462449192997105</c:v>
                </c:pt>
                <c:pt idx="13156">
                  <c:v>3.2208276557898343</c:v>
                </c:pt>
                <c:pt idx="13157">
                  <c:v>3.1931250978479593</c:v>
                </c:pt>
                <c:pt idx="13158">
                  <c:v>3.1631537311042321</c:v>
                </c:pt>
                <c:pt idx="13159">
                  <c:v>3.1309316205905446</c:v>
                </c:pt>
                <c:pt idx="13160">
                  <c:v>3.0964772948097532</c:v>
                </c:pt>
                <c:pt idx="13161">
                  <c:v>3.0598165275926403</c:v>
                </c:pt>
                <c:pt idx="13162">
                  <c:v>3.0209705364049255</c:v>
                </c:pt>
                <c:pt idx="13163">
                  <c:v>2.9799642001023896</c:v>
                </c:pt>
                <c:pt idx="13164">
                  <c:v>2.936830624062305</c:v>
                </c:pt>
                <c:pt idx="13165">
                  <c:v>2.8915940400154363</c:v>
                </c:pt>
                <c:pt idx="13166">
                  <c:v>2.8442854061305241</c:v>
                </c:pt>
                <c:pt idx="13167">
                  <c:v>2.7949413237005984</c:v>
                </c:pt>
                <c:pt idx="13168">
                  <c:v>2.7435928298940082</c:v>
                </c:pt>
                <c:pt idx="13169">
                  <c:v>2.690272171434517</c:v>
                </c:pt>
                <c:pt idx="13170">
                  <c:v>2.6350136459367244</c:v>
                </c:pt>
                <c:pt idx="13171">
                  <c:v>2.5778591421844075</c:v>
                </c:pt>
                <c:pt idx="13172">
                  <c:v>2.5188428480329939</c:v>
                </c:pt>
                <c:pt idx="13173">
                  <c:v>2.4580070557385896</c:v>
                </c:pt>
                <c:pt idx="13174">
                  <c:v>2.3953995243370927</c:v>
                </c:pt>
                <c:pt idx="13175">
                  <c:v>2.3310586095635513</c:v>
                </c:pt>
                <c:pt idx="13176">
                  <c:v>2.2650290898731424</c:v>
                </c:pt>
                <c:pt idx="13177">
                  <c:v>2.1973577893054617</c:v>
                </c:pt>
                <c:pt idx="13178">
                  <c:v>2.1280901633171978</c:v>
                </c:pt>
                <c:pt idx="13179">
                  <c:v>2.0572715590695254</c:v>
                </c:pt>
                <c:pt idx="13180">
                  <c:v>1.984952344861671</c:v>
                </c:pt>
                <c:pt idx="13181">
                  <c:v>1.911183939270491</c:v>
                </c:pt>
                <c:pt idx="13182">
                  <c:v>1.8360168080420873</c:v>
                </c:pt>
                <c:pt idx="13183">
                  <c:v>1.759501720751441</c:v>
                </c:pt>
                <c:pt idx="13184">
                  <c:v>1.6816947968506248</c:v>
                </c:pt>
                <c:pt idx="13185">
                  <c:v>1.6026533984809488</c:v>
                </c:pt>
                <c:pt idx="13186">
                  <c:v>1.5224339661569606</c:v>
                </c:pt>
                <c:pt idx="13187">
                  <c:v>1.4410916116441552</c:v>
                </c:pt>
                <c:pt idx="13188">
                  <c:v>1.3586801068913743</c:v>
                </c:pt>
                <c:pt idx="13189">
                  <c:v>1.2752536836133823</c:v>
                </c:pt>
                <c:pt idx="13190">
                  <c:v>1.190872444498388</c:v>
                </c:pt>
                <c:pt idx="13191">
                  <c:v>1.1055984326742616</c:v>
                </c:pt>
                <c:pt idx="13192">
                  <c:v>1.0194919683502397</c:v>
                </c:pt>
                <c:pt idx="13193">
                  <c:v>0.9326094979375823</c:v>
                </c:pt>
                <c:pt idx="13194">
                  <c:v>0.84501673057737048</c:v>
                </c:pt>
                <c:pt idx="13195">
                  <c:v>0.75677567662021206</c:v>
                </c:pt>
                <c:pt idx="13196">
                  <c:v>0.66794801995324804</c:v>
                </c:pt>
                <c:pt idx="13197">
                  <c:v>0.57859652118157512</c:v>
                </c:pt>
                <c:pt idx="13198">
                  <c:v>0.48878407150152847</c:v>
                </c:pt>
                <c:pt idx="13199">
                  <c:v>0.39857479046020583</c:v>
                </c:pt>
                <c:pt idx="13200">
                  <c:v>0.30803271673905669</c:v>
                </c:pt>
                <c:pt idx="13201">
                  <c:v>0.21722144664017878</c:v>
                </c:pt>
                <c:pt idx="13202">
                  <c:v>0.12620532961409728</c:v>
                </c:pt>
                <c:pt idx="13203">
                  <c:v>3.5049606462224069E-2</c:v>
                </c:pt>
                <c:pt idx="13204">
                  <c:v>-5.6180881319445569E-2</c:v>
                </c:pt>
                <c:pt idx="13205">
                  <c:v>-0.14742178145242799</c:v>
                </c:pt>
                <c:pt idx="13206">
                  <c:v>-0.23860786006985282</c:v>
                </c:pt>
                <c:pt idx="13207">
                  <c:v>-0.32967401555367309</c:v>
                </c:pt>
                <c:pt idx="13208">
                  <c:v>-0.4205543728558247</c:v>
                </c:pt>
                <c:pt idx="13209">
                  <c:v>-0.51118328503130839</c:v>
                </c:pt>
                <c:pt idx="13210">
                  <c:v>-0.60150073686451977</c:v>
                </c:pt>
                <c:pt idx="13211">
                  <c:v>-0.69143832840691144</c:v>
                </c:pt>
                <c:pt idx="13212">
                  <c:v>-0.78093090357663708</c:v>
                </c:pt>
                <c:pt idx="13213">
                  <c:v>-0.86991677486780805</c:v>
                </c:pt>
                <c:pt idx="13214">
                  <c:v>-0.9583348263048389</c:v>
                </c:pt>
                <c:pt idx="13215">
                  <c:v>-1.046119344352654</c:v>
                </c:pt>
                <c:pt idx="13216">
                  <c:v>-1.1332041797771586</c:v>
                </c:pt>
                <c:pt idx="13217">
                  <c:v>-1.2195251009325607</c:v>
                </c:pt>
                <c:pt idx="13218">
                  <c:v>-1.3050204722372301</c:v>
                </c:pt>
                <c:pt idx="13219">
                  <c:v>-1.3896315670498487</c:v>
                </c:pt>
                <c:pt idx="13220">
                  <c:v>-1.4733010551271992</c:v>
                </c:pt>
                <c:pt idx="13221">
                  <c:v>-1.5559678296109758</c:v>
                </c:pt>
                <c:pt idx="13222">
                  <c:v>-1.6375711060397875</c:v>
                </c:pt>
                <c:pt idx="13223">
                  <c:v>-1.7180526736258135</c:v>
                </c:pt>
                <c:pt idx="13224">
                  <c:v>-1.7973559500744509</c:v>
                </c:pt>
                <c:pt idx="13225">
                  <c:v>-1.8754212570068716</c:v>
                </c:pt>
                <c:pt idx="13226">
                  <c:v>-1.9521902148593695</c:v>
                </c:pt>
                <c:pt idx="13227">
                  <c:v>-2.0276081306149512</c:v>
                </c:pt>
                <c:pt idx="13228">
                  <c:v>-2.101621541671943</c:v>
                </c:pt>
                <c:pt idx="13229">
                  <c:v>-2.1741714589196812</c:v>
                </c:pt>
                <c:pt idx="13230">
                  <c:v>-2.2452104061315032</c:v>
                </c:pt>
                <c:pt idx="13231">
                  <c:v>-2.3146903585044147</c:v>
                </c:pt>
                <c:pt idx="13232">
                  <c:v>-2.3825563093085225</c:v>
                </c:pt>
                <c:pt idx="13233">
                  <c:v>-2.4487632561022661</c:v>
                </c:pt>
                <c:pt idx="13234">
                  <c:v>-2.5132623548880191</c:v>
                </c:pt>
                <c:pt idx="13235">
                  <c:v>-2.5760044234023511</c:v>
                </c:pt>
                <c:pt idx="13236">
                  <c:v>-2.6369404593723953</c:v>
                </c:pt>
                <c:pt idx="13237">
                  <c:v>-2.6960301690816562</c:v>
                </c:pt>
                <c:pt idx="13238">
                  <c:v>-2.7532322366730511</c:v>
                </c:pt>
                <c:pt idx="13239">
                  <c:v>-2.8084997831665408</c:v>
                </c:pt>
                <c:pt idx="13240">
                  <c:v>-2.8617976652296138</c:v>
                </c:pt>
                <c:pt idx="13241">
                  <c:v>-2.9130871867023975</c:v>
                </c:pt>
                <c:pt idx="13242">
                  <c:v>-2.9623275428381874</c:v>
                </c:pt>
                <c:pt idx="13243">
                  <c:v>-3.0094858774514339</c:v>
                </c:pt>
                <c:pt idx="13244">
                  <c:v>-3.0545258925745378</c:v>
                </c:pt>
                <c:pt idx="13245">
                  <c:v>-3.0974132388425231</c:v>
                </c:pt>
                <c:pt idx="13246">
                  <c:v>-3.1381147349219907</c:v>
                </c:pt>
                <c:pt idx="13247">
                  <c:v>-3.176601862916927</c:v>
                </c:pt>
                <c:pt idx="13248">
                  <c:v>-3.2128466937457159</c:v>
                </c:pt>
                <c:pt idx="13249">
                  <c:v>-3.2468214779593159</c:v>
                </c:pt>
                <c:pt idx="13250">
                  <c:v>-3.2785035593598959</c:v>
                </c:pt>
                <c:pt idx="13251">
                  <c:v>-3.3078713360698333</c:v>
                </c:pt>
                <c:pt idx="13252">
                  <c:v>-3.3349023243397777</c:v>
                </c:pt>
                <c:pt idx="13253">
                  <c:v>-3.3595730863405953</c:v>
                </c:pt>
                <c:pt idx="13254">
                  <c:v>-3.3818626111216772</c:v>
                </c:pt>
                <c:pt idx="13255">
                  <c:v>-3.4017598246672081</c:v>
                </c:pt>
                <c:pt idx="13256">
                  <c:v>-3.4192470785047533</c:v>
                </c:pt>
                <c:pt idx="13257">
                  <c:v>-3.4343094941712016</c:v>
                </c:pt>
                <c:pt idx="13258">
                  <c:v>-3.4469361418809075</c:v>
                </c:pt>
                <c:pt idx="13259">
                  <c:v>-3.4571207069708172</c:v>
                </c:pt>
                <c:pt idx="13260">
                  <c:v>-3.4648503683951479</c:v>
                </c:pt>
                <c:pt idx="13261">
                  <c:v>-3.4701207296859464</c:v>
                </c:pt>
                <c:pt idx="13262">
                  <c:v>-3.4729281578091937</c:v>
                </c:pt>
                <c:pt idx="13263">
                  <c:v>-3.4732725302572831</c:v>
                </c:pt>
                <c:pt idx="13264">
                  <c:v>-3.4711478507814588</c:v>
                </c:pt>
                <c:pt idx="13265">
                  <c:v>-3.4665574332613525</c:v>
                </c:pt>
                <c:pt idx="13266">
                  <c:v>-3.45950482185658</c:v>
                </c:pt>
                <c:pt idx="13267">
                  <c:v>-3.4499930632567137</c:v>
                </c:pt>
                <c:pt idx="13268">
                  <c:v>-3.4380245802303135</c:v>
                </c:pt>
                <c:pt idx="13269">
                  <c:v>-3.4236128332259095</c:v>
                </c:pt>
                <c:pt idx="13270">
                  <c:v>-3.4067663555405274</c:v>
                </c:pt>
                <c:pt idx="13271">
                  <c:v>-3.3874933513944452</c:v>
                </c:pt>
                <c:pt idx="13272">
                  <c:v>-3.3658055791525374</c:v>
                </c:pt>
                <c:pt idx="13273">
                  <c:v>-3.3417191905171051</c:v>
                </c:pt>
                <c:pt idx="13274">
                  <c:v>-3.3152536262684169</c:v>
                </c:pt>
                <c:pt idx="13275">
                  <c:v>-3.2864266950291583</c:v>
                </c:pt>
                <c:pt idx="13276">
                  <c:v>-3.2552587572098375</c:v>
                </c:pt>
                <c:pt idx="13277">
                  <c:v>-3.2217734044933564</c:v>
                </c:pt>
                <c:pt idx="13278">
                  <c:v>-3.1859929086126546</c:v>
                </c:pt>
                <c:pt idx="13279">
                  <c:v>-3.1479411447252454</c:v>
                </c:pt>
                <c:pt idx="13280">
                  <c:v>-3.1076424696722444</c:v>
                </c:pt>
                <c:pt idx="13281">
                  <c:v>-3.0651284980091873</c:v>
                </c:pt>
                <c:pt idx="13282">
                  <c:v>-3.0204262944768594</c:v>
                </c:pt>
                <c:pt idx="13283">
                  <c:v>-2.973566585915957</c:v>
                </c:pt>
                <c:pt idx="13284">
                  <c:v>-2.9245883205596499</c:v>
                </c:pt>
                <c:pt idx="13285">
                  <c:v>-2.8735215620341363</c:v>
                </c:pt>
                <c:pt idx="13286">
                  <c:v>-2.8204030836248628</c:v>
                </c:pt>
                <c:pt idx="13287">
                  <c:v>-2.7652752791636952</c:v>
                </c:pt>
                <c:pt idx="13288">
                  <c:v>-2.7081749500054983</c:v>
                </c:pt>
                <c:pt idx="13289">
                  <c:v>-2.6491400729645393</c:v>
                </c:pt>
                <c:pt idx="13290">
                  <c:v>-2.588210635942219</c:v>
                </c:pt>
                <c:pt idx="13291">
                  <c:v>-2.5254341725401046</c:v>
                </c:pt>
                <c:pt idx="13292">
                  <c:v>-2.4608504643442535</c:v>
                </c:pt>
                <c:pt idx="13293">
                  <c:v>-2.39450734068966</c:v>
                </c:pt>
                <c:pt idx="13294">
                  <c:v>-2.3264580355334243</c:v>
                </c:pt>
                <c:pt idx="13295">
                  <c:v>-2.2567463119322624</c:v>
                </c:pt>
                <c:pt idx="13296">
                  <c:v>-2.1854222826914715</c:v>
                </c:pt>
                <c:pt idx="13297">
                  <c:v>-2.1125380279319583</c:v>
                </c:pt>
                <c:pt idx="13298">
                  <c:v>-2.038144175706031</c:v>
                </c:pt>
                <c:pt idx="13299">
                  <c:v>-1.9622911571532102</c:v>
                </c:pt>
                <c:pt idx="13300">
                  <c:v>-1.8850343308927999</c:v>
                </c:pt>
                <c:pt idx="13301">
                  <c:v>-1.8064300072178099</c:v>
                </c:pt>
                <c:pt idx="13302">
                  <c:v>-1.7265334401414272</c:v>
                </c:pt>
                <c:pt idx="13303">
                  <c:v>-1.6454000793166728</c:v>
                </c:pt>
                <c:pt idx="13304">
                  <c:v>-1.5630906114544312</c:v>
                </c:pt>
                <c:pt idx="13305">
                  <c:v>-1.4796668486199294</c:v>
                </c:pt>
                <c:pt idx="13306">
                  <c:v>-1.395189559520021</c:v>
                </c:pt>
                <c:pt idx="13307">
                  <c:v>-1.3097180581073546</c:v>
                </c:pt>
                <c:pt idx="13308">
                  <c:v>-1.2233101883667798</c:v>
                </c:pt>
                <c:pt idx="13309">
                  <c:v>-1.1360241198834302</c:v>
                </c:pt>
                <c:pt idx="13310">
                  <c:v>-1.0479237551713478</c:v>
                </c:pt>
                <c:pt idx="13311">
                  <c:v>-0.95907479540015261</c:v>
                </c:pt>
                <c:pt idx="13312">
                  <c:v>-0.86954107344014631</c:v>
                </c:pt>
                <c:pt idx="13313">
                  <c:v>-0.7793823995329231</c:v>
                </c:pt>
                <c:pt idx="13314">
                  <c:v>-0.68866769451917953</c:v>
                </c:pt>
                <c:pt idx="13315">
                  <c:v>-0.59746202517155544</c:v>
                </c:pt>
                <c:pt idx="13316">
                  <c:v>-0.50582997353093873</c:v>
                </c:pt>
                <c:pt idx="13317">
                  <c:v>-0.41383703725657772</c:v>
                </c:pt>
                <c:pt idx="13318">
                  <c:v>-0.32154868082977078</c:v>
                </c:pt>
                <c:pt idx="13319">
                  <c:v>-0.22903143080848617</c:v>
                </c:pt>
                <c:pt idx="13320">
                  <c:v>-0.13635156427319844</c:v>
                </c:pt>
                <c:pt idx="13321">
                  <c:v>-4.3574745144144257E-2</c:v>
                </c:pt>
                <c:pt idx="13322">
                  <c:v>4.9232782287860558E-2</c:v>
                </c:pt>
                <c:pt idx="13323">
                  <c:v>0.14200405698314694</c:v>
                </c:pt>
                <c:pt idx="13324">
                  <c:v>0.23467269345851186</c:v>
                </c:pt>
                <c:pt idx="13325">
                  <c:v>0.3271729731716847</c:v>
                </c:pt>
                <c:pt idx="13326">
                  <c:v>0.41943847500979464</c:v>
                </c:pt>
                <c:pt idx="13327">
                  <c:v>0.51140309024163333</c:v>
                </c:pt>
                <c:pt idx="13328">
                  <c:v>0.60300011777377993</c:v>
                </c:pt>
                <c:pt idx="13329">
                  <c:v>0.69416326643738135</c:v>
                </c:pt>
                <c:pt idx="13330">
                  <c:v>0.78483205918625865</c:v>
                </c:pt>
                <c:pt idx="13331">
                  <c:v>0.87493781702422757</c:v>
                </c:pt>
                <c:pt idx="13332">
                  <c:v>0.96441528781159946</c:v>
                </c:pt>
                <c:pt idx="13333">
                  <c:v>1.0532028709986554</c:v>
                </c:pt>
                <c:pt idx="13334">
                  <c:v>1.141239720421261</c:v>
                </c:pt>
                <c:pt idx="13335">
                  <c:v>1.2284605748701076</c:v>
                </c:pt>
                <c:pt idx="13336">
                  <c:v>1.3147999194279751</c:v>
                </c:pt>
                <c:pt idx="13337">
                  <c:v>1.4001943380523514</c:v>
                </c:pt>
                <c:pt idx="13338">
                  <c:v>1.4845831911658971</c:v>
                </c:pt>
                <c:pt idx="13339">
                  <c:v>1.567908927467474</c:v>
                </c:pt>
                <c:pt idx="13340">
                  <c:v>1.6501155701461312</c:v>
                </c:pt>
                <c:pt idx="13341">
                  <c:v>1.7311435424468762</c:v>
                </c:pt>
                <c:pt idx="13342">
                  <c:v>1.810933765085567</c:v>
                </c:pt>
                <c:pt idx="13343">
                  <c:v>1.8894299057547117</c:v>
                </c:pt>
                <c:pt idx="13344">
                  <c:v>1.9665774319994329</c:v>
                </c:pt>
                <c:pt idx="13345">
                  <c:v>2.0423188845265408</c:v>
                </c:pt>
                <c:pt idx="13346">
                  <c:v>2.1165982698217074</c:v>
                </c:pt>
                <c:pt idx="13347">
                  <c:v>2.1893634454336386</c:v>
                </c:pt>
                <c:pt idx="13348">
                  <c:v>2.2605636612313789</c:v>
                </c:pt>
                <c:pt idx="13349">
                  <c:v>2.3301427997087285</c:v>
                </c:pt>
                <c:pt idx="13350">
                  <c:v>2.3980564124475774</c:v>
                </c:pt>
                <c:pt idx="13351">
                  <c:v>2.464259655573461</c:v>
                </c:pt>
                <c:pt idx="13352">
                  <c:v>2.5287008531691173</c:v>
                </c:pt>
                <c:pt idx="13353">
                  <c:v>2.5913384801055273</c:v>
                </c:pt>
                <c:pt idx="13354">
                  <c:v>2.6521273126682141</c:v>
                </c:pt>
                <c:pt idx="13355">
                  <c:v>2.7110219281770531</c:v>
                </c:pt>
                <c:pt idx="13356">
                  <c:v>2.7679772194345063</c:v>
                </c:pt>
                <c:pt idx="13357">
                  <c:v>2.8229569193492825</c:v>
                </c:pt>
                <c:pt idx="13358">
                  <c:v>2.8759238661679039</c:v>
                </c:pt>
                <c:pt idx="13359">
                  <c:v>2.9268354582946454</c:v>
                </c:pt>
                <c:pt idx="13360">
                  <c:v>2.9756609487433394</c:v>
                </c:pt>
                <c:pt idx="13361">
                  <c:v>3.0223661522265104</c:v>
                </c:pt>
                <c:pt idx="13362">
                  <c:v>3.0669148848472449</c:v>
                </c:pt>
                <c:pt idx="13363">
                  <c:v>3.1092790165908317</c:v>
                </c:pt>
                <c:pt idx="13364">
                  <c:v>3.1494270762214507</c:v>
                </c:pt>
                <c:pt idx="13365">
                  <c:v>3.1873296368085962</c:v>
                </c:pt>
                <c:pt idx="13366">
                  <c:v>3.2229585302038815</c:v>
                </c:pt>
                <c:pt idx="13367">
                  <c:v>3.2562903374061398</c:v>
                </c:pt>
                <c:pt idx="13368">
                  <c:v>3.2873023088141493</c:v>
                </c:pt>
                <c:pt idx="13369">
                  <c:v>3.3159719498420088</c:v>
                </c:pt>
                <c:pt idx="13370">
                  <c:v>3.3422819292617918</c:v>
                </c:pt>
                <c:pt idx="13371">
                  <c:v>3.3662160349286743</c:v>
                </c:pt>
                <c:pt idx="13372">
                  <c:v>3.3877572321824623</c:v>
                </c:pt>
                <c:pt idx="13373">
                  <c:v>3.4068875861759702</c:v>
                </c:pt>
                <c:pt idx="13374">
                  <c:v>3.4235916373180273</c:v>
                </c:pt>
                <c:pt idx="13375">
                  <c:v>3.4378639057683444</c:v>
                </c:pt>
                <c:pt idx="13376">
                  <c:v>3.4496923744440946</c:v>
                </c:pt>
                <c:pt idx="13377">
                  <c:v>3.4590678278489566</c:v>
                </c:pt>
                <c:pt idx="13378">
                  <c:v>3.4659850250749744</c:v>
                </c:pt>
                <c:pt idx="13379">
                  <c:v>3.4704433605577893</c:v>
                </c:pt>
                <c:pt idx="13380">
                  <c:v>3.4724357368634524</c:v>
                </c:pt>
                <c:pt idx="13381">
                  <c:v>3.4719634899288994</c:v>
                </c:pt>
                <c:pt idx="13382">
                  <c:v>3.4690287221913865</c:v>
                </c:pt>
                <c:pt idx="13383">
                  <c:v>3.4636370439535011</c:v>
                </c:pt>
                <c:pt idx="13384">
                  <c:v>3.4557881833930861</c:v>
                </c:pt>
                <c:pt idx="13385">
                  <c:v>3.4454911647207589</c:v>
                </c:pt>
                <c:pt idx="13386">
                  <c:v>3.4327552226359579</c:v>
                </c:pt>
                <c:pt idx="13387">
                  <c:v>3.4175890689032431</c:v>
                </c:pt>
                <c:pt idx="13388">
                  <c:v>3.4000007602553071</c:v>
                </c:pt>
                <c:pt idx="13389">
                  <c:v>3.3800093543813063</c:v>
                </c:pt>
                <c:pt idx="13390">
                  <c:v>3.3576289395214771</c:v>
                </c:pt>
                <c:pt idx="13391">
                  <c:v>3.3328732270125543</c:v>
                </c:pt>
                <c:pt idx="13392">
                  <c:v>3.3057594290294516</c:v>
                </c:pt>
                <c:pt idx="13393">
                  <c:v>3.2763090923541114</c:v>
                </c:pt>
                <c:pt idx="13394">
                  <c:v>3.2445469887525551</c:v>
                </c:pt>
                <c:pt idx="13395">
                  <c:v>3.2104961884420908</c:v>
                </c:pt>
                <c:pt idx="13396">
                  <c:v>3.1741822388107752</c:v>
                </c:pt>
                <c:pt idx="13397">
                  <c:v>3.1356338387526295</c:v>
                </c:pt>
                <c:pt idx="13398">
                  <c:v>3.0948782823775267</c:v>
                </c:pt>
                <c:pt idx="13399">
                  <c:v>3.0519443774046873</c:v>
                </c:pt>
                <c:pt idx="13400">
                  <c:v>3.0068613185323319</c:v>
                </c:pt>
                <c:pt idx="13401">
                  <c:v>2.9596654586755693</c:v>
                </c:pt>
                <c:pt idx="13402">
                  <c:v>2.9103884967453357</c:v>
                </c:pt>
                <c:pt idx="13403">
                  <c:v>2.8590656849774665</c:v>
                </c:pt>
                <c:pt idx="13404">
                  <c:v>2.8057403837495518</c:v>
                </c:pt>
                <c:pt idx="13405">
                  <c:v>2.7504469512209573</c:v>
                </c:pt>
                <c:pt idx="13406">
                  <c:v>2.6932263333575683</c:v>
                </c:pt>
                <c:pt idx="13407">
                  <c:v>2.6341249707006318</c:v>
                </c:pt>
                <c:pt idx="13408">
                  <c:v>2.5731835813527129</c:v>
                </c:pt>
                <c:pt idx="13409">
                  <c:v>2.5104439250544615</c:v>
                </c:pt>
                <c:pt idx="13410">
                  <c:v>2.445949635088108</c:v>
                </c:pt>
                <c:pt idx="13411">
                  <c:v>2.3797517493046785</c:v>
                </c:pt>
                <c:pt idx="13412">
                  <c:v>2.3118934089654335</c:v>
                </c:pt>
                <c:pt idx="13413">
                  <c:v>2.2424256552083421</c:v>
                </c:pt>
                <c:pt idx="13414">
                  <c:v>2.1714047827728429</c:v>
                </c:pt>
                <c:pt idx="13415">
                  <c:v>2.0988774614806931</c:v>
                </c:pt>
                <c:pt idx="13416">
                  <c:v>2.0248965540430484</c:v>
                </c:pt>
                <c:pt idx="13417">
                  <c:v>1.9495167309438122</c:v>
                </c:pt>
                <c:pt idx="13418">
                  <c:v>1.8727910485315706</c:v>
                </c:pt>
                <c:pt idx="13419">
                  <c:v>1.7947722018146344</c:v>
                </c:pt>
                <c:pt idx="13420">
                  <c:v>1.7155176466579742</c:v>
                </c:pt>
                <c:pt idx="13421">
                  <c:v>1.6350856219484369</c:v>
                </c:pt>
                <c:pt idx="13422">
                  <c:v>1.5535331397819059</c:v>
                </c:pt>
                <c:pt idx="13423">
                  <c:v>1.4709172356947176</c:v>
                </c:pt>
                <c:pt idx="13424">
                  <c:v>1.3873000085656715</c:v>
                </c:pt>
                <c:pt idx="13425">
                  <c:v>1.302744507570943</c:v>
                </c:pt>
                <c:pt idx="13426">
                  <c:v>1.2173125623047003</c:v>
                </c:pt>
                <c:pt idx="13427">
                  <c:v>1.1310643703933878</c:v>
                </c:pt>
                <c:pt idx="13428">
                  <c:v>1.0440584814692586</c:v>
                </c:pt>
                <c:pt idx="13429">
                  <c:v>0.9563535921037658</c:v>
                </c:pt>
                <c:pt idx="13430">
                  <c:v>0.86801395268022541</c:v>
                </c:pt>
                <c:pt idx="13431">
                  <c:v>0.77910543284328582</c:v>
                </c:pt>
                <c:pt idx="13432">
                  <c:v>0.68969185444622505</c:v>
                </c:pt>
                <c:pt idx="13433">
                  <c:v>0.5998328373030456</c:v>
                </c:pt>
                <c:pt idx="13434">
                  <c:v>0.50959693267660078</c:v>
                </c:pt>
                <c:pt idx="13435">
                  <c:v>0.41904865905086663</c:v>
                </c:pt>
                <c:pt idx="13436">
                  <c:v>0.32825187208461909</c:v>
                </c:pt>
                <c:pt idx="13437">
                  <c:v>0.23727116575652932</c:v>
                </c:pt>
                <c:pt idx="13438">
                  <c:v>0.14617092454089659</c:v>
                </c:pt>
                <c:pt idx="13439">
                  <c:v>5.5016419809418342E-2</c:v>
                </c:pt>
                <c:pt idx="13440">
                  <c:v>-3.6127500401040645E-2</c:v>
                </c:pt>
                <c:pt idx="13441">
                  <c:v>-0.12719677357601289</c:v>
                </c:pt>
                <c:pt idx="13442">
                  <c:v>-0.21812692752667512</c:v>
                </c:pt>
                <c:pt idx="13443">
                  <c:v>-0.3088529421748627</c:v>
                </c:pt>
                <c:pt idx="13444">
                  <c:v>-0.39931053985467541</c:v>
                </c:pt>
                <c:pt idx="13445">
                  <c:v>-0.48943627452686234</c:v>
                </c:pt>
                <c:pt idx="13446">
                  <c:v>-0.57916615993394749</c:v>
                </c:pt>
                <c:pt idx="13447">
                  <c:v>-0.66843668205786111</c:v>
                </c:pt>
                <c:pt idx="13448">
                  <c:v>-0.75718389172286937</c:v>
                </c:pt>
                <c:pt idx="13449">
                  <c:v>-0.84534440407305877</c:v>
                </c:pt>
                <c:pt idx="13450">
                  <c:v>-0.93286079980845615</c:v>
                </c:pt>
                <c:pt idx="13451">
                  <c:v>-1.0196676059999195</c:v>
                </c:pt>
                <c:pt idx="13452">
                  <c:v>-1.1057029216367289</c:v>
                </c:pt>
                <c:pt idx="13453">
                  <c:v>-1.1909086389572354</c:v>
                </c:pt>
                <c:pt idx="13454">
                  <c:v>-1.275227542701969</c:v>
                </c:pt>
                <c:pt idx="13455">
                  <c:v>-1.3585981370034559</c:v>
                </c:pt>
                <c:pt idx="13456">
                  <c:v>-1.4409588029115152</c:v>
                </c:pt>
                <c:pt idx="13457">
                  <c:v>-1.5222501470349883</c:v>
                </c:pt>
                <c:pt idx="13458">
                  <c:v>-1.6024156750662846</c:v>
                </c:pt>
                <c:pt idx="13459">
                  <c:v>-1.6814020994057006</c:v>
                </c:pt>
                <c:pt idx="13460">
                  <c:v>-1.759157821072171</c:v>
                </c:pt>
                <c:pt idx="13461">
                  <c:v>-1.8356277508533516</c:v>
                </c:pt>
                <c:pt idx="13462">
                  <c:v>-1.9107574021973408</c:v>
                </c:pt>
                <c:pt idx="13463">
                  <c:v>-1.9844951360916707</c:v>
                </c:pt>
                <c:pt idx="13464">
                  <c:v>-2.0567912092142526</c:v>
                </c:pt>
                <c:pt idx="13465">
                  <c:v>-2.1275930424232845</c:v>
                </c:pt>
                <c:pt idx="13466">
                  <c:v>-2.1968496084665383</c:v>
                </c:pt>
                <c:pt idx="13467">
                  <c:v>-2.2645138122732682</c:v>
                </c:pt>
                <c:pt idx="13468">
                  <c:v>-2.3305400271407857</c:v>
                </c:pt>
                <c:pt idx="13469">
                  <c:v>-2.3948773298934753</c:v>
                </c:pt>
                <c:pt idx="13470">
                  <c:v>-2.4574865321325423</c:v>
                </c:pt>
                <c:pt idx="13471">
                  <c:v>-2.5183281104142528</c:v>
                </c:pt>
                <c:pt idx="13472">
                  <c:v>-2.5773557643278151</c:v>
                </c:pt>
                <c:pt idx="13473">
                  <c:v>-2.634533393937923</c:v>
                </c:pt>
                <c:pt idx="13474">
                  <c:v>-2.6898212449752843</c:v>
                </c:pt>
                <c:pt idx="13475">
                  <c:v>-2.7431794029782406</c:v>
                </c:pt>
                <c:pt idx="13476">
                  <c:v>-2.7945683022264118</c:v>
                </c:pt>
                <c:pt idx="13477">
                  <c:v>-2.8439572448188692</c:v>
                </c:pt>
                <c:pt idx="13478">
                  <c:v>-2.8913146603344995</c:v>
                </c:pt>
                <c:pt idx="13479">
                  <c:v>-2.9366035550609064</c:v>
                </c:pt>
                <c:pt idx="13480">
                  <c:v>-2.9797988008409533</c:v>
                </c:pt>
                <c:pt idx="13481">
                  <c:v>-3.020871836547546</c:v>
                </c:pt>
                <c:pt idx="13482">
                  <c:v>-3.0597921021586871</c:v>
                </c:pt>
                <c:pt idx="13483">
                  <c:v>-3.096537085633964</c:v>
                </c:pt>
                <c:pt idx="13484">
                  <c:v>-3.1310809222049429</c:v>
                </c:pt>
                <c:pt idx="13485">
                  <c:v>-3.1633997743083899</c:v>
                </c:pt>
                <c:pt idx="13486">
                  <c:v>-3.1934710404895594</c:v>
                </c:pt>
                <c:pt idx="13487">
                  <c:v>-3.2212768402183585</c:v>
                </c:pt>
                <c:pt idx="13488">
                  <c:v>-3.2467999286235902</c:v>
                </c:pt>
                <c:pt idx="13489">
                  <c:v>-3.2700232766256954</c:v>
                </c:pt>
                <c:pt idx="13490">
                  <c:v>-3.2909349738379801</c:v>
                </c:pt>
                <c:pt idx="13491">
                  <c:v>-3.3095241788972447</c:v>
                </c:pt>
                <c:pt idx="13492">
                  <c:v>-3.3257791725226742</c:v>
                </c:pt>
                <c:pt idx="13493">
                  <c:v>-3.3396872745592008</c:v>
                </c:pt>
                <c:pt idx="13494">
                  <c:v>-3.3512382141980019</c:v>
                </c:pt>
                <c:pt idx="13495">
                  <c:v>-3.3604316293167744</c:v>
                </c:pt>
                <c:pt idx="13496">
                  <c:v>-3.3672605444047217</c:v>
                </c:pt>
                <c:pt idx="13497">
                  <c:v>-3.3717207043879185</c:v>
                </c:pt>
                <c:pt idx="13498">
                  <c:v>-3.3738117427106338</c:v>
                </c:pt>
                <c:pt idx="13499">
                  <c:v>-3.3735378372577323</c:v>
                </c:pt>
                <c:pt idx="13500">
                  <c:v>-3.3708965784013762</c:v>
                </c:pt>
                <c:pt idx="13501">
                  <c:v>-3.3658938895987562</c:v>
                </c:pt>
                <c:pt idx="13502">
                  <c:v>-3.3585363559806933</c:v>
                </c:pt>
                <c:pt idx="13503">
                  <c:v>-3.3488339612822813</c:v>
                </c:pt>
                <c:pt idx="13504">
                  <c:v>-3.3367906935292253</c:v>
                </c:pt>
                <c:pt idx="13505">
                  <c:v>-3.3224197189869495</c:v>
                </c:pt>
                <c:pt idx="13506">
                  <c:v>-3.3057342925273834</c:v>
                </c:pt>
                <c:pt idx="13507">
                  <c:v>-3.2867470202393938</c:v>
                </c:pt>
                <c:pt idx="13508">
                  <c:v>-3.2654697234930383</c:v>
                </c:pt>
                <c:pt idx="13509">
                  <c:v>-3.2419250912202378</c:v>
                </c:pt>
                <c:pt idx="13510">
                  <c:v>-3.2161307059362065</c:v>
                </c:pt>
                <c:pt idx="13511">
                  <c:v>-3.1881036328500056</c:v>
                </c:pt>
                <c:pt idx="13512">
                  <c:v>-3.1578642943127662</c:v>
                </c:pt>
                <c:pt idx="13513">
                  <c:v>-3.1254373004378704</c:v>
                </c:pt>
                <c:pt idx="13514">
                  <c:v>-3.0908503364771827</c:v>
                </c:pt>
                <c:pt idx="13515">
                  <c:v>-3.0541292334382457</c:v>
                </c:pt>
                <c:pt idx="13516">
                  <c:v>-3.0153021441072405</c:v>
                </c:pt>
                <c:pt idx="13517">
                  <c:v>-2.9744002148439406</c:v>
                </c:pt>
                <c:pt idx="13518">
                  <c:v>-2.9314530269100123</c:v>
                </c:pt>
                <c:pt idx="13519">
                  <c:v>-2.8864915126419035</c:v>
                </c:pt>
                <c:pt idx="13520">
                  <c:v>-2.8395468267630131</c:v>
                </c:pt>
                <c:pt idx="13521">
                  <c:v>-2.7906571157293101</c:v>
                </c:pt>
                <c:pt idx="13522">
                  <c:v>-2.7398557037828164</c:v>
                </c:pt>
                <c:pt idx="13523">
                  <c:v>-2.6871792987240117</c:v>
                </c:pt>
                <c:pt idx="13524">
                  <c:v>-2.6326725453419972</c:v>
                </c:pt>
                <c:pt idx="13525">
                  <c:v>-2.5763709138393089</c:v>
                </c:pt>
                <c:pt idx="13526">
                  <c:v>-2.5183162888140047</c:v>
                </c:pt>
                <c:pt idx="13527">
                  <c:v>-2.4585558751593739</c:v>
                </c:pt>
                <c:pt idx="13528">
                  <c:v>-2.3971309803551439</c:v>
                </c:pt>
                <c:pt idx="13529">
                  <c:v>-2.3340837780244104</c:v>
                </c:pt>
                <c:pt idx="13530">
                  <c:v>-2.269458139492734</c:v>
                </c:pt>
                <c:pt idx="13531">
                  <c:v>-2.2033051646468085</c:v>
                </c:pt>
                <c:pt idx="13532">
                  <c:v>-2.1356678807826541</c:v>
                </c:pt>
                <c:pt idx="13533">
                  <c:v>-2.0665970392553268</c:v>
                </c:pt>
                <c:pt idx="13534">
                  <c:v>-1.9961484695615597</c:v>
                </c:pt>
                <c:pt idx="13535">
                  <c:v>-1.9243682013541559</c:v>
                </c:pt>
                <c:pt idx="13536">
                  <c:v>-1.8513082829567882</c:v>
                </c:pt>
                <c:pt idx="13537">
                  <c:v>-1.7770223971286492</c:v>
                </c:pt>
                <c:pt idx="13538">
                  <c:v>-1.7015624402105778</c:v>
                </c:pt>
                <c:pt idx="13539">
                  <c:v>-1.6249797761458664</c:v>
                </c:pt>
                <c:pt idx="13540">
                  <c:v>-1.5473303600730455</c:v>
                </c:pt>
                <c:pt idx="13541">
                  <c:v>-1.468670762056119</c:v>
                </c:pt>
                <c:pt idx="13542">
                  <c:v>-1.3890561590037307</c:v>
                </c:pt>
                <c:pt idx="13543">
                  <c:v>-1.3085415867980064</c:v>
                </c:pt>
                <c:pt idx="13544">
                  <c:v>-1.2271869822576609</c:v>
                </c:pt>
                <c:pt idx="13545">
                  <c:v>-1.1450530723149817</c:v>
                </c:pt>
                <c:pt idx="13546">
                  <c:v>-1.0621992065179653</c:v>
                </c:pt>
                <c:pt idx="13547">
                  <c:v>-0.97868294718244864</c:v>
                </c:pt>
                <c:pt idx="13548">
                  <c:v>-0.89456005605765643</c:v>
                </c:pt>
                <c:pt idx="13549">
                  <c:v>-0.8098862921028267</c:v>
                </c:pt>
                <c:pt idx="13550">
                  <c:v>-0.72472282135143307</c:v>
                </c:pt>
                <c:pt idx="13551">
                  <c:v>-0.63913228549769319</c:v>
                </c:pt>
                <c:pt idx="13552">
                  <c:v>-0.55317513812288721</c:v>
                </c:pt>
                <c:pt idx="13553">
                  <c:v>-0.4669074938653478</c:v>
                </c:pt>
                <c:pt idx="13554">
                  <c:v>-0.38039426546185839</c:v>
                </c:pt>
                <c:pt idx="13555">
                  <c:v>-0.29369620320486295</c:v>
                </c:pt>
                <c:pt idx="13556">
                  <c:v>-0.2068732687091262</c:v>
                </c:pt>
                <c:pt idx="13557">
                  <c:v>-0.11998603999405914</c:v>
                </c:pt>
                <c:pt idx="13558">
                  <c:v>-3.3094767716713672E-2</c:v>
                </c:pt>
                <c:pt idx="13559">
                  <c:v>5.3739524253105159E-2</c:v>
                </c:pt>
                <c:pt idx="13560">
                  <c:v>0.14045634477969424</c:v>
                </c:pt>
                <c:pt idx="13561">
                  <c:v>0.22699609325632114</c:v>
                </c:pt>
                <c:pt idx="13562">
                  <c:v>0.31329885991236162</c:v>
                </c:pt>
                <c:pt idx="13563">
                  <c:v>0.39930428300410659</c:v>
                </c:pt>
                <c:pt idx="13564">
                  <c:v>0.48495283442758091</c:v>
                </c:pt>
                <c:pt idx="13565">
                  <c:v>0.57018590415543646</c:v>
                </c:pt>
                <c:pt idx="13566">
                  <c:v>0.65494442352984139</c:v>
                </c:pt>
                <c:pt idx="13567">
                  <c:v>0.73916987277844259</c:v>
                </c:pt>
                <c:pt idx="13568">
                  <c:v>0.82280336860094694</c:v>
                </c:pt>
                <c:pt idx="13569">
                  <c:v>0.905786658560921</c:v>
                </c:pt>
                <c:pt idx="13570">
                  <c:v>0.98806751717142738</c:v>
                </c:pt>
                <c:pt idx="13571">
                  <c:v>1.0695857215005895</c:v>
                </c:pt>
                <c:pt idx="13572">
                  <c:v>1.1502846714554329</c:v>
                </c:pt>
                <c:pt idx="13573">
                  <c:v>1.2301116058001913</c:v>
                </c:pt>
                <c:pt idx="13574">
                  <c:v>1.3090146960536637</c:v>
                </c:pt>
                <c:pt idx="13575">
                  <c:v>1.3869378679850255</c:v>
                </c:pt>
                <c:pt idx="13576">
                  <c:v>1.4638249537125299</c:v>
                </c:pt>
                <c:pt idx="13577">
                  <c:v>1.5396220348914806</c:v>
                </c:pt>
                <c:pt idx="13578">
                  <c:v>1.6142781107630229</c:v>
                </c:pt>
                <c:pt idx="13579">
                  <c:v>1.6877454002865322</c:v>
                </c:pt>
                <c:pt idx="13580">
                  <c:v>1.7599778185475732</c:v>
                </c:pt>
                <c:pt idx="13581">
                  <c:v>1.83092579239969</c:v>
                </c:pt>
                <c:pt idx="13582">
                  <c:v>1.9005403478483187</c:v>
                </c:pt>
                <c:pt idx="13583">
                  <c:v>1.9687753494273867</c:v>
                </c:pt>
                <c:pt idx="13584">
                  <c:v>2.0355865428589706</c:v>
                </c:pt>
                <c:pt idx="13585">
                  <c:v>2.1009268180688965</c:v>
                </c:pt>
                <c:pt idx="13586">
                  <c:v>2.1647505914433363</c:v>
                </c:pt>
                <c:pt idx="13587">
                  <c:v>2.2270161806959989</c:v>
                </c:pt>
                <c:pt idx="13588">
                  <c:v>2.2876833356625448</c:v>
                </c:pt>
                <c:pt idx="13589">
                  <c:v>2.3467064681060776</c:v>
                </c:pt>
                <c:pt idx="13590">
                  <c:v>2.4040516776566956</c:v>
                </c:pt>
                <c:pt idx="13591">
                  <c:v>2.4596846767286413</c:v>
                </c:pt>
                <c:pt idx="13592">
                  <c:v>2.5135643433912436</c:v>
                </c:pt>
                <c:pt idx="13593">
                  <c:v>2.5656596936638243</c:v>
                </c:pt>
                <c:pt idx="13594">
                  <c:v>2.6159360216228205</c:v>
                </c:pt>
                <c:pt idx="13595">
                  <c:v>2.6643583885298892</c:v>
                </c:pt>
                <c:pt idx="13596">
                  <c:v>2.7108921268262711</c:v>
                </c:pt>
                <c:pt idx="13597">
                  <c:v>2.7555113543509782</c:v>
                </c:pt>
                <c:pt idx="13598">
                  <c:v>2.7981892292255677</c:v>
                </c:pt>
                <c:pt idx="13599">
                  <c:v>2.8388933943963215</c:v>
                </c:pt>
                <c:pt idx="13600">
                  <c:v>2.8776032618875038</c:v>
                </c:pt>
                <c:pt idx="13601">
                  <c:v>2.9142947097811809</c:v>
                </c:pt>
                <c:pt idx="13602">
                  <c:v>2.9489415118997795</c:v>
                </c:pt>
                <c:pt idx="13603">
                  <c:v>2.9815253803970094</c:v>
                </c:pt>
                <c:pt idx="13604">
                  <c:v>3.0120245608738032</c:v>
                </c:pt>
                <c:pt idx="13605">
                  <c:v>3.0404192082525228</c:v>
                </c:pt>
                <c:pt idx="13606">
                  <c:v>3.0666905917403051</c:v>
                </c:pt>
                <c:pt idx="13607">
                  <c:v>3.0908245758286066</c:v>
                </c:pt>
                <c:pt idx="13608">
                  <c:v>3.1128075313377055</c:v>
                </c:pt>
                <c:pt idx="13609">
                  <c:v>3.1326259119902518</c:v>
                </c:pt>
                <c:pt idx="13610">
                  <c:v>3.1502711538875134</c:v>
                </c:pt>
                <c:pt idx="13611">
                  <c:v>3.1657356225521611</c:v>
                </c:pt>
                <c:pt idx="13612">
                  <c:v>3.1790106628403829</c:v>
                </c:pt>
                <c:pt idx="13613">
                  <c:v>3.1900865129818636</c:v>
                </c:pt>
                <c:pt idx="13614">
                  <c:v>3.1989556719438323</c:v>
                </c:pt>
                <c:pt idx="13615">
                  <c:v>3.2056203960642464</c:v>
                </c:pt>
                <c:pt idx="13616">
                  <c:v>3.2100761744218969</c:v>
                </c:pt>
                <c:pt idx="13617">
                  <c:v>3.2123210602614614</c:v>
                </c:pt>
                <c:pt idx="13618">
                  <c:v>3.2123568368315394</c:v>
                </c:pt>
                <c:pt idx="13619">
                  <c:v>3.2101896712228188</c:v>
                </c:pt>
                <c:pt idx="13620">
                  <c:v>3.2058189804918165</c:v>
                </c:pt>
                <c:pt idx="13621">
                  <c:v>3.1992523504985426</c:v>
                </c:pt>
                <c:pt idx="13622">
                  <c:v>3.1904978628998166</c:v>
                </c:pt>
                <c:pt idx="13623">
                  <c:v>3.1795668306508578</c:v>
                </c:pt>
                <c:pt idx="13624">
                  <c:v>3.1664644024301269</c:v>
                </c:pt>
                <c:pt idx="13625">
                  <c:v>3.1512047354957744</c:v>
                </c:pt>
                <c:pt idx="13626">
                  <c:v>3.1338019051295509</c:v>
                </c:pt>
                <c:pt idx="13627">
                  <c:v>3.1142691664950735</c:v>
                </c:pt>
                <c:pt idx="13628">
                  <c:v>3.0926188181212182</c:v>
                </c:pt>
                <c:pt idx="13629">
                  <c:v>3.0688738537737934</c:v>
                </c:pt>
                <c:pt idx="13630">
                  <c:v>3.0430519882403035</c:v>
                </c:pt>
                <c:pt idx="13631">
                  <c:v>3.0151702463760026</c:v>
                </c:pt>
                <c:pt idx="13632">
                  <c:v>2.9852488376601887</c:v>
                </c:pt>
                <c:pt idx="13633">
                  <c:v>2.9533119870965492</c:v>
                </c:pt>
                <c:pt idx="13634">
                  <c:v>2.9193868230414375</c:v>
                </c:pt>
                <c:pt idx="13635">
                  <c:v>2.8834984484444202</c:v>
                </c:pt>
                <c:pt idx="13636">
                  <c:v>2.8456741176652867</c:v>
                </c:pt>
                <c:pt idx="13637">
                  <c:v>2.8059439092327687</c:v>
                </c:pt>
                <c:pt idx="13638">
                  <c:v>2.7643361683054199</c:v>
                </c:pt>
                <c:pt idx="13639">
                  <c:v>2.7208804241446019</c:v>
                </c:pt>
                <c:pt idx="13640">
                  <c:v>2.6756062628929942</c:v>
                </c:pt>
                <c:pt idx="13641">
                  <c:v>2.6285500985510581</c:v>
                </c:pt>
                <c:pt idx="13642">
                  <c:v>2.5797433608246818</c:v>
                </c:pt>
                <c:pt idx="13643">
                  <c:v>2.529220702852419</c:v>
                </c:pt>
                <c:pt idx="13644">
                  <c:v>2.4770245567499893</c:v>
                </c:pt>
                <c:pt idx="13645">
                  <c:v>2.4231880243060369</c:v>
                </c:pt>
                <c:pt idx="13646">
                  <c:v>2.3677504683899828</c:v>
                </c:pt>
                <c:pt idx="13647">
                  <c:v>2.310756421429581</c:v>
                </c:pt>
                <c:pt idx="13648">
                  <c:v>2.2522443704293083</c:v>
                </c:pt>
                <c:pt idx="13649">
                  <c:v>2.1922535234013325</c:v>
                </c:pt>
                <c:pt idx="13650">
                  <c:v>2.130824643942443</c:v>
                </c:pt>
                <c:pt idx="13651">
                  <c:v>2.0680055852510981</c:v>
                </c:pt>
                <c:pt idx="13652">
                  <c:v>2.0038359922716178</c:v>
                </c:pt>
                <c:pt idx="13653">
                  <c:v>1.9383631017740224</c:v>
                </c:pt>
                <c:pt idx="13654">
                  <c:v>1.8716390999974915</c:v>
                </c:pt>
                <c:pt idx="13655">
                  <c:v>1.8037062483526025</c:v>
                </c:pt>
                <c:pt idx="13656">
                  <c:v>1.7346127057473433</c:v>
                </c:pt>
                <c:pt idx="13657">
                  <c:v>1.6644081482824207</c:v>
                </c:pt>
                <c:pt idx="13658">
                  <c:v>1.5931403524436938</c:v>
                </c:pt>
                <c:pt idx="13659">
                  <c:v>1.5208564532804507</c:v>
                </c:pt>
                <c:pt idx="13660">
                  <c:v>1.4476080722632199</c:v>
                </c:pt>
                <c:pt idx="13661">
                  <c:v>1.3734473453816776</c:v>
                </c:pt>
                <c:pt idx="13662">
                  <c:v>1.2984249195302482</c:v>
                </c:pt>
                <c:pt idx="13663">
                  <c:v>1.2225912091972044</c:v>
                </c:pt>
                <c:pt idx="13664">
                  <c:v>1.1460014430776515</c:v>
                </c:pt>
                <c:pt idx="13665">
                  <c:v>1.0687115579850857</c:v>
                </c:pt>
                <c:pt idx="13666">
                  <c:v>0.99077603616808951</c:v>
                </c:pt>
                <c:pt idx="13667">
                  <c:v>0.91224750035222746</c:v>
                </c:pt>
                <c:pt idx="13668">
                  <c:v>0.83317670536555366</c:v>
                </c:pt>
                <c:pt idx="13669">
                  <c:v>0.75361434094063806</c:v>
                </c:pt>
                <c:pt idx="13670">
                  <c:v>0.67361644666412712</c:v>
                </c:pt>
                <c:pt idx="13671">
                  <c:v>0.59324048570408683</c:v>
                </c:pt>
                <c:pt idx="13672">
                  <c:v>0.51254168622685037</c:v>
                </c:pt>
                <c:pt idx="13673">
                  <c:v>0.43157089580245916</c:v>
                </c:pt>
                <c:pt idx="13674">
                  <c:v>0.3503877237209429</c:v>
                </c:pt>
                <c:pt idx="13675">
                  <c:v>0.26904758575881887</c:v>
                </c:pt>
                <c:pt idx="13676">
                  <c:v>0.18760508328382364</c:v>
                </c:pt>
                <c:pt idx="13677">
                  <c:v>0.10611541369899306</c:v>
                </c:pt>
                <c:pt idx="13678">
                  <c:v>2.4633432055520869E-2</c:v>
                </c:pt>
                <c:pt idx="13679">
                  <c:v>-5.678524297912943E-2</c:v>
                </c:pt>
                <c:pt idx="13680">
                  <c:v>-0.13808552966794052</c:v>
                </c:pt>
                <c:pt idx="13681">
                  <c:v>-0.21921323559679562</c:v>
                </c:pt>
                <c:pt idx="13682">
                  <c:v>-0.30011385258265505</c:v>
                </c:pt>
                <c:pt idx="13683">
                  <c:v>-0.38073240847386119</c:v>
                </c:pt>
                <c:pt idx="13684">
                  <c:v>-0.46101474738701514</c:v>
                </c:pt>
                <c:pt idx="13685">
                  <c:v>-0.54090760878677191</c:v>
                </c:pt>
                <c:pt idx="13686">
                  <c:v>-0.62035724544701187</c:v>
                </c:pt>
                <c:pt idx="13687">
                  <c:v>-0.69931042566480184</c:v>
                </c:pt>
                <c:pt idx="13688">
                  <c:v>-0.77771351558044577</c:v>
                </c:pt>
                <c:pt idx="13689">
                  <c:v>-0.85551346834347675</c:v>
                </c:pt>
                <c:pt idx="13690">
                  <c:v>-0.93266321501834637</c:v>
                </c:pt>
                <c:pt idx="13691">
                  <c:v>-1.0091076350608168</c:v>
                </c:pt>
                <c:pt idx="13692">
                  <c:v>-1.084795171528905</c:v>
                </c:pt>
                <c:pt idx="13693">
                  <c:v>-1.1596780420894215</c:v>
                </c:pt>
                <c:pt idx="13694">
                  <c:v>-1.233709327969523</c:v>
                </c:pt>
                <c:pt idx="13695">
                  <c:v>-1.3068377905779078</c:v>
                </c:pt>
                <c:pt idx="13696">
                  <c:v>-1.3790120188047295</c:v>
                </c:pt>
                <c:pt idx="13697">
                  <c:v>-1.4501827674912355</c:v>
                </c:pt>
                <c:pt idx="13698">
                  <c:v>-1.5203036208458154</c:v>
                </c:pt>
                <c:pt idx="13699">
                  <c:v>-1.5893312900332475</c:v>
                </c:pt>
                <c:pt idx="13700">
                  <c:v>-1.6572240851341484</c:v>
                </c:pt>
                <c:pt idx="13701">
                  <c:v>-1.7239367264368901</c:v>
                </c:pt>
                <c:pt idx="13702">
                  <c:v>-1.7894244275749072</c:v>
                </c:pt>
                <c:pt idx="13703">
                  <c:v>-1.8536451307637116</c:v>
                </c:pt>
                <c:pt idx="13704">
                  <c:v>-1.9165585454327343</c:v>
                </c:pt>
                <c:pt idx="13705">
                  <c:v>-1.9781214073280839</c:v>
                </c:pt>
                <c:pt idx="13706">
                  <c:v>-2.0382918569759676</c:v>
                </c:pt>
                <c:pt idx="13707">
                  <c:v>-2.0970318108792374</c:v>
                </c:pt>
                <c:pt idx="13708">
                  <c:v>-2.1543044887680627</c:v>
                </c:pt>
                <c:pt idx="13709">
                  <c:v>-2.2100676399916348</c:v>
                </c:pt>
                <c:pt idx="13710">
                  <c:v>-2.2642905661773187</c:v>
                </c:pt>
                <c:pt idx="13711">
                  <c:v>-2.3169420430043126</c:v>
                </c:pt>
                <c:pt idx="13712">
                  <c:v>-2.3679838700704128</c:v>
                </c:pt>
                <c:pt idx="13713">
                  <c:v>-2.4173878403257918</c:v>
                </c:pt>
                <c:pt idx="13714">
                  <c:v>-2.4651218774644086</c:v>
                </c:pt>
                <c:pt idx="13715">
                  <c:v>-2.5111535224844257</c:v>
                </c:pt>
                <c:pt idx="13716">
                  <c:v>-2.5554504352655467</c:v>
                </c:pt>
                <c:pt idx="13717">
                  <c:v>-2.5979889065233652</c:v>
                </c:pt>
                <c:pt idx="13718">
                  <c:v>-2.6387441105852862</c:v>
                </c:pt>
                <c:pt idx="13719">
                  <c:v>-2.6776855479812047</c:v>
                </c:pt>
                <c:pt idx="13720">
                  <c:v>-2.7147943279043241</c:v>
                </c:pt>
                <c:pt idx="13721">
                  <c:v>-2.7500478635595611</c:v>
                </c:pt>
                <c:pt idx="13722">
                  <c:v>-2.783421300376844</c:v>
                </c:pt>
                <c:pt idx="13723">
                  <c:v>-2.8148975572969279</c:v>
                </c:pt>
                <c:pt idx="13724">
                  <c:v>-2.8444559207469835</c:v>
                </c:pt>
                <c:pt idx="13725">
                  <c:v>-2.8720774195408034</c:v>
                </c:pt>
                <c:pt idx="13726">
                  <c:v>-2.8977440290351102</c:v>
                </c:pt>
                <c:pt idx="13727">
                  <c:v>-2.9214421514899098</c:v>
                </c:pt>
                <c:pt idx="13728">
                  <c:v>-2.9431585266420619</c:v>
                </c:pt>
                <c:pt idx="13729">
                  <c:v>-2.9628798079768215</c:v>
                </c:pt>
                <c:pt idx="13730">
                  <c:v>-2.9805974620708264</c:v>
                </c:pt>
                <c:pt idx="13731">
                  <c:v>-2.996303715671027</c:v>
                </c:pt>
                <c:pt idx="13732">
                  <c:v>-3.0099896058116227</c:v>
                </c:pt>
                <c:pt idx="13733">
                  <c:v>-3.0216448942276823</c:v>
                </c:pt>
                <c:pt idx="13734">
                  <c:v>-3.0312614352610825</c:v>
                </c:pt>
                <c:pt idx="13735">
                  <c:v>-3.0388406732032358</c:v>
                </c:pt>
                <c:pt idx="13736">
                  <c:v>-3.0443771185415525</c:v>
                </c:pt>
                <c:pt idx="13737">
                  <c:v>-3.0478676804269043</c:v>
                </c:pt>
                <c:pt idx="13738">
                  <c:v>-3.0493128337187323</c:v>
                </c:pt>
                <c:pt idx="13739">
                  <c:v>-3.0487172741940025</c:v>
                </c:pt>
                <c:pt idx="13740">
                  <c:v>-3.0460787862037542</c:v>
                </c:pt>
                <c:pt idx="13741">
                  <c:v>-3.0414031632041789</c:v>
                </c:pt>
                <c:pt idx="13742">
                  <c:v>-3.0346965366020666</c:v>
                </c:pt>
                <c:pt idx="13743">
                  <c:v>-3.0259681132654079</c:v>
                </c:pt>
                <c:pt idx="13744">
                  <c:v>-3.0152207821121046</c:v>
                </c:pt>
                <c:pt idx="13745">
                  <c:v>-3.0024662892827481</c:v>
                </c:pt>
                <c:pt idx="13746">
                  <c:v>-2.9877161500512091</c:v>
                </c:pt>
                <c:pt idx="13747">
                  <c:v>-2.9709809132971126</c:v>
                </c:pt>
                <c:pt idx="13748">
                  <c:v>-2.9522700277486162</c:v>
                </c:pt>
                <c:pt idx="13749">
                  <c:v>-2.9316034967555415</c:v>
                </c:pt>
                <c:pt idx="13750">
                  <c:v>-2.9089959071148792</c:v>
                </c:pt>
                <c:pt idx="13751">
                  <c:v>-2.8844610212938231</c:v>
                </c:pt>
                <c:pt idx="13752">
                  <c:v>-2.8580156552958966</c:v>
                </c:pt>
                <c:pt idx="13753">
                  <c:v>-2.8296805130006883</c:v>
                </c:pt>
                <c:pt idx="13754">
                  <c:v>-2.7994790775577396</c:v>
                </c:pt>
                <c:pt idx="13755">
                  <c:v>-2.7674326863150212</c:v>
                </c:pt>
                <c:pt idx="13756">
                  <c:v>-2.7335647114427744</c:v>
                </c:pt>
                <c:pt idx="13757">
                  <c:v>-2.6979012366138972</c:v>
                </c:pt>
                <c:pt idx="13758">
                  <c:v>-2.6604665034974193</c:v>
                </c:pt>
                <c:pt idx="13759">
                  <c:v>-2.6212858333710454</c:v>
                </c:pt>
                <c:pt idx="13760">
                  <c:v>-2.5803845041417919</c:v>
                </c:pt>
                <c:pt idx="13761">
                  <c:v>-2.5377945256631378</c:v>
                </c:pt>
                <c:pt idx="13762">
                  <c:v>-2.4935428320173965</c:v>
                </c:pt>
                <c:pt idx="13763">
                  <c:v>-2.4476594937670968</c:v>
                </c:pt>
                <c:pt idx="13764">
                  <c:v>-2.4001822781089728</c:v>
                </c:pt>
                <c:pt idx="13765">
                  <c:v>-2.3511395442592793</c:v>
                </c:pt>
                <c:pt idx="13766">
                  <c:v>-2.3005658396271831</c:v>
                </c:pt>
                <c:pt idx="13767">
                  <c:v>-2.2485008131285178</c:v>
                </c:pt>
                <c:pt idx="13768">
                  <c:v>-2.1949780051066621</c:v>
                </c:pt>
                <c:pt idx="13769">
                  <c:v>-2.1400316187268373</c:v>
                </c:pt>
                <c:pt idx="13770">
                  <c:v>-2.0836973595728301</c:v>
                </c:pt>
                <c:pt idx="13771">
                  <c:v>-2.0260179747345517</c:v>
                </c:pt>
                <c:pt idx="13772">
                  <c:v>-1.9670279600692597</c:v>
                </c:pt>
                <c:pt idx="13773">
                  <c:v>-1.9067693654389148</c:v>
                </c:pt>
                <c:pt idx="13774">
                  <c:v>-1.8452891575470665</c:v>
                </c:pt>
                <c:pt idx="13775">
                  <c:v>-1.7826243508650466</c:v>
                </c:pt>
                <c:pt idx="13776">
                  <c:v>-1.7188178352072701</c:v>
                </c:pt>
                <c:pt idx="13777">
                  <c:v>-1.6539140006958091</c:v>
                </c:pt>
                <c:pt idx="13778">
                  <c:v>-1.5879553262369679</c:v>
                </c:pt>
                <c:pt idx="13779">
                  <c:v>-1.5209836429932166</c:v>
                </c:pt>
                <c:pt idx="13780">
                  <c:v>-1.4530452675387209</c:v>
                </c:pt>
                <c:pt idx="13781">
                  <c:v>-1.3841870352541983</c:v>
                </c:pt>
                <c:pt idx="13782">
                  <c:v>-1.3144543020027766</c:v>
                </c:pt>
                <c:pt idx="13783">
                  <c:v>-1.2438922060978856</c:v>
                </c:pt>
                <c:pt idx="13784">
                  <c:v>-1.1725507201782919</c:v>
                </c:pt>
                <c:pt idx="13785">
                  <c:v>-1.1004805503590978</c:v>
                </c:pt>
                <c:pt idx="13786">
                  <c:v>-1.0277309787610229</c:v>
                </c:pt>
                <c:pt idx="13787">
                  <c:v>-0.95434946373195439</c:v>
                </c:pt>
                <c:pt idx="13788">
                  <c:v>-0.88038163661459012</c:v>
                </c:pt>
                <c:pt idx="13789">
                  <c:v>-0.80587310964761483</c:v>
                </c:pt>
                <c:pt idx="13790">
                  <c:v>-0.73087489596666599</c:v>
                </c:pt>
                <c:pt idx="13791">
                  <c:v>-0.65543948832987364</c:v>
                </c:pt>
                <c:pt idx="13792">
                  <c:v>-0.57961720547532003</c:v>
                </c:pt>
                <c:pt idx="13793">
                  <c:v>-0.50345405140401545</c:v>
                </c:pt>
                <c:pt idx="13794">
                  <c:v>-0.42700486250615016</c:v>
                </c:pt>
                <c:pt idx="13795">
                  <c:v>-0.35032035706510778</c:v>
                </c:pt>
                <c:pt idx="13796">
                  <c:v>-0.27345051902259548</c:v>
                </c:pt>
                <c:pt idx="13797">
                  <c:v>-0.1964460130013547</c:v>
                </c:pt>
                <c:pt idx="13798">
                  <c:v>-0.11935725041020889</c:v>
                </c:pt>
                <c:pt idx="13799">
                  <c:v>-4.2235499813863459E-2</c:v>
                </c:pt>
                <c:pt idx="13800">
                  <c:v>3.4868409307464938E-2</c:v>
                </c:pt>
                <c:pt idx="13801">
                  <c:v>0.11190443474348727</c:v>
                </c:pt>
                <c:pt idx="13802">
                  <c:v>0.18882211235830279</c:v>
                </c:pt>
                <c:pt idx="13803">
                  <c:v>0.26557040389510095</c:v>
                </c:pt>
                <c:pt idx="13804">
                  <c:v>0.34209897332837075</c:v>
                </c:pt>
                <c:pt idx="13805">
                  <c:v>0.41835826217490224</c:v>
                </c:pt>
                <c:pt idx="13806">
                  <c:v>0.49429810380494005</c:v>
                </c:pt>
                <c:pt idx="13807">
                  <c:v>0.56986872212892203</c:v>
                </c:pt>
                <c:pt idx="13808">
                  <c:v>0.64501981051659851</c:v>
                </c:pt>
                <c:pt idx="13809">
                  <c:v>0.71970151769138779</c:v>
                </c:pt>
                <c:pt idx="13810">
                  <c:v>0.79386983549730417</c:v>
                </c:pt>
                <c:pt idx="13811">
                  <c:v>0.86747256637226622</c:v>
                </c:pt>
                <c:pt idx="13812">
                  <c:v>0.9404609356949617</c:v>
                </c:pt>
                <c:pt idx="13813">
                  <c:v>1.0127898000685696</c:v>
                </c:pt>
                <c:pt idx="13814">
                  <c:v>1.0844147336938366</c:v>
                </c:pt>
                <c:pt idx="13815">
                  <c:v>1.1552868425586744</c:v>
                </c:pt>
                <c:pt idx="13816">
                  <c:v>1.2253569094553387</c:v>
                </c:pt>
                <c:pt idx="13817">
                  <c:v>1.2945777303188022</c:v>
                </c:pt>
                <c:pt idx="13818">
                  <c:v>1.3629047756649617</c:v>
                </c:pt>
                <c:pt idx="13819">
                  <c:v>1.43029648635729</c:v>
                </c:pt>
                <c:pt idx="13820">
                  <c:v>1.4967127439007855</c:v>
                </c:pt>
                <c:pt idx="13821">
                  <c:v>1.5621096802270538</c:v>
                </c:pt>
                <c:pt idx="13822">
                  <c:v>1.6264437594849233</c:v>
                </c:pt>
                <c:pt idx="13823">
                  <c:v>1.6896740120920826</c:v>
                </c:pt>
                <c:pt idx="13824">
                  <c:v>1.7517610723442285</c:v>
                </c:pt>
                <c:pt idx="13825">
                  <c:v>1.8126624366584456</c:v>
                </c:pt>
                <c:pt idx="13826">
                  <c:v>1.8723368413415356</c:v>
                </c:pt>
                <c:pt idx="13827">
                  <c:v>1.9307466332564402</c:v>
                </c:pt>
                <c:pt idx="13828">
                  <c:v>1.9878552967082068</c:v>
                </c:pt>
                <c:pt idx="13829">
                  <c:v>2.0436206796363745</c:v>
                </c:pt>
                <c:pt idx="13830">
                  <c:v>2.0980120162409857</c:v>
                </c:pt>
                <c:pt idx="13831">
                  <c:v>2.1509978488885038</c:v>
                </c:pt>
                <c:pt idx="13832">
                  <c:v>2.2025395782767396</c:v>
                </c:pt>
                <c:pt idx="13833">
                  <c:v>2.2526084333317002</c:v>
                </c:pt>
                <c:pt idx="13834">
                  <c:v>2.3011716092269139</c:v>
                </c:pt>
                <c:pt idx="13835">
                  <c:v>2.3481957547357304</c:v>
                </c:pt>
                <c:pt idx="13836">
                  <c:v>2.3936474747636529</c:v>
                </c:pt>
                <c:pt idx="13837">
                  <c:v>2.4375018434197622</c:v>
                </c:pt>
                <c:pt idx="13838">
                  <c:v>2.4797326580707129</c:v>
                </c:pt>
                <c:pt idx="13839">
                  <c:v>2.5203078833690338</c:v>
                </c:pt>
                <c:pt idx="13840">
                  <c:v>2.5592069353096751</c:v>
                </c:pt>
                <c:pt idx="13841">
                  <c:v>2.5964053783305894</c:v>
                </c:pt>
                <c:pt idx="13842">
                  <c:v>2.6318763554329099</c:v>
                </c:pt>
                <c:pt idx="13843">
                  <c:v>2.6656006315260927</c:v>
                </c:pt>
                <c:pt idx="13844">
                  <c:v>2.6975551896136682</c:v>
                </c:pt>
                <c:pt idx="13845">
                  <c:v>2.727718608051716</c:v>
                </c:pt>
                <c:pt idx="13846">
                  <c:v>2.7560702672093575</c:v>
                </c:pt>
                <c:pt idx="13847">
                  <c:v>2.7825938324765955</c:v>
                </c:pt>
                <c:pt idx="13848">
                  <c:v>2.8072731676260259</c:v>
                </c:pt>
                <c:pt idx="13849">
                  <c:v>2.8300919140102248</c:v>
                </c:pt>
                <c:pt idx="13850">
                  <c:v>2.8510383929655418</c:v>
                </c:pt>
                <c:pt idx="13851">
                  <c:v>2.8701015560833181</c:v>
                </c:pt>
                <c:pt idx="13852">
                  <c:v>2.8872690386476836</c:v>
                </c:pt>
                <c:pt idx="13853">
                  <c:v>2.9025270774951557</c:v>
                </c:pt>
                <c:pt idx="13854">
                  <c:v>2.9158638824880891</c:v>
                </c:pt>
                <c:pt idx="13855">
                  <c:v>2.927277137542895</c:v>
                </c:pt>
                <c:pt idx="13856">
                  <c:v>2.9367574806763606</c:v>
                </c:pt>
                <c:pt idx="13857">
                  <c:v>2.9442978403832303</c:v>
                </c:pt>
                <c:pt idx="13858">
                  <c:v>2.9498946066981064</c:v>
                </c:pt>
                <c:pt idx="13859">
                  <c:v>2.9535482905234414</c:v>
                </c:pt>
                <c:pt idx="13860">
                  <c:v>2.955252395503523</c:v>
                </c:pt>
                <c:pt idx="13861">
                  <c:v>2.9550083428669294</c:v>
                </c:pt>
                <c:pt idx="13862">
                  <c:v>2.9528178046731188</c:v>
                </c:pt>
                <c:pt idx="13863">
                  <c:v>2.9486854458093572</c:v>
                </c:pt>
                <c:pt idx="13864">
                  <c:v>2.942609535146492</c:v>
                </c:pt>
                <c:pt idx="13865">
                  <c:v>2.9345971253550509</c:v>
                </c:pt>
                <c:pt idx="13866">
                  <c:v>2.9246549695304633</c:v>
                </c:pt>
                <c:pt idx="13867">
                  <c:v>2.9127887904471055</c:v>
                </c:pt>
                <c:pt idx="13868">
                  <c:v>2.899003151644401</c:v>
                </c:pt>
                <c:pt idx="13869">
                  <c:v>2.883313117100557</c:v>
                </c:pt>
                <c:pt idx="13870">
                  <c:v>2.8657282850107251</c:v>
                </c:pt>
                <c:pt idx="13871">
                  <c:v>2.8462573850098756</c:v>
                </c:pt>
                <c:pt idx="13872">
                  <c:v>2.8249121610811239</c:v>
                </c:pt>
                <c:pt idx="13873">
                  <c:v>2.8017082109746063</c:v>
                </c:pt>
                <c:pt idx="13874">
                  <c:v>2.776663882712743</c:v>
                </c:pt>
                <c:pt idx="13875">
                  <c:v>2.7497953546569356</c:v>
                </c:pt>
                <c:pt idx="13876">
                  <c:v>2.7211208212914739</c:v>
                </c:pt>
                <c:pt idx="13877">
                  <c:v>2.6906611750805913</c:v>
                </c:pt>
                <c:pt idx="13878">
                  <c:v>2.6584354581501835</c:v>
                </c:pt>
                <c:pt idx="13879">
                  <c:v>2.6244637890947189</c:v>
                </c:pt>
                <c:pt idx="13880">
                  <c:v>2.5887662451935216</c:v>
                </c:pt>
                <c:pt idx="13881">
                  <c:v>2.5513696429193509</c:v>
                </c:pt>
                <c:pt idx="13882">
                  <c:v>2.5122957354029687</c:v>
                </c:pt>
                <c:pt idx="13883">
                  <c:v>2.4715694298522313</c:v>
                </c:pt>
                <c:pt idx="13884">
                  <c:v>2.4292233528542986</c:v>
                </c:pt>
                <c:pt idx="13885">
                  <c:v>2.3852807508844491</c:v>
                </c:pt>
                <c:pt idx="13886">
                  <c:v>2.3397710915728842</c:v>
                </c:pt>
                <c:pt idx="13887">
                  <c:v>2.2927289820773145</c:v>
                </c:pt>
                <c:pt idx="13888">
                  <c:v>2.2441829640225448</c:v>
                </c:pt>
                <c:pt idx="13889">
                  <c:v>2.1941622898686233</c:v>
                </c:pt>
                <c:pt idx="13890">
                  <c:v>2.1426977674313368</c:v>
                </c:pt>
                <c:pt idx="13891">
                  <c:v>2.0898273038391753</c:v>
                </c:pt>
                <c:pt idx="13892">
                  <c:v>2.0355806176038405</c:v>
                </c:pt>
                <c:pt idx="13893">
                  <c:v>1.9799950486027211</c:v>
                </c:pt>
                <c:pt idx="13894">
                  <c:v>1.9231129255919752</c:v>
                </c:pt>
                <c:pt idx="13895">
                  <c:v>1.8649667017347664</c:v>
                </c:pt>
                <c:pt idx="13896">
                  <c:v>1.8055947867005921</c:v>
                </c:pt>
                <c:pt idx="13897">
                  <c:v>1.7450371760709553</c:v>
                </c:pt>
                <c:pt idx="13898">
                  <c:v>1.6833320441698221</c:v>
                </c:pt>
                <c:pt idx="13899">
                  <c:v>1.6205170117979779</c:v>
                </c:pt>
                <c:pt idx="13900">
                  <c:v>1.5566342835552018</c:v>
                </c:pt>
                <c:pt idx="13901">
                  <c:v>1.4917266853018476</c:v>
                </c:pt>
                <c:pt idx="13902">
                  <c:v>1.4258356697976589</c:v>
                </c:pt>
                <c:pt idx="13903">
                  <c:v>1.3590025825248491</c:v>
                </c:pt>
                <c:pt idx="13904">
                  <c:v>1.2912737173063285</c:v>
                </c:pt>
                <c:pt idx="13905">
                  <c:v>1.2226962190853015</c:v>
                </c:pt>
                <c:pt idx="13906">
                  <c:v>1.1533159299634883</c:v>
                </c:pt>
                <c:pt idx="13907">
                  <c:v>1.0831769928099009</c:v>
                </c:pt>
                <c:pt idx="13908">
                  <c:v>1.0123218512897085</c:v>
                </c:pt>
                <c:pt idx="13909">
                  <c:v>0.9407930608978079</c:v>
                </c:pt>
                <c:pt idx="13910">
                  <c:v>0.868638711960382</c:v>
                </c:pt>
                <c:pt idx="13911">
                  <c:v>0.79590851122591588</c:v>
                </c:pt>
                <c:pt idx="13912">
                  <c:v>0.72265013095059338</c:v>
                </c:pt>
                <c:pt idx="13913">
                  <c:v>0.64890707076878573</c:v>
                </c:pt>
                <c:pt idx="13914">
                  <c:v>0.57473180726391737</c:v>
                </c:pt>
                <c:pt idx="13915">
                  <c:v>0.50017284577177223</c:v>
                </c:pt>
                <c:pt idx="13916">
                  <c:v>0.42527810629741064</c:v>
                </c:pt>
                <c:pt idx="13917">
                  <c:v>0.35009634054011635</c:v>
                </c:pt>
                <c:pt idx="13918">
                  <c:v>0.27467619984903757</c:v>
                </c:pt>
                <c:pt idx="13919">
                  <c:v>0.19906734729029146</c:v>
                </c:pt>
                <c:pt idx="13920">
                  <c:v>0.12331916294881982</c:v>
                </c:pt>
                <c:pt idx="13921">
                  <c:v>4.748039712889654E-2</c:v>
                </c:pt>
                <c:pt idx="13922">
                  <c:v>-2.8399619222359257E-2</c:v>
                </c:pt>
                <c:pt idx="13923">
                  <c:v>-0.10427082125044564</c:v>
                </c:pt>
                <c:pt idx="13924">
                  <c:v>-0.18008368563662963</c:v>
                </c:pt>
                <c:pt idx="13925">
                  <c:v>-0.2557893051605401</c:v>
                </c:pt>
                <c:pt idx="13926">
                  <c:v>-0.33133800242434841</c:v>
                </c:pt>
                <c:pt idx="13927">
                  <c:v>-0.40668032811471616</c:v>
                </c:pt>
                <c:pt idx="13928">
                  <c:v>-0.48176613965932569</c:v>
                </c:pt>
                <c:pt idx="13929">
                  <c:v>-0.55654558702123247</c:v>
                </c:pt>
                <c:pt idx="13930">
                  <c:v>-0.63097450052837967</c:v>
                </c:pt>
                <c:pt idx="13931">
                  <c:v>-0.70500035857217924</c:v>
                </c:pt>
                <c:pt idx="13932">
                  <c:v>-0.7785739003414045</c:v>
                </c:pt>
                <c:pt idx="13933">
                  <c:v>-0.85164933465503589</c:v>
                </c:pt>
                <c:pt idx="13934">
                  <c:v>-0.924181427045491</c:v>
                </c:pt>
                <c:pt idx="13935">
                  <c:v>-0.99612031481855445</c:v>
                </c:pt>
                <c:pt idx="13936">
                  <c:v>-1.0674156531005474</c:v>
                </c:pt>
                <c:pt idx="13937">
                  <c:v>-1.1380189523649737</c:v>
                </c:pt>
                <c:pt idx="13938">
                  <c:v>-1.2078842412157667</c:v>
                </c:pt>
                <c:pt idx="13939">
                  <c:v>-1.2769683636551195</c:v>
                </c:pt>
                <c:pt idx="13940">
                  <c:v>-1.3452294510324103</c:v>
                </c:pt>
                <c:pt idx="13941">
                  <c:v>-1.4126217336367757</c:v>
                </c:pt>
                <c:pt idx="13942">
                  <c:v>-1.4790996244456258</c:v>
                </c:pt>
                <c:pt idx="13943">
                  <c:v>-1.5446199552830124</c:v>
                </c:pt>
                <c:pt idx="13944">
                  <c:v>-1.6091410166814186</c:v>
                </c:pt>
                <c:pt idx="13945">
                  <c:v>-1.6726178185222036</c:v>
                </c:pt>
                <c:pt idx="13946">
                  <c:v>-1.7350064703424419</c:v>
                </c:pt>
                <c:pt idx="13947">
                  <c:v>-1.7962665546789853</c:v>
                </c:pt>
                <c:pt idx="13948">
                  <c:v>-1.8563586567679939</c:v>
                </c:pt>
                <c:pt idx="13949">
                  <c:v>-1.9152375936848884</c:v>
                </c:pt>
                <c:pt idx="13950">
                  <c:v>-1.9728694400478937</c:v>
                </c:pt>
                <c:pt idx="13951">
                  <c:v>-2.029219453128881</c:v>
                </c:pt>
                <c:pt idx="13952">
                  <c:v>-2.0842456263475024</c:v>
                </c:pt>
                <c:pt idx="13953">
                  <c:v>-2.1379156626176359</c:v>
                </c:pt>
                <c:pt idx="13954">
                  <c:v>-2.1901931159336803</c:v>
                </c:pt>
                <c:pt idx="13955">
                  <c:v>-2.2410408824033268</c:v>
                </c:pt>
                <c:pt idx="13956">
                  <c:v>-2.2904217065702661</c:v>
                </c:pt>
                <c:pt idx="13957">
                  <c:v>-2.3383066983820289</c:v>
                </c:pt>
                <c:pt idx="13958">
                  <c:v>-2.3846655912424208</c:v>
                </c:pt>
                <c:pt idx="13959">
                  <c:v>-2.4294621901364435</c:v>
                </c:pt>
                <c:pt idx="13960">
                  <c:v>-2.472671659877403</c:v>
                </c:pt>
                <c:pt idx="13961">
                  <c:v>-2.514265226487661</c:v>
                </c:pt>
                <c:pt idx="13962">
                  <c:v>-2.5542116116844609</c:v>
                </c:pt>
                <c:pt idx="13963">
                  <c:v>-2.5924870806718414</c:v>
                </c:pt>
                <c:pt idx="13964">
                  <c:v>-2.6290640428495857</c:v>
                </c:pt>
                <c:pt idx="13965">
                  <c:v>-2.6639164336668388</c:v>
                </c:pt>
                <c:pt idx="13966">
                  <c:v>-2.6970189259453647</c:v>
                </c:pt>
                <c:pt idx="13967">
                  <c:v>-2.728350417612659</c:v>
                </c:pt>
                <c:pt idx="13968">
                  <c:v>-2.7578899498469713</c:v>
                </c:pt>
                <c:pt idx="13969">
                  <c:v>-2.7856162911111513</c:v>
                </c:pt>
                <c:pt idx="13970">
                  <c:v>-2.8115128444412489</c:v>
                </c:pt>
                <c:pt idx="13971">
                  <c:v>-2.8355636026459119</c:v>
                </c:pt>
                <c:pt idx="13972">
                  <c:v>-2.8577512067109181</c:v>
                </c:pt>
                <c:pt idx="13973">
                  <c:v>-2.8780568686589501</c:v>
                </c:pt>
                <c:pt idx="13974">
                  <c:v>-2.8964637480517448</c:v>
                </c:pt>
                <c:pt idx="13975">
                  <c:v>-2.9129644580705407</c:v>
                </c:pt>
                <c:pt idx="13976">
                  <c:v>-2.9275445506329421</c:v>
                </c:pt>
                <c:pt idx="13977">
                  <c:v>-2.9401918578545301</c:v>
                </c:pt>
                <c:pt idx="13978">
                  <c:v>-2.9508976682028889</c:v>
                </c:pt>
                <c:pt idx="13979">
                  <c:v>-2.9596573909210964</c:v>
                </c:pt>
                <c:pt idx="13980">
                  <c:v>-2.9664594329951752</c:v>
                </c:pt>
                <c:pt idx="13981">
                  <c:v>-2.9713001290830379</c:v>
                </c:pt>
                <c:pt idx="13982">
                  <c:v>-2.974176079835547</c:v>
                </c:pt>
                <c:pt idx="13983">
                  <c:v>-2.9750868989507442</c:v>
                </c:pt>
                <c:pt idx="13984">
                  <c:v>-2.9740258293647908</c:v>
                </c:pt>
                <c:pt idx="13985">
                  <c:v>-2.9709949280759838</c:v>
                </c:pt>
                <c:pt idx="13986">
                  <c:v>-2.9659959877458117</c:v>
                </c:pt>
                <c:pt idx="13987">
                  <c:v>-2.9590298108915647</c:v>
                </c:pt>
                <c:pt idx="13988">
                  <c:v>-2.9500960858691405</c:v>
                </c:pt>
                <c:pt idx="13989">
                  <c:v>-2.9392050513963563</c:v>
                </c:pt>
                <c:pt idx="13990">
                  <c:v>-2.9263615351290886</c:v>
                </c:pt>
                <c:pt idx="13991">
                  <c:v>-2.9115695556255732</c:v>
                </c:pt>
                <c:pt idx="13992">
                  <c:v>-2.8948362099348612</c:v>
                </c:pt>
                <c:pt idx="13993">
                  <c:v>-2.8761725176301041</c:v>
                </c:pt>
                <c:pt idx="13994">
                  <c:v>-2.8555923218575634</c:v>
                </c:pt>
                <c:pt idx="13995">
                  <c:v>-2.8331073738722954</c:v>
                </c:pt>
                <c:pt idx="13996">
                  <c:v>-2.808731523211486</c:v>
                </c:pt>
                <c:pt idx="13997">
                  <c:v>-2.7824814038573029</c:v>
                </c:pt>
                <c:pt idx="13998">
                  <c:v>-2.7543718901363072</c:v>
                </c:pt>
                <c:pt idx="13999">
                  <c:v>-2.7244190276519222</c:v>
                </c:pt>
                <c:pt idx="14000">
                  <c:v>-2.6926389195299936</c:v>
                </c:pt>
                <c:pt idx="14001">
                  <c:v>-2.6590545108563211</c:v>
                </c:pt>
                <c:pt idx="14002">
                  <c:v>-2.6236837899661558</c:v>
                </c:pt>
                <c:pt idx="14003">
                  <c:v>-2.5865480095802509</c:v>
                </c:pt>
                <c:pt idx="14004">
                  <c:v>-2.5476762557123251</c:v>
                </c:pt>
                <c:pt idx="14005">
                  <c:v>-2.5070883516681439</c:v>
                </c:pt>
                <c:pt idx="14006">
                  <c:v>-2.4648104626840062</c:v>
                </c:pt>
                <c:pt idx="14007">
                  <c:v>-2.4208740175490293</c:v>
                </c:pt>
                <c:pt idx="14008">
                  <c:v>-2.3753045066692113</c:v>
                </c:pt>
                <c:pt idx="14009">
                  <c:v>-2.3281282614322754</c:v>
                </c:pt>
                <c:pt idx="14010">
                  <c:v>-2.279373301593302</c:v>
                </c:pt>
                <c:pt idx="14011">
                  <c:v>-2.2290748819632151</c:v>
                </c:pt>
                <c:pt idx="14012">
                  <c:v>-2.1772602070740676</c:v>
                </c:pt>
                <c:pt idx="14013">
                  <c:v>-2.1239642436172761</c:v>
                </c:pt>
                <c:pt idx="14014">
                  <c:v>-2.0692270902707421</c:v>
                </c:pt>
                <c:pt idx="14015">
                  <c:v>-2.0130791153975376</c:v>
                </c:pt>
                <c:pt idx="14016">
                  <c:v>-1.9555567911696843</c:v>
                </c:pt>
                <c:pt idx="14017">
                  <c:v>-1.8966983248504856</c:v>
                </c:pt>
                <c:pt idx="14018">
                  <c:v>-1.8365402533518485</c:v>
                </c:pt>
                <c:pt idx="14019">
                  <c:v>-1.7751187125442809</c:v>
                </c:pt>
                <c:pt idx="14020">
                  <c:v>-1.7124745760018172</c:v>
                </c:pt>
                <c:pt idx="14021">
                  <c:v>-1.6486494937321372</c:v>
                </c:pt>
                <c:pt idx="14022">
                  <c:v>-1.5836838989284077</c:v>
                </c:pt>
                <c:pt idx="14023">
                  <c:v>-1.5176182747491316</c:v>
                </c:pt>
                <c:pt idx="14024">
                  <c:v>-1.4504982107355116</c:v>
                </c:pt>
                <c:pt idx="14025">
                  <c:v>-1.3823703062323061</c:v>
                </c:pt>
                <c:pt idx="14026">
                  <c:v>-1.313280016908505</c:v>
                </c:pt>
                <c:pt idx="14027">
                  <c:v>-1.243271258689532</c:v>
                </c:pt>
                <c:pt idx="14028">
                  <c:v>-1.1723864079500284</c:v>
                </c:pt>
                <c:pt idx="14029">
                  <c:v>-1.1006681125521529</c:v>
                </c:pt>
                <c:pt idx="14030">
                  <c:v>-1.0281647146921515</c:v>
                </c:pt>
                <c:pt idx="14031">
                  <c:v>-0.95492633217752754</c:v>
                </c:pt>
                <c:pt idx="14032">
                  <c:v>-0.88100120703939555</c:v>
                </c:pt>
                <c:pt idx="14033">
                  <c:v>-0.80643356677205535</c:v>
                </c:pt>
                <c:pt idx="14034">
                  <c:v>-0.731276773115067</c:v>
                </c:pt>
                <c:pt idx="14035">
                  <c:v>-0.65558037291115345</c:v>
                </c:pt>
                <c:pt idx="14036">
                  <c:v>-0.57939348292195314</c:v>
                </c:pt>
                <c:pt idx="14037">
                  <c:v>-0.50276620559727492</c:v>
                </c:pt>
                <c:pt idx="14038">
                  <c:v>-0.42574869562177931</c:v>
                </c:pt>
                <c:pt idx="14039">
                  <c:v>-0.34839227042122023</c:v>
                </c:pt>
                <c:pt idx="14040">
                  <c:v>-0.27074811375350594</c:v>
                </c:pt>
                <c:pt idx="14041">
                  <c:v>-0.19286692704981659</c:v>
                </c:pt>
                <c:pt idx="14042">
                  <c:v>-0.11480013783217224</c:v>
                </c:pt>
                <c:pt idx="14043">
                  <c:v>-3.6600050827985398E-2</c:v>
                </c:pt>
                <c:pt idx="14044">
                  <c:v>4.1681429765851166E-2</c:v>
                </c:pt>
                <c:pt idx="14045">
                  <c:v>0.11999287727762718</c:v>
                </c:pt>
                <c:pt idx="14046">
                  <c:v>0.19828195885503103</c:v>
                </c:pt>
                <c:pt idx="14047">
                  <c:v>0.27649643643145938</c:v>
                </c:pt>
                <c:pt idx="14048">
                  <c:v>0.35458324821901321</c:v>
                </c:pt>
                <c:pt idx="14049">
                  <c:v>0.43248949746882148</c:v>
                </c:pt>
                <c:pt idx="14050">
                  <c:v>0.51016784339213794</c:v>
                </c:pt>
                <c:pt idx="14051">
                  <c:v>0.58756247207376422</c:v>
                </c:pt>
                <c:pt idx="14052">
                  <c:v>0.66462071254060384</c:v>
                </c:pt>
                <c:pt idx="14053">
                  <c:v>0.74129324904532357</c:v>
                </c:pt>
                <c:pt idx="14054">
                  <c:v>0.81753121171331677</c:v>
                </c:pt>
                <c:pt idx="14055">
                  <c:v>0.89328099527583193</c:v>
                </c:pt>
                <c:pt idx="14056">
                  <c:v>0.9684884088955843</c:v>
                </c:pt>
                <c:pt idx="14057">
                  <c:v>1.0431010175736988</c:v>
                </c:pt>
                <c:pt idx="14058">
                  <c:v>1.1170688089113336</c:v>
                </c:pt>
                <c:pt idx="14059">
                  <c:v>1.1903444944492978</c:v>
                </c:pt>
                <c:pt idx="14060">
                  <c:v>1.2628819857786906</c:v>
                </c:pt>
                <c:pt idx="14061">
                  <c:v>1.3346312103807543</c:v>
                </c:pt>
                <c:pt idx="14062">
                  <c:v>1.4055421997038735</c:v>
                </c:pt>
                <c:pt idx="14063">
                  <c:v>1.4755673297271414</c:v>
                </c:pt>
                <c:pt idx="14064">
                  <c:v>1.5446603653002524</c:v>
                </c:pt>
                <c:pt idx="14065">
                  <c:v>1.6127717253294933</c:v>
                </c:pt>
                <c:pt idx="14066">
                  <c:v>1.6798528676939377</c:v>
                </c:pt>
                <c:pt idx="14067">
                  <c:v>1.7458586672574312</c:v>
                </c:pt>
                <c:pt idx="14068">
                  <c:v>1.8107449502902122</c:v>
                </c:pt>
                <c:pt idx="14069">
                  <c:v>1.8744617283803566</c:v>
                </c:pt>
                <c:pt idx="14070">
                  <c:v>1.9369702289532102</c:v>
                </c:pt>
                <c:pt idx="14071">
                  <c:v>1.9982308252382028</c:v>
                </c:pt>
                <c:pt idx="14072">
                  <c:v>2.0581965946533445</c:v>
                </c:pt>
                <c:pt idx="14073">
                  <c:v>2.1168302970725579</c:v>
                </c:pt>
                <c:pt idx="14074">
                  <c:v>2.1740905213575927</c:v>
                </c:pt>
                <c:pt idx="14075">
                  <c:v>2.2299351813565509</c:v>
                </c:pt>
                <c:pt idx="14076">
                  <c:v>2.2843220272076796</c:v>
                </c:pt>
                <c:pt idx="14077">
                  <c:v>2.3372171672982929</c:v>
                </c:pt>
                <c:pt idx="14078">
                  <c:v>2.3885853313135135</c:v>
                </c:pt>
                <c:pt idx="14079">
                  <c:v>2.4383853233577879</c:v>
                </c:pt>
                <c:pt idx="14080">
                  <c:v>2.486587315193701</c:v>
                </c:pt>
                <c:pt idx="14081">
                  <c:v>2.533157552604747</c:v>
                </c:pt>
                <c:pt idx="14082">
                  <c:v>2.5780597948481616</c:v>
                </c:pt>
                <c:pt idx="14083">
                  <c:v>2.6212653673946256</c:v>
                </c:pt>
                <c:pt idx="14084">
                  <c:v>2.662741767559885</c:v>
                </c:pt>
                <c:pt idx="14085">
                  <c:v>2.7024580512518988</c:v>
                </c:pt>
                <c:pt idx="14086">
                  <c:v>2.740384049152885</c:v>
                </c:pt>
                <c:pt idx="14087">
                  <c:v>2.776493859272168</c:v>
                </c:pt>
                <c:pt idx="14088">
                  <c:v>2.8107617698669043</c:v>
                </c:pt>
                <c:pt idx="14089">
                  <c:v>2.8431618482027394</c:v>
                </c:pt>
                <c:pt idx="14090">
                  <c:v>2.8736728525157487</c:v>
                </c:pt>
                <c:pt idx="14091">
                  <c:v>2.9022741918271082</c:v>
                </c:pt>
                <c:pt idx="14092">
                  <c:v>2.9289439889000906</c:v>
                </c:pt>
                <c:pt idx="14093">
                  <c:v>2.9536590075850926</c:v>
                </c:pt>
                <c:pt idx="14094">
                  <c:v>2.976398033735332</c:v>
                </c:pt>
                <c:pt idx="14095">
                  <c:v>2.9971493856247986</c:v>
                </c:pt>
                <c:pt idx="14096">
                  <c:v>3.0158944033222119</c:v>
                </c:pt>
                <c:pt idx="14097">
                  <c:v>3.0326167943251274</c:v>
                </c:pt>
                <c:pt idx="14098">
                  <c:v>3.0473038137977508</c:v>
                </c:pt>
                <c:pt idx="14099">
                  <c:v>3.0599469329854698</c:v>
                </c:pt>
                <c:pt idx="14100">
                  <c:v>3.0705307200765293</c:v>
                </c:pt>
                <c:pt idx="14101">
                  <c:v>3.0790477739248017</c:v>
                </c:pt>
                <c:pt idx="14102">
                  <c:v>3.0854910660601629</c:v>
                </c:pt>
                <c:pt idx="14103">
                  <c:v>3.0898566913242278</c:v>
                </c:pt>
                <c:pt idx="14104">
                  <c:v>3.0921344875312498</c:v>
                </c:pt>
                <c:pt idx="14105">
                  <c:v>3.0923232236471478</c:v>
                </c:pt>
                <c:pt idx="14106">
                  <c:v>3.0904215246274407</c:v>
                </c:pt>
                <c:pt idx="14107">
                  <c:v>3.0864271487252539</c:v>
                </c:pt>
                <c:pt idx="14108">
                  <c:v>3.080336866465069</c:v>
                </c:pt>
                <c:pt idx="14109">
                  <c:v>3.0721581280296566</c:v>
                </c:pt>
                <c:pt idx="14110">
                  <c:v>3.0618931045694984</c:v>
                </c:pt>
                <c:pt idx="14111">
                  <c:v>3.0495432927675861</c:v>
                </c:pt>
                <c:pt idx="14112">
                  <c:v>3.0351134048928836</c:v>
                </c:pt>
                <c:pt idx="14113">
                  <c:v>3.0186122151608039</c:v>
                </c:pt>
                <c:pt idx="14114">
                  <c:v>3.0000514629692847</c:v>
                </c:pt>
                <c:pt idx="14115">
                  <c:v>2.9794409394793013</c:v>
                </c:pt>
                <c:pt idx="14116">
                  <c:v>2.9567926796888462</c:v>
                </c:pt>
                <c:pt idx="14117">
                  <c:v>2.9321216503502336</c:v>
                </c:pt>
                <c:pt idx="14118">
                  <c:v>2.9054412074763873</c:v>
                </c:pt>
                <c:pt idx="14119">
                  <c:v>2.876766028730724</c:v>
                </c:pt>
                <c:pt idx="14120">
                  <c:v>2.8461110009794885</c:v>
                </c:pt>
                <c:pt idx="14121">
                  <c:v>2.8134980058841266</c:v>
                </c:pt>
                <c:pt idx="14122">
                  <c:v>2.7789441221925673</c:v>
                </c:pt>
                <c:pt idx="14123">
                  <c:v>2.7424698477229885</c:v>
                </c:pt>
                <c:pt idx="14124">
                  <c:v>2.7041036689644136</c:v>
                </c:pt>
                <c:pt idx="14125">
                  <c:v>2.6638649656133282</c:v>
                </c:pt>
                <c:pt idx="14126">
                  <c:v>2.6217796155940261</c:v>
                </c:pt>
                <c:pt idx="14127">
                  <c:v>2.5778789169062439</c:v>
                </c:pt>
                <c:pt idx="14128">
                  <c:v>2.5321883857586629</c:v>
                </c:pt>
                <c:pt idx="14129">
                  <c:v>2.4847345358464206</c:v>
                </c:pt>
                <c:pt idx="14130">
                  <c:v>2.435545725493419</c:v>
                </c:pt>
                <c:pt idx="14131">
                  <c:v>2.3846577039414316</c:v>
                </c:pt>
                <c:pt idx="14132">
                  <c:v>2.3320983254607119</c:v>
                </c:pt>
                <c:pt idx="14133">
                  <c:v>2.2779033610785455</c:v>
                </c:pt>
                <c:pt idx="14134">
                  <c:v>2.2221138675427548</c:v>
                </c:pt>
                <c:pt idx="14135">
                  <c:v>2.1647613240035368</c:v>
                </c:pt>
                <c:pt idx="14136">
                  <c:v>2.1058834649683735</c:v>
                </c:pt>
                <c:pt idx="14137">
                  <c:v>2.04551991026457</c:v>
                </c:pt>
                <c:pt idx="14138">
                  <c:v>1.9837087581274031</c:v>
                </c:pt>
                <c:pt idx="14139">
                  <c:v>1.9204878528929137</c:v>
                </c:pt>
                <c:pt idx="14140">
                  <c:v>1.8558999219795176</c:v>
                </c:pt>
                <c:pt idx="14141">
                  <c:v>1.789988612710095</c:v>
                </c:pt>
                <c:pt idx="14142">
                  <c:v>1.7227964970135854</c:v>
                </c:pt>
                <c:pt idx="14143">
                  <c:v>1.6543663360139194</c:v>
                </c:pt>
                <c:pt idx="14144">
                  <c:v>1.5847461341187348</c:v>
                </c:pt>
                <c:pt idx="14145">
                  <c:v>1.5139850399751984</c:v>
                </c:pt>
                <c:pt idx="14146">
                  <c:v>1.4421311903931251</c:v>
                </c:pt>
                <c:pt idx="14147">
                  <c:v>1.3692313115482988</c:v>
                </c:pt>
                <c:pt idx="14148">
                  <c:v>1.2953307163191565</c:v>
                </c:pt>
                <c:pt idx="14149">
                  <c:v>1.2204751123436415</c:v>
                </c:pt>
                <c:pt idx="14150">
                  <c:v>1.1447160217625953</c:v>
                </c:pt>
                <c:pt idx="14151">
                  <c:v>1.0681068592749388</c:v>
                </c:pt>
                <c:pt idx="14152">
                  <c:v>0.99069927741267327</c:v>
                </c:pt>
                <c:pt idx="14153">
                  <c:v>0.91254102433069639</c:v>
                </c:pt>
                <c:pt idx="14154">
                  <c:v>0.83368908903086691</c:v>
                </c:pt>
                <c:pt idx="14155">
                  <c:v>0.75419674855648144</c:v>
                </c:pt>
                <c:pt idx="14156">
                  <c:v>0.67411694904363595</c:v>
                </c:pt>
                <c:pt idx="14157">
                  <c:v>0.59350371762815379</c:v>
                </c:pt>
                <c:pt idx="14158">
                  <c:v>0.51241122503668668</c:v>
                </c:pt>
                <c:pt idx="14159">
                  <c:v>0.43089489204741926</c:v>
                </c:pt>
                <c:pt idx="14160">
                  <c:v>0.34901008895021363</c:v>
                </c:pt>
                <c:pt idx="14161">
                  <c:v>0.26681178267521899</c:v>
                </c:pt>
                <c:pt idx="14162">
                  <c:v>0.18435574092088775</c:v>
                </c:pt>
                <c:pt idx="14163">
                  <c:v>0.10169867890595181</c:v>
                </c:pt>
                <c:pt idx="14164">
                  <c:v>1.8896977202687012E-2</c:v>
                </c:pt>
                <c:pt idx="14165">
                  <c:v>-6.3993399752997018E-2</c:v>
                </c:pt>
                <c:pt idx="14166">
                  <c:v>-0.14691552451012241</c:v>
                </c:pt>
                <c:pt idx="14167">
                  <c:v>-0.22981251217855089</c:v>
                </c:pt>
                <c:pt idx="14168">
                  <c:v>-0.31262660658186098</c:v>
                </c:pt>
                <c:pt idx="14169">
                  <c:v>-0.39530017372304699</c:v>
                </c:pt>
                <c:pt idx="14170">
                  <c:v>-0.47778109745220415</c:v>
                </c:pt>
                <c:pt idx="14171">
                  <c:v>-0.56000875516251858</c:v>
                </c:pt>
                <c:pt idx="14172">
                  <c:v>-0.64192563867281149</c:v>
                </c:pt>
                <c:pt idx="14173">
                  <c:v>-0.72347757135194646</c:v>
                </c:pt>
                <c:pt idx="14174">
                  <c:v>-0.80461080362807225</c:v>
                </c:pt>
                <c:pt idx="14175">
                  <c:v>-0.88526683660094763</c:v>
                </c:pt>
                <c:pt idx="14176">
                  <c:v>-0.96538657675888806</c:v>
                </c:pt>
                <c:pt idx="14177">
                  <c:v>-1.0449126822840138</c:v>
                </c:pt>
                <c:pt idx="14178">
                  <c:v>-1.1237902347144242</c:v>
                </c:pt>
                <c:pt idx="14179">
                  <c:v>-1.201967045181682</c:v>
                </c:pt>
                <c:pt idx="14180">
                  <c:v>-1.2793921354117976</c:v>
                </c:pt>
                <c:pt idx="14181">
                  <c:v>-1.356010558443022</c:v>
                </c:pt>
                <c:pt idx="14182">
                  <c:v>-1.4317674915632455</c:v>
                </c:pt>
                <c:pt idx="14183">
                  <c:v>-1.5066104817121968</c:v>
                </c:pt>
                <c:pt idx="14184">
                  <c:v>-1.5804884946325151</c:v>
                </c:pt>
                <c:pt idx="14185">
                  <c:v>-1.6533471848355974</c:v>
                </c:pt>
                <c:pt idx="14186">
                  <c:v>-1.7251332852608325</c:v>
                </c:pt>
                <c:pt idx="14187">
                  <c:v>-1.7957969899894717</c:v>
                </c:pt>
                <c:pt idx="14188">
                  <c:v>-1.8652894933222763</c:v>
                </c:pt>
                <c:pt idx="14189">
                  <c:v>-1.9335562282961409</c:v>
                </c:pt>
                <c:pt idx="14190">
                  <c:v>-2.0005539017540519</c:v>
                </c:pt>
                <c:pt idx="14191">
                  <c:v>-2.0662384288022295</c:v>
                </c:pt>
                <c:pt idx="14192">
                  <c:v>-2.130558495621258</c:v>
                </c:pt>
                <c:pt idx="14193">
                  <c:v>-2.1934725420913268</c:v>
                </c:pt>
                <c:pt idx="14194">
                  <c:v>-2.2549349126091971</c:v>
                </c:pt>
                <c:pt idx="14195">
                  <c:v>-2.3148993562948483</c:v>
                </c:pt>
                <c:pt idx="14196">
                  <c:v>-2.3733195424219717</c:v>
                </c:pt>
                <c:pt idx="14197">
                  <c:v>-2.4301575864183369</c:v>
                </c:pt>
                <c:pt idx="14198">
                  <c:v>-2.4853743168666114</c:v>
                </c:pt>
                <c:pt idx="14199">
                  <c:v>-2.5389247324846655</c:v>
                </c:pt>
                <c:pt idx="14200">
                  <c:v>-2.5907752991261392</c:v>
                </c:pt>
                <c:pt idx="14201">
                  <c:v>-2.6408886598040695</c:v>
                </c:pt>
                <c:pt idx="14202">
                  <c:v>-2.6892250777005278</c:v>
                </c:pt>
                <c:pt idx="14203">
                  <c:v>-2.7357524923545071</c:v>
                </c:pt>
                <c:pt idx="14204">
                  <c:v>-2.7804351286312614</c:v>
                </c:pt>
                <c:pt idx="14205">
                  <c:v>-2.8232388866918607</c:v>
                </c:pt>
                <c:pt idx="14206">
                  <c:v>-2.8641305612802581</c:v>
                </c:pt>
                <c:pt idx="14207">
                  <c:v>-2.9030813372602351</c:v>
                </c:pt>
                <c:pt idx="14208">
                  <c:v>-2.9400627153963343</c:v>
                </c:pt>
                <c:pt idx="14209">
                  <c:v>-2.9750461038483582</c:v>
                </c:pt>
                <c:pt idx="14210">
                  <c:v>-3.0080077327377288</c:v>
                </c:pt>
                <c:pt idx="14211">
                  <c:v>-3.0389246164348815</c:v>
                </c:pt>
                <c:pt idx="14212">
                  <c:v>-3.067772618854661</c:v>
                </c:pt>
                <c:pt idx="14213">
                  <c:v>-3.0945263830033727</c:v>
                </c:pt>
                <c:pt idx="14214">
                  <c:v>-3.1191627139577824</c:v>
                </c:pt>
                <c:pt idx="14215">
                  <c:v>-3.1416680912056942</c:v>
                </c:pt>
                <c:pt idx="14216">
                  <c:v>-3.1620221598000682</c:v>
                </c:pt>
                <c:pt idx="14217">
                  <c:v>-3.1802070776290634</c:v>
                </c:pt>
                <c:pt idx="14218">
                  <c:v>-3.1962086971439314</c:v>
                </c:pt>
                <c:pt idx="14219">
                  <c:v>-3.2100172351163532</c:v>
                </c:pt>
                <c:pt idx="14220">
                  <c:v>-3.2216161546945257</c:v>
                </c:pt>
                <c:pt idx="14221">
                  <c:v>-3.2309971001704998</c:v>
                </c:pt>
                <c:pt idx="14222">
                  <c:v>-3.2381522398846259</c:v>
                </c:pt>
                <c:pt idx="14223">
                  <c:v>-3.2430770176038117</c:v>
                </c:pt>
                <c:pt idx="14224">
                  <c:v>-3.2457607727727704</c:v>
                </c:pt>
                <c:pt idx="14225">
                  <c:v>-3.2462019291307609</c:v>
                </c:pt>
                <c:pt idx="14226">
                  <c:v>-3.2443989198341199</c:v>
                </c:pt>
                <c:pt idx="14227">
                  <c:v>-3.2403494648955609</c:v>
                </c:pt>
                <c:pt idx="14228">
                  <c:v>-3.2340504501359484</c:v>
                </c:pt>
                <c:pt idx="14229">
                  <c:v>-3.2255095943958207</c:v>
                </c:pt>
                <c:pt idx="14230">
                  <c:v>-3.2147294905165098</c:v>
                </c:pt>
                <c:pt idx="14231">
                  <c:v>-3.2017122094238561</c:v>
                </c:pt>
                <c:pt idx="14232">
                  <c:v>-3.1864631895485735</c:v>
                </c:pt>
                <c:pt idx="14233">
                  <c:v>-3.1689920824020903</c:v>
                </c:pt>
                <c:pt idx="14234">
                  <c:v>-3.1493116548775295</c:v>
                </c:pt>
                <c:pt idx="14235">
                  <c:v>-3.1274328747454088</c:v>
                </c:pt>
                <c:pt idx="14236">
                  <c:v>-3.1033691014944704</c:v>
                </c:pt>
                <c:pt idx="14237">
                  <c:v>-3.0771367728686219</c:v>
                </c:pt>
                <c:pt idx="14238">
                  <c:v>-3.0487508608470821</c:v>
                </c:pt>
                <c:pt idx="14239">
                  <c:v>-3.0182278023641125</c:v>
                </c:pt>
                <c:pt idx="14240">
                  <c:v>-2.9855843850486625</c:v>
                </c:pt>
                <c:pt idx="14241">
                  <c:v>-2.9508445308635642</c:v>
                </c:pt>
                <c:pt idx="14242">
                  <c:v>-2.9140274963050219</c:v>
                </c:pt>
                <c:pt idx="14243">
                  <c:v>-2.8751560921582726</c:v>
                </c:pt>
                <c:pt idx="14244">
                  <c:v>-2.8342612507358984</c:v>
                </c:pt>
                <c:pt idx="14245">
                  <c:v>-2.7913649279204287</c:v>
                </c:pt>
                <c:pt idx="14246">
                  <c:v>-2.7464957055614354</c:v>
                </c:pt>
                <c:pt idx="14247">
                  <c:v>-2.6996877105736732</c:v>
                </c:pt>
                <c:pt idx="14248">
                  <c:v>-2.6509694101970549</c:v>
                </c:pt>
                <c:pt idx="14249">
                  <c:v>-2.6003703882799316</c:v>
                </c:pt>
                <c:pt idx="14250">
                  <c:v>-2.54792218930963</c:v>
                </c:pt>
                <c:pt idx="14251">
                  <c:v>-2.4936638614748725</c:v>
                </c:pt>
                <c:pt idx="14252">
                  <c:v>-2.4376266674385763</c:v>
                </c:pt>
                <c:pt idx="14253">
                  <c:v>-2.379849892620546</c:v>
                </c:pt>
                <c:pt idx="14254">
                  <c:v>-2.320378210610667</c:v>
                </c:pt>
                <c:pt idx="14255">
                  <c:v>-2.2592468161995014</c:v>
                </c:pt>
                <c:pt idx="14256">
                  <c:v>-2.1964972545848056</c:v>
                </c:pt>
                <c:pt idx="14257">
                  <c:v>-2.1321730474922322</c:v>
                </c:pt>
                <c:pt idx="14258">
                  <c:v>-2.0663162823320835</c:v>
                </c:pt>
                <c:pt idx="14259">
                  <c:v>-1.9989688758750739</c:v>
                </c:pt>
                <c:pt idx="14260">
                  <c:v>-1.9301777071353661</c:v>
                </c:pt>
                <c:pt idx="14261">
                  <c:v>-1.8599906500167911</c:v>
                </c:pt>
                <c:pt idx="14262">
                  <c:v>-1.7884545737651922</c:v>
                </c:pt>
                <c:pt idx="14263">
                  <c:v>-1.7156166032391409</c:v>
                </c:pt>
                <c:pt idx="14264">
                  <c:v>-1.6415291686159466</c:v>
                </c:pt>
                <c:pt idx="14265">
                  <c:v>-1.5662459019045063</c:v>
                </c:pt>
                <c:pt idx="14266">
                  <c:v>-1.4898194763696009</c:v>
                </c:pt>
                <c:pt idx="14267">
                  <c:v>-1.4123012031853348</c:v>
                </c:pt>
                <c:pt idx="14268">
                  <c:v>-1.3337410241750443</c:v>
                </c:pt>
                <c:pt idx="14269">
                  <c:v>-1.2541893152293886</c:v>
                </c:pt>
                <c:pt idx="14270">
                  <c:v>-1.1737023013737429</c:v>
                </c:pt>
                <c:pt idx="14271">
                  <c:v>-1.0923381301142849</c:v>
                </c:pt>
                <c:pt idx="14272">
                  <c:v>-1.0101532119761358</c:v>
                </c:pt>
                <c:pt idx="14273">
                  <c:v>-0.92720007353298239</c:v>
                </c:pt>
                <c:pt idx="14274">
                  <c:v>-0.84354049785226037</c:v>
                </c:pt>
                <c:pt idx="14275">
                  <c:v>-0.75923256689726448</c:v>
                </c:pt>
                <c:pt idx="14276">
                  <c:v>-0.67433403777700418</c:v>
                </c:pt>
                <c:pt idx="14277">
                  <c:v>-0.5889037498474976</c:v>
                </c:pt>
                <c:pt idx="14278">
                  <c:v>-0.50300068249788399</c:v>
                </c:pt>
                <c:pt idx="14279">
                  <c:v>-0.41668505681167678</c:v>
                </c:pt>
                <c:pt idx="14280">
                  <c:v>-0.33001703023742707</c:v>
                </c:pt>
                <c:pt idx="14281">
                  <c:v>-0.24305633894315992</c:v>
                </c:pt>
                <c:pt idx="14282">
                  <c:v>-0.15586349718984829</c:v>
                </c:pt>
                <c:pt idx="14283">
                  <c:v>-6.849993935321777E-2</c:v>
                </c:pt>
                <c:pt idx="14284">
                  <c:v>1.8973266943766446E-2</c:v>
                </c:pt>
                <c:pt idx="14285">
                  <c:v>0.10649550698762156</c:v>
                </c:pt>
                <c:pt idx="14286">
                  <c:v>0.19400524445146319</c:v>
                </c:pt>
                <c:pt idx="14287">
                  <c:v>0.28144103155603334</c:v>
                </c:pt>
                <c:pt idx="14288">
                  <c:v>0.3687405997602119</c:v>
                </c:pt>
                <c:pt idx="14289">
                  <c:v>0.45584185771186675</c:v>
                </c:pt>
                <c:pt idx="14290">
                  <c:v>0.54268829134435004</c:v>
                </c:pt>
                <c:pt idx="14291">
                  <c:v>0.62921494393981692</c:v>
                </c:pt>
                <c:pt idx="14292">
                  <c:v>0.71536004131407793</c:v>
                </c:pt>
                <c:pt idx="14293">
                  <c:v>0.80106521317331025</c:v>
                </c:pt>
                <c:pt idx="14294">
                  <c:v>0.88627259278198955</c:v>
                </c:pt>
                <c:pt idx="14295">
                  <c:v>0.97091964465564806</c:v>
                </c:pt>
                <c:pt idx="14296">
                  <c:v>1.0549433232763457</c:v>
                </c:pt>
                <c:pt idx="14297">
                  <c:v>1.1382824233104749</c:v>
                </c:pt>
                <c:pt idx="14298">
                  <c:v>1.2208782550934163</c:v>
                </c:pt>
                <c:pt idx="14299">
                  <c:v>1.3026749545960725</c:v>
                </c:pt>
                <c:pt idx="14300">
                  <c:v>1.3836179680574543</c:v>
                </c:pt>
                <c:pt idx="14301">
                  <c:v>1.4636488762329842</c:v>
                </c:pt>
                <c:pt idx="14302">
                  <c:v>1.5427094907582724</c:v>
                </c:pt>
                <c:pt idx="14303">
                  <c:v>1.6207441028696634</c:v>
                </c:pt>
                <c:pt idx="14304">
                  <c:v>1.6976985357627163</c:v>
                </c:pt>
                <c:pt idx="14305">
                  <c:v>1.7735154176511432</c:v>
                </c:pt>
                <c:pt idx="14306">
                  <c:v>1.8481385744018601</c:v>
                </c:pt>
                <c:pt idx="14307">
                  <c:v>1.9215154151045646</c:v>
                </c:pt>
                <c:pt idx="14308">
                  <c:v>1.9935944738819167</c:v>
                </c:pt>
                <c:pt idx="14309">
                  <c:v>2.0643186510133291</c:v>
                </c:pt>
                <c:pt idx="14310">
                  <c:v>2.1336422504833381</c:v>
                </c:pt>
                <c:pt idx="14311">
                  <c:v>2.2015189167870721</c:v>
                </c:pt>
                <c:pt idx="14312">
                  <c:v>2.2678951999563544</c:v>
                </c:pt>
                <c:pt idx="14313">
                  <c:v>2.3327275402649361</c:v>
                </c:pt>
                <c:pt idx="14314">
                  <c:v>2.3959684209882806</c:v>
                </c:pt>
                <c:pt idx="14315">
                  <c:v>2.4575698704141287</c:v>
                </c:pt>
                <c:pt idx="14316">
                  <c:v>2.5174839789359518</c:v>
                </c:pt>
                <c:pt idx="14317">
                  <c:v>2.5756714265740031</c:v>
                </c:pt>
                <c:pt idx="14318">
                  <c:v>2.6320917513530104</c:v>
                </c:pt>
                <c:pt idx="14319">
                  <c:v>2.6866988075140918</c:v>
                </c:pt>
                <c:pt idx="14320">
                  <c:v>2.7394580636007642</c:v>
                </c:pt>
                <c:pt idx="14321">
                  <c:v>2.7903313134205141</c:v>
                </c:pt>
                <c:pt idx="14322">
                  <c:v>2.8392781198440953</c:v>
                </c:pt>
                <c:pt idx="14323">
                  <c:v>2.8862658716344116</c:v>
                </c:pt>
                <c:pt idx="14324">
                  <c:v>2.9312583929068992</c:v>
                </c:pt>
                <c:pt idx="14325">
                  <c:v>2.9742213334405232</c:v>
                </c:pt>
                <c:pt idx="14326">
                  <c:v>3.0151213881557188</c:v>
                </c:pt>
                <c:pt idx="14327">
                  <c:v>3.0539297926920068</c:v>
                </c:pt>
                <c:pt idx="14328">
                  <c:v>3.0906182490792009</c:v>
                </c:pt>
                <c:pt idx="14329">
                  <c:v>3.1251585169718683</c:v>
                </c:pt>
                <c:pt idx="14330">
                  <c:v>3.1575273278059188</c:v>
                </c:pt>
                <c:pt idx="14331">
                  <c:v>3.1877023465266761</c:v>
                </c:pt>
                <c:pt idx="14332">
                  <c:v>3.215660236176245</c:v>
                </c:pt>
                <c:pt idx="14333">
                  <c:v>3.2413765865844275</c:v>
                </c:pt>
                <c:pt idx="14334">
                  <c:v>3.2648292963445189</c:v>
                </c:pt>
                <c:pt idx="14335">
                  <c:v>3.2860060840045842</c:v>
                </c:pt>
                <c:pt idx="14336">
                  <c:v>3.3048879779274314</c:v>
                </c:pt>
                <c:pt idx="14337">
                  <c:v>3.3214586621229909</c:v>
                </c:pt>
                <c:pt idx="14338">
                  <c:v>3.3357056563965215</c:v>
                </c:pt>
                <c:pt idx="14339">
                  <c:v>3.3476209843859053</c:v>
                </c:pt>
                <c:pt idx="14340">
                  <c:v>3.3571900537590316</c:v>
                </c:pt>
                <c:pt idx="14341">
                  <c:v>3.3644065889857537</c:v>
                </c:pt>
                <c:pt idx="14342">
                  <c:v>3.3692649721123344</c:v>
                </c:pt>
                <c:pt idx="14343">
                  <c:v>3.3717629918771221</c:v>
                </c:pt>
                <c:pt idx="14344">
                  <c:v>3.3718924615691761</c:v>
                </c:pt>
                <c:pt idx="14345">
                  <c:v>3.3696544051245541</c:v>
                </c:pt>
                <c:pt idx="14346">
                  <c:v>3.365049979603278</c:v>
                </c:pt>
                <c:pt idx="14347">
                  <c:v>3.3580797498606052</c:v>
                </c:pt>
                <c:pt idx="14348">
                  <c:v>3.3487435646110786</c:v>
                </c:pt>
                <c:pt idx="14349">
                  <c:v>3.337052220635643</c:v>
                </c:pt>
                <c:pt idx="14350">
                  <c:v>3.3230115006445948</c:v>
                </c:pt>
                <c:pt idx="14351">
                  <c:v>3.3066267741327504</c:v>
                </c:pt>
                <c:pt idx="14352">
                  <c:v>3.2879068834638017</c:v>
                </c:pt>
                <c:pt idx="14353">
                  <c:v>3.2668649860064569</c:v>
                </c:pt>
                <c:pt idx="14354">
                  <c:v>3.2435174528951545</c:v>
                </c:pt>
                <c:pt idx="14355">
                  <c:v>3.2178789508888097</c:v>
                </c:pt>
                <c:pt idx="14356">
                  <c:v>3.1899666294813236</c:v>
                </c:pt>
                <c:pt idx="14357">
                  <c:v>3.1598008036190115</c:v>
                </c:pt>
                <c:pt idx="14358">
                  <c:v>3.12740040577556</c:v>
                </c:pt>
                <c:pt idx="14359">
                  <c:v>3.0927859126849109</c:v>
                </c:pt>
                <c:pt idx="14360">
                  <c:v>3.0559782270165368</c:v>
                </c:pt>
                <c:pt idx="14361">
                  <c:v>3.0170054568766722</c:v>
                </c:pt>
                <c:pt idx="14362">
                  <c:v>2.9758911118005362</c:v>
                </c:pt>
                <c:pt idx="14363">
                  <c:v>2.9326623182355047</c:v>
                </c:pt>
                <c:pt idx="14364">
                  <c:v>2.8873543824461665</c:v>
                </c:pt>
                <c:pt idx="14365">
                  <c:v>2.8399936881671159</c:v>
                </c:pt>
                <c:pt idx="14366">
                  <c:v>2.7906132945581974</c:v>
                </c:pt>
                <c:pt idx="14367">
                  <c:v>2.739251850813091</c:v>
                </c:pt>
                <c:pt idx="14368">
                  <c:v>2.6859423868867012</c:v>
                </c:pt>
                <c:pt idx="14369">
                  <c:v>2.6307190852070734</c:v>
                </c:pt>
                <c:pt idx="14370">
                  <c:v>2.5736181201008383</c:v>
                </c:pt>
                <c:pt idx="14371">
                  <c:v>2.5146831962208465</c:v>
                </c:pt>
                <c:pt idx="14372">
                  <c:v>2.4539502546595697</c:v>
                </c:pt>
                <c:pt idx="14373">
                  <c:v>2.3914632765522841</c:v>
                </c:pt>
                <c:pt idx="14374">
                  <c:v>2.327271643795283</c:v>
                </c:pt>
                <c:pt idx="14375">
                  <c:v>2.261415267370849</c:v>
                </c:pt>
                <c:pt idx="14376">
                  <c:v>2.1939404118420009</c:v>
                </c:pt>
                <c:pt idx="14377">
                  <c:v>2.1248953167601865</c:v>
                </c:pt>
                <c:pt idx="14378">
                  <c:v>2.0543267811123709</c:v>
                </c:pt>
                <c:pt idx="14379">
                  <c:v>1.9822814222953249</c:v>
                </c:pt>
                <c:pt idx="14380">
                  <c:v>1.9088108043097745</c:v>
                </c:pt>
                <c:pt idx="14381">
                  <c:v>1.8339674657353751</c:v>
                </c:pt>
                <c:pt idx="14382">
                  <c:v>1.7578029155337451</c:v>
                </c:pt>
                <c:pt idx="14383">
                  <c:v>1.6803688886968209</c:v>
                </c:pt>
                <c:pt idx="14384">
                  <c:v>1.6017223913616971</c:v>
                </c:pt>
                <c:pt idx="14385">
                  <c:v>1.5219215927682215</c:v>
                </c:pt>
                <c:pt idx="14386">
                  <c:v>1.4410236601685698</c:v>
                </c:pt>
                <c:pt idx="14387">
                  <c:v>1.3590843510109263</c:v>
                </c:pt>
                <c:pt idx="14388">
                  <c:v>1.276158001258842</c:v>
                </c:pt>
                <c:pt idx="14389">
                  <c:v>1.1922993244429041</c:v>
                </c:pt>
                <c:pt idx="14390">
                  <c:v>1.107568822419374</c:v>
                </c:pt>
                <c:pt idx="14391">
                  <c:v>1.0220288544703169</c:v>
                </c:pt>
                <c:pt idx="14392">
                  <c:v>0.93573997366223705</c:v>
                </c:pt>
                <c:pt idx="14393">
                  <c:v>0.84875877576685599</c:v>
                </c:pt>
                <c:pt idx="14394">
                  <c:v>0.76115103567251963</c:v>
                </c:pt>
                <c:pt idx="14395">
                  <c:v>0.67297874583122963</c:v>
                </c:pt>
                <c:pt idx="14396">
                  <c:v>0.58430348863610604</c:v>
                </c:pt>
                <c:pt idx="14397">
                  <c:v>0.49518783973703773</c:v>
                </c:pt>
                <c:pt idx="14398">
                  <c:v>0.40569442213139972</c:v>
                </c:pt>
                <c:pt idx="14399">
                  <c:v>0.31588700422382598</c:v>
                </c:pt>
                <c:pt idx="14400">
                  <c:v>0.22582919099308546</c:v>
                </c:pt>
                <c:pt idx="14401">
                  <c:v>0.13558406294367845</c:v>
                </c:pt>
                <c:pt idx="14402">
                  <c:v>4.5215372180744409E-2</c:v>
                </c:pt>
                <c:pt idx="14403">
                  <c:v>-4.521231875899491E-2</c:v>
                </c:pt>
                <c:pt idx="14404">
                  <c:v>-0.13563492685476392</c:v>
                </c:pt>
                <c:pt idx="14405">
                  <c:v>-0.22598893772496093</c:v>
                </c:pt>
                <c:pt idx="14406">
                  <c:v>-0.31621003395375541</c:v>
                </c:pt>
                <c:pt idx="14407">
                  <c:v>-0.40623410798231174</c:v>
                </c:pt>
                <c:pt idx="14408">
                  <c:v>-0.49599635540718545</c:v>
                </c:pt>
                <c:pt idx="14409">
                  <c:v>-0.58543227541438903</c:v>
                </c:pt>
                <c:pt idx="14410">
                  <c:v>-0.6744830732318603</c:v>
                </c:pt>
                <c:pt idx="14411">
                  <c:v>-0.76308164241943888</c:v>
                </c:pt>
                <c:pt idx="14412">
                  <c:v>-0.85116419214851657</c:v>
                </c:pt>
                <c:pt idx="14413">
                  <c:v>-0.93867047051994035</c:v>
                </c:pt>
                <c:pt idx="14414">
                  <c:v>-1.0255408660577101</c:v>
                </c:pt>
                <c:pt idx="14415">
                  <c:v>-1.1117112370898183</c:v>
                </c:pt>
                <c:pt idx="14416">
                  <c:v>-1.1971170720131248</c:v>
                </c:pt>
                <c:pt idx="14417">
                  <c:v>-1.281695840919886</c:v>
                </c:pt>
                <c:pt idx="14418">
                  <c:v>-1.3653876723493534</c:v>
                </c:pt>
                <c:pt idx="14419">
                  <c:v>-1.4481356643783081</c:v>
                </c:pt>
                <c:pt idx="14420">
                  <c:v>-1.5298843702332372</c:v>
                </c:pt>
                <c:pt idx="14421">
                  <c:v>-1.6105746233735916</c:v>
                </c:pt>
                <c:pt idx="14422">
                  <c:v>-1.6901476345443986</c:v>
                </c:pt>
                <c:pt idx="14423">
                  <c:v>-1.7685472410394154</c:v>
                </c:pt>
                <c:pt idx="14424">
                  <c:v>-1.8457189594550307</c:v>
                </c:pt>
                <c:pt idx="14425">
                  <c:v>-1.9216052589976953</c:v>
                </c:pt>
                <c:pt idx="14426">
                  <c:v>-1.9961499542197265</c:v>
                </c:pt>
                <c:pt idx="14427">
                  <c:v>-2.069300590542285</c:v>
                </c:pt>
                <c:pt idx="14428">
                  <c:v>-2.1410059858716166</c:v>
                </c:pt>
                <c:pt idx="14429">
                  <c:v>-2.2112094713815624</c:v>
                </c:pt>
                <c:pt idx="14430">
                  <c:v>-2.2798659285741056</c:v>
                </c:pt>
                <c:pt idx="14431">
                  <c:v>-2.3469297254507677</c:v>
                </c:pt>
                <c:pt idx="14432">
                  <c:v>-2.4123482807590295</c:v>
                </c:pt>
                <c:pt idx="14433">
                  <c:v>-2.4760790477733665</c:v>
                </c:pt>
                <c:pt idx="14434">
                  <c:v>-2.5380756659870802</c:v>
                </c:pt>
                <c:pt idx="14435">
                  <c:v>-2.5982914619122455</c:v>
                </c:pt>
                <c:pt idx="14436">
                  <c:v>-2.6566799648214574</c:v>
                </c:pt>
                <c:pt idx="14437">
                  <c:v>-2.7132034327769978</c:v>
                </c:pt>
                <c:pt idx="14438">
                  <c:v>-2.7678231193786265</c:v>
                </c:pt>
                <c:pt idx="14439">
                  <c:v>-2.8204947302086474</c:v>
                </c:pt>
                <c:pt idx="14440">
                  <c:v>-2.8711857190161965</c:v>
                </c:pt>
                <c:pt idx="14441">
                  <c:v>-2.919859996644496</c:v>
                </c:pt>
                <c:pt idx="14442">
                  <c:v>-2.966479372664673</c:v>
                </c:pt>
                <c:pt idx="14443">
                  <c:v>-3.0110136099107851</c:v>
                </c:pt>
                <c:pt idx="14444">
                  <c:v>-3.0534290315199466</c:v>
                </c:pt>
                <c:pt idx="14445">
                  <c:v>-3.0936939086992825</c:v>
                </c:pt>
                <c:pt idx="14446">
                  <c:v>-3.1317776775387367</c:v>
                </c:pt>
                <c:pt idx="14447">
                  <c:v>-3.1676544318048645</c:v>
                </c:pt>
                <c:pt idx="14448">
                  <c:v>-3.2012988457127154</c:v>
                </c:pt>
                <c:pt idx="14449">
                  <c:v>-3.2326857621480927</c:v>
                </c:pt>
                <c:pt idx="14450">
                  <c:v>-3.2617951037023341</c:v>
                </c:pt>
                <c:pt idx="14451">
                  <c:v>-3.2886078311720519</c:v>
                </c:pt>
                <c:pt idx="14452">
                  <c:v>-3.3131040048148241</c:v>
                </c:pt>
                <c:pt idx="14453">
                  <c:v>-3.3352627096086693</c:v>
                </c:pt>
                <c:pt idx="14454">
                  <c:v>-3.3550654336998518</c:v>
                </c:pt>
                <c:pt idx="14455">
                  <c:v>-3.3725035759733553</c:v>
                </c:pt>
                <c:pt idx="14456">
                  <c:v>-3.3875619322028476</c:v>
                </c:pt>
                <c:pt idx="14457">
                  <c:v>-3.4002280370875226</c:v>
                </c:pt>
                <c:pt idx="14458">
                  <c:v>-3.4104933405231717</c:v>
                </c:pt>
                <c:pt idx="14459">
                  <c:v>-3.4183538716845372</c:v>
                </c:pt>
                <c:pt idx="14460">
                  <c:v>-3.4237991151940057</c:v>
                </c:pt>
                <c:pt idx="14461">
                  <c:v>-3.4268269397951885</c:v>
                </c:pt>
                <c:pt idx="14462">
                  <c:v>-3.4274359349632837</c:v>
                </c:pt>
                <c:pt idx="14463">
                  <c:v>-3.4256281557953816</c:v>
                </c:pt>
                <c:pt idx="14464">
                  <c:v>-3.4213997365864062</c:v>
                </c:pt>
                <c:pt idx="14465">
                  <c:v>-3.4147560725899733</c:v>
                </c:pt>
                <c:pt idx="14466">
                  <c:v>-3.405702738111263</c:v>
                </c:pt>
                <c:pt idx="14467">
                  <c:v>-3.3942447567502025</c:v>
                </c:pt>
                <c:pt idx="14468">
                  <c:v>-3.3803864729975843</c:v>
                </c:pt>
                <c:pt idx="14469">
                  <c:v>-3.3641432119391528</c:v>
                </c:pt>
                <c:pt idx="14470">
                  <c:v>-3.345525312584742</c:v>
                </c:pt>
                <c:pt idx="14471">
                  <c:v>-3.324542724163515</c:v>
                </c:pt>
                <c:pt idx="14472">
                  <c:v>-3.3012088876267049</c:v>
                </c:pt>
                <c:pt idx="14473">
                  <c:v>-3.2755415731852078</c:v>
                </c:pt>
                <c:pt idx="14474">
                  <c:v>-3.2475617744592422</c:v>
                </c:pt>
                <c:pt idx="14475">
                  <c:v>-3.2172887857182442</c:v>
                </c:pt>
                <c:pt idx="14476">
                  <c:v>-3.1847443843693983</c:v>
                </c:pt>
                <c:pt idx="14477">
                  <c:v>-3.149953509054332</c:v>
                </c:pt>
                <c:pt idx="14478">
                  <c:v>-3.1129397071095095</c:v>
                </c:pt>
                <c:pt idx="14479">
                  <c:v>-3.0737280566951539</c:v>
                </c:pt>
                <c:pt idx="14480">
                  <c:v>-3.0323440438816904</c:v>
                </c:pt>
                <c:pt idx="14481">
                  <c:v>-2.9888203375820988</c:v>
                </c:pt>
                <c:pt idx="14482">
                  <c:v>-2.9431849809993609</c:v>
                </c:pt>
                <c:pt idx="14483">
                  <c:v>-2.8954696025941824</c:v>
                </c:pt>
                <c:pt idx="14484">
                  <c:v>-2.8457139745072926</c:v>
                </c:pt>
                <c:pt idx="14485">
                  <c:v>-2.7939489057680298</c:v>
                </c:pt>
                <c:pt idx="14486">
                  <c:v>-2.7402118358471426</c:v>
                </c:pt>
                <c:pt idx="14487">
                  <c:v>-2.6845457449098253</c:v>
                </c:pt>
                <c:pt idx="14488">
                  <c:v>-2.6269879402383749</c:v>
                </c:pt>
                <c:pt idx="14489">
                  <c:v>-2.567576823694782</c:v>
                </c:pt>
                <c:pt idx="14490">
                  <c:v>-2.5063527269561154</c:v>
                </c:pt>
                <c:pt idx="14491">
                  <c:v>-2.4433634458159088</c:v>
                </c:pt>
                <c:pt idx="14492">
                  <c:v>-2.3786489422389185</c:v>
                </c:pt>
                <c:pt idx="14493">
                  <c:v>-2.3122571439775137</c:v>
                </c:pt>
                <c:pt idx="14494">
                  <c:v>-2.2442413013786489</c:v>
                </c:pt>
                <c:pt idx="14495">
                  <c:v>-2.1746451118772949</c:v>
                </c:pt>
                <c:pt idx="14496">
                  <c:v>-2.1035185407429648</c:v>
                </c:pt>
                <c:pt idx="14497">
                  <c:v>-2.0309134388263321</c:v>
                </c:pt>
                <c:pt idx="14498">
                  <c:v>-1.9568801234357907</c:v>
                </c:pt>
                <c:pt idx="14499">
                  <c:v>-1.8814686338356024</c:v>
                </c:pt>
                <c:pt idx="14500">
                  <c:v>-1.8047338560614725</c:v>
                </c:pt>
                <c:pt idx="14501">
                  <c:v>-1.7267315476179768</c:v>
                </c:pt>
                <c:pt idx="14502">
                  <c:v>-1.6475163301083429</c:v>
                </c:pt>
                <c:pt idx="14503">
                  <c:v>-1.5671429418167671</c:v>
                </c:pt>
                <c:pt idx="14504">
                  <c:v>-1.4856712798676177</c:v>
                </c:pt>
                <c:pt idx="14505">
                  <c:v>-1.4031622893409663</c:v>
                </c:pt>
                <c:pt idx="14506">
                  <c:v>-1.3196757954556877</c:v>
                </c:pt>
                <c:pt idx="14507">
                  <c:v>-1.2352700931457758</c:v>
                </c:pt>
                <c:pt idx="14508">
                  <c:v>-1.150001932893572</c:v>
                </c:pt>
                <c:pt idx="14509">
                  <c:v>-1.0639283174189671</c:v>
                </c:pt>
                <c:pt idx="14510">
                  <c:v>-0.97711191020169719</c:v>
                </c:pt>
                <c:pt idx="14511">
                  <c:v>-0.88961710247337777</c:v>
                </c:pt>
                <c:pt idx="14512">
                  <c:v>-0.80150634759819139</c:v>
                </c:pt>
                <c:pt idx="14513">
                  <c:v>-0.71283800814829323</c:v>
                </c:pt>
                <c:pt idx="14514">
                  <c:v>-0.62367949060336203</c:v>
                </c:pt>
                <c:pt idx="14515">
                  <c:v>-0.53409428222182187</c:v>
                </c:pt>
                <c:pt idx="14516">
                  <c:v>-0.44414532197949991</c:v>
                </c:pt>
                <c:pt idx="14517">
                  <c:v>-0.3538964025851028</c:v>
                </c:pt>
                <c:pt idx="14518">
                  <c:v>-0.26341122341054529</c:v>
                </c:pt>
                <c:pt idx="14519">
                  <c:v>-0.17275448753121112</c:v>
                </c:pt>
                <c:pt idx="14520">
                  <c:v>-8.1990592015370456E-2</c:v>
                </c:pt>
                <c:pt idx="14521">
                  <c:v>8.8167338593291289E-3</c:v>
                </c:pt>
                <c:pt idx="14522">
                  <c:v>9.9603233122321014E-2</c:v>
                </c:pt>
                <c:pt idx="14523">
                  <c:v>0.19030398272685597</c:v>
                </c:pt>
                <c:pt idx="14524">
                  <c:v>0.28085468380079526</c:v>
                </c:pt>
                <c:pt idx="14525">
                  <c:v>0.37119175092874102</c:v>
                </c:pt>
                <c:pt idx="14526">
                  <c:v>0.46125094049260129</c:v>
                </c:pt>
                <c:pt idx="14527">
                  <c:v>0.55096836343238875</c:v>
                </c:pt>
                <c:pt idx="14528">
                  <c:v>0.64027957826973469</c:v>
                </c:pt>
                <c:pt idx="14529">
                  <c:v>0.72912059112303473</c:v>
                </c:pt>
                <c:pt idx="14530">
                  <c:v>0.81743325759718066</c:v>
                </c:pt>
                <c:pt idx="14531">
                  <c:v>0.90515126436802718</c:v>
                </c:pt>
                <c:pt idx="14532">
                  <c:v>0.99221175561420494</c:v>
                </c:pt>
                <c:pt idx="14533">
                  <c:v>1.0785555553459625</c:v>
                </c:pt>
                <c:pt idx="14534">
                  <c:v>1.1641242677692065</c:v>
                </c:pt>
                <c:pt idx="14535">
                  <c:v>1.2488551053980548</c:v>
                </c:pt>
                <c:pt idx="14536">
                  <c:v>1.3326850479131898</c:v>
                </c:pt>
                <c:pt idx="14537">
                  <c:v>1.4155531922457982</c:v>
                </c:pt>
                <c:pt idx="14538">
                  <c:v>1.4974014276518028</c:v>
                </c:pt>
                <c:pt idx="14539">
                  <c:v>1.5781747449919261</c:v>
                </c:pt>
                <c:pt idx="14540">
                  <c:v>1.6578197204024752</c:v>
                </c:pt>
                <c:pt idx="14541">
                  <c:v>1.7362793383077422</c:v>
                </c:pt>
                <c:pt idx="14542">
                  <c:v>1.8134970862750144</c:v>
                </c:pt>
                <c:pt idx="14543">
                  <c:v>1.8894192019550304</c:v>
                </c:pt>
                <c:pt idx="14544">
                  <c:v>1.9639937233911948</c:v>
                </c:pt>
                <c:pt idx="14545">
                  <c:v>2.0371657597619017</c:v>
                </c:pt>
                <c:pt idx="14546">
                  <c:v>2.1088818814341743</c:v>
                </c:pt>
                <c:pt idx="14547">
                  <c:v>2.1790925026899446</c:v>
                </c:pt>
                <c:pt idx="14548">
                  <c:v>2.2477494204334976</c:v>
                </c:pt>
                <c:pt idx="14549">
                  <c:v>2.3147990519566957</c:v>
                </c:pt>
                <c:pt idx="14550">
                  <c:v>2.3801994688764885</c:v>
                </c:pt>
                <c:pt idx="14551">
                  <c:v>2.4439083300801787</c:v>
                </c:pt>
                <c:pt idx="14552">
                  <c:v>2.5058764426470868</c:v>
                </c:pt>
                <c:pt idx="14553">
                  <c:v>2.5660647422082787</c:v>
                </c:pt>
                <c:pt idx="14554">
                  <c:v>2.6244304411247672</c:v>
                </c:pt>
                <c:pt idx="14555">
                  <c:v>2.680930525684968</c:v>
                </c:pt>
                <c:pt idx="14556">
                  <c:v>2.7355222681582445</c:v>
                </c:pt>
                <c:pt idx="14557">
                  <c:v>2.7881717490547056</c:v>
                </c:pt>
                <c:pt idx="14558">
                  <c:v>2.8388441200253154</c:v>
                </c:pt>
                <c:pt idx="14559">
                  <c:v>2.887499056385626</c:v>
                </c:pt>
                <c:pt idx="14560">
                  <c:v>2.9341080493086134</c:v>
                </c:pt>
                <c:pt idx="14561">
                  <c:v>2.978639110694326</c:v>
                </c:pt>
                <c:pt idx="14562">
                  <c:v>3.0210582106844668</c:v>
                </c:pt>
                <c:pt idx="14563">
                  <c:v>3.0613393280200207</c:v>
                </c:pt>
                <c:pt idx="14564">
                  <c:v>3.0994530528506203</c:v>
                </c:pt>
                <c:pt idx="14565">
                  <c:v>3.1353719702212866</c:v>
                </c:pt>
                <c:pt idx="14566">
                  <c:v>3.1690698725599682</c:v>
                </c:pt>
                <c:pt idx="14567">
                  <c:v>3.2005252481053268</c:v>
                </c:pt>
                <c:pt idx="14568">
                  <c:v>3.2297171992762399</c:v>
                </c:pt>
                <c:pt idx="14569">
                  <c:v>3.2566250264597607</c:v>
                </c:pt>
                <c:pt idx="14570">
                  <c:v>3.2812331345840478</c:v>
                </c:pt>
                <c:pt idx="14571">
                  <c:v>3.3035269871332145</c:v>
                </c:pt>
                <c:pt idx="14572">
                  <c:v>3.323491162899658</c:v>
                </c:pt>
                <c:pt idx="14573">
                  <c:v>3.3411092767259412</c:v>
                </c:pt>
                <c:pt idx="14574">
                  <c:v>3.3563673534256342</c:v>
                </c:pt>
                <c:pt idx="14575">
                  <c:v>3.3692613308217241</c:v>
                </c:pt>
                <c:pt idx="14576">
                  <c:v>3.3797805413640418</c:v>
                </c:pt>
                <c:pt idx="14577">
                  <c:v>3.3879170496375903</c:v>
                </c:pt>
                <c:pt idx="14578">
                  <c:v>3.3936668241136809</c:v>
                </c:pt>
                <c:pt idx="14579">
                  <c:v>3.3970303967254112</c:v>
                </c:pt>
                <c:pt idx="14580">
                  <c:v>3.3980017345470324</c:v>
                </c:pt>
                <c:pt idx="14581">
                  <c:v>3.3965831640002331</c:v>
                </c:pt>
                <c:pt idx="14582">
                  <c:v>3.3927777030236999</c:v>
                </c:pt>
                <c:pt idx="14583">
                  <c:v>3.3865918015535383</c:v>
                </c:pt>
                <c:pt idx="14584">
                  <c:v>3.3780259507246373</c:v>
                </c:pt>
                <c:pt idx="14585">
                  <c:v>3.3670898602965482</c:v>
                </c:pt>
                <c:pt idx="14586">
                  <c:v>3.3537933724554199</c:v>
                </c:pt>
                <c:pt idx="14587">
                  <c:v>3.3381457278144246</c:v>
                </c:pt>
                <c:pt idx="14588">
                  <c:v>3.3201554328196043</c:v>
                </c:pt>
                <c:pt idx="14589">
                  <c:v>3.2998419153202341</c:v>
                </c:pt>
                <c:pt idx="14590">
                  <c:v>3.277219553825085</c:v>
                </c:pt>
                <c:pt idx="14591">
                  <c:v>3.2523022697893738</c:v>
                </c:pt>
                <c:pt idx="14592">
                  <c:v>3.2251074051781012</c:v>
                </c:pt>
                <c:pt idx="14593">
                  <c:v>3.1956565561367842</c:v>
                </c:pt>
                <c:pt idx="14594">
                  <c:v>3.1639744633508275</c:v>
                </c:pt>
                <c:pt idx="14595">
                  <c:v>3.1300840855752812</c:v>
                </c:pt>
                <c:pt idx="14596">
                  <c:v>3.0940107784970658</c:v>
                </c:pt>
                <c:pt idx="14597">
                  <c:v>3.0557829692931193</c:v>
                </c:pt>
                <c:pt idx="14598">
                  <c:v>3.0154276006429352</c:v>
                </c:pt>
                <c:pt idx="14599">
                  <c:v>2.9729730495041284</c:v>
                </c:pt>
                <c:pt idx="14600">
                  <c:v>2.9284480009433458</c:v>
                </c:pt>
                <c:pt idx="14601">
                  <c:v>2.8818882199138409</c:v>
                </c:pt>
                <c:pt idx="14602">
                  <c:v>2.8333247396521952</c:v>
                </c:pt>
                <c:pt idx="14603">
                  <c:v>2.7827920697024298</c:v>
                </c:pt>
                <c:pt idx="14604">
                  <c:v>2.7303327515046063</c:v>
                </c:pt>
                <c:pt idx="14605">
                  <c:v>2.675980248882317</c:v>
                </c:pt>
                <c:pt idx="14606">
                  <c:v>2.6197745389899891</c:v>
                </c:pt>
                <c:pt idx="14607">
                  <c:v>2.5617610200780794</c:v>
                </c:pt>
                <c:pt idx="14608">
                  <c:v>2.501979295548558</c:v>
                </c:pt>
                <c:pt idx="14609">
                  <c:v>2.4404699391729032</c:v>
                </c:pt>
                <c:pt idx="14610">
                  <c:v>2.3772753282076855</c:v>
                </c:pt>
                <c:pt idx="14611">
                  <c:v>2.3124451757032682</c:v>
                </c:pt>
                <c:pt idx="14612">
                  <c:v>2.2460212306947569</c:v>
                </c:pt>
                <c:pt idx="14613">
                  <c:v>2.1780530760850838</c:v>
                </c:pt>
                <c:pt idx="14614">
                  <c:v>2.108595483851492</c:v>
                </c:pt>
                <c:pt idx="14615">
                  <c:v>2.0376935380718559</c:v>
                </c:pt>
                <c:pt idx="14616">
                  <c:v>1.9653984543399821</c:v>
                </c:pt>
                <c:pt idx="14617">
                  <c:v>1.8917631963171326</c:v>
                </c:pt>
                <c:pt idx="14618">
                  <c:v>1.8168390555517302</c:v>
                </c:pt>
                <c:pt idx="14619">
                  <c:v>1.7406769060589931</c:v>
                </c:pt>
                <c:pt idx="14620">
                  <c:v>1.6633323283579331</c:v>
                </c:pt>
                <c:pt idx="14621">
                  <c:v>1.5848616335303127</c:v>
                </c:pt>
                <c:pt idx="14622">
                  <c:v>1.5053198553530902</c:v>
                </c:pt>
                <c:pt idx="14623">
                  <c:v>1.424762002524655</c:v>
                </c:pt>
                <c:pt idx="14624">
                  <c:v>1.3432481006096635</c:v>
                </c:pt>
                <c:pt idx="14625">
                  <c:v>1.2608390810818837</c:v>
                </c:pt>
                <c:pt idx="14626">
                  <c:v>1.177594613576852</c:v>
                </c:pt>
                <c:pt idx="14627">
                  <c:v>1.0935726956788985</c:v>
                </c:pt>
                <c:pt idx="14628">
                  <c:v>1.0088296391071292</c:v>
                </c:pt>
                <c:pt idx="14629">
                  <c:v>0.92342186689794525</c:v>
                </c:pt>
                <c:pt idx="14630">
                  <c:v>0.83741132256140571</c:v>
                </c:pt>
                <c:pt idx="14631">
                  <c:v>0.75086153784714327</c:v>
                </c:pt>
                <c:pt idx="14632">
                  <c:v>0.66383396803791428</c:v>
                </c:pt>
                <c:pt idx="14633">
                  <c:v>0.57638584007561056</c:v>
                </c:pt>
                <c:pt idx="14634">
                  <c:v>0.48858328844883331</c:v>
                </c:pt>
                <c:pt idx="14635">
                  <c:v>0.40048839338738368</c:v>
                </c:pt>
                <c:pt idx="14636">
                  <c:v>0.31216255325866332</c:v>
                </c:pt>
                <c:pt idx="14637">
                  <c:v>0.22366788817374492</c:v>
                </c:pt>
                <c:pt idx="14638">
                  <c:v>0.13506629463929373</c:v>
                </c:pt>
                <c:pt idx="14639">
                  <c:v>4.6420544448968912E-2</c:v>
                </c:pt>
                <c:pt idx="14640">
                  <c:v>-4.2207023048744796E-2</c:v>
                </c:pt>
                <c:pt idx="14641">
                  <c:v>-0.1307548606299109</c:v>
                </c:pt>
                <c:pt idx="14642">
                  <c:v>-0.2191610154843755</c:v>
                </c:pt>
                <c:pt idx="14643">
                  <c:v>-0.30736298848407734</c:v>
                </c:pt>
                <c:pt idx="14644">
                  <c:v>-0.3952990219669606</c:v>
                </c:pt>
                <c:pt idx="14645">
                  <c:v>-0.48290818643581496</c:v>
                </c:pt>
                <c:pt idx="14646">
                  <c:v>-0.57012900620239226</c:v>
                </c:pt>
                <c:pt idx="14647">
                  <c:v>-0.65690046934064672</c:v>
                </c:pt>
                <c:pt idx="14648">
                  <c:v>-0.74316111779500937</c:v>
                </c:pt>
                <c:pt idx="14649">
                  <c:v>-0.82885004437509024</c:v>
                </c:pt>
                <c:pt idx="14650">
                  <c:v>-0.91391229152328635</c:v>
                </c:pt>
                <c:pt idx="14651">
                  <c:v>-0.99828482967828636</c:v>
                </c:pt>
                <c:pt idx="14652">
                  <c:v>-1.0819081803902926</c:v>
                </c:pt>
                <c:pt idx="14653">
                  <c:v>-1.164726635241139</c:v>
                </c:pt>
                <c:pt idx="14654">
                  <c:v>-1.2466853527111956</c:v>
                </c:pt>
                <c:pt idx="14655">
                  <c:v>-1.3277251827090757</c:v>
                </c:pt>
                <c:pt idx="14656">
                  <c:v>-1.4077868217660527</c:v>
                </c:pt>
                <c:pt idx="14657">
                  <c:v>-1.4868131593778577</c:v>
                </c:pt>
                <c:pt idx="14658">
                  <c:v>-1.5647499492627512</c:v>
                </c:pt>
                <c:pt idx="14659">
                  <c:v>-1.6415461147551207</c:v>
                </c:pt>
                <c:pt idx="14660">
                  <c:v>-1.7171522285235179</c:v>
                </c:pt>
                <c:pt idx="14661">
                  <c:v>-1.7915153315677372</c:v>
                </c:pt>
                <c:pt idx="14662">
                  <c:v>-1.8645830240002235</c:v>
                </c:pt>
                <c:pt idx="14663">
                  <c:v>-1.9363057078587165</c:v>
                </c:pt>
                <c:pt idx="14664">
                  <c:v>-2.0066356332373529</c:v>
                </c:pt>
                <c:pt idx="14665">
                  <c:v>-2.075522164805006</c:v>
                </c:pt>
                <c:pt idx="14666">
                  <c:v>-2.1429161675933743</c:v>
                </c:pt>
                <c:pt idx="14667">
                  <c:v>-2.2087723854199002</c:v>
                </c:pt>
                <c:pt idx="14668">
                  <c:v>-2.2730469752591889</c:v>
                </c:pt>
                <c:pt idx="14669">
                  <c:v>-2.335690740643058</c:v>
                </c:pt>
                <c:pt idx="14670">
                  <c:v>-2.3966661612085431</c:v>
                </c:pt>
                <c:pt idx="14671">
                  <c:v>-2.4559353212338979</c:v>
                </c:pt>
                <c:pt idx="14672">
                  <c:v>-2.5134534661349472</c:v>
                </c:pt>
                <c:pt idx="14673">
                  <c:v>-2.5691859783885578</c:v>
                </c:pt>
                <c:pt idx="14674">
                  <c:v>-2.6230945212679684</c:v>
                </c:pt>
                <c:pt idx="14675">
                  <c:v>-2.6751405315946584</c:v>
                </c:pt>
                <c:pt idx="14676">
                  <c:v>-2.72528572734885</c:v>
                </c:pt>
                <c:pt idx="14677">
                  <c:v>-2.7735006254925136</c:v>
                </c:pt>
                <c:pt idx="14678">
                  <c:v>-2.819754800443814</c:v>
                </c:pt>
                <c:pt idx="14679">
                  <c:v>-2.8640123321905562</c:v>
                </c:pt>
                <c:pt idx="14680">
                  <c:v>-2.9062490940925261</c:v>
                </c:pt>
                <c:pt idx="14681">
                  <c:v>-2.9464374533847577</c:v>
                </c:pt>
                <c:pt idx="14682">
                  <c:v>-2.9845477043544117</c:v>
                </c:pt>
                <c:pt idx="14683">
                  <c:v>-3.0205581143933387</c:v>
                </c:pt>
                <c:pt idx="14684">
                  <c:v>-3.0544435225396227</c:v>
                </c:pt>
                <c:pt idx="14685">
                  <c:v>-3.0861807187378854</c:v>
                </c:pt>
                <c:pt idx="14686">
                  <c:v>-3.1157476521459158</c:v>
                </c:pt>
                <c:pt idx="14687">
                  <c:v>-3.1431269154312989</c:v>
                </c:pt>
                <c:pt idx="14688">
                  <c:v>-3.1683016590635509</c:v>
                </c:pt>
                <c:pt idx="14689">
                  <c:v>-3.1912551710827404</c:v>
                </c:pt>
                <c:pt idx="14690">
                  <c:v>-3.2119757797147264</c:v>
                </c:pt>
                <c:pt idx="14691">
                  <c:v>-3.230452803494388</c:v>
                </c:pt>
                <c:pt idx="14692">
                  <c:v>-3.2466746041957348</c:v>
                </c:pt>
                <c:pt idx="14693">
                  <c:v>-3.2606285038252572</c:v>
                </c:pt>
                <c:pt idx="14694">
                  <c:v>-3.2723041548712102</c:v>
                </c:pt>
                <c:pt idx="14695">
                  <c:v>-3.2817010397513893</c:v>
                </c:pt>
                <c:pt idx="14696">
                  <c:v>-3.2888119489242449</c:v>
                </c:pt>
                <c:pt idx="14697">
                  <c:v>-3.2936323149786926</c:v>
                </c:pt>
                <c:pt idx="14698">
                  <c:v>-3.2961613810579684</c:v>
                </c:pt>
                <c:pt idx="14699">
                  <c:v>-3.2964028572022976</c:v>
                </c:pt>
                <c:pt idx="14700">
                  <c:v>-3.2943537888931256</c:v>
                </c:pt>
                <c:pt idx="14701">
                  <c:v>-3.2900194782250329</c:v>
                </c:pt>
                <c:pt idx="14702">
                  <c:v>-3.2834058131447184</c:v>
                </c:pt>
                <c:pt idx="14703">
                  <c:v>-3.2745220051074564</c:v>
                </c:pt>
                <c:pt idx="14704">
                  <c:v>-3.2633711955638787</c:v>
                </c:pt>
                <c:pt idx="14705">
                  <c:v>-3.2499656307834845</c:v>
                </c:pt>
                <c:pt idx="14706">
                  <c:v>-3.2343175731687213</c:v>
                </c:pt>
                <c:pt idx="14707">
                  <c:v>-3.2164385648847036</c:v>
                </c:pt>
                <c:pt idx="14708">
                  <c:v>-3.1963392930137369</c:v>
                </c:pt>
                <c:pt idx="14709">
                  <c:v>-3.1740412429959868</c:v>
                </c:pt>
                <c:pt idx="14710">
                  <c:v>-3.149560725879696</c:v>
                </c:pt>
                <c:pt idx="14711">
                  <c:v>-3.1229134687277362</c:v>
                </c:pt>
                <c:pt idx="14712">
                  <c:v>-3.0941184904280523</c:v>
                </c:pt>
                <c:pt idx="14713">
                  <c:v>-3.06319893374061</c:v>
                </c:pt>
                <c:pt idx="14714">
                  <c:v>-3.0301809541637299</c:v>
                </c:pt>
                <c:pt idx="14715">
                  <c:v>-2.9950887921029761</c:v>
                </c:pt>
                <c:pt idx="14716">
                  <c:v>-2.9579489505061463</c:v>
                </c:pt>
                <c:pt idx="14717">
                  <c:v>-2.9187908683285335</c:v>
                </c:pt>
                <c:pt idx="14718">
                  <c:v>-2.8776423635885036</c:v>
                </c:pt>
                <c:pt idx="14719">
                  <c:v>-2.8345325513227326</c:v>
                </c:pt>
                <c:pt idx="14720">
                  <c:v>-2.7894907167338969</c:v>
                </c:pt>
                <c:pt idx="14721">
                  <c:v>-2.742553086423329</c:v>
                </c:pt>
                <c:pt idx="14722">
                  <c:v>-2.6937510163809812</c:v>
                </c:pt>
                <c:pt idx="14723">
                  <c:v>-2.643119199741923</c:v>
                </c:pt>
                <c:pt idx="14724">
                  <c:v>-2.5907002222461668</c:v>
                </c:pt>
                <c:pt idx="14725">
                  <c:v>-2.5365274527365647</c:v>
                </c:pt>
                <c:pt idx="14726">
                  <c:v>-2.4806406342554816</c:v>
                </c:pt>
                <c:pt idx="14727">
                  <c:v>-2.4230847920984671</c:v>
                </c:pt>
                <c:pt idx="14728">
                  <c:v>-2.3638990182963702</c:v>
                </c:pt>
                <c:pt idx="14729">
                  <c:v>-2.3031232373982506</c:v>
                </c:pt>
                <c:pt idx="14730">
                  <c:v>-2.2407990402892461</c:v>
                </c:pt>
                <c:pt idx="14731">
                  <c:v>-2.1769752173380756</c:v>
                </c:pt>
                <c:pt idx="14732">
                  <c:v>-2.111692459562676</c:v>
                </c:pt>
                <c:pt idx="14733">
                  <c:v>-2.044999157622815</c:v>
                </c:pt>
                <c:pt idx="14734">
                  <c:v>-1.9769487582692278</c:v>
                </c:pt>
                <c:pt idx="14735">
                  <c:v>-1.907584888745576</c:v>
                </c:pt>
                <c:pt idx="14736">
                  <c:v>-1.8369571777095417</c:v>
                </c:pt>
                <c:pt idx="14737">
                  <c:v>-1.765116873419982</c:v>
                </c:pt>
                <c:pt idx="14738">
                  <c:v>-1.6921134253194996</c:v>
                </c:pt>
                <c:pt idx="14739">
                  <c:v>-1.6179957405030541</c:v>
                </c:pt>
                <c:pt idx="14740">
                  <c:v>-1.5428173097675004</c:v>
                </c:pt>
                <c:pt idx="14741">
                  <c:v>-1.4666322338053308</c:v>
                </c:pt>
                <c:pt idx="14742">
                  <c:v>-1.389493217590966</c:v>
                </c:pt>
                <c:pt idx="14743">
                  <c:v>-1.3114528249787378</c:v>
                </c:pt>
                <c:pt idx="14744">
                  <c:v>-1.2325685231340862</c:v>
                </c:pt>
                <c:pt idx="14745">
                  <c:v>-1.1528985741751743</c:v>
                </c:pt>
                <c:pt idx="14746">
                  <c:v>-1.0724998701341282</c:v>
                </c:pt>
                <c:pt idx="14747">
                  <c:v>-0.99142752555979752</c:v>
                </c:pt>
                <c:pt idx="14748">
                  <c:v>-0.90973486662326786</c:v>
                </c:pt>
                <c:pt idx="14749">
                  <c:v>-0.82747523132150569</c:v>
                </c:pt>
                <c:pt idx="14750">
                  <c:v>-0.74470738175282802</c:v>
                </c:pt>
                <c:pt idx="14751">
                  <c:v>-0.66149157509677547</c:v>
                </c:pt>
                <c:pt idx="14752">
                  <c:v>-0.57788590221358238</c:v>
                </c:pt>
                <c:pt idx="14753">
                  <c:v>-0.49394413916453495</c:v>
                </c:pt>
                <c:pt idx="14754">
                  <c:v>-0.4097288865786502</c:v>
                </c:pt>
                <c:pt idx="14755">
                  <c:v>-0.32529861140796867</c:v>
                </c:pt>
                <c:pt idx="14756">
                  <c:v>-0.24071102296258778</c:v>
                </c:pt>
                <c:pt idx="14757">
                  <c:v>-0.15602448022949297</c:v>
                </c:pt>
                <c:pt idx="14758">
                  <c:v>-7.1297050307946683E-2</c:v>
                </c:pt>
                <c:pt idx="14759">
                  <c:v>1.3412388849211422E-2</c:v>
                </c:pt>
                <c:pt idx="14760">
                  <c:v>9.8045452254711798E-2</c:v>
                </c:pt>
                <c:pt idx="14761">
                  <c:v>0.18254460359463109</c:v>
                </c:pt>
                <c:pt idx="14762">
                  <c:v>0.26685195349088181</c:v>
                </c:pt>
                <c:pt idx="14763">
                  <c:v>0.35090911469210073</c:v>
                </c:pt>
                <c:pt idx="14764">
                  <c:v>0.43465848573324789</c:v>
                </c:pt>
                <c:pt idx="14765">
                  <c:v>0.51804333346751108</c:v>
                </c:pt>
                <c:pt idx="14766">
                  <c:v>0.60100641450514247</c:v>
                </c:pt>
                <c:pt idx="14767">
                  <c:v>0.68349098092706173</c:v>
                </c:pt>
                <c:pt idx="14768">
                  <c:v>0.76543986612344139</c:v>
                </c:pt>
                <c:pt idx="14769">
                  <c:v>0.84679647749335563</c:v>
                </c:pt>
                <c:pt idx="14770">
                  <c:v>0.92751019089538611</c:v>
                </c:pt>
                <c:pt idx="14771">
                  <c:v>1.007522324677359</c:v>
                </c:pt>
                <c:pt idx="14772">
                  <c:v>1.0867777584450202</c:v>
                </c:pt>
                <c:pt idx="14773">
                  <c:v>1.1652251476271416</c:v>
                </c:pt>
                <c:pt idx="14774">
                  <c:v>1.2428140159831946</c:v>
                </c:pt>
                <c:pt idx="14775">
                  <c:v>1.3194895757743161</c:v>
                </c:pt>
                <c:pt idx="14776">
                  <c:v>1.3951968786035265</c:v>
                </c:pt>
                <c:pt idx="14777">
                  <c:v>1.4698831574122435</c:v>
                </c:pt>
                <c:pt idx="14778">
                  <c:v>1.5434984934065532</c:v>
                </c:pt>
                <c:pt idx="14779">
                  <c:v>1.6159961171364108</c:v>
                </c:pt>
                <c:pt idx="14780">
                  <c:v>1.6873308839213963</c:v>
                </c:pt>
                <c:pt idx="14781">
                  <c:v>1.7574540885816843</c:v>
                </c:pt>
                <c:pt idx="14782">
                  <c:v>1.8263175519836987</c:v>
                </c:pt>
                <c:pt idx="14783">
                  <c:v>1.8938758596517868</c:v>
                </c:pt>
                <c:pt idx="14784">
                  <c:v>1.9600854037371875</c:v>
                </c:pt>
                <c:pt idx="14785">
                  <c:v>2.0248996454171899</c:v>
                </c:pt>
                <c:pt idx="14786">
                  <c:v>2.0882734966111327</c:v>
                </c:pt>
                <c:pt idx="14787">
                  <c:v>2.1501656943824727</c:v>
                </c:pt>
                <c:pt idx="14788">
                  <c:v>2.2105363313443602</c:v>
                </c:pt>
                <c:pt idx="14789">
                  <c:v>2.2693400851529613</c:v>
                </c:pt>
                <c:pt idx="14790">
                  <c:v>2.3265432442116825</c:v>
                </c:pt>
                <c:pt idx="14791">
                  <c:v>2.3821116324301905</c:v>
                </c:pt>
                <c:pt idx="14792">
                  <c:v>2.4360041620142159</c:v>
                </c:pt>
                <c:pt idx="14793">
                  <c:v>2.4881898057567056</c:v>
                </c:pt>
                <c:pt idx="14794">
                  <c:v>2.5386337372186327</c:v>
                </c:pt>
                <c:pt idx="14795">
                  <c:v>2.5873008200075431</c:v>
                </c:pt>
                <c:pt idx="14796">
                  <c:v>2.6341561119995305</c:v>
                </c:pt>
                <c:pt idx="14797">
                  <c:v>2.6791733798618478</c:v>
                </c:pt>
                <c:pt idx="14798">
                  <c:v>2.7223253543181549</c:v>
                </c:pt>
                <c:pt idx="14799">
                  <c:v>2.763579175147461</c:v>
                </c:pt>
                <c:pt idx="14800">
                  <c:v>2.8029136759693181</c:v>
                </c:pt>
                <c:pt idx="14801">
                  <c:v>2.8403040818307326</c:v>
                </c:pt>
                <c:pt idx="14802">
                  <c:v>2.8757234395699203</c:v>
                </c:pt>
                <c:pt idx="14803">
                  <c:v>2.9091526611620604</c:v>
                </c:pt>
                <c:pt idx="14804">
                  <c:v>2.9405691196628521</c:v>
                </c:pt>
                <c:pt idx="14805">
                  <c:v>2.9699520259821988</c:v>
                </c:pt>
                <c:pt idx="14806">
                  <c:v>2.9972816348181537</c:v>
                </c:pt>
                <c:pt idx="14807">
                  <c:v>3.0225427266969036</c:v>
                </c:pt>
                <c:pt idx="14808">
                  <c:v>3.0457205201267974</c:v>
                </c:pt>
                <c:pt idx="14809">
                  <c:v>3.0668002493491686</c:v>
                </c:pt>
                <c:pt idx="14810">
                  <c:v>3.0857720650583627</c:v>
                </c:pt>
                <c:pt idx="14811">
                  <c:v>3.1026269827538333</c:v>
                </c:pt>
                <c:pt idx="14812">
                  <c:v>3.1173549340253559</c:v>
                </c:pt>
                <c:pt idx="14813">
                  <c:v>3.1299446820288721</c:v>
                </c:pt>
                <c:pt idx="14814">
                  <c:v>3.1403871903474498</c:v>
                </c:pt>
                <c:pt idx="14815">
                  <c:v>3.1486831211810395</c:v>
                </c:pt>
                <c:pt idx="14816">
                  <c:v>3.1548263123312088</c:v>
                </c:pt>
                <c:pt idx="14817">
                  <c:v>3.158813110297233</c:v>
                </c:pt>
                <c:pt idx="14818">
                  <c:v>3.1606435378398623</c:v>
                </c:pt>
                <c:pt idx="14819">
                  <c:v>3.1603219495982589</c:v>
                </c:pt>
                <c:pt idx="14820">
                  <c:v>3.1578459000436374</c:v>
                </c:pt>
                <c:pt idx="14821">
                  <c:v>3.1532210641961735</c:v>
                </c:pt>
                <c:pt idx="14822">
                  <c:v>3.1464535665450502</c:v>
                </c:pt>
                <c:pt idx="14823">
                  <c:v>3.1375527185221967</c:v>
                </c:pt>
                <c:pt idx="14824">
                  <c:v>3.1265216249428835</c:v>
                </c:pt>
                <c:pt idx="14825">
                  <c:v>3.1133723589193179</c:v>
                </c:pt>
                <c:pt idx="14826">
                  <c:v>3.0981168734011639</c:v>
                </c:pt>
                <c:pt idx="14827">
                  <c:v>3.080766265167691</c:v>
                </c:pt>
                <c:pt idx="14828">
                  <c:v>3.0613306404802532</c:v>
                </c:pt>
                <c:pt idx="14829">
                  <c:v>3.0398307691559978</c:v>
                </c:pt>
                <c:pt idx="14830">
                  <c:v>3.0162821125853689</c:v>
                </c:pt>
                <c:pt idx="14831">
                  <c:v>2.9906994150395736</c:v>
                </c:pt>
                <c:pt idx="14832">
                  <c:v>2.9631005805144257</c:v>
                </c:pt>
                <c:pt idx="14833">
                  <c:v>2.9335075059421634</c:v>
                </c:pt>
                <c:pt idx="14834">
                  <c:v>2.9019449713530694</c:v>
                </c:pt>
                <c:pt idx="14835">
                  <c:v>2.8684357134683602</c:v>
                </c:pt>
                <c:pt idx="14836">
                  <c:v>2.8330046048867592</c:v>
                </c:pt>
                <c:pt idx="14837">
                  <c:v>2.7956793292271565</c:v>
                </c:pt>
                <c:pt idx="14838">
                  <c:v>2.7564858259857723</c:v>
                </c:pt>
                <c:pt idx="14839">
                  <c:v>2.7154512104151265</c:v>
                </c:pt>
                <c:pt idx="14840">
                  <c:v>2.6726026487159706</c:v>
                </c:pt>
                <c:pt idx="14841">
                  <c:v>2.627974131432087</c:v>
                </c:pt>
                <c:pt idx="14842">
                  <c:v>2.5815946637189708</c:v>
                </c:pt>
                <c:pt idx="14843">
                  <c:v>2.5334964754920506</c:v>
                </c:pt>
                <c:pt idx="14844">
                  <c:v>2.483719579390026</c:v>
                </c:pt>
                <c:pt idx="14845">
                  <c:v>2.4322946638848197</c:v>
                </c:pt>
                <c:pt idx="14846">
                  <c:v>2.3792586870963608</c:v>
                </c:pt>
                <c:pt idx="14847">
                  <c:v>2.3246537876676987</c:v>
                </c:pt>
                <c:pt idx="14848">
                  <c:v>2.268516072169068</c:v>
                </c:pt>
                <c:pt idx="14849">
                  <c:v>2.2108823839001874</c:v>
                </c:pt>
                <c:pt idx="14850">
                  <c:v>2.1517911398219645</c:v>
                </c:pt>
                <c:pt idx="14851">
                  <c:v>2.0912878669092523</c:v>
                </c:pt>
                <c:pt idx="14852">
                  <c:v>2.0294099066096614</c:v>
                </c:pt>
                <c:pt idx="14853">
                  <c:v>1.9662022172141347</c:v>
                </c:pt>
                <c:pt idx="14854">
                  <c:v>1.9017147337655438</c:v>
                </c:pt>
                <c:pt idx="14855">
                  <c:v>1.8359874959976508</c:v>
                </c:pt>
                <c:pt idx="14856">
                  <c:v>1.7690664728678505</c:v>
                </c:pt>
                <c:pt idx="14857">
                  <c:v>1.7009991844262835</c:v>
                </c:pt>
                <c:pt idx="14858">
                  <c:v>1.6318312871476857</c:v>
                </c:pt>
                <c:pt idx="14859">
                  <c:v>1.5616078342120743</c:v>
                </c:pt>
                <c:pt idx="14860">
                  <c:v>1.4903784054261191</c:v>
                </c:pt>
                <c:pt idx="14861">
                  <c:v>1.4181931373437398</c:v>
                </c:pt>
                <c:pt idx="14862">
                  <c:v>1.3451007216312971</c:v>
                </c:pt>
                <c:pt idx="14863">
                  <c:v>1.2711496636914439</c:v>
                </c:pt>
                <c:pt idx="14864">
                  <c:v>1.1963933311640895</c:v>
                </c:pt>
                <c:pt idx="14865">
                  <c:v>1.1208858496771337</c:v>
                </c:pt>
                <c:pt idx="14866">
                  <c:v>1.0446799419518973</c:v>
                </c:pt>
                <c:pt idx="14867">
                  <c:v>0.967826524581474</c:v>
                </c:pt>
                <c:pt idx="14868">
                  <c:v>0.89037470133862673</c:v>
                </c:pt>
                <c:pt idx="14869">
                  <c:v>0.8123735676047158</c:v>
                </c:pt>
                <c:pt idx="14870">
                  <c:v>0.73387762688876135</c:v>
                </c:pt>
                <c:pt idx="14871">
                  <c:v>0.65494286606548047</c:v>
                </c:pt>
                <c:pt idx="14872">
                  <c:v>0.57562309824273272</c:v>
                </c:pt>
                <c:pt idx="14873">
                  <c:v>0.49596781855564681</c:v>
                </c:pt>
                <c:pt idx="14874">
                  <c:v>0.41603534780864948</c:v>
                </c:pt>
                <c:pt idx="14875">
                  <c:v>0.33587987850321716</c:v>
                </c:pt>
                <c:pt idx="14876">
                  <c:v>0.25555485513845733</c:v>
                </c:pt>
                <c:pt idx="14877">
                  <c:v>0.17511438578405814</c:v>
                </c:pt>
                <c:pt idx="14878">
                  <c:v>9.4612304754335769E-2</c:v>
                </c:pt>
                <c:pt idx="14879">
                  <c:v>1.4103279568441955E-2</c:v>
                </c:pt>
                <c:pt idx="14880">
                  <c:v>-6.6358488673935401E-2</c:v>
                </c:pt>
                <c:pt idx="14881">
                  <c:v>-0.14671961683350729</c:v>
                </c:pt>
                <c:pt idx="14882">
                  <c:v>-0.22692633385955968</c:v>
                </c:pt>
                <c:pt idx="14883">
                  <c:v>-0.3069243318826374</c:v>
                </c:pt>
                <c:pt idx="14884">
                  <c:v>-0.38666004581668667</c:v>
                </c:pt>
                <c:pt idx="14885">
                  <c:v>-0.46608073187789839</c:v>
                </c:pt>
                <c:pt idx="14886">
                  <c:v>-0.5451330850590328</c:v>
                </c:pt>
                <c:pt idx="14887">
                  <c:v>-0.62376424093093419</c:v>
                </c:pt>
                <c:pt idx="14888">
                  <c:v>-0.70192085762551726</c:v>
                </c:pt>
                <c:pt idx="14889">
                  <c:v>-0.77955010473958153</c:v>
                </c:pt>
                <c:pt idx="14890">
                  <c:v>-0.85660505405411014</c:v>
                </c:pt>
                <c:pt idx="14891">
                  <c:v>-0.93303064989985662</c:v>
                </c:pt>
                <c:pt idx="14892">
                  <c:v>-1.0087753243332827</c:v>
                </c:pt>
                <c:pt idx="14893">
                  <c:v>-1.0837912081837711</c:v>
                </c:pt>
                <c:pt idx="14894">
                  <c:v>-1.1580312201217047</c:v>
                </c:pt>
                <c:pt idx="14895">
                  <c:v>-1.2314438834715902</c:v>
                </c:pt>
                <c:pt idx="14896">
                  <c:v>-1.3039774737793275</c:v>
                </c:pt>
                <c:pt idx="14897">
                  <c:v>-1.3755823576242154</c:v>
                </c:pt>
                <c:pt idx="14898">
                  <c:v>-1.4462116564519212</c:v>
                </c:pt>
                <c:pt idx="14899">
                  <c:v>-1.5158215446551517</c:v>
                </c:pt>
                <c:pt idx="14900">
                  <c:v>-1.5843697220978559</c:v>
                </c:pt>
                <c:pt idx="14901">
                  <c:v>-1.651810226045284</c:v>
                </c:pt>
                <c:pt idx="14902">
                  <c:v>-1.7180975150117226</c:v>
                </c:pt>
                <c:pt idx="14903">
                  <c:v>-1.7831887047797221</c:v>
                </c:pt>
                <c:pt idx="14904">
                  <c:v>-1.847042607885014</c:v>
                </c:pt>
                <c:pt idx="14905">
                  <c:v>-1.9096149936423514</c:v>
                </c:pt>
                <c:pt idx="14906">
                  <c:v>-1.9708629676010589</c:v>
                </c:pt>
                <c:pt idx="14907">
                  <c:v>-2.0307473438017785</c:v>
                </c:pt>
                <c:pt idx="14908">
                  <c:v>-2.089230173154359</c:v>
                </c:pt>
                <c:pt idx="14909">
                  <c:v>-2.1462679710224082</c:v>
                </c:pt>
                <c:pt idx="14910">
                  <c:v>-2.201828741140186</c:v>
                </c:pt>
                <c:pt idx="14911">
                  <c:v>-2.255879898706926</c:v>
                </c:pt>
                <c:pt idx="14912">
                  <c:v>-2.3083818216365852</c:v>
                </c:pt>
                <c:pt idx="14913">
                  <c:v>-2.3593048214349777</c:v>
                </c:pt>
                <c:pt idx="14914">
                  <c:v>-2.4086152820937214</c:v>
                </c:pt>
                <c:pt idx="14915">
                  <c:v>-2.4562791482106423</c:v>
                </c:pt>
                <c:pt idx="14916">
                  <c:v>-2.5022624281833115</c:v>
                </c:pt>
                <c:pt idx="14917">
                  <c:v>-2.5465397078337264</c:v>
                </c:pt>
                <c:pt idx="14918">
                  <c:v>-2.5890844049073656</c:v>
                </c:pt>
                <c:pt idx="14919">
                  <c:v>-2.62986421343789</c:v>
                </c:pt>
                <c:pt idx="14920">
                  <c:v>-2.6688583880311794</c:v>
                </c:pt>
                <c:pt idx="14921">
                  <c:v>-2.7060424410841168</c:v>
                </c:pt>
                <c:pt idx="14922">
                  <c:v>-2.7413895729138824</c:v>
                </c:pt>
                <c:pt idx="14923">
                  <c:v>-2.7748807150030017</c:v>
                </c:pt>
                <c:pt idx="14924">
                  <c:v>-2.8064931259759343</c:v>
                </c:pt>
                <c:pt idx="14925">
                  <c:v>-2.836205768539553</c:v>
                </c:pt>
                <c:pt idx="14926">
                  <c:v>-2.8639985157173147</c:v>
                </c:pt>
                <c:pt idx="14927">
                  <c:v>-2.8898556333227745</c:v>
                </c:pt>
                <c:pt idx="14928">
                  <c:v>-2.9137616926795218</c:v>
                </c:pt>
                <c:pt idx="14929">
                  <c:v>-2.935701149070161</c:v>
                </c:pt>
                <c:pt idx="14930">
                  <c:v>-2.9556632432857866</c:v>
                </c:pt>
                <c:pt idx="14931">
                  <c:v>-2.9736379509377837</c:v>
                </c:pt>
                <c:pt idx="14932">
                  <c:v>-2.9896140348323059</c:v>
                </c:pt>
                <c:pt idx="14933">
                  <c:v>-3.0035789616635182</c:v>
                </c:pt>
                <c:pt idx="14934">
                  <c:v>-3.0155222722190604</c:v>
                </c:pt>
                <c:pt idx="14935">
                  <c:v>-3.0254430810398412</c:v>
                </c:pt>
                <c:pt idx="14936">
                  <c:v>-3.0333335549988938</c:v>
                </c:pt>
                <c:pt idx="14937">
                  <c:v>-3.0391882481140908</c:v>
                </c:pt>
                <c:pt idx="14938">
                  <c:v>-3.0430052709491595</c:v>
                </c:pt>
                <c:pt idx="14939">
                  <c:v>-3.0447869481867222</c:v>
                </c:pt>
                <c:pt idx="14940">
                  <c:v>-3.0445286886547547</c:v>
                </c:pt>
                <c:pt idx="14941">
                  <c:v>-3.042233908231156</c:v>
                </c:pt>
                <c:pt idx="14942">
                  <c:v>-3.0379063610637469</c:v>
                </c:pt>
                <c:pt idx="14943">
                  <c:v>-3.0315528794541704</c:v>
                </c:pt>
                <c:pt idx="14944">
                  <c:v>-3.0231739828163127</c:v>
                </c:pt>
                <c:pt idx="14945">
                  <c:v>-3.0127790552128135</c:v>
                </c:pt>
                <c:pt idx="14946">
                  <c:v>-3.0003772596209646</c:v>
                </c:pt>
                <c:pt idx="14947">
                  <c:v>-2.9859768047499657</c:v>
                </c:pt>
                <c:pt idx="14948">
                  <c:v>-2.9695848136152416</c:v>
                </c:pt>
                <c:pt idx="14949">
                  <c:v>-2.9512189806279658</c:v>
                </c:pt>
                <c:pt idx="14950">
                  <c:v>-2.9308916027192073</c:v>
                </c:pt>
                <c:pt idx="14951">
                  <c:v>-2.9086141738416225</c:v>
                </c:pt>
                <c:pt idx="14952">
                  <c:v>-2.8844012650921416</c:v>
                </c:pt>
                <c:pt idx="14953">
                  <c:v>-2.8582713612836832</c:v>
                </c:pt>
                <c:pt idx="14954">
                  <c:v>-2.8302457545444515</c:v>
                </c:pt>
                <c:pt idx="14955">
                  <c:v>-2.8003436214229485</c:v>
                </c:pt>
                <c:pt idx="14956">
                  <c:v>-2.7685862056571913</c:v>
                </c:pt>
                <c:pt idx="14957">
                  <c:v>-2.734997496967507</c:v>
                </c:pt>
                <c:pt idx="14958">
                  <c:v>-2.6995996796270445</c:v>
                </c:pt>
                <c:pt idx="14959">
                  <c:v>-2.662416056114024</c:v>
                </c:pt>
                <c:pt idx="14960">
                  <c:v>-2.6234699261329157</c:v>
                </c:pt>
                <c:pt idx="14961">
                  <c:v>-2.5827913638905633</c:v>
                </c:pt>
                <c:pt idx="14962">
                  <c:v>-2.5404054122944753</c:v>
                </c:pt>
                <c:pt idx="14963">
                  <c:v>-2.4963402970748794</c:v>
                </c:pt>
                <c:pt idx="14964">
                  <c:v>-2.4506319887624026</c:v>
                </c:pt>
                <c:pt idx="14965">
                  <c:v>-2.4033070998483197</c:v>
                </c:pt>
                <c:pt idx="14966">
                  <c:v>-2.3543984826821869</c:v>
                </c:pt>
                <c:pt idx="14967">
                  <c:v>-2.3039441444577964</c:v>
                </c:pt>
                <c:pt idx="14968">
                  <c:v>-2.2519760387520824</c:v>
                </c:pt>
                <c:pt idx="14969">
                  <c:v>-2.1985268384822345</c:v>
                </c:pt>
                <c:pt idx="14970">
                  <c:v>-2.14363077700785</c:v>
                </c:pt>
                <c:pt idx="14971">
                  <c:v>-2.0873291886658243</c:v>
                </c:pt>
                <c:pt idx="14972">
                  <c:v>-2.0296552174185623</c:v>
                </c:pt>
                <c:pt idx="14973">
                  <c:v>-1.970649623417241</c:v>
                </c:pt>
                <c:pt idx="14974">
                  <c:v>-1.9103581471019515</c:v>
                </c:pt>
                <c:pt idx="14975">
                  <c:v>-1.8488166413273392</c:v>
                </c:pt>
                <c:pt idx="14976">
                  <c:v>-1.7860669000722169</c:v>
                </c:pt>
                <c:pt idx="14977">
                  <c:v>-1.7221522844725348</c:v>
                </c:pt>
                <c:pt idx="14978">
                  <c:v>-1.6571143122989336</c:v>
                </c:pt>
                <c:pt idx="14979">
                  <c:v>-1.5909939223617551</c:v>
                </c:pt>
                <c:pt idx="14980">
                  <c:v>-1.5238366085304849</c:v>
                </c:pt>
                <c:pt idx="14981">
                  <c:v>-1.4556884539226889</c:v>
                </c:pt>
                <c:pt idx="14982">
                  <c:v>-1.3865941333032448</c:v>
                </c:pt>
                <c:pt idx="14983">
                  <c:v>-1.3165981757045035</c:v>
                </c:pt>
                <c:pt idx="14984">
                  <c:v>-1.2457500168811324</c:v>
                </c:pt>
                <c:pt idx="14985">
                  <c:v>-1.174099898969128</c:v>
                </c:pt>
                <c:pt idx="14986">
                  <c:v>-1.1016967134494742</c:v>
                </c:pt>
                <c:pt idx="14987">
                  <c:v>-1.0285876017309827</c:v>
                </c:pt>
                <c:pt idx="14988">
                  <c:v>-0.95481795220560928</c:v>
                </c:pt>
                <c:pt idx="14989">
                  <c:v>-0.88043320836294137</c:v>
                </c:pt>
                <c:pt idx="14990">
                  <c:v>-0.80548428893072344</c:v>
                </c:pt>
                <c:pt idx="14991">
                  <c:v>-0.73002366666549001</c:v>
                </c:pt>
                <c:pt idx="14992">
                  <c:v>-0.65410171470067613</c:v>
                </c:pt>
                <c:pt idx="14993">
                  <c:v>-0.57776456574622703</c:v>
                </c:pt>
                <c:pt idx="14994">
                  <c:v>-0.50106725905718641</c:v>
                </c:pt>
                <c:pt idx="14995">
                  <c:v>-0.42406078970606303</c:v>
                </c:pt>
                <c:pt idx="14996">
                  <c:v>-0.34679549204261517</c:v>
                </c:pt>
                <c:pt idx="14997">
                  <c:v>-0.26932245433785967</c:v>
                </c:pt>
                <c:pt idx="14998">
                  <c:v>-0.19169258443747872</c:v>
                </c:pt>
                <c:pt idx="14999">
                  <c:v>-0.11395771960735025</c:v>
                </c:pt>
                <c:pt idx="15000">
                  <c:v>-3.616932969707775E-2</c:v>
                </c:pt>
                <c:pt idx="15001">
                  <c:v>4.162183171285546E-2</c:v>
                </c:pt>
                <c:pt idx="15002">
                  <c:v>0.11936451885371835</c:v>
                </c:pt>
                <c:pt idx="15003">
                  <c:v>0.19700684238106905</c:v>
                </c:pt>
                <c:pt idx="15004">
                  <c:v>0.27449754660389614</c:v>
                </c:pt>
                <c:pt idx="15005">
                  <c:v>0.35178608574087333</c:v>
                </c:pt>
                <c:pt idx="15006">
                  <c:v>0.42882123924358151</c:v>
                </c:pt>
                <c:pt idx="15007">
                  <c:v>0.50555211156163804</c:v>
                </c:pt>
                <c:pt idx="15008">
                  <c:v>0.5819272122052852</c:v>
                </c:pt>
                <c:pt idx="15009">
                  <c:v>0.657895442846826</c:v>
                </c:pt>
                <c:pt idx="15010">
                  <c:v>0.73341148635741293</c:v>
                </c:pt>
                <c:pt idx="15011">
                  <c:v>0.80842177561160578</c:v>
                </c:pt>
                <c:pt idx="15012">
                  <c:v>0.88287610722525334</c:v>
                </c:pt>
                <c:pt idx="15013">
                  <c:v>0.95672785128889182</c:v>
                </c:pt>
                <c:pt idx="15014">
                  <c:v>1.0299310392477874</c:v>
                </c:pt>
                <c:pt idx="15015">
                  <c:v>1.1024351796535699</c:v>
                </c:pt>
                <c:pt idx="15016">
                  <c:v>1.1741894047979211</c:v>
                </c:pt>
                <c:pt idx="15017">
                  <c:v>1.2451448087196419</c:v>
                </c:pt>
                <c:pt idx="15018">
                  <c:v>1.3152551103620274</c:v>
                </c:pt>
                <c:pt idx="15019">
                  <c:v>1.3844769511078689</c:v>
                </c:pt>
                <c:pt idx="15020">
                  <c:v>1.4527683668887392</c:v>
                </c:pt>
                <c:pt idx="15021">
                  <c:v>1.5200835998307791</c:v>
                </c:pt>
                <c:pt idx="15022">
                  <c:v>1.5863771819493913</c:v>
                </c:pt>
                <c:pt idx="15023">
                  <c:v>1.6516061711466061</c:v>
                </c:pt>
                <c:pt idx="15024">
                  <c:v>1.7157291908052972</c:v>
                </c:pt>
                <c:pt idx="15025">
                  <c:v>1.7787016900553527</c:v>
                </c:pt>
                <c:pt idx="15026">
                  <c:v>1.8404803236002212</c:v>
                </c:pt>
                <c:pt idx="15027">
                  <c:v>1.901025324475264</c:v>
                </c:pt>
                <c:pt idx="15028">
                  <c:v>1.9602980330564301</c:v>
                </c:pt>
                <c:pt idx="15029">
                  <c:v>2.0182541254052424</c:v>
                </c:pt>
                <c:pt idx="15030">
                  <c:v>2.0748606380740169</c:v>
                </c:pt>
                <c:pt idx="15031">
                  <c:v>2.1300838922160423</c:v>
                </c:pt>
                <c:pt idx="15032">
                  <c:v>2.1838830459773684</c:v>
                </c:pt>
                <c:pt idx="15033">
                  <c:v>2.2362270666409838</c:v>
                </c:pt>
                <c:pt idx="15034">
                  <c:v>2.2870808709116712</c:v>
                </c:pt>
                <c:pt idx="15035">
                  <c:v>2.3364088145496695</c:v>
                </c:pt>
                <c:pt idx="15036">
                  <c:v>2.384175197198048</c:v>
                </c:pt>
                <c:pt idx="15037">
                  <c:v>2.4303527777605618</c:v>
                </c:pt>
                <c:pt idx="15038">
                  <c:v>2.4749130307708844</c:v>
                </c:pt>
                <c:pt idx="15039">
                  <c:v>2.5178215927431444</c:v>
                </c:pt>
                <c:pt idx="15040">
                  <c:v>2.5590555485549196</c:v>
                </c:pt>
                <c:pt idx="15041">
                  <c:v>2.598588130876303</c:v>
                </c:pt>
                <c:pt idx="15042">
                  <c:v>2.6363901526184073</c:v>
                </c:pt>
                <c:pt idx="15043">
                  <c:v>2.6724400526041663</c:v>
                </c:pt>
                <c:pt idx="15044">
                  <c:v>2.7067124940749374</c:v>
                </c:pt>
                <c:pt idx="15045">
                  <c:v>2.7391837442624167</c:v>
                </c:pt>
                <c:pt idx="15046">
                  <c:v>2.7698308833532539</c:v>
                </c:pt>
                <c:pt idx="15047">
                  <c:v>2.7986352897890332</c:v>
                </c:pt>
                <c:pt idx="15048">
                  <c:v>2.8255785559060995</c:v>
                </c:pt>
                <c:pt idx="15049">
                  <c:v>2.8506420693946417</c:v>
                </c:pt>
                <c:pt idx="15050">
                  <c:v>2.8738119179455492</c:v>
                </c:pt>
                <c:pt idx="15051">
                  <c:v>2.8950748417438428</c:v>
                </c:pt>
                <c:pt idx="15052">
                  <c:v>2.9144162891055965</c:v>
                </c:pt>
                <c:pt idx="15053">
                  <c:v>2.931820336511425</c:v>
                </c:pt>
                <c:pt idx="15054">
                  <c:v>2.9472730622263597</c:v>
                </c:pt>
                <c:pt idx="15055">
                  <c:v>2.9607700494449962</c:v>
                </c:pt>
                <c:pt idx="15056">
                  <c:v>2.9722998684229927</c:v>
                </c:pt>
                <c:pt idx="15057">
                  <c:v>2.9818534149062437</c:v>
                </c:pt>
                <c:pt idx="15058">
                  <c:v>2.9894250832084519</c:v>
                </c:pt>
                <c:pt idx="15059">
                  <c:v>2.9950134275171796</c:v>
                </c:pt>
                <c:pt idx="15060">
                  <c:v>2.9986100357060685</c:v>
                </c:pt>
                <c:pt idx="15061">
                  <c:v>3.000214456073957</c:v>
                </c:pt>
                <c:pt idx="15062">
                  <c:v>2.999826532444553</c:v>
                </c:pt>
                <c:pt idx="15063">
                  <c:v>2.9974491479711616</c:v>
                </c:pt>
                <c:pt idx="15064">
                  <c:v>2.9930788380531035</c:v>
                </c:pt>
                <c:pt idx="15065">
                  <c:v>2.9867209718635341</c:v>
                </c:pt>
                <c:pt idx="15066">
                  <c:v>2.9783806706359059</c:v>
                </c:pt>
                <c:pt idx="15067">
                  <c:v>2.9680620785269314</c:v>
                </c:pt>
                <c:pt idx="15068">
                  <c:v>2.9557682352579793</c:v>
                </c:pt>
                <c:pt idx="15069">
                  <c:v>2.9415127372886309</c:v>
                </c:pt>
                <c:pt idx="15070">
                  <c:v>2.9253037730379003</c:v>
                </c:pt>
                <c:pt idx="15071">
                  <c:v>2.9071487214920597</c:v>
                </c:pt>
                <c:pt idx="15072">
                  <c:v>2.8870580364381464</c:v>
                </c:pt>
                <c:pt idx="15073">
                  <c:v>2.865046087147356</c:v>
                </c:pt>
                <c:pt idx="15074">
                  <c:v>2.8411300560825352</c:v>
                </c:pt>
                <c:pt idx="15075">
                  <c:v>2.8153250201039288</c:v>
                </c:pt>
                <c:pt idx="15076">
                  <c:v>2.7876481373276643</c:v>
                </c:pt>
                <c:pt idx="15077">
                  <c:v>2.7581193299920046</c:v>
                </c:pt>
                <c:pt idx="15078">
                  <c:v>2.7267567370817738</c:v>
                </c:pt>
                <c:pt idx="15079">
                  <c:v>2.6935796420106319</c:v>
                </c:pt>
                <c:pt idx="15080">
                  <c:v>2.6586073556445848</c:v>
                </c:pt>
                <c:pt idx="15081">
                  <c:v>2.6218659975487255</c:v>
                </c:pt>
                <c:pt idx="15082">
                  <c:v>2.5833766941203562</c:v>
                </c:pt>
                <c:pt idx="15083">
                  <c:v>2.5431637966063403</c:v>
                </c:pt>
                <c:pt idx="15084">
                  <c:v>2.5012594469325222</c:v>
                </c:pt>
                <c:pt idx="15085">
                  <c:v>2.4576864786684953</c:v>
                </c:pt>
                <c:pt idx="15086">
                  <c:v>2.4124740186785507</c:v>
                </c:pt>
                <c:pt idx="15087">
                  <c:v>2.3656564058062006</c:v>
                </c:pt>
                <c:pt idx="15088">
                  <c:v>2.3172619860531372</c:v>
                </c:pt>
                <c:pt idx="15089">
                  <c:v>2.267319889114217</c:v>
                </c:pt>
                <c:pt idx="15090">
                  <c:v>2.2158608729920344</c:v>
                </c:pt>
                <c:pt idx="15091">
                  <c:v>2.1629228679749226</c:v>
                </c:pt>
                <c:pt idx="15092">
                  <c:v>2.1085356886557167</c:v>
                </c:pt>
                <c:pt idx="15093">
                  <c:v>2.0527368437897966</c:v>
                </c:pt>
                <c:pt idx="15094">
                  <c:v>1.9955689036108795</c:v>
                </c:pt>
                <c:pt idx="15095">
                  <c:v>1.9370646350897711</c:v>
                </c:pt>
                <c:pt idx="15096">
                  <c:v>1.8772628336920463</c:v>
                </c:pt>
                <c:pt idx="15097">
                  <c:v>1.8162039523702695</c:v>
                </c:pt>
                <c:pt idx="15098">
                  <c:v>1.75392669390975</c:v>
                </c:pt>
                <c:pt idx="15099">
                  <c:v>1.6904692781073964</c:v>
                </c:pt>
                <c:pt idx="15100">
                  <c:v>1.6258745784682171</c:v>
                </c:pt>
                <c:pt idx="15101">
                  <c:v>1.5601861589716537</c:v>
                </c:pt>
                <c:pt idx="15102">
                  <c:v>1.4934462789463354</c:v>
                </c:pt>
                <c:pt idx="15103">
                  <c:v>1.4256971580609277</c:v>
                </c:pt>
                <c:pt idx="15104">
                  <c:v>1.3569860310432369</c:v>
                </c:pt>
                <c:pt idx="15105">
                  <c:v>1.2873610494940677</c:v>
                </c:pt>
                <c:pt idx="15106">
                  <c:v>1.2168691268948264</c:v>
                </c:pt>
                <c:pt idx="15107">
                  <c:v>1.145555541121027</c:v>
                </c:pt>
                <c:pt idx="15108">
                  <c:v>1.0734639333131508</c:v>
                </c:pt>
                <c:pt idx="15109">
                  <c:v>1.000638117690192</c:v>
                </c:pt>
                <c:pt idx="15110">
                  <c:v>0.92712750327036897</c:v>
                </c:pt>
                <c:pt idx="15111">
                  <c:v>0.85298317412219182</c:v>
                </c:pt>
                <c:pt idx="15112">
                  <c:v>0.7782542370516371</c:v>
                </c:pt>
                <c:pt idx="15113">
                  <c:v>0.70298568201801781</c:v>
                </c:pt>
                <c:pt idx="15114">
                  <c:v>0.62723153019504208</c:v>
                </c:pt>
                <c:pt idx="15115">
                  <c:v>0.5510418842106406</c:v>
                </c:pt>
                <c:pt idx="15116">
                  <c:v>0.47446631244869886</c:v>
                </c:pt>
                <c:pt idx="15117">
                  <c:v>0.39755526440792383</c:v>
                </c:pt>
                <c:pt idx="15118">
                  <c:v>0.32035913694334572</c:v>
                </c:pt>
                <c:pt idx="15119">
                  <c:v>0.24292938457177976</c:v>
                </c:pt>
                <c:pt idx="15120">
                  <c:v>0.16531722296721316</c:v>
                </c:pt>
                <c:pt idx="15121">
                  <c:v>8.7573280311329868E-2</c:v>
                </c:pt>
                <c:pt idx="15122">
                  <c:v>9.7488058256031979E-3</c:v>
                </c:pt>
                <c:pt idx="15123">
                  <c:v>-6.8104178895291911E-2</c:v>
                </c:pt>
                <c:pt idx="15124">
                  <c:v>-0.14593415729523657</c:v>
                </c:pt>
                <c:pt idx="15125">
                  <c:v>-0.2236901944235615</c:v>
                </c:pt>
                <c:pt idx="15126">
                  <c:v>-0.3013205526973653</c:v>
                </c:pt>
                <c:pt idx="15127">
                  <c:v>-0.37877369223297241</c:v>
                </c:pt>
                <c:pt idx="15128">
                  <c:v>-0.45599735160158039</c:v>
                </c:pt>
                <c:pt idx="15129">
                  <c:v>-0.53293953575021424</c:v>
                </c:pt>
                <c:pt idx="15130">
                  <c:v>-0.60955390598310999</c:v>
                </c:pt>
                <c:pt idx="15131">
                  <c:v>-0.68578574983506835</c:v>
                </c:pt>
                <c:pt idx="15132">
                  <c:v>-0.76158359600139558</c:v>
                </c:pt>
                <c:pt idx="15133">
                  <c:v>-0.83689942538547213</c:v>
                </c:pt>
                <c:pt idx="15134">
                  <c:v>-0.9116857604129236</c:v>
                </c:pt>
                <c:pt idx="15135">
                  <c:v>-0.98589048233715437</c:v>
                </c:pt>
                <c:pt idx="15136">
                  <c:v>-1.0594609795440941</c:v>
                </c:pt>
                <c:pt idx="15137">
                  <c:v>-1.1323464873458826</c:v>
                </c:pt>
                <c:pt idx="15138">
                  <c:v>-1.2044987530392453</c:v>
                </c:pt>
                <c:pt idx="15139">
                  <c:v>-1.2758723354530981</c:v>
                </c:pt>
                <c:pt idx="15140">
                  <c:v>-1.3464230791806482</c:v>
                </c:pt>
                <c:pt idx="15141">
                  <c:v>-1.4161029284556701</c:v>
                </c:pt>
                <c:pt idx="15142">
                  <c:v>-1.4848640131830528</c:v>
                </c:pt>
                <c:pt idx="15143">
                  <c:v>-1.552660887375428</c:v>
                </c:pt>
                <c:pt idx="15144">
                  <c:v>-1.6194495712871178</c:v>
                </c:pt>
                <c:pt idx="15145">
                  <c:v>-1.6851828143181322</c:v>
                </c:pt>
                <c:pt idx="15146">
                  <c:v>-1.7498144775741347</c:v>
                </c:pt>
                <c:pt idx="15147">
                  <c:v>-1.8133019094505278</c:v>
                </c:pt>
                <c:pt idx="15148">
                  <c:v>-1.8756034775569645</c:v>
                </c:pt>
                <c:pt idx="15149">
                  <c:v>-1.9366718000648699</c:v>
                </c:pt>
                <c:pt idx="15150">
                  <c:v>-1.9964707735990033</c:v>
                </c:pt>
                <c:pt idx="15151">
                  <c:v>-2.0549635005146953</c:v>
                </c:pt>
                <c:pt idx="15152">
                  <c:v>-2.1121058445341645</c:v>
                </c:pt>
                <c:pt idx="15153">
                  <c:v>-2.167863406209583</c:v>
                </c:pt>
                <c:pt idx="15154">
                  <c:v>-2.2221976665975482</c:v>
                </c:pt>
                <c:pt idx="15155">
                  <c:v>-2.2750694803498543</c:v>
                </c:pt>
                <c:pt idx="15156">
                  <c:v>-2.3264395840621317</c:v>
                </c:pt>
                <c:pt idx="15157">
                  <c:v>-2.3762771152332101</c:v>
                </c:pt>
                <c:pt idx="15158">
                  <c:v>-2.4245498722729306</c:v>
                </c:pt>
                <c:pt idx="15159">
                  <c:v>-2.4712197645442622</c:v>
                </c:pt>
                <c:pt idx="15160">
                  <c:v>-2.5162601024875482</c:v>
                </c:pt>
                <c:pt idx="15161">
                  <c:v>-2.5596403008364663</c:v>
                </c:pt>
                <c:pt idx="15162">
                  <c:v>-2.6013273148953444</c:v>
                </c:pt>
                <c:pt idx="15163">
                  <c:v>-2.6412956900770359</c:v>
                </c:pt>
                <c:pt idx="15164">
                  <c:v>-2.6795161643106025</c:v>
                </c:pt>
                <c:pt idx="15165">
                  <c:v>-2.7159610515448671</c:v>
                </c:pt>
                <c:pt idx="15166">
                  <c:v>-2.7506034546708089</c:v>
                </c:pt>
                <c:pt idx="15167">
                  <c:v>-2.7834207548019769</c:v>
                </c:pt>
                <c:pt idx="15168">
                  <c:v>-2.8143905309130233</c:v>
                </c:pt>
                <c:pt idx="15169">
                  <c:v>-2.8434901453119683</c:v>
                </c:pt>
                <c:pt idx="15170">
                  <c:v>-2.8707016523107383</c:v>
                </c:pt>
                <c:pt idx="15171">
                  <c:v>-2.8960077547486143</c:v>
                </c:pt>
                <c:pt idx="15172">
                  <c:v>-2.9193898636615754</c:v>
                </c:pt>
                <c:pt idx="15173">
                  <c:v>-2.9408280223465235</c:v>
                </c:pt>
                <c:pt idx="15174">
                  <c:v>-2.9603042840062961</c:v>
                </c:pt>
                <c:pt idx="15175">
                  <c:v>-2.9778102189101912</c:v>
                </c:pt>
                <c:pt idx="15176">
                  <c:v>-2.9933304005272459</c:v>
                </c:pt>
                <c:pt idx="15177">
                  <c:v>-3.0068517479393733</c:v>
                </c:pt>
                <c:pt idx="15178">
                  <c:v>-3.0183647028813509</c:v>
                </c:pt>
                <c:pt idx="15179">
                  <c:v>-3.0278638949836636</c:v>
                </c:pt>
                <c:pt idx="15180">
                  <c:v>-3.0353370194919909</c:v>
                </c:pt>
                <c:pt idx="15181">
                  <c:v>-3.0407797678801312</c:v>
                </c:pt>
                <c:pt idx="15182">
                  <c:v>-3.0441881667863346</c:v>
                </c:pt>
                <c:pt idx="15183">
                  <c:v>-3.0455613256134844</c:v>
                </c:pt>
                <c:pt idx="15184">
                  <c:v>-3.0448920531961767</c:v>
                </c:pt>
                <c:pt idx="15185">
                  <c:v>-3.0421820430306346</c:v>
                </c:pt>
                <c:pt idx="15186">
                  <c:v>-3.0374327952109748</c:v>
                </c:pt>
                <c:pt idx="15187">
                  <c:v>-3.0306448908860841</c:v>
                </c:pt>
                <c:pt idx="15188">
                  <c:v>-3.0218178684355474</c:v>
                </c:pt>
                <c:pt idx="15189">
                  <c:v>-3.0109618881146774</c:v>
                </c:pt>
                <c:pt idx="15190">
                  <c:v>-2.9980817706809351</c:v>
                </c:pt>
                <c:pt idx="15191">
                  <c:v>-2.9831815993370761</c:v>
                </c:pt>
                <c:pt idx="15192">
                  <c:v>-2.966268607226981</c:v>
                </c:pt>
                <c:pt idx="15193">
                  <c:v>-2.9473540213050597</c:v>
                </c:pt>
                <c:pt idx="15194">
                  <c:v>-2.9264519631502477</c:v>
                </c:pt>
                <c:pt idx="15195">
                  <c:v>-2.9035745331958593</c:v>
                </c:pt>
                <c:pt idx="15196">
                  <c:v>-2.8787360005265223</c:v>
                </c:pt>
                <c:pt idx="15197">
                  <c:v>-2.8519534885945919</c:v>
                </c:pt>
                <c:pt idx="15198">
                  <c:v>-2.8232424306034356</c:v>
                </c:pt>
                <c:pt idx="15199">
                  <c:v>-2.7926194998547147</c:v>
                </c:pt>
                <c:pt idx="15200">
                  <c:v>-2.7601014953402663</c:v>
                </c:pt>
                <c:pt idx="15201">
                  <c:v>-2.7257121254581502</c:v>
                </c:pt>
                <c:pt idx="15202">
                  <c:v>-2.6894702085135904</c:v>
                </c:pt>
                <c:pt idx="15203">
                  <c:v>-2.6513978930002517</c:v>
                </c:pt>
                <c:pt idx="15204">
                  <c:v>-2.6115252255876023</c:v>
                </c:pt>
                <c:pt idx="15205">
                  <c:v>-2.5698730541353969</c:v>
                </c:pt>
                <c:pt idx="15206">
                  <c:v>-2.5264686312842031</c:v>
                </c:pt>
                <c:pt idx="15207">
                  <c:v>-2.4813445349673491</c:v>
                </c:pt>
                <c:pt idx="15208">
                  <c:v>-2.4345274653035553</c:v>
                </c:pt>
                <c:pt idx="15209">
                  <c:v>-2.3860450227301655</c:v>
                </c:pt>
                <c:pt idx="15210">
                  <c:v>-2.3359265540985903</c:v>
                </c:pt>
                <c:pt idx="15211">
                  <c:v>-2.2842086980149499</c:v>
                </c:pt>
                <c:pt idx="15212">
                  <c:v>-2.2309200981016586</c:v>
                </c:pt>
                <c:pt idx="15213">
                  <c:v>-2.1760972139770991</c:v>
                </c:pt>
                <c:pt idx="15214">
                  <c:v>-2.1197816895712061</c:v>
                </c:pt>
                <c:pt idx="15215">
                  <c:v>-2.0620054892607462</c:v>
                </c:pt>
                <c:pt idx="15216">
                  <c:v>-2.0028067303798704</c:v>
                </c:pt>
                <c:pt idx="15217">
                  <c:v>-1.9422253128405134</c:v>
                </c:pt>
                <c:pt idx="15218">
                  <c:v>-1.880299511981246</c:v>
                </c:pt>
                <c:pt idx="15219">
                  <c:v>-1.8170672461236874</c:v>
                </c:pt>
                <c:pt idx="15220">
                  <c:v>-1.7525712135205505</c:v>
                </c:pt>
                <c:pt idx="15221">
                  <c:v>-1.6868549292474084</c:v>
                </c:pt>
                <c:pt idx="15222">
                  <c:v>-1.6199607300767804</c:v>
                </c:pt>
                <c:pt idx="15223">
                  <c:v>-1.5519310393421084</c:v>
                </c:pt>
                <c:pt idx="15224">
                  <c:v>-1.482813421403999</c:v>
                </c:pt>
                <c:pt idx="15225">
                  <c:v>-1.4126564830855326</c:v>
                </c:pt>
                <c:pt idx="15226">
                  <c:v>-1.3415077181762169</c:v>
                </c:pt>
                <c:pt idx="15227">
                  <c:v>-1.2694131093170302</c:v>
                </c:pt>
                <c:pt idx="15228">
                  <c:v>-1.1964171261187424</c:v>
                </c:pt>
                <c:pt idx="15229">
                  <c:v>-1.1225645340999193</c:v>
                </c:pt>
                <c:pt idx="15230">
                  <c:v>-1.0479058154096901</c:v>
                </c:pt>
                <c:pt idx="15231">
                  <c:v>-0.97249324795951819</c:v>
                </c:pt>
                <c:pt idx="15232">
                  <c:v>-0.89637725187126283</c:v>
                </c:pt>
                <c:pt idx="15233">
                  <c:v>-0.81960424853484637</c:v>
                </c:pt>
                <c:pt idx="15234">
                  <c:v>-0.74222980719392706</c:v>
                </c:pt>
                <c:pt idx="15235">
                  <c:v>-0.66430569359442726</c:v>
                </c:pt>
                <c:pt idx="15236">
                  <c:v>-0.58588325258058482</c:v>
                </c:pt>
                <c:pt idx="15237">
                  <c:v>-0.50701482163591871</c:v>
                </c:pt>
                <c:pt idx="15238">
                  <c:v>-0.42775279519593246</c:v>
                </c:pt>
                <c:pt idx="15239">
                  <c:v>-0.34815073291624538</c:v>
                </c:pt>
                <c:pt idx="15240">
                  <c:v>-0.26826206102406247</c:v>
                </c:pt>
                <c:pt idx="15241">
                  <c:v>-0.18813972142035493</c:v>
                </c:pt>
                <c:pt idx="15242">
                  <c:v>-0.10783737786133936</c:v>
                </c:pt>
                <c:pt idx="15243">
                  <c:v>-2.7409564841995148E-2</c:v>
                </c:pt>
                <c:pt idx="15244">
                  <c:v>5.3089592363354414E-2</c:v>
                </c:pt>
                <c:pt idx="15245">
                  <c:v>0.13360645691000589</c:v>
                </c:pt>
                <c:pt idx="15246">
                  <c:v>0.21408649887928918</c:v>
                </c:pt>
                <c:pt idx="15247">
                  <c:v>0.29447529843324766</c:v>
                </c:pt>
                <c:pt idx="15248">
                  <c:v>0.37471762948016807</c:v>
                </c:pt>
                <c:pt idx="15249">
                  <c:v>0.45475845058846248</c:v>
                </c:pt>
                <c:pt idx="15250">
                  <c:v>0.53454829804169324</c:v>
                </c:pt>
                <c:pt idx="15251">
                  <c:v>0.61402925886273418</c:v>
                </c:pt>
                <c:pt idx="15252">
                  <c:v>0.69314658896877301</c:v>
                </c:pt>
                <c:pt idx="15253">
                  <c:v>0.77184892751453493</c:v>
                </c:pt>
                <c:pt idx="15254">
                  <c:v>0.85008538957012936</c:v>
                </c:pt>
                <c:pt idx="15255">
                  <c:v>0.9278003868540694</c:v>
                </c:pt>
                <c:pt idx="15256">
                  <c:v>1.0049377795263097</c:v>
                </c:pt>
                <c:pt idx="15257">
                  <c:v>1.0814432195276551</c:v>
                </c:pt>
                <c:pt idx="15258">
                  <c:v>1.1572648192372377</c:v>
                </c:pt>
                <c:pt idx="15259">
                  <c:v>1.2323534546695569</c:v>
                </c:pt>
                <c:pt idx="15260">
                  <c:v>1.3066612434021356</c:v>
                </c:pt>
                <c:pt idx="15261">
                  <c:v>1.3801363621901752</c:v>
                </c:pt>
                <c:pt idx="15262">
                  <c:v>1.4527271367745009</c:v>
                </c:pt>
                <c:pt idx="15263">
                  <c:v>1.5243842841305562</c:v>
                </c:pt>
                <c:pt idx="15264">
                  <c:v>1.5950599584460625</c:v>
                </c:pt>
                <c:pt idx="15265">
                  <c:v>1.6647030178964122</c:v>
                </c:pt>
                <c:pt idx="15266">
                  <c:v>1.7332634110993197</c:v>
                </c:pt>
                <c:pt idx="15267">
                  <c:v>1.8006945566135029</c:v>
                </c:pt>
                <c:pt idx="15268">
                  <c:v>1.8669508787935591</c:v>
                </c:pt>
                <c:pt idx="15269">
                  <c:v>1.9319810430796487</c:v>
                </c:pt>
                <c:pt idx="15270">
                  <c:v>1.9957449878391194</c:v>
                </c:pt>
                <c:pt idx="15271">
                  <c:v>2.0582018555978623</c:v>
                </c:pt>
                <c:pt idx="15272">
                  <c:v>2.1193035526306954</c:v>
                </c:pt>
                <c:pt idx="15273">
                  <c:v>2.1790117283745545</c:v>
                </c:pt>
                <c:pt idx="15274">
                  <c:v>2.2372839230452972</c:v>
                </c:pt>
                <c:pt idx="15275">
                  <c:v>2.2940770646589197</c:v>
                </c:pt>
                <c:pt idx="15276">
                  <c:v>2.3493479812949856</c:v>
                </c:pt>
                <c:pt idx="15277">
                  <c:v>2.4030619239510793</c:v>
                </c:pt>
                <c:pt idx="15278">
                  <c:v>2.4551828304222929</c:v>
                </c:pt>
                <c:pt idx="15279">
                  <c:v>2.5056687791875638</c:v>
                </c:pt>
                <c:pt idx="15280">
                  <c:v>2.5544892833469621</c:v>
                </c:pt>
                <c:pt idx="15281">
                  <c:v>2.6016099976158982</c:v>
                </c:pt>
                <c:pt idx="15282">
                  <c:v>2.6469941583414909</c:v>
                </c:pt>
                <c:pt idx="15283">
                  <c:v>2.6906126367376446</c:v>
                </c:pt>
                <c:pt idx="15284">
                  <c:v>2.7324325449432356</c:v>
                </c:pt>
                <c:pt idx="15285">
                  <c:v>2.7724226231267357</c:v>
                </c:pt>
                <c:pt idx="15286">
                  <c:v>2.8105524559562918</c:v>
                </c:pt>
                <c:pt idx="15287">
                  <c:v>2.846795965370843</c:v>
                </c:pt>
                <c:pt idx="15288">
                  <c:v>2.881127333649133</c:v>
                </c:pt>
                <c:pt idx="15289">
                  <c:v>2.9135205922487764</c:v>
                </c:pt>
                <c:pt idx="15290">
                  <c:v>2.9439545337763691</c:v>
                </c:pt>
                <c:pt idx="15291">
                  <c:v>2.9724086717403657</c:v>
                </c:pt>
                <c:pt idx="15292">
                  <c:v>2.9988613033762133</c:v>
                </c:pt>
                <c:pt idx="15293">
                  <c:v>3.023289436789764</c:v>
                </c:pt>
                <c:pt idx="15294">
                  <c:v>3.0456721716017592</c:v>
                </c:pt>
                <c:pt idx="15295">
                  <c:v>3.0659982090252131</c:v>
                </c:pt>
                <c:pt idx="15296">
                  <c:v>3.0842493408299325</c:v>
                </c:pt>
                <c:pt idx="15297">
                  <c:v>3.1004097944987077</c:v>
                </c:pt>
                <c:pt idx="15298">
                  <c:v>3.1144674129191769</c:v>
                </c:pt>
                <c:pt idx="15299">
                  <c:v>3.1264143221849898</c:v>
                </c:pt>
                <c:pt idx="15300">
                  <c:v>3.136235811777405</c:v>
                </c:pt>
                <c:pt idx="15301">
                  <c:v>3.1439252675418361</c:v>
                </c:pt>
                <c:pt idx="15302">
                  <c:v>3.1494765128867477</c:v>
                </c:pt>
                <c:pt idx="15303">
                  <c:v>3.1528865585434245</c:v>
                </c:pt>
                <c:pt idx="15304">
                  <c:v>3.1541462212873612</c:v>
                </c:pt>
                <c:pt idx="15305">
                  <c:v>3.153255311115152</c:v>
                </c:pt>
                <c:pt idx="15306">
                  <c:v>3.1502135550187256</c:v>
                </c:pt>
                <c:pt idx="15307">
                  <c:v>3.1450198731691539</c:v>
                </c:pt>
                <c:pt idx="15308">
                  <c:v>3.137672256706916</c:v>
                </c:pt>
                <c:pt idx="15309">
                  <c:v>3.1281794338870652</c:v>
                </c:pt>
                <c:pt idx="15310">
                  <c:v>3.1165449100901617</c:v>
                </c:pt>
                <c:pt idx="15311">
                  <c:v>3.1027715710329757</c:v>
                </c:pt>
                <c:pt idx="15312">
                  <c:v>3.0868655714135835</c:v>
                </c:pt>
                <c:pt idx="15313">
                  <c:v>3.0688371798108514</c:v>
                </c:pt>
                <c:pt idx="15314">
                  <c:v>3.0486996804081725</c:v>
                </c:pt>
                <c:pt idx="15315">
                  <c:v>3.0264644580118558</c:v>
                </c:pt>
                <c:pt idx="15316">
                  <c:v>3.0021451885149104</c:v>
                </c:pt>
                <c:pt idx="15317">
                  <c:v>2.975758525157576</c:v>
                </c:pt>
                <c:pt idx="15318">
                  <c:v>2.9473195543318478</c:v>
                </c:pt>
                <c:pt idx="15319">
                  <c:v>2.9168447262266728</c:v>
                </c:pt>
                <c:pt idx="15320">
                  <c:v>2.8843507405939994</c:v>
                </c:pt>
                <c:pt idx="15321">
                  <c:v>2.8498613305153775</c:v>
                </c:pt>
                <c:pt idx="15322">
                  <c:v>2.8133954628296429</c:v>
                </c:pt>
                <c:pt idx="15323">
                  <c:v>2.7749755582173194</c:v>
                </c:pt>
                <c:pt idx="15324">
                  <c:v>2.7346320588677409</c:v>
                </c:pt>
                <c:pt idx="15325">
                  <c:v>2.6923863310502285</c:v>
                </c:pt>
                <c:pt idx="15326">
                  <c:v>2.6482662681390168</c:v>
                </c:pt>
                <c:pt idx="15327">
                  <c:v>2.6023052104372471</c:v>
                </c:pt>
                <c:pt idx="15328">
                  <c:v>2.5545307412610212</c:v>
                </c:pt>
                <c:pt idx="15329">
                  <c:v>2.504971464143281</c:v>
                </c:pt>
                <c:pt idx="15330">
                  <c:v>2.453657847880895</c:v>
                </c:pt>
                <c:pt idx="15331">
                  <c:v>2.4006277707083532</c:v>
                </c:pt>
                <c:pt idx="15332">
                  <c:v>2.3459112322757747</c:v>
                </c:pt>
                <c:pt idx="15333">
                  <c:v>2.28954616322893</c:v>
                </c:pt>
                <c:pt idx="15334">
                  <c:v>2.2315757920111112</c:v>
                </c:pt>
                <c:pt idx="15335">
                  <c:v>2.1720337793719628</c:v>
                </c:pt>
                <c:pt idx="15336">
                  <c:v>2.1109600491404779</c:v>
                </c:pt>
                <c:pt idx="15337">
                  <c:v>2.0483964159986106</c:v>
                </c:pt>
                <c:pt idx="15338">
                  <c:v>1.9843831763760198</c:v>
                </c:pt>
                <c:pt idx="15339">
                  <c:v>1.9189603739468759</c:v>
                </c:pt>
                <c:pt idx="15340">
                  <c:v>1.8521729344151308</c:v>
                </c:pt>
                <c:pt idx="15341">
                  <c:v>1.7840667001423594</c:v>
                </c:pt>
                <c:pt idx="15342">
                  <c:v>1.7146864326590698</c:v>
                </c:pt>
                <c:pt idx="15343">
                  <c:v>1.6440770750697475</c:v>
                </c:pt>
                <c:pt idx="15344">
                  <c:v>1.5722888039659186</c:v>
                </c:pt>
                <c:pt idx="15345">
                  <c:v>1.4993729282173751</c:v>
                </c:pt>
                <c:pt idx="15346">
                  <c:v>1.4253797307429821</c:v>
                </c:pt>
                <c:pt idx="15347">
                  <c:v>1.3503580675770301</c:v>
                </c:pt>
                <c:pt idx="15348">
                  <c:v>1.2743553630858062</c:v>
                </c:pt>
                <c:pt idx="15349">
                  <c:v>1.1974194159235245</c:v>
                </c:pt>
                <c:pt idx="15350">
                  <c:v>1.1196038166961568</c:v>
                </c:pt>
                <c:pt idx="15351">
                  <c:v>1.0409640239602449</c:v>
                </c:pt>
                <c:pt idx="15352">
                  <c:v>0.96155370746706381</c:v>
                </c:pt>
                <c:pt idx="15353">
                  <c:v>0.88142260394882854</c:v>
                </c:pt>
                <c:pt idx="15354">
                  <c:v>0.80062966036858285</c:v>
                </c:pt>
                <c:pt idx="15355">
                  <c:v>0.71923007917200144</c:v>
                </c:pt>
                <c:pt idx="15356">
                  <c:v>0.63727869742907584</c:v>
                </c:pt>
                <c:pt idx="15357">
                  <c:v>0.55483139686673211</c:v>
                </c:pt>
                <c:pt idx="15358">
                  <c:v>0.4719441646225524</c:v>
                </c:pt>
                <c:pt idx="15359">
                  <c:v>0.38867419790698787</c:v>
                </c:pt>
                <c:pt idx="15360">
                  <c:v>0.30507860170554263</c:v>
                </c:pt>
                <c:pt idx="15361">
                  <c:v>0.22121403419191776</c:v>
                </c:pt>
                <c:pt idx="15362">
                  <c:v>0.1371379091845005</c:v>
                </c:pt>
                <c:pt idx="15363">
                  <c:v>5.2908541272534609E-2</c:v>
                </c:pt>
                <c:pt idx="15364">
                  <c:v>-3.1416137929036553E-2</c:v>
                </c:pt>
                <c:pt idx="15365">
                  <c:v>-0.11577866279905337</c:v>
                </c:pt>
                <c:pt idx="15366">
                  <c:v>-0.20012065603803705</c:v>
                </c:pt>
                <c:pt idx="15367">
                  <c:v>-0.28438383567132908</c:v>
                </c:pt>
                <c:pt idx="15368">
                  <c:v>-0.36850910257626951</c:v>
                </c:pt>
                <c:pt idx="15369">
                  <c:v>-0.45243753526734565</c:v>
                </c:pt>
                <c:pt idx="15370">
                  <c:v>-0.53611578682759675</c:v>
                </c:pt>
                <c:pt idx="15371">
                  <c:v>-0.61948206181109233</c:v>
                </c:pt>
                <c:pt idx="15372">
                  <c:v>-0.70247773827382753</c:v>
                </c:pt>
                <c:pt idx="15373">
                  <c:v>-0.7850475859867766</c:v>
                </c:pt>
                <c:pt idx="15374">
                  <c:v>-0.8671368629736218</c:v>
                </c:pt>
                <c:pt idx="15375">
                  <c:v>-0.94868614008976193</c:v>
                </c:pt>
                <c:pt idx="15376">
                  <c:v>-1.0296354566436401</c:v>
                </c:pt>
                <c:pt idx="15377">
                  <c:v>-1.1099266675431121</c:v>
                </c:pt>
                <c:pt idx="15378">
                  <c:v>-1.1895041157344759</c:v>
                </c:pt>
                <c:pt idx="15379">
                  <c:v>-1.2683149391520321</c:v>
                </c:pt>
                <c:pt idx="15380">
                  <c:v>-1.3463075523655852</c:v>
                </c:pt>
                <c:pt idx="15381">
                  <c:v>-1.4234264678783421</c:v>
                </c:pt>
                <c:pt idx="15382">
                  <c:v>-1.4996163895780803</c:v>
                </c:pt>
                <c:pt idx="15383">
                  <c:v>-1.5748244585854319</c:v>
                </c:pt>
                <c:pt idx="15384">
                  <c:v>-1.648999302783851</c:v>
                </c:pt>
                <c:pt idx="15385">
                  <c:v>-1.7220863070959087</c:v>
                </c:pt>
                <c:pt idx="15386">
                  <c:v>-1.7940320033850865</c:v>
                </c:pt>
                <c:pt idx="15387">
                  <c:v>-1.864786453343366</c:v>
                </c:pt>
                <c:pt idx="15388">
                  <c:v>-1.9343007876742162</c:v>
                </c:pt>
                <c:pt idx="15389">
                  <c:v>-2.0025204446457501</c:v>
                </c:pt>
                <c:pt idx="15390">
                  <c:v>-2.0694022051284167</c:v>
                </c:pt>
                <c:pt idx="15391">
                  <c:v>-2.1349021269512409</c:v>
                </c:pt>
                <c:pt idx="15392">
                  <c:v>-2.1989691075435811</c:v>
                </c:pt>
                <c:pt idx="15393">
                  <c:v>-2.2615618663225203</c:v>
                </c:pt>
                <c:pt idx="15394">
                  <c:v>-2.3226350952039665</c:v>
                </c:pt>
                <c:pt idx="15395">
                  <c:v>-2.3821429584358116</c:v>
                </c:pt>
                <c:pt idx="15396">
                  <c:v>-2.4400396075872415</c:v>
                </c:pt>
                <c:pt idx="15397">
                  <c:v>-2.4962877070413314</c:v>
                </c:pt>
                <c:pt idx="15398">
                  <c:v>-2.55084870042172</c:v>
                </c:pt>
                <c:pt idx="15399">
                  <c:v>-2.6036782669328384</c:v>
                </c:pt>
                <c:pt idx="15400">
                  <c:v>-2.6547436176554777</c:v>
                </c:pt>
                <c:pt idx="15401">
                  <c:v>-2.7040082048009531</c:v>
                </c:pt>
                <c:pt idx="15402">
                  <c:v>-2.7514331638877918</c:v>
                </c:pt>
                <c:pt idx="15403">
                  <c:v>-2.7969873690339062</c:v>
                </c:pt>
                <c:pt idx="15404">
                  <c:v>-2.8406360409684459</c:v>
                </c:pt>
                <c:pt idx="15405">
                  <c:v>-2.8823461359830507</c:v>
                </c:pt>
                <c:pt idx="15406">
                  <c:v>-2.92208556414089</c:v>
                </c:pt>
                <c:pt idx="15407">
                  <c:v>-2.9598266836767562</c:v>
                </c:pt>
                <c:pt idx="15408">
                  <c:v>-2.9955422255838791</c:v>
                </c:pt>
                <c:pt idx="15409">
                  <c:v>-3.0292048838577901</c:v>
                </c:pt>
                <c:pt idx="15410">
                  <c:v>-3.0607922287571268</c:v>
                </c:pt>
                <c:pt idx="15411">
                  <c:v>-3.090282667731739</c:v>
                </c:pt>
                <c:pt idx="15412">
                  <c:v>-3.1176535093065052</c:v>
                </c:pt>
                <c:pt idx="15413">
                  <c:v>-3.1428808911658379</c:v>
                </c:pt>
                <c:pt idx="15414">
                  <c:v>-3.1659431616208153</c:v>
                </c:pt>
                <c:pt idx="15415">
                  <c:v>-3.1868283903899388</c:v>
                </c:pt>
                <c:pt idx="15416">
                  <c:v>-3.205517858147152</c:v>
                </c:pt>
                <c:pt idx="15417">
                  <c:v>-3.2219954021410797</c:v>
                </c:pt>
                <c:pt idx="15418">
                  <c:v>-3.2362485962291014</c:v>
                </c:pt>
                <c:pt idx="15419">
                  <c:v>-3.2482694188995809</c:v>
                </c:pt>
                <c:pt idx="15420">
                  <c:v>-3.2580431335532323</c:v>
                </c:pt>
                <c:pt idx="15421">
                  <c:v>-3.2655632214579917</c:v>
                </c:pt>
                <c:pt idx="15422">
                  <c:v>-3.2708237228050407</c:v>
                </c:pt>
                <c:pt idx="15423">
                  <c:v>-3.2738219862045299</c:v>
                </c:pt>
                <c:pt idx="15424">
                  <c:v>-3.2745492870221331</c:v>
                </c:pt>
                <c:pt idx="15425">
                  <c:v>-3.2730060140507558</c:v>
                </c:pt>
                <c:pt idx="15426">
                  <c:v>-3.2691925926597438</c:v>
                </c:pt>
                <c:pt idx="15427">
                  <c:v>-3.263108760234557</c:v>
                </c:pt>
                <c:pt idx="15428">
                  <c:v>-3.2547534431045029</c:v>
                </c:pt>
                <c:pt idx="15429">
                  <c:v>-3.2441364217079824</c:v>
                </c:pt>
                <c:pt idx="15430">
                  <c:v>-3.2312623695070117</c:v>
                </c:pt>
                <c:pt idx="15431">
                  <c:v>-3.2161354549862797</c:v>
                </c:pt>
                <c:pt idx="15432">
                  <c:v>-3.1987632289725658</c:v>
                </c:pt>
                <c:pt idx="15433">
                  <c:v>-3.1791574680958878</c:v>
                </c:pt>
                <c:pt idx="15434">
                  <c:v>-3.157333074963649</c:v>
                </c:pt>
                <c:pt idx="15435">
                  <c:v>-3.1333031615200571</c:v>
                </c:pt>
                <c:pt idx="15436">
                  <c:v>-3.10708323774274</c:v>
                </c:pt>
                <c:pt idx="15437">
                  <c:v>-3.0786918960303047</c:v>
                </c:pt>
                <c:pt idx="15438">
                  <c:v>-3.0481462650295881</c:v>
                </c:pt>
                <c:pt idx="15439">
                  <c:v>-3.0154649382014265</c:v>
                </c:pt>
                <c:pt idx="15440">
                  <c:v>-2.9806668574072948</c:v>
                </c:pt>
                <c:pt idx="15441">
                  <c:v>-2.9437780943985796</c:v>
                </c:pt>
                <c:pt idx="15442">
                  <c:v>-2.904820048871541</c:v>
                </c:pt>
                <c:pt idx="15443">
                  <c:v>-2.863817666085791</c:v>
                </c:pt>
                <c:pt idx="15444">
                  <c:v>-2.8208040019748939</c:v>
                </c:pt>
                <c:pt idx="15445">
                  <c:v>-2.7758031230731879</c:v>
                </c:pt>
                <c:pt idx="15446">
                  <c:v>-2.7288457068105236</c:v>
                </c:pt>
                <c:pt idx="15447">
                  <c:v>-2.6799679585241813</c:v>
                </c:pt>
                <c:pt idx="15448">
                  <c:v>-2.6292004046505228</c:v>
                </c:pt>
                <c:pt idx="15449">
                  <c:v>-2.5765746669598943</c:v>
                </c:pt>
                <c:pt idx="15450">
                  <c:v>-2.5221243045608182</c:v>
                </c:pt>
                <c:pt idx="15451">
                  <c:v>-2.4658903549602513</c:v>
                </c:pt>
                <c:pt idx="15452">
                  <c:v>-2.4079060428600907</c:v>
                </c:pt>
                <c:pt idx="15453">
                  <c:v>-2.3482125864917545</c:v>
                </c:pt>
                <c:pt idx="15454">
                  <c:v>-2.2868565611110583</c:v>
                </c:pt>
                <c:pt idx="15455">
                  <c:v>-2.223875030142513</c:v>
                </c:pt>
                <c:pt idx="15456">
                  <c:v>-2.1593113725330899</c:v>
                </c:pt>
                <c:pt idx="15457">
                  <c:v>-2.0932109070558051</c:v>
                </c:pt>
                <c:pt idx="15458">
                  <c:v>-2.025617479686689</c:v>
                </c:pt>
                <c:pt idx="15459">
                  <c:v>-1.9565747255400046</c:v>
                </c:pt>
                <c:pt idx="15460">
                  <c:v>-1.8861312000513635</c:v>
                </c:pt>
                <c:pt idx="15461">
                  <c:v>-1.8143364099666486</c:v>
                </c:pt>
                <c:pt idx="15462">
                  <c:v>-1.7412388121813567</c:v>
                </c:pt>
                <c:pt idx="15463">
                  <c:v>-1.6668870724438332</c:v>
                </c:pt>
                <c:pt idx="15464">
                  <c:v>-1.5913351135412128</c:v>
                </c:pt>
                <c:pt idx="15465">
                  <c:v>-1.5146380103410071</c:v>
                </c:pt>
                <c:pt idx="15466">
                  <c:v>-1.4368498277944184</c:v>
                </c:pt>
                <c:pt idx="15467">
                  <c:v>-1.3580232162202821</c:v>
                </c:pt>
                <c:pt idx="15468">
                  <c:v>-1.2782094027287474</c:v>
                </c:pt>
                <c:pt idx="15469">
                  <c:v>-1.1974599933771333</c:v>
                </c:pt>
                <c:pt idx="15470">
                  <c:v>-1.1158323870307769</c:v>
                </c:pt>
                <c:pt idx="15471">
                  <c:v>-1.0333858475593054</c:v>
                </c:pt>
                <c:pt idx="15472">
                  <c:v>-0.95017784328271937</c:v>
                </c:pt>
                <c:pt idx="15473">
                  <c:v>-0.86626189896784933</c:v>
                </c:pt>
                <c:pt idx="15474">
                  <c:v>-0.78170073530039963</c:v>
                </c:pt>
                <c:pt idx="15475">
                  <c:v>-0.69655331037471124</c:v>
                </c:pt>
                <c:pt idx="15476">
                  <c:v>-0.61087819509284158</c:v>
                </c:pt>
                <c:pt idx="15477">
                  <c:v>-0.52473497947805603</c:v>
                </c:pt>
                <c:pt idx="15478">
                  <c:v>-0.43818332973606489</c:v>
                </c:pt>
                <c:pt idx="15479">
                  <c:v>-0.35128408925564802</c:v>
                </c:pt>
                <c:pt idx="15480">
                  <c:v>-0.26409797268333862</c:v>
                </c:pt>
                <c:pt idx="15481">
                  <c:v>-0.17668520774714119</c:v>
                </c:pt>
                <c:pt idx="15482">
                  <c:v>-8.9106734164826604E-2</c:v>
                </c:pt>
                <c:pt idx="15483">
                  <c:v>-1.4243452669964653E-3</c:v>
                </c:pt>
                <c:pt idx="15484">
                  <c:v>8.6300599202689871E-2</c:v>
                </c:pt>
                <c:pt idx="15485">
                  <c:v>0.17400725950980697</c:v>
                </c:pt>
                <c:pt idx="15486">
                  <c:v>0.26163394160451897</c:v>
                </c:pt>
                <c:pt idx="15487">
                  <c:v>0.3491191074137357</c:v>
                </c:pt>
                <c:pt idx="15488">
                  <c:v>0.43640046559525147</c:v>
                </c:pt>
                <c:pt idx="15489">
                  <c:v>0.52341596948503855</c:v>
                </c:pt>
                <c:pt idx="15490">
                  <c:v>0.61010921712245858</c:v>
                </c:pt>
                <c:pt idx="15491">
                  <c:v>0.69641543117544014</c:v>
                </c:pt>
                <c:pt idx="15492">
                  <c:v>0.78227308391963191</c:v>
                </c:pt>
                <c:pt idx="15493">
                  <c:v>0.86762411832293129</c:v>
                </c:pt>
                <c:pt idx="15494">
                  <c:v>0.95241104737431515</c:v>
                </c:pt>
                <c:pt idx="15495">
                  <c:v>1.036571781371475</c:v>
                </c:pt>
                <c:pt idx="15496">
                  <c:v>1.1200437861653281</c:v>
                </c:pt>
                <c:pt idx="15497">
                  <c:v>1.2027664328415433</c:v>
                </c:pt>
                <c:pt idx="15498">
                  <c:v>1.2846816726041914</c:v>
                </c:pt>
                <c:pt idx="15499">
                  <c:v>1.3657343460771509</c:v>
                </c:pt>
                <c:pt idx="15500">
                  <c:v>1.445870667208166</c:v>
                </c:pt>
                <c:pt idx="15501">
                  <c:v>1.5250330467259237</c:v>
                </c:pt>
                <c:pt idx="15502">
                  <c:v>1.6031641876508604</c:v>
                </c:pt>
                <c:pt idx="15503">
                  <c:v>1.6802093331015355</c:v>
                </c:pt>
                <c:pt idx="15504">
                  <c:v>1.7561153176791144</c:v>
                </c:pt>
                <c:pt idx="15505">
                  <c:v>1.8308258394931904</c:v>
                </c:pt>
                <c:pt idx="15506">
                  <c:v>1.9042858517056949</c:v>
                </c:pt>
                <c:pt idx="15507">
                  <c:v>1.9764439469524566</c:v>
                </c:pt>
                <c:pt idx="15508">
                  <c:v>2.0472498979497016</c:v>
                </c:pt>
                <c:pt idx="15509">
                  <c:v>2.1166478973596718</c:v>
                </c:pt>
                <c:pt idx="15510">
                  <c:v>2.1845935940275742</c:v>
                </c:pt>
                <c:pt idx="15511">
                  <c:v>2.251042028423762</c:v>
                </c:pt>
                <c:pt idx="15512">
                  <c:v>2.3159411962560243</c:v>
                </c:pt>
                <c:pt idx="15513">
                  <c:v>2.3792490317120603</c:v>
                </c:pt>
                <c:pt idx="15514">
                  <c:v>2.4409195587087753</c:v>
                </c:pt>
                <c:pt idx="15515">
                  <c:v>2.5009063913463505</c:v>
                </c:pt>
                <c:pt idx="15516">
                  <c:v>2.5591632494007155</c:v>
                </c:pt>
                <c:pt idx="15517">
                  <c:v>2.6156524842007634</c:v>
                </c:pt>
                <c:pt idx="15518">
                  <c:v>2.6703353453209773</c:v>
                </c:pt>
                <c:pt idx="15519">
                  <c:v>2.7231674370687933</c:v>
                </c:pt>
                <c:pt idx="15520">
                  <c:v>2.7741160148081341</c:v>
                </c:pt>
                <c:pt idx="15521">
                  <c:v>2.8231446941227145</c:v>
                </c:pt>
                <c:pt idx="15522">
                  <c:v>2.8702148927828159</c:v>
                </c:pt>
                <c:pt idx="15523">
                  <c:v>2.9152958857091495</c:v>
                </c:pt>
                <c:pt idx="15524">
                  <c:v>2.9583534125379334</c:v>
                </c:pt>
                <c:pt idx="15525">
                  <c:v>2.9993550660078654</c:v>
                </c:pt>
                <c:pt idx="15526">
                  <c:v>3.0382695094875065</c:v>
                </c:pt>
                <c:pt idx="15527">
                  <c:v>3.075069970577649</c:v>
                </c:pt>
                <c:pt idx="15528">
                  <c:v>3.1097301647844278</c:v>
                </c:pt>
                <c:pt idx="15529">
                  <c:v>3.1422238847352375</c:v>
                </c:pt>
                <c:pt idx="15530">
                  <c:v>3.1725299122978612</c:v>
                </c:pt>
                <c:pt idx="15531">
                  <c:v>3.2006279782546225</c:v>
                </c:pt>
                <c:pt idx="15532">
                  <c:v>3.226496824821139</c:v>
                </c:pt>
                <c:pt idx="15533">
                  <c:v>3.2501141322562326</c:v>
                </c:pt>
                <c:pt idx="15534">
                  <c:v>3.2714598987461936</c:v>
                </c:pt>
                <c:pt idx="15535">
                  <c:v>3.2905239494962601</c:v>
                </c:pt>
                <c:pt idx="15536">
                  <c:v>3.3072894244845492</c:v>
                </c:pt>
                <c:pt idx="15537">
                  <c:v>3.3217421221842649</c:v>
                </c:pt>
                <c:pt idx="15538">
                  <c:v>3.333871677599729</c:v>
                </c:pt>
                <c:pt idx="15539">
                  <c:v>3.3436722281915814</c:v>
                </c:pt>
                <c:pt idx="15540">
                  <c:v>3.351131291964248</c:v>
                </c:pt>
                <c:pt idx="15541">
                  <c:v>3.3562446981323859</c:v>
                </c:pt>
                <c:pt idx="15542">
                  <c:v>3.3590089257960813</c:v>
                </c:pt>
                <c:pt idx="15543">
                  <c:v>3.3594238509659173</c:v>
                </c:pt>
                <c:pt idx="15544">
                  <c:v>3.3574833623414642</c:v>
                </c:pt>
                <c:pt idx="15545">
                  <c:v>3.3531905453401918</c:v>
                </c:pt>
                <c:pt idx="15546">
                  <c:v>3.3465486025216884</c:v>
                </c:pt>
                <c:pt idx="15547">
                  <c:v>3.3375601262230234</c:v>
                </c:pt>
                <c:pt idx="15548">
                  <c:v>3.3262269726056028</c:v>
                </c:pt>
                <c:pt idx="15549">
                  <c:v>3.3125619238659199</c:v>
                </c:pt>
                <c:pt idx="15550">
                  <c:v>3.2965727241249816</c:v>
                </c:pt>
                <c:pt idx="15551">
                  <c:v>3.27826667833454</c:v>
                </c:pt>
                <c:pt idx="15552">
                  <c:v>3.2576545364393423</c:v>
                </c:pt>
                <c:pt idx="15553">
                  <c:v>3.2347513336196667</c:v>
                </c:pt>
                <c:pt idx="15554">
                  <c:v>3.2095752871889243</c:v>
                </c:pt>
                <c:pt idx="15555">
                  <c:v>3.1821428766215689</c:v>
                </c:pt>
                <c:pt idx="15556">
                  <c:v>3.1524730288669813</c:v>
                </c:pt>
                <c:pt idx="15557">
                  <c:v>3.1205877993060755</c:v>
                </c:pt>
                <c:pt idx="15558">
                  <c:v>3.0865078221031466</c:v>
                </c:pt>
                <c:pt idx="15559">
                  <c:v>3.050255235254995</c:v>
                </c:pt>
                <c:pt idx="15560">
                  <c:v>3.0118525606235051</c:v>
                </c:pt>
                <c:pt idx="15561">
                  <c:v>2.9713294818367277</c:v>
                </c:pt>
                <c:pt idx="15562">
                  <c:v>2.9287110387252171</c:v>
                </c:pt>
                <c:pt idx="15563">
                  <c:v>2.8840258412952235</c:v>
                </c:pt>
                <c:pt idx="15564">
                  <c:v>2.8373106311707654</c:v>
                </c:pt>
                <c:pt idx="15565">
                  <c:v>2.7885931778323299</c:v>
                </c:pt>
                <c:pt idx="15566">
                  <c:v>2.737907875208081</c:v>
                </c:pt>
                <c:pt idx="15567">
                  <c:v>2.6852946549697831</c:v>
                </c:pt>
                <c:pt idx="15568">
                  <c:v>2.6307877760002176</c:v>
                </c:pt>
                <c:pt idx="15569">
                  <c:v>2.5744225948993602</c:v>
                </c:pt>
                <c:pt idx="15570">
                  <c:v>2.5162364042587129</c:v>
                </c:pt>
                <c:pt idx="15571">
                  <c:v>2.4562739699946405</c:v>
                </c:pt>
                <c:pt idx="15572">
                  <c:v>2.3945722364244415</c:v>
                </c:pt>
                <c:pt idx="15573">
                  <c:v>2.3311761288907227</c:v>
                </c:pt>
                <c:pt idx="15574">
                  <c:v>2.2661359135600692</c:v>
                </c:pt>
                <c:pt idx="15575">
                  <c:v>2.1994923248886495</c:v>
                </c:pt>
                <c:pt idx="15576">
                  <c:v>2.1312923893186624</c:v>
                </c:pt>
                <c:pt idx="15577">
                  <c:v>2.0615850459495872</c:v>
                </c:pt>
                <c:pt idx="15578">
                  <c:v>1.9904177303111672</c:v>
                </c:pt>
                <c:pt idx="15579">
                  <c:v>1.9178376327270421</c:v>
                </c:pt>
                <c:pt idx="15580">
                  <c:v>1.8438968259617099</c:v>
                </c:pt>
                <c:pt idx="15581">
                  <c:v>1.7686482927127731</c:v>
                </c:pt>
                <c:pt idx="15582">
                  <c:v>1.6921439209959432</c:v>
                </c:pt>
                <c:pt idx="15583">
                  <c:v>1.6144357594404553</c:v>
                </c:pt>
                <c:pt idx="15584">
                  <c:v>1.5355810621163444</c:v>
                </c:pt>
                <c:pt idx="15585">
                  <c:v>1.455638180270411</c:v>
                </c:pt>
                <c:pt idx="15586">
                  <c:v>1.374664397079898</c:v>
                </c:pt>
                <c:pt idx="15587">
                  <c:v>1.2927155197462055</c:v>
                </c:pt>
                <c:pt idx="15588">
                  <c:v>1.2098458677908035</c:v>
                </c:pt>
                <c:pt idx="15589">
                  <c:v>1.1261100721489952</c:v>
                </c:pt>
                <c:pt idx="15590">
                  <c:v>1.0415684860371206</c:v>
                </c:pt>
                <c:pt idx="15591">
                  <c:v>0.95628325422701488</c:v>
                </c:pt>
                <c:pt idx="15592">
                  <c:v>0.87031464964447069</c:v>
                </c:pt>
                <c:pt idx="15593">
                  <c:v>0.78371892259565734</c:v>
                </c:pt>
                <c:pt idx="15594">
                  <c:v>0.6965614375489193</c:v>
                </c:pt>
                <c:pt idx="15595">
                  <c:v>0.60890371201707116</c:v>
                </c:pt>
                <c:pt idx="15596">
                  <c:v>0.52080678943437908</c:v>
                </c:pt>
                <c:pt idx="15597">
                  <c:v>0.43233264303534025</c:v>
                </c:pt>
                <c:pt idx="15598">
                  <c:v>0.34354323057181418</c:v>
                </c:pt>
                <c:pt idx="15599">
                  <c:v>0.25450159306157655</c:v>
                </c:pt>
                <c:pt idx="15600">
                  <c:v>0.16527054670579186</c:v>
                </c:pt>
                <c:pt idx="15601">
                  <c:v>7.5912322652155348E-2</c:v>
                </c:pt>
                <c:pt idx="15602">
                  <c:v>-1.3510236058403074E-2</c:v>
                </c:pt>
                <c:pt idx="15603">
                  <c:v>-0.10293353472973454</c:v>
                </c:pt>
                <c:pt idx="15604">
                  <c:v>-0.19229451596871447</c:v>
                </c:pt>
                <c:pt idx="15605">
                  <c:v>-0.28153074776183601</c:v>
                </c:pt>
                <c:pt idx="15606">
                  <c:v>-0.37057905069884517</c:v>
                </c:pt>
                <c:pt idx="15607">
                  <c:v>-0.4593765097060562</c:v>
                </c:pt>
                <c:pt idx="15608">
                  <c:v>-0.5478595661327329</c:v>
                </c:pt>
                <c:pt idx="15609">
                  <c:v>-0.63596501692060792</c:v>
                </c:pt>
                <c:pt idx="15610">
                  <c:v>-0.72363541574015555</c:v>
                </c:pt>
                <c:pt idx="15611">
                  <c:v>-0.81080505391457447</c:v>
                </c:pt>
                <c:pt idx="15612">
                  <c:v>-0.89741158628440143</c:v>
                </c:pt>
                <c:pt idx="15613">
                  <c:v>-0.98339625306344658</c:v>
                </c:pt>
                <c:pt idx="15614">
                  <c:v>-1.0687009798244205</c:v>
                </c:pt>
                <c:pt idx="15615">
                  <c:v>-1.1532632053276752</c:v>
                </c:pt>
                <c:pt idx="15616">
                  <c:v>-1.2370200401911131</c:v>
                </c:pt>
                <c:pt idx="15617">
                  <c:v>-1.3199106168807175</c:v>
                </c:pt>
                <c:pt idx="15618">
                  <c:v>-1.4018767647867389</c:v>
                </c:pt>
                <c:pt idx="15619">
                  <c:v>-1.4828633196009262</c:v>
                </c:pt>
                <c:pt idx="15620">
                  <c:v>-1.5628166071795901</c:v>
                </c:pt>
                <c:pt idx="15621">
                  <c:v>-1.6416792668432993</c:v>
                </c:pt>
                <c:pt idx="15622">
                  <c:v>-1.7193943466134227</c:v>
                </c:pt>
                <c:pt idx="15623">
                  <c:v>-1.7959075506286986</c:v>
                </c:pt>
                <c:pt idx="15624">
                  <c:v>-1.8711662900237496</c:v>
                </c:pt>
                <c:pt idx="15625">
                  <c:v>-1.9451149543340376</c:v>
                </c:pt>
                <c:pt idx="15626">
                  <c:v>-2.0176993023044236</c:v>
                </c:pt>
                <c:pt idx="15627">
                  <c:v>-2.0888688454616697</c:v>
                </c:pt>
                <c:pt idx="15628">
                  <c:v>-2.1585743877590735</c:v>
                </c:pt>
                <c:pt idx="15629">
                  <c:v>-2.2267612643683665</c:v>
                </c:pt>
                <c:pt idx="15630">
                  <c:v>-2.293386376732538</c:v>
                </c:pt>
                <c:pt idx="15631">
                  <c:v>-2.3584061267140743</c:v>
                </c:pt>
                <c:pt idx="15632">
                  <c:v>-2.4217699788055045</c:v>
                </c:pt>
                <c:pt idx="15633">
                  <c:v>-2.4834374418631522</c:v>
                </c:pt>
                <c:pt idx="15634">
                  <c:v>-2.5433642187430228</c:v>
                </c:pt>
                <c:pt idx="15635">
                  <c:v>-2.6015057050375319</c:v>
                </c:pt>
                <c:pt idx="15636">
                  <c:v>-2.6578175027492001</c:v>
                </c:pt>
                <c:pt idx="15637">
                  <c:v>-2.7122639442491892</c:v>
                </c:pt>
                <c:pt idx="15638">
                  <c:v>-2.7648083569532003</c:v>
                </c:pt>
                <c:pt idx="15639">
                  <c:v>-2.8154085176965777</c:v>
                </c:pt>
                <c:pt idx="15640">
                  <c:v>-2.8640339468514098</c:v>
                </c:pt>
                <c:pt idx="15641">
                  <c:v>-2.9106506151924481</c:v>
                </c:pt>
                <c:pt idx="15642">
                  <c:v>-2.9552223834768538</c:v>
                </c:pt>
                <c:pt idx="15643">
                  <c:v>-2.9977210549348325</c:v>
                </c:pt>
                <c:pt idx="15644">
                  <c:v>-3.0381149802767866</c:v>
                </c:pt>
                <c:pt idx="15645">
                  <c:v>-3.0763744434410216</c:v>
                </c:pt>
                <c:pt idx="15646">
                  <c:v>-3.1124708764029099</c:v>
                </c:pt>
                <c:pt idx="15647">
                  <c:v>-3.146380349982588</c:v>
                </c:pt>
                <c:pt idx="15648">
                  <c:v>-3.1780794946502722</c:v>
                </c:pt>
                <c:pt idx="15649">
                  <c:v>-3.207545086803727</c:v>
                </c:pt>
                <c:pt idx="15650">
                  <c:v>-3.2347589578813953</c:v>
                </c:pt>
                <c:pt idx="15651">
                  <c:v>-3.2597039509661001</c:v>
                </c:pt>
                <c:pt idx="15652">
                  <c:v>-3.2823619801719373</c:v>
                </c:pt>
                <c:pt idx="15653">
                  <c:v>-3.3027139540639254</c:v>
                </c:pt>
                <c:pt idx="15654">
                  <c:v>-3.3207431522970801</c:v>
                </c:pt>
                <c:pt idx="15655">
                  <c:v>-3.3364427314108425</c:v>
                </c:pt>
                <c:pt idx="15656">
                  <c:v>-3.3497992092374633</c:v>
                </c:pt>
                <c:pt idx="15657">
                  <c:v>-3.3608018052335225</c:v>
                </c:pt>
                <c:pt idx="15658">
                  <c:v>-3.369443615083596</c:v>
                </c:pt>
                <c:pt idx="15659">
                  <c:v>-3.3757222731547225</c:v>
                </c:pt>
                <c:pt idx="15660">
                  <c:v>-3.3796288270784167</c:v>
                </c:pt>
                <c:pt idx="15661">
                  <c:v>-3.3811626648802919</c:v>
                </c:pt>
                <c:pt idx="15662">
                  <c:v>-3.3803238500907282</c:v>
                </c:pt>
                <c:pt idx="15663">
                  <c:v>-3.3771158651812265</c:v>
                </c:pt>
                <c:pt idx="15664">
                  <c:v>-3.3715362237335942</c:v>
                </c:pt>
                <c:pt idx="15665">
                  <c:v>-3.3635916508425558</c:v>
                </c:pt>
                <c:pt idx="15666">
                  <c:v>-3.353288999900347</c:v>
                </c:pt>
                <c:pt idx="15667">
                  <c:v>-3.3406345215827513</c:v>
                </c:pt>
                <c:pt idx="15668">
                  <c:v>-3.3256337342405229</c:v>
                </c:pt>
                <c:pt idx="15669">
                  <c:v>-3.3083030824523352</c:v>
                </c:pt>
                <c:pt idx="15670">
                  <c:v>-3.2886539692576258</c:v>
                </c:pt>
                <c:pt idx="15671">
                  <c:v>-3.2666973514111564</c:v>
                </c:pt>
                <c:pt idx="15672">
                  <c:v>-3.242447619902102</c:v>
                </c:pt>
                <c:pt idx="15673">
                  <c:v>-3.21592343656563</c:v>
                </c:pt>
                <c:pt idx="15674">
                  <c:v>-3.1871466273652884</c:v>
                </c:pt>
                <c:pt idx="15675">
                  <c:v>-3.1561372588251588</c:v>
                </c:pt>
                <c:pt idx="15676">
                  <c:v>-3.1229178197708571</c:v>
                </c:pt>
                <c:pt idx="15677">
                  <c:v>-3.0875138987399793</c:v>
                </c:pt>
                <c:pt idx="15678">
                  <c:v>-3.0499496308175917</c:v>
                </c:pt>
                <c:pt idx="15679">
                  <c:v>-3.0102506192028136</c:v>
                </c:pt>
                <c:pt idx="15680">
                  <c:v>-2.9684428117956867</c:v>
                </c:pt>
                <c:pt idx="15681">
                  <c:v>-2.924559275693146</c:v>
                </c:pt>
                <c:pt idx="15682">
                  <c:v>-2.8786283882639241</c:v>
                </c:pt>
                <c:pt idx="15683">
                  <c:v>-2.8306820478077546</c:v>
                </c:pt>
                <c:pt idx="15684">
                  <c:v>-2.7807602317335176</c:v>
                </c:pt>
                <c:pt idx="15685">
                  <c:v>-2.7288938895881945</c:v>
                </c:pt>
                <c:pt idx="15686">
                  <c:v>-2.6751205364946826</c:v>
                </c:pt>
                <c:pt idx="15687">
                  <c:v>-2.6194831633549116</c:v>
                </c:pt>
                <c:pt idx="15688">
                  <c:v>-2.5620190232870694</c:v>
                </c:pt>
                <c:pt idx="15689">
                  <c:v>-2.5027663991678928</c:v>
                </c:pt>
                <c:pt idx="15690">
                  <c:v>-2.4417654390120953</c:v>
                </c:pt>
                <c:pt idx="15691">
                  <c:v>-2.3790636904825533</c:v>
                </c:pt>
                <c:pt idx="15692">
                  <c:v>-2.3147008032182081</c:v>
                </c:pt>
                <c:pt idx="15693">
                  <c:v>-2.2487243287872083</c:v>
                </c:pt>
                <c:pt idx="15694">
                  <c:v>-2.1811870778947067</c:v>
                </c:pt>
                <c:pt idx="15695">
                  <c:v>-2.1121322453400482</c:v>
                </c:pt>
                <c:pt idx="15696">
                  <c:v>-2.0416092312898368</c:v>
                </c:pt>
                <c:pt idx="15697">
                  <c:v>-1.9696692596132033</c:v>
                </c:pt>
                <c:pt idx="15698">
                  <c:v>-1.8963619594086618</c:v>
                </c:pt>
                <c:pt idx="15699">
                  <c:v>-1.8217366212133563</c:v>
                </c:pt>
                <c:pt idx="15700">
                  <c:v>-1.7458473225898872</c:v>
                </c:pt>
                <c:pt idx="15701">
                  <c:v>-1.6687489536543769</c:v>
                </c:pt>
                <c:pt idx="15702">
                  <c:v>-1.5904952105952577</c:v>
                </c:pt>
                <c:pt idx="15703">
                  <c:v>-1.5111398492024546</c:v>
                </c:pt>
                <c:pt idx="15704">
                  <c:v>-1.4307417280297048</c:v>
                </c:pt>
                <c:pt idx="15705">
                  <c:v>-1.3493606985690223</c:v>
                </c:pt>
                <c:pt idx="15706">
                  <c:v>-1.2670554385473254</c:v>
                </c:pt>
                <c:pt idx="15707">
                  <c:v>-1.1838830426694087</c:v>
                </c:pt>
                <c:pt idx="15708">
                  <c:v>-1.0998990096702168</c:v>
                </c:pt>
                <c:pt idx="15709">
                  <c:v>-1.0151590402739801</c:v>
                </c:pt>
                <c:pt idx="15710">
                  <c:v>-0.92972444703609691</c:v>
                </c:pt>
                <c:pt idx="15711">
                  <c:v>-0.84365822270312607</c:v>
                </c:pt>
                <c:pt idx="15712">
                  <c:v>-0.75702137600844466</c:v>
                </c:pt>
                <c:pt idx="15713">
                  <c:v>-0.6698707802078554</c:v>
                </c:pt>
                <c:pt idx="15714">
                  <c:v>-0.58227230928384832</c:v>
                </c:pt>
                <c:pt idx="15715">
                  <c:v>-0.4942878763635522</c:v>
                </c:pt>
                <c:pt idx="15716">
                  <c:v>-0.40597880624553079</c:v>
                </c:pt>
                <c:pt idx="15717">
                  <c:v>-0.31740723904237594</c:v>
                </c:pt>
                <c:pt idx="15718">
                  <c:v>-0.228635184776183</c:v>
                </c:pt>
                <c:pt idx="15719">
                  <c:v>-0.13972562211977083</c:v>
                </c:pt>
                <c:pt idx="15720">
                  <c:v>-5.074119042149311E-2</c:v>
                </c:pt>
                <c:pt idx="15721">
                  <c:v>3.8256170310296135E-2</c:v>
                </c:pt>
                <c:pt idx="15722">
                  <c:v>0.12720402212488166</c:v>
                </c:pt>
                <c:pt idx="15723">
                  <c:v>0.21603928891823782</c:v>
                </c:pt>
                <c:pt idx="15724">
                  <c:v>0.30469954482890538</c:v>
                </c:pt>
                <c:pt idx="15725">
                  <c:v>0.39312310163975189</c:v>
                </c:pt>
                <c:pt idx="15726">
                  <c:v>0.48124763521506819</c:v>
                </c:pt>
                <c:pt idx="15727">
                  <c:v>0.56901119633616148</c:v>
                </c:pt>
                <c:pt idx="15728">
                  <c:v>0.65635130178015688</c:v>
                </c:pt>
                <c:pt idx="15729">
                  <c:v>0.74320593237280275</c:v>
                </c:pt>
                <c:pt idx="15730">
                  <c:v>0.82951893290018475</c:v>
                </c:pt>
                <c:pt idx="15731">
                  <c:v>0.91522599170167473</c:v>
                </c:pt>
                <c:pt idx="15732">
                  <c:v>1.000266265098243</c:v>
                </c:pt>
                <c:pt idx="15733">
                  <c:v>1.0845825977082955</c:v>
                </c:pt>
                <c:pt idx="15734">
                  <c:v>1.1681186207911456</c:v>
                </c:pt>
                <c:pt idx="15735">
                  <c:v>1.2508135783331085</c:v>
                </c:pt>
                <c:pt idx="15736">
                  <c:v>1.3326064838760048</c:v>
                </c:pt>
                <c:pt idx="15737">
                  <c:v>1.413438468569524</c:v>
                </c:pt>
                <c:pt idx="15738">
                  <c:v>1.4932534542144003</c:v>
                </c:pt>
                <c:pt idx="15739">
                  <c:v>1.5719984605137742</c:v>
                </c:pt>
                <c:pt idx="15740">
                  <c:v>1.6496220867199682</c:v>
                </c:pt>
                <c:pt idx="15741">
                  <c:v>1.7260693326291749</c:v>
                </c:pt>
                <c:pt idx="15742">
                  <c:v>1.8012856914273563</c:v>
                </c:pt>
                <c:pt idx="15743">
                  <c:v>1.8752193946322646</c:v>
                </c:pt>
                <c:pt idx="15744">
                  <c:v>1.9478204604164064</c:v>
                </c:pt>
                <c:pt idx="15745">
                  <c:v>2.0190359623779224</c:v>
                </c:pt>
                <c:pt idx="15746">
                  <c:v>2.0888144176391803</c:v>
                </c:pt>
                <c:pt idx="15747">
                  <c:v>2.1571081676361565</c:v>
                </c:pt>
                <c:pt idx="15748">
                  <c:v>2.2238709149097278</c:v>
                </c:pt>
                <c:pt idx="15749">
                  <c:v>2.2890509589766852</c:v>
                </c:pt>
                <c:pt idx="15750">
                  <c:v>2.3526082283970324</c:v>
                </c:pt>
                <c:pt idx="15751">
                  <c:v>2.414502211875575</c:v>
                </c:pt>
                <c:pt idx="15752">
                  <c:v>2.4746855173670683</c:v>
                </c:pt>
                <c:pt idx="15753">
                  <c:v>2.5331208506493175</c:v>
                </c:pt>
                <c:pt idx="15754">
                  <c:v>2.5897671617463471</c:v>
                </c:pt>
                <c:pt idx="15755">
                  <c:v>2.6445831404034337</c:v>
                </c:pt>
                <c:pt idx="15756">
                  <c:v>2.6975277264536035</c:v>
                </c:pt>
                <c:pt idx="15757">
                  <c:v>2.748568630426429</c:v>
                </c:pt>
                <c:pt idx="15758">
                  <c:v>2.7976725948355807</c:v>
                </c:pt>
                <c:pt idx="15759">
                  <c:v>2.8448008451295781</c:v>
                </c:pt>
                <c:pt idx="15760">
                  <c:v>2.8899263803529061</c:v>
                </c:pt>
                <c:pt idx="15761">
                  <c:v>2.9330186765268595</c:v>
                </c:pt>
                <c:pt idx="15762">
                  <c:v>2.9740451227195059</c:v>
                </c:pt>
                <c:pt idx="15763">
                  <c:v>3.0129810700043191</c:v>
                </c:pt>
                <c:pt idx="15764">
                  <c:v>3.0497984329177719</c:v>
                </c:pt>
                <c:pt idx="15765">
                  <c:v>3.0844710716425943</c:v>
                </c:pt>
                <c:pt idx="15766">
                  <c:v>3.1169740032414963</c:v>
                </c:pt>
                <c:pt idx="15767">
                  <c:v>3.1472868888821957</c:v>
                </c:pt>
                <c:pt idx="15768">
                  <c:v>3.1753899510560228</c:v>
                </c:pt>
                <c:pt idx="15769">
                  <c:v>3.2012635562684206</c:v>
                </c:pt>
                <c:pt idx="15770">
                  <c:v>3.2248931205686411</c:v>
                </c:pt>
                <c:pt idx="15771">
                  <c:v>3.2462650625766147</c:v>
                </c:pt>
                <c:pt idx="15772">
                  <c:v>3.2653648593036326</c:v>
                </c:pt>
                <c:pt idx="15773">
                  <c:v>3.2821769660198199</c:v>
                </c:pt>
                <c:pt idx="15774">
                  <c:v>3.2966881893585493</c:v>
                </c:pt>
                <c:pt idx="15775">
                  <c:v>3.3088951895972465</c:v>
                </c:pt>
                <c:pt idx="15776">
                  <c:v>3.3187879615768403</c:v>
                </c:pt>
                <c:pt idx="15777">
                  <c:v>3.3263591715722796</c:v>
                </c:pt>
                <c:pt idx="15778">
                  <c:v>3.3316053284667979</c:v>
                </c:pt>
                <c:pt idx="15779">
                  <c:v>3.3345274428118588</c:v>
                </c:pt>
                <c:pt idx="15780">
                  <c:v>3.3351198980528789</c:v>
                </c:pt>
                <c:pt idx="15781">
                  <c:v>3.3333853743442763</c:v>
                </c:pt>
                <c:pt idx="15782">
                  <c:v>3.3293271803903983</c:v>
                </c:pt>
                <c:pt idx="15783">
                  <c:v>3.3229519936603431</c:v>
                </c:pt>
                <c:pt idx="15784">
                  <c:v>3.3142604693869577</c:v>
                </c:pt>
                <c:pt idx="15785">
                  <c:v>3.3032624178537726</c:v>
                </c:pt>
                <c:pt idx="15786">
                  <c:v>3.2899677181214848</c:v>
                </c:pt>
                <c:pt idx="15787">
                  <c:v>3.2743855840165375</c:v>
                </c:pt>
                <c:pt idx="15788">
                  <c:v>3.2565244315886925</c:v>
                </c:pt>
                <c:pt idx="15789">
                  <c:v>3.2364035347965929</c:v>
                </c:pt>
                <c:pt idx="15790">
                  <c:v>3.2140370549425228</c:v>
                </c:pt>
                <c:pt idx="15791">
                  <c:v>3.1894386332011107</c:v>
                </c:pt>
                <c:pt idx="15792">
                  <c:v>3.16262526848721</c:v>
                </c:pt>
                <c:pt idx="15793">
                  <c:v>3.1336181514937227</c:v>
                </c:pt>
                <c:pt idx="15794">
                  <c:v>3.102441555480278</c:v>
                </c:pt>
                <c:pt idx="15795">
                  <c:v>3.0691179102939268</c:v>
                </c:pt>
                <c:pt idx="15796">
                  <c:v>3.0336719817836504</c:v>
                </c:pt>
                <c:pt idx="15797">
                  <c:v>2.9961315469711365</c:v>
                </c:pt>
                <c:pt idx="15798">
                  <c:v>2.9565228387361717</c:v>
                </c:pt>
                <c:pt idx="15799">
                  <c:v>2.9148734653242978</c:v>
                </c:pt>
                <c:pt idx="15800">
                  <c:v>2.8712112849681808</c:v>
                </c:pt>
                <c:pt idx="15801">
                  <c:v>2.8255711785136097</c:v>
                </c:pt>
                <c:pt idx="15802">
                  <c:v>2.7779832387212617</c:v>
                </c:pt>
                <c:pt idx="15803">
                  <c:v>2.728480979252025</c:v>
                </c:pt>
                <c:pt idx="15804">
                  <c:v>2.6771058912714438</c:v>
                </c:pt>
                <c:pt idx="15805">
                  <c:v>2.6238903350072844</c:v>
                </c:pt>
                <c:pt idx="15806">
                  <c:v>2.5688731318194047</c:v>
                </c:pt>
                <c:pt idx="15807">
                  <c:v>2.5120984731395541</c:v>
                </c:pt>
                <c:pt idx="15808">
                  <c:v>2.4536047057515948</c:v>
                </c:pt>
                <c:pt idx="15809">
                  <c:v>2.3934310982837173</c:v>
                </c:pt>
                <c:pt idx="15810">
                  <c:v>2.3316186756459927</c:v>
                </c:pt>
                <c:pt idx="15811">
                  <c:v>2.2682157527078952</c:v>
                </c:pt>
                <c:pt idx="15812">
                  <c:v>2.2032626359031138</c:v>
                </c:pt>
                <c:pt idx="15813">
                  <c:v>2.136807422570298</c:v>
                </c:pt>
                <c:pt idx="15814">
                  <c:v>2.0689033576595648</c:v>
                </c:pt>
                <c:pt idx="15815">
                  <c:v>1.9995939582997653</c:v>
                </c:pt>
                <c:pt idx="15816">
                  <c:v>1.928928834793693</c:v>
                </c:pt>
                <c:pt idx="15817">
                  <c:v>1.8569593087876051</c:v>
                </c:pt>
                <c:pt idx="15818">
                  <c:v>1.7837349947444516</c:v>
                </c:pt>
                <c:pt idx="15819">
                  <c:v>1.7093050562117722</c:v>
                </c:pt>
                <c:pt idx="15820">
                  <c:v>1.633723331579555</c:v>
                </c:pt>
                <c:pt idx="15821">
                  <c:v>1.5570443598909023</c:v>
                </c:pt>
                <c:pt idx="15822">
                  <c:v>1.4793213747552694</c:v>
                </c:pt>
                <c:pt idx="15823">
                  <c:v>1.4006075583832658</c:v>
                </c:pt>
                <c:pt idx="15824">
                  <c:v>1.3209610853651057</c:v>
                </c:pt>
                <c:pt idx="15825">
                  <c:v>1.240441013571284</c:v>
                </c:pt>
                <c:pt idx="15826">
                  <c:v>1.1591051182844481</c:v>
                </c:pt>
                <c:pt idx="15827">
                  <c:v>1.0770094838862061</c:v>
                </c:pt>
                <c:pt idx="15828">
                  <c:v>0.99420849196025929</c:v>
                </c:pt>
                <c:pt idx="15829">
                  <c:v>0.91075662040886574</c:v>
                </c:pt>
                <c:pt idx="15830">
                  <c:v>0.82671385455704693</c:v>
                </c:pt>
                <c:pt idx="15831">
                  <c:v>0.74214175687852701</c:v>
                </c:pt>
                <c:pt idx="15832">
                  <c:v>0.65709980425988668</c:v>
                </c:pt>
                <c:pt idx="15833">
                  <c:v>0.57164323810532958</c:v>
                </c:pt>
                <c:pt idx="15834">
                  <c:v>0.485836202209396</c:v>
                </c:pt>
                <c:pt idx="15835">
                  <c:v>0.39973878294094967</c:v>
                </c:pt>
                <c:pt idx="15836">
                  <c:v>0.31341038363153589</c:v>
                </c:pt>
                <c:pt idx="15837">
                  <c:v>0.22691113017369224</c:v>
                </c:pt>
                <c:pt idx="15838">
                  <c:v>0.14030092766359351</c:v>
                </c:pt>
                <c:pt idx="15839">
                  <c:v>5.3640561279547624E-2</c:v>
                </c:pt>
                <c:pt idx="15840">
                  <c:v>-3.300960946862342E-2</c:v>
                </c:pt>
                <c:pt idx="15841">
                  <c:v>-0.11959000844496376</c:v>
                </c:pt>
                <c:pt idx="15842">
                  <c:v>-0.20604064321207388</c:v>
                </c:pt>
                <c:pt idx="15843">
                  <c:v>-0.2923009623465091</c:v>
                </c:pt>
                <c:pt idx="15844">
                  <c:v>-0.37831114128296606</c:v>
                </c:pt>
                <c:pt idx="15845">
                  <c:v>-0.46401216708898763</c:v>
                </c:pt>
                <c:pt idx="15846">
                  <c:v>-0.54934446220191746</c:v>
                </c:pt>
                <c:pt idx="15847">
                  <c:v>-0.63424889249444472</c:v>
                </c:pt>
                <c:pt idx="15848">
                  <c:v>-0.71866585551600259</c:v>
                </c:pt>
                <c:pt idx="15849">
                  <c:v>-0.80253627564350505</c:v>
                </c:pt>
                <c:pt idx="15850">
                  <c:v>-0.88580700102990895</c:v>
                </c:pt>
                <c:pt idx="15851">
                  <c:v>-0.96841678017480648</c:v>
                </c:pt>
                <c:pt idx="15852">
                  <c:v>-1.0503078832754944</c:v>
                </c:pt>
                <c:pt idx="15853">
                  <c:v>-1.1314263194127872</c:v>
                </c:pt>
                <c:pt idx="15854">
                  <c:v>-1.2117189317151977</c:v>
                </c:pt>
                <c:pt idx="15855">
                  <c:v>-1.2911282202198215</c:v>
                </c:pt>
                <c:pt idx="15856">
                  <c:v>-1.3695964954326973</c:v>
                </c:pt>
                <c:pt idx="15857">
                  <c:v>-1.4470682230733429</c:v>
                </c:pt>
                <c:pt idx="15858">
                  <c:v>-1.5234906937740964</c:v>
                </c:pt>
                <c:pt idx="15859">
                  <c:v>-1.5988143269545991</c:v>
                </c:pt>
                <c:pt idx="15860">
                  <c:v>-1.6729911490620932</c:v>
                </c:pt>
                <c:pt idx="15861">
                  <c:v>-1.7459696111338074</c:v>
                </c:pt>
                <c:pt idx="15862">
                  <c:v>-1.8176986781875795</c:v>
                </c:pt>
                <c:pt idx="15863">
                  <c:v>-1.8881300706896604</c:v>
                </c:pt>
                <c:pt idx="15864">
                  <c:v>-1.9572173093875587</c:v>
                </c:pt>
                <c:pt idx="15865">
                  <c:v>-2.0249109805786283</c:v>
                </c:pt>
                <c:pt idx="15866">
                  <c:v>-2.0911631206976833</c:v>
                </c:pt>
                <c:pt idx="15867">
                  <c:v>-2.1559295935900797</c:v>
                </c:pt>
                <c:pt idx="15868">
                  <c:v>-2.2191676237850557</c:v>
                </c:pt>
                <c:pt idx="15869">
                  <c:v>-2.2808290288505351</c:v>
                </c:pt>
                <c:pt idx="15870">
                  <c:v>-2.3408772479497086</c:v>
                </c:pt>
                <c:pt idx="15871">
                  <c:v>-2.3992752694404231</c:v>
                </c:pt>
                <c:pt idx="15872">
                  <c:v>-2.4559791864906066</c:v>
                </c:pt>
                <c:pt idx="15873">
                  <c:v>-2.51095517217757</c:v>
                </c:pt>
                <c:pt idx="15874">
                  <c:v>-2.5641656224563047</c:v>
                </c:pt>
                <c:pt idx="15875">
                  <c:v>-2.6155726482025834</c:v>
                </c:pt>
                <c:pt idx="15876">
                  <c:v>-2.6651385821734985</c:v>
                </c:pt>
                <c:pt idx="15877">
                  <c:v>-2.7128344962399211</c:v>
                </c:pt>
                <c:pt idx="15878">
                  <c:v>-2.7586304593304307</c:v>
                </c:pt>
                <c:pt idx="15879">
                  <c:v>-2.8024909850746935</c:v>
                </c:pt>
                <c:pt idx="15880">
                  <c:v>-2.8443923191967433</c:v>
                </c:pt>
                <c:pt idx="15881">
                  <c:v>-2.8843071396705353</c:v>
                </c:pt>
                <c:pt idx="15882">
                  <c:v>-2.9222059896107391</c:v>
                </c:pt>
                <c:pt idx="15883">
                  <c:v>-2.9580673231011216</c:v>
                </c:pt>
                <c:pt idx="15884">
                  <c:v>-2.9918661035741332</c:v>
                </c:pt>
                <c:pt idx="15885">
                  <c:v>-3.023579182971408</c:v>
                </c:pt>
                <c:pt idx="15886">
                  <c:v>-3.0531845100129611</c:v>
                </c:pt>
                <c:pt idx="15887">
                  <c:v>-3.0806646145187777</c:v>
                </c:pt>
                <c:pt idx="15888">
                  <c:v>-3.1060025217881302</c:v>
                </c:pt>
                <c:pt idx="15889">
                  <c:v>-3.1291813325176081</c:v>
                </c:pt>
                <c:pt idx="15890">
                  <c:v>-3.1501891256278531</c:v>
                </c:pt>
                <c:pt idx="15891">
                  <c:v>-3.1690149086598902</c:v>
                </c:pt>
                <c:pt idx="15892">
                  <c:v>-3.1856466710400291</c:v>
                </c:pt>
                <c:pt idx="15893">
                  <c:v>-3.2000713014689186</c:v>
                </c:pt>
                <c:pt idx="15894">
                  <c:v>-3.2122779586274457</c:v>
                </c:pt>
                <c:pt idx="15895">
                  <c:v>-3.2222655711411985</c:v>
                </c:pt>
                <c:pt idx="15896">
                  <c:v>-3.2300263162680234</c:v>
                </c:pt>
                <c:pt idx="15897">
                  <c:v>-3.2355549546233351</c:v>
                </c:pt>
                <c:pt idx="15898">
                  <c:v>-3.2388499992979463</c:v>
                </c:pt>
                <c:pt idx="15899">
                  <c:v>-3.2399143729523763</c:v>
                </c:pt>
                <c:pt idx="15900">
                  <c:v>-3.2387442771696509</c:v>
                </c:pt>
                <c:pt idx="15901">
                  <c:v>-3.2353441144919923</c:v>
                </c:pt>
                <c:pt idx="15902">
                  <c:v>-3.2297188185796779</c:v>
                </c:pt>
                <c:pt idx="15903">
                  <c:v>-3.2218765928417388</c:v>
                </c:pt>
                <c:pt idx="15904">
                  <c:v>-3.2118195179502571</c:v>
                </c:pt>
                <c:pt idx="15905">
                  <c:v>-3.1995587277436237</c:v>
                </c:pt>
                <c:pt idx="15906">
                  <c:v>-3.1851053216715108</c:v>
                </c:pt>
                <c:pt idx="15907">
                  <c:v>-3.1684696296055255</c:v>
                </c:pt>
                <c:pt idx="15908">
                  <c:v>-3.1496610782233754</c:v>
                </c:pt>
                <c:pt idx="15909">
                  <c:v>-3.1286998457268571</c:v>
                </c:pt>
                <c:pt idx="15910">
                  <c:v>-3.1056008904154875</c:v>
                </c:pt>
                <c:pt idx="15911">
                  <c:v>-3.0803785424615824</c:v>
                </c:pt>
                <c:pt idx="15912">
                  <c:v>-3.0530503811325698</c:v>
                </c:pt>
                <c:pt idx="15913">
                  <c:v>-3.0236380682920454</c:v>
                </c:pt>
                <c:pt idx="15914">
                  <c:v>-2.9921662387608365</c:v>
                </c:pt>
                <c:pt idx="15915">
                  <c:v>-2.9586575740196857</c:v>
                </c:pt>
                <c:pt idx="15916">
                  <c:v>-2.9231369814156594</c:v>
                </c:pt>
                <c:pt idx="15917">
                  <c:v>-2.8856322692348528</c:v>
                </c:pt>
                <c:pt idx="15918">
                  <c:v>-2.8461695913997773</c:v>
                </c:pt>
                <c:pt idx="15919">
                  <c:v>-2.8047763670990968</c:v>
                </c:pt>
                <c:pt idx="15920">
                  <c:v>-2.7614801556409545</c:v>
                </c:pt>
                <c:pt idx="15921">
                  <c:v>-2.7163154294203875</c:v>
                </c:pt>
                <c:pt idx="15922">
                  <c:v>-2.669311763672046</c:v>
                </c:pt>
                <c:pt idx="15923">
                  <c:v>-2.6205020460147317</c:v>
                </c:pt>
                <c:pt idx="15924">
                  <c:v>-2.569927033723705</c:v>
                </c:pt>
                <c:pt idx="15925">
                  <c:v>-2.5176182460630301</c:v>
                </c:pt>
                <c:pt idx="15926">
                  <c:v>-2.4636135572371765</c:v>
                </c:pt>
                <c:pt idx="15927">
                  <c:v>-2.4079561063181107</c:v>
                </c:pt>
                <c:pt idx="15928">
                  <c:v>-2.3506830836173562</c:v>
                </c:pt>
                <c:pt idx="15929">
                  <c:v>-2.2918324983736977</c:v>
                </c:pt>
                <c:pt idx="15930">
                  <c:v>-2.2314440144885297</c:v>
                </c:pt>
                <c:pt idx="15931">
                  <c:v>-2.1695644856019602</c:v>
                </c:pt>
                <c:pt idx="15932">
                  <c:v>-2.1062326581958151</c:v>
                </c:pt>
                <c:pt idx="15933">
                  <c:v>-2.0414949725306362</c:v>
                </c:pt>
                <c:pt idx="15934">
                  <c:v>-1.9754029210445716</c:v>
                </c:pt>
                <c:pt idx="15935">
                  <c:v>-1.907998174707872</c:v>
                </c:pt>
                <c:pt idx="15936">
                  <c:v>-1.8393284058980433</c:v>
                </c:pt>
                <c:pt idx="15937">
                  <c:v>-1.7694429085399419</c:v>
                </c:pt>
                <c:pt idx="15938">
                  <c:v>-1.6983891816389614</c:v>
                </c:pt>
                <c:pt idx="15939">
                  <c:v>-1.6262141876953122</c:v>
                </c:pt>
                <c:pt idx="15940">
                  <c:v>-1.5529694806928505</c:v>
                </c:pt>
                <c:pt idx="15941">
                  <c:v>-1.4787072342232481</c:v>
                </c:pt>
                <c:pt idx="15942">
                  <c:v>-1.4034782377927819</c:v>
                </c:pt>
                <c:pt idx="15943">
                  <c:v>-1.32733315332792</c:v>
                </c:pt>
                <c:pt idx="15944">
                  <c:v>-1.250327561500101</c:v>
                </c:pt>
                <c:pt idx="15945">
                  <c:v>-1.1725178552448912</c:v>
                </c:pt>
                <c:pt idx="15946">
                  <c:v>-1.0939590765825211</c:v>
                </c:pt>
                <c:pt idx="15947">
                  <c:v>-1.0147045110601181</c:v>
                </c:pt>
                <c:pt idx="15948">
                  <c:v>-0.93480567867518072</c:v>
                </c:pt>
                <c:pt idx="15949">
                  <c:v>-0.85431413587344907</c:v>
                </c:pt>
                <c:pt idx="15950">
                  <c:v>-0.77328688959335512</c:v>
                </c:pt>
                <c:pt idx="15951">
                  <c:v>-0.69178246998803627</c:v>
                </c:pt>
                <c:pt idx="15952">
                  <c:v>-0.60985727073794394</c:v>
                </c:pt>
                <c:pt idx="15953">
                  <c:v>-0.52756340225391862</c:v>
                </c:pt>
                <c:pt idx="15954">
                  <c:v>-0.44496183269448575</c:v>
                </c:pt>
                <c:pt idx="15955">
                  <c:v>-0.36210943133808149</c:v>
                </c:pt>
                <c:pt idx="15956">
                  <c:v>-0.27906234619937542</c:v>
                </c:pt>
                <c:pt idx="15957">
                  <c:v>-0.19587741289283223</c:v>
                </c:pt>
                <c:pt idx="15958">
                  <c:v>-0.11261121457393171</c:v>
                </c:pt>
                <c:pt idx="15959">
                  <c:v>-2.9321186146768385E-2</c:v>
                </c:pt>
                <c:pt idx="15960">
                  <c:v>5.393568813057089E-2</c:v>
                </c:pt>
                <c:pt idx="15961">
                  <c:v>0.13710322897177518</c:v>
                </c:pt>
                <c:pt idx="15962">
                  <c:v>0.2201248589871849</c:v>
                </c:pt>
                <c:pt idx="15963">
                  <c:v>0.3029434565823893</c:v>
                </c:pt>
                <c:pt idx="15964">
                  <c:v>0.3855026383724024</c:v>
                </c:pt>
                <c:pt idx="15965">
                  <c:v>0.46774684051615478</c:v>
                </c:pt>
                <c:pt idx="15966">
                  <c:v>0.54961993900688111</c:v>
                </c:pt>
                <c:pt idx="15967">
                  <c:v>0.63106625428791674</c:v>
                </c:pt>
                <c:pt idx="15968">
                  <c:v>0.71202963604454328</c:v>
                </c:pt>
                <c:pt idx="15969">
                  <c:v>0.79245445490928024</c:v>
                </c:pt>
                <c:pt idx="15970">
                  <c:v>0.87229099597186111</c:v>
                </c:pt>
                <c:pt idx="15971">
                  <c:v>0.95148143192220735</c:v>
                </c:pt>
                <c:pt idx="15972">
                  <c:v>1.029971440987689</c:v>
                </c:pt>
                <c:pt idx="15973">
                  <c:v>1.1077104207227875</c:v>
                </c:pt>
                <c:pt idx="15974">
                  <c:v>1.1846485797978998</c:v>
                </c:pt>
                <c:pt idx="15975">
                  <c:v>1.260731757509084</c:v>
                </c:pt>
                <c:pt idx="15976">
                  <c:v>1.3359055740148114</c:v>
                </c:pt>
                <c:pt idx="15977">
                  <c:v>1.410117771787837</c:v>
                </c:pt>
                <c:pt idx="15978">
                  <c:v>1.4833188820558525</c:v>
                </c:pt>
                <c:pt idx="15979">
                  <c:v>1.5554625254548409</c:v>
                </c:pt>
                <c:pt idx="15980">
                  <c:v>1.6265038870887309</c:v>
                </c:pt>
                <c:pt idx="15981">
                  <c:v>1.6963945309548709</c:v>
                </c:pt>
                <c:pt idx="15982">
                  <c:v>1.7650864862446676</c:v>
                </c:pt>
                <c:pt idx="15983">
                  <c:v>1.832534485771131</c:v>
                </c:pt>
                <c:pt idx="15984">
                  <c:v>1.8986950078147371</c:v>
                </c:pt>
                <c:pt idx="15985">
                  <c:v>1.9635215384605564</c:v>
                </c:pt>
                <c:pt idx="15986">
                  <c:v>2.0269689533135034</c:v>
                </c:pt>
                <c:pt idx="15987">
                  <c:v>2.0889958919605003</c:v>
                </c:pt>
                <c:pt idx="15988">
                  <c:v>2.1495622884974579</c:v>
                </c:pt>
                <c:pt idx="15989">
                  <c:v>2.2086226012048349</c:v>
                </c:pt>
                <c:pt idx="15990">
                  <c:v>2.266142838494674</c:v>
                </c:pt>
                <c:pt idx="15991">
                  <c:v>2.3220884839729545</c:v>
                </c:pt>
                <c:pt idx="15992">
                  <c:v>2.3764180495928384</c:v>
                </c:pt>
                <c:pt idx="15993">
                  <c:v>2.4291000483689662</c:v>
                </c:pt>
                <c:pt idx="15994">
                  <c:v>2.4800991350405321</c:v>
                </c:pt>
                <c:pt idx="15995">
                  <c:v>2.5293795958911187</c:v>
                </c:pt>
                <c:pt idx="15996">
                  <c:v>2.5769058535699143</c:v>
                </c:pt>
                <c:pt idx="15997">
                  <c:v>2.6226509822712845</c:v>
                </c:pt>
                <c:pt idx="15998">
                  <c:v>2.666586963713844</c:v>
                </c:pt>
                <c:pt idx="15999">
                  <c:v>2.7086801329092784</c:v>
                </c:pt>
                <c:pt idx="16000">
                  <c:v>2.7489084637730214</c:v>
                </c:pt>
                <c:pt idx="16001">
                  <c:v>2.7872462675909473</c:v>
                </c:pt>
                <c:pt idx="16002">
                  <c:v>2.823665624316599</c:v>
                </c:pt>
                <c:pt idx="16003">
                  <c:v>2.8581464269032075</c:v>
                </c:pt>
                <c:pt idx="16004">
                  <c:v>2.8906649782849767</c:v>
                </c:pt>
                <c:pt idx="16005">
                  <c:v>2.9211993692392677</c:v>
                </c:pt>
                <c:pt idx="16006">
                  <c:v>2.9497286854584588</c:v>
                </c:pt>
                <c:pt idx="16007">
                  <c:v>2.9762364907762646</c:v>
                </c:pt>
                <c:pt idx="16008">
                  <c:v>3.0007067405551839</c:v>
                </c:pt>
                <c:pt idx="16009">
                  <c:v>3.0231233607166286</c:v>
                </c:pt>
                <c:pt idx="16010">
                  <c:v>3.0434751497849359</c:v>
                </c:pt>
                <c:pt idx="16011">
                  <c:v>3.0617517286066356</c:v>
                </c:pt>
                <c:pt idx="16012">
                  <c:v>3.0779415930447431</c:v>
                </c:pt>
                <c:pt idx="16013">
                  <c:v>3.0920320309041132</c:v>
                </c:pt>
                <c:pt idx="16014">
                  <c:v>3.1040124922809307</c:v>
                </c:pt>
                <c:pt idx="16015">
                  <c:v>3.1138820892785204</c:v>
                </c:pt>
                <c:pt idx="16016">
                  <c:v>3.1216330745539729</c:v>
                </c:pt>
                <c:pt idx="16017">
                  <c:v>3.1272601760106418</c:v>
                </c:pt>
                <c:pt idx="16018">
                  <c:v>3.1307617659909881</c:v>
                </c:pt>
                <c:pt idx="16019">
                  <c:v>3.1321405185537832</c:v>
                </c:pt>
                <c:pt idx="16020">
                  <c:v>3.1313922791174287</c:v>
                </c:pt>
                <c:pt idx="16021">
                  <c:v>3.1285209868944106</c:v>
                </c:pt>
                <c:pt idx="16022">
                  <c:v>3.123531005554772</c:v>
                </c:pt>
                <c:pt idx="16023">
                  <c:v>3.116429862467704</c:v>
                </c:pt>
                <c:pt idx="16024">
                  <c:v>3.1072188569324366</c:v>
                </c:pt>
                <c:pt idx="16025">
                  <c:v>3.0959082369028725</c:v>
                </c:pt>
                <c:pt idx="16026">
                  <c:v>3.0825081123580227</c:v>
                </c:pt>
                <c:pt idx="16027">
                  <c:v>3.0670277211411632</c:v>
                </c:pt>
                <c:pt idx="16028">
                  <c:v>3.0494752964745278</c:v>
                </c:pt>
                <c:pt idx="16029">
                  <c:v>3.0298697229085603</c:v>
                </c:pt>
                <c:pt idx="16030">
                  <c:v>3.0082245662264859</c:v>
                </c:pt>
                <c:pt idx="16031">
                  <c:v>2.9845526666483466</c:v>
                </c:pt>
                <c:pt idx="16032">
                  <c:v>2.9588700175791813</c:v>
                </c:pt>
                <c:pt idx="16033">
                  <c:v>2.9311966007309591</c:v>
                </c:pt>
                <c:pt idx="16034">
                  <c:v>2.9015552781980527</c:v>
                </c:pt>
                <c:pt idx="16035">
                  <c:v>2.869966867966204</c:v>
                </c:pt>
                <c:pt idx="16036">
                  <c:v>2.8364543250148997</c:v>
                </c:pt>
                <c:pt idx="16037">
                  <c:v>2.8010434183742565</c:v>
                </c:pt>
                <c:pt idx="16038">
                  <c:v>2.7637581778924751</c:v>
                </c:pt>
                <c:pt idx="16039">
                  <c:v>2.7246238160194047</c:v>
                </c:pt>
                <c:pt idx="16040">
                  <c:v>2.683665604895586</c:v>
                </c:pt>
                <c:pt idx="16041">
                  <c:v>2.6409156516346441</c:v>
                </c:pt>
                <c:pt idx="16042">
                  <c:v>2.5964010904681789</c:v>
                </c:pt>
                <c:pt idx="16043">
                  <c:v>2.5501522947570079</c:v>
                </c:pt>
                <c:pt idx="16044">
                  <c:v>2.5022074368024292</c:v>
                </c:pt>
                <c:pt idx="16045">
                  <c:v>2.4525953827872407</c:v>
                </c:pt>
                <c:pt idx="16046">
                  <c:v>2.4013512884027222</c:v>
                </c:pt>
                <c:pt idx="16047">
                  <c:v>2.3485155115156178</c:v>
                </c:pt>
                <c:pt idx="16048">
                  <c:v>2.2941224013414909</c:v>
                </c:pt>
                <c:pt idx="16049">
                  <c:v>2.2382070689924696</c:v>
                </c:pt>
                <c:pt idx="16050">
                  <c:v>2.1808062261283956</c:v>
                </c:pt>
                <c:pt idx="16051">
                  <c:v>2.1219637230017185</c:v>
                </c:pt>
                <c:pt idx="16052">
                  <c:v>2.0617152545790258</c:v>
                </c:pt>
                <c:pt idx="16053">
                  <c:v>2.0001041645436279</c:v>
                </c:pt>
                <c:pt idx="16054">
                  <c:v>1.9371788068036666</c:v>
                </c:pt>
                <c:pt idx="16055">
                  <c:v>1.8729776749965716</c:v>
                </c:pt>
                <c:pt idx="16056">
                  <c:v>1.8075452285515889</c:v>
                </c:pt>
                <c:pt idx="16057">
                  <c:v>1.7409275160518149</c:v>
                </c:pt>
                <c:pt idx="16058">
                  <c:v>1.6731687620200346</c:v>
                </c:pt>
                <c:pt idx="16059">
                  <c:v>1.604312628613654</c:v>
                </c:pt>
                <c:pt idx="16060">
                  <c:v>1.5344073469188819</c:v>
                </c:pt>
                <c:pt idx="16061">
                  <c:v>1.4635017484011257</c:v>
                </c:pt>
                <c:pt idx="16062">
                  <c:v>1.3916432645561876</c:v>
                </c:pt>
                <c:pt idx="16063">
                  <c:v>1.318879186774637</c:v>
                </c:pt>
                <c:pt idx="16064">
                  <c:v>1.2452617160366537</c:v>
                </c:pt>
                <c:pt idx="16065">
                  <c:v>1.1708438598090483</c:v>
                </c:pt>
                <c:pt idx="16066">
                  <c:v>1.0956772722480563</c:v>
                </c:pt>
                <c:pt idx="16067">
                  <c:v>1.0198118520249575</c:v>
                </c:pt>
                <c:pt idx="16068">
                  <c:v>0.94329573663058552</c:v>
                </c:pt>
                <c:pt idx="16069">
                  <c:v>0.86617710774859547</c:v>
                </c:pt>
                <c:pt idx="16070">
                  <c:v>0.78850960866616537</c:v>
                </c:pt>
                <c:pt idx="16071">
                  <c:v>0.71034842034992562</c:v>
                </c:pt>
                <c:pt idx="16072">
                  <c:v>0.63174660509671277</c:v>
                </c:pt>
                <c:pt idx="16073">
                  <c:v>0.55275296305563826</c:v>
                </c:pt>
                <c:pt idx="16074">
                  <c:v>0.47342517654218663</c:v>
                </c:pt>
                <c:pt idx="16075">
                  <c:v>0.39381685668121647</c:v>
                </c:pt>
                <c:pt idx="16076">
                  <c:v>0.31398092426552926</c:v>
                </c:pt>
                <c:pt idx="16077">
                  <c:v>0.23397102182925045</c:v>
                </c:pt>
                <c:pt idx="16078">
                  <c:v>0.15384057676359644</c:v>
                </c:pt>
                <c:pt idx="16079">
                  <c:v>7.3643908660635179E-2</c:v>
                </c:pt>
                <c:pt idx="16080">
                  <c:v>-6.5650699870347445E-3</c:v>
                </c:pt>
                <c:pt idx="16081">
                  <c:v>-8.6733205062180019E-2</c:v>
                </c:pt>
                <c:pt idx="16082">
                  <c:v>-0.16680689474585828</c:v>
                </c:pt>
                <c:pt idx="16083">
                  <c:v>-0.24673194046458982</c:v>
                </c:pt>
                <c:pt idx="16084">
                  <c:v>-0.32645482640691437</c:v>
                </c:pt>
                <c:pt idx="16085">
                  <c:v>-0.40592279801659065</c:v>
                </c:pt>
                <c:pt idx="16086">
                  <c:v>-0.48508247950113087</c:v>
                </c:pt>
                <c:pt idx="16087">
                  <c:v>-0.56388087572760359</c:v>
                </c:pt>
                <c:pt idx="16088">
                  <c:v>-0.64226445435960711</c:v>
                </c:pt>
                <c:pt idx="16089">
                  <c:v>-0.72018013497471867</c:v>
                </c:pt>
                <c:pt idx="16090">
                  <c:v>-0.79758068005663196</c:v>
                </c:pt>
                <c:pt idx="16091">
                  <c:v>-0.87441066569293269</c:v>
                </c:pt>
                <c:pt idx="16092">
                  <c:v>-0.9506180971417425</c:v>
                </c:pt>
                <c:pt idx="16093">
                  <c:v>-1.0261546203280543</c:v>
                </c:pt>
                <c:pt idx="16094">
                  <c:v>-1.1009726114186313</c:v>
                </c:pt>
                <c:pt idx="16095">
                  <c:v>-1.175019994199473</c:v>
                </c:pt>
                <c:pt idx="16096">
                  <c:v>-1.2482443882639189</c:v>
                </c:pt>
                <c:pt idx="16097">
                  <c:v>-1.3205954485017553</c:v>
                </c:pt>
                <c:pt idx="16098">
                  <c:v>-1.3920255296645567</c:v>
                </c:pt>
                <c:pt idx="16099">
                  <c:v>-1.4624899852333766</c:v>
                </c:pt>
                <c:pt idx="16100">
                  <c:v>-1.5319456407838672</c:v>
                </c:pt>
                <c:pt idx="16101">
                  <c:v>-1.6003456068100905</c:v>
                </c:pt>
                <c:pt idx="16102">
                  <c:v>-1.6676433635181529</c:v>
                </c:pt>
                <c:pt idx="16103">
                  <c:v>-1.733794997842337</c:v>
                </c:pt>
                <c:pt idx="16104">
                  <c:v>-1.7987582439771073</c:v>
                </c:pt>
                <c:pt idx="16105">
                  <c:v>-1.8624877444989563</c:v>
                </c:pt>
                <c:pt idx="16106">
                  <c:v>-1.9249394309657601</c:v>
                </c:pt>
                <c:pt idx="16107">
                  <c:v>-1.9860728973643347</c:v>
                </c:pt>
                <c:pt idx="16108">
                  <c:v>-2.0458489297243263</c:v>
                </c:pt>
                <c:pt idx="16109">
                  <c:v>-2.1042227349832867</c:v>
                </c:pt>
                <c:pt idx="16110">
                  <c:v>-2.1611609662269182</c:v>
                </c:pt>
                <c:pt idx="16111">
                  <c:v>-2.2166296471484954</c:v>
                </c:pt>
                <c:pt idx="16112">
                  <c:v>-2.2705877247038297</c:v>
                </c:pt>
                <c:pt idx="16113">
                  <c:v>-2.3230040414326054</c:v>
                </c:pt>
                <c:pt idx="16114">
                  <c:v>-2.3738434758337572</c:v>
                </c:pt>
                <c:pt idx="16115">
                  <c:v>-2.4230704320033802</c:v>
                </c:pt>
                <c:pt idx="16116">
                  <c:v>-2.4706493443799382</c:v>
                </c:pt>
                <c:pt idx="16117">
                  <c:v>-2.5165531929535612</c:v>
                </c:pt>
                <c:pt idx="16118">
                  <c:v>-2.5607537593807463</c:v>
                </c:pt>
                <c:pt idx="16119">
                  <c:v>-2.603217072994525</c:v>
                </c:pt>
                <c:pt idx="16120">
                  <c:v>-2.6439206967616755</c:v>
                </c:pt>
                <c:pt idx="16121">
                  <c:v>-2.6828384262009792</c:v>
                </c:pt>
                <c:pt idx="16122">
                  <c:v>-2.719941721236546</c:v>
                </c:pt>
                <c:pt idx="16123">
                  <c:v>-2.7552097511897156</c:v>
                </c:pt>
                <c:pt idx="16124">
                  <c:v>-2.7886179925234589</c:v>
                </c:pt>
                <c:pt idx="16125">
                  <c:v>-2.8201436075700501</c:v>
                </c:pt>
                <c:pt idx="16126">
                  <c:v>-2.8497646525698559</c:v>
                </c:pt>
                <c:pt idx="16127">
                  <c:v>-2.8774635619650817</c:v>
                </c:pt>
                <c:pt idx="16128">
                  <c:v>-2.9032230629539457</c:v>
                </c:pt>
                <c:pt idx="16129">
                  <c:v>-2.9270257557858179</c:v>
                </c:pt>
                <c:pt idx="16130">
                  <c:v>-2.9488590171669364</c:v>
                </c:pt>
                <c:pt idx="16131">
                  <c:v>-2.9687109514369707</c:v>
                </c:pt>
                <c:pt idx="16132">
                  <c:v>-2.9865684448144934</c:v>
                </c:pt>
                <c:pt idx="16133">
                  <c:v>-3.0024170839659052</c:v>
                </c:pt>
                <c:pt idx="16134">
                  <c:v>-3.0162445280892816</c:v>
                </c:pt>
                <c:pt idx="16135">
                  <c:v>-3.0280480104533183</c:v>
                </c:pt>
                <c:pt idx="16136">
                  <c:v>-3.0378178188543266</c:v>
                </c:pt>
                <c:pt idx="16137">
                  <c:v>-3.0455466323041365</c:v>
                </c:pt>
                <c:pt idx="16138">
                  <c:v>-3.0512306923015129</c:v>
                </c:pt>
                <c:pt idx="16139">
                  <c:v>-3.0548704622689264</c:v>
                </c:pt>
                <c:pt idx="16140">
                  <c:v>-3.0564594994342347</c:v>
                </c:pt>
                <c:pt idx="16141">
                  <c:v>-3.0559993795800726</c:v>
                </c:pt>
                <c:pt idx="16142">
                  <c:v>-3.0534920300964741</c:v>
                </c:pt>
                <c:pt idx="16143">
                  <c:v>-3.048942471683397</c:v>
                </c:pt>
                <c:pt idx="16144">
                  <c:v>-3.0423494291118489</c:v>
                </c:pt>
                <c:pt idx="16145">
                  <c:v>-3.033720510545542</c:v>
                </c:pt>
                <c:pt idx="16146">
                  <c:v>-3.0230631235724852</c:v>
                </c:pt>
                <c:pt idx="16147">
                  <c:v>-3.0103837437667043</c:v>
                </c:pt>
                <c:pt idx="16148">
                  <c:v>-2.9956877849842871</c:v>
                </c:pt>
                <c:pt idx="16149">
                  <c:v>-2.9789912581498403</c:v>
                </c:pt>
                <c:pt idx="16150">
                  <c:v>-2.96030480405136</c:v>
                </c:pt>
                <c:pt idx="16151">
                  <c:v>-2.9396382894847179</c:v>
                </c:pt>
                <c:pt idx="16152">
                  <c:v>-2.9170046889894539</c:v>
                </c:pt>
                <c:pt idx="16153">
                  <c:v>-2.8924209230026094</c:v>
                </c:pt>
                <c:pt idx="16154">
                  <c:v>-2.8659067530071249</c:v>
                </c:pt>
                <c:pt idx="16155">
                  <c:v>-2.8374798601518609</c:v>
                </c:pt>
                <c:pt idx="16156">
                  <c:v>-2.8071600295000674</c:v>
                </c:pt>
                <c:pt idx="16157">
                  <c:v>-2.774969830263962</c:v>
                </c:pt>
                <c:pt idx="16158">
                  <c:v>-2.7409300657786106</c:v>
                </c:pt>
                <c:pt idx="16159">
                  <c:v>-2.7050626985173847</c:v>
                </c:pt>
                <c:pt idx="16160">
                  <c:v>-2.6673897304348086</c:v>
                </c:pt>
                <c:pt idx="16161">
                  <c:v>-2.6279399815219495</c:v>
                </c:pt>
                <c:pt idx="16162">
                  <c:v>-2.5867372852397437</c:v>
                </c:pt>
                <c:pt idx="16163">
                  <c:v>-2.5438087038309414</c:v>
                </c:pt>
                <c:pt idx="16164">
                  <c:v>-2.4991890914415293</c:v>
                </c:pt>
                <c:pt idx="16165">
                  <c:v>-2.4529039923769744</c:v>
                </c:pt>
                <c:pt idx="16166">
                  <c:v>-2.4049852400474516</c:v>
                </c:pt>
                <c:pt idx="16167">
                  <c:v>-2.3554698729518302</c:v>
                </c:pt>
                <c:pt idx="16168">
                  <c:v>-2.3043889271639819</c:v>
                </c:pt>
                <c:pt idx="16169">
                  <c:v>-2.2517742101857934</c:v>
                </c:pt>
                <c:pt idx="16170">
                  <c:v>-2.1976591428930936</c:v>
                </c:pt>
                <c:pt idx="16171">
                  <c:v>-2.1420843008607093</c:v>
                </c:pt>
                <c:pt idx="16172">
                  <c:v>-2.0850821237473576</c:v>
                </c:pt>
                <c:pt idx="16173">
                  <c:v>-2.0266927225406302</c:v>
                </c:pt>
                <c:pt idx="16174">
                  <c:v>-1.9669612442836724</c:v>
                </c:pt>
                <c:pt idx="16175">
                  <c:v>-1.9059230047713114</c:v>
                </c:pt>
                <c:pt idx="16176">
                  <c:v>-1.8436193177738964</c:v>
                </c:pt>
                <c:pt idx="16177">
                  <c:v>-1.7800931215273326</c:v>
                </c:pt>
                <c:pt idx="16178">
                  <c:v>-1.7153855686103676</c:v>
                </c:pt>
                <c:pt idx="16179">
                  <c:v>-1.6495372906916228</c:v>
                </c:pt>
                <c:pt idx="16180">
                  <c:v>-1.5825935328329133</c:v>
                </c:pt>
                <c:pt idx="16181">
                  <c:v>-1.514600187903659</c:v>
                </c:pt>
                <c:pt idx="16182">
                  <c:v>-1.4456017991471539</c:v>
                </c:pt>
                <c:pt idx="16183">
                  <c:v>-1.3756428229089785</c:v>
                </c:pt>
                <c:pt idx="16184">
                  <c:v>-1.304772681141356</c:v>
                </c:pt>
                <c:pt idx="16185">
                  <c:v>-1.2330416610528312</c:v>
                </c:pt>
                <c:pt idx="16186">
                  <c:v>-1.1604987580038131</c:v>
                </c:pt>
                <c:pt idx="16187">
                  <c:v>-1.0871912759627758</c:v>
                </c:pt>
                <c:pt idx="16188">
                  <c:v>-1.0131648243760207</c:v>
                </c:pt>
                <c:pt idx="16189">
                  <c:v>-0.93846512603876309</c:v>
                </c:pt>
                <c:pt idx="16190">
                  <c:v>-0.86314343693385009</c:v>
                </c:pt>
                <c:pt idx="16191">
                  <c:v>-0.78725262466291168</c:v>
                </c:pt>
                <c:pt idx="16192">
                  <c:v>-0.71084351437774762</c:v>
                </c:pt>
                <c:pt idx="16193">
                  <c:v>-0.63396274750620518</c:v>
                </c:pt>
                <c:pt idx="16194">
                  <c:v>-0.55666592819063665</c:v>
                </c:pt>
                <c:pt idx="16195">
                  <c:v>-0.47900467197417457</c:v>
                </c:pt>
                <c:pt idx="16196">
                  <c:v>-0.40102998861939426</c:v>
                </c:pt>
                <c:pt idx="16197">
                  <c:v>-0.32279369605631425</c:v>
                </c:pt>
                <c:pt idx="16198">
                  <c:v>-0.24434748528610012</c:v>
                </c:pt>
                <c:pt idx="16199">
                  <c:v>-0.16574402942372699</c:v>
                </c:pt>
                <c:pt idx="16200">
                  <c:v>-8.7035686006274787E-2</c:v>
                </c:pt>
                <c:pt idx="16201">
                  <c:v>-8.2741472336065967E-3</c:v>
                </c:pt>
                <c:pt idx="16202">
                  <c:v>7.0488352531484513E-2</c:v>
                </c:pt>
                <c:pt idx="16203">
                  <c:v>0.14919888638230436</c:v>
                </c:pt>
                <c:pt idx="16204">
                  <c:v>0.22780511315265636</c:v>
                </c:pt>
                <c:pt idx="16205">
                  <c:v>0.30625535477537036</c:v>
                </c:pt>
                <c:pt idx="16206">
                  <c:v>0.38449721275452942</c:v>
                </c:pt>
                <c:pt idx="16207">
                  <c:v>0.46247856912462193</c:v>
                </c:pt>
                <c:pt idx="16208">
                  <c:v>0.54014666775080022</c:v>
                </c:pt>
                <c:pt idx="16209">
                  <c:v>0.61744910271106812</c:v>
                </c:pt>
                <c:pt idx="16210">
                  <c:v>0.69433920865495924</c:v>
                </c:pt>
                <c:pt idx="16211">
                  <c:v>0.77076203097005325</c:v>
                </c:pt>
                <c:pt idx="16212">
                  <c:v>0.84666594092054659</c:v>
                </c:pt>
                <c:pt idx="16213">
                  <c:v>0.92200284681854994</c:v>
                </c:pt>
                <c:pt idx="16214">
                  <c:v>0.99672528337784894</c:v>
                </c:pt>
                <c:pt idx="16215">
                  <c:v>1.0707812289735839</c:v>
                </c:pt>
                <c:pt idx="16216">
                  <c:v>1.1441182538168322</c:v>
                </c:pt>
                <c:pt idx="16217">
                  <c:v>1.2166858595335823</c:v>
                </c:pt>
                <c:pt idx="16218">
                  <c:v>1.2884361439240202</c:v>
                </c:pt>
                <c:pt idx="16219">
                  <c:v>1.3593241001273102</c:v>
                </c:pt>
                <c:pt idx="16220">
                  <c:v>1.4293060903870143</c:v>
                </c:pt>
                <c:pt idx="16221">
                  <c:v>1.498334659378062</c:v>
                </c:pt>
                <c:pt idx="16222">
                  <c:v>1.5663626196052052</c:v>
                </c:pt>
                <c:pt idx="16223">
                  <c:v>1.6333452891260016</c:v>
                </c:pt>
                <c:pt idx="16224">
                  <c:v>1.6992395328899661</c:v>
                </c:pt>
                <c:pt idx="16225">
                  <c:v>1.7639990247676478</c:v>
                </c:pt>
                <c:pt idx="16226">
                  <c:v>1.827578629156279</c:v>
                </c:pt>
                <c:pt idx="16227">
                  <c:v>1.889936775531242</c:v>
                </c:pt>
                <c:pt idx="16228">
                  <c:v>1.951032989260842</c:v>
                </c:pt>
                <c:pt idx="16229">
                  <c:v>2.010821121767707</c:v>
                </c:pt>
                <c:pt idx="16230">
                  <c:v>2.0692663771595878</c:v>
                </c:pt>
                <c:pt idx="16231">
                  <c:v>2.1263332381720157</c:v>
                </c:pt>
                <c:pt idx="16232">
                  <c:v>2.1819790203980367</c:v>
                </c:pt>
                <c:pt idx="16233">
                  <c:v>2.236170846273462</c:v>
                </c:pt>
                <c:pt idx="16234">
                  <c:v>2.2888717872045432</c:v>
                </c:pt>
                <c:pt idx="16235">
                  <c:v>2.3400443550442067</c:v>
                </c:pt>
                <c:pt idx="16236">
                  <c:v>2.3896510087597589</c:v>
                </c:pt>
                <c:pt idx="16237">
                  <c:v>2.4376626716472281</c:v>
                </c:pt>
                <c:pt idx="16238">
                  <c:v>2.4840489895312579</c:v>
                </c:pt>
                <c:pt idx="16239">
                  <c:v>2.5287737789387355</c:v>
                </c:pt>
                <c:pt idx="16240">
                  <c:v>2.5718123152953365</c:v>
                </c:pt>
                <c:pt idx="16241">
                  <c:v>2.6131360341571623</c:v>
                </c:pt>
                <c:pt idx="16242">
                  <c:v>2.6527139654484775</c:v>
                </c:pt>
                <c:pt idx="16243">
                  <c:v>2.6905227809071897</c:v>
                </c:pt>
                <c:pt idx="16244">
                  <c:v>2.7265353943494142</c:v>
                </c:pt>
                <c:pt idx="16245">
                  <c:v>2.7607263429811297</c:v>
                </c:pt>
                <c:pt idx="16246">
                  <c:v>2.7930709980823503</c:v>
                </c:pt>
                <c:pt idx="16247">
                  <c:v>2.8235490520050721</c:v>
                </c:pt>
                <c:pt idx="16248">
                  <c:v>2.8521404354874815</c:v>
                </c:pt>
                <c:pt idx="16249">
                  <c:v>2.8788249007623778</c:v>
                </c:pt>
                <c:pt idx="16250">
                  <c:v>2.9035869278265949</c:v>
                </c:pt>
                <c:pt idx="16251">
                  <c:v>2.9264116785286567</c:v>
                </c:pt>
                <c:pt idx="16252">
                  <c:v>2.9472830537700307</c:v>
                </c:pt>
                <c:pt idx="16253">
                  <c:v>2.9661836150713383</c:v>
                </c:pt>
                <c:pt idx="16254">
                  <c:v>2.9830979596921052</c:v>
                </c:pt>
                <c:pt idx="16255">
                  <c:v>2.9980202252411652</c:v>
                </c:pt>
                <c:pt idx="16256">
                  <c:v>3.010937573237559</c:v>
                </c:pt>
                <c:pt idx="16257">
                  <c:v>3.0218395289317295</c:v>
                </c:pt>
                <c:pt idx="16258">
                  <c:v>3.0307191557363757</c:v>
                </c:pt>
                <c:pt idx="16259">
                  <c:v>3.0375737178457385</c:v>
                </c:pt>
                <c:pt idx="16260">
                  <c:v>3.0423935553197237</c:v>
                </c:pt>
                <c:pt idx="16261">
                  <c:v>3.0451770120522528</c:v>
                </c:pt>
                <c:pt idx="16262">
                  <c:v>3.0459227720564082</c:v>
                </c:pt>
                <c:pt idx="16263">
                  <c:v>3.0446326044096135</c:v>
                </c:pt>
                <c:pt idx="16264">
                  <c:v>3.0413019772643732</c:v>
                </c:pt>
                <c:pt idx="16265">
                  <c:v>3.0359352404233086</c:v>
                </c:pt>
                <c:pt idx="16266">
                  <c:v>3.028536544624536</c:v>
                </c:pt>
                <c:pt idx="16267">
                  <c:v>3.0191091133544261</c:v>
                </c:pt>
                <c:pt idx="16268">
                  <c:v>3.0076551163886265</c:v>
                </c:pt>
                <c:pt idx="16269">
                  <c:v>2.9941873318142744</c:v>
                </c:pt>
                <c:pt idx="16270">
                  <c:v>2.9787131820480846</c:v>
                </c:pt>
                <c:pt idx="16271">
                  <c:v>2.9612393331883569</c:v>
                </c:pt>
                <c:pt idx="16272">
                  <c:v>2.9417755799394403</c:v>
                </c:pt>
                <c:pt idx="16273">
                  <c:v>2.9203356869320176</c:v>
                </c:pt>
                <c:pt idx="16274">
                  <c:v>2.896936287012907</c:v>
                </c:pt>
                <c:pt idx="16275">
                  <c:v>2.8715919629780116</c:v>
                </c:pt>
                <c:pt idx="16276">
                  <c:v>2.8443194349022591</c:v>
                </c:pt>
                <c:pt idx="16277">
                  <c:v>2.8151382434211936</c:v>
                </c:pt>
                <c:pt idx="16278">
                  <c:v>2.7840662027143028</c:v>
                </c:pt>
                <c:pt idx="16279">
                  <c:v>2.7511223284892798</c:v>
                </c:pt>
                <c:pt idx="16280">
                  <c:v>2.7163257212504162</c:v>
                </c:pt>
                <c:pt idx="16281">
                  <c:v>2.6797023477328548</c:v>
                </c:pt>
                <c:pt idx="16282">
                  <c:v>2.6412732391658236</c:v>
                </c:pt>
                <c:pt idx="16283">
                  <c:v>2.6010627093622314</c:v>
                </c:pt>
                <c:pt idx="16284">
                  <c:v>2.5591029205629781</c:v>
                </c:pt>
                <c:pt idx="16285">
                  <c:v>2.515416784358711</c:v>
                </c:pt>
                <c:pt idx="16286">
                  <c:v>2.4700335632402486</c:v>
                </c:pt>
                <c:pt idx="16287">
                  <c:v>2.4229877891250857</c:v>
                </c:pt>
                <c:pt idx="16288">
                  <c:v>2.3743080583210974</c:v>
                </c:pt>
                <c:pt idx="16289">
                  <c:v>2.3240238077892603</c:v>
                </c:pt>
                <c:pt idx="16290">
                  <c:v>2.2721661594289002</c:v>
                </c:pt>
                <c:pt idx="16291">
                  <c:v>2.2187734636702938</c:v>
                </c:pt>
                <c:pt idx="16292">
                  <c:v>2.1638760110519657</c:v>
                </c:pt>
                <c:pt idx="16293">
                  <c:v>2.1075118415815575</c:v>
                </c:pt>
                <c:pt idx="16294">
                  <c:v>2.0497241114995792</c:v>
                </c:pt>
                <c:pt idx="16295">
                  <c:v>1.9905462279316239</c:v>
                </c:pt>
                <c:pt idx="16296">
                  <c:v>1.9300176799856523</c:v>
                </c:pt>
                <c:pt idx="16297">
                  <c:v>1.8681796670307773</c:v>
                </c:pt>
                <c:pt idx="16298">
                  <c:v>1.8050716902770203</c:v>
                </c:pt>
                <c:pt idx="16299">
                  <c:v>1.7407328191366456</c:v>
                </c:pt>
                <c:pt idx="16300">
                  <c:v>1.6752068270524534</c:v>
                </c:pt>
                <c:pt idx="16301">
                  <c:v>1.6085382273456732</c:v>
                </c:pt>
                <c:pt idx="16302">
                  <c:v>1.5407702771236982</c:v>
                </c:pt>
                <c:pt idx="16303">
                  <c:v>1.4719462412556972</c:v>
                </c:pt>
                <c:pt idx="16304">
                  <c:v>1.4021144460295958</c:v>
                </c:pt>
                <c:pt idx="16305">
                  <c:v>1.3313241798579687</c:v>
                </c:pt>
                <c:pt idx="16306">
                  <c:v>1.2596235371328546</c:v>
                </c:pt>
                <c:pt idx="16307">
                  <c:v>1.1870590195430766</c:v>
                </c:pt>
                <c:pt idx="16308">
                  <c:v>1.1136755337062478</c:v>
                </c:pt>
                <c:pt idx="16309">
                  <c:v>1.039518199702725</c:v>
                </c:pt>
                <c:pt idx="16310">
                  <c:v>0.96463777147655116</c:v>
                </c:pt>
                <c:pt idx="16311">
                  <c:v>0.88908671572856435</c:v>
                </c:pt>
                <c:pt idx="16312">
                  <c:v>0.81291555820828487</c:v>
                </c:pt>
                <c:pt idx="16313">
                  <c:v>0.73617074269894989</c:v>
                </c:pt>
                <c:pt idx="16314">
                  <c:v>0.65890777761332131</c:v>
                </c:pt>
                <c:pt idx="16315">
                  <c:v>0.58117828473568578</c:v>
                </c:pt>
                <c:pt idx="16316">
                  <c:v>0.5030333819941506</c:v>
                </c:pt>
                <c:pt idx="16317">
                  <c:v>0.42452509726082854</c:v>
                </c:pt>
                <c:pt idx="16318">
                  <c:v>0.34570543300584766</c:v>
                </c:pt>
                <c:pt idx="16319">
                  <c:v>0.26662747498938899</c:v>
                </c:pt>
                <c:pt idx="16320">
                  <c:v>0.18734409411829711</c:v>
                </c:pt>
                <c:pt idx="16321">
                  <c:v>0.10790759613455339</c:v>
                </c:pt>
                <c:pt idx="16322">
                  <c:v>2.8370928463758611E-2</c:v>
                </c:pt>
                <c:pt idx="16323">
                  <c:v>-5.1212170154867877E-2</c:v>
                </c:pt>
                <c:pt idx="16324">
                  <c:v>-0.130788448802235</c:v>
                </c:pt>
                <c:pt idx="16325">
                  <c:v>-0.21030522268452737</c:v>
                </c:pt>
                <c:pt idx="16326">
                  <c:v>-0.28970899064870181</c:v>
                </c:pt>
                <c:pt idx="16327">
                  <c:v>-0.36894643727993143</c:v>
                </c:pt>
                <c:pt idx="16328">
                  <c:v>-0.4479635154347188</c:v>
                </c:pt>
                <c:pt idx="16329">
                  <c:v>-0.52670643594867328</c:v>
                </c:pt>
                <c:pt idx="16330">
                  <c:v>-0.60512705941242861</c:v>
                </c:pt>
                <c:pt idx="16331">
                  <c:v>-0.68316886784538589</c:v>
                </c:pt>
                <c:pt idx="16332">
                  <c:v>-0.7607785814302036</c:v>
                </c:pt>
                <c:pt idx="16333">
                  <c:v>-0.83790637136697732</c:v>
                </c:pt>
                <c:pt idx="16334">
                  <c:v>-0.91450295099491419</c:v>
                </c:pt>
                <c:pt idx="16335">
                  <c:v>-0.99051439490368554</c:v>
                </c:pt>
                <c:pt idx="16336">
                  <c:v>-1.0658862890409468</c:v>
                </c:pt>
                <c:pt idx="16337">
                  <c:v>-1.1405660723039848</c:v>
                </c:pt>
                <c:pt idx="16338">
                  <c:v>-1.2145037033891848</c:v>
                </c:pt>
                <c:pt idx="16339">
                  <c:v>-1.2876519621224136</c:v>
                </c:pt>
                <c:pt idx="16340">
                  <c:v>-1.3599649254633932</c:v>
                </c:pt>
                <c:pt idx="16341">
                  <c:v>-1.4313927831423157</c:v>
                </c:pt>
                <c:pt idx="16342">
                  <c:v>-1.5018859254370043</c:v>
                </c:pt>
                <c:pt idx="16343">
                  <c:v>-1.5713971833404561</c:v>
                </c:pt>
                <c:pt idx="16344">
                  <c:v>-1.639880872408616</c:v>
                </c:pt>
                <c:pt idx="16345">
                  <c:v>-1.7072880573590878</c:v>
                </c:pt>
                <c:pt idx="16346">
                  <c:v>-1.7735709363052137</c:v>
                </c:pt>
                <c:pt idx="16347">
                  <c:v>-1.8386852179919875</c:v>
                </c:pt>
                <c:pt idx="16348">
                  <c:v>-1.9025876553484824</c:v>
                </c:pt>
                <c:pt idx="16349">
                  <c:v>-1.9652292784375818</c:v>
                </c:pt>
                <c:pt idx="16350">
                  <c:v>-2.0265724239227643</c:v>
                </c:pt>
                <c:pt idx="16351">
                  <c:v>-2.0865786638916823</c:v>
                </c:pt>
                <c:pt idx="16352">
                  <c:v>-2.1452023630086816</c:v>
                </c:pt>
                <c:pt idx="16353">
                  <c:v>-2.2024076554622889</c:v>
                </c:pt>
                <c:pt idx="16354">
                  <c:v>-2.2581545900907756</c:v>
                </c:pt>
                <c:pt idx="16355">
                  <c:v>-2.3124026248896077</c:v>
                </c:pt>
                <c:pt idx="16356">
                  <c:v>-2.3651111367404725</c:v>
                </c:pt>
                <c:pt idx="16357">
                  <c:v>-2.41624794171363</c:v>
                </c:pt>
                <c:pt idx="16358">
                  <c:v>-2.4657795563800966</c:v>
                </c:pt>
                <c:pt idx="16359">
                  <c:v>-2.5136666491180057</c:v>
                </c:pt>
                <c:pt idx="16360">
                  <c:v>-2.559881331459759</c:v>
                </c:pt>
                <c:pt idx="16361">
                  <c:v>-2.6043918624885642</c:v>
                </c:pt>
                <c:pt idx="16362">
                  <c:v>-2.6471640862524914</c:v>
                </c:pt>
                <c:pt idx="16363">
                  <c:v>-2.6881714823944836</c:v>
                </c:pt>
                <c:pt idx="16364">
                  <c:v>-2.7273837696061904</c:v>
                </c:pt>
                <c:pt idx="16365">
                  <c:v>-2.7647722901308773</c:v>
                </c:pt>
                <c:pt idx="16366">
                  <c:v>-2.8003092236374307</c:v>
                </c:pt>
                <c:pt idx="16367">
                  <c:v>-2.833971077403322</c:v>
                </c:pt>
                <c:pt idx="16368">
                  <c:v>-2.8657346068063578</c:v>
                </c:pt>
                <c:pt idx="16369">
                  <c:v>-2.8955764015994414</c:v>
                </c:pt>
                <c:pt idx="16370">
                  <c:v>-2.9234777953324165</c:v>
                </c:pt>
                <c:pt idx="16371">
                  <c:v>-2.9494208225748051</c:v>
                </c:pt>
                <c:pt idx="16372">
                  <c:v>-2.9733862792317889</c:v>
                </c:pt>
                <c:pt idx="16373">
                  <c:v>-2.9953536472016817</c:v>
                </c:pt>
                <c:pt idx="16374">
                  <c:v>-3.015304472560429</c:v>
                </c:pt>
                <c:pt idx="16375">
                  <c:v>-3.033229873207127</c:v>
                </c:pt>
                <c:pt idx="16376">
                  <c:v>-3.0491140254274507</c:v>
                </c:pt>
                <c:pt idx="16377">
                  <c:v>-3.0629435066817448</c:v>
                </c:pt>
                <c:pt idx="16378">
                  <c:v>-3.0747084729642409</c:v>
                </c:pt>
                <c:pt idx="16379">
                  <c:v>-3.0844033243093123</c:v>
                </c:pt>
                <c:pt idx="16380">
                  <c:v>-3.092015582718135</c:v>
                </c:pt>
                <c:pt idx="16381">
                  <c:v>-3.0975408229224919</c:v>
                </c:pt>
                <c:pt idx="16382">
                  <c:v>-3.1009750114155068</c:v>
                </c:pt>
                <c:pt idx="16383">
                  <c:v>-3.1023172540896558</c:v>
                </c:pt>
                <c:pt idx="16384">
                  <c:v>-3.1015604128851813</c:v>
                </c:pt>
                <c:pt idx="16385">
                  <c:v>-3.09870629094473</c:v>
                </c:pt>
                <c:pt idx="16386">
                  <c:v>-3.0937565544180057</c:v>
                </c:pt>
                <c:pt idx="16387">
                  <c:v>-3.086712006730755</c:v>
                </c:pt>
                <c:pt idx="16388">
                  <c:v>-3.077572464516666</c:v>
                </c:pt>
                <c:pt idx="16389">
                  <c:v>-3.0663484219626911</c:v>
                </c:pt>
                <c:pt idx="16390">
                  <c:v>-3.0530450890802081</c:v>
                </c:pt>
                <c:pt idx="16391">
                  <c:v>-3.0376669932378562</c:v>
                </c:pt>
                <c:pt idx="16392">
                  <c:v>-3.0202218661923839</c:v>
                </c:pt>
                <c:pt idx="16393">
                  <c:v>-3.0007214874388568</c:v>
                </c:pt>
                <c:pt idx="16394">
                  <c:v>-2.9791805844518779</c:v>
                </c:pt>
                <c:pt idx="16395">
                  <c:v>-2.9556119162895786</c:v>
                </c:pt>
                <c:pt idx="16396">
                  <c:v>-2.9300304627123355</c:v>
                </c:pt>
                <c:pt idx="16397">
                  <c:v>-2.9024541091692218</c:v>
                </c:pt>
                <c:pt idx="16398">
                  <c:v>-2.8728991014003498</c:v>
                </c:pt>
                <c:pt idx="16399">
                  <c:v>-2.8413829749531518</c:v>
                </c:pt>
                <c:pt idx="16400">
                  <c:v>-2.8079234398939139</c:v>
                </c:pt>
                <c:pt idx="16401">
                  <c:v>-2.7725451635949994</c:v>
                </c:pt>
                <c:pt idx="16402">
                  <c:v>-2.735267970259649</c:v>
                </c:pt>
                <c:pt idx="16403">
                  <c:v>-2.6961150601805239</c:v>
                </c:pt>
                <c:pt idx="16404">
                  <c:v>-2.6551175766589505</c:v>
                </c:pt>
                <c:pt idx="16405">
                  <c:v>-2.6122975079069866</c:v>
                </c:pt>
                <c:pt idx="16406">
                  <c:v>-2.5676832894822268</c:v>
                </c:pt>
                <c:pt idx="16407">
                  <c:v>-2.521308723602111</c:v>
                </c:pt>
                <c:pt idx="16408">
                  <c:v>-2.4732017747980035</c:v>
                </c:pt>
                <c:pt idx="16409">
                  <c:v>-2.4233913467702077</c:v>
                </c:pt>
                <c:pt idx="16410">
                  <c:v>-2.3719081271671199</c:v>
                </c:pt>
                <c:pt idx="16411">
                  <c:v>-2.3187901315724702</c:v>
                </c:pt>
                <c:pt idx="16412">
                  <c:v>-2.2640674153779274</c:v>
                </c:pt>
                <c:pt idx="16413">
                  <c:v>-2.2077778833396406</c:v>
                </c:pt>
                <c:pt idx="16414">
                  <c:v>-2.1499646564379438</c:v>
                </c:pt>
                <c:pt idx="16415">
                  <c:v>-2.0906612065254744</c:v>
                </c:pt>
                <c:pt idx="16416">
                  <c:v>-2.0299071873205174</c:v>
                </c:pt>
                <c:pt idx="16417">
                  <c:v>-1.9677440624825155</c:v>
                </c:pt>
                <c:pt idx="16418">
                  <c:v>-1.9042116968886893</c:v>
                </c:pt>
                <c:pt idx="16419">
                  <c:v>-1.8393496225933623</c:v>
                </c:pt>
                <c:pt idx="16420">
                  <c:v>-1.773202174155516</c:v>
                </c:pt>
                <c:pt idx="16421">
                  <c:v>-1.7058145238879281</c:v>
                </c:pt>
                <c:pt idx="16422">
                  <c:v>-1.6372306850684379</c:v>
                </c:pt>
                <c:pt idx="16423">
                  <c:v>-1.5674947751226924</c:v>
                </c:pt>
                <c:pt idx="16424">
                  <c:v>-1.4966560683919492</c:v>
                </c:pt>
                <c:pt idx="16425">
                  <c:v>-1.4247648958551107</c:v>
                </c:pt>
                <c:pt idx="16426">
                  <c:v>-1.3518704879055172</c:v>
                </c:pt>
                <c:pt idx="16427">
                  <c:v>-1.2780205744974495</c:v>
                </c:pt>
                <c:pt idx="16428">
                  <c:v>-1.2032613815157402</c:v>
                </c:pt>
                <c:pt idx="16429">
                  <c:v>-1.1276394379567407</c:v>
                </c:pt>
                <c:pt idx="16430">
                  <c:v>-1.0512069948875924</c:v>
                </c:pt>
                <c:pt idx="16431">
                  <c:v>-0.97401810280994328</c:v>
                </c:pt>
                <c:pt idx="16432">
                  <c:v>-0.89612495633663436</c:v>
                </c:pt>
                <c:pt idx="16433">
                  <c:v>-0.81757575147711214</c:v>
                </c:pt>
                <c:pt idx="16434">
                  <c:v>-0.73842783045125882</c:v>
                </c:pt>
                <c:pt idx="16435">
                  <c:v>-0.65873472856840265</c:v>
                </c:pt>
                <c:pt idx="16436">
                  <c:v>-0.57854955505799954</c:v>
                </c:pt>
                <c:pt idx="16437">
                  <c:v>-0.49792640485110151</c:v>
                </c:pt>
                <c:pt idx="16438">
                  <c:v>-0.41691942114108865</c:v>
                </c:pt>
                <c:pt idx="16439">
                  <c:v>-0.33558390190934895</c:v>
                </c:pt>
                <c:pt idx="16440">
                  <c:v>-0.25397499954529218</c:v>
                </c:pt>
                <c:pt idx="16441">
                  <c:v>-0.1721473682298196</c:v>
                </c:pt>
                <c:pt idx="16442">
                  <c:v>-9.0156368412876678E-2</c:v>
                </c:pt>
                <c:pt idx="16443">
                  <c:v>-8.0582140089322622E-3</c:v>
                </c:pt>
                <c:pt idx="16444">
                  <c:v>7.4091309232287322E-2</c:v>
                </c:pt>
                <c:pt idx="16445">
                  <c:v>0.15623692458508961</c:v>
                </c:pt>
                <c:pt idx="16446">
                  <c:v>0.23832248447350166</c:v>
                </c:pt>
                <c:pt idx="16447">
                  <c:v>0.32029197523228981</c:v>
                </c:pt>
                <c:pt idx="16448">
                  <c:v>0.40208860235428973</c:v>
                </c:pt>
                <c:pt idx="16449">
                  <c:v>0.48365578296037354</c:v>
                </c:pt>
                <c:pt idx="16450">
                  <c:v>0.56494254038273062</c:v>
                </c:pt>
                <c:pt idx="16451">
                  <c:v>0.64588947868851709</c:v>
                </c:pt>
                <c:pt idx="16452">
                  <c:v>0.72644040230352558</c:v>
                </c:pt>
                <c:pt idx="16453">
                  <c:v>0.80654253179235813</c:v>
                </c:pt>
                <c:pt idx="16454">
                  <c:v>0.88614359793954911</c:v>
                </c:pt>
                <c:pt idx="16455">
                  <c:v>0.96518666385130103</c:v>
                </c:pt>
                <c:pt idx="16456">
                  <c:v>1.0436142780809394</c:v>
                </c:pt>
                <c:pt idx="16457">
                  <c:v>1.1213708192633034</c:v>
                </c:pt>
                <c:pt idx="16458">
                  <c:v>1.1984031660284691</c:v>
                </c:pt>
                <c:pt idx="16459">
                  <c:v>1.2746610014150104</c:v>
                </c:pt>
                <c:pt idx="16460">
                  <c:v>1.3500952919728177</c:v>
                </c:pt>
                <c:pt idx="16461">
                  <c:v>1.4246531065103658</c:v>
                </c:pt>
                <c:pt idx="16462">
                  <c:v>1.4982817069919967</c:v>
                </c:pt>
                <c:pt idx="16463">
                  <c:v>1.5709307918316162</c:v>
                </c:pt>
                <c:pt idx="16464">
                  <c:v>1.6425515428696533</c:v>
                </c:pt>
                <c:pt idx="16465">
                  <c:v>1.713091893100936</c:v>
                </c:pt>
                <c:pt idx="16466">
                  <c:v>1.7825009140347043</c:v>
                </c:pt>
                <c:pt idx="16467">
                  <c:v>1.8507311960500443</c:v>
                </c:pt>
                <c:pt idx="16468">
                  <c:v>1.9177363850584592</c:v>
                </c:pt>
                <c:pt idx="16469">
                  <c:v>1.98346441855121</c:v>
                </c:pt>
                <c:pt idx="16470">
                  <c:v>2.0478745581479791</c:v>
                </c:pt>
                <c:pt idx="16471">
                  <c:v>2.11092532148374</c:v>
                </c:pt>
                <c:pt idx="16472">
                  <c:v>2.1725680424027054</c:v>
                </c:pt>
                <c:pt idx="16473">
                  <c:v>2.2327638509224959</c:v>
                </c:pt>
                <c:pt idx="16474">
                  <c:v>2.2914698213486697</c:v>
                </c:pt>
                <c:pt idx="16475">
                  <c:v>2.3486424697401795</c:v>
                </c:pt>
                <c:pt idx="16476">
                  <c:v>2.4042382665629076</c:v>
                </c:pt>
                <c:pt idx="16477">
                  <c:v>2.4582221598798726</c:v>
                </c:pt>
                <c:pt idx="16478">
                  <c:v>2.5105578395116428</c:v>
                </c:pt>
                <c:pt idx="16479">
                  <c:v>2.5612031911487918</c:v>
                </c:pt>
                <c:pt idx="16480">
                  <c:v>2.6101275904599883</c:v>
                </c:pt>
                <c:pt idx="16481">
                  <c:v>2.6572966102016347</c:v>
                </c:pt>
                <c:pt idx="16482">
                  <c:v>2.7026734602944544</c:v>
                </c:pt>
                <c:pt idx="16483">
                  <c:v>2.7462290410630095</c:v>
                </c:pt>
                <c:pt idx="16484">
                  <c:v>2.7879305492431672</c:v>
                </c:pt>
                <c:pt idx="16485">
                  <c:v>2.8277468649804538</c:v>
                </c:pt>
                <c:pt idx="16486">
                  <c:v>2.8656477681386323</c:v>
                </c:pt>
                <c:pt idx="16487">
                  <c:v>2.9016074308543263</c:v>
                </c:pt>
                <c:pt idx="16488">
                  <c:v>2.9356003403346782</c:v>
                </c:pt>
                <c:pt idx="16489">
                  <c:v>2.9676008873704367</c:v>
                </c:pt>
                <c:pt idx="16490">
                  <c:v>2.9975882779260861</c:v>
                </c:pt>
                <c:pt idx="16491">
                  <c:v>3.0255424924587198</c:v>
                </c:pt>
                <c:pt idx="16492">
                  <c:v>3.0514423482560757</c:v>
                </c:pt>
                <c:pt idx="16493">
                  <c:v>3.0752654260397816</c:v>
                </c:pt>
                <c:pt idx="16494">
                  <c:v>3.0969914500176463</c:v>
                </c:pt>
                <c:pt idx="16495">
                  <c:v>3.1166097973170204</c:v>
                </c:pt>
                <c:pt idx="16496">
                  <c:v>3.1341029862543373</c:v>
                </c:pt>
                <c:pt idx="16497">
                  <c:v>3.1494560207461308</c:v>
                </c:pt>
                <c:pt idx="16498">
                  <c:v>3.1626575692060732</c:v>
                </c:pt>
                <c:pt idx="16499">
                  <c:v>3.1737006315027441</c:v>
                </c:pt>
                <c:pt idx="16500">
                  <c:v>3.1825714182499198</c:v>
                </c:pt>
                <c:pt idx="16501">
                  <c:v>3.1892642828448539</c:v>
                </c:pt>
                <c:pt idx="16502">
                  <c:v>3.1937740616830488</c:v>
                </c:pt>
                <c:pt idx="16503">
                  <c:v>3.1960988228887679</c:v>
                </c:pt>
                <c:pt idx="16504">
                  <c:v>3.1962304839633573</c:v>
                </c:pt>
                <c:pt idx="16505">
                  <c:v>3.1941699978461719</c:v>
                </c:pt>
                <c:pt idx="16506">
                  <c:v>3.189918275531161</c:v>
                </c:pt>
                <c:pt idx="16507">
                  <c:v>3.1834754610524598</c:v>
                </c:pt>
                <c:pt idx="16508">
                  <c:v>3.1748408080371</c:v>
                </c:pt>
                <c:pt idx="16509">
                  <c:v>3.1640243445746274</c:v>
                </c:pt>
                <c:pt idx="16510">
                  <c:v>3.151030911915607</c:v>
                </c:pt>
                <c:pt idx="16511">
                  <c:v>3.1358647663344463</c:v>
                </c:pt>
                <c:pt idx="16512">
                  <c:v>3.1185334663925861</c:v>
                </c:pt>
                <c:pt idx="16513">
                  <c:v>3.0990487164232885</c:v>
                </c:pt>
                <c:pt idx="16514">
                  <c:v>3.0774252668093678</c:v>
                </c:pt>
                <c:pt idx="16515">
                  <c:v>3.0536759975259109</c:v>
                </c:pt>
                <c:pt idx="16516">
                  <c:v>3.0278161070998237</c:v>
                </c:pt>
                <c:pt idx="16517">
                  <c:v>2.9998637973394202</c:v>
                </c:pt>
                <c:pt idx="16518">
                  <c:v>2.9698357275827822</c:v>
                </c:pt>
                <c:pt idx="16519">
                  <c:v>2.9377499437628658</c:v>
                </c:pt>
                <c:pt idx="16520">
                  <c:v>2.9036247625715004</c:v>
                </c:pt>
                <c:pt idx="16521">
                  <c:v>2.867485553603299</c:v>
                </c:pt>
                <c:pt idx="16522">
                  <c:v>2.8293529381417803</c:v>
                </c:pt>
                <c:pt idx="16523">
                  <c:v>2.7892510075849821</c:v>
                </c:pt>
                <c:pt idx="16524">
                  <c:v>2.7472118894381388</c:v>
                </c:pt>
                <c:pt idx="16525">
                  <c:v>2.7032586481965799</c:v>
                </c:pt>
                <c:pt idx="16526">
                  <c:v>2.6574208866698914</c:v>
                </c:pt>
                <c:pt idx="16527">
                  <c:v>2.6097336640952125</c:v>
                </c:pt>
                <c:pt idx="16528">
                  <c:v>2.5602262905010149</c:v>
                </c:pt>
                <c:pt idx="16529">
                  <c:v>2.5089291021841698</c:v>
                </c:pt>
                <c:pt idx="16530">
                  <c:v>2.4558743050245995</c:v>
                </c:pt>
                <c:pt idx="16531">
                  <c:v>2.4011015169231613</c:v>
                </c:pt>
                <c:pt idx="16532">
                  <c:v>2.3446424780414938</c:v>
                </c:pt>
                <c:pt idx="16533">
                  <c:v>2.2865368586442845</c:v>
                </c:pt>
                <c:pt idx="16534">
                  <c:v>2.2268296241644099</c:v>
                </c:pt>
                <c:pt idx="16535">
                  <c:v>2.1655561679787949</c:v>
                </c:pt>
                <c:pt idx="16536">
                  <c:v>2.1027581404531164</c:v>
                </c:pt>
                <c:pt idx="16537">
                  <c:v>2.0384790749941843</c:v>
                </c:pt>
                <c:pt idx="16538">
                  <c:v>1.9727609772316945</c:v>
                </c:pt>
                <c:pt idx="16539">
                  <c:v>1.905645588812344</c:v>
                </c:pt>
                <c:pt idx="16540">
                  <c:v>1.8371795204942099</c:v>
                </c:pt>
                <c:pt idx="16541">
                  <c:v>1.7674102850974329</c:v>
                </c:pt>
                <c:pt idx="16542">
                  <c:v>1.6963842983533675</c:v>
                </c:pt>
                <c:pt idx="16543">
                  <c:v>1.6241481396644426</c:v>
                </c:pt>
                <c:pt idx="16544">
                  <c:v>1.5507536023906958</c:v>
                </c:pt>
                <c:pt idx="16545">
                  <c:v>1.4762535910343804</c:v>
                </c:pt>
                <c:pt idx="16546">
                  <c:v>1.4006999614260203</c:v>
                </c:pt>
                <c:pt idx="16547">
                  <c:v>1.3241431182293308</c:v>
                </c:pt>
                <c:pt idx="16548">
                  <c:v>1.2466320086210823</c:v>
                </c:pt>
                <c:pt idx="16549">
                  <c:v>1.1682159267368863</c:v>
                </c:pt>
                <c:pt idx="16550">
                  <c:v>1.0889499298526166</c:v>
                </c:pt>
                <c:pt idx="16551">
                  <c:v>1.0088909129301868</c:v>
                </c:pt>
                <c:pt idx="16552">
                  <c:v>0.92809395043954634</c:v>
                </c:pt>
                <c:pt idx="16553">
                  <c:v>0.84661015075476631</c:v>
                </c:pt>
                <c:pt idx="16554">
                  <c:v>0.76449979804759804</c:v>
                </c:pt>
                <c:pt idx="16555">
                  <c:v>0.68181939621755694</c:v>
                </c:pt>
                <c:pt idx="16556">
                  <c:v>0.59862504674839456</c:v>
                </c:pt>
                <c:pt idx="16557">
                  <c:v>0.51497385749277724</c:v>
                </c:pt>
                <c:pt idx="16558">
                  <c:v>0.43092300221691071</c:v>
                </c:pt>
                <c:pt idx="16559">
                  <c:v>0.34653082409353414</c:v>
                </c:pt>
                <c:pt idx="16560">
                  <c:v>0.26185553227586428</c:v>
                </c:pt>
                <c:pt idx="16561">
                  <c:v>0.17695484622480068</c:v>
                </c:pt>
                <c:pt idx="16562">
                  <c:v>9.1887197122630909E-2</c:v>
                </c:pt>
                <c:pt idx="16563">
                  <c:v>6.7118720007229163E-3</c:v>
                </c:pt>
                <c:pt idx="16564">
                  <c:v>-7.8512270958983679E-2</c:v>
                </c:pt>
                <c:pt idx="16565">
                  <c:v>-0.16372688635044011</c:v>
                </c:pt>
                <c:pt idx="16566">
                  <c:v>-0.24887276473144374</c:v>
                </c:pt>
                <c:pt idx="16567">
                  <c:v>-0.33389084043897621</c:v>
                </c:pt>
                <c:pt idx="16568">
                  <c:v>-0.4187212798796926</c:v>
                </c:pt>
                <c:pt idx="16569">
                  <c:v>-0.5033044770290831</c:v>
                </c:pt>
                <c:pt idx="16570">
                  <c:v>-0.5875864510268255</c:v>
                </c:pt>
                <c:pt idx="16571">
                  <c:v>-0.67150482369223452</c:v>
                </c:pt>
                <c:pt idx="16572">
                  <c:v>-0.75500044211696959</c:v>
                </c:pt>
                <c:pt idx="16573">
                  <c:v>-0.83801759738775328</c:v>
                </c:pt>
                <c:pt idx="16574">
                  <c:v>-0.92050112158173447</c:v>
                </c:pt>
                <c:pt idx="16575">
                  <c:v>-1.0023912127497998</c:v>
                </c:pt>
                <c:pt idx="16576">
                  <c:v>-1.0836275908895472</c:v>
                </c:pt>
                <c:pt idx="16577">
                  <c:v>-1.164151845389229</c:v>
                </c:pt>
                <c:pt idx="16578">
                  <c:v>-1.2439081077109775</c:v>
                </c:pt>
                <c:pt idx="16579">
                  <c:v>-1.3228433585301391</c:v>
                </c:pt>
                <c:pt idx="16580">
                  <c:v>-1.4009059095186813</c:v>
                </c:pt>
                <c:pt idx="16581">
                  <c:v>-1.4780402247243958</c:v>
                </c:pt>
                <c:pt idx="16582">
                  <c:v>-1.5541910140490689</c:v>
                </c:pt>
                <c:pt idx="16583">
                  <c:v>-1.629305479069578</c:v>
                </c:pt>
                <c:pt idx="16584">
                  <c:v>-1.7033323624859003</c:v>
                </c:pt>
                <c:pt idx="16585">
                  <c:v>-1.7762172182616791</c:v>
                </c:pt>
                <c:pt idx="16586">
                  <c:v>-1.8479068013357727</c:v>
                </c:pt>
                <c:pt idx="16587">
                  <c:v>-1.9183514502661498</c:v>
                </c:pt>
                <c:pt idx="16588">
                  <c:v>-1.9875026261152042</c:v>
                </c:pt>
                <c:pt idx="16589">
                  <c:v>-2.0553061506522021</c:v>
                </c:pt>
                <c:pt idx="16590">
                  <c:v>-2.1217192409871193</c:v>
                </c:pt>
                <c:pt idx="16591">
                  <c:v>-2.1866984434707954</c:v>
                </c:pt>
                <c:pt idx="16592">
                  <c:v>-2.2501931958283805</c:v>
                </c:pt>
                <c:pt idx="16593">
                  <c:v>-2.3121628089870274</c:v>
                </c:pt>
                <c:pt idx="16594">
                  <c:v>-2.3725626169763352</c:v>
                </c:pt>
                <c:pt idx="16595">
                  <c:v>-2.4313474761005058</c:v>
                </c:pt>
                <c:pt idx="16596">
                  <c:v>-2.4884722792172451</c:v>
                </c:pt>
                <c:pt idx="16597">
                  <c:v>-2.5439004804708958</c:v>
                </c:pt>
                <c:pt idx="16598">
                  <c:v>-2.5975943609116032</c:v>
                </c:pt>
                <c:pt idx="16599">
                  <c:v>-2.6495104839807584</c:v>
                </c:pt>
                <c:pt idx="16600">
                  <c:v>-2.6996169909053953</c:v>
                </c:pt>
                <c:pt idx="16601">
                  <c:v>-2.7478783090057983</c:v>
                </c:pt>
                <c:pt idx="16602">
                  <c:v>-2.7942565928807976</c:v>
                </c:pt>
                <c:pt idx="16603">
                  <c:v>-2.8387217786654824</c:v>
                </c:pt>
                <c:pt idx="16604">
                  <c:v>-2.8812401909657446</c:v>
                </c:pt>
                <c:pt idx="16605">
                  <c:v>-2.9217799306911059</c:v>
                </c:pt>
                <c:pt idx="16606">
                  <c:v>-2.9603100921049355</c:v>
                </c:pt>
                <c:pt idx="16607">
                  <c:v>-2.9968042560267625</c:v>
                </c:pt>
                <c:pt idx="16608">
                  <c:v>-3.0312364131834073</c:v>
                </c:pt>
                <c:pt idx="16609">
                  <c:v>-3.0635805531805587</c:v>
                </c:pt>
                <c:pt idx="16610">
                  <c:v>-3.0938155764559827</c:v>
                </c:pt>
                <c:pt idx="16611">
                  <c:v>-3.1219212538660162</c:v>
                </c:pt>
                <c:pt idx="16612">
                  <c:v>-3.1478762891951657</c:v>
                </c:pt>
                <c:pt idx="16613">
                  <c:v>-3.1716582458350762</c:v>
                </c:pt>
                <c:pt idx="16614">
                  <c:v>-3.1932469268163222</c:v>
                </c:pt>
                <c:pt idx="16615">
                  <c:v>-3.2126318841253725</c:v>
                </c:pt>
                <c:pt idx="16616">
                  <c:v>-3.2297959067619644</c:v>
                </c:pt>
                <c:pt idx="16617">
                  <c:v>-3.2447243648421824</c:v>
                </c:pt>
                <c:pt idx="16618">
                  <c:v>-3.2574063880925284</c:v>
                </c:pt>
                <c:pt idx="16619">
                  <c:v>-3.267835532309745</c:v>
                </c:pt>
                <c:pt idx="16620">
                  <c:v>-3.2759986580589842</c:v>
                </c:pt>
                <c:pt idx="16621">
                  <c:v>-3.2818908620263287</c:v>
                </c:pt>
                <c:pt idx="16622">
                  <c:v>-3.2855078164548166</c:v>
                </c:pt>
                <c:pt idx="16623">
                  <c:v>-3.2868485170042097</c:v>
                </c:pt>
                <c:pt idx="16624">
                  <c:v>-3.2859058994372408</c:v>
                </c:pt>
                <c:pt idx="16625">
                  <c:v>-3.2826820246283952</c:v>
                </c:pt>
                <c:pt idx="16626">
                  <c:v>-3.277179000039137</c:v>
                </c:pt>
                <c:pt idx="16627">
                  <c:v>-3.2693982534742343</c:v>
                </c:pt>
                <c:pt idx="16628">
                  <c:v>-3.259340408318558</c:v>
                </c:pt>
                <c:pt idx="16629">
                  <c:v>-3.247016947005354</c:v>
                </c:pt>
                <c:pt idx="16630">
                  <c:v>-3.2324342482296453</c:v>
                </c:pt>
                <c:pt idx="16631">
                  <c:v>-3.2155981872434078</c:v>
                </c:pt>
                <c:pt idx="16632">
                  <c:v>-3.1965180214704856</c:v>
                </c:pt>
                <c:pt idx="16633">
                  <c:v>-3.175207232263856</c:v>
                </c:pt>
                <c:pt idx="16634">
                  <c:v>-3.151682423378587</c:v>
                </c:pt>
                <c:pt idx="16635">
                  <c:v>-3.1259584026341964</c:v>
                </c:pt>
                <c:pt idx="16636">
                  <c:v>-3.0980523689202046</c:v>
                </c:pt>
                <c:pt idx="16637">
                  <c:v>-3.0679845949002584</c:v>
                </c:pt>
                <c:pt idx="16638">
                  <c:v>-3.0357738791651467</c:v>
                </c:pt>
                <c:pt idx="16639">
                  <c:v>-3.0014404731354132</c:v>
                </c:pt>
                <c:pt idx="16640">
                  <c:v>-2.9650049629973281</c:v>
                </c:pt>
                <c:pt idx="16641">
                  <c:v>-2.9264950495559092</c:v>
                </c:pt>
                <c:pt idx="16642">
                  <c:v>-2.8859337446693987</c:v>
                </c:pt>
                <c:pt idx="16643">
                  <c:v>-2.8433475872647236</c:v>
                </c:pt>
                <c:pt idx="16644">
                  <c:v>-2.798771206864445</c:v>
                </c:pt>
                <c:pt idx="16645">
                  <c:v>-2.752230221950104</c:v>
                </c:pt>
                <c:pt idx="16646">
                  <c:v>-2.7037568387161977</c:v>
                </c:pt>
                <c:pt idx="16647">
                  <c:v>-2.653388766564917</c:v>
                </c:pt>
                <c:pt idx="16648">
                  <c:v>-2.6011580098056264</c:v>
                </c:pt>
                <c:pt idx="16649">
                  <c:v>-2.5470976404247567</c:v>
                </c:pt>
                <c:pt idx="16650">
                  <c:v>-2.4912426386527633</c:v>
                </c:pt>
                <c:pt idx="16651">
                  <c:v>-2.4336354326171379</c:v>
                </c:pt>
                <c:pt idx="16652">
                  <c:v>-2.3743106057623602</c:v>
                </c:pt>
                <c:pt idx="16653">
                  <c:v>-2.3133107018404941</c:v>
                </c:pt>
                <c:pt idx="16654">
                  <c:v>-2.250683587095669</c:v>
                </c:pt>
                <c:pt idx="16655">
                  <c:v>-2.1864675801330087</c:v>
                </c:pt>
                <c:pt idx="16656">
                  <c:v>-2.1207072780332354</c:v>
                </c:pt>
                <c:pt idx="16657">
                  <c:v>-2.0534491794547063</c:v>
                </c:pt>
                <c:pt idx="16658">
                  <c:v>-1.9847382708473342</c:v>
                </c:pt>
                <c:pt idx="16659">
                  <c:v>-1.9146192872645955</c:v>
                </c:pt>
                <c:pt idx="16660">
                  <c:v>-1.8431418424644019</c:v>
                </c:pt>
                <c:pt idx="16661">
                  <c:v>-1.7703564588577467</c:v>
                </c:pt>
                <c:pt idx="16662">
                  <c:v>-1.6963125653506432</c:v>
                </c:pt>
                <c:pt idx="16663">
                  <c:v>-1.6210597550941719</c:v>
                </c:pt>
                <c:pt idx="16664">
                  <c:v>-1.5446528327619458</c:v>
                </c:pt>
                <c:pt idx="16665">
                  <c:v>-1.4671477087290095</c:v>
                </c:pt>
                <c:pt idx="16666">
                  <c:v>-1.3885992362592441</c:v>
                </c:pt>
                <c:pt idx="16667">
                  <c:v>-1.3090608060208255</c:v>
                </c:pt>
                <c:pt idx="16668">
                  <c:v>-1.2285843367893605</c:v>
                </c:pt>
                <c:pt idx="16669">
                  <c:v>-1.1472220769325521</c:v>
                </c:pt>
                <c:pt idx="16670">
                  <c:v>-1.0650320176489454</c:v>
                </c:pt>
                <c:pt idx="16671">
                  <c:v>-0.98207396459240193</c:v>
                </c:pt>
                <c:pt idx="16672">
                  <c:v>-0.89840587679721462</c:v>
                </c:pt>
                <c:pt idx="16673">
                  <c:v>-0.81408171820458231</c:v>
                </c:pt>
                <c:pt idx="16674">
                  <c:v>-0.72916459671642186</c:v>
                </c:pt>
                <c:pt idx="16675">
                  <c:v>-0.64371380531886013</c:v>
                </c:pt>
                <c:pt idx="16676">
                  <c:v>-0.55778819716764794</c:v>
                </c:pt>
                <c:pt idx="16677">
                  <c:v>-0.47144759164025379</c:v>
                </c:pt>
                <c:pt idx="16678">
                  <c:v>-0.38475183118905293</c:v>
                </c:pt>
                <c:pt idx="16679">
                  <c:v>-0.29776188218677546</c:v>
                </c:pt>
                <c:pt idx="16680">
                  <c:v>-0.21053852889921676</c:v>
                </c:pt>
                <c:pt idx="16681">
                  <c:v>-0.12314201526040214</c:v>
                </c:pt>
                <c:pt idx="16682">
                  <c:v>-3.5633243785760708E-2</c:v>
                </c:pt>
                <c:pt idx="16683">
                  <c:v>5.1926082746867913E-2</c:v>
                </c:pt>
                <c:pt idx="16684">
                  <c:v>0.13947474838560633</c:v>
                </c:pt>
                <c:pt idx="16685">
                  <c:v>0.22695211026238307</c:v>
                </c:pt>
                <c:pt idx="16686">
                  <c:v>0.31429672405098585</c:v>
                </c:pt>
                <c:pt idx="16687">
                  <c:v>0.40144735398901282</c:v>
                </c:pt>
                <c:pt idx="16688">
                  <c:v>0.488342063309813</c:v>
                </c:pt>
                <c:pt idx="16689">
                  <c:v>0.57491921181502992</c:v>
                </c:pt>
                <c:pt idx="16690">
                  <c:v>0.66112285547380756</c:v>
                </c:pt>
                <c:pt idx="16691">
                  <c:v>0.74688872587047095</c:v>
                </c:pt>
                <c:pt idx="16692">
                  <c:v>0.83215585465574449</c:v>
                </c:pt>
                <c:pt idx="16693">
                  <c:v>0.91686679405279603</c:v>
                </c:pt>
                <c:pt idx="16694">
                  <c:v>1.0009647155584329</c:v>
                </c:pt>
                <c:pt idx="16695">
                  <c:v>1.0843882365538933</c:v>
                </c:pt>
                <c:pt idx="16696">
                  <c:v>1.1670755778243558</c:v>
                </c:pt>
                <c:pt idx="16697">
                  <c:v>1.248966912467933</c:v>
                </c:pt>
                <c:pt idx="16698">
                  <c:v>1.330005039960189</c:v>
                </c:pt>
                <c:pt idx="16699">
                  <c:v>1.4101356945905013</c:v>
                </c:pt>
                <c:pt idx="16700">
                  <c:v>1.489306028456076</c:v>
                </c:pt>
                <c:pt idx="16701">
                  <c:v>1.5674594339649157</c:v>
                </c:pt>
                <c:pt idx="16702">
                  <c:v>1.6445396383494419</c:v>
                </c:pt>
                <c:pt idx="16703">
                  <c:v>1.7204929504336839</c:v>
                </c:pt>
                <c:pt idx="16704">
                  <c:v>1.7952673109374329</c:v>
                </c:pt>
                <c:pt idx="16705">
                  <c:v>1.868807563381903</c:v>
                </c:pt>
                <c:pt idx="16706">
                  <c:v>1.9410598444746279</c:v>
                </c:pt>
                <c:pt idx="16707">
                  <c:v>2.0119739673344754</c:v>
                </c:pt>
                <c:pt idx="16708">
                  <c:v>2.0815009608650969</c:v>
                </c:pt>
                <c:pt idx="16709">
                  <c:v>2.1495863083523838</c:v>
                </c:pt>
                <c:pt idx="16710">
                  <c:v>2.2161869823993432</c:v>
                </c:pt>
                <c:pt idx="16711">
                  <c:v>2.2812593790336781</c:v>
                </c:pt>
                <c:pt idx="16712">
                  <c:v>2.3447528799542585</c:v>
                </c:pt>
                <c:pt idx="16713">
                  <c:v>2.4066268343777946</c:v>
                </c:pt>
                <c:pt idx="16714">
                  <c:v>2.4668367088640752</c:v>
                </c:pt>
                <c:pt idx="16715">
                  <c:v>2.5253375863188601</c:v>
                </c:pt>
                <c:pt idx="16716">
                  <c:v>2.5820846800096464</c:v>
                </c:pt>
                <c:pt idx="16717">
                  <c:v>2.6370418579420565</c:v>
                </c:pt>
                <c:pt idx="16718">
                  <c:v>2.6901719080292841</c:v>
                </c:pt>
                <c:pt idx="16719">
                  <c:v>2.7414319930348912</c:v>
                </c:pt>
                <c:pt idx="16720">
                  <c:v>2.790790945332593</c:v>
                </c:pt>
                <c:pt idx="16721">
                  <c:v>2.8382139744879296</c:v>
                </c:pt>
                <c:pt idx="16722">
                  <c:v>2.8836641076266991</c:v>
                </c:pt>
                <c:pt idx="16723">
                  <c:v>2.9271122427862957</c:v>
                </c:pt>
                <c:pt idx="16724">
                  <c:v>2.9685257548546717</c:v>
                </c:pt>
                <c:pt idx="16725">
                  <c:v>3.007873882320041</c:v>
                </c:pt>
                <c:pt idx="16726">
                  <c:v>3.0451269431510273</c:v>
                </c:pt>
                <c:pt idx="16727">
                  <c:v>3.0802598267435561</c:v>
                </c:pt>
                <c:pt idx="16728">
                  <c:v>3.1132479159321109</c:v>
                </c:pt>
                <c:pt idx="16729">
                  <c:v>3.1440666745387413</c:v>
                </c:pt>
                <c:pt idx="16730">
                  <c:v>3.1726965578222237</c:v>
                </c:pt>
                <c:pt idx="16731">
                  <c:v>3.1991189704806215</c:v>
                </c:pt>
                <c:pt idx="16732">
                  <c:v>3.223314327498644</c:v>
                </c:pt>
                <c:pt idx="16733">
                  <c:v>3.2452619790878536</c:v>
                </c:pt>
                <c:pt idx="16734">
                  <c:v>3.2649435889048317</c:v>
                </c:pt>
                <c:pt idx="16735">
                  <c:v>3.2823506414815942</c:v>
                </c:pt>
                <c:pt idx="16736">
                  <c:v>3.2974679283252715</c:v>
                </c:pt>
                <c:pt idx="16737">
                  <c:v>3.3102828899944985</c:v>
                </c:pt>
                <c:pt idx="16738">
                  <c:v>3.3207867924996877</c:v>
                </c:pt>
                <c:pt idx="16739">
                  <c:v>3.3289753916042244</c:v>
                </c:pt>
                <c:pt idx="16740">
                  <c:v>3.3348378093011903</c:v>
                </c:pt>
                <c:pt idx="16741">
                  <c:v>3.3383714628839956</c:v>
                </c:pt>
                <c:pt idx="16742">
                  <c:v>3.3395744020423122</c:v>
                </c:pt>
                <c:pt idx="16743">
                  <c:v>3.3384480543259394</c:v>
                </c:pt>
                <c:pt idx="16744">
                  <c:v>3.3349878393816881</c:v>
                </c:pt>
                <c:pt idx="16745">
                  <c:v>3.3291983514619141</c:v>
                </c:pt>
                <c:pt idx="16746">
                  <c:v>3.3210842783509791</c:v>
                </c:pt>
                <c:pt idx="16747">
                  <c:v>3.31064967252702</c:v>
                </c:pt>
                <c:pt idx="16748">
                  <c:v>3.2978978237608905</c:v>
                </c:pt>
                <c:pt idx="16749">
                  <c:v>3.2828429199059754</c:v>
                </c:pt>
                <c:pt idx="16750">
                  <c:v>3.2654940813951736</c:v>
                </c:pt>
                <c:pt idx="16751">
                  <c:v>3.2458599587845729</c:v>
                </c:pt>
                <c:pt idx="16752">
                  <c:v>3.2239526155842753</c:v>
                </c:pt>
                <c:pt idx="16753">
                  <c:v>3.1997883672020278</c:v>
                </c:pt>
                <c:pt idx="16754">
                  <c:v>3.1733866765757699</c:v>
                </c:pt>
                <c:pt idx="16755">
                  <c:v>3.144765232971479</c:v>
                </c:pt>
                <c:pt idx="16756">
                  <c:v>3.1139441361032127</c:v>
                </c:pt>
                <c:pt idx="16757">
                  <c:v>3.08094657593342</c:v>
                </c:pt>
                <c:pt idx="16758">
                  <c:v>3.0457942819069532</c:v>
                </c:pt>
                <c:pt idx="16759">
                  <c:v>3.0085104469221502</c:v>
                </c:pt>
                <c:pt idx="16760">
                  <c:v>2.96911860632596</c:v>
                </c:pt>
                <c:pt idx="16761">
                  <c:v>2.9276494148194439</c:v>
                </c:pt>
                <c:pt idx="16762">
                  <c:v>2.884128839941293</c:v>
                </c:pt>
                <c:pt idx="16763">
                  <c:v>2.8385863751316829</c:v>
                </c:pt>
                <c:pt idx="16764">
                  <c:v>2.791059600309842</c:v>
                </c:pt>
                <c:pt idx="16765">
                  <c:v>2.7415770772933912</c:v>
                </c:pt>
                <c:pt idx="16766">
                  <c:v>2.6901739456165363</c:v>
                </c:pt>
                <c:pt idx="16767">
                  <c:v>2.6368908350999676</c:v>
                </c:pt>
                <c:pt idx="16768">
                  <c:v>2.5817626546398165</c:v>
                </c:pt>
                <c:pt idx="16769">
                  <c:v>2.5248253620837242</c:v>
                </c:pt>
                <c:pt idx="16770">
                  <c:v>2.4661168019240538</c:v>
                </c:pt>
                <c:pt idx="16771">
                  <c:v>2.4056822420995205</c:v>
                </c:pt>
                <c:pt idx="16772">
                  <c:v>2.3435590785896672</c:v>
                </c:pt>
                <c:pt idx="16773">
                  <c:v>2.2797926376080473</c:v>
                </c:pt>
                <c:pt idx="16774">
                  <c:v>2.2144335350205142</c:v>
                </c:pt>
                <c:pt idx="16775">
                  <c:v>2.1475228034818215</c:v>
                </c:pt>
                <c:pt idx="16776">
                  <c:v>2.0791077158545703</c:v>
                </c:pt>
                <c:pt idx="16777">
                  <c:v>2.0092374056545994</c:v>
                </c:pt>
                <c:pt idx="16778">
                  <c:v>1.9379594506505449</c:v>
                </c:pt>
                <c:pt idx="16779">
                  <c:v>1.8653211311055686</c:v>
                </c:pt>
                <c:pt idx="16780">
                  <c:v>1.7913745573553075</c:v>
                </c:pt>
                <c:pt idx="16781">
                  <c:v>1.7161726972830145</c:v>
                </c:pt>
                <c:pt idx="16782">
                  <c:v>1.6397673717399888</c:v>
                </c:pt>
                <c:pt idx="16783">
                  <c:v>1.5622105099284451</c:v>
                </c:pt>
                <c:pt idx="16784">
                  <c:v>1.4835591943686928</c:v>
                </c:pt>
                <c:pt idx="16785">
                  <c:v>1.4038715528266612</c:v>
                </c:pt>
                <c:pt idx="16786">
                  <c:v>1.3232045933111451</c:v>
                </c:pt>
                <c:pt idx="16787">
                  <c:v>1.2416137964625393</c:v>
                </c:pt>
                <c:pt idx="16788">
                  <c:v>1.1591531041948282</c:v>
                </c:pt>
                <c:pt idx="16789">
                  <c:v>1.0758767191865399</c:v>
                </c:pt>
                <c:pt idx="16790">
                  <c:v>0.9918445161952516</c:v>
                </c:pt>
                <c:pt idx="16791">
                  <c:v>0.9071181118294076</c:v>
                </c:pt>
                <c:pt idx="16792">
                  <c:v>0.82175720169375455</c:v>
                </c:pt>
                <c:pt idx="16793">
                  <c:v>0.73581741021126534</c:v>
                </c:pt>
                <c:pt idx="16794">
                  <c:v>0.64936342804893299</c:v>
                </c:pt>
                <c:pt idx="16795">
                  <c:v>0.56245605169154167</c:v>
                </c:pt>
                <c:pt idx="16796">
                  <c:v>0.47515555705710921</c:v>
                </c:pt>
                <c:pt idx="16797">
                  <c:v>0.38752310416013602</c:v>
                </c:pt>
                <c:pt idx="16798">
                  <c:v>0.29961979265852745</c:v>
                </c:pt>
                <c:pt idx="16799">
                  <c:v>0.21150776147654668</c:v>
                </c:pt>
                <c:pt idx="16800">
                  <c:v>0.12324888164014952</c:v>
                </c:pt>
                <c:pt idx="16801">
                  <c:v>3.4904397000673201E-2</c:v>
                </c:pt>
                <c:pt idx="16802">
                  <c:v>-5.3463877816232241E-2</c:v>
                </c:pt>
                <c:pt idx="16803">
                  <c:v>-0.14179341660568229</c:v>
                </c:pt>
                <c:pt idx="16804">
                  <c:v>-0.23002226945937512</c:v>
                </c:pt>
                <c:pt idx="16805">
                  <c:v>-0.31808914972117808</c:v>
                </c:pt>
                <c:pt idx="16806">
                  <c:v>-0.40593206005231075</c:v>
                </c:pt>
                <c:pt idx="16807">
                  <c:v>-0.49348930297022359</c:v>
                </c:pt>
                <c:pt idx="16808">
                  <c:v>-0.58069857170529549</c:v>
                </c:pt>
                <c:pt idx="16809">
                  <c:v>-0.66749794810704877</c:v>
                </c:pt>
                <c:pt idx="16810">
                  <c:v>-0.75383130248478147</c:v>
                </c:pt>
                <c:pt idx="16811">
                  <c:v>-0.83963427320431561</c:v>
                </c:pt>
                <c:pt idx="16812">
                  <c:v>-0.9248458911960048</c:v>
                </c:pt>
                <c:pt idx="16813">
                  <c:v>-1.0094088004253863</c:v>
                </c:pt>
                <c:pt idx="16814">
                  <c:v>-1.093266356466345</c:v>
                </c:pt>
                <c:pt idx="16815">
                  <c:v>-1.1763574528919623</c:v>
                </c:pt>
                <c:pt idx="16816">
                  <c:v>-1.2586206784822229</c:v>
                </c:pt>
                <c:pt idx="16817">
                  <c:v>-1.3399966657295006</c:v>
                </c:pt>
                <c:pt idx="16818">
                  <c:v>-1.4204287644086524</c:v>
                </c:pt>
                <c:pt idx="16819">
                  <c:v>-1.4998633494282934</c:v>
                </c:pt>
                <c:pt idx="16820">
                  <c:v>-1.5782483031496963</c:v>
                </c:pt>
                <c:pt idx="16821">
                  <c:v>-1.6555278371257418</c:v>
                </c:pt>
                <c:pt idx="16822">
                  <c:v>-1.7316465857616119</c:v>
                </c:pt>
                <c:pt idx="16823">
                  <c:v>-1.8065518521418782</c:v>
                </c:pt>
                <c:pt idx="16824">
                  <c:v>-1.8801926573077816</c:v>
                </c:pt>
                <c:pt idx="16825">
                  <c:v>-1.9525150100506123</c:v>
                </c:pt>
                <c:pt idx="16826">
                  <c:v>-2.0234662960997984</c:v>
                </c:pt>
                <c:pt idx="16827">
                  <c:v>-2.0929976600681774</c:v>
                </c:pt>
                <c:pt idx="16828">
                  <c:v>-2.1610615434637097</c:v>
                </c:pt>
                <c:pt idx="16829">
                  <c:v>-2.2276049218446223</c:v>
                </c:pt>
                <c:pt idx="16830">
                  <c:v>-2.2925863382334586</c:v>
                </c:pt>
                <c:pt idx="16831">
                  <c:v>-2.3559638356259027</c:v>
                </c:pt>
                <c:pt idx="16832">
                  <c:v>-2.4176885175629668</c:v>
                </c:pt>
                <c:pt idx="16833">
                  <c:v>-2.4777215282292127</c:v>
                </c:pt>
                <c:pt idx="16834">
                  <c:v>-2.5360202004572892</c:v>
                </c:pt>
                <c:pt idx="16835">
                  <c:v>-2.5925415528394784</c:v>
                </c:pt>
                <c:pt idx="16836">
                  <c:v>-2.647242801783714</c:v>
                </c:pt>
                <c:pt idx="16837">
                  <c:v>-2.7000898838636918</c:v>
                </c:pt>
                <c:pt idx="16838">
                  <c:v>-2.7510477188971572</c:v>
                </c:pt>
                <c:pt idx="16839">
                  <c:v>-2.8000756627356416</c:v>
                </c:pt>
                <c:pt idx="16840">
                  <c:v>-2.847144799810629</c:v>
                </c:pt>
                <c:pt idx="16841">
                  <c:v>-2.8922226484434654</c:v>
                </c:pt>
                <c:pt idx="16842">
                  <c:v>-2.9352745988867923</c:v>
                </c:pt>
                <c:pt idx="16843">
                  <c:v>-2.9762739642950682</c:v>
                </c:pt>
                <c:pt idx="16844">
                  <c:v>-3.0151905842318922</c:v>
                </c:pt>
                <c:pt idx="16845">
                  <c:v>-3.0519962089396246</c:v>
                </c:pt>
                <c:pt idx="16846">
                  <c:v>-3.0866637126933276</c:v>
                </c:pt>
                <c:pt idx="16847">
                  <c:v>-3.119170583177961</c:v>
                </c:pt>
                <c:pt idx="16848">
                  <c:v>-3.1494948408891044</c:v>
                </c:pt>
                <c:pt idx="16849">
                  <c:v>-3.1776146240330445</c:v>
                </c:pt>
                <c:pt idx="16850">
                  <c:v>-3.2035130962914842</c:v>
                </c:pt>
                <c:pt idx="16851">
                  <c:v>-3.2271744021066904</c:v>
                </c:pt>
                <c:pt idx="16852">
                  <c:v>-3.2485817247811561</c:v>
                </c:pt>
                <c:pt idx="16853">
                  <c:v>-3.2677172086428259</c:v>
                </c:pt>
                <c:pt idx="16854">
                  <c:v>-3.2845653344634607</c:v>
                </c:pt>
                <c:pt idx="16855">
                  <c:v>-3.2991204240674437</c:v>
                </c:pt>
                <c:pt idx="16856">
                  <c:v>-3.3113701235908262</c:v>
                </c:pt>
                <c:pt idx="16857">
                  <c:v>-3.3213047427008622</c:v>
                </c:pt>
                <c:pt idx="16858">
                  <c:v>-3.3289184281261401</c:v>
                </c:pt>
                <c:pt idx="16859">
                  <c:v>-3.3342098250770666</c:v>
                </c:pt>
                <c:pt idx="16860">
                  <c:v>-3.3371709508344303</c:v>
                </c:pt>
                <c:pt idx="16861">
                  <c:v>-3.3378021209270603</c:v>
                </c:pt>
                <c:pt idx="16862">
                  <c:v>-3.3361042833330514</c:v>
                </c:pt>
                <c:pt idx="16863">
                  <c:v>-3.3320817610499502</c:v>
                </c:pt>
                <c:pt idx="16864">
                  <c:v>-3.3257328634419872</c:v>
                </c:pt>
                <c:pt idx="16865">
                  <c:v>-3.3170650658657461</c:v>
                </c:pt>
                <c:pt idx="16866">
                  <c:v>-3.3060859257235604</c:v>
                </c:pt>
                <c:pt idx="16867">
                  <c:v>-3.2928023507647675</c:v>
                </c:pt>
                <c:pt idx="16868">
                  <c:v>-3.2772204688395714</c:v>
                </c:pt>
                <c:pt idx="16869">
                  <c:v>-3.2593572858621198</c:v>
                </c:pt>
                <c:pt idx="16870">
                  <c:v>-3.239224717501763</c:v>
                </c:pt>
                <c:pt idx="16871">
                  <c:v>-3.2168341839449561</c:v>
                </c:pt>
                <c:pt idx="16872">
                  <c:v>-3.1922004899709493</c:v>
                </c:pt>
                <c:pt idx="16873">
                  <c:v>-3.1653426611696678</c:v>
                </c:pt>
                <c:pt idx="16874">
                  <c:v>-3.136282836880627</c:v>
                </c:pt>
                <c:pt idx="16875">
                  <c:v>-3.105041346331864</c:v>
                </c:pt>
                <c:pt idx="16876">
                  <c:v>-3.0716408901386942</c:v>
                </c:pt>
                <c:pt idx="16877">
                  <c:v>-3.0361072175224653</c:v>
                </c:pt>
                <c:pt idx="16878">
                  <c:v>-2.9984645730058381</c:v>
                </c:pt>
                <c:pt idx="16879">
                  <c:v>-2.958738617890138</c:v>
                </c:pt>
                <c:pt idx="16880">
                  <c:v>-2.9169553068043159</c:v>
                </c:pt>
                <c:pt idx="16881">
                  <c:v>-2.8731476622144272</c:v>
                </c:pt>
                <c:pt idx="16882">
                  <c:v>-2.8273439655631663</c:v>
                </c:pt>
                <c:pt idx="16883">
                  <c:v>-2.7795759680450245</c:v>
                </c:pt>
                <c:pt idx="16884">
                  <c:v>-2.729883448951286</c:v>
                </c:pt>
                <c:pt idx="16885">
                  <c:v>-2.6782971089168632</c:v>
                </c:pt>
                <c:pt idx="16886">
                  <c:v>-2.6248541636265674</c:v>
                </c:pt>
                <c:pt idx="16887">
                  <c:v>-2.5695972543369012</c:v>
                </c:pt>
                <c:pt idx="16888">
                  <c:v>-2.5125632346821289</c:v>
                </c:pt>
                <c:pt idx="16889">
                  <c:v>-2.4537899386348982</c:v>
                </c:pt>
                <c:pt idx="16890">
                  <c:v>-2.3933170163533477</c:v>
                </c:pt>
                <c:pt idx="16891">
                  <c:v>-2.3311914692074853</c:v>
                </c:pt>
                <c:pt idx="16892">
                  <c:v>-2.2674523526713477</c:v>
                </c:pt>
                <c:pt idx="16893">
                  <c:v>-2.2021465768883881</c:v>
                </c:pt>
                <c:pt idx="16894">
                  <c:v>-2.1353262645381013</c:v>
                </c:pt>
                <c:pt idx="16895">
                  <c:v>-2.0670338764983192</c:v>
                </c:pt>
                <c:pt idx="16896">
                  <c:v>-1.9973180338690997</c:v>
                </c:pt>
                <c:pt idx="16897">
                  <c:v>-1.9262291371035243</c:v>
                </c:pt>
                <c:pt idx="16898">
                  <c:v>-1.8538159483740611</c:v>
                </c:pt>
                <c:pt idx="16899">
                  <c:v>-1.780126848664322</c:v>
                </c:pt>
                <c:pt idx="16900">
                  <c:v>-1.705214964280733</c:v>
                </c:pt>
                <c:pt idx="16901">
                  <c:v>-1.6291341933467307</c:v>
                </c:pt>
                <c:pt idx="16902">
                  <c:v>-1.5519372003279523</c:v>
                </c:pt>
                <c:pt idx="16903">
                  <c:v>-1.4736766706068474</c:v>
                </c:pt>
                <c:pt idx="16904">
                  <c:v>-1.3944103547291722</c:v>
                </c:pt>
                <c:pt idx="16905">
                  <c:v>-1.3141969596991909</c:v>
                </c:pt>
                <c:pt idx="16906">
                  <c:v>-1.2330939834333963</c:v>
                </c:pt>
                <c:pt idx="16907">
                  <c:v>-1.1511573066951148</c:v>
                </c:pt>
                <c:pt idx="16908">
                  <c:v>-1.0684411813723114</c:v>
                </c:pt>
                <c:pt idx="16909">
                  <c:v>-0.98500002969436073</c:v>
                </c:pt>
                <c:pt idx="16910">
                  <c:v>-0.90089385536282862</c:v>
                </c:pt>
                <c:pt idx="16911">
                  <c:v>-0.81618431323013929</c:v>
                </c:pt>
                <c:pt idx="16912">
                  <c:v>-0.73093104644231732</c:v>
                </c:pt>
                <c:pt idx="16913">
                  <c:v>-0.64518953634889264</c:v>
                </c:pt>
                <c:pt idx="16914">
                  <c:v>-0.55902424010712459</c:v>
                </c:pt>
                <c:pt idx="16915">
                  <c:v>-0.47249563052429155</c:v>
                </c:pt>
                <c:pt idx="16916">
                  <c:v>-0.38566357003170054</c:v>
                </c:pt>
                <c:pt idx="16917">
                  <c:v>-0.29858871579598772</c:v>
                </c:pt>
                <c:pt idx="16918">
                  <c:v>-0.2113315758031267</c:v>
                </c:pt>
                <c:pt idx="16919">
                  <c:v>-0.12395360910685799</c:v>
                </c:pt>
                <c:pt idx="16920">
                  <c:v>-3.6515919377548257E-2</c:v>
                </c:pt>
                <c:pt idx="16921">
                  <c:v>5.0921103573834371E-2</c:v>
                </c:pt>
                <c:pt idx="16922">
                  <c:v>0.13829658496006192</c:v>
                </c:pt>
                <c:pt idx="16923">
                  <c:v>0.22554902324073584</c:v>
                </c:pt>
                <c:pt idx="16924">
                  <c:v>0.31261757694186221</c:v>
                </c:pt>
                <c:pt idx="16925">
                  <c:v>0.39944215047182163</c:v>
                </c:pt>
                <c:pt idx="16926">
                  <c:v>0.4859620189652149</c:v>
                </c:pt>
                <c:pt idx="16927">
                  <c:v>0.57211683751911679</c:v>
                </c:pt>
                <c:pt idx="16928">
                  <c:v>0.65784573066813923</c:v>
                </c:pt>
                <c:pt idx="16929">
                  <c:v>0.74308828883073452</c:v>
                </c:pt>
                <c:pt idx="16930">
                  <c:v>0.82778996661327009</c:v>
                </c:pt>
                <c:pt idx="16931">
                  <c:v>0.91188806079546103</c:v>
                </c:pt>
                <c:pt idx="16932">
                  <c:v>0.99532333315354604</c:v>
                </c:pt>
                <c:pt idx="16933">
                  <c:v>1.0780402291743285</c:v>
                </c:pt>
                <c:pt idx="16934">
                  <c:v>1.1599839748021687</c:v>
                </c:pt>
                <c:pt idx="16935">
                  <c:v>1.2410954009353992</c:v>
                </c:pt>
                <c:pt idx="16936">
                  <c:v>1.3213150986734756</c:v>
                </c:pt>
                <c:pt idx="16937">
                  <c:v>1.4005857657980398</c:v>
                </c:pt>
                <c:pt idx="16938">
                  <c:v>1.4788528782561885</c:v>
                </c:pt>
                <c:pt idx="16939">
                  <c:v>1.5560649958651891</c:v>
                </c:pt>
                <c:pt idx="16940">
                  <c:v>1.63217224242697</c:v>
                </c:pt>
                <c:pt idx="16941">
                  <c:v>1.7071211252069591</c:v>
                </c:pt>
                <c:pt idx="16942">
                  <c:v>1.7808586262815835</c:v>
                </c:pt>
                <c:pt idx="16943">
                  <c:v>1.8533344460009911</c:v>
                </c:pt>
                <c:pt idx="16944">
                  <c:v>1.9245000498535718</c:v>
                </c:pt>
                <c:pt idx="16945">
                  <c:v>1.9943039358001342</c:v>
                </c:pt>
                <c:pt idx="16946">
                  <c:v>2.0626960209595113</c:v>
                </c:pt>
                <c:pt idx="16947">
                  <c:v>2.1296300210097709</c:v>
                </c:pt>
                <c:pt idx="16948">
                  <c:v>2.1950609856174412</c:v>
                </c:pt>
                <c:pt idx="16949">
                  <c:v>2.2589385329743235</c:v>
                </c:pt>
                <c:pt idx="16950">
                  <c:v>2.3212238805594061</c:v>
                </c:pt>
                <c:pt idx="16951">
                  <c:v>2.3818777749651696</c:v>
                </c:pt>
                <c:pt idx="16952">
                  <c:v>2.4408540497590803</c:v>
                </c:pt>
                <c:pt idx="16953">
                  <c:v>2.4981166028457693</c:v>
                </c:pt>
                <c:pt idx="16954">
                  <c:v>2.5536255417130067</c:v>
                </c:pt>
                <c:pt idx="16955">
                  <c:v>2.6073406777648502</c:v>
                </c:pt>
                <c:pt idx="16956">
                  <c:v>2.6592220355821783</c:v>
                </c:pt>
                <c:pt idx="16957">
                  <c:v>2.7092383724631639</c:v>
                </c:pt>
                <c:pt idx="16958">
                  <c:v>2.7573574386803941</c:v>
                </c:pt>
                <c:pt idx="16959">
                  <c:v>2.803541427440968</c:v>
                </c:pt>
                <c:pt idx="16960">
                  <c:v>2.8477642645970116</c:v>
                </c:pt>
                <c:pt idx="16961">
                  <c:v>2.8899963111172737</c:v>
                </c:pt>
                <c:pt idx="16962">
                  <c:v>2.930205798289979</c:v>
                </c:pt>
                <c:pt idx="16963">
                  <c:v>2.9683688758573967</c:v>
                </c:pt>
                <c:pt idx="16964">
                  <c:v>3.0044582126930437</c:v>
                </c:pt>
                <c:pt idx="16965">
                  <c:v>3.0384483782492486</c:v>
                </c:pt>
                <c:pt idx="16966">
                  <c:v>3.0703150531004728</c:v>
                </c:pt>
                <c:pt idx="16967">
                  <c:v>3.1000385155237269</c:v>
                </c:pt>
                <c:pt idx="16968">
                  <c:v>3.1275995581193352</c:v>
                </c:pt>
                <c:pt idx="16969">
                  <c:v>3.1529790699506659</c:v>
                </c:pt>
                <c:pt idx="16970">
                  <c:v>3.1761629415707233</c:v>
                </c:pt>
                <c:pt idx="16971">
                  <c:v>3.1971380175941615</c:v>
                </c:pt>
                <c:pt idx="16972">
                  <c:v>3.215890152111649</c:v>
                </c:pt>
                <c:pt idx="16973">
                  <c:v>3.2324041282000882</c:v>
                </c:pt>
                <c:pt idx="16974">
                  <c:v>3.2466670307190264</c:v>
                </c:pt>
                <c:pt idx="16975">
                  <c:v>3.2586757483331708</c:v>
                </c:pt>
                <c:pt idx="16976">
                  <c:v>3.2684204542233184</c:v>
                </c:pt>
                <c:pt idx="16977">
                  <c:v>3.2758939427985068</c:v>
                </c:pt>
                <c:pt idx="16978">
                  <c:v>3.2810928007619919</c:v>
                </c:pt>
                <c:pt idx="16979">
                  <c:v>3.2840180661132368</c:v>
                </c:pt>
                <c:pt idx="16980">
                  <c:v>3.284664099366017</c:v>
                </c:pt>
                <c:pt idx="16981">
                  <c:v>3.2830335074060812</c:v>
                </c:pt>
                <c:pt idx="16982">
                  <c:v>3.2791294754249964</c:v>
                </c:pt>
                <c:pt idx="16983">
                  <c:v>3.2729585072779974</c:v>
                </c:pt>
                <c:pt idx="16984">
                  <c:v>3.2645210346759344</c:v>
                </c:pt>
                <c:pt idx="16985">
                  <c:v>3.2538265947149618</c:v>
                </c:pt>
                <c:pt idx="16986">
                  <c:v>3.2408847438952697</c:v>
                </c:pt>
                <c:pt idx="16987">
                  <c:v>3.2257043244510553</c:v>
                </c:pt>
                <c:pt idx="16988">
                  <c:v>3.2082933321982736</c:v>
                </c:pt>
                <c:pt idx="16989">
                  <c:v>3.1886705726588982</c:v>
                </c:pt>
                <c:pt idx="16990">
                  <c:v>3.1668496909822728</c:v>
                </c:pt>
                <c:pt idx="16991">
                  <c:v>3.1428437650077878</c:v>
                </c:pt>
                <c:pt idx="16992">
                  <c:v>3.116669183713753</c:v>
                </c:pt>
                <c:pt idx="16993">
                  <c:v>3.08834648188243</c:v>
                </c:pt>
                <c:pt idx="16994">
                  <c:v>3.0578992315616147</c:v>
                </c:pt>
                <c:pt idx="16995">
                  <c:v>3.0253491168031714</c:v>
                </c:pt>
                <c:pt idx="16996">
                  <c:v>2.9907201138395938</c:v>
                </c:pt>
                <c:pt idx="16997">
                  <c:v>2.9540391670603832</c:v>
                </c:pt>
                <c:pt idx="16998">
                  <c:v>2.9153316345455771</c:v>
                </c:pt>
                <c:pt idx="16999">
                  <c:v>2.8746242084632652</c:v>
                </c:pt>
                <c:pt idx="17000">
                  <c:v>2.8319437906219025</c:v>
                </c:pt>
                <c:pt idx="17001">
                  <c:v>2.7873242660668507</c:v>
                </c:pt>
                <c:pt idx="17002">
                  <c:v>2.7407946933919565</c:v>
                </c:pt>
                <c:pt idx="17003">
                  <c:v>2.6923875147722711</c:v>
                </c:pt>
                <c:pt idx="17004">
                  <c:v>2.6421431136530025</c:v>
                </c:pt>
                <c:pt idx="17005">
                  <c:v>2.5900927074271549</c:v>
                </c:pt>
                <c:pt idx="17006">
                  <c:v>2.5362739406602737</c:v>
                </c:pt>
                <c:pt idx="17007">
                  <c:v>2.4807297952183585</c:v>
                </c:pt>
                <c:pt idx="17008">
                  <c:v>2.4234973767685886</c:v>
                </c:pt>
                <c:pt idx="17009">
                  <c:v>2.3646146825230603</c:v>
                </c:pt>
                <c:pt idx="17010">
                  <c:v>2.3041214369576664</c:v>
                </c:pt>
                <c:pt idx="17011">
                  <c:v>2.2420646267991899</c:v>
                </c:pt>
                <c:pt idx="17012">
                  <c:v>2.1784832039670108</c:v>
                </c:pt>
                <c:pt idx="17013">
                  <c:v>2.1134238862767387</c:v>
                </c:pt>
                <c:pt idx="17014">
                  <c:v>2.0469385155335367</c:v>
                </c:pt>
                <c:pt idx="17015">
                  <c:v>1.9790691835097853</c:v>
                </c:pt>
                <c:pt idx="17016">
                  <c:v>1.9098640543719683</c:v>
                </c:pt>
                <c:pt idx="17017">
                  <c:v>1.8393729843021072</c:v>
                </c:pt>
                <c:pt idx="17018">
                  <c:v>1.7676441044417885</c:v>
                </c:pt>
                <c:pt idx="17019">
                  <c:v>1.6947250786479515</c:v>
                </c:pt>
                <c:pt idx="17020">
                  <c:v>1.6206682307543947</c:v>
                </c:pt>
                <c:pt idx="17021">
                  <c:v>1.5455265719005056</c:v>
                </c:pt>
                <c:pt idx="17022">
                  <c:v>1.4693517959751214</c:v>
                </c:pt>
                <c:pt idx="17023">
                  <c:v>1.3921955351931621</c:v>
                </c:pt>
                <c:pt idx="17024">
                  <c:v>1.3141144054257481</c:v>
                </c:pt>
                <c:pt idx="17025">
                  <c:v>1.2351658986603653</c:v>
                </c:pt>
                <c:pt idx="17026">
                  <c:v>1.1554062186990397</c:v>
                </c:pt>
                <c:pt idx="17027">
                  <c:v>1.0748898744162041</c:v>
                </c:pt>
                <c:pt idx="17028">
                  <c:v>0.99366966943644497</c:v>
                </c:pt>
                <c:pt idx="17029">
                  <c:v>0.91179850282733299</c:v>
                </c:pt>
                <c:pt idx="17030">
                  <c:v>0.82933478178022135</c:v>
                </c:pt>
                <c:pt idx="17031">
                  <c:v>0.74633849291167831</c:v>
                </c:pt>
                <c:pt idx="17032">
                  <c:v>0.6628675410997853</c:v>
                </c:pt>
                <c:pt idx="17033">
                  <c:v>0.57897560115716484</c:v>
                </c:pt>
                <c:pt idx="17034">
                  <c:v>0.49472525726550232</c:v>
                </c:pt>
                <c:pt idx="17035">
                  <c:v>0.41017504471388155</c:v>
                </c:pt>
                <c:pt idx="17036">
                  <c:v>0.325382825832505</c:v>
                </c:pt>
                <c:pt idx="17037">
                  <c:v>0.24040719712544906</c:v>
                </c:pt>
                <c:pt idx="17038">
                  <c:v>0.15530654743572869</c:v>
                </c:pt>
                <c:pt idx="17039">
                  <c:v>7.0140160332492721E-2</c:v>
                </c:pt>
                <c:pt idx="17040">
                  <c:v>-1.5033090146154717E-2</c:v>
                </c:pt>
                <c:pt idx="17041">
                  <c:v>-0.10015509572180191</c:v>
                </c:pt>
                <c:pt idx="17042">
                  <c:v>-0.18516731274182441</c:v>
                </c:pt>
                <c:pt idx="17043">
                  <c:v>-0.27001061805574617</c:v>
                </c:pt>
                <c:pt idx="17044">
                  <c:v>-0.35462659344163516</c:v>
                </c:pt>
                <c:pt idx="17045">
                  <c:v>-0.43895760898511077</c:v>
                </c:pt>
                <c:pt idx="17046">
                  <c:v>-0.52294544544487265</c:v>
                </c:pt>
                <c:pt idx="17047">
                  <c:v>-0.6065323009716177</c:v>
                </c:pt>
                <c:pt idx="17048">
                  <c:v>-0.68965987802963147</c:v>
                </c:pt>
                <c:pt idx="17049">
                  <c:v>-0.77227037725536607</c:v>
                </c:pt>
                <c:pt idx="17050">
                  <c:v>-0.85431189314303135</c:v>
                </c:pt>
                <c:pt idx="17051">
                  <c:v>-0.93572438938269065</c:v>
                </c:pt>
                <c:pt idx="17052">
                  <c:v>-1.0164513190101394</c:v>
                </c:pt>
                <c:pt idx="17053">
                  <c:v>-1.0964398404245705</c:v>
                </c:pt>
                <c:pt idx="17054">
                  <c:v>-1.1756379114184408</c:v>
                </c:pt>
                <c:pt idx="17055">
                  <c:v>-1.2539891109390204</c:v>
                </c:pt>
                <c:pt idx="17056">
                  <c:v>-1.3314367915856022</c:v>
                </c:pt>
                <c:pt idx="17057">
                  <c:v>-1.4079264233281379</c:v>
                </c:pt>
                <c:pt idx="17058">
                  <c:v>-1.483406262218663</c:v>
                </c:pt>
                <c:pt idx="17059">
                  <c:v>-1.5578276533172248</c:v>
                </c:pt>
                <c:pt idx="17060">
                  <c:v>-1.6311435080235659</c:v>
                </c:pt>
                <c:pt idx="17061">
                  <c:v>-1.7033031207720042</c:v>
                </c:pt>
                <c:pt idx="17062">
                  <c:v>-1.7742562575963228</c:v>
                </c:pt>
                <c:pt idx="17063">
                  <c:v>-1.8439553968142941</c:v>
                </c:pt>
                <c:pt idx="17064">
                  <c:v>-1.9123547731210522</c:v>
                </c:pt>
                <c:pt idx="17065">
                  <c:v>-1.9794056421619928</c:v>
                </c:pt>
                <c:pt idx="17066">
                  <c:v>-2.0450606644695206</c:v>
                </c:pt>
                <c:pt idx="17067">
                  <c:v>-2.1092762821309137</c:v>
                </c:pt>
                <c:pt idx="17068">
                  <c:v>-2.1720102515023085</c:v>
                </c:pt>
                <c:pt idx="17069">
                  <c:v>-2.2332148750507113</c:v>
                </c:pt>
                <c:pt idx="17070">
                  <c:v>-2.2928540294448245</c:v>
                </c:pt>
                <c:pt idx="17071">
                  <c:v>-2.3508910927362763</c:v>
                </c:pt>
                <c:pt idx="17072">
                  <c:v>-2.4072824996047455</c:v>
                </c:pt>
                <c:pt idx="17073">
                  <c:v>-2.4619947161351332</c:v>
                </c:pt>
                <c:pt idx="17074">
                  <c:v>-2.5149903825123929</c:v>
                </c:pt>
                <c:pt idx="17075">
                  <c:v>-2.5662318048398687</c:v>
                </c:pt>
                <c:pt idx="17076">
                  <c:v>-2.6156814619242463</c:v>
                </c:pt>
                <c:pt idx="17077">
                  <c:v>-2.6633105223813653</c:v>
                </c:pt>
                <c:pt idx="17078">
                  <c:v>-2.7090891025029613</c:v>
                </c:pt>
                <c:pt idx="17079">
                  <c:v>-2.7529817138720896</c:v>
                </c:pt>
                <c:pt idx="17080">
                  <c:v>-2.7949645507778582</c:v>
                </c:pt>
                <c:pt idx="17081">
                  <c:v>-2.8350101904417198</c:v>
                </c:pt>
                <c:pt idx="17082">
                  <c:v>-2.8730890260281083</c:v>
                </c:pt>
                <c:pt idx="17083">
                  <c:v>-2.9091793126419394</c:v>
                </c:pt>
                <c:pt idx="17084">
                  <c:v>-2.9432557659260068</c:v>
                </c:pt>
                <c:pt idx="17085">
                  <c:v>-2.9752949414880359</c:v>
                </c:pt>
                <c:pt idx="17086">
                  <c:v>-3.0052744434847769</c:v>
                </c:pt>
                <c:pt idx="17087">
                  <c:v>-3.0331764093065376</c:v>
                </c:pt>
                <c:pt idx="17088">
                  <c:v>-3.0589834243670628</c:v>
                </c:pt>
                <c:pt idx="17089">
                  <c:v>-3.0826781024793344</c:v>
                </c:pt>
                <c:pt idx="17090">
                  <c:v>-3.1042479891868564</c:v>
                </c:pt>
                <c:pt idx="17091">
                  <c:v>-3.1236815127107631</c:v>
                </c:pt>
                <c:pt idx="17092">
                  <c:v>-3.140966037811058</c:v>
                </c:pt>
                <c:pt idx="17093">
                  <c:v>-3.1560877838172074</c:v>
                </c:pt>
                <c:pt idx="17094">
                  <c:v>-3.169035196019796</c:v>
                </c:pt>
                <c:pt idx="17095">
                  <c:v>-3.1798064463645344</c:v>
                </c:pt>
                <c:pt idx="17096">
                  <c:v>-3.1883929129122359</c:v>
                </c:pt>
                <c:pt idx="17097">
                  <c:v>-3.1947885153787432</c:v>
                </c:pt>
                <c:pt idx="17098">
                  <c:v>-3.1989908851086257</c:v>
                </c:pt>
                <c:pt idx="17099">
                  <c:v>-3.2010020230658629</c:v>
                </c:pt>
                <c:pt idx="17100">
                  <c:v>-3.2008171701225425</c:v>
                </c:pt>
                <c:pt idx="17101">
                  <c:v>-3.1984397300699623</c:v>
                </c:pt>
                <c:pt idx="17102">
                  <c:v>-3.1938736007896185</c:v>
                </c:pt>
                <c:pt idx="17103">
                  <c:v>-3.1871259139324852</c:v>
                </c:pt>
                <c:pt idx="17104">
                  <c:v>-3.1781976435175299</c:v>
                </c:pt>
                <c:pt idx="17105">
                  <c:v>-3.1670987829534436</c:v>
                </c:pt>
                <c:pt idx="17106">
                  <c:v>-3.1538392586355286</c:v>
                </c:pt>
                <c:pt idx="17107">
                  <c:v>-3.1384281959402736</c:v>
                </c:pt>
                <c:pt idx="17108">
                  <c:v>-3.1208737868244385</c:v>
                </c:pt>
                <c:pt idx="17109">
                  <c:v>-3.1011949457876189</c:v>
                </c:pt>
                <c:pt idx="17110">
                  <c:v>-3.0794053397189338</c:v>
                </c:pt>
                <c:pt idx="17111">
                  <c:v>-3.055517980972267</c:v>
                </c:pt>
                <c:pt idx="17112">
                  <c:v>-3.0295491059146893</c:v>
                </c:pt>
                <c:pt idx="17113">
                  <c:v>-3.0015190097780629</c:v>
                </c:pt>
                <c:pt idx="17114">
                  <c:v>-2.9714509383938283</c:v>
                </c:pt>
                <c:pt idx="17115">
                  <c:v>-2.9393661632913042</c:v>
                </c:pt>
                <c:pt idx="17116">
                  <c:v>-2.9052881623198812</c:v>
                </c:pt>
                <c:pt idx="17117">
                  <c:v>-2.869243296156669</c:v>
                </c:pt>
                <c:pt idx="17118">
                  <c:v>-2.8312562544562883</c:v>
                </c:pt>
                <c:pt idx="17119">
                  <c:v>-2.7913529769489762</c:v>
                </c:pt>
                <c:pt idx="17120">
                  <c:v>-2.7495595297770348</c:v>
                </c:pt>
                <c:pt idx="17121">
                  <c:v>-2.7059088799583346</c:v>
                </c:pt>
                <c:pt idx="17122">
                  <c:v>-2.6604290866468046</c:v>
                </c:pt>
                <c:pt idx="17123">
                  <c:v>-2.6131515121948397</c:v>
                </c:pt>
                <c:pt idx="17124">
                  <c:v>-2.5641153809519155</c:v>
                </c:pt>
                <c:pt idx="17125">
                  <c:v>-2.5133506731305828</c:v>
                </c:pt>
                <c:pt idx="17126">
                  <c:v>-2.4608937192968989</c:v>
                </c:pt>
                <c:pt idx="17127">
                  <c:v>-2.4067861118405149</c:v>
                </c:pt>
                <c:pt idx="17128">
                  <c:v>-2.3510634928921785</c:v>
                </c:pt>
                <c:pt idx="17129">
                  <c:v>-2.2937623235576519</c:v>
                </c:pt>
                <c:pt idx="17130">
                  <c:v>-2.2349207211987347</c:v>
                </c:pt>
                <c:pt idx="17131">
                  <c:v>-2.1745839960527742</c:v>
                </c:pt>
                <c:pt idx="17132">
                  <c:v>-2.1127893558753787</c:v>
                </c:pt>
                <c:pt idx="17133">
                  <c:v>-2.0495817084118211</c:v>
                </c:pt>
                <c:pt idx="17134">
                  <c:v>-1.9850110213235543</c:v>
                </c:pt>
                <c:pt idx="17135">
                  <c:v>-1.9191174500620143</c:v>
                </c:pt>
                <c:pt idx="17136">
                  <c:v>-1.851947162253136</c:v>
                </c:pt>
                <c:pt idx="17137">
                  <c:v>-1.7835479593357775</c:v>
                </c:pt>
                <c:pt idx="17138">
                  <c:v>-1.7139658615799049</c:v>
                </c:pt>
                <c:pt idx="17139">
                  <c:v>-1.643246367972045</c:v>
                </c:pt>
                <c:pt idx="17140">
                  <c:v>-1.5714395856592203</c:v>
                </c:pt>
                <c:pt idx="17141">
                  <c:v>-1.4985962595111537</c:v>
                </c:pt>
                <c:pt idx="17142">
                  <c:v>-1.4247657698462484</c:v>
                </c:pt>
                <c:pt idx="17143">
                  <c:v>-1.3499973903366191</c:v>
                </c:pt>
                <c:pt idx="17144">
                  <c:v>-1.2743453357105121</c:v>
                </c:pt>
                <c:pt idx="17145">
                  <c:v>-1.1978646566266218</c:v>
                </c:pt>
                <c:pt idx="17146">
                  <c:v>-1.1206090778253177</c:v>
                </c:pt>
                <c:pt idx="17147">
                  <c:v>-1.0426305938763396</c:v>
                </c:pt>
                <c:pt idx="17148">
                  <c:v>-0.96397946138084234</c:v>
                </c:pt>
                <c:pt idx="17149">
                  <c:v>-0.88470600221974494</c:v>
                </c:pt>
                <c:pt idx="17150">
                  <c:v>-0.80486601881958597</c:v>
                </c:pt>
                <c:pt idx="17151">
                  <c:v>-0.72451686806517768</c:v>
                </c:pt>
                <c:pt idx="17152">
                  <c:v>-0.64371380277148793</c:v>
                </c:pt>
                <c:pt idx="17153">
                  <c:v>-0.56250782601289073</c:v>
                </c:pt>
                <c:pt idx="17154">
                  <c:v>-0.48095883323305316</c:v>
                </c:pt>
                <c:pt idx="17155">
                  <c:v>-0.3991226566743975</c:v>
                </c:pt>
                <c:pt idx="17156">
                  <c:v>-0.3170544440159147</c:v>
                </c:pt>
                <c:pt idx="17157">
                  <c:v>-0.23481006822099756</c:v>
                </c:pt>
                <c:pt idx="17158">
                  <c:v>-0.15244518842504179</c:v>
                </c:pt>
                <c:pt idx="17159">
                  <c:v>-7.0016355050354778E-2</c:v>
                </c:pt>
                <c:pt idx="17160">
                  <c:v>1.2420291720788601E-2</c:v>
                </c:pt>
                <c:pt idx="17161">
                  <c:v>9.4809375445192537E-2</c:v>
                </c:pt>
                <c:pt idx="17162">
                  <c:v>0.17709507955811188</c:v>
                </c:pt>
                <c:pt idx="17163">
                  <c:v>0.25922100052878161</c:v>
                </c:pt>
                <c:pt idx="17164">
                  <c:v>0.34113142957444759</c:v>
                </c:pt>
                <c:pt idx="17165">
                  <c:v>0.42277143333837902</c:v>
                </c:pt>
                <c:pt idx="17166">
                  <c:v>0.50408547356811795</c:v>
                </c:pt>
                <c:pt idx="17167">
                  <c:v>0.58501841116389686</c:v>
                </c:pt>
                <c:pt idx="17168">
                  <c:v>0.66551459044881767</c:v>
                </c:pt>
                <c:pt idx="17169">
                  <c:v>0.74551883039816524</c:v>
                </c:pt>
                <c:pt idx="17170">
                  <c:v>0.82498181771989754</c:v>
                </c:pt>
                <c:pt idx="17171">
                  <c:v>0.90384607961510588</c:v>
                </c:pt>
                <c:pt idx="17172">
                  <c:v>0.98205760137963682</c:v>
                </c:pt>
                <c:pt idx="17173">
                  <c:v>1.0595660399058906</c:v>
                </c:pt>
                <c:pt idx="17174">
                  <c:v>1.1363218152314329</c:v>
                </c:pt>
                <c:pt idx="17175">
                  <c:v>1.2122709298564649</c:v>
                </c:pt>
                <c:pt idx="17176">
                  <c:v>1.2873591188365265</c:v>
                </c:pt>
                <c:pt idx="17177">
                  <c:v>1.3615341911386394</c:v>
                </c:pt>
                <c:pt idx="17178">
                  <c:v>1.434746696034622</c:v>
                </c:pt>
                <c:pt idx="17179">
                  <c:v>1.5069502237552368</c:v>
                </c:pt>
                <c:pt idx="17180">
                  <c:v>1.5780998805993451</c:v>
                </c:pt>
                <c:pt idx="17181">
                  <c:v>1.6481471034570228</c:v>
                </c:pt>
                <c:pt idx="17182">
                  <c:v>1.7170437462560437</c:v>
                </c:pt>
                <c:pt idx="17183">
                  <c:v>1.7847443185832754</c:v>
                </c:pt>
                <c:pt idx="17184">
                  <c:v>1.851205027772197</c:v>
                </c:pt>
                <c:pt idx="17185">
                  <c:v>1.9163790415293409</c:v>
                </c:pt>
                <c:pt idx="17186">
                  <c:v>1.9802208699858603</c:v>
                </c:pt>
                <c:pt idx="17187">
                  <c:v>2.0426887405432606</c:v>
                </c:pt>
                <c:pt idx="17188">
                  <c:v>2.1037421288300284</c:v>
                </c:pt>
                <c:pt idx="17189">
                  <c:v>2.1633349888531521</c:v>
                </c:pt>
                <c:pt idx="17190">
                  <c:v>2.2214327794666171</c:v>
                </c:pt>
                <c:pt idx="17191">
                  <c:v>2.278000390000158</c:v>
                </c:pt>
                <c:pt idx="17192">
                  <c:v>2.3329956940233627</c:v>
                </c:pt>
                <c:pt idx="17193">
                  <c:v>2.3863865227145875</c:v>
                </c:pt>
                <c:pt idx="17194">
                  <c:v>2.4381368062219164</c:v>
                </c:pt>
                <c:pt idx="17195">
                  <c:v>2.4882100642230855</c:v>
                </c:pt>
                <c:pt idx="17196">
                  <c:v>2.5365699115286549</c:v>
                </c:pt>
                <c:pt idx="17197">
                  <c:v>2.583188574084144</c:v>
                </c:pt>
                <c:pt idx="17198">
                  <c:v>2.6280371458120237</c:v>
                </c:pt>
                <c:pt idx="17199">
                  <c:v>2.6710810352822709</c:v>
                </c:pt>
                <c:pt idx="17200">
                  <c:v>2.7122972522632107</c:v>
                </c:pt>
                <c:pt idx="17201">
                  <c:v>2.7516591071655947</c:v>
                </c:pt>
                <c:pt idx="17202">
                  <c:v>2.7891376433535244</c:v>
                </c:pt>
                <c:pt idx="17203">
                  <c:v>2.8247116825253218</c:v>
                </c:pt>
                <c:pt idx="17204">
                  <c:v>2.8583564227780278</c:v>
                </c:pt>
                <c:pt idx="17205">
                  <c:v>2.890048817585809</c:v>
                </c:pt>
                <c:pt idx="17206">
                  <c:v>2.9197667840199566</c:v>
                </c:pt>
                <c:pt idx="17207">
                  <c:v>2.9474926871543281</c:v>
                </c:pt>
                <c:pt idx="17208">
                  <c:v>2.9732092546613793</c:v>
                </c:pt>
                <c:pt idx="17209">
                  <c:v>2.9968991570793659</c:v>
                </c:pt>
                <c:pt idx="17210">
                  <c:v>3.0185499111206182</c:v>
                </c:pt>
                <c:pt idx="17211">
                  <c:v>3.0381498306809065</c:v>
                </c:pt>
                <c:pt idx="17212">
                  <c:v>3.055686080848425</c:v>
                </c:pt>
                <c:pt idx="17213">
                  <c:v>3.0711445961671617</c:v>
                </c:pt>
                <c:pt idx="17214">
                  <c:v>3.0845134523462789</c:v>
                </c:pt>
                <c:pt idx="17215">
                  <c:v>3.0957903673563676</c:v>
                </c:pt>
                <c:pt idx="17216">
                  <c:v>3.1049661813757554</c:v>
                </c:pt>
                <c:pt idx="17217">
                  <c:v>3.1120341929003525</c:v>
                </c:pt>
                <c:pt idx="17218">
                  <c:v>3.1169913293703075</c:v>
                </c:pt>
                <c:pt idx="17219">
                  <c:v>3.1198388058958053</c:v>
                </c:pt>
                <c:pt idx="17220">
                  <c:v>3.1205709963625763</c:v>
                </c:pt>
                <c:pt idx="17221">
                  <c:v>3.1191903573403694</c:v>
                </c:pt>
                <c:pt idx="17222">
                  <c:v>3.1156997602311023</c:v>
                </c:pt>
                <c:pt idx="17223">
                  <c:v>3.1101052320040901</c:v>
                </c:pt>
                <c:pt idx="17224">
                  <c:v>3.1024065649280939</c:v>
                </c:pt>
                <c:pt idx="17225">
                  <c:v>3.092612494803173</c:v>
                </c:pt>
                <c:pt idx="17226">
                  <c:v>3.0807316158428781</c:v>
                </c:pt>
                <c:pt idx="17227">
                  <c:v>3.0667716480281193</c:v>
                </c:pt>
                <c:pt idx="17228">
                  <c:v>3.0507393061381229</c:v>
                </c:pt>
                <c:pt idx="17229">
                  <c:v>3.0326519572159256</c:v>
                </c:pt>
                <c:pt idx="17230">
                  <c:v>3.0125216519876257</c:v>
                </c:pt>
                <c:pt idx="17231">
                  <c:v>2.9903597195780862</c:v>
                </c:pt>
                <c:pt idx="17232">
                  <c:v>2.9661806477662633</c:v>
                </c:pt>
                <c:pt idx="17233">
                  <c:v>2.9400029196081285</c:v>
                </c:pt>
                <c:pt idx="17234">
                  <c:v>2.9118479070057659</c:v>
                </c:pt>
                <c:pt idx="17235">
                  <c:v>2.8817349477006764</c:v>
                </c:pt>
                <c:pt idx="17236">
                  <c:v>2.8496855278502804</c:v>
                </c:pt>
                <c:pt idx="17237">
                  <c:v>2.8157239605466411</c:v>
                </c:pt>
                <c:pt idx="17238">
                  <c:v>2.7798728340325263</c:v>
                </c:pt>
                <c:pt idx="17239">
                  <c:v>2.7421559349186815</c:v>
                </c:pt>
                <c:pt idx="17240">
                  <c:v>2.7025971266901552</c:v>
                </c:pt>
                <c:pt idx="17241">
                  <c:v>2.6612271263884222</c:v>
                </c:pt>
                <c:pt idx="17242">
                  <c:v>2.6180716981367542</c:v>
                </c:pt>
                <c:pt idx="17243">
                  <c:v>2.5731598665115829</c:v>
                </c:pt>
                <c:pt idx="17244">
                  <c:v>2.5265284776920782</c:v>
                </c:pt>
                <c:pt idx="17245">
                  <c:v>2.4782050957160968</c:v>
                </c:pt>
                <c:pt idx="17246">
                  <c:v>2.4282235993980179</c:v>
                </c:pt>
                <c:pt idx="17247">
                  <c:v>2.3766230962604635</c:v>
                </c:pt>
                <c:pt idx="17248">
                  <c:v>2.3234367129457367</c:v>
                </c:pt>
                <c:pt idx="17249">
                  <c:v>2.2686983669731728</c:v>
                </c:pt>
                <c:pt idx="17250">
                  <c:v>2.2124436065706523</c:v>
                </c:pt>
                <c:pt idx="17251">
                  <c:v>2.1547151498692312</c:v>
                </c:pt>
                <c:pt idx="17252">
                  <c:v>2.0955475921426245</c:v>
                </c:pt>
                <c:pt idx="17253">
                  <c:v>2.0349832108951329</c:v>
                </c:pt>
                <c:pt idx="17254">
                  <c:v>1.9730693284209444</c:v>
                </c:pt>
                <c:pt idx="17255">
                  <c:v>1.9098434423250537</c:v>
                </c:pt>
                <c:pt idx="17256">
                  <c:v>1.8453490525662788</c:v>
                </c:pt>
                <c:pt idx="17257">
                  <c:v>1.7796312857628047</c:v>
                </c:pt>
                <c:pt idx="17258">
                  <c:v>1.7127334828839238</c:v>
                </c:pt>
                <c:pt idx="17259">
                  <c:v>1.6446984618119718</c:v>
                </c:pt>
                <c:pt idx="17260">
                  <c:v>1.5755736494639678</c:v>
                </c:pt>
                <c:pt idx="17261">
                  <c:v>1.5054071140292518</c:v>
                </c:pt>
                <c:pt idx="17262">
                  <c:v>1.434245565366647</c:v>
                </c:pt>
                <c:pt idx="17263">
                  <c:v>1.3621356155729651</c:v>
                </c:pt>
                <c:pt idx="17264">
                  <c:v>1.2891288293395369</c:v>
                </c:pt>
                <c:pt idx="17265">
                  <c:v>1.2152776214674954</c:v>
                </c:pt>
                <c:pt idx="17266">
                  <c:v>1.1406330976452248</c:v>
                </c:pt>
                <c:pt idx="17267">
                  <c:v>1.0652446528043618</c:v>
                </c:pt>
                <c:pt idx="17268">
                  <c:v>0.98915996590950339</c:v>
                </c:pt>
                <c:pt idx="17269">
                  <c:v>0.9124268057715933</c:v>
                </c:pt>
                <c:pt idx="17270">
                  <c:v>0.83509844885302609</c:v>
                </c:pt>
                <c:pt idx="17271">
                  <c:v>0.7572297556916201</c:v>
                </c:pt>
                <c:pt idx="17272">
                  <c:v>0.6788735148531797</c:v>
                </c:pt>
                <c:pt idx="17273">
                  <c:v>0.60007829970847659</c:v>
                </c:pt>
                <c:pt idx="17274">
                  <c:v>0.52090161295537463</c:v>
                </c:pt>
                <c:pt idx="17275">
                  <c:v>0.44139693342267478</c:v>
                </c:pt>
                <c:pt idx="17276">
                  <c:v>0.36161709704225692</c:v>
                </c:pt>
                <c:pt idx="17277">
                  <c:v>0.28161570898844152</c:v>
                </c:pt>
                <c:pt idx="17278">
                  <c:v>0.20144620681254768</c:v>
                </c:pt>
                <c:pt idx="17279">
                  <c:v>0.12116296775785652</c:v>
                </c:pt>
                <c:pt idx="17280">
                  <c:v>4.0820009383063592E-2</c:v>
                </c:pt>
                <c:pt idx="17281">
                  <c:v>-3.9529361837085497E-2</c:v>
                </c:pt>
                <c:pt idx="17282">
                  <c:v>-0.11983134460534424</c:v>
                </c:pt>
                <c:pt idx="17283">
                  <c:v>-0.20003149396687062</c:v>
                </c:pt>
                <c:pt idx="17284">
                  <c:v>-0.28007600109010306</c:v>
                </c:pt>
                <c:pt idx="17285">
                  <c:v>-0.35991177207070502</c:v>
                </c:pt>
                <c:pt idx="17286">
                  <c:v>-0.43948504579723574</c:v>
                </c:pt>
                <c:pt idx="17287">
                  <c:v>-0.51874239624968532</c:v>
                </c:pt>
                <c:pt idx="17288">
                  <c:v>-0.59762981508433899</c:v>
                </c:pt>
                <c:pt idx="17289">
                  <c:v>-0.67609370124426804</c:v>
                </c:pt>
                <c:pt idx="17290">
                  <c:v>-0.75408625248886796</c:v>
                </c:pt>
                <c:pt idx="17291">
                  <c:v>-0.83155143667255893</c:v>
                </c:pt>
                <c:pt idx="17292">
                  <c:v>-0.9084366079358368</c:v>
                </c:pt>
                <c:pt idx="17293">
                  <c:v>-0.98469271886852539</c:v>
                </c:pt>
                <c:pt idx="17294">
                  <c:v>-1.0602714107934352</c:v>
                </c:pt>
                <c:pt idx="17295">
                  <c:v>-1.1351198318937128</c:v>
                </c:pt>
                <c:pt idx="17296">
                  <c:v>-1.2091847861914007</c:v>
                </c:pt>
                <c:pt idx="17297">
                  <c:v>-1.2824150738663223</c:v>
                </c:pt>
                <c:pt idx="17298">
                  <c:v>-1.3547621566903161</c:v>
                </c:pt>
                <c:pt idx="17299">
                  <c:v>-1.4261804578012987</c:v>
                </c:pt>
                <c:pt idx="17300">
                  <c:v>-1.4966258360119191</c:v>
                </c:pt>
                <c:pt idx="17301">
                  <c:v>-1.5660503996130177</c:v>
                </c:pt>
                <c:pt idx="17302">
                  <c:v>-1.6344065921814783</c:v>
                </c:pt>
                <c:pt idx="17303">
                  <c:v>-1.7016494306451369</c:v>
                </c:pt>
                <c:pt idx="17304">
                  <c:v>-1.7677355468959124</c:v>
                </c:pt>
                <c:pt idx="17305">
                  <c:v>-1.8326184500249698</c:v>
                </c:pt>
                <c:pt idx="17306">
                  <c:v>-1.8962529080659696</c:v>
                </c:pt>
                <c:pt idx="17307">
                  <c:v>-1.9585973226160127</c:v>
                </c:pt>
                <c:pt idx="17308">
                  <c:v>-2.01961125965133</c:v>
                </c:pt>
                <c:pt idx="17309">
                  <c:v>-2.0792486796214007</c:v>
                </c:pt>
                <c:pt idx="17310">
                  <c:v>-2.137474963943919</c:v>
                </c:pt>
                <c:pt idx="17311">
                  <c:v>-2.1942548407437243</c:v>
                </c:pt>
                <c:pt idx="17312">
                  <c:v>-2.2495459388107846</c:v>
                </c:pt>
                <c:pt idx="17313">
                  <c:v>-2.3033157612462132</c:v>
                </c:pt>
                <c:pt idx="17314">
                  <c:v>-2.3555278271834883</c:v>
                </c:pt>
                <c:pt idx="17315">
                  <c:v>-2.4061451627912045</c:v>
                </c:pt>
                <c:pt idx="17316">
                  <c:v>-2.4551308074013454</c:v>
                </c:pt>
                <c:pt idx="17317">
                  <c:v>-2.5024563301181706</c:v>
                </c:pt>
                <c:pt idx="17318">
                  <c:v>-2.5480920873477677</c:v>
                </c:pt>
                <c:pt idx="17319">
                  <c:v>-2.5920026702367336</c:v>
                </c:pt>
                <c:pt idx="17320">
                  <c:v>-2.6341641920703762</c:v>
                </c:pt>
                <c:pt idx="17321">
                  <c:v>-2.6745489886428322</c:v>
                </c:pt>
                <c:pt idx="17322">
                  <c:v>-2.7131270515717416</c:v>
                </c:pt>
                <c:pt idx="17323">
                  <c:v>-2.7498760747594018</c:v>
                </c:pt>
                <c:pt idx="17324">
                  <c:v>-2.7847700536130349</c:v>
                </c:pt>
                <c:pt idx="17325">
                  <c:v>-2.8177846652533769</c:v>
                </c:pt>
                <c:pt idx="17326">
                  <c:v>-2.8488964780378665</c:v>
                </c:pt>
                <c:pt idx="17327">
                  <c:v>-2.8780864373409951</c:v>
                </c:pt>
                <c:pt idx="17328">
                  <c:v>-2.905335781595539</c:v>
                </c:pt>
                <c:pt idx="17329">
                  <c:v>-2.93062562407404</c:v>
                </c:pt>
                <c:pt idx="17330">
                  <c:v>-2.9539418577783616</c:v>
                </c:pt>
                <c:pt idx="17331">
                  <c:v>-2.9752711080962855</c:v>
                </c:pt>
                <c:pt idx="17332">
                  <c:v>-2.9945987885217149</c:v>
                </c:pt>
                <c:pt idx="17333">
                  <c:v>-3.0119090206915322</c:v>
                </c:pt>
                <c:pt idx="17334">
                  <c:v>-3.0271880079290523</c:v>
                </c:pt>
                <c:pt idx="17335">
                  <c:v>-3.0404315382329461</c:v>
                </c:pt>
                <c:pt idx="17336">
                  <c:v>-3.051628466173034</c:v>
                </c:pt>
                <c:pt idx="17337">
                  <c:v>-3.0607700510043809</c:v>
                </c:pt>
                <c:pt idx="17338">
                  <c:v>-3.0678511293508897</c:v>
                </c:pt>
                <c:pt idx="17339">
                  <c:v>-3.0728707760388763</c:v>
                </c:pt>
                <c:pt idx="17340">
                  <c:v>-3.0758211773587285</c:v>
                </c:pt>
                <c:pt idx="17341">
                  <c:v>-3.0767025571760764</c:v>
                </c:pt>
                <c:pt idx="17342">
                  <c:v>-3.0755155113267536</c:v>
                </c:pt>
                <c:pt idx="17343">
                  <c:v>-3.0722637506407136</c:v>
                </c:pt>
                <c:pt idx="17344">
                  <c:v>-3.0669447130024223</c:v>
                </c:pt>
                <c:pt idx="17345">
                  <c:v>-3.0595647439483189</c:v>
                </c:pt>
                <c:pt idx="17346">
                  <c:v>-3.0501300139495049</c:v>
                </c:pt>
                <c:pt idx="17347">
                  <c:v>-3.0386457881985729</c:v>
                </c:pt>
                <c:pt idx="17348">
                  <c:v>-3.0251162981036064</c:v>
                </c:pt>
                <c:pt idx="17349">
                  <c:v>-3.0095564012442599</c:v>
                </c:pt>
                <c:pt idx="17350">
                  <c:v>-2.9919756153066559</c:v>
                </c:pt>
                <c:pt idx="17351">
                  <c:v>-2.9723827153373388</c:v>
                </c:pt>
                <c:pt idx="17352">
                  <c:v>-2.9507896165568002</c:v>
                </c:pt>
                <c:pt idx="17353">
                  <c:v>-2.927212213558112</c:v>
                </c:pt>
                <c:pt idx="17354">
                  <c:v>-2.9016692764665013</c:v>
                </c:pt>
                <c:pt idx="17355">
                  <c:v>-2.8741775305355359</c:v>
                </c:pt>
                <c:pt idx="17356">
                  <c:v>-2.8447558413360898</c:v>
                </c:pt>
                <c:pt idx="17357">
                  <c:v>-2.8134258958946616</c:v>
                </c:pt>
                <c:pt idx="17358">
                  <c:v>-2.7802076535333371</c:v>
                </c:pt>
                <c:pt idx="17359">
                  <c:v>-2.7451222717129844</c:v>
                </c:pt>
                <c:pt idx="17360">
                  <c:v>-2.7081909871645391</c:v>
                </c:pt>
                <c:pt idx="17361">
                  <c:v>-2.6694418951927199</c:v>
                </c:pt>
                <c:pt idx="17362">
                  <c:v>-2.6288981458170162</c:v>
                </c:pt>
                <c:pt idx="17363">
                  <c:v>-2.5865861597498503</c:v>
                </c:pt>
                <c:pt idx="17364">
                  <c:v>-2.5425401921419448</c:v>
                </c:pt>
                <c:pt idx="17365">
                  <c:v>-2.4967852314200316</c:v>
                </c:pt>
                <c:pt idx="17366">
                  <c:v>-2.4493525987701132</c:v>
                </c:pt>
                <c:pt idx="17367">
                  <c:v>-2.4002788646156952</c:v>
                </c:pt>
                <c:pt idx="17368">
                  <c:v>-2.3495946415541575</c:v>
                </c:pt>
                <c:pt idx="17369">
                  <c:v>-2.2973313586150699</c:v>
                </c:pt>
                <c:pt idx="17370">
                  <c:v>-2.2435221035662223</c:v>
                </c:pt>
                <c:pt idx="17371">
                  <c:v>-2.18820716455367</c:v>
                </c:pt>
                <c:pt idx="17372">
                  <c:v>-2.13141873975554</c:v>
                </c:pt>
                <c:pt idx="17373">
                  <c:v>-2.0731967448500033</c:v>
                </c:pt>
                <c:pt idx="17374">
                  <c:v>-2.0135861779190836</c:v>
                </c:pt>
                <c:pt idx="17375">
                  <c:v>-1.9526222522751329</c:v>
                </c:pt>
                <c:pt idx="17376">
                  <c:v>-1.8903462257688208</c:v>
                </c:pt>
                <c:pt idx="17377">
                  <c:v>-1.8268010273167319</c:v>
                </c:pt>
                <c:pt idx="17378">
                  <c:v>-1.7620278467697321</c:v>
                </c:pt>
                <c:pt idx="17379">
                  <c:v>-1.6960673996044289</c:v>
                </c:pt>
                <c:pt idx="17380">
                  <c:v>-1.6289650611246189</c:v>
                </c:pt>
                <c:pt idx="17381">
                  <c:v>-1.5607669007274654</c:v>
                </c:pt>
                <c:pt idx="17382">
                  <c:v>-1.4915176842753284</c:v>
                </c:pt>
                <c:pt idx="17383">
                  <c:v>-1.421262136583876</c:v>
                </c:pt>
                <c:pt idx="17384">
                  <c:v>-1.3500499936404273</c:v>
                </c:pt>
                <c:pt idx="17385">
                  <c:v>-1.2779319019221489</c:v>
                </c:pt>
                <c:pt idx="17386">
                  <c:v>-1.2049572609152999</c:v>
                </c:pt>
                <c:pt idx="17387">
                  <c:v>-1.1311738231502326</c:v>
                </c:pt>
                <c:pt idx="17388">
                  <c:v>-1.0566276906059633</c:v>
                </c:pt>
                <c:pt idx="17389">
                  <c:v>-0.98136512207230775</c:v>
                </c:pt>
                <c:pt idx="17390">
                  <c:v>-0.90543795243625169</c:v>
                </c:pt>
                <c:pt idx="17391">
                  <c:v>-0.82889967051853208</c:v>
                </c:pt>
                <c:pt idx="17392">
                  <c:v>-0.7518017643680065</c:v>
                </c:pt>
                <c:pt idx="17393">
                  <c:v>-0.67419157930948492</c:v>
                </c:pt>
                <c:pt idx="17394">
                  <c:v>-0.59612546366324759</c:v>
                </c:pt>
                <c:pt idx="17395">
                  <c:v>-0.51765581667265081</c:v>
                </c:pt>
                <c:pt idx="17396">
                  <c:v>-0.43883447052474411</c:v>
                </c:pt>
                <c:pt idx="17397">
                  <c:v>-0.35971410346200267</c:v>
                </c:pt>
                <c:pt idx="17398">
                  <c:v>-0.28034730381227352</c:v>
                </c:pt>
                <c:pt idx="17399">
                  <c:v>-0.20078767812104203</c:v>
                </c:pt>
                <c:pt idx="17400">
                  <c:v>-0.12108855251359496</c:v>
                </c:pt>
                <c:pt idx="17401">
                  <c:v>-4.1302621954864491E-2</c:v>
                </c:pt>
                <c:pt idx="17402">
                  <c:v>3.8516843264907154E-2</c:v>
                </c:pt>
                <c:pt idx="17403">
                  <c:v>0.118315848196493</c:v>
                </c:pt>
                <c:pt idx="17404">
                  <c:v>0.1980409525950409</c:v>
                </c:pt>
                <c:pt idx="17405">
                  <c:v>0.27763934938806961</c:v>
                </c:pt>
                <c:pt idx="17406">
                  <c:v>0.35705748228662965</c:v>
                </c:pt>
                <c:pt idx="17407">
                  <c:v>0.43624204791161791</c:v>
                </c:pt>
                <c:pt idx="17408">
                  <c:v>0.51513907828845773</c:v>
                </c:pt>
                <c:pt idx="17409">
                  <c:v>0.59369493044952892</c:v>
                </c:pt>
                <c:pt idx="17410">
                  <c:v>0.67186167803774521</c:v>
                </c:pt>
                <c:pt idx="17411">
                  <c:v>0.74958308274146923</c:v>
                </c:pt>
                <c:pt idx="17412">
                  <c:v>0.82680621072366833</c:v>
                </c:pt>
                <c:pt idx="17413">
                  <c:v>0.90348164510455686</c:v>
                </c:pt>
                <c:pt idx="17414">
                  <c:v>0.97956057664628227</c:v>
                </c:pt>
                <c:pt idx="17415">
                  <c:v>1.0549896223618271</c:v>
                </c:pt>
                <c:pt idx="17416">
                  <c:v>1.1297149750555071</c:v>
                </c:pt>
                <c:pt idx="17417">
                  <c:v>1.203684744283523</c:v>
                </c:pt>
                <c:pt idx="17418">
                  <c:v>1.2768496225087409</c:v>
                </c:pt>
                <c:pt idx="17419">
                  <c:v>1.3491631856738575</c:v>
                </c:pt>
                <c:pt idx="17420">
                  <c:v>1.420580368386293</c:v>
                </c:pt>
                <c:pt idx="17421">
                  <c:v>1.4910522786746299</c:v>
                </c:pt>
                <c:pt idx="17422">
                  <c:v>1.5605302848249893</c:v>
                </c:pt>
                <c:pt idx="17423">
                  <c:v>1.6289682545488147</c:v>
                </c:pt>
                <c:pt idx="17424">
                  <c:v>1.6963215977724821</c:v>
                </c:pt>
                <c:pt idx="17425">
                  <c:v>1.7625425301208868</c:v>
                </c:pt>
                <c:pt idx="17426">
                  <c:v>1.8275844559802492</c:v>
                </c:pt>
                <c:pt idx="17427">
                  <c:v>1.8914043445079582</c:v>
                </c:pt>
                <c:pt idx="17428">
                  <c:v>1.9539602619053802</c:v>
                </c:pt>
                <c:pt idx="17429">
                  <c:v>2.0152046030357891</c:v>
                </c:pt>
                <c:pt idx="17430">
                  <c:v>2.0751011195081408</c:v>
                </c:pt>
                <c:pt idx="17431">
                  <c:v>2.1336128470685329</c:v>
                </c:pt>
                <c:pt idx="17432">
                  <c:v>2.1906956612721524</c:v>
                </c:pt>
                <c:pt idx="17433">
                  <c:v>2.246315252903845</c:v>
                </c:pt>
                <c:pt idx="17434">
                  <c:v>2.3004332715316784</c:v>
                </c:pt>
                <c:pt idx="17435">
                  <c:v>2.3530108183988561</c:v>
                </c:pt>
                <c:pt idx="17436">
                  <c:v>2.4040089544954877</c:v>
                </c:pt>
                <c:pt idx="17437">
                  <c:v>2.4533972191635649</c:v>
                </c:pt>
                <c:pt idx="17438">
                  <c:v>2.5011438896732185</c:v>
                </c:pt>
                <c:pt idx="17439">
                  <c:v>2.5472114307565477</c:v>
                </c:pt>
                <c:pt idx="17440">
                  <c:v>2.591573784147323</c:v>
                </c:pt>
                <c:pt idx="17441">
                  <c:v>2.6342010711369905</c:v>
                </c:pt>
                <c:pt idx="17442">
                  <c:v>2.6750610281169718</c:v>
                </c:pt>
                <c:pt idx="17443">
                  <c:v>2.7141290553074984</c:v>
                </c:pt>
                <c:pt idx="17444">
                  <c:v>2.7513768182829641</c:v>
                </c:pt>
                <c:pt idx="17445">
                  <c:v>2.7867776305207026</c:v>
                </c:pt>
                <c:pt idx="17446">
                  <c:v>2.8203056652973637</c:v>
                </c:pt>
                <c:pt idx="17447">
                  <c:v>2.8519394438727672</c:v>
                </c:pt>
                <c:pt idx="17448">
                  <c:v>2.8816577539628141</c:v>
                </c:pt>
                <c:pt idx="17449">
                  <c:v>2.909439233978103</c:v>
                </c:pt>
                <c:pt idx="17450">
                  <c:v>2.9352672803938766</c:v>
                </c:pt>
                <c:pt idx="17451">
                  <c:v>2.9591260029076474</c:v>
                </c:pt>
                <c:pt idx="17452">
                  <c:v>2.9809982826785184</c:v>
                </c:pt>
                <c:pt idx="17453">
                  <c:v>3.0008656948989016</c:v>
                </c:pt>
                <c:pt idx="17454">
                  <c:v>3.018711884885791</c:v>
                </c:pt>
                <c:pt idx="17455">
                  <c:v>3.0345300736281762</c:v>
                </c:pt>
                <c:pt idx="17456">
                  <c:v>3.0483065422491924</c:v>
                </c:pt>
                <c:pt idx="17457">
                  <c:v>3.0600299726921318</c:v>
                </c:pt>
                <c:pt idx="17458">
                  <c:v>3.0696926229786379</c:v>
                </c:pt>
                <c:pt idx="17459">
                  <c:v>3.0772909906173029</c:v>
                </c:pt>
                <c:pt idx="17460">
                  <c:v>3.082814688437995</c:v>
                </c:pt>
                <c:pt idx="17461">
                  <c:v>3.0862613732708262</c:v>
                </c:pt>
                <c:pt idx="17462">
                  <c:v>3.0876290829015138</c:v>
                </c:pt>
                <c:pt idx="17463">
                  <c:v>3.0869189816457046</c:v>
                </c:pt>
                <c:pt idx="17464">
                  <c:v>3.0841259749472951</c:v>
                </c:pt>
                <c:pt idx="17465">
                  <c:v>3.079253892498707</c:v>
                </c:pt>
                <c:pt idx="17466">
                  <c:v>3.0723064080288931</c:v>
                </c:pt>
                <c:pt idx="17467">
                  <c:v>3.063286311575415</c:v>
                </c:pt>
                <c:pt idx="17468">
                  <c:v>3.0521953834411271</c:v>
                </c:pt>
                <c:pt idx="17469">
                  <c:v>3.0390460565880097</c:v>
                </c:pt>
                <c:pt idx="17470">
                  <c:v>3.0238454529824144</c:v>
                </c:pt>
                <c:pt idx="17471">
                  <c:v>3.0065999832295272</c:v>
                </c:pt>
                <c:pt idx="17472">
                  <c:v>2.9873192317352788</c:v>
                </c:pt>
                <c:pt idx="17473">
                  <c:v>2.9660167982188943</c:v>
                </c:pt>
                <c:pt idx="17474">
                  <c:v>2.9427091961494822</c:v>
                </c:pt>
                <c:pt idx="17475">
                  <c:v>2.9174109345803729</c:v>
                </c:pt>
                <c:pt idx="17476">
                  <c:v>2.8901387055347527</c:v>
                </c:pt>
                <c:pt idx="17477">
                  <c:v>2.8609120672973587</c:v>
                </c:pt>
                <c:pt idx="17478">
                  <c:v>2.8297488973622049</c:v>
                </c:pt>
                <c:pt idx="17479">
                  <c:v>2.7966683203358502</c:v>
                </c:pt>
                <c:pt idx="17480">
                  <c:v>2.7616895910790422</c:v>
                </c:pt>
                <c:pt idx="17481">
                  <c:v>2.724838875969144</c:v>
                </c:pt>
                <c:pt idx="17482">
                  <c:v>2.6861374509462048</c:v>
                </c:pt>
                <c:pt idx="17483">
                  <c:v>2.6456099193406355</c:v>
                </c:pt>
                <c:pt idx="17484">
                  <c:v>2.6032887774108451</c:v>
                </c:pt>
                <c:pt idx="17485">
                  <c:v>2.5591973149140785</c:v>
                </c:pt>
                <c:pt idx="17486">
                  <c:v>2.5133652162619597</c:v>
                </c:pt>
                <c:pt idx="17487">
                  <c:v>2.4658274786086096</c:v>
                </c:pt>
                <c:pt idx="17488">
                  <c:v>2.4166132063329147</c:v>
                </c:pt>
                <c:pt idx="17489">
                  <c:v>2.3657523867770069</c:v>
                </c:pt>
                <c:pt idx="17490">
                  <c:v>2.3132767339656954</c:v>
                </c:pt>
                <c:pt idx="17491">
                  <c:v>2.2592252315913273</c:v>
                </c:pt>
                <c:pt idx="17492">
                  <c:v>2.2036288439427625</c:v>
                </c:pt>
                <c:pt idx="17493">
                  <c:v>2.1465263245777213</c:v>
                </c:pt>
                <c:pt idx="17494">
                  <c:v>2.0879615823584432</c:v>
                </c:pt>
                <c:pt idx="17495">
                  <c:v>2.0279688153373239</c:v>
                </c:pt>
                <c:pt idx="17496">
                  <c:v>1.9665883410493143</c:v>
                </c:pt>
                <c:pt idx="17497">
                  <c:v>1.9038622239490686</c:v>
                </c:pt>
                <c:pt idx="17498">
                  <c:v>1.839830866112508</c:v>
                </c:pt>
                <c:pt idx="17499">
                  <c:v>1.7745342726848816</c:v>
                </c:pt>
                <c:pt idx="17500">
                  <c:v>1.7080171867608518</c:v>
                </c:pt>
                <c:pt idx="17501">
                  <c:v>1.6403251242513373</c:v>
                </c:pt>
                <c:pt idx="17502">
                  <c:v>1.5715023767770957</c:v>
                </c:pt>
                <c:pt idx="17503">
                  <c:v>1.5015932745990872</c:v>
                </c:pt>
                <c:pt idx="17504">
                  <c:v>1.4306472391996461</c:v>
                </c:pt>
                <c:pt idx="17505">
                  <c:v>1.3587146828832015</c:v>
                </c:pt>
                <c:pt idx="17506">
                  <c:v>1.2858448514978222</c:v>
                </c:pt>
                <c:pt idx="17507">
                  <c:v>1.2120854245920596</c:v>
                </c:pt>
                <c:pt idx="17508">
                  <c:v>1.137482511860662</c:v>
                </c:pt>
                <c:pt idx="17509">
                  <c:v>1.0620824604675037</c:v>
                </c:pt>
                <c:pt idx="17510">
                  <c:v>0.98593727421194144</c:v>
                </c:pt>
                <c:pt idx="17511">
                  <c:v>0.90910069116523473</c:v>
                </c:pt>
                <c:pt idx="17512">
                  <c:v>0.83162452868460535</c:v>
                </c:pt>
                <c:pt idx="17513">
                  <c:v>0.75355654110080383</c:v>
                </c:pt>
                <c:pt idx="17514">
                  <c:v>0.67495356499808534</c:v>
                </c:pt>
                <c:pt idx="17515">
                  <c:v>0.59586856662319687</c:v>
                </c:pt>
                <c:pt idx="17516">
                  <c:v>0.51635402330906377</c:v>
                </c:pt>
                <c:pt idx="17517">
                  <c:v>0.4364633359117629</c:v>
                </c:pt>
                <c:pt idx="17518">
                  <c:v>0.35624989208865238</c:v>
                </c:pt>
                <c:pt idx="17519">
                  <c:v>0.27576817360242201</c:v>
                </c:pt>
                <c:pt idx="17520">
                  <c:v>0.19507245677977525</c:v>
                </c:pt>
                <c:pt idx="17521">
                  <c:v>0.11421646079320448</c:v>
                </c:pt>
                <c:pt idx="17522">
                  <c:v>3.3254553094923096E-2</c:v>
                </c:pt>
                <c:pt idx="17523">
                  <c:v>-4.7758102373327969E-2</c:v>
                </c:pt>
                <c:pt idx="17524">
                  <c:v>-0.12876682573893955</c:v>
                </c:pt>
                <c:pt idx="17525">
                  <c:v>-0.20971750093182481</c:v>
                </c:pt>
                <c:pt idx="17526">
                  <c:v>-0.29055519462968016</c:v>
                </c:pt>
                <c:pt idx="17527">
                  <c:v>-0.37122515978576187</c:v>
                </c:pt>
                <c:pt idx="17528">
                  <c:v>-0.45167191959102915</c:v>
                </c:pt>
                <c:pt idx="17529">
                  <c:v>-0.53184025860863693</c:v>
                </c:pt>
                <c:pt idx="17530">
                  <c:v>-0.61168061597230716</c:v>
                </c:pt>
                <c:pt idx="17531">
                  <c:v>-0.69113505847755441</c:v>
                </c:pt>
                <c:pt idx="17532">
                  <c:v>-0.77014889872658232</c:v>
                </c:pt>
                <c:pt idx="17533">
                  <c:v>-0.84867090938481049</c:v>
                </c:pt>
                <c:pt idx="17534">
                  <c:v>-0.9266504156952825</c:v>
                </c:pt>
                <c:pt idx="17535">
                  <c:v>-1.0040321159717938</c:v>
                </c:pt>
                <c:pt idx="17536">
                  <c:v>-1.0807602330758508</c:v>
                </c:pt>
                <c:pt idx="17537">
                  <c:v>-1.1567808573639897</c:v>
                </c:pt>
                <c:pt idx="17538">
                  <c:v>-1.2320426148780399</c:v>
                </c:pt>
                <c:pt idx="17539">
                  <c:v>-1.3064969699996092</c:v>
                </c:pt>
                <c:pt idx="17540">
                  <c:v>-1.3800967027611701</c:v>
                </c:pt>
                <c:pt idx="17541">
                  <c:v>-1.4527907257702697</c:v>
                </c:pt>
                <c:pt idx="17542">
                  <c:v>-1.5245281732538976</c:v>
                </c:pt>
                <c:pt idx="17543">
                  <c:v>-1.5952606424718807</c:v>
                </c:pt>
                <c:pt idx="17544">
                  <c:v>-1.6649412387875451</c:v>
                </c:pt>
                <c:pt idx="17545">
                  <c:v>-1.7335198414656392</c:v>
                </c:pt>
                <c:pt idx="17546">
                  <c:v>-1.8009474890800654</c:v>
                </c:pt>
                <c:pt idx="17547">
                  <c:v>-1.8671787578973926</c:v>
                </c:pt>
                <c:pt idx="17548">
                  <c:v>-1.9321692965493302</c:v>
                </c:pt>
                <c:pt idx="17549">
                  <c:v>-1.9958690600739224</c:v>
                </c:pt>
                <c:pt idx="17550">
                  <c:v>-2.0582393404441603</c:v>
                </c:pt>
                <c:pt idx="17551">
                  <c:v>-2.119240696422628</c:v>
                </c:pt>
                <c:pt idx="17552">
                  <c:v>-2.1788265117134875</c:v>
                </c:pt>
                <c:pt idx="17553">
                  <c:v>-2.2369599728766212</c:v>
                </c:pt>
                <c:pt idx="17554">
                  <c:v>-2.2936002153862534</c:v>
                </c:pt>
                <c:pt idx="17555">
                  <c:v>-2.3487058190368102</c:v>
                </c:pt>
                <c:pt idx="17556">
                  <c:v>-2.4022353185349661</c:v>
                </c:pt>
                <c:pt idx="17557">
                  <c:v>-2.4541557246287331</c:v>
                </c:pt>
                <c:pt idx="17558">
                  <c:v>-2.5044327862092031</c:v>
                </c:pt>
                <c:pt idx="17559">
                  <c:v>-2.5530264423684899</c:v>
                </c:pt>
                <c:pt idx="17560">
                  <c:v>-2.5999081144601277</c:v>
                </c:pt>
                <c:pt idx="17561">
                  <c:v>-2.6450454111691748</c:v>
                </c:pt>
                <c:pt idx="17562">
                  <c:v>-2.6884035665600772</c:v>
                </c:pt>
                <c:pt idx="17563">
                  <c:v>-2.7299554912998607</c:v>
                </c:pt>
                <c:pt idx="17564">
                  <c:v>-2.7696703766639432</c:v>
                </c:pt>
                <c:pt idx="17565">
                  <c:v>-2.807519079549277</c:v>
                </c:pt>
                <c:pt idx="17566">
                  <c:v>-2.8434733368164058</c:v>
                </c:pt>
                <c:pt idx="17567">
                  <c:v>-2.8775092558979449</c:v>
                </c:pt>
                <c:pt idx="17568">
                  <c:v>-2.9096032356725363</c:v>
                </c:pt>
                <c:pt idx="17569">
                  <c:v>-2.9397315530786758</c:v>
                </c:pt>
                <c:pt idx="17570">
                  <c:v>-2.9678752728316464</c:v>
                </c:pt>
                <c:pt idx="17571">
                  <c:v>-2.9940162048974717</c:v>
                </c:pt>
                <c:pt idx="17572">
                  <c:v>-3.0181349650156926</c:v>
                </c:pt>
                <c:pt idx="17573">
                  <c:v>-3.0402108995194497</c:v>
                </c:pt>
                <c:pt idx="17574">
                  <c:v>-3.0602254636376798</c:v>
                </c:pt>
                <c:pt idx="17575">
                  <c:v>-3.0781697292138896</c:v>
                </c:pt>
                <c:pt idx="17576">
                  <c:v>-3.0940278712979614</c:v>
                </c:pt>
                <c:pt idx="17577">
                  <c:v>-3.1077865109179337</c:v>
                </c:pt>
                <c:pt idx="17578">
                  <c:v>-3.1194358923781165</c:v>
                </c:pt>
                <c:pt idx="17579">
                  <c:v>-3.1289705486596402</c:v>
                </c:pt>
                <c:pt idx="17580">
                  <c:v>-3.1363781791968757</c:v>
                </c:pt>
                <c:pt idx="17581">
                  <c:v>-3.1416545804466707</c:v>
                </c:pt>
                <c:pt idx="17582">
                  <c:v>-3.1447959846802949</c:v>
                </c:pt>
                <c:pt idx="17583">
                  <c:v>-3.1458018073388629</c:v>
                </c:pt>
                <c:pt idx="17584">
                  <c:v>-3.1446652633555177</c:v>
                </c:pt>
                <c:pt idx="17585">
                  <c:v>-3.1413885519406053</c:v>
                </c:pt>
                <c:pt idx="17586">
                  <c:v>-3.1359737779739874</c:v>
                </c:pt>
                <c:pt idx="17587">
                  <c:v>-3.1284222258193015</c:v>
                </c:pt>
                <c:pt idx="17588">
                  <c:v>-3.1187342347591263</c:v>
                </c:pt>
                <c:pt idx="17589">
                  <c:v>-3.1069208628021161</c:v>
                </c:pt>
                <c:pt idx="17590">
                  <c:v>-3.0929879243751333</c:v>
                </c:pt>
                <c:pt idx="17591">
                  <c:v>-3.0769405912367001</c:v>
                </c:pt>
                <c:pt idx="17592">
                  <c:v>-3.058787278848802</c:v>
                </c:pt>
                <c:pt idx="17593">
                  <c:v>-3.0385404890291019</c:v>
                </c:pt>
                <c:pt idx="17594">
                  <c:v>-3.0162157094558459</c:v>
                </c:pt>
                <c:pt idx="17595">
                  <c:v>-2.9918264964979744</c:v>
                </c:pt>
                <c:pt idx="17596">
                  <c:v>-2.9653886635233397</c:v>
                </c:pt>
                <c:pt idx="17597">
                  <c:v>-2.9369209650385084</c:v>
                </c:pt>
                <c:pt idx="17598">
                  <c:v>-2.9064405504097297</c:v>
                </c:pt>
                <c:pt idx="17599">
                  <c:v>-2.8739658924633571</c:v>
                </c:pt>
                <c:pt idx="17600">
                  <c:v>-2.8395156712483978</c:v>
                </c:pt>
                <c:pt idx="17601">
                  <c:v>-2.8031155558425942</c:v>
                </c:pt>
                <c:pt idx="17602">
                  <c:v>-2.764786402864575</c:v>
                </c:pt>
                <c:pt idx="17603">
                  <c:v>-2.7245524746896574</c:v>
                </c:pt>
                <c:pt idx="17604">
                  <c:v>-2.682446005297078</c:v>
                </c:pt>
                <c:pt idx="17605">
                  <c:v>-2.6384901010718735</c:v>
                </c:pt>
                <c:pt idx="17606">
                  <c:v>-2.5927143421126151</c:v>
                </c:pt>
                <c:pt idx="17607">
                  <c:v>-2.5451537003925773</c:v>
                </c:pt>
                <c:pt idx="17608">
                  <c:v>-2.4958373342360693</c:v>
                </c:pt>
                <c:pt idx="17609">
                  <c:v>-2.4447953639722289</c:v>
                </c:pt>
                <c:pt idx="17610">
                  <c:v>-2.3920597154904621</c:v>
                </c:pt>
                <c:pt idx="17611">
                  <c:v>-2.3376696629829397</c:v>
                </c:pt>
                <c:pt idx="17612">
                  <c:v>-2.2816565395527362</c:v>
                </c:pt>
                <c:pt idx="17613">
                  <c:v>-2.2240595454871279</c:v>
                </c:pt>
                <c:pt idx="17614">
                  <c:v>-2.1649231138168528</c:v>
                </c:pt>
                <c:pt idx="17615">
                  <c:v>-2.1042820436478369</c:v>
                </c:pt>
                <c:pt idx="17616">
                  <c:v>-2.0421773298235633</c:v>
                </c:pt>
                <c:pt idx="17617">
                  <c:v>-1.9786517896559239</c:v>
                </c:pt>
                <c:pt idx="17618">
                  <c:v>-1.9137466528456657</c:v>
                </c:pt>
                <c:pt idx="17619">
                  <c:v>-1.8475028260746271</c:v>
                </c:pt>
                <c:pt idx="17620">
                  <c:v>-1.7799660269569988</c:v>
                </c:pt>
                <c:pt idx="17621">
                  <c:v>-1.7111828179043629</c:v>
                </c:pt>
                <c:pt idx="17622">
                  <c:v>-1.641198607946325</c:v>
                </c:pt>
                <c:pt idx="17623">
                  <c:v>-1.5700589145175172</c:v>
                </c:pt>
                <c:pt idx="17624">
                  <c:v>-1.4978144148260344</c:v>
                </c:pt>
                <c:pt idx="17625">
                  <c:v>-1.424516844173598</c:v>
                </c:pt>
                <c:pt idx="17626">
                  <c:v>-1.3502168373298693</c:v>
                </c:pt>
                <c:pt idx="17627">
                  <c:v>-1.2749635272766799</c:v>
                </c:pt>
                <c:pt idx="17628">
                  <c:v>-1.1988045401775189</c:v>
                </c:pt>
                <c:pt idx="17629">
                  <c:v>-1.1217878011614093</c:v>
                </c:pt>
                <c:pt idx="17630">
                  <c:v>-1.0439669518900565</c:v>
                </c:pt>
                <c:pt idx="17631">
                  <c:v>-0.96539742653528038</c:v>
                </c:pt>
                <c:pt idx="17632">
                  <c:v>-0.88613279507701503</c:v>
                </c:pt>
                <c:pt idx="17633">
                  <c:v>-0.80622261921878391</c:v>
                </c:pt>
                <c:pt idx="17634">
                  <c:v>-0.7257255958418356</c:v>
                </c:pt>
                <c:pt idx="17635">
                  <c:v>-0.64469660253605676</c:v>
                </c:pt>
                <c:pt idx="17636">
                  <c:v>-0.5631900770952758</c:v>
                </c:pt>
                <c:pt idx="17637">
                  <c:v>-0.48126142797777022</c:v>
                </c:pt>
                <c:pt idx="17638">
                  <c:v>-0.39896609556146106</c:v>
                </c:pt>
                <c:pt idx="17639">
                  <c:v>-0.31636065738084168</c:v>
                </c:pt>
                <c:pt idx="17640">
                  <c:v>-0.23350152647643888</c:v>
                </c:pt>
                <c:pt idx="17641">
                  <c:v>-0.15044459752713546</c:v>
                </c:pt>
                <c:pt idx="17642">
                  <c:v>-6.7246450097082355E-2</c:v>
                </c:pt>
                <c:pt idx="17643">
                  <c:v>1.6035505377667913E-2</c:v>
                </c:pt>
                <c:pt idx="17644">
                  <c:v>9.9344310404037711E-2</c:v>
                </c:pt>
                <c:pt idx="17645">
                  <c:v>0.18262354045291057</c:v>
                </c:pt>
                <c:pt idx="17646">
                  <c:v>0.26581592622077899</c:v>
                </c:pt>
                <c:pt idx="17647">
                  <c:v>0.34886435950066724</c:v>
                </c:pt>
                <c:pt idx="17648">
                  <c:v>0.43171097951147369</c:v>
                </c:pt>
                <c:pt idx="17649">
                  <c:v>0.51429816642144011</c:v>
                </c:pt>
                <c:pt idx="17650">
                  <c:v>0.59657393695520877</c:v>
                </c:pt>
                <c:pt idx="17651">
                  <c:v>0.67847791991060002</c:v>
                </c:pt>
                <c:pt idx="17652">
                  <c:v>0.75995297674365248</c:v>
                </c:pt>
                <c:pt idx="17653">
                  <c:v>0.84094541827756863</c:v>
                </c:pt>
                <c:pt idx="17654">
                  <c:v>0.92140209967915188</c:v>
                </c:pt>
                <c:pt idx="17655">
                  <c:v>1.0012652434213278</c:v>
                </c:pt>
                <c:pt idx="17656">
                  <c:v>1.0804765932341531</c:v>
                </c:pt>
                <c:pt idx="17657">
                  <c:v>1.1589797595287281</c:v>
                </c:pt>
                <c:pt idx="17658">
                  <c:v>1.2367208900635134</c:v>
                </c:pt>
                <c:pt idx="17659">
                  <c:v>1.3136489750726785</c:v>
                </c:pt>
                <c:pt idx="17660">
                  <c:v>1.3897143270456258</c:v>
                </c:pt>
                <c:pt idx="17661">
                  <c:v>1.4648634001121683</c:v>
                </c:pt>
                <c:pt idx="17662">
                  <c:v>1.5390428815379691</c:v>
                </c:pt>
                <c:pt idx="17663">
                  <c:v>1.6122019355763935</c:v>
                </c:pt>
                <c:pt idx="17664">
                  <c:v>1.6842912509627914</c:v>
                </c:pt>
                <c:pt idx="17665">
                  <c:v>1.755258309118725</c:v>
                </c:pt>
                <c:pt idx="17666">
                  <c:v>1.8250517719463706</c:v>
                </c:pt>
                <c:pt idx="17667">
                  <c:v>1.8936238625765709</c:v>
                </c:pt>
                <c:pt idx="17668">
                  <c:v>1.9609279023814337</c:v>
                </c:pt>
                <c:pt idx="17669">
                  <c:v>2.0269115473288788</c:v>
                </c:pt>
                <c:pt idx="17670">
                  <c:v>2.0915338207955556</c:v>
                </c:pt>
                <c:pt idx="17671">
                  <c:v>2.1547530456745596</c:v>
                </c:pt>
                <c:pt idx="17672">
                  <c:v>2.2165204047468232</c:v>
                </c:pt>
                <c:pt idx="17673">
                  <c:v>2.2767969207789207</c:v>
                </c:pt>
                <c:pt idx="17674">
                  <c:v>2.3355396047274177</c:v>
                </c:pt>
                <c:pt idx="17675">
                  <c:v>2.3927049532505622</c:v>
                </c:pt>
                <c:pt idx="17676">
                  <c:v>2.4482494613637518</c:v>
                </c:pt>
                <c:pt idx="17677">
                  <c:v>2.5021381455880842</c:v>
                </c:pt>
                <c:pt idx="17678">
                  <c:v>2.5543348080251795</c:v>
                </c:pt>
                <c:pt idx="17679">
                  <c:v>2.6047974903404096</c:v>
                </c:pt>
                <c:pt idx="17680">
                  <c:v>2.6534957676980055</c:v>
                </c:pt>
                <c:pt idx="17681">
                  <c:v>2.7003954556546157</c:v>
                </c:pt>
                <c:pt idx="17682">
                  <c:v>2.7454600499763124</c:v>
                </c:pt>
                <c:pt idx="17683">
                  <c:v>2.7886607795760043</c:v>
                </c:pt>
                <c:pt idx="17684">
                  <c:v>2.8299652121759857</c:v>
                </c:pt>
                <c:pt idx="17685">
                  <c:v>2.8693426409192959</c:v>
                </c:pt>
                <c:pt idx="17686">
                  <c:v>2.9067633002495175</c:v>
                </c:pt>
                <c:pt idx="17687">
                  <c:v>2.9422018579951787</c:v>
                </c:pt>
                <c:pt idx="17688">
                  <c:v>2.9756333376564346</c:v>
                </c:pt>
                <c:pt idx="17689">
                  <c:v>3.0070327063668483</c:v>
                </c:pt>
                <c:pt idx="17690">
                  <c:v>3.0363797858922474</c:v>
                </c:pt>
                <c:pt idx="17691">
                  <c:v>3.0636552113194879</c:v>
                </c:pt>
                <c:pt idx="17692">
                  <c:v>3.0888384927255466</c:v>
                </c:pt>
                <c:pt idx="17693">
                  <c:v>3.1119079410742265</c:v>
                </c:pt>
                <c:pt idx="17694">
                  <c:v>3.1328440475246055</c:v>
                </c:pt>
                <c:pt idx="17695">
                  <c:v>3.1516369920843159</c:v>
                </c:pt>
                <c:pt idx="17696">
                  <c:v>3.1682701310634434</c:v>
                </c:pt>
                <c:pt idx="17697">
                  <c:v>3.1827293406350354</c:v>
                </c:pt>
                <c:pt idx="17698">
                  <c:v>3.1950041948479493</c:v>
                </c:pt>
                <c:pt idx="17699">
                  <c:v>3.2050886316672775</c:v>
                </c:pt>
                <c:pt idx="17700">
                  <c:v>3.212969831315335</c:v>
                </c:pt>
                <c:pt idx="17701">
                  <c:v>3.2186431473295558</c:v>
                </c:pt>
                <c:pt idx="17702">
                  <c:v>3.2221044457667056</c:v>
                </c:pt>
                <c:pt idx="17703">
                  <c:v>3.2233528528938584</c:v>
                </c:pt>
                <c:pt idx="17704">
                  <c:v>3.2223813717690883</c:v>
                </c:pt>
                <c:pt idx="17705">
                  <c:v>3.2191920672078282</c:v>
                </c:pt>
                <c:pt idx="17706">
                  <c:v>3.2137869872790366</c:v>
                </c:pt>
                <c:pt idx="17707">
                  <c:v>3.2061674371456625</c:v>
                </c:pt>
                <c:pt idx="17708">
                  <c:v>3.1963338544486808</c:v>
                </c:pt>
                <c:pt idx="17709">
                  <c:v>3.1842974729855817</c:v>
                </c:pt>
                <c:pt idx="17710">
                  <c:v>3.1700643601966338</c:v>
                </c:pt>
                <c:pt idx="17711">
                  <c:v>3.153640017795428</c:v>
                </c:pt>
                <c:pt idx="17712">
                  <c:v>3.1350332677811159</c:v>
                </c:pt>
                <c:pt idx="17713">
                  <c:v>3.1142570946546595</c:v>
                </c:pt>
                <c:pt idx="17714">
                  <c:v>3.0913275444119956</c:v>
                </c:pt>
                <c:pt idx="17715">
                  <c:v>3.0662588067870695</c:v>
                </c:pt>
                <c:pt idx="17716">
                  <c:v>3.0390674028982052</c:v>
                </c:pt>
                <c:pt idx="17717">
                  <c:v>3.0097728686522576</c:v>
                </c:pt>
                <c:pt idx="17718">
                  <c:v>2.9783932076564246</c:v>
                </c:pt>
                <c:pt idx="17719">
                  <c:v>2.9449478189372691</c:v>
                </c:pt>
                <c:pt idx="17720">
                  <c:v>2.9094563797503659</c:v>
                </c:pt>
                <c:pt idx="17721">
                  <c:v>2.8719456263628942</c:v>
                </c:pt>
                <c:pt idx="17722">
                  <c:v>2.8324375514728857</c:v>
                </c:pt>
                <c:pt idx="17723">
                  <c:v>2.7909576212637406</c:v>
                </c:pt>
                <c:pt idx="17724">
                  <c:v>2.7475393400230406</c:v>
                </c:pt>
                <c:pt idx="17725">
                  <c:v>2.7022071496501021</c:v>
                </c:pt>
                <c:pt idx="17726">
                  <c:v>2.6549920296046894</c:v>
                </c:pt>
                <c:pt idx="17727">
                  <c:v>2.6059304136460781</c:v>
                </c:pt>
                <c:pt idx="17728">
                  <c:v>2.5550529828255346</c:v>
                </c:pt>
                <c:pt idx="17729">
                  <c:v>2.5023914395957729</c:v>
                </c:pt>
                <c:pt idx="17730">
                  <c:v>2.4479793497636759</c:v>
                </c:pt>
                <c:pt idx="17731">
                  <c:v>2.3918576835727712</c:v>
                </c:pt>
                <c:pt idx="17732">
                  <c:v>2.3340595245959723</c:v>
                </c:pt>
                <c:pt idx="17733">
                  <c:v>2.2746258762400071</c:v>
                </c:pt>
                <c:pt idx="17734">
                  <c:v>2.2136030254837076</c:v>
                </c:pt>
                <c:pt idx="17735">
                  <c:v>2.1510276743388559</c:v>
                </c:pt>
                <c:pt idx="17736">
                  <c:v>2.0869427675934809</c:v>
                </c:pt>
                <c:pt idx="17737">
                  <c:v>2.0213931175775257</c:v>
                </c:pt>
                <c:pt idx="17738">
                  <c:v>1.9544219920737249</c:v>
                </c:pt>
                <c:pt idx="17739">
                  <c:v>1.8860723768581908</c:v>
                </c:pt>
                <c:pt idx="17740">
                  <c:v>1.8163921075597707</c:v>
                </c:pt>
                <c:pt idx="17741">
                  <c:v>1.7454299013953489</c:v>
                </c:pt>
                <c:pt idx="17742">
                  <c:v>1.6732333568245232</c:v>
                </c:pt>
                <c:pt idx="17743">
                  <c:v>1.5998502131372234</c:v>
                </c:pt>
                <c:pt idx="17744">
                  <c:v>1.5253333995911877</c:v>
                </c:pt>
                <c:pt idx="17745">
                  <c:v>1.4497369314716848</c:v>
                </c:pt>
                <c:pt idx="17746">
                  <c:v>1.3731137491787939</c:v>
                </c:pt>
                <c:pt idx="17747">
                  <c:v>1.2955153146593863</c:v>
                </c:pt>
                <c:pt idx="17748">
                  <c:v>1.216991604042428</c:v>
                </c:pt>
                <c:pt idx="17749">
                  <c:v>1.1375929110683762</c:v>
                </c:pt>
                <c:pt idx="17750">
                  <c:v>1.057375262284173</c:v>
                </c:pt>
                <c:pt idx="17751">
                  <c:v>0.97639649063325951</c:v>
                </c:pt>
                <c:pt idx="17752">
                  <c:v>0.89471257635324641</c:v>
                </c:pt>
                <c:pt idx="17753">
                  <c:v>0.81237550048046492</c:v>
                </c:pt>
                <c:pt idx="17754">
                  <c:v>0.72944638588510247</c:v>
                </c:pt>
                <c:pt idx="17755">
                  <c:v>0.64598254037735447</c:v>
                </c:pt>
                <c:pt idx="17756">
                  <c:v>0.56204083377493241</c:v>
                </c:pt>
                <c:pt idx="17757">
                  <c:v>0.4776791059344922</c:v>
                </c:pt>
                <c:pt idx="17758">
                  <c:v>0.3929552255797944</c:v>
                </c:pt>
                <c:pt idx="17759">
                  <c:v>0.3079281931153014</c:v>
                </c:pt>
                <c:pt idx="17760">
                  <c:v>0.22265683655879437</c:v>
                </c:pt>
                <c:pt idx="17761">
                  <c:v>0.13719945526570634</c:v>
                </c:pt>
                <c:pt idx="17762">
                  <c:v>5.1615020779240933E-2</c:v>
                </c:pt>
                <c:pt idx="17763">
                  <c:v>-3.4036679566048618E-2</c:v>
                </c:pt>
                <c:pt idx="17764">
                  <c:v>-0.11969632782647094</c:v>
                </c:pt>
                <c:pt idx="17765">
                  <c:v>-0.20530515981883779</c:v>
                </c:pt>
                <c:pt idx="17766">
                  <c:v>-0.29080358871041134</c:v>
                </c:pt>
                <c:pt idx="17767">
                  <c:v>-0.37613221319475315</c:v>
                </c:pt>
                <c:pt idx="17768">
                  <c:v>-0.46123090610104772</c:v>
                </c:pt>
                <c:pt idx="17769">
                  <c:v>-0.54603981016985348</c:v>
                </c:pt>
                <c:pt idx="17770">
                  <c:v>-0.63050473588256817</c:v>
                </c:pt>
                <c:pt idx="17771">
                  <c:v>-0.71456313916865311</c:v>
                </c:pt>
                <c:pt idx="17772">
                  <c:v>-0.79815574414705792</c:v>
                </c:pt>
                <c:pt idx="17773">
                  <c:v>-0.88122676195504357</c:v>
                </c:pt>
                <c:pt idx="17774">
                  <c:v>-0.96372098780623039</c:v>
                </c:pt>
                <c:pt idx="17775">
                  <c:v>-1.0455786259941899</c:v>
                </c:pt>
                <c:pt idx="17776">
                  <c:v>-1.1267394458418964</c:v>
                </c:pt>
                <c:pt idx="17777">
                  <c:v>-1.2071451290798487</c:v>
                </c:pt>
                <c:pt idx="17778">
                  <c:v>-1.2867399424199482</c:v>
                </c:pt>
                <c:pt idx="17779">
                  <c:v>-1.3654710445432299</c:v>
                </c:pt>
                <c:pt idx="17780">
                  <c:v>-1.4432869676885673</c:v>
                </c:pt>
                <c:pt idx="17781">
                  <c:v>-1.5201324387951354</c:v>
                </c:pt>
                <c:pt idx="17782">
                  <c:v>-1.5959524727014209</c:v>
                </c:pt>
                <c:pt idx="17783">
                  <c:v>-1.6706946176454216</c:v>
                </c:pt>
                <c:pt idx="17784">
                  <c:v>-1.7443080043500856</c:v>
                </c:pt>
                <c:pt idx="17785">
                  <c:v>-1.8167386157604619</c:v>
                </c:pt>
                <c:pt idx="17786">
                  <c:v>-1.8879336763107217</c:v>
                </c:pt>
                <c:pt idx="17787">
                  <c:v>-1.9578440340834775</c:v>
                </c:pt>
                <c:pt idx="17788">
                  <c:v>-2.0264216991706654</c:v>
                </c:pt>
                <c:pt idx="17789">
                  <c:v>-2.0936130813124163</c:v>
                </c:pt>
                <c:pt idx="17790">
                  <c:v>-2.1593760239284938</c:v>
                </c:pt>
                <c:pt idx="17791">
                  <c:v>-2.2236677373782543</c:v>
                </c:pt>
                <c:pt idx="17792">
                  <c:v>-2.2864383604162688</c:v>
                </c:pt>
                <c:pt idx="17793">
                  <c:v>-2.34764794130552</c:v>
                </c:pt>
                <c:pt idx="17794">
                  <c:v>-2.4072525869676391</c:v>
                </c:pt>
                <c:pt idx="17795">
                  <c:v>-2.4652079613693201</c:v>
                </c:pt>
                <c:pt idx="17796">
                  <c:v>-2.5214697989812813</c:v>
                </c:pt>
                <c:pt idx="17797">
                  <c:v>-2.5760024286578158</c:v>
                </c:pt>
                <c:pt idx="17798">
                  <c:v>-2.6287690383696574</c:v>
                </c:pt>
                <c:pt idx="17799">
                  <c:v>-2.6797271297713747</c:v>
                </c:pt>
                <c:pt idx="17800">
                  <c:v>-2.7288458126466861</c:v>
                </c:pt>
                <c:pt idx="17801">
                  <c:v>-2.7760905122372832</c:v>
                </c:pt>
                <c:pt idx="17802">
                  <c:v>-2.8214244094201892</c:v>
                </c:pt>
                <c:pt idx="17803">
                  <c:v>-2.8648184939298598</c:v>
                </c:pt>
                <c:pt idx="17804">
                  <c:v>-2.9062401702299465</c:v>
                </c:pt>
                <c:pt idx="17805">
                  <c:v>-2.9456586442577803</c:v>
                </c:pt>
                <c:pt idx="17806">
                  <c:v>-2.9830441393614526</c:v>
                </c:pt>
                <c:pt idx="17807">
                  <c:v>-3.0183713883654999</c:v>
                </c:pt>
                <c:pt idx="17808">
                  <c:v>-3.0516155557627269</c:v>
                </c:pt>
                <c:pt idx="17809">
                  <c:v>-3.0827518255055053</c:v>
                </c:pt>
                <c:pt idx="17810">
                  <c:v>-3.1117603117584274</c:v>
                </c:pt>
                <c:pt idx="17811">
                  <c:v>-3.1386220172654622</c:v>
                </c:pt>
                <c:pt idx="17812">
                  <c:v>-3.1633168946224557</c:v>
                </c:pt>
                <c:pt idx="17813">
                  <c:v>-3.185823771702716</c:v>
                </c:pt>
                <c:pt idx="17814">
                  <c:v>-3.2061237304201877</c:v>
                </c:pt>
                <c:pt idx="17815">
                  <c:v>-3.2242076147639342</c:v>
                </c:pt>
                <c:pt idx="17816">
                  <c:v>-3.2400595175604585</c:v>
                </c:pt>
                <c:pt idx="17817">
                  <c:v>-3.2536661232703827</c:v>
                </c:pt>
                <c:pt idx="17818">
                  <c:v>-3.2650178851661869</c:v>
                </c:pt>
                <c:pt idx="17819">
                  <c:v>-3.274109690466986</c:v>
                </c:pt>
                <c:pt idx="17820">
                  <c:v>-3.2809297377043358</c:v>
                </c:pt>
                <c:pt idx="17821">
                  <c:v>-3.2854744667363827</c:v>
                </c:pt>
                <c:pt idx="17822">
                  <c:v>-3.2877408968408006</c:v>
                </c:pt>
                <c:pt idx="17823">
                  <c:v>-3.2877293732281809</c:v>
                </c:pt>
                <c:pt idx="17824">
                  <c:v>-3.2854341823799484</c:v>
                </c:pt>
                <c:pt idx="17825">
                  <c:v>-3.2808587357081036</c:v>
                </c:pt>
                <c:pt idx="17826">
                  <c:v>-3.2740064896821202</c:v>
                </c:pt>
                <c:pt idx="17827">
                  <c:v>-3.264880218239107</c:v>
                </c:pt>
                <c:pt idx="17828">
                  <c:v>-3.2534818866776929</c:v>
                </c:pt>
                <c:pt idx="17829">
                  <c:v>-3.2398243137882514</c:v>
                </c:pt>
                <c:pt idx="17830">
                  <c:v>-3.2239152077342075</c:v>
                </c:pt>
                <c:pt idx="17831">
                  <c:v>-3.2057617650226633</c:v>
                </c:pt>
                <c:pt idx="17832">
                  <c:v>-3.185374554803341</c:v>
                </c:pt>
                <c:pt idx="17833">
                  <c:v>-3.1627683593199314</c:v>
                </c:pt>
                <c:pt idx="17834">
                  <c:v>-3.1379610710886552</c:v>
                </c:pt>
                <c:pt idx="17835">
                  <c:v>-3.1109687732784894</c:v>
                </c:pt>
                <c:pt idx="17836">
                  <c:v>-3.0818099254488387</c:v>
                </c:pt>
                <c:pt idx="17837">
                  <c:v>-3.0505060450006503</c:v>
                </c:pt>
                <c:pt idx="17838">
                  <c:v>-3.0170771580930609</c:v>
                </c:pt>
                <c:pt idx="17839">
                  <c:v>-2.9815447253270211</c:v>
                </c:pt>
                <c:pt idx="17840">
                  <c:v>-2.9439305224813386</c:v>
                </c:pt>
                <c:pt idx="17841">
                  <c:v>-2.9042634191856651</c:v>
                </c:pt>
                <c:pt idx="17842">
                  <c:v>-2.8625675741961318</c:v>
                </c:pt>
                <c:pt idx="17843">
                  <c:v>-2.8188706502744556</c:v>
                </c:pt>
                <c:pt idx="17844">
                  <c:v>-2.7732083766017492</c:v>
                </c:pt>
                <c:pt idx="17845">
                  <c:v>-2.7256074460536355</c:v>
                </c:pt>
                <c:pt idx="17846">
                  <c:v>-2.6761011128913346</c:v>
                </c:pt>
                <c:pt idx="17847">
                  <c:v>-2.6247281072203648</c:v>
                </c:pt>
                <c:pt idx="17848">
                  <c:v>-2.5715214256817429</c:v>
                </c:pt>
                <c:pt idx="17849">
                  <c:v>-2.5165151032421886</c:v>
                </c:pt>
                <c:pt idx="17850">
                  <c:v>-2.4597450528112756</c:v>
                </c:pt>
                <c:pt idx="17851">
                  <c:v>-2.40125460397502</c:v>
                </c:pt>
                <c:pt idx="17852">
                  <c:v>-2.3410792095281225</c:v>
                </c:pt>
                <c:pt idx="17853">
                  <c:v>-2.2792622496091983</c:v>
                </c:pt>
                <c:pt idx="17854">
                  <c:v>-2.2158523930631775</c:v>
                </c:pt>
                <c:pt idx="17855">
                  <c:v>-2.1508887265220884</c:v>
                </c:pt>
                <c:pt idx="17856">
                  <c:v>-2.084416579766577</c:v>
                </c:pt>
                <c:pt idx="17857">
                  <c:v>-2.0164831481100638</c:v>
                </c:pt>
                <c:pt idx="17858">
                  <c:v>-1.9471340779314468</c:v>
                </c:pt>
                <c:pt idx="17859">
                  <c:v>-1.8764147268425606</c:v>
                </c:pt>
                <c:pt idx="17860">
                  <c:v>-1.804375293182144</c:v>
                </c:pt>
                <c:pt idx="17861">
                  <c:v>-1.7310668453957907</c:v>
                </c:pt>
                <c:pt idx="17862">
                  <c:v>-1.6565393193478162</c:v>
                </c:pt>
                <c:pt idx="17863">
                  <c:v>-1.5808427755804655</c:v>
                </c:pt>
                <c:pt idx="17864">
                  <c:v>-1.5040324461402101</c:v>
                </c:pt>
                <c:pt idx="17865">
                  <c:v>-1.4261646283458722</c:v>
                </c:pt>
                <c:pt idx="17866">
                  <c:v>-1.3472945216052632</c:v>
                </c:pt>
                <c:pt idx="17867">
                  <c:v>-1.2674758216012789</c:v>
                </c:pt>
                <c:pt idx="17868">
                  <c:v>-1.1867607107065421</c:v>
                </c:pt>
                <c:pt idx="17869">
                  <c:v>-1.1052016592211735</c:v>
                </c:pt>
                <c:pt idx="17870">
                  <c:v>-1.0228568384062213</c:v>
                </c:pt>
                <c:pt idx="17871">
                  <c:v>-0.93978619194498958</c:v>
                </c:pt>
                <c:pt idx="17872">
                  <c:v>-0.85604777474653626</c:v>
                </c:pt>
                <c:pt idx="17873">
                  <c:v>-0.77169560439322304</c:v>
                </c:pt>
                <c:pt idx="17874">
                  <c:v>-0.68679280015738164</c:v>
                </c:pt>
                <c:pt idx="17875">
                  <c:v>-0.60139862413006417</c:v>
                </c:pt>
                <c:pt idx="17876">
                  <c:v>-0.51557185635392466</c:v>
                </c:pt>
                <c:pt idx="17877">
                  <c:v>-0.42937220096481993</c:v>
                </c:pt>
                <c:pt idx="17878">
                  <c:v>-0.34285934317657296</c:v>
                </c:pt>
                <c:pt idx="17879">
                  <c:v>-0.2560940502998878</c:v>
                </c:pt>
                <c:pt idx="17880">
                  <c:v>-0.16913686593024824</c:v>
                </c:pt>
                <c:pt idx="17881">
                  <c:v>-8.2047751979663228E-2</c:v>
                </c:pt>
                <c:pt idx="17882">
                  <c:v>5.1127121125072407E-3</c:v>
                </c:pt>
                <c:pt idx="17883">
                  <c:v>9.2283187359634811E-2</c:v>
                </c:pt>
                <c:pt idx="17884">
                  <c:v>0.17940286193722035</c:v>
                </c:pt>
                <c:pt idx="17885">
                  <c:v>0.26641153702138187</c:v>
                </c:pt>
                <c:pt idx="17886">
                  <c:v>0.35324825178783564</c:v>
                </c:pt>
                <c:pt idx="17887">
                  <c:v>0.43985229293588379</c:v>
                </c:pt>
                <c:pt idx="17888">
                  <c:v>0.52616228458313263</c:v>
                </c:pt>
                <c:pt idx="17889">
                  <c:v>0.61211718526325654</c:v>
                </c:pt>
                <c:pt idx="17890">
                  <c:v>0.69766168691240626</c:v>
                </c:pt>
                <c:pt idx="17891">
                  <c:v>0.78273219366747449</c:v>
                </c:pt>
                <c:pt idx="17892">
                  <c:v>0.86726844563142436</c:v>
                </c:pt>
                <c:pt idx="17893">
                  <c:v>0.95121373865792758</c:v>
                </c:pt>
                <c:pt idx="17894">
                  <c:v>1.0345120222963875</c:v>
                </c:pt>
                <c:pt idx="17895">
                  <c:v>1.1171027256123489</c:v>
                </c:pt>
                <c:pt idx="17896">
                  <c:v>1.1989249138835232</c:v>
                </c:pt>
                <c:pt idx="17897">
                  <c:v>1.2799196366526873</c:v>
                </c:pt>
                <c:pt idx="17898">
                  <c:v>1.3600306009047498</c:v>
                </c:pt>
                <c:pt idx="17899">
                  <c:v>1.4392044785847491</c:v>
                </c:pt>
                <c:pt idx="17900">
                  <c:v>1.5173893886439884</c:v>
                </c:pt>
                <c:pt idx="17901">
                  <c:v>1.5945297185662093</c:v>
                </c:pt>
                <c:pt idx="17902">
                  <c:v>1.6705702178767148</c:v>
                </c:pt>
                <c:pt idx="17903">
                  <c:v>1.7454582438781283</c:v>
                </c:pt>
                <c:pt idx="17904">
                  <c:v>1.8191428108976262</c:v>
                </c:pt>
                <c:pt idx="17905">
                  <c:v>1.8915698601107627</c:v>
                </c:pt>
                <c:pt idx="17906">
                  <c:v>1.9626866488210497</c:v>
                </c:pt>
                <c:pt idx="17907">
                  <c:v>2.0324441325572273</c:v>
                </c:pt>
                <c:pt idx="17908">
                  <c:v>2.100794503297561</c:v>
                </c:pt>
                <c:pt idx="17909">
                  <c:v>2.167684426897952</c:v>
                </c:pt>
                <c:pt idx="17910">
                  <c:v>2.2330720768385435</c:v>
                </c:pt>
                <c:pt idx="17911">
                  <c:v>2.296915067125155</c:v>
                </c:pt>
                <c:pt idx="17912">
                  <c:v>2.3591640133130216</c:v>
                </c:pt>
                <c:pt idx="17913">
                  <c:v>2.4197795131153654</c:v>
                </c:pt>
                <c:pt idx="17914">
                  <c:v>2.4787182949764497</c:v>
                </c:pt>
                <c:pt idx="17915">
                  <c:v>2.5359367158092598</c:v>
                </c:pt>
                <c:pt idx="17916">
                  <c:v>2.5913912737346325</c:v>
                </c:pt>
                <c:pt idx="17917">
                  <c:v>2.6450471311706312</c:v>
                </c:pt>
                <c:pt idx="17918">
                  <c:v>2.6968683787057453</c:v>
                </c:pt>
                <c:pt idx="17919">
                  <c:v>2.7468134887381224</c:v>
                </c:pt>
                <c:pt idx="17920">
                  <c:v>2.794852608924856</c:v>
                </c:pt>
                <c:pt idx="17921">
                  <c:v>2.8409522684483872</c:v>
                </c:pt>
                <c:pt idx="17922">
                  <c:v>2.8850768170657268</c:v>
                </c:pt>
                <c:pt idx="17923">
                  <c:v>2.9271984771381074</c:v>
                </c:pt>
                <c:pt idx="17924">
                  <c:v>2.967285948247036</c:v>
                </c:pt>
                <c:pt idx="17925">
                  <c:v>3.005309792621377</c:v>
                </c:pt>
                <c:pt idx="17926">
                  <c:v>3.0412416496961674</c:v>
                </c:pt>
                <c:pt idx="17927">
                  <c:v>3.0750577267411261</c:v>
                </c:pt>
                <c:pt idx="17928">
                  <c:v>3.1067347195575077</c:v>
                </c:pt>
                <c:pt idx="17929">
                  <c:v>3.1362493987182445</c:v>
                </c:pt>
                <c:pt idx="17930">
                  <c:v>3.1635835187147987</c:v>
                </c:pt>
                <c:pt idx="17931">
                  <c:v>3.1887197746656284</c:v>
                </c:pt>
                <c:pt idx="17932">
                  <c:v>3.2116398618785671</c:v>
                </c:pt>
                <c:pt idx="17933">
                  <c:v>3.2323243995168087</c:v>
                </c:pt>
                <c:pt idx="17934">
                  <c:v>3.2507563075545289</c:v>
                </c:pt>
                <c:pt idx="17935">
                  <c:v>3.2669283129580293</c:v>
                </c:pt>
                <c:pt idx="17936">
                  <c:v>3.2808264345503897</c:v>
                </c:pt>
                <c:pt idx="17937">
                  <c:v>3.2924393238684444</c:v>
                </c:pt>
                <c:pt idx="17938">
                  <c:v>3.3017594403604389</c:v>
                </c:pt>
                <c:pt idx="17939">
                  <c:v>3.3087837145025785</c:v>
                </c:pt>
                <c:pt idx="17940">
                  <c:v>3.3135024231102772</c:v>
                </c:pt>
                <c:pt idx="17941">
                  <c:v>3.3159141172635951</c:v>
                </c:pt>
                <c:pt idx="17942">
                  <c:v>3.3160179582795135</c:v>
                </c:pt>
                <c:pt idx="17943">
                  <c:v>3.3138164620745711</c:v>
                </c:pt>
                <c:pt idx="17944">
                  <c:v>3.3093061123243346</c:v>
                </c:pt>
                <c:pt idx="17945">
                  <c:v>3.3024925419190914</c:v>
                </c:pt>
                <c:pt idx="17946">
                  <c:v>3.2933814508633246</c:v>
                </c:pt>
                <c:pt idx="17947">
                  <c:v>3.2819778764372733</c:v>
                </c:pt>
                <c:pt idx="17948">
                  <c:v>3.2682860648233554</c:v>
                </c:pt>
                <c:pt idx="17949">
                  <c:v>3.252321130952287</c:v>
                </c:pt>
                <c:pt idx="17950">
                  <c:v>3.2340930920859483</c:v>
                </c:pt>
                <c:pt idx="17951">
                  <c:v>3.2136114644775602</c:v>
                </c:pt>
                <c:pt idx="17952">
                  <c:v>3.1908891453503987</c:v>
                </c:pt>
                <c:pt idx="17953">
                  <c:v>3.1659432510215839</c:v>
                </c:pt>
                <c:pt idx="17954">
                  <c:v>3.1387940117479229</c:v>
                </c:pt>
                <c:pt idx="17955">
                  <c:v>3.109459849770734</c:v>
                </c:pt>
                <c:pt idx="17956">
                  <c:v>3.0779615627176842</c:v>
                </c:pt>
                <c:pt idx="17957">
                  <c:v>3.0443230027199837</c:v>
                </c:pt>
                <c:pt idx="17958">
                  <c:v>3.0085665249993347</c:v>
                </c:pt>
                <c:pt idx="17959">
                  <c:v>2.9707159112285182</c:v>
                </c:pt>
                <c:pt idx="17960">
                  <c:v>2.9307952479531596</c:v>
                </c:pt>
                <c:pt idx="17961">
                  <c:v>2.8888357029617362</c:v>
                </c:pt>
                <c:pt idx="17962">
                  <c:v>2.8448637182716912</c:v>
                </c:pt>
                <c:pt idx="17963">
                  <c:v>2.798909222734808</c:v>
                </c:pt>
                <c:pt idx="17964">
                  <c:v>2.7510101921952468</c:v>
                </c:pt>
                <c:pt idx="17965">
                  <c:v>2.7011955445292313</c:v>
                </c:pt>
                <c:pt idx="17966">
                  <c:v>2.649500735123326</c:v>
                </c:pt>
                <c:pt idx="17967">
                  <c:v>2.595966669144719</c:v>
                </c:pt>
                <c:pt idx="17968">
                  <c:v>2.5406284900712279</c:v>
                </c:pt>
                <c:pt idx="17969">
                  <c:v>2.4835223493491174</c:v>
                </c:pt>
                <c:pt idx="17970">
                  <c:v>2.4246862439090866</c:v>
                </c:pt>
                <c:pt idx="17971">
                  <c:v>2.3641655528319037</c:v>
                </c:pt>
                <c:pt idx="17972">
                  <c:v>2.3019977418480444</c:v>
                </c:pt>
                <c:pt idx="17973">
                  <c:v>2.2382281654774823</c:v>
                </c:pt>
                <c:pt idx="17974">
                  <c:v>2.1729074264360171</c:v>
                </c:pt>
                <c:pt idx="17975">
                  <c:v>2.1060765028012454</c:v>
                </c:pt>
                <c:pt idx="17976">
                  <c:v>2.0377825715021634</c:v>
                </c:pt>
                <c:pt idx="17977">
                  <c:v>1.9680746288767164</c:v>
                </c:pt>
                <c:pt idx="17978">
                  <c:v>1.8970000744243032</c:v>
                </c:pt>
                <c:pt idx="17979">
                  <c:v>1.8246059692417826</c:v>
                </c:pt>
                <c:pt idx="17980">
                  <c:v>1.7509441638361283</c:v>
                </c:pt>
                <c:pt idx="17981">
                  <c:v>1.6760673258750705</c:v>
                </c:pt>
                <c:pt idx="17982">
                  <c:v>1.6000269359229162</c:v>
                </c:pt>
                <c:pt idx="17983">
                  <c:v>1.5228745431790829</c:v>
                </c:pt>
                <c:pt idx="17984">
                  <c:v>1.4446668108400538</c:v>
                </c:pt>
                <c:pt idx="17985">
                  <c:v>1.3654614084611043</c:v>
                </c:pt>
                <c:pt idx="17986">
                  <c:v>1.2853148474262217</c:v>
                </c:pt>
                <c:pt idx="17987">
                  <c:v>1.2042820738477673</c:v>
                </c:pt>
                <c:pt idx="17988">
                  <c:v>1.1224164577569715</c:v>
                </c:pt>
                <c:pt idx="17989">
                  <c:v>1.0397715931804481</c:v>
                </c:pt>
                <c:pt idx="17990">
                  <c:v>0.9564067100768967</c:v>
                </c:pt>
                <c:pt idx="17991">
                  <c:v>0.87238274476682909</c:v>
                </c:pt>
                <c:pt idx="17992">
                  <c:v>0.78775867777108499</c:v>
                </c:pt>
                <c:pt idx="17993">
                  <c:v>0.70258938436032004</c:v>
                </c:pt>
                <c:pt idx="17994">
                  <c:v>0.61693877274220832</c:v>
                </c:pt>
                <c:pt idx="17995">
                  <c:v>0.53086682442940802</c:v>
                </c:pt>
                <c:pt idx="17996">
                  <c:v>0.44443296868134047</c:v>
                </c:pt>
                <c:pt idx="17997">
                  <c:v>0.35769748802538071</c:v>
                </c:pt>
                <c:pt idx="17998">
                  <c:v>0.27072057469172722</c:v>
                </c:pt>
                <c:pt idx="17999">
                  <c:v>0.18356343115415497</c:v>
                </c:pt>
                <c:pt idx="18000">
                  <c:v>9.6286963911741449E-2</c:v>
                </c:pt>
                <c:pt idx="18001">
                  <c:v>8.9514251864344484E-3</c:v>
                </c:pt>
                <c:pt idx="18002">
                  <c:v>-7.838238812726793E-2</c:v>
                </c:pt>
                <c:pt idx="18003">
                  <c:v>-0.16565299263112421</c:v>
                </c:pt>
                <c:pt idx="18004">
                  <c:v>-0.25279950524801059</c:v>
                </c:pt>
                <c:pt idx="18005">
                  <c:v>-0.33976172910282393</c:v>
                </c:pt>
                <c:pt idx="18006">
                  <c:v>-0.42647877849085264</c:v>
                </c:pt>
                <c:pt idx="18007">
                  <c:v>-0.51289008829799654</c:v>
                </c:pt>
                <c:pt idx="18008">
                  <c:v>-0.59893450371905277</c:v>
                </c:pt>
                <c:pt idx="18009">
                  <c:v>-0.68455127700594576</c:v>
                </c:pt>
                <c:pt idx="18010">
                  <c:v>-0.76968546613256728</c:v>
                </c:pt>
                <c:pt idx="18011">
                  <c:v>-0.85427391319913382</c:v>
                </c:pt>
                <c:pt idx="18012">
                  <c:v>-0.9382568677321117</c:v>
                </c:pt>
                <c:pt idx="18013">
                  <c:v>-1.0215782059322034</c:v>
                </c:pt>
                <c:pt idx="18014">
                  <c:v>-1.1041825280121196</c:v>
                </c:pt>
                <c:pt idx="18015">
                  <c:v>-1.1860099833398094</c:v>
                </c:pt>
                <c:pt idx="18016">
                  <c:v>-1.2670004263880126</c:v>
                </c:pt>
                <c:pt idx="18017">
                  <c:v>-1.347095763972282</c:v>
                </c:pt>
                <c:pt idx="18018">
                  <c:v>-1.4262406275453352</c:v>
                </c:pt>
                <c:pt idx="18019">
                  <c:v>-1.5043826797658588</c:v>
                </c:pt>
                <c:pt idx="18020">
                  <c:v>-1.5814710955293811</c:v>
                </c:pt>
                <c:pt idx="18021">
                  <c:v>-1.6574513824147914</c:v>
                </c:pt>
                <c:pt idx="18022">
                  <c:v>-1.7322694730497894</c:v>
                </c:pt>
                <c:pt idx="18023">
                  <c:v>-1.805873969640992</c:v>
                </c:pt>
                <c:pt idx="18024">
                  <c:v>-1.8782151919538499</c:v>
                </c:pt>
                <c:pt idx="18025">
                  <c:v>-1.9492404458093433</c:v>
                </c:pt>
                <c:pt idx="18026">
                  <c:v>-2.018898410978101</c:v>
                </c:pt>
                <c:pt idx="18027">
                  <c:v>-2.0871415218345999</c:v>
                </c:pt>
                <c:pt idx="18028">
                  <c:v>-2.1539235040830338</c:v>
                </c:pt>
                <c:pt idx="18029">
                  <c:v>-2.2191926106325051</c:v>
                </c:pt>
                <c:pt idx="18030">
                  <c:v>-2.2829086537383385</c:v>
                </c:pt>
                <c:pt idx="18031">
                  <c:v>-2.345030936246991</c:v>
                </c:pt>
                <c:pt idx="18032">
                  <c:v>-2.4055118109141214</c:v>
                </c:pt>
                <c:pt idx="18033">
                  <c:v>-2.4643136592596449</c:v>
                </c:pt>
                <c:pt idx="18034">
                  <c:v>-2.5213950383417112</c:v>
                </c:pt>
                <c:pt idx="18035">
                  <c:v>-2.5767141766510795</c:v>
                </c:pt>
                <c:pt idx="18036">
                  <c:v>-2.6302294849648304</c:v>
                </c:pt>
                <c:pt idx="18037">
                  <c:v>-2.6819080775100095</c:v>
                </c:pt>
                <c:pt idx="18038">
                  <c:v>-2.7317160338728881</c:v>
                </c:pt>
                <c:pt idx="18039">
                  <c:v>-2.7796138506376771</c:v>
                </c:pt>
                <c:pt idx="18040">
                  <c:v>-2.8255737328012351</c:v>
                </c:pt>
                <c:pt idx="18041">
                  <c:v>-2.8695642979722633</c:v>
                </c:pt>
                <c:pt idx="18042">
                  <c:v>-2.9115520133234463</c:v>
                </c:pt>
                <c:pt idx="18043">
                  <c:v>-2.9515112454955554</c:v>
                </c:pt>
                <c:pt idx="18044">
                  <c:v>-2.9894128630622565</c:v>
                </c:pt>
                <c:pt idx="18045">
                  <c:v>-3.0252296197818782</c:v>
                </c:pt>
                <c:pt idx="18046">
                  <c:v>-3.0589353669595072</c:v>
                </c:pt>
                <c:pt idx="18047">
                  <c:v>-3.0905085418590725</c:v>
                </c:pt>
                <c:pt idx="18048">
                  <c:v>-3.1199280861667962</c:v>
                </c:pt>
                <c:pt idx="18049">
                  <c:v>-3.1471730299827296</c:v>
                </c:pt>
                <c:pt idx="18050">
                  <c:v>-3.1722273987064518</c:v>
                </c:pt>
                <c:pt idx="18051">
                  <c:v>-3.1950761674736907</c:v>
                </c:pt>
                <c:pt idx="18052">
                  <c:v>-3.2157033184389174</c:v>
                </c:pt>
                <c:pt idx="18053">
                  <c:v>-3.234091762155344</c:v>
                </c:pt>
                <c:pt idx="18054">
                  <c:v>-3.2502267122411665</c:v>
                </c:pt>
                <c:pt idx="18055">
                  <c:v>-3.2641031892698025</c:v>
                </c:pt>
                <c:pt idx="18056">
                  <c:v>-3.2757095033446237</c:v>
                </c:pt>
                <c:pt idx="18057">
                  <c:v>-3.2850365926693046</c:v>
                </c:pt>
                <c:pt idx="18058">
                  <c:v>-3.2920791964642442</c:v>
                </c:pt>
                <c:pt idx="18059">
                  <c:v>-3.2968365158097201</c:v>
                </c:pt>
                <c:pt idx="18060">
                  <c:v>-3.2993010866937857</c:v>
                </c:pt>
                <c:pt idx="18061">
                  <c:v>-3.299473705686665</c:v>
                </c:pt>
                <c:pt idx="18062">
                  <c:v>-3.2973557636764435</c:v>
                </c:pt>
                <c:pt idx="18063">
                  <c:v>-3.2929519880120428</c:v>
                </c:pt>
                <c:pt idx="18064">
                  <c:v>-3.2862610534618537</c:v>
                </c:pt>
                <c:pt idx="18065">
                  <c:v>-3.2772907614898901</c:v>
                </c:pt>
                <c:pt idx="18066">
                  <c:v>-3.2660489559989627</c:v>
                </c:pt>
                <c:pt idx="18067">
                  <c:v>-3.2525427913614791</c:v>
                </c:pt>
                <c:pt idx="18068">
                  <c:v>-3.2367786019426972</c:v>
                </c:pt>
                <c:pt idx="18069">
                  <c:v>-3.2187735598733256</c:v>
                </c:pt>
                <c:pt idx="18070">
                  <c:v>-3.1985397065906973</c:v>
                </c:pt>
                <c:pt idx="18071">
                  <c:v>-3.1760885474908971</c:v>
                </c:pt>
                <c:pt idx="18072">
                  <c:v>-3.1514349319353347</c:v>
                </c:pt>
                <c:pt idx="18073">
                  <c:v>-3.1245978894400404</c:v>
                </c:pt>
                <c:pt idx="18074">
                  <c:v>-3.0955995226265776</c:v>
                </c:pt>
                <c:pt idx="18075">
                  <c:v>-3.0644600834136311</c:v>
                </c:pt>
                <c:pt idx="18076">
                  <c:v>-3.0312021546087826</c:v>
                </c:pt>
                <c:pt idx="18077">
                  <c:v>-2.9958513272608478</c:v>
                </c:pt>
                <c:pt idx="18078">
                  <c:v>-2.9584316475288719</c:v>
                </c:pt>
                <c:pt idx="18079">
                  <c:v>-2.9189685383732669</c:v>
                </c:pt>
                <c:pt idx="18080">
                  <c:v>-2.8774876763584754</c:v>
                </c:pt>
                <c:pt idx="18081">
                  <c:v>-2.8340217664555207</c:v>
                </c:pt>
                <c:pt idx="18082">
                  <c:v>-2.7885987335142097</c:v>
                </c:pt>
                <c:pt idx="18083">
                  <c:v>-2.7412499334093221</c:v>
                </c:pt>
                <c:pt idx="18084">
                  <c:v>-2.6920147117958151</c:v>
                </c:pt>
                <c:pt idx="18085">
                  <c:v>-2.6409232978034369</c:v>
                </c:pt>
                <c:pt idx="18086">
                  <c:v>-2.5880123982285905</c:v>
                </c:pt>
                <c:pt idx="18087">
                  <c:v>-2.5333241085789417</c:v>
                </c:pt>
                <c:pt idx="18088">
                  <c:v>-2.4768947004387472</c:v>
                </c:pt>
                <c:pt idx="18089">
                  <c:v>-2.4187613900249576</c:v>
                </c:pt>
                <c:pt idx="18090">
                  <c:v>-2.3589631746648347</c:v>
                </c:pt>
                <c:pt idx="18091">
                  <c:v>-2.2975463684881032</c:v>
                </c:pt>
                <c:pt idx="18092">
                  <c:v>-2.2345493060187169</c:v>
                </c:pt>
                <c:pt idx="18093">
                  <c:v>-2.1700181434731585</c:v>
                </c:pt>
                <c:pt idx="18094">
                  <c:v>-2.1040042173927387</c:v>
                </c:pt>
                <c:pt idx="18095">
                  <c:v>-2.0365491711034167</c:v>
                </c:pt>
                <c:pt idx="18096">
                  <c:v>-1.9677007775683684</c:v>
                </c:pt>
                <c:pt idx="18097">
                  <c:v>-1.8975085593772847</c:v>
                </c:pt>
                <c:pt idx="18098">
                  <c:v>-1.826020372001061</c:v>
                </c:pt>
                <c:pt idx="18099">
                  <c:v>-1.7532836618000831</c:v>
                </c:pt>
                <c:pt idx="18100">
                  <c:v>-1.679350593479948</c:v>
                </c:pt>
                <c:pt idx="18101">
                  <c:v>-1.6042740775561641</c:v>
                </c:pt>
                <c:pt idx="18102">
                  <c:v>-1.528105765875807</c:v>
                </c:pt>
                <c:pt idx="18103">
                  <c:v>-1.4508973072127567</c:v>
                </c:pt>
                <c:pt idx="18104">
                  <c:v>-1.3727053925586103</c:v>
                </c:pt>
                <c:pt idx="18105">
                  <c:v>-1.2935876474846897</c:v>
                </c:pt>
                <c:pt idx="18106">
                  <c:v>-1.213600467684107</c:v>
                </c:pt>
                <c:pt idx="18107">
                  <c:v>-1.1327986120149049</c:v>
                </c:pt>
                <c:pt idx="18108">
                  <c:v>-1.0512351919057212</c:v>
                </c:pt>
                <c:pt idx="18109">
                  <c:v>-0.96896347171846531</c:v>
                </c:pt>
                <c:pt idx="18110">
                  <c:v>-0.88604228104195049</c:v>
                </c:pt>
                <c:pt idx="18111">
                  <c:v>-0.80253208554907329</c:v>
                </c:pt>
                <c:pt idx="18112">
                  <c:v>-0.71849132533285454</c:v>
                </c:pt>
                <c:pt idx="18113">
                  <c:v>-0.63397426602280904</c:v>
                </c:pt>
                <c:pt idx="18114">
                  <c:v>-0.54904413760796111</c:v>
                </c:pt>
                <c:pt idx="18115">
                  <c:v>-0.46376017550882215</c:v>
                </c:pt>
                <c:pt idx="18116">
                  <c:v>-0.37818099579075304</c:v>
                </c:pt>
                <c:pt idx="18117">
                  <c:v>-0.29236600152321512</c:v>
                </c:pt>
                <c:pt idx="18118">
                  <c:v>-0.20637444011880229</c:v>
                </c:pt>
                <c:pt idx="18119">
                  <c:v>-0.12026650484291539</c:v>
                </c:pt>
                <c:pt idx="18120">
                  <c:v>-3.4102029628216304E-2</c:v>
                </c:pt>
                <c:pt idx="18121">
                  <c:v>5.2059868131942758E-2</c:v>
                </c:pt>
                <c:pt idx="18122">
                  <c:v>0.13815958747659468</c:v>
                </c:pt>
                <c:pt idx="18123">
                  <c:v>0.22413690082782584</c:v>
                </c:pt>
                <c:pt idx="18124">
                  <c:v>0.30993223953841054</c:v>
                </c:pt>
                <c:pt idx="18125">
                  <c:v>0.39548677843748742</c:v>
                </c:pt>
                <c:pt idx="18126">
                  <c:v>0.48074105940687401</c:v>
                </c:pt>
                <c:pt idx="18127">
                  <c:v>0.56563599935406361</c:v>
                </c:pt>
                <c:pt idx="18128">
                  <c:v>0.65011197842960322</c:v>
                </c:pt>
                <c:pt idx="18129">
                  <c:v>0.73410983522196271</c:v>
                </c:pt>
                <c:pt idx="18130">
                  <c:v>0.81757626381861415</c:v>
                </c:pt>
                <c:pt idx="18131">
                  <c:v>0.90044979055717189</c:v>
                </c:pt>
                <c:pt idx="18132">
                  <c:v>0.98267239562505393</c:v>
                </c:pt>
                <c:pt idx="18133">
                  <c:v>1.0641897305613321</c:v>
                </c:pt>
                <c:pt idx="18134">
                  <c:v>1.1449482138045097</c:v>
                </c:pt>
                <c:pt idx="18135">
                  <c:v>1.2248898540035698</c:v>
                </c:pt>
                <c:pt idx="18136">
                  <c:v>1.3039564040952591</c:v>
                </c:pt>
                <c:pt idx="18137">
                  <c:v>1.3820917066311882</c:v>
                </c:pt>
                <c:pt idx="18138">
                  <c:v>1.4592423641250423</c:v>
                </c:pt>
                <c:pt idx="18139">
                  <c:v>1.5353580436395371</c:v>
                </c:pt>
                <c:pt idx="18140">
                  <c:v>1.6103899558031354</c:v>
                </c:pt>
                <c:pt idx="18141">
                  <c:v>1.6842856732117899</c:v>
                </c:pt>
                <c:pt idx="18142">
                  <c:v>1.7569932207211314</c:v>
                </c:pt>
                <c:pt idx="18143">
                  <c:v>1.8284633178771565</c:v>
                </c:pt>
                <c:pt idx="18144">
                  <c:v>1.8986484247721915</c:v>
                </c:pt>
                <c:pt idx="18145">
                  <c:v>1.9674980083959506</c:v>
                </c:pt>
                <c:pt idx="18146">
                  <c:v>2.0349629283634854</c:v>
                </c:pt>
                <c:pt idx="18147">
                  <c:v>2.1009978153858802</c:v>
                </c:pt>
                <c:pt idx="18148">
                  <c:v>2.1655586057968477</c:v>
                </c:pt>
                <c:pt idx="18149">
                  <c:v>2.2285957752151626</c:v>
                </c:pt>
                <c:pt idx="18150">
                  <c:v>2.2900713684622129</c:v>
                </c:pt>
                <c:pt idx="18151">
                  <c:v>2.3499469285739343</c:v>
                </c:pt>
                <c:pt idx="18152">
                  <c:v>2.4081770538793239</c:v>
                </c:pt>
                <c:pt idx="18153">
                  <c:v>2.4647263746115606</c:v>
                </c:pt>
                <c:pt idx="18154">
                  <c:v>2.5195556974354818</c:v>
                </c:pt>
                <c:pt idx="18155">
                  <c:v>2.5726254990956421</c:v>
                </c:pt>
                <c:pt idx="18156">
                  <c:v>2.623896435025971</c:v>
                </c:pt>
                <c:pt idx="18157">
                  <c:v>2.6733378582737992</c:v>
                </c:pt>
                <c:pt idx="18158">
                  <c:v>2.7209180791760454</c:v>
                </c:pt>
                <c:pt idx="18159">
                  <c:v>2.7665998147740813</c:v>
                </c:pt>
                <c:pt idx="18160">
                  <c:v>2.8103574780155336</c:v>
                </c:pt>
                <c:pt idx="18161">
                  <c:v>2.8521618797539112</c:v>
                </c:pt>
                <c:pt idx="18162">
                  <c:v>2.8919816635168991</c:v>
                </c:pt>
                <c:pt idx="18163">
                  <c:v>2.9297933532441522</c:v>
                </c:pt>
                <c:pt idx="18164">
                  <c:v>2.9655699536057885</c:v>
                </c:pt>
                <c:pt idx="18165">
                  <c:v>2.9992863311297726</c:v>
                </c:pt>
                <c:pt idx="18166">
                  <c:v>3.0309184244637919</c:v>
                </c:pt>
                <c:pt idx="18167">
                  <c:v>3.0604467307133483</c:v>
                </c:pt>
                <c:pt idx="18168">
                  <c:v>3.0878522218594306</c:v>
                </c:pt>
                <c:pt idx="18169">
                  <c:v>3.1131159267346264</c:v>
                </c:pt>
                <c:pt idx="18170">
                  <c:v>3.136223835925652</c:v>
                </c:pt>
                <c:pt idx="18171">
                  <c:v>3.1571628542611423</c:v>
                </c:pt>
                <c:pt idx="18172">
                  <c:v>3.1759188561815055</c:v>
                </c:pt>
                <c:pt idx="18173">
                  <c:v>3.1924766052444342</c:v>
                </c:pt>
                <c:pt idx="18174">
                  <c:v>3.2068231269564316</c:v>
                </c:pt>
                <c:pt idx="18175">
                  <c:v>3.2189552108702628</c:v>
                </c:pt>
                <c:pt idx="18176">
                  <c:v>3.228862891410369</c:v>
                </c:pt>
                <c:pt idx="18177">
                  <c:v>3.2365387847391243</c:v>
                </c:pt>
                <c:pt idx="18178">
                  <c:v>3.2419792600162758</c:v>
                </c:pt>
                <c:pt idx="18179">
                  <c:v>3.2451850986335153</c:v>
                </c:pt>
                <c:pt idx="18180">
                  <c:v>3.2461503657041093</c:v>
                </c:pt>
                <c:pt idx="18181">
                  <c:v>3.2448773342306962</c:v>
                </c:pt>
                <c:pt idx="18182">
                  <c:v>3.2413688173875865</c:v>
                </c:pt>
                <c:pt idx="18183">
                  <c:v>3.2356309092649442</c:v>
                </c:pt>
                <c:pt idx="18184">
                  <c:v>3.2276635944847185</c:v>
                </c:pt>
                <c:pt idx="18185">
                  <c:v>3.2174759261912671</c:v>
                </c:pt>
                <c:pt idx="18186">
                  <c:v>3.2050769405677686</c:v>
                </c:pt>
                <c:pt idx="18187">
                  <c:v>3.1904749236998953</c:v>
                </c:pt>
                <c:pt idx="18188">
                  <c:v>3.1736772799929218</c:v>
                </c:pt>
                <c:pt idx="18189">
                  <c:v>3.1547021889002469</c:v>
                </c:pt>
                <c:pt idx="18190">
                  <c:v>3.1335626354833863</c:v>
                </c:pt>
                <c:pt idx="18191">
                  <c:v>3.1102710041470378</c:v>
                </c:pt>
                <c:pt idx="18192">
                  <c:v>3.0848429577933572</c:v>
                </c:pt>
                <c:pt idx="18193">
                  <c:v>3.0572982732247165</c:v>
                </c:pt>
                <c:pt idx="18194">
                  <c:v>3.0276597333744837</c:v>
                </c:pt>
                <c:pt idx="18195">
                  <c:v>2.9959482028457276</c:v>
                </c:pt>
                <c:pt idx="18196">
                  <c:v>2.9621868089177195</c:v>
                </c:pt>
                <c:pt idx="18197">
                  <c:v>2.9264016183815147</c:v>
                </c:pt>
                <c:pt idx="18198">
                  <c:v>2.8886170839608534</c:v>
                </c:pt>
                <c:pt idx="18199">
                  <c:v>2.8488589656245789</c:v>
                </c:pt>
                <c:pt idx="18200">
                  <c:v>2.8071532070800518</c:v>
                </c:pt>
                <c:pt idx="18201">
                  <c:v>2.763532710336464</c:v>
                </c:pt>
                <c:pt idx="18202">
                  <c:v>2.7180255270077027</c:v>
                </c:pt>
                <c:pt idx="18203">
                  <c:v>2.6706630693596574</c:v>
                </c:pt>
                <c:pt idx="18204">
                  <c:v>2.6214846690366826</c:v>
                </c:pt>
                <c:pt idx="18205">
                  <c:v>2.5705204707977178</c:v>
                </c:pt>
                <c:pt idx="18206">
                  <c:v>2.5178070268201638</c:v>
                </c:pt>
                <c:pt idx="18207">
                  <c:v>2.4633862079262143</c:v>
                </c:pt>
                <c:pt idx="18208">
                  <c:v>2.4072939912001758</c:v>
                </c:pt>
                <c:pt idx="18209">
                  <c:v>2.3495672288657659</c:v>
                </c:pt>
                <c:pt idx="18210">
                  <c:v>2.2902444851546369</c:v>
                </c:pt>
                <c:pt idx="18211">
                  <c:v>2.2293715724578331</c:v>
                </c:pt>
                <c:pt idx="18212">
                  <c:v>2.1669862554454662</c:v>
                </c:pt>
                <c:pt idx="18213">
                  <c:v>2.1031340529607632</c:v>
                </c:pt>
                <c:pt idx="18214">
                  <c:v>2.0378655973149722</c:v>
                </c:pt>
                <c:pt idx="18215">
                  <c:v>1.9712217614768406</c:v>
                </c:pt>
                <c:pt idx="18216">
                  <c:v>1.9032494827198174</c:v>
                </c:pt>
                <c:pt idx="18217">
                  <c:v>1.8339973834717067</c:v>
                </c:pt>
                <c:pt idx="18218">
                  <c:v>1.7635123554931682</c:v>
                </c:pt>
                <c:pt idx="18219">
                  <c:v>1.691840818873025</c:v>
                </c:pt>
                <c:pt idx="18220">
                  <c:v>1.6190338505333171</c:v>
                </c:pt>
                <c:pt idx="18221">
                  <c:v>1.5451432128041085</c:v>
                </c:pt>
                <c:pt idx="18222">
                  <c:v>1.4702193501150094</c:v>
                </c:pt>
                <c:pt idx="18223">
                  <c:v>1.3943126458193686</c:v>
                </c:pt>
                <c:pt idx="18224">
                  <c:v>1.3174784687711791</c:v>
                </c:pt>
                <c:pt idx="18225">
                  <c:v>1.2397730670293801</c:v>
                </c:pt>
                <c:pt idx="18226">
                  <c:v>1.1612514047968363</c:v>
                </c:pt>
                <c:pt idx="18227">
                  <c:v>1.0819667569140716</c:v>
                </c:pt>
                <c:pt idx="18228">
                  <c:v>1.0019706997669526</c:v>
                </c:pt>
                <c:pt idx="18229">
                  <c:v>0.92131491320206782</c:v>
                </c:pt>
                <c:pt idx="18230">
                  <c:v>0.84005659442159375</c:v>
                </c:pt>
                <c:pt idx="18231">
                  <c:v>0.75825453048925762</c:v>
                </c:pt>
                <c:pt idx="18232">
                  <c:v>0.67596543836016454</c:v>
                </c:pt>
                <c:pt idx="18233">
                  <c:v>0.59324181773517493</c:v>
                </c:pt>
                <c:pt idx="18234">
                  <c:v>0.51014509166367084</c:v>
                </c:pt>
                <c:pt idx="18235">
                  <c:v>0.42673264943578876</c:v>
                </c:pt>
                <c:pt idx="18236">
                  <c:v>0.34306122365415853</c:v>
                </c:pt>
                <c:pt idx="18237">
                  <c:v>0.25918829848835301</c:v>
                </c:pt>
                <c:pt idx="18238">
                  <c:v>0.17517116894363716</c:v>
                </c:pt>
                <c:pt idx="18239">
                  <c:v>9.1068044332938108E-2</c:v>
                </c:pt>
                <c:pt idx="18240">
                  <c:v>6.9367450845859487E-3</c:v>
                </c:pt>
                <c:pt idx="18241">
                  <c:v>-7.7165652442546515E-2</c:v>
                </c:pt>
                <c:pt idx="18242">
                  <c:v>-0.16118161380337415</c:v>
                </c:pt>
                <c:pt idx="18243">
                  <c:v>-0.24505300134432659</c:v>
                </c:pt>
                <c:pt idx="18244">
                  <c:v>-0.32872235765500707</c:v>
                </c:pt>
                <c:pt idx="18245">
                  <c:v>-0.41213298799782028</c:v>
                </c:pt>
                <c:pt idx="18246">
                  <c:v>-0.49522758174962328</c:v>
                </c:pt>
                <c:pt idx="18247">
                  <c:v>-0.57794921822410472</c:v>
                </c:pt>
                <c:pt idx="18248">
                  <c:v>-0.66024045272430187</c:v>
                </c:pt>
                <c:pt idx="18249">
                  <c:v>-0.74204430956085887</c:v>
                </c:pt>
                <c:pt idx="18250">
                  <c:v>-0.82330967692666679</c:v>
                </c:pt>
                <c:pt idx="18251">
                  <c:v>-0.90397728145429579</c:v>
                </c:pt>
                <c:pt idx="18252">
                  <c:v>-0.98399130761627684</c:v>
                </c:pt>
                <c:pt idx="18253">
                  <c:v>-1.0632996130247594</c:v>
                </c:pt>
                <c:pt idx="18254">
                  <c:v>-1.1418508217760428</c:v>
                </c:pt>
                <c:pt idx="18255">
                  <c:v>-1.2195891455597121</c:v>
                </c:pt>
                <c:pt idx="18256">
                  <c:v>-1.2964585355373146</c:v>
                </c:pt>
                <c:pt idx="18257">
                  <c:v>-1.3724050254767683</c:v>
                </c:pt>
                <c:pt idx="18258">
                  <c:v>-1.4473773999146091</c:v>
                </c:pt>
                <c:pt idx="18259">
                  <c:v>-1.5213274965680215</c:v>
                </c:pt>
                <c:pt idx="18260">
                  <c:v>-1.5942086831888398</c:v>
                </c:pt>
                <c:pt idx="18261">
                  <c:v>-1.6659706738169031</c:v>
                </c:pt>
                <c:pt idx="18262">
                  <c:v>-1.7365636169405336</c:v>
                </c:pt>
                <c:pt idx="18263">
                  <c:v>-1.8059403358137656</c:v>
                </c:pt>
                <c:pt idx="18264">
                  <c:v>-1.8740553722200055</c:v>
                </c:pt>
                <c:pt idx="18265">
                  <c:v>-1.9408602507531987</c:v>
                </c:pt>
                <c:pt idx="18266">
                  <c:v>-2.0063078625010791</c:v>
                </c:pt>
                <c:pt idx="18267">
                  <c:v>-2.0703548414978434</c:v>
                </c:pt>
                <c:pt idx="18268">
                  <c:v>-2.1329590972616557</c:v>
                </c:pt>
                <c:pt idx="18269">
                  <c:v>-2.1940730464988807</c:v>
                </c:pt>
                <c:pt idx="18270">
                  <c:v>-2.253660641096332</c:v>
                </c:pt>
                <c:pt idx="18271">
                  <c:v>-2.3116852952424281</c:v>
                </c:pt>
                <c:pt idx="18272">
                  <c:v>-2.3681034406517862</c:v>
                </c:pt>
                <c:pt idx="18273">
                  <c:v>-2.4228815013605987</c:v>
                </c:pt>
                <c:pt idx="18274">
                  <c:v>-2.4759820364787135</c:v>
                </c:pt>
                <c:pt idx="18275">
                  <c:v>-2.5273672321044107</c:v>
                </c:pt>
                <c:pt idx="18276">
                  <c:v>-2.5769994082441872</c:v>
                </c:pt>
                <c:pt idx="18277">
                  <c:v>-2.6248495360925328</c:v>
                </c:pt>
                <c:pt idx="18278">
                  <c:v>-2.6708874961108204</c:v>
                </c:pt>
                <c:pt idx="18279">
                  <c:v>-2.7150775258932787</c:v>
                </c:pt>
                <c:pt idx="18280">
                  <c:v>-2.7573955078702252</c:v>
                </c:pt>
                <c:pt idx="18281">
                  <c:v>-2.7978136698605516</c:v>
                </c:pt>
                <c:pt idx="18282">
                  <c:v>-2.8363020184459722</c:v>
                </c:pt>
                <c:pt idx="18283">
                  <c:v>-2.8728383853690569</c:v>
                </c:pt>
                <c:pt idx="18284">
                  <c:v>-2.9073970265676641</c:v>
                </c:pt>
                <c:pt idx="18285">
                  <c:v>-2.9399540020753183</c:v>
                </c:pt>
                <c:pt idx="18286">
                  <c:v>-2.9704863851140972</c:v>
                </c:pt>
                <c:pt idx="18287">
                  <c:v>-2.9989757473230902</c:v>
                </c:pt>
                <c:pt idx="18288">
                  <c:v>-3.0254040741268127</c:v>
                </c:pt>
                <c:pt idx="18289">
                  <c:v>-3.0497533457234454</c:v>
                </c:pt>
                <c:pt idx="18290">
                  <c:v>-3.0720104410619347</c:v>
                </c:pt>
                <c:pt idx="18291">
                  <c:v>-3.0921630894674768</c:v>
                </c:pt>
                <c:pt idx="18292">
                  <c:v>-3.110197925213293</c:v>
                </c:pt>
                <c:pt idx="18293">
                  <c:v>-3.1261004062928639</c:v>
                </c:pt>
                <c:pt idx="18294">
                  <c:v>-3.1398581865838411</c:v>
                </c:pt>
                <c:pt idx="18295">
                  <c:v>-3.1514686173439319</c:v>
                </c:pt>
                <c:pt idx="18296">
                  <c:v>-3.1609222275017945</c:v>
                </c:pt>
                <c:pt idx="18297">
                  <c:v>-3.1682120600558394</c:v>
                </c:pt>
                <c:pt idx="18298">
                  <c:v>-3.1733348429340955</c:v>
                </c:pt>
                <c:pt idx="18299">
                  <c:v>-3.1762916478972656</c:v>
                </c:pt>
                <c:pt idx="18300">
                  <c:v>-3.1770767617653251</c:v>
                </c:pt>
                <c:pt idx="18301">
                  <c:v>-3.1756926103908398</c:v>
                </c:pt>
                <c:pt idx="18302">
                  <c:v>-3.172142090815707</c:v>
                </c:pt>
                <c:pt idx="18303">
                  <c:v>-3.1664313119586365</c:v>
                </c:pt>
                <c:pt idx="18304">
                  <c:v>-3.1585602042433463</c:v>
                </c:pt>
                <c:pt idx="18305">
                  <c:v>-3.1485376976704136</c:v>
                </c:pt>
                <c:pt idx="18306">
                  <c:v>-3.1363726364836007</c:v>
                </c:pt>
                <c:pt idx="18307">
                  <c:v>-3.1220730462522162</c:v>
                </c:pt>
                <c:pt idx="18308">
                  <c:v>-3.1056460025751673</c:v>
                </c:pt>
                <c:pt idx="18309">
                  <c:v>-3.0871092881645374</c:v>
                </c:pt>
                <c:pt idx="18310">
                  <c:v>-3.0664754238283751</c:v>
                </c:pt>
                <c:pt idx="18311">
                  <c:v>-3.0437562626956889</c:v>
                </c:pt>
                <c:pt idx="18312">
                  <c:v>-3.0189668699274521</c:v>
                </c:pt>
                <c:pt idx="18313">
                  <c:v>-2.9921263587422118</c:v>
                </c:pt>
                <c:pt idx="18314">
                  <c:v>-2.9632567833352521</c:v>
                </c:pt>
                <c:pt idx="18315">
                  <c:v>-2.9323782151702984</c:v>
                </c:pt>
                <c:pt idx="18316">
                  <c:v>-2.8995129248032758</c:v>
                </c:pt>
                <c:pt idx="18317">
                  <c:v>-2.8646860595980925</c:v>
                </c:pt>
                <c:pt idx="18318">
                  <c:v>-2.8279210910901176</c:v>
                </c:pt>
                <c:pt idx="18319">
                  <c:v>-2.7892427373024153</c:v>
                </c:pt>
                <c:pt idx="18320">
                  <c:v>-2.7486758403032723</c:v>
                </c:pt>
                <c:pt idx="18321">
                  <c:v>-2.7062521418927536</c:v>
                </c:pt>
                <c:pt idx="18322">
                  <c:v>-2.6619984760869859</c:v>
                </c:pt>
                <c:pt idx="18323">
                  <c:v>-2.6159449814034614</c:v>
                </c:pt>
                <c:pt idx="18324">
                  <c:v>-2.5681296608813922</c:v>
                </c:pt>
                <c:pt idx="18325">
                  <c:v>-2.5185812771656195</c:v>
                </c:pt>
                <c:pt idx="18326">
                  <c:v>-2.4673349482115592</c:v>
                </c:pt>
                <c:pt idx="18327">
                  <c:v>-2.4144310599638046</c:v>
                </c:pt>
                <c:pt idx="18328">
                  <c:v>-2.3599040554757638</c:v>
                </c:pt>
                <c:pt idx="18329">
                  <c:v>-2.3037892053379019</c:v>
                </c:pt>
                <c:pt idx="18330">
                  <c:v>-2.2461234461438835</c:v>
                </c:pt>
                <c:pt idx="18331">
                  <c:v>-2.1869509182852651</c:v>
                </c:pt>
                <c:pt idx="18332">
                  <c:v>-2.1263076717577758</c:v>
                </c:pt>
                <c:pt idx="18333">
                  <c:v>-2.0642374697839827</c:v>
                </c:pt>
                <c:pt idx="18334">
                  <c:v>-2.0007891498772437</c:v>
                </c:pt>
                <c:pt idx="18335">
                  <c:v>-1.9360017528381888</c:v>
                </c:pt>
                <c:pt idx="18336">
                  <c:v>-1.8699203482460744</c:v>
                </c:pt>
                <c:pt idx="18337">
                  <c:v>-1.8025916571869101</c:v>
                </c:pt>
                <c:pt idx="18338">
                  <c:v>-1.7340606383434272</c:v>
                </c:pt>
                <c:pt idx="18339">
                  <c:v>-1.6643717489329171</c:v>
                </c:pt>
                <c:pt idx="18340">
                  <c:v>-1.5935740751835812</c:v>
                </c:pt>
                <c:pt idx="18341">
                  <c:v>-1.521717362907786</c:v>
                </c:pt>
                <c:pt idx="18342">
                  <c:v>-1.4488500162170537</c:v>
                </c:pt>
                <c:pt idx="18343">
                  <c:v>-1.3750203563925238</c:v>
                </c:pt>
                <c:pt idx="18344">
                  <c:v>-1.300281670529168</c:v>
                </c:pt>
                <c:pt idx="18345">
                  <c:v>-1.2246881073263167</c:v>
                </c:pt>
                <c:pt idx="18346">
                  <c:v>-1.1482925161294755</c:v>
                </c:pt>
                <c:pt idx="18347">
                  <c:v>-1.0711460435415194</c:v>
                </c:pt>
                <c:pt idx="18348">
                  <c:v>-0.99329812646057558</c:v>
                </c:pt>
                <c:pt idx="18349">
                  <c:v>-0.91479829613572183</c:v>
                </c:pt>
                <c:pt idx="18350">
                  <c:v>-0.83570159421080858</c:v>
                </c:pt>
                <c:pt idx="18351">
                  <c:v>-0.75606464738494217</c:v>
                </c:pt>
                <c:pt idx="18352">
                  <c:v>-0.67594200960127648</c:v>
                </c:pt>
                <c:pt idx="18353">
                  <c:v>-0.59538401706197874</c:v>
                </c:pt>
                <c:pt idx="18354">
                  <c:v>-0.51444993099114111</c:v>
                </c:pt>
                <c:pt idx="18355">
                  <c:v>-0.43319498268468604</c:v>
                </c:pt>
                <c:pt idx="18356">
                  <c:v>-0.35167375273523693</c:v>
                </c:pt>
                <c:pt idx="18357">
                  <c:v>-0.26994158143268848</c:v>
                </c:pt>
                <c:pt idx="18358">
                  <c:v>-0.18805363017019969</c:v>
                </c:pt>
                <c:pt idx="18359">
                  <c:v>-0.1060659870423947</c:v>
                </c:pt>
                <c:pt idx="18360">
                  <c:v>-2.4034365765984802E-2</c:v>
                </c:pt>
                <c:pt idx="18361">
                  <c:v>5.7986247407422142E-2</c:v>
                </c:pt>
                <c:pt idx="18362">
                  <c:v>0.13994038945546391</c:v>
                </c:pt>
                <c:pt idx="18363">
                  <c:v>0.22177197340185631</c:v>
                </c:pt>
                <c:pt idx="18364">
                  <c:v>0.30342556972897283</c:v>
                </c:pt>
                <c:pt idx="18365">
                  <c:v>0.38484648679161715</c:v>
                </c:pt>
                <c:pt idx="18366">
                  <c:v>0.46597939026869239</c:v>
                </c:pt>
                <c:pt idx="18367">
                  <c:v>0.54676930702281079</c:v>
                </c:pt>
                <c:pt idx="18368">
                  <c:v>0.62716070921968115</c:v>
                </c:pt>
                <c:pt idx="18369">
                  <c:v>0.7070985054447172</c:v>
                </c:pt>
                <c:pt idx="18370">
                  <c:v>0.78653343370917517</c:v>
                </c:pt>
                <c:pt idx="18371">
                  <c:v>0.86540803417415535</c:v>
                </c:pt>
                <c:pt idx="18372">
                  <c:v>0.94366826675462134</c:v>
                </c:pt>
                <c:pt idx="18373">
                  <c:v>1.0212637246613878</c:v>
                </c:pt>
                <c:pt idx="18374">
                  <c:v>1.0981447260283417</c:v>
                </c:pt>
                <c:pt idx="18375">
                  <c:v>1.1742571333467398</c:v>
                </c:pt>
                <c:pt idx="18376">
                  <c:v>1.2495465037125744</c:v>
                </c:pt>
                <c:pt idx="18377">
                  <c:v>1.3239604303752663</c:v>
                </c:pt>
                <c:pt idx="18378">
                  <c:v>1.3974492093611517</c:v>
                </c:pt>
                <c:pt idx="18379">
                  <c:v>1.4699661403952651</c:v>
                </c:pt>
                <c:pt idx="18380">
                  <c:v>1.5414660023150599</c:v>
                </c:pt>
                <c:pt idx="18381">
                  <c:v>1.6118998679350036</c:v>
                </c:pt>
                <c:pt idx="18382">
                  <c:v>1.6812191908708503</c:v>
                </c:pt>
                <c:pt idx="18383">
                  <c:v>1.7493780445749814</c:v>
                </c:pt>
                <c:pt idx="18384">
                  <c:v>1.8163321648733883</c:v>
                </c:pt>
                <c:pt idx="18385">
                  <c:v>1.8820342130767347</c:v>
                </c:pt>
                <c:pt idx="18386">
                  <c:v>1.9464381585511807</c:v>
                </c:pt>
                <c:pt idx="18387">
                  <c:v>2.0095016541174795</c:v>
                </c:pt>
                <c:pt idx="18388">
                  <c:v>2.0711835675945709</c:v>
                </c:pt>
                <c:pt idx="18389">
                  <c:v>2.1314372125709222</c:v>
                </c:pt>
                <c:pt idx="18390">
                  <c:v>2.1902273755252093</c:v>
                </c:pt>
                <c:pt idx="18391">
                  <c:v>2.2475182421389128</c:v>
                </c:pt>
                <c:pt idx="18392">
                  <c:v>2.3032669517751869</c:v>
                </c:pt>
                <c:pt idx="18393">
                  <c:v>2.357440571592837</c:v>
                </c:pt>
                <c:pt idx="18394">
                  <c:v>2.4100022386816717</c:v>
                </c:pt>
                <c:pt idx="18395">
                  <c:v>2.4609146514256848</c:v>
                </c:pt>
                <c:pt idx="18396">
                  <c:v>2.5101405759372182</c:v>
                </c:pt>
                <c:pt idx="18397">
                  <c:v>2.557651362917249</c:v>
                </c:pt>
                <c:pt idx="18398">
                  <c:v>2.6034172053815161</c:v>
                </c:pt>
                <c:pt idx="18399">
                  <c:v>2.6474025862407049</c:v>
                </c:pt>
                <c:pt idx="18400">
                  <c:v>2.6895835657851608</c:v>
                </c:pt>
                <c:pt idx="18401">
                  <c:v>2.7299324820861797</c:v>
                </c:pt>
                <c:pt idx="18402">
                  <c:v>2.7684193842867684</c:v>
                </c:pt>
                <c:pt idx="18403">
                  <c:v>2.8050220789836704</c:v>
                </c:pt>
                <c:pt idx="18404">
                  <c:v>2.8397147293135263</c:v>
                </c:pt>
                <c:pt idx="18405">
                  <c:v>2.8724732349723787</c:v>
                </c:pt>
                <c:pt idx="18406">
                  <c:v>2.9032744414951441</c:v>
                </c:pt>
                <c:pt idx="18407">
                  <c:v>2.9320996257378087</c:v>
                </c:pt>
                <c:pt idx="18408">
                  <c:v>2.9589304115664787</c:v>
                </c:pt>
                <c:pt idx="18409">
                  <c:v>2.983748351232792</c:v>
                </c:pt>
                <c:pt idx="18410">
                  <c:v>3.0065398298042467</c:v>
                </c:pt>
                <c:pt idx="18411">
                  <c:v>3.0272920173087154</c:v>
                </c:pt>
                <c:pt idx="18412">
                  <c:v>3.0459909238902321</c:v>
                </c:pt>
                <c:pt idx="18413">
                  <c:v>3.0626213192297969</c:v>
                </c:pt>
                <c:pt idx="18414">
                  <c:v>3.0771701054216325</c:v>
                </c:pt>
                <c:pt idx="18415">
                  <c:v>3.0896338192445971</c:v>
                </c:pt>
                <c:pt idx="18416">
                  <c:v>3.1000021132907638</c:v>
                </c:pt>
                <c:pt idx="18417">
                  <c:v>3.1082670932634828</c:v>
                </c:pt>
                <c:pt idx="18418">
                  <c:v>3.1144244897968867</c:v>
                </c:pt>
                <c:pt idx="18419">
                  <c:v>3.1184743183782104</c:v>
                </c:pt>
                <c:pt idx="18420">
                  <c:v>3.1204097516520668</c:v>
                </c:pt>
                <c:pt idx="18421">
                  <c:v>3.1202320445288683</c:v>
                </c:pt>
                <c:pt idx="18422">
                  <c:v>3.1179428675329062</c:v>
                </c:pt>
                <c:pt idx="18423">
                  <c:v>3.1135470487361636</c:v>
                </c:pt>
                <c:pt idx="18424">
                  <c:v>3.1070431846866051</c:v>
                </c:pt>
                <c:pt idx="18425">
                  <c:v>3.0984388198325434</c:v>
                </c:pt>
                <c:pt idx="18426">
                  <c:v>3.0877413625926087</c:v>
                </c:pt>
                <c:pt idx="18427">
                  <c:v>3.0749573538912833</c:v>
                </c:pt>
                <c:pt idx="18428">
                  <c:v>3.0600923373643996</c:v>
                </c:pt>
                <c:pt idx="18429">
                  <c:v>3.0431625179907771</c:v>
                </c:pt>
                <c:pt idx="18430">
                  <c:v>3.0241787946681224</c:v>
                </c:pt>
                <c:pt idx="18431">
                  <c:v>3.0031513560747056</c:v>
                </c:pt>
                <c:pt idx="18432">
                  <c:v>2.9800935620588018</c:v>
                </c:pt>
                <c:pt idx="18433">
                  <c:v>2.9550227813829015</c:v>
                </c:pt>
                <c:pt idx="18434">
                  <c:v>2.9279592863998416</c:v>
                </c:pt>
                <c:pt idx="18435">
                  <c:v>2.8989213311382382</c:v>
                </c:pt>
                <c:pt idx="18436">
                  <c:v>2.8679293349546531</c:v>
                </c:pt>
                <c:pt idx="18437">
                  <c:v>2.835006562110832</c:v>
                </c:pt>
                <c:pt idx="18438">
                  <c:v>2.8001745710298396</c:v>
                </c:pt>
                <c:pt idx="18439">
                  <c:v>2.763456138534055</c:v>
                </c:pt>
                <c:pt idx="18440">
                  <c:v>2.7248741393517726</c:v>
                </c:pt>
                <c:pt idx="18441">
                  <c:v>2.6844583237782782</c:v>
                </c:pt>
                <c:pt idx="18442">
                  <c:v>2.6422335121578087</c:v>
                </c:pt>
                <c:pt idx="18443">
                  <c:v>2.5982278091880637</c:v>
                </c:pt>
                <c:pt idx="18444">
                  <c:v>2.5524771659789676</c:v>
                </c:pt>
                <c:pt idx="18445">
                  <c:v>2.5050082771923896</c:v>
                </c:pt>
                <c:pt idx="18446">
                  <c:v>2.4558541788178996</c:v>
                </c:pt>
                <c:pt idx="18447">
                  <c:v>2.405053162935654</c:v>
                </c:pt>
                <c:pt idx="18448">
                  <c:v>2.3526375689310779</c:v>
                </c:pt>
                <c:pt idx="18449">
                  <c:v>2.2986405560272463</c:v>
                </c:pt>
                <c:pt idx="18450">
                  <c:v>2.2430969438621142</c:v>
                </c:pt>
                <c:pt idx="18451">
                  <c:v>2.1860487523988859</c:v>
                </c:pt>
                <c:pt idx="18452">
                  <c:v>2.1275299098506335</c:v>
                </c:pt>
                <c:pt idx="18453">
                  <c:v>2.0675820584219666</c:v>
                </c:pt>
                <c:pt idx="18454">
                  <c:v>2.0062519174902431</c:v>
                </c:pt>
                <c:pt idx="18455">
                  <c:v>1.9435764147156949</c:v>
                </c:pt>
                <c:pt idx="18456">
                  <c:v>1.8795985136404869</c:v>
                </c:pt>
                <c:pt idx="18457">
                  <c:v>1.8143628385167772</c:v>
                </c:pt>
                <c:pt idx="18458">
                  <c:v>1.7479122624865353</c:v>
                </c:pt>
                <c:pt idx="18459">
                  <c:v>1.6802891705971357</c:v>
                </c:pt>
                <c:pt idx="18460">
                  <c:v>1.6115405923412986</c:v>
                </c:pt>
                <c:pt idx="18461">
                  <c:v>1.5417142342777541</c:v>
                </c:pt>
                <c:pt idx="18462">
                  <c:v>1.4708564807752678</c:v>
                </c:pt>
                <c:pt idx="18463">
                  <c:v>1.3990136548920875</c:v>
                </c:pt>
                <c:pt idx="18464">
                  <c:v>1.3262370690065717</c:v>
                </c:pt>
                <c:pt idx="18465">
                  <c:v>1.2525789225702055</c:v>
                </c:pt>
                <c:pt idx="18466">
                  <c:v>1.1780901430853785</c:v>
                </c:pt>
                <c:pt idx="18467">
                  <c:v>1.1028199846247548</c:v>
                </c:pt>
                <c:pt idx="18468">
                  <c:v>1.0268160227470364</c:v>
                </c:pt>
                <c:pt idx="18469">
                  <c:v>0.95012596039880293</c:v>
                </c:pt>
                <c:pt idx="18470">
                  <c:v>0.87280304577071943</c:v>
                </c:pt>
                <c:pt idx="18471">
                  <c:v>0.79490214873499898</c:v>
                </c:pt>
                <c:pt idx="18472">
                  <c:v>0.71647610477380896</c:v>
                </c:pt>
                <c:pt idx="18473">
                  <c:v>0.6375735716948131</c:v>
                </c:pt>
                <c:pt idx="18474">
                  <c:v>0.55825217405417393</c:v>
                </c:pt>
                <c:pt idx="18475">
                  <c:v>0.47856554982405414</c:v>
                </c:pt>
                <c:pt idx="18476">
                  <c:v>0.39856673119133568</c:v>
                </c:pt>
                <c:pt idx="18477">
                  <c:v>0.31830955648633608</c:v>
                </c:pt>
                <c:pt idx="18478">
                  <c:v>0.23784773307037163</c:v>
                </c:pt>
                <c:pt idx="18479">
                  <c:v>0.15723594436664637</c:v>
                </c:pt>
                <c:pt idx="18480">
                  <c:v>7.6528550164003728E-2</c:v>
                </c:pt>
                <c:pt idx="18481">
                  <c:v>-4.2207651383891071E-3</c:v>
                </c:pt>
                <c:pt idx="18482">
                  <c:v>-8.4957787015829636E-2</c:v>
                </c:pt>
                <c:pt idx="18483">
                  <c:v>-0.16562762240945489</c:v>
                </c:pt>
                <c:pt idx="18484">
                  <c:v>-0.24617597996809146</c:v>
                </c:pt>
                <c:pt idx="18485">
                  <c:v>-0.32654924934764229</c:v>
                </c:pt>
                <c:pt idx="18486">
                  <c:v>-0.40669311960539833</c:v>
                </c:pt>
                <c:pt idx="18487">
                  <c:v>-0.48655358206080079</c:v>
                </c:pt>
                <c:pt idx="18488">
                  <c:v>-0.56607601347488956</c:v>
                </c:pt>
                <c:pt idx="18489">
                  <c:v>-0.6452061662872588</c:v>
                </c:pt>
                <c:pt idx="18490">
                  <c:v>-0.72389556080350614</c:v>
                </c:pt>
                <c:pt idx="18491">
                  <c:v>-0.80208745716248031</c:v>
                </c:pt>
                <c:pt idx="18492">
                  <c:v>-0.87972847224572248</c:v>
                </c:pt>
                <c:pt idx="18493">
                  <c:v>-0.95676879258836833</c:v>
                </c:pt>
                <c:pt idx="18494">
                  <c:v>-1.0331592654389716</c:v>
                </c:pt>
                <c:pt idx="18495">
                  <c:v>-1.108846217690618</c:v>
                </c:pt>
                <c:pt idx="18496">
                  <c:v>-1.1837756056901327</c:v>
                </c:pt>
                <c:pt idx="18497">
                  <c:v>-1.2578953564136304</c:v>
                </c:pt>
                <c:pt idx="18498">
                  <c:v>-1.3311560337825423</c:v>
                </c:pt>
                <c:pt idx="18499">
                  <c:v>-1.4035111393437543</c:v>
                </c:pt>
                <c:pt idx="18500">
                  <c:v>-1.4749155875077491</c:v>
                </c:pt>
                <c:pt idx="18501">
                  <c:v>-1.5453205203037637</c:v>
                </c:pt>
                <c:pt idx="18502">
                  <c:v>-1.614677394161117</c:v>
                </c:pt>
                <c:pt idx="18503">
                  <c:v>-1.6829402189676708</c:v>
                </c:pt>
                <c:pt idx="18504">
                  <c:v>-1.7500646006962886</c:v>
                </c:pt>
                <c:pt idx="18505">
                  <c:v>-1.8160030046716573</c:v>
                </c:pt>
                <c:pt idx="18506">
                  <c:v>-1.8807091383626344</c:v>
                </c:pt>
                <c:pt idx="18507">
                  <c:v>-1.9441403270686448</c:v>
                </c:pt>
                <c:pt idx="18508">
                  <c:v>-2.0062550458161024</c:v>
                </c:pt>
                <c:pt idx="18509">
                  <c:v>-2.0670061505474391</c:v>
                </c:pt>
                <c:pt idx="18510">
                  <c:v>-2.12635790572415</c:v>
                </c:pt>
                <c:pt idx="18511">
                  <c:v>-2.1842739111858132</c:v>
                </c:pt>
                <c:pt idx="18512">
                  <c:v>-2.2407106572388731</c:v>
                </c:pt>
                <c:pt idx="18513">
                  <c:v>-2.2956344994434583</c:v>
                </c:pt>
                <c:pt idx="18514">
                  <c:v>-2.3490078014837352</c:v>
                </c:pt>
                <c:pt idx="18515">
                  <c:v>-2.400792427327382</c:v>
                </c:pt>
                <c:pt idx="18516">
                  <c:v>-2.4509502485168877</c:v>
                </c:pt>
                <c:pt idx="18517">
                  <c:v>-2.4994516619465217</c:v>
                </c:pt>
                <c:pt idx="18518">
                  <c:v>-2.5462658485638645</c:v>
                </c:pt>
                <c:pt idx="18519">
                  <c:v>-2.5913562219834909</c:v>
                </c:pt>
                <c:pt idx="18520">
                  <c:v>-2.6346977170614903</c:v>
                </c:pt>
                <c:pt idx="18521">
                  <c:v>-2.6762614914425527</c:v>
                </c:pt>
                <c:pt idx="18522">
                  <c:v>-2.7160163600507414</c:v>
                </c:pt>
                <c:pt idx="18523">
                  <c:v>-2.7539388427248892</c:v>
                </c:pt>
                <c:pt idx="18524">
                  <c:v>-2.7900017646100745</c:v>
                </c:pt>
                <c:pt idx="18525">
                  <c:v>-2.8241796375329682</c:v>
                </c:pt>
                <c:pt idx="18526">
                  <c:v>-2.8564478706866376</c:v>
                </c:pt>
                <c:pt idx="18527">
                  <c:v>-2.8867862575656957</c:v>
                </c:pt>
                <c:pt idx="18528">
                  <c:v>-2.9151748931548016</c:v>
                </c:pt>
                <c:pt idx="18529">
                  <c:v>-2.9415937568483264</c:v>
                </c:pt>
                <c:pt idx="18530">
                  <c:v>-2.9660276184682957</c:v>
                </c:pt>
                <c:pt idx="18531">
                  <c:v>-2.9884619920381672</c:v>
                </c:pt>
                <c:pt idx="18532">
                  <c:v>-3.0088811926079302</c:v>
                </c:pt>
                <c:pt idx="18533">
                  <c:v>-3.0272682573826137</c:v>
                </c:pt>
                <c:pt idx="18534">
                  <c:v>-3.0436083203429192</c:v>
                </c:pt>
                <c:pt idx="18535">
                  <c:v>-3.0578961162958591</c:v>
                </c:pt>
                <c:pt idx="18536">
                  <c:v>-3.0701194638157134</c:v>
                </c:pt>
                <c:pt idx="18537">
                  <c:v>-3.0802686043857017</c:v>
                </c:pt>
                <c:pt idx="18538">
                  <c:v>-3.0883373760906006</c:v>
                </c:pt>
                <c:pt idx="18539">
                  <c:v>-3.0943238754396503</c:v>
                </c:pt>
                <c:pt idx="18540">
                  <c:v>-3.0982193315970852</c:v>
                </c:pt>
                <c:pt idx="18541">
                  <c:v>-3.100023033440571</c:v>
                </c:pt>
                <c:pt idx="18542">
                  <c:v>-3.0997346648809394</c:v>
                </c:pt>
                <c:pt idx="18543">
                  <c:v>-3.097357048787547</c:v>
                </c:pt>
                <c:pt idx="18544">
                  <c:v>-3.0928867599257983</c:v>
                </c:pt>
                <c:pt idx="18545">
                  <c:v>-3.0863293064065966</c:v>
                </c:pt>
                <c:pt idx="18546">
                  <c:v>-3.0776900477950275</c:v>
                </c:pt>
                <c:pt idx="18547">
                  <c:v>-3.0669734656964143</c:v>
                </c:pt>
                <c:pt idx="18548">
                  <c:v>-3.054183036021902</c:v>
                </c:pt>
                <c:pt idx="18549">
                  <c:v>-3.0393328896878158</c:v>
                </c:pt>
                <c:pt idx="18550">
                  <c:v>-3.0224318472647687</c:v>
                </c:pt>
                <c:pt idx="18551">
                  <c:v>-3.0034880169159921</c:v>
                </c:pt>
                <c:pt idx="18552">
                  <c:v>-2.9825126778648099</c:v>
                </c:pt>
                <c:pt idx="18553">
                  <c:v>-2.9595211202161669</c:v>
                </c:pt>
                <c:pt idx="18554">
                  <c:v>-2.9345315417073596</c:v>
                </c:pt>
                <c:pt idx="18555">
                  <c:v>-2.9075601278630909</c:v>
                </c:pt>
                <c:pt idx="18556">
                  <c:v>-2.8786252377104602</c:v>
                </c:pt>
                <c:pt idx="18557">
                  <c:v>-2.8477480854100228</c:v>
                </c:pt>
                <c:pt idx="18558">
                  <c:v>-2.8149481915547092</c:v>
                </c:pt>
                <c:pt idx="18559">
                  <c:v>-2.780246309437532</c:v>
                </c:pt>
                <c:pt idx="18560">
                  <c:v>-2.7436633065729397</c:v>
                </c:pt>
                <c:pt idx="18561">
                  <c:v>-2.7052269443554096</c:v>
                </c:pt>
                <c:pt idx="18562">
                  <c:v>-2.6649600745199589</c:v>
                </c:pt>
                <c:pt idx="18563">
                  <c:v>-2.6228888554041303</c:v>
                </c:pt>
                <c:pt idx="18564">
                  <c:v>-2.5790473159412937</c:v>
                </c:pt>
                <c:pt idx="18565">
                  <c:v>-2.5334602547099432</c:v>
                </c:pt>
                <c:pt idx="18566">
                  <c:v>-2.4861588395922842</c:v>
                </c:pt>
                <c:pt idx="18567">
                  <c:v>-2.4371795243911798</c:v>
                </c:pt>
                <c:pt idx="18568">
                  <c:v>-2.3865528418685624</c:v>
                </c:pt>
                <c:pt idx="18569">
                  <c:v>-2.3343101780690745</c:v>
                </c:pt>
                <c:pt idx="18570">
                  <c:v>-2.2804846146545099</c:v>
                </c:pt>
                <c:pt idx="18571">
                  <c:v>-2.2251164705354909</c:v>
                </c:pt>
                <c:pt idx="18572">
                  <c:v>-2.1682380114801214</c:v>
                </c:pt>
                <c:pt idx="18573">
                  <c:v>-2.1098892575000741</c:v>
                </c:pt>
                <c:pt idx="18574">
                  <c:v>-2.0501153476357414</c:v>
                </c:pt>
                <c:pt idx="18575">
                  <c:v>-1.9889516726276382</c:v>
                </c:pt>
                <c:pt idx="18576">
                  <c:v>-1.9264397040330181</c:v>
                </c:pt>
                <c:pt idx="18577">
                  <c:v>-1.8626226205257914</c:v>
                </c:pt>
                <c:pt idx="18578">
                  <c:v>-1.797541897501417</c:v>
                </c:pt>
                <c:pt idx="18579">
                  <c:v>-1.7312385714692717</c:v>
                </c:pt>
                <c:pt idx="18580">
                  <c:v>-1.6637583739196291</c:v>
                </c:pt>
                <c:pt idx="18581">
                  <c:v>-1.5951477652205008</c:v>
                </c:pt>
                <c:pt idx="18582">
                  <c:v>-1.5254519365853558</c:v>
                </c:pt>
                <c:pt idx="18583">
                  <c:v>-1.4547160721231995</c:v>
                </c:pt>
                <c:pt idx="18584">
                  <c:v>-1.382990400585006</c:v>
                </c:pt>
                <c:pt idx="18585">
                  <c:v>-1.3103260941768262</c:v>
                </c:pt>
                <c:pt idx="18586">
                  <c:v>-1.2367731105411703</c:v>
                </c:pt>
                <c:pt idx="18587">
                  <c:v>-1.1623797922221153</c:v>
                </c:pt>
                <c:pt idx="18588">
                  <c:v>-1.0871928624682476</c:v>
                </c:pt>
                <c:pt idx="18589">
                  <c:v>-1.0112592319623031</c:v>
                </c:pt>
                <c:pt idx="18590">
                  <c:v>-0.93463141744469591</c:v>
                </c:pt>
                <c:pt idx="18591">
                  <c:v>-0.85736361885748946</c:v>
                </c:pt>
                <c:pt idx="18592">
                  <c:v>-0.77950806391748062</c:v>
                </c:pt>
                <c:pt idx="18593">
                  <c:v>-0.70111286541421991</c:v>
                </c:pt>
                <c:pt idx="18594">
                  <c:v>-0.62223516615240948</c:v>
                </c:pt>
                <c:pt idx="18595">
                  <c:v>-0.54292818607578541</c:v>
                </c:pt>
                <c:pt idx="18596">
                  <c:v>-0.46324460345800911</c:v>
                </c:pt>
                <c:pt idx="18597">
                  <c:v>-0.38323796715966141</c:v>
                </c:pt>
                <c:pt idx="18598">
                  <c:v>-0.30296175977952677</c:v>
                </c:pt>
                <c:pt idx="18599">
                  <c:v>-0.22247050488450398</c:v>
                </c:pt>
                <c:pt idx="18600">
                  <c:v>-0.14181846744753385</c:v>
                </c:pt>
                <c:pt idx="18601">
                  <c:v>-6.1059302161414801E-2</c:v>
                </c:pt>
                <c:pt idx="18602">
                  <c:v>1.9752741041912589E-2</c:v>
                </c:pt>
                <c:pt idx="18603">
                  <c:v>0.10056266864353089</c:v>
                </c:pt>
                <c:pt idx="18604">
                  <c:v>0.18131602390528312</c:v>
                </c:pt>
                <c:pt idx="18605">
                  <c:v>0.26195896635969518</c:v>
                </c:pt>
                <c:pt idx="18606">
                  <c:v>0.34243689045947445</c:v>
                </c:pt>
                <c:pt idx="18607">
                  <c:v>0.42269542875762073</c:v>
                </c:pt>
                <c:pt idx="18608">
                  <c:v>0.50267953547035016</c:v>
                </c:pt>
                <c:pt idx="18609">
                  <c:v>0.58233447716078623</c:v>
                </c:pt>
                <c:pt idx="18610">
                  <c:v>0.66161122543646245</c:v>
                </c:pt>
                <c:pt idx="18611">
                  <c:v>0.74045242948893841</c:v>
                </c:pt>
                <c:pt idx="18612">
                  <c:v>0.81880403363766319</c:v>
                </c:pt>
                <c:pt idx="18613">
                  <c:v>0.89661549093654525</c:v>
                </c:pt>
                <c:pt idx="18614">
                  <c:v>0.97383685498988837</c:v>
                </c:pt>
                <c:pt idx="18615">
                  <c:v>1.0504135996995823</c:v>
                </c:pt>
                <c:pt idx="18616">
                  <c:v>1.1262907699490929</c:v>
                </c:pt>
                <c:pt idx="18617">
                  <c:v>1.2014153237120409</c:v>
                </c:pt>
                <c:pt idx="18618">
                  <c:v>1.275736799358171</c:v>
                </c:pt>
                <c:pt idx="18619">
                  <c:v>1.3492076173795955</c:v>
                </c:pt>
                <c:pt idx="18620">
                  <c:v>1.4217815567300529</c:v>
                </c:pt>
                <c:pt idx="18621">
                  <c:v>1.4934085707349884</c:v>
                </c:pt>
                <c:pt idx="18622">
                  <c:v>1.5640388750805601</c:v>
                </c:pt>
                <c:pt idx="18623">
                  <c:v>1.6336251881312891</c:v>
                </c:pt>
                <c:pt idx="18624">
                  <c:v>1.7021217748658986</c:v>
                </c:pt>
                <c:pt idx="18625">
                  <c:v>1.7694797115022791</c:v>
                </c:pt>
                <c:pt idx="18626">
                  <c:v>1.8356512696957277</c:v>
                </c:pt>
                <c:pt idx="18627">
                  <c:v>1.9005922936769963</c:v>
                </c:pt>
                <c:pt idx="18628">
                  <c:v>1.9642597336453576</c:v>
                </c:pt>
                <c:pt idx="18629">
                  <c:v>2.0266048784969506</c:v>
                </c:pt>
                <c:pt idx="18630">
                  <c:v>2.0875903850090971</c:v>
                </c:pt>
                <c:pt idx="18631">
                  <c:v>2.1471782063202447</c:v>
                </c:pt>
                <c:pt idx="18632">
                  <c:v>2.205323148678195</c:v>
                </c:pt>
                <c:pt idx="18633">
                  <c:v>2.2619898479228353</c:v>
                </c:pt>
                <c:pt idx="18634">
                  <c:v>2.3171389140874759</c:v>
                </c:pt>
                <c:pt idx="18635">
                  <c:v>2.3707304253225279</c:v>
                </c:pt>
                <c:pt idx="18636">
                  <c:v>2.4227244369822696</c:v>
                </c:pt>
                <c:pt idx="18637">
                  <c:v>2.4730895012269891</c:v>
                </c:pt>
                <c:pt idx="18638">
                  <c:v>2.5217929275776272</c:v>
                </c:pt>
                <c:pt idx="18639">
                  <c:v>2.5687962334082051</c:v>
                </c:pt>
                <c:pt idx="18640">
                  <c:v>2.6140724344232757</c:v>
                </c:pt>
                <c:pt idx="18641">
                  <c:v>2.6575907481301759</c:v>
                </c:pt>
                <c:pt idx="18642">
                  <c:v>2.6993180302749269</c:v>
                </c:pt>
                <c:pt idx="18643">
                  <c:v>2.7392288244412026</c:v>
                </c:pt>
                <c:pt idx="18644">
                  <c:v>2.7772939644215437</c:v>
                </c:pt>
                <c:pt idx="18645">
                  <c:v>2.8134859575868494</c:v>
                </c:pt>
                <c:pt idx="18646">
                  <c:v>2.8477781975774445</c:v>
                </c:pt>
                <c:pt idx="18647">
                  <c:v>2.8801484532549799</c:v>
                </c:pt>
                <c:pt idx="18648">
                  <c:v>2.9105747879158557</c:v>
                </c:pt>
                <c:pt idx="18649">
                  <c:v>2.9390351442420535</c:v>
                </c:pt>
                <c:pt idx="18650">
                  <c:v>2.9655122523545447</c:v>
                </c:pt>
                <c:pt idx="18651">
                  <c:v>2.9899895856245933</c:v>
                </c:pt>
                <c:pt idx="18652">
                  <c:v>3.0124494195366669</c:v>
                </c:pt>
                <c:pt idx="18653">
                  <c:v>3.0328727548527685</c:v>
                </c:pt>
                <c:pt idx="18654">
                  <c:v>3.0512426942650239</c:v>
                </c:pt>
                <c:pt idx="18655">
                  <c:v>3.0675519484723504</c:v>
                </c:pt>
                <c:pt idx="18656">
                  <c:v>3.0817863211394041</c:v>
                </c:pt>
                <c:pt idx="18657">
                  <c:v>3.0939340500463768</c:v>
                </c:pt>
                <c:pt idx="18658">
                  <c:v>3.103986982777629</c:v>
                </c:pt>
                <c:pt idx="18659">
                  <c:v>3.1119412405268165</c:v>
                </c:pt>
                <c:pt idx="18660">
                  <c:v>3.1177860942935172</c:v>
                </c:pt>
                <c:pt idx="18661">
                  <c:v>3.1215188938900176</c:v>
                </c:pt>
                <c:pt idx="18662">
                  <c:v>3.1231374051894911</c:v>
                </c:pt>
                <c:pt idx="18663">
                  <c:v>3.1226425559580511</c:v>
                </c:pt>
                <c:pt idx="18664">
                  <c:v>3.1200290506753752</c:v>
                </c:pt>
                <c:pt idx="18665">
                  <c:v>3.1153005538416561</c:v>
                </c:pt>
                <c:pt idx="18666">
                  <c:v>3.1084606099165373</c:v>
                </c:pt>
                <c:pt idx="18667">
                  <c:v>3.0995119157060942</c:v>
                </c:pt>
                <c:pt idx="18668">
                  <c:v>3.0884561943985545</c:v>
                </c:pt>
                <c:pt idx="18669">
                  <c:v>3.0753058580009101</c:v>
                </c:pt>
                <c:pt idx="18670">
                  <c:v>3.0600680436909564</c:v>
                </c:pt>
                <c:pt idx="18671">
                  <c:v>3.0427492134223653</c:v>
                </c:pt>
                <c:pt idx="18672">
                  <c:v>3.0233590390211509</c:v>
                </c:pt>
                <c:pt idx="18673">
                  <c:v>3.0019112435967954</c:v>
                </c:pt>
                <c:pt idx="18674">
                  <c:v>2.978422499841566</c:v>
                </c:pt>
                <c:pt idx="18675">
                  <c:v>2.9529075116917953</c:v>
                </c:pt>
                <c:pt idx="18676">
                  <c:v>2.9253832015049532</c:v>
                </c:pt>
                <c:pt idx="18677">
                  <c:v>2.8958693931075477</c:v>
                </c:pt>
                <c:pt idx="18678">
                  <c:v>2.8643842644638311</c:v>
                </c:pt>
                <c:pt idx="18679">
                  <c:v>2.8309472752654297</c:v>
                </c:pt>
                <c:pt idx="18680">
                  <c:v>2.7955780497248766</c:v>
                </c:pt>
                <c:pt idx="18681">
                  <c:v>2.7583031574558512</c:v>
                </c:pt>
                <c:pt idx="18682">
                  <c:v>2.7191443111032947</c:v>
                </c:pt>
                <c:pt idx="18683">
                  <c:v>2.6781265837220558</c:v>
                </c:pt>
                <c:pt idx="18684">
                  <c:v>2.6352829738325187</c:v>
                </c:pt>
                <c:pt idx="18685">
                  <c:v>2.5906373054773018</c:v>
                </c:pt>
                <c:pt idx="18686">
                  <c:v>2.5442198288307942</c:v>
                </c:pt>
                <c:pt idx="18687">
                  <c:v>2.4960661377100157</c:v>
                </c:pt>
                <c:pt idx="18688">
                  <c:v>2.4462059634490951</c:v>
                </c:pt>
                <c:pt idx="18689">
                  <c:v>2.3946699500000519</c:v>
                </c:pt>
                <c:pt idx="18690">
                  <c:v>2.3414904969847683</c:v>
                </c:pt>
                <c:pt idx="18691">
                  <c:v>2.2867073019842517</c:v>
                </c:pt>
                <c:pt idx="18692">
                  <c:v>2.230352070743626</c:v>
                </c:pt>
                <c:pt idx="18693">
                  <c:v>2.1724643250934226</c:v>
                </c:pt>
                <c:pt idx="18694">
                  <c:v>2.1130887682077746</c:v>
                </c:pt>
                <c:pt idx="18695">
                  <c:v>2.0522604176865786</c:v>
                </c:pt>
                <c:pt idx="18696">
                  <c:v>1.9900204350201198</c:v>
                </c:pt>
                <c:pt idx="18697">
                  <c:v>1.9264117521736572</c:v>
                </c:pt>
                <c:pt idx="18698">
                  <c:v>1.8614756614140049</c:v>
                </c:pt>
                <c:pt idx="18699">
                  <c:v>1.795253079859563</c:v>
                </c:pt>
                <c:pt idx="18700">
                  <c:v>1.7277896834416953</c:v>
                </c:pt>
                <c:pt idx="18701">
                  <c:v>1.6591319408318264</c:v>
                </c:pt>
                <c:pt idx="18702">
                  <c:v>1.5893251153760688</c:v>
                </c:pt>
                <c:pt idx="18703">
                  <c:v>1.518414527047993</c:v>
                </c:pt>
                <c:pt idx="18704">
                  <c:v>1.4464506040345468</c:v>
                </c:pt>
                <c:pt idx="18705">
                  <c:v>1.3734847813251152</c:v>
                </c:pt>
                <c:pt idx="18706">
                  <c:v>1.2995673424057035</c:v>
                </c:pt>
                <c:pt idx="18707">
                  <c:v>1.2247470183739617</c:v>
                </c:pt>
                <c:pt idx="18708">
                  <c:v>1.1490709833296049</c:v>
                </c:pt>
                <c:pt idx="18709">
                  <c:v>1.0725866606294847</c:v>
                </c:pt>
                <c:pt idx="18710">
                  <c:v>0.99534714097511112</c:v>
                </c:pt>
                <c:pt idx="18711">
                  <c:v>0.91740725895941488</c:v>
                </c:pt>
                <c:pt idx="18712">
                  <c:v>0.83881993698247381</c:v>
                </c:pt>
                <c:pt idx="18713">
                  <c:v>0.75963404183242056</c:v>
                </c:pt>
                <c:pt idx="18714">
                  <c:v>0.67990752885183781</c:v>
                </c:pt>
                <c:pt idx="18715">
                  <c:v>0.59969448822729199</c:v>
                </c:pt>
                <c:pt idx="18716">
                  <c:v>0.51904852528885137</c:v>
                </c:pt>
                <c:pt idx="18717">
                  <c:v>0.43802417181936626</c:v>
                </c:pt>
                <c:pt idx="18718">
                  <c:v>0.35667594820222048</c:v>
                </c:pt>
                <c:pt idx="18719">
                  <c:v>0.27505946959379146</c:v>
                </c:pt>
                <c:pt idx="18720">
                  <c:v>0.19323014525046131</c:v>
                </c:pt>
                <c:pt idx="18721">
                  <c:v>0.11124282567917988</c:v>
                </c:pt>
                <c:pt idx="18722">
                  <c:v>2.9153006942731353E-2</c:v>
                </c:pt>
                <c:pt idx="18723">
                  <c:v>-5.2983022256210384E-2</c:v>
                </c:pt>
                <c:pt idx="18724">
                  <c:v>-0.13510946225533851</c:v>
                </c:pt>
                <c:pt idx="18725">
                  <c:v>-0.2171710832819945</c:v>
                </c:pt>
                <c:pt idx="18726">
                  <c:v>-0.29911184550799996</c:v>
                </c:pt>
                <c:pt idx="18727">
                  <c:v>-0.38087590367932983</c:v>
                </c:pt>
                <c:pt idx="18728">
                  <c:v>-0.46240669217154079</c:v>
                </c:pt>
                <c:pt idx="18729">
                  <c:v>-0.54364791720741612</c:v>
                </c:pt>
                <c:pt idx="18730">
                  <c:v>-0.62454895112811415</c:v>
                </c:pt>
                <c:pt idx="18731">
                  <c:v>-0.7050508065447838</c:v>
                </c:pt>
                <c:pt idx="18732">
                  <c:v>-0.78509775553099204</c:v>
                </c:pt>
                <c:pt idx="18733">
                  <c:v>-0.86463754491283129</c:v>
                </c:pt>
                <c:pt idx="18734">
                  <c:v>-0.94361848980175222</c:v>
                </c:pt>
                <c:pt idx="18735">
                  <c:v>-1.0219842950899749</c:v>
                </c:pt>
                <c:pt idx="18736">
                  <c:v>-1.099678207912743</c:v>
                </c:pt>
                <c:pt idx="18737">
                  <c:v>-1.176645361562926</c:v>
                </c:pt>
                <c:pt idx="18738">
                  <c:v>-1.2528334446294009</c:v>
                </c:pt>
                <c:pt idx="18739">
                  <c:v>-1.3281930045798616</c:v>
                </c:pt>
                <c:pt idx="18740">
                  <c:v>-1.4026759259792605</c:v>
                </c:pt>
                <c:pt idx="18741">
                  <c:v>-1.4762302482996146</c:v>
                </c:pt>
                <c:pt idx="18742">
                  <c:v>-1.548804255827402</c:v>
                </c:pt>
                <c:pt idx="18743">
                  <c:v>-1.6203487199163642</c:v>
                </c:pt>
                <c:pt idx="18744">
                  <c:v>-1.6908159448734266</c:v>
                </c:pt>
                <c:pt idx="18745">
                  <c:v>-1.7601550345465051</c:v>
                </c:pt>
                <c:pt idx="18746">
                  <c:v>-1.8283162784964959</c:v>
                </c:pt>
                <c:pt idx="18747">
                  <c:v>-1.8952535311181435</c:v>
                </c:pt>
                <c:pt idx="18748">
                  <c:v>-1.960921747022625</c:v>
                </c:pt>
                <c:pt idx="18749">
                  <c:v>-2.0252702157607563</c:v>
                </c:pt>
                <c:pt idx="18750">
                  <c:v>-2.0882595930047074</c:v>
                </c:pt>
                <c:pt idx="18751">
                  <c:v>-2.1498498310266045</c:v>
                </c:pt>
                <c:pt idx="18752">
                  <c:v>-2.209993737444377</c:v>
                </c:pt>
                <c:pt idx="18753">
                  <c:v>-2.2686539536989514</c:v>
                </c:pt>
                <c:pt idx="18754">
                  <c:v>-2.3257891016451584</c:v>
                </c:pt>
                <c:pt idx="18755">
                  <c:v>-2.3813572794579017</c:v>
                </c:pt>
                <c:pt idx="18756">
                  <c:v>-2.4353165726926096</c:v>
                </c:pt>
                <c:pt idx="18757">
                  <c:v>-2.4876335758499621</c:v>
                </c:pt>
                <c:pt idx="18758">
                  <c:v>-2.5382736548802378</c:v>
                </c:pt>
                <c:pt idx="18759">
                  <c:v>-2.5871963996107197</c:v>
                </c:pt>
                <c:pt idx="18760">
                  <c:v>-2.6343729161413223</c:v>
                </c:pt>
                <c:pt idx="18761">
                  <c:v>-2.6797705322163945</c:v>
                </c:pt>
                <c:pt idx="18762">
                  <c:v>-2.7233542355393543</c:v>
                </c:pt>
                <c:pt idx="18763">
                  <c:v>-2.7650967252284406</c:v>
                </c:pt>
                <c:pt idx="18764">
                  <c:v>-2.8049670160200249</c:v>
                </c:pt>
                <c:pt idx="18765">
                  <c:v>-2.842935823444332</c:v>
                </c:pt>
                <c:pt idx="18766">
                  <c:v>-2.8789747782947543</c:v>
                </c:pt>
                <c:pt idx="18767">
                  <c:v>-2.9130599173284462</c:v>
                </c:pt>
                <c:pt idx="18768">
                  <c:v>-2.9451676041969761</c:v>
                </c:pt>
                <c:pt idx="18769">
                  <c:v>-2.9752741160813705</c:v>
                </c:pt>
                <c:pt idx="18770">
                  <c:v>-3.0033605533949084</c:v>
                </c:pt>
                <c:pt idx="18771">
                  <c:v>-3.0294087972075432</c:v>
                </c:pt>
                <c:pt idx="18772">
                  <c:v>-3.0533995696838474</c:v>
                </c:pt>
                <c:pt idx="18773">
                  <c:v>-3.0753123587828681</c:v>
                </c:pt>
                <c:pt idx="18774">
                  <c:v>-3.0951287964052385</c:v>
                </c:pt>
                <c:pt idx="18775">
                  <c:v>-3.1128401659217579</c:v>
                </c:pt>
                <c:pt idx="18776">
                  <c:v>-3.128430888540366</c:v>
                </c:pt>
                <c:pt idx="18777">
                  <c:v>-3.1418878658185427</c:v>
                </c:pt>
                <c:pt idx="18778">
                  <c:v>-3.15320165666793</c:v>
                </c:pt>
                <c:pt idx="18779">
                  <c:v>-3.1623671424273425</c:v>
                </c:pt>
                <c:pt idx="18780">
                  <c:v>-3.1693724042781999</c:v>
                </c:pt>
                <c:pt idx="18781">
                  <c:v>-3.1742136534195082</c:v>
                </c:pt>
                <c:pt idx="18782">
                  <c:v>-3.1768875694328189</c:v>
                </c:pt>
                <c:pt idx="18783">
                  <c:v>-3.1773940471782525</c:v>
                </c:pt>
                <c:pt idx="18784">
                  <c:v>-3.1757268126254603</c:v>
                </c:pt>
                <c:pt idx="18785">
                  <c:v>-3.1718886071161871</c:v>
                </c:pt>
                <c:pt idx="18786">
                  <c:v>-3.1658821082031183</c:v>
                </c:pt>
                <c:pt idx="18787">
                  <c:v>-3.1577092028804126</c:v>
                </c:pt>
                <c:pt idx="18788">
                  <c:v>-3.1473708624054368</c:v>
                </c:pt>
                <c:pt idx="18789">
                  <c:v>-3.1348788054634968</c:v>
                </c:pt>
                <c:pt idx="18790">
                  <c:v>-3.120239535189008</c:v>
                </c:pt>
                <c:pt idx="18791">
                  <c:v>-3.1034589393804151</c:v>
                </c:pt>
                <c:pt idx="18792">
                  <c:v>-3.0845461761463686</c:v>
                </c:pt>
                <c:pt idx="18793">
                  <c:v>-3.0635145158060531</c:v>
                </c:pt>
                <c:pt idx="18794">
                  <c:v>-3.0403802396166673</c:v>
                </c:pt>
                <c:pt idx="18795">
                  <c:v>-3.0151577218014514</c:v>
                </c:pt>
                <c:pt idx="18796">
                  <c:v>-2.9878636170317279</c:v>
                </c:pt>
                <c:pt idx="18797">
                  <c:v>-2.9585175437177327</c:v>
                </c:pt>
                <c:pt idx="18798">
                  <c:v>-2.9271375368580257</c:v>
                </c:pt>
                <c:pt idx="18799">
                  <c:v>-2.8937429757472803</c:v>
                </c:pt>
                <c:pt idx="18800">
                  <c:v>-2.8583534668256481</c:v>
                </c:pt>
                <c:pt idx="18801">
                  <c:v>-2.8209956245520877</c:v>
                </c:pt>
                <c:pt idx="18802">
                  <c:v>-2.7816912689651998</c:v>
                </c:pt>
                <c:pt idx="18803">
                  <c:v>-2.7404656429301357</c:v>
                </c:pt>
                <c:pt idx="18804">
                  <c:v>-2.6973519770001686</c:v>
                </c:pt>
                <c:pt idx="18805">
                  <c:v>-2.652374389217369</c:v>
                </c:pt>
                <c:pt idx="18806">
                  <c:v>-2.6055634854042036</c:v>
                </c:pt>
                <c:pt idx="18807">
                  <c:v>-2.5569552762953589</c:v>
                </c:pt>
                <c:pt idx="18808">
                  <c:v>-2.506579970971722</c:v>
                </c:pt>
                <c:pt idx="18809">
                  <c:v>-2.4544687514603969</c:v>
                </c:pt>
                <c:pt idx="18810">
                  <c:v>-2.4006546152259483</c:v>
                </c:pt>
                <c:pt idx="18811">
                  <c:v>-2.3451779168390741</c:v>
                </c:pt>
                <c:pt idx="18812">
                  <c:v>-2.2880710775026576</c:v>
                </c:pt>
                <c:pt idx="18813">
                  <c:v>-2.2293743922358025</c:v>
                </c:pt>
                <c:pt idx="18814">
                  <c:v>-2.1691333943373863</c:v>
                </c:pt>
                <c:pt idx="18815">
                  <c:v>-2.1073839876171254</c:v>
                </c:pt>
                <c:pt idx="18816">
                  <c:v>-2.0441682749534014</c:v>
                </c:pt>
                <c:pt idx="18817">
                  <c:v>-1.979530183916369</c:v>
                </c:pt>
                <c:pt idx="18818">
                  <c:v>-1.9135120555792153</c:v>
                </c:pt>
                <c:pt idx="18819">
                  <c:v>-1.8461559080002556</c:v>
                </c:pt>
                <c:pt idx="18820">
                  <c:v>-1.777508569064699</c:v>
                </c:pt>
                <c:pt idx="18821">
                  <c:v>-1.7076177092415412</c:v>
                </c:pt>
                <c:pt idx="18822">
                  <c:v>-1.6365298422988923</c:v>
                </c:pt>
                <c:pt idx="18823">
                  <c:v>-1.56429158598916</c:v>
                </c:pt>
                <c:pt idx="18824">
                  <c:v>-1.49095471232085</c:v>
                </c:pt>
                <c:pt idx="18825">
                  <c:v>-1.4165720447877224</c:v>
                </c:pt>
                <c:pt idx="18826">
                  <c:v>-1.3411952986593321</c:v>
                </c:pt>
                <c:pt idx="18827">
                  <c:v>-1.2648746786494793</c:v>
                </c:pt>
                <c:pt idx="18828">
                  <c:v>-1.1876588728190443</c:v>
                </c:pt>
                <c:pt idx="18829">
                  <c:v>-1.1095968573037094</c:v>
                </c:pt>
                <c:pt idx="18830">
                  <c:v>-1.0307433128359269</c:v>
                </c:pt>
                <c:pt idx="18831">
                  <c:v>-0.95115469968960864</c:v>
                </c:pt>
                <c:pt idx="18832">
                  <c:v>-0.87088559995889603</c:v>
                </c:pt>
                <c:pt idx="18833">
                  <c:v>-0.78998657246847814</c:v>
                </c:pt>
                <c:pt idx="18834">
                  <c:v>-0.70851729523823037</c:v>
                </c:pt>
                <c:pt idx="18835">
                  <c:v>-0.62653361004068464</c:v>
                </c:pt>
                <c:pt idx="18836">
                  <c:v>-0.54409090094048318</c:v>
                </c:pt>
                <c:pt idx="18837">
                  <c:v>-0.46124550381708074</c:v>
                </c:pt>
                <c:pt idx="18838">
                  <c:v>-0.37805376670139634</c:v>
                </c:pt>
                <c:pt idx="18839">
                  <c:v>-0.29457315411436336</c:v>
                </c:pt>
                <c:pt idx="18840">
                  <c:v>-0.21086094453888674</c:v>
                </c:pt>
                <c:pt idx="18841">
                  <c:v>-0.12697387569660587</c:v>
                </c:pt>
                <c:pt idx="18842">
                  <c:v>-4.2969346961743739E-2</c:v>
                </c:pt>
                <c:pt idx="18843">
                  <c:v>4.1094435461359421E-2</c:v>
                </c:pt>
                <c:pt idx="18844">
                  <c:v>0.12515974213842412</c:v>
                </c:pt>
                <c:pt idx="18845">
                  <c:v>0.20916940318608701</c:v>
                </c:pt>
                <c:pt idx="18846">
                  <c:v>0.29306543026769444</c:v>
                </c:pt>
                <c:pt idx="18847">
                  <c:v>0.37679002317175303</c:v>
                </c:pt>
                <c:pt idx="18848">
                  <c:v>0.46028465682155534</c:v>
                </c:pt>
                <c:pt idx="18849">
                  <c:v>0.54349107545110187</c:v>
                </c:pt>
                <c:pt idx="18850">
                  <c:v>0.62635668883586049</c:v>
                </c:pt>
                <c:pt idx="18851">
                  <c:v>0.7088205484041552</c:v>
                </c:pt>
                <c:pt idx="18852">
                  <c:v>0.79082496838703731</c:v>
                </c:pt>
                <c:pt idx="18853">
                  <c:v>0.87231574306185666</c:v>
                </c:pt>
                <c:pt idx="18854">
                  <c:v>0.95323924223226131</c:v>
                </c:pt>
                <c:pt idx="18855">
                  <c:v>1.0335372346631517</c:v>
                </c:pt>
                <c:pt idx="18856">
                  <c:v>1.1131510424721831</c:v>
                </c:pt>
                <c:pt idx="18857">
                  <c:v>1.1920238869620767</c:v>
                </c:pt>
                <c:pt idx="18858">
                  <c:v>1.2701015596627003</c:v>
                </c:pt>
                <c:pt idx="18859">
                  <c:v>1.3473327278021108</c:v>
                </c:pt>
                <c:pt idx="18860">
                  <c:v>1.4236674143955506</c:v>
                </c:pt>
                <c:pt idx="18861">
                  <c:v>1.4990518179065344</c:v>
                </c:pt>
                <c:pt idx="18862">
                  <c:v>1.5734324039842209</c:v>
                </c:pt>
                <c:pt idx="18863">
                  <c:v>1.6467581495231889</c:v>
                </c:pt>
                <c:pt idx="18864">
                  <c:v>1.7189795903313818</c:v>
                </c:pt>
                <c:pt idx="18865">
                  <c:v>1.7900440894735075</c:v>
                </c:pt>
                <c:pt idx="18866">
                  <c:v>1.8599002251699461</c:v>
                </c:pt>
                <c:pt idx="18867">
                  <c:v>1.9285001716149224</c:v>
                </c:pt>
                <c:pt idx="18868">
                  <c:v>1.9957972360241742</c:v>
                </c:pt>
                <c:pt idx="18869">
                  <c:v>2.0617390949901111</c:v>
                </c:pt>
                <c:pt idx="18870">
                  <c:v>2.1262848272603954</c:v>
                </c:pt>
                <c:pt idx="18871">
                  <c:v>2.1893928457768639</c:v>
                </c:pt>
                <c:pt idx="18872">
                  <c:v>2.2510144579433593</c:v>
                </c:pt>
                <c:pt idx="18873">
                  <c:v>2.3111108455854774</c:v>
                </c:pt>
                <c:pt idx="18874">
                  <c:v>2.3696392129827637</c:v>
                </c:pt>
                <c:pt idx="18875">
                  <c:v>2.4265562841738002</c:v>
                </c:pt>
                <c:pt idx="18876">
                  <c:v>2.4818188153714393</c:v>
                </c:pt>
                <c:pt idx="18877">
                  <c:v>2.535392117837187</c:v>
                </c:pt>
                <c:pt idx="18878">
                  <c:v>2.5872403216487201</c:v>
                </c:pt>
                <c:pt idx="18879">
                  <c:v>2.6373218293425169</c:v>
                </c:pt>
                <c:pt idx="18880">
                  <c:v>2.6856066094758817</c:v>
                </c:pt>
                <c:pt idx="18881">
                  <c:v>2.7320609031148622</c:v>
                </c:pt>
                <c:pt idx="18882">
                  <c:v>2.7766486632139999</c:v>
                </c:pt>
                <c:pt idx="18883">
                  <c:v>2.8193416070846999</c:v>
                </c:pt>
                <c:pt idx="18884">
                  <c:v>2.8601078215580347</c:v>
                </c:pt>
                <c:pt idx="18885">
                  <c:v>2.8989171490657477</c:v>
                </c:pt>
                <c:pt idx="18886">
                  <c:v>2.9357404029597607</c:v>
                </c:pt>
                <c:pt idx="18887">
                  <c:v>2.9705528590071006</c:v>
                </c:pt>
                <c:pt idx="18888">
                  <c:v>3.0033301770581344</c:v>
                </c:pt>
                <c:pt idx="18889">
                  <c:v>3.0340479883618743</c:v>
                </c:pt>
                <c:pt idx="18890">
                  <c:v>3.0626868058909986</c:v>
                </c:pt>
                <c:pt idx="18891">
                  <c:v>3.0892279823297568</c:v>
                </c:pt>
                <c:pt idx="18892">
                  <c:v>3.1136517710163694</c:v>
                </c:pt>
                <c:pt idx="18893">
                  <c:v>3.1359372510875811</c:v>
                </c:pt>
                <c:pt idx="18894">
                  <c:v>3.1560657060103616</c:v>
                </c:pt>
                <c:pt idx="18895">
                  <c:v>3.1740281314347265</c:v>
                </c:pt>
                <c:pt idx="18896">
                  <c:v>3.1898087218241256</c:v>
                </c:pt>
                <c:pt idx="18897">
                  <c:v>3.2033942131703395</c:v>
                </c:pt>
                <c:pt idx="18898">
                  <c:v>3.2147750601393703</c:v>
                </c:pt>
                <c:pt idx="18899">
                  <c:v>3.2239461012245134</c:v>
                </c:pt>
                <c:pt idx="18900">
                  <c:v>3.2308954361804747</c:v>
                </c:pt>
                <c:pt idx="18901">
                  <c:v>3.2356193561557349</c:v>
                </c:pt>
                <c:pt idx="18902">
                  <c:v>3.2381146819535678</c:v>
                </c:pt>
                <c:pt idx="18903">
                  <c:v>3.2383815107631162</c:v>
                </c:pt>
                <c:pt idx="18904">
                  <c:v>3.236413831764315</c:v>
                </c:pt>
                <c:pt idx="18905">
                  <c:v>3.2322147101038103</c:v>
                </c:pt>
                <c:pt idx="18906">
                  <c:v>3.2257872073868046</c:v>
                </c:pt>
                <c:pt idx="18907">
                  <c:v>3.2171336545004388</c:v>
                </c:pt>
                <c:pt idx="18908">
                  <c:v>3.2062555259689609</c:v>
                </c:pt>
                <c:pt idx="18909">
                  <c:v>3.1931651025926522</c:v>
                </c:pt>
                <c:pt idx="18910">
                  <c:v>3.1778695078847385</c:v>
                </c:pt>
                <c:pt idx="18911">
                  <c:v>3.1603753076440819</c:v>
                </c:pt>
                <c:pt idx="18912">
                  <c:v>3.1406923949018264</c:v>
                </c:pt>
                <c:pt idx="18913">
                  <c:v>3.1188348310656617</c:v>
                </c:pt>
                <c:pt idx="18914">
                  <c:v>3.0948197438354903</c:v>
                </c:pt>
                <c:pt idx="18915">
                  <c:v>3.0686624083646166</c:v>
                </c:pt>
                <c:pt idx="18916">
                  <c:v>3.0403804338209612</c:v>
                </c:pt>
                <c:pt idx="18917">
                  <c:v>3.0099944457039323</c:v>
                </c:pt>
                <c:pt idx="18918">
                  <c:v>2.9775235376676936</c:v>
                </c:pt>
                <c:pt idx="18919">
                  <c:v>2.9429881981518404</c:v>
                </c:pt>
                <c:pt idx="18920">
                  <c:v>2.9064091921035455</c:v>
                </c:pt>
                <c:pt idx="18921">
                  <c:v>2.8678143406748942</c:v>
                </c:pt>
                <c:pt idx="18922">
                  <c:v>2.827226717560114</c:v>
                </c:pt>
                <c:pt idx="18923">
                  <c:v>2.784672864972328</c:v>
                </c:pt>
                <c:pt idx="18924">
                  <c:v>2.7401873571900497</c:v>
                </c:pt>
                <c:pt idx="18925">
                  <c:v>2.6937956989987857</c:v>
                </c:pt>
                <c:pt idx="18926">
                  <c:v>2.6455299245813984</c:v>
                </c:pt>
                <c:pt idx="18927">
                  <c:v>2.5954275132073268</c:v>
                </c:pt>
                <c:pt idx="18928">
                  <c:v>2.54352018118484</c:v>
                </c:pt>
                <c:pt idx="18929">
                  <c:v>2.4898406549409309</c:v>
                </c:pt>
                <c:pt idx="18930">
                  <c:v>2.4344235119561501</c:v>
                </c:pt>
                <c:pt idx="18931">
                  <c:v>2.3773107208418192</c:v>
                </c:pt>
                <c:pt idx="18932">
                  <c:v>2.3185363492412234</c:v>
                </c:pt>
                <c:pt idx="18933">
                  <c:v>2.2581423693572273</c:v>
                </c:pt>
                <c:pt idx="18934">
                  <c:v>2.1961760207292231</c:v>
                </c:pt>
                <c:pt idx="18935">
                  <c:v>2.1326749407493732</c:v>
                </c:pt>
                <c:pt idx="18936">
                  <c:v>2.0676829914787835</c:v>
                </c:pt>
                <c:pt idx="18937">
                  <c:v>2.00124588350439</c:v>
                </c:pt>
                <c:pt idx="18938">
                  <c:v>1.9334077629605617</c:v>
                </c:pt>
                <c:pt idx="18939">
                  <c:v>1.8642124732004888</c:v>
                </c:pt>
                <c:pt idx="18940">
                  <c:v>1.7937086858075653</c:v>
                </c:pt>
                <c:pt idx="18941">
                  <c:v>1.7219459315044825</c:v>
                </c:pt>
                <c:pt idx="18942">
                  <c:v>1.6489725990045379</c:v>
                </c:pt>
                <c:pt idx="18943">
                  <c:v>1.574837193819479</c:v>
                </c:pt>
                <c:pt idx="18944">
                  <c:v>1.4995933866411231</c:v>
                </c:pt>
                <c:pt idx="18945">
                  <c:v>1.4232959086710055</c:v>
                </c:pt>
                <c:pt idx="18946">
                  <c:v>1.3459983900024743</c:v>
                </c:pt>
                <c:pt idx="18947">
                  <c:v>1.2677529553746929</c:v>
                </c:pt>
                <c:pt idx="18948">
                  <c:v>1.1886102161564864</c:v>
                </c:pt>
                <c:pt idx="18949">
                  <c:v>1.1086210731525967</c:v>
                </c:pt>
                <c:pt idx="18950">
                  <c:v>1.0278421312034081</c:v>
                </c:pt>
                <c:pt idx="18951">
                  <c:v>0.9463317722090141</c:v>
                </c:pt>
                <c:pt idx="18952">
                  <c:v>0.8641464954903102</c:v>
                </c:pt>
                <c:pt idx="18953">
                  <c:v>0.78133877078691416</c:v>
                </c:pt>
                <c:pt idx="18954">
                  <c:v>0.69797017881642576</c:v>
                </c:pt>
                <c:pt idx="18955">
                  <c:v>0.61409845393549622</c:v>
                </c:pt>
                <c:pt idx="18956">
                  <c:v>0.52978086079371756</c:v>
                </c:pt>
                <c:pt idx="18957">
                  <c:v>0.44507560198342316</c:v>
                </c:pt>
                <c:pt idx="18958">
                  <c:v>0.36004087651811756</c:v>
                </c:pt>
                <c:pt idx="18959">
                  <c:v>0.27473598232914342</c:v>
                </c:pt>
                <c:pt idx="18960">
                  <c:v>0.18922001191408719</c:v>
                </c:pt>
                <c:pt idx="18961">
                  <c:v>0.10355149580999762</c:v>
                </c:pt>
                <c:pt idx="18962">
                  <c:v>1.7789603225757421E-2</c:v>
                </c:pt>
                <c:pt idx="18963">
                  <c:v>-6.8005714538584366E-2</c:v>
                </c:pt>
                <c:pt idx="18964">
                  <c:v>-0.15377500942435901</c:v>
                </c:pt>
                <c:pt idx="18965">
                  <c:v>-0.23945942110077759</c:v>
                </c:pt>
                <c:pt idx="18966">
                  <c:v>-0.32499930063732657</c:v>
                </c:pt>
                <c:pt idx="18967">
                  <c:v>-0.41033521872841316</c:v>
                </c:pt>
                <c:pt idx="18968">
                  <c:v>-0.49540705431722792</c:v>
                </c:pt>
                <c:pt idx="18969">
                  <c:v>-0.58015499035194951</c:v>
                </c:pt>
                <c:pt idx="18970">
                  <c:v>-0.66452491156180316</c:v>
                </c:pt>
                <c:pt idx="18971">
                  <c:v>-0.74845438207675263</c:v>
                </c:pt>
                <c:pt idx="18972">
                  <c:v>-0.8318842680475288</c:v>
                </c:pt>
                <c:pt idx="18973">
                  <c:v>-0.91475895631948745</c:v>
                </c:pt>
                <c:pt idx="18974">
                  <c:v>-0.99702345130199788</c:v>
                </c:pt>
                <c:pt idx="18975">
                  <c:v>-1.0786181997499142</c:v>
                </c:pt>
                <c:pt idx="18976">
                  <c:v>-1.1594832464581151</c:v>
                </c:pt>
                <c:pt idx="18977">
                  <c:v>-1.2395605813514567</c:v>
                </c:pt>
                <c:pt idx="18978">
                  <c:v>-1.3187948117383028</c:v>
                </c:pt>
                <c:pt idx="18979">
                  <c:v>-1.3971334689453228</c:v>
                </c:pt>
                <c:pt idx="18980">
                  <c:v>-1.474525489521691</c:v>
                </c:pt>
                <c:pt idx="18981">
                  <c:v>-1.5509160359654219</c:v>
                </c:pt>
                <c:pt idx="18982">
                  <c:v>-1.6262505894753478</c:v>
                </c:pt>
                <c:pt idx="18983">
                  <c:v>-1.7004771949734452</c:v>
                </c:pt>
                <c:pt idx="18984">
                  <c:v>-1.7735455096827755</c:v>
                </c:pt>
                <c:pt idx="18985">
                  <c:v>-1.8454020723269626</c:v>
                </c:pt>
                <c:pt idx="18986">
                  <c:v>-1.9159946918310813</c:v>
                </c:pt>
                <c:pt idx="18987">
                  <c:v>-1.9852748288861104</c:v>
                </c:pt>
                <c:pt idx="18988">
                  <c:v>-2.0531951336871215</c:v>
                </c:pt>
                <c:pt idx="18989">
                  <c:v>-2.1197026829223038</c:v>
                </c:pt>
                <c:pt idx="18990">
                  <c:v>-2.1847560131280459</c:v>
                </c:pt>
                <c:pt idx="18991">
                  <c:v>-2.2483130532465587</c:v>
                </c:pt>
                <c:pt idx="18992">
                  <c:v>-2.3103246853541122</c:v>
                </c:pt>
                <c:pt idx="18993">
                  <c:v>-2.3707517250224459</c:v>
                </c:pt>
                <c:pt idx="18994">
                  <c:v>-2.4295510696934164</c:v>
                </c:pt>
                <c:pt idx="18995">
                  <c:v>-2.4866791962671835</c:v>
                </c:pt>
                <c:pt idx="18996">
                  <c:v>-2.5420926737406546</c:v>
                </c:pt>
                <c:pt idx="18997">
                  <c:v>-2.5957566862454726</c:v>
                </c:pt>
                <c:pt idx="18998">
                  <c:v>-2.6476352969187111</c:v>
                </c:pt>
                <c:pt idx="18999">
                  <c:v>-2.6976869015888179</c:v>
                </c:pt>
                <c:pt idx="19000">
                  <c:v>-2.7458815223207456</c:v>
                </c:pt>
                <c:pt idx="19001">
                  <c:v>-2.7921855138267668</c:v>
                </c:pt>
                <c:pt idx="19002">
                  <c:v>-2.8365630027091639</c:v>
                </c:pt>
                <c:pt idx="19003">
                  <c:v>-2.8789859397317921</c:v>
                </c:pt>
                <c:pt idx="19004">
                  <c:v>-2.9194227047262551</c:v>
                </c:pt>
                <c:pt idx="19005">
                  <c:v>-2.9578434923570622</c:v>
                </c:pt>
                <c:pt idx="19006">
                  <c:v>-2.9942195270662801</c:v>
                </c:pt>
                <c:pt idx="19007">
                  <c:v>-3.0285265541348583</c:v>
                </c:pt>
                <c:pt idx="19008">
                  <c:v>-3.0607407608592627</c:v>
                </c:pt>
                <c:pt idx="19009">
                  <c:v>-3.0908383633174319</c:v>
                </c:pt>
                <c:pt idx="19010">
                  <c:v>-3.1188005160873922</c:v>
                </c:pt>
                <c:pt idx="19011">
                  <c:v>-3.1446092695723902</c:v>
                </c:pt>
                <c:pt idx="19012">
                  <c:v>-3.1682456302245994</c:v>
                </c:pt>
                <c:pt idx="19013">
                  <c:v>-3.1896894849160717</c:v>
                </c:pt>
                <c:pt idx="19014">
                  <c:v>-3.2089229786426112</c:v>
                </c:pt>
                <c:pt idx="19015">
                  <c:v>-3.225938021495327</c:v>
                </c:pt>
                <c:pt idx="19016">
                  <c:v>-3.240719774357288</c:v>
                </c:pt>
                <c:pt idx="19017">
                  <c:v>-3.2532559906331917</c:v>
                </c:pt>
                <c:pt idx="19018">
                  <c:v>-3.2635381923594635</c:v>
                </c:pt>
                <c:pt idx="19019">
                  <c:v>-3.2715623342720797</c:v>
                </c:pt>
                <c:pt idx="19020">
                  <c:v>-3.2773176801070778</c:v>
                </c:pt>
                <c:pt idx="19021">
                  <c:v>-3.2808017315520637</c:v>
                </c:pt>
                <c:pt idx="19022">
                  <c:v>-3.2820125652804157</c:v>
                </c:pt>
                <c:pt idx="19023">
                  <c:v>-3.2809515784106846</c:v>
                </c:pt>
                <c:pt idx="19024">
                  <c:v>-3.2776141027964272</c:v>
                </c:pt>
                <c:pt idx="19025">
                  <c:v>-3.2720045876448536</c:v>
                </c:pt>
                <c:pt idx="19026">
                  <c:v>-3.2641275186105427</c:v>
                </c:pt>
                <c:pt idx="19027">
                  <c:v>-3.2539866891814682</c:v>
                </c:pt>
                <c:pt idx="19028">
                  <c:v>-3.2415850735587153</c:v>
                </c:pt>
                <c:pt idx="19029">
                  <c:v>-3.2269364877836484</c:v>
                </c:pt>
                <c:pt idx="19030">
                  <c:v>-3.2100496246280983</c:v>
                </c:pt>
                <c:pt idx="19031">
                  <c:v>-3.1909326515869312</c:v>
                </c:pt>
                <c:pt idx="19032">
                  <c:v>-3.1695970942129157</c:v>
                </c:pt>
                <c:pt idx="19033">
                  <c:v>-3.1460586756189355</c:v>
                </c:pt>
                <c:pt idx="19034">
                  <c:v>-3.1203362127232053</c:v>
                </c:pt>
                <c:pt idx="19035">
                  <c:v>-3.0924466957131584</c:v>
                </c:pt>
                <c:pt idx="19036">
                  <c:v>-3.0624094728842923</c:v>
                </c:pt>
                <c:pt idx="19037">
                  <c:v>-3.0302469312111917</c:v>
                </c:pt>
                <c:pt idx="19038">
                  <c:v>-2.9959799464034327</c:v>
                </c:pt>
                <c:pt idx="19039">
                  <c:v>-2.9596308077489817</c:v>
                </c:pt>
                <c:pt idx="19040">
                  <c:v>-2.9212220980309973</c:v>
                </c:pt>
                <c:pt idx="19041">
                  <c:v>-2.8807834714036331</c:v>
                </c:pt>
                <c:pt idx="19042">
                  <c:v>-2.838339847893248</c:v>
                </c:pt>
                <c:pt idx="19043">
                  <c:v>-2.7939196275264786</c:v>
                </c:pt>
                <c:pt idx="19044">
                  <c:v>-2.7475592520175693</c:v>
                </c:pt>
                <c:pt idx="19045">
                  <c:v>-2.6992861013415883</c:v>
                </c:pt>
                <c:pt idx="19046">
                  <c:v>-2.6491340907497127</c:v>
                </c:pt>
                <c:pt idx="19047">
                  <c:v>-2.5971425845780383</c:v>
                </c:pt>
                <c:pt idx="19048">
                  <c:v>-2.5433451863161469</c:v>
                </c:pt>
                <c:pt idx="19049">
                  <c:v>-2.4877765098022491</c:v>
                </c:pt>
                <c:pt idx="19050">
                  <c:v>-2.4304730182732395</c:v>
                </c:pt>
                <c:pt idx="19051">
                  <c:v>-2.3714785625600938</c:v>
                </c:pt>
                <c:pt idx="19052">
                  <c:v>-2.3108290871111432</c:v>
                </c:pt>
                <c:pt idx="19053">
                  <c:v>-2.2485684336479812</c:v>
                </c:pt>
                <c:pt idx="19054">
                  <c:v>-2.1847457020788466</c:v>
                </c:pt>
                <c:pt idx="19055">
                  <c:v>-2.1194003791610476</c:v>
                </c:pt>
                <c:pt idx="19056">
                  <c:v>-2.0525781634749949</c:v>
                </c:pt>
                <c:pt idx="19057">
                  <c:v>-1.9843265874526306</c:v>
                </c:pt>
                <c:pt idx="19058">
                  <c:v>-1.9146916025857905</c:v>
                </c:pt>
                <c:pt idx="19059">
                  <c:v>-1.8437188393017698</c:v>
                </c:pt>
                <c:pt idx="19060">
                  <c:v>-1.7714587361974286</c:v>
                </c:pt>
                <c:pt idx="19061">
                  <c:v>-1.6979625691921325</c:v>
                </c:pt>
                <c:pt idx="19062">
                  <c:v>-1.6232804486452703</c:v>
                </c:pt>
                <c:pt idx="19063">
                  <c:v>-1.5474625764542445</c:v>
                </c:pt>
                <c:pt idx="19064">
                  <c:v>-1.4705642927525968</c:v>
                </c:pt>
                <c:pt idx="19065">
                  <c:v>-1.3926419695832628</c:v>
                </c:pt>
                <c:pt idx="19066">
                  <c:v>-1.3137508476537563</c:v>
                </c:pt>
                <c:pt idx="19067">
                  <c:v>-1.2339446304940622</c:v>
                </c:pt>
                <c:pt idx="19068">
                  <c:v>-1.1532754748765426</c:v>
                </c:pt>
                <c:pt idx="19069">
                  <c:v>-1.0717957920925087</c:v>
                </c:pt>
                <c:pt idx="19070">
                  <c:v>-0.98956366105755844</c:v>
                </c:pt>
                <c:pt idx="19071">
                  <c:v>-0.90663889987817436</c:v>
                </c:pt>
                <c:pt idx="19072">
                  <c:v>-0.82307940479374841</c:v>
                </c:pt>
                <c:pt idx="19073">
                  <c:v>-0.73893900179533678</c:v>
                </c:pt>
                <c:pt idx="19074">
                  <c:v>-0.65428058584672</c:v>
                </c:pt>
                <c:pt idx="19075">
                  <c:v>-0.56916316224976549</c:v>
                </c:pt>
                <c:pt idx="19076">
                  <c:v>-0.48364522204651705</c:v>
                </c:pt>
                <c:pt idx="19077">
                  <c:v>-0.39778614846197957</c:v>
                </c:pt>
                <c:pt idx="19078">
                  <c:v>-0.31164527422173927</c:v>
                </c:pt>
                <c:pt idx="19079">
                  <c:v>-0.22528298293512683</c:v>
                </c:pt>
                <c:pt idx="19080">
                  <c:v>-0.13875940367868717</c:v>
                </c:pt>
                <c:pt idx="19081">
                  <c:v>-5.2134053453472488E-2</c:v>
                </c:pt>
                <c:pt idx="19082">
                  <c:v>3.453296314759334E-2</c:v>
                </c:pt>
                <c:pt idx="19083">
                  <c:v>0.12118081143426203</c:v>
                </c:pt>
                <c:pt idx="19084">
                  <c:v>0.20774921281322167</c:v>
                </c:pt>
                <c:pt idx="19085">
                  <c:v>0.2941785300828888</c:v>
                </c:pt>
                <c:pt idx="19086">
                  <c:v>0.38040839186053943</c:v>
                </c:pt>
                <c:pt idx="19087">
                  <c:v>0.46637870150682326</c:v>
                </c:pt>
                <c:pt idx="19088">
                  <c:v>0.55202872639421241</c:v>
                </c:pt>
                <c:pt idx="19089">
                  <c:v>0.63729809425206085</c:v>
                </c:pt>
                <c:pt idx="19090">
                  <c:v>0.72213219147481233</c:v>
                </c:pt>
                <c:pt idx="19091">
                  <c:v>0.80646814121688271</c:v>
                </c:pt>
                <c:pt idx="19092">
                  <c:v>0.89024642643054142</c:v>
                </c:pt>
                <c:pt idx="19093">
                  <c:v>0.97341110889969129</c:v>
                </c:pt>
                <c:pt idx="19094">
                  <c:v>1.0559069264108403</c:v>
                </c:pt>
                <c:pt idx="19095">
                  <c:v>1.1376741177780865</c:v>
                </c:pt>
                <c:pt idx="19096">
                  <c:v>1.2186525787220797</c:v>
                </c:pt>
                <c:pt idx="19097">
                  <c:v>1.2987842090858375</c:v>
                </c:pt>
                <c:pt idx="19098">
                  <c:v>1.3780135851548658</c:v>
                </c:pt>
                <c:pt idx="19099">
                  <c:v>1.4562882663000907</c:v>
                </c:pt>
                <c:pt idx="19100">
                  <c:v>1.5335572761306102</c:v>
                </c:pt>
                <c:pt idx="19101">
                  <c:v>1.6097659231101162</c:v>
                </c:pt>
                <c:pt idx="19102">
                  <c:v>1.6848598931399672</c:v>
                </c:pt>
                <c:pt idx="19103">
                  <c:v>1.7587874943541693</c:v>
                </c:pt>
                <c:pt idx="19104">
                  <c:v>1.8314987054114975</c:v>
                </c:pt>
                <c:pt idx="19105">
                  <c:v>1.9029404443513307</c:v>
                </c:pt>
                <c:pt idx="19106">
                  <c:v>1.9730609568930157</c:v>
                </c:pt>
                <c:pt idx="19107">
                  <c:v>2.0418121975417849</c:v>
                </c:pt>
                <c:pt idx="19108">
                  <c:v>2.1091473668114684</c:v>
                </c:pt>
                <c:pt idx="19109">
                  <c:v>2.1750141476420066</c:v>
                </c:pt>
                <c:pt idx="19110">
                  <c:v>2.239371738127284</c:v>
                </c:pt>
                <c:pt idx="19111">
                  <c:v>2.3021787833905751</c:v>
                </c:pt>
                <c:pt idx="19112">
                  <c:v>2.3633869355762664</c:v>
                </c:pt>
                <c:pt idx="19113">
                  <c:v>2.4229578334214161</c:v>
                </c:pt>
                <c:pt idx="19114">
                  <c:v>2.4808492497876635</c:v>
                </c:pt>
                <c:pt idx="19115">
                  <c:v>2.5370185883548912</c:v>
                </c:pt>
                <c:pt idx="19116">
                  <c:v>2.5914233953143002</c:v>
                </c:pt>
                <c:pt idx="19117">
                  <c:v>2.6440298814109378</c:v>
                </c:pt>
                <c:pt idx="19118">
                  <c:v>2.6948031847700844</c:v>
                </c:pt>
                <c:pt idx="19119">
                  <c:v>2.7437028234909699</c:v>
                </c:pt>
                <c:pt idx="19120">
                  <c:v>2.7906999880528347</c:v>
                </c:pt>
                <c:pt idx="19121">
                  <c:v>2.8357622465411927</c:v>
                </c:pt>
                <c:pt idx="19122">
                  <c:v>2.8788549826614185</c:v>
                </c:pt>
                <c:pt idx="19123">
                  <c:v>2.919951446738057</c:v>
                </c:pt>
                <c:pt idx="19124">
                  <c:v>2.9590213593069206</c:v>
                </c:pt>
                <c:pt idx="19125">
                  <c:v>2.9960362955255517</c:v>
                </c:pt>
                <c:pt idx="19126">
                  <c:v>3.030968898723958</c:v>
                </c:pt>
                <c:pt idx="19127">
                  <c:v>3.0637963700343094</c:v>
                </c:pt>
                <c:pt idx="19128">
                  <c:v>3.094496388099528</c:v>
                </c:pt>
                <c:pt idx="19129">
                  <c:v>3.123046694336423</c:v>
                </c:pt>
                <c:pt idx="19130">
                  <c:v>3.1494300011180543</c:v>
                </c:pt>
                <c:pt idx="19131">
                  <c:v>3.1736299475308196</c:v>
                </c:pt>
                <c:pt idx="19132">
                  <c:v>3.195629157999949</c:v>
                </c:pt>
                <c:pt idx="19133">
                  <c:v>3.2154091650336216</c:v>
                </c:pt>
                <c:pt idx="19134">
                  <c:v>3.232953785272914</c:v>
                </c:pt>
                <c:pt idx="19135">
                  <c:v>3.2482566247842821</c:v>
                </c:pt>
                <c:pt idx="19136">
                  <c:v>3.2613045630533741</c:v>
                </c:pt>
                <c:pt idx="19137">
                  <c:v>3.2720870929899766</c:v>
                </c:pt>
                <c:pt idx="19138">
                  <c:v>3.2805974952932346</c:v>
                </c:pt>
                <c:pt idx="19139">
                  <c:v>3.2868335007561269</c:v>
                </c:pt>
                <c:pt idx="19140">
                  <c:v>3.2907861647858945</c:v>
                </c:pt>
                <c:pt idx="19141">
                  <c:v>3.2924547945607183</c:v>
                </c:pt>
                <c:pt idx="19142">
                  <c:v>3.2918392842558228</c:v>
                </c:pt>
                <c:pt idx="19143">
                  <c:v>3.2889428586836549</c:v>
                </c:pt>
                <c:pt idx="19144">
                  <c:v>3.283762685754926</c:v>
                </c:pt>
                <c:pt idx="19145">
                  <c:v>3.2763050572608661</c:v>
                </c:pt>
                <c:pt idx="19146">
                  <c:v>3.2665763061247901</c:v>
                </c:pt>
                <c:pt idx="19147">
                  <c:v>3.2545820759419342</c:v>
                </c:pt>
                <c:pt idx="19148">
                  <c:v>3.2403271920109935</c:v>
                </c:pt>
                <c:pt idx="19149">
                  <c:v>3.2238273206127008</c:v>
                </c:pt>
                <c:pt idx="19150">
                  <c:v>3.2050930020531356</c:v>
                </c:pt>
                <c:pt idx="19151">
                  <c:v>3.1841342468127647</c:v>
                </c:pt>
                <c:pt idx="19152">
                  <c:v>3.1609644170430777</c:v>
                </c:pt>
                <c:pt idx="19153">
                  <c:v>3.135601064237667</c:v>
                </c:pt>
                <c:pt idx="19154">
                  <c:v>3.1080648236551722</c:v>
                </c:pt>
                <c:pt idx="19155">
                  <c:v>3.0783744919717622</c:v>
                </c:pt>
                <c:pt idx="19156">
                  <c:v>3.0465512103209629</c:v>
                </c:pt>
                <c:pt idx="19157">
                  <c:v>3.0126191430801432</c:v>
                </c:pt>
                <c:pt idx="19158">
                  <c:v>2.9766009261578996</c:v>
                </c:pt>
                <c:pt idx="19159">
                  <c:v>2.9385205900868065</c:v>
                </c:pt>
                <c:pt idx="19160">
                  <c:v>2.8984024382092639</c:v>
                </c:pt>
                <c:pt idx="19161">
                  <c:v>2.8562778228435142</c:v>
                </c:pt>
                <c:pt idx="19162">
                  <c:v>2.8121733380982752</c:v>
                </c:pt>
                <c:pt idx="19163">
                  <c:v>2.7661190323389628</c:v>
                </c:pt>
                <c:pt idx="19164">
                  <c:v>2.7181529682391674</c:v>
                </c:pt>
                <c:pt idx="19165">
                  <c:v>2.6683041177464895</c:v>
                </c:pt>
                <c:pt idx="19166">
                  <c:v>2.6166079575196344</c:v>
                </c:pt>
                <c:pt idx="19167">
                  <c:v>2.5631053811904079</c:v>
                </c:pt>
                <c:pt idx="19168">
                  <c:v>2.5078314879179979</c:v>
                </c:pt>
                <c:pt idx="19169">
                  <c:v>2.4508223521039798</c:v>
                </c:pt>
                <c:pt idx="19170">
                  <c:v>2.3921158609980315</c:v>
                </c:pt>
                <c:pt idx="19171">
                  <c:v>2.3317572514858562</c:v>
                </c:pt>
                <c:pt idx="19172">
                  <c:v>2.2697838147435667</c:v>
                </c:pt>
                <c:pt idx="19173">
                  <c:v>2.2062406985644287</c:v>
                </c:pt>
                <c:pt idx="19174">
                  <c:v>2.1411782669842077</c:v>
                </c:pt>
                <c:pt idx="19175">
                  <c:v>2.0746372276978922</c:v>
                </c:pt>
                <c:pt idx="19176">
                  <c:v>2.0066644558318671</c:v>
                </c:pt>
                <c:pt idx="19177">
                  <c:v>1.9373086148148979</c:v>
                </c:pt>
                <c:pt idx="19178">
                  <c:v>1.8666167404753018</c:v>
                </c:pt>
                <c:pt idx="19179">
                  <c:v>1.7946354998521068</c:v>
                </c:pt>
                <c:pt idx="19180">
                  <c:v>1.7214163194130752</c:v>
                </c:pt>
                <c:pt idx="19181">
                  <c:v>1.6470114132403584</c:v>
                </c:pt>
                <c:pt idx="19182">
                  <c:v>1.5714717792308703</c:v>
                </c:pt>
                <c:pt idx="19183">
                  <c:v>1.4948484553280876</c:v>
                </c:pt>
                <c:pt idx="19184">
                  <c:v>1.4171975654055706</c:v>
                </c:pt>
                <c:pt idx="19185">
                  <c:v>1.3385762121783591</c:v>
                </c:pt>
                <c:pt idx="19186">
                  <c:v>1.2590403132493682</c:v>
                </c:pt>
                <c:pt idx="19187">
                  <c:v>1.1786441946125779</c:v>
                </c:pt>
                <c:pt idx="19188">
                  <c:v>1.0974405804729388</c:v>
                </c:pt>
                <c:pt idx="19189">
                  <c:v>1.0154823939778228</c:v>
                </c:pt>
                <c:pt idx="19190">
                  <c:v>0.93282816983329631</c:v>
                </c:pt>
                <c:pt idx="19191">
                  <c:v>0.84953812543751828</c:v>
                </c:pt>
                <c:pt idx="19192">
                  <c:v>0.76567049944631793</c:v>
                </c:pt>
                <c:pt idx="19193">
                  <c:v>0.68127940307245627</c:v>
                </c:pt>
                <c:pt idx="19194">
                  <c:v>0.59642795904421786</c:v>
                </c:pt>
                <c:pt idx="19195">
                  <c:v>0.5111753427660588</c:v>
                </c:pt>
                <c:pt idx="19196">
                  <c:v>0.42558015757334561</c:v>
                </c:pt>
                <c:pt idx="19197">
                  <c:v>0.33970184108575807</c:v>
                </c:pt>
                <c:pt idx="19198">
                  <c:v>0.25359972249332002</c:v>
                </c:pt>
                <c:pt idx="19199">
                  <c:v>0.16733412396586272</c:v>
                </c:pt>
                <c:pt idx="19200">
                  <c:v>8.0965055320363757E-2</c:v>
                </c:pt>
                <c:pt idx="19201">
                  <c:v>-5.4481433797708484E-3</c:v>
                </c:pt>
                <c:pt idx="19202">
                  <c:v>-9.184560195828366E-2</c:v>
                </c:pt>
                <c:pt idx="19203">
                  <c:v>-0.17816677736394337</c:v>
                </c:pt>
                <c:pt idx="19204">
                  <c:v>-0.26435173955114638</c:v>
                </c:pt>
                <c:pt idx="19205">
                  <c:v>-0.3503412564044352</c:v>
                </c:pt>
                <c:pt idx="19206">
                  <c:v>-0.43607541773908126</c:v>
                </c:pt>
                <c:pt idx="19207">
                  <c:v>-0.52149464374302135</c:v>
                </c:pt>
                <c:pt idx="19208">
                  <c:v>-0.6065387737076694</c:v>
                </c:pt>
                <c:pt idx="19209">
                  <c:v>-0.69114806178014743</c:v>
                </c:pt>
                <c:pt idx="19210">
                  <c:v>-0.775268574624836</c:v>
                </c:pt>
                <c:pt idx="19211">
                  <c:v>-0.85883816881801767</c:v>
                </c:pt>
                <c:pt idx="19212">
                  <c:v>-0.94179811313251027</c:v>
                </c:pt>
                <c:pt idx="19213">
                  <c:v>-1.0240933067664411</c:v>
                </c:pt>
                <c:pt idx="19214">
                  <c:v>-1.1056693756579687</c:v>
                </c:pt>
                <c:pt idx="19215">
                  <c:v>-1.1864674966034618</c:v>
                </c:pt>
                <c:pt idx="19216">
                  <c:v>-1.2664285521806298</c:v>
                </c:pt>
                <c:pt idx="19217">
                  <c:v>-1.3454954769597447</c:v>
                </c:pt>
                <c:pt idx="19218">
                  <c:v>-1.4236139287721048</c:v>
                </c:pt>
                <c:pt idx="19219">
                  <c:v>-1.5007325942546386</c:v>
                </c:pt>
                <c:pt idx="19220">
                  <c:v>-1.5768016688592703</c:v>
                </c:pt>
                <c:pt idx="19221">
                  <c:v>-1.6517676762820876</c:v>
                </c:pt>
                <c:pt idx="19222">
                  <c:v>-1.7255775598158114</c:v>
                </c:pt>
                <c:pt idx="19223">
                  <c:v>-1.7981809258731702</c:v>
                </c:pt>
                <c:pt idx="19224">
                  <c:v>-1.8695290909666349</c:v>
                </c:pt>
                <c:pt idx="19225">
                  <c:v>-1.9395703492130176</c:v>
                </c:pt>
                <c:pt idx="19226">
                  <c:v>-2.0082543592440816</c:v>
                </c:pt>
                <c:pt idx="19227">
                  <c:v>-2.0755345238872041</c:v>
                </c:pt>
                <c:pt idx="19228">
                  <c:v>-2.1413655259284656</c:v>
                </c:pt>
                <c:pt idx="19229">
                  <c:v>-2.2056965630366361</c:v>
                </c:pt>
                <c:pt idx="19230">
                  <c:v>-2.2684883789662638</c:v>
                </c:pt>
                <c:pt idx="19231">
                  <c:v>-2.3297011938776007</c:v>
                </c:pt>
                <c:pt idx="19232">
                  <c:v>-2.3892882627444902</c:v>
                </c:pt>
                <c:pt idx="19233">
                  <c:v>-2.447212853314594</c:v>
                </c:pt>
                <c:pt idx="19234">
                  <c:v>-2.503434392004785</c:v>
                </c:pt>
                <c:pt idx="19235">
                  <c:v>-2.5579119589341355</c:v>
                </c:pt>
                <c:pt idx="19236">
                  <c:v>-2.6106047979344544</c:v>
                </c:pt>
                <c:pt idx="19237">
                  <c:v>-2.6614808368894001</c:v>
                </c:pt>
                <c:pt idx="19238">
                  <c:v>-2.7105069488389759</c:v>
                </c:pt>
                <c:pt idx="19239">
                  <c:v>-2.7576444028340741</c:v>
                </c:pt>
                <c:pt idx="19240">
                  <c:v>-2.8028661545881781</c:v>
                </c:pt>
                <c:pt idx="19241">
                  <c:v>-2.8461415499354685</c:v>
                </c:pt>
                <c:pt idx="19242">
                  <c:v>-2.88743776106487</c:v>
                </c:pt>
                <c:pt idx="19243">
                  <c:v>-2.9267298357292781</c:v>
                </c:pt>
                <c:pt idx="19244">
                  <c:v>-2.963989299039786</c:v>
                </c:pt>
                <c:pt idx="19245">
                  <c:v>-2.9991895360715413</c:v>
                </c:pt>
                <c:pt idx="19246">
                  <c:v>-3.0323050036054928</c:v>
                </c:pt>
                <c:pt idx="19247">
                  <c:v>-3.0633147179460698</c:v>
                </c:pt>
                <c:pt idx="19248">
                  <c:v>-3.0921981728168966</c:v>
                </c:pt>
                <c:pt idx="19249">
                  <c:v>-3.1189349228117749</c:v>
                </c:pt>
                <c:pt idx="19250">
                  <c:v>-3.1435094897675246</c:v>
                </c:pt>
                <c:pt idx="19251">
                  <c:v>-3.1659073167160043</c:v>
                </c:pt>
                <c:pt idx="19252">
                  <c:v>-3.1861128247106749</c:v>
                </c:pt>
                <c:pt idx="19253">
                  <c:v>-3.2041093337798512</c:v>
                </c:pt>
                <c:pt idx="19254">
                  <c:v>-3.2198824371956483</c:v>
                </c:pt>
                <c:pt idx="19255">
                  <c:v>-3.233427504996826</c:v>
                </c:pt>
                <c:pt idx="19256">
                  <c:v>-3.2447331662265442</c:v>
                </c:pt>
                <c:pt idx="19257">
                  <c:v>-3.2537906471961602</c:v>
                </c:pt>
                <c:pt idx="19258">
                  <c:v>-3.2605949441261788</c:v>
                </c:pt>
                <c:pt idx="19259">
                  <c:v>-3.2651454837449632</c:v>
                </c:pt>
                <c:pt idx="19260">
                  <c:v>-3.2674349961236575</c:v>
                </c:pt>
                <c:pt idx="19261">
                  <c:v>-3.2674644401691979</c:v>
                </c:pt>
                <c:pt idx="19262">
                  <c:v>-3.2652353372103851</c:v>
                </c:pt>
                <c:pt idx="19263">
                  <c:v>-3.2607525130231085</c:v>
                </c:pt>
                <c:pt idx="19264">
                  <c:v>-3.2540147087033016</c:v>
                </c:pt>
                <c:pt idx="19265">
                  <c:v>-3.2450297598894249</c:v>
                </c:pt>
                <c:pt idx="19266">
                  <c:v>-3.2338055124841687</c:v>
                </c:pt>
                <c:pt idx="19267">
                  <c:v>-3.2203490906958461</c:v>
                </c:pt>
                <c:pt idx="19268">
                  <c:v>-3.2046667666043795</c:v>
                </c:pt>
                <c:pt idx="19269">
                  <c:v>-3.1867756180087246</c:v>
                </c:pt>
                <c:pt idx="19270">
                  <c:v>-3.1666875600746982</c:v>
                </c:pt>
                <c:pt idx="19271">
                  <c:v>-3.1444139401258289</c:v>
                </c:pt>
                <c:pt idx="19272">
                  <c:v>-3.1199694178201098</c:v>
                </c:pt>
                <c:pt idx="19273">
                  <c:v>-3.0933728015411512</c:v>
                </c:pt>
                <c:pt idx="19274">
                  <c:v>-3.0646459415821901</c:v>
                </c:pt>
                <c:pt idx="19275">
                  <c:v>-3.0338088066018334</c:v>
                </c:pt>
                <c:pt idx="19276">
                  <c:v>-3.000883665510766</c:v>
                </c:pt>
                <c:pt idx="19277">
                  <c:v>-2.9658957651494813</c:v>
                </c:pt>
                <c:pt idx="19278">
                  <c:v>-2.928868777512875</c:v>
                </c:pt>
                <c:pt idx="19279">
                  <c:v>-2.8898277218266215</c:v>
                </c:pt>
                <c:pt idx="19280">
                  <c:v>-2.8487978417645508</c:v>
                </c:pt>
                <c:pt idx="19281">
                  <c:v>-2.8058113806948839</c:v>
                </c:pt>
                <c:pt idx="19282">
                  <c:v>-2.7608957736244228</c:v>
                </c:pt>
                <c:pt idx="19283">
                  <c:v>-2.7140818588450606</c:v>
                </c:pt>
                <c:pt idx="19284">
                  <c:v>-2.6654084372164202</c:v>
                </c:pt>
                <c:pt idx="19285">
                  <c:v>-2.6149051664151624</c:v>
                </c:pt>
                <c:pt idx="19286">
                  <c:v>-2.5626081557078826</c:v>
                </c:pt>
                <c:pt idx="19287">
                  <c:v>-2.5085588776023959</c:v>
                </c:pt>
                <c:pt idx="19288">
                  <c:v>-2.452792955845196</c:v>
                </c:pt>
                <c:pt idx="19289">
                  <c:v>-2.395346934633908</c:v>
                </c:pt>
                <c:pt idx="19290">
                  <c:v>-2.3362591157755723</c:v>
                </c:pt>
                <c:pt idx="19291">
                  <c:v>-2.2755750950821825</c:v>
                </c:pt>
                <c:pt idx="19292">
                  <c:v>-2.2133324666886796</c:v>
                </c:pt>
                <c:pt idx="19293">
                  <c:v>-2.1495766250991171</c:v>
                </c:pt>
                <c:pt idx="19294">
                  <c:v>-2.0843581245877436</c:v>
                </c:pt>
                <c:pt idx="19295">
                  <c:v>-2.0177178064479784</c:v>
                </c:pt>
                <c:pt idx="19296">
                  <c:v>-1.949702622653342</c:v>
                </c:pt>
                <c:pt idx="19297">
                  <c:v>-1.8803612566740602</c:v>
                </c:pt>
                <c:pt idx="19298">
                  <c:v>-1.8097407075764398</c:v>
                </c:pt>
                <c:pt idx="19299">
                  <c:v>-1.7378875488930534</c:v>
                </c:pt>
                <c:pt idx="19300">
                  <c:v>-1.6648530569563535</c:v>
                </c:pt>
                <c:pt idx="19301">
                  <c:v>-1.5906892392563827</c:v>
                </c:pt>
                <c:pt idx="19302">
                  <c:v>-1.5154468308696765</c:v>
                </c:pt>
                <c:pt idx="19303">
                  <c:v>-1.4391765509753189</c:v>
                </c:pt>
                <c:pt idx="19304">
                  <c:v>-1.361934149078956</c:v>
                </c:pt>
                <c:pt idx="19305">
                  <c:v>-1.283776298319347</c:v>
                </c:pt>
                <c:pt idx="19306">
                  <c:v>-1.2047584319656754</c:v>
                </c:pt>
                <c:pt idx="19307">
                  <c:v>-1.1249343374256147</c:v>
                </c:pt>
                <c:pt idx="19308">
                  <c:v>-1.0443561466242017</c:v>
                </c:pt>
                <c:pt idx="19309">
                  <c:v>-0.96307613734776198</c:v>
                </c:pt>
                <c:pt idx="19310">
                  <c:v>-0.88115214652522766</c:v>
                </c:pt>
                <c:pt idx="19311">
                  <c:v>-0.79864364207880978</c:v>
                </c:pt>
                <c:pt idx="19312">
                  <c:v>-0.71560806225815465</c:v>
                </c:pt>
                <c:pt idx="19313">
                  <c:v>-0.63209866775858325</c:v>
                </c:pt>
                <c:pt idx="19314">
                  <c:v>-0.54817768154861846</c:v>
                </c:pt>
                <c:pt idx="19315">
                  <c:v>-0.46390333094816216</c:v>
                </c:pt>
                <c:pt idx="19316">
                  <c:v>-0.37933322384884466</c:v>
                </c:pt>
                <c:pt idx="19317">
                  <c:v>-0.29452575607972531</c:v>
                </c:pt>
                <c:pt idx="19318">
                  <c:v>-0.20953916975169781</c:v>
                </c:pt>
                <c:pt idx="19319">
                  <c:v>-0.12443265577008374</c:v>
                </c:pt>
                <c:pt idx="19320">
                  <c:v>-3.926504964860808E-2</c:v>
                </c:pt>
                <c:pt idx="19321">
                  <c:v>4.5905524701879544E-2</c:v>
                </c:pt>
                <c:pt idx="19322">
                  <c:v>0.1310204538764497</c:v>
                </c:pt>
                <c:pt idx="19323">
                  <c:v>0.21602049094323472</c:v>
                </c:pt>
                <c:pt idx="19324">
                  <c:v>0.30084704001462059</c:v>
                </c:pt>
                <c:pt idx="19325">
                  <c:v>0.38544223982481995</c:v>
                </c:pt>
                <c:pt idx="19326">
                  <c:v>0.46974758634735414</c:v>
                </c:pt>
                <c:pt idx="19327">
                  <c:v>0.55370493981932944</c:v>
                </c:pt>
                <c:pt idx="19328">
                  <c:v>0.63725561202113301</c:v>
                </c:pt>
                <c:pt idx="19329">
                  <c:v>0.72034136054593823</c:v>
                </c:pt>
                <c:pt idx="19330">
                  <c:v>0.80290978494796716</c:v>
                </c:pt>
                <c:pt idx="19331">
                  <c:v>0.88490030259517161</c:v>
                </c:pt>
                <c:pt idx="19332">
                  <c:v>0.96625576938475666</c:v>
                </c:pt>
                <c:pt idx="19333">
                  <c:v>1.0469226963768932</c:v>
                </c:pt>
                <c:pt idx="19334">
                  <c:v>1.1268483444905419</c:v>
                </c:pt>
                <c:pt idx="19335">
                  <c:v>1.2059755469802522</c:v>
                </c:pt>
                <c:pt idx="19336">
                  <c:v>1.2842468626970045</c:v>
                </c:pt>
                <c:pt idx="19337">
                  <c:v>1.3616069206180927</c:v>
                </c:pt>
                <c:pt idx="19338">
                  <c:v>1.4380030894168305</c:v>
                </c:pt>
                <c:pt idx="19339">
                  <c:v>1.5133857812925264</c:v>
                </c:pt>
                <c:pt idx="19340">
                  <c:v>1.5877069302514604</c:v>
                </c:pt>
                <c:pt idx="19341">
                  <c:v>1.6609148097949207</c:v>
                </c:pt>
                <c:pt idx="19342">
                  <c:v>1.7329581225205797</c:v>
                </c:pt>
                <c:pt idx="19343">
                  <c:v>1.8037882418854347</c:v>
                </c:pt>
                <c:pt idx="19344">
                  <c:v>1.8733582574183651</c:v>
                </c:pt>
                <c:pt idx="19345">
                  <c:v>1.9416182404522824</c:v>
                </c:pt>
                <c:pt idx="19346">
                  <c:v>2.0085196292586573</c:v>
                </c:pt>
                <c:pt idx="19347">
                  <c:v>2.0740176069504632</c:v>
                </c:pt>
                <c:pt idx="19348">
                  <c:v>2.1380686354675964</c:v>
                </c:pt>
                <c:pt idx="19349">
                  <c:v>2.2006236887250976</c:v>
                </c:pt>
                <c:pt idx="19350">
                  <c:v>2.2616452820437689</c:v>
                </c:pt>
                <c:pt idx="19351">
                  <c:v>2.321095400703463</c:v>
                </c:pt>
                <c:pt idx="19352">
                  <c:v>2.3789290565910282</c:v>
                </c:pt>
                <c:pt idx="19353">
                  <c:v>2.4351112644097763</c:v>
                </c:pt>
                <c:pt idx="19354">
                  <c:v>2.4896031858345795</c:v>
                </c:pt>
                <c:pt idx="19355">
                  <c:v>2.5423656228169826</c:v>
                </c:pt>
                <c:pt idx="19356">
                  <c:v>2.5933595258819495</c:v>
                </c:pt>
                <c:pt idx="19357">
                  <c:v>2.6425545127689412</c:v>
                </c:pt>
                <c:pt idx="19358">
                  <c:v>2.6899191278559185</c:v>
                </c:pt>
                <c:pt idx="19359">
                  <c:v>2.7354162913524269</c:v>
                </c:pt>
                <c:pt idx="19360">
                  <c:v>2.7790205883107846</c:v>
                </c:pt>
                <c:pt idx="19361">
                  <c:v>2.8207029704659377</c:v>
                </c:pt>
                <c:pt idx="19362">
                  <c:v>2.8604321908754651</c:v>
                </c:pt>
                <c:pt idx="19363">
                  <c:v>2.8981848515602335</c:v>
                </c:pt>
                <c:pt idx="19364">
                  <c:v>2.9339340037573067</c:v>
                </c:pt>
                <c:pt idx="19365">
                  <c:v>2.9676545290131546</c:v>
                </c:pt>
                <c:pt idx="19366">
                  <c:v>2.9993223494429744</c:v>
                </c:pt>
                <c:pt idx="19367">
                  <c:v>3.0289179140976206</c:v>
                </c:pt>
                <c:pt idx="19368">
                  <c:v>3.0564221154415958</c:v>
                </c:pt>
                <c:pt idx="19369">
                  <c:v>3.0818158714209307</c:v>
                </c:pt>
                <c:pt idx="19370">
                  <c:v>3.1050850304886985</c:v>
                </c:pt>
                <c:pt idx="19371">
                  <c:v>3.1262163242470247</c:v>
                </c:pt>
                <c:pt idx="19372">
                  <c:v>3.1451954230019852</c:v>
                </c:pt>
                <c:pt idx="19373">
                  <c:v>3.1620068554850924</c:v>
                </c:pt>
                <c:pt idx="19374">
                  <c:v>3.1766373819313709</c:v>
                </c:pt>
                <c:pt idx="19375">
                  <c:v>3.1890834964534531</c:v>
                </c:pt>
                <c:pt idx="19376">
                  <c:v>3.1993349081739564</c:v>
                </c:pt>
                <c:pt idx="19377">
                  <c:v>3.2073838784280855</c:v>
                </c:pt>
                <c:pt idx="19378">
                  <c:v>3.2132263923889872</c:v>
                </c:pt>
                <c:pt idx="19379">
                  <c:v>3.216862818697122</c:v>
                </c:pt>
                <c:pt idx="19380">
                  <c:v>3.2182867813732421</c:v>
                </c:pt>
                <c:pt idx="19381">
                  <c:v>3.217500084437702</c:v>
                </c:pt>
                <c:pt idx="19382">
                  <c:v>3.214505044671911</c:v>
                </c:pt>
                <c:pt idx="19383">
                  <c:v>3.209307232868897</c:v>
                </c:pt>
                <c:pt idx="19384">
                  <c:v>3.2019060839821876</c:v>
                </c:pt>
                <c:pt idx="19385">
                  <c:v>3.19231007567562</c:v>
                </c:pt>
                <c:pt idx="19386">
                  <c:v>3.1805276434243783</c:v>
                </c:pt>
                <c:pt idx="19387">
                  <c:v>3.1665664479883566</c:v>
                </c:pt>
                <c:pt idx="19388">
                  <c:v>3.1504332444631999</c:v>
                </c:pt>
                <c:pt idx="19389">
                  <c:v>3.1321455396665336</c:v>
                </c:pt>
                <c:pt idx="19390">
                  <c:v>3.1117156233786338</c:v>
                </c:pt>
                <c:pt idx="19391">
                  <c:v>3.0891551627805387</c:v>
                </c:pt>
                <c:pt idx="19392">
                  <c:v>3.0644790823330337</c:v>
                </c:pt>
                <c:pt idx="19393">
                  <c:v>3.0377063999249176</c:v>
                </c:pt>
                <c:pt idx="19394">
                  <c:v>3.0088591198696029</c:v>
                </c:pt>
                <c:pt idx="19395">
                  <c:v>2.9779573092288385</c:v>
                </c:pt>
                <c:pt idx="19396">
                  <c:v>2.9450232796229212</c:v>
                </c:pt>
                <c:pt idx="19397">
                  <c:v>2.9100822648877327</c:v>
                </c:pt>
                <c:pt idx="19398">
                  <c:v>2.8731578683340406</c:v>
                </c:pt>
                <c:pt idx="19399">
                  <c:v>2.8342749849144142</c:v>
                </c:pt>
                <c:pt idx="19400">
                  <c:v>2.7934586785863846</c:v>
                </c:pt>
                <c:pt idx="19401">
                  <c:v>2.7507409577598629</c:v>
                </c:pt>
                <c:pt idx="19402">
                  <c:v>2.7061489674976773</c:v>
                </c:pt>
                <c:pt idx="19403">
                  <c:v>2.6597132014729099</c:v>
                </c:pt>
                <c:pt idx="19404">
                  <c:v>2.6114720616173392</c:v>
                </c:pt>
                <c:pt idx="19405">
                  <c:v>2.5614547527900062</c:v>
                </c:pt>
                <c:pt idx="19406">
                  <c:v>2.5096968780236391</c:v>
                </c:pt>
                <c:pt idx="19407">
                  <c:v>2.456239350702119</c:v>
                </c:pt>
                <c:pt idx="19408">
                  <c:v>2.4011171831369218</c:v>
                </c:pt>
                <c:pt idx="19409">
                  <c:v>2.3443662564106456</c:v>
                </c:pt>
                <c:pt idx="19410">
                  <c:v>2.2860241582174852</c:v>
                </c:pt>
                <c:pt idx="19411">
                  <c:v>2.2261357199918543</c:v>
                </c:pt>
                <c:pt idx="19412">
                  <c:v>2.1647377220091508</c:v>
                </c:pt>
                <c:pt idx="19413">
                  <c:v>2.1018746962638897</c:v>
                </c:pt>
                <c:pt idx="19414">
                  <c:v>2.0375962867510449</c:v>
                </c:pt>
                <c:pt idx="19415">
                  <c:v>1.97194237764257</c:v>
                </c:pt>
                <c:pt idx="19416">
                  <c:v>1.904958917922208</c:v>
                </c:pt>
                <c:pt idx="19417">
                  <c:v>1.8366935432215121</c:v>
                </c:pt>
                <c:pt idx="19418">
                  <c:v>1.7671921609830408</c:v>
                </c:pt>
                <c:pt idx="19419">
                  <c:v>1.6965002104374072</c:v>
                </c:pt>
                <c:pt idx="19420">
                  <c:v>1.6246677920862864</c:v>
                </c:pt>
                <c:pt idx="19421">
                  <c:v>1.5517456972502457</c:v>
                </c:pt>
                <c:pt idx="19422">
                  <c:v>1.4777834057277637</c:v>
                </c:pt>
                <c:pt idx="19423">
                  <c:v>1.4028303435798166</c:v>
                </c:pt>
                <c:pt idx="19424">
                  <c:v>1.3269409306597477</c:v>
                </c:pt>
                <c:pt idx="19425">
                  <c:v>1.2501704752618448</c:v>
                </c:pt>
                <c:pt idx="19426">
                  <c:v>1.1725730119948299</c:v>
                </c:pt>
                <c:pt idx="19427">
                  <c:v>1.0942008971998267</c:v>
                </c:pt>
                <c:pt idx="19428">
                  <c:v>1.0151048007706331</c:v>
                </c:pt>
                <c:pt idx="19429">
                  <c:v>0.93533550896941786</c:v>
                </c:pt>
                <c:pt idx="19430">
                  <c:v>0.85494933920881688</c:v>
                </c:pt>
                <c:pt idx="19431">
                  <c:v>0.77400421343066517</c:v>
                </c:pt>
                <c:pt idx="19432">
                  <c:v>0.6925559989939023</c:v>
                </c:pt>
                <c:pt idx="19433">
                  <c:v>0.61065636237111987</c:v>
                </c:pt>
                <c:pt idx="19434">
                  <c:v>0.52836591057677917</c:v>
                </c:pt>
                <c:pt idx="19435">
                  <c:v>0.44574123486731765</c:v>
                </c:pt>
                <c:pt idx="19436">
                  <c:v>0.36283828860279121</c:v>
                </c:pt>
                <c:pt idx="19437">
                  <c:v>0.27971379627174231</c:v>
                </c:pt>
                <c:pt idx="19438">
                  <c:v>0.19642431351086215</c:v>
                </c:pt>
                <c:pt idx="19439">
                  <c:v>0.11302733130711855</c:v>
                </c:pt>
                <c:pt idx="19440">
                  <c:v>2.9579973514424204E-2</c:v>
                </c:pt>
                <c:pt idx="19441">
                  <c:v>-5.3861357644265986E-2</c:v>
                </c:pt>
                <c:pt idx="19442">
                  <c:v>-0.13723977875710522</c:v>
                </c:pt>
                <c:pt idx="19443">
                  <c:v>-0.22049777946001328</c:v>
                </c:pt>
                <c:pt idx="19444">
                  <c:v>-0.30357850527158636</c:v>
                </c:pt>
                <c:pt idx="19445">
                  <c:v>-0.386425839430036</c:v>
                </c:pt>
                <c:pt idx="19446">
                  <c:v>-0.46898302376788931</c:v>
                </c:pt>
                <c:pt idx="19447">
                  <c:v>-0.55119366399258418</c:v>
                </c:pt>
                <c:pt idx="19448">
                  <c:v>-0.63300081522369067</c:v>
                </c:pt>
                <c:pt idx="19449">
                  <c:v>-0.71434797452264287</c:v>
                </c:pt>
                <c:pt idx="19450">
                  <c:v>-0.79518447530604197</c:v>
                </c:pt>
                <c:pt idx="19451">
                  <c:v>-0.87545146146918029</c:v>
                </c:pt>
                <c:pt idx="19452">
                  <c:v>-0.95509350638093737</c:v>
                </c:pt>
                <c:pt idx="19453">
                  <c:v>-1.0340588278061622</c:v>
                </c:pt>
                <c:pt idx="19454">
                  <c:v>-1.1122963809018445</c:v>
                </c:pt>
                <c:pt idx="19455">
                  <c:v>-1.1897506790072718</c:v>
                </c:pt>
                <c:pt idx="19456">
                  <c:v>-1.2663659452329974</c:v>
                </c:pt>
                <c:pt idx="19457">
                  <c:v>-1.3420884553354018</c:v>
                </c:pt>
                <c:pt idx="19458">
                  <c:v>-1.4168672056490623</c:v>
                </c:pt>
                <c:pt idx="19459">
                  <c:v>-1.4906542152992395</c:v>
                </c:pt>
                <c:pt idx="19460">
                  <c:v>-1.5634030028865644</c:v>
                </c:pt>
                <c:pt idx="19461">
                  <c:v>-1.6350634026018811</c:v>
                </c:pt>
                <c:pt idx="19462">
                  <c:v>-1.7055856522787394</c:v>
                </c:pt>
                <c:pt idx="19463">
                  <c:v>-1.7749226336335759</c:v>
                </c:pt>
                <c:pt idx="19464">
                  <c:v>-1.8430289159829956</c:v>
                </c:pt>
                <c:pt idx="19465">
                  <c:v>-1.9098560205097126</c:v>
                </c:pt>
                <c:pt idx="19466">
                  <c:v>-1.9753568039612404</c:v>
                </c:pt>
                <c:pt idx="19467">
                  <c:v>-2.0394878351490733</c:v>
                </c:pt>
                <c:pt idx="19468">
                  <c:v>-2.1022069275632993</c:v>
                </c:pt>
                <c:pt idx="19469">
                  <c:v>-2.1634663711849189</c:v>
                </c:pt>
                <c:pt idx="19470">
                  <c:v>-2.2232299606165453</c:v>
                </c:pt>
                <c:pt idx="19471">
                  <c:v>-2.2814609223726956</c:v>
                </c:pt>
                <c:pt idx="19472">
                  <c:v>-2.3381154703035465</c:v>
                </c:pt>
                <c:pt idx="19473">
                  <c:v>-2.3931597806197211</c:v>
                </c:pt>
                <c:pt idx="19474">
                  <c:v>-2.4465561349035925</c:v>
                </c:pt>
                <c:pt idx="19475">
                  <c:v>-2.4982664123127076</c:v>
                </c:pt>
                <c:pt idx="19476">
                  <c:v>-2.5482525968176297</c:v>
                </c:pt>
                <c:pt idx="19477">
                  <c:v>-2.5964852948285566</c:v>
                </c:pt>
                <c:pt idx="19478">
                  <c:v>-2.6429339936497307</c:v>
                </c:pt>
                <c:pt idx="19479">
                  <c:v>-2.6875625097490459</c:v>
                </c:pt>
                <c:pt idx="19480">
                  <c:v>-2.730346276892714</c:v>
                </c:pt>
                <c:pt idx="19481">
                  <c:v>-2.7712570471564582</c:v>
                </c:pt>
                <c:pt idx="19482">
                  <c:v>-2.810264324785416</c:v>
                </c:pt>
                <c:pt idx="19483">
                  <c:v>-2.8473454131040561</c:v>
                </c:pt>
                <c:pt idx="19484">
                  <c:v>-2.8824740140885043</c:v>
                </c:pt>
                <c:pt idx="19485">
                  <c:v>-2.9156256088299188</c:v>
                </c:pt>
                <c:pt idx="19486">
                  <c:v>-2.9467766672152269</c:v>
                </c:pt>
                <c:pt idx="19487">
                  <c:v>-2.9759081337675499</c:v>
                </c:pt>
                <c:pt idx="19488">
                  <c:v>-3.0030013436499869</c:v>
                </c:pt>
                <c:pt idx="19489">
                  <c:v>-3.028037604312201</c:v>
                </c:pt>
                <c:pt idx="19490">
                  <c:v>-3.0510031001479634</c:v>
                </c:pt>
                <c:pt idx="19491">
                  <c:v>-3.071884844822673</c:v>
                </c:pt>
                <c:pt idx="19492">
                  <c:v>-3.0906687365679004</c:v>
                </c:pt>
                <c:pt idx="19493">
                  <c:v>-3.1073394776964407</c:v>
                </c:pt>
                <c:pt idx="19494">
                  <c:v>-3.1218839475284432</c:v>
                </c:pt>
                <c:pt idx="19495">
                  <c:v>-3.1342987046680255</c:v>
                </c:pt>
                <c:pt idx="19496">
                  <c:v>-3.1445734680925614</c:v>
                </c:pt>
                <c:pt idx="19497">
                  <c:v>-3.1527004543669981</c:v>
                </c:pt>
                <c:pt idx="19498">
                  <c:v>-3.1586755493352641</c:v>
                </c:pt>
                <c:pt idx="19499">
                  <c:v>-3.1624989678701998</c:v>
                </c:pt>
                <c:pt idx="19500">
                  <c:v>-3.1641641259614532</c:v>
                </c:pt>
                <c:pt idx="19501">
                  <c:v>-3.1636725655637181</c:v>
                </c:pt>
                <c:pt idx="19502">
                  <c:v>-3.1610262876410795</c:v>
                </c:pt>
                <c:pt idx="19503">
                  <c:v>-3.1562304937538901</c:v>
                </c:pt>
                <c:pt idx="19504">
                  <c:v>-3.1492841965973124</c:v>
                </c:pt>
                <c:pt idx="19505">
                  <c:v>-3.140195398993475</c:v>
                </c:pt>
                <c:pt idx="19506">
                  <c:v>-3.1289720094872222</c:v>
                </c:pt>
                <c:pt idx="19507">
                  <c:v>-3.115621110365947</c:v>
                </c:pt>
                <c:pt idx="19508">
                  <c:v>-3.1001488273084679</c:v>
                </c:pt>
                <c:pt idx="19509">
                  <c:v>-3.0825719874195459</c:v>
                </c:pt>
                <c:pt idx="19510">
                  <c:v>-3.0629021511690095</c:v>
                </c:pt>
                <c:pt idx="19511">
                  <c:v>-3.0411502075773607</c:v>
                </c:pt>
                <c:pt idx="19512">
                  <c:v>-3.0173302548908691</c:v>
                </c:pt>
                <c:pt idx="19513">
                  <c:v>-2.9914604375736067</c:v>
                </c:pt>
                <c:pt idx="19514">
                  <c:v>-2.9635618401945218</c:v>
                </c:pt>
                <c:pt idx="19515">
                  <c:v>-2.9336535646876172</c:v>
                </c:pt>
                <c:pt idx="19516">
                  <c:v>-2.9017569131435557</c:v>
                </c:pt>
                <c:pt idx="19517">
                  <c:v>-2.8678960664920088</c:v>
                </c:pt>
                <c:pt idx="19518">
                  <c:v>-2.8320935328291714</c:v>
                </c:pt>
                <c:pt idx="19519">
                  <c:v>-2.7943730706947401</c:v>
                </c:pt>
                <c:pt idx="19520">
                  <c:v>-2.7547585675858071</c:v>
                </c:pt>
                <c:pt idx="19521">
                  <c:v>-2.7132808165946054</c:v>
                </c:pt>
                <c:pt idx="19522">
                  <c:v>-2.6699657098375025</c:v>
                </c:pt>
                <c:pt idx="19523">
                  <c:v>-2.6248424516782833</c:v>
                </c:pt>
                <c:pt idx="19524">
                  <c:v>-2.5779481196777554</c:v>
                </c:pt>
                <c:pt idx="19525">
                  <c:v>-2.5293105605987227</c:v>
                </c:pt>
                <c:pt idx="19526">
                  <c:v>-2.4789639870210918</c:v>
                </c:pt>
                <c:pt idx="19527">
                  <c:v>-2.4269478909206401</c:v>
                </c:pt>
                <c:pt idx="19528">
                  <c:v>-2.3732958336765102</c:v>
                </c:pt>
                <c:pt idx="19529">
                  <c:v>-2.3180422173749591</c:v>
                </c:pt>
                <c:pt idx="19530">
                  <c:v>-2.261223124137461</c:v>
                </c:pt>
                <c:pt idx="19531">
                  <c:v>-2.2028818547629307</c:v>
                </c:pt>
                <c:pt idx="19532">
                  <c:v>-2.1430536353665075</c:v>
                </c:pt>
                <c:pt idx="19533">
                  <c:v>-2.0817814218185129</c:v>
                </c:pt>
                <c:pt idx="19534">
                  <c:v>-2.0191132616080467</c:v>
                </c:pt>
                <c:pt idx="19535">
                  <c:v>-1.9550874236214166</c:v>
                </c:pt>
                <c:pt idx="19536">
                  <c:v>-1.8897482243970294</c:v>
                </c:pt>
                <c:pt idx="19537">
                  <c:v>-1.8231416515980228</c:v>
                </c:pt>
                <c:pt idx="19538">
                  <c:v>-1.7553119508266435</c:v>
                </c:pt>
                <c:pt idx="19539">
                  <c:v>-1.6863028872662156</c:v>
                </c:pt>
                <c:pt idx="19540">
                  <c:v>-1.6161628768400595</c:v>
                </c:pt>
                <c:pt idx="19541">
                  <c:v>-1.5449410174454581</c:v>
                </c:pt>
                <c:pt idx="19542">
                  <c:v>-1.4726850883067641</c:v>
                </c:pt>
                <c:pt idx="19543">
                  <c:v>-1.3994428094606872</c:v>
                </c:pt>
                <c:pt idx="19544">
                  <c:v>-1.3252668909915342</c:v>
                </c:pt>
                <c:pt idx="19545">
                  <c:v>-1.2502109293883108</c:v>
                </c:pt>
                <c:pt idx="19546">
                  <c:v>-1.1743272471281301</c:v>
                </c:pt>
                <c:pt idx="19547">
                  <c:v>-1.097666489803552</c:v>
                </c:pt>
                <c:pt idx="19548">
                  <c:v>-1.0202776196503824</c:v>
                </c:pt>
                <c:pt idx="19549">
                  <c:v>-0.94220972006714732</c:v>
                </c:pt>
                <c:pt idx="19550">
                  <c:v>-0.86351741209526522</c:v>
                </c:pt>
                <c:pt idx="19551">
                  <c:v>-0.78425692948904335</c:v>
                </c:pt>
                <c:pt idx="19552">
                  <c:v>-0.70448246128577352</c:v>
                </c:pt>
                <c:pt idx="19553">
                  <c:v>-0.62424400717400563</c:v>
                </c:pt>
                <c:pt idx="19554">
                  <c:v>-0.54360052058145159</c:v>
                </c:pt>
                <c:pt idx="19555">
                  <c:v>-0.46260695402078178</c:v>
                </c:pt>
                <c:pt idx="19556">
                  <c:v>-0.38131763858146833</c:v>
                </c:pt>
                <c:pt idx="19557">
                  <c:v>-0.29978769456804349</c:v>
                </c:pt>
                <c:pt idx="19558">
                  <c:v>-0.21807209311411341</c:v>
                </c:pt>
                <c:pt idx="19559">
                  <c:v>-0.13622676195885433</c:v>
                </c:pt>
                <c:pt idx="19560">
                  <c:v>-5.4307284515981477E-2</c:v>
                </c:pt>
                <c:pt idx="19561">
                  <c:v>2.7631453095109081E-2</c:v>
                </c:pt>
                <c:pt idx="19562">
                  <c:v>0.10953405772529526</c:v>
                </c:pt>
                <c:pt idx="19563">
                  <c:v>0.19134448195480544</c:v>
                </c:pt>
                <c:pt idx="19564">
                  <c:v>0.27300730547804064</c:v>
                </c:pt>
                <c:pt idx="19565">
                  <c:v>0.35446781552015139</c:v>
                </c:pt>
                <c:pt idx="19566">
                  <c:v>0.43567062632162495</c:v>
                </c:pt>
                <c:pt idx="19567">
                  <c:v>0.51656068306124836</c:v>
                </c:pt>
                <c:pt idx="19568">
                  <c:v>0.59708234606878319</c:v>
                </c:pt>
                <c:pt idx="19569">
                  <c:v>0.67718038206517028</c:v>
                </c:pt>
                <c:pt idx="19570">
                  <c:v>0.75680535732196685</c:v>
                </c:pt>
                <c:pt idx="19571">
                  <c:v>0.8358996105686437</c:v>
                </c:pt>
                <c:pt idx="19572">
                  <c:v>0.91440887080923738</c:v>
                </c:pt>
                <c:pt idx="19573">
                  <c:v>0.99228247110655265</c:v>
                </c:pt>
                <c:pt idx="19574">
                  <c:v>1.0694704404805466</c:v>
                </c:pt>
                <c:pt idx="19575">
                  <c:v>1.145918323642555</c:v>
                </c:pt>
                <c:pt idx="19576">
                  <c:v>1.2215713315712919</c:v>
                </c:pt>
                <c:pt idx="19577">
                  <c:v>1.2963766834181434</c:v>
                </c:pt>
                <c:pt idx="19578">
                  <c:v>1.3702842735151002</c:v>
                </c:pt>
                <c:pt idx="19579">
                  <c:v>1.4432469727085411</c:v>
                </c:pt>
                <c:pt idx="19580">
                  <c:v>1.5152191042116356</c:v>
                </c:pt>
                <c:pt idx="19581">
                  <c:v>1.5861512589344289</c:v>
                </c:pt>
                <c:pt idx="19582">
                  <c:v>1.6559943827995245</c:v>
                </c:pt>
                <c:pt idx="19583">
                  <c:v>1.7247020162944775</c:v>
                </c:pt>
                <c:pt idx="19584">
                  <c:v>1.792229337550608</c:v>
                </c:pt>
                <c:pt idx="19585">
                  <c:v>1.8585284260208101</c:v>
                </c:pt>
                <c:pt idx="19586">
                  <c:v>1.9235526456406238</c:v>
                </c:pt>
                <c:pt idx="19587">
                  <c:v>1.9872590208410084</c:v>
                </c:pt>
                <c:pt idx="19588">
                  <c:v>2.0496057687284273</c:v>
                </c:pt>
                <c:pt idx="19589">
                  <c:v>2.1105455305145568</c:v>
                </c:pt>
                <c:pt idx="19590">
                  <c:v>2.170042399316801</c:v>
                </c:pt>
                <c:pt idx="19591">
                  <c:v>2.2280598471712594</c:v>
                </c:pt>
                <c:pt idx="19592">
                  <c:v>2.2845542802321464</c:v>
                </c:pt>
                <c:pt idx="19593">
                  <c:v>2.3394920136254691</c:v>
                </c:pt>
                <c:pt idx="19594">
                  <c:v>2.3928354143425401</c:v>
                </c:pt>
                <c:pt idx="19595">
                  <c:v>2.4445463933791522</c:v>
                </c:pt>
                <c:pt idx="19596">
                  <c:v>2.4945869129625904</c:v>
                </c:pt>
                <c:pt idx="19597">
                  <c:v>2.5429275042210353</c:v>
                </c:pt>
                <c:pt idx="19598">
                  <c:v>2.589537525734062</c:v>
                </c:pt>
                <c:pt idx="19599">
                  <c:v>2.6343806119518152</c:v>
                </c:pt>
                <c:pt idx="19600">
                  <c:v>2.6774319615322097</c:v>
                </c:pt>
                <c:pt idx="19601">
                  <c:v>2.7186630386077142</c:v>
                </c:pt>
                <c:pt idx="19602">
                  <c:v>2.7580430069534727</c:v>
                </c:pt>
                <c:pt idx="19603">
                  <c:v>2.7955487772577268</c:v>
                </c:pt>
                <c:pt idx="19604">
                  <c:v>2.8311536071066081</c:v>
                </c:pt>
                <c:pt idx="19605">
                  <c:v>2.8648324819114785</c:v>
                </c:pt>
                <c:pt idx="19606">
                  <c:v>2.8965613251046984</c:v>
                </c:pt>
                <c:pt idx="19607">
                  <c:v>2.9263204845454784</c:v>
                </c:pt>
                <c:pt idx="19608">
                  <c:v>2.9540906491391321</c:v>
                </c:pt>
                <c:pt idx="19609">
                  <c:v>2.9798524311482915</c:v>
                </c:pt>
                <c:pt idx="19610">
                  <c:v>3.0035912715636877</c:v>
                </c:pt>
                <c:pt idx="19611">
                  <c:v>3.0252933931928512</c:v>
                </c:pt>
                <c:pt idx="19612">
                  <c:v>3.0449438567628144</c:v>
                </c:pt>
                <c:pt idx="19613">
                  <c:v>3.0625264812896353</c:v>
                </c:pt>
                <c:pt idx="19614">
                  <c:v>3.0780272179043338</c:v>
                </c:pt>
                <c:pt idx="19615">
                  <c:v>3.0914416530738369</c:v>
                </c:pt>
                <c:pt idx="19616">
                  <c:v>3.102758490678077</c:v>
                </c:pt>
                <c:pt idx="19617">
                  <c:v>3.1119688902546203</c:v>
                </c:pt>
                <c:pt idx="19618">
                  <c:v>3.1190676397618322</c:v>
                </c:pt>
                <c:pt idx="19619">
                  <c:v>3.1240538164409899</c:v>
                </c:pt>
                <c:pt idx="19620">
                  <c:v>3.1269196600555342</c:v>
                </c:pt>
                <c:pt idx="19621">
                  <c:v>3.1276654989287969</c:v>
                </c:pt>
                <c:pt idx="19622">
                  <c:v>3.1262920842146937</c:v>
                </c:pt>
                <c:pt idx="19623">
                  <c:v>3.122803332746614</c:v>
                </c:pt>
                <c:pt idx="19624">
                  <c:v>3.1171969388722722</c:v>
                </c:pt>
                <c:pt idx="19625">
                  <c:v>3.1094795547753264</c:v>
                </c:pt>
                <c:pt idx="19626">
                  <c:v>3.0996577074322338</c:v>
                </c:pt>
                <c:pt idx="19627">
                  <c:v>3.0877370680235803</c:v>
                </c:pt>
                <c:pt idx="19628">
                  <c:v>3.0737223230033588</c:v>
                </c:pt>
                <c:pt idx="19629">
                  <c:v>3.0576288335814579</c:v>
                </c:pt>
                <c:pt idx="19630">
                  <c:v>3.0394666691367407</c:v>
                </c:pt>
                <c:pt idx="19631">
                  <c:v>3.0192452039013014</c:v>
                </c:pt>
                <c:pt idx="19632">
                  <c:v>2.9969769991571287</c:v>
                </c:pt>
                <c:pt idx="19633">
                  <c:v>2.9726786417713762</c:v>
                </c:pt>
                <c:pt idx="19634">
                  <c:v>2.9463696396466186</c:v>
                </c:pt>
                <c:pt idx="19635">
                  <c:v>2.918067500562632</c:v>
                </c:pt>
                <c:pt idx="19636">
                  <c:v>2.8877919165664658</c:v>
                </c:pt>
                <c:pt idx="19637">
                  <c:v>2.8555654442684753</c:v>
                </c:pt>
                <c:pt idx="19638">
                  <c:v>2.8214089547971453</c:v>
                </c:pt>
                <c:pt idx="19639">
                  <c:v>2.7853445587153347</c:v>
                </c:pt>
                <c:pt idx="19640">
                  <c:v>2.7473944861838908</c:v>
                </c:pt>
                <c:pt idx="19641">
                  <c:v>2.7075878652576399</c:v>
                </c:pt>
                <c:pt idx="19642">
                  <c:v>2.6659489169799162</c:v>
                </c:pt>
                <c:pt idx="19643">
                  <c:v>2.622505170276344</c:v>
                </c:pt>
                <c:pt idx="19644">
                  <c:v>2.5772920245792577</c:v>
                </c:pt>
                <c:pt idx="19645">
                  <c:v>2.5303356475088021</c:v>
                </c:pt>
                <c:pt idx="19646">
                  <c:v>2.4816685731651646</c:v>
                </c:pt>
                <c:pt idx="19647">
                  <c:v>2.4313286173826358</c:v>
                </c:pt>
                <c:pt idx="19648">
                  <c:v>2.3793476694098561</c:v>
                </c:pt>
                <c:pt idx="19649">
                  <c:v>2.3257584648812797</c:v>
                </c:pt>
                <c:pt idx="19650">
                  <c:v>2.2705954268068802</c:v>
                </c:pt>
                <c:pt idx="19651">
                  <c:v>2.2139002058679265</c:v>
                </c:pt>
                <c:pt idx="19652">
                  <c:v>2.1557063886997332</c:v>
                </c:pt>
                <c:pt idx="19653">
                  <c:v>2.0960553039632952</c:v>
                </c:pt>
                <c:pt idx="19654">
                  <c:v>2.0349933858285754</c:v>
                </c:pt>
                <c:pt idx="19655">
                  <c:v>1.972557305358388</c:v>
                </c:pt>
                <c:pt idx="19656">
                  <c:v>1.9087897983522835</c:v>
                </c:pt>
                <c:pt idx="19657">
                  <c:v>1.8437352903907744</c:v>
                </c:pt>
                <c:pt idx="19658">
                  <c:v>1.7774364852020321</c:v>
                </c:pt>
                <c:pt idx="19659">
                  <c:v>1.7099356278351767</c:v>
                </c:pt>
                <c:pt idx="19660">
                  <c:v>1.641279637328473</c:v>
                </c:pt>
                <c:pt idx="19661">
                  <c:v>1.5715161394286088</c:v>
                </c:pt>
                <c:pt idx="19662">
                  <c:v>1.5006914674039336</c:v>
                </c:pt>
                <c:pt idx="19663">
                  <c:v>1.4288519229630499</c:v>
                </c:pt>
                <c:pt idx="19664">
                  <c:v>1.3560488268953199</c:v>
                </c:pt>
                <c:pt idx="19665">
                  <c:v>1.2823344168036395</c:v>
                </c:pt>
                <c:pt idx="19666">
                  <c:v>1.2077596880325299</c:v>
                </c:pt>
                <c:pt idx="19667">
                  <c:v>1.1323739921081386</c:v>
                </c:pt>
                <c:pt idx="19668">
                  <c:v>1.0562250315450674</c:v>
                </c:pt>
                <c:pt idx="19669">
                  <c:v>0.97936066560995116</c:v>
                </c:pt>
                <c:pt idx="19670">
                  <c:v>0.90183432800995345</c:v>
                </c:pt>
                <c:pt idx="19671">
                  <c:v>0.82370110313368627</c:v>
                </c:pt>
                <c:pt idx="19672">
                  <c:v>0.74501406975403206</c:v>
                </c:pt>
                <c:pt idx="19673">
                  <c:v>0.66582215748948725</c:v>
                </c:pt>
                <c:pt idx="19674">
                  <c:v>0.58618329094455146</c:v>
                </c:pt>
                <c:pt idx="19675">
                  <c:v>0.50615143606672131</c:v>
                </c:pt>
                <c:pt idx="19676">
                  <c:v>0.42577998060669037</c:v>
                </c:pt>
                <c:pt idx="19677">
                  <c:v>0.34512314568135954</c:v>
                </c:pt>
                <c:pt idx="19678">
                  <c:v>0.26423504826838834</c:v>
                </c:pt>
                <c:pt idx="19679">
                  <c:v>0.18317080781776718</c:v>
                </c:pt>
                <c:pt idx="19680">
                  <c:v>0.10198524610984423</c:v>
                </c:pt>
                <c:pt idx="19681">
                  <c:v>2.0732535028512036E-2</c:v>
                </c:pt>
                <c:pt idx="19682">
                  <c:v>-6.0532598420228977E-2</c:v>
                </c:pt>
                <c:pt idx="19683">
                  <c:v>-0.14175472422110799</c:v>
                </c:pt>
                <c:pt idx="19684">
                  <c:v>-0.22287899013711279</c:v>
                </c:pt>
                <c:pt idx="19685">
                  <c:v>-0.30385120157832235</c:v>
                </c:pt>
                <c:pt idx="19686">
                  <c:v>-0.38461644058859795</c:v>
                </c:pt>
                <c:pt idx="19687">
                  <c:v>-0.46512006932134836</c:v>
                </c:pt>
                <c:pt idx="19688">
                  <c:v>-0.54530681385578617</c:v>
                </c:pt>
                <c:pt idx="19689">
                  <c:v>-0.62512175509203538</c:v>
                </c:pt>
                <c:pt idx="19690">
                  <c:v>-0.70451572161722409</c:v>
                </c:pt>
                <c:pt idx="19691">
                  <c:v>-0.78343126237107519</c:v>
                </c:pt>
                <c:pt idx="19692">
                  <c:v>-0.86181426427328711</c:v>
                </c:pt>
                <c:pt idx="19693">
                  <c:v>-0.93961416587044322</c:v>
                </c:pt>
                <c:pt idx="19694">
                  <c:v>-1.016781049149692</c:v>
                </c:pt>
                <c:pt idx="19695">
                  <c:v>-1.0932604592407522</c:v>
                </c:pt>
                <c:pt idx="19696">
                  <c:v>-1.168997555011992</c:v>
                </c:pt>
                <c:pt idx="19697">
                  <c:v>-1.2439394510484145</c:v>
                </c:pt>
                <c:pt idx="19698">
                  <c:v>-1.3180358847846207</c:v>
                </c:pt>
                <c:pt idx="19699">
                  <c:v>-1.3912395180155623</c:v>
                </c:pt>
                <c:pt idx="19700">
                  <c:v>-1.4635044129783794</c:v>
                </c:pt>
                <c:pt idx="19701">
                  <c:v>-1.5347808479632077</c:v>
                </c:pt>
                <c:pt idx="19702">
                  <c:v>-1.6050194049612909</c:v>
                </c:pt>
                <c:pt idx="19703">
                  <c:v>-1.6741732096008441</c:v>
                </c:pt>
                <c:pt idx="19704">
                  <c:v>-1.7421969746601225</c:v>
                </c:pt>
                <c:pt idx="19705">
                  <c:v>-1.8090422642294193</c:v>
                </c:pt>
                <c:pt idx="19706">
                  <c:v>-1.8746618774065431</c:v>
                </c:pt>
                <c:pt idx="19707">
                  <c:v>-1.9390122248927391</c:v>
                </c:pt>
                <c:pt idx="19708">
                  <c:v>-2.0020508618047876</c:v>
                </c:pt>
                <c:pt idx="19709">
                  <c:v>-2.063729719784527</c:v>
                </c:pt>
                <c:pt idx="19710">
                  <c:v>-2.1240121355264723</c:v>
                </c:pt>
                <c:pt idx="19711">
                  <c:v>-2.1828607785643279</c:v>
                </c:pt>
                <c:pt idx="19712">
                  <c:v>-2.2402312072897805</c:v>
                </c:pt>
                <c:pt idx="19713">
                  <c:v>-2.2960888446702374</c:v>
                </c:pt>
                <c:pt idx="19714">
                  <c:v>-2.3503951220505264</c:v>
                </c:pt>
                <c:pt idx="19715">
                  <c:v>-2.4031109722432222</c:v>
                </c:pt>
                <c:pt idx="19716">
                  <c:v>-2.4541973377490183</c:v>
                </c:pt>
                <c:pt idx="19717">
                  <c:v>-2.503623689460496</c:v>
                </c:pt>
                <c:pt idx="19718">
                  <c:v>-2.551358286286991</c:v>
                </c:pt>
                <c:pt idx="19719">
                  <c:v>-2.5973636246871687</c:v>
                </c:pt>
                <c:pt idx="19720">
                  <c:v>-2.6416137281574383</c:v>
                </c:pt>
                <c:pt idx="19721">
                  <c:v>-2.6840788496865824</c:v>
                </c:pt>
                <c:pt idx="19722">
                  <c:v>-2.7247269071471449</c:v>
                </c:pt>
                <c:pt idx="19723">
                  <c:v>-2.7635335318234371</c:v>
                </c:pt>
                <c:pt idx="19724">
                  <c:v>-2.8004706696867885</c:v>
                </c:pt>
                <c:pt idx="19725">
                  <c:v>-2.8355119636450508</c:v>
                </c:pt>
                <c:pt idx="19726">
                  <c:v>-2.8686319650908114</c:v>
                </c:pt>
                <c:pt idx="19727">
                  <c:v>-2.8998096216886378</c:v>
                </c:pt>
                <c:pt idx="19728">
                  <c:v>-2.9290241954033944</c:v>
                </c:pt>
                <c:pt idx="19729">
                  <c:v>-2.9562548462464968</c:v>
                </c:pt>
                <c:pt idx="19730">
                  <c:v>-2.981485539106651</c:v>
                </c:pt>
                <c:pt idx="19731">
                  <c:v>-3.0047009983215371</c:v>
                </c:pt>
                <c:pt idx="19732">
                  <c:v>-3.0258847652853635</c:v>
                </c:pt>
                <c:pt idx="19733">
                  <c:v>-3.0450191203435328</c:v>
                </c:pt>
                <c:pt idx="19734">
                  <c:v>-3.0620884581622931</c:v>
                </c:pt>
                <c:pt idx="19735">
                  <c:v>-3.0770867925106566</c:v>
                </c:pt>
                <c:pt idx="19736">
                  <c:v>-3.0900012399140158</c:v>
                </c:pt>
                <c:pt idx="19737">
                  <c:v>-3.1008213594893577</c:v>
                </c:pt>
                <c:pt idx="19738">
                  <c:v>-3.1095403273113726</c:v>
                </c:pt>
                <c:pt idx="19739">
                  <c:v>-3.1161555988883576</c:v>
                </c:pt>
                <c:pt idx="19740">
                  <c:v>-3.1206577840244805</c:v>
                </c:pt>
                <c:pt idx="19741">
                  <c:v>-3.1230455744880659</c:v>
                </c:pt>
                <c:pt idx="19742">
                  <c:v>-3.1233180799187781</c:v>
                </c:pt>
                <c:pt idx="19743">
                  <c:v>-3.1214775723173682</c:v>
                </c:pt>
                <c:pt idx="19744">
                  <c:v>-3.117520099524012</c:v>
                </c:pt>
                <c:pt idx="19745">
                  <c:v>-3.1114506671844149</c:v>
                </c:pt>
                <c:pt idx="19746">
                  <c:v>-3.1032741573505982</c:v>
                </c:pt>
                <c:pt idx="19747">
                  <c:v>-3.0929945995338932</c:v>
                </c:pt>
                <c:pt idx="19748">
                  <c:v>-3.0806150434119446</c:v>
                </c:pt>
                <c:pt idx="19749">
                  <c:v>-3.0661492199434477</c:v>
                </c:pt>
                <c:pt idx="19750">
                  <c:v>-3.0496055764062788</c:v>
                </c:pt>
                <c:pt idx="19751">
                  <c:v>-3.0309918746980711</c:v>
                </c:pt>
                <c:pt idx="19752">
                  <c:v>-3.0103190751387907</c:v>
                </c:pt>
                <c:pt idx="19753">
                  <c:v>-2.9876021765999319</c:v>
                </c:pt>
                <c:pt idx="19754">
                  <c:v>-2.9628591135351376</c:v>
                </c:pt>
                <c:pt idx="19755">
                  <c:v>-2.9361058363871679</c:v>
                </c:pt>
                <c:pt idx="19756">
                  <c:v>-2.9073604975265503</c:v>
                </c:pt>
                <c:pt idx="19757">
                  <c:v>-2.876644133077813</c:v>
                </c:pt>
                <c:pt idx="19758">
                  <c:v>-2.8439761143848887</c:v>
                </c:pt>
                <c:pt idx="19759">
                  <c:v>-2.8093770744165987</c:v>
                </c:pt>
                <c:pt idx="19760">
                  <c:v>-2.7728677893967415</c:v>
                </c:pt>
                <c:pt idx="19761">
                  <c:v>-2.7344759585424954</c:v>
                </c:pt>
                <c:pt idx="19762">
                  <c:v>-2.6942244005755378</c:v>
                </c:pt>
                <c:pt idx="19763">
                  <c:v>-2.6521392700055979</c:v>
                </c:pt>
                <c:pt idx="19764">
                  <c:v>-2.6082546211160769</c:v>
                </c:pt>
                <c:pt idx="19765">
                  <c:v>-2.5625953069766654</c:v>
                </c:pt>
                <c:pt idx="19766">
                  <c:v>-2.5151925790360563</c:v>
                </c:pt>
                <c:pt idx="19767">
                  <c:v>-2.4660830036440577</c:v>
                </c:pt>
                <c:pt idx="19768">
                  <c:v>-2.4152972549662666</c:v>
                </c:pt>
                <c:pt idx="19769">
                  <c:v>-2.3628668891552356</c:v>
                </c:pt>
                <c:pt idx="19770">
                  <c:v>-2.3088251865037801</c:v>
                </c:pt>
                <c:pt idx="19771">
                  <c:v>-2.2532126928672711</c:v>
                </c:pt>
                <c:pt idx="19772">
                  <c:v>-2.1960619290344416</c:v>
                </c:pt>
                <c:pt idx="19773">
                  <c:v>-2.1374131978479616</c:v>
                </c:pt>
                <c:pt idx="19774">
                  <c:v>-2.0773119486962819</c:v>
                </c:pt>
                <c:pt idx="19775">
                  <c:v>-2.0157939098643691</c:v>
                </c:pt>
                <c:pt idx="19776">
                  <c:v>-1.9529009173026768</c:v>
                </c:pt>
                <c:pt idx="19777">
                  <c:v>-1.8886765405527803</c:v>
                </c:pt>
                <c:pt idx="19778">
                  <c:v>-1.8231626719514973</c:v>
                </c:pt>
                <c:pt idx="19779">
                  <c:v>-1.7564007905969288</c:v>
                </c:pt>
                <c:pt idx="19780">
                  <c:v>-1.6884370957634183</c:v>
                </c:pt>
                <c:pt idx="19781">
                  <c:v>-1.6193185403213757</c:v>
                </c:pt>
                <c:pt idx="19782">
                  <c:v>-1.5490908322038708</c:v>
                </c:pt>
                <c:pt idx="19783">
                  <c:v>-1.4777996959310449</c:v>
                </c:pt>
                <c:pt idx="19784">
                  <c:v>-1.4054959238078333</c:v>
                </c:pt>
                <c:pt idx="19785">
                  <c:v>-1.3322312741653499</c:v>
                </c:pt>
                <c:pt idx="19786">
                  <c:v>-1.2580563127482398</c:v>
                </c:pt>
                <c:pt idx="19787">
                  <c:v>-1.1830200115639602</c:v>
                </c:pt>
                <c:pt idx="19788">
                  <c:v>-1.1071697440490404</c:v>
                </c:pt>
                <c:pt idx="19789">
                  <c:v>-1.0305530911412577</c:v>
                </c:pt>
                <c:pt idx="19790">
                  <c:v>-0.95322325922632589</c:v>
                </c:pt>
                <c:pt idx="19791">
                  <c:v>-0.87523515658555107</c:v>
                </c:pt>
                <c:pt idx="19792">
                  <c:v>-0.79664173725448451</c:v>
                </c:pt>
                <c:pt idx="19793">
                  <c:v>-0.71749185758870093</c:v>
                </c:pt>
                <c:pt idx="19794">
                  <c:v>-0.63784342045711628</c:v>
                </c:pt>
                <c:pt idx="19795">
                  <c:v>-0.55775042160041433</c:v>
                </c:pt>
                <c:pt idx="19796">
                  <c:v>-0.47726633004135094</c:v>
                </c:pt>
                <c:pt idx="19797">
                  <c:v>-0.39644549954646618</c:v>
                </c:pt>
                <c:pt idx="19798">
                  <c:v>-0.31534223096792641</c:v>
                </c:pt>
                <c:pt idx="19799">
                  <c:v>-0.234011878651603</c:v>
                </c:pt>
                <c:pt idx="19800">
                  <c:v>-0.15250955004034478</c:v>
                </c:pt>
                <c:pt idx="19801">
                  <c:v>-7.0889753142333881E-2</c:v>
                </c:pt>
                <c:pt idx="19802">
                  <c:v>1.0792398806028626E-2</c:v>
                </c:pt>
                <c:pt idx="19803">
                  <c:v>9.2481039857918543E-2</c:v>
                </c:pt>
                <c:pt idx="19804">
                  <c:v>0.1741208325986566</c:v>
                </c:pt>
                <c:pt idx="19805">
                  <c:v>0.25565704851794746</c:v>
                </c:pt>
                <c:pt idx="19806">
                  <c:v>0.3370341875489552</c:v>
                </c:pt>
                <c:pt idx="19807">
                  <c:v>0.41819698214407719</c:v>
                </c:pt>
                <c:pt idx="19808">
                  <c:v>0.49908948173858714</c:v>
                </c:pt>
                <c:pt idx="19809">
                  <c:v>0.5796560443396509</c:v>
                </c:pt>
                <c:pt idx="19810">
                  <c:v>0.65984673013226025</c:v>
                </c:pt>
                <c:pt idx="19811">
                  <c:v>0.73960327493001043</c:v>
                </c:pt>
                <c:pt idx="19812">
                  <c:v>0.81887070863164035</c:v>
                </c:pt>
                <c:pt idx="19813">
                  <c:v>0.89759756974094396</c:v>
                </c:pt>
                <c:pt idx="19814">
                  <c:v>0.9757329980958247</c:v>
                </c:pt>
                <c:pt idx="19815">
                  <c:v>1.0532215555275051</c:v>
                </c:pt>
                <c:pt idx="19816">
                  <c:v>1.1300073774544561</c:v>
                </c:pt>
                <c:pt idx="19817">
                  <c:v>1.2060365158979338</c:v>
                </c:pt>
                <c:pt idx="19818">
                  <c:v>1.2812576076911031</c:v>
                </c:pt>
                <c:pt idx="19819">
                  <c:v>1.3556221771036028</c:v>
                </c:pt>
                <c:pt idx="19820">
                  <c:v>1.4290831130735082</c:v>
                </c:pt>
                <c:pt idx="19821">
                  <c:v>1.5015894860035803</c:v>
                </c:pt>
                <c:pt idx="19822">
                  <c:v>1.5730906366290018</c:v>
                </c:pt>
                <c:pt idx="19823">
                  <c:v>1.6435384172054261</c:v>
                </c:pt>
                <c:pt idx="19824">
                  <c:v>1.7128862363060591</c:v>
                </c:pt>
                <c:pt idx="19825">
                  <c:v>1.7810843242978958</c:v>
                </c:pt>
                <c:pt idx="19826">
                  <c:v>1.8480841183802212</c:v>
                </c:pt>
                <c:pt idx="19827">
                  <c:v>1.9138406405514454</c:v>
                </c:pt>
                <c:pt idx="19828">
                  <c:v>1.9783100318180962</c:v>
                </c:pt>
                <c:pt idx="19829">
                  <c:v>2.0414427857261344</c:v>
                </c:pt>
                <c:pt idx="19830">
                  <c:v>2.103200778333822</c:v>
                </c:pt>
                <c:pt idx="19831">
                  <c:v>2.163545197465357</c:v>
                </c:pt>
                <c:pt idx="19832">
                  <c:v>2.2224301002172364</c:v>
                </c:pt>
                <c:pt idx="19833">
                  <c:v>2.2798193901825616</c:v>
                </c:pt>
                <c:pt idx="19834">
                  <c:v>2.3356729627767217</c:v>
                </c:pt>
                <c:pt idx="19835">
                  <c:v>2.3899501998677923</c:v>
                </c:pt>
                <c:pt idx="19836">
                  <c:v>2.442610479551131</c:v>
                </c:pt>
                <c:pt idx="19837">
                  <c:v>2.4936216964203863</c:v>
                </c:pt>
                <c:pt idx="19838">
                  <c:v>2.5429505227707545</c:v>
                </c:pt>
                <c:pt idx="19839">
                  <c:v>2.5905578597196821</c:v>
                </c:pt>
                <c:pt idx="19840">
                  <c:v>2.6364161282915024</c:v>
                </c:pt>
                <c:pt idx="19841">
                  <c:v>2.6804939734747384</c:v>
                </c:pt>
                <c:pt idx="19842">
                  <c:v>2.7227577012210618</c:v>
                </c:pt>
                <c:pt idx="19843">
                  <c:v>2.763181328584194</c:v>
                </c:pt>
                <c:pt idx="19844">
                  <c:v>2.8017351866076896</c:v>
                </c:pt>
                <c:pt idx="19845">
                  <c:v>2.838391304187045</c:v>
                </c:pt>
                <c:pt idx="19846">
                  <c:v>2.8731226212289811</c:v>
                </c:pt>
                <c:pt idx="19847">
                  <c:v>2.9059064780465977</c:v>
                </c:pt>
                <c:pt idx="19848">
                  <c:v>2.9367205349908083</c:v>
                </c:pt>
                <c:pt idx="19849">
                  <c:v>2.9655423577934465</c:v>
                </c:pt>
                <c:pt idx="19850">
                  <c:v>2.9923543259867391</c:v>
                </c:pt>
                <c:pt idx="19851">
                  <c:v>3.0171395890544259</c:v>
                </c:pt>
                <c:pt idx="19852">
                  <c:v>3.0398801256074752</c:v>
                </c:pt>
                <c:pt idx="19853">
                  <c:v>3.0605566668342141</c:v>
                </c:pt>
                <c:pt idx="19854">
                  <c:v>3.0791520734114148</c:v>
                </c:pt>
                <c:pt idx="19855">
                  <c:v>3.095658841811717</c:v>
                </c:pt>
                <c:pt idx="19856">
                  <c:v>3.1100625894655947</c:v>
                </c:pt>
                <c:pt idx="19857">
                  <c:v>3.1223513960861125</c:v>
                </c:pt>
                <c:pt idx="19858">
                  <c:v>3.1325169795042997</c:v>
                </c:pt>
                <c:pt idx="19859">
                  <c:v>3.1405553595927174</c:v>
                </c:pt>
                <c:pt idx="19860">
                  <c:v>3.1464557345521413</c:v>
                </c:pt>
                <c:pt idx="19861">
                  <c:v>3.150215409979785</c:v>
                </c:pt>
                <c:pt idx="19862">
                  <c:v>3.1518321361504422</c:v>
                </c:pt>
                <c:pt idx="19863">
                  <c:v>3.1513068538528861</c:v>
                </c:pt>
                <c:pt idx="19864">
                  <c:v>3.1486343091862659</c:v>
                </c:pt>
                <c:pt idx="19865">
                  <c:v>3.1438182368142984</c:v>
                </c:pt>
                <c:pt idx="19866">
                  <c:v>3.1368622798229211</c:v>
                </c:pt>
                <c:pt idx="19867">
                  <c:v>3.1277692619977038</c:v>
                </c:pt>
                <c:pt idx="19868">
                  <c:v>3.1165410617216245</c:v>
                </c:pt>
                <c:pt idx="19869">
                  <c:v>3.1031902742456894</c:v>
                </c:pt>
                <c:pt idx="19870">
                  <c:v>3.0877242478470199</c:v>
                </c:pt>
                <c:pt idx="19871">
                  <c:v>3.0701496832122501</c:v>
                </c:pt>
                <c:pt idx="19872">
                  <c:v>3.0504765182847762</c:v>
                </c:pt>
                <c:pt idx="19873">
                  <c:v>3.0287187693994917</c:v>
                </c:pt>
                <c:pt idx="19874">
                  <c:v>3.0048934292786833</c:v>
                </c:pt>
                <c:pt idx="19875">
                  <c:v>2.9790155483633169</c:v>
                </c:pt>
                <c:pt idx="19876">
                  <c:v>2.951102421633752</c:v>
                </c:pt>
                <c:pt idx="19877">
                  <c:v>2.9211742712753588</c:v>
                </c:pt>
                <c:pt idx="19878">
                  <c:v>2.8892496989394942</c:v>
                </c:pt>
                <c:pt idx="19879">
                  <c:v>2.8553486129000776</c:v>
                </c:pt>
                <c:pt idx="19880">
                  <c:v>2.8194911103896096</c:v>
                </c:pt>
                <c:pt idx="19881">
                  <c:v>2.7817042579974469</c:v>
                </c:pt>
                <c:pt idx="19882">
                  <c:v>2.7420102887944551</c:v>
                </c:pt>
                <c:pt idx="19883">
                  <c:v>2.7004348191828385</c:v>
                </c:pt>
                <c:pt idx="19884">
                  <c:v>2.6570114134002569</c:v>
                </c:pt>
                <c:pt idx="19885">
                  <c:v>2.6117644830029825</c:v>
                </c:pt>
                <c:pt idx="19886">
                  <c:v>2.564724886880295</c:v>
                </c:pt>
                <c:pt idx="19887">
                  <c:v>2.5159288481493833</c:v>
                </c:pt>
                <c:pt idx="19888">
                  <c:v>2.465406747393291</c:v>
                </c:pt>
                <c:pt idx="19889">
                  <c:v>2.4131898971057493</c:v>
                </c:pt>
                <c:pt idx="19890">
                  <c:v>2.3593113840682722</c:v>
                </c:pt>
                <c:pt idx="19891">
                  <c:v>2.3038116109457616</c:v>
                </c:pt>
                <c:pt idx="19892">
                  <c:v>2.2467230057807259</c:v>
                </c:pt>
                <c:pt idx="19893">
                  <c:v>2.1880858291866403</c:v>
                </c:pt>
                <c:pt idx="19894">
                  <c:v>2.1279455388620478</c:v>
                </c:pt>
                <c:pt idx="19895">
                  <c:v>2.0663379219133327</c:v>
                </c:pt>
                <c:pt idx="19896">
                  <c:v>2.0033049235449729</c:v>
                </c:pt>
                <c:pt idx="19897">
                  <c:v>1.9388902728564017</c:v>
                </c:pt>
                <c:pt idx="19898">
                  <c:v>1.8731360718671917</c:v>
                </c:pt>
                <c:pt idx="19899">
                  <c:v>1.8060840592539156</c:v>
                </c:pt>
                <c:pt idx="19900">
                  <c:v>1.7377807434864798</c:v>
                </c:pt>
                <c:pt idx="19901">
                  <c:v>1.6682734359198481</c:v>
                </c:pt>
                <c:pt idx="19902">
                  <c:v>1.5976082518832004</c:v>
                </c:pt>
                <c:pt idx="19903">
                  <c:v>1.5258313717786331</c:v>
                </c:pt>
                <c:pt idx="19904">
                  <c:v>1.4529940918045814</c:v>
                </c:pt>
                <c:pt idx="19905">
                  <c:v>1.3791487216753482</c:v>
                </c:pt>
                <c:pt idx="19906">
                  <c:v>1.3043464254393224</c:v>
                </c:pt>
                <c:pt idx="19907">
                  <c:v>1.2286368197124966</c:v>
                </c:pt>
                <c:pt idx="19908">
                  <c:v>1.1520679681830157</c:v>
                </c:pt>
                <c:pt idx="19909">
                  <c:v>1.0746881869763247</c:v>
                </c:pt>
                <c:pt idx="19910">
                  <c:v>0.99655146185018417</c:v>
                </c:pt>
                <c:pt idx="19911">
                  <c:v>0.91771352384689675</c:v>
                </c:pt>
                <c:pt idx="19912">
                  <c:v>0.83822819231353973</c:v>
                </c:pt>
                <c:pt idx="19913">
                  <c:v>0.75814523058706462</c:v>
                </c:pt>
                <c:pt idx="19914">
                  <c:v>0.67752348926578965</c:v>
                </c:pt>
                <c:pt idx="19915">
                  <c:v>0.59641795160566791</c:v>
                </c:pt>
                <c:pt idx="19916">
                  <c:v>0.51488311292898792</c:v>
                </c:pt>
                <c:pt idx="19917">
                  <c:v>0.43297439104624791</c:v>
                </c:pt>
                <c:pt idx="19918">
                  <c:v>0.35074718752095962</c:v>
                </c:pt>
                <c:pt idx="19919">
                  <c:v>0.26825799296419661</c:v>
                </c:pt>
                <c:pt idx="19920">
                  <c:v>0.18556308548972447</c:v>
                </c:pt>
                <c:pt idx="19921">
                  <c:v>0.10271817699981277</c:v>
                </c:pt>
                <c:pt idx="19922">
                  <c:v>1.977961663348371E-2</c:v>
                </c:pt>
                <c:pt idx="19923">
                  <c:v>-6.3195462998217683E-2</c:v>
                </c:pt>
                <c:pt idx="19924">
                  <c:v>-0.1461504283310682</c:v>
                </c:pt>
                <c:pt idx="19925">
                  <c:v>-0.22902922652571842</c:v>
                </c:pt>
                <c:pt idx="19926">
                  <c:v>-0.3117750063400902</c:v>
                </c:pt>
                <c:pt idx="19927">
                  <c:v>-0.39433112356453875</c:v>
                </c:pt>
                <c:pt idx="19928">
                  <c:v>-0.47664022686997987</c:v>
                </c:pt>
                <c:pt idx="19929">
                  <c:v>-0.55864525080496041</c:v>
                </c:pt>
                <c:pt idx="19930">
                  <c:v>-0.64029481083154782</c:v>
                </c:pt>
                <c:pt idx="19931">
                  <c:v>-0.72152917822691798</c:v>
                </c:pt>
                <c:pt idx="19932">
                  <c:v>-0.80229190000987782</c:v>
                </c:pt>
                <c:pt idx="19933">
                  <c:v>-0.88253001494833616</c:v>
                </c:pt>
                <c:pt idx="19934">
                  <c:v>-0.96219114779245252</c:v>
                </c:pt>
                <c:pt idx="19935">
                  <c:v>-1.0412183314524479</c:v>
                </c:pt>
                <c:pt idx="19936">
                  <c:v>-1.1195541601243819</c:v>
                </c:pt>
                <c:pt idx="19937">
                  <c:v>-1.1971431338493492</c:v>
                </c:pt>
                <c:pt idx="19938">
                  <c:v>-1.2739323282762656</c:v>
                </c:pt>
                <c:pt idx="19939">
                  <c:v>-1.3498716988487183</c:v>
                </c:pt>
                <c:pt idx="19940">
                  <c:v>-1.4249125596062036</c:v>
                </c:pt>
                <c:pt idx="19941">
                  <c:v>-1.4990024015552341</c:v>
                </c:pt>
                <c:pt idx="19942">
                  <c:v>-1.5720889831155451</c:v>
                </c:pt>
                <c:pt idx="19943">
                  <c:v>-1.6441225728891553</c:v>
                </c:pt>
                <c:pt idx="19944">
                  <c:v>-1.7150549960390871</c:v>
                </c:pt>
                <c:pt idx="19945">
                  <c:v>-1.7848349013463563</c:v>
                </c:pt>
                <c:pt idx="19946">
                  <c:v>-1.8534121478267402</c:v>
                </c:pt>
                <c:pt idx="19947">
                  <c:v>-1.920740184272095</c:v>
                </c:pt>
                <c:pt idx="19948">
                  <c:v>-1.9867735850278663</c:v>
                </c:pt>
                <c:pt idx="19949">
                  <c:v>-2.0514612850861411</c:v>
                </c:pt>
                <c:pt idx="19950">
                  <c:v>-2.1147636116113269</c:v>
                </c:pt>
                <c:pt idx="19951">
                  <c:v>-2.1766402147363819</c:v>
                </c:pt>
                <c:pt idx="19952">
                  <c:v>-2.2370436266000189</c:v>
                </c:pt>
                <c:pt idx="19953">
                  <c:v>-2.2959362400885439</c:v>
                </c:pt>
                <c:pt idx="19954">
                  <c:v>-2.3532764556642936</c:v>
                </c:pt>
                <c:pt idx="19955">
                  <c:v>-2.4090221774822429</c:v>
                </c:pt>
                <c:pt idx="19956">
                  <c:v>-2.4631313246333177</c:v>
                </c:pt>
                <c:pt idx="19957">
                  <c:v>-2.5155703528646418</c:v>
                </c:pt>
                <c:pt idx="19958">
                  <c:v>-2.5663045172115271</c:v>
                </c:pt>
                <c:pt idx="19959">
                  <c:v>-2.6152933245245773</c:v>
                </c:pt>
                <c:pt idx="19960">
                  <c:v>-2.6625078259373707</c:v>
                </c:pt>
                <c:pt idx="19961">
                  <c:v>-2.7079153222820325</c:v>
                </c:pt>
                <c:pt idx="19962">
                  <c:v>-2.7514808024197825</c:v>
                </c:pt>
                <c:pt idx="19963">
                  <c:v>-2.7931769946845426</c:v>
                </c:pt>
                <c:pt idx="19964">
                  <c:v>-2.8329729710460319</c:v>
                </c:pt>
                <c:pt idx="19965">
                  <c:v>-2.8708395322173548</c:v>
                </c:pt>
                <c:pt idx="19966">
                  <c:v>-2.9067484220283841</c:v>
                </c:pt>
                <c:pt idx="19967">
                  <c:v>-2.9406758180024863</c:v>
                </c:pt>
                <c:pt idx="19968">
                  <c:v>-2.972598252135803</c:v>
                </c:pt>
                <c:pt idx="19969">
                  <c:v>-3.0024921973533925</c:v>
                </c:pt>
                <c:pt idx="19970">
                  <c:v>-3.0303389770058664</c:v>
                </c:pt>
                <c:pt idx="19971">
                  <c:v>-3.0561207220605531</c:v>
                </c:pt>
                <c:pt idx="19972">
                  <c:v>-3.0798184312793593</c:v>
                </c:pt>
                <c:pt idx="19973">
                  <c:v>-3.1014118956320362</c:v>
                </c:pt>
                <c:pt idx="19974">
                  <c:v>-3.1208830761303656</c:v>
                </c:pt>
                <c:pt idx="19975">
                  <c:v>-3.1382236110179758</c:v>
                </c:pt>
                <c:pt idx="19976">
                  <c:v>-3.1534183017728559</c:v>
                </c:pt>
                <c:pt idx="19977">
                  <c:v>-3.1664544552301619</c:v>
                </c:pt>
                <c:pt idx="19978">
                  <c:v>-3.1773230601724052</c:v>
                </c:pt>
                <c:pt idx="19979">
                  <c:v>-3.1860194519636251</c:v>
                </c:pt>
                <c:pt idx="19980">
                  <c:v>-3.1925321895020735</c:v>
                </c:pt>
                <c:pt idx="19981">
                  <c:v>-3.1968579849089358</c:v>
                </c:pt>
                <c:pt idx="19982">
                  <c:v>-3.1989940413840685</c:v>
                </c:pt>
                <c:pt idx="19983">
                  <c:v>-3.198940799570372</c:v>
                </c:pt>
                <c:pt idx="19984">
                  <c:v>-3.1966925528311325</c:v>
                </c:pt>
                <c:pt idx="19985">
                  <c:v>-3.1922526309376069</c:v>
                </c:pt>
                <c:pt idx="19986">
                  <c:v>-3.1856243203122028</c:v>
                </c:pt>
                <c:pt idx="19987">
                  <c:v>-3.1768101366430073</c:v>
                </c:pt>
                <c:pt idx="19988">
                  <c:v>-3.1658116990701739</c:v>
                </c:pt>
                <c:pt idx="19989">
                  <c:v>-3.1526413926961707</c:v>
                </c:pt>
                <c:pt idx="19990">
                  <c:v>-3.1373064049344226</c:v>
                </c:pt>
                <c:pt idx="19991">
                  <c:v>-3.1198133250340212</c:v>
                </c:pt>
                <c:pt idx="19992">
                  <c:v>-3.1001720290188151</c:v>
                </c:pt>
                <c:pt idx="19993">
                  <c:v>-3.0783965208645512</c:v>
                </c:pt>
                <c:pt idx="19994">
                  <c:v>-3.0545038304877128</c:v>
                </c:pt>
                <c:pt idx="19995">
                  <c:v>-3.028509095020131</c:v>
                </c:pt>
                <c:pt idx="19996">
                  <c:v>-3.000429745523884</c:v>
                </c:pt>
                <c:pt idx="19997">
                  <c:v>-2.9702861895015507</c:v>
                </c:pt>
                <c:pt idx="19998">
                  <c:v>-2.9380972629529518</c:v>
                </c:pt>
                <c:pt idx="19999">
                  <c:v>-2.9038831572784631</c:v>
                </c:pt>
                <c:pt idx="20000">
                  <c:v>-2.8676643013132126</c:v>
                </c:pt>
                <c:pt idx="20001">
                  <c:v>-2.829468141375389</c:v>
                </c:pt>
                <c:pt idx="20002">
                  <c:v>-2.7893173379927965</c:v>
                </c:pt>
                <c:pt idx="20003">
                  <c:v>-2.7472379823071784</c:v>
                </c:pt>
                <c:pt idx="20004">
                  <c:v>-2.7032641600859413</c:v>
                </c:pt>
                <c:pt idx="20005">
                  <c:v>-2.657420850666135</c:v>
                </c:pt>
                <c:pt idx="20006">
                  <c:v>-2.6097395263839105</c:v>
                </c:pt>
                <c:pt idx="20007">
                  <c:v>-2.5602570688390189</c:v>
                </c:pt>
                <c:pt idx="20008">
                  <c:v>-2.509004561457703</c:v>
                </c:pt>
                <c:pt idx="20009">
                  <c:v>-2.4560140632184213</c:v>
                </c:pt>
                <c:pt idx="20010">
                  <c:v>-2.4013194502664601</c:v>
                </c:pt>
                <c:pt idx="20011">
                  <c:v>-2.3449619567047182</c:v>
                </c:pt>
                <c:pt idx="20012">
                  <c:v>-2.2869748832413519</c:v>
                </c:pt>
                <c:pt idx="20013">
                  <c:v>-2.2273994034955229</c:v>
                </c:pt>
                <c:pt idx="20014">
                  <c:v>-2.1662819275843606</c:v>
                </c:pt>
                <c:pt idx="20015">
                  <c:v>-2.1036592334792146</c:v>
                </c:pt>
                <c:pt idx="20016">
                  <c:v>-2.0395742946917017</c:v>
                </c:pt>
                <c:pt idx="20017">
                  <c:v>-1.9740719050290714</c:v>
                </c:pt>
                <c:pt idx="20018">
                  <c:v>-1.9071952665422709</c:v>
                </c:pt>
                <c:pt idx="20019">
                  <c:v>-1.8389872521505992</c:v>
                </c:pt>
                <c:pt idx="20020">
                  <c:v>-1.7694955376322148</c:v>
                </c:pt>
                <c:pt idx="20021">
                  <c:v>-1.6987686335374168</c:v>
                </c:pt>
                <c:pt idx="20022">
                  <c:v>-1.6268538850682017</c:v>
                </c:pt>
                <c:pt idx="20023">
                  <c:v>-1.5537987319367714</c:v>
                </c:pt>
                <c:pt idx="20024">
                  <c:v>-1.4796557578203451</c:v>
                </c:pt>
                <c:pt idx="20025">
                  <c:v>-1.4044785867841165</c:v>
                </c:pt>
                <c:pt idx="20026">
                  <c:v>-1.3283197227767514</c:v>
                </c:pt>
                <c:pt idx="20027">
                  <c:v>-1.251230146516096</c:v>
                </c:pt>
                <c:pt idx="20028">
                  <c:v>-1.1732593086222955</c:v>
                </c:pt>
                <c:pt idx="20029">
                  <c:v>-1.0944569335894074</c:v>
                </c:pt>
                <c:pt idx="20030">
                  <c:v>-1.0148784355657761</c:v>
                </c:pt>
                <c:pt idx="20031">
                  <c:v>-0.93458099257235294</c:v>
                </c:pt>
                <c:pt idx="20032">
                  <c:v>-0.85361988807101663</c:v>
                </c:pt>
                <c:pt idx="20033">
                  <c:v>-0.7720463651811299</c:v>
                </c:pt>
                <c:pt idx="20034">
                  <c:v>-0.68992076846753247</c:v>
                </c:pt>
                <c:pt idx="20035">
                  <c:v>-0.60729958783967064</c:v>
                </c:pt>
                <c:pt idx="20036">
                  <c:v>-0.52423883645106828</c:v>
                </c:pt>
                <c:pt idx="20037">
                  <c:v>-0.44079545960144612</c:v>
                </c:pt>
                <c:pt idx="20038">
                  <c:v>-0.35702639447264678</c:v>
                </c:pt>
                <c:pt idx="20039">
                  <c:v>-0.27298967388695661</c:v>
                </c:pt>
                <c:pt idx="20040">
                  <c:v>-0.18874312321982137</c:v>
                </c:pt>
                <c:pt idx="20041">
                  <c:v>-0.10434400513890674</c:v>
                </c:pt>
                <c:pt idx="20042">
                  <c:v>-1.985022150270823E-2</c:v>
                </c:pt>
                <c:pt idx="20043">
                  <c:v>6.4679541955066908E-2</c:v>
                </c:pt>
                <c:pt idx="20044">
                  <c:v>0.14918709969531793</c:v>
                </c:pt>
                <c:pt idx="20045">
                  <c:v>0.23361484960053197</c:v>
                </c:pt>
                <c:pt idx="20046">
                  <c:v>0.31790439539285831</c:v>
                </c:pt>
                <c:pt idx="20047">
                  <c:v>0.4019975536102392</c:v>
                </c:pt>
                <c:pt idx="20048">
                  <c:v>0.48583544098911019</c:v>
                </c:pt>
                <c:pt idx="20049">
                  <c:v>0.56935946898788425</c:v>
                </c:pt>
                <c:pt idx="20050">
                  <c:v>0.65251674034021034</c:v>
                </c:pt>
                <c:pt idx="20051">
                  <c:v>0.7352460254626707</c:v>
                </c:pt>
                <c:pt idx="20052">
                  <c:v>0.81748938387514347</c:v>
                </c:pt>
                <c:pt idx="20053">
                  <c:v>0.89919238168815008</c:v>
                </c:pt>
                <c:pt idx="20054">
                  <c:v>0.98030118730048033</c:v>
                </c:pt>
                <c:pt idx="20055">
                  <c:v>1.0607573950245788</c:v>
                </c:pt>
                <c:pt idx="20056">
                  <c:v>1.1405021796416939</c:v>
                </c:pt>
                <c:pt idx="20057">
                  <c:v>1.2194786423706379</c:v>
                </c:pt>
                <c:pt idx="20058">
                  <c:v>1.2976324820191398</c:v>
                </c:pt>
                <c:pt idx="20059">
                  <c:v>1.3749123005366022</c:v>
                </c:pt>
                <c:pt idx="20060">
                  <c:v>1.4512680831576519</c:v>
                </c:pt>
                <c:pt idx="20061">
                  <c:v>1.5266460180900512</c:v>
                </c:pt>
                <c:pt idx="20062">
                  <c:v>1.6009925882515952</c:v>
                </c:pt>
                <c:pt idx="20063">
                  <c:v>1.6742568153017834</c:v>
                </c:pt>
                <c:pt idx="20064">
                  <c:v>1.7463893072543177</c:v>
                </c:pt>
                <c:pt idx="20065">
                  <c:v>1.8173375267376293</c:v>
                </c:pt>
                <c:pt idx="20066">
                  <c:v>1.887050178783761</c:v>
                </c:pt>
                <c:pt idx="20067">
                  <c:v>1.9554795915090584</c:v>
                </c:pt>
                <c:pt idx="20068">
                  <c:v>2.0225792529976814</c:v>
                </c:pt>
                <c:pt idx="20069">
                  <c:v>2.0882970474655593</c:v>
                </c:pt>
                <c:pt idx="20070">
                  <c:v>2.1525922878212262</c:v>
                </c:pt>
                <c:pt idx="20071">
                  <c:v>2.2154236474604794</c:v>
                </c:pt>
                <c:pt idx="20072">
                  <c:v>2.2767427202638753</c:v>
                </c:pt>
                <c:pt idx="20073">
                  <c:v>2.3365110002603924</c:v>
                </c:pt>
                <c:pt idx="20074">
                  <c:v>2.3946860293376315</c:v>
                </c:pt>
                <c:pt idx="20075">
                  <c:v>2.4512248942000165</c:v>
                </c:pt>
                <c:pt idx="20076">
                  <c:v>2.5060847384120502</c:v>
                </c:pt>
                <c:pt idx="20077">
                  <c:v>2.5592312848763132</c:v>
                </c:pt>
                <c:pt idx="20078">
                  <c:v>2.6106290991804912</c:v>
                </c:pt>
                <c:pt idx="20079">
                  <c:v>2.660237042795774</c:v>
                </c:pt>
                <c:pt idx="20080">
                  <c:v>2.7080255661715831</c:v>
                </c:pt>
                <c:pt idx="20081">
                  <c:v>2.7539614147332889</c:v>
                </c:pt>
                <c:pt idx="20082">
                  <c:v>2.7980090677496232</c:v>
                </c:pt>
                <c:pt idx="20083">
                  <c:v>2.8401407902669908</c:v>
                </c:pt>
                <c:pt idx="20084">
                  <c:v>2.8803252377170101</c:v>
                </c:pt>
                <c:pt idx="20085">
                  <c:v>2.9185328414216163</c:v>
                </c:pt>
                <c:pt idx="20086">
                  <c:v>2.9547350233167524</c:v>
                </c:pt>
                <c:pt idx="20087">
                  <c:v>2.9889076868318276</c:v>
                </c:pt>
                <c:pt idx="20088">
                  <c:v>3.0210271379239226</c:v>
                </c:pt>
                <c:pt idx="20089">
                  <c:v>3.0510696717407901</c:v>
                </c:pt>
                <c:pt idx="20090">
                  <c:v>3.0790164822759833</c:v>
                </c:pt>
                <c:pt idx="20091">
                  <c:v>3.1048496196702549</c:v>
                </c:pt>
                <c:pt idx="20092">
                  <c:v>3.1285500504510146</c:v>
                </c:pt>
                <c:pt idx="20093">
                  <c:v>3.1500975819587813</c:v>
                </c:pt>
                <c:pt idx="20094">
                  <c:v>3.169474240145929</c:v>
                </c:pt>
                <c:pt idx="20095">
                  <c:v>3.1866717766826169</c:v>
                </c:pt>
                <c:pt idx="20096">
                  <c:v>3.2016751548270546</c:v>
                </c:pt>
                <c:pt idx="20097">
                  <c:v>3.2144718913678334</c:v>
                </c:pt>
                <c:pt idx="20098">
                  <c:v>3.2250532329855575</c:v>
                </c:pt>
                <c:pt idx="20099">
                  <c:v>3.2334148206108204</c:v>
                </c:pt>
                <c:pt idx="20100">
                  <c:v>3.2395455660530073</c:v>
                </c:pt>
                <c:pt idx="20101">
                  <c:v>3.2434425813182042</c:v>
                </c:pt>
                <c:pt idx="20102">
                  <c:v>3.2451035160472057</c:v>
                </c:pt>
                <c:pt idx="20103">
                  <c:v>3.2445293034159328</c:v>
                </c:pt>
                <c:pt idx="20104">
                  <c:v>3.2417147749029445</c:v>
                </c:pt>
                <c:pt idx="20105">
                  <c:v>3.2366638434219142</c:v>
                </c:pt>
                <c:pt idx="20106">
                  <c:v>3.2293804229649146</c:v>
                </c:pt>
                <c:pt idx="20107">
                  <c:v>3.2198677005729968</c:v>
                </c:pt>
                <c:pt idx="20108">
                  <c:v>3.2081280098350953</c:v>
                </c:pt>
                <c:pt idx="20109">
                  <c:v>3.1941744926680884</c:v>
                </c:pt>
                <c:pt idx="20110">
                  <c:v>3.1780151348932772</c:v>
                </c:pt>
                <c:pt idx="20111">
                  <c:v>3.1596573649475368</c:v>
                </c:pt>
                <c:pt idx="20112">
                  <c:v>3.1391119379687145</c:v>
                </c:pt>
                <c:pt idx="20113">
                  <c:v>3.1163937760792866</c:v>
                </c:pt>
                <c:pt idx="20114">
                  <c:v>3.0915208654432949</c:v>
                </c:pt>
                <c:pt idx="20115">
                  <c:v>3.0645093365713305</c:v>
                </c:pt>
                <c:pt idx="20116">
                  <c:v>3.0353776500289671</c:v>
                </c:pt>
                <c:pt idx="20117">
                  <c:v>3.0041472779050991</c:v>
                </c:pt>
                <c:pt idx="20118">
                  <c:v>2.9708381547920135</c:v>
                </c:pt>
                <c:pt idx="20119">
                  <c:v>2.9354716035785473</c:v>
                </c:pt>
                <c:pt idx="20120">
                  <c:v>2.8980692163417316</c:v>
                </c:pt>
                <c:pt idx="20121">
                  <c:v>2.8586596332211998</c:v>
                </c:pt>
                <c:pt idx="20122">
                  <c:v>2.8172667379419356</c:v>
                </c:pt>
                <c:pt idx="20123">
                  <c:v>2.773917872985797</c:v>
                </c:pt>
                <c:pt idx="20124">
                  <c:v>2.7286484023428903</c:v>
                </c:pt>
                <c:pt idx="20125">
                  <c:v>2.6814846091687787</c:v>
                </c:pt>
                <c:pt idx="20126">
                  <c:v>2.6324592939022882</c:v>
                </c:pt>
                <c:pt idx="20127">
                  <c:v>2.5816106891944122</c:v>
                </c:pt>
                <c:pt idx="20128">
                  <c:v>2.5289712511134117</c:v>
                </c:pt>
                <c:pt idx="20129">
                  <c:v>2.4745744314914964</c:v>
                </c:pt>
                <c:pt idx="20130">
                  <c:v>2.4184555181410694</c:v>
                </c:pt>
                <c:pt idx="20131">
                  <c:v>2.3606571742286468</c:v>
                </c:pt>
                <c:pt idx="20132">
                  <c:v>2.3012141454887987</c:v>
                </c:pt>
                <c:pt idx="20133">
                  <c:v>2.2401690650811967</c:v>
                </c:pt>
                <c:pt idx="20134">
                  <c:v>2.1775698157144148</c:v>
                </c:pt>
                <c:pt idx="20135">
                  <c:v>2.1134546595270516</c:v>
                </c:pt>
                <c:pt idx="20136">
                  <c:v>2.047868064287294</c:v>
                </c:pt>
                <c:pt idx="20137">
                  <c:v>1.9808563266525798</c:v>
                </c:pt>
                <c:pt idx="20138">
                  <c:v>1.9124641586138027</c:v>
                </c:pt>
                <c:pt idx="20139">
                  <c:v>1.8427359486096289</c:v>
                </c:pt>
                <c:pt idx="20140">
                  <c:v>1.7717208920018916</c:v>
                </c:pt>
                <c:pt idx="20141">
                  <c:v>1.6994690214699546</c:v>
                </c:pt>
                <c:pt idx="20142">
                  <c:v>1.6260292053696423</c:v>
                </c:pt>
                <c:pt idx="20143">
                  <c:v>1.5514504060707364</c:v>
                </c:pt>
                <c:pt idx="20144">
                  <c:v>1.4757867278916361</c:v>
                </c:pt>
                <c:pt idx="20145">
                  <c:v>1.3990933120049931</c:v>
                </c:pt>
                <c:pt idx="20146">
                  <c:v>1.3214241744198363</c:v>
                </c:pt>
                <c:pt idx="20147">
                  <c:v>1.2428318013597608</c:v>
                </c:pt>
                <c:pt idx="20148">
                  <c:v>1.163367140895424</c:v>
                </c:pt>
                <c:pt idx="20149">
                  <c:v>1.0830814054243285</c:v>
                </c:pt>
                <c:pt idx="20150">
                  <c:v>1.0020314859693067</c:v>
                </c:pt>
                <c:pt idx="20151">
                  <c:v>0.92027602492691152</c:v>
                </c:pt>
                <c:pt idx="20152">
                  <c:v>0.83787175617836884</c:v>
                </c:pt>
                <c:pt idx="20153">
                  <c:v>0.75487135786361714</c:v>
                </c:pt>
                <c:pt idx="20154">
                  <c:v>0.67133659274265856</c:v>
                </c:pt>
                <c:pt idx="20155">
                  <c:v>0.58732535068530123</c:v>
                </c:pt>
                <c:pt idx="20156">
                  <c:v>0.5028950251800991</c:v>
                </c:pt>
                <c:pt idx="20157">
                  <c:v>0.41810392086608988</c:v>
                </c:pt>
                <c:pt idx="20158">
                  <c:v>0.33301031191975855</c:v>
                </c:pt>
                <c:pt idx="20159">
                  <c:v>0.24767354448723175</c:v>
                </c:pt>
                <c:pt idx="20160">
                  <c:v>0.162152732295127</c:v>
                </c:pt>
                <c:pt idx="20161">
                  <c:v>7.6506400113176026E-2</c:v>
                </c:pt>
                <c:pt idx="20162">
                  <c:v>-9.2063155971236765E-3</c:v>
                </c:pt>
                <c:pt idx="20163">
                  <c:v>-9.4925523219802438E-2</c:v>
                </c:pt>
                <c:pt idx="20164">
                  <c:v>-0.18059186124697649</c:v>
                </c:pt>
                <c:pt idx="20165">
                  <c:v>-0.26614658266809882</c:v>
                </c:pt>
                <c:pt idx="20166">
                  <c:v>-0.3515301785190878</c:v>
                </c:pt>
                <c:pt idx="20167">
                  <c:v>-0.43668338595652112</c:v>
                </c:pt>
                <c:pt idx="20168">
                  <c:v>-0.52154627670501708</c:v>
                </c:pt>
                <c:pt idx="20169">
                  <c:v>-0.60605925261058824</c:v>
                </c:pt>
                <c:pt idx="20170">
                  <c:v>-0.69016844318797776</c:v>
                </c:pt>
                <c:pt idx="20171">
                  <c:v>-0.77381168298575331</c:v>
                </c:pt>
                <c:pt idx="20172">
                  <c:v>-0.85693013392637385</c:v>
                </c:pt>
                <c:pt idx="20173">
                  <c:v>-0.93946850367467316</c:v>
                </c:pt>
                <c:pt idx="20174">
                  <c:v>-1.0213721421771951</c:v>
                </c:pt>
                <c:pt idx="20175">
                  <c:v>-1.1025818660890978</c:v>
                </c:pt>
                <c:pt idx="20176">
                  <c:v>-1.1830381140896389</c:v>
                </c:pt>
                <c:pt idx="20177">
                  <c:v>-1.2626832935696024</c:v>
                </c:pt>
                <c:pt idx="20178">
                  <c:v>-1.3414624524586878</c:v>
                </c:pt>
                <c:pt idx="20179">
                  <c:v>-1.4193235854114221</c:v>
                </c:pt>
                <c:pt idx="20180">
                  <c:v>-1.496216114539823</c:v>
                </c:pt>
                <c:pt idx="20181">
                  <c:v>-1.5720857096461898</c:v>
                </c:pt>
                <c:pt idx="20182">
                  <c:v>-1.6468783804600913</c:v>
                </c:pt>
                <c:pt idx="20183">
                  <c:v>-1.7205427211247348</c:v>
                </c:pt>
                <c:pt idx="20184">
                  <c:v>-1.7930289582183956</c:v>
                </c:pt>
                <c:pt idx="20185">
                  <c:v>-1.8642842193775673</c:v>
                </c:pt>
                <c:pt idx="20186">
                  <c:v>-1.9342569214022298</c:v>
                </c:pt>
                <c:pt idx="20187">
                  <c:v>-2.0028991512059222</c:v>
                </c:pt>
                <c:pt idx="20188">
                  <c:v>-2.0701642029216507</c:v>
                </c:pt>
                <c:pt idx="20189">
                  <c:v>-2.1359998142408512</c:v>
                </c:pt>
                <c:pt idx="20190">
                  <c:v>-2.2003651991020545</c:v>
                </c:pt>
                <c:pt idx="20191">
                  <c:v>-2.2632189795655888</c:v>
                </c:pt>
                <c:pt idx="20192">
                  <c:v>-2.3245127458437098</c:v>
                </c:pt>
                <c:pt idx="20193">
                  <c:v>-2.3842080359492104</c:v>
                </c:pt>
                <c:pt idx="20194">
                  <c:v>-2.442262483343062</c:v>
                </c:pt>
                <c:pt idx="20195">
                  <c:v>-2.4986333137824634</c:v>
                </c:pt>
                <c:pt idx="20196">
                  <c:v>-2.5532778572066519</c:v>
                </c:pt>
                <c:pt idx="20197">
                  <c:v>-2.606162070010325</c:v>
                </c:pt>
                <c:pt idx="20198">
                  <c:v>-2.6572507981390117</c:v>
                </c:pt>
                <c:pt idx="20199">
                  <c:v>-2.7065032299891971</c:v>
                </c:pt>
                <c:pt idx="20200">
                  <c:v>-2.7538901891584455</c:v>
                </c:pt>
                <c:pt idx="20201">
                  <c:v>-2.7993788400523232</c:v>
                </c:pt>
                <c:pt idx="20202">
                  <c:v>-2.842934126315654</c:v>
                </c:pt>
                <c:pt idx="20203">
                  <c:v>-2.8845288222853349</c:v>
                </c:pt>
                <c:pt idx="20204">
                  <c:v>-2.9241321370717714</c:v>
                </c:pt>
                <c:pt idx="20205">
                  <c:v>-2.9617150994938188</c:v>
                </c:pt>
                <c:pt idx="20206">
                  <c:v>-2.997249772188745</c:v>
                </c:pt>
                <c:pt idx="20207">
                  <c:v>-3.0307127418350701</c:v>
                </c:pt>
                <c:pt idx="20208">
                  <c:v>-3.0620810394879228</c:v>
                </c:pt>
                <c:pt idx="20209">
                  <c:v>-3.0913317265016933</c:v>
                </c:pt>
                <c:pt idx="20210">
                  <c:v>-3.1184468034041131</c:v>
                </c:pt>
                <c:pt idx="20211">
                  <c:v>-3.1434091663765198</c:v>
                </c:pt>
                <c:pt idx="20212">
                  <c:v>-3.1662006666331908</c:v>
                </c:pt>
                <c:pt idx="20213">
                  <c:v>-3.1868020339493759</c:v>
                </c:pt>
                <c:pt idx="20214">
                  <c:v>-3.2051962535242491</c:v>
                </c:pt>
                <c:pt idx="20215">
                  <c:v>-3.2213760721147477</c:v>
                </c:pt>
                <c:pt idx="20216">
                  <c:v>-3.235327482898235</c:v>
                </c:pt>
                <c:pt idx="20217">
                  <c:v>-3.2470390663729507</c:v>
                </c:pt>
                <c:pt idx="20218">
                  <c:v>-3.2565031656443937</c:v>
                </c:pt>
                <c:pt idx="20219">
                  <c:v>-3.2637165496757321</c:v>
                </c:pt>
                <c:pt idx="20220">
                  <c:v>-3.2686692887780984</c:v>
                </c:pt>
                <c:pt idx="20221">
                  <c:v>-3.2713596827598206</c:v>
                </c:pt>
                <c:pt idx="20222">
                  <c:v>-3.2717865971670799</c:v>
                </c:pt>
                <c:pt idx="20223">
                  <c:v>-3.2699522079593479</c:v>
                </c:pt>
                <c:pt idx="20224">
                  <c:v>-3.2658526150255756</c:v>
                </c:pt>
                <c:pt idx="20225">
                  <c:v>-3.2594930240402453</c:v>
                </c:pt>
                <c:pt idx="20226">
                  <c:v>-3.2508786648064207</c:v>
                </c:pt>
                <c:pt idx="20227">
                  <c:v>-3.240014061903576</c:v>
                </c:pt>
                <c:pt idx="20228">
                  <c:v>-3.2269029068426063</c:v>
                </c:pt>
                <c:pt idx="20229">
                  <c:v>-3.2115597184821549</c:v>
                </c:pt>
                <c:pt idx="20230">
                  <c:v>-3.1939938772228844</c:v>
                </c:pt>
                <c:pt idx="20231">
                  <c:v>-3.1742142223193901</c:v>
                </c:pt>
                <c:pt idx="20232">
                  <c:v>-3.1522329345506699</c:v>
                </c:pt>
                <c:pt idx="20233">
                  <c:v>-3.1280663750746203</c:v>
                </c:pt>
                <c:pt idx="20234">
                  <c:v>-3.101733981043004</c:v>
                </c:pt>
                <c:pt idx="20235">
                  <c:v>-3.0732533444530366</c:v>
                </c:pt>
                <c:pt idx="20236">
                  <c:v>-3.042644396392634</c:v>
                </c:pt>
                <c:pt idx="20237">
                  <c:v>-3.009930087037052</c:v>
                </c:pt>
                <c:pt idx="20238">
                  <c:v>-2.9751318351501914</c:v>
                </c:pt>
                <c:pt idx="20239">
                  <c:v>-2.9382724523936568</c:v>
                </c:pt>
                <c:pt idx="20240">
                  <c:v>-2.8993750227301907</c:v>
                </c:pt>
                <c:pt idx="20241">
                  <c:v>-2.858469679807401</c:v>
                </c:pt>
                <c:pt idx="20242">
                  <c:v>-2.8155818009886766</c:v>
                </c:pt>
                <c:pt idx="20243">
                  <c:v>-2.7707402210335754</c:v>
                </c:pt>
                <c:pt idx="20244">
                  <c:v>-2.7239817933596426</c:v>
                </c:pt>
                <c:pt idx="20245">
                  <c:v>-2.6753342862139204</c:v>
                </c:pt>
                <c:pt idx="20246">
                  <c:v>-2.6248319793095933</c:v>
                </c:pt>
                <c:pt idx="20247">
                  <c:v>-2.572514577280355</c:v>
                </c:pt>
                <c:pt idx="20248">
                  <c:v>-2.5184159994186559</c:v>
                </c:pt>
                <c:pt idx="20249">
                  <c:v>-2.4625711505651453</c:v>
                </c:pt>
                <c:pt idx="20250">
                  <c:v>-2.4050167598779639</c:v>
                </c:pt>
                <c:pt idx="20251">
                  <c:v>-2.3457969187724683</c:v>
                </c:pt>
                <c:pt idx="20252">
                  <c:v>-2.2849477867142145</c:v>
                </c:pt>
                <c:pt idx="20253">
                  <c:v>-2.2225133946702336</c:v>
                </c:pt>
                <c:pt idx="20254">
                  <c:v>-2.1585430058436188</c:v>
                </c:pt>
                <c:pt idx="20255">
                  <c:v>-2.0930762441830217</c:v>
                </c:pt>
                <c:pt idx="20256">
                  <c:v>-2.0261589192300304</c:v>
                </c:pt>
                <c:pt idx="20257">
                  <c:v>-1.957838648047044</c:v>
                </c:pt>
                <c:pt idx="20258">
                  <c:v>-1.8881614403515339</c:v>
                </c:pt>
                <c:pt idx="20259">
                  <c:v>-1.8171729583436778</c:v>
                </c:pt>
                <c:pt idx="20260">
                  <c:v>-1.7449236459193493</c:v>
                </c:pt>
                <c:pt idx="20261">
                  <c:v>-1.6714647578279505</c:v>
                </c:pt>
                <c:pt idx="20262">
                  <c:v>-1.5968463568215692</c:v>
                </c:pt>
                <c:pt idx="20263">
                  <c:v>-1.5211185708107917</c:v>
                </c:pt>
                <c:pt idx="20264">
                  <c:v>-1.4443366396470976</c:v>
                </c:pt>
                <c:pt idx="20265">
                  <c:v>-1.3665568089065452</c:v>
                </c:pt>
                <c:pt idx="20266">
                  <c:v>-1.2878341667813824</c:v>
                </c:pt>
                <c:pt idx="20267">
                  <c:v>-1.2082222384005732</c:v>
                </c:pt>
                <c:pt idx="20268">
                  <c:v>-1.1277729764379587</c:v>
                </c:pt>
                <c:pt idx="20269">
                  <c:v>-1.0465385626025194</c:v>
                </c:pt>
                <c:pt idx="20270">
                  <c:v>-0.96457682098309694</c:v>
                </c:pt>
                <c:pt idx="20271">
                  <c:v>-0.88194728987923643</c:v>
                </c:pt>
                <c:pt idx="20272">
                  <c:v>-0.79870756103233254</c:v>
                </c:pt>
                <c:pt idx="20273">
                  <c:v>-0.71491113155818586</c:v>
                </c:pt>
                <c:pt idx="20274">
                  <c:v>-0.63062054350580155</c:v>
                </c:pt>
                <c:pt idx="20275">
                  <c:v>-0.54589442558475099</c:v>
                </c:pt>
                <c:pt idx="20276">
                  <c:v>-0.46079086895228832</c:v>
                </c:pt>
                <c:pt idx="20277">
                  <c:v>-0.37536883406469385</c:v>
                </c:pt>
                <c:pt idx="20278">
                  <c:v>-0.2896872084259059</c:v>
                </c:pt>
                <c:pt idx="20279">
                  <c:v>-0.20380590842397606</c:v>
                </c:pt>
                <c:pt idx="20280">
                  <c:v>-0.11778457438961973</c:v>
                </c:pt>
                <c:pt idx="20281">
                  <c:v>-3.1682213550020252E-2</c:v>
                </c:pt>
                <c:pt idx="20282">
                  <c:v>5.4441599786783729E-2</c:v>
                </c:pt>
                <c:pt idx="20283">
                  <c:v>0.14052658118883102</c:v>
                </c:pt>
                <c:pt idx="20284">
                  <c:v>0.22651302173727017</c:v>
                </c:pt>
                <c:pt idx="20285">
                  <c:v>0.31234187274492342</c:v>
                </c:pt>
                <c:pt idx="20286">
                  <c:v>0.39795336958827432</c:v>
                </c:pt>
                <c:pt idx="20287">
                  <c:v>0.48328804001919756</c:v>
                </c:pt>
                <c:pt idx="20288">
                  <c:v>0.56828579280309122</c:v>
                </c:pt>
                <c:pt idx="20289">
                  <c:v>0.65288691341677341</c:v>
                </c:pt>
                <c:pt idx="20290">
                  <c:v>0.73703746169367368</c:v>
                </c:pt>
                <c:pt idx="20291">
                  <c:v>0.82067524924029389</c:v>
                </c:pt>
                <c:pt idx="20292">
                  <c:v>0.9037414617806826</c:v>
                </c:pt>
                <c:pt idx="20293">
                  <c:v>0.98618087748304573</c:v>
                </c:pt>
                <c:pt idx="20294">
                  <c:v>1.0679389634102274</c:v>
                </c:pt>
                <c:pt idx="20295">
                  <c:v>1.1489566998112954</c:v>
                </c:pt>
                <c:pt idx="20296">
                  <c:v>1.229174735255784</c:v>
                </c:pt>
                <c:pt idx="20297">
                  <c:v>1.308535733093104</c:v>
                </c:pt>
                <c:pt idx="20298">
                  <c:v>1.3869850430065158</c:v>
                </c:pt>
                <c:pt idx="20299">
                  <c:v>1.4644710068797355</c:v>
                </c:pt>
                <c:pt idx="20300">
                  <c:v>1.5409434391650236</c:v>
                </c:pt>
                <c:pt idx="20301">
                  <c:v>1.6163484467067333</c:v>
                </c:pt>
                <c:pt idx="20302">
                  <c:v>1.6906325205242905</c:v>
                </c:pt>
                <c:pt idx="20303">
                  <c:v>1.7637447798007468</c:v>
                </c:pt>
                <c:pt idx="20304">
                  <c:v>1.8356360193628658</c:v>
                </c:pt>
                <c:pt idx="20305">
                  <c:v>1.9062539777199814</c:v>
                </c:pt>
                <c:pt idx="20306">
                  <c:v>1.9755477245426574</c:v>
                </c:pt>
                <c:pt idx="20307">
                  <c:v>2.0434700409444351</c:v>
                </c:pt>
                <c:pt idx="20308">
                  <c:v>2.1099749558784389</c:v>
                </c:pt>
                <c:pt idx="20309">
                  <c:v>2.1750109817269001</c:v>
                </c:pt>
                <c:pt idx="20310">
                  <c:v>2.2385381462005807</c:v>
                </c:pt>
                <c:pt idx="20311">
                  <c:v>2.3005159233857633</c:v>
                </c:pt>
                <c:pt idx="20312">
                  <c:v>2.3608967929087212</c:v>
                </c:pt>
                <c:pt idx="20313">
                  <c:v>2.4196432186816286</c:v>
                </c:pt>
                <c:pt idx="20314">
                  <c:v>2.4767137956115346</c:v>
                </c:pt>
                <c:pt idx="20315">
                  <c:v>2.5320667454745371</c:v>
                </c:pt>
                <c:pt idx="20316">
                  <c:v>2.5856604277936648</c:v>
                </c:pt>
                <c:pt idx="20317">
                  <c:v>2.6374618610711065</c:v>
                </c:pt>
                <c:pt idx="20318">
                  <c:v>2.6874369848105704</c:v>
                </c:pt>
                <c:pt idx="20319">
                  <c:v>2.7355461113131407</c:v>
                </c:pt>
                <c:pt idx="20320">
                  <c:v>2.7817612172934543</c:v>
                </c:pt>
                <c:pt idx="20321">
                  <c:v>2.8260506483238723</c:v>
                </c:pt>
                <c:pt idx="20322">
                  <c:v>2.8683805560755724</c:v>
                </c:pt>
                <c:pt idx="20323">
                  <c:v>2.9087249485545992</c:v>
                </c:pt>
                <c:pt idx="20324">
                  <c:v>2.947054292941619</c:v>
                </c:pt>
                <c:pt idx="20325">
                  <c:v>2.9833408992612838</c:v>
                </c:pt>
                <c:pt idx="20326">
                  <c:v>3.0175581332038912</c:v>
                </c:pt>
                <c:pt idx="20327">
                  <c:v>3.0496839050387563</c:v>
                </c:pt>
                <c:pt idx="20328">
                  <c:v>3.0796965886200449</c:v>
                </c:pt>
                <c:pt idx="20329">
                  <c:v>3.1075746059612031</c:v>
                </c:pt>
                <c:pt idx="20330">
                  <c:v>3.1333013347436132</c:v>
                </c:pt>
                <c:pt idx="20331">
                  <c:v>3.1568610634154068</c:v>
                </c:pt>
                <c:pt idx="20332">
                  <c:v>3.1782370491749039</c:v>
                </c:pt>
                <c:pt idx="20333">
                  <c:v>3.1974114400894478</c:v>
                </c:pt>
                <c:pt idx="20334">
                  <c:v>3.2143686505376108</c:v>
                </c:pt>
                <c:pt idx="20335">
                  <c:v>3.2291028659117855</c:v>
                </c:pt>
                <c:pt idx="20336">
                  <c:v>3.2416015260409203</c:v>
                </c:pt>
                <c:pt idx="20337">
                  <c:v>3.2518546646433926</c:v>
                </c:pt>
                <c:pt idx="20338">
                  <c:v>3.2598560831599928</c:v>
                </c:pt>
                <c:pt idx="20339">
                  <c:v>3.2656040125463477</c:v>
                </c:pt>
                <c:pt idx="20340">
                  <c:v>3.2690899873020811</c:v>
                </c:pt>
                <c:pt idx="20341">
                  <c:v>3.2703137721573849</c:v>
                </c:pt>
                <c:pt idx="20342">
                  <c:v>3.269275696850809</c:v>
                </c:pt>
                <c:pt idx="20343">
                  <c:v>3.2659793993431729</c:v>
                </c:pt>
                <c:pt idx="20344">
                  <c:v>3.2604224378749058</c:v>
                </c:pt>
                <c:pt idx="20345">
                  <c:v>3.2526114713675707</c:v>
                </c:pt>
                <c:pt idx="20346">
                  <c:v>3.242553176317958</c:v>
                </c:pt>
                <c:pt idx="20347">
                  <c:v>3.2302535160041908</c:v>
                </c:pt>
                <c:pt idx="20348">
                  <c:v>3.2157176112073826</c:v>
                </c:pt>
                <c:pt idx="20349">
                  <c:v>3.1989613992047778</c:v>
                </c:pt>
                <c:pt idx="20350">
                  <c:v>3.1799956665520637</c:v>
                </c:pt>
                <c:pt idx="20351">
                  <c:v>3.1588306449962742</c:v>
                </c:pt>
                <c:pt idx="20352">
                  <c:v>3.135479892761277</c:v>
                </c:pt>
                <c:pt idx="20353">
                  <c:v>3.1099611320330371</c:v>
                </c:pt>
                <c:pt idx="20354">
                  <c:v>3.0822951432220802</c:v>
                </c:pt>
                <c:pt idx="20355">
                  <c:v>3.0525008424810052</c:v>
                </c:pt>
                <c:pt idx="20356">
                  <c:v>3.0205994646352163</c:v>
                </c:pt>
                <c:pt idx="20357">
                  <c:v>2.9866152418858465</c:v>
                </c:pt>
                <c:pt idx="20358">
                  <c:v>2.9505708520396885</c:v>
                </c:pt>
                <c:pt idx="20359">
                  <c:v>2.9124903415702232</c:v>
                </c:pt>
                <c:pt idx="20360">
                  <c:v>2.8723980037977044</c:v>
                </c:pt>
                <c:pt idx="20361">
                  <c:v>2.8303251550754926</c:v>
                </c:pt>
                <c:pt idx="20362">
                  <c:v>2.7862983276505773</c:v>
                </c:pt>
                <c:pt idx="20363">
                  <c:v>2.7403474822018929</c:v>
                </c:pt>
                <c:pt idx="20364">
                  <c:v>2.69251056798932</c:v>
                </c:pt>
                <c:pt idx="20365">
                  <c:v>2.6428164179430111</c:v>
                </c:pt>
                <c:pt idx="20366">
                  <c:v>2.5913003442491553</c:v>
                </c:pt>
                <c:pt idx="20367">
                  <c:v>2.5380030507862701</c:v>
                </c:pt>
                <c:pt idx="20368">
                  <c:v>2.4829594218788325</c:v>
                </c:pt>
                <c:pt idx="20369">
                  <c:v>2.4262052922365407</c:v>
                </c:pt>
                <c:pt idx="20370">
                  <c:v>2.3677782848091633</c:v>
                </c:pt>
                <c:pt idx="20371">
                  <c:v>2.3077233478479706</c:v>
                </c:pt>
                <c:pt idx="20372">
                  <c:v>2.2460774598578128</c:v>
                </c:pt>
                <c:pt idx="20373">
                  <c:v>2.1828854322454516</c:v>
                </c:pt>
                <c:pt idx="20374">
                  <c:v>2.1181972692901136</c:v>
                </c:pt>
                <c:pt idx="20375">
                  <c:v>2.0520532959285043</c:v>
                </c:pt>
                <c:pt idx="20376">
                  <c:v>1.9844999819181204</c:v>
                </c:pt>
                <c:pt idx="20377">
                  <c:v>1.9155855631219081</c:v>
                </c:pt>
                <c:pt idx="20378">
                  <c:v>1.8453566260409326</c:v>
                </c:pt>
                <c:pt idx="20379">
                  <c:v>1.7738593670827396</c:v>
                </c:pt>
                <c:pt idx="20380">
                  <c:v>1.7011447212575386</c:v>
                </c:pt>
                <c:pt idx="20381">
                  <c:v>1.6272643908627904</c:v>
                </c:pt>
                <c:pt idx="20382">
                  <c:v>1.55226884220242</c:v>
                </c:pt>
                <c:pt idx="20383">
                  <c:v>1.4762085623571748</c:v>
                </c:pt>
                <c:pt idx="20384">
                  <c:v>1.3991391056257312</c:v>
                </c:pt>
                <c:pt idx="20385">
                  <c:v>1.3211169870119164</c:v>
                </c:pt>
                <c:pt idx="20386">
                  <c:v>1.2421975188651793</c:v>
                </c:pt>
                <c:pt idx="20387">
                  <c:v>1.162434404994819</c:v>
                </c:pt>
                <c:pt idx="20388">
                  <c:v>1.0818797311178001</c:v>
                </c:pt>
                <c:pt idx="20389">
                  <c:v>1.0005857662339877</c:v>
                </c:pt>
                <c:pt idx="20390">
                  <c:v>0.91861037590167838</c:v>
                </c:pt>
                <c:pt idx="20391">
                  <c:v>0.83601309404496316</c:v>
                </c:pt>
                <c:pt idx="20392">
                  <c:v>0.75285146220733901</c:v>
                </c:pt>
                <c:pt idx="20393">
                  <c:v>0.66917888155222438</c:v>
                </c:pt>
                <c:pt idx="20394">
                  <c:v>0.58505775253558023</c:v>
                </c:pt>
                <c:pt idx="20395">
                  <c:v>0.50054651679251005</c:v>
                </c:pt>
                <c:pt idx="20396">
                  <c:v>0.41570303312900037</c:v>
                </c:pt>
                <c:pt idx="20397">
                  <c:v>0.33058598462296424</c:v>
                </c:pt>
                <c:pt idx="20398">
                  <c:v>0.24525393666749506</c:v>
                </c:pt>
                <c:pt idx="20399">
                  <c:v>0.15976643914649219</c:v>
                </c:pt>
                <c:pt idx="20400">
                  <c:v>7.4182721876444493E-2</c:v>
                </c:pt>
                <c:pt idx="20401">
                  <c:v>-1.1438662012558901E-2</c:v>
                </c:pt>
                <c:pt idx="20402">
                  <c:v>-9.7038635422010217E-2</c:v>
                </c:pt>
                <c:pt idx="20403">
                  <c:v>-0.18255745372864765</c:v>
                </c:pt>
                <c:pt idx="20404">
                  <c:v>-0.26793598986580336</c:v>
                </c:pt>
                <c:pt idx="20405">
                  <c:v>-0.35311581844445306</c:v>
                </c:pt>
                <c:pt idx="20406">
                  <c:v>-0.4380378389469004</c:v>
                </c:pt>
                <c:pt idx="20407">
                  <c:v>-0.52264328335920818</c:v>
                </c:pt>
                <c:pt idx="20408">
                  <c:v>-0.60687280409061994</c:v>
                </c:pt>
                <c:pt idx="20409">
                  <c:v>-0.69066746891355246</c:v>
                </c:pt>
                <c:pt idx="20410">
                  <c:v>-0.77397415781258871</c:v>
                </c:pt>
                <c:pt idx="20411">
                  <c:v>-0.85673153956717196</c:v>
                </c:pt>
                <c:pt idx="20412">
                  <c:v>-0.93888169322589277</c:v>
                </c:pt>
                <c:pt idx="20413">
                  <c:v>-1.0203703255269116</c:v>
                </c:pt>
                <c:pt idx="20414">
                  <c:v>-1.1011438664076281</c:v>
                </c:pt>
                <c:pt idx="20415">
                  <c:v>-1.1811442923214812</c:v>
                </c:pt>
                <c:pt idx="20416">
                  <c:v>-1.260313280364421</c:v>
                </c:pt>
                <c:pt idx="20417">
                  <c:v>-1.3385945536949013</c:v>
                </c:pt>
                <c:pt idx="20418">
                  <c:v>-1.4159345520173687</c:v>
                </c:pt>
                <c:pt idx="20419">
                  <c:v>-1.492282736348771</c:v>
                </c:pt>
                <c:pt idx="20420">
                  <c:v>-1.5675900682580044</c:v>
                </c:pt>
                <c:pt idx="20421">
                  <c:v>-1.6418038285330463</c:v>
                </c:pt>
                <c:pt idx="20422">
                  <c:v>-1.7148717077814748</c:v>
                </c:pt>
                <c:pt idx="20423">
                  <c:v>-1.7867440492112256</c:v>
                </c:pt>
                <c:pt idx="20424">
                  <c:v>-1.8573728948790871</c:v>
                </c:pt>
                <c:pt idx="20425">
                  <c:v>-1.9267072524752205</c:v>
                </c:pt>
                <c:pt idx="20426">
                  <c:v>-1.994697481526081</c:v>
                </c:pt>
                <c:pt idx="20427">
                  <c:v>-2.0612976723801903</c:v>
                </c:pt>
                <c:pt idx="20428">
                  <c:v>-2.1264631812901928</c:v>
                </c:pt>
                <c:pt idx="20429">
                  <c:v>-2.1901438646699045</c:v>
                </c:pt>
                <c:pt idx="20430">
                  <c:v>-2.2523011096454488</c:v>
                </c:pt>
                <c:pt idx="20431">
                  <c:v>-2.3128957637389123</c:v>
                </c:pt>
                <c:pt idx="20432">
                  <c:v>-2.3718816926562152</c:v>
                </c:pt>
                <c:pt idx="20433">
                  <c:v>-2.4292227576439451</c:v>
                </c:pt>
                <c:pt idx="20434">
                  <c:v>-2.4848789607991639</c:v>
                </c:pt>
                <c:pt idx="20435">
                  <c:v>-2.5388099395344943</c:v>
                </c:pt>
                <c:pt idx="20436">
                  <c:v>-2.590975476039473</c:v>
                </c:pt>
                <c:pt idx="20437">
                  <c:v>-2.641344017089684</c:v>
                </c:pt>
                <c:pt idx="20438">
                  <c:v>-2.6898829346407607</c:v>
                </c:pt>
                <c:pt idx="20439">
                  <c:v>-2.7365539761926718</c:v>
                </c:pt>
                <c:pt idx="20440">
                  <c:v>-2.7813305549717282</c:v>
                </c:pt>
                <c:pt idx="20441">
                  <c:v>-2.824182452940212</c:v>
                </c:pt>
                <c:pt idx="20442">
                  <c:v>-2.8650772566032821</c:v>
                </c:pt>
                <c:pt idx="20443">
                  <c:v>-2.9039904058131767</c:v>
                </c:pt>
                <c:pt idx="20444">
                  <c:v>-2.940893795180656</c:v>
                </c:pt>
                <c:pt idx="20445">
                  <c:v>-2.9757611563208028</c:v>
                </c:pt>
                <c:pt idx="20446">
                  <c:v>-3.0085672692578327</c:v>
                </c:pt>
                <c:pt idx="20447">
                  <c:v>-3.0392914499291281</c:v>
                </c:pt>
                <c:pt idx="20448">
                  <c:v>-3.0679134677911142</c:v>
                </c:pt>
                <c:pt idx="20449">
                  <c:v>-3.094413129004308</c:v>
                </c:pt>
                <c:pt idx="20450">
                  <c:v>-3.1187751825644416</c:v>
                </c:pt>
                <c:pt idx="20451">
                  <c:v>-3.1409852740373103</c:v>
                </c:pt>
                <c:pt idx="20452">
                  <c:v>-3.1610280021927397</c:v>
                </c:pt>
                <c:pt idx="20453">
                  <c:v>-3.1788868397901933</c:v>
                </c:pt>
                <c:pt idx="20454">
                  <c:v>-3.1945475077049799</c:v>
                </c:pt>
                <c:pt idx="20455">
                  <c:v>-3.208005478333587</c:v>
                </c:pt>
                <c:pt idx="20456">
                  <c:v>-3.2192494577391209</c:v>
                </c:pt>
                <c:pt idx="20457">
                  <c:v>-3.2282707238481705</c:v>
                </c:pt>
                <c:pt idx="20458">
                  <c:v>-3.2350642990501579</c:v>
                </c:pt>
                <c:pt idx="20459">
                  <c:v>-3.2396296107799301</c:v>
                </c:pt>
                <c:pt idx="20460">
                  <c:v>-3.2419593643619553</c:v>
                </c:pt>
                <c:pt idx="20461">
                  <c:v>-3.2420544685380044</c:v>
                </c:pt>
                <c:pt idx="20462">
                  <c:v>-3.2399163691132973</c:v>
                </c:pt>
                <c:pt idx="20463">
                  <c:v>-3.2355497910670779</c:v>
                </c:pt>
                <c:pt idx="20464">
                  <c:v>-3.2289533495360949</c:v>
                </c:pt>
                <c:pt idx="20465">
                  <c:v>-3.2201347291727211</c:v>
                </c:pt>
                <c:pt idx="20466">
                  <c:v>-3.2091016000272203</c:v>
                </c:pt>
                <c:pt idx="20467">
                  <c:v>-3.1958608857744597</c:v>
                </c:pt>
                <c:pt idx="20468">
                  <c:v>-3.1804186334897802</c:v>
                </c:pt>
                <c:pt idx="20469">
                  <c:v>-3.1627916717306572</c:v>
                </c:pt>
                <c:pt idx="20470">
                  <c:v>-3.1429916424429152</c:v>
                </c:pt>
                <c:pt idx="20471">
                  <c:v>-3.1210295960336873</c:v>
                </c:pt>
                <c:pt idx="20472">
                  <c:v>-3.0969198718539781</c:v>
                </c:pt>
                <c:pt idx="20473">
                  <c:v>-3.070680934918733</c:v>
                </c:pt>
                <c:pt idx="20474">
                  <c:v>-3.0423342694427356</c:v>
                </c:pt>
                <c:pt idx="20475">
                  <c:v>-3.0118994556707319</c:v>
                </c:pt>
                <c:pt idx="20476">
                  <c:v>-2.979398352160687</c:v>
                </c:pt>
                <c:pt idx="20477">
                  <c:v>-2.9448557738798464</c:v>
                </c:pt>
                <c:pt idx="20478">
                  <c:v>-2.9082949398688709</c:v>
                </c:pt>
                <c:pt idx="20479">
                  <c:v>-2.8697403957788312</c:v>
                </c:pt>
                <c:pt idx="20480">
                  <c:v>-2.829216891569351</c:v>
                </c:pt>
                <c:pt idx="20481">
                  <c:v>-2.7867561572557449</c:v>
                </c:pt>
                <c:pt idx="20482">
                  <c:v>-2.7423850953734559</c:v>
                </c:pt>
                <c:pt idx="20483">
                  <c:v>-2.69613399316354</c:v>
                </c:pt>
                <c:pt idx="20484">
                  <c:v>-2.6480410824130063</c:v>
                </c:pt>
                <c:pt idx="20485">
                  <c:v>-2.5981354342790723</c:v>
                </c:pt>
                <c:pt idx="20486">
                  <c:v>-2.5464525546547012</c:v>
                </c:pt>
                <c:pt idx="20487">
                  <c:v>-2.49303329642875</c:v>
                </c:pt>
                <c:pt idx="20488">
                  <c:v>-2.4379126481085329</c:v>
                </c:pt>
                <c:pt idx="20489">
                  <c:v>-2.3811265036725549</c:v>
                </c:pt>
                <c:pt idx="20490">
                  <c:v>-2.3227125003838056</c:v>
                </c:pt>
                <c:pt idx="20491">
                  <c:v>-2.2627155558545637</c:v>
                </c:pt>
                <c:pt idx="20492">
                  <c:v>-2.20117257304666</c:v>
                </c:pt>
                <c:pt idx="20493">
                  <c:v>-2.1381282430128867</c:v>
                </c:pt>
                <c:pt idx="20494">
                  <c:v>-2.0736324050052279</c:v>
                </c:pt>
                <c:pt idx="20495">
                  <c:v>-2.0077251744421862</c:v>
                </c:pt>
                <c:pt idx="20496">
                  <c:v>-1.9404527672987624</c:v>
                </c:pt>
                <c:pt idx="20497">
                  <c:v>-1.8718631216617663</c:v>
                </c:pt>
                <c:pt idx="20498">
                  <c:v>-1.8020024825770882</c:v>
                </c:pt>
                <c:pt idx="20499">
                  <c:v>-1.7309166616761054</c:v>
                </c:pt>
                <c:pt idx="20500">
                  <c:v>-1.6586561662730448</c:v>
                </c:pt>
                <c:pt idx="20501">
                  <c:v>-1.5852722284932281</c:v>
                </c:pt>
                <c:pt idx="20502">
                  <c:v>-1.5108148024786769</c:v>
                </c:pt>
                <c:pt idx="20503">
                  <c:v>-1.4353338216859832</c:v>
                </c:pt>
                <c:pt idx="20504">
                  <c:v>-1.3588842458965134</c:v>
                </c:pt>
                <c:pt idx="20505">
                  <c:v>-1.2815219553133386</c:v>
                </c:pt>
                <c:pt idx="20506">
                  <c:v>-1.2033015878511082</c:v>
                </c:pt>
                <c:pt idx="20507">
                  <c:v>-1.124276133939301</c:v>
                </c:pt>
                <c:pt idx="20508">
                  <c:v>-1.0444969276974714</c:v>
                </c:pt>
                <c:pt idx="20509">
                  <c:v>-0.96401544907593684</c:v>
                </c:pt>
                <c:pt idx="20510">
                  <c:v>-0.88288873793369926</c:v>
                </c:pt>
                <c:pt idx="20511">
                  <c:v>-0.80117546668460737</c:v>
                </c:pt>
                <c:pt idx="20512">
                  <c:v>-0.71893228042512836</c:v>
                </c:pt>
                <c:pt idx="20513">
                  <c:v>-0.6362116498435556</c:v>
                </c:pt>
                <c:pt idx="20514">
                  <c:v>-0.55307501183496355</c:v>
                </c:pt>
                <c:pt idx="20515">
                  <c:v>-0.46957981236283092</c:v>
                </c:pt>
                <c:pt idx="20516">
                  <c:v>-0.3857828834574058</c:v>
                </c:pt>
                <c:pt idx="20517">
                  <c:v>-0.3017418513540388</c:v>
                </c:pt>
                <c:pt idx="20518">
                  <c:v>-0.21751419560347482</c:v>
                </c:pt>
                <c:pt idx="20519">
                  <c:v>-0.13315835234289505</c:v>
                </c:pt>
                <c:pt idx="20520">
                  <c:v>-4.8732410860561855E-2</c:v>
                </c:pt>
                <c:pt idx="20521">
                  <c:v>3.5706241873916425E-2</c:v>
                </c:pt>
                <c:pt idx="20522">
                  <c:v>0.12009971938041761</c:v>
                </c:pt>
                <c:pt idx="20523">
                  <c:v>0.204389490913718</c:v>
                </c:pt>
                <c:pt idx="20524">
                  <c:v>0.28851766532375239</c:v>
                </c:pt>
                <c:pt idx="20525">
                  <c:v>0.37242707393416385</c:v>
                </c:pt>
                <c:pt idx="20526">
                  <c:v>0.45605989247297135</c:v>
                </c:pt>
                <c:pt idx="20527">
                  <c:v>0.5393586474233828</c:v>
                </c:pt>
                <c:pt idx="20528">
                  <c:v>0.62226530264341107</c:v>
                </c:pt>
                <c:pt idx="20529">
                  <c:v>0.70472225299004043</c:v>
                </c:pt>
                <c:pt idx="20530">
                  <c:v>0.78667771983699142</c:v>
                </c:pt>
                <c:pt idx="20531">
                  <c:v>0.86807172631277274</c:v>
                </c:pt>
                <c:pt idx="20532">
                  <c:v>0.94884771741744767</c:v>
                </c:pt>
                <c:pt idx="20533">
                  <c:v>1.0289527760750237</c:v>
                </c:pt>
                <c:pt idx="20534">
                  <c:v>1.1083347172648823</c:v>
                </c:pt>
                <c:pt idx="20535">
                  <c:v>1.1869369099525353</c:v>
                </c:pt>
                <c:pt idx="20536">
                  <c:v>1.2647024298226242</c:v>
                </c:pt>
                <c:pt idx="20537">
                  <c:v>1.3415764033004129</c:v>
                </c:pt>
                <c:pt idx="20538">
                  <c:v>1.4175066766323192</c:v>
                </c:pt>
                <c:pt idx="20539">
                  <c:v>1.4924441192469255</c:v>
                </c:pt>
                <c:pt idx="20540">
                  <c:v>1.5663411015874009</c:v>
                </c:pt>
                <c:pt idx="20541">
                  <c:v>1.6391463123720198</c:v>
                </c:pt>
                <c:pt idx="20542">
                  <c:v>1.7108088477892551</c:v>
                </c:pt>
                <c:pt idx="20543">
                  <c:v>1.781280452876228</c:v>
                </c:pt>
                <c:pt idx="20544">
                  <c:v>1.8505145663689939</c:v>
                </c:pt>
                <c:pt idx="20545">
                  <c:v>1.918461586094744</c:v>
                </c:pt>
                <c:pt idx="20546">
                  <c:v>1.9850732537892848</c:v>
                </c:pt>
                <c:pt idx="20547">
                  <c:v>2.0503050327061274</c:v>
                </c:pt>
                <c:pt idx="20548">
                  <c:v>2.1141136413311927</c:v>
                </c:pt>
                <c:pt idx="20549">
                  <c:v>2.1764502862842439</c:v>
                </c:pt>
                <c:pt idx="20550">
                  <c:v>2.2372776915266313</c:v>
                </c:pt>
                <c:pt idx="20551">
                  <c:v>2.2965580267154944</c:v>
                </c:pt>
                <c:pt idx="20552">
                  <c:v>2.3542464636773413</c:v>
                </c:pt>
                <c:pt idx="20553">
                  <c:v>2.4103081524672785</c:v>
                </c:pt>
                <c:pt idx="20554">
                  <c:v>2.4647043653986551</c:v>
                </c:pt>
                <c:pt idx="20555">
                  <c:v>2.5173959902474792</c:v>
                </c:pt>
                <c:pt idx="20556">
                  <c:v>2.5683440384731222</c:v>
                </c:pt>
                <c:pt idx="20557">
                  <c:v>2.6175181638083438</c:v>
                </c:pt>
                <c:pt idx="20558">
                  <c:v>2.6648869216571285</c:v>
                </c:pt>
                <c:pt idx="20559">
                  <c:v>2.7104132182866585</c:v>
                </c:pt>
                <c:pt idx="20560">
                  <c:v>2.7540715998620073</c:v>
                </c:pt>
                <c:pt idx="20561">
                  <c:v>2.7958329543348097</c:v>
                </c:pt>
                <c:pt idx="20562">
                  <c:v>2.8356659461566101</c:v>
                </c:pt>
                <c:pt idx="20563">
                  <c:v>2.8735470640177119</c:v>
                </c:pt>
                <c:pt idx="20564">
                  <c:v>2.9094492212229408</c:v>
                </c:pt>
                <c:pt idx="20565">
                  <c:v>2.9433471369322985</c:v>
                </c:pt>
                <c:pt idx="20566">
                  <c:v>2.9752165465918416</c:v>
                </c:pt>
                <c:pt idx="20567">
                  <c:v>3.0050376884966004</c:v>
                </c:pt>
                <c:pt idx="20568">
                  <c:v>3.0327912204884693</c:v>
                </c:pt>
                <c:pt idx="20569">
                  <c:v>3.058457802267605</c:v>
                </c:pt>
                <c:pt idx="20570">
                  <c:v>3.0820230006851101</c:v>
                </c:pt>
                <c:pt idx="20571">
                  <c:v>3.1034732426752565</c:v>
                </c:pt>
                <c:pt idx="20572">
                  <c:v>3.1227938711237213</c:v>
                </c:pt>
                <c:pt idx="20573">
                  <c:v>3.1399690649248431</c:v>
                </c:pt>
                <c:pt idx="20574">
                  <c:v>3.154985212417726</c:v>
                </c:pt>
                <c:pt idx="20575">
                  <c:v>3.1678384141403577</c:v>
                </c:pt>
                <c:pt idx="20576">
                  <c:v>3.1785179643633446</c:v>
                </c:pt>
                <c:pt idx="20577">
                  <c:v>3.1870156887151402</c:v>
                </c:pt>
                <c:pt idx="20578">
                  <c:v>3.193327116250519</c:v>
                </c:pt>
                <c:pt idx="20579">
                  <c:v>3.1974521395433593</c:v>
                </c:pt>
                <c:pt idx="20580">
                  <c:v>3.1993838870827376</c:v>
                </c:pt>
                <c:pt idx="20581">
                  <c:v>3.1991236483946226</c:v>
                </c:pt>
                <c:pt idx="20582">
                  <c:v>3.196673207324439</c:v>
                </c:pt>
                <c:pt idx="20583">
                  <c:v>3.1920375838269166</c:v>
                </c:pt>
                <c:pt idx="20584">
                  <c:v>3.1852156446719486</c:v>
                </c:pt>
                <c:pt idx="20585">
                  <c:v>3.1762152825685153</c:v>
                </c:pt>
                <c:pt idx="20586">
                  <c:v>3.1650443318562798</c:v>
                </c:pt>
                <c:pt idx="20587">
                  <c:v>3.1517098365854399</c:v>
                </c:pt>
                <c:pt idx="20588">
                  <c:v>3.1362179201896807</c:v>
                </c:pt>
                <c:pt idx="20589">
                  <c:v>3.1185854435088229</c:v>
                </c:pt>
                <c:pt idx="20590">
                  <c:v>3.0988240366800981</c:v>
                </c:pt>
                <c:pt idx="20591">
                  <c:v>3.0769446942402094</c:v>
                </c:pt>
                <c:pt idx="20592">
                  <c:v>3.0529616556809298</c:v>
                </c:pt>
                <c:pt idx="20593">
                  <c:v>3.0268932422861421</c:v>
                </c:pt>
                <c:pt idx="20594">
                  <c:v>2.9987607508284504</c:v>
                </c:pt>
                <c:pt idx="20595">
                  <c:v>2.9685835306035258</c:v>
                </c:pt>
                <c:pt idx="20596">
                  <c:v>2.9363831659611184</c:v>
                </c:pt>
                <c:pt idx="20597">
                  <c:v>2.9021841546917164</c:v>
                </c:pt>
                <c:pt idx="20598">
                  <c:v>2.8660093560243349</c:v>
                </c:pt>
                <c:pt idx="20599">
                  <c:v>2.827882913539324</c:v>
                </c:pt>
                <c:pt idx="20600">
                  <c:v>2.7878291332846574</c:v>
                </c:pt>
                <c:pt idx="20601">
                  <c:v>2.7458792599825568</c:v>
                </c:pt>
                <c:pt idx="20602">
                  <c:v>2.7020596699947368</c:v>
                </c:pt>
                <c:pt idx="20603">
                  <c:v>2.6564000840492379</c:v>
                </c:pt>
                <c:pt idx="20604">
                  <c:v>2.6089381276621539</c:v>
                </c:pt>
                <c:pt idx="20605">
                  <c:v>2.5597022265828846</c:v>
                </c:pt>
                <c:pt idx="20606">
                  <c:v>2.5087272028192311</c:v>
                </c:pt>
                <c:pt idx="20607">
                  <c:v>2.4560531875955749</c:v>
                </c:pt>
                <c:pt idx="20608">
                  <c:v>2.4017144107106545</c:v>
                </c:pt>
                <c:pt idx="20609">
                  <c:v>2.3457459711623554</c:v>
                </c:pt>
                <c:pt idx="20610">
                  <c:v>2.2881846757689939</c:v>
                </c:pt>
                <c:pt idx="20611">
                  <c:v>2.2290745770769886</c:v>
                </c:pt>
                <c:pt idx="20612">
                  <c:v>2.1684516792385655</c:v>
                </c:pt>
                <c:pt idx="20613">
                  <c:v>2.1063597416636162</c:v>
                </c:pt>
                <c:pt idx="20614">
                  <c:v>2.0428476400709972</c:v>
                </c:pt>
                <c:pt idx="20615">
                  <c:v>1.9779544954304202</c:v>
                </c:pt>
                <c:pt idx="20616">
                  <c:v>1.9117254993572994</c:v>
                </c:pt>
                <c:pt idx="20617">
                  <c:v>1.8442075367025514</c:v>
                </c:pt>
                <c:pt idx="20618">
                  <c:v>1.7754457714627923</c:v>
                </c:pt>
                <c:pt idx="20619">
                  <c:v>1.7054849074968443</c:v>
                </c:pt>
                <c:pt idx="20620">
                  <c:v>1.6343743187396507</c:v>
                </c:pt>
                <c:pt idx="20621">
                  <c:v>1.5621640794721969</c:v>
                </c:pt>
                <c:pt idx="20622">
                  <c:v>1.4889029626924668</c:v>
                </c:pt>
                <c:pt idx="20623">
                  <c:v>1.4146396986019303</c:v>
                </c:pt>
                <c:pt idx="20624">
                  <c:v>1.3394280228256716</c:v>
                </c:pt>
                <c:pt idx="20625">
                  <c:v>1.2633225717396095</c:v>
                </c:pt>
                <c:pt idx="20626">
                  <c:v>1.1863767210100526</c:v>
                </c:pt>
                <c:pt idx="20627">
                  <c:v>1.108642181664294</c:v>
                </c:pt>
                <c:pt idx="20628">
                  <c:v>1.0301689925500233</c:v>
                </c:pt>
                <c:pt idx="20629">
                  <c:v>0.95100732377529751</c:v>
                </c:pt>
                <c:pt idx="20630">
                  <c:v>0.87121289210005581</c:v>
                </c:pt>
                <c:pt idx="20631">
                  <c:v>0.79084303490840802</c:v>
                </c:pt>
                <c:pt idx="20632">
                  <c:v>0.70995305167387301</c:v>
                </c:pt>
                <c:pt idx="20633">
                  <c:v>0.62859405821638525</c:v>
                </c:pt>
                <c:pt idx="20634">
                  <c:v>0.54682612867342084</c:v>
                </c:pt>
                <c:pt idx="20635">
                  <c:v>0.46470533972530431</c:v>
                </c:pt>
                <c:pt idx="20636">
                  <c:v>0.38228714896328869</c:v>
                </c:pt>
                <c:pt idx="20637">
                  <c:v>0.29962780440207676</c:v>
                </c:pt>
                <c:pt idx="20638">
                  <c:v>0.21678340496764498</c:v>
                </c:pt>
                <c:pt idx="20639">
                  <c:v>0.13381100514756913</c:v>
                </c:pt>
                <c:pt idx="20640">
                  <c:v>5.0767312935564413E-2</c:v>
                </c:pt>
                <c:pt idx="20641">
                  <c:v>-3.2291664259315254E-2</c:v>
                </c:pt>
                <c:pt idx="20642">
                  <c:v>-0.11530941640689808</c:v>
                </c:pt>
                <c:pt idx="20643">
                  <c:v>-0.19822878472819899</c:v>
                </c:pt>
                <c:pt idx="20644">
                  <c:v>-0.28099324418778321</c:v>
                </c:pt>
                <c:pt idx="20645">
                  <c:v>-0.36354698501061333</c:v>
                </c:pt>
                <c:pt idx="20646">
                  <c:v>-0.44583353325886932</c:v>
                </c:pt>
                <c:pt idx="20647">
                  <c:v>-0.52779675583787689</c:v>
                </c:pt>
                <c:pt idx="20648">
                  <c:v>-0.60937994578147547</c:v>
                </c:pt>
                <c:pt idx="20649">
                  <c:v>-0.69052681455346121</c:v>
                </c:pt>
                <c:pt idx="20650">
                  <c:v>-0.77118688625583054</c:v>
                </c:pt>
                <c:pt idx="20651">
                  <c:v>-0.85130147157150771</c:v>
                </c:pt>
                <c:pt idx="20652">
                  <c:v>-0.93081528660185187</c:v>
                </c:pt>
                <c:pt idx="20653">
                  <c:v>-1.0096766676561402</c:v>
                </c:pt>
                <c:pt idx="20654">
                  <c:v>-1.0878346641388026</c:v>
                </c:pt>
                <c:pt idx="20655">
                  <c:v>-1.1652338592550013</c:v>
                </c:pt>
                <c:pt idx="20656">
                  <c:v>-1.24181852153939</c:v>
                </c:pt>
                <c:pt idx="20657">
                  <c:v>-1.317534947695</c:v>
                </c:pt>
                <c:pt idx="20658">
                  <c:v>-1.3923321305141985</c:v>
                </c:pt>
                <c:pt idx="20659">
                  <c:v>-1.4661620611043598</c:v>
                </c:pt>
                <c:pt idx="20660">
                  <c:v>-1.5389782056101347</c:v>
                </c:pt>
                <c:pt idx="20661">
                  <c:v>-1.6107303213902433</c:v>
                </c:pt>
                <c:pt idx="20662">
                  <c:v>-1.6813685451561653</c:v>
                </c:pt>
                <c:pt idx="20663">
                  <c:v>-1.7508456333229223</c:v>
                </c:pt>
                <c:pt idx="20664">
                  <c:v>-1.8191160058608775</c:v>
                </c:pt>
                <c:pt idx="20665">
                  <c:v>-1.8861310107202185</c:v>
                </c:pt>
                <c:pt idx="20666">
                  <c:v>-1.9518433077120225</c:v>
                </c:pt>
                <c:pt idx="20667">
                  <c:v>-2.0162092452131857</c:v>
                </c:pt>
                <c:pt idx="20668">
                  <c:v>-2.0791863930105636</c:v>
                </c:pt>
                <c:pt idx="20669">
                  <c:v>-2.1407267743655947</c:v>
                </c:pt>
                <c:pt idx="20670">
                  <c:v>-2.2007938944203151</c:v>
                </c:pt>
                <c:pt idx="20671">
                  <c:v>-2.2593506677855895</c:v>
                </c:pt>
                <c:pt idx="20672">
                  <c:v>-2.3163529742850906</c:v>
                </c:pt>
                <c:pt idx="20673">
                  <c:v>-2.3717666343222392</c:v>
                </c:pt>
                <c:pt idx="20674">
                  <c:v>-2.4255535522552489</c:v>
                </c:pt>
                <c:pt idx="20675">
                  <c:v>-2.4776752089855947</c:v>
                </c:pt>
                <c:pt idx="20676">
                  <c:v>-2.5280931696017679</c:v>
                </c:pt>
                <c:pt idx="20677">
                  <c:v>-2.5767776014321266</c:v>
                </c:pt>
                <c:pt idx="20678">
                  <c:v>-2.6236975329455925</c:v>
                </c:pt>
                <c:pt idx="20679">
                  <c:v>-2.6688163024871798</c:v>
                </c:pt>
                <c:pt idx="20680">
                  <c:v>-2.7121088468975221</c:v>
                </c:pt>
                <c:pt idx="20681">
                  <c:v>-2.7535464030275691</c:v>
                </c:pt>
                <c:pt idx="20682">
                  <c:v>-2.7930979421200886</c:v>
                </c:pt>
                <c:pt idx="20683">
                  <c:v>-2.8307402172586889</c:v>
                </c:pt>
                <c:pt idx="20684">
                  <c:v>-2.8664463634962716</c:v>
                </c:pt>
                <c:pt idx="20685">
                  <c:v>-2.9001912788909463</c:v>
                </c:pt>
                <c:pt idx="20686">
                  <c:v>-2.9319508347751899</c:v>
                </c:pt>
                <c:pt idx="20687">
                  <c:v>-2.9617053621999361</c:v>
                </c:pt>
                <c:pt idx="20688">
                  <c:v>-2.9894355685567287</c:v>
                </c:pt>
                <c:pt idx="20689">
                  <c:v>-3.0151221198566711</c:v>
                </c:pt>
                <c:pt idx="20690">
                  <c:v>-3.0387505460336879</c:v>
                </c:pt>
                <c:pt idx="20691">
                  <c:v>-3.0603071939306581</c:v>
                </c:pt>
                <c:pt idx="20692">
                  <c:v>-3.0797772832644434</c:v>
                </c:pt>
                <c:pt idx="20693">
                  <c:v>-3.0971448268230533</c:v>
                </c:pt>
                <c:pt idx="20694">
                  <c:v>-3.1123960040844572</c:v>
                </c:pt>
                <c:pt idx="20695">
                  <c:v>-3.1255266641959452</c:v>
                </c:pt>
                <c:pt idx="20696">
                  <c:v>-3.1365258077755636</c:v>
                </c:pt>
                <c:pt idx="20697">
                  <c:v>-3.1453849248470882</c:v>
                </c:pt>
                <c:pt idx="20698">
                  <c:v>-3.1520991672600105</c:v>
                </c:pt>
                <c:pt idx="20699">
                  <c:v>-3.1566680091752244</c:v>
                </c:pt>
                <c:pt idx="20700">
                  <c:v>-3.1590841198950761</c:v>
                </c:pt>
                <c:pt idx="20701">
                  <c:v>-3.1593482894594316</c:v>
                </c:pt>
                <c:pt idx="20702">
                  <c:v>-3.1574617624427734</c:v>
                </c:pt>
                <c:pt idx="20703">
                  <c:v>-3.1534289802980191</c:v>
                </c:pt>
                <c:pt idx="20704">
                  <c:v>-3.1472481926553897</c:v>
                </c:pt>
                <c:pt idx="20705">
                  <c:v>-3.1389266370775908</c:v>
                </c:pt>
                <c:pt idx="20706">
                  <c:v>-3.1284714554204167</c:v>
                </c:pt>
                <c:pt idx="20707">
                  <c:v>-3.1158889626186439</c:v>
                </c:pt>
                <c:pt idx="20708">
                  <c:v>-3.1011845171012546</c:v>
                </c:pt>
                <c:pt idx="20709">
                  <c:v>-3.0843741795919635</c:v>
                </c:pt>
                <c:pt idx="20710">
                  <c:v>-3.0654687458130763</c:v>
                </c:pt>
                <c:pt idx="20711">
                  <c:v>-3.0444783424340893</c:v>
                </c:pt>
                <c:pt idx="20712">
                  <c:v>-3.0214163085069026</c:v>
                </c:pt>
                <c:pt idx="20713">
                  <c:v>-2.9963000332145651</c:v>
                </c:pt>
                <c:pt idx="20714">
                  <c:v>-2.9691498505109482</c:v>
                </c:pt>
                <c:pt idx="20715">
                  <c:v>-2.9399841171284518</c:v>
                </c:pt>
                <c:pt idx="20716">
                  <c:v>-2.9088233961115191</c:v>
                </c:pt>
                <c:pt idx="20717">
                  <c:v>-2.8756911362344146</c:v>
                </c:pt>
                <c:pt idx="20718">
                  <c:v>-2.8406091210570374</c:v>
                </c:pt>
                <c:pt idx="20719">
                  <c:v>-2.8036003929222595</c:v>
                </c:pt>
                <c:pt idx="20720">
                  <c:v>-2.7646881321816075</c:v>
                </c:pt>
                <c:pt idx="20721">
                  <c:v>-2.7239024345354403</c:v>
                </c:pt>
                <c:pt idx="20722">
                  <c:v>-2.681268505154486</c:v>
                </c:pt>
                <c:pt idx="20723">
                  <c:v>-2.6368148725846723</c:v>
                </c:pt>
                <c:pt idx="20724">
                  <c:v>-2.5905779503673858</c:v>
                </c:pt>
                <c:pt idx="20725">
                  <c:v>-2.542584933702464</c:v>
                </c:pt>
                <c:pt idx="20726">
                  <c:v>-2.4928693967091959</c:v>
                </c:pt>
                <c:pt idx="20727">
                  <c:v>-2.4414702066371832</c:v>
                </c:pt>
                <c:pt idx="20728">
                  <c:v>-2.3884203144922842</c:v>
                </c:pt>
                <c:pt idx="20729">
                  <c:v>-2.3337535269441481</c:v>
                </c:pt>
                <c:pt idx="20730">
                  <c:v>-2.2775053462427963</c:v>
                </c:pt>
                <c:pt idx="20731">
                  <c:v>-2.2197185094338328</c:v>
                </c:pt>
                <c:pt idx="20732">
                  <c:v>-2.1604276955535902</c:v>
                </c:pt>
                <c:pt idx="20733">
                  <c:v>-2.099675330607913</c:v>
                </c:pt>
                <c:pt idx="20734">
                  <c:v>-2.037508949957894</c:v>
                </c:pt>
                <c:pt idx="20735">
                  <c:v>-1.9739663286027147</c:v>
                </c:pt>
                <c:pt idx="20736">
                  <c:v>-1.9090913079205118</c:v>
                </c:pt>
                <c:pt idx="20737">
                  <c:v>-1.8429294196078698</c:v>
                </c:pt>
                <c:pt idx="20738">
                  <c:v>-1.7755244729422304</c:v>
                </c:pt>
                <c:pt idx="20739">
                  <c:v>-1.7069198168514848</c:v>
                </c:pt>
                <c:pt idx="20740">
                  <c:v>-1.6371634714807186</c:v>
                </c:pt>
                <c:pt idx="20741">
                  <c:v>-1.5663041598133478</c:v>
                </c:pt>
                <c:pt idx="20742">
                  <c:v>-1.4943893073902308</c:v>
                </c:pt>
                <c:pt idx="20743">
                  <c:v>-1.4214663021398881</c:v>
                </c:pt>
                <c:pt idx="20744">
                  <c:v>-1.347587543936771</c:v>
                </c:pt>
                <c:pt idx="20745">
                  <c:v>-1.2728063412594568</c:v>
                </c:pt>
                <c:pt idx="20746">
                  <c:v>-1.1971747510529582</c:v>
                </c:pt>
                <c:pt idx="20747">
                  <c:v>-1.1207431761123068</c:v>
                </c:pt>
                <c:pt idx="20748">
                  <c:v>-1.0435603588439359</c:v>
                </c:pt>
                <c:pt idx="20749">
                  <c:v>-0.96567518599550295</c:v>
                </c:pt>
                <c:pt idx="20750">
                  <c:v>-0.88714210532340487</c:v>
                </c:pt>
                <c:pt idx="20751">
                  <c:v>-0.80801720082649253</c:v>
                </c:pt>
                <c:pt idx="20752">
                  <c:v>-0.72835453545664297</c:v>
                </c:pt>
                <c:pt idx="20753">
                  <c:v>-0.64820400660347821</c:v>
                </c:pt>
                <c:pt idx="20754">
                  <c:v>-0.56762448927507592</c:v>
                </c:pt>
                <c:pt idx="20755">
                  <c:v>-0.48667088151276605</c:v>
                </c:pt>
                <c:pt idx="20756">
                  <c:v>-0.40539748392802738</c:v>
                </c:pt>
                <c:pt idx="20757">
                  <c:v>-0.32385941036155647</c:v>
                </c:pt>
                <c:pt idx="20758">
                  <c:v>-0.24211164949448263</c:v>
                </c:pt>
                <c:pt idx="20759">
                  <c:v>-0.16021017059788314</c:v>
                </c:pt>
                <c:pt idx="20760">
                  <c:v>-7.8210622550910006E-2</c:v>
                </c:pt>
                <c:pt idx="20761">
                  <c:v>3.8320192028818189E-3</c:v>
                </c:pt>
                <c:pt idx="20762">
                  <c:v>8.5862248429963373E-2</c:v>
                </c:pt>
                <c:pt idx="20763">
                  <c:v>0.16782388098819473</c:v>
                </c:pt>
                <c:pt idx="20764">
                  <c:v>0.24966133635736104</c:v>
                </c:pt>
                <c:pt idx="20765">
                  <c:v>0.33131971822491879</c:v>
                </c:pt>
                <c:pt idx="20766">
                  <c:v>0.4127434341629766</c:v>
                </c:pt>
                <c:pt idx="20767">
                  <c:v>0.4938771997667637</c:v>
                </c:pt>
                <c:pt idx="20768">
                  <c:v>0.57466512310535467</c:v>
                </c:pt>
                <c:pt idx="20769">
                  <c:v>0.65505169622275083</c:v>
                </c:pt>
                <c:pt idx="20770">
                  <c:v>0.73498718858018397</c:v>
                </c:pt>
                <c:pt idx="20771">
                  <c:v>0.81441362026865827</c:v>
                </c:pt>
                <c:pt idx="20772">
                  <c:v>0.89327638015211086</c:v>
                </c:pt>
                <c:pt idx="20773">
                  <c:v>0.97152443999966376</c:v>
                </c:pt>
                <c:pt idx="20774">
                  <c:v>1.0491074467530928</c:v>
                </c:pt>
                <c:pt idx="20775">
                  <c:v>1.1259705426505997</c:v>
                </c:pt>
                <c:pt idx="20776">
                  <c:v>1.2020585162126352</c:v>
                </c:pt>
                <c:pt idx="20777">
                  <c:v>1.2773181445769091</c:v>
                </c:pt>
                <c:pt idx="20778">
                  <c:v>1.3516988609551861</c:v>
                </c:pt>
                <c:pt idx="20779">
                  <c:v>1.4251530564348938</c:v>
                </c:pt>
                <c:pt idx="20780">
                  <c:v>1.4976345563180757</c:v>
                </c:pt>
                <c:pt idx="20781">
                  <c:v>1.569093435955405</c:v>
                </c:pt>
                <c:pt idx="20782">
                  <c:v>1.6394801085837303</c:v>
                </c:pt>
                <c:pt idx="20783">
                  <c:v>1.708747565416852</c:v>
                </c:pt>
                <c:pt idx="20784">
                  <c:v>1.7768504192794399</c:v>
                </c:pt>
                <c:pt idx="20785">
                  <c:v>1.8437401688553106</c:v>
                </c:pt>
                <c:pt idx="20786">
                  <c:v>1.90936958243452</c:v>
                </c:pt>
                <c:pt idx="20787">
                  <c:v>1.9736950745266835</c:v>
                </c:pt>
                <c:pt idx="20788">
                  <c:v>2.0366742386554968</c:v>
                </c:pt>
                <c:pt idx="20789">
                  <c:v>2.0982590794164873</c:v>
                </c:pt>
                <c:pt idx="20790">
                  <c:v>2.1584130409181506</c:v>
                </c:pt>
                <c:pt idx="20791">
                  <c:v>2.2170989344477854</c:v>
                </c:pt>
                <c:pt idx="20792">
                  <c:v>2.2742724943352566</c:v>
                </c:pt>
                <c:pt idx="20793">
                  <c:v>2.3298993534816366</c:v>
                </c:pt>
                <c:pt idx="20794">
                  <c:v>2.3839411869380647</c:v>
                </c:pt>
                <c:pt idx="20795">
                  <c:v>2.4363592047394005</c:v>
                </c:pt>
                <c:pt idx="20796">
                  <c:v>2.4871146598347926</c:v>
                </c:pt>
                <c:pt idx="20797">
                  <c:v>2.5361773664683418</c:v>
                </c:pt>
                <c:pt idx="20798">
                  <c:v>2.5835159594484143</c:v>
                </c:pt>
                <c:pt idx="20799">
                  <c:v>2.6290933432919985</c:v>
                </c:pt>
                <c:pt idx="20800">
                  <c:v>2.6728839812931939</c:v>
                </c:pt>
                <c:pt idx="20801">
                  <c:v>2.7148585975263315</c:v>
                </c:pt>
                <c:pt idx="20802">
                  <c:v>2.7549856117546669</c:v>
                </c:pt>
                <c:pt idx="20803">
                  <c:v>2.7932411874452967</c:v>
                </c:pt>
                <c:pt idx="20804">
                  <c:v>2.829597832501169</c:v>
                </c:pt>
                <c:pt idx="20805">
                  <c:v>2.8640297809378921</c:v>
                </c:pt>
                <c:pt idx="20806">
                  <c:v>2.8965122038303717</c:v>
                </c:pt>
                <c:pt idx="20807">
                  <c:v>2.9270246964701125</c:v>
                </c:pt>
                <c:pt idx="20808">
                  <c:v>2.9555471957360449</c:v>
                </c:pt>
                <c:pt idx="20809">
                  <c:v>2.9820595631562297</c:v>
                </c:pt>
                <c:pt idx="20810">
                  <c:v>3.0065464910277306</c:v>
                </c:pt>
                <c:pt idx="20811">
                  <c:v>3.0289934562519725</c:v>
                </c:pt>
                <c:pt idx="20812">
                  <c:v>3.0493847771810345</c:v>
                </c:pt>
                <c:pt idx="20813">
                  <c:v>3.0677035347270416</c:v>
                </c:pt>
                <c:pt idx="20814">
                  <c:v>3.0839349469232964</c:v>
                </c:pt>
                <c:pt idx="20815">
                  <c:v>3.0980738728751689</c:v>
                </c:pt>
                <c:pt idx="20816">
                  <c:v>3.1101082955611936</c:v>
                </c:pt>
                <c:pt idx="20817">
                  <c:v>3.1200286607948433</c:v>
                </c:pt>
                <c:pt idx="20818">
                  <c:v>3.1278290506975086</c:v>
                </c:pt>
                <c:pt idx="20819">
                  <c:v>3.133507845262177</c:v>
                </c:pt>
                <c:pt idx="20820">
                  <c:v>3.137056596285472</c:v>
                </c:pt>
                <c:pt idx="20821">
                  <c:v>3.1384749540886268</c:v>
                </c:pt>
                <c:pt idx="20822">
                  <c:v>3.137763002461107</c:v>
                </c:pt>
                <c:pt idx="20823">
                  <c:v>3.1349240021716964</c:v>
                </c:pt>
                <c:pt idx="20824">
                  <c:v>3.1299550034538894</c:v>
                </c:pt>
                <c:pt idx="20825">
                  <c:v>3.122862026965902</c:v>
                </c:pt>
                <c:pt idx="20826">
                  <c:v>3.1136509813731186</c:v>
                </c:pt>
                <c:pt idx="20827">
                  <c:v>3.1023269333715429</c:v>
                </c:pt>
                <c:pt idx="20828">
                  <c:v>3.0888939793551828</c:v>
                </c:pt>
                <c:pt idx="20829">
                  <c:v>3.073366905481969</c:v>
                </c:pt>
                <c:pt idx="20830">
                  <c:v>3.0557552216550925</c:v>
                </c:pt>
                <c:pt idx="20831">
                  <c:v>3.036067758759732</c:v>
                </c:pt>
                <c:pt idx="20832">
                  <c:v>3.014316551395869</c:v>
                </c:pt>
                <c:pt idx="20833">
                  <c:v>2.9905176769328237</c:v>
                </c:pt>
                <c:pt idx="20834">
                  <c:v>2.964690151461514</c:v>
                </c:pt>
                <c:pt idx="20835">
                  <c:v>2.9368510091202613</c:v>
                </c:pt>
                <c:pt idx="20836">
                  <c:v>2.90701948695065</c:v>
                </c:pt>
                <c:pt idx="20837">
                  <c:v>2.8752177056404973</c:v>
                </c:pt>
                <c:pt idx="20838">
                  <c:v>2.8414661199064613</c:v>
                </c:pt>
                <c:pt idx="20839">
                  <c:v>2.80578644381835</c:v>
                </c:pt>
                <c:pt idx="20840">
                  <c:v>2.7682005313507627</c:v>
                </c:pt>
                <c:pt idx="20841">
                  <c:v>2.7287371550467316</c:v>
                </c:pt>
                <c:pt idx="20842">
                  <c:v>2.6874202014590365</c:v>
                </c:pt>
                <c:pt idx="20843">
                  <c:v>2.6442768863697697</c:v>
                </c:pt>
                <c:pt idx="20844">
                  <c:v>2.599342317718957</c:v>
                </c:pt>
                <c:pt idx="20845">
                  <c:v>2.5526423935682132</c:v>
                </c:pt>
                <c:pt idx="20846">
                  <c:v>2.5042094006535094</c:v>
                </c:pt>
                <c:pt idx="20847">
                  <c:v>2.4540809298775006</c:v>
                </c:pt>
                <c:pt idx="20848">
                  <c:v>2.4022886682055185</c:v>
                </c:pt>
                <c:pt idx="20849">
                  <c:v>2.3488651718300741</c:v>
                </c:pt>
                <c:pt idx="20850">
                  <c:v>2.2938447073309085</c:v>
                </c:pt>
                <c:pt idx="20851">
                  <c:v>2.2372687921177787</c:v>
                </c:pt>
                <c:pt idx="20852">
                  <c:v>2.1791709028371704</c:v>
                </c:pt>
                <c:pt idx="20853">
                  <c:v>2.119592281544723</c:v>
                </c:pt>
                <c:pt idx="20854">
                  <c:v>2.0585792992658205</c:v>
                </c:pt>
                <c:pt idx="20855">
                  <c:v>1.996168587433123</c:v>
                </c:pt>
                <c:pt idx="20856">
                  <c:v>1.9324028657610555</c:v>
                </c:pt>
                <c:pt idx="20857">
                  <c:v>1.8673265672966621</c:v>
                </c:pt>
                <c:pt idx="20858">
                  <c:v>1.8009824267696897</c:v>
                </c:pt>
                <c:pt idx="20859">
                  <c:v>1.7334127437257287</c:v>
                </c:pt>
                <c:pt idx="20860">
                  <c:v>1.6646645151307264</c:v>
                </c:pt>
                <c:pt idx="20861">
                  <c:v>1.5947854680032605</c:v>
                </c:pt>
                <c:pt idx="20862">
                  <c:v>1.5238220601175836</c:v>
                </c:pt>
                <c:pt idx="20863">
                  <c:v>1.4518207407887598</c:v>
                </c:pt>
                <c:pt idx="20864">
                  <c:v>1.3788330013567505</c:v>
                </c:pt>
                <c:pt idx="20865">
                  <c:v>1.3049112727398324</c:v>
                </c:pt>
                <c:pt idx="20866">
                  <c:v>1.2301067661609366</c:v>
                </c:pt>
                <c:pt idx="20867">
                  <c:v>1.1544690713631263</c:v>
                </c:pt>
                <c:pt idx="20868">
                  <c:v>1.078046151169793</c:v>
                </c:pt>
                <c:pt idx="20869">
                  <c:v>1.0008861469798018</c:v>
                </c:pt>
                <c:pt idx="20870">
                  <c:v>0.92304279616577445</c:v>
                </c:pt>
                <c:pt idx="20871">
                  <c:v>0.84457150800319414</c:v>
                </c:pt>
                <c:pt idx="20872">
                  <c:v>0.76552570704072898</c:v>
                </c:pt>
                <c:pt idx="20873">
                  <c:v>0.68595468920803448</c:v>
                </c:pt>
                <c:pt idx="20874">
                  <c:v>0.60591676558247931</c:v>
                </c:pt>
                <c:pt idx="20875">
                  <c:v>0.5254663083523311</c:v>
                </c:pt>
                <c:pt idx="20876">
                  <c:v>0.44465713086352482</c:v>
                </c:pt>
                <c:pt idx="20877">
                  <c:v>0.36354389875033705</c:v>
                </c:pt>
                <c:pt idx="20878">
                  <c:v>0.28218119197861707</c:v>
                </c:pt>
                <c:pt idx="20879">
                  <c:v>0.20062461098784187</c:v>
                </c:pt>
                <c:pt idx="20880">
                  <c:v>0.11892947606196397</c:v>
                </c:pt>
                <c:pt idx="20881">
                  <c:v>3.7150474597901176E-2</c:v>
                </c:pt>
                <c:pt idx="20882">
                  <c:v>-4.4657134397117909E-2</c:v>
                </c:pt>
                <c:pt idx="20883">
                  <c:v>-0.12643737295609256</c:v>
                </c:pt>
                <c:pt idx="20884">
                  <c:v>-0.20813482549312939</c:v>
                </c:pt>
                <c:pt idx="20885">
                  <c:v>-0.2896947192406355</c:v>
                </c:pt>
                <c:pt idx="20886">
                  <c:v>-0.37106154381921863</c:v>
                </c:pt>
                <c:pt idx="20887">
                  <c:v>-0.45218005531039684</c:v>
                </c:pt>
                <c:pt idx="20888">
                  <c:v>-0.53299436068339556</c:v>
                </c:pt>
                <c:pt idx="20889">
                  <c:v>-0.61344890931345064</c:v>
                </c:pt>
                <c:pt idx="20890">
                  <c:v>-0.69349388648318433</c:v>
                </c:pt>
                <c:pt idx="20891">
                  <c:v>-0.77307118669529151</c:v>
                </c:pt>
                <c:pt idx="20892">
                  <c:v>-0.85212603195750014</c:v>
                </c:pt>
                <c:pt idx="20893">
                  <c:v>-0.93060718609744464</c:v>
                </c:pt>
                <c:pt idx="20894">
                  <c:v>-1.0084640472539641</c:v>
                </c:pt>
                <c:pt idx="20895">
                  <c:v>-1.0856414682652678</c:v>
                </c:pt>
                <c:pt idx="20896">
                  <c:v>-1.1620839079595977</c:v>
                </c:pt>
                <c:pt idx="20897">
                  <c:v>-1.2377377738352064</c:v>
                </c:pt>
                <c:pt idx="20898">
                  <c:v>-1.3125520899019063</c:v>
                </c:pt>
                <c:pt idx="20899">
                  <c:v>-1.3864787989067013</c:v>
                </c:pt>
                <c:pt idx="20900">
                  <c:v>-1.4594712391356841</c:v>
                </c:pt>
                <c:pt idx="20901">
                  <c:v>-1.5314789607495034</c:v>
                </c:pt>
                <c:pt idx="20902">
                  <c:v>-1.60245181416022</c:v>
                </c:pt>
                <c:pt idx="20903">
                  <c:v>-1.6723421906987417</c:v>
                </c:pt>
                <c:pt idx="20904">
                  <c:v>-1.7411040668621971</c:v>
                </c:pt>
                <c:pt idx="20905">
                  <c:v>-1.8086882692118136</c:v>
                </c:pt>
                <c:pt idx="20906">
                  <c:v>-1.8750468588051188</c:v>
                </c:pt>
                <c:pt idx="20907">
                  <c:v>-1.9401355085290615</c:v>
                </c:pt>
                <c:pt idx="20908">
                  <c:v>-2.0039110366485491</c:v>
                </c:pt>
                <c:pt idx="20909">
                  <c:v>-2.0663246396513091</c:v>
                </c:pt>
                <c:pt idx="20910">
                  <c:v>-2.1273389215087382</c:v>
                </c:pt>
                <c:pt idx="20911">
                  <c:v>-2.1869158221931762</c:v>
                </c:pt>
                <c:pt idx="20912">
                  <c:v>-2.2450101744236401</c:v>
                </c:pt>
                <c:pt idx="20913">
                  <c:v>-2.3015866801067104</c:v>
                </c:pt>
                <c:pt idx="20914">
                  <c:v>-2.3566060548562087</c:v>
                </c:pt>
                <c:pt idx="20915">
                  <c:v>-2.4100285217961281</c:v>
                </c:pt>
                <c:pt idx="20916">
                  <c:v>-2.4618143204870817</c:v>
                </c:pt>
                <c:pt idx="20917">
                  <c:v>-2.5119322263292476</c:v>
                </c:pt>
                <c:pt idx="20918">
                  <c:v>-2.5603498108787672</c:v>
                </c:pt>
                <c:pt idx="20919">
                  <c:v>-2.6070288920633335</c:v>
                </c:pt>
                <c:pt idx="20920">
                  <c:v>-2.651942824344518</c:v>
                </c:pt>
                <c:pt idx="20921">
                  <c:v>-2.6950612018367783</c:v>
                </c:pt>
                <c:pt idx="20922">
                  <c:v>-2.7363512943525286</c:v>
                </c:pt>
                <c:pt idx="20923">
                  <c:v>-2.775788096573045</c:v>
                </c:pt>
                <c:pt idx="20924">
                  <c:v>-2.8133429299547301</c:v>
                </c:pt>
                <c:pt idx="20925">
                  <c:v>-2.8489888255974112</c:v>
                </c:pt>
                <c:pt idx="20926">
                  <c:v>-2.8826997363983713</c:v>
                </c:pt>
                <c:pt idx="20927">
                  <c:v>-2.9144540254319899</c:v>
                </c:pt>
                <c:pt idx="20928">
                  <c:v>-2.944230384556116</c:v>
                </c:pt>
                <c:pt idx="20929">
                  <c:v>-2.9720074187220016</c:v>
                </c:pt>
                <c:pt idx="20930">
                  <c:v>-2.9977685533531355</c:v>
                </c:pt>
                <c:pt idx="20931">
                  <c:v>-3.021497989449546</c:v>
                </c:pt>
                <c:pt idx="20932">
                  <c:v>-3.0431787617114843</c:v>
                </c:pt>
                <c:pt idx="20933">
                  <c:v>-3.0627926609333977</c:v>
                </c:pt>
                <c:pt idx="20934">
                  <c:v>-3.0803236098556832</c:v>
                </c:pt>
                <c:pt idx="20935">
                  <c:v>-3.0957651684108241</c:v>
                </c:pt>
                <c:pt idx="20936">
                  <c:v>-3.1091040178230571</c:v>
                </c:pt>
                <c:pt idx="20937">
                  <c:v>-3.1203293008708646</c:v>
                </c:pt>
                <c:pt idx="20938">
                  <c:v>-3.1294337966613637</c:v>
                </c:pt>
                <c:pt idx="20939">
                  <c:v>-3.1364145834949282</c:v>
                </c:pt>
                <c:pt idx="20940">
                  <c:v>-3.1412619140962885</c:v>
                </c:pt>
                <c:pt idx="20941">
                  <c:v>-3.1439741436314503</c:v>
                </c:pt>
                <c:pt idx="20942">
                  <c:v>-3.1445500659429237</c:v>
                </c:pt>
                <c:pt idx="20943">
                  <c:v>-3.1429916583465412</c:v>
                </c:pt>
                <c:pt idx="20944">
                  <c:v>-3.1392946953957801</c:v>
                </c:pt>
                <c:pt idx="20945">
                  <c:v>-3.1334639311123063</c:v>
                </c:pt>
                <c:pt idx="20946">
                  <c:v>-3.1255040178295048</c:v>
                </c:pt>
                <c:pt idx="20947">
                  <c:v>-3.115418777466183</c:v>
                </c:pt>
                <c:pt idx="20948">
                  <c:v>-3.1032110744322057</c:v>
                </c:pt>
                <c:pt idx="20949">
                  <c:v>-3.088894476919418</c:v>
                </c:pt>
                <c:pt idx="20950">
                  <c:v>-3.0724772920934709</c:v>
                </c:pt>
                <c:pt idx="20951">
                  <c:v>-3.0539671645254005</c:v>
                </c:pt>
                <c:pt idx="20952">
                  <c:v>-3.0333749601023876</c:v>
                </c:pt>
                <c:pt idx="20953">
                  <c:v>-3.0107156062422686</c:v>
                </c:pt>
                <c:pt idx="20954">
                  <c:v>-2.9860069889864977</c:v>
                </c:pt>
                <c:pt idx="20955">
                  <c:v>-2.9592650334463784</c:v>
                </c:pt>
                <c:pt idx="20956">
                  <c:v>-2.9305078897579961</c:v>
                </c:pt>
                <c:pt idx="20957">
                  <c:v>-2.8997566149015683</c:v>
                </c:pt>
                <c:pt idx="20958">
                  <c:v>-2.8670306241370276</c:v>
                </c:pt>
                <c:pt idx="20959">
                  <c:v>-2.8323506173565747</c:v>
                </c:pt>
                <c:pt idx="20960">
                  <c:v>-2.7957374606389656</c:v>
                </c:pt>
                <c:pt idx="20961">
                  <c:v>-2.7572189658891619</c:v>
                </c:pt>
                <c:pt idx="20962">
                  <c:v>-2.7168180872280305</c:v>
                </c:pt>
                <c:pt idx="20963">
                  <c:v>-2.6745611371318097</c:v>
                </c:pt>
                <c:pt idx="20964">
                  <c:v>-2.6304823502510977</c:v>
                </c:pt>
                <c:pt idx="20965">
                  <c:v>-2.584606782234717</c:v>
                </c:pt>
                <c:pt idx="20966">
                  <c:v>-2.5369659091113794</c:v>
                </c:pt>
                <c:pt idx="20967">
                  <c:v>-2.4875965435789351</c:v>
                </c:pt>
                <c:pt idx="20968">
                  <c:v>-2.4365296276646973</c:v>
                </c:pt>
                <c:pt idx="20969">
                  <c:v>-2.3837970066205236</c:v>
                </c:pt>
                <c:pt idx="20970">
                  <c:v>-2.3294322707793662</c:v>
                </c:pt>
                <c:pt idx="20971">
                  <c:v>-2.2734762966596866</c:v>
                </c:pt>
                <c:pt idx="20972">
                  <c:v>-2.2159619559980563</c:v>
                </c:pt>
                <c:pt idx="20973">
                  <c:v>-2.1569299225114444</c:v>
                </c:pt>
                <c:pt idx="20974">
                  <c:v>-2.0964260360109002</c:v>
                </c:pt>
                <c:pt idx="20975">
                  <c:v>-2.0344864343549287</c:v>
                </c:pt>
                <c:pt idx="20976">
                  <c:v>-1.9711533818019074</c:v>
                </c:pt>
                <c:pt idx="20977">
                  <c:v>-1.9064708945007578</c:v>
                </c:pt>
                <c:pt idx="20978">
                  <c:v>-1.8404813292422226</c:v>
                </c:pt>
                <c:pt idx="20979">
                  <c:v>-1.7732266469538749</c:v>
                </c:pt>
                <c:pt idx="20980">
                  <c:v>-1.7047535456274125</c:v>
                </c:pt>
                <c:pt idx="20981">
                  <c:v>-1.6351094932339607</c:v>
                </c:pt>
                <c:pt idx="20982">
                  <c:v>-1.5643407286698379</c:v>
                </c:pt>
                <c:pt idx="20983">
                  <c:v>-1.4924935227446936</c:v>
                </c:pt>
                <c:pt idx="20984">
                  <c:v>-1.4196192288278178</c:v>
                </c:pt>
                <c:pt idx="20985">
                  <c:v>-1.3457701805236182</c:v>
                </c:pt>
                <c:pt idx="20986">
                  <c:v>-1.2709975324789036</c:v>
                </c:pt>
                <c:pt idx="20987">
                  <c:v>-1.1953508586390815</c:v>
                </c:pt>
                <c:pt idx="20988">
                  <c:v>-1.1188781468080509</c:v>
                </c:pt>
                <c:pt idx="20989">
                  <c:v>-1.0416276041024406</c:v>
                </c:pt>
                <c:pt idx="20990">
                  <c:v>-0.96365307426822311</c:v>
                </c:pt>
                <c:pt idx="20991">
                  <c:v>-0.88501011348782754</c:v>
                </c:pt>
                <c:pt idx="20992">
                  <c:v>-0.80575233358770382</c:v>
                </c:pt>
                <c:pt idx="20993">
                  <c:v>-0.72592925794350227</c:v>
                </c:pt>
                <c:pt idx="20994">
                  <c:v>-0.64559946500385113</c:v>
                </c:pt>
                <c:pt idx="20995">
                  <c:v>-0.56481763397092632</c:v>
                </c:pt>
                <c:pt idx="20996">
                  <c:v>-0.4836379245252666</c:v>
                </c:pt>
                <c:pt idx="20997">
                  <c:v>-0.40211538759513921</c:v>
                </c:pt>
                <c:pt idx="20998">
                  <c:v>-0.32030502699985186</c:v>
                </c:pt>
                <c:pt idx="20999">
                  <c:v>-0.23826290515352444</c:v>
                </c:pt>
                <c:pt idx="21000">
                  <c:v>-0.15604484195973731</c:v>
                </c:pt>
                <c:pt idx="21001">
                  <c:v>-7.3706061566477216E-2</c:v>
                </c:pt>
                <c:pt idx="21002">
                  <c:v>8.6976036870465394E-3</c:v>
                </c:pt>
                <c:pt idx="21003">
                  <c:v>9.1109566507582868E-2</c:v>
                </c:pt>
                <c:pt idx="21004">
                  <c:v>0.1734737666113145</c:v>
                </c:pt>
                <c:pt idx="21005">
                  <c:v>0.25573475181849087</c:v>
                </c:pt>
                <c:pt idx="21006">
                  <c:v>0.33783629831526962</c:v>
                </c:pt>
                <c:pt idx="21007">
                  <c:v>0.41972241545212735</c:v>
                </c:pt>
                <c:pt idx="21008">
                  <c:v>0.501336430929193</c:v>
                </c:pt>
                <c:pt idx="21009">
                  <c:v>0.5826219831052909</c:v>
                </c:pt>
                <c:pt idx="21010">
                  <c:v>0.66352841532156404</c:v>
                </c:pt>
                <c:pt idx="21011">
                  <c:v>0.74399675006684818</c:v>
                </c:pt>
                <c:pt idx="21012">
                  <c:v>0.82397130814496933</c:v>
                </c:pt>
                <c:pt idx="21013">
                  <c:v>0.9033999239009729</c:v>
                </c:pt>
                <c:pt idx="21014">
                  <c:v>0.98223103865135086</c:v>
                </c:pt>
                <c:pt idx="21015">
                  <c:v>1.0604085220382629</c:v>
                </c:pt>
                <c:pt idx="21016">
                  <c:v>1.1378758243122693</c:v>
                </c:pt>
                <c:pt idx="21017">
                  <c:v>1.2145783200290006</c:v>
                </c:pt>
                <c:pt idx="21018">
                  <c:v>1.2904639769317456</c:v>
                </c:pt>
                <c:pt idx="21019">
                  <c:v>1.3654836592406827</c:v>
                </c:pt>
                <c:pt idx="21020">
                  <c:v>1.4395896055403636</c:v>
                </c:pt>
                <c:pt idx="21021">
                  <c:v>1.5127302462214398</c:v>
                </c:pt>
                <c:pt idx="21022">
                  <c:v>1.5848542929832092</c:v>
                </c:pt>
                <c:pt idx="21023">
                  <c:v>1.6559129806455573</c:v>
                </c:pt>
                <c:pt idx="21024">
                  <c:v>1.7258591125578986</c:v>
                </c:pt>
                <c:pt idx="21025">
                  <c:v>1.7946423266747698</c:v>
                </c:pt>
                <c:pt idx="21026">
                  <c:v>1.8622134811808324</c:v>
                </c:pt>
                <c:pt idx="21027">
                  <c:v>1.9285270330306339</c:v>
                </c:pt>
                <c:pt idx="21028">
                  <c:v>1.9935385727160722</c:v>
                </c:pt>
                <c:pt idx="21029">
                  <c:v>2.0571980583417897</c:v>
                </c:pt>
                <c:pt idx="21030">
                  <c:v>2.1194668461266151</c:v>
                </c:pt>
                <c:pt idx="21031">
                  <c:v>2.180305620170194</c:v>
                </c:pt>
                <c:pt idx="21032">
                  <c:v>2.2396679504558099</c:v>
                </c:pt>
                <c:pt idx="21033">
                  <c:v>2.2975172705545841</c:v>
                </c:pt>
                <c:pt idx="21034">
                  <c:v>2.3538130234137817</c:v>
                </c:pt>
                <c:pt idx="21035">
                  <c:v>2.4085141564319312</c:v>
                </c:pt>
                <c:pt idx="21036">
                  <c:v>2.4615796316602689</c:v>
                </c:pt>
                <c:pt idx="21037">
                  <c:v>2.5129769464817064</c:v>
                </c:pt>
                <c:pt idx="21038">
                  <c:v>2.5626723952035668</c:v>
                </c:pt>
                <c:pt idx="21039">
                  <c:v>2.6106265205478283</c:v>
                </c:pt>
                <c:pt idx="21040">
                  <c:v>2.6568114050860991</c:v>
                </c:pt>
                <c:pt idx="21041">
                  <c:v>2.7011953756269138</c:v>
                </c:pt>
                <c:pt idx="21042">
                  <c:v>2.7437444405244262</c:v>
                </c:pt>
                <c:pt idx="21043">
                  <c:v>2.7844323401063886</c:v>
                </c:pt>
                <c:pt idx="21044">
                  <c:v>2.823229149829984</c:v>
                </c:pt>
                <c:pt idx="21045">
                  <c:v>2.8601066643908846</c:v>
                </c:pt>
                <c:pt idx="21046">
                  <c:v>2.8950376111078913</c:v>
                </c:pt>
                <c:pt idx="21047">
                  <c:v>2.9279991395219138</c:v>
                </c:pt>
                <c:pt idx="21048">
                  <c:v>2.9589687412092962</c:v>
                </c:pt>
                <c:pt idx="21049">
                  <c:v>2.9879238352848123</c:v>
                </c:pt>
                <c:pt idx="21050">
                  <c:v>3.0148466769588134</c:v>
                </c:pt>
                <c:pt idx="21051">
                  <c:v>3.0397203138037394</c:v>
                </c:pt>
                <c:pt idx="21052">
                  <c:v>3.0625266450227766</c:v>
                </c:pt>
                <c:pt idx="21053">
                  <c:v>3.0832463449704806</c:v>
                </c:pt>
                <c:pt idx="21054">
                  <c:v>3.1018622401116951</c:v>
                </c:pt>
                <c:pt idx="21055">
                  <c:v>3.1183668153543032</c:v>
                </c:pt>
                <c:pt idx="21056">
                  <c:v>3.1327456992138556</c:v>
                </c:pt>
                <c:pt idx="21057">
                  <c:v>3.1449870051183368</c:v>
                </c:pt>
                <c:pt idx="21058">
                  <c:v>3.155082507201064</c:v>
                </c:pt>
                <c:pt idx="21059">
                  <c:v>3.1630283041591363</c:v>
                </c:pt>
                <c:pt idx="21060">
                  <c:v>3.1688136954526063</c:v>
                </c:pt>
                <c:pt idx="21061">
                  <c:v>3.172436110262796</c:v>
                </c:pt>
                <c:pt idx="21062">
                  <c:v>3.1738934446413234</c:v>
                </c:pt>
                <c:pt idx="21063">
                  <c:v>3.1731868071922347</c:v>
                </c:pt>
                <c:pt idx="21064">
                  <c:v>3.1703111336921981</c:v>
                </c:pt>
                <c:pt idx="21065">
                  <c:v>3.1652703701467897</c:v>
                </c:pt>
                <c:pt idx="21066">
                  <c:v>3.1580683924286106</c:v>
                </c:pt>
                <c:pt idx="21067">
                  <c:v>3.1487082783139022</c:v>
                </c:pt>
                <c:pt idx="21068">
                  <c:v>3.1371921811183938</c:v>
                </c:pt>
                <c:pt idx="21069">
                  <c:v>3.1235329916852557</c:v>
                </c:pt>
                <c:pt idx="21070">
                  <c:v>3.1077383742399265</c:v>
                </c:pt>
                <c:pt idx="21071">
                  <c:v>3.089815365450117</c:v>
                </c:pt>
                <c:pt idx="21072">
                  <c:v>3.0697742589297503</c:v>
                </c:pt>
                <c:pt idx="21073">
                  <c:v>3.0476294460108799</c:v>
                </c:pt>
                <c:pt idx="21074">
                  <c:v>3.0233983133575908</c:v>
                </c:pt>
                <c:pt idx="21075">
                  <c:v>2.9970963238965878</c:v>
                </c:pt>
                <c:pt idx="21076">
                  <c:v>2.9687412032187579</c:v>
                </c:pt>
                <c:pt idx="21077">
                  <c:v>2.9383536218078388</c:v>
                </c:pt>
                <c:pt idx="21078">
                  <c:v>2.9059526468467882</c:v>
                </c:pt>
                <c:pt idx="21079">
                  <c:v>2.8715586689029027</c:v>
                </c:pt>
                <c:pt idx="21080">
                  <c:v>2.8351922837756534</c:v>
                </c:pt>
                <c:pt idx="21081">
                  <c:v>2.7968810723909083</c:v>
                </c:pt>
                <c:pt idx="21082">
                  <c:v>2.7566477974058268</c:v>
                </c:pt>
                <c:pt idx="21083">
                  <c:v>2.7145186195239748</c:v>
                </c:pt>
                <c:pt idx="21084">
                  <c:v>2.6705276614503082</c:v>
                </c:pt>
                <c:pt idx="21085">
                  <c:v>2.6246999068111063</c:v>
                </c:pt>
                <c:pt idx="21086">
                  <c:v>2.5770667995919636</c:v>
                </c:pt>
                <c:pt idx="21087">
                  <c:v>2.5276651604433296</c:v>
                </c:pt>
                <c:pt idx="21088">
                  <c:v>2.4765259793171599</c:v>
                </c:pt>
                <c:pt idx="21089">
                  <c:v>2.4236811892985766</c:v>
                </c:pt>
                <c:pt idx="21090">
                  <c:v>2.3691645083589918</c:v>
                </c:pt>
                <c:pt idx="21091">
                  <c:v>2.3130169803174532</c:v>
                </c:pt>
                <c:pt idx="21092">
                  <c:v>2.2552716836907396</c:v>
                </c:pt>
                <c:pt idx="21093">
                  <c:v>2.1959695382337179</c:v>
                </c:pt>
                <c:pt idx="21094">
                  <c:v>2.1351566687918555</c:v>
                </c:pt>
                <c:pt idx="21095">
                  <c:v>2.0728695369549306</c:v>
                </c:pt>
                <c:pt idx="21096">
                  <c:v>2.0091507690708714</c:v>
                </c:pt>
                <c:pt idx="21097">
                  <c:v>1.9440447813600104</c:v>
                </c:pt>
                <c:pt idx="21098">
                  <c:v>1.877594368251901</c:v>
                </c:pt>
                <c:pt idx="21099">
                  <c:v>1.8098419654288429</c:v>
                </c:pt>
                <c:pt idx="21100">
                  <c:v>1.7408347822644517</c:v>
                </c:pt>
                <c:pt idx="21101">
                  <c:v>1.6706208342141338</c:v>
                </c:pt>
                <c:pt idx="21102">
                  <c:v>1.599246943200036</c:v>
                </c:pt>
                <c:pt idx="21103">
                  <c:v>1.5267599980032218</c:v>
                </c:pt>
                <c:pt idx="21104">
                  <c:v>1.453212004279274</c:v>
                </c:pt>
                <c:pt idx="21105">
                  <c:v>1.378655981568959</c:v>
                </c:pt>
                <c:pt idx="21106">
                  <c:v>1.3031438034077376</c:v>
                </c:pt>
                <c:pt idx="21107">
                  <c:v>1.22672579485095</c:v>
                </c:pt>
                <c:pt idx="21108">
                  <c:v>1.1494507262715619</c:v>
                </c:pt>
                <c:pt idx="21109">
                  <c:v>1.0713676180204128</c:v>
                </c:pt>
                <c:pt idx="21110">
                  <c:v>0.99253115691911065</c:v>
                </c:pt>
                <c:pt idx="21111">
                  <c:v>0.91299777121355841</c:v>
                </c:pt>
                <c:pt idx="21112">
                  <c:v>0.8328219728995907</c:v>
                </c:pt>
                <c:pt idx="21113">
                  <c:v>0.75205421271837958</c:v>
                </c:pt>
                <c:pt idx="21114">
                  <c:v>0.67075402274365481</c:v>
                </c:pt>
                <c:pt idx="21115">
                  <c:v>0.58897706109989167</c:v>
                </c:pt>
                <c:pt idx="21116">
                  <c:v>0.50677849069987635</c:v>
                </c:pt>
                <c:pt idx="21117">
                  <c:v>0.4242143890028533</c:v>
                </c:pt>
                <c:pt idx="21118">
                  <c:v>0.34134080862387245</c:v>
                </c:pt>
                <c:pt idx="21119">
                  <c:v>0.25821488198174281</c:v>
                </c:pt>
                <c:pt idx="21120">
                  <c:v>0.17489351911699336</c:v>
                </c:pt>
                <c:pt idx="21121">
                  <c:v>9.1433053350596857E-2</c:v>
                </c:pt>
                <c:pt idx="21122">
                  <c:v>7.8904441159743984E-3</c:v>
                </c:pt>
                <c:pt idx="21123">
                  <c:v>-7.5676577410679527E-2</c:v>
                </c:pt>
                <c:pt idx="21124">
                  <c:v>-0.15921079142227673</c:v>
                </c:pt>
                <c:pt idx="21125">
                  <c:v>-0.24265557173939459</c:v>
                </c:pt>
                <c:pt idx="21126">
                  <c:v>-0.32595350724989297</c:v>
                </c:pt>
                <c:pt idx="21127">
                  <c:v>-0.40904740789790428</c:v>
                </c:pt>
                <c:pt idx="21128">
                  <c:v>-0.49187939107137646</c:v>
                </c:pt>
                <c:pt idx="21129">
                  <c:v>-0.57439187512385703</c:v>
                </c:pt>
                <c:pt idx="21130">
                  <c:v>-0.65653297491987628</c:v>
                </c:pt>
                <c:pt idx="21131">
                  <c:v>-0.73824247723014791</c:v>
                </c:pt>
                <c:pt idx="21132">
                  <c:v>-0.81946346113546453</c:v>
                </c:pt>
                <c:pt idx="21133">
                  <c:v>-0.90014251449504001</c:v>
                </c:pt>
                <c:pt idx="21134">
                  <c:v>-0.98022682862303012</c:v>
                </c:pt>
                <c:pt idx="21135">
                  <c:v>-1.0596590208921688</c:v>
                </c:pt>
                <c:pt idx="21136">
                  <c:v>-1.1383812882675988</c:v>
                </c:pt>
                <c:pt idx="21137">
                  <c:v>-1.2163377522552616</c:v>
                </c:pt>
                <c:pt idx="21138">
                  <c:v>-1.2934751290354203</c:v>
                </c:pt>
                <c:pt idx="21139">
                  <c:v>-1.3697430340008891</c:v>
                </c:pt>
                <c:pt idx="21140">
                  <c:v>-1.4450924608901752</c:v>
                </c:pt>
                <c:pt idx="21141">
                  <c:v>-1.5194706004705467</c:v>
                </c:pt>
                <c:pt idx="21142">
                  <c:v>-1.5928249312761948</c:v>
                </c:pt>
                <c:pt idx="21143">
                  <c:v>-1.665105462648786</c:v>
                </c:pt>
                <c:pt idx="21144">
                  <c:v>-1.7362637813668462</c:v>
                </c:pt>
                <c:pt idx="21145">
                  <c:v>-1.8062483189326395</c:v>
                </c:pt>
                <c:pt idx="21146">
                  <c:v>-1.875008738397576</c:v>
                </c:pt>
                <c:pt idx="21147">
                  <c:v>-1.9424983140907046</c:v>
                </c:pt>
                <c:pt idx="21148">
                  <c:v>-2.0086714675621651</c:v>
                </c:pt>
                <c:pt idx="21149">
                  <c:v>-2.0734770028201903</c:v>
                </c:pt>
                <c:pt idx="21150">
                  <c:v>-2.1368751379789637</c:v>
                </c:pt>
                <c:pt idx="21151">
                  <c:v>-2.1988254361552135</c:v>
                </c:pt>
                <c:pt idx="21152">
                  <c:v>-2.259280364583593</c:v>
                </c:pt>
                <c:pt idx="21153">
                  <c:v>-2.3182022734146863</c:v>
                </c:pt>
                <c:pt idx="21154">
                  <c:v>-2.3755495425773439</c:v>
                </c:pt>
                <c:pt idx="21155">
                  <c:v>-2.4312800779071719</c:v>
                </c:pt>
                <c:pt idx="21156">
                  <c:v>-2.4853518223794264</c:v>
                </c:pt>
                <c:pt idx="21157">
                  <c:v>-2.5377312777966843</c:v>
                </c:pt>
                <c:pt idx="21158">
                  <c:v>-2.5883837673661403</c:v>
                </c:pt>
                <c:pt idx="21159">
                  <c:v>-2.6372688881500843</c:v>
                </c:pt>
                <c:pt idx="21160">
                  <c:v>-2.6843578034347497</c:v>
                </c:pt>
                <c:pt idx="21161">
                  <c:v>-2.7296179480252825</c:v>
                </c:pt>
                <c:pt idx="21162">
                  <c:v>-2.7730144664341778</c:v>
                </c:pt>
                <c:pt idx="21163">
                  <c:v>-2.8145202641607487</c:v>
                </c:pt>
                <c:pt idx="21164">
                  <c:v>-2.8541046116690434</c:v>
                </c:pt>
                <c:pt idx="21165">
                  <c:v>-2.89173852928886</c:v>
                </c:pt>
                <c:pt idx="21166">
                  <c:v>-2.9273940013615798</c:v>
                </c:pt>
                <c:pt idx="21167">
                  <c:v>-2.9610474665685151</c:v>
                </c:pt>
                <c:pt idx="21168">
                  <c:v>-2.9926757384414868</c:v>
                </c:pt>
                <c:pt idx="21169">
                  <c:v>-3.0222555915297673</c:v>
                </c:pt>
                <c:pt idx="21170">
                  <c:v>-3.0497686705877536</c:v>
                </c:pt>
                <c:pt idx="21171">
                  <c:v>-3.0751974474374579</c:v>
                </c:pt>
                <c:pt idx="21172">
                  <c:v>-3.0985232807984957</c:v>
                </c:pt>
                <c:pt idx="21173">
                  <c:v>-3.1197263403343927</c:v>
                </c:pt>
                <c:pt idx="21174">
                  <c:v>-3.1387889841014309</c:v>
                </c:pt>
                <c:pt idx="21175">
                  <c:v>-3.1557032653347652</c:v>
                </c:pt>
                <c:pt idx="21176">
                  <c:v>-3.1704544180296419</c:v>
                </c:pt>
                <c:pt idx="21177">
                  <c:v>-3.183030198625493</c:v>
                </c:pt>
                <c:pt idx="21178">
                  <c:v>-3.1934220621405212</c:v>
                </c:pt>
                <c:pt idx="21179">
                  <c:v>-3.2016258263339088</c:v>
                </c:pt>
                <c:pt idx="21180">
                  <c:v>-3.2076305481704699</c:v>
                </c:pt>
                <c:pt idx="21181">
                  <c:v>-3.2114334530060504</c:v>
                </c:pt>
                <c:pt idx="21182">
                  <c:v>-3.2130322719248245</c:v>
                </c:pt>
                <c:pt idx="21183">
                  <c:v>-3.2124279875709338</c:v>
                </c:pt>
                <c:pt idx="21184">
                  <c:v>-3.209615448879156</c:v>
                </c:pt>
                <c:pt idx="21185">
                  <c:v>-3.2045985542024686</c:v>
                </c:pt>
                <c:pt idx="21186">
                  <c:v>-3.1973811709824758</c:v>
                </c:pt>
                <c:pt idx="21187">
                  <c:v>-3.1879664077789793</c:v>
                </c:pt>
                <c:pt idx="21188">
                  <c:v>-3.1763564878597732</c:v>
                </c:pt>
                <c:pt idx="21189">
                  <c:v>-3.1625644111033413</c:v>
                </c:pt>
                <c:pt idx="21190">
                  <c:v>-3.1465979897295355</c:v>
                </c:pt>
                <c:pt idx="21191">
                  <c:v>-3.1284644471965231</c:v>
                </c:pt>
                <c:pt idx="21192">
                  <c:v>-3.1081743025030439</c:v>
                </c:pt>
                <c:pt idx="21193">
                  <c:v>-3.0857422107201198</c:v>
                </c:pt>
                <c:pt idx="21194">
                  <c:v>-3.0611858603266922</c:v>
                </c:pt>
                <c:pt idx="21195">
                  <c:v>-3.0345210538238199</c:v>
                </c:pt>
                <c:pt idx="21196">
                  <c:v>-3.005765893782534</c:v>
                </c:pt>
                <c:pt idx="21197">
                  <c:v>-2.9749414646813448</c:v>
                </c:pt>
                <c:pt idx="21198">
                  <c:v>-2.9420672842848559</c:v>
                </c:pt>
                <c:pt idx="21199">
                  <c:v>-2.907164229864629</c:v>
                </c:pt>
                <c:pt idx="21200">
                  <c:v>-2.8702534195469531</c:v>
                </c:pt>
                <c:pt idx="21201">
                  <c:v>-2.8313629916715772</c:v>
                </c:pt>
                <c:pt idx="21202">
                  <c:v>-2.790516300826372</c:v>
                </c:pt>
                <c:pt idx="21203">
                  <c:v>-2.7477401335578637</c:v>
                </c:pt>
                <c:pt idx="21204">
                  <c:v>-2.703069271688173</c:v>
                </c:pt>
                <c:pt idx="21205">
                  <c:v>-2.6565293905637222</c:v>
                </c:pt>
                <c:pt idx="21206">
                  <c:v>-2.6081526577899288</c:v>
                </c:pt>
                <c:pt idx="21207">
                  <c:v>-2.5579766488017777</c:v>
                </c:pt>
                <c:pt idx="21208">
                  <c:v>-2.5060331387345767</c:v>
                </c:pt>
                <c:pt idx="21209">
                  <c:v>-2.4523548754598798</c:v>
                </c:pt>
                <c:pt idx="21210">
                  <c:v>-2.3969764205134818</c:v>
                </c:pt>
                <c:pt idx="21211">
                  <c:v>-2.3399396892032436</c:v>
                </c:pt>
                <c:pt idx="21212">
                  <c:v>-2.281278658578187</c:v>
                </c:pt>
                <c:pt idx="21213">
                  <c:v>-2.2210351730611748</c:v>
                </c:pt>
                <c:pt idx="21214">
                  <c:v>-2.1592563073679605</c:v>
                </c:pt>
                <c:pt idx="21215">
                  <c:v>-2.0959794972025656</c:v>
                </c:pt>
                <c:pt idx="21216">
                  <c:v>-2.031248366289272</c:v>
                </c:pt>
                <c:pt idx="21217">
                  <c:v>-1.9651083504818663</c:v>
                </c:pt>
                <c:pt idx="21218">
                  <c:v>-1.8976032850736759</c:v>
                </c:pt>
                <c:pt idx="21219">
                  <c:v>-1.8287766667936758</c:v>
                </c:pt>
                <c:pt idx="21220">
                  <c:v>-1.7586767851778</c:v>
                </c:pt>
                <c:pt idx="21221">
                  <c:v>-1.6873527538733277</c:v>
                </c:pt>
                <c:pt idx="21222">
                  <c:v>-1.6148525099206343</c:v>
                </c:pt>
                <c:pt idx="21223">
                  <c:v>-1.5412240730250768</c:v>
                </c:pt>
                <c:pt idx="21224">
                  <c:v>-1.466520594437519</c:v>
                </c:pt>
                <c:pt idx="21225">
                  <c:v>-1.3907962528154323</c:v>
                </c:pt>
                <c:pt idx="21226">
                  <c:v>-1.3141040931697123</c:v>
                </c:pt>
                <c:pt idx="21227">
                  <c:v>-1.2364956232156987</c:v>
                </c:pt>
                <c:pt idx="21228">
                  <c:v>-1.1580208059854793</c:v>
                </c:pt>
                <c:pt idx="21229">
                  <c:v>-1.0787298632937088</c:v>
                </c:pt>
                <c:pt idx="21230">
                  <c:v>-0.99867869102728546</c:v>
                </c:pt>
                <c:pt idx="21231">
                  <c:v>-0.91792493288902977</c:v>
                </c:pt>
                <c:pt idx="21232">
                  <c:v>-0.83652432150716338</c:v>
                </c:pt>
                <c:pt idx="21233">
                  <c:v>-0.75452853220999117</c:v>
                </c:pt>
                <c:pt idx="21234">
                  <c:v>-0.67199832438898155</c:v>
                </c:pt>
                <c:pt idx="21235">
                  <c:v>-0.58899058499059664</c:v>
                </c:pt>
                <c:pt idx="21236">
                  <c:v>-0.50556170602633121</c:v>
                </c:pt>
                <c:pt idx="21237">
                  <c:v>-0.4217689931037153</c:v>
                </c:pt>
                <c:pt idx="21238">
                  <c:v>-0.33766972480978691</c:v>
                </c:pt>
                <c:pt idx="21239">
                  <c:v>-0.25332225613590476</c:v>
                </c:pt>
                <c:pt idx="21240">
                  <c:v>-0.16878471507644946</c:v>
                </c:pt>
                <c:pt idx="21241">
                  <c:v>-8.4114647073398746E-2</c:v>
                </c:pt>
                <c:pt idx="21242">
                  <c:v>6.2978335965376757E-4</c:v>
                </c:pt>
                <c:pt idx="21243">
                  <c:v>8.5389648207425964E-2</c:v>
                </c:pt>
                <c:pt idx="21244">
                  <c:v>0.17010654025660044</c:v>
                </c:pt>
                <c:pt idx="21245">
                  <c:v>0.25472265653620646</c:v>
                </c:pt>
                <c:pt idx="21246">
                  <c:v>0.33917942092788728</c:v>
                </c:pt>
                <c:pt idx="21247">
                  <c:v>0.4234184913134586</c:v>
                </c:pt>
                <c:pt idx="21248">
                  <c:v>0.50738084710760289</c:v>
                </c:pt>
                <c:pt idx="21249">
                  <c:v>0.59100778391017628</c:v>
                </c:pt>
                <c:pt idx="21250">
                  <c:v>0.67424631016669201</c:v>
                </c:pt>
                <c:pt idx="21251">
                  <c:v>0.75703512366170933</c:v>
                </c:pt>
                <c:pt idx="21252">
                  <c:v>0.83931623300313685</c:v>
                </c:pt>
                <c:pt idx="21253">
                  <c:v>0.92103517515201594</c:v>
                </c:pt>
                <c:pt idx="21254">
                  <c:v>1.0021381111406473</c:v>
                </c:pt>
                <c:pt idx="21255">
                  <c:v>1.082566649696745</c:v>
                </c:pt>
                <c:pt idx="21256">
                  <c:v>1.1622620017757519</c:v>
                </c:pt>
                <c:pt idx="21257">
                  <c:v>1.2411673264848873</c:v>
                </c:pt>
                <c:pt idx="21258">
                  <c:v>1.3192284021681591</c:v>
                </c:pt>
                <c:pt idx="21259">
                  <c:v>1.3963939318713325</c:v>
                </c:pt>
                <c:pt idx="21260">
                  <c:v>1.4726140233759821</c:v>
                </c:pt>
                <c:pt idx="21261">
                  <c:v>1.5478350087566684</c:v>
                </c:pt>
                <c:pt idx="21262">
                  <c:v>1.6220035359658274</c:v>
                </c:pt>
                <c:pt idx="21263">
                  <c:v>1.69506881269249</c:v>
                </c:pt>
                <c:pt idx="21264">
                  <c:v>1.7669816537806284</c:v>
                </c:pt>
                <c:pt idx="21265">
                  <c:v>1.8376897492751512</c:v>
                </c:pt>
                <c:pt idx="21266">
                  <c:v>1.9071420519755973</c:v>
                </c:pt>
                <c:pt idx="21267">
                  <c:v>1.9752911578615699</c:v>
                </c:pt>
                <c:pt idx="21268">
                  <c:v>2.0420908427007909</c:v>
                </c:pt>
                <c:pt idx="21269">
                  <c:v>2.10748929791822</c:v>
                </c:pt>
                <c:pt idx="21270">
                  <c:v>2.1714461628423489</c:v>
                </c:pt>
                <c:pt idx="21271">
                  <c:v>2.23392045616658</c:v>
                </c:pt>
                <c:pt idx="21272">
                  <c:v>2.2948641355945121</c:v>
                </c:pt>
                <c:pt idx="21273">
                  <c:v>2.354239077133077</c:v>
                </c:pt>
                <c:pt idx="21274">
                  <c:v>2.4120032224142887</c:v>
                </c:pt>
                <c:pt idx="21275">
                  <c:v>2.4681140752473723</c:v>
                </c:pt>
                <c:pt idx="21276">
                  <c:v>2.522529213238724</c:v>
                </c:pt>
                <c:pt idx="21277">
                  <c:v>2.5752148098300793</c:v>
                </c:pt>
                <c:pt idx="21278">
                  <c:v>2.6261358971890085</c:v>
                </c:pt>
                <c:pt idx="21279">
                  <c:v>2.6752518189354144</c:v>
                </c:pt>
                <c:pt idx="21280">
                  <c:v>2.7225335227486722</c:v>
                </c:pt>
                <c:pt idx="21281">
                  <c:v>2.7679482658630103</c:v>
                </c:pt>
                <c:pt idx="21282">
                  <c:v>2.8114610534182471</c:v>
                </c:pt>
                <c:pt idx="21283">
                  <c:v>2.8530446898635473</c:v>
                </c:pt>
                <c:pt idx="21284">
                  <c:v>2.8926683830211135</c:v>
                </c:pt>
                <c:pt idx="21285">
                  <c:v>2.9303031290346984</c:v>
                </c:pt>
                <c:pt idx="21286">
                  <c:v>2.9659209265244821</c:v>
                </c:pt>
                <c:pt idx="21287">
                  <c:v>2.9994982668861945</c:v>
                </c:pt>
                <c:pt idx="21288">
                  <c:v>3.0310120547337718</c:v>
                </c:pt>
                <c:pt idx="21289">
                  <c:v>3.0604391939605256</c:v>
                </c:pt>
                <c:pt idx="21290">
                  <c:v>3.0877614967825795</c:v>
                </c:pt>
                <c:pt idx="21291">
                  <c:v>3.1129616404192206</c:v>
                </c:pt>
                <c:pt idx="21292">
                  <c:v>3.1360212267029417</c:v>
                </c:pt>
                <c:pt idx="21293">
                  <c:v>3.1569207058682709</c:v>
                </c:pt>
                <c:pt idx="21294">
                  <c:v>3.1756427537057537</c:v>
                </c:pt>
                <c:pt idx="21295">
                  <c:v>3.1921797780163041</c:v>
                </c:pt>
                <c:pt idx="21296">
                  <c:v>3.2065174038239861</c:v>
                </c:pt>
                <c:pt idx="21297">
                  <c:v>3.2186438146553908</c:v>
                </c:pt>
                <c:pt idx="21298">
                  <c:v>3.2285509282336702</c:v>
                </c:pt>
                <c:pt idx="21299">
                  <c:v>3.236235060164848</c:v>
                </c:pt>
                <c:pt idx="21300">
                  <c:v>3.2416857998916213</c:v>
                </c:pt>
                <c:pt idx="21301">
                  <c:v>3.2449009393335433</c:v>
                </c:pt>
                <c:pt idx="21302">
                  <c:v>3.2458788096453395</c:v>
                </c:pt>
                <c:pt idx="21303">
                  <c:v>3.2446210264362603</c:v>
                </c:pt>
                <c:pt idx="21304">
                  <c:v>3.2411231038558963</c:v>
                </c:pt>
                <c:pt idx="21305">
                  <c:v>3.2353896370450048</c:v>
                </c:pt>
                <c:pt idx="21306">
                  <c:v>3.2274252210978194</c:v>
                </c:pt>
                <c:pt idx="21307">
                  <c:v>3.2172337223530687</c:v>
                </c:pt>
                <c:pt idx="21308">
                  <c:v>3.2048181512153704</c:v>
                </c:pt>
                <c:pt idx="21309">
                  <c:v>3.1901923232605749</c:v>
                </c:pt>
                <c:pt idx="21310">
                  <c:v>3.1733648941408448</c:v>
                </c:pt>
                <c:pt idx="21311">
                  <c:v>3.1543439576286145</c:v>
                </c:pt>
                <c:pt idx="21312">
                  <c:v>3.1331409290394316</c:v>
                </c:pt>
                <c:pt idx="21313">
                  <c:v>3.1097713848585808</c:v>
                </c:pt>
                <c:pt idx="21314">
                  <c:v>3.0842539591469147</c:v>
                </c:pt>
                <c:pt idx="21315">
                  <c:v>3.0566054232015607</c:v>
                </c:pt>
                <c:pt idx="21316">
                  <c:v>3.0268448706273952</c:v>
                </c:pt>
                <c:pt idx="21317">
                  <c:v>2.9949943981763893</c:v>
                </c:pt>
                <c:pt idx="21318">
                  <c:v>2.9610745561072553</c:v>
                </c:pt>
                <c:pt idx="21319">
                  <c:v>2.925107273367558</c:v>
                </c:pt>
                <c:pt idx="21320">
                  <c:v>2.8871147378839455</c:v>
                </c:pt>
                <c:pt idx="21321">
                  <c:v>2.8471261748457226</c:v>
                </c:pt>
                <c:pt idx="21322">
                  <c:v>2.8051660416476829</c:v>
                </c:pt>
                <c:pt idx="21323">
                  <c:v>2.7612622424934048</c:v>
                </c:pt>
                <c:pt idx="21324">
                  <c:v>2.715450690590413</c:v>
                </c:pt>
                <c:pt idx="21325">
                  <c:v>2.6677582052640685</c:v>
                </c:pt>
                <c:pt idx="21326">
                  <c:v>2.6182181095450874</c:v>
                </c:pt>
                <c:pt idx="21327">
                  <c:v>2.5668691445820131</c:v>
                </c:pt>
                <c:pt idx="21328">
                  <c:v>2.513744260344227</c:v>
                </c:pt>
                <c:pt idx="21329">
                  <c:v>2.4588773874812619</c:v>
                </c:pt>
                <c:pt idx="21330">
                  <c:v>2.402304277066766</c:v>
                </c:pt>
                <c:pt idx="21331">
                  <c:v>2.3440680395161837</c:v>
                </c:pt>
                <c:pt idx="21332">
                  <c:v>2.2842038513603913</c:v>
                </c:pt>
                <c:pt idx="21333">
                  <c:v>2.22275475967901</c:v>
                </c:pt>
                <c:pt idx="21334">
                  <c:v>2.1597690438176826</c:v>
                </c:pt>
                <c:pt idx="21335">
                  <c:v>2.0952853448798856</c:v>
                </c:pt>
                <c:pt idx="21336">
                  <c:v>2.0293484915551234</c:v>
                </c:pt>
                <c:pt idx="21337">
                  <c:v>1.9620051230253415</c:v>
                </c:pt>
                <c:pt idx="21338">
                  <c:v>1.8933002750742827</c:v>
                </c:pt>
                <c:pt idx="21339">
                  <c:v>1.8232786408860036</c:v>
                </c:pt>
                <c:pt idx="21340">
                  <c:v>1.7519897012233121</c:v>
                </c:pt>
                <c:pt idx="21341">
                  <c:v>1.6794837545449808</c:v>
                </c:pt>
                <c:pt idx="21342">
                  <c:v>1.6058099151068954</c:v>
                </c:pt>
                <c:pt idx="21343">
                  <c:v>1.5310173710617978</c:v>
                </c:pt>
                <c:pt idx="21344">
                  <c:v>1.455160432176545</c:v>
                </c:pt>
                <c:pt idx="21345">
                  <c:v>1.3782944245405102</c:v>
                </c:pt>
                <c:pt idx="21346">
                  <c:v>1.3004735283711841</c:v>
                </c:pt>
                <c:pt idx="21347">
                  <c:v>1.2217503732365422</c:v>
                </c:pt>
                <c:pt idx="21348">
                  <c:v>1.1421760295525381</c:v>
                </c:pt>
                <c:pt idx="21349">
                  <c:v>1.0618018109490044</c:v>
                </c:pt>
                <c:pt idx="21350">
                  <c:v>0.98068468847553181</c:v>
                </c:pt>
                <c:pt idx="21351">
                  <c:v>0.8988833632778821</c:v>
                </c:pt>
                <c:pt idx="21352">
                  <c:v>0.81645460665904357</c:v>
                </c:pt>
                <c:pt idx="21353">
                  <c:v>0.73345111282399167</c:v>
                </c:pt>
                <c:pt idx="21354">
                  <c:v>0.64993463923357442</c:v>
                </c:pt>
                <c:pt idx="21355">
                  <c:v>0.56596304910770823</c:v>
                </c:pt>
                <c:pt idx="21356">
                  <c:v>0.48159368796955526</c:v>
                </c:pt>
                <c:pt idx="21357">
                  <c:v>0.39688479123323434</c:v>
                </c:pt>
                <c:pt idx="21358">
                  <c:v>0.31189454266844402</c:v>
                </c:pt>
                <c:pt idx="21359">
                  <c:v>0.22668217693118881</c:v>
                </c:pt>
                <c:pt idx="21360">
                  <c:v>0.14130667529408436</c:v>
                </c:pt>
                <c:pt idx="21361">
                  <c:v>5.5826409249638387E-2</c:v>
                </c:pt>
                <c:pt idx="21362">
                  <c:v>-2.9699658680133433E-2</c:v>
                </c:pt>
                <c:pt idx="21363">
                  <c:v>-0.1152118312989333</c:v>
                </c:pt>
                <c:pt idx="21364">
                  <c:v>-0.20065096179691158</c:v>
                </c:pt>
                <c:pt idx="21365">
                  <c:v>-0.28595853791747555</c:v>
                </c:pt>
                <c:pt idx="21366">
                  <c:v>-0.37107530526407417</c:v>
                </c:pt>
                <c:pt idx="21367">
                  <c:v>-0.45594227511271135</c:v>
                </c:pt>
                <c:pt idx="21368">
                  <c:v>-0.54049981257767776</c:v>
                </c:pt>
                <c:pt idx="21369">
                  <c:v>-0.62468863186472257</c:v>
                </c:pt>
                <c:pt idx="21370">
                  <c:v>-0.708455193498847</c:v>
                </c:pt>
                <c:pt idx="21371">
                  <c:v>-0.79173768135173717</c:v>
                </c:pt>
                <c:pt idx="21372">
                  <c:v>-0.8744776246258994</c:v>
                </c:pt>
                <c:pt idx="21373">
                  <c:v>-0.95662011584934203</c:v>
                </c:pt>
                <c:pt idx="21374">
                  <c:v>-1.0381109070238432</c:v>
                </c:pt>
                <c:pt idx="21375">
                  <c:v>-1.1188912336435597</c:v>
                </c:pt>
                <c:pt idx="21376">
                  <c:v>-1.19890196958597</c:v>
                </c:pt>
                <c:pt idx="21377">
                  <c:v>-1.2780859733582224</c:v>
                </c:pt>
                <c:pt idx="21378">
                  <c:v>-1.3563887594679598</c:v>
                </c:pt>
                <c:pt idx="21379">
                  <c:v>-1.4337588041373563</c:v>
                </c:pt>
                <c:pt idx="21380">
                  <c:v>-1.5101460255490435</c:v>
                </c:pt>
                <c:pt idx="21381">
                  <c:v>-1.5854966035780123</c:v>
                </c:pt>
                <c:pt idx="21382">
                  <c:v>-1.6597570715137486</c:v>
                </c:pt>
                <c:pt idx="21383">
                  <c:v>-1.7328765600187634</c:v>
                </c:pt>
                <c:pt idx="21384">
                  <c:v>-1.8048058446090782</c:v>
                </c:pt>
                <c:pt idx="21385">
                  <c:v>-1.8754926137246331</c:v>
                </c:pt>
                <c:pt idx="21386">
                  <c:v>-1.9448858562699209</c:v>
                </c:pt>
                <c:pt idx="21387">
                  <c:v>-2.0129382419883819</c:v>
                </c:pt>
                <c:pt idx="21388">
                  <c:v>-2.079603657982303</c:v>
                </c:pt>
                <c:pt idx="21389">
                  <c:v>-2.1448304444557529</c:v>
                </c:pt>
                <c:pt idx="21390">
                  <c:v>-2.2085784267979722</c:v>
                </c:pt>
                <c:pt idx="21391">
                  <c:v>-2.270806846844073</c:v>
                </c:pt>
                <c:pt idx="21392">
                  <c:v>-2.3314679222831618</c:v>
                </c:pt>
                <c:pt idx="21393">
                  <c:v>-2.3905238256774592</c:v>
                </c:pt>
                <c:pt idx="21394">
                  <c:v>-2.4479328314735516</c:v>
                </c:pt>
                <c:pt idx="21395">
                  <c:v>-2.5036528122080965</c:v>
                </c:pt>
                <c:pt idx="21396">
                  <c:v>-2.557641749745498</c:v>
                </c:pt>
                <c:pt idx="21397">
                  <c:v>-2.6098662568985516</c:v>
                </c:pt>
                <c:pt idx="21398">
                  <c:v>-2.6602918398665434</c:v>
                </c:pt>
                <c:pt idx="21399">
                  <c:v>-2.7088783504748855</c:v>
                </c:pt>
                <c:pt idx="21400">
                  <c:v>-2.7555972782613423</c:v>
                </c:pt>
                <c:pt idx="21401">
                  <c:v>-2.8004164554173587</c:v>
                </c:pt>
                <c:pt idx="21402">
                  <c:v>-2.8433014945518105</c:v>
                </c:pt>
                <c:pt idx="21403">
                  <c:v>-2.8842258394753491</c:v>
                </c:pt>
                <c:pt idx="21404">
                  <c:v>-2.9231593686133648</c:v>
                </c:pt>
                <c:pt idx="21405">
                  <c:v>-2.9600737792727343</c:v>
                </c:pt>
                <c:pt idx="21406">
                  <c:v>-2.9949418010846447</c:v>
                </c:pt>
                <c:pt idx="21407">
                  <c:v>-3.0277406855621272</c:v>
                </c:pt>
                <c:pt idx="21408">
                  <c:v>-3.0584481257725122</c:v>
                </c:pt>
                <c:pt idx="21409">
                  <c:v>-3.087041841600183</c:v>
                </c:pt>
                <c:pt idx="21410">
                  <c:v>-3.1135044879646285</c:v>
                </c:pt>
                <c:pt idx="21411">
                  <c:v>-3.1378196106489011</c:v>
                </c:pt>
                <c:pt idx="21412">
                  <c:v>-3.159969705032351</c:v>
                </c:pt>
                <c:pt idx="21413">
                  <c:v>-3.179936138977602</c:v>
                </c:pt>
                <c:pt idx="21414">
                  <c:v>-3.1977025290588874</c:v>
                </c:pt>
                <c:pt idx="21415">
                  <c:v>-3.2132622460680662</c:v>
                </c:pt>
                <c:pt idx="21416">
                  <c:v>-3.2266018992572416</c:v>
                </c:pt>
                <c:pt idx="21417">
                  <c:v>-3.2377106766271448</c:v>
                </c:pt>
                <c:pt idx="21418">
                  <c:v>-3.2465815196104377</c:v>
                </c:pt>
                <c:pt idx="21419">
                  <c:v>-3.2532117857283143</c:v>
                </c:pt>
                <c:pt idx="21420">
                  <c:v>-3.2575921234970089</c:v>
                </c:pt>
                <c:pt idx="21421">
                  <c:v>-3.2597214000038219</c:v>
                </c:pt>
                <c:pt idx="21422">
                  <c:v>-3.2595990365857141</c:v>
                </c:pt>
                <c:pt idx="21423">
                  <c:v>-3.2572277529543232</c:v>
                </c:pt>
                <c:pt idx="21424">
                  <c:v>-3.2526041801739933</c:v>
                </c:pt>
                <c:pt idx="21425">
                  <c:v>-3.245734041992471</c:v>
                </c:pt>
                <c:pt idx="21426">
                  <c:v>-3.2366230726717986</c:v>
                </c:pt>
                <c:pt idx="21427">
                  <c:v>-3.2252762871379086</c:v>
                </c:pt>
                <c:pt idx="21428">
                  <c:v>-3.2116978526515352</c:v>
                </c:pt>
                <c:pt idx="21429">
                  <c:v>-3.1959027487553286</c:v>
                </c:pt>
                <c:pt idx="21430">
                  <c:v>-3.1779008010140499</c:v>
                </c:pt>
                <c:pt idx="21431">
                  <c:v>-3.1577012778881963</c:v>
                </c:pt>
                <c:pt idx="21432">
                  <c:v>-3.1353167729821028</c:v>
                </c:pt>
                <c:pt idx="21433">
                  <c:v>-3.1107640434928268</c:v>
                </c:pt>
                <c:pt idx="21434">
                  <c:v>-3.0840629054361663</c:v>
                </c:pt>
                <c:pt idx="21435">
                  <c:v>-3.0552313121268382</c:v>
                </c:pt>
                <c:pt idx="21436">
                  <c:v>-3.0242895380698078</c:v>
                </c:pt>
                <c:pt idx="21437">
                  <c:v>-2.9912608586210974</c:v>
                </c:pt>
                <c:pt idx="21438">
                  <c:v>-2.9561669991715682</c:v>
                </c:pt>
                <c:pt idx="21439">
                  <c:v>-2.9190310591571844</c:v>
                </c:pt>
                <c:pt idx="21440">
                  <c:v>-2.8798763911824463</c:v>
                </c:pt>
                <c:pt idx="21441">
                  <c:v>-2.8387333781434476</c:v>
                </c:pt>
                <c:pt idx="21442">
                  <c:v>-2.7956276270175762</c:v>
                </c:pt>
                <c:pt idx="21443">
                  <c:v>-2.7505881823223173</c:v>
                </c:pt>
                <c:pt idx="21444">
                  <c:v>-2.7036520871754526</c:v>
                </c:pt>
                <c:pt idx="21445">
                  <c:v>-2.6548472792849989</c:v>
                </c:pt>
                <c:pt idx="21446">
                  <c:v>-2.6042081874247525</c:v>
                </c:pt>
                <c:pt idx="21447">
                  <c:v>-2.5517746447475793</c:v>
                </c:pt>
                <c:pt idx="21448">
                  <c:v>-2.4975806784036929</c:v>
                </c:pt>
                <c:pt idx="21449">
                  <c:v>-2.44166128033027</c:v>
                </c:pt>
                <c:pt idx="21450">
                  <c:v>-2.384053245942098</c:v>
                </c:pt>
                <c:pt idx="21451">
                  <c:v>-2.3248007120132126</c:v>
                </c:pt>
                <c:pt idx="21452">
                  <c:v>-2.263939862432844</c:v>
                </c:pt>
                <c:pt idx="21453">
                  <c:v>-2.2015147316405761</c:v>
                </c:pt>
                <c:pt idx="21454">
                  <c:v>-2.1375745653655382</c:v>
                </c:pt>
                <c:pt idx="21455">
                  <c:v>-2.0721589491616648</c:v>
                </c:pt>
                <c:pt idx="21456">
                  <c:v>-2.0053136333016037</c:v>
                </c:pt>
                <c:pt idx="21457">
                  <c:v>-1.9370861547719218</c:v>
                </c:pt>
                <c:pt idx="21458">
                  <c:v>-1.8675224224954963</c:v>
                </c:pt>
                <c:pt idx="21459">
                  <c:v>-1.7966679772679144</c:v>
                </c:pt>
                <c:pt idx="21460">
                  <c:v>-1.7245731210996766</c:v>
                </c:pt>
                <c:pt idx="21461">
                  <c:v>-1.651288946523878</c:v>
                </c:pt>
                <c:pt idx="21462">
                  <c:v>-1.5768653339151069</c:v>
                </c:pt>
                <c:pt idx="21463">
                  <c:v>-1.5013522088354017</c:v>
                </c:pt>
                <c:pt idx="21464">
                  <c:v>-1.4248045890264287</c:v>
                </c:pt>
                <c:pt idx="21465">
                  <c:v>-1.3472784784226282</c:v>
                </c:pt>
                <c:pt idx="21466">
                  <c:v>-1.2688287042919213</c:v>
                </c:pt>
                <c:pt idx="21467">
                  <c:v>-1.189508511824021</c:v>
                </c:pt>
                <c:pt idx="21468">
                  <c:v>-1.1093695550257987</c:v>
                </c:pt>
                <c:pt idx="21469">
                  <c:v>-1.0284636985169415</c:v>
                </c:pt>
                <c:pt idx="21470">
                  <c:v>-0.94684843119853457</c:v>
                </c:pt>
                <c:pt idx="21471">
                  <c:v>-0.86458293842557032</c:v>
                </c:pt>
                <c:pt idx="21472">
                  <c:v>-0.78172444159757015</c:v>
                </c:pt>
                <c:pt idx="21473">
                  <c:v>-0.69832605046756213</c:v>
                </c:pt>
                <c:pt idx="21474">
                  <c:v>-0.61444990309444747</c:v>
                </c:pt>
                <c:pt idx="21475">
                  <c:v>-0.53015420798006807</c:v>
                </c:pt>
                <c:pt idx="21476">
                  <c:v>-0.44549662028235842</c:v>
                </c:pt>
                <c:pt idx="21477">
                  <c:v>-0.36053564910805547</c:v>
                </c:pt>
                <c:pt idx="21478">
                  <c:v>-0.27532971571806086</c:v>
                </c:pt>
                <c:pt idx="21479">
                  <c:v>-0.18993825583525248</c:v>
                </c:pt>
                <c:pt idx="21480">
                  <c:v>-0.10442041518844732</c:v>
                </c:pt>
                <c:pt idx="21481">
                  <c:v>-1.883469296564573E-2</c:v>
                </c:pt>
                <c:pt idx="21482">
                  <c:v>6.6759857489192012E-2</c:v>
                </c:pt>
                <c:pt idx="21483">
                  <c:v>0.15230348510785782</c:v>
                </c:pt>
                <c:pt idx="21484">
                  <c:v>0.23773702619758977</c:v>
                </c:pt>
                <c:pt idx="21485">
                  <c:v>0.32300198861051466</c:v>
                </c:pt>
                <c:pt idx="21486">
                  <c:v>0.40803917501570097</c:v>
                </c:pt>
                <c:pt idx="21487">
                  <c:v>0.49278969064024747</c:v>
                </c:pt>
                <c:pt idx="21488">
                  <c:v>0.57719403132676117</c:v>
                </c:pt>
                <c:pt idx="21489">
                  <c:v>0.66119307864153676</c:v>
                </c:pt>
                <c:pt idx="21490">
                  <c:v>0.74473349692097146</c:v>
                </c:pt>
                <c:pt idx="21491">
                  <c:v>0.82775371008119325</c:v>
                </c:pt>
                <c:pt idx="21492">
                  <c:v>0.91019552334819398</c:v>
                </c:pt>
                <c:pt idx="21493">
                  <c:v>0.9920043409630388</c:v>
                </c:pt>
                <c:pt idx="21494">
                  <c:v>1.0731262620047852</c:v>
                </c:pt>
                <c:pt idx="21495">
                  <c:v>1.1535029040487266</c:v>
                </c:pt>
                <c:pt idx="21496">
                  <c:v>1.2330755576621935</c:v>
                </c:pt>
                <c:pt idx="21497">
                  <c:v>1.3117875322212165</c:v>
                </c:pt>
                <c:pt idx="21498">
                  <c:v>1.3895848268178781</c:v>
                </c:pt>
                <c:pt idx="21499">
                  <c:v>1.4664164354772971</c:v>
                </c:pt>
                <c:pt idx="21500">
                  <c:v>1.5422328268734877</c:v>
                </c:pt>
                <c:pt idx="21501">
                  <c:v>1.6169807634989881</c:v>
                </c:pt>
                <c:pt idx="21502">
                  <c:v>1.690607392792612</c:v>
                </c:pt>
                <c:pt idx="21503">
                  <c:v>1.7630624904723922</c:v>
                </c:pt>
                <c:pt idx="21504">
                  <c:v>1.8342975073600623</c:v>
                </c:pt>
                <c:pt idx="21505">
                  <c:v>1.904260836765326</c:v>
                </c:pt>
                <c:pt idx="21506">
                  <c:v>1.9729022013110578</c:v>
                </c:pt>
                <c:pt idx="21507">
                  <c:v>2.0401750325640395</c:v>
                </c:pt>
                <c:pt idx="21508">
                  <c:v>2.106034006783049</c:v>
                </c:pt>
                <c:pt idx="21509">
                  <c:v>2.1704282798633541</c:v>
                </c:pt>
                <c:pt idx="21510">
                  <c:v>2.2333185185951723</c:v>
                </c:pt>
                <c:pt idx="21511">
                  <c:v>2.2946648310742561</c:v>
                </c:pt>
                <c:pt idx="21512">
                  <c:v>2.3544203252355755</c:v>
                </c:pt>
                <c:pt idx="21513">
                  <c:v>2.4125480869739242</c:v>
                </c:pt>
                <c:pt idx="21514">
                  <c:v>2.4690073262345109</c:v>
                </c:pt>
                <c:pt idx="21515">
                  <c:v>2.5237568722757917</c:v>
                </c:pt>
                <c:pt idx="21516">
                  <c:v>2.5767556839438144</c:v>
                </c:pt>
                <c:pt idx="21517">
                  <c:v>2.6279713703092722</c:v>
                </c:pt>
                <c:pt idx="21518">
                  <c:v>2.677370452103677</c:v>
                </c:pt>
                <c:pt idx="21519">
                  <c:v>2.7249138129386177</c:v>
                </c:pt>
                <c:pt idx="21520">
                  <c:v>2.7705739903553463</c:v>
                </c:pt>
                <c:pt idx="21521">
                  <c:v>2.8143198797132669</c:v>
                </c:pt>
                <c:pt idx="21522">
                  <c:v>2.856118170886329</c:v>
                </c:pt>
                <c:pt idx="21523">
                  <c:v>2.8959433979663469</c:v>
                </c:pt>
                <c:pt idx="21524">
                  <c:v>2.9337665415822847</c:v>
                </c:pt>
                <c:pt idx="21525">
                  <c:v>2.9695604120618859</c:v>
                </c:pt>
                <c:pt idx="21526">
                  <c:v>3.0032988617590552</c:v>
                </c:pt>
                <c:pt idx="21527">
                  <c:v>3.0349602734866465</c:v>
                </c:pt>
                <c:pt idx="21528">
                  <c:v>3.064523479056068</c:v>
                </c:pt>
                <c:pt idx="21529">
                  <c:v>3.0919673434002659</c:v>
                </c:pt>
                <c:pt idx="21530">
                  <c:v>3.1172756716459453</c:v>
                </c:pt>
                <c:pt idx="21531">
                  <c:v>3.1404331637918195</c:v>
                </c:pt>
                <c:pt idx="21532">
                  <c:v>3.1614234722873067</c:v>
                </c:pt>
                <c:pt idx="21533">
                  <c:v>3.1802291237632057</c:v>
                </c:pt>
                <c:pt idx="21534">
                  <c:v>3.1968348941024423</c:v>
                </c:pt>
                <c:pt idx="21535">
                  <c:v>3.2112353127884439</c:v>
                </c:pt>
                <c:pt idx="21536">
                  <c:v>3.2234181459911611</c:v>
                </c:pt>
                <c:pt idx="21537">
                  <c:v>3.233373735701119</c:v>
                </c:pt>
                <c:pt idx="21538">
                  <c:v>3.2410961732616554</c:v>
                </c:pt>
                <c:pt idx="21539">
                  <c:v>3.246583960879152</c:v>
                </c:pt>
                <c:pt idx="21540">
                  <c:v>3.2498288853886748</c:v>
                </c:pt>
                <c:pt idx="21541">
                  <c:v>3.2508309446960384</c:v>
                </c:pt>
                <c:pt idx="21542">
                  <c:v>3.2495906823303344</c:v>
                </c:pt>
                <c:pt idx="21543">
                  <c:v>3.246111930451943</c:v>
                </c:pt>
                <c:pt idx="21544">
                  <c:v>3.2403924217237172</c:v>
                </c:pt>
                <c:pt idx="21545">
                  <c:v>3.2324389695461067</c:v>
                </c:pt>
                <c:pt idx="21546">
                  <c:v>3.2222583848048467</c:v>
                </c:pt>
                <c:pt idx="21547">
                  <c:v>3.2098567449507325</c:v>
                </c:pt>
                <c:pt idx="21548">
                  <c:v>3.1952392646152812</c:v>
                </c:pt>
                <c:pt idx="21549">
                  <c:v>3.1784219545180954</c:v>
                </c:pt>
                <c:pt idx="21550">
                  <c:v>3.1594156541838574</c:v>
                </c:pt>
                <c:pt idx="21551">
                  <c:v>3.1382306278104055</c:v>
                </c:pt>
                <c:pt idx="21552">
                  <c:v>3.1148804455298471</c:v>
                </c:pt>
                <c:pt idx="21553">
                  <c:v>3.0893828208899805</c:v>
                </c:pt>
                <c:pt idx="21554">
                  <c:v>3.0617585051334628</c:v>
                </c:pt>
                <c:pt idx="21555">
                  <c:v>3.0320263647525034</c:v>
                </c:pt>
                <c:pt idx="21556">
                  <c:v>3.0002075644771793</c:v>
                </c:pt>
                <c:pt idx="21557">
                  <c:v>2.9663262460563762</c:v>
                </c:pt>
                <c:pt idx="21558">
                  <c:v>2.9304049765860158</c:v>
                </c:pt>
                <c:pt idx="21559">
                  <c:v>2.8924676716885269</c:v>
                </c:pt>
                <c:pt idx="21560">
                  <c:v>2.8525384738315465</c:v>
                </c:pt>
                <c:pt idx="21561">
                  <c:v>2.8106485286725911</c:v>
                </c:pt>
                <c:pt idx="21562">
                  <c:v>2.766824178097913</c:v>
                </c:pt>
                <c:pt idx="21563">
                  <c:v>2.721095172958472</c:v>
                </c:pt>
                <c:pt idx="21564">
                  <c:v>2.6734992334361887</c:v>
                </c:pt>
                <c:pt idx="21565">
                  <c:v>2.6240649443693123</c:v>
                </c:pt>
                <c:pt idx="21566">
                  <c:v>2.5728273510936255</c:v>
                </c:pt>
                <c:pt idx="21567">
                  <c:v>2.5198268721522759</c:v>
                </c:pt>
                <c:pt idx="21568">
                  <c:v>2.4650980883416342</c:v>
                </c:pt>
                <c:pt idx="21569">
                  <c:v>2.4086765129607288</c:v>
                </c:pt>
                <c:pt idx="21570">
                  <c:v>2.3505994299940247</c:v>
                </c:pt>
                <c:pt idx="21571">
                  <c:v>2.2909114315180648</c:v>
                </c:pt>
                <c:pt idx="21572">
                  <c:v>2.2296491230160318</c:v>
                </c:pt>
                <c:pt idx="21573">
                  <c:v>2.1668569264049693</c:v>
                </c:pt>
                <c:pt idx="21574">
                  <c:v>2.1025844404018001</c:v>
                </c:pt>
                <c:pt idx="21575">
                  <c:v>2.0368715687194339</c:v>
                </c:pt>
                <c:pt idx="21576">
                  <c:v>1.9697643446568469</c:v>
                </c:pt>
                <c:pt idx="21577">
                  <c:v>1.9013105528254237</c:v>
                </c:pt>
                <c:pt idx="21578">
                  <c:v>1.8315563141380262</c:v>
                </c:pt>
                <c:pt idx="21579">
                  <c:v>1.7605473455476783</c:v>
                </c:pt>
                <c:pt idx="21580">
                  <c:v>1.6883340892280421</c:v>
                </c:pt>
                <c:pt idx="21581">
                  <c:v>1.614967741755198</c:v>
                </c:pt>
                <c:pt idx="21582">
                  <c:v>1.5404982513368308</c:v>
                </c:pt>
                <c:pt idx="21583">
                  <c:v>1.4649755751047242</c:v>
                </c:pt>
                <c:pt idx="21584">
                  <c:v>1.3884547260895592</c:v>
                </c:pt>
                <c:pt idx="21585">
                  <c:v>1.310991667253105</c:v>
                </c:pt>
                <c:pt idx="21586">
                  <c:v>1.2326411486838758</c:v>
                </c:pt>
                <c:pt idx="21587">
                  <c:v>1.1534563022769377</c:v>
                </c:pt>
                <c:pt idx="21588">
                  <c:v>1.0734886327563418</c:v>
                </c:pt>
                <c:pt idx="21589">
                  <c:v>0.9927898196340289</c:v>
                </c:pt>
                <c:pt idx="21590">
                  <c:v>0.91141713107727407</c:v>
                </c:pt>
                <c:pt idx="21591">
                  <c:v>0.82942949631554963</c:v>
                </c:pt>
                <c:pt idx="21592">
                  <c:v>0.74688384550067999</c:v>
                </c:pt>
                <c:pt idx="21593">
                  <c:v>0.66383296232051314</c:v>
                </c:pt>
                <c:pt idx="21594">
                  <c:v>0.58033862429023586</c:v>
                </c:pt>
                <c:pt idx="21595">
                  <c:v>0.49645864526321964</c:v>
                </c:pt>
                <c:pt idx="21596">
                  <c:v>0.4122502520513735</c:v>
                </c:pt>
                <c:pt idx="21597">
                  <c:v>0.32777149215879531</c:v>
                </c:pt>
                <c:pt idx="21598">
                  <c:v>0.2430802924609835</c:v>
                </c:pt>
                <c:pt idx="21599">
                  <c:v>0.15823556201918199</c:v>
                </c:pt>
              </c:numCache>
            </c:numRef>
          </c:yVal>
          <c:smooth val="1"/>
        </c:ser>
        <c:ser>
          <c:idx val="0"/>
          <c:order val="2"/>
          <c:tx>
            <c:strRef>
              <c:f>'20ft'!$Z$1</c:f>
              <c:strCache>
                <c:ptCount val="1"/>
                <c:pt idx="0">
                  <c:v>3 Hz</c:v>
                </c:pt>
              </c:strCache>
            </c:strRef>
          </c:tx>
          <c:marker>
            <c:symbol val="none"/>
          </c:marker>
          <c:xVal>
            <c:numRef>
              <c:f>'20ft'!$Y$9:$Y$21608</c:f>
              <c:numCache>
                <c:formatCode>General</c:formatCode>
                <c:ptCount val="21600"/>
                <c:pt idx="0">
                  <c:v>0</c:v>
                </c:pt>
                <c:pt idx="1">
                  <c:v>1.38888888888889E-3</c:v>
                </c:pt>
                <c:pt idx="2">
                  <c:v>2.7777777777777801E-3</c:v>
                </c:pt>
                <c:pt idx="3">
                  <c:v>4.1666666666666701E-3</c:v>
                </c:pt>
                <c:pt idx="4">
                  <c:v>5.5555555555555601E-3</c:v>
                </c:pt>
                <c:pt idx="5">
                  <c:v>6.9444444444444397E-3</c:v>
                </c:pt>
                <c:pt idx="6">
                  <c:v>8.3333333333333297E-3</c:v>
                </c:pt>
                <c:pt idx="7">
                  <c:v>9.7222222222222206E-3</c:v>
                </c:pt>
                <c:pt idx="8">
                  <c:v>1.1111111111111099E-2</c:v>
                </c:pt>
                <c:pt idx="9">
                  <c:v>1.2500000000000001E-2</c:v>
                </c:pt>
                <c:pt idx="10">
                  <c:v>1.38888888888889E-2</c:v>
                </c:pt>
                <c:pt idx="11">
                  <c:v>1.52777777777778E-2</c:v>
                </c:pt>
                <c:pt idx="12">
                  <c:v>1.6666666666666701E-2</c:v>
                </c:pt>
                <c:pt idx="13">
                  <c:v>1.8055555555555599E-2</c:v>
                </c:pt>
                <c:pt idx="14">
                  <c:v>1.94444444444444E-2</c:v>
                </c:pt>
                <c:pt idx="15">
                  <c:v>2.0833333333333301E-2</c:v>
                </c:pt>
                <c:pt idx="16">
                  <c:v>2.2222222222222199E-2</c:v>
                </c:pt>
                <c:pt idx="17">
                  <c:v>2.36111111111111E-2</c:v>
                </c:pt>
                <c:pt idx="18">
                  <c:v>2.5000000000000001E-2</c:v>
                </c:pt>
                <c:pt idx="19">
                  <c:v>2.6388888888888899E-2</c:v>
                </c:pt>
                <c:pt idx="20">
                  <c:v>2.7777777777777801E-2</c:v>
                </c:pt>
                <c:pt idx="21">
                  <c:v>2.9166666666666698E-2</c:v>
                </c:pt>
                <c:pt idx="22">
                  <c:v>3.05555555555556E-2</c:v>
                </c:pt>
                <c:pt idx="23">
                  <c:v>3.19444444444444E-2</c:v>
                </c:pt>
                <c:pt idx="24">
                  <c:v>3.3333333333333298E-2</c:v>
                </c:pt>
                <c:pt idx="25">
                  <c:v>3.4722222222222203E-2</c:v>
                </c:pt>
                <c:pt idx="26">
                  <c:v>3.6111111111111101E-2</c:v>
                </c:pt>
                <c:pt idx="27">
                  <c:v>3.7499999999999999E-2</c:v>
                </c:pt>
                <c:pt idx="28">
                  <c:v>3.8888888888888903E-2</c:v>
                </c:pt>
                <c:pt idx="29">
                  <c:v>4.0277777777777801E-2</c:v>
                </c:pt>
                <c:pt idx="30">
                  <c:v>4.1666666666666699E-2</c:v>
                </c:pt>
                <c:pt idx="31">
                  <c:v>4.3055555555555597E-2</c:v>
                </c:pt>
                <c:pt idx="32">
                  <c:v>4.4444444444444398E-2</c:v>
                </c:pt>
                <c:pt idx="33">
                  <c:v>4.5833333333333302E-2</c:v>
                </c:pt>
                <c:pt idx="34">
                  <c:v>4.72222222222222E-2</c:v>
                </c:pt>
                <c:pt idx="35">
                  <c:v>4.8611111111111098E-2</c:v>
                </c:pt>
                <c:pt idx="36">
                  <c:v>0.05</c:v>
                </c:pt>
                <c:pt idx="37">
                  <c:v>5.1388888888888901E-2</c:v>
                </c:pt>
                <c:pt idx="38">
                  <c:v>5.2777777777777798E-2</c:v>
                </c:pt>
                <c:pt idx="39">
                  <c:v>5.4166666666666703E-2</c:v>
                </c:pt>
                <c:pt idx="40">
                  <c:v>5.5555555555555601E-2</c:v>
                </c:pt>
                <c:pt idx="41">
                  <c:v>5.6944444444444402E-2</c:v>
                </c:pt>
                <c:pt idx="42">
                  <c:v>5.83333333333333E-2</c:v>
                </c:pt>
                <c:pt idx="43">
                  <c:v>5.9722222222222197E-2</c:v>
                </c:pt>
                <c:pt idx="44">
                  <c:v>6.1111111111111102E-2</c:v>
                </c:pt>
                <c:pt idx="45">
                  <c:v>6.25E-2</c:v>
                </c:pt>
                <c:pt idx="46">
                  <c:v>6.3888888888888898E-2</c:v>
                </c:pt>
                <c:pt idx="47">
                  <c:v>6.5277777777777796E-2</c:v>
                </c:pt>
                <c:pt idx="48">
                  <c:v>6.6666666666666693E-2</c:v>
                </c:pt>
                <c:pt idx="49">
                  <c:v>6.8055555555555605E-2</c:v>
                </c:pt>
                <c:pt idx="50">
                  <c:v>6.9444444444444503E-2</c:v>
                </c:pt>
                <c:pt idx="51">
                  <c:v>7.0833333333333304E-2</c:v>
                </c:pt>
                <c:pt idx="52">
                  <c:v>7.2222222222222202E-2</c:v>
                </c:pt>
                <c:pt idx="53">
                  <c:v>7.3611111111111099E-2</c:v>
                </c:pt>
                <c:pt idx="54">
                  <c:v>7.4999999999999997E-2</c:v>
                </c:pt>
                <c:pt idx="55">
                  <c:v>7.6388888888888895E-2</c:v>
                </c:pt>
                <c:pt idx="56">
                  <c:v>7.7777777777777807E-2</c:v>
                </c:pt>
                <c:pt idx="57">
                  <c:v>7.9166666666666705E-2</c:v>
                </c:pt>
                <c:pt idx="58">
                  <c:v>8.0555555555555602E-2</c:v>
                </c:pt>
                <c:pt idx="59">
                  <c:v>8.1944444444444403E-2</c:v>
                </c:pt>
                <c:pt idx="60">
                  <c:v>8.3333333333333301E-2</c:v>
                </c:pt>
                <c:pt idx="61">
                  <c:v>8.4722222222222199E-2</c:v>
                </c:pt>
                <c:pt idx="62">
                  <c:v>8.6111111111111097E-2</c:v>
                </c:pt>
                <c:pt idx="63">
                  <c:v>8.7499999999999994E-2</c:v>
                </c:pt>
                <c:pt idx="64">
                  <c:v>8.8888888888888906E-2</c:v>
                </c:pt>
                <c:pt idx="65">
                  <c:v>9.0277777777777804E-2</c:v>
                </c:pt>
                <c:pt idx="66">
                  <c:v>9.1666666666666702E-2</c:v>
                </c:pt>
                <c:pt idx="67">
                  <c:v>9.30555555555556E-2</c:v>
                </c:pt>
                <c:pt idx="68">
                  <c:v>9.44444444444444E-2</c:v>
                </c:pt>
                <c:pt idx="69">
                  <c:v>9.5833333333333298E-2</c:v>
                </c:pt>
                <c:pt idx="70">
                  <c:v>9.7222222222222196E-2</c:v>
                </c:pt>
                <c:pt idx="71">
                  <c:v>9.8611111111111094E-2</c:v>
                </c:pt>
                <c:pt idx="72">
                  <c:v>0.1</c:v>
                </c:pt>
                <c:pt idx="73">
                  <c:v>0.101388888888889</c:v>
                </c:pt>
                <c:pt idx="74">
                  <c:v>0.102777777777778</c:v>
                </c:pt>
                <c:pt idx="75">
                  <c:v>0.104166666666667</c:v>
                </c:pt>
                <c:pt idx="76">
                  <c:v>0.105555555555556</c:v>
                </c:pt>
                <c:pt idx="77">
                  <c:v>0.106944444444444</c:v>
                </c:pt>
                <c:pt idx="78">
                  <c:v>0.108333333333333</c:v>
                </c:pt>
                <c:pt idx="79">
                  <c:v>0.109722222222222</c:v>
                </c:pt>
                <c:pt idx="80">
                  <c:v>0.11111111111111099</c:v>
                </c:pt>
                <c:pt idx="81">
                  <c:v>0.1125</c:v>
                </c:pt>
                <c:pt idx="82">
                  <c:v>0.113888888888889</c:v>
                </c:pt>
                <c:pt idx="83">
                  <c:v>0.11527777777777801</c:v>
                </c:pt>
                <c:pt idx="84">
                  <c:v>0.116666666666667</c:v>
                </c:pt>
                <c:pt idx="85">
                  <c:v>0.118055555555556</c:v>
                </c:pt>
                <c:pt idx="86">
                  <c:v>0.11944444444444401</c:v>
                </c:pt>
                <c:pt idx="87">
                  <c:v>0.120833333333333</c:v>
                </c:pt>
                <c:pt idx="88">
                  <c:v>0.122222222222222</c:v>
                </c:pt>
                <c:pt idx="89">
                  <c:v>0.12361111111111101</c:v>
                </c:pt>
                <c:pt idx="90">
                  <c:v>0.125</c:v>
                </c:pt>
                <c:pt idx="91">
                  <c:v>0.12638888888888899</c:v>
                </c:pt>
                <c:pt idx="92">
                  <c:v>0.12777777777777799</c:v>
                </c:pt>
                <c:pt idx="93">
                  <c:v>0.12916666666666701</c:v>
                </c:pt>
                <c:pt idx="94">
                  <c:v>0.13055555555555601</c:v>
                </c:pt>
                <c:pt idx="95">
                  <c:v>0.131944444444444</c:v>
                </c:pt>
                <c:pt idx="96">
                  <c:v>0.133333333333333</c:v>
                </c:pt>
                <c:pt idx="97">
                  <c:v>0.13472222222222199</c:v>
                </c:pt>
                <c:pt idx="98">
                  <c:v>0.13611111111111099</c:v>
                </c:pt>
                <c:pt idx="99">
                  <c:v>0.13750000000000001</c:v>
                </c:pt>
                <c:pt idx="100">
                  <c:v>0.13888888888888901</c:v>
                </c:pt>
                <c:pt idx="101">
                  <c:v>0.140277777777778</c:v>
                </c:pt>
                <c:pt idx="102">
                  <c:v>0.141666666666667</c:v>
                </c:pt>
                <c:pt idx="103">
                  <c:v>0.14305555555555599</c:v>
                </c:pt>
                <c:pt idx="104">
                  <c:v>0.14444444444444399</c:v>
                </c:pt>
                <c:pt idx="105">
                  <c:v>0.14583333333333301</c:v>
                </c:pt>
                <c:pt idx="106">
                  <c:v>0.147222222222222</c:v>
                </c:pt>
                <c:pt idx="107">
                  <c:v>0.148611111111111</c:v>
                </c:pt>
                <c:pt idx="108">
                  <c:v>0.15</c:v>
                </c:pt>
                <c:pt idx="109">
                  <c:v>0.15138888888888899</c:v>
                </c:pt>
                <c:pt idx="110">
                  <c:v>0.15277777777777801</c:v>
                </c:pt>
                <c:pt idx="111">
                  <c:v>0.15416666666666701</c:v>
                </c:pt>
                <c:pt idx="112">
                  <c:v>0.155555555555556</c:v>
                </c:pt>
                <c:pt idx="113">
                  <c:v>0.156944444444444</c:v>
                </c:pt>
                <c:pt idx="114">
                  <c:v>0.15833333333333299</c:v>
                </c:pt>
                <c:pt idx="115">
                  <c:v>0.15972222222222199</c:v>
                </c:pt>
                <c:pt idx="116">
                  <c:v>0.16111111111111101</c:v>
                </c:pt>
                <c:pt idx="117">
                  <c:v>0.16250000000000001</c:v>
                </c:pt>
                <c:pt idx="118">
                  <c:v>0.163888888888889</c:v>
                </c:pt>
                <c:pt idx="119">
                  <c:v>0.165277777777778</c:v>
                </c:pt>
                <c:pt idx="120">
                  <c:v>0.16666666666666699</c:v>
                </c:pt>
                <c:pt idx="121">
                  <c:v>0.16805555555555601</c:v>
                </c:pt>
                <c:pt idx="122">
                  <c:v>0.16944444444444401</c:v>
                </c:pt>
                <c:pt idx="123">
                  <c:v>0.170833333333333</c:v>
                </c:pt>
                <c:pt idx="124">
                  <c:v>0.172222222222222</c:v>
                </c:pt>
                <c:pt idx="125">
                  <c:v>0.17361111111111099</c:v>
                </c:pt>
                <c:pt idx="126">
                  <c:v>0.17499999999999999</c:v>
                </c:pt>
                <c:pt idx="127">
                  <c:v>0.17638888888888901</c:v>
                </c:pt>
                <c:pt idx="128">
                  <c:v>0.17777777777777801</c:v>
                </c:pt>
                <c:pt idx="129">
                  <c:v>0.179166666666667</c:v>
                </c:pt>
                <c:pt idx="130">
                  <c:v>0.180555555555556</c:v>
                </c:pt>
                <c:pt idx="131">
                  <c:v>0.18194444444444399</c:v>
                </c:pt>
                <c:pt idx="132">
                  <c:v>0.18333333333333299</c:v>
                </c:pt>
                <c:pt idx="133">
                  <c:v>0.18472222222222201</c:v>
                </c:pt>
                <c:pt idx="134">
                  <c:v>0.18611111111111101</c:v>
                </c:pt>
                <c:pt idx="135">
                  <c:v>0.1875</c:v>
                </c:pt>
                <c:pt idx="136">
                  <c:v>0.18888888888888899</c:v>
                </c:pt>
                <c:pt idx="137">
                  <c:v>0.19027777777777799</c:v>
                </c:pt>
                <c:pt idx="138">
                  <c:v>0.19166666666666701</c:v>
                </c:pt>
                <c:pt idx="139">
                  <c:v>0.19305555555555601</c:v>
                </c:pt>
                <c:pt idx="140">
                  <c:v>0.194444444444444</c:v>
                </c:pt>
                <c:pt idx="141">
                  <c:v>0.195833333333333</c:v>
                </c:pt>
                <c:pt idx="142">
                  <c:v>0.19722222222222199</c:v>
                </c:pt>
                <c:pt idx="143">
                  <c:v>0.19861111111111099</c:v>
                </c:pt>
                <c:pt idx="144">
                  <c:v>0.2</c:v>
                </c:pt>
                <c:pt idx="145">
                  <c:v>0.20138888888888901</c:v>
                </c:pt>
                <c:pt idx="146">
                  <c:v>0.202777777777778</c:v>
                </c:pt>
                <c:pt idx="147">
                  <c:v>0.204166666666667</c:v>
                </c:pt>
                <c:pt idx="148">
                  <c:v>0.20555555555555599</c:v>
                </c:pt>
                <c:pt idx="149">
                  <c:v>0.20694444444444399</c:v>
                </c:pt>
                <c:pt idx="150">
                  <c:v>0.20833333333333301</c:v>
                </c:pt>
                <c:pt idx="151">
                  <c:v>0.209722222222222</c:v>
                </c:pt>
                <c:pt idx="152">
                  <c:v>0.211111111111111</c:v>
                </c:pt>
                <c:pt idx="153">
                  <c:v>0.21249999999999999</c:v>
                </c:pt>
                <c:pt idx="154">
                  <c:v>0.21388888888888899</c:v>
                </c:pt>
                <c:pt idx="155">
                  <c:v>0.21527777777777801</c:v>
                </c:pt>
                <c:pt idx="156">
                  <c:v>0.21666666666666701</c:v>
                </c:pt>
                <c:pt idx="157">
                  <c:v>0.218055555555556</c:v>
                </c:pt>
                <c:pt idx="158">
                  <c:v>0.219444444444444</c:v>
                </c:pt>
                <c:pt idx="159">
                  <c:v>0.22083333333333299</c:v>
                </c:pt>
                <c:pt idx="160">
                  <c:v>0.22222222222222199</c:v>
                </c:pt>
                <c:pt idx="161">
                  <c:v>0.22361111111111101</c:v>
                </c:pt>
                <c:pt idx="162">
                  <c:v>0.22500000000000001</c:v>
                </c:pt>
                <c:pt idx="163">
                  <c:v>0.226388888888889</c:v>
                </c:pt>
                <c:pt idx="164">
                  <c:v>0.227777777777778</c:v>
                </c:pt>
                <c:pt idx="165">
                  <c:v>0.22916666666666699</c:v>
                </c:pt>
                <c:pt idx="166">
                  <c:v>0.23055555555555601</c:v>
                </c:pt>
                <c:pt idx="167">
                  <c:v>0.23194444444444401</c:v>
                </c:pt>
                <c:pt idx="168">
                  <c:v>0.233333333333333</c:v>
                </c:pt>
                <c:pt idx="169">
                  <c:v>0.234722222222222</c:v>
                </c:pt>
                <c:pt idx="170">
                  <c:v>0.23611111111111099</c:v>
                </c:pt>
                <c:pt idx="171">
                  <c:v>0.23749999999999999</c:v>
                </c:pt>
                <c:pt idx="172">
                  <c:v>0.23888888888888901</c:v>
                </c:pt>
                <c:pt idx="173">
                  <c:v>0.24027777777777801</c:v>
                </c:pt>
                <c:pt idx="174">
                  <c:v>0.241666666666667</c:v>
                </c:pt>
                <c:pt idx="175">
                  <c:v>0.243055555555556</c:v>
                </c:pt>
                <c:pt idx="176">
                  <c:v>0.24444444444444399</c:v>
                </c:pt>
                <c:pt idx="177">
                  <c:v>0.24583333333333299</c:v>
                </c:pt>
                <c:pt idx="178">
                  <c:v>0.24722222222222201</c:v>
                </c:pt>
                <c:pt idx="179">
                  <c:v>0.24861111111111101</c:v>
                </c:pt>
                <c:pt idx="180">
                  <c:v>0.25</c:v>
                </c:pt>
                <c:pt idx="181">
                  <c:v>0.25138888888888899</c:v>
                </c:pt>
                <c:pt idx="182">
                  <c:v>0.25277777777777799</c:v>
                </c:pt>
                <c:pt idx="183">
                  <c:v>0.25416666666666698</c:v>
                </c:pt>
                <c:pt idx="184">
                  <c:v>0.25555555555555598</c:v>
                </c:pt>
                <c:pt idx="185">
                  <c:v>0.25694444444444398</c:v>
                </c:pt>
                <c:pt idx="186">
                  <c:v>0.25833333333333303</c:v>
                </c:pt>
                <c:pt idx="187">
                  <c:v>0.25972222222222202</c:v>
                </c:pt>
                <c:pt idx="188">
                  <c:v>0.26111111111111102</c:v>
                </c:pt>
                <c:pt idx="189">
                  <c:v>0.26250000000000001</c:v>
                </c:pt>
                <c:pt idx="190">
                  <c:v>0.26388888888888901</c:v>
                </c:pt>
                <c:pt idx="191">
                  <c:v>0.265277777777778</c:v>
                </c:pt>
                <c:pt idx="192">
                  <c:v>0.266666666666667</c:v>
                </c:pt>
                <c:pt idx="193">
                  <c:v>0.26805555555555599</c:v>
                </c:pt>
                <c:pt idx="194">
                  <c:v>0.26944444444444399</c:v>
                </c:pt>
                <c:pt idx="195">
                  <c:v>0.27083333333333298</c:v>
                </c:pt>
                <c:pt idx="196">
                  <c:v>0.27222222222222198</c:v>
                </c:pt>
                <c:pt idx="197">
                  <c:v>0.27361111111111103</c:v>
                </c:pt>
                <c:pt idx="198">
                  <c:v>0.27500000000000002</c:v>
                </c:pt>
                <c:pt idx="199">
                  <c:v>0.27638888888888902</c:v>
                </c:pt>
                <c:pt idx="200">
                  <c:v>0.27777777777777801</c:v>
                </c:pt>
                <c:pt idx="201">
                  <c:v>0.27916666666666701</c:v>
                </c:pt>
                <c:pt idx="202">
                  <c:v>0.280555555555556</c:v>
                </c:pt>
                <c:pt idx="203">
                  <c:v>0.281944444444444</c:v>
                </c:pt>
                <c:pt idx="204">
                  <c:v>0.28333333333333299</c:v>
                </c:pt>
                <c:pt idx="205">
                  <c:v>0.28472222222222199</c:v>
                </c:pt>
                <c:pt idx="206">
                  <c:v>0.28611111111111098</c:v>
                </c:pt>
                <c:pt idx="207">
                  <c:v>0.28749999999999998</c:v>
                </c:pt>
                <c:pt idx="208">
                  <c:v>0.28888888888888897</c:v>
                </c:pt>
                <c:pt idx="209">
                  <c:v>0.29027777777777802</c:v>
                </c:pt>
                <c:pt idx="210">
                  <c:v>0.29166666666666702</c:v>
                </c:pt>
                <c:pt idx="211">
                  <c:v>0.29305555555555601</c:v>
                </c:pt>
                <c:pt idx="212">
                  <c:v>0.29444444444444401</c:v>
                </c:pt>
                <c:pt idx="213">
                  <c:v>0.295833333333333</c:v>
                </c:pt>
                <c:pt idx="214">
                  <c:v>0.297222222222222</c:v>
                </c:pt>
                <c:pt idx="215">
                  <c:v>0.29861111111111099</c:v>
                </c:pt>
                <c:pt idx="216">
                  <c:v>0.3</c:v>
                </c:pt>
                <c:pt idx="217">
                  <c:v>0.30138888888888898</c:v>
                </c:pt>
                <c:pt idx="218">
                  <c:v>0.30277777777777798</c:v>
                </c:pt>
                <c:pt idx="219">
                  <c:v>0.30416666666666697</c:v>
                </c:pt>
                <c:pt idx="220">
                  <c:v>0.30555555555555602</c:v>
                </c:pt>
                <c:pt idx="221">
                  <c:v>0.30694444444444402</c:v>
                </c:pt>
                <c:pt idx="222">
                  <c:v>0.30833333333333302</c:v>
                </c:pt>
                <c:pt idx="223">
                  <c:v>0.30972222222222201</c:v>
                </c:pt>
                <c:pt idx="224">
                  <c:v>0.31111111111111101</c:v>
                </c:pt>
                <c:pt idx="225">
                  <c:v>0.3125</c:v>
                </c:pt>
                <c:pt idx="226">
                  <c:v>0.31388888888888899</c:v>
                </c:pt>
                <c:pt idx="227">
                  <c:v>0.31527777777777799</c:v>
                </c:pt>
                <c:pt idx="228">
                  <c:v>0.31666666666666698</c:v>
                </c:pt>
                <c:pt idx="229">
                  <c:v>0.31805555555555598</c:v>
                </c:pt>
                <c:pt idx="230">
                  <c:v>0.31944444444444398</c:v>
                </c:pt>
                <c:pt idx="231">
                  <c:v>0.32083333333333303</c:v>
                </c:pt>
                <c:pt idx="232">
                  <c:v>0.32222222222222202</c:v>
                </c:pt>
                <c:pt idx="233">
                  <c:v>0.32361111111111102</c:v>
                </c:pt>
                <c:pt idx="234">
                  <c:v>0.32500000000000001</c:v>
                </c:pt>
                <c:pt idx="235">
                  <c:v>0.32638888888888901</c:v>
                </c:pt>
                <c:pt idx="236">
                  <c:v>0.327777777777778</c:v>
                </c:pt>
                <c:pt idx="237">
                  <c:v>0.329166666666667</c:v>
                </c:pt>
                <c:pt idx="238">
                  <c:v>0.33055555555555599</c:v>
                </c:pt>
                <c:pt idx="239">
                  <c:v>0.33194444444444399</c:v>
                </c:pt>
                <c:pt idx="240">
                  <c:v>0.33333333333333298</c:v>
                </c:pt>
                <c:pt idx="241">
                  <c:v>0.33472222222222198</c:v>
                </c:pt>
                <c:pt idx="242">
                  <c:v>0.33611111111111103</c:v>
                </c:pt>
                <c:pt idx="243">
                  <c:v>0.33750000000000002</c:v>
                </c:pt>
                <c:pt idx="244">
                  <c:v>0.33888888888888902</c:v>
                </c:pt>
                <c:pt idx="245">
                  <c:v>0.34027777777777801</c:v>
                </c:pt>
                <c:pt idx="246">
                  <c:v>0.34166666666666701</c:v>
                </c:pt>
                <c:pt idx="247">
                  <c:v>0.343055555555556</c:v>
                </c:pt>
                <c:pt idx="248">
                  <c:v>0.344444444444444</c:v>
                </c:pt>
                <c:pt idx="249">
                  <c:v>0.34583333333333299</c:v>
                </c:pt>
                <c:pt idx="250">
                  <c:v>0.34722222222222199</c:v>
                </c:pt>
                <c:pt idx="251">
                  <c:v>0.34861111111111098</c:v>
                </c:pt>
                <c:pt idx="252">
                  <c:v>0.35</c:v>
                </c:pt>
                <c:pt idx="253">
                  <c:v>0.35138888888888897</c:v>
                </c:pt>
                <c:pt idx="254">
                  <c:v>0.35277777777777802</c:v>
                </c:pt>
                <c:pt idx="255">
                  <c:v>0.35416666666666702</c:v>
                </c:pt>
                <c:pt idx="256">
                  <c:v>0.35555555555555601</c:v>
                </c:pt>
                <c:pt idx="257">
                  <c:v>0.35694444444444401</c:v>
                </c:pt>
                <c:pt idx="258">
                  <c:v>0.358333333333333</c:v>
                </c:pt>
                <c:pt idx="259">
                  <c:v>0.359722222222222</c:v>
                </c:pt>
                <c:pt idx="260">
                  <c:v>0.36111111111111099</c:v>
                </c:pt>
                <c:pt idx="261">
                  <c:v>0.36249999999999999</c:v>
                </c:pt>
                <c:pt idx="262">
                  <c:v>0.36388888888888898</c:v>
                </c:pt>
                <c:pt idx="263">
                  <c:v>0.36527777777777798</c:v>
                </c:pt>
                <c:pt idx="264">
                  <c:v>0.36666666666666697</c:v>
                </c:pt>
                <c:pt idx="265">
                  <c:v>0.36805555555555602</c:v>
                </c:pt>
                <c:pt idx="266">
                  <c:v>0.36944444444444402</c:v>
                </c:pt>
                <c:pt idx="267">
                  <c:v>0.37083333333333302</c:v>
                </c:pt>
                <c:pt idx="268">
                  <c:v>0.37222222222222201</c:v>
                </c:pt>
                <c:pt idx="269">
                  <c:v>0.37361111111111101</c:v>
                </c:pt>
                <c:pt idx="270">
                  <c:v>0.375</c:v>
                </c:pt>
                <c:pt idx="271">
                  <c:v>0.37638888888888899</c:v>
                </c:pt>
                <c:pt idx="272">
                  <c:v>0.37777777777777799</c:v>
                </c:pt>
                <c:pt idx="273">
                  <c:v>0.37916666666666698</c:v>
                </c:pt>
                <c:pt idx="274">
                  <c:v>0.38055555555555598</c:v>
                </c:pt>
                <c:pt idx="275">
                  <c:v>0.38194444444444398</c:v>
                </c:pt>
                <c:pt idx="276">
                  <c:v>0.38333333333333303</c:v>
                </c:pt>
                <c:pt idx="277">
                  <c:v>0.38472222222222202</c:v>
                </c:pt>
                <c:pt idx="278">
                  <c:v>0.38611111111111102</c:v>
                </c:pt>
                <c:pt idx="279">
                  <c:v>0.38750000000000001</c:v>
                </c:pt>
                <c:pt idx="280">
                  <c:v>0.38888888888888901</c:v>
                </c:pt>
                <c:pt idx="281">
                  <c:v>0.390277777777778</c:v>
                </c:pt>
                <c:pt idx="282">
                  <c:v>0.391666666666667</c:v>
                </c:pt>
                <c:pt idx="283">
                  <c:v>0.39305555555555599</c:v>
                </c:pt>
                <c:pt idx="284">
                  <c:v>0.39444444444444399</c:v>
                </c:pt>
                <c:pt idx="285">
                  <c:v>0.39583333333333298</c:v>
                </c:pt>
                <c:pt idx="286">
                  <c:v>0.39722222222222198</c:v>
                </c:pt>
                <c:pt idx="287">
                  <c:v>0.39861111111111103</c:v>
                </c:pt>
                <c:pt idx="288">
                  <c:v>0.4</c:v>
                </c:pt>
                <c:pt idx="289">
                  <c:v>0.40138888888888902</c:v>
                </c:pt>
                <c:pt idx="290">
                  <c:v>0.40277777777777801</c:v>
                </c:pt>
                <c:pt idx="291">
                  <c:v>0.40416666666666701</c:v>
                </c:pt>
                <c:pt idx="292">
                  <c:v>0.405555555555556</c:v>
                </c:pt>
                <c:pt idx="293">
                  <c:v>0.406944444444444</c:v>
                </c:pt>
                <c:pt idx="294">
                  <c:v>0.40833333333333299</c:v>
                </c:pt>
                <c:pt idx="295">
                  <c:v>0.40972222222222199</c:v>
                </c:pt>
                <c:pt idx="296">
                  <c:v>0.41111111111111098</c:v>
                </c:pt>
                <c:pt idx="297">
                  <c:v>0.41249999999999998</c:v>
                </c:pt>
                <c:pt idx="298">
                  <c:v>0.41388888888888897</c:v>
                </c:pt>
                <c:pt idx="299">
                  <c:v>0.41527777777777802</c:v>
                </c:pt>
                <c:pt idx="300">
                  <c:v>0.41666666666666702</c:v>
                </c:pt>
                <c:pt idx="301">
                  <c:v>0.41805555555555601</c:v>
                </c:pt>
                <c:pt idx="302">
                  <c:v>0.41944444444444401</c:v>
                </c:pt>
                <c:pt idx="303">
                  <c:v>0.420833333333333</c:v>
                </c:pt>
                <c:pt idx="304">
                  <c:v>0.422222222222222</c:v>
                </c:pt>
                <c:pt idx="305">
                  <c:v>0.42361111111111099</c:v>
                </c:pt>
                <c:pt idx="306">
                  <c:v>0.42499999999999999</c:v>
                </c:pt>
                <c:pt idx="307">
                  <c:v>0.42638888888888898</c:v>
                </c:pt>
                <c:pt idx="308">
                  <c:v>0.42777777777777798</c:v>
                </c:pt>
                <c:pt idx="309">
                  <c:v>0.42916666666666697</c:v>
                </c:pt>
                <c:pt idx="310">
                  <c:v>0.43055555555555602</c:v>
                </c:pt>
                <c:pt idx="311">
                  <c:v>0.43194444444444402</c:v>
                </c:pt>
                <c:pt idx="312">
                  <c:v>0.43333333333333302</c:v>
                </c:pt>
                <c:pt idx="313">
                  <c:v>0.43472222222222201</c:v>
                </c:pt>
                <c:pt idx="314">
                  <c:v>0.43611111111111101</c:v>
                </c:pt>
                <c:pt idx="315">
                  <c:v>0.4375</c:v>
                </c:pt>
                <c:pt idx="316">
                  <c:v>0.43888888888888899</c:v>
                </c:pt>
                <c:pt idx="317">
                  <c:v>0.44027777777777799</c:v>
                </c:pt>
                <c:pt idx="318">
                  <c:v>0.44166666666666698</c:v>
                </c:pt>
                <c:pt idx="319">
                  <c:v>0.44305555555555598</c:v>
                </c:pt>
                <c:pt idx="320">
                  <c:v>0.44444444444444398</c:v>
                </c:pt>
                <c:pt idx="321">
                  <c:v>0.44583333333333303</c:v>
                </c:pt>
                <c:pt idx="322">
                  <c:v>0.44722222222222202</c:v>
                </c:pt>
                <c:pt idx="323">
                  <c:v>0.44861111111111102</c:v>
                </c:pt>
                <c:pt idx="324">
                  <c:v>0.45</c:v>
                </c:pt>
                <c:pt idx="325">
                  <c:v>0.45138888888888901</c:v>
                </c:pt>
                <c:pt idx="326">
                  <c:v>0.452777777777778</c:v>
                </c:pt>
                <c:pt idx="327">
                  <c:v>0.454166666666667</c:v>
                </c:pt>
                <c:pt idx="328">
                  <c:v>0.45555555555555599</c:v>
                </c:pt>
                <c:pt idx="329">
                  <c:v>0.45694444444444399</c:v>
                </c:pt>
                <c:pt idx="330">
                  <c:v>0.45833333333333298</c:v>
                </c:pt>
                <c:pt idx="331">
                  <c:v>0.45972222222222198</c:v>
                </c:pt>
                <c:pt idx="332">
                  <c:v>0.46111111111111103</c:v>
                </c:pt>
                <c:pt idx="333">
                  <c:v>0.46250000000000002</c:v>
                </c:pt>
                <c:pt idx="334">
                  <c:v>0.46388888888888902</c:v>
                </c:pt>
                <c:pt idx="335">
                  <c:v>0.46527777777777801</c:v>
                </c:pt>
                <c:pt idx="336">
                  <c:v>0.46666666666666701</c:v>
                </c:pt>
                <c:pt idx="337">
                  <c:v>0.468055555555556</c:v>
                </c:pt>
                <c:pt idx="338">
                  <c:v>0.469444444444444</c:v>
                </c:pt>
                <c:pt idx="339">
                  <c:v>0.47083333333333299</c:v>
                </c:pt>
                <c:pt idx="340">
                  <c:v>0.47222222222222199</c:v>
                </c:pt>
                <c:pt idx="341">
                  <c:v>0.47361111111111098</c:v>
                </c:pt>
                <c:pt idx="342">
                  <c:v>0.47499999999999998</c:v>
                </c:pt>
                <c:pt idx="343">
                  <c:v>0.47638888888888897</c:v>
                </c:pt>
                <c:pt idx="344">
                  <c:v>0.47777777777777802</c:v>
                </c:pt>
                <c:pt idx="345">
                  <c:v>0.47916666666666702</c:v>
                </c:pt>
                <c:pt idx="346">
                  <c:v>0.48055555555555601</c:v>
                </c:pt>
                <c:pt idx="347">
                  <c:v>0.48194444444444401</c:v>
                </c:pt>
                <c:pt idx="348">
                  <c:v>0.483333333333333</c:v>
                </c:pt>
                <c:pt idx="349">
                  <c:v>0.484722222222222</c:v>
                </c:pt>
                <c:pt idx="350">
                  <c:v>0.48611111111111099</c:v>
                </c:pt>
                <c:pt idx="351">
                  <c:v>0.48749999999999999</c:v>
                </c:pt>
                <c:pt idx="352">
                  <c:v>0.48888888888888898</c:v>
                </c:pt>
                <c:pt idx="353">
                  <c:v>0.49027777777777798</c:v>
                </c:pt>
                <c:pt idx="354">
                  <c:v>0.49166666666666697</c:v>
                </c:pt>
                <c:pt idx="355">
                  <c:v>0.49305555555555602</c:v>
                </c:pt>
                <c:pt idx="356">
                  <c:v>0.49444444444444402</c:v>
                </c:pt>
                <c:pt idx="357">
                  <c:v>0.49583333333333302</c:v>
                </c:pt>
                <c:pt idx="358">
                  <c:v>0.49722222222222201</c:v>
                </c:pt>
                <c:pt idx="359">
                  <c:v>0.49861111111111101</c:v>
                </c:pt>
                <c:pt idx="360">
                  <c:v>0.5</c:v>
                </c:pt>
                <c:pt idx="361">
                  <c:v>0.50138888888888899</c:v>
                </c:pt>
                <c:pt idx="362">
                  <c:v>0.50277777777777799</c:v>
                </c:pt>
                <c:pt idx="363">
                  <c:v>0.50416666666666698</c:v>
                </c:pt>
                <c:pt idx="364">
                  <c:v>0.50555555555555598</c:v>
                </c:pt>
                <c:pt idx="365">
                  <c:v>0.50694444444444398</c:v>
                </c:pt>
                <c:pt idx="366">
                  <c:v>0.50833333333333297</c:v>
                </c:pt>
                <c:pt idx="367">
                  <c:v>0.50972222222222197</c:v>
                </c:pt>
                <c:pt idx="368">
                  <c:v>0.51111111111111096</c:v>
                </c:pt>
                <c:pt idx="369">
                  <c:v>0.51249999999999996</c:v>
                </c:pt>
                <c:pt idx="370">
                  <c:v>0.51388888888888895</c:v>
                </c:pt>
                <c:pt idx="371">
                  <c:v>0.51527777777777795</c:v>
                </c:pt>
                <c:pt idx="372">
                  <c:v>0.51666666666666705</c:v>
                </c:pt>
                <c:pt idx="373">
                  <c:v>0.51805555555555605</c:v>
                </c:pt>
                <c:pt idx="374">
                  <c:v>0.51944444444444504</c:v>
                </c:pt>
                <c:pt idx="375">
                  <c:v>0.52083333333333304</c:v>
                </c:pt>
                <c:pt idx="376">
                  <c:v>0.52222222222222203</c:v>
                </c:pt>
                <c:pt idx="377">
                  <c:v>0.52361111111111103</c:v>
                </c:pt>
                <c:pt idx="378">
                  <c:v>0.52500000000000002</c:v>
                </c:pt>
                <c:pt idx="379">
                  <c:v>0.52638888888888902</c:v>
                </c:pt>
                <c:pt idx="380">
                  <c:v>0.52777777777777801</c:v>
                </c:pt>
                <c:pt idx="381">
                  <c:v>0.52916666666666701</c:v>
                </c:pt>
                <c:pt idx="382">
                  <c:v>0.530555555555556</c:v>
                </c:pt>
                <c:pt idx="383">
                  <c:v>0.531944444444444</c:v>
                </c:pt>
                <c:pt idx="384">
                  <c:v>0.53333333333333299</c:v>
                </c:pt>
                <c:pt idx="385">
                  <c:v>0.53472222222222199</c:v>
                </c:pt>
                <c:pt idx="386">
                  <c:v>0.53611111111111098</c:v>
                </c:pt>
                <c:pt idx="387">
                  <c:v>0.53749999999999998</c:v>
                </c:pt>
                <c:pt idx="388">
                  <c:v>0.53888888888888897</c:v>
                </c:pt>
                <c:pt idx="389">
                  <c:v>0.54027777777777797</c:v>
                </c:pt>
                <c:pt idx="390">
                  <c:v>0.54166666666666696</c:v>
                </c:pt>
                <c:pt idx="391">
                  <c:v>0.54305555555555596</c:v>
                </c:pt>
                <c:pt idx="392">
                  <c:v>0.54444444444444395</c:v>
                </c:pt>
                <c:pt idx="393">
                  <c:v>0.54583333333333295</c:v>
                </c:pt>
                <c:pt idx="394">
                  <c:v>0.54722222222222205</c:v>
                </c:pt>
                <c:pt idx="395">
                  <c:v>0.54861111111111105</c:v>
                </c:pt>
                <c:pt idx="396">
                  <c:v>0.55000000000000004</c:v>
                </c:pt>
                <c:pt idx="397">
                  <c:v>0.55138888888888904</c:v>
                </c:pt>
                <c:pt idx="398">
                  <c:v>0.55277777777777803</c:v>
                </c:pt>
                <c:pt idx="399">
                  <c:v>0.55416666666666703</c:v>
                </c:pt>
                <c:pt idx="400">
                  <c:v>0.55555555555555602</c:v>
                </c:pt>
                <c:pt idx="401">
                  <c:v>0.55694444444444502</c:v>
                </c:pt>
                <c:pt idx="402">
                  <c:v>0.55833333333333302</c:v>
                </c:pt>
                <c:pt idx="403">
                  <c:v>0.55972222222222201</c:v>
                </c:pt>
                <c:pt idx="404">
                  <c:v>0.56111111111111101</c:v>
                </c:pt>
                <c:pt idx="405">
                  <c:v>0.5625</c:v>
                </c:pt>
                <c:pt idx="406">
                  <c:v>0.56388888888888899</c:v>
                </c:pt>
                <c:pt idx="407">
                  <c:v>0.56527777777777799</c:v>
                </c:pt>
                <c:pt idx="408">
                  <c:v>0.56666666666666698</c:v>
                </c:pt>
                <c:pt idx="409">
                  <c:v>0.56805555555555598</c:v>
                </c:pt>
                <c:pt idx="410">
                  <c:v>0.56944444444444398</c:v>
                </c:pt>
                <c:pt idx="411">
                  <c:v>0.57083333333333297</c:v>
                </c:pt>
                <c:pt idx="412">
                  <c:v>0.57222222222222197</c:v>
                </c:pt>
                <c:pt idx="413">
                  <c:v>0.57361111111111096</c:v>
                </c:pt>
                <c:pt idx="414">
                  <c:v>0.57499999999999996</c:v>
                </c:pt>
                <c:pt idx="415">
                  <c:v>0.57638888888888895</c:v>
                </c:pt>
                <c:pt idx="416">
                  <c:v>0.57777777777777795</c:v>
                </c:pt>
                <c:pt idx="417">
                  <c:v>0.57916666666666705</c:v>
                </c:pt>
                <c:pt idx="418">
                  <c:v>0.58055555555555605</c:v>
                </c:pt>
                <c:pt idx="419">
                  <c:v>0.58194444444444504</c:v>
                </c:pt>
                <c:pt idx="420">
                  <c:v>0.58333333333333304</c:v>
                </c:pt>
                <c:pt idx="421">
                  <c:v>0.58472222222222203</c:v>
                </c:pt>
                <c:pt idx="422">
                  <c:v>0.58611111111111103</c:v>
                </c:pt>
                <c:pt idx="423">
                  <c:v>0.58750000000000002</c:v>
                </c:pt>
                <c:pt idx="424">
                  <c:v>0.58888888888888902</c:v>
                </c:pt>
                <c:pt idx="425">
                  <c:v>0.59027777777777801</c:v>
                </c:pt>
                <c:pt idx="426">
                  <c:v>0.59166666666666701</c:v>
                </c:pt>
                <c:pt idx="427">
                  <c:v>0.593055555555556</c:v>
                </c:pt>
                <c:pt idx="428">
                  <c:v>0.594444444444444</c:v>
                </c:pt>
                <c:pt idx="429">
                  <c:v>0.59583333333333299</c:v>
                </c:pt>
                <c:pt idx="430">
                  <c:v>0.59722222222222199</c:v>
                </c:pt>
                <c:pt idx="431">
                  <c:v>0.59861111111111098</c:v>
                </c:pt>
                <c:pt idx="432">
                  <c:v>0.6</c:v>
                </c:pt>
                <c:pt idx="433">
                  <c:v>0.60138888888888897</c:v>
                </c:pt>
                <c:pt idx="434">
                  <c:v>0.60277777777777797</c:v>
                </c:pt>
                <c:pt idx="435">
                  <c:v>0.60416666666666696</c:v>
                </c:pt>
                <c:pt idx="436">
                  <c:v>0.60555555555555596</c:v>
                </c:pt>
                <c:pt idx="437">
                  <c:v>0.60694444444444395</c:v>
                </c:pt>
                <c:pt idx="438">
                  <c:v>0.60833333333333295</c:v>
                </c:pt>
                <c:pt idx="439">
                  <c:v>0.60972222222222205</c:v>
                </c:pt>
                <c:pt idx="440">
                  <c:v>0.61111111111111105</c:v>
                </c:pt>
                <c:pt idx="441">
                  <c:v>0.61250000000000004</c:v>
                </c:pt>
                <c:pt idx="442">
                  <c:v>0.61388888888888904</c:v>
                </c:pt>
                <c:pt idx="443">
                  <c:v>0.61527777777777803</c:v>
                </c:pt>
                <c:pt idx="444">
                  <c:v>0.61666666666666703</c:v>
                </c:pt>
                <c:pt idx="445">
                  <c:v>0.61805555555555602</c:v>
                </c:pt>
                <c:pt idx="446">
                  <c:v>0.61944444444444502</c:v>
                </c:pt>
                <c:pt idx="447">
                  <c:v>0.62083333333333302</c:v>
                </c:pt>
                <c:pt idx="448">
                  <c:v>0.62222222222222201</c:v>
                </c:pt>
                <c:pt idx="449">
                  <c:v>0.62361111111111101</c:v>
                </c:pt>
                <c:pt idx="450">
                  <c:v>0.625</c:v>
                </c:pt>
                <c:pt idx="451">
                  <c:v>0.62638888888888899</c:v>
                </c:pt>
                <c:pt idx="452">
                  <c:v>0.62777777777777799</c:v>
                </c:pt>
                <c:pt idx="453">
                  <c:v>0.62916666666666698</c:v>
                </c:pt>
                <c:pt idx="454">
                  <c:v>0.63055555555555598</c:v>
                </c:pt>
                <c:pt idx="455">
                  <c:v>0.63194444444444398</c:v>
                </c:pt>
                <c:pt idx="456">
                  <c:v>0.63333333333333297</c:v>
                </c:pt>
                <c:pt idx="457">
                  <c:v>0.63472222222222197</c:v>
                </c:pt>
                <c:pt idx="458">
                  <c:v>0.63611111111111096</c:v>
                </c:pt>
                <c:pt idx="459">
                  <c:v>0.63749999999999996</c:v>
                </c:pt>
                <c:pt idx="460">
                  <c:v>0.63888888888888895</c:v>
                </c:pt>
                <c:pt idx="461">
                  <c:v>0.64027777777777795</c:v>
                </c:pt>
                <c:pt idx="462">
                  <c:v>0.64166666666666705</c:v>
                </c:pt>
                <c:pt idx="463">
                  <c:v>0.64305555555555605</c:v>
                </c:pt>
                <c:pt idx="464">
                  <c:v>0.64444444444444504</c:v>
                </c:pt>
                <c:pt idx="465">
                  <c:v>0.64583333333333304</c:v>
                </c:pt>
                <c:pt idx="466">
                  <c:v>0.64722222222222203</c:v>
                </c:pt>
                <c:pt idx="467">
                  <c:v>0.64861111111111103</c:v>
                </c:pt>
                <c:pt idx="468">
                  <c:v>0.65</c:v>
                </c:pt>
                <c:pt idx="469">
                  <c:v>0.65138888888888902</c:v>
                </c:pt>
                <c:pt idx="470">
                  <c:v>0.65277777777777801</c:v>
                </c:pt>
                <c:pt idx="471">
                  <c:v>0.65416666666666701</c:v>
                </c:pt>
                <c:pt idx="472">
                  <c:v>0.655555555555556</c:v>
                </c:pt>
                <c:pt idx="473">
                  <c:v>0.656944444444444</c:v>
                </c:pt>
                <c:pt idx="474">
                  <c:v>0.65833333333333299</c:v>
                </c:pt>
                <c:pt idx="475">
                  <c:v>0.65972222222222199</c:v>
                </c:pt>
                <c:pt idx="476">
                  <c:v>0.66111111111111098</c:v>
                </c:pt>
                <c:pt idx="477">
                  <c:v>0.66249999999999998</c:v>
                </c:pt>
                <c:pt idx="478">
                  <c:v>0.66388888888888897</c:v>
                </c:pt>
                <c:pt idx="479">
                  <c:v>0.66527777777777797</c:v>
                </c:pt>
                <c:pt idx="480">
                  <c:v>0.66666666666666696</c:v>
                </c:pt>
                <c:pt idx="481">
                  <c:v>0.66805555555555596</c:v>
                </c:pt>
                <c:pt idx="482">
                  <c:v>0.66944444444444395</c:v>
                </c:pt>
                <c:pt idx="483">
                  <c:v>0.67083333333333295</c:v>
                </c:pt>
                <c:pt idx="484">
                  <c:v>0.67222222222222205</c:v>
                </c:pt>
                <c:pt idx="485">
                  <c:v>0.67361111111111105</c:v>
                </c:pt>
                <c:pt idx="486">
                  <c:v>0.67500000000000004</c:v>
                </c:pt>
                <c:pt idx="487">
                  <c:v>0.67638888888888904</c:v>
                </c:pt>
                <c:pt idx="488">
                  <c:v>0.67777777777777803</c:v>
                </c:pt>
                <c:pt idx="489">
                  <c:v>0.67916666666666703</c:v>
                </c:pt>
                <c:pt idx="490">
                  <c:v>0.68055555555555602</c:v>
                </c:pt>
                <c:pt idx="491">
                  <c:v>0.68194444444444502</c:v>
                </c:pt>
                <c:pt idx="492">
                  <c:v>0.68333333333333302</c:v>
                </c:pt>
                <c:pt idx="493">
                  <c:v>0.68472222222222201</c:v>
                </c:pt>
                <c:pt idx="494">
                  <c:v>0.68611111111111101</c:v>
                </c:pt>
                <c:pt idx="495">
                  <c:v>0.6875</c:v>
                </c:pt>
                <c:pt idx="496">
                  <c:v>0.68888888888888899</c:v>
                </c:pt>
                <c:pt idx="497">
                  <c:v>0.69027777777777799</c:v>
                </c:pt>
                <c:pt idx="498">
                  <c:v>0.69166666666666698</c:v>
                </c:pt>
                <c:pt idx="499">
                  <c:v>0.69305555555555598</c:v>
                </c:pt>
                <c:pt idx="500">
                  <c:v>0.69444444444444398</c:v>
                </c:pt>
                <c:pt idx="501">
                  <c:v>0.69583333333333297</c:v>
                </c:pt>
                <c:pt idx="502">
                  <c:v>0.69722222222222197</c:v>
                </c:pt>
                <c:pt idx="503">
                  <c:v>0.69861111111111096</c:v>
                </c:pt>
                <c:pt idx="504">
                  <c:v>0.7</c:v>
                </c:pt>
                <c:pt idx="505">
                  <c:v>0.70138888888888895</c:v>
                </c:pt>
                <c:pt idx="506">
                  <c:v>0.70277777777777795</c:v>
                </c:pt>
                <c:pt idx="507">
                  <c:v>0.70416666666666705</c:v>
                </c:pt>
                <c:pt idx="508">
                  <c:v>0.70555555555555605</c:v>
                </c:pt>
                <c:pt idx="509">
                  <c:v>0.70694444444444504</c:v>
                </c:pt>
                <c:pt idx="510">
                  <c:v>0.70833333333333304</c:v>
                </c:pt>
                <c:pt idx="511">
                  <c:v>0.70972222222222203</c:v>
                </c:pt>
                <c:pt idx="512">
                  <c:v>0.71111111111111103</c:v>
                </c:pt>
                <c:pt idx="513">
                  <c:v>0.71250000000000002</c:v>
                </c:pt>
                <c:pt idx="514">
                  <c:v>0.71388888888888902</c:v>
                </c:pt>
                <c:pt idx="515">
                  <c:v>0.71527777777777801</c:v>
                </c:pt>
                <c:pt idx="516">
                  <c:v>0.71666666666666701</c:v>
                </c:pt>
                <c:pt idx="517">
                  <c:v>0.718055555555556</c:v>
                </c:pt>
                <c:pt idx="518">
                  <c:v>0.719444444444444</c:v>
                </c:pt>
                <c:pt idx="519">
                  <c:v>0.72083333333333299</c:v>
                </c:pt>
                <c:pt idx="520">
                  <c:v>0.72222222222222199</c:v>
                </c:pt>
                <c:pt idx="521">
                  <c:v>0.72361111111111098</c:v>
                </c:pt>
                <c:pt idx="522">
                  <c:v>0.72499999999999998</c:v>
                </c:pt>
                <c:pt idx="523">
                  <c:v>0.72638888888888897</c:v>
                </c:pt>
                <c:pt idx="524">
                  <c:v>0.72777777777777797</c:v>
                </c:pt>
                <c:pt idx="525">
                  <c:v>0.72916666666666696</c:v>
                </c:pt>
                <c:pt idx="526">
                  <c:v>0.73055555555555596</c:v>
                </c:pt>
                <c:pt idx="527">
                  <c:v>0.73194444444444395</c:v>
                </c:pt>
                <c:pt idx="528">
                  <c:v>0.73333333333333295</c:v>
                </c:pt>
                <c:pt idx="529">
                  <c:v>0.73472222222222205</c:v>
                </c:pt>
                <c:pt idx="530">
                  <c:v>0.73611111111111105</c:v>
                </c:pt>
                <c:pt idx="531">
                  <c:v>0.73750000000000004</c:v>
                </c:pt>
                <c:pt idx="532">
                  <c:v>0.73888888888888904</c:v>
                </c:pt>
                <c:pt idx="533">
                  <c:v>0.74027777777777803</c:v>
                </c:pt>
                <c:pt idx="534">
                  <c:v>0.74166666666666703</c:v>
                </c:pt>
                <c:pt idx="535">
                  <c:v>0.74305555555555602</c:v>
                </c:pt>
                <c:pt idx="536">
                  <c:v>0.74444444444444502</c:v>
                </c:pt>
                <c:pt idx="537">
                  <c:v>0.74583333333333302</c:v>
                </c:pt>
                <c:pt idx="538">
                  <c:v>0.74722222222222201</c:v>
                </c:pt>
                <c:pt idx="539">
                  <c:v>0.74861111111111101</c:v>
                </c:pt>
                <c:pt idx="540">
                  <c:v>0.75</c:v>
                </c:pt>
                <c:pt idx="541">
                  <c:v>0.75138888888888899</c:v>
                </c:pt>
                <c:pt idx="542">
                  <c:v>0.75277777777777799</c:v>
                </c:pt>
                <c:pt idx="543">
                  <c:v>0.75416666666666698</c:v>
                </c:pt>
                <c:pt idx="544">
                  <c:v>0.75555555555555598</c:v>
                </c:pt>
                <c:pt idx="545">
                  <c:v>0.75694444444444398</c:v>
                </c:pt>
                <c:pt idx="546">
                  <c:v>0.75833333333333297</c:v>
                </c:pt>
                <c:pt idx="547">
                  <c:v>0.75972222222222197</c:v>
                </c:pt>
                <c:pt idx="548">
                  <c:v>0.76111111111111096</c:v>
                </c:pt>
                <c:pt idx="549">
                  <c:v>0.76249999999999996</c:v>
                </c:pt>
                <c:pt idx="550">
                  <c:v>0.76388888888888895</c:v>
                </c:pt>
                <c:pt idx="551">
                  <c:v>0.76527777777777795</c:v>
                </c:pt>
                <c:pt idx="552">
                  <c:v>0.76666666666666705</c:v>
                </c:pt>
                <c:pt idx="553">
                  <c:v>0.76805555555555605</c:v>
                </c:pt>
                <c:pt idx="554">
                  <c:v>0.76944444444444504</c:v>
                </c:pt>
                <c:pt idx="555">
                  <c:v>0.77083333333333304</c:v>
                </c:pt>
                <c:pt idx="556">
                  <c:v>0.77222222222222203</c:v>
                </c:pt>
                <c:pt idx="557">
                  <c:v>0.77361111111111103</c:v>
                </c:pt>
                <c:pt idx="558">
                  <c:v>0.77500000000000002</c:v>
                </c:pt>
                <c:pt idx="559">
                  <c:v>0.77638888888888902</c:v>
                </c:pt>
                <c:pt idx="560">
                  <c:v>0.77777777777777801</c:v>
                </c:pt>
                <c:pt idx="561">
                  <c:v>0.77916666666666701</c:v>
                </c:pt>
                <c:pt idx="562">
                  <c:v>0.780555555555556</c:v>
                </c:pt>
                <c:pt idx="563">
                  <c:v>0.781944444444444</c:v>
                </c:pt>
                <c:pt idx="564">
                  <c:v>0.78333333333333299</c:v>
                </c:pt>
                <c:pt idx="565">
                  <c:v>0.78472222222222199</c:v>
                </c:pt>
                <c:pt idx="566">
                  <c:v>0.78611111111111098</c:v>
                </c:pt>
                <c:pt idx="567">
                  <c:v>0.78749999999999998</c:v>
                </c:pt>
                <c:pt idx="568">
                  <c:v>0.78888888888888897</c:v>
                </c:pt>
                <c:pt idx="569">
                  <c:v>0.79027777777777797</c:v>
                </c:pt>
                <c:pt idx="570">
                  <c:v>0.79166666666666696</c:v>
                </c:pt>
                <c:pt idx="571">
                  <c:v>0.79305555555555596</c:v>
                </c:pt>
                <c:pt idx="572">
                  <c:v>0.79444444444444395</c:v>
                </c:pt>
                <c:pt idx="573">
                  <c:v>0.79583333333333295</c:v>
                </c:pt>
                <c:pt idx="574">
                  <c:v>0.79722222222222205</c:v>
                </c:pt>
                <c:pt idx="575">
                  <c:v>0.79861111111111105</c:v>
                </c:pt>
                <c:pt idx="576">
                  <c:v>0.8</c:v>
                </c:pt>
                <c:pt idx="577">
                  <c:v>0.80138888888888904</c:v>
                </c:pt>
                <c:pt idx="578">
                  <c:v>0.80277777777777803</c:v>
                </c:pt>
                <c:pt idx="579">
                  <c:v>0.80416666666666703</c:v>
                </c:pt>
                <c:pt idx="580">
                  <c:v>0.80555555555555602</c:v>
                </c:pt>
                <c:pt idx="581">
                  <c:v>0.80694444444444502</c:v>
                </c:pt>
                <c:pt idx="582">
                  <c:v>0.80833333333333302</c:v>
                </c:pt>
                <c:pt idx="583">
                  <c:v>0.80972222222222201</c:v>
                </c:pt>
                <c:pt idx="584">
                  <c:v>0.81111111111111101</c:v>
                </c:pt>
                <c:pt idx="585">
                  <c:v>0.8125</c:v>
                </c:pt>
                <c:pt idx="586">
                  <c:v>0.81388888888888899</c:v>
                </c:pt>
                <c:pt idx="587">
                  <c:v>0.81527777777777799</c:v>
                </c:pt>
                <c:pt idx="588">
                  <c:v>0.81666666666666698</c:v>
                </c:pt>
                <c:pt idx="589">
                  <c:v>0.81805555555555598</c:v>
                </c:pt>
                <c:pt idx="590">
                  <c:v>0.81944444444444398</c:v>
                </c:pt>
                <c:pt idx="591">
                  <c:v>0.82083333333333297</c:v>
                </c:pt>
                <c:pt idx="592">
                  <c:v>0.82222222222222197</c:v>
                </c:pt>
                <c:pt idx="593">
                  <c:v>0.82361111111111096</c:v>
                </c:pt>
                <c:pt idx="594">
                  <c:v>0.82499999999999996</c:v>
                </c:pt>
                <c:pt idx="595">
                  <c:v>0.82638888888888895</c:v>
                </c:pt>
                <c:pt idx="596">
                  <c:v>0.82777777777777795</c:v>
                </c:pt>
                <c:pt idx="597">
                  <c:v>0.82916666666666705</c:v>
                </c:pt>
                <c:pt idx="598">
                  <c:v>0.83055555555555605</c:v>
                </c:pt>
                <c:pt idx="599">
                  <c:v>0.83194444444444504</c:v>
                </c:pt>
                <c:pt idx="600">
                  <c:v>0.83333333333333304</c:v>
                </c:pt>
                <c:pt idx="601">
                  <c:v>0.83472222222222203</c:v>
                </c:pt>
                <c:pt idx="602">
                  <c:v>0.83611111111111103</c:v>
                </c:pt>
                <c:pt idx="603">
                  <c:v>0.83750000000000002</c:v>
                </c:pt>
                <c:pt idx="604">
                  <c:v>0.83888888888888902</c:v>
                </c:pt>
                <c:pt idx="605">
                  <c:v>0.84027777777777801</c:v>
                </c:pt>
                <c:pt idx="606">
                  <c:v>0.84166666666666701</c:v>
                </c:pt>
                <c:pt idx="607">
                  <c:v>0.843055555555556</c:v>
                </c:pt>
                <c:pt idx="608">
                  <c:v>0.844444444444444</c:v>
                </c:pt>
                <c:pt idx="609">
                  <c:v>0.84583333333333299</c:v>
                </c:pt>
                <c:pt idx="610">
                  <c:v>0.84722222222222199</c:v>
                </c:pt>
                <c:pt idx="611">
                  <c:v>0.84861111111111098</c:v>
                </c:pt>
                <c:pt idx="612">
                  <c:v>0.85</c:v>
                </c:pt>
                <c:pt idx="613">
                  <c:v>0.85138888888888897</c:v>
                </c:pt>
                <c:pt idx="614">
                  <c:v>0.85277777777777797</c:v>
                </c:pt>
                <c:pt idx="615">
                  <c:v>0.85416666666666696</c:v>
                </c:pt>
                <c:pt idx="616">
                  <c:v>0.85555555555555596</c:v>
                </c:pt>
                <c:pt idx="617">
                  <c:v>0.85694444444444395</c:v>
                </c:pt>
                <c:pt idx="618">
                  <c:v>0.85833333333333295</c:v>
                </c:pt>
                <c:pt idx="619">
                  <c:v>0.85972222222222205</c:v>
                </c:pt>
                <c:pt idx="620">
                  <c:v>0.86111111111111105</c:v>
                </c:pt>
                <c:pt idx="621">
                  <c:v>0.86250000000000004</c:v>
                </c:pt>
                <c:pt idx="622">
                  <c:v>0.86388888888888904</c:v>
                </c:pt>
                <c:pt idx="623">
                  <c:v>0.86527777777777803</c:v>
                </c:pt>
                <c:pt idx="624">
                  <c:v>0.86666666666666703</c:v>
                </c:pt>
                <c:pt idx="625">
                  <c:v>0.86805555555555602</c:v>
                </c:pt>
                <c:pt idx="626">
                  <c:v>0.86944444444444502</c:v>
                </c:pt>
                <c:pt idx="627">
                  <c:v>0.87083333333333302</c:v>
                </c:pt>
                <c:pt idx="628">
                  <c:v>0.87222222222222201</c:v>
                </c:pt>
                <c:pt idx="629">
                  <c:v>0.87361111111111101</c:v>
                </c:pt>
                <c:pt idx="630">
                  <c:v>0.875</c:v>
                </c:pt>
                <c:pt idx="631">
                  <c:v>0.87638888888888899</c:v>
                </c:pt>
                <c:pt idx="632">
                  <c:v>0.87777777777777799</c:v>
                </c:pt>
                <c:pt idx="633">
                  <c:v>0.87916666666666698</c:v>
                </c:pt>
                <c:pt idx="634">
                  <c:v>0.88055555555555598</c:v>
                </c:pt>
                <c:pt idx="635">
                  <c:v>0.88194444444444398</c:v>
                </c:pt>
                <c:pt idx="636">
                  <c:v>0.88333333333333297</c:v>
                </c:pt>
                <c:pt idx="637">
                  <c:v>0.88472222222222197</c:v>
                </c:pt>
                <c:pt idx="638">
                  <c:v>0.88611111111111096</c:v>
                </c:pt>
                <c:pt idx="639">
                  <c:v>0.88749999999999996</c:v>
                </c:pt>
                <c:pt idx="640">
                  <c:v>0.88888888888888895</c:v>
                </c:pt>
                <c:pt idx="641">
                  <c:v>0.89027777777777795</c:v>
                </c:pt>
                <c:pt idx="642">
                  <c:v>0.89166666666666705</c:v>
                </c:pt>
                <c:pt idx="643">
                  <c:v>0.89305555555555605</c:v>
                </c:pt>
                <c:pt idx="644">
                  <c:v>0.89444444444444504</c:v>
                </c:pt>
                <c:pt idx="645">
                  <c:v>0.89583333333333304</c:v>
                </c:pt>
                <c:pt idx="646">
                  <c:v>0.89722222222222203</c:v>
                </c:pt>
                <c:pt idx="647">
                  <c:v>0.89861111111111103</c:v>
                </c:pt>
                <c:pt idx="648">
                  <c:v>0.9</c:v>
                </c:pt>
                <c:pt idx="649">
                  <c:v>0.90138888888888902</c:v>
                </c:pt>
                <c:pt idx="650">
                  <c:v>0.90277777777777801</c:v>
                </c:pt>
                <c:pt idx="651">
                  <c:v>0.90416666666666701</c:v>
                </c:pt>
                <c:pt idx="652">
                  <c:v>0.905555555555556</c:v>
                </c:pt>
                <c:pt idx="653">
                  <c:v>0.906944444444444</c:v>
                </c:pt>
                <c:pt idx="654">
                  <c:v>0.90833333333333299</c:v>
                </c:pt>
                <c:pt idx="655">
                  <c:v>0.90972222222222199</c:v>
                </c:pt>
                <c:pt idx="656">
                  <c:v>0.91111111111111098</c:v>
                </c:pt>
                <c:pt idx="657">
                  <c:v>0.91249999999999998</c:v>
                </c:pt>
                <c:pt idx="658">
                  <c:v>0.91388888888888897</c:v>
                </c:pt>
                <c:pt idx="659">
                  <c:v>0.91527777777777797</c:v>
                </c:pt>
                <c:pt idx="660">
                  <c:v>0.91666666666666696</c:v>
                </c:pt>
                <c:pt idx="661">
                  <c:v>0.91805555555555596</c:v>
                </c:pt>
                <c:pt idx="662">
                  <c:v>0.91944444444444395</c:v>
                </c:pt>
                <c:pt idx="663">
                  <c:v>0.92083333333333295</c:v>
                </c:pt>
                <c:pt idx="664">
                  <c:v>0.92222222222222205</c:v>
                </c:pt>
                <c:pt idx="665">
                  <c:v>0.92361111111111105</c:v>
                </c:pt>
                <c:pt idx="666">
                  <c:v>0.92500000000000004</c:v>
                </c:pt>
                <c:pt idx="667">
                  <c:v>0.92638888888888904</c:v>
                </c:pt>
                <c:pt idx="668">
                  <c:v>0.92777777777777803</c:v>
                </c:pt>
                <c:pt idx="669">
                  <c:v>0.92916666666666703</c:v>
                </c:pt>
                <c:pt idx="670">
                  <c:v>0.93055555555555602</c:v>
                </c:pt>
                <c:pt idx="671">
                  <c:v>0.93194444444444502</c:v>
                </c:pt>
                <c:pt idx="672">
                  <c:v>0.93333333333333302</c:v>
                </c:pt>
                <c:pt idx="673">
                  <c:v>0.93472222222222201</c:v>
                </c:pt>
                <c:pt idx="674">
                  <c:v>0.93611111111111101</c:v>
                </c:pt>
                <c:pt idx="675">
                  <c:v>0.9375</c:v>
                </c:pt>
                <c:pt idx="676">
                  <c:v>0.93888888888888899</c:v>
                </c:pt>
                <c:pt idx="677">
                  <c:v>0.94027777777777799</c:v>
                </c:pt>
                <c:pt idx="678">
                  <c:v>0.94166666666666698</c:v>
                </c:pt>
                <c:pt idx="679">
                  <c:v>0.94305555555555598</c:v>
                </c:pt>
                <c:pt idx="680">
                  <c:v>0.94444444444444398</c:v>
                </c:pt>
                <c:pt idx="681">
                  <c:v>0.94583333333333297</c:v>
                </c:pt>
                <c:pt idx="682">
                  <c:v>0.94722222222222197</c:v>
                </c:pt>
                <c:pt idx="683">
                  <c:v>0.94861111111111096</c:v>
                </c:pt>
                <c:pt idx="684">
                  <c:v>0.95</c:v>
                </c:pt>
                <c:pt idx="685">
                  <c:v>0.95138888888888895</c:v>
                </c:pt>
                <c:pt idx="686">
                  <c:v>0.95277777777777795</c:v>
                </c:pt>
                <c:pt idx="687">
                  <c:v>0.95416666666666705</c:v>
                </c:pt>
                <c:pt idx="688">
                  <c:v>0.95555555555555605</c:v>
                </c:pt>
                <c:pt idx="689">
                  <c:v>0.95694444444444504</c:v>
                </c:pt>
                <c:pt idx="690">
                  <c:v>0.95833333333333304</c:v>
                </c:pt>
                <c:pt idx="691">
                  <c:v>0.95972222222222203</c:v>
                </c:pt>
                <c:pt idx="692">
                  <c:v>0.96111111111111103</c:v>
                </c:pt>
                <c:pt idx="693">
                  <c:v>0.96250000000000002</c:v>
                </c:pt>
                <c:pt idx="694">
                  <c:v>0.96388888888888902</c:v>
                </c:pt>
                <c:pt idx="695">
                  <c:v>0.96527777777777801</c:v>
                </c:pt>
                <c:pt idx="696">
                  <c:v>0.96666666666666701</c:v>
                </c:pt>
                <c:pt idx="697">
                  <c:v>0.968055555555556</c:v>
                </c:pt>
                <c:pt idx="698">
                  <c:v>0.969444444444444</c:v>
                </c:pt>
                <c:pt idx="699">
                  <c:v>0.97083333333333299</c:v>
                </c:pt>
                <c:pt idx="700">
                  <c:v>0.97222222222222199</c:v>
                </c:pt>
                <c:pt idx="701">
                  <c:v>0.97361111111111098</c:v>
                </c:pt>
                <c:pt idx="702">
                  <c:v>0.97499999999999998</c:v>
                </c:pt>
                <c:pt idx="703">
                  <c:v>0.97638888888888897</c:v>
                </c:pt>
                <c:pt idx="704">
                  <c:v>0.97777777777777797</c:v>
                </c:pt>
                <c:pt idx="705">
                  <c:v>0.97916666666666696</c:v>
                </c:pt>
                <c:pt idx="706">
                  <c:v>0.98055555555555596</c:v>
                </c:pt>
                <c:pt idx="707">
                  <c:v>0.98194444444444395</c:v>
                </c:pt>
                <c:pt idx="708">
                  <c:v>0.98333333333333295</c:v>
                </c:pt>
                <c:pt idx="709">
                  <c:v>0.98472222222222205</c:v>
                </c:pt>
                <c:pt idx="710">
                  <c:v>0.98611111111111105</c:v>
                </c:pt>
                <c:pt idx="711">
                  <c:v>0.98750000000000004</c:v>
                </c:pt>
                <c:pt idx="712">
                  <c:v>0.98888888888888904</c:v>
                </c:pt>
                <c:pt idx="713">
                  <c:v>0.99027777777777803</c:v>
                </c:pt>
                <c:pt idx="714">
                  <c:v>0.99166666666666703</c:v>
                </c:pt>
                <c:pt idx="715">
                  <c:v>0.99305555555555602</c:v>
                </c:pt>
                <c:pt idx="716">
                  <c:v>0.99444444444444502</c:v>
                </c:pt>
                <c:pt idx="717">
                  <c:v>0.99583333333333302</c:v>
                </c:pt>
                <c:pt idx="718">
                  <c:v>0.99722222222222201</c:v>
                </c:pt>
                <c:pt idx="719">
                  <c:v>0.99861111111111101</c:v>
                </c:pt>
                <c:pt idx="720">
                  <c:v>1</c:v>
                </c:pt>
                <c:pt idx="721">
                  <c:v>1.00138888888889</c:v>
                </c:pt>
                <c:pt idx="722">
                  <c:v>1.00277777777778</c:v>
                </c:pt>
                <c:pt idx="723">
                  <c:v>1.00416666666667</c:v>
                </c:pt>
                <c:pt idx="724">
                  <c:v>1.00555555555556</c:v>
                </c:pt>
                <c:pt idx="725">
                  <c:v>1.00694444444444</c:v>
                </c:pt>
                <c:pt idx="726">
                  <c:v>1.00833333333333</c:v>
                </c:pt>
                <c:pt idx="727">
                  <c:v>1.00972222222222</c:v>
                </c:pt>
                <c:pt idx="728">
                  <c:v>1.01111111111111</c:v>
                </c:pt>
                <c:pt idx="729">
                  <c:v>1.0125</c:v>
                </c:pt>
                <c:pt idx="730">
                  <c:v>1.0138888888888899</c:v>
                </c:pt>
                <c:pt idx="731">
                  <c:v>1.0152777777777799</c:v>
                </c:pt>
                <c:pt idx="732">
                  <c:v>1.0166666666666699</c:v>
                </c:pt>
                <c:pt idx="733">
                  <c:v>1.0180555555555599</c:v>
                </c:pt>
                <c:pt idx="734">
                  <c:v>1.0194444444444399</c:v>
                </c:pt>
                <c:pt idx="735">
                  <c:v>1.0208333333333299</c:v>
                </c:pt>
                <c:pt idx="736">
                  <c:v>1.0222222222222199</c:v>
                </c:pt>
                <c:pt idx="737">
                  <c:v>1.0236111111111099</c:v>
                </c:pt>
                <c:pt idx="738">
                  <c:v>1.0249999999999999</c:v>
                </c:pt>
                <c:pt idx="739">
                  <c:v>1.0263888888888899</c:v>
                </c:pt>
                <c:pt idx="740">
                  <c:v>1.0277777777777799</c:v>
                </c:pt>
                <c:pt idx="741">
                  <c:v>1.0291666666666699</c:v>
                </c:pt>
                <c:pt idx="742">
                  <c:v>1.0305555555555601</c:v>
                </c:pt>
                <c:pt idx="743">
                  <c:v>1.0319444444444399</c:v>
                </c:pt>
                <c:pt idx="744">
                  <c:v>1.0333333333333301</c:v>
                </c:pt>
                <c:pt idx="745">
                  <c:v>1.0347222222222201</c:v>
                </c:pt>
                <c:pt idx="746">
                  <c:v>1.0361111111111101</c:v>
                </c:pt>
                <c:pt idx="747">
                  <c:v>1.0375000000000001</c:v>
                </c:pt>
                <c:pt idx="748">
                  <c:v>1.0388888888888901</c:v>
                </c:pt>
                <c:pt idx="749">
                  <c:v>1.0402777777777801</c:v>
                </c:pt>
                <c:pt idx="750">
                  <c:v>1.0416666666666701</c:v>
                </c:pt>
                <c:pt idx="751">
                  <c:v>1.0430555555555601</c:v>
                </c:pt>
                <c:pt idx="752">
                  <c:v>1.0444444444444401</c:v>
                </c:pt>
                <c:pt idx="753">
                  <c:v>1.0458333333333301</c:v>
                </c:pt>
                <c:pt idx="754">
                  <c:v>1.0472222222222201</c:v>
                </c:pt>
                <c:pt idx="755">
                  <c:v>1.0486111111111101</c:v>
                </c:pt>
                <c:pt idx="756">
                  <c:v>1.05</c:v>
                </c:pt>
                <c:pt idx="757">
                  <c:v>1.05138888888889</c:v>
                </c:pt>
                <c:pt idx="758">
                  <c:v>1.05277777777778</c:v>
                </c:pt>
                <c:pt idx="759">
                  <c:v>1.05416666666667</c:v>
                </c:pt>
                <c:pt idx="760">
                  <c:v>1.05555555555556</c:v>
                </c:pt>
                <c:pt idx="761">
                  <c:v>1.05694444444444</c:v>
                </c:pt>
                <c:pt idx="762">
                  <c:v>1.05833333333333</c:v>
                </c:pt>
                <c:pt idx="763">
                  <c:v>1.05972222222222</c:v>
                </c:pt>
                <c:pt idx="764">
                  <c:v>1.06111111111111</c:v>
                </c:pt>
                <c:pt idx="765">
                  <c:v>1.0625</c:v>
                </c:pt>
                <c:pt idx="766">
                  <c:v>1.06388888888889</c:v>
                </c:pt>
                <c:pt idx="767">
                  <c:v>1.06527777777778</c:v>
                </c:pt>
                <c:pt idx="768">
                  <c:v>1.06666666666667</c:v>
                </c:pt>
                <c:pt idx="769">
                  <c:v>1.06805555555556</c:v>
                </c:pt>
                <c:pt idx="770">
                  <c:v>1.06944444444444</c:v>
                </c:pt>
                <c:pt idx="771">
                  <c:v>1.07083333333333</c:v>
                </c:pt>
                <c:pt idx="772">
                  <c:v>1.07222222222222</c:v>
                </c:pt>
                <c:pt idx="773">
                  <c:v>1.07361111111111</c:v>
                </c:pt>
                <c:pt idx="774">
                  <c:v>1.075</c:v>
                </c:pt>
                <c:pt idx="775">
                  <c:v>1.0763888888888899</c:v>
                </c:pt>
                <c:pt idx="776">
                  <c:v>1.0777777777777799</c:v>
                </c:pt>
                <c:pt idx="777">
                  <c:v>1.0791666666666699</c:v>
                </c:pt>
                <c:pt idx="778">
                  <c:v>1.0805555555555599</c:v>
                </c:pt>
                <c:pt idx="779">
                  <c:v>1.0819444444444399</c:v>
                </c:pt>
                <c:pt idx="780">
                  <c:v>1.0833333333333299</c:v>
                </c:pt>
                <c:pt idx="781">
                  <c:v>1.0847222222222199</c:v>
                </c:pt>
                <c:pt idx="782">
                  <c:v>1.0861111111111099</c:v>
                </c:pt>
                <c:pt idx="783">
                  <c:v>1.0874999999999999</c:v>
                </c:pt>
                <c:pt idx="784">
                  <c:v>1.0888888888888899</c:v>
                </c:pt>
                <c:pt idx="785">
                  <c:v>1.0902777777777799</c:v>
                </c:pt>
                <c:pt idx="786">
                  <c:v>1.0916666666666699</c:v>
                </c:pt>
                <c:pt idx="787">
                  <c:v>1.0930555555555601</c:v>
                </c:pt>
                <c:pt idx="788">
                  <c:v>1.0944444444444399</c:v>
                </c:pt>
                <c:pt idx="789">
                  <c:v>1.0958333333333301</c:v>
                </c:pt>
                <c:pt idx="790">
                  <c:v>1.0972222222222201</c:v>
                </c:pt>
                <c:pt idx="791">
                  <c:v>1.0986111111111101</c:v>
                </c:pt>
                <c:pt idx="792">
                  <c:v>1.1000000000000001</c:v>
                </c:pt>
                <c:pt idx="793">
                  <c:v>1.1013888888888901</c:v>
                </c:pt>
                <c:pt idx="794">
                  <c:v>1.1027777777777801</c:v>
                </c:pt>
                <c:pt idx="795">
                  <c:v>1.1041666666666701</c:v>
                </c:pt>
                <c:pt idx="796">
                  <c:v>1.1055555555555601</c:v>
                </c:pt>
                <c:pt idx="797">
                  <c:v>1.1069444444444401</c:v>
                </c:pt>
                <c:pt idx="798">
                  <c:v>1.1083333333333301</c:v>
                </c:pt>
                <c:pt idx="799">
                  <c:v>1.1097222222222201</c:v>
                </c:pt>
                <c:pt idx="800">
                  <c:v>1.1111111111111101</c:v>
                </c:pt>
                <c:pt idx="801">
                  <c:v>1.1125</c:v>
                </c:pt>
                <c:pt idx="802">
                  <c:v>1.11388888888889</c:v>
                </c:pt>
                <c:pt idx="803">
                  <c:v>1.11527777777778</c:v>
                </c:pt>
                <c:pt idx="804">
                  <c:v>1.11666666666667</c:v>
                </c:pt>
                <c:pt idx="805">
                  <c:v>1.11805555555556</c:v>
                </c:pt>
                <c:pt idx="806">
                  <c:v>1.11944444444444</c:v>
                </c:pt>
                <c:pt idx="807">
                  <c:v>1.12083333333333</c:v>
                </c:pt>
                <c:pt idx="808">
                  <c:v>1.12222222222222</c:v>
                </c:pt>
                <c:pt idx="809">
                  <c:v>1.12361111111111</c:v>
                </c:pt>
                <c:pt idx="810">
                  <c:v>1.125</c:v>
                </c:pt>
                <c:pt idx="811">
                  <c:v>1.12638888888889</c:v>
                </c:pt>
                <c:pt idx="812">
                  <c:v>1.12777777777778</c:v>
                </c:pt>
                <c:pt idx="813">
                  <c:v>1.12916666666667</c:v>
                </c:pt>
                <c:pt idx="814">
                  <c:v>1.13055555555556</c:v>
                </c:pt>
                <c:pt idx="815">
                  <c:v>1.13194444444444</c:v>
                </c:pt>
                <c:pt idx="816">
                  <c:v>1.13333333333333</c:v>
                </c:pt>
                <c:pt idx="817">
                  <c:v>1.13472222222222</c:v>
                </c:pt>
                <c:pt idx="818">
                  <c:v>1.13611111111111</c:v>
                </c:pt>
                <c:pt idx="819">
                  <c:v>1.1375</c:v>
                </c:pt>
                <c:pt idx="820">
                  <c:v>1.1388888888888899</c:v>
                </c:pt>
                <c:pt idx="821">
                  <c:v>1.1402777777777799</c:v>
                </c:pt>
                <c:pt idx="822">
                  <c:v>1.1416666666666699</c:v>
                </c:pt>
                <c:pt idx="823">
                  <c:v>1.1430555555555599</c:v>
                </c:pt>
                <c:pt idx="824">
                  <c:v>1.1444444444444399</c:v>
                </c:pt>
                <c:pt idx="825">
                  <c:v>1.1458333333333299</c:v>
                </c:pt>
                <c:pt idx="826">
                  <c:v>1.1472222222222199</c:v>
                </c:pt>
                <c:pt idx="827">
                  <c:v>1.1486111111111099</c:v>
                </c:pt>
                <c:pt idx="828">
                  <c:v>1.1499999999999999</c:v>
                </c:pt>
                <c:pt idx="829">
                  <c:v>1.1513888888888899</c:v>
                </c:pt>
                <c:pt idx="830">
                  <c:v>1.1527777777777799</c:v>
                </c:pt>
                <c:pt idx="831">
                  <c:v>1.1541666666666699</c:v>
                </c:pt>
                <c:pt idx="832">
                  <c:v>1.1555555555555601</c:v>
                </c:pt>
                <c:pt idx="833">
                  <c:v>1.1569444444444399</c:v>
                </c:pt>
                <c:pt idx="834">
                  <c:v>1.1583333333333301</c:v>
                </c:pt>
                <c:pt idx="835">
                  <c:v>1.1597222222222201</c:v>
                </c:pt>
                <c:pt idx="836">
                  <c:v>1.1611111111111101</c:v>
                </c:pt>
                <c:pt idx="837">
                  <c:v>1.1625000000000001</c:v>
                </c:pt>
                <c:pt idx="838">
                  <c:v>1.1638888888888901</c:v>
                </c:pt>
                <c:pt idx="839">
                  <c:v>1.1652777777777801</c:v>
                </c:pt>
                <c:pt idx="840">
                  <c:v>1.1666666666666701</c:v>
                </c:pt>
                <c:pt idx="841">
                  <c:v>1.1680555555555601</c:v>
                </c:pt>
                <c:pt idx="842">
                  <c:v>1.1694444444444401</c:v>
                </c:pt>
                <c:pt idx="843">
                  <c:v>1.1708333333333301</c:v>
                </c:pt>
                <c:pt idx="844">
                  <c:v>1.1722222222222201</c:v>
                </c:pt>
                <c:pt idx="845">
                  <c:v>1.1736111111111101</c:v>
                </c:pt>
                <c:pt idx="846">
                  <c:v>1.175</c:v>
                </c:pt>
                <c:pt idx="847">
                  <c:v>1.17638888888889</c:v>
                </c:pt>
                <c:pt idx="848">
                  <c:v>1.17777777777778</c:v>
                </c:pt>
                <c:pt idx="849">
                  <c:v>1.17916666666667</c:v>
                </c:pt>
                <c:pt idx="850">
                  <c:v>1.18055555555556</c:v>
                </c:pt>
                <c:pt idx="851">
                  <c:v>1.18194444444444</c:v>
                </c:pt>
                <c:pt idx="852">
                  <c:v>1.18333333333333</c:v>
                </c:pt>
                <c:pt idx="853">
                  <c:v>1.18472222222222</c:v>
                </c:pt>
                <c:pt idx="854">
                  <c:v>1.18611111111111</c:v>
                </c:pt>
                <c:pt idx="855">
                  <c:v>1.1875</c:v>
                </c:pt>
                <c:pt idx="856">
                  <c:v>1.18888888888889</c:v>
                </c:pt>
                <c:pt idx="857">
                  <c:v>1.19027777777778</c:v>
                </c:pt>
                <c:pt idx="858">
                  <c:v>1.19166666666667</c:v>
                </c:pt>
                <c:pt idx="859">
                  <c:v>1.19305555555556</c:v>
                </c:pt>
                <c:pt idx="860">
                  <c:v>1.19444444444444</c:v>
                </c:pt>
                <c:pt idx="861">
                  <c:v>1.19583333333333</c:v>
                </c:pt>
                <c:pt idx="862">
                  <c:v>1.19722222222222</c:v>
                </c:pt>
                <c:pt idx="863">
                  <c:v>1.19861111111111</c:v>
                </c:pt>
                <c:pt idx="864">
                  <c:v>1.2</c:v>
                </c:pt>
                <c:pt idx="865">
                  <c:v>1.2013888888888899</c:v>
                </c:pt>
                <c:pt idx="866">
                  <c:v>1.2027777777777799</c:v>
                </c:pt>
                <c:pt idx="867">
                  <c:v>1.2041666666666699</c:v>
                </c:pt>
                <c:pt idx="868">
                  <c:v>1.2055555555555599</c:v>
                </c:pt>
                <c:pt idx="869">
                  <c:v>1.2069444444444399</c:v>
                </c:pt>
                <c:pt idx="870">
                  <c:v>1.2083333333333299</c:v>
                </c:pt>
                <c:pt idx="871">
                  <c:v>1.2097222222222199</c:v>
                </c:pt>
                <c:pt idx="872">
                  <c:v>1.2111111111111099</c:v>
                </c:pt>
                <c:pt idx="873">
                  <c:v>1.2124999999999999</c:v>
                </c:pt>
                <c:pt idx="874">
                  <c:v>1.2138888888888899</c:v>
                </c:pt>
                <c:pt idx="875">
                  <c:v>1.2152777777777799</c:v>
                </c:pt>
                <c:pt idx="876">
                  <c:v>1.2166666666666699</c:v>
                </c:pt>
                <c:pt idx="877">
                  <c:v>1.2180555555555601</c:v>
                </c:pt>
                <c:pt idx="878">
                  <c:v>1.2194444444444399</c:v>
                </c:pt>
                <c:pt idx="879">
                  <c:v>1.2208333333333301</c:v>
                </c:pt>
                <c:pt idx="880">
                  <c:v>1.2222222222222201</c:v>
                </c:pt>
                <c:pt idx="881">
                  <c:v>1.2236111111111101</c:v>
                </c:pt>
                <c:pt idx="882">
                  <c:v>1.2250000000000001</c:v>
                </c:pt>
                <c:pt idx="883">
                  <c:v>1.2263888888888901</c:v>
                </c:pt>
                <c:pt idx="884">
                  <c:v>1.2277777777777801</c:v>
                </c:pt>
                <c:pt idx="885">
                  <c:v>1.2291666666666701</c:v>
                </c:pt>
                <c:pt idx="886">
                  <c:v>1.2305555555555601</c:v>
                </c:pt>
                <c:pt idx="887">
                  <c:v>1.2319444444444401</c:v>
                </c:pt>
                <c:pt idx="888">
                  <c:v>1.2333333333333301</c:v>
                </c:pt>
                <c:pt idx="889">
                  <c:v>1.2347222222222201</c:v>
                </c:pt>
                <c:pt idx="890">
                  <c:v>1.2361111111111101</c:v>
                </c:pt>
                <c:pt idx="891">
                  <c:v>1.2375</c:v>
                </c:pt>
                <c:pt idx="892">
                  <c:v>1.23888888888889</c:v>
                </c:pt>
                <c:pt idx="893">
                  <c:v>1.24027777777778</c:v>
                </c:pt>
                <c:pt idx="894">
                  <c:v>1.24166666666667</c:v>
                </c:pt>
                <c:pt idx="895">
                  <c:v>1.24305555555556</c:v>
                </c:pt>
                <c:pt idx="896">
                  <c:v>1.24444444444444</c:v>
                </c:pt>
                <c:pt idx="897">
                  <c:v>1.24583333333333</c:v>
                </c:pt>
                <c:pt idx="898">
                  <c:v>1.24722222222222</c:v>
                </c:pt>
                <c:pt idx="899">
                  <c:v>1.24861111111111</c:v>
                </c:pt>
                <c:pt idx="900">
                  <c:v>1.25</c:v>
                </c:pt>
                <c:pt idx="901">
                  <c:v>1.25138888888889</c:v>
                </c:pt>
                <c:pt idx="902">
                  <c:v>1.25277777777778</c:v>
                </c:pt>
                <c:pt idx="903">
                  <c:v>1.25416666666667</c:v>
                </c:pt>
                <c:pt idx="904">
                  <c:v>1.25555555555556</c:v>
                </c:pt>
                <c:pt idx="905">
                  <c:v>1.25694444444444</c:v>
                </c:pt>
                <c:pt idx="906">
                  <c:v>1.25833333333333</c:v>
                </c:pt>
                <c:pt idx="907">
                  <c:v>1.25972222222222</c:v>
                </c:pt>
                <c:pt idx="908">
                  <c:v>1.26111111111111</c:v>
                </c:pt>
                <c:pt idx="909">
                  <c:v>1.2625</c:v>
                </c:pt>
                <c:pt idx="910">
                  <c:v>1.2638888888888899</c:v>
                </c:pt>
                <c:pt idx="911">
                  <c:v>1.2652777777777799</c:v>
                </c:pt>
                <c:pt idx="912">
                  <c:v>1.2666666666666699</c:v>
                </c:pt>
                <c:pt idx="913">
                  <c:v>1.2680555555555599</c:v>
                </c:pt>
                <c:pt idx="914">
                  <c:v>1.2694444444444399</c:v>
                </c:pt>
                <c:pt idx="915">
                  <c:v>1.2708333333333299</c:v>
                </c:pt>
                <c:pt idx="916">
                  <c:v>1.2722222222222199</c:v>
                </c:pt>
                <c:pt idx="917">
                  <c:v>1.2736111111111099</c:v>
                </c:pt>
                <c:pt idx="918">
                  <c:v>1.2749999999999999</c:v>
                </c:pt>
                <c:pt idx="919">
                  <c:v>1.2763888888888899</c:v>
                </c:pt>
                <c:pt idx="920">
                  <c:v>1.2777777777777799</c:v>
                </c:pt>
                <c:pt idx="921">
                  <c:v>1.2791666666666699</c:v>
                </c:pt>
                <c:pt idx="922">
                  <c:v>1.2805555555555601</c:v>
                </c:pt>
                <c:pt idx="923">
                  <c:v>1.2819444444444399</c:v>
                </c:pt>
                <c:pt idx="924">
                  <c:v>1.2833333333333301</c:v>
                </c:pt>
                <c:pt idx="925">
                  <c:v>1.2847222222222201</c:v>
                </c:pt>
                <c:pt idx="926">
                  <c:v>1.2861111111111101</c:v>
                </c:pt>
                <c:pt idx="927">
                  <c:v>1.2875000000000001</c:v>
                </c:pt>
                <c:pt idx="928">
                  <c:v>1.2888888888888901</c:v>
                </c:pt>
                <c:pt idx="929">
                  <c:v>1.2902777777777801</c:v>
                </c:pt>
                <c:pt idx="930">
                  <c:v>1.2916666666666701</c:v>
                </c:pt>
                <c:pt idx="931">
                  <c:v>1.2930555555555601</c:v>
                </c:pt>
                <c:pt idx="932">
                  <c:v>1.2944444444444401</c:v>
                </c:pt>
                <c:pt idx="933">
                  <c:v>1.2958333333333301</c:v>
                </c:pt>
                <c:pt idx="934">
                  <c:v>1.2972222222222201</c:v>
                </c:pt>
                <c:pt idx="935">
                  <c:v>1.2986111111111101</c:v>
                </c:pt>
                <c:pt idx="936">
                  <c:v>1.3</c:v>
                </c:pt>
                <c:pt idx="937">
                  <c:v>1.30138888888889</c:v>
                </c:pt>
                <c:pt idx="938">
                  <c:v>1.30277777777778</c:v>
                </c:pt>
                <c:pt idx="939">
                  <c:v>1.30416666666667</c:v>
                </c:pt>
                <c:pt idx="940">
                  <c:v>1.30555555555556</c:v>
                </c:pt>
                <c:pt idx="941">
                  <c:v>1.30694444444444</c:v>
                </c:pt>
                <c:pt idx="942">
                  <c:v>1.30833333333333</c:v>
                </c:pt>
                <c:pt idx="943">
                  <c:v>1.30972222222222</c:v>
                </c:pt>
                <c:pt idx="944">
                  <c:v>1.31111111111111</c:v>
                </c:pt>
                <c:pt idx="945">
                  <c:v>1.3125</c:v>
                </c:pt>
                <c:pt idx="946">
                  <c:v>1.31388888888889</c:v>
                </c:pt>
                <c:pt idx="947">
                  <c:v>1.31527777777778</c:v>
                </c:pt>
                <c:pt idx="948">
                  <c:v>1.31666666666667</c:v>
                </c:pt>
                <c:pt idx="949">
                  <c:v>1.31805555555556</c:v>
                </c:pt>
                <c:pt idx="950">
                  <c:v>1.31944444444444</c:v>
                </c:pt>
                <c:pt idx="951">
                  <c:v>1.32083333333333</c:v>
                </c:pt>
                <c:pt idx="952">
                  <c:v>1.32222222222222</c:v>
                </c:pt>
                <c:pt idx="953">
                  <c:v>1.32361111111111</c:v>
                </c:pt>
                <c:pt idx="954">
                  <c:v>1.325</c:v>
                </c:pt>
                <c:pt idx="955">
                  <c:v>1.3263888888888899</c:v>
                </c:pt>
                <c:pt idx="956">
                  <c:v>1.3277777777777799</c:v>
                </c:pt>
                <c:pt idx="957">
                  <c:v>1.3291666666666699</c:v>
                </c:pt>
                <c:pt idx="958">
                  <c:v>1.3305555555555599</c:v>
                </c:pt>
                <c:pt idx="959">
                  <c:v>1.3319444444444399</c:v>
                </c:pt>
                <c:pt idx="960">
                  <c:v>1.3333333333333299</c:v>
                </c:pt>
                <c:pt idx="961">
                  <c:v>1.3347222222222199</c:v>
                </c:pt>
                <c:pt idx="962">
                  <c:v>1.3361111111111099</c:v>
                </c:pt>
                <c:pt idx="963">
                  <c:v>1.3374999999999999</c:v>
                </c:pt>
                <c:pt idx="964">
                  <c:v>1.3388888888888899</c:v>
                </c:pt>
                <c:pt idx="965">
                  <c:v>1.3402777777777799</c:v>
                </c:pt>
                <c:pt idx="966">
                  <c:v>1.3416666666666699</c:v>
                </c:pt>
                <c:pt idx="967">
                  <c:v>1.3430555555555601</c:v>
                </c:pt>
                <c:pt idx="968">
                  <c:v>1.3444444444444399</c:v>
                </c:pt>
                <c:pt idx="969">
                  <c:v>1.3458333333333301</c:v>
                </c:pt>
                <c:pt idx="970">
                  <c:v>1.3472222222222201</c:v>
                </c:pt>
                <c:pt idx="971">
                  <c:v>1.3486111111111101</c:v>
                </c:pt>
                <c:pt idx="972">
                  <c:v>1.35</c:v>
                </c:pt>
                <c:pt idx="973">
                  <c:v>1.3513888888888901</c:v>
                </c:pt>
                <c:pt idx="974">
                  <c:v>1.3527777777777801</c:v>
                </c:pt>
                <c:pt idx="975">
                  <c:v>1.3541666666666701</c:v>
                </c:pt>
                <c:pt idx="976">
                  <c:v>1.3555555555555601</c:v>
                </c:pt>
                <c:pt idx="977">
                  <c:v>1.3569444444444401</c:v>
                </c:pt>
                <c:pt idx="978">
                  <c:v>1.3583333333333301</c:v>
                </c:pt>
                <c:pt idx="979">
                  <c:v>1.3597222222222201</c:v>
                </c:pt>
                <c:pt idx="980">
                  <c:v>1.3611111111111101</c:v>
                </c:pt>
                <c:pt idx="981">
                  <c:v>1.3625</c:v>
                </c:pt>
                <c:pt idx="982">
                  <c:v>1.36388888888889</c:v>
                </c:pt>
                <c:pt idx="983">
                  <c:v>1.36527777777778</c:v>
                </c:pt>
                <c:pt idx="984">
                  <c:v>1.36666666666667</c:v>
                </c:pt>
                <c:pt idx="985">
                  <c:v>1.36805555555556</c:v>
                </c:pt>
                <c:pt idx="986">
                  <c:v>1.36944444444444</c:v>
                </c:pt>
                <c:pt idx="987">
                  <c:v>1.37083333333333</c:v>
                </c:pt>
                <c:pt idx="988">
                  <c:v>1.37222222222222</c:v>
                </c:pt>
                <c:pt idx="989">
                  <c:v>1.37361111111111</c:v>
                </c:pt>
                <c:pt idx="990">
                  <c:v>1.375</c:v>
                </c:pt>
                <c:pt idx="991">
                  <c:v>1.37638888888889</c:v>
                </c:pt>
                <c:pt idx="992">
                  <c:v>1.37777777777778</c:v>
                </c:pt>
                <c:pt idx="993">
                  <c:v>1.37916666666667</c:v>
                </c:pt>
                <c:pt idx="994">
                  <c:v>1.38055555555556</c:v>
                </c:pt>
                <c:pt idx="995">
                  <c:v>1.38194444444444</c:v>
                </c:pt>
                <c:pt idx="996">
                  <c:v>1.38333333333333</c:v>
                </c:pt>
                <c:pt idx="997">
                  <c:v>1.38472222222222</c:v>
                </c:pt>
                <c:pt idx="998">
                  <c:v>1.38611111111111</c:v>
                </c:pt>
                <c:pt idx="999">
                  <c:v>1.3875</c:v>
                </c:pt>
                <c:pt idx="1000">
                  <c:v>1.3888888888888899</c:v>
                </c:pt>
                <c:pt idx="1001">
                  <c:v>1.3902777777777799</c:v>
                </c:pt>
                <c:pt idx="1002">
                  <c:v>1.3916666666666699</c:v>
                </c:pt>
                <c:pt idx="1003">
                  <c:v>1.3930555555555599</c:v>
                </c:pt>
                <c:pt idx="1004">
                  <c:v>1.3944444444444399</c:v>
                </c:pt>
                <c:pt idx="1005">
                  <c:v>1.3958333333333299</c:v>
                </c:pt>
                <c:pt idx="1006">
                  <c:v>1.3972222222222199</c:v>
                </c:pt>
                <c:pt idx="1007">
                  <c:v>1.3986111111111099</c:v>
                </c:pt>
                <c:pt idx="1008">
                  <c:v>1.4</c:v>
                </c:pt>
                <c:pt idx="1009">
                  <c:v>1.4013888888888899</c:v>
                </c:pt>
                <c:pt idx="1010">
                  <c:v>1.4027777777777799</c:v>
                </c:pt>
                <c:pt idx="1011">
                  <c:v>1.4041666666666699</c:v>
                </c:pt>
                <c:pt idx="1012">
                  <c:v>1.4055555555555601</c:v>
                </c:pt>
                <c:pt idx="1013">
                  <c:v>1.4069444444444399</c:v>
                </c:pt>
                <c:pt idx="1014">
                  <c:v>1.4083333333333301</c:v>
                </c:pt>
                <c:pt idx="1015">
                  <c:v>1.4097222222222201</c:v>
                </c:pt>
                <c:pt idx="1016">
                  <c:v>1.4111111111111101</c:v>
                </c:pt>
                <c:pt idx="1017">
                  <c:v>1.4125000000000001</c:v>
                </c:pt>
                <c:pt idx="1018">
                  <c:v>1.4138888888888901</c:v>
                </c:pt>
                <c:pt idx="1019">
                  <c:v>1.4152777777777801</c:v>
                </c:pt>
                <c:pt idx="1020">
                  <c:v>1.4166666666666701</c:v>
                </c:pt>
                <c:pt idx="1021">
                  <c:v>1.4180555555555601</c:v>
                </c:pt>
                <c:pt idx="1022">
                  <c:v>1.4194444444444401</c:v>
                </c:pt>
                <c:pt idx="1023">
                  <c:v>1.4208333333333301</c:v>
                </c:pt>
                <c:pt idx="1024">
                  <c:v>1.4222222222222201</c:v>
                </c:pt>
                <c:pt idx="1025">
                  <c:v>1.4236111111111101</c:v>
                </c:pt>
                <c:pt idx="1026">
                  <c:v>1.425</c:v>
                </c:pt>
                <c:pt idx="1027">
                  <c:v>1.42638888888889</c:v>
                </c:pt>
                <c:pt idx="1028">
                  <c:v>1.42777777777778</c:v>
                </c:pt>
                <c:pt idx="1029">
                  <c:v>1.42916666666667</c:v>
                </c:pt>
                <c:pt idx="1030">
                  <c:v>1.43055555555556</c:v>
                </c:pt>
                <c:pt idx="1031">
                  <c:v>1.43194444444444</c:v>
                </c:pt>
                <c:pt idx="1032">
                  <c:v>1.43333333333333</c:v>
                </c:pt>
                <c:pt idx="1033">
                  <c:v>1.43472222222222</c:v>
                </c:pt>
                <c:pt idx="1034">
                  <c:v>1.43611111111111</c:v>
                </c:pt>
                <c:pt idx="1035">
                  <c:v>1.4375</c:v>
                </c:pt>
                <c:pt idx="1036">
                  <c:v>1.43888888888889</c:v>
                </c:pt>
                <c:pt idx="1037">
                  <c:v>1.44027777777778</c:v>
                </c:pt>
                <c:pt idx="1038">
                  <c:v>1.44166666666667</c:v>
                </c:pt>
                <c:pt idx="1039">
                  <c:v>1.44305555555556</c:v>
                </c:pt>
                <c:pt idx="1040">
                  <c:v>1.44444444444444</c:v>
                </c:pt>
                <c:pt idx="1041">
                  <c:v>1.44583333333333</c:v>
                </c:pt>
                <c:pt idx="1042">
                  <c:v>1.44722222222222</c:v>
                </c:pt>
                <c:pt idx="1043">
                  <c:v>1.44861111111111</c:v>
                </c:pt>
                <c:pt idx="1044">
                  <c:v>1.45</c:v>
                </c:pt>
                <c:pt idx="1045">
                  <c:v>1.4513888888888899</c:v>
                </c:pt>
                <c:pt idx="1046">
                  <c:v>1.4527777777777799</c:v>
                </c:pt>
                <c:pt idx="1047">
                  <c:v>1.4541666666666699</c:v>
                </c:pt>
                <c:pt idx="1048">
                  <c:v>1.4555555555555599</c:v>
                </c:pt>
                <c:pt idx="1049">
                  <c:v>1.4569444444444399</c:v>
                </c:pt>
                <c:pt idx="1050">
                  <c:v>1.4583333333333299</c:v>
                </c:pt>
                <c:pt idx="1051">
                  <c:v>1.4597222222222199</c:v>
                </c:pt>
                <c:pt idx="1052">
                  <c:v>1.4611111111111099</c:v>
                </c:pt>
                <c:pt idx="1053">
                  <c:v>1.4624999999999999</c:v>
                </c:pt>
                <c:pt idx="1054">
                  <c:v>1.4638888888888899</c:v>
                </c:pt>
                <c:pt idx="1055">
                  <c:v>1.4652777777777799</c:v>
                </c:pt>
                <c:pt idx="1056">
                  <c:v>1.4666666666666699</c:v>
                </c:pt>
                <c:pt idx="1057">
                  <c:v>1.4680555555555601</c:v>
                </c:pt>
                <c:pt idx="1058">
                  <c:v>1.4694444444444399</c:v>
                </c:pt>
                <c:pt idx="1059">
                  <c:v>1.4708333333333301</c:v>
                </c:pt>
                <c:pt idx="1060">
                  <c:v>1.4722222222222201</c:v>
                </c:pt>
                <c:pt idx="1061">
                  <c:v>1.4736111111111101</c:v>
                </c:pt>
                <c:pt idx="1062">
                  <c:v>1.4750000000000001</c:v>
                </c:pt>
                <c:pt idx="1063">
                  <c:v>1.4763888888888901</c:v>
                </c:pt>
                <c:pt idx="1064">
                  <c:v>1.4777777777777801</c:v>
                </c:pt>
                <c:pt idx="1065">
                  <c:v>1.4791666666666701</c:v>
                </c:pt>
                <c:pt idx="1066">
                  <c:v>1.4805555555555601</c:v>
                </c:pt>
                <c:pt idx="1067">
                  <c:v>1.4819444444444401</c:v>
                </c:pt>
                <c:pt idx="1068">
                  <c:v>1.4833333333333301</c:v>
                </c:pt>
                <c:pt idx="1069">
                  <c:v>1.4847222222222201</c:v>
                </c:pt>
                <c:pt idx="1070">
                  <c:v>1.4861111111111101</c:v>
                </c:pt>
                <c:pt idx="1071">
                  <c:v>1.4875</c:v>
                </c:pt>
                <c:pt idx="1072">
                  <c:v>1.48888888888889</c:v>
                </c:pt>
                <c:pt idx="1073">
                  <c:v>1.49027777777778</c:v>
                </c:pt>
                <c:pt idx="1074">
                  <c:v>1.49166666666667</c:v>
                </c:pt>
                <c:pt idx="1075">
                  <c:v>1.49305555555556</c:v>
                </c:pt>
                <c:pt idx="1076">
                  <c:v>1.49444444444444</c:v>
                </c:pt>
                <c:pt idx="1077">
                  <c:v>1.49583333333333</c:v>
                </c:pt>
                <c:pt idx="1078">
                  <c:v>1.49722222222222</c:v>
                </c:pt>
                <c:pt idx="1079">
                  <c:v>1.49861111111111</c:v>
                </c:pt>
                <c:pt idx="1080">
                  <c:v>1.5</c:v>
                </c:pt>
                <c:pt idx="1081">
                  <c:v>1.50138888888889</c:v>
                </c:pt>
                <c:pt idx="1082">
                  <c:v>1.50277777777778</c:v>
                </c:pt>
                <c:pt idx="1083">
                  <c:v>1.50416666666667</c:v>
                </c:pt>
                <c:pt idx="1084">
                  <c:v>1.50555555555556</c:v>
                </c:pt>
                <c:pt idx="1085">
                  <c:v>1.50694444444444</c:v>
                </c:pt>
                <c:pt idx="1086">
                  <c:v>1.50833333333333</c:v>
                </c:pt>
                <c:pt idx="1087">
                  <c:v>1.50972222222222</c:v>
                </c:pt>
                <c:pt idx="1088">
                  <c:v>1.51111111111111</c:v>
                </c:pt>
                <c:pt idx="1089">
                  <c:v>1.5125</c:v>
                </c:pt>
                <c:pt idx="1090">
                  <c:v>1.5138888888888899</c:v>
                </c:pt>
                <c:pt idx="1091">
                  <c:v>1.5152777777777799</c:v>
                </c:pt>
                <c:pt idx="1092">
                  <c:v>1.5166666666666699</c:v>
                </c:pt>
                <c:pt idx="1093">
                  <c:v>1.5180555555555599</c:v>
                </c:pt>
                <c:pt idx="1094">
                  <c:v>1.5194444444444399</c:v>
                </c:pt>
                <c:pt idx="1095">
                  <c:v>1.5208333333333299</c:v>
                </c:pt>
                <c:pt idx="1096">
                  <c:v>1.5222222222222199</c:v>
                </c:pt>
                <c:pt idx="1097">
                  <c:v>1.5236111111111099</c:v>
                </c:pt>
                <c:pt idx="1098">
                  <c:v>1.5249999999999999</c:v>
                </c:pt>
                <c:pt idx="1099">
                  <c:v>1.5263888888888899</c:v>
                </c:pt>
                <c:pt idx="1100">
                  <c:v>1.5277777777777799</c:v>
                </c:pt>
                <c:pt idx="1101">
                  <c:v>1.5291666666666699</c:v>
                </c:pt>
                <c:pt idx="1102">
                  <c:v>1.5305555555555601</c:v>
                </c:pt>
                <c:pt idx="1103">
                  <c:v>1.5319444444444399</c:v>
                </c:pt>
                <c:pt idx="1104">
                  <c:v>1.5333333333333301</c:v>
                </c:pt>
                <c:pt idx="1105">
                  <c:v>1.5347222222222201</c:v>
                </c:pt>
                <c:pt idx="1106">
                  <c:v>1.5361111111111101</c:v>
                </c:pt>
                <c:pt idx="1107">
                  <c:v>1.5375000000000001</c:v>
                </c:pt>
                <c:pt idx="1108">
                  <c:v>1.5388888888888901</c:v>
                </c:pt>
                <c:pt idx="1109">
                  <c:v>1.5402777777777801</c:v>
                </c:pt>
                <c:pt idx="1110">
                  <c:v>1.5416666666666701</c:v>
                </c:pt>
                <c:pt idx="1111">
                  <c:v>1.5430555555555601</c:v>
                </c:pt>
                <c:pt idx="1112">
                  <c:v>1.5444444444444401</c:v>
                </c:pt>
                <c:pt idx="1113">
                  <c:v>1.5458333333333301</c:v>
                </c:pt>
                <c:pt idx="1114">
                  <c:v>1.5472222222222201</c:v>
                </c:pt>
                <c:pt idx="1115">
                  <c:v>1.5486111111111101</c:v>
                </c:pt>
                <c:pt idx="1116">
                  <c:v>1.55</c:v>
                </c:pt>
                <c:pt idx="1117">
                  <c:v>1.55138888888889</c:v>
                </c:pt>
                <c:pt idx="1118">
                  <c:v>1.55277777777778</c:v>
                </c:pt>
                <c:pt idx="1119">
                  <c:v>1.55416666666667</c:v>
                </c:pt>
                <c:pt idx="1120">
                  <c:v>1.55555555555556</c:v>
                </c:pt>
                <c:pt idx="1121">
                  <c:v>1.55694444444444</c:v>
                </c:pt>
                <c:pt idx="1122">
                  <c:v>1.55833333333333</c:v>
                </c:pt>
                <c:pt idx="1123">
                  <c:v>1.55972222222222</c:v>
                </c:pt>
                <c:pt idx="1124">
                  <c:v>1.56111111111111</c:v>
                </c:pt>
                <c:pt idx="1125">
                  <c:v>1.5625</c:v>
                </c:pt>
                <c:pt idx="1126">
                  <c:v>1.56388888888889</c:v>
                </c:pt>
                <c:pt idx="1127">
                  <c:v>1.56527777777778</c:v>
                </c:pt>
                <c:pt idx="1128">
                  <c:v>1.56666666666667</c:v>
                </c:pt>
                <c:pt idx="1129">
                  <c:v>1.56805555555556</c:v>
                </c:pt>
                <c:pt idx="1130">
                  <c:v>1.56944444444444</c:v>
                </c:pt>
                <c:pt idx="1131">
                  <c:v>1.57083333333333</c:v>
                </c:pt>
                <c:pt idx="1132">
                  <c:v>1.57222222222222</c:v>
                </c:pt>
                <c:pt idx="1133">
                  <c:v>1.57361111111111</c:v>
                </c:pt>
                <c:pt idx="1134">
                  <c:v>1.575</c:v>
                </c:pt>
                <c:pt idx="1135">
                  <c:v>1.5763888888888899</c:v>
                </c:pt>
                <c:pt idx="1136">
                  <c:v>1.5777777777777799</c:v>
                </c:pt>
                <c:pt idx="1137">
                  <c:v>1.5791666666666699</c:v>
                </c:pt>
                <c:pt idx="1138">
                  <c:v>1.5805555555555599</c:v>
                </c:pt>
                <c:pt idx="1139">
                  <c:v>1.5819444444444399</c:v>
                </c:pt>
                <c:pt idx="1140">
                  <c:v>1.5833333333333299</c:v>
                </c:pt>
                <c:pt idx="1141">
                  <c:v>1.5847222222222199</c:v>
                </c:pt>
                <c:pt idx="1142">
                  <c:v>1.5861111111111099</c:v>
                </c:pt>
                <c:pt idx="1143">
                  <c:v>1.5874999999999999</c:v>
                </c:pt>
                <c:pt idx="1144">
                  <c:v>1.5888888888888899</c:v>
                </c:pt>
                <c:pt idx="1145">
                  <c:v>1.5902777777777799</c:v>
                </c:pt>
                <c:pt idx="1146">
                  <c:v>1.5916666666666699</c:v>
                </c:pt>
                <c:pt idx="1147">
                  <c:v>1.5930555555555601</c:v>
                </c:pt>
                <c:pt idx="1148">
                  <c:v>1.5944444444444399</c:v>
                </c:pt>
                <c:pt idx="1149">
                  <c:v>1.5958333333333301</c:v>
                </c:pt>
                <c:pt idx="1150">
                  <c:v>1.5972222222222201</c:v>
                </c:pt>
                <c:pt idx="1151">
                  <c:v>1.5986111111111101</c:v>
                </c:pt>
                <c:pt idx="1152">
                  <c:v>1.6</c:v>
                </c:pt>
                <c:pt idx="1153">
                  <c:v>1.6013888888888901</c:v>
                </c:pt>
                <c:pt idx="1154">
                  <c:v>1.6027777777777801</c:v>
                </c:pt>
                <c:pt idx="1155">
                  <c:v>1.6041666666666701</c:v>
                </c:pt>
                <c:pt idx="1156">
                  <c:v>1.6055555555555601</c:v>
                </c:pt>
                <c:pt idx="1157">
                  <c:v>1.6069444444444401</c:v>
                </c:pt>
                <c:pt idx="1158">
                  <c:v>1.6083333333333301</c:v>
                </c:pt>
                <c:pt idx="1159">
                  <c:v>1.6097222222222201</c:v>
                </c:pt>
                <c:pt idx="1160">
                  <c:v>1.6111111111111101</c:v>
                </c:pt>
                <c:pt idx="1161">
                  <c:v>1.6125</c:v>
                </c:pt>
                <c:pt idx="1162">
                  <c:v>1.61388888888889</c:v>
                </c:pt>
                <c:pt idx="1163">
                  <c:v>1.61527777777778</c:v>
                </c:pt>
                <c:pt idx="1164">
                  <c:v>1.61666666666667</c:v>
                </c:pt>
                <c:pt idx="1165">
                  <c:v>1.61805555555556</c:v>
                </c:pt>
                <c:pt idx="1166">
                  <c:v>1.61944444444444</c:v>
                </c:pt>
                <c:pt idx="1167">
                  <c:v>1.62083333333333</c:v>
                </c:pt>
                <c:pt idx="1168">
                  <c:v>1.62222222222222</c:v>
                </c:pt>
                <c:pt idx="1169">
                  <c:v>1.62361111111111</c:v>
                </c:pt>
                <c:pt idx="1170">
                  <c:v>1.625</c:v>
                </c:pt>
                <c:pt idx="1171">
                  <c:v>1.62638888888889</c:v>
                </c:pt>
                <c:pt idx="1172">
                  <c:v>1.62777777777778</c:v>
                </c:pt>
                <c:pt idx="1173">
                  <c:v>1.62916666666667</c:v>
                </c:pt>
                <c:pt idx="1174">
                  <c:v>1.63055555555556</c:v>
                </c:pt>
                <c:pt idx="1175">
                  <c:v>1.63194444444444</c:v>
                </c:pt>
                <c:pt idx="1176">
                  <c:v>1.63333333333333</c:v>
                </c:pt>
                <c:pt idx="1177">
                  <c:v>1.63472222222222</c:v>
                </c:pt>
                <c:pt idx="1178">
                  <c:v>1.63611111111111</c:v>
                </c:pt>
                <c:pt idx="1179">
                  <c:v>1.6375</c:v>
                </c:pt>
                <c:pt idx="1180">
                  <c:v>1.6388888888888899</c:v>
                </c:pt>
                <c:pt idx="1181">
                  <c:v>1.6402777777777799</c:v>
                </c:pt>
                <c:pt idx="1182">
                  <c:v>1.6416666666666699</c:v>
                </c:pt>
                <c:pt idx="1183">
                  <c:v>1.6430555555555599</c:v>
                </c:pt>
                <c:pt idx="1184">
                  <c:v>1.6444444444444399</c:v>
                </c:pt>
                <c:pt idx="1185">
                  <c:v>1.6458333333333299</c:v>
                </c:pt>
                <c:pt idx="1186">
                  <c:v>1.6472222222222199</c:v>
                </c:pt>
                <c:pt idx="1187">
                  <c:v>1.6486111111111099</c:v>
                </c:pt>
                <c:pt idx="1188">
                  <c:v>1.65</c:v>
                </c:pt>
                <c:pt idx="1189">
                  <c:v>1.6513888888888899</c:v>
                </c:pt>
                <c:pt idx="1190">
                  <c:v>1.6527777777777799</c:v>
                </c:pt>
                <c:pt idx="1191">
                  <c:v>1.6541666666666699</c:v>
                </c:pt>
                <c:pt idx="1192">
                  <c:v>1.6555555555555601</c:v>
                </c:pt>
                <c:pt idx="1193">
                  <c:v>1.6569444444444399</c:v>
                </c:pt>
                <c:pt idx="1194">
                  <c:v>1.6583333333333301</c:v>
                </c:pt>
                <c:pt idx="1195">
                  <c:v>1.6597222222222201</c:v>
                </c:pt>
                <c:pt idx="1196">
                  <c:v>1.6611111111111101</c:v>
                </c:pt>
                <c:pt idx="1197">
                  <c:v>1.6625000000000001</c:v>
                </c:pt>
                <c:pt idx="1198">
                  <c:v>1.6638888888888901</c:v>
                </c:pt>
                <c:pt idx="1199">
                  <c:v>1.6652777777777801</c:v>
                </c:pt>
                <c:pt idx="1200">
                  <c:v>1.6666666666666701</c:v>
                </c:pt>
                <c:pt idx="1201">
                  <c:v>1.6680555555555601</c:v>
                </c:pt>
                <c:pt idx="1202">
                  <c:v>1.6694444444444401</c:v>
                </c:pt>
                <c:pt idx="1203">
                  <c:v>1.6708333333333301</c:v>
                </c:pt>
                <c:pt idx="1204">
                  <c:v>1.6722222222222201</c:v>
                </c:pt>
                <c:pt idx="1205">
                  <c:v>1.6736111111111101</c:v>
                </c:pt>
                <c:pt idx="1206">
                  <c:v>1.675</c:v>
                </c:pt>
                <c:pt idx="1207">
                  <c:v>1.67638888888889</c:v>
                </c:pt>
                <c:pt idx="1208">
                  <c:v>1.67777777777778</c:v>
                </c:pt>
                <c:pt idx="1209">
                  <c:v>1.67916666666667</c:v>
                </c:pt>
                <c:pt idx="1210">
                  <c:v>1.68055555555556</c:v>
                </c:pt>
                <c:pt idx="1211">
                  <c:v>1.68194444444444</c:v>
                </c:pt>
                <c:pt idx="1212">
                  <c:v>1.68333333333333</c:v>
                </c:pt>
                <c:pt idx="1213">
                  <c:v>1.68472222222222</c:v>
                </c:pt>
                <c:pt idx="1214">
                  <c:v>1.68611111111111</c:v>
                </c:pt>
                <c:pt idx="1215">
                  <c:v>1.6875</c:v>
                </c:pt>
                <c:pt idx="1216">
                  <c:v>1.68888888888889</c:v>
                </c:pt>
                <c:pt idx="1217">
                  <c:v>1.69027777777778</c:v>
                </c:pt>
                <c:pt idx="1218">
                  <c:v>1.69166666666667</c:v>
                </c:pt>
                <c:pt idx="1219">
                  <c:v>1.69305555555556</c:v>
                </c:pt>
                <c:pt idx="1220">
                  <c:v>1.69444444444444</c:v>
                </c:pt>
                <c:pt idx="1221">
                  <c:v>1.69583333333333</c:v>
                </c:pt>
                <c:pt idx="1222">
                  <c:v>1.69722222222222</c:v>
                </c:pt>
                <c:pt idx="1223">
                  <c:v>1.69861111111111</c:v>
                </c:pt>
                <c:pt idx="1224">
                  <c:v>1.7</c:v>
                </c:pt>
                <c:pt idx="1225">
                  <c:v>1.7013888888888899</c:v>
                </c:pt>
                <c:pt idx="1226">
                  <c:v>1.7027777777777799</c:v>
                </c:pt>
                <c:pt idx="1227">
                  <c:v>1.7041666666666699</c:v>
                </c:pt>
                <c:pt idx="1228">
                  <c:v>1.7055555555555599</c:v>
                </c:pt>
                <c:pt idx="1229">
                  <c:v>1.7069444444444399</c:v>
                </c:pt>
                <c:pt idx="1230">
                  <c:v>1.7083333333333299</c:v>
                </c:pt>
                <c:pt idx="1231">
                  <c:v>1.7097222222222199</c:v>
                </c:pt>
                <c:pt idx="1232">
                  <c:v>1.7111111111111099</c:v>
                </c:pt>
                <c:pt idx="1233">
                  <c:v>1.7124999999999999</c:v>
                </c:pt>
                <c:pt idx="1234">
                  <c:v>1.7138888888888899</c:v>
                </c:pt>
                <c:pt idx="1235">
                  <c:v>1.7152777777777799</c:v>
                </c:pt>
                <c:pt idx="1236">
                  <c:v>1.7166666666666699</c:v>
                </c:pt>
                <c:pt idx="1237">
                  <c:v>1.7180555555555601</c:v>
                </c:pt>
                <c:pt idx="1238">
                  <c:v>1.7194444444444399</c:v>
                </c:pt>
                <c:pt idx="1239">
                  <c:v>1.7208333333333301</c:v>
                </c:pt>
                <c:pt idx="1240">
                  <c:v>1.7222222222222201</c:v>
                </c:pt>
                <c:pt idx="1241">
                  <c:v>1.7236111111111101</c:v>
                </c:pt>
                <c:pt idx="1242">
                  <c:v>1.7250000000000001</c:v>
                </c:pt>
                <c:pt idx="1243">
                  <c:v>1.7263888888888901</c:v>
                </c:pt>
                <c:pt idx="1244">
                  <c:v>1.7277777777777801</c:v>
                </c:pt>
                <c:pt idx="1245">
                  <c:v>1.7291666666666701</c:v>
                </c:pt>
                <c:pt idx="1246">
                  <c:v>1.7305555555555601</c:v>
                </c:pt>
                <c:pt idx="1247">
                  <c:v>1.7319444444444401</c:v>
                </c:pt>
                <c:pt idx="1248">
                  <c:v>1.7333333333333301</c:v>
                </c:pt>
                <c:pt idx="1249">
                  <c:v>1.7347222222222201</c:v>
                </c:pt>
                <c:pt idx="1250">
                  <c:v>1.7361111111111101</c:v>
                </c:pt>
                <c:pt idx="1251">
                  <c:v>1.7375</c:v>
                </c:pt>
                <c:pt idx="1252">
                  <c:v>1.73888888888889</c:v>
                </c:pt>
                <c:pt idx="1253">
                  <c:v>1.74027777777778</c:v>
                </c:pt>
                <c:pt idx="1254">
                  <c:v>1.74166666666667</c:v>
                </c:pt>
                <c:pt idx="1255">
                  <c:v>1.74305555555556</c:v>
                </c:pt>
                <c:pt idx="1256">
                  <c:v>1.74444444444444</c:v>
                </c:pt>
                <c:pt idx="1257">
                  <c:v>1.74583333333333</c:v>
                </c:pt>
                <c:pt idx="1258">
                  <c:v>1.74722222222222</c:v>
                </c:pt>
                <c:pt idx="1259">
                  <c:v>1.74861111111111</c:v>
                </c:pt>
                <c:pt idx="1260">
                  <c:v>1.75</c:v>
                </c:pt>
                <c:pt idx="1261">
                  <c:v>1.75138888888889</c:v>
                </c:pt>
                <c:pt idx="1262">
                  <c:v>1.75277777777778</c:v>
                </c:pt>
                <c:pt idx="1263">
                  <c:v>1.75416666666667</c:v>
                </c:pt>
                <c:pt idx="1264">
                  <c:v>1.75555555555556</c:v>
                </c:pt>
                <c:pt idx="1265">
                  <c:v>1.75694444444444</c:v>
                </c:pt>
                <c:pt idx="1266">
                  <c:v>1.75833333333333</c:v>
                </c:pt>
                <c:pt idx="1267">
                  <c:v>1.75972222222222</c:v>
                </c:pt>
                <c:pt idx="1268">
                  <c:v>1.76111111111111</c:v>
                </c:pt>
                <c:pt idx="1269">
                  <c:v>1.7625</c:v>
                </c:pt>
                <c:pt idx="1270">
                  <c:v>1.7638888888888899</c:v>
                </c:pt>
                <c:pt idx="1271">
                  <c:v>1.7652777777777799</c:v>
                </c:pt>
                <c:pt idx="1272">
                  <c:v>1.7666666666666699</c:v>
                </c:pt>
                <c:pt idx="1273">
                  <c:v>1.7680555555555599</c:v>
                </c:pt>
                <c:pt idx="1274">
                  <c:v>1.7694444444444399</c:v>
                </c:pt>
                <c:pt idx="1275">
                  <c:v>1.7708333333333299</c:v>
                </c:pt>
                <c:pt idx="1276">
                  <c:v>1.7722222222222199</c:v>
                </c:pt>
                <c:pt idx="1277">
                  <c:v>1.7736111111111099</c:v>
                </c:pt>
                <c:pt idx="1278">
                  <c:v>1.7749999999999999</c:v>
                </c:pt>
                <c:pt idx="1279">
                  <c:v>1.7763888888888899</c:v>
                </c:pt>
                <c:pt idx="1280">
                  <c:v>1.7777777777777799</c:v>
                </c:pt>
                <c:pt idx="1281">
                  <c:v>1.7791666666666699</c:v>
                </c:pt>
                <c:pt idx="1282">
                  <c:v>1.7805555555555601</c:v>
                </c:pt>
                <c:pt idx="1283">
                  <c:v>1.7819444444444399</c:v>
                </c:pt>
                <c:pt idx="1284">
                  <c:v>1.7833333333333301</c:v>
                </c:pt>
                <c:pt idx="1285">
                  <c:v>1.7847222222222201</c:v>
                </c:pt>
                <c:pt idx="1286">
                  <c:v>1.7861111111111101</c:v>
                </c:pt>
                <c:pt idx="1287">
                  <c:v>1.7875000000000001</c:v>
                </c:pt>
                <c:pt idx="1288">
                  <c:v>1.7888888888888901</c:v>
                </c:pt>
                <c:pt idx="1289">
                  <c:v>1.7902777777777801</c:v>
                </c:pt>
                <c:pt idx="1290">
                  <c:v>1.7916666666666701</c:v>
                </c:pt>
                <c:pt idx="1291">
                  <c:v>1.7930555555555601</c:v>
                </c:pt>
                <c:pt idx="1292">
                  <c:v>1.7944444444444401</c:v>
                </c:pt>
                <c:pt idx="1293">
                  <c:v>1.7958333333333301</c:v>
                </c:pt>
                <c:pt idx="1294">
                  <c:v>1.7972222222222201</c:v>
                </c:pt>
                <c:pt idx="1295">
                  <c:v>1.7986111111111101</c:v>
                </c:pt>
                <c:pt idx="1296">
                  <c:v>1.8</c:v>
                </c:pt>
                <c:pt idx="1297">
                  <c:v>1.80138888888889</c:v>
                </c:pt>
                <c:pt idx="1298">
                  <c:v>1.80277777777778</c:v>
                </c:pt>
                <c:pt idx="1299">
                  <c:v>1.80416666666667</c:v>
                </c:pt>
                <c:pt idx="1300">
                  <c:v>1.80555555555556</c:v>
                </c:pt>
                <c:pt idx="1301">
                  <c:v>1.80694444444444</c:v>
                </c:pt>
                <c:pt idx="1302">
                  <c:v>1.80833333333333</c:v>
                </c:pt>
                <c:pt idx="1303">
                  <c:v>1.80972222222222</c:v>
                </c:pt>
                <c:pt idx="1304">
                  <c:v>1.81111111111111</c:v>
                </c:pt>
                <c:pt idx="1305">
                  <c:v>1.8125</c:v>
                </c:pt>
                <c:pt idx="1306">
                  <c:v>1.81388888888889</c:v>
                </c:pt>
                <c:pt idx="1307">
                  <c:v>1.81527777777778</c:v>
                </c:pt>
                <c:pt idx="1308">
                  <c:v>1.81666666666667</c:v>
                </c:pt>
                <c:pt idx="1309">
                  <c:v>1.81805555555556</c:v>
                </c:pt>
                <c:pt idx="1310">
                  <c:v>1.81944444444444</c:v>
                </c:pt>
                <c:pt idx="1311">
                  <c:v>1.82083333333333</c:v>
                </c:pt>
                <c:pt idx="1312">
                  <c:v>1.82222222222222</c:v>
                </c:pt>
                <c:pt idx="1313">
                  <c:v>1.82361111111111</c:v>
                </c:pt>
                <c:pt idx="1314">
                  <c:v>1.825</c:v>
                </c:pt>
                <c:pt idx="1315">
                  <c:v>1.8263888888888899</c:v>
                </c:pt>
                <c:pt idx="1316">
                  <c:v>1.8277777777777799</c:v>
                </c:pt>
                <c:pt idx="1317">
                  <c:v>1.8291666666666699</c:v>
                </c:pt>
                <c:pt idx="1318">
                  <c:v>1.8305555555555599</c:v>
                </c:pt>
                <c:pt idx="1319">
                  <c:v>1.8319444444444399</c:v>
                </c:pt>
                <c:pt idx="1320">
                  <c:v>1.8333333333333299</c:v>
                </c:pt>
                <c:pt idx="1321">
                  <c:v>1.8347222222222199</c:v>
                </c:pt>
                <c:pt idx="1322">
                  <c:v>1.8361111111111099</c:v>
                </c:pt>
                <c:pt idx="1323">
                  <c:v>1.8374999999999999</c:v>
                </c:pt>
                <c:pt idx="1324">
                  <c:v>1.8388888888888899</c:v>
                </c:pt>
                <c:pt idx="1325">
                  <c:v>1.8402777777777799</c:v>
                </c:pt>
                <c:pt idx="1326">
                  <c:v>1.8416666666666699</c:v>
                </c:pt>
                <c:pt idx="1327">
                  <c:v>1.8430555555555601</c:v>
                </c:pt>
                <c:pt idx="1328">
                  <c:v>1.8444444444444399</c:v>
                </c:pt>
                <c:pt idx="1329">
                  <c:v>1.8458333333333301</c:v>
                </c:pt>
                <c:pt idx="1330">
                  <c:v>1.8472222222222201</c:v>
                </c:pt>
                <c:pt idx="1331">
                  <c:v>1.8486111111111101</c:v>
                </c:pt>
                <c:pt idx="1332">
                  <c:v>1.85</c:v>
                </c:pt>
                <c:pt idx="1333">
                  <c:v>1.8513888888888901</c:v>
                </c:pt>
                <c:pt idx="1334">
                  <c:v>1.8527777777777801</c:v>
                </c:pt>
                <c:pt idx="1335">
                  <c:v>1.8541666666666701</c:v>
                </c:pt>
                <c:pt idx="1336">
                  <c:v>1.8555555555555601</c:v>
                </c:pt>
                <c:pt idx="1337">
                  <c:v>1.8569444444444401</c:v>
                </c:pt>
                <c:pt idx="1338">
                  <c:v>1.8583333333333301</c:v>
                </c:pt>
                <c:pt idx="1339">
                  <c:v>1.8597222222222201</c:v>
                </c:pt>
                <c:pt idx="1340">
                  <c:v>1.8611111111111101</c:v>
                </c:pt>
                <c:pt idx="1341">
                  <c:v>1.8625</c:v>
                </c:pt>
                <c:pt idx="1342">
                  <c:v>1.86388888888889</c:v>
                </c:pt>
                <c:pt idx="1343">
                  <c:v>1.86527777777778</c:v>
                </c:pt>
                <c:pt idx="1344">
                  <c:v>1.86666666666667</c:v>
                </c:pt>
                <c:pt idx="1345">
                  <c:v>1.86805555555556</c:v>
                </c:pt>
                <c:pt idx="1346">
                  <c:v>1.86944444444444</c:v>
                </c:pt>
                <c:pt idx="1347">
                  <c:v>1.87083333333333</c:v>
                </c:pt>
                <c:pt idx="1348">
                  <c:v>1.87222222222222</c:v>
                </c:pt>
                <c:pt idx="1349">
                  <c:v>1.87361111111111</c:v>
                </c:pt>
                <c:pt idx="1350">
                  <c:v>1.875</c:v>
                </c:pt>
                <c:pt idx="1351">
                  <c:v>1.87638888888889</c:v>
                </c:pt>
                <c:pt idx="1352">
                  <c:v>1.87777777777778</c:v>
                </c:pt>
                <c:pt idx="1353">
                  <c:v>1.87916666666667</c:v>
                </c:pt>
                <c:pt idx="1354">
                  <c:v>1.88055555555556</c:v>
                </c:pt>
                <c:pt idx="1355">
                  <c:v>1.88194444444444</c:v>
                </c:pt>
                <c:pt idx="1356">
                  <c:v>1.88333333333333</c:v>
                </c:pt>
                <c:pt idx="1357">
                  <c:v>1.88472222222222</c:v>
                </c:pt>
                <c:pt idx="1358">
                  <c:v>1.88611111111111</c:v>
                </c:pt>
                <c:pt idx="1359">
                  <c:v>1.8875</c:v>
                </c:pt>
                <c:pt idx="1360">
                  <c:v>1.8888888888888899</c:v>
                </c:pt>
                <c:pt idx="1361">
                  <c:v>1.8902777777777799</c:v>
                </c:pt>
                <c:pt idx="1362">
                  <c:v>1.8916666666666699</c:v>
                </c:pt>
                <c:pt idx="1363">
                  <c:v>1.8930555555555599</c:v>
                </c:pt>
                <c:pt idx="1364">
                  <c:v>1.8944444444444399</c:v>
                </c:pt>
                <c:pt idx="1365">
                  <c:v>1.8958333333333299</c:v>
                </c:pt>
                <c:pt idx="1366">
                  <c:v>1.8972222222222199</c:v>
                </c:pt>
                <c:pt idx="1367">
                  <c:v>1.8986111111111099</c:v>
                </c:pt>
                <c:pt idx="1368">
                  <c:v>1.9</c:v>
                </c:pt>
                <c:pt idx="1369">
                  <c:v>1.9013888888888899</c:v>
                </c:pt>
                <c:pt idx="1370">
                  <c:v>1.9027777777777799</c:v>
                </c:pt>
                <c:pt idx="1371">
                  <c:v>1.9041666666666699</c:v>
                </c:pt>
                <c:pt idx="1372">
                  <c:v>1.9055555555555601</c:v>
                </c:pt>
                <c:pt idx="1373">
                  <c:v>1.9069444444444399</c:v>
                </c:pt>
                <c:pt idx="1374">
                  <c:v>1.9083333333333301</c:v>
                </c:pt>
                <c:pt idx="1375">
                  <c:v>1.9097222222222201</c:v>
                </c:pt>
                <c:pt idx="1376">
                  <c:v>1.9111111111111101</c:v>
                </c:pt>
                <c:pt idx="1377">
                  <c:v>1.9125000000000001</c:v>
                </c:pt>
                <c:pt idx="1378">
                  <c:v>1.9138888888888901</c:v>
                </c:pt>
                <c:pt idx="1379">
                  <c:v>1.9152777777777801</c:v>
                </c:pt>
                <c:pt idx="1380">
                  <c:v>1.9166666666666701</c:v>
                </c:pt>
                <c:pt idx="1381">
                  <c:v>1.9180555555555601</c:v>
                </c:pt>
                <c:pt idx="1382">
                  <c:v>1.9194444444444401</c:v>
                </c:pt>
                <c:pt idx="1383">
                  <c:v>1.9208333333333301</c:v>
                </c:pt>
                <c:pt idx="1384">
                  <c:v>1.9222222222222201</c:v>
                </c:pt>
                <c:pt idx="1385">
                  <c:v>1.9236111111111101</c:v>
                </c:pt>
                <c:pt idx="1386">
                  <c:v>1.925</c:v>
                </c:pt>
                <c:pt idx="1387">
                  <c:v>1.92638888888889</c:v>
                </c:pt>
                <c:pt idx="1388">
                  <c:v>1.92777777777778</c:v>
                </c:pt>
                <c:pt idx="1389">
                  <c:v>1.92916666666667</c:v>
                </c:pt>
                <c:pt idx="1390">
                  <c:v>1.93055555555556</c:v>
                </c:pt>
                <c:pt idx="1391">
                  <c:v>1.93194444444444</c:v>
                </c:pt>
                <c:pt idx="1392">
                  <c:v>1.93333333333333</c:v>
                </c:pt>
                <c:pt idx="1393">
                  <c:v>1.93472222222222</c:v>
                </c:pt>
                <c:pt idx="1394">
                  <c:v>1.93611111111111</c:v>
                </c:pt>
                <c:pt idx="1395">
                  <c:v>1.9375</c:v>
                </c:pt>
                <c:pt idx="1396">
                  <c:v>1.93888888888889</c:v>
                </c:pt>
                <c:pt idx="1397">
                  <c:v>1.94027777777778</c:v>
                </c:pt>
                <c:pt idx="1398">
                  <c:v>1.94166666666667</c:v>
                </c:pt>
                <c:pt idx="1399">
                  <c:v>1.94305555555556</c:v>
                </c:pt>
                <c:pt idx="1400">
                  <c:v>1.94444444444444</c:v>
                </c:pt>
                <c:pt idx="1401">
                  <c:v>1.94583333333333</c:v>
                </c:pt>
                <c:pt idx="1402">
                  <c:v>1.94722222222222</c:v>
                </c:pt>
                <c:pt idx="1403">
                  <c:v>1.94861111111111</c:v>
                </c:pt>
                <c:pt idx="1404">
                  <c:v>1.95</c:v>
                </c:pt>
                <c:pt idx="1405">
                  <c:v>1.9513888888888899</c:v>
                </c:pt>
                <c:pt idx="1406">
                  <c:v>1.9527777777777799</c:v>
                </c:pt>
                <c:pt idx="1407">
                  <c:v>1.9541666666666699</c:v>
                </c:pt>
                <c:pt idx="1408">
                  <c:v>1.9555555555555599</c:v>
                </c:pt>
                <c:pt idx="1409">
                  <c:v>1.9569444444444399</c:v>
                </c:pt>
                <c:pt idx="1410">
                  <c:v>1.9583333333333299</c:v>
                </c:pt>
                <c:pt idx="1411">
                  <c:v>1.9597222222222199</c:v>
                </c:pt>
                <c:pt idx="1412">
                  <c:v>1.9611111111111099</c:v>
                </c:pt>
                <c:pt idx="1413">
                  <c:v>1.9624999999999999</c:v>
                </c:pt>
                <c:pt idx="1414">
                  <c:v>1.9638888888888899</c:v>
                </c:pt>
                <c:pt idx="1415">
                  <c:v>1.9652777777777799</c:v>
                </c:pt>
                <c:pt idx="1416">
                  <c:v>1.9666666666666699</c:v>
                </c:pt>
                <c:pt idx="1417">
                  <c:v>1.9680555555555601</c:v>
                </c:pt>
                <c:pt idx="1418">
                  <c:v>1.9694444444444399</c:v>
                </c:pt>
                <c:pt idx="1419">
                  <c:v>1.9708333333333301</c:v>
                </c:pt>
                <c:pt idx="1420">
                  <c:v>1.9722222222222201</c:v>
                </c:pt>
                <c:pt idx="1421">
                  <c:v>1.9736111111111101</c:v>
                </c:pt>
                <c:pt idx="1422">
                  <c:v>1.9750000000000001</c:v>
                </c:pt>
                <c:pt idx="1423">
                  <c:v>1.9763888888888901</c:v>
                </c:pt>
                <c:pt idx="1424">
                  <c:v>1.9777777777777801</c:v>
                </c:pt>
                <c:pt idx="1425">
                  <c:v>1.9791666666666701</c:v>
                </c:pt>
                <c:pt idx="1426">
                  <c:v>1.9805555555555601</c:v>
                </c:pt>
                <c:pt idx="1427">
                  <c:v>1.9819444444444401</c:v>
                </c:pt>
                <c:pt idx="1428">
                  <c:v>1.9833333333333301</c:v>
                </c:pt>
                <c:pt idx="1429">
                  <c:v>1.9847222222222201</c:v>
                </c:pt>
                <c:pt idx="1430">
                  <c:v>1.9861111111111101</c:v>
                </c:pt>
                <c:pt idx="1431">
                  <c:v>1.9875</c:v>
                </c:pt>
                <c:pt idx="1432">
                  <c:v>1.98888888888889</c:v>
                </c:pt>
                <c:pt idx="1433">
                  <c:v>1.99027777777778</c:v>
                </c:pt>
                <c:pt idx="1434">
                  <c:v>1.99166666666667</c:v>
                </c:pt>
                <c:pt idx="1435">
                  <c:v>1.99305555555556</c:v>
                </c:pt>
                <c:pt idx="1436">
                  <c:v>1.99444444444444</c:v>
                </c:pt>
                <c:pt idx="1437">
                  <c:v>1.99583333333333</c:v>
                </c:pt>
                <c:pt idx="1438">
                  <c:v>1.99722222222222</c:v>
                </c:pt>
                <c:pt idx="1439">
                  <c:v>1.99861111111111</c:v>
                </c:pt>
                <c:pt idx="1440">
                  <c:v>2</c:v>
                </c:pt>
                <c:pt idx="1441">
                  <c:v>2.00138888888889</c:v>
                </c:pt>
                <c:pt idx="1442">
                  <c:v>2.00277777777778</c:v>
                </c:pt>
                <c:pt idx="1443">
                  <c:v>2.00416666666667</c:v>
                </c:pt>
                <c:pt idx="1444">
                  <c:v>2.00555555555556</c:v>
                </c:pt>
                <c:pt idx="1445">
                  <c:v>2.0069444444444402</c:v>
                </c:pt>
                <c:pt idx="1446">
                  <c:v>2.0083333333333302</c:v>
                </c:pt>
                <c:pt idx="1447">
                  <c:v>2.0097222222222202</c:v>
                </c:pt>
                <c:pt idx="1448">
                  <c:v>2.0111111111111102</c:v>
                </c:pt>
                <c:pt idx="1449">
                  <c:v>2.0125000000000002</c:v>
                </c:pt>
                <c:pt idx="1450">
                  <c:v>2.0138888888888902</c:v>
                </c:pt>
                <c:pt idx="1451">
                  <c:v>2.0152777777777802</c:v>
                </c:pt>
                <c:pt idx="1452">
                  <c:v>2.0166666666666702</c:v>
                </c:pt>
                <c:pt idx="1453">
                  <c:v>2.0180555555555602</c:v>
                </c:pt>
                <c:pt idx="1454">
                  <c:v>2.0194444444444399</c:v>
                </c:pt>
                <c:pt idx="1455">
                  <c:v>2.0208333333333299</c:v>
                </c:pt>
                <c:pt idx="1456">
                  <c:v>2.0222222222222199</c:v>
                </c:pt>
                <c:pt idx="1457">
                  <c:v>2.0236111111111099</c:v>
                </c:pt>
                <c:pt idx="1458">
                  <c:v>2.0249999999999999</c:v>
                </c:pt>
                <c:pt idx="1459">
                  <c:v>2.0263888888888899</c:v>
                </c:pt>
                <c:pt idx="1460">
                  <c:v>2.0277777777777799</c:v>
                </c:pt>
                <c:pt idx="1461">
                  <c:v>2.0291666666666699</c:v>
                </c:pt>
                <c:pt idx="1462">
                  <c:v>2.0305555555555599</c:v>
                </c:pt>
                <c:pt idx="1463">
                  <c:v>2.0319444444444401</c:v>
                </c:pt>
                <c:pt idx="1464">
                  <c:v>2.0333333333333301</c:v>
                </c:pt>
                <c:pt idx="1465">
                  <c:v>2.0347222222222201</c:v>
                </c:pt>
                <c:pt idx="1466">
                  <c:v>2.0361111111111101</c:v>
                </c:pt>
                <c:pt idx="1467">
                  <c:v>2.0375000000000001</c:v>
                </c:pt>
                <c:pt idx="1468">
                  <c:v>2.0388888888888901</c:v>
                </c:pt>
                <c:pt idx="1469">
                  <c:v>2.0402777777777801</c:v>
                </c:pt>
                <c:pt idx="1470">
                  <c:v>2.0416666666666701</c:v>
                </c:pt>
                <c:pt idx="1471">
                  <c:v>2.0430555555555601</c:v>
                </c:pt>
                <c:pt idx="1472">
                  <c:v>2.0444444444444398</c:v>
                </c:pt>
                <c:pt idx="1473">
                  <c:v>2.0458333333333298</c:v>
                </c:pt>
                <c:pt idx="1474">
                  <c:v>2.0472222222222198</c:v>
                </c:pt>
                <c:pt idx="1475">
                  <c:v>2.0486111111111098</c:v>
                </c:pt>
                <c:pt idx="1476">
                  <c:v>2.0499999999999998</c:v>
                </c:pt>
                <c:pt idx="1477">
                  <c:v>2.0513888888888898</c:v>
                </c:pt>
                <c:pt idx="1478">
                  <c:v>2.0527777777777798</c:v>
                </c:pt>
                <c:pt idx="1479">
                  <c:v>2.0541666666666698</c:v>
                </c:pt>
                <c:pt idx="1480">
                  <c:v>2.0555555555555598</c:v>
                </c:pt>
                <c:pt idx="1481">
                  <c:v>2.05694444444444</c:v>
                </c:pt>
                <c:pt idx="1482">
                  <c:v>2.05833333333333</c:v>
                </c:pt>
                <c:pt idx="1483">
                  <c:v>2.05972222222222</c:v>
                </c:pt>
                <c:pt idx="1484">
                  <c:v>2.06111111111111</c:v>
                </c:pt>
                <c:pt idx="1485">
                  <c:v>2.0625</c:v>
                </c:pt>
                <c:pt idx="1486">
                  <c:v>2.06388888888889</c:v>
                </c:pt>
                <c:pt idx="1487">
                  <c:v>2.06527777777778</c:v>
                </c:pt>
                <c:pt idx="1488">
                  <c:v>2.06666666666667</c:v>
                </c:pt>
                <c:pt idx="1489">
                  <c:v>2.06805555555556</c:v>
                </c:pt>
                <c:pt idx="1490">
                  <c:v>2.0694444444444402</c:v>
                </c:pt>
                <c:pt idx="1491">
                  <c:v>2.0708333333333302</c:v>
                </c:pt>
                <c:pt idx="1492">
                  <c:v>2.0722222222222202</c:v>
                </c:pt>
                <c:pt idx="1493">
                  <c:v>2.0736111111111102</c:v>
                </c:pt>
                <c:pt idx="1494">
                  <c:v>2.0750000000000002</c:v>
                </c:pt>
                <c:pt idx="1495">
                  <c:v>2.0763888888888902</c:v>
                </c:pt>
                <c:pt idx="1496">
                  <c:v>2.0777777777777802</c:v>
                </c:pt>
                <c:pt idx="1497">
                  <c:v>2.0791666666666702</c:v>
                </c:pt>
                <c:pt idx="1498">
                  <c:v>2.0805555555555602</c:v>
                </c:pt>
                <c:pt idx="1499">
                  <c:v>2.0819444444444399</c:v>
                </c:pt>
                <c:pt idx="1500">
                  <c:v>2.0833333333333299</c:v>
                </c:pt>
                <c:pt idx="1501">
                  <c:v>2.0847222222222199</c:v>
                </c:pt>
                <c:pt idx="1502">
                  <c:v>2.0861111111111099</c:v>
                </c:pt>
                <c:pt idx="1503">
                  <c:v>2.0874999999999999</c:v>
                </c:pt>
                <c:pt idx="1504">
                  <c:v>2.0888888888888899</c:v>
                </c:pt>
                <c:pt idx="1505">
                  <c:v>2.0902777777777799</c:v>
                </c:pt>
                <c:pt idx="1506">
                  <c:v>2.0916666666666699</c:v>
                </c:pt>
                <c:pt idx="1507">
                  <c:v>2.0930555555555599</c:v>
                </c:pt>
                <c:pt idx="1508">
                  <c:v>2.0944444444444401</c:v>
                </c:pt>
                <c:pt idx="1509">
                  <c:v>2.0958333333333301</c:v>
                </c:pt>
                <c:pt idx="1510">
                  <c:v>2.0972222222222201</c:v>
                </c:pt>
                <c:pt idx="1511">
                  <c:v>2.0986111111111101</c:v>
                </c:pt>
                <c:pt idx="1512">
                  <c:v>2.1</c:v>
                </c:pt>
                <c:pt idx="1513">
                  <c:v>2.1013888888888901</c:v>
                </c:pt>
                <c:pt idx="1514">
                  <c:v>2.1027777777777801</c:v>
                </c:pt>
                <c:pt idx="1515">
                  <c:v>2.1041666666666701</c:v>
                </c:pt>
                <c:pt idx="1516">
                  <c:v>2.1055555555555601</c:v>
                </c:pt>
                <c:pt idx="1517">
                  <c:v>2.1069444444444398</c:v>
                </c:pt>
                <c:pt idx="1518">
                  <c:v>2.1083333333333298</c:v>
                </c:pt>
                <c:pt idx="1519">
                  <c:v>2.1097222222222198</c:v>
                </c:pt>
                <c:pt idx="1520">
                  <c:v>2.1111111111111098</c:v>
                </c:pt>
                <c:pt idx="1521">
                  <c:v>2.1124999999999998</c:v>
                </c:pt>
                <c:pt idx="1522">
                  <c:v>2.1138888888888898</c:v>
                </c:pt>
                <c:pt idx="1523">
                  <c:v>2.1152777777777798</c:v>
                </c:pt>
                <c:pt idx="1524">
                  <c:v>2.1166666666666698</c:v>
                </c:pt>
                <c:pt idx="1525">
                  <c:v>2.1180555555555598</c:v>
                </c:pt>
                <c:pt idx="1526">
                  <c:v>2.11944444444444</c:v>
                </c:pt>
                <c:pt idx="1527">
                  <c:v>2.12083333333333</c:v>
                </c:pt>
                <c:pt idx="1528">
                  <c:v>2.12222222222222</c:v>
                </c:pt>
                <c:pt idx="1529">
                  <c:v>2.12361111111111</c:v>
                </c:pt>
                <c:pt idx="1530">
                  <c:v>2.125</c:v>
                </c:pt>
                <c:pt idx="1531">
                  <c:v>2.12638888888889</c:v>
                </c:pt>
                <c:pt idx="1532">
                  <c:v>2.12777777777778</c:v>
                </c:pt>
                <c:pt idx="1533">
                  <c:v>2.12916666666667</c:v>
                </c:pt>
                <c:pt idx="1534">
                  <c:v>2.13055555555556</c:v>
                </c:pt>
                <c:pt idx="1535">
                  <c:v>2.1319444444444402</c:v>
                </c:pt>
                <c:pt idx="1536">
                  <c:v>2.1333333333333302</c:v>
                </c:pt>
                <c:pt idx="1537">
                  <c:v>2.1347222222222202</c:v>
                </c:pt>
                <c:pt idx="1538">
                  <c:v>2.1361111111111102</c:v>
                </c:pt>
                <c:pt idx="1539">
                  <c:v>2.1375000000000002</c:v>
                </c:pt>
                <c:pt idx="1540">
                  <c:v>2.1388888888888902</c:v>
                </c:pt>
                <c:pt idx="1541">
                  <c:v>2.1402777777777802</c:v>
                </c:pt>
                <c:pt idx="1542">
                  <c:v>2.1416666666666702</c:v>
                </c:pt>
                <c:pt idx="1543">
                  <c:v>2.1430555555555602</c:v>
                </c:pt>
                <c:pt idx="1544">
                  <c:v>2.1444444444444399</c:v>
                </c:pt>
                <c:pt idx="1545">
                  <c:v>2.1458333333333299</c:v>
                </c:pt>
                <c:pt idx="1546">
                  <c:v>2.1472222222222199</c:v>
                </c:pt>
                <c:pt idx="1547">
                  <c:v>2.1486111111111099</c:v>
                </c:pt>
                <c:pt idx="1548">
                  <c:v>2.15</c:v>
                </c:pt>
                <c:pt idx="1549">
                  <c:v>2.1513888888888899</c:v>
                </c:pt>
                <c:pt idx="1550">
                  <c:v>2.1527777777777799</c:v>
                </c:pt>
                <c:pt idx="1551">
                  <c:v>2.1541666666666699</c:v>
                </c:pt>
                <c:pt idx="1552">
                  <c:v>2.1555555555555599</c:v>
                </c:pt>
                <c:pt idx="1553">
                  <c:v>2.1569444444444401</c:v>
                </c:pt>
                <c:pt idx="1554">
                  <c:v>2.1583333333333301</c:v>
                </c:pt>
                <c:pt idx="1555">
                  <c:v>2.1597222222222201</c:v>
                </c:pt>
                <c:pt idx="1556">
                  <c:v>2.1611111111111101</c:v>
                </c:pt>
                <c:pt idx="1557">
                  <c:v>2.1625000000000001</c:v>
                </c:pt>
                <c:pt idx="1558">
                  <c:v>2.1638888888888901</c:v>
                </c:pt>
                <c:pt idx="1559">
                  <c:v>2.1652777777777801</c:v>
                </c:pt>
                <c:pt idx="1560">
                  <c:v>2.1666666666666701</c:v>
                </c:pt>
                <c:pt idx="1561">
                  <c:v>2.1680555555555601</c:v>
                </c:pt>
                <c:pt idx="1562">
                  <c:v>2.1694444444444398</c:v>
                </c:pt>
                <c:pt idx="1563">
                  <c:v>2.1708333333333298</c:v>
                </c:pt>
                <c:pt idx="1564">
                  <c:v>2.1722222222222198</c:v>
                </c:pt>
                <c:pt idx="1565">
                  <c:v>2.1736111111111098</c:v>
                </c:pt>
                <c:pt idx="1566">
                  <c:v>2.1749999999999998</c:v>
                </c:pt>
                <c:pt idx="1567">
                  <c:v>2.1763888888888898</c:v>
                </c:pt>
                <c:pt idx="1568">
                  <c:v>2.1777777777777798</c:v>
                </c:pt>
                <c:pt idx="1569">
                  <c:v>2.1791666666666698</c:v>
                </c:pt>
                <c:pt idx="1570">
                  <c:v>2.1805555555555598</c:v>
                </c:pt>
                <c:pt idx="1571">
                  <c:v>2.18194444444444</c:v>
                </c:pt>
                <c:pt idx="1572">
                  <c:v>2.18333333333333</c:v>
                </c:pt>
                <c:pt idx="1573">
                  <c:v>2.18472222222222</c:v>
                </c:pt>
                <c:pt idx="1574">
                  <c:v>2.18611111111111</c:v>
                </c:pt>
                <c:pt idx="1575">
                  <c:v>2.1875</c:v>
                </c:pt>
                <c:pt idx="1576">
                  <c:v>2.18888888888889</c:v>
                </c:pt>
                <c:pt idx="1577">
                  <c:v>2.19027777777778</c:v>
                </c:pt>
                <c:pt idx="1578">
                  <c:v>2.19166666666667</c:v>
                </c:pt>
                <c:pt idx="1579">
                  <c:v>2.19305555555556</c:v>
                </c:pt>
                <c:pt idx="1580">
                  <c:v>2.1944444444444402</c:v>
                </c:pt>
                <c:pt idx="1581">
                  <c:v>2.1958333333333302</c:v>
                </c:pt>
                <c:pt idx="1582">
                  <c:v>2.1972222222222202</c:v>
                </c:pt>
                <c:pt idx="1583">
                  <c:v>2.1986111111111102</c:v>
                </c:pt>
                <c:pt idx="1584">
                  <c:v>2.2000000000000002</c:v>
                </c:pt>
                <c:pt idx="1585">
                  <c:v>2.2013888888888902</c:v>
                </c:pt>
                <c:pt idx="1586">
                  <c:v>2.2027777777777802</c:v>
                </c:pt>
                <c:pt idx="1587">
                  <c:v>2.2041666666666702</c:v>
                </c:pt>
                <c:pt idx="1588">
                  <c:v>2.2055555555555602</c:v>
                </c:pt>
                <c:pt idx="1589">
                  <c:v>2.2069444444444399</c:v>
                </c:pt>
                <c:pt idx="1590">
                  <c:v>2.2083333333333299</c:v>
                </c:pt>
                <c:pt idx="1591">
                  <c:v>2.2097222222222199</c:v>
                </c:pt>
                <c:pt idx="1592">
                  <c:v>2.2111111111111099</c:v>
                </c:pt>
                <c:pt idx="1593">
                  <c:v>2.2124999999999999</c:v>
                </c:pt>
                <c:pt idx="1594">
                  <c:v>2.2138888888888899</c:v>
                </c:pt>
                <c:pt idx="1595">
                  <c:v>2.2152777777777799</c:v>
                </c:pt>
                <c:pt idx="1596">
                  <c:v>2.2166666666666699</c:v>
                </c:pt>
                <c:pt idx="1597">
                  <c:v>2.2180555555555599</c:v>
                </c:pt>
                <c:pt idx="1598">
                  <c:v>2.2194444444444401</c:v>
                </c:pt>
                <c:pt idx="1599">
                  <c:v>2.2208333333333301</c:v>
                </c:pt>
                <c:pt idx="1600">
                  <c:v>2.2222222222222201</c:v>
                </c:pt>
                <c:pt idx="1601">
                  <c:v>2.2236111111111101</c:v>
                </c:pt>
                <c:pt idx="1602">
                  <c:v>2.2250000000000001</c:v>
                </c:pt>
                <c:pt idx="1603">
                  <c:v>2.2263888888888901</c:v>
                </c:pt>
                <c:pt idx="1604">
                  <c:v>2.2277777777777801</c:v>
                </c:pt>
                <c:pt idx="1605">
                  <c:v>2.2291666666666701</c:v>
                </c:pt>
                <c:pt idx="1606">
                  <c:v>2.2305555555555601</c:v>
                </c:pt>
                <c:pt idx="1607">
                  <c:v>2.2319444444444398</c:v>
                </c:pt>
                <c:pt idx="1608">
                  <c:v>2.2333333333333298</c:v>
                </c:pt>
                <c:pt idx="1609">
                  <c:v>2.2347222222222198</c:v>
                </c:pt>
                <c:pt idx="1610">
                  <c:v>2.2361111111111098</c:v>
                </c:pt>
                <c:pt idx="1611">
                  <c:v>2.2374999999999998</c:v>
                </c:pt>
                <c:pt idx="1612">
                  <c:v>2.2388888888888898</c:v>
                </c:pt>
                <c:pt idx="1613">
                  <c:v>2.2402777777777798</c:v>
                </c:pt>
                <c:pt idx="1614">
                  <c:v>2.2416666666666698</c:v>
                </c:pt>
                <c:pt idx="1615">
                  <c:v>2.2430555555555598</c:v>
                </c:pt>
                <c:pt idx="1616">
                  <c:v>2.24444444444444</c:v>
                </c:pt>
                <c:pt idx="1617">
                  <c:v>2.24583333333333</c:v>
                </c:pt>
                <c:pt idx="1618">
                  <c:v>2.24722222222222</c:v>
                </c:pt>
                <c:pt idx="1619">
                  <c:v>2.24861111111111</c:v>
                </c:pt>
                <c:pt idx="1620">
                  <c:v>2.25</c:v>
                </c:pt>
                <c:pt idx="1621">
                  <c:v>2.25138888888889</c:v>
                </c:pt>
                <c:pt idx="1622">
                  <c:v>2.25277777777778</c:v>
                </c:pt>
                <c:pt idx="1623">
                  <c:v>2.25416666666667</c:v>
                </c:pt>
                <c:pt idx="1624">
                  <c:v>2.25555555555556</c:v>
                </c:pt>
                <c:pt idx="1625">
                  <c:v>2.2569444444444402</c:v>
                </c:pt>
                <c:pt idx="1626">
                  <c:v>2.2583333333333302</c:v>
                </c:pt>
                <c:pt idx="1627">
                  <c:v>2.2597222222222202</c:v>
                </c:pt>
                <c:pt idx="1628">
                  <c:v>2.2611111111111102</c:v>
                </c:pt>
                <c:pt idx="1629">
                  <c:v>2.2625000000000002</c:v>
                </c:pt>
                <c:pt idx="1630">
                  <c:v>2.2638888888888902</c:v>
                </c:pt>
                <c:pt idx="1631">
                  <c:v>2.2652777777777802</c:v>
                </c:pt>
                <c:pt idx="1632">
                  <c:v>2.2666666666666702</c:v>
                </c:pt>
                <c:pt idx="1633">
                  <c:v>2.2680555555555602</c:v>
                </c:pt>
                <c:pt idx="1634">
                  <c:v>2.2694444444444399</c:v>
                </c:pt>
                <c:pt idx="1635">
                  <c:v>2.2708333333333299</c:v>
                </c:pt>
                <c:pt idx="1636">
                  <c:v>2.2722222222222199</c:v>
                </c:pt>
                <c:pt idx="1637">
                  <c:v>2.2736111111111099</c:v>
                </c:pt>
                <c:pt idx="1638">
                  <c:v>2.2749999999999999</c:v>
                </c:pt>
                <c:pt idx="1639">
                  <c:v>2.2763888888888899</c:v>
                </c:pt>
                <c:pt idx="1640">
                  <c:v>2.2777777777777799</c:v>
                </c:pt>
                <c:pt idx="1641">
                  <c:v>2.2791666666666699</c:v>
                </c:pt>
                <c:pt idx="1642">
                  <c:v>2.2805555555555599</c:v>
                </c:pt>
                <c:pt idx="1643">
                  <c:v>2.2819444444444401</c:v>
                </c:pt>
                <c:pt idx="1644">
                  <c:v>2.2833333333333301</c:v>
                </c:pt>
                <c:pt idx="1645">
                  <c:v>2.2847222222222201</c:v>
                </c:pt>
                <c:pt idx="1646">
                  <c:v>2.2861111111111101</c:v>
                </c:pt>
                <c:pt idx="1647">
                  <c:v>2.2875000000000001</c:v>
                </c:pt>
                <c:pt idx="1648">
                  <c:v>2.2888888888888901</c:v>
                </c:pt>
                <c:pt idx="1649">
                  <c:v>2.2902777777777801</c:v>
                </c:pt>
                <c:pt idx="1650">
                  <c:v>2.2916666666666701</c:v>
                </c:pt>
                <c:pt idx="1651">
                  <c:v>2.2930555555555601</c:v>
                </c:pt>
                <c:pt idx="1652">
                  <c:v>2.2944444444444398</c:v>
                </c:pt>
                <c:pt idx="1653">
                  <c:v>2.2958333333333298</c:v>
                </c:pt>
                <c:pt idx="1654">
                  <c:v>2.2972222222222198</c:v>
                </c:pt>
                <c:pt idx="1655">
                  <c:v>2.2986111111111098</c:v>
                </c:pt>
                <c:pt idx="1656">
                  <c:v>2.2999999999999998</c:v>
                </c:pt>
                <c:pt idx="1657">
                  <c:v>2.3013888888888898</c:v>
                </c:pt>
                <c:pt idx="1658">
                  <c:v>2.3027777777777798</c:v>
                </c:pt>
                <c:pt idx="1659">
                  <c:v>2.3041666666666698</c:v>
                </c:pt>
                <c:pt idx="1660">
                  <c:v>2.3055555555555598</c:v>
                </c:pt>
                <c:pt idx="1661">
                  <c:v>2.30694444444444</c:v>
                </c:pt>
                <c:pt idx="1662">
                  <c:v>2.30833333333333</c:v>
                </c:pt>
                <c:pt idx="1663">
                  <c:v>2.30972222222222</c:v>
                </c:pt>
                <c:pt idx="1664">
                  <c:v>2.31111111111111</c:v>
                </c:pt>
                <c:pt idx="1665">
                  <c:v>2.3125</c:v>
                </c:pt>
                <c:pt idx="1666">
                  <c:v>2.31388888888889</c:v>
                </c:pt>
                <c:pt idx="1667">
                  <c:v>2.31527777777778</c:v>
                </c:pt>
                <c:pt idx="1668">
                  <c:v>2.31666666666667</c:v>
                </c:pt>
                <c:pt idx="1669">
                  <c:v>2.31805555555556</c:v>
                </c:pt>
                <c:pt idx="1670">
                  <c:v>2.3194444444444402</c:v>
                </c:pt>
                <c:pt idx="1671">
                  <c:v>2.3208333333333302</c:v>
                </c:pt>
                <c:pt idx="1672">
                  <c:v>2.3222222222222202</c:v>
                </c:pt>
                <c:pt idx="1673">
                  <c:v>2.3236111111111102</c:v>
                </c:pt>
                <c:pt idx="1674">
                  <c:v>2.3250000000000002</c:v>
                </c:pt>
                <c:pt idx="1675">
                  <c:v>2.3263888888888902</c:v>
                </c:pt>
                <c:pt idx="1676">
                  <c:v>2.3277777777777802</c:v>
                </c:pt>
                <c:pt idx="1677">
                  <c:v>2.3291666666666702</c:v>
                </c:pt>
                <c:pt idx="1678">
                  <c:v>2.3305555555555602</c:v>
                </c:pt>
                <c:pt idx="1679">
                  <c:v>2.3319444444444399</c:v>
                </c:pt>
                <c:pt idx="1680">
                  <c:v>2.3333333333333299</c:v>
                </c:pt>
                <c:pt idx="1681">
                  <c:v>2.3347222222222199</c:v>
                </c:pt>
                <c:pt idx="1682">
                  <c:v>2.3361111111111099</c:v>
                </c:pt>
                <c:pt idx="1683">
                  <c:v>2.3374999999999999</c:v>
                </c:pt>
                <c:pt idx="1684">
                  <c:v>2.3388888888888899</c:v>
                </c:pt>
                <c:pt idx="1685">
                  <c:v>2.3402777777777799</c:v>
                </c:pt>
                <c:pt idx="1686">
                  <c:v>2.3416666666666699</c:v>
                </c:pt>
                <c:pt idx="1687">
                  <c:v>2.3430555555555599</c:v>
                </c:pt>
                <c:pt idx="1688">
                  <c:v>2.3444444444444401</c:v>
                </c:pt>
                <c:pt idx="1689">
                  <c:v>2.3458333333333301</c:v>
                </c:pt>
                <c:pt idx="1690">
                  <c:v>2.3472222222222201</c:v>
                </c:pt>
                <c:pt idx="1691">
                  <c:v>2.3486111111111101</c:v>
                </c:pt>
                <c:pt idx="1692">
                  <c:v>2.35</c:v>
                </c:pt>
                <c:pt idx="1693">
                  <c:v>2.3513888888888901</c:v>
                </c:pt>
                <c:pt idx="1694">
                  <c:v>2.3527777777777801</c:v>
                </c:pt>
                <c:pt idx="1695">
                  <c:v>2.3541666666666701</c:v>
                </c:pt>
                <c:pt idx="1696">
                  <c:v>2.3555555555555601</c:v>
                </c:pt>
                <c:pt idx="1697">
                  <c:v>2.3569444444444398</c:v>
                </c:pt>
                <c:pt idx="1698">
                  <c:v>2.3583333333333298</c:v>
                </c:pt>
                <c:pt idx="1699">
                  <c:v>2.3597222222222198</c:v>
                </c:pt>
                <c:pt idx="1700">
                  <c:v>2.3611111111111098</c:v>
                </c:pt>
                <c:pt idx="1701">
                  <c:v>2.3624999999999998</c:v>
                </c:pt>
                <c:pt idx="1702">
                  <c:v>2.3638888888888898</c:v>
                </c:pt>
                <c:pt idx="1703">
                  <c:v>2.3652777777777798</c:v>
                </c:pt>
                <c:pt idx="1704">
                  <c:v>2.3666666666666698</c:v>
                </c:pt>
                <c:pt idx="1705">
                  <c:v>2.3680555555555598</c:v>
                </c:pt>
                <c:pt idx="1706">
                  <c:v>2.36944444444444</c:v>
                </c:pt>
                <c:pt idx="1707">
                  <c:v>2.37083333333333</c:v>
                </c:pt>
                <c:pt idx="1708">
                  <c:v>2.37222222222222</c:v>
                </c:pt>
                <c:pt idx="1709">
                  <c:v>2.37361111111111</c:v>
                </c:pt>
                <c:pt idx="1710">
                  <c:v>2.375</c:v>
                </c:pt>
                <c:pt idx="1711">
                  <c:v>2.37638888888889</c:v>
                </c:pt>
                <c:pt idx="1712">
                  <c:v>2.37777777777778</c:v>
                </c:pt>
                <c:pt idx="1713">
                  <c:v>2.37916666666667</c:v>
                </c:pt>
                <c:pt idx="1714">
                  <c:v>2.38055555555556</c:v>
                </c:pt>
                <c:pt idx="1715">
                  <c:v>2.3819444444444402</c:v>
                </c:pt>
                <c:pt idx="1716">
                  <c:v>2.3833333333333302</c:v>
                </c:pt>
                <c:pt idx="1717">
                  <c:v>2.3847222222222202</c:v>
                </c:pt>
                <c:pt idx="1718">
                  <c:v>2.3861111111111102</c:v>
                </c:pt>
                <c:pt idx="1719">
                  <c:v>2.3875000000000002</c:v>
                </c:pt>
                <c:pt idx="1720">
                  <c:v>2.3888888888888902</c:v>
                </c:pt>
                <c:pt idx="1721">
                  <c:v>2.3902777777777802</c:v>
                </c:pt>
                <c:pt idx="1722">
                  <c:v>2.3916666666666702</c:v>
                </c:pt>
                <c:pt idx="1723">
                  <c:v>2.3930555555555602</c:v>
                </c:pt>
                <c:pt idx="1724">
                  <c:v>2.3944444444444399</c:v>
                </c:pt>
                <c:pt idx="1725">
                  <c:v>2.3958333333333299</c:v>
                </c:pt>
                <c:pt idx="1726">
                  <c:v>2.3972222222222199</c:v>
                </c:pt>
                <c:pt idx="1727">
                  <c:v>2.3986111111111099</c:v>
                </c:pt>
                <c:pt idx="1728">
                  <c:v>2.4</c:v>
                </c:pt>
                <c:pt idx="1729">
                  <c:v>2.4013888888888899</c:v>
                </c:pt>
                <c:pt idx="1730">
                  <c:v>2.4027777777777799</c:v>
                </c:pt>
                <c:pt idx="1731">
                  <c:v>2.4041666666666699</c:v>
                </c:pt>
                <c:pt idx="1732">
                  <c:v>2.4055555555555599</c:v>
                </c:pt>
                <c:pt idx="1733">
                  <c:v>2.4069444444444401</c:v>
                </c:pt>
                <c:pt idx="1734">
                  <c:v>2.4083333333333301</c:v>
                </c:pt>
                <c:pt idx="1735">
                  <c:v>2.4097222222222201</c:v>
                </c:pt>
                <c:pt idx="1736">
                  <c:v>2.4111111111111101</c:v>
                </c:pt>
                <c:pt idx="1737">
                  <c:v>2.4125000000000001</c:v>
                </c:pt>
                <c:pt idx="1738">
                  <c:v>2.4138888888888901</c:v>
                </c:pt>
                <c:pt idx="1739">
                  <c:v>2.4152777777777801</c:v>
                </c:pt>
                <c:pt idx="1740">
                  <c:v>2.4166666666666701</c:v>
                </c:pt>
                <c:pt idx="1741">
                  <c:v>2.4180555555555601</c:v>
                </c:pt>
                <c:pt idx="1742">
                  <c:v>2.4194444444444398</c:v>
                </c:pt>
                <c:pt idx="1743">
                  <c:v>2.4208333333333298</c:v>
                </c:pt>
                <c:pt idx="1744">
                  <c:v>2.4222222222222198</c:v>
                </c:pt>
                <c:pt idx="1745">
                  <c:v>2.4236111111111098</c:v>
                </c:pt>
                <c:pt idx="1746">
                  <c:v>2.4249999999999998</c:v>
                </c:pt>
                <c:pt idx="1747">
                  <c:v>2.4263888888888898</c:v>
                </c:pt>
                <c:pt idx="1748">
                  <c:v>2.4277777777777798</c:v>
                </c:pt>
                <c:pt idx="1749">
                  <c:v>2.4291666666666698</c:v>
                </c:pt>
                <c:pt idx="1750">
                  <c:v>2.4305555555555598</c:v>
                </c:pt>
                <c:pt idx="1751">
                  <c:v>2.43194444444444</c:v>
                </c:pt>
                <c:pt idx="1752">
                  <c:v>2.43333333333333</c:v>
                </c:pt>
                <c:pt idx="1753">
                  <c:v>2.43472222222222</c:v>
                </c:pt>
                <c:pt idx="1754">
                  <c:v>2.43611111111111</c:v>
                </c:pt>
                <c:pt idx="1755">
                  <c:v>2.4375</c:v>
                </c:pt>
                <c:pt idx="1756">
                  <c:v>2.43888888888889</c:v>
                </c:pt>
                <c:pt idx="1757">
                  <c:v>2.44027777777778</c:v>
                </c:pt>
                <c:pt idx="1758">
                  <c:v>2.44166666666667</c:v>
                </c:pt>
                <c:pt idx="1759">
                  <c:v>2.44305555555556</c:v>
                </c:pt>
                <c:pt idx="1760">
                  <c:v>2.4444444444444402</c:v>
                </c:pt>
                <c:pt idx="1761">
                  <c:v>2.4458333333333302</c:v>
                </c:pt>
                <c:pt idx="1762">
                  <c:v>2.4472222222222202</c:v>
                </c:pt>
                <c:pt idx="1763">
                  <c:v>2.4486111111111102</c:v>
                </c:pt>
                <c:pt idx="1764">
                  <c:v>2.4500000000000002</c:v>
                </c:pt>
                <c:pt idx="1765">
                  <c:v>2.4513888888888902</c:v>
                </c:pt>
                <c:pt idx="1766">
                  <c:v>2.4527777777777802</c:v>
                </c:pt>
                <c:pt idx="1767">
                  <c:v>2.4541666666666702</c:v>
                </c:pt>
                <c:pt idx="1768">
                  <c:v>2.4555555555555602</c:v>
                </c:pt>
                <c:pt idx="1769">
                  <c:v>2.4569444444444399</c:v>
                </c:pt>
                <c:pt idx="1770">
                  <c:v>2.4583333333333299</c:v>
                </c:pt>
                <c:pt idx="1771">
                  <c:v>2.4597222222222199</c:v>
                </c:pt>
                <c:pt idx="1772">
                  <c:v>2.4611111111111099</c:v>
                </c:pt>
                <c:pt idx="1773">
                  <c:v>2.4624999999999999</c:v>
                </c:pt>
                <c:pt idx="1774">
                  <c:v>2.4638888888888899</c:v>
                </c:pt>
                <c:pt idx="1775">
                  <c:v>2.4652777777777799</c:v>
                </c:pt>
                <c:pt idx="1776">
                  <c:v>2.4666666666666699</c:v>
                </c:pt>
                <c:pt idx="1777">
                  <c:v>2.4680555555555599</c:v>
                </c:pt>
                <c:pt idx="1778">
                  <c:v>2.4694444444444401</c:v>
                </c:pt>
                <c:pt idx="1779">
                  <c:v>2.4708333333333301</c:v>
                </c:pt>
                <c:pt idx="1780">
                  <c:v>2.4722222222222201</c:v>
                </c:pt>
                <c:pt idx="1781">
                  <c:v>2.4736111111111101</c:v>
                </c:pt>
                <c:pt idx="1782">
                  <c:v>2.4750000000000001</c:v>
                </c:pt>
                <c:pt idx="1783">
                  <c:v>2.4763888888888901</c:v>
                </c:pt>
                <c:pt idx="1784">
                  <c:v>2.4777777777777801</c:v>
                </c:pt>
                <c:pt idx="1785">
                  <c:v>2.4791666666666701</c:v>
                </c:pt>
                <c:pt idx="1786">
                  <c:v>2.4805555555555601</c:v>
                </c:pt>
                <c:pt idx="1787">
                  <c:v>2.4819444444444398</c:v>
                </c:pt>
                <c:pt idx="1788">
                  <c:v>2.4833333333333298</c:v>
                </c:pt>
                <c:pt idx="1789">
                  <c:v>2.4847222222222198</c:v>
                </c:pt>
                <c:pt idx="1790">
                  <c:v>2.4861111111111098</c:v>
                </c:pt>
                <c:pt idx="1791">
                  <c:v>2.4874999999999998</c:v>
                </c:pt>
                <c:pt idx="1792">
                  <c:v>2.4888888888888898</c:v>
                </c:pt>
                <c:pt idx="1793">
                  <c:v>2.4902777777777798</c:v>
                </c:pt>
                <c:pt idx="1794">
                  <c:v>2.4916666666666698</c:v>
                </c:pt>
                <c:pt idx="1795">
                  <c:v>2.4930555555555598</c:v>
                </c:pt>
                <c:pt idx="1796">
                  <c:v>2.49444444444444</c:v>
                </c:pt>
                <c:pt idx="1797">
                  <c:v>2.49583333333333</c:v>
                </c:pt>
                <c:pt idx="1798">
                  <c:v>2.49722222222222</c:v>
                </c:pt>
                <c:pt idx="1799">
                  <c:v>2.49861111111111</c:v>
                </c:pt>
                <c:pt idx="1800">
                  <c:v>2.5</c:v>
                </c:pt>
                <c:pt idx="1801">
                  <c:v>2.50138888888889</c:v>
                </c:pt>
                <c:pt idx="1802">
                  <c:v>2.50277777777778</c:v>
                </c:pt>
                <c:pt idx="1803">
                  <c:v>2.50416666666667</c:v>
                </c:pt>
                <c:pt idx="1804">
                  <c:v>2.50555555555556</c:v>
                </c:pt>
                <c:pt idx="1805">
                  <c:v>2.5069444444444402</c:v>
                </c:pt>
                <c:pt idx="1806">
                  <c:v>2.5083333333333302</c:v>
                </c:pt>
                <c:pt idx="1807">
                  <c:v>2.5097222222222202</c:v>
                </c:pt>
                <c:pt idx="1808">
                  <c:v>2.5111111111111102</c:v>
                </c:pt>
                <c:pt idx="1809">
                  <c:v>2.5125000000000002</c:v>
                </c:pt>
                <c:pt idx="1810">
                  <c:v>2.5138888888888902</c:v>
                </c:pt>
                <c:pt idx="1811">
                  <c:v>2.5152777777777802</c:v>
                </c:pt>
                <c:pt idx="1812">
                  <c:v>2.5166666666666702</c:v>
                </c:pt>
                <c:pt idx="1813">
                  <c:v>2.5180555555555602</c:v>
                </c:pt>
                <c:pt idx="1814">
                  <c:v>2.5194444444444399</c:v>
                </c:pt>
                <c:pt idx="1815">
                  <c:v>2.5208333333333299</c:v>
                </c:pt>
                <c:pt idx="1816">
                  <c:v>2.5222222222222199</c:v>
                </c:pt>
                <c:pt idx="1817">
                  <c:v>2.5236111111111099</c:v>
                </c:pt>
                <c:pt idx="1818">
                  <c:v>2.5249999999999999</c:v>
                </c:pt>
                <c:pt idx="1819">
                  <c:v>2.5263888888888899</c:v>
                </c:pt>
                <c:pt idx="1820">
                  <c:v>2.5277777777777799</c:v>
                </c:pt>
                <c:pt idx="1821">
                  <c:v>2.5291666666666699</c:v>
                </c:pt>
                <c:pt idx="1822">
                  <c:v>2.5305555555555599</c:v>
                </c:pt>
                <c:pt idx="1823">
                  <c:v>2.5319444444444401</c:v>
                </c:pt>
                <c:pt idx="1824">
                  <c:v>2.5333333333333301</c:v>
                </c:pt>
                <c:pt idx="1825">
                  <c:v>2.5347222222222201</c:v>
                </c:pt>
                <c:pt idx="1826">
                  <c:v>2.5361111111111101</c:v>
                </c:pt>
                <c:pt idx="1827">
                  <c:v>2.5375000000000001</c:v>
                </c:pt>
                <c:pt idx="1828">
                  <c:v>2.5388888888888901</c:v>
                </c:pt>
                <c:pt idx="1829">
                  <c:v>2.5402777777777801</c:v>
                </c:pt>
                <c:pt idx="1830">
                  <c:v>2.5416666666666701</c:v>
                </c:pt>
                <c:pt idx="1831">
                  <c:v>2.5430555555555601</c:v>
                </c:pt>
                <c:pt idx="1832">
                  <c:v>2.5444444444444398</c:v>
                </c:pt>
                <c:pt idx="1833">
                  <c:v>2.5458333333333298</c:v>
                </c:pt>
                <c:pt idx="1834">
                  <c:v>2.5472222222222198</c:v>
                </c:pt>
                <c:pt idx="1835">
                  <c:v>2.5486111111111098</c:v>
                </c:pt>
                <c:pt idx="1836">
                  <c:v>2.5499999999999998</c:v>
                </c:pt>
                <c:pt idx="1837">
                  <c:v>2.5513888888888898</c:v>
                </c:pt>
                <c:pt idx="1838">
                  <c:v>2.5527777777777798</c:v>
                </c:pt>
                <c:pt idx="1839">
                  <c:v>2.5541666666666698</c:v>
                </c:pt>
                <c:pt idx="1840">
                  <c:v>2.5555555555555598</c:v>
                </c:pt>
                <c:pt idx="1841">
                  <c:v>2.55694444444444</c:v>
                </c:pt>
                <c:pt idx="1842">
                  <c:v>2.55833333333333</c:v>
                </c:pt>
                <c:pt idx="1843">
                  <c:v>2.55972222222222</c:v>
                </c:pt>
                <c:pt idx="1844">
                  <c:v>2.56111111111111</c:v>
                </c:pt>
                <c:pt idx="1845">
                  <c:v>2.5625</c:v>
                </c:pt>
                <c:pt idx="1846">
                  <c:v>2.56388888888889</c:v>
                </c:pt>
                <c:pt idx="1847">
                  <c:v>2.56527777777778</c:v>
                </c:pt>
                <c:pt idx="1848">
                  <c:v>2.56666666666667</c:v>
                </c:pt>
                <c:pt idx="1849">
                  <c:v>2.56805555555556</c:v>
                </c:pt>
                <c:pt idx="1850">
                  <c:v>2.5694444444444402</c:v>
                </c:pt>
                <c:pt idx="1851">
                  <c:v>2.5708333333333302</c:v>
                </c:pt>
                <c:pt idx="1852">
                  <c:v>2.5722222222222202</c:v>
                </c:pt>
                <c:pt idx="1853">
                  <c:v>2.5736111111111102</c:v>
                </c:pt>
                <c:pt idx="1854">
                  <c:v>2.5750000000000002</c:v>
                </c:pt>
                <c:pt idx="1855">
                  <c:v>2.5763888888888902</c:v>
                </c:pt>
                <c:pt idx="1856">
                  <c:v>2.5777777777777802</c:v>
                </c:pt>
                <c:pt idx="1857">
                  <c:v>2.5791666666666702</c:v>
                </c:pt>
                <c:pt idx="1858">
                  <c:v>2.5805555555555602</c:v>
                </c:pt>
                <c:pt idx="1859">
                  <c:v>2.5819444444444399</c:v>
                </c:pt>
                <c:pt idx="1860">
                  <c:v>2.5833333333333299</c:v>
                </c:pt>
                <c:pt idx="1861">
                  <c:v>2.5847222222222199</c:v>
                </c:pt>
                <c:pt idx="1862">
                  <c:v>2.5861111111111099</c:v>
                </c:pt>
                <c:pt idx="1863">
                  <c:v>2.5874999999999999</c:v>
                </c:pt>
                <c:pt idx="1864">
                  <c:v>2.5888888888888899</c:v>
                </c:pt>
                <c:pt idx="1865">
                  <c:v>2.5902777777777799</c:v>
                </c:pt>
                <c:pt idx="1866">
                  <c:v>2.5916666666666699</c:v>
                </c:pt>
                <c:pt idx="1867">
                  <c:v>2.5930555555555599</c:v>
                </c:pt>
                <c:pt idx="1868">
                  <c:v>2.5944444444444401</c:v>
                </c:pt>
                <c:pt idx="1869">
                  <c:v>2.5958333333333301</c:v>
                </c:pt>
                <c:pt idx="1870">
                  <c:v>2.5972222222222201</c:v>
                </c:pt>
                <c:pt idx="1871">
                  <c:v>2.5986111111111101</c:v>
                </c:pt>
                <c:pt idx="1872">
                  <c:v>2.6</c:v>
                </c:pt>
                <c:pt idx="1873">
                  <c:v>2.6013888888888901</c:v>
                </c:pt>
                <c:pt idx="1874">
                  <c:v>2.6027777777777801</c:v>
                </c:pt>
                <c:pt idx="1875">
                  <c:v>2.6041666666666701</c:v>
                </c:pt>
                <c:pt idx="1876">
                  <c:v>2.6055555555555601</c:v>
                </c:pt>
                <c:pt idx="1877">
                  <c:v>2.6069444444444398</c:v>
                </c:pt>
                <c:pt idx="1878">
                  <c:v>2.6083333333333298</c:v>
                </c:pt>
                <c:pt idx="1879">
                  <c:v>2.6097222222222198</c:v>
                </c:pt>
                <c:pt idx="1880">
                  <c:v>2.6111111111111098</c:v>
                </c:pt>
                <c:pt idx="1881">
                  <c:v>2.6124999999999998</c:v>
                </c:pt>
                <c:pt idx="1882">
                  <c:v>2.6138888888888898</c:v>
                </c:pt>
                <c:pt idx="1883">
                  <c:v>2.6152777777777798</c:v>
                </c:pt>
                <c:pt idx="1884">
                  <c:v>2.6166666666666698</c:v>
                </c:pt>
                <c:pt idx="1885">
                  <c:v>2.6180555555555598</c:v>
                </c:pt>
                <c:pt idx="1886">
                  <c:v>2.61944444444444</c:v>
                </c:pt>
                <c:pt idx="1887">
                  <c:v>2.62083333333333</c:v>
                </c:pt>
                <c:pt idx="1888">
                  <c:v>2.62222222222222</c:v>
                </c:pt>
                <c:pt idx="1889">
                  <c:v>2.62361111111111</c:v>
                </c:pt>
                <c:pt idx="1890">
                  <c:v>2.625</c:v>
                </c:pt>
                <c:pt idx="1891">
                  <c:v>2.62638888888889</c:v>
                </c:pt>
                <c:pt idx="1892">
                  <c:v>2.62777777777778</c:v>
                </c:pt>
                <c:pt idx="1893">
                  <c:v>2.62916666666667</c:v>
                </c:pt>
                <c:pt idx="1894">
                  <c:v>2.63055555555556</c:v>
                </c:pt>
                <c:pt idx="1895">
                  <c:v>2.6319444444444402</c:v>
                </c:pt>
                <c:pt idx="1896">
                  <c:v>2.6333333333333302</c:v>
                </c:pt>
                <c:pt idx="1897">
                  <c:v>2.6347222222222202</c:v>
                </c:pt>
                <c:pt idx="1898">
                  <c:v>2.6361111111111102</c:v>
                </c:pt>
                <c:pt idx="1899">
                  <c:v>2.6375000000000002</c:v>
                </c:pt>
                <c:pt idx="1900">
                  <c:v>2.6388888888888902</c:v>
                </c:pt>
                <c:pt idx="1901">
                  <c:v>2.6402777777777802</c:v>
                </c:pt>
                <c:pt idx="1902">
                  <c:v>2.6416666666666702</c:v>
                </c:pt>
                <c:pt idx="1903">
                  <c:v>2.6430555555555602</c:v>
                </c:pt>
                <c:pt idx="1904">
                  <c:v>2.6444444444444399</c:v>
                </c:pt>
                <c:pt idx="1905">
                  <c:v>2.6458333333333299</c:v>
                </c:pt>
                <c:pt idx="1906">
                  <c:v>2.6472222222222199</c:v>
                </c:pt>
                <c:pt idx="1907">
                  <c:v>2.6486111111111099</c:v>
                </c:pt>
                <c:pt idx="1908">
                  <c:v>2.65</c:v>
                </c:pt>
                <c:pt idx="1909">
                  <c:v>2.6513888888888899</c:v>
                </c:pt>
                <c:pt idx="1910">
                  <c:v>2.6527777777777799</c:v>
                </c:pt>
                <c:pt idx="1911">
                  <c:v>2.6541666666666699</c:v>
                </c:pt>
                <c:pt idx="1912">
                  <c:v>2.6555555555555599</c:v>
                </c:pt>
                <c:pt idx="1913">
                  <c:v>2.6569444444444401</c:v>
                </c:pt>
                <c:pt idx="1914">
                  <c:v>2.6583333333333301</c:v>
                </c:pt>
                <c:pt idx="1915">
                  <c:v>2.6597222222222201</c:v>
                </c:pt>
                <c:pt idx="1916">
                  <c:v>2.6611111111111101</c:v>
                </c:pt>
                <c:pt idx="1917">
                  <c:v>2.6625000000000001</c:v>
                </c:pt>
                <c:pt idx="1918">
                  <c:v>2.6638888888888901</c:v>
                </c:pt>
                <c:pt idx="1919">
                  <c:v>2.6652777777777801</c:v>
                </c:pt>
                <c:pt idx="1920">
                  <c:v>2.6666666666666701</c:v>
                </c:pt>
                <c:pt idx="1921">
                  <c:v>2.6680555555555601</c:v>
                </c:pt>
                <c:pt idx="1922">
                  <c:v>2.6694444444444398</c:v>
                </c:pt>
                <c:pt idx="1923">
                  <c:v>2.6708333333333298</c:v>
                </c:pt>
                <c:pt idx="1924">
                  <c:v>2.6722222222222198</c:v>
                </c:pt>
                <c:pt idx="1925">
                  <c:v>2.6736111111111098</c:v>
                </c:pt>
                <c:pt idx="1926">
                  <c:v>2.6749999999999998</c:v>
                </c:pt>
                <c:pt idx="1927">
                  <c:v>2.6763888888888898</c:v>
                </c:pt>
                <c:pt idx="1928">
                  <c:v>2.6777777777777798</c:v>
                </c:pt>
                <c:pt idx="1929">
                  <c:v>2.6791666666666698</c:v>
                </c:pt>
                <c:pt idx="1930">
                  <c:v>2.6805555555555598</c:v>
                </c:pt>
                <c:pt idx="1931">
                  <c:v>2.68194444444444</c:v>
                </c:pt>
                <c:pt idx="1932">
                  <c:v>2.68333333333333</c:v>
                </c:pt>
                <c:pt idx="1933">
                  <c:v>2.68472222222222</c:v>
                </c:pt>
                <c:pt idx="1934">
                  <c:v>2.68611111111111</c:v>
                </c:pt>
                <c:pt idx="1935">
                  <c:v>2.6875</c:v>
                </c:pt>
                <c:pt idx="1936">
                  <c:v>2.68888888888889</c:v>
                </c:pt>
                <c:pt idx="1937">
                  <c:v>2.69027777777778</c:v>
                </c:pt>
                <c:pt idx="1938">
                  <c:v>2.69166666666667</c:v>
                </c:pt>
                <c:pt idx="1939">
                  <c:v>2.69305555555556</c:v>
                </c:pt>
                <c:pt idx="1940">
                  <c:v>2.6944444444444402</c:v>
                </c:pt>
                <c:pt idx="1941">
                  <c:v>2.6958333333333302</c:v>
                </c:pt>
                <c:pt idx="1942">
                  <c:v>2.6972222222222202</c:v>
                </c:pt>
                <c:pt idx="1943">
                  <c:v>2.6986111111111102</c:v>
                </c:pt>
                <c:pt idx="1944">
                  <c:v>2.7</c:v>
                </c:pt>
                <c:pt idx="1945">
                  <c:v>2.7013888888888902</c:v>
                </c:pt>
                <c:pt idx="1946">
                  <c:v>2.7027777777777802</c:v>
                </c:pt>
                <c:pt idx="1947">
                  <c:v>2.7041666666666702</c:v>
                </c:pt>
                <c:pt idx="1948">
                  <c:v>2.7055555555555602</c:v>
                </c:pt>
                <c:pt idx="1949">
                  <c:v>2.7069444444444399</c:v>
                </c:pt>
                <c:pt idx="1950">
                  <c:v>2.7083333333333299</c:v>
                </c:pt>
                <c:pt idx="1951">
                  <c:v>2.7097222222222199</c:v>
                </c:pt>
                <c:pt idx="1952">
                  <c:v>2.7111111111111099</c:v>
                </c:pt>
                <c:pt idx="1953">
                  <c:v>2.7124999999999999</c:v>
                </c:pt>
                <c:pt idx="1954">
                  <c:v>2.7138888888888899</c:v>
                </c:pt>
                <c:pt idx="1955">
                  <c:v>2.7152777777777799</c:v>
                </c:pt>
                <c:pt idx="1956">
                  <c:v>2.7166666666666699</c:v>
                </c:pt>
                <c:pt idx="1957">
                  <c:v>2.7180555555555599</c:v>
                </c:pt>
                <c:pt idx="1958">
                  <c:v>2.7194444444444401</c:v>
                </c:pt>
                <c:pt idx="1959">
                  <c:v>2.7208333333333301</c:v>
                </c:pt>
                <c:pt idx="1960">
                  <c:v>2.7222222222222201</c:v>
                </c:pt>
                <c:pt idx="1961">
                  <c:v>2.7236111111111101</c:v>
                </c:pt>
                <c:pt idx="1962">
                  <c:v>2.7250000000000001</c:v>
                </c:pt>
                <c:pt idx="1963">
                  <c:v>2.7263888888888901</c:v>
                </c:pt>
                <c:pt idx="1964">
                  <c:v>2.7277777777777801</c:v>
                </c:pt>
                <c:pt idx="1965">
                  <c:v>2.7291666666666701</c:v>
                </c:pt>
                <c:pt idx="1966">
                  <c:v>2.7305555555555601</c:v>
                </c:pt>
                <c:pt idx="1967">
                  <c:v>2.7319444444444398</c:v>
                </c:pt>
                <c:pt idx="1968">
                  <c:v>2.7333333333333298</c:v>
                </c:pt>
                <c:pt idx="1969">
                  <c:v>2.7347222222222198</c:v>
                </c:pt>
                <c:pt idx="1970">
                  <c:v>2.7361111111111098</c:v>
                </c:pt>
                <c:pt idx="1971">
                  <c:v>2.7374999999999998</c:v>
                </c:pt>
                <c:pt idx="1972">
                  <c:v>2.7388888888888898</c:v>
                </c:pt>
                <c:pt idx="1973">
                  <c:v>2.7402777777777798</c:v>
                </c:pt>
                <c:pt idx="1974">
                  <c:v>2.7416666666666698</c:v>
                </c:pt>
                <c:pt idx="1975">
                  <c:v>2.7430555555555598</c:v>
                </c:pt>
                <c:pt idx="1976">
                  <c:v>2.74444444444444</c:v>
                </c:pt>
                <c:pt idx="1977">
                  <c:v>2.74583333333333</c:v>
                </c:pt>
                <c:pt idx="1978">
                  <c:v>2.74722222222222</c:v>
                </c:pt>
                <c:pt idx="1979">
                  <c:v>2.74861111111111</c:v>
                </c:pt>
                <c:pt idx="1980">
                  <c:v>2.75</c:v>
                </c:pt>
                <c:pt idx="1981">
                  <c:v>2.75138888888889</c:v>
                </c:pt>
                <c:pt idx="1982">
                  <c:v>2.75277777777778</c:v>
                </c:pt>
                <c:pt idx="1983">
                  <c:v>2.75416666666667</c:v>
                </c:pt>
                <c:pt idx="1984">
                  <c:v>2.75555555555556</c:v>
                </c:pt>
                <c:pt idx="1985">
                  <c:v>2.7569444444444402</c:v>
                </c:pt>
                <c:pt idx="1986">
                  <c:v>2.7583333333333302</c:v>
                </c:pt>
                <c:pt idx="1987">
                  <c:v>2.7597222222222202</c:v>
                </c:pt>
                <c:pt idx="1988">
                  <c:v>2.7611111111111102</c:v>
                </c:pt>
                <c:pt idx="1989">
                  <c:v>2.7625000000000002</c:v>
                </c:pt>
                <c:pt idx="1990">
                  <c:v>2.7638888888888902</c:v>
                </c:pt>
                <c:pt idx="1991">
                  <c:v>2.7652777777777802</c:v>
                </c:pt>
                <c:pt idx="1992">
                  <c:v>2.7666666666666702</c:v>
                </c:pt>
                <c:pt idx="1993">
                  <c:v>2.7680555555555602</c:v>
                </c:pt>
                <c:pt idx="1994">
                  <c:v>2.7694444444444399</c:v>
                </c:pt>
                <c:pt idx="1995">
                  <c:v>2.7708333333333299</c:v>
                </c:pt>
                <c:pt idx="1996">
                  <c:v>2.7722222222222199</c:v>
                </c:pt>
                <c:pt idx="1997">
                  <c:v>2.7736111111111099</c:v>
                </c:pt>
                <c:pt idx="1998">
                  <c:v>2.7749999999999999</c:v>
                </c:pt>
                <c:pt idx="1999">
                  <c:v>2.7763888888888899</c:v>
                </c:pt>
                <c:pt idx="2000">
                  <c:v>2.7777777777777799</c:v>
                </c:pt>
                <c:pt idx="2001">
                  <c:v>2.7791666666666699</c:v>
                </c:pt>
                <c:pt idx="2002">
                  <c:v>2.7805555555555599</c:v>
                </c:pt>
                <c:pt idx="2003">
                  <c:v>2.7819444444444401</c:v>
                </c:pt>
                <c:pt idx="2004">
                  <c:v>2.7833333333333301</c:v>
                </c:pt>
                <c:pt idx="2005">
                  <c:v>2.7847222222222201</c:v>
                </c:pt>
                <c:pt idx="2006">
                  <c:v>2.7861111111111101</c:v>
                </c:pt>
                <c:pt idx="2007">
                  <c:v>2.7875000000000001</c:v>
                </c:pt>
                <c:pt idx="2008">
                  <c:v>2.7888888888888901</c:v>
                </c:pt>
                <c:pt idx="2009">
                  <c:v>2.7902777777777801</c:v>
                </c:pt>
                <c:pt idx="2010">
                  <c:v>2.7916666666666701</c:v>
                </c:pt>
                <c:pt idx="2011">
                  <c:v>2.7930555555555601</c:v>
                </c:pt>
                <c:pt idx="2012">
                  <c:v>2.7944444444444398</c:v>
                </c:pt>
                <c:pt idx="2013">
                  <c:v>2.7958333333333298</c:v>
                </c:pt>
                <c:pt idx="2014">
                  <c:v>2.7972222222222198</c:v>
                </c:pt>
                <c:pt idx="2015">
                  <c:v>2.7986111111111098</c:v>
                </c:pt>
                <c:pt idx="2016">
                  <c:v>2.8</c:v>
                </c:pt>
                <c:pt idx="2017">
                  <c:v>2.8013888888888898</c:v>
                </c:pt>
                <c:pt idx="2018">
                  <c:v>2.8027777777777798</c:v>
                </c:pt>
                <c:pt idx="2019">
                  <c:v>2.8041666666666698</c:v>
                </c:pt>
                <c:pt idx="2020">
                  <c:v>2.8055555555555598</c:v>
                </c:pt>
                <c:pt idx="2021">
                  <c:v>2.80694444444444</c:v>
                </c:pt>
                <c:pt idx="2022">
                  <c:v>2.80833333333333</c:v>
                </c:pt>
                <c:pt idx="2023">
                  <c:v>2.80972222222222</c:v>
                </c:pt>
                <c:pt idx="2024">
                  <c:v>2.81111111111111</c:v>
                </c:pt>
                <c:pt idx="2025">
                  <c:v>2.8125</c:v>
                </c:pt>
                <c:pt idx="2026">
                  <c:v>2.81388888888889</c:v>
                </c:pt>
                <c:pt idx="2027">
                  <c:v>2.81527777777778</c:v>
                </c:pt>
                <c:pt idx="2028">
                  <c:v>2.81666666666667</c:v>
                </c:pt>
                <c:pt idx="2029">
                  <c:v>2.81805555555556</c:v>
                </c:pt>
                <c:pt idx="2030">
                  <c:v>2.8194444444444402</c:v>
                </c:pt>
                <c:pt idx="2031">
                  <c:v>2.8208333333333302</c:v>
                </c:pt>
                <c:pt idx="2032">
                  <c:v>2.8222222222222202</c:v>
                </c:pt>
                <c:pt idx="2033">
                  <c:v>2.8236111111111102</c:v>
                </c:pt>
                <c:pt idx="2034">
                  <c:v>2.8250000000000002</c:v>
                </c:pt>
                <c:pt idx="2035">
                  <c:v>2.8263888888888902</c:v>
                </c:pt>
                <c:pt idx="2036">
                  <c:v>2.8277777777777802</c:v>
                </c:pt>
                <c:pt idx="2037">
                  <c:v>2.8291666666666702</c:v>
                </c:pt>
                <c:pt idx="2038">
                  <c:v>2.8305555555555602</c:v>
                </c:pt>
                <c:pt idx="2039">
                  <c:v>2.8319444444444399</c:v>
                </c:pt>
                <c:pt idx="2040">
                  <c:v>2.8333333333333299</c:v>
                </c:pt>
                <c:pt idx="2041">
                  <c:v>2.8347222222222199</c:v>
                </c:pt>
                <c:pt idx="2042">
                  <c:v>2.8361111111111099</c:v>
                </c:pt>
                <c:pt idx="2043">
                  <c:v>2.8374999999999999</c:v>
                </c:pt>
                <c:pt idx="2044">
                  <c:v>2.8388888888888899</c:v>
                </c:pt>
                <c:pt idx="2045">
                  <c:v>2.8402777777777799</c:v>
                </c:pt>
                <c:pt idx="2046">
                  <c:v>2.8416666666666699</c:v>
                </c:pt>
                <c:pt idx="2047">
                  <c:v>2.8430555555555599</c:v>
                </c:pt>
                <c:pt idx="2048">
                  <c:v>2.8444444444444401</c:v>
                </c:pt>
                <c:pt idx="2049">
                  <c:v>2.8458333333333301</c:v>
                </c:pt>
                <c:pt idx="2050">
                  <c:v>2.8472222222222201</c:v>
                </c:pt>
                <c:pt idx="2051">
                  <c:v>2.8486111111111101</c:v>
                </c:pt>
                <c:pt idx="2052">
                  <c:v>2.85</c:v>
                </c:pt>
                <c:pt idx="2053">
                  <c:v>2.8513888888888901</c:v>
                </c:pt>
                <c:pt idx="2054">
                  <c:v>2.8527777777777801</c:v>
                </c:pt>
                <c:pt idx="2055">
                  <c:v>2.8541666666666701</c:v>
                </c:pt>
                <c:pt idx="2056">
                  <c:v>2.8555555555555601</c:v>
                </c:pt>
                <c:pt idx="2057">
                  <c:v>2.8569444444444398</c:v>
                </c:pt>
                <c:pt idx="2058">
                  <c:v>2.8583333333333298</c:v>
                </c:pt>
                <c:pt idx="2059">
                  <c:v>2.8597222222222198</c:v>
                </c:pt>
                <c:pt idx="2060">
                  <c:v>2.8611111111111098</c:v>
                </c:pt>
                <c:pt idx="2061">
                  <c:v>2.8624999999999998</c:v>
                </c:pt>
                <c:pt idx="2062">
                  <c:v>2.8638888888888898</c:v>
                </c:pt>
                <c:pt idx="2063">
                  <c:v>2.8652777777777798</c:v>
                </c:pt>
                <c:pt idx="2064">
                  <c:v>2.8666666666666698</c:v>
                </c:pt>
                <c:pt idx="2065">
                  <c:v>2.8680555555555598</c:v>
                </c:pt>
                <c:pt idx="2066">
                  <c:v>2.86944444444444</c:v>
                </c:pt>
                <c:pt idx="2067">
                  <c:v>2.87083333333333</c:v>
                </c:pt>
                <c:pt idx="2068">
                  <c:v>2.87222222222222</c:v>
                </c:pt>
                <c:pt idx="2069">
                  <c:v>2.87361111111111</c:v>
                </c:pt>
                <c:pt idx="2070">
                  <c:v>2.875</c:v>
                </c:pt>
                <c:pt idx="2071">
                  <c:v>2.87638888888889</c:v>
                </c:pt>
                <c:pt idx="2072">
                  <c:v>2.87777777777778</c:v>
                </c:pt>
                <c:pt idx="2073">
                  <c:v>2.87916666666667</c:v>
                </c:pt>
                <c:pt idx="2074">
                  <c:v>2.88055555555556</c:v>
                </c:pt>
                <c:pt idx="2075">
                  <c:v>2.8819444444444402</c:v>
                </c:pt>
                <c:pt idx="2076">
                  <c:v>2.8833333333333302</c:v>
                </c:pt>
                <c:pt idx="2077">
                  <c:v>2.8847222222222202</c:v>
                </c:pt>
                <c:pt idx="2078">
                  <c:v>2.8861111111111102</c:v>
                </c:pt>
                <c:pt idx="2079">
                  <c:v>2.8875000000000002</c:v>
                </c:pt>
                <c:pt idx="2080">
                  <c:v>2.8888888888888902</c:v>
                </c:pt>
                <c:pt idx="2081">
                  <c:v>2.8902777777777802</c:v>
                </c:pt>
                <c:pt idx="2082">
                  <c:v>2.8916666666666702</c:v>
                </c:pt>
                <c:pt idx="2083">
                  <c:v>2.8930555555555602</c:v>
                </c:pt>
                <c:pt idx="2084">
                  <c:v>2.8944444444444399</c:v>
                </c:pt>
                <c:pt idx="2085">
                  <c:v>2.8958333333333299</c:v>
                </c:pt>
                <c:pt idx="2086">
                  <c:v>2.8972222222222199</c:v>
                </c:pt>
                <c:pt idx="2087">
                  <c:v>2.8986111111111099</c:v>
                </c:pt>
                <c:pt idx="2088">
                  <c:v>2.9</c:v>
                </c:pt>
                <c:pt idx="2089">
                  <c:v>2.9013888888888899</c:v>
                </c:pt>
                <c:pt idx="2090">
                  <c:v>2.9027777777777799</c:v>
                </c:pt>
                <c:pt idx="2091">
                  <c:v>2.9041666666666699</c:v>
                </c:pt>
                <c:pt idx="2092">
                  <c:v>2.9055555555555599</c:v>
                </c:pt>
                <c:pt idx="2093">
                  <c:v>2.9069444444444401</c:v>
                </c:pt>
                <c:pt idx="2094">
                  <c:v>2.9083333333333301</c:v>
                </c:pt>
                <c:pt idx="2095">
                  <c:v>2.9097222222222201</c:v>
                </c:pt>
                <c:pt idx="2096">
                  <c:v>2.9111111111111101</c:v>
                </c:pt>
                <c:pt idx="2097">
                  <c:v>2.9125000000000001</c:v>
                </c:pt>
                <c:pt idx="2098">
                  <c:v>2.9138888888888901</c:v>
                </c:pt>
                <c:pt idx="2099">
                  <c:v>2.9152777777777801</c:v>
                </c:pt>
                <c:pt idx="2100">
                  <c:v>2.9166666666666701</c:v>
                </c:pt>
                <c:pt idx="2101">
                  <c:v>2.9180555555555601</c:v>
                </c:pt>
                <c:pt idx="2102">
                  <c:v>2.9194444444444398</c:v>
                </c:pt>
                <c:pt idx="2103">
                  <c:v>2.9208333333333298</c:v>
                </c:pt>
                <c:pt idx="2104">
                  <c:v>2.9222222222222198</c:v>
                </c:pt>
                <c:pt idx="2105">
                  <c:v>2.9236111111111098</c:v>
                </c:pt>
                <c:pt idx="2106">
                  <c:v>2.9249999999999998</c:v>
                </c:pt>
                <c:pt idx="2107">
                  <c:v>2.9263888888888898</c:v>
                </c:pt>
                <c:pt idx="2108">
                  <c:v>2.9277777777777798</c:v>
                </c:pt>
                <c:pt idx="2109">
                  <c:v>2.9291666666666698</c:v>
                </c:pt>
                <c:pt idx="2110">
                  <c:v>2.9305555555555598</c:v>
                </c:pt>
                <c:pt idx="2111">
                  <c:v>2.93194444444444</c:v>
                </c:pt>
                <c:pt idx="2112">
                  <c:v>2.93333333333333</c:v>
                </c:pt>
                <c:pt idx="2113">
                  <c:v>2.93472222222222</c:v>
                </c:pt>
                <c:pt idx="2114">
                  <c:v>2.93611111111111</c:v>
                </c:pt>
                <c:pt idx="2115">
                  <c:v>2.9375</c:v>
                </c:pt>
                <c:pt idx="2116">
                  <c:v>2.93888888888889</c:v>
                </c:pt>
                <c:pt idx="2117">
                  <c:v>2.94027777777778</c:v>
                </c:pt>
                <c:pt idx="2118">
                  <c:v>2.94166666666667</c:v>
                </c:pt>
                <c:pt idx="2119">
                  <c:v>2.94305555555556</c:v>
                </c:pt>
                <c:pt idx="2120">
                  <c:v>2.9444444444444402</c:v>
                </c:pt>
                <c:pt idx="2121">
                  <c:v>2.9458333333333302</c:v>
                </c:pt>
                <c:pt idx="2122">
                  <c:v>2.9472222222222202</c:v>
                </c:pt>
                <c:pt idx="2123">
                  <c:v>2.9486111111111102</c:v>
                </c:pt>
                <c:pt idx="2124">
                  <c:v>2.95</c:v>
                </c:pt>
                <c:pt idx="2125">
                  <c:v>2.9513888888888902</c:v>
                </c:pt>
                <c:pt idx="2126">
                  <c:v>2.9527777777777802</c:v>
                </c:pt>
                <c:pt idx="2127">
                  <c:v>2.9541666666666702</c:v>
                </c:pt>
                <c:pt idx="2128">
                  <c:v>2.9555555555555602</c:v>
                </c:pt>
                <c:pt idx="2129">
                  <c:v>2.9569444444444399</c:v>
                </c:pt>
                <c:pt idx="2130">
                  <c:v>2.9583333333333299</c:v>
                </c:pt>
                <c:pt idx="2131">
                  <c:v>2.9597222222222199</c:v>
                </c:pt>
                <c:pt idx="2132">
                  <c:v>2.9611111111111099</c:v>
                </c:pt>
                <c:pt idx="2133">
                  <c:v>2.9624999999999999</c:v>
                </c:pt>
                <c:pt idx="2134">
                  <c:v>2.9638888888888899</c:v>
                </c:pt>
                <c:pt idx="2135">
                  <c:v>2.9652777777777799</c:v>
                </c:pt>
                <c:pt idx="2136">
                  <c:v>2.9666666666666699</c:v>
                </c:pt>
                <c:pt idx="2137">
                  <c:v>2.9680555555555599</c:v>
                </c:pt>
                <c:pt idx="2138">
                  <c:v>2.9694444444444401</c:v>
                </c:pt>
                <c:pt idx="2139">
                  <c:v>2.9708333333333301</c:v>
                </c:pt>
                <c:pt idx="2140">
                  <c:v>2.9722222222222201</c:v>
                </c:pt>
                <c:pt idx="2141">
                  <c:v>2.9736111111111101</c:v>
                </c:pt>
                <c:pt idx="2142">
                  <c:v>2.9750000000000001</c:v>
                </c:pt>
                <c:pt idx="2143">
                  <c:v>2.9763888888888901</c:v>
                </c:pt>
                <c:pt idx="2144">
                  <c:v>2.9777777777777801</c:v>
                </c:pt>
                <c:pt idx="2145">
                  <c:v>2.9791666666666701</c:v>
                </c:pt>
                <c:pt idx="2146">
                  <c:v>2.9805555555555601</c:v>
                </c:pt>
                <c:pt idx="2147">
                  <c:v>2.9819444444444398</c:v>
                </c:pt>
                <c:pt idx="2148">
                  <c:v>2.9833333333333298</c:v>
                </c:pt>
                <c:pt idx="2149">
                  <c:v>2.9847222222222198</c:v>
                </c:pt>
                <c:pt idx="2150">
                  <c:v>2.9861111111111098</c:v>
                </c:pt>
                <c:pt idx="2151">
                  <c:v>2.9874999999999998</c:v>
                </c:pt>
                <c:pt idx="2152">
                  <c:v>2.9888888888888898</c:v>
                </c:pt>
                <c:pt idx="2153">
                  <c:v>2.9902777777777798</c:v>
                </c:pt>
                <c:pt idx="2154">
                  <c:v>2.9916666666666698</c:v>
                </c:pt>
                <c:pt idx="2155">
                  <c:v>2.9930555555555598</c:v>
                </c:pt>
                <c:pt idx="2156">
                  <c:v>2.99444444444444</c:v>
                </c:pt>
                <c:pt idx="2157">
                  <c:v>2.99583333333333</c:v>
                </c:pt>
                <c:pt idx="2158">
                  <c:v>2.99722222222222</c:v>
                </c:pt>
                <c:pt idx="2159">
                  <c:v>2.99861111111111</c:v>
                </c:pt>
                <c:pt idx="2160">
                  <c:v>3</c:v>
                </c:pt>
                <c:pt idx="2161">
                  <c:v>3.00138888888889</c:v>
                </c:pt>
                <c:pt idx="2162">
                  <c:v>3.00277777777778</c:v>
                </c:pt>
                <c:pt idx="2163">
                  <c:v>3.00416666666667</c:v>
                </c:pt>
                <c:pt idx="2164">
                  <c:v>3.00555555555556</c:v>
                </c:pt>
                <c:pt idx="2165">
                  <c:v>3.0069444444444402</c:v>
                </c:pt>
                <c:pt idx="2166">
                  <c:v>3.0083333333333302</c:v>
                </c:pt>
                <c:pt idx="2167">
                  <c:v>3.0097222222222202</c:v>
                </c:pt>
                <c:pt idx="2168">
                  <c:v>3.0111111111111102</c:v>
                </c:pt>
                <c:pt idx="2169">
                  <c:v>3.0125000000000002</c:v>
                </c:pt>
                <c:pt idx="2170">
                  <c:v>3.0138888888888902</c:v>
                </c:pt>
                <c:pt idx="2171">
                  <c:v>3.0152777777777802</c:v>
                </c:pt>
                <c:pt idx="2172">
                  <c:v>3.0166666666666702</c:v>
                </c:pt>
                <c:pt idx="2173">
                  <c:v>3.0180555555555602</c:v>
                </c:pt>
                <c:pt idx="2174">
                  <c:v>3.0194444444444399</c:v>
                </c:pt>
                <c:pt idx="2175">
                  <c:v>3.0208333333333299</c:v>
                </c:pt>
                <c:pt idx="2176">
                  <c:v>3.0222222222222199</c:v>
                </c:pt>
                <c:pt idx="2177">
                  <c:v>3.0236111111111099</c:v>
                </c:pt>
                <c:pt idx="2178">
                  <c:v>3.0249999999999999</c:v>
                </c:pt>
                <c:pt idx="2179">
                  <c:v>3.0263888888888899</c:v>
                </c:pt>
                <c:pt idx="2180">
                  <c:v>3.0277777777777799</c:v>
                </c:pt>
                <c:pt idx="2181">
                  <c:v>3.0291666666666699</c:v>
                </c:pt>
                <c:pt idx="2182">
                  <c:v>3.0305555555555599</c:v>
                </c:pt>
                <c:pt idx="2183">
                  <c:v>3.0319444444444401</c:v>
                </c:pt>
                <c:pt idx="2184">
                  <c:v>3.0333333333333301</c:v>
                </c:pt>
                <c:pt idx="2185">
                  <c:v>3.0347222222222201</c:v>
                </c:pt>
                <c:pt idx="2186">
                  <c:v>3.0361111111111101</c:v>
                </c:pt>
                <c:pt idx="2187">
                  <c:v>3.0375000000000001</c:v>
                </c:pt>
                <c:pt idx="2188">
                  <c:v>3.0388888888888901</c:v>
                </c:pt>
                <c:pt idx="2189">
                  <c:v>3.0402777777777801</c:v>
                </c:pt>
                <c:pt idx="2190">
                  <c:v>3.0416666666666701</c:v>
                </c:pt>
                <c:pt idx="2191">
                  <c:v>3.0430555555555601</c:v>
                </c:pt>
                <c:pt idx="2192">
                  <c:v>3.0444444444444398</c:v>
                </c:pt>
                <c:pt idx="2193">
                  <c:v>3.0458333333333298</c:v>
                </c:pt>
                <c:pt idx="2194">
                  <c:v>3.0472222222222198</c:v>
                </c:pt>
                <c:pt idx="2195">
                  <c:v>3.0486111111111098</c:v>
                </c:pt>
                <c:pt idx="2196">
                  <c:v>3.05</c:v>
                </c:pt>
                <c:pt idx="2197">
                  <c:v>3.0513888888888898</c:v>
                </c:pt>
                <c:pt idx="2198">
                  <c:v>3.0527777777777798</c:v>
                </c:pt>
                <c:pt idx="2199">
                  <c:v>3.0541666666666698</c:v>
                </c:pt>
                <c:pt idx="2200">
                  <c:v>3.0555555555555598</c:v>
                </c:pt>
                <c:pt idx="2201">
                  <c:v>3.05694444444444</c:v>
                </c:pt>
                <c:pt idx="2202">
                  <c:v>3.05833333333333</c:v>
                </c:pt>
                <c:pt idx="2203">
                  <c:v>3.05972222222222</c:v>
                </c:pt>
                <c:pt idx="2204">
                  <c:v>3.06111111111111</c:v>
                </c:pt>
                <c:pt idx="2205">
                  <c:v>3.0625</c:v>
                </c:pt>
                <c:pt idx="2206">
                  <c:v>3.06388888888889</c:v>
                </c:pt>
                <c:pt idx="2207">
                  <c:v>3.06527777777778</c:v>
                </c:pt>
                <c:pt idx="2208">
                  <c:v>3.06666666666667</c:v>
                </c:pt>
                <c:pt idx="2209">
                  <c:v>3.06805555555556</c:v>
                </c:pt>
                <c:pt idx="2210">
                  <c:v>3.0694444444444402</c:v>
                </c:pt>
                <c:pt idx="2211">
                  <c:v>3.0708333333333302</c:v>
                </c:pt>
                <c:pt idx="2212">
                  <c:v>3.0722222222222202</c:v>
                </c:pt>
                <c:pt idx="2213">
                  <c:v>3.0736111111111102</c:v>
                </c:pt>
                <c:pt idx="2214">
                  <c:v>3.0750000000000002</c:v>
                </c:pt>
                <c:pt idx="2215">
                  <c:v>3.0763888888888902</c:v>
                </c:pt>
                <c:pt idx="2216">
                  <c:v>3.0777777777777802</c:v>
                </c:pt>
                <c:pt idx="2217">
                  <c:v>3.0791666666666702</c:v>
                </c:pt>
                <c:pt idx="2218">
                  <c:v>3.0805555555555602</c:v>
                </c:pt>
                <c:pt idx="2219">
                  <c:v>3.0819444444444399</c:v>
                </c:pt>
                <c:pt idx="2220">
                  <c:v>3.0833333333333299</c:v>
                </c:pt>
                <c:pt idx="2221">
                  <c:v>3.0847222222222199</c:v>
                </c:pt>
                <c:pt idx="2222">
                  <c:v>3.0861111111111099</c:v>
                </c:pt>
                <c:pt idx="2223">
                  <c:v>3.0874999999999999</c:v>
                </c:pt>
                <c:pt idx="2224">
                  <c:v>3.0888888888888899</c:v>
                </c:pt>
                <c:pt idx="2225">
                  <c:v>3.0902777777777799</c:v>
                </c:pt>
                <c:pt idx="2226">
                  <c:v>3.0916666666666699</c:v>
                </c:pt>
                <c:pt idx="2227">
                  <c:v>3.0930555555555599</c:v>
                </c:pt>
                <c:pt idx="2228">
                  <c:v>3.0944444444444401</c:v>
                </c:pt>
                <c:pt idx="2229">
                  <c:v>3.0958333333333301</c:v>
                </c:pt>
                <c:pt idx="2230">
                  <c:v>3.0972222222222201</c:v>
                </c:pt>
                <c:pt idx="2231">
                  <c:v>3.0986111111111101</c:v>
                </c:pt>
                <c:pt idx="2232">
                  <c:v>3.1</c:v>
                </c:pt>
                <c:pt idx="2233">
                  <c:v>3.1013888888888901</c:v>
                </c:pt>
                <c:pt idx="2234">
                  <c:v>3.1027777777777801</c:v>
                </c:pt>
                <c:pt idx="2235">
                  <c:v>3.1041666666666701</c:v>
                </c:pt>
                <c:pt idx="2236">
                  <c:v>3.1055555555555601</c:v>
                </c:pt>
                <c:pt idx="2237">
                  <c:v>3.1069444444444398</c:v>
                </c:pt>
                <c:pt idx="2238">
                  <c:v>3.1083333333333298</c:v>
                </c:pt>
                <c:pt idx="2239">
                  <c:v>3.1097222222222198</c:v>
                </c:pt>
                <c:pt idx="2240">
                  <c:v>3.1111111111111098</c:v>
                </c:pt>
                <c:pt idx="2241">
                  <c:v>3.1124999999999998</c:v>
                </c:pt>
                <c:pt idx="2242">
                  <c:v>3.1138888888888898</c:v>
                </c:pt>
                <c:pt idx="2243">
                  <c:v>3.1152777777777798</c:v>
                </c:pt>
                <c:pt idx="2244">
                  <c:v>3.1166666666666698</c:v>
                </c:pt>
                <c:pt idx="2245">
                  <c:v>3.1180555555555598</c:v>
                </c:pt>
                <c:pt idx="2246">
                  <c:v>3.11944444444444</c:v>
                </c:pt>
                <c:pt idx="2247">
                  <c:v>3.12083333333333</c:v>
                </c:pt>
                <c:pt idx="2248">
                  <c:v>3.12222222222222</c:v>
                </c:pt>
                <c:pt idx="2249">
                  <c:v>3.12361111111111</c:v>
                </c:pt>
                <c:pt idx="2250">
                  <c:v>3.125</c:v>
                </c:pt>
                <c:pt idx="2251">
                  <c:v>3.12638888888889</c:v>
                </c:pt>
                <c:pt idx="2252">
                  <c:v>3.12777777777778</c:v>
                </c:pt>
                <c:pt idx="2253">
                  <c:v>3.12916666666667</c:v>
                </c:pt>
                <c:pt idx="2254">
                  <c:v>3.13055555555556</c:v>
                </c:pt>
                <c:pt idx="2255">
                  <c:v>3.1319444444444402</c:v>
                </c:pt>
                <c:pt idx="2256">
                  <c:v>3.1333333333333302</c:v>
                </c:pt>
                <c:pt idx="2257">
                  <c:v>3.1347222222222202</c:v>
                </c:pt>
                <c:pt idx="2258">
                  <c:v>3.1361111111111102</c:v>
                </c:pt>
                <c:pt idx="2259">
                  <c:v>3.1375000000000002</c:v>
                </c:pt>
                <c:pt idx="2260">
                  <c:v>3.1388888888888902</c:v>
                </c:pt>
                <c:pt idx="2261">
                  <c:v>3.1402777777777802</c:v>
                </c:pt>
                <c:pt idx="2262">
                  <c:v>3.1416666666666702</c:v>
                </c:pt>
                <c:pt idx="2263">
                  <c:v>3.1430555555555602</c:v>
                </c:pt>
                <c:pt idx="2264">
                  <c:v>3.1444444444444399</c:v>
                </c:pt>
                <c:pt idx="2265">
                  <c:v>3.1458333333333299</c:v>
                </c:pt>
                <c:pt idx="2266">
                  <c:v>3.1472222222222199</c:v>
                </c:pt>
                <c:pt idx="2267">
                  <c:v>3.1486111111111099</c:v>
                </c:pt>
                <c:pt idx="2268">
                  <c:v>3.15</c:v>
                </c:pt>
                <c:pt idx="2269">
                  <c:v>3.1513888888888899</c:v>
                </c:pt>
                <c:pt idx="2270">
                  <c:v>3.1527777777777799</c:v>
                </c:pt>
                <c:pt idx="2271">
                  <c:v>3.1541666666666699</c:v>
                </c:pt>
                <c:pt idx="2272">
                  <c:v>3.1555555555555599</c:v>
                </c:pt>
                <c:pt idx="2273">
                  <c:v>3.1569444444444401</c:v>
                </c:pt>
                <c:pt idx="2274">
                  <c:v>3.1583333333333301</c:v>
                </c:pt>
                <c:pt idx="2275">
                  <c:v>3.1597222222222201</c:v>
                </c:pt>
                <c:pt idx="2276">
                  <c:v>3.1611111111111101</c:v>
                </c:pt>
                <c:pt idx="2277">
                  <c:v>3.1625000000000001</c:v>
                </c:pt>
                <c:pt idx="2278">
                  <c:v>3.1638888888888901</c:v>
                </c:pt>
                <c:pt idx="2279">
                  <c:v>3.1652777777777801</c:v>
                </c:pt>
                <c:pt idx="2280">
                  <c:v>3.1666666666666701</c:v>
                </c:pt>
                <c:pt idx="2281">
                  <c:v>3.1680555555555601</c:v>
                </c:pt>
                <c:pt idx="2282">
                  <c:v>3.1694444444444398</c:v>
                </c:pt>
                <c:pt idx="2283">
                  <c:v>3.1708333333333298</c:v>
                </c:pt>
                <c:pt idx="2284">
                  <c:v>3.1722222222222198</c:v>
                </c:pt>
                <c:pt idx="2285">
                  <c:v>3.1736111111111098</c:v>
                </c:pt>
                <c:pt idx="2286">
                  <c:v>3.1749999999999998</c:v>
                </c:pt>
                <c:pt idx="2287">
                  <c:v>3.1763888888888898</c:v>
                </c:pt>
                <c:pt idx="2288">
                  <c:v>3.1777777777777798</c:v>
                </c:pt>
                <c:pt idx="2289">
                  <c:v>3.1791666666666698</c:v>
                </c:pt>
                <c:pt idx="2290">
                  <c:v>3.1805555555555598</c:v>
                </c:pt>
                <c:pt idx="2291">
                  <c:v>3.18194444444444</c:v>
                </c:pt>
                <c:pt idx="2292">
                  <c:v>3.18333333333333</c:v>
                </c:pt>
                <c:pt idx="2293">
                  <c:v>3.18472222222222</c:v>
                </c:pt>
                <c:pt idx="2294">
                  <c:v>3.18611111111111</c:v>
                </c:pt>
                <c:pt idx="2295">
                  <c:v>3.1875</c:v>
                </c:pt>
                <c:pt idx="2296">
                  <c:v>3.18888888888889</c:v>
                </c:pt>
                <c:pt idx="2297">
                  <c:v>3.19027777777778</c:v>
                </c:pt>
                <c:pt idx="2298">
                  <c:v>3.19166666666667</c:v>
                </c:pt>
                <c:pt idx="2299">
                  <c:v>3.19305555555556</c:v>
                </c:pt>
                <c:pt idx="2300">
                  <c:v>3.1944444444444402</c:v>
                </c:pt>
                <c:pt idx="2301">
                  <c:v>3.1958333333333302</c:v>
                </c:pt>
                <c:pt idx="2302">
                  <c:v>3.1972222222222202</c:v>
                </c:pt>
                <c:pt idx="2303">
                  <c:v>3.1986111111111102</c:v>
                </c:pt>
                <c:pt idx="2304">
                  <c:v>3.2</c:v>
                </c:pt>
                <c:pt idx="2305">
                  <c:v>3.2013888888888902</c:v>
                </c:pt>
                <c:pt idx="2306">
                  <c:v>3.2027777777777802</c:v>
                </c:pt>
                <c:pt idx="2307">
                  <c:v>3.2041666666666702</c:v>
                </c:pt>
                <c:pt idx="2308">
                  <c:v>3.2055555555555602</c:v>
                </c:pt>
                <c:pt idx="2309">
                  <c:v>3.2069444444444399</c:v>
                </c:pt>
                <c:pt idx="2310">
                  <c:v>3.2083333333333299</c:v>
                </c:pt>
                <c:pt idx="2311">
                  <c:v>3.2097222222222199</c:v>
                </c:pt>
                <c:pt idx="2312">
                  <c:v>3.2111111111111099</c:v>
                </c:pt>
                <c:pt idx="2313">
                  <c:v>3.2124999999999999</c:v>
                </c:pt>
                <c:pt idx="2314">
                  <c:v>3.2138888888888899</c:v>
                </c:pt>
                <c:pt idx="2315">
                  <c:v>3.2152777777777799</c:v>
                </c:pt>
                <c:pt idx="2316">
                  <c:v>3.2166666666666699</c:v>
                </c:pt>
                <c:pt idx="2317">
                  <c:v>3.2180555555555599</c:v>
                </c:pt>
                <c:pt idx="2318">
                  <c:v>3.2194444444444401</c:v>
                </c:pt>
                <c:pt idx="2319">
                  <c:v>3.2208333333333301</c:v>
                </c:pt>
                <c:pt idx="2320">
                  <c:v>3.2222222222222201</c:v>
                </c:pt>
                <c:pt idx="2321">
                  <c:v>3.2236111111111101</c:v>
                </c:pt>
                <c:pt idx="2322">
                  <c:v>3.2250000000000001</c:v>
                </c:pt>
                <c:pt idx="2323">
                  <c:v>3.2263888888888901</c:v>
                </c:pt>
                <c:pt idx="2324">
                  <c:v>3.2277777777777801</c:v>
                </c:pt>
                <c:pt idx="2325">
                  <c:v>3.2291666666666701</c:v>
                </c:pt>
                <c:pt idx="2326">
                  <c:v>3.2305555555555601</c:v>
                </c:pt>
                <c:pt idx="2327">
                  <c:v>3.2319444444444398</c:v>
                </c:pt>
                <c:pt idx="2328">
                  <c:v>3.2333333333333298</c:v>
                </c:pt>
                <c:pt idx="2329">
                  <c:v>3.2347222222222198</c:v>
                </c:pt>
                <c:pt idx="2330">
                  <c:v>3.2361111111111098</c:v>
                </c:pt>
                <c:pt idx="2331">
                  <c:v>3.2374999999999998</c:v>
                </c:pt>
                <c:pt idx="2332">
                  <c:v>3.2388888888888898</c:v>
                </c:pt>
                <c:pt idx="2333">
                  <c:v>3.2402777777777798</c:v>
                </c:pt>
                <c:pt idx="2334">
                  <c:v>3.2416666666666698</c:v>
                </c:pt>
                <c:pt idx="2335">
                  <c:v>3.2430555555555598</c:v>
                </c:pt>
                <c:pt idx="2336">
                  <c:v>3.24444444444444</c:v>
                </c:pt>
                <c:pt idx="2337">
                  <c:v>3.24583333333333</c:v>
                </c:pt>
                <c:pt idx="2338">
                  <c:v>3.24722222222222</c:v>
                </c:pt>
                <c:pt idx="2339">
                  <c:v>3.24861111111111</c:v>
                </c:pt>
                <c:pt idx="2340">
                  <c:v>3.25</c:v>
                </c:pt>
                <c:pt idx="2341">
                  <c:v>3.25138888888889</c:v>
                </c:pt>
                <c:pt idx="2342">
                  <c:v>3.25277777777778</c:v>
                </c:pt>
                <c:pt idx="2343">
                  <c:v>3.25416666666667</c:v>
                </c:pt>
                <c:pt idx="2344">
                  <c:v>3.25555555555556</c:v>
                </c:pt>
                <c:pt idx="2345">
                  <c:v>3.2569444444444402</c:v>
                </c:pt>
                <c:pt idx="2346">
                  <c:v>3.2583333333333302</c:v>
                </c:pt>
                <c:pt idx="2347">
                  <c:v>3.2597222222222202</c:v>
                </c:pt>
                <c:pt idx="2348">
                  <c:v>3.2611111111111102</c:v>
                </c:pt>
                <c:pt idx="2349">
                  <c:v>3.2625000000000002</c:v>
                </c:pt>
                <c:pt idx="2350">
                  <c:v>3.2638888888888902</c:v>
                </c:pt>
                <c:pt idx="2351">
                  <c:v>3.2652777777777802</c:v>
                </c:pt>
                <c:pt idx="2352">
                  <c:v>3.2666666666666702</c:v>
                </c:pt>
                <c:pt idx="2353">
                  <c:v>3.2680555555555602</c:v>
                </c:pt>
                <c:pt idx="2354">
                  <c:v>3.2694444444444399</c:v>
                </c:pt>
                <c:pt idx="2355">
                  <c:v>3.2708333333333299</c:v>
                </c:pt>
                <c:pt idx="2356">
                  <c:v>3.2722222222222199</c:v>
                </c:pt>
                <c:pt idx="2357">
                  <c:v>3.2736111111111099</c:v>
                </c:pt>
                <c:pt idx="2358">
                  <c:v>3.2749999999999999</c:v>
                </c:pt>
                <c:pt idx="2359">
                  <c:v>3.2763888888888899</c:v>
                </c:pt>
                <c:pt idx="2360">
                  <c:v>3.2777777777777799</c:v>
                </c:pt>
                <c:pt idx="2361">
                  <c:v>3.2791666666666699</c:v>
                </c:pt>
                <c:pt idx="2362">
                  <c:v>3.2805555555555599</c:v>
                </c:pt>
                <c:pt idx="2363">
                  <c:v>3.2819444444444401</c:v>
                </c:pt>
                <c:pt idx="2364">
                  <c:v>3.2833333333333301</c:v>
                </c:pt>
                <c:pt idx="2365">
                  <c:v>3.2847222222222201</c:v>
                </c:pt>
                <c:pt idx="2366">
                  <c:v>3.2861111111111101</c:v>
                </c:pt>
                <c:pt idx="2367">
                  <c:v>3.2875000000000001</c:v>
                </c:pt>
                <c:pt idx="2368">
                  <c:v>3.2888888888888901</c:v>
                </c:pt>
                <c:pt idx="2369">
                  <c:v>3.2902777777777801</c:v>
                </c:pt>
                <c:pt idx="2370">
                  <c:v>3.2916666666666701</c:v>
                </c:pt>
                <c:pt idx="2371">
                  <c:v>3.2930555555555601</c:v>
                </c:pt>
                <c:pt idx="2372">
                  <c:v>3.2944444444444398</c:v>
                </c:pt>
                <c:pt idx="2373">
                  <c:v>3.2958333333333298</c:v>
                </c:pt>
                <c:pt idx="2374">
                  <c:v>3.2972222222222198</c:v>
                </c:pt>
                <c:pt idx="2375">
                  <c:v>3.2986111111111098</c:v>
                </c:pt>
                <c:pt idx="2376">
                  <c:v>3.3</c:v>
                </c:pt>
                <c:pt idx="2377">
                  <c:v>3.3013888888888898</c:v>
                </c:pt>
                <c:pt idx="2378">
                  <c:v>3.3027777777777798</c:v>
                </c:pt>
                <c:pt idx="2379">
                  <c:v>3.3041666666666698</c:v>
                </c:pt>
                <c:pt idx="2380">
                  <c:v>3.3055555555555598</c:v>
                </c:pt>
                <c:pt idx="2381">
                  <c:v>3.30694444444444</c:v>
                </c:pt>
                <c:pt idx="2382">
                  <c:v>3.30833333333333</c:v>
                </c:pt>
                <c:pt idx="2383">
                  <c:v>3.30972222222222</c:v>
                </c:pt>
                <c:pt idx="2384">
                  <c:v>3.31111111111111</c:v>
                </c:pt>
                <c:pt idx="2385">
                  <c:v>3.3125</c:v>
                </c:pt>
                <c:pt idx="2386">
                  <c:v>3.31388888888889</c:v>
                </c:pt>
                <c:pt idx="2387">
                  <c:v>3.31527777777778</c:v>
                </c:pt>
                <c:pt idx="2388">
                  <c:v>3.31666666666667</c:v>
                </c:pt>
                <c:pt idx="2389">
                  <c:v>3.31805555555556</c:v>
                </c:pt>
                <c:pt idx="2390">
                  <c:v>3.3194444444444402</c:v>
                </c:pt>
                <c:pt idx="2391">
                  <c:v>3.3208333333333302</c:v>
                </c:pt>
                <c:pt idx="2392">
                  <c:v>3.3222222222222202</c:v>
                </c:pt>
                <c:pt idx="2393">
                  <c:v>3.3236111111111102</c:v>
                </c:pt>
                <c:pt idx="2394">
                  <c:v>3.3250000000000002</c:v>
                </c:pt>
                <c:pt idx="2395">
                  <c:v>3.3263888888888902</c:v>
                </c:pt>
                <c:pt idx="2396">
                  <c:v>3.3277777777777802</c:v>
                </c:pt>
                <c:pt idx="2397">
                  <c:v>3.3291666666666702</c:v>
                </c:pt>
                <c:pt idx="2398">
                  <c:v>3.3305555555555602</c:v>
                </c:pt>
                <c:pt idx="2399">
                  <c:v>3.3319444444444399</c:v>
                </c:pt>
                <c:pt idx="2400">
                  <c:v>3.3333333333333299</c:v>
                </c:pt>
                <c:pt idx="2401">
                  <c:v>3.3347222222222199</c:v>
                </c:pt>
                <c:pt idx="2402">
                  <c:v>3.3361111111111099</c:v>
                </c:pt>
                <c:pt idx="2403">
                  <c:v>3.3374999999999999</c:v>
                </c:pt>
                <c:pt idx="2404">
                  <c:v>3.3388888888888899</c:v>
                </c:pt>
                <c:pt idx="2405">
                  <c:v>3.3402777777777799</c:v>
                </c:pt>
                <c:pt idx="2406">
                  <c:v>3.3416666666666699</c:v>
                </c:pt>
                <c:pt idx="2407">
                  <c:v>3.3430555555555599</c:v>
                </c:pt>
                <c:pt idx="2408">
                  <c:v>3.3444444444444401</c:v>
                </c:pt>
                <c:pt idx="2409">
                  <c:v>3.3458333333333301</c:v>
                </c:pt>
                <c:pt idx="2410">
                  <c:v>3.3472222222222201</c:v>
                </c:pt>
                <c:pt idx="2411">
                  <c:v>3.3486111111111101</c:v>
                </c:pt>
                <c:pt idx="2412">
                  <c:v>3.35</c:v>
                </c:pt>
                <c:pt idx="2413">
                  <c:v>3.3513888888888901</c:v>
                </c:pt>
                <c:pt idx="2414">
                  <c:v>3.3527777777777801</c:v>
                </c:pt>
                <c:pt idx="2415">
                  <c:v>3.3541666666666701</c:v>
                </c:pt>
                <c:pt idx="2416">
                  <c:v>3.3555555555555601</c:v>
                </c:pt>
                <c:pt idx="2417">
                  <c:v>3.3569444444444398</c:v>
                </c:pt>
                <c:pt idx="2418">
                  <c:v>3.3583333333333298</c:v>
                </c:pt>
                <c:pt idx="2419">
                  <c:v>3.3597222222222198</c:v>
                </c:pt>
                <c:pt idx="2420">
                  <c:v>3.3611111111111098</c:v>
                </c:pt>
                <c:pt idx="2421">
                  <c:v>3.3624999999999998</c:v>
                </c:pt>
                <c:pt idx="2422">
                  <c:v>3.3638888888888898</c:v>
                </c:pt>
                <c:pt idx="2423">
                  <c:v>3.3652777777777798</c:v>
                </c:pt>
                <c:pt idx="2424">
                  <c:v>3.3666666666666698</c:v>
                </c:pt>
                <c:pt idx="2425">
                  <c:v>3.3680555555555598</c:v>
                </c:pt>
                <c:pt idx="2426">
                  <c:v>3.36944444444444</c:v>
                </c:pt>
                <c:pt idx="2427">
                  <c:v>3.37083333333333</c:v>
                </c:pt>
                <c:pt idx="2428">
                  <c:v>3.37222222222222</c:v>
                </c:pt>
                <c:pt idx="2429">
                  <c:v>3.37361111111111</c:v>
                </c:pt>
                <c:pt idx="2430">
                  <c:v>3.375</c:v>
                </c:pt>
                <c:pt idx="2431">
                  <c:v>3.37638888888889</c:v>
                </c:pt>
                <c:pt idx="2432">
                  <c:v>3.37777777777778</c:v>
                </c:pt>
                <c:pt idx="2433">
                  <c:v>3.37916666666667</c:v>
                </c:pt>
                <c:pt idx="2434">
                  <c:v>3.38055555555556</c:v>
                </c:pt>
                <c:pt idx="2435">
                  <c:v>3.3819444444444402</c:v>
                </c:pt>
                <c:pt idx="2436">
                  <c:v>3.3833333333333302</c:v>
                </c:pt>
                <c:pt idx="2437">
                  <c:v>3.3847222222222202</c:v>
                </c:pt>
                <c:pt idx="2438">
                  <c:v>3.3861111111111102</c:v>
                </c:pt>
                <c:pt idx="2439">
                  <c:v>3.3875000000000002</c:v>
                </c:pt>
                <c:pt idx="2440">
                  <c:v>3.3888888888888902</c:v>
                </c:pt>
                <c:pt idx="2441">
                  <c:v>3.3902777777777802</c:v>
                </c:pt>
                <c:pt idx="2442">
                  <c:v>3.3916666666666702</c:v>
                </c:pt>
                <c:pt idx="2443">
                  <c:v>3.3930555555555602</c:v>
                </c:pt>
                <c:pt idx="2444">
                  <c:v>3.3944444444444399</c:v>
                </c:pt>
                <c:pt idx="2445">
                  <c:v>3.3958333333333299</c:v>
                </c:pt>
                <c:pt idx="2446">
                  <c:v>3.3972222222222199</c:v>
                </c:pt>
                <c:pt idx="2447">
                  <c:v>3.3986111111111099</c:v>
                </c:pt>
                <c:pt idx="2448">
                  <c:v>3.4</c:v>
                </c:pt>
                <c:pt idx="2449">
                  <c:v>3.4013888888888899</c:v>
                </c:pt>
                <c:pt idx="2450">
                  <c:v>3.4027777777777799</c:v>
                </c:pt>
                <c:pt idx="2451">
                  <c:v>3.4041666666666699</c:v>
                </c:pt>
                <c:pt idx="2452">
                  <c:v>3.4055555555555599</c:v>
                </c:pt>
                <c:pt idx="2453">
                  <c:v>3.4069444444444401</c:v>
                </c:pt>
                <c:pt idx="2454">
                  <c:v>3.4083333333333301</c:v>
                </c:pt>
                <c:pt idx="2455">
                  <c:v>3.4097222222222201</c:v>
                </c:pt>
                <c:pt idx="2456">
                  <c:v>3.4111111111111101</c:v>
                </c:pt>
                <c:pt idx="2457">
                  <c:v>3.4125000000000001</c:v>
                </c:pt>
                <c:pt idx="2458">
                  <c:v>3.4138888888888901</c:v>
                </c:pt>
                <c:pt idx="2459">
                  <c:v>3.4152777777777801</c:v>
                </c:pt>
                <c:pt idx="2460">
                  <c:v>3.4166666666666701</c:v>
                </c:pt>
                <c:pt idx="2461">
                  <c:v>3.4180555555555601</c:v>
                </c:pt>
                <c:pt idx="2462">
                  <c:v>3.4194444444444398</c:v>
                </c:pt>
                <c:pt idx="2463">
                  <c:v>3.4208333333333298</c:v>
                </c:pt>
                <c:pt idx="2464">
                  <c:v>3.4222222222222198</c:v>
                </c:pt>
                <c:pt idx="2465">
                  <c:v>3.4236111111111098</c:v>
                </c:pt>
                <c:pt idx="2466">
                  <c:v>3.4249999999999998</c:v>
                </c:pt>
                <c:pt idx="2467">
                  <c:v>3.4263888888888898</c:v>
                </c:pt>
                <c:pt idx="2468">
                  <c:v>3.4277777777777798</c:v>
                </c:pt>
                <c:pt idx="2469">
                  <c:v>3.4291666666666698</c:v>
                </c:pt>
                <c:pt idx="2470">
                  <c:v>3.4305555555555598</c:v>
                </c:pt>
                <c:pt idx="2471">
                  <c:v>3.43194444444444</c:v>
                </c:pt>
                <c:pt idx="2472">
                  <c:v>3.43333333333333</c:v>
                </c:pt>
                <c:pt idx="2473">
                  <c:v>3.43472222222222</c:v>
                </c:pt>
                <c:pt idx="2474">
                  <c:v>3.43611111111111</c:v>
                </c:pt>
                <c:pt idx="2475">
                  <c:v>3.4375</c:v>
                </c:pt>
                <c:pt idx="2476">
                  <c:v>3.43888888888889</c:v>
                </c:pt>
                <c:pt idx="2477">
                  <c:v>3.44027777777778</c:v>
                </c:pt>
                <c:pt idx="2478">
                  <c:v>3.44166666666667</c:v>
                </c:pt>
                <c:pt idx="2479">
                  <c:v>3.44305555555556</c:v>
                </c:pt>
                <c:pt idx="2480">
                  <c:v>3.4444444444444402</c:v>
                </c:pt>
                <c:pt idx="2481">
                  <c:v>3.4458333333333302</c:v>
                </c:pt>
                <c:pt idx="2482">
                  <c:v>3.4472222222222202</c:v>
                </c:pt>
                <c:pt idx="2483">
                  <c:v>3.4486111111111102</c:v>
                </c:pt>
                <c:pt idx="2484">
                  <c:v>3.45</c:v>
                </c:pt>
                <c:pt idx="2485">
                  <c:v>3.4513888888888902</c:v>
                </c:pt>
                <c:pt idx="2486">
                  <c:v>3.4527777777777802</c:v>
                </c:pt>
                <c:pt idx="2487">
                  <c:v>3.4541666666666702</c:v>
                </c:pt>
                <c:pt idx="2488">
                  <c:v>3.4555555555555602</c:v>
                </c:pt>
                <c:pt idx="2489">
                  <c:v>3.4569444444444399</c:v>
                </c:pt>
                <c:pt idx="2490">
                  <c:v>3.4583333333333299</c:v>
                </c:pt>
                <c:pt idx="2491">
                  <c:v>3.4597222222222199</c:v>
                </c:pt>
                <c:pt idx="2492">
                  <c:v>3.4611111111111099</c:v>
                </c:pt>
                <c:pt idx="2493">
                  <c:v>3.4624999999999999</c:v>
                </c:pt>
                <c:pt idx="2494">
                  <c:v>3.4638888888888899</c:v>
                </c:pt>
                <c:pt idx="2495">
                  <c:v>3.4652777777777799</c:v>
                </c:pt>
                <c:pt idx="2496">
                  <c:v>3.4666666666666699</c:v>
                </c:pt>
                <c:pt idx="2497">
                  <c:v>3.4680555555555599</c:v>
                </c:pt>
                <c:pt idx="2498">
                  <c:v>3.4694444444444401</c:v>
                </c:pt>
                <c:pt idx="2499">
                  <c:v>3.4708333333333301</c:v>
                </c:pt>
                <c:pt idx="2500">
                  <c:v>3.4722222222222201</c:v>
                </c:pt>
                <c:pt idx="2501">
                  <c:v>3.4736111111111101</c:v>
                </c:pt>
                <c:pt idx="2502">
                  <c:v>3.4750000000000001</c:v>
                </c:pt>
                <c:pt idx="2503">
                  <c:v>3.4763888888888901</c:v>
                </c:pt>
                <c:pt idx="2504">
                  <c:v>3.4777777777777801</c:v>
                </c:pt>
                <c:pt idx="2505">
                  <c:v>3.4791666666666701</c:v>
                </c:pt>
                <c:pt idx="2506">
                  <c:v>3.4805555555555601</c:v>
                </c:pt>
                <c:pt idx="2507">
                  <c:v>3.4819444444444398</c:v>
                </c:pt>
                <c:pt idx="2508">
                  <c:v>3.4833333333333298</c:v>
                </c:pt>
                <c:pt idx="2509">
                  <c:v>3.4847222222222198</c:v>
                </c:pt>
                <c:pt idx="2510">
                  <c:v>3.4861111111111098</c:v>
                </c:pt>
                <c:pt idx="2511">
                  <c:v>3.4874999999999998</c:v>
                </c:pt>
                <c:pt idx="2512">
                  <c:v>3.4888888888888898</c:v>
                </c:pt>
                <c:pt idx="2513">
                  <c:v>3.4902777777777798</c:v>
                </c:pt>
                <c:pt idx="2514">
                  <c:v>3.4916666666666698</c:v>
                </c:pt>
                <c:pt idx="2515">
                  <c:v>3.4930555555555598</c:v>
                </c:pt>
                <c:pt idx="2516">
                  <c:v>3.49444444444444</c:v>
                </c:pt>
                <c:pt idx="2517">
                  <c:v>3.49583333333333</c:v>
                </c:pt>
                <c:pt idx="2518">
                  <c:v>3.49722222222222</c:v>
                </c:pt>
                <c:pt idx="2519">
                  <c:v>3.49861111111111</c:v>
                </c:pt>
                <c:pt idx="2520">
                  <c:v>3.5</c:v>
                </c:pt>
                <c:pt idx="2521">
                  <c:v>3.50138888888889</c:v>
                </c:pt>
                <c:pt idx="2522">
                  <c:v>3.50277777777778</c:v>
                </c:pt>
                <c:pt idx="2523">
                  <c:v>3.50416666666667</c:v>
                </c:pt>
                <c:pt idx="2524">
                  <c:v>3.50555555555556</c:v>
                </c:pt>
                <c:pt idx="2525">
                  <c:v>3.5069444444444402</c:v>
                </c:pt>
                <c:pt idx="2526">
                  <c:v>3.5083333333333302</c:v>
                </c:pt>
                <c:pt idx="2527">
                  <c:v>3.5097222222222202</c:v>
                </c:pt>
                <c:pt idx="2528">
                  <c:v>3.5111111111111102</c:v>
                </c:pt>
                <c:pt idx="2529">
                  <c:v>3.5125000000000002</c:v>
                </c:pt>
                <c:pt idx="2530">
                  <c:v>3.5138888888888902</c:v>
                </c:pt>
                <c:pt idx="2531">
                  <c:v>3.5152777777777802</c:v>
                </c:pt>
                <c:pt idx="2532">
                  <c:v>3.5166666666666702</c:v>
                </c:pt>
                <c:pt idx="2533">
                  <c:v>3.5180555555555602</c:v>
                </c:pt>
                <c:pt idx="2534">
                  <c:v>3.5194444444444399</c:v>
                </c:pt>
                <c:pt idx="2535">
                  <c:v>3.5208333333333299</c:v>
                </c:pt>
                <c:pt idx="2536">
                  <c:v>3.5222222222222199</c:v>
                </c:pt>
                <c:pt idx="2537">
                  <c:v>3.5236111111111099</c:v>
                </c:pt>
                <c:pt idx="2538">
                  <c:v>3.5249999999999999</c:v>
                </c:pt>
                <c:pt idx="2539">
                  <c:v>3.5263888888888899</c:v>
                </c:pt>
                <c:pt idx="2540">
                  <c:v>3.5277777777777799</c:v>
                </c:pt>
                <c:pt idx="2541">
                  <c:v>3.5291666666666699</c:v>
                </c:pt>
                <c:pt idx="2542">
                  <c:v>3.5305555555555599</c:v>
                </c:pt>
                <c:pt idx="2543">
                  <c:v>3.5319444444444401</c:v>
                </c:pt>
                <c:pt idx="2544">
                  <c:v>3.5333333333333301</c:v>
                </c:pt>
                <c:pt idx="2545">
                  <c:v>3.5347222222222201</c:v>
                </c:pt>
                <c:pt idx="2546">
                  <c:v>3.5361111111111101</c:v>
                </c:pt>
                <c:pt idx="2547">
                  <c:v>3.5375000000000001</c:v>
                </c:pt>
                <c:pt idx="2548">
                  <c:v>3.5388888888888901</c:v>
                </c:pt>
                <c:pt idx="2549">
                  <c:v>3.5402777777777801</c:v>
                </c:pt>
                <c:pt idx="2550">
                  <c:v>3.5416666666666701</c:v>
                </c:pt>
                <c:pt idx="2551">
                  <c:v>3.5430555555555601</c:v>
                </c:pt>
                <c:pt idx="2552">
                  <c:v>3.5444444444444398</c:v>
                </c:pt>
                <c:pt idx="2553">
                  <c:v>3.5458333333333298</c:v>
                </c:pt>
                <c:pt idx="2554">
                  <c:v>3.5472222222222198</c:v>
                </c:pt>
                <c:pt idx="2555">
                  <c:v>3.5486111111111098</c:v>
                </c:pt>
                <c:pt idx="2556">
                  <c:v>3.55</c:v>
                </c:pt>
                <c:pt idx="2557">
                  <c:v>3.5513888888888898</c:v>
                </c:pt>
                <c:pt idx="2558">
                  <c:v>3.5527777777777798</c:v>
                </c:pt>
                <c:pt idx="2559">
                  <c:v>3.5541666666666698</c:v>
                </c:pt>
                <c:pt idx="2560">
                  <c:v>3.5555555555555598</c:v>
                </c:pt>
                <c:pt idx="2561">
                  <c:v>3.55694444444444</c:v>
                </c:pt>
                <c:pt idx="2562">
                  <c:v>3.55833333333333</c:v>
                </c:pt>
                <c:pt idx="2563">
                  <c:v>3.55972222222222</c:v>
                </c:pt>
                <c:pt idx="2564">
                  <c:v>3.56111111111111</c:v>
                </c:pt>
                <c:pt idx="2565">
                  <c:v>3.5625</c:v>
                </c:pt>
                <c:pt idx="2566">
                  <c:v>3.56388888888889</c:v>
                </c:pt>
                <c:pt idx="2567">
                  <c:v>3.56527777777778</c:v>
                </c:pt>
                <c:pt idx="2568">
                  <c:v>3.56666666666667</c:v>
                </c:pt>
                <c:pt idx="2569">
                  <c:v>3.56805555555556</c:v>
                </c:pt>
                <c:pt idx="2570">
                  <c:v>3.5694444444444402</c:v>
                </c:pt>
                <c:pt idx="2571">
                  <c:v>3.5708333333333302</c:v>
                </c:pt>
                <c:pt idx="2572">
                  <c:v>3.5722222222222202</c:v>
                </c:pt>
                <c:pt idx="2573">
                  <c:v>3.5736111111111102</c:v>
                </c:pt>
                <c:pt idx="2574">
                  <c:v>3.5750000000000002</c:v>
                </c:pt>
                <c:pt idx="2575">
                  <c:v>3.5763888888888902</c:v>
                </c:pt>
                <c:pt idx="2576">
                  <c:v>3.5777777777777802</c:v>
                </c:pt>
                <c:pt idx="2577">
                  <c:v>3.5791666666666702</c:v>
                </c:pt>
                <c:pt idx="2578">
                  <c:v>3.5805555555555602</c:v>
                </c:pt>
                <c:pt idx="2579">
                  <c:v>3.5819444444444399</c:v>
                </c:pt>
                <c:pt idx="2580">
                  <c:v>3.5833333333333299</c:v>
                </c:pt>
                <c:pt idx="2581">
                  <c:v>3.5847222222222199</c:v>
                </c:pt>
                <c:pt idx="2582">
                  <c:v>3.5861111111111099</c:v>
                </c:pt>
                <c:pt idx="2583">
                  <c:v>3.5874999999999999</c:v>
                </c:pt>
                <c:pt idx="2584">
                  <c:v>3.5888888888888899</c:v>
                </c:pt>
                <c:pt idx="2585">
                  <c:v>3.5902777777777799</c:v>
                </c:pt>
                <c:pt idx="2586">
                  <c:v>3.5916666666666699</c:v>
                </c:pt>
                <c:pt idx="2587">
                  <c:v>3.5930555555555599</c:v>
                </c:pt>
                <c:pt idx="2588">
                  <c:v>3.5944444444444401</c:v>
                </c:pt>
                <c:pt idx="2589">
                  <c:v>3.5958333333333301</c:v>
                </c:pt>
                <c:pt idx="2590">
                  <c:v>3.5972222222222201</c:v>
                </c:pt>
                <c:pt idx="2591">
                  <c:v>3.5986111111111101</c:v>
                </c:pt>
                <c:pt idx="2592">
                  <c:v>3.6</c:v>
                </c:pt>
                <c:pt idx="2593">
                  <c:v>3.6013888888888901</c:v>
                </c:pt>
                <c:pt idx="2594">
                  <c:v>3.6027777777777801</c:v>
                </c:pt>
                <c:pt idx="2595">
                  <c:v>3.6041666666666701</c:v>
                </c:pt>
                <c:pt idx="2596">
                  <c:v>3.6055555555555601</c:v>
                </c:pt>
                <c:pt idx="2597">
                  <c:v>3.6069444444444398</c:v>
                </c:pt>
                <c:pt idx="2598">
                  <c:v>3.6083333333333298</c:v>
                </c:pt>
                <c:pt idx="2599">
                  <c:v>3.6097222222222198</c:v>
                </c:pt>
                <c:pt idx="2600">
                  <c:v>3.6111111111111098</c:v>
                </c:pt>
                <c:pt idx="2601">
                  <c:v>3.6124999999999998</c:v>
                </c:pt>
                <c:pt idx="2602">
                  <c:v>3.6138888888888898</c:v>
                </c:pt>
                <c:pt idx="2603">
                  <c:v>3.6152777777777798</c:v>
                </c:pt>
                <c:pt idx="2604">
                  <c:v>3.6166666666666698</c:v>
                </c:pt>
                <c:pt idx="2605">
                  <c:v>3.6180555555555598</c:v>
                </c:pt>
                <c:pt idx="2606">
                  <c:v>3.61944444444444</c:v>
                </c:pt>
                <c:pt idx="2607">
                  <c:v>3.62083333333333</c:v>
                </c:pt>
                <c:pt idx="2608">
                  <c:v>3.62222222222222</c:v>
                </c:pt>
                <c:pt idx="2609">
                  <c:v>3.62361111111111</c:v>
                </c:pt>
                <c:pt idx="2610">
                  <c:v>3.625</c:v>
                </c:pt>
                <c:pt idx="2611">
                  <c:v>3.62638888888889</c:v>
                </c:pt>
                <c:pt idx="2612">
                  <c:v>3.62777777777778</c:v>
                </c:pt>
                <c:pt idx="2613">
                  <c:v>3.62916666666667</c:v>
                </c:pt>
                <c:pt idx="2614">
                  <c:v>3.63055555555556</c:v>
                </c:pt>
                <c:pt idx="2615">
                  <c:v>3.6319444444444402</c:v>
                </c:pt>
                <c:pt idx="2616">
                  <c:v>3.6333333333333302</c:v>
                </c:pt>
                <c:pt idx="2617">
                  <c:v>3.6347222222222202</c:v>
                </c:pt>
                <c:pt idx="2618">
                  <c:v>3.6361111111111102</c:v>
                </c:pt>
                <c:pt idx="2619">
                  <c:v>3.6375000000000002</c:v>
                </c:pt>
                <c:pt idx="2620">
                  <c:v>3.6388888888888902</c:v>
                </c:pt>
                <c:pt idx="2621">
                  <c:v>3.6402777777777802</c:v>
                </c:pt>
                <c:pt idx="2622">
                  <c:v>3.6416666666666702</c:v>
                </c:pt>
                <c:pt idx="2623">
                  <c:v>3.6430555555555602</c:v>
                </c:pt>
                <c:pt idx="2624">
                  <c:v>3.6444444444444399</c:v>
                </c:pt>
                <c:pt idx="2625">
                  <c:v>3.6458333333333299</c:v>
                </c:pt>
                <c:pt idx="2626">
                  <c:v>3.6472222222222199</c:v>
                </c:pt>
                <c:pt idx="2627">
                  <c:v>3.6486111111111099</c:v>
                </c:pt>
                <c:pt idx="2628">
                  <c:v>3.65</c:v>
                </c:pt>
                <c:pt idx="2629">
                  <c:v>3.6513888888888899</c:v>
                </c:pt>
                <c:pt idx="2630">
                  <c:v>3.6527777777777799</c:v>
                </c:pt>
                <c:pt idx="2631">
                  <c:v>3.6541666666666699</c:v>
                </c:pt>
                <c:pt idx="2632">
                  <c:v>3.6555555555555599</c:v>
                </c:pt>
                <c:pt idx="2633">
                  <c:v>3.6569444444444401</c:v>
                </c:pt>
                <c:pt idx="2634">
                  <c:v>3.6583333333333301</c:v>
                </c:pt>
                <c:pt idx="2635">
                  <c:v>3.6597222222222201</c:v>
                </c:pt>
                <c:pt idx="2636">
                  <c:v>3.6611111111111101</c:v>
                </c:pt>
                <c:pt idx="2637">
                  <c:v>3.6625000000000001</c:v>
                </c:pt>
                <c:pt idx="2638">
                  <c:v>3.6638888888888901</c:v>
                </c:pt>
                <c:pt idx="2639">
                  <c:v>3.6652777777777801</c:v>
                </c:pt>
                <c:pt idx="2640">
                  <c:v>3.6666666666666701</c:v>
                </c:pt>
                <c:pt idx="2641">
                  <c:v>3.6680555555555601</c:v>
                </c:pt>
                <c:pt idx="2642">
                  <c:v>3.6694444444444398</c:v>
                </c:pt>
                <c:pt idx="2643">
                  <c:v>3.6708333333333298</c:v>
                </c:pt>
                <c:pt idx="2644">
                  <c:v>3.6722222222222198</c:v>
                </c:pt>
                <c:pt idx="2645">
                  <c:v>3.6736111111111098</c:v>
                </c:pt>
                <c:pt idx="2646">
                  <c:v>3.6749999999999998</c:v>
                </c:pt>
                <c:pt idx="2647">
                  <c:v>3.6763888888888898</c:v>
                </c:pt>
                <c:pt idx="2648">
                  <c:v>3.6777777777777798</c:v>
                </c:pt>
                <c:pt idx="2649">
                  <c:v>3.6791666666666698</c:v>
                </c:pt>
                <c:pt idx="2650">
                  <c:v>3.6805555555555598</c:v>
                </c:pt>
                <c:pt idx="2651">
                  <c:v>3.68194444444444</c:v>
                </c:pt>
                <c:pt idx="2652">
                  <c:v>3.68333333333333</c:v>
                </c:pt>
                <c:pt idx="2653">
                  <c:v>3.68472222222222</c:v>
                </c:pt>
                <c:pt idx="2654">
                  <c:v>3.68611111111111</c:v>
                </c:pt>
                <c:pt idx="2655">
                  <c:v>3.6875</c:v>
                </c:pt>
                <c:pt idx="2656">
                  <c:v>3.68888888888889</c:v>
                </c:pt>
                <c:pt idx="2657">
                  <c:v>3.69027777777778</c:v>
                </c:pt>
                <c:pt idx="2658">
                  <c:v>3.69166666666667</c:v>
                </c:pt>
                <c:pt idx="2659">
                  <c:v>3.69305555555556</c:v>
                </c:pt>
                <c:pt idx="2660">
                  <c:v>3.6944444444444402</c:v>
                </c:pt>
                <c:pt idx="2661">
                  <c:v>3.6958333333333302</c:v>
                </c:pt>
                <c:pt idx="2662">
                  <c:v>3.6972222222222202</c:v>
                </c:pt>
                <c:pt idx="2663">
                  <c:v>3.6986111111111102</c:v>
                </c:pt>
                <c:pt idx="2664">
                  <c:v>3.7</c:v>
                </c:pt>
                <c:pt idx="2665">
                  <c:v>3.7013888888888902</c:v>
                </c:pt>
                <c:pt idx="2666">
                  <c:v>3.7027777777777802</c:v>
                </c:pt>
                <c:pt idx="2667">
                  <c:v>3.7041666666666702</c:v>
                </c:pt>
                <c:pt idx="2668">
                  <c:v>3.7055555555555602</c:v>
                </c:pt>
                <c:pt idx="2669">
                  <c:v>3.7069444444444399</c:v>
                </c:pt>
                <c:pt idx="2670">
                  <c:v>3.7083333333333299</c:v>
                </c:pt>
                <c:pt idx="2671">
                  <c:v>3.7097222222222199</c:v>
                </c:pt>
                <c:pt idx="2672">
                  <c:v>3.7111111111111099</c:v>
                </c:pt>
                <c:pt idx="2673">
                  <c:v>3.7124999999999999</c:v>
                </c:pt>
                <c:pt idx="2674">
                  <c:v>3.7138888888888899</c:v>
                </c:pt>
                <c:pt idx="2675">
                  <c:v>3.7152777777777799</c:v>
                </c:pt>
                <c:pt idx="2676">
                  <c:v>3.7166666666666699</c:v>
                </c:pt>
                <c:pt idx="2677">
                  <c:v>3.7180555555555599</c:v>
                </c:pt>
                <c:pt idx="2678">
                  <c:v>3.7194444444444401</c:v>
                </c:pt>
                <c:pt idx="2679">
                  <c:v>3.7208333333333301</c:v>
                </c:pt>
                <c:pt idx="2680">
                  <c:v>3.7222222222222201</c:v>
                </c:pt>
                <c:pt idx="2681">
                  <c:v>3.7236111111111101</c:v>
                </c:pt>
                <c:pt idx="2682">
                  <c:v>3.7250000000000001</c:v>
                </c:pt>
                <c:pt idx="2683">
                  <c:v>3.7263888888888901</c:v>
                </c:pt>
                <c:pt idx="2684">
                  <c:v>3.7277777777777801</c:v>
                </c:pt>
                <c:pt idx="2685">
                  <c:v>3.7291666666666701</c:v>
                </c:pt>
                <c:pt idx="2686">
                  <c:v>3.7305555555555601</c:v>
                </c:pt>
                <c:pt idx="2687">
                  <c:v>3.7319444444444398</c:v>
                </c:pt>
                <c:pt idx="2688">
                  <c:v>3.7333333333333298</c:v>
                </c:pt>
                <c:pt idx="2689">
                  <c:v>3.7347222222222198</c:v>
                </c:pt>
                <c:pt idx="2690">
                  <c:v>3.7361111111111098</c:v>
                </c:pt>
                <c:pt idx="2691">
                  <c:v>3.7374999999999998</c:v>
                </c:pt>
                <c:pt idx="2692">
                  <c:v>3.7388888888888898</c:v>
                </c:pt>
                <c:pt idx="2693">
                  <c:v>3.7402777777777798</c:v>
                </c:pt>
                <c:pt idx="2694">
                  <c:v>3.7416666666666698</c:v>
                </c:pt>
                <c:pt idx="2695">
                  <c:v>3.7430555555555598</c:v>
                </c:pt>
                <c:pt idx="2696">
                  <c:v>3.74444444444444</c:v>
                </c:pt>
                <c:pt idx="2697">
                  <c:v>3.74583333333333</c:v>
                </c:pt>
                <c:pt idx="2698">
                  <c:v>3.74722222222222</c:v>
                </c:pt>
                <c:pt idx="2699">
                  <c:v>3.74861111111111</c:v>
                </c:pt>
                <c:pt idx="2700">
                  <c:v>3.75</c:v>
                </c:pt>
                <c:pt idx="2701">
                  <c:v>3.75138888888889</c:v>
                </c:pt>
                <c:pt idx="2702">
                  <c:v>3.75277777777778</c:v>
                </c:pt>
                <c:pt idx="2703">
                  <c:v>3.75416666666667</c:v>
                </c:pt>
                <c:pt idx="2704">
                  <c:v>3.75555555555556</c:v>
                </c:pt>
                <c:pt idx="2705">
                  <c:v>3.7569444444444402</c:v>
                </c:pt>
                <c:pt idx="2706">
                  <c:v>3.7583333333333302</c:v>
                </c:pt>
                <c:pt idx="2707">
                  <c:v>3.7597222222222202</c:v>
                </c:pt>
                <c:pt idx="2708">
                  <c:v>3.7611111111111102</c:v>
                </c:pt>
                <c:pt idx="2709">
                  <c:v>3.7625000000000002</c:v>
                </c:pt>
                <c:pt idx="2710">
                  <c:v>3.7638888888888902</c:v>
                </c:pt>
                <c:pt idx="2711">
                  <c:v>3.7652777777777802</c:v>
                </c:pt>
                <c:pt idx="2712">
                  <c:v>3.7666666666666702</c:v>
                </c:pt>
                <c:pt idx="2713">
                  <c:v>3.7680555555555602</c:v>
                </c:pt>
                <c:pt idx="2714">
                  <c:v>3.7694444444444399</c:v>
                </c:pt>
                <c:pt idx="2715">
                  <c:v>3.7708333333333299</c:v>
                </c:pt>
                <c:pt idx="2716">
                  <c:v>3.7722222222222199</c:v>
                </c:pt>
                <c:pt idx="2717">
                  <c:v>3.7736111111111099</c:v>
                </c:pt>
                <c:pt idx="2718">
                  <c:v>3.7749999999999999</c:v>
                </c:pt>
                <c:pt idx="2719">
                  <c:v>3.7763888888888899</c:v>
                </c:pt>
                <c:pt idx="2720">
                  <c:v>3.7777777777777799</c:v>
                </c:pt>
                <c:pt idx="2721">
                  <c:v>3.7791666666666699</c:v>
                </c:pt>
                <c:pt idx="2722">
                  <c:v>3.7805555555555599</c:v>
                </c:pt>
                <c:pt idx="2723">
                  <c:v>3.7819444444444401</c:v>
                </c:pt>
                <c:pt idx="2724">
                  <c:v>3.7833333333333301</c:v>
                </c:pt>
                <c:pt idx="2725">
                  <c:v>3.7847222222222201</c:v>
                </c:pt>
                <c:pt idx="2726">
                  <c:v>3.7861111111111101</c:v>
                </c:pt>
                <c:pt idx="2727">
                  <c:v>3.7875000000000001</c:v>
                </c:pt>
                <c:pt idx="2728">
                  <c:v>3.7888888888888901</c:v>
                </c:pt>
                <c:pt idx="2729">
                  <c:v>3.7902777777777801</c:v>
                </c:pt>
                <c:pt idx="2730">
                  <c:v>3.7916666666666701</c:v>
                </c:pt>
                <c:pt idx="2731">
                  <c:v>3.7930555555555601</c:v>
                </c:pt>
                <c:pt idx="2732">
                  <c:v>3.7944444444444398</c:v>
                </c:pt>
                <c:pt idx="2733">
                  <c:v>3.7958333333333298</c:v>
                </c:pt>
                <c:pt idx="2734">
                  <c:v>3.7972222222222198</c:v>
                </c:pt>
                <c:pt idx="2735">
                  <c:v>3.7986111111111098</c:v>
                </c:pt>
                <c:pt idx="2736">
                  <c:v>3.8</c:v>
                </c:pt>
                <c:pt idx="2737">
                  <c:v>3.8013888888888898</c:v>
                </c:pt>
                <c:pt idx="2738">
                  <c:v>3.8027777777777798</c:v>
                </c:pt>
                <c:pt idx="2739">
                  <c:v>3.8041666666666698</c:v>
                </c:pt>
                <c:pt idx="2740">
                  <c:v>3.8055555555555598</c:v>
                </c:pt>
                <c:pt idx="2741">
                  <c:v>3.80694444444444</c:v>
                </c:pt>
                <c:pt idx="2742">
                  <c:v>3.80833333333333</c:v>
                </c:pt>
                <c:pt idx="2743">
                  <c:v>3.80972222222222</c:v>
                </c:pt>
                <c:pt idx="2744">
                  <c:v>3.81111111111111</c:v>
                </c:pt>
                <c:pt idx="2745">
                  <c:v>3.8125</c:v>
                </c:pt>
                <c:pt idx="2746">
                  <c:v>3.81388888888889</c:v>
                </c:pt>
                <c:pt idx="2747">
                  <c:v>3.81527777777778</c:v>
                </c:pt>
                <c:pt idx="2748">
                  <c:v>3.81666666666667</c:v>
                </c:pt>
                <c:pt idx="2749">
                  <c:v>3.81805555555556</c:v>
                </c:pt>
                <c:pt idx="2750">
                  <c:v>3.8194444444444402</c:v>
                </c:pt>
                <c:pt idx="2751">
                  <c:v>3.8208333333333302</c:v>
                </c:pt>
                <c:pt idx="2752">
                  <c:v>3.8222222222222202</c:v>
                </c:pt>
                <c:pt idx="2753">
                  <c:v>3.8236111111111102</c:v>
                </c:pt>
                <c:pt idx="2754">
                  <c:v>3.8250000000000002</c:v>
                </c:pt>
                <c:pt idx="2755">
                  <c:v>3.8263888888888902</c:v>
                </c:pt>
                <c:pt idx="2756">
                  <c:v>3.8277777777777802</c:v>
                </c:pt>
                <c:pt idx="2757">
                  <c:v>3.8291666666666702</c:v>
                </c:pt>
                <c:pt idx="2758">
                  <c:v>3.8305555555555602</c:v>
                </c:pt>
                <c:pt idx="2759">
                  <c:v>3.8319444444444399</c:v>
                </c:pt>
                <c:pt idx="2760">
                  <c:v>3.8333333333333299</c:v>
                </c:pt>
                <c:pt idx="2761">
                  <c:v>3.8347222222222199</c:v>
                </c:pt>
                <c:pt idx="2762">
                  <c:v>3.8361111111111099</c:v>
                </c:pt>
                <c:pt idx="2763">
                  <c:v>3.8374999999999999</c:v>
                </c:pt>
                <c:pt idx="2764">
                  <c:v>3.8388888888888899</c:v>
                </c:pt>
                <c:pt idx="2765">
                  <c:v>3.8402777777777799</c:v>
                </c:pt>
                <c:pt idx="2766">
                  <c:v>3.8416666666666699</c:v>
                </c:pt>
                <c:pt idx="2767">
                  <c:v>3.8430555555555599</c:v>
                </c:pt>
                <c:pt idx="2768">
                  <c:v>3.8444444444444401</c:v>
                </c:pt>
                <c:pt idx="2769">
                  <c:v>3.8458333333333301</c:v>
                </c:pt>
                <c:pt idx="2770">
                  <c:v>3.8472222222222201</c:v>
                </c:pt>
                <c:pt idx="2771">
                  <c:v>3.8486111111111101</c:v>
                </c:pt>
                <c:pt idx="2772">
                  <c:v>3.85</c:v>
                </c:pt>
                <c:pt idx="2773">
                  <c:v>3.8513888888888901</c:v>
                </c:pt>
                <c:pt idx="2774">
                  <c:v>3.8527777777777801</c:v>
                </c:pt>
                <c:pt idx="2775">
                  <c:v>3.8541666666666701</c:v>
                </c:pt>
                <c:pt idx="2776">
                  <c:v>3.8555555555555601</c:v>
                </c:pt>
                <c:pt idx="2777">
                  <c:v>3.8569444444444398</c:v>
                </c:pt>
                <c:pt idx="2778">
                  <c:v>3.8583333333333298</c:v>
                </c:pt>
                <c:pt idx="2779">
                  <c:v>3.8597222222222198</c:v>
                </c:pt>
                <c:pt idx="2780">
                  <c:v>3.8611111111111098</c:v>
                </c:pt>
                <c:pt idx="2781">
                  <c:v>3.8624999999999998</c:v>
                </c:pt>
                <c:pt idx="2782">
                  <c:v>3.8638888888888898</c:v>
                </c:pt>
                <c:pt idx="2783">
                  <c:v>3.8652777777777798</c:v>
                </c:pt>
                <c:pt idx="2784">
                  <c:v>3.8666666666666698</c:v>
                </c:pt>
                <c:pt idx="2785">
                  <c:v>3.8680555555555598</c:v>
                </c:pt>
                <c:pt idx="2786">
                  <c:v>3.86944444444444</c:v>
                </c:pt>
                <c:pt idx="2787">
                  <c:v>3.87083333333333</c:v>
                </c:pt>
                <c:pt idx="2788">
                  <c:v>3.87222222222222</c:v>
                </c:pt>
                <c:pt idx="2789">
                  <c:v>3.87361111111111</c:v>
                </c:pt>
                <c:pt idx="2790">
                  <c:v>3.875</c:v>
                </c:pt>
                <c:pt idx="2791">
                  <c:v>3.87638888888889</c:v>
                </c:pt>
                <c:pt idx="2792">
                  <c:v>3.87777777777778</c:v>
                </c:pt>
                <c:pt idx="2793">
                  <c:v>3.87916666666667</c:v>
                </c:pt>
                <c:pt idx="2794">
                  <c:v>3.88055555555556</c:v>
                </c:pt>
                <c:pt idx="2795">
                  <c:v>3.8819444444444402</c:v>
                </c:pt>
                <c:pt idx="2796">
                  <c:v>3.8833333333333302</c:v>
                </c:pt>
                <c:pt idx="2797">
                  <c:v>3.8847222222222202</c:v>
                </c:pt>
                <c:pt idx="2798">
                  <c:v>3.8861111111111102</c:v>
                </c:pt>
                <c:pt idx="2799">
                  <c:v>3.8875000000000002</c:v>
                </c:pt>
                <c:pt idx="2800">
                  <c:v>3.8888888888888902</c:v>
                </c:pt>
                <c:pt idx="2801">
                  <c:v>3.8902777777777802</c:v>
                </c:pt>
                <c:pt idx="2802">
                  <c:v>3.8916666666666702</c:v>
                </c:pt>
                <c:pt idx="2803">
                  <c:v>3.8930555555555602</c:v>
                </c:pt>
                <c:pt idx="2804">
                  <c:v>3.8944444444444399</c:v>
                </c:pt>
                <c:pt idx="2805">
                  <c:v>3.8958333333333299</c:v>
                </c:pt>
                <c:pt idx="2806">
                  <c:v>3.8972222222222199</c:v>
                </c:pt>
                <c:pt idx="2807">
                  <c:v>3.8986111111111099</c:v>
                </c:pt>
                <c:pt idx="2808">
                  <c:v>3.9</c:v>
                </c:pt>
                <c:pt idx="2809">
                  <c:v>3.9013888888888899</c:v>
                </c:pt>
                <c:pt idx="2810">
                  <c:v>3.9027777777777799</c:v>
                </c:pt>
                <c:pt idx="2811">
                  <c:v>3.9041666666666699</c:v>
                </c:pt>
                <c:pt idx="2812">
                  <c:v>3.9055555555555599</c:v>
                </c:pt>
                <c:pt idx="2813">
                  <c:v>3.9069444444444401</c:v>
                </c:pt>
                <c:pt idx="2814">
                  <c:v>3.9083333333333301</c:v>
                </c:pt>
                <c:pt idx="2815">
                  <c:v>3.9097222222222201</c:v>
                </c:pt>
                <c:pt idx="2816">
                  <c:v>3.9111111111111101</c:v>
                </c:pt>
                <c:pt idx="2817">
                  <c:v>3.9125000000000001</c:v>
                </c:pt>
                <c:pt idx="2818">
                  <c:v>3.9138888888888901</c:v>
                </c:pt>
                <c:pt idx="2819">
                  <c:v>3.9152777777777801</c:v>
                </c:pt>
                <c:pt idx="2820">
                  <c:v>3.9166666666666701</c:v>
                </c:pt>
                <c:pt idx="2821">
                  <c:v>3.9180555555555601</c:v>
                </c:pt>
                <c:pt idx="2822">
                  <c:v>3.9194444444444398</c:v>
                </c:pt>
                <c:pt idx="2823">
                  <c:v>3.9208333333333298</c:v>
                </c:pt>
                <c:pt idx="2824">
                  <c:v>3.9222222222222198</c:v>
                </c:pt>
                <c:pt idx="2825">
                  <c:v>3.9236111111111098</c:v>
                </c:pt>
                <c:pt idx="2826">
                  <c:v>3.9249999999999998</c:v>
                </c:pt>
                <c:pt idx="2827">
                  <c:v>3.9263888888888898</c:v>
                </c:pt>
                <c:pt idx="2828">
                  <c:v>3.9277777777777798</c:v>
                </c:pt>
                <c:pt idx="2829">
                  <c:v>3.9291666666666698</c:v>
                </c:pt>
                <c:pt idx="2830">
                  <c:v>3.9305555555555598</c:v>
                </c:pt>
                <c:pt idx="2831">
                  <c:v>3.93194444444444</c:v>
                </c:pt>
                <c:pt idx="2832">
                  <c:v>3.93333333333333</c:v>
                </c:pt>
                <c:pt idx="2833">
                  <c:v>3.93472222222222</c:v>
                </c:pt>
                <c:pt idx="2834">
                  <c:v>3.93611111111111</c:v>
                </c:pt>
                <c:pt idx="2835">
                  <c:v>3.9375</c:v>
                </c:pt>
                <c:pt idx="2836">
                  <c:v>3.93888888888889</c:v>
                </c:pt>
                <c:pt idx="2837">
                  <c:v>3.94027777777778</c:v>
                </c:pt>
                <c:pt idx="2838">
                  <c:v>3.94166666666667</c:v>
                </c:pt>
                <c:pt idx="2839">
                  <c:v>3.94305555555556</c:v>
                </c:pt>
                <c:pt idx="2840">
                  <c:v>3.9444444444444402</c:v>
                </c:pt>
                <c:pt idx="2841">
                  <c:v>3.9458333333333302</c:v>
                </c:pt>
                <c:pt idx="2842">
                  <c:v>3.9472222222222202</c:v>
                </c:pt>
                <c:pt idx="2843">
                  <c:v>3.9486111111111102</c:v>
                </c:pt>
                <c:pt idx="2844">
                  <c:v>3.95</c:v>
                </c:pt>
                <c:pt idx="2845">
                  <c:v>3.9513888888888902</c:v>
                </c:pt>
                <c:pt idx="2846">
                  <c:v>3.9527777777777802</c:v>
                </c:pt>
                <c:pt idx="2847">
                  <c:v>3.9541666666666702</c:v>
                </c:pt>
                <c:pt idx="2848">
                  <c:v>3.9555555555555602</c:v>
                </c:pt>
                <c:pt idx="2849">
                  <c:v>3.9569444444444399</c:v>
                </c:pt>
                <c:pt idx="2850">
                  <c:v>3.9583333333333299</c:v>
                </c:pt>
                <c:pt idx="2851">
                  <c:v>3.9597222222222199</c:v>
                </c:pt>
                <c:pt idx="2852">
                  <c:v>3.9611111111111099</c:v>
                </c:pt>
                <c:pt idx="2853">
                  <c:v>3.9624999999999999</c:v>
                </c:pt>
                <c:pt idx="2854">
                  <c:v>3.9638888888888899</c:v>
                </c:pt>
                <c:pt idx="2855">
                  <c:v>3.9652777777777799</c:v>
                </c:pt>
                <c:pt idx="2856">
                  <c:v>3.9666666666666699</c:v>
                </c:pt>
                <c:pt idx="2857">
                  <c:v>3.9680555555555599</c:v>
                </c:pt>
                <c:pt idx="2858">
                  <c:v>3.9694444444444401</c:v>
                </c:pt>
                <c:pt idx="2859">
                  <c:v>3.9708333333333301</c:v>
                </c:pt>
                <c:pt idx="2860">
                  <c:v>3.9722222222222201</c:v>
                </c:pt>
                <c:pt idx="2861">
                  <c:v>3.9736111111111101</c:v>
                </c:pt>
                <c:pt idx="2862">
                  <c:v>3.9750000000000001</c:v>
                </c:pt>
                <c:pt idx="2863">
                  <c:v>3.9763888888888901</c:v>
                </c:pt>
                <c:pt idx="2864">
                  <c:v>3.9777777777777801</c:v>
                </c:pt>
                <c:pt idx="2865">
                  <c:v>3.9791666666666701</c:v>
                </c:pt>
                <c:pt idx="2866">
                  <c:v>3.9805555555555601</c:v>
                </c:pt>
                <c:pt idx="2867">
                  <c:v>3.9819444444444398</c:v>
                </c:pt>
                <c:pt idx="2868">
                  <c:v>3.9833333333333298</c:v>
                </c:pt>
                <c:pt idx="2869">
                  <c:v>3.9847222222222198</c:v>
                </c:pt>
                <c:pt idx="2870">
                  <c:v>3.9861111111111098</c:v>
                </c:pt>
                <c:pt idx="2871">
                  <c:v>3.9874999999999998</c:v>
                </c:pt>
                <c:pt idx="2872">
                  <c:v>3.9888888888888898</c:v>
                </c:pt>
                <c:pt idx="2873">
                  <c:v>3.9902777777777798</c:v>
                </c:pt>
                <c:pt idx="2874">
                  <c:v>3.9916666666666698</c:v>
                </c:pt>
                <c:pt idx="2875">
                  <c:v>3.9930555555555598</c:v>
                </c:pt>
                <c:pt idx="2876">
                  <c:v>3.99444444444444</c:v>
                </c:pt>
                <c:pt idx="2877">
                  <c:v>3.99583333333333</c:v>
                </c:pt>
                <c:pt idx="2878">
                  <c:v>3.99722222222222</c:v>
                </c:pt>
                <c:pt idx="2879">
                  <c:v>3.99861111111111</c:v>
                </c:pt>
                <c:pt idx="2880">
                  <c:v>4</c:v>
                </c:pt>
                <c:pt idx="2881">
                  <c:v>4.00138888888889</c:v>
                </c:pt>
                <c:pt idx="2882">
                  <c:v>4.00277777777778</c:v>
                </c:pt>
                <c:pt idx="2883">
                  <c:v>4.00416666666667</c:v>
                </c:pt>
                <c:pt idx="2884">
                  <c:v>4.00555555555556</c:v>
                </c:pt>
                <c:pt idx="2885">
                  <c:v>4.00694444444445</c:v>
                </c:pt>
                <c:pt idx="2886">
                  <c:v>4.0083333333333302</c:v>
                </c:pt>
                <c:pt idx="2887">
                  <c:v>4.0097222222222202</c:v>
                </c:pt>
                <c:pt idx="2888">
                  <c:v>4.0111111111111102</c:v>
                </c:pt>
                <c:pt idx="2889">
                  <c:v>4.0125000000000002</c:v>
                </c:pt>
                <c:pt idx="2890">
                  <c:v>4.0138888888888902</c:v>
                </c:pt>
                <c:pt idx="2891">
                  <c:v>4.0152777777777802</c:v>
                </c:pt>
                <c:pt idx="2892">
                  <c:v>4.0166666666666702</c:v>
                </c:pt>
                <c:pt idx="2893">
                  <c:v>4.0180555555555602</c:v>
                </c:pt>
                <c:pt idx="2894">
                  <c:v>4.0194444444444501</c:v>
                </c:pt>
                <c:pt idx="2895">
                  <c:v>4.0208333333333304</c:v>
                </c:pt>
                <c:pt idx="2896">
                  <c:v>4.0222222222222204</c:v>
                </c:pt>
                <c:pt idx="2897">
                  <c:v>4.0236111111111104</c:v>
                </c:pt>
                <c:pt idx="2898">
                  <c:v>4.0250000000000004</c:v>
                </c:pt>
                <c:pt idx="2899">
                  <c:v>4.0263888888888903</c:v>
                </c:pt>
                <c:pt idx="2900">
                  <c:v>4.0277777777777803</c:v>
                </c:pt>
                <c:pt idx="2901">
                  <c:v>4.0291666666666703</c:v>
                </c:pt>
                <c:pt idx="2902">
                  <c:v>4.0305555555555603</c:v>
                </c:pt>
                <c:pt idx="2903">
                  <c:v>4.0319444444444397</c:v>
                </c:pt>
                <c:pt idx="2904">
                  <c:v>4.0333333333333297</c:v>
                </c:pt>
                <c:pt idx="2905">
                  <c:v>4.0347222222222197</c:v>
                </c:pt>
                <c:pt idx="2906">
                  <c:v>4.0361111111111097</c:v>
                </c:pt>
                <c:pt idx="2907">
                  <c:v>4.0374999999999996</c:v>
                </c:pt>
                <c:pt idx="2908">
                  <c:v>4.0388888888888896</c:v>
                </c:pt>
                <c:pt idx="2909">
                  <c:v>4.0402777777777796</c:v>
                </c:pt>
                <c:pt idx="2910">
                  <c:v>4.0416666666666696</c:v>
                </c:pt>
                <c:pt idx="2911">
                  <c:v>4.0430555555555596</c:v>
                </c:pt>
                <c:pt idx="2912">
                  <c:v>4.0444444444444398</c:v>
                </c:pt>
                <c:pt idx="2913">
                  <c:v>4.0458333333333298</c:v>
                </c:pt>
                <c:pt idx="2914">
                  <c:v>4.0472222222222198</c:v>
                </c:pt>
                <c:pt idx="2915">
                  <c:v>4.0486111111111098</c:v>
                </c:pt>
                <c:pt idx="2916">
                  <c:v>4.05</c:v>
                </c:pt>
                <c:pt idx="2917">
                  <c:v>4.0513888888888898</c:v>
                </c:pt>
                <c:pt idx="2918">
                  <c:v>4.0527777777777798</c:v>
                </c:pt>
                <c:pt idx="2919">
                  <c:v>4.0541666666666698</c:v>
                </c:pt>
                <c:pt idx="2920">
                  <c:v>4.0555555555555598</c:v>
                </c:pt>
                <c:pt idx="2921">
                  <c:v>4.05694444444444</c:v>
                </c:pt>
                <c:pt idx="2922">
                  <c:v>4.05833333333333</c:v>
                </c:pt>
                <c:pt idx="2923">
                  <c:v>4.05972222222222</c:v>
                </c:pt>
                <c:pt idx="2924">
                  <c:v>4.06111111111111</c:v>
                </c:pt>
                <c:pt idx="2925">
                  <c:v>4.0625</c:v>
                </c:pt>
                <c:pt idx="2926">
                  <c:v>4.06388888888889</c:v>
                </c:pt>
                <c:pt idx="2927">
                  <c:v>4.06527777777778</c:v>
                </c:pt>
                <c:pt idx="2928">
                  <c:v>4.06666666666667</c:v>
                </c:pt>
                <c:pt idx="2929">
                  <c:v>4.06805555555556</c:v>
                </c:pt>
                <c:pt idx="2930">
                  <c:v>4.06944444444445</c:v>
                </c:pt>
                <c:pt idx="2931">
                  <c:v>4.0708333333333302</c:v>
                </c:pt>
                <c:pt idx="2932">
                  <c:v>4.0722222222222202</c:v>
                </c:pt>
                <c:pt idx="2933">
                  <c:v>4.0736111111111102</c:v>
                </c:pt>
                <c:pt idx="2934">
                  <c:v>4.0750000000000002</c:v>
                </c:pt>
                <c:pt idx="2935">
                  <c:v>4.0763888888888902</c:v>
                </c:pt>
                <c:pt idx="2936">
                  <c:v>4.0777777777777802</c:v>
                </c:pt>
                <c:pt idx="2937">
                  <c:v>4.0791666666666702</c:v>
                </c:pt>
                <c:pt idx="2938">
                  <c:v>4.0805555555555602</c:v>
                </c:pt>
                <c:pt idx="2939">
                  <c:v>4.0819444444444501</c:v>
                </c:pt>
                <c:pt idx="2940">
                  <c:v>4.0833333333333304</c:v>
                </c:pt>
                <c:pt idx="2941">
                  <c:v>4.0847222222222204</c:v>
                </c:pt>
                <c:pt idx="2942">
                  <c:v>4.0861111111111104</c:v>
                </c:pt>
                <c:pt idx="2943">
                  <c:v>4.0875000000000004</c:v>
                </c:pt>
                <c:pt idx="2944">
                  <c:v>4.0888888888888903</c:v>
                </c:pt>
                <c:pt idx="2945">
                  <c:v>4.0902777777777803</c:v>
                </c:pt>
                <c:pt idx="2946">
                  <c:v>4.0916666666666703</c:v>
                </c:pt>
                <c:pt idx="2947">
                  <c:v>4.0930555555555603</c:v>
                </c:pt>
                <c:pt idx="2948">
                  <c:v>4.0944444444444397</c:v>
                </c:pt>
                <c:pt idx="2949">
                  <c:v>4.0958333333333297</c:v>
                </c:pt>
                <c:pt idx="2950">
                  <c:v>4.0972222222222197</c:v>
                </c:pt>
                <c:pt idx="2951">
                  <c:v>4.0986111111111097</c:v>
                </c:pt>
                <c:pt idx="2952">
                  <c:v>4.0999999999999996</c:v>
                </c:pt>
                <c:pt idx="2953">
                  <c:v>4.1013888888888896</c:v>
                </c:pt>
                <c:pt idx="2954">
                  <c:v>4.1027777777777796</c:v>
                </c:pt>
                <c:pt idx="2955">
                  <c:v>4.1041666666666696</c:v>
                </c:pt>
                <c:pt idx="2956">
                  <c:v>4.1055555555555596</c:v>
                </c:pt>
                <c:pt idx="2957">
                  <c:v>4.1069444444444398</c:v>
                </c:pt>
                <c:pt idx="2958">
                  <c:v>4.1083333333333298</c:v>
                </c:pt>
                <c:pt idx="2959">
                  <c:v>4.1097222222222198</c:v>
                </c:pt>
                <c:pt idx="2960">
                  <c:v>4.1111111111111098</c:v>
                </c:pt>
                <c:pt idx="2961">
                  <c:v>4.1124999999999998</c:v>
                </c:pt>
                <c:pt idx="2962">
                  <c:v>4.1138888888888898</c:v>
                </c:pt>
                <c:pt idx="2963">
                  <c:v>4.1152777777777798</c:v>
                </c:pt>
                <c:pt idx="2964">
                  <c:v>4.1166666666666698</c:v>
                </c:pt>
                <c:pt idx="2965">
                  <c:v>4.1180555555555598</c:v>
                </c:pt>
                <c:pt idx="2966">
                  <c:v>4.11944444444444</c:v>
                </c:pt>
                <c:pt idx="2967">
                  <c:v>4.12083333333333</c:v>
                </c:pt>
                <c:pt idx="2968">
                  <c:v>4.12222222222222</c:v>
                </c:pt>
                <c:pt idx="2969">
                  <c:v>4.12361111111111</c:v>
                </c:pt>
                <c:pt idx="2970">
                  <c:v>4.125</c:v>
                </c:pt>
                <c:pt idx="2971">
                  <c:v>4.12638888888889</c:v>
                </c:pt>
                <c:pt idx="2972">
                  <c:v>4.12777777777778</c:v>
                </c:pt>
                <c:pt idx="2973">
                  <c:v>4.12916666666667</c:v>
                </c:pt>
                <c:pt idx="2974">
                  <c:v>4.13055555555556</c:v>
                </c:pt>
                <c:pt idx="2975">
                  <c:v>4.13194444444445</c:v>
                </c:pt>
                <c:pt idx="2976">
                  <c:v>4.1333333333333302</c:v>
                </c:pt>
                <c:pt idx="2977">
                  <c:v>4.1347222222222202</c:v>
                </c:pt>
                <c:pt idx="2978">
                  <c:v>4.1361111111111102</c:v>
                </c:pt>
                <c:pt idx="2979">
                  <c:v>4.1375000000000002</c:v>
                </c:pt>
                <c:pt idx="2980">
                  <c:v>4.1388888888888902</c:v>
                </c:pt>
                <c:pt idx="2981">
                  <c:v>4.1402777777777802</c:v>
                </c:pt>
                <c:pt idx="2982">
                  <c:v>4.1416666666666702</c:v>
                </c:pt>
                <c:pt idx="2983">
                  <c:v>4.1430555555555602</c:v>
                </c:pt>
                <c:pt idx="2984">
                  <c:v>4.1444444444444501</c:v>
                </c:pt>
                <c:pt idx="2985">
                  <c:v>4.1458333333333304</c:v>
                </c:pt>
                <c:pt idx="2986">
                  <c:v>4.1472222222222204</c:v>
                </c:pt>
                <c:pt idx="2987">
                  <c:v>4.1486111111111104</c:v>
                </c:pt>
                <c:pt idx="2988">
                  <c:v>4.1500000000000004</c:v>
                </c:pt>
                <c:pt idx="2989">
                  <c:v>4.1513888888888903</c:v>
                </c:pt>
                <c:pt idx="2990">
                  <c:v>4.1527777777777803</c:v>
                </c:pt>
                <c:pt idx="2991">
                  <c:v>4.1541666666666703</c:v>
                </c:pt>
                <c:pt idx="2992">
                  <c:v>4.1555555555555603</c:v>
                </c:pt>
                <c:pt idx="2993">
                  <c:v>4.1569444444444397</c:v>
                </c:pt>
                <c:pt idx="2994">
                  <c:v>4.1583333333333297</c:v>
                </c:pt>
                <c:pt idx="2995">
                  <c:v>4.1597222222222197</c:v>
                </c:pt>
                <c:pt idx="2996">
                  <c:v>4.1611111111111097</c:v>
                </c:pt>
                <c:pt idx="2997">
                  <c:v>4.1624999999999996</c:v>
                </c:pt>
                <c:pt idx="2998">
                  <c:v>4.1638888888888896</c:v>
                </c:pt>
                <c:pt idx="2999">
                  <c:v>4.1652777777777796</c:v>
                </c:pt>
                <c:pt idx="3000">
                  <c:v>4.1666666666666696</c:v>
                </c:pt>
                <c:pt idx="3001">
                  <c:v>4.1680555555555596</c:v>
                </c:pt>
                <c:pt idx="3002">
                  <c:v>4.1694444444444398</c:v>
                </c:pt>
                <c:pt idx="3003">
                  <c:v>4.1708333333333298</c:v>
                </c:pt>
                <c:pt idx="3004">
                  <c:v>4.1722222222222198</c:v>
                </c:pt>
                <c:pt idx="3005">
                  <c:v>4.1736111111111098</c:v>
                </c:pt>
                <c:pt idx="3006">
                  <c:v>4.1749999999999998</c:v>
                </c:pt>
                <c:pt idx="3007">
                  <c:v>4.1763888888888898</c:v>
                </c:pt>
                <c:pt idx="3008">
                  <c:v>4.1777777777777798</c:v>
                </c:pt>
                <c:pt idx="3009">
                  <c:v>4.1791666666666698</c:v>
                </c:pt>
                <c:pt idx="3010">
                  <c:v>4.1805555555555598</c:v>
                </c:pt>
                <c:pt idx="3011">
                  <c:v>4.18194444444444</c:v>
                </c:pt>
                <c:pt idx="3012">
                  <c:v>4.18333333333333</c:v>
                </c:pt>
                <c:pt idx="3013">
                  <c:v>4.18472222222222</c:v>
                </c:pt>
                <c:pt idx="3014">
                  <c:v>4.18611111111111</c:v>
                </c:pt>
                <c:pt idx="3015">
                  <c:v>4.1875</c:v>
                </c:pt>
                <c:pt idx="3016">
                  <c:v>4.18888888888889</c:v>
                </c:pt>
                <c:pt idx="3017">
                  <c:v>4.19027777777778</c:v>
                </c:pt>
                <c:pt idx="3018">
                  <c:v>4.19166666666667</c:v>
                </c:pt>
                <c:pt idx="3019">
                  <c:v>4.19305555555556</c:v>
                </c:pt>
                <c:pt idx="3020">
                  <c:v>4.19444444444445</c:v>
                </c:pt>
                <c:pt idx="3021">
                  <c:v>4.1958333333333302</c:v>
                </c:pt>
                <c:pt idx="3022">
                  <c:v>4.1972222222222202</c:v>
                </c:pt>
                <c:pt idx="3023">
                  <c:v>4.1986111111111102</c:v>
                </c:pt>
                <c:pt idx="3024">
                  <c:v>4.2</c:v>
                </c:pt>
                <c:pt idx="3025">
                  <c:v>4.2013888888888902</c:v>
                </c:pt>
                <c:pt idx="3026">
                  <c:v>4.2027777777777802</c:v>
                </c:pt>
                <c:pt idx="3027">
                  <c:v>4.2041666666666702</c:v>
                </c:pt>
                <c:pt idx="3028">
                  <c:v>4.2055555555555602</c:v>
                </c:pt>
                <c:pt idx="3029">
                  <c:v>4.2069444444444501</c:v>
                </c:pt>
                <c:pt idx="3030">
                  <c:v>4.2083333333333304</c:v>
                </c:pt>
                <c:pt idx="3031">
                  <c:v>4.2097222222222204</c:v>
                </c:pt>
                <c:pt idx="3032">
                  <c:v>4.2111111111111104</c:v>
                </c:pt>
                <c:pt idx="3033">
                  <c:v>4.2125000000000004</c:v>
                </c:pt>
                <c:pt idx="3034">
                  <c:v>4.2138888888888903</c:v>
                </c:pt>
                <c:pt idx="3035">
                  <c:v>4.2152777777777803</c:v>
                </c:pt>
                <c:pt idx="3036">
                  <c:v>4.2166666666666703</c:v>
                </c:pt>
                <c:pt idx="3037">
                  <c:v>4.2180555555555603</c:v>
                </c:pt>
                <c:pt idx="3038">
                  <c:v>4.2194444444444397</c:v>
                </c:pt>
                <c:pt idx="3039">
                  <c:v>4.2208333333333297</c:v>
                </c:pt>
                <c:pt idx="3040">
                  <c:v>4.2222222222222197</c:v>
                </c:pt>
                <c:pt idx="3041">
                  <c:v>4.2236111111111097</c:v>
                </c:pt>
                <c:pt idx="3042">
                  <c:v>4.2249999999999996</c:v>
                </c:pt>
                <c:pt idx="3043">
                  <c:v>4.2263888888888896</c:v>
                </c:pt>
                <c:pt idx="3044">
                  <c:v>4.2277777777777796</c:v>
                </c:pt>
                <c:pt idx="3045">
                  <c:v>4.2291666666666696</c:v>
                </c:pt>
                <c:pt idx="3046">
                  <c:v>4.2305555555555596</c:v>
                </c:pt>
                <c:pt idx="3047">
                  <c:v>4.2319444444444398</c:v>
                </c:pt>
                <c:pt idx="3048">
                  <c:v>4.2333333333333298</c:v>
                </c:pt>
                <c:pt idx="3049">
                  <c:v>4.2347222222222198</c:v>
                </c:pt>
                <c:pt idx="3050">
                  <c:v>4.2361111111111098</c:v>
                </c:pt>
                <c:pt idx="3051">
                  <c:v>4.2374999999999998</c:v>
                </c:pt>
                <c:pt idx="3052">
                  <c:v>4.2388888888888898</c:v>
                </c:pt>
                <c:pt idx="3053">
                  <c:v>4.2402777777777798</c:v>
                </c:pt>
                <c:pt idx="3054">
                  <c:v>4.2416666666666698</c:v>
                </c:pt>
                <c:pt idx="3055">
                  <c:v>4.2430555555555598</c:v>
                </c:pt>
                <c:pt idx="3056">
                  <c:v>4.24444444444444</c:v>
                </c:pt>
                <c:pt idx="3057">
                  <c:v>4.24583333333333</c:v>
                </c:pt>
                <c:pt idx="3058">
                  <c:v>4.24722222222222</c:v>
                </c:pt>
                <c:pt idx="3059">
                  <c:v>4.24861111111111</c:v>
                </c:pt>
                <c:pt idx="3060">
                  <c:v>4.25</c:v>
                </c:pt>
                <c:pt idx="3061">
                  <c:v>4.25138888888889</c:v>
                </c:pt>
                <c:pt idx="3062">
                  <c:v>4.25277777777778</c:v>
                </c:pt>
                <c:pt idx="3063">
                  <c:v>4.25416666666667</c:v>
                </c:pt>
                <c:pt idx="3064">
                  <c:v>4.25555555555556</c:v>
                </c:pt>
                <c:pt idx="3065">
                  <c:v>4.25694444444445</c:v>
                </c:pt>
                <c:pt idx="3066">
                  <c:v>4.2583333333333302</c:v>
                </c:pt>
                <c:pt idx="3067">
                  <c:v>4.2597222222222202</c:v>
                </c:pt>
                <c:pt idx="3068">
                  <c:v>4.2611111111111102</c:v>
                </c:pt>
                <c:pt idx="3069">
                  <c:v>4.2625000000000002</c:v>
                </c:pt>
                <c:pt idx="3070">
                  <c:v>4.2638888888888902</c:v>
                </c:pt>
                <c:pt idx="3071">
                  <c:v>4.2652777777777802</c:v>
                </c:pt>
                <c:pt idx="3072">
                  <c:v>4.2666666666666702</c:v>
                </c:pt>
                <c:pt idx="3073">
                  <c:v>4.2680555555555602</c:v>
                </c:pt>
                <c:pt idx="3074">
                  <c:v>4.2694444444444501</c:v>
                </c:pt>
                <c:pt idx="3075">
                  <c:v>4.2708333333333304</c:v>
                </c:pt>
                <c:pt idx="3076">
                  <c:v>4.2722222222222204</c:v>
                </c:pt>
                <c:pt idx="3077">
                  <c:v>4.2736111111111104</c:v>
                </c:pt>
                <c:pt idx="3078">
                  <c:v>4.2750000000000004</c:v>
                </c:pt>
                <c:pt idx="3079">
                  <c:v>4.2763888888888903</c:v>
                </c:pt>
                <c:pt idx="3080">
                  <c:v>4.2777777777777803</c:v>
                </c:pt>
                <c:pt idx="3081">
                  <c:v>4.2791666666666703</c:v>
                </c:pt>
                <c:pt idx="3082">
                  <c:v>4.2805555555555603</c:v>
                </c:pt>
                <c:pt idx="3083">
                  <c:v>4.2819444444444397</c:v>
                </c:pt>
                <c:pt idx="3084">
                  <c:v>4.2833333333333297</c:v>
                </c:pt>
                <c:pt idx="3085">
                  <c:v>4.2847222222222197</c:v>
                </c:pt>
                <c:pt idx="3086">
                  <c:v>4.2861111111111097</c:v>
                </c:pt>
                <c:pt idx="3087">
                  <c:v>4.2874999999999996</c:v>
                </c:pt>
                <c:pt idx="3088">
                  <c:v>4.2888888888888896</c:v>
                </c:pt>
                <c:pt idx="3089">
                  <c:v>4.2902777777777796</c:v>
                </c:pt>
                <c:pt idx="3090">
                  <c:v>4.2916666666666696</c:v>
                </c:pt>
                <c:pt idx="3091">
                  <c:v>4.2930555555555596</c:v>
                </c:pt>
                <c:pt idx="3092">
                  <c:v>4.2944444444444398</c:v>
                </c:pt>
                <c:pt idx="3093">
                  <c:v>4.2958333333333298</c:v>
                </c:pt>
                <c:pt idx="3094">
                  <c:v>4.2972222222222198</c:v>
                </c:pt>
                <c:pt idx="3095">
                  <c:v>4.2986111111111098</c:v>
                </c:pt>
                <c:pt idx="3096">
                  <c:v>4.3</c:v>
                </c:pt>
                <c:pt idx="3097">
                  <c:v>4.3013888888888898</c:v>
                </c:pt>
                <c:pt idx="3098">
                  <c:v>4.3027777777777798</c:v>
                </c:pt>
                <c:pt idx="3099">
                  <c:v>4.3041666666666698</c:v>
                </c:pt>
                <c:pt idx="3100">
                  <c:v>4.3055555555555598</c:v>
                </c:pt>
                <c:pt idx="3101">
                  <c:v>4.30694444444444</c:v>
                </c:pt>
                <c:pt idx="3102">
                  <c:v>4.30833333333333</c:v>
                </c:pt>
                <c:pt idx="3103">
                  <c:v>4.30972222222222</c:v>
                </c:pt>
                <c:pt idx="3104">
                  <c:v>4.31111111111111</c:v>
                </c:pt>
                <c:pt idx="3105">
                  <c:v>4.3125</c:v>
                </c:pt>
                <c:pt idx="3106">
                  <c:v>4.31388888888889</c:v>
                </c:pt>
                <c:pt idx="3107">
                  <c:v>4.31527777777778</c:v>
                </c:pt>
                <c:pt idx="3108">
                  <c:v>4.31666666666667</c:v>
                </c:pt>
                <c:pt idx="3109">
                  <c:v>4.31805555555556</c:v>
                </c:pt>
                <c:pt idx="3110">
                  <c:v>4.31944444444445</c:v>
                </c:pt>
                <c:pt idx="3111">
                  <c:v>4.3208333333333302</c:v>
                </c:pt>
                <c:pt idx="3112">
                  <c:v>4.3222222222222202</c:v>
                </c:pt>
                <c:pt idx="3113">
                  <c:v>4.3236111111111102</c:v>
                </c:pt>
                <c:pt idx="3114">
                  <c:v>4.3250000000000002</c:v>
                </c:pt>
                <c:pt idx="3115">
                  <c:v>4.3263888888888902</c:v>
                </c:pt>
                <c:pt idx="3116">
                  <c:v>4.3277777777777802</c:v>
                </c:pt>
                <c:pt idx="3117">
                  <c:v>4.3291666666666702</c:v>
                </c:pt>
                <c:pt idx="3118">
                  <c:v>4.3305555555555602</c:v>
                </c:pt>
                <c:pt idx="3119">
                  <c:v>4.3319444444444501</c:v>
                </c:pt>
                <c:pt idx="3120">
                  <c:v>4.3333333333333304</c:v>
                </c:pt>
                <c:pt idx="3121">
                  <c:v>4.3347222222222204</c:v>
                </c:pt>
                <c:pt idx="3122">
                  <c:v>4.3361111111111104</c:v>
                </c:pt>
                <c:pt idx="3123">
                  <c:v>4.3375000000000004</c:v>
                </c:pt>
                <c:pt idx="3124">
                  <c:v>4.3388888888888903</c:v>
                </c:pt>
                <c:pt idx="3125">
                  <c:v>4.3402777777777803</c:v>
                </c:pt>
                <c:pt idx="3126">
                  <c:v>4.3416666666666703</c:v>
                </c:pt>
                <c:pt idx="3127">
                  <c:v>4.3430555555555603</c:v>
                </c:pt>
                <c:pt idx="3128">
                  <c:v>4.3444444444444397</c:v>
                </c:pt>
                <c:pt idx="3129">
                  <c:v>4.3458333333333297</c:v>
                </c:pt>
                <c:pt idx="3130">
                  <c:v>4.3472222222222197</c:v>
                </c:pt>
                <c:pt idx="3131">
                  <c:v>4.3486111111111097</c:v>
                </c:pt>
                <c:pt idx="3132">
                  <c:v>4.3499999999999996</c:v>
                </c:pt>
                <c:pt idx="3133">
                  <c:v>4.3513888888888896</c:v>
                </c:pt>
                <c:pt idx="3134">
                  <c:v>4.3527777777777796</c:v>
                </c:pt>
                <c:pt idx="3135">
                  <c:v>4.3541666666666696</c:v>
                </c:pt>
                <c:pt idx="3136">
                  <c:v>4.3555555555555596</c:v>
                </c:pt>
                <c:pt idx="3137">
                  <c:v>4.3569444444444398</c:v>
                </c:pt>
                <c:pt idx="3138">
                  <c:v>4.3583333333333298</c:v>
                </c:pt>
                <c:pt idx="3139">
                  <c:v>4.3597222222222198</c:v>
                </c:pt>
                <c:pt idx="3140">
                  <c:v>4.3611111111111098</c:v>
                </c:pt>
                <c:pt idx="3141">
                  <c:v>4.3624999999999998</c:v>
                </c:pt>
                <c:pt idx="3142">
                  <c:v>4.3638888888888898</c:v>
                </c:pt>
                <c:pt idx="3143">
                  <c:v>4.3652777777777798</c:v>
                </c:pt>
                <c:pt idx="3144">
                  <c:v>4.3666666666666698</c:v>
                </c:pt>
                <c:pt idx="3145">
                  <c:v>4.3680555555555598</c:v>
                </c:pt>
                <c:pt idx="3146">
                  <c:v>4.36944444444444</c:v>
                </c:pt>
                <c:pt idx="3147">
                  <c:v>4.37083333333333</c:v>
                </c:pt>
                <c:pt idx="3148">
                  <c:v>4.37222222222222</c:v>
                </c:pt>
                <c:pt idx="3149">
                  <c:v>4.37361111111111</c:v>
                </c:pt>
                <c:pt idx="3150">
                  <c:v>4.375</c:v>
                </c:pt>
                <c:pt idx="3151">
                  <c:v>4.37638888888889</c:v>
                </c:pt>
                <c:pt idx="3152">
                  <c:v>4.37777777777778</c:v>
                </c:pt>
                <c:pt idx="3153">
                  <c:v>4.37916666666667</c:v>
                </c:pt>
                <c:pt idx="3154">
                  <c:v>4.38055555555556</c:v>
                </c:pt>
                <c:pt idx="3155">
                  <c:v>4.38194444444445</c:v>
                </c:pt>
                <c:pt idx="3156">
                  <c:v>4.3833333333333302</c:v>
                </c:pt>
                <c:pt idx="3157">
                  <c:v>4.3847222222222202</c:v>
                </c:pt>
                <c:pt idx="3158">
                  <c:v>4.3861111111111102</c:v>
                </c:pt>
                <c:pt idx="3159">
                  <c:v>4.3875000000000002</c:v>
                </c:pt>
                <c:pt idx="3160">
                  <c:v>4.3888888888888902</c:v>
                </c:pt>
                <c:pt idx="3161">
                  <c:v>4.3902777777777802</c:v>
                </c:pt>
                <c:pt idx="3162">
                  <c:v>4.3916666666666702</c:v>
                </c:pt>
                <c:pt idx="3163">
                  <c:v>4.3930555555555602</c:v>
                </c:pt>
                <c:pt idx="3164">
                  <c:v>4.3944444444444501</c:v>
                </c:pt>
                <c:pt idx="3165">
                  <c:v>4.3958333333333304</c:v>
                </c:pt>
                <c:pt idx="3166">
                  <c:v>4.3972222222222204</c:v>
                </c:pt>
                <c:pt idx="3167">
                  <c:v>4.3986111111111104</c:v>
                </c:pt>
                <c:pt idx="3168">
                  <c:v>4.4000000000000004</c:v>
                </c:pt>
                <c:pt idx="3169">
                  <c:v>4.4013888888888903</c:v>
                </c:pt>
                <c:pt idx="3170">
                  <c:v>4.4027777777777803</c:v>
                </c:pt>
                <c:pt idx="3171">
                  <c:v>4.4041666666666703</c:v>
                </c:pt>
                <c:pt idx="3172">
                  <c:v>4.4055555555555603</c:v>
                </c:pt>
                <c:pt idx="3173">
                  <c:v>4.4069444444444397</c:v>
                </c:pt>
                <c:pt idx="3174">
                  <c:v>4.4083333333333297</c:v>
                </c:pt>
                <c:pt idx="3175">
                  <c:v>4.4097222222222197</c:v>
                </c:pt>
                <c:pt idx="3176">
                  <c:v>4.4111111111111097</c:v>
                </c:pt>
                <c:pt idx="3177">
                  <c:v>4.4124999999999996</c:v>
                </c:pt>
                <c:pt idx="3178">
                  <c:v>4.4138888888888896</c:v>
                </c:pt>
                <c:pt idx="3179">
                  <c:v>4.4152777777777796</c:v>
                </c:pt>
                <c:pt idx="3180">
                  <c:v>4.4166666666666696</c:v>
                </c:pt>
                <c:pt idx="3181">
                  <c:v>4.4180555555555596</c:v>
                </c:pt>
                <c:pt idx="3182">
                  <c:v>4.4194444444444398</c:v>
                </c:pt>
                <c:pt idx="3183">
                  <c:v>4.4208333333333298</c:v>
                </c:pt>
                <c:pt idx="3184">
                  <c:v>4.4222222222222198</c:v>
                </c:pt>
                <c:pt idx="3185">
                  <c:v>4.4236111111111098</c:v>
                </c:pt>
                <c:pt idx="3186">
                  <c:v>4.4249999999999998</c:v>
                </c:pt>
                <c:pt idx="3187">
                  <c:v>4.4263888888888898</c:v>
                </c:pt>
                <c:pt idx="3188">
                  <c:v>4.4277777777777798</c:v>
                </c:pt>
                <c:pt idx="3189">
                  <c:v>4.4291666666666698</c:v>
                </c:pt>
                <c:pt idx="3190">
                  <c:v>4.4305555555555598</c:v>
                </c:pt>
                <c:pt idx="3191">
                  <c:v>4.43194444444444</c:v>
                </c:pt>
                <c:pt idx="3192">
                  <c:v>4.43333333333333</c:v>
                </c:pt>
                <c:pt idx="3193">
                  <c:v>4.43472222222222</c:v>
                </c:pt>
                <c:pt idx="3194">
                  <c:v>4.43611111111111</c:v>
                </c:pt>
                <c:pt idx="3195">
                  <c:v>4.4375</c:v>
                </c:pt>
                <c:pt idx="3196">
                  <c:v>4.43888888888889</c:v>
                </c:pt>
                <c:pt idx="3197">
                  <c:v>4.44027777777778</c:v>
                </c:pt>
                <c:pt idx="3198">
                  <c:v>4.44166666666667</c:v>
                </c:pt>
                <c:pt idx="3199">
                  <c:v>4.44305555555556</c:v>
                </c:pt>
                <c:pt idx="3200">
                  <c:v>4.44444444444445</c:v>
                </c:pt>
                <c:pt idx="3201">
                  <c:v>4.4458333333333302</c:v>
                </c:pt>
                <c:pt idx="3202">
                  <c:v>4.4472222222222202</c:v>
                </c:pt>
                <c:pt idx="3203">
                  <c:v>4.4486111111111102</c:v>
                </c:pt>
                <c:pt idx="3204">
                  <c:v>4.45</c:v>
                </c:pt>
                <c:pt idx="3205">
                  <c:v>4.4513888888888902</c:v>
                </c:pt>
                <c:pt idx="3206">
                  <c:v>4.4527777777777802</c:v>
                </c:pt>
                <c:pt idx="3207">
                  <c:v>4.4541666666666702</c:v>
                </c:pt>
                <c:pt idx="3208">
                  <c:v>4.4555555555555602</c:v>
                </c:pt>
                <c:pt idx="3209">
                  <c:v>4.4569444444444501</c:v>
                </c:pt>
                <c:pt idx="3210">
                  <c:v>4.4583333333333304</c:v>
                </c:pt>
                <c:pt idx="3211">
                  <c:v>4.4597222222222204</c:v>
                </c:pt>
                <c:pt idx="3212">
                  <c:v>4.4611111111111104</c:v>
                </c:pt>
                <c:pt idx="3213">
                  <c:v>4.4625000000000004</c:v>
                </c:pt>
                <c:pt idx="3214">
                  <c:v>4.4638888888888903</c:v>
                </c:pt>
                <c:pt idx="3215">
                  <c:v>4.4652777777777803</c:v>
                </c:pt>
                <c:pt idx="3216">
                  <c:v>4.4666666666666703</c:v>
                </c:pt>
                <c:pt idx="3217">
                  <c:v>4.4680555555555603</c:v>
                </c:pt>
                <c:pt idx="3218">
                  <c:v>4.4694444444444397</c:v>
                </c:pt>
                <c:pt idx="3219">
                  <c:v>4.4708333333333297</c:v>
                </c:pt>
                <c:pt idx="3220">
                  <c:v>4.4722222222222197</c:v>
                </c:pt>
                <c:pt idx="3221">
                  <c:v>4.4736111111111097</c:v>
                </c:pt>
                <c:pt idx="3222">
                  <c:v>4.4749999999999996</c:v>
                </c:pt>
                <c:pt idx="3223">
                  <c:v>4.4763888888888896</c:v>
                </c:pt>
                <c:pt idx="3224">
                  <c:v>4.4777777777777796</c:v>
                </c:pt>
                <c:pt idx="3225">
                  <c:v>4.4791666666666696</c:v>
                </c:pt>
                <c:pt idx="3226">
                  <c:v>4.4805555555555596</c:v>
                </c:pt>
                <c:pt idx="3227">
                  <c:v>4.4819444444444398</c:v>
                </c:pt>
                <c:pt idx="3228">
                  <c:v>4.4833333333333298</c:v>
                </c:pt>
                <c:pt idx="3229">
                  <c:v>4.4847222222222198</c:v>
                </c:pt>
                <c:pt idx="3230">
                  <c:v>4.4861111111111098</c:v>
                </c:pt>
                <c:pt idx="3231">
                  <c:v>4.4874999999999998</c:v>
                </c:pt>
                <c:pt idx="3232">
                  <c:v>4.4888888888888898</c:v>
                </c:pt>
                <c:pt idx="3233">
                  <c:v>4.4902777777777798</c:v>
                </c:pt>
                <c:pt idx="3234">
                  <c:v>4.4916666666666698</c:v>
                </c:pt>
                <c:pt idx="3235">
                  <c:v>4.4930555555555598</c:v>
                </c:pt>
                <c:pt idx="3236">
                  <c:v>4.49444444444444</c:v>
                </c:pt>
                <c:pt idx="3237">
                  <c:v>4.49583333333333</c:v>
                </c:pt>
                <c:pt idx="3238">
                  <c:v>4.49722222222222</c:v>
                </c:pt>
                <c:pt idx="3239">
                  <c:v>4.49861111111111</c:v>
                </c:pt>
                <c:pt idx="3240">
                  <c:v>4.5</c:v>
                </c:pt>
                <c:pt idx="3241">
                  <c:v>4.50138888888889</c:v>
                </c:pt>
                <c:pt idx="3242">
                  <c:v>4.50277777777778</c:v>
                </c:pt>
                <c:pt idx="3243">
                  <c:v>4.50416666666667</c:v>
                </c:pt>
                <c:pt idx="3244">
                  <c:v>4.50555555555556</c:v>
                </c:pt>
                <c:pt idx="3245">
                  <c:v>4.50694444444445</c:v>
                </c:pt>
                <c:pt idx="3246">
                  <c:v>4.5083333333333302</c:v>
                </c:pt>
                <c:pt idx="3247">
                  <c:v>4.5097222222222202</c:v>
                </c:pt>
                <c:pt idx="3248">
                  <c:v>4.5111111111111102</c:v>
                </c:pt>
                <c:pt idx="3249">
                  <c:v>4.5125000000000002</c:v>
                </c:pt>
                <c:pt idx="3250">
                  <c:v>4.5138888888888902</c:v>
                </c:pt>
                <c:pt idx="3251">
                  <c:v>4.5152777777777802</c:v>
                </c:pt>
                <c:pt idx="3252">
                  <c:v>4.5166666666666702</c:v>
                </c:pt>
                <c:pt idx="3253">
                  <c:v>4.5180555555555602</c:v>
                </c:pt>
                <c:pt idx="3254">
                  <c:v>4.5194444444444501</c:v>
                </c:pt>
                <c:pt idx="3255">
                  <c:v>4.5208333333333304</c:v>
                </c:pt>
                <c:pt idx="3256">
                  <c:v>4.5222222222222204</c:v>
                </c:pt>
                <c:pt idx="3257">
                  <c:v>4.5236111111111104</c:v>
                </c:pt>
                <c:pt idx="3258">
                  <c:v>4.5250000000000004</c:v>
                </c:pt>
                <c:pt idx="3259">
                  <c:v>4.5263888888888903</c:v>
                </c:pt>
                <c:pt idx="3260">
                  <c:v>4.5277777777777803</c:v>
                </c:pt>
                <c:pt idx="3261">
                  <c:v>4.5291666666666703</c:v>
                </c:pt>
                <c:pt idx="3262">
                  <c:v>4.5305555555555603</c:v>
                </c:pt>
                <c:pt idx="3263">
                  <c:v>4.5319444444444397</c:v>
                </c:pt>
                <c:pt idx="3264">
                  <c:v>4.5333333333333297</c:v>
                </c:pt>
                <c:pt idx="3265">
                  <c:v>4.5347222222222197</c:v>
                </c:pt>
                <c:pt idx="3266">
                  <c:v>4.5361111111111097</c:v>
                </c:pt>
                <c:pt idx="3267">
                  <c:v>4.5374999999999996</c:v>
                </c:pt>
                <c:pt idx="3268">
                  <c:v>4.5388888888888896</c:v>
                </c:pt>
                <c:pt idx="3269">
                  <c:v>4.5402777777777796</c:v>
                </c:pt>
                <c:pt idx="3270">
                  <c:v>4.5416666666666696</c:v>
                </c:pt>
                <c:pt idx="3271">
                  <c:v>4.5430555555555596</c:v>
                </c:pt>
                <c:pt idx="3272">
                  <c:v>4.5444444444444398</c:v>
                </c:pt>
                <c:pt idx="3273">
                  <c:v>4.5458333333333298</c:v>
                </c:pt>
                <c:pt idx="3274">
                  <c:v>4.5472222222222198</c:v>
                </c:pt>
                <c:pt idx="3275">
                  <c:v>4.5486111111111098</c:v>
                </c:pt>
                <c:pt idx="3276">
                  <c:v>4.55</c:v>
                </c:pt>
                <c:pt idx="3277">
                  <c:v>4.5513888888888898</c:v>
                </c:pt>
                <c:pt idx="3278">
                  <c:v>4.5527777777777798</c:v>
                </c:pt>
                <c:pt idx="3279">
                  <c:v>4.5541666666666698</c:v>
                </c:pt>
                <c:pt idx="3280">
                  <c:v>4.5555555555555598</c:v>
                </c:pt>
                <c:pt idx="3281">
                  <c:v>4.55694444444444</c:v>
                </c:pt>
                <c:pt idx="3282">
                  <c:v>4.55833333333333</c:v>
                </c:pt>
                <c:pt idx="3283">
                  <c:v>4.55972222222222</c:v>
                </c:pt>
                <c:pt idx="3284">
                  <c:v>4.56111111111111</c:v>
                </c:pt>
                <c:pt idx="3285">
                  <c:v>4.5625</c:v>
                </c:pt>
                <c:pt idx="3286">
                  <c:v>4.56388888888889</c:v>
                </c:pt>
                <c:pt idx="3287">
                  <c:v>4.56527777777778</c:v>
                </c:pt>
                <c:pt idx="3288">
                  <c:v>4.56666666666667</c:v>
                </c:pt>
                <c:pt idx="3289">
                  <c:v>4.56805555555556</c:v>
                </c:pt>
                <c:pt idx="3290">
                  <c:v>4.56944444444445</c:v>
                </c:pt>
                <c:pt idx="3291">
                  <c:v>4.5708333333333302</c:v>
                </c:pt>
                <c:pt idx="3292">
                  <c:v>4.5722222222222202</c:v>
                </c:pt>
                <c:pt idx="3293">
                  <c:v>4.5736111111111102</c:v>
                </c:pt>
                <c:pt idx="3294">
                  <c:v>4.5750000000000002</c:v>
                </c:pt>
                <c:pt idx="3295">
                  <c:v>4.5763888888888902</c:v>
                </c:pt>
                <c:pt idx="3296">
                  <c:v>4.5777777777777802</c:v>
                </c:pt>
                <c:pt idx="3297">
                  <c:v>4.5791666666666702</c:v>
                </c:pt>
                <c:pt idx="3298">
                  <c:v>4.5805555555555602</c:v>
                </c:pt>
                <c:pt idx="3299">
                  <c:v>4.5819444444444501</c:v>
                </c:pt>
                <c:pt idx="3300">
                  <c:v>4.5833333333333304</c:v>
                </c:pt>
                <c:pt idx="3301">
                  <c:v>4.5847222222222204</c:v>
                </c:pt>
                <c:pt idx="3302">
                  <c:v>4.5861111111111104</c:v>
                </c:pt>
                <c:pt idx="3303">
                  <c:v>4.5875000000000004</c:v>
                </c:pt>
                <c:pt idx="3304">
                  <c:v>4.5888888888888903</c:v>
                </c:pt>
                <c:pt idx="3305">
                  <c:v>4.5902777777777803</c:v>
                </c:pt>
                <c:pt idx="3306">
                  <c:v>4.5916666666666703</c:v>
                </c:pt>
                <c:pt idx="3307">
                  <c:v>4.5930555555555603</c:v>
                </c:pt>
                <c:pt idx="3308">
                  <c:v>4.5944444444444397</c:v>
                </c:pt>
                <c:pt idx="3309">
                  <c:v>4.5958333333333297</c:v>
                </c:pt>
                <c:pt idx="3310">
                  <c:v>4.5972222222222197</c:v>
                </c:pt>
                <c:pt idx="3311">
                  <c:v>4.5986111111111097</c:v>
                </c:pt>
                <c:pt idx="3312">
                  <c:v>4.5999999999999996</c:v>
                </c:pt>
                <c:pt idx="3313">
                  <c:v>4.6013888888888896</c:v>
                </c:pt>
                <c:pt idx="3314">
                  <c:v>4.6027777777777796</c:v>
                </c:pt>
                <c:pt idx="3315">
                  <c:v>4.6041666666666696</c:v>
                </c:pt>
                <c:pt idx="3316">
                  <c:v>4.6055555555555596</c:v>
                </c:pt>
                <c:pt idx="3317">
                  <c:v>4.6069444444444398</c:v>
                </c:pt>
                <c:pt idx="3318">
                  <c:v>4.6083333333333298</c:v>
                </c:pt>
                <c:pt idx="3319">
                  <c:v>4.6097222222222198</c:v>
                </c:pt>
                <c:pt idx="3320">
                  <c:v>4.6111111111111098</c:v>
                </c:pt>
                <c:pt idx="3321">
                  <c:v>4.6124999999999998</c:v>
                </c:pt>
                <c:pt idx="3322">
                  <c:v>4.6138888888888898</c:v>
                </c:pt>
                <c:pt idx="3323">
                  <c:v>4.6152777777777798</c:v>
                </c:pt>
                <c:pt idx="3324">
                  <c:v>4.6166666666666698</c:v>
                </c:pt>
                <c:pt idx="3325">
                  <c:v>4.6180555555555598</c:v>
                </c:pt>
                <c:pt idx="3326">
                  <c:v>4.61944444444444</c:v>
                </c:pt>
                <c:pt idx="3327">
                  <c:v>4.62083333333333</c:v>
                </c:pt>
                <c:pt idx="3328">
                  <c:v>4.62222222222222</c:v>
                </c:pt>
                <c:pt idx="3329">
                  <c:v>4.62361111111111</c:v>
                </c:pt>
                <c:pt idx="3330">
                  <c:v>4.625</c:v>
                </c:pt>
                <c:pt idx="3331">
                  <c:v>4.62638888888889</c:v>
                </c:pt>
                <c:pt idx="3332">
                  <c:v>4.62777777777778</c:v>
                </c:pt>
                <c:pt idx="3333">
                  <c:v>4.62916666666667</c:v>
                </c:pt>
                <c:pt idx="3334">
                  <c:v>4.63055555555556</c:v>
                </c:pt>
                <c:pt idx="3335">
                  <c:v>4.63194444444445</c:v>
                </c:pt>
                <c:pt idx="3336">
                  <c:v>4.6333333333333302</c:v>
                </c:pt>
                <c:pt idx="3337">
                  <c:v>4.6347222222222202</c:v>
                </c:pt>
                <c:pt idx="3338">
                  <c:v>4.6361111111111102</c:v>
                </c:pt>
                <c:pt idx="3339">
                  <c:v>4.6375000000000002</c:v>
                </c:pt>
                <c:pt idx="3340">
                  <c:v>4.6388888888888902</c:v>
                </c:pt>
                <c:pt idx="3341">
                  <c:v>4.6402777777777802</c:v>
                </c:pt>
                <c:pt idx="3342">
                  <c:v>4.6416666666666702</c:v>
                </c:pt>
                <c:pt idx="3343">
                  <c:v>4.6430555555555602</c:v>
                </c:pt>
                <c:pt idx="3344">
                  <c:v>4.6444444444444501</c:v>
                </c:pt>
                <c:pt idx="3345">
                  <c:v>4.6458333333333304</c:v>
                </c:pt>
                <c:pt idx="3346">
                  <c:v>4.6472222222222204</c:v>
                </c:pt>
                <c:pt idx="3347">
                  <c:v>4.6486111111111104</c:v>
                </c:pt>
                <c:pt idx="3348">
                  <c:v>4.6500000000000004</c:v>
                </c:pt>
                <c:pt idx="3349">
                  <c:v>4.6513888888888903</c:v>
                </c:pt>
                <c:pt idx="3350">
                  <c:v>4.6527777777777803</c:v>
                </c:pt>
                <c:pt idx="3351">
                  <c:v>4.6541666666666703</c:v>
                </c:pt>
                <c:pt idx="3352">
                  <c:v>4.6555555555555603</c:v>
                </c:pt>
                <c:pt idx="3353">
                  <c:v>4.6569444444444397</c:v>
                </c:pt>
                <c:pt idx="3354">
                  <c:v>4.6583333333333297</c:v>
                </c:pt>
                <c:pt idx="3355">
                  <c:v>4.6597222222222197</c:v>
                </c:pt>
                <c:pt idx="3356">
                  <c:v>4.6611111111111097</c:v>
                </c:pt>
                <c:pt idx="3357">
                  <c:v>4.6624999999999996</c:v>
                </c:pt>
                <c:pt idx="3358">
                  <c:v>4.6638888888888896</c:v>
                </c:pt>
                <c:pt idx="3359">
                  <c:v>4.6652777777777796</c:v>
                </c:pt>
                <c:pt idx="3360">
                  <c:v>4.6666666666666696</c:v>
                </c:pt>
                <c:pt idx="3361">
                  <c:v>4.6680555555555596</c:v>
                </c:pt>
                <c:pt idx="3362">
                  <c:v>4.6694444444444398</c:v>
                </c:pt>
                <c:pt idx="3363">
                  <c:v>4.6708333333333298</c:v>
                </c:pt>
                <c:pt idx="3364">
                  <c:v>4.6722222222222198</c:v>
                </c:pt>
                <c:pt idx="3365">
                  <c:v>4.6736111111111098</c:v>
                </c:pt>
                <c:pt idx="3366">
                  <c:v>4.6749999999999998</c:v>
                </c:pt>
                <c:pt idx="3367">
                  <c:v>4.6763888888888898</c:v>
                </c:pt>
                <c:pt idx="3368">
                  <c:v>4.6777777777777798</c:v>
                </c:pt>
                <c:pt idx="3369">
                  <c:v>4.6791666666666698</c:v>
                </c:pt>
                <c:pt idx="3370">
                  <c:v>4.6805555555555598</c:v>
                </c:pt>
                <c:pt idx="3371">
                  <c:v>4.68194444444444</c:v>
                </c:pt>
                <c:pt idx="3372">
                  <c:v>4.68333333333333</c:v>
                </c:pt>
                <c:pt idx="3373">
                  <c:v>4.68472222222222</c:v>
                </c:pt>
                <c:pt idx="3374">
                  <c:v>4.68611111111111</c:v>
                </c:pt>
                <c:pt idx="3375">
                  <c:v>4.6875</c:v>
                </c:pt>
                <c:pt idx="3376">
                  <c:v>4.68888888888889</c:v>
                </c:pt>
                <c:pt idx="3377">
                  <c:v>4.69027777777778</c:v>
                </c:pt>
                <c:pt idx="3378">
                  <c:v>4.69166666666667</c:v>
                </c:pt>
                <c:pt idx="3379">
                  <c:v>4.69305555555556</c:v>
                </c:pt>
                <c:pt idx="3380">
                  <c:v>4.69444444444445</c:v>
                </c:pt>
                <c:pt idx="3381">
                  <c:v>4.6958333333333302</c:v>
                </c:pt>
                <c:pt idx="3382">
                  <c:v>4.6972222222222202</c:v>
                </c:pt>
                <c:pt idx="3383">
                  <c:v>4.6986111111111102</c:v>
                </c:pt>
                <c:pt idx="3384">
                  <c:v>4.7</c:v>
                </c:pt>
                <c:pt idx="3385">
                  <c:v>4.7013888888888902</c:v>
                </c:pt>
                <c:pt idx="3386">
                  <c:v>4.7027777777777802</c:v>
                </c:pt>
                <c:pt idx="3387">
                  <c:v>4.7041666666666702</c:v>
                </c:pt>
                <c:pt idx="3388">
                  <c:v>4.7055555555555602</c:v>
                </c:pt>
                <c:pt idx="3389">
                  <c:v>4.7069444444444501</c:v>
                </c:pt>
                <c:pt idx="3390">
                  <c:v>4.7083333333333304</c:v>
                </c:pt>
                <c:pt idx="3391">
                  <c:v>4.7097222222222204</c:v>
                </c:pt>
                <c:pt idx="3392">
                  <c:v>4.7111111111111104</c:v>
                </c:pt>
                <c:pt idx="3393">
                  <c:v>4.7125000000000004</c:v>
                </c:pt>
                <c:pt idx="3394">
                  <c:v>4.7138888888888903</c:v>
                </c:pt>
                <c:pt idx="3395">
                  <c:v>4.7152777777777803</c:v>
                </c:pt>
                <c:pt idx="3396">
                  <c:v>4.7166666666666703</c:v>
                </c:pt>
                <c:pt idx="3397">
                  <c:v>4.7180555555555603</c:v>
                </c:pt>
                <c:pt idx="3398">
                  <c:v>4.7194444444444397</c:v>
                </c:pt>
                <c:pt idx="3399">
                  <c:v>4.7208333333333297</c:v>
                </c:pt>
                <c:pt idx="3400">
                  <c:v>4.7222222222222197</c:v>
                </c:pt>
                <c:pt idx="3401">
                  <c:v>4.7236111111111097</c:v>
                </c:pt>
                <c:pt idx="3402">
                  <c:v>4.7249999999999996</c:v>
                </c:pt>
                <c:pt idx="3403">
                  <c:v>4.7263888888888896</c:v>
                </c:pt>
                <c:pt idx="3404">
                  <c:v>4.7277777777777796</c:v>
                </c:pt>
                <c:pt idx="3405">
                  <c:v>4.7291666666666696</c:v>
                </c:pt>
                <c:pt idx="3406">
                  <c:v>4.7305555555555596</c:v>
                </c:pt>
                <c:pt idx="3407">
                  <c:v>4.7319444444444398</c:v>
                </c:pt>
                <c:pt idx="3408">
                  <c:v>4.7333333333333298</c:v>
                </c:pt>
                <c:pt idx="3409">
                  <c:v>4.7347222222222198</c:v>
                </c:pt>
                <c:pt idx="3410">
                  <c:v>4.7361111111111098</c:v>
                </c:pt>
                <c:pt idx="3411">
                  <c:v>4.7374999999999998</c:v>
                </c:pt>
                <c:pt idx="3412">
                  <c:v>4.7388888888888898</c:v>
                </c:pt>
                <c:pt idx="3413">
                  <c:v>4.7402777777777798</c:v>
                </c:pt>
                <c:pt idx="3414">
                  <c:v>4.7416666666666698</c:v>
                </c:pt>
                <c:pt idx="3415">
                  <c:v>4.7430555555555598</c:v>
                </c:pt>
                <c:pt idx="3416">
                  <c:v>4.74444444444444</c:v>
                </c:pt>
                <c:pt idx="3417">
                  <c:v>4.74583333333333</c:v>
                </c:pt>
                <c:pt idx="3418">
                  <c:v>4.74722222222222</c:v>
                </c:pt>
                <c:pt idx="3419">
                  <c:v>4.74861111111111</c:v>
                </c:pt>
                <c:pt idx="3420">
                  <c:v>4.75</c:v>
                </c:pt>
                <c:pt idx="3421">
                  <c:v>4.75138888888889</c:v>
                </c:pt>
                <c:pt idx="3422">
                  <c:v>4.75277777777778</c:v>
                </c:pt>
                <c:pt idx="3423">
                  <c:v>4.75416666666667</c:v>
                </c:pt>
                <c:pt idx="3424">
                  <c:v>4.75555555555556</c:v>
                </c:pt>
                <c:pt idx="3425">
                  <c:v>4.75694444444445</c:v>
                </c:pt>
                <c:pt idx="3426">
                  <c:v>4.7583333333333302</c:v>
                </c:pt>
                <c:pt idx="3427">
                  <c:v>4.7597222222222202</c:v>
                </c:pt>
                <c:pt idx="3428">
                  <c:v>4.7611111111111102</c:v>
                </c:pt>
                <c:pt idx="3429">
                  <c:v>4.7625000000000002</c:v>
                </c:pt>
                <c:pt idx="3430">
                  <c:v>4.7638888888888902</c:v>
                </c:pt>
                <c:pt idx="3431">
                  <c:v>4.7652777777777802</c:v>
                </c:pt>
                <c:pt idx="3432">
                  <c:v>4.7666666666666702</c:v>
                </c:pt>
                <c:pt idx="3433">
                  <c:v>4.7680555555555602</c:v>
                </c:pt>
                <c:pt idx="3434">
                  <c:v>4.7694444444444501</c:v>
                </c:pt>
                <c:pt idx="3435">
                  <c:v>4.7708333333333304</c:v>
                </c:pt>
                <c:pt idx="3436">
                  <c:v>4.7722222222222204</c:v>
                </c:pt>
                <c:pt idx="3437">
                  <c:v>4.7736111111111104</c:v>
                </c:pt>
                <c:pt idx="3438">
                  <c:v>4.7750000000000004</c:v>
                </c:pt>
                <c:pt idx="3439">
                  <c:v>4.7763888888888903</c:v>
                </c:pt>
                <c:pt idx="3440">
                  <c:v>4.7777777777777803</c:v>
                </c:pt>
                <c:pt idx="3441">
                  <c:v>4.7791666666666703</c:v>
                </c:pt>
                <c:pt idx="3442">
                  <c:v>4.7805555555555603</c:v>
                </c:pt>
                <c:pt idx="3443">
                  <c:v>4.7819444444444397</c:v>
                </c:pt>
                <c:pt idx="3444">
                  <c:v>4.7833333333333297</c:v>
                </c:pt>
                <c:pt idx="3445">
                  <c:v>4.7847222222222197</c:v>
                </c:pt>
                <c:pt idx="3446">
                  <c:v>4.7861111111111097</c:v>
                </c:pt>
                <c:pt idx="3447">
                  <c:v>4.7874999999999996</c:v>
                </c:pt>
                <c:pt idx="3448">
                  <c:v>4.7888888888888896</c:v>
                </c:pt>
                <c:pt idx="3449">
                  <c:v>4.7902777777777796</c:v>
                </c:pt>
                <c:pt idx="3450">
                  <c:v>4.7916666666666696</c:v>
                </c:pt>
                <c:pt idx="3451">
                  <c:v>4.7930555555555596</c:v>
                </c:pt>
                <c:pt idx="3452">
                  <c:v>4.7944444444444398</c:v>
                </c:pt>
                <c:pt idx="3453">
                  <c:v>4.7958333333333298</c:v>
                </c:pt>
                <c:pt idx="3454">
                  <c:v>4.7972222222222198</c:v>
                </c:pt>
                <c:pt idx="3455">
                  <c:v>4.7986111111111098</c:v>
                </c:pt>
                <c:pt idx="3456">
                  <c:v>4.8</c:v>
                </c:pt>
                <c:pt idx="3457">
                  <c:v>4.8013888888888898</c:v>
                </c:pt>
                <c:pt idx="3458">
                  <c:v>4.8027777777777798</c:v>
                </c:pt>
                <c:pt idx="3459">
                  <c:v>4.8041666666666698</c:v>
                </c:pt>
                <c:pt idx="3460">
                  <c:v>4.8055555555555598</c:v>
                </c:pt>
                <c:pt idx="3461">
                  <c:v>4.80694444444444</c:v>
                </c:pt>
                <c:pt idx="3462">
                  <c:v>4.80833333333333</c:v>
                </c:pt>
                <c:pt idx="3463">
                  <c:v>4.80972222222222</c:v>
                </c:pt>
                <c:pt idx="3464">
                  <c:v>4.81111111111111</c:v>
                </c:pt>
                <c:pt idx="3465">
                  <c:v>4.8125</c:v>
                </c:pt>
                <c:pt idx="3466">
                  <c:v>4.81388888888889</c:v>
                </c:pt>
                <c:pt idx="3467">
                  <c:v>4.81527777777778</c:v>
                </c:pt>
                <c:pt idx="3468">
                  <c:v>4.81666666666667</c:v>
                </c:pt>
                <c:pt idx="3469">
                  <c:v>4.81805555555556</c:v>
                </c:pt>
                <c:pt idx="3470">
                  <c:v>4.81944444444445</c:v>
                </c:pt>
                <c:pt idx="3471">
                  <c:v>4.8208333333333302</c:v>
                </c:pt>
                <c:pt idx="3472">
                  <c:v>4.8222222222222202</c:v>
                </c:pt>
                <c:pt idx="3473">
                  <c:v>4.8236111111111102</c:v>
                </c:pt>
                <c:pt idx="3474">
                  <c:v>4.8250000000000002</c:v>
                </c:pt>
                <c:pt idx="3475">
                  <c:v>4.8263888888888902</c:v>
                </c:pt>
                <c:pt idx="3476">
                  <c:v>4.8277777777777802</c:v>
                </c:pt>
                <c:pt idx="3477">
                  <c:v>4.8291666666666702</c:v>
                </c:pt>
                <c:pt idx="3478">
                  <c:v>4.8305555555555602</c:v>
                </c:pt>
                <c:pt idx="3479">
                  <c:v>4.8319444444444501</c:v>
                </c:pt>
                <c:pt idx="3480">
                  <c:v>4.8333333333333304</c:v>
                </c:pt>
                <c:pt idx="3481">
                  <c:v>4.8347222222222204</c:v>
                </c:pt>
                <c:pt idx="3482">
                  <c:v>4.8361111111111104</c:v>
                </c:pt>
                <c:pt idx="3483">
                  <c:v>4.8375000000000004</c:v>
                </c:pt>
                <c:pt idx="3484">
                  <c:v>4.8388888888888903</c:v>
                </c:pt>
                <c:pt idx="3485">
                  <c:v>4.8402777777777803</c:v>
                </c:pt>
                <c:pt idx="3486">
                  <c:v>4.8416666666666703</c:v>
                </c:pt>
                <c:pt idx="3487">
                  <c:v>4.8430555555555603</c:v>
                </c:pt>
                <c:pt idx="3488">
                  <c:v>4.8444444444444397</c:v>
                </c:pt>
                <c:pt idx="3489">
                  <c:v>4.8458333333333297</c:v>
                </c:pt>
                <c:pt idx="3490">
                  <c:v>4.8472222222222197</c:v>
                </c:pt>
                <c:pt idx="3491">
                  <c:v>4.8486111111111097</c:v>
                </c:pt>
                <c:pt idx="3492">
                  <c:v>4.8499999999999996</c:v>
                </c:pt>
                <c:pt idx="3493">
                  <c:v>4.8513888888888896</c:v>
                </c:pt>
                <c:pt idx="3494">
                  <c:v>4.8527777777777796</c:v>
                </c:pt>
                <c:pt idx="3495">
                  <c:v>4.8541666666666696</c:v>
                </c:pt>
                <c:pt idx="3496">
                  <c:v>4.8555555555555596</c:v>
                </c:pt>
                <c:pt idx="3497">
                  <c:v>4.8569444444444398</c:v>
                </c:pt>
                <c:pt idx="3498">
                  <c:v>4.8583333333333298</c:v>
                </c:pt>
                <c:pt idx="3499">
                  <c:v>4.8597222222222198</c:v>
                </c:pt>
                <c:pt idx="3500">
                  <c:v>4.8611111111111098</c:v>
                </c:pt>
                <c:pt idx="3501">
                  <c:v>4.8624999999999998</c:v>
                </c:pt>
                <c:pt idx="3502">
                  <c:v>4.8638888888888898</c:v>
                </c:pt>
                <c:pt idx="3503">
                  <c:v>4.8652777777777798</c:v>
                </c:pt>
                <c:pt idx="3504">
                  <c:v>4.8666666666666698</c:v>
                </c:pt>
                <c:pt idx="3505">
                  <c:v>4.8680555555555598</c:v>
                </c:pt>
                <c:pt idx="3506">
                  <c:v>4.86944444444444</c:v>
                </c:pt>
                <c:pt idx="3507">
                  <c:v>4.87083333333333</c:v>
                </c:pt>
                <c:pt idx="3508">
                  <c:v>4.87222222222222</c:v>
                </c:pt>
                <c:pt idx="3509">
                  <c:v>4.87361111111111</c:v>
                </c:pt>
                <c:pt idx="3510">
                  <c:v>4.875</c:v>
                </c:pt>
                <c:pt idx="3511">
                  <c:v>4.87638888888889</c:v>
                </c:pt>
                <c:pt idx="3512">
                  <c:v>4.87777777777778</c:v>
                </c:pt>
                <c:pt idx="3513">
                  <c:v>4.87916666666667</c:v>
                </c:pt>
                <c:pt idx="3514">
                  <c:v>4.88055555555556</c:v>
                </c:pt>
                <c:pt idx="3515">
                  <c:v>4.88194444444445</c:v>
                </c:pt>
                <c:pt idx="3516">
                  <c:v>4.8833333333333302</c:v>
                </c:pt>
                <c:pt idx="3517">
                  <c:v>4.8847222222222202</c:v>
                </c:pt>
                <c:pt idx="3518">
                  <c:v>4.8861111111111102</c:v>
                </c:pt>
                <c:pt idx="3519">
                  <c:v>4.8875000000000002</c:v>
                </c:pt>
                <c:pt idx="3520">
                  <c:v>4.8888888888888902</c:v>
                </c:pt>
                <c:pt idx="3521">
                  <c:v>4.8902777777777802</c:v>
                </c:pt>
                <c:pt idx="3522">
                  <c:v>4.8916666666666702</c:v>
                </c:pt>
                <c:pt idx="3523">
                  <c:v>4.8930555555555602</c:v>
                </c:pt>
                <c:pt idx="3524">
                  <c:v>4.8944444444444501</c:v>
                </c:pt>
                <c:pt idx="3525">
                  <c:v>4.8958333333333304</c:v>
                </c:pt>
                <c:pt idx="3526">
                  <c:v>4.8972222222222204</c:v>
                </c:pt>
                <c:pt idx="3527">
                  <c:v>4.8986111111111104</c:v>
                </c:pt>
                <c:pt idx="3528">
                  <c:v>4.9000000000000004</c:v>
                </c:pt>
                <c:pt idx="3529">
                  <c:v>4.9013888888888903</c:v>
                </c:pt>
                <c:pt idx="3530">
                  <c:v>4.9027777777777803</c:v>
                </c:pt>
                <c:pt idx="3531">
                  <c:v>4.9041666666666703</c:v>
                </c:pt>
                <c:pt idx="3532">
                  <c:v>4.9055555555555603</c:v>
                </c:pt>
                <c:pt idx="3533">
                  <c:v>4.9069444444444397</c:v>
                </c:pt>
                <c:pt idx="3534">
                  <c:v>4.9083333333333297</c:v>
                </c:pt>
                <c:pt idx="3535">
                  <c:v>4.9097222222222197</c:v>
                </c:pt>
                <c:pt idx="3536">
                  <c:v>4.9111111111111097</c:v>
                </c:pt>
                <c:pt idx="3537">
                  <c:v>4.9124999999999996</c:v>
                </c:pt>
                <c:pt idx="3538">
                  <c:v>4.9138888888888896</c:v>
                </c:pt>
                <c:pt idx="3539">
                  <c:v>4.9152777777777796</c:v>
                </c:pt>
                <c:pt idx="3540">
                  <c:v>4.9166666666666696</c:v>
                </c:pt>
                <c:pt idx="3541">
                  <c:v>4.9180555555555596</c:v>
                </c:pt>
                <c:pt idx="3542">
                  <c:v>4.9194444444444398</c:v>
                </c:pt>
                <c:pt idx="3543">
                  <c:v>4.9208333333333298</c:v>
                </c:pt>
                <c:pt idx="3544">
                  <c:v>4.9222222222222198</c:v>
                </c:pt>
                <c:pt idx="3545">
                  <c:v>4.9236111111111098</c:v>
                </c:pt>
                <c:pt idx="3546">
                  <c:v>4.9249999999999998</c:v>
                </c:pt>
                <c:pt idx="3547">
                  <c:v>4.9263888888888898</c:v>
                </c:pt>
                <c:pt idx="3548">
                  <c:v>4.9277777777777798</c:v>
                </c:pt>
                <c:pt idx="3549">
                  <c:v>4.9291666666666698</c:v>
                </c:pt>
                <c:pt idx="3550">
                  <c:v>4.9305555555555598</c:v>
                </c:pt>
                <c:pt idx="3551">
                  <c:v>4.93194444444444</c:v>
                </c:pt>
                <c:pt idx="3552">
                  <c:v>4.93333333333333</c:v>
                </c:pt>
                <c:pt idx="3553">
                  <c:v>4.93472222222222</c:v>
                </c:pt>
                <c:pt idx="3554">
                  <c:v>4.93611111111111</c:v>
                </c:pt>
                <c:pt idx="3555">
                  <c:v>4.9375</c:v>
                </c:pt>
                <c:pt idx="3556">
                  <c:v>4.93888888888889</c:v>
                </c:pt>
                <c:pt idx="3557">
                  <c:v>4.94027777777778</c:v>
                </c:pt>
                <c:pt idx="3558">
                  <c:v>4.94166666666667</c:v>
                </c:pt>
                <c:pt idx="3559">
                  <c:v>4.94305555555556</c:v>
                </c:pt>
                <c:pt idx="3560">
                  <c:v>4.94444444444445</c:v>
                </c:pt>
                <c:pt idx="3561">
                  <c:v>4.9458333333333302</c:v>
                </c:pt>
                <c:pt idx="3562">
                  <c:v>4.9472222222222202</c:v>
                </c:pt>
                <c:pt idx="3563">
                  <c:v>4.9486111111111102</c:v>
                </c:pt>
                <c:pt idx="3564">
                  <c:v>4.95</c:v>
                </c:pt>
                <c:pt idx="3565">
                  <c:v>4.9513888888888902</c:v>
                </c:pt>
                <c:pt idx="3566">
                  <c:v>4.9527777777777802</c:v>
                </c:pt>
                <c:pt idx="3567">
                  <c:v>4.9541666666666702</c:v>
                </c:pt>
                <c:pt idx="3568">
                  <c:v>4.9555555555555602</c:v>
                </c:pt>
                <c:pt idx="3569">
                  <c:v>4.9569444444444501</c:v>
                </c:pt>
                <c:pt idx="3570">
                  <c:v>4.9583333333333304</c:v>
                </c:pt>
                <c:pt idx="3571">
                  <c:v>4.9597222222222204</c:v>
                </c:pt>
                <c:pt idx="3572">
                  <c:v>4.9611111111111104</c:v>
                </c:pt>
                <c:pt idx="3573">
                  <c:v>4.9625000000000004</c:v>
                </c:pt>
                <c:pt idx="3574">
                  <c:v>4.9638888888888903</c:v>
                </c:pt>
                <c:pt idx="3575">
                  <c:v>4.9652777777777803</c:v>
                </c:pt>
                <c:pt idx="3576">
                  <c:v>4.9666666666666703</c:v>
                </c:pt>
                <c:pt idx="3577">
                  <c:v>4.9680555555555603</c:v>
                </c:pt>
                <c:pt idx="3578">
                  <c:v>4.9694444444444397</c:v>
                </c:pt>
                <c:pt idx="3579">
                  <c:v>4.9708333333333297</c:v>
                </c:pt>
                <c:pt idx="3580">
                  <c:v>4.9722222222222197</c:v>
                </c:pt>
                <c:pt idx="3581">
                  <c:v>4.9736111111111097</c:v>
                </c:pt>
                <c:pt idx="3582">
                  <c:v>4.9749999999999996</c:v>
                </c:pt>
                <c:pt idx="3583">
                  <c:v>4.9763888888888896</c:v>
                </c:pt>
                <c:pt idx="3584">
                  <c:v>4.9777777777777796</c:v>
                </c:pt>
                <c:pt idx="3585">
                  <c:v>4.9791666666666696</c:v>
                </c:pt>
                <c:pt idx="3586">
                  <c:v>4.9805555555555596</c:v>
                </c:pt>
                <c:pt idx="3587">
                  <c:v>4.9819444444444398</c:v>
                </c:pt>
                <c:pt idx="3588">
                  <c:v>4.9833333333333298</c:v>
                </c:pt>
                <c:pt idx="3589">
                  <c:v>4.9847222222222198</c:v>
                </c:pt>
                <c:pt idx="3590">
                  <c:v>4.9861111111111098</c:v>
                </c:pt>
                <c:pt idx="3591">
                  <c:v>4.9874999999999998</c:v>
                </c:pt>
                <c:pt idx="3592">
                  <c:v>4.9888888888888898</c:v>
                </c:pt>
                <c:pt idx="3593">
                  <c:v>4.9902777777777798</c:v>
                </c:pt>
                <c:pt idx="3594">
                  <c:v>4.9916666666666698</c:v>
                </c:pt>
                <c:pt idx="3595">
                  <c:v>4.9930555555555598</c:v>
                </c:pt>
                <c:pt idx="3596">
                  <c:v>4.99444444444444</c:v>
                </c:pt>
                <c:pt idx="3597">
                  <c:v>4.99583333333333</c:v>
                </c:pt>
                <c:pt idx="3598">
                  <c:v>4.99722222222222</c:v>
                </c:pt>
                <c:pt idx="3599">
                  <c:v>4.99861111111111</c:v>
                </c:pt>
                <c:pt idx="3600">
                  <c:v>5</c:v>
                </c:pt>
                <c:pt idx="3601">
                  <c:v>5.00138888888889</c:v>
                </c:pt>
                <c:pt idx="3602">
                  <c:v>5.00277777777778</c:v>
                </c:pt>
                <c:pt idx="3603">
                  <c:v>5.00416666666667</c:v>
                </c:pt>
                <c:pt idx="3604">
                  <c:v>5.00555555555556</c:v>
                </c:pt>
                <c:pt idx="3605">
                  <c:v>5.00694444444445</c:v>
                </c:pt>
                <c:pt idx="3606">
                  <c:v>5.0083333333333302</c:v>
                </c:pt>
                <c:pt idx="3607">
                  <c:v>5.0097222222222202</c:v>
                </c:pt>
                <c:pt idx="3608">
                  <c:v>5.0111111111111102</c:v>
                </c:pt>
                <c:pt idx="3609">
                  <c:v>5.0125000000000002</c:v>
                </c:pt>
                <c:pt idx="3610">
                  <c:v>5.0138888888888902</c:v>
                </c:pt>
                <c:pt idx="3611">
                  <c:v>5.0152777777777802</c:v>
                </c:pt>
                <c:pt idx="3612">
                  <c:v>5.0166666666666702</c:v>
                </c:pt>
                <c:pt idx="3613">
                  <c:v>5.0180555555555602</c:v>
                </c:pt>
                <c:pt idx="3614">
                  <c:v>5.0194444444444501</c:v>
                </c:pt>
                <c:pt idx="3615">
                  <c:v>5.0208333333333304</c:v>
                </c:pt>
                <c:pt idx="3616">
                  <c:v>5.0222222222222204</c:v>
                </c:pt>
                <c:pt idx="3617">
                  <c:v>5.0236111111111104</c:v>
                </c:pt>
                <c:pt idx="3618">
                  <c:v>5.0250000000000004</c:v>
                </c:pt>
                <c:pt idx="3619">
                  <c:v>5.0263888888888903</c:v>
                </c:pt>
                <c:pt idx="3620">
                  <c:v>5.0277777777777803</c:v>
                </c:pt>
                <c:pt idx="3621">
                  <c:v>5.0291666666666703</c:v>
                </c:pt>
                <c:pt idx="3622">
                  <c:v>5.0305555555555603</c:v>
                </c:pt>
                <c:pt idx="3623">
                  <c:v>5.0319444444444397</c:v>
                </c:pt>
                <c:pt idx="3624">
                  <c:v>5.0333333333333297</c:v>
                </c:pt>
                <c:pt idx="3625">
                  <c:v>5.0347222222222197</c:v>
                </c:pt>
                <c:pt idx="3626">
                  <c:v>5.0361111111111097</c:v>
                </c:pt>
                <c:pt idx="3627">
                  <c:v>5.0374999999999996</c:v>
                </c:pt>
                <c:pt idx="3628">
                  <c:v>5.0388888888888896</c:v>
                </c:pt>
                <c:pt idx="3629">
                  <c:v>5.0402777777777796</c:v>
                </c:pt>
                <c:pt idx="3630">
                  <c:v>5.0416666666666696</c:v>
                </c:pt>
                <c:pt idx="3631">
                  <c:v>5.0430555555555596</c:v>
                </c:pt>
                <c:pt idx="3632">
                  <c:v>5.0444444444444398</c:v>
                </c:pt>
                <c:pt idx="3633">
                  <c:v>5.0458333333333298</c:v>
                </c:pt>
                <c:pt idx="3634">
                  <c:v>5.0472222222222198</c:v>
                </c:pt>
                <c:pt idx="3635">
                  <c:v>5.0486111111111098</c:v>
                </c:pt>
                <c:pt idx="3636">
                  <c:v>5.05</c:v>
                </c:pt>
                <c:pt idx="3637">
                  <c:v>5.0513888888888898</c:v>
                </c:pt>
                <c:pt idx="3638">
                  <c:v>5.0527777777777798</c:v>
                </c:pt>
                <c:pt idx="3639">
                  <c:v>5.0541666666666698</c:v>
                </c:pt>
                <c:pt idx="3640">
                  <c:v>5.0555555555555598</c:v>
                </c:pt>
                <c:pt idx="3641">
                  <c:v>5.05694444444444</c:v>
                </c:pt>
                <c:pt idx="3642">
                  <c:v>5.05833333333333</c:v>
                </c:pt>
                <c:pt idx="3643">
                  <c:v>5.05972222222222</c:v>
                </c:pt>
                <c:pt idx="3644">
                  <c:v>5.06111111111111</c:v>
                </c:pt>
                <c:pt idx="3645">
                  <c:v>5.0625</c:v>
                </c:pt>
                <c:pt idx="3646">
                  <c:v>5.06388888888889</c:v>
                </c:pt>
                <c:pt idx="3647">
                  <c:v>5.06527777777778</c:v>
                </c:pt>
                <c:pt idx="3648">
                  <c:v>5.06666666666667</c:v>
                </c:pt>
                <c:pt idx="3649">
                  <c:v>5.06805555555556</c:v>
                </c:pt>
                <c:pt idx="3650">
                  <c:v>5.06944444444445</c:v>
                </c:pt>
                <c:pt idx="3651">
                  <c:v>5.0708333333333302</c:v>
                </c:pt>
                <c:pt idx="3652">
                  <c:v>5.0722222222222202</c:v>
                </c:pt>
                <c:pt idx="3653">
                  <c:v>5.0736111111111102</c:v>
                </c:pt>
                <c:pt idx="3654">
                  <c:v>5.0750000000000002</c:v>
                </c:pt>
                <c:pt idx="3655">
                  <c:v>5.0763888888888902</c:v>
                </c:pt>
                <c:pt idx="3656">
                  <c:v>5.0777777777777802</c:v>
                </c:pt>
                <c:pt idx="3657">
                  <c:v>5.0791666666666702</c:v>
                </c:pt>
                <c:pt idx="3658">
                  <c:v>5.0805555555555602</c:v>
                </c:pt>
                <c:pt idx="3659">
                  <c:v>5.0819444444444501</c:v>
                </c:pt>
                <c:pt idx="3660">
                  <c:v>5.0833333333333304</c:v>
                </c:pt>
                <c:pt idx="3661">
                  <c:v>5.0847222222222204</c:v>
                </c:pt>
                <c:pt idx="3662">
                  <c:v>5.0861111111111104</c:v>
                </c:pt>
                <c:pt idx="3663">
                  <c:v>5.0875000000000004</c:v>
                </c:pt>
                <c:pt idx="3664">
                  <c:v>5.0888888888888903</c:v>
                </c:pt>
                <c:pt idx="3665">
                  <c:v>5.0902777777777803</c:v>
                </c:pt>
                <c:pt idx="3666">
                  <c:v>5.0916666666666703</c:v>
                </c:pt>
                <c:pt idx="3667">
                  <c:v>5.0930555555555603</c:v>
                </c:pt>
                <c:pt idx="3668">
                  <c:v>5.0944444444444397</c:v>
                </c:pt>
                <c:pt idx="3669">
                  <c:v>5.0958333333333297</c:v>
                </c:pt>
                <c:pt idx="3670">
                  <c:v>5.0972222222222197</c:v>
                </c:pt>
                <c:pt idx="3671">
                  <c:v>5.0986111111111097</c:v>
                </c:pt>
                <c:pt idx="3672">
                  <c:v>5.0999999999999996</c:v>
                </c:pt>
                <c:pt idx="3673">
                  <c:v>5.1013888888888896</c:v>
                </c:pt>
                <c:pt idx="3674">
                  <c:v>5.1027777777777796</c:v>
                </c:pt>
                <c:pt idx="3675">
                  <c:v>5.1041666666666696</c:v>
                </c:pt>
                <c:pt idx="3676">
                  <c:v>5.1055555555555596</c:v>
                </c:pt>
                <c:pt idx="3677">
                  <c:v>5.1069444444444398</c:v>
                </c:pt>
                <c:pt idx="3678">
                  <c:v>5.1083333333333298</c:v>
                </c:pt>
                <c:pt idx="3679">
                  <c:v>5.1097222222222198</c:v>
                </c:pt>
                <c:pt idx="3680">
                  <c:v>5.1111111111111098</c:v>
                </c:pt>
                <c:pt idx="3681">
                  <c:v>5.1124999999999998</c:v>
                </c:pt>
                <c:pt idx="3682">
                  <c:v>5.1138888888888898</c:v>
                </c:pt>
                <c:pt idx="3683">
                  <c:v>5.1152777777777798</c:v>
                </c:pt>
                <c:pt idx="3684">
                  <c:v>5.1166666666666698</c:v>
                </c:pt>
                <c:pt idx="3685">
                  <c:v>5.1180555555555598</c:v>
                </c:pt>
                <c:pt idx="3686">
                  <c:v>5.11944444444444</c:v>
                </c:pt>
                <c:pt idx="3687">
                  <c:v>5.12083333333333</c:v>
                </c:pt>
                <c:pt idx="3688">
                  <c:v>5.12222222222222</c:v>
                </c:pt>
                <c:pt idx="3689">
                  <c:v>5.12361111111111</c:v>
                </c:pt>
                <c:pt idx="3690">
                  <c:v>5.125</c:v>
                </c:pt>
                <c:pt idx="3691">
                  <c:v>5.12638888888889</c:v>
                </c:pt>
                <c:pt idx="3692">
                  <c:v>5.12777777777778</c:v>
                </c:pt>
                <c:pt idx="3693">
                  <c:v>5.12916666666667</c:v>
                </c:pt>
                <c:pt idx="3694">
                  <c:v>5.13055555555556</c:v>
                </c:pt>
                <c:pt idx="3695">
                  <c:v>5.13194444444445</c:v>
                </c:pt>
                <c:pt idx="3696">
                  <c:v>5.1333333333333302</c:v>
                </c:pt>
                <c:pt idx="3697">
                  <c:v>5.1347222222222202</c:v>
                </c:pt>
                <c:pt idx="3698">
                  <c:v>5.1361111111111102</c:v>
                </c:pt>
                <c:pt idx="3699">
                  <c:v>5.1375000000000002</c:v>
                </c:pt>
                <c:pt idx="3700">
                  <c:v>5.1388888888888902</c:v>
                </c:pt>
                <c:pt idx="3701">
                  <c:v>5.1402777777777802</c:v>
                </c:pt>
                <c:pt idx="3702">
                  <c:v>5.1416666666666702</c:v>
                </c:pt>
                <c:pt idx="3703">
                  <c:v>5.1430555555555602</c:v>
                </c:pt>
                <c:pt idx="3704">
                  <c:v>5.1444444444444501</c:v>
                </c:pt>
                <c:pt idx="3705">
                  <c:v>5.1458333333333304</c:v>
                </c:pt>
                <c:pt idx="3706">
                  <c:v>5.1472222222222204</c:v>
                </c:pt>
                <c:pt idx="3707">
                  <c:v>5.1486111111111104</c:v>
                </c:pt>
                <c:pt idx="3708">
                  <c:v>5.15</c:v>
                </c:pt>
                <c:pt idx="3709">
                  <c:v>5.1513888888888903</c:v>
                </c:pt>
                <c:pt idx="3710">
                  <c:v>5.1527777777777803</c:v>
                </c:pt>
                <c:pt idx="3711">
                  <c:v>5.1541666666666703</c:v>
                </c:pt>
                <c:pt idx="3712">
                  <c:v>5.1555555555555603</c:v>
                </c:pt>
                <c:pt idx="3713">
                  <c:v>5.1569444444444397</c:v>
                </c:pt>
                <c:pt idx="3714">
                  <c:v>5.1583333333333297</c:v>
                </c:pt>
                <c:pt idx="3715">
                  <c:v>5.1597222222222197</c:v>
                </c:pt>
                <c:pt idx="3716">
                  <c:v>5.1611111111111097</c:v>
                </c:pt>
                <c:pt idx="3717">
                  <c:v>5.1624999999999996</c:v>
                </c:pt>
                <c:pt idx="3718">
                  <c:v>5.1638888888888896</c:v>
                </c:pt>
                <c:pt idx="3719">
                  <c:v>5.1652777777777796</c:v>
                </c:pt>
                <c:pt idx="3720">
                  <c:v>5.1666666666666696</c:v>
                </c:pt>
                <c:pt idx="3721">
                  <c:v>5.1680555555555596</c:v>
                </c:pt>
                <c:pt idx="3722">
                  <c:v>5.1694444444444398</c:v>
                </c:pt>
                <c:pt idx="3723">
                  <c:v>5.1708333333333298</c:v>
                </c:pt>
                <c:pt idx="3724">
                  <c:v>5.1722222222222198</c:v>
                </c:pt>
                <c:pt idx="3725">
                  <c:v>5.1736111111111098</c:v>
                </c:pt>
                <c:pt idx="3726">
                  <c:v>5.1749999999999998</c:v>
                </c:pt>
                <c:pt idx="3727">
                  <c:v>5.1763888888888898</c:v>
                </c:pt>
                <c:pt idx="3728">
                  <c:v>5.1777777777777798</c:v>
                </c:pt>
                <c:pt idx="3729">
                  <c:v>5.1791666666666698</c:v>
                </c:pt>
                <c:pt idx="3730">
                  <c:v>5.1805555555555598</c:v>
                </c:pt>
                <c:pt idx="3731">
                  <c:v>5.18194444444444</c:v>
                </c:pt>
                <c:pt idx="3732">
                  <c:v>5.18333333333333</c:v>
                </c:pt>
                <c:pt idx="3733">
                  <c:v>5.18472222222222</c:v>
                </c:pt>
                <c:pt idx="3734">
                  <c:v>5.18611111111111</c:v>
                </c:pt>
                <c:pt idx="3735">
                  <c:v>5.1875</c:v>
                </c:pt>
                <c:pt idx="3736">
                  <c:v>5.18888888888889</c:v>
                </c:pt>
                <c:pt idx="3737">
                  <c:v>5.19027777777778</c:v>
                </c:pt>
                <c:pt idx="3738">
                  <c:v>5.19166666666667</c:v>
                </c:pt>
                <c:pt idx="3739">
                  <c:v>5.19305555555556</c:v>
                </c:pt>
                <c:pt idx="3740">
                  <c:v>5.19444444444445</c:v>
                </c:pt>
                <c:pt idx="3741">
                  <c:v>5.1958333333333302</c:v>
                </c:pt>
                <c:pt idx="3742">
                  <c:v>5.1972222222222202</c:v>
                </c:pt>
                <c:pt idx="3743">
                  <c:v>5.1986111111111102</c:v>
                </c:pt>
                <c:pt idx="3744">
                  <c:v>5.2</c:v>
                </c:pt>
                <c:pt idx="3745">
                  <c:v>5.2013888888888902</c:v>
                </c:pt>
                <c:pt idx="3746">
                  <c:v>5.2027777777777802</c:v>
                </c:pt>
                <c:pt idx="3747">
                  <c:v>5.2041666666666702</c:v>
                </c:pt>
                <c:pt idx="3748">
                  <c:v>5.2055555555555602</c:v>
                </c:pt>
                <c:pt idx="3749">
                  <c:v>5.2069444444444501</c:v>
                </c:pt>
                <c:pt idx="3750">
                  <c:v>5.2083333333333304</c:v>
                </c:pt>
                <c:pt idx="3751">
                  <c:v>5.2097222222222204</c:v>
                </c:pt>
                <c:pt idx="3752">
                  <c:v>5.2111111111111104</c:v>
                </c:pt>
                <c:pt idx="3753">
                  <c:v>5.2125000000000004</c:v>
                </c:pt>
                <c:pt idx="3754">
                  <c:v>5.2138888888888903</c:v>
                </c:pt>
                <c:pt idx="3755">
                  <c:v>5.2152777777777803</c:v>
                </c:pt>
                <c:pt idx="3756">
                  <c:v>5.2166666666666703</c:v>
                </c:pt>
                <c:pt idx="3757">
                  <c:v>5.2180555555555603</c:v>
                </c:pt>
                <c:pt idx="3758">
                  <c:v>5.2194444444444397</c:v>
                </c:pt>
                <c:pt idx="3759">
                  <c:v>5.2208333333333297</c:v>
                </c:pt>
                <c:pt idx="3760">
                  <c:v>5.2222222222222197</c:v>
                </c:pt>
                <c:pt idx="3761">
                  <c:v>5.2236111111111097</c:v>
                </c:pt>
                <c:pt idx="3762">
                  <c:v>5.2249999999999996</c:v>
                </c:pt>
                <c:pt idx="3763">
                  <c:v>5.2263888888888896</c:v>
                </c:pt>
                <c:pt idx="3764">
                  <c:v>5.2277777777777796</c:v>
                </c:pt>
                <c:pt idx="3765">
                  <c:v>5.2291666666666696</c:v>
                </c:pt>
                <c:pt idx="3766">
                  <c:v>5.2305555555555596</c:v>
                </c:pt>
                <c:pt idx="3767">
                  <c:v>5.2319444444444398</c:v>
                </c:pt>
                <c:pt idx="3768">
                  <c:v>5.2333333333333298</c:v>
                </c:pt>
                <c:pt idx="3769">
                  <c:v>5.2347222222222198</c:v>
                </c:pt>
                <c:pt idx="3770">
                  <c:v>5.2361111111111098</c:v>
                </c:pt>
                <c:pt idx="3771">
                  <c:v>5.2374999999999998</c:v>
                </c:pt>
                <c:pt idx="3772">
                  <c:v>5.2388888888888898</c:v>
                </c:pt>
                <c:pt idx="3773">
                  <c:v>5.2402777777777798</c:v>
                </c:pt>
                <c:pt idx="3774">
                  <c:v>5.2416666666666698</c:v>
                </c:pt>
                <c:pt idx="3775">
                  <c:v>5.2430555555555598</c:v>
                </c:pt>
                <c:pt idx="3776">
                  <c:v>5.24444444444444</c:v>
                </c:pt>
                <c:pt idx="3777">
                  <c:v>5.24583333333333</c:v>
                </c:pt>
                <c:pt idx="3778">
                  <c:v>5.24722222222222</c:v>
                </c:pt>
                <c:pt idx="3779">
                  <c:v>5.24861111111111</c:v>
                </c:pt>
                <c:pt idx="3780">
                  <c:v>5.25</c:v>
                </c:pt>
                <c:pt idx="3781">
                  <c:v>5.25138888888889</c:v>
                </c:pt>
                <c:pt idx="3782">
                  <c:v>5.25277777777778</c:v>
                </c:pt>
                <c:pt idx="3783">
                  <c:v>5.25416666666667</c:v>
                </c:pt>
                <c:pt idx="3784">
                  <c:v>5.25555555555556</c:v>
                </c:pt>
                <c:pt idx="3785">
                  <c:v>5.25694444444445</c:v>
                </c:pt>
                <c:pt idx="3786">
                  <c:v>5.2583333333333302</c:v>
                </c:pt>
                <c:pt idx="3787">
                  <c:v>5.2597222222222202</c:v>
                </c:pt>
                <c:pt idx="3788">
                  <c:v>5.2611111111111102</c:v>
                </c:pt>
                <c:pt idx="3789">
                  <c:v>5.2625000000000002</c:v>
                </c:pt>
                <c:pt idx="3790">
                  <c:v>5.2638888888888902</c:v>
                </c:pt>
                <c:pt idx="3791">
                  <c:v>5.2652777777777802</c:v>
                </c:pt>
                <c:pt idx="3792">
                  <c:v>5.2666666666666702</c:v>
                </c:pt>
                <c:pt idx="3793">
                  <c:v>5.2680555555555602</c:v>
                </c:pt>
                <c:pt idx="3794">
                  <c:v>5.2694444444444501</c:v>
                </c:pt>
                <c:pt idx="3795">
                  <c:v>5.2708333333333304</c:v>
                </c:pt>
                <c:pt idx="3796">
                  <c:v>5.2722222222222204</c:v>
                </c:pt>
                <c:pt idx="3797">
                  <c:v>5.2736111111111104</c:v>
                </c:pt>
                <c:pt idx="3798">
                  <c:v>5.2750000000000004</c:v>
                </c:pt>
                <c:pt idx="3799">
                  <c:v>5.2763888888888903</c:v>
                </c:pt>
                <c:pt idx="3800">
                  <c:v>5.2777777777777803</c:v>
                </c:pt>
                <c:pt idx="3801">
                  <c:v>5.2791666666666703</c:v>
                </c:pt>
                <c:pt idx="3802">
                  <c:v>5.2805555555555603</c:v>
                </c:pt>
                <c:pt idx="3803">
                  <c:v>5.2819444444444397</c:v>
                </c:pt>
                <c:pt idx="3804">
                  <c:v>5.2833333333333297</c:v>
                </c:pt>
                <c:pt idx="3805">
                  <c:v>5.2847222222222197</c:v>
                </c:pt>
                <c:pt idx="3806">
                  <c:v>5.2861111111111097</c:v>
                </c:pt>
                <c:pt idx="3807">
                  <c:v>5.2874999999999996</c:v>
                </c:pt>
                <c:pt idx="3808">
                  <c:v>5.2888888888888896</c:v>
                </c:pt>
                <c:pt idx="3809">
                  <c:v>5.2902777777777796</c:v>
                </c:pt>
                <c:pt idx="3810">
                  <c:v>5.2916666666666696</c:v>
                </c:pt>
                <c:pt idx="3811">
                  <c:v>5.2930555555555596</c:v>
                </c:pt>
                <c:pt idx="3812">
                  <c:v>5.2944444444444398</c:v>
                </c:pt>
                <c:pt idx="3813">
                  <c:v>5.2958333333333298</c:v>
                </c:pt>
                <c:pt idx="3814">
                  <c:v>5.2972222222222198</c:v>
                </c:pt>
                <c:pt idx="3815">
                  <c:v>5.2986111111111098</c:v>
                </c:pt>
                <c:pt idx="3816">
                  <c:v>5.3</c:v>
                </c:pt>
                <c:pt idx="3817">
                  <c:v>5.3013888888888898</c:v>
                </c:pt>
                <c:pt idx="3818">
                  <c:v>5.3027777777777798</c:v>
                </c:pt>
                <c:pt idx="3819">
                  <c:v>5.3041666666666698</c:v>
                </c:pt>
                <c:pt idx="3820">
                  <c:v>5.3055555555555598</c:v>
                </c:pt>
                <c:pt idx="3821">
                  <c:v>5.30694444444444</c:v>
                </c:pt>
                <c:pt idx="3822">
                  <c:v>5.30833333333333</c:v>
                </c:pt>
                <c:pt idx="3823">
                  <c:v>5.30972222222222</c:v>
                </c:pt>
                <c:pt idx="3824">
                  <c:v>5.31111111111111</c:v>
                </c:pt>
                <c:pt idx="3825">
                  <c:v>5.3125</c:v>
                </c:pt>
                <c:pt idx="3826">
                  <c:v>5.31388888888889</c:v>
                </c:pt>
                <c:pt idx="3827">
                  <c:v>5.31527777777778</c:v>
                </c:pt>
                <c:pt idx="3828">
                  <c:v>5.31666666666667</c:v>
                </c:pt>
                <c:pt idx="3829">
                  <c:v>5.31805555555556</c:v>
                </c:pt>
                <c:pt idx="3830">
                  <c:v>5.31944444444445</c:v>
                </c:pt>
                <c:pt idx="3831">
                  <c:v>5.3208333333333302</c:v>
                </c:pt>
                <c:pt idx="3832">
                  <c:v>5.3222222222222202</c:v>
                </c:pt>
                <c:pt idx="3833">
                  <c:v>5.3236111111111102</c:v>
                </c:pt>
                <c:pt idx="3834">
                  <c:v>5.3250000000000002</c:v>
                </c:pt>
                <c:pt idx="3835">
                  <c:v>5.3263888888888902</c:v>
                </c:pt>
                <c:pt idx="3836">
                  <c:v>5.3277777777777802</c:v>
                </c:pt>
                <c:pt idx="3837">
                  <c:v>5.3291666666666702</c:v>
                </c:pt>
                <c:pt idx="3838">
                  <c:v>5.3305555555555602</c:v>
                </c:pt>
                <c:pt idx="3839">
                  <c:v>5.3319444444444501</c:v>
                </c:pt>
                <c:pt idx="3840">
                  <c:v>5.3333333333333304</c:v>
                </c:pt>
                <c:pt idx="3841">
                  <c:v>5.3347222222222204</c:v>
                </c:pt>
                <c:pt idx="3842">
                  <c:v>5.3361111111111104</c:v>
                </c:pt>
                <c:pt idx="3843">
                  <c:v>5.3375000000000004</c:v>
                </c:pt>
                <c:pt idx="3844">
                  <c:v>5.3388888888888903</c:v>
                </c:pt>
                <c:pt idx="3845">
                  <c:v>5.3402777777777803</c:v>
                </c:pt>
                <c:pt idx="3846">
                  <c:v>5.3416666666666703</c:v>
                </c:pt>
                <c:pt idx="3847">
                  <c:v>5.3430555555555603</c:v>
                </c:pt>
                <c:pt idx="3848">
                  <c:v>5.3444444444444397</c:v>
                </c:pt>
                <c:pt idx="3849">
                  <c:v>5.3458333333333297</c:v>
                </c:pt>
                <c:pt idx="3850">
                  <c:v>5.3472222222222197</c:v>
                </c:pt>
                <c:pt idx="3851">
                  <c:v>5.3486111111111097</c:v>
                </c:pt>
                <c:pt idx="3852">
                  <c:v>5.35</c:v>
                </c:pt>
                <c:pt idx="3853">
                  <c:v>5.3513888888888896</c:v>
                </c:pt>
                <c:pt idx="3854">
                  <c:v>5.3527777777777796</c:v>
                </c:pt>
                <c:pt idx="3855">
                  <c:v>5.3541666666666696</c:v>
                </c:pt>
                <c:pt idx="3856">
                  <c:v>5.3555555555555596</c:v>
                </c:pt>
                <c:pt idx="3857">
                  <c:v>5.3569444444444398</c:v>
                </c:pt>
                <c:pt idx="3858">
                  <c:v>5.3583333333333298</c:v>
                </c:pt>
                <c:pt idx="3859">
                  <c:v>5.3597222222222198</c:v>
                </c:pt>
                <c:pt idx="3860">
                  <c:v>5.3611111111111098</c:v>
                </c:pt>
                <c:pt idx="3861">
                  <c:v>5.3624999999999998</c:v>
                </c:pt>
                <c:pt idx="3862">
                  <c:v>5.3638888888888898</c:v>
                </c:pt>
                <c:pt idx="3863">
                  <c:v>5.3652777777777798</c:v>
                </c:pt>
                <c:pt idx="3864">
                  <c:v>5.3666666666666698</c:v>
                </c:pt>
                <c:pt idx="3865">
                  <c:v>5.3680555555555598</c:v>
                </c:pt>
                <c:pt idx="3866">
                  <c:v>5.36944444444444</c:v>
                </c:pt>
                <c:pt idx="3867">
                  <c:v>5.37083333333333</c:v>
                </c:pt>
                <c:pt idx="3868">
                  <c:v>5.37222222222222</c:v>
                </c:pt>
                <c:pt idx="3869">
                  <c:v>5.37361111111111</c:v>
                </c:pt>
                <c:pt idx="3870">
                  <c:v>5.375</c:v>
                </c:pt>
                <c:pt idx="3871">
                  <c:v>5.37638888888889</c:v>
                </c:pt>
                <c:pt idx="3872">
                  <c:v>5.37777777777778</c:v>
                </c:pt>
                <c:pt idx="3873">
                  <c:v>5.37916666666667</c:v>
                </c:pt>
                <c:pt idx="3874">
                  <c:v>5.38055555555556</c:v>
                </c:pt>
                <c:pt idx="3875">
                  <c:v>5.38194444444445</c:v>
                </c:pt>
                <c:pt idx="3876">
                  <c:v>5.3833333333333302</c:v>
                </c:pt>
                <c:pt idx="3877">
                  <c:v>5.3847222222222202</c:v>
                </c:pt>
                <c:pt idx="3878">
                  <c:v>5.3861111111111102</c:v>
                </c:pt>
                <c:pt idx="3879">
                  <c:v>5.3875000000000002</c:v>
                </c:pt>
                <c:pt idx="3880">
                  <c:v>5.3888888888888902</c:v>
                </c:pt>
                <c:pt idx="3881">
                  <c:v>5.3902777777777802</c:v>
                </c:pt>
                <c:pt idx="3882">
                  <c:v>5.3916666666666702</c:v>
                </c:pt>
                <c:pt idx="3883">
                  <c:v>5.3930555555555602</c:v>
                </c:pt>
                <c:pt idx="3884">
                  <c:v>5.3944444444444501</c:v>
                </c:pt>
                <c:pt idx="3885">
                  <c:v>5.3958333333333304</c:v>
                </c:pt>
                <c:pt idx="3886">
                  <c:v>5.3972222222222204</c:v>
                </c:pt>
                <c:pt idx="3887">
                  <c:v>5.3986111111111104</c:v>
                </c:pt>
                <c:pt idx="3888">
                  <c:v>5.4</c:v>
                </c:pt>
                <c:pt idx="3889">
                  <c:v>5.4013888888888903</c:v>
                </c:pt>
                <c:pt idx="3890">
                  <c:v>5.4027777777777803</c:v>
                </c:pt>
                <c:pt idx="3891">
                  <c:v>5.4041666666666703</c:v>
                </c:pt>
                <c:pt idx="3892">
                  <c:v>5.4055555555555603</c:v>
                </c:pt>
                <c:pt idx="3893">
                  <c:v>5.4069444444444397</c:v>
                </c:pt>
                <c:pt idx="3894">
                  <c:v>5.4083333333333297</c:v>
                </c:pt>
                <c:pt idx="3895">
                  <c:v>5.4097222222222197</c:v>
                </c:pt>
                <c:pt idx="3896">
                  <c:v>5.4111111111111097</c:v>
                </c:pt>
                <c:pt idx="3897">
                  <c:v>5.4124999999999996</c:v>
                </c:pt>
                <c:pt idx="3898">
                  <c:v>5.4138888888888896</c:v>
                </c:pt>
                <c:pt idx="3899">
                  <c:v>5.4152777777777796</c:v>
                </c:pt>
                <c:pt idx="3900">
                  <c:v>5.4166666666666696</c:v>
                </c:pt>
                <c:pt idx="3901">
                  <c:v>5.4180555555555596</c:v>
                </c:pt>
                <c:pt idx="3902">
                  <c:v>5.4194444444444398</c:v>
                </c:pt>
                <c:pt idx="3903">
                  <c:v>5.4208333333333298</c:v>
                </c:pt>
                <c:pt idx="3904">
                  <c:v>5.4222222222222198</c:v>
                </c:pt>
                <c:pt idx="3905">
                  <c:v>5.4236111111111098</c:v>
                </c:pt>
                <c:pt idx="3906">
                  <c:v>5.4249999999999998</c:v>
                </c:pt>
                <c:pt idx="3907">
                  <c:v>5.4263888888888898</c:v>
                </c:pt>
                <c:pt idx="3908">
                  <c:v>5.4277777777777798</c:v>
                </c:pt>
                <c:pt idx="3909">
                  <c:v>5.4291666666666698</c:v>
                </c:pt>
                <c:pt idx="3910">
                  <c:v>5.4305555555555598</c:v>
                </c:pt>
                <c:pt idx="3911">
                  <c:v>5.43194444444444</c:v>
                </c:pt>
                <c:pt idx="3912">
                  <c:v>5.43333333333333</c:v>
                </c:pt>
                <c:pt idx="3913">
                  <c:v>5.43472222222222</c:v>
                </c:pt>
                <c:pt idx="3914">
                  <c:v>5.43611111111111</c:v>
                </c:pt>
                <c:pt idx="3915">
                  <c:v>5.4375</c:v>
                </c:pt>
                <c:pt idx="3916">
                  <c:v>5.43888888888889</c:v>
                </c:pt>
                <c:pt idx="3917">
                  <c:v>5.44027777777778</c:v>
                </c:pt>
                <c:pt idx="3918">
                  <c:v>5.44166666666667</c:v>
                </c:pt>
                <c:pt idx="3919">
                  <c:v>5.44305555555556</c:v>
                </c:pt>
                <c:pt idx="3920">
                  <c:v>5.44444444444445</c:v>
                </c:pt>
                <c:pt idx="3921">
                  <c:v>5.4458333333333302</c:v>
                </c:pt>
                <c:pt idx="3922">
                  <c:v>5.4472222222222202</c:v>
                </c:pt>
                <c:pt idx="3923">
                  <c:v>5.4486111111111102</c:v>
                </c:pt>
                <c:pt idx="3924">
                  <c:v>5.45</c:v>
                </c:pt>
                <c:pt idx="3925">
                  <c:v>5.4513888888888902</c:v>
                </c:pt>
                <c:pt idx="3926">
                  <c:v>5.4527777777777802</c:v>
                </c:pt>
                <c:pt idx="3927">
                  <c:v>5.4541666666666702</c:v>
                </c:pt>
                <c:pt idx="3928">
                  <c:v>5.4555555555555602</c:v>
                </c:pt>
                <c:pt idx="3929">
                  <c:v>5.4569444444444501</c:v>
                </c:pt>
                <c:pt idx="3930">
                  <c:v>5.4583333333333304</c:v>
                </c:pt>
                <c:pt idx="3931">
                  <c:v>5.4597222222222204</c:v>
                </c:pt>
                <c:pt idx="3932">
                  <c:v>5.4611111111111104</c:v>
                </c:pt>
                <c:pt idx="3933">
                  <c:v>5.4625000000000004</c:v>
                </c:pt>
                <c:pt idx="3934">
                  <c:v>5.4638888888888903</c:v>
                </c:pt>
                <c:pt idx="3935">
                  <c:v>5.4652777777777803</c:v>
                </c:pt>
                <c:pt idx="3936">
                  <c:v>5.4666666666666703</c:v>
                </c:pt>
                <c:pt idx="3937">
                  <c:v>5.4680555555555603</c:v>
                </c:pt>
                <c:pt idx="3938">
                  <c:v>5.4694444444444397</c:v>
                </c:pt>
                <c:pt idx="3939">
                  <c:v>5.4708333333333297</c:v>
                </c:pt>
                <c:pt idx="3940">
                  <c:v>5.4722222222222197</c:v>
                </c:pt>
                <c:pt idx="3941">
                  <c:v>5.4736111111111097</c:v>
                </c:pt>
                <c:pt idx="3942">
                  <c:v>5.4749999999999996</c:v>
                </c:pt>
                <c:pt idx="3943">
                  <c:v>5.4763888888888896</c:v>
                </c:pt>
                <c:pt idx="3944">
                  <c:v>5.4777777777777796</c:v>
                </c:pt>
                <c:pt idx="3945">
                  <c:v>5.4791666666666696</c:v>
                </c:pt>
                <c:pt idx="3946">
                  <c:v>5.4805555555555596</c:v>
                </c:pt>
                <c:pt idx="3947">
                  <c:v>5.4819444444444398</c:v>
                </c:pt>
                <c:pt idx="3948">
                  <c:v>5.4833333333333298</c:v>
                </c:pt>
                <c:pt idx="3949">
                  <c:v>5.4847222222222198</c:v>
                </c:pt>
                <c:pt idx="3950">
                  <c:v>5.4861111111111098</c:v>
                </c:pt>
                <c:pt idx="3951">
                  <c:v>5.4874999999999998</c:v>
                </c:pt>
                <c:pt idx="3952">
                  <c:v>5.4888888888888898</c:v>
                </c:pt>
                <c:pt idx="3953">
                  <c:v>5.4902777777777798</c:v>
                </c:pt>
                <c:pt idx="3954">
                  <c:v>5.4916666666666698</c:v>
                </c:pt>
                <c:pt idx="3955">
                  <c:v>5.4930555555555598</c:v>
                </c:pt>
                <c:pt idx="3956">
                  <c:v>5.49444444444444</c:v>
                </c:pt>
                <c:pt idx="3957">
                  <c:v>5.49583333333333</c:v>
                </c:pt>
                <c:pt idx="3958">
                  <c:v>5.49722222222222</c:v>
                </c:pt>
                <c:pt idx="3959">
                  <c:v>5.49861111111111</c:v>
                </c:pt>
                <c:pt idx="3960">
                  <c:v>5.5</c:v>
                </c:pt>
                <c:pt idx="3961">
                  <c:v>5.50138888888889</c:v>
                </c:pt>
                <c:pt idx="3962">
                  <c:v>5.50277777777778</c:v>
                </c:pt>
                <c:pt idx="3963">
                  <c:v>5.50416666666667</c:v>
                </c:pt>
                <c:pt idx="3964">
                  <c:v>5.50555555555556</c:v>
                </c:pt>
                <c:pt idx="3965">
                  <c:v>5.50694444444445</c:v>
                </c:pt>
                <c:pt idx="3966">
                  <c:v>5.5083333333333302</c:v>
                </c:pt>
                <c:pt idx="3967">
                  <c:v>5.5097222222222202</c:v>
                </c:pt>
                <c:pt idx="3968">
                  <c:v>5.5111111111111102</c:v>
                </c:pt>
                <c:pt idx="3969">
                  <c:v>5.5125000000000002</c:v>
                </c:pt>
                <c:pt idx="3970">
                  <c:v>5.5138888888888902</c:v>
                </c:pt>
                <c:pt idx="3971">
                  <c:v>5.5152777777777802</c:v>
                </c:pt>
                <c:pt idx="3972">
                  <c:v>5.5166666666666702</c:v>
                </c:pt>
                <c:pt idx="3973">
                  <c:v>5.5180555555555602</c:v>
                </c:pt>
                <c:pt idx="3974">
                  <c:v>5.5194444444444501</c:v>
                </c:pt>
                <c:pt idx="3975">
                  <c:v>5.5208333333333304</c:v>
                </c:pt>
                <c:pt idx="3976">
                  <c:v>5.5222222222222204</c:v>
                </c:pt>
                <c:pt idx="3977">
                  <c:v>5.5236111111111104</c:v>
                </c:pt>
                <c:pt idx="3978">
                  <c:v>5.5250000000000004</c:v>
                </c:pt>
                <c:pt idx="3979">
                  <c:v>5.5263888888888903</c:v>
                </c:pt>
                <c:pt idx="3980">
                  <c:v>5.5277777777777803</c:v>
                </c:pt>
                <c:pt idx="3981">
                  <c:v>5.5291666666666703</c:v>
                </c:pt>
                <c:pt idx="3982">
                  <c:v>5.5305555555555603</c:v>
                </c:pt>
                <c:pt idx="3983">
                  <c:v>5.5319444444444397</c:v>
                </c:pt>
                <c:pt idx="3984">
                  <c:v>5.5333333333333297</c:v>
                </c:pt>
                <c:pt idx="3985">
                  <c:v>5.5347222222222197</c:v>
                </c:pt>
                <c:pt idx="3986">
                  <c:v>5.5361111111111097</c:v>
                </c:pt>
                <c:pt idx="3987">
                  <c:v>5.5374999999999996</c:v>
                </c:pt>
                <c:pt idx="3988">
                  <c:v>5.5388888888888896</c:v>
                </c:pt>
                <c:pt idx="3989">
                  <c:v>5.5402777777777796</c:v>
                </c:pt>
                <c:pt idx="3990">
                  <c:v>5.5416666666666696</c:v>
                </c:pt>
                <c:pt idx="3991">
                  <c:v>5.5430555555555596</c:v>
                </c:pt>
                <c:pt idx="3992">
                  <c:v>5.5444444444444398</c:v>
                </c:pt>
                <c:pt idx="3993">
                  <c:v>5.5458333333333298</c:v>
                </c:pt>
                <c:pt idx="3994">
                  <c:v>5.5472222222222198</c:v>
                </c:pt>
                <c:pt idx="3995">
                  <c:v>5.5486111111111098</c:v>
                </c:pt>
                <c:pt idx="3996">
                  <c:v>5.55</c:v>
                </c:pt>
                <c:pt idx="3997">
                  <c:v>5.5513888888888898</c:v>
                </c:pt>
                <c:pt idx="3998">
                  <c:v>5.5527777777777798</c:v>
                </c:pt>
                <c:pt idx="3999">
                  <c:v>5.5541666666666698</c:v>
                </c:pt>
                <c:pt idx="4000">
                  <c:v>5.5555555555555598</c:v>
                </c:pt>
                <c:pt idx="4001">
                  <c:v>5.55694444444444</c:v>
                </c:pt>
                <c:pt idx="4002">
                  <c:v>5.55833333333333</c:v>
                </c:pt>
                <c:pt idx="4003">
                  <c:v>5.55972222222222</c:v>
                </c:pt>
                <c:pt idx="4004">
                  <c:v>5.56111111111111</c:v>
                </c:pt>
                <c:pt idx="4005">
                  <c:v>5.5625</c:v>
                </c:pt>
                <c:pt idx="4006">
                  <c:v>5.56388888888889</c:v>
                </c:pt>
                <c:pt idx="4007">
                  <c:v>5.56527777777778</c:v>
                </c:pt>
                <c:pt idx="4008">
                  <c:v>5.56666666666667</c:v>
                </c:pt>
                <c:pt idx="4009">
                  <c:v>5.56805555555556</c:v>
                </c:pt>
                <c:pt idx="4010">
                  <c:v>5.56944444444445</c:v>
                </c:pt>
                <c:pt idx="4011">
                  <c:v>5.5708333333333302</c:v>
                </c:pt>
                <c:pt idx="4012">
                  <c:v>5.5722222222222202</c:v>
                </c:pt>
                <c:pt idx="4013">
                  <c:v>5.5736111111111102</c:v>
                </c:pt>
                <c:pt idx="4014">
                  <c:v>5.5750000000000002</c:v>
                </c:pt>
                <c:pt idx="4015">
                  <c:v>5.5763888888888902</c:v>
                </c:pt>
                <c:pt idx="4016">
                  <c:v>5.5777777777777802</c:v>
                </c:pt>
                <c:pt idx="4017">
                  <c:v>5.5791666666666702</c:v>
                </c:pt>
                <c:pt idx="4018">
                  <c:v>5.5805555555555602</c:v>
                </c:pt>
                <c:pt idx="4019">
                  <c:v>5.5819444444444501</c:v>
                </c:pt>
                <c:pt idx="4020">
                  <c:v>5.5833333333333304</c:v>
                </c:pt>
                <c:pt idx="4021">
                  <c:v>5.5847222222222204</c:v>
                </c:pt>
                <c:pt idx="4022">
                  <c:v>5.5861111111111104</c:v>
                </c:pt>
                <c:pt idx="4023">
                  <c:v>5.5875000000000004</c:v>
                </c:pt>
                <c:pt idx="4024">
                  <c:v>5.5888888888888903</c:v>
                </c:pt>
                <c:pt idx="4025">
                  <c:v>5.5902777777777803</c:v>
                </c:pt>
                <c:pt idx="4026">
                  <c:v>5.5916666666666703</c:v>
                </c:pt>
                <c:pt idx="4027">
                  <c:v>5.5930555555555603</c:v>
                </c:pt>
                <c:pt idx="4028">
                  <c:v>5.5944444444444397</c:v>
                </c:pt>
                <c:pt idx="4029">
                  <c:v>5.5958333333333297</c:v>
                </c:pt>
                <c:pt idx="4030">
                  <c:v>5.5972222222222197</c:v>
                </c:pt>
                <c:pt idx="4031">
                  <c:v>5.5986111111111097</c:v>
                </c:pt>
                <c:pt idx="4032">
                  <c:v>5.6</c:v>
                </c:pt>
                <c:pt idx="4033">
                  <c:v>5.6013888888888896</c:v>
                </c:pt>
                <c:pt idx="4034">
                  <c:v>5.6027777777777796</c:v>
                </c:pt>
                <c:pt idx="4035">
                  <c:v>5.6041666666666696</c:v>
                </c:pt>
                <c:pt idx="4036">
                  <c:v>5.6055555555555596</c:v>
                </c:pt>
                <c:pt idx="4037">
                  <c:v>5.6069444444444398</c:v>
                </c:pt>
                <c:pt idx="4038">
                  <c:v>5.6083333333333298</c:v>
                </c:pt>
                <c:pt idx="4039">
                  <c:v>5.6097222222222198</c:v>
                </c:pt>
                <c:pt idx="4040">
                  <c:v>5.6111111111111098</c:v>
                </c:pt>
                <c:pt idx="4041">
                  <c:v>5.6124999999999998</c:v>
                </c:pt>
                <c:pt idx="4042">
                  <c:v>5.6138888888888898</c:v>
                </c:pt>
                <c:pt idx="4043">
                  <c:v>5.6152777777777798</c:v>
                </c:pt>
                <c:pt idx="4044">
                  <c:v>5.6166666666666698</c:v>
                </c:pt>
                <c:pt idx="4045">
                  <c:v>5.6180555555555598</c:v>
                </c:pt>
                <c:pt idx="4046">
                  <c:v>5.61944444444444</c:v>
                </c:pt>
                <c:pt idx="4047">
                  <c:v>5.62083333333333</c:v>
                </c:pt>
                <c:pt idx="4048">
                  <c:v>5.62222222222222</c:v>
                </c:pt>
                <c:pt idx="4049">
                  <c:v>5.62361111111111</c:v>
                </c:pt>
                <c:pt idx="4050">
                  <c:v>5.625</c:v>
                </c:pt>
                <c:pt idx="4051">
                  <c:v>5.62638888888889</c:v>
                </c:pt>
                <c:pt idx="4052">
                  <c:v>5.62777777777778</c:v>
                </c:pt>
                <c:pt idx="4053">
                  <c:v>5.62916666666667</c:v>
                </c:pt>
                <c:pt idx="4054">
                  <c:v>5.63055555555556</c:v>
                </c:pt>
                <c:pt idx="4055">
                  <c:v>5.63194444444445</c:v>
                </c:pt>
                <c:pt idx="4056">
                  <c:v>5.6333333333333302</c:v>
                </c:pt>
                <c:pt idx="4057">
                  <c:v>5.6347222222222202</c:v>
                </c:pt>
                <c:pt idx="4058">
                  <c:v>5.6361111111111102</c:v>
                </c:pt>
                <c:pt idx="4059">
                  <c:v>5.6375000000000002</c:v>
                </c:pt>
                <c:pt idx="4060">
                  <c:v>5.6388888888888902</c:v>
                </c:pt>
                <c:pt idx="4061">
                  <c:v>5.6402777777777802</c:v>
                </c:pt>
                <c:pt idx="4062">
                  <c:v>5.6416666666666702</c:v>
                </c:pt>
                <c:pt idx="4063">
                  <c:v>5.6430555555555602</c:v>
                </c:pt>
                <c:pt idx="4064">
                  <c:v>5.6444444444444501</c:v>
                </c:pt>
                <c:pt idx="4065">
                  <c:v>5.6458333333333304</c:v>
                </c:pt>
                <c:pt idx="4066">
                  <c:v>5.6472222222222204</c:v>
                </c:pt>
                <c:pt idx="4067">
                  <c:v>5.6486111111111104</c:v>
                </c:pt>
                <c:pt idx="4068">
                  <c:v>5.65</c:v>
                </c:pt>
                <c:pt idx="4069">
                  <c:v>5.6513888888888903</c:v>
                </c:pt>
                <c:pt idx="4070">
                  <c:v>5.6527777777777803</c:v>
                </c:pt>
                <c:pt idx="4071">
                  <c:v>5.6541666666666703</c:v>
                </c:pt>
                <c:pt idx="4072">
                  <c:v>5.6555555555555603</c:v>
                </c:pt>
                <c:pt idx="4073">
                  <c:v>5.6569444444444397</c:v>
                </c:pt>
                <c:pt idx="4074">
                  <c:v>5.6583333333333297</c:v>
                </c:pt>
                <c:pt idx="4075">
                  <c:v>5.6597222222222197</c:v>
                </c:pt>
                <c:pt idx="4076">
                  <c:v>5.6611111111111097</c:v>
                </c:pt>
                <c:pt idx="4077">
                  <c:v>5.6624999999999996</c:v>
                </c:pt>
                <c:pt idx="4078">
                  <c:v>5.6638888888888896</c:v>
                </c:pt>
                <c:pt idx="4079">
                  <c:v>5.6652777777777796</c:v>
                </c:pt>
                <c:pt idx="4080">
                  <c:v>5.6666666666666696</c:v>
                </c:pt>
                <c:pt idx="4081">
                  <c:v>5.6680555555555596</c:v>
                </c:pt>
                <c:pt idx="4082">
                  <c:v>5.6694444444444398</c:v>
                </c:pt>
                <c:pt idx="4083">
                  <c:v>5.6708333333333298</c:v>
                </c:pt>
                <c:pt idx="4084">
                  <c:v>5.6722222222222198</c:v>
                </c:pt>
                <c:pt idx="4085">
                  <c:v>5.6736111111111098</c:v>
                </c:pt>
                <c:pt idx="4086">
                  <c:v>5.6749999999999998</c:v>
                </c:pt>
                <c:pt idx="4087">
                  <c:v>5.6763888888888898</c:v>
                </c:pt>
                <c:pt idx="4088">
                  <c:v>5.6777777777777798</c:v>
                </c:pt>
                <c:pt idx="4089">
                  <c:v>5.6791666666666698</c:v>
                </c:pt>
                <c:pt idx="4090">
                  <c:v>5.6805555555555598</c:v>
                </c:pt>
                <c:pt idx="4091">
                  <c:v>5.68194444444444</c:v>
                </c:pt>
                <c:pt idx="4092">
                  <c:v>5.68333333333333</c:v>
                </c:pt>
                <c:pt idx="4093">
                  <c:v>5.68472222222222</c:v>
                </c:pt>
                <c:pt idx="4094">
                  <c:v>5.68611111111111</c:v>
                </c:pt>
                <c:pt idx="4095">
                  <c:v>5.6875</c:v>
                </c:pt>
                <c:pt idx="4096">
                  <c:v>5.68888888888889</c:v>
                </c:pt>
                <c:pt idx="4097">
                  <c:v>5.69027777777778</c:v>
                </c:pt>
                <c:pt idx="4098">
                  <c:v>5.69166666666667</c:v>
                </c:pt>
                <c:pt idx="4099">
                  <c:v>5.69305555555556</c:v>
                </c:pt>
                <c:pt idx="4100">
                  <c:v>5.69444444444445</c:v>
                </c:pt>
                <c:pt idx="4101">
                  <c:v>5.6958333333333302</c:v>
                </c:pt>
                <c:pt idx="4102">
                  <c:v>5.6972222222222202</c:v>
                </c:pt>
                <c:pt idx="4103">
                  <c:v>5.6986111111111102</c:v>
                </c:pt>
                <c:pt idx="4104">
                  <c:v>5.7</c:v>
                </c:pt>
                <c:pt idx="4105">
                  <c:v>5.7013888888888902</c:v>
                </c:pt>
                <c:pt idx="4106">
                  <c:v>5.7027777777777802</c:v>
                </c:pt>
                <c:pt idx="4107">
                  <c:v>5.7041666666666702</c:v>
                </c:pt>
                <c:pt idx="4108">
                  <c:v>5.7055555555555602</c:v>
                </c:pt>
                <c:pt idx="4109">
                  <c:v>5.7069444444444501</c:v>
                </c:pt>
                <c:pt idx="4110">
                  <c:v>5.7083333333333304</c:v>
                </c:pt>
                <c:pt idx="4111">
                  <c:v>5.7097222222222204</c:v>
                </c:pt>
                <c:pt idx="4112">
                  <c:v>5.7111111111111104</c:v>
                </c:pt>
                <c:pt idx="4113">
                  <c:v>5.7125000000000004</c:v>
                </c:pt>
                <c:pt idx="4114">
                  <c:v>5.7138888888888903</c:v>
                </c:pt>
                <c:pt idx="4115">
                  <c:v>5.7152777777777803</c:v>
                </c:pt>
                <c:pt idx="4116">
                  <c:v>5.7166666666666703</c:v>
                </c:pt>
                <c:pt idx="4117">
                  <c:v>5.7180555555555603</c:v>
                </c:pt>
                <c:pt idx="4118">
                  <c:v>5.7194444444444397</c:v>
                </c:pt>
                <c:pt idx="4119">
                  <c:v>5.7208333333333297</c:v>
                </c:pt>
                <c:pt idx="4120">
                  <c:v>5.7222222222222197</c:v>
                </c:pt>
                <c:pt idx="4121">
                  <c:v>5.7236111111111097</c:v>
                </c:pt>
                <c:pt idx="4122">
                  <c:v>5.7249999999999996</c:v>
                </c:pt>
                <c:pt idx="4123">
                  <c:v>5.7263888888888896</c:v>
                </c:pt>
                <c:pt idx="4124">
                  <c:v>5.7277777777777796</c:v>
                </c:pt>
                <c:pt idx="4125">
                  <c:v>5.7291666666666696</c:v>
                </c:pt>
                <c:pt idx="4126">
                  <c:v>5.7305555555555596</c:v>
                </c:pt>
                <c:pt idx="4127">
                  <c:v>5.7319444444444398</c:v>
                </c:pt>
                <c:pt idx="4128">
                  <c:v>5.7333333333333298</c:v>
                </c:pt>
                <c:pt idx="4129">
                  <c:v>5.7347222222222198</c:v>
                </c:pt>
                <c:pt idx="4130">
                  <c:v>5.7361111111111098</c:v>
                </c:pt>
                <c:pt idx="4131">
                  <c:v>5.7374999999999998</c:v>
                </c:pt>
                <c:pt idx="4132">
                  <c:v>5.7388888888888898</c:v>
                </c:pt>
                <c:pt idx="4133">
                  <c:v>5.7402777777777798</c:v>
                </c:pt>
                <c:pt idx="4134">
                  <c:v>5.7416666666666698</c:v>
                </c:pt>
                <c:pt idx="4135">
                  <c:v>5.7430555555555598</c:v>
                </c:pt>
                <c:pt idx="4136">
                  <c:v>5.74444444444444</c:v>
                </c:pt>
                <c:pt idx="4137">
                  <c:v>5.74583333333333</c:v>
                </c:pt>
                <c:pt idx="4138">
                  <c:v>5.74722222222222</c:v>
                </c:pt>
                <c:pt idx="4139">
                  <c:v>5.74861111111111</c:v>
                </c:pt>
                <c:pt idx="4140">
                  <c:v>5.75</c:v>
                </c:pt>
                <c:pt idx="4141">
                  <c:v>5.75138888888889</c:v>
                </c:pt>
                <c:pt idx="4142">
                  <c:v>5.75277777777778</c:v>
                </c:pt>
                <c:pt idx="4143">
                  <c:v>5.75416666666667</c:v>
                </c:pt>
                <c:pt idx="4144">
                  <c:v>5.75555555555556</c:v>
                </c:pt>
                <c:pt idx="4145">
                  <c:v>5.75694444444445</c:v>
                </c:pt>
                <c:pt idx="4146">
                  <c:v>5.7583333333333302</c:v>
                </c:pt>
                <c:pt idx="4147">
                  <c:v>5.7597222222222202</c:v>
                </c:pt>
                <c:pt idx="4148">
                  <c:v>5.7611111111111102</c:v>
                </c:pt>
                <c:pt idx="4149">
                  <c:v>5.7625000000000002</c:v>
                </c:pt>
                <c:pt idx="4150">
                  <c:v>5.7638888888888902</c:v>
                </c:pt>
                <c:pt idx="4151">
                  <c:v>5.7652777777777802</c:v>
                </c:pt>
                <c:pt idx="4152">
                  <c:v>5.7666666666666702</c:v>
                </c:pt>
                <c:pt idx="4153">
                  <c:v>5.7680555555555602</c:v>
                </c:pt>
                <c:pt idx="4154">
                  <c:v>5.7694444444444501</c:v>
                </c:pt>
                <c:pt idx="4155">
                  <c:v>5.7708333333333304</c:v>
                </c:pt>
                <c:pt idx="4156">
                  <c:v>5.7722222222222204</c:v>
                </c:pt>
                <c:pt idx="4157">
                  <c:v>5.7736111111111104</c:v>
                </c:pt>
                <c:pt idx="4158">
                  <c:v>5.7750000000000004</c:v>
                </c:pt>
                <c:pt idx="4159">
                  <c:v>5.7763888888888903</c:v>
                </c:pt>
                <c:pt idx="4160">
                  <c:v>5.7777777777777803</c:v>
                </c:pt>
                <c:pt idx="4161">
                  <c:v>5.7791666666666703</c:v>
                </c:pt>
                <c:pt idx="4162">
                  <c:v>5.7805555555555603</c:v>
                </c:pt>
                <c:pt idx="4163">
                  <c:v>5.7819444444444397</c:v>
                </c:pt>
                <c:pt idx="4164">
                  <c:v>5.7833333333333297</c:v>
                </c:pt>
                <c:pt idx="4165">
                  <c:v>5.7847222222222197</c:v>
                </c:pt>
                <c:pt idx="4166">
                  <c:v>5.7861111111111097</c:v>
                </c:pt>
                <c:pt idx="4167">
                  <c:v>5.7874999999999996</c:v>
                </c:pt>
                <c:pt idx="4168">
                  <c:v>5.7888888888888896</c:v>
                </c:pt>
                <c:pt idx="4169">
                  <c:v>5.7902777777777796</c:v>
                </c:pt>
                <c:pt idx="4170">
                  <c:v>5.7916666666666696</c:v>
                </c:pt>
                <c:pt idx="4171">
                  <c:v>5.7930555555555596</c:v>
                </c:pt>
                <c:pt idx="4172">
                  <c:v>5.7944444444444398</c:v>
                </c:pt>
                <c:pt idx="4173">
                  <c:v>5.7958333333333298</c:v>
                </c:pt>
                <c:pt idx="4174">
                  <c:v>5.7972222222222198</c:v>
                </c:pt>
                <c:pt idx="4175">
                  <c:v>5.7986111111111098</c:v>
                </c:pt>
                <c:pt idx="4176">
                  <c:v>5.8</c:v>
                </c:pt>
                <c:pt idx="4177">
                  <c:v>5.8013888888888898</c:v>
                </c:pt>
                <c:pt idx="4178">
                  <c:v>5.8027777777777798</c:v>
                </c:pt>
                <c:pt idx="4179">
                  <c:v>5.8041666666666698</c:v>
                </c:pt>
                <c:pt idx="4180">
                  <c:v>5.8055555555555598</c:v>
                </c:pt>
                <c:pt idx="4181">
                  <c:v>5.80694444444444</c:v>
                </c:pt>
                <c:pt idx="4182">
                  <c:v>5.80833333333333</c:v>
                </c:pt>
                <c:pt idx="4183">
                  <c:v>5.80972222222222</c:v>
                </c:pt>
                <c:pt idx="4184">
                  <c:v>5.81111111111111</c:v>
                </c:pt>
                <c:pt idx="4185">
                  <c:v>5.8125</c:v>
                </c:pt>
                <c:pt idx="4186">
                  <c:v>5.81388888888889</c:v>
                </c:pt>
                <c:pt idx="4187">
                  <c:v>5.81527777777778</c:v>
                </c:pt>
                <c:pt idx="4188">
                  <c:v>5.81666666666667</c:v>
                </c:pt>
                <c:pt idx="4189">
                  <c:v>5.81805555555556</c:v>
                </c:pt>
                <c:pt idx="4190">
                  <c:v>5.81944444444445</c:v>
                </c:pt>
                <c:pt idx="4191">
                  <c:v>5.8208333333333302</c:v>
                </c:pt>
                <c:pt idx="4192">
                  <c:v>5.8222222222222202</c:v>
                </c:pt>
                <c:pt idx="4193">
                  <c:v>5.8236111111111102</c:v>
                </c:pt>
                <c:pt idx="4194">
                  <c:v>5.8250000000000002</c:v>
                </c:pt>
                <c:pt idx="4195">
                  <c:v>5.8263888888888902</c:v>
                </c:pt>
                <c:pt idx="4196">
                  <c:v>5.8277777777777802</c:v>
                </c:pt>
                <c:pt idx="4197">
                  <c:v>5.8291666666666702</c:v>
                </c:pt>
                <c:pt idx="4198">
                  <c:v>5.8305555555555602</c:v>
                </c:pt>
                <c:pt idx="4199">
                  <c:v>5.8319444444444501</c:v>
                </c:pt>
                <c:pt idx="4200">
                  <c:v>5.8333333333333304</c:v>
                </c:pt>
                <c:pt idx="4201">
                  <c:v>5.8347222222222204</c:v>
                </c:pt>
                <c:pt idx="4202">
                  <c:v>5.8361111111111104</c:v>
                </c:pt>
                <c:pt idx="4203">
                  <c:v>5.8375000000000004</c:v>
                </c:pt>
                <c:pt idx="4204">
                  <c:v>5.8388888888888903</c:v>
                </c:pt>
                <c:pt idx="4205">
                  <c:v>5.8402777777777803</c:v>
                </c:pt>
                <c:pt idx="4206">
                  <c:v>5.8416666666666703</c:v>
                </c:pt>
                <c:pt idx="4207">
                  <c:v>5.8430555555555603</c:v>
                </c:pt>
                <c:pt idx="4208">
                  <c:v>5.8444444444444397</c:v>
                </c:pt>
                <c:pt idx="4209">
                  <c:v>5.8458333333333297</c:v>
                </c:pt>
                <c:pt idx="4210">
                  <c:v>5.8472222222222197</c:v>
                </c:pt>
                <c:pt idx="4211">
                  <c:v>5.8486111111111097</c:v>
                </c:pt>
                <c:pt idx="4212">
                  <c:v>5.85</c:v>
                </c:pt>
                <c:pt idx="4213">
                  <c:v>5.8513888888888896</c:v>
                </c:pt>
                <c:pt idx="4214">
                  <c:v>5.8527777777777796</c:v>
                </c:pt>
                <c:pt idx="4215">
                  <c:v>5.8541666666666696</c:v>
                </c:pt>
                <c:pt idx="4216">
                  <c:v>5.8555555555555596</c:v>
                </c:pt>
                <c:pt idx="4217">
                  <c:v>5.8569444444444398</c:v>
                </c:pt>
                <c:pt idx="4218">
                  <c:v>5.8583333333333298</c:v>
                </c:pt>
                <c:pt idx="4219">
                  <c:v>5.8597222222222198</c:v>
                </c:pt>
                <c:pt idx="4220">
                  <c:v>5.8611111111111098</c:v>
                </c:pt>
                <c:pt idx="4221">
                  <c:v>5.8624999999999998</c:v>
                </c:pt>
                <c:pt idx="4222">
                  <c:v>5.8638888888888898</c:v>
                </c:pt>
                <c:pt idx="4223">
                  <c:v>5.8652777777777798</c:v>
                </c:pt>
                <c:pt idx="4224">
                  <c:v>5.8666666666666698</c:v>
                </c:pt>
                <c:pt idx="4225">
                  <c:v>5.8680555555555598</c:v>
                </c:pt>
                <c:pt idx="4226">
                  <c:v>5.86944444444444</c:v>
                </c:pt>
                <c:pt idx="4227">
                  <c:v>5.87083333333333</c:v>
                </c:pt>
                <c:pt idx="4228">
                  <c:v>5.87222222222222</c:v>
                </c:pt>
                <c:pt idx="4229">
                  <c:v>5.87361111111111</c:v>
                </c:pt>
                <c:pt idx="4230">
                  <c:v>5.875</c:v>
                </c:pt>
                <c:pt idx="4231">
                  <c:v>5.87638888888889</c:v>
                </c:pt>
                <c:pt idx="4232">
                  <c:v>5.87777777777778</c:v>
                </c:pt>
                <c:pt idx="4233">
                  <c:v>5.87916666666667</c:v>
                </c:pt>
                <c:pt idx="4234">
                  <c:v>5.88055555555556</c:v>
                </c:pt>
                <c:pt idx="4235">
                  <c:v>5.88194444444445</c:v>
                </c:pt>
                <c:pt idx="4236">
                  <c:v>5.8833333333333302</c:v>
                </c:pt>
                <c:pt idx="4237">
                  <c:v>5.8847222222222202</c:v>
                </c:pt>
                <c:pt idx="4238">
                  <c:v>5.8861111111111102</c:v>
                </c:pt>
                <c:pt idx="4239">
                  <c:v>5.8875000000000002</c:v>
                </c:pt>
                <c:pt idx="4240">
                  <c:v>5.8888888888888902</c:v>
                </c:pt>
                <c:pt idx="4241">
                  <c:v>5.8902777777777802</c:v>
                </c:pt>
                <c:pt idx="4242">
                  <c:v>5.8916666666666702</c:v>
                </c:pt>
                <c:pt idx="4243">
                  <c:v>5.8930555555555602</c:v>
                </c:pt>
                <c:pt idx="4244">
                  <c:v>5.8944444444444501</c:v>
                </c:pt>
                <c:pt idx="4245">
                  <c:v>5.8958333333333304</c:v>
                </c:pt>
                <c:pt idx="4246">
                  <c:v>5.8972222222222204</c:v>
                </c:pt>
                <c:pt idx="4247">
                  <c:v>5.8986111111111104</c:v>
                </c:pt>
                <c:pt idx="4248">
                  <c:v>5.9</c:v>
                </c:pt>
                <c:pt idx="4249">
                  <c:v>5.9013888888888903</c:v>
                </c:pt>
                <c:pt idx="4250">
                  <c:v>5.9027777777777803</c:v>
                </c:pt>
                <c:pt idx="4251">
                  <c:v>5.9041666666666703</c:v>
                </c:pt>
                <c:pt idx="4252">
                  <c:v>5.9055555555555603</c:v>
                </c:pt>
                <c:pt idx="4253">
                  <c:v>5.9069444444444397</c:v>
                </c:pt>
                <c:pt idx="4254">
                  <c:v>5.9083333333333297</c:v>
                </c:pt>
                <c:pt idx="4255">
                  <c:v>5.9097222222222197</c:v>
                </c:pt>
                <c:pt idx="4256">
                  <c:v>5.9111111111111097</c:v>
                </c:pt>
                <c:pt idx="4257">
                  <c:v>5.9124999999999996</c:v>
                </c:pt>
                <c:pt idx="4258">
                  <c:v>5.9138888888888896</c:v>
                </c:pt>
                <c:pt idx="4259">
                  <c:v>5.9152777777777796</c:v>
                </c:pt>
                <c:pt idx="4260">
                  <c:v>5.9166666666666696</c:v>
                </c:pt>
                <c:pt idx="4261">
                  <c:v>5.9180555555555596</c:v>
                </c:pt>
                <c:pt idx="4262">
                  <c:v>5.9194444444444398</c:v>
                </c:pt>
                <c:pt idx="4263">
                  <c:v>5.9208333333333298</c:v>
                </c:pt>
                <c:pt idx="4264">
                  <c:v>5.9222222222222198</c:v>
                </c:pt>
                <c:pt idx="4265">
                  <c:v>5.9236111111111098</c:v>
                </c:pt>
                <c:pt idx="4266">
                  <c:v>5.9249999999999998</c:v>
                </c:pt>
                <c:pt idx="4267">
                  <c:v>5.9263888888888898</c:v>
                </c:pt>
                <c:pt idx="4268">
                  <c:v>5.9277777777777798</c:v>
                </c:pt>
                <c:pt idx="4269">
                  <c:v>5.9291666666666698</c:v>
                </c:pt>
                <c:pt idx="4270">
                  <c:v>5.9305555555555598</c:v>
                </c:pt>
                <c:pt idx="4271">
                  <c:v>5.93194444444444</c:v>
                </c:pt>
                <c:pt idx="4272">
                  <c:v>5.93333333333333</c:v>
                </c:pt>
                <c:pt idx="4273">
                  <c:v>5.93472222222222</c:v>
                </c:pt>
                <c:pt idx="4274">
                  <c:v>5.93611111111111</c:v>
                </c:pt>
                <c:pt idx="4275">
                  <c:v>5.9375</c:v>
                </c:pt>
                <c:pt idx="4276">
                  <c:v>5.93888888888889</c:v>
                </c:pt>
                <c:pt idx="4277">
                  <c:v>5.94027777777778</c:v>
                </c:pt>
                <c:pt idx="4278">
                  <c:v>5.94166666666667</c:v>
                </c:pt>
                <c:pt idx="4279">
                  <c:v>5.94305555555556</c:v>
                </c:pt>
                <c:pt idx="4280">
                  <c:v>5.94444444444445</c:v>
                </c:pt>
                <c:pt idx="4281">
                  <c:v>5.9458333333333302</c:v>
                </c:pt>
                <c:pt idx="4282">
                  <c:v>5.9472222222222202</c:v>
                </c:pt>
                <c:pt idx="4283">
                  <c:v>5.9486111111111102</c:v>
                </c:pt>
                <c:pt idx="4284">
                  <c:v>5.95</c:v>
                </c:pt>
                <c:pt idx="4285">
                  <c:v>5.9513888888888902</c:v>
                </c:pt>
                <c:pt idx="4286">
                  <c:v>5.9527777777777802</c:v>
                </c:pt>
                <c:pt idx="4287">
                  <c:v>5.9541666666666702</c:v>
                </c:pt>
                <c:pt idx="4288">
                  <c:v>5.9555555555555602</c:v>
                </c:pt>
                <c:pt idx="4289">
                  <c:v>5.9569444444444501</c:v>
                </c:pt>
                <c:pt idx="4290">
                  <c:v>5.9583333333333304</c:v>
                </c:pt>
                <c:pt idx="4291">
                  <c:v>5.9597222222222204</c:v>
                </c:pt>
                <c:pt idx="4292">
                  <c:v>5.9611111111111104</c:v>
                </c:pt>
                <c:pt idx="4293">
                  <c:v>5.9625000000000004</c:v>
                </c:pt>
                <c:pt idx="4294">
                  <c:v>5.9638888888888903</c:v>
                </c:pt>
                <c:pt idx="4295">
                  <c:v>5.9652777777777803</c:v>
                </c:pt>
                <c:pt idx="4296">
                  <c:v>5.9666666666666703</c:v>
                </c:pt>
                <c:pt idx="4297">
                  <c:v>5.9680555555555603</c:v>
                </c:pt>
                <c:pt idx="4298">
                  <c:v>5.9694444444444397</c:v>
                </c:pt>
                <c:pt idx="4299">
                  <c:v>5.9708333333333297</c:v>
                </c:pt>
                <c:pt idx="4300">
                  <c:v>5.9722222222222197</c:v>
                </c:pt>
                <c:pt idx="4301">
                  <c:v>5.9736111111111097</c:v>
                </c:pt>
                <c:pt idx="4302">
                  <c:v>5.9749999999999996</c:v>
                </c:pt>
                <c:pt idx="4303">
                  <c:v>5.9763888888888896</c:v>
                </c:pt>
                <c:pt idx="4304">
                  <c:v>5.9777777777777796</c:v>
                </c:pt>
                <c:pt idx="4305">
                  <c:v>5.9791666666666696</c:v>
                </c:pt>
                <c:pt idx="4306">
                  <c:v>5.9805555555555596</c:v>
                </c:pt>
                <c:pt idx="4307">
                  <c:v>5.9819444444444398</c:v>
                </c:pt>
                <c:pt idx="4308">
                  <c:v>5.9833333333333298</c:v>
                </c:pt>
                <c:pt idx="4309">
                  <c:v>5.9847222222222198</c:v>
                </c:pt>
                <c:pt idx="4310">
                  <c:v>5.9861111111111098</c:v>
                </c:pt>
                <c:pt idx="4311">
                  <c:v>5.9874999999999998</c:v>
                </c:pt>
                <c:pt idx="4312">
                  <c:v>5.9888888888888898</c:v>
                </c:pt>
                <c:pt idx="4313">
                  <c:v>5.9902777777777798</c:v>
                </c:pt>
                <c:pt idx="4314">
                  <c:v>5.9916666666666698</c:v>
                </c:pt>
                <c:pt idx="4315">
                  <c:v>5.9930555555555598</c:v>
                </c:pt>
                <c:pt idx="4316">
                  <c:v>5.99444444444444</c:v>
                </c:pt>
                <c:pt idx="4317">
                  <c:v>5.99583333333333</c:v>
                </c:pt>
                <c:pt idx="4318">
                  <c:v>5.99722222222222</c:v>
                </c:pt>
                <c:pt idx="4319">
                  <c:v>5.99861111111111</c:v>
                </c:pt>
                <c:pt idx="4320">
                  <c:v>6</c:v>
                </c:pt>
                <c:pt idx="4321">
                  <c:v>6.00138888888889</c:v>
                </c:pt>
                <c:pt idx="4322">
                  <c:v>6.00277777777778</c:v>
                </c:pt>
                <c:pt idx="4323">
                  <c:v>6.00416666666667</c:v>
                </c:pt>
                <c:pt idx="4324">
                  <c:v>6.00555555555556</c:v>
                </c:pt>
                <c:pt idx="4325">
                  <c:v>6.00694444444445</c:v>
                </c:pt>
                <c:pt idx="4326">
                  <c:v>6.0083333333333302</c:v>
                </c:pt>
                <c:pt idx="4327">
                  <c:v>6.0097222222222202</c:v>
                </c:pt>
                <c:pt idx="4328">
                  <c:v>6.0111111111111102</c:v>
                </c:pt>
                <c:pt idx="4329">
                  <c:v>6.0125000000000002</c:v>
                </c:pt>
                <c:pt idx="4330">
                  <c:v>6.0138888888888902</c:v>
                </c:pt>
                <c:pt idx="4331">
                  <c:v>6.0152777777777802</c:v>
                </c:pt>
                <c:pt idx="4332">
                  <c:v>6.0166666666666702</c:v>
                </c:pt>
                <c:pt idx="4333">
                  <c:v>6.0180555555555602</c:v>
                </c:pt>
                <c:pt idx="4334">
                  <c:v>6.0194444444444501</c:v>
                </c:pt>
                <c:pt idx="4335">
                  <c:v>6.0208333333333304</c:v>
                </c:pt>
                <c:pt idx="4336">
                  <c:v>6.0222222222222204</c:v>
                </c:pt>
                <c:pt idx="4337">
                  <c:v>6.0236111111111104</c:v>
                </c:pt>
                <c:pt idx="4338">
                  <c:v>6.0250000000000004</c:v>
                </c:pt>
                <c:pt idx="4339">
                  <c:v>6.0263888888888903</c:v>
                </c:pt>
                <c:pt idx="4340">
                  <c:v>6.0277777777777803</c:v>
                </c:pt>
                <c:pt idx="4341">
                  <c:v>6.0291666666666703</c:v>
                </c:pt>
                <c:pt idx="4342">
                  <c:v>6.0305555555555603</c:v>
                </c:pt>
                <c:pt idx="4343">
                  <c:v>6.0319444444444397</c:v>
                </c:pt>
                <c:pt idx="4344">
                  <c:v>6.0333333333333297</c:v>
                </c:pt>
                <c:pt idx="4345">
                  <c:v>6.0347222222222197</c:v>
                </c:pt>
                <c:pt idx="4346">
                  <c:v>6.0361111111111097</c:v>
                </c:pt>
                <c:pt idx="4347">
                  <c:v>6.0374999999999996</c:v>
                </c:pt>
                <c:pt idx="4348">
                  <c:v>6.0388888888888896</c:v>
                </c:pt>
                <c:pt idx="4349">
                  <c:v>6.0402777777777796</c:v>
                </c:pt>
                <c:pt idx="4350">
                  <c:v>6.0416666666666696</c:v>
                </c:pt>
                <c:pt idx="4351">
                  <c:v>6.0430555555555596</c:v>
                </c:pt>
                <c:pt idx="4352">
                  <c:v>6.0444444444444398</c:v>
                </c:pt>
                <c:pt idx="4353">
                  <c:v>6.0458333333333298</c:v>
                </c:pt>
                <c:pt idx="4354">
                  <c:v>6.0472222222222198</c:v>
                </c:pt>
                <c:pt idx="4355">
                  <c:v>6.0486111111111098</c:v>
                </c:pt>
                <c:pt idx="4356">
                  <c:v>6.05</c:v>
                </c:pt>
                <c:pt idx="4357">
                  <c:v>6.0513888888888898</c:v>
                </c:pt>
                <c:pt idx="4358">
                  <c:v>6.0527777777777798</c:v>
                </c:pt>
                <c:pt idx="4359">
                  <c:v>6.0541666666666698</c:v>
                </c:pt>
                <c:pt idx="4360">
                  <c:v>6.0555555555555598</c:v>
                </c:pt>
                <c:pt idx="4361">
                  <c:v>6.05694444444444</c:v>
                </c:pt>
                <c:pt idx="4362">
                  <c:v>6.05833333333333</c:v>
                </c:pt>
                <c:pt idx="4363">
                  <c:v>6.05972222222222</c:v>
                </c:pt>
                <c:pt idx="4364">
                  <c:v>6.06111111111111</c:v>
                </c:pt>
                <c:pt idx="4365">
                  <c:v>6.0625</c:v>
                </c:pt>
                <c:pt idx="4366">
                  <c:v>6.06388888888889</c:v>
                </c:pt>
                <c:pt idx="4367">
                  <c:v>6.06527777777778</c:v>
                </c:pt>
                <c:pt idx="4368">
                  <c:v>6.06666666666667</c:v>
                </c:pt>
                <c:pt idx="4369">
                  <c:v>6.06805555555556</c:v>
                </c:pt>
                <c:pt idx="4370">
                  <c:v>6.06944444444445</c:v>
                </c:pt>
                <c:pt idx="4371">
                  <c:v>6.0708333333333302</c:v>
                </c:pt>
                <c:pt idx="4372">
                  <c:v>6.0722222222222202</c:v>
                </c:pt>
                <c:pt idx="4373">
                  <c:v>6.0736111111111102</c:v>
                </c:pt>
                <c:pt idx="4374">
                  <c:v>6.0750000000000002</c:v>
                </c:pt>
                <c:pt idx="4375">
                  <c:v>6.0763888888888902</c:v>
                </c:pt>
                <c:pt idx="4376">
                  <c:v>6.0777777777777802</c:v>
                </c:pt>
                <c:pt idx="4377">
                  <c:v>6.0791666666666702</c:v>
                </c:pt>
                <c:pt idx="4378">
                  <c:v>6.0805555555555602</c:v>
                </c:pt>
                <c:pt idx="4379">
                  <c:v>6.0819444444444501</c:v>
                </c:pt>
                <c:pt idx="4380">
                  <c:v>6.0833333333333304</c:v>
                </c:pt>
                <c:pt idx="4381">
                  <c:v>6.0847222222222204</c:v>
                </c:pt>
                <c:pt idx="4382">
                  <c:v>6.0861111111111104</c:v>
                </c:pt>
                <c:pt idx="4383">
                  <c:v>6.0875000000000004</c:v>
                </c:pt>
                <c:pt idx="4384">
                  <c:v>6.0888888888888903</c:v>
                </c:pt>
                <c:pt idx="4385">
                  <c:v>6.0902777777777803</c:v>
                </c:pt>
                <c:pt idx="4386">
                  <c:v>6.0916666666666703</c:v>
                </c:pt>
                <c:pt idx="4387">
                  <c:v>6.0930555555555603</c:v>
                </c:pt>
                <c:pt idx="4388">
                  <c:v>6.0944444444444397</c:v>
                </c:pt>
                <c:pt idx="4389">
                  <c:v>6.0958333333333297</c:v>
                </c:pt>
                <c:pt idx="4390">
                  <c:v>6.0972222222222197</c:v>
                </c:pt>
                <c:pt idx="4391">
                  <c:v>6.0986111111111097</c:v>
                </c:pt>
                <c:pt idx="4392">
                  <c:v>6.1</c:v>
                </c:pt>
                <c:pt idx="4393">
                  <c:v>6.1013888888888896</c:v>
                </c:pt>
                <c:pt idx="4394">
                  <c:v>6.1027777777777796</c:v>
                </c:pt>
                <c:pt idx="4395">
                  <c:v>6.1041666666666696</c:v>
                </c:pt>
                <c:pt idx="4396">
                  <c:v>6.1055555555555596</c:v>
                </c:pt>
                <c:pt idx="4397">
                  <c:v>6.1069444444444398</c:v>
                </c:pt>
                <c:pt idx="4398">
                  <c:v>6.1083333333333298</c:v>
                </c:pt>
                <c:pt idx="4399">
                  <c:v>6.1097222222222198</c:v>
                </c:pt>
                <c:pt idx="4400">
                  <c:v>6.1111111111111098</c:v>
                </c:pt>
                <c:pt idx="4401">
                  <c:v>6.1124999999999998</c:v>
                </c:pt>
                <c:pt idx="4402">
                  <c:v>6.1138888888888898</c:v>
                </c:pt>
                <c:pt idx="4403">
                  <c:v>6.1152777777777798</c:v>
                </c:pt>
                <c:pt idx="4404">
                  <c:v>6.1166666666666698</c:v>
                </c:pt>
                <c:pt idx="4405">
                  <c:v>6.1180555555555598</c:v>
                </c:pt>
                <c:pt idx="4406">
                  <c:v>6.11944444444444</c:v>
                </c:pt>
                <c:pt idx="4407">
                  <c:v>6.12083333333333</c:v>
                </c:pt>
                <c:pt idx="4408">
                  <c:v>6.12222222222222</c:v>
                </c:pt>
                <c:pt idx="4409">
                  <c:v>6.12361111111111</c:v>
                </c:pt>
                <c:pt idx="4410">
                  <c:v>6.125</c:v>
                </c:pt>
                <c:pt idx="4411">
                  <c:v>6.12638888888889</c:v>
                </c:pt>
                <c:pt idx="4412">
                  <c:v>6.12777777777778</c:v>
                </c:pt>
                <c:pt idx="4413">
                  <c:v>6.12916666666667</c:v>
                </c:pt>
                <c:pt idx="4414">
                  <c:v>6.13055555555556</c:v>
                </c:pt>
                <c:pt idx="4415">
                  <c:v>6.13194444444445</c:v>
                </c:pt>
                <c:pt idx="4416">
                  <c:v>6.1333333333333302</c:v>
                </c:pt>
                <c:pt idx="4417">
                  <c:v>6.1347222222222202</c:v>
                </c:pt>
                <c:pt idx="4418">
                  <c:v>6.1361111111111102</c:v>
                </c:pt>
                <c:pt idx="4419">
                  <c:v>6.1375000000000002</c:v>
                </c:pt>
                <c:pt idx="4420">
                  <c:v>6.1388888888888902</c:v>
                </c:pt>
                <c:pt idx="4421">
                  <c:v>6.1402777777777802</c:v>
                </c:pt>
                <c:pt idx="4422">
                  <c:v>6.1416666666666702</c:v>
                </c:pt>
                <c:pt idx="4423">
                  <c:v>6.1430555555555602</c:v>
                </c:pt>
                <c:pt idx="4424">
                  <c:v>6.1444444444444501</c:v>
                </c:pt>
                <c:pt idx="4425">
                  <c:v>6.1458333333333304</c:v>
                </c:pt>
                <c:pt idx="4426">
                  <c:v>6.1472222222222204</c:v>
                </c:pt>
                <c:pt idx="4427">
                  <c:v>6.1486111111111104</c:v>
                </c:pt>
                <c:pt idx="4428">
                  <c:v>6.15</c:v>
                </c:pt>
                <c:pt idx="4429">
                  <c:v>6.1513888888888903</c:v>
                </c:pt>
                <c:pt idx="4430">
                  <c:v>6.1527777777777803</c:v>
                </c:pt>
                <c:pt idx="4431">
                  <c:v>6.1541666666666703</c:v>
                </c:pt>
                <c:pt idx="4432">
                  <c:v>6.1555555555555603</c:v>
                </c:pt>
                <c:pt idx="4433">
                  <c:v>6.1569444444444397</c:v>
                </c:pt>
                <c:pt idx="4434">
                  <c:v>6.1583333333333297</c:v>
                </c:pt>
                <c:pt idx="4435">
                  <c:v>6.1597222222222197</c:v>
                </c:pt>
                <c:pt idx="4436">
                  <c:v>6.1611111111111097</c:v>
                </c:pt>
                <c:pt idx="4437">
                  <c:v>6.1624999999999996</c:v>
                </c:pt>
                <c:pt idx="4438">
                  <c:v>6.1638888888888896</c:v>
                </c:pt>
                <c:pt idx="4439">
                  <c:v>6.1652777777777796</c:v>
                </c:pt>
                <c:pt idx="4440">
                  <c:v>6.1666666666666696</c:v>
                </c:pt>
                <c:pt idx="4441">
                  <c:v>6.1680555555555596</c:v>
                </c:pt>
                <c:pt idx="4442">
                  <c:v>6.1694444444444398</c:v>
                </c:pt>
                <c:pt idx="4443">
                  <c:v>6.1708333333333298</c:v>
                </c:pt>
                <c:pt idx="4444">
                  <c:v>6.1722222222222198</c:v>
                </c:pt>
                <c:pt idx="4445">
                  <c:v>6.1736111111111098</c:v>
                </c:pt>
                <c:pt idx="4446">
                  <c:v>6.1749999999999998</c:v>
                </c:pt>
                <c:pt idx="4447">
                  <c:v>6.1763888888888898</c:v>
                </c:pt>
                <c:pt idx="4448">
                  <c:v>6.1777777777777798</c:v>
                </c:pt>
                <c:pt idx="4449">
                  <c:v>6.1791666666666698</c:v>
                </c:pt>
                <c:pt idx="4450">
                  <c:v>6.1805555555555598</c:v>
                </c:pt>
                <c:pt idx="4451">
                  <c:v>6.18194444444444</c:v>
                </c:pt>
                <c:pt idx="4452">
                  <c:v>6.18333333333333</c:v>
                </c:pt>
                <c:pt idx="4453">
                  <c:v>6.18472222222222</c:v>
                </c:pt>
                <c:pt idx="4454">
                  <c:v>6.18611111111111</c:v>
                </c:pt>
                <c:pt idx="4455">
                  <c:v>6.1875</c:v>
                </c:pt>
                <c:pt idx="4456">
                  <c:v>6.18888888888889</c:v>
                </c:pt>
                <c:pt idx="4457">
                  <c:v>6.19027777777778</c:v>
                </c:pt>
                <c:pt idx="4458">
                  <c:v>6.19166666666667</c:v>
                </c:pt>
                <c:pt idx="4459">
                  <c:v>6.19305555555556</c:v>
                </c:pt>
                <c:pt idx="4460">
                  <c:v>6.19444444444445</c:v>
                </c:pt>
                <c:pt idx="4461">
                  <c:v>6.1958333333333302</c:v>
                </c:pt>
                <c:pt idx="4462">
                  <c:v>6.1972222222222202</c:v>
                </c:pt>
                <c:pt idx="4463">
                  <c:v>6.1986111111111102</c:v>
                </c:pt>
                <c:pt idx="4464">
                  <c:v>6.2</c:v>
                </c:pt>
                <c:pt idx="4465">
                  <c:v>6.2013888888888902</c:v>
                </c:pt>
                <c:pt idx="4466">
                  <c:v>6.2027777777777802</c:v>
                </c:pt>
                <c:pt idx="4467">
                  <c:v>6.2041666666666702</c:v>
                </c:pt>
                <c:pt idx="4468">
                  <c:v>6.2055555555555602</c:v>
                </c:pt>
                <c:pt idx="4469">
                  <c:v>6.2069444444444501</c:v>
                </c:pt>
                <c:pt idx="4470">
                  <c:v>6.2083333333333304</c:v>
                </c:pt>
                <c:pt idx="4471">
                  <c:v>6.2097222222222204</c:v>
                </c:pt>
                <c:pt idx="4472">
                  <c:v>6.2111111111111104</c:v>
                </c:pt>
                <c:pt idx="4473">
                  <c:v>6.2125000000000004</c:v>
                </c:pt>
                <c:pt idx="4474">
                  <c:v>6.2138888888888903</c:v>
                </c:pt>
                <c:pt idx="4475">
                  <c:v>6.2152777777777803</c:v>
                </c:pt>
                <c:pt idx="4476">
                  <c:v>6.2166666666666703</c:v>
                </c:pt>
                <c:pt idx="4477">
                  <c:v>6.2180555555555603</c:v>
                </c:pt>
                <c:pt idx="4478">
                  <c:v>6.2194444444444397</c:v>
                </c:pt>
                <c:pt idx="4479">
                  <c:v>6.2208333333333297</c:v>
                </c:pt>
                <c:pt idx="4480">
                  <c:v>6.2222222222222197</c:v>
                </c:pt>
                <c:pt idx="4481">
                  <c:v>6.2236111111111097</c:v>
                </c:pt>
                <c:pt idx="4482">
                  <c:v>6.2249999999999996</c:v>
                </c:pt>
                <c:pt idx="4483">
                  <c:v>6.2263888888888896</c:v>
                </c:pt>
                <c:pt idx="4484">
                  <c:v>6.2277777777777796</c:v>
                </c:pt>
                <c:pt idx="4485">
                  <c:v>6.2291666666666696</c:v>
                </c:pt>
                <c:pt idx="4486">
                  <c:v>6.2305555555555596</c:v>
                </c:pt>
                <c:pt idx="4487">
                  <c:v>6.2319444444444398</c:v>
                </c:pt>
                <c:pt idx="4488">
                  <c:v>6.2333333333333298</c:v>
                </c:pt>
                <c:pt idx="4489">
                  <c:v>6.2347222222222198</c:v>
                </c:pt>
                <c:pt idx="4490">
                  <c:v>6.2361111111111098</c:v>
                </c:pt>
                <c:pt idx="4491">
                  <c:v>6.2374999999999998</c:v>
                </c:pt>
                <c:pt idx="4492">
                  <c:v>6.2388888888888898</c:v>
                </c:pt>
                <c:pt idx="4493">
                  <c:v>6.2402777777777798</c:v>
                </c:pt>
                <c:pt idx="4494">
                  <c:v>6.2416666666666698</c:v>
                </c:pt>
                <c:pt idx="4495">
                  <c:v>6.2430555555555598</c:v>
                </c:pt>
                <c:pt idx="4496">
                  <c:v>6.24444444444444</c:v>
                </c:pt>
                <c:pt idx="4497">
                  <c:v>6.24583333333333</c:v>
                </c:pt>
                <c:pt idx="4498">
                  <c:v>6.24722222222222</c:v>
                </c:pt>
                <c:pt idx="4499">
                  <c:v>6.24861111111111</c:v>
                </c:pt>
                <c:pt idx="4500">
                  <c:v>6.25</c:v>
                </c:pt>
                <c:pt idx="4501">
                  <c:v>6.25138888888889</c:v>
                </c:pt>
                <c:pt idx="4502">
                  <c:v>6.25277777777778</c:v>
                </c:pt>
                <c:pt idx="4503">
                  <c:v>6.25416666666667</c:v>
                </c:pt>
                <c:pt idx="4504">
                  <c:v>6.25555555555556</c:v>
                </c:pt>
                <c:pt idx="4505">
                  <c:v>6.25694444444445</c:v>
                </c:pt>
                <c:pt idx="4506">
                  <c:v>6.2583333333333302</c:v>
                </c:pt>
                <c:pt idx="4507">
                  <c:v>6.2597222222222202</c:v>
                </c:pt>
                <c:pt idx="4508">
                  <c:v>6.2611111111111102</c:v>
                </c:pt>
                <c:pt idx="4509">
                  <c:v>6.2625000000000002</c:v>
                </c:pt>
                <c:pt idx="4510">
                  <c:v>6.2638888888888902</c:v>
                </c:pt>
                <c:pt idx="4511">
                  <c:v>6.2652777777777802</c:v>
                </c:pt>
                <c:pt idx="4512">
                  <c:v>6.2666666666666702</c:v>
                </c:pt>
                <c:pt idx="4513">
                  <c:v>6.2680555555555602</c:v>
                </c:pt>
                <c:pt idx="4514">
                  <c:v>6.2694444444444501</c:v>
                </c:pt>
                <c:pt idx="4515">
                  <c:v>6.2708333333333304</c:v>
                </c:pt>
                <c:pt idx="4516">
                  <c:v>6.2722222222222204</c:v>
                </c:pt>
                <c:pt idx="4517">
                  <c:v>6.2736111111111104</c:v>
                </c:pt>
                <c:pt idx="4518">
                  <c:v>6.2750000000000004</c:v>
                </c:pt>
                <c:pt idx="4519">
                  <c:v>6.2763888888888903</c:v>
                </c:pt>
                <c:pt idx="4520">
                  <c:v>6.2777777777777803</c:v>
                </c:pt>
                <c:pt idx="4521">
                  <c:v>6.2791666666666703</c:v>
                </c:pt>
                <c:pt idx="4522">
                  <c:v>6.2805555555555603</c:v>
                </c:pt>
                <c:pt idx="4523">
                  <c:v>6.2819444444444397</c:v>
                </c:pt>
                <c:pt idx="4524">
                  <c:v>6.2833333333333297</c:v>
                </c:pt>
                <c:pt idx="4525">
                  <c:v>6.2847222222222197</c:v>
                </c:pt>
                <c:pt idx="4526">
                  <c:v>6.2861111111111097</c:v>
                </c:pt>
                <c:pt idx="4527">
                  <c:v>6.2874999999999996</c:v>
                </c:pt>
                <c:pt idx="4528">
                  <c:v>6.2888888888888896</c:v>
                </c:pt>
                <c:pt idx="4529">
                  <c:v>6.2902777777777796</c:v>
                </c:pt>
                <c:pt idx="4530">
                  <c:v>6.2916666666666696</c:v>
                </c:pt>
                <c:pt idx="4531">
                  <c:v>6.2930555555555596</c:v>
                </c:pt>
                <c:pt idx="4532">
                  <c:v>6.2944444444444398</c:v>
                </c:pt>
                <c:pt idx="4533">
                  <c:v>6.2958333333333298</c:v>
                </c:pt>
                <c:pt idx="4534">
                  <c:v>6.2972222222222198</c:v>
                </c:pt>
                <c:pt idx="4535">
                  <c:v>6.2986111111111098</c:v>
                </c:pt>
                <c:pt idx="4536">
                  <c:v>6.3</c:v>
                </c:pt>
                <c:pt idx="4537">
                  <c:v>6.3013888888888898</c:v>
                </c:pt>
                <c:pt idx="4538">
                  <c:v>6.3027777777777798</c:v>
                </c:pt>
                <c:pt idx="4539">
                  <c:v>6.3041666666666698</c:v>
                </c:pt>
                <c:pt idx="4540">
                  <c:v>6.3055555555555598</c:v>
                </c:pt>
                <c:pt idx="4541">
                  <c:v>6.30694444444444</c:v>
                </c:pt>
                <c:pt idx="4542">
                  <c:v>6.30833333333333</c:v>
                </c:pt>
                <c:pt idx="4543">
                  <c:v>6.30972222222222</c:v>
                </c:pt>
                <c:pt idx="4544">
                  <c:v>6.31111111111111</c:v>
                </c:pt>
                <c:pt idx="4545">
                  <c:v>6.3125</c:v>
                </c:pt>
                <c:pt idx="4546">
                  <c:v>6.31388888888889</c:v>
                </c:pt>
                <c:pt idx="4547">
                  <c:v>6.31527777777778</c:v>
                </c:pt>
                <c:pt idx="4548">
                  <c:v>6.31666666666667</c:v>
                </c:pt>
                <c:pt idx="4549">
                  <c:v>6.31805555555556</c:v>
                </c:pt>
                <c:pt idx="4550">
                  <c:v>6.31944444444445</c:v>
                </c:pt>
                <c:pt idx="4551">
                  <c:v>6.3208333333333302</c:v>
                </c:pt>
                <c:pt idx="4552">
                  <c:v>6.3222222222222202</c:v>
                </c:pt>
                <c:pt idx="4553">
                  <c:v>6.3236111111111102</c:v>
                </c:pt>
                <c:pt idx="4554">
                  <c:v>6.3250000000000002</c:v>
                </c:pt>
                <c:pt idx="4555">
                  <c:v>6.3263888888888902</c:v>
                </c:pt>
                <c:pt idx="4556">
                  <c:v>6.3277777777777802</c:v>
                </c:pt>
                <c:pt idx="4557">
                  <c:v>6.3291666666666702</c:v>
                </c:pt>
                <c:pt idx="4558">
                  <c:v>6.3305555555555602</c:v>
                </c:pt>
                <c:pt idx="4559">
                  <c:v>6.3319444444444501</c:v>
                </c:pt>
                <c:pt idx="4560">
                  <c:v>6.3333333333333304</c:v>
                </c:pt>
                <c:pt idx="4561">
                  <c:v>6.3347222222222204</c:v>
                </c:pt>
                <c:pt idx="4562">
                  <c:v>6.3361111111111104</c:v>
                </c:pt>
                <c:pt idx="4563">
                  <c:v>6.3375000000000004</c:v>
                </c:pt>
                <c:pt idx="4564">
                  <c:v>6.3388888888888903</c:v>
                </c:pt>
                <c:pt idx="4565">
                  <c:v>6.3402777777777803</c:v>
                </c:pt>
                <c:pt idx="4566">
                  <c:v>6.3416666666666703</c:v>
                </c:pt>
                <c:pt idx="4567">
                  <c:v>6.3430555555555603</c:v>
                </c:pt>
                <c:pt idx="4568">
                  <c:v>6.3444444444444397</c:v>
                </c:pt>
                <c:pt idx="4569">
                  <c:v>6.3458333333333297</c:v>
                </c:pt>
                <c:pt idx="4570">
                  <c:v>6.3472222222222197</c:v>
                </c:pt>
                <c:pt idx="4571">
                  <c:v>6.3486111111111097</c:v>
                </c:pt>
                <c:pt idx="4572">
                  <c:v>6.35</c:v>
                </c:pt>
                <c:pt idx="4573">
                  <c:v>6.3513888888888896</c:v>
                </c:pt>
                <c:pt idx="4574">
                  <c:v>6.3527777777777796</c:v>
                </c:pt>
                <c:pt idx="4575">
                  <c:v>6.3541666666666696</c:v>
                </c:pt>
                <c:pt idx="4576">
                  <c:v>6.3555555555555596</c:v>
                </c:pt>
                <c:pt idx="4577">
                  <c:v>6.3569444444444398</c:v>
                </c:pt>
                <c:pt idx="4578">
                  <c:v>6.3583333333333298</c:v>
                </c:pt>
                <c:pt idx="4579">
                  <c:v>6.3597222222222198</c:v>
                </c:pt>
                <c:pt idx="4580">
                  <c:v>6.3611111111111098</c:v>
                </c:pt>
                <c:pt idx="4581">
                  <c:v>6.3624999999999998</c:v>
                </c:pt>
                <c:pt idx="4582">
                  <c:v>6.3638888888888898</c:v>
                </c:pt>
                <c:pt idx="4583">
                  <c:v>6.3652777777777798</c:v>
                </c:pt>
                <c:pt idx="4584">
                  <c:v>6.3666666666666698</c:v>
                </c:pt>
                <c:pt idx="4585">
                  <c:v>6.3680555555555598</c:v>
                </c:pt>
                <c:pt idx="4586">
                  <c:v>6.36944444444444</c:v>
                </c:pt>
                <c:pt idx="4587">
                  <c:v>6.37083333333333</c:v>
                </c:pt>
                <c:pt idx="4588">
                  <c:v>6.37222222222222</c:v>
                </c:pt>
                <c:pt idx="4589">
                  <c:v>6.37361111111111</c:v>
                </c:pt>
                <c:pt idx="4590">
                  <c:v>6.375</c:v>
                </c:pt>
                <c:pt idx="4591">
                  <c:v>6.37638888888889</c:v>
                </c:pt>
                <c:pt idx="4592">
                  <c:v>6.37777777777778</c:v>
                </c:pt>
                <c:pt idx="4593">
                  <c:v>6.37916666666667</c:v>
                </c:pt>
                <c:pt idx="4594">
                  <c:v>6.38055555555556</c:v>
                </c:pt>
                <c:pt idx="4595">
                  <c:v>6.38194444444445</c:v>
                </c:pt>
                <c:pt idx="4596">
                  <c:v>6.3833333333333302</c:v>
                </c:pt>
                <c:pt idx="4597">
                  <c:v>6.3847222222222202</c:v>
                </c:pt>
                <c:pt idx="4598">
                  <c:v>6.3861111111111102</c:v>
                </c:pt>
                <c:pt idx="4599">
                  <c:v>6.3875000000000002</c:v>
                </c:pt>
                <c:pt idx="4600">
                  <c:v>6.3888888888888902</c:v>
                </c:pt>
                <c:pt idx="4601">
                  <c:v>6.3902777777777802</c:v>
                </c:pt>
                <c:pt idx="4602">
                  <c:v>6.3916666666666702</c:v>
                </c:pt>
                <c:pt idx="4603">
                  <c:v>6.3930555555555602</c:v>
                </c:pt>
                <c:pt idx="4604">
                  <c:v>6.3944444444444501</c:v>
                </c:pt>
                <c:pt idx="4605">
                  <c:v>6.3958333333333304</c:v>
                </c:pt>
                <c:pt idx="4606">
                  <c:v>6.3972222222222204</c:v>
                </c:pt>
                <c:pt idx="4607">
                  <c:v>6.3986111111111104</c:v>
                </c:pt>
                <c:pt idx="4608">
                  <c:v>6.4</c:v>
                </c:pt>
                <c:pt idx="4609">
                  <c:v>6.4013888888888903</c:v>
                </c:pt>
                <c:pt idx="4610">
                  <c:v>6.4027777777777803</c:v>
                </c:pt>
                <c:pt idx="4611">
                  <c:v>6.4041666666666703</c:v>
                </c:pt>
                <c:pt idx="4612">
                  <c:v>6.4055555555555603</c:v>
                </c:pt>
                <c:pt idx="4613">
                  <c:v>6.4069444444444397</c:v>
                </c:pt>
                <c:pt idx="4614">
                  <c:v>6.4083333333333297</c:v>
                </c:pt>
                <c:pt idx="4615">
                  <c:v>6.4097222222222197</c:v>
                </c:pt>
                <c:pt idx="4616">
                  <c:v>6.4111111111111097</c:v>
                </c:pt>
                <c:pt idx="4617">
                  <c:v>6.4124999999999996</c:v>
                </c:pt>
                <c:pt idx="4618">
                  <c:v>6.4138888888888896</c:v>
                </c:pt>
                <c:pt idx="4619">
                  <c:v>6.4152777777777796</c:v>
                </c:pt>
                <c:pt idx="4620">
                  <c:v>6.4166666666666696</c:v>
                </c:pt>
                <c:pt idx="4621">
                  <c:v>6.4180555555555596</c:v>
                </c:pt>
                <c:pt idx="4622">
                  <c:v>6.4194444444444398</c:v>
                </c:pt>
                <c:pt idx="4623">
                  <c:v>6.4208333333333298</c:v>
                </c:pt>
                <c:pt idx="4624">
                  <c:v>6.4222222222222198</c:v>
                </c:pt>
                <c:pt idx="4625">
                  <c:v>6.4236111111111098</c:v>
                </c:pt>
                <c:pt idx="4626">
                  <c:v>6.4249999999999998</c:v>
                </c:pt>
                <c:pt idx="4627">
                  <c:v>6.4263888888888898</c:v>
                </c:pt>
                <c:pt idx="4628">
                  <c:v>6.4277777777777798</c:v>
                </c:pt>
                <c:pt idx="4629">
                  <c:v>6.4291666666666698</c:v>
                </c:pt>
                <c:pt idx="4630">
                  <c:v>6.4305555555555598</c:v>
                </c:pt>
                <c:pt idx="4631">
                  <c:v>6.43194444444444</c:v>
                </c:pt>
                <c:pt idx="4632">
                  <c:v>6.43333333333333</c:v>
                </c:pt>
                <c:pt idx="4633">
                  <c:v>6.43472222222222</c:v>
                </c:pt>
                <c:pt idx="4634">
                  <c:v>6.43611111111111</c:v>
                </c:pt>
                <c:pt idx="4635">
                  <c:v>6.4375</c:v>
                </c:pt>
                <c:pt idx="4636">
                  <c:v>6.43888888888889</c:v>
                </c:pt>
                <c:pt idx="4637">
                  <c:v>6.44027777777778</c:v>
                </c:pt>
                <c:pt idx="4638">
                  <c:v>6.44166666666667</c:v>
                </c:pt>
                <c:pt idx="4639">
                  <c:v>6.44305555555556</c:v>
                </c:pt>
                <c:pt idx="4640">
                  <c:v>6.44444444444445</c:v>
                </c:pt>
                <c:pt idx="4641">
                  <c:v>6.4458333333333302</c:v>
                </c:pt>
                <c:pt idx="4642">
                  <c:v>6.4472222222222202</c:v>
                </c:pt>
                <c:pt idx="4643">
                  <c:v>6.4486111111111102</c:v>
                </c:pt>
                <c:pt idx="4644">
                  <c:v>6.45</c:v>
                </c:pt>
                <c:pt idx="4645">
                  <c:v>6.4513888888888902</c:v>
                </c:pt>
                <c:pt idx="4646">
                  <c:v>6.4527777777777802</c:v>
                </c:pt>
                <c:pt idx="4647">
                  <c:v>6.4541666666666702</c:v>
                </c:pt>
                <c:pt idx="4648">
                  <c:v>6.4555555555555602</c:v>
                </c:pt>
                <c:pt idx="4649">
                  <c:v>6.4569444444444501</c:v>
                </c:pt>
                <c:pt idx="4650">
                  <c:v>6.4583333333333304</c:v>
                </c:pt>
                <c:pt idx="4651">
                  <c:v>6.4597222222222204</c:v>
                </c:pt>
                <c:pt idx="4652">
                  <c:v>6.4611111111111104</c:v>
                </c:pt>
                <c:pt idx="4653">
                  <c:v>6.4625000000000004</c:v>
                </c:pt>
                <c:pt idx="4654">
                  <c:v>6.4638888888888903</c:v>
                </c:pt>
                <c:pt idx="4655">
                  <c:v>6.4652777777777803</c:v>
                </c:pt>
                <c:pt idx="4656">
                  <c:v>6.4666666666666703</c:v>
                </c:pt>
                <c:pt idx="4657">
                  <c:v>6.4680555555555603</c:v>
                </c:pt>
                <c:pt idx="4658">
                  <c:v>6.4694444444444397</c:v>
                </c:pt>
                <c:pt idx="4659">
                  <c:v>6.4708333333333297</c:v>
                </c:pt>
                <c:pt idx="4660">
                  <c:v>6.4722222222222197</c:v>
                </c:pt>
                <c:pt idx="4661">
                  <c:v>6.4736111111111097</c:v>
                </c:pt>
                <c:pt idx="4662">
                  <c:v>6.4749999999999996</c:v>
                </c:pt>
                <c:pt idx="4663">
                  <c:v>6.4763888888888896</c:v>
                </c:pt>
                <c:pt idx="4664">
                  <c:v>6.4777777777777796</c:v>
                </c:pt>
                <c:pt idx="4665">
                  <c:v>6.4791666666666696</c:v>
                </c:pt>
                <c:pt idx="4666">
                  <c:v>6.4805555555555596</c:v>
                </c:pt>
                <c:pt idx="4667">
                  <c:v>6.4819444444444398</c:v>
                </c:pt>
                <c:pt idx="4668">
                  <c:v>6.4833333333333298</c:v>
                </c:pt>
                <c:pt idx="4669">
                  <c:v>6.4847222222222198</c:v>
                </c:pt>
                <c:pt idx="4670">
                  <c:v>6.4861111111111098</c:v>
                </c:pt>
                <c:pt idx="4671">
                  <c:v>6.4874999999999998</c:v>
                </c:pt>
                <c:pt idx="4672">
                  <c:v>6.4888888888888898</c:v>
                </c:pt>
                <c:pt idx="4673">
                  <c:v>6.4902777777777798</c:v>
                </c:pt>
                <c:pt idx="4674">
                  <c:v>6.4916666666666698</c:v>
                </c:pt>
                <c:pt idx="4675">
                  <c:v>6.4930555555555598</c:v>
                </c:pt>
                <c:pt idx="4676">
                  <c:v>6.49444444444444</c:v>
                </c:pt>
                <c:pt idx="4677">
                  <c:v>6.49583333333333</c:v>
                </c:pt>
                <c:pt idx="4678">
                  <c:v>6.49722222222222</c:v>
                </c:pt>
                <c:pt idx="4679">
                  <c:v>6.49861111111111</c:v>
                </c:pt>
                <c:pt idx="4680">
                  <c:v>6.5</c:v>
                </c:pt>
                <c:pt idx="4681">
                  <c:v>6.50138888888889</c:v>
                </c:pt>
                <c:pt idx="4682">
                  <c:v>6.50277777777778</c:v>
                </c:pt>
                <c:pt idx="4683">
                  <c:v>6.50416666666667</c:v>
                </c:pt>
                <c:pt idx="4684">
                  <c:v>6.50555555555556</c:v>
                </c:pt>
                <c:pt idx="4685">
                  <c:v>6.50694444444445</c:v>
                </c:pt>
                <c:pt idx="4686">
                  <c:v>6.5083333333333302</c:v>
                </c:pt>
                <c:pt idx="4687">
                  <c:v>6.5097222222222202</c:v>
                </c:pt>
                <c:pt idx="4688">
                  <c:v>6.5111111111111102</c:v>
                </c:pt>
                <c:pt idx="4689">
                  <c:v>6.5125000000000002</c:v>
                </c:pt>
                <c:pt idx="4690">
                  <c:v>6.5138888888888902</c:v>
                </c:pt>
                <c:pt idx="4691">
                  <c:v>6.5152777777777802</c:v>
                </c:pt>
                <c:pt idx="4692">
                  <c:v>6.5166666666666702</c:v>
                </c:pt>
                <c:pt idx="4693">
                  <c:v>6.5180555555555602</c:v>
                </c:pt>
                <c:pt idx="4694">
                  <c:v>6.5194444444444501</c:v>
                </c:pt>
                <c:pt idx="4695">
                  <c:v>6.5208333333333304</c:v>
                </c:pt>
                <c:pt idx="4696">
                  <c:v>6.5222222222222204</c:v>
                </c:pt>
                <c:pt idx="4697">
                  <c:v>6.5236111111111104</c:v>
                </c:pt>
                <c:pt idx="4698">
                  <c:v>6.5250000000000004</c:v>
                </c:pt>
                <c:pt idx="4699">
                  <c:v>6.5263888888888903</c:v>
                </c:pt>
                <c:pt idx="4700">
                  <c:v>6.5277777777777803</c:v>
                </c:pt>
                <c:pt idx="4701">
                  <c:v>6.5291666666666703</c:v>
                </c:pt>
                <c:pt idx="4702">
                  <c:v>6.5305555555555603</c:v>
                </c:pt>
                <c:pt idx="4703">
                  <c:v>6.5319444444444397</c:v>
                </c:pt>
                <c:pt idx="4704">
                  <c:v>6.5333333333333297</c:v>
                </c:pt>
                <c:pt idx="4705">
                  <c:v>6.5347222222222197</c:v>
                </c:pt>
                <c:pt idx="4706">
                  <c:v>6.5361111111111097</c:v>
                </c:pt>
                <c:pt idx="4707">
                  <c:v>6.5374999999999996</c:v>
                </c:pt>
                <c:pt idx="4708">
                  <c:v>6.5388888888888896</c:v>
                </c:pt>
                <c:pt idx="4709">
                  <c:v>6.5402777777777796</c:v>
                </c:pt>
                <c:pt idx="4710">
                  <c:v>6.5416666666666696</c:v>
                </c:pt>
                <c:pt idx="4711">
                  <c:v>6.5430555555555596</c:v>
                </c:pt>
                <c:pt idx="4712">
                  <c:v>6.5444444444444398</c:v>
                </c:pt>
                <c:pt idx="4713">
                  <c:v>6.5458333333333298</c:v>
                </c:pt>
                <c:pt idx="4714">
                  <c:v>6.5472222222222198</c:v>
                </c:pt>
                <c:pt idx="4715">
                  <c:v>6.5486111111111098</c:v>
                </c:pt>
                <c:pt idx="4716">
                  <c:v>6.55</c:v>
                </c:pt>
                <c:pt idx="4717">
                  <c:v>6.5513888888888898</c:v>
                </c:pt>
                <c:pt idx="4718">
                  <c:v>6.5527777777777798</c:v>
                </c:pt>
                <c:pt idx="4719">
                  <c:v>6.5541666666666698</c:v>
                </c:pt>
                <c:pt idx="4720">
                  <c:v>6.5555555555555598</c:v>
                </c:pt>
                <c:pt idx="4721">
                  <c:v>6.55694444444444</c:v>
                </c:pt>
                <c:pt idx="4722">
                  <c:v>6.55833333333333</c:v>
                </c:pt>
                <c:pt idx="4723">
                  <c:v>6.55972222222222</c:v>
                </c:pt>
                <c:pt idx="4724">
                  <c:v>6.56111111111111</c:v>
                </c:pt>
                <c:pt idx="4725">
                  <c:v>6.5625</c:v>
                </c:pt>
                <c:pt idx="4726">
                  <c:v>6.56388888888889</c:v>
                </c:pt>
                <c:pt idx="4727">
                  <c:v>6.56527777777778</c:v>
                </c:pt>
                <c:pt idx="4728">
                  <c:v>6.56666666666667</c:v>
                </c:pt>
                <c:pt idx="4729">
                  <c:v>6.56805555555556</c:v>
                </c:pt>
                <c:pt idx="4730">
                  <c:v>6.56944444444445</c:v>
                </c:pt>
                <c:pt idx="4731">
                  <c:v>6.5708333333333302</c:v>
                </c:pt>
                <c:pt idx="4732">
                  <c:v>6.5722222222222202</c:v>
                </c:pt>
                <c:pt idx="4733">
                  <c:v>6.5736111111111102</c:v>
                </c:pt>
                <c:pt idx="4734">
                  <c:v>6.5750000000000002</c:v>
                </c:pt>
                <c:pt idx="4735">
                  <c:v>6.5763888888888902</c:v>
                </c:pt>
                <c:pt idx="4736">
                  <c:v>6.5777777777777802</c:v>
                </c:pt>
                <c:pt idx="4737">
                  <c:v>6.5791666666666702</c:v>
                </c:pt>
                <c:pt idx="4738">
                  <c:v>6.5805555555555602</c:v>
                </c:pt>
                <c:pt idx="4739">
                  <c:v>6.5819444444444501</c:v>
                </c:pt>
                <c:pt idx="4740">
                  <c:v>6.5833333333333304</c:v>
                </c:pt>
                <c:pt idx="4741">
                  <c:v>6.5847222222222204</c:v>
                </c:pt>
                <c:pt idx="4742">
                  <c:v>6.5861111111111104</c:v>
                </c:pt>
                <c:pt idx="4743">
                  <c:v>6.5875000000000004</c:v>
                </c:pt>
                <c:pt idx="4744">
                  <c:v>6.5888888888888903</c:v>
                </c:pt>
                <c:pt idx="4745">
                  <c:v>6.5902777777777803</c:v>
                </c:pt>
                <c:pt idx="4746">
                  <c:v>6.5916666666666703</c:v>
                </c:pt>
                <c:pt idx="4747">
                  <c:v>6.5930555555555603</c:v>
                </c:pt>
                <c:pt idx="4748">
                  <c:v>6.5944444444444397</c:v>
                </c:pt>
                <c:pt idx="4749">
                  <c:v>6.5958333333333297</c:v>
                </c:pt>
                <c:pt idx="4750">
                  <c:v>6.5972222222222197</c:v>
                </c:pt>
                <c:pt idx="4751">
                  <c:v>6.5986111111111097</c:v>
                </c:pt>
                <c:pt idx="4752">
                  <c:v>6.6</c:v>
                </c:pt>
                <c:pt idx="4753">
                  <c:v>6.6013888888888896</c:v>
                </c:pt>
                <c:pt idx="4754">
                  <c:v>6.6027777777777796</c:v>
                </c:pt>
                <c:pt idx="4755">
                  <c:v>6.6041666666666696</c:v>
                </c:pt>
                <c:pt idx="4756">
                  <c:v>6.6055555555555596</c:v>
                </c:pt>
                <c:pt idx="4757">
                  <c:v>6.6069444444444398</c:v>
                </c:pt>
                <c:pt idx="4758">
                  <c:v>6.6083333333333298</c:v>
                </c:pt>
                <c:pt idx="4759">
                  <c:v>6.6097222222222198</c:v>
                </c:pt>
                <c:pt idx="4760">
                  <c:v>6.6111111111111098</c:v>
                </c:pt>
                <c:pt idx="4761">
                  <c:v>6.6124999999999998</c:v>
                </c:pt>
                <c:pt idx="4762">
                  <c:v>6.6138888888888898</c:v>
                </c:pt>
                <c:pt idx="4763">
                  <c:v>6.6152777777777798</c:v>
                </c:pt>
                <c:pt idx="4764">
                  <c:v>6.6166666666666698</c:v>
                </c:pt>
                <c:pt idx="4765">
                  <c:v>6.6180555555555598</c:v>
                </c:pt>
                <c:pt idx="4766">
                  <c:v>6.61944444444444</c:v>
                </c:pt>
                <c:pt idx="4767">
                  <c:v>6.62083333333333</c:v>
                </c:pt>
                <c:pt idx="4768">
                  <c:v>6.62222222222222</c:v>
                </c:pt>
                <c:pt idx="4769">
                  <c:v>6.62361111111111</c:v>
                </c:pt>
                <c:pt idx="4770">
                  <c:v>6.625</c:v>
                </c:pt>
                <c:pt idx="4771">
                  <c:v>6.62638888888889</c:v>
                </c:pt>
                <c:pt idx="4772">
                  <c:v>6.62777777777778</c:v>
                </c:pt>
                <c:pt idx="4773">
                  <c:v>6.62916666666667</c:v>
                </c:pt>
                <c:pt idx="4774">
                  <c:v>6.63055555555556</c:v>
                </c:pt>
                <c:pt idx="4775">
                  <c:v>6.63194444444445</c:v>
                </c:pt>
                <c:pt idx="4776">
                  <c:v>6.6333333333333302</c:v>
                </c:pt>
                <c:pt idx="4777">
                  <c:v>6.6347222222222202</c:v>
                </c:pt>
                <c:pt idx="4778">
                  <c:v>6.6361111111111102</c:v>
                </c:pt>
                <c:pt idx="4779">
                  <c:v>6.6375000000000002</c:v>
                </c:pt>
                <c:pt idx="4780">
                  <c:v>6.6388888888888902</c:v>
                </c:pt>
                <c:pt idx="4781">
                  <c:v>6.6402777777777802</c:v>
                </c:pt>
                <c:pt idx="4782">
                  <c:v>6.6416666666666702</c:v>
                </c:pt>
                <c:pt idx="4783">
                  <c:v>6.6430555555555602</c:v>
                </c:pt>
                <c:pt idx="4784">
                  <c:v>6.6444444444444501</c:v>
                </c:pt>
                <c:pt idx="4785">
                  <c:v>6.6458333333333304</c:v>
                </c:pt>
                <c:pt idx="4786">
                  <c:v>6.6472222222222204</c:v>
                </c:pt>
                <c:pt idx="4787">
                  <c:v>6.6486111111111104</c:v>
                </c:pt>
                <c:pt idx="4788">
                  <c:v>6.65</c:v>
                </c:pt>
                <c:pt idx="4789">
                  <c:v>6.6513888888888903</c:v>
                </c:pt>
                <c:pt idx="4790">
                  <c:v>6.6527777777777803</c:v>
                </c:pt>
                <c:pt idx="4791">
                  <c:v>6.6541666666666703</c:v>
                </c:pt>
                <c:pt idx="4792">
                  <c:v>6.6555555555555603</c:v>
                </c:pt>
                <c:pt idx="4793">
                  <c:v>6.6569444444444397</c:v>
                </c:pt>
                <c:pt idx="4794">
                  <c:v>6.6583333333333297</c:v>
                </c:pt>
                <c:pt idx="4795">
                  <c:v>6.6597222222222197</c:v>
                </c:pt>
                <c:pt idx="4796">
                  <c:v>6.6611111111111097</c:v>
                </c:pt>
                <c:pt idx="4797">
                  <c:v>6.6624999999999996</c:v>
                </c:pt>
                <c:pt idx="4798">
                  <c:v>6.6638888888888896</c:v>
                </c:pt>
                <c:pt idx="4799">
                  <c:v>6.6652777777777796</c:v>
                </c:pt>
                <c:pt idx="4800">
                  <c:v>6.6666666666666696</c:v>
                </c:pt>
                <c:pt idx="4801">
                  <c:v>6.6680555555555596</c:v>
                </c:pt>
                <c:pt idx="4802">
                  <c:v>6.6694444444444398</c:v>
                </c:pt>
                <c:pt idx="4803">
                  <c:v>6.6708333333333298</c:v>
                </c:pt>
                <c:pt idx="4804">
                  <c:v>6.6722222222222198</c:v>
                </c:pt>
                <c:pt idx="4805">
                  <c:v>6.6736111111111098</c:v>
                </c:pt>
                <c:pt idx="4806">
                  <c:v>6.6749999999999998</c:v>
                </c:pt>
                <c:pt idx="4807">
                  <c:v>6.6763888888888898</c:v>
                </c:pt>
                <c:pt idx="4808">
                  <c:v>6.6777777777777798</c:v>
                </c:pt>
                <c:pt idx="4809">
                  <c:v>6.6791666666666698</c:v>
                </c:pt>
                <c:pt idx="4810">
                  <c:v>6.6805555555555598</c:v>
                </c:pt>
                <c:pt idx="4811">
                  <c:v>6.68194444444444</c:v>
                </c:pt>
                <c:pt idx="4812">
                  <c:v>6.68333333333333</c:v>
                </c:pt>
                <c:pt idx="4813">
                  <c:v>6.68472222222222</c:v>
                </c:pt>
                <c:pt idx="4814">
                  <c:v>6.68611111111111</c:v>
                </c:pt>
                <c:pt idx="4815">
                  <c:v>6.6875</c:v>
                </c:pt>
                <c:pt idx="4816">
                  <c:v>6.68888888888889</c:v>
                </c:pt>
                <c:pt idx="4817">
                  <c:v>6.69027777777778</c:v>
                </c:pt>
                <c:pt idx="4818">
                  <c:v>6.69166666666667</c:v>
                </c:pt>
                <c:pt idx="4819">
                  <c:v>6.69305555555556</c:v>
                </c:pt>
                <c:pt idx="4820">
                  <c:v>6.69444444444445</c:v>
                </c:pt>
                <c:pt idx="4821">
                  <c:v>6.6958333333333302</c:v>
                </c:pt>
                <c:pt idx="4822">
                  <c:v>6.6972222222222202</c:v>
                </c:pt>
                <c:pt idx="4823">
                  <c:v>6.6986111111111102</c:v>
                </c:pt>
                <c:pt idx="4824">
                  <c:v>6.7</c:v>
                </c:pt>
                <c:pt idx="4825">
                  <c:v>6.7013888888888902</c:v>
                </c:pt>
                <c:pt idx="4826">
                  <c:v>6.7027777777777802</c:v>
                </c:pt>
                <c:pt idx="4827">
                  <c:v>6.7041666666666702</c:v>
                </c:pt>
                <c:pt idx="4828">
                  <c:v>6.7055555555555602</c:v>
                </c:pt>
                <c:pt idx="4829">
                  <c:v>6.7069444444444501</c:v>
                </c:pt>
                <c:pt idx="4830">
                  <c:v>6.7083333333333304</c:v>
                </c:pt>
                <c:pt idx="4831">
                  <c:v>6.7097222222222204</c:v>
                </c:pt>
                <c:pt idx="4832">
                  <c:v>6.7111111111111104</c:v>
                </c:pt>
                <c:pt idx="4833">
                  <c:v>6.7125000000000004</c:v>
                </c:pt>
                <c:pt idx="4834">
                  <c:v>6.7138888888888903</c:v>
                </c:pt>
                <c:pt idx="4835">
                  <c:v>6.7152777777777803</c:v>
                </c:pt>
                <c:pt idx="4836">
                  <c:v>6.7166666666666703</c:v>
                </c:pt>
                <c:pt idx="4837">
                  <c:v>6.7180555555555603</c:v>
                </c:pt>
                <c:pt idx="4838">
                  <c:v>6.7194444444444397</c:v>
                </c:pt>
                <c:pt idx="4839">
                  <c:v>6.7208333333333297</c:v>
                </c:pt>
                <c:pt idx="4840">
                  <c:v>6.7222222222222197</c:v>
                </c:pt>
                <c:pt idx="4841">
                  <c:v>6.7236111111111097</c:v>
                </c:pt>
                <c:pt idx="4842">
                  <c:v>6.7249999999999996</c:v>
                </c:pt>
                <c:pt idx="4843">
                  <c:v>6.7263888888888896</c:v>
                </c:pt>
                <c:pt idx="4844">
                  <c:v>6.7277777777777796</c:v>
                </c:pt>
                <c:pt idx="4845">
                  <c:v>6.7291666666666696</c:v>
                </c:pt>
                <c:pt idx="4846">
                  <c:v>6.7305555555555596</c:v>
                </c:pt>
                <c:pt idx="4847">
                  <c:v>6.7319444444444398</c:v>
                </c:pt>
                <c:pt idx="4848">
                  <c:v>6.7333333333333298</c:v>
                </c:pt>
                <c:pt idx="4849">
                  <c:v>6.7347222222222198</c:v>
                </c:pt>
                <c:pt idx="4850">
                  <c:v>6.7361111111111098</c:v>
                </c:pt>
                <c:pt idx="4851">
                  <c:v>6.7374999999999998</c:v>
                </c:pt>
                <c:pt idx="4852">
                  <c:v>6.7388888888888898</c:v>
                </c:pt>
                <c:pt idx="4853">
                  <c:v>6.7402777777777798</c:v>
                </c:pt>
                <c:pt idx="4854">
                  <c:v>6.7416666666666698</c:v>
                </c:pt>
                <c:pt idx="4855">
                  <c:v>6.7430555555555598</c:v>
                </c:pt>
                <c:pt idx="4856">
                  <c:v>6.74444444444444</c:v>
                </c:pt>
                <c:pt idx="4857">
                  <c:v>6.74583333333333</c:v>
                </c:pt>
                <c:pt idx="4858">
                  <c:v>6.74722222222222</c:v>
                </c:pt>
                <c:pt idx="4859">
                  <c:v>6.74861111111111</c:v>
                </c:pt>
                <c:pt idx="4860">
                  <c:v>6.75</c:v>
                </c:pt>
                <c:pt idx="4861">
                  <c:v>6.75138888888889</c:v>
                </c:pt>
                <c:pt idx="4862">
                  <c:v>6.75277777777778</c:v>
                </c:pt>
                <c:pt idx="4863">
                  <c:v>6.75416666666667</c:v>
                </c:pt>
                <c:pt idx="4864">
                  <c:v>6.75555555555556</c:v>
                </c:pt>
                <c:pt idx="4865">
                  <c:v>6.75694444444445</c:v>
                </c:pt>
                <c:pt idx="4866">
                  <c:v>6.7583333333333302</c:v>
                </c:pt>
                <c:pt idx="4867">
                  <c:v>6.7597222222222202</c:v>
                </c:pt>
                <c:pt idx="4868">
                  <c:v>6.7611111111111102</c:v>
                </c:pt>
                <c:pt idx="4869">
                  <c:v>6.7625000000000002</c:v>
                </c:pt>
                <c:pt idx="4870">
                  <c:v>6.7638888888888902</c:v>
                </c:pt>
                <c:pt idx="4871">
                  <c:v>6.7652777777777802</c:v>
                </c:pt>
                <c:pt idx="4872">
                  <c:v>6.7666666666666702</c:v>
                </c:pt>
                <c:pt idx="4873">
                  <c:v>6.7680555555555602</c:v>
                </c:pt>
                <c:pt idx="4874">
                  <c:v>6.7694444444444501</c:v>
                </c:pt>
                <c:pt idx="4875">
                  <c:v>6.7708333333333304</c:v>
                </c:pt>
                <c:pt idx="4876">
                  <c:v>6.7722222222222204</c:v>
                </c:pt>
                <c:pt idx="4877">
                  <c:v>6.7736111111111104</c:v>
                </c:pt>
                <c:pt idx="4878">
                  <c:v>6.7750000000000004</c:v>
                </c:pt>
                <c:pt idx="4879">
                  <c:v>6.7763888888888903</c:v>
                </c:pt>
                <c:pt idx="4880">
                  <c:v>6.7777777777777803</c:v>
                </c:pt>
                <c:pt idx="4881">
                  <c:v>6.7791666666666703</c:v>
                </c:pt>
                <c:pt idx="4882">
                  <c:v>6.7805555555555603</c:v>
                </c:pt>
                <c:pt idx="4883">
                  <c:v>6.7819444444444397</c:v>
                </c:pt>
                <c:pt idx="4884">
                  <c:v>6.7833333333333297</c:v>
                </c:pt>
                <c:pt idx="4885">
                  <c:v>6.7847222222222197</c:v>
                </c:pt>
                <c:pt idx="4886">
                  <c:v>6.7861111111111097</c:v>
                </c:pt>
                <c:pt idx="4887">
                  <c:v>6.7874999999999996</c:v>
                </c:pt>
                <c:pt idx="4888">
                  <c:v>6.7888888888888896</c:v>
                </c:pt>
                <c:pt idx="4889">
                  <c:v>6.7902777777777796</c:v>
                </c:pt>
                <c:pt idx="4890">
                  <c:v>6.7916666666666696</c:v>
                </c:pt>
                <c:pt idx="4891">
                  <c:v>6.7930555555555596</c:v>
                </c:pt>
                <c:pt idx="4892">
                  <c:v>6.7944444444444398</c:v>
                </c:pt>
                <c:pt idx="4893">
                  <c:v>6.7958333333333298</c:v>
                </c:pt>
                <c:pt idx="4894">
                  <c:v>6.7972222222222198</c:v>
                </c:pt>
                <c:pt idx="4895">
                  <c:v>6.7986111111111098</c:v>
                </c:pt>
                <c:pt idx="4896">
                  <c:v>6.8</c:v>
                </c:pt>
                <c:pt idx="4897">
                  <c:v>6.8013888888888898</c:v>
                </c:pt>
                <c:pt idx="4898">
                  <c:v>6.8027777777777798</c:v>
                </c:pt>
                <c:pt idx="4899">
                  <c:v>6.8041666666666698</c:v>
                </c:pt>
                <c:pt idx="4900">
                  <c:v>6.8055555555555598</c:v>
                </c:pt>
                <c:pt idx="4901">
                  <c:v>6.80694444444444</c:v>
                </c:pt>
                <c:pt idx="4902">
                  <c:v>6.80833333333333</c:v>
                </c:pt>
                <c:pt idx="4903">
                  <c:v>6.80972222222222</c:v>
                </c:pt>
                <c:pt idx="4904">
                  <c:v>6.81111111111111</c:v>
                </c:pt>
                <c:pt idx="4905">
                  <c:v>6.8125</c:v>
                </c:pt>
                <c:pt idx="4906">
                  <c:v>6.81388888888889</c:v>
                </c:pt>
                <c:pt idx="4907">
                  <c:v>6.81527777777778</c:v>
                </c:pt>
                <c:pt idx="4908">
                  <c:v>6.81666666666667</c:v>
                </c:pt>
                <c:pt idx="4909">
                  <c:v>6.81805555555556</c:v>
                </c:pt>
                <c:pt idx="4910">
                  <c:v>6.81944444444445</c:v>
                </c:pt>
                <c:pt idx="4911">
                  <c:v>6.8208333333333302</c:v>
                </c:pt>
                <c:pt idx="4912">
                  <c:v>6.8222222222222202</c:v>
                </c:pt>
                <c:pt idx="4913">
                  <c:v>6.8236111111111102</c:v>
                </c:pt>
                <c:pt idx="4914">
                  <c:v>6.8250000000000002</c:v>
                </c:pt>
                <c:pt idx="4915">
                  <c:v>6.8263888888888902</c:v>
                </c:pt>
                <c:pt idx="4916">
                  <c:v>6.8277777777777802</c:v>
                </c:pt>
                <c:pt idx="4917">
                  <c:v>6.8291666666666702</c:v>
                </c:pt>
                <c:pt idx="4918">
                  <c:v>6.8305555555555602</c:v>
                </c:pt>
                <c:pt idx="4919">
                  <c:v>6.8319444444444501</c:v>
                </c:pt>
                <c:pt idx="4920">
                  <c:v>6.8333333333333304</c:v>
                </c:pt>
                <c:pt idx="4921">
                  <c:v>6.8347222222222204</c:v>
                </c:pt>
                <c:pt idx="4922">
                  <c:v>6.8361111111111104</c:v>
                </c:pt>
                <c:pt idx="4923">
                  <c:v>6.8375000000000004</c:v>
                </c:pt>
                <c:pt idx="4924">
                  <c:v>6.8388888888888903</c:v>
                </c:pt>
                <c:pt idx="4925">
                  <c:v>6.8402777777777803</c:v>
                </c:pt>
                <c:pt idx="4926">
                  <c:v>6.8416666666666703</c:v>
                </c:pt>
                <c:pt idx="4927">
                  <c:v>6.8430555555555603</c:v>
                </c:pt>
                <c:pt idx="4928">
                  <c:v>6.8444444444444397</c:v>
                </c:pt>
                <c:pt idx="4929">
                  <c:v>6.8458333333333297</c:v>
                </c:pt>
                <c:pt idx="4930">
                  <c:v>6.8472222222222197</c:v>
                </c:pt>
                <c:pt idx="4931">
                  <c:v>6.8486111111111097</c:v>
                </c:pt>
                <c:pt idx="4932">
                  <c:v>6.85</c:v>
                </c:pt>
                <c:pt idx="4933">
                  <c:v>6.8513888888888896</c:v>
                </c:pt>
                <c:pt idx="4934">
                  <c:v>6.8527777777777796</c:v>
                </c:pt>
                <c:pt idx="4935">
                  <c:v>6.8541666666666696</c:v>
                </c:pt>
                <c:pt idx="4936">
                  <c:v>6.8555555555555596</c:v>
                </c:pt>
                <c:pt idx="4937">
                  <c:v>6.8569444444444398</c:v>
                </c:pt>
                <c:pt idx="4938">
                  <c:v>6.8583333333333298</c:v>
                </c:pt>
                <c:pt idx="4939">
                  <c:v>6.8597222222222198</c:v>
                </c:pt>
                <c:pt idx="4940">
                  <c:v>6.8611111111111098</c:v>
                </c:pt>
                <c:pt idx="4941">
                  <c:v>6.8624999999999998</c:v>
                </c:pt>
                <c:pt idx="4942">
                  <c:v>6.8638888888888898</c:v>
                </c:pt>
                <c:pt idx="4943">
                  <c:v>6.8652777777777798</c:v>
                </c:pt>
                <c:pt idx="4944">
                  <c:v>6.8666666666666698</c:v>
                </c:pt>
                <c:pt idx="4945">
                  <c:v>6.8680555555555598</c:v>
                </c:pt>
                <c:pt idx="4946">
                  <c:v>6.86944444444444</c:v>
                </c:pt>
                <c:pt idx="4947">
                  <c:v>6.87083333333333</c:v>
                </c:pt>
                <c:pt idx="4948">
                  <c:v>6.87222222222222</c:v>
                </c:pt>
                <c:pt idx="4949">
                  <c:v>6.87361111111111</c:v>
                </c:pt>
                <c:pt idx="4950">
                  <c:v>6.875</c:v>
                </c:pt>
                <c:pt idx="4951">
                  <c:v>6.87638888888889</c:v>
                </c:pt>
                <c:pt idx="4952">
                  <c:v>6.87777777777778</c:v>
                </c:pt>
                <c:pt idx="4953">
                  <c:v>6.87916666666667</c:v>
                </c:pt>
                <c:pt idx="4954">
                  <c:v>6.88055555555556</c:v>
                </c:pt>
                <c:pt idx="4955">
                  <c:v>6.88194444444445</c:v>
                </c:pt>
                <c:pt idx="4956">
                  <c:v>6.8833333333333302</c:v>
                </c:pt>
                <c:pt idx="4957">
                  <c:v>6.8847222222222202</c:v>
                </c:pt>
                <c:pt idx="4958">
                  <c:v>6.8861111111111102</c:v>
                </c:pt>
                <c:pt idx="4959">
                  <c:v>6.8875000000000002</c:v>
                </c:pt>
                <c:pt idx="4960">
                  <c:v>6.8888888888888902</c:v>
                </c:pt>
                <c:pt idx="4961">
                  <c:v>6.8902777777777802</c:v>
                </c:pt>
                <c:pt idx="4962">
                  <c:v>6.8916666666666702</c:v>
                </c:pt>
                <c:pt idx="4963">
                  <c:v>6.8930555555555602</c:v>
                </c:pt>
                <c:pt idx="4964">
                  <c:v>6.8944444444444501</c:v>
                </c:pt>
                <c:pt idx="4965">
                  <c:v>6.8958333333333304</c:v>
                </c:pt>
                <c:pt idx="4966">
                  <c:v>6.8972222222222204</c:v>
                </c:pt>
                <c:pt idx="4967">
                  <c:v>6.8986111111111104</c:v>
                </c:pt>
                <c:pt idx="4968">
                  <c:v>6.9</c:v>
                </c:pt>
                <c:pt idx="4969">
                  <c:v>6.9013888888888903</c:v>
                </c:pt>
                <c:pt idx="4970">
                  <c:v>6.9027777777777803</c:v>
                </c:pt>
                <c:pt idx="4971">
                  <c:v>6.9041666666666703</c:v>
                </c:pt>
                <c:pt idx="4972">
                  <c:v>6.9055555555555603</c:v>
                </c:pt>
                <c:pt idx="4973">
                  <c:v>6.9069444444444397</c:v>
                </c:pt>
                <c:pt idx="4974">
                  <c:v>6.9083333333333297</c:v>
                </c:pt>
                <c:pt idx="4975">
                  <c:v>6.9097222222222197</c:v>
                </c:pt>
                <c:pt idx="4976">
                  <c:v>6.9111111111111097</c:v>
                </c:pt>
                <c:pt idx="4977">
                  <c:v>6.9124999999999996</c:v>
                </c:pt>
                <c:pt idx="4978">
                  <c:v>6.9138888888888896</c:v>
                </c:pt>
                <c:pt idx="4979">
                  <c:v>6.9152777777777796</c:v>
                </c:pt>
                <c:pt idx="4980">
                  <c:v>6.9166666666666696</c:v>
                </c:pt>
                <c:pt idx="4981">
                  <c:v>6.9180555555555596</c:v>
                </c:pt>
                <c:pt idx="4982">
                  <c:v>6.9194444444444398</c:v>
                </c:pt>
                <c:pt idx="4983">
                  <c:v>6.9208333333333298</c:v>
                </c:pt>
                <c:pt idx="4984">
                  <c:v>6.9222222222222198</c:v>
                </c:pt>
                <c:pt idx="4985">
                  <c:v>6.9236111111111098</c:v>
                </c:pt>
                <c:pt idx="4986">
                  <c:v>6.9249999999999998</c:v>
                </c:pt>
                <c:pt idx="4987">
                  <c:v>6.9263888888888898</c:v>
                </c:pt>
                <c:pt idx="4988">
                  <c:v>6.9277777777777798</c:v>
                </c:pt>
                <c:pt idx="4989">
                  <c:v>6.9291666666666698</c:v>
                </c:pt>
                <c:pt idx="4990">
                  <c:v>6.9305555555555598</c:v>
                </c:pt>
                <c:pt idx="4991">
                  <c:v>6.93194444444444</c:v>
                </c:pt>
                <c:pt idx="4992">
                  <c:v>6.93333333333333</c:v>
                </c:pt>
                <c:pt idx="4993">
                  <c:v>6.93472222222222</c:v>
                </c:pt>
                <c:pt idx="4994">
                  <c:v>6.93611111111111</c:v>
                </c:pt>
                <c:pt idx="4995">
                  <c:v>6.9375</c:v>
                </c:pt>
                <c:pt idx="4996">
                  <c:v>6.93888888888889</c:v>
                </c:pt>
                <c:pt idx="4997">
                  <c:v>6.94027777777778</c:v>
                </c:pt>
                <c:pt idx="4998">
                  <c:v>6.94166666666667</c:v>
                </c:pt>
                <c:pt idx="4999">
                  <c:v>6.94305555555556</c:v>
                </c:pt>
                <c:pt idx="5000">
                  <c:v>6.94444444444445</c:v>
                </c:pt>
                <c:pt idx="5001">
                  <c:v>6.9458333333333302</c:v>
                </c:pt>
                <c:pt idx="5002">
                  <c:v>6.9472222222222202</c:v>
                </c:pt>
                <c:pt idx="5003">
                  <c:v>6.9486111111111102</c:v>
                </c:pt>
                <c:pt idx="5004">
                  <c:v>6.95</c:v>
                </c:pt>
                <c:pt idx="5005">
                  <c:v>6.9513888888888902</c:v>
                </c:pt>
                <c:pt idx="5006">
                  <c:v>6.9527777777777802</c:v>
                </c:pt>
                <c:pt idx="5007">
                  <c:v>6.9541666666666702</c:v>
                </c:pt>
                <c:pt idx="5008">
                  <c:v>6.9555555555555602</c:v>
                </c:pt>
                <c:pt idx="5009">
                  <c:v>6.9569444444444501</c:v>
                </c:pt>
                <c:pt idx="5010">
                  <c:v>6.9583333333333304</c:v>
                </c:pt>
                <c:pt idx="5011">
                  <c:v>6.9597222222222204</c:v>
                </c:pt>
                <c:pt idx="5012">
                  <c:v>6.9611111111111104</c:v>
                </c:pt>
                <c:pt idx="5013">
                  <c:v>6.9625000000000004</c:v>
                </c:pt>
                <c:pt idx="5014">
                  <c:v>6.9638888888888903</c:v>
                </c:pt>
                <c:pt idx="5015">
                  <c:v>6.9652777777777803</c:v>
                </c:pt>
                <c:pt idx="5016">
                  <c:v>6.9666666666666703</c:v>
                </c:pt>
                <c:pt idx="5017">
                  <c:v>6.9680555555555603</c:v>
                </c:pt>
                <c:pt idx="5018">
                  <c:v>6.9694444444444397</c:v>
                </c:pt>
                <c:pt idx="5019">
                  <c:v>6.9708333333333297</c:v>
                </c:pt>
                <c:pt idx="5020">
                  <c:v>6.9722222222222197</c:v>
                </c:pt>
                <c:pt idx="5021">
                  <c:v>6.9736111111111097</c:v>
                </c:pt>
                <c:pt idx="5022">
                  <c:v>6.9749999999999996</c:v>
                </c:pt>
                <c:pt idx="5023">
                  <c:v>6.9763888888888896</c:v>
                </c:pt>
                <c:pt idx="5024">
                  <c:v>6.9777777777777796</c:v>
                </c:pt>
                <c:pt idx="5025">
                  <c:v>6.9791666666666696</c:v>
                </c:pt>
                <c:pt idx="5026">
                  <c:v>6.9805555555555596</c:v>
                </c:pt>
                <c:pt idx="5027">
                  <c:v>6.9819444444444398</c:v>
                </c:pt>
                <c:pt idx="5028">
                  <c:v>6.9833333333333298</c:v>
                </c:pt>
                <c:pt idx="5029">
                  <c:v>6.9847222222222198</c:v>
                </c:pt>
                <c:pt idx="5030">
                  <c:v>6.9861111111111098</c:v>
                </c:pt>
                <c:pt idx="5031">
                  <c:v>6.9874999999999998</c:v>
                </c:pt>
                <c:pt idx="5032">
                  <c:v>6.9888888888888898</c:v>
                </c:pt>
                <c:pt idx="5033">
                  <c:v>6.9902777777777798</c:v>
                </c:pt>
                <c:pt idx="5034">
                  <c:v>6.9916666666666698</c:v>
                </c:pt>
                <c:pt idx="5035">
                  <c:v>6.9930555555555598</c:v>
                </c:pt>
                <c:pt idx="5036">
                  <c:v>6.99444444444444</c:v>
                </c:pt>
                <c:pt idx="5037">
                  <c:v>6.99583333333333</c:v>
                </c:pt>
                <c:pt idx="5038">
                  <c:v>6.99722222222222</c:v>
                </c:pt>
                <c:pt idx="5039">
                  <c:v>6.99861111111111</c:v>
                </c:pt>
                <c:pt idx="5040">
                  <c:v>7</c:v>
                </c:pt>
                <c:pt idx="5041">
                  <c:v>7.00138888888889</c:v>
                </c:pt>
                <c:pt idx="5042">
                  <c:v>7.00277777777778</c:v>
                </c:pt>
                <c:pt idx="5043">
                  <c:v>7.00416666666667</c:v>
                </c:pt>
                <c:pt idx="5044">
                  <c:v>7.00555555555556</c:v>
                </c:pt>
                <c:pt idx="5045">
                  <c:v>7.00694444444445</c:v>
                </c:pt>
                <c:pt idx="5046">
                  <c:v>7.0083333333333302</c:v>
                </c:pt>
                <c:pt idx="5047">
                  <c:v>7.0097222222222202</c:v>
                </c:pt>
                <c:pt idx="5048">
                  <c:v>7.0111111111111102</c:v>
                </c:pt>
                <c:pt idx="5049">
                  <c:v>7.0125000000000002</c:v>
                </c:pt>
                <c:pt idx="5050">
                  <c:v>7.0138888888888902</c:v>
                </c:pt>
                <c:pt idx="5051">
                  <c:v>7.0152777777777802</c:v>
                </c:pt>
                <c:pt idx="5052">
                  <c:v>7.0166666666666702</c:v>
                </c:pt>
                <c:pt idx="5053">
                  <c:v>7.0180555555555602</c:v>
                </c:pt>
                <c:pt idx="5054">
                  <c:v>7.0194444444444501</c:v>
                </c:pt>
                <c:pt idx="5055">
                  <c:v>7.0208333333333304</c:v>
                </c:pt>
                <c:pt idx="5056">
                  <c:v>7.0222222222222204</c:v>
                </c:pt>
                <c:pt idx="5057">
                  <c:v>7.0236111111111104</c:v>
                </c:pt>
                <c:pt idx="5058">
                  <c:v>7.0250000000000004</c:v>
                </c:pt>
                <c:pt idx="5059">
                  <c:v>7.0263888888888903</c:v>
                </c:pt>
                <c:pt idx="5060">
                  <c:v>7.0277777777777803</c:v>
                </c:pt>
                <c:pt idx="5061">
                  <c:v>7.0291666666666703</c:v>
                </c:pt>
                <c:pt idx="5062">
                  <c:v>7.0305555555555603</c:v>
                </c:pt>
                <c:pt idx="5063">
                  <c:v>7.0319444444444397</c:v>
                </c:pt>
                <c:pt idx="5064">
                  <c:v>7.0333333333333297</c:v>
                </c:pt>
                <c:pt idx="5065">
                  <c:v>7.0347222222222197</c:v>
                </c:pt>
                <c:pt idx="5066">
                  <c:v>7.0361111111111097</c:v>
                </c:pt>
                <c:pt idx="5067">
                  <c:v>7.0374999999999996</c:v>
                </c:pt>
                <c:pt idx="5068">
                  <c:v>7.0388888888888896</c:v>
                </c:pt>
                <c:pt idx="5069">
                  <c:v>7.0402777777777796</c:v>
                </c:pt>
                <c:pt idx="5070">
                  <c:v>7.0416666666666696</c:v>
                </c:pt>
                <c:pt idx="5071">
                  <c:v>7.0430555555555596</c:v>
                </c:pt>
                <c:pt idx="5072">
                  <c:v>7.0444444444444398</c:v>
                </c:pt>
                <c:pt idx="5073">
                  <c:v>7.0458333333333298</c:v>
                </c:pt>
                <c:pt idx="5074">
                  <c:v>7.0472222222222198</c:v>
                </c:pt>
                <c:pt idx="5075">
                  <c:v>7.0486111111111098</c:v>
                </c:pt>
                <c:pt idx="5076">
                  <c:v>7.05</c:v>
                </c:pt>
                <c:pt idx="5077">
                  <c:v>7.0513888888888898</c:v>
                </c:pt>
                <c:pt idx="5078">
                  <c:v>7.0527777777777798</c:v>
                </c:pt>
                <c:pt idx="5079">
                  <c:v>7.0541666666666698</c:v>
                </c:pt>
                <c:pt idx="5080">
                  <c:v>7.0555555555555598</c:v>
                </c:pt>
                <c:pt idx="5081">
                  <c:v>7.05694444444444</c:v>
                </c:pt>
                <c:pt idx="5082">
                  <c:v>7.05833333333333</c:v>
                </c:pt>
                <c:pt idx="5083">
                  <c:v>7.05972222222222</c:v>
                </c:pt>
                <c:pt idx="5084">
                  <c:v>7.06111111111111</c:v>
                </c:pt>
                <c:pt idx="5085">
                  <c:v>7.0625</c:v>
                </c:pt>
                <c:pt idx="5086">
                  <c:v>7.06388888888889</c:v>
                </c:pt>
                <c:pt idx="5087">
                  <c:v>7.06527777777778</c:v>
                </c:pt>
                <c:pt idx="5088">
                  <c:v>7.06666666666667</c:v>
                </c:pt>
                <c:pt idx="5089">
                  <c:v>7.06805555555556</c:v>
                </c:pt>
                <c:pt idx="5090">
                  <c:v>7.06944444444445</c:v>
                </c:pt>
                <c:pt idx="5091">
                  <c:v>7.0708333333333302</c:v>
                </c:pt>
                <c:pt idx="5092">
                  <c:v>7.0722222222222202</c:v>
                </c:pt>
                <c:pt idx="5093">
                  <c:v>7.0736111111111102</c:v>
                </c:pt>
                <c:pt idx="5094">
                  <c:v>7.0750000000000002</c:v>
                </c:pt>
                <c:pt idx="5095">
                  <c:v>7.0763888888888902</c:v>
                </c:pt>
                <c:pt idx="5096">
                  <c:v>7.0777777777777802</c:v>
                </c:pt>
                <c:pt idx="5097">
                  <c:v>7.0791666666666702</c:v>
                </c:pt>
                <c:pt idx="5098">
                  <c:v>7.0805555555555602</c:v>
                </c:pt>
                <c:pt idx="5099">
                  <c:v>7.0819444444444501</c:v>
                </c:pt>
                <c:pt idx="5100">
                  <c:v>7.0833333333333304</c:v>
                </c:pt>
                <c:pt idx="5101">
                  <c:v>7.0847222222222204</c:v>
                </c:pt>
                <c:pt idx="5102">
                  <c:v>7.0861111111111104</c:v>
                </c:pt>
                <c:pt idx="5103">
                  <c:v>7.0875000000000004</c:v>
                </c:pt>
                <c:pt idx="5104">
                  <c:v>7.0888888888888903</c:v>
                </c:pt>
                <c:pt idx="5105">
                  <c:v>7.0902777777777803</c:v>
                </c:pt>
                <c:pt idx="5106">
                  <c:v>7.0916666666666703</c:v>
                </c:pt>
                <c:pt idx="5107">
                  <c:v>7.0930555555555603</c:v>
                </c:pt>
                <c:pt idx="5108">
                  <c:v>7.0944444444444397</c:v>
                </c:pt>
                <c:pt idx="5109">
                  <c:v>7.0958333333333297</c:v>
                </c:pt>
                <c:pt idx="5110">
                  <c:v>7.0972222222222197</c:v>
                </c:pt>
                <c:pt idx="5111">
                  <c:v>7.0986111111111097</c:v>
                </c:pt>
                <c:pt idx="5112">
                  <c:v>7.1</c:v>
                </c:pt>
                <c:pt idx="5113">
                  <c:v>7.1013888888888896</c:v>
                </c:pt>
                <c:pt idx="5114">
                  <c:v>7.1027777777777796</c:v>
                </c:pt>
                <c:pt idx="5115">
                  <c:v>7.1041666666666696</c:v>
                </c:pt>
                <c:pt idx="5116">
                  <c:v>7.1055555555555596</c:v>
                </c:pt>
                <c:pt idx="5117">
                  <c:v>7.1069444444444398</c:v>
                </c:pt>
                <c:pt idx="5118">
                  <c:v>7.1083333333333298</c:v>
                </c:pt>
                <c:pt idx="5119">
                  <c:v>7.1097222222222198</c:v>
                </c:pt>
                <c:pt idx="5120">
                  <c:v>7.1111111111111098</c:v>
                </c:pt>
                <c:pt idx="5121">
                  <c:v>7.1124999999999998</c:v>
                </c:pt>
                <c:pt idx="5122">
                  <c:v>7.1138888888888898</c:v>
                </c:pt>
                <c:pt idx="5123">
                  <c:v>7.1152777777777798</c:v>
                </c:pt>
                <c:pt idx="5124">
                  <c:v>7.1166666666666698</c:v>
                </c:pt>
                <c:pt idx="5125">
                  <c:v>7.1180555555555598</c:v>
                </c:pt>
                <c:pt idx="5126">
                  <c:v>7.11944444444444</c:v>
                </c:pt>
                <c:pt idx="5127">
                  <c:v>7.12083333333333</c:v>
                </c:pt>
                <c:pt idx="5128">
                  <c:v>7.12222222222222</c:v>
                </c:pt>
                <c:pt idx="5129">
                  <c:v>7.12361111111111</c:v>
                </c:pt>
                <c:pt idx="5130">
                  <c:v>7.125</c:v>
                </c:pt>
                <c:pt idx="5131">
                  <c:v>7.12638888888889</c:v>
                </c:pt>
                <c:pt idx="5132">
                  <c:v>7.12777777777778</c:v>
                </c:pt>
                <c:pt idx="5133">
                  <c:v>7.12916666666667</c:v>
                </c:pt>
                <c:pt idx="5134">
                  <c:v>7.13055555555556</c:v>
                </c:pt>
                <c:pt idx="5135">
                  <c:v>7.13194444444445</c:v>
                </c:pt>
                <c:pt idx="5136">
                  <c:v>7.1333333333333302</c:v>
                </c:pt>
                <c:pt idx="5137">
                  <c:v>7.1347222222222202</c:v>
                </c:pt>
                <c:pt idx="5138">
                  <c:v>7.1361111111111102</c:v>
                </c:pt>
                <c:pt idx="5139">
                  <c:v>7.1375000000000002</c:v>
                </c:pt>
                <c:pt idx="5140">
                  <c:v>7.1388888888888902</c:v>
                </c:pt>
                <c:pt idx="5141">
                  <c:v>7.1402777777777802</c:v>
                </c:pt>
                <c:pt idx="5142">
                  <c:v>7.1416666666666702</c:v>
                </c:pt>
                <c:pt idx="5143">
                  <c:v>7.1430555555555602</c:v>
                </c:pt>
                <c:pt idx="5144">
                  <c:v>7.1444444444444501</c:v>
                </c:pt>
                <c:pt idx="5145">
                  <c:v>7.1458333333333304</c:v>
                </c:pt>
                <c:pt idx="5146">
                  <c:v>7.1472222222222204</c:v>
                </c:pt>
                <c:pt idx="5147">
                  <c:v>7.1486111111111104</c:v>
                </c:pt>
                <c:pt idx="5148">
                  <c:v>7.15</c:v>
                </c:pt>
                <c:pt idx="5149">
                  <c:v>7.1513888888888903</c:v>
                </c:pt>
                <c:pt idx="5150">
                  <c:v>7.1527777777777803</c:v>
                </c:pt>
                <c:pt idx="5151">
                  <c:v>7.1541666666666703</c:v>
                </c:pt>
                <c:pt idx="5152">
                  <c:v>7.1555555555555603</c:v>
                </c:pt>
                <c:pt idx="5153">
                  <c:v>7.1569444444444397</c:v>
                </c:pt>
                <c:pt idx="5154">
                  <c:v>7.1583333333333297</c:v>
                </c:pt>
                <c:pt idx="5155">
                  <c:v>7.1597222222222197</c:v>
                </c:pt>
                <c:pt idx="5156">
                  <c:v>7.1611111111111097</c:v>
                </c:pt>
                <c:pt idx="5157">
                  <c:v>7.1624999999999996</c:v>
                </c:pt>
                <c:pt idx="5158">
                  <c:v>7.1638888888888896</c:v>
                </c:pt>
                <c:pt idx="5159">
                  <c:v>7.1652777777777796</c:v>
                </c:pt>
                <c:pt idx="5160">
                  <c:v>7.1666666666666696</c:v>
                </c:pt>
                <c:pt idx="5161">
                  <c:v>7.1680555555555596</c:v>
                </c:pt>
                <c:pt idx="5162">
                  <c:v>7.1694444444444398</c:v>
                </c:pt>
                <c:pt idx="5163">
                  <c:v>7.1708333333333298</c:v>
                </c:pt>
                <c:pt idx="5164">
                  <c:v>7.1722222222222198</c:v>
                </c:pt>
                <c:pt idx="5165">
                  <c:v>7.1736111111111098</c:v>
                </c:pt>
                <c:pt idx="5166">
                  <c:v>7.1749999999999998</c:v>
                </c:pt>
                <c:pt idx="5167">
                  <c:v>7.1763888888888898</c:v>
                </c:pt>
                <c:pt idx="5168">
                  <c:v>7.1777777777777798</c:v>
                </c:pt>
                <c:pt idx="5169">
                  <c:v>7.1791666666666698</c:v>
                </c:pt>
                <c:pt idx="5170">
                  <c:v>7.1805555555555598</c:v>
                </c:pt>
                <c:pt idx="5171">
                  <c:v>7.18194444444444</c:v>
                </c:pt>
                <c:pt idx="5172">
                  <c:v>7.18333333333333</c:v>
                </c:pt>
                <c:pt idx="5173">
                  <c:v>7.18472222222222</c:v>
                </c:pt>
                <c:pt idx="5174">
                  <c:v>7.18611111111111</c:v>
                </c:pt>
                <c:pt idx="5175">
                  <c:v>7.1875</c:v>
                </c:pt>
                <c:pt idx="5176">
                  <c:v>7.18888888888889</c:v>
                </c:pt>
                <c:pt idx="5177">
                  <c:v>7.19027777777778</c:v>
                </c:pt>
                <c:pt idx="5178">
                  <c:v>7.19166666666667</c:v>
                </c:pt>
                <c:pt idx="5179">
                  <c:v>7.19305555555556</c:v>
                </c:pt>
                <c:pt idx="5180">
                  <c:v>7.19444444444445</c:v>
                </c:pt>
                <c:pt idx="5181">
                  <c:v>7.1958333333333302</c:v>
                </c:pt>
                <c:pt idx="5182">
                  <c:v>7.1972222222222202</c:v>
                </c:pt>
                <c:pt idx="5183">
                  <c:v>7.1986111111111102</c:v>
                </c:pt>
                <c:pt idx="5184">
                  <c:v>7.2</c:v>
                </c:pt>
                <c:pt idx="5185">
                  <c:v>7.2013888888888902</c:v>
                </c:pt>
                <c:pt idx="5186">
                  <c:v>7.2027777777777802</c:v>
                </c:pt>
                <c:pt idx="5187">
                  <c:v>7.2041666666666702</c:v>
                </c:pt>
                <c:pt idx="5188">
                  <c:v>7.2055555555555602</c:v>
                </c:pt>
                <c:pt idx="5189">
                  <c:v>7.2069444444444501</c:v>
                </c:pt>
                <c:pt idx="5190">
                  <c:v>7.2083333333333304</c:v>
                </c:pt>
                <c:pt idx="5191">
                  <c:v>7.2097222222222204</c:v>
                </c:pt>
                <c:pt idx="5192">
                  <c:v>7.2111111111111104</c:v>
                </c:pt>
                <c:pt idx="5193">
                  <c:v>7.2125000000000004</c:v>
                </c:pt>
                <c:pt idx="5194">
                  <c:v>7.2138888888888903</c:v>
                </c:pt>
                <c:pt idx="5195">
                  <c:v>7.2152777777777803</c:v>
                </c:pt>
                <c:pt idx="5196">
                  <c:v>7.2166666666666703</c:v>
                </c:pt>
                <c:pt idx="5197">
                  <c:v>7.2180555555555603</c:v>
                </c:pt>
                <c:pt idx="5198">
                  <c:v>7.2194444444444397</c:v>
                </c:pt>
                <c:pt idx="5199">
                  <c:v>7.2208333333333297</c:v>
                </c:pt>
                <c:pt idx="5200">
                  <c:v>7.2222222222222197</c:v>
                </c:pt>
                <c:pt idx="5201">
                  <c:v>7.2236111111111097</c:v>
                </c:pt>
                <c:pt idx="5202">
                  <c:v>7.2249999999999996</c:v>
                </c:pt>
                <c:pt idx="5203">
                  <c:v>7.2263888888888896</c:v>
                </c:pt>
                <c:pt idx="5204">
                  <c:v>7.2277777777777796</c:v>
                </c:pt>
                <c:pt idx="5205">
                  <c:v>7.2291666666666696</c:v>
                </c:pt>
                <c:pt idx="5206">
                  <c:v>7.2305555555555596</c:v>
                </c:pt>
                <c:pt idx="5207">
                  <c:v>7.2319444444444398</c:v>
                </c:pt>
                <c:pt idx="5208">
                  <c:v>7.2333333333333298</c:v>
                </c:pt>
                <c:pt idx="5209">
                  <c:v>7.2347222222222198</c:v>
                </c:pt>
                <c:pt idx="5210">
                  <c:v>7.2361111111111098</c:v>
                </c:pt>
                <c:pt idx="5211">
                  <c:v>7.2374999999999998</c:v>
                </c:pt>
                <c:pt idx="5212">
                  <c:v>7.2388888888888898</c:v>
                </c:pt>
                <c:pt idx="5213">
                  <c:v>7.2402777777777798</c:v>
                </c:pt>
                <c:pt idx="5214">
                  <c:v>7.2416666666666698</c:v>
                </c:pt>
                <c:pt idx="5215">
                  <c:v>7.2430555555555598</c:v>
                </c:pt>
                <c:pt idx="5216">
                  <c:v>7.24444444444444</c:v>
                </c:pt>
                <c:pt idx="5217">
                  <c:v>7.24583333333333</c:v>
                </c:pt>
                <c:pt idx="5218">
                  <c:v>7.24722222222222</c:v>
                </c:pt>
                <c:pt idx="5219">
                  <c:v>7.24861111111111</c:v>
                </c:pt>
                <c:pt idx="5220">
                  <c:v>7.25</c:v>
                </c:pt>
                <c:pt idx="5221">
                  <c:v>7.25138888888889</c:v>
                </c:pt>
                <c:pt idx="5222">
                  <c:v>7.25277777777778</c:v>
                </c:pt>
                <c:pt idx="5223">
                  <c:v>7.25416666666667</c:v>
                </c:pt>
                <c:pt idx="5224">
                  <c:v>7.25555555555556</c:v>
                </c:pt>
                <c:pt idx="5225">
                  <c:v>7.25694444444445</c:v>
                </c:pt>
                <c:pt idx="5226">
                  <c:v>7.2583333333333302</c:v>
                </c:pt>
                <c:pt idx="5227">
                  <c:v>7.2597222222222202</c:v>
                </c:pt>
                <c:pt idx="5228">
                  <c:v>7.2611111111111102</c:v>
                </c:pt>
                <c:pt idx="5229">
                  <c:v>7.2625000000000002</c:v>
                </c:pt>
                <c:pt idx="5230">
                  <c:v>7.2638888888888902</c:v>
                </c:pt>
                <c:pt idx="5231">
                  <c:v>7.2652777777777802</c:v>
                </c:pt>
                <c:pt idx="5232">
                  <c:v>7.2666666666666702</c:v>
                </c:pt>
                <c:pt idx="5233">
                  <c:v>7.2680555555555602</c:v>
                </c:pt>
                <c:pt idx="5234">
                  <c:v>7.2694444444444501</c:v>
                </c:pt>
                <c:pt idx="5235">
                  <c:v>7.2708333333333304</c:v>
                </c:pt>
                <c:pt idx="5236">
                  <c:v>7.2722222222222204</c:v>
                </c:pt>
                <c:pt idx="5237">
                  <c:v>7.2736111111111104</c:v>
                </c:pt>
                <c:pt idx="5238">
                  <c:v>7.2750000000000004</c:v>
                </c:pt>
                <c:pt idx="5239">
                  <c:v>7.2763888888888903</c:v>
                </c:pt>
                <c:pt idx="5240">
                  <c:v>7.2777777777777803</c:v>
                </c:pt>
                <c:pt idx="5241">
                  <c:v>7.2791666666666703</c:v>
                </c:pt>
                <c:pt idx="5242">
                  <c:v>7.2805555555555603</c:v>
                </c:pt>
                <c:pt idx="5243">
                  <c:v>7.2819444444444397</c:v>
                </c:pt>
                <c:pt idx="5244">
                  <c:v>7.2833333333333297</c:v>
                </c:pt>
                <c:pt idx="5245">
                  <c:v>7.2847222222222197</c:v>
                </c:pt>
                <c:pt idx="5246">
                  <c:v>7.2861111111111097</c:v>
                </c:pt>
                <c:pt idx="5247">
                  <c:v>7.2874999999999996</c:v>
                </c:pt>
                <c:pt idx="5248">
                  <c:v>7.2888888888888896</c:v>
                </c:pt>
                <c:pt idx="5249">
                  <c:v>7.2902777777777796</c:v>
                </c:pt>
                <c:pt idx="5250">
                  <c:v>7.2916666666666696</c:v>
                </c:pt>
                <c:pt idx="5251">
                  <c:v>7.2930555555555596</c:v>
                </c:pt>
                <c:pt idx="5252">
                  <c:v>7.2944444444444398</c:v>
                </c:pt>
                <c:pt idx="5253">
                  <c:v>7.2958333333333298</c:v>
                </c:pt>
                <c:pt idx="5254">
                  <c:v>7.2972222222222198</c:v>
                </c:pt>
                <c:pt idx="5255">
                  <c:v>7.2986111111111098</c:v>
                </c:pt>
                <c:pt idx="5256">
                  <c:v>7.3</c:v>
                </c:pt>
                <c:pt idx="5257">
                  <c:v>7.3013888888888898</c:v>
                </c:pt>
                <c:pt idx="5258">
                  <c:v>7.3027777777777798</c:v>
                </c:pt>
                <c:pt idx="5259">
                  <c:v>7.3041666666666698</c:v>
                </c:pt>
                <c:pt idx="5260">
                  <c:v>7.3055555555555598</c:v>
                </c:pt>
                <c:pt idx="5261">
                  <c:v>7.30694444444444</c:v>
                </c:pt>
                <c:pt idx="5262">
                  <c:v>7.30833333333333</c:v>
                </c:pt>
                <c:pt idx="5263">
                  <c:v>7.30972222222222</c:v>
                </c:pt>
                <c:pt idx="5264">
                  <c:v>7.31111111111111</c:v>
                </c:pt>
                <c:pt idx="5265">
                  <c:v>7.3125</c:v>
                </c:pt>
                <c:pt idx="5266">
                  <c:v>7.31388888888889</c:v>
                </c:pt>
                <c:pt idx="5267">
                  <c:v>7.31527777777778</c:v>
                </c:pt>
                <c:pt idx="5268">
                  <c:v>7.31666666666667</c:v>
                </c:pt>
                <c:pt idx="5269">
                  <c:v>7.31805555555556</c:v>
                </c:pt>
                <c:pt idx="5270">
                  <c:v>7.31944444444445</c:v>
                </c:pt>
                <c:pt idx="5271">
                  <c:v>7.3208333333333302</c:v>
                </c:pt>
                <c:pt idx="5272">
                  <c:v>7.3222222222222202</c:v>
                </c:pt>
                <c:pt idx="5273">
                  <c:v>7.3236111111111102</c:v>
                </c:pt>
                <c:pt idx="5274">
                  <c:v>7.3250000000000002</c:v>
                </c:pt>
                <c:pt idx="5275">
                  <c:v>7.3263888888888902</c:v>
                </c:pt>
                <c:pt idx="5276">
                  <c:v>7.3277777777777802</c:v>
                </c:pt>
                <c:pt idx="5277">
                  <c:v>7.3291666666666702</c:v>
                </c:pt>
                <c:pt idx="5278">
                  <c:v>7.3305555555555602</c:v>
                </c:pt>
                <c:pt idx="5279">
                  <c:v>7.3319444444444501</c:v>
                </c:pt>
                <c:pt idx="5280">
                  <c:v>7.3333333333333304</c:v>
                </c:pt>
                <c:pt idx="5281">
                  <c:v>7.3347222222222204</c:v>
                </c:pt>
                <c:pt idx="5282">
                  <c:v>7.3361111111111104</c:v>
                </c:pt>
                <c:pt idx="5283">
                  <c:v>7.3375000000000004</c:v>
                </c:pt>
                <c:pt idx="5284">
                  <c:v>7.3388888888888903</c:v>
                </c:pt>
                <c:pt idx="5285">
                  <c:v>7.3402777777777803</c:v>
                </c:pt>
                <c:pt idx="5286">
                  <c:v>7.3416666666666703</c:v>
                </c:pt>
                <c:pt idx="5287">
                  <c:v>7.3430555555555603</c:v>
                </c:pt>
                <c:pt idx="5288">
                  <c:v>7.3444444444444397</c:v>
                </c:pt>
                <c:pt idx="5289">
                  <c:v>7.3458333333333297</c:v>
                </c:pt>
                <c:pt idx="5290">
                  <c:v>7.3472222222222197</c:v>
                </c:pt>
                <c:pt idx="5291">
                  <c:v>7.3486111111111097</c:v>
                </c:pt>
                <c:pt idx="5292">
                  <c:v>7.35</c:v>
                </c:pt>
                <c:pt idx="5293">
                  <c:v>7.3513888888888896</c:v>
                </c:pt>
                <c:pt idx="5294">
                  <c:v>7.3527777777777796</c:v>
                </c:pt>
                <c:pt idx="5295">
                  <c:v>7.3541666666666696</c:v>
                </c:pt>
                <c:pt idx="5296">
                  <c:v>7.3555555555555596</c:v>
                </c:pt>
                <c:pt idx="5297">
                  <c:v>7.3569444444444398</c:v>
                </c:pt>
                <c:pt idx="5298">
                  <c:v>7.3583333333333298</c:v>
                </c:pt>
                <c:pt idx="5299">
                  <c:v>7.3597222222222198</c:v>
                </c:pt>
                <c:pt idx="5300">
                  <c:v>7.3611111111111098</c:v>
                </c:pt>
                <c:pt idx="5301">
                  <c:v>7.3624999999999998</c:v>
                </c:pt>
                <c:pt idx="5302">
                  <c:v>7.3638888888888898</c:v>
                </c:pt>
                <c:pt idx="5303">
                  <c:v>7.3652777777777798</c:v>
                </c:pt>
                <c:pt idx="5304">
                  <c:v>7.3666666666666698</c:v>
                </c:pt>
                <c:pt idx="5305">
                  <c:v>7.3680555555555598</c:v>
                </c:pt>
                <c:pt idx="5306">
                  <c:v>7.36944444444444</c:v>
                </c:pt>
                <c:pt idx="5307">
                  <c:v>7.37083333333333</c:v>
                </c:pt>
                <c:pt idx="5308">
                  <c:v>7.37222222222222</c:v>
                </c:pt>
                <c:pt idx="5309">
                  <c:v>7.37361111111111</c:v>
                </c:pt>
                <c:pt idx="5310">
                  <c:v>7.375</c:v>
                </c:pt>
                <c:pt idx="5311">
                  <c:v>7.37638888888889</c:v>
                </c:pt>
                <c:pt idx="5312">
                  <c:v>7.37777777777778</c:v>
                </c:pt>
                <c:pt idx="5313">
                  <c:v>7.37916666666667</c:v>
                </c:pt>
                <c:pt idx="5314">
                  <c:v>7.38055555555556</c:v>
                </c:pt>
                <c:pt idx="5315">
                  <c:v>7.38194444444445</c:v>
                </c:pt>
                <c:pt idx="5316">
                  <c:v>7.3833333333333302</c:v>
                </c:pt>
                <c:pt idx="5317">
                  <c:v>7.3847222222222202</c:v>
                </c:pt>
                <c:pt idx="5318">
                  <c:v>7.3861111111111102</c:v>
                </c:pt>
                <c:pt idx="5319">
                  <c:v>7.3875000000000002</c:v>
                </c:pt>
                <c:pt idx="5320">
                  <c:v>7.3888888888888902</c:v>
                </c:pt>
                <c:pt idx="5321">
                  <c:v>7.3902777777777802</c:v>
                </c:pt>
                <c:pt idx="5322">
                  <c:v>7.3916666666666702</c:v>
                </c:pt>
                <c:pt idx="5323">
                  <c:v>7.3930555555555602</c:v>
                </c:pt>
                <c:pt idx="5324">
                  <c:v>7.3944444444444501</c:v>
                </c:pt>
                <c:pt idx="5325">
                  <c:v>7.3958333333333304</c:v>
                </c:pt>
                <c:pt idx="5326">
                  <c:v>7.3972222222222204</c:v>
                </c:pt>
                <c:pt idx="5327">
                  <c:v>7.3986111111111104</c:v>
                </c:pt>
                <c:pt idx="5328">
                  <c:v>7.4</c:v>
                </c:pt>
                <c:pt idx="5329">
                  <c:v>7.4013888888888903</c:v>
                </c:pt>
                <c:pt idx="5330">
                  <c:v>7.4027777777777803</c:v>
                </c:pt>
                <c:pt idx="5331">
                  <c:v>7.4041666666666703</c:v>
                </c:pt>
                <c:pt idx="5332">
                  <c:v>7.4055555555555603</c:v>
                </c:pt>
                <c:pt idx="5333">
                  <c:v>7.4069444444444397</c:v>
                </c:pt>
                <c:pt idx="5334">
                  <c:v>7.4083333333333297</c:v>
                </c:pt>
                <c:pt idx="5335">
                  <c:v>7.4097222222222197</c:v>
                </c:pt>
                <c:pt idx="5336">
                  <c:v>7.4111111111111097</c:v>
                </c:pt>
                <c:pt idx="5337">
                  <c:v>7.4124999999999996</c:v>
                </c:pt>
                <c:pt idx="5338">
                  <c:v>7.4138888888888896</c:v>
                </c:pt>
                <c:pt idx="5339">
                  <c:v>7.4152777777777796</c:v>
                </c:pt>
                <c:pt idx="5340">
                  <c:v>7.4166666666666696</c:v>
                </c:pt>
                <c:pt idx="5341">
                  <c:v>7.4180555555555596</c:v>
                </c:pt>
                <c:pt idx="5342">
                  <c:v>7.4194444444444398</c:v>
                </c:pt>
                <c:pt idx="5343">
                  <c:v>7.4208333333333298</c:v>
                </c:pt>
                <c:pt idx="5344">
                  <c:v>7.4222222222222198</c:v>
                </c:pt>
                <c:pt idx="5345">
                  <c:v>7.4236111111111098</c:v>
                </c:pt>
                <c:pt idx="5346">
                  <c:v>7.4249999999999998</c:v>
                </c:pt>
                <c:pt idx="5347">
                  <c:v>7.4263888888888898</c:v>
                </c:pt>
                <c:pt idx="5348">
                  <c:v>7.4277777777777798</c:v>
                </c:pt>
                <c:pt idx="5349">
                  <c:v>7.4291666666666698</c:v>
                </c:pt>
                <c:pt idx="5350">
                  <c:v>7.4305555555555598</c:v>
                </c:pt>
                <c:pt idx="5351">
                  <c:v>7.43194444444444</c:v>
                </c:pt>
                <c:pt idx="5352">
                  <c:v>7.43333333333333</c:v>
                </c:pt>
                <c:pt idx="5353">
                  <c:v>7.43472222222222</c:v>
                </c:pt>
                <c:pt idx="5354">
                  <c:v>7.43611111111111</c:v>
                </c:pt>
                <c:pt idx="5355">
                  <c:v>7.4375</c:v>
                </c:pt>
                <c:pt idx="5356">
                  <c:v>7.43888888888889</c:v>
                </c:pt>
                <c:pt idx="5357">
                  <c:v>7.44027777777778</c:v>
                </c:pt>
                <c:pt idx="5358">
                  <c:v>7.44166666666667</c:v>
                </c:pt>
                <c:pt idx="5359">
                  <c:v>7.44305555555556</c:v>
                </c:pt>
                <c:pt idx="5360">
                  <c:v>7.44444444444445</c:v>
                </c:pt>
                <c:pt idx="5361">
                  <c:v>7.4458333333333302</c:v>
                </c:pt>
                <c:pt idx="5362">
                  <c:v>7.4472222222222202</c:v>
                </c:pt>
                <c:pt idx="5363">
                  <c:v>7.4486111111111102</c:v>
                </c:pt>
                <c:pt idx="5364">
                  <c:v>7.45</c:v>
                </c:pt>
                <c:pt idx="5365">
                  <c:v>7.4513888888888902</c:v>
                </c:pt>
                <c:pt idx="5366">
                  <c:v>7.4527777777777802</c:v>
                </c:pt>
                <c:pt idx="5367">
                  <c:v>7.4541666666666702</c:v>
                </c:pt>
                <c:pt idx="5368">
                  <c:v>7.4555555555555602</c:v>
                </c:pt>
                <c:pt idx="5369">
                  <c:v>7.4569444444444501</c:v>
                </c:pt>
                <c:pt idx="5370">
                  <c:v>7.4583333333333304</c:v>
                </c:pt>
                <c:pt idx="5371">
                  <c:v>7.4597222222222204</c:v>
                </c:pt>
                <c:pt idx="5372">
                  <c:v>7.4611111111111104</c:v>
                </c:pt>
                <c:pt idx="5373">
                  <c:v>7.4625000000000004</c:v>
                </c:pt>
                <c:pt idx="5374">
                  <c:v>7.4638888888888903</c:v>
                </c:pt>
                <c:pt idx="5375">
                  <c:v>7.4652777777777803</c:v>
                </c:pt>
                <c:pt idx="5376">
                  <c:v>7.4666666666666703</c:v>
                </c:pt>
                <c:pt idx="5377">
                  <c:v>7.4680555555555603</c:v>
                </c:pt>
                <c:pt idx="5378">
                  <c:v>7.4694444444444397</c:v>
                </c:pt>
                <c:pt idx="5379">
                  <c:v>7.4708333333333297</c:v>
                </c:pt>
                <c:pt idx="5380">
                  <c:v>7.4722222222222197</c:v>
                </c:pt>
                <c:pt idx="5381">
                  <c:v>7.4736111111111097</c:v>
                </c:pt>
                <c:pt idx="5382">
                  <c:v>7.4749999999999996</c:v>
                </c:pt>
                <c:pt idx="5383">
                  <c:v>7.4763888888888896</c:v>
                </c:pt>
                <c:pt idx="5384">
                  <c:v>7.4777777777777796</c:v>
                </c:pt>
                <c:pt idx="5385">
                  <c:v>7.4791666666666696</c:v>
                </c:pt>
                <c:pt idx="5386">
                  <c:v>7.4805555555555596</c:v>
                </c:pt>
                <c:pt idx="5387">
                  <c:v>7.4819444444444398</c:v>
                </c:pt>
                <c:pt idx="5388">
                  <c:v>7.4833333333333298</c:v>
                </c:pt>
                <c:pt idx="5389">
                  <c:v>7.4847222222222198</c:v>
                </c:pt>
                <c:pt idx="5390">
                  <c:v>7.4861111111111098</c:v>
                </c:pt>
                <c:pt idx="5391">
                  <c:v>7.4874999999999998</c:v>
                </c:pt>
                <c:pt idx="5392">
                  <c:v>7.4888888888888898</c:v>
                </c:pt>
                <c:pt idx="5393">
                  <c:v>7.4902777777777798</c:v>
                </c:pt>
                <c:pt idx="5394">
                  <c:v>7.4916666666666698</c:v>
                </c:pt>
                <c:pt idx="5395">
                  <c:v>7.4930555555555598</c:v>
                </c:pt>
                <c:pt idx="5396">
                  <c:v>7.49444444444444</c:v>
                </c:pt>
                <c:pt idx="5397">
                  <c:v>7.49583333333333</c:v>
                </c:pt>
                <c:pt idx="5398">
                  <c:v>7.49722222222222</c:v>
                </c:pt>
                <c:pt idx="5399">
                  <c:v>7.49861111111111</c:v>
                </c:pt>
                <c:pt idx="5400">
                  <c:v>7.5</c:v>
                </c:pt>
                <c:pt idx="5401">
                  <c:v>7.50138888888889</c:v>
                </c:pt>
                <c:pt idx="5402">
                  <c:v>7.50277777777778</c:v>
                </c:pt>
                <c:pt idx="5403">
                  <c:v>7.50416666666667</c:v>
                </c:pt>
                <c:pt idx="5404">
                  <c:v>7.50555555555556</c:v>
                </c:pt>
                <c:pt idx="5405">
                  <c:v>7.50694444444445</c:v>
                </c:pt>
                <c:pt idx="5406">
                  <c:v>7.5083333333333302</c:v>
                </c:pt>
                <c:pt idx="5407">
                  <c:v>7.5097222222222202</c:v>
                </c:pt>
                <c:pt idx="5408">
                  <c:v>7.5111111111111102</c:v>
                </c:pt>
                <c:pt idx="5409">
                  <c:v>7.5125000000000002</c:v>
                </c:pt>
                <c:pt idx="5410">
                  <c:v>7.5138888888888902</c:v>
                </c:pt>
                <c:pt idx="5411">
                  <c:v>7.5152777777777802</c:v>
                </c:pt>
                <c:pt idx="5412">
                  <c:v>7.5166666666666702</c:v>
                </c:pt>
                <c:pt idx="5413">
                  <c:v>7.5180555555555602</c:v>
                </c:pt>
                <c:pt idx="5414">
                  <c:v>7.5194444444444501</c:v>
                </c:pt>
                <c:pt idx="5415">
                  <c:v>7.5208333333333304</c:v>
                </c:pt>
                <c:pt idx="5416">
                  <c:v>7.5222222222222204</c:v>
                </c:pt>
                <c:pt idx="5417">
                  <c:v>7.5236111111111104</c:v>
                </c:pt>
                <c:pt idx="5418">
                  <c:v>7.5250000000000004</c:v>
                </c:pt>
                <c:pt idx="5419">
                  <c:v>7.5263888888888903</c:v>
                </c:pt>
                <c:pt idx="5420">
                  <c:v>7.5277777777777803</c:v>
                </c:pt>
                <c:pt idx="5421">
                  <c:v>7.5291666666666703</c:v>
                </c:pt>
                <c:pt idx="5422">
                  <c:v>7.5305555555555603</c:v>
                </c:pt>
                <c:pt idx="5423">
                  <c:v>7.5319444444444397</c:v>
                </c:pt>
                <c:pt idx="5424">
                  <c:v>7.5333333333333297</c:v>
                </c:pt>
                <c:pt idx="5425">
                  <c:v>7.5347222222222197</c:v>
                </c:pt>
                <c:pt idx="5426">
                  <c:v>7.5361111111111097</c:v>
                </c:pt>
                <c:pt idx="5427">
                  <c:v>7.5374999999999996</c:v>
                </c:pt>
                <c:pt idx="5428">
                  <c:v>7.5388888888888896</c:v>
                </c:pt>
                <c:pt idx="5429">
                  <c:v>7.5402777777777796</c:v>
                </c:pt>
                <c:pt idx="5430">
                  <c:v>7.5416666666666696</c:v>
                </c:pt>
                <c:pt idx="5431">
                  <c:v>7.5430555555555596</c:v>
                </c:pt>
                <c:pt idx="5432">
                  <c:v>7.5444444444444398</c:v>
                </c:pt>
                <c:pt idx="5433">
                  <c:v>7.5458333333333298</c:v>
                </c:pt>
                <c:pt idx="5434">
                  <c:v>7.5472222222222198</c:v>
                </c:pt>
                <c:pt idx="5435">
                  <c:v>7.5486111111111098</c:v>
                </c:pt>
                <c:pt idx="5436">
                  <c:v>7.55</c:v>
                </c:pt>
                <c:pt idx="5437">
                  <c:v>7.5513888888888898</c:v>
                </c:pt>
                <c:pt idx="5438">
                  <c:v>7.5527777777777798</c:v>
                </c:pt>
                <c:pt idx="5439">
                  <c:v>7.5541666666666698</c:v>
                </c:pt>
                <c:pt idx="5440">
                  <c:v>7.5555555555555598</c:v>
                </c:pt>
                <c:pt idx="5441">
                  <c:v>7.55694444444444</c:v>
                </c:pt>
                <c:pt idx="5442">
                  <c:v>7.55833333333333</c:v>
                </c:pt>
                <c:pt idx="5443">
                  <c:v>7.55972222222222</c:v>
                </c:pt>
                <c:pt idx="5444">
                  <c:v>7.56111111111111</c:v>
                </c:pt>
                <c:pt idx="5445">
                  <c:v>7.5625</c:v>
                </c:pt>
                <c:pt idx="5446">
                  <c:v>7.56388888888889</c:v>
                </c:pt>
                <c:pt idx="5447">
                  <c:v>7.56527777777778</c:v>
                </c:pt>
                <c:pt idx="5448">
                  <c:v>7.56666666666667</c:v>
                </c:pt>
                <c:pt idx="5449">
                  <c:v>7.56805555555556</c:v>
                </c:pt>
                <c:pt idx="5450">
                  <c:v>7.56944444444445</c:v>
                </c:pt>
                <c:pt idx="5451">
                  <c:v>7.5708333333333302</c:v>
                </c:pt>
                <c:pt idx="5452">
                  <c:v>7.5722222222222202</c:v>
                </c:pt>
                <c:pt idx="5453">
                  <c:v>7.5736111111111102</c:v>
                </c:pt>
                <c:pt idx="5454">
                  <c:v>7.5750000000000002</c:v>
                </c:pt>
                <c:pt idx="5455">
                  <c:v>7.5763888888888902</c:v>
                </c:pt>
                <c:pt idx="5456">
                  <c:v>7.5777777777777802</c:v>
                </c:pt>
                <c:pt idx="5457">
                  <c:v>7.5791666666666702</c:v>
                </c:pt>
                <c:pt idx="5458">
                  <c:v>7.5805555555555602</c:v>
                </c:pt>
                <c:pt idx="5459">
                  <c:v>7.5819444444444501</c:v>
                </c:pt>
                <c:pt idx="5460">
                  <c:v>7.5833333333333304</c:v>
                </c:pt>
                <c:pt idx="5461">
                  <c:v>7.5847222222222204</c:v>
                </c:pt>
                <c:pt idx="5462">
                  <c:v>7.5861111111111104</c:v>
                </c:pt>
                <c:pt idx="5463">
                  <c:v>7.5875000000000004</c:v>
                </c:pt>
                <c:pt idx="5464">
                  <c:v>7.5888888888888903</c:v>
                </c:pt>
                <c:pt idx="5465">
                  <c:v>7.5902777777777803</c:v>
                </c:pt>
                <c:pt idx="5466">
                  <c:v>7.5916666666666703</c:v>
                </c:pt>
                <c:pt idx="5467">
                  <c:v>7.5930555555555603</c:v>
                </c:pt>
                <c:pt idx="5468">
                  <c:v>7.5944444444444397</c:v>
                </c:pt>
                <c:pt idx="5469">
                  <c:v>7.5958333333333297</c:v>
                </c:pt>
                <c:pt idx="5470">
                  <c:v>7.5972222222222197</c:v>
                </c:pt>
                <c:pt idx="5471">
                  <c:v>7.5986111111111097</c:v>
                </c:pt>
                <c:pt idx="5472">
                  <c:v>7.6</c:v>
                </c:pt>
                <c:pt idx="5473">
                  <c:v>7.6013888888888896</c:v>
                </c:pt>
                <c:pt idx="5474">
                  <c:v>7.6027777777777796</c:v>
                </c:pt>
                <c:pt idx="5475">
                  <c:v>7.6041666666666696</c:v>
                </c:pt>
                <c:pt idx="5476">
                  <c:v>7.6055555555555596</c:v>
                </c:pt>
                <c:pt idx="5477">
                  <c:v>7.6069444444444398</c:v>
                </c:pt>
                <c:pt idx="5478">
                  <c:v>7.6083333333333298</c:v>
                </c:pt>
                <c:pt idx="5479">
                  <c:v>7.6097222222222198</c:v>
                </c:pt>
                <c:pt idx="5480">
                  <c:v>7.6111111111111098</c:v>
                </c:pt>
                <c:pt idx="5481">
                  <c:v>7.6124999999999998</c:v>
                </c:pt>
                <c:pt idx="5482">
                  <c:v>7.6138888888888898</c:v>
                </c:pt>
                <c:pt idx="5483">
                  <c:v>7.6152777777777798</c:v>
                </c:pt>
                <c:pt idx="5484">
                  <c:v>7.6166666666666698</c:v>
                </c:pt>
                <c:pt idx="5485">
                  <c:v>7.6180555555555598</c:v>
                </c:pt>
                <c:pt idx="5486">
                  <c:v>7.61944444444444</c:v>
                </c:pt>
                <c:pt idx="5487">
                  <c:v>7.62083333333333</c:v>
                </c:pt>
                <c:pt idx="5488">
                  <c:v>7.62222222222222</c:v>
                </c:pt>
                <c:pt idx="5489">
                  <c:v>7.62361111111111</c:v>
                </c:pt>
                <c:pt idx="5490">
                  <c:v>7.625</c:v>
                </c:pt>
                <c:pt idx="5491">
                  <c:v>7.62638888888889</c:v>
                </c:pt>
                <c:pt idx="5492">
                  <c:v>7.62777777777778</c:v>
                </c:pt>
                <c:pt idx="5493">
                  <c:v>7.62916666666667</c:v>
                </c:pt>
                <c:pt idx="5494">
                  <c:v>7.63055555555556</c:v>
                </c:pt>
                <c:pt idx="5495">
                  <c:v>7.63194444444445</c:v>
                </c:pt>
                <c:pt idx="5496">
                  <c:v>7.6333333333333302</c:v>
                </c:pt>
                <c:pt idx="5497">
                  <c:v>7.6347222222222202</c:v>
                </c:pt>
                <c:pt idx="5498">
                  <c:v>7.6361111111111102</c:v>
                </c:pt>
                <c:pt idx="5499">
                  <c:v>7.6375000000000002</c:v>
                </c:pt>
                <c:pt idx="5500">
                  <c:v>7.6388888888888902</c:v>
                </c:pt>
                <c:pt idx="5501">
                  <c:v>7.6402777777777802</c:v>
                </c:pt>
                <c:pt idx="5502">
                  <c:v>7.6416666666666702</c:v>
                </c:pt>
                <c:pt idx="5503">
                  <c:v>7.6430555555555602</c:v>
                </c:pt>
                <c:pt idx="5504">
                  <c:v>7.6444444444444501</c:v>
                </c:pt>
                <c:pt idx="5505">
                  <c:v>7.6458333333333304</c:v>
                </c:pt>
                <c:pt idx="5506">
                  <c:v>7.6472222222222204</c:v>
                </c:pt>
                <c:pt idx="5507">
                  <c:v>7.6486111111111104</c:v>
                </c:pt>
                <c:pt idx="5508">
                  <c:v>7.65</c:v>
                </c:pt>
                <c:pt idx="5509">
                  <c:v>7.6513888888888903</c:v>
                </c:pt>
                <c:pt idx="5510">
                  <c:v>7.6527777777777803</c:v>
                </c:pt>
                <c:pt idx="5511">
                  <c:v>7.6541666666666703</c:v>
                </c:pt>
                <c:pt idx="5512">
                  <c:v>7.6555555555555603</c:v>
                </c:pt>
                <c:pt idx="5513">
                  <c:v>7.6569444444444397</c:v>
                </c:pt>
                <c:pt idx="5514">
                  <c:v>7.6583333333333297</c:v>
                </c:pt>
                <c:pt idx="5515">
                  <c:v>7.6597222222222197</c:v>
                </c:pt>
                <c:pt idx="5516">
                  <c:v>7.6611111111111097</c:v>
                </c:pt>
                <c:pt idx="5517">
                  <c:v>7.6624999999999996</c:v>
                </c:pt>
                <c:pt idx="5518">
                  <c:v>7.6638888888888896</c:v>
                </c:pt>
                <c:pt idx="5519">
                  <c:v>7.6652777777777796</c:v>
                </c:pt>
                <c:pt idx="5520">
                  <c:v>7.6666666666666696</c:v>
                </c:pt>
                <c:pt idx="5521">
                  <c:v>7.6680555555555596</c:v>
                </c:pt>
                <c:pt idx="5522">
                  <c:v>7.6694444444444398</c:v>
                </c:pt>
                <c:pt idx="5523">
                  <c:v>7.6708333333333298</c:v>
                </c:pt>
                <c:pt idx="5524">
                  <c:v>7.6722222222222198</c:v>
                </c:pt>
                <c:pt idx="5525">
                  <c:v>7.6736111111111098</c:v>
                </c:pt>
                <c:pt idx="5526">
                  <c:v>7.6749999999999998</c:v>
                </c:pt>
                <c:pt idx="5527">
                  <c:v>7.6763888888888898</c:v>
                </c:pt>
                <c:pt idx="5528">
                  <c:v>7.6777777777777798</c:v>
                </c:pt>
                <c:pt idx="5529">
                  <c:v>7.6791666666666698</c:v>
                </c:pt>
                <c:pt idx="5530">
                  <c:v>7.6805555555555598</c:v>
                </c:pt>
                <c:pt idx="5531">
                  <c:v>7.68194444444444</c:v>
                </c:pt>
                <c:pt idx="5532">
                  <c:v>7.68333333333333</c:v>
                </c:pt>
                <c:pt idx="5533">
                  <c:v>7.68472222222222</c:v>
                </c:pt>
                <c:pt idx="5534">
                  <c:v>7.68611111111111</c:v>
                </c:pt>
                <c:pt idx="5535">
                  <c:v>7.6875</c:v>
                </c:pt>
                <c:pt idx="5536">
                  <c:v>7.68888888888889</c:v>
                </c:pt>
                <c:pt idx="5537">
                  <c:v>7.69027777777778</c:v>
                </c:pt>
                <c:pt idx="5538">
                  <c:v>7.69166666666667</c:v>
                </c:pt>
                <c:pt idx="5539">
                  <c:v>7.69305555555556</c:v>
                </c:pt>
                <c:pt idx="5540">
                  <c:v>7.69444444444445</c:v>
                </c:pt>
                <c:pt idx="5541">
                  <c:v>7.6958333333333302</c:v>
                </c:pt>
                <c:pt idx="5542">
                  <c:v>7.6972222222222202</c:v>
                </c:pt>
                <c:pt idx="5543">
                  <c:v>7.6986111111111102</c:v>
                </c:pt>
                <c:pt idx="5544">
                  <c:v>7.7</c:v>
                </c:pt>
                <c:pt idx="5545">
                  <c:v>7.7013888888888902</c:v>
                </c:pt>
                <c:pt idx="5546">
                  <c:v>7.7027777777777802</c:v>
                </c:pt>
                <c:pt idx="5547">
                  <c:v>7.7041666666666702</c:v>
                </c:pt>
                <c:pt idx="5548">
                  <c:v>7.7055555555555602</c:v>
                </c:pt>
                <c:pt idx="5549">
                  <c:v>7.7069444444444501</c:v>
                </c:pt>
                <c:pt idx="5550">
                  <c:v>7.7083333333333304</c:v>
                </c:pt>
                <c:pt idx="5551">
                  <c:v>7.7097222222222204</c:v>
                </c:pt>
                <c:pt idx="5552">
                  <c:v>7.7111111111111104</c:v>
                </c:pt>
                <c:pt idx="5553">
                  <c:v>7.7125000000000004</c:v>
                </c:pt>
                <c:pt idx="5554">
                  <c:v>7.7138888888888903</c:v>
                </c:pt>
                <c:pt idx="5555">
                  <c:v>7.7152777777777803</c:v>
                </c:pt>
                <c:pt idx="5556">
                  <c:v>7.7166666666666703</c:v>
                </c:pt>
                <c:pt idx="5557">
                  <c:v>7.7180555555555603</c:v>
                </c:pt>
                <c:pt idx="5558">
                  <c:v>7.7194444444444397</c:v>
                </c:pt>
                <c:pt idx="5559">
                  <c:v>7.7208333333333297</c:v>
                </c:pt>
                <c:pt idx="5560">
                  <c:v>7.7222222222222197</c:v>
                </c:pt>
                <c:pt idx="5561">
                  <c:v>7.7236111111111097</c:v>
                </c:pt>
                <c:pt idx="5562">
                  <c:v>7.7249999999999996</c:v>
                </c:pt>
                <c:pt idx="5563">
                  <c:v>7.7263888888888896</c:v>
                </c:pt>
                <c:pt idx="5564">
                  <c:v>7.7277777777777796</c:v>
                </c:pt>
                <c:pt idx="5565">
                  <c:v>7.7291666666666696</c:v>
                </c:pt>
                <c:pt idx="5566">
                  <c:v>7.7305555555555596</c:v>
                </c:pt>
                <c:pt idx="5567">
                  <c:v>7.7319444444444398</c:v>
                </c:pt>
                <c:pt idx="5568">
                  <c:v>7.7333333333333298</c:v>
                </c:pt>
                <c:pt idx="5569">
                  <c:v>7.7347222222222198</c:v>
                </c:pt>
                <c:pt idx="5570">
                  <c:v>7.7361111111111098</c:v>
                </c:pt>
                <c:pt idx="5571">
                  <c:v>7.7374999999999998</c:v>
                </c:pt>
                <c:pt idx="5572">
                  <c:v>7.7388888888888898</c:v>
                </c:pt>
                <c:pt idx="5573">
                  <c:v>7.7402777777777798</c:v>
                </c:pt>
                <c:pt idx="5574">
                  <c:v>7.7416666666666698</c:v>
                </c:pt>
                <c:pt idx="5575">
                  <c:v>7.7430555555555598</c:v>
                </c:pt>
                <c:pt idx="5576">
                  <c:v>7.74444444444444</c:v>
                </c:pt>
                <c:pt idx="5577">
                  <c:v>7.74583333333333</c:v>
                </c:pt>
                <c:pt idx="5578">
                  <c:v>7.74722222222222</c:v>
                </c:pt>
                <c:pt idx="5579">
                  <c:v>7.74861111111111</c:v>
                </c:pt>
                <c:pt idx="5580">
                  <c:v>7.75</c:v>
                </c:pt>
                <c:pt idx="5581">
                  <c:v>7.75138888888889</c:v>
                </c:pt>
                <c:pt idx="5582">
                  <c:v>7.75277777777778</c:v>
                </c:pt>
                <c:pt idx="5583">
                  <c:v>7.75416666666667</c:v>
                </c:pt>
                <c:pt idx="5584">
                  <c:v>7.75555555555556</c:v>
                </c:pt>
                <c:pt idx="5585">
                  <c:v>7.75694444444445</c:v>
                </c:pt>
                <c:pt idx="5586">
                  <c:v>7.7583333333333302</c:v>
                </c:pt>
                <c:pt idx="5587">
                  <c:v>7.7597222222222202</c:v>
                </c:pt>
                <c:pt idx="5588">
                  <c:v>7.7611111111111102</c:v>
                </c:pt>
                <c:pt idx="5589">
                  <c:v>7.7625000000000002</c:v>
                </c:pt>
                <c:pt idx="5590">
                  <c:v>7.7638888888888902</c:v>
                </c:pt>
                <c:pt idx="5591">
                  <c:v>7.7652777777777802</c:v>
                </c:pt>
                <c:pt idx="5592">
                  <c:v>7.7666666666666702</c:v>
                </c:pt>
                <c:pt idx="5593">
                  <c:v>7.7680555555555602</c:v>
                </c:pt>
                <c:pt idx="5594">
                  <c:v>7.7694444444444501</c:v>
                </c:pt>
                <c:pt idx="5595">
                  <c:v>7.7708333333333304</c:v>
                </c:pt>
                <c:pt idx="5596">
                  <c:v>7.7722222222222204</c:v>
                </c:pt>
                <c:pt idx="5597">
                  <c:v>7.7736111111111104</c:v>
                </c:pt>
                <c:pt idx="5598">
                  <c:v>7.7750000000000004</c:v>
                </c:pt>
                <c:pt idx="5599">
                  <c:v>7.7763888888888903</c:v>
                </c:pt>
                <c:pt idx="5600">
                  <c:v>7.7777777777777803</c:v>
                </c:pt>
                <c:pt idx="5601">
                  <c:v>7.7791666666666703</c:v>
                </c:pt>
                <c:pt idx="5602">
                  <c:v>7.7805555555555603</c:v>
                </c:pt>
                <c:pt idx="5603">
                  <c:v>7.7819444444444397</c:v>
                </c:pt>
                <c:pt idx="5604">
                  <c:v>7.7833333333333297</c:v>
                </c:pt>
                <c:pt idx="5605">
                  <c:v>7.7847222222222197</c:v>
                </c:pt>
                <c:pt idx="5606">
                  <c:v>7.7861111111111097</c:v>
                </c:pt>
                <c:pt idx="5607">
                  <c:v>7.7874999999999996</c:v>
                </c:pt>
                <c:pt idx="5608">
                  <c:v>7.7888888888888896</c:v>
                </c:pt>
                <c:pt idx="5609">
                  <c:v>7.7902777777777796</c:v>
                </c:pt>
                <c:pt idx="5610">
                  <c:v>7.7916666666666696</c:v>
                </c:pt>
                <c:pt idx="5611">
                  <c:v>7.7930555555555596</c:v>
                </c:pt>
                <c:pt idx="5612">
                  <c:v>7.7944444444444398</c:v>
                </c:pt>
                <c:pt idx="5613">
                  <c:v>7.7958333333333298</c:v>
                </c:pt>
                <c:pt idx="5614">
                  <c:v>7.7972222222222198</c:v>
                </c:pt>
                <c:pt idx="5615">
                  <c:v>7.7986111111111098</c:v>
                </c:pt>
                <c:pt idx="5616">
                  <c:v>7.8</c:v>
                </c:pt>
                <c:pt idx="5617">
                  <c:v>7.8013888888888898</c:v>
                </c:pt>
                <c:pt idx="5618">
                  <c:v>7.8027777777777798</c:v>
                </c:pt>
                <c:pt idx="5619">
                  <c:v>7.8041666666666698</c:v>
                </c:pt>
                <c:pt idx="5620">
                  <c:v>7.8055555555555598</c:v>
                </c:pt>
                <c:pt idx="5621">
                  <c:v>7.80694444444444</c:v>
                </c:pt>
                <c:pt idx="5622">
                  <c:v>7.80833333333333</c:v>
                </c:pt>
                <c:pt idx="5623">
                  <c:v>7.80972222222222</c:v>
                </c:pt>
                <c:pt idx="5624">
                  <c:v>7.81111111111111</c:v>
                </c:pt>
                <c:pt idx="5625">
                  <c:v>7.8125</c:v>
                </c:pt>
                <c:pt idx="5626">
                  <c:v>7.81388888888889</c:v>
                </c:pt>
                <c:pt idx="5627">
                  <c:v>7.81527777777778</c:v>
                </c:pt>
                <c:pt idx="5628">
                  <c:v>7.81666666666667</c:v>
                </c:pt>
                <c:pt idx="5629">
                  <c:v>7.81805555555556</c:v>
                </c:pt>
                <c:pt idx="5630">
                  <c:v>7.81944444444445</c:v>
                </c:pt>
                <c:pt idx="5631">
                  <c:v>7.8208333333333302</c:v>
                </c:pt>
                <c:pt idx="5632">
                  <c:v>7.8222222222222202</c:v>
                </c:pt>
                <c:pt idx="5633">
                  <c:v>7.8236111111111102</c:v>
                </c:pt>
                <c:pt idx="5634">
                  <c:v>7.8250000000000002</c:v>
                </c:pt>
                <c:pt idx="5635">
                  <c:v>7.8263888888888902</c:v>
                </c:pt>
                <c:pt idx="5636">
                  <c:v>7.8277777777777802</c:v>
                </c:pt>
                <c:pt idx="5637">
                  <c:v>7.8291666666666702</c:v>
                </c:pt>
                <c:pt idx="5638">
                  <c:v>7.8305555555555602</c:v>
                </c:pt>
                <c:pt idx="5639">
                  <c:v>7.8319444444444501</c:v>
                </c:pt>
                <c:pt idx="5640">
                  <c:v>7.8333333333333304</c:v>
                </c:pt>
                <c:pt idx="5641">
                  <c:v>7.8347222222222204</c:v>
                </c:pt>
                <c:pt idx="5642">
                  <c:v>7.8361111111111104</c:v>
                </c:pt>
                <c:pt idx="5643">
                  <c:v>7.8375000000000004</c:v>
                </c:pt>
                <c:pt idx="5644">
                  <c:v>7.8388888888888903</c:v>
                </c:pt>
                <c:pt idx="5645">
                  <c:v>7.8402777777777803</c:v>
                </c:pt>
                <c:pt idx="5646">
                  <c:v>7.8416666666666703</c:v>
                </c:pt>
                <c:pt idx="5647">
                  <c:v>7.8430555555555603</c:v>
                </c:pt>
                <c:pt idx="5648">
                  <c:v>7.8444444444444397</c:v>
                </c:pt>
                <c:pt idx="5649">
                  <c:v>7.8458333333333297</c:v>
                </c:pt>
                <c:pt idx="5650">
                  <c:v>7.8472222222222197</c:v>
                </c:pt>
                <c:pt idx="5651">
                  <c:v>7.8486111111111097</c:v>
                </c:pt>
                <c:pt idx="5652">
                  <c:v>7.85</c:v>
                </c:pt>
                <c:pt idx="5653">
                  <c:v>7.8513888888888896</c:v>
                </c:pt>
                <c:pt idx="5654">
                  <c:v>7.8527777777777796</c:v>
                </c:pt>
                <c:pt idx="5655">
                  <c:v>7.8541666666666696</c:v>
                </c:pt>
                <c:pt idx="5656">
                  <c:v>7.8555555555555596</c:v>
                </c:pt>
                <c:pt idx="5657">
                  <c:v>7.8569444444444398</c:v>
                </c:pt>
                <c:pt idx="5658">
                  <c:v>7.8583333333333298</c:v>
                </c:pt>
                <c:pt idx="5659">
                  <c:v>7.8597222222222198</c:v>
                </c:pt>
                <c:pt idx="5660">
                  <c:v>7.8611111111111098</c:v>
                </c:pt>
                <c:pt idx="5661">
                  <c:v>7.8624999999999998</c:v>
                </c:pt>
                <c:pt idx="5662">
                  <c:v>7.8638888888888898</c:v>
                </c:pt>
                <c:pt idx="5663">
                  <c:v>7.8652777777777798</c:v>
                </c:pt>
                <c:pt idx="5664">
                  <c:v>7.8666666666666698</c:v>
                </c:pt>
                <c:pt idx="5665">
                  <c:v>7.8680555555555598</c:v>
                </c:pt>
                <c:pt idx="5666">
                  <c:v>7.86944444444444</c:v>
                </c:pt>
                <c:pt idx="5667">
                  <c:v>7.87083333333333</c:v>
                </c:pt>
                <c:pt idx="5668">
                  <c:v>7.87222222222222</c:v>
                </c:pt>
                <c:pt idx="5669">
                  <c:v>7.87361111111111</c:v>
                </c:pt>
                <c:pt idx="5670">
                  <c:v>7.875</c:v>
                </c:pt>
                <c:pt idx="5671">
                  <c:v>7.87638888888889</c:v>
                </c:pt>
                <c:pt idx="5672">
                  <c:v>7.87777777777778</c:v>
                </c:pt>
                <c:pt idx="5673">
                  <c:v>7.87916666666667</c:v>
                </c:pt>
                <c:pt idx="5674">
                  <c:v>7.88055555555556</c:v>
                </c:pt>
                <c:pt idx="5675">
                  <c:v>7.88194444444445</c:v>
                </c:pt>
                <c:pt idx="5676">
                  <c:v>7.8833333333333302</c:v>
                </c:pt>
                <c:pt idx="5677">
                  <c:v>7.8847222222222202</c:v>
                </c:pt>
                <c:pt idx="5678">
                  <c:v>7.8861111111111102</c:v>
                </c:pt>
                <c:pt idx="5679">
                  <c:v>7.8875000000000002</c:v>
                </c:pt>
                <c:pt idx="5680">
                  <c:v>7.8888888888888902</c:v>
                </c:pt>
                <c:pt idx="5681">
                  <c:v>7.8902777777777802</c:v>
                </c:pt>
                <c:pt idx="5682">
                  <c:v>7.8916666666666702</c:v>
                </c:pt>
                <c:pt idx="5683">
                  <c:v>7.8930555555555602</c:v>
                </c:pt>
                <c:pt idx="5684">
                  <c:v>7.8944444444444501</c:v>
                </c:pt>
                <c:pt idx="5685">
                  <c:v>7.8958333333333304</c:v>
                </c:pt>
                <c:pt idx="5686">
                  <c:v>7.8972222222222204</c:v>
                </c:pt>
                <c:pt idx="5687">
                  <c:v>7.8986111111111104</c:v>
                </c:pt>
                <c:pt idx="5688">
                  <c:v>7.9</c:v>
                </c:pt>
                <c:pt idx="5689">
                  <c:v>7.9013888888888903</c:v>
                </c:pt>
                <c:pt idx="5690">
                  <c:v>7.9027777777777803</c:v>
                </c:pt>
                <c:pt idx="5691">
                  <c:v>7.9041666666666703</c:v>
                </c:pt>
                <c:pt idx="5692">
                  <c:v>7.9055555555555603</c:v>
                </c:pt>
                <c:pt idx="5693">
                  <c:v>7.9069444444444397</c:v>
                </c:pt>
                <c:pt idx="5694">
                  <c:v>7.9083333333333297</c:v>
                </c:pt>
                <c:pt idx="5695">
                  <c:v>7.9097222222222197</c:v>
                </c:pt>
                <c:pt idx="5696">
                  <c:v>7.9111111111111097</c:v>
                </c:pt>
                <c:pt idx="5697">
                  <c:v>7.9124999999999996</c:v>
                </c:pt>
                <c:pt idx="5698">
                  <c:v>7.9138888888888896</c:v>
                </c:pt>
                <c:pt idx="5699">
                  <c:v>7.9152777777777796</c:v>
                </c:pt>
                <c:pt idx="5700">
                  <c:v>7.9166666666666696</c:v>
                </c:pt>
                <c:pt idx="5701">
                  <c:v>7.9180555555555596</c:v>
                </c:pt>
                <c:pt idx="5702">
                  <c:v>7.9194444444444398</c:v>
                </c:pt>
                <c:pt idx="5703">
                  <c:v>7.9208333333333298</c:v>
                </c:pt>
                <c:pt idx="5704">
                  <c:v>7.9222222222222198</c:v>
                </c:pt>
                <c:pt idx="5705">
                  <c:v>7.9236111111111098</c:v>
                </c:pt>
                <c:pt idx="5706">
                  <c:v>7.9249999999999998</c:v>
                </c:pt>
                <c:pt idx="5707">
                  <c:v>7.9263888888888898</c:v>
                </c:pt>
                <c:pt idx="5708">
                  <c:v>7.9277777777777798</c:v>
                </c:pt>
                <c:pt idx="5709">
                  <c:v>7.9291666666666698</c:v>
                </c:pt>
                <c:pt idx="5710">
                  <c:v>7.9305555555555598</c:v>
                </c:pt>
                <c:pt idx="5711">
                  <c:v>7.93194444444444</c:v>
                </c:pt>
                <c:pt idx="5712">
                  <c:v>7.93333333333333</c:v>
                </c:pt>
                <c:pt idx="5713">
                  <c:v>7.93472222222222</c:v>
                </c:pt>
                <c:pt idx="5714">
                  <c:v>7.93611111111111</c:v>
                </c:pt>
                <c:pt idx="5715">
                  <c:v>7.9375</c:v>
                </c:pt>
                <c:pt idx="5716">
                  <c:v>7.93888888888889</c:v>
                </c:pt>
                <c:pt idx="5717">
                  <c:v>7.94027777777778</c:v>
                </c:pt>
                <c:pt idx="5718">
                  <c:v>7.94166666666667</c:v>
                </c:pt>
                <c:pt idx="5719">
                  <c:v>7.94305555555556</c:v>
                </c:pt>
                <c:pt idx="5720">
                  <c:v>7.94444444444445</c:v>
                </c:pt>
                <c:pt idx="5721">
                  <c:v>7.9458333333333302</c:v>
                </c:pt>
                <c:pt idx="5722">
                  <c:v>7.9472222222222202</c:v>
                </c:pt>
                <c:pt idx="5723">
                  <c:v>7.9486111111111102</c:v>
                </c:pt>
                <c:pt idx="5724">
                  <c:v>7.95</c:v>
                </c:pt>
                <c:pt idx="5725">
                  <c:v>7.9513888888888902</c:v>
                </c:pt>
                <c:pt idx="5726">
                  <c:v>7.9527777777777802</c:v>
                </c:pt>
                <c:pt idx="5727">
                  <c:v>7.9541666666666702</c:v>
                </c:pt>
                <c:pt idx="5728">
                  <c:v>7.9555555555555602</c:v>
                </c:pt>
                <c:pt idx="5729">
                  <c:v>7.9569444444444501</c:v>
                </c:pt>
                <c:pt idx="5730">
                  <c:v>7.9583333333333304</c:v>
                </c:pt>
                <c:pt idx="5731">
                  <c:v>7.9597222222222204</c:v>
                </c:pt>
                <c:pt idx="5732">
                  <c:v>7.9611111111111104</c:v>
                </c:pt>
                <c:pt idx="5733">
                  <c:v>7.9625000000000004</c:v>
                </c:pt>
                <c:pt idx="5734">
                  <c:v>7.9638888888888903</c:v>
                </c:pt>
                <c:pt idx="5735">
                  <c:v>7.9652777777777803</c:v>
                </c:pt>
                <c:pt idx="5736">
                  <c:v>7.9666666666666703</c:v>
                </c:pt>
                <c:pt idx="5737">
                  <c:v>7.9680555555555603</c:v>
                </c:pt>
                <c:pt idx="5738">
                  <c:v>7.9694444444444397</c:v>
                </c:pt>
                <c:pt idx="5739">
                  <c:v>7.9708333333333297</c:v>
                </c:pt>
                <c:pt idx="5740">
                  <c:v>7.9722222222222197</c:v>
                </c:pt>
                <c:pt idx="5741">
                  <c:v>7.9736111111111097</c:v>
                </c:pt>
                <c:pt idx="5742">
                  <c:v>7.9749999999999996</c:v>
                </c:pt>
                <c:pt idx="5743">
                  <c:v>7.9763888888888896</c:v>
                </c:pt>
                <c:pt idx="5744">
                  <c:v>7.9777777777777796</c:v>
                </c:pt>
                <c:pt idx="5745">
                  <c:v>7.9791666666666696</c:v>
                </c:pt>
                <c:pt idx="5746">
                  <c:v>7.9805555555555596</c:v>
                </c:pt>
                <c:pt idx="5747">
                  <c:v>7.9819444444444398</c:v>
                </c:pt>
                <c:pt idx="5748">
                  <c:v>7.9833333333333298</c:v>
                </c:pt>
                <c:pt idx="5749">
                  <c:v>7.9847222222222198</c:v>
                </c:pt>
                <c:pt idx="5750">
                  <c:v>7.9861111111111098</c:v>
                </c:pt>
                <c:pt idx="5751">
                  <c:v>7.9874999999999998</c:v>
                </c:pt>
                <c:pt idx="5752">
                  <c:v>7.9888888888888898</c:v>
                </c:pt>
                <c:pt idx="5753">
                  <c:v>7.9902777777777798</c:v>
                </c:pt>
                <c:pt idx="5754">
                  <c:v>7.9916666666666698</c:v>
                </c:pt>
                <c:pt idx="5755">
                  <c:v>7.9930555555555598</c:v>
                </c:pt>
                <c:pt idx="5756">
                  <c:v>7.99444444444444</c:v>
                </c:pt>
                <c:pt idx="5757">
                  <c:v>7.99583333333333</c:v>
                </c:pt>
                <c:pt idx="5758">
                  <c:v>7.99722222222222</c:v>
                </c:pt>
                <c:pt idx="5759">
                  <c:v>7.99861111111111</c:v>
                </c:pt>
                <c:pt idx="5760">
                  <c:v>8</c:v>
                </c:pt>
                <c:pt idx="5761">
                  <c:v>8.00138888888889</c:v>
                </c:pt>
                <c:pt idx="5762">
                  <c:v>8.00277777777778</c:v>
                </c:pt>
                <c:pt idx="5763">
                  <c:v>8.00416666666667</c:v>
                </c:pt>
                <c:pt idx="5764">
                  <c:v>8.00555555555556</c:v>
                </c:pt>
                <c:pt idx="5765">
                  <c:v>8.00694444444445</c:v>
                </c:pt>
                <c:pt idx="5766">
                  <c:v>8.0083333333333293</c:v>
                </c:pt>
                <c:pt idx="5767">
                  <c:v>8.0097222222222193</c:v>
                </c:pt>
                <c:pt idx="5768">
                  <c:v>8.0111111111111093</c:v>
                </c:pt>
                <c:pt idx="5769">
                  <c:v>8.0124999999999993</c:v>
                </c:pt>
                <c:pt idx="5770">
                  <c:v>8.0138888888888893</c:v>
                </c:pt>
                <c:pt idx="5771">
                  <c:v>8.0152777777777793</c:v>
                </c:pt>
                <c:pt idx="5772">
                  <c:v>8.0166666666666693</c:v>
                </c:pt>
                <c:pt idx="5773">
                  <c:v>8.0180555555555593</c:v>
                </c:pt>
                <c:pt idx="5774">
                  <c:v>8.0194444444444404</c:v>
                </c:pt>
                <c:pt idx="5775">
                  <c:v>8.0208333333333304</c:v>
                </c:pt>
                <c:pt idx="5776">
                  <c:v>8.0222222222222204</c:v>
                </c:pt>
                <c:pt idx="5777">
                  <c:v>8.0236111111111104</c:v>
                </c:pt>
                <c:pt idx="5778">
                  <c:v>8.0250000000000004</c:v>
                </c:pt>
                <c:pt idx="5779">
                  <c:v>8.0263888888888903</c:v>
                </c:pt>
                <c:pt idx="5780">
                  <c:v>8.0277777777777803</c:v>
                </c:pt>
                <c:pt idx="5781">
                  <c:v>8.0291666666666703</c:v>
                </c:pt>
                <c:pt idx="5782">
                  <c:v>8.0305555555555603</c:v>
                </c:pt>
                <c:pt idx="5783">
                  <c:v>8.0319444444444503</c:v>
                </c:pt>
                <c:pt idx="5784">
                  <c:v>8.0333333333333297</c:v>
                </c:pt>
                <c:pt idx="5785">
                  <c:v>8.0347222222222197</c:v>
                </c:pt>
                <c:pt idx="5786">
                  <c:v>8.0361111111111097</c:v>
                </c:pt>
                <c:pt idx="5787">
                  <c:v>8.0374999999999996</c:v>
                </c:pt>
                <c:pt idx="5788">
                  <c:v>8.0388888888888896</c:v>
                </c:pt>
                <c:pt idx="5789">
                  <c:v>8.0402777777777796</c:v>
                </c:pt>
                <c:pt idx="5790">
                  <c:v>8.0416666666666696</c:v>
                </c:pt>
                <c:pt idx="5791">
                  <c:v>8.0430555555555596</c:v>
                </c:pt>
                <c:pt idx="5792">
                  <c:v>8.0444444444444407</c:v>
                </c:pt>
                <c:pt idx="5793">
                  <c:v>8.0458333333333307</c:v>
                </c:pt>
                <c:pt idx="5794">
                  <c:v>8.0472222222222207</c:v>
                </c:pt>
                <c:pt idx="5795">
                  <c:v>8.0486111111111107</c:v>
                </c:pt>
                <c:pt idx="5796">
                  <c:v>8.0500000000000007</c:v>
                </c:pt>
                <c:pt idx="5797">
                  <c:v>8.0513888888888907</c:v>
                </c:pt>
                <c:pt idx="5798">
                  <c:v>8.0527777777777807</c:v>
                </c:pt>
                <c:pt idx="5799">
                  <c:v>8.0541666666666707</c:v>
                </c:pt>
                <c:pt idx="5800">
                  <c:v>8.0555555555555607</c:v>
                </c:pt>
                <c:pt idx="5801">
                  <c:v>8.05694444444444</c:v>
                </c:pt>
                <c:pt idx="5802">
                  <c:v>8.05833333333333</c:v>
                </c:pt>
                <c:pt idx="5803">
                  <c:v>8.05972222222222</c:v>
                </c:pt>
                <c:pt idx="5804">
                  <c:v>8.06111111111111</c:v>
                </c:pt>
                <c:pt idx="5805">
                  <c:v>8.0625</c:v>
                </c:pt>
                <c:pt idx="5806">
                  <c:v>8.06388888888889</c:v>
                </c:pt>
                <c:pt idx="5807">
                  <c:v>8.06527777777778</c:v>
                </c:pt>
                <c:pt idx="5808">
                  <c:v>8.06666666666667</c:v>
                </c:pt>
                <c:pt idx="5809">
                  <c:v>8.06805555555556</c:v>
                </c:pt>
                <c:pt idx="5810">
                  <c:v>8.06944444444445</c:v>
                </c:pt>
                <c:pt idx="5811">
                  <c:v>8.0708333333333293</c:v>
                </c:pt>
                <c:pt idx="5812">
                  <c:v>8.0722222222222193</c:v>
                </c:pt>
                <c:pt idx="5813">
                  <c:v>8.0736111111111093</c:v>
                </c:pt>
                <c:pt idx="5814">
                  <c:v>8.0749999999999993</c:v>
                </c:pt>
                <c:pt idx="5815">
                  <c:v>8.0763888888888893</c:v>
                </c:pt>
                <c:pt idx="5816">
                  <c:v>8.0777777777777793</c:v>
                </c:pt>
                <c:pt idx="5817">
                  <c:v>8.0791666666666693</c:v>
                </c:pt>
                <c:pt idx="5818">
                  <c:v>8.0805555555555593</c:v>
                </c:pt>
                <c:pt idx="5819">
                  <c:v>8.0819444444444404</c:v>
                </c:pt>
                <c:pt idx="5820">
                  <c:v>8.0833333333333304</c:v>
                </c:pt>
                <c:pt idx="5821">
                  <c:v>8.0847222222222204</c:v>
                </c:pt>
                <c:pt idx="5822">
                  <c:v>8.0861111111111104</c:v>
                </c:pt>
                <c:pt idx="5823">
                  <c:v>8.0875000000000004</c:v>
                </c:pt>
                <c:pt idx="5824">
                  <c:v>8.0888888888888903</c:v>
                </c:pt>
                <c:pt idx="5825">
                  <c:v>8.0902777777777803</c:v>
                </c:pt>
                <c:pt idx="5826">
                  <c:v>8.0916666666666703</c:v>
                </c:pt>
                <c:pt idx="5827">
                  <c:v>8.0930555555555603</c:v>
                </c:pt>
                <c:pt idx="5828">
                  <c:v>8.0944444444444503</c:v>
                </c:pt>
                <c:pt idx="5829">
                  <c:v>8.0958333333333297</c:v>
                </c:pt>
                <c:pt idx="5830">
                  <c:v>8.0972222222222197</c:v>
                </c:pt>
                <c:pt idx="5831">
                  <c:v>8.0986111111111097</c:v>
                </c:pt>
                <c:pt idx="5832">
                  <c:v>8.1</c:v>
                </c:pt>
                <c:pt idx="5833">
                  <c:v>8.1013888888888896</c:v>
                </c:pt>
                <c:pt idx="5834">
                  <c:v>8.1027777777777796</c:v>
                </c:pt>
                <c:pt idx="5835">
                  <c:v>8.1041666666666696</c:v>
                </c:pt>
                <c:pt idx="5836">
                  <c:v>8.1055555555555596</c:v>
                </c:pt>
                <c:pt idx="5837">
                  <c:v>8.1069444444444407</c:v>
                </c:pt>
                <c:pt idx="5838">
                  <c:v>8.1083333333333307</c:v>
                </c:pt>
                <c:pt idx="5839">
                  <c:v>8.1097222222222207</c:v>
                </c:pt>
                <c:pt idx="5840">
                  <c:v>8.1111111111111107</c:v>
                </c:pt>
                <c:pt idx="5841">
                  <c:v>8.1125000000000007</c:v>
                </c:pt>
                <c:pt idx="5842">
                  <c:v>8.1138888888888907</c:v>
                </c:pt>
                <c:pt idx="5843">
                  <c:v>8.1152777777777807</c:v>
                </c:pt>
                <c:pt idx="5844">
                  <c:v>8.1166666666666707</c:v>
                </c:pt>
                <c:pt idx="5845">
                  <c:v>8.1180555555555607</c:v>
                </c:pt>
                <c:pt idx="5846">
                  <c:v>8.11944444444444</c:v>
                </c:pt>
                <c:pt idx="5847">
                  <c:v>8.12083333333333</c:v>
                </c:pt>
                <c:pt idx="5848">
                  <c:v>8.12222222222222</c:v>
                </c:pt>
                <c:pt idx="5849">
                  <c:v>8.12361111111111</c:v>
                </c:pt>
                <c:pt idx="5850">
                  <c:v>8.125</c:v>
                </c:pt>
                <c:pt idx="5851">
                  <c:v>8.12638888888889</c:v>
                </c:pt>
                <c:pt idx="5852">
                  <c:v>8.12777777777778</c:v>
                </c:pt>
                <c:pt idx="5853">
                  <c:v>8.12916666666667</c:v>
                </c:pt>
                <c:pt idx="5854">
                  <c:v>8.13055555555556</c:v>
                </c:pt>
                <c:pt idx="5855">
                  <c:v>8.13194444444445</c:v>
                </c:pt>
                <c:pt idx="5856">
                  <c:v>8.1333333333333293</c:v>
                </c:pt>
                <c:pt idx="5857">
                  <c:v>8.1347222222222193</c:v>
                </c:pt>
                <c:pt idx="5858">
                  <c:v>8.1361111111111093</c:v>
                </c:pt>
                <c:pt idx="5859">
                  <c:v>8.1374999999999993</c:v>
                </c:pt>
                <c:pt idx="5860">
                  <c:v>8.1388888888888893</c:v>
                </c:pt>
                <c:pt idx="5861">
                  <c:v>8.1402777777777793</c:v>
                </c:pt>
                <c:pt idx="5862">
                  <c:v>8.1416666666666693</c:v>
                </c:pt>
                <c:pt idx="5863">
                  <c:v>8.1430555555555593</c:v>
                </c:pt>
                <c:pt idx="5864">
                  <c:v>8.1444444444444404</c:v>
                </c:pt>
                <c:pt idx="5865">
                  <c:v>8.1458333333333304</c:v>
                </c:pt>
                <c:pt idx="5866">
                  <c:v>8.1472222222222204</c:v>
                </c:pt>
                <c:pt idx="5867">
                  <c:v>8.1486111111111104</c:v>
                </c:pt>
                <c:pt idx="5868">
                  <c:v>8.15</c:v>
                </c:pt>
                <c:pt idx="5869">
                  <c:v>8.1513888888888903</c:v>
                </c:pt>
                <c:pt idx="5870">
                  <c:v>8.1527777777777803</c:v>
                </c:pt>
                <c:pt idx="5871">
                  <c:v>8.1541666666666703</c:v>
                </c:pt>
                <c:pt idx="5872">
                  <c:v>8.1555555555555603</c:v>
                </c:pt>
                <c:pt idx="5873">
                  <c:v>8.1569444444444503</c:v>
                </c:pt>
                <c:pt idx="5874">
                  <c:v>8.1583333333333297</c:v>
                </c:pt>
                <c:pt idx="5875">
                  <c:v>8.1597222222222197</c:v>
                </c:pt>
                <c:pt idx="5876">
                  <c:v>8.1611111111111097</c:v>
                </c:pt>
                <c:pt idx="5877">
                  <c:v>8.1624999999999996</c:v>
                </c:pt>
                <c:pt idx="5878">
                  <c:v>8.1638888888888896</c:v>
                </c:pt>
                <c:pt idx="5879">
                  <c:v>8.1652777777777796</c:v>
                </c:pt>
                <c:pt idx="5880">
                  <c:v>8.1666666666666696</c:v>
                </c:pt>
                <c:pt idx="5881">
                  <c:v>8.1680555555555596</c:v>
                </c:pt>
                <c:pt idx="5882">
                  <c:v>8.1694444444444407</c:v>
                </c:pt>
                <c:pt idx="5883">
                  <c:v>8.1708333333333307</c:v>
                </c:pt>
                <c:pt idx="5884">
                  <c:v>8.1722222222222207</c:v>
                </c:pt>
                <c:pt idx="5885">
                  <c:v>8.1736111111111107</c:v>
                </c:pt>
                <c:pt idx="5886">
                  <c:v>8.1750000000000007</c:v>
                </c:pt>
                <c:pt idx="5887">
                  <c:v>8.1763888888888907</c:v>
                </c:pt>
                <c:pt idx="5888">
                  <c:v>8.1777777777777807</c:v>
                </c:pt>
                <c:pt idx="5889">
                  <c:v>8.1791666666666707</c:v>
                </c:pt>
                <c:pt idx="5890">
                  <c:v>8.1805555555555607</c:v>
                </c:pt>
                <c:pt idx="5891">
                  <c:v>8.18194444444444</c:v>
                </c:pt>
                <c:pt idx="5892">
                  <c:v>8.18333333333333</c:v>
                </c:pt>
                <c:pt idx="5893">
                  <c:v>8.18472222222222</c:v>
                </c:pt>
                <c:pt idx="5894">
                  <c:v>8.18611111111111</c:v>
                </c:pt>
                <c:pt idx="5895">
                  <c:v>8.1875</c:v>
                </c:pt>
                <c:pt idx="5896">
                  <c:v>8.18888888888889</c:v>
                </c:pt>
                <c:pt idx="5897">
                  <c:v>8.19027777777778</c:v>
                </c:pt>
                <c:pt idx="5898">
                  <c:v>8.19166666666667</c:v>
                </c:pt>
                <c:pt idx="5899">
                  <c:v>8.19305555555556</c:v>
                </c:pt>
                <c:pt idx="5900">
                  <c:v>8.19444444444445</c:v>
                </c:pt>
                <c:pt idx="5901">
                  <c:v>8.1958333333333293</c:v>
                </c:pt>
                <c:pt idx="5902">
                  <c:v>8.1972222222222193</c:v>
                </c:pt>
                <c:pt idx="5903">
                  <c:v>8.1986111111111093</c:v>
                </c:pt>
                <c:pt idx="5904">
                  <c:v>8.1999999999999993</c:v>
                </c:pt>
                <c:pt idx="5905">
                  <c:v>8.2013888888888893</c:v>
                </c:pt>
                <c:pt idx="5906">
                  <c:v>8.2027777777777793</c:v>
                </c:pt>
                <c:pt idx="5907">
                  <c:v>8.2041666666666693</c:v>
                </c:pt>
                <c:pt idx="5908">
                  <c:v>8.2055555555555593</c:v>
                </c:pt>
                <c:pt idx="5909">
                  <c:v>8.2069444444444404</c:v>
                </c:pt>
                <c:pt idx="5910">
                  <c:v>8.2083333333333304</c:v>
                </c:pt>
                <c:pt idx="5911">
                  <c:v>8.2097222222222204</c:v>
                </c:pt>
                <c:pt idx="5912">
                  <c:v>8.2111111111111104</c:v>
                </c:pt>
                <c:pt idx="5913">
                  <c:v>8.2125000000000004</c:v>
                </c:pt>
                <c:pt idx="5914">
                  <c:v>8.2138888888888903</c:v>
                </c:pt>
                <c:pt idx="5915">
                  <c:v>8.2152777777777803</c:v>
                </c:pt>
                <c:pt idx="5916">
                  <c:v>8.2166666666666703</c:v>
                </c:pt>
                <c:pt idx="5917">
                  <c:v>8.2180555555555603</c:v>
                </c:pt>
                <c:pt idx="5918">
                  <c:v>8.2194444444444503</c:v>
                </c:pt>
                <c:pt idx="5919">
                  <c:v>8.2208333333333297</c:v>
                </c:pt>
                <c:pt idx="5920">
                  <c:v>8.2222222222222197</c:v>
                </c:pt>
                <c:pt idx="5921">
                  <c:v>8.2236111111111097</c:v>
                </c:pt>
                <c:pt idx="5922">
                  <c:v>8.2249999999999996</c:v>
                </c:pt>
                <c:pt idx="5923">
                  <c:v>8.2263888888888896</c:v>
                </c:pt>
                <c:pt idx="5924">
                  <c:v>8.2277777777777796</c:v>
                </c:pt>
                <c:pt idx="5925">
                  <c:v>8.2291666666666696</c:v>
                </c:pt>
                <c:pt idx="5926">
                  <c:v>8.2305555555555596</c:v>
                </c:pt>
                <c:pt idx="5927">
                  <c:v>8.2319444444444407</c:v>
                </c:pt>
                <c:pt idx="5928">
                  <c:v>8.2333333333333307</c:v>
                </c:pt>
                <c:pt idx="5929">
                  <c:v>8.2347222222222207</c:v>
                </c:pt>
                <c:pt idx="5930">
                  <c:v>8.2361111111111107</c:v>
                </c:pt>
                <c:pt idx="5931">
                  <c:v>8.2375000000000007</c:v>
                </c:pt>
                <c:pt idx="5932">
                  <c:v>8.2388888888888907</c:v>
                </c:pt>
                <c:pt idx="5933">
                  <c:v>8.2402777777777807</c:v>
                </c:pt>
                <c:pt idx="5934">
                  <c:v>8.2416666666666707</c:v>
                </c:pt>
                <c:pt idx="5935">
                  <c:v>8.2430555555555607</c:v>
                </c:pt>
                <c:pt idx="5936">
                  <c:v>8.24444444444444</c:v>
                </c:pt>
                <c:pt idx="5937">
                  <c:v>8.24583333333333</c:v>
                </c:pt>
                <c:pt idx="5938">
                  <c:v>8.24722222222222</c:v>
                </c:pt>
                <c:pt idx="5939">
                  <c:v>8.24861111111111</c:v>
                </c:pt>
                <c:pt idx="5940">
                  <c:v>8.25</c:v>
                </c:pt>
                <c:pt idx="5941">
                  <c:v>8.25138888888889</c:v>
                </c:pt>
                <c:pt idx="5942">
                  <c:v>8.25277777777778</c:v>
                </c:pt>
                <c:pt idx="5943">
                  <c:v>8.25416666666667</c:v>
                </c:pt>
                <c:pt idx="5944">
                  <c:v>8.25555555555556</c:v>
                </c:pt>
                <c:pt idx="5945">
                  <c:v>8.25694444444445</c:v>
                </c:pt>
                <c:pt idx="5946">
                  <c:v>8.2583333333333293</c:v>
                </c:pt>
                <c:pt idx="5947">
                  <c:v>8.2597222222222193</c:v>
                </c:pt>
                <c:pt idx="5948">
                  <c:v>8.2611111111111093</c:v>
                </c:pt>
                <c:pt idx="5949">
                  <c:v>8.2624999999999993</c:v>
                </c:pt>
                <c:pt idx="5950">
                  <c:v>8.2638888888888893</c:v>
                </c:pt>
                <c:pt idx="5951">
                  <c:v>8.2652777777777793</c:v>
                </c:pt>
                <c:pt idx="5952">
                  <c:v>8.2666666666666693</c:v>
                </c:pt>
                <c:pt idx="5953">
                  <c:v>8.2680555555555593</c:v>
                </c:pt>
                <c:pt idx="5954">
                  <c:v>8.2694444444444404</c:v>
                </c:pt>
                <c:pt idx="5955">
                  <c:v>8.2708333333333304</c:v>
                </c:pt>
                <c:pt idx="5956">
                  <c:v>8.2722222222222204</c:v>
                </c:pt>
                <c:pt idx="5957">
                  <c:v>8.2736111111111104</c:v>
                </c:pt>
                <c:pt idx="5958">
                  <c:v>8.2750000000000004</c:v>
                </c:pt>
                <c:pt idx="5959">
                  <c:v>8.2763888888888903</c:v>
                </c:pt>
                <c:pt idx="5960">
                  <c:v>8.2777777777777803</c:v>
                </c:pt>
                <c:pt idx="5961">
                  <c:v>8.2791666666666703</c:v>
                </c:pt>
                <c:pt idx="5962">
                  <c:v>8.2805555555555603</c:v>
                </c:pt>
                <c:pt idx="5963">
                  <c:v>8.2819444444444503</c:v>
                </c:pt>
                <c:pt idx="5964">
                  <c:v>8.2833333333333297</c:v>
                </c:pt>
                <c:pt idx="5965">
                  <c:v>8.2847222222222197</c:v>
                </c:pt>
                <c:pt idx="5966">
                  <c:v>8.2861111111111097</c:v>
                </c:pt>
                <c:pt idx="5967">
                  <c:v>8.2874999999999996</c:v>
                </c:pt>
                <c:pt idx="5968">
                  <c:v>8.2888888888888896</c:v>
                </c:pt>
                <c:pt idx="5969">
                  <c:v>8.2902777777777796</c:v>
                </c:pt>
                <c:pt idx="5970">
                  <c:v>8.2916666666666696</c:v>
                </c:pt>
                <c:pt idx="5971">
                  <c:v>8.2930555555555596</c:v>
                </c:pt>
                <c:pt idx="5972">
                  <c:v>8.2944444444444407</c:v>
                </c:pt>
                <c:pt idx="5973">
                  <c:v>8.2958333333333307</c:v>
                </c:pt>
                <c:pt idx="5974">
                  <c:v>8.2972222222222207</c:v>
                </c:pt>
                <c:pt idx="5975">
                  <c:v>8.2986111111111107</c:v>
                </c:pt>
                <c:pt idx="5976">
                  <c:v>8.3000000000000007</c:v>
                </c:pt>
                <c:pt idx="5977">
                  <c:v>8.3013888888888907</c:v>
                </c:pt>
                <c:pt idx="5978">
                  <c:v>8.3027777777777807</c:v>
                </c:pt>
                <c:pt idx="5979">
                  <c:v>8.3041666666666707</c:v>
                </c:pt>
                <c:pt idx="5980">
                  <c:v>8.3055555555555607</c:v>
                </c:pt>
                <c:pt idx="5981">
                  <c:v>8.30694444444444</c:v>
                </c:pt>
                <c:pt idx="5982">
                  <c:v>8.30833333333333</c:v>
                </c:pt>
                <c:pt idx="5983">
                  <c:v>8.30972222222222</c:v>
                </c:pt>
                <c:pt idx="5984">
                  <c:v>8.31111111111111</c:v>
                </c:pt>
                <c:pt idx="5985">
                  <c:v>8.3125</c:v>
                </c:pt>
                <c:pt idx="5986">
                  <c:v>8.31388888888889</c:v>
                </c:pt>
                <c:pt idx="5987">
                  <c:v>8.31527777777778</c:v>
                </c:pt>
                <c:pt idx="5988">
                  <c:v>8.31666666666667</c:v>
                </c:pt>
                <c:pt idx="5989">
                  <c:v>8.31805555555556</c:v>
                </c:pt>
                <c:pt idx="5990">
                  <c:v>8.31944444444445</c:v>
                </c:pt>
                <c:pt idx="5991">
                  <c:v>8.3208333333333293</c:v>
                </c:pt>
                <c:pt idx="5992">
                  <c:v>8.3222222222222193</c:v>
                </c:pt>
                <c:pt idx="5993">
                  <c:v>8.3236111111111093</c:v>
                </c:pt>
                <c:pt idx="5994">
                  <c:v>8.3249999999999993</c:v>
                </c:pt>
                <c:pt idx="5995">
                  <c:v>8.3263888888888893</c:v>
                </c:pt>
                <c:pt idx="5996">
                  <c:v>8.3277777777777793</c:v>
                </c:pt>
                <c:pt idx="5997">
                  <c:v>8.3291666666666693</c:v>
                </c:pt>
                <c:pt idx="5998">
                  <c:v>8.3305555555555593</c:v>
                </c:pt>
                <c:pt idx="5999">
                  <c:v>8.3319444444444404</c:v>
                </c:pt>
                <c:pt idx="6000">
                  <c:v>8.3333333333333304</c:v>
                </c:pt>
                <c:pt idx="6001">
                  <c:v>8.3347222222222204</c:v>
                </c:pt>
                <c:pt idx="6002">
                  <c:v>8.3361111111111104</c:v>
                </c:pt>
                <c:pt idx="6003">
                  <c:v>8.3375000000000004</c:v>
                </c:pt>
                <c:pt idx="6004">
                  <c:v>8.3388888888888903</c:v>
                </c:pt>
                <c:pt idx="6005">
                  <c:v>8.3402777777777803</c:v>
                </c:pt>
                <c:pt idx="6006">
                  <c:v>8.3416666666666703</c:v>
                </c:pt>
                <c:pt idx="6007">
                  <c:v>8.3430555555555603</c:v>
                </c:pt>
                <c:pt idx="6008">
                  <c:v>8.3444444444444503</c:v>
                </c:pt>
                <c:pt idx="6009">
                  <c:v>8.3458333333333297</c:v>
                </c:pt>
                <c:pt idx="6010">
                  <c:v>8.3472222222222197</c:v>
                </c:pt>
                <c:pt idx="6011">
                  <c:v>8.3486111111111097</c:v>
                </c:pt>
                <c:pt idx="6012">
                  <c:v>8.35</c:v>
                </c:pt>
                <c:pt idx="6013">
                  <c:v>8.3513888888888896</c:v>
                </c:pt>
                <c:pt idx="6014">
                  <c:v>8.3527777777777796</c:v>
                </c:pt>
                <c:pt idx="6015">
                  <c:v>8.3541666666666696</c:v>
                </c:pt>
                <c:pt idx="6016">
                  <c:v>8.3555555555555596</c:v>
                </c:pt>
                <c:pt idx="6017">
                  <c:v>8.3569444444444407</c:v>
                </c:pt>
                <c:pt idx="6018">
                  <c:v>8.3583333333333307</c:v>
                </c:pt>
                <c:pt idx="6019">
                  <c:v>8.3597222222222207</c:v>
                </c:pt>
                <c:pt idx="6020">
                  <c:v>8.3611111111111107</c:v>
                </c:pt>
                <c:pt idx="6021">
                  <c:v>8.3625000000000007</c:v>
                </c:pt>
                <c:pt idx="6022">
                  <c:v>8.3638888888888907</c:v>
                </c:pt>
                <c:pt idx="6023">
                  <c:v>8.3652777777777807</c:v>
                </c:pt>
                <c:pt idx="6024">
                  <c:v>8.3666666666666707</c:v>
                </c:pt>
                <c:pt idx="6025">
                  <c:v>8.3680555555555607</c:v>
                </c:pt>
                <c:pt idx="6026">
                  <c:v>8.36944444444444</c:v>
                </c:pt>
                <c:pt idx="6027">
                  <c:v>8.37083333333333</c:v>
                </c:pt>
                <c:pt idx="6028">
                  <c:v>8.37222222222222</c:v>
                </c:pt>
                <c:pt idx="6029">
                  <c:v>8.37361111111111</c:v>
                </c:pt>
                <c:pt idx="6030">
                  <c:v>8.375</c:v>
                </c:pt>
                <c:pt idx="6031">
                  <c:v>8.37638888888889</c:v>
                </c:pt>
                <c:pt idx="6032">
                  <c:v>8.37777777777778</c:v>
                </c:pt>
                <c:pt idx="6033">
                  <c:v>8.37916666666667</c:v>
                </c:pt>
                <c:pt idx="6034">
                  <c:v>8.38055555555556</c:v>
                </c:pt>
                <c:pt idx="6035">
                  <c:v>8.38194444444445</c:v>
                </c:pt>
                <c:pt idx="6036">
                  <c:v>8.3833333333333293</c:v>
                </c:pt>
                <c:pt idx="6037">
                  <c:v>8.3847222222222193</c:v>
                </c:pt>
                <c:pt idx="6038">
                  <c:v>8.3861111111111093</c:v>
                </c:pt>
                <c:pt idx="6039">
                  <c:v>8.3874999999999993</c:v>
                </c:pt>
                <c:pt idx="6040">
                  <c:v>8.3888888888888893</c:v>
                </c:pt>
                <c:pt idx="6041">
                  <c:v>8.3902777777777793</c:v>
                </c:pt>
                <c:pt idx="6042">
                  <c:v>8.3916666666666693</c:v>
                </c:pt>
                <c:pt idx="6043">
                  <c:v>8.3930555555555593</c:v>
                </c:pt>
                <c:pt idx="6044">
                  <c:v>8.3944444444444404</c:v>
                </c:pt>
                <c:pt idx="6045">
                  <c:v>8.3958333333333304</c:v>
                </c:pt>
                <c:pt idx="6046">
                  <c:v>8.3972222222222204</c:v>
                </c:pt>
                <c:pt idx="6047">
                  <c:v>8.3986111111111104</c:v>
                </c:pt>
                <c:pt idx="6048">
                  <c:v>8.4</c:v>
                </c:pt>
                <c:pt idx="6049">
                  <c:v>8.4013888888888903</c:v>
                </c:pt>
                <c:pt idx="6050">
                  <c:v>8.4027777777777803</c:v>
                </c:pt>
                <c:pt idx="6051">
                  <c:v>8.4041666666666703</c:v>
                </c:pt>
                <c:pt idx="6052">
                  <c:v>8.4055555555555603</c:v>
                </c:pt>
                <c:pt idx="6053">
                  <c:v>8.4069444444444503</c:v>
                </c:pt>
                <c:pt idx="6054">
                  <c:v>8.4083333333333297</c:v>
                </c:pt>
                <c:pt idx="6055">
                  <c:v>8.4097222222222197</c:v>
                </c:pt>
                <c:pt idx="6056">
                  <c:v>8.4111111111111097</c:v>
                </c:pt>
                <c:pt idx="6057">
                  <c:v>8.4124999999999996</c:v>
                </c:pt>
                <c:pt idx="6058">
                  <c:v>8.4138888888888896</c:v>
                </c:pt>
                <c:pt idx="6059">
                  <c:v>8.4152777777777796</c:v>
                </c:pt>
                <c:pt idx="6060">
                  <c:v>8.4166666666666696</c:v>
                </c:pt>
                <c:pt idx="6061">
                  <c:v>8.4180555555555596</c:v>
                </c:pt>
                <c:pt idx="6062">
                  <c:v>8.4194444444444407</c:v>
                </c:pt>
                <c:pt idx="6063">
                  <c:v>8.4208333333333307</c:v>
                </c:pt>
                <c:pt idx="6064">
                  <c:v>8.4222222222222207</c:v>
                </c:pt>
                <c:pt idx="6065">
                  <c:v>8.4236111111111107</c:v>
                </c:pt>
                <c:pt idx="6066">
                  <c:v>8.4250000000000007</c:v>
                </c:pt>
                <c:pt idx="6067">
                  <c:v>8.4263888888888907</c:v>
                </c:pt>
                <c:pt idx="6068">
                  <c:v>8.4277777777777807</c:v>
                </c:pt>
                <c:pt idx="6069">
                  <c:v>8.4291666666666707</c:v>
                </c:pt>
                <c:pt idx="6070">
                  <c:v>8.4305555555555607</c:v>
                </c:pt>
                <c:pt idx="6071">
                  <c:v>8.43194444444444</c:v>
                </c:pt>
                <c:pt idx="6072">
                  <c:v>8.43333333333333</c:v>
                </c:pt>
                <c:pt idx="6073">
                  <c:v>8.43472222222222</c:v>
                </c:pt>
                <c:pt idx="6074">
                  <c:v>8.43611111111111</c:v>
                </c:pt>
                <c:pt idx="6075">
                  <c:v>8.4375</c:v>
                </c:pt>
                <c:pt idx="6076">
                  <c:v>8.43888888888889</c:v>
                </c:pt>
                <c:pt idx="6077">
                  <c:v>8.44027777777778</c:v>
                </c:pt>
                <c:pt idx="6078">
                  <c:v>8.44166666666667</c:v>
                </c:pt>
                <c:pt idx="6079">
                  <c:v>8.44305555555556</c:v>
                </c:pt>
                <c:pt idx="6080">
                  <c:v>8.44444444444445</c:v>
                </c:pt>
                <c:pt idx="6081">
                  <c:v>8.4458333333333293</c:v>
                </c:pt>
                <c:pt idx="6082">
                  <c:v>8.4472222222222193</c:v>
                </c:pt>
                <c:pt idx="6083">
                  <c:v>8.4486111111111093</c:v>
                </c:pt>
                <c:pt idx="6084">
                  <c:v>8.4499999999999993</c:v>
                </c:pt>
                <c:pt idx="6085">
                  <c:v>8.4513888888888893</c:v>
                </c:pt>
                <c:pt idx="6086">
                  <c:v>8.4527777777777793</c:v>
                </c:pt>
                <c:pt idx="6087">
                  <c:v>8.4541666666666693</c:v>
                </c:pt>
                <c:pt idx="6088">
                  <c:v>8.4555555555555593</c:v>
                </c:pt>
                <c:pt idx="6089">
                  <c:v>8.4569444444444404</c:v>
                </c:pt>
                <c:pt idx="6090">
                  <c:v>8.4583333333333304</c:v>
                </c:pt>
                <c:pt idx="6091">
                  <c:v>8.4597222222222204</c:v>
                </c:pt>
                <c:pt idx="6092">
                  <c:v>8.4611111111111104</c:v>
                </c:pt>
                <c:pt idx="6093">
                  <c:v>8.4625000000000004</c:v>
                </c:pt>
                <c:pt idx="6094">
                  <c:v>8.4638888888888903</c:v>
                </c:pt>
                <c:pt idx="6095">
                  <c:v>8.4652777777777803</c:v>
                </c:pt>
                <c:pt idx="6096">
                  <c:v>8.4666666666666703</c:v>
                </c:pt>
                <c:pt idx="6097">
                  <c:v>8.4680555555555603</c:v>
                </c:pt>
                <c:pt idx="6098">
                  <c:v>8.4694444444444503</c:v>
                </c:pt>
                <c:pt idx="6099">
                  <c:v>8.4708333333333297</c:v>
                </c:pt>
                <c:pt idx="6100">
                  <c:v>8.4722222222222197</c:v>
                </c:pt>
                <c:pt idx="6101">
                  <c:v>8.4736111111111097</c:v>
                </c:pt>
                <c:pt idx="6102">
                  <c:v>8.4749999999999996</c:v>
                </c:pt>
                <c:pt idx="6103">
                  <c:v>8.4763888888888896</c:v>
                </c:pt>
                <c:pt idx="6104">
                  <c:v>8.4777777777777796</c:v>
                </c:pt>
                <c:pt idx="6105">
                  <c:v>8.4791666666666696</c:v>
                </c:pt>
                <c:pt idx="6106">
                  <c:v>8.4805555555555596</c:v>
                </c:pt>
                <c:pt idx="6107">
                  <c:v>8.4819444444444407</c:v>
                </c:pt>
                <c:pt idx="6108">
                  <c:v>8.4833333333333307</c:v>
                </c:pt>
                <c:pt idx="6109">
                  <c:v>8.4847222222222207</c:v>
                </c:pt>
                <c:pt idx="6110">
                  <c:v>8.4861111111111107</c:v>
                </c:pt>
                <c:pt idx="6111">
                  <c:v>8.4875000000000007</c:v>
                </c:pt>
                <c:pt idx="6112">
                  <c:v>8.4888888888888907</c:v>
                </c:pt>
                <c:pt idx="6113">
                  <c:v>8.4902777777777807</c:v>
                </c:pt>
                <c:pt idx="6114">
                  <c:v>8.4916666666666707</c:v>
                </c:pt>
                <c:pt idx="6115">
                  <c:v>8.4930555555555607</c:v>
                </c:pt>
                <c:pt idx="6116">
                  <c:v>8.49444444444444</c:v>
                </c:pt>
                <c:pt idx="6117">
                  <c:v>8.49583333333333</c:v>
                </c:pt>
                <c:pt idx="6118">
                  <c:v>8.49722222222222</c:v>
                </c:pt>
                <c:pt idx="6119">
                  <c:v>8.49861111111111</c:v>
                </c:pt>
                <c:pt idx="6120">
                  <c:v>8.5</c:v>
                </c:pt>
                <c:pt idx="6121">
                  <c:v>8.50138888888889</c:v>
                </c:pt>
                <c:pt idx="6122">
                  <c:v>8.50277777777778</c:v>
                </c:pt>
                <c:pt idx="6123">
                  <c:v>8.50416666666667</c:v>
                </c:pt>
                <c:pt idx="6124">
                  <c:v>8.50555555555556</c:v>
                </c:pt>
                <c:pt idx="6125">
                  <c:v>8.50694444444445</c:v>
                </c:pt>
                <c:pt idx="6126">
                  <c:v>8.5083333333333293</c:v>
                </c:pt>
                <c:pt idx="6127">
                  <c:v>8.5097222222222193</c:v>
                </c:pt>
                <c:pt idx="6128">
                  <c:v>8.5111111111111093</c:v>
                </c:pt>
                <c:pt idx="6129">
                  <c:v>8.5124999999999993</c:v>
                </c:pt>
                <c:pt idx="6130">
                  <c:v>8.5138888888888893</c:v>
                </c:pt>
                <c:pt idx="6131">
                  <c:v>8.5152777777777793</c:v>
                </c:pt>
                <c:pt idx="6132">
                  <c:v>8.5166666666666693</c:v>
                </c:pt>
                <c:pt idx="6133">
                  <c:v>8.5180555555555593</c:v>
                </c:pt>
                <c:pt idx="6134">
                  <c:v>8.5194444444444404</c:v>
                </c:pt>
                <c:pt idx="6135">
                  <c:v>8.5208333333333304</c:v>
                </c:pt>
                <c:pt idx="6136">
                  <c:v>8.5222222222222204</c:v>
                </c:pt>
                <c:pt idx="6137">
                  <c:v>8.5236111111111104</c:v>
                </c:pt>
                <c:pt idx="6138">
                  <c:v>8.5250000000000004</c:v>
                </c:pt>
                <c:pt idx="6139">
                  <c:v>8.5263888888888903</c:v>
                </c:pt>
                <c:pt idx="6140">
                  <c:v>8.5277777777777803</c:v>
                </c:pt>
                <c:pt idx="6141">
                  <c:v>8.5291666666666703</c:v>
                </c:pt>
                <c:pt idx="6142">
                  <c:v>8.5305555555555603</c:v>
                </c:pt>
                <c:pt idx="6143">
                  <c:v>8.5319444444444503</c:v>
                </c:pt>
                <c:pt idx="6144">
                  <c:v>8.5333333333333297</c:v>
                </c:pt>
                <c:pt idx="6145">
                  <c:v>8.5347222222222197</c:v>
                </c:pt>
                <c:pt idx="6146">
                  <c:v>8.5361111111111097</c:v>
                </c:pt>
                <c:pt idx="6147">
                  <c:v>8.5374999999999996</c:v>
                </c:pt>
                <c:pt idx="6148">
                  <c:v>8.5388888888888896</c:v>
                </c:pt>
                <c:pt idx="6149">
                  <c:v>8.5402777777777796</c:v>
                </c:pt>
                <c:pt idx="6150">
                  <c:v>8.5416666666666696</c:v>
                </c:pt>
                <c:pt idx="6151">
                  <c:v>8.5430555555555596</c:v>
                </c:pt>
                <c:pt idx="6152">
                  <c:v>8.5444444444444407</c:v>
                </c:pt>
                <c:pt idx="6153">
                  <c:v>8.5458333333333307</c:v>
                </c:pt>
                <c:pt idx="6154">
                  <c:v>8.5472222222222207</c:v>
                </c:pt>
                <c:pt idx="6155">
                  <c:v>8.5486111111111107</c:v>
                </c:pt>
                <c:pt idx="6156">
                  <c:v>8.5500000000000007</c:v>
                </c:pt>
                <c:pt idx="6157">
                  <c:v>8.5513888888888907</c:v>
                </c:pt>
                <c:pt idx="6158">
                  <c:v>8.5527777777777807</c:v>
                </c:pt>
                <c:pt idx="6159">
                  <c:v>8.5541666666666707</c:v>
                </c:pt>
                <c:pt idx="6160">
                  <c:v>8.5555555555555607</c:v>
                </c:pt>
                <c:pt idx="6161">
                  <c:v>8.55694444444444</c:v>
                </c:pt>
                <c:pt idx="6162">
                  <c:v>8.55833333333333</c:v>
                </c:pt>
                <c:pt idx="6163">
                  <c:v>8.55972222222222</c:v>
                </c:pt>
                <c:pt idx="6164">
                  <c:v>8.56111111111111</c:v>
                </c:pt>
                <c:pt idx="6165">
                  <c:v>8.5625</c:v>
                </c:pt>
                <c:pt idx="6166">
                  <c:v>8.56388888888889</c:v>
                </c:pt>
                <c:pt idx="6167">
                  <c:v>8.56527777777778</c:v>
                </c:pt>
                <c:pt idx="6168">
                  <c:v>8.56666666666667</c:v>
                </c:pt>
                <c:pt idx="6169">
                  <c:v>8.56805555555556</c:v>
                </c:pt>
                <c:pt idx="6170">
                  <c:v>8.56944444444445</c:v>
                </c:pt>
                <c:pt idx="6171">
                  <c:v>8.5708333333333293</c:v>
                </c:pt>
                <c:pt idx="6172">
                  <c:v>8.5722222222222193</c:v>
                </c:pt>
                <c:pt idx="6173">
                  <c:v>8.5736111111111093</c:v>
                </c:pt>
                <c:pt idx="6174">
                  <c:v>8.5749999999999993</c:v>
                </c:pt>
                <c:pt idx="6175">
                  <c:v>8.5763888888888893</c:v>
                </c:pt>
                <c:pt idx="6176">
                  <c:v>8.5777777777777793</c:v>
                </c:pt>
                <c:pt idx="6177">
                  <c:v>8.5791666666666693</c:v>
                </c:pt>
                <c:pt idx="6178">
                  <c:v>8.5805555555555593</c:v>
                </c:pt>
                <c:pt idx="6179">
                  <c:v>8.5819444444444404</c:v>
                </c:pt>
                <c:pt idx="6180">
                  <c:v>8.5833333333333304</c:v>
                </c:pt>
                <c:pt idx="6181">
                  <c:v>8.5847222222222204</c:v>
                </c:pt>
                <c:pt idx="6182">
                  <c:v>8.5861111111111104</c:v>
                </c:pt>
                <c:pt idx="6183">
                  <c:v>8.5875000000000004</c:v>
                </c:pt>
                <c:pt idx="6184">
                  <c:v>8.5888888888888903</c:v>
                </c:pt>
                <c:pt idx="6185">
                  <c:v>8.5902777777777803</c:v>
                </c:pt>
                <c:pt idx="6186">
                  <c:v>8.5916666666666703</c:v>
                </c:pt>
                <c:pt idx="6187">
                  <c:v>8.5930555555555603</c:v>
                </c:pt>
                <c:pt idx="6188">
                  <c:v>8.5944444444444503</c:v>
                </c:pt>
                <c:pt idx="6189">
                  <c:v>8.5958333333333297</c:v>
                </c:pt>
                <c:pt idx="6190">
                  <c:v>8.5972222222222197</c:v>
                </c:pt>
                <c:pt idx="6191">
                  <c:v>8.5986111111111097</c:v>
                </c:pt>
                <c:pt idx="6192">
                  <c:v>8.6</c:v>
                </c:pt>
                <c:pt idx="6193">
                  <c:v>8.6013888888888896</c:v>
                </c:pt>
                <c:pt idx="6194">
                  <c:v>8.6027777777777796</c:v>
                </c:pt>
                <c:pt idx="6195">
                  <c:v>8.6041666666666696</c:v>
                </c:pt>
                <c:pt idx="6196">
                  <c:v>8.6055555555555596</c:v>
                </c:pt>
                <c:pt idx="6197">
                  <c:v>8.6069444444444407</c:v>
                </c:pt>
                <c:pt idx="6198">
                  <c:v>8.6083333333333307</c:v>
                </c:pt>
                <c:pt idx="6199">
                  <c:v>8.6097222222222207</c:v>
                </c:pt>
                <c:pt idx="6200">
                  <c:v>8.6111111111111107</c:v>
                </c:pt>
                <c:pt idx="6201">
                  <c:v>8.6125000000000007</c:v>
                </c:pt>
                <c:pt idx="6202">
                  <c:v>8.6138888888888907</c:v>
                </c:pt>
                <c:pt idx="6203">
                  <c:v>8.6152777777777807</c:v>
                </c:pt>
                <c:pt idx="6204">
                  <c:v>8.6166666666666707</c:v>
                </c:pt>
                <c:pt idx="6205">
                  <c:v>8.6180555555555607</c:v>
                </c:pt>
                <c:pt idx="6206">
                  <c:v>8.61944444444444</c:v>
                </c:pt>
                <c:pt idx="6207">
                  <c:v>8.62083333333333</c:v>
                </c:pt>
                <c:pt idx="6208">
                  <c:v>8.62222222222222</c:v>
                </c:pt>
                <c:pt idx="6209">
                  <c:v>8.62361111111111</c:v>
                </c:pt>
                <c:pt idx="6210">
                  <c:v>8.625</c:v>
                </c:pt>
                <c:pt idx="6211">
                  <c:v>8.62638888888889</c:v>
                </c:pt>
                <c:pt idx="6212">
                  <c:v>8.62777777777778</c:v>
                </c:pt>
                <c:pt idx="6213">
                  <c:v>8.62916666666667</c:v>
                </c:pt>
                <c:pt idx="6214">
                  <c:v>8.63055555555556</c:v>
                </c:pt>
                <c:pt idx="6215">
                  <c:v>8.63194444444445</c:v>
                </c:pt>
                <c:pt idx="6216">
                  <c:v>8.6333333333333293</c:v>
                </c:pt>
                <c:pt idx="6217">
                  <c:v>8.6347222222222193</c:v>
                </c:pt>
                <c:pt idx="6218">
                  <c:v>8.6361111111111093</c:v>
                </c:pt>
                <c:pt idx="6219">
                  <c:v>8.6374999999999993</c:v>
                </c:pt>
                <c:pt idx="6220">
                  <c:v>8.6388888888888893</c:v>
                </c:pt>
                <c:pt idx="6221">
                  <c:v>8.6402777777777793</c:v>
                </c:pt>
                <c:pt idx="6222">
                  <c:v>8.6416666666666693</c:v>
                </c:pt>
                <c:pt idx="6223">
                  <c:v>8.6430555555555593</c:v>
                </c:pt>
                <c:pt idx="6224">
                  <c:v>8.6444444444444404</c:v>
                </c:pt>
                <c:pt idx="6225">
                  <c:v>8.6458333333333304</c:v>
                </c:pt>
                <c:pt idx="6226">
                  <c:v>8.6472222222222204</c:v>
                </c:pt>
                <c:pt idx="6227">
                  <c:v>8.6486111111111104</c:v>
                </c:pt>
                <c:pt idx="6228">
                  <c:v>8.65</c:v>
                </c:pt>
                <c:pt idx="6229">
                  <c:v>8.6513888888888903</c:v>
                </c:pt>
                <c:pt idx="6230">
                  <c:v>8.6527777777777803</c:v>
                </c:pt>
                <c:pt idx="6231">
                  <c:v>8.6541666666666703</c:v>
                </c:pt>
                <c:pt idx="6232">
                  <c:v>8.6555555555555603</c:v>
                </c:pt>
                <c:pt idx="6233">
                  <c:v>8.6569444444444503</c:v>
                </c:pt>
                <c:pt idx="6234">
                  <c:v>8.6583333333333297</c:v>
                </c:pt>
                <c:pt idx="6235">
                  <c:v>8.6597222222222197</c:v>
                </c:pt>
                <c:pt idx="6236">
                  <c:v>8.6611111111111097</c:v>
                </c:pt>
                <c:pt idx="6237">
                  <c:v>8.6624999999999996</c:v>
                </c:pt>
                <c:pt idx="6238">
                  <c:v>8.6638888888888896</c:v>
                </c:pt>
                <c:pt idx="6239">
                  <c:v>8.6652777777777796</c:v>
                </c:pt>
                <c:pt idx="6240">
                  <c:v>8.6666666666666696</c:v>
                </c:pt>
                <c:pt idx="6241">
                  <c:v>8.6680555555555596</c:v>
                </c:pt>
                <c:pt idx="6242">
                  <c:v>8.6694444444444407</c:v>
                </c:pt>
                <c:pt idx="6243">
                  <c:v>8.6708333333333307</c:v>
                </c:pt>
                <c:pt idx="6244">
                  <c:v>8.6722222222222207</c:v>
                </c:pt>
                <c:pt idx="6245">
                  <c:v>8.6736111111111107</c:v>
                </c:pt>
                <c:pt idx="6246">
                  <c:v>8.6750000000000007</c:v>
                </c:pt>
                <c:pt idx="6247">
                  <c:v>8.6763888888888907</c:v>
                </c:pt>
                <c:pt idx="6248">
                  <c:v>8.6777777777777807</c:v>
                </c:pt>
                <c:pt idx="6249">
                  <c:v>8.6791666666666707</c:v>
                </c:pt>
                <c:pt idx="6250">
                  <c:v>8.6805555555555607</c:v>
                </c:pt>
                <c:pt idx="6251">
                  <c:v>8.68194444444444</c:v>
                </c:pt>
                <c:pt idx="6252">
                  <c:v>8.68333333333333</c:v>
                </c:pt>
                <c:pt idx="6253">
                  <c:v>8.68472222222222</c:v>
                </c:pt>
                <c:pt idx="6254">
                  <c:v>8.68611111111111</c:v>
                </c:pt>
                <c:pt idx="6255">
                  <c:v>8.6875</c:v>
                </c:pt>
                <c:pt idx="6256">
                  <c:v>8.68888888888889</c:v>
                </c:pt>
                <c:pt idx="6257">
                  <c:v>8.69027777777778</c:v>
                </c:pt>
                <c:pt idx="6258">
                  <c:v>8.69166666666667</c:v>
                </c:pt>
                <c:pt idx="6259">
                  <c:v>8.69305555555556</c:v>
                </c:pt>
                <c:pt idx="6260">
                  <c:v>8.69444444444445</c:v>
                </c:pt>
                <c:pt idx="6261">
                  <c:v>8.6958333333333293</c:v>
                </c:pt>
                <c:pt idx="6262">
                  <c:v>8.6972222222222193</c:v>
                </c:pt>
                <c:pt idx="6263">
                  <c:v>8.6986111111111093</c:v>
                </c:pt>
                <c:pt idx="6264">
                  <c:v>8.6999999999999993</c:v>
                </c:pt>
                <c:pt idx="6265">
                  <c:v>8.7013888888888893</c:v>
                </c:pt>
                <c:pt idx="6266">
                  <c:v>8.7027777777777793</c:v>
                </c:pt>
                <c:pt idx="6267">
                  <c:v>8.7041666666666693</c:v>
                </c:pt>
                <c:pt idx="6268">
                  <c:v>8.7055555555555593</c:v>
                </c:pt>
                <c:pt idx="6269">
                  <c:v>8.7069444444444404</c:v>
                </c:pt>
                <c:pt idx="6270">
                  <c:v>8.7083333333333304</c:v>
                </c:pt>
                <c:pt idx="6271">
                  <c:v>8.7097222222222204</c:v>
                </c:pt>
                <c:pt idx="6272">
                  <c:v>8.7111111111111104</c:v>
                </c:pt>
                <c:pt idx="6273">
                  <c:v>8.7125000000000004</c:v>
                </c:pt>
                <c:pt idx="6274">
                  <c:v>8.7138888888888903</c:v>
                </c:pt>
                <c:pt idx="6275">
                  <c:v>8.7152777777777803</c:v>
                </c:pt>
                <c:pt idx="6276">
                  <c:v>8.7166666666666703</c:v>
                </c:pt>
                <c:pt idx="6277">
                  <c:v>8.7180555555555603</c:v>
                </c:pt>
                <c:pt idx="6278">
                  <c:v>8.7194444444444503</c:v>
                </c:pt>
                <c:pt idx="6279">
                  <c:v>8.7208333333333297</c:v>
                </c:pt>
                <c:pt idx="6280">
                  <c:v>8.7222222222222197</c:v>
                </c:pt>
                <c:pt idx="6281">
                  <c:v>8.7236111111111097</c:v>
                </c:pt>
                <c:pt idx="6282">
                  <c:v>8.7249999999999996</c:v>
                </c:pt>
                <c:pt idx="6283">
                  <c:v>8.7263888888888896</c:v>
                </c:pt>
                <c:pt idx="6284">
                  <c:v>8.7277777777777796</c:v>
                </c:pt>
                <c:pt idx="6285">
                  <c:v>8.7291666666666696</c:v>
                </c:pt>
                <c:pt idx="6286">
                  <c:v>8.7305555555555596</c:v>
                </c:pt>
                <c:pt idx="6287">
                  <c:v>8.7319444444444407</c:v>
                </c:pt>
                <c:pt idx="6288">
                  <c:v>8.7333333333333307</c:v>
                </c:pt>
                <c:pt idx="6289">
                  <c:v>8.7347222222222207</c:v>
                </c:pt>
                <c:pt idx="6290">
                  <c:v>8.7361111111111107</c:v>
                </c:pt>
                <c:pt idx="6291">
                  <c:v>8.7375000000000007</c:v>
                </c:pt>
                <c:pt idx="6292">
                  <c:v>8.7388888888888907</c:v>
                </c:pt>
                <c:pt idx="6293">
                  <c:v>8.7402777777777807</c:v>
                </c:pt>
                <c:pt idx="6294">
                  <c:v>8.7416666666666707</c:v>
                </c:pt>
                <c:pt idx="6295">
                  <c:v>8.7430555555555607</c:v>
                </c:pt>
                <c:pt idx="6296">
                  <c:v>8.74444444444444</c:v>
                </c:pt>
                <c:pt idx="6297">
                  <c:v>8.74583333333333</c:v>
                </c:pt>
                <c:pt idx="6298">
                  <c:v>8.74722222222222</c:v>
                </c:pt>
                <c:pt idx="6299">
                  <c:v>8.74861111111111</c:v>
                </c:pt>
                <c:pt idx="6300">
                  <c:v>8.75</c:v>
                </c:pt>
                <c:pt idx="6301">
                  <c:v>8.75138888888889</c:v>
                </c:pt>
                <c:pt idx="6302">
                  <c:v>8.75277777777778</c:v>
                </c:pt>
                <c:pt idx="6303">
                  <c:v>8.75416666666667</c:v>
                </c:pt>
                <c:pt idx="6304">
                  <c:v>8.75555555555556</c:v>
                </c:pt>
                <c:pt idx="6305">
                  <c:v>8.75694444444445</c:v>
                </c:pt>
                <c:pt idx="6306">
                  <c:v>8.7583333333333293</c:v>
                </c:pt>
                <c:pt idx="6307">
                  <c:v>8.7597222222222193</c:v>
                </c:pt>
                <c:pt idx="6308">
                  <c:v>8.7611111111111093</c:v>
                </c:pt>
                <c:pt idx="6309">
                  <c:v>8.7624999999999993</c:v>
                </c:pt>
                <c:pt idx="6310">
                  <c:v>8.7638888888888893</c:v>
                </c:pt>
                <c:pt idx="6311">
                  <c:v>8.7652777777777793</c:v>
                </c:pt>
                <c:pt idx="6312">
                  <c:v>8.7666666666666693</c:v>
                </c:pt>
                <c:pt idx="6313">
                  <c:v>8.7680555555555593</c:v>
                </c:pt>
                <c:pt idx="6314">
                  <c:v>8.7694444444444404</c:v>
                </c:pt>
                <c:pt idx="6315">
                  <c:v>8.7708333333333304</c:v>
                </c:pt>
                <c:pt idx="6316">
                  <c:v>8.7722222222222204</c:v>
                </c:pt>
                <c:pt idx="6317">
                  <c:v>8.7736111111111104</c:v>
                </c:pt>
                <c:pt idx="6318">
                  <c:v>8.7750000000000004</c:v>
                </c:pt>
                <c:pt idx="6319">
                  <c:v>8.7763888888888903</c:v>
                </c:pt>
                <c:pt idx="6320">
                  <c:v>8.7777777777777803</c:v>
                </c:pt>
                <c:pt idx="6321">
                  <c:v>8.7791666666666703</c:v>
                </c:pt>
                <c:pt idx="6322">
                  <c:v>8.7805555555555603</c:v>
                </c:pt>
                <c:pt idx="6323">
                  <c:v>8.7819444444444503</c:v>
                </c:pt>
                <c:pt idx="6324">
                  <c:v>8.7833333333333297</c:v>
                </c:pt>
                <c:pt idx="6325">
                  <c:v>8.7847222222222197</c:v>
                </c:pt>
                <c:pt idx="6326">
                  <c:v>8.7861111111111097</c:v>
                </c:pt>
                <c:pt idx="6327">
                  <c:v>8.7874999999999996</c:v>
                </c:pt>
                <c:pt idx="6328">
                  <c:v>8.7888888888888896</c:v>
                </c:pt>
                <c:pt idx="6329">
                  <c:v>8.7902777777777796</c:v>
                </c:pt>
                <c:pt idx="6330">
                  <c:v>8.7916666666666696</c:v>
                </c:pt>
                <c:pt idx="6331">
                  <c:v>8.7930555555555596</c:v>
                </c:pt>
                <c:pt idx="6332">
                  <c:v>8.7944444444444407</c:v>
                </c:pt>
                <c:pt idx="6333">
                  <c:v>8.7958333333333307</c:v>
                </c:pt>
                <c:pt idx="6334">
                  <c:v>8.7972222222222207</c:v>
                </c:pt>
                <c:pt idx="6335">
                  <c:v>8.7986111111111107</c:v>
                </c:pt>
                <c:pt idx="6336">
                  <c:v>8.8000000000000007</c:v>
                </c:pt>
                <c:pt idx="6337">
                  <c:v>8.8013888888888907</c:v>
                </c:pt>
                <c:pt idx="6338">
                  <c:v>8.8027777777777807</c:v>
                </c:pt>
                <c:pt idx="6339">
                  <c:v>8.8041666666666707</c:v>
                </c:pt>
                <c:pt idx="6340">
                  <c:v>8.8055555555555607</c:v>
                </c:pt>
                <c:pt idx="6341">
                  <c:v>8.80694444444444</c:v>
                </c:pt>
                <c:pt idx="6342">
                  <c:v>8.80833333333333</c:v>
                </c:pt>
                <c:pt idx="6343">
                  <c:v>8.80972222222222</c:v>
                </c:pt>
                <c:pt idx="6344">
                  <c:v>8.81111111111111</c:v>
                </c:pt>
                <c:pt idx="6345">
                  <c:v>8.8125</c:v>
                </c:pt>
                <c:pt idx="6346">
                  <c:v>8.81388888888889</c:v>
                </c:pt>
                <c:pt idx="6347">
                  <c:v>8.81527777777778</c:v>
                </c:pt>
                <c:pt idx="6348">
                  <c:v>8.81666666666667</c:v>
                </c:pt>
                <c:pt idx="6349">
                  <c:v>8.81805555555556</c:v>
                </c:pt>
                <c:pt idx="6350">
                  <c:v>8.81944444444445</c:v>
                </c:pt>
                <c:pt idx="6351">
                  <c:v>8.8208333333333293</c:v>
                </c:pt>
                <c:pt idx="6352">
                  <c:v>8.8222222222222193</c:v>
                </c:pt>
                <c:pt idx="6353">
                  <c:v>8.8236111111111093</c:v>
                </c:pt>
                <c:pt idx="6354">
                  <c:v>8.8249999999999993</c:v>
                </c:pt>
                <c:pt idx="6355">
                  <c:v>8.8263888888888893</c:v>
                </c:pt>
                <c:pt idx="6356">
                  <c:v>8.8277777777777793</c:v>
                </c:pt>
                <c:pt idx="6357">
                  <c:v>8.8291666666666693</c:v>
                </c:pt>
                <c:pt idx="6358">
                  <c:v>8.8305555555555593</c:v>
                </c:pt>
                <c:pt idx="6359">
                  <c:v>8.8319444444444404</c:v>
                </c:pt>
                <c:pt idx="6360">
                  <c:v>8.8333333333333304</c:v>
                </c:pt>
                <c:pt idx="6361">
                  <c:v>8.8347222222222204</c:v>
                </c:pt>
                <c:pt idx="6362">
                  <c:v>8.8361111111111104</c:v>
                </c:pt>
                <c:pt idx="6363">
                  <c:v>8.8375000000000004</c:v>
                </c:pt>
                <c:pt idx="6364">
                  <c:v>8.8388888888888903</c:v>
                </c:pt>
                <c:pt idx="6365">
                  <c:v>8.8402777777777803</c:v>
                </c:pt>
                <c:pt idx="6366">
                  <c:v>8.8416666666666703</c:v>
                </c:pt>
                <c:pt idx="6367">
                  <c:v>8.8430555555555603</c:v>
                </c:pt>
                <c:pt idx="6368">
                  <c:v>8.8444444444444503</c:v>
                </c:pt>
                <c:pt idx="6369">
                  <c:v>8.8458333333333297</c:v>
                </c:pt>
                <c:pt idx="6370">
                  <c:v>8.8472222222222197</c:v>
                </c:pt>
                <c:pt idx="6371">
                  <c:v>8.8486111111111097</c:v>
                </c:pt>
                <c:pt idx="6372">
                  <c:v>8.85</c:v>
                </c:pt>
                <c:pt idx="6373">
                  <c:v>8.8513888888888896</c:v>
                </c:pt>
                <c:pt idx="6374">
                  <c:v>8.8527777777777796</c:v>
                </c:pt>
                <c:pt idx="6375">
                  <c:v>8.8541666666666696</c:v>
                </c:pt>
                <c:pt idx="6376">
                  <c:v>8.8555555555555596</c:v>
                </c:pt>
                <c:pt idx="6377">
                  <c:v>8.8569444444444407</c:v>
                </c:pt>
                <c:pt idx="6378">
                  <c:v>8.8583333333333307</c:v>
                </c:pt>
                <c:pt idx="6379">
                  <c:v>8.8597222222222207</c:v>
                </c:pt>
                <c:pt idx="6380">
                  <c:v>8.8611111111111107</c:v>
                </c:pt>
                <c:pt idx="6381">
                  <c:v>8.8625000000000007</c:v>
                </c:pt>
                <c:pt idx="6382">
                  <c:v>8.8638888888888907</c:v>
                </c:pt>
                <c:pt idx="6383">
                  <c:v>8.8652777777777807</c:v>
                </c:pt>
                <c:pt idx="6384">
                  <c:v>8.8666666666666707</c:v>
                </c:pt>
                <c:pt idx="6385">
                  <c:v>8.8680555555555607</c:v>
                </c:pt>
                <c:pt idx="6386">
                  <c:v>8.86944444444444</c:v>
                </c:pt>
                <c:pt idx="6387">
                  <c:v>8.87083333333333</c:v>
                </c:pt>
                <c:pt idx="6388">
                  <c:v>8.87222222222222</c:v>
                </c:pt>
                <c:pt idx="6389">
                  <c:v>8.87361111111111</c:v>
                </c:pt>
                <c:pt idx="6390">
                  <c:v>8.875</c:v>
                </c:pt>
                <c:pt idx="6391">
                  <c:v>8.87638888888889</c:v>
                </c:pt>
                <c:pt idx="6392">
                  <c:v>8.87777777777778</c:v>
                </c:pt>
                <c:pt idx="6393">
                  <c:v>8.87916666666667</c:v>
                </c:pt>
                <c:pt idx="6394">
                  <c:v>8.88055555555556</c:v>
                </c:pt>
                <c:pt idx="6395">
                  <c:v>8.88194444444445</c:v>
                </c:pt>
                <c:pt idx="6396">
                  <c:v>8.8833333333333293</c:v>
                </c:pt>
                <c:pt idx="6397">
                  <c:v>8.8847222222222193</c:v>
                </c:pt>
                <c:pt idx="6398">
                  <c:v>8.8861111111111093</c:v>
                </c:pt>
                <c:pt idx="6399">
                  <c:v>8.8874999999999993</c:v>
                </c:pt>
                <c:pt idx="6400">
                  <c:v>8.8888888888888893</c:v>
                </c:pt>
                <c:pt idx="6401">
                  <c:v>8.8902777777777793</c:v>
                </c:pt>
                <c:pt idx="6402">
                  <c:v>8.8916666666666693</c:v>
                </c:pt>
                <c:pt idx="6403">
                  <c:v>8.8930555555555593</c:v>
                </c:pt>
                <c:pt idx="6404">
                  <c:v>8.8944444444444404</c:v>
                </c:pt>
                <c:pt idx="6405">
                  <c:v>8.8958333333333304</c:v>
                </c:pt>
                <c:pt idx="6406">
                  <c:v>8.8972222222222204</c:v>
                </c:pt>
                <c:pt idx="6407">
                  <c:v>8.8986111111111104</c:v>
                </c:pt>
                <c:pt idx="6408">
                  <c:v>8.9</c:v>
                </c:pt>
                <c:pt idx="6409">
                  <c:v>8.9013888888888903</c:v>
                </c:pt>
                <c:pt idx="6410">
                  <c:v>8.9027777777777803</c:v>
                </c:pt>
                <c:pt idx="6411">
                  <c:v>8.9041666666666703</c:v>
                </c:pt>
                <c:pt idx="6412">
                  <c:v>8.9055555555555603</c:v>
                </c:pt>
                <c:pt idx="6413">
                  <c:v>8.9069444444444503</c:v>
                </c:pt>
                <c:pt idx="6414">
                  <c:v>8.9083333333333297</c:v>
                </c:pt>
                <c:pt idx="6415">
                  <c:v>8.9097222222222197</c:v>
                </c:pt>
                <c:pt idx="6416">
                  <c:v>8.9111111111111097</c:v>
                </c:pt>
                <c:pt idx="6417">
                  <c:v>8.9124999999999996</c:v>
                </c:pt>
                <c:pt idx="6418">
                  <c:v>8.9138888888888896</c:v>
                </c:pt>
                <c:pt idx="6419">
                  <c:v>8.9152777777777796</c:v>
                </c:pt>
                <c:pt idx="6420">
                  <c:v>8.9166666666666696</c:v>
                </c:pt>
                <c:pt idx="6421">
                  <c:v>8.9180555555555596</c:v>
                </c:pt>
                <c:pt idx="6422">
                  <c:v>8.9194444444444407</c:v>
                </c:pt>
                <c:pt idx="6423">
                  <c:v>8.9208333333333307</c:v>
                </c:pt>
                <c:pt idx="6424">
                  <c:v>8.9222222222222207</c:v>
                </c:pt>
                <c:pt idx="6425">
                  <c:v>8.9236111111111107</c:v>
                </c:pt>
                <c:pt idx="6426">
                  <c:v>8.9250000000000007</c:v>
                </c:pt>
                <c:pt idx="6427">
                  <c:v>8.9263888888888907</c:v>
                </c:pt>
                <c:pt idx="6428">
                  <c:v>8.9277777777777807</c:v>
                </c:pt>
                <c:pt idx="6429">
                  <c:v>8.9291666666666707</c:v>
                </c:pt>
                <c:pt idx="6430">
                  <c:v>8.9305555555555607</c:v>
                </c:pt>
                <c:pt idx="6431">
                  <c:v>8.93194444444444</c:v>
                </c:pt>
                <c:pt idx="6432">
                  <c:v>8.93333333333333</c:v>
                </c:pt>
                <c:pt idx="6433">
                  <c:v>8.93472222222222</c:v>
                </c:pt>
                <c:pt idx="6434">
                  <c:v>8.93611111111111</c:v>
                </c:pt>
                <c:pt idx="6435">
                  <c:v>8.9375</c:v>
                </c:pt>
                <c:pt idx="6436">
                  <c:v>8.93888888888889</c:v>
                </c:pt>
                <c:pt idx="6437">
                  <c:v>8.94027777777778</c:v>
                </c:pt>
                <c:pt idx="6438">
                  <c:v>8.94166666666667</c:v>
                </c:pt>
                <c:pt idx="6439">
                  <c:v>8.94305555555556</c:v>
                </c:pt>
                <c:pt idx="6440">
                  <c:v>8.94444444444445</c:v>
                </c:pt>
                <c:pt idx="6441">
                  <c:v>8.9458333333333293</c:v>
                </c:pt>
                <c:pt idx="6442">
                  <c:v>8.9472222222222193</c:v>
                </c:pt>
                <c:pt idx="6443">
                  <c:v>8.9486111111111093</c:v>
                </c:pt>
                <c:pt idx="6444">
                  <c:v>8.9499999999999993</c:v>
                </c:pt>
                <c:pt idx="6445">
                  <c:v>8.9513888888888893</c:v>
                </c:pt>
                <c:pt idx="6446">
                  <c:v>8.9527777777777793</c:v>
                </c:pt>
                <c:pt idx="6447">
                  <c:v>8.9541666666666693</c:v>
                </c:pt>
                <c:pt idx="6448">
                  <c:v>8.9555555555555593</c:v>
                </c:pt>
                <c:pt idx="6449">
                  <c:v>8.9569444444444404</c:v>
                </c:pt>
                <c:pt idx="6450">
                  <c:v>8.9583333333333304</c:v>
                </c:pt>
                <c:pt idx="6451">
                  <c:v>8.9597222222222204</c:v>
                </c:pt>
                <c:pt idx="6452">
                  <c:v>8.9611111111111104</c:v>
                </c:pt>
                <c:pt idx="6453">
                  <c:v>8.9625000000000004</c:v>
                </c:pt>
                <c:pt idx="6454">
                  <c:v>8.9638888888888903</c:v>
                </c:pt>
                <c:pt idx="6455">
                  <c:v>8.9652777777777803</c:v>
                </c:pt>
                <c:pt idx="6456">
                  <c:v>8.9666666666666703</c:v>
                </c:pt>
                <c:pt idx="6457">
                  <c:v>8.9680555555555603</c:v>
                </c:pt>
                <c:pt idx="6458">
                  <c:v>8.9694444444444503</c:v>
                </c:pt>
                <c:pt idx="6459">
                  <c:v>8.9708333333333297</c:v>
                </c:pt>
                <c:pt idx="6460">
                  <c:v>8.9722222222222197</c:v>
                </c:pt>
                <c:pt idx="6461">
                  <c:v>8.9736111111111097</c:v>
                </c:pt>
                <c:pt idx="6462">
                  <c:v>8.9749999999999996</c:v>
                </c:pt>
                <c:pt idx="6463">
                  <c:v>8.9763888888888896</c:v>
                </c:pt>
                <c:pt idx="6464">
                  <c:v>8.9777777777777796</c:v>
                </c:pt>
                <c:pt idx="6465">
                  <c:v>8.9791666666666696</c:v>
                </c:pt>
                <c:pt idx="6466">
                  <c:v>8.9805555555555596</c:v>
                </c:pt>
                <c:pt idx="6467">
                  <c:v>8.9819444444444407</c:v>
                </c:pt>
                <c:pt idx="6468">
                  <c:v>8.9833333333333307</c:v>
                </c:pt>
                <c:pt idx="6469">
                  <c:v>8.9847222222222207</c:v>
                </c:pt>
                <c:pt idx="6470">
                  <c:v>8.9861111111111107</c:v>
                </c:pt>
                <c:pt idx="6471">
                  <c:v>8.9875000000000007</c:v>
                </c:pt>
                <c:pt idx="6472">
                  <c:v>8.9888888888888907</c:v>
                </c:pt>
                <c:pt idx="6473">
                  <c:v>8.9902777777777807</c:v>
                </c:pt>
                <c:pt idx="6474">
                  <c:v>8.9916666666666707</c:v>
                </c:pt>
                <c:pt idx="6475">
                  <c:v>8.9930555555555607</c:v>
                </c:pt>
                <c:pt idx="6476">
                  <c:v>8.99444444444444</c:v>
                </c:pt>
                <c:pt idx="6477">
                  <c:v>8.99583333333333</c:v>
                </c:pt>
                <c:pt idx="6478">
                  <c:v>8.99722222222222</c:v>
                </c:pt>
                <c:pt idx="6479">
                  <c:v>8.99861111111111</c:v>
                </c:pt>
                <c:pt idx="6480">
                  <c:v>9</c:v>
                </c:pt>
                <c:pt idx="6481">
                  <c:v>9.00138888888889</c:v>
                </c:pt>
                <c:pt idx="6482">
                  <c:v>9.00277777777778</c:v>
                </c:pt>
                <c:pt idx="6483">
                  <c:v>9.00416666666667</c:v>
                </c:pt>
                <c:pt idx="6484">
                  <c:v>9.00555555555556</c:v>
                </c:pt>
                <c:pt idx="6485">
                  <c:v>9.00694444444445</c:v>
                </c:pt>
                <c:pt idx="6486">
                  <c:v>9.0083333333333293</c:v>
                </c:pt>
                <c:pt idx="6487">
                  <c:v>9.0097222222222193</c:v>
                </c:pt>
                <c:pt idx="6488">
                  <c:v>9.0111111111111093</c:v>
                </c:pt>
                <c:pt idx="6489">
                  <c:v>9.0124999999999993</c:v>
                </c:pt>
                <c:pt idx="6490">
                  <c:v>9.0138888888888893</c:v>
                </c:pt>
                <c:pt idx="6491">
                  <c:v>9.0152777777777793</c:v>
                </c:pt>
                <c:pt idx="6492">
                  <c:v>9.0166666666666693</c:v>
                </c:pt>
                <c:pt idx="6493">
                  <c:v>9.0180555555555593</c:v>
                </c:pt>
                <c:pt idx="6494">
                  <c:v>9.0194444444444404</c:v>
                </c:pt>
                <c:pt idx="6495">
                  <c:v>9.0208333333333304</c:v>
                </c:pt>
                <c:pt idx="6496">
                  <c:v>9.0222222222222204</c:v>
                </c:pt>
                <c:pt idx="6497">
                  <c:v>9.0236111111111104</c:v>
                </c:pt>
                <c:pt idx="6498">
                  <c:v>9.0250000000000004</c:v>
                </c:pt>
                <c:pt idx="6499">
                  <c:v>9.0263888888888903</c:v>
                </c:pt>
                <c:pt idx="6500">
                  <c:v>9.0277777777777803</c:v>
                </c:pt>
                <c:pt idx="6501">
                  <c:v>9.0291666666666703</c:v>
                </c:pt>
                <c:pt idx="6502">
                  <c:v>9.0305555555555603</c:v>
                </c:pt>
                <c:pt idx="6503">
                  <c:v>9.0319444444444503</c:v>
                </c:pt>
                <c:pt idx="6504">
                  <c:v>9.0333333333333297</c:v>
                </c:pt>
                <c:pt idx="6505">
                  <c:v>9.0347222222222197</c:v>
                </c:pt>
                <c:pt idx="6506">
                  <c:v>9.0361111111111097</c:v>
                </c:pt>
                <c:pt idx="6507">
                  <c:v>9.0374999999999996</c:v>
                </c:pt>
                <c:pt idx="6508">
                  <c:v>9.0388888888888896</c:v>
                </c:pt>
                <c:pt idx="6509">
                  <c:v>9.0402777777777796</c:v>
                </c:pt>
                <c:pt idx="6510">
                  <c:v>9.0416666666666696</c:v>
                </c:pt>
                <c:pt idx="6511">
                  <c:v>9.0430555555555596</c:v>
                </c:pt>
                <c:pt idx="6512">
                  <c:v>9.0444444444444407</c:v>
                </c:pt>
                <c:pt idx="6513">
                  <c:v>9.0458333333333307</c:v>
                </c:pt>
                <c:pt idx="6514">
                  <c:v>9.0472222222222207</c:v>
                </c:pt>
                <c:pt idx="6515">
                  <c:v>9.0486111111111107</c:v>
                </c:pt>
                <c:pt idx="6516">
                  <c:v>9.0500000000000007</c:v>
                </c:pt>
                <c:pt idx="6517">
                  <c:v>9.0513888888888907</c:v>
                </c:pt>
                <c:pt idx="6518">
                  <c:v>9.0527777777777807</c:v>
                </c:pt>
                <c:pt idx="6519">
                  <c:v>9.0541666666666707</c:v>
                </c:pt>
                <c:pt idx="6520">
                  <c:v>9.0555555555555607</c:v>
                </c:pt>
                <c:pt idx="6521">
                  <c:v>9.05694444444444</c:v>
                </c:pt>
                <c:pt idx="6522">
                  <c:v>9.05833333333333</c:v>
                </c:pt>
                <c:pt idx="6523">
                  <c:v>9.05972222222222</c:v>
                </c:pt>
                <c:pt idx="6524">
                  <c:v>9.06111111111111</c:v>
                </c:pt>
                <c:pt idx="6525">
                  <c:v>9.0625</c:v>
                </c:pt>
                <c:pt idx="6526">
                  <c:v>9.06388888888889</c:v>
                </c:pt>
                <c:pt idx="6527">
                  <c:v>9.06527777777778</c:v>
                </c:pt>
                <c:pt idx="6528">
                  <c:v>9.06666666666667</c:v>
                </c:pt>
                <c:pt idx="6529">
                  <c:v>9.06805555555556</c:v>
                </c:pt>
                <c:pt idx="6530">
                  <c:v>9.06944444444445</c:v>
                </c:pt>
                <c:pt idx="6531">
                  <c:v>9.0708333333333293</c:v>
                </c:pt>
                <c:pt idx="6532">
                  <c:v>9.0722222222222193</c:v>
                </c:pt>
                <c:pt idx="6533">
                  <c:v>9.0736111111111093</c:v>
                </c:pt>
                <c:pt idx="6534">
                  <c:v>9.0749999999999993</c:v>
                </c:pt>
                <c:pt idx="6535">
                  <c:v>9.0763888888888893</c:v>
                </c:pt>
                <c:pt idx="6536">
                  <c:v>9.0777777777777793</c:v>
                </c:pt>
                <c:pt idx="6537">
                  <c:v>9.0791666666666693</c:v>
                </c:pt>
                <c:pt idx="6538">
                  <c:v>9.0805555555555593</c:v>
                </c:pt>
                <c:pt idx="6539">
                  <c:v>9.0819444444444404</c:v>
                </c:pt>
                <c:pt idx="6540">
                  <c:v>9.0833333333333304</c:v>
                </c:pt>
                <c:pt idx="6541">
                  <c:v>9.0847222222222204</c:v>
                </c:pt>
                <c:pt idx="6542">
                  <c:v>9.0861111111111104</c:v>
                </c:pt>
                <c:pt idx="6543">
                  <c:v>9.0875000000000004</c:v>
                </c:pt>
                <c:pt idx="6544">
                  <c:v>9.0888888888888903</c:v>
                </c:pt>
                <c:pt idx="6545">
                  <c:v>9.0902777777777803</c:v>
                </c:pt>
                <c:pt idx="6546">
                  <c:v>9.0916666666666703</c:v>
                </c:pt>
                <c:pt idx="6547">
                  <c:v>9.0930555555555603</c:v>
                </c:pt>
                <c:pt idx="6548">
                  <c:v>9.0944444444444503</c:v>
                </c:pt>
                <c:pt idx="6549">
                  <c:v>9.0958333333333297</c:v>
                </c:pt>
                <c:pt idx="6550">
                  <c:v>9.0972222222222197</c:v>
                </c:pt>
                <c:pt idx="6551">
                  <c:v>9.0986111111111097</c:v>
                </c:pt>
                <c:pt idx="6552">
                  <c:v>9.1</c:v>
                </c:pt>
                <c:pt idx="6553">
                  <c:v>9.1013888888888896</c:v>
                </c:pt>
                <c:pt idx="6554">
                  <c:v>9.1027777777777796</c:v>
                </c:pt>
                <c:pt idx="6555">
                  <c:v>9.1041666666666696</c:v>
                </c:pt>
                <c:pt idx="6556">
                  <c:v>9.1055555555555596</c:v>
                </c:pt>
                <c:pt idx="6557">
                  <c:v>9.1069444444444407</c:v>
                </c:pt>
                <c:pt idx="6558">
                  <c:v>9.1083333333333307</c:v>
                </c:pt>
                <c:pt idx="6559">
                  <c:v>9.1097222222222207</c:v>
                </c:pt>
                <c:pt idx="6560">
                  <c:v>9.1111111111111107</c:v>
                </c:pt>
                <c:pt idx="6561">
                  <c:v>9.1125000000000007</c:v>
                </c:pt>
                <c:pt idx="6562">
                  <c:v>9.1138888888888907</c:v>
                </c:pt>
                <c:pt idx="6563">
                  <c:v>9.1152777777777807</c:v>
                </c:pt>
                <c:pt idx="6564">
                  <c:v>9.1166666666666707</c:v>
                </c:pt>
                <c:pt idx="6565">
                  <c:v>9.1180555555555607</c:v>
                </c:pt>
                <c:pt idx="6566">
                  <c:v>9.11944444444444</c:v>
                </c:pt>
                <c:pt idx="6567">
                  <c:v>9.12083333333333</c:v>
                </c:pt>
                <c:pt idx="6568">
                  <c:v>9.12222222222222</c:v>
                </c:pt>
                <c:pt idx="6569">
                  <c:v>9.12361111111111</c:v>
                </c:pt>
                <c:pt idx="6570">
                  <c:v>9.125</c:v>
                </c:pt>
                <c:pt idx="6571">
                  <c:v>9.12638888888889</c:v>
                </c:pt>
                <c:pt idx="6572">
                  <c:v>9.12777777777778</c:v>
                </c:pt>
                <c:pt idx="6573">
                  <c:v>9.12916666666667</c:v>
                </c:pt>
                <c:pt idx="6574">
                  <c:v>9.13055555555556</c:v>
                </c:pt>
                <c:pt idx="6575">
                  <c:v>9.13194444444445</c:v>
                </c:pt>
                <c:pt idx="6576">
                  <c:v>9.1333333333333293</c:v>
                </c:pt>
                <c:pt idx="6577">
                  <c:v>9.1347222222222193</c:v>
                </c:pt>
                <c:pt idx="6578">
                  <c:v>9.1361111111111093</c:v>
                </c:pt>
                <c:pt idx="6579">
                  <c:v>9.1374999999999993</c:v>
                </c:pt>
                <c:pt idx="6580">
                  <c:v>9.1388888888888893</c:v>
                </c:pt>
                <c:pt idx="6581">
                  <c:v>9.1402777777777793</c:v>
                </c:pt>
                <c:pt idx="6582">
                  <c:v>9.1416666666666693</c:v>
                </c:pt>
                <c:pt idx="6583">
                  <c:v>9.1430555555555593</c:v>
                </c:pt>
                <c:pt idx="6584">
                  <c:v>9.1444444444444404</c:v>
                </c:pt>
                <c:pt idx="6585">
                  <c:v>9.1458333333333304</c:v>
                </c:pt>
                <c:pt idx="6586">
                  <c:v>9.1472222222222204</c:v>
                </c:pt>
                <c:pt idx="6587">
                  <c:v>9.1486111111111104</c:v>
                </c:pt>
                <c:pt idx="6588">
                  <c:v>9.15</c:v>
                </c:pt>
                <c:pt idx="6589">
                  <c:v>9.1513888888888903</c:v>
                </c:pt>
                <c:pt idx="6590">
                  <c:v>9.1527777777777803</c:v>
                </c:pt>
                <c:pt idx="6591">
                  <c:v>9.1541666666666703</c:v>
                </c:pt>
                <c:pt idx="6592">
                  <c:v>9.1555555555555603</c:v>
                </c:pt>
                <c:pt idx="6593">
                  <c:v>9.1569444444444503</c:v>
                </c:pt>
                <c:pt idx="6594">
                  <c:v>9.1583333333333297</c:v>
                </c:pt>
                <c:pt idx="6595">
                  <c:v>9.1597222222222197</c:v>
                </c:pt>
                <c:pt idx="6596">
                  <c:v>9.1611111111111097</c:v>
                </c:pt>
                <c:pt idx="6597">
                  <c:v>9.1624999999999996</c:v>
                </c:pt>
                <c:pt idx="6598">
                  <c:v>9.1638888888888896</c:v>
                </c:pt>
                <c:pt idx="6599">
                  <c:v>9.1652777777777796</c:v>
                </c:pt>
                <c:pt idx="6600">
                  <c:v>9.1666666666666696</c:v>
                </c:pt>
                <c:pt idx="6601">
                  <c:v>9.1680555555555596</c:v>
                </c:pt>
                <c:pt idx="6602">
                  <c:v>9.1694444444444407</c:v>
                </c:pt>
                <c:pt idx="6603">
                  <c:v>9.1708333333333307</c:v>
                </c:pt>
                <c:pt idx="6604">
                  <c:v>9.1722222222222207</c:v>
                </c:pt>
                <c:pt idx="6605">
                  <c:v>9.1736111111111107</c:v>
                </c:pt>
                <c:pt idx="6606">
                  <c:v>9.1750000000000007</c:v>
                </c:pt>
                <c:pt idx="6607">
                  <c:v>9.1763888888888907</c:v>
                </c:pt>
                <c:pt idx="6608">
                  <c:v>9.1777777777777807</c:v>
                </c:pt>
                <c:pt idx="6609">
                  <c:v>9.1791666666666707</c:v>
                </c:pt>
                <c:pt idx="6610">
                  <c:v>9.1805555555555607</c:v>
                </c:pt>
                <c:pt idx="6611">
                  <c:v>9.18194444444444</c:v>
                </c:pt>
                <c:pt idx="6612">
                  <c:v>9.18333333333333</c:v>
                </c:pt>
                <c:pt idx="6613">
                  <c:v>9.18472222222222</c:v>
                </c:pt>
                <c:pt idx="6614">
                  <c:v>9.18611111111111</c:v>
                </c:pt>
                <c:pt idx="6615">
                  <c:v>9.1875</c:v>
                </c:pt>
                <c:pt idx="6616">
                  <c:v>9.18888888888889</c:v>
                </c:pt>
                <c:pt idx="6617">
                  <c:v>9.19027777777778</c:v>
                </c:pt>
                <c:pt idx="6618">
                  <c:v>9.19166666666667</c:v>
                </c:pt>
                <c:pt idx="6619">
                  <c:v>9.19305555555556</c:v>
                </c:pt>
                <c:pt idx="6620">
                  <c:v>9.19444444444445</c:v>
                </c:pt>
                <c:pt idx="6621">
                  <c:v>9.1958333333333293</c:v>
                </c:pt>
                <c:pt idx="6622">
                  <c:v>9.1972222222222193</c:v>
                </c:pt>
                <c:pt idx="6623">
                  <c:v>9.1986111111111093</c:v>
                </c:pt>
                <c:pt idx="6624">
                  <c:v>9.1999999999999993</c:v>
                </c:pt>
                <c:pt idx="6625">
                  <c:v>9.2013888888888893</c:v>
                </c:pt>
                <c:pt idx="6626">
                  <c:v>9.2027777777777793</c:v>
                </c:pt>
                <c:pt idx="6627">
                  <c:v>9.2041666666666693</c:v>
                </c:pt>
                <c:pt idx="6628">
                  <c:v>9.2055555555555593</c:v>
                </c:pt>
                <c:pt idx="6629">
                  <c:v>9.2069444444444404</c:v>
                </c:pt>
                <c:pt idx="6630">
                  <c:v>9.2083333333333304</c:v>
                </c:pt>
                <c:pt idx="6631">
                  <c:v>9.2097222222222204</c:v>
                </c:pt>
                <c:pt idx="6632">
                  <c:v>9.2111111111111104</c:v>
                </c:pt>
                <c:pt idx="6633">
                  <c:v>9.2125000000000004</c:v>
                </c:pt>
                <c:pt idx="6634">
                  <c:v>9.2138888888888903</c:v>
                </c:pt>
                <c:pt idx="6635">
                  <c:v>9.2152777777777803</c:v>
                </c:pt>
                <c:pt idx="6636">
                  <c:v>9.2166666666666703</c:v>
                </c:pt>
                <c:pt idx="6637">
                  <c:v>9.2180555555555603</c:v>
                </c:pt>
                <c:pt idx="6638">
                  <c:v>9.2194444444444503</c:v>
                </c:pt>
                <c:pt idx="6639">
                  <c:v>9.2208333333333297</c:v>
                </c:pt>
                <c:pt idx="6640">
                  <c:v>9.2222222222222197</c:v>
                </c:pt>
                <c:pt idx="6641">
                  <c:v>9.2236111111111097</c:v>
                </c:pt>
                <c:pt idx="6642">
                  <c:v>9.2249999999999996</c:v>
                </c:pt>
                <c:pt idx="6643">
                  <c:v>9.2263888888888896</c:v>
                </c:pt>
                <c:pt idx="6644">
                  <c:v>9.2277777777777796</c:v>
                </c:pt>
                <c:pt idx="6645">
                  <c:v>9.2291666666666696</c:v>
                </c:pt>
                <c:pt idx="6646">
                  <c:v>9.2305555555555596</c:v>
                </c:pt>
                <c:pt idx="6647">
                  <c:v>9.2319444444444407</c:v>
                </c:pt>
                <c:pt idx="6648">
                  <c:v>9.2333333333333307</c:v>
                </c:pt>
                <c:pt idx="6649">
                  <c:v>9.2347222222222207</c:v>
                </c:pt>
                <c:pt idx="6650">
                  <c:v>9.2361111111111107</c:v>
                </c:pt>
                <c:pt idx="6651">
                  <c:v>9.2375000000000007</c:v>
                </c:pt>
                <c:pt idx="6652">
                  <c:v>9.2388888888888907</c:v>
                </c:pt>
                <c:pt idx="6653">
                  <c:v>9.2402777777777807</c:v>
                </c:pt>
                <c:pt idx="6654">
                  <c:v>9.2416666666666707</c:v>
                </c:pt>
                <c:pt idx="6655">
                  <c:v>9.2430555555555607</c:v>
                </c:pt>
                <c:pt idx="6656">
                  <c:v>9.24444444444444</c:v>
                </c:pt>
                <c:pt idx="6657">
                  <c:v>9.24583333333333</c:v>
                </c:pt>
                <c:pt idx="6658">
                  <c:v>9.24722222222222</c:v>
                </c:pt>
                <c:pt idx="6659">
                  <c:v>9.24861111111111</c:v>
                </c:pt>
                <c:pt idx="6660">
                  <c:v>9.25</c:v>
                </c:pt>
                <c:pt idx="6661">
                  <c:v>9.25138888888889</c:v>
                </c:pt>
                <c:pt idx="6662">
                  <c:v>9.25277777777778</c:v>
                </c:pt>
                <c:pt idx="6663">
                  <c:v>9.25416666666667</c:v>
                </c:pt>
                <c:pt idx="6664">
                  <c:v>9.25555555555556</c:v>
                </c:pt>
                <c:pt idx="6665">
                  <c:v>9.25694444444445</c:v>
                </c:pt>
                <c:pt idx="6666">
                  <c:v>9.2583333333333293</c:v>
                </c:pt>
                <c:pt idx="6667">
                  <c:v>9.2597222222222193</c:v>
                </c:pt>
                <c:pt idx="6668">
                  <c:v>9.2611111111111093</c:v>
                </c:pt>
                <c:pt idx="6669">
                  <c:v>9.2624999999999993</c:v>
                </c:pt>
                <c:pt idx="6670">
                  <c:v>9.2638888888888893</c:v>
                </c:pt>
                <c:pt idx="6671">
                  <c:v>9.2652777777777793</c:v>
                </c:pt>
                <c:pt idx="6672">
                  <c:v>9.2666666666666693</c:v>
                </c:pt>
                <c:pt idx="6673">
                  <c:v>9.2680555555555593</c:v>
                </c:pt>
                <c:pt idx="6674">
                  <c:v>9.2694444444444404</c:v>
                </c:pt>
                <c:pt idx="6675">
                  <c:v>9.2708333333333304</c:v>
                </c:pt>
                <c:pt idx="6676">
                  <c:v>9.2722222222222204</c:v>
                </c:pt>
                <c:pt idx="6677">
                  <c:v>9.2736111111111104</c:v>
                </c:pt>
                <c:pt idx="6678">
                  <c:v>9.2750000000000004</c:v>
                </c:pt>
                <c:pt idx="6679">
                  <c:v>9.2763888888888903</c:v>
                </c:pt>
                <c:pt idx="6680">
                  <c:v>9.2777777777777803</c:v>
                </c:pt>
                <c:pt idx="6681">
                  <c:v>9.2791666666666703</c:v>
                </c:pt>
                <c:pt idx="6682">
                  <c:v>9.2805555555555603</c:v>
                </c:pt>
                <c:pt idx="6683">
                  <c:v>9.2819444444444503</c:v>
                </c:pt>
                <c:pt idx="6684">
                  <c:v>9.2833333333333297</c:v>
                </c:pt>
                <c:pt idx="6685">
                  <c:v>9.2847222222222197</c:v>
                </c:pt>
                <c:pt idx="6686">
                  <c:v>9.2861111111111097</c:v>
                </c:pt>
                <c:pt idx="6687">
                  <c:v>9.2874999999999996</c:v>
                </c:pt>
                <c:pt idx="6688">
                  <c:v>9.2888888888888896</c:v>
                </c:pt>
                <c:pt idx="6689">
                  <c:v>9.2902777777777796</c:v>
                </c:pt>
                <c:pt idx="6690">
                  <c:v>9.2916666666666696</c:v>
                </c:pt>
                <c:pt idx="6691">
                  <c:v>9.2930555555555596</c:v>
                </c:pt>
                <c:pt idx="6692">
                  <c:v>9.2944444444444407</c:v>
                </c:pt>
                <c:pt idx="6693">
                  <c:v>9.2958333333333307</c:v>
                </c:pt>
                <c:pt idx="6694">
                  <c:v>9.2972222222222207</c:v>
                </c:pt>
                <c:pt idx="6695">
                  <c:v>9.2986111111111107</c:v>
                </c:pt>
                <c:pt idx="6696">
                  <c:v>9.3000000000000007</c:v>
                </c:pt>
                <c:pt idx="6697">
                  <c:v>9.3013888888888907</c:v>
                </c:pt>
                <c:pt idx="6698">
                  <c:v>9.3027777777777807</c:v>
                </c:pt>
                <c:pt idx="6699">
                  <c:v>9.3041666666666707</c:v>
                </c:pt>
                <c:pt idx="6700">
                  <c:v>9.3055555555555607</c:v>
                </c:pt>
                <c:pt idx="6701">
                  <c:v>9.30694444444444</c:v>
                </c:pt>
                <c:pt idx="6702">
                  <c:v>9.30833333333333</c:v>
                </c:pt>
                <c:pt idx="6703">
                  <c:v>9.30972222222222</c:v>
                </c:pt>
                <c:pt idx="6704">
                  <c:v>9.31111111111111</c:v>
                </c:pt>
                <c:pt idx="6705">
                  <c:v>9.3125</c:v>
                </c:pt>
                <c:pt idx="6706">
                  <c:v>9.31388888888889</c:v>
                </c:pt>
                <c:pt idx="6707">
                  <c:v>9.31527777777778</c:v>
                </c:pt>
                <c:pt idx="6708">
                  <c:v>9.31666666666667</c:v>
                </c:pt>
                <c:pt idx="6709">
                  <c:v>9.31805555555556</c:v>
                </c:pt>
                <c:pt idx="6710">
                  <c:v>9.31944444444445</c:v>
                </c:pt>
                <c:pt idx="6711">
                  <c:v>9.3208333333333293</c:v>
                </c:pt>
                <c:pt idx="6712">
                  <c:v>9.3222222222222193</c:v>
                </c:pt>
                <c:pt idx="6713">
                  <c:v>9.3236111111111093</c:v>
                </c:pt>
                <c:pt idx="6714">
                  <c:v>9.3249999999999993</c:v>
                </c:pt>
                <c:pt idx="6715">
                  <c:v>9.3263888888888893</c:v>
                </c:pt>
                <c:pt idx="6716">
                  <c:v>9.3277777777777793</c:v>
                </c:pt>
                <c:pt idx="6717">
                  <c:v>9.3291666666666693</c:v>
                </c:pt>
                <c:pt idx="6718">
                  <c:v>9.3305555555555593</c:v>
                </c:pt>
                <c:pt idx="6719">
                  <c:v>9.3319444444444404</c:v>
                </c:pt>
                <c:pt idx="6720">
                  <c:v>9.3333333333333304</c:v>
                </c:pt>
                <c:pt idx="6721">
                  <c:v>9.3347222222222204</c:v>
                </c:pt>
                <c:pt idx="6722">
                  <c:v>9.3361111111111104</c:v>
                </c:pt>
                <c:pt idx="6723">
                  <c:v>9.3375000000000004</c:v>
                </c:pt>
                <c:pt idx="6724">
                  <c:v>9.3388888888888903</c:v>
                </c:pt>
                <c:pt idx="6725">
                  <c:v>9.3402777777777803</c:v>
                </c:pt>
                <c:pt idx="6726">
                  <c:v>9.3416666666666703</c:v>
                </c:pt>
                <c:pt idx="6727">
                  <c:v>9.3430555555555603</c:v>
                </c:pt>
                <c:pt idx="6728">
                  <c:v>9.3444444444444503</c:v>
                </c:pt>
                <c:pt idx="6729">
                  <c:v>9.3458333333333297</c:v>
                </c:pt>
                <c:pt idx="6730">
                  <c:v>9.3472222222222197</c:v>
                </c:pt>
                <c:pt idx="6731">
                  <c:v>9.3486111111111097</c:v>
                </c:pt>
                <c:pt idx="6732">
                  <c:v>9.35</c:v>
                </c:pt>
                <c:pt idx="6733">
                  <c:v>9.3513888888888896</c:v>
                </c:pt>
                <c:pt idx="6734">
                  <c:v>9.3527777777777796</c:v>
                </c:pt>
                <c:pt idx="6735">
                  <c:v>9.3541666666666696</c:v>
                </c:pt>
                <c:pt idx="6736">
                  <c:v>9.3555555555555596</c:v>
                </c:pt>
                <c:pt idx="6737">
                  <c:v>9.3569444444444407</c:v>
                </c:pt>
                <c:pt idx="6738">
                  <c:v>9.3583333333333307</c:v>
                </c:pt>
                <c:pt idx="6739">
                  <c:v>9.3597222222222207</c:v>
                </c:pt>
                <c:pt idx="6740">
                  <c:v>9.3611111111111107</c:v>
                </c:pt>
                <c:pt idx="6741">
                  <c:v>9.3625000000000007</c:v>
                </c:pt>
                <c:pt idx="6742">
                  <c:v>9.3638888888888907</c:v>
                </c:pt>
                <c:pt idx="6743">
                  <c:v>9.3652777777777807</c:v>
                </c:pt>
                <c:pt idx="6744">
                  <c:v>9.3666666666666707</c:v>
                </c:pt>
                <c:pt idx="6745">
                  <c:v>9.3680555555555607</c:v>
                </c:pt>
                <c:pt idx="6746">
                  <c:v>9.36944444444444</c:v>
                </c:pt>
                <c:pt idx="6747">
                  <c:v>9.37083333333333</c:v>
                </c:pt>
                <c:pt idx="6748">
                  <c:v>9.37222222222222</c:v>
                </c:pt>
                <c:pt idx="6749">
                  <c:v>9.37361111111111</c:v>
                </c:pt>
                <c:pt idx="6750">
                  <c:v>9.375</c:v>
                </c:pt>
                <c:pt idx="6751">
                  <c:v>9.37638888888889</c:v>
                </c:pt>
                <c:pt idx="6752">
                  <c:v>9.37777777777778</c:v>
                </c:pt>
                <c:pt idx="6753">
                  <c:v>9.37916666666667</c:v>
                </c:pt>
                <c:pt idx="6754">
                  <c:v>9.38055555555556</c:v>
                </c:pt>
                <c:pt idx="6755">
                  <c:v>9.38194444444445</c:v>
                </c:pt>
                <c:pt idx="6756">
                  <c:v>9.3833333333333293</c:v>
                </c:pt>
                <c:pt idx="6757">
                  <c:v>9.3847222222222193</c:v>
                </c:pt>
                <c:pt idx="6758">
                  <c:v>9.3861111111111093</c:v>
                </c:pt>
                <c:pt idx="6759">
                  <c:v>9.3874999999999993</c:v>
                </c:pt>
                <c:pt idx="6760">
                  <c:v>9.3888888888888893</c:v>
                </c:pt>
                <c:pt idx="6761">
                  <c:v>9.3902777777777793</c:v>
                </c:pt>
                <c:pt idx="6762">
                  <c:v>9.3916666666666693</c:v>
                </c:pt>
                <c:pt idx="6763">
                  <c:v>9.3930555555555593</c:v>
                </c:pt>
                <c:pt idx="6764">
                  <c:v>9.3944444444444404</c:v>
                </c:pt>
                <c:pt idx="6765">
                  <c:v>9.3958333333333304</c:v>
                </c:pt>
                <c:pt idx="6766">
                  <c:v>9.3972222222222204</c:v>
                </c:pt>
                <c:pt idx="6767">
                  <c:v>9.3986111111111104</c:v>
                </c:pt>
                <c:pt idx="6768">
                  <c:v>9.4</c:v>
                </c:pt>
                <c:pt idx="6769">
                  <c:v>9.4013888888888903</c:v>
                </c:pt>
                <c:pt idx="6770">
                  <c:v>9.4027777777777803</c:v>
                </c:pt>
                <c:pt idx="6771">
                  <c:v>9.4041666666666703</c:v>
                </c:pt>
                <c:pt idx="6772">
                  <c:v>9.4055555555555603</c:v>
                </c:pt>
                <c:pt idx="6773">
                  <c:v>9.4069444444444503</c:v>
                </c:pt>
                <c:pt idx="6774">
                  <c:v>9.4083333333333297</c:v>
                </c:pt>
                <c:pt idx="6775">
                  <c:v>9.4097222222222197</c:v>
                </c:pt>
                <c:pt idx="6776">
                  <c:v>9.4111111111111097</c:v>
                </c:pt>
                <c:pt idx="6777">
                  <c:v>9.4124999999999996</c:v>
                </c:pt>
                <c:pt idx="6778">
                  <c:v>9.4138888888888896</c:v>
                </c:pt>
                <c:pt idx="6779">
                  <c:v>9.4152777777777796</c:v>
                </c:pt>
                <c:pt idx="6780">
                  <c:v>9.4166666666666696</c:v>
                </c:pt>
                <c:pt idx="6781">
                  <c:v>9.4180555555555596</c:v>
                </c:pt>
                <c:pt idx="6782">
                  <c:v>9.4194444444444407</c:v>
                </c:pt>
                <c:pt idx="6783">
                  <c:v>9.4208333333333307</c:v>
                </c:pt>
                <c:pt idx="6784">
                  <c:v>9.4222222222222207</c:v>
                </c:pt>
                <c:pt idx="6785">
                  <c:v>9.4236111111111107</c:v>
                </c:pt>
                <c:pt idx="6786">
                  <c:v>9.4250000000000007</c:v>
                </c:pt>
                <c:pt idx="6787">
                  <c:v>9.4263888888888907</c:v>
                </c:pt>
                <c:pt idx="6788">
                  <c:v>9.4277777777777807</c:v>
                </c:pt>
                <c:pt idx="6789">
                  <c:v>9.4291666666666707</c:v>
                </c:pt>
                <c:pt idx="6790">
                  <c:v>9.4305555555555607</c:v>
                </c:pt>
                <c:pt idx="6791">
                  <c:v>9.43194444444444</c:v>
                </c:pt>
                <c:pt idx="6792">
                  <c:v>9.43333333333333</c:v>
                </c:pt>
                <c:pt idx="6793">
                  <c:v>9.43472222222222</c:v>
                </c:pt>
                <c:pt idx="6794">
                  <c:v>9.43611111111111</c:v>
                </c:pt>
                <c:pt idx="6795">
                  <c:v>9.4375</c:v>
                </c:pt>
                <c:pt idx="6796">
                  <c:v>9.43888888888889</c:v>
                </c:pt>
                <c:pt idx="6797">
                  <c:v>9.44027777777778</c:v>
                </c:pt>
                <c:pt idx="6798">
                  <c:v>9.44166666666667</c:v>
                </c:pt>
                <c:pt idx="6799">
                  <c:v>9.44305555555556</c:v>
                </c:pt>
                <c:pt idx="6800">
                  <c:v>9.44444444444445</c:v>
                </c:pt>
                <c:pt idx="6801">
                  <c:v>9.4458333333333293</c:v>
                </c:pt>
                <c:pt idx="6802">
                  <c:v>9.4472222222222193</c:v>
                </c:pt>
                <c:pt idx="6803">
                  <c:v>9.4486111111111093</c:v>
                </c:pt>
                <c:pt idx="6804">
                  <c:v>9.4499999999999993</c:v>
                </c:pt>
                <c:pt idx="6805">
                  <c:v>9.4513888888888893</c:v>
                </c:pt>
                <c:pt idx="6806">
                  <c:v>9.4527777777777793</c:v>
                </c:pt>
                <c:pt idx="6807">
                  <c:v>9.4541666666666693</c:v>
                </c:pt>
                <c:pt idx="6808">
                  <c:v>9.4555555555555593</c:v>
                </c:pt>
                <c:pt idx="6809">
                  <c:v>9.4569444444444404</c:v>
                </c:pt>
                <c:pt idx="6810">
                  <c:v>9.4583333333333304</c:v>
                </c:pt>
                <c:pt idx="6811">
                  <c:v>9.4597222222222204</c:v>
                </c:pt>
                <c:pt idx="6812">
                  <c:v>9.4611111111111104</c:v>
                </c:pt>
                <c:pt idx="6813">
                  <c:v>9.4625000000000004</c:v>
                </c:pt>
                <c:pt idx="6814">
                  <c:v>9.4638888888888903</c:v>
                </c:pt>
                <c:pt idx="6815">
                  <c:v>9.4652777777777803</c:v>
                </c:pt>
                <c:pt idx="6816">
                  <c:v>9.4666666666666703</c:v>
                </c:pt>
                <c:pt idx="6817">
                  <c:v>9.4680555555555603</c:v>
                </c:pt>
                <c:pt idx="6818">
                  <c:v>9.4694444444444503</c:v>
                </c:pt>
                <c:pt idx="6819">
                  <c:v>9.4708333333333297</c:v>
                </c:pt>
                <c:pt idx="6820">
                  <c:v>9.4722222222222197</c:v>
                </c:pt>
                <c:pt idx="6821">
                  <c:v>9.4736111111111097</c:v>
                </c:pt>
                <c:pt idx="6822">
                  <c:v>9.4749999999999996</c:v>
                </c:pt>
                <c:pt idx="6823">
                  <c:v>9.4763888888888896</c:v>
                </c:pt>
                <c:pt idx="6824">
                  <c:v>9.4777777777777796</c:v>
                </c:pt>
                <c:pt idx="6825">
                  <c:v>9.4791666666666696</c:v>
                </c:pt>
                <c:pt idx="6826">
                  <c:v>9.4805555555555596</c:v>
                </c:pt>
                <c:pt idx="6827">
                  <c:v>9.4819444444444407</c:v>
                </c:pt>
                <c:pt idx="6828">
                  <c:v>9.4833333333333307</c:v>
                </c:pt>
                <c:pt idx="6829">
                  <c:v>9.4847222222222207</c:v>
                </c:pt>
                <c:pt idx="6830">
                  <c:v>9.4861111111111107</c:v>
                </c:pt>
                <c:pt idx="6831">
                  <c:v>9.4875000000000007</c:v>
                </c:pt>
                <c:pt idx="6832">
                  <c:v>9.4888888888888907</c:v>
                </c:pt>
                <c:pt idx="6833">
                  <c:v>9.4902777777777807</c:v>
                </c:pt>
                <c:pt idx="6834">
                  <c:v>9.4916666666666707</c:v>
                </c:pt>
                <c:pt idx="6835">
                  <c:v>9.4930555555555607</c:v>
                </c:pt>
                <c:pt idx="6836">
                  <c:v>9.49444444444444</c:v>
                </c:pt>
                <c:pt idx="6837">
                  <c:v>9.49583333333333</c:v>
                </c:pt>
                <c:pt idx="6838">
                  <c:v>9.49722222222222</c:v>
                </c:pt>
                <c:pt idx="6839">
                  <c:v>9.49861111111111</c:v>
                </c:pt>
                <c:pt idx="6840">
                  <c:v>9.5</c:v>
                </c:pt>
                <c:pt idx="6841">
                  <c:v>9.50138888888889</c:v>
                </c:pt>
                <c:pt idx="6842">
                  <c:v>9.50277777777778</c:v>
                </c:pt>
                <c:pt idx="6843">
                  <c:v>9.50416666666667</c:v>
                </c:pt>
                <c:pt idx="6844">
                  <c:v>9.50555555555556</c:v>
                </c:pt>
                <c:pt idx="6845">
                  <c:v>9.50694444444445</c:v>
                </c:pt>
                <c:pt idx="6846">
                  <c:v>9.5083333333333293</c:v>
                </c:pt>
                <c:pt idx="6847">
                  <c:v>9.5097222222222193</c:v>
                </c:pt>
                <c:pt idx="6848">
                  <c:v>9.5111111111111093</c:v>
                </c:pt>
                <c:pt idx="6849">
                  <c:v>9.5124999999999993</c:v>
                </c:pt>
                <c:pt idx="6850">
                  <c:v>9.5138888888888893</c:v>
                </c:pt>
                <c:pt idx="6851">
                  <c:v>9.5152777777777793</c:v>
                </c:pt>
                <c:pt idx="6852">
                  <c:v>9.5166666666666693</c:v>
                </c:pt>
                <c:pt idx="6853">
                  <c:v>9.5180555555555593</c:v>
                </c:pt>
                <c:pt idx="6854">
                  <c:v>9.5194444444444404</c:v>
                </c:pt>
                <c:pt idx="6855">
                  <c:v>9.5208333333333304</c:v>
                </c:pt>
                <c:pt idx="6856">
                  <c:v>9.5222222222222204</c:v>
                </c:pt>
                <c:pt idx="6857">
                  <c:v>9.5236111111111104</c:v>
                </c:pt>
                <c:pt idx="6858">
                  <c:v>9.5250000000000004</c:v>
                </c:pt>
                <c:pt idx="6859">
                  <c:v>9.5263888888888903</c:v>
                </c:pt>
                <c:pt idx="6860">
                  <c:v>9.5277777777777803</c:v>
                </c:pt>
                <c:pt idx="6861">
                  <c:v>9.5291666666666703</c:v>
                </c:pt>
                <c:pt idx="6862">
                  <c:v>9.5305555555555603</c:v>
                </c:pt>
                <c:pt idx="6863">
                  <c:v>9.5319444444444503</c:v>
                </c:pt>
                <c:pt idx="6864">
                  <c:v>9.5333333333333297</c:v>
                </c:pt>
                <c:pt idx="6865">
                  <c:v>9.5347222222222197</c:v>
                </c:pt>
                <c:pt idx="6866">
                  <c:v>9.5361111111111097</c:v>
                </c:pt>
                <c:pt idx="6867">
                  <c:v>9.5374999999999996</c:v>
                </c:pt>
                <c:pt idx="6868">
                  <c:v>9.5388888888888896</c:v>
                </c:pt>
                <c:pt idx="6869">
                  <c:v>9.5402777777777796</c:v>
                </c:pt>
                <c:pt idx="6870">
                  <c:v>9.5416666666666696</c:v>
                </c:pt>
                <c:pt idx="6871">
                  <c:v>9.5430555555555596</c:v>
                </c:pt>
                <c:pt idx="6872">
                  <c:v>9.5444444444444407</c:v>
                </c:pt>
                <c:pt idx="6873">
                  <c:v>9.5458333333333307</c:v>
                </c:pt>
                <c:pt idx="6874">
                  <c:v>9.5472222222222207</c:v>
                </c:pt>
                <c:pt idx="6875">
                  <c:v>9.5486111111111107</c:v>
                </c:pt>
                <c:pt idx="6876">
                  <c:v>9.5500000000000007</c:v>
                </c:pt>
                <c:pt idx="6877">
                  <c:v>9.5513888888888907</c:v>
                </c:pt>
                <c:pt idx="6878">
                  <c:v>9.5527777777777807</c:v>
                </c:pt>
                <c:pt idx="6879">
                  <c:v>9.5541666666666707</c:v>
                </c:pt>
                <c:pt idx="6880">
                  <c:v>9.5555555555555607</c:v>
                </c:pt>
                <c:pt idx="6881">
                  <c:v>9.55694444444444</c:v>
                </c:pt>
                <c:pt idx="6882">
                  <c:v>9.55833333333333</c:v>
                </c:pt>
                <c:pt idx="6883">
                  <c:v>9.55972222222222</c:v>
                </c:pt>
                <c:pt idx="6884">
                  <c:v>9.56111111111111</c:v>
                </c:pt>
                <c:pt idx="6885">
                  <c:v>9.5625</c:v>
                </c:pt>
                <c:pt idx="6886">
                  <c:v>9.56388888888889</c:v>
                </c:pt>
                <c:pt idx="6887">
                  <c:v>9.56527777777778</c:v>
                </c:pt>
                <c:pt idx="6888">
                  <c:v>9.56666666666667</c:v>
                </c:pt>
                <c:pt idx="6889">
                  <c:v>9.56805555555556</c:v>
                </c:pt>
                <c:pt idx="6890">
                  <c:v>9.56944444444445</c:v>
                </c:pt>
                <c:pt idx="6891">
                  <c:v>9.5708333333333293</c:v>
                </c:pt>
                <c:pt idx="6892">
                  <c:v>9.5722222222222193</c:v>
                </c:pt>
                <c:pt idx="6893">
                  <c:v>9.5736111111111093</c:v>
                </c:pt>
                <c:pt idx="6894">
                  <c:v>9.5749999999999993</c:v>
                </c:pt>
                <c:pt idx="6895">
                  <c:v>9.5763888888888893</c:v>
                </c:pt>
                <c:pt idx="6896">
                  <c:v>9.5777777777777793</c:v>
                </c:pt>
                <c:pt idx="6897">
                  <c:v>9.5791666666666693</c:v>
                </c:pt>
                <c:pt idx="6898">
                  <c:v>9.5805555555555593</c:v>
                </c:pt>
                <c:pt idx="6899">
                  <c:v>9.5819444444444404</c:v>
                </c:pt>
                <c:pt idx="6900">
                  <c:v>9.5833333333333304</c:v>
                </c:pt>
                <c:pt idx="6901">
                  <c:v>9.5847222222222204</c:v>
                </c:pt>
                <c:pt idx="6902">
                  <c:v>9.5861111111111104</c:v>
                </c:pt>
                <c:pt idx="6903">
                  <c:v>9.5875000000000004</c:v>
                </c:pt>
                <c:pt idx="6904">
                  <c:v>9.5888888888888903</c:v>
                </c:pt>
                <c:pt idx="6905">
                  <c:v>9.5902777777777803</c:v>
                </c:pt>
                <c:pt idx="6906">
                  <c:v>9.5916666666666703</c:v>
                </c:pt>
                <c:pt idx="6907">
                  <c:v>9.5930555555555603</c:v>
                </c:pt>
                <c:pt idx="6908">
                  <c:v>9.5944444444444503</c:v>
                </c:pt>
                <c:pt idx="6909">
                  <c:v>9.5958333333333297</c:v>
                </c:pt>
                <c:pt idx="6910">
                  <c:v>9.5972222222222197</c:v>
                </c:pt>
                <c:pt idx="6911">
                  <c:v>9.5986111111111097</c:v>
                </c:pt>
                <c:pt idx="6912">
                  <c:v>9.6</c:v>
                </c:pt>
                <c:pt idx="6913">
                  <c:v>9.6013888888888896</c:v>
                </c:pt>
                <c:pt idx="6914">
                  <c:v>9.6027777777777796</c:v>
                </c:pt>
                <c:pt idx="6915">
                  <c:v>9.6041666666666696</c:v>
                </c:pt>
                <c:pt idx="6916">
                  <c:v>9.6055555555555596</c:v>
                </c:pt>
                <c:pt idx="6917">
                  <c:v>9.6069444444444407</c:v>
                </c:pt>
                <c:pt idx="6918">
                  <c:v>9.6083333333333307</c:v>
                </c:pt>
                <c:pt idx="6919">
                  <c:v>9.6097222222222207</c:v>
                </c:pt>
                <c:pt idx="6920">
                  <c:v>9.6111111111111107</c:v>
                </c:pt>
                <c:pt idx="6921">
                  <c:v>9.6125000000000007</c:v>
                </c:pt>
                <c:pt idx="6922">
                  <c:v>9.6138888888888907</c:v>
                </c:pt>
                <c:pt idx="6923">
                  <c:v>9.6152777777777807</c:v>
                </c:pt>
                <c:pt idx="6924">
                  <c:v>9.6166666666666707</c:v>
                </c:pt>
                <c:pt idx="6925">
                  <c:v>9.6180555555555607</c:v>
                </c:pt>
                <c:pt idx="6926">
                  <c:v>9.61944444444444</c:v>
                </c:pt>
                <c:pt idx="6927">
                  <c:v>9.62083333333333</c:v>
                </c:pt>
                <c:pt idx="6928">
                  <c:v>9.62222222222222</c:v>
                </c:pt>
                <c:pt idx="6929">
                  <c:v>9.62361111111111</c:v>
                </c:pt>
                <c:pt idx="6930">
                  <c:v>9.625</c:v>
                </c:pt>
                <c:pt idx="6931">
                  <c:v>9.62638888888889</c:v>
                </c:pt>
                <c:pt idx="6932">
                  <c:v>9.62777777777778</c:v>
                </c:pt>
                <c:pt idx="6933">
                  <c:v>9.62916666666667</c:v>
                </c:pt>
                <c:pt idx="6934">
                  <c:v>9.63055555555556</c:v>
                </c:pt>
                <c:pt idx="6935">
                  <c:v>9.63194444444445</c:v>
                </c:pt>
                <c:pt idx="6936">
                  <c:v>9.6333333333333293</c:v>
                </c:pt>
                <c:pt idx="6937">
                  <c:v>9.6347222222222193</c:v>
                </c:pt>
                <c:pt idx="6938">
                  <c:v>9.6361111111111093</c:v>
                </c:pt>
                <c:pt idx="6939">
                  <c:v>9.6374999999999993</c:v>
                </c:pt>
                <c:pt idx="6940">
                  <c:v>9.6388888888888893</c:v>
                </c:pt>
                <c:pt idx="6941">
                  <c:v>9.6402777777777793</c:v>
                </c:pt>
                <c:pt idx="6942">
                  <c:v>9.6416666666666693</c:v>
                </c:pt>
                <c:pt idx="6943">
                  <c:v>9.6430555555555593</c:v>
                </c:pt>
                <c:pt idx="6944">
                  <c:v>9.6444444444444404</c:v>
                </c:pt>
                <c:pt idx="6945">
                  <c:v>9.6458333333333304</c:v>
                </c:pt>
                <c:pt idx="6946">
                  <c:v>9.6472222222222204</c:v>
                </c:pt>
                <c:pt idx="6947">
                  <c:v>9.6486111111111104</c:v>
                </c:pt>
                <c:pt idx="6948">
                  <c:v>9.65</c:v>
                </c:pt>
                <c:pt idx="6949">
                  <c:v>9.6513888888888903</c:v>
                </c:pt>
                <c:pt idx="6950">
                  <c:v>9.6527777777777803</c:v>
                </c:pt>
                <c:pt idx="6951">
                  <c:v>9.6541666666666703</c:v>
                </c:pt>
                <c:pt idx="6952">
                  <c:v>9.6555555555555603</c:v>
                </c:pt>
                <c:pt idx="6953">
                  <c:v>9.6569444444444503</c:v>
                </c:pt>
                <c:pt idx="6954">
                  <c:v>9.6583333333333297</c:v>
                </c:pt>
                <c:pt idx="6955">
                  <c:v>9.6597222222222197</c:v>
                </c:pt>
                <c:pt idx="6956">
                  <c:v>9.6611111111111097</c:v>
                </c:pt>
                <c:pt idx="6957">
                  <c:v>9.6624999999999996</c:v>
                </c:pt>
                <c:pt idx="6958">
                  <c:v>9.6638888888888896</c:v>
                </c:pt>
                <c:pt idx="6959">
                  <c:v>9.6652777777777796</c:v>
                </c:pt>
                <c:pt idx="6960">
                  <c:v>9.6666666666666696</c:v>
                </c:pt>
                <c:pt idx="6961">
                  <c:v>9.6680555555555596</c:v>
                </c:pt>
                <c:pt idx="6962">
                  <c:v>9.6694444444444407</c:v>
                </c:pt>
                <c:pt idx="6963">
                  <c:v>9.6708333333333307</c:v>
                </c:pt>
                <c:pt idx="6964">
                  <c:v>9.6722222222222207</c:v>
                </c:pt>
                <c:pt idx="6965">
                  <c:v>9.6736111111111107</c:v>
                </c:pt>
                <c:pt idx="6966">
                  <c:v>9.6750000000000007</c:v>
                </c:pt>
                <c:pt idx="6967">
                  <c:v>9.6763888888888907</c:v>
                </c:pt>
                <c:pt idx="6968">
                  <c:v>9.6777777777777807</c:v>
                </c:pt>
                <c:pt idx="6969">
                  <c:v>9.6791666666666707</c:v>
                </c:pt>
                <c:pt idx="6970">
                  <c:v>9.6805555555555607</c:v>
                </c:pt>
                <c:pt idx="6971">
                  <c:v>9.68194444444444</c:v>
                </c:pt>
                <c:pt idx="6972">
                  <c:v>9.68333333333333</c:v>
                </c:pt>
                <c:pt idx="6973">
                  <c:v>9.68472222222222</c:v>
                </c:pt>
                <c:pt idx="6974">
                  <c:v>9.68611111111111</c:v>
                </c:pt>
                <c:pt idx="6975">
                  <c:v>9.6875</c:v>
                </c:pt>
                <c:pt idx="6976">
                  <c:v>9.68888888888889</c:v>
                </c:pt>
                <c:pt idx="6977">
                  <c:v>9.69027777777778</c:v>
                </c:pt>
                <c:pt idx="6978">
                  <c:v>9.69166666666667</c:v>
                </c:pt>
                <c:pt idx="6979">
                  <c:v>9.69305555555556</c:v>
                </c:pt>
                <c:pt idx="6980">
                  <c:v>9.69444444444445</c:v>
                </c:pt>
                <c:pt idx="6981">
                  <c:v>9.6958333333333293</c:v>
                </c:pt>
                <c:pt idx="6982">
                  <c:v>9.6972222222222193</c:v>
                </c:pt>
                <c:pt idx="6983">
                  <c:v>9.6986111111111093</c:v>
                </c:pt>
                <c:pt idx="6984">
                  <c:v>9.6999999999999993</c:v>
                </c:pt>
                <c:pt idx="6985">
                  <c:v>9.7013888888888893</c:v>
                </c:pt>
                <c:pt idx="6986">
                  <c:v>9.7027777777777793</c:v>
                </c:pt>
                <c:pt idx="6987">
                  <c:v>9.7041666666666693</c:v>
                </c:pt>
                <c:pt idx="6988">
                  <c:v>9.7055555555555593</c:v>
                </c:pt>
                <c:pt idx="6989">
                  <c:v>9.7069444444444404</c:v>
                </c:pt>
                <c:pt idx="6990">
                  <c:v>9.7083333333333304</c:v>
                </c:pt>
                <c:pt idx="6991">
                  <c:v>9.7097222222222204</c:v>
                </c:pt>
                <c:pt idx="6992">
                  <c:v>9.7111111111111104</c:v>
                </c:pt>
                <c:pt idx="6993">
                  <c:v>9.7125000000000004</c:v>
                </c:pt>
                <c:pt idx="6994">
                  <c:v>9.7138888888888903</c:v>
                </c:pt>
                <c:pt idx="6995">
                  <c:v>9.7152777777777803</c:v>
                </c:pt>
                <c:pt idx="6996">
                  <c:v>9.7166666666666703</c:v>
                </c:pt>
                <c:pt idx="6997">
                  <c:v>9.7180555555555603</c:v>
                </c:pt>
                <c:pt idx="6998">
                  <c:v>9.7194444444444503</c:v>
                </c:pt>
                <c:pt idx="6999">
                  <c:v>9.7208333333333297</c:v>
                </c:pt>
                <c:pt idx="7000">
                  <c:v>9.7222222222222197</c:v>
                </c:pt>
                <c:pt idx="7001">
                  <c:v>9.7236111111111097</c:v>
                </c:pt>
                <c:pt idx="7002">
                  <c:v>9.7249999999999996</c:v>
                </c:pt>
                <c:pt idx="7003">
                  <c:v>9.7263888888888896</c:v>
                </c:pt>
                <c:pt idx="7004">
                  <c:v>9.7277777777777796</c:v>
                </c:pt>
                <c:pt idx="7005">
                  <c:v>9.7291666666666696</c:v>
                </c:pt>
                <c:pt idx="7006">
                  <c:v>9.7305555555555596</c:v>
                </c:pt>
                <c:pt idx="7007">
                  <c:v>9.7319444444444407</c:v>
                </c:pt>
                <c:pt idx="7008">
                  <c:v>9.7333333333333307</c:v>
                </c:pt>
                <c:pt idx="7009">
                  <c:v>9.7347222222222207</c:v>
                </c:pt>
                <c:pt idx="7010">
                  <c:v>9.7361111111111107</c:v>
                </c:pt>
                <c:pt idx="7011">
                  <c:v>9.7375000000000007</c:v>
                </c:pt>
                <c:pt idx="7012">
                  <c:v>9.7388888888888907</c:v>
                </c:pt>
                <c:pt idx="7013">
                  <c:v>9.7402777777777807</c:v>
                </c:pt>
                <c:pt idx="7014">
                  <c:v>9.7416666666666707</c:v>
                </c:pt>
                <c:pt idx="7015">
                  <c:v>9.7430555555555607</c:v>
                </c:pt>
                <c:pt idx="7016">
                  <c:v>9.74444444444444</c:v>
                </c:pt>
                <c:pt idx="7017">
                  <c:v>9.74583333333333</c:v>
                </c:pt>
                <c:pt idx="7018">
                  <c:v>9.74722222222222</c:v>
                </c:pt>
                <c:pt idx="7019">
                  <c:v>9.74861111111111</c:v>
                </c:pt>
                <c:pt idx="7020">
                  <c:v>9.75</c:v>
                </c:pt>
                <c:pt idx="7021">
                  <c:v>9.75138888888889</c:v>
                </c:pt>
                <c:pt idx="7022">
                  <c:v>9.75277777777778</c:v>
                </c:pt>
                <c:pt idx="7023">
                  <c:v>9.75416666666667</c:v>
                </c:pt>
                <c:pt idx="7024">
                  <c:v>9.75555555555556</c:v>
                </c:pt>
                <c:pt idx="7025">
                  <c:v>9.75694444444445</c:v>
                </c:pt>
                <c:pt idx="7026">
                  <c:v>9.7583333333333293</c:v>
                </c:pt>
                <c:pt idx="7027">
                  <c:v>9.7597222222222193</c:v>
                </c:pt>
                <c:pt idx="7028">
                  <c:v>9.7611111111111093</c:v>
                </c:pt>
                <c:pt idx="7029">
                  <c:v>9.7624999999999993</c:v>
                </c:pt>
                <c:pt idx="7030">
                  <c:v>9.7638888888888893</c:v>
                </c:pt>
                <c:pt idx="7031">
                  <c:v>9.7652777777777793</c:v>
                </c:pt>
                <c:pt idx="7032">
                  <c:v>9.7666666666666693</c:v>
                </c:pt>
                <c:pt idx="7033">
                  <c:v>9.7680555555555593</c:v>
                </c:pt>
                <c:pt idx="7034">
                  <c:v>9.7694444444444404</c:v>
                </c:pt>
                <c:pt idx="7035">
                  <c:v>9.7708333333333304</c:v>
                </c:pt>
                <c:pt idx="7036">
                  <c:v>9.7722222222222204</c:v>
                </c:pt>
                <c:pt idx="7037">
                  <c:v>9.7736111111111104</c:v>
                </c:pt>
                <c:pt idx="7038">
                  <c:v>9.7750000000000004</c:v>
                </c:pt>
                <c:pt idx="7039">
                  <c:v>9.7763888888888903</c:v>
                </c:pt>
                <c:pt idx="7040">
                  <c:v>9.7777777777777803</c:v>
                </c:pt>
                <c:pt idx="7041">
                  <c:v>9.7791666666666703</c:v>
                </c:pt>
                <c:pt idx="7042">
                  <c:v>9.7805555555555603</c:v>
                </c:pt>
                <c:pt idx="7043">
                  <c:v>9.7819444444444503</c:v>
                </c:pt>
                <c:pt idx="7044">
                  <c:v>9.7833333333333297</c:v>
                </c:pt>
                <c:pt idx="7045">
                  <c:v>9.7847222222222197</c:v>
                </c:pt>
                <c:pt idx="7046">
                  <c:v>9.7861111111111097</c:v>
                </c:pt>
                <c:pt idx="7047">
                  <c:v>9.7874999999999996</c:v>
                </c:pt>
                <c:pt idx="7048">
                  <c:v>9.7888888888888896</c:v>
                </c:pt>
                <c:pt idx="7049">
                  <c:v>9.7902777777777796</c:v>
                </c:pt>
                <c:pt idx="7050">
                  <c:v>9.7916666666666696</c:v>
                </c:pt>
                <c:pt idx="7051">
                  <c:v>9.7930555555555596</c:v>
                </c:pt>
                <c:pt idx="7052">
                  <c:v>9.7944444444444407</c:v>
                </c:pt>
                <c:pt idx="7053">
                  <c:v>9.7958333333333307</c:v>
                </c:pt>
                <c:pt idx="7054">
                  <c:v>9.7972222222222207</c:v>
                </c:pt>
                <c:pt idx="7055">
                  <c:v>9.7986111111111107</c:v>
                </c:pt>
                <c:pt idx="7056">
                  <c:v>9.8000000000000007</c:v>
                </c:pt>
                <c:pt idx="7057">
                  <c:v>9.8013888888888907</c:v>
                </c:pt>
                <c:pt idx="7058">
                  <c:v>9.8027777777777807</c:v>
                </c:pt>
                <c:pt idx="7059">
                  <c:v>9.8041666666666707</c:v>
                </c:pt>
                <c:pt idx="7060">
                  <c:v>9.8055555555555607</c:v>
                </c:pt>
                <c:pt idx="7061">
                  <c:v>9.80694444444444</c:v>
                </c:pt>
                <c:pt idx="7062">
                  <c:v>9.80833333333333</c:v>
                </c:pt>
                <c:pt idx="7063">
                  <c:v>9.80972222222222</c:v>
                </c:pt>
                <c:pt idx="7064">
                  <c:v>9.81111111111111</c:v>
                </c:pt>
                <c:pt idx="7065">
                  <c:v>9.8125</c:v>
                </c:pt>
                <c:pt idx="7066">
                  <c:v>9.81388888888889</c:v>
                </c:pt>
                <c:pt idx="7067">
                  <c:v>9.81527777777778</c:v>
                </c:pt>
                <c:pt idx="7068">
                  <c:v>9.81666666666667</c:v>
                </c:pt>
                <c:pt idx="7069">
                  <c:v>9.81805555555556</c:v>
                </c:pt>
                <c:pt idx="7070">
                  <c:v>9.81944444444445</c:v>
                </c:pt>
                <c:pt idx="7071">
                  <c:v>9.8208333333333293</c:v>
                </c:pt>
                <c:pt idx="7072">
                  <c:v>9.8222222222222193</c:v>
                </c:pt>
                <c:pt idx="7073">
                  <c:v>9.8236111111111093</c:v>
                </c:pt>
                <c:pt idx="7074">
                  <c:v>9.8249999999999993</c:v>
                </c:pt>
                <c:pt idx="7075">
                  <c:v>9.8263888888888893</c:v>
                </c:pt>
                <c:pt idx="7076">
                  <c:v>9.8277777777777793</c:v>
                </c:pt>
                <c:pt idx="7077">
                  <c:v>9.8291666666666693</c:v>
                </c:pt>
                <c:pt idx="7078">
                  <c:v>9.8305555555555593</c:v>
                </c:pt>
                <c:pt idx="7079">
                  <c:v>9.8319444444444404</c:v>
                </c:pt>
                <c:pt idx="7080">
                  <c:v>9.8333333333333304</c:v>
                </c:pt>
                <c:pt idx="7081">
                  <c:v>9.8347222222222204</c:v>
                </c:pt>
                <c:pt idx="7082">
                  <c:v>9.8361111111111104</c:v>
                </c:pt>
                <c:pt idx="7083">
                  <c:v>9.8375000000000004</c:v>
                </c:pt>
                <c:pt idx="7084">
                  <c:v>9.8388888888888903</c:v>
                </c:pt>
                <c:pt idx="7085">
                  <c:v>9.8402777777777803</c:v>
                </c:pt>
                <c:pt idx="7086">
                  <c:v>9.8416666666666703</c:v>
                </c:pt>
                <c:pt idx="7087">
                  <c:v>9.8430555555555603</c:v>
                </c:pt>
                <c:pt idx="7088">
                  <c:v>9.8444444444444503</c:v>
                </c:pt>
                <c:pt idx="7089">
                  <c:v>9.8458333333333297</c:v>
                </c:pt>
                <c:pt idx="7090">
                  <c:v>9.8472222222222197</c:v>
                </c:pt>
                <c:pt idx="7091">
                  <c:v>9.8486111111111097</c:v>
                </c:pt>
                <c:pt idx="7092">
                  <c:v>9.85</c:v>
                </c:pt>
                <c:pt idx="7093">
                  <c:v>9.8513888888888896</c:v>
                </c:pt>
                <c:pt idx="7094">
                  <c:v>9.8527777777777796</c:v>
                </c:pt>
                <c:pt idx="7095">
                  <c:v>9.8541666666666696</c:v>
                </c:pt>
                <c:pt idx="7096">
                  <c:v>9.8555555555555596</c:v>
                </c:pt>
                <c:pt idx="7097">
                  <c:v>9.8569444444444407</c:v>
                </c:pt>
                <c:pt idx="7098">
                  <c:v>9.8583333333333307</c:v>
                </c:pt>
                <c:pt idx="7099">
                  <c:v>9.8597222222222207</c:v>
                </c:pt>
                <c:pt idx="7100">
                  <c:v>9.8611111111111107</c:v>
                </c:pt>
                <c:pt idx="7101">
                  <c:v>9.8625000000000007</c:v>
                </c:pt>
                <c:pt idx="7102">
                  <c:v>9.8638888888888907</c:v>
                </c:pt>
                <c:pt idx="7103">
                  <c:v>9.8652777777777807</c:v>
                </c:pt>
                <c:pt idx="7104">
                  <c:v>9.8666666666666707</c:v>
                </c:pt>
                <c:pt idx="7105">
                  <c:v>9.8680555555555607</c:v>
                </c:pt>
                <c:pt idx="7106">
                  <c:v>9.86944444444444</c:v>
                </c:pt>
                <c:pt idx="7107">
                  <c:v>9.87083333333333</c:v>
                </c:pt>
                <c:pt idx="7108">
                  <c:v>9.87222222222222</c:v>
                </c:pt>
                <c:pt idx="7109">
                  <c:v>9.87361111111111</c:v>
                </c:pt>
                <c:pt idx="7110">
                  <c:v>9.875</c:v>
                </c:pt>
                <c:pt idx="7111">
                  <c:v>9.87638888888889</c:v>
                </c:pt>
                <c:pt idx="7112">
                  <c:v>9.87777777777778</c:v>
                </c:pt>
                <c:pt idx="7113">
                  <c:v>9.87916666666667</c:v>
                </c:pt>
                <c:pt idx="7114">
                  <c:v>9.88055555555556</c:v>
                </c:pt>
                <c:pt idx="7115">
                  <c:v>9.88194444444445</c:v>
                </c:pt>
                <c:pt idx="7116">
                  <c:v>9.8833333333333293</c:v>
                </c:pt>
                <c:pt idx="7117">
                  <c:v>9.8847222222222193</c:v>
                </c:pt>
                <c:pt idx="7118">
                  <c:v>9.8861111111111093</c:v>
                </c:pt>
                <c:pt idx="7119">
                  <c:v>9.8874999999999993</c:v>
                </c:pt>
                <c:pt idx="7120">
                  <c:v>9.8888888888888893</c:v>
                </c:pt>
                <c:pt idx="7121">
                  <c:v>9.8902777777777793</c:v>
                </c:pt>
                <c:pt idx="7122">
                  <c:v>9.8916666666666693</c:v>
                </c:pt>
                <c:pt idx="7123">
                  <c:v>9.8930555555555593</c:v>
                </c:pt>
                <c:pt idx="7124">
                  <c:v>9.8944444444444404</c:v>
                </c:pt>
                <c:pt idx="7125">
                  <c:v>9.8958333333333304</c:v>
                </c:pt>
                <c:pt idx="7126">
                  <c:v>9.8972222222222204</c:v>
                </c:pt>
                <c:pt idx="7127">
                  <c:v>9.8986111111111104</c:v>
                </c:pt>
                <c:pt idx="7128">
                  <c:v>9.9</c:v>
                </c:pt>
                <c:pt idx="7129">
                  <c:v>9.9013888888888903</c:v>
                </c:pt>
                <c:pt idx="7130">
                  <c:v>9.9027777777777803</c:v>
                </c:pt>
                <c:pt idx="7131">
                  <c:v>9.9041666666666703</c:v>
                </c:pt>
                <c:pt idx="7132">
                  <c:v>9.9055555555555603</c:v>
                </c:pt>
                <c:pt idx="7133">
                  <c:v>9.9069444444444503</c:v>
                </c:pt>
                <c:pt idx="7134">
                  <c:v>9.9083333333333297</c:v>
                </c:pt>
                <c:pt idx="7135">
                  <c:v>9.9097222222222197</c:v>
                </c:pt>
                <c:pt idx="7136">
                  <c:v>9.9111111111111097</c:v>
                </c:pt>
                <c:pt idx="7137">
                  <c:v>9.9124999999999996</c:v>
                </c:pt>
                <c:pt idx="7138">
                  <c:v>9.9138888888888896</c:v>
                </c:pt>
                <c:pt idx="7139">
                  <c:v>9.9152777777777796</c:v>
                </c:pt>
                <c:pt idx="7140">
                  <c:v>9.9166666666666696</c:v>
                </c:pt>
                <c:pt idx="7141">
                  <c:v>9.9180555555555596</c:v>
                </c:pt>
                <c:pt idx="7142">
                  <c:v>9.9194444444444407</c:v>
                </c:pt>
                <c:pt idx="7143">
                  <c:v>9.9208333333333307</c:v>
                </c:pt>
                <c:pt idx="7144">
                  <c:v>9.9222222222222207</c:v>
                </c:pt>
                <c:pt idx="7145">
                  <c:v>9.9236111111111107</c:v>
                </c:pt>
                <c:pt idx="7146">
                  <c:v>9.9250000000000007</c:v>
                </c:pt>
                <c:pt idx="7147">
                  <c:v>9.9263888888888907</c:v>
                </c:pt>
                <c:pt idx="7148">
                  <c:v>9.9277777777777807</c:v>
                </c:pt>
                <c:pt idx="7149">
                  <c:v>9.9291666666666707</c:v>
                </c:pt>
                <c:pt idx="7150">
                  <c:v>9.9305555555555607</c:v>
                </c:pt>
                <c:pt idx="7151">
                  <c:v>9.93194444444444</c:v>
                </c:pt>
                <c:pt idx="7152">
                  <c:v>9.93333333333333</c:v>
                </c:pt>
                <c:pt idx="7153">
                  <c:v>9.93472222222222</c:v>
                </c:pt>
                <c:pt idx="7154">
                  <c:v>9.93611111111111</c:v>
                </c:pt>
                <c:pt idx="7155">
                  <c:v>9.9375</c:v>
                </c:pt>
                <c:pt idx="7156">
                  <c:v>9.93888888888889</c:v>
                </c:pt>
                <c:pt idx="7157">
                  <c:v>9.94027777777778</c:v>
                </c:pt>
                <c:pt idx="7158">
                  <c:v>9.94166666666667</c:v>
                </c:pt>
                <c:pt idx="7159">
                  <c:v>9.94305555555556</c:v>
                </c:pt>
                <c:pt idx="7160">
                  <c:v>9.94444444444445</c:v>
                </c:pt>
                <c:pt idx="7161">
                  <c:v>9.9458333333333293</c:v>
                </c:pt>
                <c:pt idx="7162">
                  <c:v>9.9472222222222193</c:v>
                </c:pt>
                <c:pt idx="7163">
                  <c:v>9.9486111111111093</c:v>
                </c:pt>
                <c:pt idx="7164">
                  <c:v>9.9499999999999993</c:v>
                </c:pt>
                <c:pt idx="7165">
                  <c:v>9.9513888888888893</c:v>
                </c:pt>
                <c:pt idx="7166">
                  <c:v>9.9527777777777793</c:v>
                </c:pt>
                <c:pt idx="7167">
                  <c:v>9.9541666666666693</c:v>
                </c:pt>
                <c:pt idx="7168">
                  <c:v>9.9555555555555593</c:v>
                </c:pt>
                <c:pt idx="7169">
                  <c:v>9.9569444444444404</c:v>
                </c:pt>
                <c:pt idx="7170">
                  <c:v>9.9583333333333304</c:v>
                </c:pt>
                <c:pt idx="7171">
                  <c:v>9.9597222222222204</c:v>
                </c:pt>
                <c:pt idx="7172">
                  <c:v>9.9611111111111104</c:v>
                </c:pt>
                <c:pt idx="7173">
                  <c:v>9.9625000000000004</c:v>
                </c:pt>
                <c:pt idx="7174">
                  <c:v>9.9638888888888903</c:v>
                </c:pt>
                <c:pt idx="7175">
                  <c:v>9.9652777777777803</c:v>
                </c:pt>
                <c:pt idx="7176">
                  <c:v>9.9666666666666703</c:v>
                </c:pt>
                <c:pt idx="7177">
                  <c:v>9.9680555555555603</c:v>
                </c:pt>
                <c:pt idx="7178">
                  <c:v>9.9694444444444503</c:v>
                </c:pt>
                <c:pt idx="7179">
                  <c:v>9.9708333333333297</c:v>
                </c:pt>
                <c:pt idx="7180">
                  <c:v>9.9722222222222197</c:v>
                </c:pt>
                <c:pt idx="7181">
                  <c:v>9.9736111111111097</c:v>
                </c:pt>
                <c:pt idx="7182">
                  <c:v>9.9749999999999996</c:v>
                </c:pt>
                <c:pt idx="7183">
                  <c:v>9.9763888888888896</c:v>
                </c:pt>
                <c:pt idx="7184">
                  <c:v>9.9777777777777796</c:v>
                </c:pt>
                <c:pt idx="7185">
                  <c:v>9.9791666666666696</c:v>
                </c:pt>
                <c:pt idx="7186">
                  <c:v>9.9805555555555596</c:v>
                </c:pt>
                <c:pt idx="7187">
                  <c:v>9.9819444444444407</c:v>
                </c:pt>
                <c:pt idx="7188">
                  <c:v>9.9833333333333307</c:v>
                </c:pt>
                <c:pt idx="7189">
                  <c:v>9.9847222222222207</c:v>
                </c:pt>
                <c:pt idx="7190">
                  <c:v>9.9861111111111107</c:v>
                </c:pt>
                <c:pt idx="7191">
                  <c:v>9.9875000000000007</c:v>
                </c:pt>
                <c:pt idx="7192">
                  <c:v>9.9888888888888907</c:v>
                </c:pt>
                <c:pt idx="7193">
                  <c:v>9.9902777777777807</c:v>
                </c:pt>
                <c:pt idx="7194">
                  <c:v>9.9916666666666707</c:v>
                </c:pt>
                <c:pt idx="7195">
                  <c:v>9.9930555555555607</c:v>
                </c:pt>
                <c:pt idx="7196">
                  <c:v>9.99444444444444</c:v>
                </c:pt>
                <c:pt idx="7197">
                  <c:v>9.99583333333333</c:v>
                </c:pt>
                <c:pt idx="7198">
                  <c:v>9.99722222222222</c:v>
                </c:pt>
                <c:pt idx="7199">
                  <c:v>9.99861111111111</c:v>
                </c:pt>
                <c:pt idx="7200">
                  <c:v>10</c:v>
                </c:pt>
                <c:pt idx="7201">
                  <c:v>10.001388888888901</c:v>
                </c:pt>
                <c:pt idx="7202">
                  <c:v>10.0027777777778</c:v>
                </c:pt>
                <c:pt idx="7203">
                  <c:v>10.0041666666667</c:v>
                </c:pt>
                <c:pt idx="7204">
                  <c:v>10.005555555555601</c:v>
                </c:pt>
                <c:pt idx="7205">
                  <c:v>10.0069444444444</c:v>
                </c:pt>
                <c:pt idx="7206">
                  <c:v>10.008333333333301</c:v>
                </c:pt>
                <c:pt idx="7207">
                  <c:v>10.0097222222222</c:v>
                </c:pt>
                <c:pt idx="7208">
                  <c:v>10.0111111111111</c:v>
                </c:pt>
                <c:pt idx="7209">
                  <c:v>10.012499999999999</c:v>
                </c:pt>
                <c:pt idx="7210">
                  <c:v>10.0138888888889</c:v>
                </c:pt>
                <c:pt idx="7211">
                  <c:v>10.015277777777801</c:v>
                </c:pt>
                <c:pt idx="7212">
                  <c:v>10.016666666666699</c:v>
                </c:pt>
                <c:pt idx="7213">
                  <c:v>10.0180555555556</c:v>
                </c:pt>
                <c:pt idx="7214">
                  <c:v>10.0194444444444</c:v>
                </c:pt>
                <c:pt idx="7215">
                  <c:v>10.0208333333333</c:v>
                </c:pt>
                <c:pt idx="7216">
                  <c:v>10.022222222222201</c:v>
                </c:pt>
                <c:pt idx="7217">
                  <c:v>10.0236111111111</c:v>
                </c:pt>
                <c:pt idx="7218">
                  <c:v>10.025</c:v>
                </c:pt>
                <c:pt idx="7219">
                  <c:v>10.026388888888899</c:v>
                </c:pt>
                <c:pt idx="7220">
                  <c:v>10.0277777777778</c:v>
                </c:pt>
                <c:pt idx="7221">
                  <c:v>10.029166666666701</c:v>
                </c:pt>
                <c:pt idx="7222">
                  <c:v>10.030555555555599</c:v>
                </c:pt>
                <c:pt idx="7223">
                  <c:v>10.031944444444401</c:v>
                </c:pt>
                <c:pt idx="7224">
                  <c:v>10.033333333333299</c:v>
                </c:pt>
                <c:pt idx="7225">
                  <c:v>10.0347222222222</c:v>
                </c:pt>
                <c:pt idx="7226">
                  <c:v>10.036111111111101</c:v>
                </c:pt>
                <c:pt idx="7227">
                  <c:v>10.0375</c:v>
                </c:pt>
                <c:pt idx="7228">
                  <c:v>10.0388888888889</c:v>
                </c:pt>
                <c:pt idx="7229">
                  <c:v>10.040277777777799</c:v>
                </c:pt>
                <c:pt idx="7230">
                  <c:v>10.0416666666667</c:v>
                </c:pt>
                <c:pt idx="7231">
                  <c:v>10.0430555555556</c:v>
                </c:pt>
                <c:pt idx="7232">
                  <c:v>10.0444444444444</c:v>
                </c:pt>
                <c:pt idx="7233">
                  <c:v>10.045833333333301</c:v>
                </c:pt>
                <c:pt idx="7234">
                  <c:v>10.047222222222199</c:v>
                </c:pt>
                <c:pt idx="7235">
                  <c:v>10.0486111111111</c:v>
                </c:pt>
                <c:pt idx="7236">
                  <c:v>10.050000000000001</c:v>
                </c:pt>
                <c:pt idx="7237">
                  <c:v>10.0513888888889</c:v>
                </c:pt>
                <c:pt idx="7238">
                  <c:v>10.0527777777778</c:v>
                </c:pt>
                <c:pt idx="7239">
                  <c:v>10.054166666666699</c:v>
                </c:pt>
                <c:pt idx="7240">
                  <c:v>10.0555555555556</c:v>
                </c:pt>
                <c:pt idx="7241">
                  <c:v>10.056944444444399</c:v>
                </c:pt>
                <c:pt idx="7242">
                  <c:v>10.0583333333333</c:v>
                </c:pt>
                <c:pt idx="7243">
                  <c:v>10.0597222222222</c:v>
                </c:pt>
                <c:pt idx="7244">
                  <c:v>10.061111111111099</c:v>
                </c:pt>
                <c:pt idx="7245">
                  <c:v>10.0625</c:v>
                </c:pt>
                <c:pt idx="7246">
                  <c:v>10.063888888888901</c:v>
                </c:pt>
                <c:pt idx="7247">
                  <c:v>10.0652777777778</c:v>
                </c:pt>
                <c:pt idx="7248">
                  <c:v>10.0666666666667</c:v>
                </c:pt>
                <c:pt idx="7249">
                  <c:v>10.068055555555601</c:v>
                </c:pt>
                <c:pt idx="7250">
                  <c:v>10.0694444444444</c:v>
                </c:pt>
                <c:pt idx="7251">
                  <c:v>10.070833333333301</c:v>
                </c:pt>
                <c:pt idx="7252">
                  <c:v>10.0722222222222</c:v>
                </c:pt>
                <c:pt idx="7253">
                  <c:v>10.0736111111111</c:v>
                </c:pt>
                <c:pt idx="7254">
                  <c:v>10.074999999999999</c:v>
                </c:pt>
                <c:pt idx="7255">
                  <c:v>10.0763888888889</c:v>
                </c:pt>
                <c:pt idx="7256">
                  <c:v>10.077777777777801</c:v>
                </c:pt>
                <c:pt idx="7257">
                  <c:v>10.079166666666699</c:v>
                </c:pt>
                <c:pt idx="7258">
                  <c:v>10.0805555555556</c:v>
                </c:pt>
                <c:pt idx="7259">
                  <c:v>10.0819444444444</c:v>
                </c:pt>
                <c:pt idx="7260">
                  <c:v>10.0833333333333</c:v>
                </c:pt>
                <c:pt idx="7261">
                  <c:v>10.084722222222201</c:v>
                </c:pt>
                <c:pt idx="7262">
                  <c:v>10.0861111111111</c:v>
                </c:pt>
                <c:pt idx="7263">
                  <c:v>10.0875</c:v>
                </c:pt>
                <c:pt idx="7264">
                  <c:v>10.088888888888899</c:v>
                </c:pt>
                <c:pt idx="7265">
                  <c:v>10.0902777777778</c:v>
                </c:pt>
                <c:pt idx="7266">
                  <c:v>10.091666666666701</c:v>
                </c:pt>
                <c:pt idx="7267">
                  <c:v>10.093055555555599</c:v>
                </c:pt>
                <c:pt idx="7268">
                  <c:v>10.094444444444401</c:v>
                </c:pt>
                <c:pt idx="7269">
                  <c:v>10.095833333333299</c:v>
                </c:pt>
                <c:pt idx="7270">
                  <c:v>10.0972222222222</c:v>
                </c:pt>
                <c:pt idx="7271">
                  <c:v>10.098611111111101</c:v>
                </c:pt>
                <c:pt idx="7272">
                  <c:v>10.1</c:v>
                </c:pt>
                <c:pt idx="7273">
                  <c:v>10.1013888888889</c:v>
                </c:pt>
                <c:pt idx="7274">
                  <c:v>10.102777777777799</c:v>
                </c:pt>
                <c:pt idx="7275">
                  <c:v>10.1041666666667</c:v>
                </c:pt>
                <c:pt idx="7276">
                  <c:v>10.1055555555556</c:v>
                </c:pt>
                <c:pt idx="7277">
                  <c:v>10.1069444444444</c:v>
                </c:pt>
                <c:pt idx="7278">
                  <c:v>10.108333333333301</c:v>
                </c:pt>
                <c:pt idx="7279">
                  <c:v>10.109722222222199</c:v>
                </c:pt>
                <c:pt idx="7280">
                  <c:v>10.1111111111111</c:v>
                </c:pt>
                <c:pt idx="7281">
                  <c:v>10.112500000000001</c:v>
                </c:pt>
                <c:pt idx="7282">
                  <c:v>10.1138888888889</c:v>
                </c:pt>
                <c:pt idx="7283">
                  <c:v>10.1152777777778</c:v>
                </c:pt>
                <c:pt idx="7284">
                  <c:v>10.116666666666699</c:v>
                </c:pt>
                <c:pt idx="7285">
                  <c:v>10.1180555555556</c:v>
                </c:pt>
                <c:pt idx="7286">
                  <c:v>10.119444444444399</c:v>
                </c:pt>
                <c:pt idx="7287">
                  <c:v>10.1208333333333</c:v>
                </c:pt>
                <c:pt idx="7288">
                  <c:v>10.1222222222222</c:v>
                </c:pt>
                <c:pt idx="7289">
                  <c:v>10.123611111111099</c:v>
                </c:pt>
                <c:pt idx="7290">
                  <c:v>10.125</c:v>
                </c:pt>
                <c:pt idx="7291">
                  <c:v>10.126388888888901</c:v>
                </c:pt>
                <c:pt idx="7292">
                  <c:v>10.1277777777778</c:v>
                </c:pt>
                <c:pt idx="7293">
                  <c:v>10.1291666666667</c:v>
                </c:pt>
                <c:pt idx="7294">
                  <c:v>10.130555555555601</c:v>
                </c:pt>
                <c:pt idx="7295">
                  <c:v>10.1319444444444</c:v>
                </c:pt>
                <c:pt idx="7296">
                  <c:v>10.133333333333301</c:v>
                </c:pt>
                <c:pt idx="7297">
                  <c:v>10.1347222222222</c:v>
                </c:pt>
                <c:pt idx="7298">
                  <c:v>10.1361111111111</c:v>
                </c:pt>
                <c:pt idx="7299">
                  <c:v>10.137499999999999</c:v>
                </c:pt>
                <c:pt idx="7300">
                  <c:v>10.1388888888889</c:v>
                </c:pt>
                <c:pt idx="7301">
                  <c:v>10.140277777777801</c:v>
                </c:pt>
                <c:pt idx="7302">
                  <c:v>10.141666666666699</c:v>
                </c:pt>
                <c:pt idx="7303">
                  <c:v>10.1430555555556</c:v>
                </c:pt>
                <c:pt idx="7304">
                  <c:v>10.1444444444444</c:v>
                </c:pt>
                <c:pt idx="7305">
                  <c:v>10.1458333333333</c:v>
                </c:pt>
                <c:pt idx="7306">
                  <c:v>10.147222222222201</c:v>
                </c:pt>
                <c:pt idx="7307">
                  <c:v>10.1486111111111</c:v>
                </c:pt>
                <c:pt idx="7308">
                  <c:v>10.15</c:v>
                </c:pt>
                <c:pt idx="7309">
                  <c:v>10.151388888888899</c:v>
                </c:pt>
                <c:pt idx="7310">
                  <c:v>10.1527777777778</c:v>
                </c:pt>
                <c:pt idx="7311">
                  <c:v>10.154166666666701</c:v>
                </c:pt>
                <c:pt idx="7312">
                  <c:v>10.155555555555599</c:v>
                </c:pt>
                <c:pt idx="7313">
                  <c:v>10.156944444444401</c:v>
                </c:pt>
                <c:pt idx="7314">
                  <c:v>10.158333333333299</c:v>
                </c:pt>
                <c:pt idx="7315">
                  <c:v>10.1597222222222</c:v>
                </c:pt>
                <c:pt idx="7316">
                  <c:v>10.161111111111101</c:v>
                </c:pt>
                <c:pt idx="7317">
                  <c:v>10.1625</c:v>
                </c:pt>
                <c:pt idx="7318">
                  <c:v>10.1638888888889</c:v>
                </c:pt>
                <c:pt idx="7319">
                  <c:v>10.165277777777799</c:v>
                </c:pt>
                <c:pt idx="7320">
                  <c:v>10.1666666666667</c:v>
                </c:pt>
                <c:pt idx="7321">
                  <c:v>10.1680555555556</c:v>
                </c:pt>
                <c:pt idx="7322">
                  <c:v>10.1694444444444</c:v>
                </c:pt>
                <c:pt idx="7323">
                  <c:v>10.170833333333301</c:v>
                </c:pt>
                <c:pt idx="7324">
                  <c:v>10.172222222222199</c:v>
                </c:pt>
                <c:pt idx="7325">
                  <c:v>10.1736111111111</c:v>
                </c:pt>
                <c:pt idx="7326">
                  <c:v>10.175000000000001</c:v>
                </c:pt>
                <c:pt idx="7327">
                  <c:v>10.1763888888889</c:v>
                </c:pt>
                <c:pt idx="7328">
                  <c:v>10.1777777777778</c:v>
                </c:pt>
                <c:pt idx="7329">
                  <c:v>10.179166666666699</c:v>
                </c:pt>
                <c:pt idx="7330">
                  <c:v>10.1805555555556</c:v>
                </c:pt>
                <c:pt idx="7331">
                  <c:v>10.181944444444399</c:v>
                </c:pt>
                <c:pt idx="7332">
                  <c:v>10.1833333333333</c:v>
                </c:pt>
                <c:pt idx="7333">
                  <c:v>10.1847222222222</c:v>
                </c:pt>
                <c:pt idx="7334">
                  <c:v>10.186111111111099</c:v>
                </c:pt>
                <c:pt idx="7335">
                  <c:v>10.1875</c:v>
                </c:pt>
                <c:pt idx="7336">
                  <c:v>10.188888888888901</c:v>
                </c:pt>
                <c:pt idx="7337">
                  <c:v>10.1902777777778</c:v>
                </c:pt>
                <c:pt idx="7338">
                  <c:v>10.1916666666667</c:v>
                </c:pt>
                <c:pt idx="7339">
                  <c:v>10.193055555555601</c:v>
                </c:pt>
                <c:pt idx="7340">
                  <c:v>10.1944444444444</c:v>
                </c:pt>
                <c:pt idx="7341">
                  <c:v>10.195833333333301</c:v>
                </c:pt>
                <c:pt idx="7342">
                  <c:v>10.1972222222222</c:v>
                </c:pt>
                <c:pt idx="7343">
                  <c:v>10.1986111111111</c:v>
                </c:pt>
                <c:pt idx="7344">
                  <c:v>10.199999999999999</c:v>
                </c:pt>
                <c:pt idx="7345">
                  <c:v>10.2013888888889</c:v>
                </c:pt>
                <c:pt idx="7346">
                  <c:v>10.202777777777801</c:v>
                </c:pt>
                <c:pt idx="7347">
                  <c:v>10.204166666666699</c:v>
                </c:pt>
                <c:pt idx="7348">
                  <c:v>10.2055555555556</c:v>
                </c:pt>
                <c:pt idx="7349">
                  <c:v>10.2069444444444</c:v>
                </c:pt>
                <c:pt idx="7350">
                  <c:v>10.2083333333333</c:v>
                </c:pt>
                <c:pt idx="7351">
                  <c:v>10.209722222222201</c:v>
                </c:pt>
                <c:pt idx="7352">
                  <c:v>10.2111111111111</c:v>
                </c:pt>
                <c:pt idx="7353">
                  <c:v>10.2125</c:v>
                </c:pt>
                <c:pt idx="7354">
                  <c:v>10.213888888888899</c:v>
                </c:pt>
                <c:pt idx="7355">
                  <c:v>10.2152777777778</c:v>
                </c:pt>
                <c:pt idx="7356">
                  <c:v>10.216666666666701</c:v>
                </c:pt>
                <c:pt idx="7357">
                  <c:v>10.218055555555599</c:v>
                </c:pt>
                <c:pt idx="7358">
                  <c:v>10.219444444444401</c:v>
                </c:pt>
                <c:pt idx="7359">
                  <c:v>10.220833333333299</c:v>
                </c:pt>
                <c:pt idx="7360">
                  <c:v>10.2222222222222</c:v>
                </c:pt>
                <c:pt idx="7361">
                  <c:v>10.223611111111101</c:v>
                </c:pt>
                <c:pt idx="7362">
                  <c:v>10.225</c:v>
                </c:pt>
                <c:pt idx="7363">
                  <c:v>10.2263888888889</c:v>
                </c:pt>
                <c:pt idx="7364">
                  <c:v>10.227777777777799</c:v>
                </c:pt>
                <c:pt idx="7365">
                  <c:v>10.2291666666667</c:v>
                </c:pt>
                <c:pt idx="7366">
                  <c:v>10.2305555555556</c:v>
                </c:pt>
                <c:pt idx="7367">
                  <c:v>10.2319444444444</c:v>
                </c:pt>
                <c:pt idx="7368">
                  <c:v>10.233333333333301</c:v>
                </c:pt>
                <c:pt idx="7369">
                  <c:v>10.234722222222199</c:v>
                </c:pt>
                <c:pt idx="7370">
                  <c:v>10.2361111111111</c:v>
                </c:pt>
                <c:pt idx="7371">
                  <c:v>10.237500000000001</c:v>
                </c:pt>
                <c:pt idx="7372">
                  <c:v>10.2388888888889</c:v>
                </c:pt>
                <c:pt idx="7373">
                  <c:v>10.2402777777778</c:v>
                </c:pt>
                <c:pt idx="7374">
                  <c:v>10.241666666666699</c:v>
                </c:pt>
                <c:pt idx="7375">
                  <c:v>10.2430555555556</c:v>
                </c:pt>
                <c:pt idx="7376">
                  <c:v>10.244444444444399</c:v>
                </c:pt>
                <c:pt idx="7377">
                  <c:v>10.2458333333333</c:v>
                </c:pt>
                <c:pt idx="7378">
                  <c:v>10.2472222222222</c:v>
                </c:pt>
                <c:pt idx="7379">
                  <c:v>10.248611111111099</c:v>
                </c:pt>
                <c:pt idx="7380">
                  <c:v>10.25</c:v>
                </c:pt>
                <c:pt idx="7381">
                  <c:v>10.251388888888901</c:v>
                </c:pt>
                <c:pt idx="7382">
                  <c:v>10.2527777777778</c:v>
                </c:pt>
                <c:pt idx="7383">
                  <c:v>10.2541666666667</c:v>
                </c:pt>
                <c:pt idx="7384">
                  <c:v>10.255555555555601</c:v>
                </c:pt>
                <c:pt idx="7385">
                  <c:v>10.2569444444444</c:v>
                </c:pt>
                <c:pt idx="7386">
                  <c:v>10.258333333333301</c:v>
                </c:pt>
                <c:pt idx="7387">
                  <c:v>10.2597222222222</c:v>
                </c:pt>
                <c:pt idx="7388">
                  <c:v>10.2611111111111</c:v>
                </c:pt>
                <c:pt idx="7389">
                  <c:v>10.262499999999999</c:v>
                </c:pt>
                <c:pt idx="7390">
                  <c:v>10.2638888888889</c:v>
                </c:pt>
                <c:pt idx="7391">
                  <c:v>10.265277777777801</c:v>
                </c:pt>
                <c:pt idx="7392">
                  <c:v>10.266666666666699</c:v>
                </c:pt>
                <c:pt idx="7393">
                  <c:v>10.2680555555556</c:v>
                </c:pt>
                <c:pt idx="7394">
                  <c:v>10.2694444444444</c:v>
                </c:pt>
                <c:pt idx="7395">
                  <c:v>10.2708333333333</c:v>
                </c:pt>
                <c:pt idx="7396">
                  <c:v>10.272222222222201</c:v>
                </c:pt>
                <c:pt idx="7397">
                  <c:v>10.2736111111111</c:v>
                </c:pt>
                <c:pt idx="7398">
                  <c:v>10.275</c:v>
                </c:pt>
                <c:pt idx="7399">
                  <c:v>10.276388888888899</c:v>
                </c:pt>
                <c:pt idx="7400">
                  <c:v>10.2777777777778</c:v>
                </c:pt>
                <c:pt idx="7401">
                  <c:v>10.279166666666701</c:v>
                </c:pt>
                <c:pt idx="7402">
                  <c:v>10.280555555555599</c:v>
                </c:pt>
                <c:pt idx="7403">
                  <c:v>10.281944444444401</c:v>
                </c:pt>
                <c:pt idx="7404">
                  <c:v>10.283333333333299</c:v>
                </c:pt>
                <c:pt idx="7405">
                  <c:v>10.2847222222222</c:v>
                </c:pt>
                <c:pt idx="7406">
                  <c:v>10.286111111111101</c:v>
                </c:pt>
                <c:pt idx="7407">
                  <c:v>10.2875</c:v>
                </c:pt>
                <c:pt idx="7408">
                  <c:v>10.2888888888889</c:v>
                </c:pt>
                <c:pt idx="7409">
                  <c:v>10.290277777777799</c:v>
                </c:pt>
                <c:pt idx="7410">
                  <c:v>10.2916666666667</c:v>
                </c:pt>
                <c:pt idx="7411">
                  <c:v>10.2930555555556</c:v>
                </c:pt>
                <c:pt idx="7412">
                  <c:v>10.2944444444444</c:v>
                </c:pt>
                <c:pt idx="7413">
                  <c:v>10.295833333333301</c:v>
                </c:pt>
                <c:pt idx="7414">
                  <c:v>10.297222222222199</c:v>
                </c:pt>
                <c:pt idx="7415">
                  <c:v>10.2986111111111</c:v>
                </c:pt>
                <c:pt idx="7416">
                  <c:v>10.3</c:v>
                </c:pt>
                <c:pt idx="7417">
                  <c:v>10.3013888888889</c:v>
                </c:pt>
                <c:pt idx="7418">
                  <c:v>10.3027777777778</c:v>
                </c:pt>
                <c:pt idx="7419">
                  <c:v>10.304166666666699</c:v>
                </c:pt>
                <c:pt idx="7420">
                  <c:v>10.3055555555556</c:v>
                </c:pt>
                <c:pt idx="7421">
                  <c:v>10.306944444444399</c:v>
                </c:pt>
                <c:pt idx="7422">
                  <c:v>10.3083333333333</c:v>
                </c:pt>
                <c:pt idx="7423">
                  <c:v>10.3097222222222</c:v>
                </c:pt>
                <c:pt idx="7424">
                  <c:v>10.311111111111099</c:v>
                </c:pt>
                <c:pt idx="7425">
                  <c:v>10.3125</c:v>
                </c:pt>
                <c:pt idx="7426">
                  <c:v>10.313888888888901</c:v>
                </c:pt>
                <c:pt idx="7427">
                  <c:v>10.3152777777778</c:v>
                </c:pt>
                <c:pt idx="7428">
                  <c:v>10.3166666666667</c:v>
                </c:pt>
                <c:pt idx="7429">
                  <c:v>10.318055555555601</c:v>
                </c:pt>
                <c:pt idx="7430">
                  <c:v>10.3194444444444</c:v>
                </c:pt>
                <c:pt idx="7431">
                  <c:v>10.320833333333301</c:v>
                </c:pt>
                <c:pt idx="7432">
                  <c:v>10.3222222222222</c:v>
                </c:pt>
                <c:pt idx="7433">
                  <c:v>10.3236111111111</c:v>
                </c:pt>
                <c:pt idx="7434">
                  <c:v>10.324999999999999</c:v>
                </c:pt>
                <c:pt idx="7435">
                  <c:v>10.3263888888889</c:v>
                </c:pt>
                <c:pt idx="7436">
                  <c:v>10.327777777777801</c:v>
                </c:pt>
                <c:pt idx="7437">
                  <c:v>10.329166666666699</c:v>
                </c:pt>
                <c:pt idx="7438">
                  <c:v>10.3305555555556</c:v>
                </c:pt>
                <c:pt idx="7439">
                  <c:v>10.3319444444444</c:v>
                </c:pt>
                <c:pt idx="7440">
                  <c:v>10.3333333333333</c:v>
                </c:pt>
                <c:pt idx="7441">
                  <c:v>10.334722222222201</c:v>
                </c:pt>
                <c:pt idx="7442">
                  <c:v>10.3361111111111</c:v>
                </c:pt>
                <c:pt idx="7443">
                  <c:v>10.3375</c:v>
                </c:pt>
                <c:pt idx="7444">
                  <c:v>10.338888888888899</c:v>
                </c:pt>
                <c:pt idx="7445">
                  <c:v>10.3402777777778</c:v>
                </c:pt>
                <c:pt idx="7446">
                  <c:v>10.341666666666701</c:v>
                </c:pt>
                <c:pt idx="7447">
                  <c:v>10.343055555555599</c:v>
                </c:pt>
                <c:pt idx="7448">
                  <c:v>10.344444444444401</c:v>
                </c:pt>
                <c:pt idx="7449">
                  <c:v>10.345833333333299</c:v>
                </c:pt>
                <c:pt idx="7450">
                  <c:v>10.3472222222222</c:v>
                </c:pt>
                <c:pt idx="7451">
                  <c:v>10.348611111111101</c:v>
                </c:pt>
                <c:pt idx="7452">
                  <c:v>10.35</c:v>
                </c:pt>
                <c:pt idx="7453">
                  <c:v>10.3513888888889</c:v>
                </c:pt>
                <c:pt idx="7454">
                  <c:v>10.352777777777799</c:v>
                </c:pt>
                <c:pt idx="7455">
                  <c:v>10.3541666666667</c:v>
                </c:pt>
                <c:pt idx="7456">
                  <c:v>10.3555555555556</c:v>
                </c:pt>
                <c:pt idx="7457">
                  <c:v>10.3569444444444</c:v>
                </c:pt>
                <c:pt idx="7458">
                  <c:v>10.358333333333301</c:v>
                </c:pt>
                <c:pt idx="7459">
                  <c:v>10.359722222222199</c:v>
                </c:pt>
                <c:pt idx="7460">
                  <c:v>10.3611111111111</c:v>
                </c:pt>
                <c:pt idx="7461">
                  <c:v>10.362500000000001</c:v>
                </c:pt>
                <c:pt idx="7462">
                  <c:v>10.3638888888889</c:v>
                </c:pt>
                <c:pt idx="7463">
                  <c:v>10.3652777777778</c:v>
                </c:pt>
                <c:pt idx="7464">
                  <c:v>10.366666666666699</c:v>
                </c:pt>
                <c:pt idx="7465">
                  <c:v>10.3680555555556</c:v>
                </c:pt>
                <c:pt idx="7466">
                  <c:v>10.369444444444399</c:v>
                </c:pt>
                <c:pt idx="7467">
                  <c:v>10.3708333333333</c:v>
                </c:pt>
                <c:pt idx="7468">
                  <c:v>10.3722222222222</c:v>
                </c:pt>
                <c:pt idx="7469">
                  <c:v>10.373611111111099</c:v>
                </c:pt>
                <c:pt idx="7470">
                  <c:v>10.375</c:v>
                </c:pt>
                <c:pt idx="7471">
                  <c:v>10.376388888888901</c:v>
                </c:pt>
                <c:pt idx="7472">
                  <c:v>10.3777777777778</c:v>
                </c:pt>
                <c:pt idx="7473">
                  <c:v>10.3791666666667</c:v>
                </c:pt>
                <c:pt idx="7474">
                  <c:v>10.380555555555601</c:v>
                </c:pt>
                <c:pt idx="7475">
                  <c:v>10.3819444444444</c:v>
                </c:pt>
                <c:pt idx="7476">
                  <c:v>10.383333333333301</c:v>
                </c:pt>
                <c:pt idx="7477">
                  <c:v>10.3847222222222</c:v>
                </c:pt>
                <c:pt idx="7478">
                  <c:v>10.3861111111111</c:v>
                </c:pt>
                <c:pt idx="7479">
                  <c:v>10.387499999999999</c:v>
                </c:pt>
                <c:pt idx="7480">
                  <c:v>10.3888888888889</c:v>
                </c:pt>
                <c:pt idx="7481">
                  <c:v>10.390277777777801</c:v>
                </c:pt>
                <c:pt idx="7482">
                  <c:v>10.391666666666699</c:v>
                </c:pt>
                <c:pt idx="7483">
                  <c:v>10.3930555555556</c:v>
                </c:pt>
                <c:pt idx="7484">
                  <c:v>10.3944444444444</c:v>
                </c:pt>
                <c:pt idx="7485">
                  <c:v>10.3958333333333</c:v>
                </c:pt>
                <c:pt idx="7486">
                  <c:v>10.397222222222201</c:v>
                </c:pt>
                <c:pt idx="7487">
                  <c:v>10.3986111111111</c:v>
                </c:pt>
                <c:pt idx="7488">
                  <c:v>10.4</c:v>
                </c:pt>
                <c:pt idx="7489">
                  <c:v>10.401388888888899</c:v>
                </c:pt>
                <c:pt idx="7490">
                  <c:v>10.4027777777778</c:v>
                </c:pt>
                <c:pt idx="7491">
                  <c:v>10.404166666666701</c:v>
                </c:pt>
                <c:pt idx="7492">
                  <c:v>10.405555555555599</c:v>
                </c:pt>
                <c:pt idx="7493">
                  <c:v>10.406944444444401</c:v>
                </c:pt>
                <c:pt idx="7494">
                  <c:v>10.408333333333299</c:v>
                </c:pt>
                <c:pt idx="7495">
                  <c:v>10.4097222222222</c:v>
                </c:pt>
                <c:pt idx="7496">
                  <c:v>10.411111111111101</c:v>
                </c:pt>
                <c:pt idx="7497">
                  <c:v>10.4125</c:v>
                </c:pt>
                <c:pt idx="7498">
                  <c:v>10.4138888888889</c:v>
                </c:pt>
                <c:pt idx="7499">
                  <c:v>10.415277777777799</c:v>
                </c:pt>
                <c:pt idx="7500">
                  <c:v>10.4166666666667</c:v>
                </c:pt>
                <c:pt idx="7501">
                  <c:v>10.4180555555556</c:v>
                </c:pt>
                <c:pt idx="7502">
                  <c:v>10.4194444444444</c:v>
                </c:pt>
                <c:pt idx="7503">
                  <c:v>10.420833333333301</c:v>
                </c:pt>
                <c:pt idx="7504">
                  <c:v>10.422222222222199</c:v>
                </c:pt>
                <c:pt idx="7505">
                  <c:v>10.4236111111111</c:v>
                </c:pt>
                <c:pt idx="7506">
                  <c:v>10.425000000000001</c:v>
                </c:pt>
                <c:pt idx="7507">
                  <c:v>10.4263888888889</c:v>
                </c:pt>
                <c:pt idx="7508">
                  <c:v>10.4277777777778</c:v>
                </c:pt>
                <c:pt idx="7509">
                  <c:v>10.429166666666699</c:v>
                </c:pt>
                <c:pt idx="7510">
                  <c:v>10.4305555555556</c:v>
                </c:pt>
                <c:pt idx="7511">
                  <c:v>10.431944444444399</c:v>
                </c:pt>
                <c:pt idx="7512">
                  <c:v>10.4333333333333</c:v>
                </c:pt>
                <c:pt idx="7513">
                  <c:v>10.4347222222222</c:v>
                </c:pt>
                <c:pt idx="7514">
                  <c:v>10.436111111111099</c:v>
                </c:pt>
                <c:pt idx="7515">
                  <c:v>10.4375</c:v>
                </c:pt>
                <c:pt idx="7516">
                  <c:v>10.438888888888901</c:v>
                </c:pt>
                <c:pt idx="7517">
                  <c:v>10.4402777777778</c:v>
                </c:pt>
                <c:pt idx="7518">
                  <c:v>10.4416666666667</c:v>
                </c:pt>
                <c:pt idx="7519">
                  <c:v>10.443055555555601</c:v>
                </c:pt>
                <c:pt idx="7520">
                  <c:v>10.4444444444444</c:v>
                </c:pt>
                <c:pt idx="7521">
                  <c:v>10.445833333333301</c:v>
                </c:pt>
                <c:pt idx="7522">
                  <c:v>10.4472222222222</c:v>
                </c:pt>
                <c:pt idx="7523">
                  <c:v>10.4486111111111</c:v>
                </c:pt>
                <c:pt idx="7524">
                  <c:v>10.45</c:v>
                </c:pt>
                <c:pt idx="7525">
                  <c:v>10.4513888888889</c:v>
                </c:pt>
                <c:pt idx="7526">
                  <c:v>10.452777777777801</c:v>
                </c:pt>
                <c:pt idx="7527">
                  <c:v>10.454166666666699</c:v>
                </c:pt>
                <c:pt idx="7528">
                  <c:v>10.4555555555556</c:v>
                </c:pt>
                <c:pt idx="7529">
                  <c:v>10.4569444444444</c:v>
                </c:pt>
                <c:pt idx="7530">
                  <c:v>10.4583333333333</c:v>
                </c:pt>
                <c:pt idx="7531">
                  <c:v>10.459722222222201</c:v>
                </c:pt>
                <c:pt idx="7532">
                  <c:v>10.4611111111111</c:v>
                </c:pt>
                <c:pt idx="7533">
                  <c:v>10.4625</c:v>
                </c:pt>
                <c:pt idx="7534">
                  <c:v>10.463888888888899</c:v>
                </c:pt>
                <c:pt idx="7535">
                  <c:v>10.4652777777778</c:v>
                </c:pt>
                <c:pt idx="7536">
                  <c:v>10.466666666666701</c:v>
                </c:pt>
                <c:pt idx="7537">
                  <c:v>10.468055555555599</c:v>
                </c:pt>
                <c:pt idx="7538">
                  <c:v>10.469444444444401</c:v>
                </c:pt>
                <c:pt idx="7539">
                  <c:v>10.470833333333299</c:v>
                </c:pt>
                <c:pt idx="7540">
                  <c:v>10.4722222222222</c:v>
                </c:pt>
                <c:pt idx="7541">
                  <c:v>10.473611111111101</c:v>
                </c:pt>
                <c:pt idx="7542">
                  <c:v>10.475</c:v>
                </c:pt>
                <c:pt idx="7543">
                  <c:v>10.4763888888889</c:v>
                </c:pt>
                <c:pt idx="7544">
                  <c:v>10.477777777777799</c:v>
                </c:pt>
                <c:pt idx="7545">
                  <c:v>10.4791666666667</c:v>
                </c:pt>
                <c:pt idx="7546">
                  <c:v>10.4805555555556</c:v>
                </c:pt>
                <c:pt idx="7547">
                  <c:v>10.4819444444444</c:v>
                </c:pt>
                <c:pt idx="7548">
                  <c:v>10.483333333333301</c:v>
                </c:pt>
                <c:pt idx="7549">
                  <c:v>10.484722222222199</c:v>
                </c:pt>
                <c:pt idx="7550">
                  <c:v>10.4861111111111</c:v>
                </c:pt>
                <c:pt idx="7551">
                  <c:v>10.487500000000001</c:v>
                </c:pt>
                <c:pt idx="7552">
                  <c:v>10.4888888888889</c:v>
                </c:pt>
                <c:pt idx="7553">
                  <c:v>10.4902777777778</c:v>
                </c:pt>
                <c:pt idx="7554">
                  <c:v>10.491666666666699</c:v>
                </c:pt>
                <c:pt idx="7555">
                  <c:v>10.4930555555556</c:v>
                </c:pt>
                <c:pt idx="7556">
                  <c:v>10.494444444444399</c:v>
                </c:pt>
                <c:pt idx="7557">
                  <c:v>10.4958333333333</c:v>
                </c:pt>
                <c:pt idx="7558">
                  <c:v>10.4972222222222</c:v>
                </c:pt>
                <c:pt idx="7559">
                  <c:v>10.498611111111099</c:v>
                </c:pt>
                <c:pt idx="7560">
                  <c:v>10.5</c:v>
                </c:pt>
                <c:pt idx="7561">
                  <c:v>10.501388888888901</c:v>
                </c:pt>
                <c:pt idx="7562">
                  <c:v>10.5027777777778</c:v>
                </c:pt>
                <c:pt idx="7563">
                  <c:v>10.5041666666667</c:v>
                </c:pt>
                <c:pt idx="7564">
                  <c:v>10.505555555555601</c:v>
                </c:pt>
                <c:pt idx="7565">
                  <c:v>10.5069444444444</c:v>
                </c:pt>
                <c:pt idx="7566">
                  <c:v>10.508333333333301</c:v>
                </c:pt>
                <c:pt idx="7567">
                  <c:v>10.5097222222222</c:v>
                </c:pt>
                <c:pt idx="7568">
                  <c:v>10.5111111111111</c:v>
                </c:pt>
                <c:pt idx="7569">
                  <c:v>10.512499999999999</c:v>
                </c:pt>
                <c:pt idx="7570">
                  <c:v>10.5138888888889</c:v>
                </c:pt>
                <c:pt idx="7571">
                  <c:v>10.515277777777801</c:v>
                </c:pt>
                <c:pt idx="7572">
                  <c:v>10.516666666666699</c:v>
                </c:pt>
                <c:pt idx="7573">
                  <c:v>10.5180555555556</c:v>
                </c:pt>
                <c:pt idx="7574">
                  <c:v>10.5194444444444</c:v>
                </c:pt>
                <c:pt idx="7575">
                  <c:v>10.5208333333333</c:v>
                </c:pt>
                <c:pt idx="7576">
                  <c:v>10.522222222222201</c:v>
                </c:pt>
                <c:pt idx="7577">
                  <c:v>10.5236111111111</c:v>
                </c:pt>
                <c:pt idx="7578">
                  <c:v>10.525</c:v>
                </c:pt>
                <c:pt idx="7579">
                  <c:v>10.526388888888899</c:v>
                </c:pt>
                <c:pt idx="7580">
                  <c:v>10.5277777777778</c:v>
                </c:pt>
                <c:pt idx="7581">
                  <c:v>10.529166666666701</c:v>
                </c:pt>
                <c:pt idx="7582">
                  <c:v>10.530555555555599</c:v>
                </c:pt>
                <c:pt idx="7583">
                  <c:v>10.531944444444401</c:v>
                </c:pt>
                <c:pt idx="7584">
                  <c:v>10.533333333333299</c:v>
                </c:pt>
                <c:pt idx="7585">
                  <c:v>10.5347222222222</c:v>
                </c:pt>
                <c:pt idx="7586">
                  <c:v>10.536111111111101</c:v>
                </c:pt>
                <c:pt idx="7587">
                  <c:v>10.5375</c:v>
                </c:pt>
                <c:pt idx="7588">
                  <c:v>10.5388888888889</c:v>
                </c:pt>
                <c:pt idx="7589">
                  <c:v>10.540277777777799</c:v>
                </c:pt>
                <c:pt idx="7590">
                  <c:v>10.5416666666667</c:v>
                </c:pt>
                <c:pt idx="7591">
                  <c:v>10.5430555555556</c:v>
                </c:pt>
                <c:pt idx="7592">
                  <c:v>10.5444444444444</c:v>
                </c:pt>
                <c:pt idx="7593">
                  <c:v>10.545833333333301</c:v>
                </c:pt>
                <c:pt idx="7594">
                  <c:v>10.547222222222199</c:v>
                </c:pt>
                <c:pt idx="7595">
                  <c:v>10.5486111111111</c:v>
                </c:pt>
                <c:pt idx="7596">
                  <c:v>10.55</c:v>
                </c:pt>
                <c:pt idx="7597">
                  <c:v>10.5513888888889</c:v>
                </c:pt>
                <c:pt idx="7598">
                  <c:v>10.5527777777778</c:v>
                </c:pt>
                <c:pt idx="7599">
                  <c:v>10.554166666666699</c:v>
                </c:pt>
                <c:pt idx="7600">
                  <c:v>10.5555555555556</c:v>
                </c:pt>
                <c:pt idx="7601">
                  <c:v>10.556944444444399</c:v>
                </c:pt>
                <c:pt idx="7602">
                  <c:v>10.5583333333333</c:v>
                </c:pt>
                <c:pt idx="7603">
                  <c:v>10.5597222222222</c:v>
                </c:pt>
                <c:pt idx="7604">
                  <c:v>10.561111111111099</c:v>
                </c:pt>
                <c:pt idx="7605">
                  <c:v>10.5625</c:v>
                </c:pt>
                <c:pt idx="7606">
                  <c:v>10.563888888888901</c:v>
                </c:pt>
                <c:pt idx="7607">
                  <c:v>10.5652777777778</c:v>
                </c:pt>
                <c:pt idx="7608">
                  <c:v>10.5666666666667</c:v>
                </c:pt>
                <c:pt idx="7609">
                  <c:v>10.568055555555601</c:v>
                </c:pt>
                <c:pt idx="7610">
                  <c:v>10.5694444444444</c:v>
                </c:pt>
                <c:pt idx="7611">
                  <c:v>10.570833333333301</c:v>
                </c:pt>
                <c:pt idx="7612">
                  <c:v>10.5722222222222</c:v>
                </c:pt>
                <c:pt idx="7613">
                  <c:v>10.5736111111111</c:v>
                </c:pt>
                <c:pt idx="7614">
                  <c:v>10.574999999999999</c:v>
                </c:pt>
                <c:pt idx="7615">
                  <c:v>10.5763888888889</c:v>
                </c:pt>
                <c:pt idx="7616">
                  <c:v>10.577777777777801</c:v>
                </c:pt>
                <c:pt idx="7617">
                  <c:v>10.579166666666699</c:v>
                </c:pt>
                <c:pt idx="7618">
                  <c:v>10.5805555555556</c:v>
                </c:pt>
                <c:pt idx="7619">
                  <c:v>10.5819444444444</c:v>
                </c:pt>
                <c:pt idx="7620">
                  <c:v>10.5833333333333</c:v>
                </c:pt>
                <c:pt idx="7621">
                  <c:v>10.584722222222201</c:v>
                </c:pt>
                <c:pt idx="7622">
                  <c:v>10.5861111111111</c:v>
                </c:pt>
                <c:pt idx="7623">
                  <c:v>10.5875</c:v>
                </c:pt>
                <c:pt idx="7624">
                  <c:v>10.588888888888899</c:v>
                </c:pt>
                <c:pt idx="7625">
                  <c:v>10.5902777777778</c:v>
                </c:pt>
                <c:pt idx="7626">
                  <c:v>10.591666666666701</c:v>
                </c:pt>
                <c:pt idx="7627">
                  <c:v>10.593055555555599</c:v>
                </c:pt>
                <c:pt idx="7628">
                  <c:v>10.594444444444401</c:v>
                </c:pt>
                <c:pt idx="7629">
                  <c:v>10.595833333333299</c:v>
                </c:pt>
                <c:pt idx="7630">
                  <c:v>10.5972222222222</c:v>
                </c:pt>
                <c:pt idx="7631">
                  <c:v>10.598611111111101</c:v>
                </c:pt>
                <c:pt idx="7632">
                  <c:v>10.6</c:v>
                </c:pt>
                <c:pt idx="7633">
                  <c:v>10.6013888888889</c:v>
                </c:pt>
                <c:pt idx="7634">
                  <c:v>10.602777777777799</c:v>
                </c:pt>
                <c:pt idx="7635">
                  <c:v>10.6041666666667</c:v>
                </c:pt>
                <c:pt idx="7636">
                  <c:v>10.6055555555556</c:v>
                </c:pt>
                <c:pt idx="7637">
                  <c:v>10.6069444444444</c:v>
                </c:pt>
                <c:pt idx="7638">
                  <c:v>10.608333333333301</c:v>
                </c:pt>
                <c:pt idx="7639">
                  <c:v>10.609722222222199</c:v>
                </c:pt>
                <c:pt idx="7640">
                  <c:v>10.6111111111111</c:v>
                </c:pt>
                <c:pt idx="7641">
                  <c:v>10.612500000000001</c:v>
                </c:pt>
                <c:pt idx="7642">
                  <c:v>10.6138888888889</c:v>
                </c:pt>
                <c:pt idx="7643">
                  <c:v>10.6152777777778</c:v>
                </c:pt>
                <c:pt idx="7644">
                  <c:v>10.616666666666699</c:v>
                </c:pt>
                <c:pt idx="7645">
                  <c:v>10.6180555555556</c:v>
                </c:pt>
                <c:pt idx="7646">
                  <c:v>10.619444444444399</c:v>
                </c:pt>
                <c:pt idx="7647">
                  <c:v>10.6208333333333</c:v>
                </c:pt>
                <c:pt idx="7648">
                  <c:v>10.6222222222222</c:v>
                </c:pt>
                <c:pt idx="7649">
                  <c:v>10.623611111111099</c:v>
                </c:pt>
                <c:pt idx="7650">
                  <c:v>10.625</c:v>
                </c:pt>
                <c:pt idx="7651">
                  <c:v>10.626388888888901</c:v>
                </c:pt>
                <c:pt idx="7652">
                  <c:v>10.6277777777778</c:v>
                </c:pt>
                <c:pt idx="7653">
                  <c:v>10.6291666666667</c:v>
                </c:pt>
                <c:pt idx="7654">
                  <c:v>10.630555555555601</c:v>
                </c:pt>
                <c:pt idx="7655">
                  <c:v>10.6319444444444</c:v>
                </c:pt>
                <c:pt idx="7656">
                  <c:v>10.633333333333301</c:v>
                </c:pt>
                <c:pt idx="7657">
                  <c:v>10.6347222222222</c:v>
                </c:pt>
                <c:pt idx="7658">
                  <c:v>10.6361111111111</c:v>
                </c:pt>
                <c:pt idx="7659">
                  <c:v>10.637499999999999</c:v>
                </c:pt>
                <c:pt idx="7660">
                  <c:v>10.6388888888889</c:v>
                </c:pt>
                <c:pt idx="7661">
                  <c:v>10.640277777777801</c:v>
                </c:pt>
                <c:pt idx="7662">
                  <c:v>10.641666666666699</c:v>
                </c:pt>
                <c:pt idx="7663">
                  <c:v>10.6430555555556</c:v>
                </c:pt>
                <c:pt idx="7664">
                  <c:v>10.6444444444444</c:v>
                </c:pt>
                <c:pt idx="7665">
                  <c:v>10.6458333333333</c:v>
                </c:pt>
                <c:pt idx="7666">
                  <c:v>10.647222222222201</c:v>
                </c:pt>
                <c:pt idx="7667">
                  <c:v>10.6486111111111</c:v>
                </c:pt>
                <c:pt idx="7668">
                  <c:v>10.65</c:v>
                </c:pt>
                <c:pt idx="7669">
                  <c:v>10.651388888888899</c:v>
                </c:pt>
                <c:pt idx="7670">
                  <c:v>10.6527777777778</c:v>
                </c:pt>
                <c:pt idx="7671">
                  <c:v>10.654166666666701</c:v>
                </c:pt>
                <c:pt idx="7672">
                  <c:v>10.655555555555599</c:v>
                </c:pt>
                <c:pt idx="7673">
                  <c:v>10.656944444444401</c:v>
                </c:pt>
                <c:pt idx="7674">
                  <c:v>10.658333333333299</c:v>
                </c:pt>
                <c:pt idx="7675">
                  <c:v>10.6597222222222</c:v>
                </c:pt>
                <c:pt idx="7676">
                  <c:v>10.661111111111101</c:v>
                </c:pt>
                <c:pt idx="7677">
                  <c:v>10.6625</c:v>
                </c:pt>
                <c:pt idx="7678">
                  <c:v>10.6638888888889</c:v>
                </c:pt>
                <c:pt idx="7679">
                  <c:v>10.665277777777799</c:v>
                </c:pt>
                <c:pt idx="7680">
                  <c:v>10.6666666666667</c:v>
                </c:pt>
                <c:pt idx="7681">
                  <c:v>10.6680555555556</c:v>
                </c:pt>
                <c:pt idx="7682">
                  <c:v>10.6694444444444</c:v>
                </c:pt>
                <c:pt idx="7683">
                  <c:v>10.670833333333301</c:v>
                </c:pt>
                <c:pt idx="7684">
                  <c:v>10.672222222222199</c:v>
                </c:pt>
                <c:pt idx="7685">
                  <c:v>10.6736111111111</c:v>
                </c:pt>
                <c:pt idx="7686">
                  <c:v>10.675000000000001</c:v>
                </c:pt>
                <c:pt idx="7687">
                  <c:v>10.6763888888889</c:v>
                </c:pt>
                <c:pt idx="7688">
                  <c:v>10.6777777777778</c:v>
                </c:pt>
                <c:pt idx="7689">
                  <c:v>10.679166666666699</c:v>
                </c:pt>
                <c:pt idx="7690">
                  <c:v>10.6805555555556</c:v>
                </c:pt>
                <c:pt idx="7691">
                  <c:v>10.681944444444399</c:v>
                </c:pt>
                <c:pt idx="7692">
                  <c:v>10.6833333333333</c:v>
                </c:pt>
                <c:pt idx="7693">
                  <c:v>10.6847222222222</c:v>
                </c:pt>
                <c:pt idx="7694">
                  <c:v>10.686111111111099</c:v>
                </c:pt>
                <c:pt idx="7695">
                  <c:v>10.6875</c:v>
                </c:pt>
                <c:pt idx="7696">
                  <c:v>10.688888888888901</c:v>
                </c:pt>
                <c:pt idx="7697">
                  <c:v>10.6902777777778</c:v>
                </c:pt>
                <c:pt idx="7698">
                  <c:v>10.6916666666667</c:v>
                </c:pt>
                <c:pt idx="7699">
                  <c:v>10.693055555555601</c:v>
                </c:pt>
                <c:pt idx="7700">
                  <c:v>10.6944444444444</c:v>
                </c:pt>
                <c:pt idx="7701">
                  <c:v>10.695833333333301</c:v>
                </c:pt>
                <c:pt idx="7702">
                  <c:v>10.6972222222222</c:v>
                </c:pt>
                <c:pt idx="7703">
                  <c:v>10.6986111111111</c:v>
                </c:pt>
                <c:pt idx="7704">
                  <c:v>10.7</c:v>
                </c:pt>
                <c:pt idx="7705">
                  <c:v>10.7013888888889</c:v>
                </c:pt>
                <c:pt idx="7706">
                  <c:v>10.702777777777801</c:v>
                </c:pt>
                <c:pt idx="7707">
                  <c:v>10.704166666666699</c:v>
                </c:pt>
                <c:pt idx="7708">
                  <c:v>10.7055555555556</c:v>
                </c:pt>
                <c:pt idx="7709">
                  <c:v>10.7069444444444</c:v>
                </c:pt>
                <c:pt idx="7710">
                  <c:v>10.7083333333333</c:v>
                </c:pt>
                <c:pt idx="7711">
                  <c:v>10.709722222222201</c:v>
                </c:pt>
                <c:pt idx="7712">
                  <c:v>10.7111111111111</c:v>
                </c:pt>
                <c:pt idx="7713">
                  <c:v>10.7125</c:v>
                </c:pt>
                <c:pt idx="7714">
                  <c:v>10.713888888888899</c:v>
                </c:pt>
                <c:pt idx="7715">
                  <c:v>10.7152777777778</c:v>
                </c:pt>
                <c:pt idx="7716">
                  <c:v>10.716666666666701</c:v>
                </c:pt>
                <c:pt idx="7717">
                  <c:v>10.718055555555599</c:v>
                </c:pt>
                <c:pt idx="7718">
                  <c:v>10.719444444444401</c:v>
                </c:pt>
                <c:pt idx="7719">
                  <c:v>10.720833333333299</c:v>
                </c:pt>
                <c:pt idx="7720">
                  <c:v>10.7222222222222</c:v>
                </c:pt>
                <c:pt idx="7721">
                  <c:v>10.723611111111101</c:v>
                </c:pt>
                <c:pt idx="7722">
                  <c:v>10.725</c:v>
                </c:pt>
                <c:pt idx="7723">
                  <c:v>10.7263888888889</c:v>
                </c:pt>
                <c:pt idx="7724">
                  <c:v>10.727777777777799</c:v>
                </c:pt>
                <c:pt idx="7725">
                  <c:v>10.7291666666667</c:v>
                </c:pt>
                <c:pt idx="7726">
                  <c:v>10.7305555555556</c:v>
                </c:pt>
                <c:pt idx="7727">
                  <c:v>10.7319444444444</c:v>
                </c:pt>
                <c:pt idx="7728">
                  <c:v>10.733333333333301</c:v>
                </c:pt>
                <c:pt idx="7729">
                  <c:v>10.734722222222199</c:v>
                </c:pt>
                <c:pt idx="7730">
                  <c:v>10.7361111111111</c:v>
                </c:pt>
                <c:pt idx="7731">
                  <c:v>10.737500000000001</c:v>
                </c:pt>
                <c:pt idx="7732">
                  <c:v>10.7388888888889</c:v>
                </c:pt>
                <c:pt idx="7733">
                  <c:v>10.7402777777778</c:v>
                </c:pt>
                <c:pt idx="7734">
                  <c:v>10.741666666666699</c:v>
                </c:pt>
                <c:pt idx="7735">
                  <c:v>10.7430555555556</c:v>
                </c:pt>
                <c:pt idx="7736">
                  <c:v>10.744444444444399</c:v>
                </c:pt>
                <c:pt idx="7737">
                  <c:v>10.7458333333333</c:v>
                </c:pt>
                <c:pt idx="7738">
                  <c:v>10.7472222222222</c:v>
                </c:pt>
                <c:pt idx="7739">
                  <c:v>10.748611111111099</c:v>
                </c:pt>
                <c:pt idx="7740">
                  <c:v>10.75</c:v>
                </c:pt>
                <c:pt idx="7741">
                  <c:v>10.751388888888901</c:v>
                </c:pt>
                <c:pt idx="7742">
                  <c:v>10.7527777777778</c:v>
                </c:pt>
                <c:pt idx="7743">
                  <c:v>10.7541666666667</c:v>
                </c:pt>
                <c:pt idx="7744">
                  <c:v>10.755555555555601</c:v>
                </c:pt>
                <c:pt idx="7745">
                  <c:v>10.7569444444444</c:v>
                </c:pt>
                <c:pt idx="7746">
                  <c:v>10.758333333333301</c:v>
                </c:pt>
                <c:pt idx="7747">
                  <c:v>10.7597222222222</c:v>
                </c:pt>
                <c:pt idx="7748">
                  <c:v>10.7611111111111</c:v>
                </c:pt>
                <c:pt idx="7749">
                  <c:v>10.762499999999999</c:v>
                </c:pt>
                <c:pt idx="7750">
                  <c:v>10.7638888888889</c:v>
                </c:pt>
                <c:pt idx="7751">
                  <c:v>10.765277777777801</c:v>
                </c:pt>
                <c:pt idx="7752">
                  <c:v>10.766666666666699</c:v>
                </c:pt>
                <c:pt idx="7753">
                  <c:v>10.7680555555556</c:v>
                </c:pt>
                <c:pt idx="7754">
                  <c:v>10.7694444444444</c:v>
                </c:pt>
                <c:pt idx="7755">
                  <c:v>10.7708333333333</c:v>
                </c:pt>
                <c:pt idx="7756">
                  <c:v>10.772222222222201</c:v>
                </c:pt>
                <c:pt idx="7757">
                  <c:v>10.7736111111111</c:v>
                </c:pt>
                <c:pt idx="7758">
                  <c:v>10.775</c:v>
                </c:pt>
                <c:pt idx="7759">
                  <c:v>10.776388888888899</c:v>
                </c:pt>
                <c:pt idx="7760">
                  <c:v>10.7777777777778</c:v>
                </c:pt>
                <c:pt idx="7761">
                  <c:v>10.779166666666701</c:v>
                </c:pt>
                <c:pt idx="7762">
                  <c:v>10.780555555555599</c:v>
                </c:pt>
                <c:pt idx="7763">
                  <c:v>10.781944444444401</c:v>
                </c:pt>
                <c:pt idx="7764">
                  <c:v>10.783333333333299</c:v>
                </c:pt>
                <c:pt idx="7765">
                  <c:v>10.7847222222222</c:v>
                </c:pt>
                <c:pt idx="7766">
                  <c:v>10.786111111111101</c:v>
                </c:pt>
                <c:pt idx="7767">
                  <c:v>10.7875</c:v>
                </c:pt>
                <c:pt idx="7768">
                  <c:v>10.7888888888889</c:v>
                </c:pt>
                <c:pt idx="7769">
                  <c:v>10.790277777777799</c:v>
                </c:pt>
                <c:pt idx="7770">
                  <c:v>10.7916666666667</c:v>
                </c:pt>
                <c:pt idx="7771">
                  <c:v>10.7930555555556</c:v>
                </c:pt>
                <c:pt idx="7772">
                  <c:v>10.7944444444444</c:v>
                </c:pt>
                <c:pt idx="7773">
                  <c:v>10.795833333333301</c:v>
                </c:pt>
                <c:pt idx="7774">
                  <c:v>10.797222222222199</c:v>
                </c:pt>
                <c:pt idx="7775">
                  <c:v>10.7986111111111</c:v>
                </c:pt>
                <c:pt idx="7776">
                  <c:v>10.8</c:v>
                </c:pt>
                <c:pt idx="7777">
                  <c:v>10.8013888888889</c:v>
                </c:pt>
                <c:pt idx="7778">
                  <c:v>10.8027777777778</c:v>
                </c:pt>
                <c:pt idx="7779">
                  <c:v>10.804166666666699</c:v>
                </c:pt>
                <c:pt idx="7780">
                  <c:v>10.8055555555556</c:v>
                </c:pt>
                <c:pt idx="7781">
                  <c:v>10.806944444444399</c:v>
                </c:pt>
                <c:pt idx="7782">
                  <c:v>10.8083333333333</c:v>
                </c:pt>
                <c:pt idx="7783">
                  <c:v>10.8097222222222</c:v>
                </c:pt>
                <c:pt idx="7784">
                  <c:v>10.811111111111099</c:v>
                </c:pt>
                <c:pt idx="7785">
                  <c:v>10.8125</c:v>
                </c:pt>
                <c:pt idx="7786">
                  <c:v>10.813888888888901</c:v>
                </c:pt>
                <c:pt idx="7787">
                  <c:v>10.8152777777778</c:v>
                </c:pt>
                <c:pt idx="7788">
                  <c:v>10.8166666666667</c:v>
                </c:pt>
                <c:pt idx="7789">
                  <c:v>10.818055555555601</c:v>
                </c:pt>
                <c:pt idx="7790">
                  <c:v>10.8194444444444</c:v>
                </c:pt>
                <c:pt idx="7791">
                  <c:v>10.820833333333301</c:v>
                </c:pt>
                <c:pt idx="7792">
                  <c:v>10.8222222222222</c:v>
                </c:pt>
                <c:pt idx="7793">
                  <c:v>10.8236111111111</c:v>
                </c:pt>
                <c:pt idx="7794">
                  <c:v>10.824999999999999</c:v>
                </c:pt>
                <c:pt idx="7795">
                  <c:v>10.8263888888889</c:v>
                </c:pt>
                <c:pt idx="7796">
                  <c:v>10.827777777777801</c:v>
                </c:pt>
                <c:pt idx="7797">
                  <c:v>10.829166666666699</c:v>
                </c:pt>
                <c:pt idx="7798">
                  <c:v>10.8305555555556</c:v>
                </c:pt>
                <c:pt idx="7799">
                  <c:v>10.8319444444444</c:v>
                </c:pt>
                <c:pt idx="7800">
                  <c:v>10.8333333333333</c:v>
                </c:pt>
                <c:pt idx="7801">
                  <c:v>10.834722222222201</c:v>
                </c:pt>
                <c:pt idx="7802">
                  <c:v>10.8361111111111</c:v>
                </c:pt>
                <c:pt idx="7803">
                  <c:v>10.8375</c:v>
                </c:pt>
                <c:pt idx="7804">
                  <c:v>10.838888888888899</c:v>
                </c:pt>
                <c:pt idx="7805">
                  <c:v>10.8402777777778</c:v>
                </c:pt>
                <c:pt idx="7806">
                  <c:v>10.841666666666701</c:v>
                </c:pt>
                <c:pt idx="7807">
                  <c:v>10.843055555555599</c:v>
                </c:pt>
                <c:pt idx="7808">
                  <c:v>10.844444444444401</c:v>
                </c:pt>
                <c:pt idx="7809">
                  <c:v>10.845833333333299</c:v>
                </c:pt>
                <c:pt idx="7810">
                  <c:v>10.8472222222222</c:v>
                </c:pt>
                <c:pt idx="7811">
                  <c:v>10.848611111111101</c:v>
                </c:pt>
                <c:pt idx="7812">
                  <c:v>10.85</c:v>
                </c:pt>
                <c:pt idx="7813">
                  <c:v>10.8513888888889</c:v>
                </c:pt>
                <c:pt idx="7814">
                  <c:v>10.852777777777799</c:v>
                </c:pt>
                <c:pt idx="7815">
                  <c:v>10.8541666666667</c:v>
                </c:pt>
                <c:pt idx="7816">
                  <c:v>10.8555555555556</c:v>
                </c:pt>
                <c:pt idx="7817">
                  <c:v>10.8569444444444</c:v>
                </c:pt>
                <c:pt idx="7818">
                  <c:v>10.858333333333301</c:v>
                </c:pt>
                <c:pt idx="7819">
                  <c:v>10.859722222222199</c:v>
                </c:pt>
                <c:pt idx="7820">
                  <c:v>10.8611111111111</c:v>
                </c:pt>
                <c:pt idx="7821">
                  <c:v>10.862500000000001</c:v>
                </c:pt>
                <c:pt idx="7822">
                  <c:v>10.8638888888889</c:v>
                </c:pt>
                <c:pt idx="7823">
                  <c:v>10.8652777777778</c:v>
                </c:pt>
                <c:pt idx="7824">
                  <c:v>10.866666666666699</c:v>
                </c:pt>
                <c:pt idx="7825">
                  <c:v>10.8680555555556</c:v>
                </c:pt>
                <c:pt idx="7826">
                  <c:v>10.869444444444399</c:v>
                </c:pt>
                <c:pt idx="7827">
                  <c:v>10.8708333333333</c:v>
                </c:pt>
                <c:pt idx="7828">
                  <c:v>10.8722222222222</c:v>
                </c:pt>
                <c:pt idx="7829">
                  <c:v>10.873611111111099</c:v>
                </c:pt>
                <c:pt idx="7830">
                  <c:v>10.875</c:v>
                </c:pt>
                <c:pt idx="7831">
                  <c:v>10.876388888888901</c:v>
                </c:pt>
                <c:pt idx="7832">
                  <c:v>10.8777777777778</c:v>
                </c:pt>
                <c:pt idx="7833">
                  <c:v>10.8791666666667</c:v>
                </c:pt>
                <c:pt idx="7834">
                  <c:v>10.880555555555601</c:v>
                </c:pt>
                <c:pt idx="7835">
                  <c:v>10.8819444444444</c:v>
                </c:pt>
                <c:pt idx="7836">
                  <c:v>10.883333333333301</c:v>
                </c:pt>
                <c:pt idx="7837">
                  <c:v>10.8847222222222</c:v>
                </c:pt>
                <c:pt idx="7838">
                  <c:v>10.8861111111111</c:v>
                </c:pt>
                <c:pt idx="7839">
                  <c:v>10.887499999999999</c:v>
                </c:pt>
                <c:pt idx="7840">
                  <c:v>10.8888888888889</c:v>
                </c:pt>
                <c:pt idx="7841">
                  <c:v>10.890277777777801</c:v>
                </c:pt>
                <c:pt idx="7842">
                  <c:v>10.891666666666699</c:v>
                </c:pt>
                <c:pt idx="7843">
                  <c:v>10.8930555555556</c:v>
                </c:pt>
                <c:pt idx="7844">
                  <c:v>10.8944444444444</c:v>
                </c:pt>
                <c:pt idx="7845">
                  <c:v>10.8958333333333</c:v>
                </c:pt>
                <c:pt idx="7846">
                  <c:v>10.897222222222201</c:v>
                </c:pt>
                <c:pt idx="7847">
                  <c:v>10.8986111111111</c:v>
                </c:pt>
                <c:pt idx="7848">
                  <c:v>10.9</c:v>
                </c:pt>
                <c:pt idx="7849">
                  <c:v>10.901388888888899</c:v>
                </c:pt>
                <c:pt idx="7850">
                  <c:v>10.9027777777778</c:v>
                </c:pt>
                <c:pt idx="7851">
                  <c:v>10.904166666666701</c:v>
                </c:pt>
                <c:pt idx="7852">
                  <c:v>10.905555555555599</c:v>
                </c:pt>
                <c:pt idx="7853">
                  <c:v>10.906944444444401</c:v>
                </c:pt>
                <c:pt idx="7854">
                  <c:v>10.908333333333299</c:v>
                </c:pt>
                <c:pt idx="7855">
                  <c:v>10.9097222222222</c:v>
                </c:pt>
                <c:pt idx="7856">
                  <c:v>10.911111111111101</c:v>
                </c:pt>
                <c:pt idx="7857">
                  <c:v>10.9125</c:v>
                </c:pt>
                <c:pt idx="7858">
                  <c:v>10.9138888888889</c:v>
                </c:pt>
                <c:pt idx="7859">
                  <c:v>10.915277777777799</c:v>
                </c:pt>
                <c:pt idx="7860">
                  <c:v>10.9166666666667</c:v>
                </c:pt>
                <c:pt idx="7861">
                  <c:v>10.9180555555556</c:v>
                </c:pt>
                <c:pt idx="7862">
                  <c:v>10.9194444444444</c:v>
                </c:pt>
                <c:pt idx="7863">
                  <c:v>10.920833333333301</c:v>
                </c:pt>
                <c:pt idx="7864">
                  <c:v>10.922222222222199</c:v>
                </c:pt>
                <c:pt idx="7865">
                  <c:v>10.9236111111111</c:v>
                </c:pt>
                <c:pt idx="7866">
                  <c:v>10.925000000000001</c:v>
                </c:pt>
                <c:pt idx="7867">
                  <c:v>10.9263888888889</c:v>
                </c:pt>
                <c:pt idx="7868">
                  <c:v>10.9277777777778</c:v>
                </c:pt>
                <c:pt idx="7869">
                  <c:v>10.929166666666699</c:v>
                </c:pt>
                <c:pt idx="7870">
                  <c:v>10.9305555555556</c:v>
                </c:pt>
                <c:pt idx="7871">
                  <c:v>10.931944444444399</c:v>
                </c:pt>
                <c:pt idx="7872">
                  <c:v>10.9333333333333</c:v>
                </c:pt>
                <c:pt idx="7873">
                  <c:v>10.9347222222222</c:v>
                </c:pt>
                <c:pt idx="7874">
                  <c:v>10.936111111111099</c:v>
                </c:pt>
                <c:pt idx="7875">
                  <c:v>10.9375</c:v>
                </c:pt>
                <c:pt idx="7876">
                  <c:v>10.938888888888901</c:v>
                </c:pt>
                <c:pt idx="7877">
                  <c:v>10.9402777777778</c:v>
                </c:pt>
                <c:pt idx="7878">
                  <c:v>10.9416666666667</c:v>
                </c:pt>
                <c:pt idx="7879">
                  <c:v>10.943055555555601</c:v>
                </c:pt>
                <c:pt idx="7880">
                  <c:v>10.9444444444444</c:v>
                </c:pt>
                <c:pt idx="7881">
                  <c:v>10.945833333333301</c:v>
                </c:pt>
                <c:pt idx="7882">
                  <c:v>10.9472222222222</c:v>
                </c:pt>
                <c:pt idx="7883">
                  <c:v>10.9486111111111</c:v>
                </c:pt>
                <c:pt idx="7884">
                  <c:v>10.95</c:v>
                </c:pt>
                <c:pt idx="7885">
                  <c:v>10.9513888888889</c:v>
                </c:pt>
                <c:pt idx="7886">
                  <c:v>10.952777777777801</c:v>
                </c:pt>
                <c:pt idx="7887">
                  <c:v>10.954166666666699</c:v>
                </c:pt>
                <c:pt idx="7888">
                  <c:v>10.9555555555556</c:v>
                </c:pt>
                <c:pt idx="7889">
                  <c:v>10.9569444444444</c:v>
                </c:pt>
                <c:pt idx="7890">
                  <c:v>10.9583333333333</c:v>
                </c:pt>
                <c:pt idx="7891">
                  <c:v>10.959722222222201</c:v>
                </c:pt>
                <c:pt idx="7892">
                  <c:v>10.9611111111111</c:v>
                </c:pt>
                <c:pt idx="7893">
                  <c:v>10.9625</c:v>
                </c:pt>
                <c:pt idx="7894">
                  <c:v>10.963888888888899</c:v>
                </c:pt>
                <c:pt idx="7895">
                  <c:v>10.9652777777778</c:v>
                </c:pt>
                <c:pt idx="7896">
                  <c:v>10.966666666666701</c:v>
                </c:pt>
                <c:pt idx="7897">
                  <c:v>10.968055555555599</c:v>
                </c:pt>
                <c:pt idx="7898">
                  <c:v>10.969444444444401</c:v>
                </c:pt>
                <c:pt idx="7899">
                  <c:v>10.970833333333299</c:v>
                </c:pt>
                <c:pt idx="7900">
                  <c:v>10.9722222222222</c:v>
                </c:pt>
                <c:pt idx="7901">
                  <c:v>10.973611111111101</c:v>
                </c:pt>
                <c:pt idx="7902">
                  <c:v>10.975</c:v>
                </c:pt>
                <c:pt idx="7903">
                  <c:v>10.9763888888889</c:v>
                </c:pt>
                <c:pt idx="7904">
                  <c:v>10.977777777777799</c:v>
                </c:pt>
                <c:pt idx="7905">
                  <c:v>10.9791666666667</c:v>
                </c:pt>
                <c:pt idx="7906">
                  <c:v>10.9805555555556</c:v>
                </c:pt>
                <c:pt idx="7907">
                  <c:v>10.9819444444444</c:v>
                </c:pt>
                <c:pt idx="7908">
                  <c:v>10.983333333333301</c:v>
                </c:pt>
                <c:pt idx="7909">
                  <c:v>10.984722222222199</c:v>
                </c:pt>
                <c:pt idx="7910">
                  <c:v>10.9861111111111</c:v>
                </c:pt>
                <c:pt idx="7911">
                  <c:v>10.987500000000001</c:v>
                </c:pt>
                <c:pt idx="7912">
                  <c:v>10.9888888888889</c:v>
                </c:pt>
                <c:pt idx="7913">
                  <c:v>10.9902777777778</c:v>
                </c:pt>
                <c:pt idx="7914">
                  <c:v>10.991666666666699</c:v>
                </c:pt>
                <c:pt idx="7915">
                  <c:v>10.9930555555556</c:v>
                </c:pt>
                <c:pt idx="7916">
                  <c:v>10.994444444444399</c:v>
                </c:pt>
                <c:pt idx="7917">
                  <c:v>10.9958333333333</c:v>
                </c:pt>
                <c:pt idx="7918">
                  <c:v>10.9972222222222</c:v>
                </c:pt>
                <c:pt idx="7919">
                  <c:v>10.998611111111099</c:v>
                </c:pt>
                <c:pt idx="7920">
                  <c:v>11</c:v>
                </c:pt>
                <c:pt idx="7921">
                  <c:v>11.001388888888901</c:v>
                </c:pt>
                <c:pt idx="7922">
                  <c:v>11.0027777777778</c:v>
                </c:pt>
                <c:pt idx="7923">
                  <c:v>11.0041666666667</c:v>
                </c:pt>
                <c:pt idx="7924">
                  <c:v>11.005555555555601</c:v>
                </c:pt>
                <c:pt idx="7925">
                  <c:v>11.0069444444444</c:v>
                </c:pt>
                <c:pt idx="7926">
                  <c:v>11.008333333333301</c:v>
                </c:pt>
                <c:pt idx="7927">
                  <c:v>11.0097222222222</c:v>
                </c:pt>
                <c:pt idx="7928">
                  <c:v>11.0111111111111</c:v>
                </c:pt>
                <c:pt idx="7929">
                  <c:v>11.012499999999999</c:v>
                </c:pt>
                <c:pt idx="7930">
                  <c:v>11.0138888888889</c:v>
                </c:pt>
                <c:pt idx="7931">
                  <c:v>11.015277777777801</c:v>
                </c:pt>
                <c:pt idx="7932">
                  <c:v>11.016666666666699</c:v>
                </c:pt>
                <c:pt idx="7933">
                  <c:v>11.0180555555556</c:v>
                </c:pt>
                <c:pt idx="7934">
                  <c:v>11.0194444444444</c:v>
                </c:pt>
                <c:pt idx="7935">
                  <c:v>11.0208333333333</c:v>
                </c:pt>
                <c:pt idx="7936">
                  <c:v>11.022222222222201</c:v>
                </c:pt>
                <c:pt idx="7937">
                  <c:v>11.0236111111111</c:v>
                </c:pt>
                <c:pt idx="7938">
                  <c:v>11.025</c:v>
                </c:pt>
                <c:pt idx="7939">
                  <c:v>11.026388888888899</c:v>
                </c:pt>
                <c:pt idx="7940">
                  <c:v>11.0277777777778</c:v>
                </c:pt>
                <c:pt idx="7941">
                  <c:v>11.029166666666701</c:v>
                </c:pt>
                <c:pt idx="7942">
                  <c:v>11.030555555555599</c:v>
                </c:pt>
                <c:pt idx="7943">
                  <c:v>11.031944444444401</c:v>
                </c:pt>
                <c:pt idx="7944">
                  <c:v>11.033333333333299</c:v>
                </c:pt>
                <c:pt idx="7945">
                  <c:v>11.0347222222222</c:v>
                </c:pt>
                <c:pt idx="7946">
                  <c:v>11.036111111111101</c:v>
                </c:pt>
                <c:pt idx="7947">
                  <c:v>11.0375</c:v>
                </c:pt>
                <c:pt idx="7948">
                  <c:v>11.0388888888889</c:v>
                </c:pt>
                <c:pt idx="7949">
                  <c:v>11.040277777777799</c:v>
                </c:pt>
                <c:pt idx="7950">
                  <c:v>11.0416666666667</c:v>
                </c:pt>
                <c:pt idx="7951">
                  <c:v>11.0430555555556</c:v>
                </c:pt>
                <c:pt idx="7952">
                  <c:v>11.0444444444444</c:v>
                </c:pt>
                <c:pt idx="7953">
                  <c:v>11.045833333333301</c:v>
                </c:pt>
                <c:pt idx="7954">
                  <c:v>11.047222222222199</c:v>
                </c:pt>
                <c:pt idx="7955">
                  <c:v>11.0486111111111</c:v>
                </c:pt>
                <c:pt idx="7956">
                  <c:v>11.05</c:v>
                </c:pt>
                <c:pt idx="7957">
                  <c:v>11.0513888888889</c:v>
                </c:pt>
                <c:pt idx="7958">
                  <c:v>11.0527777777778</c:v>
                </c:pt>
                <c:pt idx="7959">
                  <c:v>11.054166666666699</c:v>
                </c:pt>
                <c:pt idx="7960">
                  <c:v>11.0555555555556</c:v>
                </c:pt>
                <c:pt idx="7961">
                  <c:v>11.056944444444399</c:v>
                </c:pt>
                <c:pt idx="7962">
                  <c:v>11.0583333333333</c:v>
                </c:pt>
                <c:pt idx="7963">
                  <c:v>11.0597222222222</c:v>
                </c:pt>
                <c:pt idx="7964">
                  <c:v>11.061111111111099</c:v>
                </c:pt>
                <c:pt idx="7965">
                  <c:v>11.0625</c:v>
                </c:pt>
                <c:pt idx="7966">
                  <c:v>11.063888888888901</c:v>
                </c:pt>
                <c:pt idx="7967">
                  <c:v>11.0652777777778</c:v>
                </c:pt>
                <c:pt idx="7968">
                  <c:v>11.0666666666667</c:v>
                </c:pt>
                <c:pt idx="7969">
                  <c:v>11.068055555555601</c:v>
                </c:pt>
                <c:pt idx="7970">
                  <c:v>11.0694444444444</c:v>
                </c:pt>
                <c:pt idx="7971">
                  <c:v>11.070833333333301</c:v>
                </c:pt>
                <c:pt idx="7972">
                  <c:v>11.0722222222222</c:v>
                </c:pt>
                <c:pt idx="7973">
                  <c:v>11.0736111111111</c:v>
                </c:pt>
                <c:pt idx="7974">
                  <c:v>11.074999999999999</c:v>
                </c:pt>
                <c:pt idx="7975">
                  <c:v>11.0763888888889</c:v>
                </c:pt>
                <c:pt idx="7976">
                  <c:v>11.077777777777801</c:v>
                </c:pt>
                <c:pt idx="7977">
                  <c:v>11.079166666666699</c:v>
                </c:pt>
                <c:pt idx="7978">
                  <c:v>11.0805555555556</c:v>
                </c:pt>
                <c:pt idx="7979">
                  <c:v>11.0819444444444</c:v>
                </c:pt>
                <c:pt idx="7980">
                  <c:v>11.0833333333333</c:v>
                </c:pt>
                <c:pt idx="7981">
                  <c:v>11.084722222222201</c:v>
                </c:pt>
                <c:pt idx="7982">
                  <c:v>11.0861111111111</c:v>
                </c:pt>
                <c:pt idx="7983">
                  <c:v>11.0875</c:v>
                </c:pt>
                <c:pt idx="7984">
                  <c:v>11.088888888888899</c:v>
                </c:pt>
                <c:pt idx="7985">
                  <c:v>11.0902777777778</c:v>
                </c:pt>
                <c:pt idx="7986">
                  <c:v>11.091666666666701</c:v>
                </c:pt>
                <c:pt idx="7987">
                  <c:v>11.093055555555599</c:v>
                </c:pt>
                <c:pt idx="7988">
                  <c:v>11.094444444444401</c:v>
                </c:pt>
                <c:pt idx="7989">
                  <c:v>11.095833333333299</c:v>
                </c:pt>
                <c:pt idx="7990">
                  <c:v>11.0972222222222</c:v>
                </c:pt>
                <c:pt idx="7991">
                  <c:v>11.098611111111101</c:v>
                </c:pt>
                <c:pt idx="7992">
                  <c:v>11.1</c:v>
                </c:pt>
                <c:pt idx="7993">
                  <c:v>11.1013888888889</c:v>
                </c:pt>
                <c:pt idx="7994">
                  <c:v>11.102777777777799</c:v>
                </c:pt>
                <c:pt idx="7995">
                  <c:v>11.1041666666667</c:v>
                </c:pt>
                <c:pt idx="7996">
                  <c:v>11.1055555555556</c:v>
                </c:pt>
                <c:pt idx="7997">
                  <c:v>11.1069444444444</c:v>
                </c:pt>
                <c:pt idx="7998">
                  <c:v>11.108333333333301</c:v>
                </c:pt>
                <c:pt idx="7999">
                  <c:v>11.109722222222199</c:v>
                </c:pt>
                <c:pt idx="8000">
                  <c:v>11.1111111111111</c:v>
                </c:pt>
                <c:pt idx="8001">
                  <c:v>11.112500000000001</c:v>
                </c:pt>
                <c:pt idx="8002">
                  <c:v>11.1138888888889</c:v>
                </c:pt>
                <c:pt idx="8003">
                  <c:v>11.1152777777778</c:v>
                </c:pt>
                <c:pt idx="8004">
                  <c:v>11.116666666666699</c:v>
                </c:pt>
                <c:pt idx="8005">
                  <c:v>11.1180555555556</c:v>
                </c:pt>
                <c:pt idx="8006">
                  <c:v>11.119444444444399</c:v>
                </c:pt>
                <c:pt idx="8007">
                  <c:v>11.1208333333333</c:v>
                </c:pt>
                <c:pt idx="8008">
                  <c:v>11.1222222222222</c:v>
                </c:pt>
                <c:pt idx="8009">
                  <c:v>11.123611111111099</c:v>
                </c:pt>
                <c:pt idx="8010">
                  <c:v>11.125</c:v>
                </c:pt>
                <c:pt idx="8011">
                  <c:v>11.126388888888901</c:v>
                </c:pt>
                <c:pt idx="8012">
                  <c:v>11.1277777777778</c:v>
                </c:pt>
                <c:pt idx="8013">
                  <c:v>11.1291666666667</c:v>
                </c:pt>
                <c:pt idx="8014">
                  <c:v>11.130555555555601</c:v>
                </c:pt>
                <c:pt idx="8015">
                  <c:v>11.1319444444444</c:v>
                </c:pt>
                <c:pt idx="8016">
                  <c:v>11.133333333333301</c:v>
                </c:pt>
                <c:pt idx="8017">
                  <c:v>11.1347222222222</c:v>
                </c:pt>
                <c:pt idx="8018">
                  <c:v>11.1361111111111</c:v>
                </c:pt>
                <c:pt idx="8019">
                  <c:v>11.137499999999999</c:v>
                </c:pt>
                <c:pt idx="8020">
                  <c:v>11.1388888888889</c:v>
                </c:pt>
                <c:pt idx="8021">
                  <c:v>11.140277777777801</c:v>
                </c:pt>
                <c:pt idx="8022">
                  <c:v>11.141666666666699</c:v>
                </c:pt>
                <c:pt idx="8023">
                  <c:v>11.1430555555556</c:v>
                </c:pt>
                <c:pt idx="8024">
                  <c:v>11.1444444444444</c:v>
                </c:pt>
                <c:pt idx="8025">
                  <c:v>11.1458333333333</c:v>
                </c:pt>
                <c:pt idx="8026">
                  <c:v>11.147222222222201</c:v>
                </c:pt>
                <c:pt idx="8027">
                  <c:v>11.1486111111111</c:v>
                </c:pt>
                <c:pt idx="8028">
                  <c:v>11.15</c:v>
                </c:pt>
                <c:pt idx="8029">
                  <c:v>11.151388888888899</c:v>
                </c:pt>
                <c:pt idx="8030">
                  <c:v>11.1527777777778</c:v>
                </c:pt>
                <c:pt idx="8031">
                  <c:v>11.154166666666701</c:v>
                </c:pt>
                <c:pt idx="8032">
                  <c:v>11.155555555555599</c:v>
                </c:pt>
                <c:pt idx="8033">
                  <c:v>11.156944444444401</c:v>
                </c:pt>
                <c:pt idx="8034">
                  <c:v>11.158333333333299</c:v>
                </c:pt>
                <c:pt idx="8035">
                  <c:v>11.1597222222222</c:v>
                </c:pt>
                <c:pt idx="8036">
                  <c:v>11.161111111111101</c:v>
                </c:pt>
                <c:pt idx="8037">
                  <c:v>11.1625</c:v>
                </c:pt>
                <c:pt idx="8038">
                  <c:v>11.1638888888889</c:v>
                </c:pt>
                <c:pt idx="8039">
                  <c:v>11.165277777777799</c:v>
                </c:pt>
                <c:pt idx="8040">
                  <c:v>11.1666666666667</c:v>
                </c:pt>
                <c:pt idx="8041">
                  <c:v>11.1680555555556</c:v>
                </c:pt>
                <c:pt idx="8042">
                  <c:v>11.1694444444444</c:v>
                </c:pt>
                <c:pt idx="8043">
                  <c:v>11.170833333333301</c:v>
                </c:pt>
                <c:pt idx="8044">
                  <c:v>11.172222222222199</c:v>
                </c:pt>
                <c:pt idx="8045">
                  <c:v>11.1736111111111</c:v>
                </c:pt>
                <c:pt idx="8046">
                  <c:v>11.175000000000001</c:v>
                </c:pt>
                <c:pt idx="8047">
                  <c:v>11.1763888888889</c:v>
                </c:pt>
                <c:pt idx="8048">
                  <c:v>11.1777777777778</c:v>
                </c:pt>
                <c:pt idx="8049">
                  <c:v>11.179166666666699</c:v>
                </c:pt>
                <c:pt idx="8050">
                  <c:v>11.1805555555556</c:v>
                </c:pt>
                <c:pt idx="8051">
                  <c:v>11.181944444444399</c:v>
                </c:pt>
                <c:pt idx="8052">
                  <c:v>11.1833333333333</c:v>
                </c:pt>
                <c:pt idx="8053">
                  <c:v>11.1847222222222</c:v>
                </c:pt>
                <c:pt idx="8054">
                  <c:v>11.186111111111099</c:v>
                </c:pt>
                <c:pt idx="8055">
                  <c:v>11.1875</c:v>
                </c:pt>
                <c:pt idx="8056">
                  <c:v>11.188888888888901</c:v>
                </c:pt>
                <c:pt idx="8057">
                  <c:v>11.1902777777778</c:v>
                </c:pt>
                <c:pt idx="8058">
                  <c:v>11.1916666666667</c:v>
                </c:pt>
                <c:pt idx="8059">
                  <c:v>11.193055555555601</c:v>
                </c:pt>
                <c:pt idx="8060">
                  <c:v>11.1944444444444</c:v>
                </c:pt>
                <c:pt idx="8061">
                  <c:v>11.195833333333301</c:v>
                </c:pt>
                <c:pt idx="8062">
                  <c:v>11.1972222222222</c:v>
                </c:pt>
                <c:pt idx="8063">
                  <c:v>11.1986111111111</c:v>
                </c:pt>
                <c:pt idx="8064">
                  <c:v>11.2</c:v>
                </c:pt>
                <c:pt idx="8065">
                  <c:v>11.2013888888889</c:v>
                </c:pt>
                <c:pt idx="8066">
                  <c:v>11.202777777777801</c:v>
                </c:pt>
                <c:pt idx="8067">
                  <c:v>11.204166666666699</c:v>
                </c:pt>
                <c:pt idx="8068">
                  <c:v>11.2055555555556</c:v>
                </c:pt>
                <c:pt idx="8069">
                  <c:v>11.2069444444444</c:v>
                </c:pt>
                <c:pt idx="8070">
                  <c:v>11.2083333333333</c:v>
                </c:pt>
                <c:pt idx="8071">
                  <c:v>11.209722222222201</c:v>
                </c:pt>
                <c:pt idx="8072">
                  <c:v>11.2111111111111</c:v>
                </c:pt>
                <c:pt idx="8073">
                  <c:v>11.2125</c:v>
                </c:pt>
                <c:pt idx="8074">
                  <c:v>11.213888888888899</c:v>
                </c:pt>
                <c:pt idx="8075">
                  <c:v>11.2152777777778</c:v>
                </c:pt>
                <c:pt idx="8076">
                  <c:v>11.216666666666701</c:v>
                </c:pt>
                <c:pt idx="8077">
                  <c:v>11.218055555555599</c:v>
                </c:pt>
                <c:pt idx="8078">
                  <c:v>11.219444444444401</c:v>
                </c:pt>
                <c:pt idx="8079">
                  <c:v>11.220833333333299</c:v>
                </c:pt>
                <c:pt idx="8080">
                  <c:v>11.2222222222222</c:v>
                </c:pt>
                <c:pt idx="8081">
                  <c:v>11.223611111111101</c:v>
                </c:pt>
                <c:pt idx="8082">
                  <c:v>11.225</c:v>
                </c:pt>
                <c:pt idx="8083">
                  <c:v>11.2263888888889</c:v>
                </c:pt>
                <c:pt idx="8084">
                  <c:v>11.227777777777799</c:v>
                </c:pt>
                <c:pt idx="8085">
                  <c:v>11.2291666666667</c:v>
                </c:pt>
                <c:pt idx="8086">
                  <c:v>11.2305555555556</c:v>
                </c:pt>
                <c:pt idx="8087">
                  <c:v>11.2319444444444</c:v>
                </c:pt>
                <c:pt idx="8088">
                  <c:v>11.233333333333301</c:v>
                </c:pt>
                <c:pt idx="8089">
                  <c:v>11.234722222222199</c:v>
                </c:pt>
                <c:pt idx="8090">
                  <c:v>11.2361111111111</c:v>
                </c:pt>
                <c:pt idx="8091">
                  <c:v>11.237500000000001</c:v>
                </c:pt>
                <c:pt idx="8092">
                  <c:v>11.2388888888889</c:v>
                </c:pt>
                <c:pt idx="8093">
                  <c:v>11.2402777777778</c:v>
                </c:pt>
                <c:pt idx="8094">
                  <c:v>11.241666666666699</c:v>
                </c:pt>
                <c:pt idx="8095">
                  <c:v>11.2430555555556</c:v>
                </c:pt>
                <c:pt idx="8096">
                  <c:v>11.244444444444399</c:v>
                </c:pt>
                <c:pt idx="8097">
                  <c:v>11.2458333333333</c:v>
                </c:pt>
                <c:pt idx="8098">
                  <c:v>11.2472222222222</c:v>
                </c:pt>
                <c:pt idx="8099">
                  <c:v>11.248611111111099</c:v>
                </c:pt>
                <c:pt idx="8100">
                  <c:v>11.25</c:v>
                </c:pt>
                <c:pt idx="8101">
                  <c:v>11.251388888888901</c:v>
                </c:pt>
                <c:pt idx="8102">
                  <c:v>11.2527777777778</c:v>
                </c:pt>
                <c:pt idx="8103">
                  <c:v>11.2541666666667</c:v>
                </c:pt>
                <c:pt idx="8104">
                  <c:v>11.255555555555601</c:v>
                </c:pt>
                <c:pt idx="8105">
                  <c:v>11.2569444444444</c:v>
                </c:pt>
                <c:pt idx="8106">
                  <c:v>11.258333333333301</c:v>
                </c:pt>
                <c:pt idx="8107">
                  <c:v>11.2597222222222</c:v>
                </c:pt>
                <c:pt idx="8108">
                  <c:v>11.2611111111111</c:v>
                </c:pt>
                <c:pt idx="8109">
                  <c:v>11.262499999999999</c:v>
                </c:pt>
                <c:pt idx="8110">
                  <c:v>11.2638888888889</c:v>
                </c:pt>
                <c:pt idx="8111">
                  <c:v>11.265277777777801</c:v>
                </c:pt>
                <c:pt idx="8112">
                  <c:v>11.266666666666699</c:v>
                </c:pt>
                <c:pt idx="8113">
                  <c:v>11.2680555555556</c:v>
                </c:pt>
                <c:pt idx="8114">
                  <c:v>11.2694444444444</c:v>
                </c:pt>
                <c:pt idx="8115">
                  <c:v>11.2708333333333</c:v>
                </c:pt>
                <c:pt idx="8116">
                  <c:v>11.272222222222201</c:v>
                </c:pt>
                <c:pt idx="8117">
                  <c:v>11.2736111111111</c:v>
                </c:pt>
                <c:pt idx="8118">
                  <c:v>11.275</c:v>
                </c:pt>
                <c:pt idx="8119">
                  <c:v>11.276388888888899</c:v>
                </c:pt>
                <c:pt idx="8120">
                  <c:v>11.2777777777778</c:v>
                </c:pt>
                <c:pt idx="8121">
                  <c:v>11.279166666666701</c:v>
                </c:pt>
                <c:pt idx="8122">
                  <c:v>11.280555555555599</c:v>
                </c:pt>
                <c:pt idx="8123">
                  <c:v>11.281944444444401</c:v>
                </c:pt>
                <c:pt idx="8124">
                  <c:v>11.283333333333299</c:v>
                </c:pt>
                <c:pt idx="8125">
                  <c:v>11.2847222222222</c:v>
                </c:pt>
                <c:pt idx="8126">
                  <c:v>11.286111111111101</c:v>
                </c:pt>
                <c:pt idx="8127">
                  <c:v>11.2875</c:v>
                </c:pt>
                <c:pt idx="8128">
                  <c:v>11.2888888888889</c:v>
                </c:pt>
                <c:pt idx="8129">
                  <c:v>11.290277777777799</c:v>
                </c:pt>
                <c:pt idx="8130">
                  <c:v>11.2916666666667</c:v>
                </c:pt>
                <c:pt idx="8131">
                  <c:v>11.2930555555556</c:v>
                </c:pt>
                <c:pt idx="8132">
                  <c:v>11.2944444444444</c:v>
                </c:pt>
                <c:pt idx="8133">
                  <c:v>11.295833333333301</c:v>
                </c:pt>
                <c:pt idx="8134">
                  <c:v>11.297222222222199</c:v>
                </c:pt>
                <c:pt idx="8135">
                  <c:v>11.2986111111111</c:v>
                </c:pt>
                <c:pt idx="8136">
                  <c:v>11.3</c:v>
                </c:pt>
                <c:pt idx="8137">
                  <c:v>11.3013888888889</c:v>
                </c:pt>
                <c:pt idx="8138">
                  <c:v>11.3027777777778</c:v>
                </c:pt>
                <c:pt idx="8139">
                  <c:v>11.304166666666699</c:v>
                </c:pt>
                <c:pt idx="8140">
                  <c:v>11.3055555555556</c:v>
                </c:pt>
                <c:pt idx="8141">
                  <c:v>11.306944444444399</c:v>
                </c:pt>
                <c:pt idx="8142">
                  <c:v>11.3083333333333</c:v>
                </c:pt>
                <c:pt idx="8143">
                  <c:v>11.3097222222222</c:v>
                </c:pt>
                <c:pt idx="8144">
                  <c:v>11.311111111111099</c:v>
                </c:pt>
                <c:pt idx="8145">
                  <c:v>11.3125</c:v>
                </c:pt>
                <c:pt idx="8146">
                  <c:v>11.313888888888901</c:v>
                </c:pt>
                <c:pt idx="8147">
                  <c:v>11.3152777777778</c:v>
                </c:pt>
                <c:pt idx="8148">
                  <c:v>11.3166666666667</c:v>
                </c:pt>
                <c:pt idx="8149">
                  <c:v>11.318055555555601</c:v>
                </c:pt>
                <c:pt idx="8150">
                  <c:v>11.3194444444444</c:v>
                </c:pt>
                <c:pt idx="8151">
                  <c:v>11.320833333333301</c:v>
                </c:pt>
                <c:pt idx="8152">
                  <c:v>11.3222222222222</c:v>
                </c:pt>
                <c:pt idx="8153">
                  <c:v>11.3236111111111</c:v>
                </c:pt>
                <c:pt idx="8154">
                  <c:v>11.324999999999999</c:v>
                </c:pt>
                <c:pt idx="8155">
                  <c:v>11.3263888888889</c:v>
                </c:pt>
                <c:pt idx="8156">
                  <c:v>11.327777777777801</c:v>
                </c:pt>
                <c:pt idx="8157">
                  <c:v>11.329166666666699</c:v>
                </c:pt>
                <c:pt idx="8158">
                  <c:v>11.3305555555556</c:v>
                </c:pt>
                <c:pt idx="8159">
                  <c:v>11.3319444444444</c:v>
                </c:pt>
                <c:pt idx="8160">
                  <c:v>11.3333333333333</c:v>
                </c:pt>
                <c:pt idx="8161">
                  <c:v>11.334722222222201</c:v>
                </c:pt>
                <c:pt idx="8162">
                  <c:v>11.3361111111111</c:v>
                </c:pt>
                <c:pt idx="8163">
                  <c:v>11.3375</c:v>
                </c:pt>
                <c:pt idx="8164">
                  <c:v>11.338888888888899</c:v>
                </c:pt>
                <c:pt idx="8165">
                  <c:v>11.3402777777778</c:v>
                </c:pt>
                <c:pt idx="8166">
                  <c:v>11.341666666666701</c:v>
                </c:pt>
                <c:pt idx="8167">
                  <c:v>11.343055555555599</c:v>
                </c:pt>
                <c:pt idx="8168">
                  <c:v>11.344444444444401</c:v>
                </c:pt>
                <c:pt idx="8169">
                  <c:v>11.345833333333299</c:v>
                </c:pt>
                <c:pt idx="8170">
                  <c:v>11.3472222222222</c:v>
                </c:pt>
                <c:pt idx="8171">
                  <c:v>11.348611111111101</c:v>
                </c:pt>
                <c:pt idx="8172">
                  <c:v>11.35</c:v>
                </c:pt>
                <c:pt idx="8173">
                  <c:v>11.3513888888889</c:v>
                </c:pt>
                <c:pt idx="8174">
                  <c:v>11.352777777777799</c:v>
                </c:pt>
                <c:pt idx="8175">
                  <c:v>11.3541666666667</c:v>
                </c:pt>
                <c:pt idx="8176">
                  <c:v>11.3555555555556</c:v>
                </c:pt>
                <c:pt idx="8177">
                  <c:v>11.3569444444444</c:v>
                </c:pt>
                <c:pt idx="8178">
                  <c:v>11.358333333333301</c:v>
                </c:pt>
                <c:pt idx="8179">
                  <c:v>11.359722222222199</c:v>
                </c:pt>
                <c:pt idx="8180">
                  <c:v>11.3611111111111</c:v>
                </c:pt>
                <c:pt idx="8181">
                  <c:v>11.362500000000001</c:v>
                </c:pt>
                <c:pt idx="8182">
                  <c:v>11.3638888888889</c:v>
                </c:pt>
                <c:pt idx="8183">
                  <c:v>11.3652777777778</c:v>
                </c:pt>
                <c:pt idx="8184">
                  <c:v>11.366666666666699</c:v>
                </c:pt>
                <c:pt idx="8185">
                  <c:v>11.3680555555556</c:v>
                </c:pt>
                <c:pt idx="8186">
                  <c:v>11.369444444444399</c:v>
                </c:pt>
                <c:pt idx="8187">
                  <c:v>11.3708333333333</c:v>
                </c:pt>
                <c:pt idx="8188">
                  <c:v>11.3722222222222</c:v>
                </c:pt>
                <c:pt idx="8189">
                  <c:v>11.373611111111099</c:v>
                </c:pt>
                <c:pt idx="8190">
                  <c:v>11.375</c:v>
                </c:pt>
                <c:pt idx="8191">
                  <c:v>11.376388888888901</c:v>
                </c:pt>
                <c:pt idx="8192">
                  <c:v>11.3777777777778</c:v>
                </c:pt>
                <c:pt idx="8193">
                  <c:v>11.3791666666667</c:v>
                </c:pt>
                <c:pt idx="8194">
                  <c:v>11.380555555555601</c:v>
                </c:pt>
                <c:pt idx="8195">
                  <c:v>11.3819444444444</c:v>
                </c:pt>
                <c:pt idx="8196">
                  <c:v>11.383333333333301</c:v>
                </c:pt>
                <c:pt idx="8197">
                  <c:v>11.3847222222222</c:v>
                </c:pt>
                <c:pt idx="8198">
                  <c:v>11.3861111111111</c:v>
                </c:pt>
                <c:pt idx="8199">
                  <c:v>11.387499999999999</c:v>
                </c:pt>
                <c:pt idx="8200">
                  <c:v>11.3888888888889</c:v>
                </c:pt>
                <c:pt idx="8201">
                  <c:v>11.390277777777801</c:v>
                </c:pt>
                <c:pt idx="8202">
                  <c:v>11.391666666666699</c:v>
                </c:pt>
                <c:pt idx="8203">
                  <c:v>11.3930555555556</c:v>
                </c:pt>
                <c:pt idx="8204">
                  <c:v>11.3944444444444</c:v>
                </c:pt>
                <c:pt idx="8205">
                  <c:v>11.3958333333333</c:v>
                </c:pt>
                <c:pt idx="8206">
                  <c:v>11.397222222222201</c:v>
                </c:pt>
                <c:pt idx="8207">
                  <c:v>11.3986111111111</c:v>
                </c:pt>
                <c:pt idx="8208">
                  <c:v>11.4</c:v>
                </c:pt>
                <c:pt idx="8209">
                  <c:v>11.401388888888899</c:v>
                </c:pt>
                <c:pt idx="8210">
                  <c:v>11.4027777777778</c:v>
                </c:pt>
                <c:pt idx="8211">
                  <c:v>11.404166666666701</c:v>
                </c:pt>
                <c:pt idx="8212">
                  <c:v>11.405555555555599</c:v>
                </c:pt>
                <c:pt idx="8213">
                  <c:v>11.406944444444401</c:v>
                </c:pt>
                <c:pt idx="8214">
                  <c:v>11.408333333333299</c:v>
                </c:pt>
                <c:pt idx="8215">
                  <c:v>11.4097222222222</c:v>
                </c:pt>
                <c:pt idx="8216">
                  <c:v>11.411111111111101</c:v>
                </c:pt>
                <c:pt idx="8217">
                  <c:v>11.4125</c:v>
                </c:pt>
                <c:pt idx="8218">
                  <c:v>11.4138888888889</c:v>
                </c:pt>
                <c:pt idx="8219">
                  <c:v>11.415277777777799</c:v>
                </c:pt>
                <c:pt idx="8220">
                  <c:v>11.4166666666667</c:v>
                </c:pt>
                <c:pt idx="8221">
                  <c:v>11.4180555555556</c:v>
                </c:pt>
                <c:pt idx="8222">
                  <c:v>11.4194444444444</c:v>
                </c:pt>
                <c:pt idx="8223">
                  <c:v>11.420833333333301</c:v>
                </c:pt>
                <c:pt idx="8224">
                  <c:v>11.422222222222199</c:v>
                </c:pt>
                <c:pt idx="8225">
                  <c:v>11.4236111111111</c:v>
                </c:pt>
                <c:pt idx="8226">
                  <c:v>11.425000000000001</c:v>
                </c:pt>
                <c:pt idx="8227">
                  <c:v>11.4263888888889</c:v>
                </c:pt>
                <c:pt idx="8228">
                  <c:v>11.4277777777778</c:v>
                </c:pt>
                <c:pt idx="8229">
                  <c:v>11.429166666666699</c:v>
                </c:pt>
                <c:pt idx="8230">
                  <c:v>11.4305555555556</c:v>
                </c:pt>
                <c:pt idx="8231">
                  <c:v>11.431944444444399</c:v>
                </c:pt>
                <c:pt idx="8232">
                  <c:v>11.4333333333333</c:v>
                </c:pt>
                <c:pt idx="8233">
                  <c:v>11.4347222222222</c:v>
                </c:pt>
                <c:pt idx="8234">
                  <c:v>11.436111111111099</c:v>
                </c:pt>
                <c:pt idx="8235">
                  <c:v>11.4375</c:v>
                </c:pt>
                <c:pt idx="8236">
                  <c:v>11.438888888888901</c:v>
                </c:pt>
                <c:pt idx="8237">
                  <c:v>11.4402777777778</c:v>
                </c:pt>
                <c:pt idx="8238">
                  <c:v>11.4416666666667</c:v>
                </c:pt>
                <c:pt idx="8239">
                  <c:v>11.443055555555601</c:v>
                </c:pt>
                <c:pt idx="8240">
                  <c:v>11.4444444444444</c:v>
                </c:pt>
                <c:pt idx="8241">
                  <c:v>11.445833333333301</c:v>
                </c:pt>
                <c:pt idx="8242">
                  <c:v>11.4472222222222</c:v>
                </c:pt>
                <c:pt idx="8243">
                  <c:v>11.4486111111111</c:v>
                </c:pt>
                <c:pt idx="8244">
                  <c:v>11.45</c:v>
                </c:pt>
                <c:pt idx="8245">
                  <c:v>11.4513888888889</c:v>
                </c:pt>
                <c:pt idx="8246">
                  <c:v>11.452777777777801</c:v>
                </c:pt>
                <c:pt idx="8247">
                  <c:v>11.454166666666699</c:v>
                </c:pt>
                <c:pt idx="8248">
                  <c:v>11.4555555555556</c:v>
                </c:pt>
                <c:pt idx="8249">
                  <c:v>11.4569444444444</c:v>
                </c:pt>
                <c:pt idx="8250">
                  <c:v>11.4583333333333</c:v>
                </c:pt>
                <c:pt idx="8251">
                  <c:v>11.459722222222201</c:v>
                </c:pt>
                <c:pt idx="8252">
                  <c:v>11.4611111111111</c:v>
                </c:pt>
                <c:pt idx="8253">
                  <c:v>11.4625</c:v>
                </c:pt>
                <c:pt idx="8254">
                  <c:v>11.463888888888899</c:v>
                </c:pt>
                <c:pt idx="8255">
                  <c:v>11.4652777777778</c:v>
                </c:pt>
                <c:pt idx="8256">
                  <c:v>11.466666666666701</c:v>
                </c:pt>
                <c:pt idx="8257">
                  <c:v>11.468055555555599</c:v>
                </c:pt>
                <c:pt idx="8258">
                  <c:v>11.469444444444401</c:v>
                </c:pt>
                <c:pt idx="8259">
                  <c:v>11.470833333333299</c:v>
                </c:pt>
                <c:pt idx="8260">
                  <c:v>11.4722222222222</c:v>
                </c:pt>
                <c:pt idx="8261">
                  <c:v>11.473611111111101</c:v>
                </c:pt>
                <c:pt idx="8262">
                  <c:v>11.475</c:v>
                </c:pt>
                <c:pt idx="8263">
                  <c:v>11.4763888888889</c:v>
                </c:pt>
                <c:pt idx="8264">
                  <c:v>11.477777777777799</c:v>
                </c:pt>
                <c:pt idx="8265">
                  <c:v>11.4791666666667</c:v>
                </c:pt>
                <c:pt idx="8266">
                  <c:v>11.4805555555556</c:v>
                </c:pt>
                <c:pt idx="8267">
                  <c:v>11.4819444444444</c:v>
                </c:pt>
                <c:pt idx="8268">
                  <c:v>11.483333333333301</c:v>
                </c:pt>
                <c:pt idx="8269">
                  <c:v>11.484722222222199</c:v>
                </c:pt>
                <c:pt idx="8270">
                  <c:v>11.4861111111111</c:v>
                </c:pt>
                <c:pt idx="8271">
                  <c:v>11.487500000000001</c:v>
                </c:pt>
                <c:pt idx="8272">
                  <c:v>11.4888888888889</c:v>
                </c:pt>
                <c:pt idx="8273">
                  <c:v>11.4902777777778</c:v>
                </c:pt>
                <c:pt idx="8274">
                  <c:v>11.491666666666699</c:v>
                </c:pt>
                <c:pt idx="8275">
                  <c:v>11.4930555555556</c:v>
                </c:pt>
                <c:pt idx="8276">
                  <c:v>11.494444444444399</c:v>
                </c:pt>
                <c:pt idx="8277">
                  <c:v>11.4958333333333</c:v>
                </c:pt>
                <c:pt idx="8278">
                  <c:v>11.4972222222222</c:v>
                </c:pt>
                <c:pt idx="8279">
                  <c:v>11.498611111111099</c:v>
                </c:pt>
                <c:pt idx="8280">
                  <c:v>11.5</c:v>
                </c:pt>
                <c:pt idx="8281">
                  <c:v>11.501388888888901</c:v>
                </c:pt>
                <c:pt idx="8282">
                  <c:v>11.5027777777778</c:v>
                </c:pt>
                <c:pt idx="8283">
                  <c:v>11.5041666666667</c:v>
                </c:pt>
                <c:pt idx="8284">
                  <c:v>11.505555555555601</c:v>
                </c:pt>
                <c:pt idx="8285">
                  <c:v>11.5069444444444</c:v>
                </c:pt>
                <c:pt idx="8286">
                  <c:v>11.508333333333301</c:v>
                </c:pt>
                <c:pt idx="8287">
                  <c:v>11.5097222222222</c:v>
                </c:pt>
                <c:pt idx="8288">
                  <c:v>11.5111111111111</c:v>
                </c:pt>
                <c:pt idx="8289">
                  <c:v>11.512499999999999</c:v>
                </c:pt>
                <c:pt idx="8290">
                  <c:v>11.5138888888889</c:v>
                </c:pt>
                <c:pt idx="8291">
                  <c:v>11.515277777777801</c:v>
                </c:pt>
                <c:pt idx="8292">
                  <c:v>11.516666666666699</c:v>
                </c:pt>
                <c:pt idx="8293">
                  <c:v>11.5180555555556</c:v>
                </c:pt>
                <c:pt idx="8294">
                  <c:v>11.5194444444444</c:v>
                </c:pt>
                <c:pt idx="8295">
                  <c:v>11.5208333333333</c:v>
                </c:pt>
                <c:pt idx="8296">
                  <c:v>11.522222222222201</c:v>
                </c:pt>
                <c:pt idx="8297">
                  <c:v>11.5236111111111</c:v>
                </c:pt>
                <c:pt idx="8298">
                  <c:v>11.525</c:v>
                </c:pt>
                <c:pt idx="8299">
                  <c:v>11.526388888888899</c:v>
                </c:pt>
                <c:pt idx="8300">
                  <c:v>11.5277777777778</c:v>
                </c:pt>
                <c:pt idx="8301">
                  <c:v>11.529166666666701</c:v>
                </c:pt>
                <c:pt idx="8302">
                  <c:v>11.530555555555599</c:v>
                </c:pt>
                <c:pt idx="8303">
                  <c:v>11.531944444444401</c:v>
                </c:pt>
                <c:pt idx="8304">
                  <c:v>11.533333333333299</c:v>
                </c:pt>
                <c:pt idx="8305">
                  <c:v>11.5347222222222</c:v>
                </c:pt>
                <c:pt idx="8306">
                  <c:v>11.536111111111101</c:v>
                </c:pt>
                <c:pt idx="8307">
                  <c:v>11.5375</c:v>
                </c:pt>
                <c:pt idx="8308">
                  <c:v>11.5388888888889</c:v>
                </c:pt>
                <c:pt idx="8309">
                  <c:v>11.540277777777799</c:v>
                </c:pt>
                <c:pt idx="8310">
                  <c:v>11.5416666666667</c:v>
                </c:pt>
                <c:pt idx="8311">
                  <c:v>11.5430555555556</c:v>
                </c:pt>
                <c:pt idx="8312">
                  <c:v>11.5444444444444</c:v>
                </c:pt>
                <c:pt idx="8313">
                  <c:v>11.545833333333301</c:v>
                </c:pt>
                <c:pt idx="8314">
                  <c:v>11.547222222222199</c:v>
                </c:pt>
                <c:pt idx="8315">
                  <c:v>11.5486111111111</c:v>
                </c:pt>
                <c:pt idx="8316">
                  <c:v>11.55</c:v>
                </c:pt>
                <c:pt idx="8317">
                  <c:v>11.5513888888889</c:v>
                </c:pt>
                <c:pt idx="8318">
                  <c:v>11.5527777777778</c:v>
                </c:pt>
                <c:pt idx="8319">
                  <c:v>11.554166666666699</c:v>
                </c:pt>
                <c:pt idx="8320">
                  <c:v>11.5555555555556</c:v>
                </c:pt>
                <c:pt idx="8321">
                  <c:v>11.556944444444399</c:v>
                </c:pt>
                <c:pt idx="8322">
                  <c:v>11.5583333333333</c:v>
                </c:pt>
                <c:pt idx="8323">
                  <c:v>11.5597222222222</c:v>
                </c:pt>
                <c:pt idx="8324">
                  <c:v>11.561111111111099</c:v>
                </c:pt>
                <c:pt idx="8325">
                  <c:v>11.5625</c:v>
                </c:pt>
                <c:pt idx="8326">
                  <c:v>11.563888888888901</c:v>
                </c:pt>
                <c:pt idx="8327">
                  <c:v>11.5652777777778</c:v>
                </c:pt>
                <c:pt idx="8328">
                  <c:v>11.5666666666667</c:v>
                </c:pt>
                <c:pt idx="8329">
                  <c:v>11.568055555555601</c:v>
                </c:pt>
                <c:pt idx="8330">
                  <c:v>11.5694444444444</c:v>
                </c:pt>
                <c:pt idx="8331">
                  <c:v>11.570833333333301</c:v>
                </c:pt>
                <c:pt idx="8332">
                  <c:v>11.5722222222222</c:v>
                </c:pt>
                <c:pt idx="8333">
                  <c:v>11.5736111111111</c:v>
                </c:pt>
                <c:pt idx="8334">
                  <c:v>11.574999999999999</c:v>
                </c:pt>
                <c:pt idx="8335">
                  <c:v>11.5763888888889</c:v>
                </c:pt>
                <c:pt idx="8336">
                  <c:v>11.577777777777801</c:v>
                </c:pt>
                <c:pt idx="8337">
                  <c:v>11.579166666666699</c:v>
                </c:pt>
                <c:pt idx="8338">
                  <c:v>11.5805555555556</c:v>
                </c:pt>
                <c:pt idx="8339">
                  <c:v>11.5819444444444</c:v>
                </c:pt>
                <c:pt idx="8340">
                  <c:v>11.5833333333333</c:v>
                </c:pt>
                <c:pt idx="8341">
                  <c:v>11.584722222222201</c:v>
                </c:pt>
                <c:pt idx="8342">
                  <c:v>11.5861111111111</c:v>
                </c:pt>
                <c:pt idx="8343">
                  <c:v>11.5875</c:v>
                </c:pt>
                <c:pt idx="8344">
                  <c:v>11.588888888888899</c:v>
                </c:pt>
                <c:pt idx="8345">
                  <c:v>11.5902777777778</c:v>
                </c:pt>
                <c:pt idx="8346">
                  <c:v>11.591666666666701</c:v>
                </c:pt>
                <c:pt idx="8347">
                  <c:v>11.593055555555599</c:v>
                </c:pt>
                <c:pt idx="8348">
                  <c:v>11.594444444444401</c:v>
                </c:pt>
                <c:pt idx="8349">
                  <c:v>11.595833333333299</c:v>
                </c:pt>
                <c:pt idx="8350">
                  <c:v>11.5972222222222</c:v>
                </c:pt>
                <c:pt idx="8351">
                  <c:v>11.598611111111101</c:v>
                </c:pt>
                <c:pt idx="8352">
                  <c:v>11.6</c:v>
                </c:pt>
                <c:pt idx="8353">
                  <c:v>11.6013888888889</c:v>
                </c:pt>
                <c:pt idx="8354">
                  <c:v>11.602777777777799</c:v>
                </c:pt>
                <c:pt idx="8355">
                  <c:v>11.6041666666667</c:v>
                </c:pt>
                <c:pt idx="8356">
                  <c:v>11.6055555555556</c:v>
                </c:pt>
                <c:pt idx="8357">
                  <c:v>11.6069444444444</c:v>
                </c:pt>
                <c:pt idx="8358">
                  <c:v>11.608333333333301</c:v>
                </c:pt>
                <c:pt idx="8359">
                  <c:v>11.609722222222199</c:v>
                </c:pt>
                <c:pt idx="8360">
                  <c:v>11.6111111111111</c:v>
                </c:pt>
                <c:pt idx="8361">
                  <c:v>11.612500000000001</c:v>
                </c:pt>
                <c:pt idx="8362">
                  <c:v>11.6138888888889</c:v>
                </c:pt>
                <c:pt idx="8363">
                  <c:v>11.6152777777778</c:v>
                </c:pt>
                <c:pt idx="8364">
                  <c:v>11.616666666666699</c:v>
                </c:pt>
                <c:pt idx="8365">
                  <c:v>11.6180555555556</c:v>
                </c:pt>
                <c:pt idx="8366">
                  <c:v>11.619444444444399</c:v>
                </c:pt>
                <c:pt idx="8367">
                  <c:v>11.6208333333333</c:v>
                </c:pt>
                <c:pt idx="8368">
                  <c:v>11.6222222222222</c:v>
                </c:pt>
                <c:pt idx="8369">
                  <c:v>11.623611111111099</c:v>
                </c:pt>
                <c:pt idx="8370">
                  <c:v>11.625</c:v>
                </c:pt>
                <c:pt idx="8371">
                  <c:v>11.626388888888901</c:v>
                </c:pt>
                <c:pt idx="8372">
                  <c:v>11.6277777777778</c:v>
                </c:pt>
                <c:pt idx="8373">
                  <c:v>11.6291666666667</c:v>
                </c:pt>
                <c:pt idx="8374">
                  <c:v>11.630555555555601</c:v>
                </c:pt>
                <c:pt idx="8375">
                  <c:v>11.6319444444444</c:v>
                </c:pt>
                <c:pt idx="8376">
                  <c:v>11.633333333333301</c:v>
                </c:pt>
                <c:pt idx="8377">
                  <c:v>11.6347222222222</c:v>
                </c:pt>
                <c:pt idx="8378">
                  <c:v>11.6361111111111</c:v>
                </c:pt>
                <c:pt idx="8379">
                  <c:v>11.637499999999999</c:v>
                </c:pt>
                <c:pt idx="8380">
                  <c:v>11.6388888888889</c:v>
                </c:pt>
                <c:pt idx="8381">
                  <c:v>11.640277777777801</c:v>
                </c:pt>
                <c:pt idx="8382">
                  <c:v>11.641666666666699</c:v>
                </c:pt>
                <c:pt idx="8383">
                  <c:v>11.6430555555556</c:v>
                </c:pt>
                <c:pt idx="8384">
                  <c:v>11.6444444444444</c:v>
                </c:pt>
                <c:pt idx="8385">
                  <c:v>11.6458333333333</c:v>
                </c:pt>
                <c:pt idx="8386">
                  <c:v>11.647222222222201</c:v>
                </c:pt>
                <c:pt idx="8387">
                  <c:v>11.6486111111111</c:v>
                </c:pt>
                <c:pt idx="8388">
                  <c:v>11.65</c:v>
                </c:pt>
                <c:pt idx="8389">
                  <c:v>11.651388888888899</c:v>
                </c:pt>
                <c:pt idx="8390">
                  <c:v>11.6527777777778</c:v>
                </c:pt>
                <c:pt idx="8391">
                  <c:v>11.654166666666701</c:v>
                </c:pt>
                <c:pt idx="8392">
                  <c:v>11.655555555555599</c:v>
                </c:pt>
                <c:pt idx="8393">
                  <c:v>11.656944444444401</c:v>
                </c:pt>
                <c:pt idx="8394">
                  <c:v>11.658333333333299</c:v>
                </c:pt>
                <c:pt idx="8395">
                  <c:v>11.6597222222222</c:v>
                </c:pt>
                <c:pt idx="8396">
                  <c:v>11.661111111111101</c:v>
                </c:pt>
                <c:pt idx="8397">
                  <c:v>11.6625</c:v>
                </c:pt>
                <c:pt idx="8398">
                  <c:v>11.6638888888889</c:v>
                </c:pt>
                <c:pt idx="8399">
                  <c:v>11.665277777777799</c:v>
                </c:pt>
                <c:pt idx="8400">
                  <c:v>11.6666666666667</c:v>
                </c:pt>
                <c:pt idx="8401">
                  <c:v>11.6680555555556</c:v>
                </c:pt>
                <c:pt idx="8402">
                  <c:v>11.6694444444444</c:v>
                </c:pt>
                <c:pt idx="8403">
                  <c:v>11.670833333333301</c:v>
                </c:pt>
                <c:pt idx="8404">
                  <c:v>11.672222222222199</c:v>
                </c:pt>
                <c:pt idx="8405">
                  <c:v>11.6736111111111</c:v>
                </c:pt>
                <c:pt idx="8406">
                  <c:v>11.675000000000001</c:v>
                </c:pt>
                <c:pt idx="8407">
                  <c:v>11.6763888888889</c:v>
                </c:pt>
                <c:pt idx="8408">
                  <c:v>11.6777777777778</c:v>
                </c:pt>
                <c:pt idx="8409">
                  <c:v>11.679166666666699</c:v>
                </c:pt>
                <c:pt idx="8410">
                  <c:v>11.6805555555556</c:v>
                </c:pt>
                <c:pt idx="8411">
                  <c:v>11.681944444444399</c:v>
                </c:pt>
                <c:pt idx="8412">
                  <c:v>11.6833333333333</c:v>
                </c:pt>
                <c:pt idx="8413">
                  <c:v>11.6847222222222</c:v>
                </c:pt>
                <c:pt idx="8414">
                  <c:v>11.686111111111099</c:v>
                </c:pt>
                <c:pt idx="8415">
                  <c:v>11.6875</c:v>
                </c:pt>
                <c:pt idx="8416">
                  <c:v>11.688888888888901</c:v>
                </c:pt>
                <c:pt idx="8417">
                  <c:v>11.6902777777778</c:v>
                </c:pt>
                <c:pt idx="8418">
                  <c:v>11.6916666666667</c:v>
                </c:pt>
                <c:pt idx="8419">
                  <c:v>11.693055555555601</c:v>
                </c:pt>
                <c:pt idx="8420">
                  <c:v>11.6944444444444</c:v>
                </c:pt>
                <c:pt idx="8421">
                  <c:v>11.695833333333301</c:v>
                </c:pt>
                <c:pt idx="8422">
                  <c:v>11.6972222222222</c:v>
                </c:pt>
                <c:pt idx="8423">
                  <c:v>11.6986111111111</c:v>
                </c:pt>
                <c:pt idx="8424">
                  <c:v>11.7</c:v>
                </c:pt>
                <c:pt idx="8425">
                  <c:v>11.7013888888889</c:v>
                </c:pt>
                <c:pt idx="8426">
                  <c:v>11.702777777777801</c:v>
                </c:pt>
                <c:pt idx="8427">
                  <c:v>11.704166666666699</c:v>
                </c:pt>
                <c:pt idx="8428">
                  <c:v>11.7055555555556</c:v>
                </c:pt>
                <c:pt idx="8429">
                  <c:v>11.7069444444444</c:v>
                </c:pt>
                <c:pt idx="8430">
                  <c:v>11.7083333333333</c:v>
                </c:pt>
                <c:pt idx="8431">
                  <c:v>11.709722222222201</c:v>
                </c:pt>
                <c:pt idx="8432">
                  <c:v>11.7111111111111</c:v>
                </c:pt>
                <c:pt idx="8433">
                  <c:v>11.7125</c:v>
                </c:pt>
                <c:pt idx="8434">
                  <c:v>11.713888888888899</c:v>
                </c:pt>
                <c:pt idx="8435">
                  <c:v>11.7152777777778</c:v>
                </c:pt>
                <c:pt idx="8436">
                  <c:v>11.716666666666701</c:v>
                </c:pt>
                <c:pt idx="8437">
                  <c:v>11.718055555555599</c:v>
                </c:pt>
                <c:pt idx="8438">
                  <c:v>11.719444444444401</c:v>
                </c:pt>
                <c:pt idx="8439">
                  <c:v>11.720833333333299</c:v>
                </c:pt>
                <c:pt idx="8440">
                  <c:v>11.7222222222222</c:v>
                </c:pt>
                <c:pt idx="8441">
                  <c:v>11.723611111111101</c:v>
                </c:pt>
                <c:pt idx="8442">
                  <c:v>11.725</c:v>
                </c:pt>
                <c:pt idx="8443">
                  <c:v>11.7263888888889</c:v>
                </c:pt>
                <c:pt idx="8444">
                  <c:v>11.727777777777799</c:v>
                </c:pt>
                <c:pt idx="8445">
                  <c:v>11.7291666666667</c:v>
                </c:pt>
                <c:pt idx="8446">
                  <c:v>11.7305555555556</c:v>
                </c:pt>
                <c:pt idx="8447">
                  <c:v>11.7319444444444</c:v>
                </c:pt>
                <c:pt idx="8448">
                  <c:v>11.733333333333301</c:v>
                </c:pt>
                <c:pt idx="8449">
                  <c:v>11.734722222222199</c:v>
                </c:pt>
                <c:pt idx="8450">
                  <c:v>11.7361111111111</c:v>
                </c:pt>
                <c:pt idx="8451">
                  <c:v>11.737500000000001</c:v>
                </c:pt>
                <c:pt idx="8452">
                  <c:v>11.7388888888889</c:v>
                </c:pt>
                <c:pt idx="8453">
                  <c:v>11.7402777777778</c:v>
                </c:pt>
                <c:pt idx="8454">
                  <c:v>11.741666666666699</c:v>
                </c:pt>
                <c:pt idx="8455">
                  <c:v>11.7430555555556</c:v>
                </c:pt>
                <c:pt idx="8456">
                  <c:v>11.744444444444399</c:v>
                </c:pt>
                <c:pt idx="8457">
                  <c:v>11.7458333333333</c:v>
                </c:pt>
                <c:pt idx="8458">
                  <c:v>11.7472222222222</c:v>
                </c:pt>
                <c:pt idx="8459">
                  <c:v>11.748611111111099</c:v>
                </c:pt>
                <c:pt idx="8460">
                  <c:v>11.75</c:v>
                </c:pt>
                <c:pt idx="8461">
                  <c:v>11.751388888888901</c:v>
                </c:pt>
                <c:pt idx="8462">
                  <c:v>11.7527777777778</c:v>
                </c:pt>
                <c:pt idx="8463">
                  <c:v>11.7541666666667</c:v>
                </c:pt>
                <c:pt idx="8464">
                  <c:v>11.755555555555601</c:v>
                </c:pt>
                <c:pt idx="8465">
                  <c:v>11.7569444444444</c:v>
                </c:pt>
                <c:pt idx="8466">
                  <c:v>11.758333333333301</c:v>
                </c:pt>
                <c:pt idx="8467">
                  <c:v>11.7597222222222</c:v>
                </c:pt>
                <c:pt idx="8468">
                  <c:v>11.7611111111111</c:v>
                </c:pt>
                <c:pt idx="8469">
                  <c:v>11.762499999999999</c:v>
                </c:pt>
                <c:pt idx="8470">
                  <c:v>11.7638888888889</c:v>
                </c:pt>
                <c:pt idx="8471">
                  <c:v>11.765277777777801</c:v>
                </c:pt>
                <c:pt idx="8472">
                  <c:v>11.766666666666699</c:v>
                </c:pt>
                <c:pt idx="8473">
                  <c:v>11.7680555555556</c:v>
                </c:pt>
                <c:pt idx="8474">
                  <c:v>11.7694444444444</c:v>
                </c:pt>
                <c:pt idx="8475">
                  <c:v>11.7708333333333</c:v>
                </c:pt>
                <c:pt idx="8476">
                  <c:v>11.772222222222201</c:v>
                </c:pt>
                <c:pt idx="8477">
                  <c:v>11.7736111111111</c:v>
                </c:pt>
                <c:pt idx="8478">
                  <c:v>11.775</c:v>
                </c:pt>
                <c:pt idx="8479">
                  <c:v>11.776388888888899</c:v>
                </c:pt>
                <c:pt idx="8480">
                  <c:v>11.7777777777778</c:v>
                </c:pt>
                <c:pt idx="8481">
                  <c:v>11.779166666666701</c:v>
                </c:pt>
                <c:pt idx="8482">
                  <c:v>11.780555555555599</c:v>
                </c:pt>
                <c:pt idx="8483">
                  <c:v>11.781944444444401</c:v>
                </c:pt>
                <c:pt idx="8484">
                  <c:v>11.783333333333299</c:v>
                </c:pt>
                <c:pt idx="8485">
                  <c:v>11.7847222222222</c:v>
                </c:pt>
                <c:pt idx="8486">
                  <c:v>11.786111111111101</c:v>
                </c:pt>
                <c:pt idx="8487">
                  <c:v>11.7875</c:v>
                </c:pt>
                <c:pt idx="8488">
                  <c:v>11.7888888888889</c:v>
                </c:pt>
                <c:pt idx="8489">
                  <c:v>11.790277777777799</c:v>
                </c:pt>
                <c:pt idx="8490">
                  <c:v>11.7916666666667</c:v>
                </c:pt>
                <c:pt idx="8491">
                  <c:v>11.7930555555556</c:v>
                </c:pt>
                <c:pt idx="8492">
                  <c:v>11.7944444444444</c:v>
                </c:pt>
                <c:pt idx="8493">
                  <c:v>11.795833333333301</c:v>
                </c:pt>
                <c:pt idx="8494">
                  <c:v>11.797222222222199</c:v>
                </c:pt>
                <c:pt idx="8495">
                  <c:v>11.7986111111111</c:v>
                </c:pt>
                <c:pt idx="8496">
                  <c:v>11.8</c:v>
                </c:pt>
                <c:pt idx="8497">
                  <c:v>11.8013888888889</c:v>
                </c:pt>
                <c:pt idx="8498">
                  <c:v>11.8027777777778</c:v>
                </c:pt>
                <c:pt idx="8499">
                  <c:v>11.804166666666699</c:v>
                </c:pt>
                <c:pt idx="8500">
                  <c:v>11.8055555555556</c:v>
                </c:pt>
                <c:pt idx="8501">
                  <c:v>11.806944444444399</c:v>
                </c:pt>
                <c:pt idx="8502">
                  <c:v>11.8083333333333</c:v>
                </c:pt>
                <c:pt idx="8503">
                  <c:v>11.8097222222222</c:v>
                </c:pt>
                <c:pt idx="8504">
                  <c:v>11.811111111111099</c:v>
                </c:pt>
                <c:pt idx="8505">
                  <c:v>11.8125</c:v>
                </c:pt>
                <c:pt idx="8506">
                  <c:v>11.813888888888901</c:v>
                </c:pt>
                <c:pt idx="8507">
                  <c:v>11.8152777777778</c:v>
                </c:pt>
                <c:pt idx="8508">
                  <c:v>11.8166666666667</c:v>
                </c:pt>
                <c:pt idx="8509">
                  <c:v>11.818055555555601</c:v>
                </c:pt>
                <c:pt idx="8510">
                  <c:v>11.8194444444444</c:v>
                </c:pt>
                <c:pt idx="8511">
                  <c:v>11.820833333333301</c:v>
                </c:pt>
                <c:pt idx="8512">
                  <c:v>11.8222222222222</c:v>
                </c:pt>
                <c:pt idx="8513">
                  <c:v>11.8236111111111</c:v>
                </c:pt>
                <c:pt idx="8514">
                  <c:v>11.824999999999999</c:v>
                </c:pt>
                <c:pt idx="8515">
                  <c:v>11.8263888888889</c:v>
                </c:pt>
                <c:pt idx="8516">
                  <c:v>11.827777777777801</c:v>
                </c:pt>
                <c:pt idx="8517">
                  <c:v>11.829166666666699</c:v>
                </c:pt>
                <c:pt idx="8518">
                  <c:v>11.8305555555556</c:v>
                </c:pt>
                <c:pt idx="8519">
                  <c:v>11.8319444444444</c:v>
                </c:pt>
                <c:pt idx="8520">
                  <c:v>11.8333333333333</c:v>
                </c:pt>
                <c:pt idx="8521">
                  <c:v>11.834722222222201</c:v>
                </c:pt>
                <c:pt idx="8522">
                  <c:v>11.8361111111111</c:v>
                </c:pt>
                <c:pt idx="8523">
                  <c:v>11.8375</c:v>
                </c:pt>
                <c:pt idx="8524">
                  <c:v>11.838888888888899</c:v>
                </c:pt>
                <c:pt idx="8525">
                  <c:v>11.8402777777778</c:v>
                </c:pt>
                <c:pt idx="8526">
                  <c:v>11.841666666666701</c:v>
                </c:pt>
                <c:pt idx="8527">
                  <c:v>11.843055555555599</c:v>
                </c:pt>
                <c:pt idx="8528">
                  <c:v>11.844444444444401</c:v>
                </c:pt>
                <c:pt idx="8529">
                  <c:v>11.845833333333299</c:v>
                </c:pt>
                <c:pt idx="8530">
                  <c:v>11.8472222222222</c:v>
                </c:pt>
                <c:pt idx="8531">
                  <c:v>11.848611111111101</c:v>
                </c:pt>
                <c:pt idx="8532">
                  <c:v>11.85</c:v>
                </c:pt>
                <c:pt idx="8533">
                  <c:v>11.8513888888889</c:v>
                </c:pt>
                <c:pt idx="8534">
                  <c:v>11.852777777777799</c:v>
                </c:pt>
                <c:pt idx="8535">
                  <c:v>11.8541666666667</c:v>
                </c:pt>
                <c:pt idx="8536">
                  <c:v>11.8555555555556</c:v>
                </c:pt>
                <c:pt idx="8537">
                  <c:v>11.8569444444444</c:v>
                </c:pt>
                <c:pt idx="8538">
                  <c:v>11.858333333333301</c:v>
                </c:pt>
                <c:pt idx="8539">
                  <c:v>11.859722222222199</c:v>
                </c:pt>
                <c:pt idx="8540">
                  <c:v>11.8611111111111</c:v>
                </c:pt>
                <c:pt idx="8541">
                  <c:v>11.862500000000001</c:v>
                </c:pt>
                <c:pt idx="8542">
                  <c:v>11.8638888888889</c:v>
                </c:pt>
                <c:pt idx="8543">
                  <c:v>11.8652777777778</c:v>
                </c:pt>
                <c:pt idx="8544">
                  <c:v>11.866666666666699</c:v>
                </c:pt>
                <c:pt idx="8545">
                  <c:v>11.8680555555556</c:v>
                </c:pt>
                <c:pt idx="8546">
                  <c:v>11.869444444444399</c:v>
                </c:pt>
                <c:pt idx="8547">
                  <c:v>11.8708333333333</c:v>
                </c:pt>
                <c:pt idx="8548">
                  <c:v>11.8722222222222</c:v>
                </c:pt>
                <c:pt idx="8549">
                  <c:v>11.873611111111099</c:v>
                </c:pt>
                <c:pt idx="8550">
                  <c:v>11.875</c:v>
                </c:pt>
                <c:pt idx="8551">
                  <c:v>11.876388888888901</c:v>
                </c:pt>
                <c:pt idx="8552">
                  <c:v>11.8777777777778</c:v>
                </c:pt>
                <c:pt idx="8553">
                  <c:v>11.8791666666667</c:v>
                </c:pt>
                <c:pt idx="8554">
                  <c:v>11.880555555555601</c:v>
                </c:pt>
                <c:pt idx="8555">
                  <c:v>11.8819444444444</c:v>
                </c:pt>
                <c:pt idx="8556">
                  <c:v>11.883333333333301</c:v>
                </c:pt>
                <c:pt idx="8557">
                  <c:v>11.8847222222222</c:v>
                </c:pt>
                <c:pt idx="8558">
                  <c:v>11.8861111111111</c:v>
                </c:pt>
                <c:pt idx="8559">
                  <c:v>11.887499999999999</c:v>
                </c:pt>
                <c:pt idx="8560">
                  <c:v>11.8888888888889</c:v>
                </c:pt>
                <c:pt idx="8561">
                  <c:v>11.890277777777801</c:v>
                </c:pt>
                <c:pt idx="8562">
                  <c:v>11.891666666666699</c:v>
                </c:pt>
                <c:pt idx="8563">
                  <c:v>11.8930555555556</c:v>
                </c:pt>
                <c:pt idx="8564">
                  <c:v>11.8944444444444</c:v>
                </c:pt>
                <c:pt idx="8565">
                  <c:v>11.8958333333333</c:v>
                </c:pt>
                <c:pt idx="8566">
                  <c:v>11.897222222222201</c:v>
                </c:pt>
                <c:pt idx="8567">
                  <c:v>11.8986111111111</c:v>
                </c:pt>
                <c:pt idx="8568">
                  <c:v>11.9</c:v>
                </c:pt>
                <c:pt idx="8569">
                  <c:v>11.901388888888899</c:v>
                </c:pt>
                <c:pt idx="8570">
                  <c:v>11.9027777777778</c:v>
                </c:pt>
                <c:pt idx="8571">
                  <c:v>11.904166666666701</c:v>
                </c:pt>
                <c:pt idx="8572">
                  <c:v>11.905555555555599</c:v>
                </c:pt>
                <c:pt idx="8573">
                  <c:v>11.906944444444401</c:v>
                </c:pt>
                <c:pt idx="8574">
                  <c:v>11.908333333333299</c:v>
                </c:pt>
                <c:pt idx="8575">
                  <c:v>11.9097222222222</c:v>
                </c:pt>
                <c:pt idx="8576">
                  <c:v>11.911111111111101</c:v>
                </c:pt>
                <c:pt idx="8577">
                  <c:v>11.9125</c:v>
                </c:pt>
                <c:pt idx="8578">
                  <c:v>11.9138888888889</c:v>
                </c:pt>
                <c:pt idx="8579">
                  <c:v>11.915277777777799</c:v>
                </c:pt>
                <c:pt idx="8580">
                  <c:v>11.9166666666667</c:v>
                </c:pt>
                <c:pt idx="8581">
                  <c:v>11.9180555555556</c:v>
                </c:pt>
                <c:pt idx="8582">
                  <c:v>11.9194444444444</c:v>
                </c:pt>
                <c:pt idx="8583">
                  <c:v>11.920833333333301</c:v>
                </c:pt>
                <c:pt idx="8584">
                  <c:v>11.922222222222199</c:v>
                </c:pt>
                <c:pt idx="8585">
                  <c:v>11.9236111111111</c:v>
                </c:pt>
                <c:pt idx="8586">
                  <c:v>11.925000000000001</c:v>
                </c:pt>
                <c:pt idx="8587">
                  <c:v>11.9263888888889</c:v>
                </c:pt>
                <c:pt idx="8588">
                  <c:v>11.9277777777778</c:v>
                </c:pt>
                <c:pt idx="8589">
                  <c:v>11.929166666666699</c:v>
                </c:pt>
                <c:pt idx="8590">
                  <c:v>11.9305555555556</c:v>
                </c:pt>
                <c:pt idx="8591">
                  <c:v>11.931944444444399</c:v>
                </c:pt>
                <c:pt idx="8592">
                  <c:v>11.9333333333333</c:v>
                </c:pt>
                <c:pt idx="8593">
                  <c:v>11.9347222222222</c:v>
                </c:pt>
                <c:pt idx="8594">
                  <c:v>11.936111111111099</c:v>
                </c:pt>
                <c:pt idx="8595">
                  <c:v>11.9375</c:v>
                </c:pt>
                <c:pt idx="8596">
                  <c:v>11.938888888888901</c:v>
                </c:pt>
                <c:pt idx="8597">
                  <c:v>11.9402777777778</c:v>
                </c:pt>
                <c:pt idx="8598">
                  <c:v>11.9416666666667</c:v>
                </c:pt>
                <c:pt idx="8599">
                  <c:v>11.943055555555601</c:v>
                </c:pt>
                <c:pt idx="8600">
                  <c:v>11.9444444444444</c:v>
                </c:pt>
                <c:pt idx="8601">
                  <c:v>11.945833333333301</c:v>
                </c:pt>
                <c:pt idx="8602">
                  <c:v>11.9472222222222</c:v>
                </c:pt>
                <c:pt idx="8603">
                  <c:v>11.9486111111111</c:v>
                </c:pt>
                <c:pt idx="8604">
                  <c:v>11.95</c:v>
                </c:pt>
                <c:pt idx="8605">
                  <c:v>11.9513888888889</c:v>
                </c:pt>
                <c:pt idx="8606">
                  <c:v>11.952777777777801</c:v>
                </c:pt>
                <c:pt idx="8607">
                  <c:v>11.954166666666699</c:v>
                </c:pt>
                <c:pt idx="8608">
                  <c:v>11.9555555555556</c:v>
                </c:pt>
                <c:pt idx="8609">
                  <c:v>11.9569444444444</c:v>
                </c:pt>
                <c:pt idx="8610">
                  <c:v>11.9583333333333</c:v>
                </c:pt>
                <c:pt idx="8611">
                  <c:v>11.959722222222201</c:v>
                </c:pt>
                <c:pt idx="8612">
                  <c:v>11.9611111111111</c:v>
                </c:pt>
                <c:pt idx="8613">
                  <c:v>11.9625</c:v>
                </c:pt>
                <c:pt idx="8614">
                  <c:v>11.963888888888899</c:v>
                </c:pt>
                <c:pt idx="8615">
                  <c:v>11.9652777777778</c:v>
                </c:pt>
                <c:pt idx="8616">
                  <c:v>11.966666666666701</c:v>
                </c:pt>
                <c:pt idx="8617">
                  <c:v>11.968055555555599</c:v>
                </c:pt>
                <c:pt idx="8618">
                  <c:v>11.969444444444401</c:v>
                </c:pt>
                <c:pt idx="8619">
                  <c:v>11.970833333333299</c:v>
                </c:pt>
                <c:pt idx="8620">
                  <c:v>11.9722222222222</c:v>
                </c:pt>
                <c:pt idx="8621">
                  <c:v>11.973611111111101</c:v>
                </c:pt>
                <c:pt idx="8622">
                  <c:v>11.975</c:v>
                </c:pt>
                <c:pt idx="8623">
                  <c:v>11.9763888888889</c:v>
                </c:pt>
                <c:pt idx="8624">
                  <c:v>11.977777777777799</c:v>
                </c:pt>
                <c:pt idx="8625">
                  <c:v>11.9791666666667</c:v>
                </c:pt>
                <c:pt idx="8626">
                  <c:v>11.9805555555556</c:v>
                </c:pt>
                <c:pt idx="8627">
                  <c:v>11.9819444444444</c:v>
                </c:pt>
                <c:pt idx="8628">
                  <c:v>11.983333333333301</c:v>
                </c:pt>
                <c:pt idx="8629">
                  <c:v>11.984722222222199</c:v>
                </c:pt>
                <c:pt idx="8630">
                  <c:v>11.9861111111111</c:v>
                </c:pt>
                <c:pt idx="8631">
                  <c:v>11.987500000000001</c:v>
                </c:pt>
                <c:pt idx="8632">
                  <c:v>11.9888888888889</c:v>
                </c:pt>
                <c:pt idx="8633">
                  <c:v>11.9902777777778</c:v>
                </c:pt>
                <c:pt idx="8634">
                  <c:v>11.991666666666699</c:v>
                </c:pt>
                <c:pt idx="8635">
                  <c:v>11.9930555555556</c:v>
                </c:pt>
                <c:pt idx="8636">
                  <c:v>11.994444444444399</c:v>
                </c:pt>
                <c:pt idx="8637">
                  <c:v>11.9958333333333</c:v>
                </c:pt>
                <c:pt idx="8638">
                  <c:v>11.9972222222222</c:v>
                </c:pt>
                <c:pt idx="8639">
                  <c:v>11.998611111111099</c:v>
                </c:pt>
                <c:pt idx="8640">
                  <c:v>12</c:v>
                </c:pt>
                <c:pt idx="8641">
                  <c:v>12.001388888888901</c:v>
                </c:pt>
                <c:pt idx="8642">
                  <c:v>12.0027777777778</c:v>
                </c:pt>
                <c:pt idx="8643">
                  <c:v>12.0041666666667</c:v>
                </c:pt>
                <c:pt idx="8644">
                  <c:v>12.005555555555601</c:v>
                </c:pt>
                <c:pt idx="8645">
                  <c:v>12.0069444444444</c:v>
                </c:pt>
                <c:pt idx="8646">
                  <c:v>12.008333333333301</c:v>
                </c:pt>
                <c:pt idx="8647">
                  <c:v>12.0097222222222</c:v>
                </c:pt>
                <c:pt idx="8648">
                  <c:v>12.0111111111111</c:v>
                </c:pt>
                <c:pt idx="8649">
                  <c:v>12.012499999999999</c:v>
                </c:pt>
                <c:pt idx="8650">
                  <c:v>12.0138888888889</c:v>
                </c:pt>
                <c:pt idx="8651">
                  <c:v>12.015277777777801</c:v>
                </c:pt>
                <c:pt idx="8652">
                  <c:v>12.016666666666699</c:v>
                </c:pt>
                <c:pt idx="8653">
                  <c:v>12.0180555555556</c:v>
                </c:pt>
                <c:pt idx="8654">
                  <c:v>12.0194444444444</c:v>
                </c:pt>
                <c:pt idx="8655">
                  <c:v>12.0208333333333</c:v>
                </c:pt>
                <c:pt idx="8656">
                  <c:v>12.022222222222201</c:v>
                </c:pt>
                <c:pt idx="8657">
                  <c:v>12.0236111111111</c:v>
                </c:pt>
                <c:pt idx="8658">
                  <c:v>12.025</c:v>
                </c:pt>
                <c:pt idx="8659">
                  <c:v>12.026388888888899</c:v>
                </c:pt>
                <c:pt idx="8660">
                  <c:v>12.0277777777778</c:v>
                </c:pt>
                <c:pt idx="8661">
                  <c:v>12.029166666666701</c:v>
                </c:pt>
                <c:pt idx="8662">
                  <c:v>12.030555555555599</c:v>
                </c:pt>
                <c:pt idx="8663">
                  <c:v>12.031944444444401</c:v>
                </c:pt>
                <c:pt idx="8664">
                  <c:v>12.033333333333299</c:v>
                </c:pt>
                <c:pt idx="8665">
                  <c:v>12.0347222222222</c:v>
                </c:pt>
                <c:pt idx="8666">
                  <c:v>12.036111111111101</c:v>
                </c:pt>
                <c:pt idx="8667">
                  <c:v>12.0375</c:v>
                </c:pt>
                <c:pt idx="8668">
                  <c:v>12.0388888888889</c:v>
                </c:pt>
                <c:pt idx="8669">
                  <c:v>12.040277777777799</c:v>
                </c:pt>
                <c:pt idx="8670">
                  <c:v>12.0416666666667</c:v>
                </c:pt>
                <c:pt idx="8671">
                  <c:v>12.0430555555556</c:v>
                </c:pt>
                <c:pt idx="8672">
                  <c:v>12.0444444444444</c:v>
                </c:pt>
                <c:pt idx="8673">
                  <c:v>12.045833333333301</c:v>
                </c:pt>
                <c:pt idx="8674">
                  <c:v>12.047222222222199</c:v>
                </c:pt>
                <c:pt idx="8675">
                  <c:v>12.0486111111111</c:v>
                </c:pt>
                <c:pt idx="8676">
                  <c:v>12.05</c:v>
                </c:pt>
                <c:pt idx="8677">
                  <c:v>12.0513888888889</c:v>
                </c:pt>
                <c:pt idx="8678">
                  <c:v>12.0527777777778</c:v>
                </c:pt>
                <c:pt idx="8679">
                  <c:v>12.054166666666699</c:v>
                </c:pt>
                <c:pt idx="8680">
                  <c:v>12.0555555555556</c:v>
                </c:pt>
                <c:pt idx="8681">
                  <c:v>12.056944444444399</c:v>
                </c:pt>
                <c:pt idx="8682">
                  <c:v>12.0583333333333</c:v>
                </c:pt>
                <c:pt idx="8683">
                  <c:v>12.0597222222222</c:v>
                </c:pt>
                <c:pt idx="8684">
                  <c:v>12.061111111111099</c:v>
                </c:pt>
                <c:pt idx="8685">
                  <c:v>12.0625</c:v>
                </c:pt>
                <c:pt idx="8686">
                  <c:v>12.063888888888901</c:v>
                </c:pt>
                <c:pt idx="8687">
                  <c:v>12.0652777777778</c:v>
                </c:pt>
                <c:pt idx="8688">
                  <c:v>12.0666666666667</c:v>
                </c:pt>
                <c:pt idx="8689">
                  <c:v>12.068055555555601</c:v>
                </c:pt>
                <c:pt idx="8690">
                  <c:v>12.0694444444444</c:v>
                </c:pt>
                <c:pt idx="8691">
                  <c:v>12.070833333333301</c:v>
                </c:pt>
                <c:pt idx="8692">
                  <c:v>12.0722222222222</c:v>
                </c:pt>
                <c:pt idx="8693">
                  <c:v>12.0736111111111</c:v>
                </c:pt>
                <c:pt idx="8694">
                  <c:v>12.074999999999999</c:v>
                </c:pt>
                <c:pt idx="8695">
                  <c:v>12.0763888888889</c:v>
                </c:pt>
                <c:pt idx="8696">
                  <c:v>12.077777777777801</c:v>
                </c:pt>
                <c:pt idx="8697">
                  <c:v>12.079166666666699</c:v>
                </c:pt>
                <c:pt idx="8698">
                  <c:v>12.0805555555556</c:v>
                </c:pt>
                <c:pt idx="8699">
                  <c:v>12.0819444444444</c:v>
                </c:pt>
                <c:pt idx="8700">
                  <c:v>12.0833333333333</c:v>
                </c:pt>
                <c:pt idx="8701">
                  <c:v>12.084722222222201</c:v>
                </c:pt>
                <c:pt idx="8702">
                  <c:v>12.0861111111111</c:v>
                </c:pt>
                <c:pt idx="8703">
                  <c:v>12.0875</c:v>
                </c:pt>
                <c:pt idx="8704">
                  <c:v>12.088888888888899</c:v>
                </c:pt>
                <c:pt idx="8705">
                  <c:v>12.0902777777778</c:v>
                </c:pt>
                <c:pt idx="8706">
                  <c:v>12.091666666666701</c:v>
                </c:pt>
                <c:pt idx="8707">
                  <c:v>12.093055555555599</c:v>
                </c:pt>
                <c:pt idx="8708">
                  <c:v>12.094444444444401</c:v>
                </c:pt>
                <c:pt idx="8709">
                  <c:v>12.095833333333299</c:v>
                </c:pt>
                <c:pt idx="8710">
                  <c:v>12.0972222222222</c:v>
                </c:pt>
                <c:pt idx="8711">
                  <c:v>12.098611111111101</c:v>
                </c:pt>
                <c:pt idx="8712">
                  <c:v>12.1</c:v>
                </c:pt>
                <c:pt idx="8713">
                  <c:v>12.1013888888889</c:v>
                </c:pt>
                <c:pt idx="8714">
                  <c:v>12.102777777777799</c:v>
                </c:pt>
                <c:pt idx="8715">
                  <c:v>12.1041666666667</c:v>
                </c:pt>
                <c:pt idx="8716">
                  <c:v>12.1055555555556</c:v>
                </c:pt>
                <c:pt idx="8717">
                  <c:v>12.1069444444444</c:v>
                </c:pt>
                <c:pt idx="8718">
                  <c:v>12.108333333333301</c:v>
                </c:pt>
                <c:pt idx="8719">
                  <c:v>12.109722222222199</c:v>
                </c:pt>
                <c:pt idx="8720">
                  <c:v>12.1111111111111</c:v>
                </c:pt>
                <c:pt idx="8721">
                  <c:v>12.112500000000001</c:v>
                </c:pt>
                <c:pt idx="8722">
                  <c:v>12.1138888888889</c:v>
                </c:pt>
                <c:pt idx="8723">
                  <c:v>12.1152777777778</c:v>
                </c:pt>
                <c:pt idx="8724">
                  <c:v>12.116666666666699</c:v>
                </c:pt>
                <c:pt idx="8725">
                  <c:v>12.1180555555556</c:v>
                </c:pt>
                <c:pt idx="8726">
                  <c:v>12.119444444444399</c:v>
                </c:pt>
                <c:pt idx="8727">
                  <c:v>12.1208333333333</c:v>
                </c:pt>
                <c:pt idx="8728">
                  <c:v>12.1222222222222</c:v>
                </c:pt>
                <c:pt idx="8729">
                  <c:v>12.123611111111099</c:v>
                </c:pt>
                <c:pt idx="8730">
                  <c:v>12.125</c:v>
                </c:pt>
                <c:pt idx="8731">
                  <c:v>12.126388888888901</c:v>
                </c:pt>
                <c:pt idx="8732">
                  <c:v>12.1277777777778</c:v>
                </c:pt>
                <c:pt idx="8733">
                  <c:v>12.1291666666667</c:v>
                </c:pt>
                <c:pt idx="8734">
                  <c:v>12.130555555555601</c:v>
                </c:pt>
                <c:pt idx="8735">
                  <c:v>12.1319444444444</c:v>
                </c:pt>
                <c:pt idx="8736">
                  <c:v>12.133333333333301</c:v>
                </c:pt>
                <c:pt idx="8737">
                  <c:v>12.1347222222222</c:v>
                </c:pt>
                <c:pt idx="8738">
                  <c:v>12.1361111111111</c:v>
                </c:pt>
                <c:pt idx="8739">
                  <c:v>12.137499999999999</c:v>
                </c:pt>
                <c:pt idx="8740">
                  <c:v>12.1388888888889</c:v>
                </c:pt>
                <c:pt idx="8741">
                  <c:v>12.140277777777801</c:v>
                </c:pt>
                <c:pt idx="8742">
                  <c:v>12.141666666666699</c:v>
                </c:pt>
                <c:pt idx="8743">
                  <c:v>12.1430555555556</c:v>
                </c:pt>
                <c:pt idx="8744">
                  <c:v>12.1444444444444</c:v>
                </c:pt>
                <c:pt idx="8745">
                  <c:v>12.1458333333333</c:v>
                </c:pt>
                <c:pt idx="8746">
                  <c:v>12.147222222222201</c:v>
                </c:pt>
                <c:pt idx="8747">
                  <c:v>12.1486111111111</c:v>
                </c:pt>
                <c:pt idx="8748">
                  <c:v>12.15</c:v>
                </c:pt>
                <c:pt idx="8749">
                  <c:v>12.151388888888899</c:v>
                </c:pt>
                <c:pt idx="8750">
                  <c:v>12.1527777777778</c:v>
                </c:pt>
                <c:pt idx="8751">
                  <c:v>12.154166666666701</c:v>
                </c:pt>
                <c:pt idx="8752">
                  <c:v>12.155555555555599</c:v>
                </c:pt>
                <c:pt idx="8753">
                  <c:v>12.156944444444401</c:v>
                </c:pt>
                <c:pt idx="8754">
                  <c:v>12.158333333333299</c:v>
                </c:pt>
                <c:pt idx="8755">
                  <c:v>12.1597222222222</c:v>
                </c:pt>
                <c:pt idx="8756">
                  <c:v>12.161111111111101</c:v>
                </c:pt>
                <c:pt idx="8757">
                  <c:v>12.1625</c:v>
                </c:pt>
                <c:pt idx="8758">
                  <c:v>12.1638888888889</c:v>
                </c:pt>
                <c:pt idx="8759">
                  <c:v>12.165277777777799</c:v>
                </c:pt>
                <c:pt idx="8760">
                  <c:v>12.1666666666667</c:v>
                </c:pt>
                <c:pt idx="8761">
                  <c:v>12.1680555555556</c:v>
                </c:pt>
                <c:pt idx="8762">
                  <c:v>12.1694444444444</c:v>
                </c:pt>
                <c:pt idx="8763">
                  <c:v>12.170833333333301</c:v>
                </c:pt>
                <c:pt idx="8764">
                  <c:v>12.172222222222199</c:v>
                </c:pt>
                <c:pt idx="8765">
                  <c:v>12.1736111111111</c:v>
                </c:pt>
                <c:pt idx="8766">
                  <c:v>12.175000000000001</c:v>
                </c:pt>
                <c:pt idx="8767">
                  <c:v>12.1763888888889</c:v>
                </c:pt>
                <c:pt idx="8768">
                  <c:v>12.1777777777778</c:v>
                </c:pt>
                <c:pt idx="8769">
                  <c:v>12.179166666666699</c:v>
                </c:pt>
                <c:pt idx="8770">
                  <c:v>12.1805555555556</c:v>
                </c:pt>
                <c:pt idx="8771">
                  <c:v>12.181944444444399</c:v>
                </c:pt>
                <c:pt idx="8772">
                  <c:v>12.1833333333333</c:v>
                </c:pt>
                <c:pt idx="8773">
                  <c:v>12.1847222222222</c:v>
                </c:pt>
                <c:pt idx="8774">
                  <c:v>12.186111111111099</c:v>
                </c:pt>
                <c:pt idx="8775">
                  <c:v>12.1875</c:v>
                </c:pt>
                <c:pt idx="8776">
                  <c:v>12.188888888888901</c:v>
                </c:pt>
                <c:pt idx="8777">
                  <c:v>12.1902777777778</c:v>
                </c:pt>
                <c:pt idx="8778">
                  <c:v>12.1916666666667</c:v>
                </c:pt>
                <c:pt idx="8779">
                  <c:v>12.193055555555601</c:v>
                </c:pt>
                <c:pt idx="8780">
                  <c:v>12.1944444444444</c:v>
                </c:pt>
                <c:pt idx="8781">
                  <c:v>12.195833333333301</c:v>
                </c:pt>
                <c:pt idx="8782">
                  <c:v>12.1972222222222</c:v>
                </c:pt>
                <c:pt idx="8783">
                  <c:v>12.1986111111111</c:v>
                </c:pt>
                <c:pt idx="8784">
                  <c:v>12.2</c:v>
                </c:pt>
                <c:pt idx="8785">
                  <c:v>12.2013888888889</c:v>
                </c:pt>
                <c:pt idx="8786">
                  <c:v>12.202777777777801</c:v>
                </c:pt>
                <c:pt idx="8787">
                  <c:v>12.204166666666699</c:v>
                </c:pt>
                <c:pt idx="8788">
                  <c:v>12.2055555555556</c:v>
                </c:pt>
                <c:pt idx="8789">
                  <c:v>12.2069444444444</c:v>
                </c:pt>
                <c:pt idx="8790">
                  <c:v>12.2083333333333</c:v>
                </c:pt>
                <c:pt idx="8791">
                  <c:v>12.209722222222201</c:v>
                </c:pt>
                <c:pt idx="8792">
                  <c:v>12.2111111111111</c:v>
                </c:pt>
                <c:pt idx="8793">
                  <c:v>12.2125</c:v>
                </c:pt>
                <c:pt idx="8794">
                  <c:v>12.213888888888899</c:v>
                </c:pt>
                <c:pt idx="8795">
                  <c:v>12.2152777777778</c:v>
                </c:pt>
                <c:pt idx="8796">
                  <c:v>12.216666666666701</c:v>
                </c:pt>
                <c:pt idx="8797">
                  <c:v>12.218055555555599</c:v>
                </c:pt>
                <c:pt idx="8798">
                  <c:v>12.219444444444401</c:v>
                </c:pt>
                <c:pt idx="8799">
                  <c:v>12.220833333333299</c:v>
                </c:pt>
                <c:pt idx="8800">
                  <c:v>12.2222222222222</c:v>
                </c:pt>
                <c:pt idx="8801">
                  <c:v>12.223611111111101</c:v>
                </c:pt>
                <c:pt idx="8802">
                  <c:v>12.225</c:v>
                </c:pt>
                <c:pt idx="8803">
                  <c:v>12.2263888888889</c:v>
                </c:pt>
                <c:pt idx="8804">
                  <c:v>12.227777777777799</c:v>
                </c:pt>
                <c:pt idx="8805">
                  <c:v>12.2291666666667</c:v>
                </c:pt>
                <c:pt idx="8806">
                  <c:v>12.2305555555556</c:v>
                </c:pt>
                <c:pt idx="8807">
                  <c:v>12.2319444444444</c:v>
                </c:pt>
                <c:pt idx="8808">
                  <c:v>12.233333333333301</c:v>
                </c:pt>
                <c:pt idx="8809">
                  <c:v>12.234722222222199</c:v>
                </c:pt>
                <c:pt idx="8810">
                  <c:v>12.2361111111111</c:v>
                </c:pt>
                <c:pt idx="8811">
                  <c:v>12.237500000000001</c:v>
                </c:pt>
                <c:pt idx="8812">
                  <c:v>12.2388888888889</c:v>
                </c:pt>
                <c:pt idx="8813">
                  <c:v>12.2402777777778</c:v>
                </c:pt>
                <c:pt idx="8814">
                  <c:v>12.241666666666699</c:v>
                </c:pt>
                <c:pt idx="8815">
                  <c:v>12.2430555555556</c:v>
                </c:pt>
                <c:pt idx="8816">
                  <c:v>12.244444444444399</c:v>
                </c:pt>
                <c:pt idx="8817">
                  <c:v>12.2458333333333</c:v>
                </c:pt>
                <c:pt idx="8818">
                  <c:v>12.2472222222222</c:v>
                </c:pt>
                <c:pt idx="8819">
                  <c:v>12.248611111111099</c:v>
                </c:pt>
                <c:pt idx="8820">
                  <c:v>12.25</c:v>
                </c:pt>
                <c:pt idx="8821">
                  <c:v>12.251388888888901</c:v>
                </c:pt>
                <c:pt idx="8822">
                  <c:v>12.2527777777778</c:v>
                </c:pt>
                <c:pt idx="8823">
                  <c:v>12.2541666666667</c:v>
                </c:pt>
                <c:pt idx="8824">
                  <c:v>12.255555555555601</c:v>
                </c:pt>
                <c:pt idx="8825">
                  <c:v>12.2569444444444</c:v>
                </c:pt>
                <c:pt idx="8826">
                  <c:v>12.258333333333301</c:v>
                </c:pt>
                <c:pt idx="8827">
                  <c:v>12.2597222222222</c:v>
                </c:pt>
                <c:pt idx="8828">
                  <c:v>12.2611111111111</c:v>
                </c:pt>
                <c:pt idx="8829">
                  <c:v>12.262499999999999</c:v>
                </c:pt>
                <c:pt idx="8830">
                  <c:v>12.2638888888889</c:v>
                </c:pt>
                <c:pt idx="8831">
                  <c:v>12.265277777777801</c:v>
                </c:pt>
                <c:pt idx="8832">
                  <c:v>12.266666666666699</c:v>
                </c:pt>
                <c:pt idx="8833">
                  <c:v>12.2680555555556</c:v>
                </c:pt>
                <c:pt idx="8834">
                  <c:v>12.2694444444444</c:v>
                </c:pt>
                <c:pt idx="8835">
                  <c:v>12.2708333333333</c:v>
                </c:pt>
                <c:pt idx="8836">
                  <c:v>12.272222222222201</c:v>
                </c:pt>
                <c:pt idx="8837">
                  <c:v>12.2736111111111</c:v>
                </c:pt>
                <c:pt idx="8838">
                  <c:v>12.275</c:v>
                </c:pt>
                <c:pt idx="8839">
                  <c:v>12.276388888888899</c:v>
                </c:pt>
                <c:pt idx="8840">
                  <c:v>12.2777777777778</c:v>
                </c:pt>
                <c:pt idx="8841">
                  <c:v>12.279166666666701</c:v>
                </c:pt>
                <c:pt idx="8842">
                  <c:v>12.280555555555599</c:v>
                </c:pt>
                <c:pt idx="8843">
                  <c:v>12.281944444444401</c:v>
                </c:pt>
                <c:pt idx="8844">
                  <c:v>12.283333333333299</c:v>
                </c:pt>
                <c:pt idx="8845">
                  <c:v>12.2847222222222</c:v>
                </c:pt>
                <c:pt idx="8846">
                  <c:v>12.286111111111101</c:v>
                </c:pt>
                <c:pt idx="8847">
                  <c:v>12.2875</c:v>
                </c:pt>
                <c:pt idx="8848">
                  <c:v>12.2888888888889</c:v>
                </c:pt>
                <c:pt idx="8849">
                  <c:v>12.290277777777799</c:v>
                </c:pt>
                <c:pt idx="8850">
                  <c:v>12.2916666666667</c:v>
                </c:pt>
                <c:pt idx="8851">
                  <c:v>12.2930555555556</c:v>
                </c:pt>
                <c:pt idx="8852">
                  <c:v>12.2944444444444</c:v>
                </c:pt>
                <c:pt idx="8853">
                  <c:v>12.295833333333301</c:v>
                </c:pt>
                <c:pt idx="8854">
                  <c:v>12.297222222222199</c:v>
                </c:pt>
                <c:pt idx="8855">
                  <c:v>12.2986111111111</c:v>
                </c:pt>
                <c:pt idx="8856">
                  <c:v>12.3</c:v>
                </c:pt>
                <c:pt idx="8857">
                  <c:v>12.3013888888889</c:v>
                </c:pt>
                <c:pt idx="8858">
                  <c:v>12.3027777777778</c:v>
                </c:pt>
                <c:pt idx="8859">
                  <c:v>12.304166666666699</c:v>
                </c:pt>
                <c:pt idx="8860">
                  <c:v>12.3055555555556</c:v>
                </c:pt>
                <c:pt idx="8861">
                  <c:v>12.306944444444399</c:v>
                </c:pt>
                <c:pt idx="8862">
                  <c:v>12.3083333333333</c:v>
                </c:pt>
                <c:pt idx="8863">
                  <c:v>12.3097222222222</c:v>
                </c:pt>
                <c:pt idx="8864">
                  <c:v>12.311111111111099</c:v>
                </c:pt>
                <c:pt idx="8865">
                  <c:v>12.3125</c:v>
                </c:pt>
                <c:pt idx="8866">
                  <c:v>12.313888888888901</c:v>
                </c:pt>
                <c:pt idx="8867">
                  <c:v>12.3152777777778</c:v>
                </c:pt>
                <c:pt idx="8868">
                  <c:v>12.3166666666667</c:v>
                </c:pt>
                <c:pt idx="8869">
                  <c:v>12.318055555555601</c:v>
                </c:pt>
                <c:pt idx="8870">
                  <c:v>12.3194444444444</c:v>
                </c:pt>
                <c:pt idx="8871">
                  <c:v>12.320833333333301</c:v>
                </c:pt>
                <c:pt idx="8872">
                  <c:v>12.3222222222222</c:v>
                </c:pt>
                <c:pt idx="8873">
                  <c:v>12.3236111111111</c:v>
                </c:pt>
                <c:pt idx="8874">
                  <c:v>12.324999999999999</c:v>
                </c:pt>
                <c:pt idx="8875">
                  <c:v>12.3263888888889</c:v>
                </c:pt>
                <c:pt idx="8876">
                  <c:v>12.327777777777801</c:v>
                </c:pt>
                <c:pt idx="8877">
                  <c:v>12.329166666666699</c:v>
                </c:pt>
                <c:pt idx="8878">
                  <c:v>12.3305555555556</c:v>
                </c:pt>
                <c:pt idx="8879">
                  <c:v>12.3319444444444</c:v>
                </c:pt>
                <c:pt idx="8880">
                  <c:v>12.3333333333333</c:v>
                </c:pt>
                <c:pt idx="8881">
                  <c:v>12.334722222222201</c:v>
                </c:pt>
                <c:pt idx="8882">
                  <c:v>12.3361111111111</c:v>
                </c:pt>
                <c:pt idx="8883">
                  <c:v>12.3375</c:v>
                </c:pt>
                <c:pt idx="8884">
                  <c:v>12.338888888888899</c:v>
                </c:pt>
                <c:pt idx="8885">
                  <c:v>12.3402777777778</c:v>
                </c:pt>
                <c:pt idx="8886">
                  <c:v>12.341666666666701</c:v>
                </c:pt>
                <c:pt idx="8887">
                  <c:v>12.343055555555599</c:v>
                </c:pt>
                <c:pt idx="8888">
                  <c:v>12.344444444444401</c:v>
                </c:pt>
                <c:pt idx="8889">
                  <c:v>12.345833333333299</c:v>
                </c:pt>
                <c:pt idx="8890">
                  <c:v>12.3472222222222</c:v>
                </c:pt>
                <c:pt idx="8891">
                  <c:v>12.348611111111101</c:v>
                </c:pt>
                <c:pt idx="8892">
                  <c:v>12.35</c:v>
                </c:pt>
                <c:pt idx="8893">
                  <c:v>12.3513888888889</c:v>
                </c:pt>
                <c:pt idx="8894">
                  <c:v>12.352777777777799</c:v>
                </c:pt>
                <c:pt idx="8895">
                  <c:v>12.3541666666667</c:v>
                </c:pt>
                <c:pt idx="8896">
                  <c:v>12.3555555555556</c:v>
                </c:pt>
                <c:pt idx="8897">
                  <c:v>12.3569444444444</c:v>
                </c:pt>
                <c:pt idx="8898">
                  <c:v>12.358333333333301</c:v>
                </c:pt>
                <c:pt idx="8899">
                  <c:v>12.359722222222199</c:v>
                </c:pt>
                <c:pt idx="8900">
                  <c:v>12.3611111111111</c:v>
                </c:pt>
                <c:pt idx="8901">
                  <c:v>12.362500000000001</c:v>
                </c:pt>
                <c:pt idx="8902">
                  <c:v>12.3638888888889</c:v>
                </c:pt>
                <c:pt idx="8903">
                  <c:v>12.3652777777778</c:v>
                </c:pt>
                <c:pt idx="8904">
                  <c:v>12.366666666666699</c:v>
                </c:pt>
                <c:pt idx="8905">
                  <c:v>12.3680555555556</c:v>
                </c:pt>
                <c:pt idx="8906">
                  <c:v>12.369444444444399</c:v>
                </c:pt>
                <c:pt idx="8907">
                  <c:v>12.3708333333333</c:v>
                </c:pt>
                <c:pt idx="8908">
                  <c:v>12.3722222222222</c:v>
                </c:pt>
                <c:pt idx="8909">
                  <c:v>12.373611111111099</c:v>
                </c:pt>
                <c:pt idx="8910">
                  <c:v>12.375</c:v>
                </c:pt>
                <c:pt idx="8911">
                  <c:v>12.376388888888901</c:v>
                </c:pt>
                <c:pt idx="8912">
                  <c:v>12.3777777777778</c:v>
                </c:pt>
                <c:pt idx="8913">
                  <c:v>12.3791666666667</c:v>
                </c:pt>
                <c:pt idx="8914">
                  <c:v>12.380555555555601</c:v>
                </c:pt>
                <c:pt idx="8915">
                  <c:v>12.3819444444444</c:v>
                </c:pt>
                <c:pt idx="8916">
                  <c:v>12.383333333333301</c:v>
                </c:pt>
                <c:pt idx="8917">
                  <c:v>12.3847222222222</c:v>
                </c:pt>
                <c:pt idx="8918">
                  <c:v>12.3861111111111</c:v>
                </c:pt>
                <c:pt idx="8919">
                  <c:v>12.387499999999999</c:v>
                </c:pt>
                <c:pt idx="8920">
                  <c:v>12.3888888888889</c:v>
                </c:pt>
                <c:pt idx="8921">
                  <c:v>12.390277777777801</c:v>
                </c:pt>
                <c:pt idx="8922">
                  <c:v>12.391666666666699</c:v>
                </c:pt>
                <c:pt idx="8923">
                  <c:v>12.3930555555556</c:v>
                </c:pt>
                <c:pt idx="8924">
                  <c:v>12.3944444444444</c:v>
                </c:pt>
                <c:pt idx="8925">
                  <c:v>12.3958333333333</c:v>
                </c:pt>
                <c:pt idx="8926">
                  <c:v>12.397222222222201</c:v>
                </c:pt>
                <c:pt idx="8927">
                  <c:v>12.3986111111111</c:v>
                </c:pt>
                <c:pt idx="8928">
                  <c:v>12.4</c:v>
                </c:pt>
                <c:pt idx="8929">
                  <c:v>12.401388888888899</c:v>
                </c:pt>
                <c:pt idx="8930">
                  <c:v>12.4027777777778</c:v>
                </c:pt>
                <c:pt idx="8931">
                  <c:v>12.404166666666701</c:v>
                </c:pt>
                <c:pt idx="8932">
                  <c:v>12.405555555555599</c:v>
                </c:pt>
                <c:pt idx="8933">
                  <c:v>12.406944444444401</c:v>
                </c:pt>
                <c:pt idx="8934">
                  <c:v>12.408333333333299</c:v>
                </c:pt>
                <c:pt idx="8935">
                  <c:v>12.4097222222222</c:v>
                </c:pt>
                <c:pt idx="8936">
                  <c:v>12.411111111111101</c:v>
                </c:pt>
                <c:pt idx="8937">
                  <c:v>12.4125</c:v>
                </c:pt>
                <c:pt idx="8938">
                  <c:v>12.4138888888889</c:v>
                </c:pt>
                <c:pt idx="8939">
                  <c:v>12.415277777777799</c:v>
                </c:pt>
                <c:pt idx="8940">
                  <c:v>12.4166666666667</c:v>
                </c:pt>
                <c:pt idx="8941">
                  <c:v>12.4180555555556</c:v>
                </c:pt>
                <c:pt idx="8942">
                  <c:v>12.4194444444444</c:v>
                </c:pt>
                <c:pt idx="8943">
                  <c:v>12.420833333333301</c:v>
                </c:pt>
                <c:pt idx="8944">
                  <c:v>12.422222222222199</c:v>
                </c:pt>
                <c:pt idx="8945">
                  <c:v>12.4236111111111</c:v>
                </c:pt>
                <c:pt idx="8946">
                  <c:v>12.425000000000001</c:v>
                </c:pt>
                <c:pt idx="8947">
                  <c:v>12.4263888888889</c:v>
                </c:pt>
                <c:pt idx="8948">
                  <c:v>12.4277777777778</c:v>
                </c:pt>
                <c:pt idx="8949">
                  <c:v>12.429166666666699</c:v>
                </c:pt>
                <c:pt idx="8950">
                  <c:v>12.4305555555556</c:v>
                </c:pt>
                <c:pt idx="8951">
                  <c:v>12.431944444444399</c:v>
                </c:pt>
                <c:pt idx="8952">
                  <c:v>12.4333333333333</c:v>
                </c:pt>
                <c:pt idx="8953">
                  <c:v>12.4347222222222</c:v>
                </c:pt>
                <c:pt idx="8954">
                  <c:v>12.436111111111099</c:v>
                </c:pt>
                <c:pt idx="8955">
                  <c:v>12.4375</c:v>
                </c:pt>
                <c:pt idx="8956">
                  <c:v>12.438888888888901</c:v>
                </c:pt>
                <c:pt idx="8957">
                  <c:v>12.4402777777778</c:v>
                </c:pt>
                <c:pt idx="8958">
                  <c:v>12.4416666666667</c:v>
                </c:pt>
                <c:pt idx="8959">
                  <c:v>12.443055555555601</c:v>
                </c:pt>
                <c:pt idx="8960">
                  <c:v>12.4444444444444</c:v>
                </c:pt>
                <c:pt idx="8961">
                  <c:v>12.445833333333301</c:v>
                </c:pt>
                <c:pt idx="8962">
                  <c:v>12.4472222222222</c:v>
                </c:pt>
                <c:pt idx="8963">
                  <c:v>12.4486111111111</c:v>
                </c:pt>
                <c:pt idx="8964">
                  <c:v>12.45</c:v>
                </c:pt>
                <c:pt idx="8965">
                  <c:v>12.4513888888889</c:v>
                </c:pt>
                <c:pt idx="8966">
                  <c:v>12.452777777777801</c:v>
                </c:pt>
                <c:pt idx="8967">
                  <c:v>12.454166666666699</c:v>
                </c:pt>
                <c:pt idx="8968">
                  <c:v>12.4555555555556</c:v>
                </c:pt>
                <c:pt idx="8969">
                  <c:v>12.4569444444444</c:v>
                </c:pt>
                <c:pt idx="8970">
                  <c:v>12.4583333333333</c:v>
                </c:pt>
                <c:pt idx="8971">
                  <c:v>12.459722222222201</c:v>
                </c:pt>
                <c:pt idx="8972">
                  <c:v>12.4611111111111</c:v>
                </c:pt>
                <c:pt idx="8973">
                  <c:v>12.4625</c:v>
                </c:pt>
                <c:pt idx="8974">
                  <c:v>12.463888888888899</c:v>
                </c:pt>
                <c:pt idx="8975">
                  <c:v>12.4652777777778</c:v>
                </c:pt>
                <c:pt idx="8976">
                  <c:v>12.466666666666701</c:v>
                </c:pt>
                <c:pt idx="8977">
                  <c:v>12.468055555555599</c:v>
                </c:pt>
                <c:pt idx="8978">
                  <c:v>12.469444444444401</c:v>
                </c:pt>
                <c:pt idx="8979">
                  <c:v>12.470833333333299</c:v>
                </c:pt>
                <c:pt idx="8980">
                  <c:v>12.4722222222222</c:v>
                </c:pt>
                <c:pt idx="8981">
                  <c:v>12.473611111111101</c:v>
                </c:pt>
                <c:pt idx="8982">
                  <c:v>12.475</c:v>
                </c:pt>
                <c:pt idx="8983">
                  <c:v>12.4763888888889</c:v>
                </c:pt>
                <c:pt idx="8984">
                  <c:v>12.477777777777799</c:v>
                </c:pt>
                <c:pt idx="8985">
                  <c:v>12.4791666666667</c:v>
                </c:pt>
                <c:pt idx="8986">
                  <c:v>12.4805555555556</c:v>
                </c:pt>
                <c:pt idx="8987">
                  <c:v>12.4819444444444</c:v>
                </c:pt>
                <c:pt idx="8988">
                  <c:v>12.483333333333301</c:v>
                </c:pt>
                <c:pt idx="8989">
                  <c:v>12.484722222222199</c:v>
                </c:pt>
                <c:pt idx="8990">
                  <c:v>12.4861111111111</c:v>
                </c:pt>
                <c:pt idx="8991">
                  <c:v>12.487500000000001</c:v>
                </c:pt>
                <c:pt idx="8992">
                  <c:v>12.4888888888889</c:v>
                </c:pt>
                <c:pt idx="8993">
                  <c:v>12.4902777777778</c:v>
                </c:pt>
                <c:pt idx="8994">
                  <c:v>12.491666666666699</c:v>
                </c:pt>
                <c:pt idx="8995">
                  <c:v>12.4930555555556</c:v>
                </c:pt>
                <c:pt idx="8996">
                  <c:v>12.494444444444399</c:v>
                </c:pt>
                <c:pt idx="8997">
                  <c:v>12.4958333333333</c:v>
                </c:pt>
                <c:pt idx="8998">
                  <c:v>12.4972222222222</c:v>
                </c:pt>
                <c:pt idx="8999">
                  <c:v>12.498611111111099</c:v>
                </c:pt>
                <c:pt idx="9000">
                  <c:v>12.5</c:v>
                </c:pt>
                <c:pt idx="9001">
                  <c:v>12.501388888888901</c:v>
                </c:pt>
                <c:pt idx="9002">
                  <c:v>12.5027777777778</c:v>
                </c:pt>
                <c:pt idx="9003">
                  <c:v>12.5041666666667</c:v>
                </c:pt>
                <c:pt idx="9004">
                  <c:v>12.505555555555601</c:v>
                </c:pt>
                <c:pt idx="9005">
                  <c:v>12.5069444444444</c:v>
                </c:pt>
                <c:pt idx="9006">
                  <c:v>12.508333333333301</c:v>
                </c:pt>
                <c:pt idx="9007">
                  <c:v>12.5097222222222</c:v>
                </c:pt>
                <c:pt idx="9008">
                  <c:v>12.5111111111111</c:v>
                </c:pt>
                <c:pt idx="9009">
                  <c:v>12.512499999999999</c:v>
                </c:pt>
                <c:pt idx="9010">
                  <c:v>12.5138888888889</c:v>
                </c:pt>
                <c:pt idx="9011">
                  <c:v>12.515277777777801</c:v>
                </c:pt>
                <c:pt idx="9012">
                  <c:v>12.516666666666699</c:v>
                </c:pt>
                <c:pt idx="9013">
                  <c:v>12.5180555555556</c:v>
                </c:pt>
                <c:pt idx="9014">
                  <c:v>12.5194444444444</c:v>
                </c:pt>
                <c:pt idx="9015">
                  <c:v>12.5208333333333</c:v>
                </c:pt>
                <c:pt idx="9016">
                  <c:v>12.522222222222201</c:v>
                </c:pt>
                <c:pt idx="9017">
                  <c:v>12.5236111111111</c:v>
                </c:pt>
                <c:pt idx="9018">
                  <c:v>12.525</c:v>
                </c:pt>
                <c:pt idx="9019">
                  <c:v>12.526388888888899</c:v>
                </c:pt>
                <c:pt idx="9020">
                  <c:v>12.5277777777778</c:v>
                </c:pt>
                <c:pt idx="9021">
                  <c:v>12.529166666666701</c:v>
                </c:pt>
                <c:pt idx="9022">
                  <c:v>12.530555555555599</c:v>
                </c:pt>
                <c:pt idx="9023">
                  <c:v>12.531944444444401</c:v>
                </c:pt>
                <c:pt idx="9024">
                  <c:v>12.533333333333299</c:v>
                </c:pt>
                <c:pt idx="9025">
                  <c:v>12.5347222222222</c:v>
                </c:pt>
                <c:pt idx="9026">
                  <c:v>12.536111111111101</c:v>
                </c:pt>
                <c:pt idx="9027">
                  <c:v>12.5375</c:v>
                </c:pt>
                <c:pt idx="9028">
                  <c:v>12.5388888888889</c:v>
                </c:pt>
                <c:pt idx="9029">
                  <c:v>12.540277777777799</c:v>
                </c:pt>
                <c:pt idx="9030">
                  <c:v>12.5416666666667</c:v>
                </c:pt>
                <c:pt idx="9031">
                  <c:v>12.5430555555556</c:v>
                </c:pt>
                <c:pt idx="9032">
                  <c:v>12.5444444444444</c:v>
                </c:pt>
                <c:pt idx="9033">
                  <c:v>12.545833333333301</c:v>
                </c:pt>
                <c:pt idx="9034">
                  <c:v>12.547222222222199</c:v>
                </c:pt>
                <c:pt idx="9035">
                  <c:v>12.5486111111111</c:v>
                </c:pt>
                <c:pt idx="9036">
                  <c:v>12.55</c:v>
                </c:pt>
                <c:pt idx="9037">
                  <c:v>12.5513888888889</c:v>
                </c:pt>
                <c:pt idx="9038">
                  <c:v>12.5527777777778</c:v>
                </c:pt>
                <c:pt idx="9039">
                  <c:v>12.554166666666699</c:v>
                </c:pt>
                <c:pt idx="9040">
                  <c:v>12.5555555555556</c:v>
                </c:pt>
                <c:pt idx="9041">
                  <c:v>12.556944444444399</c:v>
                </c:pt>
                <c:pt idx="9042">
                  <c:v>12.5583333333333</c:v>
                </c:pt>
                <c:pt idx="9043">
                  <c:v>12.5597222222222</c:v>
                </c:pt>
                <c:pt idx="9044">
                  <c:v>12.561111111111099</c:v>
                </c:pt>
                <c:pt idx="9045">
                  <c:v>12.5625</c:v>
                </c:pt>
                <c:pt idx="9046">
                  <c:v>12.563888888888901</c:v>
                </c:pt>
                <c:pt idx="9047">
                  <c:v>12.5652777777778</c:v>
                </c:pt>
                <c:pt idx="9048">
                  <c:v>12.5666666666667</c:v>
                </c:pt>
                <c:pt idx="9049">
                  <c:v>12.568055555555601</c:v>
                </c:pt>
                <c:pt idx="9050">
                  <c:v>12.5694444444444</c:v>
                </c:pt>
                <c:pt idx="9051">
                  <c:v>12.570833333333301</c:v>
                </c:pt>
                <c:pt idx="9052">
                  <c:v>12.5722222222222</c:v>
                </c:pt>
                <c:pt idx="9053">
                  <c:v>12.5736111111111</c:v>
                </c:pt>
                <c:pt idx="9054">
                  <c:v>12.574999999999999</c:v>
                </c:pt>
                <c:pt idx="9055">
                  <c:v>12.5763888888889</c:v>
                </c:pt>
                <c:pt idx="9056">
                  <c:v>12.577777777777801</c:v>
                </c:pt>
                <c:pt idx="9057">
                  <c:v>12.579166666666699</c:v>
                </c:pt>
                <c:pt idx="9058">
                  <c:v>12.5805555555556</c:v>
                </c:pt>
                <c:pt idx="9059">
                  <c:v>12.5819444444444</c:v>
                </c:pt>
                <c:pt idx="9060">
                  <c:v>12.5833333333333</c:v>
                </c:pt>
                <c:pt idx="9061">
                  <c:v>12.584722222222201</c:v>
                </c:pt>
                <c:pt idx="9062">
                  <c:v>12.5861111111111</c:v>
                </c:pt>
                <c:pt idx="9063">
                  <c:v>12.5875</c:v>
                </c:pt>
                <c:pt idx="9064">
                  <c:v>12.588888888888899</c:v>
                </c:pt>
                <c:pt idx="9065">
                  <c:v>12.5902777777778</c:v>
                </c:pt>
                <c:pt idx="9066">
                  <c:v>12.591666666666701</c:v>
                </c:pt>
                <c:pt idx="9067">
                  <c:v>12.593055555555599</c:v>
                </c:pt>
                <c:pt idx="9068">
                  <c:v>12.594444444444401</c:v>
                </c:pt>
                <c:pt idx="9069">
                  <c:v>12.595833333333299</c:v>
                </c:pt>
                <c:pt idx="9070">
                  <c:v>12.5972222222222</c:v>
                </c:pt>
                <c:pt idx="9071">
                  <c:v>12.598611111111101</c:v>
                </c:pt>
                <c:pt idx="9072">
                  <c:v>12.6</c:v>
                </c:pt>
                <c:pt idx="9073">
                  <c:v>12.6013888888889</c:v>
                </c:pt>
                <c:pt idx="9074">
                  <c:v>12.602777777777799</c:v>
                </c:pt>
                <c:pt idx="9075">
                  <c:v>12.6041666666667</c:v>
                </c:pt>
                <c:pt idx="9076">
                  <c:v>12.6055555555556</c:v>
                </c:pt>
                <c:pt idx="9077">
                  <c:v>12.6069444444444</c:v>
                </c:pt>
                <c:pt idx="9078">
                  <c:v>12.608333333333301</c:v>
                </c:pt>
                <c:pt idx="9079">
                  <c:v>12.609722222222199</c:v>
                </c:pt>
                <c:pt idx="9080">
                  <c:v>12.6111111111111</c:v>
                </c:pt>
                <c:pt idx="9081">
                  <c:v>12.612500000000001</c:v>
                </c:pt>
                <c:pt idx="9082">
                  <c:v>12.6138888888889</c:v>
                </c:pt>
                <c:pt idx="9083">
                  <c:v>12.6152777777778</c:v>
                </c:pt>
                <c:pt idx="9084">
                  <c:v>12.616666666666699</c:v>
                </c:pt>
                <c:pt idx="9085">
                  <c:v>12.6180555555556</c:v>
                </c:pt>
                <c:pt idx="9086">
                  <c:v>12.619444444444399</c:v>
                </c:pt>
                <c:pt idx="9087">
                  <c:v>12.6208333333333</c:v>
                </c:pt>
                <c:pt idx="9088">
                  <c:v>12.6222222222222</c:v>
                </c:pt>
                <c:pt idx="9089">
                  <c:v>12.623611111111099</c:v>
                </c:pt>
                <c:pt idx="9090">
                  <c:v>12.625</c:v>
                </c:pt>
                <c:pt idx="9091">
                  <c:v>12.626388888888901</c:v>
                </c:pt>
                <c:pt idx="9092">
                  <c:v>12.6277777777778</c:v>
                </c:pt>
                <c:pt idx="9093">
                  <c:v>12.6291666666667</c:v>
                </c:pt>
                <c:pt idx="9094">
                  <c:v>12.630555555555601</c:v>
                </c:pt>
                <c:pt idx="9095">
                  <c:v>12.6319444444444</c:v>
                </c:pt>
                <c:pt idx="9096">
                  <c:v>12.633333333333301</c:v>
                </c:pt>
                <c:pt idx="9097">
                  <c:v>12.6347222222222</c:v>
                </c:pt>
                <c:pt idx="9098">
                  <c:v>12.6361111111111</c:v>
                </c:pt>
                <c:pt idx="9099">
                  <c:v>12.637499999999999</c:v>
                </c:pt>
                <c:pt idx="9100">
                  <c:v>12.6388888888889</c:v>
                </c:pt>
                <c:pt idx="9101">
                  <c:v>12.640277777777801</c:v>
                </c:pt>
                <c:pt idx="9102">
                  <c:v>12.641666666666699</c:v>
                </c:pt>
                <c:pt idx="9103">
                  <c:v>12.6430555555556</c:v>
                </c:pt>
                <c:pt idx="9104">
                  <c:v>12.6444444444444</c:v>
                </c:pt>
                <c:pt idx="9105">
                  <c:v>12.6458333333333</c:v>
                </c:pt>
                <c:pt idx="9106">
                  <c:v>12.647222222222201</c:v>
                </c:pt>
                <c:pt idx="9107">
                  <c:v>12.6486111111111</c:v>
                </c:pt>
                <c:pt idx="9108">
                  <c:v>12.65</c:v>
                </c:pt>
                <c:pt idx="9109">
                  <c:v>12.651388888888899</c:v>
                </c:pt>
                <c:pt idx="9110">
                  <c:v>12.6527777777778</c:v>
                </c:pt>
                <c:pt idx="9111">
                  <c:v>12.654166666666701</c:v>
                </c:pt>
                <c:pt idx="9112">
                  <c:v>12.655555555555599</c:v>
                </c:pt>
                <c:pt idx="9113">
                  <c:v>12.656944444444401</c:v>
                </c:pt>
                <c:pt idx="9114">
                  <c:v>12.658333333333299</c:v>
                </c:pt>
                <c:pt idx="9115">
                  <c:v>12.6597222222222</c:v>
                </c:pt>
                <c:pt idx="9116">
                  <c:v>12.661111111111101</c:v>
                </c:pt>
                <c:pt idx="9117">
                  <c:v>12.6625</c:v>
                </c:pt>
                <c:pt idx="9118">
                  <c:v>12.6638888888889</c:v>
                </c:pt>
                <c:pt idx="9119">
                  <c:v>12.665277777777799</c:v>
                </c:pt>
                <c:pt idx="9120">
                  <c:v>12.6666666666667</c:v>
                </c:pt>
                <c:pt idx="9121">
                  <c:v>12.6680555555556</c:v>
                </c:pt>
                <c:pt idx="9122">
                  <c:v>12.6694444444444</c:v>
                </c:pt>
                <c:pt idx="9123">
                  <c:v>12.670833333333301</c:v>
                </c:pt>
                <c:pt idx="9124">
                  <c:v>12.672222222222199</c:v>
                </c:pt>
                <c:pt idx="9125">
                  <c:v>12.6736111111111</c:v>
                </c:pt>
                <c:pt idx="9126">
                  <c:v>12.675000000000001</c:v>
                </c:pt>
                <c:pt idx="9127">
                  <c:v>12.6763888888889</c:v>
                </c:pt>
                <c:pt idx="9128">
                  <c:v>12.6777777777778</c:v>
                </c:pt>
                <c:pt idx="9129">
                  <c:v>12.679166666666699</c:v>
                </c:pt>
                <c:pt idx="9130">
                  <c:v>12.6805555555556</c:v>
                </c:pt>
                <c:pt idx="9131">
                  <c:v>12.681944444444399</c:v>
                </c:pt>
                <c:pt idx="9132">
                  <c:v>12.6833333333333</c:v>
                </c:pt>
                <c:pt idx="9133">
                  <c:v>12.6847222222222</c:v>
                </c:pt>
                <c:pt idx="9134">
                  <c:v>12.686111111111099</c:v>
                </c:pt>
                <c:pt idx="9135">
                  <c:v>12.6875</c:v>
                </c:pt>
                <c:pt idx="9136">
                  <c:v>12.688888888888901</c:v>
                </c:pt>
                <c:pt idx="9137">
                  <c:v>12.6902777777778</c:v>
                </c:pt>
                <c:pt idx="9138">
                  <c:v>12.6916666666667</c:v>
                </c:pt>
                <c:pt idx="9139">
                  <c:v>12.693055555555601</c:v>
                </c:pt>
                <c:pt idx="9140">
                  <c:v>12.6944444444444</c:v>
                </c:pt>
                <c:pt idx="9141">
                  <c:v>12.695833333333301</c:v>
                </c:pt>
                <c:pt idx="9142">
                  <c:v>12.6972222222222</c:v>
                </c:pt>
                <c:pt idx="9143">
                  <c:v>12.6986111111111</c:v>
                </c:pt>
                <c:pt idx="9144">
                  <c:v>12.7</c:v>
                </c:pt>
                <c:pt idx="9145">
                  <c:v>12.7013888888889</c:v>
                </c:pt>
                <c:pt idx="9146">
                  <c:v>12.702777777777801</c:v>
                </c:pt>
                <c:pt idx="9147">
                  <c:v>12.704166666666699</c:v>
                </c:pt>
                <c:pt idx="9148">
                  <c:v>12.7055555555556</c:v>
                </c:pt>
                <c:pt idx="9149">
                  <c:v>12.7069444444444</c:v>
                </c:pt>
                <c:pt idx="9150">
                  <c:v>12.7083333333333</c:v>
                </c:pt>
                <c:pt idx="9151">
                  <c:v>12.709722222222201</c:v>
                </c:pt>
                <c:pt idx="9152">
                  <c:v>12.7111111111111</c:v>
                </c:pt>
                <c:pt idx="9153">
                  <c:v>12.7125</c:v>
                </c:pt>
                <c:pt idx="9154">
                  <c:v>12.713888888888899</c:v>
                </c:pt>
                <c:pt idx="9155">
                  <c:v>12.7152777777778</c:v>
                </c:pt>
                <c:pt idx="9156">
                  <c:v>12.716666666666701</c:v>
                </c:pt>
                <c:pt idx="9157">
                  <c:v>12.718055555555599</c:v>
                </c:pt>
                <c:pt idx="9158">
                  <c:v>12.719444444444401</c:v>
                </c:pt>
                <c:pt idx="9159">
                  <c:v>12.720833333333299</c:v>
                </c:pt>
                <c:pt idx="9160">
                  <c:v>12.7222222222222</c:v>
                </c:pt>
                <c:pt idx="9161">
                  <c:v>12.723611111111101</c:v>
                </c:pt>
                <c:pt idx="9162">
                  <c:v>12.725</c:v>
                </c:pt>
                <c:pt idx="9163">
                  <c:v>12.7263888888889</c:v>
                </c:pt>
                <c:pt idx="9164">
                  <c:v>12.727777777777799</c:v>
                </c:pt>
                <c:pt idx="9165">
                  <c:v>12.7291666666667</c:v>
                </c:pt>
                <c:pt idx="9166">
                  <c:v>12.7305555555556</c:v>
                </c:pt>
                <c:pt idx="9167">
                  <c:v>12.7319444444444</c:v>
                </c:pt>
                <c:pt idx="9168">
                  <c:v>12.733333333333301</c:v>
                </c:pt>
                <c:pt idx="9169">
                  <c:v>12.734722222222199</c:v>
                </c:pt>
                <c:pt idx="9170">
                  <c:v>12.7361111111111</c:v>
                </c:pt>
                <c:pt idx="9171">
                  <c:v>12.737500000000001</c:v>
                </c:pt>
                <c:pt idx="9172">
                  <c:v>12.7388888888889</c:v>
                </c:pt>
                <c:pt idx="9173">
                  <c:v>12.7402777777778</c:v>
                </c:pt>
                <c:pt idx="9174">
                  <c:v>12.741666666666699</c:v>
                </c:pt>
                <c:pt idx="9175">
                  <c:v>12.7430555555556</c:v>
                </c:pt>
                <c:pt idx="9176">
                  <c:v>12.744444444444399</c:v>
                </c:pt>
                <c:pt idx="9177">
                  <c:v>12.7458333333333</c:v>
                </c:pt>
                <c:pt idx="9178">
                  <c:v>12.7472222222222</c:v>
                </c:pt>
                <c:pt idx="9179">
                  <c:v>12.748611111111099</c:v>
                </c:pt>
                <c:pt idx="9180">
                  <c:v>12.75</c:v>
                </c:pt>
                <c:pt idx="9181">
                  <c:v>12.751388888888901</c:v>
                </c:pt>
                <c:pt idx="9182">
                  <c:v>12.7527777777778</c:v>
                </c:pt>
                <c:pt idx="9183">
                  <c:v>12.7541666666667</c:v>
                </c:pt>
                <c:pt idx="9184">
                  <c:v>12.755555555555601</c:v>
                </c:pt>
                <c:pt idx="9185">
                  <c:v>12.7569444444444</c:v>
                </c:pt>
                <c:pt idx="9186">
                  <c:v>12.758333333333301</c:v>
                </c:pt>
                <c:pt idx="9187">
                  <c:v>12.7597222222222</c:v>
                </c:pt>
                <c:pt idx="9188">
                  <c:v>12.7611111111111</c:v>
                </c:pt>
                <c:pt idx="9189">
                  <c:v>12.762499999999999</c:v>
                </c:pt>
                <c:pt idx="9190">
                  <c:v>12.7638888888889</c:v>
                </c:pt>
                <c:pt idx="9191">
                  <c:v>12.765277777777801</c:v>
                </c:pt>
                <c:pt idx="9192">
                  <c:v>12.766666666666699</c:v>
                </c:pt>
                <c:pt idx="9193">
                  <c:v>12.7680555555556</c:v>
                </c:pt>
                <c:pt idx="9194">
                  <c:v>12.7694444444444</c:v>
                </c:pt>
                <c:pt idx="9195">
                  <c:v>12.7708333333333</c:v>
                </c:pt>
                <c:pt idx="9196">
                  <c:v>12.772222222222201</c:v>
                </c:pt>
                <c:pt idx="9197">
                  <c:v>12.7736111111111</c:v>
                </c:pt>
                <c:pt idx="9198">
                  <c:v>12.775</c:v>
                </c:pt>
                <c:pt idx="9199">
                  <c:v>12.776388888888899</c:v>
                </c:pt>
                <c:pt idx="9200">
                  <c:v>12.7777777777778</c:v>
                </c:pt>
                <c:pt idx="9201">
                  <c:v>12.779166666666701</c:v>
                </c:pt>
                <c:pt idx="9202">
                  <c:v>12.780555555555599</c:v>
                </c:pt>
                <c:pt idx="9203">
                  <c:v>12.781944444444401</c:v>
                </c:pt>
                <c:pt idx="9204">
                  <c:v>12.783333333333299</c:v>
                </c:pt>
                <c:pt idx="9205">
                  <c:v>12.7847222222222</c:v>
                </c:pt>
                <c:pt idx="9206">
                  <c:v>12.786111111111101</c:v>
                </c:pt>
                <c:pt idx="9207">
                  <c:v>12.7875</c:v>
                </c:pt>
                <c:pt idx="9208">
                  <c:v>12.7888888888889</c:v>
                </c:pt>
                <c:pt idx="9209">
                  <c:v>12.790277777777799</c:v>
                </c:pt>
                <c:pt idx="9210">
                  <c:v>12.7916666666667</c:v>
                </c:pt>
                <c:pt idx="9211">
                  <c:v>12.7930555555556</c:v>
                </c:pt>
                <c:pt idx="9212">
                  <c:v>12.7944444444444</c:v>
                </c:pt>
                <c:pt idx="9213">
                  <c:v>12.795833333333301</c:v>
                </c:pt>
                <c:pt idx="9214">
                  <c:v>12.797222222222199</c:v>
                </c:pt>
                <c:pt idx="9215">
                  <c:v>12.7986111111111</c:v>
                </c:pt>
                <c:pt idx="9216">
                  <c:v>12.8</c:v>
                </c:pt>
                <c:pt idx="9217">
                  <c:v>12.8013888888889</c:v>
                </c:pt>
                <c:pt idx="9218">
                  <c:v>12.8027777777778</c:v>
                </c:pt>
                <c:pt idx="9219">
                  <c:v>12.804166666666699</c:v>
                </c:pt>
                <c:pt idx="9220">
                  <c:v>12.8055555555556</c:v>
                </c:pt>
                <c:pt idx="9221">
                  <c:v>12.806944444444399</c:v>
                </c:pt>
                <c:pt idx="9222">
                  <c:v>12.8083333333333</c:v>
                </c:pt>
                <c:pt idx="9223">
                  <c:v>12.8097222222222</c:v>
                </c:pt>
                <c:pt idx="9224">
                  <c:v>12.811111111111099</c:v>
                </c:pt>
                <c:pt idx="9225">
                  <c:v>12.8125</c:v>
                </c:pt>
                <c:pt idx="9226">
                  <c:v>12.813888888888901</c:v>
                </c:pt>
                <c:pt idx="9227">
                  <c:v>12.8152777777778</c:v>
                </c:pt>
                <c:pt idx="9228">
                  <c:v>12.8166666666667</c:v>
                </c:pt>
                <c:pt idx="9229">
                  <c:v>12.818055555555601</c:v>
                </c:pt>
                <c:pt idx="9230">
                  <c:v>12.8194444444444</c:v>
                </c:pt>
                <c:pt idx="9231">
                  <c:v>12.820833333333301</c:v>
                </c:pt>
                <c:pt idx="9232">
                  <c:v>12.8222222222222</c:v>
                </c:pt>
                <c:pt idx="9233">
                  <c:v>12.8236111111111</c:v>
                </c:pt>
                <c:pt idx="9234">
                  <c:v>12.824999999999999</c:v>
                </c:pt>
                <c:pt idx="9235">
                  <c:v>12.8263888888889</c:v>
                </c:pt>
                <c:pt idx="9236">
                  <c:v>12.827777777777801</c:v>
                </c:pt>
                <c:pt idx="9237">
                  <c:v>12.829166666666699</c:v>
                </c:pt>
                <c:pt idx="9238">
                  <c:v>12.8305555555556</c:v>
                </c:pt>
                <c:pt idx="9239">
                  <c:v>12.8319444444444</c:v>
                </c:pt>
                <c:pt idx="9240">
                  <c:v>12.8333333333333</c:v>
                </c:pt>
                <c:pt idx="9241">
                  <c:v>12.834722222222201</c:v>
                </c:pt>
                <c:pt idx="9242">
                  <c:v>12.8361111111111</c:v>
                </c:pt>
                <c:pt idx="9243">
                  <c:v>12.8375</c:v>
                </c:pt>
                <c:pt idx="9244">
                  <c:v>12.838888888888899</c:v>
                </c:pt>
                <c:pt idx="9245">
                  <c:v>12.8402777777778</c:v>
                </c:pt>
                <c:pt idx="9246">
                  <c:v>12.841666666666701</c:v>
                </c:pt>
                <c:pt idx="9247">
                  <c:v>12.843055555555599</c:v>
                </c:pt>
                <c:pt idx="9248">
                  <c:v>12.844444444444401</c:v>
                </c:pt>
                <c:pt idx="9249">
                  <c:v>12.845833333333299</c:v>
                </c:pt>
                <c:pt idx="9250">
                  <c:v>12.8472222222222</c:v>
                </c:pt>
                <c:pt idx="9251">
                  <c:v>12.848611111111101</c:v>
                </c:pt>
                <c:pt idx="9252">
                  <c:v>12.85</c:v>
                </c:pt>
                <c:pt idx="9253">
                  <c:v>12.8513888888889</c:v>
                </c:pt>
                <c:pt idx="9254">
                  <c:v>12.852777777777799</c:v>
                </c:pt>
                <c:pt idx="9255">
                  <c:v>12.8541666666667</c:v>
                </c:pt>
                <c:pt idx="9256">
                  <c:v>12.8555555555556</c:v>
                </c:pt>
                <c:pt idx="9257">
                  <c:v>12.8569444444444</c:v>
                </c:pt>
                <c:pt idx="9258">
                  <c:v>12.858333333333301</c:v>
                </c:pt>
                <c:pt idx="9259">
                  <c:v>12.859722222222199</c:v>
                </c:pt>
                <c:pt idx="9260">
                  <c:v>12.8611111111111</c:v>
                </c:pt>
                <c:pt idx="9261">
                  <c:v>12.862500000000001</c:v>
                </c:pt>
                <c:pt idx="9262">
                  <c:v>12.8638888888889</c:v>
                </c:pt>
                <c:pt idx="9263">
                  <c:v>12.8652777777778</c:v>
                </c:pt>
                <c:pt idx="9264">
                  <c:v>12.866666666666699</c:v>
                </c:pt>
                <c:pt idx="9265">
                  <c:v>12.8680555555556</c:v>
                </c:pt>
                <c:pt idx="9266">
                  <c:v>12.869444444444399</c:v>
                </c:pt>
                <c:pt idx="9267">
                  <c:v>12.8708333333333</c:v>
                </c:pt>
                <c:pt idx="9268">
                  <c:v>12.8722222222222</c:v>
                </c:pt>
                <c:pt idx="9269">
                  <c:v>12.873611111111099</c:v>
                </c:pt>
                <c:pt idx="9270">
                  <c:v>12.875</c:v>
                </c:pt>
                <c:pt idx="9271">
                  <c:v>12.876388888888901</c:v>
                </c:pt>
                <c:pt idx="9272">
                  <c:v>12.8777777777778</c:v>
                </c:pt>
                <c:pt idx="9273">
                  <c:v>12.8791666666667</c:v>
                </c:pt>
                <c:pt idx="9274">
                  <c:v>12.880555555555601</c:v>
                </c:pt>
                <c:pt idx="9275">
                  <c:v>12.8819444444444</c:v>
                </c:pt>
                <c:pt idx="9276">
                  <c:v>12.883333333333301</c:v>
                </c:pt>
                <c:pt idx="9277">
                  <c:v>12.8847222222222</c:v>
                </c:pt>
                <c:pt idx="9278">
                  <c:v>12.8861111111111</c:v>
                </c:pt>
                <c:pt idx="9279">
                  <c:v>12.887499999999999</c:v>
                </c:pt>
                <c:pt idx="9280">
                  <c:v>12.8888888888889</c:v>
                </c:pt>
                <c:pt idx="9281">
                  <c:v>12.890277777777801</c:v>
                </c:pt>
                <c:pt idx="9282">
                  <c:v>12.891666666666699</c:v>
                </c:pt>
                <c:pt idx="9283">
                  <c:v>12.8930555555556</c:v>
                </c:pt>
                <c:pt idx="9284">
                  <c:v>12.8944444444444</c:v>
                </c:pt>
                <c:pt idx="9285">
                  <c:v>12.8958333333333</c:v>
                </c:pt>
                <c:pt idx="9286">
                  <c:v>12.897222222222201</c:v>
                </c:pt>
                <c:pt idx="9287">
                  <c:v>12.8986111111111</c:v>
                </c:pt>
                <c:pt idx="9288">
                  <c:v>12.9</c:v>
                </c:pt>
                <c:pt idx="9289">
                  <c:v>12.901388888888899</c:v>
                </c:pt>
                <c:pt idx="9290">
                  <c:v>12.9027777777778</c:v>
                </c:pt>
                <c:pt idx="9291">
                  <c:v>12.904166666666701</c:v>
                </c:pt>
                <c:pt idx="9292">
                  <c:v>12.905555555555599</c:v>
                </c:pt>
                <c:pt idx="9293">
                  <c:v>12.906944444444401</c:v>
                </c:pt>
                <c:pt idx="9294">
                  <c:v>12.908333333333299</c:v>
                </c:pt>
                <c:pt idx="9295">
                  <c:v>12.9097222222222</c:v>
                </c:pt>
                <c:pt idx="9296">
                  <c:v>12.911111111111101</c:v>
                </c:pt>
                <c:pt idx="9297">
                  <c:v>12.9125</c:v>
                </c:pt>
                <c:pt idx="9298">
                  <c:v>12.9138888888889</c:v>
                </c:pt>
                <c:pt idx="9299">
                  <c:v>12.915277777777799</c:v>
                </c:pt>
                <c:pt idx="9300">
                  <c:v>12.9166666666667</c:v>
                </c:pt>
                <c:pt idx="9301">
                  <c:v>12.9180555555556</c:v>
                </c:pt>
                <c:pt idx="9302">
                  <c:v>12.9194444444444</c:v>
                </c:pt>
                <c:pt idx="9303">
                  <c:v>12.920833333333301</c:v>
                </c:pt>
                <c:pt idx="9304">
                  <c:v>12.922222222222199</c:v>
                </c:pt>
                <c:pt idx="9305">
                  <c:v>12.9236111111111</c:v>
                </c:pt>
                <c:pt idx="9306">
                  <c:v>12.925000000000001</c:v>
                </c:pt>
                <c:pt idx="9307">
                  <c:v>12.9263888888889</c:v>
                </c:pt>
                <c:pt idx="9308">
                  <c:v>12.9277777777778</c:v>
                </c:pt>
                <c:pt idx="9309">
                  <c:v>12.929166666666699</c:v>
                </c:pt>
                <c:pt idx="9310">
                  <c:v>12.9305555555556</c:v>
                </c:pt>
                <c:pt idx="9311">
                  <c:v>12.931944444444399</c:v>
                </c:pt>
                <c:pt idx="9312">
                  <c:v>12.9333333333333</c:v>
                </c:pt>
                <c:pt idx="9313">
                  <c:v>12.9347222222222</c:v>
                </c:pt>
                <c:pt idx="9314">
                  <c:v>12.936111111111099</c:v>
                </c:pt>
                <c:pt idx="9315">
                  <c:v>12.9375</c:v>
                </c:pt>
                <c:pt idx="9316">
                  <c:v>12.938888888888901</c:v>
                </c:pt>
                <c:pt idx="9317">
                  <c:v>12.9402777777778</c:v>
                </c:pt>
                <c:pt idx="9318">
                  <c:v>12.9416666666667</c:v>
                </c:pt>
                <c:pt idx="9319">
                  <c:v>12.943055555555601</c:v>
                </c:pt>
                <c:pt idx="9320">
                  <c:v>12.9444444444444</c:v>
                </c:pt>
                <c:pt idx="9321">
                  <c:v>12.945833333333301</c:v>
                </c:pt>
                <c:pt idx="9322">
                  <c:v>12.9472222222222</c:v>
                </c:pt>
                <c:pt idx="9323">
                  <c:v>12.9486111111111</c:v>
                </c:pt>
                <c:pt idx="9324">
                  <c:v>12.95</c:v>
                </c:pt>
                <c:pt idx="9325">
                  <c:v>12.9513888888889</c:v>
                </c:pt>
                <c:pt idx="9326">
                  <c:v>12.952777777777801</c:v>
                </c:pt>
                <c:pt idx="9327">
                  <c:v>12.954166666666699</c:v>
                </c:pt>
                <c:pt idx="9328">
                  <c:v>12.9555555555556</c:v>
                </c:pt>
                <c:pt idx="9329">
                  <c:v>12.9569444444444</c:v>
                </c:pt>
                <c:pt idx="9330">
                  <c:v>12.9583333333333</c:v>
                </c:pt>
                <c:pt idx="9331">
                  <c:v>12.959722222222201</c:v>
                </c:pt>
                <c:pt idx="9332">
                  <c:v>12.9611111111111</c:v>
                </c:pt>
                <c:pt idx="9333">
                  <c:v>12.9625</c:v>
                </c:pt>
                <c:pt idx="9334">
                  <c:v>12.963888888888899</c:v>
                </c:pt>
                <c:pt idx="9335">
                  <c:v>12.9652777777778</c:v>
                </c:pt>
                <c:pt idx="9336">
                  <c:v>12.966666666666701</c:v>
                </c:pt>
                <c:pt idx="9337">
                  <c:v>12.968055555555599</c:v>
                </c:pt>
                <c:pt idx="9338">
                  <c:v>12.969444444444401</c:v>
                </c:pt>
                <c:pt idx="9339">
                  <c:v>12.970833333333299</c:v>
                </c:pt>
                <c:pt idx="9340">
                  <c:v>12.9722222222222</c:v>
                </c:pt>
                <c:pt idx="9341">
                  <c:v>12.973611111111101</c:v>
                </c:pt>
                <c:pt idx="9342">
                  <c:v>12.975</c:v>
                </c:pt>
                <c:pt idx="9343">
                  <c:v>12.9763888888889</c:v>
                </c:pt>
                <c:pt idx="9344">
                  <c:v>12.977777777777799</c:v>
                </c:pt>
                <c:pt idx="9345">
                  <c:v>12.9791666666667</c:v>
                </c:pt>
                <c:pt idx="9346">
                  <c:v>12.9805555555556</c:v>
                </c:pt>
                <c:pt idx="9347">
                  <c:v>12.9819444444444</c:v>
                </c:pt>
                <c:pt idx="9348">
                  <c:v>12.983333333333301</c:v>
                </c:pt>
                <c:pt idx="9349">
                  <c:v>12.984722222222199</c:v>
                </c:pt>
                <c:pt idx="9350">
                  <c:v>12.9861111111111</c:v>
                </c:pt>
                <c:pt idx="9351">
                  <c:v>12.987500000000001</c:v>
                </c:pt>
                <c:pt idx="9352">
                  <c:v>12.9888888888889</c:v>
                </c:pt>
                <c:pt idx="9353">
                  <c:v>12.9902777777778</c:v>
                </c:pt>
                <c:pt idx="9354">
                  <c:v>12.991666666666699</c:v>
                </c:pt>
                <c:pt idx="9355">
                  <c:v>12.9930555555556</c:v>
                </c:pt>
                <c:pt idx="9356">
                  <c:v>12.994444444444399</c:v>
                </c:pt>
                <c:pt idx="9357">
                  <c:v>12.9958333333333</c:v>
                </c:pt>
                <c:pt idx="9358">
                  <c:v>12.9972222222222</c:v>
                </c:pt>
                <c:pt idx="9359">
                  <c:v>12.998611111111099</c:v>
                </c:pt>
                <c:pt idx="9360">
                  <c:v>13</c:v>
                </c:pt>
                <c:pt idx="9361">
                  <c:v>13.001388888888901</c:v>
                </c:pt>
                <c:pt idx="9362">
                  <c:v>13.0027777777778</c:v>
                </c:pt>
                <c:pt idx="9363">
                  <c:v>13.0041666666667</c:v>
                </c:pt>
                <c:pt idx="9364">
                  <c:v>13.005555555555601</c:v>
                </c:pt>
                <c:pt idx="9365">
                  <c:v>13.0069444444444</c:v>
                </c:pt>
                <c:pt idx="9366">
                  <c:v>13.008333333333301</c:v>
                </c:pt>
                <c:pt idx="9367">
                  <c:v>13.0097222222222</c:v>
                </c:pt>
                <c:pt idx="9368">
                  <c:v>13.0111111111111</c:v>
                </c:pt>
                <c:pt idx="9369">
                  <c:v>13.012499999999999</c:v>
                </c:pt>
                <c:pt idx="9370">
                  <c:v>13.0138888888889</c:v>
                </c:pt>
                <c:pt idx="9371">
                  <c:v>13.015277777777801</c:v>
                </c:pt>
                <c:pt idx="9372">
                  <c:v>13.016666666666699</c:v>
                </c:pt>
                <c:pt idx="9373">
                  <c:v>13.0180555555556</c:v>
                </c:pt>
                <c:pt idx="9374">
                  <c:v>13.0194444444444</c:v>
                </c:pt>
                <c:pt idx="9375">
                  <c:v>13.0208333333333</c:v>
                </c:pt>
                <c:pt idx="9376">
                  <c:v>13.022222222222201</c:v>
                </c:pt>
                <c:pt idx="9377">
                  <c:v>13.0236111111111</c:v>
                </c:pt>
                <c:pt idx="9378">
                  <c:v>13.025</c:v>
                </c:pt>
                <c:pt idx="9379">
                  <c:v>13.026388888888899</c:v>
                </c:pt>
                <c:pt idx="9380">
                  <c:v>13.0277777777778</c:v>
                </c:pt>
                <c:pt idx="9381">
                  <c:v>13.029166666666701</c:v>
                </c:pt>
                <c:pt idx="9382">
                  <c:v>13.030555555555599</c:v>
                </c:pt>
                <c:pt idx="9383">
                  <c:v>13.031944444444401</c:v>
                </c:pt>
                <c:pt idx="9384">
                  <c:v>13.033333333333299</c:v>
                </c:pt>
                <c:pt idx="9385">
                  <c:v>13.0347222222222</c:v>
                </c:pt>
                <c:pt idx="9386">
                  <c:v>13.036111111111101</c:v>
                </c:pt>
                <c:pt idx="9387">
                  <c:v>13.0375</c:v>
                </c:pt>
                <c:pt idx="9388">
                  <c:v>13.0388888888889</c:v>
                </c:pt>
                <c:pt idx="9389">
                  <c:v>13.040277777777799</c:v>
                </c:pt>
                <c:pt idx="9390">
                  <c:v>13.0416666666667</c:v>
                </c:pt>
                <c:pt idx="9391">
                  <c:v>13.0430555555556</c:v>
                </c:pt>
                <c:pt idx="9392">
                  <c:v>13.0444444444444</c:v>
                </c:pt>
                <c:pt idx="9393">
                  <c:v>13.045833333333301</c:v>
                </c:pt>
                <c:pt idx="9394">
                  <c:v>13.047222222222199</c:v>
                </c:pt>
                <c:pt idx="9395">
                  <c:v>13.0486111111111</c:v>
                </c:pt>
                <c:pt idx="9396">
                  <c:v>13.05</c:v>
                </c:pt>
                <c:pt idx="9397">
                  <c:v>13.0513888888889</c:v>
                </c:pt>
                <c:pt idx="9398">
                  <c:v>13.0527777777778</c:v>
                </c:pt>
                <c:pt idx="9399">
                  <c:v>13.054166666666699</c:v>
                </c:pt>
                <c:pt idx="9400">
                  <c:v>13.0555555555556</c:v>
                </c:pt>
                <c:pt idx="9401">
                  <c:v>13.056944444444399</c:v>
                </c:pt>
                <c:pt idx="9402">
                  <c:v>13.0583333333333</c:v>
                </c:pt>
                <c:pt idx="9403">
                  <c:v>13.0597222222222</c:v>
                </c:pt>
                <c:pt idx="9404">
                  <c:v>13.061111111111099</c:v>
                </c:pt>
                <c:pt idx="9405">
                  <c:v>13.0625</c:v>
                </c:pt>
                <c:pt idx="9406">
                  <c:v>13.063888888888901</c:v>
                </c:pt>
                <c:pt idx="9407">
                  <c:v>13.0652777777778</c:v>
                </c:pt>
                <c:pt idx="9408">
                  <c:v>13.0666666666667</c:v>
                </c:pt>
                <c:pt idx="9409">
                  <c:v>13.068055555555601</c:v>
                </c:pt>
                <c:pt idx="9410">
                  <c:v>13.0694444444444</c:v>
                </c:pt>
                <c:pt idx="9411">
                  <c:v>13.070833333333301</c:v>
                </c:pt>
                <c:pt idx="9412">
                  <c:v>13.0722222222222</c:v>
                </c:pt>
                <c:pt idx="9413">
                  <c:v>13.0736111111111</c:v>
                </c:pt>
                <c:pt idx="9414">
                  <c:v>13.074999999999999</c:v>
                </c:pt>
                <c:pt idx="9415">
                  <c:v>13.0763888888889</c:v>
                </c:pt>
                <c:pt idx="9416">
                  <c:v>13.077777777777801</c:v>
                </c:pt>
                <c:pt idx="9417">
                  <c:v>13.079166666666699</c:v>
                </c:pt>
                <c:pt idx="9418">
                  <c:v>13.0805555555556</c:v>
                </c:pt>
                <c:pt idx="9419">
                  <c:v>13.0819444444444</c:v>
                </c:pt>
                <c:pt idx="9420">
                  <c:v>13.0833333333333</c:v>
                </c:pt>
                <c:pt idx="9421">
                  <c:v>13.084722222222201</c:v>
                </c:pt>
                <c:pt idx="9422">
                  <c:v>13.0861111111111</c:v>
                </c:pt>
                <c:pt idx="9423">
                  <c:v>13.0875</c:v>
                </c:pt>
                <c:pt idx="9424">
                  <c:v>13.088888888888899</c:v>
                </c:pt>
                <c:pt idx="9425">
                  <c:v>13.0902777777778</c:v>
                </c:pt>
                <c:pt idx="9426">
                  <c:v>13.091666666666701</c:v>
                </c:pt>
                <c:pt idx="9427">
                  <c:v>13.093055555555599</c:v>
                </c:pt>
                <c:pt idx="9428">
                  <c:v>13.094444444444401</c:v>
                </c:pt>
                <c:pt idx="9429">
                  <c:v>13.095833333333299</c:v>
                </c:pt>
                <c:pt idx="9430">
                  <c:v>13.0972222222222</c:v>
                </c:pt>
                <c:pt idx="9431">
                  <c:v>13.098611111111101</c:v>
                </c:pt>
                <c:pt idx="9432">
                  <c:v>13.1</c:v>
                </c:pt>
                <c:pt idx="9433">
                  <c:v>13.1013888888889</c:v>
                </c:pt>
                <c:pt idx="9434">
                  <c:v>13.102777777777799</c:v>
                </c:pt>
                <c:pt idx="9435">
                  <c:v>13.1041666666667</c:v>
                </c:pt>
                <c:pt idx="9436">
                  <c:v>13.1055555555556</c:v>
                </c:pt>
                <c:pt idx="9437">
                  <c:v>13.1069444444444</c:v>
                </c:pt>
                <c:pt idx="9438">
                  <c:v>13.108333333333301</c:v>
                </c:pt>
                <c:pt idx="9439">
                  <c:v>13.109722222222199</c:v>
                </c:pt>
                <c:pt idx="9440">
                  <c:v>13.1111111111111</c:v>
                </c:pt>
                <c:pt idx="9441">
                  <c:v>13.112500000000001</c:v>
                </c:pt>
                <c:pt idx="9442">
                  <c:v>13.1138888888889</c:v>
                </c:pt>
                <c:pt idx="9443">
                  <c:v>13.1152777777778</c:v>
                </c:pt>
                <c:pt idx="9444">
                  <c:v>13.116666666666699</c:v>
                </c:pt>
                <c:pt idx="9445">
                  <c:v>13.1180555555556</c:v>
                </c:pt>
                <c:pt idx="9446">
                  <c:v>13.119444444444399</c:v>
                </c:pt>
                <c:pt idx="9447">
                  <c:v>13.1208333333333</c:v>
                </c:pt>
                <c:pt idx="9448">
                  <c:v>13.1222222222222</c:v>
                </c:pt>
                <c:pt idx="9449">
                  <c:v>13.123611111111099</c:v>
                </c:pt>
                <c:pt idx="9450">
                  <c:v>13.125</c:v>
                </c:pt>
                <c:pt idx="9451">
                  <c:v>13.126388888888901</c:v>
                </c:pt>
                <c:pt idx="9452">
                  <c:v>13.1277777777778</c:v>
                </c:pt>
                <c:pt idx="9453">
                  <c:v>13.1291666666667</c:v>
                </c:pt>
                <c:pt idx="9454">
                  <c:v>13.130555555555601</c:v>
                </c:pt>
                <c:pt idx="9455">
                  <c:v>13.1319444444444</c:v>
                </c:pt>
                <c:pt idx="9456">
                  <c:v>13.133333333333301</c:v>
                </c:pt>
                <c:pt idx="9457">
                  <c:v>13.1347222222222</c:v>
                </c:pt>
                <c:pt idx="9458">
                  <c:v>13.1361111111111</c:v>
                </c:pt>
                <c:pt idx="9459">
                  <c:v>13.137499999999999</c:v>
                </c:pt>
                <c:pt idx="9460">
                  <c:v>13.1388888888889</c:v>
                </c:pt>
                <c:pt idx="9461">
                  <c:v>13.140277777777801</c:v>
                </c:pt>
                <c:pt idx="9462">
                  <c:v>13.141666666666699</c:v>
                </c:pt>
                <c:pt idx="9463">
                  <c:v>13.1430555555556</c:v>
                </c:pt>
                <c:pt idx="9464">
                  <c:v>13.1444444444444</c:v>
                </c:pt>
                <c:pt idx="9465">
                  <c:v>13.1458333333333</c:v>
                </c:pt>
                <c:pt idx="9466">
                  <c:v>13.147222222222201</c:v>
                </c:pt>
                <c:pt idx="9467">
                  <c:v>13.1486111111111</c:v>
                </c:pt>
                <c:pt idx="9468">
                  <c:v>13.15</c:v>
                </c:pt>
                <c:pt idx="9469">
                  <c:v>13.151388888888899</c:v>
                </c:pt>
                <c:pt idx="9470">
                  <c:v>13.1527777777778</c:v>
                </c:pt>
                <c:pt idx="9471">
                  <c:v>13.154166666666701</c:v>
                </c:pt>
                <c:pt idx="9472">
                  <c:v>13.155555555555599</c:v>
                </c:pt>
                <c:pt idx="9473">
                  <c:v>13.156944444444401</c:v>
                </c:pt>
                <c:pt idx="9474">
                  <c:v>13.158333333333299</c:v>
                </c:pt>
                <c:pt idx="9475">
                  <c:v>13.1597222222222</c:v>
                </c:pt>
                <c:pt idx="9476">
                  <c:v>13.161111111111101</c:v>
                </c:pt>
                <c:pt idx="9477">
                  <c:v>13.1625</c:v>
                </c:pt>
                <c:pt idx="9478">
                  <c:v>13.1638888888889</c:v>
                </c:pt>
                <c:pt idx="9479">
                  <c:v>13.165277777777799</c:v>
                </c:pt>
                <c:pt idx="9480">
                  <c:v>13.1666666666667</c:v>
                </c:pt>
                <c:pt idx="9481">
                  <c:v>13.1680555555556</c:v>
                </c:pt>
                <c:pt idx="9482">
                  <c:v>13.1694444444444</c:v>
                </c:pt>
                <c:pt idx="9483">
                  <c:v>13.170833333333301</c:v>
                </c:pt>
                <c:pt idx="9484">
                  <c:v>13.172222222222199</c:v>
                </c:pt>
                <c:pt idx="9485">
                  <c:v>13.1736111111111</c:v>
                </c:pt>
                <c:pt idx="9486">
                  <c:v>13.175000000000001</c:v>
                </c:pt>
                <c:pt idx="9487">
                  <c:v>13.1763888888889</c:v>
                </c:pt>
                <c:pt idx="9488">
                  <c:v>13.1777777777778</c:v>
                </c:pt>
                <c:pt idx="9489">
                  <c:v>13.179166666666699</c:v>
                </c:pt>
                <c:pt idx="9490">
                  <c:v>13.1805555555556</c:v>
                </c:pt>
                <c:pt idx="9491">
                  <c:v>13.181944444444399</c:v>
                </c:pt>
                <c:pt idx="9492">
                  <c:v>13.1833333333333</c:v>
                </c:pt>
                <c:pt idx="9493">
                  <c:v>13.1847222222222</c:v>
                </c:pt>
                <c:pt idx="9494">
                  <c:v>13.186111111111099</c:v>
                </c:pt>
                <c:pt idx="9495">
                  <c:v>13.1875</c:v>
                </c:pt>
                <c:pt idx="9496">
                  <c:v>13.188888888888901</c:v>
                </c:pt>
                <c:pt idx="9497">
                  <c:v>13.1902777777778</c:v>
                </c:pt>
                <c:pt idx="9498">
                  <c:v>13.1916666666667</c:v>
                </c:pt>
                <c:pt idx="9499">
                  <c:v>13.193055555555601</c:v>
                </c:pt>
                <c:pt idx="9500">
                  <c:v>13.1944444444444</c:v>
                </c:pt>
                <c:pt idx="9501">
                  <c:v>13.195833333333301</c:v>
                </c:pt>
                <c:pt idx="9502">
                  <c:v>13.1972222222222</c:v>
                </c:pt>
                <c:pt idx="9503">
                  <c:v>13.1986111111111</c:v>
                </c:pt>
                <c:pt idx="9504">
                  <c:v>13.2</c:v>
                </c:pt>
                <c:pt idx="9505">
                  <c:v>13.2013888888889</c:v>
                </c:pt>
                <c:pt idx="9506">
                  <c:v>13.202777777777801</c:v>
                </c:pt>
                <c:pt idx="9507">
                  <c:v>13.204166666666699</c:v>
                </c:pt>
                <c:pt idx="9508">
                  <c:v>13.2055555555556</c:v>
                </c:pt>
                <c:pt idx="9509">
                  <c:v>13.2069444444444</c:v>
                </c:pt>
                <c:pt idx="9510">
                  <c:v>13.2083333333333</c:v>
                </c:pt>
                <c:pt idx="9511">
                  <c:v>13.209722222222201</c:v>
                </c:pt>
                <c:pt idx="9512">
                  <c:v>13.2111111111111</c:v>
                </c:pt>
                <c:pt idx="9513">
                  <c:v>13.2125</c:v>
                </c:pt>
                <c:pt idx="9514">
                  <c:v>13.213888888888899</c:v>
                </c:pt>
                <c:pt idx="9515">
                  <c:v>13.2152777777778</c:v>
                </c:pt>
                <c:pt idx="9516">
                  <c:v>13.216666666666701</c:v>
                </c:pt>
                <c:pt idx="9517">
                  <c:v>13.218055555555599</c:v>
                </c:pt>
                <c:pt idx="9518">
                  <c:v>13.219444444444401</c:v>
                </c:pt>
                <c:pt idx="9519">
                  <c:v>13.220833333333299</c:v>
                </c:pt>
                <c:pt idx="9520">
                  <c:v>13.2222222222222</c:v>
                </c:pt>
                <c:pt idx="9521">
                  <c:v>13.223611111111101</c:v>
                </c:pt>
                <c:pt idx="9522">
                  <c:v>13.225</c:v>
                </c:pt>
                <c:pt idx="9523">
                  <c:v>13.2263888888889</c:v>
                </c:pt>
                <c:pt idx="9524">
                  <c:v>13.227777777777799</c:v>
                </c:pt>
                <c:pt idx="9525">
                  <c:v>13.2291666666667</c:v>
                </c:pt>
                <c:pt idx="9526">
                  <c:v>13.2305555555556</c:v>
                </c:pt>
                <c:pt idx="9527">
                  <c:v>13.2319444444444</c:v>
                </c:pt>
                <c:pt idx="9528">
                  <c:v>13.233333333333301</c:v>
                </c:pt>
                <c:pt idx="9529">
                  <c:v>13.234722222222199</c:v>
                </c:pt>
                <c:pt idx="9530">
                  <c:v>13.2361111111111</c:v>
                </c:pt>
                <c:pt idx="9531">
                  <c:v>13.237500000000001</c:v>
                </c:pt>
                <c:pt idx="9532">
                  <c:v>13.2388888888889</c:v>
                </c:pt>
                <c:pt idx="9533">
                  <c:v>13.2402777777778</c:v>
                </c:pt>
                <c:pt idx="9534">
                  <c:v>13.241666666666699</c:v>
                </c:pt>
                <c:pt idx="9535">
                  <c:v>13.2430555555556</c:v>
                </c:pt>
                <c:pt idx="9536">
                  <c:v>13.244444444444399</c:v>
                </c:pt>
                <c:pt idx="9537">
                  <c:v>13.2458333333333</c:v>
                </c:pt>
                <c:pt idx="9538">
                  <c:v>13.2472222222222</c:v>
                </c:pt>
                <c:pt idx="9539">
                  <c:v>13.248611111111099</c:v>
                </c:pt>
                <c:pt idx="9540">
                  <c:v>13.25</c:v>
                </c:pt>
                <c:pt idx="9541">
                  <c:v>13.251388888888901</c:v>
                </c:pt>
                <c:pt idx="9542">
                  <c:v>13.2527777777778</c:v>
                </c:pt>
                <c:pt idx="9543">
                  <c:v>13.2541666666667</c:v>
                </c:pt>
                <c:pt idx="9544">
                  <c:v>13.255555555555601</c:v>
                </c:pt>
                <c:pt idx="9545">
                  <c:v>13.2569444444444</c:v>
                </c:pt>
                <c:pt idx="9546">
                  <c:v>13.258333333333301</c:v>
                </c:pt>
                <c:pt idx="9547">
                  <c:v>13.2597222222222</c:v>
                </c:pt>
                <c:pt idx="9548">
                  <c:v>13.2611111111111</c:v>
                </c:pt>
                <c:pt idx="9549">
                  <c:v>13.262499999999999</c:v>
                </c:pt>
                <c:pt idx="9550">
                  <c:v>13.2638888888889</c:v>
                </c:pt>
                <c:pt idx="9551">
                  <c:v>13.265277777777801</c:v>
                </c:pt>
                <c:pt idx="9552">
                  <c:v>13.266666666666699</c:v>
                </c:pt>
                <c:pt idx="9553">
                  <c:v>13.2680555555556</c:v>
                </c:pt>
                <c:pt idx="9554">
                  <c:v>13.2694444444444</c:v>
                </c:pt>
                <c:pt idx="9555">
                  <c:v>13.2708333333333</c:v>
                </c:pt>
                <c:pt idx="9556">
                  <c:v>13.272222222222201</c:v>
                </c:pt>
                <c:pt idx="9557">
                  <c:v>13.2736111111111</c:v>
                </c:pt>
                <c:pt idx="9558">
                  <c:v>13.275</c:v>
                </c:pt>
                <c:pt idx="9559">
                  <c:v>13.276388888888899</c:v>
                </c:pt>
                <c:pt idx="9560">
                  <c:v>13.2777777777778</c:v>
                </c:pt>
                <c:pt idx="9561">
                  <c:v>13.279166666666701</c:v>
                </c:pt>
                <c:pt idx="9562">
                  <c:v>13.280555555555599</c:v>
                </c:pt>
                <c:pt idx="9563">
                  <c:v>13.281944444444401</c:v>
                </c:pt>
                <c:pt idx="9564">
                  <c:v>13.283333333333299</c:v>
                </c:pt>
                <c:pt idx="9565">
                  <c:v>13.2847222222222</c:v>
                </c:pt>
                <c:pt idx="9566">
                  <c:v>13.286111111111101</c:v>
                </c:pt>
                <c:pt idx="9567">
                  <c:v>13.2875</c:v>
                </c:pt>
                <c:pt idx="9568">
                  <c:v>13.2888888888889</c:v>
                </c:pt>
                <c:pt idx="9569">
                  <c:v>13.290277777777799</c:v>
                </c:pt>
                <c:pt idx="9570">
                  <c:v>13.2916666666667</c:v>
                </c:pt>
                <c:pt idx="9571">
                  <c:v>13.2930555555556</c:v>
                </c:pt>
                <c:pt idx="9572">
                  <c:v>13.2944444444444</c:v>
                </c:pt>
                <c:pt idx="9573">
                  <c:v>13.295833333333301</c:v>
                </c:pt>
                <c:pt idx="9574">
                  <c:v>13.297222222222199</c:v>
                </c:pt>
                <c:pt idx="9575">
                  <c:v>13.2986111111111</c:v>
                </c:pt>
                <c:pt idx="9576">
                  <c:v>13.3</c:v>
                </c:pt>
                <c:pt idx="9577">
                  <c:v>13.3013888888889</c:v>
                </c:pt>
                <c:pt idx="9578">
                  <c:v>13.3027777777778</c:v>
                </c:pt>
                <c:pt idx="9579">
                  <c:v>13.304166666666699</c:v>
                </c:pt>
                <c:pt idx="9580">
                  <c:v>13.3055555555556</c:v>
                </c:pt>
                <c:pt idx="9581">
                  <c:v>13.306944444444399</c:v>
                </c:pt>
                <c:pt idx="9582">
                  <c:v>13.3083333333333</c:v>
                </c:pt>
                <c:pt idx="9583">
                  <c:v>13.3097222222222</c:v>
                </c:pt>
                <c:pt idx="9584">
                  <c:v>13.311111111111099</c:v>
                </c:pt>
                <c:pt idx="9585">
                  <c:v>13.3125</c:v>
                </c:pt>
                <c:pt idx="9586">
                  <c:v>13.313888888888901</c:v>
                </c:pt>
                <c:pt idx="9587">
                  <c:v>13.3152777777778</c:v>
                </c:pt>
                <c:pt idx="9588">
                  <c:v>13.3166666666667</c:v>
                </c:pt>
                <c:pt idx="9589">
                  <c:v>13.318055555555601</c:v>
                </c:pt>
                <c:pt idx="9590">
                  <c:v>13.3194444444444</c:v>
                </c:pt>
                <c:pt idx="9591">
                  <c:v>13.320833333333301</c:v>
                </c:pt>
                <c:pt idx="9592">
                  <c:v>13.3222222222222</c:v>
                </c:pt>
                <c:pt idx="9593">
                  <c:v>13.3236111111111</c:v>
                </c:pt>
                <c:pt idx="9594">
                  <c:v>13.324999999999999</c:v>
                </c:pt>
                <c:pt idx="9595">
                  <c:v>13.3263888888889</c:v>
                </c:pt>
                <c:pt idx="9596">
                  <c:v>13.327777777777801</c:v>
                </c:pt>
                <c:pt idx="9597">
                  <c:v>13.329166666666699</c:v>
                </c:pt>
                <c:pt idx="9598">
                  <c:v>13.3305555555556</c:v>
                </c:pt>
                <c:pt idx="9599">
                  <c:v>13.3319444444444</c:v>
                </c:pt>
                <c:pt idx="9600">
                  <c:v>13.3333333333333</c:v>
                </c:pt>
                <c:pt idx="9601">
                  <c:v>13.334722222222201</c:v>
                </c:pt>
                <c:pt idx="9602">
                  <c:v>13.3361111111111</c:v>
                </c:pt>
                <c:pt idx="9603">
                  <c:v>13.3375</c:v>
                </c:pt>
                <c:pt idx="9604">
                  <c:v>13.338888888888899</c:v>
                </c:pt>
                <c:pt idx="9605">
                  <c:v>13.3402777777778</c:v>
                </c:pt>
                <c:pt idx="9606">
                  <c:v>13.341666666666701</c:v>
                </c:pt>
                <c:pt idx="9607">
                  <c:v>13.343055555555599</c:v>
                </c:pt>
                <c:pt idx="9608">
                  <c:v>13.344444444444401</c:v>
                </c:pt>
                <c:pt idx="9609">
                  <c:v>13.345833333333299</c:v>
                </c:pt>
                <c:pt idx="9610">
                  <c:v>13.3472222222222</c:v>
                </c:pt>
                <c:pt idx="9611">
                  <c:v>13.348611111111101</c:v>
                </c:pt>
                <c:pt idx="9612">
                  <c:v>13.35</c:v>
                </c:pt>
                <c:pt idx="9613">
                  <c:v>13.3513888888889</c:v>
                </c:pt>
                <c:pt idx="9614">
                  <c:v>13.352777777777799</c:v>
                </c:pt>
                <c:pt idx="9615">
                  <c:v>13.3541666666667</c:v>
                </c:pt>
                <c:pt idx="9616">
                  <c:v>13.3555555555556</c:v>
                </c:pt>
                <c:pt idx="9617">
                  <c:v>13.3569444444444</c:v>
                </c:pt>
                <c:pt idx="9618">
                  <c:v>13.358333333333301</c:v>
                </c:pt>
                <c:pt idx="9619">
                  <c:v>13.359722222222199</c:v>
                </c:pt>
                <c:pt idx="9620">
                  <c:v>13.3611111111111</c:v>
                </c:pt>
                <c:pt idx="9621">
                  <c:v>13.362500000000001</c:v>
                </c:pt>
                <c:pt idx="9622">
                  <c:v>13.3638888888889</c:v>
                </c:pt>
                <c:pt idx="9623">
                  <c:v>13.3652777777778</c:v>
                </c:pt>
                <c:pt idx="9624">
                  <c:v>13.366666666666699</c:v>
                </c:pt>
                <c:pt idx="9625">
                  <c:v>13.3680555555556</c:v>
                </c:pt>
                <c:pt idx="9626">
                  <c:v>13.369444444444399</c:v>
                </c:pt>
                <c:pt idx="9627">
                  <c:v>13.3708333333333</c:v>
                </c:pt>
                <c:pt idx="9628">
                  <c:v>13.3722222222222</c:v>
                </c:pt>
                <c:pt idx="9629">
                  <c:v>13.373611111111099</c:v>
                </c:pt>
                <c:pt idx="9630">
                  <c:v>13.375</c:v>
                </c:pt>
                <c:pt idx="9631">
                  <c:v>13.376388888888901</c:v>
                </c:pt>
                <c:pt idx="9632">
                  <c:v>13.3777777777778</c:v>
                </c:pt>
                <c:pt idx="9633">
                  <c:v>13.3791666666667</c:v>
                </c:pt>
                <c:pt idx="9634">
                  <c:v>13.380555555555601</c:v>
                </c:pt>
                <c:pt idx="9635">
                  <c:v>13.3819444444444</c:v>
                </c:pt>
                <c:pt idx="9636">
                  <c:v>13.383333333333301</c:v>
                </c:pt>
                <c:pt idx="9637">
                  <c:v>13.3847222222222</c:v>
                </c:pt>
                <c:pt idx="9638">
                  <c:v>13.3861111111111</c:v>
                </c:pt>
                <c:pt idx="9639">
                  <c:v>13.387499999999999</c:v>
                </c:pt>
                <c:pt idx="9640">
                  <c:v>13.3888888888889</c:v>
                </c:pt>
                <c:pt idx="9641">
                  <c:v>13.390277777777801</c:v>
                </c:pt>
                <c:pt idx="9642">
                  <c:v>13.391666666666699</c:v>
                </c:pt>
                <c:pt idx="9643">
                  <c:v>13.3930555555556</c:v>
                </c:pt>
                <c:pt idx="9644">
                  <c:v>13.3944444444444</c:v>
                </c:pt>
                <c:pt idx="9645">
                  <c:v>13.3958333333333</c:v>
                </c:pt>
                <c:pt idx="9646">
                  <c:v>13.397222222222201</c:v>
                </c:pt>
                <c:pt idx="9647">
                  <c:v>13.3986111111111</c:v>
                </c:pt>
                <c:pt idx="9648">
                  <c:v>13.4</c:v>
                </c:pt>
                <c:pt idx="9649">
                  <c:v>13.401388888888899</c:v>
                </c:pt>
                <c:pt idx="9650">
                  <c:v>13.4027777777778</c:v>
                </c:pt>
                <c:pt idx="9651">
                  <c:v>13.404166666666701</c:v>
                </c:pt>
                <c:pt idx="9652">
                  <c:v>13.405555555555599</c:v>
                </c:pt>
                <c:pt idx="9653">
                  <c:v>13.406944444444401</c:v>
                </c:pt>
                <c:pt idx="9654">
                  <c:v>13.408333333333299</c:v>
                </c:pt>
                <c:pt idx="9655">
                  <c:v>13.4097222222222</c:v>
                </c:pt>
                <c:pt idx="9656">
                  <c:v>13.411111111111101</c:v>
                </c:pt>
                <c:pt idx="9657">
                  <c:v>13.4125</c:v>
                </c:pt>
                <c:pt idx="9658">
                  <c:v>13.4138888888889</c:v>
                </c:pt>
                <c:pt idx="9659">
                  <c:v>13.415277777777799</c:v>
                </c:pt>
                <c:pt idx="9660">
                  <c:v>13.4166666666667</c:v>
                </c:pt>
                <c:pt idx="9661">
                  <c:v>13.4180555555556</c:v>
                </c:pt>
                <c:pt idx="9662">
                  <c:v>13.4194444444444</c:v>
                </c:pt>
                <c:pt idx="9663">
                  <c:v>13.420833333333301</c:v>
                </c:pt>
                <c:pt idx="9664">
                  <c:v>13.422222222222199</c:v>
                </c:pt>
                <c:pt idx="9665">
                  <c:v>13.4236111111111</c:v>
                </c:pt>
                <c:pt idx="9666">
                  <c:v>13.425000000000001</c:v>
                </c:pt>
                <c:pt idx="9667">
                  <c:v>13.4263888888889</c:v>
                </c:pt>
                <c:pt idx="9668">
                  <c:v>13.4277777777778</c:v>
                </c:pt>
                <c:pt idx="9669">
                  <c:v>13.429166666666699</c:v>
                </c:pt>
                <c:pt idx="9670">
                  <c:v>13.4305555555556</c:v>
                </c:pt>
                <c:pt idx="9671">
                  <c:v>13.431944444444399</c:v>
                </c:pt>
                <c:pt idx="9672">
                  <c:v>13.4333333333333</c:v>
                </c:pt>
                <c:pt idx="9673">
                  <c:v>13.4347222222222</c:v>
                </c:pt>
                <c:pt idx="9674">
                  <c:v>13.436111111111099</c:v>
                </c:pt>
                <c:pt idx="9675">
                  <c:v>13.4375</c:v>
                </c:pt>
                <c:pt idx="9676">
                  <c:v>13.438888888888901</c:v>
                </c:pt>
                <c:pt idx="9677">
                  <c:v>13.4402777777778</c:v>
                </c:pt>
                <c:pt idx="9678">
                  <c:v>13.4416666666667</c:v>
                </c:pt>
                <c:pt idx="9679">
                  <c:v>13.443055555555601</c:v>
                </c:pt>
                <c:pt idx="9680">
                  <c:v>13.4444444444444</c:v>
                </c:pt>
                <c:pt idx="9681">
                  <c:v>13.445833333333301</c:v>
                </c:pt>
                <c:pt idx="9682">
                  <c:v>13.4472222222222</c:v>
                </c:pt>
                <c:pt idx="9683">
                  <c:v>13.4486111111111</c:v>
                </c:pt>
                <c:pt idx="9684">
                  <c:v>13.45</c:v>
                </c:pt>
                <c:pt idx="9685">
                  <c:v>13.4513888888889</c:v>
                </c:pt>
                <c:pt idx="9686">
                  <c:v>13.452777777777801</c:v>
                </c:pt>
                <c:pt idx="9687">
                  <c:v>13.454166666666699</c:v>
                </c:pt>
                <c:pt idx="9688">
                  <c:v>13.4555555555556</c:v>
                </c:pt>
                <c:pt idx="9689">
                  <c:v>13.4569444444444</c:v>
                </c:pt>
                <c:pt idx="9690">
                  <c:v>13.4583333333333</c:v>
                </c:pt>
                <c:pt idx="9691">
                  <c:v>13.459722222222201</c:v>
                </c:pt>
                <c:pt idx="9692">
                  <c:v>13.4611111111111</c:v>
                </c:pt>
                <c:pt idx="9693">
                  <c:v>13.4625</c:v>
                </c:pt>
                <c:pt idx="9694">
                  <c:v>13.463888888888899</c:v>
                </c:pt>
                <c:pt idx="9695">
                  <c:v>13.4652777777778</c:v>
                </c:pt>
                <c:pt idx="9696">
                  <c:v>13.466666666666701</c:v>
                </c:pt>
                <c:pt idx="9697">
                  <c:v>13.468055555555599</c:v>
                </c:pt>
                <c:pt idx="9698">
                  <c:v>13.469444444444401</c:v>
                </c:pt>
                <c:pt idx="9699">
                  <c:v>13.470833333333299</c:v>
                </c:pt>
                <c:pt idx="9700">
                  <c:v>13.4722222222222</c:v>
                </c:pt>
                <c:pt idx="9701">
                  <c:v>13.473611111111101</c:v>
                </c:pt>
                <c:pt idx="9702">
                  <c:v>13.475</c:v>
                </c:pt>
                <c:pt idx="9703">
                  <c:v>13.4763888888889</c:v>
                </c:pt>
                <c:pt idx="9704">
                  <c:v>13.477777777777799</c:v>
                </c:pt>
                <c:pt idx="9705">
                  <c:v>13.4791666666667</c:v>
                </c:pt>
                <c:pt idx="9706">
                  <c:v>13.4805555555556</c:v>
                </c:pt>
                <c:pt idx="9707">
                  <c:v>13.4819444444444</c:v>
                </c:pt>
                <c:pt idx="9708">
                  <c:v>13.483333333333301</c:v>
                </c:pt>
                <c:pt idx="9709">
                  <c:v>13.484722222222199</c:v>
                </c:pt>
                <c:pt idx="9710">
                  <c:v>13.4861111111111</c:v>
                </c:pt>
                <c:pt idx="9711">
                  <c:v>13.487500000000001</c:v>
                </c:pt>
                <c:pt idx="9712">
                  <c:v>13.4888888888889</c:v>
                </c:pt>
                <c:pt idx="9713">
                  <c:v>13.4902777777778</c:v>
                </c:pt>
                <c:pt idx="9714">
                  <c:v>13.491666666666699</c:v>
                </c:pt>
                <c:pt idx="9715">
                  <c:v>13.4930555555556</c:v>
                </c:pt>
                <c:pt idx="9716">
                  <c:v>13.494444444444399</c:v>
                </c:pt>
                <c:pt idx="9717">
                  <c:v>13.4958333333333</c:v>
                </c:pt>
                <c:pt idx="9718">
                  <c:v>13.4972222222222</c:v>
                </c:pt>
                <c:pt idx="9719">
                  <c:v>13.498611111111099</c:v>
                </c:pt>
                <c:pt idx="9720">
                  <c:v>13.5</c:v>
                </c:pt>
                <c:pt idx="9721">
                  <c:v>13.501388888888901</c:v>
                </c:pt>
                <c:pt idx="9722">
                  <c:v>13.5027777777778</c:v>
                </c:pt>
                <c:pt idx="9723">
                  <c:v>13.5041666666667</c:v>
                </c:pt>
                <c:pt idx="9724">
                  <c:v>13.505555555555601</c:v>
                </c:pt>
                <c:pt idx="9725">
                  <c:v>13.5069444444444</c:v>
                </c:pt>
                <c:pt idx="9726">
                  <c:v>13.508333333333301</c:v>
                </c:pt>
                <c:pt idx="9727">
                  <c:v>13.5097222222222</c:v>
                </c:pt>
                <c:pt idx="9728">
                  <c:v>13.5111111111111</c:v>
                </c:pt>
                <c:pt idx="9729">
                  <c:v>13.512499999999999</c:v>
                </c:pt>
                <c:pt idx="9730">
                  <c:v>13.5138888888889</c:v>
                </c:pt>
                <c:pt idx="9731">
                  <c:v>13.515277777777801</c:v>
                </c:pt>
                <c:pt idx="9732">
                  <c:v>13.516666666666699</c:v>
                </c:pt>
                <c:pt idx="9733">
                  <c:v>13.5180555555556</c:v>
                </c:pt>
                <c:pt idx="9734">
                  <c:v>13.5194444444444</c:v>
                </c:pt>
                <c:pt idx="9735">
                  <c:v>13.5208333333333</c:v>
                </c:pt>
                <c:pt idx="9736">
                  <c:v>13.522222222222201</c:v>
                </c:pt>
                <c:pt idx="9737">
                  <c:v>13.5236111111111</c:v>
                </c:pt>
                <c:pt idx="9738">
                  <c:v>13.525</c:v>
                </c:pt>
                <c:pt idx="9739">
                  <c:v>13.526388888888899</c:v>
                </c:pt>
                <c:pt idx="9740">
                  <c:v>13.5277777777778</c:v>
                </c:pt>
                <c:pt idx="9741">
                  <c:v>13.529166666666701</c:v>
                </c:pt>
                <c:pt idx="9742">
                  <c:v>13.530555555555599</c:v>
                </c:pt>
                <c:pt idx="9743">
                  <c:v>13.531944444444401</c:v>
                </c:pt>
                <c:pt idx="9744">
                  <c:v>13.533333333333299</c:v>
                </c:pt>
                <c:pt idx="9745">
                  <c:v>13.5347222222222</c:v>
                </c:pt>
                <c:pt idx="9746">
                  <c:v>13.536111111111101</c:v>
                </c:pt>
                <c:pt idx="9747">
                  <c:v>13.5375</c:v>
                </c:pt>
                <c:pt idx="9748">
                  <c:v>13.5388888888889</c:v>
                </c:pt>
                <c:pt idx="9749">
                  <c:v>13.540277777777799</c:v>
                </c:pt>
                <c:pt idx="9750">
                  <c:v>13.5416666666667</c:v>
                </c:pt>
                <c:pt idx="9751">
                  <c:v>13.5430555555556</c:v>
                </c:pt>
                <c:pt idx="9752">
                  <c:v>13.5444444444444</c:v>
                </c:pt>
                <c:pt idx="9753">
                  <c:v>13.545833333333301</c:v>
                </c:pt>
                <c:pt idx="9754">
                  <c:v>13.547222222222199</c:v>
                </c:pt>
                <c:pt idx="9755">
                  <c:v>13.5486111111111</c:v>
                </c:pt>
                <c:pt idx="9756">
                  <c:v>13.55</c:v>
                </c:pt>
                <c:pt idx="9757">
                  <c:v>13.5513888888889</c:v>
                </c:pt>
                <c:pt idx="9758">
                  <c:v>13.5527777777778</c:v>
                </c:pt>
                <c:pt idx="9759">
                  <c:v>13.554166666666699</c:v>
                </c:pt>
                <c:pt idx="9760">
                  <c:v>13.5555555555556</c:v>
                </c:pt>
                <c:pt idx="9761">
                  <c:v>13.556944444444399</c:v>
                </c:pt>
                <c:pt idx="9762">
                  <c:v>13.5583333333333</c:v>
                </c:pt>
                <c:pt idx="9763">
                  <c:v>13.5597222222222</c:v>
                </c:pt>
                <c:pt idx="9764">
                  <c:v>13.561111111111099</c:v>
                </c:pt>
                <c:pt idx="9765">
                  <c:v>13.5625</c:v>
                </c:pt>
                <c:pt idx="9766">
                  <c:v>13.563888888888901</c:v>
                </c:pt>
                <c:pt idx="9767">
                  <c:v>13.5652777777778</c:v>
                </c:pt>
                <c:pt idx="9768">
                  <c:v>13.5666666666667</c:v>
                </c:pt>
                <c:pt idx="9769">
                  <c:v>13.568055555555601</c:v>
                </c:pt>
                <c:pt idx="9770">
                  <c:v>13.5694444444444</c:v>
                </c:pt>
                <c:pt idx="9771">
                  <c:v>13.570833333333301</c:v>
                </c:pt>
                <c:pt idx="9772">
                  <c:v>13.5722222222222</c:v>
                </c:pt>
                <c:pt idx="9773">
                  <c:v>13.5736111111111</c:v>
                </c:pt>
                <c:pt idx="9774">
                  <c:v>13.574999999999999</c:v>
                </c:pt>
                <c:pt idx="9775">
                  <c:v>13.5763888888889</c:v>
                </c:pt>
                <c:pt idx="9776">
                  <c:v>13.577777777777801</c:v>
                </c:pt>
                <c:pt idx="9777">
                  <c:v>13.579166666666699</c:v>
                </c:pt>
                <c:pt idx="9778">
                  <c:v>13.5805555555556</c:v>
                </c:pt>
                <c:pt idx="9779">
                  <c:v>13.5819444444444</c:v>
                </c:pt>
                <c:pt idx="9780">
                  <c:v>13.5833333333333</c:v>
                </c:pt>
                <c:pt idx="9781">
                  <c:v>13.584722222222201</c:v>
                </c:pt>
                <c:pt idx="9782">
                  <c:v>13.5861111111111</c:v>
                </c:pt>
                <c:pt idx="9783">
                  <c:v>13.5875</c:v>
                </c:pt>
                <c:pt idx="9784">
                  <c:v>13.588888888888899</c:v>
                </c:pt>
                <c:pt idx="9785">
                  <c:v>13.5902777777778</c:v>
                </c:pt>
                <c:pt idx="9786">
                  <c:v>13.591666666666701</c:v>
                </c:pt>
                <c:pt idx="9787">
                  <c:v>13.593055555555599</c:v>
                </c:pt>
                <c:pt idx="9788">
                  <c:v>13.594444444444401</c:v>
                </c:pt>
                <c:pt idx="9789">
                  <c:v>13.595833333333299</c:v>
                </c:pt>
                <c:pt idx="9790">
                  <c:v>13.5972222222222</c:v>
                </c:pt>
                <c:pt idx="9791">
                  <c:v>13.598611111111101</c:v>
                </c:pt>
                <c:pt idx="9792">
                  <c:v>13.6</c:v>
                </c:pt>
                <c:pt idx="9793">
                  <c:v>13.6013888888889</c:v>
                </c:pt>
                <c:pt idx="9794">
                  <c:v>13.602777777777799</c:v>
                </c:pt>
                <c:pt idx="9795">
                  <c:v>13.6041666666667</c:v>
                </c:pt>
                <c:pt idx="9796">
                  <c:v>13.6055555555556</c:v>
                </c:pt>
                <c:pt idx="9797">
                  <c:v>13.6069444444444</c:v>
                </c:pt>
                <c:pt idx="9798">
                  <c:v>13.608333333333301</c:v>
                </c:pt>
                <c:pt idx="9799">
                  <c:v>13.609722222222199</c:v>
                </c:pt>
                <c:pt idx="9800">
                  <c:v>13.6111111111111</c:v>
                </c:pt>
                <c:pt idx="9801">
                  <c:v>13.612500000000001</c:v>
                </c:pt>
                <c:pt idx="9802">
                  <c:v>13.6138888888889</c:v>
                </c:pt>
                <c:pt idx="9803">
                  <c:v>13.6152777777778</c:v>
                </c:pt>
                <c:pt idx="9804">
                  <c:v>13.616666666666699</c:v>
                </c:pt>
                <c:pt idx="9805">
                  <c:v>13.6180555555556</c:v>
                </c:pt>
                <c:pt idx="9806">
                  <c:v>13.619444444444399</c:v>
                </c:pt>
                <c:pt idx="9807">
                  <c:v>13.6208333333333</c:v>
                </c:pt>
                <c:pt idx="9808">
                  <c:v>13.6222222222222</c:v>
                </c:pt>
                <c:pt idx="9809">
                  <c:v>13.623611111111099</c:v>
                </c:pt>
                <c:pt idx="9810">
                  <c:v>13.625</c:v>
                </c:pt>
                <c:pt idx="9811">
                  <c:v>13.626388888888901</c:v>
                </c:pt>
                <c:pt idx="9812">
                  <c:v>13.6277777777778</c:v>
                </c:pt>
                <c:pt idx="9813">
                  <c:v>13.6291666666667</c:v>
                </c:pt>
                <c:pt idx="9814">
                  <c:v>13.630555555555601</c:v>
                </c:pt>
                <c:pt idx="9815">
                  <c:v>13.6319444444444</c:v>
                </c:pt>
                <c:pt idx="9816">
                  <c:v>13.633333333333301</c:v>
                </c:pt>
                <c:pt idx="9817">
                  <c:v>13.6347222222222</c:v>
                </c:pt>
                <c:pt idx="9818">
                  <c:v>13.6361111111111</c:v>
                </c:pt>
                <c:pt idx="9819">
                  <c:v>13.637499999999999</c:v>
                </c:pt>
                <c:pt idx="9820">
                  <c:v>13.6388888888889</c:v>
                </c:pt>
                <c:pt idx="9821">
                  <c:v>13.640277777777801</c:v>
                </c:pt>
                <c:pt idx="9822">
                  <c:v>13.641666666666699</c:v>
                </c:pt>
                <c:pt idx="9823">
                  <c:v>13.6430555555556</c:v>
                </c:pt>
                <c:pt idx="9824">
                  <c:v>13.6444444444444</c:v>
                </c:pt>
                <c:pt idx="9825">
                  <c:v>13.6458333333333</c:v>
                </c:pt>
                <c:pt idx="9826">
                  <c:v>13.647222222222201</c:v>
                </c:pt>
                <c:pt idx="9827">
                  <c:v>13.6486111111111</c:v>
                </c:pt>
                <c:pt idx="9828">
                  <c:v>13.65</c:v>
                </c:pt>
                <c:pt idx="9829">
                  <c:v>13.651388888888899</c:v>
                </c:pt>
                <c:pt idx="9830">
                  <c:v>13.6527777777778</c:v>
                </c:pt>
                <c:pt idx="9831">
                  <c:v>13.654166666666701</c:v>
                </c:pt>
                <c:pt idx="9832">
                  <c:v>13.655555555555599</c:v>
                </c:pt>
                <c:pt idx="9833">
                  <c:v>13.656944444444401</c:v>
                </c:pt>
                <c:pt idx="9834">
                  <c:v>13.658333333333299</c:v>
                </c:pt>
                <c:pt idx="9835">
                  <c:v>13.6597222222222</c:v>
                </c:pt>
                <c:pt idx="9836">
                  <c:v>13.661111111111101</c:v>
                </c:pt>
                <c:pt idx="9837">
                  <c:v>13.6625</c:v>
                </c:pt>
                <c:pt idx="9838">
                  <c:v>13.6638888888889</c:v>
                </c:pt>
                <c:pt idx="9839">
                  <c:v>13.665277777777799</c:v>
                </c:pt>
                <c:pt idx="9840">
                  <c:v>13.6666666666667</c:v>
                </c:pt>
                <c:pt idx="9841">
                  <c:v>13.6680555555556</c:v>
                </c:pt>
                <c:pt idx="9842">
                  <c:v>13.6694444444444</c:v>
                </c:pt>
                <c:pt idx="9843">
                  <c:v>13.670833333333301</c:v>
                </c:pt>
                <c:pt idx="9844">
                  <c:v>13.672222222222199</c:v>
                </c:pt>
                <c:pt idx="9845">
                  <c:v>13.6736111111111</c:v>
                </c:pt>
                <c:pt idx="9846">
                  <c:v>13.675000000000001</c:v>
                </c:pt>
                <c:pt idx="9847">
                  <c:v>13.6763888888889</c:v>
                </c:pt>
                <c:pt idx="9848">
                  <c:v>13.6777777777778</c:v>
                </c:pt>
                <c:pt idx="9849">
                  <c:v>13.679166666666699</c:v>
                </c:pt>
                <c:pt idx="9850">
                  <c:v>13.6805555555556</c:v>
                </c:pt>
                <c:pt idx="9851">
                  <c:v>13.681944444444399</c:v>
                </c:pt>
                <c:pt idx="9852">
                  <c:v>13.6833333333333</c:v>
                </c:pt>
                <c:pt idx="9853">
                  <c:v>13.6847222222222</c:v>
                </c:pt>
                <c:pt idx="9854">
                  <c:v>13.686111111111099</c:v>
                </c:pt>
                <c:pt idx="9855">
                  <c:v>13.6875</c:v>
                </c:pt>
                <c:pt idx="9856">
                  <c:v>13.688888888888901</c:v>
                </c:pt>
                <c:pt idx="9857">
                  <c:v>13.6902777777778</c:v>
                </c:pt>
                <c:pt idx="9858">
                  <c:v>13.6916666666667</c:v>
                </c:pt>
                <c:pt idx="9859">
                  <c:v>13.693055555555601</c:v>
                </c:pt>
                <c:pt idx="9860">
                  <c:v>13.6944444444444</c:v>
                </c:pt>
                <c:pt idx="9861">
                  <c:v>13.695833333333301</c:v>
                </c:pt>
                <c:pt idx="9862">
                  <c:v>13.6972222222222</c:v>
                </c:pt>
                <c:pt idx="9863">
                  <c:v>13.6986111111111</c:v>
                </c:pt>
                <c:pt idx="9864">
                  <c:v>13.7</c:v>
                </c:pt>
                <c:pt idx="9865">
                  <c:v>13.7013888888889</c:v>
                </c:pt>
                <c:pt idx="9866">
                  <c:v>13.702777777777801</c:v>
                </c:pt>
                <c:pt idx="9867">
                  <c:v>13.704166666666699</c:v>
                </c:pt>
                <c:pt idx="9868">
                  <c:v>13.7055555555556</c:v>
                </c:pt>
                <c:pt idx="9869">
                  <c:v>13.7069444444444</c:v>
                </c:pt>
                <c:pt idx="9870">
                  <c:v>13.7083333333333</c:v>
                </c:pt>
                <c:pt idx="9871">
                  <c:v>13.709722222222201</c:v>
                </c:pt>
                <c:pt idx="9872">
                  <c:v>13.7111111111111</c:v>
                </c:pt>
                <c:pt idx="9873">
                  <c:v>13.7125</c:v>
                </c:pt>
                <c:pt idx="9874">
                  <c:v>13.713888888888899</c:v>
                </c:pt>
                <c:pt idx="9875">
                  <c:v>13.7152777777778</c:v>
                </c:pt>
                <c:pt idx="9876">
                  <c:v>13.716666666666701</c:v>
                </c:pt>
                <c:pt idx="9877">
                  <c:v>13.718055555555599</c:v>
                </c:pt>
                <c:pt idx="9878">
                  <c:v>13.719444444444401</c:v>
                </c:pt>
                <c:pt idx="9879">
                  <c:v>13.720833333333299</c:v>
                </c:pt>
                <c:pt idx="9880">
                  <c:v>13.7222222222222</c:v>
                </c:pt>
                <c:pt idx="9881">
                  <c:v>13.723611111111101</c:v>
                </c:pt>
                <c:pt idx="9882">
                  <c:v>13.725</c:v>
                </c:pt>
                <c:pt idx="9883">
                  <c:v>13.7263888888889</c:v>
                </c:pt>
                <c:pt idx="9884">
                  <c:v>13.727777777777799</c:v>
                </c:pt>
                <c:pt idx="9885">
                  <c:v>13.7291666666667</c:v>
                </c:pt>
                <c:pt idx="9886">
                  <c:v>13.7305555555556</c:v>
                </c:pt>
                <c:pt idx="9887">
                  <c:v>13.7319444444444</c:v>
                </c:pt>
                <c:pt idx="9888">
                  <c:v>13.733333333333301</c:v>
                </c:pt>
                <c:pt idx="9889">
                  <c:v>13.734722222222199</c:v>
                </c:pt>
                <c:pt idx="9890">
                  <c:v>13.7361111111111</c:v>
                </c:pt>
                <c:pt idx="9891">
                  <c:v>13.737500000000001</c:v>
                </c:pt>
                <c:pt idx="9892">
                  <c:v>13.7388888888889</c:v>
                </c:pt>
                <c:pt idx="9893">
                  <c:v>13.7402777777778</c:v>
                </c:pt>
                <c:pt idx="9894">
                  <c:v>13.741666666666699</c:v>
                </c:pt>
                <c:pt idx="9895">
                  <c:v>13.7430555555556</c:v>
                </c:pt>
                <c:pt idx="9896">
                  <c:v>13.744444444444399</c:v>
                </c:pt>
                <c:pt idx="9897">
                  <c:v>13.7458333333333</c:v>
                </c:pt>
                <c:pt idx="9898">
                  <c:v>13.7472222222222</c:v>
                </c:pt>
                <c:pt idx="9899">
                  <c:v>13.748611111111099</c:v>
                </c:pt>
                <c:pt idx="9900">
                  <c:v>13.75</c:v>
                </c:pt>
                <c:pt idx="9901">
                  <c:v>13.751388888888901</c:v>
                </c:pt>
                <c:pt idx="9902">
                  <c:v>13.7527777777778</c:v>
                </c:pt>
                <c:pt idx="9903">
                  <c:v>13.7541666666667</c:v>
                </c:pt>
                <c:pt idx="9904">
                  <c:v>13.755555555555601</c:v>
                </c:pt>
                <c:pt idx="9905">
                  <c:v>13.7569444444444</c:v>
                </c:pt>
                <c:pt idx="9906">
                  <c:v>13.758333333333301</c:v>
                </c:pt>
                <c:pt idx="9907">
                  <c:v>13.7597222222222</c:v>
                </c:pt>
                <c:pt idx="9908">
                  <c:v>13.7611111111111</c:v>
                </c:pt>
                <c:pt idx="9909">
                  <c:v>13.762499999999999</c:v>
                </c:pt>
                <c:pt idx="9910">
                  <c:v>13.7638888888889</c:v>
                </c:pt>
                <c:pt idx="9911">
                  <c:v>13.765277777777801</c:v>
                </c:pt>
                <c:pt idx="9912">
                  <c:v>13.766666666666699</c:v>
                </c:pt>
                <c:pt idx="9913">
                  <c:v>13.7680555555556</c:v>
                </c:pt>
                <c:pt idx="9914">
                  <c:v>13.7694444444444</c:v>
                </c:pt>
                <c:pt idx="9915">
                  <c:v>13.7708333333333</c:v>
                </c:pt>
                <c:pt idx="9916">
                  <c:v>13.772222222222201</c:v>
                </c:pt>
                <c:pt idx="9917">
                  <c:v>13.7736111111111</c:v>
                </c:pt>
                <c:pt idx="9918">
                  <c:v>13.775</c:v>
                </c:pt>
                <c:pt idx="9919">
                  <c:v>13.776388888888899</c:v>
                </c:pt>
                <c:pt idx="9920">
                  <c:v>13.7777777777778</c:v>
                </c:pt>
                <c:pt idx="9921">
                  <c:v>13.779166666666701</c:v>
                </c:pt>
                <c:pt idx="9922">
                  <c:v>13.780555555555599</c:v>
                </c:pt>
                <c:pt idx="9923">
                  <c:v>13.781944444444401</c:v>
                </c:pt>
                <c:pt idx="9924">
                  <c:v>13.783333333333299</c:v>
                </c:pt>
                <c:pt idx="9925">
                  <c:v>13.7847222222222</c:v>
                </c:pt>
                <c:pt idx="9926">
                  <c:v>13.786111111111101</c:v>
                </c:pt>
                <c:pt idx="9927">
                  <c:v>13.7875</c:v>
                </c:pt>
                <c:pt idx="9928">
                  <c:v>13.7888888888889</c:v>
                </c:pt>
                <c:pt idx="9929">
                  <c:v>13.790277777777799</c:v>
                </c:pt>
                <c:pt idx="9930">
                  <c:v>13.7916666666667</c:v>
                </c:pt>
                <c:pt idx="9931">
                  <c:v>13.7930555555556</c:v>
                </c:pt>
                <c:pt idx="9932">
                  <c:v>13.7944444444444</c:v>
                </c:pt>
                <c:pt idx="9933">
                  <c:v>13.795833333333301</c:v>
                </c:pt>
                <c:pt idx="9934">
                  <c:v>13.797222222222199</c:v>
                </c:pt>
                <c:pt idx="9935">
                  <c:v>13.7986111111111</c:v>
                </c:pt>
                <c:pt idx="9936">
                  <c:v>13.8</c:v>
                </c:pt>
                <c:pt idx="9937">
                  <c:v>13.8013888888889</c:v>
                </c:pt>
                <c:pt idx="9938">
                  <c:v>13.8027777777778</c:v>
                </c:pt>
                <c:pt idx="9939">
                  <c:v>13.804166666666699</c:v>
                </c:pt>
                <c:pt idx="9940">
                  <c:v>13.8055555555556</c:v>
                </c:pt>
                <c:pt idx="9941">
                  <c:v>13.806944444444399</c:v>
                </c:pt>
                <c:pt idx="9942">
                  <c:v>13.8083333333333</c:v>
                </c:pt>
                <c:pt idx="9943">
                  <c:v>13.8097222222222</c:v>
                </c:pt>
                <c:pt idx="9944">
                  <c:v>13.811111111111099</c:v>
                </c:pt>
                <c:pt idx="9945">
                  <c:v>13.8125</c:v>
                </c:pt>
                <c:pt idx="9946">
                  <c:v>13.813888888888901</c:v>
                </c:pt>
                <c:pt idx="9947">
                  <c:v>13.8152777777778</c:v>
                </c:pt>
                <c:pt idx="9948">
                  <c:v>13.8166666666667</c:v>
                </c:pt>
                <c:pt idx="9949">
                  <c:v>13.818055555555601</c:v>
                </c:pt>
                <c:pt idx="9950">
                  <c:v>13.8194444444444</c:v>
                </c:pt>
                <c:pt idx="9951">
                  <c:v>13.820833333333301</c:v>
                </c:pt>
                <c:pt idx="9952">
                  <c:v>13.8222222222222</c:v>
                </c:pt>
                <c:pt idx="9953">
                  <c:v>13.8236111111111</c:v>
                </c:pt>
                <c:pt idx="9954">
                  <c:v>13.824999999999999</c:v>
                </c:pt>
                <c:pt idx="9955">
                  <c:v>13.8263888888889</c:v>
                </c:pt>
                <c:pt idx="9956">
                  <c:v>13.827777777777801</c:v>
                </c:pt>
                <c:pt idx="9957">
                  <c:v>13.829166666666699</c:v>
                </c:pt>
                <c:pt idx="9958">
                  <c:v>13.8305555555556</c:v>
                </c:pt>
                <c:pt idx="9959">
                  <c:v>13.8319444444444</c:v>
                </c:pt>
                <c:pt idx="9960">
                  <c:v>13.8333333333333</c:v>
                </c:pt>
                <c:pt idx="9961">
                  <c:v>13.834722222222201</c:v>
                </c:pt>
                <c:pt idx="9962">
                  <c:v>13.8361111111111</c:v>
                </c:pt>
                <c:pt idx="9963">
                  <c:v>13.8375</c:v>
                </c:pt>
                <c:pt idx="9964">
                  <c:v>13.838888888888899</c:v>
                </c:pt>
                <c:pt idx="9965">
                  <c:v>13.8402777777778</c:v>
                </c:pt>
                <c:pt idx="9966">
                  <c:v>13.841666666666701</c:v>
                </c:pt>
                <c:pt idx="9967">
                  <c:v>13.843055555555599</c:v>
                </c:pt>
                <c:pt idx="9968">
                  <c:v>13.844444444444401</c:v>
                </c:pt>
                <c:pt idx="9969">
                  <c:v>13.845833333333299</c:v>
                </c:pt>
                <c:pt idx="9970">
                  <c:v>13.8472222222222</c:v>
                </c:pt>
                <c:pt idx="9971">
                  <c:v>13.848611111111101</c:v>
                </c:pt>
                <c:pt idx="9972">
                  <c:v>13.85</c:v>
                </c:pt>
                <c:pt idx="9973">
                  <c:v>13.8513888888889</c:v>
                </c:pt>
                <c:pt idx="9974">
                  <c:v>13.852777777777799</c:v>
                </c:pt>
                <c:pt idx="9975">
                  <c:v>13.8541666666667</c:v>
                </c:pt>
                <c:pt idx="9976">
                  <c:v>13.8555555555556</c:v>
                </c:pt>
                <c:pt idx="9977">
                  <c:v>13.8569444444444</c:v>
                </c:pt>
                <c:pt idx="9978">
                  <c:v>13.858333333333301</c:v>
                </c:pt>
                <c:pt idx="9979">
                  <c:v>13.859722222222199</c:v>
                </c:pt>
                <c:pt idx="9980">
                  <c:v>13.8611111111111</c:v>
                </c:pt>
                <c:pt idx="9981">
                  <c:v>13.862500000000001</c:v>
                </c:pt>
                <c:pt idx="9982">
                  <c:v>13.8638888888889</c:v>
                </c:pt>
                <c:pt idx="9983">
                  <c:v>13.8652777777778</c:v>
                </c:pt>
                <c:pt idx="9984">
                  <c:v>13.866666666666699</c:v>
                </c:pt>
                <c:pt idx="9985">
                  <c:v>13.8680555555556</c:v>
                </c:pt>
                <c:pt idx="9986">
                  <c:v>13.869444444444399</c:v>
                </c:pt>
                <c:pt idx="9987">
                  <c:v>13.8708333333333</c:v>
                </c:pt>
                <c:pt idx="9988">
                  <c:v>13.8722222222222</c:v>
                </c:pt>
                <c:pt idx="9989">
                  <c:v>13.873611111111099</c:v>
                </c:pt>
                <c:pt idx="9990">
                  <c:v>13.875</c:v>
                </c:pt>
                <c:pt idx="9991">
                  <c:v>13.876388888888901</c:v>
                </c:pt>
                <c:pt idx="9992">
                  <c:v>13.8777777777778</c:v>
                </c:pt>
                <c:pt idx="9993">
                  <c:v>13.8791666666667</c:v>
                </c:pt>
                <c:pt idx="9994">
                  <c:v>13.880555555555601</c:v>
                </c:pt>
                <c:pt idx="9995">
                  <c:v>13.8819444444444</c:v>
                </c:pt>
                <c:pt idx="9996">
                  <c:v>13.883333333333301</c:v>
                </c:pt>
                <c:pt idx="9997">
                  <c:v>13.8847222222222</c:v>
                </c:pt>
                <c:pt idx="9998">
                  <c:v>13.8861111111111</c:v>
                </c:pt>
                <c:pt idx="9999">
                  <c:v>13.887499999999999</c:v>
                </c:pt>
                <c:pt idx="10000">
                  <c:v>13.8888888888889</c:v>
                </c:pt>
                <c:pt idx="10001">
                  <c:v>13.890277777777801</c:v>
                </c:pt>
                <c:pt idx="10002">
                  <c:v>13.891666666666699</c:v>
                </c:pt>
                <c:pt idx="10003">
                  <c:v>13.8930555555556</c:v>
                </c:pt>
                <c:pt idx="10004">
                  <c:v>13.8944444444444</c:v>
                </c:pt>
                <c:pt idx="10005">
                  <c:v>13.8958333333333</c:v>
                </c:pt>
                <c:pt idx="10006">
                  <c:v>13.897222222222201</c:v>
                </c:pt>
                <c:pt idx="10007">
                  <c:v>13.8986111111111</c:v>
                </c:pt>
                <c:pt idx="10008">
                  <c:v>13.9</c:v>
                </c:pt>
                <c:pt idx="10009">
                  <c:v>13.901388888888899</c:v>
                </c:pt>
                <c:pt idx="10010">
                  <c:v>13.9027777777778</c:v>
                </c:pt>
                <c:pt idx="10011">
                  <c:v>13.904166666666701</c:v>
                </c:pt>
                <c:pt idx="10012">
                  <c:v>13.905555555555599</c:v>
                </c:pt>
                <c:pt idx="10013">
                  <c:v>13.906944444444401</c:v>
                </c:pt>
                <c:pt idx="10014">
                  <c:v>13.908333333333299</c:v>
                </c:pt>
                <c:pt idx="10015">
                  <c:v>13.9097222222222</c:v>
                </c:pt>
                <c:pt idx="10016">
                  <c:v>13.911111111111101</c:v>
                </c:pt>
                <c:pt idx="10017">
                  <c:v>13.9125</c:v>
                </c:pt>
                <c:pt idx="10018">
                  <c:v>13.9138888888889</c:v>
                </c:pt>
                <c:pt idx="10019">
                  <c:v>13.915277777777799</c:v>
                </c:pt>
                <c:pt idx="10020">
                  <c:v>13.9166666666667</c:v>
                </c:pt>
                <c:pt idx="10021">
                  <c:v>13.9180555555556</c:v>
                </c:pt>
                <c:pt idx="10022">
                  <c:v>13.9194444444444</c:v>
                </c:pt>
                <c:pt idx="10023">
                  <c:v>13.920833333333301</c:v>
                </c:pt>
                <c:pt idx="10024">
                  <c:v>13.922222222222199</c:v>
                </c:pt>
                <c:pt idx="10025">
                  <c:v>13.9236111111111</c:v>
                </c:pt>
                <c:pt idx="10026">
                  <c:v>13.925000000000001</c:v>
                </c:pt>
                <c:pt idx="10027">
                  <c:v>13.9263888888889</c:v>
                </c:pt>
                <c:pt idx="10028">
                  <c:v>13.9277777777778</c:v>
                </c:pt>
                <c:pt idx="10029">
                  <c:v>13.929166666666699</c:v>
                </c:pt>
                <c:pt idx="10030">
                  <c:v>13.9305555555556</c:v>
                </c:pt>
                <c:pt idx="10031">
                  <c:v>13.931944444444399</c:v>
                </c:pt>
                <c:pt idx="10032">
                  <c:v>13.9333333333333</c:v>
                </c:pt>
                <c:pt idx="10033">
                  <c:v>13.9347222222222</c:v>
                </c:pt>
                <c:pt idx="10034">
                  <c:v>13.936111111111099</c:v>
                </c:pt>
                <c:pt idx="10035">
                  <c:v>13.9375</c:v>
                </c:pt>
                <c:pt idx="10036">
                  <c:v>13.938888888888901</c:v>
                </c:pt>
                <c:pt idx="10037">
                  <c:v>13.9402777777778</c:v>
                </c:pt>
                <c:pt idx="10038">
                  <c:v>13.9416666666667</c:v>
                </c:pt>
                <c:pt idx="10039">
                  <c:v>13.943055555555601</c:v>
                </c:pt>
                <c:pt idx="10040">
                  <c:v>13.9444444444444</c:v>
                </c:pt>
                <c:pt idx="10041">
                  <c:v>13.945833333333301</c:v>
                </c:pt>
                <c:pt idx="10042">
                  <c:v>13.9472222222222</c:v>
                </c:pt>
                <c:pt idx="10043">
                  <c:v>13.9486111111111</c:v>
                </c:pt>
                <c:pt idx="10044">
                  <c:v>13.95</c:v>
                </c:pt>
                <c:pt idx="10045">
                  <c:v>13.9513888888889</c:v>
                </c:pt>
                <c:pt idx="10046">
                  <c:v>13.952777777777801</c:v>
                </c:pt>
                <c:pt idx="10047">
                  <c:v>13.954166666666699</c:v>
                </c:pt>
                <c:pt idx="10048">
                  <c:v>13.9555555555556</c:v>
                </c:pt>
                <c:pt idx="10049">
                  <c:v>13.9569444444444</c:v>
                </c:pt>
                <c:pt idx="10050">
                  <c:v>13.9583333333333</c:v>
                </c:pt>
                <c:pt idx="10051">
                  <c:v>13.959722222222201</c:v>
                </c:pt>
                <c:pt idx="10052">
                  <c:v>13.9611111111111</c:v>
                </c:pt>
                <c:pt idx="10053">
                  <c:v>13.9625</c:v>
                </c:pt>
                <c:pt idx="10054">
                  <c:v>13.963888888888899</c:v>
                </c:pt>
                <c:pt idx="10055">
                  <c:v>13.9652777777778</c:v>
                </c:pt>
                <c:pt idx="10056">
                  <c:v>13.966666666666701</c:v>
                </c:pt>
                <c:pt idx="10057">
                  <c:v>13.968055555555599</c:v>
                </c:pt>
                <c:pt idx="10058">
                  <c:v>13.969444444444401</c:v>
                </c:pt>
                <c:pt idx="10059">
                  <c:v>13.970833333333299</c:v>
                </c:pt>
                <c:pt idx="10060">
                  <c:v>13.9722222222222</c:v>
                </c:pt>
                <c:pt idx="10061">
                  <c:v>13.973611111111101</c:v>
                </c:pt>
                <c:pt idx="10062">
                  <c:v>13.975</c:v>
                </c:pt>
                <c:pt idx="10063">
                  <c:v>13.9763888888889</c:v>
                </c:pt>
                <c:pt idx="10064">
                  <c:v>13.977777777777799</c:v>
                </c:pt>
                <c:pt idx="10065">
                  <c:v>13.9791666666667</c:v>
                </c:pt>
                <c:pt idx="10066">
                  <c:v>13.9805555555556</c:v>
                </c:pt>
                <c:pt idx="10067">
                  <c:v>13.9819444444444</c:v>
                </c:pt>
                <c:pt idx="10068">
                  <c:v>13.983333333333301</c:v>
                </c:pt>
                <c:pt idx="10069">
                  <c:v>13.984722222222199</c:v>
                </c:pt>
                <c:pt idx="10070">
                  <c:v>13.9861111111111</c:v>
                </c:pt>
                <c:pt idx="10071">
                  <c:v>13.987500000000001</c:v>
                </c:pt>
                <c:pt idx="10072">
                  <c:v>13.9888888888889</c:v>
                </c:pt>
                <c:pt idx="10073">
                  <c:v>13.9902777777778</c:v>
                </c:pt>
                <c:pt idx="10074">
                  <c:v>13.991666666666699</c:v>
                </c:pt>
                <c:pt idx="10075">
                  <c:v>13.9930555555556</c:v>
                </c:pt>
                <c:pt idx="10076">
                  <c:v>13.994444444444399</c:v>
                </c:pt>
                <c:pt idx="10077">
                  <c:v>13.9958333333333</c:v>
                </c:pt>
                <c:pt idx="10078">
                  <c:v>13.9972222222222</c:v>
                </c:pt>
                <c:pt idx="10079">
                  <c:v>13.998611111111099</c:v>
                </c:pt>
                <c:pt idx="10080">
                  <c:v>14</c:v>
                </c:pt>
                <c:pt idx="10081">
                  <c:v>14.001388888888901</c:v>
                </c:pt>
                <c:pt idx="10082">
                  <c:v>14.0027777777778</c:v>
                </c:pt>
                <c:pt idx="10083">
                  <c:v>14.0041666666667</c:v>
                </c:pt>
                <c:pt idx="10084">
                  <c:v>14.005555555555601</c:v>
                </c:pt>
                <c:pt idx="10085">
                  <c:v>14.0069444444444</c:v>
                </c:pt>
                <c:pt idx="10086">
                  <c:v>14.008333333333301</c:v>
                </c:pt>
                <c:pt idx="10087">
                  <c:v>14.0097222222222</c:v>
                </c:pt>
                <c:pt idx="10088">
                  <c:v>14.0111111111111</c:v>
                </c:pt>
                <c:pt idx="10089">
                  <c:v>14.012499999999999</c:v>
                </c:pt>
                <c:pt idx="10090">
                  <c:v>14.0138888888889</c:v>
                </c:pt>
                <c:pt idx="10091">
                  <c:v>14.015277777777801</c:v>
                </c:pt>
                <c:pt idx="10092">
                  <c:v>14.016666666666699</c:v>
                </c:pt>
                <c:pt idx="10093">
                  <c:v>14.0180555555556</c:v>
                </c:pt>
                <c:pt idx="10094">
                  <c:v>14.0194444444444</c:v>
                </c:pt>
                <c:pt idx="10095">
                  <c:v>14.0208333333333</c:v>
                </c:pt>
                <c:pt idx="10096">
                  <c:v>14.022222222222201</c:v>
                </c:pt>
                <c:pt idx="10097">
                  <c:v>14.0236111111111</c:v>
                </c:pt>
                <c:pt idx="10098">
                  <c:v>14.025</c:v>
                </c:pt>
                <c:pt idx="10099">
                  <c:v>14.026388888888899</c:v>
                </c:pt>
                <c:pt idx="10100">
                  <c:v>14.0277777777778</c:v>
                </c:pt>
                <c:pt idx="10101">
                  <c:v>14.029166666666701</c:v>
                </c:pt>
                <c:pt idx="10102">
                  <c:v>14.030555555555599</c:v>
                </c:pt>
                <c:pt idx="10103">
                  <c:v>14.031944444444401</c:v>
                </c:pt>
                <c:pt idx="10104">
                  <c:v>14.033333333333299</c:v>
                </c:pt>
                <c:pt idx="10105">
                  <c:v>14.0347222222222</c:v>
                </c:pt>
                <c:pt idx="10106">
                  <c:v>14.036111111111101</c:v>
                </c:pt>
                <c:pt idx="10107">
                  <c:v>14.0375</c:v>
                </c:pt>
                <c:pt idx="10108">
                  <c:v>14.0388888888889</c:v>
                </c:pt>
                <c:pt idx="10109">
                  <c:v>14.040277777777799</c:v>
                </c:pt>
                <c:pt idx="10110">
                  <c:v>14.0416666666667</c:v>
                </c:pt>
                <c:pt idx="10111">
                  <c:v>14.0430555555556</c:v>
                </c:pt>
                <c:pt idx="10112">
                  <c:v>14.0444444444444</c:v>
                </c:pt>
                <c:pt idx="10113">
                  <c:v>14.045833333333301</c:v>
                </c:pt>
                <c:pt idx="10114">
                  <c:v>14.047222222222199</c:v>
                </c:pt>
                <c:pt idx="10115">
                  <c:v>14.0486111111111</c:v>
                </c:pt>
                <c:pt idx="10116">
                  <c:v>14.05</c:v>
                </c:pt>
                <c:pt idx="10117">
                  <c:v>14.0513888888889</c:v>
                </c:pt>
                <c:pt idx="10118">
                  <c:v>14.0527777777778</c:v>
                </c:pt>
                <c:pt idx="10119">
                  <c:v>14.054166666666699</c:v>
                </c:pt>
                <c:pt idx="10120">
                  <c:v>14.0555555555556</c:v>
                </c:pt>
                <c:pt idx="10121">
                  <c:v>14.056944444444399</c:v>
                </c:pt>
                <c:pt idx="10122">
                  <c:v>14.0583333333333</c:v>
                </c:pt>
                <c:pt idx="10123">
                  <c:v>14.0597222222222</c:v>
                </c:pt>
                <c:pt idx="10124">
                  <c:v>14.061111111111099</c:v>
                </c:pt>
                <c:pt idx="10125">
                  <c:v>14.0625</c:v>
                </c:pt>
                <c:pt idx="10126">
                  <c:v>14.063888888888901</c:v>
                </c:pt>
                <c:pt idx="10127">
                  <c:v>14.0652777777778</c:v>
                </c:pt>
                <c:pt idx="10128">
                  <c:v>14.0666666666667</c:v>
                </c:pt>
                <c:pt idx="10129">
                  <c:v>14.068055555555601</c:v>
                </c:pt>
                <c:pt idx="10130">
                  <c:v>14.0694444444444</c:v>
                </c:pt>
                <c:pt idx="10131">
                  <c:v>14.070833333333301</c:v>
                </c:pt>
                <c:pt idx="10132">
                  <c:v>14.0722222222222</c:v>
                </c:pt>
                <c:pt idx="10133">
                  <c:v>14.0736111111111</c:v>
                </c:pt>
                <c:pt idx="10134">
                  <c:v>14.074999999999999</c:v>
                </c:pt>
                <c:pt idx="10135">
                  <c:v>14.0763888888889</c:v>
                </c:pt>
                <c:pt idx="10136">
                  <c:v>14.077777777777801</c:v>
                </c:pt>
                <c:pt idx="10137">
                  <c:v>14.079166666666699</c:v>
                </c:pt>
                <c:pt idx="10138">
                  <c:v>14.0805555555556</c:v>
                </c:pt>
                <c:pt idx="10139">
                  <c:v>14.0819444444444</c:v>
                </c:pt>
                <c:pt idx="10140">
                  <c:v>14.0833333333333</c:v>
                </c:pt>
                <c:pt idx="10141">
                  <c:v>14.084722222222201</c:v>
                </c:pt>
                <c:pt idx="10142">
                  <c:v>14.0861111111111</c:v>
                </c:pt>
                <c:pt idx="10143">
                  <c:v>14.0875</c:v>
                </c:pt>
                <c:pt idx="10144">
                  <c:v>14.088888888888899</c:v>
                </c:pt>
                <c:pt idx="10145">
                  <c:v>14.0902777777778</c:v>
                </c:pt>
                <c:pt idx="10146">
                  <c:v>14.091666666666701</c:v>
                </c:pt>
                <c:pt idx="10147">
                  <c:v>14.093055555555599</c:v>
                </c:pt>
                <c:pt idx="10148">
                  <c:v>14.094444444444401</c:v>
                </c:pt>
                <c:pt idx="10149">
                  <c:v>14.095833333333299</c:v>
                </c:pt>
                <c:pt idx="10150">
                  <c:v>14.0972222222222</c:v>
                </c:pt>
                <c:pt idx="10151">
                  <c:v>14.098611111111101</c:v>
                </c:pt>
                <c:pt idx="10152">
                  <c:v>14.1</c:v>
                </c:pt>
                <c:pt idx="10153">
                  <c:v>14.1013888888889</c:v>
                </c:pt>
                <c:pt idx="10154">
                  <c:v>14.102777777777799</c:v>
                </c:pt>
                <c:pt idx="10155">
                  <c:v>14.1041666666667</c:v>
                </c:pt>
                <c:pt idx="10156">
                  <c:v>14.1055555555556</c:v>
                </c:pt>
                <c:pt idx="10157">
                  <c:v>14.1069444444444</c:v>
                </c:pt>
                <c:pt idx="10158">
                  <c:v>14.108333333333301</c:v>
                </c:pt>
                <c:pt idx="10159">
                  <c:v>14.109722222222199</c:v>
                </c:pt>
                <c:pt idx="10160">
                  <c:v>14.1111111111111</c:v>
                </c:pt>
                <c:pt idx="10161">
                  <c:v>14.112500000000001</c:v>
                </c:pt>
                <c:pt idx="10162">
                  <c:v>14.1138888888889</c:v>
                </c:pt>
                <c:pt idx="10163">
                  <c:v>14.1152777777778</c:v>
                </c:pt>
                <c:pt idx="10164">
                  <c:v>14.116666666666699</c:v>
                </c:pt>
                <c:pt idx="10165">
                  <c:v>14.1180555555556</c:v>
                </c:pt>
                <c:pt idx="10166">
                  <c:v>14.119444444444399</c:v>
                </c:pt>
                <c:pt idx="10167">
                  <c:v>14.1208333333333</c:v>
                </c:pt>
                <c:pt idx="10168">
                  <c:v>14.1222222222222</c:v>
                </c:pt>
                <c:pt idx="10169">
                  <c:v>14.123611111111099</c:v>
                </c:pt>
                <c:pt idx="10170">
                  <c:v>14.125</c:v>
                </c:pt>
                <c:pt idx="10171">
                  <c:v>14.126388888888901</c:v>
                </c:pt>
                <c:pt idx="10172">
                  <c:v>14.1277777777778</c:v>
                </c:pt>
                <c:pt idx="10173">
                  <c:v>14.1291666666667</c:v>
                </c:pt>
                <c:pt idx="10174">
                  <c:v>14.130555555555601</c:v>
                </c:pt>
                <c:pt idx="10175">
                  <c:v>14.1319444444444</c:v>
                </c:pt>
                <c:pt idx="10176">
                  <c:v>14.133333333333301</c:v>
                </c:pt>
                <c:pt idx="10177">
                  <c:v>14.1347222222222</c:v>
                </c:pt>
                <c:pt idx="10178">
                  <c:v>14.1361111111111</c:v>
                </c:pt>
                <c:pt idx="10179">
                  <c:v>14.137499999999999</c:v>
                </c:pt>
                <c:pt idx="10180">
                  <c:v>14.1388888888889</c:v>
                </c:pt>
                <c:pt idx="10181">
                  <c:v>14.140277777777801</c:v>
                </c:pt>
                <c:pt idx="10182">
                  <c:v>14.141666666666699</c:v>
                </c:pt>
                <c:pt idx="10183">
                  <c:v>14.1430555555556</c:v>
                </c:pt>
                <c:pt idx="10184">
                  <c:v>14.1444444444444</c:v>
                </c:pt>
                <c:pt idx="10185">
                  <c:v>14.1458333333333</c:v>
                </c:pt>
                <c:pt idx="10186">
                  <c:v>14.147222222222201</c:v>
                </c:pt>
                <c:pt idx="10187">
                  <c:v>14.1486111111111</c:v>
                </c:pt>
                <c:pt idx="10188">
                  <c:v>14.15</c:v>
                </c:pt>
                <c:pt idx="10189">
                  <c:v>14.151388888888899</c:v>
                </c:pt>
                <c:pt idx="10190">
                  <c:v>14.1527777777778</c:v>
                </c:pt>
                <c:pt idx="10191">
                  <c:v>14.154166666666701</c:v>
                </c:pt>
                <c:pt idx="10192">
                  <c:v>14.155555555555599</c:v>
                </c:pt>
                <c:pt idx="10193">
                  <c:v>14.156944444444401</c:v>
                </c:pt>
                <c:pt idx="10194">
                  <c:v>14.158333333333299</c:v>
                </c:pt>
                <c:pt idx="10195">
                  <c:v>14.1597222222222</c:v>
                </c:pt>
                <c:pt idx="10196">
                  <c:v>14.161111111111101</c:v>
                </c:pt>
                <c:pt idx="10197">
                  <c:v>14.1625</c:v>
                </c:pt>
                <c:pt idx="10198">
                  <c:v>14.1638888888889</c:v>
                </c:pt>
                <c:pt idx="10199">
                  <c:v>14.165277777777799</c:v>
                </c:pt>
                <c:pt idx="10200">
                  <c:v>14.1666666666667</c:v>
                </c:pt>
                <c:pt idx="10201">
                  <c:v>14.1680555555556</c:v>
                </c:pt>
                <c:pt idx="10202">
                  <c:v>14.1694444444444</c:v>
                </c:pt>
                <c:pt idx="10203">
                  <c:v>14.170833333333301</c:v>
                </c:pt>
                <c:pt idx="10204">
                  <c:v>14.172222222222199</c:v>
                </c:pt>
                <c:pt idx="10205">
                  <c:v>14.1736111111111</c:v>
                </c:pt>
                <c:pt idx="10206">
                  <c:v>14.175000000000001</c:v>
                </c:pt>
                <c:pt idx="10207">
                  <c:v>14.1763888888889</c:v>
                </c:pt>
                <c:pt idx="10208">
                  <c:v>14.1777777777778</c:v>
                </c:pt>
                <c:pt idx="10209">
                  <c:v>14.179166666666699</c:v>
                </c:pt>
                <c:pt idx="10210">
                  <c:v>14.1805555555556</c:v>
                </c:pt>
                <c:pt idx="10211">
                  <c:v>14.181944444444399</c:v>
                </c:pt>
                <c:pt idx="10212">
                  <c:v>14.1833333333333</c:v>
                </c:pt>
                <c:pt idx="10213">
                  <c:v>14.1847222222222</c:v>
                </c:pt>
                <c:pt idx="10214">
                  <c:v>14.186111111111099</c:v>
                </c:pt>
                <c:pt idx="10215">
                  <c:v>14.1875</c:v>
                </c:pt>
                <c:pt idx="10216">
                  <c:v>14.188888888888901</c:v>
                </c:pt>
                <c:pt idx="10217">
                  <c:v>14.1902777777778</c:v>
                </c:pt>
                <c:pt idx="10218">
                  <c:v>14.1916666666667</c:v>
                </c:pt>
                <c:pt idx="10219">
                  <c:v>14.193055555555601</c:v>
                </c:pt>
                <c:pt idx="10220">
                  <c:v>14.1944444444444</c:v>
                </c:pt>
                <c:pt idx="10221">
                  <c:v>14.195833333333301</c:v>
                </c:pt>
                <c:pt idx="10222">
                  <c:v>14.1972222222222</c:v>
                </c:pt>
                <c:pt idx="10223">
                  <c:v>14.1986111111111</c:v>
                </c:pt>
                <c:pt idx="10224">
                  <c:v>14.2</c:v>
                </c:pt>
                <c:pt idx="10225">
                  <c:v>14.2013888888889</c:v>
                </c:pt>
                <c:pt idx="10226">
                  <c:v>14.202777777777801</c:v>
                </c:pt>
                <c:pt idx="10227">
                  <c:v>14.204166666666699</c:v>
                </c:pt>
                <c:pt idx="10228">
                  <c:v>14.2055555555556</c:v>
                </c:pt>
                <c:pt idx="10229">
                  <c:v>14.2069444444444</c:v>
                </c:pt>
                <c:pt idx="10230">
                  <c:v>14.2083333333333</c:v>
                </c:pt>
                <c:pt idx="10231">
                  <c:v>14.209722222222201</c:v>
                </c:pt>
                <c:pt idx="10232">
                  <c:v>14.2111111111111</c:v>
                </c:pt>
                <c:pt idx="10233">
                  <c:v>14.2125</c:v>
                </c:pt>
                <c:pt idx="10234">
                  <c:v>14.213888888888899</c:v>
                </c:pt>
                <c:pt idx="10235">
                  <c:v>14.2152777777778</c:v>
                </c:pt>
                <c:pt idx="10236">
                  <c:v>14.216666666666701</c:v>
                </c:pt>
                <c:pt idx="10237">
                  <c:v>14.218055555555599</c:v>
                </c:pt>
                <c:pt idx="10238">
                  <c:v>14.219444444444401</c:v>
                </c:pt>
                <c:pt idx="10239">
                  <c:v>14.220833333333299</c:v>
                </c:pt>
                <c:pt idx="10240">
                  <c:v>14.2222222222222</c:v>
                </c:pt>
                <c:pt idx="10241">
                  <c:v>14.223611111111101</c:v>
                </c:pt>
                <c:pt idx="10242">
                  <c:v>14.225</c:v>
                </c:pt>
                <c:pt idx="10243">
                  <c:v>14.2263888888889</c:v>
                </c:pt>
                <c:pt idx="10244">
                  <c:v>14.227777777777799</c:v>
                </c:pt>
                <c:pt idx="10245">
                  <c:v>14.2291666666667</c:v>
                </c:pt>
                <c:pt idx="10246">
                  <c:v>14.2305555555556</c:v>
                </c:pt>
                <c:pt idx="10247">
                  <c:v>14.2319444444444</c:v>
                </c:pt>
                <c:pt idx="10248">
                  <c:v>14.233333333333301</c:v>
                </c:pt>
                <c:pt idx="10249">
                  <c:v>14.234722222222199</c:v>
                </c:pt>
                <c:pt idx="10250">
                  <c:v>14.2361111111111</c:v>
                </c:pt>
                <c:pt idx="10251">
                  <c:v>14.237500000000001</c:v>
                </c:pt>
                <c:pt idx="10252">
                  <c:v>14.2388888888889</c:v>
                </c:pt>
                <c:pt idx="10253">
                  <c:v>14.2402777777778</c:v>
                </c:pt>
                <c:pt idx="10254">
                  <c:v>14.241666666666699</c:v>
                </c:pt>
                <c:pt idx="10255">
                  <c:v>14.2430555555556</c:v>
                </c:pt>
                <c:pt idx="10256">
                  <c:v>14.244444444444399</c:v>
                </c:pt>
                <c:pt idx="10257">
                  <c:v>14.2458333333333</c:v>
                </c:pt>
                <c:pt idx="10258">
                  <c:v>14.2472222222222</c:v>
                </c:pt>
                <c:pt idx="10259">
                  <c:v>14.248611111111099</c:v>
                </c:pt>
                <c:pt idx="10260">
                  <c:v>14.25</c:v>
                </c:pt>
                <c:pt idx="10261">
                  <c:v>14.251388888888901</c:v>
                </c:pt>
                <c:pt idx="10262">
                  <c:v>14.2527777777778</c:v>
                </c:pt>
                <c:pt idx="10263">
                  <c:v>14.2541666666667</c:v>
                </c:pt>
                <c:pt idx="10264">
                  <c:v>14.255555555555601</c:v>
                </c:pt>
                <c:pt idx="10265">
                  <c:v>14.2569444444444</c:v>
                </c:pt>
                <c:pt idx="10266">
                  <c:v>14.258333333333301</c:v>
                </c:pt>
                <c:pt idx="10267">
                  <c:v>14.2597222222222</c:v>
                </c:pt>
                <c:pt idx="10268">
                  <c:v>14.2611111111111</c:v>
                </c:pt>
                <c:pt idx="10269">
                  <c:v>14.262499999999999</c:v>
                </c:pt>
                <c:pt idx="10270">
                  <c:v>14.2638888888889</c:v>
                </c:pt>
                <c:pt idx="10271">
                  <c:v>14.265277777777801</c:v>
                </c:pt>
                <c:pt idx="10272">
                  <c:v>14.266666666666699</c:v>
                </c:pt>
                <c:pt idx="10273">
                  <c:v>14.2680555555556</c:v>
                </c:pt>
                <c:pt idx="10274">
                  <c:v>14.2694444444444</c:v>
                </c:pt>
                <c:pt idx="10275">
                  <c:v>14.2708333333333</c:v>
                </c:pt>
                <c:pt idx="10276">
                  <c:v>14.272222222222201</c:v>
                </c:pt>
                <c:pt idx="10277">
                  <c:v>14.2736111111111</c:v>
                </c:pt>
                <c:pt idx="10278">
                  <c:v>14.275</c:v>
                </c:pt>
                <c:pt idx="10279">
                  <c:v>14.276388888888899</c:v>
                </c:pt>
                <c:pt idx="10280">
                  <c:v>14.2777777777778</c:v>
                </c:pt>
                <c:pt idx="10281">
                  <c:v>14.279166666666701</c:v>
                </c:pt>
                <c:pt idx="10282">
                  <c:v>14.280555555555599</c:v>
                </c:pt>
                <c:pt idx="10283">
                  <c:v>14.281944444444401</c:v>
                </c:pt>
                <c:pt idx="10284">
                  <c:v>14.283333333333299</c:v>
                </c:pt>
                <c:pt idx="10285">
                  <c:v>14.2847222222222</c:v>
                </c:pt>
                <c:pt idx="10286">
                  <c:v>14.286111111111101</c:v>
                </c:pt>
                <c:pt idx="10287">
                  <c:v>14.2875</c:v>
                </c:pt>
                <c:pt idx="10288">
                  <c:v>14.2888888888889</c:v>
                </c:pt>
                <c:pt idx="10289">
                  <c:v>14.290277777777799</c:v>
                </c:pt>
                <c:pt idx="10290">
                  <c:v>14.2916666666667</c:v>
                </c:pt>
                <c:pt idx="10291">
                  <c:v>14.2930555555556</c:v>
                </c:pt>
                <c:pt idx="10292">
                  <c:v>14.2944444444444</c:v>
                </c:pt>
                <c:pt idx="10293">
                  <c:v>14.295833333333301</c:v>
                </c:pt>
                <c:pt idx="10294">
                  <c:v>14.297222222222199</c:v>
                </c:pt>
                <c:pt idx="10295">
                  <c:v>14.2986111111111</c:v>
                </c:pt>
                <c:pt idx="10296">
                  <c:v>14.3</c:v>
                </c:pt>
                <c:pt idx="10297">
                  <c:v>14.3013888888889</c:v>
                </c:pt>
                <c:pt idx="10298">
                  <c:v>14.3027777777778</c:v>
                </c:pt>
                <c:pt idx="10299">
                  <c:v>14.304166666666699</c:v>
                </c:pt>
                <c:pt idx="10300">
                  <c:v>14.3055555555556</c:v>
                </c:pt>
                <c:pt idx="10301">
                  <c:v>14.306944444444399</c:v>
                </c:pt>
                <c:pt idx="10302">
                  <c:v>14.3083333333333</c:v>
                </c:pt>
                <c:pt idx="10303">
                  <c:v>14.3097222222222</c:v>
                </c:pt>
                <c:pt idx="10304">
                  <c:v>14.311111111111099</c:v>
                </c:pt>
                <c:pt idx="10305">
                  <c:v>14.3125</c:v>
                </c:pt>
                <c:pt idx="10306">
                  <c:v>14.313888888888901</c:v>
                </c:pt>
                <c:pt idx="10307">
                  <c:v>14.3152777777778</c:v>
                </c:pt>
                <c:pt idx="10308">
                  <c:v>14.3166666666667</c:v>
                </c:pt>
                <c:pt idx="10309">
                  <c:v>14.318055555555601</c:v>
                </c:pt>
                <c:pt idx="10310">
                  <c:v>14.3194444444444</c:v>
                </c:pt>
                <c:pt idx="10311">
                  <c:v>14.320833333333301</c:v>
                </c:pt>
                <c:pt idx="10312">
                  <c:v>14.3222222222222</c:v>
                </c:pt>
                <c:pt idx="10313">
                  <c:v>14.3236111111111</c:v>
                </c:pt>
                <c:pt idx="10314">
                  <c:v>14.324999999999999</c:v>
                </c:pt>
                <c:pt idx="10315">
                  <c:v>14.3263888888889</c:v>
                </c:pt>
                <c:pt idx="10316">
                  <c:v>14.327777777777801</c:v>
                </c:pt>
                <c:pt idx="10317">
                  <c:v>14.329166666666699</c:v>
                </c:pt>
                <c:pt idx="10318">
                  <c:v>14.3305555555556</c:v>
                </c:pt>
                <c:pt idx="10319">
                  <c:v>14.3319444444444</c:v>
                </c:pt>
                <c:pt idx="10320">
                  <c:v>14.3333333333333</c:v>
                </c:pt>
                <c:pt idx="10321">
                  <c:v>14.334722222222201</c:v>
                </c:pt>
                <c:pt idx="10322">
                  <c:v>14.3361111111111</c:v>
                </c:pt>
                <c:pt idx="10323">
                  <c:v>14.3375</c:v>
                </c:pt>
                <c:pt idx="10324">
                  <c:v>14.338888888888899</c:v>
                </c:pt>
                <c:pt idx="10325">
                  <c:v>14.3402777777778</c:v>
                </c:pt>
                <c:pt idx="10326">
                  <c:v>14.341666666666701</c:v>
                </c:pt>
                <c:pt idx="10327">
                  <c:v>14.343055555555599</c:v>
                </c:pt>
                <c:pt idx="10328">
                  <c:v>14.344444444444401</c:v>
                </c:pt>
                <c:pt idx="10329">
                  <c:v>14.345833333333299</c:v>
                </c:pt>
                <c:pt idx="10330">
                  <c:v>14.3472222222222</c:v>
                </c:pt>
                <c:pt idx="10331">
                  <c:v>14.348611111111101</c:v>
                </c:pt>
                <c:pt idx="10332">
                  <c:v>14.35</c:v>
                </c:pt>
                <c:pt idx="10333">
                  <c:v>14.3513888888889</c:v>
                </c:pt>
                <c:pt idx="10334">
                  <c:v>14.352777777777799</c:v>
                </c:pt>
                <c:pt idx="10335">
                  <c:v>14.3541666666667</c:v>
                </c:pt>
                <c:pt idx="10336">
                  <c:v>14.3555555555556</c:v>
                </c:pt>
                <c:pt idx="10337">
                  <c:v>14.3569444444444</c:v>
                </c:pt>
                <c:pt idx="10338">
                  <c:v>14.358333333333301</c:v>
                </c:pt>
                <c:pt idx="10339">
                  <c:v>14.359722222222199</c:v>
                </c:pt>
                <c:pt idx="10340">
                  <c:v>14.3611111111111</c:v>
                </c:pt>
                <c:pt idx="10341">
                  <c:v>14.362500000000001</c:v>
                </c:pt>
                <c:pt idx="10342">
                  <c:v>14.3638888888889</c:v>
                </c:pt>
                <c:pt idx="10343">
                  <c:v>14.3652777777778</c:v>
                </c:pt>
                <c:pt idx="10344">
                  <c:v>14.366666666666699</c:v>
                </c:pt>
                <c:pt idx="10345">
                  <c:v>14.3680555555556</c:v>
                </c:pt>
                <c:pt idx="10346">
                  <c:v>14.369444444444399</c:v>
                </c:pt>
                <c:pt idx="10347">
                  <c:v>14.3708333333333</c:v>
                </c:pt>
                <c:pt idx="10348">
                  <c:v>14.3722222222222</c:v>
                </c:pt>
                <c:pt idx="10349">
                  <c:v>14.373611111111099</c:v>
                </c:pt>
                <c:pt idx="10350">
                  <c:v>14.375</c:v>
                </c:pt>
                <c:pt idx="10351">
                  <c:v>14.376388888888901</c:v>
                </c:pt>
                <c:pt idx="10352">
                  <c:v>14.3777777777778</c:v>
                </c:pt>
                <c:pt idx="10353">
                  <c:v>14.3791666666667</c:v>
                </c:pt>
                <c:pt idx="10354">
                  <c:v>14.380555555555601</c:v>
                </c:pt>
                <c:pt idx="10355">
                  <c:v>14.3819444444444</c:v>
                </c:pt>
                <c:pt idx="10356">
                  <c:v>14.383333333333301</c:v>
                </c:pt>
                <c:pt idx="10357">
                  <c:v>14.3847222222222</c:v>
                </c:pt>
                <c:pt idx="10358">
                  <c:v>14.3861111111111</c:v>
                </c:pt>
                <c:pt idx="10359">
                  <c:v>14.387499999999999</c:v>
                </c:pt>
                <c:pt idx="10360">
                  <c:v>14.3888888888889</c:v>
                </c:pt>
                <c:pt idx="10361">
                  <c:v>14.390277777777801</c:v>
                </c:pt>
                <c:pt idx="10362">
                  <c:v>14.391666666666699</c:v>
                </c:pt>
                <c:pt idx="10363">
                  <c:v>14.3930555555556</c:v>
                </c:pt>
                <c:pt idx="10364">
                  <c:v>14.3944444444444</c:v>
                </c:pt>
                <c:pt idx="10365">
                  <c:v>14.3958333333333</c:v>
                </c:pt>
                <c:pt idx="10366">
                  <c:v>14.397222222222201</c:v>
                </c:pt>
                <c:pt idx="10367">
                  <c:v>14.3986111111111</c:v>
                </c:pt>
                <c:pt idx="10368">
                  <c:v>14.4</c:v>
                </c:pt>
                <c:pt idx="10369">
                  <c:v>14.401388888888899</c:v>
                </c:pt>
                <c:pt idx="10370">
                  <c:v>14.4027777777778</c:v>
                </c:pt>
                <c:pt idx="10371">
                  <c:v>14.404166666666701</c:v>
                </c:pt>
                <c:pt idx="10372">
                  <c:v>14.405555555555599</c:v>
                </c:pt>
                <c:pt idx="10373">
                  <c:v>14.406944444444401</c:v>
                </c:pt>
                <c:pt idx="10374">
                  <c:v>14.408333333333299</c:v>
                </c:pt>
                <c:pt idx="10375">
                  <c:v>14.4097222222222</c:v>
                </c:pt>
                <c:pt idx="10376">
                  <c:v>14.411111111111101</c:v>
                </c:pt>
                <c:pt idx="10377">
                  <c:v>14.4125</c:v>
                </c:pt>
                <c:pt idx="10378">
                  <c:v>14.4138888888889</c:v>
                </c:pt>
                <c:pt idx="10379">
                  <c:v>14.415277777777799</c:v>
                </c:pt>
                <c:pt idx="10380">
                  <c:v>14.4166666666667</c:v>
                </c:pt>
                <c:pt idx="10381">
                  <c:v>14.4180555555556</c:v>
                </c:pt>
                <c:pt idx="10382">
                  <c:v>14.4194444444444</c:v>
                </c:pt>
                <c:pt idx="10383">
                  <c:v>14.420833333333301</c:v>
                </c:pt>
                <c:pt idx="10384">
                  <c:v>14.422222222222199</c:v>
                </c:pt>
                <c:pt idx="10385">
                  <c:v>14.4236111111111</c:v>
                </c:pt>
                <c:pt idx="10386">
                  <c:v>14.425000000000001</c:v>
                </c:pt>
                <c:pt idx="10387">
                  <c:v>14.4263888888889</c:v>
                </c:pt>
                <c:pt idx="10388">
                  <c:v>14.4277777777778</c:v>
                </c:pt>
                <c:pt idx="10389">
                  <c:v>14.429166666666699</c:v>
                </c:pt>
                <c:pt idx="10390">
                  <c:v>14.4305555555556</c:v>
                </c:pt>
                <c:pt idx="10391">
                  <c:v>14.431944444444399</c:v>
                </c:pt>
                <c:pt idx="10392">
                  <c:v>14.4333333333333</c:v>
                </c:pt>
                <c:pt idx="10393">
                  <c:v>14.4347222222222</c:v>
                </c:pt>
                <c:pt idx="10394">
                  <c:v>14.436111111111099</c:v>
                </c:pt>
                <c:pt idx="10395">
                  <c:v>14.4375</c:v>
                </c:pt>
                <c:pt idx="10396">
                  <c:v>14.438888888888901</c:v>
                </c:pt>
                <c:pt idx="10397">
                  <c:v>14.4402777777778</c:v>
                </c:pt>
                <c:pt idx="10398">
                  <c:v>14.4416666666667</c:v>
                </c:pt>
                <c:pt idx="10399">
                  <c:v>14.443055555555601</c:v>
                </c:pt>
                <c:pt idx="10400">
                  <c:v>14.4444444444444</c:v>
                </c:pt>
                <c:pt idx="10401">
                  <c:v>14.445833333333301</c:v>
                </c:pt>
                <c:pt idx="10402">
                  <c:v>14.4472222222222</c:v>
                </c:pt>
                <c:pt idx="10403">
                  <c:v>14.4486111111111</c:v>
                </c:pt>
                <c:pt idx="10404">
                  <c:v>14.45</c:v>
                </c:pt>
                <c:pt idx="10405">
                  <c:v>14.4513888888889</c:v>
                </c:pt>
                <c:pt idx="10406">
                  <c:v>14.452777777777801</c:v>
                </c:pt>
                <c:pt idx="10407">
                  <c:v>14.454166666666699</c:v>
                </c:pt>
                <c:pt idx="10408">
                  <c:v>14.4555555555556</c:v>
                </c:pt>
                <c:pt idx="10409">
                  <c:v>14.4569444444444</c:v>
                </c:pt>
                <c:pt idx="10410">
                  <c:v>14.4583333333333</c:v>
                </c:pt>
                <c:pt idx="10411">
                  <c:v>14.459722222222201</c:v>
                </c:pt>
                <c:pt idx="10412">
                  <c:v>14.4611111111111</c:v>
                </c:pt>
                <c:pt idx="10413">
                  <c:v>14.4625</c:v>
                </c:pt>
                <c:pt idx="10414">
                  <c:v>14.463888888888899</c:v>
                </c:pt>
                <c:pt idx="10415">
                  <c:v>14.4652777777778</c:v>
                </c:pt>
                <c:pt idx="10416">
                  <c:v>14.466666666666701</c:v>
                </c:pt>
                <c:pt idx="10417">
                  <c:v>14.468055555555599</c:v>
                </c:pt>
                <c:pt idx="10418">
                  <c:v>14.469444444444401</c:v>
                </c:pt>
                <c:pt idx="10419">
                  <c:v>14.470833333333299</c:v>
                </c:pt>
                <c:pt idx="10420">
                  <c:v>14.4722222222222</c:v>
                </c:pt>
                <c:pt idx="10421">
                  <c:v>14.473611111111101</c:v>
                </c:pt>
                <c:pt idx="10422">
                  <c:v>14.475</c:v>
                </c:pt>
                <c:pt idx="10423">
                  <c:v>14.4763888888889</c:v>
                </c:pt>
                <c:pt idx="10424">
                  <c:v>14.477777777777799</c:v>
                </c:pt>
                <c:pt idx="10425">
                  <c:v>14.4791666666667</c:v>
                </c:pt>
                <c:pt idx="10426">
                  <c:v>14.4805555555556</c:v>
                </c:pt>
                <c:pt idx="10427">
                  <c:v>14.4819444444444</c:v>
                </c:pt>
                <c:pt idx="10428">
                  <c:v>14.483333333333301</c:v>
                </c:pt>
                <c:pt idx="10429">
                  <c:v>14.484722222222199</c:v>
                </c:pt>
                <c:pt idx="10430">
                  <c:v>14.4861111111111</c:v>
                </c:pt>
                <c:pt idx="10431">
                  <c:v>14.487500000000001</c:v>
                </c:pt>
                <c:pt idx="10432">
                  <c:v>14.4888888888889</c:v>
                </c:pt>
                <c:pt idx="10433">
                  <c:v>14.4902777777778</c:v>
                </c:pt>
                <c:pt idx="10434">
                  <c:v>14.491666666666699</c:v>
                </c:pt>
                <c:pt idx="10435">
                  <c:v>14.4930555555556</c:v>
                </c:pt>
                <c:pt idx="10436">
                  <c:v>14.494444444444399</c:v>
                </c:pt>
                <c:pt idx="10437">
                  <c:v>14.4958333333333</c:v>
                </c:pt>
                <c:pt idx="10438">
                  <c:v>14.4972222222222</c:v>
                </c:pt>
                <c:pt idx="10439">
                  <c:v>14.498611111111099</c:v>
                </c:pt>
                <c:pt idx="10440">
                  <c:v>14.5</c:v>
                </c:pt>
                <c:pt idx="10441">
                  <c:v>14.501388888888901</c:v>
                </c:pt>
                <c:pt idx="10442">
                  <c:v>14.5027777777778</c:v>
                </c:pt>
                <c:pt idx="10443">
                  <c:v>14.5041666666667</c:v>
                </c:pt>
                <c:pt idx="10444">
                  <c:v>14.505555555555601</c:v>
                </c:pt>
                <c:pt idx="10445">
                  <c:v>14.5069444444444</c:v>
                </c:pt>
                <c:pt idx="10446">
                  <c:v>14.508333333333301</c:v>
                </c:pt>
                <c:pt idx="10447">
                  <c:v>14.5097222222222</c:v>
                </c:pt>
                <c:pt idx="10448">
                  <c:v>14.5111111111111</c:v>
                </c:pt>
                <c:pt idx="10449">
                  <c:v>14.512499999999999</c:v>
                </c:pt>
                <c:pt idx="10450">
                  <c:v>14.5138888888889</c:v>
                </c:pt>
                <c:pt idx="10451">
                  <c:v>14.515277777777801</c:v>
                </c:pt>
                <c:pt idx="10452">
                  <c:v>14.516666666666699</c:v>
                </c:pt>
                <c:pt idx="10453">
                  <c:v>14.5180555555556</c:v>
                </c:pt>
                <c:pt idx="10454">
                  <c:v>14.5194444444444</c:v>
                </c:pt>
                <c:pt idx="10455">
                  <c:v>14.5208333333333</c:v>
                </c:pt>
                <c:pt idx="10456">
                  <c:v>14.522222222222201</c:v>
                </c:pt>
                <c:pt idx="10457">
                  <c:v>14.5236111111111</c:v>
                </c:pt>
                <c:pt idx="10458">
                  <c:v>14.525</c:v>
                </c:pt>
                <c:pt idx="10459">
                  <c:v>14.526388888888899</c:v>
                </c:pt>
                <c:pt idx="10460">
                  <c:v>14.5277777777778</c:v>
                </c:pt>
                <c:pt idx="10461">
                  <c:v>14.529166666666701</c:v>
                </c:pt>
                <c:pt idx="10462">
                  <c:v>14.530555555555599</c:v>
                </c:pt>
                <c:pt idx="10463">
                  <c:v>14.531944444444401</c:v>
                </c:pt>
                <c:pt idx="10464">
                  <c:v>14.533333333333299</c:v>
                </c:pt>
                <c:pt idx="10465">
                  <c:v>14.5347222222222</c:v>
                </c:pt>
                <c:pt idx="10466">
                  <c:v>14.536111111111101</c:v>
                </c:pt>
                <c:pt idx="10467">
                  <c:v>14.5375</c:v>
                </c:pt>
                <c:pt idx="10468">
                  <c:v>14.5388888888889</c:v>
                </c:pt>
                <c:pt idx="10469">
                  <c:v>14.540277777777799</c:v>
                </c:pt>
                <c:pt idx="10470">
                  <c:v>14.5416666666667</c:v>
                </c:pt>
                <c:pt idx="10471">
                  <c:v>14.5430555555556</c:v>
                </c:pt>
                <c:pt idx="10472">
                  <c:v>14.5444444444444</c:v>
                </c:pt>
                <c:pt idx="10473">
                  <c:v>14.545833333333301</c:v>
                </c:pt>
                <c:pt idx="10474">
                  <c:v>14.547222222222199</c:v>
                </c:pt>
                <c:pt idx="10475">
                  <c:v>14.5486111111111</c:v>
                </c:pt>
                <c:pt idx="10476">
                  <c:v>14.55</c:v>
                </c:pt>
                <c:pt idx="10477">
                  <c:v>14.5513888888889</c:v>
                </c:pt>
                <c:pt idx="10478">
                  <c:v>14.5527777777778</c:v>
                </c:pt>
                <c:pt idx="10479">
                  <c:v>14.554166666666699</c:v>
                </c:pt>
                <c:pt idx="10480">
                  <c:v>14.5555555555556</c:v>
                </c:pt>
                <c:pt idx="10481">
                  <c:v>14.556944444444399</c:v>
                </c:pt>
                <c:pt idx="10482">
                  <c:v>14.5583333333333</c:v>
                </c:pt>
                <c:pt idx="10483">
                  <c:v>14.5597222222222</c:v>
                </c:pt>
                <c:pt idx="10484">
                  <c:v>14.561111111111099</c:v>
                </c:pt>
                <c:pt idx="10485">
                  <c:v>14.5625</c:v>
                </c:pt>
                <c:pt idx="10486">
                  <c:v>14.563888888888901</c:v>
                </c:pt>
                <c:pt idx="10487">
                  <c:v>14.5652777777778</c:v>
                </c:pt>
                <c:pt idx="10488">
                  <c:v>14.5666666666667</c:v>
                </c:pt>
                <c:pt idx="10489">
                  <c:v>14.568055555555601</c:v>
                </c:pt>
                <c:pt idx="10490">
                  <c:v>14.5694444444444</c:v>
                </c:pt>
                <c:pt idx="10491">
                  <c:v>14.570833333333301</c:v>
                </c:pt>
                <c:pt idx="10492">
                  <c:v>14.5722222222222</c:v>
                </c:pt>
                <c:pt idx="10493">
                  <c:v>14.5736111111111</c:v>
                </c:pt>
                <c:pt idx="10494">
                  <c:v>14.574999999999999</c:v>
                </c:pt>
                <c:pt idx="10495">
                  <c:v>14.5763888888889</c:v>
                </c:pt>
                <c:pt idx="10496">
                  <c:v>14.577777777777801</c:v>
                </c:pt>
                <c:pt idx="10497">
                  <c:v>14.579166666666699</c:v>
                </c:pt>
                <c:pt idx="10498">
                  <c:v>14.5805555555556</c:v>
                </c:pt>
                <c:pt idx="10499">
                  <c:v>14.5819444444444</c:v>
                </c:pt>
                <c:pt idx="10500">
                  <c:v>14.5833333333333</c:v>
                </c:pt>
                <c:pt idx="10501">
                  <c:v>14.584722222222201</c:v>
                </c:pt>
                <c:pt idx="10502">
                  <c:v>14.5861111111111</c:v>
                </c:pt>
                <c:pt idx="10503">
                  <c:v>14.5875</c:v>
                </c:pt>
                <c:pt idx="10504">
                  <c:v>14.588888888888899</c:v>
                </c:pt>
                <c:pt idx="10505">
                  <c:v>14.5902777777778</c:v>
                </c:pt>
                <c:pt idx="10506">
                  <c:v>14.591666666666701</c:v>
                </c:pt>
                <c:pt idx="10507">
                  <c:v>14.593055555555599</c:v>
                </c:pt>
                <c:pt idx="10508">
                  <c:v>14.594444444444401</c:v>
                </c:pt>
                <c:pt idx="10509">
                  <c:v>14.595833333333299</c:v>
                </c:pt>
                <c:pt idx="10510">
                  <c:v>14.5972222222222</c:v>
                </c:pt>
                <c:pt idx="10511">
                  <c:v>14.598611111111101</c:v>
                </c:pt>
                <c:pt idx="10512">
                  <c:v>14.6</c:v>
                </c:pt>
                <c:pt idx="10513">
                  <c:v>14.6013888888889</c:v>
                </c:pt>
                <c:pt idx="10514">
                  <c:v>14.602777777777799</c:v>
                </c:pt>
                <c:pt idx="10515">
                  <c:v>14.6041666666667</c:v>
                </c:pt>
                <c:pt idx="10516">
                  <c:v>14.6055555555556</c:v>
                </c:pt>
                <c:pt idx="10517">
                  <c:v>14.6069444444444</c:v>
                </c:pt>
                <c:pt idx="10518">
                  <c:v>14.608333333333301</c:v>
                </c:pt>
                <c:pt idx="10519">
                  <c:v>14.609722222222199</c:v>
                </c:pt>
                <c:pt idx="10520">
                  <c:v>14.6111111111111</c:v>
                </c:pt>
                <c:pt idx="10521">
                  <c:v>14.612500000000001</c:v>
                </c:pt>
                <c:pt idx="10522">
                  <c:v>14.6138888888889</c:v>
                </c:pt>
                <c:pt idx="10523">
                  <c:v>14.6152777777778</c:v>
                </c:pt>
                <c:pt idx="10524">
                  <c:v>14.616666666666699</c:v>
                </c:pt>
                <c:pt idx="10525">
                  <c:v>14.6180555555556</c:v>
                </c:pt>
                <c:pt idx="10526">
                  <c:v>14.619444444444399</c:v>
                </c:pt>
                <c:pt idx="10527">
                  <c:v>14.6208333333333</c:v>
                </c:pt>
                <c:pt idx="10528">
                  <c:v>14.6222222222222</c:v>
                </c:pt>
                <c:pt idx="10529">
                  <c:v>14.623611111111099</c:v>
                </c:pt>
                <c:pt idx="10530">
                  <c:v>14.625</c:v>
                </c:pt>
                <c:pt idx="10531">
                  <c:v>14.626388888888901</c:v>
                </c:pt>
                <c:pt idx="10532">
                  <c:v>14.6277777777778</c:v>
                </c:pt>
                <c:pt idx="10533">
                  <c:v>14.6291666666667</c:v>
                </c:pt>
                <c:pt idx="10534">
                  <c:v>14.630555555555601</c:v>
                </c:pt>
                <c:pt idx="10535">
                  <c:v>14.6319444444444</c:v>
                </c:pt>
                <c:pt idx="10536">
                  <c:v>14.633333333333301</c:v>
                </c:pt>
                <c:pt idx="10537">
                  <c:v>14.6347222222222</c:v>
                </c:pt>
                <c:pt idx="10538">
                  <c:v>14.6361111111111</c:v>
                </c:pt>
                <c:pt idx="10539">
                  <c:v>14.637499999999999</c:v>
                </c:pt>
                <c:pt idx="10540">
                  <c:v>14.6388888888889</c:v>
                </c:pt>
                <c:pt idx="10541">
                  <c:v>14.640277777777801</c:v>
                </c:pt>
                <c:pt idx="10542">
                  <c:v>14.641666666666699</c:v>
                </c:pt>
                <c:pt idx="10543">
                  <c:v>14.6430555555556</c:v>
                </c:pt>
                <c:pt idx="10544">
                  <c:v>14.6444444444444</c:v>
                </c:pt>
                <c:pt idx="10545">
                  <c:v>14.6458333333333</c:v>
                </c:pt>
                <c:pt idx="10546">
                  <c:v>14.647222222222201</c:v>
                </c:pt>
                <c:pt idx="10547">
                  <c:v>14.6486111111111</c:v>
                </c:pt>
                <c:pt idx="10548">
                  <c:v>14.65</c:v>
                </c:pt>
                <c:pt idx="10549">
                  <c:v>14.651388888888899</c:v>
                </c:pt>
                <c:pt idx="10550">
                  <c:v>14.6527777777778</c:v>
                </c:pt>
                <c:pt idx="10551">
                  <c:v>14.654166666666701</c:v>
                </c:pt>
                <c:pt idx="10552">
                  <c:v>14.655555555555599</c:v>
                </c:pt>
                <c:pt idx="10553">
                  <c:v>14.656944444444401</c:v>
                </c:pt>
                <c:pt idx="10554">
                  <c:v>14.658333333333299</c:v>
                </c:pt>
                <c:pt idx="10555">
                  <c:v>14.6597222222222</c:v>
                </c:pt>
                <c:pt idx="10556">
                  <c:v>14.661111111111101</c:v>
                </c:pt>
                <c:pt idx="10557">
                  <c:v>14.6625</c:v>
                </c:pt>
                <c:pt idx="10558">
                  <c:v>14.6638888888889</c:v>
                </c:pt>
                <c:pt idx="10559">
                  <c:v>14.665277777777799</c:v>
                </c:pt>
                <c:pt idx="10560">
                  <c:v>14.6666666666667</c:v>
                </c:pt>
                <c:pt idx="10561">
                  <c:v>14.6680555555556</c:v>
                </c:pt>
                <c:pt idx="10562">
                  <c:v>14.6694444444444</c:v>
                </c:pt>
                <c:pt idx="10563">
                  <c:v>14.670833333333301</c:v>
                </c:pt>
                <c:pt idx="10564">
                  <c:v>14.672222222222199</c:v>
                </c:pt>
                <c:pt idx="10565">
                  <c:v>14.6736111111111</c:v>
                </c:pt>
                <c:pt idx="10566">
                  <c:v>14.675000000000001</c:v>
                </c:pt>
                <c:pt idx="10567">
                  <c:v>14.6763888888889</c:v>
                </c:pt>
                <c:pt idx="10568">
                  <c:v>14.6777777777778</c:v>
                </c:pt>
                <c:pt idx="10569">
                  <c:v>14.679166666666699</c:v>
                </c:pt>
                <c:pt idx="10570">
                  <c:v>14.6805555555556</c:v>
                </c:pt>
                <c:pt idx="10571">
                  <c:v>14.681944444444399</c:v>
                </c:pt>
                <c:pt idx="10572">
                  <c:v>14.6833333333333</c:v>
                </c:pt>
                <c:pt idx="10573">
                  <c:v>14.6847222222222</c:v>
                </c:pt>
                <c:pt idx="10574">
                  <c:v>14.686111111111099</c:v>
                </c:pt>
                <c:pt idx="10575">
                  <c:v>14.6875</c:v>
                </c:pt>
                <c:pt idx="10576">
                  <c:v>14.688888888888901</c:v>
                </c:pt>
                <c:pt idx="10577">
                  <c:v>14.6902777777778</c:v>
                </c:pt>
                <c:pt idx="10578">
                  <c:v>14.6916666666667</c:v>
                </c:pt>
                <c:pt idx="10579">
                  <c:v>14.693055555555601</c:v>
                </c:pt>
                <c:pt idx="10580">
                  <c:v>14.6944444444444</c:v>
                </c:pt>
                <c:pt idx="10581">
                  <c:v>14.695833333333301</c:v>
                </c:pt>
                <c:pt idx="10582">
                  <c:v>14.6972222222222</c:v>
                </c:pt>
                <c:pt idx="10583">
                  <c:v>14.6986111111111</c:v>
                </c:pt>
                <c:pt idx="10584">
                  <c:v>14.7</c:v>
                </c:pt>
                <c:pt idx="10585">
                  <c:v>14.7013888888889</c:v>
                </c:pt>
                <c:pt idx="10586">
                  <c:v>14.702777777777801</c:v>
                </c:pt>
                <c:pt idx="10587">
                  <c:v>14.704166666666699</c:v>
                </c:pt>
                <c:pt idx="10588">
                  <c:v>14.7055555555556</c:v>
                </c:pt>
                <c:pt idx="10589">
                  <c:v>14.7069444444444</c:v>
                </c:pt>
                <c:pt idx="10590">
                  <c:v>14.7083333333333</c:v>
                </c:pt>
                <c:pt idx="10591">
                  <c:v>14.709722222222201</c:v>
                </c:pt>
                <c:pt idx="10592">
                  <c:v>14.7111111111111</c:v>
                </c:pt>
                <c:pt idx="10593">
                  <c:v>14.7125</c:v>
                </c:pt>
                <c:pt idx="10594">
                  <c:v>14.713888888888899</c:v>
                </c:pt>
                <c:pt idx="10595">
                  <c:v>14.7152777777778</c:v>
                </c:pt>
                <c:pt idx="10596">
                  <c:v>14.716666666666701</c:v>
                </c:pt>
                <c:pt idx="10597">
                  <c:v>14.718055555555599</c:v>
                </c:pt>
                <c:pt idx="10598">
                  <c:v>14.719444444444401</c:v>
                </c:pt>
                <c:pt idx="10599">
                  <c:v>14.720833333333299</c:v>
                </c:pt>
                <c:pt idx="10600">
                  <c:v>14.7222222222222</c:v>
                </c:pt>
                <c:pt idx="10601">
                  <c:v>14.723611111111101</c:v>
                </c:pt>
                <c:pt idx="10602">
                  <c:v>14.725</c:v>
                </c:pt>
                <c:pt idx="10603">
                  <c:v>14.7263888888889</c:v>
                </c:pt>
                <c:pt idx="10604">
                  <c:v>14.727777777777799</c:v>
                </c:pt>
                <c:pt idx="10605">
                  <c:v>14.7291666666667</c:v>
                </c:pt>
                <c:pt idx="10606">
                  <c:v>14.7305555555556</c:v>
                </c:pt>
                <c:pt idx="10607">
                  <c:v>14.7319444444444</c:v>
                </c:pt>
                <c:pt idx="10608">
                  <c:v>14.733333333333301</c:v>
                </c:pt>
                <c:pt idx="10609">
                  <c:v>14.734722222222199</c:v>
                </c:pt>
                <c:pt idx="10610">
                  <c:v>14.7361111111111</c:v>
                </c:pt>
                <c:pt idx="10611">
                  <c:v>14.737500000000001</c:v>
                </c:pt>
                <c:pt idx="10612">
                  <c:v>14.7388888888889</c:v>
                </c:pt>
                <c:pt idx="10613">
                  <c:v>14.7402777777778</c:v>
                </c:pt>
                <c:pt idx="10614">
                  <c:v>14.741666666666699</c:v>
                </c:pt>
                <c:pt idx="10615">
                  <c:v>14.7430555555556</c:v>
                </c:pt>
                <c:pt idx="10616">
                  <c:v>14.744444444444399</c:v>
                </c:pt>
                <c:pt idx="10617">
                  <c:v>14.7458333333333</c:v>
                </c:pt>
                <c:pt idx="10618">
                  <c:v>14.7472222222222</c:v>
                </c:pt>
                <c:pt idx="10619">
                  <c:v>14.748611111111099</c:v>
                </c:pt>
                <c:pt idx="10620">
                  <c:v>14.75</c:v>
                </c:pt>
                <c:pt idx="10621">
                  <c:v>14.751388888888901</c:v>
                </c:pt>
                <c:pt idx="10622">
                  <c:v>14.7527777777778</c:v>
                </c:pt>
                <c:pt idx="10623">
                  <c:v>14.7541666666667</c:v>
                </c:pt>
                <c:pt idx="10624">
                  <c:v>14.755555555555601</c:v>
                </c:pt>
                <c:pt idx="10625">
                  <c:v>14.7569444444444</c:v>
                </c:pt>
                <c:pt idx="10626">
                  <c:v>14.758333333333301</c:v>
                </c:pt>
                <c:pt idx="10627">
                  <c:v>14.7597222222222</c:v>
                </c:pt>
                <c:pt idx="10628">
                  <c:v>14.7611111111111</c:v>
                </c:pt>
                <c:pt idx="10629">
                  <c:v>14.762499999999999</c:v>
                </c:pt>
                <c:pt idx="10630">
                  <c:v>14.7638888888889</c:v>
                </c:pt>
                <c:pt idx="10631">
                  <c:v>14.765277777777801</c:v>
                </c:pt>
                <c:pt idx="10632">
                  <c:v>14.766666666666699</c:v>
                </c:pt>
                <c:pt idx="10633">
                  <c:v>14.7680555555556</c:v>
                </c:pt>
                <c:pt idx="10634">
                  <c:v>14.7694444444444</c:v>
                </c:pt>
                <c:pt idx="10635">
                  <c:v>14.7708333333333</c:v>
                </c:pt>
                <c:pt idx="10636">
                  <c:v>14.772222222222201</c:v>
                </c:pt>
                <c:pt idx="10637">
                  <c:v>14.7736111111111</c:v>
                </c:pt>
                <c:pt idx="10638">
                  <c:v>14.775</c:v>
                </c:pt>
                <c:pt idx="10639">
                  <c:v>14.776388888888899</c:v>
                </c:pt>
                <c:pt idx="10640">
                  <c:v>14.7777777777778</c:v>
                </c:pt>
                <c:pt idx="10641">
                  <c:v>14.779166666666701</c:v>
                </c:pt>
                <c:pt idx="10642">
                  <c:v>14.780555555555599</c:v>
                </c:pt>
                <c:pt idx="10643">
                  <c:v>14.781944444444401</c:v>
                </c:pt>
                <c:pt idx="10644">
                  <c:v>14.783333333333299</c:v>
                </c:pt>
                <c:pt idx="10645">
                  <c:v>14.7847222222222</c:v>
                </c:pt>
                <c:pt idx="10646">
                  <c:v>14.786111111111101</c:v>
                </c:pt>
                <c:pt idx="10647">
                  <c:v>14.7875</c:v>
                </c:pt>
                <c:pt idx="10648">
                  <c:v>14.7888888888889</c:v>
                </c:pt>
                <c:pt idx="10649">
                  <c:v>14.790277777777799</c:v>
                </c:pt>
                <c:pt idx="10650">
                  <c:v>14.7916666666667</c:v>
                </c:pt>
                <c:pt idx="10651">
                  <c:v>14.7930555555556</c:v>
                </c:pt>
                <c:pt idx="10652">
                  <c:v>14.7944444444444</c:v>
                </c:pt>
                <c:pt idx="10653">
                  <c:v>14.795833333333301</c:v>
                </c:pt>
                <c:pt idx="10654">
                  <c:v>14.797222222222199</c:v>
                </c:pt>
                <c:pt idx="10655">
                  <c:v>14.7986111111111</c:v>
                </c:pt>
                <c:pt idx="10656">
                  <c:v>14.8</c:v>
                </c:pt>
                <c:pt idx="10657">
                  <c:v>14.8013888888889</c:v>
                </c:pt>
                <c:pt idx="10658">
                  <c:v>14.8027777777778</c:v>
                </c:pt>
                <c:pt idx="10659">
                  <c:v>14.804166666666699</c:v>
                </c:pt>
                <c:pt idx="10660">
                  <c:v>14.8055555555556</c:v>
                </c:pt>
                <c:pt idx="10661">
                  <c:v>14.806944444444399</c:v>
                </c:pt>
                <c:pt idx="10662">
                  <c:v>14.8083333333333</c:v>
                </c:pt>
                <c:pt idx="10663">
                  <c:v>14.8097222222222</c:v>
                </c:pt>
                <c:pt idx="10664">
                  <c:v>14.811111111111099</c:v>
                </c:pt>
                <c:pt idx="10665">
                  <c:v>14.8125</c:v>
                </c:pt>
                <c:pt idx="10666">
                  <c:v>14.813888888888901</c:v>
                </c:pt>
                <c:pt idx="10667">
                  <c:v>14.8152777777778</c:v>
                </c:pt>
                <c:pt idx="10668">
                  <c:v>14.8166666666667</c:v>
                </c:pt>
                <c:pt idx="10669">
                  <c:v>14.818055555555601</c:v>
                </c:pt>
                <c:pt idx="10670">
                  <c:v>14.8194444444444</c:v>
                </c:pt>
                <c:pt idx="10671">
                  <c:v>14.820833333333301</c:v>
                </c:pt>
                <c:pt idx="10672">
                  <c:v>14.8222222222222</c:v>
                </c:pt>
                <c:pt idx="10673">
                  <c:v>14.8236111111111</c:v>
                </c:pt>
                <c:pt idx="10674">
                  <c:v>14.824999999999999</c:v>
                </c:pt>
                <c:pt idx="10675">
                  <c:v>14.8263888888889</c:v>
                </c:pt>
                <c:pt idx="10676">
                  <c:v>14.827777777777801</c:v>
                </c:pt>
                <c:pt idx="10677">
                  <c:v>14.829166666666699</c:v>
                </c:pt>
                <c:pt idx="10678">
                  <c:v>14.8305555555556</c:v>
                </c:pt>
                <c:pt idx="10679">
                  <c:v>14.8319444444444</c:v>
                </c:pt>
                <c:pt idx="10680">
                  <c:v>14.8333333333333</c:v>
                </c:pt>
                <c:pt idx="10681">
                  <c:v>14.834722222222201</c:v>
                </c:pt>
                <c:pt idx="10682">
                  <c:v>14.8361111111111</c:v>
                </c:pt>
                <c:pt idx="10683">
                  <c:v>14.8375</c:v>
                </c:pt>
                <c:pt idx="10684">
                  <c:v>14.838888888888899</c:v>
                </c:pt>
                <c:pt idx="10685">
                  <c:v>14.8402777777778</c:v>
                </c:pt>
                <c:pt idx="10686">
                  <c:v>14.841666666666701</c:v>
                </c:pt>
                <c:pt idx="10687">
                  <c:v>14.843055555555599</c:v>
                </c:pt>
                <c:pt idx="10688">
                  <c:v>14.844444444444401</c:v>
                </c:pt>
                <c:pt idx="10689">
                  <c:v>14.845833333333299</c:v>
                </c:pt>
                <c:pt idx="10690">
                  <c:v>14.8472222222222</c:v>
                </c:pt>
                <c:pt idx="10691">
                  <c:v>14.848611111111101</c:v>
                </c:pt>
                <c:pt idx="10692">
                  <c:v>14.85</c:v>
                </c:pt>
                <c:pt idx="10693">
                  <c:v>14.8513888888889</c:v>
                </c:pt>
                <c:pt idx="10694">
                  <c:v>14.852777777777799</c:v>
                </c:pt>
                <c:pt idx="10695">
                  <c:v>14.8541666666667</c:v>
                </c:pt>
                <c:pt idx="10696">
                  <c:v>14.8555555555556</c:v>
                </c:pt>
                <c:pt idx="10697">
                  <c:v>14.8569444444444</c:v>
                </c:pt>
                <c:pt idx="10698">
                  <c:v>14.858333333333301</c:v>
                </c:pt>
                <c:pt idx="10699">
                  <c:v>14.859722222222199</c:v>
                </c:pt>
                <c:pt idx="10700">
                  <c:v>14.8611111111111</c:v>
                </c:pt>
                <c:pt idx="10701">
                  <c:v>14.862500000000001</c:v>
                </c:pt>
                <c:pt idx="10702">
                  <c:v>14.8638888888889</c:v>
                </c:pt>
                <c:pt idx="10703">
                  <c:v>14.8652777777778</c:v>
                </c:pt>
                <c:pt idx="10704">
                  <c:v>14.866666666666699</c:v>
                </c:pt>
                <c:pt idx="10705">
                  <c:v>14.8680555555556</c:v>
                </c:pt>
                <c:pt idx="10706">
                  <c:v>14.869444444444399</c:v>
                </c:pt>
                <c:pt idx="10707">
                  <c:v>14.8708333333333</c:v>
                </c:pt>
                <c:pt idx="10708">
                  <c:v>14.8722222222222</c:v>
                </c:pt>
                <c:pt idx="10709">
                  <c:v>14.873611111111099</c:v>
                </c:pt>
                <c:pt idx="10710">
                  <c:v>14.875</c:v>
                </c:pt>
                <c:pt idx="10711">
                  <c:v>14.876388888888901</c:v>
                </c:pt>
                <c:pt idx="10712">
                  <c:v>14.8777777777778</c:v>
                </c:pt>
                <c:pt idx="10713">
                  <c:v>14.8791666666667</c:v>
                </c:pt>
                <c:pt idx="10714">
                  <c:v>14.880555555555601</c:v>
                </c:pt>
                <c:pt idx="10715">
                  <c:v>14.8819444444444</c:v>
                </c:pt>
                <c:pt idx="10716">
                  <c:v>14.883333333333301</c:v>
                </c:pt>
                <c:pt idx="10717">
                  <c:v>14.8847222222222</c:v>
                </c:pt>
                <c:pt idx="10718">
                  <c:v>14.8861111111111</c:v>
                </c:pt>
                <c:pt idx="10719">
                  <c:v>14.887499999999999</c:v>
                </c:pt>
                <c:pt idx="10720">
                  <c:v>14.8888888888889</c:v>
                </c:pt>
                <c:pt idx="10721">
                  <c:v>14.890277777777801</c:v>
                </c:pt>
                <c:pt idx="10722">
                  <c:v>14.891666666666699</c:v>
                </c:pt>
                <c:pt idx="10723">
                  <c:v>14.8930555555556</c:v>
                </c:pt>
                <c:pt idx="10724">
                  <c:v>14.8944444444444</c:v>
                </c:pt>
                <c:pt idx="10725">
                  <c:v>14.8958333333333</c:v>
                </c:pt>
                <c:pt idx="10726">
                  <c:v>14.897222222222201</c:v>
                </c:pt>
                <c:pt idx="10727">
                  <c:v>14.8986111111111</c:v>
                </c:pt>
                <c:pt idx="10728">
                  <c:v>14.9</c:v>
                </c:pt>
                <c:pt idx="10729">
                  <c:v>14.901388888888899</c:v>
                </c:pt>
                <c:pt idx="10730">
                  <c:v>14.9027777777778</c:v>
                </c:pt>
                <c:pt idx="10731">
                  <c:v>14.904166666666701</c:v>
                </c:pt>
                <c:pt idx="10732">
                  <c:v>14.905555555555599</c:v>
                </c:pt>
                <c:pt idx="10733">
                  <c:v>14.906944444444401</c:v>
                </c:pt>
                <c:pt idx="10734">
                  <c:v>14.908333333333299</c:v>
                </c:pt>
                <c:pt idx="10735">
                  <c:v>14.9097222222222</c:v>
                </c:pt>
                <c:pt idx="10736">
                  <c:v>14.911111111111101</c:v>
                </c:pt>
                <c:pt idx="10737">
                  <c:v>14.9125</c:v>
                </c:pt>
                <c:pt idx="10738">
                  <c:v>14.9138888888889</c:v>
                </c:pt>
                <c:pt idx="10739">
                  <c:v>14.915277777777799</c:v>
                </c:pt>
                <c:pt idx="10740">
                  <c:v>14.9166666666667</c:v>
                </c:pt>
                <c:pt idx="10741">
                  <c:v>14.9180555555556</c:v>
                </c:pt>
                <c:pt idx="10742">
                  <c:v>14.9194444444444</c:v>
                </c:pt>
                <c:pt idx="10743">
                  <c:v>14.920833333333301</c:v>
                </c:pt>
                <c:pt idx="10744">
                  <c:v>14.922222222222199</c:v>
                </c:pt>
                <c:pt idx="10745">
                  <c:v>14.9236111111111</c:v>
                </c:pt>
                <c:pt idx="10746">
                  <c:v>14.925000000000001</c:v>
                </c:pt>
                <c:pt idx="10747">
                  <c:v>14.9263888888889</c:v>
                </c:pt>
                <c:pt idx="10748">
                  <c:v>14.9277777777778</c:v>
                </c:pt>
                <c:pt idx="10749">
                  <c:v>14.929166666666699</c:v>
                </c:pt>
                <c:pt idx="10750">
                  <c:v>14.9305555555556</c:v>
                </c:pt>
                <c:pt idx="10751">
                  <c:v>14.931944444444399</c:v>
                </c:pt>
                <c:pt idx="10752">
                  <c:v>14.9333333333333</c:v>
                </c:pt>
                <c:pt idx="10753">
                  <c:v>14.9347222222222</c:v>
                </c:pt>
                <c:pt idx="10754">
                  <c:v>14.936111111111099</c:v>
                </c:pt>
                <c:pt idx="10755">
                  <c:v>14.9375</c:v>
                </c:pt>
                <c:pt idx="10756">
                  <c:v>14.938888888888901</c:v>
                </c:pt>
                <c:pt idx="10757">
                  <c:v>14.9402777777778</c:v>
                </c:pt>
                <c:pt idx="10758">
                  <c:v>14.9416666666667</c:v>
                </c:pt>
                <c:pt idx="10759">
                  <c:v>14.943055555555601</c:v>
                </c:pt>
                <c:pt idx="10760">
                  <c:v>14.9444444444444</c:v>
                </c:pt>
                <c:pt idx="10761">
                  <c:v>14.945833333333301</c:v>
                </c:pt>
                <c:pt idx="10762">
                  <c:v>14.9472222222222</c:v>
                </c:pt>
                <c:pt idx="10763">
                  <c:v>14.9486111111111</c:v>
                </c:pt>
                <c:pt idx="10764">
                  <c:v>14.95</c:v>
                </c:pt>
                <c:pt idx="10765">
                  <c:v>14.9513888888889</c:v>
                </c:pt>
                <c:pt idx="10766">
                  <c:v>14.952777777777801</c:v>
                </c:pt>
                <c:pt idx="10767">
                  <c:v>14.954166666666699</c:v>
                </c:pt>
                <c:pt idx="10768">
                  <c:v>14.9555555555556</c:v>
                </c:pt>
                <c:pt idx="10769">
                  <c:v>14.9569444444444</c:v>
                </c:pt>
                <c:pt idx="10770">
                  <c:v>14.9583333333333</c:v>
                </c:pt>
                <c:pt idx="10771">
                  <c:v>14.959722222222201</c:v>
                </c:pt>
                <c:pt idx="10772">
                  <c:v>14.9611111111111</c:v>
                </c:pt>
                <c:pt idx="10773">
                  <c:v>14.9625</c:v>
                </c:pt>
                <c:pt idx="10774">
                  <c:v>14.963888888888899</c:v>
                </c:pt>
                <c:pt idx="10775">
                  <c:v>14.9652777777778</c:v>
                </c:pt>
                <c:pt idx="10776">
                  <c:v>14.966666666666701</c:v>
                </c:pt>
                <c:pt idx="10777">
                  <c:v>14.968055555555599</c:v>
                </c:pt>
                <c:pt idx="10778">
                  <c:v>14.969444444444401</c:v>
                </c:pt>
                <c:pt idx="10779">
                  <c:v>14.970833333333299</c:v>
                </c:pt>
                <c:pt idx="10780">
                  <c:v>14.9722222222222</c:v>
                </c:pt>
                <c:pt idx="10781">
                  <c:v>14.973611111111101</c:v>
                </c:pt>
                <c:pt idx="10782">
                  <c:v>14.975</c:v>
                </c:pt>
                <c:pt idx="10783">
                  <c:v>14.9763888888889</c:v>
                </c:pt>
                <c:pt idx="10784">
                  <c:v>14.977777777777799</c:v>
                </c:pt>
                <c:pt idx="10785">
                  <c:v>14.9791666666667</c:v>
                </c:pt>
                <c:pt idx="10786">
                  <c:v>14.9805555555556</c:v>
                </c:pt>
                <c:pt idx="10787">
                  <c:v>14.9819444444444</c:v>
                </c:pt>
                <c:pt idx="10788">
                  <c:v>14.983333333333301</c:v>
                </c:pt>
                <c:pt idx="10789">
                  <c:v>14.984722222222199</c:v>
                </c:pt>
                <c:pt idx="10790">
                  <c:v>14.9861111111111</c:v>
                </c:pt>
                <c:pt idx="10791">
                  <c:v>14.987500000000001</c:v>
                </c:pt>
                <c:pt idx="10792">
                  <c:v>14.9888888888889</c:v>
                </c:pt>
                <c:pt idx="10793">
                  <c:v>14.9902777777778</c:v>
                </c:pt>
                <c:pt idx="10794">
                  <c:v>14.991666666666699</c:v>
                </c:pt>
                <c:pt idx="10795">
                  <c:v>14.9930555555556</c:v>
                </c:pt>
                <c:pt idx="10796">
                  <c:v>14.994444444444399</c:v>
                </c:pt>
                <c:pt idx="10797">
                  <c:v>14.9958333333333</c:v>
                </c:pt>
                <c:pt idx="10798">
                  <c:v>14.9972222222222</c:v>
                </c:pt>
                <c:pt idx="10799">
                  <c:v>14.998611111111099</c:v>
                </c:pt>
                <c:pt idx="10800">
                  <c:v>15</c:v>
                </c:pt>
                <c:pt idx="10801">
                  <c:v>15.001388888888901</c:v>
                </c:pt>
                <c:pt idx="10802">
                  <c:v>15.0027777777778</c:v>
                </c:pt>
                <c:pt idx="10803">
                  <c:v>15.0041666666667</c:v>
                </c:pt>
                <c:pt idx="10804">
                  <c:v>15.005555555555601</c:v>
                </c:pt>
                <c:pt idx="10805">
                  <c:v>15.0069444444444</c:v>
                </c:pt>
                <c:pt idx="10806">
                  <c:v>15.008333333333301</c:v>
                </c:pt>
                <c:pt idx="10807">
                  <c:v>15.0097222222222</c:v>
                </c:pt>
                <c:pt idx="10808">
                  <c:v>15.0111111111111</c:v>
                </c:pt>
                <c:pt idx="10809">
                  <c:v>15.012499999999999</c:v>
                </c:pt>
                <c:pt idx="10810">
                  <c:v>15.0138888888889</c:v>
                </c:pt>
                <c:pt idx="10811">
                  <c:v>15.015277777777801</c:v>
                </c:pt>
                <c:pt idx="10812">
                  <c:v>15.016666666666699</c:v>
                </c:pt>
                <c:pt idx="10813">
                  <c:v>15.0180555555556</c:v>
                </c:pt>
                <c:pt idx="10814">
                  <c:v>15.0194444444444</c:v>
                </c:pt>
                <c:pt idx="10815">
                  <c:v>15.0208333333333</c:v>
                </c:pt>
                <c:pt idx="10816">
                  <c:v>15.022222222222201</c:v>
                </c:pt>
                <c:pt idx="10817">
                  <c:v>15.0236111111111</c:v>
                </c:pt>
                <c:pt idx="10818">
                  <c:v>15.025</c:v>
                </c:pt>
                <c:pt idx="10819">
                  <c:v>15.026388888888899</c:v>
                </c:pt>
                <c:pt idx="10820">
                  <c:v>15.0277777777778</c:v>
                </c:pt>
                <c:pt idx="10821">
                  <c:v>15.029166666666701</c:v>
                </c:pt>
                <c:pt idx="10822">
                  <c:v>15.030555555555599</c:v>
                </c:pt>
                <c:pt idx="10823">
                  <c:v>15.031944444444401</c:v>
                </c:pt>
                <c:pt idx="10824">
                  <c:v>15.033333333333299</c:v>
                </c:pt>
                <c:pt idx="10825">
                  <c:v>15.0347222222222</c:v>
                </c:pt>
                <c:pt idx="10826">
                  <c:v>15.036111111111101</c:v>
                </c:pt>
                <c:pt idx="10827">
                  <c:v>15.0375</c:v>
                </c:pt>
                <c:pt idx="10828">
                  <c:v>15.0388888888889</c:v>
                </c:pt>
                <c:pt idx="10829">
                  <c:v>15.040277777777799</c:v>
                </c:pt>
                <c:pt idx="10830">
                  <c:v>15.0416666666667</c:v>
                </c:pt>
                <c:pt idx="10831">
                  <c:v>15.0430555555556</c:v>
                </c:pt>
                <c:pt idx="10832">
                  <c:v>15.0444444444444</c:v>
                </c:pt>
                <c:pt idx="10833">
                  <c:v>15.045833333333301</c:v>
                </c:pt>
                <c:pt idx="10834">
                  <c:v>15.047222222222199</c:v>
                </c:pt>
                <c:pt idx="10835">
                  <c:v>15.0486111111111</c:v>
                </c:pt>
                <c:pt idx="10836">
                  <c:v>15.05</c:v>
                </c:pt>
                <c:pt idx="10837">
                  <c:v>15.0513888888889</c:v>
                </c:pt>
                <c:pt idx="10838">
                  <c:v>15.0527777777778</c:v>
                </c:pt>
                <c:pt idx="10839">
                  <c:v>15.054166666666699</c:v>
                </c:pt>
                <c:pt idx="10840">
                  <c:v>15.0555555555556</c:v>
                </c:pt>
                <c:pt idx="10841">
                  <c:v>15.056944444444399</c:v>
                </c:pt>
                <c:pt idx="10842">
                  <c:v>15.0583333333333</c:v>
                </c:pt>
                <c:pt idx="10843">
                  <c:v>15.0597222222222</c:v>
                </c:pt>
                <c:pt idx="10844">
                  <c:v>15.061111111111099</c:v>
                </c:pt>
                <c:pt idx="10845">
                  <c:v>15.0625</c:v>
                </c:pt>
                <c:pt idx="10846">
                  <c:v>15.063888888888901</c:v>
                </c:pt>
                <c:pt idx="10847">
                  <c:v>15.0652777777778</c:v>
                </c:pt>
                <c:pt idx="10848">
                  <c:v>15.0666666666667</c:v>
                </c:pt>
                <c:pt idx="10849">
                  <c:v>15.068055555555601</c:v>
                </c:pt>
                <c:pt idx="10850">
                  <c:v>15.0694444444444</c:v>
                </c:pt>
                <c:pt idx="10851">
                  <c:v>15.070833333333301</c:v>
                </c:pt>
                <c:pt idx="10852">
                  <c:v>15.0722222222222</c:v>
                </c:pt>
                <c:pt idx="10853">
                  <c:v>15.0736111111111</c:v>
                </c:pt>
                <c:pt idx="10854">
                  <c:v>15.074999999999999</c:v>
                </c:pt>
                <c:pt idx="10855">
                  <c:v>15.0763888888889</c:v>
                </c:pt>
                <c:pt idx="10856">
                  <c:v>15.077777777777801</c:v>
                </c:pt>
                <c:pt idx="10857">
                  <c:v>15.079166666666699</c:v>
                </c:pt>
                <c:pt idx="10858">
                  <c:v>15.0805555555556</c:v>
                </c:pt>
                <c:pt idx="10859">
                  <c:v>15.0819444444444</c:v>
                </c:pt>
                <c:pt idx="10860">
                  <c:v>15.0833333333333</c:v>
                </c:pt>
                <c:pt idx="10861">
                  <c:v>15.084722222222201</c:v>
                </c:pt>
                <c:pt idx="10862">
                  <c:v>15.0861111111111</c:v>
                </c:pt>
                <c:pt idx="10863">
                  <c:v>15.0875</c:v>
                </c:pt>
                <c:pt idx="10864">
                  <c:v>15.088888888888899</c:v>
                </c:pt>
                <c:pt idx="10865">
                  <c:v>15.0902777777778</c:v>
                </c:pt>
                <c:pt idx="10866">
                  <c:v>15.091666666666701</c:v>
                </c:pt>
                <c:pt idx="10867">
                  <c:v>15.093055555555599</c:v>
                </c:pt>
                <c:pt idx="10868">
                  <c:v>15.094444444444401</c:v>
                </c:pt>
                <c:pt idx="10869">
                  <c:v>15.095833333333299</c:v>
                </c:pt>
                <c:pt idx="10870">
                  <c:v>15.0972222222222</c:v>
                </c:pt>
                <c:pt idx="10871">
                  <c:v>15.098611111111101</c:v>
                </c:pt>
                <c:pt idx="10872">
                  <c:v>15.1</c:v>
                </c:pt>
                <c:pt idx="10873">
                  <c:v>15.1013888888889</c:v>
                </c:pt>
                <c:pt idx="10874">
                  <c:v>15.102777777777799</c:v>
                </c:pt>
                <c:pt idx="10875">
                  <c:v>15.1041666666667</c:v>
                </c:pt>
                <c:pt idx="10876">
                  <c:v>15.1055555555556</c:v>
                </c:pt>
                <c:pt idx="10877">
                  <c:v>15.1069444444444</c:v>
                </c:pt>
                <c:pt idx="10878">
                  <c:v>15.108333333333301</c:v>
                </c:pt>
                <c:pt idx="10879">
                  <c:v>15.109722222222199</c:v>
                </c:pt>
                <c:pt idx="10880">
                  <c:v>15.1111111111111</c:v>
                </c:pt>
                <c:pt idx="10881">
                  <c:v>15.112500000000001</c:v>
                </c:pt>
                <c:pt idx="10882">
                  <c:v>15.1138888888889</c:v>
                </c:pt>
                <c:pt idx="10883">
                  <c:v>15.1152777777778</c:v>
                </c:pt>
                <c:pt idx="10884">
                  <c:v>15.116666666666699</c:v>
                </c:pt>
                <c:pt idx="10885">
                  <c:v>15.1180555555556</c:v>
                </c:pt>
                <c:pt idx="10886">
                  <c:v>15.119444444444399</c:v>
                </c:pt>
                <c:pt idx="10887">
                  <c:v>15.1208333333333</c:v>
                </c:pt>
                <c:pt idx="10888">
                  <c:v>15.1222222222222</c:v>
                </c:pt>
                <c:pt idx="10889">
                  <c:v>15.123611111111099</c:v>
                </c:pt>
                <c:pt idx="10890">
                  <c:v>15.125</c:v>
                </c:pt>
                <c:pt idx="10891">
                  <c:v>15.126388888888901</c:v>
                </c:pt>
                <c:pt idx="10892">
                  <c:v>15.1277777777778</c:v>
                </c:pt>
                <c:pt idx="10893">
                  <c:v>15.1291666666667</c:v>
                </c:pt>
                <c:pt idx="10894">
                  <c:v>15.130555555555601</c:v>
                </c:pt>
                <c:pt idx="10895">
                  <c:v>15.1319444444444</c:v>
                </c:pt>
                <c:pt idx="10896">
                  <c:v>15.133333333333301</c:v>
                </c:pt>
                <c:pt idx="10897">
                  <c:v>15.1347222222222</c:v>
                </c:pt>
                <c:pt idx="10898">
                  <c:v>15.1361111111111</c:v>
                </c:pt>
                <c:pt idx="10899">
                  <c:v>15.137499999999999</c:v>
                </c:pt>
                <c:pt idx="10900">
                  <c:v>15.1388888888889</c:v>
                </c:pt>
                <c:pt idx="10901">
                  <c:v>15.140277777777801</c:v>
                </c:pt>
                <c:pt idx="10902">
                  <c:v>15.141666666666699</c:v>
                </c:pt>
                <c:pt idx="10903">
                  <c:v>15.1430555555556</c:v>
                </c:pt>
                <c:pt idx="10904">
                  <c:v>15.1444444444444</c:v>
                </c:pt>
                <c:pt idx="10905">
                  <c:v>15.1458333333333</c:v>
                </c:pt>
                <c:pt idx="10906">
                  <c:v>15.147222222222201</c:v>
                </c:pt>
                <c:pt idx="10907">
                  <c:v>15.1486111111111</c:v>
                </c:pt>
                <c:pt idx="10908">
                  <c:v>15.15</c:v>
                </c:pt>
                <c:pt idx="10909">
                  <c:v>15.151388888888899</c:v>
                </c:pt>
                <c:pt idx="10910">
                  <c:v>15.1527777777778</c:v>
                </c:pt>
                <c:pt idx="10911">
                  <c:v>15.154166666666701</c:v>
                </c:pt>
                <c:pt idx="10912">
                  <c:v>15.155555555555599</c:v>
                </c:pt>
                <c:pt idx="10913">
                  <c:v>15.156944444444401</c:v>
                </c:pt>
                <c:pt idx="10914">
                  <c:v>15.158333333333299</c:v>
                </c:pt>
                <c:pt idx="10915">
                  <c:v>15.1597222222222</c:v>
                </c:pt>
                <c:pt idx="10916">
                  <c:v>15.161111111111101</c:v>
                </c:pt>
                <c:pt idx="10917">
                  <c:v>15.1625</c:v>
                </c:pt>
                <c:pt idx="10918">
                  <c:v>15.1638888888889</c:v>
                </c:pt>
                <c:pt idx="10919">
                  <c:v>15.165277777777799</c:v>
                </c:pt>
                <c:pt idx="10920">
                  <c:v>15.1666666666667</c:v>
                </c:pt>
                <c:pt idx="10921">
                  <c:v>15.1680555555556</c:v>
                </c:pt>
                <c:pt idx="10922">
                  <c:v>15.1694444444444</c:v>
                </c:pt>
                <c:pt idx="10923">
                  <c:v>15.170833333333301</c:v>
                </c:pt>
                <c:pt idx="10924">
                  <c:v>15.172222222222199</c:v>
                </c:pt>
                <c:pt idx="10925">
                  <c:v>15.1736111111111</c:v>
                </c:pt>
                <c:pt idx="10926">
                  <c:v>15.175000000000001</c:v>
                </c:pt>
                <c:pt idx="10927">
                  <c:v>15.1763888888889</c:v>
                </c:pt>
                <c:pt idx="10928">
                  <c:v>15.1777777777778</c:v>
                </c:pt>
                <c:pt idx="10929">
                  <c:v>15.179166666666699</c:v>
                </c:pt>
                <c:pt idx="10930">
                  <c:v>15.1805555555556</c:v>
                </c:pt>
                <c:pt idx="10931">
                  <c:v>15.181944444444399</c:v>
                </c:pt>
                <c:pt idx="10932">
                  <c:v>15.1833333333333</c:v>
                </c:pt>
                <c:pt idx="10933">
                  <c:v>15.1847222222222</c:v>
                </c:pt>
                <c:pt idx="10934">
                  <c:v>15.186111111111099</c:v>
                </c:pt>
                <c:pt idx="10935">
                  <c:v>15.1875</c:v>
                </c:pt>
                <c:pt idx="10936">
                  <c:v>15.188888888888901</c:v>
                </c:pt>
                <c:pt idx="10937">
                  <c:v>15.1902777777778</c:v>
                </c:pt>
                <c:pt idx="10938">
                  <c:v>15.1916666666667</c:v>
                </c:pt>
                <c:pt idx="10939">
                  <c:v>15.193055555555601</c:v>
                </c:pt>
                <c:pt idx="10940">
                  <c:v>15.1944444444444</c:v>
                </c:pt>
                <c:pt idx="10941">
                  <c:v>15.195833333333301</c:v>
                </c:pt>
                <c:pt idx="10942">
                  <c:v>15.1972222222222</c:v>
                </c:pt>
                <c:pt idx="10943">
                  <c:v>15.1986111111111</c:v>
                </c:pt>
                <c:pt idx="10944">
                  <c:v>15.2</c:v>
                </c:pt>
                <c:pt idx="10945">
                  <c:v>15.2013888888889</c:v>
                </c:pt>
                <c:pt idx="10946">
                  <c:v>15.202777777777801</c:v>
                </c:pt>
                <c:pt idx="10947">
                  <c:v>15.204166666666699</c:v>
                </c:pt>
                <c:pt idx="10948">
                  <c:v>15.2055555555556</c:v>
                </c:pt>
                <c:pt idx="10949">
                  <c:v>15.2069444444444</c:v>
                </c:pt>
                <c:pt idx="10950">
                  <c:v>15.2083333333333</c:v>
                </c:pt>
                <c:pt idx="10951">
                  <c:v>15.209722222222201</c:v>
                </c:pt>
                <c:pt idx="10952">
                  <c:v>15.2111111111111</c:v>
                </c:pt>
                <c:pt idx="10953">
                  <c:v>15.2125</c:v>
                </c:pt>
                <c:pt idx="10954">
                  <c:v>15.213888888888899</c:v>
                </c:pt>
                <c:pt idx="10955">
                  <c:v>15.2152777777778</c:v>
                </c:pt>
                <c:pt idx="10956">
                  <c:v>15.216666666666701</c:v>
                </c:pt>
                <c:pt idx="10957">
                  <c:v>15.218055555555599</c:v>
                </c:pt>
                <c:pt idx="10958">
                  <c:v>15.219444444444401</c:v>
                </c:pt>
                <c:pt idx="10959">
                  <c:v>15.220833333333299</c:v>
                </c:pt>
                <c:pt idx="10960">
                  <c:v>15.2222222222222</c:v>
                </c:pt>
                <c:pt idx="10961">
                  <c:v>15.223611111111101</c:v>
                </c:pt>
                <c:pt idx="10962">
                  <c:v>15.225</c:v>
                </c:pt>
                <c:pt idx="10963">
                  <c:v>15.2263888888889</c:v>
                </c:pt>
                <c:pt idx="10964">
                  <c:v>15.227777777777799</c:v>
                </c:pt>
                <c:pt idx="10965">
                  <c:v>15.2291666666667</c:v>
                </c:pt>
                <c:pt idx="10966">
                  <c:v>15.2305555555556</c:v>
                </c:pt>
                <c:pt idx="10967">
                  <c:v>15.2319444444444</c:v>
                </c:pt>
                <c:pt idx="10968">
                  <c:v>15.233333333333301</c:v>
                </c:pt>
                <c:pt idx="10969">
                  <c:v>15.234722222222199</c:v>
                </c:pt>
                <c:pt idx="10970">
                  <c:v>15.2361111111111</c:v>
                </c:pt>
                <c:pt idx="10971">
                  <c:v>15.237500000000001</c:v>
                </c:pt>
                <c:pt idx="10972">
                  <c:v>15.2388888888889</c:v>
                </c:pt>
                <c:pt idx="10973">
                  <c:v>15.2402777777778</c:v>
                </c:pt>
                <c:pt idx="10974">
                  <c:v>15.241666666666699</c:v>
                </c:pt>
                <c:pt idx="10975">
                  <c:v>15.2430555555556</c:v>
                </c:pt>
                <c:pt idx="10976">
                  <c:v>15.244444444444399</c:v>
                </c:pt>
                <c:pt idx="10977">
                  <c:v>15.2458333333333</c:v>
                </c:pt>
                <c:pt idx="10978">
                  <c:v>15.2472222222222</c:v>
                </c:pt>
                <c:pt idx="10979">
                  <c:v>15.248611111111099</c:v>
                </c:pt>
                <c:pt idx="10980">
                  <c:v>15.25</c:v>
                </c:pt>
                <c:pt idx="10981">
                  <c:v>15.251388888888901</c:v>
                </c:pt>
                <c:pt idx="10982">
                  <c:v>15.2527777777778</c:v>
                </c:pt>
                <c:pt idx="10983">
                  <c:v>15.2541666666667</c:v>
                </c:pt>
                <c:pt idx="10984">
                  <c:v>15.255555555555601</c:v>
                </c:pt>
                <c:pt idx="10985">
                  <c:v>15.2569444444444</c:v>
                </c:pt>
                <c:pt idx="10986">
                  <c:v>15.258333333333301</c:v>
                </c:pt>
                <c:pt idx="10987">
                  <c:v>15.2597222222222</c:v>
                </c:pt>
                <c:pt idx="10988">
                  <c:v>15.2611111111111</c:v>
                </c:pt>
                <c:pt idx="10989">
                  <c:v>15.262499999999999</c:v>
                </c:pt>
                <c:pt idx="10990">
                  <c:v>15.2638888888889</c:v>
                </c:pt>
                <c:pt idx="10991">
                  <c:v>15.265277777777801</c:v>
                </c:pt>
                <c:pt idx="10992">
                  <c:v>15.266666666666699</c:v>
                </c:pt>
                <c:pt idx="10993">
                  <c:v>15.2680555555556</c:v>
                </c:pt>
                <c:pt idx="10994">
                  <c:v>15.2694444444444</c:v>
                </c:pt>
                <c:pt idx="10995">
                  <c:v>15.2708333333333</c:v>
                </c:pt>
                <c:pt idx="10996">
                  <c:v>15.272222222222201</c:v>
                </c:pt>
                <c:pt idx="10997">
                  <c:v>15.2736111111111</c:v>
                </c:pt>
                <c:pt idx="10998">
                  <c:v>15.275</c:v>
                </c:pt>
                <c:pt idx="10999">
                  <c:v>15.276388888888899</c:v>
                </c:pt>
                <c:pt idx="11000">
                  <c:v>15.2777777777778</c:v>
                </c:pt>
                <c:pt idx="11001">
                  <c:v>15.279166666666701</c:v>
                </c:pt>
                <c:pt idx="11002">
                  <c:v>15.280555555555599</c:v>
                </c:pt>
                <c:pt idx="11003">
                  <c:v>15.281944444444401</c:v>
                </c:pt>
                <c:pt idx="11004">
                  <c:v>15.283333333333299</c:v>
                </c:pt>
                <c:pt idx="11005">
                  <c:v>15.2847222222222</c:v>
                </c:pt>
                <c:pt idx="11006">
                  <c:v>15.286111111111101</c:v>
                </c:pt>
                <c:pt idx="11007">
                  <c:v>15.2875</c:v>
                </c:pt>
                <c:pt idx="11008">
                  <c:v>15.2888888888889</c:v>
                </c:pt>
                <c:pt idx="11009">
                  <c:v>15.290277777777799</c:v>
                </c:pt>
                <c:pt idx="11010">
                  <c:v>15.2916666666667</c:v>
                </c:pt>
                <c:pt idx="11011">
                  <c:v>15.2930555555556</c:v>
                </c:pt>
                <c:pt idx="11012">
                  <c:v>15.2944444444444</c:v>
                </c:pt>
                <c:pt idx="11013">
                  <c:v>15.295833333333301</c:v>
                </c:pt>
                <c:pt idx="11014">
                  <c:v>15.297222222222199</c:v>
                </c:pt>
                <c:pt idx="11015">
                  <c:v>15.2986111111111</c:v>
                </c:pt>
                <c:pt idx="11016">
                  <c:v>15.3</c:v>
                </c:pt>
                <c:pt idx="11017">
                  <c:v>15.3013888888889</c:v>
                </c:pt>
                <c:pt idx="11018">
                  <c:v>15.3027777777778</c:v>
                </c:pt>
                <c:pt idx="11019">
                  <c:v>15.304166666666699</c:v>
                </c:pt>
                <c:pt idx="11020">
                  <c:v>15.3055555555556</c:v>
                </c:pt>
                <c:pt idx="11021">
                  <c:v>15.306944444444399</c:v>
                </c:pt>
                <c:pt idx="11022">
                  <c:v>15.3083333333333</c:v>
                </c:pt>
                <c:pt idx="11023">
                  <c:v>15.3097222222222</c:v>
                </c:pt>
                <c:pt idx="11024">
                  <c:v>15.311111111111099</c:v>
                </c:pt>
                <c:pt idx="11025">
                  <c:v>15.3125</c:v>
                </c:pt>
                <c:pt idx="11026">
                  <c:v>15.313888888888901</c:v>
                </c:pt>
                <c:pt idx="11027">
                  <c:v>15.3152777777778</c:v>
                </c:pt>
                <c:pt idx="11028">
                  <c:v>15.3166666666667</c:v>
                </c:pt>
                <c:pt idx="11029">
                  <c:v>15.318055555555601</c:v>
                </c:pt>
                <c:pt idx="11030">
                  <c:v>15.3194444444444</c:v>
                </c:pt>
                <c:pt idx="11031">
                  <c:v>15.320833333333301</c:v>
                </c:pt>
                <c:pt idx="11032">
                  <c:v>15.3222222222222</c:v>
                </c:pt>
                <c:pt idx="11033">
                  <c:v>15.3236111111111</c:v>
                </c:pt>
                <c:pt idx="11034">
                  <c:v>15.324999999999999</c:v>
                </c:pt>
                <c:pt idx="11035">
                  <c:v>15.3263888888889</c:v>
                </c:pt>
                <c:pt idx="11036">
                  <c:v>15.327777777777801</c:v>
                </c:pt>
                <c:pt idx="11037">
                  <c:v>15.329166666666699</c:v>
                </c:pt>
                <c:pt idx="11038">
                  <c:v>15.3305555555556</c:v>
                </c:pt>
                <c:pt idx="11039">
                  <c:v>15.3319444444444</c:v>
                </c:pt>
                <c:pt idx="11040">
                  <c:v>15.3333333333333</c:v>
                </c:pt>
                <c:pt idx="11041">
                  <c:v>15.334722222222201</c:v>
                </c:pt>
                <c:pt idx="11042">
                  <c:v>15.3361111111111</c:v>
                </c:pt>
                <c:pt idx="11043">
                  <c:v>15.3375</c:v>
                </c:pt>
                <c:pt idx="11044">
                  <c:v>15.338888888888899</c:v>
                </c:pt>
                <c:pt idx="11045">
                  <c:v>15.3402777777778</c:v>
                </c:pt>
                <c:pt idx="11046">
                  <c:v>15.341666666666701</c:v>
                </c:pt>
                <c:pt idx="11047">
                  <c:v>15.343055555555599</c:v>
                </c:pt>
                <c:pt idx="11048">
                  <c:v>15.344444444444401</c:v>
                </c:pt>
                <c:pt idx="11049">
                  <c:v>15.345833333333299</c:v>
                </c:pt>
                <c:pt idx="11050">
                  <c:v>15.3472222222222</c:v>
                </c:pt>
                <c:pt idx="11051">
                  <c:v>15.348611111111101</c:v>
                </c:pt>
                <c:pt idx="11052">
                  <c:v>15.35</c:v>
                </c:pt>
                <c:pt idx="11053">
                  <c:v>15.3513888888889</c:v>
                </c:pt>
                <c:pt idx="11054">
                  <c:v>15.352777777777799</c:v>
                </c:pt>
                <c:pt idx="11055">
                  <c:v>15.3541666666667</c:v>
                </c:pt>
                <c:pt idx="11056">
                  <c:v>15.3555555555556</c:v>
                </c:pt>
                <c:pt idx="11057">
                  <c:v>15.3569444444444</c:v>
                </c:pt>
                <c:pt idx="11058">
                  <c:v>15.358333333333301</c:v>
                </c:pt>
                <c:pt idx="11059">
                  <c:v>15.359722222222199</c:v>
                </c:pt>
                <c:pt idx="11060">
                  <c:v>15.3611111111111</c:v>
                </c:pt>
                <c:pt idx="11061">
                  <c:v>15.362500000000001</c:v>
                </c:pt>
                <c:pt idx="11062">
                  <c:v>15.3638888888889</c:v>
                </c:pt>
                <c:pt idx="11063">
                  <c:v>15.3652777777778</c:v>
                </c:pt>
                <c:pt idx="11064">
                  <c:v>15.366666666666699</c:v>
                </c:pt>
                <c:pt idx="11065">
                  <c:v>15.3680555555556</c:v>
                </c:pt>
                <c:pt idx="11066">
                  <c:v>15.369444444444399</c:v>
                </c:pt>
                <c:pt idx="11067">
                  <c:v>15.3708333333333</c:v>
                </c:pt>
                <c:pt idx="11068">
                  <c:v>15.3722222222222</c:v>
                </c:pt>
                <c:pt idx="11069">
                  <c:v>15.373611111111099</c:v>
                </c:pt>
                <c:pt idx="11070">
                  <c:v>15.375</c:v>
                </c:pt>
                <c:pt idx="11071">
                  <c:v>15.376388888888901</c:v>
                </c:pt>
                <c:pt idx="11072">
                  <c:v>15.3777777777778</c:v>
                </c:pt>
                <c:pt idx="11073">
                  <c:v>15.3791666666667</c:v>
                </c:pt>
                <c:pt idx="11074">
                  <c:v>15.380555555555601</c:v>
                </c:pt>
                <c:pt idx="11075">
                  <c:v>15.3819444444444</c:v>
                </c:pt>
                <c:pt idx="11076">
                  <c:v>15.383333333333301</c:v>
                </c:pt>
                <c:pt idx="11077">
                  <c:v>15.3847222222222</c:v>
                </c:pt>
                <c:pt idx="11078">
                  <c:v>15.3861111111111</c:v>
                </c:pt>
                <c:pt idx="11079">
                  <c:v>15.387499999999999</c:v>
                </c:pt>
                <c:pt idx="11080">
                  <c:v>15.3888888888889</c:v>
                </c:pt>
                <c:pt idx="11081">
                  <c:v>15.390277777777801</c:v>
                </c:pt>
                <c:pt idx="11082">
                  <c:v>15.391666666666699</c:v>
                </c:pt>
                <c:pt idx="11083">
                  <c:v>15.3930555555556</c:v>
                </c:pt>
                <c:pt idx="11084">
                  <c:v>15.3944444444444</c:v>
                </c:pt>
                <c:pt idx="11085">
                  <c:v>15.3958333333333</c:v>
                </c:pt>
                <c:pt idx="11086">
                  <c:v>15.397222222222201</c:v>
                </c:pt>
                <c:pt idx="11087">
                  <c:v>15.3986111111111</c:v>
                </c:pt>
                <c:pt idx="11088">
                  <c:v>15.4</c:v>
                </c:pt>
                <c:pt idx="11089">
                  <c:v>15.401388888888899</c:v>
                </c:pt>
                <c:pt idx="11090">
                  <c:v>15.4027777777778</c:v>
                </c:pt>
                <c:pt idx="11091">
                  <c:v>15.404166666666701</c:v>
                </c:pt>
                <c:pt idx="11092">
                  <c:v>15.405555555555599</c:v>
                </c:pt>
                <c:pt idx="11093">
                  <c:v>15.406944444444401</c:v>
                </c:pt>
                <c:pt idx="11094">
                  <c:v>15.408333333333299</c:v>
                </c:pt>
                <c:pt idx="11095">
                  <c:v>15.4097222222222</c:v>
                </c:pt>
                <c:pt idx="11096">
                  <c:v>15.411111111111101</c:v>
                </c:pt>
                <c:pt idx="11097">
                  <c:v>15.4125</c:v>
                </c:pt>
                <c:pt idx="11098">
                  <c:v>15.4138888888889</c:v>
                </c:pt>
                <c:pt idx="11099">
                  <c:v>15.415277777777799</c:v>
                </c:pt>
                <c:pt idx="11100">
                  <c:v>15.4166666666667</c:v>
                </c:pt>
                <c:pt idx="11101">
                  <c:v>15.4180555555556</c:v>
                </c:pt>
                <c:pt idx="11102">
                  <c:v>15.4194444444444</c:v>
                </c:pt>
                <c:pt idx="11103">
                  <c:v>15.420833333333301</c:v>
                </c:pt>
                <c:pt idx="11104">
                  <c:v>15.422222222222199</c:v>
                </c:pt>
                <c:pt idx="11105">
                  <c:v>15.4236111111111</c:v>
                </c:pt>
                <c:pt idx="11106">
                  <c:v>15.425000000000001</c:v>
                </c:pt>
                <c:pt idx="11107">
                  <c:v>15.4263888888889</c:v>
                </c:pt>
                <c:pt idx="11108">
                  <c:v>15.4277777777778</c:v>
                </c:pt>
                <c:pt idx="11109">
                  <c:v>15.429166666666699</c:v>
                </c:pt>
                <c:pt idx="11110">
                  <c:v>15.4305555555556</c:v>
                </c:pt>
                <c:pt idx="11111">
                  <c:v>15.431944444444399</c:v>
                </c:pt>
                <c:pt idx="11112">
                  <c:v>15.4333333333333</c:v>
                </c:pt>
                <c:pt idx="11113">
                  <c:v>15.4347222222222</c:v>
                </c:pt>
                <c:pt idx="11114">
                  <c:v>15.436111111111099</c:v>
                </c:pt>
                <c:pt idx="11115">
                  <c:v>15.4375</c:v>
                </c:pt>
                <c:pt idx="11116">
                  <c:v>15.438888888888901</c:v>
                </c:pt>
                <c:pt idx="11117">
                  <c:v>15.4402777777778</c:v>
                </c:pt>
                <c:pt idx="11118">
                  <c:v>15.4416666666667</c:v>
                </c:pt>
                <c:pt idx="11119">
                  <c:v>15.443055555555601</c:v>
                </c:pt>
                <c:pt idx="11120">
                  <c:v>15.4444444444444</c:v>
                </c:pt>
                <c:pt idx="11121">
                  <c:v>15.445833333333301</c:v>
                </c:pt>
                <c:pt idx="11122">
                  <c:v>15.4472222222222</c:v>
                </c:pt>
                <c:pt idx="11123">
                  <c:v>15.4486111111111</c:v>
                </c:pt>
                <c:pt idx="11124">
                  <c:v>15.45</c:v>
                </c:pt>
                <c:pt idx="11125">
                  <c:v>15.4513888888889</c:v>
                </c:pt>
                <c:pt idx="11126">
                  <c:v>15.452777777777801</c:v>
                </c:pt>
                <c:pt idx="11127">
                  <c:v>15.454166666666699</c:v>
                </c:pt>
                <c:pt idx="11128">
                  <c:v>15.4555555555556</c:v>
                </c:pt>
                <c:pt idx="11129">
                  <c:v>15.4569444444444</c:v>
                </c:pt>
                <c:pt idx="11130">
                  <c:v>15.4583333333333</c:v>
                </c:pt>
                <c:pt idx="11131">
                  <c:v>15.459722222222201</c:v>
                </c:pt>
                <c:pt idx="11132">
                  <c:v>15.4611111111111</c:v>
                </c:pt>
                <c:pt idx="11133">
                  <c:v>15.4625</c:v>
                </c:pt>
                <c:pt idx="11134">
                  <c:v>15.463888888888899</c:v>
                </c:pt>
                <c:pt idx="11135">
                  <c:v>15.4652777777778</c:v>
                </c:pt>
                <c:pt idx="11136">
                  <c:v>15.466666666666701</c:v>
                </c:pt>
                <c:pt idx="11137">
                  <c:v>15.468055555555599</c:v>
                </c:pt>
                <c:pt idx="11138">
                  <c:v>15.469444444444401</c:v>
                </c:pt>
                <c:pt idx="11139">
                  <c:v>15.470833333333299</c:v>
                </c:pt>
                <c:pt idx="11140">
                  <c:v>15.4722222222222</c:v>
                </c:pt>
                <c:pt idx="11141">
                  <c:v>15.473611111111101</c:v>
                </c:pt>
                <c:pt idx="11142">
                  <c:v>15.475</c:v>
                </c:pt>
                <c:pt idx="11143">
                  <c:v>15.4763888888889</c:v>
                </c:pt>
                <c:pt idx="11144">
                  <c:v>15.477777777777799</c:v>
                </c:pt>
                <c:pt idx="11145">
                  <c:v>15.4791666666667</c:v>
                </c:pt>
                <c:pt idx="11146">
                  <c:v>15.4805555555556</c:v>
                </c:pt>
                <c:pt idx="11147">
                  <c:v>15.4819444444444</c:v>
                </c:pt>
                <c:pt idx="11148">
                  <c:v>15.483333333333301</c:v>
                </c:pt>
                <c:pt idx="11149">
                  <c:v>15.484722222222199</c:v>
                </c:pt>
                <c:pt idx="11150">
                  <c:v>15.4861111111111</c:v>
                </c:pt>
                <c:pt idx="11151">
                  <c:v>15.487500000000001</c:v>
                </c:pt>
                <c:pt idx="11152">
                  <c:v>15.4888888888889</c:v>
                </c:pt>
                <c:pt idx="11153">
                  <c:v>15.4902777777778</c:v>
                </c:pt>
                <c:pt idx="11154">
                  <c:v>15.491666666666699</c:v>
                </c:pt>
                <c:pt idx="11155">
                  <c:v>15.4930555555556</c:v>
                </c:pt>
                <c:pt idx="11156">
                  <c:v>15.494444444444399</c:v>
                </c:pt>
                <c:pt idx="11157">
                  <c:v>15.4958333333333</c:v>
                </c:pt>
                <c:pt idx="11158">
                  <c:v>15.4972222222222</c:v>
                </c:pt>
                <c:pt idx="11159">
                  <c:v>15.498611111111099</c:v>
                </c:pt>
                <c:pt idx="11160">
                  <c:v>15.5</c:v>
                </c:pt>
                <c:pt idx="11161">
                  <c:v>15.501388888888901</c:v>
                </c:pt>
                <c:pt idx="11162">
                  <c:v>15.5027777777778</c:v>
                </c:pt>
                <c:pt idx="11163">
                  <c:v>15.5041666666667</c:v>
                </c:pt>
                <c:pt idx="11164">
                  <c:v>15.505555555555601</c:v>
                </c:pt>
                <c:pt idx="11165">
                  <c:v>15.5069444444444</c:v>
                </c:pt>
                <c:pt idx="11166">
                  <c:v>15.508333333333301</c:v>
                </c:pt>
                <c:pt idx="11167">
                  <c:v>15.5097222222222</c:v>
                </c:pt>
                <c:pt idx="11168">
                  <c:v>15.5111111111111</c:v>
                </c:pt>
                <c:pt idx="11169">
                  <c:v>15.512499999999999</c:v>
                </c:pt>
                <c:pt idx="11170">
                  <c:v>15.5138888888889</c:v>
                </c:pt>
                <c:pt idx="11171">
                  <c:v>15.515277777777801</c:v>
                </c:pt>
                <c:pt idx="11172">
                  <c:v>15.516666666666699</c:v>
                </c:pt>
                <c:pt idx="11173">
                  <c:v>15.5180555555556</c:v>
                </c:pt>
                <c:pt idx="11174">
                  <c:v>15.5194444444444</c:v>
                </c:pt>
                <c:pt idx="11175">
                  <c:v>15.5208333333333</c:v>
                </c:pt>
                <c:pt idx="11176">
                  <c:v>15.522222222222201</c:v>
                </c:pt>
                <c:pt idx="11177">
                  <c:v>15.5236111111111</c:v>
                </c:pt>
                <c:pt idx="11178">
                  <c:v>15.525</c:v>
                </c:pt>
                <c:pt idx="11179">
                  <c:v>15.526388888888899</c:v>
                </c:pt>
                <c:pt idx="11180">
                  <c:v>15.5277777777778</c:v>
                </c:pt>
                <c:pt idx="11181">
                  <c:v>15.529166666666701</c:v>
                </c:pt>
                <c:pt idx="11182">
                  <c:v>15.530555555555599</c:v>
                </c:pt>
                <c:pt idx="11183">
                  <c:v>15.531944444444401</c:v>
                </c:pt>
                <c:pt idx="11184">
                  <c:v>15.533333333333299</c:v>
                </c:pt>
                <c:pt idx="11185">
                  <c:v>15.5347222222222</c:v>
                </c:pt>
                <c:pt idx="11186">
                  <c:v>15.536111111111101</c:v>
                </c:pt>
                <c:pt idx="11187">
                  <c:v>15.5375</c:v>
                </c:pt>
                <c:pt idx="11188">
                  <c:v>15.5388888888889</c:v>
                </c:pt>
                <c:pt idx="11189">
                  <c:v>15.540277777777799</c:v>
                </c:pt>
                <c:pt idx="11190">
                  <c:v>15.5416666666667</c:v>
                </c:pt>
                <c:pt idx="11191">
                  <c:v>15.5430555555556</c:v>
                </c:pt>
                <c:pt idx="11192">
                  <c:v>15.5444444444444</c:v>
                </c:pt>
                <c:pt idx="11193">
                  <c:v>15.545833333333301</c:v>
                </c:pt>
                <c:pt idx="11194">
                  <c:v>15.547222222222199</c:v>
                </c:pt>
                <c:pt idx="11195">
                  <c:v>15.5486111111111</c:v>
                </c:pt>
                <c:pt idx="11196">
                  <c:v>15.55</c:v>
                </c:pt>
                <c:pt idx="11197">
                  <c:v>15.5513888888889</c:v>
                </c:pt>
                <c:pt idx="11198">
                  <c:v>15.5527777777778</c:v>
                </c:pt>
                <c:pt idx="11199">
                  <c:v>15.554166666666699</c:v>
                </c:pt>
                <c:pt idx="11200">
                  <c:v>15.5555555555556</c:v>
                </c:pt>
                <c:pt idx="11201">
                  <c:v>15.556944444444399</c:v>
                </c:pt>
                <c:pt idx="11202">
                  <c:v>15.5583333333333</c:v>
                </c:pt>
                <c:pt idx="11203">
                  <c:v>15.5597222222222</c:v>
                </c:pt>
                <c:pt idx="11204">
                  <c:v>15.561111111111099</c:v>
                </c:pt>
                <c:pt idx="11205">
                  <c:v>15.5625</c:v>
                </c:pt>
                <c:pt idx="11206">
                  <c:v>15.563888888888901</c:v>
                </c:pt>
                <c:pt idx="11207">
                  <c:v>15.5652777777778</c:v>
                </c:pt>
                <c:pt idx="11208">
                  <c:v>15.5666666666667</c:v>
                </c:pt>
                <c:pt idx="11209">
                  <c:v>15.568055555555601</c:v>
                </c:pt>
                <c:pt idx="11210">
                  <c:v>15.5694444444444</c:v>
                </c:pt>
                <c:pt idx="11211">
                  <c:v>15.570833333333301</c:v>
                </c:pt>
                <c:pt idx="11212">
                  <c:v>15.5722222222222</c:v>
                </c:pt>
                <c:pt idx="11213">
                  <c:v>15.5736111111111</c:v>
                </c:pt>
                <c:pt idx="11214">
                  <c:v>15.574999999999999</c:v>
                </c:pt>
                <c:pt idx="11215">
                  <c:v>15.5763888888889</c:v>
                </c:pt>
                <c:pt idx="11216">
                  <c:v>15.577777777777801</c:v>
                </c:pt>
                <c:pt idx="11217">
                  <c:v>15.579166666666699</c:v>
                </c:pt>
                <c:pt idx="11218">
                  <c:v>15.5805555555556</c:v>
                </c:pt>
                <c:pt idx="11219">
                  <c:v>15.5819444444444</c:v>
                </c:pt>
                <c:pt idx="11220">
                  <c:v>15.5833333333333</c:v>
                </c:pt>
                <c:pt idx="11221">
                  <c:v>15.584722222222201</c:v>
                </c:pt>
                <c:pt idx="11222">
                  <c:v>15.5861111111111</c:v>
                </c:pt>
                <c:pt idx="11223">
                  <c:v>15.5875</c:v>
                </c:pt>
                <c:pt idx="11224">
                  <c:v>15.588888888888899</c:v>
                </c:pt>
                <c:pt idx="11225">
                  <c:v>15.5902777777778</c:v>
                </c:pt>
                <c:pt idx="11226">
                  <c:v>15.591666666666701</c:v>
                </c:pt>
                <c:pt idx="11227">
                  <c:v>15.593055555555599</c:v>
                </c:pt>
                <c:pt idx="11228">
                  <c:v>15.594444444444401</c:v>
                </c:pt>
                <c:pt idx="11229">
                  <c:v>15.595833333333299</c:v>
                </c:pt>
                <c:pt idx="11230">
                  <c:v>15.5972222222222</c:v>
                </c:pt>
                <c:pt idx="11231">
                  <c:v>15.598611111111101</c:v>
                </c:pt>
                <c:pt idx="11232">
                  <c:v>15.6</c:v>
                </c:pt>
                <c:pt idx="11233">
                  <c:v>15.6013888888889</c:v>
                </c:pt>
                <c:pt idx="11234">
                  <c:v>15.602777777777799</c:v>
                </c:pt>
                <c:pt idx="11235">
                  <c:v>15.6041666666667</c:v>
                </c:pt>
                <c:pt idx="11236">
                  <c:v>15.6055555555556</c:v>
                </c:pt>
                <c:pt idx="11237">
                  <c:v>15.6069444444444</c:v>
                </c:pt>
                <c:pt idx="11238">
                  <c:v>15.608333333333301</c:v>
                </c:pt>
                <c:pt idx="11239">
                  <c:v>15.609722222222199</c:v>
                </c:pt>
                <c:pt idx="11240">
                  <c:v>15.6111111111111</c:v>
                </c:pt>
                <c:pt idx="11241">
                  <c:v>15.612500000000001</c:v>
                </c:pt>
                <c:pt idx="11242">
                  <c:v>15.6138888888889</c:v>
                </c:pt>
                <c:pt idx="11243">
                  <c:v>15.6152777777778</c:v>
                </c:pt>
                <c:pt idx="11244">
                  <c:v>15.616666666666699</c:v>
                </c:pt>
                <c:pt idx="11245">
                  <c:v>15.6180555555556</c:v>
                </c:pt>
                <c:pt idx="11246">
                  <c:v>15.619444444444399</c:v>
                </c:pt>
                <c:pt idx="11247">
                  <c:v>15.6208333333333</c:v>
                </c:pt>
                <c:pt idx="11248">
                  <c:v>15.6222222222222</c:v>
                </c:pt>
                <c:pt idx="11249">
                  <c:v>15.623611111111099</c:v>
                </c:pt>
                <c:pt idx="11250">
                  <c:v>15.625</c:v>
                </c:pt>
                <c:pt idx="11251">
                  <c:v>15.626388888888901</c:v>
                </c:pt>
                <c:pt idx="11252">
                  <c:v>15.6277777777778</c:v>
                </c:pt>
                <c:pt idx="11253">
                  <c:v>15.6291666666667</c:v>
                </c:pt>
                <c:pt idx="11254">
                  <c:v>15.630555555555601</c:v>
                </c:pt>
                <c:pt idx="11255">
                  <c:v>15.6319444444444</c:v>
                </c:pt>
                <c:pt idx="11256">
                  <c:v>15.633333333333301</c:v>
                </c:pt>
                <c:pt idx="11257">
                  <c:v>15.6347222222222</c:v>
                </c:pt>
                <c:pt idx="11258">
                  <c:v>15.6361111111111</c:v>
                </c:pt>
                <c:pt idx="11259">
                  <c:v>15.637499999999999</c:v>
                </c:pt>
                <c:pt idx="11260">
                  <c:v>15.6388888888889</c:v>
                </c:pt>
                <c:pt idx="11261">
                  <c:v>15.640277777777801</c:v>
                </c:pt>
                <c:pt idx="11262">
                  <c:v>15.641666666666699</c:v>
                </c:pt>
                <c:pt idx="11263">
                  <c:v>15.6430555555556</c:v>
                </c:pt>
                <c:pt idx="11264">
                  <c:v>15.6444444444444</c:v>
                </c:pt>
                <c:pt idx="11265">
                  <c:v>15.6458333333333</c:v>
                </c:pt>
                <c:pt idx="11266">
                  <c:v>15.647222222222201</c:v>
                </c:pt>
                <c:pt idx="11267">
                  <c:v>15.6486111111111</c:v>
                </c:pt>
                <c:pt idx="11268">
                  <c:v>15.65</c:v>
                </c:pt>
                <c:pt idx="11269">
                  <c:v>15.651388888888899</c:v>
                </c:pt>
                <c:pt idx="11270">
                  <c:v>15.6527777777778</c:v>
                </c:pt>
                <c:pt idx="11271">
                  <c:v>15.654166666666701</c:v>
                </c:pt>
                <c:pt idx="11272">
                  <c:v>15.655555555555599</c:v>
                </c:pt>
                <c:pt idx="11273">
                  <c:v>15.656944444444401</c:v>
                </c:pt>
                <c:pt idx="11274">
                  <c:v>15.658333333333299</c:v>
                </c:pt>
                <c:pt idx="11275">
                  <c:v>15.6597222222222</c:v>
                </c:pt>
                <c:pt idx="11276">
                  <c:v>15.661111111111101</c:v>
                </c:pt>
                <c:pt idx="11277">
                  <c:v>15.6625</c:v>
                </c:pt>
                <c:pt idx="11278">
                  <c:v>15.6638888888889</c:v>
                </c:pt>
                <c:pt idx="11279">
                  <c:v>15.665277777777799</c:v>
                </c:pt>
                <c:pt idx="11280">
                  <c:v>15.6666666666667</c:v>
                </c:pt>
                <c:pt idx="11281">
                  <c:v>15.6680555555556</c:v>
                </c:pt>
                <c:pt idx="11282">
                  <c:v>15.6694444444444</c:v>
                </c:pt>
                <c:pt idx="11283">
                  <c:v>15.670833333333301</c:v>
                </c:pt>
                <c:pt idx="11284">
                  <c:v>15.672222222222199</c:v>
                </c:pt>
                <c:pt idx="11285">
                  <c:v>15.6736111111111</c:v>
                </c:pt>
                <c:pt idx="11286">
                  <c:v>15.675000000000001</c:v>
                </c:pt>
                <c:pt idx="11287">
                  <c:v>15.6763888888889</c:v>
                </c:pt>
                <c:pt idx="11288">
                  <c:v>15.6777777777778</c:v>
                </c:pt>
                <c:pt idx="11289">
                  <c:v>15.679166666666699</c:v>
                </c:pt>
                <c:pt idx="11290">
                  <c:v>15.6805555555556</c:v>
                </c:pt>
                <c:pt idx="11291">
                  <c:v>15.681944444444399</c:v>
                </c:pt>
                <c:pt idx="11292">
                  <c:v>15.6833333333333</c:v>
                </c:pt>
                <c:pt idx="11293">
                  <c:v>15.6847222222222</c:v>
                </c:pt>
                <c:pt idx="11294">
                  <c:v>15.686111111111099</c:v>
                </c:pt>
                <c:pt idx="11295">
                  <c:v>15.6875</c:v>
                </c:pt>
                <c:pt idx="11296">
                  <c:v>15.688888888888901</c:v>
                </c:pt>
                <c:pt idx="11297">
                  <c:v>15.6902777777778</c:v>
                </c:pt>
                <c:pt idx="11298">
                  <c:v>15.6916666666667</c:v>
                </c:pt>
                <c:pt idx="11299">
                  <c:v>15.693055555555601</c:v>
                </c:pt>
                <c:pt idx="11300">
                  <c:v>15.6944444444444</c:v>
                </c:pt>
                <c:pt idx="11301">
                  <c:v>15.695833333333301</c:v>
                </c:pt>
                <c:pt idx="11302">
                  <c:v>15.6972222222222</c:v>
                </c:pt>
                <c:pt idx="11303">
                  <c:v>15.6986111111111</c:v>
                </c:pt>
                <c:pt idx="11304">
                  <c:v>15.7</c:v>
                </c:pt>
                <c:pt idx="11305">
                  <c:v>15.7013888888889</c:v>
                </c:pt>
                <c:pt idx="11306">
                  <c:v>15.702777777777801</c:v>
                </c:pt>
                <c:pt idx="11307">
                  <c:v>15.704166666666699</c:v>
                </c:pt>
                <c:pt idx="11308">
                  <c:v>15.7055555555556</c:v>
                </c:pt>
                <c:pt idx="11309">
                  <c:v>15.7069444444444</c:v>
                </c:pt>
                <c:pt idx="11310">
                  <c:v>15.7083333333333</c:v>
                </c:pt>
                <c:pt idx="11311">
                  <c:v>15.709722222222201</c:v>
                </c:pt>
                <c:pt idx="11312">
                  <c:v>15.7111111111111</c:v>
                </c:pt>
                <c:pt idx="11313">
                  <c:v>15.7125</c:v>
                </c:pt>
                <c:pt idx="11314">
                  <c:v>15.713888888888899</c:v>
                </c:pt>
                <c:pt idx="11315">
                  <c:v>15.7152777777778</c:v>
                </c:pt>
                <c:pt idx="11316">
                  <c:v>15.716666666666701</c:v>
                </c:pt>
                <c:pt idx="11317">
                  <c:v>15.718055555555599</c:v>
                </c:pt>
                <c:pt idx="11318">
                  <c:v>15.719444444444401</c:v>
                </c:pt>
                <c:pt idx="11319">
                  <c:v>15.720833333333299</c:v>
                </c:pt>
                <c:pt idx="11320">
                  <c:v>15.7222222222222</c:v>
                </c:pt>
                <c:pt idx="11321">
                  <c:v>15.723611111111101</c:v>
                </c:pt>
                <c:pt idx="11322">
                  <c:v>15.725</c:v>
                </c:pt>
                <c:pt idx="11323">
                  <c:v>15.7263888888889</c:v>
                </c:pt>
                <c:pt idx="11324">
                  <c:v>15.727777777777799</c:v>
                </c:pt>
                <c:pt idx="11325">
                  <c:v>15.7291666666667</c:v>
                </c:pt>
                <c:pt idx="11326">
                  <c:v>15.7305555555556</c:v>
                </c:pt>
                <c:pt idx="11327">
                  <c:v>15.7319444444444</c:v>
                </c:pt>
                <c:pt idx="11328">
                  <c:v>15.733333333333301</c:v>
                </c:pt>
                <c:pt idx="11329">
                  <c:v>15.734722222222199</c:v>
                </c:pt>
                <c:pt idx="11330">
                  <c:v>15.7361111111111</c:v>
                </c:pt>
                <c:pt idx="11331">
                  <c:v>15.737500000000001</c:v>
                </c:pt>
                <c:pt idx="11332">
                  <c:v>15.7388888888889</c:v>
                </c:pt>
                <c:pt idx="11333">
                  <c:v>15.7402777777778</c:v>
                </c:pt>
                <c:pt idx="11334">
                  <c:v>15.741666666666699</c:v>
                </c:pt>
                <c:pt idx="11335">
                  <c:v>15.7430555555556</c:v>
                </c:pt>
                <c:pt idx="11336">
                  <c:v>15.744444444444399</c:v>
                </c:pt>
                <c:pt idx="11337">
                  <c:v>15.7458333333333</c:v>
                </c:pt>
                <c:pt idx="11338">
                  <c:v>15.7472222222222</c:v>
                </c:pt>
                <c:pt idx="11339">
                  <c:v>15.748611111111099</c:v>
                </c:pt>
                <c:pt idx="11340">
                  <c:v>15.75</c:v>
                </c:pt>
                <c:pt idx="11341">
                  <c:v>15.751388888888901</c:v>
                </c:pt>
                <c:pt idx="11342">
                  <c:v>15.7527777777778</c:v>
                </c:pt>
                <c:pt idx="11343">
                  <c:v>15.7541666666667</c:v>
                </c:pt>
                <c:pt idx="11344">
                  <c:v>15.755555555555601</c:v>
                </c:pt>
                <c:pt idx="11345">
                  <c:v>15.7569444444444</c:v>
                </c:pt>
                <c:pt idx="11346">
                  <c:v>15.758333333333301</c:v>
                </c:pt>
                <c:pt idx="11347">
                  <c:v>15.7597222222222</c:v>
                </c:pt>
                <c:pt idx="11348">
                  <c:v>15.7611111111111</c:v>
                </c:pt>
                <c:pt idx="11349">
                  <c:v>15.762499999999999</c:v>
                </c:pt>
                <c:pt idx="11350">
                  <c:v>15.7638888888889</c:v>
                </c:pt>
                <c:pt idx="11351">
                  <c:v>15.765277777777801</c:v>
                </c:pt>
                <c:pt idx="11352">
                  <c:v>15.766666666666699</c:v>
                </c:pt>
                <c:pt idx="11353">
                  <c:v>15.7680555555556</c:v>
                </c:pt>
                <c:pt idx="11354">
                  <c:v>15.7694444444444</c:v>
                </c:pt>
                <c:pt idx="11355">
                  <c:v>15.7708333333333</c:v>
                </c:pt>
                <c:pt idx="11356">
                  <c:v>15.772222222222201</c:v>
                </c:pt>
                <c:pt idx="11357">
                  <c:v>15.7736111111111</c:v>
                </c:pt>
                <c:pt idx="11358">
                  <c:v>15.775</c:v>
                </c:pt>
                <c:pt idx="11359">
                  <c:v>15.776388888888899</c:v>
                </c:pt>
                <c:pt idx="11360">
                  <c:v>15.7777777777778</c:v>
                </c:pt>
                <c:pt idx="11361">
                  <c:v>15.779166666666701</c:v>
                </c:pt>
                <c:pt idx="11362">
                  <c:v>15.780555555555599</c:v>
                </c:pt>
                <c:pt idx="11363">
                  <c:v>15.781944444444401</c:v>
                </c:pt>
                <c:pt idx="11364">
                  <c:v>15.783333333333299</c:v>
                </c:pt>
                <c:pt idx="11365">
                  <c:v>15.7847222222222</c:v>
                </c:pt>
                <c:pt idx="11366">
                  <c:v>15.786111111111101</c:v>
                </c:pt>
                <c:pt idx="11367">
                  <c:v>15.7875</c:v>
                </c:pt>
                <c:pt idx="11368">
                  <c:v>15.7888888888889</c:v>
                </c:pt>
                <c:pt idx="11369">
                  <c:v>15.790277777777799</c:v>
                </c:pt>
                <c:pt idx="11370">
                  <c:v>15.7916666666667</c:v>
                </c:pt>
                <c:pt idx="11371">
                  <c:v>15.7930555555556</c:v>
                </c:pt>
                <c:pt idx="11372">
                  <c:v>15.7944444444444</c:v>
                </c:pt>
                <c:pt idx="11373">
                  <c:v>15.795833333333301</c:v>
                </c:pt>
                <c:pt idx="11374">
                  <c:v>15.797222222222199</c:v>
                </c:pt>
                <c:pt idx="11375">
                  <c:v>15.7986111111111</c:v>
                </c:pt>
                <c:pt idx="11376">
                  <c:v>15.8</c:v>
                </c:pt>
                <c:pt idx="11377">
                  <c:v>15.8013888888889</c:v>
                </c:pt>
                <c:pt idx="11378">
                  <c:v>15.8027777777778</c:v>
                </c:pt>
                <c:pt idx="11379">
                  <c:v>15.804166666666699</c:v>
                </c:pt>
                <c:pt idx="11380">
                  <c:v>15.8055555555556</c:v>
                </c:pt>
                <c:pt idx="11381">
                  <c:v>15.806944444444399</c:v>
                </c:pt>
                <c:pt idx="11382">
                  <c:v>15.8083333333333</c:v>
                </c:pt>
                <c:pt idx="11383">
                  <c:v>15.8097222222222</c:v>
                </c:pt>
                <c:pt idx="11384">
                  <c:v>15.811111111111099</c:v>
                </c:pt>
                <c:pt idx="11385">
                  <c:v>15.8125</c:v>
                </c:pt>
                <c:pt idx="11386">
                  <c:v>15.813888888888901</c:v>
                </c:pt>
                <c:pt idx="11387">
                  <c:v>15.8152777777778</c:v>
                </c:pt>
                <c:pt idx="11388">
                  <c:v>15.8166666666667</c:v>
                </c:pt>
                <c:pt idx="11389">
                  <c:v>15.818055555555601</c:v>
                </c:pt>
                <c:pt idx="11390">
                  <c:v>15.8194444444444</c:v>
                </c:pt>
                <c:pt idx="11391">
                  <c:v>15.820833333333301</c:v>
                </c:pt>
                <c:pt idx="11392">
                  <c:v>15.8222222222222</c:v>
                </c:pt>
                <c:pt idx="11393">
                  <c:v>15.8236111111111</c:v>
                </c:pt>
                <c:pt idx="11394">
                  <c:v>15.824999999999999</c:v>
                </c:pt>
                <c:pt idx="11395">
                  <c:v>15.8263888888889</c:v>
                </c:pt>
                <c:pt idx="11396">
                  <c:v>15.827777777777801</c:v>
                </c:pt>
                <c:pt idx="11397">
                  <c:v>15.829166666666699</c:v>
                </c:pt>
                <c:pt idx="11398">
                  <c:v>15.8305555555556</c:v>
                </c:pt>
                <c:pt idx="11399">
                  <c:v>15.8319444444444</c:v>
                </c:pt>
                <c:pt idx="11400">
                  <c:v>15.8333333333333</c:v>
                </c:pt>
                <c:pt idx="11401">
                  <c:v>15.834722222222201</c:v>
                </c:pt>
                <c:pt idx="11402">
                  <c:v>15.8361111111111</c:v>
                </c:pt>
                <c:pt idx="11403">
                  <c:v>15.8375</c:v>
                </c:pt>
                <c:pt idx="11404">
                  <c:v>15.838888888888899</c:v>
                </c:pt>
                <c:pt idx="11405">
                  <c:v>15.8402777777778</c:v>
                </c:pt>
                <c:pt idx="11406">
                  <c:v>15.841666666666701</c:v>
                </c:pt>
                <c:pt idx="11407">
                  <c:v>15.843055555555599</c:v>
                </c:pt>
                <c:pt idx="11408">
                  <c:v>15.844444444444401</c:v>
                </c:pt>
                <c:pt idx="11409">
                  <c:v>15.845833333333299</c:v>
                </c:pt>
                <c:pt idx="11410">
                  <c:v>15.8472222222222</c:v>
                </c:pt>
                <c:pt idx="11411">
                  <c:v>15.848611111111101</c:v>
                </c:pt>
                <c:pt idx="11412">
                  <c:v>15.85</c:v>
                </c:pt>
                <c:pt idx="11413">
                  <c:v>15.8513888888889</c:v>
                </c:pt>
                <c:pt idx="11414">
                  <c:v>15.852777777777799</c:v>
                </c:pt>
                <c:pt idx="11415">
                  <c:v>15.8541666666667</c:v>
                </c:pt>
                <c:pt idx="11416">
                  <c:v>15.8555555555556</c:v>
                </c:pt>
                <c:pt idx="11417">
                  <c:v>15.8569444444444</c:v>
                </c:pt>
                <c:pt idx="11418">
                  <c:v>15.858333333333301</c:v>
                </c:pt>
                <c:pt idx="11419">
                  <c:v>15.859722222222199</c:v>
                </c:pt>
                <c:pt idx="11420">
                  <c:v>15.8611111111111</c:v>
                </c:pt>
                <c:pt idx="11421">
                  <c:v>15.862500000000001</c:v>
                </c:pt>
                <c:pt idx="11422">
                  <c:v>15.8638888888889</c:v>
                </c:pt>
                <c:pt idx="11423">
                  <c:v>15.8652777777778</c:v>
                </c:pt>
                <c:pt idx="11424">
                  <c:v>15.866666666666699</c:v>
                </c:pt>
                <c:pt idx="11425">
                  <c:v>15.8680555555556</c:v>
                </c:pt>
                <c:pt idx="11426">
                  <c:v>15.869444444444399</c:v>
                </c:pt>
                <c:pt idx="11427">
                  <c:v>15.8708333333333</c:v>
                </c:pt>
                <c:pt idx="11428">
                  <c:v>15.8722222222222</c:v>
                </c:pt>
                <c:pt idx="11429">
                  <c:v>15.873611111111099</c:v>
                </c:pt>
                <c:pt idx="11430">
                  <c:v>15.875</c:v>
                </c:pt>
                <c:pt idx="11431">
                  <c:v>15.876388888888901</c:v>
                </c:pt>
                <c:pt idx="11432">
                  <c:v>15.8777777777778</c:v>
                </c:pt>
                <c:pt idx="11433">
                  <c:v>15.8791666666667</c:v>
                </c:pt>
                <c:pt idx="11434">
                  <c:v>15.880555555555601</c:v>
                </c:pt>
                <c:pt idx="11435">
                  <c:v>15.8819444444444</c:v>
                </c:pt>
                <c:pt idx="11436">
                  <c:v>15.883333333333301</c:v>
                </c:pt>
                <c:pt idx="11437">
                  <c:v>15.8847222222222</c:v>
                </c:pt>
                <c:pt idx="11438">
                  <c:v>15.8861111111111</c:v>
                </c:pt>
                <c:pt idx="11439">
                  <c:v>15.887499999999999</c:v>
                </c:pt>
                <c:pt idx="11440">
                  <c:v>15.8888888888889</c:v>
                </c:pt>
                <c:pt idx="11441">
                  <c:v>15.890277777777801</c:v>
                </c:pt>
                <c:pt idx="11442">
                  <c:v>15.891666666666699</c:v>
                </c:pt>
                <c:pt idx="11443">
                  <c:v>15.8930555555556</c:v>
                </c:pt>
                <c:pt idx="11444">
                  <c:v>15.8944444444444</c:v>
                </c:pt>
                <c:pt idx="11445">
                  <c:v>15.8958333333333</c:v>
                </c:pt>
                <c:pt idx="11446">
                  <c:v>15.897222222222201</c:v>
                </c:pt>
                <c:pt idx="11447">
                  <c:v>15.8986111111111</c:v>
                </c:pt>
                <c:pt idx="11448">
                  <c:v>15.9</c:v>
                </c:pt>
                <c:pt idx="11449">
                  <c:v>15.901388888888899</c:v>
                </c:pt>
                <c:pt idx="11450">
                  <c:v>15.9027777777778</c:v>
                </c:pt>
                <c:pt idx="11451">
                  <c:v>15.904166666666701</c:v>
                </c:pt>
                <c:pt idx="11452">
                  <c:v>15.905555555555599</c:v>
                </c:pt>
                <c:pt idx="11453">
                  <c:v>15.906944444444401</c:v>
                </c:pt>
                <c:pt idx="11454">
                  <c:v>15.908333333333299</c:v>
                </c:pt>
                <c:pt idx="11455">
                  <c:v>15.9097222222222</c:v>
                </c:pt>
                <c:pt idx="11456">
                  <c:v>15.911111111111101</c:v>
                </c:pt>
                <c:pt idx="11457">
                  <c:v>15.9125</c:v>
                </c:pt>
                <c:pt idx="11458">
                  <c:v>15.9138888888889</c:v>
                </c:pt>
                <c:pt idx="11459">
                  <c:v>15.915277777777799</c:v>
                </c:pt>
                <c:pt idx="11460">
                  <c:v>15.9166666666667</c:v>
                </c:pt>
                <c:pt idx="11461">
                  <c:v>15.9180555555556</c:v>
                </c:pt>
                <c:pt idx="11462">
                  <c:v>15.9194444444444</c:v>
                </c:pt>
                <c:pt idx="11463">
                  <c:v>15.920833333333301</c:v>
                </c:pt>
                <c:pt idx="11464">
                  <c:v>15.922222222222199</c:v>
                </c:pt>
                <c:pt idx="11465">
                  <c:v>15.9236111111111</c:v>
                </c:pt>
                <c:pt idx="11466">
                  <c:v>15.925000000000001</c:v>
                </c:pt>
                <c:pt idx="11467">
                  <c:v>15.9263888888889</c:v>
                </c:pt>
                <c:pt idx="11468">
                  <c:v>15.9277777777778</c:v>
                </c:pt>
                <c:pt idx="11469">
                  <c:v>15.929166666666699</c:v>
                </c:pt>
                <c:pt idx="11470">
                  <c:v>15.9305555555556</c:v>
                </c:pt>
                <c:pt idx="11471">
                  <c:v>15.931944444444399</c:v>
                </c:pt>
                <c:pt idx="11472">
                  <c:v>15.9333333333333</c:v>
                </c:pt>
                <c:pt idx="11473">
                  <c:v>15.9347222222222</c:v>
                </c:pt>
                <c:pt idx="11474">
                  <c:v>15.936111111111099</c:v>
                </c:pt>
                <c:pt idx="11475">
                  <c:v>15.9375</c:v>
                </c:pt>
                <c:pt idx="11476">
                  <c:v>15.938888888888901</c:v>
                </c:pt>
                <c:pt idx="11477">
                  <c:v>15.9402777777778</c:v>
                </c:pt>
                <c:pt idx="11478">
                  <c:v>15.9416666666667</c:v>
                </c:pt>
                <c:pt idx="11479">
                  <c:v>15.943055555555601</c:v>
                </c:pt>
                <c:pt idx="11480">
                  <c:v>15.9444444444444</c:v>
                </c:pt>
                <c:pt idx="11481">
                  <c:v>15.945833333333301</c:v>
                </c:pt>
                <c:pt idx="11482">
                  <c:v>15.9472222222222</c:v>
                </c:pt>
                <c:pt idx="11483">
                  <c:v>15.9486111111111</c:v>
                </c:pt>
                <c:pt idx="11484">
                  <c:v>15.95</c:v>
                </c:pt>
                <c:pt idx="11485">
                  <c:v>15.9513888888889</c:v>
                </c:pt>
                <c:pt idx="11486">
                  <c:v>15.952777777777801</c:v>
                </c:pt>
                <c:pt idx="11487">
                  <c:v>15.954166666666699</c:v>
                </c:pt>
                <c:pt idx="11488">
                  <c:v>15.9555555555556</c:v>
                </c:pt>
                <c:pt idx="11489">
                  <c:v>15.9569444444444</c:v>
                </c:pt>
                <c:pt idx="11490">
                  <c:v>15.9583333333333</c:v>
                </c:pt>
                <c:pt idx="11491">
                  <c:v>15.959722222222201</c:v>
                </c:pt>
                <c:pt idx="11492">
                  <c:v>15.9611111111111</c:v>
                </c:pt>
                <c:pt idx="11493">
                  <c:v>15.9625</c:v>
                </c:pt>
                <c:pt idx="11494">
                  <c:v>15.963888888888899</c:v>
                </c:pt>
                <c:pt idx="11495">
                  <c:v>15.9652777777778</c:v>
                </c:pt>
                <c:pt idx="11496">
                  <c:v>15.966666666666701</c:v>
                </c:pt>
                <c:pt idx="11497">
                  <c:v>15.968055555555599</c:v>
                </c:pt>
                <c:pt idx="11498">
                  <c:v>15.969444444444401</c:v>
                </c:pt>
                <c:pt idx="11499">
                  <c:v>15.970833333333299</c:v>
                </c:pt>
                <c:pt idx="11500">
                  <c:v>15.9722222222222</c:v>
                </c:pt>
                <c:pt idx="11501">
                  <c:v>15.973611111111101</c:v>
                </c:pt>
                <c:pt idx="11502">
                  <c:v>15.975</c:v>
                </c:pt>
                <c:pt idx="11503">
                  <c:v>15.9763888888889</c:v>
                </c:pt>
                <c:pt idx="11504">
                  <c:v>15.977777777777799</c:v>
                </c:pt>
                <c:pt idx="11505">
                  <c:v>15.9791666666667</c:v>
                </c:pt>
                <c:pt idx="11506">
                  <c:v>15.9805555555556</c:v>
                </c:pt>
                <c:pt idx="11507">
                  <c:v>15.9819444444444</c:v>
                </c:pt>
                <c:pt idx="11508">
                  <c:v>15.983333333333301</c:v>
                </c:pt>
                <c:pt idx="11509">
                  <c:v>15.984722222222199</c:v>
                </c:pt>
                <c:pt idx="11510">
                  <c:v>15.9861111111111</c:v>
                </c:pt>
                <c:pt idx="11511">
                  <c:v>15.987500000000001</c:v>
                </c:pt>
                <c:pt idx="11512">
                  <c:v>15.9888888888889</c:v>
                </c:pt>
                <c:pt idx="11513">
                  <c:v>15.9902777777778</c:v>
                </c:pt>
                <c:pt idx="11514">
                  <c:v>15.991666666666699</c:v>
                </c:pt>
                <c:pt idx="11515">
                  <c:v>15.9930555555556</c:v>
                </c:pt>
                <c:pt idx="11516">
                  <c:v>15.994444444444399</c:v>
                </c:pt>
                <c:pt idx="11517">
                  <c:v>15.9958333333333</c:v>
                </c:pt>
                <c:pt idx="11518">
                  <c:v>15.9972222222222</c:v>
                </c:pt>
                <c:pt idx="11519">
                  <c:v>15.998611111111099</c:v>
                </c:pt>
                <c:pt idx="11520">
                  <c:v>16</c:v>
                </c:pt>
                <c:pt idx="11521">
                  <c:v>16.001388888888901</c:v>
                </c:pt>
                <c:pt idx="11522">
                  <c:v>16.002777777777801</c:v>
                </c:pt>
                <c:pt idx="11523">
                  <c:v>16.004166666666698</c:v>
                </c:pt>
                <c:pt idx="11524">
                  <c:v>16.005555555555599</c:v>
                </c:pt>
                <c:pt idx="11525">
                  <c:v>16.0069444444444</c:v>
                </c:pt>
                <c:pt idx="11526">
                  <c:v>16.008333333333301</c:v>
                </c:pt>
                <c:pt idx="11527">
                  <c:v>16.009722222222202</c:v>
                </c:pt>
                <c:pt idx="11528">
                  <c:v>16.011111111111099</c:v>
                </c:pt>
                <c:pt idx="11529">
                  <c:v>16.012499999999999</c:v>
                </c:pt>
                <c:pt idx="11530">
                  <c:v>16.0138888888889</c:v>
                </c:pt>
                <c:pt idx="11531">
                  <c:v>16.015277777777801</c:v>
                </c:pt>
                <c:pt idx="11532">
                  <c:v>16.016666666666701</c:v>
                </c:pt>
                <c:pt idx="11533">
                  <c:v>16.018055555555598</c:v>
                </c:pt>
                <c:pt idx="11534">
                  <c:v>16.0194444444444</c:v>
                </c:pt>
                <c:pt idx="11535">
                  <c:v>16.0208333333333</c:v>
                </c:pt>
                <c:pt idx="11536">
                  <c:v>16.022222222222201</c:v>
                </c:pt>
                <c:pt idx="11537">
                  <c:v>16.023611111111101</c:v>
                </c:pt>
                <c:pt idx="11538">
                  <c:v>16.024999999999999</c:v>
                </c:pt>
                <c:pt idx="11539">
                  <c:v>16.026388888888899</c:v>
                </c:pt>
                <c:pt idx="11540">
                  <c:v>16.0277777777778</c:v>
                </c:pt>
                <c:pt idx="11541">
                  <c:v>16.029166666666701</c:v>
                </c:pt>
                <c:pt idx="11542">
                  <c:v>16.030555555555601</c:v>
                </c:pt>
                <c:pt idx="11543">
                  <c:v>16.031944444444399</c:v>
                </c:pt>
                <c:pt idx="11544">
                  <c:v>16.033333333333299</c:v>
                </c:pt>
                <c:pt idx="11545">
                  <c:v>16.0347222222222</c:v>
                </c:pt>
                <c:pt idx="11546">
                  <c:v>16.036111111111101</c:v>
                </c:pt>
                <c:pt idx="11547">
                  <c:v>16.037500000000001</c:v>
                </c:pt>
                <c:pt idx="11548">
                  <c:v>16.038888888888899</c:v>
                </c:pt>
                <c:pt idx="11549">
                  <c:v>16.040277777777799</c:v>
                </c:pt>
                <c:pt idx="11550">
                  <c:v>16.0416666666667</c:v>
                </c:pt>
                <c:pt idx="11551">
                  <c:v>16.0430555555556</c:v>
                </c:pt>
                <c:pt idx="11552">
                  <c:v>16.044444444444402</c:v>
                </c:pt>
                <c:pt idx="11553">
                  <c:v>16.045833333333299</c:v>
                </c:pt>
                <c:pt idx="11554">
                  <c:v>16.047222222222199</c:v>
                </c:pt>
                <c:pt idx="11555">
                  <c:v>16.0486111111111</c:v>
                </c:pt>
                <c:pt idx="11556">
                  <c:v>16.05</c:v>
                </c:pt>
                <c:pt idx="11557">
                  <c:v>16.051388888888901</c:v>
                </c:pt>
                <c:pt idx="11558">
                  <c:v>16.052777777777798</c:v>
                </c:pt>
                <c:pt idx="11559">
                  <c:v>16.054166666666699</c:v>
                </c:pt>
                <c:pt idx="11560">
                  <c:v>16.0555555555556</c:v>
                </c:pt>
                <c:pt idx="11561">
                  <c:v>16.056944444444401</c:v>
                </c:pt>
                <c:pt idx="11562">
                  <c:v>16.058333333333302</c:v>
                </c:pt>
                <c:pt idx="11563">
                  <c:v>16.059722222222199</c:v>
                </c:pt>
                <c:pt idx="11564">
                  <c:v>16.061111111111099</c:v>
                </c:pt>
                <c:pt idx="11565">
                  <c:v>16.0625</c:v>
                </c:pt>
                <c:pt idx="11566">
                  <c:v>16.063888888888901</c:v>
                </c:pt>
                <c:pt idx="11567">
                  <c:v>16.065277777777801</c:v>
                </c:pt>
                <c:pt idx="11568">
                  <c:v>16.066666666666698</c:v>
                </c:pt>
                <c:pt idx="11569">
                  <c:v>16.068055555555599</c:v>
                </c:pt>
                <c:pt idx="11570">
                  <c:v>16.0694444444444</c:v>
                </c:pt>
                <c:pt idx="11571">
                  <c:v>16.070833333333301</c:v>
                </c:pt>
                <c:pt idx="11572">
                  <c:v>16.072222222222202</c:v>
                </c:pt>
                <c:pt idx="11573">
                  <c:v>16.073611111111099</c:v>
                </c:pt>
                <c:pt idx="11574">
                  <c:v>16.074999999999999</c:v>
                </c:pt>
                <c:pt idx="11575">
                  <c:v>16.0763888888889</c:v>
                </c:pt>
                <c:pt idx="11576">
                  <c:v>16.077777777777801</c:v>
                </c:pt>
                <c:pt idx="11577">
                  <c:v>16.079166666666701</c:v>
                </c:pt>
                <c:pt idx="11578">
                  <c:v>16.080555555555598</c:v>
                </c:pt>
                <c:pt idx="11579">
                  <c:v>16.0819444444444</c:v>
                </c:pt>
                <c:pt idx="11580">
                  <c:v>16.0833333333333</c:v>
                </c:pt>
                <c:pt idx="11581">
                  <c:v>16.084722222222201</c:v>
                </c:pt>
                <c:pt idx="11582">
                  <c:v>16.086111111111101</c:v>
                </c:pt>
                <c:pt idx="11583">
                  <c:v>16.087499999999999</c:v>
                </c:pt>
                <c:pt idx="11584">
                  <c:v>16.088888888888899</c:v>
                </c:pt>
                <c:pt idx="11585">
                  <c:v>16.0902777777778</c:v>
                </c:pt>
                <c:pt idx="11586">
                  <c:v>16.091666666666701</c:v>
                </c:pt>
                <c:pt idx="11587">
                  <c:v>16.093055555555601</c:v>
                </c:pt>
                <c:pt idx="11588">
                  <c:v>16.094444444444399</c:v>
                </c:pt>
                <c:pt idx="11589">
                  <c:v>16.095833333333299</c:v>
                </c:pt>
                <c:pt idx="11590">
                  <c:v>16.0972222222222</c:v>
                </c:pt>
                <c:pt idx="11591">
                  <c:v>16.098611111111101</c:v>
                </c:pt>
                <c:pt idx="11592">
                  <c:v>16.100000000000001</c:v>
                </c:pt>
                <c:pt idx="11593">
                  <c:v>16.101388888888899</c:v>
                </c:pt>
                <c:pt idx="11594">
                  <c:v>16.102777777777799</c:v>
                </c:pt>
                <c:pt idx="11595">
                  <c:v>16.1041666666667</c:v>
                </c:pt>
                <c:pt idx="11596">
                  <c:v>16.1055555555556</c:v>
                </c:pt>
                <c:pt idx="11597">
                  <c:v>16.106944444444402</c:v>
                </c:pt>
                <c:pt idx="11598">
                  <c:v>16.108333333333299</c:v>
                </c:pt>
                <c:pt idx="11599">
                  <c:v>16.109722222222199</c:v>
                </c:pt>
                <c:pt idx="11600">
                  <c:v>16.1111111111111</c:v>
                </c:pt>
                <c:pt idx="11601">
                  <c:v>16.112500000000001</c:v>
                </c:pt>
                <c:pt idx="11602">
                  <c:v>16.113888888888901</c:v>
                </c:pt>
                <c:pt idx="11603">
                  <c:v>16.115277777777798</c:v>
                </c:pt>
                <c:pt idx="11604">
                  <c:v>16.116666666666699</c:v>
                </c:pt>
                <c:pt idx="11605">
                  <c:v>16.1180555555556</c:v>
                </c:pt>
                <c:pt idx="11606">
                  <c:v>16.119444444444401</c:v>
                </c:pt>
                <c:pt idx="11607">
                  <c:v>16.120833333333302</c:v>
                </c:pt>
                <c:pt idx="11608">
                  <c:v>16.122222222222199</c:v>
                </c:pt>
                <c:pt idx="11609">
                  <c:v>16.123611111111099</c:v>
                </c:pt>
                <c:pt idx="11610">
                  <c:v>16.125</c:v>
                </c:pt>
                <c:pt idx="11611">
                  <c:v>16.126388888888901</c:v>
                </c:pt>
                <c:pt idx="11612">
                  <c:v>16.127777777777801</c:v>
                </c:pt>
                <c:pt idx="11613">
                  <c:v>16.129166666666698</c:v>
                </c:pt>
                <c:pt idx="11614">
                  <c:v>16.130555555555599</c:v>
                </c:pt>
                <c:pt idx="11615">
                  <c:v>16.1319444444444</c:v>
                </c:pt>
                <c:pt idx="11616">
                  <c:v>16.133333333333301</c:v>
                </c:pt>
                <c:pt idx="11617">
                  <c:v>16.134722222222202</c:v>
                </c:pt>
                <c:pt idx="11618">
                  <c:v>16.136111111111099</c:v>
                </c:pt>
                <c:pt idx="11619">
                  <c:v>16.137499999999999</c:v>
                </c:pt>
                <c:pt idx="11620">
                  <c:v>16.1388888888889</c:v>
                </c:pt>
                <c:pt idx="11621">
                  <c:v>16.140277777777801</c:v>
                </c:pt>
                <c:pt idx="11622">
                  <c:v>16.141666666666701</c:v>
                </c:pt>
                <c:pt idx="11623">
                  <c:v>16.143055555555598</c:v>
                </c:pt>
                <c:pt idx="11624">
                  <c:v>16.1444444444444</c:v>
                </c:pt>
                <c:pt idx="11625">
                  <c:v>16.1458333333333</c:v>
                </c:pt>
                <c:pt idx="11626">
                  <c:v>16.147222222222201</c:v>
                </c:pt>
                <c:pt idx="11627">
                  <c:v>16.148611111111101</c:v>
                </c:pt>
                <c:pt idx="11628">
                  <c:v>16.149999999999999</c:v>
                </c:pt>
                <c:pt idx="11629">
                  <c:v>16.151388888888899</c:v>
                </c:pt>
                <c:pt idx="11630">
                  <c:v>16.1527777777778</c:v>
                </c:pt>
                <c:pt idx="11631">
                  <c:v>16.154166666666701</c:v>
                </c:pt>
                <c:pt idx="11632">
                  <c:v>16.155555555555601</c:v>
                </c:pt>
                <c:pt idx="11633">
                  <c:v>16.156944444444399</c:v>
                </c:pt>
                <c:pt idx="11634">
                  <c:v>16.158333333333299</c:v>
                </c:pt>
                <c:pt idx="11635">
                  <c:v>16.1597222222222</c:v>
                </c:pt>
                <c:pt idx="11636">
                  <c:v>16.161111111111101</c:v>
                </c:pt>
                <c:pt idx="11637">
                  <c:v>16.162500000000001</c:v>
                </c:pt>
                <c:pt idx="11638">
                  <c:v>16.163888888888899</c:v>
                </c:pt>
                <c:pt idx="11639">
                  <c:v>16.165277777777799</c:v>
                </c:pt>
                <c:pt idx="11640">
                  <c:v>16.1666666666667</c:v>
                </c:pt>
                <c:pt idx="11641">
                  <c:v>16.1680555555556</c:v>
                </c:pt>
                <c:pt idx="11642">
                  <c:v>16.169444444444402</c:v>
                </c:pt>
                <c:pt idx="11643">
                  <c:v>16.170833333333299</c:v>
                </c:pt>
                <c:pt idx="11644">
                  <c:v>16.172222222222199</c:v>
                </c:pt>
                <c:pt idx="11645">
                  <c:v>16.1736111111111</c:v>
                </c:pt>
                <c:pt idx="11646">
                  <c:v>16.175000000000001</c:v>
                </c:pt>
                <c:pt idx="11647">
                  <c:v>16.176388888888901</c:v>
                </c:pt>
                <c:pt idx="11648">
                  <c:v>16.177777777777798</c:v>
                </c:pt>
                <c:pt idx="11649">
                  <c:v>16.179166666666699</c:v>
                </c:pt>
                <c:pt idx="11650">
                  <c:v>16.1805555555556</c:v>
                </c:pt>
                <c:pt idx="11651">
                  <c:v>16.181944444444401</c:v>
                </c:pt>
                <c:pt idx="11652">
                  <c:v>16.183333333333302</c:v>
                </c:pt>
                <c:pt idx="11653">
                  <c:v>16.184722222222199</c:v>
                </c:pt>
                <c:pt idx="11654">
                  <c:v>16.186111111111099</c:v>
                </c:pt>
                <c:pt idx="11655">
                  <c:v>16.1875</c:v>
                </c:pt>
                <c:pt idx="11656">
                  <c:v>16.188888888888901</c:v>
                </c:pt>
                <c:pt idx="11657">
                  <c:v>16.190277777777801</c:v>
                </c:pt>
                <c:pt idx="11658">
                  <c:v>16.191666666666698</c:v>
                </c:pt>
                <c:pt idx="11659">
                  <c:v>16.193055555555599</c:v>
                </c:pt>
                <c:pt idx="11660">
                  <c:v>16.1944444444444</c:v>
                </c:pt>
                <c:pt idx="11661">
                  <c:v>16.195833333333301</c:v>
                </c:pt>
                <c:pt idx="11662">
                  <c:v>16.197222222222202</c:v>
                </c:pt>
                <c:pt idx="11663">
                  <c:v>16.198611111111099</c:v>
                </c:pt>
                <c:pt idx="11664">
                  <c:v>16.2</c:v>
                </c:pt>
                <c:pt idx="11665">
                  <c:v>16.2013888888889</c:v>
                </c:pt>
                <c:pt idx="11666">
                  <c:v>16.202777777777801</c:v>
                </c:pt>
                <c:pt idx="11667">
                  <c:v>16.204166666666701</c:v>
                </c:pt>
                <c:pt idx="11668">
                  <c:v>16.205555555555598</c:v>
                </c:pt>
                <c:pt idx="11669">
                  <c:v>16.2069444444444</c:v>
                </c:pt>
                <c:pt idx="11670">
                  <c:v>16.2083333333333</c:v>
                </c:pt>
                <c:pt idx="11671">
                  <c:v>16.209722222222201</c:v>
                </c:pt>
                <c:pt idx="11672">
                  <c:v>16.211111111111101</c:v>
                </c:pt>
                <c:pt idx="11673">
                  <c:v>16.212499999999999</c:v>
                </c:pt>
                <c:pt idx="11674">
                  <c:v>16.213888888888899</c:v>
                </c:pt>
                <c:pt idx="11675">
                  <c:v>16.2152777777778</c:v>
                </c:pt>
                <c:pt idx="11676">
                  <c:v>16.216666666666701</c:v>
                </c:pt>
                <c:pt idx="11677">
                  <c:v>16.218055555555601</c:v>
                </c:pt>
                <c:pt idx="11678">
                  <c:v>16.219444444444399</c:v>
                </c:pt>
                <c:pt idx="11679">
                  <c:v>16.220833333333299</c:v>
                </c:pt>
                <c:pt idx="11680">
                  <c:v>16.2222222222222</c:v>
                </c:pt>
                <c:pt idx="11681">
                  <c:v>16.223611111111101</c:v>
                </c:pt>
                <c:pt idx="11682">
                  <c:v>16.225000000000001</c:v>
                </c:pt>
                <c:pt idx="11683">
                  <c:v>16.226388888888899</c:v>
                </c:pt>
                <c:pt idx="11684">
                  <c:v>16.227777777777799</c:v>
                </c:pt>
                <c:pt idx="11685">
                  <c:v>16.2291666666667</c:v>
                </c:pt>
                <c:pt idx="11686">
                  <c:v>16.2305555555556</c:v>
                </c:pt>
                <c:pt idx="11687">
                  <c:v>16.231944444444402</c:v>
                </c:pt>
                <c:pt idx="11688">
                  <c:v>16.233333333333299</c:v>
                </c:pt>
                <c:pt idx="11689">
                  <c:v>16.234722222222199</c:v>
                </c:pt>
                <c:pt idx="11690">
                  <c:v>16.2361111111111</c:v>
                </c:pt>
                <c:pt idx="11691">
                  <c:v>16.237500000000001</c:v>
                </c:pt>
                <c:pt idx="11692">
                  <c:v>16.238888888888901</c:v>
                </c:pt>
                <c:pt idx="11693">
                  <c:v>16.240277777777798</c:v>
                </c:pt>
                <c:pt idx="11694">
                  <c:v>16.241666666666699</c:v>
                </c:pt>
                <c:pt idx="11695">
                  <c:v>16.2430555555556</c:v>
                </c:pt>
                <c:pt idx="11696">
                  <c:v>16.244444444444401</c:v>
                </c:pt>
                <c:pt idx="11697">
                  <c:v>16.245833333333302</c:v>
                </c:pt>
                <c:pt idx="11698">
                  <c:v>16.247222222222199</c:v>
                </c:pt>
                <c:pt idx="11699">
                  <c:v>16.248611111111099</c:v>
                </c:pt>
                <c:pt idx="11700">
                  <c:v>16.25</c:v>
                </c:pt>
                <c:pt idx="11701">
                  <c:v>16.251388888888901</c:v>
                </c:pt>
                <c:pt idx="11702">
                  <c:v>16.252777777777801</c:v>
                </c:pt>
                <c:pt idx="11703">
                  <c:v>16.254166666666698</c:v>
                </c:pt>
                <c:pt idx="11704">
                  <c:v>16.255555555555599</c:v>
                </c:pt>
                <c:pt idx="11705">
                  <c:v>16.2569444444444</c:v>
                </c:pt>
                <c:pt idx="11706">
                  <c:v>16.258333333333301</c:v>
                </c:pt>
                <c:pt idx="11707">
                  <c:v>16.259722222222202</c:v>
                </c:pt>
                <c:pt idx="11708">
                  <c:v>16.261111111111099</c:v>
                </c:pt>
                <c:pt idx="11709">
                  <c:v>16.262499999999999</c:v>
                </c:pt>
                <c:pt idx="11710">
                  <c:v>16.2638888888889</c:v>
                </c:pt>
                <c:pt idx="11711">
                  <c:v>16.265277777777801</c:v>
                </c:pt>
                <c:pt idx="11712">
                  <c:v>16.266666666666701</c:v>
                </c:pt>
                <c:pt idx="11713">
                  <c:v>16.268055555555598</c:v>
                </c:pt>
                <c:pt idx="11714">
                  <c:v>16.2694444444444</c:v>
                </c:pt>
                <c:pt idx="11715">
                  <c:v>16.2708333333333</c:v>
                </c:pt>
                <c:pt idx="11716">
                  <c:v>16.272222222222201</c:v>
                </c:pt>
                <c:pt idx="11717">
                  <c:v>16.273611111111101</c:v>
                </c:pt>
                <c:pt idx="11718">
                  <c:v>16.274999999999999</c:v>
                </c:pt>
                <c:pt idx="11719">
                  <c:v>16.276388888888899</c:v>
                </c:pt>
                <c:pt idx="11720">
                  <c:v>16.2777777777778</c:v>
                </c:pt>
                <c:pt idx="11721">
                  <c:v>16.279166666666701</c:v>
                </c:pt>
                <c:pt idx="11722">
                  <c:v>16.280555555555601</c:v>
                </c:pt>
                <c:pt idx="11723">
                  <c:v>16.281944444444399</c:v>
                </c:pt>
                <c:pt idx="11724">
                  <c:v>16.283333333333299</c:v>
                </c:pt>
                <c:pt idx="11725">
                  <c:v>16.2847222222222</c:v>
                </c:pt>
                <c:pt idx="11726">
                  <c:v>16.286111111111101</c:v>
                </c:pt>
                <c:pt idx="11727">
                  <c:v>16.287500000000001</c:v>
                </c:pt>
                <c:pt idx="11728">
                  <c:v>16.288888888888899</c:v>
                </c:pt>
                <c:pt idx="11729">
                  <c:v>16.290277777777799</c:v>
                </c:pt>
                <c:pt idx="11730">
                  <c:v>16.2916666666667</c:v>
                </c:pt>
                <c:pt idx="11731">
                  <c:v>16.2930555555556</c:v>
                </c:pt>
                <c:pt idx="11732">
                  <c:v>16.294444444444402</c:v>
                </c:pt>
                <c:pt idx="11733">
                  <c:v>16.295833333333299</c:v>
                </c:pt>
                <c:pt idx="11734">
                  <c:v>16.297222222222199</c:v>
                </c:pt>
                <c:pt idx="11735">
                  <c:v>16.2986111111111</c:v>
                </c:pt>
                <c:pt idx="11736">
                  <c:v>16.3</c:v>
                </c:pt>
                <c:pt idx="11737">
                  <c:v>16.301388888888901</c:v>
                </c:pt>
                <c:pt idx="11738">
                  <c:v>16.302777777777798</c:v>
                </c:pt>
                <c:pt idx="11739">
                  <c:v>16.304166666666699</c:v>
                </c:pt>
                <c:pt idx="11740">
                  <c:v>16.3055555555556</c:v>
                </c:pt>
                <c:pt idx="11741">
                  <c:v>16.306944444444401</c:v>
                </c:pt>
                <c:pt idx="11742">
                  <c:v>16.308333333333302</c:v>
                </c:pt>
                <c:pt idx="11743">
                  <c:v>16.309722222222199</c:v>
                </c:pt>
                <c:pt idx="11744">
                  <c:v>16.311111111111099</c:v>
                </c:pt>
                <c:pt idx="11745">
                  <c:v>16.3125</c:v>
                </c:pt>
                <c:pt idx="11746">
                  <c:v>16.313888888888901</c:v>
                </c:pt>
                <c:pt idx="11747">
                  <c:v>16.315277777777801</c:v>
                </c:pt>
                <c:pt idx="11748">
                  <c:v>16.316666666666698</c:v>
                </c:pt>
                <c:pt idx="11749">
                  <c:v>16.318055555555599</c:v>
                </c:pt>
                <c:pt idx="11750">
                  <c:v>16.3194444444444</c:v>
                </c:pt>
                <c:pt idx="11751">
                  <c:v>16.320833333333301</c:v>
                </c:pt>
                <c:pt idx="11752">
                  <c:v>16.322222222222202</c:v>
                </c:pt>
                <c:pt idx="11753">
                  <c:v>16.323611111111099</c:v>
                </c:pt>
                <c:pt idx="11754">
                  <c:v>16.324999999999999</c:v>
                </c:pt>
                <c:pt idx="11755">
                  <c:v>16.3263888888889</c:v>
                </c:pt>
                <c:pt idx="11756">
                  <c:v>16.327777777777801</c:v>
                </c:pt>
                <c:pt idx="11757">
                  <c:v>16.329166666666701</c:v>
                </c:pt>
                <c:pt idx="11758">
                  <c:v>16.330555555555598</c:v>
                </c:pt>
                <c:pt idx="11759">
                  <c:v>16.3319444444444</c:v>
                </c:pt>
                <c:pt idx="11760">
                  <c:v>16.3333333333333</c:v>
                </c:pt>
                <c:pt idx="11761">
                  <c:v>16.334722222222201</c:v>
                </c:pt>
                <c:pt idx="11762">
                  <c:v>16.336111111111101</c:v>
                </c:pt>
                <c:pt idx="11763">
                  <c:v>16.337499999999999</c:v>
                </c:pt>
                <c:pt idx="11764">
                  <c:v>16.338888888888899</c:v>
                </c:pt>
                <c:pt idx="11765">
                  <c:v>16.3402777777778</c:v>
                </c:pt>
                <c:pt idx="11766">
                  <c:v>16.341666666666701</c:v>
                </c:pt>
                <c:pt idx="11767">
                  <c:v>16.343055555555601</c:v>
                </c:pt>
                <c:pt idx="11768">
                  <c:v>16.344444444444399</c:v>
                </c:pt>
                <c:pt idx="11769">
                  <c:v>16.345833333333299</c:v>
                </c:pt>
                <c:pt idx="11770">
                  <c:v>16.3472222222222</c:v>
                </c:pt>
                <c:pt idx="11771">
                  <c:v>16.348611111111101</c:v>
                </c:pt>
                <c:pt idx="11772">
                  <c:v>16.350000000000001</c:v>
                </c:pt>
                <c:pt idx="11773">
                  <c:v>16.351388888888899</c:v>
                </c:pt>
                <c:pt idx="11774">
                  <c:v>16.352777777777799</c:v>
                </c:pt>
                <c:pt idx="11775">
                  <c:v>16.3541666666667</c:v>
                </c:pt>
                <c:pt idx="11776">
                  <c:v>16.3555555555556</c:v>
                </c:pt>
                <c:pt idx="11777">
                  <c:v>16.356944444444402</c:v>
                </c:pt>
                <c:pt idx="11778">
                  <c:v>16.358333333333299</c:v>
                </c:pt>
                <c:pt idx="11779">
                  <c:v>16.359722222222199</c:v>
                </c:pt>
                <c:pt idx="11780">
                  <c:v>16.3611111111111</c:v>
                </c:pt>
                <c:pt idx="11781">
                  <c:v>16.362500000000001</c:v>
                </c:pt>
                <c:pt idx="11782">
                  <c:v>16.363888888888901</c:v>
                </c:pt>
                <c:pt idx="11783">
                  <c:v>16.365277777777798</c:v>
                </c:pt>
                <c:pt idx="11784">
                  <c:v>16.366666666666699</c:v>
                </c:pt>
                <c:pt idx="11785">
                  <c:v>16.3680555555556</c:v>
                </c:pt>
                <c:pt idx="11786">
                  <c:v>16.369444444444401</c:v>
                </c:pt>
                <c:pt idx="11787">
                  <c:v>16.370833333333302</c:v>
                </c:pt>
                <c:pt idx="11788">
                  <c:v>16.372222222222199</c:v>
                </c:pt>
                <c:pt idx="11789">
                  <c:v>16.373611111111099</c:v>
                </c:pt>
                <c:pt idx="11790">
                  <c:v>16.375</c:v>
                </c:pt>
                <c:pt idx="11791">
                  <c:v>16.376388888888901</c:v>
                </c:pt>
                <c:pt idx="11792">
                  <c:v>16.377777777777801</c:v>
                </c:pt>
                <c:pt idx="11793">
                  <c:v>16.379166666666698</c:v>
                </c:pt>
                <c:pt idx="11794">
                  <c:v>16.380555555555599</c:v>
                </c:pt>
                <c:pt idx="11795">
                  <c:v>16.3819444444444</c:v>
                </c:pt>
                <c:pt idx="11796">
                  <c:v>16.383333333333301</c:v>
                </c:pt>
                <c:pt idx="11797">
                  <c:v>16.384722222222202</c:v>
                </c:pt>
                <c:pt idx="11798">
                  <c:v>16.386111111111099</c:v>
                </c:pt>
                <c:pt idx="11799">
                  <c:v>16.387499999999999</c:v>
                </c:pt>
                <c:pt idx="11800">
                  <c:v>16.3888888888889</c:v>
                </c:pt>
                <c:pt idx="11801">
                  <c:v>16.390277777777801</c:v>
                </c:pt>
                <c:pt idx="11802">
                  <c:v>16.391666666666701</c:v>
                </c:pt>
                <c:pt idx="11803">
                  <c:v>16.393055555555598</c:v>
                </c:pt>
                <c:pt idx="11804">
                  <c:v>16.3944444444444</c:v>
                </c:pt>
                <c:pt idx="11805">
                  <c:v>16.3958333333333</c:v>
                </c:pt>
                <c:pt idx="11806">
                  <c:v>16.397222222222201</c:v>
                </c:pt>
                <c:pt idx="11807">
                  <c:v>16.398611111111101</c:v>
                </c:pt>
                <c:pt idx="11808">
                  <c:v>16.399999999999999</c:v>
                </c:pt>
                <c:pt idx="11809">
                  <c:v>16.401388888888899</c:v>
                </c:pt>
                <c:pt idx="11810">
                  <c:v>16.4027777777778</c:v>
                </c:pt>
                <c:pt idx="11811">
                  <c:v>16.404166666666701</c:v>
                </c:pt>
                <c:pt idx="11812">
                  <c:v>16.405555555555601</c:v>
                </c:pt>
                <c:pt idx="11813">
                  <c:v>16.406944444444399</c:v>
                </c:pt>
                <c:pt idx="11814">
                  <c:v>16.408333333333299</c:v>
                </c:pt>
                <c:pt idx="11815">
                  <c:v>16.4097222222222</c:v>
                </c:pt>
                <c:pt idx="11816">
                  <c:v>16.411111111111101</c:v>
                </c:pt>
                <c:pt idx="11817">
                  <c:v>16.412500000000001</c:v>
                </c:pt>
                <c:pt idx="11818">
                  <c:v>16.413888888888899</c:v>
                </c:pt>
                <c:pt idx="11819">
                  <c:v>16.415277777777799</c:v>
                </c:pt>
                <c:pt idx="11820">
                  <c:v>16.4166666666667</c:v>
                </c:pt>
                <c:pt idx="11821">
                  <c:v>16.4180555555556</c:v>
                </c:pt>
                <c:pt idx="11822">
                  <c:v>16.419444444444402</c:v>
                </c:pt>
                <c:pt idx="11823">
                  <c:v>16.420833333333299</c:v>
                </c:pt>
                <c:pt idx="11824">
                  <c:v>16.422222222222199</c:v>
                </c:pt>
                <c:pt idx="11825">
                  <c:v>16.4236111111111</c:v>
                </c:pt>
                <c:pt idx="11826">
                  <c:v>16.425000000000001</c:v>
                </c:pt>
                <c:pt idx="11827">
                  <c:v>16.426388888888901</c:v>
                </c:pt>
                <c:pt idx="11828">
                  <c:v>16.427777777777798</c:v>
                </c:pt>
                <c:pt idx="11829">
                  <c:v>16.429166666666699</c:v>
                </c:pt>
                <c:pt idx="11830">
                  <c:v>16.4305555555556</c:v>
                </c:pt>
                <c:pt idx="11831">
                  <c:v>16.431944444444401</c:v>
                </c:pt>
                <c:pt idx="11832">
                  <c:v>16.433333333333302</c:v>
                </c:pt>
                <c:pt idx="11833">
                  <c:v>16.434722222222199</c:v>
                </c:pt>
                <c:pt idx="11834">
                  <c:v>16.436111111111099</c:v>
                </c:pt>
                <c:pt idx="11835">
                  <c:v>16.4375</c:v>
                </c:pt>
                <c:pt idx="11836">
                  <c:v>16.438888888888901</c:v>
                </c:pt>
                <c:pt idx="11837">
                  <c:v>16.440277777777801</c:v>
                </c:pt>
                <c:pt idx="11838">
                  <c:v>16.441666666666698</c:v>
                </c:pt>
                <c:pt idx="11839">
                  <c:v>16.443055555555599</c:v>
                </c:pt>
                <c:pt idx="11840">
                  <c:v>16.4444444444444</c:v>
                </c:pt>
                <c:pt idx="11841">
                  <c:v>16.445833333333301</c:v>
                </c:pt>
                <c:pt idx="11842">
                  <c:v>16.447222222222202</c:v>
                </c:pt>
                <c:pt idx="11843">
                  <c:v>16.448611111111099</c:v>
                </c:pt>
                <c:pt idx="11844">
                  <c:v>16.45</c:v>
                </c:pt>
                <c:pt idx="11845">
                  <c:v>16.4513888888889</c:v>
                </c:pt>
                <c:pt idx="11846">
                  <c:v>16.452777777777801</c:v>
                </c:pt>
                <c:pt idx="11847">
                  <c:v>16.454166666666701</c:v>
                </c:pt>
                <c:pt idx="11848">
                  <c:v>16.455555555555598</c:v>
                </c:pt>
                <c:pt idx="11849">
                  <c:v>16.4569444444444</c:v>
                </c:pt>
                <c:pt idx="11850">
                  <c:v>16.4583333333333</c:v>
                </c:pt>
                <c:pt idx="11851">
                  <c:v>16.459722222222201</c:v>
                </c:pt>
                <c:pt idx="11852">
                  <c:v>16.461111111111101</c:v>
                </c:pt>
                <c:pt idx="11853">
                  <c:v>16.462499999999999</c:v>
                </c:pt>
                <c:pt idx="11854">
                  <c:v>16.463888888888899</c:v>
                </c:pt>
                <c:pt idx="11855">
                  <c:v>16.4652777777778</c:v>
                </c:pt>
                <c:pt idx="11856">
                  <c:v>16.466666666666701</c:v>
                </c:pt>
                <c:pt idx="11857">
                  <c:v>16.468055555555601</c:v>
                </c:pt>
                <c:pt idx="11858">
                  <c:v>16.469444444444399</c:v>
                </c:pt>
                <c:pt idx="11859">
                  <c:v>16.470833333333299</c:v>
                </c:pt>
                <c:pt idx="11860">
                  <c:v>16.4722222222222</c:v>
                </c:pt>
                <c:pt idx="11861">
                  <c:v>16.473611111111101</c:v>
                </c:pt>
                <c:pt idx="11862">
                  <c:v>16.475000000000001</c:v>
                </c:pt>
                <c:pt idx="11863">
                  <c:v>16.476388888888899</c:v>
                </c:pt>
                <c:pt idx="11864">
                  <c:v>16.477777777777799</c:v>
                </c:pt>
                <c:pt idx="11865">
                  <c:v>16.4791666666667</c:v>
                </c:pt>
                <c:pt idx="11866">
                  <c:v>16.4805555555556</c:v>
                </c:pt>
                <c:pt idx="11867">
                  <c:v>16.481944444444402</c:v>
                </c:pt>
                <c:pt idx="11868">
                  <c:v>16.483333333333299</c:v>
                </c:pt>
                <c:pt idx="11869">
                  <c:v>16.484722222222199</c:v>
                </c:pt>
                <c:pt idx="11870">
                  <c:v>16.4861111111111</c:v>
                </c:pt>
                <c:pt idx="11871">
                  <c:v>16.487500000000001</c:v>
                </c:pt>
                <c:pt idx="11872">
                  <c:v>16.488888888888901</c:v>
                </c:pt>
                <c:pt idx="11873">
                  <c:v>16.490277777777798</c:v>
                </c:pt>
                <c:pt idx="11874">
                  <c:v>16.491666666666699</c:v>
                </c:pt>
                <c:pt idx="11875">
                  <c:v>16.4930555555556</c:v>
                </c:pt>
                <c:pt idx="11876">
                  <c:v>16.494444444444401</c:v>
                </c:pt>
                <c:pt idx="11877">
                  <c:v>16.495833333333302</c:v>
                </c:pt>
                <c:pt idx="11878">
                  <c:v>16.497222222222199</c:v>
                </c:pt>
                <c:pt idx="11879">
                  <c:v>16.498611111111099</c:v>
                </c:pt>
                <c:pt idx="11880">
                  <c:v>16.5</c:v>
                </c:pt>
                <c:pt idx="11881">
                  <c:v>16.501388888888901</c:v>
                </c:pt>
                <c:pt idx="11882">
                  <c:v>16.502777777777801</c:v>
                </c:pt>
                <c:pt idx="11883">
                  <c:v>16.504166666666698</c:v>
                </c:pt>
                <c:pt idx="11884">
                  <c:v>16.505555555555599</c:v>
                </c:pt>
                <c:pt idx="11885">
                  <c:v>16.5069444444444</c:v>
                </c:pt>
                <c:pt idx="11886">
                  <c:v>16.508333333333301</c:v>
                </c:pt>
                <c:pt idx="11887">
                  <c:v>16.509722222222202</c:v>
                </c:pt>
                <c:pt idx="11888">
                  <c:v>16.511111111111099</c:v>
                </c:pt>
                <c:pt idx="11889">
                  <c:v>16.512499999999999</c:v>
                </c:pt>
                <c:pt idx="11890">
                  <c:v>16.5138888888889</c:v>
                </c:pt>
                <c:pt idx="11891">
                  <c:v>16.515277777777801</c:v>
                </c:pt>
                <c:pt idx="11892">
                  <c:v>16.516666666666701</c:v>
                </c:pt>
                <c:pt idx="11893">
                  <c:v>16.518055555555598</c:v>
                </c:pt>
                <c:pt idx="11894">
                  <c:v>16.5194444444444</c:v>
                </c:pt>
                <c:pt idx="11895">
                  <c:v>16.5208333333333</c:v>
                </c:pt>
                <c:pt idx="11896">
                  <c:v>16.522222222222201</c:v>
                </c:pt>
                <c:pt idx="11897">
                  <c:v>16.523611111111101</c:v>
                </c:pt>
                <c:pt idx="11898">
                  <c:v>16.524999999999999</c:v>
                </c:pt>
                <c:pt idx="11899">
                  <c:v>16.526388888888899</c:v>
                </c:pt>
                <c:pt idx="11900">
                  <c:v>16.5277777777778</c:v>
                </c:pt>
                <c:pt idx="11901">
                  <c:v>16.529166666666701</c:v>
                </c:pt>
                <c:pt idx="11902">
                  <c:v>16.530555555555601</c:v>
                </c:pt>
                <c:pt idx="11903">
                  <c:v>16.531944444444399</c:v>
                </c:pt>
                <c:pt idx="11904">
                  <c:v>16.533333333333299</c:v>
                </c:pt>
                <c:pt idx="11905">
                  <c:v>16.5347222222222</c:v>
                </c:pt>
                <c:pt idx="11906">
                  <c:v>16.536111111111101</c:v>
                </c:pt>
                <c:pt idx="11907">
                  <c:v>16.537500000000001</c:v>
                </c:pt>
                <c:pt idx="11908">
                  <c:v>16.538888888888899</c:v>
                </c:pt>
                <c:pt idx="11909">
                  <c:v>16.540277777777799</c:v>
                </c:pt>
                <c:pt idx="11910">
                  <c:v>16.5416666666667</c:v>
                </c:pt>
                <c:pt idx="11911">
                  <c:v>16.5430555555556</c:v>
                </c:pt>
                <c:pt idx="11912">
                  <c:v>16.544444444444402</c:v>
                </c:pt>
                <c:pt idx="11913">
                  <c:v>16.545833333333299</c:v>
                </c:pt>
                <c:pt idx="11914">
                  <c:v>16.547222222222199</c:v>
                </c:pt>
                <c:pt idx="11915">
                  <c:v>16.5486111111111</c:v>
                </c:pt>
                <c:pt idx="11916">
                  <c:v>16.55</c:v>
                </c:pt>
                <c:pt idx="11917">
                  <c:v>16.551388888888901</c:v>
                </c:pt>
                <c:pt idx="11918">
                  <c:v>16.552777777777798</c:v>
                </c:pt>
                <c:pt idx="11919">
                  <c:v>16.554166666666699</c:v>
                </c:pt>
                <c:pt idx="11920">
                  <c:v>16.5555555555556</c:v>
                </c:pt>
                <c:pt idx="11921">
                  <c:v>16.556944444444401</c:v>
                </c:pt>
                <c:pt idx="11922">
                  <c:v>16.558333333333302</c:v>
                </c:pt>
                <c:pt idx="11923">
                  <c:v>16.559722222222199</c:v>
                </c:pt>
                <c:pt idx="11924">
                  <c:v>16.561111111111099</c:v>
                </c:pt>
                <c:pt idx="11925">
                  <c:v>16.5625</c:v>
                </c:pt>
                <c:pt idx="11926">
                  <c:v>16.563888888888901</c:v>
                </c:pt>
                <c:pt idx="11927">
                  <c:v>16.565277777777801</c:v>
                </c:pt>
                <c:pt idx="11928">
                  <c:v>16.566666666666698</c:v>
                </c:pt>
                <c:pt idx="11929">
                  <c:v>16.568055555555599</c:v>
                </c:pt>
                <c:pt idx="11930">
                  <c:v>16.5694444444444</c:v>
                </c:pt>
                <c:pt idx="11931">
                  <c:v>16.570833333333301</c:v>
                </c:pt>
                <c:pt idx="11932">
                  <c:v>16.572222222222202</c:v>
                </c:pt>
                <c:pt idx="11933">
                  <c:v>16.573611111111099</c:v>
                </c:pt>
                <c:pt idx="11934">
                  <c:v>16.574999999999999</c:v>
                </c:pt>
                <c:pt idx="11935">
                  <c:v>16.5763888888889</c:v>
                </c:pt>
                <c:pt idx="11936">
                  <c:v>16.577777777777801</c:v>
                </c:pt>
                <c:pt idx="11937">
                  <c:v>16.579166666666701</c:v>
                </c:pt>
                <c:pt idx="11938">
                  <c:v>16.580555555555598</c:v>
                </c:pt>
                <c:pt idx="11939">
                  <c:v>16.5819444444444</c:v>
                </c:pt>
                <c:pt idx="11940">
                  <c:v>16.5833333333333</c:v>
                </c:pt>
                <c:pt idx="11941">
                  <c:v>16.584722222222201</c:v>
                </c:pt>
                <c:pt idx="11942">
                  <c:v>16.586111111111101</c:v>
                </c:pt>
                <c:pt idx="11943">
                  <c:v>16.587499999999999</c:v>
                </c:pt>
                <c:pt idx="11944">
                  <c:v>16.588888888888899</c:v>
                </c:pt>
                <c:pt idx="11945">
                  <c:v>16.5902777777778</c:v>
                </c:pt>
                <c:pt idx="11946">
                  <c:v>16.591666666666701</c:v>
                </c:pt>
                <c:pt idx="11947">
                  <c:v>16.593055555555601</c:v>
                </c:pt>
                <c:pt idx="11948">
                  <c:v>16.594444444444399</c:v>
                </c:pt>
                <c:pt idx="11949">
                  <c:v>16.595833333333299</c:v>
                </c:pt>
                <c:pt idx="11950">
                  <c:v>16.5972222222222</c:v>
                </c:pt>
                <c:pt idx="11951">
                  <c:v>16.598611111111101</c:v>
                </c:pt>
                <c:pt idx="11952">
                  <c:v>16.600000000000001</c:v>
                </c:pt>
                <c:pt idx="11953">
                  <c:v>16.601388888888899</c:v>
                </c:pt>
                <c:pt idx="11954">
                  <c:v>16.602777777777799</c:v>
                </c:pt>
                <c:pt idx="11955">
                  <c:v>16.6041666666667</c:v>
                </c:pt>
                <c:pt idx="11956">
                  <c:v>16.6055555555556</c:v>
                </c:pt>
                <c:pt idx="11957">
                  <c:v>16.606944444444402</c:v>
                </c:pt>
                <c:pt idx="11958">
                  <c:v>16.608333333333299</c:v>
                </c:pt>
                <c:pt idx="11959">
                  <c:v>16.609722222222199</c:v>
                </c:pt>
                <c:pt idx="11960">
                  <c:v>16.6111111111111</c:v>
                </c:pt>
                <c:pt idx="11961">
                  <c:v>16.612500000000001</c:v>
                </c:pt>
                <c:pt idx="11962">
                  <c:v>16.613888888888901</c:v>
                </c:pt>
                <c:pt idx="11963">
                  <c:v>16.615277777777798</c:v>
                </c:pt>
                <c:pt idx="11964">
                  <c:v>16.616666666666699</c:v>
                </c:pt>
                <c:pt idx="11965">
                  <c:v>16.6180555555556</c:v>
                </c:pt>
                <c:pt idx="11966">
                  <c:v>16.619444444444401</c:v>
                </c:pt>
                <c:pt idx="11967">
                  <c:v>16.620833333333302</c:v>
                </c:pt>
                <c:pt idx="11968">
                  <c:v>16.622222222222199</c:v>
                </c:pt>
                <c:pt idx="11969">
                  <c:v>16.623611111111099</c:v>
                </c:pt>
                <c:pt idx="11970">
                  <c:v>16.625</c:v>
                </c:pt>
                <c:pt idx="11971">
                  <c:v>16.626388888888901</c:v>
                </c:pt>
                <c:pt idx="11972">
                  <c:v>16.627777777777801</c:v>
                </c:pt>
                <c:pt idx="11973">
                  <c:v>16.629166666666698</c:v>
                </c:pt>
                <c:pt idx="11974">
                  <c:v>16.630555555555599</c:v>
                </c:pt>
                <c:pt idx="11975">
                  <c:v>16.6319444444444</c:v>
                </c:pt>
                <c:pt idx="11976">
                  <c:v>16.633333333333301</c:v>
                </c:pt>
                <c:pt idx="11977">
                  <c:v>16.634722222222202</c:v>
                </c:pt>
                <c:pt idx="11978">
                  <c:v>16.636111111111099</c:v>
                </c:pt>
                <c:pt idx="11979">
                  <c:v>16.637499999999999</c:v>
                </c:pt>
                <c:pt idx="11980">
                  <c:v>16.6388888888889</c:v>
                </c:pt>
                <c:pt idx="11981">
                  <c:v>16.640277777777801</c:v>
                </c:pt>
                <c:pt idx="11982">
                  <c:v>16.641666666666701</c:v>
                </c:pt>
                <c:pt idx="11983">
                  <c:v>16.643055555555598</c:v>
                </c:pt>
                <c:pt idx="11984">
                  <c:v>16.6444444444444</c:v>
                </c:pt>
                <c:pt idx="11985">
                  <c:v>16.6458333333333</c:v>
                </c:pt>
                <c:pt idx="11986">
                  <c:v>16.647222222222201</c:v>
                </c:pt>
                <c:pt idx="11987">
                  <c:v>16.648611111111101</c:v>
                </c:pt>
                <c:pt idx="11988">
                  <c:v>16.649999999999999</c:v>
                </c:pt>
                <c:pt idx="11989">
                  <c:v>16.651388888888899</c:v>
                </c:pt>
                <c:pt idx="11990">
                  <c:v>16.6527777777778</c:v>
                </c:pt>
                <c:pt idx="11991">
                  <c:v>16.654166666666701</c:v>
                </c:pt>
                <c:pt idx="11992">
                  <c:v>16.655555555555601</c:v>
                </c:pt>
                <c:pt idx="11993">
                  <c:v>16.656944444444399</c:v>
                </c:pt>
                <c:pt idx="11994">
                  <c:v>16.658333333333299</c:v>
                </c:pt>
                <c:pt idx="11995">
                  <c:v>16.6597222222222</c:v>
                </c:pt>
                <c:pt idx="11996">
                  <c:v>16.661111111111101</c:v>
                </c:pt>
                <c:pt idx="11997">
                  <c:v>16.662500000000001</c:v>
                </c:pt>
                <c:pt idx="11998">
                  <c:v>16.663888888888899</c:v>
                </c:pt>
                <c:pt idx="11999">
                  <c:v>16.665277777777799</c:v>
                </c:pt>
                <c:pt idx="12000">
                  <c:v>16.6666666666667</c:v>
                </c:pt>
                <c:pt idx="12001">
                  <c:v>16.6680555555556</c:v>
                </c:pt>
                <c:pt idx="12002">
                  <c:v>16.669444444444402</c:v>
                </c:pt>
                <c:pt idx="12003">
                  <c:v>16.670833333333299</c:v>
                </c:pt>
                <c:pt idx="12004">
                  <c:v>16.672222222222199</c:v>
                </c:pt>
                <c:pt idx="12005">
                  <c:v>16.6736111111111</c:v>
                </c:pt>
                <c:pt idx="12006">
                  <c:v>16.675000000000001</c:v>
                </c:pt>
                <c:pt idx="12007">
                  <c:v>16.676388888888901</c:v>
                </c:pt>
                <c:pt idx="12008">
                  <c:v>16.677777777777798</c:v>
                </c:pt>
                <c:pt idx="12009">
                  <c:v>16.679166666666699</c:v>
                </c:pt>
                <c:pt idx="12010">
                  <c:v>16.6805555555556</c:v>
                </c:pt>
                <c:pt idx="12011">
                  <c:v>16.681944444444401</c:v>
                </c:pt>
                <c:pt idx="12012">
                  <c:v>16.683333333333302</c:v>
                </c:pt>
                <c:pt idx="12013">
                  <c:v>16.684722222222199</c:v>
                </c:pt>
                <c:pt idx="12014">
                  <c:v>16.686111111111099</c:v>
                </c:pt>
                <c:pt idx="12015">
                  <c:v>16.6875</c:v>
                </c:pt>
                <c:pt idx="12016">
                  <c:v>16.688888888888901</c:v>
                </c:pt>
                <c:pt idx="12017">
                  <c:v>16.690277777777801</c:v>
                </c:pt>
                <c:pt idx="12018">
                  <c:v>16.691666666666698</c:v>
                </c:pt>
                <c:pt idx="12019">
                  <c:v>16.693055555555599</c:v>
                </c:pt>
                <c:pt idx="12020">
                  <c:v>16.6944444444444</c:v>
                </c:pt>
                <c:pt idx="12021">
                  <c:v>16.695833333333301</c:v>
                </c:pt>
                <c:pt idx="12022">
                  <c:v>16.697222222222202</c:v>
                </c:pt>
                <c:pt idx="12023">
                  <c:v>16.698611111111099</c:v>
                </c:pt>
                <c:pt idx="12024">
                  <c:v>16.7</c:v>
                </c:pt>
                <c:pt idx="12025">
                  <c:v>16.7013888888889</c:v>
                </c:pt>
                <c:pt idx="12026">
                  <c:v>16.702777777777801</c:v>
                </c:pt>
                <c:pt idx="12027">
                  <c:v>16.704166666666701</c:v>
                </c:pt>
                <c:pt idx="12028">
                  <c:v>16.705555555555598</c:v>
                </c:pt>
                <c:pt idx="12029">
                  <c:v>16.7069444444444</c:v>
                </c:pt>
                <c:pt idx="12030">
                  <c:v>16.7083333333333</c:v>
                </c:pt>
                <c:pt idx="12031">
                  <c:v>16.709722222222201</c:v>
                </c:pt>
                <c:pt idx="12032">
                  <c:v>16.711111111111101</c:v>
                </c:pt>
                <c:pt idx="12033">
                  <c:v>16.712499999999999</c:v>
                </c:pt>
                <c:pt idx="12034">
                  <c:v>16.713888888888899</c:v>
                </c:pt>
                <c:pt idx="12035">
                  <c:v>16.7152777777778</c:v>
                </c:pt>
                <c:pt idx="12036">
                  <c:v>16.716666666666701</c:v>
                </c:pt>
                <c:pt idx="12037">
                  <c:v>16.718055555555601</c:v>
                </c:pt>
                <c:pt idx="12038">
                  <c:v>16.719444444444399</c:v>
                </c:pt>
                <c:pt idx="12039">
                  <c:v>16.720833333333299</c:v>
                </c:pt>
                <c:pt idx="12040">
                  <c:v>16.7222222222222</c:v>
                </c:pt>
                <c:pt idx="12041">
                  <c:v>16.723611111111101</c:v>
                </c:pt>
                <c:pt idx="12042">
                  <c:v>16.725000000000001</c:v>
                </c:pt>
                <c:pt idx="12043">
                  <c:v>16.726388888888899</c:v>
                </c:pt>
                <c:pt idx="12044">
                  <c:v>16.727777777777799</c:v>
                </c:pt>
                <c:pt idx="12045">
                  <c:v>16.7291666666667</c:v>
                </c:pt>
                <c:pt idx="12046">
                  <c:v>16.7305555555556</c:v>
                </c:pt>
                <c:pt idx="12047">
                  <c:v>16.731944444444402</c:v>
                </c:pt>
                <c:pt idx="12048">
                  <c:v>16.733333333333299</c:v>
                </c:pt>
                <c:pt idx="12049">
                  <c:v>16.734722222222199</c:v>
                </c:pt>
                <c:pt idx="12050">
                  <c:v>16.7361111111111</c:v>
                </c:pt>
                <c:pt idx="12051">
                  <c:v>16.737500000000001</c:v>
                </c:pt>
                <c:pt idx="12052">
                  <c:v>16.738888888888901</c:v>
                </c:pt>
                <c:pt idx="12053">
                  <c:v>16.740277777777798</c:v>
                </c:pt>
                <c:pt idx="12054">
                  <c:v>16.741666666666699</c:v>
                </c:pt>
                <c:pt idx="12055">
                  <c:v>16.7430555555556</c:v>
                </c:pt>
                <c:pt idx="12056">
                  <c:v>16.744444444444401</c:v>
                </c:pt>
                <c:pt idx="12057">
                  <c:v>16.745833333333302</c:v>
                </c:pt>
                <c:pt idx="12058">
                  <c:v>16.747222222222199</c:v>
                </c:pt>
                <c:pt idx="12059">
                  <c:v>16.748611111111099</c:v>
                </c:pt>
                <c:pt idx="12060">
                  <c:v>16.75</c:v>
                </c:pt>
                <c:pt idx="12061">
                  <c:v>16.751388888888901</c:v>
                </c:pt>
                <c:pt idx="12062">
                  <c:v>16.752777777777801</c:v>
                </c:pt>
                <c:pt idx="12063">
                  <c:v>16.754166666666698</c:v>
                </c:pt>
                <c:pt idx="12064">
                  <c:v>16.755555555555599</c:v>
                </c:pt>
                <c:pt idx="12065">
                  <c:v>16.7569444444444</c:v>
                </c:pt>
                <c:pt idx="12066">
                  <c:v>16.758333333333301</c:v>
                </c:pt>
                <c:pt idx="12067">
                  <c:v>16.759722222222202</c:v>
                </c:pt>
                <c:pt idx="12068">
                  <c:v>16.761111111111099</c:v>
                </c:pt>
                <c:pt idx="12069">
                  <c:v>16.762499999999999</c:v>
                </c:pt>
                <c:pt idx="12070">
                  <c:v>16.7638888888889</c:v>
                </c:pt>
                <c:pt idx="12071">
                  <c:v>16.765277777777801</c:v>
                </c:pt>
                <c:pt idx="12072">
                  <c:v>16.766666666666701</c:v>
                </c:pt>
                <c:pt idx="12073">
                  <c:v>16.768055555555598</c:v>
                </c:pt>
                <c:pt idx="12074">
                  <c:v>16.7694444444444</c:v>
                </c:pt>
                <c:pt idx="12075">
                  <c:v>16.7708333333333</c:v>
                </c:pt>
                <c:pt idx="12076">
                  <c:v>16.772222222222201</c:v>
                </c:pt>
                <c:pt idx="12077">
                  <c:v>16.773611111111101</c:v>
                </c:pt>
                <c:pt idx="12078">
                  <c:v>16.774999999999999</c:v>
                </c:pt>
                <c:pt idx="12079">
                  <c:v>16.776388888888899</c:v>
                </c:pt>
                <c:pt idx="12080">
                  <c:v>16.7777777777778</c:v>
                </c:pt>
                <c:pt idx="12081">
                  <c:v>16.779166666666701</c:v>
                </c:pt>
                <c:pt idx="12082">
                  <c:v>16.780555555555601</c:v>
                </c:pt>
                <c:pt idx="12083">
                  <c:v>16.781944444444399</c:v>
                </c:pt>
                <c:pt idx="12084">
                  <c:v>16.783333333333299</c:v>
                </c:pt>
                <c:pt idx="12085">
                  <c:v>16.7847222222222</c:v>
                </c:pt>
                <c:pt idx="12086">
                  <c:v>16.786111111111101</c:v>
                </c:pt>
                <c:pt idx="12087">
                  <c:v>16.787500000000001</c:v>
                </c:pt>
                <c:pt idx="12088">
                  <c:v>16.788888888888899</c:v>
                </c:pt>
                <c:pt idx="12089">
                  <c:v>16.790277777777799</c:v>
                </c:pt>
                <c:pt idx="12090">
                  <c:v>16.7916666666667</c:v>
                </c:pt>
                <c:pt idx="12091">
                  <c:v>16.7930555555556</c:v>
                </c:pt>
                <c:pt idx="12092">
                  <c:v>16.794444444444402</c:v>
                </c:pt>
                <c:pt idx="12093">
                  <c:v>16.795833333333299</c:v>
                </c:pt>
                <c:pt idx="12094">
                  <c:v>16.797222222222199</c:v>
                </c:pt>
                <c:pt idx="12095">
                  <c:v>16.7986111111111</c:v>
                </c:pt>
                <c:pt idx="12096">
                  <c:v>16.8</c:v>
                </c:pt>
                <c:pt idx="12097">
                  <c:v>16.801388888888901</c:v>
                </c:pt>
                <c:pt idx="12098">
                  <c:v>16.802777777777798</c:v>
                </c:pt>
                <c:pt idx="12099">
                  <c:v>16.804166666666699</c:v>
                </c:pt>
                <c:pt idx="12100">
                  <c:v>16.8055555555556</c:v>
                </c:pt>
                <c:pt idx="12101">
                  <c:v>16.806944444444401</c:v>
                </c:pt>
                <c:pt idx="12102">
                  <c:v>16.808333333333302</c:v>
                </c:pt>
                <c:pt idx="12103">
                  <c:v>16.809722222222199</c:v>
                </c:pt>
                <c:pt idx="12104">
                  <c:v>16.811111111111099</c:v>
                </c:pt>
                <c:pt idx="12105">
                  <c:v>16.8125</c:v>
                </c:pt>
                <c:pt idx="12106">
                  <c:v>16.813888888888901</c:v>
                </c:pt>
                <c:pt idx="12107">
                  <c:v>16.815277777777801</c:v>
                </c:pt>
                <c:pt idx="12108">
                  <c:v>16.816666666666698</c:v>
                </c:pt>
                <c:pt idx="12109">
                  <c:v>16.818055555555599</c:v>
                </c:pt>
                <c:pt idx="12110">
                  <c:v>16.8194444444444</c:v>
                </c:pt>
                <c:pt idx="12111">
                  <c:v>16.820833333333301</c:v>
                </c:pt>
                <c:pt idx="12112">
                  <c:v>16.822222222222202</c:v>
                </c:pt>
                <c:pt idx="12113">
                  <c:v>16.823611111111099</c:v>
                </c:pt>
                <c:pt idx="12114">
                  <c:v>16.824999999999999</c:v>
                </c:pt>
                <c:pt idx="12115">
                  <c:v>16.8263888888889</c:v>
                </c:pt>
                <c:pt idx="12116">
                  <c:v>16.827777777777801</c:v>
                </c:pt>
                <c:pt idx="12117">
                  <c:v>16.829166666666701</c:v>
                </c:pt>
                <c:pt idx="12118">
                  <c:v>16.830555555555598</c:v>
                </c:pt>
                <c:pt idx="12119">
                  <c:v>16.8319444444444</c:v>
                </c:pt>
                <c:pt idx="12120">
                  <c:v>16.8333333333333</c:v>
                </c:pt>
                <c:pt idx="12121">
                  <c:v>16.834722222222201</c:v>
                </c:pt>
                <c:pt idx="12122">
                  <c:v>16.836111111111101</c:v>
                </c:pt>
                <c:pt idx="12123">
                  <c:v>16.837499999999999</c:v>
                </c:pt>
                <c:pt idx="12124">
                  <c:v>16.838888888888899</c:v>
                </c:pt>
                <c:pt idx="12125">
                  <c:v>16.8402777777778</c:v>
                </c:pt>
                <c:pt idx="12126">
                  <c:v>16.841666666666701</c:v>
                </c:pt>
                <c:pt idx="12127">
                  <c:v>16.843055555555601</c:v>
                </c:pt>
                <c:pt idx="12128">
                  <c:v>16.844444444444399</c:v>
                </c:pt>
                <c:pt idx="12129">
                  <c:v>16.845833333333299</c:v>
                </c:pt>
                <c:pt idx="12130">
                  <c:v>16.8472222222222</c:v>
                </c:pt>
                <c:pt idx="12131">
                  <c:v>16.848611111111101</c:v>
                </c:pt>
                <c:pt idx="12132">
                  <c:v>16.850000000000001</c:v>
                </c:pt>
                <c:pt idx="12133">
                  <c:v>16.851388888888899</c:v>
                </c:pt>
                <c:pt idx="12134">
                  <c:v>16.852777777777799</c:v>
                </c:pt>
                <c:pt idx="12135">
                  <c:v>16.8541666666667</c:v>
                </c:pt>
                <c:pt idx="12136">
                  <c:v>16.8555555555556</c:v>
                </c:pt>
                <c:pt idx="12137">
                  <c:v>16.856944444444402</c:v>
                </c:pt>
                <c:pt idx="12138">
                  <c:v>16.858333333333299</c:v>
                </c:pt>
                <c:pt idx="12139">
                  <c:v>16.859722222222199</c:v>
                </c:pt>
                <c:pt idx="12140">
                  <c:v>16.8611111111111</c:v>
                </c:pt>
                <c:pt idx="12141">
                  <c:v>16.862500000000001</c:v>
                </c:pt>
                <c:pt idx="12142">
                  <c:v>16.863888888888901</c:v>
                </c:pt>
                <c:pt idx="12143">
                  <c:v>16.865277777777798</c:v>
                </c:pt>
                <c:pt idx="12144">
                  <c:v>16.866666666666699</c:v>
                </c:pt>
                <c:pt idx="12145">
                  <c:v>16.8680555555556</c:v>
                </c:pt>
                <c:pt idx="12146">
                  <c:v>16.869444444444401</c:v>
                </c:pt>
                <c:pt idx="12147">
                  <c:v>16.870833333333302</c:v>
                </c:pt>
                <c:pt idx="12148">
                  <c:v>16.872222222222199</c:v>
                </c:pt>
                <c:pt idx="12149">
                  <c:v>16.873611111111099</c:v>
                </c:pt>
                <c:pt idx="12150">
                  <c:v>16.875</c:v>
                </c:pt>
                <c:pt idx="12151">
                  <c:v>16.876388888888901</c:v>
                </c:pt>
                <c:pt idx="12152">
                  <c:v>16.877777777777801</c:v>
                </c:pt>
                <c:pt idx="12153">
                  <c:v>16.879166666666698</c:v>
                </c:pt>
                <c:pt idx="12154">
                  <c:v>16.880555555555599</c:v>
                </c:pt>
                <c:pt idx="12155">
                  <c:v>16.8819444444444</c:v>
                </c:pt>
                <c:pt idx="12156">
                  <c:v>16.883333333333301</c:v>
                </c:pt>
                <c:pt idx="12157">
                  <c:v>16.884722222222202</c:v>
                </c:pt>
                <c:pt idx="12158">
                  <c:v>16.886111111111099</c:v>
                </c:pt>
                <c:pt idx="12159">
                  <c:v>16.887499999999999</c:v>
                </c:pt>
                <c:pt idx="12160">
                  <c:v>16.8888888888889</c:v>
                </c:pt>
                <c:pt idx="12161">
                  <c:v>16.890277777777801</c:v>
                </c:pt>
                <c:pt idx="12162">
                  <c:v>16.891666666666701</c:v>
                </c:pt>
                <c:pt idx="12163">
                  <c:v>16.893055555555598</c:v>
                </c:pt>
                <c:pt idx="12164">
                  <c:v>16.8944444444444</c:v>
                </c:pt>
                <c:pt idx="12165">
                  <c:v>16.8958333333333</c:v>
                </c:pt>
                <c:pt idx="12166">
                  <c:v>16.897222222222201</c:v>
                </c:pt>
                <c:pt idx="12167">
                  <c:v>16.898611111111101</c:v>
                </c:pt>
                <c:pt idx="12168">
                  <c:v>16.899999999999999</c:v>
                </c:pt>
                <c:pt idx="12169">
                  <c:v>16.901388888888899</c:v>
                </c:pt>
                <c:pt idx="12170">
                  <c:v>16.9027777777778</c:v>
                </c:pt>
                <c:pt idx="12171">
                  <c:v>16.904166666666701</c:v>
                </c:pt>
                <c:pt idx="12172">
                  <c:v>16.905555555555601</c:v>
                </c:pt>
                <c:pt idx="12173">
                  <c:v>16.906944444444399</c:v>
                </c:pt>
                <c:pt idx="12174">
                  <c:v>16.908333333333299</c:v>
                </c:pt>
                <c:pt idx="12175">
                  <c:v>16.9097222222222</c:v>
                </c:pt>
                <c:pt idx="12176">
                  <c:v>16.911111111111101</c:v>
                </c:pt>
                <c:pt idx="12177">
                  <c:v>16.912500000000001</c:v>
                </c:pt>
                <c:pt idx="12178">
                  <c:v>16.913888888888899</c:v>
                </c:pt>
                <c:pt idx="12179">
                  <c:v>16.915277777777799</c:v>
                </c:pt>
                <c:pt idx="12180">
                  <c:v>16.9166666666667</c:v>
                </c:pt>
                <c:pt idx="12181">
                  <c:v>16.9180555555556</c:v>
                </c:pt>
                <c:pt idx="12182">
                  <c:v>16.919444444444402</c:v>
                </c:pt>
                <c:pt idx="12183">
                  <c:v>16.920833333333299</c:v>
                </c:pt>
                <c:pt idx="12184">
                  <c:v>16.922222222222199</c:v>
                </c:pt>
                <c:pt idx="12185">
                  <c:v>16.9236111111111</c:v>
                </c:pt>
                <c:pt idx="12186">
                  <c:v>16.925000000000001</c:v>
                </c:pt>
                <c:pt idx="12187">
                  <c:v>16.926388888888901</c:v>
                </c:pt>
                <c:pt idx="12188">
                  <c:v>16.927777777777798</c:v>
                </c:pt>
                <c:pt idx="12189">
                  <c:v>16.929166666666699</c:v>
                </c:pt>
                <c:pt idx="12190">
                  <c:v>16.9305555555556</c:v>
                </c:pt>
                <c:pt idx="12191">
                  <c:v>16.931944444444401</c:v>
                </c:pt>
                <c:pt idx="12192">
                  <c:v>16.933333333333302</c:v>
                </c:pt>
                <c:pt idx="12193">
                  <c:v>16.934722222222199</c:v>
                </c:pt>
                <c:pt idx="12194">
                  <c:v>16.936111111111099</c:v>
                </c:pt>
                <c:pt idx="12195">
                  <c:v>16.9375</c:v>
                </c:pt>
                <c:pt idx="12196">
                  <c:v>16.938888888888901</c:v>
                </c:pt>
                <c:pt idx="12197">
                  <c:v>16.940277777777801</c:v>
                </c:pt>
                <c:pt idx="12198">
                  <c:v>16.941666666666698</c:v>
                </c:pt>
                <c:pt idx="12199">
                  <c:v>16.943055555555599</c:v>
                </c:pt>
                <c:pt idx="12200">
                  <c:v>16.9444444444444</c:v>
                </c:pt>
                <c:pt idx="12201">
                  <c:v>16.945833333333301</c:v>
                </c:pt>
                <c:pt idx="12202">
                  <c:v>16.947222222222202</c:v>
                </c:pt>
                <c:pt idx="12203">
                  <c:v>16.948611111111099</c:v>
                </c:pt>
                <c:pt idx="12204">
                  <c:v>16.95</c:v>
                </c:pt>
                <c:pt idx="12205">
                  <c:v>16.9513888888889</c:v>
                </c:pt>
                <c:pt idx="12206">
                  <c:v>16.952777777777801</c:v>
                </c:pt>
                <c:pt idx="12207">
                  <c:v>16.954166666666701</c:v>
                </c:pt>
                <c:pt idx="12208">
                  <c:v>16.955555555555598</c:v>
                </c:pt>
                <c:pt idx="12209">
                  <c:v>16.9569444444444</c:v>
                </c:pt>
                <c:pt idx="12210">
                  <c:v>16.9583333333333</c:v>
                </c:pt>
                <c:pt idx="12211">
                  <c:v>16.959722222222201</c:v>
                </c:pt>
                <c:pt idx="12212">
                  <c:v>16.961111111111101</c:v>
                </c:pt>
                <c:pt idx="12213">
                  <c:v>16.962499999999999</c:v>
                </c:pt>
                <c:pt idx="12214">
                  <c:v>16.963888888888899</c:v>
                </c:pt>
                <c:pt idx="12215">
                  <c:v>16.9652777777778</c:v>
                </c:pt>
                <c:pt idx="12216">
                  <c:v>16.966666666666701</c:v>
                </c:pt>
                <c:pt idx="12217">
                  <c:v>16.968055555555601</c:v>
                </c:pt>
                <c:pt idx="12218">
                  <c:v>16.969444444444399</c:v>
                </c:pt>
                <c:pt idx="12219">
                  <c:v>16.970833333333299</c:v>
                </c:pt>
                <c:pt idx="12220">
                  <c:v>16.9722222222222</c:v>
                </c:pt>
                <c:pt idx="12221">
                  <c:v>16.973611111111101</c:v>
                </c:pt>
                <c:pt idx="12222">
                  <c:v>16.975000000000001</c:v>
                </c:pt>
                <c:pt idx="12223">
                  <c:v>16.976388888888899</c:v>
                </c:pt>
                <c:pt idx="12224">
                  <c:v>16.977777777777799</c:v>
                </c:pt>
                <c:pt idx="12225">
                  <c:v>16.9791666666667</c:v>
                </c:pt>
                <c:pt idx="12226">
                  <c:v>16.9805555555556</c:v>
                </c:pt>
                <c:pt idx="12227">
                  <c:v>16.981944444444402</c:v>
                </c:pt>
                <c:pt idx="12228">
                  <c:v>16.983333333333299</c:v>
                </c:pt>
                <c:pt idx="12229">
                  <c:v>16.984722222222199</c:v>
                </c:pt>
                <c:pt idx="12230">
                  <c:v>16.9861111111111</c:v>
                </c:pt>
                <c:pt idx="12231">
                  <c:v>16.987500000000001</c:v>
                </c:pt>
                <c:pt idx="12232">
                  <c:v>16.988888888888901</c:v>
                </c:pt>
                <c:pt idx="12233">
                  <c:v>16.990277777777798</c:v>
                </c:pt>
                <c:pt idx="12234">
                  <c:v>16.991666666666699</c:v>
                </c:pt>
                <c:pt idx="12235">
                  <c:v>16.9930555555556</c:v>
                </c:pt>
                <c:pt idx="12236">
                  <c:v>16.994444444444401</c:v>
                </c:pt>
                <c:pt idx="12237">
                  <c:v>16.995833333333302</c:v>
                </c:pt>
                <c:pt idx="12238">
                  <c:v>16.997222222222199</c:v>
                </c:pt>
                <c:pt idx="12239">
                  <c:v>16.998611111111099</c:v>
                </c:pt>
                <c:pt idx="12240">
                  <c:v>17</c:v>
                </c:pt>
                <c:pt idx="12241">
                  <c:v>17.001388888888901</c:v>
                </c:pt>
                <c:pt idx="12242">
                  <c:v>17.002777777777801</c:v>
                </c:pt>
                <c:pt idx="12243">
                  <c:v>17.004166666666698</c:v>
                </c:pt>
                <c:pt idx="12244">
                  <c:v>17.005555555555599</c:v>
                </c:pt>
                <c:pt idx="12245">
                  <c:v>17.0069444444444</c:v>
                </c:pt>
                <c:pt idx="12246">
                  <c:v>17.008333333333301</c:v>
                </c:pt>
                <c:pt idx="12247">
                  <c:v>17.009722222222202</c:v>
                </c:pt>
                <c:pt idx="12248">
                  <c:v>17.011111111111099</c:v>
                </c:pt>
                <c:pt idx="12249">
                  <c:v>17.012499999999999</c:v>
                </c:pt>
                <c:pt idx="12250">
                  <c:v>17.0138888888889</c:v>
                </c:pt>
                <c:pt idx="12251">
                  <c:v>17.015277777777801</c:v>
                </c:pt>
                <c:pt idx="12252">
                  <c:v>17.016666666666701</c:v>
                </c:pt>
                <c:pt idx="12253">
                  <c:v>17.018055555555598</c:v>
                </c:pt>
                <c:pt idx="12254">
                  <c:v>17.0194444444444</c:v>
                </c:pt>
                <c:pt idx="12255">
                  <c:v>17.0208333333333</c:v>
                </c:pt>
                <c:pt idx="12256">
                  <c:v>17.022222222222201</c:v>
                </c:pt>
                <c:pt idx="12257">
                  <c:v>17.023611111111101</c:v>
                </c:pt>
                <c:pt idx="12258">
                  <c:v>17.024999999999999</c:v>
                </c:pt>
                <c:pt idx="12259">
                  <c:v>17.026388888888899</c:v>
                </c:pt>
                <c:pt idx="12260">
                  <c:v>17.0277777777778</c:v>
                </c:pt>
                <c:pt idx="12261">
                  <c:v>17.029166666666701</c:v>
                </c:pt>
                <c:pt idx="12262">
                  <c:v>17.030555555555601</c:v>
                </c:pt>
                <c:pt idx="12263">
                  <c:v>17.031944444444399</c:v>
                </c:pt>
                <c:pt idx="12264">
                  <c:v>17.033333333333299</c:v>
                </c:pt>
                <c:pt idx="12265">
                  <c:v>17.0347222222222</c:v>
                </c:pt>
                <c:pt idx="12266">
                  <c:v>17.036111111111101</c:v>
                </c:pt>
                <c:pt idx="12267">
                  <c:v>17.037500000000001</c:v>
                </c:pt>
                <c:pt idx="12268">
                  <c:v>17.038888888888899</c:v>
                </c:pt>
                <c:pt idx="12269">
                  <c:v>17.040277777777799</c:v>
                </c:pt>
                <c:pt idx="12270">
                  <c:v>17.0416666666667</c:v>
                </c:pt>
                <c:pt idx="12271">
                  <c:v>17.0430555555556</c:v>
                </c:pt>
                <c:pt idx="12272">
                  <c:v>17.044444444444402</c:v>
                </c:pt>
                <c:pt idx="12273">
                  <c:v>17.045833333333299</c:v>
                </c:pt>
                <c:pt idx="12274">
                  <c:v>17.047222222222199</c:v>
                </c:pt>
                <c:pt idx="12275">
                  <c:v>17.0486111111111</c:v>
                </c:pt>
                <c:pt idx="12276">
                  <c:v>17.05</c:v>
                </c:pt>
                <c:pt idx="12277">
                  <c:v>17.051388888888901</c:v>
                </c:pt>
                <c:pt idx="12278">
                  <c:v>17.052777777777798</c:v>
                </c:pt>
                <c:pt idx="12279">
                  <c:v>17.054166666666699</c:v>
                </c:pt>
                <c:pt idx="12280">
                  <c:v>17.0555555555556</c:v>
                </c:pt>
                <c:pt idx="12281">
                  <c:v>17.056944444444401</c:v>
                </c:pt>
                <c:pt idx="12282">
                  <c:v>17.058333333333302</c:v>
                </c:pt>
                <c:pt idx="12283">
                  <c:v>17.059722222222199</c:v>
                </c:pt>
                <c:pt idx="12284">
                  <c:v>17.061111111111099</c:v>
                </c:pt>
                <c:pt idx="12285">
                  <c:v>17.0625</c:v>
                </c:pt>
                <c:pt idx="12286">
                  <c:v>17.063888888888901</c:v>
                </c:pt>
                <c:pt idx="12287">
                  <c:v>17.065277777777801</c:v>
                </c:pt>
                <c:pt idx="12288">
                  <c:v>17.066666666666698</c:v>
                </c:pt>
                <c:pt idx="12289">
                  <c:v>17.068055555555599</c:v>
                </c:pt>
                <c:pt idx="12290">
                  <c:v>17.0694444444444</c:v>
                </c:pt>
                <c:pt idx="12291">
                  <c:v>17.070833333333301</c:v>
                </c:pt>
                <c:pt idx="12292">
                  <c:v>17.072222222222202</c:v>
                </c:pt>
                <c:pt idx="12293">
                  <c:v>17.073611111111099</c:v>
                </c:pt>
                <c:pt idx="12294">
                  <c:v>17.074999999999999</c:v>
                </c:pt>
                <c:pt idx="12295">
                  <c:v>17.0763888888889</c:v>
                </c:pt>
                <c:pt idx="12296">
                  <c:v>17.077777777777801</c:v>
                </c:pt>
                <c:pt idx="12297">
                  <c:v>17.079166666666701</c:v>
                </c:pt>
                <c:pt idx="12298">
                  <c:v>17.080555555555598</c:v>
                </c:pt>
                <c:pt idx="12299">
                  <c:v>17.0819444444444</c:v>
                </c:pt>
                <c:pt idx="12300">
                  <c:v>17.0833333333333</c:v>
                </c:pt>
                <c:pt idx="12301">
                  <c:v>17.084722222222201</c:v>
                </c:pt>
                <c:pt idx="12302">
                  <c:v>17.086111111111101</c:v>
                </c:pt>
                <c:pt idx="12303">
                  <c:v>17.087499999999999</c:v>
                </c:pt>
                <c:pt idx="12304">
                  <c:v>17.088888888888899</c:v>
                </c:pt>
                <c:pt idx="12305">
                  <c:v>17.0902777777778</c:v>
                </c:pt>
                <c:pt idx="12306">
                  <c:v>17.091666666666701</c:v>
                </c:pt>
                <c:pt idx="12307">
                  <c:v>17.093055555555601</c:v>
                </c:pt>
                <c:pt idx="12308">
                  <c:v>17.094444444444399</c:v>
                </c:pt>
                <c:pt idx="12309">
                  <c:v>17.095833333333299</c:v>
                </c:pt>
                <c:pt idx="12310">
                  <c:v>17.0972222222222</c:v>
                </c:pt>
                <c:pt idx="12311">
                  <c:v>17.098611111111101</c:v>
                </c:pt>
                <c:pt idx="12312">
                  <c:v>17.100000000000001</c:v>
                </c:pt>
                <c:pt idx="12313">
                  <c:v>17.101388888888899</c:v>
                </c:pt>
                <c:pt idx="12314">
                  <c:v>17.102777777777799</c:v>
                </c:pt>
                <c:pt idx="12315">
                  <c:v>17.1041666666667</c:v>
                </c:pt>
                <c:pt idx="12316">
                  <c:v>17.1055555555556</c:v>
                </c:pt>
                <c:pt idx="12317">
                  <c:v>17.106944444444402</c:v>
                </c:pt>
                <c:pt idx="12318">
                  <c:v>17.108333333333299</c:v>
                </c:pt>
                <c:pt idx="12319">
                  <c:v>17.109722222222199</c:v>
                </c:pt>
                <c:pt idx="12320">
                  <c:v>17.1111111111111</c:v>
                </c:pt>
                <c:pt idx="12321">
                  <c:v>17.112500000000001</c:v>
                </c:pt>
                <c:pt idx="12322">
                  <c:v>17.113888888888901</c:v>
                </c:pt>
                <c:pt idx="12323">
                  <c:v>17.115277777777798</c:v>
                </c:pt>
                <c:pt idx="12324">
                  <c:v>17.116666666666699</c:v>
                </c:pt>
                <c:pt idx="12325">
                  <c:v>17.1180555555556</c:v>
                </c:pt>
                <c:pt idx="12326">
                  <c:v>17.119444444444401</c:v>
                </c:pt>
                <c:pt idx="12327">
                  <c:v>17.120833333333302</c:v>
                </c:pt>
                <c:pt idx="12328">
                  <c:v>17.122222222222199</c:v>
                </c:pt>
                <c:pt idx="12329">
                  <c:v>17.123611111111099</c:v>
                </c:pt>
                <c:pt idx="12330">
                  <c:v>17.125</c:v>
                </c:pt>
                <c:pt idx="12331">
                  <c:v>17.126388888888901</c:v>
                </c:pt>
                <c:pt idx="12332">
                  <c:v>17.127777777777801</c:v>
                </c:pt>
                <c:pt idx="12333">
                  <c:v>17.129166666666698</c:v>
                </c:pt>
                <c:pt idx="12334">
                  <c:v>17.130555555555599</c:v>
                </c:pt>
                <c:pt idx="12335">
                  <c:v>17.1319444444444</c:v>
                </c:pt>
                <c:pt idx="12336">
                  <c:v>17.133333333333301</c:v>
                </c:pt>
                <c:pt idx="12337">
                  <c:v>17.134722222222202</c:v>
                </c:pt>
                <c:pt idx="12338">
                  <c:v>17.136111111111099</c:v>
                </c:pt>
                <c:pt idx="12339">
                  <c:v>17.137499999999999</c:v>
                </c:pt>
                <c:pt idx="12340">
                  <c:v>17.1388888888889</c:v>
                </c:pt>
                <c:pt idx="12341">
                  <c:v>17.140277777777801</c:v>
                </c:pt>
                <c:pt idx="12342">
                  <c:v>17.141666666666701</c:v>
                </c:pt>
                <c:pt idx="12343">
                  <c:v>17.143055555555598</c:v>
                </c:pt>
                <c:pt idx="12344">
                  <c:v>17.1444444444444</c:v>
                </c:pt>
                <c:pt idx="12345">
                  <c:v>17.1458333333333</c:v>
                </c:pt>
                <c:pt idx="12346">
                  <c:v>17.147222222222201</c:v>
                </c:pt>
                <c:pt idx="12347">
                  <c:v>17.148611111111101</c:v>
                </c:pt>
                <c:pt idx="12348">
                  <c:v>17.149999999999999</c:v>
                </c:pt>
                <c:pt idx="12349">
                  <c:v>17.151388888888899</c:v>
                </c:pt>
                <c:pt idx="12350">
                  <c:v>17.1527777777778</c:v>
                </c:pt>
                <c:pt idx="12351">
                  <c:v>17.154166666666701</c:v>
                </c:pt>
                <c:pt idx="12352">
                  <c:v>17.155555555555601</c:v>
                </c:pt>
                <c:pt idx="12353">
                  <c:v>17.156944444444399</c:v>
                </c:pt>
                <c:pt idx="12354">
                  <c:v>17.158333333333299</c:v>
                </c:pt>
                <c:pt idx="12355">
                  <c:v>17.1597222222222</c:v>
                </c:pt>
                <c:pt idx="12356">
                  <c:v>17.161111111111101</c:v>
                </c:pt>
                <c:pt idx="12357">
                  <c:v>17.162500000000001</c:v>
                </c:pt>
                <c:pt idx="12358">
                  <c:v>17.163888888888899</c:v>
                </c:pt>
                <c:pt idx="12359">
                  <c:v>17.165277777777799</c:v>
                </c:pt>
                <c:pt idx="12360">
                  <c:v>17.1666666666667</c:v>
                </c:pt>
                <c:pt idx="12361">
                  <c:v>17.1680555555556</c:v>
                </c:pt>
                <c:pt idx="12362">
                  <c:v>17.169444444444402</c:v>
                </c:pt>
                <c:pt idx="12363">
                  <c:v>17.170833333333299</c:v>
                </c:pt>
                <c:pt idx="12364">
                  <c:v>17.172222222222199</c:v>
                </c:pt>
                <c:pt idx="12365">
                  <c:v>17.1736111111111</c:v>
                </c:pt>
                <c:pt idx="12366">
                  <c:v>17.175000000000001</c:v>
                </c:pt>
                <c:pt idx="12367">
                  <c:v>17.176388888888901</c:v>
                </c:pt>
                <c:pt idx="12368">
                  <c:v>17.177777777777798</c:v>
                </c:pt>
                <c:pt idx="12369">
                  <c:v>17.179166666666699</c:v>
                </c:pt>
                <c:pt idx="12370">
                  <c:v>17.1805555555556</c:v>
                </c:pt>
                <c:pt idx="12371">
                  <c:v>17.181944444444401</c:v>
                </c:pt>
                <c:pt idx="12372">
                  <c:v>17.183333333333302</c:v>
                </c:pt>
                <c:pt idx="12373">
                  <c:v>17.184722222222199</c:v>
                </c:pt>
                <c:pt idx="12374">
                  <c:v>17.186111111111099</c:v>
                </c:pt>
                <c:pt idx="12375">
                  <c:v>17.1875</c:v>
                </c:pt>
                <c:pt idx="12376">
                  <c:v>17.188888888888901</c:v>
                </c:pt>
                <c:pt idx="12377">
                  <c:v>17.190277777777801</c:v>
                </c:pt>
                <c:pt idx="12378">
                  <c:v>17.191666666666698</c:v>
                </c:pt>
                <c:pt idx="12379">
                  <c:v>17.193055555555599</c:v>
                </c:pt>
                <c:pt idx="12380">
                  <c:v>17.1944444444444</c:v>
                </c:pt>
                <c:pt idx="12381">
                  <c:v>17.195833333333301</c:v>
                </c:pt>
                <c:pt idx="12382">
                  <c:v>17.197222222222202</c:v>
                </c:pt>
                <c:pt idx="12383">
                  <c:v>17.198611111111099</c:v>
                </c:pt>
                <c:pt idx="12384">
                  <c:v>17.2</c:v>
                </c:pt>
                <c:pt idx="12385">
                  <c:v>17.2013888888889</c:v>
                </c:pt>
                <c:pt idx="12386">
                  <c:v>17.202777777777801</c:v>
                </c:pt>
                <c:pt idx="12387">
                  <c:v>17.204166666666701</c:v>
                </c:pt>
                <c:pt idx="12388">
                  <c:v>17.205555555555598</c:v>
                </c:pt>
                <c:pt idx="12389">
                  <c:v>17.2069444444444</c:v>
                </c:pt>
                <c:pt idx="12390">
                  <c:v>17.2083333333333</c:v>
                </c:pt>
                <c:pt idx="12391">
                  <c:v>17.209722222222201</c:v>
                </c:pt>
                <c:pt idx="12392">
                  <c:v>17.211111111111101</c:v>
                </c:pt>
                <c:pt idx="12393">
                  <c:v>17.212499999999999</c:v>
                </c:pt>
                <c:pt idx="12394">
                  <c:v>17.213888888888899</c:v>
                </c:pt>
                <c:pt idx="12395">
                  <c:v>17.2152777777778</c:v>
                </c:pt>
                <c:pt idx="12396">
                  <c:v>17.216666666666701</c:v>
                </c:pt>
                <c:pt idx="12397">
                  <c:v>17.218055555555601</c:v>
                </c:pt>
                <c:pt idx="12398">
                  <c:v>17.219444444444399</c:v>
                </c:pt>
                <c:pt idx="12399">
                  <c:v>17.220833333333299</c:v>
                </c:pt>
                <c:pt idx="12400">
                  <c:v>17.2222222222222</c:v>
                </c:pt>
                <c:pt idx="12401">
                  <c:v>17.223611111111101</c:v>
                </c:pt>
                <c:pt idx="12402">
                  <c:v>17.225000000000001</c:v>
                </c:pt>
                <c:pt idx="12403">
                  <c:v>17.226388888888899</c:v>
                </c:pt>
                <c:pt idx="12404">
                  <c:v>17.227777777777799</c:v>
                </c:pt>
                <c:pt idx="12405">
                  <c:v>17.2291666666667</c:v>
                </c:pt>
                <c:pt idx="12406">
                  <c:v>17.2305555555556</c:v>
                </c:pt>
                <c:pt idx="12407">
                  <c:v>17.231944444444402</c:v>
                </c:pt>
                <c:pt idx="12408">
                  <c:v>17.233333333333299</c:v>
                </c:pt>
                <c:pt idx="12409">
                  <c:v>17.234722222222199</c:v>
                </c:pt>
                <c:pt idx="12410">
                  <c:v>17.2361111111111</c:v>
                </c:pt>
                <c:pt idx="12411">
                  <c:v>17.237500000000001</c:v>
                </c:pt>
                <c:pt idx="12412">
                  <c:v>17.238888888888901</c:v>
                </c:pt>
                <c:pt idx="12413">
                  <c:v>17.240277777777798</c:v>
                </c:pt>
                <c:pt idx="12414">
                  <c:v>17.241666666666699</c:v>
                </c:pt>
                <c:pt idx="12415">
                  <c:v>17.2430555555556</c:v>
                </c:pt>
                <c:pt idx="12416">
                  <c:v>17.244444444444401</c:v>
                </c:pt>
                <c:pt idx="12417">
                  <c:v>17.245833333333302</c:v>
                </c:pt>
                <c:pt idx="12418">
                  <c:v>17.247222222222199</c:v>
                </c:pt>
                <c:pt idx="12419">
                  <c:v>17.248611111111099</c:v>
                </c:pt>
                <c:pt idx="12420">
                  <c:v>17.25</c:v>
                </c:pt>
                <c:pt idx="12421">
                  <c:v>17.251388888888901</c:v>
                </c:pt>
                <c:pt idx="12422">
                  <c:v>17.252777777777801</c:v>
                </c:pt>
                <c:pt idx="12423">
                  <c:v>17.254166666666698</c:v>
                </c:pt>
                <c:pt idx="12424">
                  <c:v>17.255555555555599</c:v>
                </c:pt>
                <c:pt idx="12425">
                  <c:v>17.2569444444444</c:v>
                </c:pt>
                <c:pt idx="12426">
                  <c:v>17.258333333333301</c:v>
                </c:pt>
                <c:pt idx="12427">
                  <c:v>17.259722222222202</c:v>
                </c:pt>
                <c:pt idx="12428">
                  <c:v>17.261111111111099</c:v>
                </c:pt>
                <c:pt idx="12429">
                  <c:v>17.262499999999999</c:v>
                </c:pt>
                <c:pt idx="12430">
                  <c:v>17.2638888888889</c:v>
                </c:pt>
                <c:pt idx="12431">
                  <c:v>17.265277777777801</c:v>
                </c:pt>
                <c:pt idx="12432">
                  <c:v>17.266666666666701</c:v>
                </c:pt>
                <c:pt idx="12433">
                  <c:v>17.268055555555598</c:v>
                </c:pt>
                <c:pt idx="12434">
                  <c:v>17.2694444444444</c:v>
                </c:pt>
                <c:pt idx="12435">
                  <c:v>17.2708333333333</c:v>
                </c:pt>
                <c:pt idx="12436">
                  <c:v>17.272222222222201</c:v>
                </c:pt>
                <c:pt idx="12437">
                  <c:v>17.273611111111101</c:v>
                </c:pt>
                <c:pt idx="12438">
                  <c:v>17.274999999999999</c:v>
                </c:pt>
                <c:pt idx="12439">
                  <c:v>17.276388888888899</c:v>
                </c:pt>
                <c:pt idx="12440">
                  <c:v>17.2777777777778</c:v>
                </c:pt>
                <c:pt idx="12441">
                  <c:v>17.279166666666701</c:v>
                </c:pt>
                <c:pt idx="12442">
                  <c:v>17.280555555555601</c:v>
                </c:pt>
                <c:pt idx="12443">
                  <c:v>17.281944444444399</c:v>
                </c:pt>
                <c:pt idx="12444">
                  <c:v>17.283333333333299</c:v>
                </c:pt>
                <c:pt idx="12445">
                  <c:v>17.2847222222222</c:v>
                </c:pt>
                <c:pt idx="12446">
                  <c:v>17.286111111111101</c:v>
                </c:pt>
                <c:pt idx="12447">
                  <c:v>17.287500000000001</c:v>
                </c:pt>
                <c:pt idx="12448">
                  <c:v>17.288888888888899</c:v>
                </c:pt>
                <c:pt idx="12449">
                  <c:v>17.290277777777799</c:v>
                </c:pt>
                <c:pt idx="12450">
                  <c:v>17.2916666666667</c:v>
                </c:pt>
                <c:pt idx="12451">
                  <c:v>17.2930555555556</c:v>
                </c:pt>
                <c:pt idx="12452">
                  <c:v>17.294444444444402</c:v>
                </c:pt>
                <c:pt idx="12453">
                  <c:v>17.295833333333299</c:v>
                </c:pt>
                <c:pt idx="12454">
                  <c:v>17.297222222222199</c:v>
                </c:pt>
                <c:pt idx="12455">
                  <c:v>17.2986111111111</c:v>
                </c:pt>
                <c:pt idx="12456">
                  <c:v>17.3</c:v>
                </c:pt>
                <c:pt idx="12457">
                  <c:v>17.301388888888901</c:v>
                </c:pt>
                <c:pt idx="12458">
                  <c:v>17.302777777777798</c:v>
                </c:pt>
                <c:pt idx="12459">
                  <c:v>17.304166666666699</c:v>
                </c:pt>
                <c:pt idx="12460">
                  <c:v>17.3055555555556</c:v>
                </c:pt>
                <c:pt idx="12461">
                  <c:v>17.306944444444401</c:v>
                </c:pt>
                <c:pt idx="12462">
                  <c:v>17.308333333333302</c:v>
                </c:pt>
                <c:pt idx="12463">
                  <c:v>17.309722222222199</c:v>
                </c:pt>
                <c:pt idx="12464">
                  <c:v>17.311111111111099</c:v>
                </c:pt>
                <c:pt idx="12465">
                  <c:v>17.3125</c:v>
                </c:pt>
                <c:pt idx="12466">
                  <c:v>17.313888888888901</c:v>
                </c:pt>
                <c:pt idx="12467">
                  <c:v>17.315277777777801</c:v>
                </c:pt>
                <c:pt idx="12468">
                  <c:v>17.316666666666698</c:v>
                </c:pt>
                <c:pt idx="12469">
                  <c:v>17.318055555555599</c:v>
                </c:pt>
                <c:pt idx="12470">
                  <c:v>17.3194444444444</c:v>
                </c:pt>
                <c:pt idx="12471">
                  <c:v>17.320833333333301</c:v>
                </c:pt>
                <c:pt idx="12472">
                  <c:v>17.322222222222202</c:v>
                </c:pt>
                <c:pt idx="12473">
                  <c:v>17.323611111111099</c:v>
                </c:pt>
                <c:pt idx="12474">
                  <c:v>17.324999999999999</c:v>
                </c:pt>
                <c:pt idx="12475">
                  <c:v>17.3263888888889</c:v>
                </c:pt>
                <c:pt idx="12476">
                  <c:v>17.327777777777801</c:v>
                </c:pt>
                <c:pt idx="12477">
                  <c:v>17.329166666666701</c:v>
                </c:pt>
                <c:pt idx="12478">
                  <c:v>17.330555555555598</c:v>
                </c:pt>
                <c:pt idx="12479">
                  <c:v>17.3319444444444</c:v>
                </c:pt>
                <c:pt idx="12480">
                  <c:v>17.3333333333333</c:v>
                </c:pt>
                <c:pt idx="12481">
                  <c:v>17.334722222222201</c:v>
                </c:pt>
                <c:pt idx="12482">
                  <c:v>17.336111111111101</c:v>
                </c:pt>
                <c:pt idx="12483">
                  <c:v>17.337499999999999</c:v>
                </c:pt>
                <c:pt idx="12484">
                  <c:v>17.338888888888899</c:v>
                </c:pt>
                <c:pt idx="12485">
                  <c:v>17.3402777777778</c:v>
                </c:pt>
                <c:pt idx="12486">
                  <c:v>17.341666666666701</c:v>
                </c:pt>
                <c:pt idx="12487">
                  <c:v>17.343055555555601</c:v>
                </c:pt>
                <c:pt idx="12488">
                  <c:v>17.344444444444399</c:v>
                </c:pt>
                <c:pt idx="12489">
                  <c:v>17.345833333333299</c:v>
                </c:pt>
                <c:pt idx="12490">
                  <c:v>17.3472222222222</c:v>
                </c:pt>
                <c:pt idx="12491">
                  <c:v>17.348611111111101</c:v>
                </c:pt>
                <c:pt idx="12492">
                  <c:v>17.350000000000001</c:v>
                </c:pt>
                <c:pt idx="12493">
                  <c:v>17.351388888888899</c:v>
                </c:pt>
                <c:pt idx="12494">
                  <c:v>17.352777777777799</c:v>
                </c:pt>
                <c:pt idx="12495">
                  <c:v>17.3541666666667</c:v>
                </c:pt>
                <c:pt idx="12496">
                  <c:v>17.3555555555556</c:v>
                </c:pt>
                <c:pt idx="12497">
                  <c:v>17.356944444444402</c:v>
                </c:pt>
                <c:pt idx="12498">
                  <c:v>17.358333333333299</c:v>
                </c:pt>
                <c:pt idx="12499">
                  <c:v>17.359722222222199</c:v>
                </c:pt>
                <c:pt idx="12500">
                  <c:v>17.3611111111111</c:v>
                </c:pt>
                <c:pt idx="12501">
                  <c:v>17.362500000000001</c:v>
                </c:pt>
                <c:pt idx="12502">
                  <c:v>17.363888888888901</c:v>
                </c:pt>
                <c:pt idx="12503">
                  <c:v>17.365277777777798</c:v>
                </c:pt>
                <c:pt idx="12504">
                  <c:v>17.366666666666699</c:v>
                </c:pt>
                <c:pt idx="12505">
                  <c:v>17.3680555555556</c:v>
                </c:pt>
                <c:pt idx="12506">
                  <c:v>17.369444444444401</c:v>
                </c:pt>
                <c:pt idx="12507">
                  <c:v>17.370833333333302</c:v>
                </c:pt>
                <c:pt idx="12508">
                  <c:v>17.372222222222199</c:v>
                </c:pt>
                <c:pt idx="12509">
                  <c:v>17.373611111111099</c:v>
                </c:pt>
                <c:pt idx="12510">
                  <c:v>17.375</c:v>
                </c:pt>
                <c:pt idx="12511">
                  <c:v>17.376388888888901</c:v>
                </c:pt>
                <c:pt idx="12512">
                  <c:v>17.377777777777801</c:v>
                </c:pt>
                <c:pt idx="12513">
                  <c:v>17.379166666666698</c:v>
                </c:pt>
                <c:pt idx="12514">
                  <c:v>17.380555555555599</c:v>
                </c:pt>
                <c:pt idx="12515">
                  <c:v>17.3819444444444</c:v>
                </c:pt>
                <c:pt idx="12516">
                  <c:v>17.383333333333301</c:v>
                </c:pt>
                <c:pt idx="12517">
                  <c:v>17.384722222222202</c:v>
                </c:pt>
                <c:pt idx="12518">
                  <c:v>17.386111111111099</c:v>
                </c:pt>
                <c:pt idx="12519">
                  <c:v>17.387499999999999</c:v>
                </c:pt>
                <c:pt idx="12520">
                  <c:v>17.3888888888889</c:v>
                </c:pt>
                <c:pt idx="12521">
                  <c:v>17.390277777777801</c:v>
                </c:pt>
                <c:pt idx="12522">
                  <c:v>17.391666666666701</c:v>
                </c:pt>
                <c:pt idx="12523">
                  <c:v>17.393055555555598</c:v>
                </c:pt>
                <c:pt idx="12524">
                  <c:v>17.3944444444444</c:v>
                </c:pt>
                <c:pt idx="12525">
                  <c:v>17.3958333333333</c:v>
                </c:pt>
                <c:pt idx="12526">
                  <c:v>17.397222222222201</c:v>
                </c:pt>
                <c:pt idx="12527">
                  <c:v>17.398611111111101</c:v>
                </c:pt>
                <c:pt idx="12528">
                  <c:v>17.399999999999999</c:v>
                </c:pt>
                <c:pt idx="12529">
                  <c:v>17.401388888888899</c:v>
                </c:pt>
                <c:pt idx="12530">
                  <c:v>17.4027777777778</c:v>
                </c:pt>
                <c:pt idx="12531">
                  <c:v>17.404166666666701</c:v>
                </c:pt>
                <c:pt idx="12532">
                  <c:v>17.405555555555601</c:v>
                </c:pt>
                <c:pt idx="12533">
                  <c:v>17.406944444444399</c:v>
                </c:pt>
                <c:pt idx="12534">
                  <c:v>17.408333333333299</c:v>
                </c:pt>
                <c:pt idx="12535">
                  <c:v>17.4097222222222</c:v>
                </c:pt>
                <c:pt idx="12536">
                  <c:v>17.411111111111101</c:v>
                </c:pt>
                <c:pt idx="12537">
                  <c:v>17.412500000000001</c:v>
                </c:pt>
                <c:pt idx="12538">
                  <c:v>17.413888888888899</c:v>
                </c:pt>
                <c:pt idx="12539">
                  <c:v>17.415277777777799</c:v>
                </c:pt>
                <c:pt idx="12540">
                  <c:v>17.4166666666667</c:v>
                </c:pt>
                <c:pt idx="12541">
                  <c:v>17.4180555555556</c:v>
                </c:pt>
                <c:pt idx="12542">
                  <c:v>17.419444444444402</c:v>
                </c:pt>
                <c:pt idx="12543">
                  <c:v>17.420833333333299</c:v>
                </c:pt>
                <c:pt idx="12544">
                  <c:v>17.422222222222199</c:v>
                </c:pt>
                <c:pt idx="12545">
                  <c:v>17.4236111111111</c:v>
                </c:pt>
                <c:pt idx="12546">
                  <c:v>17.425000000000001</c:v>
                </c:pt>
                <c:pt idx="12547">
                  <c:v>17.426388888888901</c:v>
                </c:pt>
                <c:pt idx="12548">
                  <c:v>17.427777777777798</c:v>
                </c:pt>
                <c:pt idx="12549">
                  <c:v>17.429166666666699</c:v>
                </c:pt>
                <c:pt idx="12550">
                  <c:v>17.4305555555556</c:v>
                </c:pt>
                <c:pt idx="12551">
                  <c:v>17.431944444444401</c:v>
                </c:pt>
                <c:pt idx="12552">
                  <c:v>17.433333333333302</c:v>
                </c:pt>
                <c:pt idx="12553">
                  <c:v>17.434722222222199</c:v>
                </c:pt>
                <c:pt idx="12554">
                  <c:v>17.436111111111099</c:v>
                </c:pt>
                <c:pt idx="12555">
                  <c:v>17.4375</c:v>
                </c:pt>
                <c:pt idx="12556">
                  <c:v>17.438888888888901</c:v>
                </c:pt>
                <c:pt idx="12557">
                  <c:v>17.440277777777801</c:v>
                </c:pt>
                <c:pt idx="12558">
                  <c:v>17.441666666666698</c:v>
                </c:pt>
                <c:pt idx="12559">
                  <c:v>17.443055555555599</c:v>
                </c:pt>
                <c:pt idx="12560">
                  <c:v>17.4444444444444</c:v>
                </c:pt>
                <c:pt idx="12561">
                  <c:v>17.445833333333301</c:v>
                </c:pt>
                <c:pt idx="12562">
                  <c:v>17.447222222222202</c:v>
                </c:pt>
                <c:pt idx="12563">
                  <c:v>17.448611111111099</c:v>
                </c:pt>
                <c:pt idx="12564">
                  <c:v>17.45</c:v>
                </c:pt>
                <c:pt idx="12565">
                  <c:v>17.4513888888889</c:v>
                </c:pt>
                <c:pt idx="12566">
                  <c:v>17.452777777777801</c:v>
                </c:pt>
                <c:pt idx="12567">
                  <c:v>17.454166666666701</c:v>
                </c:pt>
                <c:pt idx="12568">
                  <c:v>17.455555555555598</c:v>
                </c:pt>
                <c:pt idx="12569">
                  <c:v>17.4569444444444</c:v>
                </c:pt>
                <c:pt idx="12570">
                  <c:v>17.4583333333333</c:v>
                </c:pt>
                <c:pt idx="12571">
                  <c:v>17.459722222222201</c:v>
                </c:pt>
                <c:pt idx="12572">
                  <c:v>17.461111111111101</c:v>
                </c:pt>
                <c:pt idx="12573">
                  <c:v>17.462499999999999</c:v>
                </c:pt>
                <c:pt idx="12574">
                  <c:v>17.463888888888899</c:v>
                </c:pt>
                <c:pt idx="12575">
                  <c:v>17.4652777777778</c:v>
                </c:pt>
                <c:pt idx="12576">
                  <c:v>17.466666666666701</c:v>
                </c:pt>
                <c:pt idx="12577">
                  <c:v>17.468055555555601</c:v>
                </c:pt>
                <c:pt idx="12578">
                  <c:v>17.469444444444399</c:v>
                </c:pt>
                <c:pt idx="12579">
                  <c:v>17.470833333333299</c:v>
                </c:pt>
                <c:pt idx="12580">
                  <c:v>17.4722222222222</c:v>
                </c:pt>
                <c:pt idx="12581">
                  <c:v>17.473611111111101</c:v>
                </c:pt>
                <c:pt idx="12582">
                  <c:v>17.475000000000001</c:v>
                </c:pt>
                <c:pt idx="12583">
                  <c:v>17.476388888888899</c:v>
                </c:pt>
                <c:pt idx="12584">
                  <c:v>17.477777777777799</c:v>
                </c:pt>
                <c:pt idx="12585">
                  <c:v>17.4791666666667</c:v>
                </c:pt>
                <c:pt idx="12586">
                  <c:v>17.4805555555556</c:v>
                </c:pt>
                <c:pt idx="12587">
                  <c:v>17.481944444444402</c:v>
                </c:pt>
                <c:pt idx="12588">
                  <c:v>17.483333333333299</c:v>
                </c:pt>
                <c:pt idx="12589">
                  <c:v>17.484722222222199</c:v>
                </c:pt>
                <c:pt idx="12590">
                  <c:v>17.4861111111111</c:v>
                </c:pt>
                <c:pt idx="12591">
                  <c:v>17.487500000000001</c:v>
                </c:pt>
                <c:pt idx="12592">
                  <c:v>17.488888888888901</c:v>
                </c:pt>
                <c:pt idx="12593">
                  <c:v>17.490277777777798</c:v>
                </c:pt>
                <c:pt idx="12594">
                  <c:v>17.491666666666699</c:v>
                </c:pt>
                <c:pt idx="12595">
                  <c:v>17.4930555555556</c:v>
                </c:pt>
                <c:pt idx="12596">
                  <c:v>17.494444444444401</c:v>
                </c:pt>
                <c:pt idx="12597">
                  <c:v>17.495833333333302</c:v>
                </c:pt>
                <c:pt idx="12598">
                  <c:v>17.497222222222199</c:v>
                </c:pt>
                <c:pt idx="12599">
                  <c:v>17.498611111111099</c:v>
                </c:pt>
                <c:pt idx="12600">
                  <c:v>17.5</c:v>
                </c:pt>
                <c:pt idx="12601">
                  <c:v>17.501388888888901</c:v>
                </c:pt>
                <c:pt idx="12602">
                  <c:v>17.502777777777801</c:v>
                </c:pt>
                <c:pt idx="12603">
                  <c:v>17.504166666666698</c:v>
                </c:pt>
                <c:pt idx="12604">
                  <c:v>17.505555555555599</c:v>
                </c:pt>
                <c:pt idx="12605">
                  <c:v>17.5069444444444</c:v>
                </c:pt>
                <c:pt idx="12606">
                  <c:v>17.508333333333301</c:v>
                </c:pt>
                <c:pt idx="12607">
                  <c:v>17.509722222222202</c:v>
                </c:pt>
                <c:pt idx="12608">
                  <c:v>17.511111111111099</c:v>
                </c:pt>
                <c:pt idx="12609">
                  <c:v>17.512499999999999</c:v>
                </c:pt>
                <c:pt idx="12610">
                  <c:v>17.5138888888889</c:v>
                </c:pt>
                <c:pt idx="12611">
                  <c:v>17.515277777777801</c:v>
                </c:pt>
                <c:pt idx="12612">
                  <c:v>17.516666666666701</c:v>
                </c:pt>
                <c:pt idx="12613">
                  <c:v>17.518055555555598</c:v>
                </c:pt>
                <c:pt idx="12614">
                  <c:v>17.5194444444444</c:v>
                </c:pt>
                <c:pt idx="12615">
                  <c:v>17.5208333333333</c:v>
                </c:pt>
                <c:pt idx="12616">
                  <c:v>17.522222222222201</c:v>
                </c:pt>
                <c:pt idx="12617">
                  <c:v>17.523611111111101</c:v>
                </c:pt>
                <c:pt idx="12618">
                  <c:v>17.524999999999999</c:v>
                </c:pt>
                <c:pt idx="12619">
                  <c:v>17.526388888888899</c:v>
                </c:pt>
                <c:pt idx="12620">
                  <c:v>17.5277777777778</c:v>
                </c:pt>
                <c:pt idx="12621">
                  <c:v>17.529166666666701</c:v>
                </c:pt>
                <c:pt idx="12622">
                  <c:v>17.530555555555601</c:v>
                </c:pt>
                <c:pt idx="12623">
                  <c:v>17.531944444444399</c:v>
                </c:pt>
                <c:pt idx="12624">
                  <c:v>17.533333333333299</c:v>
                </c:pt>
                <c:pt idx="12625">
                  <c:v>17.5347222222222</c:v>
                </c:pt>
                <c:pt idx="12626">
                  <c:v>17.536111111111101</c:v>
                </c:pt>
                <c:pt idx="12627">
                  <c:v>17.537500000000001</c:v>
                </c:pt>
                <c:pt idx="12628">
                  <c:v>17.538888888888899</c:v>
                </c:pt>
                <c:pt idx="12629">
                  <c:v>17.540277777777799</c:v>
                </c:pt>
                <c:pt idx="12630">
                  <c:v>17.5416666666667</c:v>
                </c:pt>
                <c:pt idx="12631">
                  <c:v>17.5430555555556</c:v>
                </c:pt>
                <c:pt idx="12632">
                  <c:v>17.544444444444402</c:v>
                </c:pt>
                <c:pt idx="12633">
                  <c:v>17.545833333333299</c:v>
                </c:pt>
                <c:pt idx="12634">
                  <c:v>17.547222222222199</c:v>
                </c:pt>
                <c:pt idx="12635">
                  <c:v>17.5486111111111</c:v>
                </c:pt>
                <c:pt idx="12636">
                  <c:v>17.55</c:v>
                </c:pt>
                <c:pt idx="12637">
                  <c:v>17.551388888888901</c:v>
                </c:pt>
                <c:pt idx="12638">
                  <c:v>17.552777777777798</c:v>
                </c:pt>
                <c:pt idx="12639">
                  <c:v>17.554166666666699</c:v>
                </c:pt>
                <c:pt idx="12640">
                  <c:v>17.5555555555556</c:v>
                </c:pt>
                <c:pt idx="12641">
                  <c:v>17.556944444444401</c:v>
                </c:pt>
                <c:pt idx="12642">
                  <c:v>17.558333333333302</c:v>
                </c:pt>
                <c:pt idx="12643">
                  <c:v>17.559722222222199</c:v>
                </c:pt>
                <c:pt idx="12644">
                  <c:v>17.561111111111099</c:v>
                </c:pt>
                <c:pt idx="12645">
                  <c:v>17.5625</c:v>
                </c:pt>
                <c:pt idx="12646">
                  <c:v>17.563888888888901</c:v>
                </c:pt>
                <c:pt idx="12647">
                  <c:v>17.565277777777801</c:v>
                </c:pt>
                <c:pt idx="12648">
                  <c:v>17.566666666666698</c:v>
                </c:pt>
                <c:pt idx="12649">
                  <c:v>17.568055555555599</c:v>
                </c:pt>
                <c:pt idx="12650">
                  <c:v>17.5694444444444</c:v>
                </c:pt>
                <c:pt idx="12651">
                  <c:v>17.570833333333301</c:v>
                </c:pt>
                <c:pt idx="12652">
                  <c:v>17.572222222222202</c:v>
                </c:pt>
                <c:pt idx="12653">
                  <c:v>17.573611111111099</c:v>
                </c:pt>
                <c:pt idx="12654">
                  <c:v>17.574999999999999</c:v>
                </c:pt>
                <c:pt idx="12655">
                  <c:v>17.5763888888889</c:v>
                </c:pt>
                <c:pt idx="12656">
                  <c:v>17.577777777777801</c:v>
                </c:pt>
                <c:pt idx="12657">
                  <c:v>17.579166666666701</c:v>
                </c:pt>
                <c:pt idx="12658">
                  <c:v>17.580555555555598</c:v>
                </c:pt>
                <c:pt idx="12659">
                  <c:v>17.5819444444444</c:v>
                </c:pt>
                <c:pt idx="12660">
                  <c:v>17.5833333333333</c:v>
                </c:pt>
                <c:pt idx="12661">
                  <c:v>17.584722222222201</c:v>
                </c:pt>
                <c:pt idx="12662">
                  <c:v>17.586111111111101</c:v>
                </c:pt>
                <c:pt idx="12663">
                  <c:v>17.587499999999999</c:v>
                </c:pt>
                <c:pt idx="12664">
                  <c:v>17.588888888888899</c:v>
                </c:pt>
                <c:pt idx="12665">
                  <c:v>17.5902777777778</c:v>
                </c:pt>
                <c:pt idx="12666">
                  <c:v>17.591666666666701</c:v>
                </c:pt>
                <c:pt idx="12667">
                  <c:v>17.593055555555601</c:v>
                </c:pt>
                <c:pt idx="12668">
                  <c:v>17.594444444444399</c:v>
                </c:pt>
                <c:pt idx="12669">
                  <c:v>17.595833333333299</c:v>
                </c:pt>
                <c:pt idx="12670">
                  <c:v>17.5972222222222</c:v>
                </c:pt>
                <c:pt idx="12671">
                  <c:v>17.598611111111101</c:v>
                </c:pt>
                <c:pt idx="12672">
                  <c:v>17.600000000000001</c:v>
                </c:pt>
                <c:pt idx="12673">
                  <c:v>17.601388888888899</c:v>
                </c:pt>
                <c:pt idx="12674">
                  <c:v>17.602777777777799</c:v>
                </c:pt>
                <c:pt idx="12675">
                  <c:v>17.6041666666667</c:v>
                </c:pt>
                <c:pt idx="12676">
                  <c:v>17.6055555555556</c:v>
                </c:pt>
                <c:pt idx="12677">
                  <c:v>17.606944444444402</c:v>
                </c:pt>
                <c:pt idx="12678">
                  <c:v>17.608333333333299</c:v>
                </c:pt>
                <c:pt idx="12679">
                  <c:v>17.609722222222199</c:v>
                </c:pt>
                <c:pt idx="12680">
                  <c:v>17.6111111111111</c:v>
                </c:pt>
                <c:pt idx="12681">
                  <c:v>17.612500000000001</c:v>
                </c:pt>
                <c:pt idx="12682">
                  <c:v>17.613888888888901</c:v>
                </c:pt>
                <c:pt idx="12683">
                  <c:v>17.615277777777798</c:v>
                </c:pt>
                <c:pt idx="12684">
                  <c:v>17.616666666666699</c:v>
                </c:pt>
                <c:pt idx="12685">
                  <c:v>17.6180555555556</c:v>
                </c:pt>
                <c:pt idx="12686">
                  <c:v>17.619444444444401</c:v>
                </c:pt>
                <c:pt idx="12687">
                  <c:v>17.620833333333302</c:v>
                </c:pt>
                <c:pt idx="12688">
                  <c:v>17.622222222222199</c:v>
                </c:pt>
                <c:pt idx="12689">
                  <c:v>17.623611111111099</c:v>
                </c:pt>
                <c:pt idx="12690">
                  <c:v>17.625</c:v>
                </c:pt>
                <c:pt idx="12691">
                  <c:v>17.626388888888901</c:v>
                </c:pt>
                <c:pt idx="12692">
                  <c:v>17.627777777777801</c:v>
                </c:pt>
                <c:pt idx="12693">
                  <c:v>17.629166666666698</c:v>
                </c:pt>
                <c:pt idx="12694">
                  <c:v>17.630555555555599</c:v>
                </c:pt>
                <c:pt idx="12695">
                  <c:v>17.6319444444444</c:v>
                </c:pt>
                <c:pt idx="12696">
                  <c:v>17.633333333333301</c:v>
                </c:pt>
                <c:pt idx="12697">
                  <c:v>17.634722222222202</c:v>
                </c:pt>
                <c:pt idx="12698">
                  <c:v>17.636111111111099</c:v>
                </c:pt>
                <c:pt idx="12699">
                  <c:v>17.637499999999999</c:v>
                </c:pt>
                <c:pt idx="12700">
                  <c:v>17.6388888888889</c:v>
                </c:pt>
                <c:pt idx="12701">
                  <c:v>17.640277777777801</c:v>
                </c:pt>
                <c:pt idx="12702">
                  <c:v>17.641666666666701</c:v>
                </c:pt>
                <c:pt idx="12703">
                  <c:v>17.643055555555598</c:v>
                </c:pt>
                <c:pt idx="12704">
                  <c:v>17.6444444444444</c:v>
                </c:pt>
                <c:pt idx="12705">
                  <c:v>17.6458333333333</c:v>
                </c:pt>
                <c:pt idx="12706">
                  <c:v>17.647222222222201</c:v>
                </c:pt>
                <c:pt idx="12707">
                  <c:v>17.648611111111101</c:v>
                </c:pt>
                <c:pt idx="12708">
                  <c:v>17.649999999999999</c:v>
                </c:pt>
                <c:pt idx="12709">
                  <c:v>17.651388888888899</c:v>
                </c:pt>
                <c:pt idx="12710">
                  <c:v>17.6527777777778</c:v>
                </c:pt>
                <c:pt idx="12711">
                  <c:v>17.654166666666701</c:v>
                </c:pt>
                <c:pt idx="12712">
                  <c:v>17.655555555555601</c:v>
                </c:pt>
                <c:pt idx="12713">
                  <c:v>17.656944444444399</c:v>
                </c:pt>
                <c:pt idx="12714">
                  <c:v>17.658333333333299</c:v>
                </c:pt>
                <c:pt idx="12715">
                  <c:v>17.6597222222222</c:v>
                </c:pt>
                <c:pt idx="12716">
                  <c:v>17.661111111111101</c:v>
                </c:pt>
                <c:pt idx="12717">
                  <c:v>17.662500000000001</c:v>
                </c:pt>
                <c:pt idx="12718">
                  <c:v>17.663888888888899</c:v>
                </c:pt>
                <c:pt idx="12719">
                  <c:v>17.665277777777799</c:v>
                </c:pt>
                <c:pt idx="12720">
                  <c:v>17.6666666666667</c:v>
                </c:pt>
                <c:pt idx="12721">
                  <c:v>17.6680555555556</c:v>
                </c:pt>
                <c:pt idx="12722">
                  <c:v>17.669444444444402</c:v>
                </c:pt>
                <c:pt idx="12723">
                  <c:v>17.670833333333299</c:v>
                </c:pt>
                <c:pt idx="12724">
                  <c:v>17.672222222222199</c:v>
                </c:pt>
                <c:pt idx="12725">
                  <c:v>17.6736111111111</c:v>
                </c:pt>
                <c:pt idx="12726">
                  <c:v>17.675000000000001</c:v>
                </c:pt>
                <c:pt idx="12727">
                  <c:v>17.676388888888901</c:v>
                </c:pt>
                <c:pt idx="12728">
                  <c:v>17.677777777777798</c:v>
                </c:pt>
                <c:pt idx="12729">
                  <c:v>17.679166666666699</c:v>
                </c:pt>
                <c:pt idx="12730">
                  <c:v>17.6805555555556</c:v>
                </c:pt>
                <c:pt idx="12731">
                  <c:v>17.681944444444401</c:v>
                </c:pt>
                <c:pt idx="12732">
                  <c:v>17.683333333333302</c:v>
                </c:pt>
                <c:pt idx="12733">
                  <c:v>17.684722222222199</c:v>
                </c:pt>
                <c:pt idx="12734">
                  <c:v>17.686111111111099</c:v>
                </c:pt>
                <c:pt idx="12735">
                  <c:v>17.6875</c:v>
                </c:pt>
                <c:pt idx="12736">
                  <c:v>17.688888888888901</c:v>
                </c:pt>
                <c:pt idx="12737">
                  <c:v>17.690277777777801</c:v>
                </c:pt>
                <c:pt idx="12738">
                  <c:v>17.691666666666698</c:v>
                </c:pt>
                <c:pt idx="12739">
                  <c:v>17.693055555555599</c:v>
                </c:pt>
                <c:pt idx="12740">
                  <c:v>17.6944444444444</c:v>
                </c:pt>
                <c:pt idx="12741">
                  <c:v>17.695833333333301</c:v>
                </c:pt>
                <c:pt idx="12742">
                  <c:v>17.697222222222202</c:v>
                </c:pt>
                <c:pt idx="12743">
                  <c:v>17.698611111111099</c:v>
                </c:pt>
                <c:pt idx="12744">
                  <c:v>17.7</c:v>
                </c:pt>
                <c:pt idx="12745">
                  <c:v>17.7013888888889</c:v>
                </c:pt>
                <c:pt idx="12746">
                  <c:v>17.702777777777801</c:v>
                </c:pt>
                <c:pt idx="12747">
                  <c:v>17.704166666666701</c:v>
                </c:pt>
                <c:pt idx="12748">
                  <c:v>17.705555555555598</c:v>
                </c:pt>
                <c:pt idx="12749">
                  <c:v>17.7069444444444</c:v>
                </c:pt>
                <c:pt idx="12750">
                  <c:v>17.7083333333333</c:v>
                </c:pt>
                <c:pt idx="12751">
                  <c:v>17.709722222222201</c:v>
                </c:pt>
                <c:pt idx="12752">
                  <c:v>17.711111111111101</c:v>
                </c:pt>
                <c:pt idx="12753">
                  <c:v>17.712499999999999</c:v>
                </c:pt>
                <c:pt idx="12754">
                  <c:v>17.713888888888899</c:v>
                </c:pt>
                <c:pt idx="12755">
                  <c:v>17.7152777777778</c:v>
                </c:pt>
                <c:pt idx="12756">
                  <c:v>17.716666666666701</c:v>
                </c:pt>
                <c:pt idx="12757">
                  <c:v>17.718055555555601</c:v>
                </c:pt>
                <c:pt idx="12758">
                  <c:v>17.719444444444399</c:v>
                </c:pt>
                <c:pt idx="12759">
                  <c:v>17.720833333333299</c:v>
                </c:pt>
                <c:pt idx="12760">
                  <c:v>17.7222222222222</c:v>
                </c:pt>
                <c:pt idx="12761">
                  <c:v>17.723611111111101</c:v>
                </c:pt>
                <c:pt idx="12762">
                  <c:v>17.725000000000001</c:v>
                </c:pt>
                <c:pt idx="12763">
                  <c:v>17.726388888888899</c:v>
                </c:pt>
                <c:pt idx="12764">
                  <c:v>17.727777777777799</c:v>
                </c:pt>
                <c:pt idx="12765">
                  <c:v>17.7291666666667</c:v>
                </c:pt>
                <c:pt idx="12766">
                  <c:v>17.7305555555556</c:v>
                </c:pt>
                <c:pt idx="12767">
                  <c:v>17.731944444444402</c:v>
                </c:pt>
                <c:pt idx="12768">
                  <c:v>17.733333333333299</c:v>
                </c:pt>
                <c:pt idx="12769">
                  <c:v>17.734722222222199</c:v>
                </c:pt>
                <c:pt idx="12770">
                  <c:v>17.7361111111111</c:v>
                </c:pt>
                <c:pt idx="12771">
                  <c:v>17.737500000000001</c:v>
                </c:pt>
                <c:pt idx="12772">
                  <c:v>17.738888888888901</c:v>
                </c:pt>
                <c:pt idx="12773">
                  <c:v>17.740277777777798</c:v>
                </c:pt>
                <c:pt idx="12774">
                  <c:v>17.741666666666699</c:v>
                </c:pt>
                <c:pt idx="12775">
                  <c:v>17.7430555555556</c:v>
                </c:pt>
                <c:pt idx="12776">
                  <c:v>17.744444444444401</c:v>
                </c:pt>
                <c:pt idx="12777">
                  <c:v>17.745833333333302</c:v>
                </c:pt>
                <c:pt idx="12778">
                  <c:v>17.747222222222199</c:v>
                </c:pt>
                <c:pt idx="12779">
                  <c:v>17.748611111111099</c:v>
                </c:pt>
                <c:pt idx="12780">
                  <c:v>17.75</c:v>
                </c:pt>
                <c:pt idx="12781">
                  <c:v>17.751388888888901</c:v>
                </c:pt>
                <c:pt idx="12782">
                  <c:v>17.752777777777801</c:v>
                </c:pt>
                <c:pt idx="12783">
                  <c:v>17.754166666666698</c:v>
                </c:pt>
                <c:pt idx="12784">
                  <c:v>17.755555555555599</c:v>
                </c:pt>
                <c:pt idx="12785">
                  <c:v>17.7569444444444</c:v>
                </c:pt>
                <c:pt idx="12786">
                  <c:v>17.758333333333301</c:v>
                </c:pt>
                <c:pt idx="12787">
                  <c:v>17.759722222222202</c:v>
                </c:pt>
                <c:pt idx="12788">
                  <c:v>17.761111111111099</c:v>
                </c:pt>
                <c:pt idx="12789">
                  <c:v>17.762499999999999</c:v>
                </c:pt>
                <c:pt idx="12790">
                  <c:v>17.7638888888889</c:v>
                </c:pt>
                <c:pt idx="12791">
                  <c:v>17.765277777777801</c:v>
                </c:pt>
                <c:pt idx="12792">
                  <c:v>17.766666666666701</c:v>
                </c:pt>
                <c:pt idx="12793">
                  <c:v>17.768055555555598</c:v>
                </c:pt>
                <c:pt idx="12794">
                  <c:v>17.7694444444444</c:v>
                </c:pt>
                <c:pt idx="12795">
                  <c:v>17.7708333333333</c:v>
                </c:pt>
                <c:pt idx="12796">
                  <c:v>17.772222222222201</c:v>
                </c:pt>
                <c:pt idx="12797">
                  <c:v>17.773611111111101</c:v>
                </c:pt>
                <c:pt idx="12798">
                  <c:v>17.774999999999999</c:v>
                </c:pt>
                <c:pt idx="12799">
                  <c:v>17.776388888888899</c:v>
                </c:pt>
                <c:pt idx="12800">
                  <c:v>17.7777777777778</c:v>
                </c:pt>
                <c:pt idx="12801">
                  <c:v>17.779166666666701</c:v>
                </c:pt>
                <c:pt idx="12802">
                  <c:v>17.780555555555601</c:v>
                </c:pt>
                <c:pt idx="12803">
                  <c:v>17.781944444444399</c:v>
                </c:pt>
                <c:pt idx="12804">
                  <c:v>17.783333333333299</c:v>
                </c:pt>
                <c:pt idx="12805">
                  <c:v>17.7847222222222</c:v>
                </c:pt>
                <c:pt idx="12806">
                  <c:v>17.786111111111101</c:v>
                </c:pt>
                <c:pt idx="12807">
                  <c:v>17.787500000000001</c:v>
                </c:pt>
                <c:pt idx="12808">
                  <c:v>17.788888888888899</c:v>
                </c:pt>
                <c:pt idx="12809">
                  <c:v>17.790277777777799</c:v>
                </c:pt>
                <c:pt idx="12810">
                  <c:v>17.7916666666667</c:v>
                </c:pt>
                <c:pt idx="12811">
                  <c:v>17.7930555555556</c:v>
                </c:pt>
                <c:pt idx="12812">
                  <c:v>17.794444444444402</c:v>
                </c:pt>
                <c:pt idx="12813">
                  <c:v>17.795833333333299</c:v>
                </c:pt>
                <c:pt idx="12814">
                  <c:v>17.797222222222199</c:v>
                </c:pt>
                <c:pt idx="12815">
                  <c:v>17.7986111111111</c:v>
                </c:pt>
                <c:pt idx="12816">
                  <c:v>17.8</c:v>
                </c:pt>
                <c:pt idx="12817">
                  <c:v>17.801388888888901</c:v>
                </c:pt>
                <c:pt idx="12818">
                  <c:v>17.802777777777798</c:v>
                </c:pt>
                <c:pt idx="12819">
                  <c:v>17.804166666666699</c:v>
                </c:pt>
                <c:pt idx="12820">
                  <c:v>17.8055555555556</c:v>
                </c:pt>
                <c:pt idx="12821">
                  <c:v>17.806944444444401</c:v>
                </c:pt>
                <c:pt idx="12822">
                  <c:v>17.808333333333302</c:v>
                </c:pt>
                <c:pt idx="12823">
                  <c:v>17.809722222222199</c:v>
                </c:pt>
                <c:pt idx="12824">
                  <c:v>17.811111111111099</c:v>
                </c:pt>
                <c:pt idx="12825">
                  <c:v>17.8125</c:v>
                </c:pt>
                <c:pt idx="12826">
                  <c:v>17.813888888888901</c:v>
                </c:pt>
                <c:pt idx="12827">
                  <c:v>17.815277777777801</c:v>
                </c:pt>
                <c:pt idx="12828">
                  <c:v>17.816666666666698</c:v>
                </c:pt>
                <c:pt idx="12829">
                  <c:v>17.818055555555599</c:v>
                </c:pt>
                <c:pt idx="12830">
                  <c:v>17.8194444444444</c:v>
                </c:pt>
                <c:pt idx="12831">
                  <c:v>17.820833333333301</c:v>
                </c:pt>
                <c:pt idx="12832">
                  <c:v>17.822222222222202</c:v>
                </c:pt>
                <c:pt idx="12833">
                  <c:v>17.823611111111099</c:v>
                </c:pt>
                <c:pt idx="12834">
                  <c:v>17.824999999999999</c:v>
                </c:pt>
                <c:pt idx="12835">
                  <c:v>17.8263888888889</c:v>
                </c:pt>
                <c:pt idx="12836">
                  <c:v>17.827777777777801</c:v>
                </c:pt>
                <c:pt idx="12837">
                  <c:v>17.829166666666701</c:v>
                </c:pt>
                <c:pt idx="12838">
                  <c:v>17.830555555555598</c:v>
                </c:pt>
                <c:pt idx="12839">
                  <c:v>17.8319444444444</c:v>
                </c:pt>
                <c:pt idx="12840">
                  <c:v>17.8333333333333</c:v>
                </c:pt>
                <c:pt idx="12841">
                  <c:v>17.834722222222201</c:v>
                </c:pt>
                <c:pt idx="12842">
                  <c:v>17.836111111111101</c:v>
                </c:pt>
                <c:pt idx="12843">
                  <c:v>17.837499999999999</c:v>
                </c:pt>
                <c:pt idx="12844">
                  <c:v>17.838888888888899</c:v>
                </c:pt>
                <c:pt idx="12845">
                  <c:v>17.8402777777778</c:v>
                </c:pt>
                <c:pt idx="12846">
                  <c:v>17.841666666666701</c:v>
                </c:pt>
                <c:pt idx="12847">
                  <c:v>17.843055555555601</c:v>
                </c:pt>
                <c:pt idx="12848">
                  <c:v>17.844444444444399</c:v>
                </c:pt>
                <c:pt idx="12849">
                  <c:v>17.845833333333299</c:v>
                </c:pt>
                <c:pt idx="12850">
                  <c:v>17.8472222222222</c:v>
                </c:pt>
                <c:pt idx="12851">
                  <c:v>17.848611111111101</c:v>
                </c:pt>
                <c:pt idx="12852">
                  <c:v>17.850000000000001</c:v>
                </c:pt>
                <c:pt idx="12853">
                  <c:v>17.851388888888899</c:v>
                </c:pt>
                <c:pt idx="12854">
                  <c:v>17.852777777777799</c:v>
                </c:pt>
                <c:pt idx="12855">
                  <c:v>17.8541666666667</c:v>
                </c:pt>
                <c:pt idx="12856">
                  <c:v>17.8555555555556</c:v>
                </c:pt>
                <c:pt idx="12857">
                  <c:v>17.856944444444402</c:v>
                </c:pt>
                <c:pt idx="12858">
                  <c:v>17.858333333333299</c:v>
                </c:pt>
                <c:pt idx="12859">
                  <c:v>17.859722222222199</c:v>
                </c:pt>
                <c:pt idx="12860">
                  <c:v>17.8611111111111</c:v>
                </c:pt>
                <c:pt idx="12861">
                  <c:v>17.862500000000001</c:v>
                </c:pt>
                <c:pt idx="12862">
                  <c:v>17.863888888888901</c:v>
                </c:pt>
                <c:pt idx="12863">
                  <c:v>17.865277777777798</c:v>
                </c:pt>
                <c:pt idx="12864">
                  <c:v>17.866666666666699</c:v>
                </c:pt>
                <c:pt idx="12865">
                  <c:v>17.8680555555556</c:v>
                </c:pt>
                <c:pt idx="12866">
                  <c:v>17.869444444444401</c:v>
                </c:pt>
                <c:pt idx="12867">
                  <c:v>17.870833333333302</c:v>
                </c:pt>
                <c:pt idx="12868">
                  <c:v>17.872222222222199</c:v>
                </c:pt>
                <c:pt idx="12869">
                  <c:v>17.873611111111099</c:v>
                </c:pt>
                <c:pt idx="12870">
                  <c:v>17.875</c:v>
                </c:pt>
                <c:pt idx="12871">
                  <c:v>17.876388888888901</c:v>
                </c:pt>
                <c:pt idx="12872">
                  <c:v>17.877777777777801</c:v>
                </c:pt>
                <c:pt idx="12873">
                  <c:v>17.879166666666698</c:v>
                </c:pt>
                <c:pt idx="12874">
                  <c:v>17.880555555555599</c:v>
                </c:pt>
                <c:pt idx="12875">
                  <c:v>17.8819444444444</c:v>
                </c:pt>
                <c:pt idx="12876">
                  <c:v>17.883333333333301</c:v>
                </c:pt>
                <c:pt idx="12877">
                  <c:v>17.884722222222202</c:v>
                </c:pt>
                <c:pt idx="12878">
                  <c:v>17.886111111111099</c:v>
                </c:pt>
                <c:pt idx="12879">
                  <c:v>17.887499999999999</c:v>
                </c:pt>
                <c:pt idx="12880">
                  <c:v>17.8888888888889</c:v>
                </c:pt>
                <c:pt idx="12881">
                  <c:v>17.890277777777801</c:v>
                </c:pt>
                <c:pt idx="12882">
                  <c:v>17.891666666666701</c:v>
                </c:pt>
                <c:pt idx="12883">
                  <c:v>17.893055555555598</c:v>
                </c:pt>
                <c:pt idx="12884">
                  <c:v>17.8944444444444</c:v>
                </c:pt>
                <c:pt idx="12885">
                  <c:v>17.8958333333333</c:v>
                </c:pt>
                <c:pt idx="12886">
                  <c:v>17.897222222222201</c:v>
                </c:pt>
                <c:pt idx="12887">
                  <c:v>17.898611111111101</c:v>
                </c:pt>
                <c:pt idx="12888">
                  <c:v>17.899999999999999</c:v>
                </c:pt>
                <c:pt idx="12889">
                  <c:v>17.901388888888899</c:v>
                </c:pt>
                <c:pt idx="12890">
                  <c:v>17.9027777777778</c:v>
                </c:pt>
                <c:pt idx="12891">
                  <c:v>17.904166666666701</c:v>
                </c:pt>
                <c:pt idx="12892">
                  <c:v>17.905555555555601</c:v>
                </c:pt>
                <c:pt idx="12893">
                  <c:v>17.906944444444399</c:v>
                </c:pt>
                <c:pt idx="12894">
                  <c:v>17.908333333333299</c:v>
                </c:pt>
                <c:pt idx="12895">
                  <c:v>17.9097222222222</c:v>
                </c:pt>
                <c:pt idx="12896">
                  <c:v>17.911111111111101</c:v>
                </c:pt>
                <c:pt idx="12897">
                  <c:v>17.912500000000001</c:v>
                </c:pt>
                <c:pt idx="12898">
                  <c:v>17.913888888888899</c:v>
                </c:pt>
                <c:pt idx="12899">
                  <c:v>17.915277777777799</c:v>
                </c:pt>
                <c:pt idx="12900">
                  <c:v>17.9166666666667</c:v>
                </c:pt>
                <c:pt idx="12901">
                  <c:v>17.9180555555556</c:v>
                </c:pt>
                <c:pt idx="12902">
                  <c:v>17.919444444444402</c:v>
                </c:pt>
                <c:pt idx="12903">
                  <c:v>17.920833333333299</c:v>
                </c:pt>
                <c:pt idx="12904">
                  <c:v>17.922222222222199</c:v>
                </c:pt>
                <c:pt idx="12905">
                  <c:v>17.9236111111111</c:v>
                </c:pt>
                <c:pt idx="12906">
                  <c:v>17.925000000000001</c:v>
                </c:pt>
                <c:pt idx="12907">
                  <c:v>17.926388888888901</c:v>
                </c:pt>
                <c:pt idx="12908">
                  <c:v>17.927777777777798</c:v>
                </c:pt>
                <c:pt idx="12909">
                  <c:v>17.929166666666699</c:v>
                </c:pt>
                <c:pt idx="12910">
                  <c:v>17.9305555555556</c:v>
                </c:pt>
                <c:pt idx="12911">
                  <c:v>17.931944444444401</c:v>
                </c:pt>
                <c:pt idx="12912">
                  <c:v>17.933333333333302</c:v>
                </c:pt>
                <c:pt idx="12913">
                  <c:v>17.934722222222199</c:v>
                </c:pt>
                <c:pt idx="12914">
                  <c:v>17.936111111111099</c:v>
                </c:pt>
                <c:pt idx="12915">
                  <c:v>17.9375</c:v>
                </c:pt>
                <c:pt idx="12916">
                  <c:v>17.938888888888901</c:v>
                </c:pt>
                <c:pt idx="12917">
                  <c:v>17.940277777777801</c:v>
                </c:pt>
                <c:pt idx="12918">
                  <c:v>17.941666666666698</c:v>
                </c:pt>
                <c:pt idx="12919">
                  <c:v>17.943055555555599</c:v>
                </c:pt>
                <c:pt idx="12920">
                  <c:v>17.9444444444444</c:v>
                </c:pt>
                <c:pt idx="12921">
                  <c:v>17.945833333333301</c:v>
                </c:pt>
                <c:pt idx="12922">
                  <c:v>17.947222222222202</c:v>
                </c:pt>
                <c:pt idx="12923">
                  <c:v>17.948611111111099</c:v>
                </c:pt>
                <c:pt idx="12924">
                  <c:v>17.95</c:v>
                </c:pt>
                <c:pt idx="12925">
                  <c:v>17.9513888888889</c:v>
                </c:pt>
                <c:pt idx="12926">
                  <c:v>17.952777777777801</c:v>
                </c:pt>
                <c:pt idx="12927">
                  <c:v>17.954166666666701</c:v>
                </c:pt>
                <c:pt idx="12928">
                  <c:v>17.955555555555598</c:v>
                </c:pt>
                <c:pt idx="12929">
                  <c:v>17.9569444444444</c:v>
                </c:pt>
                <c:pt idx="12930">
                  <c:v>17.9583333333333</c:v>
                </c:pt>
                <c:pt idx="12931">
                  <c:v>17.959722222222201</c:v>
                </c:pt>
                <c:pt idx="12932">
                  <c:v>17.961111111111101</c:v>
                </c:pt>
                <c:pt idx="12933">
                  <c:v>17.962499999999999</c:v>
                </c:pt>
                <c:pt idx="12934">
                  <c:v>17.963888888888899</c:v>
                </c:pt>
                <c:pt idx="12935">
                  <c:v>17.9652777777778</c:v>
                </c:pt>
                <c:pt idx="12936">
                  <c:v>17.966666666666701</c:v>
                </c:pt>
                <c:pt idx="12937">
                  <c:v>17.968055555555601</c:v>
                </c:pt>
                <c:pt idx="12938">
                  <c:v>17.969444444444399</c:v>
                </c:pt>
                <c:pt idx="12939">
                  <c:v>17.970833333333299</c:v>
                </c:pt>
                <c:pt idx="12940">
                  <c:v>17.9722222222222</c:v>
                </c:pt>
                <c:pt idx="12941">
                  <c:v>17.973611111111101</c:v>
                </c:pt>
                <c:pt idx="12942">
                  <c:v>17.975000000000001</c:v>
                </c:pt>
                <c:pt idx="12943">
                  <c:v>17.976388888888899</c:v>
                </c:pt>
                <c:pt idx="12944">
                  <c:v>17.977777777777799</c:v>
                </c:pt>
                <c:pt idx="12945">
                  <c:v>17.9791666666667</c:v>
                </c:pt>
                <c:pt idx="12946">
                  <c:v>17.9805555555556</c:v>
                </c:pt>
                <c:pt idx="12947">
                  <c:v>17.981944444444402</c:v>
                </c:pt>
                <c:pt idx="12948">
                  <c:v>17.983333333333299</c:v>
                </c:pt>
                <c:pt idx="12949">
                  <c:v>17.984722222222199</c:v>
                </c:pt>
                <c:pt idx="12950">
                  <c:v>17.9861111111111</c:v>
                </c:pt>
                <c:pt idx="12951">
                  <c:v>17.987500000000001</c:v>
                </c:pt>
                <c:pt idx="12952">
                  <c:v>17.988888888888901</c:v>
                </c:pt>
                <c:pt idx="12953">
                  <c:v>17.990277777777798</c:v>
                </c:pt>
                <c:pt idx="12954">
                  <c:v>17.991666666666699</c:v>
                </c:pt>
                <c:pt idx="12955">
                  <c:v>17.9930555555556</c:v>
                </c:pt>
                <c:pt idx="12956">
                  <c:v>17.994444444444401</c:v>
                </c:pt>
                <c:pt idx="12957">
                  <c:v>17.995833333333302</c:v>
                </c:pt>
                <c:pt idx="12958">
                  <c:v>17.997222222222199</c:v>
                </c:pt>
                <c:pt idx="12959">
                  <c:v>17.998611111111099</c:v>
                </c:pt>
                <c:pt idx="12960">
                  <c:v>18</c:v>
                </c:pt>
                <c:pt idx="12961">
                  <c:v>18.001388888888901</c:v>
                </c:pt>
                <c:pt idx="12962">
                  <c:v>18.002777777777801</c:v>
                </c:pt>
                <c:pt idx="12963">
                  <c:v>18.004166666666698</c:v>
                </c:pt>
                <c:pt idx="12964">
                  <c:v>18.005555555555599</c:v>
                </c:pt>
                <c:pt idx="12965">
                  <c:v>18.0069444444444</c:v>
                </c:pt>
                <c:pt idx="12966">
                  <c:v>18.008333333333301</c:v>
                </c:pt>
                <c:pt idx="12967">
                  <c:v>18.009722222222202</c:v>
                </c:pt>
                <c:pt idx="12968">
                  <c:v>18.011111111111099</c:v>
                </c:pt>
                <c:pt idx="12969">
                  <c:v>18.012499999999999</c:v>
                </c:pt>
                <c:pt idx="12970">
                  <c:v>18.0138888888889</c:v>
                </c:pt>
                <c:pt idx="12971">
                  <c:v>18.015277777777801</c:v>
                </c:pt>
                <c:pt idx="12972">
                  <c:v>18.016666666666701</c:v>
                </c:pt>
                <c:pt idx="12973">
                  <c:v>18.018055555555598</c:v>
                </c:pt>
                <c:pt idx="12974">
                  <c:v>18.0194444444444</c:v>
                </c:pt>
                <c:pt idx="12975">
                  <c:v>18.0208333333333</c:v>
                </c:pt>
                <c:pt idx="12976">
                  <c:v>18.022222222222201</c:v>
                </c:pt>
                <c:pt idx="12977">
                  <c:v>18.023611111111101</c:v>
                </c:pt>
                <c:pt idx="12978">
                  <c:v>18.024999999999999</c:v>
                </c:pt>
                <c:pt idx="12979">
                  <c:v>18.026388888888899</c:v>
                </c:pt>
                <c:pt idx="12980">
                  <c:v>18.0277777777778</c:v>
                </c:pt>
                <c:pt idx="12981">
                  <c:v>18.029166666666701</c:v>
                </c:pt>
                <c:pt idx="12982">
                  <c:v>18.030555555555601</c:v>
                </c:pt>
                <c:pt idx="12983">
                  <c:v>18.031944444444399</c:v>
                </c:pt>
                <c:pt idx="12984">
                  <c:v>18.033333333333299</c:v>
                </c:pt>
                <c:pt idx="12985">
                  <c:v>18.0347222222222</c:v>
                </c:pt>
                <c:pt idx="12986">
                  <c:v>18.036111111111101</c:v>
                </c:pt>
                <c:pt idx="12987">
                  <c:v>18.037500000000001</c:v>
                </c:pt>
                <c:pt idx="12988">
                  <c:v>18.038888888888899</c:v>
                </c:pt>
                <c:pt idx="12989">
                  <c:v>18.040277777777799</c:v>
                </c:pt>
                <c:pt idx="12990">
                  <c:v>18.0416666666667</c:v>
                </c:pt>
                <c:pt idx="12991">
                  <c:v>18.0430555555556</c:v>
                </c:pt>
                <c:pt idx="12992">
                  <c:v>18.044444444444402</c:v>
                </c:pt>
                <c:pt idx="12993">
                  <c:v>18.045833333333299</c:v>
                </c:pt>
                <c:pt idx="12994">
                  <c:v>18.047222222222199</c:v>
                </c:pt>
                <c:pt idx="12995">
                  <c:v>18.0486111111111</c:v>
                </c:pt>
                <c:pt idx="12996">
                  <c:v>18.05</c:v>
                </c:pt>
                <c:pt idx="12997">
                  <c:v>18.051388888888901</c:v>
                </c:pt>
                <c:pt idx="12998">
                  <c:v>18.052777777777798</c:v>
                </c:pt>
                <c:pt idx="12999">
                  <c:v>18.054166666666699</c:v>
                </c:pt>
                <c:pt idx="13000">
                  <c:v>18.0555555555556</c:v>
                </c:pt>
                <c:pt idx="13001">
                  <c:v>18.056944444444401</c:v>
                </c:pt>
                <c:pt idx="13002">
                  <c:v>18.058333333333302</c:v>
                </c:pt>
                <c:pt idx="13003">
                  <c:v>18.059722222222199</c:v>
                </c:pt>
                <c:pt idx="13004">
                  <c:v>18.061111111111099</c:v>
                </c:pt>
                <c:pt idx="13005">
                  <c:v>18.0625</c:v>
                </c:pt>
                <c:pt idx="13006">
                  <c:v>18.063888888888901</c:v>
                </c:pt>
                <c:pt idx="13007">
                  <c:v>18.065277777777801</c:v>
                </c:pt>
                <c:pt idx="13008">
                  <c:v>18.066666666666698</c:v>
                </c:pt>
                <c:pt idx="13009">
                  <c:v>18.068055555555599</c:v>
                </c:pt>
                <c:pt idx="13010">
                  <c:v>18.0694444444444</c:v>
                </c:pt>
                <c:pt idx="13011">
                  <c:v>18.070833333333301</c:v>
                </c:pt>
                <c:pt idx="13012">
                  <c:v>18.072222222222202</c:v>
                </c:pt>
                <c:pt idx="13013">
                  <c:v>18.073611111111099</c:v>
                </c:pt>
                <c:pt idx="13014">
                  <c:v>18.074999999999999</c:v>
                </c:pt>
                <c:pt idx="13015">
                  <c:v>18.0763888888889</c:v>
                </c:pt>
                <c:pt idx="13016">
                  <c:v>18.077777777777801</c:v>
                </c:pt>
                <c:pt idx="13017">
                  <c:v>18.079166666666701</c:v>
                </c:pt>
                <c:pt idx="13018">
                  <c:v>18.080555555555598</c:v>
                </c:pt>
                <c:pt idx="13019">
                  <c:v>18.0819444444444</c:v>
                </c:pt>
                <c:pt idx="13020">
                  <c:v>18.0833333333333</c:v>
                </c:pt>
                <c:pt idx="13021">
                  <c:v>18.084722222222201</c:v>
                </c:pt>
                <c:pt idx="13022">
                  <c:v>18.086111111111101</c:v>
                </c:pt>
                <c:pt idx="13023">
                  <c:v>18.087499999999999</c:v>
                </c:pt>
                <c:pt idx="13024">
                  <c:v>18.088888888888899</c:v>
                </c:pt>
                <c:pt idx="13025">
                  <c:v>18.0902777777778</c:v>
                </c:pt>
                <c:pt idx="13026">
                  <c:v>18.091666666666701</c:v>
                </c:pt>
                <c:pt idx="13027">
                  <c:v>18.093055555555601</c:v>
                </c:pt>
                <c:pt idx="13028">
                  <c:v>18.094444444444399</c:v>
                </c:pt>
                <c:pt idx="13029">
                  <c:v>18.095833333333299</c:v>
                </c:pt>
                <c:pt idx="13030">
                  <c:v>18.0972222222222</c:v>
                </c:pt>
                <c:pt idx="13031">
                  <c:v>18.098611111111101</c:v>
                </c:pt>
                <c:pt idx="13032">
                  <c:v>18.100000000000001</c:v>
                </c:pt>
                <c:pt idx="13033">
                  <c:v>18.101388888888899</c:v>
                </c:pt>
                <c:pt idx="13034">
                  <c:v>18.102777777777799</c:v>
                </c:pt>
                <c:pt idx="13035">
                  <c:v>18.1041666666667</c:v>
                </c:pt>
                <c:pt idx="13036">
                  <c:v>18.1055555555556</c:v>
                </c:pt>
                <c:pt idx="13037">
                  <c:v>18.106944444444402</c:v>
                </c:pt>
                <c:pt idx="13038">
                  <c:v>18.108333333333299</c:v>
                </c:pt>
                <c:pt idx="13039">
                  <c:v>18.109722222222199</c:v>
                </c:pt>
                <c:pt idx="13040">
                  <c:v>18.1111111111111</c:v>
                </c:pt>
                <c:pt idx="13041">
                  <c:v>18.112500000000001</c:v>
                </c:pt>
                <c:pt idx="13042">
                  <c:v>18.113888888888901</c:v>
                </c:pt>
                <c:pt idx="13043">
                  <c:v>18.115277777777798</c:v>
                </c:pt>
                <c:pt idx="13044">
                  <c:v>18.116666666666699</c:v>
                </c:pt>
                <c:pt idx="13045">
                  <c:v>18.1180555555556</c:v>
                </c:pt>
                <c:pt idx="13046">
                  <c:v>18.119444444444401</c:v>
                </c:pt>
                <c:pt idx="13047">
                  <c:v>18.120833333333302</c:v>
                </c:pt>
                <c:pt idx="13048">
                  <c:v>18.122222222222199</c:v>
                </c:pt>
                <c:pt idx="13049">
                  <c:v>18.123611111111099</c:v>
                </c:pt>
                <c:pt idx="13050">
                  <c:v>18.125</c:v>
                </c:pt>
                <c:pt idx="13051">
                  <c:v>18.126388888888901</c:v>
                </c:pt>
                <c:pt idx="13052">
                  <c:v>18.127777777777801</c:v>
                </c:pt>
                <c:pt idx="13053">
                  <c:v>18.129166666666698</c:v>
                </c:pt>
                <c:pt idx="13054">
                  <c:v>18.130555555555599</c:v>
                </c:pt>
                <c:pt idx="13055">
                  <c:v>18.1319444444444</c:v>
                </c:pt>
                <c:pt idx="13056">
                  <c:v>18.133333333333301</c:v>
                </c:pt>
                <c:pt idx="13057">
                  <c:v>18.134722222222202</c:v>
                </c:pt>
                <c:pt idx="13058">
                  <c:v>18.136111111111099</c:v>
                </c:pt>
                <c:pt idx="13059">
                  <c:v>18.137499999999999</c:v>
                </c:pt>
                <c:pt idx="13060">
                  <c:v>18.1388888888889</c:v>
                </c:pt>
                <c:pt idx="13061">
                  <c:v>18.140277777777801</c:v>
                </c:pt>
                <c:pt idx="13062">
                  <c:v>18.141666666666701</c:v>
                </c:pt>
                <c:pt idx="13063">
                  <c:v>18.143055555555598</c:v>
                </c:pt>
                <c:pt idx="13064">
                  <c:v>18.1444444444444</c:v>
                </c:pt>
                <c:pt idx="13065">
                  <c:v>18.1458333333333</c:v>
                </c:pt>
                <c:pt idx="13066">
                  <c:v>18.147222222222201</c:v>
                </c:pt>
                <c:pt idx="13067">
                  <c:v>18.148611111111101</c:v>
                </c:pt>
                <c:pt idx="13068">
                  <c:v>18.149999999999999</c:v>
                </c:pt>
                <c:pt idx="13069">
                  <c:v>18.151388888888899</c:v>
                </c:pt>
                <c:pt idx="13070">
                  <c:v>18.1527777777778</c:v>
                </c:pt>
                <c:pt idx="13071">
                  <c:v>18.154166666666701</c:v>
                </c:pt>
                <c:pt idx="13072">
                  <c:v>18.155555555555601</c:v>
                </c:pt>
                <c:pt idx="13073">
                  <c:v>18.156944444444399</c:v>
                </c:pt>
                <c:pt idx="13074">
                  <c:v>18.158333333333299</c:v>
                </c:pt>
                <c:pt idx="13075">
                  <c:v>18.1597222222222</c:v>
                </c:pt>
                <c:pt idx="13076">
                  <c:v>18.161111111111101</c:v>
                </c:pt>
                <c:pt idx="13077">
                  <c:v>18.162500000000001</c:v>
                </c:pt>
                <c:pt idx="13078">
                  <c:v>18.163888888888899</c:v>
                </c:pt>
                <c:pt idx="13079">
                  <c:v>18.165277777777799</c:v>
                </c:pt>
                <c:pt idx="13080">
                  <c:v>18.1666666666667</c:v>
                </c:pt>
                <c:pt idx="13081">
                  <c:v>18.1680555555556</c:v>
                </c:pt>
                <c:pt idx="13082">
                  <c:v>18.169444444444402</c:v>
                </c:pt>
                <c:pt idx="13083">
                  <c:v>18.170833333333299</c:v>
                </c:pt>
                <c:pt idx="13084">
                  <c:v>18.172222222222199</c:v>
                </c:pt>
                <c:pt idx="13085">
                  <c:v>18.1736111111111</c:v>
                </c:pt>
                <c:pt idx="13086">
                  <c:v>18.175000000000001</c:v>
                </c:pt>
                <c:pt idx="13087">
                  <c:v>18.176388888888901</c:v>
                </c:pt>
                <c:pt idx="13088">
                  <c:v>18.177777777777798</c:v>
                </c:pt>
                <c:pt idx="13089">
                  <c:v>18.179166666666699</c:v>
                </c:pt>
                <c:pt idx="13090">
                  <c:v>18.1805555555556</c:v>
                </c:pt>
                <c:pt idx="13091">
                  <c:v>18.181944444444401</c:v>
                </c:pt>
                <c:pt idx="13092">
                  <c:v>18.183333333333302</c:v>
                </c:pt>
                <c:pt idx="13093">
                  <c:v>18.184722222222199</c:v>
                </c:pt>
                <c:pt idx="13094">
                  <c:v>18.186111111111099</c:v>
                </c:pt>
                <c:pt idx="13095">
                  <c:v>18.1875</c:v>
                </c:pt>
                <c:pt idx="13096">
                  <c:v>18.188888888888901</c:v>
                </c:pt>
                <c:pt idx="13097">
                  <c:v>18.190277777777801</c:v>
                </c:pt>
                <c:pt idx="13098">
                  <c:v>18.191666666666698</c:v>
                </c:pt>
                <c:pt idx="13099">
                  <c:v>18.193055555555599</c:v>
                </c:pt>
                <c:pt idx="13100">
                  <c:v>18.1944444444444</c:v>
                </c:pt>
                <c:pt idx="13101">
                  <c:v>18.195833333333301</c:v>
                </c:pt>
                <c:pt idx="13102">
                  <c:v>18.197222222222202</c:v>
                </c:pt>
                <c:pt idx="13103">
                  <c:v>18.198611111111099</c:v>
                </c:pt>
                <c:pt idx="13104">
                  <c:v>18.2</c:v>
                </c:pt>
                <c:pt idx="13105">
                  <c:v>18.2013888888889</c:v>
                </c:pt>
                <c:pt idx="13106">
                  <c:v>18.202777777777801</c:v>
                </c:pt>
                <c:pt idx="13107">
                  <c:v>18.204166666666701</c:v>
                </c:pt>
                <c:pt idx="13108">
                  <c:v>18.205555555555598</c:v>
                </c:pt>
                <c:pt idx="13109">
                  <c:v>18.2069444444444</c:v>
                </c:pt>
                <c:pt idx="13110">
                  <c:v>18.2083333333333</c:v>
                </c:pt>
                <c:pt idx="13111">
                  <c:v>18.209722222222201</c:v>
                </c:pt>
                <c:pt idx="13112">
                  <c:v>18.211111111111101</c:v>
                </c:pt>
                <c:pt idx="13113">
                  <c:v>18.212499999999999</c:v>
                </c:pt>
                <c:pt idx="13114">
                  <c:v>18.213888888888899</c:v>
                </c:pt>
                <c:pt idx="13115">
                  <c:v>18.2152777777778</c:v>
                </c:pt>
                <c:pt idx="13116">
                  <c:v>18.216666666666701</c:v>
                </c:pt>
                <c:pt idx="13117">
                  <c:v>18.218055555555601</c:v>
                </c:pt>
                <c:pt idx="13118">
                  <c:v>18.219444444444399</c:v>
                </c:pt>
                <c:pt idx="13119">
                  <c:v>18.220833333333299</c:v>
                </c:pt>
                <c:pt idx="13120">
                  <c:v>18.2222222222222</c:v>
                </c:pt>
                <c:pt idx="13121">
                  <c:v>18.223611111111101</c:v>
                </c:pt>
                <c:pt idx="13122">
                  <c:v>18.225000000000001</c:v>
                </c:pt>
                <c:pt idx="13123">
                  <c:v>18.226388888888899</c:v>
                </c:pt>
                <c:pt idx="13124">
                  <c:v>18.227777777777799</c:v>
                </c:pt>
                <c:pt idx="13125">
                  <c:v>18.2291666666667</c:v>
                </c:pt>
                <c:pt idx="13126">
                  <c:v>18.2305555555556</c:v>
                </c:pt>
                <c:pt idx="13127">
                  <c:v>18.231944444444402</c:v>
                </c:pt>
                <c:pt idx="13128">
                  <c:v>18.233333333333299</c:v>
                </c:pt>
                <c:pt idx="13129">
                  <c:v>18.234722222222199</c:v>
                </c:pt>
                <c:pt idx="13130">
                  <c:v>18.2361111111111</c:v>
                </c:pt>
                <c:pt idx="13131">
                  <c:v>18.237500000000001</c:v>
                </c:pt>
                <c:pt idx="13132">
                  <c:v>18.238888888888901</c:v>
                </c:pt>
                <c:pt idx="13133">
                  <c:v>18.240277777777798</c:v>
                </c:pt>
                <c:pt idx="13134">
                  <c:v>18.241666666666699</c:v>
                </c:pt>
                <c:pt idx="13135">
                  <c:v>18.2430555555556</c:v>
                </c:pt>
                <c:pt idx="13136">
                  <c:v>18.244444444444401</c:v>
                </c:pt>
                <c:pt idx="13137">
                  <c:v>18.245833333333302</c:v>
                </c:pt>
                <c:pt idx="13138">
                  <c:v>18.247222222222199</c:v>
                </c:pt>
                <c:pt idx="13139">
                  <c:v>18.248611111111099</c:v>
                </c:pt>
                <c:pt idx="13140">
                  <c:v>18.25</c:v>
                </c:pt>
                <c:pt idx="13141">
                  <c:v>18.251388888888901</c:v>
                </c:pt>
                <c:pt idx="13142">
                  <c:v>18.252777777777801</c:v>
                </c:pt>
                <c:pt idx="13143">
                  <c:v>18.254166666666698</c:v>
                </c:pt>
                <c:pt idx="13144">
                  <c:v>18.255555555555599</c:v>
                </c:pt>
                <c:pt idx="13145">
                  <c:v>18.2569444444444</c:v>
                </c:pt>
                <c:pt idx="13146">
                  <c:v>18.258333333333301</c:v>
                </c:pt>
                <c:pt idx="13147">
                  <c:v>18.259722222222202</c:v>
                </c:pt>
                <c:pt idx="13148">
                  <c:v>18.261111111111099</c:v>
                </c:pt>
                <c:pt idx="13149">
                  <c:v>18.262499999999999</c:v>
                </c:pt>
                <c:pt idx="13150">
                  <c:v>18.2638888888889</c:v>
                </c:pt>
                <c:pt idx="13151">
                  <c:v>18.265277777777801</c:v>
                </c:pt>
                <c:pt idx="13152">
                  <c:v>18.266666666666701</c:v>
                </c:pt>
                <c:pt idx="13153">
                  <c:v>18.268055555555598</c:v>
                </c:pt>
                <c:pt idx="13154">
                  <c:v>18.2694444444444</c:v>
                </c:pt>
                <c:pt idx="13155">
                  <c:v>18.2708333333333</c:v>
                </c:pt>
                <c:pt idx="13156">
                  <c:v>18.272222222222201</c:v>
                </c:pt>
                <c:pt idx="13157">
                  <c:v>18.273611111111101</c:v>
                </c:pt>
                <c:pt idx="13158">
                  <c:v>18.274999999999999</c:v>
                </c:pt>
                <c:pt idx="13159">
                  <c:v>18.276388888888899</c:v>
                </c:pt>
                <c:pt idx="13160">
                  <c:v>18.2777777777778</c:v>
                </c:pt>
                <c:pt idx="13161">
                  <c:v>18.279166666666701</c:v>
                </c:pt>
                <c:pt idx="13162">
                  <c:v>18.280555555555601</c:v>
                </c:pt>
                <c:pt idx="13163">
                  <c:v>18.281944444444399</c:v>
                </c:pt>
                <c:pt idx="13164">
                  <c:v>18.283333333333299</c:v>
                </c:pt>
                <c:pt idx="13165">
                  <c:v>18.2847222222222</c:v>
                </c:pt>
                <c:pt idx="13166">
                  <c:v>18.286111111111101</c:v>
                </c:pt>
                <c:pt idx="13167">
                  <c:v>18.287500000000001</c:v>
                </c:pt>
                <c:pt idx="13168">
                  <c:v>18.288888888888899</c:v>
                </c:pt>
                <c:pt idx="13169">
                  <c:v>18.290277777777799</c:v>
                </c:pt>
                <c:pt idx="13170">
                  <c:v>18.2916666666667</c:v>
                </c:pt>
                <c:pt idx="13171">
                  <c:v>18.2930555555556</c:v>
                </c:pt>
                <c:pt idx="13172">
                  <c:v>18.294444444444402</c:v>
                </c:pt>
                <c:pt idx="13173">
                  <c:v>18.295833333333299</c:v>
                </c:pt>
                <c:pt idx="13174">
                  <c:v>18.297222222222199</c:v>
                </c:pt>
                <c:pt idx="13175">
                  <c:v>18.2986111111111</c:v>
                </c:pt>
                <c:pt idx="13176">
                  <c:v>18.3</c:v>
                </c:pt>
                <c:pt idx="13177">
                  <c:v>18.301388888888901</c:v>
                </c:pt>
                <c:pt idx="13178">
                  <c:v>18.302777777777798</c:v>
                </c:pt>
                <c:pt idx="13179">
                  <c:v>18.304166666666699</c:v>
                </c:pt>
                <c:pt idx="13180">
                  <c:v>18.3055555555556</c:v>
                </c:pt>
                <c:pt idx="13181">
                  <c:v>18.306944444444401</c:v>
                </c:pt>
                <c:pt idx="13182">
                  <c:v>18.308333333333302</c:v>
                </c:pt>
                <c:pt idx="13183">
                  <c:v>18.309722222222199</c:v>
                </c:pt>
                <c:pt idx="13184">
                  <c:v>18.311111111111099</c:v>
                </c:pt>
                <c:pt idx="13185">
                  <c:v>18.3125</c:v>
                </c:pt>
                <c:pt idx="13186">
                  <c:v>18.313888888888901</c:v>
                </c:pt>
                <c:pt idx="13187">
                  <c:v>18.315277777777801</c:v>
                </c:pt>
                <c:pt idx="13188">
                  <c:v>18.316666666666698</c:v>
                </c:pt>
                <c:pt idx="13189">
                  <c:v>18.318055555555599</c:v>
                </c:pt>
                <c:pt idx="13190">
                  <c:v>18.3194444444444</c:v>
                </c:pt>
                <c:pt idx="13191">
                  <c:v>18.320833333333301</c:v>
                </c:pt>
                <c:pt idx="13192">
                  <c:v>18.322222222222202</c:v>
                </c:pt>
                <c:pt idx="13193">
                  <c:v>18.323611111111099</c:v>
                </c:pt>
                <c:pt idx="13194">
                  <c:v>18.324999999999999</c:v>
                </c:pt>
                <c:pt idx="13195">
                  <c:v>18.3263888888889</c:v>
                </c:pt>
                <c:pt idx="13196">
                  <c:v>18.327777777777801</c:v>
                </c:pt>
                <c:pt idx="13197">
                  <c:v>18.329166666666701</c:v>
                </c:pt>
                <c:pt idx="13198">
                  <c:v>18.330555555555598</c:v>
                </c:pt>
                <c:pt idx="13199">
                  <c:v>18.3319444444444</c:v>
                </c:pt>
                <c:pt idx="13200">
                  <c:v>18.3333333333333</c:v>
                </c:pt>
                <c:pt idx="13201">
                  <c:v>18.334722222222201</c:v>
                </c:pt>
                <c:pt idx="13202">
                  <c:v>18.336111111111101</c:v>
                </c:pt>
                <c:pt idx="13203">
                  <c:v>18.337499999999999</c:v>
                </c:pt>
                <c:pt idx="13204">
                  <c:v>18.338888888888899</c:v>
                </c:pt>
                <c:pt idx="13205">
                  <c:v>18.3402777777778</c:v>
                </c:pt>
                <c:pt idx="13206">
                  <c:v>18.341666666666701</c:v>
                </c:pt>
                <c:pt idx="13207">
                  <c:v>18.343055555555601</c:v>
                </c:pt>
                <c:pt idx="13208">
                  <c:v>18.344444444444399</c:v>
                </c:pt>
                <c:pt idx="13209">
                  <c:v>18.345833333333299</c:v>
                </c:pt>
                <c:pt idx="13210">
                  <c:v>18.3472222222222</c:v>
                </c:pt>
                <c:pt idx="13211">
                  <c:v>18.348611111111101</c:v>
                </c:pt>
                <c:pt idx="13212">
                  <c:v>18.350000000000001</c:v>
                </c:pt>
                <c:pt idx="13213">
                  <c:v>18.351388888888899</c:v>
                </c:pt>
                <c:pt idx="13214">
                  <c:v>18.352777777777799</c:v>
                </c:pt>
                <c:pt idx="13215">
                  <c:v>18.3541666666667</c:v>
                </c:pt>
                <c:pt idx="13216">
                  <c:v>18.3555555555556</c:v>
                </c:pt>
                <c:pt idx="13217">
                  <c:v>18.356944444444402</c:v>
                </c:pt>
                <c:pt idx="13218">
                  <c:v>18.358333333333299</c:v>
                </c:pt>
                <c:pt idx="13219">
                  <c:v>18.359722222222199</c:v>
                </c:pt>
                <c:pt idx="13220">
                  <c:v>18.3611111111111</c:v>
                </c:pt>
                <c:pt idx="13221">
                  <c:v>18.362500000000001</c:v>
                </c:pt>
                <c:pt idx="13222">
                  <c:v>18.363888888888901</c:v>
                </c:pt>
                <c:pt idx="13223">
                  <c:v>18.365277777777798</c:v>
                </c:pt>
                <c:pt idx="13224">
                  <c:v>18.366666666666699</c:v>
                </c:pt>
                <c:pt idx="13225">
                  <c:v>18.3680555555556</c:v>
                </c:pt>
                <c:pt idx="13226">
                  <c:v>18.369444444444401</c:v>
                </c:pt>
                <c:pt idx="13227">
                  <c:v>18.370833333333302</c:v>
                </c:pt>
                <c:pt idx="13228">
                  <c:v>18.372222222222199</c:v>
                </c:pt>
                <c:pt idx="13229">
                  <c:v>18.373611111111099</c:v>
                </c:pt>
                <c:pt idx="13230">
                  <c:v>18.375</c:v>
                </c:pt>
                <c:pt idx="13231">
                  <c:v>18.376388888888901</c:v>
                </c:pt>
                <c:pt idx="13232">
                  <c:v>18.377777777777801</c:v>
                </c:pt>
                <c:pt idx="13233">
                  <c:v>18.379166666666698</c:v>
                </c:pt>
                <c:pt idx="13234">
                  <c:v>18.380555555555599</c:v>
                </c:pt>
                <c:pt idx="13235">
                  <c:v>18.3819444444444</c:v>
                </c:pt>
                <c:pt idx="13236">
                  <c:v>18.383333333333301</c:v>
                </c:pt>
                <c:pt idx="13237">
                  <c:v>18.384722222222202</c:v>
                </c:pt>
                <c:pt idx="13238">
                  <c:v>18.386111111111099</c:v>
                </c:pt>
                <c:pt idx="13239">
                  <c:v>18.387499999999999</c:v>
                </c:pt>
                <c:pt idx="13240">
                  <c:v>18.3888888888889</c:v>
                </c:pt>
                <c:pt idx="13241">
                  <c:v>18.390277777777801</c:v>
                </c:pt>
                <c:pt idx="13242">
                  <c:v>18.391666666666701</c:v>
                </c:pt>
                <c:pt idx="13243">
                  <c:v>18.393055555555598</c:v>
                </c:pt>
                <c:pt idx="13244">
                  <c:v>18.3944444444444</c:v>
                </c:pt>
                <c:pt idx="13245">
                  <c:v>18.3958333333333</c:v>
                </c:pt>
                <c:pt idx="13246">
                  <c:v>18.397222222222201</c:v>
                </c:pt>
                <c:pt idx="13247">
                  <c:v>18.398611111111101</c:v>
                </c:pt>
                <c:pt idx="13248">
                  <c:v>18.399999999999999</c:v>
                </c:pt>
                <c:pt idx="13249">
                  <c:v>18.401388888888899</c:v>
                </c:pt>
                <c:pt idx="13250">
                  <c:v>18.4027777777778</c:v>
                </c:pt>
                <c:pt idx="13251">
                  <c:v>18.404166666666701</c:v>
                </c:pt>
                <c:pt idx="13252">
                  <c:v>18.405555555555601</c:v>
                </c:pt>
                <c:pt idx="13253">
                  <c:v>18.406944444444399</c:v>
                </c:pt>
                <c:pt idx="13254">
                  <c:v>18.408333333333299</c:v>
                </c:pt>
                <c:pt idx="13255">
                  <c:v>18.4097222222222</c:v>
                </c:pt>
                <c:pt idx="13256">
                  <c:v>18.411111111111101</c:v>
                </c:pt>
                <c:pt idx="13257">
                  <c:v>18.412500000000001</c:v>
                </c:pt>
                <c:pt idx="13258">
                  <c:v>18.413888888888899</c:v>
                </c:pt>
                <c:pt idx="13259">
                  <c:v>18.415277777777799</c:v>
                </c:pt>
                <c:pt idx="13260">
                  <c:v>18.4166666666667</c:v>
                </c:pt>
                <c:pt idx="13261">
                  <c:v>18.4180555555556</c:v>
                </c:pt>
                <c:pt idx="13262">
                  <c:v>18.419444444444402</c:v>
                </c:pt>
                <c:pt idx="13263">
                  <c:v>18.420833333333299</c:v>
                </c:pt>
                <c:pt idx="13264">
                  <c:v>18.422222222222199</c:v>
                </c:pt>
                <c:pt idx="13265">
                  <c:v>18.4236111111111</c:v>
                </c:pt>
                <c:pt idx="13266">
                  <c:v>18.425000000000001</c:v>
                </c:pt>
                <c:pt idx="13267">
                  <c:v>18.426388888888901</c:v>
                </c:pt>
                <c:pt idx="13268">
                  <c:v>18.427777777777798</c:v>
                </c:pt>
                <c:pt idx="13269">
                  <c:v>18.429166666666699</c:v>
                </c:pt>
                <c:pt idx="13270">
                  <c:v>18.4305555555556</c:v>
                </c:pt>
                <c:pt idx="13271">
                  <c:v>18.431944444444401</c:v>
                </c:pt>
                <c:pt idx="13272">
                  <c:v>18.433333333333302</c:v>
                </c:pt>
                <c:pt idx="13273">
                  <c:v>18.434722222222199</c:v>
                </c:pt>
                <c:pt idx="13274">
                  <c:v>18.436111111111099</c:v>
                </c:pt>
                <c:pt idx="13275">
                  <c:v>18.4375</c:v>
                </c:pt>
                <c:pt idx="13276">
                  <c:v>18.438888888888901</c:v>
                </c:pt>
                <c:pt idx="13277">
                  <c:v>18.440277777777801</c:v>
                </c:pt>
                <c:pt idx="13278">
                  <c:v>18.441666666666698</c:v>
                </c:pt>
                <c:pt idx="13279">
                  <c:v>18.443055555555599</c:v>
                </c:pt>
                <c:pt idx="13280">
                  <c:v>18.4444444444444</c:v>
                </c:pt>
                <c:pt idx="13281">
                  <c:v>18.445833333333301</c:v>
                </c:pt>
                <c:pt idx="13282">
                  <c:v>18.447222222222202</c:v>
                </c:pt>
                <c:pt idx="13283">
                  <c:v>18.448611111111099</c:v>
                </c:pt>
                <c:pt idx="13284">
                  <c:v>18.45</c:v>
                </c:pt>
                <c:pt idx="13285">
                  <c:v>18.4513888888889</c:v>
                </c:pt>
                <c:pt idx="13286">
                  <c:v>18.452777777777801</c:v>
                </c:pt>
                <c:pt idx="13287">
                  <c:v>18.454166666666701</c:v>
                </c:pt>
                <c:pt idx="13288">
                  <c:v>18.455555555555598</c:v>
                </c:pt>
                <c:pt idx="13289">
                  <c:v>18.4569444444444</c:v>
                </c:pt>
                <c:pt idx="13290">
                  <c:v>18.4583333333333</c:v>
                </c:pt>
                <c:pt idx="13291">
                  <c:v>18.459722222222201</c:v>
                </c:pt>
                <c:pt idx="13292">
                  <c:v>18.461111111111101</c:v>
                </c:pt>
                <c:pt idx="13293">
                  <c:v>18.462499999999999</c:v>
                </c:pt>
                <c:pt idx="13294">
                  <c:v>18.463888888888899</c:v>
                </c:pt>
                <c:pt idx="13295">
                  <c:v>18.4652777777778</c:v>
                </c:pt>
                <c:pt idx="13296">
                  <c:v>18.466666666666701</c:v>
                </c:pt>
                <c:pt idx="13297">
                  <c:v>18.468055555555601</c:v>
                </c:pt>
                <c:pt idx="13298">
                  <c:v>18.469444444444399</c:v>
                </c:pt>
                <c:pt idx="13299">
                  <c:v>18.470833333333299</c:v>
                </c:pt>
                <c:pt idx="13300">
                  <c:v>18.4722222222222</c:v>
                </c:pt>
                <c:pt idx="13301">
                  <c:v>18.473611111111101</c:v>
                </c:pt>
                <c:pt idx="13302">
                  <c:v>18.475000000000001</c:v>
                </c:pt>
                <c:pt idx="13303">
                  <c:v>18.476388888888899</c:v>
                </c:pt>
                <c:pt idx="13304">
                  <c:v>18.477777777777799</c:v>
                </c:pt>
                <c:pt idx="13305">
                  <c:v>18.4791666666667</c:v>
                </c:pt>
                <c:pt idx="13306">
                  <c:v>18.4805555555556</c:v>
                </c:pt>
                <c:pt idx="13307">
                  <c:v>18.481944444444402</c:v>
                </c:pt>
                <c:pt idx="13308">
                  <c:v>18.483333333333299</c:v>
                </c:pt>
                <c:pt idx="13309">
                  <c:v>18.484722222222199</c:v>
                </c:pt>
                <c:pt idx="13310">
                  <c:v>18.4861111111111</c:v>
                </c:pt>
                <c:pt idx="13311">
                  <c:v>18.487500000000001</c:v>
                </c:pt>
                <c:pt idx="13312">
                  <c:v>18.488888888888901</c:v>
                </c:pt>
                <c:pt idx="13313">
                  <c:v>18.490277777777798</c:v>
                </c:pt>
                <c:pt idx="13314">
                  <c:v>18.491666666666699</c:v>
                </c:pt>
                <c:pt idx="13315">
                  <c:v>18.4930555555556</c:v>
                </c:pt>
                <c:pt idx="13316">
                  <c:v>18.494444444444401</c:v>
                </c:pt>
                <c:pt idx="13317">
                  <c:v>18.495833333333302</c:v>
                </c:pt>
                <c:pt idx="13318">
                  <c:v>18.497222222222199</c:v>
                </c:pt>
                <c:pt idx="13319">
                  <c:v>18.498611111111099</c:v>
                </c:pt>
                <c:pt idx="13320">
                  <c:v>18.5</c:v>
                </c:pt>
                <c:pt idx="13321">
                  <c:v>18.501388888888901</c:v>
                </c:pt>
                <c:pt idx="13322">
                  <c:v>18.502777777777801</c:v>
                </c:pt>
                <c:pt idx="13323">
                  <c:v>18.504166666666698</c:v>
                </c:pt>
                <c:pt idx="13324">
                  <c:v>18.505555555555599</c:v>
                </c:pt>
                <c:pt idx="13325">
                  <c:v>18.5069444444444</c:v>
                </c:pt>
                <c:pt idx="13326">
                  <c:v>18.508333333333301</c:v>
                </c:pt>
                <c:pt idx="13327">
                  <c:v>18.509722222222202</c:v>
                </c:pt>
                <c:pt idx="13328">
                  <c:v>18.511111111111099</c:v>
                </c:pt>
                <c:pt idx="13329">
                  <c:v>18.512499999999999</c:v>
                </c:pt>
                <c:pt idx="13330">
                  <c:v>18.5138888888889</c:v>
                </c:pt>
                <c:pt idx="13331">
                  <c:v>18.515277777777801</c:v>
                </c:pt>
                <c:pt idx="13332">
                  <c:v>18.516666666666701</c:v>
                </c:pt>
                <c:pt idx="13333">
                  <c:v>18.518055555555598</c:v>
                </c:pt>
                <c:pt idx="13334">
                  <c:v>18.5194444444444</c:v>
                </c:pt>
                <c:pt idx="13335">
                  <c:v>18.5208333333333</c:v>
                </c:pt>
                <c:pt idx="13336">
                  <c:v>18.522222222222201</c:v>
                </c:pt>
                <c:pt idx="13337">
                  <c:v>18.523611111111101</c:v>
                </c:pt>
                <c:pt idx="13338">
                  <c:v>18.524999999999999</c:v>
                </c:pt>
                <c:pt idx="13339">
                  <c:v>18.526388888888899</c:v>
                </c:pt>
                <c:pt idx="13340">
                  <c:v>18.5277777777778</c:v>
                </c:pt>
                <c:pt idx="13341">
                  <c:v>18.529166666666701</c:v>
                </c:pt>
                <c:pt idx="13342">
                  <c:v>18.530555555555601</c:v>
                </c:pt>
                <c:pt idx="13343">
                  <c:v>18.531944444444399</c:v>
                </c:pt>
                <c:pt idx="13344">
                  <c:v>18.533333333333299</c:v>
                </c:pt>
                <c:pt idx="13345">
                  <c:v>18.5347222222222</c:v>
                </c:pt>
                <c:pt idx="13346">
                  <c:v>18.536111111111101</c:v>
                </c:pt>
                <c:pt idx="13347">
                  <c:v>18.537500000000001</c:v>
                </c:pt>
                <c:pt idx="13348">
                  <c:v>18.538888888888899</c:v>
                </c:pt>
                <c:pt idx="13349">
                  <c:v>18.540277777777799</c:v>
                </c:pt>
                <c:pt idx="13350">
                  <c:v>18.5416666666667</c:v>
                </c:pt>
                <c:pt idx="13351">
                  <c:v>18.5430555555556</c:v>
                </c:pt>
                <c:pt idx="13352">
                  <c:v>18.544444444444402</c:v>
                </c:pt>
                <c:pt idx="13353">
                  <c:v>18.545833333333299</c:v>
                </c:pt>
                <c:pt idx="13354">
                  <c:v>18.547222222222199</c:v>
                </c:pt>
                <c:pt idx="13355">
                  <c:v>18.5486111111111</c:v>
                </c:pt>
                <c:pt idx="13356">
                  <c:v>18.55</c:v>
                </c:pt>
                <c:pt idx="13357">
                  <c:v>18.551388888888901</c:v>
                </c:pt>
                <c:pt idx="13358">
                  <c:v>18.552777777777798</c:v>
                </c:pt>
                <c:pt idx="13359">
                  <c:v>18.554166666666699</c:v>
                </c:pt>
                <c:pt idx="13360">
                  <c:v>18.5555555555556</c:v>
                </c:pt>
                <c:pt idx="13361">
                  <c:v>18.556944444444401</c:v>
                </c:pt>
                <c:pt idx="13362">
                  <c:v>18.558333333333302</c:v>
                </c:pt>
                <c:pt idx="13363">
                  <c:v>18.559722222222199</c:v>
                </c:pt>
                <c:pt idx="13364">
                  <c:v>18.561111111111099</c:v>
                </c:pt>
                <c:pt idx="13365">
                  <c:v>18.5625</c:v>
                </c:pt>
                <c:pt idx="13366">
                  <c:v>18.563888888888901</c:v>
                </c:pt>
                <c:pt idx="13367">
                  <c:v>18.565277777777801</c:v>
                </c:pt>
                <c:pt idx="13368">
                  <c:v>18.566666666666698</c:v>
                </c:pt>
                <c:pt idx="13369">
                  <c:v>18.568055555555599</c:v>
                </c:pt>
                <c:pt idx="13370">
                  <c:v>18.5694444444444</c:v>
                </c:pt>
                <c:pt idx="13371">
                  <c:v>18.570833333333301</c:v>
                </c:pt>
                <c:pt idx="13372">
                  <c:v>18.572222222222202</c:v>
                </c:pt>
                <c:pt idx="13373">
                  <c:v>18.573611111111099</c:v>
                </c:pt>
                <c:pt idx="13374">
                  <c:v>18.574999999999999</c:v>
                </c:pt>
                <c:pt idx="13375">
                  <c:v>18.5763888888889</c:v>
                </c:pt>
                <c:pt idx="13376">
                  <c:v>18.577777777777801</c:v>
                </c:pt>
                <c:pt idx="13377">
                  <c:v>18.579166666666701</c:v>
                </c:pt>
                <c:pt idx="13378">
                  <c:v>18.580555555555598</c:v>
                </c:pt>
                <c:pt idx="13379">
                  <c:v>18.5819444444444</c:v>
                </c:pt>
                <c:pt idx="13380">
                  <c:v>18.5833333333333</c:v>
                </c:pt>
                <c:pt idx="13381">
                  <c:v>18.584722222222201</c:v>
                </c:pt>
                <c:pt idx="13382">
                  <c:v>18.586111111111101</c:v>
                </c:pt>
                <c:pt idx="13383">
                  <c:v>18.587499999999999</c:v>
                </c:pt>
                <c:pt idx="13384">
                  <c:v>18.588888888888899</c:v>
                </c:pt>
                <c:pt idx="13385">
                  <c:v>18.5902777777778</c:v>
                </c:pt>
                <c:pt idx="13386">
                  <c:v>18.591666666666701</c:v>
                </c:pt>
                <c:pt idx="13387">
                  <c:v>18.593055555555601</c:v>
                </c:pt>
                <c:pt idx="13388">
                  <c:v>18.594444444444399</c:v>
                </c:pt>
                <c:pt idx="13389">
                  <c:v>18.595833333333299</c:v>
                </c:pt>
                <c:pt idx="13390">
                  <c:v>18.5972222222222</c:v>
                </c:pt>
                <c:pt idx="13391">
                  <c:v>18.598611111111101</c:v>
                </c:pt>
                <c:pt idx="13392">
                  <c:v>18.600000000000001</c:v>
                </c:pt>
                <c:pt idx="13393">
                  <c:v>18.601388888888899</c:v>
                </c:pt>
                <c:pt idx="13394">
                  <c:v>18.602777777777799</c:v>
                </c:pt>
                <c:pt idx="13395">
                  <c:v>18.6041666666667</c:v>
                </c:pt>
                <c:pt idx="13396">
                  <c:v>18.6055555555556</c:v>
                </c:pt>
                <c:pt idx="13397">
                  <c:v>18.606944444444402</c:v>
                </c:pt>
                <c:pt idx="13398">
                  <c:v>18.608333333333299</c:v>
                </c:pt>
                <c:pt idx="13399">
                  <c:v>18.609722222222199</c:v>
                </c:pt>
                <c:pt idx="13400">
                  <c:v>18.6111111111111</c:v>
                </c:pt>
                <c:pt idx="13401">
                  <c:v>18.612500000000001</c:v>
                </c:pt>
                <c:pt idx="13402">
                  <c:v>18.613888888888901</c:v>
                </c:pt>
                <c:pt idx="13403">
                  <c:v>18.615277777777798</c:v>
                </c:pt>
                <c:pt idx="13404">
                  <c:v>18.616666666666699</c:v>
                </c:pt>
                <c:pt idx="13405">
                  <c:v>18.6180555555556</c:v>
                </c:pt>
                <c:pt idx="13406">
                  <c:v>18.619444444444401</c:v>
                </c:pt>
                <c:pt idx="13407">
                  <c:v>18.620833333333302</c:v>
                </c:pt>
                <c:pt idx="13408">
                  <c:v>18.622222222222199</c:v>
                </c:pt>
                <c:pt idx="13409">
                  <c:v>18.623611111111099</c:v>
                </c:pt>
                <c:pt idx="13410">
                  <c:v>18.625</c:v>
                </c:pt>
                <c:pt idx="13411">
                  <c:v>18.626388888888901</c:v>
                </c:pt>
                <c:pt idx="13412">
                  <c:v>18.627777777777801</c:v>
                </c:pt>
                <c:pt idx="13413">
                  <c:v>18.629166666666698</c:v>
                </c:pt>
                <c:pt idx="13414">
                  <c:v>18.630555555555599</c:v>
                </c:pt>
                <c:pt idx="13415">
                  <c:v>18.6319444444444</c:v>
                </c:pt>
                <c:pt idx="13416">
                  <c:v>18.633333333333301</c:v>
                </c:pt>
                <c:pt idx="13417">
                  <c:v>18.634722222222202</c:v>
                </c:pt>
                <c:pt idx="13418">
                  <c:v>18.636111111111099</c:v>
                </c:pt>
                <c:pt idx="13419">
                  <c:v>18.637499999999999</c:v>
                </c:pt>
                <c:pt idx="13420">
                  <c:v>18.6388888888889</c:v>
                </c:pt>
                <c:pt idx="13421">
                  <c:v>18.640277777777801</c:v>
                </c:pt>
                <c:pt idx="13422">
                  <c:v>18.641666666666701</c:v>
                </c:pt>
                <c:pt idx="13423">
                  <c:v>18.643055555555598</c:v>
                </c:pt>
                <c:pt idx="13424">
                  <c:v>18.6444444444444</c:v>
                </c:pt>
                <c:pt idx="13425">
                  <c:v>18.6458333333333</c:v>
                </c:pt>
                <c:pt idx="13426">
                  <c:v>18.647222222222201</c:v>
                </c:pt>
                <c:pt idx="13427">
                  <c:v>18.648611111111101</c:v>
                </c:pt>
                <c:pt idx="13428">
                  <c:v>18.649999999999999</c:v>
                </c:pt>
                <c:pt idx="13429">
                  <c:v>18.651388888888899</c:v>
                </c:pt>
                <c:pt idx="13430">
                  <c:v>18.6527777777778</c:v>
                </c:pt>
                <c:pt idx="13431">
                  <c:v>18.654166666666701</c:v>
                </c:pt>
                <c:pt idx="13432">
                  <c:v>18.655555555555601</c:v>
                </c:pt>
                <c:pt idx="13433">
                  <c:v>18.656944444444399</c:v>
                </c:pt>
                <c:pt idx="13434">
                  <c:v>18.658333333333299</c:v>
                </c:pt>
                <c:pt idx="13435">
                  <c:v>18.6597222222222</c:v>
                </c:pt>
                <c:pt idx="13436">
                  <c:v>18.661111111111101</c:v>
                </c:pt>
                <c:pt idx="13437">
                  <c:v>18.662500000000001</c:v>
                </c:pt>
                <c:pt idx="13438">
                  <c:v>18.663888888888899</c:v>
                </c:pt>
                <c:pt idx="13439">
                  <c:v>18.665277777777799</c:v>
                </c:pt>
                <c:pt idx="13440">
                  <c:v>18.6666666666667</c:v>
                </c:pt>
                <c:pt idx="13441">
                  <c:v>18.6680555555556</c:v>
                </c:pt>
                <c:pt idx="13442">
                  <c:v>18.669444444444402</c:v>
                </c:pt>
                <c:pt idx="13443">
                  <c:v>18.670833333333299</c:v>
                </c:pt>
                <c:pt idx="13444">
                  <c:v>18.672222222222199</c:v>
                </c:pt>
                <c:pt idx="13445">
                  <c:v>18.6736111111111</c:v>
                </c:pt>
                <c:pt idx="13446">
                  <c:v>18.675000000000001</c:v>
                </c:pt>
                <c:pt idx="13447">
                  <c:v>18.676388888888901</c:v>
                </c:pt>
                <c:pt idx="13448">
                  <c:v>18.677777777777798</c:v>
                </c:pt>
                <c:pt idx="13449">
                  <c:v>18.679166666666699</c:v>
                </c:pt>
                <c:pt idx="13450">
                  <c:v>18.6805555555556</c:v>
                </c:pt>
                <c:pt idx="13451">
                  <c:v>18.681944444444401</c:v>
                </c:pt>
                <c:pt idx="13452">
                  <c:v>18.683333333333302</c:v>
                </c:pt>
                <c:pt idx="13453">
                  <c:v>18.684722222222199</c:v>
                </c:pt>
                <c:pt idx="13454">
                  <c:v>18.686111111111099</c:v>
                </c:pt>
                <c:pt idx="13455">
                  <c:v>18.6875</c:v>
                </c:pt>
                <c:pt idx="13456">
                  <c:v>18.688888888888901</c:v>
                </c:pt>
                <c:pt idx="13457">
                  <c:v>18.690277777777801</c:v>
                </c:pt>
                <c:pt idx="13458">
                  <c:v>18.691666666666698</c:v>
                </c:pt>
                <c:pt idx="13459">
                  <c:v>18.693055555555599</c:v>
                </c:pt>
                <c:pt idx="13460">
                  <c:v>18.6944444444444</c:v>
                </c:pt>
                <c:pt idx="13461">
                  <c:v>18.695833333333301</c:v>
                </c:pt>
                <c:pt idx="13462">
                  <c:v>18.697222222222202</c:v>
                </c:pt>
                <c:pt idx="13463">
                  <c:v>18.698611111111099</c:v>
                </c:pt>
                <c:pt idx="13464">
                  <c:v>18.7</c:v>
                </c:pt>
                <c:pt idx="13465">
                  <c:v>18.7013888888889</c:v>
                </c:pt>
                <c:pt idx="13466">
                  <c:v>18.702777777777801</c:v>
                </c:pt>
                <c:pt idx="13467">
                  <c:v>18.704166666666701</c:v>
                </c:pt>
                <c:pt idx="13468">
                  <c:v>18.705555555555598</c:v>
                </c:pt>
                <c:pt idx="13469">
                  <c:v>18.7069444444444</c:v>
                </c:pt>
                <c:pt idx="13470">
                  <c:v>18.7083333333333</c:v>
                </c:pt>
                <c:pt idx="13471">
                  <c:v>18.709722222222201</c:v>
                </c:pt>
                <c:pt idx="13472">
                  <c:v>18.711111111111101</c:v>
                </c:pt>
                <c:pt idx="13473">
                  <c:v>18.712499999999999</c:v>
                </c:pt>
                <c:pt idx="13474">
                  <c:v>18.713888888888899</c:v>
                </c:pt>
                <c:pt idx="13475">
                  <c:v>18.7152777777778</c:v>
                </c:pt>
                <c:pt idx="13476">
                  <c:v>18.716666666666701</c:v>
                </c:pt>
                <c:pt idx="13477">
                  <c:v>18.718055555555601</c:v>
                </c:pt>
                <c:pt idx="13478">
                  <c:v>18.719444444444399</c:v>
                </c:pt>
                <c:pt idx="13479">
                  <c:v>18.720833333333299</c:v>
                </c:pt>
                <c:pt idx="13480">
                  <c:v>18.7222222222222</c:v>
                </c:pt>
                <c:pt idx="13481">
                  <c:v>18.723611111111101</c:v>
                </c:pt>
                <c:pt idx="13482">
                  <c:v>18.725000000000001</c:v>
                </c:pt>
                <c:pt idx="13483">
                  <c:v>18.726388888888899</c:v>
                </c:pt>
                <c:pt idx="13484">
                  <c:v>18.727777777777799</c:v>
                </c:pt>
                <c:pt idx="13485">
                  <c:v>18.7291666666667</c:v>
                </c:pt>
                <c:pt idx="13486">
                  <c:v>18.7305555555556</c:v>
                </c:pt>
                <c:pt idx="13487">
                  <c:v>18.731944444444402</c:v>
                </c:pt>
                <c:pt idx="13488">
                  <c:v>18.733333333333299</c:v>
                </c:pt>
                <c:pt idx="13489">
                  <c:v>18.734722222222199</c:v>
                </c:pt>
                <c:pt idx="13490">
                  <c:v>18.7361111111111</c:v>
                </c:pt>
                <c:pt idx="13491">
                  <c:v>18.737500000000001</c:v>
                </c:pt>
                <c:pt idx="13492">
                  <c:v>18.738888888888901</c:v>
                </c:pt>
                <c:pt idx="13493">
                  <c:v>18.740277777777798</c:v>
                </c:pt>
                <c:pt idx="13494">
                  <c:v>18.741666666666699</c:v>
                </c:pt>
                <c:pt idx="13495">
                  <c:v>18.7430555555556</c:v>
                </c:pt>
                <c:pt idx="13496">
                  <c:v>18.744444444444401</c:v>
                </c:pt>
                <c:pt idx="13497">
                  <c:v>18.745833333333302</c:v>
                </c:pt>
                <c:pt idx="13498">
                  <c:v>18.747222222222199</c:v>
                </c:pt>
                <c:pt idx="13499">
                  <c:v>18.748611111111099</c:v>
                </c:pt>
                <c:pt idx="13500">
                  <c:v>18.75</c:v>
                </c:pt>
                <c:pt idx="13501">
                  <c:v>18.751388888888901</c:v>
                </c:pt>
                <c:pt idx="13502">
                  <c:v>18.752777777777801</c:v>
                </c:pt>
                <c:pt idx="13503">
                  <c:v>18.754166666666698</c:v>
                </c:pt>
                <c:pt idx="13504">
                  <c:v>18.755555555555599</c:v>
                </c:pt>
                <c:pt idx="13505">
                  <c:v>18.7569444444444</c:v>
                </c:pt>
                <c:pt idx="13506">
                  <c:v>18.758333333333301</c:v>
                </c:pt>
                <c:pt idx="13507">
                  <c:v>18.759722222222202</c:v>
                </c:pt>
                <c:pt idx="13508">
                  <c:v>18.761111111111099</c:v>
                </c:pt>
                <c:pt idx="13509">
                  <c:v>18.762499999999999</c:v>
                </c:pt>
                <c:pt idx="13510">
                  <c:v>18.7638888888889</c:v>
                </c:pt>
                <c:pt idx="13511">
                  <c:v>18.765277777777801</c:v>
                </c:pt>
                <c:pt idx="13512">
                  <c:v>18.766666666666701</c:v>
                </c:pt>
                <c:pt idx="13513">
                  <c:v>18.768055555555598</c:v>
                </c:pt>
                <c:pt idx="13514">
                  <c:v>18.7694444444444</c:v>
                </c:pt>
                <c:pt idx="13515">
                  <c:v>18.7708333333333</c:v>
                </c:pt>
                <c:pt idx="13516">
                  <c:v>18.772222222222201</c:v>
                </c:pt>
                <c:pt idx="13517">
                  <c:v>18.773611111111101</c:v>
                </c:pt>
                <c:pt idx="13518">
                  <c:v>18.774999999999999</c:v>
                </c:pt>
                <c:pt idx="13519">
                  <c:v>18.776388888888899</c:v>
                </c:pt>
                <c:pt idx="13520">
                  <c:v>18.7777777777778</c:v>
                </c:pt>
                <c:pt idx="13521">
                  <c:v>18.779166666666701</c:v>
                </c:pt>
                <c:pt idx="13522">
                  <c:v>18.780555555555601</c:v>
                </c:pt>
                <c:pt idx="13523">
                  <c:v>18.781944444444399</c:v>
                </c:pt>
                <c:pt idx="13524">
                  <c:v>18.783333333333299</c:v>
                </c:pt>
                <c:pt idx="13525">
                  <c:v>18.7847222222222</c:v>
                </c:pt>
                <c:pt idx="13526">
                  <c:v>18.786111111111101</c:v>
                </c:pt>
                <c:pt idx="13527">
                  <c:v>18.787500000000001</c:v>
                </c:pt>
                <c:pt idx="13528">
                  <c:v>18.788888888888899</c:v>
                </c:pt>
                <c:pt idx="13529">
                  <c:v>18.790277777777799</c:v>
                </c:pt>
                <c:pt idx="13530">
                  <c:v>18.7916666666667</c:v>
                </c:pt>
                <c:pt idx="13531">
                  <c:v>18.7930555555556</c:v>
                </c:pt>
                <c:pt idx="13532">
                  <c:v>18.794444444444402</c:v>
                </c:pt>
                <c:pt idx="13533">
                  <c:v>18.795833333333299</c:v>
                </c:pt>
                <c:pt idx="13534">
                  <c:v>18.797222222222199</c:v>
                </c:pt>
                <c:pt idx="13535">
                  <c:v>18.7986111111111</c:v>
                </c:pt>
                <c:pt idx="13536">
                  <c:v>18.8</c:v>
                </c:pt>
                <c:pt idx="13537">
                  <c:v>18.801388888888901</c:v>
                </c:pt>
                <c:pt idx="13538">
                  <c:v>18.802777777777798</c:v>
                </c:pt>
                <c:pt idx="13539">
                  <c:v>18.804166666666699</c:v>
                </c:pt>
                <c:pt idx="13540">
                  <c:v>18.8055555555556</c:v>
                </c:pt>
                <c:pt idx="13541">
                  <c:v>18.806944444444401</c:v>
                </c:pt>
                <c:pt idx="13542">
                  <c:v>18.808333333333302</c:v>
                </c:pt>
                <c:pt idx="13543">
                  <c:v>18.809722222222199</c:v>
                </c:pt>
                <c:pt idx="13544">
                  <c:v>18.811111111111099</c:v>
                </c:pt>
                <c:pt idx="13545">
                  <c:v>18.8125</c:v>
                </c:pt>
                <c:pt idx="13546">
                  <c:v>18.813888888888901</c:v>
                </c:pt>
                <c:pt idx="13547">
                  <c:v>18.815277777777801</c:v>
                </c:pt>
                <c:pt idx="13548">
                  <c:v>18.816666666666698</c:v>
                </c:pt>
                <c:pt idx="13549">
                  <c:v>18.818055555555599</c:v>
                </c:pt>
                <c:pt idx="13550">
                  <c:v>18.8194444444444</c:v>
                </c:pt>
                <c:pt idx="13551">
                  <c:v>18.820833333333301</c:v>
                </c:pt>
                <c:pt idx="13552">
                  <c:v>18.822222222222202</c:v>
                </c:pt>
                <c:pt idx="13553">
                  <c:v>18.823611111111099</c:v>
                </c:pt>
                <c:pt idx="13554">
                  <c:v>18.824999999999999</c:v>
                </c:pt>
                <c:pt idx="13555">
                  <c:v>18.8263888888889</c:v>
                </c:pt>
                <c:pt idx="13556">
                  <c:v>18.827777777777801</c:v>
                </c:pt>
                <c:pt idx="13557">
                  <c:v>18.829166666666701</c:v>
                </c:pt>
                <c:pt idx="13558">
                  <c:v>18.830555555555598</c:v>
                </c:pt>
                <c:pt idx="13559">
                  <c:v>18.8319444444444</c:v>
                </c:pt>
                <c:pt idx="13560">
                  <c:v>18.8333333333333</c:v>
                </c:pt>
                <c:pt idx="13561">
                  <c:v>18.834722222222201</c:v>
                </c:pt>
                <c:pt idx="13562">
                  <c:v>18.836111111111101</c:v>
                </c:pt>
                <c:pt idx="13563">
                  <c:v>18.837499999999999</c:v>
                </c:pt>
                <c:pt idx="13564">
                  <c:v>18.838888888888899</c:v>
                </c:pt>
                <c:pt idx="13565">
                  <c:v>18.8402777777778</c:v>
                </c:pt>
                <c:pt idx="13566">
                  <c:v>18.841666666666701</c:v>
                </c:pt>
                <c:pt idx="13567">
                  <c:v>18.843055555555601</c:v>
                </c:pt>
                <c:pt idx="13568">
                  <c:v>18.844444444444399</c:v>
                </c:pt>
                <c:pt idx="13569">
                  <c:v>18.845833333333299</c:v>
                </c:pt>
                <c:pt idx="13570">
                  <c:v>18.8472222222222</c:v>
                </c:pt>
                <c:pt idx="13571">
                  <c:v>18.848611111111101</c:v>
                </c:pt>
                <c:pt idx="13572">
                  <c:v>18.850000000000001</c:v>
                </c:pt>
                <c:pt idx="13573">
                  <c:v>18.851388888888899</c:v>
                </c:pt>
                <c:pt idx="13574">
                  <c:v>18.852777777777799</c:v>
                </c:pt>
                <c:pt idx="13575">
                  <c:v>18.8541666666667</c:v>
                </c:pt>
                <c:pt idx="13576">
                  <c:v>18.8555555555556</c:v>
                </c:pt>
                <c:pt idx="13577">
                  <c:v>18.856944444444402</c:v>
                </c:pt>
                <c:pt idx="13578">
                  <c:v>18.858333333333299</c:v>
                </c:pt>
                <c:pt idx="13579">
                  <c:v>18.859722222222199</c:v>
                </c:pt>
                <c:pt idx="13580">
                  <c:v>18.8611111111111</c:v>
                </c:pt>
                <c:pt idx="13581">
                  <c:v>18.862500000000001</c:v>
                </c:pt>
                <c:pt idx="13582">
                  <c:v>18.863888888888901</c:v>
                </c:pt>
                <c:pt idx="13583">
                  <c:v>18.865277777777798</c:v>
                </c:pt>
                <c:pt idx="13584">
                  <c:v>18.866666666666699</c:v>
                </c:pt>
                <c:pt idx="13585">
                  <c:v>18.8680555555556</c:v>
                </c:pt>
                <c:pt idx="13586">
                  <c:v>18.869444444444401</c:v>
                </c:pt>
                <c:pt idx="13587">
                  <c:v>18.870833333333302</c:v>
                </c:pt>
                <c:pt idx="13588">
                  <c:v>18.872222222222199</c:v>
                </c:pt>
                <c:pt idx="13589">
                  <c:v>18.873611111111099</c:v>
                </c:pt>
                <c:pt idx="13590">
                  <c:v>18.875</c:v>
                </c:pt>
                <c:pt idx="13591">
                  <c:v>18.876388888888901</c:v>
                </c:pt>
                <c:pt idx="13592">
                  <c:v>18.877777777777801</c:v>
                </c:pt>
                <c:pt idx="13593">
                  <c:v>18.879166666666698</c:v>
                </c:pt>
                <c:pt idx="13594">
                  <c:v>18.880555555555599</c:v>
                </c:pt>
                <c:pt idx="13595">
                  <c:v>18.8819444444444</c:v>
                </c:pt>
                <c:pt idx="13596">
                  <c:v>18.883333333333301</c:v>
                </c:pt>
                <c:pt idx="13597">
                  <c:v>18.884722222222202</c:v>
                </c:pt>
                <c:pt idx="13598">
                  <c:v>18.886111111111099</c:v>
                </c:pt>
                <c:pt idx="13599">
                  <c:v>18.887499999999999</c:v>
                </c:pt>
                <c:pt idx="13600">
                  <c:v>18.8888888888889</c:v>
                </c:pt>
                <c:pt idx="13601">
                  <c:v>18.890277777777801</c:v>
                </c:pt>
                <c:pt idx="13602">
                  <c:v>18.891666666666701</c:v>
                </c:pt>
                <c:pt idx="13603">
                  <c:v>18.893055555555598</c:v>
                </c:pt>
                <c:pt idx="13604">
                  <c:v>18.8944444444444</c:v>
                </c:pt>
                <c:pt idx="13605">
                  <c:v>18.8958333333333</c:v>
                </c:pt>
                <c:pt idx="13606">
                  <c:v>18.897222222222201</c:v>
                </c:pt>
                <c:pt idx="13607">
                  <c:v>18.898611111111101</c:v>
                </c:pt>
                <c:pt idx="13608">
                  <c:v>18.899999999999999</c:v>
                </c:pt>
                <c:pt idx="13609">
                  <c:v>18.901388888888899</c:v>
                </c:pt>
                <c:pt idx="13610">
                  <c:v>18.9027777777778</c:v>
                </c:pt>
                <c:pt idx="13611">
                  <c:v>18.904166666666701</c:v>
                </c:pt>
                <c:pt idx="13612">
                  <c:v>18.905555555555601</c:v>
                </c:pt>
                <c:pt idx="13613">
                  <c:v>18.906944444444399</c:v>
                </c:pt>
                <c:pt idx="13614">
                  <c:v>18.908333333333299</c:v>
                </c:pt>
                <c:pt idx="13615">
                  <c:v>18.9097222222222</c:v>
                </c:pt>
                <c:pt idx="13616">
                  <c:v>18.911111111111101</c:v>
                </c:pt>
                <c:pt idx="13617">
                  <c:v>18.912500000000001</c:v>
                </c:pt>
                <c:pt idx="13618">
                  <c:v>18.913888888888899</c:v>
                </c:pt>
                <c:pt idx="13619">
                  <c:v>18.915277777777799</c:v>
                </c:pt>
                <c:pt idx="13620">
                  <c:v>18.9166666666667</c:v>
                </c:pt>
                <c:pt idx="13621">
                  <c:v>18.9180555555556</c:v>
                </c:pt>
                <c:pt idx="13622">
                  <c:v>18.919444444444402</c:v>
                </c:pt>
                <c:pt idx="13623">
                  <c:v>18.920833333333299</c:v>
                </c:pt>
                <c:pt idx="13624">
                  <c:v>18.922222222222199</c:v>
                </c:pt>
                <c:pt idx="13625">
                  <c:v>18.9236111111111</c:v>
                </c:pt>
                <c:pt idx="13626">
                  <c:v>18.925000000000001</c:v>
                </c:pt>
                <c:pt idx="13627">
                  <c:v>18.926388888888901</c:v>
                </c:pt>
                <c:pt idx="13628">
                  <c:v>18.927777777777798</c:v>
                </c:pt>
                <c:pt idx="13629">
                  <c:v>18.929166666666699</c:v>
                </c:pt>
                <c:pt idx="13630">
                  <c:v>18.9305555555556</c:v>
                </c:pt>
                <c:pt idx="13631">
                  <c:v>18.931944444444401</c:v>
                </c:pt>
                <c:pt idx="13632">
                  <c:v>18.933333333333302</c:v>
                </c:pt>
                <c:pt idx="13633">
                  <c:v>18.934722222222199</c:v>
                </c:pt>
                <c:pt idx="13634">
                  <c:v>18.936111111111099</c:v>
                </c:pt>
                <c:pt idx="13635">
                  <c:v>18.9375</c:v>
                </c:pt>
                <c:pt idx="13636">
                  <c:v>18.938888888888901</c:v>
                </c:pt>
                <c:pt idx="13637">
                  <c:v>18.940277777777801</c:v>
                </c:pt>
                <c:pt idx="13638">
                  <c:v>18.941666666666698</c:v>
                </c:pt>
                <c:pt idx="13639">
                  <c:v>18.943055555555599</c:v>
                </c:pt>
                <c:pt idx="13640">
                  <c:v>18.9444444444444</c:v>
                </c:pt>
                <c:pt idx="13641">
                  <c:v>18.945833333333301</c:v>
                </c:pt>
                <c:pt idx="13642">
                  <c:v>18.947222222222202</c:v>
                </c:pt>
                <c:pt idx="13643">
                  <c:v>18.948611111111099</c:v>
                </c:pt>
                <c:pt idx="13644">
                  <c:v>18.95</c:v>
                </c:pt>
                <c:pt idx="13645">
                  <c:v>18.9513888888889</c:v>
                </c:pt>
                <c:pt idx="13646">
                  <c:v>18.952777777777801</c:v>
                </c:pt>
                <c:pt idx="13647">
                  <c:v>18.954166666666701</c:v>
                </c:pt>
                <c:pt idx="13648">
                  <c:v>18.955555555555598</c:v>
                </c:pt>
                <c:pt idx="13649">
                  <c:v>18.9569444444444</c:v>
                </c:pt>
                <c:pt idx="13650">
                  <c:v>18.9583333333333</c:v>
                </c:pt>
                <c:pt idx="13651">
                  <c:v>18.959722222222201</c:v>
                </c:pt>
                <c:pt idx="13652">
                  <c:v>18.961111111111101</c:v>
                </c:pt>
                <c:pt idx="13653">
                  <c:v>18.962499999999999</c:v>
                </c:pt>
                <c:pt idx="13654">
                  <c:v>18.963888888888899</c:v>
                </c:pt>
                <c:pt idx="13655">
                  <c:v>18.9652777777778</c:v>
                </c:pt>
                <c:pt idx="13656">
                  <c:v>18.966666666666701</c:v>
                </c:pt>
                <c:pt idx="13657">
                  <c:v>18.968055555555601</c:v>
                </c:pt>
                <c:pt idx="13658">
                  <c:v>18.969444444444399</c:v>
                </c:pt>
                <c:pt idx="13659">
                  <c:v>18.970833333333299</c:v>
                </c:pt>
                <c:pt idx="13660">
                  <c:v>18.9722222222222</c:v>
                </c:pt>
                <c:pt idx="13661">
                  <c:v>18.973611111111101</c:v>
                </c:pt>
                <c:pt idx="13662">
                  <c:v>18.975000000000001</c:v>
                </c:pt>
                <c:pt idx="13663">
                  <c:v>18.976388888888899</c:v>
                </c:pt>
                <c:pt idx="13664">
                  <c:v>18.977777777777799</c:v>
                </c:pt>
                <c:pt idx="13665">
                  <c:v>18.9791666666667</c:v>
                </c:pt>
                <c:pt idx="13666">
                  <c:v>18.9805555555556</c:v>
                </c:pt>
                <c:pt idx="13667">
                  <c:v>18.981944444444402</c:v>
                </c:pt>
                <c:pt idx="13668">
                  <c:v>18.983333333333299</c:v>
                </c:pt>
                <c:pt idx="13669">
                  <c:v>18.984722222222199</c:v>
                </c:pt>
                <c:pt idx="13670">
                  <c:v>18.9861111111111</c:v>
                </c:pt>
                <c:pt idx="13671">
                  <c:v>18.987500000000001</c:v>
                </c:pt>
                <c:pt idx="13672">
                  <c:v>18.988888888888901</c:v>
                </c:pt>
                <c:pt idx="13673">
                  <c:v>18.990277777777798</c:v>
                </c:pt>
                <c:pt idx="13674">
                  <c:v>18.991666666666699</c:v>
                </c:pt>
                <c:pt idx="13675">
                  <c:v>18.9930555555556</c:v>
                </c:pt>
                <c:pt idx="13676">
                  <c:v>18.994444444444401</c:v>
                </c:pt>
                <c:pt idx="13677">
                  <c:v>18.995833333333302</c:v>
                </c:pt>
                <c:pt idx="13678">
                  <c:v>18.997222222222199</c:v>
                </c:pt>
                <c:pt idx="13679">
                  <c:v>18.998611111111099</c:v>
                </c:pt>
                <c:pt idx="13680">
                  <c:v>19</c:v>
                </c:pt>
                <c:pt idx="13681">
                  <c:v>19.001388888888901</c:v>
                </c:pt>
                <c:pt idx="13682">
                  <c:v>19.002777777777801</c:v>
                </c:pt>
                <c:pt idx="13683">
                  <c:v>19.004166666666698</c:v>
                </c:pt>
                <c:pt idx="13684">
                  <c:v>19.005555555555599</c:v>
                </c:pt>
                <c:pt idx="13685">
                  <c:v>19.0069444444444</c:v>
                </c:pt>
                <c:pt idx="13686">
                  <c:v>19.008333333333301</c:v>
                </c:pt>
                <c:pt idx="13687">
                  <c:v>19.009722222222202</c:v>
                </c:pt>
                <c:pt idx="13688">
                  <c:v>19.011111111111099</c:v>
                </c:pt>
                <c:pt idx="13689">
                  <c:v>19.012499999999999</c:v>
                </c:pt>
                <c:pt idx="13690">
                  <c:v>19.0138888888889</c:v>
                </c:pt>
                <c:pt idx="13691">
                  <c:v>19.015277777777801</c:v>
                </c:pt>
                <c:pt idx="13692">
                  <c:v>19.016666666666701</c:v>
                </c:pt>
                <c:pt idx="13693">
                  <c:v>19.018055555555598</c:v>
                </c:pt>
                <c:pt idx="13694">
                  <c:v>19.0194444444444</c:v>
                </c:pt>
                <c:pt idx="13695">
                  <c:v>19.0208333333333</c:v>
                </c:pt>
                <c:pt idx="13696">
                  <c:v>19.022222222222201</c:v>
                </c:pt>
                <c:pt idx="13697">
                  <c:v>19.023611111111101</c:v>
                </c:pt>
                <c:pt idx="13698">
                  <c:v>19.024999999999999</c:v>
                </c:pt>
                <c:pt idx="13699">
                  <c:v>19.026388888888899</c:v>
                </c:pt>
                <c:pt idx="13700">
                  <c:v>19.0277777777778</c:v>
                </c:pt>
                <c:pt idx="13701">
                  <c:v>19.029166666666701</c:v>
                </c:pt>
                <c:pt idx="13702">
                  <c:v>19.030555555555601</c:v>
                </c:pt>
                <c:pt idx="13703">
                  <c:v>19.031944444444399</c:v>
                </c:pt>
                <c:pt idx="13704">
                  <c:v>19.033333333333299</c:v>
                </c:pt>
                <c:pt idx="13705">
                  <c:v>19.0347222222222</c:v>
                </c:pt>
                <c:pt idx="13706">
                  <c:v>19.036111111111101</c:v>
                </c:pt>
                <c:pt idx="13707">
                  <c:v>19.037500000000001</c:v>
                </c:pt>
                <c:pt idx="13708">
                  <c:v>19.038888888888899</c:v>
                </c:pt>
                <c:pt idx="13709">
                  <c:v>19.040277777777799</c:v>
                </c:pt>
                <c:pt idx="13710">
                  <c:v>19.0416666666667</c:v>
                </c:pt>
                <c:pt idx="13711">
                  <c:v>19.0430555555556</c:v>
                </c:pt>
                <c:pt idx="13712">
                  <c:v>19.044444444444402</c:v>
                </c:pt>
                <c:pt idx="13713">
                  <c:v>19.045833333333299</c:v>
                </c:pt>
                <c:pt idx="13714">
                  <c:v>19.047222222222199</c:v>
                </c:pt>
                <c:pt idx="13715">
                  <c:v>19.0486111111111</c:v>
                </c:pt>
                <c:pt idx="13716">
                  <c:v>19.05</c:v>
                </c:pt>
                <c:pt idx="13717">
                  <c:v>19.051388888888901</c:v>
                </c:pt>
                <c:pt idx="13718">
                  <c:v>19.052777777777798</c:v>
                </c:pt>
                <c:pt idx="13719">
                  <c:v>19.054166666666699</c:v>
                </c:pt>
                <c:pt idx="13720">
                  <c:v>19.0555555555556</c:v>
                </c:pt>
                <c:pt idx="13721">
                  <c:v>19.056944444444401</c:v>
                </c:pt>
                <c:pt idx="13722">
                  <c:v>19.058333333333302</c:v>
                </c:pt>
                <c:pt idx="13723">
                  <c:v>19.059722222222199</c:v>
                </c:pt>
                <c:pt idx="13724">
                  <c:v>19.061111111111099</c:v>
                </c:pt>
                <c:pt idx="13725">
                  <c:v>19.0625</c:v>
                </c:pt>
                <c:pt idx="13726">
                  <c:v>19.063888888888901</c:v>
                </c:pt>
                <c:pt idx="13727">
                  <c:v>19.065277777777801</c:v>
                </c:pt>
                <c:pt idx="13728">
                  <c:v>19.066666666666698</c:v>
                </c:pt>
                <c:pt idx="13729">
                  <c:v>19.068055555555599</c:v>
                </c:pt>
                <c:pt idx="13730">
                  <c:v>19.0694444444444</c:v>
                </c:pt>
                <c:pt idx="13731">
                  <c:v>19.070833333333301</c:v>
                </c:pt>
                <c:pt idx="13732">
                  <c:v>19.072222222222202</c:v>
                </c:pt>
                <c:pt idx="13733">
                  <c:v>19.073611111111099</c:v>
                </c:pt>
                <c:pt idx="13734">
                  <c:v>19.074999999999999</c:v>
                </c:pt>
                <c:pt idx="13735">
                  <c:v>19.0763888888889</c:v>
                </c:pt>
                <c:pt idx="13736">
                  <c:v>19.077777777777801</c:v>
                </c:pt>
                <c:pt idx="13737">
                  <c:v>19.079166666666701</c:v>
                </c:pt>
                <c:pt idx="13738">
                  <c:v>19.080555555555598</c:v>
                </c:pt>
                <c:pt idx="13739">
                  <c:v>19.0819444444444</c:v>
                </c:pt>
                <c:pt idx="13740">
                  <c:v>19.0833333333333</c:v>
                </c:pt>
                <c:pt idx="13741">
                  <c:v>19.084722222222201</c:v>
                </c:pt>
                <c:pt idx="13742">
                  <c:v>19.086111111111101</c:v>
                </c:pt>
                <c:pt idx="13743">
                  <c:v>19.087499999999999</c:v>
                </c:pt>
                <c:pt idx="13744">
                  <c:v>19.088888888888899</c:v>
                </c:pt>
                <c:pt idx="13745">
                  <c:v>19.0902777777778</c:v>
                </c:pt>
                <c:pt idx="13746">
                  <c:v>19.091666666666701</c:v>
                </c:pt>
                <c:pt idx="13747">
                  <c:v>19.093055555555601</c:v>
                </c:pt>
                <c:pt idx="13748">
                  <c:v>19.094444444444399</c:v>
                </c:pt>
                <c:pt idx="13749">
                  <c:v>19.095833333333299</c:v>
                </c:pt>
                <c:pt idx="13750">
                  <c:v>19.0972222222222</c:v>
                </c:pt>
                <c:pt idx="13751">
                  <c:v>19.098611111111101</c:v>
                </c:pt>
                <c:pt idx="13752">
                  <c:v>19.100000000000001</c:v>
                </c:pt>
                <c:pt idx="13753">
                  <c:v>19.101388888888899</c:v>
                </c:pt>
                <c:pt idx="13754">
                  <c:v>19.102777777777799</c:v>
                </c:pt>
                <c:pt idx="13755">
                  <c:v>19.1041666666667</c:v>
                </c:pt>
                <c:pt idx="13756">
                  <c:v>19.1055555555556</c:v>
                </c:pt>
                <c:pt idx="13757">
                  <c:v>19.106944444444402</c:v>
                </c:pt>
                <c:pt idx="13758">
                  <c:v>19.108333333333299</c:v>
                </c:pt>
                <c:pt idx="13759">
                  <c:v>19.109722222222199</c:v>
                </c:pt>
                <c:pt idx="13760">
                  <c:v>19.1111111111111</c:v>
                </c:pt>
                <c:pt idx="13761">
                  <c:v>19.112500000000001</c:v>
                </c:pt>
                <c:pt idx="13762">
                  <c:v>19.113888888888901</c:v>
                </c:pt>
                <c:pt idx="13763">
                  <c:v>19.115277777777798</c:v>
                </c:pt>
                <c:pt idx="13764">
                  <c:v>19.116666666666699</c:v>
                </c:pt>
                <c:pt idx="13765">
                  <c:v>19.1180555555556</c:v>
                </c:pt>
                <c:pt idx="13766">
                  <c:v>19.119444444444401</c:v>
                </c:pt>
                <c:pt idx="13767">
                  <c:v>19.120833333333302</c:v>
                </c:pt>
                <c:pt idx="13768">
                  <c:v>19.122222222222199</c:v>
                </c:pt>
                <c:pt idx="13769">
                  <c:v>19.123611111111099</c:v>
                </c:pt>
                <c:pt idx="13770">
                  <c:v>19.125</c:v>
                </c:pt>
                <c:pt idx="13771">
                  <c:v>19.126388888888901</c:v>
                </c:pt>
                <c:pt idx="13772">
                  <c:v>19.127777777777801</c:v>
                </c:pt>
                <c:pt idx="13773">
                  <c:v>19.129166666666698</c:v>
                </c:pt>
                <c:pt idx="13774">
                  <c:v>19.130555555555599</c:v>
                </c:pt>
                <c:pt idx="13775">
                  <c:v>19.1319444444444</c:v>
                </c:pt>
                <c:pt idx="13776">
                  <c:v>19.133333333333301</c:v>
                </c:pt>
                <c:pt idx="13777">
                  <c:v>19.134722222222202</c:v>
                </c:pt>
                <c:pt idx="13778">
                  <c:v>19.136111111111099</c:v>
                </c:pt>
                <c:pt idx="13779">
                  <c:v>19.137499999999999</c:v>
                </c:pt>
                <c:pt idx="13780">
                  <c:v>19.1388888888889</c:v>
                </c:pt>
                <c:pt idx="13781">
                  <c:v>19.140277777777801</c:v>
                </c:pt>
                <c:pt idx="13782">
                  <c:v>19.141666666666701</c:v>
                </c:pt>
                <c:pt idx="13783">
                  <c:v>19.143055555555598</c:v>
                </c:pt>
                <c:pt idx="13784">
                  <c:v>19.1444444444444</c:v>
                </c:pt>
                <c:pt idx="13785">
                  <c:v>19.1458333333333</c:v>
                </c:pt>
                <c:pt idx="13786">
                  <c:v>19.147222222222201</c:v>
                </c:pt>
                <c:pt idx="13787">
                  <c:v>19.148611111111101</c:v>
                </c:pt>
                <c:pt idx="13788">
                  <c:v>19.149999999999999</c:v>
                </c:pt>
                <c:pt idx="13789">
                  <c:v>19.151388888888899</c:v>
                </c:pt>
                <c:pt idx="13790">
                  <c:v>19.1527777777778</c:v>
                </c:pt>
                <c:pt idx="13791">
                  <c:v>19.154166666666701</c:v>
                </c:pt>
                <c:pt idx="13792">
                  <c:v>19.155555555555601</c:v>
                </c:pt>
                <c:pt idx="13793">
                  <c:v>19.156944444444399</c:v>
                </c:pt>
                <c:pt idx="13794">
                  <c:v>19.158333333333299</c:v>
                </c:pt>
                <c:pt idx="13795">
                  <c:v>19.1597222222222</c:v>
                </c:pt>
                <c:pt idx="13796">
                  <c:v>19.161111111111101</c:v>
                </c:pt>
                <c:pt idx="13797">
                  <c:v>19.162500000000001</c:v>
                </c:pt>
                <c:pt idx="13798">
                  <c:v>19.163888888888899</c:v>
                </c:pt>
                <c:pt idx="13799">
                  <c:v>19.165277777777799</c:v>
                </c:pt>
                <c:pt idx="13800">
                  <c:v>19.1666666666667</c:v>
                </c:pt>
                <c:pt idx="13801">
                  <c:v>19.1680555555556</c:v>
                </c:pt>
                <c:pt idx="13802">
                  <c:v>19.169444444444402</c:v>
                </c:pt>
                <c:pt idx="13803">
                  <c:v>19.170833333333299</c:v>
                </c:pt>
                <c:pt idx="13804">
                  <c:v>19.172222222222199</c:v>
                </c:pt>
                <c:pt idx="13805">
                  <c:v>19.1736111111111</c:v>
                </c:pt>
                <c:pt idx="13806">
                  <c:v>19.175000000000001</c:v>
                </c:pt>
                <c:pt idx="13807">
                  <c:v>19.176388888888901</c:v>
                </c:pt>
                <c:pt idx="13808">
                  <c:v>19.177777777777798</c:v>
                </c:pt>
                <c:pt idx="13809">
                  <c:v>19.179166666666699</c:v>
                </c:pt>
                <c:pt idx="13810">
                  <c:v>19.1805555555556</c:v>
                </c:pt>
                <c:pt idx="13811">
                  <c:v>19.181944444444401</c:v>
                </c:pt>
                <c:pt idx="13812">
                  <c:v>19.183333333333302</c:v>
                </c:pt>
                <c:pt idx="13813">
                  <c:v>19.184722222222199</c:v>
                </c:pt>
                <c:pt idx="13814">
                  <c:v>19.186111111111099</c:v>
                </c:pt>
                <c:pt idx="13815">
                  <c:v>19.1875</c:v>
                </c:pt>
                <c:pt idx="13816">
                  <c:v>19.188888888888901</c:v>
                </c:pt>
                <c:pt idx="13817">
                  <c:v>19.190277777777801</c:v>
                </c:pt>
                <c:pt idx="13818">
                  <c:v>19.191666666666698</c:v>
                </c:pt>
                <c:pt idx="13819">
                  <c:v>19.193055555555599</c:v>
                </c:pt>
                <c:pt idx="13820">
                  <c:v>19.1944444444444</c:v>
                </c:pt>
                <c:pt idx="13821">
                  <c:v>19.195833333333301</c:v>
                </c:pt>
                <c:pt idx="13822">
                  <c:v>19.197222222222202</c:v>
                </c:pt>
                <c:pt idx="13823">
                  <c:v>19.198611111111099</c:v>
                </c:pt>
                <c:pt idx="13824">
                  <c:v>19.2</c:v>
                </c:pt>
                <c:pt idx="13825">
                  <c:v>19.2013888888889</c:v>
                </c:pt>
                <c:pt idx="13826">
                  <c:v>19.202777777777801</c:v>
                </c:pt>
                <c:pt idx="13827">
                  <c:v>19.204166666666701</c:v>
                </c:pt>
                <c:pt idx="13828">
                  <c:v>19.205555555555598</c:v>
                </c:pt>
                <c:pt idx="13829">
                  <c:v>19.2069444444444</c:v>
                </c:pt>
                <c:pt idx="13830">
                  <c:v>19.2083333333333</c:v>
                </c:pt>
                <c:pt idx="13831">
                  <c:v>19.209722222222201</c:v>
                </c:pt>
                <c:pt idx="13832">
                  <c:v>19.211111111111101</c:v>
                </c:pt>
                <c:pt idx="13833">
                  <c:v>19.212499999999999</c:v>
                </c:pt>
                <c:pt idx="13834">
                  <c:v>19.213888888888899</c:v>
                </c:pt>
                <c:pt idx="13835">
                  <c:v>19.2152777777778</c:v>
                </c:pt>
                <c:pt idx="13836">
                  <c:v>19.216666666666701</c:v>
                </c:pt>
                <c:pt idx="13837">
                  <c:v>19.218055555555601</c:v>
                </c:pt>
                <c:pt idx="13838">
                  <c:v>19.219444444444399</c:v>
                </c:pt>
                <c:pt idx="13839">
                  <c:v>19.220833333333299</c:v>
                </c:pt>
                <c:pt idx="13840">
                  <c:v>19.2222222222222</c:v>
                </c:pt>
                <c:pt idx="13841">
                  <c:v>19.223611111111101</c:v>
                </c:pt>
                <c:pt idx="13842">
                  <c:v>19.225000000000001</c:v>
                </c:pt>
                <c:pt idx="13843">
                  <c:v>19.226388888888899</c:v>
                </c:pt>
                <c:pt idx="13844">
                  <c:v>19.227777777777799</c:v>
                </c:pt>
                <c:pt idx="13845">
                  <c:v>19.2291666666667</c:v>
                </c:pt>
                <c:pt idx="13846">
                  <c:v>19.2305555555556</c:v>
                </c:pt>
                <c:pt idx="13847">
                  <c:v>19.231944444444402</c:v>
                </c:pt>
                <c:pt idx="13848">
                  <c:v>19.233333333333299</c:v>
                </c:pt>
                <c:pt idx="13849">
                  <c:v>19.234722222222199</c:v>
                </c:pt>
                <c:pt idx="13850">
                  <c:v>19.2361111111111</c:v>
                </c:pt>
                <c:pt idx="13851">
                  <c:v>19.237500000000001</c:v>
                </c:pt>
                <c:pt idx="13852">
                  <c:v>19.238888888888901</c:v>
                </c:pt>
                <c:pt idx="13853">
                  <c:v>19.240277777777798</c:v>
                </c:pt>
                <c:pt idx="13854">
                  <c:v>19.241666666666699</c:v>
                </c:pt>
                <c:pt idx="13855">
                  <c:v>19.2430555555556</c:v>
                </c:pt>
                <c:pt idx="13856">
                  <c:v>19.244444444444401</c:v>
                </c:pt>
                <c:pt idx="13857">
                  <c:v>19.245833333333302</c:v>
                </c:pt>
                <c:pt idx="13858">
                  <c:v>19.247222222222199</c:v>
                </c:pt>
                <c:pt idx="13859">
                  <c:v>19.248611111111099</c:v>
                </c:pt>
                <c:pt idx="13860">
                  <c:v>19.25</c:v>
                </c:pt>
                <c:pt idx="13861">
                  <c:v>19.251388888888901</c:v>
                </c:pt>
                <c:pt idx="13862">
                  <c:v>19.252777777777801</c:v>
                </c:pt>
                <c:pt idx="13863">
                  <c:v>19.254166666666698</c:v>
                </c:pt>
                <c:pt idx="13864">
                  <c:v>19.255555555555599</c:v>
                </c:pt>
                <c:pt idx="13865">
                  <c:v>19.2569444444444</c:v>
                </c:pt>
                <c:pt idx="13866">
                  <c:v>19.258333333333301</c:v>
                </c:pt>
                <c:pt idx="13867">
                  <c:v>19.259722222222202</c:v>
                </c:pt>
                <c:pt idx="13868">
                  <c:v>19.261111111111099</c:v>
                </c:pt>
                <c:pt idx="13869">
                  <c:v>19.262499999999999</c:v>
                </c:pt>
                <c:pt idx="13870">
                  <c:v>19.2638888888889</c:v>
                </c:pt>
                <c:pt idx="13871">
                  <c:v>19.265277777777801</c:v>
                </c:pt>
                <c:pt idx="13872">
                  <c:v>19.266666666666701</c:v>
                </c:pt>
                <c:pt idx="13873">
                  <c:v>19.268055555555598</c:v>
                </c:pt>
                <c:pt idx="13874">
                  <c:v>19.2694444444444</c:v>
                </c:pt>
                <c:pt idx="13875">
                  <c:v>19.2708333333333</c:v>
                </c:pt>
                <c:pt idx="13876">
                  <c:v>19.272222222222201</c:v>
                </c:pt>
                <c:pt idx="13877">
                  <c:v>19.273611111111101</c:v>
                </c:pt>
                <c:pt idx="13878">
                  <c:v>19.274999999999999</c:v>
                </c:pt>
                <c:pt idx="13879">
                  <c:v>19.276388888888899</c:v>
                </c:pt>
                <c:pt idx="13880">
                  <c:v>19.2777777777778</c:v>
                </c:pt>
                <c:pt idx="13881">
                  <c:v>19.279166666666701</c:v>
                </c:pt>
                <c:pt idx="13882">
                  <c:v>19.280555555555601</c:v>
                </c:pt>
                <c:pt idx="13883">
                  <c:v>19.281944444444399</c:v>
                </c:pt>
                <c:pt idx="13884">
                  <c:v>19.283333333333299</c:v>
                </c:pt>
                <c:pt idx="13885">
                  <c:v>19.2847222222222</c:v>
                </c:pt>
                <c:pt idx="13886">
                  <c:v>19.286111111111101</c:v>
                </c:pt>
                <c:pt idx="13887">
                  <c:v>19.287500000000001</c:v>
                </c:pt>
                <c:pt idx="13888">
                  <c:v>19.288888888888899</c:v>
                </c:pt>
                <c:pt idx="13889">
                  <c:v>19.290277777777799</c:v>
                </c:pt>
                <c:pt idx="13890">
                  <c:v>19.2916666666667</c:v>
                </c:pt>
                <c:pt idx="13891">
                  <c:v>19.2930555555556</c:v>
                </c:pt>
                <c:pt idx="13892">
                  <c:v>19.294444444444402</c:v>
                </c:pt>
                <c:pt idx="13893">
                  <c:v>19.295833333333299</c:v>
                </c:pt>
                <c:pt idx="13894">
                  <c:v>19.297222222222199</c:v>
                </c:pt>
                <c:pt idx="13895">
                  <c:v>19.2986111111111</c:v>
                </c:pt>
                <c:pt idx="13896">
                  <c:v>19.3</c:v>
                </c:pt>
                <c:pt idx="13897">
                  <c:v>19.301388888888901</c:v>
                </c:pt>
                <c:pt idx="13898">
                  <c:v>19.302777777777798</c:v>
                </c:pt>
                <c:pt idx="13899">
                  <c:v>19.304166666666699</c:v>
                </c:pt>
                <c:pt idx="13900">
                  <c:v>19.3055555555556</c:v>
                </c:pt>
                <c:pt idx="13901">
                  <c:v>19.306944444444401</c:v>
                </c:pt>
                <c:pt idx="13902">
                  <c:v>19.308333333333302</c:v>
                </c:pt>
                <c:pt idx="13903">
                  <c:v>19.309722222222199</c:v>
                </c:pt>
                <c:pt idx="13904">
                  <c:v>19.311111111111099</c:v>
                </c:pt>
                <c:pt idx="13905">
                  <c:v>19.3125</c:v>
                </c:pt>
                <c:pt idx="13906">
                  <c:v>19.313888888888901</c:v>
                </c:pt>
                <c:pt idx="13907">
                  <c:v>19.315277777777801</c:v>
                </c:pt>
                <c:pt idx="13908">
                  <c:v>19.316666666666698</c:v>
                </c:pt>
                <c:pt idx="13909">
                  <c:v>19.318055555555599</c:v>
                </c:pt>
                <c:pt idx="13910">
                  <c:v>19.3194444444444</c:v>
                </c:pt>
                <c:pt idx="13911">
                  <c:v>19.320833333333301</c:v>
                </c:pt>
                <c:pt idx="13912">
                  <c:v>19.322222222222202</c:v>
                </c:pt>
                <c:pt idx="13913">
                  <c:v>19.323611111111099</c:v>
                </c:pt>
                <c:pt idx="13914">
                  <c:v>19.324999999999999</c:v>
                </c:pt>
                <c:pt idx="13915">
                  <c:v>19.3263888888889</c:v>
                </c:pt>
                <c:pt idx="13916">
                  <c:v>19.327777777777801</c:v>
                </c:pt>
                <c:pt idx="13917">
                  <c:v>19.329166666666701</c:v>
                </c:pt>
                <c:pt idx="13918">
                  <c:v>19.330555555555598</c:v>
                </c:pt>
                <c:pt idx="13919">
                  <c:v>19.3319444444444</c:v>
                </c:pt>
                <c:pt idx="13920">
                  <c:v>19.3333333333333</c:v>
                </c:pt>
                <c:pt idx="13921">
                  <c:v>19.334722222222201</c:v>
                </c:pt>
                <c:pt idx="13922">
                  <c:v>19.336111111111101</c:v>
                </c:pt>
                <c:pt idx="13923">
                  <c:v>19.337499999999999</c:v>
                </c:pt>
                <c:pt idx="13924">
                  <c:v>19.338888888888899</c:v>
                </c:pt>
                <c:pt idx="13925">
                  <c:v>19.3402777777778</c:v>
                </c:pt>
                <c:pt idx="13926">
                  <c:v>19.341666666666701</c:v>
                </c:pt>
                <c:pt idx="13927">
                  <c:v>19.343055555555601</c:v>
                </c:pt>
                <c:pt idx="13928">
                  <c:v>19.344444444444399</c:v>
                </c:pt>
                <c:pt idx="13929">
                  <c:v>19.345833333333299</c:v>
                </c:pt>
                <c:pt idx="13930">
                  <c:v>19.3472222222222</c:v>
                </c:pt>
                <c:pt idx="13931">
                  <c:v>19.348611111111101</c:v>
                </c:pt>
                <c:pt idx="13932">
                  <c:v>19.350000000000001</c:v>
                </c:pt>
                <c:pt idx="13933">
                  <c:v>19.351388888888899</c:v>
                </c:pt>
                <c:pt idx="13934">
                  <c:v>19.352777777777799</c:v>
                </c:pt>
                <c:pt idx="13935">
                  <c:v>19.3541666666667</c:v>
                </c:pt>
                <c:pt idx="13936">
                  <c:v>19.3555555555556</c:v>
                </c:pt>
                <c:pt idx="13937">
                  <c:v>19.356944444444402</c:v>
                </c:pt>
                <c:pt idx="13938">
                  <c:v>19.358333333333299</c:v>
                </c:pt>
                <c:pt idx="13939">
                  <c:v>19.359722222222199</c:v>
                </c:pt>
                <c:pt idx="13940">
                  <c:v>19.3611111111111</c:v>
                </c:pt>
                <c:pt idx="13941">
                  <c:v>19.362500000000001</c:v>
                </c:pt>
                <c:pt idx="13942">
                  <c:v>19.363888888888901</c:v>
                </c:pt>
                <c:pt idx="13943">
                  <c:v>19.365277777777798</c:v>
                </c:pt>
                <c:pt idx="13944">
                  <c:v>19.366666666666699</c:v>
                </c:pt>
                <c:pt idx="13945">
                  <c:v>19.3680555555556</c:v>
                </c:pt>
                <c:pt idx="13946">
                  <c:v>19.369444444444401</c:v>
                </c:pt>
                <c:pt idx="13947">
                  <c:v>19.370833333333302</c:v>
                </c:pt>
                <c:pt idx="13948">
                  <c:v>19.372222222222199</c:v>
                </c:pt>
                <c:pt idx="13949">
                  <c:v>19.373611111111099</c:v>
                </c:pt>
                <c:pt idx="13950">
                  <c:v>19.375</c:v>
                </c:pt>
                <c:pt idx="13951">
                  <c:v>19.376388888888901</c:v>
                </c:pt>
                <c:pt idx="13952">
                  <c:v>19.377777777777801</c:v>
                </c:pt>
                <c:pt idx="13953">
                  <c:v>19.379166666666698</c:v>
                </c:pt>
                <c:pt idx="13954">
                  <c:v>19.380555555555599</c:v>
                </c:pt>
                <c:pt idx="13955">
                  <c:v>19.3819444444444</c:v>
                </c:pt>
                <c:pt idx="13956">
                  <c:v>19.383333333333301</c:v>
                </c:pt>
                <c:pt idx="13957">
                  <c:v>19.384722222222202</c:v>
                </c:pt>
                <c:pt idx="13958">
                  <c:v>19.386111111111099</c:v>
                </c:pt>
                <c:pt idx="13959">
                  <c:v>19.387499999999999</c:v>
                </c:pt>
                <c:pt idx="13960">
                  <c:v>19.3888888888889</c:v>
                </c:pt>
                <c:pt idx="13961">
                  <c:v>19.390277777777801</c:v>
                </c:pt>
                <c:pt idx="13962">
                  <c:v>19.391666666666701</c:v>
                </c:pt>
                <c:pt idx="13963">
                  <c:v>19.393055555555598</c:v>
                </c:pt>
                <c:pt idx="13964">
                  <c:v>19.3944444444444</c:v>
                </c:pt>
                <c:pt idx="13965">
                  <c:v>19.3958333333333</c:v>
                </c:pt>
                <c:pt idx="13966">
                  <c:v>19.397222222222201</c:v>
                </c:pt>
                <c:pt idx="13967">
                  <c:v>19.398611111111101</c:v>
                </c:pt>
                <c:pt idx="13968">
                  <c:v>19.399999999999999</c:v>
                </c:pt>
                <c:pt idx="13969">
                  <c:v>19.401388888888899</c:v>
                </c:pt>
                <c:pt idx="13970">
                  <c:v>19.4027777777778</c:v>
                </c:pt>
                <c:pt idx="13971">
                  <c:v>19.404166666666701</c:v>
                </c:pt>
                <c:pt idx="13972">
                  <c:v>19.405555555555601</c:v>
                </c:pt>
                <c:pt idx="13973">
                  <c:v>19.406944444444399</c:v>
                </c:pt>
                <c:pt idx="13974">
                  <c:v>19.408333333333299</c:v>
                </c:pt>
                <c:pt idx="13975">
                  <c:v>19.4097222222222</c:v>
                </c:pt>
                <c:pt idx="13976">
                  <c:v>19.411111111111101</c:v>
                </c:pt>
                <c:pt idx="13977">
                  <c:v>19.412500000000001</c:v>
                </c:pt>
                <c:pt idx="13978">
                  <c:v>19.413888888888899</c:v>
                </c:pt>
                <c:pt idx="13979">
                  <c:v>19.415277777777799</c:v>
                </c:pt>
                <c:pt idx="13980">
                  <c:v>19.4166666666667</c:v>
                </c:pt>
                <c:pt idx="13981">
                  <c:v>19.4180555555556</c:v>
                </c:pt>
                <c:pt idx="13982">
                  <c:v>19.419444444444402</c:v>
                </c:pt>
                <c:pt idx="13983">
                  <c:v>19.420833333333299</c:v>
                </c:pt>
                <c:pt idx="13984">
                  <c:v>19.422222222222199</c:v>
                </c:pt>
                <c:pt idx="13985">
                  <c:v>19.4236111111111</c:v>
                </c:pt>
                <c:pt idx="13986">
                  <c:v>19.425000000000001</c:v>
                </c:pt>
                <c:pt idx="13987">
                  <c:v>19.426388888888901</c:v>
                </c:pt>
                <c:pt idx="13988">
                  <c:v>19.427777777777798</c:v>
                </c:pt>
                <c:pt idx="13989">
                  <c:v>19.429166666666699</c:v>
                </c:pt>
                <c:pt idx="13990">
                  <c:v>19.4305555555556</c:v>
                </c:pt>
                <c:pt idx="13991">
                  <c:v>19.431944444444401</c:v>
                </c:pt>
                <c:pt idx="13992">
                  <c:v>19.433333333333302</c:v>
                </c:pt>
                <c:pt idx="13993">
                  <c:v>19.434722222222199</c:v>
                </c:pt>
                <c:pt idx="13994">
                  <c:v>19.436111111111099</c:v>
                </c:pt>
                <c:pt idx="13995">
                  <c:v>19.4375</c:v>
                </c:pt>
                <c:pt idx="13996">
                  <c:v>19.438888888888901</c:v>
                </c:pt>
                <c:pt idx="13997">
                  <c:v>19.440277777777801</c:v>
                </c:pt>
                <c:pt idx="13998">
                  <c:v>19.441666666666698</c:v>
                </c:pt>
                <c:pt idx="13999">
                  <c:v>19.443055555555599</c:v>
                </c:pt>
                <c:pt idx="14000">
                  <c:v>19.4444444444444</c:v>
                </c:pt>
                <c:pt idx="14001">
                  <c:v>19.445833333333301</c:v>
                </c:pt>
                <c:pt idx="14002">
                  <c:v>19.447222222222202</c:v>
                </c:pt>
                <c:pt idx="14003">
                  <c:v>19.448611111111099</c:v>
                </c:pt>
                <c:pt idx="14004">
                  <c:v>19.45</c:v>
                </c:pt>
                <c:pt idx="14005">
                  <c:v>19.4513888888889</c:v>
                </c:pt>
                <c:pt idx="14006">
                  <c:v>19.452777777777801</c:v>
                </c:pt>
                <c:pt idx="14007">
                  <c:v>19.454166666666701</c:v>
                </c:pt>
                <c:pt idx="14008">
                  <c:v>19.455555555555598</c:v>
                </c:pt>
                <c:pt idx="14009">
                  <c:v>19.4569444444444</c:v>
                </c:pt>
                <c:pt idx="14010">
                  <c:v>19.4583333333333</c:v>
                </c:pt>
                <c:pt idx="14011">
                  <c:v>19.459722222222201</c:v>
                </c:pt>
                <c:pt idx="14012">
                  <c:v>19.461111111111101</c:v>
                </c:pt>
                <c:pt idx="14013">
                  <c:v>19.462499999999999</c:v>
                </c:pt>
                <c:pt idx="14014">
                  <c:v>19.463888888888899</c:v>
                </c:pt>
                <c:pt idx="14015">
                  <c:v>19.4652777777778</c:v>
                </c:pt>
                <c:pt idx="14016">
                  <c:v>19.466666666666701</c:v>
                </c:pt>
                <c:pt idx="14017">
                  <c:v>19.468055555555601</c:v>
                </c:pt>
                <c:pt idx="14018">
                  <c:v>19.469444444444399</c:v>
                </c:pt>
                <c:pt idx="14019">
                  <c:v>19.470833333333299</c:v>
                </c:pt>
                <c:pt idx="14020">
                  <c:v>19.4722222222222</c:v>
                </c:pt>
                <c:pt idx="14021">
                  <c:v>19.473611111111101</c:v>
                </c:pt>
                <c:pt idx="14022">
                  <c:v>19.475000000000001</c:v>
                </c:pt>
                <c:pt idx="14023">
                  <c:v>19.476388888888899</c:v>
                </c:pt>
                <c:pt idx="14024">
                  <c:v>19.477777777777799</c:v>
                </c:pt>
                <c:pt idx="14025">
                  <c:v>19.4791666666667</c:v>
                </c:pt>
                <c:pt idx="14026">
                  <c:v>19.4805555555556</c:v>
                </c:pt>
                <c:pt idx="14027">
                  <c:v>19.481944444444402</c:v>
                </c:pt>
                <c:pt idx="14028">
                  <c:v>19.483333333333299</c:v>
                </c:pt>
                <c:pt idx="14029">
                  <c:v>19.484722222222199</c:v>
                </c:pt>
                <c:pt idx="14030">
                  <c:v>19.4861111111111</c:v>
                </c:pt>
                <c:pt idx="14031">
                  <c:v>19.487500000000001</c:v>
                </c:pt>
                <c:pt idx="14032">
                  <c:v>19.488888888888901</c:v>
                </c:pt>
                <c:pt idx="14033">
                  <c:v>19.490277777777798</c:v>
                </c:pt>
                <c:pt idx="14034">
                  <c:v>19.491666666666699</c:v>
                </c:pt>
                <c:pt idx="14035">
                  <c:v>19.4930555555556</c:v>
                </c:pt>
                <c:pt idx="14036">
                  <c:v>19.494444444444401</c:v>
                </c:pt>
                <c:pt idx="14037">
                  <c:v>19.495833333333302</c:v>
                </c:pt>
                <c:pt idx="14038">
                  <c:v>19.497222222222199</c:v>
                </c:pt>
                <c:pt idx="14039">
                  <c:v>19.498611111111099</c:v>
                </c:pt>
                <c:pt idx="14040">
                  <c:v>19.5</c:v>
                </c:pt>
                <c:pt idx="14041">
                  <c:v>19.501388888888901</c:v>
                </c:pt>
                <c:pt idx="14042">
                  <c:v>19.502777777777801</c:v>
                </c:pt>
                <c:pt idx="14043">
                  <c:v>19.504166666666698</c:v>
                </c:pt>
                <c:pt idx="14044">
                  <c:v>19.505555555555599</c:v>
                </c:pt>
                <c:pt idx="14045">
                  <c:v>19.5069444444444</c:v>
                </c:pt>
                <c:pt idx="14046">
                  <c:v>19.508333333333301</c:v>
                </c:pt>
                <c:pt idx="14047">
                  <c:v>19.509722222222202</c:v>
                </c:pt>
                <c:pt idx="14048">
                  <c:v>19.511111111111099</c:v>
                </c:pt>
                <c:pt idx="14049">
                  <c:v>19.512499999999999</c:v>
                </c:pt>
                <c:pt idx="14050">
                  <c:v>19.5138888888889</c:v>
                </c:pt>
                <c:pt idx="14051">
                  <c:v>19.515277777777801</c:v>
                </c:pt>
                <c:pt idx="14052">
                  <c:v>19.516666666666701</c:v>
                </c:pt>
                <c:pt idx="14053">
                  <c:v>19.518055555555598</c:v>
                </c:pt>
                <c:pt idx="14054">
                  <c:v>19.5194444444444</c:v>
                </c:pt>
                <c:pt idx="14055">
                  <c:v>19.5208333333333</c:v>
                </c:pt>
                <c:pt idx="14056">
                  <c:v>19.522222222222201</c:v>
                </c:pt>
                <c:pt idx="14057">
                  <c:v>19.523611111111101</c:v>
                </c:pt>
                <c:pt idx="14058">
                  <c:v>19.524999999999999</c:v>
                </c:pt>
                <c:pt idx="14059">
                  <c:v>19.526388888888899</c:v>
                </c:pt>
                <c:pt idx="14060">
                  <c:v>19.5277777777778</c:v>
                </c:pt>
                <c:pt idx="14061">
                  <c:v>19.529166666666701</c:v>
                </c:pt>
                <c:pt idx="14062">
                  <c:v>19.530555555555601</c:v>
                </c:pt>
                <c:pt idx="14063">
                  <c:v>19.531944444444399</c:v>
                </c:pt>
                <c:pt idx="14064">
                  <c:v>19.533333333333299</c:v>
                </c:pt>
                <c:pt idx="14065">
                  <c:v>19.5347222222222</c:v>
                </c:pt>
                <c:pt idx="14066">
                  <c:v>19.536111111111101</c:v>
                </c:pt>
                <c:pt idx="14067">
                  <c:v>19.537500000000001</c:v>
                </c:pt>
                <c:pt idx="14068">
                  <c:v>19.538888888888899</c:v>
                </c:pt>
                <c:pt idx="14069">
                  <c:v>19.540277777777799</c:v>
                </c:pt>
                <c:pt idx="14070">
                  <c:v>19.5416666666667</c:v>
                </c:pt>
                <c:pt idx="14071">
                  <c:v>19.5430555555556</c:v>
                </c:pt>
                <c:pt idx="14072">
                  <c:v>19.544444444444402</c:v>
                </c:pt>
                <c:pt idx="14073">
                  <c:v>19.545833333333299</c:v>
                </c:pt>
                <c:pt idx="14074">
                  <c:v>19.547222222222199</c:v>
                </c:pt>
                <c:pt idx="14075">
                  <c:v>19.5486111111111</c:v>
                </c:pt>
                <c:pt idx="14076">
                  <c:v>19.55</c:v>
                </c:pt>
                <c:pt idx="14077">
                  <c:v>19.551388888888901</c:v>
                </c:pt>
                <c:pt idx="14078">
                  <c:v>19.552777777777798</c:v>
                </c:pt>
                <c:pt idx="14079">
                  <c:v>19.554166666666699</c:v>
                </c:pt>
                <c:pt idx="14080">
                  <c:v>19.5555555555556</c:v>
                </c:pt>
                <c:pt idx="14081">
                  <c:v>19.556944444444401</c:v>
                </c:pt>
                <c:pt idx="14082">
                  <c:v>19.558333333333302</c:v>
                </c:pt>
                <c:pt idx="14083">
                  <c:v>19.559722222222199</c:v>
                </c:pt>
                <c:pt idx="14084">
                  <c:v>19.561111111111099</c:v>
                </c:pt>
                <c:pt idx="14085">
                  <c:v>19.5625</c:v>
                </c:pt>
                <c:pt idx="14086">
                  <c:v>19.563888888888901</c:v>
                </c:pt>
                <c:pt idx="14087">
                  <c:v>19.565277777777801</c:v>
                </c:pt>
                <c:pt idx="14088">
                  <c:v>19.566666666666698</c:v>
                </c:pt>
                <c:pt idx="14089">
                  <c:v>19.568055555555599</c:v>
                </c:pt>
                <c:pt idx="14090">
                  <c:v>19.5694444444444</c:v>
                </c:pt>
                <c:pt idx="14091">
                  <c:v>19.570833333333301</c:v>
                </c:pt>
                <c:pt idx="14092">
                  <c:v>19.572222222222202</c:v>
                </c:pt>
                <c:pt idx="14093">
                  <c:v>19.573611111111099</c:v>
                </c:pt>
                <c:pt idx="14094">
                  <c:v>19.574999999999999</c:v>
                </c:pt>
                <c:pt idx="14095">
                  <c:v>19.5763888888889</c:v>
                </c:pt>
                <c:pt idx="14096">
                  <c:v>19.577777777777801</c:v>
                </c:pt>
                <c:pt idx="14097">
                  <c:v>19.579166666666701</c:v>
                </c:pt>
                <c:pt idx="14098">
                  <c:v>19.580555555555598</c:v>
                </c:pt>
                <c:pt idx="14099">
                  <c:v>19.5819444444444</c:v>
                </c:pt>
                <c:pt idx="14100">
                  <c:v>19.5833333333333</c:v>
                </c:pt>
                <c:pt idx="14101">
                  <c:v>19.584722222222201</c:v>
                </c:pt>
                <c:pt idx="14102">
                  <c:v>19.586111111111101</c:v>
                </c:pt>
                <c:pt idx="14103">
                  <c:v>19.587499999999999</c:v>
                </c:pt>
                <c:pt idx="14104">
                  <c:v>19.588888888888899</c:v>
                </c:pt>
                <c:pt idx="14105">
                  <c:v>19.5902777777778</c:v>
                </c:pt>
                <c:pt idx="14106">
                  <c:v>19.591666666666701</c:v>
                </c:pt>
                <c:pt idx="14107">
                  <c:v>19.593055555555601</c:v>
                </c:pt>
                <c:pt idx="14108">
                  <c:v>19.594444444444399</c:v>
                </c:pt>
                <c:pt idx="14109">
                  <c:v>19.595833333333299</c:v>
                </c:pt>
                <c:pt idx="14110">
                  <c:v>19.5972222222222</c:v>
                </c:pt>
                <c:pt idx="14111">
                  <c:v>19.598611111111101</c:v>
                </c:pt>
                <c:pt idx="14112">
                  <c:v>19.600000000000001</c:v>
                </c:pt>
                <c:pt idx="14113">
                  <c:v>19.601388888888899</c:v>
                </c:pt>
                <c:pt idx="14114">
                  <c:v>19.602777777777799</c:v>
                </c:pt>
                <c:pt idx="14115">
                  <c:v>19.6041666666667</c:v>
                </c:pt>
                <c:pt idx="14116">
                  <c:v>19.6055555555556</c:v>
                </c:pt>
                <c:pt idx="14117">
                  <c:v>19.606944444444402</c:v>
                </c:pt>
                <c:pt idx="14118">
                  <c:v>19.608333333333299</c:v>
                </c:pt>
                <c:pt idx="14119">
                  <c:v>19.609722222222199</c:v>
                </c:pt>
                <c:pt idx="14120">
                  <c:v>19.6111111111111</c:v>
                </c:pt>
                <c:pt idx="14121">
                  <c:v>19.612500000000001</c:v>
                </c:pt>
                <c:pt idx="14122">
                  <c:v>19.613888888888901</c:v>
                </c:pt>
                <c:pt idx="14123">
                  <c:v>19.615277777777798</c:v>
                </c:pt>
                <c:pt idx="14124">
                  <c:v>19.616666666666699</c:v>
                </c:pt>
                <c:pt idx="14125">
                  <c:v>19.6180555555556</c:v>
                </c:pt>
                <c:pt idx="14126">
                  <c:v>19.619444444444401</c:v>
                </c:pt>
                <c:pt idx="14127">
                  <c:v>19.620833333333302</c:v>
                </c:pt>
                <c:pt idx="14128">
                  <c:v>19.622222222222199</c:v>
                </c:pt>
                <c:pt idx="14129">
                  <c:v>19.623611111111099</c:v>
                </c:pt>
                <c:pt idx="14130">
                  <c:v>19.625</c:v>
                </c:pt>
                <c:pt idx="14131">
                  <c:v>19.626388888888901</c:v>
                </c:pt>
                <c:pt idx="14132">
                  <c:v>19.627777777777801</c:v>
                </c:pt>
                <c:pt idx="14133">
                  <c:v>19.629166666666698</c:v>
                </c:pt>
                <c:pt idx="14134">
                  <c:v>19.630555555555599</c:v>
                </c:pt>
                <c:pt idx="14135">
                  <c:v>19.6319444444444</c:v>
                </c:pt>
                <c:pt idx="14136">
                  <c:v>19.633333333333301</c:v>
                </c:pt>
                <c:pt idx="14137">
                  <c:v>19.634722222222202</c:v>
                </c:pt>
                <c:pt idx="14138">
                  <c:v>19.636111111111099</c:v>
                </c:pt>
                <c:pt idx="14139">
                  <c:v>19.637499999999999</c:v>
                </c:pt>
                <c:pt idx="14140">
                  <c:v>19.6388888888889</c:v>
                </c:pt>
                <c:pt idx="14141">
                  <c:v>19.640277777777801</c:v>
                </c:pt>
                <c:pt idx="14142">
                  <c:v>19.641666666666701</c:v>
                </c:pt>
                <c:pt idx="14143">
                  <c:v>19.643055555555598</c:v>
                </c:pt>
                <c:pt idx="14144">
                  <c:v>19.6444444444444</c:v>
                </c:pt>
                <c:pt idx="14145">
                  <c:v>19.6458333333333</c:v>
                </c:pt>
                <c:pt idx="14146">
                  <c:v>19.647222222222201</c:v>
                </c:pt>
                <c:pt idx="14147">
                  <c:v>19.648611111111101</c:v>
                </c:pt>
                <c:pt idx="14148">
                  <c:v>19.649999999999999</c:v>
                </c:pt>
                <c:pt idx="14149">
                  <c:v>19.651388888888899</c:v>
                </c:pt>
                <c:pt idx="14150">
                  <c:v>19.6527777777778</c:v>
                </c:pt>
                <c:pt idx="14151">
                  <c:v>19.654166666666701</c:v>
                </c:pt>
                <c:pt idx="14152">
                  <c:v>19.655555555555601</c:v>
                </c:pt>
                <c:pt idx="14153">
                  <c:v>19.656944444444399</c:v>
                </c:pt>
                <c:pt idx="14154">
                  <c:v>19.658333333333299</c:v>
                </c:pt>
                <c:pt idx="14155">
                  <c:v>19.6597222222222</c:v>
                </c:pt>
                <c:pt idx="14156">
                  <c:v>19.661111111111101</c:v>
                </c:pt>
                <c:pt idx="14157">
                  <c:v>19.662500000000001</c:v>
                </c:pt>
                <c:pt idx="14158">
                  <c:v>19.663888888888899</c:v>
                </c:pt>
                <c:pt idx="14159">
                  <c:v>19.665277777777799</c:v>
                </c:pt>
                <c:pt idx="14160">
                  <c:v>19.6666666666667</c:v>
                </c:pt>
                <c:pt idx="14161">
                  <c:v>19.6680555555556</c:v>
                </c:pt>
                <c:pt idx="14162">
                  <c:v>19.669444444444402</c:v>
                </c:pt>
                <c:pt idx="14163">
                  <c:v>19.670833333333299</c:v>
                </c:pt>
                <c:pt idx="14164">
                  <c:v>19.672222222222199</c:v>
                </c:pt>
                <c:pt idx="14165">
                  <c:v>19.6736111111111</c:v>
                </c:pt>
                <c:pt idx="14166">
                  <c:v>19.675000000000001</c:v>
                </c:pt>
                <c:pt idx="14167">
                  <c:v>19.676388888888901</c:v>
                </c:pt>
                <c:pt idx="14168">
                  <c:v>19.677777777777798</c:v>
                </c:pt>
                <c:pt idx="14169">
                  <c:v>19.679166666666699</c:v>
                </c:pt>
                <c:pt idx="14170">
                  <c:v>19.6805555555556</c:v>
                </c:pt>
                <c:pt idx="14171">
                  <c:v>19.681944444444401</c:v>
                </c:pt>
                <c:pt idx="14172">
                  <c:v>19.683333333333302</c:v>
                </c:pt>
                <c:pt idx="14173">
                  <c:v>19.684722222222199</c:v>
                </c:pt>
                <c:pt idx="14174">
                  <c:v>19.686111111111099</c:v>
                </c:pt>
                <c:pt idx="14175">
                  <c:v>19.6875</c:v>
                </c:pt>
                <c:pt idx="14176">
                  <c:v>19.688888888888901</c:v>
                </c:pt>
                <c:pt idx="14177">
                  <c:v>19.690277777777801</c:v>
                </c:pt>
                <c:pt idx="14178">
                  <c:v>19.691666666666698</c:v>
                </c:pt>
                <c:pt idx="14179">
                  <c:v>19.693055555555599</c:v>
                </c:pt>
                <c:pt idx="14180">
                  <c:v>19.6944444444444</c:v>
                </c:pt>
                <c:pt idx="14181">
                  <c:v>19.695833333333301</c:v>
                </c:pt>
                <c:pt idx="14182">
                  <c:v>19.697222222222202</c:v>
                </c:pt>
                <c:pt idx="14183">
                  <c:v>19.698611111111099</c:v>
                </c:pt>
                <c:pt idx="14184">
                  <c:v>19.7</c:v>
                </c:pt>
                <c:pt idx="14185">
                  <c:v>19.7013888888889</c:v>
                </c:pt>
                <c:pt idx="14186">
                  <c:v>19.702777777777801</c:v>
                </c:pt>
                <c:pt idx="14187">
                  <c:v>19.704166666666701</c:v>
                </c:pt>
                <c:pt idx="14188">
                  <c:v>19.705555555555598</c:v>
                </c:pt>
                <c:pt idx="14189">
                  <c:v>19.7069444444444</c:v>
                </c:pt>
                <c:pt idx="14190">
                  <c:v>19.7083333333333</c:v>
                </c:pt>
                <c:pt idx="14191">
                  <c:v>19.709722222222201</c:v>
                </c:pt>
                <c:pt idx="14192">
                  <c:v>19.711111111111101</c:v>
                </c:pt>
                <c:pt idx="14193">
                  <c:v>19.712499999999999</c:v>
                </c:pt>
                <c:pt idx="14194">
                  <c:v>19.713888888888899</c:v>
                </c:pt>
                <c:pt idx="14195">
                  <c:v>19.7152777777778</c:v>
                </c:pt>
                <c:pt idx="14196">
                  <c:v>19.716666666666701</c:v>
                </c:pt>
                <c:pt idx="14197">
                  <c:v>19.718055555555601</c:v>
                </c:pt>
                <c:pt idx="14198">
                  <c:v>19.719444444444399</c:v>
                </c:pt>
                <c:pt idx="14199">
                  <c:v>19.720833333333299</c:v>
                </c:pt>
                <c:pt idx="14200">
                  <c:v>19.7222222222222</c:v>
                </c:pt>
                <c:pt idx="14201">
                  <c:v>19.723611111111101</c:v>
                </c:pt>
                <c:pt idx="14202">
                  <c:v>19.725000000000001</c:v>
                </c:pt>
                <c:pt idx="14203">
                  <c:v>19.726388888888899</c:v>
                </c:pt>
                <c:pt idx="14204">
                  <c:v>19.727777777777799</c:v>
                </c:pt>
                <c:pt idx="14205">
                  <c:v>19.7291666666667</c:v>
                </c:pt>
                <c:pt idx="14206">
                  <c:v>19.7305555555556</c:v>
                </c:pt>
                <c:pt idx="14207">
                  <c:v>19.731944444444402</c:v>
                </c:pt>
                <c:pt idx="14208">
                  <c:v>19.733333333333299</c:v>
                </c:pt>
                <c:pt idx="14209">
                  <c:v>19.734722222222199</c:v>
                </c:pt>
                <c:pt idx="14210">
                  <c:v>19.7361111111111</c:v>
                </c:pt>
                <c:pt idx="14211">
                  <c:v>19.737500000000001</c:v>
                </c:pt>
                <c:pt idx="14212">
                  <c:v>19.738888888888901</c:v>
                </c:pt>
                <c:pt idx="14213">
                  <c:v>19.740277777777798</c:v>
                </c:pt>
                <c:pt idx="14214">
                  <c:v>19.741666666666699</c:v>
                </c:pt>
                <c:pt idx="14215">
                  <c:v>19.7430555555556</c:v>
                </c:pt>
                <c:pt idx="14216">
                  <c:v>19.744444444444401</c:v>
                </c:pt>
                <c:pt idx="14217">
                  <c:v>19.745833333333302</c:v>
                </c:pt>
                <c:pt idx="14218">
                  <c:v>19.747222222222199</c:v>
                </c:pt>
                <c:pt idx="14219">
                  <c:v>19.748611111111099</c:v>
                </c:pt>
                <c:pt idx="14220">
                  <c:v>19.75</c:v>
                </c:pt>
                <c:pt idx="14221">
                  <c:v>19.751388888888901</c:v>
                </c:pt>
                <c:pt idx="14222">
                  <c:v>19.752777777777801</c:v>
                </c:pt>
                <c:pt idx="14223">
                  <c:v>19.754166666666698</c:v>
                </c:pt>
                <c:pt idx="14224">
                  <c:v>19.755555555555599</c:v>
                </c:pt>
                <c:pt idx="14225">
                  <c:v>19.7569444444444</c:v>
                </c:pt>
                <c:pt idx="14226">
                  <c:v>19.758333333333301</c:v>
                </c:pt>
                <c:pt idx="14227">
                  <c:v>19.759722222222202</c:v>
                </c:pt>
                <c:pt idx="14228">
                  <c:v>19.761111111111099</c:v>
                </c:pt>
                <c:pt idx="14229">
                  <c:v>19.762499999999999</c:v>
                </c:pt>
                <c:pt idx="14230">
                  <c:v>19.7638888888889</c:v>
                </c:pt>
                <c:pt idx="14231">
                  <c:v>19.765277777777801</c:v>
                </c:pt>
                <c:pt idx="14232">
                  <c:v>19.766666666666701</c:v>
                </c:pt>
                <c:pt idx="14233">
                  <c:v>19.768055555555598</c:v>
                </c:pt>
                <c:pt idx="14234">
                  <c:v>19.7694444444444</c:v>
                </c:pt>
                <c:pt idx="14235">
                  <c:v>19.7708333333333</c:v>
                </c:pt>
                <c:pt idx="14236">
                  <c:v>19.772222222222201</c:v>
                </c:pt>
                <c:pt idx="14237">
                  <c:v>19.773611111111101</c:v>
                </c:pt>
                <c:pt idx="14238">
                  <c:v>19.774999999999999</c:v>
                </c:pt>
                <c:pt idx="14239">
                  <c:v>19.776388888888899</c:v>
                </c:pt>
                <c:pt idx="14240">
                  <c:v>19.7777777777778</c:v>
                </c:pt>
                <c:pt idx="14241">
                  <c:v>19.779166666666701</c:v>
                </c:pt>
                <c:pt idx="14242">
                  <c:v>19.780555555555601</c:v>
                </c:pt>
                <c:pt idx="14243">
                  <c:v>19.781944444444399</c:v>
                </c:pt>
                <c:pt idx="14244">
                  <c:v>19.783333333333299</c:v>
                </c:pt>
                <c:pt idx="14245">
                  <c:v>19.7847222222222</c:v>
                </c:pt>
                <c:pt idx="14246">
                  <c:v>19.786111111111101</c:v>
                </c:pt>
                <c:pt idx="14247">
                  <c:v>19.787500000000001</c:v>
                </c:pt>
                <c:pt idx="14248">
                  <c:v>19.788888888888899</c:v>
                </c:pt>
                <c:pt idx="14249">
                  <c:v>19.790277777777799</c:v>
                </c:pt>
                <c:pt idx="14250">
                  <c:v>19.7916666666667</c:v>
                </c:pt>
                <c:pt idx="14251">
                  <c:v>19.7930555555556</c:v>
                </c:pt>
                <c:pt idx="14252">
                  <c:v>19.794444444444402</c:v>
                </c:pt>
                <c:pt idx="14253">
                  <c:v>19.795833333333299</c:v>
                </c:pt>
                <c:pt idx="14254">
                  <c:v>19.797222222222199</c:v>
                </c:pt>
                <c:pt idx="14255">
                  <c:v>19.7986111111111</c:v>
                </c:pt>
                <c:pt idx="14256">
                  <c:v>19.8</c:v>
                </c:pt>
                <c:pt idx="14257">
                  <c:v>19.801388888888901</c:v>
                </c:pt>
                <c:pt idx="14258">
                  <c:v>19.802777777777798</c:v>
                </c:pt>
                <c:pt idx="14259">
                  <c:v>19.804166666666699</c:v>
                </c:pt>
                <c:pt idx="14260">
                  <c:v>19.8055555555556</c:v>
                </c:pt>
                <c:pt idx="14261">
                  <c:v>19.806944444444401</c:v>
                </c:pt>
                <c:pt idx="14262">
                  <c:v>19.808333333333302</c:v>
                </c:pt>
                <c:pt idx="14263">
                  <c:v>19.809722222222199</c:v>
                </c:pt>
                <c:pt idx="14264">
                  <c:v>19.811111111111099</c:v>
                </c:pt>
                <c:pt idx="14265">
                  <c:v>19.8125</c:v>
                </c:pt>
                <c:pt idx="14266">
                  <c:v>19.813888888888901</c:v>
                </c:pt>
                <c:pt idx="14267">
                  <c:v>19.815277777777801</c:v>
                </c:pt>
                <c:pt idx="14268">
                  <c:v>19.816666666666698</c:v>
                </c:pt>
                <c:pt idx="14269">
                  <c:v>19.818055555555599</c:v>
                </c:pt>
                <c:pt idx="14270">
                  <c:v>19.8194444444444</c:v>
                </c:pt>
                <c:pt idx="14271">
                  <c:v>19.820833333333301</c:v>
                </c:pt>
                <c:pt idx="14272">
                  <c:v>19.822222222222202</c:v>
                </c:pt>
                <c:pt idx="14273">
                  <c:v>19.823611111111099</c:v>
                </c:pt>
                <c:pt idx="14274">
                  <c:v>19.824999999999999</c:v>
                </c:pt>
                <c:pt idx="14275">
                  <c:v>19.8263888888889</c:v>
                </c:pt>
                <c:pt idx="14276">
                  <c:v>19.827777777777801</c:v>
                </c:pt>
                <c:pt idx="14277">
                  <c:v>19.829166666666701</c:v>
                </c:pt>
                <c:pt idx="14278">
                  <c:v>19.830555555555598</c:v>
                </c:pt>
                <c:pt idx="14279">
                  <c:v>19.8319444444444</c:v>
                </c:pt>
                <c:pt idx="14280">
                  <c:v>19.8333333333333</c:v>
                </c:pt>
                <c:pt idx="14281">
                  <c:v>19.834722222222201</c:v>
                </c:pt>
                <c:pt idx="14282">
                  <c:v>19.836111111111101</c:v>
                </c:pt>
                <c:pt idx="14283">
                  <c:v>19.837499999999999</c:v>
                </c:pt>
                <c:pt idx="14284">
                  <c:v>19.838888888888899</c:v>
                </c:pt>
                <c:pt idx="14285">
                  <c:v>19.8402777777778</c:v>
                </c:pt>
                <c:pt idx="14286">
                  <c:v>19.841666666666701</c:v>
                </c:pt>
                <c:pt idx="14287">
                  <c:v>19.843055555555601</c:v>
                </c:pt>
                <c:pt idx="14288">
                  <c:v>19.844444444444399</c:v>
                </c:pt>
                <c:pt idx="14289">
                  <c:v>19.845833333333299</c:v>
                </c:pt>
                <c:pt idx="14290">
                  <c:v>19.8472222222222</c:v>
                </c:pt>
                <c:pt idx="14291">
                  <c:v>19.848611111111101</c:v>
                </c:pt>
                <c:pt idx="14292">
                  <c:v>19.850000000000001</c:v>
                </c:pt>
                <c:pt idx="14293">
                  <c:v>19.851388888888899</c:v>
                </c:pt>
                <c:pt idx="14294">
                  <c:v>19.852777777777799</c:v>
                </c:pt>
                <c:pt idx="14295">
                  <c:v>19.8541666666667</c:v>
                </c:pt>
                <c:pt idx="14296">
                  <c:v>19.8555555555556</c:v>
                </c:pt>
                <c:pt idx="14297">
                  <c:v>19.856944444444402</c:v>
                </c:pt>
                <c:pt idx="14298">
                  <c:v>19.858333333333299</c:v>
                </c:pt>
                <c:pt idx="14299">
                  <c:v>19.859722222222199</c:v>
                </c:pt>
                <c:pt idx="14300">
                  <c:v>19.8611111111111</c:v>
                </c:pt>
                <c:pt idx="14301">
                  <c:v>19.862500000000001</c:v>
                </c:pt>
                <c:pt idx="14302">
                  <c:v>19.863888888888901</c:v>
                </c:pt>
                <c:pt idx="14303">
                  <c:v>19.865277777777798</c:v>
                </c:pt>
                <c:pt idx="14304">
                  <c:v>19.866666666666699</c:v>
                </c:pt>
                <c:pt idx="14305">
                  <c:v>19.8680555555556</c:v>
                </c:pt>
                <c:pt idx="14306">
                  <c:v>19.869444444444401</c:v>
                </c:pt>
                <c:pt idx="14307">
                  <c:v>19.870833333333302</c:v>
                </c:pt>
                <c:pt idx="14308">
                  <c:v>19.872222222222199</c:v>
                </c:pt>
                <c:pt idx="14309">
                  <c:v>19.873611111111099</c:v>
                </c:pt>
                <c:pt idx="14310">
                  <c:v>19.875</c:v>
                </c:pt>
                <c:pt idx="14311">
                  <c:v>19.876388888888901</c:v>
                </c:pt>
                <c:pt idx="14312">
                  <c:v>19.877777777777801</c:v>
                </c:pt>
                <c:pt idx="14313">
                  <c:v>19.879166666666698</c:v>
                </c:pt>
                <c:pt idx="14314">
                  <c:v>19.880555555555599</c:v>
                </c:pt>
                <c:pt idx="14315">
                  <c:v>19.8819444444444</c:v>
                </c:pt>
                <c:pt idx="14316">
                  <c:v>19.883333333333301</c:v>
                </c:pt>
                <c:pt idx="14317">
                  <c:v>19.884722222222202</c:v>
                </c:pt>
                <c:pt idx="14318">
                  <c:v>19.886111111111099</c:v>
                </c:pt>
                <c:pt idx="14319">
                  <c:v>19.887499999999999</c:v>
                </c:pt>
                <c:pt idx="14320">
                  <c:v>19.8888888888889</c:v>
                </c:pt>
                <c:pt idx="14321">
                  <c:v>19.890277777777801</c:v>
                </c:pt>
                <c:pt idx="14322">
                  <c:v>19.891666666666701</c:v>
                </c:pt>
                <c:pt idx="14323">
                  <c:v>19.893055555555598</c:v>
                </c:pt>
                <c:pt idx="14324">
                  <c:v>19.8944444444444</c:v>
                </c:pt>
                <c:pt idx="14325">
                  <c:v>19.8958333333333</c:v>
                </c:pt>
                <c:pt idx="14326">
                  <c:v>19.897222222222201</c:v>
                </c:pt>
                <c:pt idx="14327">
                  <c:v>19.898611111111101</c:v>
                </c:pt>
                <c:pt idx="14328">
                  <c:v>19.899999999999999</c:v>
                </c:pt>
                <c:pt idx="14329">
                  <c:v>19.901388888888899</c:v>
                </c:pt>
                <c:pt idx="14330">
                  <c:v>19.9027777777778</c:v>
                </c:pt>
                <c:pt idx="14331">
                  <c:v>19.904166666666701</c:v>
                </c:pt>
                <c:pt idx="14332">
                  <c:v>19.905555555555601</c:v>
                </c:pt>
                <c:pt idx="14333">
                  <c:v>19.906944444444399</c:v>
                </c:pt>
                <c:pt idx="14334">
                  <c:v>19.908333333333299</c:v>
                </c:pt>
                <c:pt idx="14335">
                  <c:v>19.9097222222222</c:v>
                </c:pt>
                <c:pt idx="14336">
                  <c:v>19.911111111111101</c:v>
                </c:pt>
                <c:pt idx="14337">
                  <c:v>19.912500000000001</c:v>
                </c:pt>
                <c:pt idx="14338">
                  <c:v>19.913888888888899</c:v>
                </c:pt>
                <c:pt idx="14339">
                  <c:v>19.915277777777799</c:v>
                </c:pt>
                <c:pt idx="14340">
                  <c:v>19.9166666666667</c:v>
                </c:pt>
                <c:pt idx="14341">
                  <c:v>19.9180555555556</c:v>
                </c:pt>
                <c:pt idx="14342">
                  <c:v>19.919444444444402</c:v>
                </c:pt>
                <c:pt idx="14343">
                  <c:v>19.920833333333299</c:v>
                </c:pt>
                <c:pt idx="14344">
                  <c:v>19.922222222222199</c:v>
                </c:pt>
                <c:pt idx="14345">
                  <c:v>19.9236111111111</c:v>
                </c:pt>
                <c:pt idx="14346">
                  <c:v>19.925000000000001</c:v>
                </c:pt>
                <c:pt idx="14347">
                  <c:v>19.926388888888901</c:v>
                </c:pt>
                <c:pt idx="14348">
                  <c:v>19.927777777777798</c:v>
                </c:pt>
                <c:pt idx="14349">
                  <c:v>19.929166666666699</c:v>
                </c:pt>
                <c:pt idx="14350">
                  <c:v>19.9305555555556</c:v>
                </c:pt>
                <c:pt idx="14351">
                  <c:v>19.931944444444401</c:v>
                </c:pt>
                <c:pt idx="14352">
                  <c:v>19.933333333333302</c:v>
                </c:pt>
                <c:pt idx="14353">
                  <c:v>19.934722222222199</c:v>
                </c:pt>
                <c:pt idx="14354">
                  <c:v>19.936111111111099</c:v>
                </c:pt>
                <c:pt idx="14355">
                  <c:v>19.9375</c:v>
                </c:pt>
                <c:pt idx="14356">
                  <c:v>19.938888888888901</c:v>
                </c:pt>
                <c:pt idx="14357">
                  <c:v>19.940277777777801</c:v>
                </c:pt>
                <c:pt idx="14358">
                  <c:v>19.941666666666698</c:v>
                </c:pt>
                <c:pt idx="14359">
                  <c:v>19.943055555555599</c:v>
                </c:pt>
                <c:pt idx="14360">
                  <c:v>19.9444444444444</c:v>
                </c:pt>
                <c:pt idx="14361">
                  <c:v>19.945833333333301</c:v>
                </c:pt>
                <c:pt idx="14362">
                  <c:v>19.947222222222202</c:v>
                </c:pt>
                <c:pt idx="14363">
                  <c:v>19.948611111111099</c:v>
                </c:pt>
                <c:pt idx="14364">
                  <c:v>19.95</c:v>
                </c:pt>
                <c:pt idx="14365">
                  <c:v>19.9513888888889</c:v>
                </c:pt>
                <c:pt idx="14366">
                  <c:v>19.952777777777801</c:v>
                </c:pt>
                <c:pt idx="14367">
                  <c:v>19.954166666666701</c:v>
                </c:pt>
                <c:pt idx="14368">
                  <c:v>19.955555555555598</c:v>
                </c:pt>
                <c:pt idx="14369">
                  <c:v>19.9569444444444</c:v>
                </c:pt>
                <c:pt idx="14370">
                  <c:v>19.9583333333333</c:v>
                </c:pt>
                <c:pt idx="14371">
                  <c:v>19.959722222222201</c:v>
                </c:pt>
                <c:pt idx="14372">
                  <c:v>19.961111111111101</c:v>
                </c:pt>
                <c:pt idx="14373">
                  <c:v>19.962499999999999</c:v>
                </c:pt>
                <c:pt idx="14374">
                  <c:v>19.963888888888899</c:v>
                </c:pt>
                <c:pt idx="14375">
                  <c:v>19.9652777777778</c:v>
                </c:pt>
                <c:pt idx="14376">
                  <c:v>19.966666666666701</c:v>
                </c:pt>
                <c:pt idx="14377">
                  <c:v>19.968055555555601</c:v>
                </c:pt>
                <c:pt idx="14378">
                  <c:v>19.969444444444399</c:v>
                </c:pt>
                <c:pt idx="14379">
                  <c:v>19.970833333333299</c:v>
                </c:pt>
                <c:pt idx="14380">
                  <c:v>19.9722222222222</c:v>
                </c:pt>
                <c:pt idx="14381">
                  <c:v>19.973611111111101</c:v>
                </c:pt>
                <c:pt idx="14382">
                  <c:v>19.975000000000001</c:v>
                </c:pt>
                <c:pt idx="14383">
                  <c:v>19.976388888888899</c:v>
                </c:pt>
                <c:pt idx="14384">
                  <c:v>19.977777777777799</c:v>
                </c:pt>
                <c:pt idx="14385">
                  <c:v>19.9791666666667</c:v>
                </c:pt>
                <c:pt idx="14386">
                  <c:v>19.9805555555556</c:v>
                </c:pt>
                <c:pt idx="14387">
                  <c:v>19.981944444444402</c:v>
                </c:pt>
                <c:pt idx="14388">
                  <c:v>19.983333333333299</c:v>
                </c:pt>
                <c:pt idx="14389">
                  <c:v>19.984722222222199</c:v>
                </c:pt>
                <c:pt idx="14390">
                  <c:v>19.9861111111111</c:v>
                </c:pt>
                <c:pt idx="14391">
                  <c:v>19.987500000000001</c:v>
                </c:pt>
                <c:pt idx="14392">
                  <c:v>19.988888888888901</c:v>
                </c:pt>
                <c:pt idx="14393">
                  <c:v>19.990277777777798</c:v>
                </c:pt>
                <c:pt idx="14394">
                  <c:v>19.991666666666699</c:v>
                </c:pt>
                <c:pt idx="14395">
                  <c:v>19.9930555555556</c:v>
                </c:pt>
                <c:pt idx="14396">
                  <c:v>19.994444444444401</c:v>
                </c:pt>
                <c:pt idx="14397">
                  <c:v>19.995833333333302</c:v>
                </c:pt>
                <c:pt idx="14398">
                  <c:v>19.997222222222199</c:v>
                </c:pt>
                <c:pt idx="14399">
                  <c:v>19.998611111111099</c:v>
                </c:pt>
                <c:pt idx="14400">
                  <c:v>20</c:v>
                </c:pt>
                <c:pt idx="14401">
                  <c:v>20.001388888888901</c:v>
                </c:pt>
                <c:pt idx="14402">
                  <c:v>20.002777777777801</c:v>
                </c:pt>
                <c:pt idx="14403">
                  <c:v>20.004166666666698</c:v>
                </c:pt>
                <c:pt idx="14404">
                  <c:v>20.005555555555599</c:v>
                </c:pt>
                <c:pt idx="14405">
                  <c:v>20.0069444444444</c:v>
                </c:pt>
                <c:pt idx="14406">
                  <c:v>20.008333333333301</c:v>
                </c:pt>
                <c:pt idx="14407">
                  <c:v>20.009722222222202</c:v>
                </c:pt>
                <c:pt idx="14408">
                  <c:v>20.011111111111099</c:v>
                </c:pt>
                <c:pt idx="14409">
                  <c:v>20.012499999999999</c:v>
                </c:pt>
                <c:pt idx="14410">
                  <c:v>20.0138888888889</c:v>
                </c:pt>
                <c:pt idx="14411">
                  <c:v>20.015277777777801</c:v>
                </c:pt>
                <c:pt idx="14412">
                  <c:v>20.016666666666701</c:v>
                </c:pt>
                <c:pt idx="14413">
                  <c:v>20.018055555555598</c:v>
                </c:pt>
                <c:pt idx="14414">
                  <c:v>20.0194444444444</c:v>
                </c:pt>
                <c:pt idx="14415">
                  <c:v>20.0208333333333</c:v>
                </c:pt>
                <c:pt idx="14416">
                  <c:v>20.022222222222201</c:v>
                </c:pt>
                <c:pt idx="14417">
                  <c:v>20.023611111111101</c:v>
                </c:pt>
                <c:pt idx="14418">
                  <c:v>20.024999999999999</c:v>
                </c:pt>
                <c:pt idx="14419">
                  <c:v>20.026388888888899</c:v>
                </c:pt>
                <c:pt idx="14420">
                  <c:v>20.0277777777778</c:v>
                </c:pt>
                <c:pt idx="14421">
                  <c:v>20.029166666666701</c:v>
                </c:pt>
                <c:pt idx="14422">
                  <c:v>20.030555555555601</c:v>
                </c:pt>
                <c:pt idx="14423">
                  <c:v>20.031944444444399</c:v>
                </c:pt>
                <c:pt idx="14424">
                  <c:v>20.033333333333299</c:v>
                </c:pt>
                <c:pt idx="14425">
                  <c:v>20.0347222222222</c:v>
                </c:pt>
                <c:pt idx="14426">
                  <c:v>20.036111111111101</c:v>
                </c:pt>
                <c:pt idx="14427">
                  <c:v>20.037500000000001</c:v>
                </c:pt>
                <c:pt idx="14428">
                  <c:v>20.038888888888899</c:v>
                </c:pt>
                <c:pt idx="14429">
                  <c:v>20.040277777777799</c:v>
                </c:pt>
                <c:pt idx="14430">
                  <c:v>20.0416666666667</c:v>
                </c:pt>
                <c:pt idx="14431">
                  <c:v>20.0430555555556</c:v>
                </c:pt>
                <c:pt idx="14432">
                  <c:v>20.044444444444402</c:v>
                </c:pt>
                <c:pt idx="14433">
                  <c:v>20.045833333333299</c:v>
                </c:pt>
                <c:pt idx="14434">
                  <c:v>20.047222222222199</c:v>
                </c:pt>
                <c:pt idx="14435">
                  <c:v>20.0486111111111</c:v>
                </c:pt>
                <c:pt idx="14436">
                  <c:v>20.05</c:v>
                </c:pt>
                <c:pt idx="14437">
                  <c:v>20.051388888888901</c:v>
                </c:pt>
                <c:pt idx="14438">
                  <c:v>20.052777777777798</c:v>
                </c:pt>
                <c:pt idx="14439">
                  <c:v>20.054166666666699</c:v>
                </c:pt>
                <c:pt idx="14440">
                  <c:v>20.0555555555556</c:v>
                </c:pt>
                <c:pt idx="14441">
                  <c:v>20.056944444444401</c:v>
                </c:pt>
                <c:pt idx="14442">
                  <c:v>20.058333333333302</c:v>
                </c:pt>
                <c:pt idx="14443">
                  <c:v>20.059722222222199</c:v>
                </c:pt>
                <c:pt idx="14444">
                  <c:v>20.061111111111099</c:v>
                </c:pt>
                <c:pt idx="14445">
                  <c:v>20.0625</c:v>
                </c:pt>
                <c:pt idx="14446">
                  <c:v>20.063888888888901</c:v>
                </c:pt>
                <c:pt idx="14447">
                  <c:v>20.065277777777801</c:v>
                </c:pt>
                <c:pt idx="14448">
                  <c:v>20.066666666666698</c:v>
                </c:pt>
                <c:pt idx="14449">
                  <c:v>20.068055555555599</c:v>
                </c:pt>
                <c:pt idx="14450">
                  <c:v>20.0694444444444</c:v>
                </c:pt>
                <c:pt idx="14451">
                  <c:v>20.070833333333301</c:v>
                </c:pt>
                <c:pt idx="14452">
                  <c:v>20.072222222222202</c:v>
                </c:pt>
                <c:pt idx="14453">
                  <c:v>20.073611111111099</c:v>
                </c:pt>
                <c:pt idx="14454">
                  <c:v>20.074999999999999</c:v>
                </c:pt>
                <c:pt idx="14455">
                  <c:v>20.0763888888889</c:v>
                </c:pt>
                <c:pt idx="14456">
                  <c:v>20.077777777777801</c:v>
                </c:pt>
                <c:pt idx="14457">
                  <c:v>20.079166666666701</c:v>
                </c:pt>
                <c:pt idx="14458">
                  <c:v>20.080555555555598</c:v>
                </c:pt>
                <c:pt idx="14459">
                  <c:v>20.0819444444444</c:v>
                </c:pt>
                <c:pt idx="14460">
                  <c:v>20.0833333333333</c:v>
                </c:pt>
                <c:pt idx="14461">
                  <c:v>20.084722222222201</c:v>
                </c:pt>
                <c:pt idx="14462">
                  <c:v>20.086111111111101</c:v>
                </c:pt>
                <c:pt idx="14463">
                  <c:v>20.087499999999999</c:v>
                </c:pt>
                <c:pt idx="14464">
                  <c:v>20.088888888888899</c:v>
                </c:pt>
                <c:pt idx="14465">
                  <c:v>20.0902777777778</c:v>
                </c:pt>
                <c:pt idx="14466">
                  <c:v>20.091666666666701</c:v>
                </c:pt>
                <c:pt idx="14467">
                  <c:v>20.093055555555601</c:v>
                </c:pt>
                <c:pt idx="14468">
                  <c:v>20.094444444444399</c:v>
                </c:pt>
                <c:pt idx="14469">
                  <c:v>20.095833333333299</c:v>
                </c:pt>
                <c:pt idx="14470">
                  <c:v>20.0972222222222</c:v>
                </c:pt>
                <c:pt idx="14471">
                  <c:v>20.098611111111101</c:v>
                </c:pt>
                <c:pt idx="14472">
                  <c:v>20.100000000000001</c:v>
                </c:pt>
                <c:pt idx="14473">
                  <c:v>20.101388888888899</c:v>
                </c:pt>
                <c:pt idx="14474">
                  <c:v>20.102777777777799</c:v>
                </c:pt>
                <c:pt idx="14475">
                  <c:v>20.1041666666667</c:v>
                </c:pt>
                <c:pt idx="14476">
                  <c:v>20.1055555555556</c:v>
                </c:pt>
                <c:pt idx="14477">
                  <c:v>20.106944444444402</c:v>
                </c:pt>
                <c:pt idx="14478">
                  <c:v>20.108333333333299</c:v>
                </c:pt>
                <c:pt idx="14479">
                  <c:v>20.109722222222199</c:v>
                </c:pt>
                <c:pt idx="14480">
                  <c:v>20.1111111111111</c:v>
                </c:pt>
                <c:pt idx="14481">
                  <c:v>20.112500000000001</c:v>
                </c:pt>
                <c:pt idx="14482">
                  <c:v>20.113888888888901</c:v>
                </c:pt>
                <c:pt idx="14483">
                  <c:v>20.115277777777798</c:v>
                </c:pt>
                <c:pt idx="14484">
                  <c:v>20.116666666666699</c:v>
                </c:pt>
                <c:pt idx="14485">
                  <c:v>20.1180555555556</c:v>
                </c:pt>
                <c:pt idx="14486">
                  <c:v>20.119444444444401</c:v>
                </c:pt>
                <c:pt idx="14487">
                  <c:v>20.120833333333302</c:v>
                </c:pt>
                <c:pt idx="14488">
                  <c:v>20.122222222222199</c:v>
                </c:pt>
                <c:pt idx="14489">
                  <c:v>20.123611111111099</c:v>
                </c:pt>
                <c:pt idx="14490">
                  <c:v>20.125</c:v>
                </c:pt>
                <c:pt idx="14491">
                  <c:v>20.126388888888901</c:v>
                </c:pt>
                <c:pt idx="14492">
                  <c:v>20.127777777777801</c:v>
                </c:pt>
                <c:pt idx="14493">
                  <c:v>20.129166666666698</c:v>
                </c:pt>
                <c:pt idx="14494">
                  <c:v>20.130555555555599</c:v>
                </c:pt>
                <c:pt idx="14495">
                  <c:v>20.1319444444444</c:v>
                </c:pt>
                <c:pt idx="14496">
                  <c:v>20.133333333333301</c:v>
                </c:pt>
                <c:pt idx="14497">
                  <c:v>20.134722222222202</c:v>
                </c:pt>
                <c:pt idx="14498">
                  <c:v>20.136111111111099</c:v>
                </c:pt>
                <c:pt idx="14499">
                  <c:v>20.137499999999999</c:v>
                </c:pt>
                <c:pt idx="14500">
                  <c:v>20.1388888888889</c:v>
                </c:pt>
                <c:pt idx="14501">
                  <c:v>20.140277777777801</c:v>
                </c:pt>
                <c:pt idx="14502">
                  <c:v>20.141666666666701</c:v>
                </c:pt>
                <c:pt idx="14503">
                  <c:v>20.143055555555598</c:v>
                </c:pt>
                <c:pt idx="14504">
                  <c:v>20.1444444444444</c:v>
                </c:pt>
                <c:pt idx="14505">
                  <c:v>20.1458333333333</c:v>
                </c:pt>
                <c:pt idx="14506">
                  <c:v>20.147222222222201</c:v>
                </c:pt>
                <c:pt idx="14507">
                  <c:v>20.148611111111101</c:v>
                </c:pt>
                <c:pt idx="14508">
                  <c:v>20.149999999999999</c:v>
                </c:pt>
                <c:pt idx="14509">
                  <c:v>20.151388888888899</c:v>
                </c:pt>
                <c:pt idx="14510">
                  <c:v>20.1527777777778</c:v>
                </c:pt>
                <c:pt idx="14511">
                  <c:v>20.154166666666701</c:v>
                </c:pt>
                <c:pt idx="14512">
                  <c:v>20.155555555555601</c:v>
                </c:pt>
                <c:pt idx="14513">
                  <c:v>20.156944444444399</c:v>
                </c:pt>
                <c:pt idx="14514">
                  <c:v>20.158333333333299</c:v>
                </c:pt>
                <c:pt idx="14515">
                  <c:v>20.1597222222222</c:v>
                </c:pt>
                <c:pt idx="14516">
                  <c:v>20.161111111111101</c:v>
                </c:pt>
                <c:pt idx="14517">
                  <c:v>20.162500000000001</c:v>
                </c:pt>
                <c:pt idx="14518">
                  <c:v>20.163888888888899</c:v>
                </c:pt>
                <c:pt idx="14519">
                  <c:v>20.165277777777799</c:v>
                </c:pt>
                <c:pt idx="14520">
                  <c:v>20.1666666666667</c:v>
                </c:pt>
                <c:pt idx="14521">
                  <c:v>20.1680555555556</c:v>
                </c:pt>
                <c:pt idx="14522">
                  <c:v>20.169444444444402</c:v>
                </c:pt>
                <c:pt idx="14523">
                  <c:v>20.170833333333299</c:v>
                </c:pt>
                <c:pt idx="14524">
                  <c:v>20.172222222222199</c:v>
                </c:pt>
                <c:pt idx="14525">
                  <c:v>20.1736111111111</c:v>
                </c:pt>
                <c:pt idx="14526">
                  <c:v>20.175000000000001</c:v>
                </c:pt>
                <c:pt idx="14527">
                  <c:v>20.176388888888901</c:v>
                </c:pt>
                <c:pt idx="14528">
                  <c:v>20.177777777777798</c:v>
                </c:pt>
                <c:pt idx="14529">
                  <c:v>20.179166666666699</c:v>
                </c:pt>
                <c:pt idx="14530">
                  <c:v>20.1805555555556</c:v>
                </c:pt>
                <c:pt idx="14531">
                  <c:v>20.181944444444401</c:v>
                </c:pt>
                <c:pt idx="14532">
                  <c:v>20.183333333333302</c:v>
                </c:pt>
                <c:pt idx="14533">
                  <c:v>20.184722222222199</c:v>
                </c:pt>
                <c:pt idx="14534">
                  <c:v>20.186111111111099</c:v>
                </c:pt>
                <c:pt idx="14535">
                  <c:v>20.1875</c:v>
                </c:pt>
                <c:pt idx="14536">
                  <c:v>20.188888888888901</c:v>
                </c:pt>
                <c:pt idx="14537">
                  <c:v>20.190277777777801</c:v>
                </c:pt>
                <c:pt idx="14538">
                  <c:v>20.191666666666698</c:v>
                </c:pt>
                <c:pt idx="14539">
                  <c:v>20.193055555555599</c:v>
                </c:pt>
                <c:pt idx="14540">
                  <c:v>20.1944444444444</c:v>
                </c:pt>
                <c:pt idx="14541">
                  <c:v>20.195833333333301</c:v>
                </c:pt>
                <c:pt idx="14542">
                  <c:v>20.197222222222202</c:v>
                </c:pt>
                <c:pt idx="14543">
                  <c:v>20.198611111111099</c:v>
                </c:pt>
                <c:pt idx="14544">
                  <c:v>20.2</c:v>
                </c:pt>
                <c:pt idx="14545">
                  <c:v>20.2013888888889</c:v>
                </c:pt>
                <c:pt idx="14546">
                  <c:v>20.202777777777801</c:v>
                </c:pt>
                <c:pt idx="14547">
                  <c:v>20.204166666666701</c:v>
                </c:pt>
                <c:pt idx="14548">
                  <c:v>20.205555555555598</c:v>
                </c:pt>
                <c:pt idx="14549">
                  <c:v>20.2069444444444</c:v>
                </c:pt>
                <c:pt idx="14550">
                  <c:v>20.2083333333333</c:v>
                </c:pt>
                <c:pt idx="14551">
                  <c:v>20.209722222222201</c:v>
                </c:pt>
                <c:pt idx="14552">
                  <c:v>20.211111111111101</c:v>
                </c:pt>
                <c:pt idx="14553">
                  <c:v>20.212499999999999</c:v>
                </c:pt>
                <c:pt idx="14554">
                  <c:v>20.213888888888899</c:v>
                </c:pt>
                <c:pt idx="14555">
                  <c:v>20.2152777777778</c:v>
                </c:pt>
                <c:pt idx="14556">
                  <c:v>20.216666666666701</c:v>
                </c:pt>
                <c:pt idx="14557">
                  <c:v>20.218055555555601</c:v>
                </c:pt>
                <c:pt idx="14558">
                  <c:v>20.219444444444399</c:v>
                </c:pt>
                <c:pt idx="14559">
                  <c:v>20.220833333333299</c:v>
                </c:pt>
                <c:pt idx="14560">
                  <c:v>20.2222222222222</c:v>
                </c:pt>
                <c:pt idx="14561">
                  <c:v>20.223611111111101</c:v>
                </c:pt>
                <c:pt idx="14562">
                  <c:v>20.225000000000001</c:v>
                </c:pt>
                <c:pt idx="14563">
                  <c:v>20.226388888888899</c:v>
                </c:pt>
                <c:pt idx="14564">
                  <c:v>20.227777777777799</c:v>
                </c:pt>
                <c:pt idx="14565">
                  <c:v>20.2291666666667</c:v>
                </c:pt>
                <c:pt idx="14566">
                  <c:v>20.2305555555556</c:v>
                </c:pt>
                <c:pt idx="14567">
                  <c:v>20.231944444444402</c:v>
                </c:pt>
                <c:pt idx="14568">
                  <c:v>20.233333333333299</c:v>
                </c:pt>
                <c:pt idx="14569">
                  <c:v>20.234722222222199</c:v>
                </c:pt>
                <c:pt idx="14570">
                  <c:v>20.2361111111111</c:v>
                </c:pt>
                <c:pt idx="14571">
                  <c:v>20.237500000000001</c:v>
                </c:pt>
                <c:pt idx="14572">
                  <c:v>20.238888888888901</c:v>
                </c:pt>
                <c:pt idx="14573">
                  <c:v>20.240277777777798</c:v>
                </c:pt>
                <c:pt idx="14574">
                  <c:v>20.241666666666699</c:v>
                </c:pt>
                <c:pt idx="14575">
                  <c:v>20.2430555555556</c:v>
                </c:pt>
                <c:pt idx="14576">
                  <c:v>20.244444444444401</c:v>
                </c:pt>
                <c:pt idx="14577">
                  <c:v>20.245833333333302</c:v>
                </c:pt>
                <c:pt idx="14578">
                  <c:v>20.247222222222199</c:v>
                </c:pt>
                <c:pt idx="14579">
                  <c:v>20.248611111111099</c:v>
                </c:pt>
                <c:pt idx="14580">
                  <c:v>20.25</c:v>
                </c:pt>
                <c:pt idx="14581">
                  <c:v>20.251388888888901</c:v>
                </c:pt>
                <c:pt idx="14582">
                  <c:v>20.252777777777801</c:v>
                </c:pt>
                <c:pt idx="14583">
                  <c:v>20.254166666666698</c:v>
                </c:pt>
                <c:pt idx="14584">
                  <c:v>20.255555555555599</c:v>
                </c:pt>
                <c:pt idx="14585">
                  <c:v>20.2569444444444</c:v>
                </c:pt>
                <c:pt idx="14586">
                  <c:v>20.258333333333301</c:v>
                </c:pt>
                <c:pt idx="14587">
                  <c:v>20.259722222222202</c:v>
                </c:pt>
                <c:pt idx="14588">
                  <c:v>20.261111111111099</c:v>
                </c:pt>
                <c:pt idx="14589">
                  <c:v>20.262499999999999</c:v>
                </c:pt>
                <c:pt idx="14590">
                  <c:v>20.2638888888889</c:v>
                </c:pt>
                <c:pt idx="14591">
                  <c:v>20.265277777777801</c:v>
                </c:pt>
                <c:pt idx="14592">
                  <c:v>20.266666666666701</c:v>
                </c:pt>
                <c:pt idx="14593">
                  <c:v>20.268055555555598</c:v>
                </c:pt>
                <c:pt idx="14594">
                  <c:v>20.2694444444444</c:v>
                </c:pt>
                <c:pt idx="14595">
                  <c:v>20.2708333333333</c:v>
                </c:pt>
                <c:pt idx="14596">
                  <c:v>20.272222222222201</c:v>
                </c:pt>
                <c:pt idx="14597">
                  <c:v>20.273611111111101</c:v>
                </c:pt>
                <c:pt idx="14598">
                  <c:v>20.274999999999999</c:v>
                </c:pt>
                <c:pt idx="14599">
                  <c:v>20.276388888888899</c:v>
                </c:pt>
                <c:pt idx="14600">
                  <c:v>20.2777777777778</c:v>
                </c:pt>
                <c:pt idx="14601">
                  <c:v>20.279166666666701</c:v>
                </c:pt>
                <c:pt idx="14602">
                  <c:v>20.280555555555601</c:v>
                </c:pt>
                <c:pt idx="14603">
                  <c:v>20.281944444444399</c:v>
                </c:pt>
                <c:pt idx="14604">
                  <c:v>20.283333333333299</c:v>
                </c:pt>
                <c:pt idx="14605">
                  <c:v>20.2847222222222</c:v>
                </c:pt>
                <c:pt idx="14606">
                  <c:v>20.286111111111101</c:v>
                </c:pt>
                <c:pt idx="14607">
                  <c:v>20.287500000000001</c:v>
                </c:pt>
                <c:pt idx="14608">
                  <c:v>20.288888888888899</c:v>
                </c:pt>
                <c:pt idx="14609">
                  <c:v>20.290277777777799</c:v>
                </c:pt>
                <c:pt idx="14610">
                  <c:v>20.2916666666667</c:v>
                </c:pt>
                <c:pt idx="14611">
                  <c:v>20.2930555555556</c:v>
                </c:pt>
                <c:pt idx="14612">
                  <c:v>20.294444444444402</c:v>
                </c:pt>
                <c:pt idx="14613">
                  <c:v>20.295833333333299</c:v>
                </c:pt>
                <c:pt idx="14614">
                  <c:v>20.297222222222199</c:v>
                </c:pt>
                <c:pt idx="14615">
                  <c:v>20.2986111111111</c:v>
                </c:pt>
                <c:pt idx="14616">
                  <c:v>20.3</c:v>
                </c:pt>
                <c:pt idx="14617">
                  <c:v>20.301388888888901</c:v>
                </c:pt>
                <c:pt idx="14618">
                  <c:v>20.302777777777798</c:v>
                </c:pt>
                <c:pt idx="14619">
                  <c:v>20.304166666666699</c:v>
                </c:pt>
                <c:pt idx="14620">
                  <c:v>20.3055555555556</c:v>
                </c:pt>
                <c:pt idx="14621">
                  <c:v>20.306944444444401</c:v>
                </c:pt>
                <c:pt idx="14622">
                  <c:v>20.308333333333302</c:v>
                </c:pt>
                <c:pt idx="14623">
                  <c:v>20.309722222222199</c:v>
                </c:pt>
                <c:pt idx="14624">
                  <c:v>20.311111111111099</c:v>
                </c:pt>
                <c:pt idx="14625">
                  <c:v>20.3125</c:v>
                </c:pt>
                <c:pt idx="14626">
                  <c:v>20.313888888888901</c:v>
                </c:pt>
                <c:pt idx="14627">
                  <c:v>20.315277777777801</c:v>
                </c:pt>
                <c:pt idx="14628">
                  <c:v>20.316666666666698</c:v>
                </c:pt>
                <c:pt idx="14629">
                  <c:v>20.318055555555599</c:v>
                </c:pt>
                <c:pt idx="14630">
                  <c:v>20.3194444444444</c:v>
                </c:pt>
                <c:pt idx="14631">
                  <c:v>20.320833333333301</c:v>
                </c:pt>
                <c:pt idx="14632">
                  <c:v>20.322222222222202</c:v>
                </c:pt>
                <c:pt idx="14633">
                  <c:v>20.323611111111099</c:v>
                </c:pt>
                <c:pt idx="14634">
                  <c:v>20.324999999999999</c:v>
                </c:pt>
                <c:pt idx="14635">
                  <c:v>20.3263888888889</c:v>
                </c:pt>
                <c:pt idx="14636">
                  <c:v>20.327777777777801</c:v>
                </c:pt>
                <c:pt idx="14637">
                  <c:v>20.329166666666701</c:v>
                </c:pt>
                <c:pt idx="14638">
                  <c:v>20.330555555555598</c:v>
                </c:pt>
                <c:pt idx="14639">
                  <c:v>20.3319444444444</c:v>
                </c:pt>
                <c:pt idx="14640">
                  <c:v>20.3333333333333</c:v>
                </c:pt>
                <c:pt idx="14641">
                  <c:v>20.334722222222201</c:v>
                </c:pt>
                <c:pt idx="14642">
                  <c:v>20.336111111111101</c:v>
                </c:pt>
                <c:pt idx="14643">
                  <c:v>20.337499999999999</c:v>
                </c:pt>
                <c:pt idx="14644">
                  <c:v>20.338888888888899</c:v>
                </c:pt>
                <c:pt idx="14645">
                  <c:v>20.3402777777778</c:v>
                </c:pt>
                <c:pt idx="14646">
                  <c:v>20.341666666666701</c:v>
                </c:pt>
                <c:pt idx="14647">
                  <c:v>20.343055555555601</c:v>
                </c:pt>
                <c:pt idx="14648">
                  <c:v>20.344444444444399</c:v>
                </c:pt>
                <c:pt idx="14649">
                  <c:v>20.345833333333299</c:v>
                </c:pt>
                <c:pt idx="14650">
                  <c:v>20.3472222222222</c:v>
                </c:pt>
                <c:pt idx="14651">
                  <c:v>20.348611111111101</c:v>
                </c:pt>
                <c:pt idx="14652">
                  <c:v>20.350000000000001</c:v>
                </c:pt>
                <c:pt idx="14653">
                  <c:v>20.351388888888899</c:v>
                </c:pt>
                <c:pt idx="14654">
                  <c:v>20.352777777777799</c:v>
                </c:pt>
                <c:pt idx="14655">
                  <c:v>20.3541666666667</c:v>
                </c:pt>
                <c:pt idx="14656">
                  <c:v>20.3555555555556</c:v>
                </c:pt>
                <c:pt idx="14657">
                  <c:v>20.356944444444402</c:v>
                </c:pt>
                <c:pt idx="14658">
                  <c:v>20.358333333333299</c:v>
                </c:pt>
                <c:pt idx="14659">
                  <c:v>20.359722222222199</c:v>
                </c:pt>
                <c:pt idx="14660">
                  <c:v>20.3611111111111</c:v>
                </c:pt>
                <c:pt idx="14661">
                  <c:v>20.362500000000001</c:v>
                </c:pt>
                <c:pt idx="14662">
                  <c:v>20.363888888888901</c:v>
                </c:pt>
                <c:pt idx="14663">
                  <c:v>20.365277777777798</c:v>
                </c:pt>
                <c:pt idx="14664">
                  <c:v>20.366666666666699</c:v>
                </c:pt>
                <c:pt idx="14665">
                  <c:v>20.3680555555556</c:v>
                </c:pt>
                <c:pt idx="14666">
                  <c:v>20.369444444444401</c:v>
                </c:pt>
                <c:pt idx="14667">
                  <c:v>20.370833333333302</c:v>
                </c:pt>
                <c:pt idx="14668">
                  <c:v>20.372222222222199</c:v>
                </c:pt>
                <c:pt idx="14669">
                  <c:v>20.373611111111099</c:v>
                </c:pt>
                <c:pt idx="14670">
                  <c:v>20.375</c:v>
                </c:pt>
                <c:pt idx="14671">
                  <c:v>20.376388888888901</c:v>
                </c:pt>
                <c:pt idx="14672">
                  <c:v>20.377777777777801</c:v>
                </c:pt>
                <c:pt idx="14673">
                  <c:v>20.379166666666698</c:v>
                </c:pt>
                <c:pt idx="14674">
                  <c:v>20.380555555555599</c:v>
                </c:pt>
                <c:pt idx="14675">
                  <c:v>20.3819444444444</c:v>
                </c:pt>
                <c:pt idx="14676">
                  <c:v>20.383333333333301</c:v>
                </c:pt>
                <c:pt idx="14677">
                  <c:v>20.384722222222202</c:v>
                </c:pt>
                <c:pt idx="14678">
                  <c:v>20.386111111111099</c:v>
                </c:pt>
                <c:pt idx="14679">
                  <c:v>20.387499999999999</c:v>
                </c:pt>
                <c:pt idx="14680">
                  <c:v>20.3888888888889</c:v>
                </c:pt>
                <c:pt idx="14681">
                  <c:v>20.390277777777801</c:v>
                </c:pt>
                <c:pt idx="14682">
                  <c:v>20.391666666666701</c:v>
                </c:pt>
                <c:pt idx="14683">
                  <c:v>20.393055555555598</c:v>
                </c:pt>
                <c:pt idx="14684">
                  <c:v>20.3944444444444</c:v>
                </c:pt>
                <c:pt idx="14685">
                  <c:v>20.3958333333333</c:v>
                </c:pt>
                <c:pt idx="14686">
                  <c:v>20.397222222222201</c:v>
                </c:pt>
                <c:pt idx="14687">
                  <c:v>20.398611111111101</c:v>
                </c:pt>
                <c:pt idx="14688">
                  <c:v>20.399999999999999</c:v>
                </c:pt>
                <c:pt idx="14689">
                  <c:v>20.401388888888899</c:v>
                </c:pt>
                <c:pt idx="14690">
                  <c:v>20.4027777777778</c:v>
                </c:pt>
                <c:pt idx="14691">
                  <c:v>20.404166666666701</c:v>
                </c:pt>
                <c:pt idx="14692">
                  <c:v>20.405555555555601</c:v>
                </c:pt>
                <c:pt idx="14693">
                  <c:v>20.406944444444399</c:v>
                </c:pt>
                <c:pt idx="14694">
                  <c:v>20.408333333333299</c:v>
                </c:pt>
                <c:pt idx="14695">
                  <c:v>20.4097222222222</c:v>
                </c:pt>
                <c:pt idx="14696">
                  <c:v>20.411111111111101</c:v>
                </c:pt>
                <c:pt idx="14697">
                  <c:v>20.412500000000001</c:v>
                </c:pt>
                <c:pt idx="14698">
                  <c:v>20.413888888888899</c:v>
                </c:pt>
                <c:pt idx="14699">
                  <c:v>20.415277777777799</c:v>
                </c:pt>
                <c:pt idx="14700">
                  <c:v>20.4166666666667</c:v>
                </c:pt>
                <c:pt idx="14701">
                  <c:v>20.4180555555556</c:v>
                </c:pt>
                <c:pt idx="14702">
                  <c:v>20.419444444444402</c:v>
                </c:pt>
                <c:pt idx="14703">
                  <c:v>20.420833333333299</c:v>
                </c:pt>
                <c:pt idx="14704">
                  <c:v>20.422222222222199</c:v>
                </c:pt>
                <c:pt idx="14705">
                  <c:v>20.4236111111111</c:v>
                </c:pt>
                <c:pt idx="14706">
                  <c:v>20.425000000000001</c:v>
                </c:pt>
                <c:pt idx="14707">
                  <c:v>20.426388888888901</c:v>
                </c:pt>
                <c:pt idx="14708">
                  <c:v>20.427777777777798</c:v>
                </c:pt>
                <c:pt idx="14709">
                  <c:v>20.429166666666699</c:v>
                </c:pt>
                <c:pt idx="14710">
                  <c:v>20.4305555555556</c:v>
                </c:pt>
                <c:pt idx="14711">
                  <c:v>20.431944444444401</c:v>
                </c:pt>
                <c:pt idx="14712">
                  <c:v>20.433333333333302</c:v>
                </c:pt>
                <c:pt idx="14713">
                  <c:v>20.434722222222199</c:v>
                </c:pt>
                <c:pt idx="14714">
                  <c:v>20.436111111111099</c:v>
                </c:pt>
                <c:pt idx="14715">
                  <c:v>20.4375</c:v>
                </c:pt>
                <c:pt idx="14716">
                  <c:v>20.438888888888901</c:v>
                </c:pt>
                <c:pt idx="14717">
                  <c:v>20.440277777777801</c:v>
                </c:pt>
                <c:pt idx="14718">
                  <c:v>20.441666666666698</c:v>
                </c:pt>
                <c:pt idx="14719">
                  <c:v>20.443055555555599</c:v>
                </c:pt>
                <c:pt idx="14720">
                  <c:v>20.4444444444444</c:v>
                </c:pt>
                <c:pt idx="14721">
                  <c:v>20.445833333333301</c:v>
                </c:pt>
                <c:pt idx="14722">
                  <c:v>20.447222222222202</c:v>
                </c:pt>
                <c:pt idx="14723">
                  <c:v>20.448611111111099</c:v>
                </c:pt>
                <c:pt idx="14724">
                  <c:v>20.45</c:v>
                </c:pt>
                <c:pt idx="14725">
                  <c:v>20.4513888888889</c:v>
                </c:pt>
                <c:pt idx="14726">
                  <c:v>20.452777777777801</c:v>
                </c:pt>
                <c:pt idx="14727">
                  <c:v>20.454166666666701</c:v>
                </c:pt>
                <c:pt idx="14728">
                  <c:v>20.455555555555598</c:v>
                </c:pt>
                <c:pt idx="14729">
                  <c:v>20.4569444444444</c:v>
                </c:pt>
                <c:pt idx="14730">
                  <c:v>20.4583333333333</c:v>
                </c:pt>
                <c:pt idx="14731">
                  <c:v>20.459722222222201</c:v>
                </c:pt>
                <c:pt idx="14732">
                  <c:v>20.461111111111101</c:v>
                </c:pt>
                <c:pt idx="14733">
                  <c:v>20.462499999999999</c:v>
                </c:pt>
                <c:pt idx="14734">
                  <c:v>20.463888888888899</c:v>
                </c:pt>
                <c:pt idx="14735">
                  <c:v>20.4652777777778</c:v>
                </c:pt>
                <c:pt idx="14736">
                  <c:v>20.466666666666701</c:v>
                </c:pt>
                <c:pt idx="14737">
                  <c:v>20.468055555555601</c:v>
                </c:pt>
                <c:pt idx="14738">
                  <c:v>20.469444444444399</c:v>
                </c:pt>
                <c:pt idx="14739">
                  <c:v>20.470833333333299</c:v>
                </c:pt>
                <c:pt idx="14740">
                  <c:v>20.4722222222222</c:v>
                </c:pt>
                <c:pt idx="14741">
                  <c:v>20.473611111111101</c:v>
                </c:pt>
                <c:pt idx="14742">
                  <c:v>20.475000000000001</c:v>
                </c:pt>
                <c:pt idx="14743">
                  <c:v>20.476388888888899</c:v>
                </c:pt>
                <c:pt idx="14744">
                  <c:v>20.477777777777799</c:v>
                </c:pt>
                <c:pt idx="14745">
                  <c:v>20.4791666666667</c:v>
                </c:pt>
                <c:pt idx="14746">
                  <c:v>20.4805555555556</c:v>
                </c:pt>
                <c:pt idx="14747">
                  <c:v>20.481944444444402</c:v>
                </c:pt>
                <c:pt idx="14748">
                  <c:v>20.483333333333299</c:v>
                </c:pt>
                <c:pt idx="14749">
                  <c:v>20.484722222222199</c:v>
                </c:pt>
                <c:pt idx="14750">
                  <c:v>20.4861111111111</c:v>
                </c:pt>
                <c:pt idx="14751">
                  <c:v>20.487500000000001</c:v>
                </c:pt>
                <c:pt idx="14752">
                  <c:v>20.488888888888901</c:v>
                </c:pt>
                <c:pt idx="14753">
                  <c:v>20.490277777777798</c:v>
                </c:pt>
                <c:pt idx="14754">
                  <c:v>20.491666666666699</c:v>
                </c:pt>
                <c:pt idx="14755">
                  <c:v>20.4930555555556</c:v>
                </c:pt>
                <c:pt idx="14756">
                  <c:v>20.494444444444401</c:v>
                </c:pt>
                <c:pt idx="14757">
                  <c:v>20.495833333333302</c:v>
                </c:pt>
                <c:pt idx="14758">
                  <c:v>20.497222222222199</c:v>
                </c:pt>
                <c:pt idx="14759">
                  <c:v>20.498611111111099</c:v>
                </c:pt>
                <c:pt idx="14760">
                  <c:v>20.5</c:v>
                </c:pt>
                <c:pt idx="14761">
                  <c:v>20.501388888888901</c:v>
                </c:pt>
                <c:pt idx="14762">
                  <c:v>20.502777777777801</c:v>
                </c:pt>
                <c:pt idx="14763">
                  <c:v>20.504166666666698</c:v>
                </c:pt>
                <c:pt idx="14764">
                  <c:v>20.505555555555599</c:v>
                </c:pt>
                <c:pt idx="14765">
                  <c:v>20.5069444444444</c:v>
                </c:pt>
                <c:pt idx="14766">
                  <c:v>20.508333333333301</c:v>
                </c:pt>
                <c:pt idx="14767">
                  <c:v>20.509722222222202</c:v>
                </c:pt>
                <c:pt idx="14768">
                  <c:v>20.511111111111099</c:v>
                </c:pt>
                <c:pt idx="14769">
                  <c:v>20.512499999999999</c:v>
                </c:pt>
                <c:pt idx="14770">
                  <c:v>20.5138888888889</c:v>
                </c:pt>
                <c:pt idx="14771">
                  <c:v>20.515277777777801</c:v>
                </c:pt>
                <c:pt idx="14772">
                  <c:v>20.516666666666701</c:v>
                </c:pt>
                <c:pt idx="14773">
                  <c:v>20.518055555555598</c:v>
                </c:pt>
                <c:pt idx="14774">
                  <c:v>20.5194444444444</c:v>
                </c:pt>
                <c:pt idx="14775">
                  <c:v>20.5208333333333</c:v>
                </c:pt>
                <c:pt idx="14776">
                  <c:v>20.522222222222201</c:v>
                </c:pt>
                <c:pt idx="14777">
                  <c:v>20.523611111111101</c:v>
                </c:pt>
                <c:pt idx="14778">
                  <c:v>20.524999999999999</c:v>
                </c:pt>
                <c:pt idx="14779">
                  <c:v>20.526388888888899</c:v>
                </c:pt>
                <c:pt idx="14780">
                  <c:v>20.5277777777778</c:v>
                </c:pt>
                <c:pt idx="14781">
                  <c:v>20.529166666666701</c:v>
                </c:pt>
                <c:pt idx="14782">
                  <c:v>20.530555555555601</c:v>
                </c:pt>
                <c:pt idx="14783">
                  <c:v>20.531944444444399</c:v>
                </c:pt>
                <c:pt idx="14784">
                  <c:v>20.533333333333299</c:v>
                </c:pt>
                <c:pt idx="14785">
                  <c:v>20.5347222222222</c:v>
                </c:pt>
                <c:pt idx="14786">
                  <c:v>20.536111111111101</c:v>
                </c:pt>
                <c:pt idx="14787">
                  <c:v>20.537500000000001</c:v>
                </c:pt>
                <c:pt idx="14788">
                  <c:v>20.538888888888899</c:v>
                </c:pt>
                <c:pt idx="14789">
                  <c:v>20.540277777777799</c:v>
                </c:pt>
                <c:pt idx="14790">
                  <c:v>20.5416666666667</c:v>
                </c:pt>
                <c:pt idx="14791">
                  <c:v>20.5430555555556</c:v>
                </c:pt>
                <c:pt idx="14792">
                  <c:v>20.544444444444402</c:v>
                </c:pt>
                <c:pt idx="14793">
                  <c:v>20.545833333333299</c:v>
                </c:pt>
                <c:pt idx="14794">
                  <c:v>20.547222222222199</c:v>
                </c:pt>
                <c:pt idx="14795">
                  <c:v>20.5486111111111</c:v>
                </c:pt>
                <c:pt idx="14796">
                  <c:v>20.55</c:v>
                </c:pt>
                <c:pt idx="14797">
                  <c:v>20.551388888888901</c:v>
                </c:pt>
                <c:pt idx="14798">
                  <c:v>20.552777777777798</c:v>
                </c:pt>
                <c:pt idx="14799">
                  <c:v>20.554166666666699</c:v>
                </c:pt>
                <c:pt idx="14800">
                  <c:v>20.5555555555556</c:v>
                </c:pt>
                <c:pt idx="14801">
                  <c:v>20.556944444444401</c:v>
                </c:pt>
                <c:pt idx="14802">
                  <c:v>20.558333333333302</c:v>
                </c:pt>
                <c:pt idx="14803">
                  <c:v>20.559722222222199</c:v>
                </c:pt>
                <c:pt idx="14804">
                  <c:v>20.561111111111099</c:v>
                </c:pt>
                <c:pt idx="14805">
                  <c:v>20.5625</c:v>
                </c:pt>
                <c:pt idx="14806">
                  <c:v>20.563888888888901</c:v>
                </c:pt>
                <c:pt idx="14807">
                  <c:v>20.565277777777801</c:v>
                </c:pt>
                <c:pt idx="14808">
                  <c:v>20.566666666666698</c:v>
                </c:pt>
                <c:pt idx="14809">
                  <c:v>20.568055555555599</c:v>
                </c:pt>
                <c:pt idx="14810">
                  <c:v>20.5694444444444</c:v>
                </c:pt>
                <c:pt idx="14811">
                  <c:v>20.570833333333301</c:v>
                </c:pt>
                <c:pt idx="14812">
                  <c:v>20.572222222222202</c:v>
                </c:pt>
                <c:pt idx="14813">
                  <c:v>20.573611111111099</c:v>
                </c:pt>
                <c:pt idx="14814">
                  <c:v>20.574999999999999</c:v>
                </c:pt>
                <c:pt idx="14815">
                  <c:v>20.5763888888889</c:v>
                </c:pt>
                <c:pt idx="14816">
                  <c:v>20.577777777777801</c:v>
                </c:pt>
                <c:pt idx="14817">
                  <c:v>20.579166666666701</c:v>
                </c:pt>
                <c:pt idx="14818">
                  <c:v>20.580555555555598</c:v>
                </c:pt>
                <c:pt idx="14819">
                  <c:v>20.5819444444444</c:v>
                </c:pt>
                <c:pt idx="14820">
                  <c:v>20.5833333333333</c:v>
                </c:pt>
                <c:pt idx="14821">
                  <c:v>20.584722222222201</c:v>
                </c:pt>
                <c:pt idx="14822">
                  <c:v>20.586111111111101</c:v>
                </c:pt>
                <c:pt idx="14823">
                  <c:v>20.587499999999999</c:v>
                </c:pt>
                <c:pt idx="14824">
                  <c:v>20.588888888888899</c:v>
                </c:pt>
                <c:pt idx="14825">
                  <c:v>20.5902777777778</c:v>
                </c:pt>
                <c:pt idx="14826">
                  <c:v>20.591666666666701</c:v>
                </c:pt>
                <c:pt idx="14827">
                  <c:v>20.593055555555601</c:v>
                </c:pt>
                <c:pt idx="14828">
                  <c:v>20.594444444444399</c:v>
                </c:pt>
                <c:pt idx="14829">
                  <c:v>20.595833333333299</c:v>
                </c:pt>
                <c:pt idx="14830">
                  <c:v>20.5972222222222</c:v>
                </c:pt>
                <c:pt idx="14831">
                  <c:v>20.598611111111101</c:v>
                </c:pt>
                <c:pt idx="14832">
                  <c:v>20.6</c:v>
                </c:pt>
                <c:pt idx="14833">
                  <c:v>20.601388888888899</c:v>
                </c:pt>
                <c:pt idx="14834">
                  <c:v>20.602777777777799</c:v>
                </c:pt>
                <c:pt idx="14835">
                  <c:v>20.6041666666667</c:v>
                </c:pt>
                <c:pt idx="14836">
                  <c:v>20.6055555555556</c:v>
                </c:pt>
                <c:pt idx="14837">
                  <c:v>20.606944444444402</c:v>
                </c:pt>
                <c:pt idx="14838">
                  <c:v>20.608333333333299</c:v>
                </c:pt>
                <c:pt idx="14839">
                  <c:v>20.609722222222199</c:v>
                </c:pt>
                <c:pt idx="14840">
                  <c:v>20.6111111111111</c:v>
                </c:pt>
                <c:pt idx="14841">
                  <c:v>20.612500000000001</c:v>
                </c:pt>
                <c:pt idx="14842">
                  <c:v>20.613888888888901</c:v>
                </c:pt>
                <c:pt idx="14843">
                  <c:v>20.615277777777798</c:v>
                </c:pt>
                <c:pt idx="14844">
                  <c:v>20.616666666666699</c:v>
                </c:pt>
                <c:pt idx="14845">
                  <c:v>20.6180555555556</c:v>
                </c:pt>
                <c:pt idx="14846">
                  <c:v>20.619444444444401</c:v>
                </c:pt>
                <c:pt idx="14847">
                  <c:v>20.620833333333302</c:v>
                </c:pt>
                <c:pt idx="14848">
                  <c:v>20.622222222222199</c:v>
                </c:pt>
                <c:pt idx="14849">
                  <c:v>20.623611111111099</c:v>
                </c:pt>
                <c:pt idx="14850">
                  <c:v>20.625</c:v>
                </c:pt>
                <c:pt idx="14851">
                  <c:v>20.626388888888901</c:v>
                </c:pt>
                <c:pt idx="14852">
                  <c:v>20.627777777777801</c:v>
                </c:pt>
                <c:pt idx="14853">
                  <c:v>20.629166666666698</c:v>
                </c:pt>
                <c:pt idx="14854">
                  <c:v>20.630555555555599</c:v>
                </c:pt>
                <c:pt idx="14855">
                  <c:v>20.6319444444444</c:v>
                </c:pt>
                <c:pt idx="14856">
                  <c:v>20.633333333333301</c:v>
                </c:pt>
                <c:pt idx="14857">
                  <c:v>20.634722222222202</c:v>
                </c:pt>
                <c:pt idx="14858">
                  <c:v>20.636111111111099</c:v>
                </c:pt>
                <c:pt idx="14859">
                  <c:v>20.637499999999999</c:v>
                </c:pt>
                <c:pt idx="14860">
                  <c:v>20.6388888888889</c:v>
                </c:pt>
                <c:pt idx="14861">
                  <c:v>20.640277777777801</c:v>
                </c:pt>
                <c:pt idx="14862">
                  <c:v>20.641666666666701</c:v>
                </c:pt>
                <c:pt idx="14863">
                  <c:v>20.643055555555598</c:v>
                </c:pt>
                <c:pt idx="14864">
                  <c:v>20.6444444444444</c:v>
                </c:pt>
                <c:pt idx="14865">
                  <c:v>20.6458333333333</c:v>
                </c:pt>
                <c:pt idx="14866">
                  <c:v>20.647222222222201</c:v>
                </c:pt>
                <c:pt idx="14867">
                  <c:v>20.648611111111101</c:v>
                </c:pt>
                <c:pt idx="14868">
                  <c:v>20.65</c:v>
                </c:pt>
                <c:pt idx="14869">
                  <c:v>20.651388888888899</c:v>
                </c:pt>
                <c:pt idx="14870">
                  <c:v>20.6527777777778</c:v>
                </c:pt>
                <c:pt idx="14871">
                  <c:v>20.654166666666701</c:v>
                </c:pt>
                <c:pt idx="14872">
                  <c:v>20.655555555555601</c:v>
                </c:pt>
                <c:pt idx="14873">
                  <c:v>20.656944444444399</c:v>
                </c:pt>
                <c:pt idx="14874">
                  <c:v>20.658333333333299</c:v>
                </c:pt>
                <c:pt idx="14875">
                  <c:v>20.6597222222222</c:v>
                </c:pt>
                <c:pt idx="14876">
                  <c:v>20.661111111111101</c:v>
                </c:pt>
                <c:pt idx="14877">
                  <c:v>20.662500000000001</c:v>
                </c:pt>
                <c:pt idx="14878">
                  <c:v>20.663888888888899</c:v>
                </c:pt>
                <c:pt idx="14879">
                  <c:v>20.665277777777799</c:v>
                </c:pt>
                <c:pt idx="14880">
                  <c:v>20.6666666666667</c:v>
                </c:pt>
                <c:pt idx="14881">
                  <c:v>20.6680555555556</c:v>
                </c:pt>
                <c:pt idx="14882">
                  <c:v>20.669444444444402</c:v>
                </c:pt>
                <c:pt idx="14883">
                  <c:v>20.670833333333299</c:v>
                </c:pt>
                <c:pt idx="14884">
                  <c:v>20.672222222222199</c:v>
                </c:pt>
                <c:pt idx="14885">
                  <c:v>20.6736111111111</c:v>
                </c:pt>
                <c:pt idx="14886">
                  <c:v>20.675000000000001</c:v>
                </c:pt>
                <c:pt idx="14887">
                  <c:v>20.676388888888901</c:v>
                </c:pt>
                <c:pt idx="14888">
                  <c:v>20.677777777777798</c:v>
                </c:pt>
                <c:pt idx="14889">
                  <c:v>20.679166666666699</c:v>
                </c:pt>
                <c:pt idx="14890">
                  <c:v>20.6805555555556</c:v>
                </c:pt>
                <c:pt idx="14891">
                  <c:v>20.681944444444401</c:v>
                </c:pt>
                <c:pt idx="14892">
                  <c:v>20.683333333333302</c:v>
                </c:pt>
                <c:pt idx="14893">
                  <c:v>20.684722222222199</c:v>
                </c:pt>
                <c:pt idx="14894">
                  <c:v>20.686111111111099</c:v>
                </c:pt>
                <c:pt idx="14895">
                  <c:v>20.6875</c:v>
                </c:pt>
                <c:pt idx="14896">
                  <c:v>20.688888888888901</c:v>
                </c:pt>
                <c:pt idx="14897">
                  <c:v>20.690277777777801</c:v>
                </c:pt>
                <c:pt idx="14898">
                  <c:v>20.691666666666698</c:v>
                </c:pt>
                <c:pt idx="14899">
                  <c:v>20.693055555555599</c:v>
                </c:pt>
                <c:pt idx="14900">
                  <c:v>20.6944444444444</c:v>
                </c:pt>
                <c:pt idx="14901">
                  <c:v>20.695833333333301</c:v>
                </c:pt>
                <c:pt idx="14902">
                  <c:v>20.697222222222202</c:v>
                </c:pt>
                <c:pt idx="14903">
                  <c:v>20.698611111111099</c:v>
                </c:pt>
                <c:pt idx="14904">
                  <c:v>20.7</c:v>
                </c:pt>
                <c:pt idx="14905">
                  <c:v>20.7013888888889</c:v>
                </c:pt>
                <c:pt idx="14906">
                  <c:v>20.702777777777801</c:v>
                </c:pt>
                <c:pt idx="14907">
                  <c:v>20.704166666666701</c:v>
                </c:pt>
                <c:pt idx="14908">
                  <c:v>20.705555555555598</c:v>
                </c:pt>
                <c:pt idx="14909">
                  <c:v>20.7069444444444</c:v>
                </c:pt>
                <c:pt idx="14910">
                  <c:v>20.7083333333333</c:v>
                </c:pt>
                <c:pt idx="14911">
                  <c:v>20.709722222222201</c:v>
                </c:pt>
                <c:pt idx="14912">
                  <c:v>20.711111111111101</c:v>
                </c:pt>
                <c:pt idx="14913">
                  <c:v>20.712499999999999</c:v>
                </c:pt>
                <c:pt idx="14914">
                  <c:v>20.713888888888899</c:v>
                </c:pt>
                <c:pt idx="14915">
                  <c:v>20.7152777777778</c:v>
                </c:pt>
                <c:pt idx="14916">
                  <c:v>20.716666666666701</c:v>
                </c:pt>
                <c:pt idx="14917">
                  <c:v>20.718055555555601</c:v>
                </c:pt>
                <c:pt idx="14918">
                  <c:v>20.719444444444399</c:v>
                </c:pt>
                <c:pt idx="14919">
                  <c:v>20.720833333333299</c:v>
                </c:pt>
                <c:pt idx="14920">
                  <c:v>20.7222222222222</c:v>
                </c:pt>
                <c:pt idx="14921">
                  <c:v>20.723611111111101</c:v>
                </c:pt>
                <c:pt idx="14922">
                  <c:v>20.725000000000001</c:v>
                </c:pt>
                <c:pt idx="14923">
                  <c:v>20.726388888888899</c:v>
                </c:pt>
                <c:pt idx="14924">
                  <c:v>20.727777777777799</c:v>
                </c:pt>
                <c:pt idx="14925">
                  <c:v>20.7291666666667</c:v>
                </c:pt>
                <c:pt idx="14926">
                  <c:v>20.7305555555556</c:v>
                </c:pt>
                <c:pt idx="14927">
                  <c:v>20.731944444444402</c:v>
                </c:pt>
                <c:pt idx="14928">
                  <c:v>20.733333333333299</c:v>
                </c:pt>
                <c:pt idx="14929">
                  <c:v>20.734722222222199</c:v>
                </c:pt>
                <c:pt idx="14930">
                  <c:v>20.7361111111111</c:v>
                </c:pt>
                <c:pt idx="14931">
                  <c:v>20.737500000000001</c:v>
                </c:pt>
                <c:pt idx="14932">
                  <c:v>20.738888888888901</c:v>
                </c:pt>
                <c:pt idx="14933">
                  <c:v>20.740277777777798</c:v>
                </c:pt>
                <c:pt idx="14934">
                  <c:v>20.741666666666699</c:v>
                </c:pt>
                <c:pt idx="14935">
                  <c:v>20.7430555555556</c:v>
                </c:pt>
                <c:pt idx="14936">
                  <c:v>20.744444444444401</c:v>
                </c:pt>
                <c:pt idx="14937">
                  <c:v>20.745833333333302</c:v>
                </c:pt>
                <c:pt idx="14938">
                  <c:v>20.747222222222199</c:v>
                </c:pt>
                <c:pt idx="14939">
                  <c:v>20.748611111111099</c:v>
                </c:pt>
                <c:pt idx="14940">
                  <c:v>20.75</c:v>
                </c:pt>
                <c:pt idx="14941">
                  <c:v>20.751388888888901</c:v>
                </c:pt>
                <c:pt idx="14942">
                  <c:v>20.752777777777801</c:v>
                </c:pt>
                <c:pt idx="14943">
                  <c:v>20.754166666666698</c:v>
                </c:pt>
                <c:pt idx="14944">
                  <c:v>20.755555555555599</c:v>
                </c:pt>
                <c:pt idx="14945">
                  <c:v>20.7569444444444</c:v>
                </c:pt>
                <c:pt idx="14946">
                  <c:v>20.758333333333301</c:v>
                </c:pt>
                <c:pt idx="14947">
                  <c:v>20.759722222222202</c:v>
                </c:pt>
                <c:pt idx="14948">
                  <c:v>20.761111111111099</c:v>
                </c:pt>
                <c:pt idx="14949">
                  <c:v>20.762499999999999</c:v>
                </c:pt>
                <c:pt idx="14950">
                  <c:v>20.7638888888889</c:v>
                </c:pt>
                <c:pt idx="14951">
                  <c:v>20.765277777777801</c:v>
                </c:pt>
                <c:pt idx="14952">
                  <c:v>20.766666666666701</c:v>
                </c:pt>
                <c:pt idx="14953">
                  <c:v>20.768055555555598</c:v>
                </c:pt>
                <c:pt idx="14954">
                  <c:v>20.7694444444444</c:v>
                </c:pt>
                <c:pt idx="14955">
                  <c:v>20.7708333333333</c:v>
                </c:pt>
                <c:pt idx="14956">
                  <c:v>20.772222222222201</c:v>
                </c:pt>
                <c:pt idx="14957">
                  <c:v>20.773611111111101</c:v>
                </c:pt>
                <c:pt idx="14958">
                  <c:v>20.774999999999999</c:v>
                </c:pt>
                <c:pt idx="14959">
                  <c:v>20.776388888888899</c:v>
                </c:pt>
                <c:pt idx="14960">
                  <c:v>20.7777777777778</c:v>
                </c:pt>
                <c:pt idx="14961">
                  <c:v>20.779166666666701</c:v>
                </c:pt>
                <c:pt idx="14962">
                  <c:v>20.780555555555601</c:v>
                </c:pt>
                <c:pt idx="14963">
                  <c:v>20.781944444444399</c:v>
                </c:pt>
                <c:pt idx="14964">
                  <c:v>20.783333333333299</c:v>
                </c:pt>
                <c:pt idx="14965">
                  <c:v>20.7847222222222</c:v>
                </c:pt>
                <c:pt idx="14966">
                  <c:v>20.786111111111101</c:v>
                </c:pt>
                <c:pt idx="14967">
                  <c:v>20.787500000000001</c:v>
                </c:pt>
                <c:pt idx="14968">
                  <c:v>20.788888888888899</c:v>
                </c:pt>
                <c:pt idx="14969">
                  <c:v>20.790277777777799</c:v>
                </c:pt>
                <c:pt idx="14970">
                  <c:v>20.7916666666667</c:v>
                </c:pt>
                <c:pt idx="14971">
                  <c:v>20.7930555555556</c:v>
                </c:pt>
                <c:pt idx="14972">
                  <c:v>20.794444444444402</c:v>
                </c:pt>
                <c:pt idx="14973">
                  <c:v>20.795833333333299</c:v>
                </c:pt>
                <c:pt idx="14974">
                  <c:v>20.797222222222199</c:v>
                </c:pt>
                <c:pt idx="14975">
                  <c:v>20.7986111111111</c:v>
                </c:pt>
                <c:pt idx="14976">
                  <c:v>20.8</c:v>
                </c:pt>
                <c:pt idx="14977">
                  <c:v>20.801388888888901</c:v>
                </c:pt>
                <c:pt idx="14978">
                  <c:v>20.802777777777798</c:v>
                </c:pt>
                <c:pt idx="14979">
                  <c:v>20.804166666666699</c:v>
                </c:pt>
                <c:pt idx="14980">
                  <c:v>20.8055555555556</c:v>
                </c:pt>
                <c:pt idx="14981">
                  <c:v>20.806944444444401</c:v>
                </c:pt>
                <c:pt idx="14982">
                  <c:v>20.808333333333302</c:v>
                </c:pt>
                <c:pt idx="14983">
                  <c:v>20.809722222222199</c:v>
                </c:pt>
                <c:pt idx="14984">
                  <c:v>20.811111111111099</c:v>
                </c:pt>
                <c:pt idx="14985">
                  <c:v>20.8125</c:v>
                </c:pt>
                <c:pt idx="14986">
                  <c:v>20.813888888888901</c:v>
                </c:pt>
                <c:pt idx="14987">
                  <c:v>20.815277777777801</c:v>
                </c:pt>
                <c:pt idx="14988">
                  <c:v>20.816666666666698</c:v>
                </c:pt>
                <c:pt idx="14989">
                  <c:v>20.818055555555599</c:v>
                </c:pt>
                <c:pt idx="14990">
                  <c:v>20.8194444444444</c:v>
                </c:pt>
                <c:pt idx="14991">
                  <c:v>20.820833333333301</c:v>
                </c:pt>
                <c:pt idx="14992">
                  <c:v>20.822222222222202</c:v>
                </c:pt>
                <c:pt idx="14993">
                  <c:v>20.823611111111099</c:v>
                </c:pt>
                <c:pt idx="14994">
                  <c:v>20.824999999999999</c:v>
                </c:pt>
                <c:pt idx="14995">
                  <c:v>20.8263888888889</c:v>
                </c:pt>
                <c:pt idx="14996">
                  <c:v>20.827777777777801</c:v>
                </c:pt>
                <c:pt idx="14997">
                  <c:v>20.829166666666701</c:v>
                </c:pt>
                <c:pt idx="14998">
                  <c:v>20.830555555555598</c:v>
                </c:pt>
                <c:pt idx="14999">
                  <c:v>20.8319444444444</c:v>
                </c:pt>
                <c:pt idx="15000">
                  <c:v>20.8333333333333</c:v>
                </c:pt>
                <c:pt idx="15001">
                  <c:v>20.834722222222201</c:v>
                </c:pt>
                <c:pt idx="15002">
                  <c:v>20.836111111111101</c:v>
                </c:pt>
                <c:pt idx="15003">
                  <c:v>20.837499999999999</c:v>
                </c:pt>
                <c:pt idx="15004">
                  <c:v>20.838888888888899</c:v>
                </c:pt>
                <c:pt idx="15005">
                  <c:v>20.8402777777778</c:v>
                </c:pt>
                <c:pt idx="15006">
                  <c:v>20.841666666666701</c:v>
                </c:pt>
                <c:pt idx="15007">
                  <c:v>20.843055555555601</c:v>
                </c:pt>
                <c:pt idx="15008">
                  <c:v>20.844444444444399</c:v>
                </c:pt>
                <c:pt idx="15009">
                  <c:v>20.845833333333299</c:v>
                </c:pt>
                <c:pt idx="15010">
                  <c:v>20.8472222222222</c:v>
                </c:pt>
                <c:pt idx="15011">
                  <c:v>20.848611111111101</c:v>
                </c:pt>
                <c:pt idx="15012">
                  <c:v>20.85</c:v>
                </c:pt>
                <c:pt idx="15013">
                  <c:v>20.851388888888899</c:v>
                </c:pt>
                <c:pt idx="15014">
                  <c:v>20.852777777777799</c:v>
                </c:pt>
                <c:pt idx="15015">
                  <c:v>20.8541666666667</c:v>
                </c:pt>
                <c:pt idx="15016">
                  <c:v>20.8555555555556</c:v>
                </c:pt>
                <c:pt idx="15017">
                  <c:v>20.856944444444402</c:v>
                </c:pt>
                <c:pt idx="15018">
                  <c:v>20.858333333333299</c:v>
                </c:pt>
                <c:pt idx="15019">
                  <c:v>20.859722222222199</c:v>
                </c:pt>
                <c:pt idx="15020">
                  <c:v>20.8611111111111</c:v>
                </c:pt>
                <c:pt idx="15021">
                  <c:v>20.862500000000001</c:v>
                </c:pt>
                <c:pt idx="15022">
                  <c:v>20.863888888888901</c:v>
                </c:pt>
                <c:pt idx="15023">
                  <c:v>20.865277777777798</c:v>
                </c:pt>
                <c:pt idx="15024">
                  <c:v>20.866666666666699</c:v>
                </c:pt>
                <c:pt idx="15025">
                  <c:v>20.8680555555556</c:v>
                </c:pt>
                <c:pt idx="15026">
                  <c:v>20.869444444444401</c:v>
                </c:pt>
                <c:pt idx="15027">
                  <c:v>20.870833333333302</c:v>
                </c:pt>
                <c:pt idx="15028">
                  <c:v>20.872222222222199</c:v>
                </c:pt>
                <c:pt idx="15029">
                  <c:v>20.873611111111099</c:v>
                </c:pt>
                <c:pt idx="15030">
                  <c:v>20.875</c:v>
                </c:pt>
                <c:pt idx="15031">
                  <c:v>20.876388888888901</c:v>
                </c:pt>
                <c:pt idx="15032">
                  <c:v>20.877777777777801</c:v>
                </c:pt>
                <c:pt idx="15033">
                  <c:v>20.879166666666698</c:v>
                </c:pt>
                <c:pt idx="15034">
                  <c:v>20.880555555555599</c:v>
                </c:pt>
                <c:pt idx="15035">
                  <c:v>20.8819444444444</c:v>
                </c:pt>
                <c:pt idx="15036">
                  <c:v>20.883333333333301</c:v>
                </c:pt>
                <c:pt idx="15037">
                  <c:v>20.884722222222202</c:v>
                </c:pt>
                <c:pt idx="15038">
                  <c:v>20.886111111111099</c:v>
                </c:pt>
                <c:pt idx="15039">
                  <c:v>20.887499999999999</c:v>
                </c:pt>
                <c:pt idx="15040">
                  <c:v>20.8888888888889</c:v>
                </c:pt>
                <c:pt idx="15041">
                  <c:v>20.890277777777801</c:v>
                </c:pt>
                <c:pt idx="15042">
                  <c:v>20.891666666666701</c:v>
                </c:pt>
                <c:pt idx="15043">
                  <c:v>20.893055555555598</c:v>
                </c:pt>
                <c:pt idx="15044">
                  <c:v>20.8944444444444</c:v>
                </c:pt>
                <c:pt idx="15045">
                  <c:v>20.8958333333333</c:v>
                </c:pt>
                <c:pt idx="15046">
                  <c:v>20.897222222222201</c:v>
                </c:pt>
                <c:pt idx="15047">
                  <c:v>20.898611111111101</c:v>
                </c:pt>
                <c:pt idx="15048">
                  <c:v>20.9</c:v>
                </c:pt>
                <c:pt idx="15049">
                  <c:v>20.901388888888899</c:v>
                </c:pt>
                <c:pt idx="15050">
                  <c:v>20.9027777777778</c:v>
                </c:pt>
                <c:pt idx="15051">
                  <c:v>20.904166666666701</c:v>
                </c:pt>
                <c:pt idx="15052">
                  <c:v>20.905555555555601</c:v>
                </c:pt>
                <c:pt idx="15053">
                  <c:v>20.906944444444399</c:v>
                </c:pt>
                <c:pt idx="15054">
                  <c:v>20.908333333333299</c:v>
                </c:pt>
                <c:pt idx="15055">
                  <c:v>20.9097222222222</c:v>
                </c:pt>
                <c:pt idx="15056">
                  <c:v>20.911111111111101</c:v>
                </c:pt>
                <c:pt idx="15057">
                  <c:v>20.912500000000001</c:v>
                </c:pt>
                <c:pt idx="15058">
                  <c:v>20.913888888888899</c:v>
                </c:pt>
                <c:pt idx="15059">
                  <c:v>20.915277777777799</c:v>
                </c:pt>
                <c:pt idx="15060">
                  <c:v>20.9166666666667</c:v>
                </c:pt>
                <c:pt idx="15061">
                  <c:v>20.9180555555556</c:v>
                </c:pt>
                <c:pt idx="15062">
                  <c:v>20.919444444444402</c:v>
                </c:pt>
                <c:pt idx="15063">
                  <c:v>20.920833333333299</c:v>
                </c:pt>
                <c:pt idx="15064">
                  <c:v>20.922222222222199</c:v>
                </c:pt>
                <c:pt idx="15065">
                  <c:v>20.9236111111111</c:v>
                </c:pt>
                <c:pt idx="15066">
                  <c:v>20.925000000000001</c:v>
                </c:pt>
                <c:pt idx="15067">
                  <c:v>20.926388888888901</c:v>
                </c:pt>
                <c:pt idx="15068">
                  <c:v>20.927777777777798</c:v>
                </c:pt>
                <c:pt idx="15069">
                  <c:v>20.929166666666699</c:v>
                </c:pt>
                <c:pt idx="15070">
                  <c:v>20.9305555555556</c:v>
                </c:pt>
                <c:pt idx="15071">
                  <c:v>20.931944444444401</c:v>
                </c:pt>
                <c:pt idx="15072">
                  <c:v>20.933333333333302</c:v>
                </c:pt>
                <c:pt idx="15073">
                  <c:v>20.934722222222199</c:v>
                </c:pt>
                <c:pt idx="15074">
                  <c:v>20.936111111111099</c:v>
                </c:pt>
                <c:pt idx="15075">
                  <c:v>20.9375</c:v>
                </c:pt>
                <c:pt idx="15076">
                  <c:v>20.938888888888901</c:v>
                </c:pt>
                <c:pt idx="15077">
                  <c:v>20.940277777777801</c:v>
                </c:pt>
                <c:pt idx="15078">
                  <c:v>20.941666666666698</c:v>
                </c:pt>
                <c:pt idx="15079">
                  <c:v>20.943055555555599</c:v>
                </c:pt>
                <c:pt idx="15080">
                  <c:v>20.9444444444444</c:v>
                </c:pt>
                <c:pt idx="15081">
                  <c:v>20.945833333333301</c:v>
                </c:pt>
                <c:pt idx="15082">
                  <c:v>20.947222222222202</c:v>
                </c:pt>
                <c:pt idx="15083">
                  <c:v>20.948611111111099</c:v>
                </c:pt>
                <c:pt idx="15084">
                  <c:v>20.95</c:v>
                </c:pt>
                <c:pt idx="15085">
                  <c:v>20.9513888888889</c:v>
                </c:pt>
                <c:pt idx="15086">
                  <c:v>20.952777777777801</c:v>
                </c:pt>
                <c:pt idx="15087">
                  <c:v>20.954166666666701</c:v>
                </c:pt>
                <c:pt idx="15088">
                  <c:v>20.955555555555598</c:v>
                </c:pt>
                <c:pt idx="15089">
                  <c:v>20.9569444444444</c:v>
                </c:pt>
                <c:pt idx="15090">
                  <c:v>20.9583333333333</c:v>
                </c:pt>
                <c:pt idx="15091">
                  <c:v>20.959722222222201</c:v>
                </c:pt>
                <c:pt idx="15092">
                  <c:v>20.961111111111101</c:v>
                </c:pt>
                <c:pt idx="15093">
                  <c:v>20.962499999999999</c:v>
                </c:pt>
                <c:pt idx="15094">
                  <c:v>20.963888888888899</c:v>
                </c:pt>
                <c:pt idx="15095">
                  <c:v>20.9652777777778</c:v>
                </c:pt>
                <c:pt idx="15096">
                  <c:v>20.966666666666701</c:v>
                </c:pt>
                <c:pt idx="15097">
                  <c:v>20.968055555555601</c:v>
                </c:pt>
                <c:pt idx="15098">
                  <c:v>20.969444444444399</c:v>
                </c:pt>
                <c:pt idx="15099">
                  <c:v>20.970833333333299</c:v>
                </c:pt>
                <c:pt idx="15100">
                  <c:v>20.9722222222222</c:v>
                </c:pt>
                <c:pt idx="15101">
                  <c:v>20.973611111111101</c:v>
                </c:pt>
                <c:pt idx="15102">
                  <c:v>20.975000000000001</c:v>
                </c:pt>
                <c:pt idx="15103">
                  <c:v>20.976388888888899</c:v>
                </c:pt>
                <c:pt idx="15104">
                  <c:v>20.977777777777799</c:v>
                </c:pt>
                <c:pt idx="15105">
                  <c:v>20.9791666666667</c:v>
                </c:pt>
                <c:pt idx="15106">
                  <c:v>20.9805555555556</c:v>
                </c:pt>
                <c:pt idx="15107">
                  <c:v>20.981944444444402</c:v>
                </c:pt>
                <c:pt idx="15108">
                  <c:v>20.983333333333299</c:v>
                </c:pt>
                <c:pt idx="15109">
                  <c:v>20.984722222222199</c:v>
                </c:pt>
                <c:pt idx="15110">
                  <c:v>20.9861111111111</c:v>
                </c:pt>
                <c:pt idx="15111">
                  <c:v>20.987500000000001</c:v>
                </c:pt>
                <c:pt idx="15112">
                  <c:v>20.988888888888901</c:v>
                </c:pt>
                <c:pt idx="15113">
                  <c:v>20.990277777777798</c:v>
                </c:pt>
                <c:pt idx="15114">
                  <c:v>20.991666666666699</c:v>
                </c:pt>
                <c:pt idx="15115">
                  <c:v>20.9930555555556</c:v>
                </c:pt>
                <c:pt idx="15116">
                  <c:v>20.994444444444401</c:v>
                </c:pt>
                <c:pt idx="15117">
                  <c:v>20.995833333333302</c:v>
                </c:pt>
                <c:pt idx="15118">
                  <c:v>20.997222222222199</c:v>
                </c:pt>
                <c:pt idx="15119">
                  <c:v>20.998611111111099</c:v>
                </c:pt>
                <c:pt idx="15120">
                  <c:v>21</c:v>
                </c:pt>
                <c:pt idx="15121">
                  <c:v>21.001388888888901</c:v>
                </c:pt>
                <c:pt idx="15122">
                  <c:v>21.002777777777801</c:v>
                </c:pt>
                <c:pt idx="15123">
                  <c:v>21.004166666666698</c:v>
                </c:pt>
                <c:pt idx="15124">
                  <c:v>21.005555555555599</c:v>
                </c:pt>
                <c:pt idx="15125">
                  <c:v>21.0069444444444</c:v>
                </c:pt>
                <c:pt idx="15126">
                  <c:v>21.008333333333301</c:v>
                </c:pt>
                <c:pt idx="15127">
                  <c:v>21.009722222222202</c:v>
                </c:pt>
                <c:pt idx="15128">
                  <c:v>21.011111111111099</c:v>
                </c:pt>
                <c:pt idx="15129">
                  <c:v>21.012499999999999</c:v>
                </c:pt>
                <c:pt idx="15130">
                  <c:v>21.0138888888889</c:v>
                </c:pt>
                <c:pt idx="15131">
                  <c:v>21.015277777777801</c:v>
                </c:pt>
                <c:pt idx="15132">
                  <c:v>21.016666666666701</c:v>
                </c:pt>
                <c:pt idx="15133">
                  <c:v>21.018055555555598</c:v>
                </c:pt>
                <c:pt idx="15134">
                  <c:v>21.0194444444444</c:v>
                </c:pt>
                <c:pt idx="15135">
                  <c:v>21.0208333333333</c:v>
                </c:pt>
                <c:pt idx="15136">
                  <c:v>21.022222222222201</c:v>
                </c:pt>
                <c:pt idx="15137">
                  <c:v>21.023611111111101</c:v>
                </c:pt>
                <c:pt idx="15138">
                  <c:v>21.024999999999999</c:v>
                </c:pt>
                <c:pt idx="15139">
                  <c:v>21.026388888888899</c:v>
                </c:pt>
                <c:pt idx="15140">
                  <c:v>21.0277777777778</c:v>
                </c:pt>
                <c:pt idx="15141">
                  <c:v>21.029166666666701</c:v>
                </c:pt>
                <c:pt idx="15142">
                  <c:v>21.030555555555601</c:v>
                </c:pt>
                <c:pt idx="15143">
                  <c:v>21.031944444444399</c:v>
                </c:pt>
                <c:pt idx="15144">
                  <c:v>21.033333333333299</c:v>
                </c:pt>
                <c:pt idx="15145">
                  <c:v>21.0347222222222</c:v>
                </c:pt>
                <c:pt idx="15146">
                  <c:v>21.036111111111101</c:v>
                </c:pt>
                <c:pt idx="15147">
                  <c:v>21.037500000000001</c:v>
                </c:pt>
                <c:pt idx="15148">
                  <c:v>21.038888888888899</c:v>
                </c:pt>
                <c:pt idx="15149">
                  <c:v>21.040277777777799</c:v>
                </c:pt>
                <c:pt idx="15150">
                  <c:v>21.0416666666667</c:v>
                </c:pt>
                <c:pt idx="15151">
                  <c:v>21.0430555555556</c:v>
                </c:pt>
                <c:pt idx="15152">
                  <c:v>21.044444444444402</c:v>
                </c:pt>
                <c:pt idx="15153">
                  <c:v>21.045833333333299</c:v>
                </c:pt>
                <c:pt idx="15154">
                  <c:v>21.047222222222199</c:v>
                </c:pt>
                <c:pt idx="15155">
                  <c:v>21.0486111111111</c:v>
                </c:pt>
                <c:pt idx="15156">
                  <c:v>21.05</c:v>
                </c:pt>
                <c:pt idx="15157">
                  <c:v>21.051388888888901</c:v>
                </c:pt>
                <c:pt idx="15158">
                  <c:v>21.052777777777798</c:v>
                </c:pt>
                <c:pt idx="15159">
                  <c:v>21.054166666666699</c:v>
                </c:pt>
                <c:pt idx="15160">
                  <c:v>21.0555555555556</c:v>
                </c:pt>
                <c:pt idx="15161">
                  <c:v>21.056944444444401</c:v>
                </c:pt>
                <c:pt idx="15162">
                  <c:v>21.058333333333302</c:v>
                </c:pt>
                <c:pt idx="15163">
                  <c:v>21.059722222222199</c:v>
                </c:pt>
                <c:pt idx="15164">
                  <c:v>21.061111111111099</c:v>
                </c:pt>
                <c:pt idx="15165">
                  <c:v>21.0625</c:v>
                </c:pt>
                <c:pt idx="15166">
                  <c:v>21.063888888888901</c:v>
                </c:pt>
                <c:pt idx="15167">
                  <c:v>21.065277777777801</c:v>
                </c:pt>
                <c:pt idx="15168">
                  <c:v>21.066666666666698</c:v>
                </c:pt>
                <c:pt idx="15169">
                  <c:v>21.068055555555599</c:v>
                </c:pt>
                <c:pt idx="15170">
                  <c:v>21.0694444444444</c:v>
                </c:pt>
                <c:pt idx="15171">
                  <c:v>21.070833333333301</c:v>
                </c:pt>
                <c:pt idx="15172">
                  <c:v>21.072222222222202</c:v>
                </c:pt>
                <c:pt idx="15173">
                  <c:v>21.073611111111099</c:v>
                </c:pt>
                <c:pt idx="15174">
                  <c:v>21.074999999999999</c:v>
                </c:pt>
                <c:pt idx="15175">
                  <c:v>21.0763888888889</c:v>
                </c:pt>
                <c:pt idx="15176">
                  <c:v>21.077777777777801</c:v>
                </c:pt>
                <c:pt idx="15177">
                  <c:v>21.079166666666701</c:v>
                </c:pt>
                <c:pt idx="15178">
                  <c:v>21.080555555555598</c:v>
                </c:pt>
                <c:pt idx="15179">
                  <c:v>21.0819444444444</c:v>
                </c:pt>
                <c:pt idx="15180">
                  <c:v>21.0833333333333</c:v>
                </c:pt>
                <c:pt idx="15181">
                  <c:v>21.084722222222201</c:v>
                </c:pt>
                <c:pt idx="15182">
                  <c:v>21.086111111111101</c:v>
                </c:pt>
                <c:pt idx="15183">
                  <c:v>21.087499999999999</c:v>
                </c:pt>
                <c:pt idx="15184">
                  <c:v>21.088888888888899</c:v>
                </c:pt>
                <c:pt idx="15185">
                  <c:v>21.0902777777778</c:v>
                </c:pt>
                <c:pt idx="15186">
                  <c:v>21.091666666666701</c:v>
                </c:pt>
                <c:pt idx="15187">
                  <c:v>21.093055555555601</c:v>
                </c:pt>
                <c:pt idx="15188">
                  <c:v>21.094444444444399</c:v>
                </c:pt>
                <c:pt idx="15189">
                  <c:v>21.095833333333299</c:v>
                </c:pt>
                <c:pt idx="15190">
                  <c:v>21.0972222222222</c:v>
                </c:pt>
                <c:pt idx="15191">
                  <c:v>21.098611111111101</c:v>
                </c:pt>
                <c:pt idx="15192">
                  <c:v>21.1</c:v>
                </c:pt>
                <c:pt idx="15193">
                  <c:v>21.101388888888899</c:v>
                </c:pt>
                <c:pt idx="15194">
                  <c:v>21.102777777777799</c:v>
                </c:pt>
                <c:pt idx="15195">
                  <c:v>21.1041666666667</c:v>
                </c:pt>
                <c:pt idx="15196">
                  <c:v>21.1055555555556</c:v>
                </c:pt>
                <c:pt idx="15197">
                  <c:v>21.106944444444402</c:v>
                </c:pt>
                <c:pt idx="15198">
                  <c:v>21.108333333333299</c:v>
                </c:pt>
                <c:pt idx="15199">
                  <c:v>21.109722222222199</c:v>
                </c:pt>
                <c:pt idx="15200">
                  <c:v>21.1111111111111</c:v>
                </c:pt>
                <c:pt idx="15201">
                  <c:v>21.112500000000001</c:v>
                </c:pt>
                <c:pt idx="15202">
                  <c:v>21.113888888888901</c:v>
                </c:pt>
                <c:pt idx="15203">
                  <c:v>21.115277777777798</c:v>
                </c:pt>
                <c:pt idx="15204">
                  <c:v>21.116666666666699</c:v>
                </c:pt>
                <c:pt idx="15205">
                  <c:v>21.1180555555556</c:v>
                </c:pt>
                <c:pt idx="15206">
                  <c:v>21.119444444444401</c:v>
                </c:pt>
                <c:pt idx="15207">
                  <c:v>21.120833333333302</c:v>
                </c:pt>
                <c:pt idx="15208">
                  <c:v>21.122222222222199</c:v>
                </c:pt>
                <c:pt idx="15209">
                  <c:v>21.123611111111099</c:v>
                </c:pt>
                <c:pt idx="15210">
                  <c:v>21.125</c:v>
                </c:pt>
                <c:pt idx="15211">
                  <c:v>21.126388888888901</c:v>
                </c:pt>
                <c:pt idx="15212">
                  <c:v>21.127777777777801</c:v>
                </c:pt>
                <c:pt idx="15213">
                  <c:v>21.129166666666698</c:v>
                </c:pt>
                <c:pt idx="15214">
                  <c:v>21.130555555555599</c:v>
                </c:pt>
                <c:pt idx="15215">
                  <c:v>21.1319444444444</c:v>
                </c:pt>
                <c:pt idx="15216">
                  <c:v>21.133333333333301</c:v>
                </c:pt>
                <c:pt idx="15217">
                  <c:v>21.134722222222202</c:v>
                </c:pt>
                <c:pt idx="15218">
                  <c:v>21.136111111111099</c:v>
                </c:pt>
                <c:pt idx="15219">
                  <c:v>21.137499999999999</c:v>
                </c:pt>
                <c:pt idx="15220">
                  <c:v>21.1388888888889</c:v>
                </c:pt>
                <c:pt idx="15221">
                  <c:v>21.140277777777801</c:v>
                </c:pt>
                <c:pt idx="15222">
                  <c:v>21.141666666666701</c:v>
                </c:pt>
                <c:pt idx="15223">
                  <c:v>21.143055555555598</c:v>
                </c:pt>
                <c:pt idx="15224">
                  <c:v>21.1444444444444</c:v>
                </c:pt>
                <c:pt idx="15225">
                  <c:v>21.1458333333333</c:v>
                </c:pt>
                <c:pt idx="15226">
                  <c:v>21.147222222222201</c:v>
                </c:pt>
                <c:pt idx="15227">
                  <c:v>21.148611111111101</c:v>
                </c:pt>
                <c:pt idx="15228">
                  <c:v>21.15</c:v>
                </c:pt>
                <c:pt idx="15229">
                  <c:v>21.151388888888899</c:v>
                </c:pt>
                <c:pt idx="15230">
                  <c:v>21.1527777777778</c:v>
                </c:pt>
                <c:pt idx="15231">
                  <c:v>21.154166666666701</c:v>
                </c:pt>
                <c:pt idx="15232">
                  <c:v>21.155555555555601</c:v>
                </c:pt>
                <c:pt idx="15233">
                  <c:v>21.156944444444399</c:v>
                </c:pt>
                <c:pt idx="15234">
                  <c:v>21.158333333333299</c:v>
                </c:pt>
                <c:pt idx="15235">
                  <c:v>21.1597222222222</c:v>
                </c:pt>
                <c:pt idx="15236">
                  <c:v>21.161111111111101</c:v>
                </c:pt>
                <c:pt idx="15237">
                  <c:v>21.162500000000001</c:v>
                </c:pt>
                <c:pt idx="15238">
                  <c:v>21.163888888888899</c:v>
                </c:pt>
                <c:pt idx="15239">
                  <c:v>21.165277777777799</c:v>
                </c:pt>
                <c:pt idx="15240">
                  <c:v>21.1666666666667</c:v>
                </c:pt>
                <c:pt idx="15241">
                  <c:v>21.1680555555556</c:v>
                </c:pt>
                <c:pt idx="15242">
                  <c:v>21.169444444444402</c:v>
                </c:pt>
                <c:pt idx="15243">
                  <c:v>21.170833333333299</c:v>
                </c:pt>
                <c:pt idx="15244">
                  <c:v>21.172222222222199</c:v>
                </c:pt>
                <c:pt idx="15245">
                  <c:v>21.1736111111111</c:v>
                </c:pt>
                <c:pt idx="15246">
                  <c:v>21.175000000000001</c:v>
                </c:pt>
                <c:pt idx="15247">
                  <c:v>21.176388888888901</c:v>
                </c:pt>
                <c:pt idx="15248">
                  <c:v>21.177777777777798</c:v>
                </c:pt>
                <c:pt idx="15249">
                  <c:v>21.179166666666699</c:v>
                </c:pt>
                <c:pt idx="15250">
                  <c:v>21.1805555555556</c:v>
                </c:pt>
                <c:pt idx="15251">
                  <c:v>21.181944444444401</c:v>
                </c:pt>
                <c:pt idx="15252">
                  <c:v>21.183333333333302</c:v>
                </c:pt>
                <c:pt idx="15253">
                  <c:v>21.184722222222199</c:v>
                </c:pt>
                <c:pt idx="15254">
                  <c:v>21.186111111111099</c:v>
                </c:pt>
                <c:pt idx="15255">
                  <c:v>21.1875</c:v>
                </c:pt>
                <c:pt idx="15256">
                  <c:v>21.188888888888901</c:v>
                </c:pt>
                <c:pt idx="15257">
                  <c:v>21.190277777777801</c:v>
                </c:pt>
                <c:pt idx="15258">
                  <c:v>21.191666666666698</c:v>
                </c:pt>
                <c:pt idx="15259">
                  <c:v>21.193055555555599</c:v>
                </c:pt>
                <c:pt idx="15260">
                  <c:v>21.1944444444444</c:v>
                </c:pt>
                <c:pt idx="15261">
                  <c:v>21.195833333333301</c:v>
                </c:pt>
                <c:pt idx="15262">
                  <c:v>21.197222222222202</c:v>
                </c:pt>
                <c:pt idx="15263">
                  <c:v>21.198611111111099</c:v>
                </c:pt>
                <c:pt idx="15264">
                  <c:v>21.2</c:v>
                </c:pt>
                <c:pt idx="15265">
                  <c:v>21.2013888888889</c:v>
                </c:pt>
                <c:pt idx="15266">
                  <c:v>21.202777777777801</c:v>
                </c:pt>
                <c:pt idx="15267">
                  <c:v>21.204166666666701</c:v>
                </c:pt>
                <c:pt idx="15268">
                  <c:v>21.205555555555598</c:v>
                </c:pt>
                <c:pt idx="15269">
                  <c:v>21.2069444444444</c:v>
                </c:pt>
                <c:pt idx="15270">
                  <c:v>21.2083333333333</c:v>
                </c:pt>
                <c:pt idx="15271">
                  <c:v>21.209722222222201</c:v>
                </c:pt>
                <c:pt idx="15272">
                  <c:v>21.211111111111101</c:v>
                </c:pt>
                <c:pt idx="15273">
                  <c:v>21.212499999999999</c:v>
                </c:pt>
                <c:pt idx="15274">
                  <c:v>21.213888888888899</c:v>
                </c:pt>
                <c:pt idx="15275">
                  <c:v>21.2152777777778</c:v>
                </c:pt>
                <c:pt idx="15276">
                  <c:v>21.216666666666701</c:v>
                </c:pt>
                <c:pt idx="15277">
                  <c:v>21.218055555555601</c:v>
                </c:pt>
                <c:pt idx="15278">
                  <c:v>21.219444444444399</c:v>
                </c:pt>
                <c:pt idx="15279">
                  <c:v>21.220833333333299</c:v>
                </c:pt>
                <c:pt idx="15280">
                  <c:v>21.2222222222222</c:v>
                </c:pt>
                <c:pt idx="15281">
                  <c:v>21.223611111111101</c:v>
                </c:pt>
                <c:pt idx="15282">
                  <c:v>21.225000000000001</c:v>
                </c:pt>
                <c:pt idx="15283">
                  <c:v>21.226388888888899</c:v>
                </c:pt>
                <c:pt idx="15284">
                  <c:v>21.227777777777799</c:v>
                </c:pt>
                <c:pt idx="15285">
                  <c:v>21.2291666666667</c:v>
                </c:pt>
                <c:pt idx="15286">
                  <c:v>21.2305555555556</c:v>
                </c:pt>
                <c:pt idx="15287">
                  <c:v>21.231944444444402</c:v>
                </c:pt>
                <c:pt idx="15288">
                  <c:v>21.233333333333299</c:v>
                </c:pt>
                <c:pt idx="15289">
                  <c:v>21.234722222222199</c:v>
                </c:pt>
                <c:pt idx="15290">
                  <c:v>21.2361111111111</c:v>
                </c:pt>
                <c:pt idx="15291">
                  <c:v>21.237500000000001</c:v>
                </c:pt>
                <c:pt idx="15292">
                  <c:v>21.238888888888901</c:v>
                </c:pt>
                <c:pt idx="15293">
                  <c:v>21.240277777777798</c:v>
                </c:pt>
                <c:pt idx="15294">
                  <c:v>21.241666666666699</c:v>
                </c:pt>
                <c:pt idx="15295">
                  <c:v>21.2430555555556</c:v>
                </c:pt>
                <c:pt idx="15296">
                  <c:v>21.244444444444401</c:v>
                </c:pt>
                <c:pt idx="15297">
                  <c:v>21.245833333333302</c:v>
                </c:pt>
                <c:pt idx="15298">
                  <c:v>21.247222222222199</c:v>
                </c:pt>
                <c:pt idx="15299">
                  <c:v>21.248611111111099</c:v>
                </c:pt>
                <c:pt idx="15300">
                  <c:v>21.25</c:v>
                </c:pt>
                <c:pt idx="15301">
                  <c:v>21.251388888888901</c:v>
                </c:pt>
                <c:pt idx="15302">
                  <c:v>21.252777777777801</c:v>
                </c:pt>
                <c:pt idx="15303">
                  <c:v>21.254166666666698</c:v>
                </c:pt>
                <c:pt idx="15304">
                  <c:v>21.255555555555599</c:v>
                </c:pt>
                <c:pt idx="15305">
                  <c:v>21.2569444444444</c:v>
                </c:pt>
                <c:pt idx="15306">
                  <c:v>21.258333333333301</c:v>
                </c:pt>
                <c:pt idx="15307">
                  <c:v>21.259722222222202</c:v>
                </c:pt>
                <c:pt idx="15308">
                  <c:v>21.261111111111099</c:v>
                </c:pt>
                <c:pt idx="15309">
                  <c:v>21.262499999999999</c:v>
                </c:pt>
                <c:pt idx="15310">
                  <c:v>21.2638888888889</c:v>
                </c:pt>
                <c:pt idx="15311">
                  <c:v>21.265277777777801</c:v>
                </c:pt>
                <c:pt idx="15312">
                  <c:v>21.266666666666701</c:v>
                </c:pt>
                <c:pt idx="15313">
                  <c:v>21.268055555555598</c:v>
                </c:pt>
                <c:pt idx="15314">
                  <c:v>21.2694444444444</c:v>
                </c:pt>
                <c:pt idx="15315">
                  <c:v>21.2708333333333</c:v>
                </c:pt>
                <c:pt idx="15316">
                  <c:v>21.272222222222201</c:v>
                </c:pt>
                <c:pt idx="15317">
                  <c:v>21.273611111111101</c:v>
                </c:pt>
                <c:pt idx="15318">
                  <c:v>21.274999999999999</c:v>
                </c:pt>
                <c:pt idx="15319">
                  <c:v>21.276388888888899</c:v>
                </c:pt>
                <c:pt idx="15320">
                  <c:v>21.2777777777778</c:v>
                </c:pt>
                <c:pt idx="15321">
                  <c:v>21.279166666666701</c:v>
                </c:pt>
                <c:pt idx="15322">
                  <c:v>21.280555555555601</c:v>
                </c:pt>
                <c:pt idx="15323">
                  <c:v>21.281944444444399</c:v>
                </c:pt>
                <c:pt idx="15324">
                  <c:v>21.283333333333299</c:v>
                </c:pt>
                <c:pt idx="15325">
                  <c:v>21.2847222222222</c:v>
                </c:pt>
                <c:pt idx="15326">
                  <c:v>21.286111111111101</c:v>
                </c:pt>
                <c:pt idx="15327">
                  <c:v>21.287500000000001</c:v>
                </c:pt>
                <c:pt idx="15328">
                  <c:v>21.288888888888899</c:v>
                </c:pt>
                <c:pt idx="15329">
                  <c:v>21.290277777777799</c:v>
                </c:pt>
                <c:pt idx="15330">
                  <c:v>21.2916666666667</c:v>
                </c:pt>
                <c:pt idx="15331">
                  <c:v>21.2930555555556</c:v>
                </c:pt>
                <c:pt idx="15332">
                  <c:v>21.294444444444402</c:v>
                </c:pt>
                <c:pt idx="15333">
                  <c:v>21.295833333333299</c:v>
                </c:pt>
                <c:pt idx="15334">
                  <c:v>21.297222222222199</c:v>
                </c:pt>
                <c:pt idx="15335">
                  <c:v>21.2986111111111</c:v>
                </c:pt>
                <c:pt idx="15336">
                  <c:v>21.3</c:v>
                </c:pt>
                <c:pt idx="15337">
                  <c:v>21.301388888888901</c:v>
                </c:pt>
                <c:pt idx="15338">
                  <c:v>21.302777777777798</c:v>
                </c:pt>
                <c:pt idx="15339">
                  <c:v>21.304166666666699</c:v>
                </c:pt>
                <c:pt idx="15340">
                  <c:v>21.3055555555556</c:v>
                </c:pt>
                <c:pt idx="15341">
                  <c:v>21.306944444444401</c:v>
                </c:pt>
                <c:pt idx="15342">
                  <c:v>21.308333333333302</c:v>
                </c:pt>
                <c:pt idx="15343">
                  <c:v>21.309722222222199</c:v>
                </c:pt>
                <c:pt idx="15344">
                  <c:v>21.311111111111099</c:v>
                </c:pt>
                <c:pt idx="15345">
                  <c:v>21.3125</c:v>
                </c:pt>
                <c:pt idx="15346">
                  <c:v>21.313888888888901</c:v>
                </c:pt>
                <c:pt idx="15347">
                  <c:v>21.315277777777801</c:v>
                </c:pt>
                <c:pt idx="15348">
                  <c:v>21.316666666666698</c:v>
                </c:pt>
                <c:pt idx="15349">
                  <c:v>21.318055555555599</c:v>
                </c:pt>
                <c:pt idx="15350">
                  <c:v>21.3194444444444</c:v>
                </c:pt>
                <c:pt idx="15351">
                  <c:v>21.320833333333301</c:v>
                </c:pt>
                <c:pt idx="15352">
                  <c:v>21.322222222222202</c:v>
                </c:pt>
                <c:pt idx="15353">
                  <c:v>21.323611111111099</c:v>
                </c:pt>
                <c:pt idx="15354">
                  <c:v>21.324999999999999</c:v>
                </c:pt>
                <c:pt idx="15355">
                  <c:v>21.3263888888889</c:v>
                </c:pt>
                <c:pt idx="15356">
                  <c:v>21.327777777777801</c:v>
                </c:pt>
                <c:pt idx="15357">
                  <c:v>21.329166666666701</c:v>
                </c:pt>
                <c:pt idx="15358">
                  <c:v>21.330555555555598</c:v>
                </c:pt>
                <c:pt idx="15359">
                  <c:v>21.3319444444444</c:v>
                </c:pt>
                <c:pt idx="15360">
                  <c:v>21.3333333333333</c:v>
                </c:pt>
                <c:pt idx="15361">
                  <c:v>21.334722222222201</c:v>
                </c:pt>
                <c:pt idx="15362">
                  <c:v>21.336111111111101</c:v>
                </c:pt>
                <c:pt idx="15363">
                  <c:v>21.337499999999999</c:v>
                </c:pt>
                <c:pt idx="15364">
                  <c:v>21.338888888888899</c:v>
                </c:pt>
                <c:pt idx="15365">
                  <c:v>21.3402777777778</c:v>
                </c:pt>
                <c:pt idx="15366">
                  <c:v>21.341666666666701</c:v>
                </c:pt>
                <c:pt idx="15367">
                  <c:v>21.343055555555601</c:v>
                </c:pt>
                <c:pt idx="15368">
                  <c:v>21.344444444444399</c:v>
                </c:pt>
                <c:pt idx="15369">
                  <c:v>21.345833333333299</c:v>
                </c:pt>
                <c:pt idx="15370">
                  <c:v>21.3472222222222</c:v>
                </c:pt>
                <c:pt idx="15371">
                  <c:v>21.348611111111101</c:v>
                </c:pt>
                <c:pt idx="15372">
                  <c:v>21.35</c:v>
                </c:pt>
                <c:pt idx="15373">
                  <c:v>21.351388888888899</c:v>
                </c:pt>
                <c:pt idx="15374">
                  <c:v>21.352777777777799</c:v>
                </c:pt>
                <c:pt idx="15375">
                  <c:v>21.3541666666667</c:v>
                </c:pt>
                <c:pt idx="15376">
                  <c:v>21.3555555555556</c:v>
                </c:pt>
                <c:pt idx="15377">
                  <c:v>21.356944444444402</c:v>
                </c:pt>
                <c:pt idx="15378">
                  <c:v>21.358333333333299</c:v>
                </c:pt>
                <c:pt idx="15379">
                  <c:v>21.359722222222199</c:v>
                </c:pt>
                <c:pt idx="15380">
                  <c:v>21.3611111111111</c:v>
                </c:pt>
                <c:pt idx="15381">
                  <c:v>21.362500000000001</c:v>
                </c:pt>
                <c:pt idx="15382">
                  <c:v>21.363888888888901</c:v>
                </c:pt>
                <c:pt idx="15383">
                  <c:v>21.365277777777798</c:v>
                </c:pt>
                <c:pt idx="15384">
                  <c:v>21.366666666666699</c:v>
                </c:pt>
                <c:pt idx="15385">
                  <c:v>21.3680555555556</c:v>
                </c:pt>
                <c:pt idx="15386">
                  <c:v>21.369444444444401</c:v>
                </c:pt>
                <c:pt idx="15387">
                  <c:v>21.370833333333302</c:v>
                </c:pt>
                <c:pt idx="15388">
                  <c:v>21.372222222222199</c:v>
                </c:pt>
                <c:pt idx="15389">
                  <c:v>21.373611111111099</c:v>
                </c:pt>
                <c:pt idx="15390">
                  <c:v>21.375</c:v>
                </c:pt>
                <c:pt idx="15391">
                  <c:v>21.376388888888901</c:v>
                </c:pt>
                <c:pt idx="15392">
                  <c:v>21.377777777777801</c:v>
                </c:pt>
                <c:pt idx="15393">
                  <c:v>21.379166666666698</c:v>
                </c:pt>
                <c:pt idx="15394">
                  <c:v>21.380555555555599</c:v>
                </c:pt>
                <c:pt idx="15395">
                  <c:v>21.3819444444444</c:v>
                </c:pt>
                <c:pt idx="15396">
                  <c:v>21.383333333333301</c:v>
                </c:pt>
                <c:pt idx="15397">
                  <c:v>21.384722222222202</c:v>
                </c:pt>
                <c:pt idx="15398">
                  <c:v>21.386111111111099</c:v>
                </c:pt>
                <c:pt idx="15399">
                  <c:v>21.387499999999999</c:v>
                </c:pt>
                <c:pt idx="15400">
                  <c:v>21.3888888888889</c:v>
                </c:pt>
                <c:pt idx="15401">
                  <c:v>21.390277777777801</c:v>
                </c:pt>
                <c:pt idx="15402">
                  <c:v>21.391666666666701</c:v>
                </c:pt>
                <c:pt idx="15403">
                  <c:v>21.393055555555598</c:v>
                </c:pt>
                <c:pt idx="15404">
                  <c:v>21.3944444444444</c:v>
                </c:pt>
                <c:pt idx="15405">
                  <c:v>21.3958333333333</c:v>
                </c:pt>
                <c:pt idx="15406">
                  <c:v>21.397222222222201</c:v>
                </c:pt>
                <c:pt idx="15407">
                  <c:v>21.398611111111101</c:v>
                </c:pt>
                <c:pt idx="15408">
                  <c:v>21.4</c:v>
                </c:pt>
                <c:pt idx="15409">
                  <c:v>21.401388888888899</c:v>
                </c:pt>
                <c:pt idx="15410">
                  <c:v>21.4027777777778</c:v>
                </c:pt>
                <c:pt idx="15411">
                  <c:v>21.404166666666701</c:v>
                </c:pt>
                <c:pt idx="15412">
                  <c:v>21.405555555555601</c:v>
                </c:pt>
                <c:pt idx="15413">
                  <c:v>21.406944444444399</c:v>
                </c:pt>
                <c:pt idx="15414">
                  <c:v>21.408333333333299</c:v>
                </c:pt>
                <c:pt idx="15415">
                  <c:v>21.4097222222222</c:v>
                </c:pt>
                <c:pt idx="15416">
                  <c:v>21.411111111111101</c:v>
                </c:pt>
                <c:pt idx="15417">
                  <c:v>21.412500000000001</c:v>
                </c:pt>
                <c:pt idx="15418">
                  <c:v>21.413888888888899</c:v>
                </c:pt>
                <c:pt idx="15419">
                  <c:v>21.415277777777799</c:v>
                </c:pt>
                <c:pt idx="15420">
                  <c:v>21.4166666666667</c:v>
                </c:pt>
                <c:pt idx="15421">
                  <c:v>21.4180555555556</c:v>
                </c:pt>
                <c:pt idx="15422">
                  <c:v>21.419444444444402</c:v>
                </c:pt>
                <c:pt idx="15423">
                  <c:v>21.420833333333299</c:v>
                </c:pt>
                <c:pt idx="15424">
                  <c:v>21.422222222222199</c:v>
                </c:pt>
                <c:pt idx="15425">
                  <c:v>21.4236111111111</c:v>
                </c:pt>
                <c:pt idx="15426">
                  <c:v>21.425000000000001</c:v>
                </c:pt>
                <c:pt idx="15427">
                  <c:v>21.426388888888901</c:v>
                </c:pt>
                <c:pt idx="15428">
                  <c:v>21.427777777777798</c:v>
                </c:pt>
                <c:pt idx="15429">
                  <c:v>21.429166666666699</c:v>
                </c:pt>
                <c:pt idx="15430">
                  <c:v>21.4305555555556</c:v>
                </c:pt>
                <c:pt idx="15431">
                  <c:v>21.431944444444401</c:v>
                </c:pt>
                <c:pt idx="15432">
                  <c:v>21.433333333333302</c:v>
                </c:pt>
                <c:pt idx="15433">
                  <c:v>21.434722222222199</c:v>
                </c:pt>
                <c:pt idx="15434">
                  <c:v>21.436111111111099</c:v>
                </c:pt>
                <c:pt idx="15435">
                  <c:v>21.4375</c:v>
                </c:pt>
                <c:pt idx="15436">
                  <c:v>21.438888888888901</c:v>
                </c:pt>
                <c:pt idx="15437">
                  <c:v>21.440277777777801</c:v>
                </c:pt>
                <c:pt idx="15438">
                  <c:v>21.441666666666698</c:v>
                </c:pt>
                <c:pt idx="15439">
                  <c:v>21.443055555555599</c:v>
                </c:pt>
                <c:pt idx="15440">
                  <c:v>21.4444444444444</c:v>
                </c:pt>
                <c:pt idx="15441">
                  <c:v>21.445833333333301</c:v>
                </c:pt>
                <c:pt idx="15442">
                  <c:v>21.447222222222202</c:v>
                </c:pt>
                <c:pt idx="15443">
                  <c:v>21.448611111111099</c:v>
                </c:pt>
                <c:pt idx="15444">
                  <c:v>21.45</c:v>
                </c:pt>
                <c:pt idx="15445">
                  <c:v>21.4513888888889</c:v>
                </c:pt>
                <c:pt idx="15446">
                  <c:v>21.452777777777801</c:v>
                </c:pt>
                <c:pt idx="15447">
                  <c:v>21.454166666666701</c:v>
                </c:pt>
                <c:pt idx="15448">
                  <c:v>21.455555555555598</c:v>
                </c:pt>
                <c:pt idx="15449">
                  <c:v>21.4569444444444</c:v>
                </c:pt>
                <c:pt idx="15450">
                  <c:v>21.4583333333333</c:v>
                </c:pt>
                <c:pt idx="15451">
                  <c:v>21.459722222222201</c:v>
                </c:pt>
                <c:pt idx="15452">
                  <c:v>21.461111111111101</c:v>
                </c:pt>
                <c:pt idx="15453">
                  <c:v>21.462499999999999</c:v>
                </c:pt>
                <c:pt idx="15454">
                  <c:v>21.463888888888899</c:v>
                </c:pt>
                <c:pt idx="15455">
                  <c:v>21.4652777777778</c:v>
                </c:pt>
                <c:pt idx="15456">
                  <c:v>21.466666666666701</c:v>
                </c:pt>
                <c:pt idx="15457">
                  <c:v>21.468055555555601</c:v>
                </c:pt>
                <c:pt idx="15458">
                  <c:v>21.469444444444399</c:v>
                </c:pt>
                <c:pt idx="15459">
                  <c:v>21.470833333333299</c:v>
                </c:pt>
                <c:pt idx="15460">
                  <c:v>21.4722222222222</c:v>
                </c:pt>
                <c:pt idx="15461">
                  <c:v>21.473611111111101</c:v>
                </c:pt>
                <c:pt idx="15462">
                  <c:v>21.475000000000001</c:v>
                </c:pt>
                <c:pt idx="15463">
                  <c:v>21.476388888888899</c:v>
                </c:pt>
                <c:pt idx="15464">
                  <c:v>21.477777777777799</c:v>
                </c:pt>
                <c:pt idx="15465">
                  <c:v>21.4791666666667</c:v>
                </c:pt>
                <c:pt idx="15466">
                  <c:v>21.4805555555556</c:v>
                </c:pt>
                <c:pt idx="15467">
                  <c:v>21.481944444444402</c:v>
                </c:pt>
                <c:pt idx="15468">
                  <c:v>21.483333333333299</c:v>
                </c:pt>
                <c:pt idx="15469">
                  <c:v>21.484722222222199</c:v>
                </c:pt>
                <c:pt idx="15470">
                  <c:v>21.4861111111111</c:v>
                </c:pt>
                <c:pt idx="15471">
                  <c:v>21.487500000000001</c:v>
                </c:pt>
                <c:pt idx="15472">
                  <c:v>21.488888888888901</c:v>
                </c:pt>
                <c:pt idx="15473">
                  <c:v>21.490277777777798</c:v>
                </c:pt>
                <c:pt idx="15474">
                  <c:v>21.491666666666699</c:v>
                </c:pt>
                <c:pt idx="15475">
                  <c:v>21.4930555555556</c:v>
                </c:pt>
                <c:pt idx="15476">
                  <c:v>21.494444444444401</c:v>
                </c:pt>
                <c:pt idx="15477">
                  <c:v>21.495833333333302</c:v>
                </c:pt>
                <c:pt idx="15478">
                  <c:v>21.497222222222199</c:v>
                </c:pt>
                <c:pt idx="15479">
                  <c:v>21.498611111111099</c:v>
                </c:pt>
                <c:pt idx="15480">
                  <c:v>21.5</c:v>
                </c:pt>
                <c:pt idx="15481">
                  <c:v>21.501388888888901</c:v>
                </c:pt>
                <c:pt idx="15482">
                  <c:v>21.502777777777801</c:v>
                </c:pt>
                <c:pt idx="15483">
                  <c:v>21.504166666666698</c:v>
                </c:pt>
                <c:pt idx="15484">
                  <c:v>21.505555555555599</c:v>
                </c:pt>
                <c:pt idx="15485">
                  <c:v>21.5069444444444</c:v>
                </c:pt>
                <c:pt idx="15486">
                  <c:v>21.508333333333301</c:v>
                </c:pt>
                <c:pt idx="15487">
                  <c:v>21.509722222222202</c:v>
                </c:pt>
                <c:pt idx="15488">
                  <c:v>21.511111111111099</c:v>
                </c:pt>
                <c:pt idx="15489">
                  <c:v>21.512499999999999</c:v>
                </c:pt>
                <c:pt idx="15490">
                  <c:v>21.5138888888889</c:v>
                </c:pt>
                <c:pt idx="15491">
                  <c:v>21.515277777777801</c:v>
                </c:pt>
                <c:pt idx="15492">
                  <c:v>21.516666666666701</c:v>
                </c:pt>
                <c:pt idx="15493">
                  <c:v>21.518055555555598</c:v>
                </c:pt>
                <c:pt idx="15494">
                  <c:v>21.5194444444444</c:v>
                </c:pt>
                <c:pt idx="15495">
                  <c:v>21.5208333333333</c:v>
                </c:pt>
                <c:pt idx="15496">
                  <c:v>21.522222222222201</c:v>
                </c:pt>
                <c:pt idx="15497">
                  <c:v>21.523611111111101</c:v>
                </c:pt>
                <c:pt idx="15498">
                  <c:v>21.524999999999999</c:v>
                </c:pt>
                <c:pt idx="15499">
                  <c:v>21.526388888888899</c:v>
                </c:pt>
                <c:pt idx="15500">
                  <c:v>21.5277777777778</c:v>
                </c:pt>
                <c:pt idx="15501">
                  <c:v>21.529166666666701</c:v>
                </c:pt>
                <c:pt idx="15502">
                  <c:v>21.530555555555601</c:v>
                </c:pt>
                <c:pt idx="15503">
                  <c:v>21.531944444444399</c:v>
                </c:pt>
                <c:pt idx="15504">
                  <c:v>21.533333333333299</c:v>
                </c:pt>
                <c:pt idx="15505">
                  <c:v>21.5347222222222</c:v>
                </c:pt>
                <c:pt idx="15506">
                  <c:v>21.536111111111101</c:v>
                </c:pt>
                <c:pt idx="15507">
                  <c:v>21.537500000000001</c:v>
                </c:pt>
                <c:pt idx="15508">
                  <c:v>21.538888888888899</c:v>
                </c:pt>
                <c:pt idx="15509">
                  <c:v>21.540277777777799</c:v>
                </c:pt>
                <c:pt idx="15510">
                  <c:v>21.5416666666667</c:v>
                </c:pt>
                <c:pt idx="15511">
                  <c:v>21.5430555555556</c:v>
                </c:pt>
                <c:pt idx="15512">
                  <c:v>21.544444444444402</c:v>
                </c:pt>
                <c:pt idx="15513">
                  <c:v>21.545833333333299</c:v>
                </c:pt>
                <c:pt idx="15514">
                  <c:v>21.547222222222199</c:v>
                </c:pt>
                <c:pt idx="15515">
                  <c:v>21.5486111111111</c:v>
                </c:pt>
                <c:pt idx="15516">
                  <c:v>21.55</c:v>
                </c:pt>
                <c:pt idx="15517">
                  <c:v>21.551388888888901</c:v>
                </c:pt>
                <c:pt idx="15518">
                  <c:v>21.552777777777798</c:v>
                </c:pt>
                <c:pt idx="15519">
                  <c:v>21.554166666666699</c:v>
                </c:pt>
                <c:pt idx="15520">
                  <c:v>21.5555555555556</c:v>
                </c:pt>
                <c:pt idx="15521">
                  <c:v>21.556944444444401</c:v>
                </c:pt>
                <c:pt idx="15522">
                  <c:v>21.558333333333302</c:v>
                </c:pt>
                <c:pt idx="15523">
                  <c:v>21.559722222222199</c:v>
                </c:pt>
                <c:pt idx="15524">
                  <c:v>21.561111111111099</c:v>
                </c:pt>
                <c:pt idx="15525">
                  <c:v>21.5625</c:v>
                </c:pt>
                <c:pt idx="15526">
                  <c:v>21.563888888888901</c:v>
                </c:pt>
                <c:pt idx="15527">
                  <c:v>21.565277777777801</c:v>
                </c:pt>
                <c:pt idx="15528">
                  <c:v>21.566666666666698</c:v>
                </c:pt>
                <c:pt idx="15529">
                  <c:v>21.568055555555599</c:v>
                </c:pt>
                <c:pt idx="15530">
                  <c:v>21.5694444444444</c:v>
                </c:pt>
                <c:pt idx="15531">
                  <c:v>21.570833333333301</c:v>
                </c:pt>
                <c:pt idx="15532">
                  <c:v>21.572222222222202</c:v>
                </c:pt>
                <c:pt idx="15533">
                  <c:v>21.573611111111099</c:v>
                </c:pt>
                <c:pt idx="15534">
                  <c:v>21.574999999999999</c:v>
                </c:pt>
                <c:pt idx="15535">
                  <c:v>21.5763888888889</c:v>
                </c:pt>
                <c:pt idx="15536">
                  <c:v>21.577777777777801</c:v>
                </c:pt>
                <c:pt idx="15537">
                  <c:v>21.579166666666701</c:v>
                </c:pt>
                <c:pt idx="15538">
                  <c:v>21.580555555555598</c:v>
                </c:pt>
                <c:pt idx="15539">
                  <c:v>21.5819444444444</c:v>
                </c:pt>
                <c:pt idx="15540">
                  <c:v>21.5833333333333</c:v>
                </c:pt>
                <c:pt idx="15541">
                  <c:v>21.584722222222201</c:v>
                </c:pt>
                <c:pt idx="15542">
                  <c:v>21.586111111111101</c:v>
                </c:pt>
                <c:pt idx="15543">
                  <c:v>21.587499999999999</c:v>
                </c:pt>
                <c:pt idx="15544">
                  <c:v>21.588888888888899</c:v>
                </c:pt>
                <c:pt idx="15545">
                  <c:v>21.5902777777778</c:v>
                </c:pt>
                <c:pt idx="15546">
                  <c:v>21.591666666666701</c:v>
                </c:pt>
                <c:pt idx="15547">
                  <c:v>21.593055555555601</c:v>
                </c:pt>
                <c:pt idx="15548">
                  <c:v>21.594444444444399</c:v>
                </c:pt>
                <c:pt idx="15549">
                  <c:v>21.595833333333299</c:v>
                </c:pt>
                <c:pt idx="15550">
                  <c:v>21.5972222222222</c:v>
                </c:pt>
                <c:pt idx="15551">
                  <c:v>21.598611111111101</c:v>
                </c:pt>
                <c:pt idx="15552">
                  <c:v>21.6</c:v>
                </c:pt>
                <c:pt idx="15553">
                  <c:v>21.601388888888899</c:v>
                </c:pt>
                <c:pt idx="15554">
                  <c:v>21.602777777777799</c:v>
                </c:pt>
                <c:pt idx="15555">
                  <c:v>21.6041666666667</c:v>
                </c:pt>
                <c:pt idx="15556">
                  <c:v>21.6055555555556</c:v>
                </c:pt>
                <c:pt idx="15557">
                  <c:v>21.606944444444402</c:v>
                </c:pt>
                <c:pt idx="15558">
                  <c:v>21.608333333333299</c:v>
                </c:pt>
                <c:pt idx="15559">
                  <c:v>21.609722222222199</c:v>
                </c:pt>
                <c:pt idx="15560">
                  <c:v>21.6111111111111</c:v>
                </c:pt>
                <c:pt idx="15561">
                  <c:v>21.612500000000001</c:v>
                </c:pt>
                <c:pt idx="15562">
                  <c:v>21.613888888888901</c:v>
                </c:pt>
                <c:pt idx="15563">
                  <c:v>21.615277777777798</c:v>
                </c:pt>
                <c:pt idx="15564">
                  <c:v>21.616666666666699</c:v>
                </c:pt>
                <c:pt idx="15565">
                  <c:v>21.6180555555556</c:v>
                </c:pt>
                <c:pt idx="15566">
                  <c:v>21.619444444444401</c:v>
                </c:pt>
                <c:pt idx="15567">
                  <c:v>21.620833333333302</c:v>
                </c:pt>
                <c:pt idx="15568">
                  <c:v>21.622222222222199</c:v>
                </c:pt>
                <c:pt idx="15569">
                  <c:v>21.623611111111099</c:v>
                </c:pt>
                <c:pt idx="15570">
                  <c:v>21.625</c:v>
                </c:pt>
                <c:pt idx="15571">
                  <c:v>21.626388888888901</c:v>
                </c:pt>
                <c:pt idx="15572">
                  <c:v>21.627777777777801</c:v>
                </c:pt>
                <c:pt idx="15573">
                  <c:v>21.629166666666698</c:v>
                </c:pt>
                <c:pt idx="15574">
                  <c:v>21.630555555555599</c:v>
                </c:pt>
                <c:pt idx="15575">
                  <c:v>21.6319444444444</c:v>
                </c:pt>
                <c:pt idx="15576">
                  <c:v>21.633333333333301</c:v>
                </c:pt>
                <c:pt idx="15577">
                  <c:v>21.634722222222202</c:v>
                </c:pt>
                <c:pt idx="15578">
                  <c:v>21.636111111111099</c:v>
                </c:pt>
                <c:pt idx="15579">
                  <c:v>21.637499999999999</c:v>
                </c:pt>
                <c:pt idx="15580">
                  <c:v>21.6388888888889</c:v>
                </c:pt>
                <c:pt idx="15581">
                  <c:v>21.640277777777801</c:v>
                </c:pt>
                <c:pt idx="15582">
                  <c:v>21.641666666666701</c:v>
                </c:pt>
                <c:pt idx="15583">
                  <c:v>21.643055555555598</c:v>
                </c:pt>
                <c:pt idx="15584">
                  <c:v>21.6444444444444</c:v>
                </c:pt>
                <c:pt idx="15585">
                  <c:v>21.6458333333333</c:v>
                </c:pt>
                <c:pt idx="15586">
                  <c:v>21.647222222222201</c:v>
                </c:pt>
                <c:pt idx="15587">
                  <c:v>21.648611111111101</c:v>
                </c:pt>
                <c:pt idx="15588">
                  <c:v>21.65</c:v>
                </c:pt>
                <c:pt idx="15589">
                  <c:v>21.651388888888899</c:v>
                </c:pt>
                <c:pt idx="15590">
                  <c:v>21.6527777777778</c:v>
                </c:pt>
                <c:pt idx="15591">
                  <c:v>21.654166666666701</c:v>
                </c:pt>
                <c:pt idx="15592">
                  <c:v>21.655555555555601</c:v>
                </c:pt>
                <c:pt idx="15593">
                  <c:v>21.656944444444399</c:v>
                </c:pt>
                <c:pt idx="15594">
                  <c:v>21.658333333333299</c:v>
                </c:pt>
                <c:pt idx="15595">
                  <c:v>21.6597222222222</c:v>
                </c:pt>
                <c:pt idx="15596">
                  <c:v>21.661111111111101</c:v>
                </c:pt>
                <c:pt idx="15597">
                  <c:v>21.662500000000001</c:v>
                </c:pt>
                <c:pt idx="15598">
                  <c:v>21.663888888888899</c:v>
                </c:pt>
                <c:pt idx="15599">
                  <c:v>21.665277777777799</c:v>
                </c:pt>
                <c:pt idx="15600">
                  <c:v>21.6666666666667</c:v>
                </c:pt>
                <c:pt idx="15601">
                  <c:v>21.6680555555556</c:v>
                </c:pt>
                <c:pt idx="15602">
                  <c:v>21.669444444444402</c:v>
                </c:pt>
                <c:pt idx="15603">
                  <c:v>21.670833333333299</c:v>
                </c:pt>
                <c:pt idx="15604">
                  <c:v>21.672222222222199</c:v>
                </c:pt>
                <c:pt idx="15605">
                  <c:v>21.6736111111111</c:v>
                </c:pt>
                <c:pt idx="15606">
                  <c:v>21.675000000000001</c:v>
                </c:pt>
                <c:pt idx="15607">
                  <c:v>21.676388888888901</c:v>
                </c:pt>
                <c:pt idx="15608">
                  <c:v>21.677777777777798</c:v>
                </c:pt>
                <c:pt idx="15609">
                  <c:v>21.679166666666699</c:v>
                </c:pt>
                <c:pt idx="15610">
                  <c:v>21.6805555555556</c:v>
                </c:pt>
                <c:pt idx="15611">
                  <c:v>21.681944444444401</c:v>
                </c:pt>
                <c:pt idx="15612">
                  <c:v>21.683333333333302</c:v>
                </c:pt>
                <c:pt idx="15613">
                  <c:v>21.684722222222199</c:v>
                </c:pt>
                <c:pt idx="15614">
                  <c:v>21.686111111111099</c:v>
                </c:pt>
                <c:pt idx="15615">
                  <c:v>21.6875</c:v>
                </c:pt>
                <c:pt idx="15616">
                  <c:v>21.688888888888901</c:v>
                </c:pt>
                <c:pt idx="15617">
                  <c:v>21.690277777777801</c:v>
                </c:pt>
                <c:pt idx="15618">
                  <c:v>21.691666666666698</c:v>
                </c:pt>
                <c:pt idx="15619">
                  <c:v>21.693055555555599</c:v>
                </c:pt>
                <c:pt idx="15620">
                  <c:v>21.6944444444444</c:v>
                </c:pt>
                <c:pt idx="15621">
                  <c:v>21.695833333333301</c:v>
                </c:pt>
                <c:pt idx="15622">
                  <c:v>21.697222222222202</c:v>
                </c:pt>
                <c:pt idx="15623">
                  <c:v>21.698611111111099</c:v>
                </c:pt>
                <c:pt idx="15624">
                  <c:v>21.7</c:v>
                </c:pt>
                <c:pt idx="15625">
                  <c:v>21.7013888888889</c:v>
                </c:pt>
                <c:pt idx="15626">
                  <c:v>21.702777777777801</c:v>
                </c:pt>
                <c:pt idx="15627">
                  <c:v>21.704166666666701</c:v>
                </c:pt>
                <c:pt idx="15628">
                  <c:v>21.705555555555598</c:v>
                </c:pt>
                <c:pt idx="15629">
                  <c:v>21.7069444444444</c:v>
                </c:pt>
                <c:pt idx="15630">
                  <c:v>21.7083333333333</c:v>
                </c:pt>
                <c:pt idx="15631">
                  <c:v>21.709722222222201</c:v>
                </c:pt>
                <c:pt idx="15632">
                  <c:v>21.711111111111101</c:v>
                </c:pt>
                <c:pt idx="15633">
                  <c:v>21.712499999999999</c:v>
                </c:pt>
                <c:pt idx="15634">
                  <c:v>21.713888888888899</c:v>
                </c:pt>
                <c:pt idx="15635">
                  <c:v>21.7152777777778</c:v>
                </c:pt>
                <c:pt idx="15636">
                  <c:v>21.716666666666701</c:v>
                </c:pt>
                <c:pt idx="15637">
                  <c:v>21.718055555555601</c:v>
                </c:pt>
                <c:pt idx="15638">
                  <c:v>21.719444444444399</c:v>
                </c:pt>
                <c:pt idx="15639">
                  <c:v>21.720833333333299</c:v>
                </c:pt>
                <c:pt idx="15640">
                  <c:v>21.7222222222222</c:v>
                </c:pt>
                <c:pt idx="15641">
                  <c:v>21.723611111111101</c:v>
                </c:pt>
                <c:pt idx="15642">
                  <c:v>21.725000000000001</c:v>
                </c:pt>
                <c:pt idx="15643">
                  <c:v>21.726388888888899</c:v>
                </c:pt>
                <c:pt idx="15644">
                  <c:v>21.727777777777799</c:v>
                </c:pt>
                <c:pt idx="15645">
                  <c:v>21.7291666666667</c:v>
                </c:pt>
                <c:pt idx="15646">
                  <c:v>21.7305555555556</c:v>
                </c:pt>
                <c:pt idx="15647">
                  <c:v>21.731944444444402</c:v>
                </c:pt>
                <c:pt idx="15648">
                  <c:v>21.733333333333299</c:v>
                </c:pt>
                <c:pt idx="15649">
                  <c:v>21.734722222222199</c:v>
                </c:pt>
                <c:pt idx="15650">
                  <c:v>21.7361111111111</c:v>
                </c:pt>
                <c:pt idx="15651">
                  <c:v>21.737500000000001</c:v>
                </c:pt>
                <c:pt idx="15652">
                  <c:v>21.738888888888901</c:v>
                </c:pt>
                <c:pt idx="15653">
                  <c:v>21.740277777777798</c:v>
                </c:pt>
                <c:pt idx="15654">
                  <c:v>21.741666666666699</c:v>
                </c:pt>
                <c:pt idx="15655">
                  <c:v>21.7430555555556</c:v>
                </c:pt>
                <c:pt idx="15656">
                  <c:v>21.744444444444401</c:v>
                </c:pt>
                <c:pt idx="15657">
                  <c:v>21.745833333333302</c:v>
                </c:pt>
                <c:pt idx="15658">
                  <c:v>21.747222222222199</c:v>
                </c:pt>
                <c:pt idx="15659">
                  <c:v>21.748611111111099</c:v>
                </c:pt>
                <c:pt idx="15660">
                  <c:v>21.75</c:v>
                </c:pt>
                <c:pt idx="15661">
                  <c:v>21.751388888888901</c:v>
                </c:pt>
                <c:pt idx="15662">
                  <c:v>21.752777777777801</c:v>
                </c:pt>
                <c:pt idx="15663">
                  <c:v>21.754166666666698</c:v>
                </c:pt>
                <c:pt idx="15664">
                  <c:v>21.755555555555599</c:v>
                </c:pt>
                <c:pt idx="15665">
                  <c:v>21.7569444444444</c:v>
                </c:pt>
                <c:pt idx="15666">
                  <c:v>21.758333333333301</c:v>
                </c:pt>
                <c:pt idx="15667">
                  <c:v>21.759722222222202</c:v>
                </c:pt>
                <c:pt idx="15668">
                  <c:v>21.761111111111099</c:v>
                </c:pt>
                <c:pt idx="15669">
                  <c:v>21.762499999999999</c:v>
                </c:pt>
                <c:pt idx="15670">
                  <c:v>21.7638888888889</c:v>
                </c:pt>
                <c:pt idx="15671">
                  <c:v>21.765277777777801</c:v>
                </c:pt>
                <c:pt idx="15672">
                  <c:v>21.766666666666701</c:v>
                </c:pt>
                <c:pt idx="15673">
                  <c:v>21.768055555555598</c:v>
                </c:pt>
                <c:pt idx="15674">
                  <c:v>21.7694444444444</c:v>
                </c:pt>
                <c:pt idx="15675">
                  <c:v>21.7708333333333</c:v>
                </c:pt>
                <c:pt idx="15676">
                  <c:v>21.772222222222201</c:v>
                </c:pt>
                <c:pt idx="15677">
                  <c:v>21.773611111111101</c:v>
                </c:pt>
                <c:pt idx="15678">
                  <c:v>21.774999999999999</c:v>
                </c:pt>
                <c:pt idx="15679">
                  <c:v>21.776388888888899</c:v>
                </c:pt>
                <c:pt idx="15680">
                  <c:v>21.7777777777778</c:v>
                </c:pt>
                <c:pt idx="15681">
                  <c:v>21.779166666666701</c:v>
                </c:pt>
                <c:pt idx="15682">
                  <c:v>21.780555555555601</c:v>
                </c:pt>
                <c:pt idx="15683">
                  <c:v>21.781944444444399</c:v>
                </c:pt>
                <c:pt idx="15684">
                  <c:v>21.783333333333299</c:v>
                </c:pt>
                <c:pt idx="15685">
                  <c:v>21.7847222222222</c:v>
                </c:pt>
                <c:pt idx="15686">
                  <c:v>21.786111111111101</c:v>
                </c:pt>
                <c:pt idx="15687">
                  <c:v>21.787500000000001</c:v>
                </c:pt>
                <c:pt idx="15688">
                  <c:v>21.788888888888899</c:v>
                </c:pt>
                <c:pt idx="15689">
                  <c:v>21.790277777777799</c:v>
                </c:pt>
                <c:pt idx="15690">
                  <c:v>21.7916666666667</c:v>
                </c:pt>
                <c:pt idx="15691">
                  <c:v>21.7930555555556</c:v>
                </c:pt>
                <c:pt idx="15692">
                  <c:v>21.794444444444402</c:v>
                </c:pt>
                <c:pt idx="15693">
                  <c:v>21.795833333333299</c:v>
                </c:pt>
                <c:pt idx="15694">
                  <c:v>21.797222222222199</c:v>
                </c:pt>
                <c:pt idx="15695">
                  <c:v>21.7986111111111</c:v>
                </c:pt>
                <c:pt idx="15696">
                  <c:v>21.8</c:v>
                </c:pt>
                <c:pt idx="15697">
                  <c:v>21.801388888888901</c:v>
                </c:pt>
                <c:pt idx="15698">
                  <c:v>21.802777777777798</c:v>
                </c:pt>
                <c:pt idx="15699">
                  <c:v>21.804166666666699</c:v>
                </c:pt>
                <c:pt idx="15700">
                  <c:v>21.8055555555556</c:v>
                </c:pt>
                <c:pt idx="15701">
                  <c:v>21.806944444444401</c:v>
                </c:pt>
                <c:pt idx="15702">
                  <c:v>21.808333333333302</c:v>
                </c:pt>
                <c:pt idx="15703">
                  <c:v>21.809722222222199</c:v>
                </c:pt>
                <c:pt idx="15704">
                  <c:v>21.811111111111099</c:v>
                </c:pt>
                <c:pt idx="15705">
                  <c:v>21.8125</c:v>
                </c:pt>
                <c:pt idx="15706">
                  <c:v>21.813888888888901</c:v>
                </c:pt>
                <c:pt idx="15707">
                  <c:v>21.815277777777801</c:v>
                </c:pt>
                <c:pt idx="15708">
                  <c:v>21.816666666666698</c:v>
                </c:pt>
                <c:pt idx="15709">
                  <c:v>21.818055555555599</c:v>
                </c:pt>
                <c:pt idx="15710">
                  <c:v>21.8194444444444</c:v>
                </c:pt>
                <c:pt idx="15711">
                  <c:v>21.820833333333301</c:v>
                </c:pt>
                <c:pt idx="15712">
                  <c:v>21.822222222222202</c:v>
                </c:pt>
                <c:pt idx="15713">
                  <c:v>21.823611111111099</c:v>
                </c:pt>
                <c:pt idx="15714">
                  <c:v>21.824999999999999</c:v>
                </c:pt>
                <c:pt idx="15715">
                  <c:v>21.8263888888889</c:v>
                </c:pt>
                <c:pt idx="15716">
                  <c:v>21.827777777777801</c:v>
                </c:pt>
                <c:pt idx="15717">
                  <c:v>21.829166666666701</c:v>
                </c:pt>
                <c:pt idx="15718">
                  <c:v>21.830555555555598</c:v>
                </c:pt>
                <c:pt idx="15719">
                  <c:v>21.8319444444444</c:v>
                </c:pt>
                <c:pt idx="15720">
                  <c:v>21.8333333333333</c:v>
                </c:pt>
                <c:pt idx="15721">
                  <c:v>21.834722222222201</c:v>
                </c:pt>
                <c:pt idx="15722">
                  <c:v>21.836111111111101</c:v>
                </c:pt>
                <c:pt idx="15723">
                  <c:v>21.837499999999999</c:v>
                </c:pt>
                <c:pt idx="15724">
                  <c:v>21.838888888888899</c:v>
                </c:pt>
                <c:pt idx="15725">
                  <c:v>21.8402777777778</c:v>
                </c:pt>
                <c:pt idx="15726">
                  <c:v>21.841666666666701</c:v>
                </c:pt>
                <c:pt idx="15727">
                  <c:v>21.843055555555601</c:v>
                </c:pt>
                <c:pt idx="15728">
                  <c:v>21.844444444444399</c:v>
                </c:pt>
                <c:pt idx="15729">
                  <c:v>21.845833333333299</c:v>
                </c:pt>
                <c:pt idx="15730">
                  <c:v>21.8472222222222</c:v>
                </c:pt>
                <c:pt idx="15731">
                  <c:v>21.848611111111101</c:v>
                </c:pt>
                <c:pt idx="15732">
                  <c:v>21.85</c:v>
                </c:pt>
                <c:pt idx="15733">
                  <c:v>21.851388888888899</c:v>
                </c:pt>
                <c:pt idx="15734">
                  <c:v>21.852777777777799</c:v>
                </c:pt>
                <c:pt idx="15735">
                  <c:v>21.8541666666667</c:v>
                </c:pt>
                <c:pt idx="15736">
                  <c:v>21.8555555555556</c:v>
                </c:pt>
                <c:pt idx="15737">
                  <c:v>21.856944444444402</c:v>
                </c:pt>
                <c:pt idx="15738">
                  <c:v>21.858333333333299</c:v>
                </c:pt>
                <c:pt idx="15739">
                  <c:v>21.859722222222199</c:v>
                </c:pt>
                <c:pt idx="15740">
                  <c:v>21.8611111111111</c:v>
                </c:pt>
                <c:pt idx="15741">
                  <c:v>21.862500000000001</c:v>
                </c:pt>
                <c:pt idx="15742">
                  <c:v>21.863888888888901</c:v>
                </c:pt>
                <c:pt idx="15743">
                  <c:v>21.865277777777798</c:v>
                </c:pt>
                <c:pt idx="15744">
                  <c:v>21.866666666666699</c:v>
                </c:pt>
                <c:pt idx="15745">
                  <c:v>21.8680555555556</c:v>
                </c:pt>
                <c:pt idx="15746">
                  <c:v>21.869444444444401</c:v>
                </c:pt>
                <c:pt idx="15747">
                  <c:v>21.870833333333302</c:v>
                </c:pt>
                <c:pt idx="15748">
                  <c:v>21.872222222222199</c:v>
                </c:pt>
                <c:pt idx="15749">
                  <c:v>21.873611111111099</c:v>
                </c:pt>
                <c:pt idx="15750">
                  <c:v>21.875</c:v>
                </c:pt>
                <c:pt idx="15751">
                  <c:v>21.876388888888901</c:v>
                </c:pt>
                <c:pt idx="15752">
                  <c:v>21.877777777777801</c:v>
                </c:pt>
                <c:pt idx="15753">
                  <c:v>21.879166666666698</c:v>
                </c:pt>
                <c:pt idx="15754">
                  <c:v>21.880555555555599</c:v>
                </c:pt>
                <c:pt idx="15755">
                  <c:v>21.8819444444444</c:v>
                </c:pt>
                <c:pt idx="15756">
                  <c:v>21.883333333333301</c:v>
                </c:pt>
                <c:pt idx="15757">
                  <c:v>21.884722222222202</c:v>
                </c:pt>
                <c:pt idx="15758">
                  <c:v>21.886111111111099</c:v>
                </c:pt>
                <c:pt idx="15759">
                  <c:v>21.887499999999999</c:v>
                </c:pt>
                <c:pt idx="15760">
                  <c:v>21.8888888888889</c:v>
                </c:pt>
                <c:pt idx="15761">
                  <c:v>21.890277777777801</c:v>
                </c:pt>
                <c:pt idx="15762">
                  <c:v>21.891666666666701</c:v>
                </c:pt>
                <c:pt idx="15763">
                  <c:v>21.893055555555598</c:v>
                </c:pt>
                <c:pt idx="15764">
                  <c:v>21.8944444444444</c:v>
                </c:pt>
                <c:pt idx="15765">
                  <c:v>21.8958333333333</c:v>
                </c:pt>
                <c:pt idx="15766">
                  <c:v>21.897222222222201</c:v>
                </c:pt>
                <c:pt idx="15767">
                  <c:v>21.898611111111101</c:v>
                </c:pt>
                <c:pt idx="15768">
                  <c:v>21.9</c:v>
                </c:pt>
                <c:pt idx="15769">
                  <c:v>21.901388888888899</c:v>
                </c:pt>
                <c:pt idx="15770">
                  <c:v>21.9027777777778</c:v>
                </c:pt>
                <c:pt idx="15771">
                  <c:v>21.904166666666701</c:v>
                </c:pt>
                <c:pt idx="15772">
                  <c:v>21.905555555555601</c:v>
                </c:pt>
                <c:pt idx="15773">
                  <c:v>21.906944444444399</c:v>
                </c:pt>
                <c:pt idx="15774">
                  <c:v>21.908333333333299</c:v>
                </c:pt>
                <c:pt idx="15775">
                  <c:v>21.9097222222222</c:v>
                </c:pt>
                <c:pt idx="15776">
                  <c:v>21.911111111111101</c:v>
                </c:pt>
                <c:pt idx="15777">
                  <c:v>21.912500000000001</c:v>
                </c:pt>
                <c:pt idx="15778">
                  <c:v>21.913888888888899</c:v>
                </c:pt>
                <c:pt idx="15779">
                  <c:v>21.915277777777799</c:v>
                </c:pt>
                <c:pt idx="15780">
                  <c:v>21.9166666666667</c:v>
                </c:pt>
                <c:pt idx="15781">
                  <c:v>21.9180555555556</c:v>
                </c:pt>
                <c:pt idx="15782">
                  <c:v>21.919444444444402</c:v>
                </c:pt>
                <c:pt idx="15783">
                  <c:v>21.920833333333299</c:v>
                </c:pt>
                <c:pt idx="15784">
                  <c:v>21.922222222222199</c:v>
                </c:pt>
                <c:pt idx="15785">
                  <c:v>21.9236111111111</c:v>
                </c:pt>
                <c:pt idx="15786">
                  <c:v>21.925000000000001</c:v>
                </c:pt>
                <c:pt idx="15787">
                  <c:v>21.926388888888901</c:v>
                </c:pt>
                <c:pt idx="15788">
                  <c:v>21.927777777777798</c:v>
                </c:pt>
                <c:pt idx="15789">
                  <c:v>21.929166666666699</c:v>
                </c:pt>
                <c:pt idx="15790">
                  <c:v>21.9305555555556</c:v>
                </c:pt>
                <c:pt idx="15791">
                  <c:v>21.931944444444401</c:v>
                </c:pt>
                <c:pt idx="15792">
                  <c:v>21.933333333333302</c:v>
                </c:pt>
                <c:pt idx="15793">
                  <c:v>21.934722222222199</c:v>
                </c:pt>
                <c:pt idx="15794">
                  <c:v>21.936111111111099</c:v>
                </c:pt>
                <c:pt idx="15795">
                  <c:v>21.9375</c:v>
                </c:pt>
                <c:pt idx="15796">
                  <c:v>21.938888888888901</c:v>
                </c:pt>
                <c:pt idx="15797">
                  <c:v>21.940277777777801</c:v>
                </c:pt>
                <c:pt idx="15798">
                  <c:v>21.941666666666698</c:v>
                </c:pt>
                <c:pt idx="15799">
                  <c:v>21.943055555555599</c:v>
                </c:pt>
                <c:pt idx="15800">
                  <c:v>21.9444444444444</c:v>
                </c:pt>
                <c:pt idx="15801">
                  <c:v>21.945833333333301</c:v>
                </c:pt>
                <c:pt idx="15802">
                  <c:v>21.947222222222202</c:v>
                </c:pt>
                <c:pt idx="15803">
                  <c:v>21.948611111111099</c:v>
                </c:pt>
                <c:pt idx="15804">
                  <c:v>21.95</c:v>
                </c:pt>
                <c:pt idx="15805">
                  <c:v>21.9513888888889</c:v>
                </c:pt>
                <c:pt idx="15806">
                  <c:v>21.952777777777801</c:v>
                </c:pt>
                <c:pt idx="15807">
                  <c:v>21.954166666666701</c:v>
                </c:pt>
                <c:pt idx="15808">
                  <c:v>21.955555555555598</c:v>
                </c:pt>
                <c:pt idx="15809">
                  <c:v>21.9569444444444</c:v>
                </c:pt>
                <c:pt idx="15810">
                  <c:v>21.9583333333333</c:v>
                </c:pt>
                <c:pt idx="15811">
                  <c:v>21.959722222222201</c:v>
                </c:pt>
                <c:pt idx="15812">
                  <c:v>21.961111111111101</c:v>
                </c:pt>
                <c:pt idx="15813">
                  <c:v>21.962499999999999</c:v>
                </c:pt>
                <c:pt idx="15814">
                  <c:v>21.963888888888899</c:v>
                </c:pt>
                <c:pt idx="15815">
                  <c:v>21.9652777777778</c:v>
                </c:pt>
                <c:pt idx="15816">
                  <c:v>21.966666666666701</c:v>
                </c:pt>
                <c:pt idx="15817">
                  <c:v>21.968055555555601</c:v>
                </c:pt>
                <c:pt idx="15818">
                  <c:v>21.969444444444399</c:v>
                </c:pt>
                <c:pt idx="15819">
                  <c:v>21.970833333333299</c:v>
                </c:pt>
                <c:pt idx="15820">
                  <c:v>21.9722222222222</c:v>
                </c:pt>
                <c:pt idx="15821">
                  <c:v>21.973611111111101</c:v>
                </c:pt>
                <c:pt idx="15822">
                  <c:v>21.975000000000001</c:v>
                </c:pt>
                <c:pt idx="15823">
                  <c:v>21.976388888888899</c:v>
                </c:pt>
                <c:pt idx="15824">
                  <c:v>21.977777777777799</c:v>
                </c:pt>
                <c:pt idx="15825">
                  <c:v>21.9791666666667</c:v>
                </c:pt>
                <c:pt idx="15826">
                  <c:v>21.9805555555556</c:v>
                </c:pt>
                <c:pt idx="15827">
                  <c:v>21.981944444444402</c:v>
                </c:pt>
                <c:pt idx="15828">
                  <c:v>21.983333333333299</c:v>
                </c:pt>
                <c:pt idx="15829">
                  <c:v>21.984722222222199</c:v>
                </c:pt>
                <c:pt idx="15830">
                  <c:v>21.9861111111111</c:v>
                </c:pt>
                <c:pt idx="15831">
                  <c:v>21.987500000000001</c:v>
                </c:pt>
                <c:pt idx="15832">
                  <c:v>21.988888888888901</c:v>
                </c:pt>
                <c:pt idx="15833">
                  <c:v>21.990277777777798</c:v>
                </c:pt>
                <c:pt idx="15834">
                  <c:v>21.991666666666699</c:v>
                </c:pt>
                <c:pt idx="15835">
                  <c:v>21.9930555555556</c:v>
                </c:pt>
                <c:pt idx="15836">
                  <c:v>21.994444444444401</c:v>
                </c:pt>
                <c:pt idx="15837">
                  <c:v>21.995833333333302</c:v>
                </c:pt>
                <c:pt idx="15838">
                  <c:v>21.997222222222199</c:v>
                </c:pt>
                <c:pt idx="15839">
                  <c:v>21.998611111111099</c:v>
                </c:pt>
                <c:pt idx="15840">
                  <c:v>22</c:v>
                </c:pt>
                <c:pt idx="15841">
                  <c:v>22.001388888888901</c:v>
                </c:pt>
                <c:pt idx="15842">
                  <c:v>22.002777777777801</c:v>
                </c:pt>
                <c:pt idx="15843">
                  <c:v>22.004166666666698</c:v>
                </c:pt>
                <c:pt idx="15844">
                  <c:v>22.005555555555599</c:v>
                </c:pt>
                <c:pt idx="15845">
                  <c:v>22.0069444444444</c:v>
                </c:pt>
                <c:pt idx="15846">
                  <c:v>22.008333333333301</c:v>
                </c:pt>
                <c:pt idx="15847">
                  <c:v>22.009722222222202</c:v>
                </c:pt>
                <c:pt idx="15848">
                  <c:v>22.011111111111099</c:v>
                </c:pt>
                <c:pt idx="15849">
                  <c:v>22.012499999999999</c:v>
                </c:pt>
                <c:pt idx="15850">
                  <c:v>22.0138888888889</c:v>
                </c:pt>
                <c:pt idx="15851">
                  <c:v>22.015277777777801</c:v>
                </c:pt>
                <c:pt idx="15852">
                  <c:v>22.016666666666701</c:v>
                </c:pt>
                <c:pt idx="15853">
                  <c:v>22.018055555555598</c:v>
                </c:pt>
                <c:pt idx="15854">
                  <c:v>22.0194444444444</c:v>
                </c:pt>
                <c:pt idx="15855">
                  <c:v>22.0208333333333</c:v>
                </c:pt>
                <c:pt idx="15856">
                  <c:v>22.022222222222201</c:v>
                </c:pt>
                <c:pt idx="15857">
                  <c:v>22.023611111111101</c:v>
                </c:pt>
                <c:pt idx="15858">
                  <c:v>22.024999999999999</c:v>
                </c:pt>
                <c:pt idx="15859">
                  <c:v>22.026388888888899</c:v>
                </c:pt>
                <c:pt idx="15860">
                  <c:v>22.0277777777778</c:v>
                </c:pt>
                <c:pt idx="15861">
                  <c:v>22.029166666666701</c:v>
                </c:pt>
                <c:pt idx="15862">
                  <c:v>22.030555555555601</c:v>
                </c:pt>
                <c:pt idx="15863">
                  <c:v>22.031944444444399</c:v>
                </c:pt>
                <c:pt idx="15864">
                  <c:v>22.033333333333299</c:v>
                </c:pt>
                <c:pt idx="15865">
                  <c:v>22.0347222222222</c:v>
                </c:pt>
                <c:pt idx="15866">
                  <c:v>22.036111111111101</c:v>
                </c:pt>
                <c:pt idx="15867">
                  <c:v>22.037500000000001</c:v>
                </c:pt>
                <c:pt idx="15868">
                  <c:v>22.038888888888899</c:v>
                </c:pt>
                <c:pt idx="15869">
                  <c:v>22.040277777777799</c:v>
                </c:pt>
                <c:pt idx="15870">
                  <c:v>22.0416666666667</c:v>
                </c:pt>
                <c:pt idx="15871">
                  <c:v>22.0430555555556</c:v>
                </c:pt>
                <c:pt idx="15872">
                  <c:v>22.044444444444402</c:v>
                </c:pt>
                <c:pt idx="15873">
                  <c:v>22.045833333333299</c:v>
                </c:pt>
                <c:pt idx="15874">
                  <c:v>22.047222222222199</c:v>
                </c:pt>
                <c:pt idx="15875">
                  <c:v>22.0486111111111</c:v>
                </c:pt>
                <c:pt idx="15876">
                  <c:v>22.05</c:v>
                </c:pt>
                <c:pt idx="15877">
                  <c:v>22.051388888888901</c:v>
                </c:pt>
                <c:pt idx="15878">
                  <c:v>22.052777777777798</c:v>
                </c:pt>
                <c:pt idx="15879">
                  <c:v>22.054166666666699</c:v>
                </c:pt>
                <c:pt idx="15880">
                  <c:v>22.0555555555556</c:v>
                </c:pt>
                <c:pt idx="15881">
                  <c:v>22.056944444444401</c:v>
                </c:pt>
                <c:pt idx="15882">
                  <c:v>22.058333333333302</c:v>
                </c:pt>
                <c:pt idx="15883">
                  <c:v>22.059722222222199</c:v>
                </c:pt>
                <c:pt idx="15884">
                  <c:v>22.061111111111099</c:v>
                </c:pt>
                <c:pt idx="15885">
                  <c:v>22.0625</c:v>
                </c:pt>
                <c:pt idx="15886">
                  <c:v>22.063888888888901</c:v>
                </c:pt>
                <c:pt idx="15887">
                  <c:v>22.065277777777801</c:v>
                </c:pt>
                <c:pt idx="15888">
                  <c:v>22.066666666666698</c:v>
                </c:pt>
                <c:pt idx="15889">
                  <c:v>22.068055555555599</c:v>
                </c:pt>
                <c:pt idx="15890">
                  <c:v>22.0694444444444</c:v>
                </c:pt>
                <c:pt idx="15891">
                  <c:v>22.070833333333301</c:v>
                </c:pt>
                <c:pt idx="15892">
                  <c:v>22.072222222222202</c:v>
                </c:pt>
                <c:pt idx="15893">
                  <c:v>22.073611111111099</c:v>
                </c:pt>
                <c:pt idx="15894">
                  <c:v>22.074999999999999</c:v>
                </c:pt>
                <c:pt idx="15895">
                  <c:v>22.0763888888889</c:v>
                </c:pt>
                <c:pt idx="15896">
                  <c:v>22.077777777777801</c:v>
                </c:pt>
                <c:pt idx="15897">
                  <c:v>22.079166666666701</c:v>
                </c:pt>
                <c:pt idx="15898">
                  <c:v>22.080555555555598</c:v>
                </c:pt>
                <c:pt idx="15899">
                  <c:v>22.0819444444444</c:v>
                </c:pt>
                <c:pt idx="15900">
                  <c:v>22.0833333333333</c:v>
                </c:pt>
                <c:pt idx="15901">
                  <c:v>22.084722222222201</c:v>
                </c:pt>
                <c:pt idx="15902">
                  <c:v>22.086111111111101</c:v>
                </c:pt>
                <c:pt idx="15903">
                  <c:v>22.087499999999999</c:v>
                </c:pt>
                <c:pt idx="15904">
                  <c:v>22.088888888888899</c:v>
                </c:pt>
                <c:pt idx="15905">
                  <c:v>22.0902777777778</c:v>
                </c:pt>
                <c:pt idx="15906">
                  <c:v>22.091666666666701</c:v>
                </c:pt>
                <c:pt idx="15907">
                  <c:v>22.093055555555601</c:v>
                </c:pt>
                <c:pt idx="15908">
                  <c:v>22.094444444444399</c:v>
                </c:pt>
                <c:pt idx="15909">
                  <c:v>22.095833333333299</c:v>
                </c:pt>
                <c:pt idx="15910">
                  <c:v>22.0972222222222</c:v>
                </c:pt>
                <c:pt idx="15911">
                  <c:v>22.098611111111101</c:v>
                </c:pt>
                <c:pt idx="15912">
                  <c:v>22.1</c:v>
                </c:pt>
                <c:pt idx="15913">
                  <c:v>22.101388888888899</c:v>
                </c:pt>
                <c:pt idx="15914">
                  <c:v>22.102777777777799</c:v>
                </c:pt>
                <c:pt idx="15915">
                  <c:v>22.1041666666667</c:v>
                </c:pt>
                <c:pt idx="15916">
                  <c:v>22.1055555555556</c:v>
                </c:pt>
                <c:pt idx="15917">
                  <c:v>22.106944444444402</c:v>
                </c:pt>
                <c:pt idx="15918">
                  <c:v>22.108333333333299</c:v>
                </c:pt>
                <c:pt idx="15919">
                  <c:v>22.109722222222199</c:v>
                </c:pt>
                <c:pt idx="15920">
                  <c:v>22.1111111111111</c:v>
                </c:pt>
                <c:pt idx="15921">
                  <c:v>22.112500000000001</c:v>
                </c:pt>
                <c:pt idx="15922">
                  <c:v>22.113888888888901</c:v>
                </c:pt>
                <c:pt idx="15923">
                  <c:v>22.115277777777798</c:v>
                </c:pt>
                <c:pt idx="15924">
                  <c:v>22.116666666666699</c:v>
                </c:pt>
                <c:pt idx="15925">
                  <c:v>22.1180555555556</c:v>
                </c:pt>
                <c:pt idx="15926">
                  <c:v>22.119444444444401</c:v>
                </c:pt>
                <c:pt idx="15927">
                  <c:v>22.120833333333302</c:v>
                </c:pt>
                <c:pt idx="15928">
                  <c:v>22.122222222222199</c:v>
                </c:pt>
                <c:pt idx="15929">
                  <c:v>22.123611111111099</c:v>
                </c:pt>
                <c:pt idx="15930">
                  <c:v>22.125</c:v>
                </c:pt>
                <c:pt idx="15931">
                  <c:v>22.126388888888901</c:v>
                </c:pt>
                <c:pt idx="15932">
                  <c:v>22.127777777777801</c:v>
                </c:pt>
                <c:pt idx="15933">
                  <c:v>22.129166666666698</c:v>
                </c:pt>
                <c:pt idx="15934">
                  <c:v>22.130555555555599</c:v>
                </c:pt>
                <c:pt idx="15935">
                  <c:v>22.1319444444444</c:v>
                </c:pt>
                <c:pt idx="15936">
                  <c:v>22.133333333333301</c:v>
                </c:pt>
                <c:pt idx="15937">
                  <c:v>22.134722222222202</c:v>
                </c:pt>
                <c:pt idx="15938">
                  <c:v>22.136111111111099</c:v>
                </c:pt>
                <c:pt idx="15939">
                  <c:v>22.137499999999999</c:v>
                </c:pt>
                <c:pt idx="15940">
                  <c:v>22.1388888888889</c:v>
                </c:pt>
                <c:pt idx="15941">
                  <c:v>22.140277777777801</c:v>
                </c:pt>
                <c:pt idx="15942">
                  <c:v>22.141666666666701</c:v>
                </c:pt>
                <c:pt idx="15943">
                  <c:v>22.143055555555598</c:v>
                </c:pt>
                <c:pt idx="15944">
                  <c:v>22.1444444444444</c:v>
                </c:pt>
                <c:pt idx="15945">
                  <c:v>22.1458333333333</c:v>
                </c:pt>
                <c:pt idx="15946">
                  <c:v>22.147222222222201</c:v>
                </c:pt>
                <c:pt idx="15947">
                  <c:v>22.148611111111101</c:v>
                </c:pt>
                <c:pt idx="15948">
                  <c:v>22.15</c:v>
                </c:pt>
                <c:pt idx="15949">
                  <c:v>22.151388888888899</c:v>
                </c:pt>
                <c:pt idx="15950">
                  <c:v>22.1527777777778</c:v>
                </c:pt>
                <c:pt idx="15951">
                  <c:v>22.154166666666701</c:v>
                </c:pt>
                <c:pt idx="15952">
                  <c:v>22.155555555555601</c:v>
                </c:pt>
                <c:pt idx="15953">
                  <c:v>22.156944444444399</c:v>
                </c:pt>
                <c:pt idx="15954">
                  <c:v>22.158333333333299</c:v>
                </c:pt>
                <c:pt idx="15955">
                  <c:v>22.1597222222222</c:v>
                </c:pt>
                <c:pt idx="15956">
                  <c:v>22.161111111111101</c:v>
                </c:pt>
                <c:pt idx="15957">
                  <c:v>22.162500000000001</c:v>
                </c:pt>
                <c:pt idx="15958">
                  <c:v>22.163888888888899</c:v>
                </c:pt>
                <c:pt idx="15959">
                  <c:v>22.165277777777799</c:v>
                </c:pt>
                <c:pt idx="15960">
                  <c:v>22.1666666666667</c:v>
                </c:pt>
                <c:pt idx="15961">
                  <c:v>22.1680555555556</c:v>
                </c:pt>
                <c:pt idx="15962">
                  <c:v>22.169444444444402</c:v>
                </c:pt>
                <c:pt idx="15963">
                  <c:v>22.170833333333299</c:v>
                </c:pt>
                <c:pt idx="15964">
                  <c:v>22.172222222222199</c:v>
                </c:pt>
                <c:pt idx="15965">
                  <c:v>22.1736111111111</c:v>
                </c:pt>
                <c:pt idx="15966">
                  <c:v>22.175000000000001</c:v>
                </c:pt>
                <c:pt idx="15967">
                  <c:v>22.176388888888901</c:v>
                </c:pt>
                <c:pt idx="15968">
                  <c:v>22.177777777777798</c:v>
                </c:pt>
                <c:pt idx="15969">
                  <c:v>22.179166666666699</c:v>
                </c:pt>
                <c:pt idx="15970">
                  <c:v>22.1805555555556</c:v>
                </c:pt>
                <c:pt idx="15971">
                  <c:v>22.181944444444401</c:v>
                </c:pt>
                <c:pt idx="15972">
                  <c:v>22.183333333333302</c:v>
                </c:pt>
                <c:pt idx="15973">
                  <c:v>22.184722222222199</c:v>
                </c:pt>
                <c:pt idx="15974">
                  <c:v>22.186111111111099</c:v>
                </c:pt>
                <c:pt idx="15975">
                  <c:v>22.1875</c:v>
                </c:pt>
                <c:pt idx="15976">
                  <c:v>22.188888888888901</c:v>
                </c:pt>
                <c:pt idx="15977">
                  <c:v>22.190277777777801</c:v>
                </c:pt>
                <c:pt idx="15978">
                  <c:v>22.191666666666698</c:v>
                </c:pt>
                <c:pt idx="15979">
                  <c:v>22.193055555555599</c:v>
                </c:pt>
                <c:pt idx="15980">
                  <c:v>22.1944444444444</c:v>
                </c:pt>
                <c:pt idx="15981">
                  <c:v>22.195833333333301</c:v>
                </c:pt>
                <c:pt idx="15982">
                  <c:v>22.197222222222202</c:v>
                </c:pt>
                <c:pt idx="15983">
                  <c:v>22.198611111111099</c:v>
                </c:pt>
                <c:pt idx="15984">
                  <c:v>22.2</c:v>
                </c:pt>
                <c:pt idx="15985">
                  <c:v>22.2013888888889</c:v>
                </c:pt>
                <c:pt idx="15986">
                  <c:v>22.202777777777801</c:v>
                </c:pt>
                <c:pt idx="15987">
                  <c:v>22.204166666666701</c:v>
                </c:pt>
                <c:pt idx="15988">
                  <c:v>22.205555555555598</c:v>
                </c:pt>
                <c:pt idx="15989">
                  <c:v>22.2069444444444</c:v>
                </c:pt>
                <c:pt idx="15990">
                  <c:v>22.2083333333333</c:v>
                </c:pt>
                <c:pt idx="15991">
                  <c:v>22.209722222222201</c:v>
                </c:pt>
                <c:pt idx="15992">
                  <c:v>22.211111111111101</c:v>
                </c:pt>
                <c:pt idx="15993">
                  <c:v>22.212499999999999</c:v>
                </c:pt>
                <c:pt idx="15994">
                  <c:v>22.213888888888899</c:v>
                </c:pt>
                <c:pt idx="15995">
                  <c:v>22.2152777777778</c:v>
                </c:pt>
                <c:pt idx="15996">
                  <c:v>22.216666666666701</c:v>
                </c:pt>
                <c:pt idx="15997">
                  <c:v>22.218055555555601</c:v>
                </c:pt>
                <c:pt idx="15998">
                  <c:v>22.219444444444399</c:v>
                </c:pt>
                <c:pt idx="15999">
                  <c:v>22.220833333333299</c:v>
                </c:pt>
                <c:pt idx="16000">
                  <c:v>22.2222222222222</c:v>
                </c:pt>
                <c:pt idx="16001">
                  <c:v>22.223611111111101</c:v>
                </c:pt>
                <c:pt idx="16002">
                  <c:v>22.225000000000001</c:v>
                </c:pt>
                <c:pt idx="16003">
                  <c:v>22.226388888888899</c:v>
                </c:pt>
                <c:pt idx="16004">
                  <c:v>22.227777777777799</c:v>
                </c:pt>
                <c:pt idx="16005">
                  <c:v>22.2291666666667</c:v>
                </c:pt>
                <c:pt idx="16006">
                  <c:v>22.2305555555556</c:v>
                </c:pt>
                <c:pt idx="16007">
                  <c:v>22.231944444444402</c:v>
                </c:pt>
                <c:pt idx="16008">
                  <c:v>22.233333333333299</c:v>
                </c:pt>
                <c:pt idx="16009">
                  <c:v>22.234722222222199</c:v>
                </c:pt>
                <c:pt idx="16010">
                  <c:v>22.2361111111111</c:v>
                </c:pt>
                <c:pt idx="16011">
                  <c:v>22.237500000000001</c:v>
                </c:pt>
                <c:pt idx="16012">
                  <c:v>22.238888888888901</c:v>
                </c:pt>
                <c:pt idx="16013">
                  <c:v>22.240277777777798</c:v>
                </c:pt>
                <c:pt idx="16014">
                  <c:v>22.241666666666699</c:v>
                </c:pt>
                <c:pt idx="16015">
                  <c:v>22.2430555555556</c:v>
                </c:pt>
                <c:pt idx="16016">
                  <c:v>22.244444444444401</c:v>
                </c:pt>
                <c:pt idx="16017">
                  <c:v>22.245833333333302</c:v>
                </c:pt>
                <c:pt idx="16018">
                  <c:v>22.247222222222199</c:v>
                </c:pt>
                <c:pt idx="16019">
                  <c:v>22.248611111111099</c:v>
                </c:pt>
                <c:pt idx="16020">
                  <c:v>22.25</c:v>
                </c:pt>
                <c:pt idx="16021">
                  <c:v>22.251388888888901</c:v>
                </c:pt>
                <c:pt idx="16022">
                  <c:v>22.252777777777801</c:v>
                </c:pt>
                <c:pt idx="16023">
                  <c:v>22.254166666666698</c:v>
                </c:pt>
                <c:pt idx="16024">
                  <c:v>22.255555555555599</c:v>
                </c:pt>
                <c:pt idx="16025">
                  <c:v>22.2569444444444</c:v>
                </c:pt>
                <c:pt idx="16026">
                  <c:v>22.258333333333301</c:v>
                </c:pt>
                <c:pt idx="16027">
                  <c:v>22.259722222222202</c:v>
                </c:pt>
                <c:pt idx="16028">
                  <c:v>22.261111111111099</c:v>
                </c:pt>
                <c:pt idx="16029">
                  <c:v>22.262499999999999</c:v>
                </c:pt>
                <c:pt idx="16030">
                  <c:v>22.2638888888889</c:v>
                </c:pt>
                <c:pt idx="16031">
                  <c:v>22.265277777777801</c:v>
                </c:pt>
                <c:pt idx="16032">
                  <c:v>22.266666666666701</c:v>
                </c:pt>
                <c:pt idx="16033">
                  <c:v>22.268055555555598</c:v>
                </c:pt>
                <c:pt idx="16034">
                  <c:v>22.2694444444444</c:v>
                </c:pt>
                <c:pt idx="16035">
                  <c:v>22.2708333333333</c:v>
                </c:pt>
                <c:pt idx="16036">
                  <c:v>22.272222222222201</c:v>
                </c:pt>
                <c:pt idx="16037">
                  <c:v>22.273611111111101</c:v>
                </c:pt>
                <c:pt idx="16038">
                  <c:v>22.274999999999999</c:v>
                </c:pt>
                <c:pt idx="16039">
                  <c:v>22.276388888888899</c:v>
                </c:pt>
                <c:pt idx="16040">
                  <c:v>22.2777777777778</c:v>
                </c:pt>
                <c:pt idx="16041">
                  <c:v>22.279166666666701</c:v>
                </c:pt>
                <c:pt idx="16042">
                  <c:v>22.280555555555601</c:v>
                </c:pt>
                <c:pt idx="16043">
                  <c:v>22.281944444444399</c:v>
                </c:pt>
                <c:pt idx="16044">
                  <c:v>22.283333333333299</c:v>
                </c:pt>
                <c:pt idx="16045">
                  <c:v>22.2847222222222</c:v>
                </c:pt>
                <c:pt idx="16046">
                  <c:v>22.286111111111101</c:v>
                </c:pt>
                <c:pt idx="16047">
                  <c:v>22.287500000000001</c:v>
                </c:pt>
                <c:pt idx="16048">
                  <c:v>22.288888888888899</c:v>
                </c:pt>
                <c:pt idx="16049">
                  <c:v>22.290277777777799</c:v>
                </c:pt>
                <c:pt idx="16050">
                  <c:v>22.2916666666667</c:v>
                </c:pt>
                <c:pt idx="16051">
                  <c:v>22.2930555555556</c:v>
                </c:pt>
                <c:pt idx="16052">
                  <c:v>22.294444444444402</c:v>
                </c:pt>
                <c:pt idx="16053">
                  <c:v>22.295833333333299</c:v>
                </c:pt>
                <c:pt idx="16054">
                  <c:v>22.297222222222199</c:v>
                </c:pt>
                <c:pt idx="16055">
                  <c:v>22.2986111111111</c:v>
                </c:pt>
                <c:pt idx="16056">
                  <c:v>22.3</c:v>
                </c:pt>
                <c:pt idx="16057">
                  <c:v>22.301388888888901</c:v>
                </c:pt>
                <c:pt idx="16058">
                  <c:v>22.302777777777798</c:v>
                </c:pt>
                <c:pt idx="16059">
                  <c:v>22.304166666666699</c:v>
                </c:pt>
                <c:pt idx="16060">
                  <c:v>22.3055555555556</c:v>
                </c:pt>
                <c:pt idx="16061">
                  <c:v>22.306944444444401</c:v>
                </c:pt>
                <c:pt idx="16062">
                  <c:v>22.308333333333302</c:v>
                </c:pt>
                <c:pt idx="16063">
                  <c:v>22.309722222222199</c:v>
                </c:pt>
                <c:pt idx="16064">
                  <c:v>22.311111111111099</c:v>
                </c:pt>
                <c:pt idx="16065">
                  <c:v>22.3125</c:v>
                </c:pt>
                <c:pt idx="16066">
                  <c:v>22.313888888888901</c:v>
                </c:pt>
                <c:pt idx="16067">
                  <c:v>22.315277777777801</c:v>
                </c:pt>
                <c:pt idx="16068">
                  <c:v>22.316666666666698</c:v>
                </c:pt>
                <c:pt idx="16069">
                  <c:v>22.318055555555599</c:v>
                </c:pt>
                <c:pt idx="16070">
                  <c:v>22.3194444444444</c:v>
                </c:pt>
                <c:pt idx="16071">
                  <c:v>22.320833333333301</c:v>
                </c:pt>
                <c:pt idx="16072">
                  <c:v>22.322222222222202</c:v>
                </c:pt>
                <c:pt idx="16073">
                  <c:v>22.323611111111099</c:v>
                </c:pt>
                <c:pt idx="16074">
                  <c:v>22.324999999999999</c:v>
                </c:pt>
                <c:pt idx="16075">
                  <c:v>22.3263888888889</c:v>
                </c:pt>
                <c:pt idx="16076">
                  <c:v>22.327777777777801</c:v>
                </c:pt>
                <c:pt idx="16077">
                  <c:v>22.329166666666701</c:v>
                </c:pt>
                <c:pt idx="16078">
                  <c:v>22.330555555555598</c:v>
                </c:pt>
                <c:pt idx="16079">
                  <c:v>22.3319444444444</c:v>
                </c:pt>
                <c:pt idx="16080">
                  <c:v>22.3333333333333</c:v>
                </c:pt>
                <c:pt idx="16081">
                  <c:v>22.334722222222201</c:v>
                </c:pt>
                <c:pt idx="16082">
                  <c:v>22.336111111111101</c:v>
                </c:pt>
                <c:pt idx="16083">
                  <c:v>22.337499999999999</c:v>
                </c:pt>
                <c:pt idx="16084">
                  <c:v>22.338888888888899</c:v>
                </c:pt>
                <c:pt idx="16085">
                  <c:v>22.3402777777778</c:v>
                </c:pt>
                <c:pt idx="16086">
                  <c:v>22.341666666666701</c:v>
                </c:pt>
                <c:pt idx="16087">
                  <c:v>22.343055555555601</c:v>
                </c:pt>
                <c:pt idx="16088">
                  <c:v>22.344444444444399</c:v>
                </c:pt>
                <c:pt idx="16089">
                  <c:v>22.345833333333299</c:v>
                </c:pt>
                <c:pt idx="16090">
                  <c:v>22.3472222222222</c:v>
                </c:pt>
                <c:pt idx="16091">
                  <c:v>22.348611111111101</c:v>
                </c:pt>
                <c:pt idx="16092">
                  <c:v>22.35</c:v>
                </c:pt>
                <c:pt idx="16093">
                  <c:v>22.351388888888899</c:v>
                </c:pt>
                <c:pt idx="16094">
                  <c:v>22.352777777777799</c:v>
                </c:pt>
                <c:pt idx="16095">
                  <c:v>22.3541666666667</c:v>
                </c:pt>
                <c:pt idx="16096">
                  <c:v>22.3555555555556</c:v>
                </c:pt>
                <c:pt idx="16097">
                  <c:v>22.356944444444402</c:v>
                </c:pt>
                <c:pt idx="16098">
                  <c:v>22.358333333333299</c:v>
                </c:pt>
                <c:pt idx="16099">
                  <c:v>22.359722222222199</c:v>
                </c:pt>
                <c:pt idx="16100">
                  <c:v>22.3611111111111</c:v>
                </c:pt>
                <c:pt idx="16101">
                  <c:v>22.362500000000001</c:v>
                </c:pt>
                <c:pt idx="16102">
                  <c:v>22.363888888888901</c:v>
                </c:pt>
                <c:pt idx="16103">
                  <c:v>22.365277777777798</c:v>
                </c:pt>
                <c:pt idx="16104">
                  <c:v>22.366666666666699</c:v>
                </c:pt>
                <c:pt idx="16105">
                  <c:v>22.3680555555556</c:v>
                </c:pt>
                <c:pt idx="16106">
                  <c:v>22.369444444444401</c:v>
                </c:pt>
                <c:pt idx="16107">
                  <c:v>22.370833333333302</c:v>
                </c:pt>
                <c:pt idx="16108">
                  <c:v>22.372222222222199</c:v>
                </c:pt>
                <c:pt idx="16109">
                  <c:v>22.373611111111099</c:v>
                </c:pt>
                <c:pt idx="16110">
                  <c:v>22.375</c:v>
                </c:pt>
                <c:pt idx="16111">
                  <c:v>22.376388888888901</c:v>
                </c:pt>
                <c:pt idx="16112">
                  <c:v>22.377777777777801</c:v>
                </c:pt>
                <c:pt idx="16113">
                  <c:v>22.379166666666698</c:v>
                </c:pt>
                <c:pt idx="16114">
                  <c:v>22.380555555555599</c:v>
                </c:pt>
                <c:pt idx="16115">
                  <c:v>22.3819444444444</c:v>
                </c:pt>
                <c:pt idx="16116">
                  <c:v>22.383333333333301</c:v>
                </c:pt>
                <c:pt idx="16117">
                  <c:v>22.384722222222202</c:v>
                </c:pt>
                <c:pt idx="16118">
                  <c:v>22.386111111111099</c:v>
                </c:pt>
                <c:pt idx="16119">
                  <c:v>22.387499999999999</c:v>
                </c:pt>
                <c:pt idx="16120">
                  <c:v>22.3888888888889</c:v>
                </c:pt>
                <c:pt idx="16121">
                  <c:v>22.390277777777801</c:v>
                </c:pt>
                <c:pt idx="16122">
                  <c:v>22.391666666666701</c:v>
                </c:pt>
                <c:pt idx="16123">
                  <c:v>22.393055555555598</c:v>
                </c:pt>
                <c:pt idx="16124">
                  <c:v>22.3944444444444</c:v>
                </c:pt>
                <c:pt idx="16125">
                  <c:v>22.3958333333333</c:v>
                </c:pt>
                <c:pt idx="16126">
                  <c:v>22.397222222222201</c:v>
                </c:pt>
                <c:pt idx="16127">
                  <c:v>22.398611111111101</c:v>
                </c:pt>
                <c:pt idx="16128">
                  <c:v>22.4</c:v>
                </c:pt>
                <c:pt idx="16129">
                  <c:v>22.401388888888899</c:v>
                </c:pt>
                <c:pt idx="16130">
                  <c:v>22.4027777777778</c:v>
                </c:pt>
                <c:pt idx="16131">
                  <c:v>22.404166666666701</c:v>
                </c:pt>
                <c:pt idx="16132">
                  <c:v>22.405555555555601</c:v>
                </c:pt>
                <c:pt idx="16133">
                  <c:v>22.406944444444399</c:v>
                </c:pt>
                <c:pt idx="16134">
                  <c:v>22.408333333333299</c:v>
                </c:pt>
                <c:pt idx="16135">
                  <c:v>22.4097222222222</c:v>
                </c:pt>
                <c:pt idx="16136">
                  <c:v>22.411111111111101</c:v>
                </c:pt>
                <c:pt idx="16137">
                  <c:v>22.412500000000001</c:v>
                </c:pt>
                <c:pt idx="16138">
                  <c:v>22.413888888888899</c:v>
                </c:pt>
                <c:pt idx="16139">
                  <c:v>22.415277777777799</c:v>
                </c:pt>
                <c:pt idx="16140">
                  <c:v>22.4166666666667</c:v>
                </c:pt>
                <c:pt idx="16141">
                  <c:v>22.4180555555556</c:v>
                </c:pt>
                <c:pt idx="16142">
                  <c:v>22.419444444444402</c:v>
                </c:pt>
                <c:pt idx="16143">
                  <c:v>22.420833333333299</c:v>
                </c:pt>
                <c:pt idx="16144">
                  <c:v>22.422222222222199</c:v>
                </c:pt>
                <c:pt idx="16145">
                  <c:v>22.4236111111111</c:v>
                </c:pt>
                <c:pt idx="16146">
                  <c:v>22.425000000000001</c:v>
                </c:pt>
                <c:pt idx="16147">
                  <c:v>22.426388888888901</c:v>
                </c:pt>
                <c:pt idx="16148">
                  <c:v>22.427777777777798</c:v>
                </c:pt>
                <c:pt idx="16149">
                  <c:v>22.429166666666699</c:v>
                </c:pt>
                <c:pt idx="16150">
                  <c:v>22.4305555555556</c:v>
                </c:pt>
                <c:pt idx="16151">
                  <c:v>22.431944444444401</c:v>
                </c:pt>
                <c:pt idx="16152">
                  <c:v>22.433333333333302</c:v>
                </c:pt>
                <c:pt idx="16153">
                  <c:v>22.434722222222199</c:v>
                </c:pt>
                <c:pt idx="16154">
                  <c:v>22.436111111111099</c:v>
                </c:pt>
                <c:pt idx="16155">
                  <c:v>22.4375</c:v>
                </c:pt>
                <c:pt idx="16156">
                  <c:v>22.438888888888901</c:v>
                </c:pt>
                <c:pt idx="16157">
                  <c:v>22.440277777777801</c:v>
                </c:pt>
                <c:pt idx="16158">
                  <c:v>22.441666666666698</c:v>
                </c:pt>
                <c:pt idx="16159">
                  <c:v>22.443055555555599</c:v>
                </c:pt>
                <c:pt idx="16160">
                  <c:v>22.4444444444444</c:v>
                </c:pt>
                <c:pt idx="16161">
                  <c:v>22.445833333333301</c:v>
                </c:pt>
                <c:pt idx="16162">
                  <c:v>22.447222222222202</c:v>
                </c:pt>
                <c:pt idx="16163">
                  <c:v>22.448611111111099</c:v>
                </c:pt>
                <c:pt idx="16164">
                  <c:v>22.45</c:v>
                </c:pt>
                <c:pt idx="16165">
                  <c:v>22.4513888888889</c:v>
                </c:pt>
                <c:pt idx="16166">
                  <c:v>22.452777777777801</c:v>
                </c:pt>
                <c:pt idx="16167">
                  <c:v>22.454166666666701</c:v>
                </c:pt>
                <c:pt idx="16168">
                  <c:v>22.455555555555598</c:v>
                </c:pt>
                <c:pt idx="16169">
                  <c:v>22.4569444444444</c:v>
                </c:pt>
                <c:pt idx="16170">
                  <c:v>22.4583333333333</c:v>
                </c:pt>
                <c:pt idx="16171">
                  <c:v>22.459722222222201</c:v>
                </c:pt>
                <c:pt idx="16172">
                  <c:v>22.461111111111101</c:v>
                </c:pt>
                <c:pt idx="16173">
                  <c:v>22.462499999999999</c:v>
                </c:pt>
                <c:pt idx="16174">
                  <c:v>22.463888888888899</c:v>
                </c:pt>
                <c:pt idx="16175">
                  <c:v>22.4652777777778</c:v>
                </c:pt>
                <c:pt idx="16176">
                  <c:v>22.466666666666701</c:v>
                </c:pt>
                <c:pt idx="16177">
                  <c:v>22.468055555555601</c:v>
                </c:pt>
                <c:pt idx="16178">
                  <c:v>22.469444444444399</c:v>
                </c:pt>
                <c:pt idx="16179">
                  <c:v>22.470833333333299</c:v>
                </c:pt>
                <c:pt idx="16180">
                  <c:v>22.4722222222222</c:v>
                </c:pt>
                <c:pt idx="16181">
                  <c:v>22.473611111111101</c:v>
                </c:pt>
                <c:pt idx="16182">
                  <c:v>22.475000000000001</c:v>
                </c:pt>
                <c:pt idx="16183">
                  <c:v>22.476388888888899</c:v>
                </c:pt>
                <c:pt idx="16184">
                  <c:v>22.477777777777799</c:v>
                </c:pt>
                <c:pt idx="16185">
                  <c:v>22.4791666666667</c:v>
                </c:pt>
                <c:pt idx="16186">
                  <c:v>22.4805555555556</c:v>
                </c:pt>
                <c:pt idx="16187">
                  <c:v>22.481944444444402</c:v>
                </c:pt>
                <c:pt idx="16188">
                  <c:v>22.483333333333299</c:v>
                </c:pt>
                <c:pt idx="16189">
                  <c:v>22.484722222222199</c:v>
                </c:pt>
                <c:pt idx="16190">
                  <c:v>22.4861111111111</c:v>
                </c:pt>
                <c:pt idx="16191">
                  <c:v>22.487500000000001</c:v>
                </c:pt>
                <c:pt idx="16192">
                  <c:v>22.488888888888901</c:v>
                </c:pt>
                <c:pt idx="16193">
                  <c:v>22.490277777777798</c:v>
                </c:pt>
                <c:pt idx="16194">
                  <c:v>22.491666666666699</c:v>
                </c:pt>
                <c:pt idx="16195">
                  <c:v>22.4930555555556</c:v>
                </c:pt>
                <c:pt idx="16196">
                  <c:v>22.494444444444401</c:v>
                </c:pt>
                <c:pt idx="16197">
                  <c:v>22.495833333333302</c:v>
                </c:pt>
                <c:pt idx="16198">
                  <c:v>22.497222222222199</c:v>
                </c:pt>
                <c:pt idx="16199">
                  <c:v>22.498611111111099</c:v>
                </c:pt>
                <c:pt idx="16200">
                  <c:v>22.5</c:v>
                </c:pt>
                <c:pt idx="16201">
                  <c:v>22.501388888888901</c:v>
                </c:pt>
                <c:pt idx="16202">
                  <c:v>22.502777777777801</c:v>
                </c:pt>
                <c:pt idx="16203">
                  <c:v>22.504166666666698</c:v>
                </c:pt>
                <c:pt idx="16204">
                  <c:v>22.505555555555599</c:v>
                </c:pt>
                <c:pt idx="16205">
                  <c:v>22.5069444444444</c:v>
                </c:pt>
                <c:pt idx="16206">
                  <c:v>22.508333333333301</c:v>
                </c:pt>
                <c:pt idx="16207">
                  <c:v>22.509722222222202</c:v>
                </c:pt>
                <c:pt idx="16208">
                  <c:v>22.511111111111099</c:v>
                </c:pt>
                <c:pt idx="16209">
                  <c:v>22.512499999999999</c:v>
                </c:pt>
                <c:pt idx="16210">
                  <c:v>22.5138888888889</c:v>
                </c:pt>
                <c:pt idx="16211">
                  <c:v>22.515277777777801</c:v>
                </c:pt>
                <c:pt idx="16212">
                  <c:v>22.516666666666701</c:v>
                </c:pt>
                <c:pt idx="16213">
                  <c:v>22.518055555555598</c:v>
                </c:pt>
                <c:pt idx="16214">
                  <c:v>22.5194444444444</c:v>
                </c:pt>
                <c:pt idx="16215">
                  <c:v>22.5208333333333</c:v>
                </c:pt>
                <c:pt idx="16216">
                  <c:v>22.522222222222201</c:v>
                </c:pt>
                <c:pt idx="16217">
                  <c:v>22.523611111111101</c:v>
                </c:pt>
                <c:pt idx="16218">
                  <c:v>22.524999999999999</c:v>
                </c:pt>
                <c:pt idx="16219">
                  <c:v>22.526388888888899</c:v>
                </c:pt>
                <c:pt idx="16220">
                  <c:v>22.5277777777778</c:v>
                </c:pt>
                <c:pt idx="16221">
                  <c:v>22.529166666666701</c:v>
                </c:pt>
                <c:pt idx="16222">
                  <c:v>22.530555555555601</c:v>
                </c:pt>
                <c:pt idx="16223">
                  <c:v>22.531944444444399</c:v>
                </c:pt>
                <c:pt idx="16224">
                  <c:v>22.533333333333299</c:v>
                </c:pt>
                <c:pt idx="16225">
                  <c:v>22.5347222222222</c:v>
                </c:pt>
                <c:pt idx="16226">
                  <c:v>22.536111111111101</c:v>
                </c:pt>
                <c:pt idx="16227">
                  <c:v>22.537500000000001</c:v>
                </c:pt>
                <c:pt idx="16228">
                  <c:v>22.538888888888899</c:v>
                </c:pt>
                <c:pt idx="16229">
                  <c:v>22.540277777777799</c:v>
                </c:pt>
                <c:pt idx="16230">
                  <c:v>22.5416666666667</c:v>
                </c:pt>
                <c:pt idx="16231">
                  <c:v>22.5430555555556</c:v>
                </c:pt>
                <c:pt idx="16232">
                  <c:v>22.544444444444402</c:v>
                </c:pt>
                <c:pt idx="16233">
                  <c:v>22.545833333333299</c:v>
                </c:pt>
                <c:pt idx="16234">
                  <c:v>22.547222222222199</c:v>
                </c:pt>
                <c:pt idx="16235">
                  <c:v>22.5486111111111</c:v>
                </c:pt>
                <c:pt idx="16236">
                  <c:v>22.55</c:v>
                </c:pt>
                <c:pt idx="16237">
                  <c:v>22.551388888888901</c:v>
                </c:pt>
                <c:pt idx="16238">
                  <c:v>22.552777777777798</c:v>
                </c:pt>
                <c:pt idx="16239">
                  <c:v>22.554166666666699</c:v>
                </c:pt>
                <c:pt idx="16240">
                  <c:v>22.5555555555556</c:v>
                </c:pt>
                <c:pt idx="16241">
                  <c:v>22.556944444444401</c:v>
                </c:pt>
                <c:pt idx="16242">
                  <c:v>22.558333333333302</c:v>
                </c:pt>
                <c:pt idx="16243">
                  <c:v>22.559722222222199</c:v>
                </c:pt>
                <c:pt idx="16244">
                  <c:v>22.561111111111099</c:v>
                </c:pt>
                <c:pt idx="16245">
                  <c:v>22.5625</c:v>
                </c:pt>
                <c:pt idx="16246">
                  <c:v>22.563888888888901</c:v>
                </c:pt>
                <c:pt idx="16247">
                  <c:v>22.565277777777801</c:v>
                </c:pt>
                <c:pt idx="16248">
                  <c:v>22.566666666666698</c:v>
                </c:pt>
                <c:pt idx="16249">
                  <c:v>22.568055555555599</c:v>
                </c:pt>
                <c:pt idx="16250">
                  <c:v>22.5694444444444</c:v>
                </c:pt>
                <c:pt idx="16251">
                  <c:v>22.570833333333301</c:v>
                </c:pt>
                <c:pt idx="16252">
                  <c:v>22.572222222222202</c:v>
                </c:pt>
                <c:pt idx="16253">
                  <c:v>22.573611111111099</c:v>
                </c:pt>
                <c:pt idx="16254">
                  <c:v>22.574999999999999</c:v>
                </c:pt>
                <c:pt idx="16255">
                  <c:v>22.5763888888889</c:v>
                </c:pt>
                <c:pt idx="16256">
                  <c:v>22.577777777777801</c:v>
                </c:pt>
                <c:pt idx="16257">
                  <c:v>22.579166666666701</c:v>
                </c:pt>
                <c:pt idx="16258">
                  <c:v>22.580555555555598</c:v>
                </c:pt>
                <c:pt idx="16259">
                  <c:v>22.5819444444444</c:v>
                </c:pt>
                <c:pt idx="16260">
                  <c:v>22.5833333333333</c:v>
                </c:pt>
                <c:pt idx="16261">
                  <c:v>22.584722222222201</c:v>
                </c:pt>
                <c:pt idx="16262">
                  <c:v>22.586111111111101</c:v>
                </c:pt>
                <c:pt idx="16263">
                  <c:v>22.587499999999999</c:v>
                </c:pt>
                <c:pt idx="16264">
                  <c:v>22.588888888888899</c:v>
                </c:pt>
                <c:pt idx="16265">
                  <c:v>22.5902777777778</c:v>
                </c:pt>
                <c:pt idx="16266">
                  <c:v>22.591666666666701</c:v>
                </c:pt>
                <c:pt idx="16267">
                  <c:v>22.593055555555601</c:v>
                </c:pt>
                <c:pt idx="16268">
                  <c:v>22.594444444444399</c:v>
                </c:pt>
                <c:pt idx="16269">
                  <c:v>22.595833333333299</c:v>
                </c:pt>
                <c:pt idx="16270">
                  <c:v>22.5972222222222</c:v>
                </c:pt>
                <c:pt idx="16271">
                  <c:v>22.598611111111101</c:v>
                </c:pt>
                <c:pt idx="16272">
                  <c:v>22.6</c:v>
                </c:pt>
                <c:pt idx="16273">
                  <c:v>22.601388888888899</c:v>
                </c:pt>
                <c:pt idx="16274">
                  <c:v>22.602777777777799</c:v>
                </c:pt>
                <c:pt idx="16275">
                  <c:v>22.6041666666667</c:v>
                </c:pt>
                <c:pt idx="16276">
                  <c:v>22.6055555555556</c:v>
                </c:pt>
                <c:pt idx="16277">
                  <c:v>22.606944444444402</c:v>
                </c:pt>
                <c:pt idx="16278">
                  <c:v>22.608333333333299</c:v>
                </c:pt>
                <c:pt idx="16279">
                  <c:v>22.609722222222199</c:v>
                </c:pt>
                <c:pt idx="16280">
                  <c:v>22.6111111111111</c:v>
                </c:pt>
                <c:pt idx="16281">
                  <c:v>22.612500000000001</c:v>
                </c:pt>
                <c:pt idx="16282">
                  <c:v>22.613888888888901</c:v>
                </c:pt>
                <c:pt idx="16283">
                  <c:v>22.615277777777798</c:v>
                </c:pt>
                <c:pt idx="16284">
                  <c:v>22.616666666666699</c:v>
                </c:pt>
                <c:pt idx="16285">
                  <c:v>22.6180555555556</c:v>
                </c:pt>
                <c:pt idx="16286">
                  <c:v>22.619444444444401</c:v>
                </c:pt>
                <c:pt idx="16287">
                  <c:v>22.620833333333302</c:v>
                </c:pt>
                <c:pt idx="16288">
                  <c:v>22.622222222222199</c:v>
                </c:pt>
                <c:pt idx="16289">
                  <c:v>22.623611111111099</c:v>
                </c:pt>
                <c:pt idx="16290">
                  <c:v>22.625</c:v>
                </c:pt>
                <c:pt idx="16291">
                  <c:v>22.626388888888901</c:v>
                </c:pt>
                <c:pt idx="16292">
                  <c:v>22.627777777777801</c:v>
                </c:pt>
                <c:pt idx="16293">
                  <c:v>22.629166666666698</c:v>
                </c:pt>
                <c:pt idx="16294">
                  <c:v>22.630555555555599</c:v>
                </c:pt>
                <c:pt idx="16295">
                  <c:v>22.6319444444444</c:v>
                </c:pt>
                <c:pt idx="16296">
                  <c:v>22.633333333333301</c:v>
                </c:pt>
                <c:pt idx="16297">
                  <c:v>22.634722222222202</c:v>
                </c:pt>
                <c:pt idx="16298">
                  <c:v>22.636111111111099</c:v>
                </c:pt>
                <c:pt idx="16299">
                  <c:v>22.637499999999999</c:v>
                </c:pt>
                <c:pt idx="16300">
                  <c:v>22.6388888888889</c:v>
                </c:pt>
                <c:pt idx="16301">
                  <c:v>22.640277777777801</c:v>
                </c:pt>
                <c:pt idx="16302">
                  <c:v>22.641666666666701</c:v>
                </c:pt>
                <c:pt idx="16303">
                  <c:v>22.643055555555598</c:v>
                </c:pt>
                <c:pt idx="16304">
                  <c:v>22.6444444444444</c:v>
                </c:pt>
                <c:pt idx="16305">
                  <c:v>22.6458333333333</c:v>
                </c:pt>
                <c:pt idx="16306">
                  <c:v>22.647222222222201</c:v>
                </c:pt>
                <c:pt idx="16307">
                  <c:v>22.648611111111101</c:v>
                </c:pt>
                <c:pt idx="16308">
                  <c:v>22.65</c:v>
                </c:pt>
                <c:pt idx="16309">
                  <c:v>22.651388888888899</c:v>
                </c:pt>
                <c:pt idx="16310">
                  <c:v>22.6527777777778</c:v>
                </c:pt>
                <c:pt idx="16311">
                  <c:v>22.654166666666701</c:v>
                </c:pt>
                <c:pt idx="16312">
                  <c:v>22.655555555555601</c:v>
                </c:pt>
                <c:pt idx="16313">
                  <c:v>22.656944444444399</c:v>
                </c:pt>
                <c:pt idx="16314">
                  <c:v>22.658333333333299</c:v>
                </c:pt>
                <c:pt idx="16315">
                  <c:v>22.6597222222222</c:v>
                </c:pt>
                <c:pt idx="16316">
                  <c:v>22.661111111111101</c:v>
                </c:pt>
                <c:pt idx="16317">
                  <c:v>22.662500000000001</c:v>
                </c:pt>
                <c:pt idx="16318">
                  <c:v>22.663888888888899</c:v>
                </c:pt>
                <c:pt idx="16319">
                  <c:v>22.665277777777799</c:v>
                </c:pt>
                <c:pt idx="16320">
                  <c:v>22.6666666666667</c:v>
                </c:pt>
                <c:pt idx="16321">
                  <c:v>22.6680555555556</c:v>
                </c:pt>
                <c:pt idx="16322">
                  <c:v>22.669444444444402</c:v>
                </c:pt>
                <c:pt idx="16323">
                  <c:v>22.670833333333299</c:v>
                </c:pt>
                <c:pt idx="16324">
                  <c:v>22.672222222222199</c:v>
                </c:pt>
                <c:pt idx="16325">
                  <c:v>22.6736111111111</c:v>
                </c:pt>
                <c:pt idx="16326">
                  <c:v>22.675000000000001</c:v>
                </c:pt>
                <c:pt idx="16327">
                  <c:v>22.676388888888901</c:v>
                </c:pt>
                <c:pt idx="16328">
                  <c:v>22.677777777777798</c:v>
                </c:pt>
                <c:pt idx="16329">
                  <c:v>22.679166666666699</c:v>
                </c:pt>
                <c:pt idx="16330">
                  <c:v>22.6805555555556</c:v>
                </c:pt>
                <c:pt idx="16331">
                  <c:v>22.681944444444401</c:v>
                </c:pt>
                <c:pt idx="16332">
                  <c:v>22.683333333333302</c:v>
                </c:pt>
                <c:pt idx="16333">
                  <c:v>22.684722222222199</c:v>
                </c:pt>
                <c:pt idx="16334">
                  <c:v>22.686111111111099</c:v>
                </c:pt>
                <c:pt idx="16335">
                  <c:v>22.6875</c:v>
                </c:pt>
                <c:pt idx="16336">
                  <c:v>22.688888888888901</c:v>
                </c:pt>
                <c:pt idx="16337">
                  <c:v>22.690277777777801</c:v>
                </c:pt>
                <c:pt idx="16338">
                  <c:v>22.691666666666698</c:v>
                </c:pt>
                <c:pt idx="16339">
                  <c:v>22.693055555555599</c:v>
                </c:pt>
                <c:pt idx="16340">
                  <c:v>22.6944444444444</c:v>
                </c:pt>
                <c:pt idx="16341">
                  <c:v>22.695833333333301</c:v>
                </c:pt>
                <c:pt idx="16342">
                  <c:v>22.697222222222202</c:v>
                </c:pt>
                <c:pt idx="16343">
                  <c:v>22.698611111111099</c:v>
                </c:pt>
                <c:pt idx="16344">
                  <c:v>22.7</c:v>
                </c:pt>
                <c:pt idx="16345">
                  <c:v>22.7013888888889</c:v>
                </c:pt>
                <c:pt idx="16346">
                  <c:v>22.702777777777801</c:v>
                </c:pt>
                <c:pt idx="16347">
                  <c:v>22.704166666666701</c:v>
                </c:pt>
                <c:pt idx="16348">
                  <c:v>22.705555555555598</c:v>
                </c:pt>
                <c:pt idx="16349">
                  <c:v>22.7069444444444</c:v>
                </c:pt>
                <c:pt idx="16350">
                  <c:v>22.7083333333333</c:v>
                </c:pt>
                <c:pt idx="16351">
                  <c:v>22.709722222222201</c:v>
                </c:pt>
                <c:pt idx="16352">
                  <c:v>22.711111111111101</c:v>
                </c:pt>
                <c:pt idx="16353">
                  <c:v>22.712499999999999</c:v>
                </c:pt>
                <c:pt idx="16354">
                  <c:v>22.713888888888899</c:v>
                </c:pt>
                <c:pt idx="16355">
                  <c:v>22.7152777777778</c:v>
                </c:pt>
                <c:pt idx="16356">
                  <c:v>22.716666666666701</c:v>
                </c:pt>
                <c:pt idx="16357">
                  <c:v>22.718055555555601</c:v>
                </c:pt>
                <c:pt idx="16358">
                  <c:v>22.719444444444399</c:v>
                </c:pt>
                <c:pt idx="16359">
                  <c:v>22.720833333333299</c:v>
                </c:pt>
                <c:pt idx="16360">
                  <c:v>22.7222222222222</c:v>
                </c:pt>
                <c:pt idx="16361">
                  <c:v>22.723611111111101</c:v>
                </c:pt>
                <c:pt idx="16362">
                  <c:v>22.725000000000001</c:v>
                </c:pt>
                <c:pt idx="16363">
                  <c:v>22.726388888888899</c:v>
                </c:pt>
                <c:pt idx="16364">
                  <c:v>22.727777777777799</c:v>
                </c:pt>
                <c:pt idx="16365">
                  <c:v>22.7291666666667</c:v>
                </c:pt>
                <c:pt idx="16366">
                  <c:v>22.7305555555556</c:v>
                </c:pt>
                <c:pt idx="16367">
                  <c:v>22.731944444444402</c:v>
                </c:pt>
                <c:pt idx="16368">
                  <c:v>22.733333333333299</c:v>
                </c:pt>
                <c:pt idx="16369">
                  <c:v>22.734722222222199</c:v>
                </c:pt>
                <c:pt idx="16370">
                  <c:v>22.7361111111111</c:v>
                </c:pt>
                <c:pt idx="16371">
                  <c:v>22.737500000000001</c:v>
                </c:pt>
                <c:pt idx="16372">
                  <c:v>22.738888888888901</c:v>
                </c:pt>
                <c:pt idx="16373">
                  <c:v>22.740277777777798</c:v>
                </c:pt>
                <c:pt idx="16374">
                  <c:v>22.741666666666699</c:v>
                </c:pt>
                <c:pt idx="16375">
                  <c:v>22.7430555555556</c:v>
                </c:pt>
                <c:pt idx="16376">
                  <c:v>22.744444444444401</c:v>
                </c:pt>
                <c:pt idx="16377">
                  <c:v>22.745833333333302</c:v>
                </c:pt>
                <c:pt idx="16378">
                  <c:v>22.747222222222199</c:v>
                </c:pt>
                <c:pt idx="16379">
                  <c:v>22.748611111111099</c:v>
                </c:pt>
                <c:pt idx="16380">
                  <c:v>22.75</c:v>
                </c:pt>
                <c:pt idx="16381">
                  <c:v>22.751388888888901</c:v>
                </c:pt>
                <c:pt idx="16382">
                  <c:v>22.752777777777801</c:v>
                </c:pt>
                <c:pt idx="16383">
                  <c:v>22.754166666666698</c:v>
                </c:pt>
                <c:pt idx="16384">
                  <c:v>22.755555555555599</c:v>
                </c:pt>
                <c:pt idx="16385">
                  <c:v>22.7569444444444</c:v>
                </c:pt>
                <c:pt idx="16386">
                  <c:v>22.758333333333301</c:v>
                </c:pt>
                <c:pt idx="16387">
                  <c:v>22.759722222222202</c:v>
                </c:pt>
                <c:pt idx="16388">
                  <c:v>22.761111111111099</c:v>
                </c:pt>
                <c:pt idx="16389">
                  <c:v>22.762499999999999</c:v>
                </c:pt>
                <c:pt idx="16390">
                  <c:v>22.7638888888889</c:v>
                </c:pt>
                <c:pt idx="16391">
                  <c:v>22.765277777777801</c:v>
                </c:pt>
                <c:pt idx="16392">
                  <c:v>22.766666666666701</c:v>
                </c:pt>
                <c:pt idx="16393">
                  <c:v>22.768055555555598</c:v>
                </c:pt>
                <c:pt idx="16394">
                  <c:v>22.7694444444444</c:v>
                </c:pt>
                <c:pt idx="16395">
                  <c:v>22.7708333333333</c:v>
                </c:pt>
                <c:pt idx="16396">
                  <c:v>22.772222222222201</c:v>
                </c:pt>
                <c:pt idx="16397">
                  <c:v>22.773611111111101</c:v>
                </c:pt>
                <c:pt idx="16398">
                  <c:v>22.774999999999999</c:v>
                </c:pt>
                <c:pt idx="16399">
                  <c:v>22.776388888888899</c:v>
                </c:pt>
                <c:pt idx="16400">
                  <c:v>22.7777777777778</c:v>
                </c:pt>
                <c:pt idx="16401">
                  <c:v>22.779166666666701</c:v>
                </c:pt>
                <c:pt idx="16402">
                  <c:v>22.780555555555601</c:v>
                </c:pt>
                <c:pt idx="16403">
                  <c:v>22.781944444444399</c:v>
                </c:pt>
                <c:pt idx="16404">
                  <c:v>22.783333333333299</c:v>
                </c:pt>
                <c:pt idx="16405">
                  <c:v>22.7847222222222</c:v>
                </c:pt>
                <c:pt idx="16406">
                  <c:v>22.786111111111101</c:v>
                </c:pt>
                <c:pt idx="16407">
                  <c:v>22.787500000000001</c:v>
                </c:pt>
                <c:pt idx="16408">
                  <c:v>22.788888888888899</c:v>
                </c:pt>
                <c:pt idx="16409">
                  <c:v>22.790277777777799</c:v>
                </c:pt>
                <c:pt idx="16410">
                  <c:v>22.7916666666667</c:v>
                </c:pt>
                <c:pt idx="16411">
                  <c:v>22.7930555555556</c:v>
                </c:pt>
                <c:pt idx="16412">
                  <c:v>22.794444444444402</c:v>
                </c:pt>
                <c:pt idx="16413">
                  <c:v>22.795833333333299</c:v>
                </c:pt>
                <c:pt idx="16414">
                  <c:v>22.797222222222199</c:v>
                </c:pt>
                <c:pt idx="16415">
                  <c:v>22.7986111111111</c:v>
                </c:pt>
                <c:pt idx="16416">
                  <c:v>22.8</c:v>
                </c:pt>
                <c:pt idx="16417">
                  <c:v>22.801388888888901</c:v>
                </c:pt>
                <c:pt idx="16418">
                  <c:v>22.802777777777798</c:v>
                </c:pt>
                <c:pt idx="16419">
                  <c:v>22.804166666666699</c:v>
                </c:pt>
                <c:pt idx="16420">
                  <c:v>22.8055555555556</c:v>
                </c:pt>
                <c:pt idx="16421">
                  <c:v>22.806944444444401</c:v>
                </c:pt>
                <c:pt idx="16422">
                  <c:v>22.808333333333302</c:v>
                </c:pt>
                <c:pt idx="16423">
                  <c:v>22.809722222222199</c:v>
                </c:pt>
                <c:pt idx="16424">
                  <c:v>22.811111111111099</c:v>
                </c:pt>
                <c:pt idx="16425">
                  <c:v>22.8125</c:v>
                </c:pt>
                <c:pt idx="16426">
                  <c:v>22.813888888888901</c:v>
                </c:pt>
                <c:pt idx="16427">
                  <c:v>22.815277777777801</c:v>
                </c:pt>
                <c:pt idx="16428">
                  <c:v>22.816666666666698</c:v>
                </c:pt>
                <c:pt idx="16429">
                  <c:v>22.818055555555599</c:v>
                </c:pt>
                <c:pt idx="16430">
                  <c:v>22.8194444444444</c:v>
                </c:pt>
                <c:pt idx="16431">
                  <c:v>22.820833333333301</c:v>
                </c:pt>
                <c:pt idx="16432">
                  <c:v>22.822222222222202</c:v>
                </c:pt>
                <c:pt idx="16433">
                  <c:v>22.823611111111099</c:v>
                </c:pt>
                <c:pt idx="16434">
                  <c:v>22.824999999999999</c:v>
                </c:pt>
                <c:pt idx="16435">
                  <c:v>22.8263888888889</c:v>
                </c:pt>
                <c:pt idx="16436">
                  <c:v>22.827777777777801</c:v>
                </c:pt>
                <c:pt idx="16437">
                  <c:v>22.829166666666701</c:v>
                </c:pt>
                <c:pt idx="16438">
                  <c:v>22.830555555555598</c:v>
                </c:pt>
                <c:pt idx="16439">
                  <c:v>22.8319444444444</c:v>
                </c:pt>
                <c:pt idx="16440">
                  <c:v>22.8333333333333</c:v>
                </c:pt>
                <c:pt idx="16441">
                  <c:v>22.834722222222201</c:v>
                </c:pt>
                <c:pt idx="16442">
                  <c:v>22.836111111111101</c:v>
                </c:pt>
                <c:pt idx="16443">
                  <c:v>22.837499999999999</c:v>
                </c:pt>
                <c:pt idx="16444">
                  <c:v>22.838888888888899</c:v>
                </c:pt>
                <c:pt idx="16445">
                  <c:v>22.8402777777778</c:v>
                </c:pt>
                <c:pt idx="16446">
                  <c:v>22.841666666666701</c:v>
                </c:pt>
                <c:pt idx="16447">
                  <c:v>22.843055555555601</c:v>
                </c:pt>
                <c:pt idx="16448">
                  <c:v>22.844444444444399</c:v>
                </c:pt>
                <c:pt idx="16449">
                  <c:v>22.845833333333299</c:v>
                </c:pt>
                <c:pt idx="16450">
                  <c:v>22.8472222222222</c:v>
                </c:pt>
                <c:pt idx="16451">
                  <c:v>22.848611111111101</c:v>
                </c:pt>
                <c:pt idx="16452">
                  <c:v>22.85</c:v>
                </c:pt>
                <c:pt idx="16453">
                  <c:v>22.851388888888899</c:v>
                </c:pt>
                <c:pt idx="16454">
                  <c:v>22.852777777777799</c:v>
                </c:pt>
                <c:pt idx="16455">
                  <c:v>22.8541666666667</c:v>
                </c:pt>
                <c:pt idx="16456">
                  <c:v>22.8555555555556</c:v>
                </c:pt>
                <c:pt idx="16457">
                  <c:v>22.856944444444402</c:v>
                </c:pt>
                <c:pt idx="16458">
                  <c:v>22.858333333333299</c:v>
                </c:pt>
                <c:pt idx="16459">
                  <c:v>22.859722222222199</c:v>
                </c:pt>
                <c:pt idx="16460">
                  <c:v>22.8611111111111</c:v>
                </c:pt>
                <c:pt idx="16461">
                  <c:v>22.862500000000001</c:v>
                </c:pt>
                <c:pt idx="16462">
                  <c:v>22.863888888888901</c:v>
                </c:pt>
                <c:pt idx="16463">
                  <c:v>22.865277777777798</c:v>
                </c:pt>
                <c:pt idx="16464">
                  <c:v>22.866666666666699</c:v>
                </c:pt>
                <c:pt idx="16465">
                  <c:v>22.8680555555556</c:v>
                </c:pt>
                <c:pt idx="16466">
                  <c:v>22.869444444444401</c:v>
                </c:pt>
                <c:pt idx="16467">
                  <c:v>22.870833333333302</c:v>
                </c:pt>
                <c:pt idx="16468">
                  <c:v>22.872222222222199</c:v>
                </c:pt>
                <c:pt idx="16469">
                  <c:v>22.873611111111099</c:v>
                </c:pt>
                <c:pt idx="16470">
                  <c:v>22.875</c:v>
                </c:pt>
                <c:pt idx="16471">
                  <c:v>22.876388888888901</c:v>
                </c:pt>
                <c:pt idx="16472">
                  <c:v>22.877777777777801</c:v>
                </c:pt>
                <c:pt idx="16473">
                  <c:v>22.879166666666698</c:v>
                </c:pt>
                <c:pt idx="16474">
                  <c:v>22.880555555555599</c:v>
                </c:pt>
                <c:pt idx="16475">
                  <c:v>22.8819444444444</c:v>
                </c:pt>
                <c:pt idx="16476">
                  <c:v>22.883333333333301</c:v>
                </c:pt>
                <c:pt idx="16477">
                  <c:v>22.884722222222202</c:v>
                </c:pt>
                <c:pt idx="16478">
                  <c:v>22.886111111111099</c:v>
                </c:pt>
                <c:pt idx="16479">
                  <c:v>22.887499999999999</c:v>
                </c:pt>
                <c:pt idx="16480">
                  <c:v>22.8888888888889</c:v>
                </c:pt>
                <c:pt idx="16481">
                  <c:v>22.890277777777801</c:v>
                </c:pt>
                <c:pt idx="16482">
                  <c:v>22.891666666666701</c:v>
                </c:pt>
                <c:pt idx="16483">
                  <c:v>22.893055555555598</c:v>
                </c:pt>
                <c:pt idx="16484">
                  <c:v>22.8944444444444</c:v>
                </c:pt>
                <c:pt idx="16485">
                  <c:v>22.8958333333333</c:v>
                </c:pt>
                <c:pt idx="16486">
                  <c:v>22.897222222222201</c:v>
                </c:pt>
                <c:pt idx="16487">
                  <c:v>22.898611111111101</c:v>
                </c:pt>
                <c:pt idx="16488">
                  <c:v>22.9</c:v>
                </c:pt>
                <c:pt idx="16489">
                  <c:v>22.901388888888899</c:v>
                </c:pt>
                <c:pt idx="16490">
                  <c:v>22.9027777777778</c:v>
                </c:pt>
                <c:pt idx="16491">
                  <c:v>22.904166666666701</c:v>
                </c:pt>
                <c:pt idx="16492">
                  <c:v>22.905555555555601</c:v>
                </c:pt>
                <c:pt idx="16493">
                  <c:v>22.906944444444399</c:v>
                </c:pt>
                <c:pt idx="16494">
                  <c:v>22.908333333333299</c:v>
                </c:pt>
                <c:pt idx="16495">
                  <c:v>22.9097222222222</c:v>
                </c:pt>
                <c:pt idx="16496">
                  <c:v>22.911111111111101</c:v>
                </c:pt>
                <c:pt idx="16497">
                  <c:v>22.912500000000001</c:v>
                </c:pt>
                <c:pt idx="16498">
                  <c:v>22.913888888888899</c:v>
                </c:pt>
                <c:pt idx="16499">
                  <c:v>22.915277777777799</c:v>
                </c:pt>
                <c:pt idx="16500">
                  <c:v>22.9166666666667</c:v>
                </c:pt>
                <c:pt idx="16501">
                  <c:v>22.9180555555556</c:v>
                </c:pt>
                <c:pt idx="16502">
                  <c:v>22.919444444444402</c:v>
                </c:pt>
                <c:pt idx="16503">
                  <c:v>22.920833333333299</c:v>
                </c:pt>
                <c:pt idx="16504">
                  <c:v>22.922222222222199</c:v>
                </c:pt>
                <c:pt idx="16505">
                  <c:v>22.9236111111111</c:v>
                </c:pt>
                <c:pt idx="16506">
                  <c:v>22.925000000000001</c:v>
                </c:pt>
                <c:pt idx="16507">
                  <c:v>22.926388888888901</c:v>
                </c:pt>
                <c:pt idx="16508">
                  <c:v>22.927777777777798</c:v>
                </c:pt>
                <c:pt idx="16509">
                  <c:v>22.929166666666699</c:v>
                </c:pt>
                <c:pt idx="16510">
                  <c:v>22.9305555555556</c:v>
                </c:pt>
                <c:pt idx="16511">
                  <c:v>22.931944444444401</c:v>
                </c:pt>
                <c:pt idx="16512">
                  <c:v>22.933333333333302</c:v>
                </c:pt>
                <c:pt idx="16513">
                  <c:v>22.934722222222199</c:v>
                </c:pt>
                <c:pt idx="16514">
                  <c:v>22.936111111111099</c:v>
                </c:pt>
                <c:pt idx="16515">
                  <c:v>22.9375</c:v>
                </c:pt>
                <c:pt idx="16516">
                  <c:v>22.938888888888901</c:v>
                </c:pt>
                <c:pt idx="16517">
                  <c:v>22.940277777777801</c:v>
                </c:pt>
                <c:pt idx="16518">
                  <c:v>22.941666666666698</c:v>
                </c:pt>
                <c:pt idx="16519">
                  <c:v>22.943055555555599</c:v>
                </c:pt>
                <c:pt idx="16520">
                  <c:v>22.9444444444444</c:v>
                </c:pt>
                <c:pt idx="16521">
                  <c:v>22.945833333333301</c:v>
                </c:pt>
                <c:pt idx="16522">
                  <c:v>22.947222222222202</c:v>
                </c:pt>
                <c:pt idx="16523">
                  <c:v>22.948611111111099</c:v>
                </c:pt>
                <c:pt idx="16524">
                  <c:v>22.95</c:v>
                </c:pt>
                <c:pt idx="16525">
                  <c:v>22.9513888888889</c:v>
                </c:pt>
                <c:pt idx="16526">
                  <c:v>22.952777777777801</c:v>
                </c:pt>
                <c:pt idx="16527">
                  <c:v>22.954166666666701</c:v>
                </c:pt>
                <c:pt idx="16528">
                  <c:v>22.955555555555598</c:v>
                </c:pt>
                <c:pt idx="16529">
                  <c:v>22.9569444444444</c:v>
                </c:pt>
                <c:pt idx="16530">
                  <c:v>22.9583333333333</c:v>
                </c:pt>
                <c:pt idx="16531">
                  <c:v>22.959722222222201</c:v>
                </c:pt>
                <c:pt idx="16532">
                  <c:v>22.961111111111101</c:v>
                </c:pt>
                <c:pt idx="16533">
                  <c:v>22.962499999999999</c:v>
                </c:pt>
                <c:pt idx="16534">
                  <c:v>22.963888888888899</c:v>
                </c:pt>
                <c:pt idx="16535">
                  <c:v>22.9652777777778</c:v>
                </c:pt>
                <c:pt idx="16536">
                  <c:v>22.966666666666701</c:v>
                </c:pt>
                <c:pt idx="16537">
                  <c:v>22.968055555555601</c:v>
                </c:pt>
                <c:pt idx="16538">
                  <c:v>22.969444444444399</c:v>
                </c:pt>
                <c:pt idx="16539">
                  <c:v>22.970833333333299</c:v>
                </c:pt>
                <c:pt idx="16540">
                  <c:v>22.9722222222222</c:v>
                </c:pt>
                <c:pt idx="16541">
                  <c:v>22.973611111111101</c:v>
                </c:pt>
                <c:pt idx="16542">
                  <c:v>22.975000000000001</c:v>
                </c:pt>
                <c:pt idx="16543">
                  <c:v>22.976388888888899</c:v>
                </c:pt>
                <c:pt idx="16544">
                  <c:v>22.977777777777799</c:v>
                </c:pt>
                <c:pt idx="16545">
                  <c:v>22.9791666666667</c:v>
                </c:pt>
                <c:pt idx="16546">
                  <c:v>22.9805555555556</c:v>
                </c:pt>
                <c:pt idx="16547">
                  <c:v>22.981944444444402</c:v>
                </c:pt>
                <c:pt idx="16548">
                  <c:v>22.983333333333299</c:v>
                </c:pt>
                <c:pt idx="16549">
                  <c:v>22.984722222222199</c:v>
                </c:pt>
                <c:pt idx="16550">
                  <c:v>22.9861111111111</c:v>
                </c:pt>
                <c:pt idx="16551">
                  <c:v>22.987500000000001</c:v>
                </c:pt>
                <c:pt idx="16552">
                  <c:v>22.988888888888901</c:v>
                </c:pt>
                <c:pt idx="16553">
                  <c:v>22.990277777777798</c:v>
                </c:pt>
                <c:pt idx="16554">
                  <c:v>22.991666666666699</c:v>
                </c:pt>
                <c:pt idx="16555">
                  <c:v>22.9930555555556</c:v>
                </c:pt>
                <c:pt idx="16556">
                  <c:v>22.994444444444401</c:v>
                </c:pt>
                <c:pt idx="16557">
                  <c:v>22.995833333333302</c:v>
                </c:pt>
                <c:pt idx="16558">
                  <c:v>22.997222222222199</c:v>
                </c:pt>
                <c:pt idx="16559">
                  <c:v>22.998611111111099</c:v>
                </c:pt>
                <c:pt idx="16560">
                  <c:v>23</c:v>
                </c:pt>
                <c:pt idx="16561">
                  <c:v>23.001388888888901</c:v>
                </c:pt>
                <c:pt idx="16562">
                  <c:v>23.002777777777801</c:v>
                </c:pt>
                <c:pt idx="16563">
                  <c:v>23.004166666666698</c:v>
                </c:pt>
                <c:pt idx="16564">
                  <c:v>23.005555555555599</c:v>
                </c:pt>
                <c:pt idx="16565">
                  <c:v>23.0069444444444</c:v>
                </c:pt>
                <c:pt idx="16566">
                  <c:v>23.008333333333301</c:v>
                </c:pt>
                <c:pt idx="16567">
                  <c:v>23.009722222222202</c:v>
                </c:pt>
                <c:pt idx="16568">
                  <c:v>23.011111111111099</c:v>
                </c:pt>
                <c:pt idx="16569">
                  <c:v>23.012499999999999</c:v>
                </c:pt>
                <c:pt idx="16570">
                  <c:v>23.0138888888889</c:v>
                </c:pt>
                <c:pt idx="16571">
                  <c:v>23.015277777777801</c:v>
                </c:pt>
                <c:pt idx="16572">
                  <c:v>23.016666666666701</c:v>
                </c:pt>
                <c:pt idx="16573">
                  <c:v>23.018055555555598</c:v>
                </c:pt>
                <c:pt idx="16574">
                  <c:v>23.0194444444444</c:v>
                </c:pt>
                <c:pt idx="16575">
                  <c:v>23.0208333333333</c:v>
                </c:pt>
                <c:pt idx="16576">
                  <c:v>23.022222222222201</c:v>
                </c:pt>
                <c:pt idx="16577">
                  <c:v>23.023611111111101</c:v>
                </c:pt>
                <c:pt idx="16578">
                  <c:v>23.024999999999999</c:v>
                </c:pt>
                <c:pt idx="16579">
                  <c:v>23.026388888888899</c:v>
                </c:pt>
                <c:pt idx="16580">
                  <c:v>23.0277777777778</c:v>
                </c:pt>
                <c:pt idx="16581">
                  <c:v>23.029166666666701</c:v>
                </c:pt>
                <c:pt idx="16582">
                  <c:v>23.030555555555601</c:v>
                </c:pt>
                <c:pt idx="16583">
                  <c:v>23.031944444444399</c:v>
                </c:pt>
                <c:pt idx="16584">
                  <c:v>23.033333333333299</c:v>
                </c:pt>
                <c:pt idx="16585">
                  <c:v>23.0347222222222</c:v>
                </c:pt>
                <c:pt idx="16586">
                  <c:v>23.036111111111101</c:v>
                </c:pt>
                <c:pt idx="16587">
                  <c:v>23.037500000000001</c:v>
                </c:pt>
                <c:pt idx="16588">
                  <c:v>23.038888888888899</c:v>
                </c:pt>
                <c:pt idx="16589">
                  <c:v>23.040277777777799</c:v>
                </c:pt>
                <c:pt idx="16590">
                  <c:v>23.0416666666667</c:v>
                </c:pt>
                <c:pt idx="16591">
                  <c:v>23.0430555555556</c:v>
                </c:pt>
                <c:pt idx="16592">
                  <c:v>23.044444444444402</c:v>
                </c:pt>
                <c:pt idx="16593">
                  <c:v>23.045833333333299</c:v>
                </c:pt>
                <c:pt idx="16594">
                  <c:v>23.047222222222199</c:v>
                </c:pt>
                <c:pt idx="16595">
                  <c:v>23.0486111111111</c:v>
                </c:pt>
                <c:pt idx="16596">
                  <c:v>23.05</c:v>
                </c:pt>
                <c:pt idx="16597">
                  <c:v>23.051388888888901</c:v>
                </c:pt>
                <c:pt idx="16598">
                  <c:v>23.052777777777798</c:v>
                </c:pt>
                <c:pt idx="16599">
                  <c:v>23.054166666666699</c:v>
                </c:pt>
                <c:pt idx="16600">
                  <c:v>23.0555555555556</c:v>
                </c:pt>
                <c:pt idx="16601">
                  <c:v>23.056944444444401</c:v>
                </c:pt>
                <c:pt idx="16602">
                  <c:v>23.058333333333302</c:v>
                </c:pt>
                <c:pt idx="16603">
                  <c:v>23.059722222222199</c:v>
                </c:pt>
                <c:pt idx="16604">
                  <c:v>23.061111111111099</c:v>
                </c:pt>
                <c:pt idx="16605">
                  <c:v>23.0625</c:v>
                </c:pt>
                <c:pt idx="16606">
                  <c:v>23.063888888888901</c:v>
                </c:pt>
                <c:pt idx="16607">
                  <c:v>23.065277777777801</c:v>
                </c:pt>
                <c:pt idx="16608">
                  <c:v>23.066666666666698</c:v>
                </c:pt>
                <c:pt idx="16609">
                  <c:v>23.068055555555599</c:v>
                </c:pt>
                <c:pt idx="16610">
                  <c:v>23.0694444444444</c:v>
                </c:pt>
                <c:pt idx="16611">
                  <c:v>23.070833333333301</c:v>
                </c:pt>
                <c:pt idx="16612">
                  <c:v>23.072222222222202</c:v>
                </c:pt>
                <c:pt idx="16613">
                  <c:v>23.073611111111099</c:v>
                </c:pt>
                <c:pt idx="16614">
                  <c:v>23.074999999999999</c:v>
                </c:pt>
                <c:pt idx="16615">
                  <c:v>23.0763888888889</c:v>
                </c:pt>
                <c:pt idx="16616">
                  <c:v>23.077777777777801</c:v>
                </c:pt>
                <c:pt idx="16617">
                  <c:v>23.079166666666701</c:v>
                </c:pt>
                <c:pt idx="16618">
                  <c:v>23.080555555555598</c:v>
                </c:pt>
                <c:pt idx="16619">
                  <c:v>23.0819444444444</c:v>
                </c:pt>
                <c:pt idx="16620">
                  <c:v>23.0833333333333</c:v>
                </c:pt>
                <c:pt idx="16621">
                  <c:v>23.084722222222201</c:v>
                </c:pt>
                <c:pt idx="16622">
                  <c:v>23.086111111111101</c:v>
                </c:pt>
                <c:pt idx="16623">
                  <c:v>23.087499999999999</c:v>
                </c:pt>
                <c:pt idx="16624">
                  <c:v>23.088888888888899</c:v>
                </c:pt>
                <c:pt idx="16625">
                  <c:v>23.0902777777778</c:v>
                </c:pt>
                <c:pt idx="16626">
                  <c:v>23.091666666666701</c:v>
                </c:pt>
                <c:pt idx="16627">
                  <c:v>23.093055555555601</c:v>
                </c:pt>
                <c:pt idx="16628">
                  <c:v>23.094444444444399</c:v>
                </c:pt>
                <c:pt idx="16629">
                  <c:v>23.095833333333299</c:v>
                </c:pt>
                <c:pt idx="16630">
                  <c:v>23.0972222222222</c:v>
                </c:pt>
                <c:pt idx="16631">
                  <c:v>23.098611111111101</c:v>
                </c:pt>
                <c:pt idx="16632">
                  <c:v>23.1</c:v>
                </c:pt>
                <c:pt idx="16633">
                  <c:v>23.101388888888899</c:v>
                </c:pt>
                <c:pt idx="16634">
                  <c:v>23.102777777777799</c:v>
                </c:pt>
                <c:pt idx="16635">
                  <c:v>23.1041666666667</c:v>
                </c:pt>
                <c:pt idx="16636">
                  <c:v>23.1055555555556</c:v>
                </c:pt>
                <c:pt idx="16637">
                  <c:v>23.106944444444402</c:v>
                </c:pt>
                <c:pt idx="16638">
                  <c:v>23.108333333333299</c:v>
                </c:pt>
                <c:pt idx="16639">
                  <c:v>23.109722222222199</c:v>
                </c:pt>
                <c:pt idx="16640">
                  <c:v>23.1111111111111</c:v>
                </c:pt>
                <c:pt idx="16641">
                  <c:v>23.112500000000001</c:v>
                </c:pt>
                <c:pt idx="16642">
                  <c:v>23.113888888888901</c:v>
                </c:pt>
                <c:pt idx="16643">
                  <c:v>23.115277777777798</c:v>
                </c:pt>
                <c:pt idx="16644">
                  <c:v>23.116666666666699</c:v>
                </c:pt>
                <c:pt idx="16645">
                  <c:v>23.1180555555556</c:v>
                </c:pt>
                <c:pt idx="16646">
                  <c:v>23.119444444444401</c:v>
                </c:pt>
                <c:pt idx="16647">
                  <c:v>23.120833333333302</c:v>
                </c:pt>
                <c:pt idx="16648">
                  <c:v>23.122222222222199</c:v>
                </c:pt>
                <c:pt idx="16649">
                  <c:v>23.123611111111099</c:v>
                </c:pt>
                <c:pt idx="16650">
                  <c:v>23.125</c:v>
                </c:pt>
                <c:pt idx="16651">
                  <c:v>23.126388888888901</c:v>
                </c:pt>
                <c:pt idx="16652">
                  <c:v>23.127777777777801</c:v>
                </c:pt>
                <c:pt idx="16653">
                  <c:v>23.129166666666698</c:v>
                </c:pt>
                <c:pt idx="16654">
                  <c:v>23.130555555555599</c:v>
                </c:pt>
                <c:pt idx="16655">
                  <c:v>23.1319444444444</c:v>
                </c:pt>
                <c:pt idx="16656">
                  <c:v>23.133333333333301</c:v>
                </c:pt>
                <c:pt idx="16657">
                  <c:v>23.134722222222202</c:v>
                </c:pt>
                <c:pt idx="16658">
                  <c:v>23.136111111111099</c:v>
                </c:pt>
                <c:pt idx="16659">
                  <c:v>23.137499999999999</c:v>
                </c:pt>
                <c:pt idx="16660">
                  <c:v>23.1388888888889</c:v>
                </c:pt>
                <c:pt idx="16661">
                  <c:v>23.140277777777801</c:v>
                </c:pt>
                <c:pt idx="16662">
                  <c:v>23.141666666666701</c:v>
                </c:pt>
                <c:pt idx="16663">
                  <c:v>23.143055555555598</c:v>
                </c:pt>
                <c:pt idx="16664">
                  <c:v>23.1444444444444</c:v>
                </c:pt>
                <c:pt idx="16665">
                  <c:v>23.1458333333333</c:v>
                </c:pt>
                <c:pt idx="16666">
                  <c:v>23.147222222222201</c:v>
                </c:pt>
                <c:pt idx="16667">
                  <c:v>23.148611111111101</c:v>
                </c:pt>
                <c:pt idx="16668">
                  <c:v>23.15</c:v>
                </c:pt>
                <c:pt idx="16669">
                  <c:v>23.151388888888899</c:v>
                </c:pt>
                <c:pt idx="16670">
                  <c:v>23.1527777777778</c:v>
                </c:pt>
                <c:pt idx="16671">
                  <c:v>23.154166666666701</c:v>
                </c:pt>
                <c:pt idx="16672">
                  <c:v>23.155555555555601</c:v>
                </c:pt>
                <c:pt idx="16673">
                  <c:v>23.156944444444399</c:v>
                </c:pt>
                <c:pt idx="16674">
                  <c:v>23.158333333333299</c:v>
                </c:pt>
                <c:pt idx="16675">
                  <c:v>23.1597222222222</c:v>
                </c:pt>
                <c:pt idx="16676">
                  <c:v>23.161111111111101</c:v>
                </c:pt>
                <c:pt idx="16677">
                  <c:v>23.162500000000001</c:v>
                </c:pt>
                <c:pt idx="16678">
                  <c:v>23.163888888888899</c:v>
                </c:pt>
                <c:pt idx="16679">
                  <c:v>23.165277777777799</c:v>
                </c:pt>
                <c:pt idx="16680">
                  <c:v>23.1666666666667</c:v>
                </c:pt>
                <c:pt idx="16681">
                  <c:v>23.1680555555556</c:v>
                </c:pt>
                <c:pt idx="16682">
                  <c:v>23.169444444444402</c:v>
                </c:pt>
                <c:pt idx="16683">
                  <c:v>23.170833333333299</c:v>
                </c:pt>
                <c:pt idx="16684">
                  <c:v>23.172222222222199</c:v>
                </c:pt>
                <c:pt idx="16685">
                  <c:v>23.1736111111111</c:v>
                </c:pt>
                <c:pt idx="16686">
                  <c:v>23.175000000000001</c:v>
                </c:pt>
                <c:pt idx="16687">
                  <c:v>23.176388888888901</c:v>
                </c:pt>
                <c:pt idx="16688">
                  <c:v>23.177777777777798</c:v>
                </c:pt>
                <c:pt idx="16689">
                  <c:v>23.179166666666699</c:v>
                </c:pt>
                <c:pt idx="16690">
                  <c:v>23.1805555555556</c:v>
                </c:pt>
                <c:pt idx="16691">
                  <c:v>23.181944444444401</c:v>
                </c:pt>
                <c:pt idx="16692">
                  <c:v>23.183333333333302</c:v>
                </c:pt>
                <c:pt idx="16693">
                  <c:v>23.184722222222199</c:v>
                </c:pt>
                <c:pt idx="16694">
                  <c:v>23.186111111111099</c:v>
                </c:pt>
                <c:pt idx="16695">
                  <c:v>23.1875</c:v>
                </c:pt>
                <c:pt idx="16696">
                  <c:v>23.188888888888901</c:v>
                </c:pt>
                <c:pt idx="16697">
                  <c:v>23.190277777777801</c:v>
                </c:pt>
                <c:pt idx="16698">
                  <c:v>23.191666666666698</c:v>
                </c:pt>
                <c:pt idx="16699">
                  <c:v>23.193055555555599</c:v>
                </c:pt>
                <c:pt idx="16700">
                  <c:v>23.1944444444444</c:v>
                </c:pt>
                <c:pt idx="16701">
                  <c:v>23.195833333333301</c:v>
                </c:pt>
                <c:pt idx="16702">
                  <c:v>23.197222222222202</c:v>
                </c:pt>
                <c:pt idx="16703">
                  <c:v>23.198611111111099</c:v>
                </c:pt>
                <c:pt idx="16704">
                  <c:v>23.2</c:v>
                </c:pt>
                <c:pt idx="16705">
                  <c:v>23.2013888888889</c:v>
                </c:pt>
                <c:pt idx="16706">
                  <c:v>23.202777777777801</c:v>
                </c:pt>
                <c:pt idx="16707">
                  <c:v>23.204166666666701</c:v>
                </c:pt>
                <c:pt idx="16708">
                  <c:v>23.205555555555598</c:v>
                </c:pt>
                <c:pt idx="16709">
                  <c:v>23.2069444444444</c:v>
                </c:pt>
                <c:pt idx="16710">
                  <c:v>23.2083333333333</c:v>
                </c:pt>
                <c:pt idx="16711">
                  <c:v>23.209722222222201</c:v>
                </c:pt>
                <c:pt idx="16712">
                  <c:v>23.211111111111101</c:v>
                </c:pt>
                <c:pt idx="16713">
                  <c:v>23.212499999999999</c:v>
                </c:pt>
                <c:pt idx="16714">
                  <c:v>23.213888888888899</c:v>
                </c:pt>
                <c:pt idx="16715">
                  <c:v>23.2152777777778</c:v>
                </c:pt>
                <c:pt idx="16716">
                  <c:v>23.216666666666701</c:v>
                </c:pt>
                <c:pt idx="16717">
                  <c:v>23.218055555555601</c:v>
                </c:pt>
                <c:pt idx="16718">
                  <c:v>23.219444444444399</c:v>
                </c:pt>
                <c:pt idx="16719">
                  <c:v>23.220833333333299</c:v>
                </c:pt>
                <c:pt idx="16720">
                  <c:v>23.2222222222222</c:v>
                </c:pt>
                <c:pt idx="16721">
                  <c:v>23.223611111111101</c:v>
                </c:pt>
                <c:pt idx="16722">
                  <c:v>23.225000000000001</c:v>
                </c:pt>
                <c:pt idx="16723">
                  <c:v>23.226388888888899</c:v>
                </c:pt>
                <c:pt idx="16724">
                  <c:v>23.227777777777799</c:v>
                </c:pt>
                <c:pt idx="16725">
                  <c:v>23.2291666666667</c:v>
                </c:pt>
                <c:pt idx="16726">
                  <c:v>23.2305555555556</c:v>
                </c:pt>
                <c:pt idx="16727">
                  <c:v>23.231944444444402</c:v>
                </c:pt>
                <c:pt idx="16728">
                  <c:v>23.233333333333299</c:v>
                </c:pt>
                <c:pt idx="16729">
                  <c:v>23.234722222222199</c:v>
                </c:pt>
                <c:pt idx="16730">
                  <c:v>23.2361111111111</c:v>
                </c:pt>
                <c:pt idx="16731">
                  <c:v>23.237500000000001</c:v>
                </c:pt>
                <c:pt idx="16732">
                  <c:v>23.238888888888901</c:v>
                </c:pt>
                <c:pt idx="16733">
                  <c:v>23.240277777777798</c:v>
                </c:pt>
                <c:pt idx="16734">
                  <c:v>23.241666666666699</c:v>
                </c:pt>
                <c:pt idx="16735">
                  <c:v>23.2430555555556</c:v>
                </c:pt>
                <c:pt idx="16736">
                  <c:v>23.244444444444401</c:v>
                </c:pt>
                <c:pt idx="16737">
                  <c:v>23.245833333333302</c:v>
                </c:pt>
                <c:pt idx="16738">
                  <c:v>23.247222222222199</c:v>
                </c:pt>
                <c:pt idx="16739">
                  <c:v>23.248611111111099</c:v>
                </c:pt>
                <c:pt idx="16740">
                  <c:v>23.25</c:v>
                </c:pt>
                <c:pt idx="16741">
                  <c:v>23.251388888888901</c:v>
                </c:pt>
                <c:pt idx="16742">
                  <c:v>23.252777777777801</c:v>
                </c:pt>
                <c:pt idx="16743">
                  <c:v>23.254166666666698</c:v>
                </c:pt>
                <c:pt idx="16744">
                  <c:v>23.255555555555599</c:v>
                </c:pt>
                <c:pt idx="16745">
                  <c:v>23.2569444444444</c:v>
                </c:pt>
                <c:pt idx="16746">
                  <c:v>23.258333333333301</c:v>
                </c:pt>
                <c:pt idx="16747">
                  <c:v>23.259722222222202</c:v>
                </c:pt>
                <c:pt idx="16748">
                  <c:v>23.261111111111099</c:v>
                </c:pt>
                <c:pt idx="16749">
                  <c:v>23.262499999999999</c:v>
                </c:pt>
                <c:pt idx="16750">
                  <c:v>23.2638888888889</c:v>
                </c:pt>
                <c:pt idx="16751">
                  <c:v>23.265277777777801</c:v>
                </c:pt>
                <c:pt idx="16752">
                  <c:v>23.266666666666701</c:v>
                </c:pt>
                <c:pt idx="16753">
                  <c:v>23.268055555555598</c:v>
                </c:pt>
                <c:pt idx="16754">
                  <c:v>23.2694444444444</c:v>
                </c:pt>
                <c:pt idx="16755">
                  <c:v>23.2708333333333</c:v>
                </c:pt>
                <c:pt idx="16756">
                  <c:v>23.272222222222201</c:v>
                </c:pt>
                <c:pt idx="16757">
                  <c:v>23.273611111111101</c:v>
                </c:pt>
                <c:pt idx="16758">
                  <c:v>23.274999999999999</c:v>
                </c:pt>
                <c:pt idx="16759">
                  <c:v>23.276388888888899</c:v>
                </c:pt>
                <c:pt idx="16760">
                  <c:v>23.2777777777778</c:v>
                </c:pt>
                <c:pt idx="16761">
                  <c:v>23.279166666666701</c:v>
                </c:pt>
                <c:pt idx="16762">
                  <c:v>23.280555555555601</c:v>
                </c:pt>
                <c:pt idx="16763">
                  <c:v>23.281944444444399</c:v>
                </c:pt>
                <c:pt idx="16764">
                  <c:v>23.283333333333299</c:v>
                </c:pt>
                <c:pt idx="16765">
                  <c:v>23.2847222222222</c:v>
                </c:pt>
                <c:pt idx="16766">
                  <c:v>23.286111111111101</c:v>
                </c:pt>
                <c:pt idx="16767">
                  <c:v>23.287500000000001</c:v>
                </c:pt>
                <c:pt idx="16768">
                  <c:v>23.288888888888899</c:v>
                </c:pt>
                <c:pt idx="16769">
                  <c:v>23.290277777777799</c:v>
                </c:pt>
                <c:pt idx="16770">
                  <c:v>23.2916666666667</c:v>
                </c:pt>
                <c:pt idx="16771">
                  <c:v>23.2930555555556</c:v>
                </c:pt>
                <c:pt idx="16772">
                  <c:v>23.294444444444402</c:v>
                </c:pt>
                <c:pt idx="16773">
                  <c:v>23.295833333333299</c:v>
                </c:pt>
                <c:pt idx="16774">
                  <c:v>23.297222222222199</c:v>
                </c:pt>
                <c:pt idx="16775">
                  <c:v>23.2986111111111</c:v>
                </c:pt>
                <c:pt idx="16776">
                  <c:v>23.3</c:v>
                </c:pt>
                <c:pt idx="16777">
                  <c:v>23.301388888888901</c:v>
                </c:pt>
                <c:pt idx="16778">
                  <c:v>23.302777777777798</c:v>
                </c:pt>
                <c:pt idx="16779">
                  <c:v>23.304166666666699</c:v>
                </c:pt>
                <c:pt idx="16780">
                  <c:v>23.3055555555556</c:v>
                </c:pt>
                <c:pt idx="16781">
                  <c:v>23.306944444444401</c:v>
                </c:pt>
                <c:pt idx="16782">
                  <c:v>23.308333333333302</c:v>
                </c:pt>
                <c:pt idx="16783">
                  <c:v>23.309722222222199</c:v>
                </c:pt>
                <c:pt idx="16784">
                  <c:v>23.311111111111099</c:v>
                </c:pt>
                <c:pt idx="16785">
                  <c:v>23.3125</c:v>
                </c:pt>
                <c:pt idx="16786">
                  <c:v>23.313888888888901</c:v>
                </c:pt>
                <c:pt idx="16787">
                  <c:v>23.315277777777801</c:v>
                </c:pt>
                <c:pt idx="16788">
                  <c:v>23.316666666666698</c:v>
                </c:pt>
                <c:pt idx="16789">
                  <c:v>23.318055555555599</c:v>
                </c:pt>
                <c:pt idx="16790">
                  <c:v>23.3194444444444</c:v>
                </c:pt>
                <c:pt idx="16791">
                  <c:v>23.320833333333301</c:v>
                </c:pt>
                <c:pt idx="16792">
                  <c:v>23.322222222222202</c:v>
                </c:pt>
                <c:pt idx="16793">
                  <c:v>23.323611111111099</c:v>
                </c:pt>
                <c:pt idx="16794">
                  <c:v>23.324999999999999</c:v>
                </c:pt>
                <c:pt idx="16795">
                  <c:v>23.3263888888889</c:v>
                </c:pt>
                <c:pt idx="16796">
                  <c:v>23.327777777777801</c:v>
                </c:pt>
                <c:pt idx="16797">
                  <c:v>23.329166666666701</c:v>
                </c:pt>
                <c:pt idx="16798">
                  <c:v>23.330555555555598</c:v>
                </c:pt>
                <c:pt idx="16799">
                  <c:v>23.3319444444444</c:v>
                </c:pt>
                <c:pt idx="16800">
                  <c:v>23.3333333333333</c:v>
                </c:pt>
                <c:pt idx="16801">
                  <c:v>23.334722222222201</c:v>
                </c:pt>
                <c:pt idx="16802">
                  <c:v>23.336111111111101</c:v>
                </c:pt>
                <c:pt idx="16803">
                  <c:v>23.337499999999999</c:v>
                </c:pt>
                <c:pt idx="16804">
                  <c:v>23.338888888888899</c:v>
                </c:pt>
                <c:pt idx="16805">
                  <c:v>23.3402777777778</c:v>
                </c:pt>
                <c:pt idx="16806">
                  <c:v>23.341666666666701</c:v>
                </c:pt>
                <c:pt idx="16807">
                  <c:v>23.343055555555601</c:v>
                </c:pt>
                <c:pt idx="16808">
                  <c:v>23.344444444444399</c:v>
                </c:pt>
                <c:pt idx="16809">
                  <c:v>23.345833333333299</c:v>
                </c:pt>
                <c:pt idx="16810">
                  <c:v>23.3472222222222</c:v>
                </c:pt>
                <c:pt idx="16811">
                  <c:v>23.348611111111101</c:v>
                </c:pt>
                <c:pt idx="16812">
                  <c:v>23.35</c:v>
                </c:pt>
                <c:pt idx="16813">
                  <c:v>23.351388888888899</c:v>
                </c:pt>
                <c:pt idx="16814">
                  <c:v>23.352777777777799</c:v>
                </c:pt>
                <c:pt idx="16815">
                  <c:v>23.3541666666667</c:v>
                </c:pt>
                <c:pt idx="16816">
                  <c:v>23.3555555555556</c:v>
                </c:pt>
                <c:pt idx="16817">
                  <c:v>23.356944444444402</c:v>
                </c:pt>
                <c:pt idx="16818">
                  <c:v>23.358333333333299</c:v>
                </c:pt>
                <c:pt idx="16819">
                  <c:v>23.359722222222199</c:v>
                </c:pt>
                <c:pt idx="16820">
                  <c:v>23.3611111111111</c:v>
                </c:pt>
                <c:pt idx="16821">
                  <c:v>23.362500000000001</c:v>
                </c:pt>
                <c:pt idx="16822">
                  <c:v>23.363888888888901</c:v>
                </c:pt>
                <c:pt idx="16823">
                  <c:v>23.365277777777798</c:v>
                </c:pt>
                <c:pt idx="16824">
                  <c:v>23.366666666666699</c:v>
                </c:pt>
                <c:pt idx="16825">
                  <c:v>23.3680555555556</c:v>
                </c:pt>
                <c:pt idx="16826">
                  <c:v>23.369444444444401</c:v>
                </c:pt>
                <c:pt idx="16827">
                  <c:v>23.370833333333302</c:v>
                </c:pt>
                <c:pt idx="16828">
                  <c:v>23.372222222222199</c:v>
                </c:pt>
                <c:pt idx="16829">
                  <c:v>23.373611111111099</c:v>
                </c:pt>
                <c:pt idx="16830">
                  <c:v>23.375</c:v>
                </c:pt>
                <c:pt idx="16831">
                  <c:v>23.376388888888901</c:v>
                </c:pt>
                <c:pt idx="16832">
                  <c:v>23.377777777777801</c:v>
                </c:pt>
                <c:pt idx="16833">
                  <c:v>23.379166666666698</c:v>
                </c:pt>
                <c:pt idx="16834">
                  <c:v>23.380555555555599</c:v>
                </c:pt>
                <c:pt idx="16835">
                  <c:v>23.3819444444444</c:v>
                </c:pt>
                <c:pt idx="16836">
                  <c:v>23.383333333333301</c:v>
                </c:pt>
                <c:pt idx="16837">
                  <c:v>23.384722222222202</c:v>
                </c:pt>
                <c:pt idx="16838">
                  <c:v>23.386111111111099</c:v>
                </c:pt>
                <c:pt idx="16839">
                  <c:v>23.387499999999999</c:v>
                </c:pt>
                <c:pt idx="16840">
                  <c:v>23.3888888888889</c:v>
                </c:pt>
                <c:pt idx="16841">
                  <c:v>23.390277777777801</c:v>
                </c:pt>
                <c:pt idx="16842">
                  <c:v>23.391666666666701</c:v>
                </c:pt>
                <c:pt idx="16843">
                  <c:v>23.393055555555598</c:v>
                </c:pt>
                <c:pt idx="16844">
                  <c:v>23.3944444444444</c:v>
                </c:pt>
                <c:pt idx="16845">
                  <c:v>23.3958333333333</c:v>
                </c:pt>
                <c:pt idx="16846">
                  <c:v>23.397222222222201</c:v>
                </c:pt>
                <c:pt idx="16847">
                  <c:v>23.398611111111101</c:v>
                </c:pt>
                <c:pt idx="16848">
                  <c:v>23.4</c:v>
                </c:pt>
                <c:pt idx="16849">
                  <c:v>23.401388888888899</c:v>
                </c:pt>
                <c:pt idx="16850">
                  <c:v>23.4027777777778</c:v>
                </c:pt>
                <c:pt idx="16851">
                  <c:v>23.404166666666701</c:v>
                </c:pt>
                <c:pt idx="16852">
                  <c:v>23.405555555555601</c:v>
                </c:pt>
                <c:pt idx="16853">
                  <c:v>23.406944444444399</c:v>
                </c:pt>
                <c:pt idx="16854">
                  <c:v>23.408333333333299</c:v>
                </c:pt>
                <c:pt idx="16855">
                  <c:v>23.4097222222222</c:v>
                </c:pt>
                <c:pt idx="16856">
                  <c:v>23.411111111111101</c:v>
                </c:pt>
                <c:pt idx="16857">
                  <c:v>23.412500000000001</c:v>
                </c:pt>
                <c:pt idx="16858">
                  <c:v>23.413888888888899</c:v>
                </c:pt>
                <c:pt idx="16859">
                  <c:v>23.415277777777799</c:v>
                </c:pt>
                <c:pt idx="16860">
                  <c:v>23.4166666666667</c:v>
                </c:pt>
                <c:pt idx="16861">
                  <c:v>23.4180555555556</c:v>
                </c:pt>
                <c:pt idx="16862">
                  <c:v>23.419444444444402</c:v>
                </c:pt>
                <c:pt idx="16863">
                  <c:v>23.420833333333299</c:v>
                </c:pt>
                <c:pt idx="16864">
                  <c:v>23.422222222222199</c:v>
                </c:pt>
                <c:pt idx="16865">
                  <c:v>23.4236111111111</c:v>
                </c:pt>
                <c:pt idx="16866">
                  <c:v>23.425000000000001</c:v>
                </c:pt>
                <c:pt idx="16867">
                  <c:v>23.426388888888901</c:v>
                </c:pt>
                <c:pt idx="16868">
                  <c:v>23.427777777777798</c:v>
                </c:pt>
                <c:pt idx="16869">
                  <c:v>23.429166666666699</c:v>
                </c:pt>
                <c:pt idx="16870">
                  <c:v>23.4305555555556</c:v>
                </c:pt>
                <c:pt idx="16871">
                  <c:v>23.431944444444401</c:v>
                </c:pt>
                <c:pt idx="16872">
                  <c:v>23.433333333333302</c:v>
                </c:pt>
                <c:pt idx="16873">
                  <c:v>23.434722222222199</c:v>
                </c:pt>
                <c:pt idx="16874">
                  <c:v>23.436111111111099</c:v>
                </c:pt>
                <c:pt idx="16875">
                  <c:v>23.4375</c:v>
                </c:pt>
                <c:pt idx="16876">
                  <c:v>23.438888888888901</c:v>
                </c:pt>
                <c:pt idx="16877">
                  <c:v>23.440277777777801</c:v>
                </c:pt>
                <c:pt idx="16878">
                  <c:v>23.441666666666698</c:v>
                </c:pt>
                <c:pt idx="16879">
                  <c:v>23.443055555555599</c:v>
                </c:pt>
                <c:pt idx="16880">
                  <c:v>23.4444444444444</c:v>
                </c:pt>
                <c:pt idx="16881">
                  <c:v>23.445833333333301</c:v>
                </c:pt>
                <c:pt idx="16882">
                  <c:v>23.447222222222202</c:v>
                </c:pt>
                <c:pt idx="16883">
                  <c:v>23.448611111111099</c:v>
                </c:pt>
                <c:pt idx="16884">
                  <c:v>23.45</c:v>
                </c:pt>
                <c:pt idx="16885">
                  <c:v>23.4513888888889</c:v>
                </c:pt>
                <c:pt idx="16886">
                  <c:v>23.452777777777801</c:v>
                </c:pt>
                <c:pt idx="16887">
                  <c:v>23.454166666666701</c:v>
                </c:pt>
                <c:pt idx="16888">
                  <c:v>23.455555555555598</c:v>
                </c:pt>
                <c:pt idx="16889">
                  <c:v>23.4569444444444</c:v>
                </c:pt>
                <c:pt idx="16890">
                  <c:v>23.4583333333333</c:v>
                </c:pt>
                <c:pt idx="16891">
                  <c:v>23.459722222222201</c:v>
                </c:pt>
                <c:pt idx="16892">
                  <c:v>23.461111111111101</c:v>
                </c:pt>
                <c:pt idx="16893">
                  <c:v>23.462499999999999</c:v>
                </c:pt>
                <c:pt idx="16894">
                  <c:v>23.463888888888899</c:v>
                </c:pt>
                <c:pt idx="16895">
                  <c:v>23.4652777777778</c:v>
                </c:pt>
                <c:pt idx="16896">
                  <c:v>23.466666666666701</c:v>
                </c:pt>
                <c:pt idx="16897">
                  <c:v>23.468055555555601</c:v>
                </c:pt>
                <c:pt idx="16898">
                  <c:v>23.469444444444399</c:v>
                </c:pt>
                <c:pt idx="16899">
                  <c:v>23.470833333333299</c:v>
                </c:pt>
                <c:pt idx="16900">
                  <c:v>23.4722222222222</c:v>
                </c:pt>
                <c:pt idx="16901">
                  <c:v>23.473611111111101</c:v>
                </c:pt>
                <c:pt idx="16902">
                  <c:v>23.475000000000001</c:v>
                </c:pt>
                <c:pt idx="16903">
                  <c:v>23.476388888888899</c:v>
                </c:pt>
                <c:pt idx="16904">
                  <c:v>23.477777777777799</c:v>
                </c:pt>
                <c:pt idx="16905">
                  <c:v>23.4791666666667</c:v>
                </c:pt>
                <c:pt idx="16906">
                  <c:v>23.4805555555556</c:v>
                </c:pt>
                <c:pt idx="16907">
                  <c:v>23.481944444444402</c:v>
                </c:pt>
                <c:pt idx="16908">
                  <c:v>23.483333333333299</c:v>
                </c:pt>
                <c:pt idx="16909">
                  <c:v>23.484722222222199</c:v>
                </c:pt>
                <c:pt idx="16910">
                  <c:v>23.4861111111111</c:v>
                </c:pt>
                <c:pt idx="16911">
                  <c:v>23.487500000000001</c:v>
                </c:pt>
                <c:pt idx="16912">
                  <c:v>23.488888888888901</c:v>
                </c:pt>
                <c:pt idx="16913">
                  <c:v>23.490277777777798</c:v>
                </c:pt>
                <c:pt idx="16914">
                  <c:v>23.491666666666699</c:v>
                </c:pt>
                <c:pt idx="16915">
                  <c:v>23.4930555555556</c:v>
                </c:pt>
                <c:pt idx="16916">
                  <c:v>23.494444444444401</c:v>
                </c:pt>
                <c:pt idx="16917">
                  <c:v>23.495833333333302</c:v>
                </c:pt>
                <c:pt idx="16918">
                  <c:v>23.497222222222199</c:v>
                </c:pt>
                <c:pt idx="16919">
                  <c:v>23.498611111111099</c:v>
                </c:pt>
                <c:pt idx="16920">
                  <c:v>23.5</c:v>
                </c:pt>
                <c:pt idx="16921">
                  <c:v>23.501388888888901</c:v>
                </c:pt>
                <c:pt idx="16922">
                  <c:v>23.502777777777801</c:v>
                </c:pt>
                <c:pt idx="16923">
                  <c:v>23.504166666666698</c:v>
                </c:pt>
                <c:pt idx="16924">
                  <c:v>23.505555555555599</c:v>
                </c:pt>
                <c:pt idx="16925">
                  <c:v>23.5069444444444</c:v>
                </c:pt>
                <c:pt idx="16926">
                  <c:v>23.508333333333301</c:v>
                </c:pt>
                <c:pt idx="16927">
                  <c:v>23.509722222222202</c:v>
                </c:pt>
                <c:pt idx="16928">
                  <c:v>23.511111111111099</c:v>
                </c:pt>
                <c:pt idx="16929">
                  <c:v>23.512499999999999</c:v>
                </c:pt>
                <c:pt idx="16930">
                  <c:v>23.5138888888889</c:v>
                </c:pt>
                <c:pt idx="16931">
                  <c:v>23.515277777777801</c:v>
                </c:pt>
                <c:pt idx="16932">
                  <c:v>23.516666666666701</c:v>
                </c:pt>
                <c:pt idx="16933">
                  <c:v>23.518055555555598</c:v>
                </c:pt>
                <c:pt idx="16934">
                  <c:v>23.5194444444444</c:v>
                </c:pt>
                <c:pt idx="16935">
                  <c:v>23.5208333333333</c:v>
                </c:pt>
                <c:pt idx="16936">
                  <c:v>23.522222222222201</c:v>
                </c:pt>
                <c:pt idx="16937">
                  <c:v>23.523611111111101</c:v>
                </c:pt>
                <c:pt idx="16938">
                  <c:v>23.524999999999999</c:v>
                </c:pt>
                <c:pt idx="16939">
                  <c:v>23.526388888888899</c:v>
                </c:pt>
                <c:pt idx="16940">
                  <c:v>23.5277777777778</c:v>
                </c:pt>
                <c:pt idx="16941">
                  <c:v>23.529166666666701</c:v>
                </c:pt>
                <c:pt idx="16942">
                  <c:v>23.530555555555601</c:v>
                </c:pt>
                <c:pt idx="16943">
                  <c:v>23.531944444444399</c:v>
                </c:pt>
                <c:pt idx="16944">
                  <c:v>23.533333333333299</c:v>
                </c:pt>
                <c:pt idx="16945">
                  <c:v>23.5347222222222</c:v>
                </c:pt>
                <c:pt idx="16946">
                  <c:v>23.536111111111101</c:v>
                </c:pt>
                <c:pt idx="16947">
                  <c:v>23.537500000000001</c:v>
                </c:pt>
                <c:pt idx="16948">
                  <c:v>23.538888888888899</c:v>
                </c:pt>
                <c:pt idx="16949">
                  <c:v>23.540277777777799</c:v>
                </c:pt>
                <c:pt idx="16950">
                  <c:v>23.5416666666667</c:v>
                </c:pt>
                <c:pt idx="16951">
                  <c:v>23.5430555555556</c:v>
                </c:pt>
                <c:pt idx="16952">
                  <c:v>23.544444444444402</c:v>
                </c:pt>
                <c:pt idx="16953">
                  <c:v>23.545833333333299</c:v>
                </c:pt>
                <c:pt idx="16954">
                  <c:v>23.547222222222199</c:v>
                </c:pt>
                <c:pt idx="16955">
                  <c:v>23.5486111111111</c:v>
                </c:pt>
                <c:pt idx="16956">
                  <c:v>23.55</c:v>
                </c:pt>
                <c:pt idx="16957">
                  <c:v>23.551388888888901</c:v>
                </c:pt>
                <c:pt idx="16958">
                  <c:v>23.552777777777798</c:v>
                </c:pt>
                <c:pt idx="16959">
                  <c:v>23.554166666666699</c:v>
                </c:pt>
                <c:pt idx="16960">
                  <c:v>23.5555555555556</c:v>
                </c:pt>
                <c:pt idx="16961">
                  <c:v>23.556944444444401</c:v>
                </c:pt>
                <c:pt idx="16962">
                  <c:v>23.558333333333302</c:v>
                </c:pt>
                <c:pt idx="16963">
                  <c:v>23.559722222222199</c:v>
                </c:pt>
                <c:pt idx="16964">
                  <c:v>23.561111111111099</c:v>
                </c:pt>
                <c:pt idx="16965">
                  <c:v>23.5625</c:v>
                </c:pt>
                <c:pt idx="16966">
                  <c:v>23.563888888888901</c:v>
                </c:pt>
                <c:pt idx="16967">
                  <c:v>23.565277777777801</c:v>
                </c:pt>
                <c:pt idx="16968">
                  <c:v>23.566666666666698</c:v>
                </c:pt>
                <c:pt idx="16969">
                  <c:v>23.568055555555599</c:v>
                </c:pt>
                <c:pt idx="16970">
                  <c:v>23.5694444444444</c:v>
                </c:pt>
                <c:pt idx="16971">
                  <c:v>23.570833333333301</c:v>
                </c:pt>
                <c:pt idx="16972">
                  <c:v>23.572222222222202</c:v>
                </c:pt>
                <c:pt idx="16973">
                  <c:v>23.573611111111099</c:v>
                </c:pt>
                <c:pt idx="16974">
                  <c:v>23.574999999999999</c:v>
                </c:pt>
                <c:pt idx="16975">
                  <c:v>23.5763888888889</c:v>
                </c:pt>
                <c:pt idx="16976">
                  <c:v>23.577777777777801</c:v>
                </c:pt>
                <c:pt idx="16977">
                  <c:v>23.579166666666701</c:v>
                </c:pt>
                <c:pt idx="16978">
                  <c:v>23.580555555555598</c:v>
                </c:pt>
                <c:pt idx="16979">
                  <c:v>23.5819444444444</c:v>
                </c:pt>
                <c:pt idx="16980">
                  <c:v>23.5833333333333</c:v>
                </c:pt>
                <c:pt idx="16981">
                  <c:v>23.584722222222201</c:v>
                </c:pt>
                <c:pt idx="16982">
                  <c:v>23.586111111111101</c:v>
                </c:pt>
                <c:pt idx="16983">
                  <c:v>23.587499999999999</c:v>
                </c:pt>
                <c:pt idx="16984">
                  <c:v>23.588888888888899</c:v>
                </c:pt>
                <c:pt idx="16985">
                  <c:v>23.5902777777778</c:v>
                </c:pt>
                <c:pt idx="16986">
                  <c:v>23.591666666666701</c:v>
                </c:pt>
                <c:pt idx="16987">
                  <c:v>23.593055555555601</c:v>
                </c:pt>
                <c:pt idx="16988">
                  <c:v>23.594444444444399</c:v>
                </c:pt>
                <c:pt idx="16989">
                  <c:v>23.595833333333299</c:v>
                </c:pt>
                <c:pt idx="16990">
                  <c:v>23.5972222222222</c:v>
                </c:pt>
                <c:pt idx="16991">
                  <c:v>23.598611111111101</c:v>
                </c:pt>
                <c:pt idx="16992">
                  <c:v>23.6</c:v>
                </c:pt>
                <c:pt idx="16993">
                  <c:v>23.601388888888899</c:v>
                </c:pt>
                <c:pt idx="16994">
                  <c:v>23.602777777777799</c:v>
                </c:pt>
                <c:pt idx="16995">
                  <c:v>23.6041666666667</c:v>
                </c:pt>
                <c:pt idx="16996">
                  <c:v>23.6055555555556</c:v>
                </c:pt>
                <c:pt idx="16997">
                  <c:v>23.606944444444402</c:v>
                </c:pt>
                <c:pt idx="16998">
                  <c:v>23.608333333333299</c:v>
                </c:pt>
                <c:pt idx="16999">
                  <c:v>23.609722222222199</c:v>
                </c:pt>
                <c:pt idx="17000">
                  <c:v>23.6111111111111</c:v>
                </c:pt>
                <c:pt idx="17001">
                  <c:v>23.612500000000001</c:v>
                </c:pt>
                <c:pt idx="17002">
                  <c:v>23.613888888888901</c:v>
                </c:pt>
                <c:pt idx="17003">
                  <c:v>23.615277777777798</c:v>
                </c:pt>
                <c:pt idx="17004">
                  <c:v>23.616666666666699</c:v>
                </c:pt>
                <c:pt idx="17005">
                  <c:v>23.6180555555556</c:v>
                </c:pt>
                <c:pt idx="17006">
                  <c:v>23.619444444444401</c:v>
                </c:pt>
                <c:pt idx="17007">
                  <c:v>23.620833333333302</c:v>
                </c:pt>
                <c:pt idx="17008">
                  <c:v>23.622222222222199</c:v>
                </c:pt>
                <c:pt idx="17009">
                  <c:v>23.623611111111099</c:v>
                </c:pt>
                <c:pt idx="17010">
                  <c:v>23.625</c:v>
                </c:pt>
                <c:pt idx="17011">
                  <c:v>23.626388888888901</c:v>
                </c:pt>
                <c:pt idx="17012">
                  <c:v>23.627777777777801</c:v>
                </c:pt>
                <c:pt idx="17013">
                  <c:v>23.629166666666698</c:v>
                </c:pt>
                <c:pt idx="17014">
                  <c:v>23.630555555555599</c:v>
                </c:pt>
                <c:pt idx="17015">
                  <c:v>23.6319444444444</c:v>
                </c:pt>
                <c:pt idx="17016">
                  <c:v>23.633333333333301</c:v>
                </c:pt>
                <c:pt idx="17017">
                  <c:v>23.634722222222202</c:v>
                </c:pt>
                <c:pt idx="17018">
                  <c:v>23.636111111111099</c:v>
                </c:pt>
                <c:pt idx="17019">
                  <c:v>23.637499999999999</c:v>
                </c:pt>
                <c:pt idx="17020">
                  <c:v>23.6388888888889</c:v>
                </c:pt>
                <c:pt idx="17021">
                  <c:v>23.640277777777801</c:v>
                </c:pt>
                <c:pt idx="17022">
                  <c:v>23.641666666666701</c:v>
                </c:pt>
                <c:pt idx="17023">
                  <c:v>23.643055555555598</c:v>
                </c:pt>
                <c:pt idx="17024">
                  <c:v>23.6444444444444</c:v>
                </c:pt>
                <c:pt idx="17025">
                  <c:v>23.6458333333333</c:v>
                </c:pt>
                <c:pt idx="17026">
                  <c:v>23.647222222222201</c:v>
                </c:pt>
                <c:pt idx="17027">
                  <c:v>23.648611111111101</c:v>
                </c:pt>
                <c:pt idx="17028">
                  <c:v>23.65</c:v>
                </c:pt>
                <c:pt idx="17029">
                  <c:v>23.651388888888899</c:v>
                </c:pt>
                <c:pt idx="17030">
                  <c:v>23.6527777777778</c:v>
                </c:pt>
                <c:pt idx="17031">
                  <c:v>23.654166666666701</c:v>
                </c:pt>
                <c:pt idx="17032">
                  <c:v>23.655555555555601</c:v>
                </c:pt>
                <c:pt idx="17033">
                  <c:v>23.656944444444399</c:v>
                </c:pt>
                <c:pt idx="17034">
                  <c:v>23.658333333333299</c:v>
                </c:pt>
                <c:pt idx="17035">
                  <c:v>23.6597222222222</c:v>
                </c:pt>
                <c:pt idx="17036">
                  <c:v>23.661111111111101</c:v>
                </c:pt>
                <c:pt idx="17037">
                  <c:v>23.662500000000001</c:v>
                </c:pt>
                <c:pt idx="17038">
                  <c:v>23.663888888888899</c:v>
                </c:pt>
                <c:pt idx="17039">
                  <c:v>23.665277777777799</c:v>
                </c:pt>
                <c:pt idx="17040">
                  <c:v>23.6666666666667</c:v>
                </c:pt>
                <c:pt idx="17041">
                  <c:v>23.6680555555556</c:v>
                </c:pt>
                <c:pt idx="17042">
                  <c:v>23.669444444444402</c:v>
                </c:pt>
                <c:pt idx="17043">
                  <c:v>23.670833333333299</c:v>
                </c:pt>
                <c:pt idx="17044">
                  <c:v>23.672222222222199</c:v>
                </c:pt>
                <c:pt idx="17045">
                  <c:v>23.6736111111111</c:v>
                </c:pt>
                <c:pt idx="17046">
                  <c:v>23.675000000000001</c:v>
                </c:pt>
                <c:pt idx="17047">
                  <c:v>23.676388888888901</c:v>
                </c:pt>
                <c:pt idx="17048">
                  <c:v>23.677777777777798</c:v>
                </c:pt>
                <c:pt idx="17049">
                  <c:v>23.679166666666699</c:v>
                </c:pt>
                <c:pt idx="17050">
                  <c:v>23.6805555555556</c:v>
                </c:pt>
                <c:pt idx="17051">
                  <c:v>23.681944444444401</c:v>
                </c:pt>
                <c:pt idx="17052">
                  <c:v>23.683333333333302</c:v>
                </c:pt>
                <c:pt idx="17053">
                  <c:v>23.684722222222199</c:v>
                </c:pt>
                <c:pt idx="17054">
                  <c:v>23.686111111111099</c:v>
                </c:pt>
                <c:pt idx="17055">
                  <c:v>23.6875</c:v>
                </c:pt>
                <c:pt idx="17056">
                  <c:v>23.688888888888901</c:v>
                </c:pt>
                <c:pt idx="17057">
                  <c:v>23.690277777777801</c:v>
                </c:pt>
                <c:pt idx="17058">
                  <c:v>23.691666666666698</c:v>
                </c:pt>
                <c:pt idx="17059">
                  <c:v>23.693055555555599</c:v>
                </c:pt>
                <c:pt idx="17060">
                  <c:v>23.6944444444444</c:v>
                </c:pt>
                <c:pt idx="17061">
                  <c:v>23.695833333333301</c:v>
                </c:pt>
                <c:pt idx="17062">
                  <c:v>23.697222222222202</c:v>
                </c:pt>
                <c:pt idx="17063">
                  <c:v>23.698611111111099</c:v>
                </c:pt>
                <c:pt idx="17064">
                  <c:v>23.7</c:v>
                </c:pt>
                <c:pt idx="17065">
                  <c:v>23.7013888888889</c:v>
                </c:pt>
                <c:pt idx="17066">
                  <c:v>23.702777777777801</c:v>
                </c:pt>
                <c:pt idx="17067">
                  <c:v>23.704166666666701</c:v>
                </c:pt>
                <c:pt idx="17068">
                  <c:v>23.705555555555598</c:v>
                </c:pt>
                <c:pt idx="17069">
                  <c:v>23.7069444444444</c:v>
                </c:pt>
                <c:pt idx="17070">
                  <c:v>23.7083333333333</c:v>
                </c:pt>
                <c:pt idx="17071">
                  <c:v>23.709722222222201</c:v>
                </c:pt>
                <c:pt idx="17072">
                  <c:v>23.711111111111101</c:v>
                </c:pt>
                <c:pt idx="17073">
                  <c:v>23.712499999999999</c:v>
                </c:pt>
                <c:pt idx="17074">
                  <c:v>23.713888888888899</c:v>
                </c:pt>
                <c:pt idx="17075">
                  <c:v>23.7152777777778</c:v>
                </c:pt>
                <c:pt idx="17076">
                  <c:v>23.716666666666701</c:v>
                </c:pt>
                <c:pt idx="17077">
                  <c:v>23.718055555555601</c:v>
                </c:pt>
                <c:pt idx="17078">
                  <c:v>23.719444444444399</c:v>
                </c:pt>
                <c:pt idx="17079">
                  <c:v>23.720833333333299</c:v>
                </c:pt>
                <c:pt idx="17080">
                  <c:v>23.7222222222222</c:v>
                </c:pt>
                <c:pt idx="17081">
                  <c:v>23.723611111111101</c:v>
                </c:pt>
                <c:pt idx="17082">
                  <c:v>23.725000000000001</c:v>
                </c:pt>
                <c:pt idx="17083">
                  <c:v>23.726388888888899</c:v>
                </c:pt>
                <c:pt idx="17084">
                  <c:v>23.727777777777799</c:v>
                </c:pt>
                <c:pt idx="17085">
                  <c:v>23.7291666666667</c:v>
                </c:pt>
                <c:pt idx="17086">
                  <c:v>23.7305555555556</c:v>
                </c:pt>
                <c:pt idx="17087">
                  <c:v>23.731944444444402</c:v>
                </c:pt>
                <c:pt idx="17088">
                  <c:v>23.733333333333299</c:v>
                </c:pt>
                <c:pt idx="17089">
                  <c:v>23.734722222222199</c:v>
                </c:pt>
                <c:pt idx="17090">
                  <c:v>23.7361111111111</c:v>
                </c:pt>
                <c:pt idx="17091">
                  <c:v>23.737500000000001</c:v>
                </c:pt>
                <c:pt idx="17092">
                  <c:v>23.738888888888901</c:v>
                </c:pt>
                <c:pt idx="17093">
                  <c:v>23.740277777777798</c:v>
                </c:pt>
                <c:pt idx="17094">
                  <c:v>23.741666666666699</c:v>
                </c:pt>
                <c:pt idx="17095">
                  <c:v>23.7430555555556</c:v>
                </c:pt>
                <c:pt idx="17096">
                  <c:v>23.744444444444401</c:v>
                </c:pt>
                <c:pt idx="17097">
                  <c:v>23.745833333333302</c:v>
                </c:pt>
                <c:pt idx="17098">
                  <c:v>23.747222222222199</c:v>
                </c:pt>
                <c:pt idx="17099">
                  <c:v>23.748611111111099</c:v>
                </c:pt>
                <c:pt idx="17100">
                  <c:v>23.75</c:v>
                </c:pt>
                <c:pt idx="17101">
                  <c:v>23.751388888888901</c:v>
                </c:pt>
                <c:pt idx="17102">
                  <c:v>23.752777777777801</c:v>
                </c:pt>
                <c:pt idx="17103">
                  <c:v>23.754166666666698</c:v>
                </c:pt>
                <c:pt idx="17104">
                  <c:v>23.755555555555599</c:v>
                </c:pt>
                <c:pt idx="17105">
                  <c:v>23.7569444444444</c:v>
                </c:pt>
                <c:pt idx="17106">
                  <c:v>23.758333333333301</c:v>
                </c:pt>
                <c:pt idx="17107">
                  <c:v>23.759722222222202</c:v>
                </c:pt>
                <c:pt idx="17108">
                  <c:v>23.761111111111099</c:v>
                </c:pt>
                <c:pt idx="17109">
                  <c:v>23.762499999999999</c:v>
                </c:pt>
                <c:pt idx="17110">
                  <c:v>23.7638888888889</c:v>
                </c:pt>
                <c:pt idx="17111">
                  <c:v>23.765277777777801</c:v>
                </c:pt>
                <c:pt idx="17112">
                  <c:v>23.766666666666701</c:v>
                </c:pt>
                <c:pt idx="17113">
                  <c:v>23.768055555555598</c:v>
                </c:pt>
                <c:pt idx="17114">
                  <c:v>23.7694444444444</c:v>
                </c:pt>
                <c:pt idx="17115">
                  <c:v>23.7708333333333</c:v>
                </c:pt>
                <c:pt idx="17116">
                  <c:v>23.772222222222201</c:v>
                </c:pt>
                <c:pt idx="17117">
                  <c:v>23.773611111111101</c:v>
                </c:pt>
                <c:pt idx="17118">
                  <c:v>23.774999999999999</c:v>
                </c:pt>
                <c:pt idx="17119">
                  <c:v>23.776388888888899</c:v>
                </c:pt>
                <c:pt idx="17120">
                  <c:v>23.7777777777778</c:v>
                </c:pt>
                <c:pt idx="17121">
                  <c:v>23.779166666666701</c:v>
                </c:pt>
                <c:pt idx="17122">
                  <c:v>23.780555555555601</c:v>
                </c:pt>
                <c:pt idx="17123">
                  <c:v>23.781944444444399</c:v>
                </c:pt>
                <c:pt idx="17124">
                  <c:v>23.783333333333299</c:v>
                </c:pt>
                <c:pt idx="17125">
                  <c:v>23.7847222222222</c:v>
                </c:pt>
                <c:pt idx="17126">
                  <c:v>23.786111111111101</c:v>
                </c:pt>
                <c:pt idx="17127">
                  <c:v>23.787500000000001</c:v>
                </c:pt>
                <c:pt idx="17128">
                  <c:v>23.788888888888899</c:v>
                </c:pt>
                <c:pt idx="17129">
                  <c:v>23.790277777777799</c:v>
                </c:pt>
                <c:pt idx="17130">
                  <c:v>23.7916666666667</c:v>
                </c:pt>
                <c:pt idx="17131">
                  <c:v>23.7930555555556</c:v>
                </c:pt>
                <c:pt idx="17132">
                  <c:v>23.794444444444402</c:v>
                </c:pt>
                <c:pt idx="17133">
                  <c:v>23.795833333333299</c:v>
                </c:pt>
                <c:pt idx="17134">
                  <c:v>23.797222222222199</c:v>
                </c:pt>
                <c:pt idx="17135">
                  <c:v>23.7986111111111</c:v>
                </c:pt>
                <c:pt idx="17136">
                  <c:v>23.8</c:v>
                </c:pt>
                <c:pt idx="17137">
                  <c:v>23.801388888888901</c:v>
                </c:pt>
                <c:pt idx="17138">
                  <c:v>23.802777777777798</c:v>
                </c:pt>
                <c:pt idx="17139">
                  <c:v>23.804166666666699</c:v>
                </c:pt>
                <c:pt idx="17140">
                  <c:v>23.8055555555556</c:v>
                </c:pt>
                <c:pt idx="17141">
                  <c:v>23.806944444444401</c:v>
                </c:pt>
                <c:pt idx="17142">
                  <c:v>23.808333333333302</c:v>
                </c:pt>
                <c:pt idx="17143">
                  <c:v>23.809722222222199</c:v>
                </c:pt>
                <c:pt idx="17144">
                  <c:v>23.811111111111099</c:v>
                </c:pt>
                <c:pt idx="17145">
                  <c:v>23.8125</c:v>
                </c:pt>
                <c:pt idx="17146">
                  <c:v>23.813888888888901</c:v>
                </c:pt>
                <c:pt idx="17147">
                  <c:v>23.815277777777801</c:v>
                </c:pt>
                <c:pt idx="17148">
                  <c:v>23.816666666666698</c:v>
                </c:pt>
                <c:pt idx="17149">
                  <c:v>23.818055555555599</c:v>
                </c:pt>
                <c:pt idx="17150">
                  <c:v>23.8194444444444</c:v>
                </c:pt>
                <c:pt idx="17151">
                  <c:v>23.820833333333301</c:v>
                </c:pt>
                <c:pt idx="17152">
                  <c:v>23.822222222222202</c:v>
                </c:pt>
                <c:pt idx="17153">
                  <c:v>23.823611111111099</c:v>
                </c:pt>
                <c:pt idx="17154">
                  <c:v>23.824999999999999</c:v>
                </c:pt>
                <c:pt idx="17155">
                  <c:v>23.8263888888889</c:v>
                </c:pt>
                <c:pt idx="17156">
                  <c:v>23.827777777777801</c:v>
                </c:pt>
                <c:pt idx="17157">
                  <c:v>23.829166666666701</c:v>
                </c:pt>
                <c:pt idx="17158">
                  <c:v>23.830555555555598</c:v>
                </c:pt>
                <c:pt idx="17159">
                  <c:v>23.8319444444444</c:v>
                </c:pt>
                <c:pt idx="17160">
                  <c:v>23.8333333333333</c:v>
                </c:pt>
                <c:pt idx="17161">
                  <c:v>23.834722222222201</c:v>
                </c:pt>
                <c:pt idx="17162">
                  <c:v>23.836111111111101</c:v>
                </c:pt>
                <c:pt idx="17163">
                  <c:v>23.837499999999999</c:v>
                </c:pt>
                <c:pt idx="17164">
                  <c:v>23.838888888888899</c:v>
                </c:pt>
                <c:pt idx="17165">
                  <c:v>23.8402777777778</c:v>
                </c:pt>
                <c:pt idx="17166">
                  <c:v>23.841666666666701</c:v>
                </c:pt>
                <c:pt idx="17167">
                  <c:v>23.843055555555601</c:v>
                </c:pt>
                <c:pt idx="17168">
                  <c:v>23.844444444444399</c:v>
                </c:pt>
                <c:pt idx="17169">
                  <c:v>23.845833333333299</c:v>
                </c:pt>
                <c:pt idx="17170">
                  <c:v>23.8472222222222</c:v>
                </c:pt>
                <c:pt idx="17171">
                  <c:v>23.848611111111101</c:v>
                </c:pt>
                <c:pt idx="17172">
                  <c:v>23.85</c:v>
                </c:pt>
                <c:pt idx="17173">
                  <c:v>23.851388888888899</c:v>
                </c:pt>
                <c:pt idx="17174">
                  <c:v>23.852777777777799</c:v>
                </c:pt>
                <c:pt idx="17175">
                  <c:v>23.8541666666667</c:v>
                </c:pt>
                <c:pt idx="17176">
                  <c:v>23.8555555555556</c:v>
                </c:pt>
                <c:pt idx="17177">
                  <c:v>23.856944444444402</c:v>
                </c:pt>
                <c:pt idx="17178">
                  <c:v>23.858333333333299</c:v>
                </c:pt>
                <c:pt idx="17179">
                  <c:v>23.859722222222199</c:v>
                </c:pt>
                <c:pt idx="17180">
                  <c:v>23.8611111111111</c:v>
                </c:pt>
                <c:pt idx="17181">
                  <c:v>23.862500000000001</c:v>
                </c:pt>
                <c:pt idx="17182">
                  <c:v>23.863888888888901</c:v>
                </c:pt>
                <c:pt idx="17183">
                  <c:v>23.865277777777798</c:v>
                </c:pt>
                <c:pt idx="17184">
                  <c:v>23.866666666666699</c:v>
                </c:pt>
                <c:pt idx="17185">
                  <c:v>23.8680555555556</c:v>
                </c:pt>
                <c:pt idx="17186">
                  <c:v>23.869444444444401</c:v>
                </c:pt>
                <c:pt idx="17187">
                  <c:v>23.870833333333302</c:v>
                </c:pt>
                <c:pt idx="17188">
                  <c:v>23.872222222222199</c:v>
                </c:pt>
                <c:pt idx="17189">
                  <c:v>23.873611111111099</c:v>
                </c:pt>
                <c:pt idx="17190">
                  <c:v>23.875</c:v>
                </c:pt>
                <c:pt idx="17191">
                  <c:v>23.876388888888901</c:v>
                </c:pt>
                <c:pt idx="17192">
                  <c:v>23.877777777777801</c:v>
                </c:pt>
                <c:pt idx="17193">
                  <c:v>23.879166666666698</c:v>
                </c:pt>
                <c:pt idx="17194">
                  <c:v>23.880555555555599</c:v>
                </c:pt>
                <c:pt idx="17195">
                  <c:v>23.8819444444444</c:v>
                </c:pt>
                <c:pt idx="17196">
                  <c:v>23.883333333333301</c:v>
                </c:pt>
                <c:pt idx="17197">
                  <c:v>23.884722222222202</c:v>
                </c:pt>
                <c:pt idx="17198">
                  <c:v>23.886111111111099</c:v>
                </c:pt>
                <c:pt idx="17199">
                  <c:v>23.887499999999999</c:v>
                </c:pt>
                <c:pt idx="17200">
                  <c:v>23.8888888888889</c:v>
                </c:pt>
                <c:pt idx="17201">
                  <c:v>23.890277777777801</c:v>
                </c:pt>
                <c:pt idx="17202">
                  <c:v>23.891666666666701</c:v>
                </c:pt>
                <c:pt idx="17203">
                  <c:v>23.893055555555598</c:v>
                </c:pt>
                <c:pt idx="17204">
                  <c:v>23.8944444444444</c:v>
                </c:pt>
                <c:pt idx="17205">
                  <c:v>23.8958333333333</c:v>
                </c:pt>
                <c:pt idx="17206">
                  <c:v>23.897222222222201</c:v>
                </c:pt>
                <c:pt idx="17207">
                  <c:v>23.898611111111101</c:v>
                </c:pt>
                <c:pt idx="17208">
                  <c:v>23.9</c:v>
                </c:pt>
                <c:pt idx="17209">
                  <c:v>23.901388888888899</c:v>
                </c:pt>
                <c:pt idx="17210">
                  <c:v>23.9027777777778</c:v>
                </c:pt>
                <c:pt idx="17211">
                  <c:v>23.904166666666701</c:v>
                </c:pt>
                <c:pt idx="17212">
                  <c:v>23.905555555555601</c:v>
                </c:pt>
                <c:pt idx="17213">
                  <c:v>23.906944444444399</c:v>
                </c:pt>
                <c:pt idx="17214">
                  <c:v>23.908333333333299</c:v>
                </c:pt>
                <c:pt idx="17215">
                  <c:v>23.9097222222222</c:v>
                </c:pt>
                <c:pt idx="17216">
                  <c:v>23.911111111111101</c:v>
                </c:pt>
                <c:pt idx="17217">
                  <c:v>23.912500000000001</c:v>
                </c:pt>
                <c:pt idx="17218">
                  <c:v>23.913888888888899</c:v>
                </c:pt>
                <c:pt idx="17219">
                  <c:v>23.915277777777799</c:v>
                </c:pt>
                <c:pt idx="17220">
                  <c:v>23.9166666666667</c:v>
                </c:pt>
                <c:pt idx="17221">
                  <c:v>23.9180555555556</c:v>
                </c:pt>
                <c:pt idx="17222">
                  <c:v>23.919444444444402</c:v>
                </c:pt>
                <c:pt idx="17223">
                  <c:v>23.920833333333299</c:v>
                </c:pt>
                <c:pt idx="17224">
                  <c:v>23.922222222222199</c:v>
                </c:pt>
                <c:pt idx="17225">
                  <c:v>23.9236111111111</c:v>
                </c:pt>
                <c:pt idx="17226">
                  <c:v>23.925000000000001</c:v>
                </c:pt>
                <c:pt idx="17227">
                  <c:v>23.926388888888901</c:v>
                </c:pt>
                <c:pt idx="17228">
                  <c:v>23.927777777777798</c:v>
                </c:pt>
                <c:pt idx="17229">
                  <c:v>23.929166666666699</c:v>
                </c:pt>
                <c:pt idx="17230">
                  <c:v>23.9305555555556</c:v>
                </c:pt>
                <c:pt idx="17231">
                  <c:v>23.931944444444401</c:v>
                </c:pt>
                <c:pt idx="17232">
                  <c:v>23.933333333333302</c:v>
                </c:pt>
                <c:pt idx="17233">
                  <c:v>23.934722222222199</c:v>
                </c:pt>
                <c:pt idx="17234">
                  <c:v>23.936111111111099</c:v>
                </c:pt>
                <c:pt idx="17235">
                  <c:v>23.9375</c:v>
                </c:pt>
                <c:pt idx="17236">
                  <c:v>23.938888888888901</c:v>
                </c:pt>
                <c:pt idx="17237">
                  <c:v>23.940277777777801</c:v>
                </c:pt>
                <c:pt idx="17238">
                  <c:v>23.941666666666698</c:v>
                </c:pt>
                <c:pt idx="17239">
                  <c:v>23.943055555555599</c:v>
                </c:pt>
                <c:pt idx="17240">
                  <c:v>23.9444444444444</c:v>
                </c:pt>
                <c:pt idx="17241">
                  <c:v>23.945833333333301</c:v>
                </c:pt>
                <c:pt idx="17242">
                  <c:v>23.947222222222202</c:v>
                </c:pt>
                <c:pt idx="17243">
                  <c:v>23.948611111111099</c:v>
                </c:pt>
                <c:pt idx="17244">
                  <c:v>23.95</c:v>
                </c:pt>
                <c:pt idx="17245">
                  <c:v>23.9513888888889</c:v>
                </c:pt>
                <c:pt idx="17246">
                  <c:v>23.952777777777801</c:v>
                </c:pt>
                <c:pt idx="17247">
                  <c:v>23.954166666666701</c:v>
                </c:pt>
                <c:pt idx="17248">
                  <c:v>23.955555555555598</c:v>
                </c:pt>
                <c:pt idx="17249">
                  <c:v>23.9569444444444</c:v>
                </c:pt>
                <c:pt idx="17250">
                  <c:v>23.9583333333333</c:v>
                </c:pt>
                <c:pt idx="17251">
                  <c:v>23.959722222222201</c:v>
                </c:pt>
                <c:pt idx="17252">
                  <c:v>23.961111111111101</c:v>
                </c:pt>
                <c:pt idx="17253">
                  <c:v>23.962499999999999</c:v>
                </c:pt>
                <c:pt idx="17254">
                  <c:v>23.963888888888899</c:v>
                </c:pt>
                <c:pt idx="17255">
                  <c:v>23.9652777777778</c:v>
                </c:pt>
                <c:pt idx="17256">
                  <c:v>23.966666666666701</c:v>
                </c:pt>
                <c:pt idx="17257">
                  <c:v>23.968055555555601</c:v>
                </c:pt>
                <c:pt idx="17258">
                  <c:v>23.969444444444399</c:v>
                </c:pt>
                <c:pt idx="17259">
                  <c:v>23.970833333333299</c:v>
                </c:pt>
                <c:pt idx="17260">
                  <c:v>23.9722222222222</c:v>
                </c:pt>
                <c:pt idx="17261">
                  <c:v>23.973611111111101</c:v>
                </c:pt>
                <c:pt idx="17262">
                  <c:v>23.975000000000001</c:v>
                </c:pt>
                <c:pt idx="17263">
                  <c:v>23.976388888888899</c:v>
                </c:pt>
                <c:pt idx="17264">
                  <c:v>23.977777777777799</c:v>
                </c:pt>
                <c:pt idx="17265">
                  <c:v>23.9791666666667</c:v>
                </c:pt>
                <c:pt idx="17266">
                  <c:v>23.9805555555556</c:v>
                </c:pt>
                <c:pt idx="17267">
                  <c:v>23.981944444444402</c:v>
                </c:pt>
                <c:pt idx="17268">
                  <c:v>23.983333333333299</c:v>
                </c:pt>
                <c:pt idx="17269">
                  <c:v>23.984722222222199</c:v>
                </c:pt>
                <c:pt idx="17270">
                  <c:v>23.9861111111111</c:v>
                </c:pt>
                <c:pt idx="17271">
                  <c:v>23.987500000000001</c:v>
                </c:pt>
                <c:pt idx="17272">
                  <c:v>23.988888888888901</c:v>
                </c:pt>
                <c:pt idx="17273">
                  <c:v>23.990277777777798</c:v>
                </c:pt>
                <c:pt idx="17274">
                  <c:v>23.991666666666699</c:v>
                </c:pt>
                <c:pt idx="17275">
                  <c:v>23.9930555555556</c:v>
                </c:pt>
                <c:pt idx="17276">
                  <c:v>23.994444444444401</c:v>
                </c:pt>
                <c:pt idx="17277">
                  <c:v>23.995833333333302</c:v>
                </c:pt>
                <c:pt idx="17278">
                  <c:v>23.997222222222199</c:v>
                </c:pt>
                <c:pt idx="17279">
                  <c:v>23.998611111111099</c:v>
                </c:pt>
                <c:pt idx="17280">
                  <c:v>24</c:v>
                </c:pt>
                <c:pt idx="17281">
                  <c:v>24.001388888888901</c:v>
                </c:pt>
                <c:pt idx="17282">
                  <c:v>24.002777777777801</c:v>
                </c:pt>
                <c:pt idx="17283">
                  <c:v>24.004166666666698</c:v>
                </c:pt>
                <c:pt idx="17284">
                  <c:v>24.005555555555599</c:v>
                </c:pt>
                <c:pt idx="17285">
                  <c:v>24.0069444444444</c:v>
                </c:pt>
                <c:pt idx="17286">
                  <c:v>24.008333333333301</c:v>
                </c:pt>
                <c:pt idx="17287">
                  <c:v>24.009722222222202</c:v>
                </c:pt>
                <c:pt idx="17288">
                  <c:v>24.011111111111099</c:v>
                </c:pt>
                <c:pt idx="17289">
                  <c:v>24.012499999999999</c:v>
                </c:pt>
                <c:pt idx="17290">
                  <c:v>24.0138888888889</c:v>
                </c:pt>
                <c:pt idx="17291">
                  <c:v>24.015277777777801</c:v>
                </c:pt>
                <c:pt idx="17292">
                  <c:v>24.016666666666701</c:v>
                </c:pt>
                <c:pt idx="17293">
                  <c:v>24.018055555555598</c:v>
                </c:pt>
                <c:pt idx="17294">
                  <c:v>24.0194444444444</c:v>
                </c:pt>
                <c:pt idx="17295">
                  <c:v>24.0208333333333</c:v>
                </c:pt>
                <c:pt idx="17296">
                  <c:v>24.022222222222201</c:v>
                </c:pt>
                <c:pt idx="17297">
                  <c:v>24.023611111111101</c:v>
                </c:pt>
                <c:pt idx="17298">
                  <c:v>24.024999999999999</c:v>
                </c:pt>
                <c:pt idx="17299">
                  <c:v>24.026388888888899</c:v>
                </c:pt>
                <c:pt idx="17300">
                  <c:v>24.0277777777778</c:v>
                </c:pt>
                <c:pt idx="17301">
                  <c:v>24.029166666666701</c:v>
                </c:pt>
                <c:pt idx="17302">
                  <c:v>24.030555555555601</c:v>
                </c:pt>
                <c:pt idx="17303">
                  <c:v>24.031944444444399</c:v>
                </c:pt>
                <c:pt idx="17304">
                  <c:v>24.033333333333299</c:v>
                </c:pt>
                <c:pt idx="17305">
                  <c:v>24.0347222222222</c:v>
                </c:pt>
                <c:pt idx="17306">
                  <c:v>24.036111111111101</c:v>
                </c:pt>
                <c:pt idx="17307">
                  <c:v>24.037500000000001</c:v>
                </c:pt>
                <c:pt idx="17308">
                  <c:v>24.038888888888899</c:v>
                </c:pt>
                <c:pt idx="17309">
                  <c:v>24.040277777777799</c:v>
                </c:pt>
                <c:pt idx="17310">
                  <c:v>24.0416666666667</c:v>
                </c:pt>
                <c:pt idx="17311">
                  <c:v>24.0430555555556</c:v>
                </c:pt>
                <c:pt idx="17312">
                  <c:v>24.044444444444402</c:v>
                </c:pt>
                <c:pt idx="17313">
                  <c:v>24.045833333333299</c:v>
                </c:pt>
                <c:pt idx="17314">
                  <c:v>24.047222222222199</c:v>
                </c:pt>
                <c:pt idx="17315">
                  <c:v>24.0486111111111</c:v>
                </c:pt>
                <c:pt idx="17316">
                  <c:v>24.05</c:v>
                </c:pt>
                <c:pt idx="17317">
                  <c:v>24.051388888888901</c:v>
                </c:pt>
                <c:pt idx="17318">
                  <c:v>24.052777777777798</c:v>
                </c:pt>
                <c:pt idx="17319">
                  <c:v>24.054166666666699</c:v>
                </c:pt>
                <c:pt idx="17320">
                  <c:v>24.0555555555556</c:v>
                </c:pt>
                <c:pt idx="17321">
                  <c:v>24.056944444444401</c:v>
                </c:pt>
                <c:pt idx="17322">
                  <c:v>24.058333333333302</c:v>
                </c:pt>
                <c:pt idx="17323">
                  <c:v>24.059722222222199</c:v>
                </c:pt>
                <c:pt idx="17324">
                  <c:v>24.061111111111099</c:v>
                </c:pt>
                <c:pt idx="17325">
                  <c:v>24.0625</c:v>
                </c:pt>
                <c:pt idx="17326">
                  <c:v>24.063888888888901</c:v>
                </c:pt>
                <c:pt idx="17327">
                  <c:v>24.065277777777801</c:v>
                </c:pt>
                <c:pt idx="17328">
                  <c:v>24.066666666666698</c:v>
                </c:pt>
                <c:pt idx="17329">
                  <c:v>24.068055555555599</c:v>
                </c:pt>
                <c:pt idx="17330">
                  <c:v>24.0694444444444</c:v>
                </c:pt>
                <c:pt idx="17331">
                  <c:v>24.070833333333301</c:v>
                </c:pt>
                <c:pt idx="17332">
                  <c:v>24.072222222222202</c:v>
                </c:pt>
                <c:pt idx="17333">
                  <c:v>24.073611111111099</c:v>
                </c:pt>
                <c:pt idx="17334">
                  <c:v>24.074999999999999</c:v>
                </c:pt>
                <c:pt idx="17335">
                  <c:v>24.0763888888889</c:v>
                </c:pt>
                <c:pt idx="17336">
                  <c:v>24.077777777777801</c:v>
                </c:pt>
                <c:pt idx="17337">
                  <c:v>24.079166666666701</c:v>
                </c:pt>
                <c:pt idx="17338">
                  <c:v>24.080555555555598</c:v>
                </c:pt>
                <c:pt idx="17339">
                  <c:v>24.0819444444444</c:v>
                </c:pt>
                <c:pt idx="17340">
                  <c:v>24.0833333333333</c:v>
                </c:pt>
                <c:pt idx="17341">
                  <c:v>24.084722222222201</c:v>
                </c:pt>
                <c:pt idx="17342">
                  <c:v>24.086111111111101</c:v>
                </c:pt>
                <c:pt idx="17343">
                  <c:v>24.087499999999999</c:v>
                </c:pt>
                <c:pt idx="17344">
                  <c:v>24.088888888888899</c:v>
                </c:pt>
                <c:pt idx="17345">
                  <c:v>24.0902777777778</c:v>
                </c:pt>
                <c:pt idx="17346">
                  <c:v>24.091666666666701</c:v>
                </c:pt>
                <c:pt idx="17347">
                  <c:v>24.093055555555601</c:v>
                </c:pt>
                <c:pt idx="17348">
                  <c:v>24.094444444444399</c:v>
                </c:pt>
                <c:pt idx="17349">
                  <c:v>24.095833333333299</c:v>
                </c:pt>
                <c:pt idx="17350">
                  <c:v>24.0972222222222</c:v>
                </c:pt>
                <c:pt idx="17351">
                  <c:v>24.098611111111101</c:v>
                </c:pt>
                <c:pt idx="17352">
                  <c:v>24.1</c:v>
                </c:pt>
                <c:pt idx="17353">
                  <c:v>24.101388888888899</c:v>
                </c:pt>
                <c:pt idx="17354">
                  <c:v>24.102777777777799</c:v>
                </c:pt>
                <c:pt idx="17355">
                  <c:v>24.1041666666667</c:v>
                </c:pt>
                <c:pt idx="17356">
                  <c:v>24.1055555555556</c:v>
                </c:pt>
                <c:pt idx="17357">
                  <c:v>24.106944444444402</c:v>
                </c:pt>
                <c:pt idx="17358">
                  <c:v>24.108333333333299</c:v>
                </c:pt>
                <c:pt idx="17359">
                  <c:v>24.109722222222199</c:v>
                </c:pt>
                <c:pt idx="17360">
                  <c:v>24.1111111111111</c:v>
                </c:pt>
                <c:pt idx="17361">
                  <c:v>24.112500000000001</c:v>
                </c:pt>
                <c:pt idx="17362">
                  <c:v>24.113888888888901</c:v>
                </c:pt>
                <c:pt idx="17363">
                  <c:v>24.115277777777798</c:v>
                </c:pt>
                <c:pt idx="17364">
                  <c:v>24.116666666666699</c:v>
                </c:pt>
                <c:pt idx="17365">
                  <c:v>24.1180555555556</c:v>
                </c:pt>
                <c:pt idx="17366">
                  <c:v>24.119444444444401</c:v>
                </c:pt>
                <c:pt idx="17367">
                  <c:v>24.120833333333302</c:v>
                </c:pt>
                <c:pt idx="17368">
                  <c:v>24.122222222222199</c:v>
                </c:pt>
                <c:pt idx="17369">
                  <c:v>24.123611111111099</c:v>
                </c:pt>
                <c:pt idx="17370">
                  <c:v>24.125</c:v>
                </c:pt>
                <c:pt idx="17371">
                  <c:v>24.126388888888901</c:v>
                </c:pt>
                <c:pt idx="17372">
                  <c:v>24.127777777777801</c:v>
                </c:pt>
                <c:pt idx="17373">
                  <c:v>24.129166666666698</c:v>
                </c:pt>
                <c:pt idx="17374">
                  <c:v>24.130555555555599</c:v>
                </c:pt>
                <c:pt idx="17375">
                  <c:v>24.1319444444444</c:v>
                </c:pt>
                <c:pt idx="17376">
                  <c:v>24.133333333333301</c:v>
                </c:pt>
                <c:pt idx="17377">
                  <c:v>24.134722222222202</c:v>
                </c:pt>
                <c:pt idx="17378">
                  <c:v>24.136111111111099</c:v>
                </c:pt>
                <c:pt idx="17379">
                  <c:v>24.137499999999999</c:v>
                </c:pt>
                <c:pt idx="17380">
                  <c:v>24.1388888888889</c:v>
                </c:pt>
                <c:pt idx="17381">
                  <c:v>24.140277777777801</c:v>
                </c:pt>
                <c:pt idx="17382">
                  <c:v>24.141666666666701</c:v>
                </c:pt>
                <c:pt idx="17383">
                  <c:v>24.143055555555598</c:v>
                </c:pt>
                <c:pt idx="17384">
                  <c:v>24.1444444444444</c:v>
                </c:pt>
                <c:pt idx="17385">
                  <c:v>24.1458333333333</c:v>
                </c:pt>
                <c:pt idx="17386">
                  <c:v>24.147222222222201</c:v>
                </c:pt>
                <c:pt idx="17387">
                  <c:v>24.148611111111101</c:v>
                </c:pt>
                <c:pt idx="17388">
                  <c:v>24.15</c:v>
                </c:pt>
                <c:pt idx="17389">
                  <c:v>24.151388888888899</c:v>
                </c:pt>
                <c:pt idx="17390">
                  <c:v>24.1527777777778</c:v>
                </c:pt>
                <c:pt idx="17391">
                  <c:v>24.154166666666701</c:v>
                </c:pt>
                <c:pt idx="17392">
                  <c:v>24.155555555555601</c:v>
                </c:pt>
                <c:pt idx="17393">
                  <c:v>24.156944444444399</c:v>
                </c:pt>
                <c:pt idx="17394">
                  <c:v>24.158333333333299</c:v>
                </c:pt>
                <c:pt idx="17395">
                  <c:v>24.1597222222222</c:v>
                </c:pt>
                <c:pt idx="17396">
                  <c:v>24.161111111111101</c:v>
                </c:pt>
                <c:pt idx="17397">
                  <c:v>24.162500000000001</c:v>
                </c:pt>
                <c:pt idx="17398">
                  <c:v>24.163888888888899</c:v>
                </c:pt>
                <c:pt idx="17399">
                  <c:v>24.165277777777799</c:v>
                </c:pt>
                <c:pt idx="17400">
                  <c:v>24.1666666666667</c:v>
                </c:pt>
                <c:pt idx="17401">
                  <c:v>24.1680555555556</c:v>
                </c:pt>
                <c:pt idx="17402">
                  <c:v>24.169444444444402</c:v>
                </c:pt>
                <c:pt idx="17403">
                  <c:v>24.170833333333299</c:v>
                </c:pt>
                <c:pt idx="17404">
                  <c:v>24.172222222222199</c:v>
                </c:pt>
                <c:pt idx="17405">
                  <c:v>24.1736111111111</c:v>
                </c:pt>
                <c:pt idx="17406">
                  <c:v>24.175000000000001</c:v>
                </c:pt>
                <c:pt idx="17407">
                  <c:v>24.176388888888901</c:v>
                </c:pt>
                <c:pt idx="17408">
                  <c:v>24.177777777777798</c:v>
                </c:pt>
                <c:pt idx="17409">
                  <c:v>24.179166666666699</c:v>
                </c:pt>
                <c:pt idx="17410">
                  <c:v>24.1805555555556</c:v>
                </c:pt>
                <c:pt idx="17411">
                  <c:v>24.181944444444401</c:v>
                </c:pt>
                <c:pt idx="17412">
                  <c:v>24.183333333333302</c:v>
                </c:pt>
                <c:pt idx="17413">
                  <c:v>24.184722222222199</c:v>
                </c:pt>
                <c:pt idx="17414">
                  <c:v>24.186111111111099</c:v>
                </c:pt>
                <c:pt idx="17415">
                  <c:v>24.1875</c:v>
                </c:pt>
                <c:pt idx="17416">
                  <c:v>24.188888888888901</c:v>
                </c:pt>
                <c:pt idx="17417">
                  <c:v>24.190277777777801</c:v>
                </c:pt>
                <c:pt idx="17418">
                  <c:v>24.191666666666698</c:v>
                </c:pt>
                <c:pt idx="17419">
                  <c:v>24.193055555555599</c:v>
                </c:pt>
                <c:pt idx="17420">
                  <c:v>24.1944444444444</c:v>
                </c:pt>
                <c:pt idx="17421">
                  <c:v>24.195833333333301</c:v>
                </c:pt>
                <c:pt idx="17422">
                  <c:v>24.197222222222202</c:v>
                </c:pt>
                <c:pt idx="17423">
                  <c:v>24.198611111111099</c:v>
                </c:pt>
                <c:pt idx="17424">
                  <c:v>24.2</c:v>
                </c:pt>
                <c:pt idx="17425">
                  <c:v>24.2013888888889</c:v>
                </c:pt>
                <c:pt idx="17426">
                  <c:v>24.202777777777801</c:v>
                </c:pt>
                <c:pt idx="17427">
                  <c:v>24.204166666666701</c:v>
                </c:pt>
                <c:pt idx="17428">
                  <c:v>24.205555555555598</c:v>
                </c:pt>
                <c:pt idx="17429">
                  <c:v>24.2069444444444</c:v>
                </c:pt>
                <c:pt idx="17430">
                  <c:v>24.2083333333333</c:v>
                </c:pt>
                <c:pt idx="17431">
                  <c:v>24.209722222222201</c:v>
                </c:pt>
                <c:pt idx="17432">
                  <c:v>24.211111111111101</c:v>
                </c:pt>
                <c:pt idx="17433">
                  <c:v>24.212499999999999</c:v>
                </c:pt>
                <c:pt idx="17434">
                  <c:v>24.213888888888899</c:v>
                </c:pt>
                <c:pt idx="17435">
                  <c:v>24.2152777777778</c:v>
                </c:pt>
                <c:pt idx="17436">
                  <c:v>24.216666666666701</c:v>
                </c:pt>
                <c:pt idx="17437">
                  <c:v>24.218055555555601</c:v>
                </c:pt>
                <c:pt idx="17438">
                  <c:v>24.219444444444399</c:v>
                </c:pt>
                <c:pt idx="17439">
                  <c:v>24.220833333333299</c:v>
                </c:pt>
                <c:pt idx="17440">
                  <c:v>24.2222222222222</c:v>
                </c:pt>
                <c:pt idx="17441">
                  <c:v>24.223611111111101</c:v>
                </c:pt>
                <c:pt idx="17442">
                  <c:v>24.225000000000001</c:v>
                </c:pt>
                <c:pt idx="17443">
                  <c:v>24.226388888888899</c:v>
                </c:pt>
                <c:pt idx="17444">
                  <c:v>24.227777777777799</c:v>
                </c:pt>
                <c:pt idx="17445">
                  <c:v>24.2291666666667</c:v>
                </c:pt>
                <c:pt idx="17446">
                  <c:v>24.2305555555556</c:v>
                </c:pt>
                <c:pt idx="17447">
                  <c:v>24.231944444444402</c:v>
                </c:pt>
                <c:pt idx="17448">
                  <c:v>24.233333333333299</c:v>
                </c:pt>
                <c:pt idx="17449">
                  <c:v>24.234722222222199</c:v>
                </c:pt>
                <c:pt idx="17450">
                  <c:v>24.2361111111111</c:v>
                </c:pt>
                <c:pt idx="17451">
                  <c:v>24.237500000000001</c:v>
                </c:pt>
                <c:pt idx="17452">
                  <c:v>24.238888888888901</c:v>
                </c:pt>
                <c:pt idx="17453">
                  <c:v>24.240277777777798</c:v>
                </c:pt>
                <c:pt idx="17454">
                  <c:v>24.241666666666699</c:v>
                </c:pt>
                <c:pt idx="17455">
                  <c:v>24.2430555555556</c:v>
                </c:pt>
                <c:pt idx="17456">
                  <c:v>24.244444444444401</c:v>
                </c:pt>
                <c:pt idx="17457">
                  <c:v>24.245833333333302</c:v>
                </c:pt>
                <c:pt idx="17458">
                  <c:v>24.247222222222199</c:v>
                </c:pt>
                <c:pt idx="17459">
                  <c:v>24.248611111111099</c:v>
                </c:pt>
                <c:pt idx="17460">
                  <c:v>24.25</c:v>
                </c:pt>
                <c:pt idx="17461">
                  <c:v>24.251388888888901</c:v>
                </c:pt>
                <c:pt idx="17462">
                  <c:v>24.252777777777801</c:v>
                </c:pt>
                <c:pt idx="17463">
                  <c:v>24.254166666666698</c:v>
                </c:pt>
                <c:pt idx="17464">
                  <c:v>24.255555555555599</c:v>
                </c:pt>
                <c:pt idx="17465">
                  <c:v>24.2569444444444</c:v>
                </c:pt>
                <c:pt idx="17466">
                  <c:v>24.258333333333301</c:v>
                </c:pt>
                <c:pt idx="17467">
                  <c:v>24.259722222222202</c:v>
                </c:pt>
                <c:pt idx="17468">
                  <c:v>24.261111111111099</c:v>
                </c:pt>
                <c:pt idx="17469">
                  <c:v>24.262499999999999</c:v>
                </c:pt>
                <c:pt idx="17470">
                  <c:v>24.2638888888889</c:v>
                </c:pt>
                <c:pt idx="17471">
                  <c:v>24.265277777777801</c:v>
                </c:pt>
                <c:pt idx="17472">
                  <c:v>24.266666666666701</c:v>
                </c:pt>
                <c:pt idx="17473">
                  <c:v>24.268055555555598</c:v>
                </c:pt>
                <c:pt idx="17474">
                  <c:v>24.2694444444444</c:v>
                </c:pt>
                <c:pt idx="17475">
                  <c:v>24.2708333333333</c:v>
                </c:pt>
                <c:pt idx="17476">
                  <c:v>24.272222222222201</c:v>
                </c:pt>
                <c:pt idx="17477">
                  <c:v>24.273611111111101</c:v>
                </c:pt>
                <c:pt idx="17478">
                  <c:v>24.274999999999999</c:v>
                </c:pt>
                <c:pt idx="17479">
                  <c:v>24.276388888888899</c:v>
                </c:pt>
                <c:pt idx="17480">
                  <c:v>24.2777777777778</c:v>
                </c:pt>
                <c:pt idx="17481">
                  <c:v>24.279166666666701</c:v>
                </c:pt>
                <c:pt idx="17482">
                  <c:v>24.280555555555601</c:v>
                </c:pt>
                <c:pt idx="17483">
                  <c:v>24.281944444444399</c:v>
                </c:pt>
                <c:pt idx="17484">
                  <c:v>24.283333333333299</c:v>
                </c:pt>
                <c:pt idx="17485">
                  <c:v>24.2847222222222</c:v>
                </c:pt>
                <c:pt idx="17486">
                  <c:v>24.286111111111101</c:v>
                </c:pt>
                <c:pt idx="17487">
                  <c:v>24.287500000000001</c:v>
                </c:pt>
                <c:pt idx="17488">
                  <c:v>24.288888888888899</c:v>
                </c:pt>
                <c:pt idx="17489">
                  <c:v>24.290277777777799</c:v>
                </c:pt>
                <c:pt idx="17490">
                  <c:v>24.2916666666667</c:v>
                </c:pt>
                <c:pt idx="17491">
                  <c:v>24.2930555555556</c:v>
                </c:pt>
                <c:pt idx="17492">
                  <c:v>24.294444444444402</c:v>
                </c:pt>
                <c:pt idx="17493">
                  <c:v>24.295833333333299</c:v>
                </c:pt>
                <c:pt idx="17494">
                  <c:v>24.297222222222199</c:v>
                </c:pt>
                <c:pt idx="17495">
                  <c:v>24.2986111111111</c:v>
                </c:pt>
                <c:pt idx="17496">
                  <c:v>24.3</c:v>
                </c:pt>
                <c:pt idx="17497">
                  <c:v>24.301388888888901</c:v>
                </c:pt>
                <c:pt idx="17498">
                  <c:v>24.302777777777798</c:v>
                </c:pt>
                <c:pt idx="17499">
                  <c:v>24.304166666666699</c:v>
                </c:pt>
                <c:pt idx="17500">
                  <c:v>24.3055555555556</c:v>
                </c:pt>
                <c:pt idx="17501">
                  <c:v>24.306944444444401</c:v>
                </c:pt>
                <c:pt idx="17502">
                  <c:v>24.308333333333302</c:v>
                </c:pt>
                <c:pt idx="17503">
                  <c:v>24.309722222222199</c:v>
                </c:pt>
                <c:pt idx="17504">
                  <c:v>24.311111111111099</c:v>
                </c:pt>
                <c:pt idx="17505">
                  <c:v>24.3125</c:v>
                </c:pt>
                <c:pt idx="17506">
                  <c:v>24.313888888888901</c:v>
                </c:pt>
                <c:pt idx="17507">
                  <c:v>24.315277777777801</c:v>
                </c:pt>
                <c:pt idx="17508">
                  <c:v>24.316666666666698</c:v>
                </c:pt>
                <c:pt idx="17509">
                  <c:v>24.318055555555599</c:v>
                </c:pt>
                <c:pt idx="17510">
                  <c:v>24.3194444444444</c:v>
                </c:pt>
                <c:pt idx="17511">
                  <c:v>24.320833333333301</c:v>
                </c:pt>
                <c:pt idx="17512">
                  <c:v>24.322222222222202</c:v>
                </c:pt>
                <c:pt idx="17513">
                  <c:v>24.323611111111099</c:v>
                </c:pt>
                <c:pt idx="17514">
                  <c:v>24.324999999999999</c:v>
                </c:pt>
                <c:pt idx="17515">
                  <c:v>24.3263888888889</c:v>
                </c:pt>
                <c:pt idx="17516">
                  <c:v>24.327777777777801</c:v>
                </c:pt>
                <c:pt idx="17517">
                  <c:v>24.329166666666701</c:v>
                </c:pt>
                <c:pt idx="17518">
                  <c:v>24.330555555555598</c:v>
                </c:pt>
                <c:pt idx="17519">
                  <c:v>24.3319444444444</c:v>
                </c:pt>
                <c:pt idx="17520">
                  <c:v>24.3333333333333</c:v>
                </c:pt>
                <c:pt idx="17521">
                  <c:v>24.334722222222201</c:v>
                </c:pt>
                <c:pt idx="17522">
                  <c:v>24.336111111111101</c:v>
                </c:pt>
                <c:pt idx="17523">
                  <c:v>24.337499999999999</c:v>
                </c:pt>
                <c:pt idx="17524">
                  <c:v>24.338888888888899</c:v>
                </c:pt>
                <c:pt idx="17525">
                  <c:v>24.3402777777778</c:v>
                </c:pt>
                <c:pt idx="17526">
                  <c:v>24.341666666666701</c:v>
                </c:pt>
                <c:pt idx="17527">
                  <c:v>24.343055555555601</c:v>
                </c:pt>
                <c:pt idx="17528">
                  <c:v>24.344444444444399</c:v>
                </c:pt>
                <c:pt idx="17529">
                  <c:v>24.345833333333299</c:v>
                </c:pt>
                <c:pt idx="17530">
                  <c:v>24.3472222222222</c:v>
                </c:pt>
                <c:pt idx="17531">
                  <c:v>24.348611111111101</c:v>
                </c:pt>
                <c:pt idx="17532">
                  <c:v>24.35</c:v>
                </c:pt>
                <c:pt idx="17533">
                  <c:v>24.351388888888899</c:v>
                </c:pt>
                <c:pt idx="17534">
                  <c:v>24.352777777777799</c:v>
                </c:pt>
                <c:pt idx="17535">
                  <c:v>24.3541666666667</c:v>
                </c:pt>
                <c:pt idx="17536">
                  <c:v>24.3555555555556</c:v>
                </c:pt>
                <c:pt idx="17537">
                  <c:v>24.356944444444402</c:v>
                </c:pt>
                <c:pt idx="17538">
                  <c:v>24.358333333333299</c:v>
                </c:pt>
                <c:pt idx="17539">
                  <c:v>24.359722222222199</c:v>
                </c:pt>
                <c:pt idx="17540">
                  <c:v>24.3611111111111</c:v>
                </c:pt>
                <c:pt idx="17541">
                  <c:v>24.362500000000001</c:v>
                </c:pt>
                <c:pt idx="17542">
                  <c:v>24.363888888888901</c:v>
                </c:pt>
                <c:pt idx="17543">
                  <c:v>24.365277777777798</c:v>
                </c:pt>
                <c:pt idx="17544">
                  <c:v>24.366666666666699</c:v>
                </c:pt>
                <c:pt idx="17545">
                  <c:v>24.3680555555556</c:v>
                </c:pt>
                <c:pt idx="17546">
                  <c:v>24.369444444444401</c:v>
                </c:pt>
                <c:pt idx="17547">
                  <c:v>24.370833333333302</c:v>
                </c:pt>
                <c:pt idx="17548">
                  <c:v>24.372222222222199</c:v>
                </c:pt>
                <c:pt idx="17549">
                  <c:v>24.373611111111099</c:v>
                </c:pt>
                <c:pt idx="17550">
                  <c:v>24.375</c:v>
                </c:pt>
                <c:pt idx="17551">
                  <c:v>24.376388888888901</c:v>
                </c:pt>
                <c:pt idx="17552">
                  <c:v>24.377777777777801</c:v>
                </c:pt>
                <c:pt idx="17553">
                  <c:v>24.379166666666698</c:v>
                </c:pt>
                <c:pt idx="17554">
                  <c:v>24.380555555555599</c:v>
                </c:pt>
                <c:pt idx="17555">
                  <c:v>24.3819444444444</c:v>
                </c:pt>
                <c:pt idx="17556">
                  <c:v>24.383333333333301</c:v>
                </c:pt>
                <c:pt idx="17557">
                  <c:v>24.384722222222202</c:v>
                </c:pt>
                <c:pt idx="17558">
                  <c:v>24.386111111111099</c:v>
                </c:pt>
                <c:pt idx="17559">
                  <c:v>24.387499999999999</c:v>
                </c:pt>
                <c:pt idx="17560">
                  <c:v>24.3888888888889</c:v>
                </c:pt>
                <c:pt idx="17561">
                  <c:v>24.390277777777801</c:v>
                </c:pt>
                <c:pt idx="17562">
                  <c:v>24.391666666666701</c:v>
                </c:pt>
                <c:pt idx="17563">
                  <c:v>24.393055555555598</c:v>
                </c:pt>
                <c:pt idx="17564">
                  <c:v>24.3944444444444</c:v>
                </c:pt>
                <c:pt idx="17565">
                  <c:v>24.3958333333333</c:v>
                </c:pt>
                <c:pt idx="17566">
                  <c:v>24.397222222222201</c:v>
                </c:pt>
                <c:pt idx="17567">
                  <c:v>24.398611111111101</c:v>
                </c:pt>
                <c:pt idx="17568">
                  <c:v>24.4</c:v>
                </c:pt>
                <c:pt idx="17569">
                  <c:v>24.401388888888899</c:v>
                </c:pt>
                <c:pt idx="17570">
                  <c:v>24.4027777777778</c:v>
                </c:pt>
                <c:pt idx="17571">
                  <c:v>24.404166666666701</c:v>
                </c:pt>
                <c:pt idx="17572">
                  <c:v>24.405555555555601</c:v>
                </c:pt>
                <c:pt idx="17573">
                  <c:v>24.406944444444399</c:v>
                </c:pt>
                <c:pt idx="17574">
                  <c:v>24.408333333333299</c:v>
                </c:pt>
                <c:pt idx="17575">
                  <c:v>24.4097222222222</c:v>
                </c:pt>
                <c:pt idx="17576">
                  <c:v>24.411111111111101</c:v>
                </c:pt>
                <c:pt idx="17577">
                  <c:v>24.412500000000001</c:v>
                </c:pt>
                <c:pt idx="17578">
                  <c:v>24.413888888888899</c:v>
                </c:pt>
                <c:pt idx="17579">
                  <c:v>24.415277777777799</c:v>
                </c:pt>
                <c:pt idx="17580">
                  <c:v>24.4166666666667</c:v>
                </c:pt>
                <c:pt idx="17581">
                  <c:v>24.4180555555556</c:v>
                </c:pt>
                <c:pt idx="17582">
                  <c:v>24.419444444444402</c:v>
                </c:pt>
                <c:pt idx="17583">
                  <c:v>24.420833333333299</c:v>
                </c:pt>
                <c:pt idx="17584">
                  <c:v>24.422222222222199</c:v>
                </c:pt>
                <c:pt idx="17585">
                  <c:v>24.4236111111111</c:v>
                </c:pt>
                <c:pt idx="17586">
                  <c:v>24.425000000000001</c:v>
                </c:pt>
                <c:pt idx="17587">
                  <c:v>24.426388888888901</c:v>
                </c:pt>
                <c:pt idx="17588">
                  <c:v>24.427777777777798</c:v>
                </c:pt>
                <c:pt idx="17589">
                  <c:v>24.429166666666699</c:v>
                </c:pt>
                <c:pt idx="17590">
                  <c:v>24.4305555555556</c:v>
                </c:pt>
                <c:pt idx="17591">
                  <c:v>24.431944444444401</c:v>
                </c:pt>
                <c:pt idx="17592">
                  <c:v>24.433333333333302</c:v>
                </c:pt>
                <c:pt idx="17593">
                  <c:v>24.434722222222199</c:v>
                </c:pt>
                <c:pt idx="17594">
                  <c:v>24.436111111111099</c:v>
                </c:pt>
                <c:pt idx="17595">
                  <c:v>24.4375</c:v>
                </c:pt>
                <c:pt idx="17596">
                  <c:v>24.438888888888901</c:v>
                </c:pt>
                <c:pt idx="17597">
                  <c:v>24.440277777777801</c:v>
                </c:pt>
                <c:pt idx="17598">
                  <c:v>24.441666666666698</c:v>
                </c:pt>
                <c:pt idx="17599">
                  <c:v>24.443055555555599</c:v>
                </c:pt>
                <c:pt idx="17600">
                  <c:v>24.4444444444444</c:v>
                </c:pt>
                <c:pt idx="17601">
                  <c:v>24.445833333333301</c:v>
                </c:pt>
                <c:pt idx="17602">
                  <c:v>24.447222222222202</c:v>
                </c:pt>
                <c:pt idx="17603">
                  <c:v>24.448611111111099</c:v>
                </c:pt>
                <c:pt idx="17604">
                  <c:v>24.45</c:v>
                </c:pt>
                <c:pt idx="17605">
                  <c:v>24.4513888888889</c:v>
                </c:pt>
                <c:pt idx="17606">
                  <c:v>24.452777777777801</c:v>
                </c:pt>
                <c:pt idx="17607">
                  <c:v>24.454166666666701</c:v>
                </c:pt>
                <c:pt idx="17608">
                  <c:v>24.455555555555598</c:v>
                </c:pt>
                <c:pt idx="17609">
                  <c:v>24.4569444444444</c:v>
                </c:pt>
                <c:pt idx="17610">
                  <c:v>24.4583333333333</c:v>
                </c:pt>
                <c:pt idx="17611">
                  <c:v>24.459722222222201</c:v>
                </c:pt>
                <c:pt idx="17612">
                  <c:v>24.461111111111101</c:v>
                </c:pt>
                <c:pt idx="17613">
                  <c:v>24.462499999999999</c:v>
                </c:pt>
                <c:pt idx="17614">
                  <c:v>24.463888888888899</c:v>
                </c:pt>
                <c:pt idx="17615">
                  <c:v>24.4652777777778</c:v>
                </c:pt>
                <c:pt idx="17616">
                  <c:v>24.466666666666701</c:v>
                </c:pt>
                <c:pt idx="17617">
                  <c:v>24.468055555555601</c:v>
                </c:pt>
                <c:pt idx="17618">
                  <c:v>24.469444444444399</c:v>
                </c:pt>
                <c:pt idx="17619">
                  <c:v>24.470833333333299</c:v>
                </c:pt>
                <c:pt idx="17620">
                  <c:v>24.4722222222222</c:v>
                </c:pt>
                <c:pt idx="17621">
                  <c:v>24.473611111111101</c:v>
                </c:pt>
                <c:pt idx="17622">
                  <c:v>24.475000000000001</c:v>
                </c:pt>
                <c:pt idx="17623">
                  <c:v>24.476388888888899</c:v>
                </c:pt>
                <c:pt idx="17624">
                  <c:v>24.477777777777799</c:v>
                </c:pt>
                <c:pt idx="17625">
                  <c:v>24.4791666666667</c:v>
                </c:pt>
                <c:pt idx="17626">
                  <c:v>24.4805555555556</c:v>
                </c:pt>
                <c:pt idx="17627">
                  <c:v>24.481944444444402</c:v>
                </c:pt>
                <c:pt idx="17628">
                  <c:v>24.483333333333299</c:v>
                </c:pt>
                <c:pt idx="17629">
                  <c:v>24.484722222222199</c:v>
                </c:pt>
                <c:pt idx="17630">
                  <c:v>24.4861111111111</c:v>
                </c:pt>
                <c:pt idx="17631">
                  <c:v>24.487500000000001</c:v>
                </c:pt>
                <c:pt idx="17632">
                  <c:v>24.488888888888901</c:v>
                </c:pt>
                <c:pt idx="17633">
                  <c:v>24.490277777777798</c:v>
                </c:pt>
                <c:pt idx="17634">
                  <c:v>24.491666666666699</c:v>
                </c:pt>
                <c:pt idx="17635">
                  <c:v>24.4930555555556</c:v>
                </c:pt>
                <c:pt idx="17636">
                  <c:v>24.494444444444401</c:v>
                </c:pt>
                <c:pt idx="17637">
                  <c:v>24.495833333333302</c:v>
                </c:pt>
                <c:pt idx="17638">
                  <c:v>24.497222222222199</c:v>
                </c:pt>
                <c:pt idx="17639">
                  <c:v>24.498611111111099</c:v>
                </c:pt>
                <c:pt idx="17640">
                  <c:v>24.5</c:v>
                </c:pt>
                <c:pt idx="17641">
                  <c:v>24.501388888888901</c:v>
                </c:pt>
                <c:pt idx="17642">
                  <c:v>24.502777777777801</c:v>
                </c:pt>
                <c:pt idx="17643">
                  <c:v>24.504166666666698</c:v>
                </c:pt>
                <c:pt idx="17644">
                  <c:v>24.505555555555599</c:v>
                </c:pt>
                <c:pt idx="17645">
                  <c:v>24.5069444444444</c:v>
                </c:pt>
                <c:pt idx="17646">
                  <c:v>24.508333333333301</c:v>
                </c:pt>
                <c:pt idx="17647">
                  <c:v>24.509722222222202</c:v>
                </c:pt>
                <c:pt idx="17648">
                  <c:v>24.511111111111099</c:v>
                </c:pt>
                <c:pt idx="17649">
                  <c:v>24.512499999999999</c:v>
                </c:pt>
                <c:pt idx="17650">
                  <c:v>24.5138888888889</c:v>
                </c:pt>
                <c:pt idx="17651">
                  <c:v>24.515277777777801</c:v>
                </c:pt>
                <c:pt idx="17652">
                  <c:v>24.516666666666701</c:v>
                </c:pt>
                <c:pt idx="17653">
                  <c:v>24.518055555555598</c:v>
                </c:pt>
                <c:pt idx="17654">
                  <c:v>24.5194444444444</c:v>
                </c:pt>
                <c:pt idx="17655">
                  <c:v>24.5208333333333</c:v>
                </c:pt>
                <c:pt idx="17656">
                  <c:v>24.522222222222201</c:v>
                </c:pt>
                <c:pt idx="17657">
                  <c:v>24.523611111111101</c:v>
                </c:pt>
                <c:pt idx="17658">
                  <c:v>24.524999999999999</c:v>
                </c:pt>
                <c:pt idx="17659">
                  <c:v>24.526388888888899</c:v>
                </c:pt>
                <c:pt idx="17660">
                  <c:v>24.5277777777778</c:v>
                </c:pt>
                <c:pt idx="17661">
                  <c:v>24.529166666666701</c:v>
                </c:pt>
                <c:pt idx="17662">
                  <c:v>24.530555555555601</c:v>
                </c:pt>
                <c:pt idx="17663">
                  <c:v>24.531944444444399</c:v>
                </c:pt>
                <c:pt idx="17664">
                  <c:v>24.533333333333299</c:v>
                </c:pt>
                <c:pt idx="17665">
                  <c:v>24.5347222222222</c:v>
                </c:pt>
                <c:pt idx="17666">
                  <c:v>24.536111111111101</c:v>
                </c:pt>
                <c:pt idx="17667">
                  <c:v>24.537500000000001</c:v>
                </c:pt>
                <c:pt idx="17668">
                  <c:v>24.538888888888899</c:v>
                </c:pt>
                <c:pt idx="17669">
                  <c:v>24.540277777777799</c:v>
                </c:pt>
                <c:pt idx="17670">
                  <c:v>24.5416666666667</c:v>
                </c:pt>
                <c:pt idx="17671">
                  <c:v>24.5430555555556</c:v>
                </c:pt>
                <c:pt idx="17672">
                  <c:v>24.544444444444402</c:v>
                </c:pt>
                <c:pt idx="17673">
                  <c:v>24.545833333333299</c:v>
                </c:pt>
                <c:pt idx="17674">
                  <c:v>24.547222222222199</c:v>
                </c:pt>
                <c:pt idx="17675">
                  <c:v>24.5486111111111</c:v>
                </c:pt>
                <c:pt idx="17676">
                  <c:v>24.55</c:v>
                </c:pt>
                <c:pt idx="17677">
                  <c:v>24.551388888888901</c:v>
                </c:pt>
                <c:pt idx="17678">
                  <c:v>24.552777777777798</c:v>
                </c:pt>
                <c:pt idx="17679">
                  <c:v>24.554166666666699</c:v>
                </c:pt>
                <c:pt idx="17680">
                  <c:v>24.5555555555556</c:v>
                </c:pt>
                <c:pt idx="17681">
                  <c:v>24.556944444444401</c:v>
                </c:pt>
                <c:pt idx="17682">
                  <c:v>24.558333333333302</c:v>
                </c:pt>
                <c:pt idx="17683">
                  <c:v>24.559722222222199</c:v>
                </c:pt>
                <c:pt idx="17684">
                  <c:v>24.561111111111099</c:v>
                </c:pt>
                <c:pt idx="17685">
                  <c:v>24.5625</c:v>
                </c:pt>
                <c:pt idx="17686">
                  <c:v>24.563888888888901</c:v>
                </c:pt>
                <c:pt idx="17687">
                  <c:v>24.565277777777801</c:v>
                </c:pt>
                <c:pt idx="17688">
                  <c:v>24.566666666666698</c:v>
                </c:pt>
                <c:pt idx="17689">
                  <c:v>24.568055555555599</c:v>
                </c:pt>
                <c:pt idx="17690">
                  <c:v>24.5694444444444</c:v>
                </c:pt>
                <c:pt idx="17691">
                  <c:v>24.570833333333301</c:v>
                </c:pt>
                <c:pt idx="17692">
                  <c:v>24.572222222222202</c:v>
                </c:pt>
                <c:pt idx="17693">
                  <c:v>24.573611111111099</c:v>
                </c:pt>
                <c:pt idx="17694">
                  <c:v>24.574999999999999</c:v>
                </c:pt>
                <c:pt idx="17695">
                  <c:v>24.5763888888889</c:v>
                </c:pt>
                <c:pt idx="17696">
                  <c:v>24.577777777777801</c:v>
                </c:pt>
                <c:pt idx="17697">
                  <c:v>24.579166666666701</c:v>
                </c:pt>
                <c:pt idx="17698">
                  <c:v>24.580555555555598</c:v>
                </c:pt>
                <c:pt idx="17699">
                  <c:v>24.5819444444444</c:v>
                </c:pt>
                <c:pt idx="17700">
                  <c:v>24.5833333333333</c:v>
                </c:pt>
                <c:pt idx="17701">
                  <c:v>24.584722222222201</c:v>
                </c:pt>
                <c:pt idx="17702">
                  <c:v>24.586111111111101</c:v>
                </c:pt>
                <c:pt idx="17703">
                  <c:v>24.587499999999999</c:v>
                </c:pt>
                <c:pt idx="17704">
                  <c:v>24.588888888888899</c:v>
                </c:pt>
                <c:pt idx="17705">
                  <c:v>24.5902777777778</c:v>
                </c:pt>
                <c:pt idx="17706">
                  <c:v>24.591666666666701</c:v>
                </c:pt>
                <c:pt idx="17707">
                  <c:v>24.593055555555601</c:v>
                </c:pt>
                <c:pt idx="17708">
                  <c:v>24.594444444444399</c:v>
                </c:pt>
                <c:pt idx="17709">
                  <c:v>24.595833333333299</c:v>
                </c:pt>
                <c:pt idx="17710">
                  <c:v>24.5972222222222</c:v>
                </c:pt>
                <c:pt idx="17711">
                  <c:v>24.598611111111101</c:v>
                </c:pt>
                <c:pt idx="17712">
                  <c:v>24.6</c:v>
                </c:pt>
                <c:pt idx="17713">
                  <c:v>24.601388888888899</c:v>
                </c:pt>
                <c:pt idx="17714">
                  <c:v>24.602777777777799</c:v>
                </c:pt>
                <c:pt idx="17715">
                  <c:v>24.6041666666667</c:v>
                </c:pt>
                <c:pt idx="17716">
                  <c:v>24.6055555555556</c:v>
                </c:pt>
                <c:pt idx="17717">
                  <c:v>24.606944444444402</c:v>
                </c:pt>
                <c:pt idx="17718">
                  <c:v>24.608333333333299</c:v>
                </c:pt>
                <c:pt idx="17719">
                  <c:v>24.609722222222199</c:v>
                </c:pt>
                <c:pt idx="17720">
                  <c:v>24.6111111111111</c:v>
                </c:pt>
                <c:pt idx="17721">
                  <c:v>24.612500000000001</c:v>
                </c:pt>
                <c:pt idx="17722">
                  <c:v>24.613888888888901</c:v>
                </c:pt>
                <c:pt idx="17723">
                  <c:v>24.615277777777798</c:v>
                </c:pt>
                <c:pt idx="17724">
                  <c:v>24.616666666666699</c:v>
                </c:pt>
                <c:pt idx="17725">
                  <c:v>24.6180555555556</c:v>
                </c:pt>
                <c:pt idx="17726">
                  <c:v>24.619444444444401</c:v>
                </c:pt>
                <c:pt idx="17727">
                  <c:v>24.620833333333302</c:v>
                </c:pt>
                <c:pt idx="17728">
                  <c:v>24.622222222222199</c:v>
                </c:pt>
                <c:pt idx="17729">
                  <c:v>24.623611111111099</c:v>
                </c:pt>
                <c:pt idx="17730">
                  <c:v>24.625</c:v>
                </c:pt>
                <c:pt idx="17731">
                  <c:v>24.626388888888901</c:v>
                </c:pt>
                <c:pt idx="17732">
                  <c:v>24.627777777777801</c:v>
                </c:pt>
                <c:pt idx="17733">
                  <c:v>24.629166666666698</c:v>
                </c:pt>
                <c:pt idx="17734">
                  <c:v>24.630555555555599</c:v>
                </c:pt>
                <c:pt idx="17735">
                  <c:v>24.6319444444444</c:v>
                </c:pt>
                <c:pt idx="17736">
                  <c:v>24.633333333333301</c:v>
                </c:pt>
                <c:pt idx="17737">
                  <c:v>24.634722222222202</c:v>
                </c:pt>
                <c:pt idx="17738">
                  <c:v>24.636111111111099</c:v>
                </c:pt>
                <c:pt idx="17739">
                  <c:v>24.637499999999999</c:v>
                </c:pt>
                <c:pt idx="17740">
                  <c:v>24.6388888888889</c:v>
                </c:pt>
                <c:pt idx="17741">
                  <c:v>24.640277777777801</c:v>
                </c:pt>
                <c:pt idx="17742">
                  <c:v>24.641666666666701</c:v>
                </c:pt>
                <c:pt idx="17743">
                  <c:v>24.643055555555598</c:v>
                </c:pt>
                <c:pt idx="17744">
                  <c:v>24.6444444444444</c:v>
                </c:pt>
                <c:pt idx="17745">
                  <c:v>24.6458333333333</c:v>
                </c:pt>
                <c:pt idx="17746">
                  <c:v>24.647222222222201</c:v>
                </c:pt>
                <c:pt idx="17747">
                  <c:v>24.648611111111101</c:v>
                </c:pt>
                <c:pt idx="17748">
                  <c:v>24.65</c:v>
                </c:pt>
                <c:pt idx="17749">
                  <c:v>24.651388888888899</c:v>
                </c:pt>
                <c:pt idx="17750">
                  <c:v>24.6527777777778</c:v>
                </c:pt>
                <c:pt idx="17751">
                  <c:v>24.654166666666701</c:v>
                </c:pt>
                <c:pt idx="17752">
                  <c:v>24.655555555555601</c:v>
                </c:pt>
                <c:pt idx="17753">
                  <c:v>24.656944444444399</c:v>
                </c:pt>
                <c:pt idx="17754">
                  <c:v>24.658333333333299</c:v>
                </c:pt>
                <c:pt idx="17755">
                  <c:v>24.6597222222222</c:v>
                </c:pt>
                <c:pt idx="17756">
                  <c:v>24.661111111111101</c:v>
                </c:pt>
                <c:pt idx="17757">
                  <c:v>24.662500000000001</c:v>
                </c:pt>
                <c:pt idx="17758">
                  <c:v>24.663888888888899</c:v>
                </c:pt>
                <c:pt idx="17759">
                  <c:v>24.665277777777799</c:v>
                </c:pt>
                <c:pt idx="17760">
                  <c:v>24.6666666666667</c:v>
                </c:pt>
                <c:pt idx="17761">
                  <c:v>24.6680555555556</c:v>
                </c:pt>
                <c:pt idx="17762">
                  <c:v>24.669444444444402</c:v>
                </c:pt>
                <c:pt idx="17763">
                  <c:v>24.670833333333299</c:v>
                </c:pt>
                <c:pt idx="17764">
                  <c:v>24.672222222222199</c:v>
                </c:pt>
                <c:pt idx="17765">
                  <c:v>24.6736111111111</c:v>
                </c:pt>
                <c:pt idx="17766">
                  <c:v>24.675000000000001</c:v>
                </c:pt>
                <c:pt idx="17767">
                  <c:v>24.676388888888901</c:v>
                </c:pt>
                <c:pt idx="17768">
                  <c:v>24.677777777777798</c:v>
                </c:pt>
                <c:pt idx="17769">
                  <c:v>24.679166666666699</c:v>
                </c:pt>
                <c:pt idx="17770">
                  <c:v>24.6805555555556</c:v>
                </c:pt>
                <c:pt idx="17771">
                  <c:v>24.681944444444401</c:v>
                </c:pt>
                <c:pt idx="17772">
                  <c:v>24.683333333333302</c:v>
                </c:pt>
                <c:pt idx="17773">
                  <c:v>24.684722222222199</c:v>
                </c:pt>
                <c:pt idx="17774">
                  <c:v>24.686111111111099</c:v>
                </c:pt>
                <c:pt idx="17775">
                  <c:v>24.6875</c:v>
                </c:pt>
                <c:pt idx="17776">
                  <c:v>24.688888888888901</c:v>
                </c:pt>
                <c:pt idx="17777">
                  <c:v>24.690277777777801</c:v>
                </c:pt>
                <c:pt idx="17778">
                  <c:v>24.691666666666698</c:v>
                </c:pt>
                <c:pt idx="17779">
                  <c:v>24.693055555555599</c:v>
                </c:pt>
                <c:pt idx="17780">
                  <c:v>24.6944444444444</c:v>
                </c:pt>
                <c:pt idx="17781">
                  <c:v>24.695833333333301</c:v>
                </c:pt>
                <c:pt idx="17782">
                  <c:v>24.697222222222202</c:v>
                </c:pt>
                <c:pt idx="17783">
                  <c:v>24.698611111111099</c:v>
                </c:pt>
                <c:pt idx="17784">
                  <c:v>24.7</c:v>
                </c:pt>
                <c:pt idx="17785">
                  <c:v>24.7013888888889</c:v>
                </c:pt>
                <c:pt idx="17786">
                  <c:v>24.702777777777801</c:v>
                </c:pt>
                <c:pt idx="17787">
                  <c:v>24.704166666666701</c:v>
                </c:pt>
                <c:pt idx="17788">
                  <c:v>24.705555555555598</c:v>
                </c:pt>
                <c:pt idx="17789">
                  <c:v>24.7069444444444</c:v>
                </c:pt>
                <c:pt idx="17790">
                  <c:v>24.7083333333333</c:v>
                </c:pt>
                <c:pt idx="17791">
                  <c:v>24.709722222222201</c:v>
                </c:pt>
                <c:pt idx="17792">
                  <c:v>24.711111111111101</c:v>
                </c:pt>
                <c:pt idx="17793">
                  <c:v>24.712499999999999</c:v>
                </c:pt>
                <c:pt idx="17794">
                  <c:v>24.713888888888899</c:v>
                </c:pt>
                <c:pt idx="17795">
                  <c:v>24.7152777777778</c:v>
                </c:pt>
                <c:pt idx="17796">
                  <c:v>24.716666666666701</c:v>
                </c:pt>
                <c:pt idx="17797">
                  <c:v>24.718055555555601</c:v>
                </c:pt>
                <c:pt idx="17798">
                  <c:v>24.719444444444399</c:v>
                </c:pt>
                <c:pt idx="17799">
                  <c:v>24.720833333333299</c:v>
                </c:pt>
                <c:pt idx="17800">
                  <c:v>24.7222222222222</c:v>
                </c:pt>
                <c:pt idx="17801">
                  <c:v>24.723611111111101</c:v>
                </c:pt>
                <c:pt idx="17802">
                  <c:v>24.725000000000001</c:v>
                </c:pt>
                <c:pt idx="17803">
                  <c:v>24.726388888888899</c:v>
                </c:pt>
                <c:pt idx="17804">
                  <c:v>24.727777777777799</c:v>
                </c:pt>
                <c:pt idx="17805">
                  <c:v>24.7291666666667</c:v>
                </c:pt>
                <c:pt idx="17806">
                  <c:v>24.7305555555556</c:v>
                </c:pt>
                <c:pt idx="17807">
                  <c:v>24.731944444444402</c:v>
                </c:pt>
                <c:pt idx="17808">
                  <c:v>24.733333333333299</c:v>
                </c:pt>
                <c:pt idx="17809">
                  <c:v>24.734722222222199</c:v>
                </c:pt>
                <c:pt idx="17810">
                  <c:v>24.7361111111111</c:v>
                </c:pt>
                <c:pt idx="17811">
                  <c:v>24.737500000000001</c:v>
                </c:pt>
                <c:pt idx="17812">
                  <c:v>24.738888888888901</c:v>
                </c:pt>
                <c:pt idx="17813">
                  <c:v>24.740277777777798</c:v>
                </c:pt>
                <c:pt idx="17814">
                  <c:v>24.741666666666699</c:v>
                </c:pt>
                <c:pt idx="17815">
                  <c:v>24.7430555555556</c:v>
                </c:pt>
                <c:pt idx="17816">
                  <c:v>24.744444444444401</c:v>
                </c:pt>
                <c:pt idx="17817">
                  <c:v>24.745833333333302</c:v>
                </c:pt>
                <c:pt idx="17818">
                  <c:v>24.747222222222199</c:v>
                </c:pt>
                <c:pt idx="17819">
                  <c:v>24.748611111111099</c:v>
                </c:pt>
                <c:pt idx="17820">
                  <c:v>24.75</c:v>
                </c:pt>
                <c:pt idx="17821">
                  <c:v>24.751388888888901</c:v>
                </c:pt>
                <c:pt idx="17822">
                  <c:v>24.752777777777801</c:v>
                </c:pt>
                <c:pt idx="17823">
                  <c:v>24.754166666666698</c:v>
                </c:pt>
                <c:pt idx="17824">
                  <c:v>24.755555555555599</c:v>
                </c:pt>
                <c:pt idx="17825">
                  <c:v>24.7569444444444</c:v>
                </c:pt>
                <c:pt idx="17826">
                  <c:v>24.758333333333301</c:v>
                </c:pt>
                <c:pt idx="17827">
                  <c:v>24.759722222222202</c:v>
                </c:pt>
                <c:pt idx="17828">
                  <c:v>24.761111111111099</c:v>
                </c:pt>
                <c:pt idx="17829">
                  <c:v>24.762499999999999</c:v>
                </c:pt>
                <c:pt idx="17830">
                  <c:v>24.7638888888889</c:v>
                </c:pt>
                <c:pt idx="17831">
                  <c:v>24.765277777777801</c:v>
                </c:pt>
                <c:pt idx="17832">
                  <c:v>24.766666666666701</c:v>
                </c:pt>
                <c:pt idx="17833">
                  <c:v>24.768055555555598</c:v>
                </c:pt>
                <c:pt idx="17834">
                  <c:v>24.7694444444444</c:v>
                </c:pt>
                <c:pt idx="17835">
                  <c:v>24.7708333333333</c:v>
                </c:pt>
                <c:pt idx="17836">
                  <c:v>24.772222222222201</c:v>
                </c:pt>
                <c:pt idx="17837">
                  <c:v>24.773611111111101</c:v>
                </c:pt>
                <c:pt idx="17838">
                  <c:v>24.774999999999999</c:v>
                </c:pt>
                <c:pt idx="17839">
                  <c:v>24.776388888888899</c:v>
                </c:pt>
                <c:pt idx="17840">
                  <c:v>24.7777777777778</c:v>
                </c:pt>
                <c:pt idx="17841">
                  <c:v>24.779166666666701</c:v>
                </c:pt>
                <c:pt idx="17842">
                  <c:v>24.780555555555601</c:v>
                </c:pt>
                <c:pt idx="17843">
                  <c:v>24.781944444444399</c:v>
                </c:pt>
                <c:pt idx="17844">
                  <c:v>24.783333333333299</c:v>
                </c:pt>
                <c:pt idx="17845">
                  <c:v>24.7847222222222</c:v>
                </c:pt>
                <c:pt idx="17846">
                  <c:v>24.786111111111101</c:v>
                </c:pt>
                <c:pt idx="17847">
                  <c:v>24.787500000000001</c:v>
                </c:pt>
                <c:pt idx="17848">
                  <c:v>24.788888888888899</c:v>
                </c:pt>
                <c:pt idx="17849">
                  <c:v>24.790277777777799</c:v>
                </c:pt>
                <c:pt idx="17850">
                  <c:v>24.7916666666667</c:v>
                </c:pt>
                <c:pt idx="17851">
                  <c:v>24.7930555555556</c:v>
                </c:pt>
                <c:pt idx="17852">
                  <c:v>24.794444444444402</c:v>
                </c:pt>
                <c:pt idx="17853">
                  <c:v>24.795833333333299</c:v>
                </c:pt>
                <c:pt idx="17854">
                  <c:v>24.797222222222199</c:v>
                </c:pt>
                <c:pt idx="17855">
                  <c:v>24.7986111111111</c:v>
                </c:pt>
                <c:pt idx="17856">
                  <c:v>24.8</c:v>
                </c:pt>
                <c:pt idx="17857">
                  <c:v>24.801388888888901</c:v>
                </c:pt>
                <c:pt idx="17858">
                  <c:v>24.802777777777798</c:v>
                </c:pt>
                <c:pt idx="17859">
                  <c:v>24.804166666666699</c:v>
                </c:pt>
                <c:pt idx="17860">
                  <c:v>24.8055555555556</c:v>
                </c:pt>
                <c:pt idx="17861">
                  <c:v>24.806944444444401</c:v>
                </c:pt>
                <c:pt idx="17862">
                  <c:v>24.808333333333302</c:v>
                </c:pt>
                <c:pt idx="17863">
                  <c:v>24.809722222222199</c:v>
                </c:pt>
                <c:pt idx="17864">
                  <c:v>24.811111111111099</c:v>
                </c:pt>
                <c:pt idx="17865">
                  <c:v>24.8125</c:v>
                </c:pt>
                <c:pt idx="17866">
                  <c:v>24.813888888888901</c:v>
                </c:pt>
                <c:pt idx="17867">
                  <c:v>24.815277777777801</c:v>
                </c:pt>
                <c:pt idx="17868">
                  <c:v>24.816666666666698</c:v>
                </c:pt>
                <c:pt idx="17869">
                  <c:v>24.818055555555599</c:v>
                </c:pt>
                <c:pt idx="17870">
                  <c:v>24.8194444444444</c:v>
                </c:pt>
                <c:pt idx="17871">
                  <c:v>24.820833333333301</c:v>
                </c:pt>
                <c:pt idx="17872">
                  <c:v>24.822222222222202</c:v>
                </c:pt>
                <c:pt idx="17873">
                  <c:v>24.823611111111099</c:v>
                </c:pt>
                <c:pt idx="17874">
                  <c:v>24.824999999999999</c:v>
                </c:pt>
                <c:pt idx="17875">
                  <c:v>24.8263888888889</c:v>
                </c:pt>
                <c:pt idx="17876">
                  <c:v>24.827777777777801</c:v>
                </c:pt>
                <c:pt idx="17877">
                  <c:v>24.829166666666701</c:v>
                </c:pt>
                <c:pt idx="17878">
                  <c:v>24.830555555555598</c:v>
                </c:pt>
                <c:pt idx="17879">
                  <c:v>24.8319444444444</c:v>
                </c:pt>
                <c:pt idx="17880">
                  <c:v>24.8333333333333</c:v>
                </c:pt>
                <c:pt idx="17881">
                  <c:v>24.834722222222201</c:v>
                </c:pt>
                <c:pt idx="17882">
                  <c:v>24.836111111111101</c:v>
                </c:pt>
                <c:pt idx="17883">
                  <c:v>24.837499999999999</c:v>
                </c:pt>
                <c:pt idx="17884">
                  <c:v>24.838888888888899</c:v>
                </c:pt>
                <c:pt idx="17885">
                  <c:v>24.8402777777778</c:v>
                </c:pt>
                <c:pt idx="17886">
                  <c:v>24.841666666666701</c:v>
                </c:pt>
                <c:pt idx="17887">
                  <c:v>24.843055555555601</c:v>
                </c:pt>
                <c:pt idx="17888">
                  <c:v>24.844444444444399</c:v>
                </c:pt>
                <c:pt idx="17889">
                  <c:v>24.845833333333299</c:v>
                </c:pt>
                <c:pt idx="17890">
                  <c:v>24.8472222222222</c:v>
                </c:pt>
                <c:pt idx="17891">
                  <c:v>24.848611111111101</c:v>
                </c:pt>
                <c:pt idx="17892">
                  <c:v>24.85</c:v>
                </c:pt>
                <c:pt idx="17893">
                  <c:v>24.851388888888899</c:v>
                </c:pt>
                <c:pt idx="17894">
                  <c:v>24.852777777777799</c:v>
                </c:pt>
                <c:pt idx="17895">
                  <c:v>24.8541666666667</c:v>
                </c:pt>
                <c:pt idx="17896">
                  <c:v>24.8555555555556</c:v>
                </c:pt>
                <c:pt idx="17897">
                  <c:v>24.856944444444402</c:v>
                </c:pt>
                <c:pt idx="17898">
                  <c:v>24.858333333333299</c:v>
                </c:pt>
                <c:pt idx="17899">
                  <c:v>24.859722222222199</c:v>
                </c:pt>
                <c:pt idx="17900">
                  <c:v>24.8611111111111</c:v>
                </c:pt>
                <c:pt idx="17901">
                  <c:v>24.862500000000001</c:v>
                </c:pt>
                <c:pt idx="17902">
                  <c:v>24.863888888888901</c:v>
                </c:pt>
                <c:pt idx="17903">
                  <c:v>24.865277777777798</c:v>
                </c:pt>
                <c:pt idx="17904">
                  <c:v>24.866666666666699</c:v>
                </c:pt>
                <c:pt idx="17905">
                  <c:v>24.8680555555556</c:v>
                </c:pt>
                <c:pt idx="17906">
                  <c:v>24.869444444444401</c:v>
                </c:pt>
                <c:pt idx="17907">
                  <c:v>24.870833333333302</c:v>
                </c:pt>
                <c:pt idx="17908">
                  <c:v>24.872222222222199</c:v>
                </c:pt>
                <c:pt idx="17909">
                  <c:v>24.873611111111099</c:v>
                </c:pt>
                <c:pt idx="17910">
                  <c:v>24.875</c:v>
                </c:pt>
                <c:pt idx="17911">
                  <c:v>24.876388888888901</c:v>
                </c:pt>
                <c:pt idx="17912">
                  <c:v>24.877777777777801</c:v>
                </c:pt>
                <c:pt idx="17913">
                  <c:v>24.879166666666698</c:v>
                </c:pt>
                <c:pt idx="17914">
                  <c:v>24.880555555555599</c:v>
                </c:pt>
                <c:pt idx="17915">
                  <c:v>24.8819444444444</c:v>
                </c:pt>
                <c:pt idx="17916">
                  <c:v>24.883333333333301</c:v>
                </c:pt>
                <c:pt idx="17917">
                  <c:v>24.884722222222202</c:v>
                </c:pt>
                <c:pt idx="17918">
                  <c:v>24.886111111111099</c:v>
                </c:pt>
                <c:pt idx="17919">
                  <c:v>24.887499999999999</c:v>
                </c:pt>
                <c:pt idx="17920">
                  <c:v>24.8888888888889</c:v>
                </c:pt>
                <c:pt idx="17921">
                  <c:v>24.890277777777801</c:v>
                </c:pt>
                <c:pt idx="17922">
                  <c:v>24.891666666666701</c:v>
                </c:pt>
                <c:pt idx="17923">
                  <c:v>24.893055555555598</c:v>
                </c:pt>
                <c:pt idx="17924">
                  <c:v>24.8944444444444</c:v>
                </c:pt>
                <c:pt idx="17925">
                  <c:v>24.8958333333333</c:v>
                </c:pt>
                <c:pt idx="17926">
                  <c:v>24.897222222222201</c:v>
                </c:pt>
                <c:pt idx="17927">
                  <c:v>24.898611111111101</c:v>
                </c:pt>
                <c:pt idx="17928">
                  <c:v>24.9</c:v>
                </c:pt>
                <c:pt idx="17929">
                  <c:v>24.901388888888899</c:v>
                </c:pt>
                <c:pt idx="17930">
                  <c:v>24.9027777777778</c:v>
                </c:pt>
                <c:pt idx="17931">
                  <c:v>24.904166666666701</c:v>
                </c:pt>
                <c:pt idx="17932">
                  <c:v>24.905555555555601</c:v>
                </c:pt>
                <c:pt idx="17933">
                  <c:v>24.906944444444399</c:v>
                </c:pt>
                <c:pt idx="17934">
                  <c:v>24.908333333333299</c:v>
                </c:pt>
                <c:pt idx="17935">
                  <c:v>24.9097222222222</c:v>
                </c:pt>
                <c:pt idx="17936">
                  <c:v>24.911111111111101</c:v>
                </c:pt>
                <c:pt idx="17937">
                  <c:v>24.912500000000001</c:v>
                </c:pt>
                <c:pt idx="17938">
                  <c:v>24.913888888888899</c:v>
                </c:pt>
                <c:pt idx="17939">
                  <c:v>24.915277777777799</c:v>
                </c:pt>
                <c:pt idx="17940">
                  <c:v>24.9166666666667</c:v>
                </c:pt>
                <c:pt idx="17941">
                  <c:v>24.9180555555556</c:v>
                </c:pt>
                <c:pt idx="17942">
                  <c:v>24.919444444444402</c:v>
                </c:pt>
                <c:pt idx="17943">
                  <c:v>24.920833333333299</c:v>
                </c:pt>
                <c:pt idx="17944">
                  <c:v>24.922222222222199</c:v>
                </c:pt>
                <c:pt idx="17945">
                  <c:v>24.9236111111111</c:v>
                </c:pt>
                <c:pt idx="17946">
                  <c:v>24.925000000000001</c:v>
                </c:pt>
                <c:pt idx="17947">
                  <c:v>24.926388888888901</c:v>
                </c:pt>
                <c:pt idx="17948">
                  <c:v>24.927777777777798</c:v>
                </c:pt>
                <c:pt idx="17949">
                  <c:v>24.929166666666699</c:v>
                </c:pt>
                <c:pt idx="17950">
                  <c:v>24.9305555555556</c:v>
                </c:pt>
                <c:pt idx="17951">
                  <c:v>24.931944444444401</c:v>
                </c:pt>
                <c:pt idx="17952">
                  <c:v>24.933333333333302</c:v>
                </c:pt>
                <c:pt idx="17953">
                  <c:v>24.934722222222199</c:v>
                </c:pt>
                <c:pt idx="17954">
                  <c:v>24.936111111111099</c:v>
                </c:pt>
                <c:pt idx="17955">
                  <c:v>24.9375</c:v>
                </c:pt>
                <c:pt idx="17956">
                  <c:v>24.938888888888901</c:v>
                </c:pt>
                <c:pt idx="17957">
                  <c:v>24.940277777777801</c:v>
                </c:pt>
                <c:pt idx="17958">
                  <c:v>24.941666666666698</c:v>
                </c:pt>
                <c:pt idx="17959">
                  <c:v>24.943055555555599</c:v>
                </c:pt>
                <c:pt idx="17960">
                  <c:v>24.9444444444444</c:v>
                </c:pt>
                <c:pt idx="17961">
                  <c:v>24.945833333333301</c:v>
                </c:pt>
                <c:pt idx="17962">
                  <c:v>24.947222222222202</c:v>
                </c:pt>
                <c:pt idx="17963">
                  <c:v>24.948611111111099</c:v>
                </c:pt>
                <c:pt idx="17964">
                  <c:v>24.95</c:v>
                </c:pt>
                <c:pt idx="17965">
                  <c:v>24.9513888888889</c:v>
                </c:pt>
                <c:pt idx="17966">
                  <c:v>24.952777777777801</c:v>
                </c:pt>
                <c:pt idx="17967">
                  <c:v>24.954166666666701</c:v>
                </c:pt>
                <c:pt idx="17968">
                  <c:v>24.955555555555598</c:v>
                </c:pt>
                <c:pt idx="17969">
                  <c:v>24.9569444444444</c:v>
                </c:pt>
                <c:pt idx="17970">
                  <c:v>24.9583333333333</c:v>
                </c:pt>
                <c:pt idx="17971">
                  <c:v>24.959722222222201</c:v>
                </c:pt>
                <c:pt idx="17972">
                  <c:v>24.961111111111101</c:v>
                </c:pt>
                <c:pt idx="17973">
                  <c:v>24.962499999999999</c:v>
                </c:pt>
                <c:pt idx="17974">
                  <c:v>24.963888888888899</c:v>
                </c:pt>
                <c:pt idx="17975">
                  <c:v>24.9652777777778</c:v>
                </c:pt>
                <c:pt idx="17976">
                  <c:v>24.966666666666701</c:v>
                </c:pt>
                <c:pt idx="17977">
                  <c:v>24.968055555555601</c:v>
                </c:pt>
                <c:pt idx="17978">
                  <c:v>24.969444444444399</c:v>
                </c:pt>
                <c:pt idx="17979">
                  <c:v>24.970833333333299</c:v>
                </c:pt>
                <c:pt idx="17980">
                  <c:v>24.9722222222222</c:v>
                </c:pt>
                <c:pt idx="17981">
                  <c:v>24.973611111111101</c:v>
                </c:pt>
                <c:pt idx="17982">
                  <c:v>24.975000000000001</c:v>
                </c:pt>
                <c:pt idx="17983">
                  <c:v>24.976388888888899</c:v>
                </c:pt>
                <c:pt idx="17984">
                  <c:v>24.977777777777799</c:v>
                </c:pt>
                <c:pt idx="17985">
                  <c:v>24.9791666666667</c:v>
                </c:pt>
                <c:pt idx="17986">
                  <c:v>24.9805555555556</c:v>
                </c:pt>
                <c:pt idx="17987">
                  <c:v>24.981944444444402</c:v>
                </c:pt>
                <c:pt idx="17988">
                  <c:v>24.983333333333299</c:v>
                </c:pt>
                <c:pt idx="17989">
                  <c:v>24.984722222222199</c:v>
                </c:pt>
                <c:pt idx="17990">
                  <c:v>24.9861111111111</c:v>
                </c:pt>
                <c:pt idx="17991">
                  <c:v>24.987500000000001</c:v>
                </c:pt>
                <c:pt idx="17992">
                  <c:v>24.988888888888901</c:v>
                </c:pt>
                <c:pt idx="17993">
                  <c:v>24.990277777777798</c:v>
                </c:pt>
                <c:pt idx="17994">
                  <c:v>24.991666666666699</c:v>
                </c:pt>
                <c:pt idx="17995">
                  <c:v>24.9930555555556</c:v>
                </c:pt>
                <c:pt idx="17996">
                  <c:v>24.994444444444401</c:v>
                </c:pt>
                <c:pt idx="17997">
                  <c:v>24.995833333333302</c:v>
                </c:pt>
                <c:pt idx="17998">
                  <c:v>24.997222222222199</c:v>
                </c:pt>
                <c:pt idx="17999">
                  <c:v>24.998611111111099</c:v>
                </c:pt>
                <c:pt idx="18000">
                  <c:v>25</c:v>
                </c:pt>
                <c:pt idx="18001">
                  <c:v>25.001388888888901</c:v>
                </c:pt>
                <c:pt idx="18002">
                  <c:v>25.002777777777801</c:v>
                </c:pt>
                <c:pt idx="18003">
                  <c:v>25.004166666666698</c:v>
                </c:pt>
                <c:pt idx="18004">
                  <c:v>25.005555555555599</c:v>
                </c:pt>
                <c:pt idx="18005">
                  <c:v>25.0069444444444</c:v>
                </c:pt>
                <c:pt idx="18006">
                  <c:v>25.008333333333301</c:v>
                </c:pt>
                <c:pt idx="18007">
                  <c:v>25.009722222222202</c:v>
                </c:pt>
                <c:pt idx="18008">
                  <c:v>25.011111111111099</c:v>
                </c:pt>
                <c:pt idx="18009">
                  <c:v>25.012499999999999</c:v>
                </c:pt>
                <c:pt idx="18010">
                  <c:v>25.0138888888889</c:v>
                </c:pt>
                <c:pt idx="18011">
                  <c:v>25.015277777777801</c:v>
                </c:pt>
                <c:pt idx="18012">
                  <c:v>25.016666666666701</c:v>
                </c:pt>
                <c:pt idx="18013">
                  <c:v>25.018055555555598</c:v>
                </c:pt>
                <c:pt idx="18014">
                  <c:v>25.0194444444444</c:v>
                </c:pt>
                <c:pt idx="18015">
                  <c:v>25.0208333333333</c:v>
                </c:pt>
                <c:pt idx="18016">
                  <c:v>25.022222222222201</c:v>
                </c:pt>
                <c:pt idx="18017">
                  <c:v>25.023611111111101</c:v>
                </c:pt>
                <c:pt idx="18018">
                  <c:v>25.024999999999999</c:v>
                </c:pt>
                <c:pt idx="18019">
                  <c:v>25.026388888888899</c:v>
                </c:pt>
                <c:pt idx="18020">
                  <c:v>25.0277777777778</c:v>
                </c:pt>
                <c:pt idx="18021">
                  <c:v>25.029166666666701</c:v>
                </c:pt>
                <c:pt idx="18022">
                  <c:v>25.030555555555601</c:v>
                </c:pt>
                <c:pt idx="18023">
                  <c:v>25.031944444444399</c:v>
                </c:pt>
                <c:pt idx="18024">
                  <c:v>25.033333333333299</c:v>
                </c:pt>
                <c:pt idx="18025">
                  <c:v>25.0347222222222</c:v>
                </c:pt>
                <c:pt idx="18026">
                  <c:v>25.036111111111101</c:v>
                </c:pt>
                <c:pt idx="18027">
                  <c:v>25.037500000000001</c:v>
                </c:pt>
                <c:pt idx="18028">
                  <c:v>25.038888888888899</c:v>
                </c:pt>
                <c:pt idx="18029">
                  <c:v>25.040277777777799</c:v>
                </c:pt>
                <c:pt idx="18030">
                  <c:v>25.0416666666667</c:v>
                </c:pt>
                <c:pt idx="18031">
                  <c:v>25.0430555555556</c:v>
                </c:pt>
                <c:pt idx="18032">
                  <c:v>25.044444444444402</c:v>
                </c:pt>
                <c:pt idx="18033">
                  <c:v>25.045833333333299</c:v>
                </c:pt>
                <c:pt idx="18034">
                  <c:v>25.047222222222199</c:v>
                </c:pt>
                <c:pt idx="18035">
                  <c:v>25.0486111111111</c:v>
                </c:pt>
                <c:pt idx="18036">
                  <c:v>25.05</c:v>
                </c:pt>
                <c:pt idx="18037">
                  <c:v>25.051388888888901</c:v>
                </c:pt>
                <c:pt idx="18038">
                  <c:v>25.052777777777798</c:v>
                </c:pt>
                <c:pt idx="18039">
                  <c:v>25.054166666666699</c:v>
                </c:pt>
                <c:pt idx="18040">
                  <c:v>25.0555555555556</c:v>
                </c:pt>
                <c:pt idx="18041">
                  <c:v>25.056944444444401</c:v>
                </c:pt>
                <c:pt idx="18042">
                  <c:v>25.058333333333302</c:v>
                </c:pt>
                <c:pt idx="18043">
                  <c:v>25.059722222222199</c:v>
                </c:pt>
                <c:pt idx="18044">
                  <c:v>25.061111111111099</c:v>
                </c:pt>
                <c:pt idx="18045">
                  <c:v>25.0625</c:v>
                </c:pt>
                <c:pt idx="18046">
                  <c:v>25.063888888888901</c:v>
                </c:pt>
                <c:pt idx="18047">
                  <c:v>25.065277777777801</c:v>
                </c:pt>
                <c:pt idx="18048">
                  <c:v>25.066666666666698</c:v>
                </c:pt>
                <c:pt idx="18049">
                  <c:v>25.068055555555599</c:v>
                </c:pt>
                <c:pt idx="18050">
                  <c:v>25.0694444444444</c:v>
                </c:pt>
                <c:pt idx="18051">
                  <c:v>25.070833333333301</c:v>
                </c:pt>
                <c:pt idx="18052">
                  <c:v>25.072222222222202</c:v>
                </c:pt>
                <c:pt idx="18053">
                  <c:v>25.073611111111099</c:v>
                </c:pt>
                <c:pt idx="18054">
                  <c:v>25.074999999999999</c:v>
                </c:pt>
                <c:pt idx="18055">
                  <c:v>25.0763888888889</c:v>
                </c:pt>
                <c:pt idx="18056">
                  <c:v>25.077777777777801</c:v>
                </c:pt>
                <c:pt idx="18057">
                  <c:v>25.079166666666701</c:v>
                </c:pt>
                <c:pt idx="18058">
                  <c:v>25.080555555555598</c:v>
                </c:pt>
                <c:pt idx="18059">
                  <c:v>25.0819444444444</c:v>
                </c:pt>
                <c:pt idx="18060">
                  <c:v>25.0833333333333</c:v>
                </c:pt>
                <c:pt idx="18061">
                  <c:v>25.084722222222201</c:v>
                </c:pt>
                <c:pt idx="18062">
                  <c:v>25.086111111111101</c:v>
                </c:pt>
                <c:pt idx="18063">
                  <c:v>25.087499999999999</c:v>
                </c:pt>
                <c:pt idx="18064">
                  <c:v>25.088888888888899</c:v>
                </c:pt>
                <c:pt idx="18065">
                  <c:v>25.0902777777778</c:v>
                </c:pt>
                <c:pt idx="18066">
                  <c:v>25.091666666666701</c:v>
                </c:pt>
                <c:pt idx="18067">
                  <c:v>25.093055555555601</c:v>
                </c:pt>
                <c:pt idx="18068">
                  <c:v>25.094444444444399</c:v>
                </c:pt>
                <c:pt idx="18069">
                  <c:v>25.095833333333299</c:v>
                </c:pt>
                <c:pt idx="18070">
                  <c:v>25.0972222222222</c:v>
                </c:pt>
                <c:pt idx="18071">
                  <c:v>25.098611111111101</c:v>
                </c:pt>
                <c:pt idx="18072">
                  <c:v>25.1</c:v>
                </c:pt>
                <c:pt idx="18073">
                  <c:v>25.101388888888899</c:v>
                </c:pt>
                <c:pt idx="18074">
                  <c:v>25.102777777777799</c:v>
                </c:pt>
                <c:pt idx="18075">
                  <c:v>25.1041666666667</c:v>
                </c:pt>
                <c:pt idx="18076">
                  <c:v>25.1055555555556</c:v>
                </c:pt>
                <c:pt idx="18077">
                  <c:v>25.106944444444402</c:v>
                </c:pt>
                <c:pt idx="18078">
                  <c:v>25.108333333333299</c:v>
                </c:pt>
                <c:pt idx="18079">
                  <c:v>25.109722222222199</c:v>
                </c:pt>
                <c:pt idx="18080">
                  <c:v>25.1111111111111</c:v>
                </c:pt>
                <c:pt idx="18081">
                  <c:v>25.112500000000001</c:v>
                </c:pt>
                <c:pt idx="18082">
                  <c:v>25.113888888888901</c:v>
                </c:pt>
                <c:pt idx="18083">
                  <c:v>25.115277777777798</c:v>
                </c:pt>
                <c:pt idx="18084">
                  <c:v>25.116666666666699</c:v>
                </c:pt>
                <c:pt idx="18085">
                  <c:v>25.1180555555556</c:v>
                </c:pt>
                <c:pt idx="18086">
                  <c:v>25.119444444444401</c:v>
                </c:pt>
                <c:pt idx="18087">
                  <c:v>25.120833333333302</c:v>
                </c:pt>
                <c:pt idx="18088">
                  <c:v>25.122222222222199</c:v>
                </c:pt>
                <c:pt idx="18089">
                  <c:v>25.123611111111099</c:v>
                </c:pt>
                <c:pt idx="18090">
                  <c:v>25.125</c:v>
                </c:pt>
                <c:pt idx="18091">
                  <c:v>25.126388888888901</c:v>
                </c:pt>
                <c:pt idx="18092">
                  <c:v>25.127777777777801</c:v>
                </c:pt>
                <c:pt idx="18093">
                  <c:v>25.129166666666698</c:v>
                </c:pt>
                <c:pt idx="18094">
                  <c:v>25.130555555555599</c:v>
                </c:pt>
                <c:pt idx="18095">
                  <c:v>25.1319444444444</c:v>
                </c:pt>
                <c:pt idx="18096">
                  <c:v>25.133333333333301</c:v>
                </c:pt>
                <c:pt idx="18097">
                  <c:v>25.134722222222202</c:v>
                </c:pt>
                <c:pt idx="18098">
                  <c:v>25.136111111111099</c:v>
                </c:pt>
                <c:pt idx="18099">
                  <c:v>25.137499999999999</c:v>
                </c:pt>
                <c:pt idx="18100">
                  <c:v>25.1388888888889</c:v>
                </c:pt>
                <c:pt idx="18101">
                  <c:v>25.140277777777801</c:v>
                </c:pt>
                <c:pt idx="18102">
                  <c:v>25.141666666666701</c:v>
                </c:pt>
                <c:pt idx="18103">
                  <c:v>25.143055555555598</c:v>
                </c:pt>
                <c:pt idx="18104">
                  <c:v>25.1444444444444</c:v>
                </c:pt>
                <c:pt idx="18105">
                  <c:v>25.1458333333333</c:v>
                </c:pt>
                <c:pt idx="18106">
                  <c:v>25.147222222222201</c:v>
                </c:pt>
                <c:pt idx="18107">
                  <c:v>25.148611111111101</c:v>
                </c:pt>
                <c:pt idx="18108">
                  <c:v>25.15</c:v>
                </c:pt>
                <c:pt idx="18109">
                  <c:v>25.151388888888899</c:v>
                </c:pt>
                <c:pt idx="18110">
                  <c:v>25.1527777777778</c:v>
                </c:pt>
                <c:pt idx="18111">
                  <c:v>25.154166666666701</c:v>
                </c:pt>
                <c:pt idx="18112">
                  <c:v>25.155555555555601</c:v>
                </c:pt>
                <c:pt idx="18113">
                  <c:v>25.156944444444399</c:v>
                </c:pt>
                <c:pt idx="18114">
                  <c:v>25.158333333333299</c:v>
                </c:pt>
                <c:pt idx="18115">
                  <c:v>25.1597222222222</c:v>
                </c:pt>
                <c:pt idx="18116">
                  <c:v>25.161111111111101</c:v>
                </c:pt>
                <c:pt idx="18117">
                  <c:v>25.162500000000001</c:v>
                </c:pt>
                <c:pt idx="18118">
                  <c:v>25.163888888888899</c:v>
                </c:pt>
                <c:pt idx="18119">
                  <c:v>25.165277777777799</c:v>
                </c:pt>
                <c:pt idx="18120">
                  <c:v>25.1666666666667</c:v>
                </c:pt>
                <c:pt idx="18121">
                  <c:v>25.1680555555556</c:v>
                </c:pt>
                <c:pt idx="18122">
                  <c:v>25.169444444444402</c:v>
                </c:pt>
                <c:pt idx="18123">
                  <c:v>25.170833333333299</c:v>
                </c:pt>
                <c:pt idx="18124">
                  <c:v>25.172222222222199</c:v>
                </c:pt>
                <c:pt idx="18125">
                  <c:v>25.1736111111111</c:v>
                </c:pt>
                <c:pt idx="18126">
                  <c:v>25.175000000000001</c:v>
                </c:pt>
                <c:pt idx="18127">
                  <c:v>25.176388888888901</c:v>
                </c:pt>
                <c:pt idx="18128">
                  <c:v>25.177777777777798</c:v>
                </c:pt>
                <c:pt idx="18129">
                  <c:v>25.179166666666699</c:v>
                </c:pt>
                <c:pt idx="18130">
                  <c:v>25.1805555555556</c:v>
                </c:pt>
                <c:pt idx="18131">
                  <c:v>25.181944444444401</c:v>
                </c:pt>
                <c:pt idx="18132">
                  <c:v>25.183333333333302</c:v>
                </c:pt>
                <c:pt idx="18133">
                  <c:v>25.184722222222199</c:v>
                </c:pt>
                <c:pt idx="18134">
                  <c:v>25.186111111111099</c:v>
                </c:pt>
                <c:pt idx="18135">
                  <c:v>25.1875</c:v>
                </c:pt>
                <c:pt idx="18136">
                  <c:v>25.188888888888901</c:v>
                </c:pt>
                <c:pt idx="18137">
                  <c:v>25.190277777777801</c:v>
                </c:pt>
                <c:pt idx="18138">
                  <c:v>25.191666666666698</c:v>
                </c:pt>
                <c:pt idx="18139">
                  <c:v>25.193055555555599</c:v>
                </c:pt>
                <c:pt idx="18140">
                  <c:v>25.1944444444444</c:v>
                </c:pt>
                <c:pt idx="18141">
                  <c:v>25.195833333333301</c:v>
                </c:pt>
                <c:pt idx="18142">
                  <c:v>25.197222222222202</c:v>
                </c:pt>
                <c:pt idx="18143">
                  <c:v>25.198611111111099</c:v>
                </c:pt>
                <c:pt idx="18144">
                  <c:v>25.2</c:v>
                </c:pt>
                <c:pt idx="18145">
                  <c:v>25.2013888888889</c:v>
                </c:pt>
                <c:pt idx="18146">
                  <c:v>25.202777777777801</c:v>
                </c:pt>
                <c:pt idx="18147">
                  <c:v>25.204166666666701</c:v>
                </c:pt>
                <c:pt idx="18148">
                  <c:v>25.205555555555598</c:v>
                </c:pt>
                <c:pt idx="18149">
                  <c:v>25.2069444444444</c:v>
                </c:pt>
                <c:pt idx="18150">
                  <c:v>25.2083333333333</c:v>
                </c:pt>
                <c:pt idx="18151">
                  <c:v>25.209722222222201</c:v>
                </c:pt>
                <c:pt idx="18152">
                  <c:v>25.211111111111101</c:v>
                </c:pt>
                <c:pt idx="18153">
                  <c:v>25.212499999999999</c:v>
                </c:pt>
                <c:pt idx="18154">
                  <c:v>25.213888888888899</c:v>
                </c:pt>
                <c:pt idx="18155">
                  <c:v>25.2152777777778</c:v>
                </c:pt>
                <c:pt idx="18156">
                  <c:v>25.216666666666701</c:v>
                </c:pt>
                <c:pt idx="18157">
                  <c:v>25.218055555555601</c:v>
                </c:pt>
                <c:pt idx="18158">
                  <c:v>25.219444444444399</c:v>
                </c:pt>
                <c:pt idx="18159">
                  <c:v>25.220833333333299</c:v>
                </c:pt>
                <c:pt idx="18160">
                  <c:v>25.2222222222222</c:v>
                </c:pt>
                <c:pt idx="18161">
                  <c:v>25.223611111111101</c:v>
                </c:pt>
                <c:pt idx="18162">
                  <c:v>25.225000000000001</c:v>
                </c:pt>
                <c:pt idx="18163">
                  <c:v>25.226388888888899</c:v>
                </c:pt>
                <c:pt idx="18164">
                  <c:v>25.227777777777799</c:v>
                </c:pt>
                <c:pt idx="18165">
                  <c:v>25.2291666666667</c:v>
                </c:pt>
                <c:pt idx="18166">
                  <c:v>25.2305555555556</c:v>
                </c:pt>
                <c:pt idx="18167">
                  <c:v>25.231944444444402</c:v>
                </c:pt>
                <c:pt idx="18168">
                  <c:v>25.233333333333299</c:v>
                </c:pt>
                <c:pt idx="18169">
                  <c:v>25.234722222222199</c:v>
                </c:pt>
                <c:pt idx="18170">
                  <c:v>25.2361111111111</c:v>
                </c:pt>
                <c:pt idx="18171">
                  <c:v>25.237500000000001</c:v>
                </c:pt>
                <c:pt idx="18172">
                  <c:v>25.238888888888901</c:v>
                </c:pt>
                <c:pt idx="18173">
                  <c:v>25.240277777777798</c:v>
                </c:pt>
                <c:pt idx="18174">
                  <c:v>25.241666666666699</c:v>
                </c:pt>
                <c:pt idx="18175">
                  <c:v>25.2430555555556</c:v>
                </c:pt>
                <c:pt idx="18176">
                  <c:v>25.244444444444401</c:v>
                </c:pt>
                <c:pt idx="18177">
                  <c:v>25.245833333333302</c:v>
                </c:pt>
                <c:pt idx="18178">
                  <c:v>25.247222222222199</c:v>
                </c:pt>
                <c:pt idx="18179">
                  <c:v>25.248611111111099</c:v>
                </c:pt>
                <c:pt idx="18180">
                  <c:v>25.25</c:v>
                </c:pt>
                <c:pt idx="18181">
                  <c:v>25.251388888888901</c:v>
                </c:pt>
                <c:pt idx="18182">
                  <c:v>25.252777777777801</c:v>
                </c:pt>
                <c:pt idx="18183">
                  <c:v>25.254166666666698</c:v>
                </c:pt>
                <c:pt idx="18184">
                  <c:v>25.255555555555599</c:v>
                </c:pt>
                <c:pt idx="18185">
                  <c:v>25.2569444444444</c:v>
                </c:pt>
                <c:pt idx="18186">
                  <c:v>25.258333333333301</c:v>
                </c:pt>
                <c:pt idx="18187">
                  <c:v>25.259722222222202</c:v>
                </c:pt>
                <c:pt idx="18188">
                  <c:v>25.261111111111099</c:v>
                </c:pt>
                <c:pt idx="18189">
                  <c:v>25.262499999999999</c:v>
                </c:pt>
                <c:pt idx="18190">
                  <c:v>25.2638888888889</c:v>
                </c:pt>
                <c:pt idx="18191">
                  <c:v>25.265277777777801</c:v>
                </c:pt>
                <c:pt idx="18192">
                  <c:v>25.266666666666701</c:v>
                </c:pt>
                <c:pt idx="18193">
                  <c:v>25.268055555555598</c:v>
                </c:pt>
                <c:pt idx="18194">
                  <c:v>25.2694444444444</c:v>
                </c:pt>
                <c:pt idx="18195">
                  <c:v>25.2708333333333</c:v>
                </c:pt>
                <c:pt idx="18196">
                  <c:v>25.272222222222201</c:v>
                </c:pt>
                <c:pt idx="18197">
                  <c:v>25.273611111111101</c:v>
                </c:pt>
                <c:pt idx="18198">
                  <c:v>25.274999999999999</c:v>
                </c:pt>
                <c:pt idx="18199">
                  <c:v>25.276388888888899</c:v>
                </c:pt>
                <c:pt idx="18200">
                  <c:v>25.2777777777778</c:v>
                </c:pt>
                <c:pt idx="18201">
                  <c:v>25.279166666666701</c:v>
                </c:pt>
                <c:pt idx="18202">
                  <c:v>25.280555555555601</c:v>
                </c:pt>
                <c:pt idx="18203">
                  <c:v>25.281944444444399</c:v>
                </c:pt>
                <c:pt idx="18204">
                  <c:v>25.283333333333299</c:v>
                </c:pt>
                <c:pt idx="18205">
                  <c:v>25.2847222222222</c:v>
                </c:pt>
                <c:pt idx="18206">
                  <c:v>25.286111111111101</c:v>
                </c:pt>
                <c:pt idx="18207">
                  <c:v>25.287500000000001</c:v>
                </c:pt>
                <c:pt idx="18208">
                  <c:v>25.288888888888899</c:v>
                </c:pt>
                <c:pt idx="18209">
                  <c:v>25.290277777777799</c:v>
                </c:pt>
                <c:pt idx="18210">
                  <c:v>25.2916666666667</c:v>
                </c:pt>
                <c:pt idx="18211">
                  <c:v>25.2930555555556</c:v>
                </c:pt>
                <c:pt idx="18212">
                  <c:v>25.294444444444402</c:v>
                </c:pt>
                <c:pt idx="18213">
                  <c:v>25.295833333333299</c:v>
                </c:pt>
                <c:pt idx="18214">
                  <c:v>25.297222222222199</c:v>
                </c:pt>
                <c:pt idx="18215">
                  <c:v>25.2986111111111</c:v>
                </c:pt>
                <c:pt idx="18216">
                  <c:v>25.3</c:v>
                </c:pt>
                <c:pt idx="18217">
                  <c:v>25.301388888888901</c:v>
                </c:pt>
                <c:pt idx="18218">
                  <c:v>25.302777777777798</c:v>
                </c:pt>
                <c:pt idx="18219">
                  <c:v>25.304166666666699</c:v>
                </c:pt>
                <c:pt idx="18220">
                  <c:v>25.3055555555556</c:v>
                </c:pt>
                <c:pt idx="18221">
                  <c:v>25.306944444444401</c:v>
                </c:pt>
                <c:pt idx="18222">
                  <c:v>25.308333333333302</c:v>
                </c:pt>
                <c:pt idx="18223">
                  <c:v>25.309722222222199</c:v>
                </c:pt>
                <c:pt idx="18224">
                  <c:v>25.311111111111099</c:v>
                </c:pt>
                <c:pt idx="18225">
                  <c:v>25.3125</c:v>
                </c:pt>
                <c:pt idx="18226">
                  <c:v>25.313888888888901</c:v>
                </c:pt>
                <c:pt idx="18227">
                  <c:v>25.315277777777801</c:v>
                </c:pt>
                <c:pt idx="18228">
                  <c:v>25.316666666666698</c:v>
                </c:pt>
                <c:pt idx="18229">
                  <c:v>25.318055555555599</c:v>
                </c:pt>
                <c:pt idx="18230">
                  <c:v>25.3194444444444</c:v>
                </c:pt>
                <c:pt idx="18231">
                  <c:v>25.320833333333301</c:v>
                </c:pt>
                <c:pt idx="18232">
                  <c:v>25.322222222222202</c:v>
                </c:pt>
                <c:pt idx="18233">
                  <c:v>25.323611111111099</c:v>
                </c:pt>
                <c:pt idx="18234">
                  <c:v>25.324999999999999</c:v>
                </c:pt>
                <c:pt idx="18235">
                  <c:v>25.3263888888889</c:v>
                </c:pt>
                <c:pt idx="18236">
                  <c:v>25.327777777777801</c:v>
                </c:pt>
                <c:pt idx="18237">
                  <c:v>25.329166666666701</c:v>
                </c:pt>
                <c:pt idx="18238">
                  <c:v>25.330555555555598</c:v>
                </c:pt>
                <c:pt idx="18239">
                  <c:v>25.3319444444444</c:v>
                </c:pt>
                <c:pt idx="18240">
                  <c:v>25.3333333333333</c:v>
                </c:pt>
                <c:pt idx="18241">
                  <c:v>25.334722222222201</c:v>
                </c:pt>
                <c:pt idx="18242">
                  <c:v>25.336111111111101</c:v>
                </c:pt>
                <c:pt idx="18243">
                  <c:v>25.337499999999999</c:v>
                </c:pt>
                <c:pt idx="18244">
                  <c:v>25.338888888888899</c:v>
                </c:pt>
                <c:pt idx="18245">
                  <c:v>25.3402777777778</c:v>
                </c:pt>
                <c:pt idx="18246">
                  <c:v>25.341666666666701</c:v>
                </c:pt>
                <c:pt idx="18247">
                  <c:v>25.343055555555601</c:v>
                </c:pt>
                <c:pt idx="18248">
                  <c:v>25.344444444444399</c:v>
                </c:pt>
                <c:pt idx="18249">
                  <c:v>25.345833333333299</c:v>
                </c:pt>
                <c:pt idx="18250">
                  <c:v>25.3472222222222</c:v>
                </c:pt>
                <c:pt idx="18251">
                  <c:v>25.348611111111101</c:v>
                </c:pt>
                <c:pt idx="18252">
                  <c:v>25.35</c:v>
                </c:pt>
                <c:pt idx="18253">
                  <c:v>25.351388888888899</c:v>
                </c:pt>
                <c:pt idx="18254">
                  <c:v>25.352777777777799</c:v>
                </c:pt>
                <c:pt idx="18255">
                  <c:v>25.3541666666667</c:v>
                </c:pt>
                <c:pt idx="18256">
                  <c:v>25.3555555555556</c:v>
                </c:pt>
                <c:pt idx="18257">
                  <c:v>25.356944444444402</c:v>
                </c:pt>
                <c:pt idx="18258">
                  <c:v>25.358333333333299</c:v>
                </c:pt>
                <c:pt idx="18259">
                  <c:v>25.359722222222199</c:v>
                </c:pt>
                <c:pt idx="18260">
                  <c:v>25.3611111111111</c:v>
                </c:pt>
                <c:pt idx="18261">
                  <c:v>25.362500000000001</c:v>
                </c:pt>
                <c:pt idx="18262">
                  <c:v>25.363888888888901</c:v>
                </c:pt>
                <c:pt idx="18263">
                  <c:v>25.365277777777798</c:v>
                </c:pt>
                <c:pt idx="18264">
                  <c:v>25.366666666666699</c:v>
                </c:pt>
                <c:pt idx="18265">
                  <c:v>25.3680555555556</c:v>
                </c:pt>
                <c:pt idx="18266">
                  <c:v>25.369444444444401</c:v>
                </c:pt>
                <c:pt idx="18267">
                  <c:v>25.370833333333302</c:v>
                </c:pt>
                <c:pt idx="18268">
                  <c:v>25.372222222222199</c:v>
                </c:pt>
                <c:pt idx="18269">
                  <c:v>25.373611111111099</c:v>
                </c:pt>
                <c:pt idx="18270">
                  <c:v>25.375</c:v>
                </c:pt>
                <c:pt idx="18271">
                  <c:v>25.376388888888901</c:v>
                </c:pt>
                <c:pt idx="18272">
                  <c:v>25.377777777777801</c:v>
                </c:pt>
                <c:pt idx="18273">
                  <c:v>25.379166666666698</c:v>
                </c:pt>
                <c:pt idx="18274">
                  <c:v>25.380555555555599</c:v>
                </c:pt>
                <c:pt idx="18275">
                  <c:v>25.3819444444444</c:v>
                </c:pt>
                <c:pt idx="18276">
                  <c:v>25.383333333333301</c:v>
                </c:pt>
                <c:pt idx="18277">
                  <c:v>25.384722222222202</c:v>
                </c:pt>
                <c:pt idx="18278">
                  <c:v>25.386111111111099</c:v>
                </c:pt>
                <c:pt idx="18279">
                  <c:v>25.387499999999999</c:v>
                </c:pt>
                <c:pt idx="18280">
                  <c:v>25.3888888888889</c:v>
                </c:pt>
                <c:pt idx="18281">
                  <c:v>25.390277777777801</c:v>
                </c:pt>
                <c:pt idx="18282">
                  <c:v>25.391666666666701</c:v>
                </c:pt>
                <c:pt idx="18283">
                  <c:v>25.393055555555598</c:v>
                </c:pt>
                <c:pt idx="18284">
                  <c:v>25.3944444444444</c:v>
                </c:pt>
                <c:pt idx="18285">
                  <c:v>25.3958333333333</c:v>
                </c:pt>
                <c:pt idx="18286">
                  <c:v>25.397222222222201</c:v>
                </c:pt>
                <c:pt idx="18287">
                  <c:v>25.398611111111101</c:v>
                </c:pt>
                <c:pt idx="18288">
                  <c:v>25.4</c:v>
                </c:pt>
                <c:pt idx="18289">
                  <c:v>25.401388888888899</c:v>
                </c:pt>
                <c:pt idx="18290">
                  <c:v>25.4027777777778</c:v>
                </c:pt>
                <c:pt idx="18291">
                  <c:v>25.404166666666701</c:v>
                </c:pt>
                <c:pt idx="18292">
                  <c:v>25.405555555555601</c:v>
                </c:pt>
                <c:pt idx="18293">
                  <c:v>25.406944444444399</c:v>
                </c:pt>
                <c:pt idx="18294">
                  <c:v>25.408333333333299</c:v>
                </c:pt>
                <c:pt idx="18295">
                  <c:v>25.4097222222222</c:v>
                </c:pt>
                <c:pt idx="18296">
                  <c:v>25.411111111111101</c:v>
                </c:pt>
                <c:pt idx="18297">
                  <c:v>25.412500000000001</c:v>
                </c:pt>
                <c:pt idx="18298">
                  <c:v>25.413888888888899</c:v>
                </c:pt>
                <c:pt idx="18299">
                  <c:v>25.415277777777799</c:v>
                </c:pt>
                <c:pt idx="18300">
                  <c:v>25.4166666666667</c:v>
                </c:pt>
                <c:pt idx="18301">
                  <c:v>25.4180555555556</c:v>
                </c:pt>
                <c:pt idx="18302">
                  <c:v>25.419444444444402</c:v>
                </c:pt>
                <c:pt idx="18303">
                  <c:v>25.420833333333299</c:v>
                </c:pt>
                <c:pt idx="18304">
                  <c:v>25.422222222222199</c:v>
                </c:pt>
                <c:pt idx="18305">
                  <c:v>25.4236111111111</c:v>
                </c:pt>
                <c:pt idx="18306">
                  <c:v>25.425000000000001</c:v>
                </c:pt>
                <c:pt idx="18307">
                  <c:v>25.426388888888901</c:v>
                </c:pt>
                <c:pt idx="18308">
                  <c:v>25.427777777777798</c:v>
                </c:pt>
                <c:pt idx="18309">
                  <c:v>25.429166666666699</c:v>
                </c:pt>
                <c:pt idx="18310">
                  <c:v>25.4305555555556</c:v>
                </c:pt>
                <c:pt idx="18311">
                  <c:v>25.431944444444401</c:v>
                </c:pt>
                <c:pt idx="18312">
                  <c:v>25.433333333333302</c:v>
                </c:pt>
                <c:pt idx="18313">
                  <c:v>25.434722222222199</c:v>
                </c:pt>
                <c:pt idx="18314">
                  <c:v>25.436111111111099</c:v>
                </c:pt>
                <c:pt idx="18315">
                  <c:v>25.4375</c:v>
                </c:pt>
                <c:pt idx="18316">
                  <c:v>25.438888888888901</c:v>
                </c:pt>
                <c:pt idx="18317">
                  <c:v>25.440277777777801</c:v>
                </c:pt>
                <c:pt idx="18318">
                  <c:v>25.441666666666698</c:v>
                </c:pt>
                <c:pt idx="18319">
                  <c:v>25.443055555555599</c:v>
                </c:pt>
                <c:pt idx="18320">
                  <c:v>25.4444444444444</c:v>
                </c:pt>
                <c:pt idx="18321">
                  <c:v>25.445833333333301</c:v>
                </c:pt>
                <c:pt idx="18322">
                  <c:v>25.447222222222202</c:v>
                </c:pt>
                <c:pt idx="18323">
                  <c:v>25.448611111111099</c:v>
                </c:pt>
                <c:pt idx="18324">
                  <c:v>25.45</c:v>
                </c:pt>
                <c:pt idx="18325">
                  <c:v>25.4513888888889</c:v>
                </c:pt>
                <c:pt idx="18326">
                  <c:v>25.452777777777801</c:v>
                </c:pt>
                <c:pt idx="18327">
                  <c:v>25.454166666666701</c:v>
                </c:pt>
                <c:pt idx="18328">
                  <c:v>25.455555555555598</c:v>
                </c:pt>
                <c:pt idx="18329">
                  <c:v>25.4569444444444</c:v>
                </c:pt>
                <c:pt idx="18330">
                  <c:v>25.4583333333333</c:v>
                </c:pt>
                <c:pt idx="18331">
                  <c:v>25.459722222222201</c:v>
                </c:pt>
                <c:pt idx="18332">
                  <c:v>25.461111111111101</c:v>
                </c:pt>
                <c:pt idx="18333">
                  <c:v>25.462499999999999</c:v>
                </c:pt>
                <c:pt idx="18334">
                  <c:v>25.463888888888899</c:v>
                </c:pt>
                <c:pt idx="18335">
                  <c:v>25.4652777777778</c:v>
                </c:pt>
                <c:pt idx="18336">
                  <c:v>25.466666666666701</c:v>
                </c:pt>
                <c:pt idx="18337">
                  <c:v>25.468055555555601</c:v>
                </c:pt>
                <c:pt idx="18338">
                  <c:v>25.469444444444399</c:v>
                </c:pt>
                <c:pt idx="18339">
                  <c:v>25.470833333333299</c:v>
                </c:pt>
                <c:pt idx="18340">
                  <c:v>25.4722222222222</c:v>
                </c:pt>
                <c:pt idx="18341">
                  <c:v>25.473611111111101</c:v>
                </c:pt>
                <c:pt idx="18342">
                  <c:v>25.475000000000001</c:v>
                </c:pt>
                <c:pt idx="18343">
                  <c:v>25.476388888888899</c:v>
                </c:pt>
                <c:pt idx="18344">
                  <c:v>25.477777777777799</c:v>
                </c:pt>
                <c:pt idx="18345">
                  <c:v>25.4791666666667</c:v>
                </c:pt>
                <c:pt idx="18346">
                  <c:v>25.4805555555556</c:v>
                </c:pt>
                <c:pt idx="18347">
                  <c:v>25.481944444444402</c:v>
                </c:pt>
                <c:pt idx="18348">
                  <c:v>25.483333333333299</c:v>
                </c:pt>
                <c:pt idx="18349">
                  <c:v>25.484722222222199</c:v>
                </c:pt>
                <c:pt idx="18350">
                  <c:v>25.4861111111111</c:v>
                </c:pt>
                <c:pt idx="18351">
                  <c:v>25.487500000000001</c:v>
                </c:pt>
                <c:pt idx="18352">
                  <c:v>25.488888888888901</c:v>
                </c:pt>
                <c:pt idx="18353">
                  <c:v>25.490277777777798</c:v>
                </c:pt>
                <c:pt idx="18354">
                  <c:v>25.491666666666699</c:v>
                </c:pt>
                <c:pt idx="18355">
                  <c:v>25.4930555555556</c:v>
                </c:pt>
                <c:pt idx="18356">
                  <c:v>25.494444444444401</c:v>
                </c:pt>
                <c:pt idx="18357">
                  <c:v>25.495833333333302</c:v>
                </c:pt>
                <c:pt idx="18358">
                  <c:v>25.497222222222199</c:v>
                </c:pt>
                <c:pt idx="18359">
                  <c:v>25.498611111111099</c:v>
                </c:pt>
                <c:pt idx="18360">
                  <c:v>25.5</c:v>
                </c:pt>
                <c:pt idx="18361">
                  <c:v>25.501388888888901</c:v>
                </c:pt>
                <c:pt idx="18362">
                  <c:v>25.502777777777801</c:v>
                </c:pt>
                <c:pt idx="18363">
                  <c:v>25.504166666666698</c:v>
                </c:pt>
                <c:pt idx="18364">
                  <c:v>25.505555555555599</c:v>
                </c:pt>
                <c:pt idx="18365">
                  <c:v>25.5069444444444</c:v>
                </c:pt>
                <c:pt idx="18366">
                  <c:v>25.508333333333301</c:v>
                </c:pt>
                <c:pt idx="18367">
                  <c:v>25.509722222222202</c:v>
                </c:pt>
                <c:pt idx="18368">
                  <c:v>25.511111111111099</c:v>
                </c:pt>
                <c:pt idx="18369">
                  <c:v>25.512499999999999</c:v>
                </c:pt>
                <c:pt idx="18370">
                  <c:v>25.5138888888889</c:v>
                </c:pt>
                <c:pt idx="18371">
                  <c:v>25.515277777777801</c:v>
                </c:pt>
                <c:pt idx="18372">
                  <c:v>25.516666666666701</c:v>
                </c:pt>
                <c:pt idx="18373">
                  <c:v>25.518055555555598</c:v>
                </c:pt>
                <c:pt idx="18374">
                  <c:v>25.5194444444444</c:v>
                </c:pt>
                <c:pt idx="18375">
                  <c:v>25.5208333333333</c:v>
                </c:pt>
                <c:pt idx="18376">
                  <c:v>25.522222222222201</c:v>
                </c:pt>
                <c:pt idx="18377">
                  <c:v>25.523611111111101</c:v>
                </c:pt>
                <c:pt idx="18378">
                  <c:v>25.524999999999999</c:v>
                </c:pt>
                <c:pt idx="18379">
                  <c:v>25.526388888888899</c:v>
                </c:pt>
                <c:pt idx="18380">
                  <c:v>25.5277777777778</c:v>
                </c:pt>
                <c:pt idx="18381">
                  <c:v>25.529166666666701</c:v>
                </c:pt>
                <c:pt idx="18382">
                  <c:v>25.530555555555601</c:v>
                </c:pt>
                <c:pt idx="18383">
                  <c:v>25.531944444444399</c:v>
                </c:pt>
                <c:pt idx="18384">
                  <c:v>25.533333333333299</c:v>
                </c:pt>
                <c:pt idx="18385">
                  <c:v>25.5347222222222</c:v>
                </c:pt>
                <c:pt idx="18386">
                  <c:v>25.536111111111101</c:v>
                </c:pt>
                <c:pt idx="18387">
                  <c:v>25.537500000000001</c:v>
                </c:pt>
                <c:pt idx="18388">
                  <c:v>25.538888888888899</c:v>
                </c:pt>
                <c:pt idx="18389">
                  <c:v>25.540277777777799</c:v>
                </c:pt>
                <c:pt idx="18390">
                  <c:v>25.5416666666667</c:v>
                </c:pt>
                <c:pt idx="18391">
                  <c:v>25.5430555555556</c:v>
                </c:pt>
                <c:pt idx="18392">
                  <c:v>25.544444444444402</c:v>
                </c:pt>
                <c:pt idx="18393">
                  <c:v>25.545833333333299</c:v>
                </c:pt>
                <c:pt idx="18394">
                  <c:v>25.547222222222199</c:v>
                </c:pt>
                <c:pt idx="18395">
                  <c:v>25.5486111111111</c:v>
                </c:pt>
                <c:pt idx="18396">
                  <c:v>25.55</c:v>
                </c:pt>
                <c:pt idx="18397">
                  <c:v>25.551388888888901</c:v>
                </c:pt>
                <c:pt idx="18398">
                  <c:v>25.552777777777798</c:v>
                </c:pt>
                <c:pt idx="18399">
                  <c:v>25.554166666666699</c:v>
                </c:pt>
                <c:pt idx="18400">
                  <c:v>25.5555555555556</c:v>
                </c:pt>
                <c:pt idx="18401">
                  <c:v>25.556944444444401</c:v>
                </c:pt>
                <c:pt idx="18402">
                  <c:v>25.558333333333302</c:v>
                </c:pt>
                <c:pt idx="18403">
                  <c:v>25.559722222222199</c:v>
                </c:pt>
                <c:pt idx="18404">
                  <c:v>25.561111111111099</c:v>
                </c:pt>
                <c:pt idx="18405">
                  <c:v>25.5625</c:v>
                </c:pt>
                <c:pt idx="18406">
                  <c:v>25.563888888888901</c:v>
                </c:pt>
                <c:pt idx="18407">
                  <c:v>25.565277777777801</c:v>
                </c:pt>
                <c:pt idx="18408">
                  <c:v>25.566666666666698</c:v>
                </c:pt>
                <c:pt idx="18409">
                  <c:v>25.568055555555599</c:v>
                </c:pt>
                <c:pt idx="18410">
                  <c:v>25.5694444444444</c:v>
                </c:pt>
                <c:pt idx="18411">
                  <c:v>25.570833333333301</c:v>
                </c:pt>
                <c:pt idx="18412">
                  <c:v>25.572222222222202</c:v>
                </c:pt>
                <c:pt idx="18413">
                  <c:v>25.573611111111099</c:v>
                </c:pt>
                <c:pt idx="18414">
                  <c:v>25.574999999999999</c:v>
                </c:pt>
                <c:pt idx="18415">
                  <c:v>25.5763888888889</c:v>
                </c:pt>
                <c:pt idx="18416">
                  <c:v>25.577777777777801</c:v>
                </c:pt>
                <c:pt idx="18417">
                  <c:v>25.579166666666701</c:v>
                </c:pt>
                <c:pt idx="18418">
                  <c:v>25.580555555555598</c:v>
                </c:pt>
                <c:pt idx="18419">
                  <c:v>25.5819444444444</c:v>
                </c:pt>
                <c:pt idx="18420">
                  <c:v>25.5833333333333</c:v>
                </c:pt>
                <c:pt idx="18421">
                  <c:v>25.584722222222201</c:v>
                </c:pt>
                <c:pt idx="18422">
                  <c:v>25.586111111111101</c:v>
                </c:pt>
                <c:pt idx="18423">
                  <c:v>25.587499999999999</c:v>
                </c:pt>
                <c:pt idx="18424">
                  <c:v>25.588888888888899</c:v>
                </c:pt>
                <c:pt idx="18425">
                  <c:v>25.5902777777778</c:v>
                </c:pt>
                <c:pt idx="18426">
                  <c:v>25.591666666666701</c:v>
                </c:pt>
                <c:pt idx="18427">
                  <c:v>25.593055555555601</c:v>
                </c:pt>
                <c:pt idx="18428">
                  <c:v>25.594444444444399</c:v>
                </c:pt>
                <c:pt idx="18429">
                  <c:v>25.595833333333299</c:v>
                </c:pt>
                <c:pt idx="18430">
                  <c:v>25.5972222222222</c:v>
                </c:pt>
                <c:pt idx="18431">
                  <c:v>25.598611111111101</c:v>
                </c:pt>
                <c:pt idx="18432">
                  <c:v>25.6</c:v>
                </c:pt>
                <c:pt idx="18433">
                  <c:v>25.601388888888899</c:v>
                </c:pt>
                <c:pt idx="18434">
                  <c:v>25.602777777777799</c:v>
                </c:pt>
                <c:pt idx="18435">
                  <c:v>25.6041666666667</c:v>
                </c:pt>
                <c:pt idx="18436">
                  <c:v>25.6055555555556</c:v>
                </c:pt>
                <c:pt idx="18437">
                  <c:v>25.606944444444402</c:v>
                </c:pt>
                <c:pt idx="18438">
                  <c:v>25.608333333333299</c:v>
                </c:pt>
                <c:pt idx="18439">
                  <c:v>25.609722222222199</c:v>
                </c:pt>
                <c:pt idx="18440">
                  <c:v>25.6111111111111</c:v>
                </c:pt>
                <c:pt idx="18441">
                  <c:v>25.612500000000001</c:v>
                </c:pt>
                <c:pt idx="18442">
                  <c:v>25.613888888888901</c:v>
                </c:pt>
                <c:pt idx="18443">
                  <c:v>25.615277777777798</c:v>
                </c:pt>
                <c:pt idx="18444">
                  <c:v>25.616666666666699</c:v>
                </c:pt>
                <c:pt idx="18445">
                  <c:v>25.6180555555556</c:v>
                </c:pt>
                <c:pt idx="18446">
                  <c:v>25.619444444444401</c:v>
                </c:pt>
                <c:pt idx="18447">
                  <c:v>25.620833333333302</c:v>
                </c:pt>
                <c:pt idx="18448">
                  <c:v>25.622222222222199</c:v>
                </c:pt>
                <c:pt idx="18449">
                  <c:v>25.623611111111099</c:v>
                </c:pt>
                <c:pt idx="18450">
                  <c:v>25.625</c:v>
                </c:pt>
                <c:pt idx="18451">
                  <c:v>25.626388888888901</c:v>
                </c:pt>
                <c:pt idx="18452">
                  <c:v>25.627777777777801</c:v>
                </c:pt>
                <c:pt idx="18453">
                  <c:v>25.629166666666698</c:v>
                </c:pt>
                <c:pt idx="18454">
                  <c:v>25.630555555555599</c:v>
                </c:pt>
                <c:pt idx="18455">
                  <c:v>25.6319444444444</c:v>
                </c:pt>
                <c:pt idx="18456">
                  <c:v>25.633333333333301</c:v>
                </c:pt>
                <c:pt idx="18457">
                  <c:v>25.634722222222202</c:v>
                </c:pt>
                <c:pt idx="18458">
                  <c:v>25.636111111111099</c:v>
                </c:pt>
                <c:pt idx="18459">
                  <c:v>25.637499999999999</c:v>
                </c:pt>
                <c:pt idx="18460">
                  <c:v>25.6388888888889</c:v>
                </c:pt>
                <c:pt idx="18461">
                  <c:v>25.640277777777801</c:v>
                </c:pt>
                <c:pt idx="18462">
                  <c:v>25.641666666666701</c:v>
                </c:pt>
                <c:pt idx="18463">
                  <c:v>25.643055555555598</c:v>
                </c:pt>
                <c:pt idx="18464">
                  <c:v>25.6444444444444</c:v>
                </c:pt>
                <c:pt idx="18465">
                  <c:v>25.6458333333333</c:v>
                </c:pt>
                <c:pt idx="18466">
                  <c:v>25.647222222222201</c:v>
                </c:pt>
                <c:pt idx="18467">
                  <c:v>25.648611111111101</c:v>
                </c:pt>
                <c:pt idx="18468">
                  <c:v>25.65</c:v>
                </c:pt>
                <c:pt idx="18469">
                  <c:v>25.651388888888899</c:v>
                </c:pt>
                <c:pt idx="18470">
                  <c:v>25.6527777777778</c:v>
                </c:pt>
                <c:pt idx="18471">
                  <c:v>25.654166666666701</c:v>
                </c:pt>
                <c:pt idx="18472">
                  <c:v>25.655555555555601</c:v>
                </c:pt>
                <c:pt idx="18473">
                  <c:v>25.656944444444399</c:v>
                </c:pt>
                <c:pt idx="18474">
                  <c:v>25.658333333333299</c:v>
                </c:pt>
                <c:pt idx="18475">
                  <c:v>25.6597222222222</c:v>
                </c:pt>
                <c:pt idx="18476">
                  <c:v>25.661111111111101</c:v>
                </c:pt>
                <c:pt idx="18477">
                  <c:v>25.662500000000001</c:v>
                </c:pt>
                <c:pt idx="18478">
                  <c:v>25.663888888888899</c:v>
                </c:pt>
                <c:pt idx="18479">
                  <c:v>25.665277777777799</c:v>
                </c:pt>
                <c:pt idx="18480">
                  <c:v>25.6666666666667</c:v>
                </c:pt>
                <c:pt idx="18481">
                  <c:v>25.6680555555556</c:v>
                </c:pt>
                <c:pt idx="18482">
                  <c:v>25.669444444444402</c:v>
                </c:pt>
                <c:pt idx="18483">
                  <c:v>25.670833333333299</c:v>
                </c:pt>
                <c:pt idx="18484">
                  <c:v>25.672222222222199</c:v>
                </c:pt>
                <c:pt idx="18485">
                  <c:v>25.6736111111111</c:v>
                </c:pt>
                <c:pt idx="18486">
                  <c:v>25.675000000000001</c:v>
                </c:pt>
                <c:pt idx="18487">
                  <c:v>25.676388888888901</c:v>
                </c:pt>
                <c:pt idx="18488">
                  <c:v>25.677777777777798</c:v>
                </c:pt>
                <c:pt idx="18489">
                  <c:v>25.679166666666699</c:v>
                </c:pt>
                <c:pt idx="18490">
                  <c:v>25.6805555555556</c:v>
                </c:pt>
                <c:pt idx="18491">
                  <c:v>25.681944444444401</c:v>
                </c:pt>
                <c:pt idx="18492">
                  <c:v>25.683333333333302</c:v>
                </c:pt>
                <c:pt idx="18493">
                  <c:v>25.684722222222199</c:v>
                </c:pt>
                <c:pt idx="18494">
                  <c:v>25.686111111111099</c:v>
                </c:pt>
                <c:pt idx="18495">
                  <c:v>25.6875</c:v>
                </c:pt>
                <c:pt idx="18496">
                  <c:v>25.688888888888901</c:v>
                </c:pt>
                <c:pt idx="18497">
                  <c:v>25.690277777777801</c:v>
                </c:pt>
                <c:pt idx="18498">
                  <c:v>25.691666666666698</c:v>
                </c:pt>
                <c:pt idx="18499">
                  <c:v>25.693055555555599</c:v>
                </c:pt>
                <c:pt idx="18500">
                  <c:v>25.6944444444444</c:v>
                </c:pt>
                <c:pt idx="18501">
                  <c:v>25.695833333333301</c:v>
                </c:pt>
                <c:pt idx="18502">
                  <c:v>25.697222222222202</c:v>
                </c:pt>
                <c:pt idx="18503">
                  <c:v>25.698611111111099</c:v>
                </c:pt>
                <c:pt idx="18504">
                  <c:v>25.7</c:v>
                </c:pt>
                <c:pt idx="18505">
                  <c:v>25.7013888888889</c:v>
                </c:pt>
                <c:pt idx="18506">
                  <c:v>25.702777777777801</c:v>
                </c:pt>
                <c:pt idx="18507">
                  <c:v>25.704166666666701</c:v>
                </c:pt>
                <c:pt idx="18508">
                  <c:v>25.705555555555598</c:v>
                </c:pt>
                <c:pt idx="18509">
                  <c:v>25.7069444444444</c:v>
                </c:pt>
                <c:pt idx="18510">
                  <c:v>25.7083333333333</c:v>
                </c:pt>
                <c:pt idx="18511">
                  <c:v>25.709722222222201</c:v>
                </c:pt>
                <c:pt idx="18512">
                  <c:v>25.711111111111101</c:v>
                </c:pt>
                <c:pt idx="18513">
                  <c:v>25.712499999999999</c:v>
                </c:pt>
                <c:pt idx="18514">
                  <c:v>25.713888888888899</c:v>
                </c:pt>
                <c:pt idx="18515">
                  <c:v>25.7152777777778</c:v>
                </c:pt>
                <c:pt idx="18516">
                  <c:v>25.716666666666701</c:v>
                </c:pt>
                <c:pt idx="18517">
                  <c:v>25.718055555555601</c:v>
                </c:pt>
                <c:pt idx="18518">
                  <c:v>25.719444444444399</c:v>
                </c:pt>
                <c:pt idx="18519">
                  <c:v>25.720833333333299</c:v>
                </c:pt>
                <c:pt idx="18520">
                  <c:v>25.7222222222222</c:v>
                </c:pt>
                <c:pt idx="18521">
                  <c:v>25.723611111111101</c:v>
                </c:pt>
                <c:pt idx="18522">
                  <c:v>25.725000000000001</c:v>
                </c:pt>
                <c:pt idx="18523">
                  <c:v>25.726388888888899</c:v>
                </c:pt>
                <c:pt idx="18524">
                  <c:v>25.727777777777799</c:v>
                </c:pt>
                <c:pt idx="18525">
                  <c:v>25.7291666666667</c:v>
                </c:pt>
                <c:pt idx="18526">
                  <c:v>25.7305555555556</c:v>
                </c:pt>
                <c:pt idx="18527">
                  <c:v>25.731944444444402</c:v>
                </c:pt>
                <c:pt idx="18528">
                  <c:v>25.733333333333299</c:v>
                </c:pt>
                <c:pt idx="18529">
                  <c:v>25.734722222222199</c:v>
                </c:pt>
                <c:pt idx="18530">
                  <c:v>25.7361111111111</c:v>
                </c:pt>
                <c:pt idx="18531">
                  <c:v>25.737500000000001</c:v>
                </c:pt>
                <c:pt idx="18532">
                  <c:v>25.738888888888901</c:v>
                </c:pt>
                <c:pt idx="18533">
                  <c:v>25.740277777777798</c:v>
                </c:pt>
                <c:pt idx="18534">
                  <c:v>25.741666666666699</c:v>
                </c:pt>
                <c:pt idx="18535">
                  <c:v>25.7430555555556</c:v>
                </c:pt>
                <c:pt idx="18536">
                  <c:v>25.744444444444401</c:v>
                </c:pt>
                <c:pt idx="18537">
                  <c:v>25.745833333333302</c:v>
                </c:pt>
                <c:pt idx="18538">
                  <c:v>25.747222222222199</c:v>
                </c:pt>
                <c:pt idx="18539">
                  <c:v>25.748611111111099</c:v>
                </c:pt>
                <c:pt idx="18540">
                  <c:v>25.75</c:v>
                </c:pt>
                <c:pt idx="18541">
                  <c:v>25.751388888888901</c:v>
                </c:pt>
                <c:pt idx="18542">
                  <c:v>25.752777777777801</c:v>
                </c:pt>
                <c:pt idx="18543">
                  <c:v>25.754166666666698</c:v>
                </c:pt>
                <c:pt idx="18544">
                  <c:v>25.755555555555599</c:v>
                </c:pt>
                <c:pt idx="18545">
                  <c:v>25.7569444444444</c:v>
                </c:pt>
                <c:pt idx="18546">
                  <c:v>25.758333333333301</c:v>
                </c:pt>
                <c:pt idx="18547">
                  <c:v>25.759722222222202</c:v>
                </c:pt>
                <c:pt idx="18548">
                  <c:v>25.761111111111099</c:v>
                </c:pt>
                <c:pt idx="18549">
                  <c:v>25.762499999999999</c:v>
                </c:pt>
                <c:pt idx="18550">
                  <c:v>25.7638888888889</c:v>
                </c:pt>
                <c:pt idx="18551">
                  <c:v>25.765277777777801</c:v>
                </c:pt>
                <c:pt idx="18552">
                  <c:v>25.766666666666701</c:v>
                </c:pt>
                <c:pt idx="18553">
                  <c:v>25.768055555555598</c:v>
                </c:pt>
                <c:pt idx="18554">
                  <c:v>25.7694444444444</c:v>
                </c:pt>
                <c:pt idx="18555">
                  <c:v>25.7708333333333</c:v>
                </c:pt>
                <c:pt idx="18556">
                  <c:v>25.772222222222201</c:v>
                </c:pt>
                <c:pt idx="18557">
                  <c:v>25.773611111111101</c:v>
                </c:pt>
                <c:pt idx="18558">
                  <c:v>25.774999999999999</c:v>
                </c:pt>
                <c:pt idx="18559">
                  <c:v>25.776388888888899</c:v>
                </c:pt>
                <c:pt idx="18560">
                  <c:v>25.7777777777778</c:v>
                </c:pt>
                <c:pt idx="18561">
                  <c:v>25.779166666666701</c:v>
                </c:pt>
                <c:pt idx="18562">
                  <c:v>25.780555555555601</c:v>
                </c:pt>
                <c:pt idx="18563">
                  <c:v>25.781944444444399</c:v>
                </c:pt>
                <c:pt idx="18564">
                  <c:v>25.783333333333299</c:v>
                </c:pt>
                <c:pt idx="18565">
                  <c:v>25.7847222222222</c:v>
                </c:pt>
                <c:pt idx="18566">
                  <c:v>25.786111111111101</c:v>
                </c:pt>
                <c:pt idx="18567">
                  <c:v>25.787500000000001</c:v>
                </c:pt>
                <c:pt idx="18568">
                  <c:v>25.788888888888899</c:v>
                </c:pt>
                <c:pt idx="18569">
                  <c:v>25.790277777777799</c:v>
                </c:pt>
                <c:pt idx="18570">
                  <c:v>25.7916666666667</c:v>
                </c:pt>
                <c:pt idx="18571">
                  <c:v>25.7930555555556</c:v>
                </c:pt>
                <c:pt idx="18572">
                  <c:v>25.794444444444402</c:v>
                </c:pt>
                <c:pt idx="18573">
                  <c:v>25.795833333333299</c:v>
                </c:pt>
                <c:pt idx="18574">
                  <c:v>25.797222222222199</c:v>
                </c:pt>
                <c:pt idx="18575">
                  <c:v>25.7986111111111</c:v>
                </c:pt>
                <c:pt idx="18576">
                  <c:v>25.8</c:v>
                </c:pt>
                <c:pt idx="18577">
                  <c:v>25.801388888888901</c:v>
                </c:pt>
                <c:pt idx="18578">
                  <c:v>25.802777777777798</c:v>
                </c:pt>
                <c:pt idx="18579">
                  <c:v>25.804166666666699</c:v>
                </c:pt>
                <c:pt idx="18580">
                  <c:v>25.8055555555556</c:v>
                </c:pt>
                <c:pt idx="18581">
                  <c:v>25.806944444444401</c:v>
                </c:pt>
                <c:pt idx="18582">
                  <c:v>25.808333333333302</c:v>
                </c:pt>
                <c:pt idx="18583">
                  <c:v>25.809722222222199</c:v>
                </c:pt>
                <c:pt idx="18584">
                  <c:v>25.811111111111099</c:v>
                </c:pt>
                <c:pt idx="18585">
                  <c:v>25.8125</c:v>
                </c:pt>
                <c:pt idx="18586">
                  <c:v>25.813888888888901</c:v>
                </c:pt>
                <c:pt idx="18587">
                  <c:v>25.815277777777801</c:v>
                </c:pt>
                <c:pt idx="18588">
                  <c:v>25.816666666666698</c:v>
                </c:pt>
                <c:pt idx="18589">
                  <c:v>25.818055555555599</c:v>
                </c:pt>
                <c:pt idx="18590">
                  <c:v>25.8194444444444</c:v>
                </c:pt>
                <c:pt idx="18591">
                  <c:v>25.820833333333301</c:v>
                </c:pt>
                <c:pt idx="18592">
                  <c:v>25.822222222222202</c:v>
                </c:pt>
                <c:pt idx="18593">
                  <c:v>25.823611111111099</c:v>
                </c:pt>
                <c:pt idx="18594">
                  <c:v>25.824999999999999</c:v>
                </c:pt>
                <c:pt idx="18595">
                  <c:v>25.8263888888889</c:v>
                </c:pt>
                <c:pt idx="18596">
                  <c:v>25.827777777777801</c:v>
                </c:pt>
                <c:pt idx="18597">
                  <c:v>25.829166666666701</c:v>
                </c:pt>
                <c:pt idx="18598">
                  <c:v>25.830555555555598</c:v>
                </c:pt>
                <c:pt idx="18599">
                  <c:v>25.8319444444444</c:v>
                </c:pt>
                <c:pt idx="18600">
                  <c:v>25.8333333333333</c:v>
                </c:pt>
                <c:pt idx="18601">
                  <c:v>25.834722222222201</c:v>
                </c:pt>
                <c:pt idx="18602">
                  <c:v>25.836111111111101</c:v>
                </c:pt>
                <c:pt idx="18603">
                  <c:v>25.837499999999999</c:v>
                </c:pt>
                <c:pt idx="18604">
                  <c:v>25.838888888888899</c:v>
                </c:pt>
                <c:pt idx="18605">
                  <c:v>25.8402777777778</c:v>
                </c:pt>
                <c:pt idx="18606">
                  <c:v>25.841666666666701</c:v>
                </c:pt>
                <c:pt idx="18607">
                  <c:v>25.843055555555601</c:v>
                </c:pt>
                <c:pt idx="18608">
                  <c:v>25.844444444444399</c:v>
                </c:pt>
                <c:pt idx="18609">
                  <c:v>25.845833333333299</c:v>
                </c:pt>
                <c:pt idx="18610">
                  <c:v>25.8472222222222</c:v>
                </c:pt>
                <c:pt idx="18611">
                  <c:v>25.848611111111101</c:v>
                </c:pt>
                <c:pt idx="18612">
                  <c:v>25.85</c:v>
                </c:pt>
                <c:pt idx="18613">
                  <c:v>25.851388888888899</c:v>
                </c:pt>
                <c:pt idx="18614">
                  <c:v>25.852777777777799</c:v>
                </c:pt>
                <c:pt idx="18615">
                  <c:v>25.8541666666667</c:v>
                </c:pt>
                <c:pt idx="18616">
                  <c:v>25.8555555555556</c:v>
                </c:pt>
                <c:pt idx="18617">
                  <c:v>25.856944444444402</c:v>
                </c:pt>
                <c:pt idx="18618">
                  <c:v>25.858333333333299</c:v>
                </c:pt>
                <c:pt idx="18619">
                  <c:v>25.859722222222199</c:v>
                </c:pt>
                <c:pt idx="18620">
                  <c:v>25.8611111111111</c:v>
                </c:pt>
                <c:pt idx="18621">
                  <c:v>25.862500000000001</c:v>
                </c:pt>
                <c:pt idx="18622">
                  <c:v>25.863888888888901</c:v>
                </c:pt>
                <c:pt idx="18623">
                  <c:v>25.865277777777798</c:v>
                </c:pt>
                <c:pt idx="18624">
                  <c:v>25.866666666666699</c:v>
                </c:pt>
                <c:pt idx="18625">
                  <c:v>25.8680555555556</c:v>
                </c:pt>
                <c:pt idx="18626">
                  <c:v>25.869444444444401</c:v>
                </c:pt>
                <c:pt idx="18627">
                  <c:v>25.870833333333302</c:v>
                </c:pt>
                <c:pt idx="18628">
                  <c:v>25.872222222222199</c:v>
                </c:pt>
                <c:pt idx="18629">
                  <c:v>25.873611111111099</c:v>
                </c:pt>
                <c:pt idx="18630">
                  <c:v>25.875</c:v>
                </c:pt>
                <c:pt idx="18631">
                  <c:v>25.876388888888901</c:v>
                </c:pt>
                <c:pt idx="18632">
                  <c:v>25.877777777777801</c:v>
                </c:pt>
                <c:pt idx="18633">
                  <c:v>25.879166666666698</c:v>
                </c:pt>
                <c:pt idx="18634">
                  <c:v>25.880555555555599</c:v>
                </c:pt>
                <c:pt idx="18635">
                  <c:v>25.8819444444444</c:v>
                </c:pt>
                <c:pt idx="18636">
                  <c:v>25.883333333333301</c:v>
                </c:pt>
                <c:pt idx="18637">
                  <c:v>25.884722222222202</c:v>
                </c:pt>
                <c:pt idx="18638">
                  <c:v>25.886111111111099</c:v>
                </c:pt>
                <c:pt idx="18639">
                  <c:v>25.887499999999999</c:v>
                </c:pt>
                <c:pt idx="18640">
                  <c:v>25.8888888888889</c:v>
                </c:pt>
                <c:pt idx="18641">
                  <c:v>25.890277777777801</c:v>
                </c:pt>
                <c:pt idx="18642">
                  <c:v>25.891666666666701</c:v>
                </c:pt>
                <c:pt idx="18643">
                  <c:v>25.893055555555598</c:v>
                </c:pt>
                <c:pt idx="18644">
                  <c:v>25.8944444444444</c:v>
                </c:pt>
                <c:pt idx="18645">
                  <c:v>25.8958333333333</c:v>
                </c:pt>
                <c:pt idx="18646">
                  <c:v>25.897222222222201</c:v>
                </c:pt>
                <c:pt idx="18647">
                  <c:v>25.898611111111101</c:v>
                </c:pt>
                <c:pt idx="18648">
                  <c:v>25.9</c:v>
                </c:pt>
                <c:pt idx="18649">
                  <c:v>25.901388888888899</c:v>
                </c:pt>
                <c:pt idx="18650">
                  <c:v>25.9027777777778</c:v>
                </c:pt>
                <c:pt idx="18651">
                  <c:v>25.904166666666701</c:v>
                </c:pt>
                <c:pt idx="18652">
                  <c:v>25.905555555555601</c:v>
                </c:pt>
                <c:pt idx="18653">
                  <c:v>25.906944444444399</c:v>
                </c:pt>
                <c:pt idx="18654">
                  <c:v>25.908333333333299</c:v>
                </c:pt>
                <c:pt idx="18655">
                  <c:v>25.9097222222222</c:v>
                </c:pt>
                <c:pt idx="18656">
                  <c:v>25.911111111111101</c:v>
                </c:pt>
                <c:pt idx="18657">
                  <c:v>25.912500000000001</c:v>
                </c:pt>
                <c:pt idx="18658">
                  <c:v>25.913888888888899</c:v>
                </c:pt>
                <c:pt idx="18659">
                  <c:v>25.915277777777799</c:v>
                </c:pt>
                <c:pt idx="18660">
                  <c:v>25.9166666666667</c:v>
                </c:pt>
                <c:pt idx="18661">
                  <c:v>25.9180555555556</c:v>
                </c:pt>
                <c:pt idx="18662">
                  <c:v>25.919444444444402</c:v>
                </c:pt>
                <c:pt idx="18663">
                  <c:v>25.920833333333299</c:v>
                </c:pt>
                <c:pt idx="18664">
                  <c:v>25.922222222222199</c:v>
                </c:pt>
                <c:pt idx="18665">
                  <c:v>25.9236111111111</c:v>
                </c:pt>
                <c:pt idx="18666">
                  <c:v>25.925000000000001</c:v>
                </c:pt>
                <c:pt idx="18667">
                  <c:v>25.926388888888901</c:v>
                </c:pt>
                <c:pt idx="18668">
                  <c:v>25.927777777777798</c:v>
                </c:pt>
                <c:pt idx="18669">
                  <c:v>25.929166666666699</c:v>
                </c:pt>
                <c:pt idx="18670">
                  <c:v>25.9305555555556</c:v>
                </c:pt>
                <c:pt idx="18671">
                  <c:v>25.931944444444401</c:v>
                </c:pt>
                <c:pt idx="18672">
                  <c:v>25.933333333333302</c:v>
                </c:pt>
                <c:pt idx="18673">
                  <c:v>25.934722222222199</c:v>
                </c:pt>
                <c:pt idx="18674">
                  <c:v>25.936111111111099</c:v>
                </c:pt>
                <c:pt idx="18675">
                  <c:v>25.9375</c:v>
                </c:pt>
                <c:pt idx="18676">
                  <c:v>25.938888888888901</c:v>
                </c:pt>
                <c:pt idx="18677">
                  <c:v>25.940277777777801</c:v>
                </c:pt>
                <c:pt idx="18678">
                  <c:v>25.941666666666698</c:v>
                </c:pt>
                <c:pt idx="18679">
                  <c:v>25.943055555555599</c:v>
                </c:pt>
                <c:pt idx="18680">
                  <c:v>25.9444444444444</c:v>
                </c:pt>
                <c:pt idx="18681">
                  <c:v>25.945833333333301</c:v>
                </c:pt>
                <c:pt idx="18682">
                  <c:v>25.947222222222202</c:v>
                </c:pt>
                <c:pt idx="18683">
                  <c:v>25.948611111111099</c:v>
                </c:pt>
                <c:pt idx="18684">
                  <c:v>25.95</c:v>
                </c:pt>
                <c:pt idx="18685">
                  <c:v>25.9513888888889</c:v>
                </c:pt>
                <c:pt idx="18686">
                  <c:v>25.952777777777801</c:v>
                </c:pt>
                <c:pt idx="18687">
                  <c:v>25.954166666666701</c:v>
                </c:pt>
                <c:pt idx="18688">
                  <c:v>25.955555555555598</c:v>
                </c:pt>
                <c:pt idx="18689">
                  <c:v>25.9569444444444</c:v>
                </c:pt>
                <c:pt idx="18690">
                  <c:v>25.9583333333333</c:v>
                </c:pt>
                <c:pt idx="18691">
                  <c:v>25.959722222222201</c:v>
                </c:pt>
                <c:pt idx="18692">
                  <c:v>25.961111111111101</c:v>
                </c:pt>
                <c:pt idx="18693">
                  <c:v>25.962499999999999</c:v>
                </c:pt>
                <c:pt idx="18694">
                  <c:v>25.963888888888899</c:v>
                </c:pt>
                <c:pt idx="18695">
                  <c:v>25.9652777777778</c:v>
                </c:pt>
                <c:pt idx="18696">
                  <c:v>25.966666666666701</c:v>
                </c:pt>
                <c:pt idx="18697">
                  <c:v>25.968055555555601</c:v>
                </c:pt>
                <c:pt idx="18698">
                  <c:v>25.969444444444399</c:v>
                </c:pt>
                <c:pt idx="18699">
                  <c:v>25.970833333333299</c:v>
                </c:pt>
                <c:pt idx="18700">
                  <c:v>25.9722222222222</c:v>
                </c:pt>
                <c:pt idx="18701">
                  <c:v>25.973611111111101</c:v>
                </c:pt>
                <c:pt idx="18702">
                  <c:v>25.975000000000001</c:v>
                </c:pt>
                <c:pt idx="18703">
                  <c:v>25.976388888888899</c:v>
                </c:pt>
                <c:pt idx="18704">
                  <c:v>25.977777777777799</c:v>
                </c:pt>
                <c:pt idx="18705">
                  <c:v>25.9791666666667</c:v>
                </c:pt>
                <c:pt idx="18706">
                  <c:v>25.9805555555556</c:v>
                </c:pt>
                <c:pt idx="18707">
                  <c:v>25.981944444444402</c:v>
                </c:pt>
                <c:pt idx="18708">
                  <c:v>25.983333333333299</c:v>
                </c:pt>
                <c:pt idx="18709">
                  <c:v>25.984722222222199</c:v>
                </c:pt>
                <c:pt idx="18710">
                  <c:v>25.9861111111111</c:v>
                </c:pt>
                <c:pt idx="18711">
                  <c:v>25.987500000000001</c:v>
                </c:pt>
                <c:pt idx="18712">
                  <c:v>25.988888888888901</c:v>
                </c:pt>
                <c:pt idx="18713">
                  <c:v>25.990277777777798</c:v>
                </c:pt>
                <c:pt idx="18714">
                  <c:v>25.991666666666699</c:v>
                </c:pt>
                <c:pt idx="18715">
                  <c:v>25.9930555555556</c:v>
                </c:pt>
                <c:pt idx="18716">
                  <c:v>25.994444444444401</c:v>
                </c:pt>
                <c:pt idx="18717">
                  <c:v>25.995833333333302</c:v>
                </c:pt>
                <c:pt idx="18718">
                  <c:v>25.997222222222199</c:v>
                </c:pt>
                <c:pt idx="18719">
                  <c:v>25.998611111111099</c:v>
                </c:pt>
                <c:pt idx="18720">
                  <c:v>26</c:v>
                </c:pt>
                <c:pt idx="18721">
                  <c:v>26.001388888888901</c:v>
                </c:pt>
                <c:pt idx="18722">
                  <c:v>26.002777777777801</c:v>
                </c:pt>
                <c:pt idx="18723">
                  <c:v>26.004166666666698</c:v>
                </c:pt>
                <c:pt idx="18724">
                  <c:v>26.005555555555599</c:v>
                </c:pt>
                <c:pt idx="18725">
                  <c:v>26.0069444444444</c:v>
                </c:pt>
                <c:pt idx="18726">
                  <c:v>26.008333333333301</c:v>
                </c:pt>
                <c:pt idx="18727">
                  <c:v>26.009722222222202</c:v>
                </c:pt>
                <c:pt idx="18728">
                  <c:v>26.011111111111099</c:v>
                </c:pt>
                <c:pt idx="18729">
                  <c:v>26.012499999999999</c:v>
                </c:pt>
                <c:pt idx="18730">
                  <c:v>26.0138888888889</c:v>
                </c:pt>
                <c:pt idx="18731">
                  <c:v>26.015277777777801</c:v>
                </c:pt>
                <c:pt idx="18732">
                  <c:v>26.016666666666701</c:v>
                </c:pt>
                <c:pt idx="18733">
                  <c:v>26.018055555555598</c:v>
                </c:pt>
                <c:pt idx="18734">
                  <c:v>26.0194444444444</c:v>
                </c:pt>
                <c:pt idx="18735">
                  <c:v>26.0208333333333</c:v>
                </c:pt>
                <c:pt idx="18736">
                  <c:v>26.022222222222201</c:v>
                </c:pt>
                <c:pt idx="18737">
                  <c:v>26.023611111111101</c:v>
                </c:pt>
                <c:pt idx="18738">
                  <c:v>26.024999999999999</c:v>
                </c:pt>
                <c:pt idx="18739">
                  <c:v>26.026388888888899</c:v>
                </c:pt>
                <c:pt idx="18740">
                  <c:v>26.0277777777778</c:v>
                </c:pt>
                <c:pt idx="18741">
                  <c:v>26.029166666666701</c:v>
                </c:pt>
                <c:pt idx="18742">
                  <c:v>26.030555555555601</c:v>
                </c:pt>
                <c:pt idx="18743">
                  <c:v>26.031944444444399</c:v>
                </c:pt>
                <c:pt idx="18744">
                  <c:v>26.033333333333299</c:v>
                </c:pt>
                <c:pt idx="18745">
                  <c:v>26.0347222222222</c:v>
                </c:pt>
                <c:pt idx="18746">
                  <c:v>26.036111111111101</c:v>
                </c:pt>
                <c:pt idx="18747">
                  <c:v>26.037500000000001</c:v>
                </c:pt>
                <c:pt idx="18748">
                  <c:v>26.038888888888899</c:v>
                </c:pt>
                <c:pt idx="18749">
                  <c:v>26.040277777777799</c:v>
                </c:pt>
                <c:pt idx="18750">
                  <c:v>26.0416666666667</c:v>
                </c:pt>
                <c:pt idx="18751">
                  <c:v>26.0430555555556</c:v>
                </c:pt>
                <c:pt idx="18752">
                  <c:v>26.044444444444402</c:v>
                </c:pt>
                <c:pt idx="18753">
                  <c:v>26.045833333333299</c:v>
                </c:pt>
                <c:pt idx="18754">
                  <c:v>26.047222222222199</c:v>
                </c:pt>
                <c:pt idx="18755">
                  <c:v>26.0486111111111</c:v>
                </c:pt>
                <c:pt idx="18756">
                  <c:v>26.05</c:v>
                </c:pt>
                <c:pt idx="18757">
                  <c:v>26.051388888888901</c:v>
                </c:pt>
                <c:pt idx="18758">
                  <c:v>26.052777777777798</c:v>
                </c:pt>
                <c:pt idx="18759">
                  <c:v>26.054166666666699</c:v>
                </c:pt>
                <c:pt idx="18760">
                  <c:v>26.0555555555556</c:v>
                </c:pt>
                <c:pt idx="18761">
                  <c:v>26.056944444444401</c:v>
                </c:pt>
                <c:pt idx="18762">
                  <c:v>26.058333333333302</c:v>
                </c:pt>
                <c:pt idx="18763">
                  <c:v>26.059722222222199</c:v>
                </c:pt>
                <c:pt idx="18764">
                  <c:v>26.061111111111099</c:v>
                </c:pt>
                <c:pt idx="18765">
                  <c:v>26.0625</c:v>
                </c:pt>
                <c:pt idx="18766">
                  <c:v>26.063888888888901</c:v>
                </c:pt>
                <c:pt idx="18767">
                  <c:v>26.065277777777801</c:v>
                </c:pt>
                <c:pt idx="18768">
                  <c:v>26.066666666666698</c:v>
                </c:pt>
                <c:pt idx="18769">
                  <c:v>26.068055555555599</c:v>
                </c:pt>
                <c:pt idx="18770">
                  <c:v>26.0694444444444</c:v>
                </c:pt>
                <c:pt idx="18771">
                  <c:v>26.070833333333301</c:v>
                </c:pt>
                <c:pt idx="18772">
                  <c:v>26.072222222222202</c:v>
                </c:pt>
                <c:pt idx="18773">
                  <c:v>26.073611111111099</c:v>
                </c:pt>
                <c:pt idx="18774">
                  <c:v>26.074999999999999</c:v>
                </c:pt>
                <c:pt idx="18775">
                  <c:v>26.0763888888889</c:v>
                </c:pt>
                <c:pt idx="18776">
                  <c:v>26.077777777777801</c:v>
                </c:pt>
                <c:pt idx="18777">
                  <c:v>26.079166666666701</c:v>
                </c:pt>
                <c:pt idx="18778">
                  <c:v>26.080555555555598</c:v>
                </c:pt>
                <c:pt idx="18779">
                  <c:v>26.0819444444444</c:v>
                </c:pt>
                <c:pt idx="18780">
                  <c:v>26.0833333333333</c:v>
                </c:pt>
                <c:pt idx="18781">
                  <c:v>26.084722222222201</c:v>
                </c:pt>
                <c:pt idx="18782">
                  <c:v>26.086111111111101</c:v>
                </c:pt>
                <c:pt idx="18783">
                  <c:v>26.087499999999999</c:v>
                </c:pt>
                <c:pt idx="18784">
                  <c:v>26.088888888888899</c:v>
                </c:pt>
                <c:pt idx="18785">
                  <c:v>26.0902777777778</c:v>
                </c:pt>
                <c:pt idx="18786">
                  <c:v>26.091666666666701</c:v>
                </c:pt>
                <c:pt idx="18787">
                  <c:v>26.093055555555601</c:v>
                </c:pt>
                <c:pt idx="18788">
                  <c:v>26.094444444444399</c:v>
                </c:pt>
                <c:pt idx="18789">
                  <c:v>26.095833333333299</c:v>
                </c:pt>
                <c:pt idx="18790">
                  <c:v>26.0972222222222</c:v>
                </c:pt>
                <c:pt idx="18791">
                  <c:v>26.098611111111101</c:v>
                </c:pt>
                <c:pt idx="18792">
                  <c:v>26.1</c:v>
                </c:pt>
                <c:pt idx="18793">
                  <c:v>26.101388888888899</c:v>
                </c:pt>
                <c:pt idx="18794">
                  <c:v>26.102777777777799</c:v>
                </c:pt>
                <c:pt idx="18795">
                  <c:v>26.1041666666667</c:v>
                </c:pt>
                <c:pt idx="18796">
                  <c:v>26.1055555555556</c:v>
                </c:pt>
                <c:pt idx="18797">
                  <c:v>26.106944444444402</c:v>
                </c:pt>
                <c:pt idx="18798">
                  <c:v>26.108333333333299</c:v>
                </c:pt>
                <c:pt idx="18799">
                  <c:v>26.109722222222199</c:v>
                </c:pt>
                <c:pt idx="18800">
                  <c:v>26.1111111111111</c:v>
                </c:pt>
                <c:pt idx="18801">
                  <c:v>26.112500000000001</c:v>
                </c:pt>
                <c:pt idx="18802">
                  <c:v>26.113888888888901</c:v>
                </c:pt>
                <c:pt idx="18803">
                  <c:v>26.115277777777798</c:v>
                </c:pt>
                <c:pt idx="18804">
                  <c:v>26.116666666666699</c:v>
                </c:pt>
                <c:pt idx="18805">
                  <c:v>26.1180555555556</c:v>
                </c:pt>
                <c:pt idx="18806">
                  <c:v>26.119444444444401</c:v>
                </c:pt>
                <c:pt idx="18807">
                  <c:v>26.120833333333302</c:v>
                </c:pt>
                <c:pt idx="18808">
                  <c:v>26.122222222222199</c:v>
                </c:pt>
                <c:pt idx="18809">
                  <c:v>26.123611111111099</c:v>
                </c:pt>
                <c:pt idx="18810">
                  <c:v>26.125</c:v>
                </c:pt>
                <c:pt idx="18811">
                  <c:v>26.126388888888901</c:v>
                </c:pt>
                <c:pt idx="18812">
                  <c:v>26.127777777777801</c:v>
                </c:pt>
                <c:pt idx="18813">
                  <c:v>26.129166666666698</c:v>
                </c:pt>
                <c:pt idx="18814">
                  <c:v>26.130555555555599</c:v>
                </c:pt>
                <c:pt idx="18815">
                  <c:v>26.1319444444444</c:v>
                </c:pt>
                <c:pt idx="18816">
                  <c:v>26.133333333333301</c:v>
                </c:pt>
                <c:pt idx="18817">
                  <c:v>26.134722222222202</c:v>
                </c:pt>
                <c:pt idx="18818">
                  <c:v>26.136111111111099</c:v>
                </c:pt>
                <c:pt idx="18819">
                  <c:v>26.137499999999999</c:v>
                </c:pt>
                <c:pt idx="18820">
                  <c:v>26.1388888888889</c:v>
                </c:pt>
                <c:pt idx="18821">
                  <c:v>26.140277777777801</c:v>
                </c:pt>
                <c:pt idx="18822">
                  <c:v>26.141666666666701</c:v>
                </c:pt>
                <c:pt idx="18823">
                  <c:v>26.143055555555598</c:v>
                </c:pt>
                <c:pt idx="18824">
                  <c:v>26.1444444444444</c:v>
                </c:pt>
                <c:pt idx="18825">
                  <c:v>26.1458333333333</c:v>
                </c:pt>
                <c:pt idx="18826">
                  <c:v>26.147222222222201</c:v>
                </c:pt>
                <c:pt idx="18827">
                  <c:v>26.148611111111101</c:v>
                </c:pt>
                <c:pt idx="18828">
                  <c:v>26.15</c:v>
                </c:pt>
                <c:pt idx="18829">
                  <c:v>26.151388888888899</c:v>
                </c:pt>
                <c:pt idx="18830">
                  <c:v>26.1527777777778</c:v>
                </c:pt>
                <c:pt idx="18831">
                  <c:v>26.154166666666701</c:v>
                </c:pt>
                <c:pt idx="18832">
                  <c:v>26.155555555555601</c:v>
                </c:pt>
                <c:pt idx="18833">
                  <c:v>26.156944444444399</c:v>
                </c:pt>
                <c:pt idx="18834">
                  <c:v>26.158333333333299</c:v>
                </c:pt>
                <c:pt idx="18835">
                  <c:v>26.1597222222222</c:v>
                </c:pt>
                <c:pt idx="18836">
                  <c:v>26.161111111111101</c:v>
                </c:pt>
                <c:pt idx="18837">
                  <c:v>26.162500000000001</c:v>
                </c:pt>
                <c:pt idx="18838">
                  <c:v>26.163888888888899</c:v>
                </c:pt>
                <c:pt idx="18839">
                  <c:v>26.165277777777799</c:v>
                </c:pt>
                <c:pt idx="18840">
                  <c:v>26.1666666666667</c:v>
                </c:pt>
                <c:pt idx="18841">
                  <c:v>26.1680555555556</c:v>
                </c:pt>
                <c:pt idx="18842">
                  <c:v>26.169444444444402</c:v>
                </c:pt>
                <c:pt idx="18843">
                  <c:v>26.170833333333299</c:v>
                </c:pt>
                <c:pt idx="18844">
                  <c:v>26.172222222222199</c:v>
                </c:pt>
                <c:pt idx="18845">
                  <c:v>26.1736111111111</c:v>
                </c:pt>
                <c:pt idx="18846">
                  <c:v>26.175000000000001</c:v>
                </c:pt>
                <c:pt idx="18847">
                  <c:v>26.176388888888901</c:v>
                </c:pt>
                <c:pt idx="18848">
                  <c:v>26.177777777777798</c:v>
                </c:pt>
                <c:pt idx="18849">
                  <c:v>26.179166666666699</c:v>
                </c:pt>
                <c:pt idx="18850">
                  <c:v>26.1805555555556</c:v>
                </c:pt>
                <c:pt idx="18851">
                  <c:v>26.181944444444401</c:v>
                </c:pt>
                <c:pt idx="18852">
                  <c:v>26.183333333333302</c:v>
                </c:pt>
                <c:pt idx="18853">
                  <c:v>26.184722222222199</c:v>
                </c:pt>
                <c:pt idx="18854">
                  <c:v>26.186111111111099</c:v>
                </c:pt>
                <c:pt idx="18855">
                  <c:v>26.1875</c:v>
                </c:pt>
                <c:pt idx="18856">
                  <c:v>26.188888888888901</c:v>
                </c:pt>
                <c:pt idx="18857">
                  <c:v>26.190277777777801</c:v>
                </c:pt>
                <c:pt idx="18858">
                  <c:v>26.191666666666698</c:v>
                </c:pt>
                <c:pt idx="18859">
                  <c:v>26.193055555555599</c:v>
                </c:pt>
                <c:pt idx="18860">
                  <c:v>26.1944444444444</c:v>
                </c:pt>
                <c:pt idx="18861">
                  <c:v>26.195833333333301</c:v>
                </c:pt>
                <c:pt idx="18862">
                  <c:v>26.197222222222202</c:v>
                </c:pt>
                <c:pt idx="18863">
                  <c:v>26.198611111111099</c:v>
                </c:pt>
                <c:pt idx="18864">
                  <c:v>26.2</c:v>
                </c:pt>
                <c:pt idx="18865">
                  <c:v>26.2013888888889</c:v>
                </c:pt>
                <c:pt idx="18866">
                  <c:v>26.202777777777801</c:v>
                </c:pt>
                <c:pt idx="18867">
                  <c:v>26.204166666666701</c:v>
                </c:pt>
                <c:pt idx="18868">
                  <c:v>26.205555555555598</c:v>
                </c:pt>
                <c:pt idx="18869">
                  <c:v>26.2069444444444</c:v>
                </c:pt>
                <c:pt idx="18870">
                  <c:v>26.2083333333333</c:v>
                </c:pt>
                <c:pt idx="18871">
                  <c:v>26.209722222222201</c:v>
                </c:pt>
                <c:pt idx="18872">
                  <c:v>26.211111111111101</c:v>
                </c:pt>
                <c:pt idx="18873">
                  <c:v>26.212499999999999</c:v>
                </c:pt>
                <c:pt idx="18874">
                  <c:v>26.213888888888899</c:v>
                </c:pt>
                <c:pt idx="18875">
                  <c:v>26.2152777777778</c:v>
                </c:pt>
                <c:pt idx="18876">
                  <c:v>26.216666666666701</c:v>
                </c:pt>
                <c:pt idx="18877">
                  <c:v>26.218055555555601</c:v>
                </c:pt>
                <c:pt idx="18878">
                  <c:v>26.219444444444399</c:v>
                </c:pt>
                <c:pt idx="18879">
                  <c:v>26.220833333333299</c:v>
                </c:pt>
                <c:pt idx="18880">
                  <c:v>26.2222222222222</c:v>
                </c:pt>
                <c:pt idx="18881">
                  <c:v>26.223611111111101</c:v>
                </c:pt>
                <c:pt idx="18882">
                  <c:v>26.225000000000001</c:v>
                </c:pt>
                <c:pt idx="18883">
                  <c:v>26.226388888888899</c:v>
                </c:pt>
                <c:pt idx="18884">
                  <c:v>26.227777777777799</c:v>
                </c:pt>
                <c:pt idx="18885">
                  <c:v>26.2291666666667</c:v>
                </c:pt>
                <c:pt idx="18886">
                  <c:v>26.2305555555556</c:v>
                </c:pt>
                <c:pt idx="18887">
                  <c:v>26.231944444444402</c:v>
                </c:pt>
                <c:pt idx="18888">
                  <c:v>26.233333333333299</c:v>
                </c:pt>
                <c:pt idx="18889">
                  <c:v>26.234722222222199</c:v>
                </c:pt>
                <c:pt idx="18890">
                  <c:v>26.2361111111111</c:v>
                </c:pt>
                <c:pt idx="18891">
                  <c:v>26.237500000000001</c:v>
                </c:pt>
                <c:pt idx="18892">
                  <c:v>26.238888888888901</c:v>
                </c:pt>
                <c:pt idx="18893">
                  <c:v>26.240277777777798</c:v>
                </c:pt>
                <c:pt idx="18894">
                  <c:v>26.241666666666699</c:v>
                </c:pt>
                <c:pt idx="18895">
                  <c:v>26.2430555555556</c:v>
                </c:pt>
                <c:pt idx="18896">
                  <c:v>26.244444444444401</c:v>
                </c:pt>
                <c:pt idx="18897">
                  <c:v>26.245833333333302</c:v>
                </c:pt>
                <c:pt idx="18898">
                  <c:v>26.247222222222199</c:v>
                </c:pt>
                <c:pt idx="18899">
                  <c:v>26.248611111111099</c:v>
                </c:pt>
                <c:pt idx="18900">
                  <c:v>26.25</c:v>
                </c:pt>
                <c:pt idx="18901">
                  <c:v>26.251388888888901</c:v>
                </c:pt>
                <c:pt idx="18902">
                  <c:v>26.252777777777801</c:v>
                </c:pt>
                <c:pt idx="18903">
                  <c:v>26.254166666666698</c:v>
                </c:pt>
                <c:pt idx="18904">
                  <c:v>26.255555555555599</c:v>
                </c:pt>
                <c:pt idx="18905">
                  <c:v>26.2569444444444</c:v>
                </c:pt>
                <c:pt idx="18906">
                  <c:v>26.258333333333301</c:v>
                </c:pt>
                <c:pt idx="18907">
                  <c:v>26.259722222222202</c:v>
                </c:pt>
                <c:pt idx="18908">
                  <c:v>26.261111111111099</c:v>
                </c:pt>
                <c:pt idx="18909">
                  <c:v>26.262499999999999</c:v>
                </c:pt>
                <c:pt idx="18910">
                  <c:v>26.2638888888889</c:v>
                </c:pt>
                <c:pt idx="18911">
                  <c:v>26.265277777777801</c:v>
                </c:pt>
                <c:pt idx="18912">
                  <c:v>26.266666666666701</c:v>
                </c:pt>
                <c:pt idx="18913">
                  <c:v>26.268055555555598</c:v>
                </c:pt>
                <c:pt idx="18914">
                  <c:v>26.2694444444444</c:v>
                </c:pt>
                <c:pt idx="18915">
                  <c:v>26.2708333333333</c:v>
                </c:pt>
                <c:pt idx="18916">
                  <c:v>26.272222222222201</c:v>
                </c:pt>
                <c:pt idx="18917">
                  <c:v>26.273611111111101</c:v>
                </c:pt>
                <c:pt idx="18918">
                  <c:v>26.274999999999999</c:v>
                </c:pt>
                <c:pt idx="18919">
                  <c:v>26.276388888888899</c:v>
                </c:pt>
                <c:pt idx="18920">
                  <c:v>26.2777777777778</c:v>
                </c:pt>
                <c:pt idx="18921">
                  <c:v>26.279166666666701</c:v>
                </c:pt>
                <c:pt idx="18922">
                  <c:v>26.280555555555601</c:v>
                </c:pt>
                <c:pt idx="18923">
                  <c:v>26.281944444444399</c:v>
                </c:pt>
                <c:pt idx="18924">
                  <c:v>26.283333333333299</c:v>
                </c:pt>
                <c:pt idx="18925">
                  <c:v>26.2847222222222</c:v>
                </c:pt>
                <c:pt idx="18926">
                  <c:v>26.286111111111101</c:v>
                </c:pt>
                <c:pt idx="18927">
                  <c:v>26.287500000000001</c:v>
                </c:pt>
                <c:pt idx="18928">
                  <c:v>26.288888888888899</c:v>
                </c:pt>
                <c:pt idx="18929">
                  <c:v>26.290277777777799</c:v>
                </c:pt>
                <c:pt idx="18930">
                  <c:v>26.2916666666667</c:v>
                </c:pt>
                <c:pt idx="18931">
                  <c:v>26.2930555555556</c:v>
                </c:pt>
                <c:pt idx="18932">
                  <c:v>26.294444444444402</c:v>
                </c:pt>
                <c:pt idx="18933">
                  <c:v>26.295833333333299</c:v>
                </c:pt>
                <c:pt idx="18934">
                  <c:v>26.297222222222199</c:v>
                </c:pt>
                <c:pt idx="18935">
                  <c:v>26.2986111111111</c:v>
                </c:pt>
                <c:pt idx="18936">
                  <c:v>26.3</c:v>
                </c:pt>
                <c:pt idx="18937">
                  <c:v>26.301388888888901</c:v>
                </c:pt>
                <c:pt idx="18938">
                  <c:v>26.302777777777798</c:v>
                </c:pt>
                <c:pt idx="18939">
                  <c:v>26.304166666666699</c:v>
                </c:pt>
                <c:pt idx="18940">
                  <c:v>26.3055555555556</c:v>
                </c:pt>
                <c:pt idx="18941">
                  <c:v>26.306944444444401</c:v>
                </c:pt>
                <c:pt idx="18942">
                  <c:v>26.308333333333302</c:v>
                </c:pt>
                <c:pt idx="18943">
                  <c:v>26.309722222222199</c:v>
                </c:pt>
                <c:pt idx="18944">
                  <c:v>26.311111111111099</c:v>
                </c:pt>
                <c:pt idx="18945">
                  <c:v>26.3125</c:v>
                </c:pt>
                <c:pt idx="18946">
                  <c:v>26.313888888888901</c:v>
                </c:pt>
                <c:pt idx="18947">
                  <c:v>26.315277777777801</c:v>
                </c:pt>
                <c:pt idx="18948">
                  <c:v>26.316666666666698</c:v>
                </c:pt>
                <c:pt idx="18949">
                  <c:v>26.318055555555599</c:v>
                </c:pt>
                <c:pt idx="18950">
                  <c:v>26.3194444444444</c:v>
                </c:pt>
                <c:pt idx="18951">
                  <c:v>26.320833333333301</c:v>
                </c:pt>
                <c:pt idx="18952">
                  <c:v>26.322222222222202</c:v>
                </c:pt>
                <c:pt idx="18953">
                  <c:v>26.323611111111099</c:v>
                </c:pt>
                <c:pt idx="18954">
                  <c:v>26.324999999999999</c:v>
                </c:pt>
                <c:pt idx="18955">
                  <c:v>26.3263888888889</c:v>
                </c:pt>
                <c:pt idx="18956">
                  <c:v>26.327777777777801</c:v>
                </c:pt>
                <c:pt idx="18957">
                  <c:v>26.329166666666701</c:v>
                </c:pt>
                <c:pt idx="18958">
                  <c:v>26.330555555555598</c:v>
                </c:pt>
                <c:pt idx="18959">
                  <c:v>26.3319444444444</c:v>
                </c:pt>
                <c:pt idx="18960">
                  <c:v>26.3333333333333</c:v>
                </c:pt>
                <c:pt idx="18961">
                  <c:v>26.334722222222201</c:v>
                </c:pt>
                <c:pt idx="18962">
                  <c:v>26.336111111111101</c:v>
                </c:pt>
                <c:pt idx="18963">
                  <c:v>26.337499999999999</c:v>
                </c:pt>
                <c:pt idx="18964">
                  <c:v>26.338888888888899</c:v>
                </c:pt>
                <c:pt idx="18965">
                  <c:v>26.3402777777778</c:v>
                </c:pt>
                <c:pt idx="18966">
                  <c:v>26.341666666666701</c:v>
                </c:pt>
                <c:pt idx="18967">
                  <c:v>26.343055555555601</c:v>
                </c:pt>
                <c:pt idx="18968">
                  <c:v>26.344444444444399</c:v>
                </c:pt>
                <c:pt idx="18969">
                  <c:v>26.345833333333299</c:v>
                </c:pt>
                <c:pt idx="18970">
                  <c:v>26.3472222222222</c:v>
                </c:pt>
                <c:pt idx="18971">
                  <c:v>26.348611111111101</c:v>
                </c:pt>
                <c:pt idx="18972">
                  <c:v>26.35</c:v>
                </c:pt>
                <c:pt idx="18973">
                  <c:v>26.351388888888899</c:v>
                </c:pt>
                <c:pt idx="18974">
                  <c:v>26.352777777777799</c:v>
                </c:pt>
                <c:pt idx="18975">
                  <c:v>26.3541666666667</c:v>
                </c:pt>
                <c:pt idx="18976">
                  <c:v>26.3555555555556</c:v>
                </c:pt>
                <c:pt idx="18977">
                  <c:v>26.356944444444402</c:v>
                </c:pt>
                <c:pt idx="18978">
                  <c:v>26.358333333333299</c:v>
                </c:pt>
                <c:pt idx="18979">
                  <c:v>26.359722222222199</c:v>
                </c:pt>
                <c:pt idx="18980">
                  <c:v>26.3611111111111</c:v>
                </c:pt>
                <c:pt idx="18981">
                  <c:v>26.362500000000001</c:v>
                </c:pt>
                <c:pt idx="18982">
                  <c:v>26.363888888888901</c:v>
                </c:pt>
                <c:pt idx="18983">
                  <c:v>26.365277777777798</c:v>
                </c:pt>
                <c:pt idx="18984">
                  <c:v>26.366666666666699</c:v>
                </c:pt>
                <c:pt idx="18985">
                  <c:v>26.3680555555556</c:v>
                </c:pt>
                <c:pt idx="18986">
                  <c:v>26.369444444444401</c:v>
                </c:pt>
                <c:pt idx="18987">
                  <c:v>26.370833333333302</c:v>
                </c:pt>
                <c:pt idx="18988">
                  <c:v>26.372222222222199</c:v>
                </c:pt>
                <c:pt idx="18989">
                  <c:v>26.373611111111099</c:v>
                </c:pt>
                <c:pt idx="18990">
                  <c:v>26.375</c:v>
                </c:pt>
                <c:pt idx="18991">
                  <c:v>26.376388888888901</c:v>
                </c:pt>
                <c:pt idx="18992">
                  <c:v>26.377777777777801</c:v>
                </c:pt>
                <c:pt idx="18993">
                  <c:v>26.379166666666698</c:v>
                </c:pt>
                <c:pt idx="18994">
                  <c:v>26.380555555555599</c:v>
                </c:pt>
                <c:pt idx="18995">
                  <c:v>26.3819444444444</c:v>
                </c:pt>
                <c:pt idx="18996">
                  <c:v>26.383333333333301</c:v>
                </c:pt>
                <c:pt idx="18997">
                  <c:v>26.384722222222202</c:v>
                </c:pt>
                <c:pt idx="18998">
                  <c:v>26.386111111111099</c:v>
                </c:pt>
                <c:pt idx="18999">
                  <c:v>26.387499999999999</c:v>
                </c:pt>
                <c:pt idx="19000">
                  <c:v>26.3888888888889</c:v>
                </c:pt>
                <c:pt idx="19001">
                  <c:v>26.390277777777801</c:v>
                </c:pt>
                <c:pt idx="19002">
                  <c:v>26.391666666666701</c:v>
                </c:pt>
                <c:pt idx="19003">
                  <c:v>26.393055555555598</c:v>
                </c:pt>
                <c:pt idx="19004">
                  <c:v>26.3944444444444</c:v>
                </c:pt>
                <c:pt idx="19005">
                  <c:v>26.3958333333333</c:v>
                </c:pt>
                <c:pt idx="19006">
                  <c:v>26.397222222222201</c:v>
                </c:pt>
                <c:pt idx="19007">
                  <c:v>26.398611111111101</c:v>
                </c:pt>
                <c:pt idx="19008">
                  <c:v>26.4</c:v>
                </c:pt>
                <c:pt idx="19009">
                  <c:v>26.401388888888899</c:v>
                </c:pt>
                <c:pt idx="19010">
                  <c:v>26.4027777777778</c:v>
                </c:pt>
                <c:pt idx="19011">
                  <c:v>26.404166666666701</c:v>
                </c:pt>
                <c:pt idx="19012">
                  <c:v>26.405555555555601</c:v>
                </c:pt>
                <c:pt idx="19013">
                  <c:v>26.406944444444399</c:v>
                </c:pt>
                <c:pt idx="19014">
                  <c:v>26.408333333333299</c:v>
                </c:pt>
                <c:pt idx="19015">
                  <c:v>26.4097222222222</c:v>
                </c:pt>
                <c:pt idx="19016">
                  <c:v>26.411111111111101</c:v>
                </c:pt>
                <c:pt idx="19017">
                  <c:v>26.412500000000001</c:v>
                </c:pt>
                <c:pt idx="19018">
                  <c:v>26.413888888888899</c:v>
                </c:pt>
                <c:pt idx="19019">
                  <c:v>26.415277777777799</c:v>
                </c:pt>
                <c:pt idx="19020">
                  <c:v>26.4166666666667</c:v>
                </c:pt>
                <c:pt idx="19021">
                  <c:v>26.4180555555556</c:v>
                </c:pt>
                <c:pt idx="19022">
                  <c:v>26.419444444444402</c:v>
                </c:pt>
                <c:pt idx="19023">
                  <c:v>26.420833333333299</c:v>
                </c:pt>
                <c:pt idx="19024">
                  <c:v>26.422222222222199</c:v>
                </c:pt>
                <c:pt idx="19025">
                  <c:v>26.4236111111111</c:v>
                </c:pt>
                <c:pt idx="19026">
                  <c:v>26.425000000000001</c:v>
                </c:pt>
                <c:pt idx="19027">
                  <c:v>26.426388888888901</c:v>
                </c:pt>
                <c:pt idx="19028">
                  <c:v>26.427777777777798</c:v>
                </c:pt>
                <c:pt idx="19029">
                  <c:v>26.429166666666699</c:v>
                </c:pt>
                <c:pt idx="19030">
                  <c:v>26.4305555555556</c:v>
                </c:pt>
                <c:pt idx="19031">
                  <c:v>26.431944444444401</c:v>
                </c:pt>
                <c:pt idx="19032">
                  <c:v>26.433333333333302</c:v>
                </c:pt>
                <c:pt idx="19033">
                  <c:v>26.434722222222199</c:v>
                </c:pt>
                <c:pt idx="19034">
                  <c:v>26.436111111111099</c:v>
                </c:pt>
                <c:pt idx="19035">
                  <c:v>26.4375</c:v>
                </c:pt>
                <c:pt idx="19036">
                  <c:v>26.438888888888901</c:v>
                </c:pt>
                <c:pt idx="19037">
                  <c:v>26.440277777777801</c:v>
                </c:pt>
                <c:pt idx="19038">
                  <c:v>26.441666666666698</c:v>
                </c:pt>
                <c:pt idx="19039">
                  <c:v>26.443055555555599</c:v>
                </c:pt>
                <c:pt idx="19040">
                  <c:v>26.4444444444444</c:v>
                </c:pt>
                <c:pt idx="19041">
                  <c:v>26.445833333333301</c:v>
                </c:pt>
                <c:pt idx="19042">
                  <c:v>26.447222222222202</c:v>
                </c:pt>
                <c:pt idx="19043">
                  <c:v>26.448611111111099</c:v>
                </c:pt>
                <c:pt idx="19044">
                  <c:v>26.45</c:v>
                </c:pt>
                <c:pt idx="19045">
                  <c:v>26.4513888888889</c:v>
                </c:pt>
                <c:pt idx="19046">
                  <c:v>26.452777777777801</c:v>
                </c:pt>
                <c:pt idx="19047">
                  <c:v>26.454166666666701</c:v>
                </c:pt>
                <c:pt idx="19048">
                  <c:v>26.455555555555598</c:v>
                </c:pt>
                <c:pt idx="19049">
                  <c:v>26.4569444444444</c:v>
                </c:pt>
                <c:pt idx="19050">
                  <c:v>26.4583333333333</c:v>
                </c:pt>
                <c:pt idx="19051">
                  <c:v>26.459722222222201</c:v>
                </c:pt>
                <c:pt idx="19052">
                  <c:v>26.461111111111101</c:v>
                </c:pt>
                <c:pt idx="19053">
                  <c:v>26.462499999999999</c:v>
                </c:pt>
                <c:pt idx="19054">
                  <c:v>26.463888888888899</c:v>
                </c:pt>
                <c:pt idx="19055">
                  <c:v>26.4652777777778</c:v>
                </c:pt>
                <c:pt idx="19056">
                  <c:v>26.466666666666701</c:v>
                </c:pt>
                <c:pt idx="19057">
                  <c:v>26.468055555555601</c:v>
                </c:pt>
                <c:pt idx="19058">
                  <c:v>26.469444444444399</c:v>
                </c:pt>
                <c:pt idx="19059">
                  <c:v>26.470833333333299</c:v>
                </c:pt>
                <c:pt idx="19060">
                  <c:v>26.4722222222222</c:v>
                </c:pt>
                <c:pt idx="19061">
                  <c:v>26.473611111111101</c:v>
                </c:pt>
                <c:pt idx="19062">
                  <c:v>26.475000000000001</c:v>
                </c:pt>
                <c:pt idx="19063">
                  <c:v>26.476388888888899</c:v>
                </c:pt>
                <c:pt idx="19064">
                  <c:v>26.477777777777799</c:v>
                </c:pt>
                <c:pt idx="19065">
                  <c:v>26.4791666666667</c:v>
                </c:pt>
                <c:pt idx="19066">
                  <c:v>26.4805555555556</c:v>
                </c:pt>
                <c:pt idx="19067">
                  <c:v>26.481944444444402</c:v>
                </c:pt>
                <c:pt idx="19068">
                  <c:v>26.483333333333299</c:v>
                </c:pt>
                <c:pt idx="19069">
                  <c:v>26.484722222222199</c:v>
                </c:pt>
                <c:pt idx="19070">
                  <c:v>26.4861111111111</c:v>
                </c:pt>
                <c:pt idx="19071">
                  <c:v>26.487500000000001</c:v>
                </c:pt>
                <c:pt idx="19072">
                  <c:v>26.488888888888901</c:v>
                </c:pt>
                <c:pt idx="19073">
                  <c:v>26.490277777777798</c:v>
                </c:pt>
                <c:pt idx="19074">
                  <c:v>26.491666666666699</c:v>
                </c:pt>
                <c:pt idx="19075">
                  <c:v>26.4930555555556</c:v>
                </c:pt>
                <c:pt idx="19076">
                  <c:v>26.494444444444401</c:v>
                </c:pt>
                <c:pt idx="19077">
                  <c:v>26.495833333333302</c:v>
                </c:pt>
                <c:pt idx="19078">
                  <c:v>26.497222222222199</c:v>
                </c:pt>
                <c:pt idx="19079">
                  <c:v>26.498611111111099</c:v>
                </c:pt>
                <c:pt idx="19080">
                  <c:v>26.5</c:v>
                </c:pt>
                <c:pt idx="19081">
                  <c:v>26.501388888888901</c:v>
                </c:pt>
                <c:pt idx="19082">
                  <c:v>26.502777777777801</c:v>
                </c:pt>
                <c:pt idx="19083">
                  <c:v>26.504166666666698</c:v>
                </c:pt>
                <c:pt idx="19084">
                  <c:v>26.505555555555599</c:v>
                </c:pt>
                <c:pt idx="19085">
                  <c:v>26.5069444444444</c:v>
                </c:pt>
                <c:pt idx="19086">
                  <c:v>26.508333333333301</c:v>
                </c:pt>
                <c:pt idx="19087">
                  <c:v>26.509722222222202</c:v>
                </c:pt>
                <c:pt idx="19088">
                  <c:v>26.511111111111099</c:v>
                </c:pt>
                <c:pt idx="19089">
                  <c:v>26.512499999999999</c:v>
                </c:pt>
                <c:pt idx="19090">
                  <c:v>26.5138888888889</c:v>
                </c:pt>
                <c:pt idx="19091">
                  <c:v>26.515277777777801</c:v>
                </c:pt>
                <c:pt idx="19092">
                  <c:v>26.516666666666701</c:v>
                </c:pt>
                <c:pt idx="19093">
                  <c:v>26.518055555555598</c:v>
                </c:pt>
                <c:pt idx="19094">
                  <c:v>26.5194444444444</c:v>
                </c:pt>
                <c:pt idx="19095">
                  <c:v>26.5208333333333</c:v>
                </c:pt>
                <c:pt idx="19096">
                  <c:v>26.522222222222201</c:v>
                </c:pt>
                <c:pt idx="19097">
                  <c:v>26.523611111111101</c:v>
                </c:pt>
                <c:pt idx="19098">
                  <c:v>26.524999999999999</c:v>
                </c:pt>
                <c:pt idx="19099">
                  <c:v>26.526388888888899</c:v>
                </c:pt>
                <c:pt idx="19100">
                  <c:v>26.5277777777778</c:v>
                </c:pt>
                <c:pt idx="19101">
                  <c:v>26.529166666666701</c:v>
                </c:pt>
                <c:pt idx="19102">
                  <c:v>26.530555555555601</c:v>
                </c:pt>
                <c:pt idx="19103">
                  <c:v>26.531944444444399</c:v>
                </c:pt>
                <c:pt idx="19104">
                  <c:v>26.533333333333299</c:v>
                </c:pt>
                <c:pt idx="19105">
                  <c:v>26.5347222222222</c:v>
                </c:pt>
                <c:pt idx="19106">
                  <c:v>26.536111111111101</c:v>
                </c:pt>
                <c:pt idx="19107">
                  <c:v>26.537500000000001</c:v>
                </c:pt>
                <c:pt idx="19108">
                  <c:v>26.538888888888899</c:v>
                </c:pt>
                <c:pt idx="19109">
                  <c:v>26.540277777777799</c:v>
                </c:pt>
                <c:pt idx="19110">
                  <c:v>26.5416666666667</c:v>
                </c:pt>
                <c:pt idx="19111">
                  <c:v>26.5430555555556</c:v>
                </c:pt>
                <c:pt idx="19112">
                  <c:v>26.544444444444402</c:v>
                </c:pt>
                <c:pt idx="19113">
                  <c:v>26.545833333333299</c:v>
                </c:pt>
                <c:pt idx="19114">
                  <c:v>26.547222222222199</c:v>
                </c:pt>
                <c:pt idx="19115">
                  <c:v>26.5486111111111</c:v>
                </c:pt>
                <c:pt idx="19116">
                  <c:v>26.55</c:v>
                </c:pt>
                <c:pt idx="19117">
                  <c:v>26.551388888888901</c:v>
                </c:pt>
                <c:pt idx="19118">
                  <c:v>26.552777777777798</c:v>
                </c:pt>
                <c:pt idx="19119">
                  <c:v>26.554166666666699</c:v>
                </c:pt>
                <c:pt idx="19120">
                  <c:v>26.5555555555556</c:v>
                </c:pt>
                <c:pt idx="19121">
                  <c:v>26.556944444444401</c:v>
                </c:pt>
                <c:pt idx="19122">
                  <c:v>26.558333333333302</c:v>
                </c:pt>
                <c:pt idx="19123">
                  <c:v>26.559722222222199</c:v>
                </c:pt>
                <c:pt idx="19124">
                  <c:v>26.561111111111099</c:v>
                </c:pt>
                <c:pt idx="19125">
                  <c:v>26.5625</c:v>
                </c:pt>
                <c:pt idx="19126">
                  <c:v>26.563888888888901</c:v>
                </c:pt>
                <c:pt idx="19127">
                  <c:v>26.565277777777801</c:v>
                </c:pt>
                <c:pt idx="19128">
                  <c:v>26.566666666666698</c:v>
                </c:pt>
                <c:pt idx="19129">
                  <c:v>26.568055555555599</c:v>
                </c:pt>
                <c:pt idx="19130">
                  <c:v>26.5694444444444</c:v>
                </c:pt>
                <c:pt idx="19131">
                  <c:v>26.570833333333301</c:v>
                </c:pt>
                <c:pt idx="19132">
                  <c:v>26.572222222222202</c:v>
                </c:pt>
                <c:pt idx="19133">
                  <c:v>26.573611111111099</c:v>
                </c:pt>
                <c:pt idx="19134">
                  <c:v>26.574999999999999</c:v>
                </c:pt>
                <c:pt idx="19135">
                  <c:v>26.5763888888889</c:v>
                </c:pt>
                <c:pt idx="19136">
                  <c:v>26.577777777777801</c:v>
                </c:pt>
                <c:pt idx="19137">
                  <c:v>26.579166666666701</c:v>
                </c:pt>
                <c:pt idx="19138">
                  <c:v>26.580555555555598</c:v>
                </c:pt>
                <c:pt idx="19139">
                  <c:v>26.5819444444444</c:v>
                </c:pt>
                <c:pt idx="19140">
                  <c:v>26.5833333333333</c:v>
                </c:pt>
                <c:pt idx="19141">
                  <c:v>26.584722222222201</c:v>
                </c:pt>
                <c:pt idx="19142">
                  <c:v>26.586111111111101</c:v>
                </c:pt>
                <c:pt idx="19143">
                  <c:v>26.587499999999999</c:v>
                </c:pt>
                <c:pt idx="19144">
                  <c:v>26.588888888888899</c:v>
                </c:pt>
                <c:pt idx="19145">
                  <c:v>26.5902777777778</c:v>
                </c:pt>
                <c:pt idx="19146">
                  <c:v>26.591666666666701</c:v>
                </c:pt>
                <c:pt idx="19147">
                  <c:v>26.593055555555601</c:v>
                </c:pt>
                <c:pt idx="19148">
                  <c:v>26.594444444444399</c:v>
                </c:pt>
                <c:pt idx="19149">
                  <c:v>26.595833333333299</c:v>
                </c:pt>
                <c:pt idx="19150">
                  <c:v>26.5972222222222</c:v>
                </c:pt>
                <c:pt idx="19151">
                  <c:v>26.598611111111101</c:v>
                </c:pt>
                <c:pt idx="19152">
                  <c:v>26.6</c:v>
                </c:pt>
                <c:pt idx="19153">
                  <c:v>26.601388888888899</c:v>
                </c:pt>
                <c:pt idx="19154">
                  <c:v>26.602777777777799</c:v>
                </c:pt>
                <c:pt idx="19155">
                  <c:v>26.6041666666667</c:v>
                </c:pt>
                <c:pt idx="19156">
                  <c:v>26.6055555555556</c:v>
                </c:pt>
                <c:pt idx="19157">
                  <c:v>26.606944444444402</c:v>
                </c:pt>
                <c:pt idx="19158">
                  <c:v>26.608333333333299</c:v>
                </c:pt>
                <c:pt idx="19159">
                  <c:v>26.609722222222199</c:v>
                </c:pt>
                <c:pt idx="19160">
                  <c:v>26.6111111111111</c:v>
                </c:pt>
                <c:pt idx="19161">
                  <c:v>26.612500000000001</c:v>
                </c:pt>
                <c:pt idx="19162">
                  <c:v>26.613888888888901</c:v>
                </c:pt>
                <c:pt idx="19163">
                  <c:v>26.615277777777798</c:v>
                </c:pt>
                <c:pt idx="19164">
                  <c:v>26.616666666666699</c:v>
                </c:pt>
                <c:pt idx="19165">
                  <c:v>26.6180555555556</c:v>
                </c:pt>
                <c:pt idx="19166">
                  <c:v>26.619444444444401</c:v>
                </c:pt>
                <c:pt idx="19167">
                  <c:v>26.620833333333302</c:v>
                </c:pt>
                <c:pt idx="19168">
                  <c:v>26.622222222222199</c:v>
                </c:pt>
                <c:pt idx="19169">
                  <c:v>26.623611111111099</c:v>
                </c:pt>
                <c:pt idx="19170">
                  <c:v>26.625</c:v>
                </c:pt>
                <c:pt idx="19171">
                  <c:v>26.626388888888901</c:v>
                </c:pt>
                <c:pt idx="19172">
                  <c:v>26.627777777777801</c:v>
                </c:pt>
                <c:pt idx="19173">
                  <c:v>26.629166666666698</c:v>
                </c:pt>
                <c:pt idx="19174">
                  <c:v>26.630555555555599</c:v>
                </c:pt>
                <c:pt idx="19175">
                  <c:v>26.6319444444444</c:v>
                </c:pt>
                <c:pt idx="19176">
                  <c:v>26.633333333333301</c:v>
                </c:pt>
                <c:pt idx="19177">
                  <c:v>26.634722222222202</c:v>
                </c:pt>
                <c:pt idx="19178">
                  <c:v>26.636111111111099</c:v>
                </c:pt>
                <c:pt idx="19179">
                  <c:v>26.637499999999999</c:v>
                </c:pt>
                <c:pt idx="19180">
                  <c:v>26.6388888888889</c:v>
                </c:pt>
                <c:pt idx="19181">
                  <c:v>26.640277777777801</c:v>
                </c:pt>
                <c:pt idx="19182">
                  <c:v>26.641666666666701</c:v>
                </c:pt>
                <c:pt idx="19183">
                  <c:v>26.643055555555598</c:v>
                </c:pt>
                <c:pt idx="19184">
                  <c:v>26.6444444444444</c:v>
                </c:pt>
                <c:pt idx="19185">
                  <c:v>26.6458333333333</c:v>
                </c:pt>
                <c:pt idx="19186">
                  <c:v>26.647222222222201</c:v>
                </c:pt>
                <c:pt idx="19187">
                  <c:v>26.648611111111101</c:v>
                </c:pt>
                <c:pt idx="19188">
                  <c:v>26.65</c:v>
                </c:pt>
                <c:pt idx="19189">
                  <c:v>26.651388888888899</c:v>
                </c:pt>
                <c:pt idx="19190">
                  <c:v>26.6527777777778</c:v>
                </c:pt>
                <c:pt idx="19191">
                  <c:v>26.654166666666701</c:v>
                </c:pt>
                <c:pt idx="19192">
                  <c:v>26.655555555555601</c:v>
                </c:pt>
                <c:pt idx="19193">
                  <c:v>26.656944444444399</c:v>
                </c:pt>
                <c:pt idx="19194">
                  <c:v>26.658333333333299</c:v>
                </c:pt>
                <c:pt idx="19195">
                  <c:v>26.6597222222222</c:v>
                </c:pt>
                <c:pt idx="19196">
                  <c:v>26.661111111111101</c:v>
                </c:pt>
                <c:pt idx="19197">
                  <c:v>26.662500000000001</c:v>
                </c:pt>
                <c:pt idx="19198">
                  <c:v>26.663888888888899</c:v>
                </c:pt>
                <c:pt idx="19199">
                  <c:v>26.665277777777799</c:v>
                </c:pt>
                <c:pt idx="19200">
                  <c:v>26.6666666666667</c:v>
                </c:pt>
                <c:pt idx="19201">
                  <c:v>26.6680555555556</c:v>
                </c:pt>
                <c:pt idx="19202">
                  <c:v>26.669444444444402</c:v>
                </c:pt>
                <c:pt idx="19203">
                  <c:v>26.670833333333299</c:v>
                </c:pt>
                <c:pt idx="19204">
                  <c:v>26.672222222222199</c:v>
                </c:pt>
                <c:pt idx="19205">
                  <c:v>26.6736111111111</c:v>
                </c:pt>
                <c:pt idx="19206">
                  <c:v>26.675000000000001</c:v>
                </c:pt>
                <c:pt idx="19207">
                  <c:v>26.676388888888901</c:v>
                </c:pt>
                <c:pt idx="19208">
                  <c:v>26.677777777777798</c:v>
                </c:pt>
                <c:pt idx="19209">
                  <c:v>26.679166666666699</c:v>
                </c:pt>
                <c:pt idx="19210">
                  <c:v>26.6805555555556</c:v>
                </c:pt>
                <c:pt idx="19211">
                  <c:v>26.681944444444401</c:v>
                </c:pt>
                <c:pt idx="19212">
                  <c:v>26.683333333333302</c:v>
                </c:pt>
                <c:pt idx="19213">
                  <c:v>26.684722222222199</c:v>
                </c:pt>
                <c:pt idx="19214">
                  <c:v>26.686111111111099</c:v>
                </c:pt>
                <c:pt idx="19215">
                  <c:v>26.6875</c:v>
                </c:pt>
                <c:pt idx="19216">
                  <c:v>26.688888888888901</c:v>
                </c:pt>
                <c:pt idx="19217">
                  <c:v>26.690277777777801</c:v>
                </c:pt>
                <c:pt idx="19218">
                  <c:v>26.691666666666698</c:v>
                </c:pt>
                <c:pt idx="19219">
                  <c:v>26.693055555555599</c:v>
                </c:pt>
                <c:pt idx="19220">
                  <c:v>26.6944444444444</c:v>
                </c:pt>
                <c:pt idx="19221">
                  <c:v>26.695833333333301</c:v>
                </c:pt>
                <c:pt idx="19222">
                  <c:v>26.697222222222202</c:v>
                </c:pt>
                <c:pt idx="19223">
                  <c:v>26.698611111111099</c:v>
                </c:pt>
                <c:pt idx="19224">
                  <c:v>26.7</c:v>
                </c:pt>
                <c:pt idx="19225">
                  <c:v>26.7013888888889</c:v>
                </c:pt>
                <c:pt idx="19226">
                  <c:v>26.702777777777801</c:v>
                </c:pt>
                <c:pt idx="19227">
                  <c:v>26.704166666666701</c:v>
                </c:pt>
                <c:pt idx="19228">
                  <c:v>26.705555555555598</c:v>
                </c:pt>
                <c:pt idx="19229">
                  <c:v>26.7069444444444</c:v>
                </c:pt>
                <c:pt idx="19230">
                  <c:v>26.7083333333333</c:v>
                </c:pt>
                <c:pt idx="19231">
                  <c:v>26.709722222222201</c:v>
                </c:pt>
                <c:pt idx="19232">
                  <c:v>26.711111111111101</c:v>
                </c:pt>
                <c:pt idx="19233">
                  <c:v>26.712499999999999</c:v>
                </c:pt>
                <c:pt idx="19234">
                  <c:v>26.713888888888899</c:v>
                </c:pt>
                <c:pt idx="19235">
                  <c:v>26.7152777777778</c:v>
                </c:pt>
                <c:pt idx="19236">
                  <c:v>26.716666666666701</c:v>
                </c:pt>
                <c:pt idx="19237">
                  <c:v>26.718055555555601</c:v>
                </c:pt>
                <c:pt idx="19238">
                  <c:v>26.719444444444399</c:v>
                </c:pt>
                <c:pt idx="19239">
                  <c:v>26.720833333333299</c:v>
                </c:pt>
                <c:pt idx="19240">
                  <c:v>26.7222222222222</c:v>
                </c:pt>
                <c:pt idx="19241">
                  <c:v>26.723611111111101</c:v>
                </c:pt>
                <c:pt idx="19242">
                  <c:v>26.725000000000001</c:v>
                </c:pt>
                <c:pt idx="19243">
                  <c:v>26.726388888888899</c:v>
                </c:pt>
                <c:pt idx="19244">
                  <c:v>26.727777777777799</c:v>
                </c:pt>
                <c:pt idx="19245">
                  <c:v>26.7291666666667</c:v>
                </c:pt>
                <c:pt idx="19246">
                  <c:v>26.7305555555556</c:v>
                </c:pt>
                <c:pt idx="19247">
                  <c:v>26.731944444444402</c:v>
                </c:pt>
                <c:pt idx="19248">
                  <c:v>26.733333333333299</c:v>
                </c:pt>
                <c:pt idx="19249">
                  <c:v>26.734722222222199</c:v>
                </c:pt>
                <c:pt idx="19250">
                  <c:v>26.7361111111111</c:v>
                </c:pt>
                <c:pt idx="19251">
                  <c:v>26.737500000000001</c:v>
                </c:pt>
                <c:pt idx="19252">
                  <c:v>26.738888888888901</c:v>
                </c:pt>
                <c:pt idx="19253">
                  <c:v>26.740277777777798</c:v>
                </c:pt>
                <c:pt idx="19254">
                  <c:v>26.741666666666699</c:v>
                </c:pt>
                <c:pt idx="19255">
                  <c:v>26.7430555555556</c:v>
                </c:pt>
                <c:pt idx="19256">
                  <c:v>26.744444444444401</c:v>
                </c:pt>
                <c:pt idx="19257">
                  <c:v>26.745833333333302</c:v>
                </c:pt>
                <c:pt idx="19258">
                  <c:v>26.747222222222199</c:v>
                </c:pt>
                <c:pt idx="19259">
                  <c:v>26.748611111111099</c:v>
                </c:pt>
                <c:pt idx="19260">
                  <c:v>26.75</c:v>
                </c:pt>
                <c:pt idx="19261">
                  <c:v>26.751388888888901</c:v>
                </c:pt>
                <c:pt idx="19262">
                  <c:v>26.752777777777801</c:v>
                </c:pt>
                <c:pt idx="19263">
                  <c:v>26.754166666666698</c:v>
                </c:pt>
                <c:pt idx="19264">
                  <c:v>26.755555555555599</c:v>
                </c:pt>
                <c:pt idx="19265">
                  <c:v>26.7569444444444</c:v>
                </c:pt>
                <c:pt idx="19266">
                  <c:v>26.758333333333301</c:v>
                </c:pt>
                <c:pt idx="19267">
                  <c:v>26.759722222222202</c:v>
                </c:pt>
                <c:pt idx="19268">
                  <c:v>26.761111111111099</c:v>
                </c:pt>
                <c:pt idx="19269">
                  <c:v>26.762499999999999</c:v>
                </c:pt>
                <c:pt idx="19270">
                  <c:v>26.7638888888889</c:v>
                </c:pt>
                <c:pt idx="19271">
                  <c:v>26.765277777777801</c:v>
                </c:pt>
                <c:pt idx="19272">
                  <c:v>26.766666666666701</c:v>
                </c:pt>
                <c:pt idx="19273">
                  <c:v>26.768055555555598</c:v>
                </c:pt>
                <c:pt idx="19274">
                  <c:v>26.7694444444444</c:v>
                </c:pt>
                <c:pt idx="19275">
                  <c:v>26.7708333333333</c:v>
                </c:pt>
                <c:pt idx="19276">
                  <c:v>26.772222222222201</c:v>
                </c:pt>
                <c:pt idx="19277">
                  <c:v>26.773611111111101</c:v>
                </c:pt>
                <c:pt idx="19278">
                  <c:v>26.774999999999999</c:v>
                </c:pt>
                <c:pt idx="19279">
                  <c:v>26.776388888888899</c:v>
                </c:pt>
                <c:pt idx="19280">
                  <c:v>26.7777777777778</c:v>
                </c:pt>
                <c:pt idx="19281">
                  <c:v>26.779166666666701</c:v>
                </c:pt>
                <c:pt idx="19282">
                  <c:v>26.780555555555601</c:v>
                </c:pt>
                <c:pt idx="19283">
                  <c:v>26.781944444444399</c:v>
                </c:pt>
                <c:pt idx="19284">
                  <c:v>26.783333333333299</c:v>
                </c:pt>
                <c:pt idx="19285">
                  <c:v>26.7847222222222</c:v>
                </c:pt>
                <c:pt idx="19286">
                  <c:v>26.786111111111101</c:v>
                </c:pt>
                <c:pt idx="19287">
                  <c:v>26.787500000000001</c:v>
                </c:pt>
                <c:pt idx="19288">
                  <c:v>26.788888888888899</c:v>
                </c:pt>
                <c:pt idx="19289">
                  <c:v>26.790277777777799</c:v>
                </c:pt>
                <c:pt idx="19290">
                  <c:v>26.7916666666667</c:v>
                </c:pt>
                <c:pt idx="19291">
                  <c:v>26.7930555555556</c:v>
                </c:pt>
                <c:pt idx="19292">
                  <c:v>26.794444444444402</c:v>
                </c:pt>
                <c:pt idx="19293">
                  <c:v>26.795833333333299</c:v>
                </c:pt>
                <c:pt idx="19294">
                  <c:v>26.797222222222199</c:v>
                </c:pt>
                <c:pt idx="19295">
                  <c:v>26.7986111111111</c:v>
                </c:pt>
                <c:pt idx="19296">
                  <c:v>26.8</c:v>
                </c:pt>
                <c:pt idx="19297">
                  <c:v>26.801388888888901</c:v>
                </c:pt>
                <c:pt idx="19298">
                  <c:v>26.802777777777798</c:v>
                </c:pt>
                <c:pt idx="19299">
                  <c:v>26.804166666666699</c:v>
                </c:pt>
                <c:pt idx="19300">
                  <c:v>26.8055555555556</c:v>
                </c:pt>
                <c:pt idx="19301">
                  <c:v>26.806944444444401</c:v>
                </c:pt>
                <c:pt idx="19302">
                  <c:v>26.808333333333302</c:v>
                </c:pt>
                <c:pt idx="19303">
                  <c:v>26.809722222222199</c:v>
                </c:pt>
                <c:pt idx="19304">
                  <c:v>26.811111111111099</c:v>
                </c:pt>
                <c:pt idx="19305">
                  <c:v>26.8125</c:v>
                </c:pt>
                <c:pt idx="19306">
                  <c:v>26.813888888888901</c:v>
                </c:pt>
                <c:pt idx="19307">
                  <c:v>26.815277777777801</c:v>
                </c:pt>
                <c:pt idx="19308">
                  <c:v>26.816666666666698</c:v>
                </c:pt>
                <c:pt idx="19309">
                  <c:v>26.818055555555599</c:v>
                </c:pt>
                <c:pt idx="19310">
                  <c:v>26.8194444444444</c:v>
                </c:pt>
                <c:pt idx="19311">
                  <c:v>26.820833333333301</c:v>
                </c:pt>
                <c:pt idx="19312">
                  <c:v>26.822222222222202</c:v>
                </c:pt>
                <c:pt idx="19313">
                  <c:v>26.823611111111099</c:v>
                </c:pt>
                <c:pt idx="19314">
                  <c:v>26.824999999999999</c:v>
                </c:pt>
                <c:pt idx="19315">
                  <c:v>26.8263888888889</c:v>
                </c:pt>
                <c:pt idx="19316">
                  <c:v>26.827777777777801</c:v>
                </c:pt>
                <c:pt idx="19317">
                  <c:v>26.829166666666701</c:v>
                </c:pt>
                <c:pt idx="19318">
                  <c:v>26.830555555555598</c:v>
                </c:pt>
                <c:pt idx="19319">
                  <c:v>26.8319444444444</c:v>
                </c:pt>
                <c:pt idx="19320">
                  <c:v>26.8333333333333</c:v>
                </c:pt>
                <c:pt idx="19321">
                  <c:v>26.834722222222201</c:v>
                </c:pt>
                <c:pt idx="19322">
                  <c:v>26.836111111111101</c:v>
                </c:pt>
                <c:pt idx="19323">
                  <c:v>26.837499999999999</c:v>
                </c:pt>
                <c:pt idx="19324">
                  <c:v>26.838888888888899</c:v>
                </c:pt>
                <c:pt idx="19325">
                  <c:v>26.8402777777778</c:v>
                </c:pt>
                <c:pt idx="19326">
                  <c:v>26.841666666666701</c:v>
                </c:pt>
                <c:pt idx="19327">
                  <c:v>26.843055555555601</c:v>
                </c:pt>
                <c:pt idx="19328">
                  <c:v>26.844444444444399</c:v>
                </c:pt>
                <c:pt idx="19329">
                  <c:v>26.845833333333299</c:v>
                </c:pt>
                <c:pt idx="19330">
                  <c:v>26.8472222222222</c:v>
                </c:pt>
                <c:pt idx="19331">
                  <c:v>26.848611111111101</c:v>
                </c:pt>
                <c:pt idx="19332">
                  <c:v>26.85</c:v>
                </c:pt>
                <c:pt idx="19333">
                  <c:v>26.851388888888899</c:v>
                </c:pt>
                <c:pt idx="19334">
                  <c:v>26.852777777777799</c:v>
                </c:pt>
                <c:pt idx="19335">
                  <c:v>26.8541666666667</c:v>
                </c:pt>
                <c:pt idx="19336">
                  <c:v>26.8555555555556</c:v>
                </c:pt>
                <c:pt idx="19337">
                  <c:v>26.856944444444402</c:v>
                </c:pt>
                <c:pt idx="19338">
                  <c:v>26.858333333333299</c:v>
                </c:pt>
                <c:pt idx="19339">
                  <c:v>26.859722222222199</c:v>
                </c:pt>
                <c:pt idx="19340">
                  <c:v>26.8611111111111</c:v>
                </c:pt>
                <c:pt idx="19341">
                  <c:v>26.862500000000001</c:v>
                </c:pt>
                <c:pt idx="19342">
                  <c:v>26.863888888888901</c:v>
                </c:pt>
                <c:pt idx="19343">
                  <c:v>26.865277777777798</c:v>
                </c:pt>
                <c:pt idx="19344">
                  <c:v>26.866666666666699</c:v>
                </c:pt>
                <c:pt idx="19345">
                  <c:v>26.8680555555556</c:v>
                </c:pt>
                <c:pt idx="19346">
                  <c:v>26.869444444444401</c:v>
                </c:pt>
                <c:pt idx="19347">
                  <c:v>26.870833333333302</c:v>
                </c:pt>
                <c:pt idx="19348">
                  <c:v>26.872222222222199</c:v>
                </c:pt>
                <c:pt idx="19349">
                  <c:v>26.873611111111099</c:v>
                </c:pt>
                <c:pt idx="19350">
                  <c:v>26.875</c:v>
                </c:pt>
                <c:pt idx="19351">
                  <c:v>26.876388888888901</c:v>
                </c:pt>
                <c:pt idx="19352">
                  <c:v>26.877777777777801</c:v>
                </c:pt>
                <c:pt idx="19353">
                  <c:v>26.879166666666698</c:v>
                </c:pt>
                <c:pt idx="19354">
                  <c:v>26.880555555555599</c:v>
                </c:pt>
                <c:pt idx="19355">
                  <c:v>26.8819444444444</c:v>
                </c:pt>
                <c:pt idx="19356">
                  <c:v>26.883333333333301</c:v>
                </c:pt>
                <c:pt idx="19357">
                  <c:v>26.884722222222202</c:v>
                </c:pt>
                <c:pt idx="19358">
                  <c:v>26.886111111111099</c:v>
                </c:pt>
                <c:pt idx="19359">
                  <c:v>26.887499999999999</c:v>
                </c:pt>
                <c:pt idx="19360">
                  <c:v>26.8888888888889</c:v>
                </c:pt>
                <c:pt idx="19361">
                  <c:v>26.890277777777801</c:v>
                </c:pt>
                <c:pt idx="19362">
                  <c:v>26.891666666666701</c:v>
                </c:pt>
                <c:pt idx="19363">
                  <c:v>26.893055555555598</c:v>
                </c:pt>
                <c:pt idx="19364">
                  <c:v>26.8944444444444</c:v>
                </c:pt>
                <c:pt idx="19365">
                  <c:v>26.8958333333333</c:v>
                </c:pt>
                <c:pt idx="19366">
                  <c:v>26.897222222222201</c:v>
                </c:pt>
                <c:pt idx="19367">
                  <c:v>26.898611111111101</c:v>
                </c:pt>
                <c:pt idx="19368">
                  <c:v>26.9</c:v>
                </c:pt>
                <c:pt idx="19369">
                  <c:v>26.901388888888899</c:v>
                </c:pt>
                <c:pt idx="19370">
                  <c:v>26.9027777777778</c:v>
                </c:pt>
                <c:pt idx="19371">
                  <c:v>26.904166666666701</c:v>
                </c:pt>
                <c:pt idx="19372">
                  <c:v>26.905555555555601</c:v>
                </c:pt>
                <c:pt idx="19373">
                  <c:v>26.906944444444399</c:v>
                </c:pt>
                <c:pt idx="19374">
                  <c:v>26.908333333333299</c:v>
                </c:pt>
                <c:pt idx="19375">
                  <c:v>26.9097222222222</c:v>
                </c:pt>
                <c:pt idx="19376">
                  <c:v>26.911111111111101</c:v>
                </c:pt>
                <c:pt idx="19377">
                  <c:v>26.912500000000001</c:v>
                </c:pt>
                <c:pt idx="19378">
                  <c:v>26.913888888888899</c:v>
                </c:pt>
                <c:pt idx="19379">
                  <c:v>26.915277777777799</c:v>
                </c:pt>
                <c:pt idx="19380">
                  <c:v>26.9166666666667</c:v>
                </c:pt>
                <c:pt idx="19381">
                  <c:v>26.9180555555556</c:v>
                </c:pt>
                <c:pt idx="19382">
                  <c:v>26.919444444444402</c:v>
                </c:pt>
                <c:pt idx="19383">
                  <c:v>26.920833333333299</c:v>
                </c:pt>
                <c:pt idx="19384">
                  <c:v>26.922222222222199</c:v>
                </c:pt>
                <c:pt idx="19385">
                  <c:v>26.9236111111111</c:v>
                </c:pt>
                <c:pt idx="19386">
                  <c:v>26.925000000000001</c:v>
                </c:pt>
                <c:pt idx="19387">
                  <c:v>26.926388888888901</c:v>
                </c:pt>
                <c:pt idx="19388">
                  <c:v>26.927777777777798</c:v>
                </c:pt>
                <c:pt idx="19389">
                  <c:v>26.929166666666699</c:v>
                </c:pt>
                <c:pt idx="19390">
                  <c:v>26.9305555555556</c:v>
                </c:pt>
                <c:pt idx="19391">
                  <c:v>26.931944444444401</c:v>
                </c:pt>
                <c:pt idx="19392">
                  <c:v>26.933333333333302</c:v>
                </c:pt>
                <c:pt idx="19393">
                  <c:v>26.934722222222199</c:v>
                </c:pt>
                <c:pt idx="19394">
                  <c:v>26.936111111111099</c:v>
                </c:pt>
                <c:pt idx="19395">
                  <c:v>26.9375</c:v>
                </c:pt>
                <c:pt idx="19396">
                  <c:v>26.938888888888901</c:v>
                </c:pt>
                <c:pt idx="19397">
                  <c:v>26.940277777777801</c:v>
                </c:pt>
                <c:pt idx="19398">
                  <c:v>26.941666666666698</c:v>
                </c:pt>
                <c:pt idx="19399">
                  <c:v>26.943055555555599</c:v>
                </c:pt>
                <c:pt idx="19400">
                  <c:v>26.9444444444444</c:v>
                </c:pt>
                <c:pt idx="19401">
                  <c:v>26.945833333333301</c:v>
                </c:pt>
                <c:pt idx="19402">
                  <c:v>26.947222222222202</c:v>
                </c:pt>
                <c:pt idx="19403">
                  <c:v>26.948611111111099</c:v>
                </c:pt>
                <c:pt idx="19404">
                  <c:v>26.95</c:v>
                </c:pt>
                <c:pt idx="19405">
                  <c:v>26.9513888888889</c:v>
                </c:pt>
                <c:pt idx="19406">
                  <c:v>26.952777777777801</c:v>
                </c:pt>
                <c:pt idx="19407">
                  <c:v>26.954166666666701</c:v>
                </c:pt>
                <c:pt idx="19408">
                  <c:v>26.955555555555598</c:v>
                </c:pt>
                <c:pt idx="19409">
                  <c:v>26.9569444444444</c:v>
                </c:pt>
                <c:pt idx="19410">
                  <c:v>26.9583333333333</c:v>
                </c:pt>
                <c:pt idx="19411">
                  <c:v>26.959722222222201</c:v>
                </c:pt>
                <c:pt idx="19412">
                  <c:v>26.961111111111101</c:v>
                </c:pt>
                <c:pt idx="19413">
                  <c:v>26.962499999999999</c:v>
                </c:pt>
                <c:pt idx="19414">
                  <c:v>26.963888888888899</c:v>
                </c:pt>
                <c:pt idx="19415">
                  <c:v>26.9652777777778</c:v>
                </c:pt>
                <c:pt idx="19416">
                  <c:v>26.966666666666701</c:v>
                </c:pt>
                <c:pt idx="19417">
                  <c:v>26.968055555555601</c:v>
                </c:pt>
                <c:pt idx="19418">
                  <c:v>26.969444444444399</c:v>
                </c:pt>
                <c:pt idx="19419">
                  <c:v>26.970833333333299</c:v>
                </c:pt>
                <c:pt idx="19420">
                  <c:v>26.9722222222222</c:v>
                </c:pt>
                <c:pt idx="19421">
                  <c:v>26.973611111111101</c:v>
                </c:pt>
                <c:pt idx="19422">
                  <c:v>26.975000000000001</c:v>
                </c:pt>
                <c:pt idx="19423">
                  <c:v>26.976388888888899</c:v>
                </c:pt>
                <c:pt idx="19424">
                  <c:v>26.977777777777799</c:v>
                </c:pt>
                <c:pt idx="19425">
                  <c:v>26.9791666666667</c:v>
                </c:pt>
                <c:pt idx="19426">
                  <c:v>26.9805555555556</c:v>
                </c:pt>
                <c:pt idx="19427">
                  <c:v>26.981944444444402</c:v>
                </c:pt>
                <c:pt idx="19428">
                  <c:v>26.983333333333299</c:v>
                </c:pt>
                <c:pt idx="19429">
                  <c:v>26.984722222222199</c:v>
                </c:pt>
                <c:pt idx="19430">
                  <c:v>26.9861111111111</c:v>
                </c:pt>
                <c:pt idx="19431">
                  <c:v>26.987500000000001</c:v>
                </c:pt>
                <c:pt idx="19432">
                  <c:v>26.988888888888901</c:v>
                </c:pt>
                <c:pt idx="19433">
                  <c:v>26.990277777777798</c:v>
                </c:pt>
                <c:pt idx="19434">
                  <c:v>26.991666666666699</c:v>
                </c:pt>
                <c:pt idx="19435">
                  <c:v>26.9930555555556</c:v>
                </c:pt>
                <c:pt idx="19436">
                  <c:v>26.994444444444401</c:v>
                </c:pt>
                <c:pt idx="19437">
                  <c:v>26.995833333333302</c:v>
                </c:pt>
                <c:pt idx="19438">
                  <c:v>26.997222222222199</c:v>
                </c:pt>
                <c:pt idx="19439">
                  <c:v>26.998611111111099</c:v>
                </c:pt>
                <c:pt idx="19440">
                  <c:v>27</c:v>
                </c:pt>
                <c:pt idx="19441">
                  <c:v>27.001388888888901</c:v>
                </c:pt>
                <c:pt idx="19442">
                  <c:v>27.002777777777801</c:v>
                </c:pt>
                <c:pt idx="19443">
                  <c:v>27.004166666666698</c:v>
                </c:pt>
                <c:pt idx="19444">
                  <c:v>27.005555555555599</c:v>
                </c:pt>
                <c:pt idx="19445">
                  <c:v>27.0069444444444</c:v>
                </c:pt>
                <c:pt idx="19446">
                  <c:v>27.008333333333301</c:v>
                </c:pt>
                <c:pt idx="19447">
                  <c:v>27.009722222222202</c:v>
                </c:pt>
                <c:pt idx="19448">
                  <c:v>27.011111111111099</c:v>
                </c:pt>
                <c:pt idx="19449">
                  <c:v>27.012499999999999</c:v>
                </c:pt>
                <c:pt idx="19450">
                  <c:v>27.0138888888889</c:v>
                </c:pt>
                <c:pt idx="19451">
                  <c:v>27.015277777777801</c:v>
                </c:pt>
                <c:pt idx="19452">
                  <c:v>27.016666666666701</c:v>
                </c:pt>
                <c:pt idx="19453">
                  <c:v>27.018055555555598</c:v>
                </c:pt>
                <c:pt idx="19454">
                  <c:v>27.0194444444444</c:v>
                </c:pt>
                <c:pt idx="19455">
                  <c:v>27.0208333333333</c:v>
                </c:pt>
                <c:pt idx="19456">
                  <c:v>27.022222222222201</c:v>
                </c:pt>
                <c:pt idx="19457">
                  <c:v>27.023611111111101</c:v>
                </c:pt>
                <c:pt idx="19458">
                  <c:v>27.024999999999999</c:v>
                </c:pt>
                <c:pt idx="19459">
                  <c:v>27.026388888888899</c:v>
                </c:pt>
                <c:pt idx="19460">
                  <c:v>27.0277777777778</c:v>
                </c:pt>
                <c:pt idx="19461">
                  <c:v>27.029166666666701</c:v>
                </c:pt>
                <c:pt idx="19462">
                  <c:v>27.030555555555601</c:v>
                </c:pt>
                <c:pt idx="19463">
                  <c:v>27.031944444444399</c:v>
                </c:pt>
                <c:pt idx="19464">
                  <c:v>27.033333333333299</c:v>
                </c:pt>
                <c:pt idx="19465">
                  <c:v>27.0347222222222</c:v>
                </c:pt>
                <c:pt idx="19466">
                  <c:v>27.036111111111101</c:v>
                </c:pt>
                <c:pt idx="19467">
                  <c:v>27.037500000000001</c:v>
                </c:pt>
                <c:pt idx="19468">
                  <c:v>27.038888888888899</c:v>
                </c:pt>
                <c:pt idx="19469">
                  <c:v>27.040277777777799</c:v>
                </c:pt>
                <c:pt idx="19470">
                  <c:v>27.0416666666667</c:v>
                </c:pt>
                <c:pt idx="19471">
                  <c:v>27.0430555555556</c:v>
                </c:pt>
                <c:pt idx="19472">
                  <c:v>27.044444444444402</c:v>
                </c:pt>
                <c:pt idx="19473">
                  <c:v>27.045833333333299</c:v>
                </c:pt>
                <c:pt idx="19474">
                  <c:v>27.047222222222199</c:v>
                </c:pt>
                <c:pt idx="19475">
                  <c:v>27.0486111111111</c:v>
                </c:pt>
                <c:pt idx="19476">
                  <c:v>27.05</c:v>
                </c:pt>
                <c:pt idx="19477">
                  <c:v>27.051388888888901</c:v>
                </c:pt>
                <c:pt idx="19478">
                  <c:v>27.052777777777798</c:v>
                </c:pt>
                <c:pt idx="19479">
                  <c:v>27.054166666666699</c:v>
                </c:pt>
                <c:pt idx="19480">
                  <c:v>27.0555555555556</c:v>
                </c:pt>
                <c:pt idx="19481">
                  <c:v>27.056944444444401</c:v>
                </c:pt>
                <c:pt idx="19482">
                  <c:v>27.058333333333302</c:v>
                </c:pt>
                <c:pt idx="19483">
                  <c:v>27.059722222222199</c:v>
                </c:pt>
                <c:pt idx="19484">
                  <c:v>27.061111111111099</c:v>
                </c:pt>
                <c:pt idx="19485">
                  <c:v>27.0625</c:v>
                </c:pt>
                <c:pt idx="19486">
                  <c:v>27.063888888888901</c:v>
                </c:pt>
                <c:pt idx="19487">
                  <c:v>27.065277777777801</c:v>
                </c:pt>
                <c:pt idx="19488">
                  <c:v>27.066666666666698</c:v>
                </c:pt>
                <c:pt idx="19489">
                  <c:v>27.068055555555599</c:v>
                </c:pt>
                <c:pt idx="19490">
                  <c:v>27.0694444444444</c:v>
                </c:pt>
                <c:pt idx="19491">
                  <c:v>27.070833333333301</c:v>
                </c:pt>
                <c:pt idx="19492">
                  <c:v>27.072222222222202</c:v>
                </c:pt>
                <c:pt idx="19493">
                  <c:v>27.073611111111099</c:v>
                </c:pt>
                <c:pt idx="19494">
                  <c:v>27.074999999999999</c:v>
                </c:pt>
                <c:pt idx="19495">
                  <c:v>27.0763888888889</c:v>
                </c:pt>
                <c:pt idx="19496">
                  <c:v>27.077777777777801</c:v>
                </c:pt>
                <c:pt idx="19497">
                  <c:v>27.079166666666701</c:v>
                </c:pt>
                <c:pt idx="19498">
                  <c:v>27.080555555555598</c:v>
                </c:pt>
                <c:pt idx="19499">
                  <c:v>27.0819444444444</c:v>
                </c:pt>
                <c:pt idx="19500">
                  <c:v>27.0833333333333</c:v>
                </c:pt>
                <c:pt idx="19501">
                  <c:v>27.084722222222201</c:v>
                </c:pt>
                <c:pt idx="19502">
                  <c:v>27.086111111111101</c:v>
                </c:pt>
                <c:pt idx="19503">
                  <c:v>27.087499999999999</c:v>
                </c:pt>
                <c:pt idx="19504">
                  <c:v>27.088888888888899</c:v>
                </c:pt>
                <c:pt idx="19505">
                  <c:v>27.0902777777778</c:v>
                </c:pt>
                <c:pt idx="19506">
                  <c:v>27.091666666666701</c:v>
                </c:pt>
                <c:pt idx="19507">
                  <c:v>27.093055555555601</c:v>
                </c:pt>
                <c:pt idx="19508">
                  <c:v>27.094444444444399</c:v>
                </c:pt>
                <c:pt idx="19509">
                  <c:v>27.095833333333299</c:v>
                </c:pt>
                <c:pt idx="19510">
                  <c:v>27.0972222222222</c:v>
                </c:pt>
                <c:pt idx="19511">
                  <c:v>27.098611111111101</c:v>
                </c:pt>
                <c:pt idx="19512">
                  <c:v>27.1</c:v>
                </c:pt>
                <c:pt idx="19513">
                  <c:v>27.101388888888899</c:v>
                </c:pt>
                <c:pt idx="19514">
                  <c:v>27.102777777777799</c:v>
                </c:pt>
                <c:pt idx="19515">
                  <c:v>27.1041666666667</c:v>
                </c:pt>
                <c:pt idx="19516">
                  <c:v>27.1055555555556</c:v>
                </c:pt>
                <c:pt idx="19517">
                  <c:v>27.106944444444402</c:v>
                </c:pt>
                <c:pt idx="19518">
                  <c:v>27.108333333333299</c:v>
                </c:pt>
                <c:pt idx="19519">
                  <c:v>27.109722222222199</c:v>
                </c:pt>
                <c:pt idx="19520">
                  <c:v>27.1111111111111</c:v>
                </c:pt>
                <c:pt idx="19521">
                  <c:v>27.112500000000001</c:v>
                </c:pt>
                <c:pt idx="19522">
                  <c:v>27.113888888888901</c:v>
                </c:pt>
                <c:pt idx="19523">
                  <c:v>27.115277777777798</c:v>
                </c:pt>
                <c:pt idx="19524">
                  <c:v>27.116666666666699</c:v>
                </c:pt>
                <c:pt idx="19525">
                  <c:v>27.1180555555556</c:v>
                </c:pt>
                <c:pt idx="19526">
                  <c:v>27.119444444444401</c:v>
                </c:pt>
                <c:pt idx="19527">
                  <c:v>27.120833333333302</c:v>
                </c:pt>
                <c:pt idx="19528">
                  <c:v>27.122222222222199</c:v>
                </c:pt>
                <c:pt idx="19529">
                  <c:v>27.123611111111099</c:v>
                </c:pt>
                <c:pt idx="19530">
                  <c:v>27.125</c:v>
                </c:pt>
                <c:pt idx="19531">
                  <c:v>27.126388888888901</c:v>
                </c:pt>
                <c:pt idx="19532">
                  <c:v>27.127777777777801</c:v>
                </c:pt>
                <c:pt idx="19533">
                  <c:v>27.129166666666698</c:v>
                </c:pt>
                <c:pt idx="19534">
                  <c:v>27.130555555555599</c:v>
                </c:pt>
                <c:pt idx="19535">
                  <c:v>27.1319444444444</c:v>
                </c:pt>
                <c:pt idx="19536">
                  <c:v>27.133333333333301</c:v>
                </c:pt>
                <c:pt idx="19537">
                  <c:v>27.134722222222202</c:v>
                </c:pt>
                <c:pt idx="19538">
                  <c:v>27.136111111111099</c:v>
                </c:pt>
                <c:pt idx="19539">
                  <c:v>27.137499999999999</c:v>
                </c:pt>
                <c:pt idx="19540">
                  <c:v>27.1388888888889</c:v>
                </c:pt>
                <c:pt idx="19541">
                  <c:v>27.140277777777801</c:v>
                </c:pt>
                <c:pt idx="19542">
                  <c:v>27.141666666666701</c:v>
                </c:pt>
                <c:pt idx="19543">
                  <c:v>27.143055555555598</c:v>
                </c:pt>
                <c:pt idx="19544">
                  <c:v>27.1444444444444</c:v>
                </c:pt>
                <c:pt idx="19545">
                  <c:v>27.1458333333333</c:v>
                </c:pt>
                <c:pt idx="19546">
                  <c:v>27.147222222222201</c:v>
                </c:pt>
                <c:pt idx="19547">
                  <c:v>27.148611111111101</c:v>
                </c:pt>
                <c:pt idx="19548">
                  <c:v>27.15</c:v>
                </c:pt>
                <c:pt idx="19549">
                  <c:v>27.151388888888899</c:v>
                </c:pt>
                <c:pt idx="19550">
                  <c:v>27.1527777777778</c:v>
                </c:pt>
                <c:pt idx="19551">
                  <c:v>27.154166666666701</c:v>
                </c:pt>
                <c:pt idx="19552">
                  <c:v>27.155555555555601</c:v>
                </c:pt>
                <c:pt idx="19553">
                  <c:v>27.156944444444399</c:v>
                </c:pt>
                <c:pt idx="19554">
                  <c:v>27.158333333333299</c:v>
                </c:pt>
                <c:pt idx="19555">
                  <c:v>27.1597222222222</c:v>
                </c:pt>
                <c:pt idx="19556">
                  <c:v>27.161111111111101</c:v>
                </c:pt>
                <c:pt idx="19557">
                  <c:v>27.162500000000001</c:v>
                </c:pt>
                <c:pt idx="19558">
                  <c:v>27.163888888888899</c:v>
                </c:pt>
                <c:pt idx="19559">
                  <c:v>27.165277777777799</c:v>
                </c:pt>
                <c:pt idx="19560">
                  <c:v>27.1666666666667</c:v>
                </c:pt>
                <c:pt idx="19561">
                  <c:v>27.1680555555556</c:v>
                </c:pt>
                <c:pt idx="19562">
                  <c:v>27.169444444444402</c:v>
                </c:pt>
                <c:pt idx="19563">
                  <c:v>27.170833333333299</c:v>
                </c:pt>
                <c:pt idx="19564">
                  <c:v>27.172222222222199</c:v>
                </c:pt>
                <c:pt idx="19565">
                  <c:v>27.1736111111111</c:v>
                </c:pt>
                <c:pt idx="19566">
                  <c:v>27.175000000000001</c:v>
                </c:pt>
                <c:pt idx="19567">
                  <c:v>27.176388888888901</c:v>
                </c:pt>
                <c:pt idx="19568">
                  <c:v>27.177777777777798</c:v>
                </c:pt>
                <c:pt idx="19569">
                  <c:v>27.179166666666699</c:v>
                </c:pt>
                <c:pt idx="19570">
                  <c:v>27.1805555555556</c:v>
                </c:pt>
                <c:pt idx="19571">
                  <c:v>27.181944444444401</c:v>
                </c:pt>
                <c:pt idx="19572">
                  <c:v>27.183333333333302</c:v>
                </c:pt>
                <c:pt idx="19573">
                  <c:v>27.184722222222199</c:v>
                </c:pt>
                <c:pt idx="19574">
                  <c:v>27.186111111111099</c:v>
                </c:pt>
                <c:pt idx="19575">
                  <c:v>27.1875</c:v>
                </c:pt>
                <c:pt idx="19576">
                  <c:v>27.188888888888901</c:v>
                </c:pt>
                <c:pt idx="19577">
                  <c:v>27.190277777777801</c:v>
                </c:pt>
                <c:pt idx="19578">
                  <c:v>27.191666666666698</c:v>
                </c:pt>
                <c:pt idx="19579">
                  <c:v>27.193055555555599</c:v>
                </c:pt>
                <c:pt idx="19580">
                  <c:v>27.1944444444444</c:v>
                </c:pt>
                <c:pt idx="19581">
                  <c:v>27.195833333333301</c:v>
                </c:pt>
                <c:pt idx="19582">
                  <c:v>27.197222222222202</c:v>
                </c:pt>
                <c:pt idx="19583">
                  <c:v>27.198611111111099</c:v>
                </c:pt>
                <c:pt idx="19584">
                  <c:v>27.2</c:v>
                </c:pt>
                <c:pt idx="19585">
                  <c:v>27.2013888888889</c:v>
                </c:pt>
                <c:pt idx="19586">
                  <c:v>27.202777777777801</c:v>
                </c:pt>
                <c:pt idx="19587">
                  <c:v>27.204166666666701</c:v>
                </c:pt>
                <c:pt idx="19588">
                  <c:v>27.205555555555598</c:v>
                </c:pt>
                <c:pt idx="19589">
                  <c:v>27.2069444444444</c:v>
                </c:pt>
                <c:pt idx="19590">
                  <c:v>27.2083333333333</c:v>
                </c:pt>
                <c:pt idx="19591">
                  <c:v>27.209722222222201</c:v>
                </c:pt>
                <c:pt idx="19592">
                  <c:v>27.211111111111101</c:v>
                </c:pt>
                <c:pt idx="19593">
                  <c:v>27.212499999999999</c:v>
                </c:pt>
                <c:pt idx="19594">
                  <c:v>27.213888888888899</c:v>
                </c:pt>
                <c:pt idx="19595">
                  <c:v>27.2152777777778</c:v>
                </c:pt>
                <c:pt idx="19596">
                  <c:v>27.216666666666701</c:v>
                </c:pt>
                <c:pt idx="19597">
                  <c:v>27.218055555555601</c:v>
                </c:pt>
                <c:pt idx="19598">
                  <c:v>27.219444444444399</c:v>
                </c:pt>
                <c:pt idx="19599">
                  <c:v>27.220833333333299</c:v>
                </c:pt>
                <c:pt idx="19600">
                  <c:v>27.2222222222222</c:v>
                </c:pt>
                <c:pt idx="19601">
                  <c:v>27.223611111111101</c:v>
                </c:pt>
                <c:pt idx="19602">
                  <c:v>27.225000000000001</c:v>
                </c:pt>
                <c:pt idx="19603">
                  <c:v>27.226388888888899</c:v>
                </c:pt>
                <c:pt idx="19604">
                  <c:v>27.227777777777799</c:v>
                </c:pt>
                <c:pt idx="19605">
                  <c:v>27.2291666666667</c:v>
                </c:pt>
                <c:pt idx="19606">
                  <c:v>27.2305555555556</c:v>
                </c:pt>
                <c:pt idx="19607">
                  <c:v>27.231944444444402</c:v>
                </c:pt>
                <c:pt idx="19608">
                  <c:v>27.233333333333299</c:v>
                </c:pt>
                <c:pt idx="19609">
                  <c:v>27.234722222222199</c:v>
                </c:pt>
                <c:pt idx="19610">
                  <c:v>27.2361111111111</c:v>
                </c:pt>
                <c:pt idx="19611">
                  <c:v>27.237500000000001</c:v>
                </c:pt>
                <c:pt idx="19612">
                  <c:v>27.238888888888901</c:v>
                </c:pt>
                <c:pt idx="19613">
                  <c:v>27.240277777777798</c:v>
                </c:pt>
                <c:pt idx="19614">
                  <c:v>27.241666666666699</c:v>
                </c:pt>
                <c:pt idx="19615">
                  <c:v>27.2430555555556</c:v>
                </c:pt>
                <c:pt idx="19616">
                  <c:v>27.244444444444401</c:v>
                </c:pt>
                <c:pt idx="19617">
                  <c:v>27.245833333333302</c:v>
                </c:pt>
                <c:pt idx="19618">
                  <c:v>27.247222222222199</c:v>
                </c:pt>
                <c:pt idx="19619">
                  <c:v>27.248611111111099</c:v>
                </c:pt>
                <c:pt idx="19620">
                  <c:v>27.25</c:v>
                </c:pt>
                <c:pt idx="19621">
                  <c:v>27.251388888888901</c:v>
                </c:pt>
                <c:pt idx="19622">
                  <c:v>27.252777777777801</c:v>
                </c:pt>
                <c:pt idx="19623">
                  <c:v>27.254166666666698</c:v>
                </c:pt>
                <c:pt idx="19624">
                  <c:v>27.255555555555599</c:v>
                </c:pt>
                <c:pt idx="19625">
                  <c:v>27.2569444444444</c:v>
                </c:pt>
                <c:pt idx="19626">
                  <c:v>27.258333333333301</c:v>
                </c:pt>
                <c:pt idx="19627">
                  <c:v>27.259722222222202</c:v>
                </c:pt>
                <c:pt idx="19628">
                  <c:v>27.261111111111099</c:v>
                </c:pt>
                <c:pt idx="19629">
                  <c:v>27.262499999999999</c:v>
                </c:pt>
                <c:pt idx="19630">
                  <c:v>27.2638888888889</c:v>
                </c:pt>
                <c:pt idx="19631">
                  <c:v>27.265277777777801</c:v>
                </c:pt>
                <c:pt idx="19632">
                  <c:v>27.266666666666701</c:v>
                </c:pt>
                <c:pt idx="19633">
                  <c:v>27.268055555555598</c:v>
                </c:pt>
                <c:pt idx="19634">
                  <c:v>27.2694444444444</c:v>
                </c:pt>
                <c:pt idx="19635">
                  <c:v>27.2708333333333</c:v>
                </c:pt>
                <c:pt idx="19636">
                  <c:v>27.272222222222201</c:v>
                </c:pt>
                <c:pt idx="19637">
                  <c:v>27.273611111111101</c:v>
                </c:pt>
                <c:pt idx="19638">
                  <c:v>27.274999999999999</c:v>
                </c:pt>
                <c:pt idx="19639">
                  <c:v>27.276388888888899</c:v>
                </c:pt>
                <c:pt idx="19640">
                  <c:v>27.2777777777778</c:v>
                </c:pt>
                <c:pt idx="19641">
                  <c:v>27.279166666666701</c:v>
                </c:pt>
                <c:pt idx="19642">
                  <c:v>27.280555555555601</c:v>
                </c:pt>
                <c:pt idx="19643">
                  <c:v>27.281944444444399</c:v>
                </c:pt>
                <c:pt idx="19644">
                  <c:v>27.283333333333299</c:v>
                </c:pt>
                <c:pt idx="19645">
                  <c:v>27.2847222222222</c:v>
                </c:pt>
                <c:pt idx="19646">
                  <c:v>27.286111111111101</c:v>
                </c:pt>
                <c:pt idx="19647">
                  <c:v>27.287500000000001</c:v>
                </c:pt>
                <c:pt idx="19648">
                  <c:v>27.288888888888899</c:v>
                </c:pt>
                <c:pt idx="19649">
                  <c:v>27.290277777777799</c:v>
                </c:pt>
                <c:pt idx="19650">
                  <c:v>27.2916666666667</c:v>
                </c:pt>
                <c:pt idx="19651">
                  <c:v>27.2930555555556</c:v>
                </c:pt>
                <c:pt idx="19652">
                  <c:v>27.294444444444402</c:v>
                </c:pt>
                <c:pt idx="19653">
                  <c:v>27.295833333333299</c:v>
                </c:pt>
                <c:pt idx="19654">
                  <c:v>27.297222222222199</c:v>
                </c:pt>
                <c:pt idx="19655">
                  <c:v>27.2986111111111</c:v>
                </c:pt>
                <c:pt idx="19656">
                  <c:v>27.3</c:v>
                </c:pt>
                <c:pt idx="19657">
                  <c:v>27.301388888888901</c:v>
                </c:pt>
                <c:pt idx="19658">
                  <c:v>27.302777777777798</c:v>
                </c:pt>
                <c:pt idx="19659">
                  <c:v>27.304166666666699</c:v>
                </c:pt>
                <c:pt idx="19660">
                  <c:v>27.3055555555556</c:v>
                </c:pt>
                <c:pt idx="19661">
                  <c:v>27.306944444444401</c:v>
                </c:pt>
                <c:pt idx="19662">
                  <c:v>27.308333333333302</c:v>
                </c:pt>
                <c:pt idx="19663">
                  <c:v>27.309722222222199</c:v>
                </c:pt>
                <c:pt idx="19664">
                  <c:v>27.311111111111099</c:v>
                </c:pt>
                <c:pt idx="19665">
                  <c:v>27.3125</c:v>
                </c:pt>
                <c:pt idx="19666">
                  <c:v>27.313888888888901</c:v>
                </c:pt>
                <c:pt idx="19667">
                  <c:v>27.315277777777801</c:v>
                </c:pt>
                <c:pt idx="19668">
                  <c:v>27.316666666666698</c:v>
                </c:pt>
                <c:pt idx="19669">
                  <c:v>27.318055555555599</c:v>
                </c:pt>
                <c:pt idx="19670">
                  <c:v>27.3194444444444</c:v>
                </c:pt>
                <c:pt idx="19671">
                  <c:v>27.320833333333301</c:v>
                </c:pt>
                <c:pt idx="19672">
                  <c:v>27.322222222222202</c:v>
                </c:pt>
                <c:pt idx="19673">
                  <c:v>27.323611111111099</c:v>
                </c:pt>
                <c:pt idx="19674">
                  <c:v>27.324999999999999</c:v>
                </c:pt>
                <c:pt idx="19675">
                  <c:v>27.3263888888889</c:v>
                </c:pt>
                <c:pt idx="19676">
                  <c:v>27.327777777777801</c:v>
                </c:pt>
                <c:pt idx="19677">
                  <c:v>27.329166666666701</c:v>
                </c:pt>
                <c:pt idx="19678">
                  <c:v>27.330555555555598</c:v>
                </c:pt>
                <c:pt idx="19679">
                  <c:v>27.3319444444444</c:v>
                </c:pt>
                <c:pt idx="19680">
                  <c:v>27.3333333333333</c:v>
                </c:pt>
                <c:pt idx="19681">
                  <c:v>27.334722222222201</c:v>
                </c:pt>
                <c:pt idx="19682">
                  <c:v>27.336111111111101</c:v>
                </c:pt>
                <c:pt idx="19683">
                  <c:v>27.337499999999999</c:v>
                </c:pt>
                <c:pt idx="19684">
                  <c:v>27.338888888888899</c:v>
                </c:pt>
                <c:pt idx="19685">
                  <c:v>27.3402777777778</c:v>
                </c:pt>
                <c:pt idx="19686">
                  <c:v>27.341666666666701</c:v>
                </c:pt>
                <c:pt idx="19687">
                  <c:v>27.343055555555601</c:v>
                </c:pt>
                <c:pt idx="19688">
                  <c:v>27.344444444444399</c:v>
                </c:pt>
                <c:pt idx="19689">
                  <c:v>27.345833333333299</c:v>
                </c:pt>
                <c:pt idx="19690">
                  <c:v>27.3472222222222</c:v>
                </c:pt>
                <c:pt idx="19691">
                  <c:v>27.348611111111101</c:v>
                </c:pt>
                <c:pt idx="19692">
                  <c:v>27.35</c:v>
                </c:pt>
                <c:pt idx="19693">
                  <c:v>27.351388888888899</c:v>
                </c:pt>
                <c:pt idx="19694">
                  <c:v>27.352777777777799</c:v>
                </c:pt>
                <c:pt idx="19695">
                  <c:v>27.3541666666667</c:v>
                </c:pt>
                <c:pt idx="19696">
                  <c:v>27.3555555555556</c:v>
                </c:pt>
                <c:pt idx="19697">
                  <c:v>27.356944444444402</c:v>
                </c:pt>
                <c:pt idx="19698">
                  <c:v>27.358333333333299</c:v>
                </c:pt>
                <c:pt idx="19699">
                  <c:v>27.359722222222199</c:v>
                </c:pt>
                <c:pt idx="19700">
                  <c:v>27.3611111111111</c:v>
                </c:pt>
                <c:pt idx="19701">
                  <c:v>27.362500000000001</c:v>
                </c:pt>
                <c:pt idx="19702">
                  <c:v>27.363888888888901</c:v>
                </c:pt>
                <c:pt idx="19703">
                  <c:v>27.365277777777798</c:v>
                </c:pt>
                <c:pt idx="19704">
                  <c:v>27.366666666666699</c:v>
                </c:pt>
                <c:pt idx="19705">
                  <c:v>27.3680555555556</c:v>
                </c:pt>
                <c:pt idx="19706">
                  <c:v>27.369444444444401</c:v>
                </c:pt>
                <c:pt idx="19707">
                  <c:v>27.370833333333302</c:v>
                </c:pt>
                <c:pt idx="19708">
                  <c:v>27.372222222222199</c:v>
                </c:pt>
                <c:pt idx="19709">
                  <c:v>27.373611111111099</c:v>
                </c:pt>
                <c:pt idx="19710">
                  <c:v>27.375</c:v>
                </c:pt>
                <c:pt idx="19711">
                  <c:v>27.376388888888901</c:v>
                </c:pt>
                <c:pt idx="19712">
                  <c:v>27.377777777777801</c:v>
                </c:pt>
                <c:pt idx="19713">
                  <c:v>27.379166666666698</c:v>
                </c:pt>
                <c:pt idx="19714">
                  <c:v>27.380555555555599</c:v>
                </c:pt>
                <c:pt idx="19715">
                  <c:v>27.3819444444444</c:v>
                </c:pt>
                <c:pt idx="19716">
                  <c:v>27.383333333333301</c:v>
                </c:pt>
                <c:pt idx="19717">
                  <c:v>27.384722222222202</c:v>
                </c:pt>
                <c:pt idx="19718">
                  <c:v>27.386111111111099</c:v>
                </c:pt>
                <c:pt idx="19719">
                  <c:v>27.387499999999999</c:v>
                </c:pt>
                <c:pt idx="19720">
                  <c:v>27.3888888888889</c:v>
                </c:pt>
                <c:pt idx="19721">
                  <c:v>27.390277777777801</c:v>
                </c:pt>
                <c:pt idx="19722">
                  <c:v>27.391666666666701</c:v>
                </c:pt>
                <c:pt idx="19723">
                  <c:v>27.393055555555598</c:v>
                </c:pt>
                <c:pt idx="19724">
                  <c:v>27.3944444444444</c:v>
                </c:pt>
                <c:pt idx="19725">
                  <c:v>27.3958333333333</c:v>
                </c:pt>
                <c:pt idx="19726">
                  <c:v>27.397222222222201</c:v>
                </c:pt>
                <c:pt idx="19727">
                  <c:v>27.398611111111101</c:v>
                </c:pt>
                <c:pt idx="19728">
                  <c:v>27.4</c:v>
                </c:pt>
                <c:pt idx="19729">
                  <c:v>27.401388888888899</c:v>
                </c:pt>
                <c:pt idx="19730">
                  <c:v>27.4027777777778</c:v>
                </c:pt>
                <c:pt idx="19731">
                  <c:v>27.404166666666701</c:v>
                </c:pt>
                <c:pt idx="19732">
                  <c:v>27.405555555555601</c:v>
                </c:pt>
                <c:pt idx="19733">
                  <c:v>27.406944444444399</c:v>
                </c:pt>
                <c:pt idx="19734">
                  <c:v>27.408333333333299</c:v>
                </c:pt>
                <c:pt idx="19735">
                  <c:v>27.4097222222222</c:v>
                </c:pt>
                <c:pt idx="19736">
                  <c:v>27.411111111111101</c:v>
                </c:pt>
                <c:pt idx="19737">
                  <c:v>27.412500000000001</c:v>
                </c:pt>
                <c:pt idx="19738">
                  <c:v>27.413888888888899</c:v>
                </c:pt>
                <c:pt idx="19739">
                  <c:v>27.415277777777799</c:v>
                </c:pt>
                <c:pt idx="19740">
                  <c:v>27.4166666666667</c:v>
                </c:pt>
                <c:pt idx="19741">
                  <c:v>27.4180555555556</c:v>
                </c:pt>
                <c:pt idx="19742">
                  <c:v>27.419444444444402</c:v>
                </c:pt>
                <c:pt idx="19743">
                  <c:v>27.420833333333299</c:v>
                </c:pt>
                <c:pt idx="19744">
                  <c:v>27.422222222222199</c:v>
                </c:pt>
                <c:pt idx="19745">
                  <c:v>27.4236111111111</c:v>
                </c:pt>
                <c:pt idx="19746">
                  <c:v>27.425000000000001</c:v>
                </c:pt>
                <c:pt idx="19747">
                  <c:v>27.426388888888901</c:v>
                </c:pt>
                <c:pt idx="19748">
                  <c:v>27.427777777777798</c:v>
                </c:pt>
                <c:pt idx="19749">
                  <c:v>27.429166666666699</c:v>
                </c:pt>
                <c:pt idx="19750">
                  <c:v>27.4305555555556</c:v>
                </c:pt>
                <c:pt idx="19751">
                  <c:v>27.431944444444401</c:v>
                </c:pt>
                <c:pt idx="19752">
                  <c:v>27.433333333333302</c:v>
                </c:pt>
                <c:pt idx="19753">
                  <c:v>27.434722222222199</c:v>
                </c:pt>
                <c:pt idx="19754">
                  <c:v>27.436111111111099</c:v>
                </c:pt>
                <c:pt idx="19755">
                  <c:v>27.4375</c:v>
                </c:pt>
                <c:pt idx="19756">
                  <c:v>27.438888888888901</c:v>
                </c:pt>
                <c:pt idx="19757">
                  <c:v>27.440277777777801</c:v>
                </c:pt>
                <c:pt idx="19758">
                  <c:v>27.441666666666698</c:v>
                </c:pt>
                <c:pt idx="19759">
                  <c:v>27.443055555555599</c:v>
                </c:pt>
                <c:pt idx="19760">
                  <c:v>27.4444444444444</c:v>
                </c:pt>
                <c:pt idx="19761">
                  <c:v>27.445833333333301</c:v>
                </c:pt>
                <c:pt idx="19762">
                  <c:v>27.447222222222202</c:v>
                </c:pt>
                <c:pt idx="19763">
                  <c:v>27.448611111111099</c:v>
                </c:pt>
                <c:pt idx="19764">
                  <c:v>27.45</c:v>
                </c:pt>
                <c:pt idx="19765">
                  <c:v>27.4513888888889</c:v>
                </c:pt>
                <c:pt idx="19766">
                  <c:v>27.452777777777801</c:v>
                </c:pt>
                <c:pt idx="19767">
                  <c:v>27.454166666666701</c:v>
                </c:pt>
                <c:pt idx="19768">
                  <c:v>27.455555555555598</c:v>
                </c:pt>
                <c:pt idx="19769">
                  <c:v>27.4569444444444</c:v>
                </c:pt>
                <c:pt idx="19770">
                  <c:v>27.4583333333333</c:v>
                </c:pt>
                <c:pt idx="19771">
                  <c:v>27.459722222222201</c:v>
                </c:pt>
                <c:pt idx="19772">
                  <c:v>27.461111111111101</c:v>
                </c:pt>
                <c:pt idx="19773">
                  <c:v>27.462499999999999</c:v>
                </c:pt>
                <c:pt idx="19774">
                  <c:v>27.463888888888899</c:v>
                </c:pt>
                <c:pt idx="19775">
                  <c:v>27.4652777777778</c:v>
                </c:pt>
                <c:pt idx="19776">
                  <c:v>27.466666666666701</c:v>
                </c:pt>
                <c:pt idx="19777">
                  <c:v>27.468055555555601</c:v>
                </c:pt>
                <c:pt idx="19778">
                  <c:v>27.469444444444399</c:v>
                </c:pt>
                <c:pt idx="19779">
                  <c:v>27.470833333333299</c:v>
                </c:pt>
                <c:pt idx="19780">
                  <c:v>27.4722222222222</c:v>
                </c:pt>
                <c:pt idx="19781">
                  <c:v>27.473611111111101</c:v>
                </c:pt>
                <c:pt idx="19782">
                  <c:v>27.475000000000001</c:v>
                </c:pt>
                <c:pt idx="19783">
                  <c:v>27.476388888888899</c:v>
                </c:pt>
                <c:pt idx="19784">
                  <c:v>27.477777777777799</c:v>
                </c:pt>
                <c:pt idx="19785">
                  <c:v>27.4791666666667</c:v>
                </c:pt>
                <c:pt idx="19786">
                  <c:v>27.4805555555556</c:v>
                </c:pt>
                <c:pt idx="19787">
                  <c:v>27.481944444444402</c:v>
                </c:pt>
                <c:pt idx="19788">
                  <c:v>27.483333333333299</c:v>
                </c:pt>
                <c:pt idx="19789">
                  <c:v>27.484722222222199</c:v>
                </c:pt>
                <c:pt idx="19790">
                  <c:v>27.4861111111111</c:v>
                </c:pt>
                <c:pt idx="19791">
                  <c:v>27.487500000000001</c:v>
                </c:pt>
                <c:pt idx="19792">
                  <c:v>27.488888888888901</c:v>
                </c:pt>
                <c:pt idx="19793">
                  <c:v>27.490277777777798</c:v>
                </c:pt>
                <c:pt idx="19794">
                  <c:v>27.491666666666699</c:v>
                </c:pt>
                <c:pt idx="19795">
                  <c:v>27.4930555555556</c:v>
                </c:pt>
                <c:pt idx="19796">
                  <c:v>27.494444444444401</c:v>
                </c:pt>
                <c:pt idx="19797">
                  <c:v>27.495833333333302</c:v>
                </c:pt>
                <c:pt idx="19798">
                  <c:v>27.497222222222199</c:v>
                </c:pt>
                <c:pt idx="19799">
                  <c:v>27.498611111111099</c:v>
                </c:pt>
                <c:pt idx="19800">
                  <c:v>27.5</c:v>
                </c:pt>
                <c:pt idx="19801">
                  <c:v>27.501388888888901</c:v>
                </c:pt>
                <c:pt idx="19802">
                  <c:v>27.502777777777801</c:v>
                </c:pt>
                <c:pt idx="19803">
                  <c:v>27.504166666666698</c:v>
                </c:pt>
                <c:pt idx="19804">
                  <c:v>27.505555555555599</c:v>
                </c:pt>
                <c:pt idx="19805">
                  <c:v>27.5069444444444</c:v>
                </c:pt>
                <c:pt idx="19806">
                  <c:v>27.508333333333301</c:v>
                </c:pt>
                <c:pt idx="19807">
                  <c:v>27.509722222222202</c:v>
                </c:pt>
                <c:pt idx="19808">
                  <c:v>27.511111111111099</c:v>
                </c:pt>
                <c:pt idx="19809">
                  <c:v>27.512499999999999</c:v>
                </c:pt>
                <c:pt idx="19810">
                  <c:v>27.5138888888889</c:v>
                </c:pt>
                <c:pt idx="19811">
                  <c:v>27.515277777777801</c:v>
                </c:pt>
                <c:pt idx="19812">
                  <c:v>27.516666666666701</c:v>
                </c:pt>
                <c:pt idx="19813">
                  <c:v>27.518055555555598</c:v>
                </c:pt>
                <c:pt idx="19814">
                  <c:v>27.5194444444444</c:v>
                </c:pt>
                <c:pt idx="19815">
                  <c:v>27.5208333333333</c:v>
                </c:pt>
                <c:pt idx="19816">
                  <c:v>27.522222222222201</c:v>
                </c:pt>
                <c:pt idx="19817">
                  <c:v>27.523611111111101</c:v>
                </c:pt>
                <c:pt idx="19818">
                  <c:v>27.524999999999999</c:v>
                </c:pt>
                <c:pt idx="19819">
                  <c:v>27.526388888888899</c:v>
                </c:pt>
                <c:pt idx="19820">
                  <c:v>27.5277777777778</c:v>
                </c:pt>
                <c:pt idx="19821">
                  <c:v>27.529166666666701</c:v>
                </c:pt>
                <c:pt idx="19822">
                  <c:v>27.530555555555601</c:v>
                </c:pt>
                <c:pt idx="19823">
                  <c:v>27.531944444444399</c:v>
                </c:pt>
                <c:pt idx="19824">
                  <c:v>27.533333333333299</c:v>
                </c:pt>
                <c:pt idx="19825">
                  <c:v>27.5347222222222</c:v>
                </c:pt>
                <c:pt idx="19826">
                  <c:v>27.536111111111101</c:v>
                </c:pt>
                <c:pt idx="19827">
                  <c:v>27.537500000000001</c:v>
                </c:pt>
                <c:pt idx="19828">
                  <c:v>27.538888888888899</c:v>
                </c:pt>
                <c:pt idx="19829">
                  <c:v>27.540277777777799</c:v>
                </c:pt>
                <c:pt idx="19830">
                  <c:v>27.5416666666667</c:v>
                </c:pt>
                <c:pt idx="19831">
                  <c:v>27.5430555555556</c:v>
                </c:pt>
                <c:pt idx="19832">
                  <c:v>27.544444444444402</c:v>
                </c:pt>
                <c:pt idx="19833">
                  <c:v>27.545833333333299</c:v>
                </c:pt>
                <c:pt idx="19834">
                  <c:v>27.547222222222199</c:v>
                </c:pt>
                <c:pt idx="19835">
                  <c:v>27.5486111111111</c:v>
                </c:pt>
                <c:pt idx="19836">
                  <c:v>27.55</c:v>
                </c:pt>
                <c:pt idx="19837">
                  <c:v>27.551388888888901</c:v>
                </c:pt>
                <c:pt idx="19838">
                  <c:v>27.552777777777798</c:v>
                </c:pt>
                <c:pt idx="19839">
                  <c:v>27.554166666666699</c:v>
                </c:pt>
                <c:pt idx="19840">
                  <c:v>27.5555555555556</c:v>
                </c:pt>
                <c:pt idx="19841">
                  <c:v>27.556944444444401</c:v>
                </c:pt>
                <c:pt idx="19842">
                  <c:v>27.558333333333302</c:v>
                </c:pt>
                <c:pt idx="19843">
                  <c:v>27.559722222222199</c:v>
                </c:pt>
                <c:pt idx="19844">
                  <c:v>27.561111111111099</c:v>
                </c:pt>
                <c:pt idx="19845">
                  <c:v>27.5625</c:v>
                </c:pt>
                <c:pt idx="19846">
                  <c:v>27.563888888888901</c:v>
                </c:pt>
                <c:pt idx="19847">
                  <c:v>27.565277777777801</c:v>
                </c:pt>
                <c:pt idx="19848">
                  <c:v>27.566666666666698</c:v>
                </c:pt>
                <c:pt idx="19849">
                  <c:v>27.568055555555599</c:v>
                </c:pt>
                <c:pt idx="19850">
                  <c:v>27.5694444444444</c:v>
                </c:pt>
                <c:pt idx="19851">
                  <c:v>27.570833333333301</c:v>
                </c:pt>
                <c:pt idx="19852">
                  <c:v>27.572222222222202</c:v>
                </c:pt>
                <c:pt idx="19853">
                  <c:v>27.573611111111099</c:v>
                </c:pt>
                <c:pt idx="19854">
                  <c:v>27.574999999999999</c:v>
                </c:pt>
                <c:pt idx="19855">
                  <c:v>27.5763888888889</c:v>
                </c:pt>
                <c:pt idx="19856">
                  <c:v>27.577777777777801</c:v>
                </c:pt>
                <c:pt idx="19857">
                  <c:v>27.579166666666701</c:v>
                </c:pt>
                <c:pt idx="19858">
                  <c:v>27.580555555555598</c:v>
                </c:pt>
                <c:pt idx="19859">
                  <c:v>27.5819444444444</c:v>
                </c:pt>
                <c:pt idx="19860">
                  <c:v>27.5833333333333</c:v>
                </c:pt>
                <c:pt idx="19861">
                  <c:v>27.584722222222201</c:v>
                </c:pt>
                <c:pt idx="19862">
                  <c:v>27.586111111111101</c:v>
                </c:pt>
                <c:pt idx="19863">
                  <c:v>27.587499999999999</c:v>
                </c:pt>
                <c:pt idx="19864">
                  <c:v>27.588888888888899</c:v>
                </c:pt>
                <c:pt idx="19865">
                  <c:v>27.5902777777778</c:v>
                </c:pt>
                <c:pt idx="19866">
                  <c:v>27.591666666666701</c:v>
                </c:pt>
                <c:pt idx="19867">
                  <c:v>27.593055555555601</c:v>
                </c:pt>
                <c:pt idx="19868">
                  <c:v>27.594444444444399</c:v>
                </c:pt>
                <c:pt idx="19869">
                  <c:v>27.595833333333299</c:v>
                </c:pt>
                <c:pt idx="19870">
                  <c:v>27.5972222222222</c:v>
                </c:pt>
                <c:pt idx="19871">
                  <c:v>27.598611111111101</c:v>
                </c:pt>
                <c:pt idx="19872">
                  <c:v>27.6</c:v>
                </c:pt>
                <c:pt idx="19873">
                  <c:v>27.601388888888899</c:v>
                </c:pt>
                <c:pt idx="19874">
                  <c:v>27.602777777777799</c:v>
                </c:pt>
                <c:pt idx="19875">
                  <c:v>27.6041666666667</c:v>
                </c:pt>
                <c:pt idx="19876">
                  <c:v>27.6055555555556</c:v>
                </c:pt>
                <c:pt idx="19877">
                  <c:v>27.606944444444402</c:v>
                </c:pt>
                <c:pt idx="19878">
                  <c:v>27.608333333333299</c:v>
                </c:pt>
                <c:pt idx="19879">
                  <c:v>27.609722222222199</c:v>
                </c:pt>
                <c:pt idx="19880">
                  <c:v>27.6111111111111</c:v>
                </c:pt>
                <c:pt idx="19881">
                  <c:v>27.612500000000001</c:v>
                </c:pt>
                <c:pt idx="19882">
                  <c:v>27.613888888888901</c:v>
                </c:pt>
                <c:pt idx="19883">
                  <c:v>27.615277777777798</c:v>
                </c:pt>
                <c:pt idx="19884">
                  <c:v>27.616666666666699</c:v>
                </c:pt>
                <c:pt idx="19885">
                  <c:v>27.6180555555556</c:v>
                </c:pt>
                <c:pt idx="19886">
                  <c:v>27.619444444444401</c:v>
                </c:pt>
                <c:pt idx="19887">
                  <c:v>27.620833333333302</c:v>
                </c:pt>
                <c:pt idx="19888">
                  <c:v>27.622222222222199</c:v>
                </c:pt>
                <c:pt idx="19889">
                  <c:v>27.623611111111099</c:v>
                </c:pt>
                <c:pt idx="19890">
                  <c:v>27.625</c:v>
                </c:pt>
                <c:pt idx="19891">
                  <c:v>27.626388888888901</c:v>
                </c:pt>
                <c:pt idx="19892">
                  <c:v>27.627777777777801</c:v>
                </c:pt>
                <c:pt idx="19893">
                  <c:v>27.629166666666698</c:v>
                </c:pt>
                <c:pt idx="19894">
                  <c:v>27.630555555555599</c:v>
                </c:pt>
                <c:pt idx="19895">
                  <c:v>27.6319444444444</c:v>
                </c:pt>
                <c:pt idx="19896">
                  <c:v>27.633333333333301</c:v>
                </c:pt>
                <c:pt idx="19897">
                  <c:v>27.634722222222202</c:v>
                </c:pt>
                <c:pt idx="19898">
                  <c:v>27.636111111111099</c:v>
                </c:pt>
                <c:pt idx="19899">
                  <c:v>27.637499999999999</c:v>
                </c:pt>
                <c:pt idx="19900">
                  <c:v>27.6388888888889</c:v>
                </c:pt>
                <c:pt idx="19901">
                  <c:v>27.640277777777801</c:v>
                </c:pt>
                <c:pt idx="19902">
                  <c:v>27.641666666666701</c:v>
                </c:pt>
                <c:pt idx="19903">
                  <c:v>27.643055555555598</c:v>
                </c:pt>
                <c:pt idx="19904">
                  <c:v>27.6444444444444</c:v>
                </c:pt>
                <c:pt idx="19905">
                  <c:v>27.6458333333333</c:v>
                </c:pt>
                <c:pt idx="19906">
                  <c:v>27.647222222222201</c:v>
                </c:pt>
                <c:pt idx="19907">
                  <c:v>27.648611111111101</c:v>
                </c:pt>
                <c:pt idx="19908">
                  <c:v>27.65</c:v>
                </c:pt>
                <c:pt idx="19909">
                  <c:v>27.651388888888899</c:v>
                </c:pt>
                <c:pt idx="19910">
                  <c:v>27.6527777777778</c:v>
                </c:pt>
                <c:pt idx="19911">
                  <c:v>27.654166666666701</c:v>
                </c:pt>
                <c:pt idx="19912">
                  <c:v>27.655555555555601</c:v>
                </c:pt>
                <c:pt idx="19913">
                  <c:v>27.656944444444399</c:v>
                </c:pt>
                <c:pt idx="19914">
                  <c:v>27.658333333333299</c:v>
                </c:pt>
                <c:pt idx="19915">
                  <c:v>27.6597222222222</c:v>
                </c:pt>
                <c:pt idx="19916">
                  <c:v>27.661111111111101</c:v>
                </c:pt>
                <c:pt idx="19917">
                  <c:v>27.662500000000001</c:v>
                </c:pt>
                <c:pt idx="19918">
                  <c:v>27.663888888888899</c:v>
                </c:pt>
                <c:pt idx="19919">
                  <c:v>27.665277777777799</c:v>
                </c:pt>
                <c:pt idx="19920">
                  <c:v>27.6666666666667</c:v>
                </c:pt>
                <c:pt idx="19921">
                  <c:v>27.6680555555556</c:v>
                </c:pt>
                <c:pt idx="19922">
                  <c:v>27.669444444444402</c:v>
                </c:pt>
                <c:pt idx="19923">
                  <c:v>27.670833333333299</c:v>
                </c:pt>
                <c:pt idx="19924">
                  <c:v>27.672222222222199</c:v>
                </c:pt>
                <c:pt idx="19925">
                  <c:v>27.6736111111111</c:v>
                </c:pt>
                <c:pt idx="19926">
                  <c:v>27.675000000000001</c:v>
                </c:pt>
                <c:pt idx="19927">
                  <c:v>27.676388888888901</c:v>
                </c:pt>
                <c:pt idx="19928">
                  <c:v>27.677777777777798</c:v>
                </c:pt>
                <c:pt idx="19929">
                  <c:v>27.679166666666699</c:v>
                </c:pt>
                <c:pt idx="19930">
                  <c:v>27.6805555555556</c:v>
                </c:pt>
                <c:pt idx="19931">
                  <c:v>27.681944444444401</c:v>
                </c:pt>
                <c:pt idx="19932">
                  <c:v>27.683333333333302</c:v>
                </c:pt>
                <c:pt idx="19933">
                  <c:v>27.684722222222199</c:v>
                </c:pt>
                <c:pt idx="19934">
                  <c:v>27.686111111111099</c:v>
                </c:pt>
                <c:pt idx="19935">
                  <c:v>27.6875</c:v>
                </c:pt>
                <c:pt idx="19936">
                  <c:v>27.688888888888901</c:v>
                </c:pt>
                <c:pt idx="19937">
                  <c:v>27.690277777777801</c:v>
                </c:pt>
                <c:pt idx="19938">
                  <c:v>27.691666666666698</c:v>
                </c:pt>
                <c:pt idx="19939">
                  <c:v>27.693055555555599</c:v>
                </c:pt>
                <c:pt idx="19940">
                  <c:v>27.6944444444444</c:v>
                </c:pt>
                <c:pt idx="19941">
                  <c:v>27.695833333333301</c:v>
                </c:pt>
                <c:pt idx="19942">
                  <c:v>27.697222222222202</c:v>
                </c:pt>
                <c:pt idx="19943">
                  <c:v>27.698611111111099</c:v>
                </c:pt>
                <c:pt idx="19944">
                  <c:v>27.7</c:v>
                </c:pt>
                <c:pt idx="19945">
                  <c:v>27.7013888888889</c:v>
                </c:pt>
                <c:pt idx="19946">
                  <c:v>27.702777777777801</c:v>
                </c:pt>
                <c:pt idx="19947">
                  <c:v>27.704166666666701</c:v>
                </c:pt>
                <c:pt idx="19948">
                  <c:v>27.705555555555598</c:v>
                </c:pt>
                <c:pt idx="19949">
                  <c:v>27.7069444444444</c:v>
                </c:pt>
                <c:pt idx="19950">
                  <c:v>27.7083333333333</c:v>
                </c:pt>
                <c:pt idx="19951">
                  <c:v>27.709722222222201</c:v>
                </c:pt>
                <c:pt idx="19952">
                  <c:v>27.711111111111101</c:v>
                </c:pt>
                <c:pt idx="19953">
                  <c:v>27.712499999999999</c:v>
                </c:pt>
                <c:pt idx="19954">
                  <c:v>27.713888888888899</c:v>
                </c:pt>
                <c:pt idx="19955">
                  <c:v>27.7152777777778</c:v>
                </c:pt>
                <c:pt idx="19956">
                  <c:v>27.716666666666701</c:v>
                </c:pt>
                <c:pt idx="19957">
                  <c:v>27.718055555555601</c:v>
                </c:pt>
                <c:pt idx="19958">
                  <c:v>27.719444444444399</c:v>
                </c:pt>
                <c:pt idx="19959">
                  <c:v>27.720833333333299</c:v>
                </c:pt>
                <c:pt idx="19960">
                  <c:v>27.7222222222222</c:v>
                </c:pt>
                <c:pt idx="19961">
                  <c:v>27.723611111111101</c:v>
                </c:pt>
                <c:pt idx="19962">
                  <c:v>27.725000000000001</c:v>
                </c:pt>
                <c:pt idx="19963">
                  <c:v>27.726388888888899</c:v>
                </c:pt>
                <c:pt idx="19964">
                  <c:v>27.727777777777799</c:v>
                </c:pt>
                <c:pt idx="19965">
                  <c:v>27.7291666666667</c:v>
                </c:pt>
                <c:pt idx="19966">
                  <c:v>27.7305555555556</c:v>
                </c:pt>
                <c:pt idx="19967">
                  <c:v>27.731944444444402</c:v>
                </c:pt>
                <c:pt idx="19968">
                  <c:v>27.733333333333299</c:v>
                </c:pt>
                <c:pt idx="19969">
                  <c:v>27.734722222222199</c:v>
                </c:pt>
                <c:pt idx="19970">
                  <c:v>27.7361111111111</c:v>
                </c:pt>
                <c:pt idx="19971">
                  <c:v>27.737500000000001</c:v>
                </c:pt>
                <c:pt idx="19972">
                  <c:v>27.738888888888901</c:v>
                </c:pt>
                <c:pt idx="19973">
                  <c:v>27.740277777777798</c:v>
                </c:pt>
                <c:pt idx="19974">
                  <c:v>27.741666666666699</c:v>
                </c:pt>
                <c:pt idx="19975">
                  <c:v>27.7430555555556</c:v>
                </c:pt>
                <c:pt idx="19976">
                  <c:v>27.744444444444401</c:v>
                </c:pt>
                <c:pt idx="19977">
                  <c:v>27.745833333333302</c:v>
                </c:pt>
                <c:pt idx="19978">
                  <c:v>27.747222222222199</c:v>
                </c:pt>
                <c:pt idx="19979">
                  <c:v>27.748611111111099</c:v>
                </c:pt>
                <c:pt idx="19980">
                  <c:v>27.75</c:v>
                </c:pt>
                <c:pt idx="19981">
                  <c:v>27.751388888888901</c:v>
                </c:pt>
                <c:pt idx="19982">
                  <c:v>27.752777777777801</c:v>
                </c:pt>
                <c:pt idx="19983">
                  <c:v>27.754166666666698</c:v>
                </c:pt>
                <c:pt idx="19984">
                  <c:v>27.755555555555599</c:v>
                </c:pt>
                <c:pt idx="19985">
                  <c:v>27.7569444444444</c:v>
                </c:pt>
                <c:pt idx="19986">
                  <c:v>27.758333333333301</c:v>
                </c:pt>
                <c:pt idx="19987">
                  <c:v>27.759722222222202</c:v>
                </c:pt>
                <c:pt idx="19988">
                  <c:v>27.761111111111099</c:v>
                </c:pt>
                <c:pt idx="19989">
                  <c:v>27.762499999999999</c:v>
                </c:pt>
                <c:pt idx="19990">
                  <c:v>27.7638888888889</c:v>
                </c:pt>
                <c:pt idx="19991">
                  <c:v>27.765277777777801</c:v>
                </c:pt>
                <c:pt idx="19992">
                  <c:v>27.766666666666701</c:v>
                </c:pt>
                <c:pt idx="19993">
                  <c:v>27.768055555555598</c:v>
                </c:pt>
                <c:pt idx="19994">
                  <c:v>27.7694444444444</c:v>
                </c:pt>
                <c:pt idx="19995">
                  <c:v>27.7708333333333</c:v>
                </c:pt>
                <c:pt idx="19996">
                  <c:v>27.772222222222201</c:v>
                </c:pt>
                <c:pt idx="19997">
                  <c:v>27.773611111111101</c:v>
                </c:pt>
                <c:pt idx="19998">
                  <c:v>27.774999999999999</c:v>
                </c:pt>
                <c:pt idx="19999">
                  <c:v>27.776388888888899</c:v>
                </c:pt>
                <c:pt idx="20000">
                  <c:v>27.7777777777778</c:v>
                </c:pt>
                <c:pt idx="20001">
                  <c:v>27.779166666666701</c:v>
                </c:pt>
                <c:pt idx="20002">
                  <c:v>27.780555555555601</c:v>
                </c:pt>
                <c:pt idx="20003">
                  <c:v>27.781944444444399</c:v>
                </c:pt>
                <c:pt idx="20004">
                  <c:v>27.783333333333299</c:v>
                </c:pt>
                <c:pt idx="20005">
                  <c:v>27.7847222222222</c:v>
                </c:pt>
                <c:pt idx="20006">
                  <c:v>27.786111111111101</c:v>
                </c:pt>
                <c:pt idx="20007">
                  <c:v>27.787500000000001</c:v>
                </c:pt>
                <c:pt idx="20008">
                  <c:v>27.788888888888899</c:v>
                </c:pt>
                <c:pt idx="20009">
                  <c:v>27.790277777777799</c:v>
                </c:pt>
                <c:pt idx="20010">
                  <c:v>27.7916666666667</c:v>
                </c:pt>
                <c:pt idx="20011">
                  <c:v>27.7930555555556</c:v>
                </c:pt>
                <c:pt idx="20012">
                  <c:v>27.794444444444402</c:v>
                </c:pt>
                <c:pt idx="20013">
                  <c:v>27.795833333333299</c:v>
                </c:pt>
                <c:pt idx="20014">
                  <c:v>27.797222222222199</c:v>
                </c:pt>
                <c:pt idx="20015">
                  <c:v>27.7986111111111</c:v>
                </c:pt>
                <c:pt idx="20016">
                  <c:v>27.8</c:v>
                </c:pt>
                <c:pt idx="20017">
                  <c:v>27.801388888888901</c:v>
                </c:pt>
                <c:pt idx="20018">
                  <c:v>27.802777777777798</c:v>
                </c:pt>
                <c:pt idx="20019">
                  <c:v>27.804166666666699</c:v>
                </c:pt>
                <c:pt idx="20020">
                  <c:v>27.8055555555556</c:v>
                </c:pt>
                <c:pt idx="20021">
                  <c:v>27.806944444444401</c:v>
                </c:pt>
                <c:pt idx="20022">
                  <c:v>27.808333333333302</c:v>
                </c:pt>
                <c:pt idx="20023">
                  <c:v>27.809722222222199</c:v>
                </c:pt>
                <c:pt idx="20024">
                  <c:v>27.811111111111099</c:v>
                </c:pt>
                <c:pt idx="20025">
                  <c:v>27.8125</c:v>
                </c:pt>
                <c:pt idx="20026">
                  <c:v>27.813888888888901</c:v>
                </c:pt>
                <c:pt idx="20027">
                  <c:v>27.815277777777801</c:v>
                </c:pt>
                <c:pt idx="20028">
                  <c:v>27.816666666666698</c:v>
                </c:pt>
                <c:pt idx="20029">
                  <c:v>27.818055555555599</c:v>
                </c:pt>
                <c:pt idx="20030">
                  <c:v>27.8194444444444</c:v>
                </c:pt>
                <c:pt idx="20031">
                  <c:v>27.820833333333301</c:v>
                </c:pt>
                <c:pt idx="20032">
                  <c:v>27.822222222222202</c:v>
                </c:pt>
                <c:pt idx="20033">
                  <c:v>27.823611111111099</c:v>
                </c:pt>
                <c:pt idx="20034">
                  <c:v>27.824999999999999</c:v>
                </c:pt>
                <c:pt idx="20035">
                  <c:v>27.8263888888889</c:v>
                </c:pt>
                <c:pt idx="20036">
                  <c:v>27.827777777777801</c:v>
                </c:pt>
                <c:pt idx="20037">
                  <c:v>27.829166666666701</c:v>
                </c:pt>
                <c:pt idx="20038">
                  <c:v>27.830555555555598</c:v>
                </c:pt>
                <c:pt idx="20039">
                  <c:v>27.8319444444444</c:v>
                </c:pt>
                <c:pt idx="20040">
                  <c:v>27.8333333333333</c:v>
                </c:pt>
                <c:pt idx="20041">
                  <c:v>27.834722222222201</c:v>
                </c:pt>
                <c:pt idx="20042">
                  <c:v>27.836111111111101</c:v>
                </c:pt>
                <c:pt idx="20043">
                  <c:v>27.837499999999999</c:v>
                </c:pt>
                <c:pt idx="20044">
                  <c:v>27.838888888888899</c:v>
                </c:pt>
                <c:pt idx="20045">
                  <c:v>27.8402777777778</c:v>
                </c:pt>
                <c:pt idx="20046">
                  <c:v>27.841666666666701</c:v>
                </c:pt>
                <c:pt idx="20047">
                  <c:v>27.843055555555601</c:v>
                </c:pt>
                <c:pt idx="20048">
                  <c:v>27.844444444444399</c:v>
                </c:pt>
                <c:pt idx="20049">
                  <c:v>27.845833333333299</c:v>
                </c:pt>
                <c:pt idx="20050">
                  <c:v>27.8472222222222</c:v>
                </c:pt>
                <c:pt idx="20051">
                  <c:v>27.848611111111101</c:v>
                </c:pt>
                <c:pt idx="20052">
                  <c:v>27.85</c:v>
                </c:pt>
                <c:pt idx="20053">
                  <c:v>27.851388888888899</c:v>
                </c:pt>
                <c:pt idx="20054">
                  <c:v>27.852777777777799</c:v>
                </c:pt>
                <c:pt idx="20055">
                  <c:v>27.8541666666667</c:v>
                </c:pt>
                <c:pt idx="20056">
                  <c:v>27.8555555555556</c:v>
                </c:pt>
                <c:pt idx="20057">
                  <c:v>27.856944444444402</c:v>
                </c:pt>
                <c:pt idx="20058">
                  <c:v>27.858333333333299</c:v>
                </c:pt>
                <c:pt idx="20059">
                  <c:v>27.859722222222199</c:v>
                </c:pt>
                <c:pt idx="20060">
                  <c:v>27.8611111111111</c:v>
                </c:pt>
                <c:pt idx="20061">
                  <c:v>27.862500000000001</c:v>
                </c:pt>
                <c:pt idx="20062">
                  <c:v>27.863888888888901</c:v>
                </c:pt>
                <c:pt idx="20063">
                  <c:v>27.865277777777798</c:v>
                </c:pt>
                <c:pt idx="20064">
                  <c:v>27.866666666666699</c:v>
                </c:pt>
                <c:pt idx="20065">
                  <c:v>27.8680555555556</c:v>
                </c:pt>
                <c:pt idx="20066">
                  <c:v>27.869444444444401</c:v>
                </c:pt>
                <c:pt idx="20067">
                  <c:v>27.870833333333302</c:v>
                </c:pt>
                <c:pt idx="20068">
                  <c:v>27.872222222222199</c:v>
                </c:pt>
                <c:pt idx="20069">
                  <c:v>27.873611111111099</c:v>
                </c:pt>
                <c:pt idx="20070">
                  <c:v>27.875</c:v>
                </c:pt>
                <c:pt idx="20071">
                  <c:v>27.876388888888901</c:v>
                </c:pt>
                <c:pt idx="20072">
                  <c:v>27.877777777777801</c:v>
                </c:pt>
                <c:pt idx="20073">
                  <c:v>27.879166666666698</c:v>
                </c:pt>
                <c:pt idx="20074">
                  <c:v>27.880555555555599</c:v>
                </c:pt>
                <c:pt idx="20075">
                  <c:v>27.8819444444444</c:v>
                </c:pt>
                <c:pt idx="20076">
                  <c:v>27.883333333333301</c:v>
                </c:pt>
                <c:pt idx="20077">
                  <c:v>27.884722222222202</c:v>
                </c:pt>
                <c:pt idx="20078">
                  <c:v>27.886111111111099</c:v>
                </c:pt>
                <c:pt idx="20079">
                  <c:v>27.887499999999999</c:v>
                </c:pt>
                <c:pt idx="20080">
                  <c:v>27.8888888888889</c:v>
                </c:pt>
                <c:pt idx="20081">
                  <c:v>27.890277777777801</c:v>
                </c:pt>
                <c:pt idx="20082">
                  <c:v>27.891666666666701</c:v>
                </c:pt>
                <c:pt idx="20083">
                  <c:v>27.893055555555598</c:v>
                </c:pt>
                <c:pt idx="20084">
                  <c:v>27.8944444444444</c:v>
                </c:pt>
                <c:pt idx="20085">
                  <c:v>27.8958333333333</c:v>
                </c:pt>
                <c:pt idx="20086">
                  <c:v>27.897222222222201</c:v>
                </c:pt>
                <c:pt idx="20087">
                  <c:v>27.898611111111101</c:v>
                </c:pt>
                <c:pt idx="20088">
                  <c:v>27.9</c:v>
                </c:pt>
                <c:pt idx="20089">
                  <c:v>27.901388888888899</c:v>
                </c:pt>
                <c:pt idx="20090">
                  <c:v>27.9027777777778</c:v>
                </c:pt>
                <c:pt idx="20091">
                  <c:v>27.904166666666701</c:v>
                </c:pt>
                <c:pt idx="20092">
                  <c:v>27.905555555555601</c:v>
                </c:pt>
                <c:pt idx="20093">
                  <c:v>27.906944444444399</c:v>
                </c:pt>
                <c:pt idx="20094">
                  <c:v>27.908333333333299</c:v>
                </c:pt>
                <c:pt idx="20095">
                  <c:v>27.9097222222222</c:v>
                </c:pt>
                <c:pt idx="20096">
                  <c:v>27.911111111111101</c:v>
                </c:pt>
                <c:pt idx="20097">
                  <c:v>27.912500000000001</c:v>
                </c:pt>
                <c:pt idx="20098">
                  <c:v>27.913888888888899</c:v>
                </c:pt>
                <c:pt idx="20099">
                  <c:v>27.915277777777799</c:v>
                </c:pt>
                <c:pt idx="20100">
                  <c:v>27.9166666666667</c:v>
                </c:pt>
                <c:pt idx="20101">
                  <c:v>27.9180555555556</c:v>
                </c:pt>
                <c:pt idx="20102">
                  <c:v>27.919444444444402</c:v>
                </c:pt>
                <c:pt idx="20103">
                  <c:v>27.920833333333299</c:v>
                </c:pt>
                <c:pt idx="20104">
                  <c:v>27.922222222222199</c:v>
                </c:pt>
                <c:pt idx="20105">
                  <c:v>27.9236111111111</c:v>
                </c:pt>
                <c:pt idx="20106">
                  <c:v>27.925000000000001</c:v>
                </c:pt>
                <c:pt idx="20107">
                  <c:v>27.926388888888901</c:v>
                </c:pt>
                <c:pt idx="20108">
                  <c:v>27.927777777777798</c:v>
                </c:pt>
                <c:pt idx="20109">
                  <c:v>27.929166666666699</c:v>
                </c:pt>
                <c:pt idx="20110">
                  <c:v>27.9305555555556</c:v>
                </c:pt>
                <c:pt idx="20111">
                  <c:v>27.931944444444401</c:v>
                </c:pt>
                <c:pt idx="20112">
                  <c:v>27.933333333333302</c:v>
                </c:pt>
                <c:pt idx="20113">
                  <c:v>27.934722222222199</c:v>
                </c:pt>
                <c:pt idx="20114">
                  <c:v>27.936111111111099</c:v>
                </c:pt>
                <c:pt idx="20115">
                  <c:v>27.9375</c:v>
                </c:pt>
                <c:pt idx="20116">
                  <c:v>27.938888888888901</c:v>
                </c:pt>
                <c:pt idx="20117">
                  <c:v>27.940277777777801</c:v>
                </c:pt>
                <c:pt idx="20118">
                  <c:v>27.941666666666698</c:v>
                </c:pt>
                <c:pt idx="20119">
                  <c:v>27.943055555555599</c:v>
                </c:pt>
                <c:pt idx="20120">
                  <c:v>27.9444444444444</c:v>
                </c:pt>
                <c:pt idx="20121">
                  <c:v>27.945833333333301</c:v>
                </c:pt>
                <c:pt idx="20122">
                  <c:v>27.947222222222202</c:v>
                </c:pt>
                <c:pt idx="20123">
                  <c:v>27.948611111111099</c:v>
                </c:pt>
                <c:pt idx="20124">
                  <c:v>27.95</c:v>
                </c:pt>
                <c:pt idx="20125">
                  <c:v>27.9513888888889</c:v>
                </c:pt>
                <c:pt idx="20126">
                  <c:v>27.952777777777801</c:v>
                </c:pt>
                <c:pt idx="20127">
                  <c:v>27.954166666666701</c:v>
                </c:pt>
                <c:pt idx="20128">
                  <c:v>27.955555555555598</c:v>
                </c:pt>
                <c:pt idx="20129">
                  <c:v>27.9569444444444</c:v>
                </c:pt>
                <c:pt idx="20130">
                  <c:v>27.9583333333333</c:v>
                </c:pt>
                <c:pt idx="20131">
                  <c:v>27.959722222222201</c:v>
                </c:pt>
                <c:pt idx="20132">
                  <c:v>27.961111111111101</c:v>
                </c:pt>
                <c:pt idx="20133">
                  <c:v>27.962499999999999</c:v>
                </c:pt>
                <c:pt idx="20134">
                  <c:v>27.963888888888899</c:v>
                </c:pt>
                <c:pt idx="20135">
                  <c:v>27.9652777777778</c:v>
                </c:pt>
                <c:pt idx="20136">
                  <c:v>27.966666666666701</c:v>
                </c:pt>
                <c:pt idx="20137">
                  <c:v>27.968055555555601</c:v>
                </c:pt>
                <c:pt idx="20138">
                  <c:v>27.969444444444399</c:v>
                </c:pt>
                <c:pt idx="20139">
                  <c:v>27.970833333333299</c:v>
                </c:pt>
                <c:pt idx="20140">
                  <c:v>27.9722222222222</c:v>
                </c:pt>
                <c:pt idx="20141">
                  <c:v>27.973611111111101</c:v>
                </c:pt>
                <c:pt idx="20142">
                  <c:v>27.975000000000001</c:v>
                </c:pt>
                <c:pt idx="20143">
                  <c:v>27.976388888888899</c:v>
                </c:pt>
                <c:pt idx="20144">
                  <c:v>27.977777777777799</c:v>
                </c:pt>
                <c:pt idx="20145">
                  <c:v>27.9791666666667</c:v>
                </c:pt>
                <c:pt idx="20146">
                  <c:v>27.9805555555556</c:v>
                </c:pt>
                <c:pt idx="20147">
                  <c:v>27.981944444444402</c:v>
                </c:pt>
                <c:pt idx="20148">
                  <c:v>27.983333333333299</c:v>
                </c:pt>
                <c:pt idx="20149">
                  <c:v>27.984722222222199</c:v>
                </c:pt>
                <c:pt idx="20150">
                  <c:v>27.9861111111111</c:v>
                </c:pt>
                <c:pt idx="20151">
                  <c:v>27.987500000000001</c:v>
                </c:pt>
                <c:pt idx="20152">
                  <c:v>27.988888888888901</c:v>
                </c:pt>
                <c:pt idx="20153">
                  <c:v>27.990277777777798</c:v>
                </c:pt>
                <c:pt idx="20154">
                  <c:v>27.991666666666699</c:v>
                </c:pt>
                <c:pt idx="20155">
                  <c:v>27.9930555555556</c:v>
                </c:pt>
                <c:pt idx="20156">
                  <c:v>27.994444444444401</c:v>
                </c:pt>
                <c:pt idx="20157">
                  <c:v>27.995833333333302</c:v>
                </c:pt>
                <c:pt idx="20158">
                  <c:v>27.997222222222199</c:v>
                </c:pt>
                <c:pt idx="20159">
                  <c:v>27.998611111111099</c:v>
                </c:pt>
                <c:pt idx="20160">
                  <c:v>28</c:v>
                </c:pt>
                <c:pt idx="20161">
                  <c:v>28.001388888888901</c:v>
                </c:pt>
                <c:pt idx="20162">
                  <c:v>28.002777777777801</c:v>
                </c:pt>
                <c:pt idx="20163">
                  <c:v>28.004166666666698</c:v>
                </c:pt>
                <c:pt idx="20164">
                  <c:v>28.005555555555599</c:v>
                </c:pt>
                <c:pt idx="20165">
                  <c:v>28.0069444444444</c:v>
                </c:pt>
                <c:pt idx="20166">
                  <c:v>28.008333333333301</c:v>
                </c:pt>
                <c:pt idx="20167">
                  <c:v>28.009722222222202</c:v>
                </c:pt>
                <c:pt idx="20168">
                  <c:v>28.011111111111099</c:v>
                </c:pt>
                <c:pt idx="20169">
                  <c:v>28.012499999999999</c:v>
                </c:pt>
                <c:pt idx="20170">
                  <c:v>28.0138888888889</c:v>
                </c:pt>
                <c:pt idx="20171">
                  <c:v>28.015277777777801</c:v>
                </c:pt>
                <c:pt idx="20172">
                  <c:v>28.016666666666701</c:v>
                </c:pt>
                <c:pt idx="20173">
                  <c:v>28.018055555555598</c:v>
                </c:pt>
                <c:pt idx="20174">
                  <c:v>28.0194444444444</c:v>
                </c:pt>
                <c:pt idx="20175">
                  <c:v>28.0208333333333</c:v>
                </c:pt>
                <c:pt idx="20176">
                  <c:v>28.022222222222201</c:v>
                </c:pt>
                <c:pt idx="20177">
                  <c:v>28.023611111111101</c:v>
                </c:pt>
                <c:pt idx="20178">
                  <c:v>28.024999999999999</c:v>
                </c:pt>
                <c:pt idx="20179">
                  <c:v>28.026388888888899</c:v>
                </c:pt>
                <c:pt idx="20180">
                  <c:v>28.0277777777778</c:v>
                </c:pt>
                <c:pt idx="20181">
                  <c:v>28.029166666666701</c:v>
                </c:pt>
                <c:pt idx="20182">
                  <c:v>28.030555555555601</c:v>
                </c:pt>
                <c:pt idx="20183">
                  <c:v>28.031944444444399</c:v>
                </c:pt>
                <c:pt idx="20184">
                  <c:v>28.033333333333299</c:v>
                </c:pt>
                <c:pt idx="20185">
                  <c:v>28.0347222222222</c:v>
                </c:pt>
                <c:pt idx="20186">
                  <c:v>28.036111111111101</c:v>
                </c:pt>
                <c:pt idx="20187">
                  <c:v>28.037500000000001</c:v>
                </c:pt>
                <c:pt idx="20188">
                  <c:v>28.038888888888899</c:v>
                </c:pt>
                <c:pt idx="20189">
                  <c:v>28.040277777777799</c:v>
                </c:pt>
                <c:pt idx="20190">
                  <c:v>28.0416666666667</c:v>
                </c:pt>
                <c:pt idx="20191">
                  <c:v>28.0430555555556</c:v>
                </c:pt>
                <c:pt idx="20192">
                  <c:v>28.044444444444402</c:v>
                </c:pt>
                <c:pt idx="20193">
                  <c:v>28.045833333333299</c:v>
                </c:pt>
                <c:pt idx="20194">
                  <c:v>28.047222222222199</c:v>
                </c:pt>
                <c:pt idx="20195">
                  <c:v>28.0486111111111</c:v>
                </c:pt>
                <c:pt idx="20196">
                  <c:v>28.05</c:v>
                </c:pt>
                <c:pt idx="20197">
                  <c:v>28.051388888888901</c:v>
                </c:pt>
                <c:pt idx="20198">
                  <c:v>28.052777777777798</c:v>
                </c:pt>
                <c:pt idx="20199">
                  <c:v>28.054166666666699</c:v>
                </c:pt>
                <c:pt idx="20200">
                  <c:v>28.0555555555556</c:v>
                </c:pt>
                <c:pt idx="20201">
                  <c:v>28.056944444444401</c:v>
                </c:pt>
                <c:pt idx="20202">
                  <c:v>28.058333333333302</c:v>
                </c:pt>
                <c:pt idx="20203">
                  <c:v>28.059722222222199</c:v>
                </c:pt>
                <c:pt idx="20204">
                  <c:v>28.061111111111099</c:v>
                </c:pt>
                <c:pt idx="20205">
                  <c:v>28.0625</c:v>
                </c:pt>
                <c:pt idx="20206">
                  <c:v>28.063888888888901</c:v>
                </c:pt>
                <c:pt idx="20207">
                  <c:v>28.065277777777801</c:v>
                </c:pt>
                <c:pt idx="20208">
                  <c:v>28.066666666666698</c:v>
                </c:pt>
                <c:pt idx="20209">
                  <c:v>28.068055555555599</c:v>
                </c:pt>
                <c:pt idx="20210">
                  <c:v>28.0694444444444</c:v>
                </c:pt>
                <c:pt idx="20211">
                  <c:v>28.070833333333301</c:v>
                </c:pt>
                <c:pt idx="20212">
                  <c:v>28.072222222222202</c:v>
                </c:pt>
                <c:pt idx="20213">
                  <c:v>28.073611111111099</c:v>
                </c:pt>
                <c:pt idx="20214">
                  <c:v>28.074999999999999</c:v>
                </c:pt>
                <c:pt idx="20215">
                  <c:v>28.0763888888889</c:v>
                </c:pt>
                <c:pt idx="20216">
                  <c:v>28.077777777777801</c:v>
                </c:pt>
                <c:pt idx="20217">
                  <c:v>28.079166666666701</c:v>
                </c:pt>
                <c:pt idx="20218">
                  <c:v>28.080555555555598</c:v>
                </c:pt>
                <c:pt idx="20219">
                  <c:v>28.0819444444444</c:v>
                </c:pt>
                <c:pt idx="20220">
                  <c:v>28.0833333333333</c:v>
                </c:pt>
                <c:pt idx="20221">
                  <c:v>28.084722222222201</c:v>
                </c:pt>
                <c:pt idx="20222">
                  <c:v>28.086111111111101</c:v>
                </c:pt>
                <c:pt idx="20223">
                  <c:v>28.087499999999999</c:v>
                </c:pt>
                <c:pt idx="20224">
                  <c:v>28.088888888888899</c:v>
                </c:pt>
                <c:pt idx="20225">
                  <c:v>28.0902777777778</c:v>
                </c:pt>
                <c:pt idx="20226">
                  <c:v>28.091666666666701</c:v>
                </c:pt>
                <c:pt idx="20227">
                  <c:v>28.093055555555601</c:v>
                </c:pt>
                <c:pt idx="20228">
                  <c:v>28.094444444444399</c:v>
                </c:pt>
                <c:pt idx="20229">
                  <c:v>28.095833333333299</c:v>
                </c:pt>
                <c:pt idx="20230">
                  <c:v>28.0972222222222</c:v>
                </c:pt>
                <c:pt idx="20231">
                  <c:v>28.098611111111101</c:v>
                </c:pt>
                <c:pt idx="20232">
                  <c:v>28.1</c:v>
                </c:pt>
                <c:pt idx="20233">
                  <c:v>28.101388888888899</c:v>
                </c:pt>
                <c:pt idx="20234">
                  <c:v>28.102777777777799</c:v>
                </c:pt>
                <c:pt idx="20235">
                  <c:v>28.1041666666667</c:v>
                </c:pt>
                <c:pt idx="20236">
                  <c:v>28.1055555555556</c:v>
                </c:pt>
                <c:pt idx="20237">
                  <c:v>28.106944444444402</c:v>
                </c:pt>
                <c:pt idx="20238">
                  <c:v>28.108333333333299</c:v>
                </c:pt>
                <c:pt idx="20239">
                  <c:v>28.109722222222199</c:v>
                </c:pt>
                <c:pt idx="20240">
                  <c:v>28.1111111111111</c:v>
                </c:pt>
                <c:pt idx="20241">
                  <c:v>28.112500000000001</c:v>
                </c:pt>
                <c:pt idx="20242">
                  <c:v>28.113888888888901</c:v>
                </c:pt>
                <c:pt idx="20243">
                  <c:v>28.115277777777798</c:v>
                </c:pt>
                <c:pt idx="20244">
                  <c:v>28.116666666666699</c:v>
                </c:pt>
                <c:pt idx="20245">
                  <c:v>28.1180555555556</c:v>
                </c:pt>
                <c:pt idx="20246">
                  <c:v>28.119444444444401</c:v>
                </c:pt>
                <c:pt idx="20247">
                  <c:v>28.120833333333302</c:v>
                </c:pt>
                <c:pt idx="20248">
                  <c:v>28.122222222222199</c:v>
                </c:pt>
                <c:pt idx="20249">
                  <c:v>28.123611111111099</c:v>
                </c:pt>
                <c:pt idx="20250">
                  <c:v>28.125</c:v>
                </c:pt>
                <c:pt idx="20251">
                  <c:v>28.126388888888901</c:v>
                </c:pt>
                <c:pt idx="20252">
                  <c:v>28.127777777777801</c:v>
                </c:pt>
                <c:pt idx="20253">
                  <c:v>28.129166666666698</c:v>
                </c:pt>
                <c:pt idx="20254">
                  <c:v>28.130555555555599</c:v>
                </c:pt>
                <c:pt idx="20255">
                  <c:v>28.1319444444444</c:v>
                </c:pt>
                <c:pt idx="20256">
                  <c:v>28.133333333333301</c:v>
                </c:pt>
                <c:pt idx="20257">
                  <c:v>28.134722222222202</c:v>
                </c:pt>
                <c:pt idx="20258">
                  <c:v>28.136111111111099</c:v>
                </c:pt>
                <c:pt idx="20259">
                  <c:v>28.137499999999999</c:v>
                </c:pt>
                <c:pt idx="20260">
                  <c:v>28.1388888888889</c:v>
                </c:pt>
                <c:pt idx="20261">
                  <c:v>28.140277777777801</c:v>
                </c:pt>
                <c:pt idx="20262">
                  <c:v>28.141666666666701</c:v>
                </c:pt>
                <c:pt idx="20263">
                  <c:v>28.143055555555598</c:v>
                </c:pt>
                <c:pt idx="20264">
                  <c:v>28.1444444444444</c:v>
                </c:pt>
                <c:pt idx="20265">
                  <c:v>28.1458333333333</c:v>
                </c:pt>
                <c:pt idx="20266">
                  <c:v>28.147222222222201</c:v>
                </c:pt>
                <c:pt idx="20267">
                  <c:v>28.148611111111101</c:v>
                </c:pt>
                <c:pt idx="20268">
                  <c:v>28.15</c:v>
                </c:pt>
                <c:pt idx="20269">
                  <c:v>28.151388888888899</c:v>
                </c:pt>
                <c:pt idx="20270">
                  <c:v>28.1527777777778</c:v>
                </c:pt>
                <c:pt idx="20271">
                  <c:v>28.154166666666701</c:v>
                </c:pt>
                <c:pt idx="20272">
                  <c:v>28.155555555555601</c:v>
                </c:pt>
                <c:pt idx="20273">
                  <c:v>28.156944444444399</c:v>
                </c:pt>
                <c:pt idx="20274">
                  <c:v>28.158333333333299</c:v>
                </c:pt>
                <c:pt idx="20275">
                  <c:v>28.1597222222222</c:v>
                </c:pt>
                <c:pt idx="20276">
                  <c:v>28.161111111111101</c:v>
                </c:pt>
                <c:pt idx="20277">
                  <c:v>28.162500000000001</c:v>
                </c:pt>
                <c:pt idx="20278">
                  <c:v>28.163888888888899</c:v>
                </c:pt>
                <c:pt idx="20279">
                  <c:v>28.165277777777799</c:v>
                </c:pt>
                <c:pt idx="20280">
                  <c:v>28.1666666666667</c:v>
                </c:pt>
                <c:pt idx="20281">
                  <c:v>28.1680555555556</c:v>
                </c:pt>
                <c:pt idx="20282">
                  <c:v>28.169444444444402</c:v>
                </c:pt>
                <c:pt idx="20283">
                  <c:v>28.170833333333299</c:v>
                </c:pt>
                <c:pt idx="20284">
                  <c:v>28.172222222222199</c:v>
                </c:pt>
                <c:pt idx="20285">
                  <c:v>28.1736111111111</c:v>
                </c:pt>
                <c:pt idx="20286">
                  <c:v>28.175000000000001</c:v>
                </c:pt>
                <c:pt idx="20287">
                  <c:v>28.176388888888901</c:v>
                </c:pt>
                <c:pt idx="20288">
                  <c:v>28.177777777777798</c:v>
                </c:pt>
                <c:pt idx="20289">
                  <c:v>28.179166666666699</c:v>
                </c:pt>
                <c:pt idx="20290">
                  <c:v>28.1805555555556</c:v>
                </c:pt>
                <c:pt idx="20291">
                  <c:v>28.181944444444401</c:v>
                </c:pt>
                <c:pt idx="20292">
                  <c:v>28.183333333333302</c:v>
                </c:pt>
                <c:pt idx="20293">
                  <c:v>28.184722222222199</c:v>
                </c:pt>
                <c:pt idx="20294">
                  <c:v>28.186111111111099</c:v>
                </c:pt>
                <c:pt idx="20295">
                  <c:v>28.1875</c:v>
                </c:pt>
                <c:pt idx="20296">
                  <c:v>28.188888888888901</c:v>
                </c:pt>
                <c:pt idx="20297">
                  <c:v>28.190277777777801</c:v>
                </c:pt>
                <c:pt idx="20298">
                  <c:v>28.191666666666698</c:v>
                </c:pt>
                <c:pt idx="20299">
                  <c:v>28.193055555555599</c:v>
                </c:pt>
                <c:pt idx="20300">
                  <c:v>28.1944444444444</c:v>
                </c:pt>
                <c:pt idx="20301">
                  <c:v>28.195833333333301</c:v>
                </c:pt>
                <c:pt idx="20302">
                  <c:v>28.197222222222202</c:v>
                </c:pt>
                <c:pt idx="20303">
                  <c:v>28.198611111111099</c:v>
                </c:pt>
                <c:pt idx="20304">
                  <c:v>28.2</c:v>
                </c:pt>
                <c:pt idx="20305">
                  <c:v>28.2013888888889</c:v>
                </c:pt>
                <c:pt idx="20306">
                  <c:v>28.202777777777801</c:v>
                </c:pt>
                <c:pt idx="20307">
                  <c:v>28.204166666666701</c:v>
                </c:pt>
                <c:pt idx="20308">
                  <c:v>28.205555555555598</c:v>
                </c:pt>
                <c:pt idx="20309">
                  <c:v>28.2069444444444</c:v>
                </c:pt>
                <c:pt idx="20310">
                  <c:v>28.2083333333333</c:v>
                </c:pt>
                <c:pt idx="20311">
                  <c:v>28.209722222222201</c:v>
                </c:pt>
                <c:pt idx="20312">
                  <c:v>28.211111111111101</c:v>
                </c:pt>
                <c:pt idx="20313">
                  <c:v>28.212499999999999</c:v>
                </c:pt>
                <c:pt idx="20314">
                  <c:v>28.213888888888899</c:v>
                </c:pt>
                <c:pt idx="20315">
                  <c:v>28.2152777777778</c:v>
                </c:pt>
                <c:pt idx="20316">
                  <c:v>28.216666666666701</c:v>
                </c:pt>
                <c:pt idx="20317">
                  <c:v>28.218055555555601</c:v>
                </c:pt>
                <c:pt idx="20318">
                  <c:v>28.219444444444399</c:v>
                </c:pt>
                <c:pt idx="20319">
                  <c:v>28.220833333333299</c:v>
                </c:pt>
                <c:pt idx="20320">
                  <c:v>28.2222222222222</c:v>
                </c:pt>
                <c:pt idx="20321">
                  <c:v>28.223611111111101</c:v>
                </c:pt>
                <c:pt idx="20322">
                  <c:v>28.225000000000001</c:v>
                </c:pt>
                <c:pt idx="20323">
                  <c:v>28.226388888888899</c:v>
                </c:pt>
                <c:pt idx="20324">
                  <c:v>28.227777777777799</c:v>
                </c:pt>
                <c:pt idx="20325">
                  <c:v>28.2291666666667</c:v>
                </c:pt>
                <c:pt idx="20326">
                  <c:v>28.2305555555556</c:v>
                </c:pt>
                <c:pt idx="20327">
                  <c:v>28.231944444444402</c:v>
                </c:pt>
                <c:pt idx="20328">
                  <c:v>28.233333333333299</c:v>
                </c:pt>
                <c:pt idx="20329">
                  <c:v>28.234722222222199</c:v>
                </c:pt>
                <c:pt idx="20330">
                  <c:v>28.2361111111111</c:v>
                </c:pt>
                <c:pt idx="20331">
                  <c:v>28.237500000000001</c:v>
                </c:pt>
                <c:pt idx="20332">
                  <c:v>28.238888888888901</c:v>
                </c:pt>
                <c:pt idx="20333">
                  <c:v>28.240277777777798</c:v>
                </c:pt>
                <c:pt idx="20334">
                  <c:v>28.241666666666699</c:v>
                </c:pt>
                <c:pt idx="20335">
                  <c:v>28.2430555555556</c:v>
                </c:pt>
                <c:pt idx="20336">
                  <c:v>28.244444444444401</c:v>
                </c:pt>
                <c:pt idx="20337">
                  <c:v>28.245833333333302</c:v>
                </c:pt>
                <c:pt idx="20338">
                  <c:v>28.247222222222199</c:v>
                </c:pt>
                <c:pt idx="20339">
                  <c:v>28.248611111111099</c:v>
                </c:pt>
                <c:pt idx="20340">
                  <c:v>28.25</c:v>
                </c:pt>
                <c:pt idx="20341">
                  <c:v>28.251388888888901</c:v>
                </c:pt>
                <c:pt idx="20342">
                  <c:v>28.252777777777801</c:v>
                </c:pt>
                <c:pt idx="20343">
                  <c:v>28.254166666666698</c:v>
                </c:pt>
                <c:pt idx="20344">
                  <c:v>28.255555555555599</c:v>
                </c:pt>
                <c:pt idx="20345">
                  <c:v>28.2569444444444</c:v>
                </c:pt>
                <c:pt idx="20346">
                  <c:v>28.258333333333301</c:v>
                </c:pt>
                <c:pt idx="20347">
                  <c:v>28.259722222222202</c:v>
                </c:pt>
                <c:pt idx="20348">
                  <c:v>28.261111111111099</c:v>
                </c:pt>
                <c:pt idx="20349">
                  <c:v>28.262499999999999</c:v>
                </c:pt>
                <c:pt idx="20350">
                  <c:v>28.2638888888889</c:v>
                </c:pt>
                <c:pt idx="20351">
                  <c:v>28.265277777777801</c:v>
                </c:pt>
                <c:pt idx="20352">
                  <c:v>28.266666666666701</c:v>
                </c:pt>
                <c:pt idx="20353">
                  <c:v>28.268055555555598</c:v>
                </c:pt>
                <c:pt idx="20354">
                  <c:v>28.2694444444444</c:v>
                </c:pt>
                <c:pt idx="20355">
                  <c:v>28.2708333333333</c:v>
                </c:pt>
                <c:pt idx="20356">
                  <c:v>28.272222222222201</c:v>
                </c:pt>
                <c:pt idx="20357">
                  <c:v>28.273611111111101</c:v>
                </c:pt>
                <c:pt idx="20358">
                  <c:v>28.274999999999999</c:v>
                </c:pt>
                <c:pt idx="20359">
                  <c:v>28.276388888888899</c:v>
                </c:pt>
                <c:pt idx="20360">
                  <c:v>28.2777777777778</c:v>
                </c:pt>
                <c:pt idx="20361">
                  <c:v>28.279166666666701</c:v>
                </c:pt>
                <c:pt idx="20362">
                  <c:v>28.280555555555601</c:v>
                </c:pt>
                <c:pt idx="20363">
                  <c:v>28.281944444444399</c:v>
                </c:pt>
                <c:pt idx="20364">
                  <c:v>28.283333333333299</c:v>
                </c:pt>
                <c:pt idx="20365">
                  <c:v>28.2847222222222</c:v>
                </c:pt>
                <c:pt idx="20366">
                  <c:v>28.286111111111101</c:v>
                </c:pt>
                <c:pt idx="20367">
                  <c:v>28.287500000000001</c:v>
                </c:pt>
                <c:pt idx="20368">
                  <c:v>28.288888888888899</c:v>
                </c:pt>
                <c:pt idx="20369">
                  <c:v>28.290277777777799</c:v>
                </c:pt>
                <c:pt idx="20370">
                  <c:v>28.2916666666667</c:v>
                </c:pt>
                <c:pt idx="20371">
                  <c:v>28.2930555555556</c:v>
                </c:pt>
                <c:pt idx="20372">
                  <c:v>28.294444444444402</c:v>
                </c:pt>
                <c:pt idx="20373">
                  <c:v>28.295833333333299</c:v>
                </c:pt>
                <c:pt idx="20374">
                  <c:v>28.297222222222199</c:v>
                </c:pt>
                <c:pt idx="20375">
                  <c:v>28.2986111111111</c:v>
                </c:pt>
                <c:pt idx="20376">
                  <c:v>28.3</c:v>
                </c:pt>
                <c:pt idx="20377">
                  <c:v>28.301388888888901</c:v>
                </c:pt>
                <c:pt idx="20378">
                  <c:v>28.302777777777798</c:v>
                </c:pt>
                <c:pt idx="20379">
                  <c:v>28.304166666666699</c:v>
                </c:pt>
                <c:pt idx="20380">
                  <c:v>28.3055555555556</c:v>
                </c:pt>
                <c:pt idx="20381">
                  <c:v>28.306944444444401</c:v>
                </c:pt>
                <c:pt idx="20382">
                  <c:v>28.308333333333302</c:v>
                </c:pt>
                <c:pt idx="20383">
                  <c:v>28.309722222222199</c:v>
                </c:pt>
                <c:pt idx="20384">
                  <c:v>28.311111111111099</c:v>
                </c:pt>
                <c:pt idx="20385">
                  <c:v>28.3125</c:v>
                </c:pt>
                <c:pt idx="20386">
                  <c:v>28.313888888888901</c:v>
                </c:pt>
                <c:pt idx="20387">
                  <c:v>28.315277777777801</c:v>
                </c:pt>
                <c:pt idx="20388">
                  <c:v>28.316666666666698</c:v>
                </c:pt>
                <c:pt idx="20389">
                  <c:v>28.318055555555599</c:v>
                </c:pt>
                <c:pt idx="20390">
                  <c:v>28.3194444444444</c:v>
                </c:pt>
                <c:pt idx="20391">
                  <c:v>28.320833333333301</c:v>
                </c:pt>
                <c:pt idx="20392">
                  <c:v>28.322222222222202</c:v>
                </c:pt>
                <c:pt idx="20393">
                  <c:v>28.323611111111099</c:v>
                </c:pt>
                <c:pt idx="20394">
                  <c:v>28.324999999999999</c:v>
                </c:pt>
                <c:pt idx="20395">
                  <c:v>28.3263888888889</c:v>
                </c:pt>
                <c:pt idx="20396">
                  <c:v>28.327777777777801</c:v>
                </c:pt>
                <c:pt idx="20397">
                  <c:v>28.329166666666701</c:v>
                </c:pt>
                <c:pt idx="20398">
                  <c:v>28.330555555555598</c:v>
                </c:pt>
                <c:pt idx="20399">
                  <c:v>28.3319444444444</c:v>
                </c:pt>
                <c:pt idx="20400">
                  <c:v>28.3333333333333</c:v>
                </c:pt>
                <c:pt idx="20401">
                  <c:v>28.334722222222201</c:v>
                </c:pt>
                <c:pt idx="20402">
                  <c:v>28.336111111111101</c:v>
                </c:pt>
                <c:pt idx="20403">
                  <c:v>28.337499999999999</c:v>
                </c:pt>
                <c:pt idx="20404">
                  <c:v>28.338888888888899</c:v>
                </c:pt>
                <c:pt idx="20405">
                  <c:v>28.3402777777778</c:v>
                </c:pt>
                <c:pt idx="20406">
                  <c:v>28.341666666666701</c:v>
                </c:pt>
                <c:pt idx="20407">
                  <c:v>28.343055555555601</c:v>
                </c:pt>
                <c:pt idx="20408">
                  <c:v>28.344444444444399</c:v>
                </c:pt>
                <c:pt idx="20409">
                  <c:v>28.345833333333299</c:v>
                </c:pt>
                <c:pt idx="20410">
                  <c:v>28.3472222222222</c:v>
                </c:pt>
                <c:pt idx="20411">
                  <c:v>28.348611111111101</c:v>
                </c:pt>
                <c:pt idx="20412">
                  <c:v>28.35</c:v>
                </c:pt>
                <c:pt idx="20413">
                  <c:v>28.351388888888899</c:v>
                </c:pt>
                <c:pt idx="20414">
                  <c:v>28.352777777777799</c:v>
                </c:pt>
                <c:pt idx="20415">
                  <c:v>28.3541666666667</c:v>
                </c:pt>
                <c:pt idx="20416">
                  <c:v>28.3555555555556</c:v>
                </c:pt>
                <c:pt idx="20417">
                  <c:v>28.356944444444402</c:v>
                </c:pt>
                <c:pt idx="20418">
                  <c:v>28.358333333333299</c:v>
                </c:pt>
                <c:pt idx="20419">
                  <c:v>28.359722222222199</c:v>
                </c:pt>
                <c:pt idx="20420">
                  <c:v>28.3611111111111</c:v>
                </c:pt>
                <c:pt idx="20421">
                  <c:v>28.362500000000001</c:v>
                </c:pt>
                <c:pt idx="20422">
                  <c:v>28.363888888888901</c:v>
                </c:pt>
                <c:pt idx="20423">
                  <c:v>28.365277777777798</c:v>
                </c:pt>
                <c:pt idx="20424">
                  <c:v>28.366666666666699</c:v>
                </c:pt>
                <c:pt idx="20425">
                  <c:v>28.3680555555556</c:v>
                </c:pt>
                <c:pt idx="20426">
                  <c:v>28.369444444444401</c:v>
                </c:pt>
                <c:pt idx="20427">
                  <c:v>28.370833333333302</c:v>
                </c:pt>
                <c:pt idx="20428">
                  <c:v>28.372222222222199</c:v>
                </c:pt>
                <c:pt idx="20429">
                  <c:v>28.373611111111099</c:v>
                </c:pt>
                <c:pt idx="20430">
                  <c:v>28.375</c:v>
                </c:pt>
                <c:pt idx="20431">
                  <c:v>28.376388888888901</c:v>
                </c:pt>
                <c:pt idx="20432">
                  <c:v>28.377777777777801</c:v>
                </c:pt>
                <c:pt idx="20433">
                  <c:v>28.379166666666698</c:v>
                </c:pt>
                <c:pt idx="20434">
                  <c:v>28.380555555555599</c:v>
                </c:pt>
                <c:pt idx="20435">
                  <c:v>28.3819444444444</c:v>
                </c:pt>
                <c:pt idx="20436">
                  <c:v>28.383333333333301</c:v>
                </c:pt>
                <c:pt idx="20437">
                  <c:v>28.384722222222202</c:v>
                </c:pt>
                <c:pt idx="20438">
                  <c:v>28.386111111111099</c:v>
                </c:pt>
                <c:pt idx="20439">
                  <c:v>28.387499999999999</c:v>
                </c:pt>
                <c:pt idx="20440">
                  <c:v>28.3888888888889</c:v>
                </c:pt>
                <c:pt idx="20441">
                  <c:v>28.390277777777801</c:v>
                </c:pt>
                <c:pt idx="20442">
                  <c:v>28.391666666666701</c:v>
                </c:pt>
                <c:pt idx="20443">
                  <c:v>28.393055555555598</c:v>
                </c:pt>
                <c:pt idx="20444">
                  <c:v>28.3944444444444</c:v>
                </c:pt>
                <c:pt idx="20445">
                  <c:v>28.3958333333333</c:v>
                </c:pt>
                <c:pt idx="20446">
                  <c:v>28.397222222222201</c:v>
                </c:pt>
                <c:pt idx="20447">
                  <c:v>28.398611111111101</c:v>
                </c:pt>
                <c:pt idx="20448">
                  <c:v>28.4</c:v>
                </c:pt>
                <c:pt idx="20449">
                  <c:v>28.401388888888899</c:v>
                </c:pt>
                <c:pt idx="20450">
                  <c:v>28.4027777777778</c:v>
                </c:pt>
                <c:pt idx="20451">
                  <c:v>28.404166666666701</c:v>
                </c:pt>
                <c:pt idx="20452">
                  <c:v>28.405555555555601</c:v>
                </c:pt>
                <c:pt idx="20453">
                  <c:v>28.406944444444399</c:v>
                </c:pt>
                <c:pt idx="20454">
                  <c:v>28.408333333333299</c:v>
                </c:pt>
                <c:pt idx="20455">
                  <c:v>28.4097222222222</c:v>
                </c:pt>
                <c:pt idx="20456">
                  <c:v>28.411111111111101</c:v>
                </c:pt>
                <c:pt idx="20457">
                  <c:v>28.412500000000001</c:v>
                </c:pt>
                <c:pt idx="20458">
                  <c:v>28.413888888888899</c:v>
                </c:pt>
                <c:pt idx="20459">
                  <c:v>28.415277777777799</c:v>
                </c:pt>
                <c:pt idx="20460">
                  <c:v>28.4166666666667</c:v>
                </c:pt>
                <c:pt idx="20461">
                  <c:v>28.4180555555556</c:v>
                </c:pt>
                <c:pt idx="20462">
                  <c:v>28.419444444444402</c:v>
                </c:pt>
                <c:pt idx="20463">
                  <c:v>28.420833333333299</c:v>
                </c:pt>
                <c:pt idx="20464">
                  <c:v>28.422222222222199</c:v>
                </c:pt>
                <c:pt idx="20465">
                  <c:v>28.4236111111111</c:v>
                </c:pt>
                <c:pt idx="20466">
                  <c:v>28.425000000000001</c:v>
                </c:pt>
                <c:pt idx="20467">
                  <c:v>28.426388888888901</c:v>
                </c:pt>
                <c:pt idx="20468">
                  <c:v>28.427777777777798</c:v>
                </c:pt>
                <c:pt idx="20469">
                  <c:v>28.429166666666699</c:v>
                </c:pt>
                <c:pt idx="20470">
                  <c:v>28.4305555555556</c:v>
                </c:pt>
                <c:pt idx="20471">
                  <c:v>28.431944444444401</c:v>
                </c:pt>
                <c:pt idx="20472">
                  <c:v>28.433333333333302</c:v>
                </c:pt>
                <c:pt idx="20473">
                  <c:v>28.434722222222199</c:v>
                </c:pt>
                <c:pt idx="20474">
                  <c:v>28.436111111111099</c:v>
                </c:pt>
                <c:pt idx="20475">
                  <c:v>28.4375</c:v>
                </c:pt>
                <c:pt idx="20476">
                  <c:v>28.438888888888901</c:v>
                </c:pt>
                <c:pt idx="20477">
                  <c:v>28.440277777777801</c:v>
                </c:pt>
                <c:pt idx="20478">
                  <c:v>28.441666666666698</c:v>
                </c:pt>
                <c:pt idx="20479">
                  <c:v>28.443055555555599</c:v>
                </c:pt>
                <c:pt idx="20480">
                  <c:v>28.4444444444444</c:v>
                </c:pt>
                <c:pt idx="20481">
                  <c:v>28.445833333333301</c:v>
                </c:pt>
                <c:pt idx="20482">
                  <c:v>28.447222222222202</c:v>
                </c:pt>
                <c:pt idx="20483">
                  <c:v>28.448611111111099</c:v>
                </c:pt>
                <c:pt idx="20484">
                  <c:v>28.45</c:v>
                </c:pt>
                <c:pt idx="20485">
                  <c:v>28.4513888888889</c:v>
                </c:pt>
                <c:pt idx="20486">
                  <c:v>28.452777777777801</c:v>
                </c:pt>
                <c:pt idx="20487">
                  <c:v>28.454166666666701</c:v>
                </c:pt>
                <c:pt idx="20488">
                  <c:v>28.455555555555598</c:v>
                </c:pt>
                <c:pt idx="20489">
                  <c:v>28.4569444444444</c:v>
                </c:pt>
                <c:pt idx="20490">
                  <c:v>28.4583333333333</c:v>
                </c:pt>
                <c:pt idx="20491">
                  <c:v>28.459722222222201</c:v>
                </c:pt>
                <c:pt idx="20492">
                  <c:v>28.461111111111101</c:v>
                </c:pt>
                <c:pt idx="20493">
                  <c:v>28.462499999999999</c:v>
                </c:pt>
                <c:pt idx="20494">
                  <c:v>28.463888888888899</c:v>
                </c:pt>
                <c:pt idx="20495">
                  <c:v>28.4652777777778</c:v>
                </c:pt>
                <c:pt idx="20496">
                  <c:v>28.466666666666701</c:v>
                </c:pt>
                <c:pt idx="20497">
                  <c:v>28.468055555555601</c:v>
                </c:pt>
                <c:pt idx="20498">
                  <c:v>28.469444444444399</c:v>
                </c:pt>
                <c:pt idx="20499">
                  <c:v>28.470833333333299</c:v>
                </c:pt>
                <c:pt idx="20500">
                  <c:v>28.4722222222222</c:v>
                </c:pt>
                <c:pt idx="20501">
                  <c:v>28.473611111111101</c:v>
                </c:pt>
                <c:pt idx="20502">
                  <c:v>28.475000000000001</c:v>
                </c:pt>
                <c:pt idx="20503">
                  <c:v>28.476388888888899</c:v>
                </c:pt>
                <c:pt idx="20504">
                  <c:v>28.477777777777799</c:v>
                </c:pt>
                <c:pt idx="20505">
                  <c:v>28.4791666666667</c:v>
                </c:pt>
                <c:pt idx="20506">
                  <c:v>28.4805555555556</c:v>
                </c:pt>
                <c:pt idx="20507">
                  <c:v>28.481944444444402</c:v>
                </c:pt>
                <c:pt idx="20508">
                  <c:v>28.483333333333299</c:v>
                </c:pt>
                <c:pt idx="20509">
                  <c:v>28.484722222222199</c:v>
                </c:pt>
                <c:pt idx="20510">
                  <c:v>28.4861111111111</c:v>
                </c:pt>
                <c:pt idx="20511">
                  <c:v>28.487500000000001</c:v>
                </c:pt>
                <c:pt idx="20512">
                  <c:v>28.488888888888901</c:v>
                </c:pt>
                <c:pt idx="20513">
                  <c:v>28.490277777777798</c:v>
                </c:pt>
                <c:pt idx="20514">
                  <c:v>28.491666666666699</c:v>
                </c:pt>
                <c:pt idx="20515">
                  <c:v>28.4930555555556</c:v>
                </c:pt>
                <c:pt idx="20516">
                  <c:v>28.494444444444401</c:v>
                </c:pt>
                <c:pt idx="20517">
                  <c:v>28.495833333333302</c:v>
                </c:pt>
                <c:pt idx="20518">
                  <c:v>28.497222222222199</c:v>
                </c:pt>
                <c:pt idx="20519">
                  <c:v>28.498611111111099</c:v>
                </c:pt>
                <c:pt idx="20520">
                  <c:v>28.5</c:v>
                </c:pt>
                <c:pt idx="20521">
                  <c:v>28.501388888888901</c:v>
                </c:pt>
                <c:pt idx="20522">
                  <c:v>28.502777777777801</c:v>
                </c:pt>
                <c:pt idx="20523">
                  <c:v>28.504166666666698</c:v>
                </c:pt>
                <c:pt idx="20524">
                  <c:v>28.505555555555599</c:v>
                </c:pt>
                <c:pt idx="20525">
                  <c:v>28.5069444444444</c:v>
                </c:pt>
                <c:pt idx="20526">
                  <c:v>28.508333333333301</c:v>
                </c:pt>
                <c:pt idx="20527">
                  <c:v>28.509722222222202</c:v>
                </c:pt>
                <c:pt idx="20528">
                  <c:v>28.511111111111099</c:v>
                </c:pt>
                <c:pt idx="20529">
                  <c:v>28.512499999999999</c:v>
                </c:pt>
                <c:pt idx="20530">
                  <c:v>28.5138888888889</c:v>
                </c:pt>
                <c:pt idx="20531">
                  <c:v>28.515277777777801</c:v>
                </c:pt>
                <c:pt idx="20532">
                  <c:v>28.516666666666701</c:v>
                </c:pt>
                <c:pt idx="20533">
                  <c:v>28.518055555555598</c:v>
                </c:pt>
                <c:pt idx="20534">
                  <c:v>28.5194444444444</c:v>
                </c:pt>
                <c:pt idx="20535">
                  <c:v>28.5208333333333</c:v>
                </c:pt>
                <c:pt idx="20536">
                  <c:v>28.522222222222201</c:v>
                </c:pt>
                <c:pt idx="20537">
                  <c:v>28.523611111111101</c:v>
                </c:pt>
                <c:pt idx="20538">
                  <c:v>28.524999999999999</c:v>
                </c:pt>
                <c:pt idx="20539">
                  <c:v>28.526388888888899</c:v>
                </c:pt>
                <c:pt idx="20540">
                  <c:v>28.5277777777778</c:v>
                </c:pt>
                <c:pt idx="20541">
                  <c:v>28.529166666666701</c:v>
                </c:pt>
                <c:pt idx="20542">
                  <c:v>28.530555555555601</c:v>
                </c:pt>
                <c:pt idx="20543">
                  <c:v>28.531944444444399</c:v>
                </c:pt>
                <c:pt idx="20544">
                  <c:v>28.533333333333299</c:v>
                </c:pt>
                <c:pt idx="20545">
                  <c:v>28.5347222222222</c:v>
                </c:pt>
                <c:pt idx="20546">
                  <c:v>28.536111111111101</c:v>
                </c:pt>
                <c:pt idx="20547">
                  <c:v>28.537500000000001</c:v>
                </c:pt>
                <c:pt idx="20548">
                  <c:v>28.538888888888899</c:v>
                </c:pt>
                <c:pt idx="20549">
                  <c:v>28.540277777777799</c:v>
                </c:pt>
                <c:pt idx="20550">
                  <c:v>28.5416666666667</c:v>
                </c:pt>
                <c:pt idx="20551">
                  <c:v>28.5430555555556</c:v>
                </c:pt>
                <c:pt idx="20552">
                  <c:v>28.544444444444402</c:v>
                </c:pt>
                <c:pt idx="20553">
                  <c:v>28.545833333333299</c:v>
                </c:pt>
                <c:pt idx="20554">
                  <c:v>28.547222222222199</c:v>
                </c:pt>
                <c:pt idx="20555">
                  <c:v>28.5486111111111</c:v>
                </c:pt>
                <c:pt idx="20556">
                  <c:v>28.55</c:v>
                </c:pt>
                <c:pt idx="20557">
                  <c:v>28.551388888888901</c:v>
                </c:pt>
                <c:pt idx="20558">
                  <c:v>28.552777777777798</c:v>
                </c:pt>
                <c:pt idx="20559">
                  <c:v>28.554166666666699</c:v>
                </c:pt>
                <c:pt idx="20560">
                  <c:v>28.5555555555556</c:v>
                </c:pt>
                <c:pt idx="20561">
                  <c:v>28.556944444444401</c:v>
                </c:pt>
                <c:pt idx="20562">
                  <c:v>28.558333333333302</c:v>
                </c:pt>
                <c:pt idx="20563">
                  <c:v>28.559722222222199</c:v>
                </c:pt>
                <c:pt idx="20564">
                  <c:v>28.561111111111099</c:v>
                </c:pt>
                <c:pt idx="20565">
                  <c:v>28.5625</c:v>
                </c:pt>
                <c:pt idx="20566">
                  <c:v>28.563888888888901</c:v>
                </c:pt>
                <c:pt idx="20567">
                  <c:v>28.565277777777801</c:v>
                </c:pt>
                <c:pt idx="20568">
                  <c:v>28.566666666666698</c:v>
                </c:pt>
                <c:pt idx="20569">
                  <c:v>28.568055555555599</c:v>
                </c:pt>
                <c:pt idx="20570">
                  <c:v>28.5694444444444</c:v>
                </c:pt>
                <c:pt idx="20571">
                  <c:v>28.570833333333301</c:v>
                </c:pt>
                <c:pt idx="20572">
                  <c:v>28.572222222222202</c:v>
                </c:pt>
                <c:pt idx="20573">
                  <c:v>28.573611111111099</c:v>
                </c:pt>
                <c:pt idx="20574">
                  <c:v>28.574999999999999</c:v>
                </c:pt>
                <c:pt idx="20575">
                  <c:v>28.5763888888889</c:v>
                </c:pt>
                <c:pt idx="20576">
                  <c:v>28.577777777777801</c:v>
                </c:pt>
                <c:pt idx="20577">
                  <c:v>28.579166666666701</c:v>
                </c:pt>
                <c:pt idx="20578">
                  <c:v>28.580555555555598</c:v>
                </c:pt>
                <c:pt idx="20579">
                  <c:v>28.5819444444444</c:v>
                </c:pt>
                <c:pt idx="20580">
                  <c:v>28.5833333333333</c:v>
                </c:pt>
                <c:pt idx="20581">
                  <c:v>28.584722222222201</c:v>
                </c:pt>
                <c:pt idx="20582">
                  <c:v>28.586111111111101</c:v>
                </c:pt>
                <c:pt idx="20583">
                  <c:v>28.587499999999999</c:v>
                </c:pt>
                <c:pt idx="20584">
                  <c:v>28.588888888888899</c:v>
                </c:pt>
                <c:pt idx="20585">
                  <c:v>28.5902777777778</c:v>
                </c:pt>
                <c:pt idx="20586">
                  <c:v>28.591666666666701</c:v>
                </c:pt>
                <c:pt idx="20587">
                  <c:v>28.593055555555601</c:v>
                </c:pt>
                <c:pt idx="20588">
                  <c:v>28.594444444444399</c:v>
                </c:pt>
                <c:pt idx="20589">
                  <c:v>28.595833333333299</c:v>
                </c:pt>
                <c:pt idx="20590">
                  <c:v>28.5972222222222</c:v>
                </c:pt>
                <c:pt idx="20591">
                  <c:v>28.598611111111101</c:v>
                </c:pt>
                <c:pt idx="20592">
                  <c:v>28.6</c:v>
                </c:pt>
                <c:pt idx="20593">
                  <c:v>28.601388888888899</c:v>
                </c:pt>
                <c:pt idx="20594">
                  <c:v>28.602777777777799</c:v>
                </c:pt>
                <c:pt idx="20595">
                  <c:v>28.6041666666667</c:v>
                </c:pt>
                <c:pt idx="20596">
                  <c:v>28.6055555555556</c:v>
                </c:pt>
                <c:pt idx="20597">
                  <c:v>28.606944444444402</c:v>
                </c:pt>
                <c:pt idx="20598">
                  <c:v>28.608333333333299</c:v>
                </c:pt>
                <c:pt idx="20599">
                  <c:v>28.609722222222199</c:v>
                </c:pt>
                <c:pt idx="20600">
                  <c:v>28.6111111111111</c:v>
                </c:pt>
                <c:pt idx="20601">
                  <c:v>28.612500000000001</c:v>
                </c:pt>
                <c:pt idx="20602">
                  <c:v>28.613888888888901</c:v>
                </c:pt>
                <c:pt idx="20603">
                  <c:v>28.615277777777798</c:v>
                </c:pt>
                <c:pt idx="20604">
                  <c:v>28.616666666666699</c:v>
                </c:pt>
                <c:pt idx="20605">
                  <c:v>28.6180555555556</c:v>
                </c:pt>
                <c:pt idx="20606">
                  <c:v>28.619444444444401</c:v>
                </c:pt>
                <c:pt idx="20607">
                  <c:v>28.620833333333302</c:v>
                </c:pt>
                <c:pt idx="20608">
                  <c:v>28.622222222222199</c:v>
                </c:pt>
                <c:pt idx="20609">
                  <c:v>28.623611111111099</c:v>
                </c:pt>
                <c:pt idx="20610">
                  <c:v>28.625</c:v>
                </c:pt>
                <c:pt idx="20611">
                  <c:v>28.626388888888901</c:v>
                </c:pt>
                <c:pt idx="20612">
                  <c:v>28.627777777777801</c:v>
                </c:pt>
                <c:pt idx="20613">
                  <c:v>28.629166666666698</c:v>
                </c:pt>
                <c:pt idx="20614">
                  <c:v>28.630555555555599</c:v>
                </c:pt>
                <c:pt idx="20615">
                  <c:v>28.6319444444444</c:v>
                </c:pt>
                <c:pt idx="20616">
                  <c:v>28.633333333333301</c:v>
                </c:pt>
                <c:pt idx="20617">
                  <c:v>28.634722222222202</c:v>
                </c:pt>
                <c:pt idx="20618">
                  <c:v>28.636111111111099</c:v>
                </c:pt>
                <c:pt idx="20619">
                  <c:v>28.637499999999999</c:v>
                </c:pt>
                <c:pt idx="20620">
                  <c:v>28.6388888888889</c:v>
                </c:pt>
                <c:pt idx="20621">
                  <c:v>28.640277777777801</c:v>
                </c:pt>
                <c:pt idx="20622">
                  <c:v>28.641666666666701</c:v>
                </c:pt>
                <c:pt idx="20623">
                  <c:v>28.643055555555598</c:v>
                </c:pt>
                <c:pt idx="20624">
                  <c:v>28.6444444444444</c:v>
                </c:pt>
                <c:pt idx="20625">
                  <c:v>28.6458333333333</c:v>
                </c:pt>
                <c:pt idx="20626">
                  <c:v>28.647222222222201</c:v>
                </c:pt>
                <c:pt idx="20627">
                  <c:v>28.648611111111101</c:v>
                </c:pt>
                <c:pt idx="20628">
                  <c:v>28.65</c:v>
                </c:pt>
                <c:pt idx="20629">
                  <c:v>28.651388888888899</c:v>
                </c:pt>
                <c:pt idx="20630">
                  <c:v>28.6527777777778</c:v>
                </c:pt>
                <c:pt idx="20631">
                  <c:v>28.654166666666701</c:v>
                </c:pt>
                <c:pt idx="20632">
                  <c:v>28.655555555555601</c:v>
                </c:pt>
                <c:pt idx="20633">
                  <c:v>28.656944444444399</c:v>
                </c:pt>
                <c:pt idx="20634">
                  <c:v>28.658333333333299</c:v>
                </c:pt>
                <c:pt idx="20635">
                  <c:v>28.6597222222222</c:v>
                </c:pt>
                <c:pt idx="20636">
                  <c:v>28.661111111111101</c:v>
                </c:pt>
                <c:pt idx="20637">
                  <c:v>28.662500000000001</c:v>
                </c:pt>
                <c:pt idx="20638">
                  <c:v>28.663888888888899</c:v>
                </c:pt>
                <c:pt idx="20639">
                  <c:v>28.665277777777799</c:v>
                </c:pt>
                <c:pt idx="20640">
                  <c:v>28.6666666666667</c:v>
                </c:pt>
                <c:pt idx="20641">
                  <c:v>28.6680555555556</c:v>
                </c:pt>
                <c:pt idx="20642">
                  <c:v>28.669444444444402</c:v>
                </c:pt>
                <c:pt idx="20643">
                  <c:v>28.670833333333299</c:v>
                </c:pt>
                <c:pt idx="20644">
                  <c:v>28.672222222222199</c:v>
                </c:pt>
                <c:pt idx="20645">
                  <c:v>28.6736111111111</c:v>
                </c:pt>
                <c:pt idx="20646">
                  <c:v>28.675000000000001</c:v>
                </c:pt>
                <c:pt idx="20647">
                  <c:v>28.676388888888901</c:v>
                </c:pt>
                <c:pt idx="20648">
                  <c:v>28.677777777777798</c:v>
                </c:pt>
                <c:pt idx="20649">
                  <c:v>28.679166666666699</c:v>
                </c:pt>
                <c:pt idx="20650">
                  <c:v>28.6805555555556</c:v>
                </c:pt>
                <c:pt idx="20651">
                  <c:v>28.681944444444401</c:v>
                </c:pt>
                <c:pt idx="20652">
                  <c:v>28.683333333333302</c:v>
                </c:pt>
                <c:pt idx="20653">
                  <c:v>28.684722222222199</c:v>
                </c:pt>
                <c:pt idx="20654">
                  <c:v>28.686111111111099</c:v>
                </c:pt>
                <c:pt idx="20655">
                  <c:v>28.6875</c:v>
                </c:pt>
                <c:pt idx="20656">
                  <c:v>28.688888888888901</c:v>
                </c:pt>
                <c:pt idx="20657">
                  <c:v>28.690277777777801</c:v>
                </c:pt>
                <c:pt idx="20658">
                  <c:v>28.691666666666698</c:v>
                </c:pt>
                <c:pt idx="20659">
                  <c:v>28.693055555555599</c:v>
                </c:pt>
                <c:pt idx="20660">
                  <c:v>28.6944444444444</c:v>
                </c:pt>
                <c:pt idx="20661">
                  <c:v>28.695833333333301</c:v>
                </c:pt>
                <c:pt idx="20662">
                  <c:v>28.697222222222202</c:v>
                </c:pt>
                <c:pt idx="20663">
                  <c:v>28.698611111111099</c:v>
                </c:pt>
                <c:pt idx="20664">
                  <c:v>28.7</c:v>
                </c:pt>
                <c:pt idx="20665">
                  <c:v>28.7013888888889</c:v>
                </c:pt>
                <c:pt idx="20666">
                  <c:v>28.702777777777801</c:v>
                </c:pt>
                <c:pt idx="20667">
                  <c:v>28.704166666666701</c:v>
                </c:pt>
                <c:pt idx="20668">
                  <c:v>28.705555555555598</c:v>
                </c:pt>
                <c:pt idx="20669">
                  <c:v>28.7069444444444</c:v>
                </c:pt>
                <c:pt idx="20670">
                  <c:v>28.7083333333333</c:v>
                </c:pt>
                <c:pt idx="20671">
                  <c:v>28.709722222222201</c:v>
                </c:pt>
                <c:pt idx="20672">
                  <c:v>28.711111111111101</c:v>
                </c:pt>
                <c:pt idx="20673">
                  <c:v>28.712499999999999</c:v>
                </c:pt>
                <c:pt idx="20674">
                  <c:v>28.713888888888899</c:v>
                </c:pt>
                <c:pt idx="20675">
                  <c:v>28.7152777777778</c:v>
                </c:pt>
                <c:pt idx="20676">
                  <c:v>28.716666666666701</c:v>
                </c:pt>
                <c:pt idx="20677">
                  <c:v>28.718055555555601</c:v>
                </c:pt>
                <c:pt idx="20678">
                  <c:v>28.719444444444399</c:v>
                </c:pt>
                <c:pt idx="20679">
                  <c:v>28.720833333333299</c:v>
                </c:pt>
                <c:pt idx="20680">
                  <c:v>28.7222222222222</c:v>
                </c:pt>
                <c:pt idx="20681">
                  <c:v>28.723611111111101</c:v>
                </c:pt>
                <c:pt idx="20682">
                  <c:v>28.725000000000001</c:v>
                </c:pt>
                <c:pt idx="20683">
                  <c:v>28.726388888888899</c:v>
                </c:pt>
                <c:pt idx="20684">
                  <c:v>28.727777777777799</c:v>
                </c:pt>
                <c:pt idx="20685">
                  <c:v>28.7291666666667</c:v>
                </c:pt>
                <c:pt idx="20686">
                  <c:v>28.7305555555556</c:v>
                </c:pt>
                <c:pt idx="20687">
                  <c:v>28.731944444444402</c:v>
                </c:pt>
                <c:pt idx="20688">
                  <c:v>28.733333333333299</c:v>
                </c:pt>
                <c:pt idx="20689">
                  <c:v>28.734722222222199</c:v>
                </c:pt>
                <c:pt idx="20690">
                  <c:v>28.7361111111111</c:v>
                </c:pt>
                <c:pt idx="20691">
                  <c:v>28.737500000000001</c:v>
                </c:pt>
                <c:pt idx="20692">
                  <c:v>28.738888888888901</c:v>
                </c:pt>
                <c:pt idx="20693">
                  <c:v>28.740277777777798</c:v>
                </c:pt>
                <c:pt idx="20694">
                  <c:v>28.741666666666699</c:v>
                </c:pt>
                <c:pt idx="20695">
                  <c:v>28.7430555555556</c:v>
                </c:pt>
                <c:pt idx="20696">
                  <c:v>28.744444444444401</c:v>
                </c:pt>
                <c:pt idx="20697">
                  <c:v>28.745833333333302</c:v>
                </c:pt>
                <c:pt idx="20698">
                  <c:v>28.747222222222199</c:v>
                </c:pt>
                <c:pt idx="20699">
                  <c:v>28.748611111111099</c:v>
                </c:pt>
                <c:pt idx="20700">
                  <c:v>28.75</c:v>
                </c:pt>
                <c:pt idx="20701">
                  <c:v>28.751388888888901</c:v>
                </c:pt>
                <c:pt idx="20702">
                  <c:v>28.752777777777801</c:v>
                </c:pt>
                <c:pt idx="20703">
                  <c:v>28.754166666666698</c:v>
                </c:pt>
                <c:pt idx="20704">
                  <c:v>28.755555555555599</c:v>
                </c:pt>
                <c:pt idx="20705">
                  <c:v>28.7569444444444</c:v>
                </c:pt>
                <c:pt idx="20706">
                  <c:v>28.758333333333301</c:v>
                </c:pt>
                <c:pt idx="20707">
                  <c:v>28.759722222222202</c:v>
                </c:pt>
                <c:pt idx="20708">
                  <c:v>28.761111111111099</c:v>
                </c:pt>
                <c:pt idx="20709">
                  <c:v>28.762499999999999</c:v>
                </c:pt>
                <c:pt idx="20710">
                  <c:v>28.7638888888889</c:v>
                </c:pt>
                <c:pt idx="20711">
                  <c:v>28.765277777777801</c:v>
                </c:pt>
                <c:pt idx="20712">
                  <c:v>28.766666666666701</c:v>
                </c:pt>
                <c:pt idx="20713">
                  <c:v>28.768055555555598</c:v>
                </c:pt>
                <c:pt idx="20714">
                  <c:v>28.7694444444444</c:v>
                </c:pt>
                <c:pt idx="20715">
                  <c:v>28.7708333333333</c:v>
                </c:pt>
                <c:pt idx="20716">
                  <c:v>28.772222222222201</c:v>
                </c:pt>
                <c:pt idx="20717">
                  <c:v>28.773611111111101</c:v>
                </c:pt>
                <c:pt idx="20718">
                  <c:v>28.774999999999999</c:v>
                </c:pt>
                <c:pt idx="20719">
                  <c:v>28.776388888888899</c:v>
                </c:pt>
                <c:pt idx="20720">
                  <c:v>28.7777777777778</c:v>
                </c:pt>
                <c:pt idx="20721">
                  <c:v>28.779166666666701</c:v>
                </c:pt>
                <c:pt idx="20722">
                  <c:v>28.780555555555601</c:v>
                </c:pt>
                <c:pt idx="20723">
                  <c:v>28.781944444444399</c:v>
                </c:pt>
                <c:pt idx="20724">
                  <c:v>28.783333333333299</c:v>
                </c:pt>
                <c:pt idx="20725">
                  <c:v>28.7847222222222</c:v>
                </c:pt>
                <c:pt idx="20726">
                  <c:v>28.786111111111101</c:v>
                </c:pt>
                <c:pt idx="20727">
                  <c:v>28.787500000000001</c:v>
                </c:pt>
                <c:pt idx="20728">
                  <c:v>28.788888888888899</c:v>
                </c:pt>
                <c:pt idx="20729">
                  <c:v>28.790277777777799</c:v>
                </c:pt>
                <c:pt idx="20730">
                  <c:v>28.7916666666667</c:v>
                </c:pt>
                <c:pt idx="20731">
                  <c:v>28.7930555555556</c:v>
                </c:pt>
                <c:pt idx="20732">
                  <c:v>28.794444444444402</c:v>
                </c:pt>
                <c:pt idx="20733">
                  <c:v>28.795833333333299</c:v>
                </c:pt>
                <c:pt idx="20734">
                  <c:v>28.797222222222199</c:v>
                </c:pt>
                <c:pt idx="20735">
                  <c:v>28.7986111111111</c:v>
                </c:pt>
                <c:pt idx="20736">
                  <c:v>28.8</c:v>
                </c:pt>
                <c:pt idx="20737">
                  <c:v>28.801388888888901</c:v>
                </c:pt>
                <c:pt idx="20738">
                  <c:v>28.802777777777798</c:v>
                </c:pt>
                <c:pt idx="20739">
                  <c:v>28.804166666666699</c:v>
                </c:pt>
                <c:pt idx="20740">
                  <c:v>28.8055555555556</c:v>
                </c:pt>
                <c:pt idx="20741">
                  <c:v>28.806944444444401</c:v>
                </c:pt>
                <c:pt idx="20742">
                  <c:v>28.808333333333302</c:v>
                </c:pt>
                <c:pt idx="20743">
                  <c:v>28.809722222222199</c:v>
                </c:pt>
                <c:pt idx="20744">
                  <c:v>28.811111111111099</c:v>
                </c:pt>
                <c:pt idx="20745">
                  <c:v>28.8125</c:v>
                </c:pt>
                <c:pt idx="20746">
                  <c:v>28.813888888888901</c:v>
                </c:pt>
                <c:pt idx="20747">
                  <c:v>28.815277777777801</c:v>
                </c:pt>
                <c:pt idx="20748">
                  <c:v>28.816666666666698</c:v>
                </c:pt>
                <c:pt idx="20749">
                  <c:v>28.818055555555599</c:v>
                </c:pt>
                <c:pt idx="20750">
                  <c:v>28.8194444444444</c:v>
                </c:pt>
                <c:pt idx="20751">
                  <c:v>28.820833333333301</c:v>
                </c:pt>
                <c:pt idx="20752">
                  <c:v>28.822222222222202</c:v>
                </c:pt>
                <c:pt idx="20753">
                  <c:v>28.823611111111099</c:v>
                </c:pt>
                <c:pt idx="20754">
                  <c:v>28.824999999999999</c:v>
                </c:pt>
                <c:pt idx="20755">
                  <c:v>28.8263888888889</c:v>
                </c:pt>
                <c:pt idx="20756">
                  <c:v>28.827777777777801</c:v>
                </c:pt>
                <c:pt idx="20757">
                  <c:v>28.829166666666701</c:v>
                </c:pt>
                <c:pt idx="20758">
                  <c:v>28.830555555555598</c:v>
                </c:pt>
                <c:pt idx="20759">
                  <c:v>28.8319444444444</c:v>
                </c:pt>
                <c:pt idx="20760">
                  <c:v>28.8333333333333</c:v>
                </c:pt>
                <c:pt idx="20761">
                  <c:v>28.834722222222201</c:v>
                </c:pt>
                <c:pt idx="20762">
                  <c:v>28.836111111111101</c:v>
                </c:pt>
                <c:pt idx="20763">
                  <c:v>28.837499999999999</c:v>
                </c:pt>
                <c:pt idx="20764">
                  <c:v>28.838888888888899</c:v>
                </c:pt>
                <c:pt idx="20765">
                  <c:v>28.8402777777778</c:v>
                </c:pt>
                <c:pt idx="20766">
                  <c:v>28.841666666666701</c:v>
                </c:pt>
                <c:pt idx="20767">
                  <c:v>28.843055555555601</c:v>
                </c:pt>
                <c:pt idx="20768">
                  <c:v>28.844444444444399</c:v>
                </c:pt>
                <c:pt idx="20769">
                  <c:v>28.845833333333299</c:v>
                </c:pt>
                <c:pt idx="20770">
                  <c:v>28.8472222222222</c:v>
                </c:pt>
                <c:pt idx="20771">
                  <c:v>28.848611111111101</c:v>
                </c:pt>
                <c:pt idx="20772">
                  <c:v>28.85</c:v>
                </c:pt>
                <c:pt idx="20773">
                  <c:v>28.851388888888899</c:v>
                </c:pt>
                <c:pt idx="20774">
                  <c:v>28.852777777777799</c:v>
                </c:pt>
                <c:pt idx="20775">
                  <c:v>28.8541666666667</c:v>
                </c:pt>
                <c:pt idx="20776">
                  <c:v>28.8555555555556</c:v>
                </c:pt>
                <c:pt idx="20777">
                  <c:v>28.856944444444402</c:v>
                </c:pt>
                <c:pt idx="20778">
                  <c:v>28.858333333333299</c:v>
                </c:pt>
                <c:pt idx="20779">
                  <c:v>28.859722222222199</c:v>
                </c:pt>
                <c:pt idx="20780">
                  <c:v>28.8611111111111</c:v>
                </c:pt>
                <c:pt idx="20781">
                  <c:v>28.862500000000001</c:v>
                </c:pt>
                <c:pt idx="20782">
                  <c:v>28.863888888888901</c:v>
                </c:pt>
                <c:pt idx="20783">
                  <c:v>28.865277777777798</c:v>
                </c:pt>
                <c:pt idx="20784">
                  <c:v>28.866666666666699</c:v>
                </c:pt>
                <c:pt idx="20785">
                  <c:v>28.8680555555556</c:v>
                </c:pt>
                <c:pt idx="20786">
                  <c:v>28.869444444444401</c:v>
                </c:pt>
                <c:pt idx="20787">
                  <c:v>28.870833333333302</c:v>
                </c:pt>
                <c:pt idx="20788">
                  <c:v>28.872222222222199</c:v>
                </c:pt>
                <c:pt idx="20789">
                  <c:v>28.873611111111099</c:v>
                </c:pt>
                <c:pt idx="20790">
                  <c:v>28.875</c:v>
                </c:pt>
                <c:pt idx="20791">
                  <c:v>28.876388888888901</c:v>
                </c:pt>
                <c:pt idx="20792">
                  <c:v>28.877777777777801</c:v>
                </c:pt>
                <c:pt idx="20793">
                  <c:v>28.879166666666698</c:v>
                </c:pt>
                <c:pt idx="20794">
                  <c:v>28.880555555555599</c:v>
                </c:pt>
                <c:pt idx="20795">
                  <c:v>28.8819444444444</c:v>
                </c:pt>
                <c:pt idx="20796">
                  <c:v>28.883333333333301</c:v>
                </c:pt>
                <c:pt idx="20797">
                  <c:v>28.884722222222202</c:v>
                </c:pt>
                <c:pt idx="20798">
                  <c:v>28.886111111111099</c:v>
                </c:pt>
                <c:pt idx="20799">
                  <c:v>28.887499999999999</c:v>
                </c:pt>
                <c:pt idx="20800">
                  <c:v>28.8888888888889</c:v>
                </c:pt>
                <c:pt idx="20801">
                  <c:v>28.890277777777801</c:v>
                </c:pt>
                <c:pt idx="20802">
                  <c:v>28.891666666666701</c:v>
                </c:pt>
                <c:pt idx="20803">
                  <c:v>28.893055555555598</c:v>
                </c:pt>
                <c:pt idx="20804">
                  <c:v>28.8944444444444</c:v>
                </c:pt>
                <c:pt idx="20805">
                  <c:v>28.8958333333333</c:v>
                </c:pt>
                <c:pt idx="20806">
                  <c:v>28.897222222222201</c:v>
                </c:pt>
                <c:pt idx="20807">
                  <c:v>28.898611111111101</c:v>
                </c:pt>
                <c:pt idx="20808">
                  <c:v>28.9</c:v>
                </c:pt>
                <c:pt idx="20809">
                  <c:v>28.901388888888899</c:v>
                </c:pt>
                <c:pt idx="20810">
                  <c:v>28.9027777777778</c:v>
                </c:pt>
                <c:pt idx="20811">
                  <c:v>28.904166666666701</c:v>
                </c:pt>
                <c:pt idx="20812">
                  <c:v>28.905555555555601</c:v>
                </c:pt>
                <c:pt idx="20813">
                  <c:v>28.906944444444399</c:v>
                </c:pt>
                <c:pt idx="20814">
                  <c:v>28.908333333333299</c:v>
                </c:pt>
                <c:pt idx="20815">
                  <c:v>28.9097222222222</c:v>
                </c:pt>
                <c:pt idx="20816">
                  <c:v>28.911111111111101</c:v>
                </c:pt>
                <c:pt idx="20817">
                  <c:v>28.912500000000001</c:v>
                </c:pt>
                <c:pt idx="20818">
                  <c:v>28.913888888888899</c:v>
                </c:pt>
                <c:pt idx="20819">
                  <c:v>28.915277777777799</c:v>
                </c:pt>
                <c:pt idx="20820">
                  <c:v>28.9166666666667</c:v>
                </c:pt>
                <c:pt idx="20821">
                  <c:v>28.9180555555556</c:v>
                </c:pt>
                <c:pt idx="20822">
                  <c:v>28.919444444444402</c:v>
                </c:pt>
                <c:pt idx="20823">
                  <c:v>28.920833333333299</c:v>
                </c:pt>
                <c:pt idx="20824">
                  <c:v>28.922222222222199</c:v>
                </c:pt>
                <c:pt idx="20825">
                  <c:v>28.9236111111111</c:v>
                </c:pt>
                <c:pt idx="20826">
                  <c:v>28.925000000000001</c:v>
                </c:pt>
                <c:pt idx="20827">
                  <c:v>28.926388888888901</c:v>
                </c:pt>
                <c:pt idx="20828">
                  <c:v>28.927777777777798</c:v>
                </c:pt>
                <c:pt idx="20829">
                  <c:v>28.929166666666699</c:v>
                </c:pt>
                <c:pt idx="20830">
                  <c:v>28.9305555555556</c:v>
                </c:pt>
                <c:pt idx="20831">
                  <c:v>28.931944444444401</c:v>
                </c:pt>
                <c:pt idx="20832">
                  <c:v>28.933333333333302</c:v>
                </c:pt>
                <c:pt idx="20833">
                  <c:v>28.934722222222199</c:v>
                </c:pt>
                <c:pt idx="20834">
                  <c:v>28.936111111111099</c:v>
                </c:pt>
                <c:pt idx="20835">
                  <c:v>28.9375</c:v>
                </c:pt>
                <c:pt idx="20836">
                  <c:v>28.938888888888901</c:v>
                </c:pt>
                <c:pt idx="20837">
                  <c:v>28.940277777777801</c:v>
                </c:pt>
                <c:pt idx="20838">
                  <c:v>28.941666666666698</c:v>
                </c:pt>
                <c:pt idx="20839">
                  <c:v>28.943055555555599</c:v>
                </c:pt>
                <c:pt idx="20840">
                  <c:v>28.9444444444444</c:v>
                </c:pt>
                <c:pt idx="20841">
                  <c:v>28.945833333333301</c:v>
                </c:pt>
                <c:pt idx="20842">
                  <c:v>28.947222222222202</c:v>
                </c:pt>
                <c:pt idx="20843">
                  <c:v>28.948611111111099</c:v>
                </c:pt>
                <c:pt idx="20844">
                  <c:v>28.95</c:v>
                </c:pt>
                <c:pt idx="20845">
                  <c:v>28.9513888888889</c:v>
                </c:pt>
                <c:pt idx="20846">
                  <c:v>28.952777777777801</c:v>
                </c:pt>
                <c:pt idx="20847">
                  <c:v>28.954166666666701</c:v>
                </c:pt>
                <c:pt idx="20848">
                  <c:v>28.955555555555598</c:v>
                </c:pt>
                <c:pt idx="20849">
                  <c:v>28.9569444444444</c:v>
                </c:pt>
                <c:pt idx="20850">
                  <c:v>28.9583333333333</c:v>
                </c:pt>
                <c:pt idx="20851">
                  <c:v>28.959722222222201</c:v>
                </c:pt>
                <c:pt idx="20852">
                  <c:v>28.961111111111101</c:v>
                </c:pt>
                <c:pt idx="20853">
                  <c:v>28.962499999999999</c:v>
                </c:pt>
                <c:pt idx="20854">
                  <c:v>28.963888888888899</c:v>
                </c:pt>
                <c:pt idx="20855">
                  <c:v>28.9652777777778</c:v>
                </c:pt>
                <c:pt idx="20856">
                  <c:v>28.966666666666701</c:v>
                </c:pt>
                <c:pt idx="20857">
                  <c:v>28.968055555555601</c:v>
                </c:pt>
                <c:pt idx="20858">
                  <c:v>28.969444444444399</c:v>
                </c:pt>
                <c:pt idx="20859">
                  <c:v>28.970833333333299</c:v>
                </c:pt>
                <c:pt idx="20860">
                  <c:v>28.9722222222222</c:v>
                </c:pt>
                <c:pt idx="20861">
                  <c:v>28.973611111111101</c:v>
                </c:pt>
                <c:pt idx="20862">
                  <c:v>28.975000000000001</c:v>
                </c:pt>
                <c:pt idx="20863">
                  <c:v>28.976388888888899</c:v>
                </c:pt>
                <c:pt idx="20864">
                  <c:v>28.977777777777799</c:v>
                </c:pt>
                <c:pt idx="20865">
                  <c:v>28.9791666666667</c:v>
                </c:pt>
                <c:pt idx="20866">
                  <c:v>28.9805555555556</c:v>
                </c:pt>
                <c:pt idx="20867">
                  <c:v>28.981944444444402</c:v>
                </c:pt>
                <c:pt idx="20868">
                  <c:v>28.983333333333299</c:v>
                </c:pt>
                <c:pt idx="20869">
                  <c:v>28.984722222222199</c:v>
                </c:pt>
                <c:pt idx="20870">
                  <c:v>28.9861111111111</c:v>
                </c:pt>
                <c:pt idx="20871">
                  <c:v>28.987500000000001</c:v>
                </c:pt>
                <c:pt idx="20872">
                  <c:v>28.988888888888901</c:v>
                </c:pt>
                <c:pt idx="20873">
                  <c:v>28.990277777777798</c:v>
                </c:pt>
                <c:pt idx="20874">
                  <c:v>28.991666666666699</c:v>
                </c:pt>
                <c:pt idx="20875">
                  <c:v>28.9930555555556</c:v>
                </c:pt>
                <c:pt idx="20876">
                  <c:v>28.994444444444401</c:v>
                </c:pt>
                <c:pt idx="20877">
                  <c:v>28.995833333333302</c:v>
                </c:pt>
                <c:pt idx="20878">
                  <c:v>28.997222222222199</c:v>
                </c:pt>
                <c:pt idx="20879">
                  <c:v>28.998611111111099</c:v>
                </c:pt>
                <c:pt idx="20880">
                  <c:v>29</c:v>
                </c:pt>
                <c:pt idx="20881">
                  <c:v>29.001388888888901</c:v>
                </c:pt>
                <c:pt idx="20882">
                  <c:v>29.002777777777801</c:v>
                </c:pt>
                <c:pt idx="20883">
                  <c:v>29.004166666666698</c:v>
                </c:pt>
                <c:pt idx="20884">
                  <c:v>29.005555555555599</c:v>
                </c:pt>
                <c:pt idx="20885">
                  <c:v>29.0069444444444</c:v>
                </c:pt>
                <c:pt idx="20886">
                  <c:v>29.008333333333301</c:v>
                </c:pt>
                <c:pt idx="20887">
                  <c:v>29.009722222222202</c:v>
                </c:pt>
                <c:pt idx="20888">
                  <c:v>29.011111111111099</c:v>
                </c:pt>
                <c:pt idx="20889">
                  <c:v>29.012499999999999</c:v>
                </c:pt>
                <c:pt idx="20890">
                  <c:v>29.0138888888889</c:v>
                </c:pt>
                <c:pt idx="20891">
                  <c:v>29.015277777777801</c:v>
                </c:pt>
                <c:pt idx="20892">
                  <c:v>29.016666666666701</c:v>
                </c:pt>
                <c:pt idx="20893">
                  <c:v>29.018055555555598</c:v>
                </c:pt>
                <c:pt idx="20894">
                  <c:v>29.0194444444444</c:v>
                </c:pt>
                <c:pt idx="20895">
                  <c:v>29.0208333333333</c:v>
                </c:pt>
                <c:pt idx="20896">
                  <c:v>29.022222222222201</c:v>
                </c:pt>
                <c:pt idx="20897">
                  <c:v>29.023611111111101</c:v>
                </c:pt>
                <c:pt idx="20898">
                  <c:v>29.024999999999999</c:v>
                </c:pt>
                <c:pt idx="20899">
                  <c:v>29.026388888888899</c:v>
                </c:pt>
                <c:pt idx="20900">
                  <c:v>29.0277777777778</c:v>
                </c:pt>
                <c:pt idx="20901">
                  <c:v>29.029166666666701</c:v>
                </c:pt>
                <c:pt idx="20902">
                  <c:v>29.030555555555601</c:v>
                </c:pt>
                <c:pt idx="20903">
                  <c:v>29.031944444444399</c:v>
                </c:pt>
                <c:pt idx="20904">
                  <c:v>29.033333333333299</c:v>
                </c:pt>
                <c:pt idx="20905">
                  <c:v>29.0347222222222</c:v>
                </c:pt>
                <c:pt idx="20906">
                  <c:v>29.036111111111101</c:v>
                </c:pt>
                <c:pt idx="20907">
                  <c:v>29.037500000000001</c:v>
                </c:pt>
                <c:pt idx="20908">
                  <c:v>29.038888888888899</c:v>
                </c:pt>
                <c:pt idx="20909">
                  <c:v>29.040277777777799</c:v>
                </c:pt>
                <c:pt idx="20910">
                  <c:v>29.0416666666667</c:v>
                </c:pt>
                <c:pt idx="20911">
                  <c:v>29.0430555555556</c:v>
                </c:pt>
                <c:pt idx="20912">
                  <c:v>29.044444444444402</c:v>
                </c:pt>
                <c:pt idx="20913">
                  <c:v>29.045833333333299</c:v>
                </c:pt>
                <c:pt idx="20914">
                  <c:v>29.047222222222199</c:v>
                </c:pt>
                <c:pt idx="20915">
                  <c:v>29.0486111111111</c:v>
                </c:pt>
                <c:pt idx="20916">
                  <c:v>29.05</c:v>
                </c:pt>
                <c:pt idx="20917">
                  <c:v>29.051388888888901</c:v>
                </c:pt>
                <c:pt idx="20918">
                  <c:v>29.052777777777798</c:v>
                </c:pt>
                <c:pt idx="20919">
                  <c:v>29.054166666666699</c:v>
                </c:pt>
                <c:pt idx="20920">
                  <c:v>29.0555555555556</c:v>
                </c:pt>
                <c:pt idx="20921">
                  <c:v>29.056944444444401</c:v>
                </c:pt>
                <c:pt idx="20922">
                  <c:v>29.058333333333302</c:v>
                </c:pt>
                <c:pt idx="20923">
                  <c:v>29.059722222222199</c:v>
                </c:pt>
                <c:pt idx="20924">
                  <c:v>29.061111111111099</c:v>
                </c:pt>
                <c:pt idx="20925">
                  <c:v>29.0625</c:v>
                </c:pt>
                <c:pt idx="20926">
                  <c:v>29.063888888888901</c:v>
                </c:pt>
                <c:pt idx="20927">
                  <c:v>29.065277777777801</c:v>
                </c:pt>
                <c:pt idx="20928">
                  <c:v>29.066666666666698</c:v>
                </c:pt>
                <c:pt idx="20929">
                  <c:v>29.068055555555599</c:v>
                </c:pt>
                <c:pt idx="20930">
                  <c:v>29.0694444444444</c:v>
                </c:pt>
                <c:pt idx="20931">
                  <c:v>29.070833333333301</c:v>
                </c:pt>
                <c:pt idx="20932">
                  <c:v>29.072222222222202</c:v>
                </c:pt>
                <c:pt idx="20933">
                  <c:v>29.073611111111099</c:v>
                </c:pt>
                <c:pt idx="20934">
                  <c:v>29.074999999999999</c:v>
                </c:pt>
                <c:pt idx="20935">
                  <c:v>29.0763888888889</c:v>
                </c:pt>
                <c:pt idx="20936">
                  <c:v>29.077777777777801</c:v>
                </c:pt>
                <c:pt idx="20937">
                  <c:v>29.079166666666701</c:v>
                </c:pt>
                <c:pt idx="20938">
                  <c:v>29.080555555555598</c:v>
                </c:pt>
                <c:pt idx="20939">
                  <c:v>29.0819444444444</c:v>
                </c:pt>
                <c:pt idx="20940">
                  <c:v>29.0833333333333</c:v>
                </c:pt>
                <c:pt idx="20941">
                  <c:v>29.084722222222201</c:v>
                </c:pt>
                <c:pt idx="20942">
                  <c:v>29.086111111111101</c:v>
                </c:pt>
                <c:pt idx="20943">
                  <c:v>29.087499999999999</c:v>
                </c:pt>
                <c:pt idx="20944">
                  <c:v>29.088888888888899</c:v>
                </c:pt>
                <c:pt idx="20945">
                  <c:v>29.0902777777778</c:v>
                </c:pt>
                <c:pt idx="20946">
                  <c:v>29.091666666666701</c:v>
                </c:pt>
                <c:pt idx="20947">
                  <c:v>29.093055555555601</c:v>
                </c:pt>
                <c:pt idx="20948">
                  <c:v>29.094444444444399</c:v>
                </c:pt>
                <c:pt idx="20949">
                  <c:v>29.095833333333299</c:v>
                </c:pt>
                <c:pt idx="20950">
                  <c:v>29.0972222222222</c:v>
                </c:pt>
                <c:pt idx="20951">
                  <c:v>29.098611111111101</c:v>
                </c:pt>
                <c:pt idx="20952">
                  <c:v>29.1</c:v>
                </c:pt>
                <c:pt idx="20953">
                  <c:v>29.101388888888899</c:v>
                </c:pt>
                <c:pt idx="20954">
                  <c:v>29.102777777777799</c:v>
                </c:pt>
                <c:pt idx="20955">
                  <c:v>29.1041666666667</c:v>
                </c:pt>
                <c:pt idx="20956">
                  <c:v>29.1055555555556</c:v>
                </c:pt>
                <c:pt idx="20957">
                  <c:v>29.106944444444402</c:v>
                </c:pt>
                <c:pt idx="20958">
                  <c:v>29.108333333333299</c:v>
                </c:pt>
                <c:pt idx="20959">
                  <c:v>29.109722222222199</c:v>
                </c:pt>
                <c:pt idx="20960">
                  <c:v>29.1111111111111</c:v>
                </c:pt>
                <c:pt idx="20961">
                  <c:v>29.112500000000001</c:v>
                </c:pt>
                <c:pt idx="20962">
                  <c:v>29.113888888888901</c:v>
                </c:pt>
                <c:pt idx="20963">
                  <c:v>29.115277777777798</c:v>
                </c:pt>
                <c:pt idx="20964">
                  <c:v>29.116666666666699</c:v>
                </c:pt>
                <c:pt idx="20965">
                  <c:v>29.1180555555556</c:v>
                </c:pt>
                <c:pt idx="20966">
                  <c:v>29.119444444444401</c:v>
                </c:pt>
                <c:pt idx="20967">
                  <c:v>29.120833333333302</c:v>
                </c:pt>
                <c:pt idx="20968">
                  <c:v>29.122222222222199</c:v>
                </c:pt>
                <c:pt idx="20969">
                  <c:v>29.123611111111099</c:v>
                </c:pt>
                <c:pt idx="20970">
                  <c:v>29.125</c:v>
                </c:pt>
                <c:pt idx="20971">
                  <c:v>29.126388888888901</c:v>
                </c:pt>
                <c:pt idx="20972">
                  <c:v>29.127777777777801</c:v>
                </c:pt>
                <c:pt idx="20973">
                  <c:v>29.129166666666698</c:v>
                </c:pt>
                <c:pt idx="20974">
                  <c:v>29.130555555555599</c:v>
                </c:pt>
                <c:pt idx="20975">
                  <c:v>29.1319444444444</c:v>
                </c:pt>
                <c:pt idx="20976">
                  <c:v>29.133333333333301</c:v>
                </c:pt>
                <c:pt idx="20977">
                  <c:v>29.134722222222202</c:v>
                </c:pt>
                <c:pt idx="20978">
                  <c:v>29.136111111111099</c:v>
                </c:pt>
                <c:pt idx="20979">
                  <c:v>29.137499999999999</c:v>
                </c:pt>
                <c:pt idx="20980">
                  <c:v>29.1388888888889</c:v>
                </c:pt>
                <c:pt idx="20981">
                  <c:v>29.140277777777801</c:v>
                </c:pt>
                <c:pt idx="20982">
                  <c:v>29.141666666666701</c:v>
                </c:pt>
                <c:pt idx="20983">
                  <c:v>29.143055555555598</c:v>
                </c:pt>
                <c:pt idx="20984">
                  <c:v>29.1444444444444</c:v>
                </c:pt>
                <c:pt idx="20985">
                  <c:v>29.1458333333333</c:v>
                </c:pt>
                <c:pt idx="20986">
                  <c:v>29.147222222222201</c:v>
                </c:pt>
                <c:pt idx="20987">
                  <c:v>29.148611111111101</c:v>
                </c:pt>
                <c:pt idx="20988">
                  <c:v>29.15</c:v>
                </c:pt>
                <c:pt idx="20989">
                  <c:v>29.151388888888899</c:v>
                </c:pt>
                <c:pt idx="20990">
                  <c:v>29.1527777777778</c:v>
                </c:pt>
                <c:pt idx="20991">
                  <c:v>29.154166666666701</c:v>
                </c:pt>
                <c:pt idx="20992">
                  <c:v>29.155555555555601</c:v>
                </c:pt>
                <c:pt idx="20993">
                  <c:v>29.156944444444399</c:v>
                </c:pt>
                <c:pt idx="20994">
                  <c:v>29.158333333333299</c:v>
                </c:pt>
                <c:pt idx="20995">
                  <c:v>29.1597222222222</c:v>
                </c:pt>
                <c:pt idx="20996">
                  <c:v>29.161111111111101</c:v>
                </c:pt>
                <c:pt idx="20997">
                  <c:v>29.162500000000001</c:v>
                </c:pt>
                <c:pt idx="20998">
                  <c:v>29.163888888888899</c:v>
                </c:pt>
                <c:pt idx="20999">
                  <c:v>29.165277777777799</c:v>
                </c:pt>
                <c:pt idx="21000">
                  <c:v>29.1666666666667</c:v>
                </c:pt>
                <c:pt idx="21001">
                  <c:v>29.1680555555556</c:v>
                </c:pt>
                <c:pt idx="21002">
                  <c:v>29.169444444444402</c:v>
                </c:pt>
                <c:pt idx="21003">
                  <c:v>29.170833333333299</c:v>
                </c:pt>
                <c:pt idx="21004">
                  <c:v>29.172222222222199</c:v>
                </c:pt>
                <c:pt idx="21005">
                  <c:v>29.1736111111111</c:v>
                </c:pt>
                <c:pt idx="21006">
                  <c:v>29.175000000000001</c:v>
                </c:pt>
                <c:pt idx="21007">
                  <c:v>29.176388888888901</c:v>
                </c:pt>
                <c:pt idx="21008">
                  <c:v>29.177777777777798</c:v>
                </c:pt>
                <c:pt idx="21009">
                  <c:v>29.179166666666699</c:v>
                </c:pt>
                <c:pt idx="21010">
                  <c:v>29.1805555555556</c:v>
                </c:pt>
                <c:pt idx="21011">
                  <c:v>29.181944444444401</c:v>
                </c:pt>
                <c:pt idx="21012">
                  <c:v>29.183333333333302</c:v>
                </c:pt>
                <c:pt idx="21013">
                  <c:v>29.184722222222199</c:v>
                </c:pt>
                <c:pt idx="21014">
                  <c:v>29.186111111111099</c:v>
                </c:pt>
                <c:pt idx="21015">
                  <c:v>29.1875</c:v>
                </c:pt>
                <c:pt idx="21016">
                  <c:v>29.188888888888901</c:v>
                </c:pt>
                <c:pt idx="21017">
                  <c:v>29.190277777777801</c:v>
                </c:pt>
                <c:pt idx="21018">
                  <c:v>29.191666666666698</c:v>
                </c:pt>
                <c:pt idx="21019">
                  <c:v>29.193055555555599</c:v>
                </c:pt>
                <c:pt idx="21020">
                  <c:v>29.1944444444444</c:v>
                </c:pt>
                <c:pt idx="21021">
                  <c:v>29.195833333333301</c:v>
                </c:pt>
                <c:pt idx="21022">
                  <c:v>29.197222222222202</c:v>
                </c:pt>
                <c:pt idx="21023">
                  <c:v>29.198611111111099</c:v>
                </c:pt>
                <c:pt idx="21024">
                  <c:v>29.2</c:v>
                </c:pt>
                <c:pt idx="21025">
                  <c:v>29.2013888888889</c:v>
                </c:pt>
                <c:pt idx="21026">
                  <c:v>29.202777777777801</c:v>
                </c:pt>
                <c:pt idx="21027">
                  <c:v>29.204166666666701</c:v>
                </c:pt>
                <c:pt idx="21028">
                  <c:v>29.205555555555598</c:v>
                </c:pt>
                <c:pt idx="21029">
                  <c:v>29.2069444444444</c:v>
                </c:pt>
                <c:pt idx="21030">
                  <c:v>29.2083333333333</c:v>
                </c:pt>
                <c:pt idx="21031">
                  <c:v>29.209722222222201</c:v>
                </c:pt>
                <c:pt idx="21032">
                  <c:v>29.211111111111101</c:v>
                </c:pt>
                <c:pt idx="21033">
                  <c:v>29.212499999999999</c:v>
                </c:pt>
                <c:pt idx="21034">
                  <c:v>29.213888888888899</c:v>
                </c:pt>
                <c:pt idx="21035">
                  <c:v>29.2152777777778</c:v>
                </c:pt>
                <c:pt idx="21036">
                  <c:v>29.216666666666701</c:v>
                </c:pt>
                <c:pt idx="21037">
                  <c:v>29.218055555555601</c:v>
                </c:pt>
                <c:pt idx="21038">
                  <c:v>29.219444444444399</c:v>
                </c:pt>
                <c:pt idx="21039">
                  <c:v>29.220833333333299</c:v>
                </c:pt>
                <c:pt idx="21040">
                  <c:v>29.2222222222222</c:v>
                </c:pt>
                <c:pt idx="21041">
                  <c:v>29.223611111111101</c:v>
                </c:pt>
                <c:pt idx="21042">
                  <c:v>29.225000000000001</c:v>
                </c:pt>
                <c:pt idx="21043">
                  <c:v>29.226388888888899</c:v>
                </c:pt>
                <c:pt idx="21044">
                  <c:v>29.227777777777799</c:v>
                </c:pt>
                <c:pt idx="21045">
                  <c:v>29.2291666666667</c:v>
                </c:pt>
                <c:pt idx="21046">
                  <c:v>29.2305555555556</c:v>
                </c:pt>
                <c:pt idx="21047">
                  <c:v>29.231944444444402</c:v>
                </c:pt>
                <c:pt idx="21048">
                  <c:v>29.233333333333299</c:v>
                </c:pt>
                <c:pt idx="21049">
                  <c:v>29.234722222222199</c:v>
                </c:pt>
                <c:pt idx="21050">
                  <c:v>29.2361111111111</c:v>
                </c:pt>
                <c:pt idx="21051">
                  <c:v>29.237500000000001</c:v>
                </c:pt>
                <c:pt idx="21052">
                  <c:v>29.238888888888901</c:v>
                </c:pt>
                <c:pt idx="21053">
                  <c:v>29.240277777777798</c:v>
                </c:pt>
                <c:pt idx="21054">
                  <c:v>29.241666666666699</c:v>
                </c:pt>
                <c:pt idx="21055">
                  <c:v>29.2430555555556</c:v>
                </c:pt>
                <c:pt idx="21056">
                  <c:v>29.244444444444401</c:v>
                </c:pt>
                <c:pt idx="21057">
                  <c:v>29.245833333333302</c:v>
                </c:pt>
                <c:pt idx="21058">
                  <c:v>29.247222222222199</c:v>
                </c:pt>
                <c:pt idx="21059">
                  <c:v>29.248611111111099</c:v>
                </c:pt>
                <c:pt idx="21060">
                  <c:v>29.25</c:v>
                </c:pt>
                <c:pt idx="21061">
                  <c:v>29.251388888888901</c:v>
                </c:pt>
                <c:pt idx="21062">
                  <c:v>29.252777777777801</c:v>
                </c:pt>
                <c:pt idx="21063">
                  <c:v>29.254166666666698</c:v>
                </c:pt>
                <c:pt idx="21064">
                  <c:v>29.255555555555599</c:v>
                </c:pt>
                <c:pt idx="21065">
                  <c:v>29.2569444444444</c:v>
                </c:pt>
                <c:pt idx="21066">
                  <c:v>29.258333333333301</c:v>
                </c:pt>
                <c:pt idx="21067">
                  <c:v>29.259722222222202</c:v>
                </c:pt>
                <c:pt idx="21068">
                  <c:v>29.261111111111099</c:v>
                </c:pt>
                <c:pt idx="21069">
                  <c:v>29.262499999999999</c:v>
                </c:pt>
                <c:pt idx="21070">
                  <c:v>29.2638888888889</c:v>
                </c:pt>
                <c:pt idx="21071">
                  <c:v>29.265277777777801</c:v>
                </c:pt>
                <c:pt idx="21072">
                  <c:v>29.266666666666701</c:v>
                </c:pt>
                <c:pt idx="21073">
                  <c:v>29.268055555555598</c:v>
                </c:pt>
                <c:pt idx="21074">
                  <c:v>29.2694444444444</c:v>
                </c:pt>
                <c:pt idx="21075">
                  <c:v>29.2708333333333</c:v>
                </c:pt>
                <c:pt idx="21076">
                  <c:v>29.272222222222201</c:v>
                </c:pt>
                <c:pt idx="21077">
                  <c:v>29.273611111111101</c:v>
                </c:pt>
                <c:pt idx="21078">
                  <c:v>29.274999999999999</c:v>
                </c:pt>
                <c:pt idx="21079">
                  <c:v>29.276388888888899</c:v>
                </c:pt>
                <c:pt idx="21080">
                  <c:v>29.2777777777778</c:v>
                </c:pt>
                <c:pt idx="21081">
                  <c:v>29.279166666666701</c:v>
                </c:pt>
                <c:pt idx="21082">
                  <c:v>29.280555555555601</c:v>
                </c:pt>
                <c:pt idx="21083">
                  <c:v>29.281944444444399</c:v>
                </c:pt>
                <c:pt idx="21084">
                  <c:v>29.283333333333299</c:v>
                </c:pt>
                <c:pt idx="21085">
                  <c:v>29.2847222222222</c:v>
                </c:pt>
                <c:pt idx="21086">
                  <c:v>29.286111111111101</c:v>
                </c:pt>
                <c:pt idx="21087">
                  <c:v>29.287500000000001</c:v>
                </c:pt>
                <c:pt idx="21088">
                  <c:v>29.288888888888899</c:v>
                </c:pt>
                <c:pt idx="21089">
                  <c:v>29.290277777777799</c:v>
                </c:pt>
                <c:pt idx="21090">
                  <c:v>29.2916666666667</c:v>
                </c:pt>
                <c:pt idx="21091">
                  <c:v>29.2930555555556</c:v>
                </c:pt>
                <c:pt idx="21092">
                  <c:v>29.294444444444402</c:v>
                </c:pt>
                <c:pt idx="21093">
                  <c:v>29.295833333333299</c:v>
                </c:pt>
                <c:pt idx="21094">
                  <c:v>29.297222222222199</c:v>
                </c:pt>
                <c:pt idx="21095">
                  <c:v>29.2986111111111</c:v>
                </c:pt>
                <c:pt idx="21096">
                  <c:v>29.3</c:v>
                </c:pt>
                <c:pt idx="21097">
                  <c:v>29.301388888888901</c:v>
                </c:pt>
                <c:pt idx="21098">
                  <c:v>29.302777777777798</c:v>
                </c:pt>
                <c:pt idx="21099">
                  <c:v>29.304166666666699</c:v>
                </c:pt>
                <c:pt idx="21100">
                  <c:v>29.3055555555556</c:v>
                </c:pt>
                <c:pt idx="21101">
                  <c:v>29.306944444444401</c:v>
                </c:pt>
                <c:pt idx="21102">
                  <c:v>29.308333333333302</c:v>
                </c:pt>
                <c:pt idx="21103">
                  <c:v>29.309722222222199</c:v>
                </c:pt>
                <c:pt idx="21104">
                  <c:v>29.311111111111099</c:v>
                </c:pt>
                <c:pt idx="21105">
                  <c:v>29.3125</c:v>
                </c:pt>
                <c:pt idx="21106">
                  <c:v>29.313888888888901</c:v>
                </c:pt>
                <c:pt idx="21107">
                  <c:v>29.315277777777801</c:v>
                </c:pt>
                <c:pt idx="21108">
                  <c:v>29.316666666666698</c:v>
                </c:pt>
                <c:pt idx="21109">
                  <c:v>29.318055555555599</c:v>
                </c:pt>
                <c:pt idx="21110">
                  <c:v>29.3194444444444</c:v>
                </c:pt>
                <c:pt idx="21111">
                  <c:v>29.320833333333301</c:v>
                </c:pt>
                <c:pt idx="21112">
                  <c:v>29.322222222222202</c:v>
                </c:pt>
                <c:pt idx="21113">
                  <c:v>29.323611111111099</c:v>
                </c:pt>
                <c:pt idx="21114">
                  <c:v>29.324999999999999</c:v>
                </c:pt>
                <c:pt idx="21115">
                  <c:v>29.3263888888889</c:v>
                </c:pt>
                <c:pt idx="21116">
                  <c:v>29.327777777777801</c:v>
                </c:pt>
                <c:pt idx="21117">
                  <c:v>29.329166666666701</c:v>
                </c:pt>
                <c:pt idx="21118">
                  <c:v>29.330555555555598</c:v>
                </c:pt>
                <c:pt idx="21119">
                  <c:v>29.3319444444444</c:v>
                </c:pt>
                <c:pt idx="21120">
                  <c:v>29.3333333333333</c:v>
                </c:pt>
                <c:pt idx="21121">
                  <c:v>29.334722222222201</c:v>
                </c:pt>
                <c:pt idx="21122">
                  <c:v>29.336111111111101</c:v>
                </c:pt>
                <c:pt idx="21123">
                  <c:v>29.337499999999999</c:v>
                </c:pt>
                <c:pt idx="21124">
                  <c:v>29.338888888888899</c:v>
                </c:pt>
                <c:pt idx="21125">
                  <c:v>29.3402777777778</c:v>
                </c:pt>
                <c:pt idx="21126">
                  <c:v>29.341666666666701</c:v>
                </c:pt>
                <c:pt idx="21127">
                  <c:v>29.343055555555601</c:v>
                </c:pt>
                <c:pt idx="21128">
                  <c:v>29.344444444444399</c:v>
                </c:pt>
                <c:pt idx="21129">
                  <c:v>29.345833333333299</c:v>
                </c:pt>
                <c:pt idx="21130">
                  <c:v>29.3472222222222</c:v>
                </c:pt>
                <c:pt idx="21131">
                  <c:v>29.348611111111101</c:v>
                </c:pt>
                <c:pt idx="21132">
                  <c:v>29.35</c:v>
                </c:pt>
                <c:pt idx="21133">
                  <c:v>29.351388888888899</c:v>
                </c:pt>
                <c:pt idx="21134">
                  <c:v>29.352777777777799</c:v>
                </c:pt>
                <c:pt idx="21135">
                  <c:v>29.3541666666667</c:v>
                </c:pt>
                <c:pt idx="21136">
                  <c:v>29.3555555555556</c:v>
                </c:pt>
                <c:pt idx="21137">
                  <c:v>29.356944444444402</c:v>
                </c:pt>
                <c:pt idx="21138">
                  <c:v>29.358333333333299</c:v>
                </c:pt>
                <c:pt idx="21139">
                  <c:v>29.359722222222199</c:v>
                </c:pt>
                <c:pt idx="21140">
                  <c:v>29.3611111111111</c:v>
                </c:pt>
                <c:pt idx="21141">
                  <c:v>29.362500000000001</c:v>
                </c:pt>
                <c:pt idx="21142">
                  <c:v>29.363888888888901</c:v>
                </c:pt>
                <c:pt idx="21143">
                  <c:v>29.365277777777798</c:v>
                </c:pt>
                <c:pt idx="21144">
                  <c:v>29.366666666666699</c:v>
                </c:pt>
                <c:pt idx="21145">
                  <c:v>29.3680555555556</c:v>
                </c:pt>
                <c:pt idx="21146">
                  <c:v>29.369444444444401</c:v>
                </c:pt>
                <c:pt idx="21147">
                  <c:v>29.370833333333302</c:v>
                </c:pt>
                <c:pt idx="21148">
                  <c:v>29.372222222222199</c:v>
                </c:pt>
                <c:pt idx="21149">
                  <c:v>29.373611111111099</c:v>
                </c:pt>
                <c:pt idx="21150">
                  <c:v>29.375</c:v>
                </c:pt>
                <c:pt idx="21151">
                  <c:v>29.376388888888901</c:v>
                </c:pt>
                <c:pt idx="21152">
                  <c:v>29.377777777777801</c:v>
                </c:pt>
                <c:pt idx="21153">
                  <c:v>29.379166666666698</c:v>
                </c:pt>
                <c:pt idx="21154">
                  <c:v>29.380555555555599</c:v>
                </c:pt>
                <c:pt idx="21155">
                  <c:v>29.3819444444444</c:v>
                </c:pt>
                <c:pt idx="21156">
                  <c:v>29.383333333333301</c:v>
                </c:pt>
                <c:pt idx="21157">
                  <c:v>29.384722222222202</c:v>
                </c:pt>
                <c:pt idx="21158">
                  <c:v>29.386111111111099</c:v>
                </c:pt>
                <c:pt idx="21159">
                  <c:v>29.387499999999999</c:v>
                </c:pt>
                <c:pt idx="21160">
                  <c:v>29.3888888888889</c:v>
                </c:pt>
                <c:pt idx="21161">
                  <c:v>29.390277777777801</c:v>
                </c:pt>
                <c:pt idx="21162">
                  <c:v>29.391666666666701</c:v>
                </c:pt>
                <c:pt idx="21163">
                  <c:v>29.393055555555598</c:v>
                </c:pt>
                <c:pt idx="21164">
                  <c:v>29.3944444444444</c:v>
                </c:pt>
                <c:pt idx="21165">
                  <c:v>29.3958333333333</c:v>
                </c:pt>
                <c:pt idx="21166">
                  <c:v>29.397222222222201</c:v>
                </c:pt>
                <c:pt idx="21167">
                  <c:v>29.398611111111101</c:v>
                </c:pt>
                <c:pt idx="21168">
                  <c:v>29.4</c:v>
                </c:pt>
                <c:pt idx="21169">
                  <c:v>29.401388888888899</c:v>
                </c:pt>
                <c:pt idx="21170">
                  <c:v>29.4027777777778</c:v>
                </c:pt>
                <c:pt idx="21171">
                  <c:v>29.404166666666701</c:v>
                </c:pt>
                <c:pt idx="21172">
                  <c:v>29.405555555555601</c:v>
                </c:pt>
                <c:pt idx="21173">
                  <c:v>29.406944444444399</c:v>
                </c:pt>
                <c:pt idx="21174">
                  <c:v>29.408333333333299</c:v>
                </c:pt>
                <c:pt idx="21175">
                  <c:v>29.4097222222222</c:v>
                </c:pt>
                <c:pt idx="21176">
                  <c:v>29.411111111111101</c:v>
                </c:pt>
                <c:pt idx="21177">
                  <c:v>29.412500000000001</c:v>
                </c:pt>
                <c:pt idx="21178">
                  <c:v>29.413888888888899</c:v>
                </c:pt>
                <c:pt idx="21179">
                  <c:v>29.415277777777799</c:v>
                </c:pt>
                <c:pt idx="21180">
                  <c:v>29.4166666666667</c:v>
                </c:pt>
                <c:pt idx="21181">
                  <c:v>29.4180555555556</c:v>
                </c:pt>
                <c:pt idx="21182">
                  <c:v>29.419444444444402</c:v>
                </c:pt>
                <c:pt idx="21183">
                  <c:v>29.420833333333299</c:v>
                </c:pt>
                <c:pt idx="21184">
                  <c:v>29.422222222222199</c:v>
                </c:pt>
                <c:pt idx="21185">
                  <c:v>29.4236111111111</c:v>
                </c:pt>
                <c:pt idx="21186">
                  <c:v>29.425000000000001</c:v>
                </c:pt>
                <c:pt idx="21187">
                  <c:v>29.426388888888901</c:v>
                </c:pt>
                <c:pt idx="21188">
                  <c:v>29.427777777777798</c:v>
                </c:pt>
                <c:pt idx="21189">
                  <c:v>29.429166666666699</c:v>
                </c:pt>
                <c:pt idx="21190">
                  <c:v>29.4305555555556</c:v>
                </c:pt>
                <c:pt idx="21191">
                  <c:v>29.431944444444401</c:v>
                </c:pt>
                <c:pt idx="21192">
                  <c:v>29.433333333333302</c:v>
                </c:pt>
                <c:pt idx="21193">
                  <c:v>29.434722222222199</c:v>
                </c:pt>
                <c:pt idx="21194">
                  <c:v>29.436111111111099</c:v>
                </c:pt>
                <c:pt idx="21195">
                  <c:v>29.4375</c:v>
                </c:pt>
                <c:pt idx="21196">
                  <c:v>29.438888888888901</c:v>
                </c:pt>
                <c:pt idx="21197">
                  <c:v>29.440277777777801</c:v>
                </c:pt>
                <c:pt idx="21198">
                  <c:v>29.441666666666698</c:v>
                </c:pt>
                <c:pt idx="21199">
                  <c:v>29.443055555555599</c:v>
                </c:pt>
                <c:pt idx="21200">
                  <c:v>29.4444444444444</c:v>
                </c:pt>
                <c:pt idx="21201">
                  <c:v>29.445833333333301</c:v>
                </c:pt>
                <c:pt idx="21202">
                  <c:v>29.447222222222202</c:v>
                </c:pt>
                <c:pt idx="21203">
                  <c:v>29.448611111111099</c:v>
                </c:pt>
                <c:pt idx="21204">
                  <c:v>29.45</c:v>
                </c:pt>
                <c:pt idx="21205">
                  <c:v>29.4513888888889</c:v>
                </c:pt>
                <c:pt idx="21206">
                  <c:v>29.452777777777801</c:v>
                </c:pt>
                <c:pt idx="21207">
                  <c:v>29.454166666666701</c:v>
                </c:pt>
                <c:pt idx="21208">
                  <c:v>29.455555555555598</c:v>
                </c:pt>
                <c:pt idx="21209">
                  <c:v>29.4569444444444</c:v>
                </c:pt>
                <c:pt idx="21210">
                  <c:v>29.4583333333333</c:v>
                </c:pt>
                <c:pt idx="21211">
                  <c:v>29.459722222222201</c:v>
                </c:pt>
                <c:pt idx="21212">
                  <c:v>29.461111111111101</c:v>
                </c:pt>
                <c:pt idx="21213">
                  <c:v>29.462499999999999</c:v>
                </c:pt>
                <c:pt idx="21214">
                  <c:v>29.463888888888899</c:v>
                </c:pt>
                <c:pt idx="21215">
                  <c:v>29.4652777777778</c:v>
                </c:pt>
                <c:pt idx="21216">
                  <c:v>29.466666666666701</c:v>
                </c:pt>
                <c:pt idx="21217">
                  <c:v>29.468055555555601</c:v>
                </c:pt>
                <c:pt idx="21218">
                  <c:v>29.469444444444399</c:v>
                </c:pt>
                <c:pt idx="21219">
                  <c:v>29.470833333333299</c:v>
                </c:pt>
                <c:pt idx="21220">
                  <c:v>29.4722222222222</c:v>
                </c:pt>
                <c:pt idx="21221">
                  <c:v>29.473611111111101</c:v>
                </c:pt>
                <c:pt idx="21222">
                  <c:v>29.475000000000001</c:v>
                </c:pt>
                <c:pt idx="21223">
                  <c:v>29.476388888888899</c:v>
                </c:pt>
                <c:pt idx="21224">
                  <c:v>29.477777777777799</c:v>
                </c:pt>
                <c:pt idx="21225">
                  <c:v>29.4791666666667</c:v>
                </c:pt>
                <c:pt idx="21226">
                  <c:v>29.4805555555556</c:v>
                </c:pt>
                <c:pt idx="21227">
                  <c:v>29.481944444444402</c:v>
                </c:pt>
                <c:pt idx="21228">
                  <c:v>29.483333333333299</c:v>
                </c:pt>
                <c:pt idx="21229">
                  <c:v>29.484722222222199</c:v>
                </c:pt>
                <c:pt idx="21230">
                  <c:v>29.4861111111111</c:v>
                </c:pt>
                <c:pt idx="21231">
                  <c:v>29.487500000000001</c:v>
                </c:pt>
                <c:pt idx="21232">
                  <c:v>29.488888888888901</c:v>
                </c:pt>
                <c:pt idx="21233">
                  <c:v>29.490277777777798</c:v>
                </c:pt>
                <c:pt idx="21234">
                  <c:v>29.491666666666699</c:v>
                </c:pt>
                <c:pt idx="21235">
                  <c:v>29.4930555555556</c:v>
                </c:pt>
                <c:pt idx="21236">
                  <c:v>29.494444444444401</c:v>
                </c:pt>
                <c:pt idx="21237">
                  <c:v>29.495833333333302</c:v>
                </c:pt>
                <c:pt idx="21238">
                  <c:v>29.497222222222199</c:v>
                </c:pt>
                <c:pt idx="21239">
                  <c:v>29.498611111111099</c:v>
                </c:pt>
                <c:pt idx="21240">
                  <c:v>29.5</c:v>
                </c:pt>
                <c:pt idx="21241">
                  <c:v>29.501388888888901</c:v>
                </c:pt>
                <c:pt idx="21242">
                  <c:v>29.502777777777801</c:v>
                </c:pt>
                <c:pt idx="21243">
                  <c:v>29.504166666666698</c:v>
                </c:pt>
                <c:pt idx="21244">
                  <c:v>29.505555555555599</c:v>
                </c:pt>
                <c:pt idx="21245">
                  <c:v>29.5069444444444</c:v>
                </c:pt>
                <c:pt idx="21246">
                  <c:v>29.508333333333301</c:v>
                </c:pt>
                <c:pt idx="21247">
                  <c:v>29.509722222222202</c:v>
                </c:pt>
                <c:pt idx="21248">
                  <c:v>29.511111111111099</c:v>
                </c:pt>
                <c:pt idx="21249">
                  <c:v>29.512499999999999</c:v>
                </c:pt>
                <c:pt idx="21250">
                  <c:v>29.5138888888889</c:v>
                </c:pt>
                <c:pt idx="21251">
                  <c:v>29.515277777777801</c:v>
                </c:pt>
                <c:pt idx="21252">
                  <c:v>29.516666666666701</c:v>
                </c:pt>
                <c:pt idx="21253">
                  <c:v>29.518055555555598</c:v>
                </c:pt>
                <c:pt idx="21254">
                  <c:v>29.5194444444444</c:v>
                </c:pt>
                <c:pt idx="21255">
                  <c:v>29.5208333333333</c:v>
                </c:pt>
                <c:pt idx="21256">
                  <c:v>29.522222222222201</c:v>
                </c:pt>
                <c:pt idx="21257">
                  <c:v>29.523611111111101</c:v>
                </c:pt>
                <c:pt idx="21258">
                  <c:v>29.524999999999999</c:v>
                </c:pt>
                <c:pt idx="21259">
                  <c:v>29.526388888888899</c:v>
                </c:pt>
                <c:pt idx="21260">
                  <c:v>29.5277777777778</c:v>
                </c:pt>
                <c:pt idx="21261">
                  <c:v>29.529166666666701</c:v>
                </c:pt>
                <c:pt idx="21262">
                  <c:v>29.530555555555601</c:v>
                </c:pt>
                <c:pt idx="21263">
                  <c:v>29.531944444444399</c:v>
                </c:pt>
                <c:pt idx="21264">
                  <c:v>29.533333333333299</c:v>
                </c:pt>
                <c:pt idx="21265">
                  <c:v>29.5347222222222</c:v>
                </c:pt>
                <c:pt idx="21266">
                  <c:v>29.536111111111101</c:v>
                </c:pt>
                <c:pt idx="21267">
                  <c:v>29.537500000000001</c:v>
                </c:pt>
                <c:pt idx="21268">
                  <c:v>29.538888888888899</c:v>
                </c:pt>
                <c:pt idx="21269">
                  <c:v>29.540277777777799</c:v>
                </c:pt>
                <c:pt idx="21270">
                  <c:v>29.5416666666667</c:v>
                </c:pt>
                <c:pt idx="21271">
                  <c:v>29.5430555555556</c:v>
                </c:pt>
                <c:pt idx="21272">
                  <c:v>29.544444444444402</c:v>
                </c:pt>
                <c:pt idx="21273">
                  <c:v>29.545833333333299</c:v>
                </c:pt>
                <c:pt idx="21274">
                  <c:v>29.547222222222199</c:v>
                </c:pt>
                <c:pt idx="21275">
                  <c:v>29.5486111111111</c:v>
                </c:pt>
                <c:pt idx="21276">
                  <c:v>29.55</c:v>
                </c:pt>
                <c:pt idx="21277">
                  <c:v>29.551388888888901</c:v>
                </c:pt>
                <c:pt idx="21278">
                  <c:v>29.552777777777798</c:v>
                </c:pt>
                <c:pt idx="21279">
                  <c:v>29.554166666666699</c:v>
                </c:pt>
                <c:pt idx="21280">
                  <c:v>29.5555555555556</c:v>
                </c:pt>
                <c:pt idx="21281">
                  <c:v>29.556944444444401</c:v>
                </c:pt>
                <c:pt idx="21282">
                  <c:v>29.558333333333302</c:v>
                </c:pt>
                <c:pt idx="21283">
                  <c:v>29.559722222222199</c:v>
                </c:pt>
                <c:pt idx="21284">
                  <c:v>29.561111111111099</c:v>
                </c:pt>
                <c:pt idx="21285">
                  <c:v>29.5625</c:v>
                </c:pt>
                <c:pt idx="21286">
                  <c:v>29.563888888888901</c:v>
                </c:pt>
                <c:pt idx="21287">
                  <c:v>29.565277777777801</c:v>
                </c:pt>
                <c:pt idx="21288">
                  <c:v>29.566666666666698</c:v>
                </c:pt>
                <c:pt idx="21289">
                  <c:v>29.568055555555599</c:v>
                </c:pt>
                <c:pt idx="21290">
                  <c:v>29.5694444444444</c:v>
                </c:pt>
                <c:pt idx="21291">
                  <c:v>29.570833333333301</c:v>
                </c:pt>
                <c:pt idx="21292">
                  <c:v>29.572222222222202</c:v>
                </c:pt>
                <c:pt idx="21293">
                  <c:v>29.573611111111099</c:v>
                </c:pt>
                <c:pt idx="21294">
                  <c:v>29.574999999999999</c:v>
                </c:pt>
                <c:pt idx="21295">
                  <c:v>29.5763888888889</c:v>
                </c:pt>
                <c:pt idx="21296">
                  <c:v>29.577777777777801</c:v>
                </c:pt>
                <c:pt idx="21297">
                  <c:v>29.579166666666701</c:v>
                </c:pt>
                <c:pt idx="21298">
                  <c:v>29.580555555555598</c:v>
                </c:pt>
                <c:pt idx="21299">
                  <c:v>29.5819444444444</c:v>
                </c:pt>
                <c:pt idx="21300">
                  <c:v>29.5833333333333</c:v>
                </c:pt>
                <c:pt idx="21301">
                  <c:v>29.584722222222201</c:v>
                </c:pt>
                <c:pt idx="21302">
                  <c:v>29.586111111111101</c:v>
                </c:pt>
                <c:pt idx="21303">
                  <c:v>29.587499999999999</c:v>
                </c:pt>
                <c:pt idx="21304">
                  <c:v>29.588888888888899</c:v>
                </c:pt>
                <c:pt idx="21305">
                  <c:v>29.5902777777778</c:v>
                </c:pt>
                <c:pt idx="21306">
                  <c:v>29.591666666666701</c:v>
                </c:pt>
                <c:pt idx="21307">
                  <c:v>29.593055555555601</c:v>
                </c:pt>
                <c:pt idx="21308">
                  <c:v>29.594444444444399</c:v>
                </c:pt>
                <c:pt idx="21309">
                  <c:v>29.595833333333299</c:v>
                </c:pt>
                <c:pt idx="21310">
                  <c:v>29.5972222222222</c:v>
                </c:pt>
                <c:pt idx="21311">
                  <c:v>29.598611111111101</c:v>
                </c:pt>
                <c:pt idx="21312">
                  <c:v>29.6</c:v>
                </c:pt>
                <c:pt idx="21313">
                  <c:v>29.601388888888899</c:v>
                </c:pt>
                <c:pt idx="21314">
                  <c:v>29.602777777777799</c:v>
                </c:pt>
                <c:pt idx="21315">
                  <c:v>29.6041666666667</c:v>
                </c:pt>
                <c:pt idx="21316">
                  <c:v>29.6055555555556</c:v>
                </c:pt>
                <c:pt idx="21317">
                  <c:v>29.606944444444402</c:v>
                </c:pt>
                <c:pt idx="21318">
                  <c:v>29.608333333333299</c:v>
                </c:pt>
                <c:pt idx="21319">
                  <c:v>29.609722222222199</c:v>
                </c:pt>
                <c:pt idx="21320">
                  <c:v>29.6111111111111</c:v>
                </c:pt>
                <c:pt idx="21321">
                  <c:v>29.612500000000001</c:v>
                </c:pt>
                <c:pt idx="21322">
                  <c:v>29.613888888888901</c:v>
                </c:pt>
                <c:pt idx="21323">
                  <c:v>29.615277777777798</c:v>
                </c:pt>
                <c:pt idx="21324">
                  <c:v>29.616666666666699</c:v>
                </c:pt>
                <c:pt idx="21325">
                  <c:v>29.6180555555556</c:v>
                </c:pt>
                <c:pt idx="21326">
                  <c:v>29.619444444444401</c:v>
                </c:pt>
                <c:pt idx="21327">
                  <c:v>29.620833333333302</c:v>
                </c:pt>
                <c:pt idx="21328">
                  <c:v>29.622222222222199</c:v>
                </c:pt>
                <c:pt idx="21329">
                  <c:v>29.623611111111099</c:v>
                </c:pt>
                <c:pt idx="21330">
                  <c:v>29.625</c:v>
                </c:pt>
                <c:pt idx="21331">
                  <c:v>29.626388888888901</c:v>
                </c:pt>
                <c:pt idx="21332">
                  <c:v>29.627777777777801</c:v>
                </c:pt>
                <c:pt idx="21333">
                  <c:v>29.629166666666698</c:v>
                </c:pt>
                <c:pt idx="21334">
                  <c:v>29.630555555555599</c:v>
                </c:pt>
                <c:pt idx="21335">
                  <c:v>29.6319444444444</c:v>
                </c:pt>
                <c:pt idx="21336">
                  <c:v>29.633333333333301</c:v>
                </c:pt>
                <c:pt idx="21337">
                  <c:v>29.634722222222202</c:v>
                </c:pt>
                <c:pt idx="21338">
                  <c:v>29.636111111111099</c:v>
                </c:pt>
                <c:pt idx="21339">
                  <c:v>29.637499999999999</c:v>
                </c:pt>
                <c:pt idx="21340">
                  <c:v>29.6388888888889</c:v>
                </c:pt>
                <c:pt idx="21341">
                  <c:v>29.640277777777801</c:v>
                </c:pt>
                <c:pt idx="21342">
                  <c:v>29.641666666666701</c:v>
                </c:pt>
                <c:pt idx="21343">
                  <c:v>29.643055555555598</c:v>
                </c:pt>
                <c:pt idx="21344">
                  <c:v>29.6444444444444</c:v>
                </c:pt>
                <c:pt idx="21345">
                  <c:v>29.6458333333333</c:v>
                </c:pt>
                <c:pt idx="21346">
                  <c:v>29.647222222222201</c:v>
                </c:pt>
                <c:pt idx="21347">
                  <c:v>29.648611111111101</c:v>
                </c:pt>
                <c:pt idx="21348">
                  <c:v>29.65</c:v>
                </c:pt>
                <c:pt idx="21349">
                  <c:v>29.651388888888899</c:v>
                </c:pt>
                <c:pt idx="21350">
                  <c:v>29.6527777777778</c:v>
                </c:pt>
                <c:pt idx="21351">
                  <c:v>29.654166666666701</c:v>
                </c:pt>
                <c:pt idx="21352">
                  <c:v>29.655555555555601</c:v>
                </c:pt>
                <c:pt idx="21353">
                  <c:v>29.656944444444399</c:v>
                </c:pt>
                <c:pt idx="21354">
                  <c:v>29.658333333333299</c:v>
                </c:pt>
                <c:pt idx="21355">
                  <c:v>29.6597222222222</c:v>
                </c:pt>
                <c:pt idx="21356">
                  <c:v>29.661111111111101</c:v>
                </c:pt>
                <c:pt idx="21357">
                  <c:v>29.662500000000001</c:v>
                </c:pt>
                <c:pt idx="21358">
                  <c:v>29.663888888888899</c:v>
                </c:pt>
                <c:pt idx="21359">
                  <c:v>29.665277777777799</c:v>
                </c:pt>
                <c:pt idx="21360">
                  <c:v>29.6666666666667</c:v>
                </c:pt>
                <c:pt idx="21361">
                  <c:v>29.6680555555556</c:v>
                </c:pt>
                <c:pt idx="21362">
                  <c:v>29.669444444444402</c:v>
                </c:pt>
                <c:pt idx="21363">
                  <c:v>29.670833333333299</c:v>
                </c:pt>
                <c:pt idx="21364">
                  <c:v>29.672222222222199</c:v>
                </c:pt>
                <c:pt idx="21365">
                  <c:v>29.6736111111111</c:v>
                </c:pt>
                <c:pt idx="21366">
                  <c:v>29.675000000000001</c:v>
                </c:pt>
                <c:pt idx="21367">
                  <c:v>29.676388888888901</c:v>
                </c:pt>
                <c:pt idx="21368">
                  <c:v>29.677777777777798</c:v>
                </c:pt>
                <c:pt idx="21369">
                  <c:v>29.679166666666699</c:v>
                </c:pt>
                <c:pt idx="21370">
                  <c:v>29.6805555555556</c:v>
                </c:pt>
                <c:pt idx="21371">
                  <c:v>29.681944444444401</c:v>
                </c:pt>
                <c:pt idx="21372">
                  <c:v>29.683333333333302</c:v>
                </c:pt>
                <c:pt idx="21373">
                  <c:v>29.684722222222199</c:v>
                </c:pt>
                <c:pt idx="21374">
                  <c:v>29.686111111111099</c:v>
                </c:pt>
                <c:pt idx="21375">
                  <c:v>29.6875</c:v>
                </c:pt>
                <c:pt idx="21376">
                  <c:v>29.688888888888901</c:v>
                </c:pt>
                <c:pt idx="21377">
                  <c:v>29.690277777777801</c:v>
                </c:pt>
                <c:pt idx="21378">
                  <c:v>29.691666666666698</c:v>
                </c:pt>
                <c:pt idx="21379">
                  <c:v>29.693055555555599</c:v>
                </c:pt>
                <c:pt idx="21380">
                  <c:v>29.6944444444444</c:v>
                </c:pt>
                <c:pt idx="21381">
                  <c:v>29.695833333333301</c:v>
                </c:pt>
                <c:pt idx="21382">
                  <c:v>29.697222222222202</c:v>
                </c:pt>
                <c:pt idx="21383">
                  <c:v>29.698611111111099</c:v>
                </c:pt>
                <c:pt idx="21384">
                  <c:v>29.7</c:v>
                </c:pt>
                <c:pt idx="21385">
                  <c:v>29.7013888888889</c:v>
                </c:pt>
                <c:pt idx="21386">
                  <c:v>29.702777777777801</c:v>
                </c:pt>
                <c:pt idx="21387">
                  <c:v>29.704166666666701</c:v>
                </c:pt>
                <c:pt idx="21388">
                  <c:v>29.705555555555598</c:v>
                </c:pt>
                <c:pt idx="21389">
                  <c:v>29.7069444444444</c:v>
                </c:pt>
                <c:pt idx="21390">
                  <c:v>29.7083333333333</c:v>
                </c:pt>
                <c:pt idx="21391">
                  <c:v>29.709722222222201</c:v>
                </c:pt>
                <c:pt idx="21392">
                  <c:v>29.711111111111101</c:v>
                </c:pt>
                <c:pt idx="21393">
                  <c:v>29.712499999999999</c:v>
                </c:pt>
                <c:pt idx="21394">
                  <c:v>29.713888888888899</c:v>
                </c:pt>
                <c:pt idx="21395">
                  <c:v>29.7152777777778</c:v>
                </c:pt>
                <c:pt idx="21396">
                  <c:v>29.716666666666701</c:v>
                </c:pt>
                <c:pt idx="21397">
                  <c:v>29.718055555555601</c:v>
                </c:pt>
                <c:pt idx="21398">
                  <c:v>29.719444444444399</c:v>
                </c:pt>
                <c:pt idx="21399">
                  <c:v>29.720833333333299</c:v>
                </c:pt>
                <c:pt idx="21400">
                  <c:v>29.7222222222222</c:v>
                </c:pt>
                <c:pt idx="21401">
                  <c:v>29.723611111111101</c:v>
                </c:pt>
                <c:pt idx="21402">
                  <c:v>29.725000000000001</c:v>
                </c:pt>
                <c:pt idx="21403">
                  <c:v>29.726388888888899</c:v>
                </c:pt>
                <c:pt idx="21404">
                  <c:v>29.727777777777799</c:v>
                </c:pt>
                <c:pt idx="21405">
                  <c:v>29.7291666666667</c:v>
                </c:pt>
                <c:pt idx="21406">
                  <c:v>29.7305555555556</c:v>
                </c:pt>
                <c:pt idx="21407">
                  <c:v>29.731944444444402</c:v>
                </c:pt>
                <c:pt idx="21408">
                  <c:v>29.733333333333299</c:v>
                </c:pt>
                <c:pt idx="21409">
                  <c:v>29.734722222222199</c:v>
                </c:pt>
                <c:pt idx="21410">
                  <c:v>29.7361111111111</c:v>
                </c:pt>
                <c:pt idx="21411">
                  <c:v>29.737500000000001</c:v>
                </c:pt>
                <c:pt idx="21412">
                  <c:v>29.738888888888901</c:v>
                </c:pt>
                <c:pt idx="21413">
                  <c:v>29.740277777777798</c:v>
                </c:pt>
                <c:pt idx="21414">
                  <c:v>29.741666666666699</c:v>
                </c:pt>
                <c:pt idx="21415">
                  <c:v>29.7430555555556</c:v>
                </c:pt>
                <c:pt idx="21416">
                  <c:v>29.744444444444401</c:v>
                </c:pt>
                <c:pt idx="21417">
                  <c:v>29.745833333333302</c:v>
                </c:pt>
                <c:pt idx="21418">
                  <c:v>29.747222222222199</c:v>
                </c:pt>
                <c:pt idx="21419">
                  <c:v>29.748611111111099</c:v>
                </c:pt>
                <c:pt idx="21420">
                  <c:v>29.75</c:v>
                </c:pt>
                <c:pt idx="21421">
                  <c:v>29.751388888888901</c:v>
                </c:pt>
                <c:pt idx="21422">
                  <c:v>29.752777777777801</c:v>
                </c:pt>
                <c:pt idx="21423">
                  <c:v>29.754166666666698</c:v>
                </c:pt>
                <c:pt idx="21424">
                  <c:v>29.755555555555599</c:v>
                </c:pt>
                <c:pt idx="21425">
                  <c:v>29.7569444444444</c:v>
                </c:pt>
                <c:pt idx="21426">
                  <c:v>29.758333333333301</c:v>
                </c:pt>
                <c:pt idx="21427">
                  <c:v>29.759722222222202</c:v>
                </c:pt>
                <c:pt idx="21428">
                  <c:v>29.761111111111099</c:v>
                </c:pt>
                <c:pt idx="21429">
                  <c:v>29.762499999999999</c:v>
                </c:pt>
                <c:pt idx="21430">
                  <c:v>29.7638888888889</c:v>
                </c:pt>
                <c:pt idx="21431">
                  <c:v>29.765277777777801</c:v>
                </c:pt>
                <c:pt idx="21432">
                  <c:v>29.766666666666701</c:v>
                </c:pt>
                <c:pt idx="21433">
                  <c:v>29.768055555555598</c:v>
                </c:pt>
                <c:pt idx="21434">
                  <c:v>29.7694444444444</c:v>
                </c:pt>
                <c:pt idx="21435">
                  <c:v>29.7708333333333</c:v>
                </c:pt>
                <c:pt idx="21436">
                  <c:v>29.772222222222201</c:v>
                </c:pt>
                <c:pt idx="21437">
                  <c:v>29.773611111111101</c:v>
                </c:pt>
                <c:pt idx="21438">
                  <c:v>29.774999999999999</c:v>
                </c:pt>
                <c:pt idx="21439">
                  <c:v>29.776388888888899</c:v>
                </c:pt>
                <c:pt idx="21440">
                  <c:v>29.7777777777778</c:v>
                </c:pt>
                <c:pt idx="21441">
                  <c:v>29.779166666666701</c:v>
                </c:pt>
                <c:pt idx="21442">
                  <c:v>29.780555555555601</c:v>
                </c:pt>
                <c:pt idx="21443">
                  <c:v>29.781944444444399</c:v>
                </c:pt>
                <c:pt idx="21444">
                  <c:v>29.783333333333299</c:v>
                </c:pt>
                <c:pt idx="21445">
                  <c:v>29.7847222222222</c:v>
                </c:pt>
                <c:pt idx="21446">
                  <c:v>29.786111111111101</c:v>
                </c:pt>
                <c:pt idx="21447">
                  <c:v>29.787500000000001</c:v>
                </c:pt>
                <c:pt idx="21448">
                  <c:v>29.788888888888899</c:v>
                </c:pt>
                <c:pt idx="21449">
                  <c:v>29.790277777777799</c:v>
                </c:pt>
                <c:pt idx="21450">
                  <c:v>29.7916666666667</c:v>
                </c:pt>
                <c:pt idx="21451">
                  <c:v>29.7930555555556</c:v>
                </c:pt>
                <c:pt idx="21452">
                  <c:v>29.794444444444402</c:v>
                </c:pt>
                <c:pt idx="21453">
                  <c:v>29.795833333333299</c:v>
                </c:pt>
                <c:pt idx="21454">
                  <c:v>29.797222222222199</c:v>
                </c:pt>
                <c:pt idx="21455">
                  <c:v>29.7986111111111</c:v>
                </c:pt>
                <c:pt idx="21456">
                  <c:v>29.8</c:v>
                </c:pt>
                <c:pt idx="21457">
                  <c:v>29.801388888888901</c:v>
                </c:pt>
                <c:pt idx="21458">
                  <c:v>29.802777777777798</c:v>
                </c:pt>
                <c:pt idx="21459">
                  <c:v>29.804166666666699</c:v>
                </c:pt>
                <c:pt idx="21460">
                  <c:v>29.8055555555556</c:v>
                </c:pt>
                <c:pt idx="21461">
                  <c:v>29.806944444444401</c:v>
                </c:pt>
                <c:pt idx="21462">
                  <c:v>29.808333333333302</c:v>
                </c:pt>
                <c:pt idx="21463">
                  <c:v>29.809722222222199</c:v>
                </c:pt>
                <c:pt idx="21464">
                  <c:v>29.811111111111099</c:v>
                </c:pt>
                <c:pt idx="21465">
                  <c:v>29.8125</c:v>
                </c:pt>
                <c:pt idx="21466">
                  <c:v>29.813888888888901</c:v>
                </c:pt>
                <c:pt idx="21467">
                  <c:v>29.815277777777801</c:v>
                </c:pt>
                <c:pt idx="21468">
                  <c:v>29.816666666666698</c:v>
                </c:pt>
                <c:pt idx="21469">
                  <c:v>29.818055555555599</c:v>
                </c:pt>
                <c:pt idx="21470">
                  <c:v>29.8194444444444</c:v>
                </c:pt>
                <c:pt idx="21471">
                  <c:v>29.820833333333301</c:v>
                </c:pt>
                <c:pt idx="21472">
                  <c:v>29.822222222222202</c:v>
                </c:pt>
                <c:pt idx="21473">
                  <c:v>29.823611111111099</c:v>
                </c:pt>
                <c:pt idx="21474">
                  <c:v>29.824999999999999</c:v>
                </c:pt>
                <c:pt idx="21475">
                  <c:v>29.8263888888889</c:v>
                </c:pt>
                <c:pt idx="21476">
                  <c:v>29.827777777777801</c:v>
                </c:pt>
                <c:pt idx="21477">
                  <c:v>29.829166666666701</c:v>
                </c:pt>
                <c:pt idx="21478">
                  <c:v>29.830555555555598</c:v>
                </c:pt>
                <c:pt idx="21479">
                  <c:v>29.8319444444444</c:v>
                </c:pt>
                <c:pt idx="21480">
                  <c:v>29.8333333333333</c:v>
                </c:pt>
                <c:pt idx="21481">
                  <c:v>29.834722222222201</c:v>
                </c:pt>
                <c:pt idx="21482">
                  <c:v>29.836111111111101</c:v>
                </c:pt>
                <c:pt idx="21483">
                  <c:v>29.837499999999999</c:v>
                </c:pt>
                <c:pt idx="21484">
                  <c:v>29.838888888888899</c:v>
                </c:pt>
                <c:pt idx="21485">
                  <c:v>29.8402777777778</c:v>
                </c:pt>
                <c:pt idx="21486">
                  <c:v>29.841666666666701</c:v>
                </c:pt>
                <c:pt idx="21487">
                  <c:v>29.843055555555601</c:v>
                </c:pt>
                <c:pt idx="21488">
                  <c:v>29.844444444444399</c:v>
                </c:pt>
                <c:pt idx="21489">
                  <c:v>29.845833333333299</c:v>
                </c:pt>
                <c:pt idx="21490">
                  <c:v>29.8472222222222</c:v>
                </c:pt>
                <c:pt idx="21491">
                  <c:v>29.848611111111101</c:v>
                </c:pt>
                <c:pt idx="21492">
                  <c:v>29.85</c:v>
                </c:pt>
                <c:pt idx="21493">
                  <c:v>29.851388888888899</c:v>
                </c:pt>
                <c:pt idx="21494">
                  <c:v>29.852777777777799</c:v>
                </c:pt>
                <c:pt idx="21495">
                  <c:v>29.8541666666667</c:v>
                </c:pt>
                <c:pt idx="21496">
                  <c:v>29.8555555555556</c:v>
                </c:pt>
                <c:pt idx="21497">
                  <c:v>29.856944444444402</c:v>
                </c:pt>
                <c:pt idx="21498">
                  <c:v>29.858333333333299</c:v>
                </c:pt>
                <c:pt idx="21499">
                  <c:v>29.859722222222199</c:v>
                </c:pt>
                <c:pt idx="21500">
                  <c:v>29.8611111111111</c:v>
                </c:pt>
                <c:pt idx="21501">
                  <c:v>29.862500000000001</c:v>
                </c:pt>
                <c:pt idx="21502">
                  <c:v>29.863888888888901</c:v>
                </c:pt>
                <c:pt idx="21503">
                  <c:v>29.865277777777798</c:v>
                </c:pt>
                <c:pt idx="21504">
                  <c:v>29.866666666666699</c:v>
                </c:pt>
                <c:pt idx="21505">
                  <c:v>29.8680555555556</c:v>
                </c:pt>
                <c:pt idx="21506">
                  <c:v>29.869444444444401</c:v>
                </c:pt>
                <c:pt idx="21507">
                  <c:v>29.870833333333302</c:v>
                </c:pt>
                <c:pt idx="21508">
                  <c:v>29.872222222222199</c:v>
                </c:pt>
                <c:pt idx="21509">
                  <c:v>29.873611111111099</c:v>
                </c:pt>
                <c:pt idx="21510">
                  <c:v>29.875</c:v>
                </c:pt>
                <c:pt idx="21511">
                  <c:v>29.876388888888901</c:v>
                </c:pt>
                <c:pt idx="21512">
                  <c:v>29.877777777777801</c:v>
                </c:pt>
                <c:pt idx="21513">
                  <c:v>29.879166666666698</c:v>
                </c:pt>
                <c:pt idx="21514">
                  <c:v>29.880555555555599</c:v>
                </c:pt>
                <c:pt idx="21515">
                  <c:v>29.8819444444444</c:v>
                </c:pt>
                <c:pt idx="21516">
                  <c:v>29.883333333333301</c:v>
                </c:pt>
                <c:pt idx="21517">
                  <c:v>29.884722222222202</c:v>
                </c:pt>
                <c:pt idx="21518">
                  <c:v>29.886111111111099</c:v>
                </c:pt>
                <c:pt idx="21519">
                  <c:v>29.887499999999999</c:v>
                </c:pt>
                <c:pt idx="21520">
                  <c:v>29.8888888888889</c:v>
                </c:pt>
                <c:pt idx="21521">
                  <c:v>29.890277777777801</c:v>
                </c:pt>
                <c:pt idx="21522">
                  <c:v>29.891666666666701</c:v>
                </c:pt>
                <c:pt idx="21523">
                  <c:v>29.893055555555598</c:v>
                </c:pt>
                <c:pt idx="21524">
                  <c:v>29.8944444444444</c:v>
                </c:pt>
                <c:pt idx="21525">
                  <c:v>29.8958333333333</c:v>
                </c:pt>
                <c:pt idx="21526">
                  <c:v>29.897222222222201</c:v>
                </c:pt>
                <c:pt idx="21527">
                  <c:v>29.898611111111101</c:v>
                </c:pt>
                <c:pt idx="21528">
                  <c:v>29.9</c:v>
                </c:pt>
                <c:pt idx="21529">
                  <c:v>29.901388888888899</c:v>
                </c:pt>
                <c:pt idx="21530">
                  <c:v>29.9027777777778</c:v>
                </c:pt>
                <c:pt idx="21531">
                  <c:v>29.904166666666701</c:v>
                </c:pt>
                <c:pt idx="21532">
                  <c:v>29.905555555555601</c:v>
                </c:pt>
                <c:pt idx="21533">
                  <c:v>29.906944444444399</c:v>
                </c:pt>
                <c:pt idx="21534">
                  <c:v>29.908333333333299</c:v>
                </c:pt>
                <c:pt idx="21535">
                  <c:v>29.9097222222222</c:v>
                </c:pt>
                <c:pt idx="21536">
                  <c:v>29.911111111111101</c:v>
                </c:pt>
                <c:pt idx="21537">
                  <c:v>29.912500000000001</c:v>
                </c:pt>
                <c:pt idx="21538">
                  <c:v>29.913888888888899</c:v>
                </c:pt>
                <c:pt idx="21539">
                  <c:v>29.915277777777799</c:v>
                </c:pt>
                <c:pt idx="21540">
                  <c:v>29.9166666666667</c:v>
                </c:pt>
                <c:pt idx="21541">
                  <c:v>29.9180555555556</c:v>
                </c:pt>
                <c:pt idx="21542">
                  <c:v>29.919444444444402</c:v>
                </c:pt>
                <c:pt idx="21543">
                  <c:v>29.920833333333299</c:v>
                </c:pt>
                <c:pt idx="21544">
                  <c:v>29.922222222222199</c:v>
                </c:pt>
                <c:pt idx="21545">
                  <c:v>29.9236111111111</c:v>
                </c:pt>
                <c:pt idx="21546">
                  <c:v>29.925000000000001</c:v>
                </c:pt>
                <c:pt idx="21547">
                  <c:v>29.926388888888901</c:v>
                </c:pt>
                <c:pt idx="21548">
                  <c:v>29.927777777777798</c:v>
                </c:pt>
                <c:pt idx="21549">
                  <c:v>29.929166666666699</c:v>
                </c:pt>
                <c:pt idx="21550">
                  <c:v>29.9305555555556</c:v>
                </c:pt>
                <c:pt idx="21551">
                  <c:v>29.931944444444401</c:v>
                </c:pt>
                <c:pt idx="21552">
                  <c:v>29.933333333333302</c:v>
                </c:pt>
                <c:pt idx="21553">
                  <c:v>29.934722222222199</c:v>
                </c:pt>
                <c:pt idx="21554">
                  <c:v>29.936111111111099</c:v>
                </c:pt>
                <c:pt idx="21555">
                  <c:v>29.9375</c:v>
                </c:pt>
                <c:pt idx="21556">
                  <c:v>29.938888888888901</c:v>
                </c:pt>
                <c:pt idx="21557">
                  <c:v>29.940277777777801</c:v>
                </c:pt>
                <c:pt idx="21558">
                  <c:v>29.941666666666698</c:v>
                </c:pt>
                <c:pt idx="21559">
                  <c:v>29.943055555555599</c:v>
                </c:pt>
                <c:pt idx="21560">
                  <c:v>29.9444444444444</c:v>
                </c:pt>
                <c:pt idx="21561">
                  <c:v>29.945833333333301</c:v>
                </c:pt>
                <c:pt idx="21562">
                  <c:v>29.947222222222202</c:v>
                </c:pt>
                <c:pt idx="21563">
                  <c:v>29.948611111111099</c:v>
                </c:pt>
                <c:pt idx="21564">
                  <c:v>29.95</c:v>
                </c:pt>
                <c:pt idx="21565">
                  <c:v>29.9513888888889</c:v>
                </c:pt>
                <c:pt idx="21566">
                  <c:v>29.952777777777801</c:v>
                </c:pt>
                <c:pt idx="21567">
                  <c:v>29.954166666666701</c:v>
                </c:pt>
                <c:pt idx="21568">
                  <c:v>29.955555555555598</c:v>
                </c:pt>
                <c:pt idx="21569">
                  <c:v>29.9569444444444</c:v>
                </c:pt>
                <c:pt idx="21570">
                  <c:v>29.9583333333333</c:v>
                </c:pt>
                <c:pt idx="21571">
                  <c:v>29.959722222222201</c:v>
                </c:pt>
                <c:pt idx="21572">
                  <c:v>29.961111111111101</c:v>
                </c:pt>
                <c:pt idx="21573">
                  <c:v>29.962499999999999</c:v>
                </c:pt>
                <c:pt idx="21574">
                  <c:v>29.963888888888899</c:v>
                </c:pt>
                <c:pt idx="21575">
                  <c:v>29.9652777777778</c:v>
                </c:pt>
                <c:pt idx="21576">
                  <c:v>29.966666666666701</c:v>
                </c:pt>
                <c:pt idx="21577">
                  <c:v>29.968055555555601</c:v>
                </c:pt>
                <c:pt idx="21578">
                  <c:v>29.969444444444399</c:v>
                </c:pt>
                <c:pt idx="21579">
                  <c:v>29.970833333333299</c:v>
                </c:pt>
                <c:pt idx="21580">
                  <c:v>29.9722222222222</c:v>
                </c:pt>
                <c:pt idx="21581">
                  <c:v>29.973611111111101</c:v>
                </c:pt>
                <c:pt idx="21582">
                  <c:v>29.975000000000001</c:v>
                </c:pt>
                <c:pt idx="21583">
                  <c:v>29.976388888888899</c:v>
                </c:pt>
                <c:pt idx="21584">
                  <c:v>29.977777777777799</c:v>
                </c:pt>
                <c:pt idx="21585">
                  <c:v>29.9791666666667</c:v>
                </c:pt>
                <c:pt idx="21586">
                  <c:v>29.9805555555556</c:v>
                </c:pt>
                <c:pt idx="21587">
                  <c:v>29.981944444444402</c:v>
                </c:pt>
                <c:pt idx="21588">
                  <c:v>29.983333333333299</c:v>
                </c:pt>
                <c:pt idx="21589">
                  <c:v>29.984722222222199</c:v>
                </c:pt>
                <c:pt idx="21590">
                  <c:v>29.9861111111111</c:v>
                </c:pt>
                <c:pt idx="21591">
                  <c:v>29.987500000000001</c:v>
                </c:pt>
                <c:pt idx="21592">
                  <c:v>29.988888888888901</c:v>
                </c:pt>
                <c:pt idx="21593">
                  <c:v>29.990277777777798</c:v>
                </c:pt>
                <c:pt idx="21594">
                  <c:v>29.991666666666699</c:v>
                </c:pt>
                <c:pt idx="21595">
                  <c:v>29.9930555555556</c:v>
                </c:pt>
                <c:pt idx="21596">
                  <c:v>29.994444444444401</c:v>
                </c:pt>
                <c:pt idx="21597">
                  <c:v>29.995833333333302</c:v>
                </c:pt>
                <c:pt idx="21598">
                  <c:v>29.997222222222199</c:v>
                </c:pt>
                <c:pt idx="21599">
                  <c:v>29.998611111111099</c:v>
                </c:pt>
              </c:numCache>
            </c:numRef>
          </c:xVal>
          <c:yVal>
            <c:numRef>
              <c:f>'20ft'!$AA$9:$AA$21608</c:f>
              <c:numCache>
                <c:formatCode>General</c:formatCode>
                <c:ptCount val="21600"/>
                <c:pt idx="0">
                  <c:v>0</c:v>
                </c:pt>
                <c:pt idx="1">
                  <c:v>7.1062914923382034E-4</c:v>
                </c:pt>
                <c:pt idx="2">
                  <c:v>5.0660677106358675E-3</c:v>
                </c:pt>
                <c:pt idx="3">
                  <c:v>1.3927194778356846E-2</c:v>
                </c:pt>
                <c:pt idx="4">
                  <c:v>2.7259900162973524E-2</c:v>
                </c:pt>
                <c:pt idx="5">
                  <c:v>4.4830088139325867E-2</c:v>
                </c:pt>
                <c:pt idx="6">
                  <c:v>6.6230098830512688E-2</c:v>
                </c:pt>
                <c:pt idx="7">
                  <c:v>9.0909707470991571E-2</c:v>
                </c:pt>
                <c:pt idx="8">
                  <c:v>0.11821147772457974</c:v>
                </c:pt>
                <c:pt idx="9">
                  <c:v>0.14740718363486716</c:v>
                </c:pt>
                <c:pt idx="10">
                  <c:v>0.1777328514824337</c:v>
                </c:pt>
                <c:pt idx="11">
                  <c:v>0.20842898639531213</c:v>
                </c:pt>
                <c:pt idx="12">
                  <c:v>0.23876851034068025</c:v>
                </c:pt>
                <c:pt idx="13">
                  <c:v>0.26808516520204623</c:v>
                </c:pt>
                <c:pt idx="14">
                  <c:v>0.295797706610609</c:v>
                </c:pt>
                <c:pt idx="15">
                  <c:v>0.32142914754898422</c:v>
                </c:pt>
                <c:pt idx="16">
                  <c:v>0.34461682912435793</c:v>
                </c:pt>
                <c:pt idx="17">
                  <c:v>0.36511748151203743</c:v>
                </c:pt>
                <c:pt idx="18">
                  <c:v>0.38280714463511289</c:v>
                </c:pt>
                <c:pt idx="19">
                  <c:v>0.39767590425143634</c:v>
                </c:pt>
                <c:pt idx="20">
                  <c:v>0.40981864560299108</c:v>
                </c:pt>
                <c:pt idx="21">
                  <c:v>0.41942323979941365</c:v>
                </c:pt>
                <c:pt idx="22">
                  <c:v>0.42675262277291898</c:v>
                </c:pt>
                <c:pt idx="23">
                  <c:v>0.43212589597970996</c:v>
                </c:pt>
                <c:pt idx="24">
                  <c:v>0.43589957179930572</c:v>
                </c:pt>
                <c:pt idx="25">
                  <c:v>0.43844997752327997</c:v>
                </c:pt>
                <c:pt idx="26">
                  <c:v>0.44015322119660349</c:v>
                </c:pt>
                <c:pt idx="27">
                  <c:v>0.44136763666299061</c:v>
                </c:pt>
                <c:pt idx="28">
                  <c:v>0.44242002874645237</c:v>
                </c:pt>
                <c:pt idx="29">
                  <c:v>0.44359580779248903</c:v>
                </c:pt>
                <c:pt idx="30">
                  <c:v>0.44512376465484277</c:v>
                </c:pt>
                <c:pt idx="31">
                  <c:v>0.44717458166874052</c:v>
                </c:pt>
                <c:pt idx="32">
                  <c:v>0.44985968307243368</c:v>
                </c:pt>
                <c:pt idx="33">
                  <c:v>0.45322517740709745</c:v>
                </c:pt>
                <c:pt idx="34">
                  <c:v>0.45725976909551624</c:v>
                </c:pt>
                <c:pt idx="35">
                  <c:v>0.46189833661086249</c:v>
                </c:pt>
                <c:pt idx="36">
                  <c:v>0.46702890569621675</c:v>
                </c:pt>
                <c:pt idx="37">
                  <c:v>0.47249832317507323</c:v>
                </c:pt>
                <c:pt idx="38">
                  <c:v>0.47812542198219998</c:v>
                </c:pt>
                <c:pt idx="39">
                  <c:v>0.48371232632309713</c:v>
                </c:pt>
                <c:pt idx="40">
                  <c:v>0.48904843748538929</c:v>
                </c:pt>
                <c:pt idx="41">
                  <c:v>0.49392580850524304</c:v>
                </c:pt>
                <c:pt idx="42">
                  <c:v>0.49814708952165809</c:v>
                </c:pt>
                <c:pt idx="43">
                  <c:v>0.50152983520358552</c:v>
                </c:pt>
                <c:pt idx="44">
                  <c:v>0.50391705936499265</c:v>
                </c:pt>
                <c:pt idx="45">
                  <c:v>0.50517995161863438</c:v>
                </c:pt>
                <c:pt idx="46">
                  <c:v>0.50522150399522703</c:v>
                </c:pt>
                <c:pt idx="47">
                  <c:v>0.50397691280515033</c:v>
                </c:pt>
                <c:pt idx="48">
                  <c:v>0.50141512455977644</c:v>
                </c:pt>
                <c:pt idx="49">
                  <c:v>0.49753745278236206</c:v>
                </c:pt>
                <c:pt idx="50">
                  <c:v>0.49237321168546377</c:v>
                </c:pt>
                <c:pt idx="51">
                  <c:v>0.4859775459515836</c:v>
                </c:pt>
                <c:pt idx="52">
                  <c:v>0.47842752736244915</c:v>
                </c:pt>
                <c:pt idx="53">
                  <c:v>0.46981715699802473</c:v>
                </c:pt>
                <c:pt idx="54">
                  <c:v>0.46025096934200876</c:v>
                </c:pt>
                <c:pt idx="55">
                  <c:v>0.44983635475813272</c:v>
                </c:pt>
                <c:pt idx="56">
                  <c:v>0.43868439809904969</c:v>
                </c:pt>
                <c:pt idx="57">
                  <c:v>0.42690158962222502</c:v>
                </c:pt>
                <c:pt idx="58">
                  <c:v>0.41458558447721977</c:v>
                </c:pt>
                <c:pt idx="59">
                  <c:v>0.40182171972656777</c:v>
                </c:pt>
                <c:pt idx="60">
                  <c:v>0.38868430128804127</c:v>
                </c:pt>
                <c:pt idx="61">
                  <c:v>0.37522948442653686</c:v>
                </c:pt>
                <c:pt idx="62">
                  <c:v>0.36149743821570551</c:v>
                </c:pt>
                <c:pt idx="63">
                  <c:v>0.34751120632082694</c:v>
                </c:pt>
                <c:pt idx="64">
                  <c:v>0.3332806776788641</c:v>
                </c:pt>
                <c:pt idx="65">
                  <c:v>0.31879849429358281</c:v>
                </c:pt>
                <c:pt idx="66">
                  <c:v>0.30404549523008706</c:v>
                </c:pt>
                <c:pt idx="67">
                  <c:v>0.28899308430981396</c:v>
                </c:pt>
                <c:pt idx="68">
                  <c:v>0.27360581335545681</c:v>
                </c:pt>
                <c:pt idx="69">
                  <c:v>0.25784012691910513</c:v>
                </c:pt>
                <c:pt idx="70">
                  <c:v>0.24165290899430725</c:v>
                </c:pt>
                <c:pt idx="71">
                  <c:v>0.22500210218548575</c:v>
                </c:pt>
                <c:pt idx="72">
                  <c:v>0.20784788888507597</c:v>
                </c:pt>
                <c:pt idx="73">
                  <c:v>0.19015463372903366</c:v>
                </c:pt>
                <c:pt idx="74">
                  <c:v>0.17189303464158628</c:v>
                </c:pt>
                <c:pt idx="75">
                  <c:v>0.15304305320930178</c:v>
                </c:pt>
                <c:pt idx="76">
                  <c:v>0.1335931638618354</c:v>
                </c:pt>
                <c:pt idx="77">
                  <c:v>0.11354064411416499</c:v>
                </c:pt>
                <c:pt idx="78">
                  <c:v>9.2893163632937106E-2</c:v>
                </c:pt>
                <c:pt idx="79">
                  <c:v>7.1667296124062571E-2</c:v>
                </c:pt>
                <c:pt idx="80">
                  <c:v>4.9888254440765348E-2</c:v>
                </c:pt>
                <c:pt idx="81">
                  <c:v>2.7586569714990187E-2</c:v>
                </c:pt>
                <c:pt idx="82">
                  <c:v>4.8011121458298306E-3</c:v>
                </c:pt>
                <c:pt idx="83">
                  <c:v>-1.8425449745860724E-2</c:v>
                </c:pt>
                <c:pt idx="84">
                  <c:v>-4.204944549336595E-2</c:v>
                </c:pt>
                <c:pt idx="85">
                  <c:v>-6.6021682887815625E-2</c:v>
                </c:pt>
                <c:pt idx="86">
                  <c:v>-9.0294690930239424E-2</c:v>
                </c:pt>
                <c:pt idx="87">
                  <c:v>-0.11482323108747508</c:v>
                </c:pt>
                <c:pt idx="88">
                  <c:v>-0.13956159178416294</c:v>
                </c:pt>
                <c:pt idx="89">
                  <c:v>-0.16446714033459106</c:v>
                </c:pt>
                <c:pt idx="90">
                  <c:v>-0.18950116282783994</c:v>
                </c:pt>
                <c:pt idx="91">
                  <c:v>-0.2146311515908137</c:v>
                </c:pt>
                <c:pt idx="92">
                  <c:v>-0.23982565573293332</c:v>
                </c:pt>
                <c:pt idx="93">
                  <c:v>-0.26506018852810342</c:v>
                </c:pt>
                <c:pt idx="94">
                  <c:v>-0.29031574478352479</c:v>
                </c:pt>
                <c:pt idx="95">
                  <c:v>-0.31557344555872924</c:v>
                </c:pt>
                <c:pt idx="96">
                  <c:v>-0.3408199042790574</c:v>
                </c:pt>
                <c:pt idx="97">
                  <c:v>-0.36604470010864554</c:v>
                </c:pt>
                <c:pt idx="98">
                  <c:v>-0.39123858302066861</c:v>
                </c:pt>
                <c:pt idx="99">
                  <c:v>-0.41639326911981323</c:v>
                </c:pt>
                <c:pt idx="100">
                  <c:v>-0.44150243811878292</c:v>
                </c:pt>
                <c:pt idx="101">
                  <c:v>-0.46655952233871423</c:v>
                </c:pt>
                <c:pt idx="102">
                  <c:v>-0.49155649168270915</c:v>
                </c:pt>
                <c:pt idx="103">
                  <c:v>-0.51648382335001786</c:v>
                </c:pt>
                <c:pt idx="104">
                  <c:v>-0.54133176804283634</c:v>
                </c:pt>
                <c:pt idx="105">
                  <c:v>-0.56608848250094046</c:v>
                </c:pt>
                <c:pt idx="106">
                  <c:v>-0.5907392116359661</c:v>
                </c:pt>
                <c:pt idx="107">
                  <c:v>-0.61526614430868509</c:v>
                </c:pt>
                <c:pt idx="108">
                  <c:v>-0.63964841982170639</c:v>
                </c:pt>
                <c:pt idx="109">
                  <c:v>-0.66386281577232487</c:v>
                </c:pt>
                <c:pt idx="110">
                  <c:v>-0.68788571326328729</c:v>
                </c:pt>
                <c:pt idx="111">
                  <c:v>-0.71169188040656217</c:v>
                </c:pt>
                <c:pt idx="112">
                  <c:v>-0.73525369001569107</c:v>
                </c:pt>
                <c:pt idx="113">
                  <c:v>-0.75854095748156158</c:v>
                </c:pt>
                <c:pt idx="114">
                  <c:v>-0.78152594362069583</c:v>
                </c:pt>
                <c:pt idx="115">
                  <c:v>-0.80417897611697864</c:v>
                </c:pt>
                <c:pt idx="116">
                  <c:v>-0.82647036493198134</c:v>
                </c:pt>
                <c:pt idx="117">
                  <c:v>-0.84837120065117833</c:v>
                </c:pt>
                <c:pt idx="118">
                  <c:v>-0.86985332007735072</c:v>
                </c:pt>
                <c:pt idx="119">
                  <c:v>-0.89088996889906868</c:v>
                </c:pt>
                <c:pt idx="120">
                  <c:v>-0.91145554023009479</c:v>
                </c:pt>
                <c:pt idx="121">
                  <c:v>-0.93152564373556879</c:v>
                </c:pt>
                <c:pt idx="122">
                  <c:v>-0.95107762279315111</c:v>
                </c:pt>
                <c:pt idx="123">
                  <c:v>-0.97009060104930189</c:v>
                </c:pt>
                <c:pt idx="124">
                  <c:v>-0.98854501046619214</c:v>
                </c:pt>
                <c:pt idx="125">
                  <c:v>-1.0064225309907651</c:v>
                </c:pt>
                <c:pt idx="126">
                  <c:v>-1.0237064555452176</c:v>
                </c:pt>
                <c:pt idx="127">
                  <c:v>-1.0403811629710233</c:v>
                </c:pt>
                <c:pt idx="128">
                  <c:v>-1.0564323022822137</c:v>
                </c:pt>
                <c:pt idx="129">
                  <c:v>-1.0718462374234503</c:v>
                </c:pt>
                <c:pt idx="130">
                  <c:v>-1.0866080652813215</c:v>
                </c:pt>
                <c:pt idx="131">
                  <c:v>-1.1007063894048437</c:v>
                </c:pt>
                <c:pt idx="132">
                  <c:v>-1.1141287912165381</c:v>
                </c:pt>
                <c:pt idx="133">
                  <c:v>-1.1268619202009758</c:v>
                </c:pt>
                <c:pt idx="134">
                  <c:v>-1.1388924187391165</c:v>
                </c:pt>
                <c:pt idx="135">
                  <c:v>-1.1502085370379982</c:v>
                </c:pt>
                <c:pt idx="136">
                  <c:v>-1.1607985167338033</c:v>
                </c:pt>
                <c:pt idx="137">
                  <c:v>-1.1706499234263092</c:v>
                </c:pt>
                <c:pt idx="138">
                  <c:v>-1.179749553807462</c:v>
                </c:pt>
                <c:pt idx="139">
                  <c:v>-1.1880834002541769</c:v>
                </c:pt>
                <c:pt idx="140">
                  <c:v>-1.1956372129078638</c:v>
                </c:pt>
                <c:pt idx="141">
                  <c:v>-1.2023982674906843</c:v>
                </c:pt>
                <c:pt idx="142">
                  <c:v>-1.2083538941487757</c:v>
                </c:pt>
                <c:pt idx="143">
                  <c:v>-1.2134909418380389</c:v>
                </c:pt>
                <c:pt idx="144">
                  <c:v>-1.2177963421937712</c:v>
                </c:pt>
                <c:pt idx="145">
                  <c:v>-1.2212588655763987</c:v>
                </c:pt>
                <c:pt idx="146">
                  <c:v>-1.223867626188621</c:v>
                </c:pt>
                <c:pt idx="147">
                  <c:v>-1.2256115127728346</c:v>
                </c:pt>
                <c:pt idx="148">
                  <c:v>-1.2264802540546589</c:v>
                </c:pt>
                <c:pt idx="149">
                  <c:v>-1.2264667414405006</c:v>
                </c:pt>
                <c:pt idx="150">
                  <c:v>-1.2255610467198419</c:v>
                </c:pt>
                <c:pt idx="151">
                  <c:v>-1.2237550713118928</c:v>
                </c:pt>
                <c:pt idx="152">
                  <c:v>-1.221044419998391</c:v>
                </c:pt>
                <c:pt idx="153">
                  <c:v>-1.2174223777953452</c:v>
                </c:pt>
                <c:pt idx="154">
                  <c:v>-1.2128851131140306</c:v>
                </c:pt>
                <c:pt idx="155">
                  <c:v>-1.2074301497548381</c:v>
                </c:pt>
                <c:pt idx="156">
                  <c:v>-1.2010562572512651</c:v>
                </c:pt>
                <c:pt idx="157">
                  <c:v>-1.1937605374439053</c:v>
                </c:pt>
                <c:pt idx="158">
                  <c:v>-1.1855419967006724</c:v>
                </c:pt>
                <c:pt idx="159">
                  <c:v>-1.1764027539947439</c:v>
                </c:pt>
                <c:pt idx="160">
                  <c:v>-1.1663419071236525</c:v>
                </c:pt>
                <c:pt idx="161">
                  <c:v>-1.1553612081100801</c:v>
                </c:pt>
                <c:pt idx="162">
                  <c:v>-1.143464117453338</c:v>
                </c:pt>
                <c:pt idx="163">
                  <c:v>-1.1306523491022693</c:v>
                </c:pt>
                <c:pt idx="164">
                  <c:v>-1.1169300360090406</c:v>
                </c:pt>
                <c:pt idx="165">
                  <c:v>-1.1023015957234796</c:v>
                </c:pt>
                <c:pt idx="166">
                  <c:v>-1.0867721278899829</c:v>
                </c:pt>
                <c:pt idx="167">
                  <c:v>-1.0703462152096164</c:v>
                </c:pt>
                <c:pt idx="168">
                  <c:v>-1.0530294314775042</c:v>
                </c:pt>
                <c:pt idx="169">
                  <c:v>-1.0348283555896436</c:v>
                </c:pt>
                <c:pt idx="170">
                  <c:v>-1.0157488576031743</c:v>
                </c:pt>
                <c:pt idx="171">
                  <c:v>-0.99579761638188502</c:v>
                </c:pt>
                <c:pt idx="172">
                  <c:v>-0.97498269292880169</c:v>
                </c:pt>
                <c:pt idx="173">
                  <c:v>-0.95331353752675907</c:v>
                </c:pt>
                <c:pt idx="174">
                  <c:v>-0.93079986498184752</c:v>
                </c:pt>
                <c:pt idx="175">
                  <c:v>-0.90744926249190971</c:v>
                </c:pt>
                <c:pt idx="176">
                  <c:v>-0.88327309620400662</c:v>
                </c:pt>
                <c:pt idx="177">
                  <c:v>-0.85828286960503375</c:v>
                </c:pt>
                <c:pt idx="178">
                  <c:v>-0.83249004212115896</c:v>
                </c:pt>
                <c:pt idx="179">
                  <c:v>-0.80590588855039758</c:v>
                </c:pt>
                <c:pt idx="180">
                  <c:v>-0.77854532524468611</c:v>
                </c:pt>
                <c:pt idx="181">
                  <c:v>-0.75042148236876083</c:v>
                </c:pt>
                <c:pt idx="182">
                  <c:v>-0.72154870896217116</c:v>
                </c:pt>
                <c:pt idx="183">
                  <c:v>-0.69194145686742181</c:v>
                </c:pt>
                <c:pt idx="184">
                  <c:v>-0.66161752365003446</c:v>
                </c:pt>
                <c:pt idx="185">
                  <c:v>-0.6305925754953543</c:v>
                </c:pt>
                <c:pt idx="186">
                  <c:v>-0.59888366380960867</c:v>
                </c:pt>
                <c:pt idx="187">
                  <c:v>-0.56650925182000444</c:v>
                </c:pt>
                <c:pt idx="188">
                  <c:v>-0.53348917918075545</c:v>
                </c:pt>
                <c:pt idx="189">
                  <c:v>-0.49984064749617918</c:v>
                </c:pt>
                <c:pt idx="190">
                  <c:v>-0.46558399902052483</c:v>
                </c:pt>
                <c:pt idx="191">
                  <c:v>-0.43074068023767181</c:v>
                </c:pt>
                <c:pt idx="192">
                  <c:v>-0.39533198615939208</c:v>
                </c:pt>
                <c:pt idx="193">
                  <c:v>-0.35937887256484297</c:v>
                </c:pt>
                <c:pt idx="194">
                  <c:v>-0.32290235079264218</c:v>
                </c:pt>
                <c:pt idx="195">
                  <c:v>-0.28592508125186999</c:v>
                </c:pt>
                <c:pt idx="196">
                  <c:v>-0.24846972851311883</c:v>
                </c:pt>
                <c:pt idx="197">
                  <c:v>-0.21055880238218941</c:v>
                </c:pt>
                <c:pt idx="198">
                  <c:v>-0.17221622529619607</c:v>
                </c:pt>
                <c:pt idx="199">
                  <c:v>-0.13346621542600381</c:v>
                </c:pt>
                <c:pt idx="200">
                  <c:v>-9.4333737013623714E-2</c:v>
                </c:pt>
                <c:pt idx="201">
                  <c:v>-5.4842178929748464E-2</c:v>
                </c:pt>
                <c:pt idx="202">
                  <c:v>-1.5017591835747846E-2</c:v>
                </c:pt>
                <c:pt idx="203">
                  <c:v>2.5114490377060851E-2</c:v>
                </c:pt>
                <c:pt idx="204">
                  <c:v>6.5530410565169436E-2</c:v>
                </c:pt>
                <c:pt idx="205">
                  <c:v>0.10620242682860799</c:v>
                </c:pt>
                <c:pt idx="206">
                  <c:v>0.14710457187062639</c:v>
                </c:pt>
                <c:pt idx="207">
                  <c:v>0.18821189441641065</c:v>
                </c:pt>
                <c:pt idx="208">
                  <c:v>0.22949664369467998</c:v>
                </c:pt>
                <c:pt idx="209">
                  <c:v>0.27093090647399465</c:v>
                </c:pt>
                <c:pt idx="210">
                  <c:v>0.31248675102732204</c:v>
                </c:pt>
                <c:pt idx="211">
                  <c:v>0.35413804998756249</c:v>
                </c:pt>
                <c:pt idx="212">
                  <c:v>0.39585509883035208</c:v>
                </c:pt>
                <c:pt idx="213">
                  <c:v>0.43761051473328233</c:v>
                </c:pt>
                <c:pt idx="214">
                  <c:v>0.4793779509553715</c:v>
                </c:pt>
                <c:pt idx="215">
                  <c:v>0.52112711862614836</c:v>
                </c:pt>
                <c:pt idx="216">
                  <c:v>0.56282967877468759</c:v>
                </c:pt>
                <c:pt idx="217">
                  <c:v>0.60445735534515632</c:v>
                </c:pt>
                <c:pt idx="218">
                  <c:v>0.64598085646973469</c:v>
                </c:pt>
                <c:pt idx="219">
                  <c:v>0.68737042512481117</c:v>
                </c:pt>
                <c:pt idx="220">
                  <c:v>0.72859759503784238</c:v>
                </c:pt>
                <c:pt idx="221">
                  <c:v>0.76963370802684228</c:v>
                </c:pt>
                <c:pt idx="222">
                  <c:v>0.81044936809354762</c:v>
                </c:pt>
                <c:pt idx="223">
                  <c:v>0.85101499690084903</c:v>
                </c:pt>
                <c:pt idx="224">
                  <c:v>0.89130258388066663</c:v>
                </c:pt>
                <c:pt idx="225">
                  <c:v>0.93128418827220427</c:v>
                </c:pt>
                <c:pt idx="226">
                  <c:v>0.97093136984979711</c:v>
                </c:pt>
                <c:pt idx="227">
                  <c:v>1.0102151716789189</c:v>
                </c:pt>
                <c:pt idx="228">
                  <c:v>1.0491061366245882</c:v>
                </c:pt>
                <c:pt idx="229">
                  <c:v>1.0875748976205861</c:v>
                </c:pt>
                <c:pt idx="230">
                  <c:v>1.1255939509719686</c:v>
                </c:pt>
                <c:pt idx="231">
                  <c:v>1.163136169911513</c:v>
                </c:pt>
                <c:pt idx="232">
                  <c:v>1.2001736926408364</c:v>
                </c:pt>
                <c:pt idx="233">
                  <c:v>1.2366773902685877</c:v>
                </c:pt>
                <c:pt idx="234">
                  <c:v>1.2726214789965187</c:v>
                </c:pt>
                <c:pt idx="235">
                  <c:v>1.3079787490183923</c:v>
                </c:pt>
                <c:pt idx="236">
                  <c:v>1.3427221028683407</c:v>
                </c:pt>
                <c:pt idx="237">
                  <c:v>1.37682500743328</c:v>
                </c:pt>
                <c:pt idx="238">
                  <c:v>1.4102611565827634</c:v>
                </c:pt>
                <c:pt idx="239">
                  <c:v>1.4430048839463723</c:v>
                </c:pt>
                <c:pt idx="240">
                  <c:v>1.475030711217586</c:v>
                </c:pt>
                <c:pt idx="241">
                  <c:v>1.506313290134498</c:v>
                </c:pt>
                <c:pt idx="242">
                  <c:v>1.5368278559835531</c:v>
                </c:pt>
                <c:pt idx="243">
                  <c:v>1.5665502715814321</c:v>
                </c:pt>
                <c:pt idx="244">
                  <c:v>1.5954566089594373</c:v>
                </c:pt>
                <c:pt idx="245">
                  <c:v>1.6235231919617614</c:v>
                </c:pt>
                <c:pt idx="246">
                  <c:v>1.650727104958245</c:v>
                </c:pt>
                <c:pt idx="247">
                  <c:v>1.6770458407286692</c:v>
                </c:pt>
                <c:pt idx="248">
                  <c:v>1.702457680728354</c:v>
                </c:pt>
                <c:pt idx="249">
                  <c:v>1.7269413467040298</c:v>
                </c:pt>
                <c:pt idx="250">
                  <c:v>1.750474226553199</c:v>
                </c:pt>
                <c:pt idx="251">
                  <c:v>1.773037347797882</c:v>
                </c:pt>
                <c:pt idx="252">
                  <c:v>1.7946110324717972</c:v>
                </c:pt>
                <c:pt idx="253">
                  <c:v>1.8151751482842291</c:v>
                </c:pt>
                <c:pt idx="254">
                  <c:v>1.834710166640672</c:v>
                </c:pt>
                <c:pt idx="255">
                  <c:v>1.8531988795112508</c:v>
                </c:pt>
                <c:pt idx="256">
                  <c:v>1.8706248519118789</c:v>
                </c:pt>
                <c:pt idx="257">
                  <c:v>1.8869717900314131</c:v>
                </c:pt>
                <c:pt idx="258">
                  <c:v>1.9022234519093701</c:v>
                </c:pt>
                <c:pt idx="259">
                  <c:v>1.916363586066665</c:v>
                </c:pt>
                <c:pt idx="260">
                  <c:v>1.9293764417183108</c:v>
                </c:pt>
                <c:pt idx="261">
                  <c:v>1.9412484632515041</c:v>
                </c:pt>
                <c:pt idx="262">
                  <c:v>1.9519667292587337</c:v>
                </c:pt>
                <c:pt idx="263">
                  <c:v>1.9615183159416347</c:v>
                </c:pt>
                <c:pt idx="264">
                  <c:v>1.9698907541720971</c:v>
                </c:pt>
                <c:pt idx="265">
                  <c:v>1.9770736780561429</c:v>
                </c:pt>
                <c:pt idx="266">
                  <c:v>1.9830572266488904</c:v>
                </c:pt>
                <c:pt idx="267">
                  <c:v>1.9878313795077953</c:v>
                </c:pt>
                <c:pt idx="268">
                  <c:v>1.9913869387193193</c:v>
                </c:pt>
                <c:pt idx="269">
                  <c:v>1.9937177825748815</c:v>
                </c:pt>
                <c:pt idx="270">
                  <c:v>1.9948148304631066</c:v>
                </c:pt>
                <c:pt idx="271">
                  <c:v>1.9946706564742442</c:v>
                </c:pt>
                <c:pt idx="272">
                  <c:v>1.9932813447846041</c:v>
                </c:pt>
                <c:pt idx="273">
                  <c:v>1.990640464832149</c:v>
                </c:pt>
                <c:pt idx="274">
                  <c:v>1.9867442881165871</c:v>
                </c:pt>
                <c:pt idx="275">
                  <c:v>1.9815902872882236</c:v>
                </c:pt>
                <c:pt idx="276">
                  <c:v>1.9751770647295246</c:v>
                </c:pt>
                <c:pt idx="277">
                  <c:v>1.9675014858990381</c:v>
                </c:pt>
                <c:pt idx="278">
                  <c:v>1.9585623040851885</c:v>
                </c:pt>
                <c:pt idx="279">
                  <c:v>1.9483614239874061</c:v>
                </c:pt>
                <c:pt idx="280">
                  <c:v>1.9368978237136527</c:v>
                </c:pt>
                <c:pt idx="281">
                  <c:v>1.9241732837484737</c:v>
                </c:pt>
                <c:pt idx="282">
                  <c:v>1.910191490373448</c:v>
                </c:pt>
                <c:pt idx="283">
                  <c:v>1.8949546235941772</c:v>
                </c:pt>
                <c:pt idx="284">
                  <c:v>1.8784675580346921</c:v>
                </c:pt>
                <c:pt idx="285">
                  <c:v>1.8607357553054837</c:v>
                </c:pt>
                <c:pt idx="286">
                  <c:v>1.8417656792032608</c:v>
                </c:pt>
                <c:pt idx="287">
                  <c:v>1.8215636052356587</c:v>
                </c:pt>
                <c:pt idx="288">
                  <c:v>1.8001371284126706</c:v>
                </c:pt>
                <c:pt idx="289">
                  <c:v>1.7774951688846936</c:v>
                </c:pt>
                <c:pt idx="290">
                  <c:v>1.7536462424915358</c:v>
                </c:pt>
                <c:pt idx="291">
                  <c:v>1.7285999569616706</c:v>
                </c:pt>
                <c:pt idx="292">
                  <c:v>1.7023675592276031</c:v>
                </c:pt>
                <c:pt idx="293">
                  <c:v>1.6749619134254965</c:v>
                </c:pt>
                <c:pt idx="294">
                  <c:v>1.6463963453353292</c:v>
                </c:pt>
                <c:pt idx="295">
                  <c:v>1.6166822191937738</c:v>
                </c:pt>
                <c:pt idx="296">
                  <c:v>1.5858348142456238</c:v>
                </c:pt>
                <c:pt idx="297">
                  <c:v>1.5538696553234812</c:v>
                </c:pt>
                <c:pt idx="298">
                  <c:v>1.5208023067850591</c:v>
                </c:pt>
                <c:pt idx="299">
                  <c:v>1.4866482111652606</c:v>
                </c:pt>
                <c:pt idx="300">
                  <c:v>1.4514264989631354</c:v>
                </c:pt>
                <c:pt idx="301">
                  <c:v>1.4151545491562514</c:v>
                </c:pt>
                <c:pt idx="302">
                  <c:v>1.3778509872101836</c:v>
                </c:pt>
                <c:pt idx="303">
                  <c:v>1.3395345664748832</c:v>
                </c:pt>
                <c:pt idx="304">
                  <c:v>1.3002274127391882</c:v>
                </c:pt>
                <c:pt idx="305">
                  <c:v>1.2599495524181425</c:v>
                </c:pt>
                <c:pt idx="306">
                  <c:v>1.2187224374728387</c:v>
                </c:pt>
                <c:pt idx="307">
                  <c:v>1.1765689826454571</c:v>
                </c:pt>
                <c:pt idx="308">
                  <c:v>1.1335135422631841</c:v>
                </c:pt>
                <c:pt idx="309">
                  <c:v>1.0895779087585094</c:v>
                </c:pt>
                <c:pt idx="310">
                  <c:v>1.0447871044304997</c:v>
                </c:pt>
                <c:pt idx="311">
                  <c:v>0.99916735747026875</c:v>
                </c:pt>
                <c:pt idx="312">
                  <c:v>0.95274485749106941</c:v>
                </c:pt>
                <c:pt idx="313">
                  <c:v>0.90554557728845775</c:v>
                </c:pt>
                <c:pt idx="314">
                  <c:v>0.85759567505805934</c:v>
                </c:pt>
                <c:pt idx="315">
                  <c:v>0.80892309297551357</c:v>
                </c:pt>
                <c:pt idx="316">
                  <c:v>0.75955591486088492</c:v>
                </c:pt>
                <c:pt idx="317">
                  <c:v>0.7095222073090689</c:v>
                </c:pt>
                <c:pt idx="318">
                  <c:v>0.65885158471635363</c:v>
                </c:pt>
                <c:pt idx="319">
                  <c:v>0.60757408777292377</c:v>
                </c:pt>
                <c:pt idx="320">
                  <c:v>0.55572062721753157</c:v>
                </c:pt>
                <c:pt idx="321">
                  <c:v>0.50332065416941052</c:v>
                </c:pt>
                <c:pt idx="322">
                  <c:v>0.45040638779432191</c:v>
                </c:pt>
                <c:pt idx="323">
                  <c:v>0.39700962637442838</c:v>
                </c:pt>
                <c:pt idx="324">
                  <c:v>0.34316037648707504</c:v>
                </c:pt>
                <c:pt idx="325">
                  <c:v>0.28889280357920799</c:v>
                </c:pt>
                <c:pt idx="326">
                  <c:v>0.23423936194808787</c:v>
                </c:pt>
                <c:pt idx="327">
                  <c:v>0.17923154324900606</c:v>
                </c:pt>
                <c:pt idx="328">
                  <c:v>0.12390368278817143</c:v>
                </c:pt>
                <c:pt idx="329">
                  <c:v>6.8290314312273934E-2</c:v>
                </c:pt>
                <c:pt idx="330">
                  <c:v>1.2426019060454242E-2</c:v>
                </c:pt>
                <c:pt idx="331">
                  <c:v>-4.3656402808321136E-2</c:v>
                </c:pt>
                <c:pt idx="332">
                  <c:v>-9.9920555135711603E-2</c:v>
                </c:pt>
                <c:pt idx="333">
                  <c:v>-0.15633234782581595</c:v>
                </c:pt>
                <c:pt idx="334">
                  <c:v>-0.21285871328669448</c:v>
                </c:pt>
                <c:pt idx="335">
                  <c:v>-0.26946262927873199</c:v>
                </c:pt>
                <c:pt idx="336">
                  <c:v>-0.3261090111696327</c:v>
                </c:pt>
                <c:pt idx="337">
                  <c:v>-0.38276282453601917</c:v>
                </c:pt>
                <c:pt idx="338">
                  <c:v>-0.43938800558661073</c:v>
                </c:pt>
                <c:pt idx="339">
                  <c:v>-0.49594801074086237</c:v>
                </c:pt>
                <c:pt idx="340">
                  <c:v>-0.55240757142954111</c:v>
                </c:pt>
                <c:pt idx="341">
                  <c:v>-0.60873121048559242</c:v>
                </c:pt>
                <c:pt idx="342">
                  <c:v>-0.66488269560757385</c:v>
                </c:pt>
                <c:pt idx="343">
                  <c:v>-0.72082559466322871</c:v>
                </c:pt>
                <c:pt idx="344">
                  <c:v>-0.77652502618215113</c:v>
                </c:pt>
                <c:pt idx="345">
                  <c:v>-0.83194616241018304</c:v>
                </c:pt>
                <c:pt idx="346">
                  <c:v>-0.88705366172121825</c:v>
                </c:pt>
                <c:pt idx="347">
                  <c:v>-0.94181165373085352</c:v>
                </c:pt>
                <c:pt idx="348">
                  <c:v>-0.99618375881076848</c:v>
                </c:pt>
                <c:pt idx="349">
                  <c:v>-1.0501336819612068</c:v>
                </c:pt>
                <c:pt idx="350">
                  <c:v>-1.1036269902398665</c:v>
                </c:pt>
                <c:pt idx="351">
                  <c:v>-1.1566296308777431</c:v>
                </c:pt>
                <c:pt idx="352">
                  <c:v>-1.2091068242092542</c:v>
                </c:pt>
                <c:pt idx="353">
                  <c:v>-1.2610225367202565</c:v>
                </c:pt>
                <c:pt idx="354">
                  <c:v>-1.3123440984547969</c:v>
                </c:pt>
                <c:pt idx="355">
                  <c:v>-1.3630374371378156</c:v>
                </c:pt>
                <c:pt idx="356">
                  <c:v>-1.4130686216525778</c:v>
                </c:pt>
                <c:pt idx="357">
                  <c:v>-1.4624043189998268</c:v>
                </c:pt>
                <c:pt idx="358">
                  <c:v>-1.5110114616185821</c:v>
                </c:pt>
                <c:pt idx="359">
                  <c:v>-1.5588576645429975</c:v>
                </c:pt>
                <c:pt idx="360">
                  <c:v>-1.6059107777335508</c:v>
                </c:pt>
                <c:pt idx="361">
                  <c:v>-1.6521388317122536</c:v>
                </c:pt>
                <c:pt idx="362">
                  <c:v>-1.697510494342348</c:v>
                </c:pt>
                <c:pt idx="363">
                  <c:v>-1.741995117718842</c:v>
                </c:pt>
                <c:pt idx="364">
                  <c:v>-1.785562322419348</c:v>
                </c:pt>
                <c:pt idx="365">
                  <c:v>-1.8281820423621831</c:v>
                </c:pt>
                <c:pt idx="366">
                  <c:v>-1.8698250355188706</c:v>
                </c:pt>
                <c:pt idx="367">
                  <c:v>-1.9104625335888099</c:v>
                </c:pt>
                <c:pt idx="368">
                  <c:v>-1.9500666239018727</c:v>
                </c:pt>
                <c:pt idx="369">
                  <c:v>-1.9886099025728792</c:v>
                </c:pt>
                <c:pt idx="370">
                  <c:v>-2.0260637018559509</c:v>
                </c:pt>
                <c:pt idx="371">
                  <c:v>-2.0624030651187808</c:v>
                </c:pt>
                <c:pt idx="372">
                  <c:v>-2.0976024032803702</c:v>
                </c:pt>
                <c:pt idx="373">
                  <c:v>-2.1316357476114969</c:v>
                </c:pt>
                <c:pt idx="374">
                  <c:v>-2.1644778095061796</c:v>
                </c:pt>
                <c:pt idx="375">
                  <c:v>-2.196105699234042</c:v>
                </c:pt>
                <c:pt idx="376">
                  <c:v>-2.2264973804485511</c:v>
                </c:pt>
                <c:pt idx="377">
                  <c:v>-2.2556310404848174</c:v>
                </c:pt>
                <c:pt idx="378">
                  <c:v>-2.2834850033449579</c:v>
                </c:pt>
                <c:pt idx="379">
                  <c:v>-2.310037670758458</c:v>
                </c:pt>
                <c:pt idx="380">
                  <c:v>-2.3352680349259094</c:v>
                </c:pt>
                <c:pt idx="381">
                  <c:v>-2.3591573756046595</c:v>
                </c:pt>
                <c:pt idx="382">
                  <c:v>-2.3816877017969817</c:v>
                </c:pt>
                <c:pt idx="383">
                  <c:v>-2.4028411178265383</c:v>
                </c:pt>
                <c:pt idx="384">
                  <c:v>-2.4226002830587481</c:v>
                </c:pt>
                <c:pt idx="385">
                  <c:v>-2.4409500630811265</c:v>
                </c:pt>
                <c:pt idx="386">
                  <c:v>-2.457875933964198</c:v>
                </c:pt>
                <c:pt idx="387">
                  <c:v>-2.4733633202659187</c:v>
                </c:pt>
                <c:pt idx="388">
                  <c:v>-2.4873985793943438</c:v>
                </c:pt>
                <c:pt idx="389">
                  <c:v>-2.4999712574883248</c:v>
                </c:pt>
                <c:pt idx="390">
                  <c:v>-2.5110680563720571</c:v>
                </c:pt>
                <c:pt idx="391">
                  <c:v>-2.5206774490729074</c:v>
                </c:pt>
                <c:pt idx="392">
                  <c:v>-2.5287915369686411</c:v>
                </c:pt>
                <c:pt idx="393">
                  <c:v>-2.5354000265776877</c:v>
                </c:pt>
                <c:pt idx="394">
                  <c:v>-2.5404954478323414</c:v>
                </c:pt>
                <c:pt idx="395">
                  <c:v>-2.5440716545085844</c:v>
                </c:pt>
                <c:pt idx="396">
                  <c:v>-2.5461237540287636</c:v>
                </c:pt>
                <c:pt idx="397">
                  <c:v>-2.5466452419206176</c:v>
                </c:pt>
                <c:pt idx="398">
                  <c:v>-2.5456316275948883</c:v>
                </c:pt>
                <c:pt idx="399">
                  <c:v>-2.5430816988742513</c:v>
                </c:pt>
                <c:pt idx="400">
                  <c:v>-2.5389914448770181</c:v>
                </c:pt>
                <c:pt idx="401">
                  <c:v>-2.533359785823329</c:v>
                </c:pt>
                <c:pt idx="402">
                  <c:v>-2.5261876772578105</c:v>
                </c:pt>
                <c:pt idx="403">
                  <c:v>-2.5174746987523364</c:v>
                </c:pt>
                <c:pt idx="404">
                  <c:v>-2.5072232555578151</c:v>
                </c:pt>
                <c:pt idx="405">
                  <c:v>-2.4954364717160709</c:v>
                </c:pt>
                <c:pt idx="406">
                  <c:v>-2.482118605992897</c:v>
                </c:pt>
                <c:pt idx="407">
                  <c:v>-2.4672738621255883</c:v>
                </c:pt>
                <c:pt idx="408">
                  <c:v>-2.4509078973249228</c:v>
                </c:pt>
                <c:pt idx="409">
                  <c:v>-2.4330278286075369</c:v>
                </c:pt>
                <c:pt idx="410">
                  <c:v>-2.4136405040176081</c:v>
                </c:pt>
                <c:pt idx="411">
                  <c:v>-2.3927539994702141</c:v>
                </c:pt>
                <c:pt idx="412">
                  <c:v>-2.370378166674608</c:v>
                </c:pt>
                <c:pt idx="413">
                  <c:v>-2.3465246116974798</c:v>
                </c:pt>
                <c:pt idx="414">
                  <c:v>-2.3212055399140965</c:v>
                </c:pt>
                <c:pt idx="415">
                  <c:v>-2.2944313332717479</c:v>
                </c:pt>
                <c:pt idx="416">
                  <c:v>-2.2662164272238376</c:v>
                </c:pt>
                <c:pt idx="417">
                  <c:v>-2.236575641618102</c:v>
                </c:pt>
                <c:pt idx="418">
                  <c:v>-2.2055239748623401</c:v>
                </c:pt>
                <c:pt idx="419">
                  <c:v>-2.1730764427218379</c:v>
                </c:pt>
                <c:pt idx="420">
                  <c:v>-2.1392518881642171</c:v>
                </c:pt>
                <c:pt idx="421">
                  <c:v>-2.1040675418443682</c:v>
                </c:pt>
                <c:pt idx="422">
                  <c:v>-2.0675420199956416</c:v>
                </c:pt>
                <c:pt idx="423">
                  <c:v>-2.0296942056209009</c:v>
                </c:pt>
                <c:pt idx="424">
                  <c:v>-1.9905464927565073</c:v>
                </c:pt>
                <c:pt idx="425">
                  <c:v>-1.9501193142869773</c:v>
                </c:pt>
                <c:pt idx="426">
                  <c:v>-1.9084346664135436</c:v>
                </c:pt>
                <c:pt idx="427">
                  <c:v>-1.8655161453637568</c:v>
                </c:pt>
                <c:pt idx="428">
                  <c:v>-1.82138892360011</c:v>
                </c:pt>
                <c:pt idx="429">
                  <c:v>-1.7760757476798377</c:v>
                </c:pt>
                <c:pt idx="430">
                  <c:v>-1.7296027292950968</c:v>
                </c:pt>
                <c:pt idx="431">
                  <c:v>-1.6819973205204242</c:v>
                </c:pt>
                <c:pt idx="432">
                  <c:v>-1.6332870685125758</c:v>
                </c:pt>
                <c:pt idx="433">
                  <c:v>-1.5834994363904067</c:v>
                </c:pt>
                <c:pt idx="434">
                  <c:v>-1.5326622045259306</c:v>
                </c:pt>
                <c:pt idx="435">
                  <c:v>-1.4808050681523302</c:v>
                </c:pt>
                <c:pt idx="436">
                  <c:v>-1.427957994013243</c:v>
                </c:pt>
                <c:pt idx="437">
                  <c:v>-1.3741510604349836</c:v>
                </c:pt>
                <c:pt idx="438">
                  <c:v>-1.3194160212523554</c:v>
                </c:pt>
                <c:pt idx="439">
                  <c:v>-1.2637851831572293</c:v>
                </c:pt>
                <c:pt idx="440">
                  <c:v>-1.2072918482653101</c:v>
                </c:pt>
                <c:pt idx="441">
                  <c:v>-1.1499679832150951</c:v>
                </c:pt>
                <c:pt idx="442">
                  <c:v>-1.0918484455543378</c:v>
                </c:pt>
                <c:pt idx="443">
                  <c:v>-1.0329677934822183</c:v>
                </c:pt>
                <c:pt idx="444">
                  <c:v>-0.97335891365108784</c:v>
                </c:pt>
                <c:pt idx="445">
                  <c:v>-0.91305897031238392</c:v>
                </c:pt>
                <c:pt idx="446">
                  <c:v>-0.85210353381703907</c:v>
                </c:pt>
                <c:pt idx="447">
                  <c:v>-0.79052732758916067</c:v>
                </c:pt>
                <c:pt idx="448">
                  <c:v>-0.72836803283113261</c:v>
                </c:pt>
                <c:pt idx="449">
                  <c:v>-0.66566364167092751</c:v>
                </c:pt>
                <c:pt idx="450">
                  <c:v>-0.60245230451761711</c:v>
                </c:pt>
                <c:pt idx="451">
                  <c:v>-0.538770499738224</c:v>
                </c:pt>
                <c:pt idx="452">
                  <c:v>-0.4746584089335299</c:v>
                </c:pt>
                <c:pt idx="453">
                  <c:v>-0.41015401302075222</c:v>
                </c:pt>
                <c:pt idx="454">
                  <c:v>-0.34529437388556444</c:v>
                </c:pt>
                <c:pt idx="455">
                  <c:v>-0.28012060957844287</c:v>
                </c:pt>
                <c:pt idx="456">
                  <c:v>-0.21467200005733156</c:v>
                </c:pt>
                <c:pt idx="457">
                  <c:v>-0.14898787253857229</c:v>
                </c:pt>
                <c:pt idx="458">
                  <c:v>-8.3108678983198639E-2</c:v>
                </c:pt>
                <c:pt idx="459">
                  <c:v>-1.707544438729669E-2</c:v>
                </c:pt>
                <c:pt idx="460">
                  <c:v>4.9071990188694528E-2</c:v>
                </c:pt>
                <c:pt idx="461">
                  <c:v>0.11529348621716611</c:v>
                </c:pt>
                <c:pt idx="462">
                  <c:v>0.18154806340803409</c:v>
                </c:pt>
                <c:pt idx="463">
                  <c:v>0.24779445728621172</c:v>
                </c:pt>
                <c:pt idx="464">
                  <c:v>0.31399287198947851</c:v>
                </c:pt>
                <c:pt idx="465">
                  <c:v>0.38010348565760577</c:v>
                </c:pt>
                <c:pt idx="466">
                  <c:v>0.44608588520735132</c:v>
                </c:pt>
                <c:pt idx="467">
                  <c:v>0.51189905383641565</c:v>
                </c:pt>
                <c:pt idx="468">
                  <c:v>0.57750139295437375</c:v>
                </c:pt>
                <c:pt idx="469">
                  <c:v>0.64285131849691224</c:v>
                </c:pt>
                <c:pt idx="470">
                  <c:v>0.70790904082133776</c:v>
                </c:pt>
                <c:pt idx="471">
                  <c:v>0.77263508531269454</c:v>
                </c:pt>
                <c:pt idx="472">
                  <c:v>0.83698918782756182</c:v>
                </c:pt>
                <c:pt idx="473">
                  <c:v>0.90092977027868604</c:v>
                </c:pt>
                <c:pt idx="474">
                  <c:v>0.9644185606002903</c:v>
                </c:pt>
                <c:pt idx="475">
                  <c:v>1.0274158294511331</c:v>
                </c:pt>
                <c:pt idx="476">
                  <c:v>1.0898819362931953</c:v>
                </c:pt>
                <c:pt idx="477">
                  <c:v>1.1517777889722567</c:v>
                </c:pt>
                <c:pt idx="478">
                  <c:v>1.2130645136797462</c:v>
                </c:pt>
                <c:pt idx="479">
                  <c:v>1.2737038747689073</c:v>
                </c:pt>
                <c:pt idx="480">
                  <c:v>1.3336578297632455</c:v>
                </c:pt>
                <c:pt idx="481">
                  <c:v>1.3928884776849797</c:v>
                </c:pt>
                <c:pt idx="482">
                  <c:v>1.4513585185436111</c:v>
                </c:pt>
                <c:pt idx="483">
                  <c:v>1.5090313029491855</c:v>
                </c:pt>
                <c:pt idx="484">
                  <c:v>1.5658704190981931</c:v>
                </c:pt>
                <c:pt idx="485">
                  <c:v>1.6218397403783156</c:v>
                </c:pt>
                <c:pt idx="486">
                  <c:v>1.6769039388367679</c:v>
                </c:pt>
                <c:pt idx="487">
                  <c:v>1.7310281376192929</c:v>
                </c:pt>
                <c:pt idx="488">
                  <c:v>1.7841782956432493</c:v>
                </c:pt>
                <c:pt idx="489">
                  <c:v>1.8363208635280963</c:v>
                </c:pt>
                <c:pt idx="490">
                  <c:v>1.8874210137284093</c:v>
                </c:pt>
                <c:pt idx="491">
                  <c:v>1.9374476182896598</c:v>
                </c:pt>
                <c:pt idx="492">
                  <c:v>1.9863689080670661</c:v>
                </c:pt>
                <c:pt idx="493">
                  <c:v>2.0341527283065468</c:v>
                </c:pt>
                <c:pt idx="494">
                  <c:v>2.0807676011941401</c:v>
                </c:pt>
                <c:pt idx="495">
                  <c:v>2.1261844473824651</c:v>
                </c:pt>
                <c:pt idx="496">
                  <c:v>2.1703750432679971</c:v>
                </c:pt>
                <c:pt idx="497">
                  <c:v>2.2133113940516052</c:v>
                </c:pt>
                <c:pt idx="498">
                  <c:v>2.2549656494788946</c:v>
                </c:pt>
                <c:pt idx="499">
                  <c:v>2.2953100476471731</c:v>
                </c:pt>
                <c:pt idx="500">
                  <c:v>2.3343174304857293</c:v>
                </c:pt>
                <c:pt idx="501">
                  <c:v>2.3719629435673029</c:v>
                </c:pt>
                <c:pt idx="502">
                  <c:v>2.4082224805100063</c:v>
                </c:pt>
                <c:pt idx="503">
                  <c:v>2.4430720517547577</c:v>
                </c:pt>
                <c:pt idx="504">
                  <c:v>2.4764882469725036</c:v>
                </c:pt>
                <c:pt idx="505">
                  <c:v>2.508449888916386</c:v>
                </c:pt>
                <c:pt idx="506">
                  <c:v>2.5389364403385386</c:v>
                </c:pt>
                <c:pt idx="507">
                  <c:v>2.5679273446334046</c:v>
                </c:pt>
                <c:pt idx="508">
                  <c:v>2.5954030128208765</c:v>
                </c:pt>
                <c:pt idx="509">
                  <c:v>2.621347082028803</c:v>
                </c:pt>
                <c:pt idx="510">
                  <c:v>2.6457403850286156</c:v>
                </c:pt>
                <c:pt idx="511">
                  <c:v>2.6685655683132863</c:v>
                </c:pt>
                <c:pt idx="512">
                  <c:v>2.6898089517820494</c:v>
                </c:pt>
                <c:pt idx="513">
                  <c:v>2.7094545080447632</c:v>
                </c:pt>
                <c:pt idx="514">
                  <c:v>2.7274890831844179</c:v>
                </c:pt>
                <c:pt idx="515">
                  <c:v>2.7439008996505776</c:v>
                </c:pt>
                <c:pt idx="516">
                  <c:v>2.7586794884987182</c:v>
                </c:pt>
                <c:pt idx="517">
                  <c:v>2.7718128262578761</c:v>
                </c:pt>
                <c:pt idx="518">
                  <c:v>2.7832909630877118</c:v>
                </c:pt>
                <c:pt idx="519">
                  <c:v>2.7931072896566063</c:v>
                </c:pt>
                <c:pt idx="520">
                  <c:v>2.8012524623432715</c:v>
                </c:pt>
                <c:pt idx="521">
                  <c:v>2.8077201353282821</c:v>
                </c:pt>
                <c:pt idx="522">
                  <c:v>2.8125060670687407</c:v>
                </c:pt>
                <c:pt idx="523">
                  <c:v>2.8156047112185298</c:v>
                </c:pt>
                <c:pt idx="524">
                  <c:v>2.8170134204621085</c:v>
                </c:pt>
                <c:pt idx="525">
                  <c:v>2.8167303417720815</c:v>
                </c:pt>
                <c:pt idx="526">
                  <c:v>2.8147548344505076</c:v>
                </c:pt>
                <c:pt idx="527">
                  <c:v>2.811086282446527</c:v>
                </c:pt>
                <c:pt idx="528">
                  <c:v>2.8057256048894033</c:v>
                </c:pt>
                <c:pt idx="529">
                  <c:v>2.798675264411973</c:v>
                </c:pt>
                <c:pt idx="530">
                  <c:v>2.7899375403227671</c:v>
                </c:pt>
                <c:pt idx="531">
                  <c:v>2.7795160273582886</c:v>
                </c:pt>
                <c:pt idx="532">
                  <c:v>2.7674161854730484</c:v>
                </c:pt>
                <c:pt idx="533">
                  <c:v>2.7536453202265201</c:v>
                </c:pt>
                <c:pt idx="534">
                  <c:v>2.7382114295145117</c:v>
                </c:pt>
                <c:pt idx="535">
                  <c:v>2.7211207825682964</c:v>
                </c:pt>
                <c:pt idx="536">
                  <c:v>2.7023837985795249</c:v>
                </c:pt>
                <c:pt idx="537">
                  <c:v>2.6820113792335873</c:v>
                </c:pt>
                <c:pt idx="538">
                  <c:v>2.6600147044741407</c:v>
                </c:pt>
                <c:pt idx="539">
                  <c:v>2.6364050728525212</c:v>
                </c:pt>
                <c:pt idx="540">
                  <c:v>2.6111977128769861</c:v>
                </c:pt>
                <c:pt idx="541">
                  <c:v>2.5844063449539565</c:v>
                </c:pt>
                <c:pt idx="542">
                  <c:v>2.556046180686887</c:v>
                </c:pt>
                <c:pt idx="543">
                  <c:v>2.5261328054257421</c:v>
                </c:pt>
                <c:pt idx="544">
                  <c:v>2.4946854238395484</c:v>
                </c:pt>
                <c:pt idx="545">
                  <c:v>2.4617213889895426</c:v>
                </c:pt>
                <c:pt idx="546">
                  <c:v>2.427259728005057</c:v>
                </c:pt>
                <c:pt idx="547">
                  <c:v>2.3913211799496965</c:v>
                </c:pt>
                <c:pt idx="548">
                  <c:v>2.3539281731341291</c:v>
                </c:pt>
                <c:pt idx="549">
                  <c:v>2.315100824028522</c:v>
                </c:pt>
                <c:pt idx="550">
                  <c:v>2.2748627293022419</c:v>
                </c:pt>
                <c:pt idx="551">
                  <c:v>2.2332389420183212</c:v>
                </c:pt>
                <c:pt idx="552">
                  <c:v>2.190254727226467</c:v>
                </c:pt>
                <c:pt idx="553">
                  <c:v>2.1459353836828585</c:v>
                </c:pt>
                <c:pt idx="554">
                  <c:v>2.1003066459269704</c:v>
                </c:pt>
                <c:pt idx="555">
                  <c:v>2.0533962826210703</c:v>
                </c:pt>
                <c:pt idx="556">
                  <c:v>2.0052324538765509</c:v>
                </c:pt>
                <c:pt idx="557">
                  <c:v>1.9558435519483937</c:v>
                </c:pt>
                <c:pt idx="558">
                  <c:v>1.9052597657284678</c:v>
                </c:pt>
                <c:pt idx="559">
                  <c:v>1.8535119586063735</c:v>
                </c:pt>
                <c:pt idx="560">
                  <c:v>1.8006321114932451</c:v>
                </c:pt>
                <c:pt idx="561">
                  <c:v>1.7466509923226108</c:v>
                </c:pt>
                <c:pt idx="562">
                  <c:v>1.691602382783078</c:v>
                </c:pt>
                <c:pt idx="563">
                  <c:v>1.635519888351576</c:v>
                </c:pt>
                <c:pt idx="564">
                  <c:v>1.5784355663303671</c:v>
                </c:pt>
                <c:pt idx="565">
                  <c:v>1.5203858751729569</c:v>
                </c:pt>
                <c:pt idx="566">
                  <c:v>1.4614058031088533</c:v>
                </c:pt>
                <c:pt idx="567">
                  <c:v>1.4015296151863841</c:v>
                </c:pt>
                <c:pt idx="568">
                  <c:v>1.3407946579911501</c:v>
                </c:pt>
                <c:pt idx="569">
                  <c:v>1.2792387127518681</c:v>
                </c:pt>
                <c:pt idx="570">
                  <c:v>1.216899842598878</c:v>
                </c:pt>
                <c:pt idx="571">
                  <c:v>1.1538145620890026</c:v>
                </c:pt>
                <c:pt idx="572">
                  <c:v>1.0900232122746329</c:v>
                </c:pt>
                <c:pt idx="573">
                  <c:v>1.0255640565247381</c:v>
                </c:pt>
                <c:pt idx="574">
                  <c:v>0.96047456186079416</c:v>
                </c:pt>
                <c:pt idx="575">
                  <c:v>0.89479637378274712</c:v>
                </c:pt>
                <c:pt idx="576">
                  <c:v>0.82856942158715685</c:v>
                </c:pt>
                <c:pt idx="577">
                  <c:v>0.76183380323984995</c:v>
                </c:pt>
                <c:pt idx="578">
                  <c:v>0.69463086233053495</c:v>
                </c:pt>
                <c:pt idx="579">
                  <c:v>0.62700263577807214</c:v>
                </c:pt>
                <c:pt idx="580">
                  <c:v>0.55899009622200524</c:v>
                </c:pt>
                <c:pt idx="581">
                  <c:v>0.49063463273505969</c:v>
                </c:pt>
                <c:pt idx="582">
                  <c:v>0.42197859437597257</c:v>
                </c:pt>
                <c:pt idx="583">
                  <c:v>0.35306473181805964</c:v>
                </c:pt>
                <c:pt idx="584">
                  <c:v>0.28393444370571558</c:v>
                </c:pt>
                <c:pt idx="585">
                  <c:v>0.21462927036923504</c:v>
                </c:pt>
                <c:pt idx="586">
                  <c:v>0.14519145810322234</c:v>
                </c:pt>
                <c:pt idx="587">
                  <c:v>7.5663970666325381E-2</c:v>
                </c:pt>
                <c:pt idx="588">
                  <c:v>6.0904663043892578E-3</c:v>
                </c:pt>
                <c:pt idx="589">
                  <c:v>-6.3485299657954838E-2</c:v>
                </c:pt>
                <c:pt idx="590">
                  <c:v>-0.13302125585571967</c:v>
                </c:pt>
                <c:pt idx="591">
                  <c:v>-0.20247553667979995</c:v>
                </c:pt>
                <c:pt idx="592">
                  <c:v>-0.27180537895814028</c:v>
                </c:pt>
                <c:pt idx="593">
                  <c:v>-0.34096659882405034</c:v>
                </c:pt>
                <c:pt idx="594">
                  <c:v>-0.4099182130109093</c:v>
                </c:pt>
                <c:pt idx="595">
                  <c:v>-0.47861767692961293</c:v>
                </c:pt>
                <c:pt idx="596">
                  <c:v>-0.54702243216619384</c:v>
                </c:pt>
                <c:pt idx="597">
                  <c:v>-0.61509036752487389</c:v>
                </c:pt>
                <c:pt idx="598">
                  <c:v>-0.68277949049532061</c:v>
                </c:pt>
                <c:pt idx="599">
                  <c:v>-0.75004834861651781</c:v>
                </c:pt>
                <c:pt idx="600">
                  <c:v>-0.81685558607430508</c:v>
                </c:pt>
                <c:pt idx="601">
                  <c:v>-0.88315989365963277</c:v>
                </c:pt>
                <c:pt idx="602">
                  <c:v>-0.94892046992674994</c:v>
                </c:pt>
                <c:pt idx="603">
                  <c:v>-1.0140970725151306</c:v>
                </c:pt>
                <c:pt idx="604">
                  <c:v>-1.0786496068825793</c:v>
                </c:pt>
                <c:pt idx="605">
                  <c:v>-1.1425381756940451</c:v>
                </c:pt>
                <c:pt idx="606">
                  <c:v>-1.205723594111227</c:v>
                </c:pt>
                <c:pt idx="607">
                  <c:v>-1.2681670440880262</c:v>
                </c:pt>
                <c:pt idx="608">
                  <c:v>-1.3298304609350404</c:v>
                </c:pt>
                <c:pt idx="609">
                  <c:v>-1.3906761911755832</c:v>
                </c:pt>
                <c:pt idx="610">
                  <c:v>-1.450665224636881</c:v>
                </c:pt>
                <c:pt idx="611">
                  <c:v>-1.5097621741963465</c:v>
                </c:pt>
                <c:pt idx="612">
                  <c:v>-1.5679309370220287</c:v>
                </c:pt>
                <c:pt idx="613">
                  <c:v>-1.6251349522051519</c:v>
                </c:pt>
                <c:pt idx="614">
                  <c:v>-1.6813382653906945</c:v>
                </c:pt>
                <c:pt idx="615">
                  <c:v>-1.7365072524129617</c:v>
                </c:pt>
                <c:pt idx="616">
                  <c:v>-1.7906090787092852</c:v>
                </c:pt>
                <c:pt idx="617">
                  <c:v>-1.8436110745434384</c:v>
                </c:pt>
                <c:pt idx="618">
                  <c:v>-1.8954806529338903</c:v>
                </c:pt>
                <c:pt idx="619">
                  <c:v>-1.9461852556729591</c:v>
                </c:pt>
                <c:pt idx="620">
                  <c:v>-1.9956928710426922</c:v>
                </c:pt>
                <c:pt idx="621">
                  <c:v>-2.0439737358837911</c:v>
                </c:pt>
                <c:pt idx="622">
                  <c:v>-2.0909987822765199</c:v>
                </c:pt>
                <c:pt idx="623">
                  <c:v>-2.1367390086167251</c:v>
                </c:pt>
                <c:pt idx="624">
                  <c:v>-2.1811659443411582</c:v>
                </c:pt>
                <c:pt idx="625">
                  <c:v>-2.2242533061153331</c:v>
                </c:pt>
                <c:pt idx="626">
                  <c:v>-2.2659754071031277</c:v>
                </c:pt>
                <c:pt idx="627">
                  <c:v>-2.3063064999785094</c:v>
                </c:pt>
                <c:pt idx="628">
                  <c:v>-2.3452217662921044</c:v>
                </c:pt>
                <c:pt idx="629">
                  <c:v>-2.3826995773503565</c:v>
                </c:pt>
                <c:pt idx="630">
                  <c:v>-2.4187154661608026</c:v>
                </c:pt>
                <c:pt idx="631">
                  <c:v>-2.4532467479307121</c:v>
                </c:pt>
                <c:pt idx="632">
                  <c:v>-2.4862743821831175</c:v>
                </c:pt>
                <c:pt idx="633">
                  <c:v>-2.5177769545016657</c:v>
                </c:pt>
                <c:pt idx="634">
                  <c:v>-2.5477358997415833</c:v>
                </c:pt>
                <c:pt idx="635">
                  <c:v>-2.5761340073789638</c:v>
                </c:pt>
                <c:pt idx="636">
                  <c:v>-2.6029553562114467</c:v>
                </c:pt>
                <c:pt idx="637">
                  <c:v>-2.6281824536923768</c:v>
                </c:pt>
                <c:pt idx="638">
                  <c:v>-2.6517998665578864</c:v>
                </c:pt>
                <c:pt idx="639">
                  <c:v>-2.6737954901777297</c:v>
                </c:pt>
                <c:pt idx="640">
                  <c:v>-2.6941544762309082</c:v>
                </c:pt>
                <c:pt idx="641">
                  <c:v>-2.7128649672719849</c:v>
                </c:pt>
                <c:pt idx="642">
                  <c:v>-2.7299172056793637</c:v>
                </c:pt>
                <c:pt idx="643">
                  <c:v>-2.7453001270476336</c:v>
                </c:pt>
                <c:pt idx="644">
                  <c:v>-2.7590055664904312</c:v>
                </c:pt>
                <c:pt idx="645">
                  <c:v>-2.7710261563629892</c:v>
                </c:pt>
                <c:pt idx="646">
                  <c:v>-2.7813557467634276</c:v>
                </c:pt>
                <c:pt idx="647">
                  <c:v>-2.7899882203040178</c:v>
                </c:pt>
                <c:pt idx="648">
                  <c:v>-2.7969190050906407</c:v>
                </c:pt>
                <c:pt idx="649">
                  <c:v>-2.8021450854842733</c:v>
                </c:pt>
                <c:pt idx="650">
                  <c:v>-2.8056632777015769</c:v>
                </c:pt>
                <c:pt idx="651">
                  <c:v>-2.8074717309852799</c:v>
                </c:pt>
                <c:pt idx="652">
                  <c:v>-2.8075704798005767</c:v>
                </c:pt>
                <c:pt idx="653">
                  <c:v>-2.8059614266158621</c:v>
                </c:pt>
                <c:pt idx="654">
                  <c:v>-2.8026471910141519</c:v>
                </c:pt>
                <c:pt idx="655">
                  <c:v>-2.7976286910575205</c:v>
                </c:pt>
                <c:pt idx="656">
                  <c:v>-2.7909110242615731</c:v>
                </c:pt>
                <c:pt idx="657">
                  <c:v>-2.7824998024614427</c:v>
                </c:pt>
                <c:pt idx="658">
                  <c:v>-2.7724009498913853</c:v>
                </c:pt>
                <c:pt idx="659">
                  <c:v>-2.7606205458299971</c:v>
                </c:pt>
                <c:pt idx="660">
                  <c:v>-2.7471686382259053</c:v>
                </c:pt>
                <c:pt idx="661">
                  <c:v>-2.7320538078943821</c:v>
                </c:pt>
                <c:pt idx="662">
                  <c:v>-2.715286170049708</c:v>
                </c:pt>
                <c:pt idx="663">
                  <c:v>-2.6968762590657156</c:v>
                </c:pt>
                <c:pt idx="664">
                  <c:v>-2.6768382762353529</c:v>
                </c:pt>
                <c:pt idx="665">
                  <c:v>-2.6551846210063896</c:v>
                </c:pt>
                <c:pt idx="666">
                  <c:v>-2.6319294187942717</c:v>
                </c:pt>
                <c:pt idx="667">
                  <c:v>-2.6070885609586227</c:v>
                </c:pt>
                <c:pt idx="668">
                  <c:v>-2.580679684199235</c:v>
                </c:pt>
                <c:pt idx="669">
                  <c:v>-2.5527181715231451</c:v>
                </c:pt>
                <c:pt idx="670">
                  <c:v>-2.5232229463099607</c:v>
                </c:pt>
                <c:pt idx="671">
                  <c:v>-2.4922144505019004</c:v>
                </c:pt>
                <c:pt idx="672">
                  <c:v>-2.4597134021615834</c:v>
                </c:pt>
                <c:pt idx="673">
                  <c:v>-2.4257406191247926</c:v>
                </c:pt>
                <c:pt idx="674">
                  <c:v>-2.3903174229777444</c:v>
                </c:pt>
                <c:pt idx="675">
                  <c:v>-2.3534672392639848</c:v>
                </c:pt>
                <c:pt idx="676">
                  <c:v>-2.3152139566435532</c:v>
                </c:pt>
                <c:pt idx="677">
                  <c:v>-2.2755817693860565</c:v>
                </c:pt>
                <c:pt idx="678">
                  <c:v>-2.234596743626275</c:v>
                </c:pt>
                <c:pt idx="679">
                  <c:v>-2.1922856969514721</c:v>
                </c:pt>
                <c:pt idx="680">
                  <c:v>-2.1486766431145674</c:v>
                </c:pt>
                <c:pt idx="681">
                  <c:v>-2.1037964631861694</c:v>
                </c:pt>
                <c:pt idx="682">
                  <c:v>-2.0576751339006791</c:v>
                </c:pt>
                <c:pt idx="683">
                  <c:v>-2.0103425392632608</c:v>
                </c:pt>
                <c:pt idx="684">
                  <c:v>-1.9618271001211478</c:v>
                </c:pt>
                <c:pt idx="685">
                  <c:v>-1.9121617249835006</c:v>
                </c:pt>
                <c:pt idx="686">
                  <c:v>-1.861377940098965</c:v>
                </c:pt>
                <c:pt idx="687">
                  <c:v>-1.8095066379098534</c:v>
                </c:pt>
                <c:pt idx="688">
                  <c:v>-1.7565818831398941</c:v>
                </c:pt>
                <c:pt idx="689">
                  <c:v>-1.7026382672265796</c:v>
                </c:pt>
                <c:pt idx="690">
                  <c:v>-1.6477107568629541</c:v>
                </c:pt>
                <c:pt idx="691">
                  <c:v>-1.5918328647623157</c:v>
                </c:pt>
                <c:pt idx="692">
                  <c:v>-1.5350420259226523</c:v>
                </c:pt>
                <c:pt idx="693">
                  <c:v>-1.4773736945984719</c:v>
                </c:pt>
                <c:pt idx="694">
                  <c:v>-1.4188626267425015</c:v>
                </c:pt>
                <c:pt idx="695">
                  <c:v>-1.3595478558918306</c:v>
                </c:pt>
                <c:pt idx="696">
                  <c:v>-1.2994667995003173</c:v>
                </c:pt>
                <c:pt idx="697">
                  <c:v>-1.2386571447791985</c:v>
                </c:pt>
                <c:pt idx="698">
                  <c:v>-1.1771579265730063</c:v>
                </c:pt>
                <c:pt idx="699">
                  <c:v>-1.1150089759390762</c:v>
                </c:pt>
                <c:pt idx="700">
                  <c:v>-1.052249163366118</c:v>
                </c:pt>
                <c:pt idx="701">
                  <c:v>-0.98891788026592164</c:v>
                </c:pt>
                <c:pt idx="702">
                  <c:v>-0.92505558325775272</c:v>
                </c:pt>
                <c:pt idx="703">
                  <c:v>-0.86070323648003078</c:v>
                </c:pt>
                <c:pt idx="704">
                  <c:v>-0.79590055858190456</c:v>
                </c:pt>
                <c:pt idx="705">
                  <c:v>-0.73068751702418433</c:v>
                </c:pt>
                <c:pt idx="706">
                  <c:v>-0.66510489289539376</c:v>
                </c:pt>
                <c:pt idx="707">
                  <c:v>-0.59919429290004844</c:v>
                </c:pt>
                <c:pt idx="708">
                  <c:v>-0.53299812682127823</c:v>
                </c:pt>
                <c:pt idx="709">
                  <c:v>-0.46655901050270909</c:v>
                </c:pt>
                <c:pt idx="710">
                  <c:v>-0.39991798515099347</c:v>
                </c:pt>
                <c:pt idx="711">
                  <c:v>-0.33311599583120693</c:v>
                </c:pt>
                <c:pt idx="712">
                  <c:v>-0.2661949950277267</c:v>
                </c:pt>
                <c:pt idx="713">
                  <c:v>-0.1991984659687763</c:v>
                </c:pt>
                <c:pt idx="714">
                  <c:v>-0.13216680147471213</c:v>
                </c:pt>
                <c:pt idx="715">
                  <c:v>-6.5142065974539323E-2</c:v>
                </c:pt>
                <c:pt idx="716">
                  <c:v>1.8335519476004862E-3</c:v>
                </c:pt>
                <c:pt idx="717">
                  <c:v>6.8718200600380946E-2</c:v>
                </c:pt>
                <c:pt idx="718">
                  <c:v>0.13547003670702032</c:v>
                </c:pt>
                <c:pt idx="719">
                  <c:v>0.20204764687270238</c:v>
                </c:pt>
                <c:pt idx="720">
                  <c:v>0.26840960433465638</c:v>
                </c:pt>
                <c:pt idx="721">
                  <c:v>0.33451441912205887</c:v>
                </c:pt>
                <c:pt idx="722">
                  <c:v>0.40032099946451039</c:v>
                </c:pt>
                <c:pt idx="723">
                  <c:v>0.46578870341295209</c:v>
                </c:pt>
                <c:pt idx="724">
                  <c:v>0.5308769279198039</c:v>
                </c:pt>
                <c:pt idx="725">
                  <c:v>0.5955451586235383</c:v>
                </c:pt>
                <c:pt idx="726">
                  <c:v>0.6597534855813092</c:v>
                </c:pt>
                <c:pt idx="727">
                  <c:v>0.72346225805534836</c:v>
                </c:pt>
                <c:pt idx="728">
                  <c:v>0.78663247161589689</c:v>
                </c:pt>
                <c:pt idx="729">
                  <c:v>0.84922542658215472</c:v>
                </c:pt>
                <c:pt idx="730">
                  <c:v>0.91120096074571122</c:v>
                </c:pt>
                <c:pt idx="731">
                  <c:v>0.97252242979484083</c:v>
                </c:pt>
                <c:pt idx="732">
                  <c:v>1.0331523692791997</c:v>
                </c:pt>
                <c:pt idx="733">
                  <c:v>1.0930527530121388</c:v>
                </c:pt>
                <c:pt idx="734">
                  <c:v>1.1521860585161539</c:v>
                </c:pt>
                <c:pt idx="735">
                  <c:v>1.2105169915179603</c:v>
                </c:pt>
                <c:pt idx="736">
                  <c:v>1.2680109462661231</c:v>
                </c:pt>
                <c:pt idx="737">
                  <c:v>1.3246333817019331</c:v>
                </c:pt>
                <c:pt idx="738">
                  <c:v>1.3803497403787615</c:v>
                </c:pt>
                <c:pt idx="739">
                  <c:v>1.4351253955146728</c:v>
                </c:pt>
                <c:pt idx="740">
                  <c:v>1.4889261697843705</c:v>
                </c:pt>
                <c:pt idx="741">
                  <c:v>1.5417200385055749</c:v>
                </c:pt>
                <c:pt idx="742">
                  <c:v>1.593475577478884</c:v>
                </c:pt>
                <c:pt idx="743">
                  <c:v>1.6441613352630173</c:v>
                </c:pt>
                <c:pt idx="744">
                  <c:v>1.693746299139385</c:v>
                </c:pt>
                <c:pt idx="745">
                  <c:v>1.7422015525785757</c:v>
                </c:pt>
                <c:pt idx="746">
                  <c:v>1.7894986858273485</c:v>
                </c:pt>
                <c:pt idx="747">
                  <c:v>1.8356091402756591</c:v>
                </c:pt>
                <c:pt idx="748">
                  <c:v>1.8805051992161195</c:v>
                </c:pt>
                <c:pt idx="749">
                  <c:v>1.9241622501525613</c:v>
                </c:pt>
                <c:pt idx="750">
                  <c:v>1.9665527582109175</c:v>
                </c:pt>
                <c:pt idx="751">
                  <c:v>2.0076508881386768</c:v>
                </c:pt>
                <c:pt idx="752">
                  <c:v>2.0474343679563902</c:v>
                </c:pt>
                <c:pt idx="753">
                  <c:v>2.0858784722716566</c:v>
                </c:pt>
                <c:pt idx="754">
                  <c:v>2.1229612470926957</c:v>
                </c:pt>
                <c:pt idx="755">
                  <c:v>2.1586620168121202</c:v>
                </c:pt>
                <c:pt idx="756">
                  <c:v>2.1929613205739558</c:v>
                </c:pt>
                <c:pt idx="757">
                  <c:v>2.225838053304777</c:v>
                </c:pt>
                <c:pt idx="758">
                  <c:v>2.2572730980677704</c:v>
                </c:pt>
                <c:pt idx="759">
                  <c:v>2.2872505971695536</c:v>
                </c:pt>
                <c:pt idx="760">
                  <c:v>2.3157518816202822</c:v>
                </c:pt>
                <c:pt idx="761">
                  <c:v>2.342761207511733</c:v>
                </c:pt>
                <c:pt idx="762">
                  <c:v>2.3682648668039938</c:v>
                </c:pt>
                <c:pt idx="763">
                  <c:v>2.3922477825820496</c:v>
                </c:pt>
                <c:pt idx="764">
                  <c:v>2.4146977172476389</c:v>
                </c:pt>
                <c:pt idx="765">
                  <c:v>2.4356031721548961</c:v>
                </c:pt>
                <c:pt idx="766">
                  <c:v>2.4549538100477246</c:v>
                </c:pt>
                <c:pt idx="767">
                  <c:v>2.4727392717894068</c:v>
                </c:pt>
                <c:pt idx="768">
                  <c:v>2.4889506913216892</c:v>
                </c:pt>
                <c:pt idx="769">
                  <c:v>2.5035807084262198</c:v>
                </c:pt>
                <c:pt idx="770">
                  <c:v>2.5166217463445868</c:v>
                </c:pt>
                <c:pt idx="771">
                  <c:v>2.5280675149866387</c:v>
                </c:pt>
                <c:pt idx="772">
                  <c:v>2.5379135651823503</c:v>
                </c:pt>
                <c:pt idx="773">
                  <c:v>2.5461572735347247</c:v>
                </c:pt>
                <c:pt idx="774">
                  <c:v>2.5527966936190114</c:v>
                </c:pt>
                <c:pt idx="775">
                  <c:v>2.5578281394496307</c:v>
                </c:pt>
                <c:pt idx="776">
                  <c:v>2.5612520685709597</c:v>
                </c:pt>
                <c:pt idx="777">
                  <c:v>2.5630694190523884</c:v>
                </c:pt>
                <c:pt idx="778">
                  <c:v>2.5632814097087375</c:v>
                </c:pt>
                <c:pt idx="779">
                  <c:v>2.5618893848972664</c:v>
                </c:pt>
                <c:pt idx="780">
                  <c:v>2.5588986303048782</c:v>
                </c:pt>
                <c:pt idx="781">
                  <c:v>2.5543129393152211</c:v>
                </c:pt>
                <c:pt idx="782">
                  <c:v>2.5481376167194423</c:v>
                </c:pt>
                <c:pt idx="783">
                  <c:v>2.5403783656619123</c:v>
                </c:pt>
                <c:pt idx="784">
                  <c:v>2.5310445375910753</c:v>
                </c:pt>
                <c:pt idx="785">
                  <c:v>2.5201436656912279</c:v>
                </c:pt>
                <c:pt idx="786">
                  <c:v>2.5076849948954507</c:v>
                </c:pt>
                <c:pt idx="787">
                  <c:v>2.4936795240651963</c:v>
                </c:pt>
                <c:pt idx="788">
                  <c:v>2.4781399875911978</c:v>
                </c:pt>
                <c:pt idx="789">
                  <c:v>2.4610768585665967</c:v>
                </c:pt>
                <c:pt idx="790">
                  <c:v>2.4425041450582259</c:v>
                </c:pt>
                <c:pt idx="791">
                  <c:v>2.4224373705016022</c:v>
                </c:pt>
                <c:pt idx="792">
                  <c:v>2.4008923334617545</c:v>
                </c:pt>
                <c:pt idx="793">
                  <c:v>2.3778849334860337</c:v>
                </c:pt>
                <c:pt idx="794">
                  <c:v>2.353431577277453</c:v>
                </c:pt>
                <c:pt idx="795">
                  <c:v>2.327550781092842</c:v>
                </c:pt>
                <c:pt idx="796">
                  <c:v>2.300261532087263</c:v>
                </c:pt>
                <c:pt idx="797">
                  <c:v>2.2715831329855969</c:v>
                </c:pt>
                <c:pt idx="798">
                  <c:v>2.2415367705087097</c:v>
                </c:pt>
                <c:pt idx="799">
                  <c:v>2.210144397122805</c:v>
                </c:pt>
                <c:pt idx="800">
                  <c:v>2.1774291779045027</c:v>
                </c:pt>
                <c:pt idx="801">
                  <c:v>2.1434131638346279</c:v>
                </c:pt>
                <c:pt idx="802">
                  <c:v>2.1081215222738758</c:v>
                </c:pt>
                <c:pt idx="803">
                  <c:v>2.0715793506874416</c:v>
                </c:pt>
                <c:pt idx="804">
                  <c:v>2.0338103083198056</c:v>
                </c:pt>
                <c:pt idx="805">
                  <c:v>1.9948425691043414</c:v>
                </c:pt>
                <c:pt idx="806">
                  <c:v>1.9547029538149094</c:v>
                </c:pt>
                <c:pt idx="807">
                  <c:v>1.9134176805778886</c:v>
                </c:pt>
                <c:pt idx="808">
                  <c:v>1.8710161730009343</c:v>
                </c:pt>
                <c:pt idx="809">
                  <c:v>1.8275284166280206</c:v>
                </c:pt>
                <c:pt idx="810">
                  <c:v>1.7829848094853362</c:v>
                </c:pt>
                <c:pt idx="811">
                  <c:v>1.7374143348302065</c:v>
                </c:pt>
                <c:pt idx="812">
                  <c:v>1.6908499393791083</c:v>
                </c:pt>
                <c:pt idx="813">
                  <c:v>1.6433226322218593</c:v>
                </c:pt>
                <c:pt idx="814">
                  <c:v>1.5948627691832602</c:v>
                </c:pt>
                <c:pt idx="815">
                  <c:v>1.5455050306060452</c:v>
                </c:pt>
                <c:pt idx="816">
                  <c:v>1.4952825295563001</c:v>
                </c:pt>
                <c:pt idx="817">
                  <c:v>1.4442286995124305</c:v>
                </c:pt>
                <c:pt idx="818">
                  <c:v>1.3923783740636646</c:v>
                </c:pt>
                <c:pt idx="819">
                  <c:v>1.339767237286297</c:v>
                </c:pt>
                <c:pt idx="820">
                  <c:v>1.2864300687315351</c:v>
                </c:pt>
                <c:pt idx="821">
                  <c:v>1.2324022266591246</c:v>
                </c:pt>
                <c:pt idx="822">
                  <c:v>1.1777201940347541</c:v>
                </c:pt>
                <c:pt idx="823">
                  <c:v>1.122421022525798</c:v>
                </c:pt>
                <c:pt idx="824">
                  <c:v>1.0665405811467918</c:v>
                </c:pt>
                <c:pt idx="825">
                  <c:v>1.0101150521839402</c:v>
                </c:pt>
                <c:pt idx="826">
                  <c:v>0.95318149760310544</c:v>
                </c:pt>
                <c:pt idx="827">
                  <c:v>0.89577787259811081</c:v>
                </c:pt>
                <c:pt idx="828">
                  <c:v>0.83794300458101578</c:v>
                </c:pt>
                <c:pt idx="829">
                  <c:v>0.77971599765802724</c:v>
                </c:pt>
                <c:pt idx="830">
                  <c:v>0.72113445339253279</c:v>
                </c:pt>
                <c:pt idx="831">
                  <c:v>0.66223595072618213</c:v>
                </c:pt>
                <c:pt idx="832">
                  <c:v>0.60305915093074913</c:v>
                </c:pt>
                <c:pt idx="833">
                  <c:v>0.54364432228769399</c:v>
                </c:pt>
                <c:pt idx="834">
                  <c:v>0.48402872025562615</c:v>
                </c:pt>
                <c:pt idx="835">
                  <c:v>0.42425135076892739</c:v>
                </c:pt>
                <c:pt idx="836">
                  <c:v>0.36435142402947746</c:v>
                </c:pt>
                <c:pt idx="837">
                  <c:v>0.30436789466596897</c:v>
                </c:pt>
                <c:pt idx="838">
                  <c:v>0.24433979138132919</c:v>
                </c:pt>
                <c:pt idx="839">
                  <c:v>0.18430579661576432</c:v>
                </c:pt>
                <c:pt idx="840">
                  <c:v>0.12430469088806231</c:v>
                </c:pt>
                <c:pt idx="841">
                  <c:v>6.4375403687482707E-2</c:v>
                </c:pt>
                <c:pt idx="842">
                  <c:v>4.5565530771554258E-3</c:v>
                </c:pt>
                <c:pt idx="843">
                  <c:v>-5.5113604955304644E-2</c:v>
                </c:pt>
                <c:pt idx="844">
                  <c:v>-0.11459676464715093</c:v>
                </c:pt>
                <c:pt idx="845">
                  <c:v>-0.17385461935533425</c:v>
                </c:pt>
                <c:pt idx="846">
                  <c:v>-0.23284937644071227</c:v>
                </c:pt>
                <c:pt idx="847">
                  <c:v>-0.29154341124798716</c:v>
                </c:pt>
                <c:pt idx="848">
                  <c:v>-0.34989965344379464</c:v>
                </c:pt>
                <c:pt idx="849">
                  <c:v>-0.40788124473558535</c:v>
                </c:pt>
                <c:pt idx="850">
                  <c:v>-0.46544977091504719</c:v>
                </c:pt>
                <c:pt idx="851">
                  <c:v>-0.522570241645536</c:v>
                </c:pt>
                <c:pt idx="852">
                  <c:v>-0.57920675183274284</c:v>
                </c:pt>
                <c:pt idx="853">
                  <c:v>-0.63532273947627804</c:v>
                </c:pt>
                <c:pt idx="854">
                  <c:v>-0.69088205060755281</c:v>
                </c:pt>
                <c:pt idx="855">
                  <c:v>-0.74585066332118322</c:v>
                </c:pt>
                <c:pt idx="856">
                  <c:v>-0.80019514767232891</c:v>
                </c:pt>
                <c:pt idx="857">
                  <c:v>-0.85388204147121249</c:v>
                </c:pt>
                <c:pt idx="858">
                  <c:v>-0.90687776886992066</c:v>
                </c:pt>
                <c:pt idx="859">
                  <c:v>-0.95914858712666784</c:v>
                </c:pt>
                <c:pt idx="860">
                  <c:v>-1.0106611051531582</c:v>
                </c:pt>
                <c:pt idx="861">
                  <c:v>-1.0613839865007204</c:v>
                </c:pt>
                <c:pt idx="862">
                  <c:v>-1.1112863970437434</c:v>
                </c:pt>
                <c:pt idx="863">
                  <c:v>-1.1603373771428782</c:v>
                </c:pt>
                <c:pt idx="864">
                  <c:v>-1.2085063075415672</c:v>
                </c:pt>
                <c:pt idx="865">
                  <c:v>-1.2557645668084529</c:v>
                </c:pt>
                <c:pt idx="866">
                  <c:v>-1.3020839419443822</c:v>
                </c:pt>
                <c:pt idx="867">
                  <c:v>-1.3474359728133969</c:v>
                </c:pt>
                <c:pt idx="868">
                  <c:v>-1.3917929430098035</c:v>
                </c:pt>
                <c:pt idx="869">
                  <c:v>-1.4351301423182581</c:v>
                </c:pt>
                <c:pt idx="870">
                  <c:v>-1.4774198403196896</c:v>
                </c:pt>
                <c:pt idx="871">
                  <c:v>-1.5186359086290839</c:v>
                </c:pt>
                <c:pt idx="872">
                  <c:v>-1.5587556848286825</c:v>
                </c:pt>
                <c:pt idx="873">
                  <c:v>-1.597753956106778</c:v>
                </c:pt>
                <c:pt idx="874">
                  <c:v>-1.6356081844387031</c:v>
                </c:pt>
                <c:pt idx="875">
                  <c:v>-1.6722970139808682</c:v>
                </c:pt>
                <c:pt idx="876">
                  <c:v>-1.7078002078903018</c:v>
                </c:pt>
                <c:pt idx="877">
                  <c:v>-1.7420957898503915</c:v>
                </c:pt>
                <c:pt idx="878">
                  <c:v>-1.7751636769613346</c:v>
                </c:pt>
                <c:pt idx="879">
                  <c:v>-1.8069869514249379</c:v>
                </c:pt>
                <c:pt idx="880">
                  <c:v>-1.8375457906238402</c:v>
                </c:pt>
                <c:pt idx="881">
                  <c:v>-1.8668232041594601</c:v>
                </c:pt>
                <c:pt idx="882">
                  <c:v>-1.8948041453392377</c:v>
                </c:pt>
                <c:pt idx="883">
                  <c:v>-1.9214721071736389</c:v>
                </c:pt>
                <c:pt idx="884">
                  <c:v>-1.9468133313483389</c:v>
                </c:pt>
                <c:pt idx="885">
                  <c:v>-1.9708147086793535</c:v>
                </c:pt>
                <c:pt idx="886">
                  <c:v>-1.9934642024088809</c:v>
                </c:pt>
                <c:pt idx="887">
                  <c:v>-2.0147496658317703</c:v>
                </c:pt>
                <c:pt idx="888">
                  <c:v>-2.0346603581894072</c:v>
                </c:pt>
                <c:pt idx="889">
                  <c:v>-2.0531869584034985</c:v>
                </c:pt>
                <c:pt idx="890">
                  <c:v>-2.0703198437054504</c:v>
                </c:pt>
                <c:pt idx="891">
                  <c:v>-2.0860505938904637</c:v>
                </c:pt>
                <c:pt idx="892">
                  <c:v>-2.1003725466512559</c:v>
                </c:pt>
                <c:pt idx="893">
                  <c:v>-2.1132807835481837</c:v>
                </c:pt>
                <c:pt idx="894">
                  <c:v>-2.1247709823605128</c:v>
                </c:pt>
                <c:pt idx="895">
                  <c:v>-2.1348370017398297</c:v>
                </c:pt>
                <c:pt idx="896">
                  <c:v>-2.143476765520937</c:v>
                </c:pt>
                <c:pt idx="897">
                  <c:v>-2.1506886009701569</c:v>
                </c:pt>
                <c:pt idx="898">
                  <c:v>-2.1564710402916054</c:v>
                </c:pt>
                <c:pt idx="899">
                  <c:v>-2.160822666741844</c:v>
                </c:pt>
                <c:pt idx="900">
                  <c:v>-2.1637459317659982</c:v>
                </c:pt>
                <c:pt idx="901">
                  <c:v>-2.1652417227444629</c:v>
                </c:pt>
                <c:pt idx="902">
                  <c:v>-2.1653123681130837</c:v>
                </c:pt>
                <c:pt idx="903">
                  <c:v>-2.1639605257476746</c:v>
                </c:pt>
                <c:pt idx="904">
                  <c:v>-2.1611924343821518</c:v>
                </c:pt>
                <c:pt idx="905">
                  <c:v>-2.1570124485355389</c:v>
                </c:pt>
                <c:pt idx="906">
                  <c:v>-2.1514265700472635</c:v>
                </c:pt>
                <c:pt idx="907">
                  <c:v>-2.1444424918055018</c:v>
                </c:pt>
                <c:pt idx="908">
                  <c:v>-2.1360695809226997</c:v>
                </c:pt>
                <c:pt idx="909">
                  <c:v>-2.1263148835080927</c:v>
                </c:pt>
                <c:pt idx="910">
                  <c:v>-2.1151889225627052</c:v>
                </c:pt>
                <c:pt idx="911">
                  <c:v>-2.1027036800215297</c:v>
                </c:pt>
                <c:pt idx="912">
                  <c:v>-2.088871358184154</c:v>
                </c:pt>
                <c:pt idx="913">
                  <c:v>-2.0737042072592589</c:v>
                </c:pt>
                <c:pt idx="914">
                  <c:v>-2.0572149332508154</c:v>
                </c:pt>
                <c:pt idx="915">
                  <c:v>-2.0394183020893824</c:v>
                </c:pt>
                <c:pt idx="916">
                  <c:v>-2.0203295027291372</c:v>
                </c:pt>
                <c:pt idx="917">
                  <c:v>-1.9999639935907543</c:v>
                </c:pt>
                <c:pt idx="918">
                  <c:v>-1.978339072776907</c:v>
                </c:pt>
                <c:pt idx="919">
                  <c:v>-1.9554727616276384</c:v>
                </c:pt>
                <c:pt idx="920">
                  <c:v>-1.931384253408073</c:v>
                </c:pt>
                <c:pt idx="921">
                  <c:v>-1.906091588439899</c:v>
                </c:pt>
                <c:pt idx="922">
                  <c:v>-1.879615886429493</c:v>
                </c:pt>
                <c:pt idx="923">
                  <c:v>-1.8519781620583418</c:v>
                </c:pt>
                <c:pt idx="924">
                  <c:v>-1.8231979585369305</c:v>
                </c:pt>
                <c:pt idx="925">
                  <c:v>-1.7932993024049182</c:v>
                </c:pt>
                <c:pt idx="926">
                  <c:v>-1.7623048375847372</c:v>
                </c:pt>
                <c:pt idx="927">
                  <c:v>-1.7302365778056679</c:v>
                </c:pt>
                <c:pt idx="928">
                  <c:v>-1.6971197166540553</c:v>
                </c:pt>
                <c:pt idx="929">
                  <c:v>-1.6629799859584067</c:v>
                </c:pt>
                <c:pt idx="930">
                  <c:v>-1.6278435082727187</c:v>
                </c:pt>
                <c:pt idx="931">
                  <c:v>-1.5917349715697744</c:v>
                </c:pt>
                <c:pt idx="932">
                  <c:v>-1.5546830094192761</c:v>
                </c:pt>
                <c:pt idx="933">
                  <c:v>-1.5167143018571947</c:v>
                </c:pt>
                <c:pt idx="934">
                  <c:v>-1.4778548617064609</c:v>
                </c:pt>
                <c:pt idx="935">
                  <c:v>-1.438135014322607</c:v>
                </c:pt>
                <c:pt idx="936">
                  <c:v>-1.3975835077636813</c:v>
                </c:pt>
                <c:pt idx="937">
                  <c:v>-1.3562294024454598</c:v>
                </c:pt>
                <c:pt idx="938">
                  <c:v>-1.3141031528068277</c:v>
                </c:pt>
                <c:pt idx="939">
                  <c:v>-1.271236059652328</c:v>
                </c:pt>
                <c:pt idx="940">
                  <c:v>-1.2276585171052523</c:v>
                </c:pt>
                <c:pt idx="941">
                  <c:v>-1.183401497804508</c:v>
                </c:pt>
                <c:pt idx="942">
                  <c:v>-1.1384971008621447</c:v>
                </c:pt>
                <c:pt idx="943">
                  <c:v>-1.092977997815666</c:v>
                </c:pt>
                <c:pt idx="944">
                  <c:v>-1.0468756832250732</c:v>
                </c:pt>
                <c:pt idx="945">
                  <c:v>-1.0002219725436581</c:v>
                </c:pt>
                <c:pt idx="946">
                  <c:v>-0.95304957046560024</c:v>
                </c:pt>
                <c:pt idx="947">
                  <c:v>-0.90539208640701074</c:v>
                </c:pt>
                <c:pt idx="948">
                  <c:v>-0.85728401542037036</c:v>
                </c:pt>
                <c:pt idx="949">
                  <c:v>-0.80876014458593404</c:v>
                </c:pt>
                <c:pt idx="950">
                  <c:v>-0.75985377568036316</c:v>
                </c:pt>
                <c:pt idx="951">
                  <c:v>-0.71059820699275378</c:v>
                </c:pt>
                <c:pt idx="952">
                  <c:v>-0.66102784015994864</c:v>
                </c:pt>
                <c:pt idx="953">
                  <c:v>-0.61117870671732255</c:v>
                </c:pt>
                <c:pt idx="954">
                  <c:v>-0.56108385012426754</c:v>
                </c:pt>
                <c:pt idx="955">
                  <c:v>-0.51077809090695236</c:v>
                </c:pt>
                <c:pt idx="956">
                  <c:v>-0.46029648227945247</c:v>
                </c:pt>
                <c:pt idx="957">
                  <c:v>-0.40967385211692209</c:v>
                </c:pt>
                <c:pt idx="958">
                  <c:v>-0.35894513440059539</c:v>
                </c:pt>
                <c:pt idx="959">
                  <c:v>-0.30814495066131781</c:v>
                </c:pt>
                <c:pt idx="960">
                  <c:v>-0.25730805608337132</c:v>
                </c:pt>
                <c:pt idx="961">
                  <c:v>-0.20646939214050497</c:v>
                </c:pt>
                <c:pt idx="962">
                  <c:v>-0.15566362792380331</c:v>
                </c:pt>
                <c:pt idx="963">
                  <c:v>-0.10492511119690416</c:v>
                </c:pt>
                <c:pt idx="964">
                  <c:v>-5.4288281930232919E-2</c:v>
                </c:pt>
                <c:pt idx="965">
                  <c:v>-3.7876250684639595E-3</c:v>
                </c:pt>
                <c:pt idx="966">
                  <c:v>4.6542842714163153E-2</c:v>
                </c:pt>
                <c:pt idx="967">
                  <c:v>9.6669225376587467E-2</c:v>
                </c:pt>
                <c:pt idx="968">
                  <c:v>0.14655813225608236</c:v>
                </c:pt>
                <c:pt idx="969">
                  <c:v>0.19617633421809458</c:v>
                </c:pt>
                <c:pt idx="970">
                  <c:v>0.24548899415577297</c:v>
                </c:pt>
                <c:pt idx="971">
                  <c:v>0.29446464525935701</c:v>
                </c:pt>
                <c:pt idx="972">
                  <c:v>0.34307085089471501</c:v>
                </c:pt>
                <c:pt idx="973">
                  <c:v>0.39127446098996804</c:v>
                </c:pt>
                <c:pt idx="974">
                  <c:v>0.43904267553585002</c:v>
                </c:pt>
                <c:pt idx="975">
                  <c:v>0.48634476720775843</c:v>
                </c:pt>
                <c:pt idx="976">
                  <c:v>0.53315053988238847</c:v>
                </c:pt>
                <c:pt idx="977">
                  <c:v>0.57942970308090158</c:v>
                </c:pt>
                <c:pt idx="978">
                  <c:v>0.62515178923419745</c:v>
                </c:pt>
                <c:pt idx="979">
                  <c:v>0.67028609915596982</c:v>
                </c:pt>
                <c:pt idx="980">
                  <c:v>0.71480221932991239</c:v>
                </c:pt>
                <c:pt idx="981">
                  <c:v>0.75867172366696778</c:v>
                </c:pt>
                <c:pt idx="982">
                  <c:v>0.8018666199919694</c:v>
                </c:pt>
                <c:pt idx="983">
                  <c:v>0.84435872104239695</c:v>
                </c:pt>
                <c:pt idx="984">
                  <c:v>0.88612010923329609</c:v>
                </c:pt>
                <c:pt idx="985">
                  <c:v>0.92712479300152273</c:v>
                </c:pt>
                <c:pt idx="986">
                  <c:v>0.96734711634829407</c:v>
                </c:pt>
                <c:pt idx="987">
                  <c:v>1.0067611022400247</c:v>
                </c:pt>
                <c:pt idx="988">
                  <c:v>1.0453414424796976</c:v>
                </c:pt>
                <c:pt idx="989">
                  <c:v>1.0830657592064783</c:v>
                </c:pt>
                <c:pt idx="990">
                  <c:v>1.119908577576233</c:v>
                </c:pt>
                <c:pt idx="991">
                  <c:v>1.1558459471100406</c:v>
                </c:pt>
                <c:pt idx="992">
                  <c:v>1.1908573047739275</c:v>
                </c:pt>
                <c:pt idx="993">
                  <c:v>1.2249194578006943</c:v>
                </c:pt>
                <c:pt idx="994">
                  <c:v>1.2580118080905629</c:v>
                </c:pt>
                <c:pt idx="995">
                  <c:v>1.2901148588620726</c:v>
                </c:pt>
                <c:pt idx="996">
                  <c:v>1.3212101507656404</c:v>
                </c:pt>
                <c:pt idx="997">
                  <c:v>1.3512774027407799</c:v>
                </c:pt>
                <c:pt idx="998">
                  <c:v>1.3802981442760569</c:v>
                </c:pt>
                <c:pt idx="999">
                  <c:v>1.4082569865011412</c:v>
                </c:pt>
                <c:pt idx="1000">
                  <c:v>1.4351355517116788</c:v>
                </c:pt>
                <c:pt idx="1001">
                  <c:v>1.4609182098911779</c:v>
                </c:pt>
                <c:pt idx="1002">
                  <c:v>1.4855911897208296</c:v>
                </c:pt>
                <c:pt idx="1003">
                  <c:v>1.5091391741378042</c:v>
                </c:pt>
                <c:pt idx="1004">
                  <c:v>1.5315495089075635</c:v>
                </c:pt>
                <c:pt idx="1005">
                  <c:v>1.5528101027181482</c:v>
                </c:pt>
                <c:pt idx="1006">
                  <c:v>1.5729098501541969</c:v>
                </c:pt>
                <c:pt idx="1007">
                  <c:v>1.591837449040812</c:v>
                </c:pt>
                <c:pt idx="1008">
                  <c:v>1.6095829160940531</c:v>
                </c:pt>
                <c:pt idx="1009">
                  <c:v>1.6261376004506545</c:v>
                </c:pt>
                <c:pt idx="1010">
                  <c:v>1.6414924621325242</c:v>
                </c:pt>
                <c:pt idx="1011">
                  <c:v>1.6556395761754727</c:v>
                </c:pt>
                <c:pt idx="1012">
                  <c:v>1.6685726878766785</c:v>
                </c:pt>
                <c:pt idx="1013">
                  <c:v>1.6802871987180219</c:v>
                </c:pt>
                <c:pt idx="1014">
                  <c:v>1.690779018709754</c:v>
                </c:pt>
                <c:pt idx="1015">
                  <c:v>1.7000421510754993</c:v>
                </c:pt>
                <c:pt idx="1016">
                  <c:v>1.7080745766338659</c:v>
                </c:pt>
                <c:pt idx="1017">
                  <c:v>1.7148745921565565</c:v>
                </c:pt>
                <c:pt idx="1018">
                  <c:v>1.72044061202328</c:v>
                </c:pt>
                <c:pt idx="1019">
                  <c:v>1.724771014523923</c:v>
                </c:pt>
                <c:pt idx="1020">
                  <c:v>1.7278679592208106</c:v>
                </c:pt>
                <c:pt idx="1021">
                  <c:v>1.7297319549600221</c:v>
                </c:pt>
                <c:pt idx="1022">
                  <c:v>1.7303648652945516</c:v>
                </c:pt>
                <c:pt idx="1023">
                  <c:v>1.729768797209845</c:v>
                </c:pt>
                <c:pt idx="1024">
                  <c:v>1.7279493529210115</c:v>
                </c:pt>
                <c:pt idx="1025">
                  <c:v>1.7249101652163721</c:v>
                </c:pt>
                <c:pt idx="1026">
                  <c:v>1.7206564294469515</c:v>
                </c:pt>
                <c:pt idx="1027">
                  <c:v>1.7151949477460744</c:v>
                </c:pt>
                <c:pt idx="1028">
                  <c:v>1.7085341127330307</c:v>
                </c:pt>
                <c:pt idx="1029">
                  <c:v>1.7006799128504204</c:v>
                </c:pt>
                <c:pt idx="1030">
                  <c:v>1.6916417308602423</c:v>
                </c:pt>
                <c:pt idx="1031">
                  <c:v>1.6814303265230883</c:v>
                </c:pt>
                <c:pt idx="1032">
                  <c:v>1.670056598701485</c:v>
                </c:pt>
                <c:pt idx="1033">
                  <c:v>1.6575314136123742</c:v>
                </c:pt>
                <c:pt idx="1034">
                  <c:v>1.6438660134561633</c:v>
                </c:pt>
                <c:pt idx="1035">
                  <c:v>1.62907362132542</c:v>
                </c:pt>
                <c:pt idx="1036">
                  <c:v>1.6131678051134239</c:v>
                </c:pt>
                <c:pt idx="1037">
                  <c:v>1.5961623248022807</c:v>
                </c:pt>
                <c:pt idx="1038">
                  <c:v>1.5780727035568667</c:v>
                </c:pt>
                <c:pt idx="1039">
                  <c:v>1.5589151121916074</c:v>
                </c:pt>
                <c:pt idx="1040">
                  <c:v>1.5387068188018105</c:v>
                </c:pt>
                <c:pt idx="1041">
                  <c:v>1.5174638648707917</c:v>
                </c:pt>
                <c:pt idx="1042">
                  <c:v>1.495205298605002</c:v>
                </c:pt>
                <c:pt idx="1043">
                  <c:v>1.471949991562407</c:v>
                </c:pt>
                <c:pt idx="1044">
                  <c:v>1.4477152732746847</c:v>
                </c:pt>
                <c:pt idx="1045">
                  <c:v>1.4225228871456339</c:v>
                </c:pt>
                <c:pt idx="1046">
                  <c:v>1.396393125632331</c:v>
                </c:pt>
                <c:pt idx="1047">
                  <c:v>1.3693455838255857</c:v>
                </c:pt>
                <c:pt idx="1048">
                  <c:v>1.3414029706848014</c:v>
                </c:pt>
                <c:pt idx="1049">
                  <c:v>1.312588468635155</c:v>
                </c:pt>
                <c:pt idx="1050">
                  <c:v>1.2829255872905145</c:v>
                </c:pt>
                <c:pt idx="1051">
                  <c:v>1.2524363394123119</c:v>
                </c:pt>
                <c:pt idx="1052">
                  <c:v>1.2211466223795275</c:v>
                </c:pt>
                <c:pt idx="1053">
                  <c:v>1.1890803203749087</c:v>
                </c:pt>
                <c:pt idx="1054">
                  <c:v>1.1562605920472835</c:v>
                </c:pt>
                <c:pt idx="1055">
                  <c:v>1.1227148516226992</c:v>
                </c:pt>
                <c:pt idx="1056">
                  <c:v>1.0884688804633502</c:v>
                </c:pt>
                <c:pt idx="1057">
                  <c:v>1.0535487181343219</c:v>
                </c:pt>
                <c:pt idx="1058">
                  <c:v>1.0179817455026134</c:v>
                </c:pt>
                <c:pt idx="1059">
                  <c:v>0.98179613853468306</c:v>
                </c:pt>
                <c:pt idx="1060">
                  <c:v>0.94501911672512118</c:v>
                </c:pt>
                <c:pt idx="1061">
                  <c:v>0.90767842978919655</c:v>
                </c:pt>
                <c:pt idx="1062">
                  <c:v>0.86980290713520569</c:v>
                </c:pt>
                <c:pt idx="1063">
                  <c:v>0.83142190535029681</c:v>
                </c:pt>
                <c:pt idx="1064">
                  <c:v>0.79256356034875364</c:v>
                </c:pt>
                <c:pt idx="1065">
                  <c:v>0.7532562868112459</c:v>
                </c:pt>
                <c:pt idx="1066">
                  <c:v>0.71352934811731328</c:v>
                </c:pt>
                <c:pt idx="1067">
                  <c:v>0.67341287342683509</c:v>
                </c:pt>
                <c:pt idx="1068">
                  <c:v>0.63293784021003396</c:v>
                </c:pt>
                <c:pt idx="1069">
                  <c:v>0.59213548226835688</c:v>
                </c:pt>
                <c:pt idx="1070">
                  <c:v>0.55103551404629558</c:v>
                </c:pt>
                <c:pt idx="1071">
                  <c:v>0.5096676141031713</c:v>
                </c:pt>
                <c:pt idx="1072">
                  <c:v>0.46806253361600975</c:v>
                </c:pt>
                <c:pt idx="1073">
                  <c:v>0.42625262460917573</c:v>
                </c:pt>
                <c:pt idx="1074">
                  <c:v>0.38426722366931909</c:v>
                </c:pt>
                <c:pt idx="1075">
                  <c:v>0.342137418786575</c:v>
                </c:pt>
                <c:pt idx="1076">
                  <c:v>0.29989450668367795</c:v>
                </c:pt>
                <c:pt idx="1077">
                  <c:v>0.25756953650479908</c:v>
                </c:pt>
                <c:pt idx="1078">
                  <c:v>0.21519364298354354</c:v>
                </c:pt>
                <c:pt idx="1079">
                  <c:v>0.1727976296161442</c:v>
                </c:pt>
                <c:pt idx="1080">
                  <c:v>0.13041241650050281</c:v>
                </c:pt>
                <c:pt idx="1081">
                  <c:v>8.8069094712398002E-2</c:v>
                </c:pt>
                <c:pt idx="1082">
                  <c:v>4.5798469377811318E-2</c:v>
                </c:pt>
                <c:pt idx="1083">
                  <c:v>3.631012475873498E-3</c:v>
                </c:pt>
                <c:pt idx="1084">
                  <c:v>-3.8402721876578977E-2</c:v>
                </c:pt>
                <c:pt idx="1085">
                  <c:v>-8.0272142905506522E-2</c:v>
                </c:pt>
                <c:pt idx="1086">
                  <c:v>-0.12194713467096741</c:v>
                </c:pt>
                <c:pt idx="1087">
                  <c:v>-0.16339770667677772</c:v>
                </c:pt>
                <c:pt idx="1088">
                  <c:v>-0.20459437686272819</c:v>
                </c:pt>
                <c:pt idx="1089">
                  <c:v>-0.2455078260027844</c:v>
                </c:pt>
                <c:pt idx="1090">
                  <c:v>-0.28610712645574438</c:v>
                </c:pt>
                <c:pt idx="1091">
                  <c:v>-0.32636471868755951</c:v>
                </c:pt>
                <c:pt idx="1092">
                  <c:v>-0.36625206940758193</c:v>
                </c:pt>
                <c:pt idx="1093">
                  <c:v>-0.40573992621663102</c:v>
                </c:pt>
                <c:pt idx="1094">
                  <c:v>-0.44479937937434322</c:v>
                </c:pt>
                <c:pt idx="1095">
                  <c:v>-0.48340358269400852</c:v>
                </c:pt>
                <c:pt idx="1096">
                  <c:v>-0.52152621033891799</c:v>
                </c:pt>
                <c:pt idx="1097">
                  <c:v>-0.55914082955254363</c:v>
                </c:pt>
                <c:pt idx="1098">
                  <c:v>-0.59622081621934686</c:v>
                </c:pt>
                <c:pt idx="1099">
                  <c:v>-0.63273929864214085</c:v>
                </c:pt>
                <c:pt idx="1100">
                  <c:v>-0.66866967314337467</c:v>
                </c:pt>
                <c:pt idx="1101">
                  <c:v>-0.70398730414726596</c:v>
                </c:pt>
                <c:pt idx="1102">
                  <c:v>-0.73866796900199549</c:v>
                </c:pt>
                <c:pt idx="1103">
                  <c:v>-0.77268722732650652</c:v>
                </c:pt>
                <c:pt idx="1104">
                  <c:v>-0.80602088413576456</c:v>
                </c:pt>
                <c:pt idx="1105">
                  <c:v>-0.83864664455901161</c:v>
                </c:pt>
                <c:pt idx="1106">
                  <c:v>-0.87054252177010039</c:v>
                </c:pt>
                <c:pt idx="1107">
                  <c:v>-0.90168617879119817</c:v>
                </c:pt>
                <c:pt idx="1108">
                  <c:v>-0.93205591678230915</c:v>
                </c:pt>
                <c:pt idx="1109">
                  <c:v>-0.96163293497529689</c:v>
                </c:pt>
                <c:pt idx="1110">
                  <c:v>-0.99039530180563429</c:v>
                </c:pt>
                <c:pt idx="1111">
                  <c:v>-1.0183225747296207</c:v>
                </c:pt>
                <c:pt idx="1112">
                  <c:v>-1.0453976617909346</c:v>
                </c:pt>
                <c:pt idx="1113">
                  <c:v>-1.0716008029482393</c:v>
                </c:pt>
                <c:pt idx="1114">
                  <c:v>-1.0969147930009129</c:v>
                </c:pt>
                <c:pt idx="1115">
                  <c:v>-1.1213234867851982</c:v>
                </c:pt>
                <c:pt idx="1116">
                  <c:v>-1.1448117338535486</c:v>
                </c:pt>
                <c:pt idx="1117">
                  <c:v>-1.1673625179192133</c:v>
                </c:pt>
                <c:pt idx="1118">
                  <c:v>-1.1889605877251683</c:v>
                </c:pt>
                <c:pt idx="1119">
                  <c:v>-1.2095937267678505</c:v>
                </c:pt>
                <c:pt idx="1120">
                  <c:v>-1.2292466814766454</c:v>
                </c:pt>
                <c:pt idx="1121">
                  <c:v>-1.2479068964141082</c:v>
                </c:pt>
                <c:pt idx="1122">
                  <c:v>-1.2655636239882244</c:v>
                </c:pt>
                <c:pt idx="1123">
                  <c:v>-1.2822045187379658</c:v>
                </c:pt>
                <c:pt idx="1124">
                  <c:v>-1.2978198446580582</c:v>
                </c:pt>
                <c:pt idx="1125">
                  <c:v>-1.3124003740714767</c:v>
                </c:pt>
                <c:pt idx="1126">
                  <c:v>-1.3259378094080922</c:v>
                </c:pt>
                <c:pt idx="1127">
                  <c:v>-1.3384235993797482</c:v>
                </c:pt>
                <c:pt idx="1128">
                  <c:v>-1.3498504534894276</c:v>
                </c:pt>
                <c:pt idx="1129">
                  <c:v>-1.3602123544471625</c:v>
                </c:pt>
                <c:pt idx="1130">
                  <c:v>-1.3695028355491139</c:v>
                </c:pt>
                <c:pt idx="1131">
                  <c:v>-1.3777164837493223</c:v>
                </c:pt>
                <c:pt idx="1132">
                  <c:v>-1.384849493879406</c:v>
                </c:pt>
                <c:pt idx="1133">
                  <c:v>-1.3908996535734706</c:v>
                </c:pt>
                <c:pt idx="1134">
                  <c:v>-1.395865194643247</c:v>
                </c:pt>
                <c:pt idx="1135">
                  <c:v>-1.3997423768249135</c:v>
                </c:pt>
                <c:pt idx="1136">
                  <c:v>-1.4025313712529999</c:v>
                </c:pt>
                <c:pt idx="1137">
                  <c:v>-1.404232597941881</c:v>
                </c:pt>
                <c:pt idx="1138">
                  <c:v>-1.404846526595394</c:v>
                </c:pt>
                <c:pt idx="1139">
                  <c:v>-1.4043735220952918</c:v>
                </c:pt>
                <c:pt idx="1140">
                  <c:v>-1.4028176610818921</c:v>
                </c:pt>
                <c:pt idx="1141">
                  <c:v>-1.4001812992159015</c:v>
                </c:pt>
                <c:pt idx="1142">
                  <c:v>-1.3964680758847698</c:v>
                </c:pt>
                <c:pt idx="1143">
                  <c:v>-1.3916818022442008</c:v>
                </c:pt>
                <c:pt idx="1144">
                  <c:v>-1.3858297123643522</c:v>
                </c:pt>
                <c:pt idx="1145">
                  <c:v>-1.3789169979558573</c:v>
                </c:pt>
                <c:pt idx="1146">
                  <c:v>-1.3709503397751561</c:v>
                </c:pt>
                <c:pt idx="1147">
                  <c:v>-1.3619379512938088</c:v>
                </c:pt>
                <c:pt idx="1148">
                  <c:v>-1.3518895618857976</c:v>
                </c:pt>
                <c:pt idx="1149">
                  <c:v>-1.3408124216826132</c:v>
                </c:pt>
                <c:pt idx="1150">
                  <c:v>-1.3287170996213775</c:v>
                </c:pt>
                <c:pt idx="1151">
                  <c:v>-1.3156154657105597</c:v>
                </c:pt>
                <c:pt idx="1152">
                  <c:v>-1.3015194527543645</c:v>
                </c:pt>
                <c:pt idx="1153">
                  <c:v>-1.2864408842609509</c:v>
                </c:pt>
                <c:pt idx="1154">
                  <c:v>-1.2703918827620024</c:v>
                </c:pt>
                <c:pt idx="1155">
                  <c:v>-1.2533864744468606</c:v>
                </c:pt>
                <c:pt idx="1156">
                  <c:v>-1.2354389528313647</c:v>
                </c:pt>
                <c:pt idx="1157">
                  <c:v>-1.2165637258413602</c:v>
                </c:pt>
                <c:pt idx="1158">
                  <c:v>-1.1967768867369701</c:v>
                </c:pt>
                <c:pt idx="1159">
                  <c:v>-1.1760950984447687</c:v>
                </c:pt>
                <c:pt idx="1160">
                  <c:v>-1.1545360430896712</c:v>
                </c:pt>
                <c:pt idx="1161">
                  <c:v>-1.1321160980375036</c:v>
                </c:pt>
                <c:pt idx="1162">
                  <c:v>-1.108854569200723</c:v>
                </c:pt>
                <c:pt idx="1163">
                  <c:v>-1.0847705076723086</c:v>
                </c:pt>
                <c:pt idx="1164">
                  <c:v>-1.0598813443884074</c:v>
                </c:pt>
                <c:pt idx="1165">
                  <c:v>-1.0342088461021</c:v>
                </c:pt>
                <c:pt idx="1166">
                  <c:v>-1.0077732506745725</c:v>
                </c:pt>
                <c:pt idx="1167">
                  <c:v>-0.98059402080035118</c:v>
                </c:pt>
                <c:pt idx="1168">
                  <c:v>-0.95269365542143802</c:v>
                </c:pt>
                <c:pt idx="1169">
                  <c:v>-0.92409504953818344</c:v>
                </c:pt>
                <c:pt idx="1170">
                  <c:v>-0.89482134818018166</c:v>
                </c:pt>
                <c:pt idx="1171">
                  <c:v>-0.86489412264719867</c:v>
                </c:pt>
                <c:pt idx="1172">
                  <c:v>-0.8343387522950988</c:v>
                </c:pt>
                <c:pt idx="1173">
                  <c:v>-0.80317852707184223</c:v>
                </c:pt>
                <c:pt idx="1174">
                  <c:v>-0.77143593556296453</c:v>
                </c:pt>
                <c:pt idx="1175">
                  <c:v>-0.73913764651931768</c:v>
                </c:pt>
                <c:pt idx="1176">
                  <c:v>-0.70630862086545554</c:v>
                </c:pt>
                <c:pt idx="1177">
                  <c:v>-0.67297400324890444</c:v>
                </c:pt>
                <c:pt idx="1178">
                  <c:v>-0.6391602056539879</c:v>
                </c:pt>
                <c:pt idx="1179">
                  <c:v>-0.60489436174667954</c:v>
                </c:pt>
                <c:pt idx="1180">
                  <c:v>-0.57020257588235701</c:v>
                </c:pt>
                <c:pt idx="1181">
                  <c:v>-0.53511141040915977</c:v>
                </c:pt>
                <c:pt idx="1182">
                  <c:v>-0.49964843578252044</c:v>
                </c:pt>
                <c:pt idx="1183">
                  <c:v>-0.46384167872410359</c:v>
                </c:pt>
                <c:pt idx="1184">
                  <c:v>-0.42771787507393244</c:v>
                </c:pt>
                <c:pt idx="1185">
                  <c:v>-0.39130396996367078</c:v>
                </c:pt>
                <c:pt idx="1186">
                  <c:v>-0.35462768851317383</c:v>
                </c:pt>
                <c:pt idx="1187">
                  <c:v>-0.31771755370539384</c:v>
                </c:pt>
                <c:pt idx="1188">
                  <c:v>-0.28060286973915938</c:v>
                </c:pt>
                <c:pt idx="1189">
                  <c:v>-0.24331313090134937</c:v>
                </c:pt>
                <c:pt idx="1190">
                  <c:v>-0.2058762467583761</c:v>
                </c:pt>
                <c:pt idx="1191">
                  <c:v>-0.16832002653551423</c:v>
                </c:pt>
                <c:pt idx="1192">
                  <c:v>-0.13067328855471372</c:v>
                </c:pt>
                <c:pt idx="1193">
                  <c:v>-9.2966389426028917E-2</c:v>
                </c:pt>
                <c:pt idx="1194">
                  <c:v>-5.522660875092477E-2</c:v>
                </c:pt>
                <c:pt idx="1195">
                  <c:v>-1.7482916977838808E-2</c:v>
                </c:pt>
                <c:pt idx="1196">
                  <c:v>2.0235566228910529E-2</c:v>
                </c:pt>
                <c:pt idx="1197">
                  <c:v>5.7900027235479622E-2</c:v>
                </c:pt>
                <c:pt idx="1198">
                  <c:v>9.548162418121256E-2</c:v>
                </c:pt>
                <c:pt idx="1199">
                  <c:v>0.13295190269217724</c:v>
                </c:pt>
                <c:pt idx="1200">
                  <c:v>0.17028234690549574</c:v>
                </c:pt>
                <c:pt idx="1201">
                  <c:v>0.20744432393355286</c:v>
                </c:pt>
                <c:pt idx="1202">
                  <c:v>0.24440953960983319</c:v>
                </c:pt>
                <c:pt idx="1203">
                  <c:v>0.28115008448240159</c:v>
                </c:pt>
                <c:pt idx="1204">
                  <c:v>0.31763801730442209</c:v>
                </c:pt>
                <c:pt idx="1205">
                  <c:v>0.35384540926938796</c:v>
                </c:pt>
                <c:pt idx="1206">
                  <c:v>0.38974485423687416</c:v>
                </c:pt>
                <c:pt idx="1207">
                  <c:v>0.42530911805741595</c:v>
                </c:pt>
                <c:pt idx="1208">
                  <c:v>0.46051152026101688</c:v>
                </c:pt>
                <c:pt idx="1209">
                  <c:v>0.49532558713347963</c:v>
                </c:pt>
                <c:pt idx="1210">
                  <c:v>0.52972327912758899</c:v>
                </c:pt>
                <c:pt idx="1211">
                  <c:v>0.56367996602905668</c:v>
                </c:pt>
                <c:pt idx="1212">
                  <c:v>0.59717008371990077</c:v>
                </c:pt>
                <c:pt idx="1213">
                  <c:v>0.63016738743817891</c:v>
                </c:pt>
                <c:pt idx="1214">
                  <c:v>0.66264601214174723</c:v>
                </c:pt>
                <c:pt idx="1215">
                  <c:v>0.69458219198529214</c:v>
                </c:pt>
                <c:pt idx="1216">
                  <c:v>0.72595271568497144</c:v>
                </c:pt>
                <c:pt idx="1217">
                  <c:v>0.7567342978039705</c:v>
                </c:pt>
                <c:pt idx="1218">
                  <c:v>0.78690349285607331</c:v>
                </c:pt>
                <c:pt idx="1219">
                  <c:v>0.81643663761427476</c:v>
                </c:pt>
                <c:pt idx="1220">
                  <c:v>0.84531036523204728</c:v>
                </c:pt>
                <c:pt idx="1221">
                  <c:v>0.87350330383520713</c:v>
                </c:pt>
                <c:pt idx="1222">
                  <c:v>0.90099451984404366</c:v>
                </c:pt>
                <c:pt idx="1223">
                  <c:v>0.92776288581111277</c:v>
                </c:pt>
                <c:pt idx="1224">
                  <c:v>0.95378754202902161</c:v>
                </c:pt>
                <c:pt idx="1225">
                  <c:v>0.97904954972375335</c:v>
                </c:pt>
                <c:pt idx="1226">
                  <c:v>1.0035302974530025</c:v>
                </c:pt>
                <c:pt idx="1227">
                  <c:v>1.0272108413715424</c:v>
                </c:pt>
                <c:pt idx="1228">
                  <c:v>1.0500728919771412</c:v>
                </c:pt>
                <c:pt idx="1229">
                  <c:v>1.0721010724957829</c:v>
                </c:pt>
                <c:pt idx="1230">
                  <c:v>1.0932768884606658</c:v>
                </c:pt>
                <c:pt idx="1231">
                  <c:v>1.1135833459731754</c:v>
                </c:pt>
                <c:pt idx="1232">
                  <c:v>1.1330068117103869</c:v>
                </c:pt>
                <c:pt idx="1233">
                  <c:v>1.1515309926915738</c:v>
                </c:pt>
                <c:pt idx="1234">
                  <c:v>1.169142157641591</c:v>
                </c:pt>
                <c:pt idx="1235">
                  <c:v>1.1858276406237707</c:v>
                </c:pt>
                <c:pt idx="1236">
                  <c:v>1.2015757741564088</c:v>
                </c:pt>
                <c:pt idx="1237">
                  <c:v>1.216373027094918</c:v>
                </c:pt>
                <c:pt idx="1238">
                  <c:v>1.2302076339399319</c:v>
                </c:pt>
                <c:pt idx="1239">
                  <c:v>1.2430708630023222</c:v>
                </c:pt>
                <c:pt idx="1240">
                  <c:v>1.2549509430267729</c:v>
                </c:pt>
                <c:pt idx="1241">
                  <c:v>1.2658387968395779</c:v>
                </c:pt>
                <c:pt idx="1242">
                  <c:v>1.275727149512818</c:v>
                </c:pt>
                <c:pt idx="1243">
                  <c:v>1.2846071211065508</c:v>
                </c:pt>
                <c:pt idx="1244">
                  <c:v>1.2924724324558914</c:v>
                </c:pt>
                <c:pt idx="1245">
                  <c:v>1.2993173025120912</c:v>
                </c:pt>
                <c:pt idx="1246">
                  <c:v>1.3051368685965956</c:v>
                </c:pt>
                <c:pt idx="1247">
                  <c:v>1.3099260010592633</c:v>
                </c:pt>
                <c:pt idx="1248">
                  <c:v>1.3136808162787872</c:v>
                </c:pt>
                <c:pt idx="1249">
                  <c:v>1.3163986875789484</c:v>
                </c:pt>
                <c:pt idx="1250">
                  <c:v>1.3180765211174947</c:v>
                </c:pt>
                <c:pt idx="1251">
                  <c:v>1.3187122574779981</c:v>
                </c:pt>
                <c:pt idx="1252">
                  <c:v>1.3183054244204957</c:v>
                </c:pt>
                <c:pt idx="1253">
                  <c:v>1.3168571203488633</c:v>
                </c:pt>
                <c:pt idx="1254">
                  <c:v>1.3143688642406492</c:v>
                </c:pt>
                <c:pt idx="1255">
                  <c:v>1.3108401779612331</c:v>
                </c:pt>
                <c:pt idx="1256">
                  <c:v>1.3062744683186029</c:v>
                </c:pt>
                <c:pt idx="1257">
                  <c:v>1.3006753631396466</c:v>
                </c:pt>
                <c:pt idx="1258">
                  <c:v>1.2940465106892214</c:v>
                </c:pt>
                <c:pt idx="1259">
                  <c:v>1.286391423783279</c:v>
                </c:pt>
                <c:pt idx="1260">
                  <c:v>1.2777172950099924</c:v>
                </c:pt>
                <c:pt idx="1261">
                  <c:v>1.2680295626484612</c:v>
                </c:pt>
                <c:pt idx="1262">
                  <c:v>1.2573349140488719</c:v>
                </c:pt>
                <c:pt idx="1263">
                  <c:v>1.2456401723654469</c:v>
                </c:pt>
                <c:pt idx="1264">
                  <c:v>1.232955546412043</c:v>
                </c:pt>
                <c:pt idx="1265">
                  <c:v>1.219289164116337</c:v>
                </c:pt>
                <c:pt idx="1266">
                  <c:v>1.2046506026724033</c:v>
                </c:pt>
                <c:pt idx="1267">
                  <c:v>1.1890509309770847</c:v>
                </c:pt>
                <c:pt idx="1268">
                  <c:v>1.1725026916044716</c:v>
                </c:pt>
                <c:pt idx="1269">
                  <c:v>1.155015904468994</c:v>
                </c:pt>
                <c:pt idx="1270">
                  <c:v>1.1366038637027898</c:v>
                </c:pt>
                <c:pt idx="1271">
                  <c:v>1.1172811187723202</c:v>
                </c:pt>
                <c:pt idx="1272">
                  <c:v>1.0970622350759645</c:v>
                </c:pt>
                <c:pt idx="1273">
                  <c:v>1.0759616207480811</c:v>
                </c:pt>
                <c:pt idx="1274">
                  <c:v>1.053993933897587</c:v>
                </c:pt>
                <c:pt idx="1275">
                  <c:v>1.0311756861846304</c:v>
                </c:pt>
                <c:pt idx="1276">
                  <c:v>1.0075236054560945</c:v>
                </c:pt>
                <c:pt idx="1277">
                  <c:v>0.98305448182011135</c:v>
                </c:pt>
                <c:pt idx="1278">
                  <c:v>0.95778673758626764</c:v>
                </c:pt>
                <c:pt idx="1279">
                  <c:v>0.93173931063904225</c:v>
                </c:pt>
                <c:pt idx="1280">
                  <c:v>0.90493210303635019</c:v>
                </c:pt>
                <c:pt idx="1281">
                  <c:v>0.87738365614521296</c:v>
                </c:pt>
                <c:pt idx="1282">
                  <c:v>0.84911538306651424</c:v>
                </c:pt>
                <c:pt idx="1283">
                  <c:v>0.82014838441511828</c:v>
                </c:pt>
                <c:pt idx="1284">
                  <c:v>0.79050208215546036</c:v>
                </c:pt>
                <c:pt idx="1285">
                  <c:v>0.76020017477589885</c:v>
                </c:pt>
                <c:pt idx="1286">
                  <c:v>0.7292647718081523</c:v>
                </c:pt>
                <c:pt idx="1287">
                  <c:v>0.69771714680883057</c:v>
                </c:pt>
                <c:pt idx="1288">
                  <c:v>0.66558154805809633</c:v>
                </c:pt>
                <c:pt idx="1289">
                  <c:v>0.632882557683907</c:v>
                </c:pt>
                <c:pt idx="1290">
                  <c:v>0.59964494497477805</c:v>
                </c:pt>
                <c:pt idx="1291">
                  <c:v>0.56589184199208709</c:v>
                </c:pt>
                <c:pt idx="1292">
                  <c:v>0.53165012475645745</c:v>
                </c:pt>
                <c:pt idx="1293">
                  <c:v>0.49694451521381194</c:v>
                </c:pt>
                <c:pt idx="1294">
                  <c:v>0.46179886874081205</c:v>
                </c:pt>
                <c:pt idx="1295">
                  <c:v>0.42624115516241107</c:v>
                </c:pt>
                <c:pt idx="1296">
                  <c:v>0.39029757028029671</c:v>
                </c:pt>
                <c:pt idx="1297">
                  <c:v>0.35399442697241251</c:v>
                </c:pt>
                <c:pt idx="1298">
                  <c:v>0.31735923838771807</c:v>
                </c:pt>
                <c:pt idx="1299">
                  <c:v>0.28042017190239715</c:v>
                </c:pt>
                <c:pt idx="1300">
                  <c:v>0.24320429776981145</c:v>
                </c:pt>
                <c:pt idx="1301">
                  <c:v>0.20573907609690387</c:v>
                </c:pt>
                <c:pt idx="1302">
                  <c:v>0.16805290666272096</c:v>
                </c:pt>
                <c:pt idx="1303">
                  <c:v>0.13017457681238401</c:v>
                </c:pt>
                <c:pt idx="1304">
                  <c:v>9.2131514075362339E-2</c:v>
                </c:pt>
                <c:pt idx="1305">
                  <c:v>5.3951286136077602E-2</c:v>
                </c:pt>
                <c:pt idx="1306">
                  <c:v>1.5662171358964833E-2</c:v>
                </c:pt>
                <c:pt idx="1307">
                  <c:v>-2.2706823476824036E-2</c:v>
                </c:pt>
                <c:pt idx="1308">
                  <c:v>-6.1125979933682462E-2</c:v>
                </c:pt>
                <c:pt idx="1309">
                  <c:v>-9.9565459121072744E-2</c:v>
                </c:pt>
                <c:pt idx="1310">
                  <c:v>-0.13799707655051555</c:v>
                </c:pt>
                <c:pt idx="1311">
                  <c:v>-0.17639281777156532</c:v>
                </c:pt>
                <c:pt idx="1312">
                  <c:v>-0.21472372891814806</c:v>
                </c:pt>
                <c:pt idx="1313">
                  <c:v>-0.25295938747002167</c:v>
                </c:pt>
                <c:pt idx="1314">
                  <c:v>-0.29107251747147661</c:v>
                </c:pt>
                <c:pt idx="1315">
                  <c:v>-0.32903422156679268</c:v>
                </c:pt>
                <c:pt idx="1316">
                  <c:v>-0.36681552249134791</c:v>
                </c:pt>
                <c:pt idx="1317">
                  <c:v>-0.4043878181474414</c:v>
                </c:pt>
                <c:pt idx="1318">
                  <c:v>-0.44172254714560971</c:v>
                </c:pt>
                <c:pt idx="1319">
                  <c:v>-0.47879160428650086</c:v>
                </c:pt>
                <c:pt idx="1320">
                  <c:v>-0.51556689132302191</c:v>
                </c:pt>
                <c:pt idx="1321">
                  <c:v>-0.55202026113227742</c:v>
                </c:pt>
                <c:pt idx="1322">
                  <c:v>-0.58812397313907872</c:v>
                </c:pt>
                <c:pt idx="1323">
                  <c:v>-0.62385073895727927</c:v>
                </c:pt>
                <c:pt idx="1324">
                  <c:v>-0.6591733054986797</c:v>
                </c:pt>
                <c:pt idx="1325">
                  <c:v>-0.69406449879697463</c:v>
                </c:pt>
                <c:pt idx="1326">
                  <c:v>-0.72849773379335303</c:v>
                </c:pt>
                <c:pt idx="1327">
                  <c:v>-0.76244666319209087</c:v>
                </c:pt>
                <c:pt idx="1328">
                  <c:v>-0.79588555865117616</c:v>
                </c:pt>
                <c:pt idx="1329">
                  <c:v>-0.82878896333242047</c:v>
                </c:pt>
                <c:pt idx="1330">
                  <c:v>-0.86112991875815637</c:v>
                </c:pt>
                <c:pt idx="1331">
                  <c:v>-0.8928849393949756</c:v>
                </c:pt>
                <c:pt idx="1332">
                  <c:v>-0.92402966880735027</c:v>
                </c:pt>
                <c:pt idx="1333">
                  <c:v>-0.95453913228040133</c:v>
                </c:pt>
                <c:pt idx="1334">
                  <c:v>-0.98438879651975641</c:v>
                </c:pt>
                <c:pt idx="1335">
                  <c:v>-1.0135562884381484</c:v>
                </c:pt>
                <c:pt idx="1336">
                  <c:v>-1.0420198498034789</c:v>
                </c:pt>
                <c:pt idx="1337">
                  <c:v>-1.0697577077819109</c:v>
                </c:pt>
                <c:pt idx="1338">
                  <c:v>-1.0967479882735189</c:v>
                </c:pt>
                <c:pt idx="1339">
                  <c:v>-1.1229686574278293</c:v>
                </c:pt>
                <c:pt idx="1340">
                  <c:v>-1.1483980349475287</c:v>
                </c:pt>
                <c:pt idx="1341">
                  <c:v>-1.1730164918381856</c:v>
                </c:pt>
                <c:pt idx="1342">
                  <c:v>-1.1968048928646606</c:v>
                </c:pt>
                <c:pt idx="1343">
                  <c:v>-1.2197439634994371</c:v>
                </c:pt>
                <c:pt idx="1344">
                  <c:v>-1.2418147506182267</c:v>
                </c:pt>
                <c:pt idx="1345">
                  <c:v>-1.2630002747583025</c:v>
                </c:pt>
                <c:pt idx="1346">
                  <c:v>-1.2832839355598453</c:v>
                </c:pt>
                <c:pt idx="1347">
                  <c:v>-1.3026488510526042</c:v>
                </c:pt>
                <c:pt idx="1348">
                  <c:v>-1.32107884340198</c:v>
                </c:pt>
                <c:pt idx="1349">
                  <c:v>-1.3385606962736458</c:v>
                </c:pt>
                <c:pt idx="1350">
                  <c:v>-1.355078123371749</c:v>
                </c:pt>
                <c:pt idx="1351">
                  <c:v>-1.3706163856393629</c:v>
                </c:pt>
                <c:pt idx="1352">
                  <c:v>-1.3851641501862586</c:v>
                </c:pt>
                <c:pt idx="1353">
                  <c:v>-1.3987074689569372</c:v>
                </c:pt>
                <c:pt idx="1354">
                  <c:v>-1.4112349989774264</c:v>
                </c:pt>
                <c:pt idx="1355">
                  <c:v>-1.4227365048538112</c:v>
                </c:pt>
                <c:pt idx="1356">
                  <c:v>-1.4332027907373601</c:v>
                </c:pt>
                <c:pt idx="1357">
                  <c:v>-1.4426228370386152</c:v>
                </c:pt>
                <c:pt idx="1358">
                  <c:v>-1.4509874285514894</c:v>
                </c:pt>
                <c:pt idx="1359">
                  <c:v>-1.4582904214187438</c:v>
                </c:pt>
                <c:pt idx="1360">
                  <c:v>-1.4645226685410735</c:v>
                </c:pt>
                <c:pt idx="1361">
                  <c:v>-1.4696777519961406</c:v>
                </c:pt>
                <c:pt idx="1362">
                  <c:v>-1.4737510899601285</c:v>
                </c:pt>
                <c:pt idx="1363">
                  <c:v>-1.4767365281941094</c:v>
                </c:pt>
                <c:pt idx="1364">
                  <c:v>-1.4786305445627044</c:v>
                </c:pt>
                <c:pt idx="1365">
                  <c:v>-1.4794301450946743</c:v>
                </c:pt>
                <c:pt idx="1366">
                  <c:v>-1.4791332829450339</c:v>
                </c:pt>
                <c:pt idx="1367">
                  <c:v>-1.4777376717505115</c:v>
                </c:pt>
                <c:pt idx="1368">
                  <c:v>-1.4752422973168891</c:v>
                </c:pt>
                <c:pt idx="1369">
                  <c:v>-1.4716474272125744</c:v>
                </c:pt>
                <c:pt idx="1370">
                  <c:v>-1.4669528853257299</c:v>
                </c:pt>
                <c:pt idx="1371">
                  <c:v>-1.461159552115916</c:v>
                </c:pt>
                <c:pt idx="1372">
                  <c:v>-1.4542699160167623</c:v>
                </c:pt>
                <c:pt idx="1373">
                  <c:v>-1.4462880555480553</c:v>
                </c:pt>
                <c:pt idx="1374">
                  <c:v>-1.4372184878837941</c:v>
                </c:pt>
                <c:pt idx="1375">
                  <c:v>-1.4270637497985086</c:v>
                </c:pt>
                <c:pt idx="1376">
                  <c:v>-1.4158302783488845</c:v>
                </c:pt>
                <c:pt idx="1377">
                  <c:v>-1.4035247455721678</c:v>
                </c:pt>
                <c:pt idx="1378">
                  <c:v>-1.3901538565232228</c:v>
                </c:pt>
                <c:pt idx="1379">
                  <c:v>-1.3757241920021535</c:v>
                </c:pt>
                <c:pt idx="1380">
                  <c:v>-1.3602460223870703</c:v>
                </c:pt>
                <c:pt idx="1381">
                  <c:v>-1.3437278721621955</c:v>
                </c:pt>
                <c:pt idx="1382">
                  <c:v>-1.3261795219058272</c:v>
                </c:pt>
                <c:pt idx="1383">
                  <c:v>-1.307610893630047</c:v>
                </c:pt>
                <c:pt idx="1384">
                  <c:v>-1.2880352992428035</c:v>
                </c:pt>
                <c:pt idx="1385">
                  <c:v>-1.2674639726087591</c:v>
                </c:pt>
                <c:pt idx="1386">
                  <c:v>-1.2459095983094073</c:v>
                </c:pt>
                <c:pt idx="1387">
                  <c:v>-1.223386352688616</c:v>
                </c:pt>
                <c:pt idx="1388">
                  <c:v>-1.1999098844381668</c:v>
                </c:pt>
                <c:pt idx="1389">
                  <c:v>-1.1754933168749195</c:v>
                </c:pt>
                <c:pt idx="1390">
                  <c:v>-1.1501530434353371</c:v>
                </c:pt>
                <c:pt idx="1391">
                  <c:v>-1.1239067074134643</c:v>
                </c:pt>
                <c:pt idx="1392">
                  <c:v>-1.0967719611842746</c:v>
                </c:pt>
                <c:pt idx="1393">
                  <c:v>-1.0687662916387799</c:v>
                </c:pt>
                <c:pt idx="1394">
                  <c:v>-1.0399074260593804</c:v>
                </c:pt>
                <c:pt idx="1395">
                  <c:v>-1.0102149343397597</c:v>
                </c:pt>
                <c:pt idx="1396">
                  <c:v>-0.97970859027053381</c:v>
                </c:pt>
                <c:pt idx="1397">
                  <c:v>-0.94840821627155592</c:v>
                </c:pt>
                <c:pt idx="1398">
                  <c:v>-0.91633525199793153</c:v>
                </c:pt>
                <c:pt idx="1399">
                  <c:v>-0.88351163638823094</c:v>
                </c:pt>
                <c:pt idx="1400">
                  <c:v>-0.84996025494694938</c:v>
                </c:pt>
                <c:pt idx="1401">
                  <c:v>-0.81570261357409701</c:v>
                </c:pt>
                <c:pt idx="1402">
                  <c:v>-0.78076306969426501</c:v>
                </c:pt>
                <c:pt idx="1403">
                  <c:v>-0.74516564675222241</c:v>
                </c:pt>
                <c:pt idx="1404">
                  <c:v>-0.7089326667753546</c:v>
                </c:pt>
                <c:pt idx="1405">
                  <c:v>-0.67209070428725337</c:v>
                </c:pt>
                <c:pt idx="1406">
                  <c:v>-0.63466471957888881</c:v>
                </c:pt>
                <c:pt idx="1407">
                  <c:v>-0.59667881045517024</c:v>
                </c:pt>
                <c:pt idx="1408">
                  <c:v>-0.55816002171241452</c:v>
                </c:pt>
                <c:pt idx="1409">
                  <c:v>-0.51913570305558465</c:v>
                </c:pt>
                <c:pt idx="1410">
                  <c:v>-0.47963336121900479</c:v>
                </c:pt>
                <c:pt idx="1411">
                  <c:v>-0.43967883440173922</c:v>
                </c:pt>
                <c:pt idx="1412">
                  <c:v>-0.39930167229295443</c:v>
                </c:pt>
                <c:pt idx="1413">
                  <c:v>-0.35852923689329375</c:v>
                </c:pt>
                <c:pt idx="1414">
                  <c:v>-0.31738798889233433</c:v>
                </c:pt>
                <c:pt idx="1415">
                  <c:v>-0.27590846757548504</c:v>
                </c:pt>
                <c:pt idx="1416">
                  <c:v>-0.23411940125946229</c:v>
                </c:pt>
                <c:pt idx="1417">
                  <c:v>-0.19204959731715007</c:v>
                </c:pt>
                <c:pt idx="1418">
                  <c:v>-0.14972902431620058</c:v>
                </c:pt>
                <c:pt idx="1419">
                  <c:v>-0.10718826493826228</c:v>
                </c:pt>
                <c:pt idx="1420">
                  <c:v>-6.4456763611506401E-2</c:v>
                </c:pt>
                <c:pt idx="1421">
                  <c:v>-2.1564312489479466E-2</c:v>
                </c:pt>
                <c:pt idx="1422">
                  <c:v>2.1458399707484244E-2</c:v>
                </c:pt>
                <c:pt idx="1423">
                  <c:v>6.4580340754705201E-2</c:v>
                </c:pt>
                <c:pt idx="1424">
                  <c:v>0.10777188324005986</c:v>
                </c:pt>
                <c:pt idx="1425">
                  <c:v>0.1510033055070388</c:v>
                </c:pt>
                <c:pt idx="1426">
                  <c:v>0.19424422202143049</c:v>
                </c:pt>
                <c:pt idx="1427">
                  <c:v>0.23746356650598943</c:v>
                </c:pt>
                <c:pt idx="1428">
                  <c:v>0.28062960954358002</c:v>
                </c:pt>
                <c:pt idx="1429">
                  <c:v>0.32371055060636833</c:v>
                </c:pt>
                <c:pt idx="1430">
                  <c:v>0.36667629371142696</c:v>
                </c:pt>
                <c:pt idx="1431">
                  <c:v>0.40949696383340461</c:v>
                </c:pt>
                <c:pt idx="1432">
                  <c:v>0.45214179820383793</c:v>
                </c:pt>
                <c:pt idx="1433">
                  <c:v>0.49457861780114215</c:v>
                </c:pt>
                <c:pt idx="1434">
                  <c:v>0.53677844327350255</c:v>
                </c:pt>
                <c:pt idx="1435">
                  <c:v>0.57871072765342146</c:v>
                </c:pt>
                <c:pt idx="1436">
                  <c:v>0.62034489850317609</c:v>
                </c:pt>
                <c:pt idx="1437">
                  <c:v>0.6616508136193272</c:v>
                </c:pt>
                <c:pt idx="1438">
                  <c:v>0.7025984271773803</c:v>
                </c:pt>
                <c:pt idx="1439">
                  <c:v>0.74315820579104819</c:v>
                </c:pt>
                <c:pt idx="1440">
                  <c:v>0.78330067982583917</c:v>
                </c:pt>
                <c:pt idx="1441">
                  <c:v>0.82299638809613684</c:v>
                </c:pt>
                <c:pt idx="1442">
                  <c:v>0.86221633378750939</c:v>
                </c:pt>
                <c:pt idx="1443">
                  <c:v>0.90093203057014193</c:v>
                </c:pt>
                <c:pt idx="1444">
                  <c:v>0.9391150861531008</c:v>
                </c:pt>
                <c:pt idx="1445">
                  <c:v>0.97673724652671268</c:v>
                </c:pt>
                <c:pt idx="1446">
                  <c:v>1.0137709061394853</c:v>
                </c:pt>
                <c:pt idx="1447">
                  <c:v>1.0501887571177986</c:v>
                </c:pt>
                <c:pt idx="1448">
                  <c:v>1.0859641707933541</c:v>
                </c:pt>
                <c:pt idx="1449">
                  <c:v>1.1210708505625702</c:v>
                </c:pt>
                <c:pt idx="1450">
                  <c:v>1.1554810590250868</c:v>
                </c:pt>
                <c:pt idx="1451">
                  <c:v>1.1891705928216738</c:v>
                </c:pt>
                <c:pt idx="1452">
                  <c:v>1.2221144390143057</c:v>
                </c:pt>
                <c:pt idx="1453">
                  <c:v>1.2542870279076195</c:v>
                </c:pt>
                <c:pt idx="1454">
                  <c:v>1.285663292919742</c:v>
                </c:pt>
                <c:pt idx="1455">
                  <c:v>1.3162203895119251</c:v>
                </c:pt>
                <c:pt idx="1456">
                  <c:v>1.3459361499518285</c:v>
                </c:pt>
                <c:pt idx="1457">
                  <c:v>1.3747884539439681</c:v>
                </c:pt>
                <c:pt idx="1458">
                  <c:v>1.4027551420248761</c:v>
                </c:pt>
                <c:pt idx="1459">
                  <c:v>1.4298139571103139</c:v>
                </c:pt>
                <c:pt idx="1460">
                  <c:v>1.4559430578027592</c:v>
                </c:pt>
                <c:pt idx="1461">
                  <c:v>1.4811227161172544</c:v>
                </c:pt>
                <c:pt idx="1462">
                  <c:v>1.5053337598861032</c:v>
                </c:pt>
                <c:pt idx="1463">
                  <c:v>1.5285569396279863</c:v>
                </c:pt>
                <c:pt idx="1464">
                  <c:v>1.5507733891365818</c:v>
                </c:pt>
                <c:pt idx="1465">
                  <c:v>1.5719662776045749</c:v>
                </c:pt>
                <c:pt idx="1466">
                  <c:v>1.5921192149032617</c:v>
                </c:pt>
                <c:pt idx="1467">
                  <c:v>1.6112155906801795</c:v>
                </c:pt>
                <c:pt idx="1468">
                  <c:v>1.6292395598890081</c:v>
                </c:pt>
                <c:pt idx="1469">
                  <c:v>1.6461782999110661</c:v>
                </c:pt>
                <c:pt idx="1470">
                  <c:v>1.6620159788234405</c:v>
                </c:pt>
                <c:pt idx="1471">
                  <c:v>1.6767383723027989</c:v>
                </c:pt>
                <c:pt idx="1472">
                  <c:v>1.690334722229867</c:v>
                </c:pt>
                <c:pt idx="1473">
                  <c:v>1.702791715007937</c:v>
                </c:pt>
                <c:pt idx="1474">
                  <c:v>1.7140987014339715</c:v>
                </c:pt>
                <c:pt idx="1475">
                  <c:v>1.724246198795506</c:v>
                </c:pt>
                <c:pt idx="1476">
                  <c:v>1.7332258224084618</c:v>
                </c:pt>
                <c:pt idx="1477">
                  <c:v>1.7410274218784298</c:v>
                </c:pt>
                <c:pt idx="1478">
                  <c:v>1.7476427087467066</c:v>
                </c:pt>
                <c:pt idx="1479">
                  <c:v>1.7530665229527846</c:v>
                </c:pt>
                <c:pt idx="1480">
                  <c:v>1.7572907577157031</c:v>
                </c:pt>
                <c:pt idx="1481">
                  <c:v>1.7603100914008718</c:v>
                </c:pt>
                <c:pt idx="1482">
                  <c:v>1.7621210938652918</c:v>
                </c:pt>
                <c:pt idx="1483">
                  <c:v>1.7627188173437374</c:v>
                </c:pt>
                <c:pt idx="1484">
                  <c:v>1.7621010003436124</c:v>
                </c:pt>
                <c:pt idx="1485">
                  <c:v>1.7602659630585709</c:v>
                </c:pt>
                <c:pt idx="1486">
                  <c:v>1.7572130256606657</c:v>
                </c:pt>
                <c:pt idx="1487">
                  <c:v>1.7529413209632829</c:v>
                </c:pt>
                <c:pt idx="1488">
                  <c:v>1.7474513053937724</c:v>
                </c:pt>
                <c:pt idx="1489">
                  <c:v>1.7407447678503187</c:v>
                </c:pt>
                <c:pt idx="1490">
                  <c:v>1.7328231035009309</c:v>
                </c:pt>
                <c:pt idx="1491">
                  <c:v>1.7236888132557726</c:v>
                </c:pt>
                <c:pt idx="1492">
                  <c:v>1.713346054369683</c:v>
                </c:pt>
                <c:pt idx="1493">
                  <c:v>1.7018006217338824</c:v>
                </c:pt>
                <c:pt idx="1494">
                  <c:v>1.6890587956034779</c:v>
                </c:pt>
                <c:pt idx="1495">
                  <c:v>1.6751249216838102</c:v>
                </c:pt>
                <c:pt idx="1496">
                  <c:v>1.6600072909328554</c:v>
                </c:pt>
                <c:pt idx="1497">
                  <c:v>1.643714473361692</c:v>
                </c:pt>
                <c:pt idx="1498">
                  <c:v>1.626255115155306</c:v>
                </c:pt>
                <c:pt idx="1499">
                  <c:v>1.6076377804661255</c:v>
                </c:pt>
                <c:pt idx="1500">
                  <c:v>1.5878747642952202</c:v>
                </c:pt>
                <c:pt idx="1501">
                  <c:v>1.5669766560518543</c:v>
                </c:pt>
                <c:pt idx="1502">
                  <c:v>1.544955340556506</c:v>
                </c:pt>
                <c:pt idx="1503">
                  <c:v>1.5218228823793607</c:v>
                </c:pt>
                <c:pt idx="1504">
                  <c:v>1.4975947732858499</c:v>
                </c:pt>
                <c:pt idx="1505">
                  <c:v>1.4722844632656862</c:v>
                </c:pt>
                <c:pt idx="1506">
                  <c:v>1.4459068882466106</c:v>
                </c:pt>
                <c:pt idx="1507">
                  <c:v>1.4184785100793731</c:v>
                </c:pt>
                <c:pt idx="1508">
                  <c:v>1.3900172960492774</c:v>
                </c:pt>
                <c:pt idx="1509">
                  <c:v>1.3605387200659169</c:v>
                </c:pt>
                <c:pt idx="1510">
                  <c:v>1.3300615570579761</c:v>
                </c:pt>
                <c:pt idx="1511">
                  <c:v>1.2986058615991141</c:v>
                </c:pt>
                <c:pt idx="1512">
                  <c:v>1.2661917260077591</c:v>
                </c:pt>
                <c:pt idx="1513">
                  <c:v>1.2328391046475589</c:v>
                </c:pt>
                <c:pt idx="1514">
                  <c:v>1.1985682186574937</c:v>
                </c:pt>
                <c:pt idx="1515">
                  <c:v>1.1634011570165901</c:v>
                </c:pt>
                <c:pt idx="1516">
                  <c:v>1.1273602366648006</c:v>
                </c:pt>
                <c:pt idx="1517">
                  <c:v>1.0904678460615944</c:v>
                </c:pt>
                <c:pt idx="1518">
                  <c:v>1.0527480126099371</c:v>
                </c:pt>
                <c:pt idx="1519">
                  <c:v>1.0142252835144909</c:v>
                </c:pt>
                <c:pt idx="1520">
                  <c:v>0.97492517186681327</c:v>
                </c:pt>
                <c:pt idx="1521">
                  <c:v>0.93487182927073886</c:v>
                </c:pt>
                <c:pt idx="1522">
                  <c:v>0.89409227576127137</c:v>
                </c:pt>
                <c:pt idx="1523">
                  <c:v>0.85261321308396554</c:v>
                </c:pt>
                <c:pt idx="1524">
                  <c:v>0.81045965603649006</c:v>
                </c:pt>
                <c:pt idx="1525">
                  <c:v>0.76766088515617115</c:v>
                </c:pt>
                <c:pt idx="1526">
                  <c:v>0.72424457876155657</c:v>
                </c:pt>
                <c:pt idx="1527">
                  <c:v>0.6802375634658141</c:v>
                </c:pt>
                <c:pt idx="1528">
                  <c:v>0.63566962241795466</c:v>
                </c:pt>
                <c:pt idx="1529">
                  <c:v>0.590570851981575</c:v>
                </c:pt>
                <c:pt idx="1530">
                  <c:v>0.54497151261528021</c:v>
                </c:pt>
                <c:pt idx="1531">
                  <c:v>0.49890020206653563</c:v>
                </c:pt>
                <c:pt idx="1532">
                  <c:v>0.45238923415481946</c:v>
                </c:pt>
                <c:pt idx="1533">
                  <c:v>0.40546873835055858</c:v>
                </c:pt>
                <c:pt idx="1534">
                  <c:v>0.35816794491077902</c:v>
                </c:pt>
                <c:pt idx="1535">
                  <c:v>0.31052016354483591</c:v>
                </c:pt>
                <c:pt idx="1536">
                  <c:v>0.26255689261075915</c:v>
                </c:pt>
                <c:pt idx="1537">
                  <c:v>0.21430970790252588</c:v>
                </c:pt>
                <c:pt idx="1538">
                  <c:v>0.16581134355410884</c:v>
                </c:pt>
                <c:pt idx="1539">
                  <c:v>0.11709514372702688</c:v>
                </c:pt>
                <c:pt idx="1540">
                  <c:v>6.8193309015331938E-2</c:v>
                </c:pt>
                <c:pt idx="1541">
                  <c:v>1.9138381200689631E-2</c:v>
                </c:pt>
                <c:pt idx="1542">
                  <c:v>-3.0036209124765352E-2</c:v>
                </c:pt>
                <c:pt idx="1543">
                  <c:v>-7.9296696834360192E-2</c:v>
                </c:pt>
                <c:pt idx="1544">
                  <c:v>-0.12861073179111326</c:v>
                </c:pt>
                <c:pt idx="1545">
                  <c:v>-0.17794588099199213</c:v>
                </c:pt>
                <c:pt idx="1546">
                  <c:v>-0.22726906012864839</c:v>
                </c:pt>
                <c:pt idx="1547">
                  <c:v>-0.27654651790879192</c:v>
                </c:pt>
                <c:pt idx="1548">
                  <c:v>-0.32574385483803386</c:v>
                </c:pt>
                <c:pt idx="1549">
                  <c:v>-0.37482661641923742</c:v>
                </c:pt>
                <c:pt idx="1550">
                  <c:v>-0.42376206996924981</c:v>
                </c:pt>
                <c:pt idx="1551">
                  <c:v>-0.47251772218344412</c:v>
                </c:pt>
                <c:pt idx="1552">
                  <c:v>-0.52106021157642979</c:v>
                </c:pt>
                <c:pt idx="1553">
                  <c:v>-0.56935478110343984</c:v>
                </c:pt>
                <c:pt idx="1554">
                  <c:v>-0.61736989520325392</c:v>
                </c:pt>
                <c:pt idx="1555">
                  <c:v>-0.66507247362144606</c:v>
                </c:pt>
                <c:pt idx="1556">
                  <c:v>-0.71242943465261532</c:v>
                </c:pt>
                <c:pt idx="1557">
                  <c:v>-0.75940815192918176</c:v>
                </c:pt>
                <c:pt idx="1558">
                  <c:v>-0.80597612163742549</c:v>
                </c:pt>
                <c:pt idx="1559">
                  <c:v>-0.8521013796348853</c:v>
                </c:pt>
                <c:pt idx="1560">
                  <c:v>-0.89775205380809531</c:v>
                </c:pt>
                <c:pt idx="1561">
                  <c:v>-0.94289630979981476</c:v>
                </c:pt>
                <c:pt idx="1562">
                  <c:v>-0.98750280794645628</c:v>
                </c:pt>
                <c:pt idx="1563">
                  <c:v>-1.0315407503919591</c:v>
                </c:pt>
                <c:pt idx="1564">
                  <c:v>-1.0749794656264897</c:v>
                </c:pt>
                <c:pt idx="1565">
                  <c:v>-1.1177884536976754</c:v>
                </c:pt>
                <c:pt idx="1566">
                  <c:v>-1.15993789733976</c:v>
                </c:pt>
                <c:pt idx="1567">
                  <c:v>-1.2013983121289173</c:v>
                </c:pt>
                <c:pt idx="1568">
                  <c:v>-1.2421409289291021</c:v>
                </c:pt>
                <c:pt idx="1569">
                  <c:v>-1.2821373476522708</c:v>
                </c:pt>
                <c:pt idx="1570">
                  <c:v>-1.3213577652798674</c:v>
                </c:pt>
                <c:pt idx="1571">
                  <c:v>-1.3597759515653709</c:v>
                </c:pt>
                <c:pt idx="1572">
                  <c:v>-1.3973649062604094</c:v>
                </c:pt>
                <c:pt idx="1573">
                  <c:v>-1.4340971127632283</c:v>
                </c:pt>
                <c:pt idx="1574">
                  <c:v>-1.4699455987971606</c:v>
                </c:pt>
                <c:pt idx="1575">
                  <c:v>-1.5048856561283614</c:v>
                </c:pt>
                <c:pt idx="1576">
                  <c:v>-1.5388932960971042</c:v>
                </c:pt>
                <c:pt idx="1577">
                  <c:v>-1.5719446209959405</c:v>
                </c:pt>
                <c:pt idx="1578">
                  <c:v>-1.6040157381920255</c:v>
                </c:pt>
                <c:pt idx="1579">
                  <c:v>-1.6350827023805676</c:v>
                </c:pt>
                <c:pt idx="1580">
                  <c:v>-1.6651220295773823</c:v>
                </c:pt>
                <c:pt idx="1581">
                  <c:v>-1.6941123955083472</c:v>
                </c:pt>
                <c:pt idx="1582">
                  <c:v>-1.722033078656001</c:v>
                </c:pt>
                <c:pt idx="1583">
                  <c:v>-1.748863327748597</c:v>
                </c:pt>
                <c:pt idx="1584">
                  <c:v>-1.774582822946464</c:v>
                </c:pt>
                <c:pt idx="1585">
                  <c:v>-1.7991733285412186</c:v>
                </c:pt>
                <c:pt idx="1586">
                  <c:v>-1.8226170987880634</c:v>
                </c:pt>
                <c:pt idx="1587">
                  <c:v>-1.844896217533087</c:v>
                </c:pt>
                <c:pt idx="1588">
                  <c:v>-1.8659935842498734</c:v>
                </c:pt>
                <c:pt idx="1589">
                  <c:v>-1.8858951716443022</c:v>
                </c:pt>
                <c:pt idx="1590">
                  <c:v>-1.9045839943826874</c:v>
                </c:pt>
                <c:pt idx="1591">
                  <c:v>-1.9220447264318286</c:v>
                </c:pt>
                <c:pt idx="1592">
                  <c:v>-1.9382655600760714</c:v>
                </c:pt>
                <c:pt idx="1593">
                  <c:v>-1.9532321846243861</c:v>
                </c:pt>
                <c:pt idx="1594">
                  <c:v>-1.9669330066460442</c:v>
                </c:pt>
                <c:pt idx="1595">
                  <c:v>-1.9793576524078191</c:v>
                </c:pt>
                <c:pt idx="1596">
                  <c:v>-1.9904968997279129</c:v>
                </c:pt>
                <c:pt idx="1597">
                  <c:v>-2.0003398145288287</c:v>
                </c:pt>
                <c:pt idx="1598">
                  <c:v>-2.0088773787505776</c:v>
                </c:pt>
                <c:pt idx="1599">
                  <c:v>-2.0161037570557219</c:v>
                </c:pt>
                <c:pt idx="1600">
                  <c:v>-2.0220102219286153</c:v>
                </c:pt>
                <c:pt idx="1601">
                  <c:v>-2.0265908857354544</c:v>
                </c:pt>
                <c:pt idx="1602">
                  <c:v>-2.0298418072379092</c:v>
                </c:pt>
                <c:pt idx="1603">
                  <c:v>-2.0317575826229524</c:v>
                </c:pt>
                <c:pt idx="1604">
                  <c:v>-2.0323355495165543</c:v>
                </c:pt>
                <c:pt idx="1605">
                  <c:v>-2.0315736824912434</c:v>
                </c:pt>
                <c:pt idx="1606">
                  <c:v>-2.0294710114274253</c:v>
                </c:pt>
                <c:pt idx="1607">
                  <c:v>-2.0260264342206211</c:v>
                </c:pt>
                <c:pt idx="1608">
                  <c:v>-2.0212402277735819</c:v>
                </c:pt>
                <c:pt idx="1609">
                  <c:v>-2.0151140568478594</c:v>
                </c:pt>
                <c:pt idx="1610">
                  <c:v>-2.007649247832771</c:v>
                </c:pt>
                <c:pt idx="1611">
                  <c:v>-1.998848288162997</c:v>
                </c:pt>
                <c:pt idx="1612">
                  <c:v>-1.988715376841719</c:v>
                </c:pt>
                <c:pt idx="1613">
                  <c:v>-1.9772564056284379</c:v>
                </c:pt>
                <c:pt idx="1614">
                  <c:v>-1.9644778066380735</c:v>
                </c:pt>
                <c:pt idx="1615">
                  <c:v>-1.9503841322745303</c:v>
                </c:pt>
                <c:pt idx="1616">
                  <c:v>-1.9349839348560693</c:v>
                </c:pt>
                <c:pt idx="1617">
                  <c:v>-1.9182861002146054</c:v>
                </c:pt>
                <c:pt idx="1618">
                  <c:v>-1.9002996445912206</c:v>
                </c:pt>
                <c:pt idx="1619">
                  <c:v>-1.8810335561806748</c:v>
                </c:pt>
                <c:pt idx="1620">
                  <c:v>-1.8605006077396828</c:v>
                </c:pt>
                <c:pt idx="1621">
                  <c:v>-1.8387119198500539</c:v>
                </c:pt>
                <c:pt idx="1622">
                  <c:v>-1.8156799616018513</c:v>
                </c:pt>
                <c:pt idx="1623">
                  <c:v>-1.7914174345888398</c:v>
                </c:pt>
                <c:pt idx="1624">
                  <c:v>-1.7659405199878102</c:v>
                </c:pt>
                <c:pt idx="1625">
                  <c:v>-1.7392634091986994</c:v>
                </c:pt>
                <c:pt idx="1626">
                  <c:v>-1.7114018311466805</c:v>
                </c:pt>
                <c:pt idx="1627">
                  <c:v>-1.6823730918331792</c:v>
                </c:pt>
                <c:pt idx="1628">
                  <c:v>-1.6521960533911011</c:v>
                </c:pt>
                <c:pt idx="1629">
                  <c:v>-1.6208871347964335</c:v>
                </c:pt>
                <c:pt idx="1630">
                  <c:v>-1.5884661057631577</c:v>
                </c:pt>
                <c:pt idx="1631">
                  <c:v>-1.5549540648478033</c:v>
                </c:pt>
                <c:pt idx="1632">
                  <c:v>-1.520372197006745</c:v>
                </c:pt>
                <c:pt idx="1633">
                  <c:v>-1.4847415973331859</c:v>
                </c:pt>
                <c:pt idx="1634">
                  <c:v>-1.4480836752033306</c:v>
                </c:pt>
                <c:pt idx="1635">
                  <c:v>-1.4104217547365694</c:v>
                </c:pt>
                <c:pt idx="1636">
                  <c:v>-1.371779434292121</c:v>
                </c:pt>
                <c:pt idx="1637">
                  <c:v>-1.3321804293834041</c:v>
                </c:pt>
                <c:pt idx="1638">
                  <c:v>-1.2916501394386168</c:v>
                </c:pt>
                <c:pt idx="1639">
                  <c:v>-1.2502145279761345</c:v>
                </c:pt>
                <c:pt idx="1640">
                  <c:v>-1.2079005679886552</c:v>
                </c:pt>
                <c:pt idx="1641">
                  <c:v>-1.164733913848599</c:v>
                </c:pt>
                <c:pt idx="1642">
                  <c:v>-1.1207431304894548</c:v>
                </c:pt>
                <c:pt idx="1643">
                  <c:v>-1.0759565059295315</c:v>
                </c:pt>
                <c:pt idx="1644">
                  <c:v>-1.030400681840846</c:v>
                </c:pt>
                <c:pt idx="1645">
                  <c:v>-0.98410660544686057</c:v>
                </c:pt>
                <c:pt idx="1646">
                  <c:v>-0.93710366075780915</c:v>
                </c:pt>
                <c:pt idx="1647">
                  <c:v>-0.88942041826155693</c:v>
                </c:pt>
                <c:pt idx="1648">
                  <c:v>-0.84108844232652635</c:v>
                </c:pt>
                <c:pt idx="1649">
                  <c:v>-0.79213964702679784</c:v>
                </c:pt>
                <c:pt idx="1650">
                  <c:v>-0.74260614615387921</c:v>
                </c:pt>
                <c:pt idx="1651">
                  <c:v>-0.692518425527194</c:v>
                </c:pt>
                <c:pt idx="1652">
                  <c:v>-0.64191072087996948</c:v>
                </c:pt>
                <c:pt idx="1653">
                  <c:v>-0.59081511652692664</c:v>
                </c:pt>
                <c:pt idx="1654">
                  <c:v>-0.53926282957544769</c:v>
                </c:pt>
                <c:pt idx="1655">
                  <c:v>-0.4872891876541437</c:v>
                </c:pt>
                <c:pt idx="1656">
                  <c:v>-0.43492773715916638</c:v>
                </c:pt>
                <c:pt idx="1657">
                  <c:v>-0.38221213107994995</c:v>
                </c:pt>
                <c:pt idx="1658">
                  <c:v>-0.32917720892978491</c:v>
                </c:pt>
                <c:pt idx="1659">
                  <c:v>-0.27585844744906529</c:v>
                </c:pt>
                <c:pt idx="1660">
                  <c:v>-0.22229020601518701</c:v>
                </c:pt>
                <c:pt idx="1661">
                  <c:v>-0.16850721039240682</c:v>
                </c:pt>
                <c:pt idx="1662">
                  <c:v>-0.11454509933980933</c:v>
                </c:pt>
                <c:pt idx="1663">
                  <c:v>-6.0439869311189678E-2</c:v>
                </c:pt>
                <c:pt idx="1664">
                  <c:v>-6.2261238978824013E-3</c:v>
                </c:pt>
                <c:pt idx="1665">
                  <c:v>4.8061429356715715E-2</c:v>
                </c:pt>
                <c:pt idx="1666">
                  <c:v>0.10238741156693701</c:v>
                </c:pt>
                <c:pt idx="1667">
                  <c:v>0.15671575788255418</c:v>
                </c:pt>
                <c:pt idx="1668">
                  <c:v>0.21100973733390427</c:v>
                </c:pt>
                <c:pt idx="1669">
                  <c:v>0.26523254710080996</c:v>
                </c:pt>
                <c:pt idx="1670">
                  <c:v>0.31934909040480081</c:v>
                </c:pt>
                <c:pt idx="1671">
                  <c:v>0.37332449515448879</c:v>
                </c:pt>
                <c:pt idx="1672">
                  <c:v>0.42712300747210397</c:v>
                </c:pt>
                <c:pt idx="1673">
                  <c:v>0.4807074654048713</c:v>
                </c:pt>
                <c:pt idx="1674">
                  <c:v>0.53404391706231424</c:v>
                </c:pt>
                <c:pt idx="1675">
                  <c:v>0.58709685553665347</c:v>
                </c:pt>
                <c:pt idx="1676">
                  <c:v>0.63983076324567623</c:v>
                </c:pt>
                <c:pt idx="1677">
                  <c:v>0.69221056982427343</c:v>
                </c:pt>
                <c:pt idx="1678">
                  <c:v>0.74420132044524934</c:v>
                </c:pt>
                <c:pt idx="1679">
                  <c:v>0.79576859404288902</c:v>
                </c:pt>
                <c:pt idx="1680">
                  <c:v>0.8468780567778551</c:v>
                </c:pt>
                <c:pt idx="1681">
                  <c:v>0.89749540887189583</c:v>
                </c:pt>
                <c:pt idx="1682">
                  <c:v>0.94758684265290127</c:v>
                </c:pt>
                <c:pt idx="1683">
                  <c:v>0.99711909077559735</c:v>
                </c:pt>
                <c:pt idx="1684">
                  <c:v>1.0460590118662056</c:v>
                </c:pt>
                <c:pt idx="1685">
                  <c:v>1.094373636837995</c:v>
                </c:pt>
                <c:pt idx="1686">
                  <c:v>1.1420306811228509</c:v>
                </c:pt>
                <c:pt idx="1687">
                  <c:v>1.1889981959263038</c:v>
                </c:pt>
                <c:pt idx="1688">
                  <c:v>1.2352449517701076</c:v>
                </c:pt>
                <c:pt idx="1689">
                  <c:v>1.2807400933460507</c:v>
                </c:pt>
                <c:pt idx="1690">
                  <c:v>1.3254513686263856</c:v>
                </c:pt>
                <c:pt idx="1691">
                  <c:v>1.3693501056516182</c:v>
                </c:pt>
                <c:pt idx="1692">
                  <c:v>1.4124068708362363</c:v>
                </c:pt>
                <c:pt idx="1693">
                  <c:v>1.4545917236918935</c:v>
                </c:pt>
                <c:pt idx="1694">
                  <c:v>1.4958752785744898</c:v>
                </c:pt>
                <c:pt idx="1695">
                  <c:v>1.5362304254641539</c:v>
                </c:pt>
                <c:pt idx="1696">
                  <c:v>1.575630786552016</c:v>
                </c:pt>
                <c:pt idx="1697">
                  <c:v>1.6140500886666067</c:v>
                </c:pt>
                <c:pt idx="1698">
                  <c:v>1.6514620784365954</c:v>
                </c:pt>
                <c:pt idx="1699">
                  <c:v>1.6878404655765809</c:v>
                </c:pt>
                <c:pt idx="1700">
                  <c:v>1.7231594379031798</c:v>
                </c:pt>
                <c:pt idx="1701">
                  <c:v>1.7573953607391757</c:v>
                </c:pt>
                <c:pt idx="1702">
                  <c:v>1.7905252209650402</c:v>
                </c:pt>
                <c:pt idx="1703">
                  <c:v>1.8225259955031343</c:v>
                </c:pt>
                <c:pt idx="1704">
                  <c:v>1.8533751134887386</c:v>
                </c:pt>
                <c:pt idx="1705">
                  <c:v>1.8830521099432385</c:v>
                </c:pt>
                <c:pt idx="1706">
                  <c:v>1.9115370325689534</c:v>
                </c:pt>
                <c:pt idx="1707">
                  <c:v>1.9388097823276367</c:v>
                </c:pt>
                <c:pt idx="1708">
                  <c:v>1.9648511004158682</c:v>
                </c:pt>
                <c:pt idx="1709">
                  <c:v>1.9896448267966274</c:v>
                </c:pt>
                <c:pt idx="1710">
                  <c:v>2.0131718698409298</c:v>
                </c:pt>
                <c:pt idx="1711">
                  <c:v>2.0354148245684591</c:v>
                </c:pt>
                <c:pt idx="1712">
                  <c:v>2.0563598325514501</c:v>
                </c:pt>
                <c:pt idx="1713">
                  <c:v>2.0759905614946095</c:v>
                </c:pt>
                <c:pt idx="1714">
                  <c:v>2.0942934263293331</c:v>
                </c:pt>
                <c:pt idx="1715">
                  <c:v>2.1112560924947257</c:v>
                </c:pt>
                <c:pt idx="1716">
                  <c:v>2.1268674086201664</c:v>
                </c:pt>
                <c:pt idx="1717">
                  <c:v>2.1411145438915864</c:v>
                </c:pt>
                <c:pt idx="1718">
                  <c:v>2.1539866167621655</c:v>
                </c:pt>
                <c:pt idx="1719">
                  <c:v>2.1654759624387916</c:v>
                </c:pt>
                <c:pt idx="1720">
                  <c:v>2.1755720587464502</c:v>
                </c:pt>
                <c:pt idx="1721">
                  <c:v>2.1842672589364533</c:v>
                </c:pt>
                <c:pt idx="1722">
                  <c:v>2.1915558989314596</c:v>
                </c:pt>
                <c:pt idx="1723">
                  <c:v>2.1974308890691412</c:v>
                </c:pt>
                <c:pt idx="1724">
                  <c:v>2.2018879188122069</c:v>
                </c:pt>
                <c:pt idx="1725">
                  <c:v>2.2049233529343546</c:v>
                </c:pt>
                <c:pt idx="1726">
                  <c:v>2.2065346505417476</c:v>
                </c:pt>
                <c:pt idx="1727">
                  <c:v>2.2067191784219933</c:v>
                </c:pt>
                <c:pt idx="1728">
                  <c:v>2.205475722659259</c:v>
                </c:pt>
                <c:pt idx="1729">
                  <c:v>2.2028044980898875</c:v>
                </c:pt>
                <c:pt idx="1730">
                  <c:v>2.1987054226561944</c:v>
                </c:pt>
                <c:pt idx="1731">
                  <c:v>2.1931796173894611</c:v>
                </c:pt>
                <c:pt idx="1732">
                  <c:v>2.186229957478806</c:v>
                </c:pt>
                <c:pt idx="1733">
                  <c:v>2.1778610539848571</c:v>
                </c:pt>
                <c:pt idx="1734">
                  <c:v>2.1680781019446056</c:v>
                </c:pt>
                <c:pt idx="1735">
                  <c:v>2.1568844607905113</c:v>
                </c:pt>
                <c:pt idx="1736">
                  <c:v>2.1442875344408878</c:v>
                </c:pt>
                <c:pt idx="1737">
                  <c:v>2.1302951053436021</c:v>
                </c:pt>
                <c:pt idx="1738">
                  <c:v>2.1149151317952342</c:v>
                </c:pt>
                <c:pt idx="1739">
                  <c:v>2.0981555898881341</c:v>
                </c:pt>
                <c:pt idx="1740">
                  <c:v>2.0800282865002946</c:v>
                </c:pt>
                <c:pt idx="1741">
                  <c:v>2.0605434229187991</c:v>
                </c:pt>
                <c:pt idx="1742">
                  <c:v>2.0397125958618205</c:v>
                </c:pt>
                <c:pt idx="1743">
                  <c:v>2.0175476817915148</c:v>
                </c:pt>
                <c:pt idx="1744">
                  <c:v>1.9940640842891753</c:v>
                </c:pt>
                <c:pt idx="1745">
                  <c:v>1.969275264969472</c:v>
                </c:pt>
                <c:pt idx="1746">
                  <c:v>1.9431962710348289</c:v>
                </c:pt>
                <c:pt idx="1747">
                  <c:v>1.9158437750569046</c:v>
                </c:pt>
                <c:pt idx="1748">
                  <c:v>1.8872360542403595</c:v>
                </c:pt>
                <c:pt idx="1749">
                  <c:v>1.8573889913209944</c:v>
                </c:pt>
                <c:pt idx="1750">
                  <c:v>1.8263218686250802</c:v>
                </c:pt>
                <c:pt idx="1751">
                  <c:v>1.7940553463163256</c:v>
                </c:pt>
                <c:pt idx="1752">
                  <c:v>1.7606102200734735</c:v>
                </c:pt>
                <c:pt idx="1753">
                  <c:v>1.7260072449253987</c:v>
                </c:pt>
                <c:pt idx="1754">
                  <c:v>1.6902675394732498</c:v>
                </c:pt>
                <c:pt idx="1755">
                  <c:v>1.6534141864045462</c:v>
                </c:pt>
                <c:pt idx="1756">
                  <c:v>1.6154705920214611</c:v>
                </c:pt>
                <c:pt idx="1757">
                  <c:v>1.576460329164854</c:v>
                </c:pt>
                <c:pt idx="1758">
                  <c:v>1.5364087039622516</c:v>
                </c:pt>
                <c:pt idx="1759">
                  <c:v>1.495341635968958</c:v>
                </c:pt>
                <c:pt idx="1760">
                  <c:v>1.4532861034953231</c:v>
                </c:pt>
                <c:pt idx="1761">
                  <c:v>1.4102678154340367</c:v>
                </c:pt>
                <c:pt idx="1762">
                  <c:v>1.3663154403408884</c:v>
                </c:pt>
                <c:pt idx="1763">
                  <c:v>1.3214574188364985</c:v>
                </c:pt>
                <c:pt idx="1764">
                  <c:v>1.2757205940313749</c:v>
                </c:pt>
                <c:pt idx="1765">
                  <c:v>1.2291361632582622</c:v>
                </c:pt>
                <c:pt idx="1766">
                  <c:v>1.1817338091205281</c:v>
                </c:pt>
                <c:pt idx="1767">
                  <c:v>1.1335424489746462</c:v>
                </c:pt>
                <c:pt idx="1768">
                  <c:v>1.0845940421037421</c:v>
                </c:pt>
                <c:pt idx="1769">
                  <c:v>1.0349209452918666</c:v>
                </c:pt>
                <c:pt idx="1770">
                  <c:v>0.98455576256416444</c:v>
                </c:pt>
                <c:pt idx="1771">
                  <c:v>0.93352951720505484</c:v>
                </c:pt>
                <c:pt idx="1772">
                  <c:v>0.88187702933073409</c:v>
                </c:pt>
                <c:pt idx="1773">
                  <c:v>0.82963101422348484</c:v>
                </c:pt>
                <c:pt idx="1774">
                  <c:v>0.77682336618891512</c:v>
                </c:pt>
                <c:pt idx="1775">
                  <c:v>0.72349013591035272</c:v>
                </c:pt>
                <c:pt idx="1776">
                  <c:v>0.66966563830147541</c:v>
                </c:pt>
                <c:pt idx="1777">
                  <c:v>0.61538433991814112</c:v>
                </c:pt>
                <c:pt idx="1778">
                  <c:v>0.56068193845610015</c:v>
                </c:pt>
                <c:pt idx="1779">
                  <c:v>0.50559481300159859</c:v>
                </c:pt>
                <c:pt idx="1780">
                  <c:v>0.45015826896994526</c:v>
                </c:pt>
                <c:pt idx="1781">
                  <c:v>0.39440802136517961</c:v>
                </c:pt>
                <c:pt idx="1782">
                  <c:v>0.33838074087917275</c:v>
                </c:pt>
                <c:pt idx="1783">
                  <c:v>0.28211349806440678</c:v>
                </c:pt>
                <c:pt idx="1784">
                  <c:v>0.2256420122317731</c:v>
                </c:pt>
                <c:pt idx="1785">
                  <c:v>0.16900214770209721</c:v>
                </c:pt>
                <c:pt idx="1786">
                  <c:v>0.11223048061622486</c:v>
                </c:pt>
                <c:pt idx="1787">
                  <c:v>5.5364312959438271E-2</c:v>
                </c:pt>
                <c:pt idx="1788">
                  <c:v>-1.5583478977953327E-3</c:v>
                </c:pt>
                <c:pt idx="1789">
                  <c:v>-5.8499384100025996E-2</c:v>
                </c:pt>
                <c:pt idx="1790">
                  <c:v>-0.11542234584625828</c:v>
                </c:pt>
                <c:pt idx="1791">
                  <c:v>-0.17229097069868396</c:v>
                </c:pt>
                <c:pt idx="1792">
                  <c:v>-0.22906807778808425</c:v>
                </c:pt>
                <c:pt idx="1793">
                  <c:v>-0.28571504221972421</c:v>
                </c:pt>
                <c:pt idx="1794">
                  <c:v>-0.3421964139196994</c:v>
                </c:pt>
                <c:pt idx="1795">
                  <c:v>-0.39847515327947253</c:v>
                </c:pt>
                <c:pt idx="1796">
                  <c:v>-0.45451417623688017</c:v>
                </c:pt>
                <c:pt idx="1797">
                  <c:v>-0.51027681291993754</c:v>
                </c:pt>
                <c:pt idx="1798">
                  <c:v>-0.56572647673341503</c:v>
                </c:pt>
                <c:pt idx="1799">
                  <c:v>-0.62082708336149806</c:v>
                </c:pt>
                <c:pt idx="1800">
                  <c:v>-0.67554260502456664</c:v>
                </c:pt>
                <c:pt idx="1801">
                  <c:v>-0.72983701811830826</c:v>
                </c:pt>
                <c:pt idx="1802">
                  <c:v>-0.78367476207529618</c:v>
                </c:pt>
                <c:pt idx="1803">
                  <c:v>-0.83702078841390559</c:v>
                </c:pt>
                <c:pt idx="1804">
                  <c:v>-0.88984014722259919</c:v>
                </c:pt>
                <c:pt idx="1805">
                  <c:v>-0.9420980343259977</c:v>
                </c:pt>
                <c:pt idx="1806">
                  <c:v>-0.99376030437755436</c:v>
                </c:pt>
                <c:pt idx="1807">
                  <c:v>-1.044793122985767</c:v>
                </c:pt>
                <c:pt idx="1808">
                  <c:v>-1.0951633511379169</c:v>
                </c:pt>
                <c:pt idx="1809">
                  <c:v>-1.1448382009439311</c:v>
                </c:pt>
                <c:pt idx="1810">
                  <c:v>-1.1937834656463129</c:v>
                </c:pt>
                <c:pt idx="1811">
                  <c:v>-1.2419684973155443</c:v>
                </c:pt>
                <c:pt idx="1812">
                  <c:v>-1.2893618660717692</c:v>
                </c:pt>
                <c:pt idx="1813">
                  <c:v>-1.3359316157313901</c:v>
                </c:pt>
                <c:pt idx="1814">
                  <c:v>-1.3816463264849921</c:v>
                </c:pt>
                <c:pt idx="1815">
                  <c:v>-1.4264768366149003</c:v>
                </c:pt>
                <c:pt idx="1816">
                  <c:v>-1.4703947000258573</c:v>
                </c:pt>
                <c:pt idx="1817">
                  <c:v>-1.5133715596214505</c:v>
                </c:pt>
                <c:pt idx="1818">
                  <c:v>-1.555379063422218</c:v>
                </c:pt>
                <c:pt idx="1819">
                  <c:v>-1.5963888088119726</c:v>
                </c:pt>
                <c:pt idx="1820">
                  <c:v>-1.6363728585191615</c:v>
                </c:pt>
                <c:pt idx="1821">
                  <c:v>-1.6753054409902852</c:v>
                </c:pt>
                <c:pt idx="1822">
                  <c:v>-1.7131613954146969</c:v>
                </c:pt>
                <c:pt idx="1823">
                  <c:v>-1.749915541185239</c:v>
                </c:pt>
                <c:pt idx="1824">
                  <c:v>-1.7855431410486944</c:v>
                </c:pt>
                <c:pt idx="1825">
                  <c:v>-1.8200215557607533</c:v>
                </c:pt>
                <c:pt idx="1826">
                  <c:v>-1.8533286518647207</c:v>
                </c:pt>
                <c:pt idx="1827">
                  <c:v>-1.8854421432554436</c:v>
                </c:pt>
                <c:pt idx="1828">
                  <c:v>-1.9163405791411543</c:v>
                </c:pt>
                <c:pt idx="1829">
                  <c:v>-1.9460056035622746</c:v>
                </c:pt>
                <c:pt idx="1830">
                  <c:v>-1.9744159260205041</c:v>
                </c:pt>
                <c:pt idx="1831">
                  <c:v>-2.0015519407066082</c:v>
                </c:pt>
                <c:pt idx="1832">
                  <c:v>-2.0273975873909329</c:v>
                </c:pt>
                <c:pt idx="1833">
                  <c:v>-2.0519343319888157</c:v>
                </c:pt>
                <c:pt idx="1834">
                  <c:v>-2.0751463886386796</c:v>
                </c:pt>
                <c:pt idx="1835">
                  <c:v>-2.0970192239651455</c:v>
                </c:pt>
                <c:pt idx="1836">
                  <c:v>-2.1175394907411347</c:v>
                </c:pt>
                <c:pt idx="1837">
                  <c:v>-2.1366921662308966</c:v>
                </c:pt>
                <c:pt idx="1838">
                  <c:v>-2.1544641818742236</c:v>
                </c:pt>
                <c:pt idx="1839">
                  <c:v>-2.1708456917427212</c:v>
                </c:pt>
                <c:pt idx="1840">
                  <c:v>-2.1858239993697968</c:v>
                </c:pt>
                <c:pt idx="1841">
                  <c:v>-2.1993892915201196</c:v>
                </c:pt>
                <c:pt idx="1842">
                  <c:v>-2.2115337463906708</c:v>
                </c:pt>
                <c:pt idx="1843">
                  <c:v>-2.2222481263052511</c:v>
                </c:pt>
                <c:pt idx="1844">
                  <c:v>-2.231525983369445</c:v>
                </c:pt>
                <c:pt idx="1845">
                  <c:v>-2.2393615565952483</c:v>
                </c:pt>
                <c:pt idx="1846">
                  <c:v>-2.245750191854714</c:v>
                </c:pt>
                <c:pt idx="1847">
                  <c:v>-2.250687156153929</c:v>
                </c:pt>
                <c:pt idx="1848">
                  <c:v>-2.2541691501657986</c:v>
                </c:pt>
                <c:pt idx="1849">
                  <c:v>-2.256194318595409</c:v>
                </c:pt>
                <c:pt idx="1850">
                  <c:v>-2.2567605254353933</c:v>
                </c:pt>
                <c:pt idx="1851">
                  <c:v>-2.2558668548418153</c:v>
                </c:pt>
                <c:pt idx="1852">
                  <c:v>-2.2535141630870066</c:v>
                </c:pt>
                <c:pt idx="1853">
                  <c:v>-2.2497050611477101</c:v>
                </c:pt>
                <c:pt idx="1854">
                  <c:v>-2.2444427636747357</c:v>
                </c:pt>
                <c:pt idx="1855">
                  <c:v>-2.2377286702666659</c:v>
                </c:pt>
                <c:pt idx="1856">
                  <c:v>-2.2295682464043547</c:v>
                </c:pt>
                <c:pt idx="1857">
                  <c:v>-2.2199673583278794</c:v>
                </c:pt>
                <c:pt idx="1858">
                  <c:v>-2.2089320711777254</c:v>
                </c:pt>
                <c:pt idx="1859">
                  <c:v>-2.1964684917523289</c:v>
                </c:pt>
                <c:pt idx="1860">
                  <c:v>-2.1825865822964317</c:v>
                </c:pt>
                <c:pt idx="1861">
                  <c:v>-2.1672947249109189</c:v>
                </c:pt>
                <c:pt idx="1862">
                  <c:v>-2.1506027233483982</c:v>
                </c:pt>
                <c:pt idx="1863">
                  <c:v>-2.1325206880869882</c:v>
                </c:pt>
                <c:pt idx="1864">
                  <c:v>-2.1130622844529849</c:v>
                </c:pt>
                <c:pt idx="1865">
                  <c:v>-2.0922392642690726</c:v>
                </c:pt>
                <c:pt idx="1866">
                  <c:v>-2.070064994128979</c:v>
                </c:pt>
                <c:pt idx="1867">
                  <c:v>-2.0465544958848505</c:v>
                </c:pt>
                <c:pt idx="1868">
                  <c:v>-2.0217244266025953</c:v>
                </c:pt>
                <c:pt idx="1869">
                  <c:v>-1.9955890801368705</c:v>
                </c:pt>
                <c:pt idx="1870">
                  <c:v>-1.9681661818522405</c:v>
                </c:pt>
                <c:pt idx="1871">
                  <c:v>-1.9394748675166245</c:v>
                </c:pt>
                <c:pt idx="1872">
                  <c:v>-1.9095344416098661</c:v>
                </c:pt>
                <c:pt idx="1873">
                  <c:v>-1.8783642017740243</c:v>
                </c:pt>
                <c:pt idx="1874">
                  <c:v>-1.8459838436345821</c:v>
                </c:pt>
                <c:pt idx="1875">
                  <c:v>-1.8124150618973776</c:v>
                </c:pt>
                <c:pt idx="1876">
                  <c:v>-1.7776799104430865</c:v>
                </c:pt>
                <c:pt idx="1877">
                  <c:v>-1.7418006458008308</c:v>
                </c:pt>
                <c:pt idx="1878">
                  <c:v>-1.7048012944285988</c:v>
                </c:pt>
                <c:pt idx="1879">
                  <c:v>-1.666706533369674</c:v>
                </c:pt>
                <c:pt idx="1880">
                  <c:v>-1.6275421360778453</c:v>
                </c:pt>
                <c:pt idx="1881">
                  <c:v>-1.5873326447249883</c:v>
                </c:pt>
                <c:pt idx="1882">
                  <c:v>-1.5461055997443316</c:v>
                </c:pt>
                <c:pt idx="1883">
                  <c:v>-1.5038883526768312</c:v>
                </c:pt>
                <c:pt idx="1884">
                  <c:v>-1.4607066970225542</c:v>
                </c:pt>
                <c:pt idx="1885">
                  <c:v>-1.4165908203811866</c:v>
                </c:pt>
                <c:pt idx="1886">
                  <c:v>-1.3715694358902044</c:v>
                </c:pt>
                <c:pt idx="1887">
                  <c:v>-1.3256705320782813</c:v>
                </c:pt>
                <c:pt idx="1888">
                  <c:v>-1.2789251803912405</c:v>
                </c:pt>
                <c:pt idx="1889">
                  <c:v>-1.2313648910999009</c:v>
                </c:pt>
                <c:pt idx="1890">
                  <c:v>-1.1830214633546776</c:v>
                </c:pt>
                <c:pt idx="1891">
                  <c:v>-1.1339251574990767</c:v>
                </c:pt>
                <c:pt idx="1892">
                  <c:v>-1.0841100729186453</c:v>
                </c:pt>
                <c:pt idx="1893">
                  <c:v>-1.0336082466320002</c:v>
                </c:pt>
                <c:pt idx="1894">
                  <c:v>-0.98245093738567824</c:v>
                </c:pt>
                <c:pt idx="1895">
                  <c:v>-0.93067360322666781</c:v>
                </c:pt>
                <c:pt idx="1896">
                  <c:v>-0.87831000955355021</c:v>
                </c:pt>
                <c:pt idx="1897">
                  <c:v>-0.82539411670742735</c:v>
                </c:pt>
                <c:pt idx="1898">
                  <c:v>-0.77196115962889522</c:v>
                </c:pt>
                <c:pt idx="1899">
                  <c:v>-0.71804709824842627</c:v>
                </c:pt>
                <c:pt idx="1900">
                  <c:v>-0.66368686254494502</c:v>
                </c:pt>
                <c:pt idx="1901">
                  <c:v>-0.60891583590572118</c:v>
                </c:pt>
                <c:pt idx="1902">
                  <c:v>-0.55377040130606181</c:v>
                </c:pt>
                <c:pt idx="1903">
                  <c:v>-0.49828738554288488</c:v>
                </c:pt>
                <c:pt idx="1904">
                  <c:v>-0.44250230817356501</c:v>
                </c:pt>
                <c:pt idx="1905">
                  <c:v>-0.38645087778885712</c:v>
                </c:pt>
                <c:pt idx="1906">
                  <c:v>-0.33016955882444365</c:v>
                </c:pt>
                <c:pt idx="1907">
                  <c:v>-0.27369558556752149</c:v>
                </c:pt>
                <c:pt idx="1908">
                  <c:v>-0.21706694165966917</c:v>
                </c:pt>
                <c:pt idx="1909">
                  <c:v>-0.16032176513949592</c:v>
                </c:pt>
                <c:pt idx="1910">
                  <c:v>-0.1034965698263324</c:v>
                </c:pt>
                <c:pt idx="1911">
                  <c:v>-4.6627725915196608E-2</c:v>
                </c:pt>
                <c:pt idx="1912">
                  <c:v>1.0247434344284096E-2</c:v>
                </c:pt>
                <c:pt idx="1913">
                  <c:v>6.7090091188768464E-2</c:v>
                </c:pt>
                <c:pt idx="1914">
                  <c:v>0.12386455634173144</c:v>
                </c:pt>
                <c:pt idx="1915">
                  <c:v>0.18053350883144212</c:v>
                </c:pt>
                <c:pt idx="1916">
                  <c:v>0.2370595402642674</c:v>
                </c:pt>
                <c:pt idx="1917">
                  <c:v>0.29340561367981854</c:v>
                </c:pt>
                <c:pt idx="1918">
                  <c:v>0.34953473286757331</c:v>
                </c:pt>
                <c:pt idx="1919">
                  <c:v>0.40541036161826938</c:v>
                </c:pt>
                <c:pt idx="1920">
                  <c:v>0.46099597824781263</c:v>
                </c:pt>
                <c:pt idx="1921">
                  <c:v>0.51625502352212893</c:v>
                </c:pt>
                <c:pt idx="1922">
                  <c:v>0.57115135982243403</c:v>
                </c:pt>
                <c:pt idx="1923">
                  <c:v>0.62564932051599409</c:v>
                </c:pt>
                <c:pt idx="1924">
                  <c:v>0.67971329678016201</c:v>
                </c:pt>
                <c:pt idx="1925">
                  <c:v>0.73330778512578687</c:v>
                </c:pt>
                <c:pt idx="1926">
                  <c:v>0.78639790086485661</c:v>
                </c:pt>
                <c:pt idx="1927">
                  <c:v>0.8389490306288292</c:v>
                </c:pt>
                <c:pt idx="1928">
                  <c:v>0.89092721720176493</c:v>
                </c:pt>
                <c:pt idx="1929">
                  <c:v>0.94229881569044671</c:v>
                </c:pt>
                <c:pt idx="1930">
                  <c:v>0.99302872397703446</c:v>
                </c:pt>
                <c:pt idx="1931">
                  <c:v>1.0430853608740032</c:v>
                </c:pt>
                <c:pt idx="1932">
                  <c:v>1.0924363258213381</c:v>
                </c:pt>
                <c:pt idx="1933">
                  <c:v>1.1410486550246961</c:v>
                </c:pt>
                <c:pt idx="1934">
                  <c:v>1.1888898846406353</c:v>
                </c:pt>
                <c:pt idx="1935">
                  <c:v>1.2359297730170213</c:v>
                </c:pt>
                <c:pt idx="1936">
                  <c:v>1.2821387587617508</c:v>
                </c:pt>
                <c:pt idx="1937">
                  <c:v>1.3274873346721983</c:v>
                </c:pt>
                <c:pt idx="1938">
                  <c:v>1.3719459644209822</c:v>
                </c:pt>
                <c:pt idx="1939">
                  <c:v>1.4154850273845352</c:v>
                </c:pt>
                <c:pt idx="1940">
                  <c:v>1.458075335220778</c:v>
                </c:pt>
                <c:pt idx="1941">
                  <c:v>1.4996898328524495</c:v>
                </c:pt>
                <c:pt idx="1942">
                  <c:v>1.5403020441159674</c:v>
                </c:pt>
                <c:pt idx="1943">
                  <c:v>1.5798854418587653</c:v>
                </c:pt>
                <c:pt idx="1944">
                  <c:v>1.6184139117397676</c:v>
                </c:pt>
                <c:pt idx="1945">
                  <c:v>1.655863407546986</c:v>
                </c:pt>
                <c:pt idx="1946">
                  <c:v>1.692210359651021</c:v>
                </c:pt>
                <c:pt idx="1947">
                  <c:v>1.7274310172559744</c:v>
                </c:pt>
                <c:pt idx="1948">
                  <c:v>1.7615024370598866</c:v>
                </c:pt>
                <c:pt idx="1949">
                  <c:v>1.7944047434834565</c:v>
                </c:pt>
                <c:pt idx="1950">
                  <c:v>1.8261151000201337</c:v>
                </c:pt>
                <c:pt idx="1951">
                  <c:v>1.8566123291955221</c:v>
                </c:pt>
                <c:pt idx="1952">
                  <c:v>1.8858787741999614</c:v>
                </c:pt>
                <c:pt idx="1953">
                  <c:v>1.9138942802057977</c:v>
                </c:pt>
                <c:pt idx="1954">
                  <c:v>1.940641417207186</c:v>
                </c:pt>
                <c:pt idx="1955">
                  <c:v>1.9661039850540896</c:v>
                </c:pt>
                <c:pt idx="1956">
                  <c:v>1.9902669478940926</c:v>
                </c:pt>
                <c:pt idx="1957">
                  <c:v>2.0131135733039893</c:v>
                </c:pt>
                <c:pt idx="1958">
                  <c:v>2.0346290627704167</c:v>
                </c:pt>
                <c:pt idx="1959">
                  <c:v>2.0548018209505918</c:v>
                </c:pt>
                <c:pt idx="1960">
                  <c:v>2.0736173833141716</c:v>
                </c:pt>
                <c:pt idx="1961">
                  <c:v>2.0910641507316279</c:v>
                </c:pt>
                <c:pt idx="1962">
                  <c:v>2.107132498500933</c:v>
                </c:pt>
                <c:pt idx="1963">
                  <c:v>2.1218113698740639</c:v>
                </c:pt>
                <c:pt idx="1964">
                  <c:v>2.1350924825498416</c:v>
                </c:pt>
                <c:pt idx="1965">
                  <c:v>2.1469682266420667</c:v>
                </c:pt>
                <c:pt idx="1966">
                  <c:v>2.1574320854817537</c:v>
                </c:pt>
                <c:pt idx="1967">
                  <c:v>2.1664774507446189</c:v>
                </c:pt>
                <c:pt idx="1968">
                  <c:v>2.1740991358416064</c:v>
                </c:pt>
                <c:pt idx="1969">
                  <c:v>2.1802933871461501</c:v>
                </c:pt>
                <c:pt idx="1970">
                  <c:v>2.1850561601149519</c:v>
                </c:pt>
                <c:pt idx="1971">
                  <c:v>2.1883846210325828</c:v>
                </c:pt>
                <c:pt idx="1972">
                  <c:v>2.1902776998357822</c:v>
                </c:pt>
                <c:pt idx="1973">
                  <c:v>2.1907360735755872</c:v>
                </c:pt>
                <c:pt idx="1974">
                  <c:v>2.1897610162629393</c:v>
                </c:pt>
                <c:pt idx="1975">
                  <c:v>2.187351981020043</c:v>
                </c:pt>
                <c:pt idx="1976">
                  <c:v>2.1835124818937732</c:v>
                </c:pt>
                <c:pt idx="1977">
                  <c:v>2.1782464296123321</c:v>
                </c:pt>
                <c:pt idx="1978">
                  <c:v>2.1715579306066721</c:v>
                </c:pt>
                <c:pt idx="1979">
                  <c:v>2.1634511306483124</c:v>
                </c:pt>
                <c:pt idx="1980">
                  <c:v>2.1539340295176803</c:v>
                </c:pt>
                <c:pt idx="1981">
                  <c:v>2.1430130462931096</c:v>
                </c:pt>
                <c:pt idx="1982">
                  <c:v>2.1306960220246594</c:v>
                </c:pt>
                <c:pt idx="1983">
                  <c:v>2.116991105684467</c:v>
                </c:pt>
                <c:pt idx="1984">
                  <c:v>2.1019100031641864</c:v>
                </c:pt>
                <c:pt idx="1985">
                  <c:v>2.0854625097956494</c:v>
                </c:pt>
                <c:pt idx="1986">
                  <c:v>2.0676600394953653</c:v>
                </c:pt>
                <c:pt idx="1987">
                  <c:v>2.0485156661185977</c:v>
                </c:pt>
                <c:pt idx="1988">
                  <c:v>2.0280441042781261</c:v>
                </c:pt>
                <c:pt idx="1989">
                  <c:v>2.0062577117786695</c:v>
                </c:pt>
                <c:pt idx="1990">
                  <c:v>1.9831722851934228</c:v>
                </c:pt>
                <c:pt idx="1991">
                  <c:v>1.9588050396082231</c:v>
                </c:pt>
                <c:pt idx="1992">
                  <c:v>1.9331733677760594</c:v>
                </c:pt>
                <c:pt idx="1993">
                  <c:v>1.9062946654077451</c:v>
                </c:pt>
                <c:pt idx="1994">
                  <c:v>1.8781867368280496</c:v>
                </c:pt>
                <c:pt idx="1995">
                  <c:v>1.8488693969014407</c:v>
                </c:pt>
                <c:pt idx="1996">
                  <c:v>1.8183628319489726</c:v>
                </c:pt>
                <c:pt idx="1997">
                  <c:v>1.7866874440374836</c:v>
                </c:pt>
                <c:pt idx="1998">
                  <c:v>1.7538654190686398</c:v>
                </c:pt>
                <c:pt idx="1999">
                  <c:v>1.7199196082363524</c:v>
                </c:pt>
                <c:pt idx="2000">
                  <c:v>1.6848739746453276</c:v>
                </c:pt>
                <c:pt idx="2001">
                  <c:v>1.6487512664036887</c:v>
                </c:pt>
                <c:pt idx="2002">
                  <c:v>1.6115772469429217</c:v>
                </c:pt>
                <c:pt idx="2003">
                  <c:v>1.5733775086320103</c:v>
                </c:pt>
                <c:pt idx="2004">
                  <c:v>1.5341761043874327</c:v>
                </c:pt>
                <c:pt idx="2005">
                  <c:v>1.4940015005629805</c:v>
                </c:pt>
                <c:pt idx="2006">
                  <c:v>1.4528807091270899</c:v>
                </c:pt>
                <c:pt idx="2007">
                  <c:v>1.4108400382456543</c:v>
                </c:pt>
                <c:pt idx="2008">
                  <c:v>1.3679089005267324</c:v>
                </c:pt>
                <c:pt idx="2009">
                  <c:v>1.3241171696365455</c:v>
                </c:pt>
                <c:pt idx="2010">
                  <c:v>1.2794950310510367</c:v>
                </c:pt>
                <c:pt idx="2011">
                  <c:v>1.23407115505534</c:v>
                </c:pt>
                <c:pt idx="2012">
                  <c:v>1.1878780752665365</c:v>
                </c:pt>
                <c:pt idx="2013">
                  <c:v>1.1409462878872598</c:v>
                </c:pt>
                <c:pt idx="2014">
                  <c:v>1.0933055364503486</c:v>
                </c:pt>
                <c:pt idx="2015">
                  <c:v>1.0449897900291467</c:v>
                </c:pt>
                <c:pt idx="2016">
                  <c:v>0.99603135191351511</c:v>
                </c:pt>
                <c:pt idx="2017">
                  <c:v>0.94646274781262496</c:v>
                </c:pt>
                <c:pt idx="2018">
                  <c:v>0.89631780611070788</c:v>
                </c:pt>
                <c:pt idx="2019">
                  <c:v>0.84563110884280279</c:v>
                </c:pt>
                <c:pt idx="2020">
                  <c:v>0.79443623732456981</c:v>
                </c:pt>
                <c:pt idx="2021">
                  <c:v>0.74276725607005245</c:v>
                </c:pt>
                <c:pt idx="2022">
                  <c:v>0.69065925951455809</c:v>
                </c:pt>
                <c:pt idx="2023">
                  <c:v>0.63814781677741539</c:v>
                </c:pt>
                <c:pt idx="2024">
                  <c:v>0.58526722111511842</c:v>
                </c:pt>
                <c:pt idx="2025">
                  <c:v>0.53205198669391951</c:v>
                </c:pt>
                <c:pt idx="2026">
                  <c:v>0.47853741588584697</c:v>
                </c:pt>
                <c:pt idx="2027">
                  <c:v>0.42475961374476062</c:v>
                </c:pt>
                <c:pt idx="2028">
                  <c:v>0.37075546796309033</c:v>
                </c:pt>
                <c:pt idx="2029">
                  <c:v>0.31656205435295703</c:v>
                </c:pt>
                <c:pt idx="2030">
                  <c:v>0.26221485865242972</c:v>
                </c:pt>
                <c:pt idx="2031">
                  <c:v>0.20774925752730081</c:v>
                </c:pt>
                <c:pt idx="2032">
                  <c:v>0.15320162464057918</c:v>
                </c:pt>
                <c:pt idx="2033">
                  <c:v>9.8609856486134642E-2</c:v>
                </c:pt>
                <c:pt idx="2034">
                  <c:v>4.4008753746173995E-2</c:v>
                </c:pt>
                <c:pt idx="2035">
                  <c:v>-1.0565214185130654E-2</c:v>
                </c:pt>
                <c:pt idx="2036">
                  <c:v>-6.5075454149997658E-2</c:v>
                </c:pt>
                <c:pt idx="2037">
                  <c:v>-0.11948570777389163</c:v>
                </c:pt>
                <c:pt idx="2038">
                  <c:v>-0.17375972049089561</c:v>
                </c:pt>
                <c:pt idx="2039">
                  <c:v>-0.22786166052054499</c:v>
                </c:pt>
                <c:pt idx="2040">
                  <c:v>-0.28175567313465477</c:v>
                </c:pt>
                <c:pt idx="2041">
                  <c:v>-0.33540582834162591</c:v>
                </c:pt>
                <c:pt idx="2042">
                  <c:v>-0.38877657982895497</c:v>
                </c:pt>
                <c:pt idx="2043">
                  <c:v>-0.44183281412830122</c:v>
                </c:pt>
                <c:pt idx="2044">
                  <c:v>-0.49453943725109722</c:v>
                </c:pt>
                <c:pt idx="2045">
                  <c:v>-0.54686142204115873</c:v>
                </c:pt>
                <c:pt idx="2046">
                  <c:v>-0.59876432148879666</c:v>
                </c:pt>
                <c:pt idx="2047">
                  <c:v>-0.65021392111341758</c:v>
                </c:pt>
                <c:pt idx="2048">
                  <c:v>-0.70117662367804734</c:v>
                </c:pt>
                <c:pt idx="2049">
                  <c:v>-0.7516191052587563</c:v>
                </c:pt>
                <c:pt idx="2050">
                  <c:v>-0.80150654561418833</c:v>
                </c:pt>
                <c:pt idx="2051">
                  <c:v>-0.85080760627475371</c:v>
                </c:pt>
                <c:pt idx="2052">
                  <c:v>-0.89949009019185877</c:v>
                </c:pt>
                <c:pt idx="2053">
                  <c:v>-0.94752119784566136</c:v>
                </c:pt>
                <c:pt idx="2054">
                  <c:v>-0.99486859041746489</c:v>
                </c:pt>
                <c:pt idx="2055">
                  <c:v>-1.04150211203482</c:v>
                </c:pt>
                <c:pt idx="2056">
                  <c:v>-1.087392247862538</c:v>
                </c:pt>
                <c:pt idx="2057">
                  <c:v>-1.1325094980718964</c:v>
                </c:pt>
                <c:pt idx="2058">
                  <c:v>-1.176824294583565</c:v>
                </c:pt>
                <c:pt idx="2059">
                  <c:v>-1.2203069459707787</c:v>
                </c:pt>
                <c:pt idx="2060">
                  <c:v>-1.262928154128959</c:v>
                </c:pt>
                <c:pt idx="2061">
                  <c:v>-1.304660715368342</c:v>
                </c:pt>
                <c:pt idx="2062">
                  <c:v>-1.3454779661890233</c:v>
                </c:pt>
                <c:pt idx="2063">
                  <c:v>-1.3853531535219632</c:v>
                </c:pt>
                <c:pt idx="2064">
                  <c:v>-1.4242598986899924</c:v>
                </c:pt>
                <c:pt idx="2065">
                  <c:v>-1.4621738529027399</c:v>
                </c:pt>
                <c:pt idx="2066">
                  <c:v>-1.4990711059045225</c:v>
                </c:pt>
                <c:pt idx="2067">
                  <c:v>-1.534927528436153</c:v>
                </c:pt>
                <c:pt idx="2068">
                  <c:v>-1.5697197611229383</c:v>
                </c:pt>
                <c:pt idx="2069">
                  <c:v>-1.6034274749474722</c:v>
                </c:pt>
                <c:pt idx="2070">
                  <c:v>-1.6360273428599463</c:v>
                </c:pt>
                <c:pt idx="2071">
                  <c:v>-1.6674976600141695</c:v>
                </c:pt>
                <c:pt idx="2072">
                  <c:v>-1.6978202056925986</c:v>
                </c:pt>
                <c:pt idx="2073">
                  <c:v>-1.7269742249321547</c:v>
                </c:pt>
                <c:pt idx="2074">
                  <c:v>-1.7549416516880088</c:v>
                </c:pt>
                <c:pt idx="2075">
                  <c:v>-1.7817056142073295</c:v>
                </c:pt>
                <c:pt idx="2076">
                  <c:v>-1.8072503698262077</c:v>
                </c:pt>
                <c:pt idx="2077">
                  <c:v>-1.8315584444713349</c:v>
                </c:pt>
                <c:pt idx="2078">
                  <c:v>-1.8546142635259744</c:v>
                </c:pt>
                <c:pt idx="2079">
                  <c:v>-1.8764054214907573</c:v>
                </c:pt>
                <c:pt idx="2080">
                  <c:v>-1.8969166100400043</c:v>
                </c:pt>
                <c:pt idx="2081">
                  <c:v>-1.9161353530393532</c:v>
                </c:pt>
                <c:pt idx="2082">
                  <c:v>-1.9340511160154745</c:v>
                </c:pt>
                <c:pt idx="2083">
                  <c:v>-1.950651900139819</c:v>
                </c:pt>
                <c:pt idx="2084">
                  <c:v>-1.9659284491923574</c:v>
                </c:pt>
                <c:pt idx="2085">
                  <c:v>-1.9798721480140682</c:v>
                </c:pt>
                <c:pt idx="2086">
                  <c:v>-1.9924754438069059</c:v>
                </c:pt>
                <c:pt idx="2087">
                  <c:v>-2.003730661771892</c:v>
                </c:pt>
                <c:pt idx="2088">
                  <c:v>-2.0136315190231482</c:v>
                </c:pt>
                <c:pt idx="2089">
                  <c:v>-2.022173136351169</c:v>
                </c:pt>
                <c:pt idx="2090">
                  <c:v>-2.0293503148917305</c:v>
                </c:pt>
                <c:pt idx="2091">
                  <c:v>-2.0351590384308205</c:v>
                </c:pt>
                <c:pt idx="2092">
                  <c:v>-2.0395970268008785</c:v>
                </c:pt>
                <c:pt idx="2093">
                  <c:v>-2.0426637199262996</c:v>
                </c:pt>
                <c:pt idx="2094">
                  <c:v>-2.0443591282636882</c:v>
                </c:pt>
                <c:pt idx="2095">
                  <c:v>-2.0446814155586561</c:v>
                </c:pt>
                <c:pt idx="2096">
                  <c:v>-2.0436327812753317</c:v>
                </c:pt>
                <c:pt idx="2097">
                  <c:v>-2.0412157969794329</c:v>
                </c:pt>
                <c:pt idx="2098">
                  <c:v>-2.0374332059960958</c:v>
                </c:pt>
                <c:pt idx="2099">
                  <c:v>-2.0322877676938207</c:v>
                </c:pt>
                <c:pt idx="2100">
                  <c:v>-2.0257860728083794</c:v>
                </c:pt>
                <c:pt idx="2101">
                  <c:v>-2.0179331093964756</c:v>
                </c:pt>
                <c:pt idx="2102">
                  <c:v>-2.0087352661829803</c:v>
                </c:pt>
                <c:pt idx="2103">
                  <c:v>-1.9981992191932649</c:v>
                </c:pt>
                <c:pt idx="2104">
                  <c:v>-1.9863351814407015</c:v>
                </c:pt>
                <c:pt idx="2105">
                  <c:v>-1.973151436145278</c:v>
                </c:pt>
                <c:pt idx="2106">
                  <c:v>-1.9586578665835424</c:v>
                </c:pt>
                <c:pt idx="2107">
                  <c:v>-1.9428659981553422</c:v>
                </c:pt>
                <c:pt idx="2108">
                  <c:v>-1.9257889799220897</c:v>
                </c:pt>
                <c:pt idx="2109">
                  <c:v>-1.9074375877672016</c:v>
                </c:pt>
                <c:pt idx="2110">
                  <c:v>-1.887826020704902</c:v>
                </c:pt>
                <c:pt idx="2111">
                  <c:v>-1.866969881362478</c:v>
                </c:pt>
                <c:pt idx="2112">
                  <c:v>-1.8448849358782962</c:v>
                </c:pt>
                <c:pt idx="2113">
                  <c:v>-1.8215869399414693</c:v>
                </c:pt>
                <c:pt idx="2114">
                  <c:v>-1.7970920452014314</c:v>
                </c:pt>
                <c:pt idx="2115">
                  <c:v>-1.7714184019518397</c:v>
                </c:pt>
                <c:pt idx="2116">
                  <c:v>-1.7445845208097781</c:v>
                </c:pt>
                <c:pt idx="2117">
                  <c:v>-1.7166091177709208</c:v>
                </c:pt>
                <c:pt idx="2118">
                  <c:v>-1.687512683068187</c:v>
                </c:pt>
                <c:pt idx="2119">
                  <c:v>-1.6573163634016894</c:v>
                </c:pt>
                <c:pt idx="2120">
                  <c:v>-1.6260424093326757</c:v>
                </c:pt>
                <c:pt idx="2121">
                  <c:v>-1.5937118491539302</c:v>
                </c:pt>
                <c:pt idx="2122">
                  <c:v>-1.5603487199894759</c:v>
                </c:pt>
                <c:pt idx="2123">
                  <c:v>-1.5259768821902886</c:v>
                </c:pt>
                <c:pt idx="2124">
                  <c:v>-1.4906186517270714</c:v>
                </c:pt>
                <c:pt idx="2125">
                  <c:v>-1.4543007538639736</c:v>
                </c:pt>
                <c:pt idx="2126">
                  <c:v>-1.4170484561203942</c:v>
                </c:pt>
                <c:pt idx="2127">
                  <c:v>-1.378886319638591</c:v>
                </c:pt>
                <c:pt idx="2128">
                  <c:v>-1.3398420082130578</c:v>
                </c:pt>
                <c:pt idx="2129">
                  <c:v>-1.2999436456908553</c:v>
                </c:pt>
                <c:pt idx="2130">
                  <c:v>-1.2592196675067715</c:v>
                </c:pt>
                <c:pt idx="2131">
                  <c:v>-1.217696994465074</c:v>
                </c:pt>
                <c:pt idx="2132">
                  <c:v>-1.1754064120434424</c:v>
                </c:pt>
                <c:pt idx="2133">
                  <c:v>-1.1323766704255636</c:v>
                </c:pt>
                <c:pt idx="2134">
                  <c:v>-1.0886357700228904</c:v>
                </c:pt>
                <c:pt idx="2135">
                  <c:v>-1.0442159404595146</c:v>
                </c:pt>
                <c:pt idx="2136">
                  <c:v>-0.99914775001969269</c:v>
                </c:pt>
                <c:pt idx="2137">
                  <c:v>-0.95346199461938186</c:v>
                </c:pt>
                <c:pt idx="2138">
                  <c:v>-0.90719077882683918</c:v>
                </c:pt>
                <c:pt idx="2139">
                  <c:v>-0.86036696759945075</c:v>
                </c:pt>
                <c:pt idx="2140">
                  <c:v>-0.81302243267068819</c:v>
                </c:pt>
                <c:pt idx="2141">
                  <c:v>-0.76518953722015348</c:v>
                </c:pt>
                <c:pt idx="2142">
                  <c:v>-0.71690168334417104</c:v>
                </c:pt>
                <c:pt idx="2143">
                  <c:v>-0.66819275756080609</c:v>
                </c:pt>
                <c:pt idx="2144">
                  <c:v>-0.61909538100009864</c:v>
                </c:pt>
                <c:pt idx="2145">
                  <c:v>-0.56964240690761736</c:v>
                </c:pt>
                <c:pt idx="2146">
                  <c:v>-0.51986748866551324</c:v>
                </c:pt>
                <c:pt idx="2147">
                  <c:v>-0.46980509498705636</c:v>
                </c:pt>
                <c:pt idx="2148">
                  <c:v>-0.41949049058514692</c:v>
                </c:pt>
                <c:pt idx="2149">
                  <c:v>-0.36895914235809851</c:v>
                </c:pt>
                <c:pt idx="2150">
                  <c:v>-0.31824494189318103</c:v>
                </c:pt>
                <c:pt idx="2151">
                  <c:v>-0.26738168715808552</c:v>
                </c:pt>
                <c:pt idx="2152">
                  <c:v>-0.21640418925202057</c:v>
                </c:pt>
                <c:pt idx="2153">
                  <c:v>-0.16534879891279392</c:v>
                </c:pt>
                <c:pt idx="2154">
                  <c:v>-0.11424878853904305</c:v>
                </c:pt>
                <c:pt idx="2155">
                  <c:v>-6.3139117370050138E-2</c:v>
                </c:pt>
                <c:pt idx="2156">
                  <c:v>-1.2054887184115575E-2</c:v>
                </c:pt>
                <c:pt idx="2157">
                  <c:v>3.896911561072755E-2</c:v>
                </c:pt>
                <c:pt idx="2158">
                  <c:v>8.9898088374206528E-2</c:v>
                </c:pt>
                <c:pt idx="2159">
                  <c:v>0.14069763059282822</c:v>
                </c:pt>
                <c:pt idx="2160">
                  <c:v>0.19133329753873785</c:v>
                </c:pt>
                <c:pt idx="2161">
                  <c:v>0.24177054735704362</c:v>
                </c:pt>
                <c:pt idx="2162">
                  <c:v>0.29197519942153077</c:v>
                </c:pt>
                <c:pt idx="2163">
                  <c:v>0.3419134829240516</c:v>
                </c:pt>
                <c:pt idx="2164">
                  <c:v>0.3915516229457579</c:v>
                </c:pt>
                <c:pt idx="2165">
                  <c:v>0.44085588725660296</c:v>
                </c:pt>
                <c:pt idx="2166">
                  <c:v>0.48979309908799112</c:v>
                </c:pt>
                <c:pt idx="2167">
                  <c:v>0.53833028898585833</c:v>
                </c:pt>
                <c:pt idx="2168">
                  <c:v>0.58643507900770309</c:v>
                </c:pt>
                <c:pt idx="2169">
                  <c:v>0.63407533828693929</c:v>
                </c:pt>
                <c:pt idx="2170">
                  <c:v>0.6812174129095363</c:v>
                </c:pt>
                <c:pt idx="2171">
                  <c:v>0.7278311035234567</c:v>
                </c:pt>
                <c:pt idx="2172">
                  <c:v>0.7738853245207935</c:v>
                </c:pt>
                <c:pt idx="2173">
                  <c:v>0.81934835969144171</c:v>
                </c:pt>
                <c:pt idx="2174">
                  <c:v>0.86418892495492183</c:v>
                </c:pt>
                <c:pt idx="2175">
                  <c:v>0.90837789017816328</c:v>
                </c:pt>
                <c:pt idx="2176">
                  <c:v>0.95188673685289182</c:v>
                </c:pt>
                <c:pt idx="2177">
                  <c:v>0.99468693166502165</c:v>
                </c:pt>
                <c:pt idx="2178">
                  <c:v>1.0367498428516657</c:v>
                </c:pt>
                <c:pt idx="2179">
                  <c:v>1.0780466847325048</c:v>
                </c:pt>
                <c:pt idx="2180">
                  <c:v>1.1185490340217181</c:v>
                </c:pt>
                <c:pt idx="2181">
                  <c:v>1.1582305305776091</c:v>
                </c:pt>
                <c:pt idx="2182">
                  <c:v>1.1970653228487806</c:v>
                </c:pt>
                <c:pt idx="2183">
                  <c:v>1.2350274378011714</c:v>
                </c:pt>
                <c:pt idx="2184">
                  <c:v>1.2720912445796222</c:v>
                </c:pt>
                <c:pt idx="2185">
                  <c:v>1.3082331097184638</c:v>
                </c:pt>
                <c:pt idx="2186">
                  <c:v>1.3434298055198557</c:v>
                </c:pt>
                <c:pt idx="2187">
                  <c:v>1.3776578522610978</c:v>
                </c:pt>
                <c:pt idx="2188">
                  <c:v>1.4108945068434362</c:v>
                </c:pt>
                <c:pt idx="2189">
                  <c:v>1.443120023040666</c:v>
                </c:pt>
                <c:pt idx="2190">
                  <c:v>1.4743116229008295</c:v>
                </c:pt>
                <c:pt idx="2191">
                  <c:v>1.5044481167887716</c:v>
                </c:pt>
                <c:pt idx="2192">
                  <c:v>1.5335117651332624</c:v>
                </c:pt>
                <c:pt idx="2193">
                  <c:v>1.5614822598903861</c:v>
                </c:pt>
                <c:pt idx="2194">
                  <c:v>1.5883419475604708</c:v>
                </c:pt>
                <c:pt idx="2195">
                  <c:v>1.614074334430514</c:v>
                </c:pt>
                <c:pt idx="2196">
                  <c:v>1.6386640212554142</c:v>
                </c:pt>
                <c:pt idx="2197">
                  <c:v>1.6620938426596685</c:v>
                </c:pt>
                <c:pt idx="2198">
                  <c:v>1.6843484979190169</c:v>
                </c:pt>
                <c:pt idx="2199">
                  <c:v>1.7054158205524397</c:v>
                </c:pt>
                <c:pt idx="2200">
                  <c:v>1.7252807063257094</c:v>
                </c:pt>
                <c:pt idx="2201">
                  <c:v>1.7439308482315397</c:v>
                </c:pt>
                <c:pt idx="2202">
                  <c:v>1.7613558459378493</c:v>
                </c:pt>
                <c:pt idx="2203">
                  <c:v>1.7775437997654759</c:v>
                </c:pt>
                <c:pt idx="2204">
                  <c:v>1.7924855176616925</c:v>
                </c:pt>
                <c:pt idx="2205">
                  <c:v>1.8061724136779922</c:v>
                </c:pt>
                <c:pt idx="2206">
                  <c:v>1.8185969293110118</c:v>
                </c:pt>
                <c:pt idx="2207">
                  <c:v>1.8297513491970157</c:v>
                </c:pt>
                <c:pt idx="2208">
                  <c:v>1.8396293150979548</c:v>
                </c:pt>
                <c:pt idx="2209">
                  <c:v>1.848225837752058</c:v>
                </c:pt>
                <c:pt idx="2210">
                  <c:v>1.8555355736455681</c:v>
                </c:pt>
                <c:pt idx="2211">
                  <c:v>1.861554327435639</c:v>
                </c:pt>
                <c:pt idx="2212">
                  <c:v>1.8662796054799495</c:v>
                </c:pt>
                <c:pt idx="2213">
                  <c:v>1.8697106000305728</c:v>
                </c:pt>
                <c:pt idx="2214">
                  <c:v>1.8718470398377589</c:v>
                </c:pt>
                <c:pt idx="2215">
                  <c:v>1.872686773085142</c:v>
                </c:pt>
                <c:pt idx="2216">
                  <c:v>1.8722316500125626</c:v>
                </c:pt>
                <c:pt idx="2217">
                  <c:v>1.8704838595071624</c:v>
                </c:pt>
                <c:pt idx="2218">
                  <c:v>1.8674457289839144</c:v>
                </c:pt>
                <c:pt idx="2219">
                  <c:v>1.8631195689067004</c:v>
                </c:pt>
                <c:pt idx="2220">
                  <c:v>1.8575114883638211</c:v>
                </c:pt>
                <c:pt idx="2221">
                  <c:v>1.8506259612874096</c:v>
                </c:pt>
                <c:pt idx="2222">
                  <c:v>1.8424688300806218</c:v>
                </c:pt>
                <c:pt idx="2223">
                  <c:v>1.833046192543784</c:v>
                </c:pt>
                <c:pt idx="2224">
                  <c:v>1.8223676518695915</c:v>
                </c:pt>
                <c:pt idx="2225">
                  <c:v>1.8104408501830072</c:v>
                </c:pt>
                <c:pt idx="2226">
                  <c:v>1.797274998726017</c:v>
                </c:pt>
                <c:pt idx="2227">
                  <c:v>1.7828809202724449</c:v>
                </c:pt>
                <c:pt idx="2228">
                  <c:v>1.7672710310274753</c:v>
                </c:pt>
                <c:pt idx="2229">
                  <c:v>1.7504553441622819</c:v>
                </c:pt>
                <c:pt idx="2230">
                  <c:v>1.7324472665097419</c:v>
                </c:pt>
                <c:pt idx="2231">
                  <c:v>1.713261579446254</c:v>
                </c:pt>
                <c:pt idx="2232">
                  <c:v>1.692913199201652</c:v>
                </c:pt>
                <c:pt idx="2233">
                  <c:v>1.6714170033228886</c:v>
                </c:pt>
                <c:pt idx="2234">
                  <c:v>1.6487882375197263</c:v>
                </c:pt>
                <c:pt idx="2235">
                  <c:v>1.6250441187963613</c:v>
                </c:pt>
                <c:pt idx="2236">
                  <c:v>1.6002021975898915</c:v>
                </c:pt>
                <c:pt idx="2237">
                  <c:v>1.5742802032962593</c:v>
                </c:pt>
                <c:pt idx="2238">
                  <c:v>1.5472976136104295</c:v>
                </c:pt>
                <c:pt idx="2239">
                  <c:v>1.519274537248988</c:v>
                </c:pt>
                <c:pt idx="2240">
                  <c:v>1.4902321618472472</c:v>
                </c:pt>
                <c:pt idx="2241">
                  <c:v>1.4601904283430827</c:v>
                </c:pt>
                <c:pt idx="2242">
                  <c:v>1.4291722626004033</c:v>
                </c:pt>
                <c:pt idx="2243">
                  <c:v>1.3972003903383405</c:v>
                </c:pt>
                <c:pt idx="2244">
                  <c:v>1.3642959700671673</c:v>
                </c:pt>
                <c:pt idx="2245">
                  <c:v>1.3304845473145377</c:v>
                </c:pt>
                <c:pt idx="2246">
                  <c:v>1.2957901881489267</c:v>
                </c:pt>
                <c:pt idx="2247">
                  <c:v>1.2602362311176252</c:v>
                </c:pt>
                <c:pt idx="2248">
                  <c:v>1.2238490968552409</c:v>
                </c:pt>
                <c:pt idx="2249">
                  <c:v>1.1866556460712487</c:v>
                </c:pt>
                <c:pt idx="2250">
                  <c:v>1.1486830316805701</c:v>
                </c:pt>
                <c:pt idx="2251">
                  <c:v>1.109956873188332</c:v>
                </c:pt>
                <c:pt idx="2252">
                  <c:v>1.07050663660439</c:v>
                </c:pt>
                <c:pt idx="2253">
                  <c:v>1.0303597350936333</c:v>
                </c:pt>
                <c:pt idx="2254">
                  <c:v>0.98954281512234898</c:v>
                </c:pt>
                <c:pt idx="2255">
                  <c:v>0.9480867360743146</c:v>
                </c:pt>
                <c:pt idx="2256">
                  <c:v>0.90602068033580929</c:v>
                </c:pt>
                <c:pt idx="2257">
                  <c:v>0.86337404291073017</c:v>
                </c:pt>
                <c:pt idx="2258">
                  <c:v>0.82017751309032871</c:v>
                </c:pt>
                <c:pt idx="2259">
                  <c:v>0.7764625268449562</c:v>
                </c:pt>
                <c:pt idx="2260">
                  <c:v>0.73225951387046539</c:v>
                </c:pt>
                <c:pt idx="2261">
                  <c:v>0.68759938292306177</c:v>
                </c:pt>
                <c:pt idx="2262">
                  <c:v>0.64251406995892524</c:v>
                </c:pt>
                <c:pt idx="2263">
                  <c:v>0.59703598431266547</c:v>
                </c:pt>
                <c:pt idx="2264">
                  <c:v>0.55119625956450191</c:v>
                </c:pt>
                <c:pt idx="2265">
                  <c:v>0.50502625172482773</c:v>
                </c:pt>
                <c:pt idx="2266">
                  <c:v>0.45855810793926821</c:v>
                </c:pt>
                <c:pt idx="2267">
                  <c:v>0.41182478237019954</c:v>
                </c:pt>
                <c:pt idx="2268">
                  <c:v>0.36486001755500597</c:v>
                </c:pt>
                <c:pt idx="2269">
                  <c:v>0.31769775128385275</c:v>
                </c:pt>
                <c:pt idx="2270">
                  <c:v>0.27037033979733244</c:v>
                </c:pt>
                <c:pt idx="2271">
                  <c:v>0.22291004017364544</c:v>
                </c:pt>
                <c:pt idx="2272">
                  <c:v>0.17535011777697357</c:v>
                </c:pt>
                <c:pt idx="2273">
                  <c:v>0.127725373462652</c:v>
                </c:pt>
                <c:pt idx="2274">
                  <c:v>8.0067526298696207E-2</c:v>
                </c:pt>
                <c:pt idx="2275">
                  <c:v>3.2409979444871617E-2</c:v>
                </c:pt>
                <c:pt idx="2276">
                  <c:v>-1.5213723449090335E-2</c:v>
                </c:pt>
                <c:pt idx="2277">
                  <c:v>-6.2770355453422175E-2</c:v>
                </c:pt>
                <c:pt idx="2278">
                  <c:v>-0.11022667405671704</c:v>
                </c:pt>
                <c:pt idx="2279">
                  <c:v>-0.15754983882674664</c:v>
                </c:pt>
                <c:pt idx="2280">
                  <c:v>-0.20470696437220992</c:v>
                </c:pt>
                <c:pt idx="2281">
                  <c:v>-0.2516650667343473</c:v>
                </c:pt>
                <c:pt idx="2282">
                  <c:v>-0.29839152104861189</c:v>
                </c:pt>
                <c:pt idx="2283">
                  <c:v>-0.34485410944213535</c:v>
                </c:pt>
                <c:pt idx="2284">
                  <c:v>-0.39102060641531106</c:v>
                </c:pt>
                <c:pt idx="2285">
                  <c:v>-0.4368588249542486</c:v>
                </c:pt>
                <c:pt idx="2286">
                  <c:v>-0.48233712861943767</c:v>
                </c:pt>
                <c:pt idx="2287">
                  <c:v>-0.52742408271792718</c:v>
                </c:pt>
                <c:pt idx="2288">
                  <c:v>-0.5720888378231318</c:v>
                </c:pt>
                <c:pt idx="2289">
                  <c:v>-0.61630078466559013</c:v>
                </c:pt>
                <c:pt idx="2290">
                  <c:v>-0.66002778334062528</c:v>
                </c:pt>
                <c:pt idx="2291">
                  <c:v>-0.70324114025243745</c:v>
                </c:pt>
                <c:pt idx="2292">
                  <c:v>-0.74591126663638019</c:v>
                </c:pt>
                <c:pt idx="2293">
                  <c:v>-0.78800793355739995</c:v>
                </c:pt>
                <c:pt idx="2294">
                  <c:v>-0.82950133399187687</c:v>
                </c:pt>
                <c:pt idx="2295">
                  <c:v>-0.87036380400120472</c:v>
                </c:pt>
                <c:pt idx="2296">
                  <c:v>-0.91056827977063926</c:v>
                </c:pt>
                <c:pt idx="2297">
                  <c:v>-0.95008767054628895</c:v>
                </c:pt>
                <c:pt idx="2298">
                  <c:v>-0.98889477436636042</c:v>
                </c:pt>
                <c:pt idx="2299">
                  <c:v>-1.0269622219730952</c:v>
                </c:pt>
                <c:pt idx="2300">
                  <c:v>-1.0642629925123919</c:v>
                </c:pt>
                <c:pt idx="2301">
                  <c:v>-1.1007721136783217</c:v>
                </c:pt>
                <c:pt idx="2302">
                  <c:v>-1.1364651065615867</c:v>
                </c:pt>
                <c:pt idx="2303">
                  <c:v>-1.1713173549865905</c:v>
                </c:pt>
                <c:pt idx="2304">
                  <c:v>-1.2053045685910326</c:v>
                </c:pt>
                <c:pt idx="2305">
                  <c:v>-1.2384044374626257</c:v>
                </c:pt>
                <c:pt idx="2306">
                  <c:v>-1.2705950399521282</c:v>
                </c:pt>
                <c:pt idx="2307">
                  <c:v>-1.3018541843240763</c:v>
                </c:pt>
                <c:pt idx="2308">
                  <c:v>-1.3321603968577189</c:v>
                </c:pt>
                <c:pt idx="2309">
                  <c:v>-1.3614951815572669</c:v>
                </c:pt>
                <c:pt idx="2310">
                  <c:v>-1.3898369910242381</c:v>
                </c:pt>
                <c:pt idx="2311">
                  <c:v>-1.4171658459805843</c:v>
                </c:pt>
                <c:pt idx="2312">
                  <c:v>-1.4434651965060743</c:v>
                </c:pt>
                <c:pt idx="2313">
                  <c:v>-1.4687159030019354</c:v>
                </c:pt>
                <c:pt idx="2314">
                  <c:v>-1.4929014587184044</c:v>
                </c:pt>
                <c:pt idx="2315">
                  <c:v>-1.5160064945181448</c:v>
                </c:pt>
                <c:pt idx="2316">
                  <c:v>-1.5380167130891615</c:v>
                </c:pt>
                <c:pt idx="2317">
                  <c:v>-1.5589160278889704</c:v>
                </c:pt>
                <c:pt idx="2318">
                  <c:v>-1.5786901934798101</c:v>
                </c:pt>
                <c:pt idx="2319">
                  <c:v>-1.5973280746853884</c:v>
                </c:pt>
                <c:pt idx="2320">
                  <c:v>-1.6148155741705532</c:v>
                </c:pt>
                <c:pt idx="2321">
                  <c:v>-1.6311413670091186</c:v>
                </c:pt>
                <c:pt idx="2322">
                  <c:v>-1.6462960097316324</c:v>
                </c:pt>
                <c:pt idx="2323">
                  <c:v>-1.6602685339143251</c:v>
                </c:pt>
                <c:pt idx="2324">
                  <c:v>-1.6730506527760236</c:v>
                </c:pt>
                <c:pt idx="2325">
                  <c:v>-1.6846346592914883</c:v>
                </c:pt>
                <c:pt idx="2326">
                  <c:v>-1.6950138471801945</c:v>
                </c:pt>
                <c:pt idx="2327">
                  <c:v>-1.70418132626125</c:v>
                </c:pt>
                <c:pt idx="2328">
                  <c:v>-1.7121315361123839</c:v>
                </c:pt>
                <c:pt idx="2329">
                  <c:v>-1.7188602576061927</c:v>
                </c:pt>
                <c:pt idx="2330">
                  <c:v>-1.7243628893805674</c:v>
                </c:pt>
                <c:pt idx="2331">
                  <c:v>-1.7286359499730366</c:v>
                </c:pt>
                <c:pt idx="2332">
                  <c:v>-1.731677631075013</c:v>
                </c:pt>
                <c:pt idx="2333">
                  <c:v>-1.7334877814634935</c:v>
                </c:pt>
                <c:pt idx="2334">
                  <c:v>-1.7340667573558732</c:v>
                </c:pt>
                <c:pt idx="2335">
                  <c:v>-1.7334130051096432</c:v>
                </c:pt>
                <c:pt idx="2336">
                  <c:v>-1.7315289436230901</c:v>
                </c:pt>
                <c:pt idx="2337">
                  <c:v>-1.7284173007178565</c:v>
                </c:pt>
                <c:pt idx="2338">
                  <c:v>-1.7240809128244596</c:v>
                </c:pt>
                <c:pt idx="2339">
                  <c:v>-1.7185225693221495</c:v>
                </c:pt>
                <c:pt idx="2340">
                  <c:v>-1.7117488279468269</c:v>
                </c:pt>
                <c:pt idx="2341">
                  <c:v>-1.7037645808566821</c:v>
                </c:pt>
                <c:pt idx="2342">
                  <c:v>-1.6945760581194678</c:v>
                </c:pt>
                <c:pt idx="2343">
                  <c:v>-1.6841897145125901</c:v>
                </c:pt>
                <c:pt idx="2344">
                  <c:v>-1.6726154794061261</c:v>
                </c:pt>
                <c:pt idx="2345">
                  <c:v>-1.6598612902045422</c:v>
                </c:pt>
                <c:pt idx="2346">
                  <c:v>-1.645936622447151</c:v>
                </c:pt>
                <c:pt idx="2347">
                  <c:v>-1.6308525321526988</c:v>
                </c:pt>
                <c:pt idx="2348">
                  <c:v>-1.614621637662542</c:v>
                </c:pt>
                <c:pt idx="2349">
                  <c:v>-1.597254123132992</c:v>
                </c:pt>
                <c:pt idx="2350">
                  <c:v>-1.5787635352027374</c:v>
                </c:pt>
                <c:pt idx="2351">
                  <c:v>-1.5591647638602819</c:v>
                </c:pt>
                <c:pt idx="2352">
                  <c:v>-1.5384728027535055</c:v>
                </c:pt>
                <c:pt idx="2353">
                  <c:v>-1.5167025756668897</c:v>
                </c:pt>
                <c:pt idx="2354">
                  <c:v>-1.4938693433947032</c:v>
                </c:pt>
                <c:pt idx="2355">
                  <c:v>-1.4699903069139888</c:v>
                </c:pt>
                <c:pt idx="2356">
                  <c:v>-1.4450829695781995</c:v>
                </c:pt>
                <c:pt idx="2357">
                  <c:v>-1.4191649827121708</c:v>
                </c:pt>
                <c:pt idx="2358">
                  <c:v>-1.3922557150349806</c:v>
                </c:pt>
                <c:pt idx="2359">
                  <c:v>-1.3643751354790241</c:v>
                </c:pt>
                <c:pt idx="2360">
                  <c:v>-1.3355442611970798</c:v>
                </c:pt>
                <c:pt idx="2361">
                  <c:v>-1.3057828320698257</c:v>
                </c:pt>
                <c:pt idx="2362">
                  <c:v>-1.2751135424662907</c:v>
                </c:pt>
                <c:pt idx="2363">
                  <c:v>-1.2435588563234936</c:v>
                </c:pt>
                <c:pt idx="2364">
                  <c:v>-1.211139640246182</c:v>
                </c:pt>
                <c:pt idx="2365">
                  <c:v>-1.1778811179099573</c:v>
                </c:pt>
                <c:pt idx="2366">
                  <c:v>-1.1438070037748012</c:v>
                </c:pt>
                <c:pt idx="2367">
                  <c:v>-1.1089402552261896</c:v>
                </c:pt>
                <c:pt idx="2368">
                  <c:v>-1.0733068823995009</c:v>
                </c:pt>
                <c:pt idx="2369">
                  <c:v>-1.0369333063963893</c:v>
                </c:pt>
                <c:pt idx="2370">
                  <c:v>-0.99984621165666177</c:v>
                </c:pt>
                <c:pt idx="2371">
                  <c:v>-0.96207072059706467</c:v>
                </c:pt>
                <c:pt idx="2372">
                  <c:v>-0.92363577379209139</c:v>
                </c:pt>
                <c:pt idx="2373">
                  <c:v>-0.88456823090284598</c:v>
                </c:pt>
                <c:pt idx="2374">
                  <c:v>-0.84489415711413884</c:v>
                </c:pt>
                <c:pt idx="2375">
                  <c:v>-0.80464380305323058</c:v>
                </c:pt>
                <c:pt idx="2376">
                  <c:v>-0.7638457151893161</c:v>
                </c:pt>
                <c:pt idx="2377">
                  <c:v>-0.72252862577474808</c:v>
                </c:pt>
                <c:pt idx="2378">
                  <c:v>-0.68072253485243872</c:v>
                </c:pt>
                <c:pt idx="2379">
                  <c:v>-0.63845816299640823</c:v>
                </c:pt>
                <c:pt idx="2380">
                  <c:v>-0.59576519871847355</c:v>
                </c:pt>
                <c:pt idx="2381">
                  <c:v>-0.5526737841739664</c:v>
                </c:pt>
                <c:pt idx="2382">
                  <c:v>-0.50921506368326042</c:v>
                </c:pt>
                <c:pt idx="2383">
                  <c:v>-0.46542063030267183</c:v>
                </c:pt>
                <c:pt idx="2384">
                  <c:v>-0.4213207770944517</c:v>
                </c:pt>
                <c:pt idx="2385">
                  <c:v>-0.37694599572442661</c:v>
                </c:pt>
                <c:pt idx="2386">
                  <c:v>-0.33232754559006816</c:v>
                </c:pt>
                <c:pt idx="2387">
                  <c:v>-0.28749747013492882</c:v>
                </c:pt>
                <c:pt idx="2388">
                  <c:v>-0.24248857864938378</c:v>
                </c:pt>
                <c:pt idx="2389">
                  <c:v>-0.19733385360017397</c:v>
                </c:pt>
                <c:pt idx="2390">
                  <c:v>-0.15206467428910631</c:v>
                </c:pt>
                <c:pt idx="2391">
                  <c:v>-0.10671229971026856</c:v>
                </c:pt>
                <c:pt idx="2392">
                  <c:v>-6.1308976476916716E-2</c:v>
                </c:pt>
                <c:pt idx="2393">
                  <c:v>-1.5888466514027831E-2</c:v>
                </c:pt>
                <c:pt idx="2394">
                  <c:v>2.9518569724773288E-2</c:v>
                </c:pt>
                <c:pt idx="2395">
                  <c:v>7.487980687479634E-2</c:v>
                </c:pt>
                <c:pt idx="2396">
                  <c:v>0.12016279775061925</c:v>
                </c:pt>
                <c:pt idx="2397">
                  <c:v>0.16533543003724044</c:v>
                </c:pt>
                <c:pt idx="2398">
                  <c:v>0.21036559346240394</c:v>
                </c:pt>
                <c:pt idx="2399">
                  <c:v>0.25522159692407564</c:v>
                </c:pt>
                <c:pt idx="2400">
                  <c:v>0.29987172091233449</c:v>
                </c:pt>
                <c:pt idx="2401">
                  <c:v>0.34428416335421613</c:v>
                </c:pt>
                <c:pt idx="2402">
                  <c:v>0.3884274967226618</c:v>
                </c:pt>
                <c:pt idx="2403">
                  <c:v>0.43227071537493683</c:v>
                </c:pt>
                <c:pt idx="2404">
                  <c:v>0.47578282036952341</c:v>
                </c:pt>
                <c:pt idx="2405">
                  <c:v>0.51893286500829039</c:v>
                </c:pt>
                <c:pt idx="2406">
                  <c:v>0.56169046634958919</c:v>
                </c:pt>
                <c:pt idx="2407">
                  <c:v>0.60402545579994182</c:v>
                </c:pt>
                <c:pt idx="2408">
                  <c:v>0.64590826204858232</c:v>
                </c:pt>
                <c:pt idx="2409">
                  <c:v>0.6873095653684228</c:v>
                </c:pt>
                <c:pt idx="2410">
                  <c:v>0.72819852622981951</c:v>
                </c:pt>
                <c:pt idx="2411">
                  <c:v>0.76854776164678096</c:v>
                </c:pt>
                <c:pt idx="2412">
                  <c:v>0.80832900309772693</c:v>
                </c:pt>
                <c:pt idx="2413">
                  <c:v>0.8475133509190802</c:v>
                </c:pt>
                <c:pt idx="2414">
                  <c:v>0.88607233577910682</c:v>
                </c:pt>
                <c:pt idx="2415">
                  <c:v>0.92397963924060733</c:v>
                </c:pt>
                <c:pt idx="2416">
                  <c:v>0.96120955018653687</c:v>
                </c:pt>
                <c:pt idx="2417">
                  <c:v>0.99773633714125554</c:v>
                </c:pt>
                <c:pt idx="2418">
                  <c:v>1.0335341633842205</c:v>
                </c:pt>
                <c:pt idx="2419">
                  <c:v>1.0685770302425239</c:v>
                </c:pt>
                <c:pt idx="2420">
                  <c:v>1.1028392921698567</c:v>
                </c:pt>
                <c:pt idx="2421">
                  <c:v>1.1362973562690166</c:v>
                </c:pt>
                <c:pt idx="2422">
                  <c:v>1.1689281265175979</c:v>
                </c:pt>
                <c:pt idx="2423">
                  <c:v>1.2007083724817165</c:v>
                </c:pt>
                <c:pt idx="2424">
                  <c:v>1.2316151917718929</c:v>
                </c:pt>
                <c:pt idx="2425">
                  <c:v>1.2616276640560207</c:v>
                </c:pt>
                <c:pt idx="2426">
                  <c:v>1.2907252582489463</c:v>
                </c:pt>
                <c:pt idx="2427">
                  <c:v>1.3188871735402061</c:v>
                </c:pt>
                <c:pt idx="2428">
                  <c:v>1.3460933268728763</c:v>
                </c:pt>
                <c:pt idx="2429">
                  <c:v>1.3723266120326114</c:v>
                </c:pt>
                <c:pt idx="2430">
                  <c:v>1.3975668699004111</c:v>
                </c:pt>
                <c:pt idx="2431">
                  <c:v>1.4217955073575232</c:v>
                </c:pt>
                <c:pt idx="2432">
                  <c:v>1.444997357906687</c:v>
                </c:pt>
                <c:pt idx="2433">
                  <c:v>1.4671546620217306</c:v>
                </c:pt>
                <c:pt idx="2434">
                  <c:v>1.4882522890635859</c:v>
                </c:pt>
                <c:pt idx="2435">
                  <c:v>1.5082762414347408</c:v>
                </c:pt>
                <c:pt idx="2436">
                  <c:v>1.5272135881863922</c:v>
                </c:pt>
                <c:pt idx="2437">
                  <c:v>1.5450496033599155</c:v>
                </c:pt>
                <c:pt idx="2438">
                  <c:v>1.5617713957229526</c:v>
                </c:pt>
                <c:pt idx="2439">
                  <c:v>1.5773691773308127</c:v>
                </c:pt>
                <c:pt idx="2440">
                  <c:v>1.5918301905148839</c:v>
                </c:pt>
                <c:pt idx="2441">
                  <c:v>1.6051444418634033</c:v>
                </c:pt>
                <c:pt idx="2442">
                  <c:v>1.6173038106867348</c:v>
                </c:pt>
                <c:pt idx="2443">
                  <c:v>1.6282986420287275</c:v>
                </c:pt>
                <c:pt idx="2444">
                  <c:v>1.6381219526909303</c:v>
                </c:pt>
                <c:pt idx="2445">
                  <c:v>1.6467673287787132</c:v>
                </c:pt>
                <c:pt idx="2446">
                  <c:v>1.6542293461282283</c:v>
                </c:pt>
                <c:pt idx="2447">
                  <c:v>1.6605023851053697</c:v>
                </c:pt>
                <c:pt idx="2448">
                  <c:v>1.6655821437148062</c:v>
                </c:pt>
                <c:pt idx="2449">
                  <c:v>1.6694656485926032</c:v>
                </c:pt>
                <c:pt idx="2450">
                  <c:v>1.6721495309393937</c:v>
                </c:pt>
                <c:pt idx="2451">
                  <c:v>1.6736315281243392</c:v>
                </c:pt>
                <c:pt idx="2452">
                  <c:v>1.6739110364158412</c:v>
                </c:pt>
                <c:pt idx="2453">
                  <c:v>1.6729890943969472</c:v>
                </c:pt>
                <c:pt idx="2454">
                  <c:v>1.6708672328112366</c:v>
                </c:pt>
                <c:pt idx="2455">
                  <c:v>1.6675450567612191</c:v>
                </c:pt>
                <c:pt idx="2456">
                  <c:v>1.6630261276155645</c:v>
                </c:pt>
                <c:pt idx="2457">
                  <c:v>1.657314298906182</c:v>
                </c:pt>
                <c:pt idx="2458">
                  <c:v>1.6504135155366171</c:v>
                </c:pt>
                <c:pt idx="2459">
                  <c:v>1.6423276576530628</c:v>
                </c:pt>
                <c:pt idx="2460">
                  <c:v>1.6330643555922011</c:v>
                </c:pt>
                <c:pt idx="2461">
                  <c:v>1.6226295554955508</c:v>
                </c:pt>
                <c:pt idx="2462">
                  <c:v>1.6110305223544115</c:v>
                </c:pt>
                <c:pt idx="2463">
                  <c:v>1.598274726376927</c:v>
                </c:pt>
                <c:pt idx="2464">
                  <c:v>1.5843730924473916</c:v>
                </c:pt>
                <c:pt idx="2465">
                  <c:v>1.5693345331537909</c:v>
                </c:pt>
                <c:pt idx="2466">
                  <c:v>1.553169478483897</c:v>
                </c:pt>
                <c:pt idx="2467">
                  <c:v>1.5358899177752676</c:v>
                </c:pt>
                <c:pt idx="2468">
                  <c:v>1.5175093811739977</c:v>
                </c:pt>
                <c:pt idx="2469">
                  <c:v>1.4980389427527712</c:v>
                </c:pt>
                <c:pt idx="2470">
                  <c:v>1.4774930168143632</c:v>
                </c:pt>
                <c:pt idx="2471">
                  <c:v>1.4558873384057054</c:v>
                </c:pt>
                <c:pt idx="2472">
                  <c:v>1.4332377232846583</c:v>
                </c:pt>
                <c:pt idx="2473">
                  <c:v>1.4095598940653404</c:v>
                </c:pt>
                <c:pt idx="2474">
                  <c:v>1.384869886770137</c:v>
                </c:pt>
                <c:pt idx="2475">
                  <c:v>1.35918565369278</c:v>
                </c:pt>
                <c:pt idx="2476">
                  <c:v>1.3325254252931367</c:v>
                </c:pt>
                <c:pt idx="2477">
                  <c:v>1.3049075555045313</c:v>
                </c:pt>
                <c:pt idx="2478">
                  <c:v>1.2763520908805497</c:v>
                </c:pt>
                <c:pt idx="2479">
                  <c:v>1.2468796531493627</c:v>
                </c:pt>
                <c:pt idx="2480">
                  <c:v>1.2165118869677125</c:v>
                </c:pt>
                <c:pt idx="2481">
                  <c:v>1.1852691341871071</c:v>
                </c:pt>
                <c:pt idx="2482">
                  <c:v>1.1531746653846071</c:v>
                </c:pt>
                <c:pt idx="2483">
                  <c:v>1.1202514947247846</c:v>
                </c:pt>
                <c:pt idx="2484">
                  <c:v>1.0865210128536325</c:v>
                </c:pt>
                <c:pt idx="2485">
                  <c:v>1.0520089411079792</c:v>
                </c:pt>
                <c:pt idx="2486">
                  <c:v>1.0167394650473038</c:v>
                </c:pt>
                <c:pt idx="2487">
                  <c:v>0.980735986425326</c:v>
                </c:pt>
                <c:pt idx="2488">
                  <c:v>0.9440249328571092</c:v>
                </c:pt>
                <c:pt idx="2489">
                  <c:v>0.90663311589036899</c:v>
                </c:pt>
                <c:pt idx="2490">
                  <c:v>0.86858758324460827</c:v>
                </c:pt>
                <c:pt idx="2491">
                  <c:v>0.82991379332949011</c:v>
                </c:pt>
                <c:pt idx="2492">
                  <c:v>0.7906409953176079</c:v>
                </c:pt>
                <c:pt idx="2493">
                  <c:v>0.75079632997777535</c:v>
                </c:pt>
                <c:pt idx="2494">
                  <c:v>0.71040611602888126</c:v>
                </c:pt>
                <c:pt idx="2495">
                  <c:v>0.6695008299879337</c:v>
                </c:pt>
                <c:pt idx="2496">
                  <c:v>0.62810921651129503</c:v>
                </c:pt>
                <c:pt idx="2497">
                  <c:v>0.58626017829003096</c:v>
                </c:pt>
                <c:pt idx="2498">
                  <c:v>0.54398385802409677</c:v>
                </c:pt>
                <c:pt idx="2499">
                  <c:v>0.50131109114192873</c:v>
                </c:pt>
                <c:pt idx="2500">
                  <c:v>0.45827165319874252</c:v>
                </c:pt>
                <c:pt idx="2501">
                  <c:v>0.4148957455863847</c:v>
                </c:pt>
                <c:pt idx="2502">
                  <c:v>0.37121454407117005</c:v>
                </c:pt>
                <c:pt idx="2503">
                  <c:v>0.3272596453937654</c:v>
                </c:pt>
                <c:pt idx="2504">
                  <c:v>0.28306131858033184</c:v>
                </c:pt>
                <c:pt idx="2505">
                  <c:v>0.23865000359369995</c:v>
                </c:pt>
                <c:pt idx="2506">
                  <c:v>0.19405688052729431</c:v>
                </c:pt>
                <c:pt idx="2507">
                  <c:v>0.14931388599762074</c:v>
                </c:pt>
                <c:pt idx="2508">
                  <c:v>0.10445369503520224</c:v>
                </c:pt>
                <c:pt idx="2509">
                  <c:v>5.9509128516533595E-2</c:v>
                </c:pt>
                <c:pt idx="2510">
                  <c:v>1.4511376937156302E-2</c:v>
                </c:pt>
                <c:pt idx="2511">
                  <c:v>-3.0508516604740316E-2</c:v>
                </c:pt>
                <c:pt idx="2512">
                  <c:v>-7.551854834307295E-2</c:v>
                </c:pt>
                <c:pt idx="2513">
                  <c:v>-0.1204852260012219</c:v>
                </c:pt>
                <c:pt idx="2514">
                  <c:v>-0.16537818541321278</c:v>
                </c:pt>
                <c:pt idx="2515">
                  <c:v>-0.21016542396773763</c:v>
                </c:pt>
                <c:pt idx="2516">
                  <c:v>-0.25481484351338829</c:v>
                </c:pt>
                <c:pt idx="2517">
                  <c:v>-0.29929470685329707</c:v>
                </c:pt>
                <c:pt idx="2518">
                  <c:v>-0.34357330470947167</c:v>
                </c:pt>
                <c:pt idx="2519">
                  <c:v>-0.38761937263119167</c:v>
                </c:pt>
                <c:pt idx="2520">
                  <c:v>-0.43140164318657703</c:v>
                </c:pt>
                <c:pt idx="2521">
                  <c:v>-0.47488879156617442</c:v>
                </c:pt>
                <c:pt idx="2522">
                  <c:v>-0.51804989243965627</c:v>
                </c:pt>
                <c:pt idx="2523">
                  <c:v>-0.56085446703142605</c:v>
                </c:pt>
                <c:pt idx="2524">
                  <c:v>-0.60327206766385899</c:v>
                </c:pt>
                <c:pt idx="2525">
                  <c:v>-0.64527232301554061</c:v>
                </c:pt>
                <c:pt idx="2526">
                  <c:v>-0.68682544933990242</c:v>
                </c:pt>
                <c:pt idx="2527">
                  <c:v>-0.72790190075244765</c:v>
                </c:pt>
                <c:pt idx="2528">
                  <c:v>-0.76847275185063502</c:v>
                </c:pt>
                <c:pt idx="2529">
                  <c:v>-0.80850935169039684</c:v>
                </c:pt>
                <c:pt idx="2530">
                  <c:v>-0.84798155206572856</c:v>
                </c:pt>
                <c:pt idx="2531">
                  <c:v>-0.88686268351110398</c:v>
                </c:pt>
                <c:pt idx="2532">
                  <c:v>-0.92512521286911809</c:v>
                </c:pt>
                <c:pt idx="2533">
                  <c:v>-0.96274099732174312</c:v>
                </c:pt>
                <c:pt idx="2534">
                  <c:v>-0.99968234549268586</c:v>
                </c:pt>
                <c:pt idx="2535">
                  <c:v>-1.0359237376299451</c:v>
                </c:pt>
                <c:pt idx="2536">
                  <c:v>-1.0714402816423687</c:v>
                </c:pt>
                <c:pt idx="2537">
                  <c:v>-1.1062070850235788</c:v>
                </c:pt>
                <c:pt idx="2538">
                  <c:v>-1.1401991695598508</c:v>
                </c:pt>
                <c:pt idx="2539">
                  <c:v>-1.1733914142089097</c:v>
                </c:pt>
                <c:pt idx="2540">
                  <c:v>-1.205759069757097</c:v>
                </c:pt>
                <c:pt idx="2541">
                  <c:v>-1.2372794579124495</c:v>
                </c:pt>
                <c:pt idx="2542">
                  <c:v>-1.2679304150934236</c:v>
                </c:pt>
                <c:pt idx="2543">
                  <c:v>-1.2976896606984476</c:v>
                </c:pt>
                <c:pt idx="2544">
                  <c:v>-1.3265352591103499</c:v>
                </c:pt>
                <c:pt idx="2545">
                  <c:v>-1.3544472732512538</c:v>
                </c:pt>
                <c:pt idx="2546">
                  <c:v>-1.3814061713072352</c:v>
                </c:pt>
                <c:pt idx="2547">
                  <c:v>-1.4073921672847181</c:v>
                </c:pt>
                <c:pt idx="2548">
                  <c:v>-1.4323862080119112</c:v>
                </c:pt>
                <c:pt idx="2549">
                  <c:v>-1.4563722317441945</c:v>
                </c:pt>
                <c:pt idx="2550">
                  <c:v>-1.4793311379277077</c:v>
                </c:pt>
                <c:pt idx="2551">
                  <c:v>-1.5012454056093953</c:v>
                </c:pt>
                <c:pt idx="2552">
                  <c:v>-1.5221009535580268</c:v>
                </c:pt>
                <c:pt idx="2553">
                  <c:v>-1.541881120108658</c:v>
                </c:pt>
                <c:pt idx="2554">
                  <c:v>-1.5605718845685312</c:v>
                </c:pt>
                <c:pt idx="2555">
                  <c:v>-1.5781603708568306</c:v>
                </c:pt>
                <c:pt idx="2556">
                  <c:v>-1.594634780592769</c:v>
                </c:pt>
                <c:pt idx="2557">
                  <c:v>-1.6099815309138472</c:v>
                </c:pt>
                <c:pt idx="2558">
                  <c:v>-1.6241888836848482</c:v>
                </c:pt>
                <c:pt idx="2559">
                  <c:v>-1.6372482135285151</c:v>
                </c:pt>
                <c:pt idx="2560">
                  <c:v>-1.6491479342797095</c:v>
                </c:pt>
                <c:pt idx="2561">
                  <c:v>-1.6598792324288956</c:v>
                </c:pt>
                <c:pt idx="2562">
                  <c:v>-1.6694351750471599</c:v>
                </c:pt>
                <c:pt idx="2563">
                  <c:v>-1.6778073022546081</c:v>
                </c:pt>
                <c:pt idx="2564">
                  <c:v>-1.6849898326992154</c:v>
                </c:pt>
                <c:pt idx="2565">
                  <c:v>-1.6909775605553796</c:v>
                </c:pt>
                <c:pt idx="2566">
                  <c:v>-1.6957662754014158</c:v>
                </c:pt>
                <c:pt idx="2567">
                  <c:v>-1.6993515764673031</c:v>
                </c:pt>
                <c:pt idx="2568">
                  <c:v>-1.7017303851911434</c:v>
                </c:pt>
                <c:pt idx="2569">
                  <c:v>-1.7029009556579298</c:v>
                </c:pt>
                <c:pt idx="2570">
                  <c:v>-1.7028611499780157</c:v>
                </c:pt>
                <c:pt idx="2571">
                  <c:v>-1.7016099393356248</c:v>
                </c:pt>
                <c:pt idx="2572">
                  <c:v>-1.6991479561636642</c:v>
                </c:pt>
                <c:pt idx="2573">
                  <c:v>-1.6954774770031047</c:v>
                </c:pt>
                <c:pt idx="2574">
                  <c:v>-1.6906012717928183</c:v>
                </c:pt>
                <c:pt idx="2575">
                  <c:v>-1.6845201855122998</c:v>
                </c:pt>
                <c:pt idx="2576">
                  <c:v>-1.677239019533723</c:v>
                </c:pt>
                <c:pt idx="2577">
                  <c:v>-1.6687628669646979</c:v>
                </c:pt>
                <c:pt idx="2578">
                  <c:v>-1.6590969113033249</c:v>
                </c:pt>
                <c:pt idx="2579">
                  <c:v>-1.648246269757228</c:v>
                </c:pt>
                <c:pt idx="2580">
                  <c:v>-1.63621980764089</c:v>
                </c:pt>
                <c:pt idx="2581">
                  <c:v>-1.6230247034413388</c:v>
                </c:pt>
                <c:pt idx="2582">
                  <c:v>-1.608669451316427</c:v>
                </c:pt>
                <c:pt idx="2583">
                  <c:v>-1.5931627469174421</c:v>
                </c:pt>
                <c:pt idx="2584">
                  <c:v>-1.5765167363065511</c:v>
                </c:pt>
                <c:pt idx="2585">
                  <c:v>-1.5587415484452023</c:v>
                </c:pt>
                <c:pt idx="2586">
                  <c:v>-1.5398488243539818</c:v>
                </c:pt>
                <c:pt idx="2587">
                  <c:v>-1.519851758529704</c:v>
                </c:pt>
                <c:pt idx="2588">
                  <c:v>-1.4987650798746275</c:v>
                </c:pt>
                <c:pt idx="2589">
                  <c:v>-1.4766010542886725</c:v>
                </c:pt>
                <c:pt idx="2590">
                  <c:v>-1.4533752804509659</c:v>
                </c:pt>
                <c:pt idx="2591">
                  <c:v>-1.42910466981619</c:v>
                </c:pt>
                <c:pt idx="2592">
                  <c:v>-1.4038062060678527</c:v>
                </c:pt>
                <c:pt idx="2593">
                  <c:v>-1.3774967707547598</c:v>
                </c:pt>
                <c:pt idx="2594">
                  <c:v>-1.350193549339046</c:v>
                </c:pt>
                <c:pt idx="2595">
                  <c:v>-1.321915633560192</c:v>
                </c:pt>
                <c:pt idx="2596">
                  <c:v>-1.2926823828360194</c:v>
                </c:pt>
                <c:pt idx="2597">
                  <c:v>-1.2625132690816816</c:v>
                </c:pt>
                <c:pt idx="2598">
                  <c:v>-1.2314294453737995</c:v>
                </c:pt>
                <c:pt idx="2599">
                  <c:v>-1.1994526280279649</c:v>
                </c:pt>
                <c:pt idx="2600">
                  <c:v>-1.1666055438819967</c:v>
                </c:pt>
                <c:pt idx="2601">
                  <c:v>-1.1329096040976319</c:v>
                </c:pt>
                <c:pt idx="2602">
                  <c:v>-1.0983891352333472</c:v>
                </c:pt>
                <c:pt idx="2603">
                  <c:v>-1.063068193654966</c:v>
                </c:pt>
                <c:pt idx="2604">
                  <c:v>-1.0269691979850992</c:v>
                </c:pt>
                <c:pt idx="2605">
                  <c:v>-0.99011888287508432</c:v>
                </c:pt>
                <c:pt idx="2606">
                  <c:v>-0.95254243210662315</c:v>
                </c:pt>
                <c:pt idx="2607">
                  <c:v>-0.91426423014054192</c:v>
                </c:pt>
                <c:pt idx="2608">
                  <c:v>-0.8753116713687209</c:v>
                </c:pt>
                <c:pt idx="2609">
                  <c:v>-0.83571251777792721</c:v>
                </c:pt>
                <c:pt idx="2610">
                  <c:v>-0.79549475078935616</c:v>
                </c:pt>
                <c:pt idx="2611">
                  <c:v>-0.75468474538569597</c:v>
                </c:pt>
                <c:pt idx="2612">
                  <c:v>-0.71331264980066278</c:v>
                </c:pt>
                <c:pt idx="2613">
                  <c:v>-0.67140648597750263</c:v>
                </c:pt>
                <c:pt idx="2614">
                  <c:v>-0.62899343555676202</c:v>
                </c:pt>
                <c:pt idx="2615">
                  <c:v>-0.58610481936678005</c:v>
                </c:pt>
                <c:pt idx="2616">
                  <c:v>-0.54277020741639581</c:v>
                </c:pt>
                <c:pt idx="2617">
                  <c:v>-0.49901930845071552</c:v>
                </c:pt>
                <c:pt idx="2618">
                  <c:v>-0.45488305159479142</c:v>
                </c:pt>
                <c:pt idx="2619">
                  <c:v>-0.41039303875220745</c:v>
                </c:pt>
                <c:pt idx="2620">
                  <c:v>-0.36557979169151594</c:v>
                </c:pt>
                <c:pt idx="2621">
                  <c:v>-0.32047423745394382</c:v>
                </c:pt>
                <c:pt idx="2622">
                  <c:v>-0.27510825659869492</c:v>
                </c:pt>
                <c:pt idx="2623">
                  <c:v>-0.22951412952004205</c:v>
                </c:pt>
                <c:pt idx="2624">
                  <c:v>-0.18372278748559107</c:v>
                </c:pt>
                <c:pt idx="2625">
                  <c:v>-0.13776531102456591</c:v>
                </c:pt>
                <c:pt idx="2626">
                  <c:v>-9.1673498868934875E-2</c:v>
                </c:pt>
                <c:pt idx="2627">
                  <c:v>-4.547988410324582E-2</c:v>
                </c:pt>
                <c:pt idx="2628">
                  <c:v>7.8228417674106369E-4</c:v>
                </c:pt>
                <c:pt idx="2629">
                  <c:v>4.7079633653996082E-2</c:v>
                </c:pt>
                <c:pt idx="2630">
                  <c:v>9.3380445228799042E-2</c:v>
                </c:pt>
                <c:pt idx="2631">
                  <c:v>0.13965317023598806</c:v>
                </c:pt>
                <c:pt idx="2632">
                  <c:v>0.18586532257015495</c:v>
                </c:pt>
                <c:pt idx="2633">
                  <c:v>0.23198295102256114</c:v>
                </c:pt>
                <c:pt idx="2634">
                  <c:v>0.27797525607154377</c:v>
                </c:pt>
                <c:pt idx="2635">
                  <c:v>0.32380982348441045</c:v>
                </c:pt>
                <c:pt idx="2636">
                  <c:v>0.36945416737017439</c:v>
                </c:pt>
                <c:pt idx="2637">
                  <c:v>0.41487618681046246</c:v>
                </c:pt>
                <c:pt idx="2638">
                  <c:v>0.46004383294946594</c:v>
                </c:pt>
                <c:pt idx="2639">
                  <c:v>0.50492552601670804</c:v>
                </c:pt>
                <c:pt idx="2640">
                  <c:v>0.54948970762208649</c:v>
                </c:pt>
                <c:pt idx="2641">
                  <c:v>0.59370478645190661</c:v>
                </c:pt>
                <c:pt idx="2642">
                  <c:v>0.6375395952069367</c:v>
                </c:pt>
                <c:pt idx="2643">
                  <c:v>0.68096343774822066</c:v>
                </c:pt>
                <c:pt idx="2644">
                  <c:v>0.7239456736995149</c:v>
                </c:pt>
                <c:pt idx="2645">
                  <c:v>0.76645576375350977</c:v>
                </c:pt>
                <c:pt idx="2646">
                  <c:v>0.80846378092745985</c:v>
                </c:pt>
                <c:pt idx="2647">
                  <c:v>0.84994006087614249</c:v>
                </c:pt>
                <c:pt idx="2648">
                  <c:v>0.89085558452643809</c:v>
                </c:pt>
                <c:pt idx="2649">
                  <c:v>0.93118163205747784</c:v>
                </c:pt>
                <c:pt idx="2650">
                  <c:v>0.97088801117270263</c:v>
                </c:pt>
                <c:pt idx="2651">
                  <c:v>1.0099480330837074</c:v>
                </c:pt>
                <c:pt idx="2652">
                  <c:v>1.0483341700483162</c:v>
                </c:pt>
                <c:pt idx="2653">
                  <c:v>1.0860183093611513</c:v>
                </c:pt>
                <c:pt idx="2654">
                  <c:v>1.122972814404509</c:v>
                </c:pt>
                <c:pt idx="2655">
                  <c:v>1.159172244768282</c:v>
                </c:pt>
                <c:pt idx="2656">
                  <c:v>1.1945918122132011</c:v>
                </c:pt>
                <c:pt idx="2657">
                  <c:v>1.229206752510438</c:v>
                </c:pt>
                <c:pt idx="2658">
                  <c:v>1.2629922400544842</c:v>
                </c:pt>
                <c:pt idx="2659">
                  <c:v>1.2959233306361575</c:v>
                </c:pt>
                <c:pt idx="2660">
                  <c:v>1.3279754759833606</c:v>
                </c:pt>
                <c:pt idx="2661">
                  <c:v>1.3591262227271048</c:v>
                </c:pt>
                <c:pt idx="2662">
                  <c:v>1.3893536560527859</c:v>
                </c:pt>
                <c:pt idx="2663">
                  <c:v>1.4186357678215933</c:v>
                </c:pt>
                <c:pt idx="2664">
                  <c:v>1.4469509184167422</c:v>
                </c:pt>
                <c:pt idx="2665">
                  <c:v>1.4742794901296521</c:v>
                </c:pt>
                <c:pt idx="2666">
                  <c:v>1.5006022937058061</c:v>
                </c:pt>
                <c:pt idx="2667">
                  <c:v>1.5258999087123295</c:v>
                </c:pt>
                <c:pt idx="2668">
                  <c:v>1.5501536703404293</c:v>
                </c:pt>
                <c:pt idx="2669">
                  <c:v>1.5733479278021354</c:v>
                </c:pt>
                <c:pt idx="2670">
                  <c:v>1.5954640138752529</c:v>
                </c:pt>
                <c:pt idx="2671">
                  <c:v>1.6164848630852486</c:v>
                </c:pt>
                <c:pt idx="2672">
                  <c:v>1.6363968715885513</c:v>
                </c:pt>
                <c:pt idx="2673">
                  <c:v>1.6551838767697857</c:v>
                </c:pt>
                <c:pt idx="2674">
                  <c:v>1.6728323783912493</c:v>
                </c:pt>
                <c:pt idx="2675">
                  <c:v>1.6893300419669912</c:v>
                </c:pt>
                <c:pt idx="2676">
                  <c:v>1.7046656315762778</c:v>
                </c:pt>
                <c:pt idx="2677">
                  <c:v>1.7188261473982205</c:v>
                </c:pt>
                <c:pt idx="2678">
                  <c:v>1.731800454628444</c:v>
                </c:pt>
                <c:pt idx="2679">
                  <c:v>1.743580551208832</c:v>
                </c:pt>
                <c:pt idx="2680">
                  <c:v>1.7541554939722572</c:v>
                </c:pt>
                <c:pt idx="2681">
                  <c:v>1.7635171317683163</c:v>
                </c:pt>
                <c:pt idx="2682">
                  <c:v>1.7716592130624615</c:v>
                </c:pt>
                <c:pt idx="2683">
                  <c:v>1.7785739780704997</c:v>
                </c:pt>
                <c:pt idx="2684">
                  <c:v>1.7842563638956574</c:v>
                </c:pt>
                <c:pt idx="2685">
                  <c:v>1.7887019011777958</c:v>
                </c:pt>
                <c:pt idx="2686">
                  <c:v>1.7919071336138608</c:v>
                </c:pt>
                <c:pt idx="2687">
                  <c:v>1.7938684318414695</c:v>
                </c:pt>
                <c:pt idx="2688">
                  <c:v>1.7945835056238368</c:v>
                </c:pt>
                <c:pt idx="2689">
                  <c:v>1.794051413910225</c:v>
                </c:pt>
                <c:pt idx="2690">
                  <c:v>1.7922708398290927</c:v>
                </c:pt>
                <c:pt idx="2691">
                  <c:v>1.7892415913447899</c:v>
                </c:pt>
                <c:pt idx="2692">
                  <c:v>1.7849651530341175</c:v>
                </c:pt>
                <c:pt idx="2693">
                  <c:v>1.7794446685410874</c:v>
                </c:pt>
                <c:pt idx="2694">
                  <c:v>1.772683789456222</c:v>
                </c:pt>
                <c:pt idx="2695">
                  <c:v>1.7646842565427856</c:v>
                </c:pt>
                <c:pt idx="2696">
                  <c:v>1.755451780666667</c:v>
                </c:pt>
                <c:pt idx="2697">
                  <c:v>1.7449923777115703</c:v>
                </c:pt>
                <c:pt idx="2698">
                  <c:v>1.7333121668011247</c:v>
                </c:pt>
                <c:pt idx="2699">
                  <c:v>1.7204172131800006</c:v>
                </c:pt>
                <c:pt idx="2700">
                  <c:v>1.7063173421683659</c:v>
                </c:pt>
                <c:pt idx="2701">
                  <c:v>1.6910207037800753</c:v>
                </c:pt>
                <c:pt idx="2702">
                  <c:v>1.674536774769001</c:v>
                </c:pt>
                <c:pt idx="2703">
                  <c:v>1.6568752439954277</c:v>
                </c:pt>
                <c:pt idx="2704">
                  <c:v>1.6380492608832282</c:v>
                </c:pt>
                <c:pt idx="2705">
                  <c:v>1.6180699674442267</c:v>
                </c:pt>
                <c:pt idx="2706">
                  <c:v>1.5969500269703385</c:v>
                </c:pt>
                <c:pt idx="2707">
                  <c:v>1.5747036649795909</c:v>
                </c:pt>
                <c:pt idx="2708">
                  <c:v>1.5513466496710147</c:v>
                </c:pt>
                <c:pt idx="2709">
                  <c:v>1.5268922940397187</c:v>
                </c:pt>
                <c:pt idx="2710">
                  <c:v>1.5013572511783737</c:v>
                </c:pt>
                <c:pt idx="2711">
                  <c:v>1.4747594937910595</c:v>
                </c:pt>
                <c:pt idx="2712">
                  <c:v>1.4471170731617409</c:v>
                </c:pt>
                <c:pt idx="2713">
                  <c:v>1.4184479443038007</c:v>
                </c:pt>
                <c:pt idx="2714">
                  <c:v>1.3887703715192665</c:v>
                </c:pt>
                <c:pt idx="2715">
                  <c:v>1.3581045302724464</c:v>
                </c:pt>
                <c:pt idx="2716">
                  <c:v>1.3264708680990573</c:v>
                </c:pt>
                <c:pt idx="2717">
                  <c:v>1.2938899489320903</c:v>
                </c:pt>
                <c:pt idx="2718">
                  <c:v>1.2603840212720054</c:v>
                </c:pt>
                <c:pt idx="2719">
                  <c:v>1.2259758997693437</c:v>
                </c:pt>
                <c:pt idx="2720">
                  <c:v>1.1906894120126843</c:v>
                </c:pt>
                <c:pt idx="2721">
                  <c:v>1.1545470718346968</c:v>
                </c:pt>
                <c:pt idx="2722">
                  <c:v>1.1175743098892039</c:v>
                </c:pt>
                <c:pt idx="2723">
                  <c:v>1.079796287566134</c:v>
                </c:pt>
                <c:pt idx="2724">
                  <c:v>1.0412365289457575</c:v>
                </c:pt>
                <c:pt idx="2725">
                  <c:v>1.001922874075873</c:v>
                </c:pt>
                <c:pt idx="2726">
                  <c:v>0.96188161157957186</c:v>
                </c:pt>
                <c:pt idx="2727">
                  <c:v>0.92113822971111126</c:v>
                </c:pt>
                <c:pt idx="2728">
                  <c:v>0.87972122511614792</c:v>
                </c:pt>
                <c:pt idx="2729">
                  <c:v>0.83765946000532254</c:v>
                </c:pt>
                <c:pt idx="2730">
                  <c:v>0.79498201350539455</c:v>
                </c:pt>
                <c:pt idx="2731">
                  <c:v>0.75171635529942482</c:v>
                </c:pt>
                <c:pt idx="2732">
                  <c:v>0.7078937248318985</c:v>
                </c:pt>
                <c:pt idx="2733">
                  <c:v>0.66354323128483217</c:v>
                </c:pt>
                <c:pt idx="2734">
                  <c:v>0.61869313908593493</c:v>
                </c:pt>
                <c:pt idx="2735">
                  <c:v>0.57337584692190002</c:v>
                </c:pt>
                <c:pt idx="2736">
                  <c:v>0.52762199725714187</c:v>
                </c:pt>
                <c:pt idx="2737">
                  <c:v>0.48146236541865667</c:v>
                </c:pt>
                <c:pt idx="2738">
                  <c:v>0.43492894077202049</c:v>
                </c:pt>
                <c:pt idx="2739">
                  <c:v>0.38805437865595399</c:v>
                </c:pt>
                <c:pt idx="2740">
                  <c:v>0.34087024700859936</c:v>
                </c:pt>
                <c:pt idx="2741">
                  <c:v>0.29340851131877072</c:v>
                </c:pt>
                <c:pt idx="2742">
                  <c:v>0.24570208241921285</c:v>
                </c:pt>
                <c:pt idx="2743">
                  <c:v>0.19778426235578261</c:v>
                </c:pt>
                <c:pt idx="2744">
                  <c:v>0.14968699498252361</c:v>
                </c:pt>
                <c:pt idx="2745">
                  <c:v>0.10144236391141963</c:v>
                </c:pt>
                <c:pt idx="2746">
                  <c:v>5.308316101987854E-2</c:v>
                </c:pt>
                <c:pt idx="2747">
                  <c:v>4.6429021720795667E-3</c:v>
                </c:pt>
                <c:pt idx="2748">
                  <c:v>-4.3844191545491275E-2</c:v>
                </c:pt>
                <c:pt idx="2749">
                  <c:v>-9.234378703194461E-2</c:v>
                </c:pt>
                <c:pt idx="2750">
                  <c:v>-0.14082321602232481</c:v>
                </c:pt>
                <c:pt idx="2751">
                  <c:v>-0.18924999271139031</c:v>
                </c:pt>
                <c:pt idx="2752">
                  <c:v>-0.23759070627878354</c:v>
                </c:pt>
                <c:pt idx="2753">
                  <c:v>-0.28581049362030886</c:v>
                </c:pt>
                <c:pt idx="2754">
                  <c:v>-0.33387765652583007</c:v>
                </c:pt>
                <c:pt idx="2755">
                  <c:v>-0.38175889566247567</c:v>
                </c:pt>
                <c:pt idx="2756">
                  <c:v>-0.4294208540019453</c:v>
                </c:pt>
                <c:pt idx="2757">
                  <c:v>-0.47683057381927746</c:v>
                </c:pt>
                <c:pt idx="2758">
                  <c:v>-0.52395516414333831</c:v>
                </c:pt>
                <c:pt idx="2759">
                  <c:v>-0.57076221813349159</c:v>
                </c:pt>
                <c:pt idx="2760">
                  <c:v>-0.6172193657208922</c:v>
                </c:pt>
                <c:pt idx="2761">
                  <c:v>-0.66329421964353297</c:v>
                </c:pt>
                <c:pt idx="2762">
                  <c:v>-0.70895483271571147</c:v>
                </c:pt>
                <c:pt idx="2763">
                  <c:v>-0.75416974529755265</c:v>
                </c:pt>
                <c:pt idx="2764">
                  <c:v>-0.79890757021342806</c:v>
                </c:pt>
                <c:pt idx="2765">
                  <c:v>-0.84313703836609355</c:v>
                </c:pt>
                <c:pt idx="2766">
                  <c:v>-0.88682751029215334</c:v>
                </c:pt>
                <c:pt idx="2767">
                  <c:v>-0.92994862676674339</c:v>
                </c:pt>
                <c:pt idx="2768">
                  <c:v>-0.97247069172155787</c:v>
                </c:pt>
                <c:pt idx="2769">
                  <c:v>-1.0143643264997468</c:v>
                </c:pt>
                <c:pt idx="2770">
                  <c:v>-1.0555986983945225</c:v>
                </c:pt>
                <c:pt idx="2771">
                  <c:v>-1.0961464968907313</c:v>
                </c:pt>
                <c:pt idx="2772">
                  <c:v>-1.13597959145188</c:v>
                </c:pt>
                <c:pt idx="2773">
                  <c:v>-1.1750692857508989</c:v>
                </c:pt>
                <c:pt idx="2774">
                  <c:v>-1.2133873789522311</c:v>
                </c:pt>
                <c:pt idx="2775">
                  <c:v>-1.2509078860539324</c:v>
                </c:pt>
                <c:pt idx="2776">
                  <c:v>-1.2876054940640222</c:v>
                </c:pt>
                <c:pt idx="2777">
                  <c:v>-1.3234549340439121</c:v>
                </c:pt>
                <c:pt idx="2778">
                  <c:v>-1.3584308959159626</c:v>
                </c:pt>
                <c:pt idx="2779">
                  <c:v>-1.3925079714216875</c:v>
                </c:pt>
                <c:pt idx="2780">
                  <c:v>-1.4256611688384109</c:v>
                </c:pt>
                <c:pt idx="2781">
                  <c:v>-1.4578676121116614</c:v>
                </c:pt>
                <c:pt idx="2782">
                  <c:v>-1.4891049846632429</c:v>
                </c:pt>
                <c:pt idx="2783">
                  <c:v>-1.5193508976599286</c:v>
                </c:pt>
                <c:pt idx="2784">
                  <c:v>-1.54858335199729</c:v>
                </c:pt>
                <c:pt idx="2785">
                  <c:v>-1.5767823918137867</c:v>
                </c:pt>
                <c:pt idx="2786">
                  <c:v>-1.6039285111548334</c:v>
                </c:pt>
                <c:pt idx="2787">
                  <c:v>-1.6300019944487125</c:v>
                </c:pt>
                <c:pt idx="2788">
                  <c:v>-1.6549839034076761</c:v>
                </c:pt>
                <c:pt idx="2789">
                  <c:v>-1.6788583355135074</c:v>
                </c:pt>
                <c:pt idx="2790">
                  <c:v>-1.7016063936412811</c:v>
                </c:pt>
                <c:pt idx="2791">
                  <c:v>-1.7232108043103953</c:v>
                </c:pt>
                <c:pt idx="2792">
                  <c:v>-1.7436577776269644</c:v>
                </c:pt>
                <c:pt idx="2793">
                  <c:v>-1.7629309869303187</c:v>
                </c:pt>
                <c:pt idx="2794">
                  <c:v>-1.7810167899818143</c:v>
                </c:pt>
                <c:pt idx="2795">
                  <c:v>-1.7979027323683641</c:v>
                </c:pt>
                <c:pt idx="2796">
                  <c:v>-1.8135774803353684</c:v>
                </c:pt>
                <c:pt idx="2797">
                  <c:v>-1.82802795833098</c:v>
                </c:pt>
                <c:pt idx="2798">
                  <c:v>-1.8412429779225108</c:v>
                </c:pt>
                <c:pt idx="2799">
                  <c:v>-1.8532145055159923</c:v>
                </c:pt>
                <c:pt idx="2800">
                  <c:v>-1.8639315884808985</c:v>
                </c:pt>
                <c:pt idx="2801">
                  <c:v>-1.8733860882460205</c:v>
                </c:pt>
                <c:pt idx="2802">
                  <c:v>-1.8815717878589682</c:v>
                </c:pt>
                <c:pt idx="2803">
                  <c:v>-1.88848098407121</c:v>
                </c:pt>
                <c:pt idx="2804">
                  <c:v>-1.8941086924160386</c:v>
                </c:pt>
                <c:pt idx="2805">
                  <c:v>-1.8984505437888415</c:v>
                </c:pt>
                <c:pt idx="2806">
                  <c:v>-1.9015032038891237</c:v>
                </c:pt>
                <c:pt idx="2807">
                  <c:v>-1.9032631870159746</c:v>
                </c:pt>
                <c:pt idx="2808">
                  <c:v>-1.9037283681553576</c:v>
                </c:pt>
                <c:pt idx="2809">
                  <c:v>-1.9028979929333965</c:v>
                </c:pt>
                <c:pt idx="2810">
                  <c:v>-1.9007709524930223</c:v>
                </c:pt>
                <c:pt idx="2811">
                  <c:v>-1.8973472840247554</c:v>
                </c:pt>
                <c:pt idx="2812">
                  <c:v>-1.8926287224080378</c:v>
                </c:pt>
                <c:pt idx="2813">
                  <c:v>-1.8866186825216358</c:v>
                </c:pt>
                <c:pt idx="2814">
                  <c:v>-1.8793211079693859</c:v>
                </c:pt>
                <c:pt idx="2815">
                  <c:v>-1.8707380521438557</c:v>
                </c:pt>
                <c:pt idx="2816">
                  <c:v>-1.8608755589846759</c:v>
                </c:pt>
                <c:pt idx="2817">
                  <c:v>-1.8497399977133073</c:v>
                </c:pt>
                <c:pt idx="2818">
                  <c:v>-1.8373378608659818</c:v>
                </c:pt>
                <c:pt idx="2819">
                  <c:v>-1.8236756069769373</c:v>
                </c:pt>
                <c:pt idx="2820">
                  <c:v>-1.8087634743264041</c:v>
                </c:pt>
                <c:pt idx="2821">
                  <c:v>-1.7926100453439018</c:v>
                </c:pt>
                <c:pt idx="2822">
                  <c:v>-1.7752252484312767</c:v>
                </c:pt>
                <c:pt idx="2823">
                  <c:v>-1.7566192430975496</c:v>
                </c:pt>
                <c:pt idx="2824">
                  <c:v>-1.7368056681764543</c:v>
                </c:pt>
                <c:pt idx="2825">
                  <c:v>-1.7157961736030782</c:v>
                </c:pt>
                <c:pt idx="2826">
                  <c:v>-1.6936039488504617</c:v>
                </c:pt>
                <c:pt idx="2827">
                  <c:v>-1.6702437636122651</c:v>
                </c:pt>
                <c:pt idx="2828">
                  <c:v>-1.6457319479866821</c:v>
                </c:pt>
                <c:pt idx="2829">
                  <c:v>-1.6200823943130591</c:v>
                </c:pt>
                <c:pt idx="2830">
                  <c:v>-1.5933123521875217</c:v>
                </c:pt>
                <c:pt idx="2831">
                  <c:v>-1.5654404076837285</c:v>
                </c:pt>
                <c:pt idx="2832">
                  <c:v>-1.5364852420212782</c:v>
                </c:pt>
                <c:pt idx="2833">
                  <c:v>-1.5064654564080016</c:v>
                </c:pt>
                <c:pt idx="2834">
                  <c:v>-1.4753999772854947</c:v>
                </c:pt>
                <c:pt idx="2835">
                  <c:v>-1.443309657882043</c:v>
                </c:pt>
                <c:pt idx="2836">
                  <c:v>-1.4102156387948248</c:v>
                </c:pt>
                <c:pt idx="2837">
                  <c:v>-1.376139191982485</c:v>
                </c:pt>
                <c:pt idx="2838">
                  <c:v>-1.3411032885956631</c:v>
                </c:pt>
                <c:pt idx="2839">
                  <c:v>-1.305131480214194</c:v>
                </c:pt>
                <c:pt idx="2840">
                  <c:v>-1.2682483452836695</c:v>
                </c:pt>
                <c:pt idx="2841">
                  <c:v>-1.2304771620643919</c:v>
                </c:pt>
                <c:pt idx="2842">
                  <c:v>-1.1918441388458498</c:v>
                </c:pt>
                <c:pt idx="2843">
                  <c:v>-1.1523752274938797</c:v>
                </c:pt>
                <c:pt idx="2844">
                  <c:v>-1.1120947550315952</c:v>
                </c:pt>
                <c:pt idx="2845">
                  <c:v>-1.0710313765387189</c:v>
                </c:pt>
                <c:pt idx="2846">
                  <c:v>-1.0292122073763088</c:v>
                </c:pt>
                <c:pt idx="2847">
                  <c:v>-0.98666357385511516</c:v>
                </c:pt>
                <c:pt idx="2848">
                  <c:v>-0.94341482160384316</c:v>
                </c:pt>
                <c:pt idx="2849">
                  <c:v>-0.89949567234645911</c:v>
                </c:pt>
                <c:pt idx="2850">
                  <c:v>-0.85493607485287537</c:v>
                </c:pt>
                <c:pt idx="2851">
                  <c:v>-0.80976437817496272</c:v>
                </c:pt>
                <c:pt idx="2852">
                  <c:v>-0.76401271044355756</c:v>
                </c:pt>
                <c:pt idx="2853">
                  <c:v>-0.71771107843313697</c:v>
                </c:pt>
                <c:pt idx="2854">
                  <c:v>-0.67088865265503062</c:v>
                </c:pt>
                <c:pt idx="2855">
                  <c:v>-0.62357874595268359</c:v>
                </c:pt>
                <c:pt idx="2856">
                  <c:v>-0.57581292259941719</c:v>
                </c:pt>
                <c:pt idx="2857">
                  <c:v>-0.52762288695948834</c:v>
                </c:pt>
                <c:pt idx="2858">
                  <c:v>-0.47904156423778771</c:v>
                </c:pt>
                <c:pt idx="2859">
                  <c:v>-0.43010255198557262</c:v>
                </c:pt>
                <c:pt idx="2860">
                  <c:v>-0.38083836629601414</c:v>
                </c:pt>
                <c:pt idx="2861">
                  <c:v>-0.33128192632232256</c:v>
                </c:pt>
                <c:pt idx="2862">
                  <c:v>-0.28146710163655803</c:v>
                </c:pt>
                <c:pt idx="2863">
                  <c:v>-0.23142815766222916</c:v>
                </c:pt>
                <c:pt idx="2864">
                  <c:v>-0.18119800583194198</c:v>
                </c:pt>
                <c:pt idx="2865">
                  <c:v>-0.13080970109808004</c:v>
                </c:pt>
                <c:pt idx="2866">
                  <c:v>-8.0297010000452612E-2</c:v>
                </c:pt>
                <c:pt idx="2867">
                  <c:v>-2.9694425947018249E-2</c:v>
                </c:pt>
                <c:pt idx="2868">
                  <c:v>2.0962849992099037E-2</c:v>
                </c:pt>
                <c:pt idx="2869">
                  <c:v>7.1639502734019075E-2</c:v>
                </c:pt>
                <c:pt idx="2870">
                  <c:v>0.12230188047546291</c:v>
                </c:pt>
                <c:pt idx="2871">
                  <c:v>0.17291651275850178</c:v>
                </c:pt>
                <c:pt idx="2872">
                  <c:v>0.22344900343751709</c:v>
                </c:pt>
                <c:pt idx="2873">
                  <c:v>0.27386350385167951</c:v>
                </c:pt>
                <c:pt idx="2874">
                  <c:v>0.32412733044385111</c:v>
                </c:pt>
                <c:pt idx="2875">
                  <c:v>0.37420619918375014</c:v>
                </c:pt>
                <c:pt idx="2876">
                  <c:v>0.42406576943425656</c:v>
                </c:pt>
                <c:pt idx="2877">
                  <c:v>0.47367210138810423</c:v>
                </c:pt>
                <c:pt idx="2878">
                  <c:v>0.52299132395497272</c:v>
                </c:pt>
                <c:pt idx="2879">
                  <c:v>0.57199005257306945</c:v>
                </c:pt>
                <c:pt idx="2880">
                  <c:v>0.62063494228363913</c:v>
                </c:pt>
                <c:pt idx="2881">
                  <c:v>0.6688926341973862</c:v>
                </c:pt>
                <c:pt idx="2882">
                  <c:v>0.71673021319308872</c:v>
                </c:pt>
                <c:pt idx="2883">
                  <c:v>0.76411525581398454</c:v>
                </c:pt>
                <c:pt idx="2884">
                  <c:v>0.81101541561061985</c:v>
                </c:pt>
                <c:pt idx="2885">
                  <c:v>0.85739846917648355</c:v>
                </c:pt>
                <c:pt idx="2886">
                  <c:v>0.90323282812259087</c:v>
                </c:pt>
                <c:pt idx="2887">
                  <c:v>0.94848719009767468</c:v>
                </c:pt>
                <c:pt idx="2888">
                  <c:v>0.99313092211878007</c:v>
                </c:pt>
                <c:pt idx="2889">
                  <c:v>1.0371337152354208</c:v>
                </c:pt>
                <c:pt idx="2890">
                  <c:v>1.0804638134735491</c:v>
                </c:pt>
                <c:pt idx="2891">
                  <c:v>1.1230929904789626</c:v>
                </c:pt>
                <c:pt idx="2892">
                  <c:v>1.1649922077021215</c:v>
                </c:pt>
                <c:pt idx="2893">
                  <c:v>1.2061318690226757</c:v>
                </c:pt>
                <c:pt idx="2894">
                  <c:v>1.24648288242088</c:v>
                </c:pt>
                <c:pt idx="2895">
                  <c:v>1.2860183807047705</c:v>
                </c:pt>
                <c:pt idx="2896">
                  <c:v>1.3247121780668132</c:v>
                </c:pt>
                <c:pt idx="2897">
                  <c:v>1.3625381425029544</c:v>
                </c:pt>
                <c:pt idx="2898">
                  <c:v>1.3994701109907852</c:v>
                </c:pt>
                <c:pt idx="2899">
                  <c:v>1.4354818328133712</c:v>
                </c:pt>
                <c:pt idx="2900">
                  <c:v>1.4705474846361444</c:v>
                </c:pt>
                <c:pt idx="2901">
                  <c:v>1.504643369994221</c:v>
                </c:pt>
                <c:pt idx="2902">
                  <c:v>1.5377463634498143</c:v>
                </c:pt>
                <c:pt idx="2903">
                  <c:v>1.5698332792046132</c:v>
                </c:pt>
                <c:pt idx="2904">
                  <c:v>1.6008813334213456</c:v>
                </c:pt>
                <c:pt idx="2905">
                  <c:v>1.6308697980697189</c:v>
                </c:pt>
                <c:pt idx="2906">
                  <c:v>1.6597784079161397</c:v>
                </c:pt>
                <c:pt idx="2907">
                  <c:v>1.687586701319097</c:v>
                </c:pt>
                <c:pt idx="2908">
                  <c:v>1.7142750074432438</c:v>
                </c:pt>
                <c:pt idx="2909">
                  <c:v>1.7398267050514411</c:v>
                </c:pt>
                <c:pt idx="2910">
                  <c:v>1.7642221924284487</c:v>
                </c:pt>
                <c:pt idx="2911">
                  <c:v>1.7874435059248901</c:v>
                </c:pt>
                <c:pt idx="2912">
                  <c:v>1.8094761801859667</c:v>
                </c:pt>
                <c:pt idx="2913">
                  <c:v>1.8303032280769902</c:v>
                </c:pt>
                <c:pt idx="2914">
                  <c:v>1.8499103621442692</c:v>
                </c:pt>
                <c:pt idx="2915">
                  <c:v>1.8682844982834135</c:v>
                </c:pt>
                <c:pt idx="2916">
                  <c:v>1.885413688829733</c:v>
                </c:pt>
                <c:pt idx="2917">
                  <c:v>1.9012842603524649</c:v>
                </c:pt>
                <c:pt idx="2918">
                  <c:v>1.9158844428136377</c:v>
                </c:pt>
                <c:pt idx="2919">
                  <c:v>1.9292056375223907</c:v>
                </c:pt>
                <c:pt idx="2920">
                  <c:v>1.941236343486801</c:v>
                </c:pt>
                <c:pt idx="2921">
                  <c:v>1.9519678907289442</c:v>
                </c:pt>
                <c:pt idx="2922">
                  <c:v>1.9613935480557305</c:v>
                </c:pt>
                <c:pt idx="2923">
                  <c:v>1.9695051153472216</c:v>
                </c:pt>
                <c:pt idx="2924">
                  <c:v>1.9762971288298652</c:v>
                </c:pt>
                <c:pt idx="2925">
                  <c:v>1.9817647578438158</c:v>
                </c:pt>
                <c:pt idx="2926">
                  <c:v>1.9859042244638641</c:v>
                </c:pt>
                <c:pt idx="2927">
                  <c:v>1.9887116174654234</c:v>
                </c:pt>
                <c:pt idx="2928">
                  <c:v>1.9901844045740664</c:v>
                </c:pt>
                <c:pt idx="2929">
                  <c:v>1.9903214425726172</c:v>
                </c:pt>
                <c:pt idx="2930">
                  <c:v>1.9891212523231452</c:v>
                </c:pt>
                <c:pt idx="2931">
                  <c:v>1.9865835194345345</c:v>
                </c:pt>
                <c:pt idx="2932">
                  <c:v>1.9827096460321096</c:v>
                </c:pt>
                <c:pt idx="2933">
                  <c:v>1.9775027331876436</c:v>
                </c:pt>
                <c:pt idx="2934">
                  <c:v>1.9709664297561038</c:v>
                </c:pt>
                <c:pt idx="2935">
                  <c:v>1.9631025135416078</c:v>
                </c:pt>
                <c:pt idx="2936">
                  <c:v>1.9539167721493407</c:v>
                </c:pt>
                <c:pt idx="2937">
                  <c:v>1.9434153378051509</c:v>
                </c:pt>
                <c:pt idx="2938">
                  <c:v>1.9316044854645407</c:v>
                </c:pt>
                <c:pt idx="2939">
                  <c:v>1.9184904755631473</c:v>
                </c:pt>
                <c:pt idx="2940">
                  <c:v>1.9040833678231988</c:v>
                </c:pt>
                <c:pt idx="2941">
                  <c:v>1.8883915857064679</c:v>
                </c:pt>
                <c:pt idx="2942">
                  <c:v>1.8714249182780271</c:v>
                </c:pt>
                <c:pt idx="2943">
                  <c:v>1.8531934053731436</c:v>
                </c:pt>
                <c:pt idx="2944">
                  <c:v>1.8337105858378893</c:v>
                </c:pt>
                <c:pt idx="2945">
                  <c:v>1.8129880293200735</c:v>
                </c:pt>
                <c:pt idx="2946">
                  <c:v>1.7910388647113269</c:v>
                </c:pt>
                <c:pt idx="2947">
                  <c:v>1.7678778208263941</c:v>
                </c:pt>
                <c:pt idx="2948">
                  <c:v>1.7435212065749581</c:v>
                </c:pt>
                <c:pt idx="2949">
                  <c:v>1.7179829127772392</c:v>
                </c:pt>
                <c:pt idx="2950">
                  <c:v>1.6912802071499646</c:v>
                </c:pt>
                <c:pt idx="2951">
                  <c:v>1.6634317134887657</c:v>
                </c:pt>
                <c:pt idx="2952">
                  <c:v>1.634456170289335</c:v>
                </c:pt>
                <c:pt idx="2953">
                  <c:v>1.604372255534076</c:v>
                </c:pt>
                <c:pt idx="2954">
                  <c:v>1.5731989918731133</c:v>
                </c:pt>
                <c:pt idx="2955">
                  <c:v>1.5409573481042813</c:v>
                </c:pt>
                <c:pt idx="2956">
                  <c:v>1.5076685996737336</c:v>
                </c:pt>
                <c:pt idx="2957">
                  <c:v>1.473354172578526</c:v>
                </c:pt>
                <c:pt idx="2958">
                  <c:v>1.4380372110986721</c:v>
                </c:pt>
                <c:pt idx="2959">
                  <c:v>1.4017414589274837</c:v>
                </c:pt>
                <c:pt idx="2960">
                  <c:v>1.3644917054930086</c:v>
                </c:pt>
                <c:pt idx="2961">
                  <c:v>1.326311458783473</c:v>
                </c:pt>
                <c:pt idx="2962">
                  <c:v>1.2872271754302729</c:v>
                </c:pt>
                <c:pt idx="2963">
                  <c:v>1.2472650741152809</c:v>
                </c:pt>
                <c:pt idx="2964">
                  <c:v>1.2064497670041612</c:v>
                </c:pt>
                <c:pt idx="2965">
                  <c:v>1.1648102124898287</c:v>
                </c:pt>
                <c:pt idx="2966">
                  <c:v>1.1223738472536839</c:v>
                </c:pt>
                <c:pt idx="2967">
                  <c:v>1.0791673367624948</c:v>
                </c:pt>
                <c:pt idx="2968">
                  <c:v>1.0352203834576181</c:v>
                </c:pt>
                <c:pt idx="2969">
                  <c:v>0.99056308334551668</c:v>
                </c:pt>
                <c:pt idx="2970">
                  <c:v>0.94522577675427055</c:v>
                </c:pt>
                <c:pt idx="2971">
                  <c:v>0.89923722136788387</c:v>
                </c:pt>
                <c:pt idx="2972">
                  <c:v>0.85262997081433878</c:v>
                </c:pt>
                <c:pt idx="2973">
                  <c:v>0.80543447401412938</c:v>
                </c:pt>
                <c:pt idx="2974">
                  <c:v>0.75768036005001071</c:v>
                </c:pt>
                <c:pt idx="2975">
                  <c:v>0.70940141653210953</c:v>
                </c:pt>
                <c:pt idx="2976">
                  <c:v>0.66062969845854358</c:v>
                </c:pt>
                <c:pt idx="2977">
                  <c:v>0.6113974166323809</c:v>
                </c:pt>
                <c:pt idx="2978">
                  <c:v>0.56173801816085167</c:v>
                </c:pt>
                <c:pt idx="2979">
                  <c:v>0.51168563770399866</c:v>
                </c:pt>
                <c:pt idx="2980">
                  <c:v>0.46127334340661141</c:v>
                </c:pt>
                <c:pt idx="2981">
                  <c:v>0.41053462114670669</c:v>
                </c:pt>
                <c:pt idx="2982">
                  <c:v>0.35950392161820244</c:v>
                </c:pt>
                <c:pt idx="2983">
                  <c:v>0.30821610548185058</c:v>
                </c:pt>
                <c:pt idx="2984">
                  <c:v>0.25670469323488465</c:v>
                </c:pt>
                <c:pt idx="2985">
                  <c:v>0.20500336242825612</c:v>
                </c:pt>
                <c:pt idx="2986">
                  <c:v>0.1531465154351252</c:v>
                </c:pt>
                <c:pt idx="2987">
                  <c:v>0.10116929442695025</c:v>
                </c:pt>
                <c:pt idx="2988">
                  <c:v>4.9107561857675071E-2</c:v>
                </c:pt>
                <c:pt idx="2989">
                  <c:v>-3.0026935007045124E-3</c:v>
                </c:pt>
                <c:pt idx="2990">
                  <c:v>-5.5127134170742345E-2</c:v>
                </c:pt>
                <c:pt idx="2991">
                  <c:v>-0.10723159235998891</c:v>
                </c:pt>
                <c:pt idx="2992">
                  <c:v>-0.15928096325772495</c:v>
                </c:pt>
                <c:pt idx="2993">
                  <c:v>-0.21123867854169251</c:v>
                </c:pt>
                <c:pt idx="2994">
                  <c:v>-0.26307132433540137</c:v>
                </c:pt>
                <c:pt idx="2995">
                  <c:v>-0.31474387597431669</c:v>
                </c:pt>
                <c:pt idx="2996">
                  <c:v>-0.36622124221898328</c:v>
                </c:pt>
                <c:pt idx="2997">
                  <c:v>-0.41746872304259386</c:v>
                </c:pt>
                <c:pt idx="2998">
                  <c:v>-0.46845167787255088</c:v>
                </c:pt>
                <c:pt idx="2999">
                  <c:v>-0.51913594376042538</c:v>
                </c:pt>
                <c:pt idx="3000">
                  <c:v>-0.5694873888179024</c:v>
                </c:pt>
                <c:pt idx="3001">
                  <c:v>-0.61947185904819901</c:v>
                </c:pt>
                <c:pt idx="3002">
                  <c:v>-0.66905563641253862</c:v>
                </c:pt>
                <c:pt idx="3003">
                  <c:v>-0.71820548709750998</c:v>
                </c:pt>
                <c:pt idx="3004">
                  <c:v>-0.76688824723138804</c:v>
                </c:pt>
                <c:pt idx="3005">
                  <c:v>-0.81507086929621642</c:v>
                </c:pt>
                <c:pt idx="3006">
                  <c:v>-0.86272093448078713</c:v>
                </c:pt>
                <c:pt idx="3007">
                  <c:v>-0.90980630408184848</c:v>
                </c:pt>
                <c:pt idx="3008">
                  <c:v>-0.95629550321753809</c:v>
                </c:pt>
                <c:pt idx="3009">
                  <c:v>-1.0021573758764235</c:v>
                </c:pt>
                <c:pt idx="3010">
                  <c:v>-1.0473593142477868</c:v>
                </c:pt>
                <c:pt idx="3011">
                  <c:v>-1.0918722357534079</c:v>
                </c:pt>
                <c:pt idx="3012">
                  <c:v>-1.1356662416215957</c:v>
                </c:pt>
                <c:pt idx="3013">
                  <c:v>-1.1787108719022399</c:v>
                </c:pt>
                <c:pt idx="3014">
                  <c:v>-1.2209761675301154</c:v>
                </c:pt>
                <c:pt idx="3015">
                  <c:v>-1.2624343914442544</c:v>
                </c:pt>
                <c:pt idx="3016">
                  <c:v>-1.3030584855377962</c:v>
                </c:pt>
                <c:pt idx="3017">
                  <c:v>-1.3428214434706576</c:v>
                </c:pt>
                <c:pt idx="3018">
                  <c:v>-1.3816962262414945</c:v>
                </c:pt>
                <c:pt idx="3019">
                  <c:v>-1.4196557059056083</c:v>
                </c:pt>
                <c:pt idx="3020">
                  <c:v>-1.4566731810457587</c:v>
                </c:pt>
                <c:pt idx="3021">
                  <c:v>-1.4927240766532253</c:v>
                </c:pt>
                <c:pt idx="3022">
                  <c:v>-1.527784388678602</c:v>
                </c:pt>
                <c:pt idx="3023">
                  <c:v>-1.561830053036821</c:v>
                </c:pt>
                <c:pt idx="3024">
                  <c:v>-1.5948374083208368</c:v>
                </c:pt>
                <c:pt idx="3025">
                  <c:v>-1.6267848500385591</c:v>
                </c:pt>
                <c:pt idx="3026">
                  <c:v>-1.6576512379926178</c:v>
                </c:pt>
                <c:pt idx="3027">
                  <c:v>-1.6874152374643721</c:v>
                </c:pt>
                <c:pt idx="3028">
                  <c:v>-1.7160563068153629</c:v>
                </c:pt>
                <c:pt idx="3029">
                  <c:v>-1.7435569566649078</c:v>
                </c:pt>
                <c:pt idx="3030">
                  <c:v>-1.7698967201977105</c:v>
                </c:pt>
                <c:pt idx="3031">
                  <c:v>-1.7950567720897244</c:v>
                </c:pt>
                <c:pt idx="3032">
                  <c:v>-1.8190217891166425</c:v>
                </c:pt>
                <c:pt idx="3033">
                  <c:v>-1.8417739304570171</c:v>
                </c:pt>
                <c:pt idx="3034">
                  <c:v>-1.8632980595280475</c:v>
                </c:pt>
                <c:pt idx="3035">
                  <c:v>-1.8835802480264892</c:v>
                </c:pt>
                <c:pt idx="3036">
                  <c:v>-1.9026077093885838</c:v>
                </c:pt>
                <c:pt idx="3037">
                  <c:v>-1.9203659369510888</c:v>
                </c:pt>
                <c:pt idx="3038">
                  <c:v>-1.9368423334737177</c:v>
                </c:pt>
                <c:pt idx="3039">
                  <c:v>-1.9520274794538415</c:v>
                </c:pt>
                <c:pt idx="3040">
                  <c:v>-1.9659090598352575</c:v>
                </c:pt>
                <c:pt idx="3041">
                  <c:v>-1.9784775976766726</c:v>
                </c:pt>
                <c:pt idx="3042">
                  <c:v>-1.9897255622721455</c:v>
                </c:pt>
                <c:pt idx="3043">
                  <c:v>-1.9996439617852593</c:v>
                </c:pt>
                <c:pt idx="3044">
                  <c:v>-2.0082265488640996</c:v>
                </c:pt>
                <c:pt idx="3045">
                  <c:v>-2.0154677177462137</c:v>
                </c:pt>
                <c:pt idx="3046">
                  <c:v>-2.0213629242128222</c:v>
                </c:pt>
                <c:pt idx="3047">
                  <c:v>-2.0259074998836839</c:v>
                </c:pt>
                <c:pt idx="3048">
                  <c:v>-2.029098164790895</c:v>
                </c:pt>
                <c:pt idx="3049">
                  <c:v>-2.0309330378054833</c:v>
                </c:pt>
                <c:pt idx="3050">
                  <c:v>-2.0314099119741216</c:v>
                </c:pt>
                <c:pt idx="3051">
                  <c:v>-2.0305277554963235</c:v>
                </c:pt>
                <c:pt idx="3052">
                  <c:v>-2.0282872637986236</c:v>
                </c:pt>
                <c:pt idx="3053">
                  <c:v>-2.0246908422639058</c:v>
                </c:pt>
                <c:pt idx="3054">
                  <c:v>-2.019741455362019</c:v>
                </c:pt>
                <c:pt idx="3055">
                  <c:v>-2.0134402081041172</c:v>
                </c:pt>
                <c:pt idx="3056">
                  <c:v>-2.005792227177388</c:v>
                </c:pt>
                <c:pt idx="3057">
                  <c:v>-1.9968029960416582</c:v>
                </c:pt>
                <c:pt idx="3058">
                  <c:v>-1.9864781533095595</c:v>
                </c:pt>
                <c:pt idx="3059">
                  <c:v>-1.9748233357622034</c:v>
                </c:pt>
                <c:pt idx="3060">
                  <c:v>-1.9618479924147674</c:v>
                </c:pt>
                <c:pt idx="3061">
                  <c:v>-1.947559949222373</c:v>
                </c:pt>
                <c:pt idx="3062">
                  <c:v>-1.931968411190496</c:v>
                </c:pt>
                <c:pt idx="3063">
                  <c:v>-1.9150828477821042</c:v>
                </c:pt>
                <c:pt idx="3064">
                  <c:v>-1.8969162413920417</c:v>
                </c:pt>
                <c:pt idx="3065">
                  <c:v>-1.8774796193651251</c:v>
                </c:pt>
                <c:pt idx="3066">
                  <c:v>-1.8567855826587882</c:v>
                </c:pt>
                <c:pt idx="3067">
                  <c:v>-1.8348483467360965</c:v>
                </c:pt>
                <c:pt idx="3068">
                  <c:v>-1.8116837219443991</c:v>
                </c:pt>
                <c:pt idx="3069">
                  <c:v>-1.7873051155310336</c:v>
                </c:pt>
                <c:pt idx="3070">
                  <c:v>-1.7617293268221976</c:v>
                </c:pt>
                <c:pt idx="3071">
                  <c:v>-1.7349745265911898</c:v>
                </c:pt>
                <c:pt idx="3072">
                  <c:v>-1.7070590158583663</c:v>
                </c:pt>
                <c:pt idx="3073">
                  <c:v>-1.6780010508492562</c:v>
                </c:pt>
                <c:pt idx="3074">
                  <c:v>-1.6478192483397636</c:v>
                </c:pt>
                <c:pt idx="3075">
                  <c:v>-1.6165341872930605</c:v>
                </c:pt>
                <c:pt idx="3076">
                  <c:v>-1.5841667695096546</c:v>
                </c:pt>
                <c:pt idx="3077">
                  <c:v>-1.5507380636719026</c:v>
                </c:pt>
                <c:pt idx="3078">
                  <c:v>-1.5162708732106116</c:v>
                </c:pt>
                <c:pt idx="3079">
                  <c:v>-1.4807886175622311</c:v>
                </c:pt>
                <c:pt idx="3080">
                  <c:v>-1.4443157786095551</c:v>
                </c:pt>
                <c:pt idx="3081">
                  <c:v>-1.4068755736189067</c:v>
                </c:pt>
                <c:pt idx="3082">
                  <c:v>-1.3684941854269814</c:v>
                </c:pt>
                <c:pt idx="3083">
                  <c:v>-1.3291975759444123</c:v>
                </c:pt>
                <c:pt idx="3084">
                  <c:v>-1.2890101176775721</c:v>
                </c:pt>
                <c:pt idx="3085">
                  <c:v>-1.2479605465526924</c:v>
                </c:pt>
                <c:pt idx="3086">
                  <c:v>-1.2060760940499451</c:v>
                </c:pt>
                <c:pt idx="3087">
                  <c:v>-1.1633832377654809</c:v>
                </c:pt>
                <c:pt idx="3088">
                  <c:v>-1.1199115096577015</c:v>
                </c:pt>
                <c:pt idx="3089">
                  <c:v>-1.0756908526872406</c:v>
                </c:pt>
                <c:pt idx="3090">
                  <c:v>-1.0307514716149027</c:v>
                </c:pt>
                <c:pt idx="3091">
                  <c:v>-0.98512200606956035</c:v>
                </c:pt>
                <c:pt idx="3092">
                  <c:v>-0.93883490916196699</c:v>
                </c:pt>
                <c:pt idx="3093">
                  <c:v>-0.89192054685102351</c:v>
                </c:pt>
                <c:pt idx="3094">
                  <c:v>-0.84440848282369096</c:v>
                </c:pt>
                <c:pt idx="3095">
                  <c:v>-0.79633245686207921</c:v>
                </c:pt>
                <c:pt idx="3096">
                  <c:v>-0.74772449369827765</c:v>
                </c:pt>
                <c:pt idx="3097">
                  <c:v>-0.69861679141782351</c:v>
                </c:pt>
                <c:pt idx="3098">
                  <c:v>-0.64904280193746666</c:v>
                </c:pt>
                <c:pt idx="3099">
                  <c:v>-0.59903668222458406</c:v>
                </c:pt>
                <c:pt idx="3100">
                  <c:v>-0.54863154019221039</c:v>
                </c:pt>
                <c:pt idx="3101">
                  <c:v>-0.49786091890263501</c:v>
                </c:pt>
                <c:pt idx="3102">
                  <c:v>-0.44675934359785169</c:v>
                </c:pt>
                <c:pt idx="3103">
                  <c:v>-0.39536176679011553</c:v>
                </c:pt>
                <c:pt idx="3104">
                  <c:v>-0.3437018180640567</c:v>
                </c:pt>
                <c:pt idx="3105">
                  <c:v>-0.29181330121838345</c:v>
                </c:pt>
                <c:pt idx="3106">
                  <c:v>-0.2397307619515662</c:v>
                </c:pt>
                <c:pt idx="3107">
                  <c:v>-0.18748950274747431</c:v>
                </c:pt>
                <c:pt idx="3108">
                  <c:v>-0.13512556326165356</c:v>
                </c:pt>
                <c:pt idx="3109">
                  <c:v>-8.2675126251696388E-2</c:v>
                </c:pt>
                <c:pt idx="3110">
                  <c:v>-3.0172739851984789E-2</c:v>
                </c:pt>
                <c:pt idx="3111">
                  <c:v>2.2347200936623467E-2</c:v>
                </c:pt>
                <c:pt idx="3112">
                  <c:v>7.4849347670641747E-2</c:v>
                </c:pt>
                <c:pt idx="3113">
                  <c:v>0.12729687210483501</c:v>
                </c:pt>
                <c:pt idx="3114">
                  <c:v>0.17965608429099314</c:v>
                </c:pt>
                <c:pt idx="3115">
                  <c:v>0.2318916674922675</c:v>
                </c:pt>
                <c:pt idx="3116">
                  <c:v>0.28396822255164</c:v>
                </c:pt>
                <c:pt idx="3117">
                  <c:v>0.33585072584146214</c:v>
                </c:pt>
                <c:pt idx="3118">
                  <c:v>0.38750419767398259</c:v>
                </c:pt>
                <c:pt idx="3119">
                  <c:v>0.43889412064668504</c:v>
                </c:pt>
                <c:pt idx="3120">
                  <c:v>0.48998599326035713</c:v>
                </c:pt>
                <c:pt idx="3121">
                  <c:v>0.54074527693913121</c:v>
                </c:pt>
                <c:pt idx="3122">
                  <c:v>0.59113785429188648</c:v>
                </c:pt>
                <c:pt idx="3123">
                  <c:v>0.6411300775808616</c:v>
                </c:pt>
                <c:pt idx="3124">
                  <c:v>0.69068835464558953</c:v>
                </c:pt>
                <c:pt idx="3125">
                  <c:v>0.73977919552837212</c:v>
                </c:pt>
                <c:pt idx="3126">
                  <c:v>0.78836972504699654</c:v>
                </c:pt>
                <c:pt idx="3127">
                  <c:v>0.83642733442130413</c:v>
                </c:pt>
                <c:pt idx="3128">
                  <c:v>0.88392006521788868</c:v>
                </c:pt>
                <c:pt idx="3129">
                  <c:v>0.93081626463607658</c:v>
                </c:pt>
                <c:pt idx="3130">
                  <c:v>0.9770828150805615</c:v>
                </c:pt>
                <c:pt idx="3131">
                  <c:v>1.0226901114412428</c:v>
                </c:pt>
                <c:pt idx="3132">
                  <c:v>1.0676077199202569</c:v>
                </c:pt>
                <c:pt idx="3133">
                  <c:v>1.1118046333056066</c:v>
                </c:pt>
                <c:pt idx="3134">
                  <c:v>1.1552503332977468</c:v>
                </c:pt>
                <c:pt idx="3135">
                  <c:v>1.1979165118975381</c:v>
                </c:pt>
                <c:pt idx="3136">
                  <c:v>1.239775528629214</c:v>
                </c:pt>
                <c:pt idx="3137">
                  <c:v>1.2807997836309513</c:v>
                </c:pt>
                <c:pt idx="3138">
                  <c:v>1.3209616335093768</c:v>
                </c:pt>
                <c:pt idx="3139">
                  <c:v>1.3602333353442713</c:v>
                </c:pt>
                <c:pt idx="3140">
                  <c:v>1.3985875624505886</c:v>
                </c:pt>
                <c:pt idx="3141">
                  <c:v>1.4359991045548688</c:v>
                </c:pt>
                <c:pt idx="3142">
                  <c:v>1.4724433126452963</c:v>
                </c:pt>
                <c:pt idx="3143">
                  <c:v>1.5078954682800236</c:v>
                </c:pt>
                <c:pt idx="3144">
                  <c:v>1.5423312466076837</c:v>
                </c:pt>
                <c:pt idx="3145">
                  <c:v>1.5757283709149501</c:v>
                </c:pt>
                <c:pt idx="3146">
                  <c:v>1.6080650203201736</c:v>
                </c:pt>
                <c:pt idx="3147">
                  <c:v>1.6393191712747173</c:v>
                </c:pt>
                <c:pt idx="3148">
                  <c:v>1.6694695854848227</c:v>
                </c:pt>
                <c:pt idx="3149">
                  <c:v>1.6984980694125564</c:v>
                </c:pt>
                <c:pt idx="3150">
                  <c:v>1.7263834449097706</c:v>
                </c:pt>
                <c:pt idx="3151">
                  <c:v>1.7531061684728964</c:v>
                </c:pt>
                <c:pt idx="3152">
                  <c:v>1.7786501921829445</c:v>
                </c:pt>
                <c:pt idx="3153">
                  <c:v>1.8029969443425773</c:v>
                </c:pt>
                <c:pt idx="3154">
                  <c:v>1.826130551648067</c:v>
                </c:pt>
                <c:pt idx="3155">
                  <c:v>1.848036343568463</c:v>
                </c:pt>
                <c:pt idx="3156">
                  <c:v>1.8687007861457032</c:v>
                </c:pt>
                <c:pt idx="3157">
                  <c:v>1.8881086204976638</c:v>
                </c:pt>
                <c:pt idx="3158">
                  <c:v>1.9062464926841751</c:v>
                </c:pt>
                <c:pt idx="3159">
                  <c:v>1.9231042223668613</c:v>
                </c:pt>
                <c:pt idx="3160">
                  <c:v>1.9386687298642538</c:v>
                </c:pt>
                <c:pt idx="3161">
                  <c:v>1.9529297701678909</c:v>
                </c:pt>
                <c:pt idx="3162">
                  <c:v>1.9658790414112701</c:v>
                </c:pt>
                <c:pt idx="3163">
                  <c:v>1.9775067778534665</c:v>
                </c:pt>
                <c:pt idx="3164">
                  <c:v>1.9878059558441832</c:v>
                </c:pt>
                <c:pt idx="3165">
                  <c:v>1.9967701912793454</c:v>
                </c:pt>
                <c:pt idx="3166">
                  <c:v>2.004394159906286</c:v>
                </c:pt>
                <c:pt idx="3167">
                  <c:v>2.0106724119698578</c:v>
                </c:pt>
                <c:pt idx="3168">
                  <c:v>2.0156008851374425</c:v>
                </c:pt>
                <c:pt idx="3169">
                  <c:v>2.0191769152767725</c:v>
                </c:pt>
                <c:pt idx="3170">
                  <c:v>2.0213975121434991</c:v>
                </c:pt>
                <c:pt idx="3171">
                  <c:v>2.022260860708919</c:v>
                </c:pt>
                <c:pt idx="3172">
                  <c:v>2.0217668735840859</c:v>
                </c:pt>
                <c:pt idx="3173">
                  <c:v>2.0199171740982935</c:v>
                </c:pt>
                <c:pt idx="3174">
                  <c:v>2.0167139457780618</c:v>
                </c:pt>
                <c:pt idx="3175">
                  <c:v>2.0121575141487473</c:v>
                </c:pt>
                <c:pt idx="3176">
                  <c:v>2.0062522282153843</c:v>
                </c:pt>
                <c:pt idx="3177">
                  <c:v>1.9990027959040229</c:v>
                </c:pt>
                <c:pt idx="3178">
                  <c:v>1.9904140827851839</c:v>
                </c:pt>
                <c:pt idx="3179">
                  <c:v>1.9804909554311496</c:v>
                </c:pt>
                <c:pt idx="3180">
                  <c:v>1.9692420958214183</c:v>
                </c:pt>
                <c:pt idx="3181">
                  <c:v>1.9566745663863896</c:v>
                </c:pt>
                <c:pt idx="3182">
                  <c:v>1.9427968124536468</c:v>
                </c:pt>
                <c:pt idx="3183">
                  <c:v>1.9276175479886306</c:v>
                </c:pt>
                <c:pt idx="3184">
                  <c:v>1.9111490044001738</c:v>
                </c:pt>
                <c:pt idx="3185">
                  <c:v>1.8934014628873144</c:v>
                </c:pt>
                <c:pt idx="3186">
                  <c:v>1.8743867834278205</c:v>
                </c:pt>
                <c:pt idx="3187">
                  <c:v>1.8541184459944435</c:v>
                </c:pt>
                <c:pt idx="3188">
                  <c:v>1.8326115312538054</c:v>
                </c:pt>
                <c:pt idx="3189">
                  <c:v>1.809878722899134</c:v>
                </c:pt>
                <c:pt idx="3190">
                  <c:v>1.7859361031430925</c:v>
                </c:pt>
                <c:pt idx="3191">
                  <c:v>1.7608011323965835</c:v>
                </c:pt>
                <c:pt idx="3192">
                  <c:v>1.7344914083756675</c:v>
                </c:pt>
                <c:pt idx="3193">
                  <c:v>1.7070244913631263</c:v>
                </c:pt>
                <c:pt idx="3194">
                  <c:v>1.6784183098533469</c:v>
                </c:pt>
                <c:pt idx="3195">
                  <c:v>1.6486927624849026</c:v>
                </c:pt>
                <c:pt idx="3196">
                  <c:v>1.6178680789824322</c:v>
                </c:pt>
                <c:pt idx="3197">
                  <c:v>1.5859646644887571</c:v>
                </c:pt>
                <c:pt idx="3198">
                  <c:v>1.5530046677148084</c:v>
                </c:pt>
                <c:pt idx="3199">
                  <c:v>1.5190108624758139</c:v>
                </c:pt>
                <c:pt idx="3200">
                  <c:v>1.4840070944065167</c:v>
                </c:pt>
                <c:pt idx="3201">
                  <c:v>1.4480159541681701</c:v>
                </c:pt>
                <c:pt idx="3202">
                  <c:v>1.4110630079005229</c:v>
                </c:pt>
                <c:pt idx="3203">
                  <c:v>1.3731736109857497</c:v>
                </c:pt>
                <c:pt idx="3204">
                  <c:v>1.3343715398255478</c:v>
                </c:pt>
                <c:pt idx="3205">
                  <c:v>1.2946849449155802</c:v>
                </c:pt>
                <c:pt idx="3206">
                  <c:v>1.2541404832247225</c:v>
                </c:pt>
                <c:pt idx="3207">
                  <c:v>1.212764068996961</c:v>
                </c:pt>
                <c:pt idx="3208">
                  <c:v>1.1705846822322239</c:v>
                </c:pt>
                <c:pt idx="3209">
                  <c:v>1.127631725555416</c:v>
                </c:pt>
                <c:pt idx="3210">
                  <c:v>1.0839348752379168</c:v>
                </c:pt>
                <c:pt idx="3211">
                  <c:v>1.0395222544833351</c:v>
                </c:pt>
                <c:pt idx="3212">
                  <c:v>0.99442581225352777</c:v>
                </c:pt>
                <c:pt idx="3213">
                  <c:v>0.94867542284120732</c:v>
                </c:pt>
                <c:pt idx="3214">
                  <c:v>0.90230017095023973</c:v>
                </c:pt>
                <c:pt idx="3215">
                  <c:v>0.85533333025726288</c:v>
                </c:pt>
                <c:pt idx="3216">
                  <c:v>0.80780647245499959</c:v>
                </c:pt>
                <c:pt idx="3217">
                  <c:v>0.75975135583788189</c:v>
                </c:pt>
                <c:pt idx="3218">
                  <c:v>0.71120100595600955</c:v>
                </c:pt>
                <c:pt idx="3219">
                  <c:v>0.66218916700435049</c:v>
                </c:pt>
                <c:pt idx="3220">
                  <c:v>0.61274854788118704</c:v>
                </c:pt>
                <c:pt idx="3221">
                  <c:v>0.56291230654894542</c:v>
                </c:pt>
                <c:pt idx="3222">
                  <c:v>0.51271459721503898</c:v>
                </c:pt>
                <c:pt idx="3223">
                  <c:v>0.46219001556678496</c:v>
                </c:pt>
                <c:pt idx="3224">
                  <c:v>0.41137184871076626</c:v>
                </c:pt>
                <c:pt idx="3225">
                  <c:v>0.36029357244571641</c:v>
                </c:pt>
                <c:pt idx="3226">
                  <c:v>0.30898941907220157</c:v>
                </c:pt>
                <c:pt idx="3227">
                  <c:v>0.25749439239588429</c:v>
                </c:pt>
                <c:pt idx="3228">
                  <c:v>0.20584424822456696</c:v>
                </c:pt>
                <c:pt idx="3229">
                  <c:v>0.15407490040244631</c:v>
                </c:pt>
                <c:pt idx="3230">
                  <c:v>0.1022206431820358</c:v>
                </c:pt>
                <c:pt idx="3231">
                  <c:v>5.03156328040716E-2</c:v>
                </c:pt>
                <c:pt idx="3232">
                  <c:v>-1.6050058429800519E-3</c:v>
                </c:pt>
                <c:pt idx="3233">
                  <c:v>-5.3504652787346473E-2</c:v>
                </c:pt>
                <c:pt idx="3234">
                  <c:v>-0.10534981100327899</c:v>
                </c:pt>
                <c:pt idx="3235">
                  <c:v>-0.1571053412628125</c:v>
                </c:pt>
                <c:pt idx="3236">
                  <c:v>-0.20873600644878212</c:v>
                </c:pt>
                <c:pt idx="3237">
                  <c:v>-0.2602069294557442</c:v>
                </c:pt>
                <c:pt idx="3238">
                  <c:v>-0.31148326155910394</c:v>
                </c:pt>
                <c:pt idx="3239">
                  <c:v>-0.36253060072575305</c:v>
                </c:pt>
                <c:pt idx="3240">
                  <c:v>-0.41331454520491073</c:v>
                </c:pt>
                <c:pt idx="3241">
                  <c:v>-0.46380064052741837</c:v>
                </c:pt>
                <c:pt idx="3242">
                  <c:v>-0.51395483775397621</c:v>
                </c:pt>
                <c:pt idx="3243">
                  <c:v>-0.56374354193716814</c:v>
                </c:pt>
                <c:pt idx="3244">
                  <c:v>-0.61313319804598709</c:v>
                </c:pt>
                <c:pt idx="3245">
                  <c:v>-0.66209033759900038</c:v>
                </c:pt>
                <c:pt idx="3246">
                  <c:v>-0.71058209125158145</c:v>
                </c:pt>
                <c:pt idx="3247">
                  <c:v>-0.75857584044388804</c:v>
                </c:pt>
                <c:pt idx="3248">
                  <c:v>-0.80603960137429509</c:v>
                </c:pt>
                <c:pt idx="3249">
                  <c:v>-0.85294168032057505</c:v>
                </c:pt>
                <c:pt idx="3250">
                  <c:v>-0.89924890325496132</c:v>
                </c:pt>
                <c:pt idx="3251">
                  <c:v>-0.94493159317300468</c:v>
                </c:pt>
                <c:pt idx="3252">
                  <c:v>-0.98995922897674848</c:v>
                </c:pt>
                <c:pt idx="3253">
                  <c:v>-1.0343007008111578</c:v>
                </c:pt>
                <c:pt idx="3254">
                  <c:v>-1.0779253724601192</c:v>
                </c:pt>
                <c:pt idx="3255">
                  <c:v>-1.1208048028108331</c:v>
                </c:pt>
                <c:pt idx="3256">
                  <c:v>-1.162911203159634</c:v>
                </c:pt>
                <c:pt idx="3257">
                  <c:v>-1.2042168103921909</c:v>
                </c:pt>
                <c:pt idx="3258">
                  <c:v>-1.2446938029341237</c:v>
                </c:pt>
                <c:pt idx="3259">
                  <c:v>-1.2843142448584226</c:v>
                </c:pt>
                <c:pt idx="3260">
                  <c:v>-1.3230506017566195</c:v>
                </c:pt>
                <c:pt idx="3261">
                  <c:v>-1.3608774410306956</c:v>
                </c:pt>
                <c:pt idx="3262">
                  <c:v>-1.3977698768651137</c:v>
                </c:pt>
                <c:pt idx="3263">
                  <c:v>-1.4337029396632448</c:v>
                </c:pt>
                <c:pt idx="3264">
                  <c:v>-1.4686520392023517</c:v>
                </c:pt>
                <c:pt idx="3265">
                  <c:v>-1.5025946193216522</c:v>
                </c:pt>
                <c:pt idx="3266">
                  <c:v>-1.5355085657625753</c:v>
                </c:pt>
                <c:pt idx="3267">
                  <c:v>-1.5673715478227288</c:v>
                </c:pt>
                <c:pt idx="3268">
                  <c:v>-1.5981620064362601</c:v>
                </c:pt>
                <c:pt idx="3269">
                  <c:v>-1.6278614138392651</c:v>
                </c:pt>
                <c:pt idx="3270">
                  <c:v>-1.6564482443738047</c:v>
                </c:pt>
                <c:pt idx="3271">
                  <c:v>-1.6839025939185299</c:v>
                </c:pt>
                <c:pt idx="3272">
                  <c:v>-1.7102080410100917</c:v>
                </c:pt>
                <c:pt idx="3273">
                  <c:v>-1.7353456276671397</c:v>
                </c:pt>
                <c:pt idx="3274">
                  <c:v>-1.7592990817544818</c:v>
                </c:pt>
                <c:pt idx="3275">
                  <c:v>-1.7820533215599563</c:v>
                </c:pt>
                <c:pt idx="3276">
                  <c:v>-1.8035943897973497</c:v>
                </c:pt>
                <c:pt idx="3277">
                  <c:v>-1.8239065923173117</c:v>
                </c:pt>
                <c:pt idx="3278">
                  <c:v>-1.8429761281864387</c:v>
                </c:pt>
                <c:pt idx="3279">
                  <c:v>-1.8607923585648916</c:v>
                </c:pt>
                <c:pt idx="3280">
                  <c:v>-1.8773417339842091</c:v>
                </c:pt>
                <c:pt idx="3281">
                  <c:v>-1.8926135285907981</c:v>
                </c:pt>
                <c:pt idx="3282">
                  <c:v>-1.9065989488468003</c:v>
                </c:pt>
                <c:pt idx="3283">
                  <c:v>-1.9192877267501935</c:v>
                </c:pt>
                <c:pt idx="3284">
                  <c:v>-1.9306723260406493</c:v>
                </c:pt>
                <c:pt idx="3285">
                  <c:v>-1.9407458399001674</c:v>
                </c:pt>
                <c:pt idx="3286">
                  <c:v>-1.9495024115074757</c:v>
                </c:pt>
                <c:pt idx="3287">
                  <c:v>-1.9569360489373566</c:v>
                </c:pt>
                <c:pt idx="3288">
                  <c:v>-1.9630421383427925</c:v>
                </c:pt>
                <c:pt idx="3289">
                  <c:v>-1.9678174549936431</c:v>
                </c:pt>
                <c:pt idx="3290">
                  <c:v>-1.971258439228823</c:v>
                </c:pt>
                <c:pt idx="3291">
                  <c:v>-1.9733626980520753</c:v>
                </c:pt>
                <c:pt idx="3292">
                  <c:v>-1.974129557827585</c:v>
                </c:pt>
                <c:pt idx="3293">
                  <c:v>-1.9735600476332529</c:v>
                </c:pt>
                <c:pt idx="3294">
                  <c:v>-1.9716557490175928</c:v>
                </c:pt>
                <c:pt idx="3295">
                  <c:v>-1.9684163780823116</c:v>
                </c:pt>
                <c:pt idx="3296">
                  <c:v>-1.9638456672469851</c:v>
                </c:pt>
                <c:pt idx="3297">
                  <c:v>-1.9579477009769941</c:v>
                </c:pt>
                <c:pt idx="3298">
                  <c:v>-1.9507267147962455</c:v>
                </c:pt>
                <c:pt idx="3299">
                  <c:v>-1.9421869389361788</c:v>
                </c:pt>
                <c:pt idx="3300">
                  <c:v>-1.9323364130353193</c:v>
                </c:pt>
                <c:pt idx="3301">
                  <c:v>-1.9211815514792829</c:v>
                </c:pt>
                <c:pt idx="3302">
                  <c:v>-1.9087301461455108</c:v>
                </c:pt>
                <c:pt idx="3303">
                  <c:v>-1.8949902524442575</c:v>
                </c:pt>
                <c:pt idx="3304">
                  <c:v>-1.8799734384263536</c:v>
                </c:pt>
                <c:pt idx="3305">
                  <c:v>-1.863689317433888</c:v>
                </c:pt>
                <c:pt idx="3306">
                  <c:v>-1.84614907739413</c:v>
                </c:pt>
                <c:pt idx="3307">
                  <c:v>-1.8273655223425964</c:v>
                </c:pt>
                <c:pt idx="3308">
                  <c:v>-1.8073530534300206</c:v>
                </c:pt>
                <c:pt idx="3309">
                  <c:v>-1.7861236715642654</c:v>
                </c:pt>
                <c:pt idx="3310">
                  <c:v>-1.7636927732134089</c:v>
                </c:pt>
                <c:pt idx="3311">
                  <c:v>-1.7400771303954625</c:v>
                </c:pt>
                <c:pt idx="3312">
                  <c:v>-1.7152936500971088</c:v>
                </c:pt>
                <c:pt idx="3313">
                  <c:v>-1.6893591998475321</c:v>
                </c:pt>
                <c:pt idx="3314">
                  <c:v>-1.6622910136760005</c:v>
                </c:pt>
                <c:pt idx="3315">
                  <c:v>-1.6341082943574872</c:v>
                </c:pt>
                <c:pt idx="3316">
                  <c:v>-1.6048305746676172</c:v>
                </c:pt>
                <c:pt idx="3317">
                  <c:v>-1.574477562028012</c:v>
                </c:pt>
                <c:pt idx="3318">
                  <c:v>-1.5430707069691714</c:v>
                </c:pt>
                <c:pt idx="3319">
                  <c:v>-1.5106320849793797</c:v>
                </c:pt>
                <c:pt idx="3320">
                  <c:v>-1.4771848435322499</c:v>
                </c:pt>
                <c:pt idx="3321">
                  <c:v>-1.4427508756054537</c:v>
                </c:pt>
                <c:pt idx="3322">
                  <c:v>-1.4073550504437924</c:v>
                </c:pt>
                <c:pt idx="3323">
                  <c:v>-1.371022027633332</c:v>
                </c:pt>
                <c:pt idx="3324">
                  <c:v>-1.3337748891877106</c:v>
                </c:pt>
                <c:pt idx="3325">
                  <c:v>-1.2956410929308455</c:v>
                </c:pt>
                <c:pt idx="3326">
                  <c:v>-1.2566466051829579</c:v>
                </c:pt>
                <c:pt idx="3327">
                  <c:v>-1.2168166518680668</c:v>
                </c:pt>
                <c:pt idx="3328">
                  <c:v>-1.1761795272988007</c:v>
                </c:pt>
                <c:pt idx="3329">
                  <c:v>-1.1347639513478487</c:v>
                </c:pt>
                <c:pt idx="3330">
                  <c:v>-1.0925989207699924</c:v>
                </c:pt>
                <c:pt idx="3331">
                  <c:v>-1.0497118827865852</c:v>
                </c:pt>
                <c:pt idx="3332">
                  <c:v>-1.0061341142081432</c:v>
                </c:pt>
                <c:pt idx="3333">
                  <c:v>-0.96189482130152126</c:v>
                </c:pt>
                <c:pt idx="3334">
                  <c:v>-0.91702242516228027</c:v>
                </c:pt>
                <c:pt idx="3335">
                  <c:v>-0.87154954056615297</c:v>
                </c:pt>
                <c:pt idx="3336">
                  <c:v>-0.82550708529943762</c:v>
                </c:pt>
                <c:pt idx="3337">
                  <c:v>-0.77892616902925194</c:v>
                </c:pt>
                <c:pt idx="3338">
                  <c:v>-0.73183917423910672</c:v>
                </c:pt>
                <c:pt idx="3339">
                  <c:v>-0.68427920789696572</c:v>
                </c:pt>
                <c:pt idx="3340">
                  <c:v>-0.63627834778949965</c:v>
                </c:pt>
                <c:pt idx="3341">
                  <c:v>-0.58786912715538364</c:v>
                </c:pt>
                <c:pt idx="3342">
                  <c:v>-0.53908508213562223</c:v>
                </c:pt>
                <c:pt idx="3343">
                  <c:v>-0.4899601972742631</c:v>
                </c:pt>
                <c:pt idx="3344">
                  <c:v>-0.44052715572028589</c:v>
                </c:pt>
                <c:pt idx="3345">
                  <c:v>-0.39081883675920487</c:v>
                </c:pt>
                <c:pt idx="3346">
                  <c:v>-0.34086888387796471</c:v>
                </c:pt>
                <c:pt idx="3347">
                  <c:v>-0.29071172001935836</c:v>
                </c:pt>
                <c:pt idx="3348">
                  <c:v>-0.2403825283264234</c:v>
                </c:pt>
                <c:pt idx="3349">
                  <c:v>-0.1899166584199353</c:v>
                </c:pt>
                <c:pt idx="3350">
                  <c:v>-0.1393478490094722</c:v>
                </c:pt>
                <c:pt idx="3351">
                  <c:v>-8.8709709708163512E-2</c:v>
                </c:pt>
                <c:pt idx="3352">
                  <c:v>-3.8036827922778731E-2</c:v>
                </c:pt>
                <c:pt idx="3353">
                  <c:v>1.2634704484684777E-2</c:v>
                </c:pt>
                <c:pt idx="3354">
                  <c:v>6.327190900477811E-2</c:v>
                </c:pt>
                <c:pt idx="3355">
                  <c:v>0.1138401551154031</c:v>
                </c:pt>
                <c:pt idx="3356">
                  <c:v>0.16430470438268047</c:v>
                </c:pt>
                <c:pt idx="3357">
                  <c:v>0.21463116815450248</c:v>
                </c:pt>
                <c:pt idx="3358">
                  <c:v>0.2647851757270398</c:v>
                </c:pt>
                <c:pt idx="3359">
                  <c:v>0.31473279245806601</c:v>
                </c:pt>
                <c:pt idx="3360">
                  <c:v>0.36444007316511362</c:v>
                </c:pt>
                <c:pt idx="3361">
                  <c:v>0.41387300893768619</c:v>
                </c:pt>
                <c:pt idx="3362">
                  <c:v>0.46299798520303875</c:v>
                </c:pt>
                <c:pt idx="3363">
                  <c:v>0.51178183001173316</c:v>
                </c:pt>
                <c:pt idx="3364">
                  <c:v>0.56019139979042687</c:v>
                </c:pt>
                <c:pt idx="3365">
                  <c:v>0.60819362580905623</c:v>
                </c:pt>
                <c:pt idx="3366">
                  <c:v>0.65575602660746313</c:v>
                </c:pt>
                <c:pt idx="3367">
                  <c:v>0.70284635948847196</c:v>
                </c:pt>
                <c:pt idx="3368">
                  <c:v>0.7494330043417432</c:v>
                </c:pt>
                <c:pt idx="3369">
                  <c:v>0.79548461882123989</c:v>
                </c:pt>
                <c:pt idx="3370">
                  <c:v>0.840968367822439</c:v>
                </c:pt>
                <c:pt idx="3371">
                  <c:v>0.88585490067873751</c:v>
                </c:pt>
                <c:pt idx="3372">
                  <c:v>0.93011400991838766</c:v>
                </c:pt>
                <c:pt idx="3373">
                  <c:v>0.97371488648017901</c:v>
                </c:pt>
                <c:pt idx="3374">
                  <c:v>1.0166271819951598</c:v>
                </c:pt>
                <c:pt idx="3375">
                  <c:v>1.0588227301420348</c:v>
                </c:pt>
                <c:pt idx="3376">
                  <c:v>1.1002740038505512</c:v>
                </c:pt>
                <c:pt idx="3377">
                  <c:v>1.140953488385015</c:v>
                </c:pt>
                <c:pt idx="3378">
                  <c:v>1.1808335972043771</c:v>
                </c:pt>
                <c:pt idx="3379">
                  <c:v>1.2198866159852528</c:v>
                </c:pt>
                <c:pt idx="3380">
                  <c:v>1.2580852184147315</c:v>
                </c:pt>
                <c:pt idx="3381">
                  <c:v>1.2954041664102123</c:v>
                </c:pt>
                <c:pt idx="3382">
                  <c:v>1.331818755025413</c:v>
                </c:pt>
                <c:pt idx="3383">
                  <c:v>1.3673041818270981</c:v>
                </c:pt>
                <c:pt idx="3384">
                  <c:v>1.4018360099964604</c:v>
                </c:pt>
                <c:pt idx="3385">
                  <c:v>1.435391822969893</c:v>
                </c:pt>
                <c:pt idx="3386">
                  <c:v>1.4679496322381798</c:v>
                </c:pt>
                <c:pt idx="3387">
                  <c:v>1.4994872189656829</c:v>
                </c:pt>
                <c:pt idx="3388">
                  <c:v>1.5299831220420401</c:v>
                </c:pt>
                <c:pt idx="3389">
                  <c:v>1.5594188977254031</c:v>
                </c:pt>
                <c:pt idx="3390">
                  <c:v>1.5877730904302914</c:v>
                </c:pt>
                <c:pt idx="3391">
                  <c:v>1.6150258521485639</c:v>
                </c:pt>
                <c:pt idx="3392">
                  <c:v>1.6411608035672205</c:v>
                </c:pt>
                <c:pt idx="3393">
                  <c:v>1.6661590148951169</c:v>
                </c:pt>
                <c:pt idx="3394">
                  <c:v>1.6900042282361647</c:v>
                </c:pt>
                <c:pt idx="3395">
                  <c:v>1.7126813621812833</c:v>
                </c:pt>
                <c:pt idx="3396">
                  <c:v>1.7341764458327027</c:v>
                </c:pt>
                <c:pt idx="3397">
                  <c:v>1.75447375754256</c:v>
                </c:pt>
                <c:pt idx="3398">
                  <c:v>1.7735594550255802</c:v>
                </c:pt>
                <c:pt idx="3399">
                  <c:v>1.7914228442766043</c:v>
                </c:pt>
                <c:pt idx="3400">
                  <c:v>1.808050306894446</c:v>
                </c:pt>
                <c:pt idx="3401">
                  <c:v>1.8234310343773046</c:v>
                </c:pt>
                <c:pt idx="3402">
                  <c:v>1.8375561368819142</c:v>
                </c:pt>
                <c:pt idx="3403">
                  <c:v>1.8504152365076458</c:v>
                </c:pt>
                <c:pt idx="3404">
                  <c:v>1.8620006735724948</c:v>
                </c:pt>
                <c:pt idx="3405">
                  <c:v>1.8723054043897702</c:v>
                </c:pt>
                <c:pt idx="3406">
                  <c:v>1.8813234219044177</c:v>
                </c:pt>
                <c:pt idx="3407">
                  <c:v>1.8890485706800955</c:v>
                </c:pt>
                <c:pt idx="3408">
                  <c:v>1.8954760601749181</c:v>
                </c:pt>
                <c:pt idx="3409">
                  <c:v>1.9006024758794686</c:v>
                </c:pt>
                <c:pt idx="3410">
                  <c:v>1.904424055373926</c:v>
                </c:pt>
                <c:pt idx="3411">
                  <c:v>1.9069381900345519</c:v>
                </c:pt>
                <c:pt idx="3412">
                  <c:v>1.9081439778455236</c:v>
                </c:pt>
                <c:pt idx="3413">
                  <c:v>1.9080422068739331</c:v>
                </c:pt>
                <c:pt idx="3414">
                  <c:v>1.9066342051539227</c:v>
                </c:pt>
                <c:pt idx="3415">
                  <c:v>1.9039194229018443</c:v>
                </c:pt>
                <c:pt idx="3416">
                  <c:v>1.8999013144188708</c:v>
                </c:pt>
                <c:pt idx="3417">
                  <c:v>1.8945836739621169</c:v>
                </c:pt>
                <c:pt idx="3418">
                  <c:v>1.8879704349056945</c:v>
                </c:pt>
                <c:pt idx="3419">
                  <c:v>1.8800655135432043</c:v>
                </c:pt>
                <c:pt idx="3420">
                  <c:v>1.8708766239457775</c:v>
                </c:pt>
                <c:pt idx="3421">
                  <c:v>1.8604098434655725</c:v>
                </c:pt>
                <c:pt idx="3422">
                  <c:v>1.8486726156487443</c:v>
                </c:pt>
                <c:pt idx="3423">
                  <c:v>1.8356726364496394</c:v>
                </c:pt>
                <c:pt idx="3424">
                  <c:v>1.8214211035163215</c:v>
                </c:pt>
                <c:pt idx="3425">
                  <c:v>1.8059272490236937</c:v>
                </c:pt>
                <c:pt idx="3426">
                  <c:v>1.7892018691543872</c:v>
                </c:pt>
                <c:pt idx="3427">
                  <c:v>1.7712573658132325</c:v>
                </c:pt>
                <c:pt idx="3428">
                  <c:v>1.7521077278299853</c:v>
                </c:pt>
                <c:pt idx="3429">
                  <c:v>1.7317645338012051</c:v>
                </c:pt>
                <c:pt idx="3430">
                  <c:v>1.710242748097526</c:v>
                </c:pt>
                <c:pt idx="3431">
                  <c:v>1.6875587010615676</c:v>
                </c:pt>
                <c:pt idx="3432">
                  <c:v>1.6637288486389015</c:v>
                </c:pt>
                <c:pt idx="3433">
                  <c:v>1.6387695981677917</c:v>
                </c:pt>
                <c:pt idx="3434">
                  <c:v>1.6126977145566774</c:v>
                </c:pt>
                <c:pt idx="3435">
                  <c:v>1.5855319227532068</c:v>
                </c:pt>
                <c:pt idx="3436">
                  <c:v>1.5572912692261163</c:v>
                </c:pt>
                <c:pt idx="3437">
                  <c:v>1.5279949668410351</c:v>
                </c:pt>
                <c:pt idx="3438">
                  <c:v>1.497663963557097</c:v>
                </c:pt>
                <c:pt idx="3439">
                  <c:v>1.4663198245128963</c:v>
                </c:pt>
                <c:pt idx="3440">
                  <c:v>1.4339851792939913</c:v>
                </c:pt>
                <c:pt idx="3441">
                  <c:v>1.400681395694795</c:v>
                </c:pt>
                <c:pt idx="3442">
                  <c:v>1.3664328107276313</c:v>
                </c:pt>
                <c:pt idx="3443">
                  <c:v>1.3312635449455354</c:v>
                </c:pt>
                <c:pt idx="3444">
                  <c:v>1.2951961347800336</c:v>
                </c:pt>
                <c:pt idx="3445">
                  <c:v>1.2582574861776883</c:v>
                </c:pt>
                <c:pt idx="3446">
                  <c:v>1.2204730075425787</c:v>
                </c:pt>
                <c:pt idx="3447">
                  <c:v>1.1818673611023605</c:v>
                </c:pt>
                <c:pt idx="3448">
                  <c:v>1.1424682719540069</c:v>
                </c:pt>
                <c:pt idx="3449">
                  <c:v>1.1023038854980434</c:v>
                </c:pt>
                <c:pt idx="3450">
                  <c:v>1.0614026190255492</c:v>
                </c:pt>
                <c:pt idx="3451">
                  <c:v>1.0197913355692434</c:v>
                </c:pt>
                <c:pt idx="3452">
                  <c:v>0.97750072329442284</c:v>
                </c:pt>
                <c:pt idx="3453">
                  <c:v>0.93455939563613744</c:v>
                </c:pt>
                <c:pt idx="3454">
                  <c:v>0.89099517694291308</c:v>
                </c:pt>
                <c:pt idx="3455">
                  <c:v>0.84684008160099544</c:v>
                </c:pt>
                <c:pt idx="3456">
                  <c:v>0.80212442363860426</c:v>
                </c:pt>
                <c:pt idx="3457">
                  <c:v>0.75687870587127404</c:v>
                </c:pt>
                <c:pt idx="3458">
                  <c:v>0.71113470111341015</c:v>
                </c:pt>
                <c:pt idx="3459">
                  <c:v>0.66492490412311789</c:v>
                </c:pt>
                <c:pt idx="3460">
                  <c:v>0.61828077821395355</c:v>
                </c:pt>
                <c:pt idx="3461">
                  <c:v>0.57123424016642099</c:v>
                </c:pt>
                <c:pt idx="3462">
                  <c:v>0.52381820795671485</c:v>
                </c:pt>
                <c:pt idx="3463">
                  <c:v>0.47606604653646889</c:v>
                </c:pt>
                <c:pt idx="3464">
                  <c:v>0.42800981831368701</c:v>
                </c:pt>
                <c:pt idx="3465">
                  <c:v>0.37968178096349159</c:v>
                </c:pt>
                <c:pt idx="3466">
                  <c:v>0.33111495577217837</c:v>
                </c:pt>
                <c:pt idx="3467">
                  <c:v>0.28234314317066522</c:v>
                </c:pt>
                <c:pt idx="3468">
                  <c:v>0.23340090375743075</c:v>
                </c:pt>
                <c:pt idx="3469">
                  <c:v>0.18432296485445993</c:v>
                </c:pt>
                <c:pt idx="3470">
                  <c:v>0.13514244339585893</c:v>
                </c:pt>
                <c:pt idx="3471">
                  <c:v>8.5892328019804398E-2</c:v>
                </c:pt>
                <c:pt idx="3472">
                  <c:v>3.660658623479586E-2</c:v>
                </c:pt>
                <c:pt idx="3473">
                  <c:v>-1.2679308643335337E-2</c:v>
                </c:pt>
                <c:pt idx="3474">
                  <c:v>-6.1932995024798279E-2</c:v>
                </c:pt>
                <c:pt idx="3475">
                  <c:v>-0.11112045740761683</c:v>
                </c:pt>
                <c:pt idx="3476">
                  <c:v>-0.16020757020640608</c:v>
                </c:pt>
                <c:pt idx="3477">
                  <c:v>-0.20916055517550647</c:v>
                </c:pt>
                <c:pt idx="3478">
                  <c:v>-0.25794564930645258</c:v>
                </c:pt>
                <c:pt idx="3479">
                  <c:v>-0.30652952267382805</c:v>
                </c:pt>
                <c:pt idx="3480">
                  <c:v>-0.35487883156792527</c:v>
                </c:pt>
                <c:pt idx="3481">
                  <c:v>-0.40296016504297655</c:v>
                </c:pt>
                <c:pt idx="3482">
                  <c:v>-0.4507405027213664</c:v>
                </c:pt>
                <c:pt idx="3483">
                  <c:v>-0.49818726281916303</c:v>
                </c:pt>
                <c:pt idx="3484">
                  <c:v>-0.54526788764164835</c:v>
                </c:pt>
                <c:pt idx="3485">
                  <c:v>-0.59194988979512575</c:v>
                </c:pt>
                <c:pt idx="3486">
                  <c:v>-0.63820136436086461</c:v>
                </c:pt>
                <c:pt idx="3487">
                  <c:v>-0.68399064013785482</c:v>
                </c:pt>
                <c:pt idx="3488">
                  <c:v>-0.72928666321902658</c:v>
                </c:pt>
                <c:pt idx="3489">
                  <c:v>-0.77405865192404333</c:v>
                </c:pt>
                <c:pt idx="3490">
                  <c:v>-0.81827432603420425</c:v>
                </c:pt>
                <c:pt idx="3491">
                  <c:v>-0.86190488375003138</c:v>
                </c:pt>
                <c:pt idx="3492">
                  <c:v>-0.90492066021207451</c:v>
                </c:pt>
                <c:pt idx="3493">
                  <c:v>-0.94729138248394396</c:v>
                </c:pt>
                <c:pt idx="3494">
                  <c:v>-0.98898723160415014</c:v>
                </c:pt>
                <c:pt idx="3495">
                  <c:v>-1.0299805637155621</c:v>
                </c:pt>
                <c:pt idx="3496">
                  <c:v>-1.0702443670459023</c:v>
                </c:pt>
                <c:pt idx="3497">
                  <c:v>-1.1097516347720329</c:v>
                </c:pt>
                <c:pt idx="3498">
                  <c:v>-1.1484752806644924</c:v>
                </c:pt>
                <c:pt idx="3499">
                  <c:v>-1.186388082898663</c:v>
                </c:pt>
                <c:pt idx="3500">
                  <c:v>-1.2234631996395124</c:v>
                </c:pt>
                <c:pt idx="3501">
                  <c:v>-1.2596758690573515</c:v>
                </c:pt>
                <c:pt idx="3502">
                  <c:v>-1.295001854033661</c:v>
                </c:pt>
                <c:pt idx="3503">
                  <c:v>-1.3294168113417617</c:v>
                </c:pt>
                <c:pt idx="3504">
                  <c:v>-1.3628967545563129</c:v>
                </c:pt>
                <c:pt idx="3505">
                  <c:v>-1.3954197085063791</c:v>
                </c:pt>
                <c:pt idx="3506">
                  <c:v>-1.4269641168913205</c:v>
                </c:pt>
                <c:pt idx="3507">
                  <c:v>-1.4575081837208892</c:v>
                </c:pt>
                <c:pt idx="3508">
                  <c:v>-1.4870308611925478</c:v>
                </c:pt>
                <c:pt idx="3509">
                  <c:v>-1.5155141091646271</c:v>
                </c:pt>
                <c:pt idx="3510">
                  <c:v>-1.5429368657788713</c:v>
                </c:pt>
                <c:pt idx="3511">
                  <c:v>-1.5692796667206499</c:v>
                </c:pt>
                <c:pt idx="3512">
                  <c:v>-1.5945265061807665</c:v>
                </c:pt>
                <c:pt idx="3513">
                  <c:v>-1.6186588175310452</c:v>
                </c:pt>
                <c:pt idx="3514">
                  <c:v>-1.6416606955511452</c:v>
                </c:pt>
                <c:pt idx="3515">
                  <c:v>-1.6635174008791185</c:v>
                </c:pt>
                <c:pt idx="3516">
                  <c:v>-1.6842152938992849</c:v>
                </c:pt>
                <c:pt idx="3517">
                  <c:v>-1.7037389733493458</c:v>
                </c:pt>
                <c:pt idx="3518">
                  <c:v>-1.7220749063067242</c:v>
                </c:pt>
                <c:pt idx="3519">
                  <c:v>-1.7392126969849118</c:v>
                </c:pt>
                <c:pt idx="3520">
                  <c:v>-1.7551390139411738</c:v>
                </c:pt>
                <c:pt idx="3521">
                  <c:v>-1.7698433242611871</c:v>
                </c:pt>
                <c:pt idx="3522">
                  <c:v>-1.7833170022125027</c:v>
                </c:pt>
                <c:pt idx="3523">
                  <c:v>-1.7955499224283953</c:v>
                </c:pt>
                <c:pt idx="3524">
                  <c:v>-1.8065346660888828</c:v>
                </c:pt>
                <c:pt idx="3525">
                  <c:v>-1.8162644186077166</c:v>
                </c:pt>
                <c:pt idx="3526">
                  <c:v>-1.8247333901845582</c:v>
                </c:pt>
                <c:pt idx="3527">
                  <c:v>-1.8319356307132038</c:v>
                </c:pt>
                <c:pt idx="3528">
                  <c:v>-1.837866542984012</c:v>
                </c:pt>
                <c:pt idx="3529">
                  <c:v>-1.8425228937540066</c:v>
                </c:pt>
                <c:pt idx="3530">
                  <c:v>-1.8459010897416444</c:v>
                </c:pt>
                <c:pt idx="3531">
                  <c:v>-1.8479986792764549</c:v>
                </c:pt>
                <c:pt idx="3532">
                  <c:v>-1.848814905059482</c:v>
                </c:pt>
                <c:pt idx="3533">
                  <c:v>-1.8483506875925977</c:v>
                </c:pt>
                <c:pt idx="3534">
                  <c:v>-1.846607475022318</c:v>
                </c:pt>
                <c:pt idx="3535">
                  <c:v>-1.8435848253203888</c:v>
                </c:pt>
                <c:pt idx="3536">
                  <c:v>-1.8392862881572507</c:v>
                </c:pt>
                <c:pt idx="3537">
                  <c:v>-1.8337157407497151</c:v>
                </c:pt>
                <c:pt idx="3538">
                  <c:v>-1.8268771870040863</c:v>
                </c:pt>
                <c:pt idx="3539">
                  <c:v>-1.8187746013063133</c:v>
                </c:pt>
                <c:pt idx="3540">
                  <c:v>-1.8094157433732951</c:v>
                </c:pt>
                <c:pt idx="3541">
                  <c:v>-1.7988067237551544</c:v>
                </c:pt>
                <c:pt idx="3542">
                  <c:v>-1.7869550067526436</c:v>
                </c:pt>
                <c:pt idx="3543">
                  <c:v>-1.7738682966412354</c:v>
                </c:pt>
                <c:pt idx="3544">
                  <c:v>-1.7595577869721508</c:v>
                </c:pt>
                <c:pt idx="3545">
                  <c:v>-1.7440326934264525</c:v>
                </c:pt>
                <c:pt idx="3546">
                  <c:v>-1.7273037833224953</c:v>
                </c:pt>
                <c:pt idx="3547">
                  <c:v>-1.7093834173623381</c:v>
                </c:pt>
                <c:pt idx="3548">
                  <c:v>-1.6902855308719822</c:v>
                </c:pt>
                <c:pt idx="3549">
                  <c:v>-1.6700216366861362</c:v>
                </c:pt>
                <c:pt idx="3550">
                  <c:v>-1.6486066212037693</c:v>
                </c:pt>
                <c:pt idx="3551">
                  <c:v>-1.6260567246397803</c:v>
                </c:pt>
                <c:pt idx="3552">
                  <c:v>-1.6023883007149351</c:v>
                </c:pt>
                <c:pt idx="3553">
                  <c:v>-1.5776176425100537</c:v>
                </c:pt>
                <c:pt idx="3554">
                  <c:v>-1.5517613887130761</c:v>
                </c:pt>
                <c:pt idx="3555">
                  <c:v>-1.5248381261629409</c:v>
                </c:pt>
                <c:pt idx="3556">
                  <c:v>-1.4968667514116527</c:v>
                </c:pt>
                <c:pt idx="3557">
                  <c:v>-1.4678663156851972</c:v>
                </c:pt>
                <c:pt idx="3558">
                  <c:v>-1.4378575936705664</c:v>
                </c:pt>
                <c:pt idx="3559">
                  <c:v>-1.4068619656970616</c:v>
                </c:pt>
                <c:pt idx="3560">
                  <c:v>-1.3749018651042066</c:v>
                </c:pt>
                <c:pt idx="3561">
                  <c:v>-1.3419984521090806</c:v>
                </c:pt>
                <c:pt idx="3562">
                  <c:v>-1.3081758449254826</c:v>
                </c:pt>
                <c:pt idx="3563">
                  <c:v>-1.2734579342019663</c:v>
                </c:pt>
                <c:pt idx="3564">
                  <c:v>-1.2378670154794504</c:v>
                </c:pt>
                <c:pt idx="3565">
                  <c:v>-1.2014297429523948</c:v>
                </c:pt>
                <c:pt idx="3566">
                  <c:v>-1.1641712625405702</c:v>
                </c:pt>
                <c:pt idx="3567">
                  <c:v>-1.1261159633889604</c:v>
                </c:pt>
                <c:pt idx="3568">
                  <c:v>-1.0872912870519236</c:v>
                </c:pt>
                <c:pt idx="3569">
                  <c:v>-1.047725085070317</c:v>
                </c:pt>
                <c:pt idx="3570">
                  <c:v>-1.0074454707056926</c:v>
                </c:pt>
                <c:pt idx="3571">
                  <c:v>-0.96647899294301354</c:v>
                </c:pt>
                <c:pt idx="3572">
                  <c:v>-0.92485601603740297</c:v>
                </c:pt>
                <c:pt idx="3573">
                  <c:v>-0.8826048198112203</c:v>
                </c:pt>
                <c:pt idx="3574">
                  <c:v>-0.83975288546197535</c:v>
                </c:pt>
                <c:pt idx="3575">
                  <c:v>-0.79633187485457979</c:v>
                </c:pt>
                <c:pt idx="3576">
                  <c:v>-0.7523717402975878</c:v>
                </c:pt>
                <c:pt idx="3577">
                  <c:v>-0.70790261386447673</c:v>
                </c:pt>
                <c:pt idx="3578">
                  <c:v>-0.66295588878472544</c:v>
                </c:pt>
                <c:pt idx="3579">
                  <c:v>-0.61756367157204817</c:v>
                </c:pt>
                <c:pt idx="3580">
                  <c:v>-0.57175702882282209</c:v>
                </c:pt>
                <c:pt idx="3581">
                  <c:v>-0.52556747231818601</c:v>
                </c:pt>
                <c:pt idx="3582">
                  <c:v>-0.47902750694641216</c:v>
                </c:pt>
                <c:pt idx="3583">
                  <c:v>-0.43217007667984714</c:v>
                </c:pt>
                <c:pt idx="3584">
                  <c:v>-0.38502681525603116</c:v>
                </c:pt>
                <c:pt idx="3585">
                  <c:v>-0.33762954419202856</c:v>
                </c:pt>
                <c:pt idx="3586">
                  <c:v>-0.29001084133491789</c:v>
                </c:pt>
                <c:pt idx="3587">
                  <c:v>-0.24220405660462582</c:v>
                </c:pt>
                <c:pt idx="3588">
                  <c:v>-0.19424329322915748</c:v>
                </c:pt>
                <c:pt idx="3589">
                  <c:v>-0.14616281451544172</c:v>
                </c:pt>
                <c:pt idx="3590">
                  <c:v>-9.7995266955754265E-2</c:v>
                </c:pt>
                <c:pt idx="3591">
                  <c:v>-4.9773162539605127E-2</c:v>
                </c:pt>
                <c:pt idx="3592">
                  <c:v>-1.5299861427532347E-3</c:v>
                </c:pt>
                <c:pt idx="3593">
                  <c:v>4.6699277310895786E-2</c:v>
                </c:pt>
                <c:pt idx="3594">
                  <c:v>9.4882760155607412E-2</c:v>
                </c:pt>
                <c:pt idx="3595">
                  <c:v>0.14298694611612267</c:v>
                </c:pt>
                <c:pt idx="3596">
                  <c:v>0.19097821390536751</c:v>
                </c:pt>
                <c:pt idx="3597">
                  <c:v>0.23882329441419684</c:v>
                </c:pt>
                <c:pt idx="3598">
                  <c:v>0.28648893837398159</c:v>
                </c:pt>
                <c:pt idx="3599">
                  <c:v>0.33394233396571887</c:v>
                </c:pt>
                <c:pt idx="3600">
                  <c:v>0.38115065971438661</c:v>
                </c:pt>
                <c:pt idx="3601">
                  <c:v>0.42808103079752785</c:v>
                </c:pt>
                <c:pt idx="3602">
                  <c:v>0.47470095660812489</c:v>
                </c:pt>
                <c:pt idx="3603">
                  <c:v>0.52097838853798273</c:v>
                </c:pt>
                <c:pt idx="3604">
                  <c:v>0.5668813052295486</c:v>
                </c:pt>
                <c:pt idx="3605">
                  <c:v>0.61237775854330323</c:v>
                </c:pt>
                <c:pt idx="3606">
                  <c:v>0.65743638548602645</c:v>
                </c:pt>
                <c:pt idx="3607">
                  <c:v>0.70202605920738359</c:v>
                </c:pt>
                <c:pt idx="3608">
                  <c:v>0.7461162723291388</c:v>
                </c:pt>
                <c:pt idx="3609">
                  <c:v>0.78967679163012772</c:v>
                </c:pt>
                <c:pt idx="3610">
                  <c:v>0.83267588703347351</c:v>
                </c:pt>
                <c:pt idx="3611">
                  <c:v>0.87508530831529541</c:v>
                </c:pt>
                <c:pt idx="3612">
                  <c:v>0.916875943377086</c:v>
                </c:pt>
                <c:pt idx="3613">
                  <c:v>0.95801807297971875</c:v>
                </c:pt>
                <c:pt idx="3614">
                  <c:v>0.99848243254653823</c:v>
                </c:pt>
                <c:pt idx="3615">
                  <c:v>1.0382419330438957</c:v>
                </c:pt>
                <c:pt idx="3616">
                  <c:v>1.0772701177130453</c:v>
                </c:pt>
                <c:pt idx="3617">
                  <c:v>1.1155405346861049</c:v>
                </c:pt>
                <c:pt idx="3618">
                  <c:v>1.1530266523827153</c:v>
                </c:pt>
                <c:pt idx="3619">
                  <c:v>1.1897018030737259</c:v>
                </c:pt>
                <c:pt idx="3620">
                  <c:v>1.2255396982192566</c:v>
                </c:pt>
                <c:pt idx="3621">
                  <c:v>1.2605161282383328</c:v>
                </c:pt>
                <c:pt idx="3622">
                  <c:v>1.2946074069695952</c:v>
                </c:pt>
                <c:pt idx="3623">
                  <c:v>1.3277897406077452</c:v>
                </c:pt>
                <c:pt idx="3624">
                  <c:v>1.3600396903698238</c:v>
                </c:pt>
                <c:pt idx="3625">
                  <c:v>1.3913358267063372</c:v>
                </c:pt>
                <c:pt idx="3626">
                  <c:v>1.4216571366763668</c:v>
                </c:pt>
                <c:pt idx="3627">
                  <c:v>1.4509823651484532</c:v>
                </c:pt>
                <c:pt idx="3628">
                  <c:v>1.4792910024399164</c:v>
                </c:pt>
                <c:pt idx="3629">
                  <c:v>1.5065655435538674</c:v>
                </c:pt>
                <c:pt idx="3630">
                  <c:v>1.5327854585671215</c:v>
                </c:pt>
                <c:pt idx="3631">
                  <c:v>1.5579318116576821</c:v>
                </c:pt>
                <c:pt idx="3632">
                  <c:v>1.5819891218357167</c:v>
                </c:pt>
                <c:pt idx="3633">
                  <c:v>1.6049393433901671</c:v>
                </c:pt>
                <c:pt idx="3634">
                  <c:v>1.6267670878889005</c:v>
                </c:pt>
                <c:pt idx="3635">
                  <c:v>1.6474581284046306</c:v>
                </c:pt>
                <c:pt idx="3636">
                  <c:v>1.6669993331805215</c:v>
                </c:pt>
                <c:pt idx="3637">
                  <c:v>1.6853758040174076</c:v>
                </c:pt>
                <c:pt idx="3638">
                  <c:v>1.7025745060427264</c:v>
                </c:pt>
                <c:pt idx="3639">
                  <c:v>1.718585536292013</c:v>
                </c:pt>
                <c:pt idx="3640">
                  <c:v>1.7333960507044279</c:v>
                </c:pt>
                <c:pt idx="3641">
                  <c:v>1.7469959980980263</c:v>
                </c:pt>
                <c:pt idx="3642">
                  <c:v>1.7593772286166096</c:v>
                </c:pt>
                <c:pt idx="3643">
                  <c:v>1.7705300867099858</c:v>
                </c:pt>
                <c:pt idx="3644">
                  <c:v>1.7804476171143144</c:v>
                </c:pt>
                <c:pt idx="3645">
                  <c:v>1.789123462341724</c:v>
                </c:pt>
                <c:pt idx="3646">
                  <c:v>1.796552283038064</c:v>
                </c:pt>
                <c:pt idx="3647">
                  <c:v>1.8027285727001563</c:v>
                </c:pt>
                <c:pt idx="3648">
                  <c:v>1.8076481706905136</c:v>
                </c:pt>
                <c:pt idx="3649">
                  <c:v>1.8113082731232371</c:v>
                </c:pt>
                <c:pt idx="3650">
                  <c:v>1.8137057086779884</c:v>
                </c:pt>
                <c:pt idx="3651">
                  <c:v>1.8148384400725142</c:v>
                </c:pt>
                <c:pt idx="3652">
                  <c:v>1.8147061166495826</c:v>
                </c:pt>
                <c:pt idx="3653">
                  <c:v>1.8133100576365149</c:v>
                </c:pt>
                <c:pt idx="3654">
                  <c:v>1.8106521018230586</c:v>
                </c:pt>
                <c:pt idx="3655">
                  <c:v>1.8067321895798343</c:v>
                </c:pt>
                <c:pt idx="3656">
                  <c:v>1.8015542445736918</c:v>
                </c:pt>
                <c:pt idx="3657">
                  <c:v>1.7951225094611605</c:v>
                </c:pt>
                <c:pt idx="3658">
                  <c:v>1.7874413448815247</c:v>
                </c:pt>
                <c:pt idx="3659">
                  <c:v>1.7785150731009436</c:v>
                </c:pt>
                <c:pt idx="3660">
                  <c:v>1.7683517927219856</c:v>
                </c:pt>
                <c:pt idx="3661">
                  <c:v>1.7569579440483438</c:v>
                </c:pt>
                <c:pt idx="3662">
                  <c:v>1.7443413118689728</c:v>
                </c:pt>
                <c:pt idx="3663">
                  <c:v>1.730509911553223</c:v>
                </c:pt>
                <c:pt idx="3664">
                  <c:v>1.7154752382274092</c:v>
                </c:pt>
                <c:pt idx="3665">
                  <c:v>1.6992467995087772</c:v>
                </c:pt>
                <c:pt idx="3666">
                  <c:v>1.6818356448973941</c:v>
                </c:pt>
                <c:pt idx="3667">
                  <c:v>1.6632544074114965</c:v>
                </c:pt>
                <c:pt idx="3668">
                  <c:v>1.643517284721278</c:v>
                </c:pt>
                <c:pt idx="3669">
                  <c:v>1.6226360419317967</c:v>
                </c:pt>
                <c:pt idx="3670">
                  <c:v>1.6006258075413686</c:v>
                </c:pt>
                <c:pt idx="3671">
                  <c:v>1.5775030536006904</c:v>
                </c:pt>
                <c:pt idx="3672">
                  <c:v>1.5532843553150955</c:v>
                </c:pt>
                <c:pt idx="3673">
                  <c:v>1.5279862168156662</c:v>
                </c:pt>
                <c:pt idx="3674">
                  <c:v>1.5016254773281235</c:v>
                </c:pt>
                <c:pt idx="3675">
                  <c:v>1.4742209136433448</c:v>
                </c:pt>
                <c:pt idx="3676">
                  <c:v>1.4457916016108241</c:v>
                </c:pt>
                <c:pt idx="3677">
                  <c:v>1.4163567610359531</c:v>
                </c:pt>
                <c:pt idx="3678">
                  <c:v>1.3859373244082662</c:v>
                </c:pt>
                <c:pt idx="3679">
                  <c:v>1.3545548190287775</c:v>
                </c:pt>
                <c:pt idx="3680">
                  <c:v>1.3222318143291036</c:v>
                </c:pt>
                <c:pt idx="3681">
                  <c:v>1.2889895956945396</c:v>
                </c:pt>
                <c:pt idx="3682">
                  <c:v>1.2548523955443853</c:v>
                </c:pt>
                <c:pt idx="3683">
                  <c:v>1.2198442077357041</c:v>
                </c:pt>
                <c:pt idx="3684">
                  <c:v>1.1839874199918559</c:v>
                </c:pt>
                <c:pt idx="3685">
                  <c:v>1.1473087676395117</c:v>
                </c:pt>
                <c:pt idx="3686">
                  <c:v>1.1098334666611578</c:v>
                </c:pt>
                <c:pt idx="3687">
                  <c:v>1.0715859651808832</c:v>
                </c:pt>
                <c:pt idx="3688">
                  <c:v>1.0325937526391884</c:v>
                </c:pt>
                <c:pt idx="3689">
                  <c:v>0.99288471736592654</c:v>
                </c:pt>
                <c:pt idx="3690">
                  <c:v>0.95248699831511774</c:v>
                </c:pt>
                <c:pt idx="3691">
                  <c:v>0.91142715907335159</c:v>
                </c:pt>
                <c:pt idx="3692">
                  <c:v>0.86973556741713542</c:v>
                </c:pt>
                <c:pt idx="3693">
                  <c:v>0.82744049562550614</c:v>
                </c:pt>
                <c:pt idx="3694">
                  <c:v>0.78456940630839378</c:v>
                </c:pt>
                <c:pt idx="3695">
                  <c:v>0.74115393172420441</c:v>
                </c:pt>
                <c:pt idx="3696">
                  <c:v>0.69722398358636073</c:v>
                </c:pt>
                <c:pt idx="3697">
                  <c:v>0.65280964241963391</c:v>
                </c:pt>
                <c:pt idx="3698">
                  <c:v>0.60794223899118882</c:v>
                </c:pt>
                <c:pt idx="3699">
                  <c:v>0.56265380648364871</c:v>
                </c:pt>
                <c:pt idx="3700">
                  <c:v>0.51697532734290086</c:v>
                </c:pt>
                <c:pt idx="3701">
                  <c:v>0.47093821843472056</c:v>
                </c:pt>
                <c:pt idx="3702">
                  <c:v>0.42457487902607571</c:v>
                </c:pt>
                <c:pt idx="3703">
                  <c:v>0.3779181368257099</c:v>
                </c:pt>
                <c:pt idx="3704">
                  <c:v>0.33099949873385454</c:v>
                </c:pt>
                <c:pt idx="3705">
                  <c:v>0.28385064892939221</c:v>
                </c:pt>
                <c:pt idx="3706">
                  <c:v>0.23650401749803965</c:v>
                </c:pt>
                <c:pt idx="3707">
                  <c:v>0.18899279625719537</c:v>
                </c:pt>
                <c:pt idx="3708">
                  <c:v>0.1413509200779659</c:v>
                </c:pt>
                <c:pt idx="3709">
                  <c:v>9.3612473746939442E-2</c:v>
                </c:pt>
                <c:pt idx="3710">
                  <c:v>4.5809915168069447E-2</c:v>
                </c:pt>
                <c:pt idx="3711">
                  <c:v>-2.0244422254669589E-3</c:v>
                </c:pt>
                <c:pt idx="3712">
                  <c:v>-4.9857321978297807E-2</c:v>
                </c:pt>
                <c:pt idx="3713">
                  <c:v>-9.7653957342463141E-2</c:v>
                </c:pt>
                <c:pt idx="3714">
                  <c:v>-0.14538270847123805</c:v>
                </c:pt>
                <c:pt idx="3715">
                  <c:v>-0.193010296434735</c:v>
                </c:pt>
                <c:pt idx="3716">
                  <c:v>-0.24050334669676718</c:v>
                </c:pt>
                <c:pt idx="3717">
                  <c:v>-0.2878288461799004</c:v>
                </c:pt>
                <c:pt idx="3718">
                  <c:v>-0.33495381079918501</c:v>
                </c:pt>
                <c:pt idx="3719">
                  <c:v>-0.38184570293873116</c:v>
                </c:pt>
                <c:pt idx="3720">
                  <c:v>-0.42847198420954286</c:v>
                </c:pt>
                <c:pt idx="3721">
                  <c:v>-0.47480006161781307</c:v>
                </c:pt>
                <c:pt idx="3722">
                  <c:v>-0.52079774498404563</c:v>
                </c:pt>
                <c:pt idx="3723">
                  <c:v>-0.56643329457871872</c:v>
                </c:pt>
                <c:pt idx="3724">
                  <c:v>-0.61167500622314708</c:v>
                </c:pt>
                <c:pt idx="3725">
                  <c:v>-0.65649125710228973</c:v>
                </c:pt>
                <c:pt idx="3726">
                  <c:v>-0.70085101753495471</c:v>
                </c:pt>
                <c:pt idx="3727">
                  <c:v>-0.74472350180927505</c:v>
                </c:pt>
                <c:pt idx="3728">
                  <c:v>-0.78807855134722182</c:v>
                </c:pt>
                <c:pt idx="3729">
                  <c:v>-0.83088628922194574</c:v>
                </c:pt>
                <c:pt idx="3730">
                  <c:v>-0.8731153489741672</c:v>
                </c:pt>
                <c:pt idx="3731">
                  <c:v>-0.91473785114711725</c:v>
                </c:pt>
                <c:pt idx="3732">
                  <c:v>-0.9557250613821332</c:v>
                </c:pt>
                <c:pt idx="3733">
                  <c:v>-0.99604764497311926</c:v>
                </c:pt>
                <c:pt idx="3734">
                  <c:v>-1.0356767284873083</c:v>
                </c:pt>
                <c:pt idx="3735">
                  <c:v>-1.0745856204607465</c:v>
                </c:pt>
                <c:pt idx="3736">
                  <c:v>-1.1127482679426437</c:v>
                </c:pt>
                <c:pt idx="3737">
                  <c:v>-1.1501386289212225</c:v>
                </c:pt>
                <c:pt idx="3738">
                  <c:v>-1.1867305875278606</c:v>
                </c:pt>
                <c:pt idx="3739">
                  <c:v>-1.2224978974059697</c:v>
                </c:pt>
                <c:pt idx="3740">
                  <c:v>-1.2574146968520059</c:v>
                </c:pt>
                <c:pt idx="3741">
                  <c:v>-1.291457208385945</c:v>
                </c:pt>
                <c:pt idx="3742">
                  <c:v>-1.3246021830106856</c:v>
                </c:pt>
                <c:pt idx="3743">
                  <c:v>-1.3568262689453769</c:v>
                </c:pt>
                <c:pt idx="3744">
                  <c:v>-1.388106474086632</c:v>
                </c:pt>
                <c:pt idx="3745">
                  <c:v>-1.4184218200128329</c:v>
                </c:pt>
                <c:pt idx="3746">
                  <c:v>-1.4477517491507945</c:v>
                </c:pt>
                <c:pt idx="3747">
                  <c:v>-1.4760754657665489</c:v>
                </c:pt>
                <c:pt idx="3748">
                  <c:v>-1.5033729233931954</c:v>
                </c:pt>
                <c:pt idx="3749">
                  <c:v>-1.5296270838549819</c:v>
                </c:pt>
                <c:pt idx="3750">
                  <c:v>-1.5548178874410128</c:v>
                </c:pt>
                <c:pt idx="3751">
                  <c:v>-1.5789268717174088</c:v>
                </c:pt>
                <c:pt idx="3752">
                  <c:v>-1.601939032041753</c:v>
                </c:pt>
                <c:pt idx="3753">
                  <c:v>-1.6238368017923013</c:v>
                </c:pt>
                <c:pt idx="3754">
                  <c:v>-1.6446052741498367</c:v>
                </c:pt>
                <c:pt idx="3755">
                  <c:v>-1.6642307061043344</c:v>
                </c:pt>
                <c:pt idx="3756">
                  <c:v>-1.6827004519008879</c:v>
                </c:pt>
                <c:pt idx="3757">
                  <c:v>-1.7000001012064074</c:v>
                </c:pt>
                <c:pt idx="3758">
                  <c:v>-1.7161171086577223</c:v>
                </c:pt>
                <c:pt idx="3759">
                  <c:v>-1.7310420622217304</c:v>
                </c:pt>
                <c:pt idx="3760">
                  <c:v>-1.7447626099693738</c:v>
                </c:pt>
                <c:pt idx="3761">
                  <c:v>-1.7572691938290617</c:v>
                </c:pt>
                <c:pt idx="3762">
                  <c:v>-1.7685541578117154</c:v>
                </c:pt>
                <c:pt idx="3763">
                  <c:v>-1.7786083407690993</c:v>
                </c:pt>
                <c:pt idx="3764">
                  <c:v>-1.7874252821524119</c:v>
                </c:pt>
                <c:pt idx="3765">
                  <c:v>-1.7949991192803245</c:v>
                </c:pt>
                <c:pt idx="3766">
                  <c:v>-1.8013250074754701</c:v>
                </c:pt>
                <c:pt idx="3767">
                  <c:v>-1.8063979345608285</c:v>
                </c:pt>
                <c:pt idx="3768">
                  <c:v>-1.8102142336540556</c:v>
                </c:pt>
                <c:pt idx="3769">
                  <c:v>-1.8127715938336131</c:v>
                </c:pt>
                <c:pt idx="3770">
                  <c:v>-1.8140673357336836</c:v>
                </c:pt>
                <c:pt idx="3771">
                  <c:v>-1.8140999127983473</c:v>
                </c:pt>
                <c:pt idx="3772">
                  <c:v>-1.8128694636511495</c:v>
                </c:pt>
                <c:pt idx="3773">
                  <c:v>-1.8103777951381903</c:v>
                </c:pt>
                <c:pt idx="3774">
                  <c:v>-1.806627231790662</c:v>
                </c:pt>
                <c:pt idx="3775">
                  <c:v>-1.8016181976290877</c:v>
                </c:pt>
                <c:pt idx="3776">
                  <c:v>-1.7953550976657904</c:v>
                </c:pt>
                <c:pt idx="3777">
                  <c:v>-1.7878426533867919</c:v>
                </c:pt>
                <c:pt idx="3778">
                  <c:v>-1.7790857015347539</c:v>
                </c:pt>
                <c:pt idx="3779">
                  <c:v>-1.7690890375445765</c:v>
                </c:pt>
                <c:pt idx="3780">
                  <c:v>-1.7578612300459584</c:v>
                </c:pt>
                <c:pt idx="3781">
                  <c:v>-1.7454091860229712</c:v>
                </c:pt>
                <c:pt idx="3782">
                  <c:v>-1.7317411533947278</c:v>
                </c:pt>
                <c:pt idx="3783">
                  <c:v>-1.7168656069091051</c:v>
                </c:pt>
                <c:pt idx="3784">
                  <c:v>-1.7007944971197351</c:v>
                </c:pt>
                <c:pt idx="3785">
                  <c:v>-1.683537782922611</c:v>
                </c:pt>
                <c:pt idx="3786">
                  <c:v>-1.6651069607526396</c:v>
                </c:pt>
                <c:pt idx="3787">
                  <c:v>-1.6455151060260216</c:v>
                </c:pt>
                <c:pt idx="3788">
                  <c:v>-1.6247768540832894</c:v>
                </c:pt>
                <c:pt idx="3789">
                  <c:v>-1.6029044027839685</c:v>
                </c:pt>
                <c:pt idx="3790">
                  <c:v>-1.5799133082790833</c:v>
                </c:pt>
                <c:pt idx="3791">
                  <c:v>-1.555820464987177</c:v>
                </c:pt>
                <c:pt idx="3792">
                  <c:v>-1.5306428650157868</c:v>
                </c:pt>
                <c:pt idx="3793">
                  <c:v>-1.5043974237548474</c:v>
                </c:pt>
                <c:pt idx="3794">
                  <c:v>-1.4771013858704203</c:v>
                </c:pt>
                <c:pt idx="3795">
                  <c:v>-1.4487739276029861</c:v>
                </c:pt>
                <c:pt idx="3796">
                  <c:v>-1.41943451809174</c:v>
                </c:pt>
                <c:pt idx="3797">
                  <c:v>-1.3891027641055078</c:v>
                </c:pt>
                <c:pt idx="3798">
                  <c:v>-1.3577999786078707</c:v>
                </c:pt>
                <c:pt idx="3799">
                  <c:v>-1.3255480627245251</c:v>
                </c:pt>
                <c:pt idx="3800">
                  <c:v>-1.2923699529055404</c:v>
                </c:pt>
                <c:pt idx="3801">
                  <c:v>-1.2582872945949921</c:v>
                </c:pt>
                <c:pt idx="3802">
                  <c:v>-1.2233246731610556</c:v>
                </c:pt>
                <c:pt idx="3803">
                  <c:v>-1.1875064281530587</c:v>
                </c:pt>
                <c:pt idx="3804">
                  <c:v>-1.1508552855867338</c:v>
                </c:pt>
                <c:pt idx="3805">
                  <c:v>-1.1133983115414432</c:v>
                </c:pt>
                <c:pt idx="3806">
                  <c:v>-1.0751610450765088</c:v>
                </c:pt>
                <c:pt idx="3807">
                  <c:v>-1.0361682495844928</c:v>
                </c:pt>
                <c:pt idx="3808">
                  <c:v>-0.996447721837177</c:v>
                </c:pt>
                <c:pt idx="3809">
                  <c:v>-0.95602764943335505</c:v>
                </c:pt>
                <c:pt idx="3810">
                  <c:v>-0.91493646241243409</c:v>
                </c:pt>
                <c:pt idx="3811">
                  <c:v>-0.87320100714530324</c:v>
                </c:pt>
                <c:pt idx="3812">
                  <c:v>-0.83085192577821898</c:v>
                </c:pt>
                <c:pt idx="3813">
                  <c:v>-0.7879177564356703</c:v>
                </c:pt>
                <c:pt idx="3814">
                  <c:v>-0.74442621894319938</c:v>
                </c:pt>
                <c:pt idx="3815">
                  <c:v>-0.70040919404331869</c:v>
                </c:pt>
                <c:pt idx="3816">
                  <c:v>-0.65589683310449765</c:v>
                </c:pt>
                <c:pt idx="3817">
                  <c:v>-0.61091944738399606</c:v>
                </c:pt>
                <c:pt idx="3818">
                  <c:v>-0.56550858936963544</c:v>
                </c:pt>
                <c:pt idx="3819">
                  <c:v>-0.51969650486751218</c:v>
                </c:pt>
                <c:pt idx="3820">
                  <c:v>-0.47351437976919158</c:v>
                </c:pt>
                <c:pt idx="3821">
                  <c:v>-0.42699382513116918</c:v>
                </c:pt>
                <c:pt idx="3822">
                  <c:v>-0.38016742508390317</c:v>
                </c:pt>
                <c:pt idx="3823">
                  <c:v>-0.33306818280417405</c:v>
                </c:pt>
                <c:pt idx="3824">
                  <c:v>-0.28572777120084425</c:v>
                </c:pt>
                <c:pt idx="3825">
                  <c:v>-0.23817803094246276</c:v>
                </c:pt>
                <c:pt idx="3826">
                  <c:v>-0.19045153903013262</c:v>
                </c:pt>
                <c:pt idx="3827">
                  <c:v>-0.14258162457164722</c:v>
                </c:pt>
                <c:pt idx="3828">
                  <c:v>-9.4602350056832041E-2</c:v>
                </c:pt>
                <c:pt idx="3829">
                  <c:v>-4.654791817736454E-2</c:v>
                </c:pt>
                <c:pt idx="3830">
                  <c:v>1.5491050091113211E-3</c:v>
                </c:pt>
                <c:pt idx="3831">
                  <c:v>4.9656307700430037E-2</c:v>
                </c:pt>
                <c:pt idx="3832">
                  <c:v>9.7740324885644533E-2</c:v>
                </c:pt>
                <c:pt idx="3833">
                  <c:v>0.14576631109925545</c:v>
                </c:pt>
                <c:pt idx="3834">
                  <c:v>0.19370255763487279</c:v>
                </c:pt>
                <c:pt idx="3835">
                  <c:v>0.24151572657641593</c:v>
                </c:pt>
                <c:pt idx="3836">
                  <c:v>0.28917239428614722</c:v>
                </c:pt>
                <c:pt idx="3837">
                  <c:v>0.33663950847631813</c:v>
                </c:pt>
                <c:pt idx="3838">
                  <c:v>0.38388405574525203</c:v>
                </c:pt>
                <c:pt idx="3839">
                  <c:v>0.43087347905159556</c:v>
                </c:pt>
                <c:pt idx="3840">
                  <c:v>0.4775752304657514</c:v>
                </c:pt>
                <c:pt idx="3841">
                  <c:v>0.52395671732702276</c:v>
                </c:pt>
                <c:pt idx="3842">
                  <c:v>0.56998575964740383</c:v>
                </c:pt>
                <c:pt idx="3843">
                  <c:v>0.61563063772752769</c:v>
                </c:pt>
                <c:pt idx="3844">
                  <c:v>0.66085967723325012</c:v>
                </c:pt>
                <c:pt idx="3845">
                  <c:v>0.70564129498003358</c:v>
                </c:pt>
                <c:pt idx="3846">
                  <c:v>0.74994451067041723</c:v>
                </c:pt>
                <c:pt idx="3847">
                  <c:v>0.79373859769222377</c:v>
                </c:pt>
                <c:pt idx="3848">
                  <c:v>0.83699346624173288</c:v>
                </c:pt>
                <c:pt idx="3849">
                  <c:v>0.87967931779534514</c:v>
                </c:pt>
                <c:pt idx="3850">
                  <c:v>0.92176487387609762</c:v>
                </c:pt>
                <c:pt idx="3851">
                  <c:v>0.96322235253440069</c:v>
                </c:pt>
                <c:pt idx="3852">
                  <c:v>1.0040231263854555</c:v>
                </c:pt>
                <c:pt idx="3853">
                  <c:v>1.0441379771012576</c:v>
                </c:pt>
                <c:pt idx="3854">
                  <c:v>1.0835381569647844</c:v>
                </c:pt>
                <c:pt idx="3855">
                  <c:v>1.1221971094949552</c:v>
                </c:pt>
                <c:pt idx="3856">
                  <c:v>1.160088925916279</c:v>
                </c:pt>
                <c:pt idx="3857">
                  <c:v>1.1971877175061567</c:v>
                </c:pt>
                <c:pt idx="3858">
                  <c:v>1.2334675307163929</c:v>
                </c:pt>
                <c:pt idx="3859">
                  <c:v>1.2689022904555818</c:v>
                </c:pt>
                <c:pt idx="3860">
                  <c:v>1.3034663151398058</c:v>
                </c:pt>
                <c:pt idx="3861">
                  <c:v>1.3371360161689281</c:v>
                </c:pt>
                <c:pt idx="3862">
                  <c:v>1.3698883420880836</c:v>
                </c:pt>
                <c:pt idx="3863">
                  <c:v>1.4017001472192849</c:v>
                </c:pt>
                <c:pt idx="3864">
                  <c:v>1.432548654017384</c:v>
                </c:pt>
                <c:pt idx="3865">
                  <c:v>1.4624131069654251</c:v>
                </c:pt>
                <c:pt idx="3866">
                  <c:v>1.4912731796287682</c:v>
                </c:pt>
                <c:pt idx="3867">
                  <c:v>1.5191083155298877</c:v>
                </c:pt>
                <c:pt idx="3868">
                  <c:v>1.54589871545679</c:v>
                </c:pt>
                <c:pt idx="3869">
                  <c:v>1.5716275963641675</c:v>
                </c:pt>
                <c:pt idx="3870">
                  <c:v>1.5962751614210795</c:v>
                </c:pt>
                <c:pt idx="3871">
                  <c:v>1.6198232186934844</c:v>
                </c:pt>
                <c:pt idx="3872">
                  <c:v>1.6422570415261859</c:v>
                </c:pt>
                <c:pt idx="3873">
                  <c:v>1.6635593486361473</c:v>
                </c:pt>
                <c:pt idx="3874">
                  <c:v>1.683715525755543</c:v>
                </c:pt>
                <c:pt idx="3875">
                  <c:v>1.7027121294965337</c:v>
                </c:pt>
                <c:pt idx="3876">
                  <c:v>1.7205368206523326</c:v>
                </c:pt>
                <c:pt idx="3877">
                  <c:v>1.7371755022162831</c:v>
                </c:pt>
                <c:pt idx="3878">
                  <c:v>1.7526159487794268</c:v>
                </c:pt>
                <c:pt idx="3879">
                  <c:v>1.7668490747374266</c:v>
                </c:pt>
                <c:pt idx="3880">
                  <c:v>1.7798628609086942</c:v>
                </c:pt>
                <c:pt idx="3881">
                  <c:v>1.7916480881293566</c:v>
                </c:pt>
                <c:pt idx="3882">
                  <c:v>1.8021974453172764</c:v>
                </c:pt>
                <c:pt idx="3883">
                  <c:v>1.8115021220670497</c:v>
                </c:pt>
                <c:pt idx="3884">
                  <c:v>1.8195560142428151</c:v>
                </c:pt>
                <c:pt idx="3885">
                  <c:v>1.8263536210782449</c:v>
                </c:pt>
                <c:pt idx="3886">
                  <c:v>1.8318904651428045</c:v>
                </c:pt>
                <c:pt idx="3887">
                  <c:v>1.8361619066658037</c:v>
                </c:pt>
                <c:pt idx="3888">
                  <c:v>1.839164656156312</c:v>
                </c:pt>
                <c:pt idx="3889">
                  <c:v>1.8408967848929456</c:v>
                </c:pt>
                <c:pt idx="3890">
                  <c:v>1.8413560003405329</c:v>
                </c:pt>
                <c:pt idx="3891">
                  <c:v>1.8405411472243047</c:v>
                </c:pt>
                <c:pt idx="3892">
                  <c:v>1.8384527597177092</c:v>
                </c:pt>
                <c:pt idx="3893">
                  <c:v>1.8350930443021194</c:v>
                </c:pt>
                <c:pt idx="3894">
                  <c:v>1.830464729044484</c:v>
                </c:pt>
                <c:pt idx="3895">
                  <c:v>1.8245686452152476</c:v>
                </c:pt>
                <c:pt idx="3896">
                  <c:v>1.8174096086029909</c:v>
                </c:pt>
                <c:pt idx="3897">
                  <c:v>1.8089927548074067</c:v>
                </c:pt>
                <c:pt idx="3898">
                  <c:v>1.7993233378319435</c:v>
                </c:pt>
                <c:pt idx="3899">
                  <c:v>1.7884065733281351</c:v>
                </c:pt>
                <c:pt idx="3900">
                  <c:v>1.7762514529057656</c:v>
                </c:pt>
                <c:pt idx="3901">
                  <c:v>1.7628653090991329</c:v>
                </c:pt>
                <c:pt idx="3902">
                  <c:v>1.7482568177536433</c:v>
                </c:pt>
                <c:pt idx="3903">
                  <c:v>1.7324348837245336</c:v>
                </c:pt>
                <c:pt idx="3904">
                  <c:v>1.7154118896583492</c:v>
                </c:pt>
                <c:pt idx="3905">
                  <c:v>1.6971982283333498</c:v>
                </c:pt>
                <c:pt idx="3906">
                  <c:v>1.6778058316594107</c:v>
                </c:pt>
                <c:pt idx="3907">
                  <c:v>1.6572482119233276</c:v>
                </c:pt>
                <c:pt idx="3908">
                  <c:v>1.6355404425344637</c:v>
                </c:pt>
                <c:pt idx="3909">
                  <c:v>1.6126951604217601</c:v>
                </c:pt>
                <c:pt idx="3910">
                  <c:v>1.5887283616085659</c:v>
                </c:pt>
                <c:pt idx="3911">
                  <c:v>1.5636573809906937</c:v>
                </c:pt>
                <c:pt idx="3912">
                  <c:v>1.5374996515602828</c:v>
                </c:pt>
                <c:pt idx="3913">
                  <c:v>1.5102725298013966</c:v>
                </c:pt>
                <c:pt idx="3914">
                  <c:v>1.4819937014863949</c:v>
                </c:pt>
                <c:pt idx="3915">
                  <c:v>1.4526827837770506</c:v>
                </c:pt>
                <c:pt idx="3916">
                  <c:v>1.4223596863520449</c:v>
                </c:pt>
                <c:pt idx="3917">
                  <c:v>1.3910444559416675</c:v>
                </c:pt>
                <c:pt idx="3918">
                  <c:v>1.3587588446971697</c:v>
                </c:pt>
                <c:pt idx="3919">
                  <c:v>1.3255251919630611</c:v>
                </c:pt>
                <c:pt idx="3920">
                  <c:v>1.2913668712450075</c:v>
                </c:pt>
                <c:pt idx="3921">
                  <c:v>1.2563059636859675</c:v>
                </c:pt>
                <c:pt idx="3922">
                  <c:v>1.220367488803646</c:v>
                </c:pt>
                <c:pt idx="3923">
                  <c:v>1.1835762185559382</c:v>
                </c:pt>
                <c:pt idx="3924">
                  <c:v>1.1459553094355794</c:v>
                </c:pt>
                <c:pt idx="3925">
                  <c:v>1.1075322558780292</c:v>
                </c:pt>
                <c:pt idx="3926">
                  <c:v>1.068333022989653</c:v>
                </c:pt>
                <c:pt idx="3927">
                  <c:v>1.0283827977140829</c:v>
                </c:pt>
                <c:pt idx="3928">
                  <c:v>0.98770979769285128</c:v>
                </c:pt>
                <c:pt idx="3929">
                  <c:v>0.94634262852920148</c:v>
                </c:pt>
                <c:pt idx="3930">
                  <c:v>0.90431013521929382</c:v>
                </c:pt>
                <c:pt idx="3931">
                  <c:v>0.86163957586241358</c:v>
                </c:pt>
                <c:pt idx="3932">
                  <c:v>0.81836200092567479</c:v>
                </c:pt>
                <c:pt idx="3933">
                  <c:v>0.77450635326990036</c:v>
                </c:pt>
                <c:pt idx="3934">
                  <c:v>0.73010075369686911</c:v>
                </c:pt>
                <c:pt idx="3935">
                  <c:v>0.68517747999199741</c:v>
                </c:pt>
                <c:pt idx="3936">
                  <c:v>0.63976707646192854</c:v>
                </c:pt>
                <c:pt idx="3937">
                  <c:v>0.59390024302802591</c:v>
                </c:pt>
                <c:pt idx="3938">
                  <c:v>0.54760891640115528</c:v>
                </c:pt>
                <c:pt idx="3939">
                  <c:v>0.50092572200449559</c:v>
                </c:pt>
                <c:pt idx="3940">
                  <c:v>0.45388222057818339</c:v>
                </c:pt>
                <c:pt idx="3941">
                  <c:v>0.40651039309856318</c:v>
                </c:pt>
                <c:pt idx="3942">
                  <c:v>0.35884318852973335</c:v>
                </c:pt>
                <c:pt idx="3943">
                  <c:v>0.31091396964041806</c:v>
                </c:pt>
                <c:pt idx="3944">
                  <c:v>0.26275476353735833</c:v>
                </c:pt>
                <c:pt idx="3945">
                  <c:v>0.21439775954275778</c:v>
                </c:pt>
                <c:pt idx="3946">
                  <c:v>0.16587587762010686</c:v>
                </c:pt>
                <c:pt idx="3947">
                  <c:v>0.11722278400361577</c:v>
                </c:pt>
                <c:pt idx="3948">
                  <c:v>6.847287233211953E-2</c:v>
                </c:pt>
                <c:pt idx="3949">
                  <c:v>1.966067032994805E-2</c:v>
                </c:pt>
                <c:pt idx="3950">
                  <c:v>-2.9180937164634241E-2</c:v>
                </c:pt>
                <c:pt idx="3951">
                  <c:v>-7.8019225953730925E-2</c:v>
                </c:pt>
                <c:pt idx="3952">
                  <c:v>-0.12682052514537037</c:v>
                </c:pt>
                <c:pt idx="3953">
                  <c:v>-0.17554969003427129</c:v>
                </c:pt>
                <c:pt idx="3954">
                  <c:v>-0.22417471943902997</c:v>
                </c:pt>
                <c:pt idx="3955">
                  <c:v>-0.2726619898535752</c:v>
                </c:pt>
                <c:pt idx="3956">
                  <c:v>-0.32097779905222118</c:v>
                </c:pt>
                <c:pt idx="3957">
                  <c:v>-0.3690888232749629</c:v>
                </c:pt>
                <c:pt idx="3958">
                  <c:v>-0.41696178487393537</c:v>
                </c:pt>
                <c:pt idx="3959">
                  <c:v>-0.46456386989457987</c:v>
                </c:pt>
                <c:pt idx="3960">
                  <c:v>-0.51186228093052366</c:v>
                </c:pt>
                <c:pt idx="3961">
                  <c:v>-0.55882418338085915</c:v>
                </c:pt>
                <c:pt idx="3962">
                  <c:v>-0.6054171629503301</c:v>
                </c:pt>
                <c:pt idx="3963">
                  <c:v>-0.65160927335812613</c:v>
                </c:pt>
                <c:pt idx="3964">
                  <c:v>-0.69736862150400025</c:v>
                </c:pt>
                <c:pt idx="3965">
                  <c:v>-0.74266341333819774</c:v>
                </c:pt>
                <c:pt idx="3966">
                  <c:v>-0.78746246568100142</c:v>
                </c:pt>
                <c:pt idx="3967">
                  <c:v>-0.83173485709930428</c:v>
                </c:pt>
                <c:pt idx="3968">
                  <c:v>-0.87545031110436267</c:v>
                </c:pt>
                <c:pt idx="3969">
                  <c:v>-0.91857885069440015</c:v>
                </c:pt>
                <c:pt idx="3970">
                  <c:v>-0.96108902718808575</c:v>
                </c:pt>
                <c:pt idx="3971">
                  <c:v>-1.0029528967687322</c:v>
                </c:pt>
                <c:pt idx="3972">
                  <c:v>-1.0441416785810134</c:v>
                </c:pt>
                <c:pt idx="3973">
                  <c:v>-1.0846260092786899</c:v>
                </c:pt>
                <c:pt idx="3974">
                  <c:v>-1.1243770046305375</c:v>
                </c:pt>
                <c:pt idx="3975">
                  <c:v>-1.1633679801931696</c:v>
                </c:pt>
                <c:pt idx="3976">
                  <c:v>-1.2015729078246822</c:v>
                </c:pt>
                <c:pt idx="3977">
                  <c:v>-1.238965788072</c:v>
                </c:pt>
                <c:pt idx="3978">
                  <c:v>-1.2755205653285862</c:v>
                </c:pt>
                <c:pt idx="3979">
                  <c:v>-1.3112110711490186</c:v>
                </c:pt>
                <c:pt idx="3980">
                  <c:v>-1.3460115393279863</c:v>
                </c:pt>
                <c:pt idx="3981">
                  <c:v>-1.3798983054008862</c:v>
                </c:pt>
                <c:pt idx="3982">
                  <c:v>-1.4128482508257048</c:v>
                </c:pt>
                <c:pt idx="3983">
                  <c:v>-1.4448381716311298</c:v>
                </c:pt>
                <c:pt idx="3984">
                  <c:v>-1.4758452407848619</c:v>
                </c:pt>
                <c:pt idx="3985">
                  <c:v>-1.5058486620975555</c:v>
                </c:pt>
                <c:pt idx="3986">
                  <c:v>-1.5348280772815384</c:v>
                </c:pt>
                <c:pt idx="3987">
                  <c:v>-1.5627629068261544</c:v>
                </c:pt>
                <c:pt idx="3988">
                  <c:v>-1.5896333373029214</c:v>
                </c:pt>
                <c:pt idx="3989">
                  <c:v>-1.6154225802594031</c:v>
                </c:pt>
                <c:pt idx="3990">
                  <c:v>-1.6401108422556596</c:v>
                </c:pt>
                <c:pt idx="3991">
                  <c:v>-1.6636799435317724</c:v>
                </c:pt>
                <c:pt idx="3992">
                  <c:v>-1.6861151783707307</c:v>
                </c:pt>
                <c:pt idx="3993">
                  <c:v>-1.7073992951688539</c:v>
                </c:pt>
                <c:pt idx="3994">
                  <c:v>-1.7275177180520926</c:v>
                </c:pt>
                <c:pt idx="3995">
                  <c:v>-1.7464570507102184</c:v>
                </c:pt>
                <c:pt idx="3996">
                  <c:v>-1.7642050096634103</c:v>
                </c:pt>
                <c:pt idx="3997">
                  <c:v>-1.7807475622430853</c:v>
                </c:pt>
                <c:pt idx="3998">
                  <c:v>-1.7960725559474229</c:v>
                </c:pt>
                <c:pt idx="3999">
                  <c:v>-1.8101709866024585</c:v>
                </c:pt>
                <c:pt idx="4000">
                  <c:v>-1.8230309249306849</c:v>
                </c:pt>
                <c:pt idx="4001">
                  <c:v>-1.8346432500927488</c:v>
                </c:pt>
                <c:pt idx="4002">
                  <c:v>-1.8450007576945391</c:v>
                </c:pt>
                <c:pt idx="4003">
                  <c:v>-1.8540947523215547</c:v>
                </c:pt>
                <c:pt idx="4004">
                  <c:v>-1.8619192530675497</c:v>
                </c:pt>
                <c:pt idx="4005">
                  <c:v>-1.8684688905667071</c:v>
                </c:pt>
                <c:pt idx="4006">
                  <c:v>-1.8737393268885949</c:v>
                </c:pt>
                <c:pt idx="4007">
                  <c:v>-1.8777260697873097</c:v>
                </c:pt>
                <c:pt idx="4008">
                  <c:v>-1.8804259852431355</c:v>
                </c:pt>
                <c:pt idx="4009">
                  <c:v>-1.8818373078705335</c:v>
                </c:pt>
                <c:pt idx="4010">
                  <c:v>-1.8819579162497229</c:v>
                </c:pt>
                <c:pt idx="4011">
                  <c:v>-1.8807868339123246</c:v>
                </c:pt>
                <c:pt idx="4012">
                  <c:v>-1.878324781437446</c:v>
                </c:pt>
                <c:pt idx="4013">
                  <c:v>-1.8745741592163261</c:v>
                </c:pt>
                <c:pt idx="4014">
                  <c:v>-1.8695378966317664</c:v>
                </c:pt>
                <c:pt idx="4015">
                  <c:v>-1.8632170335746023</c:v>
                </c:pt>
                <c:pt idx="4016">
                  <c:v>-1.8556166016538853</c:v>
                </c:pt>
                <c:pt idx="4017">
                  <c:v>-1.846741959382256</c:v>
                </c:pt>
                <c:pt idx="4018">
                  <c:v>-1.8365985906580518</c:v>
                </c:pt>
                <c:pt idx="4019">
                  <c:v>-1.8251919478960679</c:v>
                </c:pt>
                <c:pt idx="4020">
                  <c:v>-1.8125312662213697</c:v>
                </c:pt>
                <c:pt idx="4021">
                  <c:v>-1.7986241283162538</c:v>
                </c:pt>
                <c:pt idx="4022">
                  <c:v>-1.7834794666848255</c:v>
                </c:pt>
                <c:pt idx="4023">
                  <c:v>-1.767106449227009</c:v>
                </c:pt>
                <c:pt idx="4024">
                  <c:v>-1.7495177278925444</c:v>
                </c:pt>
                <c:pt idx="4025">
                  <c:v>-1.7307239708914113</c:v>
                </c:pt>
                <c:pt idx="4026">
                  <c:v>-1.7107373915611952</c:v>
                </c:pt>
                <c:pt idx="4027">
                  <c:v>-1.6895717894773534</c:v>
                </c:pt>
                <c:pt idx="4028">
                  <c:v>-1.6672425310613932</c:v>
                </c:pt>
                <c:pt idx="4029">
                  <c:v>-1.6437625518381598</c:v>
                </c:pt>
                <c:pt idx="4030">
                  <c:v>-1.6191481518685344</c:v>
                </c:pt>
                <c:pt idx="4031">
                  <c:v>-1.5934169753832876</c:v>
                </c:pt>
                <c:pt idx="4032">
                  <c:v>-1.5665867698604325</c:v>
                </c:pt>
                <c:pt idx="4033">
                  <c:v>-1.5386752112724496</c:v>
                </c:pt>
                <c:pt idx="4034">
                  <c:v>-1.5097003097320085</c:v>
                </c:pt>
                <c:pt idx="4035">
                  <c:v>-1.4796820114407732</c:v>
                </c:pt>
                <c:pt idx="4036">
                  <c:v>-1.4486405596625107</c:v>
                </c:pt>
                <c:pt idx="4037">
                  <c:v>-1.4165963391017631</c:v>
                </c:pt>
                <c:pt idx="4038">
                  <c:v>-1.3835714441153359</c:v>
                </c:pt>
                <c:pt idx="4039">
                  <c:v>-1.3495885603251325</c:v>
                </c:pt>
                <c:pt idx="4040">
                  <c:v>-1.3146714114250018</c:v>
                </c:pt>
                <c:pt idx="4041">
                  <c:v>-1.2788424324944285</c:v>
                </c:pt>
                <c:pt idx="4042">
                  <c:v>-1.2421270005719154</c:v>
                </c:pt>
                <c:pt idx="4043">
                  <c:v>-1.2045502485551478</c:v>
                </c:pt>
                <c:pt idx="4044">
                  <c:v>-1.166135697129123</c:v>
                </c:pt>
                <c:pt idx="4045">
                  <c:v>-1.126911208006169</c:v>
                </c:pt>
                <c:pt idx="4046">
                  <c:v>-1.0869031164852605</c:v>
                </c:pt>
                <c:pt idx="4047">
                  <c:v>-1.0461369824484887</c:v>
                </c:pt>
                <c:pt idx="4048">
                  <c:v>-1.0046413990507086</c:v>
                </c:pt>
                <c:pt idx="4049">
                  <c:v>-0.96244534981162255</c:v>
                </c:pt>
                <c:pt idx="4050">
                  <c:v>-0.91957805987435692</c:v>
                </c:pt>
                <c:pt idx="4051">
                  <c:v>-0.87606716954229735</c:v>
                </c:pt>
                <c:pt idx="4052">
                  <c:v>-0.83194411336995022</c:v>
                </c:pt>
                <c:pt idx="4053">
                  <c:v>-0.78723822001402999</c:v>
                </c:pt>
                <c:pt idx="4054">
                  <c:v>-0.74197799760596828</c:v>
                </c:pt>
                <c:pt idx="4055">
                  <c:v>-0.69619611261884162</c:v>
                </c:pt>
                <c:pt idx="4056">
                  <c:v>-0.64992349922927117</c:v>
                </c:pt>
                <c:pt idx="4057">
                  <c:v>-0.60319124823495318</c:v>
                </c:pt>
                <c:pt idx="4058">
                  <c:v>-0.55603168805305403</c:v>
                </c:pt>
                <c:pt idx="4059">
                  <c:v>-0.50847783646674971</c:v>
                </c:pt>
                <c:pt idx="4060">
                  <c:v>-0.46056164705356378</c:v>
                </c:pt>
                <c:pt idx="4061">
                  <c:v>-0.41231549392826011</c:v>
                </c:pt>
                <c:pt idx="4062">
                  <c:v>-0.36377271931819433</c:v>
                </c:pt>
                <c:pt idx="4063">
                  <c:v>-0.31496707920434641</c:v>
                </c:pt>
                <c:pt idx="4064">
                  <c:v>-0.2659309936790093</c:v>
                </c:pt>
                <c:pt idx="4065">
                  <c:v>-0.21669704464795583</c:v>
                </c:pt>
                <c:pt idx="4066">
                  <c:v>-0.16729854408145464</c:v>
                </c:pt>
                <c:pt idx="4067">
                  <c:v>-0.1177695494694027</c:v>
                </c:pt>
                <c:pt idx="4068">
                  <c:v>-6.8144844781514155E-2</c:v>
                </c:pt>
                <c:pt idx="4069">
                  <c:v>-1.845934697522077E-2</c:v>
                </c:pt>
                <c:pt idx="4070">
                  <c:v>3.1253671148169911E-2</c:v>
                </c:pt>
                <c:pt idx="4071">
                  <c:v>8.0961098869162487E-2</c:v>
                </c:pt>
                <c:pt idx="4072">
                  <c:v>0.13062888038622664</c:v>
                </c:pt>
                <c:pt idx="4073">
                  <c:v>0.18022148786594414</c:v>
                </c:pt>
                <c:pt idx="4074">
                  <c:v>0.22970653894882392</c:v>
                </c:pt>
                <c:pt idx="4075">
                  <c:v>0.27905003106797638</c:v>
                </c:pt>
                <c:pt idx="4076">
                  <c:v>0.32821788522036099</c:v>
                </c:pt>
                <c:pt idx="4077">
                  <c:v>0.37717640331692553</c:v>
                </c:pt>
                <c:pt idx="4078">
                  <c:v>0.4258919359925219</c:v>
                </c:pt>
                <c:pt idx="4079">
                  <c:v>0.47433130034927173</c:v>
                </c:pt>
                <c:pt idx="4080">
                  <c:v>0.52246133297193331</c:v>
                </c:pt>
                <c:pt idx="4081">
                  <c:v>0.5702488363442707</c:v>
                </c:pt>
                <c:pt idx="4082">
                  <c:v>0.61766103650658777</c:v>
                </c:pt>
                <c:pt idx="4083">
                  <c:v>0.66466563092042441</c:v>
                </c:pt>
                <c:pt idx="4084">
                  <c:v>0.71123037378834597</c:v>
                </c:pt>
                <c:pt idx="4085">
                  <c:v>0.75732312207621721</c:v>
                </c:pt>
                <c:pt idx="4086">
                  <c:v>0.80291234748290041</c:v>
                </c:pt>
                <c:pt idx="4087">
                  <c:v>0.84796678746504495</c:v>
                </c:pt>
                <c:pt idx="4088">
                  <c:v>0.89245582858121963</c:v>
                </c:pt>
                <c:pt idx="4089">
                  <c:v>0.93634916117851263</c:v>
                </c:pt>
                <c:pt idx="4090">
                  <c:v>0.9796150083681856</c:v>
                </c:pt>
                <c:pt idx="4091">
                  <c:v>1.0222251027095921</c:v>
                </c:pt>
                <c:pt idx="4092">
                  <c:v>1.0641503444444746</c:v>
                </c:pt>
                <c:pt idx="4093">
                  <c:v>1.1053610561799248</c:v>
                </c:pt>
                <c:pt idx="4094">
                  <c:v>1.1458280446271603</c:v>
                </c:pt>
                <c:pt idx="4095">
                  <c:v>1.1855243214047313</c:v>
                </c:pt>
                <c:pt idx="4096">
                  <c:v>1.2244235596801347</c:v>
                </c:pt>
                <c:pt idx="4097">
                  <c:v>1.2624994666825435</c:v>
                </c:pt>
                <c:pt idx="4098">
                  <c:v>1.2997256989832078</c:v>
                </c:pt>
                <c:pt idx="4099">
                  <c:v>1.3360758059303586</c:v>
                </c:pt>
                <c:pt idx="4100">
                  <c:v>1.3715237448454343</c:v>
                </c:pt>
                <c:pt idx="4101">
                  <c:v>1.4060455806385694</c:v>
                </c:pt>
                <c:pt idx="4102">
                  <c:v>1.4396179301022796</c:v>
                </c:pt>
                <c:pt idx="4103">
                  <c:v>1.472217330668661</c:v>
                </c:pt>
                <c:pt idx="4104">
                  <c:v>1.5038207028839836</c:v>
                </c:pt>
                <c:pt idx="4105">
                  <c:v>1.53440700441577</c:v>
                </c:pt>
                <c:pt idx="4106">
                  <c:v>1.5639556372119088</c:v>
                </c:pt>
                <c:pt idx="4107">
                  <c:v>1.5924457884733039</c:v>
                </c:pt>
                <c:pt idx="4108">
                  <c:v>1.6198574180532679</c:v>
                </c:pt>
                <c:pt idx="4109">
                  <c:v>1.6461735174425423</c:v>
                </c:pt>
                <c:pt idx="4110">
                  <c:v>1.6713740798938763</c:v>
                </c:pt>
                <c:pt idx="4111">
                  <c:v>1.6954407191743843</c:v>
                </c:pt>
                <c:pt idx="4112">
                  <c:v>1.7183585300101776</c:v>
                </c:pt>
                <c:pt idx="4113">
                  <c:v>1.7401100682353488</c:v>
                </c:pt>
                <c:pt idx="4114">
                  <c:v>1.760680572483442</c:v>
                </c:pt>
                <c:pt idx="4115">
                  <c:v>1.7800564680936499</c:v>
                </c:pt>
                <c:pt idx="4116">
                  <c:v>1.7982253004461333</c:v>
                </c:pt>
                <c:pt idx="4117">
                  <c:v>1.8151728730081078</c:v>
                </c:pt>
                <c:pt idx="4118">
                  <c:v>1.8308868767514359</c:v>
                </c:pt>
                <c:pt idx="4119">
                  <c:v>1.8453581583723491</c:v>
                </c:pt>
                <c:pt idx="4120">
                  <c:v>1.8585746469152145</c:v>
                </c:pt>
                <c:pt idx="4121">
                  <c:v>1.8705270873660675</c:v>
                </c:pt>
                <c:pt idx="4122">
                  <c:v>1.8812081487081209</c:v>
                </c:pt>
                <c:pt idx="4123">
                  <c:v>1.8906090165010063</c:v>
                </c:pt>
                <c:pt idx="4124">
                  <c:v>1.8987235984508939</c:v>
                </c:pt>
                <c:pt idx="4125">
                  <c:v>1.9055464214806892</c:v>
                </c:pt>
                <c:pt idx="4126">
                  <c:v>1.9110730516594228</c:v>
                </c:pt>
                <c:pt idx="4127">
                  <c:v>1.9152989084824581</c:v>
                </c:pt>
                <c:pt idx="4128">
                  <c:v>1.9182207774405868</c:v>
                </c:pt>
                <c:pt idx="4129">
                  <c:v>1.9198368204520211</c:v>
                </c:pt>
                <c:pt idx="4130">
                  <c:v>1.9201448512144235</c:v>
                </c:pt>
                <c:pt idx="4131">
                  <c:v>1.9191438362074942</c:v>
                </c:pt>
                <c:pt idx="4132">
                  <c:v>1.916834446802435</c:v>
                </c:pt>
                <c:pt idx="4133">
                  <c:v>1.9132190420365094</c:v>
                </c:pt>
                <c:pt idx="4134">
                  <c:v>1.9083005177988028</c:v>
                </c:pt>
                <c:pt idx="4135">
                  <c:v>1.902079888349522</c:v>
                </c:pt>
                <c:pt idx="4136">
                  <c:v>1.894562167529529</c:v>
                </c:pt>
                <c:pt idx="4137">
                  <c:v>1.8857527039414756</c:v>
                </c:pt>
                <c:pt idx="4138">
                  <c:v>1.8756569794242168</c:v>
                </c:pt>
                <c:pt idx="4139">
                  <c:v>1.8642804521723977</c:v>
                </c:pt>
                <c:pt idx="4140">
                  <c:v>1.8516323709155362</c:v>
                </c:pt>
                <c:pt idx="4141">
                  <c:v>1.8377203397468671</c:v>
                </c:pt>
                <c:pt idx="4142">
                  <c:v>1.8225533203662683</c:v>
                </c:pt>
                <c:pt idx="4143">
                  <c:v>1.8061405176292036</c:v>
                </c:pt>
                <c:pt idx="4144">
                  <c:v>1.7884946281722542</c:v>
                </c:pt>
                <c:pt idx="4145">
                  <c:v>1.7696263725916037</c:v>
                </c:pt>
                <c:pt idx="4146">
                  <c:v>1.7495480242751287</c:v>
                </c:pt>
                <c:pt idx="4147">
                  <c:v>1.7282734504739581</c:v>
                </c:pt>
                <c:pt idx="4148">
                  <c:v>1.7058180928686719</c:v>
                </c:pt>
                <c:pt idx="4149">
                  <c:v>1.6821949697812653</c:v>
                </c:pt>
                <c:pt idx="4150">
                  <c:v>1.6574204715591434</c:v>
                </c:pt>
                <c:pt idx="4151">
                  <c:v>1.6315123401570943</c:v>
                </c:pt>
                <c:pt idx="4152">
                  <c:v>1.6044884281595166</c:v>
                </c:pt>
                <c:pt idx="4153">
                  <c:v>1.5763665239692097</c:v>
                </c:pt>
                <c:pt idx="4154">
                  <c:v>1.5471647573916127</c:v>
                </c:pt>
                <c:pt idx="4155">
                  <c:v>1.516903201518869</c:v>
                </c:pt>
                <c:pt idx="4156">
                  <c:v>1.4856022336351002</c:v>
                </c:pt>
                <c:pt idx="4157">
                  <c:v>1.4532823795242289</c:v>
                </c:pt>
                <c:pt idx="4158">
                  <c:v>1.4199658816074268</c:v>
                </c:pt>
                <c:pt idx="4159">
                  <c:v>1.3856755804791203</c:v>
                </c:pt>
                <c:pt idx="4160">
                  <c:v>1.350435361633852</c:v>
                </c:pt>
                <c:pt idx="4161">
                  <c:v>1.3142678286970384</c:v>
                </c:pt>
                <c:pt idx="4162">
                  <c:v>1.2771985339127851</c:v>
                </c:pt>
                <c:pt idx="4163">
                  <c:v>1.239252791955348</c:v>
                </c:pt>
                <c:pt idx="4164">
                  <c:v>1.2004543117659021</c:v>
                </c:pt>
                <c:pt idx="4165">
                  <c:v>1.1608311496984502</c:v>
                </c:pt>
                <c:pt idx="4166">
                  <c:v>1.1204098419822881</c:v>
                </c:pt>
                <c:pt idx="4167">
                  <c:v>1.0792161556189528</c:v>
                </c:pt>
                <c:pt idx="4168">
                  <c:v>1.0372788969697857</c:v>
                </c:pt>
                <c:pt idx="4169">
                  <c:v>0.99462726874326335</c:v>
                </c:pt>
                <c:pt idx="4170">
                  <c:v>0.95129072114648661</c:v>
                </c:pt>
                <c:pt idx="4171">
                  <c:v>0.90729712531231121</c:v>
                </c:pt>
                <c:pt idx="4172">
                  <c:v>0.86267815227809275</c:v>
                </c:pt>
                <c:pt idx="4173">
                  <c:v>0.81746337272248271</c:v>
                </c:pt>
                <c:pt idx="4174">
                  <c:v>0.77168154222114926</c:v>
                </c:pt>
                <c:pt idx="4175">
                  <c:v>0.7253655799947526</c:v>
                </c:pt>
                <c:pt idx="4176">
                  <c:v>0.67854667814971026</c:v>
                </c:pt>
                <c:pt idx="4177">
                  <c:v>0.63125619047249337</c:v>
                </c:pt>
                <c:pt idx="4178">
                  <c:v>0.58352671330264005</c:v>
                </c:pt>
                <c:pt idx="4179">
                  <c:v>0.53539153715196142</c:v>
                </c:pt>
                <c:pt idx="4180">
                  <c:v>0.48688289300349591</c:v>
                </c:pt>
                <c:pt idx="4181">
                  <c:v>0.4380334369234295</c:v>
                </c:pt>
                <c:pt idx="4182">
                  <c:v>0.38887679750317622</c:v>
                </c:pt>
                <c:pt idx="4183">
                  <c:v>0.33944702136575994</c:v>
                </c:pt>
                <c:pt idx="4184">
                  <c:v>0.28977682338697341</c:v>
                </c:pt>
                <c:pt idx="4185">
                  <c:v>0.23989908425940473</c:v>
                </c:pt>
                <c:pt idx="4186">
                  <c:v>0.18984741860379029</c:v>
                </c:pt>
                <c:pt idx="4187">
                  <c:v>0.13965619028286291</c:v>
                </c:pt>
                <c:pt idx="4188">
                  <c:v>8.9360493218913609E-2</c:v>
                </c:pt>
                <c:pt idx="4189">
                  <c:v>3.8995557757658103E-2</c:v>
                </c:pt>
                <c:pt idx="4190">
                  <c:v>-1.1405026620985128E-2</c:v>
                </c:pt>
                <c:pt idx="4191">
                  <c:v>-6.1807829375204654E-2</c:v>
                </c:pt>
                <c:pt idx="4192">
                  <c:v>-0.11217847188513483</c:v>
                </c:pt>
                <c:pt idx="4193">
                  <c:v>-0.16248110065207375</c:v>
                </c:pt>
                <c:pt idx="4194">
                  <c:v>-0.21268300495400985</c:v>
                </c:pt>
                <c:pt idx="4195">
                  <c:v>-0.26274985131543188</c:v>
                </c:pt>
                <c:pt idx="4196">
                  <c:v>-0.31264722743017198</c:v>
                </c:pt>
                <c:pt idx="4197">
                  <c:v>-0.36234109966436079</c:v>
                </c:pt>
                <c:pt idx="4198">
                  <c:v>-0.4117974810197047</c:v>
                </c:pt>
                <c:pt idx="4199">
                  <c:v>-0.46098284903093956</c:v>
                </c:pt>
                <c:pt idx="4200">
                  <c:v>-0.50986369893597516</c:v>
                </c:pt>
                <c:pt idx="4201">
                  <c:v>-0.55840649024745959</c:v>
                </c:pt>
                <c:pt idx="4202">
                  <c:v>-0.60657810456631733</c:v>
                </c:pt>
                <c:pt idx="4203">
                  <c:v>-0.65434589360233852</c:v>
                </c:pt>
                <c:pt idx="4204">
                  <c:v>-0.70167726465082358</c:v>
                </c:pt>
                <c:pt idx="4205">
                  <c:v>-0.74853972677139879</c:v>
                </c:pt>
                <c:pt idx="4206">
                  <c:v>-0.79490140291489986</c:v>
                </c:pt>
                <c:pt idx="4207">
                  <c:v>-0.84073068110529425</c:v>
                </c:pt>
                <c:pt idx="4208">
                  <c:v>-0.88599659794094676</c:v>
                </c:pt>
                <c:pt idx="4209">
                  <c:v>-0.93066849343861369</c:v>
                </c:pt>
                <c:pt idx="4210">
                  <c:v>-0.97471424016597286</c:v>
                </c:pt>
                <c:pt idx="4211">
                  <c:v>-1.018105220082735</c:v>
                </c:pt>
                <c:pt idx="4212">
                  <c:v>-1.0608119829316569</c:v>
                </c:pt>
                <c:pt idx="4213">
                  <c:v>-1.1028045010779466</c:v>
                </c:pt>
                <c:pt idx="4214">
                  <c:v>-1.1440532314041656</c:v>
                </c:pt>
                <c:pt idx="4215">
                  <c:v>-1.1845308362691944</c:v>
                </c:pt>
                <c:pt idx="4216">
                  <c:v>-1.2242106403049962</c:v>
                </c:pt>
                <c:pt idx="4217">
                  <c:v>-1.2630660030839975</c:v>
                </c:pt>
                <c:pt idx="4218">
                  <c:v>-1.3010702345535587</c:v>
                </c:pt>
                <c:pt idx="4219">
                  <c:v>-1.338196538624042</c:v>
                </c:pt>
                <c:pt idx="4220">
                  <c:v>-1.3744185285178017</c:v>
                </c:pt>
                <c:pt idx="4221">
                  <c:v>-1.4097119265361546</c:v>
                </c:pt>
                <c:pt idx="4222">
                  <c:v>-1.4440530085040657</c:v>
                </c:pt>
                <c:pt idx="4223">
                  <c:v>-1.4774179726770402</c:v>
                </c:pt>
                <c:pt idx="4224">
                  <c:v>-1.5097834023646295</c:v>
                </c:pt>
                <c:pt idx="4225">
                  <c:v>-1.5411279200851922</c:v>
                </c:pt>
                <c:pt idx="4226">
                  <c:v>-1.5714305948715672</c:v>
                </c:pt>
                <c:pt idx="4227">
                  <c:v>-1.6006702833890423</c:v>
                </c:pt>
                <c:pt idx="4228">
                  <c:v>-1.6288266174787795</c:v>
                </c:pt>
                <c:pt idx="4229">
                  <c:v>-1.6558822632855856</c:v>
                </c:pt>
                <c:pt idx="4230">
                  <c:v>-1.6818168915236817</c:v>
                </c:pt>
                <c:pt idx="4231">
                  <c:v>-1.7066117963689609</c:v>
                </c:pt>
                <c:pt idx="4232">
                  <c:v>-1.7302517560418094</c:v>
                </c:pt>
                <c:pt idx="4233">
                  <c:v>-1.7527190130928592</c:v>
                </c:pt>
                <c:pt idx="4234">
                  <c:v>-1.7739984962293738</c:v>
                </c:pt>
                <c:pt idx="4235">
                  <c:v>-1.7940763243549218</c:v>
                </c:pt>
                <c:pt idx="4236">
                  <c:v>-1.812939740036102</c:v>
                </c:pt>
                <c:pt idx="4237">
                  <c:v>-1.8305742476784765</c:v>
                </c:pt>
                <c:pt idx="4238">
                  <c:v>-1.8469672430719368</c:v>
                </c:pt>
                <c:pt idx="4239">
                  <c:v>-1.8621092817364084</c:v>
                </c:pt>
                <c:pt idx="4240">
                  <c:v>-1.8759880056695462</c:v>
                </c:pt>
                <c:pt idx="4241">
                  <c:v>-1.8885938770621715</c:v>
                </c:pt>
                <c:pt idx="4242">
                  <c:v>-1.899919286473577</c:v>
                </c:pt>
                <c:pt idx="4243">
                  <c:v>-1.9099551455284647</c:v>
                </c:pt>
                <c:pt idx="4244">
                  <c:v>-1.9186950926025823</c:v>
                </c:pt>
                <c:pt idx="4245">
                  <c:v>-1.9261333900060964</c:v>
                </c:pt>
                <c:pt idx="4246">
                  <c:v>-1.9322653440240516</c:v>
                </c:pt>
                <c:pt idx="4247">
                  <c:v>-1.9370861193051452</c:v>
                </c:pt>
                <c:pt idx="4248">
                  <c:v>-1.9405922515371312</c:v>
                </c:pt>
                <c:pt idx="4249">
                  <c:v>-1.9427816579826422</c:v>
                </c:pt>
                <c:pt idx="4250">
                  <c:v>-1.9436519129326106</c:v>
                </c:pt>
                <c:pt idx="4251">
                  <c:v>-1.9432017488077491</c:v>
                </c:pt>
                <c:pt idx="4252">
                  <c:v>-1.9414316083643666</c:v>
                </c:pt>
                <c:pt idx="4253">
                  <c:v>-1.938343627562666</c:v>
                </c:pt>
                <c:pt idx="4254">
                  <c:v>-1.9339404848436614</c:v>
                </c:pt>
                <c:pt idx="4255">
                  <c:v>-1.928222982736975</c:v>
                </c:pt>
                <c:pt idx="4256">
                  <c:v>-1.9211959291561505</c:v>
                </c:pt>
                <c:pt idx="4257">
                  <c:v>-1.9128644726628483</c:v>
                </c:pt>
                <c:pt idx="4258">
                  <c:v>-1.9032339010215971</c:v>
                </c:pt>
                <c:pt idx="4259">
                  <c:v>-1.8923094843968831</c:v>
                </c:pt>
                <c:pt idx="4260">
                  <c:v>-1.8801002896069199</c:v>
                </c:pt>
                <c:pt idx="4261">
                  <c:v>-1.8666137450243621</c:v>
                </c:pt>
                <c:pt idx="4262">
                  <c:v>-1.8518586428882033</c:v>
                </c:pt>
                <c:pt idx="4263">
                  <c:v>-1.8358440249187638</c:v>
                </c:pt>
                <c:pt idx="4264">
                  <c:v>-1.8185824310063725</c:v>
                </c:pt>
                <c:pt idx="4265">
                  <c:v>-1.8000844314500539</c:v>
                </c:pt>
                <c:pt idx="4266">
                  <c:v>-1.7803621558467984</c:v>
                </c:pt>
                <c:pt idx="4267">
                  <c:v>-1.7594293342173724</c:v>
                </c:pt>
                <c:pt idx="4268">
                  <c:v>-1.7373012776236909</c:v>
                </c:pt>
                <c:pt idx="4269">
                  <c:v>-1.7139908804289186</c:v>
                </c:pt>
                <c:pt idx="4270">
                  <c:v>-1.6895144157266562</c:v>
                </c:pt>
                <c:pt idx="4271">
                  <c:v>-1.6638895149649211</c:v>
                </c:pt>
                <c:pt idx="4272">
                  <c:v>-1.6371339270072993</c:v>
                </c:pt>
                <c:pt idx="4273">
                  <c:v>-1.6092653433576989</c:v>
                </c:pt>
                <c:pt idx="4274">
                  <c:v>-1.5803018037772827</c:v>
                </c:pt>
                <c:pt idx="4275">
                  <c:v>-1.5502632981982245</c:v>
                </c:pt>
                <c:pt idx="4276">
                  <c:v>-1.5191701276555523</c:v>
                </c:pt>
                <c:pt idx="4277">
                  <c:v>-1.4870427486182807</c:v>
                </c:pt>
                <c:pt idx="4278">
                  <c:v>-1.4539033411472524</c:v>
                </c:pt>
                <c:pt idx="4279">
                  <c:v>-1.4197746904481716</c:v>
                </c:pt>
                <c:pt idx="4280">
                  <c:v>-1.3846806336124924</c:v>
                </c:pt>
                <c:pt idx="4281">
                  <c:v>-1.3486437328590799</c:v>
                </c:pt>
                <c:pt idx="4282">
                  <c:v>-1.3116895060295977</c:v>
                </c:pt>
                <c:pt idx="4283">
                  <c:v>-1.2738432404046616</c:v>
                </c:pt>
                <c:pt idx="4284">
                  <c:v>-1.2351286245419548</c:v>
                </c:pt>
                <c:pt idx="4285">
                  <c:v>-1.1955737014204364</c:v>
                </c:pt>
                <c:pt idx="4286">
                  <c:v>-1.1552050008979771</c:v>
                </c:pt>
                <c:pt idx="4287">
                  <c:v>-1.114048290600343</c:v>
                </c:pt>
                <c:pt idx="4288">
                  <c:v>-1.072132384497634</c:v>
                </c:pt>
                <c:pt idx="4289">
                  <c:v>-1.0294864998775115</c:v>
                </c:pt>
                <c:pt idx="4290">
                  <c:v>-0.98614010847933564</c:v>
                </c:pt>
                <c:pt idx="4291">
                  <c:v>-0.94212110990096165</c:v>
                </c:pt>
                <c:pt idx="4292">
                  <c:v>-0.89746121055411054</c:v>
                </c:pt>
                <c:pt idx="4293">
                  <c:v>-0.85219002337458249</c:v>
                </c:pt>
                <c:pt idx="4294">
                  <c:v>-0.80633635304857465</c:v>
                </c:pt>
                <c:pt idx="4295">
                  <c:v>-0.75993317472805644</c:v>
                </c:pt>
                <c:pt idx="4296">
                  <c:v>-0.71301174323603056</c:v>
                </c:pt>
                <c:pt idx="4297">
                  <c:v>-0.66560348182237372</c:v>
                </c:pt>
                <c:pt idx="4298">
                  <c:v>-0.61774106299527431</c:v>
                </c:pt>
                <c:pt idx="4299">
                  <c:v>-0.5694578600961443</c:v>
                </c:pt>
                <c:pt idx="4300">
                  <c:v>-0.52078619355130773</c:v>
                </c:pt>
                <c:pt idx="4301">
                  <c:v>-0.47175881543358594</c:v>
                </c:pt>
                <c:pt idx="4302">
                  <c:v>-0.42240945685144576</c:v>
                </c:pt>
                <c:pt idx="4303">
                  <c:v>-0.37277227339955837</c:v>
                </c:pt>
                <c:pt idx="4304">
                  <c:v>-0.32288009532116618</c:v>
                </c:pt>
                <c:pt idx="4305">
                  <c:v>-0.27276592501078745</c:v>
                </c:pt>
                <c:pt idx="4306">
                  <c:v>-0.22246350506130572</c:v>
                </c:pt>
                <c:pt idx="4307">
                  <c:v>-0.17200733351108335</c:v>
                </c:pt>
                <c:pt idx="4308">
                  <c:v>-0.12143264459183385</c:v>
                </c:pt>
                <c:pt idx="4309">
                  <c:v>-7.0774815020375498E-2</c:v>
                </c:pt>
                <c:pt idx="4310">
                  <c:v>-2.0067586634687964E-2</c:v>
                </c:pt>
                <c:pt idx="4311">
                  <c:v>3.0655451755839055E-2</c:v>
                </c:pt>
                <c:pt idx="4312">
                  <c:v>8.1359757433967117E-2</c:v>
                </c:pt>
                <c:pt idx="4313">
                  <c:v>0.13200930705630243</c:v>
                </c:pt>
                <c:pt idx="4314">
                  <c:v>0.18257121439345836</c:v>
                </c:pt>
                <c:pt idx="4315">
                  <c:v>0.23301096488716247</c:v>
                </c:pt>
                <c:pt idx="4316">
                  <c:v>0.28329395966255944</c:v>
                </c:pt>
                <c:pt idx="4317">
                  <c:v>0.3333859731230594</c:v>
                </c:pt>
                <c:pt idx="4318">
                  <c:v>0.38325282100769131</c:v>
                </c:pt>
                <c:pt idx="4319">
                  <c:v>0.4328607783848879</c:v>
                </c:pt>
                <c:pt idx="4320">
                  <c:v>0.48217613292120104</c:v>
                </c:pt>
                <c:pt idx="4321">
                  <c:v>0.53116513155352663</c:v>
                </c:pt>
                <c:pt idx="4322">
                  <c:v>0.5797944384052186</c:v>
                </c:pt>
                <c:pt idx="4323">
                  <c:v>0.62803118291162086</c:v>
                </c:pt>
                <c:pt idx="4324">
                  <c:v>0.67584254540333832</c:v>
                </c:pt>
                <c:pt idx="4325">
                  <c:v>0.72319580339376366</c:v>
                </c:pt>
                <c:pt idx="4326">
                  <c:v>0.77005884381655065</c:v>
                </c:pt>
                <c:pt idx="4327">
                  <c:v>0.81639981431978204</c:v>
                </c:pt>
                <c:pt idx="4328">
                  <c:v>0.86218750688154244</c:v>
                </c:pt>
                <c:pt idx="4329">
                  <c:v>0.90739101276975243</c:v>
                </c:pt>
                <c:pt idx="4330">
                  <c:v>0.95197795179209332</c:v>
                </c:pt>
                <c:pt idx="4331">
                  <c:v>0.99591944925650011</c:v>
                </c:pt>
                <c:pt idx="4332">
                  <c:v>1.0391857944826945</c:v>
                </c:pt>
                <c:pt idx="4333">
                  <c:v>1.0817466957638964</c:v>
                </c:pt>
                <c:pt idx="4334">
                  <c:v>1.1235723423853268</c:v>
                </c:pt>
                <c:pt idx="4335">
                  <c:v>1.1646351257082148</c:v>
                </c:pt>
                <c:pt idx="4336">
                  <c:v>1.2049080960929432</c:v>
                </c:pt>
                <c:pt idx="4337">
                  <c:v>1.2443643356940255</c:v>
                </c:pt>
                <c:pt idx="4338">
                  <c:v>1.2829768740234175</c:v>
                </c:pt>
                <c:pt idx="4339">
                  <c:v>1.3207186316685982</c:v>
                </c:pt>
                <c:pt idx="4340">
                  <c:v>1.3575629357725618</c:v>
                </c:pt>
                <c:pt idx="4341">
                  <c:v>1.3934852199330181</c:v>
                </c:pt>
                <c:pt idx="4342">
                  <c:v>1.428461468780001</c:v>
                </c:pt>
                <c:pt idx="4343">
                  <c:v>1.4624675870168686</c:v>
                </c:pt>
                <c:pt idx="4344">
                  <c:v>1.4954798621785577</c:v>
                </c:pt>
                <c:pt idx="4345">
                  <c:v>1.5274766189220059</c:v>
                </c:pt>
                <c:pt idx="4346">
                  <c:v>1.5584366264681146</c:v>
                </c:pt>
                <c:pt idx="4347">
                  <c:v>1.5883384398567413</c:v>
                </c:pt>
                <c:pt idx="4348">
                  <c:v>1.6171613876277326</c:v>
                </c:pt>
                <c:pt idx="4349">
                  <c:v>1.6448878310868056</c:v>
                </c:pt>
                <c:pt idx="4350">
                  <c:v>1.6714971347099141</c:v>
                </c:pt>
                <c:pt idx="4351">
                  <c:v>1.6969702851745789</c:v>
                </c:pt>
                <c:pt idx="4352">
                  <c:v>1.7212917520820015</c:v>
                </c:pt>
                <c:pt idx="4353">
                  <c:v>1.7444434683825105</c:v>
                </c:pt>
                <c:pt idx="4354">
                  <c:v>1.7664100523418336</c:v>
                </c:pt>
                <c:pt idx="4355">
                  <c:v>1.7871773117207728</c:v>
                </c:pt>
                <c:pt idx="4356">
                  <c:v>1.806732177382075</c:v>
                </c:pt>
                <c:pt idx="4357">
                  <c:v>1.8250598416065265</c:v>
                </c:pt>
                <c:pt idx="4358">
                  <c:v>1.8421473877784882</c:v>
                </c:pt>
                <c:pt idx="4359">
                  <c:v>1.8579850588716031</c:v>
                </c:pt>
                <c:pt idx="4360">
                  <c:v>1.8725601843364101</c:v>
                </c:pt>
                <c:pt idx="4361">
                  <c:v>1.8858629139554366</c:v>
                </c:pt>
                <c:pt idx="4362">
                  <c:v>1.897885326157936</c:v>
                </c:pt>
                <c:pt idx="4363">
                  <c:v>1.9086180208558983</c:v>
                </c:pt>
                <c:pt idx="4364">
                  <c:v>1.9180543252682614</c:v>
                </c:pt>
                <c:pt idx="4365">
                  <c:v>1.9261881912425962</c:v>
                </c:pt>
                <c:pt idx="4366">
                  <c:v>1.9330146154331429</c:v>
                </c:pt>
                <c:pt idx="4367">
                  <c:v>1.938528453826728</c:v>
                </c:pt>
                <c:pt idx="4368">
                  <c:v>1.9427259345545982</c:v>
                </c:pt>
                <c:pt idx="4369">
                  <c:v>1.9456046685639909</c:v>
                </c:pt>
                <c:pt idx="4370">
                  <c:v>1.9471619252065191</c:v>
                </c:pt>
                <c:pt idx="4371">
                  <c:v>1.947396133473803</c:v>
                </c:pt>
                <c:pt idx="4372">
                  <c:v>1.9463074343365718</c:v>
                </c:pt>
                <c:pt idx="4373">
                  <c:v>1.943897663745273</c:v>
                </c:pt>
                <c:pt idx="4374">
                  <c:v>1.9401692020383381</c:v>
                </c:pt>
                <c:pt idx="4375">
                  <c:v>1.9351225556802416</c:v>
                </c:pt>
                <c:pt idx="4376">
                  <c:v>1.9287622386859911</c:v>
                </c:pt>
                <c:pt idx="4377">
                  <c:v>1.9210931080133282</c:v>
                </c:pt>
                <c:pt idx="4378">
                  <c:v>1.9121201622442225</c:v>
                </c:pt>
                <c:pt idx="4379">
                  <c:v>1.9018483849074803</c:v>
                </c:pt>
                <c:pt idx="4380">
                  <c:v>1.8902865588567135</c:v>
                </c:pt>
                <c:pt idx="4381">
                  <c:v>1.8774418312937384</c:v>
                </c:pt>
                <c:pt idx="4382">
                  <c:v>1.8633227162019175</c:v>
                </c:pt>
                <c:pt idx="4383">
                  <c:v>1.8479379800809317</c:v>
                </c:pt>
                <c:pt idx="4384">
                  <c:v>1.8312998907538114</c:v>
                </c:pt>
                <c:pt idx="4385">
                  <c:v>1.8134187497223107</c:v>
                </c:pt>
                <c:pt idx="4386">
                  <c:v>1.7943064211712727</c:v>
                </c:pt>
                <c:pt idx="4387">
                  <c:v>1.7739763732078151</c:v>
                </c:pt>
                <c:pt idx="4388">
                  <c:v>1.7524436585903715</c:v>
                </c:pt>
                <c:pt idx="4389">
                  <c:v>1.7297209170986285</c:v>
                </c:pt>
                <c:pt idx="4390">
                  <c:v>1.705824171070752</c:v>
                </c:pt>
                <c:pt idx="4391">
                  <c:v>1.6807708051335126</c:v>
                </c:pt>
                <c:pt idx="4392">
                  <c:v>1.6545783253676829</c:v>
                </c:pt>
                <c:pt idx="4393">
                  <c:v>1.6272641846350377</c:v>
                </c:pt>
                <c:pt idx="4394">
                  <c:v>1.5988461882955742</c:v>
                </c:pt>
                <c:pt idx="4395">
                  <c:v>1.5693440962194356</c:v>
                </c:pt>
                <c:pt idx="4396">
                  <c:v>1.5387779838148716</c:v>
                </c:pt>
                <c:pt idx="4397">
                  <c:v>1.5071680864533987</c:v>
                </c:pt>
                <c:pt idx="4398">
                  <c:v>1.4745363677193959</c:v>
                </c:pt>
                <c:pt idx="4399">
                  <c:v>1.4409054010528026</c:v>
                </c:pt>
                <c:pt idx="4400">
                  <c:v>1.4062988165773542</c:v>
                </c:pt>
                <c:pt idx="4401">
                  <c:v>1.3707389744272713</c:v>
                </c:pt>
                <c:pt idx="4402">
                  <c:v>1.3342511953255267</c:v>
                </c:pt>
                <c:pt idx="4403">
                  <c:v>1.2968605744803408</c:v>
                </c:pt>
                <c:pt idx="4404">
                  <c:v>1.2585906135013656</c:v>
                </c:pt>
                <c:pt idx="4405">
                  <c:v>1.2194691736195575</c:v>
                </c:pt>
                <c:pt idx="4406">
                  <c:v>1.1795226082179668</c:v>
                </c:pt>
                <c:pt idx="4407">
                  <c:v>1.1387765137914261</c:v>
                </c:pt>
                <c:pt idx="4408">
                  <c:v>1.0972595385913195</c:v>
                </c:pt>
                <c:pt idx="4409">
                  <c:v>1.055000739664393</c:v>
                </c:pt>
                <c:pt idx="4410">
                  <c:v>1.0120294340501275</c:v>
                </c:pt>
                <c:pt idx="4411">
                  <c:v>0.96837337224805697</c:v>
                </c:pt>
                <c:pt idx="4412">
                  <c:v>0.92406411723119719</c:v>
                </c:pt>
                <c:pt idx="4413">
                  <c:v>0.87913114421155192</c:v>
                </c:pt>
                <c:pt idx="4414">
                  <c:v>0.83360312591915109</c:v>
                </c:pt>
                <c:pt idx="4415">
                  <c:v>0.78751291136756352</c:v>
                </c:pt>
                <c:pt idx="4416">
                  <c:v>0.74089163510653788</c:v>
                </c:pt>
                <c:pt idx="4417">
                  <c:v>0.69377060602242258</c:v>
                </c:pt>
                <c:pt idx="4418">
                  <c:v>0.64618238821176599</c:v>
                </c:pt>
                <c:pt idx="4419">
                  <c:v>0.59816025259529826</c:v>
                </c:pt>
                <c:pt idx="4420">
                  <c:v>0.54973642320632155</c:v>
                </c:pt>
                <c:pt idx="4421">
                  <c:v>0.50094356178593402</c:v>
                </c:pt>
                <c:pt idx="4422">
                  <c:v>0.45181531520325285</c:v>
                </c:pt>
                <c:pt idx="4423">
                  <c:v>0.40238576093423334</c:v>
                </c:pt>
                <c:pt idx="4424">
                  <c:v>0.35268765724937345</c:v>
                </c:pt>
                <c:pt idx="4425">
                  <c:v>0.3027539407392873</c:v>
                </c:pt>
                <c:pt idx="4426">
                  <c:v>0.25261829438153088</c:v>
                </c:pt>
                <c:pt idx="4427">
                  <c:v>0.20231516280479575</c:v>
                </c:pt>
                <c:pt idx="4428">
                  <c:v>0.15187973305119096</c:v>
                </c:pt>
                <c:pt idx="4429">
                  <c:v>0.10134734087941952</c:v>
                </c:pt>
                <c:pt idx="4430">
                  <c:v>5.0751693409425688E-2</c:v>
                </c:pt>
                <c:pt idx="4431">
                  <c:v>1.2635097870905462E-4</c:v>
                </c:pt>
                <c:pt idx="4432">
                  <c:v>-5.0494165918372781E-2</c:v>
                </c:pt>
                <c:pt idx="4433">
                  <c:v>-0.10107384991173561</c:v>
                </c:pt>
                <c:pt idx="4434">
                  <c:v>-0.15157982449861165</c:v>
                </c:pt>
                <c:pt idx="4435">
                  <c:v>-0.20197757860555088</c:v>
                </c:pt>
                <c:pt idx="4436">
                  <c:v>-0.25223251060911883</c:v>
                </c:pt>
                <c:pt idx="4437">
                  <c:v>-0.30231038594144416</c:v>
                </c:pt>
                <c:pt idx="4438">
                  <c:v>-0.35217700516119221</c:v>
                </c:pt>
                <c:pt idx="4439">
                  <c:v>-0.40179862196382038</c:v>
                </c:pt>
                <c:pt idx="4440">
                  <c:v>-0.45114149646927376</c:v>
                </c:pt>
                <c:pt idx="4441">
                  <c:v>-0.50017184191615294</c:v>
                </c:pt>
                <c:pt idx="4442">
                  <c:v>-0.54885628260228603</c:v>
                </c:pt>
                <c:pt idx="4443">
                  <c:v>-0.59716190203765962</c:v>
                </c:pt>
                <c:pt idx="4444">
                  <c:v>-0.64505582855750565</c:v>
                </c:pt>
                <c:pt idx="4445">
                  <c:v>-0.69250528164248881</c:v>
                </c:pt>
                <c:pt idx="4446">
                  <c:v>-0.73947808419143246</c:v>
                </c:pt>
                <c:pt idx="4447">
                  <c:v>-0.78594231385338498</c:v>
                </c:pt>
                <c:pt idx="4448">
                  <c:v>-0.83186668668364816</c:v>
                </c:pt>
                <c:pt idx="4449">
                  <c:v>-0.8772202121466437</c:v>
                </c:pt>
                <c:pt idx="4450">
                  <c:v>-0.92197042241165428</c:v>
                </c:pt>
                <c:pt idx="4451">
                  <c:v>-0.96608834936130039</c:v>
                </c:pt>
                <c:pt idx="4452">
                  <c:v>-1.009544183153849</c:v>
                </c:pt>
                <c:pt idx="4453">
                  <c:v>-1.0523075272380604</c:v>
                </c:pt>
                <c:pt idx="4454">
                  <c:v>-1.0943484604273643</c:v>
                </c:pt>
                <c:pt idx="4455">
                  <c:v>-1.1356392580418977</c:v>
                </c:pt>
                <c:pt idx="4456">
                  <c:v>-1.1761528488920852</c:v>
                </c:pt>
                <c:pt idx="4457">
                  <c:v>-1.2158621881364804</c:v>
                </c:pt>
                <c:pt idx="4458">
                  <c:v>-1.2547401729102203</c:v>
                </c:pt>
                <c:pt idx="4459">
                  <c:v>-1.2927595861105921</c:v>
                </c:pt>
                <c:pt idx="4460">
                  <c:v>-1.3298936119467455</c:v>
                </c:pt>
                <c:pt idx="4461">
                  <c:v>-1.3661175359108368</c:v>
                </c:pt>
                <c:pt idx="4462">
                  <c:v>-1.4014071894298776</c:v>
                </c:pt>
                <c:pt idx="4463">
                  <c:v>-1.4357383189830362</c:v>
                </c:pt>
                <c:pt idx="4464">
                  <c:v>-1.4690870489383236</c:v>
                </c:pt>
                <c:pt idx="4465">
                  <c:v>-1.5014315359236139</c:v>
                </c:pt>
                <c:pt idx="4466">
                  <c:v>-1.5327503763511769</c:v>
                </c:pt>
                <c:pt idx="4467">
                  <c:v>-1.5630219477573293</c:v>
                </c:pt>
                <c:pt idx="4468">
                  <c:v>-1.5922253965699642</c:v>
                </c:pt>
                <c:pt idx="4469">
                  <c:v>-1.6203428974629566</c:v>
                </c:pt>
                <c:pt idx="4470">
                  <c:v>-1.6473536238509832</c:v>
                </c:pt>
                <c:pt idx="4471">
                  <c:v>-1.6732383670129529</c:v>
                </c:pt>
                <c:pt idx="4472">
                  <c:v>-1.6979813969082647</c:v>
                </c:pt>
                <c:pt idx="4473">
                  <c:v>-1.7215644426979531</c:v>
                </c:pt>
                <c:pt idx="4474">
                  <c:v>-1.7439719148084396</c:v>
                </c:pt>
                <c:pt idx="4475">
                  <c:v>-1.765189409210365</c:v>
                </c:pt>
                <c:pt idx="4476">
                  <c:v>-1.7852036411261771</c:v>
                </c:pt>
                <c:pt idx="4477">
                  <c:v>-1.8039995834486275</c:v>
                </c:pt>
                <c:pt idx="4478">
                  <c:v>-1.8215640965299928</c:v>
                </c:pt>
                <c:pt idx="4479">
                  <c:v>-1.8378871967732109</c:v>
                </c:pt>
                <c:pt idx="4480">
                  <c:v>-1.8529559836261376</c:v>
                </c:pt>
                <c:pt idx="4481">
                  <c:v>-1.8667603735447691</c:v>
                </c:pt>
                <c:pt idx="4482">
                  <c:v>-1.879292208417346</c:v>
                </c:pt>
                <c:pt idx="4483">
                  <c:v>-1.8905418485110508</c:v>
                </c:pt>
                <c:pt idx="4484">
                  <c:v>-1.9005023784081518</c:v>
                </c:pt>
                <c:pt idx="4485">
                  <c:v>-1.9091675044406498</c:v>
                </c:pt>
                <c:pt idx="4486">
                  <c:v>-1.9165319749825691</c:v>
                </c:pt>
                <c:pt idx="4487">
                  <c:v>-1.9225903950910634</c:v>
                </c:pt>
                <c:pt idx="4488">
                  <c:v>-1.9273387394344514</c:v>
                </c:pt>
                <c:pt idx="4489">
                  <c:v>-1.9307743630810208</c:v>
                </c:pt>
                <c:pt idx="4490">
                  <c:v>-1.9328942772054603</c:v>
                </c:pt>
                <c:pt idx="4491">
                  <c:v>-1.9336966504434576</c:v>
                </c:pt>
                <c:pt idx="4492">
                  <c:v>-1.9331813613504458</c:v>
                </c:pt>
                <c:pt idx="4493">
                  <c:v>-1.9313499815227548</c:v>
                </c:pt>
                <c:pt idx="4494">
                  <c:v>-1.9282046251269362</c:v>
                </c:pt>
                <c:pt idx="4495">
                  <c:v>-1.9237455307596296</c:v>
                </c:pt>
                <c:pt idx="4496">
                  <c:v>-1.9179769429943494</c:v>
                </c:pt>
                <c:pt idx="4497">
                  <c:v>-1.9109034478965492</c:v>
                </c:pt>
                <c:pt idx="4498">
                  <c:v>-1.9025297718284002</c:v>
                </c:pt>
                <c:pt idx="4499">
                  <c:v>-1.8928606248951181</c:v>
                </c:pt>
                <c:pt idx="4500">
                  <c:v>-1.8819045154469682</c:v>
                </c:pt>
                <c:pt idx="4501">
                  <c:v>-1.8696683152270392</c:v>
                </c:pt>
                <c:pt idx="4502">
                  <c:v>-1.8561602619290936</c:v>
                </c:pt>
                <c:pt idx="4503">
                  <c:v>-1.8413888450571996</c:v>
                </c:pt>
                <c:pt idx="4504">
                  <c:v>-1.8253660548575359</c:v>
                </c:pt>
                <c:pt idx="4505">
                  <c:v>-1.8081019147987889</c:v>
                </c:pt>
                <c:pt idx="4506">
                  <c:v>-1.7896080107014081</c:v>
                </c:pt>
                <c:pt idx="4507">
                  <c:v>-1.7698975321017878</c:v>
                </c:pt>
                <c:pt idx="4508">
                  <c:v>-1.7489852531060306</c:v>
                </c:pt>
                <c:pt idx="4509">
                  <c:v>-1.7268835348846148</c:v>
                </c:pt>
                <c:pt idx="4510">
                  <c:v>-1.7036081213339935</c:v>
                </c:pt>
                <c:pt idx="4511">
                  <c:v>-1.6791761189309786</c:v>
                </c:pt>
                <c:pt idx="4512">
                  <c:v>-1.6536047560219185</c:v>
                </c:pt>
                <c:pt idx="4513">
                  <c:v>-1.6269112082732222</c:v>
                </c:pt>
                <c:pt idx="4514">
                  <c:v>-1.5991130045115807</c:v>
                </c:pt>
                <c:pt idx="4515">
                  <c:v>-1.5702296288585185</c:v>
                </c:pt>
                <c:pt idx="4516">
                  <c:v>-1.5402808818802949</c:v>
                </c:pt>
                <c:pt idx="4517">
                  <c:v>-1.5092867251345579</c:v>
                </c:pt>
                <c:pt idx="4518">
                  <c:v>-1.4772688495406892</c:v>
                </c:pt>
                <c:pt idx="4519">
                  <c:v>-1.4442495571425813</c:v>
                </c:pt>
                <c:pt idx="4520">
                  <c:v>-1.4102522080561817</c:v>
                </c:pt>
                <c:pt idx="4521">
                  <c:v>-1.3752988939147714</c:v>
                </c:pt>
                <c:pt idx="4522">
                  <c:v>-1.339414668564832</c:v>
                </c:pt>
                <c:pt idx="4523">
                  <c:v>-1.3026243620792979</c:v>
                </c:pt>
                <c:pt idx="4524">
                  <c:v>-1.2649512127896223</c:v>
                </c:pt>
                <c:pt idx="4525">
                  <c:v>-1.2264228206203187</c:v>
                </c:pt>
                <c:pt idx="4526">
                  <c:v>-1.1870652797335777</c:v>
                </c:pt>
                <c:pt idx="4527">
                  <c:v>-1.1469039296015924</c:v>
                </c:pt>
                <c:pt idx="4528">
                  <c:v>-1.1059671637626614</c:v>
                </c:pt>
                <c:pt idx="4529">
                  <c:v>-1.0642837869704564</c:v>
                </c:pt>
                <c:pt idx="4530">
                  <c:v>-1.0218828665002546</c:v>
                </c:pt>
                <c:pt idx="4531">
                  <c:v>-0.97879190572404973</c:v>
                </c:pt>
                <c:pt idx="4532">
                  <c:v>-0.93504222323027952</c:v>
                </c:pt>
                <c:pt idx="4533">
                  <c:v>-0.8906630526944731</c:v>
                </c:pt>
                <c:pt idx="4534">
                  <c:v>-0.84568282826158936</c:v>
                </c:pt>
                <c:pt idx="4535">
                  <c:v>-0.80013416341385479</c:v>
                </c:pt>
                <c:pt idx="4536">
                  <c:v>-0.75404796032370358</c:v>
                </c:pt>
                <c:pt idx="4537">
                  <c:v>-0.70745529875338442</c:v>
                </c:pt>
                <c:pt idx="4538">
                  <c:v>-0.66038851702580126</c:v>
                </c:pt>
                <c:pt idx="4539">
                  <c:v>-0.61288066373433914</c:v>
                </c:pt>
                <c:pt idx="4540">
                  <c:v>-0.56496374412506534</c:v>
                </c:pt>
                <c:pt idx="4541">
                  <c:v>-0.51667020478455206</c:v>
                </c:pt>
                <c:pt idx="4542">
                  <c:v>-0.46803348115047655</c:v>
                </c:pt>
                <c:pt idx="4543">
                  <c:v>-0.41908744307915696</c:v>
                </c:pt>
                <c:pt idx="4544">
                  <c:v>-0.3698646451202961</c:v>
                </c:pt>
                <c:pt idx="4545">
                  <c:v>-0.32039782412737389</c:v>
                </c:pt>
                <c:pt idx="4546">
                  <c:v>-0.2707204674078133</c:v>
                </c:pt>
                <c:pt idx="4547">
                  <c:v>-0.22086682806819627</c:v>
                </c:pt>
                <c:pt idx="4548">
                  <c:v>-0.17087190585570744</c:v>
                </c:pt>
                <c:pt idx="4549">
                  <c:v>-0.12077085353861786</c:v>
                </c:pt>
                <c:pt idx="4550">
                  <c:v>-7.0597199625934332E-2</c:v>
                </c:pt>
                <c:pt idx="4551">
                  <c:v>-2.0384330296872637E-2</c:v>
                </c:pt>
                <c:pt idx="4552">
                  <c:v>2.9833403588940779E-2</c:v>
                </c:pt>
                <c:pt idx="4553">
                  <c:v>8.0020159703803592E-2</c:v>
                </c:pt>
                <c:pt idx="4554">
                  <c:v>0.13014322192818642</c:v>
                </c:pt>
                <c:pt idx="4555">
                  <c:v>0.18016823484842898</c:v>
                </c:pt>
                <c:pt idx="4556">
                  <c:v>0.23006074771503429</c:v>
                </c:pt>
                <c:pt idx="4557">
                  <c:v>0.27978667198818874</c:v>
                </c:pt>
                <c:pt idx="4558">
                  <c:v>0.32931194935105451</c:v>
                </c:pt>
                <c:pt idx="4559">
                  <c:v>0.37860296966440599</c:v>
                </c:pt>
                <c:pt idx="4560">
                  <c:v>0.42762612420123114</c:v>
                </c:pt>
                <c:pt idx="4561">
                  <c:v>0.47634775228992154</c:v>
                </c:pt>
                <c:pt idx="4562">
                  <c:v>0.52473459920647414</c:v>
                </c:pt>
                <c:pt idx="4563">
                  <c:v>0.5727538642810478</c:v>
                </c:pt>
                <c:pt idx="4564">
                  <c:v>0.62037278646737215</c:v>
                </c:pt>
                <c:pt idx="4565">
                  <c:v>0.66755869062158268</c:v>
                </c:pt>
                <c:pt idx="4566">
                  <c:v>0.71427949973576388</c:v>
                </c:pt>
                <c:pt idx="4567">
                  <c:v>0.76050338623365077</c:v>
                </c:pt>
                <c:pt idx="4568">
                  <c:v>0.80619915559235511</c:v>
                </c:pt>
                <c:pt idx="4569">
                  <c:v>0.85133590131367043</c:v>
                </c:pt>
                <c:pt idx="4570">
                  <c:v>0.89588123419041199</c:v>
                </c:pt>
                <c:pt idx="4571">
                  <c:v>0.93980625928825279</c:v>
                </c:pt>
                <c:pt idx="4572">
                  <c:v>0.98308123448363627</c:v>
                </c:pt>
                <c:pt idx="4573">
                  <c:v>1.0256758254568725</c:v>
                </c:pt>
                <c:pt idx="4574">
                  <c:v>1.0675601677469002</c:v>
                </c:pt>
                <c:pt idx="4575">
                  <c:v>1.1087065878765279</c:v>
                </c:pt>
                <c:pt idx="4576">
                  <c:v>1.1490880603216487</c:v>
                </c:pt>
                <c:pt idx="4577">
                  <c:v>1.1886775803572107</c:v>
                </c:pt>
                <c:pt idx="4578">
                  <c:v>1.2274480796763052</c:v>
                </c:pt>
                <c:pt idx="4579">
                  <c:v>1.2653723701688928</c:v>
                </c:pt>
                <c:pt idx="4580">
                  <c:v>1.3024236594671272</c:v>
                </c:pt>
                <c:pt idx="4581">
                  <c:v>1.3385772509146565</c:v>
                </c:pt>
                <c:pt idx="4582">
                  <c:v>1.3738089882190874</c:v>
                </c:pt>
                <c:pt idx="4583">
                  <c:v>1.4080946245723747</c:v>
                </c:pt>
                <c:pt idx="4584">
                  <c:v>1.441410285493145</c:v>
                </c:pt>
                <c:pt idx="4585">
                  <c:v>1.4737341232057517</c:v>
                </c:pt>
                <c:pt idx="4586">
                  <c:v>1.5050447241754097</c:v>
                </c:pt>
                <c:pt idx="4587">
                  <c:v>1.5353204504607418</c:v>
                </c:pt>
                <c:pt idx="4588">
                  <c:v>1.564540427496881</c:v>
                </c:pt>
                <c:pt idx="4589">
                  <c:v>1.5926868034677362</c:v>
                </c:pt>
                <c:pt idx="4590">
                  <c:v>1.6197387198210771</c:v>
                </c:pt>
                <c:pt idx="4591">
                  <c:v>1.6456769304147862</c:v>
                </c:pt>
                <c:pt idx="4592">
                  <c:v>1.6704856623582343</c:v>
                </c:pt>
                <c:pt idx="4593">
                  <c:v>1.6941465965609155</c:v>
                </c:pt>
                <c:pt idx="4594">
                  <c:v>1.716644089826191</c:v>
                </c:pt>
                <c:pt idx="4595">
                  <c:v>1.7379636791622863</c:v>
                </c:pt>
                <c:pt idx="4596">
                  <c:v>1.7580920155245394</c:v>
                </c:pt>
                <c:pt idx="4597">
                  <c:v>1.7770140022707468</c:v>
                </c:pt>
                <c:pt idx="4598">
                  <c:v>1.794716424989685</c:v>
                </c:pt>
                <c:pt idx="4599">
                  <c:v>1.8111892201336097</c:v>
                </c:pt>
                <c:pt idx="4600">
                  <c:v>1.8264194020563542</c:v>
                </c:pt>
                <c:pt idx="4601">
                  <c:v>1.8403967970224919</c:v>
                </c:pt>
                <c:pt idx="4602">
                  <c:v>1.8531131516795665</c:v>
                </c:pt>
                <c:pt idx="4603">
                  <c:v>1.864558726055237</c:v>
                </c:pt>
                <c:pt idx="4604">
                  <c:v>1.874726499545843</c:v>
                </c:pt>
                <c:pt idx="4605">
                  <c:v>1.8836100684057775</c:v>
                </c:pt>
                <c:pt idx="4606">
                  <c:v>1.8912040660964666</c:v>
                </c:pt>
                <c:pt idx="4607">
                  <c:v>1.8975029779863084</c:v>
                </c:pt>
                <c:pt idx="4608">
                  <c:v>1.9025026543396089</c:v>
                </c:pt>
                <c:pt idx="4609">
                  <c:v>1.9062003211682108</c:v>
                </c:pt>
                <c:pt idx="4610">
                  <c:v>1.9085928560028</c:v>
                </c:pt>
                <c:pt idx="4611">
                  <c:v>1.9096782893143234</c:v>
                </c:pt>
                <c:pt idx="4612">
                  <c:v>1.9094563570414598</c:v>
                </c:pt>
                <c:pt idx="4613">
                  <c:v>1.9079284837823585</c:v>
                </c:pt>
                <c:pt idx="4614">
                  <c:v>1.905096632396448</c:v>
                </c:pt>
                <c:pt idx="4615">
                  <c:v>1.9009608859385605</c:v>
                </c:pt>
                <c:pt idx="4616">
                  <c:v>1.8955253292817766</c:v>
                </c:pt>
                <c:pt idx="4617">
                  <c:v>1.8887943847102517</c:v>
                </c:pt>
                <c:pt idx="4618">
                  <c:v>1.8807726108035516</c:v>
                </c:pt>
                <c:pt idx="4619">
                  <c:v>1.8714645459640513</c:v>
                </c:pt>
                <c:pt idx="4620">
                  <c:v>1.8608785230017992</c:v>
                </c:pt>
                <c:pt idx="4621">
                  <c:v>1.8490212343666566</c:v>
                </c:pt>
                <c:pt idx="4622">
                  <c:v>1.8359007347920193</c:v>
                </c:pt>
                <c:pt idx="4623">
                  <c:v>1.8215253272419112</c:v>
                </c:pt>
                <c:pt idx="4624">
                  <c:v>1.8059068119316861</c:v>
                </c:pt>
                <c:pt idx="4625">
                  <c:v>1.7890550188987278</c:v>
                </c:pt>
                <c:pt idx="4626">
                  <c:v>1.7709813372234093</c:v>
                </c:pt>
                <c:pt idx="4627">
                  <c:v>1.7516987564862723</c:v>
                </c:pt>
                <c:pt idx="4628">
                  <c:v>1.7312218477161694</c:v>
                </c:pt>
                <c:pt idx="4629">
                  <c:v>1.7095627659804464</c:v>
                </c:pt>
                <c:pt idx="4630">
                  <c:v>1.6867370461433968</c:v>
                </c:pt>
                <c:pt idx="4631">
                  <c:v>1.6627615828184779</c:v>
                </c:pt>
                <c:pt idx="4632">
                  <c:v>1.6376533897566694</c:v>
                </c:pt>
                <c:pt idx="4633">
                  <c:v>1.6114294253969927</c:v>
                </c:pt>
                <c:pt idx="4634">
                  <c:v>1.5841069988079604</c:v>
                </c:pt>
                <c:pt idx="4635">
                  <c:v>1.5557053719241947</c:v>
                </c:pt>
                <c:pt idx="4636">
                  <c:v>1.5262441207994435</c:v>
                </c:pt>
                <c:pt idx="4637">
                  <c:v>1.4957429802570619</c:v>
                </c:pt>
                <c:pt idx="4638">
                  <c:v>1.4642234123651787</c:v>
                </c:pt>
                <c:pt idx="4639">
                  <c:v>1.4317074883049936</c:v>
                </c:pt>
                <c:pt idx="4640">
                  <c:v>1.3982183354246258</c:v>
                </c:pt>
                <c:pt idx="4641">
                  <c:v>1.363777810791329</c:v>
                </c:pt>
                <c:pt idx="4642">
                  <c:v>1.3284107319949583</c:v>
                </c:pt>
                <c:pt idx="4643">
                  <c:v>1.2921416912694432</c:v>
                </c:pt>
                <c:pt idx="4644">
                  <c:v>1.2549936876335552</c:v>
                </c:pt>
                <c:pt idx="4645">
                  <c:v>1.2169940803347059</c:v>
                </c:pt>
                <c:pt idx="4646">
                  <c:v>1.1781687216031955</c:v>
                </c:pt>
                <c:pt idx="4647">
                  <c:v>1.138542707834616</c:v>
                </c:pt>
                <c:pt idx="4648">
                  <c:v>1.0981441884563676</c:v>
                </c:pt>
                <c:pt idx="4649">
                  <c:v>1.0570017231875566</c:v>
                </c:pt>
                <c:pt idx="4650">
                  <c:v>1.0151441334561921</c:v>
                </c:pt>
                <c:pt idx="4651">
                  <c:v>0.97259867608550898</c:v>
                </c:pt>
                <c:pt idx="4652">
                  <c:v>0.92939642252478039</c:v>
                </c:pt>
                <c:pt idx="4653">
                  <c:v>0.88556635883147805</c:v>
                </c:pt>
                <c:pt idx="4654">
                  <c:v>0.84113667116492541</c:v>
                </c:pt>
                <c:pt idx="4655">
                  <c:v>0.7961397247655525</c:v>
                </c:pt>
                <c:pt idx="4656">
                  <c:v>0.75060617341920788</c:v>
                </c:pt>
                <c:pt idx="4657">
                  <c:v>0.7045668484679225</c:v>
                </c:pt>
                <c:pt idx="4658">
                  <c:v>0.65805383989185906</c:v>
                </c:pt>
                <c:pt idx="4659">
                  <c:v>0.61109994813000068</c:v>
                </c:pt>
                <c:pt idx="4660">
                  <c:v>0.5637369305729889</c:v>
                </c:pt>
                <c:pt idx="4661">
                  <c:v>0.51599698636117908</c:v>
                </c:pt>
                <c:pt idx="4662">
                  <c:v>0.46791330400527131</c:v>
                </c:pt>
                <c:pt idx="4663">
                  <c:v>0.41951950706328645</c:v>
                </c:pt>
                <c:pt idx="4664">
                  <c:v>0.37084790452457495</c:v>
                </c:pt>
                <c:pt idx="4665">
                  <c:v>0.3219309885287141</c:v>
                </c:pt>
                <c:pt idx="4666">
                  <c:v>0.27280200262363702</c:v>
                </c:pt>
                <c:pt idx="4667">
                  <c:v>0.22349495721847673</c:v>
                </c:pt>
                <c:pt idx="4668">
                  <c:v>0.17404461053180362</c:v>
                </c:pt>
                <c:pt idx="4669">
                  <c:v>0.12448587507805743</c:v>
                </c:pt>
                <c:pt idx="4670">
                  <c:v>7.4852040492934313E-2</c:v>
                </c:pt>
                <c:pt idx="4671">
                  <c:v>2.5176255567112713E-2</c:v>
                </c:pt>
                <c:pt idx="4672">
                  <c:v>-2.4507364639477953E-2</c:v>
                </c:pt>
                <c:pt idx="4673">
                  <c:v>-7.416321190716775E-2</c:v>
                </c:pt>
                <c:pt idx="4674">
                  <c:v>-0.12375880243082533</c:v>
                </c:pt>
                <c:pt idx="4675">
                  <c:v>-0.17326001121638923</c:v>
                </c:pt>
                <c:pt idx="4676">
                  <c:v>-0.22263261593925193</c:v>
                </c:pt>
                <c:pt idx="4677">
                  <c:v>-0.27184275439064137</c:v>
                </c:pt>
                <c:pt idx="4678">
                  <c:v>-0.32085659239312286</c:v>
                </c:pt>
                <c:pt idx="4679">
                  <c:v>-0.36964074165833005</c:v>
                </c:pt>
                <c:pt idx="4680">
                  <c:v>-0.41816181292607496</c:v>
                </c:pt>
                <c:pt idx="4681">
                  <c:v>-0.46638636251302529</c:v>
                </c:pt>
                <c:pt idx="4682">
                  <c:v>-0.51428135011186493</c:v>
                </c:pt>
                <c:pt idx="4683">
                  <c:v>-0.56181418680590967</c:v>
                </c:pt>
                <c:pt idx="4684">
                  <c:v>-0.60895232054809501</c:v>
                </c:pt>
                <c:pt idx="4685">
                  <c:v>-0.65566328235051452</c:v>
                </c:pt>
                <c:pt idx="4686">
                  <c:v>-0.70191519843037553</c:v>
                </c:pt>
                <c:pt idx="4687">
                  <c:v>-0.74767644141934186</c:v>
                </c:pt>
                <c:pt idx="4688">
                  <c:v>-0.79291601390041611</c:v>
                </c:pt>
                <c:pt idx="4689">
                  <c:v>-0.83760320329596383</c:v>
                </c:pt>
                <c:pt idx="4690">
                  <c:v>-0.8817058110523891</c:v>
                </c:pt>
                <c:pt idx="4691">
                  <c:v>-0.92519512954164007</c:v>
                </c:pt>
                <c:pt idx="4692">
                  <c:v>-0.9680416005207767</c:v>
                </c:pt>
                <c:pt idx="4693">
                  <c:v>-1.0102150700480246</c:v>
                </c:pt>
                <c:pt idx="4694">
                  <c:v>-1.0516858504624509</c:v>
                </c:pt>
                <c:pt idx="4695">
                  <c:v>-1.0924264414356264</c:v>
                </c:pt>
                <c:pt idx="4696">
                  <c:v>-1.1324099868691528</c:v>
                </c:pt>
                <c:pt idx="4697">
                  <c:v>-1.1716096476706388</c:v>
                </c:pt>
                <c:pt idx="4698">
                  <c:v>-1.2099985173046428</c:v>
                </c:pt>
                <c:pt idx="4699">
                  <c:v>-1.2475495655050464</c:v>
                </c:pt>
                <c:pt idx="4700">
                  <c:v>-1.2842361537559315</c:v>
                </c:pt>
                <c:pt idx="4701">
                  <c:v>-1.3200337351982312</c:v>
                </c:pt>
                <c:pt idx="4702">
                  <c:v>-1.3549182992215818</c:v>
                </c:pt>
                <c:pt idx="4703">
                  <c:v>-1.3888657405259126</c:v>
                </c:pt>
                <c:pt idx="4704">
                  <c:v>-1.4218523219069767</c:v>
                </c:pt>
                <c:pt idx="4705">
                  <c:v>-1.4538563285806299</c:v>
                </c:pt>
                <c:pt idx="4706">
                  <c:v>-1.4848564756650806</c:v>
                </c:pt>
                <c:pt idx="4707">
                  <c:v>-1.5148312494827021</c:v>
                </c:pt>
                <c:pt idx="4708">
                  <c:v>-1.5437598952943639</c:v>
                </c:pt>
                <c:pt idx="4709">
                  <c:v>-1.5716246766249475</c:v>
                </c:pt>
                <c:pt idx="4710">
                  <c:v>-1.5984048457338975</c:v>
                </c:pt>
                <c:pt idx="4711">
                  <c:v>-1.6240812627188836</c:v>
                </c:pt>
                <c:pt idx="4712">
                  <c:v>-1.6486382563167417</c:v>
                </c:pt>
                <c:pt idx="4713">
                  <c:v>-1.6720576044139088</c:v>
                </c:pt>
                <c:pt idx="4714">
                  <c:v>-1.6943237561038635</c:v>
                </c:pt>
                <c:pt idx="4715">
                  <c:v>-1.7154223359642529</c:v>
                </c:pt>
                <c:pt idx="4716">
                  <c:v>-1.7353400777672094</c:v>
                </c:pt>
                <c:pt idx="4717">
                  <c:v>-1.754061962905066</c:v>
                </c:pt>
                <c:pt idx="4718">
                  <c:v>-1.7715748501913395</c:v>
                </c:pt>
                <c:pt idx="4719">
                  <c:v>-1.7878687444680079</c:v>
                </c:pt>
                <c:pt idx="4720">
                  <c:v>-1.8029307236204326</c:v>
                </c:pt>
                <c:pt idx="4721">
                  <c:v>-1.8167506725656679</c:v>
                </c:pt>
                <c:pt idx="4722">
                  <c:v>-1.829320391706029</c:v>
                </c:pt>
                <c:pt idx="4723">
                  <c:v>-1.840630189909723</c:v>
                </c:pt>
                <c:pt idx="4724">
                  <c:v>-1.8506730904852184</c:v>
                </c:pt>
                <c:pt idx="4725">
                  <c:v>-1.8594427286586088</c:v>
                </c:pt>
                <c:pt idx="4726">
                  <c:v>-1.8669337719127566</c:v>
                </c:pt>
                <c:pt idx="4727">
                  <c:v>-1.8731407346797146</c:v>
                </c:pt>
                <c:pt idx="4728">
                  <c:v>-1.878059491324316</c:v>
                </c:pt>
                <c:pt idx="4729">
                  <c:v>-1.8816872869926728</c:v>
                </c:pt>
                <c:pt idx="4730">
                  <c:v>-1.8840210133826487</c:v>
                </c:pt>
                <c:pt idx="4731">
                  <c:v>-1.8850587101665444</c:v>
                </c:pt>
                <c:pt idx="4732">
                  <c:v>-1.8848001175221989</c:v>
                </c:pt>
                <c:pt idx="4733">
                  <c:v>-1.8832466593304413</c:v>
                </c:pt>
                <c:pt idx="4734">
                  <c:v>-1.8804002927848877</c:v>
                </c:pt>
                <c:pt idx="4735">
                  <c:v>-1.8762610903362462</c:v>
                </c:pt>
                <c:pt idx="4736">
                  <c:v>-1.87083312132752</c:v>
                </c:pt>
                <c:pt idx="4737">
                  <c:v>-1.8641207876013726</c:v>
                </c:pt>
                <c:pt idx="4738">
                  <c:v>-1.8561286224011795</c:v>
                </c:pt>
                <c:pt idx="4739">
                  <c:v>-1.8468611339173437</c:v>
                </c:pt>
                <c:pt idx="4740">
                  <c:v>-1.8363266198931296</c:v>
                </c:pt>
                <c:pt idx="4741">
                  <c:v>-1.8245317328800026</c:v>
                </c:pt>
                <c:pt idx="4742">
                  <c:v>-1.811484482906667</c:v>
                </c:pt>
                <c:pt idx="4743">
                  <c:v>-1.7971931234534917</c:v>
                </c:pt>
                <c:pt idx="4744">
                  <c:v>-1.7816694005027713</c:v>
                </c:pt>
                <c:pt idx="4745">
                  <c:v>-1.764923085140945</c:v>
                </c:pt>
                <c:pt idx="4746">
                  <c:v>-1.7469655028132169</c:v>
                </c:pt>
                <c:pt idx="4747">
                  <c:v>-1.7278095748164117</c:v>
                </c:pt>
                <c:pt idx="4748">
                  <c:v>-1.7074697992847681</c:v>
                </c:pt>
                <c:pt idx="4749">
                  <c:v>-1.6859582538198514</c:v>
                </c:pt>
                <c:pt idx="4750">
                  <c:v>-1.6632903912906829</c:v>
                </c:pt>
                <c:pt idx="4751">
                  <c:v>-1.639483019829584</c:v>
                </c:pt>
                <c:pt idx="4752">
                  <c:v>-1.6145530622661091</c:v>
                </c:pt>
                <c:pt idx="4753">
                  <c:v>-1.5885173817250278</c:v>
                </c:pt>
                <c:pt idx="4754">
                  <c:v>-1.56139318761724</c:v>
                </c:pt>
                <c:pt idx="4755">
                  <c:v>-1.5331996379275192</c:v>
                </c:pt>
                <c:pt idx="4756">
                  <c:v>-1.503956200520705</c:v>
                </c:pt>
                <c:pt idx="4757">
                  <c:v>-1.4736824978470058</c:v>
                </c:pt>
                <c:pt idx="4758">
                  <c:v>-1.4423998754739222</c:v>
                </c:pt>
                <c:pt idx="4759">
                  <c:v>-1.4101302840129175</c:v>
                </c:pt>
                <c:pt idx="4760">
                  <c:v>-1.3768967262334535</c:v>
                </c:pt>
                <c:pt idx="4761">
                  <c:v>-1.34272093067706</c:v>
                </c:pt>
                <c:pt idx="4762">
                  <c:v>-1.3076275825243391</c:v>
                </c:pt>
                <c:pt idx="4763">
                  <c:v>-1.2716411377816503</c:v>
                </c:pt>
                <c:pt idx="4764">
                  <c:v>-1.2347844554885536</c:v>
                </c:pt>
                <c:pt idx="4765">
                  <c:v>-1.197084751230072</c:v>
                </c:pt>
                <c:pt idx="4766">
                  <c:v>-1.1585677299607497</c:v>
                </c:pt>
                <c:pt idx="4767">
                  <c:v>-1.1192583372584601</c:v>
                </c:pt>
                <c:pt idx="4768">
                  <c:v>-1.0791845682638161</c:v>
                </c:pt>
                <c:pt idx="4769">
                  <c:v>-1.0383748250143761</c:v>
                </c:pt>
                <c:pt idx="4770">
                  <c:v>-0.99685776793754421</c:v>
                </c:pt>
                <c:pt idx="4771">
                  <c:v>-0.95466048961391992</c:v>
                </c:pt>
                <c:pt idx="4772">
                  <c:v>-0.91181389408659652</c:v>
                </c:pt>
                <c:pt idx="4773">
                  <c:v>-0.86834679692296857</c:v>
                </c:pt>
                <c:pt idx="4774">
                  <c:v>-0.82428721078935385</c:v>
                </c:pt>
                <c:pt idx="4775">
                  <c:v>-0.77966732451239618</c:v>
                </c:pt>
                <c:pt idx="4776">
                  <c:v>-0.73451761262681092</c:v>
                </c:pt>
                <c:pt idx="4777">
                  <c:v>-0.68886872447044667</c:v>
                </c:pt>
                <c:pt idx="4778">
                  <c:v>-0.64275256535205438</c:v>
                </c:pt>
                <c:pt idx="4779">
                  <c:v>-0.59620174845845908</c:v>
                </c:pt>
                <c:pt idx="4780">
                  <c:v>-0.54924784143520322</c:v>
                </c:pt>
                <c:pt idx="4781">
                  <c:v>-0.50192285127303171</c:v>
                </c:pt>
                <c:pt idx="4782">
                  <c:v>-0.45425977201833989</c:v>
                </c:pt>
                <c:pt idx="4783">
                  <c:v>-0.40629203054051793</c:v>
                </c:pt>
                <c:pt idx="4784">
                  <c:v>-0.35805173700727255</c:v>
                </c:pt>
                <c:pt idx="4785">
                  <c:v>-0.30957118269571049</c:v>
                </c:pt>
                <c:pt idx="4786">
                  <c:v>-0.26088340834340717</c:v>
                </c:pt>
                <c:pt idx="4787">
                  <c:v>-0.21202221969484056</c:v>
                </c:pt>
                <c:pt idx="4788">
                  <c:v>-0.1630221685439438</c:v>
                </c:pt>
                <c:pt idx="4789">
                  <c:v>-0.11391795931564809</c:v>
                </c:pt>
                <c:pt idx="4790">
                  <c:v>-6.4742671986582109E-2</c:v>
                </c:pt>
                <c:pt idx="4791">
                  <c:v>-1.5529244215202765E-2</c:v>
                </c:pt>
                <c:pt idx="4792">
                  <c:v>3.3688421447573884E-2</c:v>
                </c:pt>
                <c:pt idx="4793">
                  <c:v>8.2874930570567704E-2</c:v>
                </c:pt>
                <c:pt idx="4794">
                  <c:v>0.13199801431921809</c:v>
                </c:pt>
                <c:pt idx="4795">
                  <c:v>0.18102376375419307</c:v>
                </c:pt>
                <c:pt idx="4796">
                  <c:v>0.22991817359157249</c:v>
                </c:pt>
                <c:pt idx="4797">
                  <c:v>0.27864759955065932</c:v>
                </c:pt>
                <c:pt idx="4798">
                  <c:v>0.32717842617068904</c:v>
                </c:pt>
                <c:pt idx="4799">
                  <c:v>0.37547748456977537</c:v>
                </c:pt>
                <c:pt idx="4800">
                  <c:v>0.42351160548465344</c:v>
                </c:pt>
                <c:pt idx="4801">
                  <c:v>0.47124756572035376</c:v>
                </c:pt>
                <c:pt idx="4802">
                  <c:v>0.5186525458498954</c:v>
                </c:pt>
                <c:pt idx="4803">
                  <c:v>0.56569417812973788</c:v>
                </c:pt>
                <c:pt idx="4804">
                  <c:v>0.61234013187930902</c:v>
                </c:pt>
                <c:pt idx="4805">
                  <c:v>0.65855815957147568</c:v>
                </c:pt>
                <c:pt idx="4806">
                  <c:v>0.70431660887931979</c:v>
                </c:pt>
                <c:pt idx="4807">
                  <c:v>0.74958407378644287</c:v>
                </c:pt>
                <c:pt idx="4808">
                  <c:v>0.7943297780252323</c:v>
                </c:pt>
                <c:pt idx="4809">
                  <c:v>0.83852322986621686</c:v>
                </c:pt>
                <c:pt idx="4810">
                  <c:v>0.88213245120466777</c:v>
                </c:pt>
                <c:pt idx="4811">
                  <c:v>0.92512895436407694</c:v>
                </c:pt>
                <c:pt idx="4812">
                  <c:v>0.96748340045823</c:v>
                </c:pt>
                <c:pt idx="4813">
                  <c:v>1.0091658542101907</c:v>
                </c:pt>
                <c:pt idx="4814">
                  <c:v>1.0501468458352587</c:v>
                </c:pt>
                <c:pt idx="4815">
                  <c:v>1.0903990919965285</c:v>
                </c:pt>
                <c:pt idx="4816">
                  <c:v>1.1298959526068209</c:v>
                </c:pt>
                <c:pt idx="4817">
                  <c:v>1.1686108035095633</c:v>
                </c:pt>
                <c:pt idx="4818">
                  <c:v>1.2065169519354126</c:v>
                </c:pt>
                <c:pt idx="4819">
                  <c:v>1.2435875801208922</c:v>
                </c:pt>
                <c:pt idx="4820">
                  <c:v>1.2797962606961912</c:v>
                </c:pt>
                <c:pt idx="4821">
                  <c:v>1.3151186564996495</c:v>
                </c:pt>
                <c:pt idx="4822">
                  <c:v>1.3495309650780363</c:v>
                </c:pt>
                <c:pt idx="4823">
                  <c:v>1.3830092876575586</c:v>
                </c:pt>
                <c:pt idx="4824">
                  <c:v>1.4155300918395735</c:v>
                </c:pt>
                <c:pt idx="4825">
                  <c:v>1.447071865836032</c:v>
                </c:pt>
                <c:pt idx="4826">
                  <c:v>1.4776135258637466</c:v>
                </c:pt>
                <c:pt idx="4827">
                  <c:v>1.5071337573593653</c:v>
                </c:pt>
                <c:pt idx="4828">
                  <c:v>1.5356120026276445</c:v>
                </c:pt>
                <c:pt idx="4829">
                  <c:v>1.5630307200822466</c:v>
                </c:pt>
                <c:pt idx="4830">
                  <c:v>1.5893693546323842</c:v>
                </c:pt>
                <c:pt idx="4831">
                  <c:v>1.6146089567039508</c:v>
                </c:pt>
                <c:pt idx="4832">
                  <c:v>1.638734042958967</c:v>
                </c:pt>
                <c:pt idx="4833">
                  <c:v>1.6617265767256875</c:v>
                </c:pt>
                <c:pt idx="4834">
                  <c:v>1.6835711899770591</c:v>
                </c:pt>
                <c:pt idx="4835">
                  <c:v>1.7042536875300427</c:v>
                </c:pt>
                <c:pt idx="4836">
                  <c:v>1.7237609806795053</c:v>
                </c:pt>
                <c:pt idx="4837">
                  <c:v>1.7420782255487055</c:v>
                </c:pt>
                <c:pt idx="4838">
                  <c:v>1.7591924528166103</c:v>
                </c:pt>
                <c:pt idx="4839">
                  <c:v>1.7750938362526982</c:v>
                </c:pt>
                <c:pt idx="4840">
                  <c:v>1.7897696196609765</c:v>
                </c:pt>
                <c:pt idx="4841">
                  <c:v>1.8032098507987697</c:v>
                </c:pt>
                <c:pt idx="4842">
                  <c:v>1.8154064897622593</c:v>
                </c:pt>
                <c:pt idx="4843">
                  <c:v>1.8263500019006227</c:v>
                </c:pt>
                <c:pt idx="4844">
                  <c:v>1.8360335637254352</c:v>
                </c:pt>
                <c:pt idx="4845">
                  <c:v>1.8444509603245947</c:v>
                </c:pt>
                <c:pt idx="4846">
                  <c:v>1.8515970056396929</c:v>
                </c:pt>
                <c:pt idx="4847">
                  <c:v>1.8574663570982246</c:v>
                </c:pt>
                <c:pt idx="4848">
                  <c:v>1.8620550285385862</c:v>
                </c:pt>
                <c:pt idx="4849">
                  <c:v>1.8653604010017428</c:v>
                </c:pt>
                <c:pt idx="4850">
                  <c:v>1.8673794984464434</c:v>
                </c:pt>
                <c:pt idx="4851">
                  <c:v>1.8681104891184461</c:v>
                </c:pt>
                <c:pt idx="4852">
                  <c:v>1.8675532380298128</c:v>
                </c:pt>
                <c:pt idx="4853">
                  <c:v>1.8657092901063848</c:v>
                </c:pt>
                <c:pt idx="4854">
                  <c:v>1.8625807197493296</c:v>
                </c:pt>
                <c:pt idx="4855">
                  <c:v>1.8581677127329621</c:v>
                </c:pt>
                <c:pt idx="4856">
                  <c:v>1.852474447795321</c:v>
                </c:pt>
                <c:pt idx="4857">
                  <c:v>1.8455054322027136</c:v>
                </c:pt>
                <c:pt idx="4858">
                  <c:v>1.8372653006097921</c:v>
                </c:pt>
                <c:pt idx="4859">
                  <c:v>1.8277586585667138</c:v>
                </c:pt>
                <c:pt idx="4860">
                  <c:v>1.8169938970877459</c:v>
                </c:pt>
                <c:pt idx="4861">
                  <c:v>1.8049777578712225</c:v>
                </c:pt>
                <c:pt idx="4862">
                  <c:v>1.7917183359351219</c:v>
                </c:pt>
                <c:pt idx="4863">
                  <c:v>1.7772239655599253</c:v>
                </c:pt>
                <c:pt idx="4864">
                  <c:v>1.7615064693092271</c:v>
                </c:pt>
                <c:pt idx="4865">
                  <c:v>1.7445756906042622</c:v>
                </c:pt>
                <c:pt idx="4866">
                  <c:v>1.7264430229527239</c:v>
                </c:pt>
                <c:pt idx="4867">
                  <c:v>1.7071214514178275</c:v>
                </c:pt>
                <c:pt idx="4868">
                  <c:v>1.6866255335822438</c:v>
                </c:pt>
                <c:pt idx="4869">
                  <c:v>1.6649674021580934</c:v>
                </c:pt>
                <c:pt idx="4870">
                  <c:v>1.6421625607691404</c:v>
                </c:pt>
                <c:pt idx="4871">
                  <c:v>1.6182278639306853</c:v>
                </c:pt>
                <c:pt idx="4872">
                  <c:v>1.5931802764695255</c:v>
                </c:pt>
                <c:pt idx="4873">
                  <c:v>1.5670366991099678</c:v>
                </c:pt>
                <c:pt idx="4874">
                  <c:v>1.5398143744546622</c:v>
                </c:pt>
                <c:pt idx="4875">
                  <c:v>1.5115324892643576</c:v>
                </c:pt>
                <c:pt idx="4876">
                  <c:v>1.4822105357580555</c:v>
                </c:pt>
                <c:pt idx="4877">
                  <c:v>1.4518681563142721</c:v>
                </c:pt>
                <c:pt idx="4878">
                  <c:v>1.4205267120008076</c:v>
                </c:pt>
                <c:pt idx="4879">
                  <c:v>1.3882081645014419</c:v>
                </c:pt>
                <c:pt idx="4880">
                  <c:v>1.3549355232317779</c:v>
                </c:pt>
                <c:pt idx="4881">
                  <c:v>1.3207305189571987</c:v>
                </c:pt>
                <c:pt idx="4882">
                  <c:v>1.285617834665699</c:v>
                </c:pt>
                <c:pt idx="4883">
                  <c:v>1.2496219197623892</c:v>
                </c:pt>
                <c:pt idx="4884">
                  <c:v>1.2127656222866807</c:v>
                </c:pt>
                <c:pt idx="4885">
                  <c:v>1.1750761424362357</c:v>
                </c:pt>
                <c:pt idx="4886">
                  <c:v>1.1365791654047026</c:v>
                </c:pt>
                <c:pt idx="4887">
                  <c:v>1.0972996126511168</c:v>
                </c:pt>
                <c:pt idx="4888">
                  <c:v>1.0572654508567889</c:v>
                </c:pt>
                <c:pt idx="4889">
                  <c:v>1.0165050492789476</c:v>
                </c:pt>
                <c:pt idx="4890">
                  <c:v>0.97504703126495595</c:v>
                </c:pt>
                <c:pt idx="4891">
                  <c:v>0.93291844803885338</c:v>
                </c:pt>
                <c:pt idx="4892">
                  <c:v>0.89015015803579234</c:v>
                </c:pt>
                <c:pt idx="4893">
                  <c:v>0.84677092699071843</c:v>
                </c:pt>
                <c:pt idx="4894">
                  <c:v>0.80280871354185834</c:v>
                </c:pt>
                <c:pt idx="4895">
                  <c:v>0.75829564832269258</c:v>
                </c:pt>
                <c:pt idx="4896">
                  <c:v>0.71326214354213535</c:v>
                </c:pt>
                <c:pt idx="4897">
                  <c:v>0.6677387821138937</c:v>
                </c:pt>
                <c:pt idx="4898">
                  <c:v>0.62175739886016046</c:v>
                </c:pt>
                <c:pt idx="4899">
                  <c:v>0.5753505324566407</c:v>
                </c:pt>
                <c:pt idx="4900">
                  <c:v>0.52854967205263492</c:v>
                </c:pt>
                <c:pt idx="4901">
                  <c:v>0.48138674219880673</c:v>
                </c:pt>
                <c:pt idx="4902">
                  <c:v>0.43389465060055382</c:v>
                </c:pt>
                <c:pt idx="4903">
                  <c:v>0.38610673392996236</c:v>
                </c:pt>
                <c:pt idx="4904">
                  <c:v>0.33805500834734831</c:v>
                </c:pt>
                <c:pt idx="4905">
                  <c:v>0.28977166736031612</c:v>
                </c:pt>
                <c:pt idx="4906">
                  <c:v>0.24128965022421422</c:v>
                </c:pt>
                <c:pt idx="4907">
                  <c:v>0.19264265753981699</c:v>
                </c:pt>
                <c:pt idx="4908">
                  <c:v>0.14386513234835446</c:v>
                </c:pt>
                <c:pt idx="4909">
                  <c:v>9.4991666767300892E-2</c:v>
                </c:pt>
                <c:pt idx="4910">
                  <c:v>4.6055224966792201E-2</c:v>
                </c:pt>
                <c:pt idx="4911">
                  <c:v>-2.9113746431934521E-3</c:v>
                </c:pt>
                <c:pt idx="4912">
                  <c:v>-5.1874352143445442E-2</c:v>
                </c:pt>
                <c:pt idx="4913">
                  <c:v>-0.10079843905787426</c:v>
                </c:pt>
                <c:pt idx="4914">
                  <c:v>-0.14965149576882661</c:v>
                </c:pt>
                <c:pt idx="4915">
                  <c:v>-0.19839974575297559</c:v>
                </c:pt>
                <c:pt idx="4916">
                  <c:v>-0.24700931927732714</c:v>
                </c:pt>
                <c:pt idx="4917">
                  <c:v>-0.29544671068174982</c:v>
                </c:pt>
                <c:pt idx="4918">
                  <c:v>-0.34367844612887422</c:v>
                </c:pt>
                <c:pt idx="4919">
                  <c:v>-0.39167150129509032</c:v>
                </c:pt>
                <c:pt idx="4920">
                  <c:v>-0.43939285434129505</c:v>
                </c:pt>
                <c:pt idx="4921">
                  <c:v>-0.48680943229211127</c:v>
                </c:pt>
                <c:pt idx="4922">
                  <c:v>-0.53388856866425261</c:v>
                </c:pt>
                <c:pt idx="4923">
                  <c:v>-0.58059805130930509</c:v>
                </c:pt>
                <c:pt idx="4924">
                  <c:v>-0.62690570771972798</c:v>
                </c:pt>
                <c:pt idx="4925">
                  <c:v>-0.67277945104457859</c:v>
                </c:pt>
                <c:pt idx="4926">
                  <c:v>-0.71818779206065042</c:v>
                </c:pt>
                <c:pt idx="4927">
                  <c:v>-0.76309949020617285</c:v>
                </c:pt>
                <c:pt idx="4928">
                  <c:v>-0.80748393694148191</c:v>
                </c:pt>
                <c:pt idx="4929">
                  <c:v>-0.85131081045981782</c:v>
                </c:pt>
                <c:pt idx="4930">
                  <c:v>-0.89454830469476732</c:v>
                </c:pt>
                <c:pt idx="4931">
                  <c:v>-0.93716810604346557</c:v>
                </c:pt>
                <c:pt idx="4932">
                  <c:v>-0.97914105164778309</c:v>
                </c:pt>
                <c:pt idx="4933">
                  <c:v>-1.0204373841316152</c:v>
                </c:pt>
                <c:pt idx="4934">
                  <c:v>-1.0610278134014552</c:v>
                </c:pt>
                <c:pt idx="4935">
                  <c:v>-1.1008852375188658</c:v>
                </c:pt>
                <c:pt idx="4936">
                  <c:v>-1.1399831994187049</c:v>
                </c:pt>
                <c:pt idx="4937">
                  <c:v>-1.178295259505749</c:v>
                </c:pt>
                <c:pt idx="4938">
                  <c:v>-1.2157949110264301</c:v>
                </c:pt>
                <c:pt idx="4939">
                  <c:v>-1.2524555236020587</c:v>
                </c:pt>
                <c:pt idx="4940">
                  <c:v>-1.2882508585308612</c:v>
                </c:pt>
                <c:pt idx="4941">
                  <c:v>-1.3231567685160768</c:v>
                </c:pt>
                <c:pt idx="4942">
                  <c:v>-1.3571496420795772</c:v>
                </c:pt>
                <c:pt idx="4943">
                  <c:v>-1.3902057724458214</c:v>
                </c:pt>
                <c:pt idx="4944">
                  <c:v>-1.4223018201501789</c:v>
                </c:pt>
                <c:pt idx="4945">
                  <c:v>-1.453416467186684</c:v>
                </c:pt>
                <c:pt idx="4946">
                  <c:v>-1.4835288243144571</c:v>
                </c:pt>
                <c:pt idx="4947">
                  <c:v>-1.5126177721844483</c:v>
                </c:pt>
                <c:pt idx="4948">
                  <c:v>-1.5406629488995582</c:v>
                </c:pt>
                <c:pt idx="4949">
                  <c:v>-1.5676470091669412</c:v>
                </c:pt>
                <c:pt idx="4950">
                  <c:v>-1.5935495945962577</c:v>
                </c:pt>
                <c:pt idx="4951">
                  <c:v>-1.6183519526321284</c:v>
                </c:pt>
                <c:pt idx="4952">
                  <c:v>-1.6420387971851973</c:v>
                </c:pt>
                <c:pt idx="4953">
                  <c:v>-1.6645922889735858</c:v>
                </c:pt>
                <c:pt idx="4954">
                  <c:v>-1.6859972574130799</c:v>
                </c:pt>
                <c:pt idx="4955">
                  <c:v>-1.7062397047279845</c:v>
                </c:pt>
                <c:pt idx="4956">
                  <c:v>-1.7253067394969155</c:v>
                </c:pt>
                <c:pt idx="4957">
                  <c:v>-1.7431837149153553</c:v>
                </c:pt>
                <c:pt idx="4958">
                  <c:v>-1.7598578584351303</c:v>
                </c:pt>
                <c:pt idx="4959">
                  <c:v>-1.7753195402117905</c:v>
                </c:pt>
                <c:pt idx="4960">
                  <c:v>-1.7895561999614784</c:v>
                </c:pt>
                <c:pt idx="4961">
                  <c:v>-1.8025580807928365</c:v>
                </c:pt>
                <c:pt idx="4962">
                  <c:v>-1.8143173375061858</c:v>
                </c:pt>
                <c:pt idx="4963">
                  <c:v>-1.8248246294215873</c:v>
                </c:pt>
                <c:pt idx="4964">
                  <c:v>-1.8340733262027069</c:v>
                </c:pt>
                <c:pt idx="4965">
                  <c:v>-1.8420574051857197</c:v>
                </c:pt>
                <c:pt idx="4966">
                  <c:v>-1.8487718715721071</c:v>
                </c:pt>
                <c:pt idx="4967">
                  <c:v>-1.8542115729769539</c:v>
                </c:pt>
                <c:pt idx="4968">
                  <c:v>-1.8583727122706164</c:v>
                </c:pt>
                <c:pt idx="4969">
                  <c:v>-1.8612528582876449</c:v>
                </c:pt>
                <c:pt idx="4970">
                  <c:v>-1.8628492214600563</c:v>
                </c:pt>
                <c:pt idx="4971">
                  <c:v>-1.8631601551051942</c:v>
                </c:pt>
                <c:pt idx="4972">
                  <c:v>-1.8621857078245339</c:v>
                </c:pt>
                <c:pt idx="4973">
                  <c:v>-1.8599276065713699</c:v>
                </c:pt>
                <c:pt idx="4974">
                  <c:v>-1.856388106133436</c:v>
                </c:pt>
                <c:pt idx="4975">
                  <c:v>-1.8515675709526391</c:v>
                </c:pt>
                <c:pt idx="4976">
                  <c:v>-1.845470356638454</c:v>
                </c:pt>
                <c:pt idx="4977">
                  <c:v>-1.8381011454561986</c:v>
                </c:pt>
                <c:pt idx="4978">
                  <c:v>-1.8294647451117756</c:v>
                </c:pt>
                <c:pt idx="4979">
                  <c:v>-1.8195659321845157</c:v>
                </c:pt>
                <c:pt idx="4980">
                  <c:v>-1.8084132666224855</c:v>
                </c:pt>
                <c:pt idx="4981">
                  <c:v>-1.7960136568901608</c:v>
                </c:pt>
                <c:pt idx="4982">
                  <c:v>-1.782375362532826</c:v>
                </c:pt>
                <c:pt idx="4983">
                  <c:v>-1.7675068800493832</c:v>
                </c:pt>
                <c:pt idx="4984">
                  <c:v>-1.7514201918440024</c:v>
                </c:pt>
                <c:pt idx="4985">
                  <c:v>-1.7341252987328926</c:v>
                </c:pt>
                <c:pt idx="4986">
                  <c:v>-1.7156337491066234</c:v>
                </c:pt>
                <c:pt idx="4987">
                  <c:v>-1.6959586803337205</c:v>
                </c:pt>
                <c:pt idx="4988">
                  <c:v>-1.6751147996606102</c:v>
                </c:pt>
                <c:pt idx="4989">
                  <c:v>-1.6531143867588103</c:v>
                </c:pt>
                <c:pt idx="4990">
                  <c:v>-1.629973089445554</c:v>
                </c:pt>
                <c:pt idx="4991">
                  <c:v>-1.6057079036035942</c:v>
                </c:pt>
                <c:pt idx="4992">
                  <c:v>-1.5803359325422746</c:v>
                </c:pt>
                <c:pt idx="4993">
                  <c:v>-1.5538742125261764</c:v>
                </c:pt>
                <c:pt idx="4994">
                  <c:v>-1.5263401186998597</c:v>
                </c:pt>
                <c:pt idx="4995">
                  <c:v>-1.4977529673130983</c:v>
                </c:pt>
                <c:pt idx="4996">
                  <c:v>-1.468132376967765</c:v>
                </c:pt>
                <c:pt idx="4997">
                  <c:v>-1.4374981132674876</c:v>
                </c:pt>
                <c:pt idx="4998">
                  <c:v>-1.4058716572972549</c:v>
                </c:pt>
                <c:pt idx="4999">
                  <c:v>-1.37327508750133</c:v>
                </c:pt>
                <c:pt idx="5000">
                  <c:v>-1.3397315267520018</c:v>
                </c:pt>
                <c:pt idx="5001">
                  <c:v>-1.3052628159219601</c:v>
                </c:pt>
                <c:pt idx="5002">
                  <c:v>-1.2698937447130401</c:v>
                </c:pt>
                <c:pt idx="5003">
                  <c:v>-1.2336488658082951</c:v>
                </c:pt>
                <c:pt idx="5004">
                  <c:v>-1.1965511270483449</c:v>
                </c:pt>
                <c:pt idx="5005">
                  <c:v>-1.1586278249160913</c:v>
                </c:pt>
                <c:pt idx="5006">
                  <c:v>-1.1199047373368232</c:v>
                </c:pt>
                <c:pt idx="5007">
                  <c:v>-1.080406874911684</c:v>
                </c:pt>
                <c:pt idx="5008">
                  <c:v>-1.0401622898402991</c:v>
                </c:pt>
                <c:pt idx="5009">
                  <c:v>-0.99919943324171723</c:v>
                </c:pt>
                <c:pt idx="5010">
                  <c:v>-0.95754700663773418</c:v>
                </c:pt>
                <c:pt idx="5011">
                  <c:v>-0.91523213571022</c:v>
                </c:pt>
                <c:pt idx="5012">
                  <c:v>-0.87228574960796834</c:v>
                </c:pt>
                <c:pt idx="5013">
                  <c:v>-0.828736681009557</c:v>
                </c:pt>
                <c:pt idx="5014">
                  <c:v>-0.78461295170277179</c:v>
                </c:pt>
                <c:pt idx="5015">
                  <c:v>-0.7399467516542102</c:v>
                </c:pt>
                <c:pt idx="5016">
                  <c:v>-0.69476854856879611</c:v>
                </c:pt>
                <c:pt idx="5017">
                  <c:v>-0.64910897700036252</c:v>
                </c:pt>
                <c:pt idx="5018">
                  <c:v>-0.60299991953805665</c:v>
                </c:pt>
                <c:pt idx="5019">
                  <c:v>-0.55647395873617012</c:v>
                </c:pt>
                <c:pt idx="5020">
                  <c:v>-0.50956262372047478</c:v>
                </c:pt>
                <c:pt idx="5021">
                  <c:v>-0.46229787510430426</c:v>
                </c:pt>
                <c:pt idx="5022">
                  <c:v>-0.41471265273166552</c:v>
                </c:pt>
                <c:pt idx="5023">
                  <c:v>-0.36684032148106627</c:v>
                </c:pt>
                <c:pt idx="5024">
                  <c:v>-0.31871292178034977</c:v>
                </c:pt>
                <c:pt idx="5025">
                  <c:v>-0.27036266746115534</c:v>
                </c:pt>
                <c:pt idx="5026">
                  <c:v>-0.22182251415632559</c:v>
                </c:pt>
                <c:pt idx="5027">
                  <c:v>-0.17312617489621615</c:v>
                </c:pt>
                <c:pt idx="5028">
                  <c:v>-0.12430810120455066</c:v>
                </c:pt>
                <c:pt idx="5029">
                  <c:v>-7.5402889736220863E-2</c:v>
                </c:pt>
                <c:pt idx="5030">
                  <c:v>-2.6443505257998337E-2</c:v>
                </c:pt>
                <c:pt idx="5031">
                  <c:v>2.2537237158643246E-2</c:v>
                </c:pt>
                <c:pt idx="5032">
                  <c:v>7.1505564860447179E-2</c:v>
                </c:pt>
                <c:pt idx="5033">
                  <c:v>0.12042622055547034</c:v>
                </c:pt>
                <c:pt idx="5034">
                  <c:v>0.16926707971732571</c:v>
                </c:pt>
                <c:pt idx="5035">
                  <c:v>0.21799438480837</c:v>
                </c:pt>
                <c:pt idx="5036">
                  <c:v>0.26657428896111574</c:v>
                </c:pt>
                <c:pt idx="5037">
                  <c:v>0.31497331324455652</c:v>
                </c:pt>
                <c:pt idx="5038">
                  <c:v>0.3631580143962746</c:v>
                </c:pt>
                <c:pt idx="5039">
                  <c:v>0.41109540249369375</c:v>
                </c:pt>
                <c:pt idx="5040">
                  <c:v>0.45875249390362133</c:v>
                </c:pt>
                <c:pt idx="5041">
                  <c:v>0.50609625763849897</c:v>
                </c:pt>
                <c:pt idx="5042">
                  <c:v>0.5530940729601751</c:v>
                </c:pt>
                <c:pt idx="5043">
                  <c:v>0.59971377719643815</c:v>
                </c:pt>
                <c:pt idx="5044">
                  <c:v>0.64592325101914505</c:v>
                </c:pt>
                <c:pt idx="5045">
                  <c:v>0.69169046443045779</c:v>
                </c:pt>
                <c:pt idx="5046">
                  <c:v>0.73698398870287996</c:v>
                </c:pt>
                <c:pt idx="5047">
                  <c:v>0.78177264738036767</c:v>
                </c:pt>
                <c:pt idx="5048">
                  <c:v>0.82602589960468775</c:v>
                </c:pt>
                <c:pt idx="5049">
                  <c:v>0.86971349479053228</c:v>
                </c:pt>
                <c:pt idx="5050">
                  <c:v>0.91280370159561897</c:v>
                </c:pt>
                <c:pt idx="5051">
                  <c:v>0.95526828460506408</c:v>
                </c:pt>
                <c:pt idx="5052">
                  <c:v>0.99707816257236226</c:v>
                </c:pt>
                <c:pt idx="5053">
                  <c:v>1.0382036631148415</c:v>
                </c:pt>
                <c:pt idx="5054">
                  <c:v>1.0786155844710621</c:v>
                </c:pt>
                <c:pt idx="5055">
                  <c:v>1.1182869163286837</c:v>
                </c:pt>
                <c:pt idx="5056">
                  <c:v>1.1571912964965798</c:v>
                </c:pt>
                <c:pt idx="5057">
                  <c:v>1.1953023834541487</c:v>
                </c:pt>
                <c:pt idx="5058">
                  <c:v>1.2325937716742097</c:v>
                </c:pt>
                <c:pt idx="5059">
                  <c:v>1.2690389351061366</c:v>
                </c:pt>
                <c:pt idx="5060">
                  <c:v>1.3046117424264667</c:v>
                </c:pt>
                <c:pt idx="5061">
                  <c:v>1.3392881567143755</c:v>
                </c:pt>
                <c:pt idx="5062">
                  <c:v>1.3730446798112446</c:v>
                </c:pt>
                <c:pt idx="5063">
                  <c:v>1.4058577211494769</c:v>
                </c:pt>
                <c:pt idx="5064">
                  <c:v>1.4377040603044435</c:v>
                </c:pt>
                <c:pt idx="5065">
                  <c:v>1.468562501084625</c:v>
                </c:pt>
                <c:pt idx="5066">
                  <c:v>1.4984122787793268</c:v>
                </c:pt>
                <c:pt idx="5067">
                  <c:v>1.527232401225622</c:v>
                </c:pt>
                <c:pt idx="5068">
                  <c:v>1.5550026363074325</c:v>
                </c:pt>
                <c:pt idx="5069">
                  <c:v>1.581705771045951</c:v>
                </c:pt>
                <c:pt idx="5070">
                  <c:v>1.6073215818347057</c:v>
                </c:pt>
                <c:pt idx="5071">
                  <c:v>1.6318314533081448</c:v>
                </c:pt>
                <c:pt idx="5072">
                  <c:v>1.6552202389075026</c:v>
                </c:pt>
                <c:pt idx="5073">
                  <c:v>1.677470241156398</c:v>
                </c:pt>
                <c:pt idx="5074">
                  <c:v>1.698566433484078</c:v>
                </c:pt>
                <c:pt idx="5075">
                  <c:v>1.7184949642685328</c:v>
                </c:pt>
                <c:pt idx="5076">
                  <c:v>1.7372430903136769</c:v>
                </c:pt>
                <c:pt idx="5077">
                  <c:v>1.7547963150423975</c:v>
                </c:pt>
                <c:pt idx="5078">
                  <c:v>1.7711420180658948</c:v>
                </c:pt>
                <c:pt idx="5079">
                  <c:v>1.7862707235600379</c:v>
                </c:pt>
                <c:pt idx="5080">
                  <c:v>1.8001700270504957</c:v>
                </c:pt>
                <c:pt idx="5081">
                  <c:v>1.8128303291723191</c:v>
                </c:pt>
                <c:pt idx="5082">
                  <c:v>1.8242439438960099</c:v>
                </c:pt>
                <c:pt idx="5083">
                  <c:v>1.8344016912819516</c:v>
                </c:pt>
                <c:pt idx="5084">
                  <c:v>1.8432971032299927</c:v>
                </c:pt>
                <c:pt idx="5085">
                  <c:v>1.8509243207335491</c:v>
                </c:pt>
                <c:pt idx="5086">
                  <c:v>1.857278513997068</c:v>
                </c:pt>
                <c:pt idx="5087">
                  <c:v>1.8623546969085041</c:v>
                </c:pt>
                <c:pt idx="5088">
                  <c:v>1.8661492398047195</c:v>
                </c:pt>
                <c:pt idx="5089">
                  <c:v>1.8686598801037304</c:v>
                </c:pt>
                <c:pt idx="5090">
                  <c:v>1.8698839978608999</c:v>
                </c:pt>
                <c:pt idx="5091">
                  <c:v>1.869820116979414</c:v>
                </c:pt>
                <c:pt idx="5092">
                  <c:v>1.8684684575313331</c:v>
                </c:pt>
                <c:pt idx="5093">
                  <c:v>1.8658309187473161</c:v>
                </c:pt>
                <c:pt idx="5094">
                  <c:v>1.861909928420979</c:v>
                </c:pt>
                <c:pt idx="5095">
                  <c:v>1.8567060246501981</c:v>
                </c:pt>
                <c:pt idx="5096">
                  <c:v>1.8502237372718977</c:v>
                </c:pt>
                <c:pt idx="5097">
                  <c:v>1.8424679232715866</c:v>
                </c:pt>
                <c:pt idx="5098">
                  <c:v>1.8334435654892274</c:v>
                </c:pt>
                <c:pt idx="5099">
                  <c:v>1.8231556159732127</c:v>
                </c:pt>
                <c:pt idx="5100">
                  <c:v>1.8116128103967093</c:v>
                </c:pt>
                <c:pt idx="5101">
                  <c:v>1.7988222331264185</c:v>
                </c:pt>
                <c:pt idx="5102">
                  <c:v>1.7847923197080895</c:v>
                </c:pt>
                <c:pt idx="5103">
                  <c:v>1.7695317426605164</c:v>
                </c:pt>
                <c:pt idx="5104">
                  <c:v>1.7530526603485264</c:v>
                </c:pt>
                <c:pt idx="5105">
                  <c:v>1.735365249411146</c:v>
                </c:pt>
                <c:pt idx="5106">
                  <c:v>1.7164812338456008</c:v>
                </c:pt>
                <c:pt idx="5107">
                  <c:v>1.6964139263327795</c:v>
                </c:pt>
                <c:pt idx="5108">
                  <c:v>1.6751782090592671</c:v>
                </c:pt>
                <c:pt idx="5109">
                  <c:v>1.6527865361868979</c:v>
                </c:pt>
                <c:pt idx="5110">
                  <c:v>1.6292547294961535</c:v>
                </c:pt>
                <c:pt idx="5111">
                  <c:v>1.6045999582290096</c:v>
                </c:pt>
                <c:pt idx="5112">
                  <c:v>1.5788394983734404</c:v>
                </c:pt>
                <c:pt idx="5113">
                  <c:v>1.5519905581160085</c:v>
                </c:pt>
                <c:pt idx="5114">
                  <c:v>1.5240706836908857</c:v>
                </c:pt>
                <c:pt idx="5115">
                  <c:v>1.4950993615299111</c:v>
                </c:pt>
                <c:pt idx="5116">
                  <c:v>1.4650963794349006</c:v>
                </c:pt>
                <c:pt idx="5117">
                  <c:v>1.4340816711531061</c:v>
                </c:pt>
                <c:pt idx="5118">
                  <c:v>1.4020768847833649</c:v>
                </c:pt>
                <c:pt idx="5119">
                  <c:v>1.3691042645810887</c:v>
                </c:pt>
                <c:pt idx="5120">
                  <c:v>1.3351870979548304</c:v>
                </c:pt>
                <c:pt idx="5121">
                  <c:v>1.3003473889670132</c:v>
                </c:pt>
                <c:pt idx="5122">
                  <c:v>1.264610089091891</c:v>
                </c:pt>
                <c:pt idx="5123">
                  <c:v>1.2279999112974795</c:v>
                </c:pt>
                <c:pt idx="5124">
                  <c:v>1.1905399621525941</c:v>
                </c:pt>
                <c:pt idx="5125">
                  <c:v>1.1522576952429713</c:v>
                </c:pt>
                <c:pt idx="5126">
                  <c:v>1.1131790439037943</c:v>
                </c:pt>
                <c:pt idx="5127">
                  <c:v>1.0733291723862062</c:v>
                </c:pt>
                <c:pt idx="5128">
                  <c:v>1.0327362847140145</c:v>
                </c:pt>
                <c:pt idx="5129">
                  <c:v>0.99142898193966678</c:v>
                </c:pt>
                <c:pt idx="5130">
                  <c:v>0.9494361135634104</c:v>
                </c:pt>
                <c:pt idx="5131">
                  <c:v>0.90678495122753044</c:v>
                </c:pt>
                <c:pt idx="5132">
                  <c:v>0.86350656796110614</c:v>
                </c:pt>
                <c:pt idx="5133">
                  <c:v>0.8196299381817862</c:v>
                </c:pt>
                <c:pt idx="5134">
                  <c:v>0.7751832232151229</c:v>
                </c:pt>
                <c:pt idx="5135">
                  <c:v>0.73019875030525794</c:v>
                </c:pt>
                <c:pt idx="5136">
                  <c:v>0.68470712211661111</c:v>
                </c:pt>
                <c:pt idx="5137">
                  <c:v>0.63873910578758197</c:v>
                </c:pt>
                <c:pt idx="5138">
                  <c:v>0.59232671406162263</c:v>
                </c:pt>
                <c:pt idx="5139">
                  <c:v>0.54550265716239543</c:v>
                </c:pt>
                <c:pt idx="5140">
                  <c:v>0.49829858934704974</c:v>
                </c:pt>
                <c:pt idx="5141">
                  <c:v>0.4507465937702278</c:v>
                </c:pt>
                <c:pt idx="5142">
                  <c:v>0.40287973017647188</c:v>
                </c:pt>
                <c:pt idx="5143">
                  <c:v>0.35473148065443044</c:v>
                </c:pt>
                <c:pt idx="5144">
                  <c:v>0.30633400010367329</c:v>
                </c:pt>
                <c:pt idx="5145">
                  <c:v>0.25771961404199867</c:v>
                </c:pt>
                <c:pt idx="5146">
                  <c:v>0.2089213869573231</c:v>
                </c:pt>
                <c:pt idx="5147">
                  <c:v>0.15997313785979311</c:v>
                </c:pt>
                <c:pt idx="5148">
                  <c:v>0.11090942133455294</c:v>
                </c:pt>
                <c:pt idx="5149">
                  <c:v>6.1764934138154877E-2</c:v>
                </c:pt>
                <c:pt idx="5150">
                  <c:v>1.2572738138976967E-2</c:v>
                </c:pt>
                <c:pt idx="5151">
                  <c:v>-3.663425752863677E-2</c:v>
                </c:pt>
                <c:pt idx="5152">
                  <c:v>-8.5822189224679116E-2</c:v>
                </c:pt>
                <c:pt idx="5153">
                  <c:v>-0.1349557117824704</c:v>
                </c:pt>
                <c:pt idx="5154">
                  <c:v>-0.18400261594735579</c:v>
                </c:pt>
                <c:pt idx="5155">
                  <c:v>-0.23292906263298332</c:v>
                </c:pt>
                <c:pt idx="5156">
                  <c:v>-0.28170112663408875</c:v>
                </c:pt>
                <c:pt idx="5157">
                  <c:v>-0.33028525392304431</c:v>
                </c:pt>
                <c:pt idx="5158">
                  <c:v>-0.37864792941040165</c:v>
                </c:pt>
                <c:pt idx="5159">
                  <c:v>-0.42675609464328951</c:v>
                </c:pt>
                <c:pt idx="5160">
                  <c:v>-0.47457670078039577</c:v>
                </c:pt>
                <c:pt idx="5161">
                  <c:v>-0.52207665497230615</c:v>
                </c:pt>
                <c:pt idx="5162">
                  <c:v>-0.56922327798772543</c:v>
                </c:pt>
                <c:pt idx="5163">
                  <c:v>-0.6159843520509658</c:v>
                </c:pt>
                <c:pt idx="5164">
                  <c:v>-0.66232770613939917</c:v>
                </c:pt>
                <c:pt idx="5165">
                  <c:v>-0.70822126198766311</c:v>
                </c:pt>
                <c:pt idx="5166">
                  <c:v>-0.75363354604390453</c:v>
                </c:pt>
                <c:pt idx="5167">
                  <c:v>-0.79853334048548863</c:v>
                </c:pt>
                <c:pt idx="5168">
                  <c:v>-0.8428900665587763</c:v>
                </c:pt>
                <c:pt idx="5169">
                  <c:v>-0.88667343926556919</c:v>
                </c:pt>
                <c:pt idx="5170">
                  <c:v>-0.92985169634330389</c:v>
                </c:pt>
                <c:pt idx="5171">
                  <c:v>-0.97239657495789578</c:v>
                </c:pt>
                <c:pt idx="5172">
                  <c:v>-1.0142789699514791</c:v>
                </c:pt>
                <c:pt idx="5173">
                  <c:v>-1.0554691885432155</c:v>
                </c:pt>
                <c:pt idx="5174">
                  <c:v>-1.095938012090284</c:v>
                </c:pt>
                <c:pt idx="5175">
                  <c:v>-1.1356584169179933</c:v>
                </c:pt>
                <c:pt idx="5176">
                  <c:v>-1.1746040309923096</c:v>
                </c:pt>
                <c:pt idx="5177">
                  <c:v>-1.212748506468202</c:v>
                </c:pt>
                <c:pt idx="5178">
                  <c:v>-1.2500654350099278</c:v>
                </c:pt>
                <c:pt idx="5179">
                  <c:v>-1.2865282912699687</c:v>
                </c:pt>
                <c:pt idx="5180">
                  <c:v>-1.3221109481339577</c:v>
                </c:pt>
                <c:pt idx="5181">
                  <c:v>-1.3567893763887418</c:v>
                </c:pt>
                <c:pt idx="5182">
                  <c:v>-1.3905400890732575</c:v>
                </c:pt>
                <c:pt idx="5183">
                  <c:v>-1.423339510296856</c:v>
                </c:pt>
                <c:pt idx="5184">
                  <c:v>-1.4551644377793087</c:v>
                </c:pt>
                <c:pt idx="5185">
                  <c:v>-1.4859936969275642</c:v>
                </c:pt>
                <c:pt idx="5186">
                  <c:v>-1.5158065480684053</c:v>
                </c:pt>
                <c:pt idx="5187">
                  <c:v>-1.5445820274989226</c:v>
                </c:pt>
                <c:pt idx="5188">
                  <c:v>-1.5722999349676154</c:v>
                </c:pt>
                <c:pt idx="5189">
                  <c:v>-1.5989430927452495</c:v>
                </c:pt>
                <c:pt idx="5190">
                  <c:v>-1.6244913158390357</c:v>
                </c:pt>
                <c:pt idx="5191">
                  <c:v>-1.6489260308386724</c:v>
                </c:pt>
                <c:pt idx="5192">
                  <c:v>-1.6722321364583723</c:v>
                </c:pt>
                <c:pt idx="5193">
                  <c:v>-1.6943919837870467</c:v>
                </c:pt>
                <c:pt idx="5194">
                  <c:v>-1.7153905980848456</c:v>
                </c:pt>
                <c:pt idx="5195">
                  <c:v>-1.7352141827979679</c:v>
                </c:pt>
                <c:pt idx="5196">
                  <c:v>-1.7538500530062939</c:v>
                </c:pt>
                <c:pt idx="5197">
                  <c:v>-1.7712837735854488</c:v>
                </c:pt>
                <c:pt idx="5198">
                  <c:v>-1.7875027887437178</c:v>
                </c:pt>
                <c:pt idx="5199">
                  <c:v>-1.8024976903647438</c:v>
                </c:pt>
                <c:pt idx="5200">
                  <c:v>-1.8162561447575574</c:v>
                </c:pt>
                <c:pt idx="5201">
                  <c:v>-1.8287686263797782</c:v>
                </c:pt>
                <c:pt idx="5202">
                  <c:v>-1.8400275260260286</c:v>
                </c:pt>
                <c:pt idx="5203">
                  <c:v>-1.8500237435433466</c:v>
                </c:pt>
                <c:pt idx="5204">
                  <c:v>-1.8587508935406141</c:v>
                </c:pt>
                <c:pt idx="5205">
                  <c:v>-1.8662032026011017</c:v>
                </c:pt>
                <c:pt idx="5206">
                  <c:v>-1.8723759293573081</c:v>
                </c:pt>
                <c:pt idx="5207">
                  <c:v>-1.8772641789194697</c:v>
                </c:pt>
                <c:pt idx="5208">
                  <c:v>-1.8808644155959289</c:v>
                </c:pt>
                <c:pt idx="5209">
                  <c:v>-1.8831744734791378</c:v>
                </c:pt>
                <c:pt idx="5210">
                  <c:v>-1.8841918319544291</c:v>
                </c:pt>
                <c:pt idx="5211">
                  <c:v>-1.8839151168620485</c:v>
                </c:pt>
                <c:pt idx="5212">
                  <c:v>-1.8823446527686287</c:v>
                </c:pt>
                <c:pt idx="5213">
                  <c:v>-1.8794824459062089</c:v>
                </c:pt>
                <c:pt idx="5214">
                  <c:v>-1.8753310335249644</c:v>
                </c:pt>
                <c:pt idx="5215">
                  <c:v>-1.8698910655817917</c:v>
                </c:pt>
                <c:pt idx="5216">
                  <c:v>-1.8631671861213672</c:v>
                </c:pt>
                <c:pt idx="5217">
                  <c:v>-1.8551643686310437</c:v>
                </c:pt>
                <c:pt idx="5218">
                  <c:v>-1.8458877146911052</c:v>
                </c:pt>
                <c:pt idx="5219">
                  <c:v>-1.8353422972722404</c:v>
                </c:pt>
                <c:pt idx="5220">
                  <c:v>-1.8235369750944528</c:v>
                </c:pt>
                <c:pt idx="5221">
                  <c:v>-1.8104789576375484</c:v>
                </c:pt>
                <c:pt idx="5222">
                  <c:v>-1.7961768075675788</c:v>
                </c:pt>
                <c:pt idx="5223">
                  <c:v>-1.7806393264709015</c:v>
                </c:pt>
                <c:pt idx="5224">
                  <c:v>-1.7638788036664765</c:v>
                </c:pt>
                <c:pt idx="5225">
                  <c:v>-1.7459055485726374</c:v>
                </c:pt>
                <c:pt idx="5226">
                  <c:v>-1.7267314197288759</c:v>
                </c:pt>
                <c:pt idx="5227">
                  <c:v>-1.7063698660585105</c:v>
                </c:pt>
                <c:pt idx="5228">
                  <c:v>-1.6848359076271699</c:v>
                </c:pt>
                <c:pt idx="5229">
                  <c:v>-1.6621421380482244</c:v>
                </c:pt>
                <c:pt idx="5230">
                  <c:v>-1.6383045200614255</c:v>
                </c:pt>
                <c:pt idx="5231">
                  <c:v>-1.6133403653104423</c:v>
                </c:pt>
                <c:pt idx="5232">
                  <c:v>-1.5872670935614825</c:v>
                </c:pt>
                <c:pt idx="5233">
                  <c:v>-1.5601020580894915</c:v>
                </c:pt>
                <c:pt idx="5234">
                  <c:v>-1.5318629514603699</c:v>
                </c:pt>
                <c:pt idx="5235">
                  <c:v>-1.5025694076136364</c:v>
                </c:pt>
                <c:pt idx="5236">
                  <c:v>-1.4722413629670497</c:v>
                </c:pt>
                <c:pt idx="5237">
                  <c:v>-1.440898900923961</c:v>
                </c:pt>
                <c:pt idx="5238">
                  <c:v>-1.4085638202109152</c:v>
                </c:pt>
                <c:pt idx="5239">
                  <c:v>-1.3752585166138658</c:v>
                </c:pt>
                <c:pt idx="5240">
                  <c:v>-1.3410064299056119</c:v>
                </c:pt>
                <c:pt idx="5241">
                  <c:v>-1.3058297172771556</c:v>
                </c:pt>
                <c:pt idx="5242">
                  <c:v>-1.2697534840260845</c:v>
                </c:pt>
                <c:pt idx="5243">
                  <c:v>-1.2328025975685883</c:v>
                </c:pt>
                <c:pt idx="5244">
                  <c:v>-1.195000319476623</c:v>
                </c:pt>
                <c:pt idx="5245">
                  <c:v>-1.1563742588238295</c:v>
                </c:pt>
                <c:pt idx="5246">
                  <c:v>-1.1169505048478794</c:v>
                </c:pt>
                <c:pt idx="5247">
                  <c:v>-1.0767543780466098</c:v>
                </c:pt>
                <c:pt idx="5248">
                  <c:v>-1.0358142389644214</c:v>
                </c:pt>
                <c:pt idx="5249">
                  <c:v>-0.99415884537784671</c:v>
                </c:pt>
                <c:pt idx="5250">
                  <c:v>-0.95181720364441103</c:v>
                </c:pt>
                <c:pt idx="5251">
                  <c:v>-0.90881674232651277</c:v>
                </c:pt>
                <c:pt idx="5252">
                  <c:v>-0.86518869136595444</c:v>
                </c:pt>
                <c:pt idx="5253">
                  <c:v>-0.82096218201562476</c:v>
                </c:pt>
                <c:pt idx="5254">
                  <c:v>-0.77616553228891649</c:v>
                </c:pt>
                <c:pt idx="5255">
                  <c:v>-0.73083122590048921</c:v>
                </c:pt>
                <c:pt idx="5256">
                  <c:v>-0.6849900216984629</c:v>
                </c:pt>
                <c:pt idx="5257">
                  <c:v>-0.63867284264875912</c:v>
                </c:pt>
                <c:pt idx="5258">
                  <c:v>-0.59191185689705683</c:v>
                </c:pt>
                <c:pt idx="5259">
                  <c:v>-0.54473992957512729</c:v>
                </c:pt>
                <c:pt idx="5260">
                  <c:v>-0.4971888692857605</c:v>
                </c:pt>
                <c:pt idx="5261">
                  <c:v>-0.44929091289853745</c:v>
                </c:pt>
                <c:pt idx="5262">
                  <c:v>-0.40107927317454956</c:v>
                </c:pt>
                <c:pt idx="5263">
                  <c:v>-0.35258758445335181</c:v>
                </c:pt>
                <c:pt idx="5264">
                  <c:v>-0.30384815305289131</c:v>
                </c:pt>
                <c:pt idx="5265">
                  <c:v>-0.25489345501038091</c:v>
                </c:pt>
                <c:pt idx="5266">
                  <c:v>-0.20575670436837498</c:v>
                </c:pt>
                <c:pt idx="5267">
                  <c:v>-0.15647186866152196</c:v>
                </c:pt>
                <c:pt idx="5268">
                  <c:v>-0.10707364990452659</c:v>
                </c:pt>
                <c:pt idx="5269">
                  <c:v>-5.7596891124385534E-2</c:v>
                </c:pt>
                <c:pt idx="5270">
                  <c:v>-8.0747992371629738E-3</c:v>
                </c:pt>
                <c:pt idx="5271">
                  <c:v>4.145957286066277E-2</c:v>
                </c:pt>
                <c:pt idx="5272">
                  <c:v>9.0972219114860683E-2</c:v>
                </c:pt>
                <c:pt idx="5273">
                  <c:v>0.1404276533540782</c:v>
                </c:pt>
                <c:pt idx="5274">
                  <c:v>0.18979352678921652</c:v>
                </c:pt>
                <c:pt idx="5275">
                  <c:v>0.23903586232989169</c:v>
                </c:pt>
                <c:pt idx="5276">
                  <c:v>0.2881205983564718</c:v>
                </c:pt>
                <c:pt idx="5277">
                  <c:v>0.33701404607525537</c:v>
                </c:pt>
                <c:pt idx="5278">
                  <c:v>0.38568255733651097</c:v>
                </c:pt>
                <c:pt idx="5279">
                  <c:v>0.43409294238988849</c:v>
                </c:pt>
                <c:pt idx="5280">
                  <c:v>0.48221202291525861</c:v>
                </c:pt>
                <c:pt idx="5281">
                  <c:v>0.53000657845809285</c:v>
                </c:pt>
                <c:pt idx="5282">
                  <c:v>0.57744380410985885</c:v>
                </c:pt>
                <c:pt idx="5283">
                  <c:v>0.6244913583986974</c:v>
                </c:pt>
                <c:pt idx="5284">
                  <c:v>0.67111694863909888</c:v>
                </c:pt>
                <c:pt idx="5285">
                  <c:v>0.71728837698731251</c:v>
                </c:pt>
                <c:pt idx="5286">
                  <c:v>0.76297405244781569</c:v>
                </c:pt>
                <c:pt idx="5287">
                  <c:v>0.80814264193827146</c:v>
                </c:pt>
                <c:pt idx="5288">
                  <c:v>0.85276345367730255</c:v>
                </c:pt>
                <c:pt idx="5289">
                  <c:v>0.8968060919182278</c:v>
                </c:pt>
                <c:pt idx="5290">
                  <c:v>0.94023868597497173</c:v>
                </c:pt>
                <c:pt idx="5291">
                  <c:v>0.98303286695996461</c:v>
                </c:pt>
                <c:pt idx="5292">
                  <c:v>1.0251594260755623</c:v>
                </c:pt>
                <c:pt idx="5293">
                  <c:v>1.0665885693573935</c:v>
                </c:pt>
                <c:pt idx="5294">
                  <c:v>1.1072909794768682</c:v>
                </c:pt>
                <c:pt idx="5295">
                  <c:v>1.1472395366114247</c:v>
                </c:pt>
                <c:pt idx="5296">
                  <c:v>1.1864077751562463</c:v>
                </c:pt>
                <c:pt idx="5297">
                  <c:v>1.2247692563103034</c:v>
                </c:pt>
                <c:pt idx="5298">
                  <c:v>1.262297483433352</c:v>
                </c:pt>
                <c:pt idx="5299">
                  <c:v>1.2989658455601674</c:v>
                </c:pt>
                <c:pt idx="5300">
                  <c:v>1.3347481326796569</c:v>
                </c:pt>
                <c:pt idx="5301">
                  <c:v>1.3696202354357219</c:v>
                </c:pt>
                <c:pt idx="5302">
                  <c:v>1.4035585895096734</c:v>
                </c:pt>
                <c:pt idx="5303">
                  <c:v>1.4365395444688953</c:v>
                </c:pt>
                <c:pt idx="5304">
                  <c:v>1.4685398263357852</c:v>
                </c:pt>
                <c:pt idx="5305">
                  <c:v>1.499538191692124</c:v>
                </c:pt>
                <c:pt idx="5306">
                  <c:v>1.529513834938109</c:v>
                </c:pt>
                <c:pt idx="5307">
                  <c:v>1.5584457293678033</c:v>
                </c:pt>
                <c:pt idx="5308">
                  <c:v>1.5863136146738557</c:v>
                </c:pt>
                <c:pt idx="5309">
                  <c:v>1.6131002560406609</c:v>
                </c:pt>
                <c:pt idx="5310">
                  <c:v>1.6387854143794758</c:v>
                </c:pt>
                <c:pt idx="5311">
                  <c:v>1.6633504651940156</c:v>
                </c:pt>
                <c:pt idx="5312">
                  <c:v>1.6867802591406234</c:v>
                </c:pt>
                <c:pt idx="5313">
                  <c:v>1.709057102295334</c:v>
                </c:pt>
                <c:pt idx="5314">
                  <c:v>1.7301659779657663</c:v>
                </c:pt>
                <c:pt idx="5315">
                  <c:v>1.7500930507199817</c:v>
                </c:pt>
                <c:pt idx="5316">
                  <c:v>1.7688255998467437</c:v>
                </c:pt>
                <c:pt idx="5317">
                  <c:v>1.7863491575287931</c:v>
                </c:pt>
                <c:pt idx="5318">
                  <c:v>1.8026511383896209</c:v>
                </c:pt>
                <c:pt idx="5319">
                  <c:v>1.817722107844556</c:v>
                </c:pt>
                <c:pt idx="5320">
                  <c:v>1.8315497088578294</c:v>
                </c:pt>
                <c:pt idx="5321">
                  <c:v>1.8441243956714077</c:v>
                </c:pt>
                <c:pt idx="5322">
                  <c:v>1.8554385419975492</c:v>
                </c:pt>
                <c:pt idx="5323">
                  <c:v>1.8654830337370845</c:v>
                </c:pt>
                <c:pt idx="5324">
                  <c:v>1.8742514746901824</c:v>
                </c:pt>
                <c:pt idx="5325">
                  <c:v>1.8817380837688895</c:v>
                </c:pt>
                <c:pt idx="5326">
                  <c:v>1.8879381150705914</c:v>
                </c:pt>
                <c:pt idx="5327">
                  <c:v>1.8928466723036719</c:v>
                </c:pt>
                <c:pt idx="5328">
                  <c:v>1.8964602215036679</c:v>
                </c:pt>
                <c:pt idx="5329">
                  <c:v>1.8987766016136818</c:v>
                </c:pt>
                <c:pt idx="5330">
                  <c:v>1.8997932999861733</c:v>
                </c:pt>
                <c:pt idx="5331">
                  <c:v>1.8995089535366032</c:v>
                </c:pt>
                <c:pt idx="5332">
                  <c:v>1.8979239010051387</c:v>
                </c:pt>
                <c:pt idx="5333">
                  <c:v>1.8950401658846248</c:v>
                </c:pt>
                <c:pt idx="5334">
                  <c:v>1.8908603057607476</c:v>
                </c:pt>
                <c:pt idx="5335">
                  <c:v>1.8853849939868608</c:v>
                </c:pt>
                <c:pt idx="5336">
                  <c:v>1.878618901049796</c:v>
                </c:pt>
                <c:pt idx="5337">
                  <c:v>1.8705670299082893</c:v>
                </c:pt>
                <c:pt idx="5338">
                  <c:v>1.8612345146253677</c:v>
                </c:pt>
                <c:pt idx="5339">
                  <c:v>1.8506264636466532</c:v>
                </c:pt>
                <c:pt idx="5340">
                  <c:v>1.8387517741388113</c:v>
                </c:pt>
                <c:pt idx="5341">
                  <c:v>1.825617696978268</c:v>
                </c:pt>
                <c:pt idx="5342">
                  <c:v>1.8112328391545907</c:v>
                </c:pt>
                <c:pt idx="5343">
                  <c:v>1.79560604948021</c:v>
                </c:pt>
                <c:pt idx="5344">
                  <c:v>1.7787496673771526</c:v>
                </c:pt>
                <c:pt idx="5345">
                  <c:v>1.7606740552169891</c:v>
                </c:pt>
                <c:pt idx="5346">
                  <c:v>1.7413911273145186</c:v>
                </c:pt>
                <c:pt idx="5347">
                  <c:v>1.720914391161168</c:v>
                </c:pt>
                <c:pt idx="5348">
                  <c:v>1.6992589281530046</c:v>
                </c:pt>
                <c:pt idx="5349">
                  <c:v>1.6764373959644536</c:v>
                </c:pt>
                <c:pt idx="5350">
                  <c:v>1.6524658240941739</c:v>
                </c:pt>
                <c:pt idx="5351">
                  <c:v>1.6273615936084811</c:v>
                </c:pt>
                <c:pt idx="5352">
                  <c:v>1.6011421963249448</c:v>
                </c:pt>
                <c:pt idx="5353">
                  <c:v>1.5738250601622601</c:v>
                </c:pt>
                <c:pt idx="5354">
                  <c:v>1.5454279548850764</c:v>
                </c:pt>
                <c:pt idx="5355">
                  <c:v>1.5159705941483452</c:v>
                </c:pt>
                <c:pt idx="5356">
                  <c:v>1.4854729965622882</c:v>
                </c:pt>
                <c:pt idx="5357">
                  <c:v>1.4539553301592549</c:v>
                </c:pt>
                <c:pt idx="5358">
                  <c:v>1.421439480689755</c:v>
                </c:pt>
                <c:pt idx="5359">
                  <c:v>1.387947933316076</c:v>
                </c:pt>
                <c:pt idx="5360">
                  <c:v>1.3535042194961167</c:v>
                </c:pt>
                <c:pt idx="5361">
                  <c:v>1.3181305903702489</c:v>
                </c:pt>
                <c:pt idx="5362">
                  <c:v>1.2818522474041776</c:v>
                </c:pt>
                <c:pt idx="5363">
                  <c:v>1.2446941563545877</c:v>
                </c:pt>
                <c:pt idx="5364">
                  <c:v>1.2066796792589831</c:v>
                </c:pt>
                <c:pt idx="5365">
                  <c:v>1.1678365277334752</c:v>
                </c:pt>
                <c:pt idx="5366">
                  <c:v>1.1281908955860025</c:v>
                </c:pt>
                <c:pt idx="5367">
                  <c:v>1.0877682098626664</c:v>
                </c:pt>
                <c:pt idx="5368">
                  <c:v>1.0465969395834867</c:v>
                </c:pt>
                <c:pt idx="5369">
                  <c:v>1.0047059528764579</c:v>
                </c:pt>
                <c:pt idx="5370">
                  <c:v>0.96212436827420822</c:v>
                </c:pt>
                <c:pt idx="5371">
                  <c:v>0.91887972828494524</c:v>
                </c:pt>
                <c:pt idx="5372">
                  <c:v>0.87500337851337529</c:v>
                </c:pt>
                <c:pt idx="5373">
                  <c:v>0.83052456753791637</c:v>
                </c:pt>
                <c:pt idx="5374">
                  <c:v>0.78547173230528267</c:v>
                </c:pt>
                <c:pt idx="5375">
                  <c:v>0.739877477015493</c:v>
                </c:pt>
                <c:pt idx="5376">
                  <c:v>0.69377268249784818</c:v>
                </c:pt>
                <c:pt idx="5377">
                  <c:v>0.64718839513852155</c:v>
                </c:pt>
                <c:pt idx="5378">
                  <c:v>0.60015690788500797</c:v>
                </c:pt>
                <c:pt idx="5379">
                  <c:v>0.55271121199467332</c:v>
                </c:pt>
                <c:pt idx="5380">
                  <c:v>0.50488324346117952</c:v>
                </c:pt>
                <c:pt idx="5381">
                  <c:v>0.4567053677514139</c:v>
                </c:pt>
                <c:pt idx="5382">
                  <c:v>0.40821092737095654</c:v>
                </c:pt>
                <c:pt idx="5383">
                  <c:v>0.35943368749110127</c:v>
                </c:pt>
                <c:pt idx="5384">
                  <c:v>0.31040608628877553</c:v>
                </c:pt>
                <c:pt idx="5385">
                  <c:v>0.26116073262686612</c:v>
                </c:pt>
                <c:pt idx="5386">
                  <c:v>0.21173097427941762</c:v>
                </c:pt>
                <c:pt idx="5387">
                  <c:v>0.16215091335727516</c:v>
                </c:pt>
                <c:pt idx="5388">
                  <c:v>0.11245538723449928</c:v>
                </c:pt>
                <c:pt idx="5389">
                  <c:v>6.2679375019023362E-2</c:v>
                </c:pt>
                <c:pt idx="5390">
                  <c:v>1.2856220367466802E-2</c:v>
                </c:pt>
                <c:pt idx="5391">
                  <c:v>-3.6980886485740404E-2</c:v>
                </c:pt>
                <c:pt idx="5392">
                  <c:v>-8.6797801613219386E-2</c:v>
                </c:pt>
                <c:pt idx="5393">
                  <c:v>-0.13655890049770492</c:v>
                </c:pt>
                <c:pt idx="5394">
                  <c:v>-0.18623169559404237</c:v>
                </c:pt>
                <c:pt idx="5395">
                  <c:v>-0.23578207070823806</c:v>
                </c:pt>
                <c:pt idx="5396">
                  <c:v>-0.2851758248323028</c:v>
                </c:pt>
                <c:pt idx="5397">
                  <c:v>-0.33437912956196569</c:v>
                </c:pt>
                <c:pt idx="5398">
                  <c:v>-0.3833581969776606</c:v>
                </c:pt>
                <c:pt idx="5399">
                  <c:v>-0.43207969746247599</c:v>
                </c:pt>
                <c:pt idx="5400">
                  <c:v>-0.48051031279577949</c:v>
                </c:pt>
                <c:pt idx="5401">
                  <c:v>-0.5286166826511256</c:v>
                </c:pt>
                <c:pt idx="5402">
                  <c:v>-0.57636586233904585</c:v>
                </c:pt>
                <c:pt idx="5403">
                  <c:v>-0.62372537076015877</c:v>
                </c:pt>
                <c:pt idx="5404">
                  <c:v>-0.67066277581695588</c:v>
                </c:pt>
                <c:pt idx="5405">
                  <c:v>-0.71714574053117786</c:v>
                </c:pt>
                <c:pt idx="5406">
                  <c:v>-0.76314253511208485</c:v>
                </c:pt>
                <c:pt idx="5407">
                  <c:v>-0.80862168808283064</c:v>
                </c:pt>
                <c:pt idx="5408">
                  <c:v>-0.85355236972953119</c:v>
                </c:pt>
                <c:pt idx="5409">
                  <c:v>-0.89790404689592274</c:v>
                </c:pt>
                <c:pt idx="5410">
                  <c:v>-0.94164471206986677</c:v>
                </c:pt>
                <c:pt idx="5411">
                  <c:v>-0.98474586018148613</c:v>
                </c:pt>
                <c:pt idx="5412">
                  <c:v>-1.0271781469544212</c:v>
                </c:pt>
                <c:pt idx="5413">
                  <c:v>-1.0689116437087178</c:v>
                </c:pt>
                <c:pt idx="5414">
                  <c:v>-1.1099168992223192</c:v>
                </c:pt>
                <c:pt idx="5415">
                  <c:v>-1.1501666606598291</c:v>
                </c:pt>
                <c:pt idx="5416">
                  <c:v>-1.1896343303424104</c:v>
                </c:pt>
                <c:pt idx="5417">
                  <c:v>-1.2282933383913266</c:v>
                </c:pt>
                <c:pt idx="5418">
                  <c:v>-1.2661170581419905</c:v>
                </c:pt>
                <c:pt idx="5419">
                  <c:v>-1.3030787497147283</c:v>
                </c:pt>
                <c:pt idx="5420">
                  <c:v>-1.3391520753497324</c:v>
                </c:pt>
                <c:pt idx="5421">
                  <c:v>-1.3743127991632396</c:v>
                </c:pt>
                <c:pt idx="5422">
                  <c:v>-1.4085372315846134</c:v>
                </c:pt>
                <c:pt idx="5423">
                  <c:v>-1.4418015982589911</c:v>
                </c:pt>
                <c:pt idx="5424">
                  <c:v>-1.4740825026695796</c:v>
                </c:pt>
                <c:pt idx="5425">
                  <c:v>-1.5053585802946066</c:v>
                </c:pt>
                <c:pt idx="5426">
                  <c:v>-1.5356089059183458</c:v>
                </c:pt>
                <c:pt idx="5427">
                  <c:v>-1.5648123347576088</c:v>
                </c:pt>
                <c:pt idx="5428">
                  <c:v>-1.5929484900169619</c:v>
                </c:pt>
                <c:pt idx="5429">
                  <c:v>-1.620000022031415</c:v>
                </c:pt>
                <c:pt idx="5430">
                  <c:v>-1.6459465785503888</c:v>
                </c:pt>
                <c:pt idx="5431">
                  <c:v>-1.6707694236512369</c:v>
                </c:pt>
                <c:pt idx="5432">
                  <c:v>-1.6944532983465681</c:v>
                </c:pt>
                <c:pt idx="5433">
                  <c:v>-1.7169804008975482</c:v>
                </c:pt>
                <c:pt idx="5434">
                  <c:v>-1.7383356086710919</c:v>
                </c:pt>
                <c:pt idx="5435">
                  <c:v>-1.7585049822132768</c:v>
                </c:pt>
                <c:pt idx="5436">
                  <c:v>-1.7774756987530402</c:v>
                </c:pt>
                <c:pt idx="5437">
                  <c:v>-1.795233190418094</c:v>
                </c:pt>
                <c:pt idx="5438">
                  <c:v>-1.8117647738232778</c:v>
                </c:pt>
                <c:pt idx="5439">
                  <c:v>-1.827060918462295</c:v>
                </c:pt>
                <c:pt idx="5440">
                  <c:v>-1.8411091735044547</c:v>
                </c:pt>
                <c:pt idx="5441">
                  <c:v>-1.8538999015620674</c:v>
                </c:pt>
                <c:pt idx="5442">
                  <c:v>-1.8654253869207029</c:v>
                </c:pt>
                <c:pt idx="5443">
                  <c:v>-1.8756764282939462</c:v>
                </c:pt>
                <c:pt idx="5444">
                  <c:v>-1.8846465445697094</c:v>
                </c:pt>
                <c:pt idx="5445">
                  <c:v>-1.8923298720572403</c:v>
                </c:pt>
                <c:pt idx="5446">
                  <c:v>-1.8987215845938399</c:v>
                </c:pt>
                <c:pt idx="5447">
                  <c:v>-1.9038167080028676</c:v>
                </c:pt>
                <c:pt idx="5448">
                  <c:v>-1.9076116328409931</c:v>
                </c:pt>
                <c:pt idx="5449">
                  <c:v>-1.9101041250086128</c:v>
                </c:pt>
                <c:pt idx="5450">
                  <c:v>-1.9112916012805581</c:v>
                </c:pt>
                <c:pt idx="5451">
                  <c:v>-1.9111726304874426</c:v>
                </c:pt>
                <c:pt idx="5452">
                  <c:v>-1.9097474858039725</c:v>
                </c:pt>
                <c:pt idx="5453">
                  <c:v>-1.9070181277022968</c:v>
                </c:pt>
                <c:pt idx="5454">
                  <c:v>-1.9029870533164506</c:v>
                </c:pt>
                <c:pt idx="5455">
                  <c:v>-1.8976548781401676</c:v>
                </c:pt>
                <c:pt idx="5456">
                  <c:v>-1.8910262174146228</c:v>
                </c:pt>
                <c:pt idx="5457">
                  <c:v>-1.8831060214874535</c:v>
                </c:pt>
                <c:pt idx="5458">
                  <c:v>-1.8738993744646089</c:v>
                </c:pt>
                <c:pt idx="5459">
                  <c:v>-1.8634113375068868</c:v>
                </c:pt>
                <c:pt idx="5460">
                  <c:v>-1.851650763185368</c:v>
                </c:pt>
                <c:pt idx="5461">
                  <c:v>-1.8386248604859619</c:v>
                </c:pt>
                <c:pt idx="5462">
                  <c:v>-1.8243421972272571</c:v>
                </c:pt>
                <c:pt idx="5463">
                  <c:v>-1.8088115857836262</c:v>
                </c:pt>
                <c:pt idx="5464">
                  <c:v>-1.7920453318839695</c:v>
                </c:pt>
                <c:pt idx="5465">
                  <c:v>-1.7740537669624807</c:v>
                </c:pt>
                <c:pt idx="5466">
                  <c:v>-1.7548487771619472</c:v>
                </c:pt>
                <c:pt idx="5467">
                  <c:v>-1.7344438445754402</c:v>
                </c:pt>
                <c:pt idx="5468">
                  <c:v>-1.712854027981386</c:v>
                </c:pt>
                <c:pt idx="5469">
                  <c:v>-1.6900919652231505</c:v>
                </c:pt>
                <c:pt idx="5470">
                  <c:v>-1.6661736687593687</c:v>
                </c:pt>
                <c:pt idx="5471">
                  <c:v>-1.6411165054107959</c:v>
                </c:pt>
                <c:pt idx="5472">
                  <c:v>-1.6149379555458989</c:v>
                </c:pt>
                <c:pt idx="5473">
                  <c:v>-1.5876554384314732</c:v>
                </c:pt>
                <c:pt idx="5474">
                  <c:v>-1.5592867179771819</c:v>
                </c:pt>
                <c:pt idx="5475">
                  <c:v>-1.5298515047779873</c:v>
                </c:pt>
                <c:pt idx="5476">
                  <c:v>-1.4993698171763417</c:v>
                </c:pt>
                <c:pt idx="5477">
                  <c:v>-1.467861825724784</c:v>
                </c:pt>
                <c:pt idx="5478">
                  <c:v>-1.4353494214765252</c:v>
                </c:pt>
                <c:pt idx="5479">
                  <c:v>-1.4018550976724546</c:v>
                </c:pt>
                <c:pt idx="5480">
                  <c:v>-1.3674023966170337</c:v>
                </c:pt>
                <c:pt idx="5481">
                  <c:v>-1.3320135830560424</c:v>
                </c:pt>
                <c:pt idx="5482">
                  <c:v>-1.2957138748091175</c:v>
                </c:pt>
                <c:pt idx="5483">
                  <c:v>-1.2585282567238585</c:v>
                </c:pt>
                <c:pt idx="5484">
                  <c:v>-1.2204801126528395</c:v>
                </c:pt>
                <c:pt idx="5485">
                  <c:v>-1.1815971787375383</c:v>
                </c:pt>
                <c:pt idx="5486">
                  <c:v>-1.1419056760063251</c:v>
                </c:pt>
                <c:pt idx="5487">
                  <c:v>-1.1014310614045351</c:v>
                </c:pt>
                <c:pt idx="5488">
                  <c:v>-1.0602018365127184</c:v>
                </c:pt>
                <c:pt idx="5489">
                  <c:v>-1.0182469046619693</c:v>
                </c:pt>
                <c:pt idx="5490">
                  <c:v>-0.97559542221087792</c:v>
                </c:pt>
                <c:pt idx="5491">
                  <c:v>-0.93227497209543975</c:v>
                </c:pt>
                <c:pt idx="5492">
                  <c:v>-0.88831694292791663</c:v>
                </c:pt>
                <c:pt idx="5493">
                  <c:v>-0.84375062885089647</c:v>
                </c:pt>
                <c:pt idx="5494">
                  <c:v>-0.79860451490744311</c:v>
                </c:pt>
                <c:pt idx="5495">
                  <c:v>-0.75291125590081953</c:v>
                </c:pt>
                <c:pt idx="5496">
                  <c:v>-0.70670178574396936</c:v>
                </c:pt>
                <c:pt idx="5497">
                  <c:v>-0.66000720635946375</c:v>
                </c:pt>
                <c:pt idx="5498">
                  <c:v>-0.6128598686554626</c:v>
                </c:pt>
                <c:pt idx="5499">
                  <c:v>-0.5652928242445534</c:v>
                </c:pt>
                <c:pt idx="5500">
                  <c:v>-0.51733807183946667</c:v>
                </c:pt>
                <c:pt idx="5501">
                  <c:v>-0.46902804195843223</c:v>
                </c:pt>
                <c:pt idx="5502">
                  <c:v>-0.42039614445785173</c:v>
                </c:pt>
                <c:pt idx="5503">
                  <c:v>-0.37147621412583348</c:v>
                </c:pt>
                <c:pt idx="5504">
                  <c:v>-0.32230076098731408</c:v>
                </c:pt>
                <c:pt idx="5505">
                  <c:v>-0.27290246794897544</c:v>
                </c:pt>
                <c:pt idx="5506">
                  <c:v>-0.22331475898788611</c:v>
                </c:pt>
                <c:pt idx="5507">
                  <c:v>-0.17357181453974052</c:v>
                </c:pt>
                <c:pt idx="5508">
                  <c:v>-0.12370855238710912</c:v>
                </c:pt>
                <c:pt idx="5509">
                  <c:v>-7.376003409083999E-2</c:v>
                </c:pt>
                <c:pt idx="5510">
                  <c:v>-2.3759687764865728E-2</c:v>
                </c:pt>
                <c:pt idx="5511">
                  <c:v>2.6259209935459563E-2</c:v>
                </c:pt>
                <c:pt idx="5512">
                  <c:v>7.626242673989217E-2</c:v>
                </c:pt>
                <c:pt idx="5513">
                  <c:v>0.12621424790881031</c:v>
                </c:pt>
                <c:pt idx="5514">
                  <c:v>0.17608209383848986</c:v>
                </c:pt>
                <c:pt idx="5515">
                  <c:v>0.22583175448397286</c:v>
                </c:pt>
                <c:pt idx="5516">
                  <c:v>0.27542893323883244</c:v>
                </c:pt>
                <c:pt idx="5517">
                  <c:v>0.32483970439814297</c:v>
                </c:pt>
                <c:pt idx="5518">
                  <c:v>0.37403018108564234</c:v>
                </c:pt>
                <c:pt idx="5519">
                  <c:v>0.42296693311847755</c:v>
                </c:pt>
                <c:pt idx="5520">
                  <c:v>0.47161654014817078</c:v>
                </c:pt>
                <c:pt idx="5521">
                  <c:v>0.51994553820667644</c:v>
                </c:pt>
                <c:pt idx="5522">
                  <c:v>0.56792087749788045</c:v>
                </c:pt>
                <c:pt idx="5523">
                  <c:v>0.61550997039967936</c:v>
                </c:pt>
                <c:pt idx="5524">
                  <c:v>0.66268027692589671</c:v>
                </c:pt>
                <c:pt idx="5525">
                  <c:v>0.70939935089373873</c:v>
                </c:pt>
                <c:pt idx="5526">
                  <c:v>0.75563535204295273</c:v>
                </c:pt>
                <c:pt idx="5527">
                  <c:v>0.80135669721365055</c:v>
                </c:pt>
                <c:pt idx="5528">
                  <c:v>0.84653244384695459</c:v>
                </c:pt>
                <c:pt idx="5529">
                  <c:v>0.89113194483206715</c:v>
                </c:pt>
                <c:pt idx="5530">
                  <c:v>0.93512307764527169</c:v>
                </c:pt>
                <c:pt idx="5531">
                  <c:v>0.97847722120124003</c:v>
                </c:pt>
                <c:pt idx="5532">
                  <c:v>1.0211649142575367</c:v>
                </c:pt>
                <c:pt idx="5533">
                  <c:v>1.063156110271362</c:v>
                </c:pt>
                <c:pt idx="5534">
                  <c:v>1.1044212393150283</c:v>
                </c:pt>
                <c:pt idx="5535">
                  <c:v>1.1449329290591403</c:v>
                </c:pt>
                <c:pt idx="5536">
                  <c:v>1.1846644615970208</c:v>
                </c:pt>
                <c:pt idx="5537">
                  <c:v>1.2235891461432182</c:v>
                </c:pt>
                <c:pt idx="5538">
                  <c:v>1.2616802345025626</c:v>
                </c:pt>
                <c:pt idx="5539">
                  <c:v>1.2989108646962551</c:v>
                </c:pt>
                <c:pt idx="5540">
                  <c:v>1.3352545763521952</c:v>
                </c:pt>
                <c:pt idx="5541">
                  <c:v>1.3706870105168267</c:v>
                </c:pt>
                <c:pt idx="5542">
                  <c:v>1.4051843541478979</c:v>
                </c:pt>
                <c:pt idx="5543">
                  <c:v>1.4387227090728563</c:v>
                </c:pt>
                <c:pt idx="5544">
                  <c:v>1.4712785546670808</c:v>
                </c:pt>
                <c:pt idx="5545">
                  <c:v>1.5028304020667449</c:v>
                </c:pt>
                <c:pt idx="5546">
                  <c:v>1.5333572015357024</c:v>
                </c:pt>
                <c:pt idx="5547">
                  <c:v>1.5628376836479729</c:v>
                </c:pt>
                <c:pt idx="5548">
                  <c:v>1.5912513468988181</c:v>
                </c:pt>
                <c:pt idx="5549">
                  <c:v>1.6185807169032878</c:v>
                </c:pt>
                <c:pt idx="5550">
                  <c:v>1.644805316735902</c:v>
                </c:pt>
                <c:pt idx="5551">
                  <c:v>1.6699062858998444</c:v>
                </c:pt>
                <c:pt idx="5552">
                  <c:v>1.6938682409898307</c:v>
                </c:pt>
                <c:pt idx="5553">
                  <c:v>1.7166732560607141</c:v>
                </c:pt>
                <c:pt idx="5554">
                  <c:v>1.7383060845398814</c:v>
                </c:pt>
                <c:pt idx="5555">
                  <c:v>1.7587526633556614</c:v>
                </c:pt>
                <c:pt idx="5556">
                  <c:v>1.7780000464957519</c:v>
                </c:pt>
                <c:pt idx="5557">
                  <c:v>1.7960335432776457</c:v>
                </c:pt>
                <c:pt idx="5558">
                  <c:v>1.8128403479911628</c:v>
                </c:pt>
                <c:pt idx="5559">
                  <c:v>1.8284108083441504</c:v>
                </c:pt>
                <c:pt idx="5560">
                  <c:v>1.8427323523127841</c:v>
                </c:pt>
                <c:pt idx="5561">
                  <c:v>1.855795221962244</c:v>
                </c:pt>
                <c:pt idx="5562">
                  <c:v>1.8675915817298074</c:v>
                </c:pt>
                <c:pt idx="5563">
                  <c:v>1.8781121112321275</c:v>
                </c:pt>
                <c:pt idx="5564">
                  <c:v>1.887350211063576</c:v>
                </c:pt>
                <c:pt idx="5565">
                  <c:v>1.895299900094876</c:v>
                </c:pt>
                <c:pt idx="5566">
                  <c:v>1.9019562356310158</c:v>
                </c:pt>
                <c:pt idx="5567">
                  <c:v>1.9073141279199124</c:v>
                </c:pt>
                <c:pt idx="5568">
                  <c:v>1.9113698529498138</c:v>
                </c:pt>
                <c:pt idx="5569">
                  <c:v>1.9141210631094183</c:v>
                </c:pt>
                <c:pt idx="5570">
                  <c:v>1.9155650627676051</c:v>
                </c:pt>
                <c:pt idx="5571">
                  <c:v>1.9157003095033827</c:v>
                </c:pt>
                <c:pt idx="5572">
                  <c:v>1.9145269664420845</c:v>
                </c:pt>
                <c:pt idx="5573">
                  <c:v>1.9120468852560693</c:v>
                </c:pt>
                <c:pt idx="5574">
                  <c:v>1.9082624555758281</c:v>
                </c:pt>
                <c:pt idx="5575">
                  <c:v>1.9031741867338883</c:v>
                </c:pt>
                <c:pt idx="5576">
                  <c:v>1.8967865891978797</c:v>
                </c:pt>
                <c:pt idx="5577">
                  <c:v>1.8891045099742498</c:v>
                </c:pt>
                <c:pt idx="5578">
                  <c:v>1.8801329313041131</c:v>
                </c:pt>
                <c:pt idx="5579">
                  <c:v>1.869876814002976</c:v>
                </c:pt>
                <c:pt idx="5580">
                  <c:v>1.8583449118587363</c:v>
                </c:pt>
                <c:pt idx="5581">
                  <c:v>1.8455443366778979</c:v>
                </c:pt>
                <c:pt idx="5582">
                  <c:v>1.8314835607444264</c:v>
                </c:pt>
                <c:pt idx="5583">
                  <c:v>1.8161713025829735</c:v>
                </c:pt>
                <c:pt idx="5584">
                  <c:v>1.7996197757969816</c:v>
                </c:pt>
                <c:pt idx="5585">
                  <c:v>1.7818392214579482</c:v>
                </c:pt>
                <c:pt idx="5586">
                  <c:v>1.7628414371463978</c:v>
                </c:pt>
                <c:pt idx="5587">
                  <c:v>1.7426398182303453</c:v>
                </c:pt>
                <c:pt idx="5588">
                  <c:v>1.7212493386363363</c:v>
                </c:pt>
                <c:pt idx="5589">
                  <c:v>1.698682553263986</c:v>
                </c:pt>
                <c:pt idx="5590">
                  <c:v>1.6749553935705239</c:v>
                </c:pt>
                <c:pt idx="5591">
                  <c:v>1.6500851473507634</c:v>
                </c:pt>
                <c:pt idx="5592">
                  <c:v>1.624089217954978</c:v>
                </c:pt>
                <c:pt idx="5593">
                  <c:v>1.5969849496709005</c:v>
                </c:pt>
                <c:pt idx="5594">
                  <c:v>1.5687900334985194</c:v>
                </c:pt>
                <c:pt idx="5595">
                  <c:v>1.5395241092219873</c:v>
                </c:pt>
                <c:pt idx="5596">
                  <c:v>1.5092071265001641</c:v>
                </c:pt>
                <c:pt idx="5597">
                  <c:v>1.4778591893566533</c:v>
                </c:pt>
                <c:pt idx="5598">
                  <c:v>1.4455021244967694</c:v>
                </c:pt>
                <c:pt idx="5599">
                  <c:v>1.412158363019949</c:v>
                </c:pt>
                <c:pt idx="5600">
                  <c:v>1.3778513873200118</c:v>
                </c:pt>
                <c:pt idx="5601">
                  <c:v>1.342603404486217</c:v>
                </c:pt>
                <c:pt idx="5602">
                  <c:v>1.3064395769581016</c:v>
                </c:pt>
                <c:pt idx="5603">
                  <c:v>1.2693848365008222</c:v>
                </c:pt>
                <c:pt idx="5604">
                  <c:v>1.2314625162023489</c:v>
                </c:pt>
                <c:pt idx="5605">
                  <c:v>1.1927003037764725</c:v>
                </c:pt>
                <c:pt idx="5606">
                  <c:v>1.1531243741788624</c:v>
                </c:pt>
                <c:pt idx="5607">
                  <c:v>1.1127601406540981</c:v>
                </c:pt>
                <c:pt idx="5608">
                  <c:v>1.0716360634697097</c:v>
                </c:pt>
                <c:pt idx="5609">
                  <c:v>1.029781007046412</c:v>
                </c:pt>
                <c:pt idx="5610">
                  <c:v>0.98722409124862109</c:v>
                </c:pt>
                <c:pt idx="5611">
                  <c:v>0.94399286494698009</c:v>
                </c:pt>
                <c:pt idx="5612">
                  <c:v>0.90011868512872406</c:v>
                </c:pt>
                <c:pt idx="5613">
                  <c:v>0.85563081676208153</c:v>
                </c:pt>
                <c:pt idx="5614">
                  <c:v>0.81055771817564903</c:v>
                </c:pt>
                <c:pt idx="5615">
                  <c:v>0.76493201992632198</c:v>
                </c:pt>
                <c:pt idx="5616">
                  <c:v>0.71878463415577309</c:v>
                </c:pt>
                <c:pt idx="5617">
                  <c:v>0.67214664349621889</c:v>
                </c:pt>
                <c:pt idx="5618">
                  <c:v>0.62505038205133534</c:v>
                </c:pt>
                <c:pt idx="5619">
                  <c:v>0.57752888711863648</c:v>
                </c:pt>
                <c:pt idx="5620">
                  <c:v>0.52961414558780695</c:v>
                </c:pt>
                <c:pt idx="5621">
                  <c:v>0.48133857864749707</c:v>
                </c:pt>
                <c:pt idx="5622">
                  <c:v>0.43273558931827955</c:v>
                </c:pt>
                <c:pt idx="5623">
                  <c:v>0.38383900804541321</c:v>
                </c:pt>
                <c:pt idx="5624">
                  <c:v>0.33468134300198671</c:v>
                </c:pt>
                <c:pt idx="5625">
                  <c:v>0.2852952777309708</c:v>
                </c:pt>
                <c:pt idx="5626">
                  <c:v>0.23571423932962696</c:v>
                </c:pt>
                <c:pt idx="5627">
                  <c:v>0.18597241383247487</c:v>
                </c:pt>
                <c:pt idx="5628">
                  <c:v>0.13610472709336757</c:v>
                </c:pt>
                <c:pt idx="5629">
                  <c:v>8.6146251209247529E-2</c:v>
                </c:pt>
                <c:pt idx="5630">
                  <c:v>3.6130427286672526E-2</c:v>
                </c:pt>
                <c:pt idx="5631">
                  <c:v>-1.390945257957951E-2</c:v>
                </c:pt>
                <c:pt idx="5632">
                  <c:v>-6.39391382437699E-2</c:v>
                </c:pt>
                <c:pt idx="5633">
                  <c:v>-0.11392289466625739</c:v>
                </c:pt>
                <c:pt idx="5634">
                  <c:v>-0.16382811953182003</c:v>
                </c:pt>
                <c:pt idx="5635">
                  <c:v>-0.21362057768626153</c:v>
                </c:pt>
                <c:pt idx="5636">
                  <c:v>-0.2632659450310742</c:v>
                </c:pt>
                <c:pt idx="5637">
                  <c:v>-0.31273026600251091</c:v>
                </c:pt>
                <c:pt idx="5638">
                  <c:v>-0.36197962151565033</c:v>
                </c:pt>
                <c:pt idx="5639">
                  <c:v>-0.41098054684713886</c:v>
                </c:pt>
                <c:pt idx="5640">
                  <c:v>-0.4596995847952674</c:v>
                </c:pt>
                <c:pt idx="5641">
                  <c:v>-0.50810323224608112</c:v>
                </c:pt>
                <c:pt idx="5642">
                  <c:v>-0.55615839798570399</c:v>
                </c:pt>
                <c:pt idx="5643">
                  <c:v>-0.60383245072482772</c:v>
                </c:pt>
                <c:pt idx="5644">
                  <c:v>-0.65109280458316987</c:v>
                </c:pt>
                <c:pt idx="5645">
                  <c:v>-0.69790696528123108</c:v>
                </c:pt>
                <c:pt idx="5646">
                  <c:v>-0.74424304228417226</c:v>
                </c:pt>
                <c:pt idx="5647">
                  <c:v>-0.79006940000550219</c:v>
                </c:pt>
                <c:pt idx="5648">
                  <c:v>-0.83535504133447225</c:v>
                </c:pt>
                <c:pt idx="5649">
                  <c:v>-0.88006926251082795</c:v>
                </c:pt>
                <c:pt idx="5650">
                  <c:v>-0.9241798822923567</c:v>
                </c:pt>
                <c:pt idx="5651">
                  <c:v>-0.96765821883560399</c:v>
                </c:pt>
                <c:pt idx="5652">
                  <c:v>-1.010474748130731</c:v>
                </c:pt>
                <c:pt idx="5653">
                  <c:v>-1.0525993588893501</c:v>
                </c:pt>
                <c:pt idx="5654">
                  <c:v>-1.0940024144920322</c:v>
                </c:pt>
                <c:pt idx="5655">
                  <c:v>-1.1346564740042904</c:v>
                </c:pt>
                <c:pt idx="5656">
                  <c:v>-1.1745347490346116</c:v>
                </c:pt>
                <c:pt idx="5657">
                  <c:v>-1.2136104764673692</c:v>
                </c:pt>
                <c:pt idx="5658">
                  <c:v>-1.2518568339670513</c:v>
                </c:pt>
                <c:pt idx="5659">
                  <c:v>-1.2892468836402504</c:v>
                </c:pt>
                <c:pt idx="5660">
                  <c:v>-1.3257540874627436</c:v>
                </c:pt>
                <c:pt idx="5661">
                  <c:v>-1.3613540071285879</c:v>
                </c:pt>
                <c:pt idx="5662">
                  <c:v>-1.3960227485811114</c:v>
                </c:pt>
                <c:pt idx="5663">
                  <c:v>-1.4297363310099627</c:v>
                </c:pt>
                <c:pt idx="5664">
                  <c:v>-1.4624711495688565</c:v>
                </c:pt>
                <c:pt idx="5665">
                  <c:v>-1.4942056296284894</c:v>
                </c:pt>
                <c:pt idx="5666">
                  <c:v>-1.5249186341841441</c:v>
                </c:pt>
                <c:pt idx="5667">
                  <c:v>-1.5545888050794785</c:v>
                </c:pt>
                <c:pt idx="5668">
                  <c:v>-1.5831955506595303</c:v>
                </c:pt>
                <c:pt idx="5669">
                  <c:v>-1.6107213050117415</c:v>
                </c:pt>
                <c:pt idx="5670">
                  <c:v>-1.6371454983486928</c:v>
                </c:pt>
                <c:pt idx="5671">
                  <c:v>-1.6624491760207958</c:v>
                </c:pt>
                <c:pt idx="5672">
                  <c:v>-1.686616859223276</c:v>
                </c:pt>
                <c:pt idx="5673">
                  <c:v>-1.7096305254093727</c:v>
                </c:pt>
                <c:pt idx="5674">
                  <c:v>-1.7314748302476566</c:v>
                </c:pt>
                <c:pt idx="5675">
                  <c:v>-1.7521356117960138</c:v>
                </c:pt>
                <c:pt idx="5676">
                  <c:v>-1.7715998241059392</c:v>
                </c:pt>
                <c:pt idx="5677">
                  <c:v>-1.7898526755392252</c:v>
                </c:pt>
                <c:pt idx="5678">
                  <c:v>-1.8068812584572727</c:v>
                </c:pt>
                <c:pt idx="5679">
                  <c:v>-1.8226758177137732</c:v>
                </c:pt>
                <c:pt idx="5680">
                  <c:v>-1.8372236775524373</c:v>
                </c:pt>
                <c:pt idx="5681">
                  <c:v>-1.850514975475378</c:v>
                </c:pt>
                <c:pt idx="5682">
                  <c:v>-1.8625417705741942</c:v>
                </c:pt>
                <c:pt idx="5683">
                  <c:v>-1.8732946363855814</c:v>
                </c:pt>
                <c:pt idx="5684">
                  <c:v>-1.8827668667381658</c:v>
                </c:pt>
                <c:pt idx="5685">
                  <c:v>-1.8909523730999591</c:v>
                </c:pt>
                <c:pt idx="5686">
                  <c:v>-1.8978461047852087</c:v>
                </c:pt>
                <c:pt idx="5687">
                  <c:v>-1.9034428635122422</c:v>
                </c:pt>
                <c:pt idx="5688">
                  <c:v>-1.907738816250236</c:v>
                </c:pt>
                <c:pt idx="5689">
                  <c:v>-1.9107315059287568</c:v>
                </c:pt>
                <c:pt idx="5690">
                  <c:v>-1.9124181270671432</c:v>
                </c:pt>
                <c:pt idx="5691">
                  <c:v>-1.9127970270540993</c:v>
                </c:pt>
                <c:pt idx="5692">
                  <c:v>-1.911868258533697</c:v>
                </c:pt>
                <c:pt idx="5693">
                  <c:v>-1.9096335624558742</c:v>
                </c:pt>
                <c:pt idx="5694">
                  <c:v>-1.9060952175374224</c:v>
                </c:pt>
                <c:pt idx="5695">
                  <c:v>-1.9012536220557259</c:v>
                </c:pt>
                <c:pt idx="5696">
                  <c:v>-1.8951131753316881</c:v>
                </c:pt>
                <c:pt idx="5697">
                  <c:v>-1.8876786131832732</c:v>
                </c:pt>
                <c:pt idx="5698">
                  <c:v>-1.8789548066710795</c:v>
                </c:pt>
                <c:pt idx="5699">
                  <c:v>-1.8689466054877699</c:v>
                </c:pt>
                <c:pt idx="5700">
                  <c:v>-1.8576626524056195</c:v>
                </c:pt>
                <c:pt idx="5701">
                  <c:v>-1.8451099483721976</c:v>
                </c:pt>
                <c:pt idx="5702">
                  <c:v>-1.831296855018498</c:v>
                </c:pt>
                <c:pt idx="5703">
                  <c:v>-1.8162319804713221</c:v>
                </c:pt>
                <c:pt idx="5704">
                  <c:v>-1.7999274282403086</c:v>
                </c:pt>
                <c:pt idx="5705">
                  <c:v>-1.7823933296559542</c:v>
                </c:pt>
                <c:pt idx="5706">
                  <c:v>-1.763641372959047</c:v>
                </c:pt>
                <c:pt idx="5707">
                  <c:v>-1.7436848446273931</c:v>
                </c:pt>
                <c:pt idx="5708">
                  <c:v>-1.7225386101948283</c:v>
                </c:pt>
                <c:pt idx="5709">
                  <c:v>-1.7002151167134443</c:v>
                </c:pt>
                <c:pt idx="5710">
                  <c:v>-1.6767301883854404</c:v>
                </c:pt>
                <c:pt idx="5711">
                  <c:v>-1.6521010063901618</c:v>
                </c:pt>
                <c:pt idx="5712">
                  <c:v>-1.6263448681486097</c:v>
                </c:pt>
                <c:pt idx="5713">
                  <c:v>-1.5994790127517433</c:v>
                </c:pt>
                <c:pt idx="5714">
                  <c:v>-1.5715210267810842</c:v>
                </c:pt>
                <c:pt idx="5715">
                  <c:v>-1.5424904464262132</c:v>
                </c:pt>
                <c:pt idx="5716">
                  <c:v>-1.5124071186202088</c:v>
                </c:pt>
                <c:pt idx="5717">
                  <c:v>-1.4812910455743529</c:v>
                </c:pt>
                <c:pt idx="5718">
                  <c:v>-1.4491639531391121</c:v>
                </c:pt>
                <c:pt idx="5719">
                  <c:v>-1.4160481725601861</c:v>
                </c:pt>
                <c:pt idx="5720">
                  <c:v>-1.3819670874218219</c:v>
                </c:pt>
                <c:pt idx="5721">
                  <c:v>-1.3469428070904663</c:v>
                </c:pt>
                <c:pt idx="5722">
                  <c:v>-1.3110003974115174</c:v>
                </c:pt>
                <c:pt idx="5723">
                  <c:v>-1.27416469472615</c:v>
                </c:pt>
                <c:pt idx="5724">
                  <c:v>-1.2364589379093662</c:v>
                </c:pt>
                <c:pt idx="5725">
                  <c:v>-1.1979107217131431</c:v>
                </c:pt>
                <c:pt idx="5726">
                  <c:v>-1.1585461294222059</c:v>
                </c:pt>
                <c:pt idx="5727">
                  <c:v>-1.1183904839399872</c:v>
                </c:pt>
                <c:pt idx="5728">
                  <c:v>-1.0774721565609924</c:v>
                </c:pt>
                <c:pt idx="5729">
                  <c:v>-1.0358199241386581</c:v>
                </c:pt>
                <c:pt idx="5730">
                  <c:v>-0.99346282041288037</c:v>
                </c:pt>
                <c:pt idx="5731">
                  <c:v>-0.95042830960880698</c:v>
                </c:pt>
                <c:pt idx="5732">
                  <c:v>-0.90674766558265318</c:v>
                </c:pt>
                <c:pt idx="5733">
                  <c:v>-0.86245007172104249</c:v>
                </c:pt>
                <c:pt idx="5734">
                  <c:v>-0.8175639063543465</c:v>
                </c:pt>
                <c:pt idx="5735">
                  <c:v>-0.77212172165798421</c:v>
                </c:pt>
                <c:pt idx="5736">
                  <c:v>-0.72615435304137321</c:v>
                </c:pt>
                <c:pt idx="5737">
                  <c:v>-0.6796928080855853</c:v>
                </c:pt>
                <c:pt idx="5738">
                  <c:v>-0.63276934755494452</c:v>
                </c:pt>
                <c:pt idx="5739">
                  <c:v>-0.58541693714980259</c:v>
                </c:pt>
                <c:pt idx="5740">
                  <c:v>-0.53766749393408864</c:v>
                </c:pt>
                <c:pt idx="5741">
                  <c:v>-0.48955337107047187</c:v>
                </c:pt>
                <c:pt idx="5742">
                  <c:v>-0.44110790538107392</c:v>
                </c:pt>
                <c:pt idx="5743">
                  <c:v>-0.3923648629669208</c:v>
                </c:pt>
                <c:pt idx="5744">
                  <c:v>-0.34335668953708132</c:v>
                </c:pt>
                <c:pt idx="5745">
                  <c:v>-0.2941160080755299</c:v>
                </c:pt>
                <c:pt idx="5746">
                  <c:v>-0.24467618704987182</c:v>
                </c:pt>
                <c:pt idx="5747">
                  <c:v>-0.19507135581750792</c:v>
                </c:pt>
                <c:pt idx="5748">
                  <c:v>-0.14533638552987088</c:v>
                </c:pt>
                <c:pt idx="5749">
                  <c:v>-9.5506295577790279E-2</c:v>
                </c:pt>
                <c:pt idx="5750">
                  <c:v>-4.5614476378321826E-2</c:v>
                </c:pt>
                <c:pt idx="5751">
                  <c:v>4.3058286270345868E-3</c:v>
                </c:pt>
                <c:pt idx="5752">
                  <c:v>5.4220415890922705E-2</c:v>
                </c:pt>
                <c:pt idx="5753">
                  <c:v>0.10409359489974922</c:v>
                </c:pt>
                <c:pt idx="5754">
                  <c:v>0.15389280577504649</c:v>
                </c:pt>
                <c:pt idx="5755">
                  <c:v>0.20358385369456558</c:v>
                </c:pt>
                <c:pt idx="5756">
                  <c:v>0.25313245277200364</c:v>
                </c:pt>
                <c:pt idx="5757">
                  <c:v>0.30250468352234366</c:v>
                </c:pt>
                <c:pt idx="5758">
                  <c:v>0.3516666607930819</c:v>
                </c:pt>
                <c:pt idx="5759">
                  <c:v>0.40058495163511904</c:v>
                </c:pt>
                <c:pt idx="5760">
                  <c:v>0.44922612845199345</c:v>
                </c:pt>
                <c:pt idx="5761">
                  <c:v>0.49755671555602843</c:v>
                </c:pt>
                <c:pt idx="5762">
                  <c:v>0.54554364697187319</c:v>
                </c:pt>
                <c:pt idx="5763">
                  <c:v>0.59315431445298616</c:v>
                </c:pt>
                <c:pt idx="5764">
                  <c:v>0.64035615295929083</c:v>
                </c:pt>
                <c:pt idx="5765">
                  <c:v>0.68711668684288185</c:v>
                </c:pt>
                <c:pt idx="5766">
                  <c:v>0.73340404198713982</c:v>
                </c:pt>
                <c:pt idx="5767">
                  <c:v>0.77918659700639603</c:v>
                </c:pt>
                <c:pt idx="5768">
                  <c:v>0.82443336677047296</c:v>
                </c:pt>
                <c:pt idx="5769">
                  <c:v>0.86911365727743872</c:v>
                </c:pt>
                <c:pt idx="5770">
                  <c:v>0.91319529482024098</c:v>
                </c:pt>
                <c:pt idx="5771">
                  <c:v>0.95664960286752043</c:v>
                </c:pt>
                <c:pt idx="5772">
                  <c:v>0.99944706049953169</c:v>
                </c:pt>
                <c:pt idx="5773">
                  <c:v>1.041557557298</c:v>
                </c:pt>
                <c:pt idx="5774">
                  <c:v>1.082951455296667</c:v>
                </c:pt>
                <c:pt idx="5775">
                  <c:v>1.1236013100012956</c:v>
                </c:pt>
                <c:pt idx="5776">
                  <c:v>1.1634803272527594</c:v>
                </c:pt>
                <c:pt idx="5777">
                  <c:v>1.2025617359658622</c:v>
                </c:pt>
                <c:pt idx="5778">
                  <c:v>1.2408187036405738</c:v>
                </c:pt>
                <c:pt idx="5779">
                  <c:v>1.2782242800319839</c:v>
                </c:pt>
                <c:pt idx="5780">
                  <c:v>1.3147519125861808</c:v>
                </c:pt>
                <c:pt idx="5781">
                  <c:v>1.3503771462993446</c:v>
                </c:pt>
                <c:pt idx="5782">
                  <c:v>1.3850760682593644</c:v>
                </c:pt>
                <c:pt idx="5783">
                  <c:v>1.4188246766548438</c:v>
                </c:pt>
                <c:pt idx="5784">
                  <c:v>1.4515993435053844</c:v>
                </c:pt>
                <c:pt idx="5785">
                  <c:v>1.4833784689282212</c:v>
                </c:pt>
                <c:pt idx="5786">
                  <c:v>1.5141408885603473</c:v>
                </c:pt>
                <c:pt idx="5787">
                  <c:v>1.5438652147978089</c:v>
                </c:pt>
                <c:pt idx="5788">
                  <c:v>1.5725308244650735</c:v>
                </c:pt>
                <c:pt idx="5789">
                  <c:v>1.6001201180733586</c:v>
                </c:pt>
                <c:pt idx="5790">
                  <c:v>1.6266124902214905</c:v>
                </c:pt>
                <c:pt idx="5791">
                  <c:v>1.6519889486277579</c:v>
                </c:pt>
                <c:pt idx="5792">
                  <c:v>1.6762339748567252</c:v>
                </c:pt>
                <c:pt idx="5793">
                  <c:v>1.6993295047532941</c:v>
                </c:pt>
                <c:pt idx="5794">
                  <c:v>1.7212601504216645</c:v>
                </c:pt>
                <c:pt idx="5795">
                  <c:v>1.7420117044217813</c:v>
                </c:pt>
                <c:pt idx="5796">
                  <c:v>1.7615710733969481</c:v>
                </c:pt>
                <c:pt idx="5797">
                  <c:v>1.7799234164146689</c:v>
                </c:pt>
                <c:pt idx="5798">
                  <c:v>1.7970557746809122</c:v>
                </c:pt>
                <c:pt idx="5799">
                  <c:v>1.8129583400584859</c:v>
                </c:pt>
                <c:pt idx="5800">
                  <c:v>1.8276183819913077</c:v>
                </c:pt>
                <c:pt idx="5801">
                  <c:v>1.8410259814000827</c:v>
                </c:pt>
                <c:pt idx="5802">
                  <c:v>1.8531731390413972</c:v>
                </c:pt>
                <c:pt idx="5803">
                  <c:v>1.8640503683921203</c:v>
                </c:pt>
                <c:pt idx="5804">
                  <c:v>1.873650901525747</c:v>
                </c:pt>
                <c:pt idx="5805">
                  <c:v>1.8819685864900497</c:v>
                </c:pt>
                <c:pt idx="5806">
                  <c:v>1.8889983075448666</c:v>
                </c:pt>
                <c:pt idx="5807">
                  <c:v>1.8947347997515211</c:v>
                </c:pt>
                <c:pt idx="5808">
                  <c:v>1.8991741618518623</c:v>
                </c:pt>
                <c:pt idx="5809">
                  <c:v>1.9023138670107271</c:v>
                </c:pt>
                <c:pt idx="5810">
                  <c:v>1.9041510384788549</c:v>
                </c:pt>
                <c:pt idx="5811">
                  <c:v>1.9046839509066797</c:v>
                </c:pt>
                <c:pt idx="5812">
                  <c:v>1.9039125827650825</c:v>
                </c:pt>
                <c:pt idx="5813">
                  <c:v>1.9018385994312603</c:v>
                </c:pt>
                <c:pt idx="5814">
                  <c:v>1.8984642026856777</c:v>
                </c:pt>
                <c:pt idx="5815">
                  <c:v>1.8937897125422312</c:v>
                </c:pt>
                <c:pt idx="5816">
                  <c:v>1.8878194487682629</c:v>
                </c:pt>
                <c:pt idx="5817">
                  <c:v>1.8805580663756118</c:v>
                </c:pt>
                <c:pt idx="5818">
                  <c:v>1.872010354404235</c:v>
                </c:pt>
                <c:pt idx="5819">
                  <c:v>1.8621810793501878</c:v>
                </c:pt>
                <c:pt idx="5820">
                  <c:v>1.8510787996521545</c:v>
                </c:pt>
                <c:pt idx="5821">
                  <c:v>1.8387104308265485</c:v>
                </c:pt>
                <c:pt idx="5822">
                  <c:v>1.8250842480155758</c:v>
                </c:pt>
                <c:pt idx="5823">
                  <c:v>1.8102087718398578</c:v>
                </c:pt>
                <c:pt idx="5824">
                  <c:v>1.794096017326144</c:v>
                </c:pt>
                <c:pt idx="5825">
                  <c:v>1.7767560263863857</c:v>
                </c:pt>
                <c:pt idx="5826">
                  <c:v>1.758200396948576</c:v>
                </c:pt>
                <c:pt idx="5827">
                  <c:v>1.7384423243252498</c:v>
                </c:pt>
                <c:pt idx="5828">
                  <c:v>1.7174965820744861</c:v>
                </c:pt>
                <c:pt idx="5829">
                  <c:v>1.6953755245045437</c:v>
                </c:pt>
                <c:pt idx="5830">
                  <c:v>1.6720948823483455</c:v>
                </c:pt>
                <c:pt idx="5831">
                  <c:v>1.6476717426333427</c:v>
                </c:pt>
                <c:pt idx="5832">
                  <c:v>1.6221233079892503</c:v>
                </c:pt>
                <c:pt idx="5833">
                  <c:v>1.5954667221196286</c:v>
                </c:pt>
                <c:pt idx="5834">
                  <c:v>1.5677194756660857</c:v>
                </c:pt>
                <c:pt idx="5835">
                  <c:v>1.5389010083694301</c:v>
                </c:pt>
                <c:pt idx="5836">
                  <c:v>1.5090310702491065</c:v>
                </c:pt>
                <c:pt idx="5837">
                  <c:v>1.4781295661817913</c:v>
                </c:pt>
                <c:pt idx="5838">
                  <c:v>1.4462181243066783</c:v>
                </c:pt>
                <c:pt idx="5839">
                  <c:v>1.4133189778256463</c:v>
                </c:pt>
                <c:pt idx="5840">
                  <c:v>1.3794554119909588</c:v>
                </c:pt>
                <c:pt idx="5841">
                  <c:v>1.3446494375933113</c:v>
                </c:pt>
                <c:pt idx="5842">
                  <c:v>1.308926021702985</c:v>
                </c:pt>
                <c:pt idx="5843">
                  <c:v>1.2723099017311843</c:v>
                </c:pt>
                <c:pt idx="5844">
                  <c:v>1.234824217512406</c:v>
                </c:pt>
                <c:pt idx="5845">
                  <c:v>1.1964964646921949</c:v>
                </c:pt>
                <c:pt idx="5846">
                  <c:v>1.1573526274271557</c:v>
                </c:pt>
                <c:pt idx="5847">
                  <c:v>1.1174179295153477</c:v>
                </c:pt>
                <c:pt idx="5848">
                  <c:v>1.0767206432128242</c:v>
                </c:pt>
                <c:pt idx="5849">
                  <c:v>1.0352894464457381</c:v>
                </c:pt>
                <c:pt idx="5850">
                  <c:v>0.99315327418185073</c:v>
                </c:pt>
                <c:pt idx="5851">
                  <c:v>0.95033949207319868</c:v>
                </c:pt>
                <c:pt idx="5852">
                  <c:v>0.90687927564574766</c:v>
                </c:pt>
                <c:pt idx="5853">
                  <c:v>0.86280171024218211</c:v>
                </c:pt>
                <c:pt idx="5854">
                  <c:v>0.81813507647874151</c:v>
                </c:pt>
                <c:pt idx="5855">
                  <c:v>0.77291182918960766</c:v>
                </c:pt>
                <c:pt idx="5856">
                  <c:v>0.72716270685873852</c:v>
                </c:pt>
                <c:pt idx="5857">
                  <c:v>0.68091862060033659</c:v>
                </c:pt>
                <c:pt idx="5858">
                  <c:v>0.63421173521271634</c:v>
                </c:pt>
                <c:pt idx="5859">
                  <c:v>0.5870749209732784</c:v>
                </c:pt>
                <c:pt idx="5860">
                  <c:v>0.53954000010775371</c:v>
                </c:pt>
                <c:pt idx="5861">
                  <c:v>0.49163923156702383</c:v>
                </c:pt>
                <c:pt idx="5862">
                  <c:v>0.44340585862879106</c:v>
                </c:pt>
                <c:pt idx="5863">
                  <c:v>0.39487355455791534</c:v>
                </c:pt>
                <c:pt idx="5864">
                  <c:v>0.34607467297592726</c:v>
                </c:pt>
                <c:pt idx="5865">
                  <c:v>0.29704174556785945</c:v>
                </c:pt>
                <c:pt idx="5866">
                  <c:v>0.24780805033058462</c:v>
                </c:pt>
                <c:pt idx="5867">
                  <c:v>0.19840762701806938</c:v>
                </c:pt>
                <c:pt idx="5868">
                  <c:v>0.14887525808443181</c:v>
                </c:pt>
                <c:pt idx="5869">
                  <c:v>9.9245875167474587E-2</c:v>
                </c:pt>
                <c:pt idx="5870">
                  <c:v>4.9552781913215715E-2</c:v>
                </c:pt>
                <c:pt idx="5871">
                  <c:v>-1.7086398848047897E-4</c:v>
                </c:pt>
                <c:pt idx="5872">
                  <c:v>-4.9890943685882608E-2</c:v>
                </c:pt>
                <c:pt idx="5873">
                  <c:v>-9.9571850268744488E-2</c:v>
                </c:pt>
                <c:pt idx="5874">
                  <c:v>-0.14918110633397316</c:v>
                </c:pt>
                <c:pt idx="5875">
                  <c:v>-0.1986845983715754</c:v>
                </c:pt>
                <c:pt idx="5876">
                  <c:v>-0.24804812060999942</c:v>
                </c:pt>
                <c:pt idx="5877">
                  <c:v>-0.29723783244729546</c:v>
                </c:pt>
                <c:pt idx="5878">
                  <c:v>-0.34621992634915238</c:v>
                </c:pt>
                <c:pt idx="5879">
                  <c:v>-0.39496104568701595</c:v>
                </c:pt>
                <c:pt idx="5880">
                  <c:v>-0.4434278378551596</c:v>
                </c:pt>
                <c:pt idx="5881">
                  <c:v>-0.49158690079546963</c:v>
                </c:pt>
                <c:pt idx="5882">
                  <c:v>-0.53940524077009899</c:v>
                </c:pt>
                <c:pt idx="5883">
                  <c:v>-0.58685032034786055</c:v>
                </c:pt>
                <c:pt idx="5884">
                  <c:v>-0.63388964385246738</c:v>
                </c:pt>
                <c:pt idx="5885">
                  <c:v>-0.68049080351937596</c:v>
                </c:pt>
                <c:pt idx="5886">
                  <c:v>-0.72662199160694541</c:v>
                </c:pt>
                <c:pt idx="5887">
                  <c:v>-0.77225165156866948</c:v>
                </c:pt>
                <c:pt idx="5888">
                  <c:v>-0.81734886155124609</c:v>
                </c:pt>
                <c:pt idx="5889">
                  <c:v>-0.86188298924138018</c:v>
                </c:pt>
                <c:pt idx="5890">
                  <c:v>-0.90582192100728554</c:v>
                </c:pt>
                <c:pt idx="5891">
                  <c:v>-0.94913703875519795</c:v>
                </c:pt>
                <c:pt idx="5892">
                  <c:v>-0.99179887834168212</c:v>
                </c:pt>
                <c:pt idx="5893">
                  <c:v>-1.0337773844406526</c:v>
                </c:pt>
                <c:pt idx="5894">
                  <c:v>-1.0750429724719377</c:v>
                </c:pt>
                <c:pt idx="5895">
                  <c:v>-1.1155682496000856</c:v>
                </c:pt>
                <c:pt idx="5896">
                  <c:v>-1.1553264715769316</c:v>
                </c:pt>
                <c:pt idx="5897">
                  <c:v>-1.19429091546094</c:v>
                </c:pt>
                <c:pt idx="5898">
                  <c:v>-1.2324347951095513</c:v>
                </c:pt>
                <c:pt idx="5899">
                  <c:v>-1.2697312048312333</c:v>
                </c:pt>
                <c:pt idx="5900">
                  <c:v>-1.3061536348042051</c:v>
                </c:pt>
                <c:pt idx="5901">
                  <c:v>-1.341677670919255</c:v>
                </c:pt>
                <c:pt idx="5902">
                  <c:v>-1.3762794393059421</c:v>
                </c:pt>
                <c:pt idx="5903">
                  <c:v>-1.4099349753269654</c:v>
                </c:pt>
                <c:pt idx="5904">
                  <c:v>-1.442620686294773</c:v>
                </c:pt>
                <c:pt idx="5905">
                  <c:v>-1.4743150057252885</c:v>
                </c:pt>
                <c:pt idx="5906">
                  <c:v>-1.5049968007480419</c:v>
                </c:pt>
                <c:pt idx="5907">
                  <c:v>-1.5346447133343506</c:v>
                </c:pt>
                <c:pt idx="5908">
                  <c:v>-1.5632381479564239</c:v>
                </c:pt>
                <c:pt idx="5909">
                  <c:v>-1.5907595308362763</c:v>
                </c:pt>
                <c:pt idx="5910">
                  <c:v>-1.6171882803381745</c:v>
                </c:pt>
                <c:pt idx="5911">
                  <c:v>-1.6425054259927807</c:v>
                </c:pt>
                <c:pt idx="5912">
                  <c:v>-1.6666954692172684</c:v>
                </c:pt>
                <c:pt idx="5913">
                  <c:v>-1.689740363743538</c:v>
                </c:pt>
                <c:pt idx="5914">
                  <c:v>-1.7116247375922558</c:v>
                </c:pt>
                <c:pt idx="5915">
                  <c:v>-1.7323343972651448</c:v>
                </c:pt>
                <c:pt idx="5916">
                  <c:v>-1.7518562613695023</c:v>
                </c:pt>
                <c:pt idx="5917">
                  <c:v>-1.7701754989567124</c:v>
                </c:pt>
                <c:pt idx="5918">
                  <c:v>-1.7872791592350687</c:v>
                </c:pt>
                <c:pt idx="5919">
                  <c:v>-1.8031574400877195</c:v>
                </c:pt>
                <c:pt idx="5920">
                  <c:v>-1.8177976149972235</c:v>
                </c:pt>
                <c:pt idx="5921">
                  <c:v>-1.8311897669425174</c:v>
                </c:pt>
                <c:pt idx="5922">
                  <c:v>-1.8433258967601704</c:v>
                </c:pt>
                <c:pt idx="5923">
                  <c:v>-1.8541965160317597</c:v>
                </c:pt>
                <c:pt idx="5924">
                  <c:v>-1.8637948529641386</c:v>
                </c:pt>
                <c:pt idx="5925">
                  <c:v>-1.8721147497718447</c:v>
                </c:pt>
                <c:pt idx="5926">
                  <c:v>-1.8791510829205449</c:v>
                </c:pt>
                <c:pt idx="5927">
                  <c:v>-1.8848985777229612</c:v>
                </c:pt>
                <c:pt idx="5928">
                  <c:v>-1.8893533212252813</c:v>
                </c:pt>
                <c:pt idx="5929">
                  <c:v>-1.8925127729578546</c:v>
                </c:pt>
                <c:pt idx="5930">
                  <c:v>-1.8943740406071969</c:v>
                </c:pt>
                <c:pt idx="5931">
                  <c:v>-1.894935381339709</c:v>
                </c:pt>
                <c:pt idx="5932">
                  <c:v>-1.8941967542332223</c:v>
                </c:pt>
                <c:pt idx="5933">
                  <c:v>-1.8921598033744711</c:v>
                </c:pt>
                <c:pt idx="5934">
                  <c:v>-1.8888267073684728</c:v>
                </c:pt>
                <c:pt idx="5935">
                  <c:v>-1.8841977611820084</c:v>
                </c:pt>
                <c:pt idx="5936">
                  <c:v>-1.8782772576776559</c:v>
                </c:pt>
                <c:pt idx="5937">
                  <c:v>-1.8710698231197889</c:v>
                </c:pt>
                <c:pt idx="5938">
                  <c:v>-1.8625802159738523</c:v>
                </c:pt>
                <c:pt idx="5939">
                  <c:v>-1.8528131703508479</c:v>
                </c:pt>
                <c:pt idx="5940">
                  <c:v>-1.8417772105111234</c:v>
                </c:pt>
                <c:pt idx="5941">
                  <c:v>-1.8294792160175175</c:v>
                </c:pt>
                <c:pt idx="5942">
                  <c:v>-1.8159274243022427</c:v>
                </c:pt>
                <c:pt idx="5943">
                  <c:v>-1.8011303165390331</c:v>
                </c:pt>
                <c:pt idx="5944">
                  <c:v>-1.7850998665912303</c:v>
                </c:pt>
                <c:pt idx="5945">
                  <c:v>-1.7678460735118682</c:v>
                </c:pt>
                <c:pt idx="5946">
                  <c:v>-1.7493804906962711</c:v>
                </c:pt>
                <c:pt idx="5947">
                  <c:v>-1.7297162672730435</c:v>
                </c:pt>
                <c:pt idx="5948">
                  <c:v>-1.7088681289882901</c:v>
                </c:pt>
                <c:pt idx="5949">
                  <c:v>-1.686848380734133</c:v>
                </c:pt>
                <c:pt idx="5950">
                  <c:v>-1.6636727022476703</c:v>
                </c:pt>
                <c:pt idx="5951">
                  <c:v>-1.6393581280062346</c:v>
                </c:pt>
                <c:pt idx="5952">
                  <c:v>-1.6139218065608332</c:v>
                </c:pt>
                <c:pt idx="5953">
                  <c:v>-1.5873808260343745</c:v>
                </c:pt>
                <c:pt idx="5954">
                  <c:v>-1.5597526200129812</c:v>
                </c:pt>
                <c:pt idx="5955">
                  <c:v>-1.5310565697349494</c:v>
                </c:pt>
                <c:pt idx="5956">
                  <c:v>-1.501312365298505</c:v>
                </c:pt>
                <c:pt idx="5957">
                  <c:v>-1.4705398502694573</c:v>
                </c:pt>
                <c:pt idx="5958">
                  <c:v>-1.4387605901159419</c:v>
                </c:pt>
                <c:pt idx="5959">
                  <c:v>-1.4059967540387299</c:v>
                </c:pt>
                <c:pt idx="5960">
                  <c:v>-1.3722715619896291</c:v>
                </c:pt>
                <c:pt idx="5961">
                  <c:v>-1.3376069581906196</c:v>
                </c:pt>
                <c:pt idx="5962">
                  <c:v>-1.3020278419068496</c:v>
                </c:pt>
                <c:pt idx="5963">
                  <c:v>-1.2655588815400034</c:v>
                </c:pt>
                <c:pt idx="5964">
                  <c:v>-1.2282231467435707</c:v>
                </c:pt>
                <c:pt idx="5965">
                  <c:v>-1.1900480618436213</c:v>
                </c:pt>
                <c:pt idx="5966">
                  <c:v>-1.1510595385725417</c:v>
                </c:pt>
                <c:pt idx="5967">
                  <c:v>-1.1112827272334151</c:v>
                </c:pt>
                <c:pt idx="5968">
                  <c:v>-1.0707458255511646</c:v>
                </c:pt>
                <c:pt idx="5969">
                  <c:v>-1.0294774359194712</c:v>
                </c:pt>
                <c:pt idx="5970">
                  <c:v>-0.98750641680763451</c:v>
                </c:pt>
                <c:pt idx="5971">
                  <c:v>-0.94486005643890947</c:v>
                </c:pt>
                <c:pt idx="5972">
                  <c:v>-0.90156945201618</c:v>
                </c:pt>
                <c:pt idx="5973">
                  <c:v>-0.85766360970117361</c:v>
                </c:pt>
                <c:pt idx="5974">
                  <c:v>-0.81317073010796992</c:v>
                </c:pt>
                <c:pt idx="5975">
                  <c:v>-0.76812318728439322</c:v>
                </c:pt>
                <c:pt idx="5976">
                  <c:v>-0.72255163818126222</c:v>
                </c:pt>
                <c:pt idx="5977">
                  <c:v>-0.67648691167027331</c:v>
                </c:pt>
                <c:pt idx="5978">
                  <c:v>-0.62996108963590292</c:v>
                </c:pt>
                <c:pt idx="5979">
                  <c:v>-0.58300695880833853</c:v>
                </c:pt>
                <c:pt idx="5980">
                  <c:v>-0.53565625727115218</c:v>
                </c:pt>
                <c:pt idx="5981">
                  <c:v>-0.48794115927645337</c:v>
                </c:pt>
                <c:pt idx="5982">
                  <c:v>-0.43989482288552095</c:v>
                </c:pt>
                <c:pt idx="5983">
                  <c:v>-0.39155083566785387</c:v>
                </c:pt>
                <c:pt idx="5984">
                  <c:v>-0.34294146510969609</c:v>
                </c:pt>
                <c:pt idx="5985">
                  <c:v>-0.29409915636021378</c:v>
                </c:pt>
                <c:pt idx="5986">
                  <c:v>-0.24505710051894733</c:v>
                </c:pt>
                <c:pt idx="5987">
                  <c:v>-0.19584925012058119</c:v>
                </c:pt>
                <c:pt idx="5988">
                  <c:v>-0.14651030011734795</c:v>
                </c:pt>
                <c:pt idx="5989">
                  <c:v>-9.707509440221844E-2</c:v>
                </c:pt>
                <c:pt idx="5990">
                  <c:v>-4.757684867303931E-2</c:v>
                </c:pt>
                <c:pt idx="5991">
                  <c:v>1.95136749236413E-3</c:v>
                </c:pt>
                <c:pt idx="5992">
                  <c:v>5.1475523478474616E-2</c:v>
                </c:pt>
                <c:pt idx="5993">
                  <c:v>0.10096010069563582</c:v>
                </c:pt>
                <c:pt idx="5994">
                  <c:v>0.15037271010642603</c:v>
                </c:pt>
                <c:pt idx="5995">
                  <c:v>0.19967932657183807</c:v>
                </c:pt>
                <c:pt idx="5996">
                  <c:v>0.2488458326570922</c:v>
                </c:pt>
                <c:pt idx="5997">
                  <c:v>0.2978384760235811</c:v>
                </c:pt>
                <c:pt idx="5998">
                  <c:v>0.34662353728739032</c:v>
                </c:pt>
                <c:pt idx="5999">
                  <c:v>0.39516774781820074</c:v>
                </c:pt>
                <c:pt idx="6000">
                  <c:v>0.44343784281739107</c:v>
                </c:pt>
                <c:pt idx="6001">
                  <c:v>0.49140050780376432</c:v>
                </c:pt>
                <c:pt idx="6002">
                  <c:v>0.53902283634748149</c:v>
                </c:pt>
                <c:pt idx="6003">
                  <c:v>0.58627237801781207</c:v>
                </c:pt>
                <c:pt idx="6004">
                  <c:v>0.63311672379297168</c:v>
                </c:pt>
                <c:pt idx="6005">
                  <c:v>0.67952355217883009</c:v>
                </c:pt>
                <c:pt idx="6006">
                  <c:v>0.72546114128201444</c:v>
                </c:pt>
                <c:pt idx="6007">
                  <c:v>0.77089801994457563</c:v>
                </c:pt>
                <c:pt idx="6008">
                  <c:v>0.81580335120439385</c:v>
                </c:pt>
                <c:pt idx="6009">
                  <c:v>0.86014658710497749</c:v>
                </c:pt>
                <c:pt idx="6010">
                  <c:v>0.90389569780010637</c:v>
                </c:pt>
                <c:pt idx="6011">
                  <c:v>0.94702214837363785</c:v>
                </c:pt>
                <c:pt idx="6012">
                  <c:v>0.98949655721567675</c:v>
                </c:pt>
                <c:pt idx="6013">
                  <c:v>1.0312889508537277</c:v>
                </c:pt>
                <c:pt idx="6014">
                  <c:v>1.0723698258456735</c:v>
                </c:pt>
                <c:pt idx="6015">
                  <c:v>1.1127118697434342</c:v>
                </c:pt>
                <c:pt idx="6016">
                  <c:v>1.1522884179008139</c:v>
                </c:pt>
                <c:pt idx="6017">
                  <c:v>1.1910728261583947</c:v>
                </c:pt>
                <c:pt idx="6018">
                  <c:v>1.2290383863020637</c:v>
                </c:pt>
                <c:pt idx="6019">
                  <c:v>1.2661582696814329</c:v>
                </c:pt>
                <c:pt idx="6020">
                  <c:v>1.3024060425955757</c:v>
                </c:pt>
                <c:pt idx="6021">
                  <c:v>1.3377573661032265</c:v>
                </c:pt>
                <c:pt idx="6022">
                  <c:v>1.3721884405168678</c:v>
                </c:pt>
                <c:pt idx="6023">
                  <c:v>1.4056753743654771</c:v>
                </c:pt>
                <c:pt idx="6024">
                  <c:v>1.4381946470799569</c:v>
                </c:pt>
                <c:pt idx="6025">
                  <c:v>1.4697247632163395</c:v>
                </c:pt>
                <c:pt idx="6026">
                  <c:v>1.500244659835716</c:v>
                </c:pt>
                <c:pt idx="6027">
                  <c:v>1.5297330477030249</c:v>
                </c:pt>
                <c:pt idx="6028">
                  <c:v>1.5581693989170073</c:v>
                </c:pt>
                <c:pt idx="6029">
                  <c:v>1.5855362061308607</c:v>
                </c:pt>
                <c:pt idx="6030">
                  <c:v>1.6118129529166665</c:v>
                </c:pt>
                <c:pt idx="6031">
                  <c:v>1.6369807327624744</c:v>
                </c:pt>
                <c:pt idx="6032">
                  <c:v>1.6610241097656238</c:v>
                </c:pt>
                <c:pt idx="6033">
                  <c:v>1.6839250990349603</c:v>
                </c:pt>
                <c:pt idx="6034">
                  <c:v>1.705668388639459</c:v>
                </c:pt>
                <c:pt idx="6035">
                  <c:v>1.7262398437757775</c:v>
                </c:pt>
                <c:pt idx="6036">
                  <c:v>1.745626440368544</c:v>
                </c:pt>
                <c:pt idx="6037">
                  <c:v>1.7638134033854393</c:v>
                </c:pt>
                <c:pt idx="6038">
                  <c:v>1.7807878365271972</c:v>
                </c:pt>
                <c:pt idx="6039">
                  <c:v>1.7965399907233623</c:v>
                </c:pt>
                <c:pt idx="6040">
                  <c:v>1.8110571910353985</c:v>
                </c:pt>
                <c:pt idx="6041">
                  <c:v>1.8243295705328637</c:v>
                </c:pt>
                <c:pt idx="6042">
                  <c:v>1.8363491786345731</c:v>
                </c:pt>
                <c:pt idx="6043">
                  <c:v>1.8471065739765906</c:v>
                </c:pt>
                <c:pt idx="6044">
                  <c:v>1.8565950302738412</c:v>
                </c:pt>
                <c:pt idx="6045">
                  <c:v>1.8648084336845465</c:v>
                </c:pt>
                <c:pt idx="6046">
                  <c:v>1.8717417030364856</c:v>
                </c:pt>
                <c:pt idx="6047">
                  <c:v>1.8773896044063738</c:v>
                </c:pt>
                <c:pt idx="6048">
                  <c:v>1.8817482639905667</c:v>
                </c:pt>
                <c:pt idx="6049">
                  <c:v>1.8848151788407417</c:v>
                </c:pt>
                <c:pt idx="6050">
                  <c:v>1.8865874925216575</c:v>
                </c:pt>
                <c:pt idx="6051">
                  <c:v>1.887063496421344</c:v>
                </c:pt>
                <c:pt idx="6052">
                  <c:v>1.8862431821699499</c:v>
                </c:pt>
                <c:pt idx="6053">
                  <c:v>1.8841282247252156</c:v>
                </c:pt>
                <c:pt idx="6054">
                  <c:v>1.8807208318706832</c:v>
                </c:pt>
                <c:pt idx="6055">
                  <c:v>1.8760213260487091</c:v>
                </c:pt>
                <c:pt idx="6056">
                  <c:v>1.8700340258848929</c:v>
                </c:pt>
                <c:pt idx="6057">
                  <c:v>1.8627635816851658</c:v>
                </c:pt>
                <c:pt idx="6058">
                  <c:v>1.8542147742270181</c:v>
                </c:pt>
                <c:pt idx="6059">
                  <c:v>1.8443923581966486</c:v>
                </c:pt>
                <c:pt idx="6060">
                  <c:v>1.8333048766862694</c:v>
                </c:pt>
                <c:pt idx="6061">
                  <c:v>1.8209592263415049</c:v>
                </c:pt>
                <c:pt idx="6062">
                  <c:v>1.8073636599233589</c:v>
                </c:pt>
                <c:pt idx="6063">
                  <c:v>1.792526672176205</c:v>
                </c:pt>
                <c:pt idx="6064">
                  <c:v>1.7764602487725139</c:v>
                </c:pt>
                <c:pt idx="6065">
                  <c:v>1.7591743988104152</c:v>
                </c:pt>
                <c:pt idx="6066">
                  <c:v>1.7406806839645015</c:v>
                </c:pt>
                <c:pt idx="6067">
                  <c:v>1.7209922598758536</c:v>
                </c:pt>
                <c:pt idx="6068">
                  <c:v>1.7001238570360879</c:v>
                </c:pt>
                <c:pt idx="6069">
                  <c:v>1.6780877833164234</c:v>
                </c:pt>
                <c:pt idx="6070">
                  <c:v>1.6548997196681514</c:v>
                </c:pt>
                <c:pt idx="6071">
                  <c:v>1.6305767000199505</c:v>
                </c:pt>
                <c:pt idx="6072">
                  <c:v>1.6051358706143772</c:v>
                </c:pt>
                <c:pt idx="6073">
                  <c:v>1.5785943155098001</c:v>
                </c:pt>
                <c:pt idx="6074">
                  <c:v>1.5509694624762764</c:v>
                </c:pt>
                <c:pt idx="6075">
                  <c:v>1.5222806851897588</c:v>
                </c:pt>
                <c:pt idx="6076">
                  <c:v>1.4925476644460118</c:v>
                </c:pt>
                <c:pt idx="6077">
                  <c:v>1.4617902327749921</c:v>
                </c:pt>
                <c:pt idx="6078">
                  <c:v>1.4300299428833256</c:v>
                </c:pt>
                <c:pt idx="6079">
                  <c:v>1.3972889494929015</c:v>
                </c:pt>
                <c:pt idx="6080">
                  <c:v>1.3635904563684105</c:v>
                </c:pt>
                <c:pt idx="6081">
                  <c:v>1.3289563898463865</c:v>
                </c:pt>
                <c:pt idx="6082">
                  <c:v>1.2934116296187401</c:v>
                </c:pt>
                <c:pt idx="6083">
                  <c:v>1.2569808228375932</c:v>
                </c:pt>
                <c:pt idx="6084">
                  <c:v>1.2196870162425368</c:v>
                </c:pt>
                <c:pt idx="6085">
                  <c:v>1.1815576095942524</c:v>
                </c:pt>
                <c:pt idx="6086">
                  <c:v>1.1426184884217627</c:v>
                </c:pt>
                <c:pt idx="6087">
                  <c:v>1.1028947752010931</c:v>
                </c:pt>
                <c:pt idx="6088">
                  <c:v>1.062414638221302</c:v>
                </c:pt>
                <c:pt idx="6089">
                  <c:v>1.0212066488470608</c:v>
                </c:pt>
                <c:pt idx="6090">
                  <c:v>0.9792996329418423</c:v>
                </c:pt>
                <c:pt idx="6091">
                  <c:v>0.93672084456326865</c:v>
                </c:pt>
                <c:pt idx="6092">
                  <c:v>0.89350134520646618</c:v>
                </c:pt>
                <c:pt idx="6093">
                  <c:v>0.84967010380158969</c:v>
                </c:pt>
                <c:pt idx="6094">
                  <c:v>0.80525528222634735</c:v>
                </c:pt>
                <c:pt idx="6095">
                  <c:v>0.7602892143070199</c:v>
                </c:pt>
                <c:pt idx="6096">
                  <c:v>0.71480251530800876</c:v>
                </c:pt>
                <c:pt idx="6097">
                  <c:v>0.66882597097051355</c:v>
                </c:pt>
                <c:pt idx="6098">
                  <c:v>0.62239161862609349</c:v>
                </c:pt>
                <c:pt idx="6099">
                  <c:v>0.57553219905155195</c:v>
                </c:pt>
                <c:pt idx="6100">
                  <c:v>0.52827940299936305</c:v>
                </c:pt>
                <c:pt idx="6101">
                  <c:v>0.48066535603624599</c:v>
                </c:pt>
                <c:pt idx="6102">
                  <c:v>0.43272316620734103</c:v>
                </c:pt>
                <c:pt idx="6103">
                  <c:v>0.38448636975995448</c:v>
                </c:pt>
                <c:pt idx="6104">
                  <c:v>0.33598718157689622</c:v>
                </c:pt>
                <c:pt idx="6105">
                  <c:v>0.28725799294816334</c:v>
                </c:pt>
                <c:pt idx="6106">
                  <c:v>0.2383319398843893</c:v>
                </c:pt>
                <c:pt idx="6107">
                  <c:v>0.18924291862818649</c:v>
                </c:pt>
                <c:pt idx="6108">
                  <c:v>0.1400255666635383</c:v>
                </c:pt>
                <c:pt idx="6109">
                  <c:v>9.0714669266429918E-2</c:v>
                </c:pt>
                <c:pt idx="6110">
                  <c:v>4.1343382396993145E-2</c:v>
                </c:pt>
                <c:pt idx="6111">
                  <c:v>-8.055285196910832E-3</c:v>
                </c:pt>
                <c:pt idx="6112">
                  <c:v>-5.7447364793080963E-2</c:v>
                </c:pt>
                <c:pt idx="6113">
                  <c:v>-0.10679740072950007</c:v>
                </c:pt>
                <c:pt idx="6114">
                  <c:v>-0.15607306790058909</c:v>
                </c:pt>
                <c:pt idx="6115">
                  <c:v>-0.20524040607354962</c:v>
                </c:pt>
                <c:pt idx="6116">
                  <c:v>-0.25426536366358343</c:v>
                </c:pt>
                <c:pt idx="6117">
                  <c:v>-0.30311425509490703</c:v>
                </c:pt>
                <c:pt idx="6118">
                  <c:v>-0.35175342862809938</c:v>
                </c:pt>
                <c:pt idx="6119">
                  <c:v>-0.40014968412738444</c:v>
                </c:pt>
                <c:pt idx="6120">
                  <c:v>-0.44826982610680149</c:v>
                </c:pt>
                <c:pt idx="6121">
                  <c:v>-0.49608061018364308</c:v>
                </c:pt>
                <c:pt idx="6122">
                  <c:v>-0.54354920077999747</c:v>
                </c:pt>
                <c:pt idx="6123">
                  <c:v>-0.59064321903752404</c:v>
                </c:pt>
                <c:pt idx="6124">
                  <c:v>-0.63733032819424718</c:v>
                </c:pt>
                <c:pt idx="6125">
                  <c:v>-0.6835782796699198</c:v>
                </c:pt>
                <c:pt idx="6126">
                  <c:v>-0.72935542510554741</c:v>
                </c:pt>
                <c:pt idx="6127">
                  <c:v>-0.77463036746413561</c:v>
                </c:pt>
                <c:pt idx="6128">
                  <c:v>-0.81937234445725426</c:v>
                </c:pt>
                <c:pt idx="6129">
                  <c:v>-0.86355088332037078</c:v>
                </c:pt>
                <c:pt idx="6130">
                  <c:v>-0.90713402988330238</c:v>
                </c:pt>
                <c:pt idx="6131">
                  <c:v>-0.95009332535532665</c:v>
                </c:pt>
                <c:pt idx="6132">
                  <c:v>-0.99239946466670936</c:v>
                </c:pt>
                <c:pt idx="6133">
                  <c:v>-1.034022551264947</c:v>
                </c:pt>
                <c:pt idx="6134">
                  <c:v>-1.0749331589728506</c:v>
                </c:pt>
                <c:pt idx="6135">
                  <c:v>-1.1151040529170861</c:v>
                </c:pt>
                <c:pt idx="6136">
                  <c:v>-1.1545086463008807</c:v>
                </c:pt>
                <c:pt idx="6137">
                  <c:v>-1.193120373053778</c:v>
                </c:pt>
                <c:pt idx="6138">
                  <c:v>-1.2309126032547786</c:v>
                </c:pt>
                <c:pt idx="6139">
                  <c:v>-1.2678585867155272</c:v>
                </c:pt>
                <c:pt idx="6140">
                  <c:v>-1.3039319683307384</c:v>
                </c:pt>
                <c:pt idx="6141">
                  <c:v>-1.3391084878530308</c:v>
                </c:pt>
                <c:pt idx="6142">
                  <c:v>-1.3733644243516683</c:v>
                </c:pt>
                <c:pt idx="6143">
                  <c:v>-1.4066759651400924</c:v>
                </c:pt>
                <c:pt idx="6144">
                  <c:v>-1.4390196684260383</c:v>
                </c:pt>
                <c:pt idx="6145">
                  <c:v>-1.470374117499528</c:v>
                </c:pt>
                <c:pt idx="6146">
                  <c:v>-1.5007183280778047</c:v>
                </c:pt>
                <c:pt idx="6147">
                  <c:v>-1.5300310894688975</c:v>
                </c:pt>
                <c:pt idx="6148">
                  <c:v>-1.5582919521668483</c:v>
                </c:pt>
                <c:pt idx="6149">
                  <c:v>-1.5854834870373613</c:v>
                </c:pt>
                <c:pt idx="6150">
                  <c:v>-1.6115852556477808</c:v>
                </c:pt>
                <c:pt idx="6151">
                  <c:v>-1.6365784292294274</c:v>
                </c:pt>
                <c:pt idx="6152">
                  <c:v>-1.6604476493367535</c:v>
                </c:pt>
                <c:pt idx="6153">
                  <c:v>-1.683175008215271</c:v>
                </c:pt>
                <c:pt idx="6154">
                  <c:v>-1.7047452707162349</c:v>
                </c:pt>
                <c:pt idx="6155">
                  <c:v>-1.7251443784304319</c:v>
                </c:pt>
                <c:pt idx="6156">
                  <c:v>-1.7443593832549369</c:v>
                </c:pt>
                <c:pt idx="6157">
                  <c:v>-1.7623755856748566</c:v>
                </c:pt>
                <c:pt idx="6158">
                  <c:v>-1.7791801644203358</c:v>
                </c:pt>
                <c:pt idx="6159">
                  <c:v>-1.7947634449294783</c:v>
                </c:pt>
                <c:pt idx="6160">
                  <c:v>-1.8091128262190252</c:v>
                </c:pt>
                <c:pt idx="6161">
                  <c:v>-1.8222185147282777</c:v>
                </c:pt>
                <c:pt idx="6162">
                  <c:v>-1.8340726326284145</c:v>
                </c:pt>
                <c:pt idx="6163">
                  <c:v>-1.8446658106588962</c:v>
                </c:pt>
                <c:pt idx="6164">
                  <c:v>-1.8539913939578814</c:v>
                </c:pt>
                <c:pt idx="6165">
                  <c:v>-1.8620433393957918</c:v>
                </c:pt>
                <c:pt idx="6166">
                  <c:v>-1.8688166357710199</c:v>
                </c:pt>
                <c:pt idx="6167">
                  <c:v>-1.8743061183592613</c:v>
                </c:pt>
                <c:pt idx="6168">
                  <c:v>-1.8785079817544346</c:v>
                </c:pt>
                <c:pt idx="6169">
                  <c:v>-1.8814197905750309</c:v>
                </c:pt>
                <c:pt idx="6170">
                  <c:v>-1.883038755092991</c:v>
                </c:pt>
                <c:pt idx="6171">
                  <c:v>-1.8833632325153848</c:v>
                </c:pt>
                <c:pt idx="6172">
                  <c:v>-1.8823932793752391</c:v>
                </c:pt>
                <c:pt idx="6173">
                  <c:v>-1.8801306345893918</c:v>
                </c:pt>
                <c:pt idx="6174">
                  <c:v>-1.876577568929596</c:v>
                </c:pt>
                <c:pt idx="6175">
                  <c:v>-1.8717344668288731</c:v>
                </c:pt>
                <c:pt idx="6176">
                  <c:v>-1.865605707879793</c:v>
                </c:pt>
                <c:pt idx="6177">
                  <c:v>-1.8581960023058757</c:v>
                </c:pt>
                <c:pt idx="6178">
                  <c:v>-1.8495101897276707</c:v>
                </c:pt>
                <c:pt idx="6179">
                  <c:v>-1.8395530825752822</c:v>
                </c:pt>
                <c:pt idx="6180">
                  <c:v>-1.8283332805615355</c:v>
                </c:pt>
                <c:pt idx="6181">
                  <c:v>-1.8158577358058368</c:v>
                </c:pt>
                <c:pt idx="6182">
                  <c:v>-1.8021347553731057</c:v>
                </c:pt>
                <c:pt idx="6183">
                  <c:v>-1.7871728871192891</c:v>
                </c:pt>
                <c:pt idx="6184">
                  <c:v>-1.7709841686142496</c:v>
                </c:pt>
                <c:pt idx="6185">
                  <c:v>-1.7535786596179188</c:v>
                </c:pt>
                <c:pt idx="6186">
                  <c:v>-1.7349679712104435</c:v>
                </c:pt>
                <c:pt idx="6187">
                  <c:v>-1.7151653071620596</c:v>
                </c:pt>
                <c:pt idx="6188">
                  <c:v>-1.6941854447975513</c:v>
                </c:pt>
                <c:pt idx="6189">
                  <c:v>-1.6720407375064645</c:v>
                </c:pt>
                <c:pt idx="6190">
                  <c:v>-1.6487469104252019</c:v>
                </c:pt>
                <c:pt idx="6191">
                  <c:v>-1.6243210403166806</c:v>
                </c:pt>
                <c:pt idx="6192">
                  <c:v>-1.5987803148897821</c:v>
                </c:pt>
                <c:pt idx="6193">
                  <c:v>-1.5721418582847813</c:v>
                </c:pt>
                <c:pt idx="6194">
                  <c:v>-1.5444231369535735</c:v>
                </c:pt>
                <c:pt idx="6195">
                  <c:v>-1.5156435618386905</c:v>
                </c:pt>
                <c:pt idx="6196">
                  <c:v>-1.4858228495726924</c:v>
                </c:pt>
                <c:pt idx="6197">
                  <c:v>-1.4549808670788831</c:v>
                </c:pt>
                <c:pt idx="6198">
                  <c:v>-1.4231392000004661</c:v>
                </c:pt>
                <c:pt idx="6199">
                  <c:v>-1.3903200345268538</c:v>
                </c:pt>
                <c:pt idx="6200">
                  <c:v>-1.35654660440927</c:v>
                </c:pt>
                <c:pt idx="6201">
                  <c:v>-1.3218408644787263</c:v>
                </c:pt>
                <c:pt idx="6202">
                  <c:v>-1.286227721419142</c:v>
                </c:pt>
                <c:pt idx="6203">
                  <c:v>-1.249731847862428</c:v>
                </c:pt>
                <c:pt idx="6204">
                  <c:v>-1.2123763145066562</c:v>
                </c:pt>
                <c:pt idx="6205">
                  <c:v>-1.1741885435413646</c:v>
                </c:pt>
                <c:pt idx="6206">
                  <c:v>-1.1351944413871542</c:v>
                </c:pt>
                <c:pt idx="6207">
                  <c:v>-1.0954191498673247</c:v>
                </c:pt>
                <c:pt idx="6208">
                  <c:v>-1.0548908550677134</c:v>
                </c:pt>
                <c:pt idx="6209">
                  <c:v>-1.0136381445936911</c:v>
                </c:pt>
                <c:pt idx="6210">
                  <c:v>-0.97168985898845306</c:v>
                </c:pt>
                <c:pt idx="6211">
                  <c:v>-0.92907326542430912</c:v>
                </c:pt>
                <c:pt idx="6212">
                  <c:v>-0.88581943694248022</c:v>
                </c:pt>
                <c:pt idx="6213">
                  <c:v>-0.8419573524479953</c:v>
                </c:pt>
                <c:pt idx="6214">
                  <c:v>-0.79751518222008622</c:v>
                </c:pt>
                <c:pt idx="6215">
                  <c:v>-0.75252526691197108</c:v>
                </c:pt>
                <c:pt idx="6216">
                  <c:v>-0.70701822703968575</c:v>
                </c:pt>
                <c:pt idx="6217">
                  <c:v>-0.66102485202096473</c:v>
                </c:pt>
                <c:pt idx="6218">
                  <c:v>-0.61457718128947214</c:v>
                </c:pt>
                <c:pt idx="6219">
                  <c:v>-0.56770795615125125</c:v>
                </c:pt>
                <c:pt idx="6220">
                  <c:v>-0.52044886631733522</c:v>
                </c:pt>
                <c:pt idx="6221">
                  <c:v>-0.47283203474515934</c:v>
                </c:pt>
                <c:pt idx="6222">
                  <c:v>-0.42489056530642733</c:v>
                </c:pt>
                <c:pt idx="6223">
                  <c:v>-0.37665798851500643</c:v>
                </c:pt>
                <c:pt idx="6224">
                  <c:v>-0.32816651196536284</c:v>
                </c:pt>
                <c:pt idx="6225">
                  <c:v>-0.27944851810978782</c:v>
                </c:pt>
                <c:pt idx="6226">
                  <c:v>-0.23053713257831129</c:v>
                </c:pt>
                <c:pt idx="6227">
                  <c:v>-0.18146623969691297</c:v>
                </c:pt>
                <c:pt idx="6228">
                  <c:v>-0.13227046350476362</c:v>
                </c:pt>
                <c:pt idx="6229">
                  <c:v>-8.2984574313117024E-2</c:v>
                </c:pt>
                <c:pt idx="6230">
                  <c:v>-3.364171160655835E-2</c:v>
                </c:pt>
                <c:pt idx="6231">
                  <c:v>1.5725133843726383E-2</c:v>
                </c:pt>
                <c:pt idx="6232">
                  <c:v>6.5082012783113638E-2</c:v>
                </c:pt>
                <c:pt idx="6233">
                  <c:v>0.11439349049683752</c:v>
                </c:pt>
                <c:pt idx="6234">
                  <c:v>0.16362726429479407</c:v>
                </c:pt>
                <c:pt idx="6235">
                  <c:v>0.21274939781547719</c:v>
                </c:pt>
                <c:pt idx="6236">
                  <c:v>0.26172586478839327</c:v>
                </c:pt>
                <c:pt idx="6237">
                  <c:v>0.31052300638144076</c:v>
                </c:pt>
                <c:pt idx="6238">
                  <c:v>0.35910719901410731</c:v>
                </c:pt>
                <c:pt idx="6239">
                  <c:v>0.40744527211002007</c:v>
                </c:pt>
                <c:pt idx="6240">
                  <c:v>0.4555040611277375</c:v>
                </c:pt>
                <c:pt idx="6241">
                  <c:v>0.50325035399826401</c:v>
                </c:pt>
                <c:pt idx="6242">
                  <c:v>0.55065134880987499</c:v>
                </c:pt>
                <c:pt idx="6243">
                  <c:v>0.59767470170597459</c:v>
                </c:pt>
                <c:pt idx="6244">
                  <c:v>0.64428811224404026</c:v>
                </c:pt>
                <c:pt idx="6245">
                  <c:v>0.69045936946272779</c:v>
                </c:pt>
                <c:pt idx="6246">
                  <c:v>0.73615686390267687</c:v>
                </c:pt>
                <c:pt idx="6247">
                  <c:v>0.78134923868779582</c:v>
                </c:pt>
                <c:pt idx="6248">
                  <c:v>0.82600577293193844</c:v>
                </c:pt>
                <c:pt idx="6249">
                  <c:v>0.8700960364939121</c:v>
                </c:pt>
                <c:pt idx="6250">
                  <c:v>0.91358811902688786</c:v>
                </c:pt>
                <c:pt idx="6251">
                  <c:v>0.95645360674211033</c:v>
                </c:pt>
                <c:pt idx="6252">
                  <c:v>0.99866324072852264</c:v>
                </c:pt>
                <c:pt idx="6253">
                  <c:v>1.0401871717265674</c:v>
                </c:pt>
                <c:pt idx="6254">
                  <c:v>1.0809960219633656</c:v>
                </c:pt>
                <c:pt idx="6255">
                  <c:v>1.1210626060579585</c:v>
                </c:pt>
                <c:pt idx="6256">
                  <c:v>1.1603603877701925</c:v>
                </c:pt>
                <c:pt idx="6257">
                  <c:v>1.1988628526262082</c:v>
                </c:pt>
                <c:pt idx="6258">
                  <c:v>1.236543423316971</c:v>
                </c:pt>
                <c:pt idx="6259">
                  <c:v>1.2733754032563469</c:v>
                </c:pt>
                <c:pt idx="6260">
                  <c:v>1.3093324919060474</c:v>
                </c:pt>
                <c:pt idx="6261">
                  <c:v>1.3443904845245513</c:v>
                </c:pt>
                <c:pt idx="6262">
                  <c:v>1.3785257165997187</c:v>
                </c:pt>
                <c:pt idx="6263">
                  <c:v>1.4117144327494944</c:v>
                </c:pt>
                <c:pt idx="6264">
                  <c:v>1.4439332493452868</c:v>
                </c:pt>
                <c:pt idx="6265">
                  <c:v>1.4751608086724235</c:v>
                </c:pt>
                <c:pt idx="6266">
                  <c:v>1.5053761862475681</c:v>
                </c:pt>
                <c:pt idx="6267">
                  <c:v>1.5345582319542934</c:v>
                </c:pt>
                <c:pt idx="6268">
                  <c:v>1.5626865576099942</c:v>
                </c:pt>
                <c:pt idx="6269">
                  <c:v>1.5897437961230665</c:v>
                </c:pt>
                <c:pt idx="6270">
                  <c:v>1.6157095717939225</c:v>
                </c:pt>
                <c:pt idx="6271">
                  <c:v>1.6405651192483632</c:v>
                </c:pt>
                <c:pt idx="6272">
                  <c:v>1.6642951440672555</c:v>
                </c:pt>
                <c:pt idx="6273">
                  <c:v>1.6868818031249666</c:v>
                </c:pt>
                <c:pt idx="6274">
                  <c:v>1.7083099264741988</c:v>
                </c:pt>
                <c:pt idx="6275">
                  <c:v>1.7285655214497333</c:v>
                </c:pt>
                <c:pt idx="6276">
                  <c:v>1.7476357062049945</c:v>
                </c:pt>
                <c:pt idx="6277">
                  <c:v>1.7655058479634096</c:v>
                </c:pt>
                <c:pt idx="6278">
                  <c:v>1.7821631926447863</c:v>
                </c:pt>
                <c:pt idx="6279">
                  <c:v>1.7975981332975823</c:v>
                </c:pt>
                <c:pt idx="6280">
                  <c:v>1.8117981369386578</c:v>
                </c:pt>
                <c:pt idx="6281">
                  <c:v>1.824753478366268</c:v>
                </c:pt>
                <c:pt idx="6282">
                  <c:v>1.8364563484381959</c:v>
                </c:pt>
                <c:pt idx="6283">
                  <c:v>1.84689744687704</c:v>
                </c:pt>
                <c:pt idx="6284">
                  <c:v>1.8560701880692871</c:v>
                </c:pt>
                <c:pt idx="6285">
                  <c:v>1.8639685983675431</c:v>
                </c:pt>
                <c:pt idx="6286">
                  <c:v>1.8705877362548293</c:v>
                </c:pt>
                <c:pt idx="6287">
                  <c:v>1.8759225068624503</c:v>
                </c:pt>
                <c:pt idx="6288">
                  <c:v>1.8799691747794298</c:v>
                </c:pt>
                <c:pt idx="6289">
                  <c:v>1.8827253747273951</c:v>
                </c:pt>
                <c:pt idx="6290">
                  <c:v>1.8841883871579044</c:v>
                </c:pt>
                <c:pt idx="6291">
                  <c:v>1.8843566395027032</c:v>
                </c:pt>
                <c:pt idx="6292">
                  <c:v>1.8832302585330392</c:v>
                </c:pt>
                <c:pt idx="6293">
                  <c:v>1.8808110533861768</c:v>
                </c:pt>
                <c:pt idx="6294">
                  <c:v>1.877101365005065</c:v>
                </c:pt>
                <c:pt idx="6295">
                  <c:v>1.8721016479134944</c:v>
                </c:pt>
                <c:pt idx="6296">
                  <c:v>1.8658163516831043</c:v>
                </c:pt>
                <c:pt idx="6297">
                  <c:v>1.8582502563737149</c:v>
                </c:pt>
                <c:pt idx="6298">
                  <c:v>1.8494082712684343</c:v>
                </c:pt>
                <c:pt idx="6299">
                  <c:v>1.8392952782552834</c:v>
                </c:pt>
                <c:pt idx="6300">
                  <c:v>1.8279199462696654</c:v>
                </c:pt>
                <c:pt idx="6301">
                  <c:v>1.8152892963876377</c:v>
                </c:pt>
                <c:pt idx="6302">
                  <c:v>1.8014117043344329</c:v>
                </c:pt>
                <c:pt idx="6303">
                  <c:v>1.786295786299795</c:v>
                </c:pt>
                <c:pt idx="6304">
                  <c:v>1.7699536478307576</c:v>
                </c:pt>
                <c:pt idx="6305">
                  <c:v>1.7523954162780169</c:v>
                </c:pt>
                <c:pt idx="6306">
                  <c:v>1.7336327698964764</c:v>
                </c:pt>
                <c:pt idx="6307">
                  <c:v>1.7136789791856941</c:v>
                </c:pt>
                <c:pt idx="6308">
                  <c:v>1.6925488877252757</c:v>
                </c:pt>
                <c:pt idx="6309">
                  <c:v>1.6702549146561476</c:v>
                </c:pt>
                <c:pt idx="6310">
                  <c:v>1.646812850334072</c:v>
                </c:pt>
                <c:pt idx="6311">
                  <c:v>1.6222398361809967</c:v>
                </c:pt>
                <c:pt idx="6312">
                  <c:v>1.5965531239764399</c:v>
                </c:pt>
                <c:pt idx="6313">
                  <c:v>1.5697699013152342</c:v>
                </c:pt>
                <c:pt idx="6314">
                  <c:v>1.5419076974603043</c:v>
                </c:pt>
                <c:pt idx="6315">
                  <c:v>1.5129859854946199</c:v>
                </c:pt>
                <c:pt idx="6316">
                  <c:v>1.4830245434938956</c:v>
                </c:pt>
                <c:pt idx="6317">
                  <c:v>1.4520432991008494</c:v>
                </c:pt>
                <c:pt idx="6318">
                  <c:v>1.4200638979284033</c:v>
                </c:pt>
                <c:pt idx="6319">
                  <c:v>1.3871085853603151</c:v>
                </c:pt>
                <c:pt idx="6320">
                  <c:v>1.3532006535415206</c:v>
                </c:pt>
                <c:pt idx="6321">
                  <c:v>1.3183621148713023</c:v>
                </c:pt>
                <c:pt idx="6322">
                  <c:v>1.2826179327518823</c:v>
                </c:pt>
                <c:pt idx="6323">
                  <c:v>1.2459928356595249</c:v>
                </c:pt>
                <c:pt idx="6324">
                  <c:v>1.2085099492390663</c:v>
                </c:pt>
                <c:pt idx="6325">
                  <c:v>1.1701967497060821</c:v>
                </c:pt>
                <c:pt idx="6326">
                  <c:v>1.1310791965637295</c:v>
                </c:pt>
                <c:pt idx="6327">
                  <c:v>1.091182483752144</c:v>
                </c:pt>
                <c:pt idx="6328">
                  <c:v>1.0505348484864558</c:v>
                </c:pt>
                <c:pt idx="6329">
                  <c:v>1.0091649284924666</c:v>
                </c:pt>
                <c:pt idx="6330">
                  <c:v>0.96710161340412226</c:v>
                </c:pt>
                <c:pt idx="6331">
                  <c:v>0.92437221843440576</c:v>
                </c:pt>
                <c:pt idx="6332">
                  <c:v>0.88100786359534999</c:v>
                </c:pt>
                <c:pt idx="6333">
                  <c:v>0.83703757367352027</c:v>
                </c:pt>
                <c:pt idx="6334">
                  <c:v>0.79248956372167545</c:v>
                </c:pt>
                <c:pt idx="6335">
                  <c:v>0.74739621804018985</c:v>
                </c:pt>
                <c:pt idx="6336">
                  <c:v>0.70178819964806416</c:v>
                </c:pt>
                <c:pt idx="6337">
                  <c:v>0.65569633930476601</c:v>
                </c:pt>
                <c:pt idx="6338">
                  <c:v>0.60915271660753623</c:v>
                </c:pt>
                <c:pt idx="6339">
                  <c:v>0.562190111831949</c:v>
                </c:pt>
                <c:pt idx="6340">
                  <c:v>0.5148402524487331</c:v>
                </c:pt>
                <c:pt idx="6341">
                  <c:v>0.46713529795030984</c:v>
                </c:pt>
                <c:pt idx="6342">
                  <c:v>0.4191083875042349</c:v>
                </c:pt>
                <c:pt idx="6343">
                  <c:v>0.3707930856671442</c:v>
                </c:pt>
                <c:pt idx="6344">
                  <c:v>0.32222163280993044</c:v>
                </c:pt>
                <c:pt idx="6345">
                  <c:v>0.27342644288233936</c:v>
                </c:pt>
                <c:pt idx="6346">
                  <c:v>0.22444067172074669</c:v>
                </c:pt>
                <c:pt idx="6347">
                  <c:v>0.17529823255482355</c:v>
                </c:pt>
                <c:pt idx="6348">
                  <c:v>0.12603377701393131</c:v>
                </c:pt>
                <c:pt idx="6349">
                  <c:v>7.6682101675693434E-2</c:v>
                </c:pt>
                <c:pt idx="6350">
                  <c:v>2.7276370957537811E-2</c:v>
                </c:pt>
                <c:pt idx="6351">
                  <c:v>-2.215040077913415E-2</c:v>
                </c:pt>
                <c:pt idx="6352">
                  <c:v>-7.1564242040533368E-2</c:v>
                </c:pt>
                <c:pt idx="6353">
                  <c:v>-0.12092969723166781</c:v>
                </c:pt>
                <c:pt idx="6354">
                  <c:v>-0.17021444414833586</c:v>
                </c:pt>
                <c:pt idx="6355">
                  <c:v>-0.21938452828774985</c:v>
                </c:pt>
                <c:pt idx="6356">
                  <c:v>-0.2684059066168773</c:v>
                </c:pt>
                <c:pt idx="6357">
                  <c:v>-0.31724490492518415</c:v>
                </c:pt>
                <c:pt idx="6358">
                  <c:v>-0.3658678856426032</c:v>
                </c:pt>
                <c:pt idx="6359">
                  <c:v>-0.41424166559618281</c:v>
                </c:pt>
                <c:pt idx="6360">
                  <c:v>-0.46233306904432458</c:v>
                </c:pt>
                <c:pt idx="6361">
                  <c:v>-0.51010887411714667</c:v>
                </c:pt>
                <c:pt idx="6362">
                  <c:v>-0.55753627050362697</c:v>
                </c:pt>
                <c:pt idx="6363">
                  <c:v>-0.60458290735088782</c:v>
                </c:pt>
                <c:pt idx="6364">
                  <c:v>-0.65121647862421284</c:v>
                </c:pt>
                <c:pt idx="6365">
                  <c:v>-0.69740476917456551</c:v>
                </c:pt>
                <c:pt idx="6366">
                  <c:v>-0.74311616675878589</c:v>
                </c:pt>
                <c:pt idx="6367">
                  <c:v>-0.78831931312033743</c:v>
                </c:pt>
                <c:pt idx="6368">
                  <c:v>-0.83298348739418282</c:v>
                </c:pt>
                <c:pt idx="6369">
                  <c:v>-0.8770782608596801</c:v>
                </c:pt>
                <c:pt idx="6370">
                  <c:v>-0.92057172598721948</c:v>
                </c:pt>
                <c:pt idx="6371">
                  <c:v>-0.96343547319850875</c:v>
                </c:pt>
                <c:pt idx="6372">
                  <c:v>-1.005640249182153</c:v>
                </c:pt>
                <c:pt idx="6373">
                  <c:v>-1.0471562116628217</c:v>
                </c:pt>
                <c:pt idx="6374">
                  <c:v>-1.08795399123117</c:v>
                </c:pt>
                <c:pt idx="6375">
                  <c:v>-1.1280064122431996</c:v>
                </c:pt>
                <c:pt idx="6376">
                  <c:v>-1.167286949562697</c:v>
                </c:pt>
                <c:pt idx="6377">
                  <c:v>-1.2057691011795981</c:v>
                </c:pt>
                <c:pt idx="6378">
                  <c:v>-1.2434263036009008</c:v>
                </c:pt>
                <c:pt idx="6379">
                  <c:v>-1.280231875400484</c:v>
                </c:pt>
                <c:pt idx="6380">
                  <c:v>-1.3161595325351256</c:v>
                </c:pt>
                <c:pt idx="6381">
                  <c:v>-1.3511850880841247</c:v>
                </c:pt>
                <c:pt idx="6382">
                  <c:v>-1.3852848966717377</c:v>
                </c:pt>
                <c:pt idx="6383">
                  <c:v>-1.4184352233574702</c:v>
                </c:pt>
                <c:pt idx="6384">
                  <c:v>-1.4506127062481167</c:v>
                </c:pt>
                <c:pt idx="6385">
                  <c:v>-1.4817960106467405</c:v>
                </c:pt>
                <c:pt idx="6386">
                  <c:v>-1.5119642363575816</c:v>
                </c:pt>
                <c:pt idx="6387">
                  <c:v>-1.5410962588090071</c:v>
                </c:pt>
                <c:pt idx="6388">
                  <c:v>-1.5691717166069268</c:v>
                </c:pt>
                <c:pt idx="6389">
                  <c:v>-1.5961732706781682</c:v>
                </c:pt>
                <c:pt idx="6390">
                  <c:v>-1.622080574557063</c:v>
                </c:pt>
                <c:pt idx="6391">
                  <c:v>-1.6468748933038195</c:v>
                </c:pt>
                <c:pt idx="6392">
                  <c:v>-1.6705409641188087</c:v>
                </c:pt>
                <c:pt idx="6393">
                  <c:v>-1.6930609766650193</c:v>
                </c:pt>
                <c:pt idx="6394">
                  <c:v>-1.7144197949364048</c:v>
                </c:pt>
                <c:pt idx="6395">
                  <c:v>-1.7346034613447352</c:v>
                </c:pt>
                <c:pt idx="6396">
                  <c:v>-1.7535991302386762</c:v>
                </c:pt>
                <c:pt idx="6397">
                  <c:v>-1.7713922061372802</c:v>
                </c:pt>
                <c:pt idx="6398">
                  <c:v>-1.7879699733379986</c:v>
                </c:pt>
                <c:pt idx="6399">
                  <c:v>-1.803322864330108</c:v>
                </c:pt>
                <c:pt idx="6400">
                  <c:v>-1.8174383866152157</c:v>
                </c:pt>
                <c:pt idx="6401">
                  <c:v>-1.8303068565005138</c:v>
                </c:pt>
                <c:pt idx="6402">
                  <c:v>-1.8419205073568532</c:v>
                </c:pt>
                <c:pt idx="6403">
                  <c:v>-1.8522700824034035</c:v>
                </c:pt>
                <c:pt idx="6404">
                  <c:v>-1.8613490404857949</c:v>
                </c:pt>
                <c:pt idx="6405">
                  <c:v>-1.8691514533570128</c:v>
                </c:pt>
                <c:pt idx="6406">
                  <c:v>-1.8756724258199413</c:v>
                </c:pt>
                <c:pt idx="6407">
                  <c:v>-1.880906910223104</c:v>
                </c:pt>
                <c:pt idx="6408">
                  <c:v>-1.8848512192476132</c:v>
                </c:pt>
                <c:pt idx="6409">
                  <c:v>-1.8875030365592127</c:v>
                </c:pt>
                <c:pt idx="6410">
                  <c:v>-1.8888596923824321</c:v>
                </c:pt>
                <c:pt idx="6411">
                  <c:v>-1.8889196647272981</c:v>
                </c:pt>
                <c:pt idx="6412">
                  <c:v>-1.8876831317248162</c:v>
                </c:pt>
                <c:pt idx="6413">
                  <c:v>-1.8851519546293067</c:v>
                </c:pt>
                <c:pt idx="6414">
                  <c:v>-1.8813285272336586</c:v>
                </c:pt>
                <c:pt idx="6415">
                  <c:v>-1.8762133576196682</c:v>
                </c:pt>
                <c:pt idx="6416">
                  <c:v>-1.8698109496000834</c:v>
                </c:pt>
                <c:pt idx="6417">
                  <c:v>-1.8621261381335978</c:v>
                </c:pt>
                <c:pt idx="6418">
                  <c:v>-1.8531638880344268</c:v>
                </c:pt>
                <c:pt idx="6419">
                  <c:v>-1.8429291373281385</c:v>
                </c:pt>
                <c:pt idx="6420">
                  <c:v>-1.8314306116680852</c:v>
                </c:pt>
                <c:pt idx="6421">
                  <c:v>-1.8186753894024681</c:v>
                </c:pt>
                <c:pt idx="6422">
                  <c:v>-1.8046719040563526</c:v>
                </c:pt>
                <c:pt idx="6423">
                  <c:v>-1.789428830120402</c:v>
                </c:pt>
                <c:pt idx="6424">
                  <c:v>-1.7729583319168127</c:v>
                </c:pt>
                <c:pt idx="6425">
                  <c:v>-1.7552705960187043</c:v>
                </c:pt>
                <c:pt idx="6426">
                  <c:v>-1.7363773603234702</c:v>
                </c:pt>
                <c:pt idx="6427">
                  <c:v>-1.7162919553659683</c:v>
                </c:pt>
                <c:pt idx="6428">
                  <c:v>-1.6950292851264361</c:v>
                </c:pt>
                <c:pt idx="6429">
                  <c:v>-1.67260182948423</c:v>
                </c:pt>
                <c:pt idx="6430">
                  <c:v>-1.6490254398436746</c:v>
                </c:pt>
                <c:pt idx="6431">
                  <c:v>-1.6243173189576581</c:v>
                </c:pt>
                <c:pt idx="6432">
                  <c:v>-1.5984947801911336</c:v>
                </c:pt>
                <c:pt idx="6433">
                  <c:v>-1.5715750729510094</c:v>
                </c:pt>
                <c:pt idx="6434">
                  <c:v>-1.5435757885108901</c:v>
                </c:pt>
                <c:pt idx="6435">
                  <c:v>-1.5145164621350629</c:v>
                </c:pt>
                <c:pt idx="6436">
                  <c:v>-1.4844169342230953</c:v>
                </c:pt>
                <c:pt idx="6437">
                  <c:v>-1.4532971948560633</c:v>
                </c:pt>
                <c:pt idx="6438">
                  <c:v>-1.4211789521716902</c:v>
                </c:pt>
                <c:pt idx="6439">
                  <c:v>-1.3880845141367841</c:v>
                </c:pt>
                <c:pt idx="6440">
                  <c:v>-1.3540372355097041</c:v>
                </c:pt>
                <c:pt idx="6441">
                  <c:v>-1.3190591913053178</c:v>
                </c:pt>
                <c:pt idx="6442">
                  <c:v>-1.283175407515742</c:v>
                </c:pt>
                <c:pt idx="6443">
                  <c:v>-1.2464106751534754</c:v>
                </c:pt>
                <c:pt idx="6444">
                  <c:v>-1.2087881823179962</c:v>
                </c:pt>
                <c:pt idx="6445">
                  <c:v>-1.1703354675702633</c:v>
                </c:pt>
                <c:pt idx="6446">
                  <c:v>-1.1310785526217539</c:v>
                </c:pt>
                <c:pt idx="6447">
                  <c:v>-1.0910426934563544</c:v>
                </c:pt>
                <c:pt idx="6448">
                  <c:v>-1.0502561891408517</c:v>
                </c:pt>
                <c:pt idx="6449">
                  <c:v>-1.0087477390332891</c:v>
                </c:pt>
                <c:pt idx="6450">
                  <c:v>-0.96654629415323046</c:v>
                </c:pt>
                <c:pt idx="6451">
                  <c:v>-0.92367923082559356</c:v>
                </c:pt>
                <c:pt idx="6452">
                  <c:v>-0.88017772987378118</c:v>
                </c:pt>
                <c:pt idx="6453">
                  <c:v>-0.83607087656846679</c:v>
                </c:pt>
                <c:pt idx="6454">
                  <c:v>-0.79138694609264248</c:v>
                </c:pt>
                <c:pt idx="6455">
                  <c:v>-0.74615838249687649</c:v>
                </c:pt>
                <c:pt idx="6456">
                  <c:v>-0.70041590814411592</c:v>
                </c:pt>
                <c:pt idx="6457">
                  <c:v>-0.65419041270553946</c:v>
                </c:pt>
                <c:pt idx="6458">
                  <c:v>-0.6075140342324189</c:v>
                </c:pt>
                <c:pt idx="6459">
                  <c:v>-0.56041961097102688</c:v>
                </c:pt>
                <c:pt idx="6460">
                  <c:v>-0.51293892785452289</c:v>
                </c:pt>
                <c:pt idx="6461">
                  <c:v>-0.46510420130443808</c:v>
                </c:pt>
                <c:pt idx="6462">
                  <c:v>-0.41694862685951889</c:v>
                </c:pt>
                <c:pt idx="6463">
                  <c:v>-0.36850582486541522</c:v>
                </c:pt>
                <c:pt idx="6464">
                  <c:v>-0.31980809087577772</c:v>
                </c:pt>
                <c:pt idx="6465">
                  <c:v>-0.27088789339312891</c:v>
                </c:pt>
                <c:pt idx="6466">
                  <c:v>-0.22177844215319908</c:v>
                </c:pt>
                <c:pt idx="6467">
                  <c:v>-0.17251370360860876</c:v>
                </c:pt>
                <c:pt idx="6468">
                  <c:v>-0.12312838191241567</c:v>
                </c:pt>
                <c:pt idx="6469">
                  <c:v>-7.3657325444383193E-2</c:v>
                </c:pt>
                <c:pt idx="6470">
                  <c:v>-2.4133749680404531E-2</c:v>
                </c:pt>
                <c:pt idx="6471">
                  <c:v>2.5409280724953957E-2</c:v>
                </c:pt>
                <c:pt idx="6472">
                  <c:v>7.4937744771304479E-2</c:v>
                </c:pt>
                <c:pt idx="6473">
                  <c:v>0.12441613816456115</c:v>
                </c:pt>
                <c:pt idx="6474">
                  <c:v>0.17381209082950294</c:v>
                </c:pt>
                <c:pt idx="6475">
                  <c:v>0.22309160124049102</c:v>
                </c:pt>
                <c:pt idx="6476">
                  <c:v>0.27222058020934159</c:v>
                </c:pt>
                <c:pt idx="6477">
                  <c:v>0.32116530825764372</c:v>
                </c:pt>
                <c:pt idx="6478">
                  <c:v>0.36989210345336632</c:v>
                </c:pt>
                <c:pt idx="6479">
                  <c:v>0.41836773918607484</c:v>
                </c:pt>
                <c:pt idx="6480">
                  <c:v>0.4665589972190442</c:v>
                </c:pt>
                <c:pt idx="6481">
                  <c:v>0.51443261414722385</c:v>
                </c:pt>
                <c:pt idx="6482">
                  <c:v>0.56195573910143992</c:v>
                </c:pt>
                <c:pt idx="6483">
                  <c:v>0.6090959816642959</c:v>
                </c:pt>
                <c:pt idx="6484">
                  <c:v>0.65582099724638387</c:v>
                </c:pt>
                <c:pt idx="6485">
                  <c:v>0.70209853316932869</c:v>
                </c:pt>
                <c:pt idx="6486">
                  <c:v>0.74789694070138601</c:v>
                </c:pt>
                <c:pt idx="6487">
                  <c:v>0.79318482615275776</c:v>
                </c:pt>
                <c:pt idx="6488">
                  <c:v>0.83793143429460082</c:v>
                </c:pt>
                <c:pt idx="6489">
                  <c:v>0.88210630312583349</c:v>
                </c:pt>
                <c:pt idx="6490">
                  <c:v>0.92567749293281865</c:v>
                </c:pt>
                <c:pt idx="6491">
                  <c:v>0.96861656306238986</c:v>
                </c:pt>
                <c:pt idx="6492">
                  <c:v>1.010894230249576</c:v>
                </c:pt>
                <c:pt idx="6493">
                  <c:v>1.0524806233984891</c:v>
                </c:pt>
                <c:pt idx="6494">
                  <c:v>1.0933463454232955</c:v>
                </c:pt>
                <c:pt idx="6495">
                  <c:v>1.1334641941582251</c:v>
                </c:pt>
                <c:pt idx="6496">
                  <c:v>1.1728076191100822</c:v>
                </c:pt>
                <c:pt idx="6497">
                  <c:v>1.2113500940861324</c:v>
                </c:pt>
                <c:pt idx="6498">
                  <c:v>1.2490650325940047</c:v>
                </c:pt>
                <c:pt idx="6499">
                  <c:v>1.2859257313999388</c:v>
                </c:pt>
                <c:pt idx="6500">
                  <c:v>1.321905885852817</c:v>
                </c:pt>
                <c:pt idx="6501">
                  <c:v>1.3569812896309574</c:v>
                </c:pt>
                <c:pt idx="6502">
                  <c:v>1.3911282791715436</c:v>
                </c:pt>
                <c:pt idx="6503">
                  <c:v>1.4243231025670551</c:v>
                </c:pt>
                <c:pt idx="6504">
                  <c:v>1.4565423821830716</c:v>
                </c:pt>
                <c:pt idx="6505">
                  <c:v>1.4877647688123046</c:v>
                </c:pt>
                <c:pt idx="6506">
                  <c:v>1.5179693489842239</c:v>
                </c:pt>
                <c:pt idx="6507">
                  <c:v>1.5471349860918724</c:v>
                </c:pt>
                <c:pt idx="6508">
                  <c:v>1.5752413079489171</c:v>
                </c:pt>
                <c:pt idx="6509">
                  <c:v>1.6022709659357939</c:v>
                </c:pt>
                <c:pt idx="6510">
                  <c:v>1.6282036052887088</c:v>
                </c:pt>
                <c:pt idx="6511">
                  <c:v>1.6530204840197311</c:v>
                </c:pt>
                <c:pt idx="6512">
                  <c:v>1.6767063335323833</c:v>
                </c:pt>
                <c:pt idx="6513">
                  <c:v>1.6992433389446833</c:v>
                </c:pt>
                <c:pt idx="6514">
                  <c:v>1.7206163609576184</c:v>
                </c:pt>
                <c:pt idx="6515">
                  <c:v>1.7408114399415395</c:v>
                </c:pt>
                <c:pt idx="6516">
                  <c:v>1.7598157294541992</c:v>
                </c:pt>
                <c:pt idx="6517">
                  <c:v>1.7776146344726889</c:v>
                </c:pt>
                <c:pt idx="6518">
                  <c:v>1.7941954409993182</c:v>
                </c:pt>
                <c:pt idx="6519">
                  <c:v>1.8095485844723171</c:v>
                </c:pt>
                <c:pt idx="6520">
                  <c:v>1.823661576583161</c:v>
                </c:pt>
                <c:pt idx="6521">
                  <c:v>1.8365247390659831</c:v>
                </c:pt>
                <c:pt idx="6522">
                  <c:v>1.8481303119513472</c:v>
                </c:pt>
                <c:pt idx="6523">
                  <c:v>1.8584690463460123</c:v>
                </c:pt>
                <c:pt idx="6524">
                  <c:v>1.8675344102056666</c:v>
                </c:pt>
                <c:pt idx="6525">
                  <c:v>1.8753204856098435</c:v>
                </c:pt>
                <c:pt idx="6526">
                  <c:v>1.8818223888979864</c:v>
                </c:pt>
                <c:pt idx="6527">
                  <c:v>1.8870350851581703</c:v>
                </c:pt>
                <c:pt idx="6528">
                  <c:v>1.8909549010064808</c:v>
                </c:pt>
                <c:pt idx="6529">
                  <c:v>1.8935795352310159</c:v>
                </c:pt>
                <c:pt idx="6530">
                  <c:v>1.8949063343574046</c:v>
                </c:pt>
                <c:pt idx="6531">
                  <c:v>1.8949337938664452</c:v>
                </c:pt>
                <c:pt idx="6532">
                  <c:v>1.8936621105199811</c:v>
                </c:pt>
                <c:pt idx="6533">
                  <c:v>1.8910931653530816</c:v>
                </c:pt>
                <c:pt idx="6534">
                  <c:v>1.8872293730787244</c:v>
                </c:pt>
                <c:pt idx="6535">
                  <c:v>1.8820712638269894</c:v>
                </c:pt>
                <c:pt idx="6536">
                  <c:v>1.8756233645755229</c:v>
                </c:pt>
                <c:pt idx="6537">
                  <c:v>1.867890534552471</c:v>
                </c:pt>
                <c:pt idx="6538">
                  <c:v>1.8588777639334837</c:v>
                </c:pt>
                <c:pt idx="6539">
                  <c:v>1.8485900171845118</c:v>
                </c:pt>
                <c:pt idx="6540">
                  <c:v>1.8370360474648</c:v>
                </c:pt>
                <c:pt idx="6541">
                  <c:v>1.824222961679975</c:v>
                </c:pt>
                <c:pt idx="6542">
                  <c:v>1.8101592229497094</c:v>
                </c:pt>
                <c:pt idx="6543">
                  <c:v>1.7948535363815861</c:v>
                </c:pt>
                <c:pt idx="6544">
                  <c:v>1.7783180979218034</c:v>
                </c:pt>
                <c:pt idx="6545">
                  <c:v>1.7605631267588773</c:v>
                </c:pt>
                <c:pt idx="6546">
                  <c:v>1.7416003943808691</c:v>
                </c:pt>
                <c:pt idx="6547">
                  <c:v>1.7214432658720635</c:v>
                </c:pt>
                <c:pt idx="6548">
                  <c:v>1.7001066807039766</c:v>
                </c:pt>
                <c:pt idx="6549">
                  <c:v>1.6776031551717785</c:v>
                </c:pt>
                <c:pt idx="6550">
                  <c:v>1.6539485780024197</c:v>
                </c:pt>
                <c:pt idx="6551">
                  <c:v>1.6291601901601531</c:v>
                </c:pt>
                <c:pt idx="6552">
                  <c:v>1.6032553440916069</c:v>
                </c:pt>
                <c:pt idx="6553">
                  <c:v>1.5762513291368607</c:v>
                </c:pt>
                <c:pt idx="6554">
                  <c:v>1.5481657773349999</c:v>
                </c:pt>
                <c:pt idx="6555">
                  <c:v>1.5190182655286026</c:v>
                </c:pt>
                <c:pt idx="6556">
                  <c:v>1.4888286764885899</c:v>
                </c:pt>
                <c:pt idx="6557">
                  <c:v>1.4576170434401348</c:v>
                </c:pt>
                <c:pt idx="6558">
                  <c:v>1.4254051184174279</c:v>
                </c:pt>
                <c:pt idx="6559">
                  <c:v>1.3922152540153698</c:v>
                </c:pt>
                <c:pt idx="6560">
                  <c:v>1.3580708503308587</c:v>
                </c:pt>
                <c:pt idx="6561">
                  <c:v>1.3229940284064765</c:v>
                </c:pt>
                <c:pt idx="6562">
                  <c:v>1.2870098609295701</c:v>
                </c:pt>
                <c:pt idx="6563">
                  <c:v>1.2501431862533958</c:v>
                </c:pt>
                <c:pt idx="6564">
                  <c:v>1.2124172404417883</c:v>
                </c:pt>
                <c:pt idx="6565">
                  <c:v>1.173859610620988</c:v>
                </c:pt>
                <c:pt idx="6566">
                  <c:v>1.1344963676462794</c:v>
                </c:pt>
                <c:pt idx="6567">
                  <c:v>1.0943528172008734</c:v>
                </c:pt>
                <c:pt idx="6568">
                  <c:v>1.0534573085833911</c:v>
                </c:pt>
                <c:pt idx="6569">
                  <c:v>1.0118385918929615</c:v>
                </c:pt>
                <c:pt idx="6570">
                  <c:v>0.96952566937598561</c:v>
                </c:pt>
                <c:pt idx="6571">
                  <c:v>0.92654596904636521</c:v>
                </c:pt>
                <c:pt idx="6572">
                  <c:v>0.88293072385479854</c:v>
                </c:pt>
                <c:pt idx="6573">
                  <c:v>0.83870907161357844</c:v>
                </c:pt>
                <c:pt idx="6574">
                  <c:v>0.793909340437572</c:v>
                </c:pt>
                <c:pt idx="6575">
                  <c:v>0.74856402767512142</c:v>
                </c:pt>
                <c:pt idx="6576">
                  <c:v>0.70270390932861426</c:v>
                </c:pt>
                <c:pt idx="6577">
                  <c:v>0.65635992902569174</c:v>
                </c:pt>
                <c:pt idx="6578">
                  <c:v>0.6095642790665865</c:v>
                </c:pt>
                <c:pt idx="6579">
                  <c:v>0.56234985221429767</c:v>
                </c:pt>
                <c:pt idx="6580">
                  <c:v>0.51474848816175778</c:v>
                </c:pt>
                <c:pt idx="6581">
                  <c:v>0.46679245830839611</c:v>
                </c:pt>
                <c:pt idx="6582">
                  <c:v>0.41851501336412716</c:v>
                </c:pt>
                <c:pt idx="6583">
                  <c:v>0.36994982901404649</c:v>
                </c:pt>
                <c:pt idx="6584">
                  <c:v>0.32112925629457206</c:v>
                </c:pt>
                <c:pt idx="6585">
                  <c:v>0.27208581930930853</c:v>
                </c:pt>
                <c:pt idx="6586">
                  <c:v>0.22285278348828472</c:v>
                </c:pt>
                <c:pt idx="6587">
                  <c:v>0.17346417104668371</c:v>
                </c:pt>
                <c:pt idx="6588">
                  <c:v>0.12395474194329151</c:v>
                </c:pt>
                <c:pt idx="6589">
                  <c:v>7.4359400381830268E-2</c:v>
                </c:pt>
                <c:pt idx="6590">
                  <c:v>2.4711417655353413E-2</c:v>
                </c:pt>
                <c:pt idx="6591">
                  <c:v>-2.495608579612995E-2</c:v>
                </c:pt>
                <c:pt idx="6592">
                  <c:v>-7.4609033243348818E-2</c:v>
                </c:pt>
                <c:pt idx="6593">
                  <c:v>-0.12421186474481466</c:v>
                </c:pt>
                <c:pt idx="6594">
                  <c:v>-0.17373215468403669</c:v>
                </c:pt>
                <c:pt idx="6595">
                  <c:v>-0.22313584612483137</c:v>
                </c:pt>
                <c:pt idx="6596">
                  <c:v>-0.27238879462400395</c:v>
                </c:pt>
                <c:pt idx="6597">
                  <c:v>-0.32145722562784007</c:v>
                </c:pt>
                <c:pt idx="6598">
                  <c:v>-0.37030740233322285</c:v>
                </c:pt>
                <c:pt idx="6599">
                  <c:v>-0.41890604348697774</c:v>
                </c:pt>
                <c:pt idx="6600">
                  <c:v>-0.4672198764620919</c:v>
                </c:pt>
                <c:pt idx="6601">
                  <c:v>-0.51521558373959253</c:v>
                </c:pt>
                <c:pt idx="6602">
                  <c:v>-0.56286026063643602</c:v>
                </c:pt>
                <c:pt idx="6603">
                  <c:v>-0.61012146324516459</c:v>
                </c:pt>
                <c:pt idx="6604">
                  <c:v>-0.65696679383331325</c:v>
                </c:pt>
                <c:pt idx="6605">
                  <c:v>-0.70336394694977233</c:v>
                </c:pt>
                <c:pt idx="6606">
                  <c:v>-0.74928122148347798</c:v>
                </c:pt>
                <c:pt idx="6607">
                  <c:v>-0.794687171781297</c:v>
                </c:pt>
                <c:pt idx="6608">
                  <c:v>-0.83955099108994746</c:v>
                </c:pt>
                <c:pt idx="6609">
                  <c:v>-0.88384216634480095</c:v>
                </c:pt>
                <c:pt idx="6610">
                  <c:v>-0.92752870725192038</c:v>
                </c:pt>
                <c:pt idx="6611">
                  <c:v>-0.97058212308284053</c:v>
                </c:pt>
                <c:pt idx="6612">
                  <c:v>-1.0129730810239588</c:v>
                </c:pt>
                <c:pt idx="6613">
                  <c:v>-1.0546716609786335</c:v>
                </c:pt>
                <c:pt idx="6614">
                  <c:v>-1.0956484174293475</c:v>
                </c:pt>
                <c:pt idx="6615">
                  <c:v>-1.1358761003684044</c:v>
                </c:pt>
                <c:pt idx="6616">
                  <c:v>-1.1753281120708943</c:v>
                </c:pt>
                <c:pt idx="6617">
                  <c:v>-1.2139778797428113</c:v>
                </c:pt>
                <c:pt idx="6618">
                  <c:v>-1.251798770940765</c:v>
                </c:pt>
                <c:pt idx="6619">
                  <c:v>-1.2887640371497697</c:v>
                </c:pt>
                <c:pt idx="6620">
                  <c:v>-1.3248473291264327</c:v>
                </c:pt>
                <c:pt idx="6621">
                  <c:v>-1.3600243966647292</c:v>
                </c:pt>
                <c:pt idx="6622">
                  <c:v>-1.3942715330438253</c:v>
                </c:pt>
                <c:pt idx="6623">
                  <c:v>-1.427564943942736</c:v>
                </c:pt>
                <c:pt idx="6624">
                  <c:v>-1.4598812100759411</c:v>
                </c:pt>
                <c:pt idx="6625">
                  <c:v>-1.4911989413648123</c:v>
                </c:pt>
                <c:pt idx="6626">
                  <c:v>-1.521497184264345</c:v>
                </c:pt>
                <c:pt idx="6627">
                  <c:v>-1.5507547629066352</c:v>
                </c:pt>
                <c:pt idx="6628">
                  <c:v>-1.5789512666741921</c:v>
                </c:pt>
                <c:pt idx="6629">
                  <c:v>-1.6060693093620317</c:v>
                </c:pt>
                <c:pt idx="6630">
                  <c:v>-1.6320884994821083</c:v>
                </c:pt>
                <c:pt idx="6631">
                  <c:v>-1.6569900591985507</c:v>
                </c:pt>
                <c:pt idx="6632">
                  <c:v>-1.6807586849578957</c:v>
                </c:pt>
                <c:pt idx="6633">
                  <c:v>-1.7033765278263187</c:v>
                </c:pt>
                <c:pt idx="6634">
                  <c:v>-1.7248284153720588</c:v>
                </c:pt>
                <c:pt idx="6635">
                  <c:v>-1.745100355765032</c:v>
                </c:pt>
                <c:pt idx="6636">
                  <c:v>-1.7641794713080066</c:v>
                </c:pt>
                <c:pt idx="6637">
                  <c:v>-1.7820511366808893</c:v>
                </c:pt>
                <c:pt idx="6638">
                  <c:v>-1.7987026085587372</c:v>
                </c:pt>
                <c:pt idx="6639">
                  <c:v>-1.8141242940340807</c:v>
                </c:pt>
                <c:pt idx="6640">
                  <c:v>-1.8283036774453683</c:v>
                </c:pt>
                <c:pt idx="6641">
                  <c:v>-1.8412310541770847</c:v>
                </c:pt>
                <c:pt idx="6642">
                  <c:v>-1.8528986389237565</c:v>
                </c:pt>
                <c:pt idx="6643">
                  <c:v>-1.8632971584794424</c:v>
                </c:pt>
                <c:pt idx="6644">
                  <c:v>-1.8724200575198093</c:v>
                </c:pt>
                <c:pt idx="6645">
                  <c:v>-1.8802613958857979</c:v>
                </c:pt>
                <c:pt idx="6646">
                  <c:v>-1.8868162687280636</c:v>
                </c:pt>
                <c:pt idx="6647">
                  <c:v>-1.8920796210035093</c:v>
                </c:pt>
                <c:pt idx="6648">
                  <c:v>-1.896047760262072</c:v>
                </c:pt>
                <c:pt idx="6649">
                  <c:v>-1.8987183672975456</c:v>
                </c:pt>
                <c:pt idx="6650">
                  <c:v>-1.9000887717195365</c:v>
                </c:pt>
                <c:pt idx="6651">
                  <c:v>-1.9001574531769811</c:v>
                </c:pt>
                <c:pt idx="6652">
                  <c:v>-1.8989245936893997</c:v>
                </c:pt>
                <c:pt idx="6653">
                  <c:v>-1.8963920606440174</c:v>
                </c:pt>
                <c:pt idx="6654">
                  <c:v>-1.8925622562048339</c:v>
                </c:pt>
                <c:pt idx="6655">
                  <c:v>-1.8874356990557308</c:v>
                </c:pt>
                <c:pt idx="6656">
                  <c:v>-1.8810169058343762</c:v>
                </c:pt>
                <c:pt idx="6657">
                  <c:v>-1.8733107265380153</c:v>
                </c:pt>
                <c:pt idx="6658">
                  <c:v>-1.8643221432229484</c:v>
                </c:pt>
                <c:pt idx="6659">
                  <c:v>-1.8540561133491993</c:v>
                </c:pt>
                <c:pt idx="6660">
                  <c:v>-1.8425213841849348</c:v>
                </c:pt>
                <c:pt idx="6661">
                  <c:v>-1.8297250578604747</c:v>
                </c:pt>
                <c:pt idx="6662">
                  <c:v>-1.8156755938363165</c:v>
                </c:pt>
                <c:pt idx="6663">
                  <c:v>-1.800381694677011</c:v>
                </c:pt>
                <c:pt idx="6664">
                  <c:v>-1.7838555549011692</c:v>
                </c:pt>
                <c:pt idx="6665">
                  <c:v>-1.766107393384156</c:v>
                </c:pt>
                <c:pt idx="6666">
                  <c:v>-1.7471489824137065</c:v>
                </c:pt>
                <c:pt idx="6667">
                  <c:v>-1.7269936889845372</c:v>
                </c:pt>
                <c:pt idx="6668">
                  <c:v>-1.7056564555867761</c:v>
                </c:pt>
                <c:pt idx="6669">
                  <c:v>-1.6831498026393374</c:v>
                </c:pt>
                <c:pt idx="6670">
                  <c:v>-1.6594896240944852</c:v>
                </c:pt>
                <c:pt idx="6671">
                  <c:v>-1.6346931672393532</c:v>
                </c:pt>
                <c:pt idx="6672">
                  <c:v>-1.6087777919364414</c:v>
                </c:pt>
                <c:pt idx="6673">
                  <c:v>-1.5817607960297224</c:v>
                </c:pt>
                <c:pt idx="6674">
                  <c:v>-1.5536598211447457</c:v>
                </c:pt>
                <c:pt idx="6675">
                  <c:v>-1.5244944547871253</c:v>
                </c:pt>
                <c:pt idx="6676">
                  <c:v>-1.4942845914609271</c:v>
                </c:pt>
                <c:pt idx="6677">
                  <c:v>-1.4630502771878005</c:v>
                </c:pt>
                <c:pt idx="6678">
                  <c:v>-1.4308132778542775</c:v>
                </c:pt>
                <c:pt idx="6679">
                  <c:v>-1.3975959609556798</c:v>
                </c:pt>
                <c:pt idx="6680">
                  <c:v>-1.3634217425291377</c:v>
                </c:pt>
                <c:pt idx="6681">
                  <c:v>-1.3283127605885199</c:v>
                </c:pt>
                <c:pt idx="6682">
                  <c:v>-1.2922941058143804</c:v>
                </c:pt>
                <c:pt idx="6683">
                  <c:v>-1.255390635565476</c:v>
                </c:pt>
                <c:pt idx="6684">
                  <c:v>-1.2176256059133055</c:v>
                </c:pt>
                <c:pt idx="6685">
                  <c:v>-1.1790266249835715</c:v>
                </c:pt>
                <c:pt idx="6686">
                  <c:v>-1.139619785611782</c:v>
                </c:pt>
                <c:pt idx="6687">
                  <c:v>-1.0994304164308859</c:v>
                </c:pt>
                <c:pt idx="6688">
                  <c:v>-1.0584868906469584</c:v>
                </c:pt>
                <c:pt idx="6689">
                  <c:v>-1.0168179832121729</c:v>
                </c:pt>
                <c:pt idx="6690">
                  <c:v>-0.97445272215891843</c:v>
                </c:pt>
                <c:pt idx="6691">
                  <c:v>-0.9314185622071659</c:v>
                </c:pt>
                <c:pt idx="6692">
                  <c:v>-0.88774676392033203</c:v>
                </c:pt>
                <c:pt idx="6693">
                  <c:v>-0.84346649361639459</c:v>
                </c:pt>
                <c:pt idx="6694">
                  <c:v>-0.79860610879469263</c:v>
                </c:pt>
                <c:pt idx="6695">
                  <c:v>-0.75319813705239935</c:v>
                </c:pt>
                <c:pt idx="6696">
                  <c:v>-0.70727338549019403</c:v>
                </c:pt>
                <c:pt idx="6697">
                  <c:v>-0.66086282966828214</c:v>
                </c:pt>
                <c:pt idx="6698">
                  <c:v>-0.61399869463816958</c:v>
                </c:pt>
                <c:pt idx="6699">
                  <c:v>-0.56671390671699073</c:v>
                </c:pt>
                <c:pt idx="6700">
                  <c:v>-0.51904033993828302</c:v>
                </c:pt>
                <c:pt idx="6701">
                  <c:v>-0.47101030081218304</c:v>
                </c:pt>
                <c:pt idx="6702">
                  <c:v>-0.42265707591242546</c:v>
                </c:pt>
                <c:pt idx="6703">
                  <c:v>-0.37401437752386263</c:v>
                </c:pt>
                <c:pt idx="6704">
                  <c:v>-0.32511459400113568</c:v>
                </c:pt>
                <c:pt idx="6705">
                  <c:v>-0.27599028746667709</c:v>
                </c:pt>
                <c:pt idx="6706">
                  <c:v>-0.22667476205202566</c:v>
                </c:pt>
                <c:pt idx="6707">
                  <c:v>-0.17720207933806648</c:v>
                </c:pt>
                <c:pt idx="6708">
                  <c:v>-0.12760703929492365</c:v>
                </c:pt>
                <c:pt idx="6709">
                  <c:v>-7.7924586764425596E-2</c:v>
                </c:pt>
                <c:pt idx="6710">
                  <c:v>-2.818803428528394E-2</c:v>
                </c:pt>
                <c:pt idx="6711">
                  <c:v>2.1569455868508974E-2</c:v>
                </c:pt>
                <c:pt idx="6712">
                  <c:v>7.1313764565097165E-2</c:v>
                </c:pt>
                <c:pt idx="6713">
                  <c:v>0.12100928891160349</c:v>
                </c:pt>
                <c:pt idx="6714">
                  <c:v>0.17062355981128921</c:v>
                </c:pt>
                <c:pt idx="6715">
                  <c:v>0.2201224763393074</c:v>
                </c:pt>
                <c:pt idx="6716">
                  <c:v>0.26947184957565762</c:v>
                </c:pt>
                <c:pt idx="6717">
                  <c:v>0.31863786002238464</c:v>
                </c:pt>
                <c:pt idx="6718">
                  <c:v>0.36758672548544202</c:v>
                </c:pt>
                <c:pt idx="6719">
                  <c:v>0.41628511889513237</c:v>
                </c:pt>
                <c:pt idx="6720">
                  <c:v>0.46469972140330362</c:v>
                </c:pt>
                <c:pt idx="6721">
                  <c:v>0.51279716888663995</c:v>
                </c:pt>
                <c:pt idx="6722">
                  <c:v>0.56054450969594749</c:v>
                </c:pt>
                <c:pt idx="6723">
                  <c:v>0.60790925261717821</c:v>
                </c:pt>
                <c:pt idx="6724">
                  <c:v>0.65485895229279933</c:v>
                </c:pt>
                <c:pt idx="6725">
                  <c:v>0.70136125534976634</c:v>
                </c:pt>
                <c:pt idx="6726">
                  <c:v>0.74738441248004794</c:v>
                </c:pt>
                <c:pt idx="6727">
                  <c:v>0.79289692958056224</c:v>
                </c:pt>
                <c:pt idx="6728">
                  <c:v>0.8378679512170929</c:v>
                </c:pt>
                <c:pt idx="6729">
                  <c:v>0.88226691543531766</c:v>
                </c:pt>
                <c:pt idx="6730">
                  <c:v>0.92606178286474616</c:v>
                </c:pt>
                <c:pt idx="6731">
                  <c:v>0.96922401353607235</c:v>
                </c:pt>
                <c:pt idx="6732">
                  <c:v>1.0117242252525263</c:v>
                </c:pt>
                <c:pt idx="6733">
                  <c:v>1.0535324484144295</c:v>
                </c:pt>
                <c:pt idx="6734">
                  <c:v>1.0946191879036442</c:v>
                </c:pt>
                <c:pt idx="6735">
                  <c:v>1.134957144036522</c:v>
                </c:pt>
                <c:pt idx="6736">
                  <c:v>1.174519669359237</c:v>
                </c:pt>
                <c:pt idx="6737">
                  <c:v>1.2132801413182244</c:v>
                </c:pt>
                <c:pt idx="6738">
                  <c:v>1.2512118777021075</c:v>
                </c:pt>
                <c:pt idx="6739">
                  <c:v>1.2882880802418297</c:v>
                </c:pt>
                <c:pt idx="6740">
                  <c:v>1.3244823499759804</c:v>
                </c:pt>
                <c:pt idx="6741">
                  <c:v>1.3597703870387823</c:v>
                </c:pt>
                <c:pt idx="6742">
                  <c:v>1.394128435129991</c:v>
                </c:pt>
                <c:pt idx="6743">
                  <c:v>1.4275326504515908</c:v>
                </c:pt>
                <c:pt idx="6744">
                  <c:v>1.4599595643653687</c:v>
                </c:pt>
                <c:pt idx="6745">
                  <c:v>1.4913877375862266</c:v>
                </c:pt>
                <c:pt idx="6746">
                  <c:v>1.5217961675306129</c:v>
                </c:pt>
                <c:pt idx="6747">
                  <c:v>1.551163629481723</c:v>
                </c:pt>
                <c:pt idx="6748">
                  <c:v>1.5794696641843282</c:v>
                </c:pt>
                <c:pt idx="6749">
                  <c:v>1.6066968370282635</c:v>
                </c:pt>
                <c:pt idx="6750">
                  <c:v>1.6328247083741485</c:v>
                </c:pt>
                <c:pt idx="6751">
                  <c:v>1.6578344525097481</c:v>
                </c:pt>
                <c:pt idx="6752">
                  <c:v>1.6817107183011604</c:v>
                </c:pt>
                <c:pt idx="6753">
                  <c:v>1.7044356095508959</c:v>
                </c:pt>
                <c:pt idx="6754">
                  <c:v>1.7259939069008736</c:v>
                </c:pt>
                <c:pt idx="6755">
                  <c:v>1.7463715719525774</c:v>
                </c:pt>
                <c:pt idx="6756">
                  <c:v>1.7655556808183395</c:v>
                </c:pt>
                <c:pt idx="6757">
                  <c:v>1.7835315623858727</c:v>
                </c:pt>
                <c:pt idx="6758">
                  <c:v>1.800286427955974</c:v>
                </c:pt>
                <c:pt idx="6759">
                  <c:v>1.8158106396845821</c:v>
                </c:pt>
                <c:pt idx="6760">
                  <c:v>1.8300916374305616</c:v>
                </c:pt>
                <c:pt idx="6761">
                  <c:v>1.8431196725750465</c:v>
                </c:pt>
                <c:pt idx="6762">
                  <c:v>1.8548869163043238</c:v>
                </c:pt>
                <c:pt idx="6763">
                  <c:v>1.865384052418058</c:v>
                </c:pt>
                <c:pt idx="6764">
                  <c:v>1.8746044831297386</c:v>
                </c:pt>
                <c:pt idx="6765">
                  <c:v>1.8825422263685343</c:v>
                </c:pt>
                <c:pt idx="6766">
                  <c:v>1.8891923359415943</c:v>
                </c:pt>
                <c:pt idx="6767">
                  <c:v>1.8945497160481923</c:v>
                </c:pt>
                <c:pt idx="6768">
                  <c:v>1.898610634083814</c:v>
                </c:pt>
                <c:pt idx="6769">
                  <c:v>1.9013727313080049</c:v>
                </c:pt>
                <c:pt idx="6770">
                  <c:v>1.9028332984330287</c:v>
                </c:pt>
                <c:pt idx="6771">
                  <c:v>1.9029907768637746</c:v>
                </c:pt>
                <c:pt idx="6772">
                  <c:v>1.9018453110451066</c:v>
                </c:pt>
                <c:pt idx="6773">
                  <c:v>1.8993987314747651</c:v>
                </c:pt>
                <c:pt idx="6774">
                  <c:v>1.8956534041278017</c:v>
                </c:pt>
                <c:pt idx="6775">
                  <c:v>1.8906098122148536</c:v>
                </c:pt>
                <c:pt idx="6776">
                  <c:v>1.8842724376307287</c:v>
                </c:pt>
                <c:pt idx="6777">
                  <c:v>1.8766460963746423</c:v>
                </c:pt>
                <c:pt idx="6778">
                  <c:v>1.8677357372637087</c:v>
                </c:pt>
                <c:pt idx="6779">
                  <c:v>1.85754628529133</c:v>
                </c:pt>
                <c:pt idx="6780">
                  <c:v>1.8460864560448798</c:v>
                </c:pt>
                <c:pt idx="6781">
                  <c:v>1.8333633207726903</c:v>
                </c:pt>
                <c:pt idx="6782">
                  <c:v>1.8193853088646745</c:v>
                </c:pt>
                <c:pt idx="6783">
                  <c:v>1.8041610936383077</c:v>
                </c:pt>
                <c:pt idx="6784">
                  <c:v>1.7877028412005096</c:v>
                </c:pt>
                <c:pt idx="6785">
                  <c:v>1.7700207428616874</c:v>
                </c:pt>
                <c:pt idx="6786">
                  <c:v>1.7511265442024264</c:v>
                </c:pt>
                <c:pt idx="6787">
                  <c:v>1.7310335863786501</c:v>
                </c:pt>
                <c:pt idx="6788">
                  <c:v>1.709756786920295</c:v>
                </c:pt>
                <c:pt idx="6789">
                  <c:v>1.6873086421744665</c:v>
                </c:pt>
                <c:pt idx="6790">
                  <c:v>1.6637050229194108</c:v>
                </c:pt>
                <c:pt idx="6791">
                  <c:v>1.6389631541749508</c:v>
                </c:pt>
                <c:pt idx="6792">
                  <c:v>1.6131003744516152</c:v>
                </c:pt>
                <c:pt idx="6793">
                  <c:v>1.5861339611648204</c:v>
                </c:pt>
                <c:pt idx="6794">
                  <c:v>1.5580815364426555</c:v>
                </c:pt>
                <c:pt idx="6795">
                  <c:v>1.5289626692317204</c:v>
                </c:pt>
                <c:pt idx="6796">
                  <c:v>1.498797236422301</c:v>
                </c:pt>
                <c:pt idx="6797">
                  <c:v>1.4676052673739133</c:v>
                </c:pt>
                <c:pt idx="6798">
                  <c:v>1.4354085122686424</c:v>
                </c:pt>
                <c:pt idx="6799">
                  <c:v>1.4022293238604684</c:v>
                </c:pt>
                <c:pt idx="6800">
                  <c:v>1.3680911044135153</c:v>
                </c:pt>
                <c:pt idx="6801">
                  <c:v>1.3330159791415901</c:v>
                </c:pt>
                <c:pt idx="6802">
                  <c:v>1.2970290269023079</c:v>
                </c:pt>
                <c:pt idx="6803">
                  <c:v>1.260155094212418</c:v>
                </c:pt>
                <c:pt idx="6804">
                  <c:v>1.2224174272857229</c:v>
                </c:pt>
                <c:pt idx="6805">
                  <c:v>1.1838436253773343</c:v>
                </c:pt>
                <c:pt idx="6806">
                  <c:v>1.1444597734417745</c:v>
                </c:pt>
                <c:pt idx="6807">
                  <c:v>1.1042911932225952</c:v>
                </c:pt>
                <c:pt idx="6808">
                  <c:v>1.0633662520295986</c:v>
                </c:pt>
                <c:pt idx="6809">
                  <c:v>1.0217137199129152</c:v>
                </c:pt>
                <c:pt idx="6810">
                  <c:v>0.97936262099778693</c:v>
                </c:pt>
                <c:pt idx="6811">
                  <c:v>0.93634040709213462</c:v>
                </c:pt>
                <c:pt idx="6812">
                  <c:v>0.89267833684219833</c:v>
                </c:pt>
                <c:pt idx="6813">
                  <c:v>0.8484055756429254</c:v>
                </c:pt>
                <c:pt idx="6814">
                  <c:v>0.80355048106377447</c:v>
                </c:pt>
                <c:pt idx="6815">
                  <c:v>0.7581455817634446</c:v>
                </c:pt>
                <c:pt idx="6816">
                  <c:v>0.71222168689365339</c:v>
                </c:pt>
                <c:pt idx="6817">
                  <c:v>0.66580977505275074</c:v>
                </c:pt>
                <c:pt idx="6818">
                  <c:v>0.61894207531447376</c:v>
                </c:pt>
                <c:pt idx="6819">
                  <c:v>0.57165151899908972</c:v>
                </c:pt>
                <c:pt idx="6820">
                  <c:v>0.52396998612036993</c:v>
                </c:pt>
                <c:pt idx="6821">
                  <c:v>0.47592979014158837</c:v>
                </c:pt>
                <c:pt idx="6822">
                  <c:v>0.4275642255578998</c:v>
                </c:pt>
                <c:pt idx="6823">
                  <c:v>0.37890701353888906</c:v>
                </c:pt>
                <c:pt idx="6824">
                  <c:v>0.32999055228172453</c:v>
                </c:pt>
                <c:pt idx="6825">
                  <c:v>0.28084741470335828</c:v>
                </c:pt>
                <c:pt idx="6826">
                  <c:v>0.2315109166754058</c:v>
                </c:pt>
                <c:pt idx="6827">
                  <c:v>0.18201513245780462</c:v>
                </c:pt>
                <c:pt idx="6828">
                  <c:v>0.13239487563160948</c:v>
                </c:pt>
                <c:pt idx="6829">
                  <c:v>8.2685105573768111E-2</c:v>
                </c:pt>
                <c:pt idx="6830">
                  <c:v>3.2919150274611404E-2</c:v>
                </c:pt>
                <c:pt idx="6831">
                  <c:v>-1.6869811632272434E-2</c:v>
                </c:pt>
                <c:pt idx="6832">
                  <c:v>-6.6647643756066091E-2</c:v>
                </c:pt>
                <c:pt idx="6833">
                  <c:v>-0.11637872505468008</c:v>
                </c:pt>
                <c:pt idx="6834">
                  <c:v>-0.16603056740144348</c:v>
                </c:pt>
                <c:pt idx="6835">
                  <c:v>-0.21556904997058965</c:v>
                </c:pt>
                <c:pt idx="6836">
                  <c:v>-0.26495996308065378</c:v>
                </c:pt>
                <c:pt idx="6837">
                  <c:v>-0.31416946562204956</c:v>
                </c:pt>
                <c:pt idx="6838">
                  <c:v>-0.36316375295017916</c:v>
                </c:pt>
                <c:pt idx="6839">
                  <c:v>-0.411909474716873</c:v>
                </c:pt>
                <c:pt idx="6840">
                  <c:v>-0.46037328797958199</c:v>
                </c:pt>
                <c:pt idx="6841">
                  <c:v>-0.50852180371644584</c:v>
                </c:pt>
                <c:pt idx="6842">
                  <c:v>-0.55632204458808954</c:v>
                </c:pt>
                <c:pt idx="6843">
                  <c:v>-0.60374149291137724</c:v>
                </c:pt>
                <c:pt idx="6844">
                  <c:v>-0.65074767609362705</c:v>
                </c:pt>
                <c:pt idx="6845">
                  <c:v>-0.6973082127741832</c:v>
                </c:pt>
                <c:pt idx="6846">
                  <c:v>-0.7433913249184213</c:v>
                </c:pt>
                <c:pt idx="6847">
                  <c:v>-0.78896548897176333</c:v>
                </c:pt>
                <c:pt idx="6848">
                  <c:v>-0.83399981933782008</c:v>
                </c:pt>
                <c:pt idx="6849">
                  <c:v>-0.87846372320400146</c:v>
                </c:pt>
                <c:pt idx="6850">
                  <c:v>-0.92232512966039026</c:v>
                </c:pt>
                <c:pt idx="6851">
                  <c:v>-0.96555546653213453</c:v>
                </c:pt>
                <c:pt idx="6852">
                  <c:v>-1.0081253187663239</c:v>
                </c:pt>
                <c:pt idx="6853">
                  <c:v>-1.0500046832721472</c:v>
                </c:pt>
                <c:pt idx="6854">
                  <c:v>-1.0911640308213364</c:v>
                </c:pt>
                <c:pt idx="6855">
                  <c:v>-1.1315760270173068</c:v>
                </c:pt>
                <c:pt idx="6856">
                  <c:v>-1.1712139891069175</c:v>
                </c:pt>
                <c:pt idx="6857">
                  <c:v>-1.2100512586676093</c:v>
                </c:pt>
                <c:pt idx="6858">
                  <c:v>-1.2480611170662437</c:v>
                </c:pt>
                <c:pt idx="6859">
                  <c:v>-1.285216729076361</c:v>
                </c:pt>
                <c:pt idx="6860">
                  <c:v>-1.3214916582608112</c:v>
                </c:pt>
                <c:pt idx="6861">
                  <c:v>-1.3568615667773711</c:v>
                </c:pt>
                <c:pt idx="6862">
                  <c:v>-1.3913026598662956</c:v>
                </c:pt>
                <c:pt idx="6863">
                  <c:v>-1.4247910548050216</c:v>
                </c:pt>
                <c:pt idx="6864">
                  <c:v>-1.4573032435838087</c:v>
                </c:pt>
                <c:pt idx="6865">
                  <c:v>-1.4888177471173774</c:v>
                </c:pt>
                <c:pt idx="6866">
                  <c:v>-1.5193135226117216</c:v>
                </c:pt>
                <c:pt idx="6867">
                  <c:v>-1.5487693047480202</c:v>
                </c:pt>
                <c:pt idx="6868">
                  <c:v>-1.5771645932960834</c:v>
                </c:pt>
                <c:pt idx="6869">
                  <c:v>-1.6044819123168512</c:v>
                </c:pt>
                <c:pt idx="6870">
                  <c:v>-1.6307007805070322</c:v>
                </c:pt>
                <c:pt idx="6871">
                  <c:v>-1.6558023301746705</c:v>
                </c:pt>
                <c:pt idx="6872">
                  <c:v>-1.6797711679095504</c:v>
                </c:pt>
                <c:pt idx="6873">
                  <c:v>-1.7025893549606366</c:v>
                </c:pt>
                <c:pt idx="6874">
                  <c:v>-1.7242416291584948</c:v>
                </c:pt>
                <c:pt idx="6875">
                  <c:v>-1.7447139090550008</c:v>
                </c:pt>
                <c:pt idx="6876">
                  <c:v>-1.7639932274942427</c:v>
                </c:pt>
                <c:pt idx="6877">
                  <c:v>-1.7820648698966848</c:v>
                </c:pt>
                <c:pt idx="6878">
                  <c:v>-1.7989160039166372</c:v>
                </c:pt>
                <c:pt idx="6879">
                  <c:v>-1.8145369479040887</c:v>
                </c:pt>
                <c:pt idx="6880">
                  <c:v>-1.8289150977723125</c:v>
                </c:pt>
                <c:pt idx="6881">
                  <c:v>-1.8420406608370545</c:v>
                </c:pt>
                <c:pt idx="6882">
                  <c:v>-1.8539057641193117</c:v>
                </c:pt>
                <c:pt idx="6883">
                  <c:v>-1.8645010471734476</c:v>
                </c:pt>
                <c:pt idx="6884">
                  <c:v>-1.8738198679075013</c:v>
                </c:pt>
                <c:pt idx="6885">
                  <c:v>-1.8818561999049983</c:v>
                </c:pt>
                <c:pt idx="6886">
                  <c:v>-1.8886050526070752</c:v>
                </c:pt>
                <c:pt idx="6887">
                  <c:v>-1.8940612858465025</c:v>
                </c:pt>
                <c:pt idx="6888">
                  <c:v>-1.8982211226716097</c:v>
                </c:pt>
                <c:pt idx="6889">
                  <c:v>-1.9010821600339067</c:v>
                </c:pt>
                <c:pt idx="6890">
                  <c:v>-1.9026416443964909</c:v>
                </c:pt>
                <c:pt idx="6891">
                  <c:v>-1.9028979729936408</c:v>
                </c:pt>
                <c:pt idx="6892">
                  <c:v>-1.9018512461977799</c:v>
                </c:pt>
                <c:pt idx="6893">
                  <c:v>-1.8995032505519149</c:v>
                </c:pt>
                <c:pt idx="6894">
                  <c:v>-1.8958563082135411</c:v>
                </c:pt>
                <c:pt idx="6895">
                  <c:v>-1.890910858732292</c:v>
                </c:pt>
                <c:pt idx="6896">
                  <c:v>-1.8846713405177757</c:v>
                </c:pt>
                <c:pt idx="6897">
                  <c:v>-1.8771425262790233</c:v>
                </c:pt>
                <c:pt idx="6898">
                  <c:v>-1.8683293217569366</c:v>
                </c:pt>
                <c:pt idx="6899">
                  <c:v>-1.8582366091016826</c:v>
                </c:pt>
                <c:pt idx="6900">
                  <c:v>-1.8468730613091333</c:v>
                </c:pt>
                <c:pt idx="6901">
                  <c:v>-1.8342457073064724</c:v>
                </c:pt>
                <c:pt idx="6902">
                  <c:v>-1.8203629344513519</c:v>
                </c:pt>
                <c:pt idx="6903">
                  <c:v>-1.8052333743361937</c:v>
                </c:pt>
                <c:pt idx="6904">
                  <c:v>-1.7888691516682553</c:v>
                </c:pt>
                <c:pt idx="6905">
                  <c:v>-1.7712804167016614</c:v>
                </c:pt>
                <c:pt idx="6906">
                  <c:v>-1.7524788743219009</c:v>
                </c:pt>
                <c:pt idx="6907">
                  <c:v>-1.7324778253686406</c:v>
                </c:pt>
                <c:pt idx="6908">
                  <c:v>-1.7112921474518281</c:v>
                </c:pt>
                <c:pt idx="6909">
                  <c:v>-1.6889342974120547</c:v>
                </c:pt>
                <c:pt idx="6910">
                  <c:v>-1.6654201069515664</c:v>
                </c:pt>
                <c:pt idx="6911">
                  <c:v>-1.6407667624615063</c:v>
                </c:pt>
                <c:pt idx="6912">
                  <c:v>-1.6149915642875687</c:v>
                </c:pt>
                <c:pt idx="6913">
                  <c:v>-1.5881117521605785</c:v>
                </c:pt>
                <c:pt idx="6914">
                  <c:v>-1.5601449110203445</c:v>
                </c:pt>
                <c:pt idx="6915">
                  <c:v>-1.5311105731373382</c:v>
                </c:pt>
                <c:pt idx="6916">
                  <c:v>-1.5010285792535254</c:v>
                </c:pt>
                <c:pt idx="6917">
                  <c:v>-1.4699189231231731</c:v>
                </c:pt>
                <c:pt idx="6918">
                  <c:v>-1.4378033198813134</c:v>
                </c:pt>
                <c:pt idx="6919">
                  <c:v>-1.404704087807888</c:v>
                </c:pt>
                <c:pt idx="6920">
                  <c:v>-1.3706445952804394</c:v>
                </c:pt>
                <c:pt idx="6921">
                  <c:v>-1.3356469342279482</c:v>
                </c:pt>
                <c:pt idx="6922">
                  <c:v>-1.2997361508389063</c:v>
                </c:pt>
                <c:pt idx="6923">
                  <c:v>-1.2629370595902887</c:v>
                </c:pt>
                <c:pt idx="6924">
                  <c:v>-1.2252728752987601</c:v>
                </c:pt>
                <c:pt idx="6925">
                  <c:v>-1.186771166478062</c:v>
                </c:pt>
                <c:pt idx="6926">
                  <c:v>-1.1474579880097893</c:v>
                </c:pt>
                <c:pt idx="6927">
                  <c:v>-1.1073586322453894</c:v>
                </c:pt>
                <c:pt idx="6928">
                  <c:v>-1.0665014377955635</c:v>
                </c:pt>
                <c:pt idx="6929">
                  <c:v>-1.0249151467159447</c:v>
                </c:pt>
                <c:pt idx="6930">
                  <c:v>-0.9826287558535115</c:v>
                </c:pt>
                <c:pt idx="6931">
                  <c:v>-0.93966969046504789</c:v>
                </c:pt>
                <c:pt idx="6932">
                  <c:v>-0.89606918338359509</c:v>
                </c:pt>
                <c:pt idx="6933">
                  <c:v>-0.85185637493930577</c:v>
                </c:pt>
                <c:pt idx="6934">
                  <c:v>-0.80705959839518215</c:v>
                </c:pt>
                <c:pt idx="6935">
                  <c:v>-0.76171135887157648</c:v>
                </c:pt>
                <c:pt idx="6936">
                  <c:v>-0.71584244275926967</c:v>
                </c:pt>
                <c:pt idx="6937">
                  <c:v>-0.66948380668203922</c:v>
                </c:pt>
                <c:pt idx="6938">
                  <c:v>-0.62266765853409511</c:v>
                </c:pt>
                <c:pt idx="6939">
                  <c:v>-0.57542690925932805</c:v>
                </c:pt>
                <c:pt idx="6940">
                  <c:v>-0.52779341930629731</c:v>
                </c:pt>
                <c:pt idx="6941">
                  <c:v>-0.47979948339160933</c:v>
                </c:pt>
                <c:pt idx="6942">
                  <c:v>-0.43147837808950845</c:v>
                </c:pt>
                <c:pt idx="6943">
                  <c:v>-0.38286380748102755</c:v>
                </c:pt>
                <c:pt idx="6944">
                  <c:v>-0.33398815351365674</c:v>
                </c:pt>
                <c:pt idx="6945">
                  <c:v>-0.28488397369933799</c:v>
                </c:pt>
                <c:pt idx="6946">
                  <c:v>-0.23558456935506988</c:v>
                </c:pt>
                <c:pt idx="6947">
                  <c:v>-0.18612400104169882</c:v>
                </c:pt>
                <c:pt idx="6948">
                  <c:v>-0.13653706950147373</c:v>
                </c:pt>
                <c:pt idx="6949">
                  <c:v>-8.685872213728825E-2</c:v>
                </c:pt>
                <c:pt idx="6950">
                  <c:v>-3.7122275834217379E-2</c:v>
                </c:pt>
                <c:pt idx="6951">
                  <c:v>1.263910100708183E-2</c:v>
                </c:pt>
                <c:pt idx="6952">
                  <c:v>6.2391281353143445E-2</c:v>
                </c:pt>
                <c:pt idx="6953">
                  <c:v>0.11209865264071397</c:v>
                </c:pt>
                <c:pt idx="6954">
                  <c:v>0.16172873434115134</c:v>
                </c:pt>
                <c:pt idx="6955">
                  <c:v>0.21124741234383926</c:v>
                </c:pt>
                <c:pt idx="6956">
                  <c:v>0.26062048279786981</c:v>
                </c:pt>
                <c:pt idx="6957">
                  <c:v>0.30981410953849731</c:v>
                </c:pt>
                <c:pt idx="6958">
                  <c:v>0.35879449197928559</c:v>
                </c:pt>
                <c:pt idx="6959">
                  <c:v>0.40752828294319982</c:v>
                </c:pt>
                <c:pt idx="6960">
                  <c:v>0.45598214177171237</c:v>
                </c:pt>
                <c:pt idx="6961">
                  <c:v>0.50412268084020406</c:v>
                </c:pt>
                <c:pt idx="6962">
                  <c:v>0.55191692332055131</c:v>
                </c:pt>
                <c:pt idx="6963">
                  <c:v>0.59933235115596162</c:v>
                </c:pt>
                <c:pt idx="6964">
                  <c:v>0.64633649049676833</c:v>
                </c:pt>
                <c:pt idx="6965">
                  <c:v>0.69289695784390282</c:v>
                </c:pt>
                <c:pt idx="6966">
                  <c:v>0.73898197214522099</c:v>
                </c:pt>
                <c:pt idx="6967">
                  <c:v>0.78456000595223119</c:v>
                </c:pt>
                <c:pt idx="6968">
                  <c:v>0.82960016890133703</c:v>
                </c:pt>
                <c:pt idx="6969">
                  <c:v>0.8740718625429168</c:v>
                </c:pt>
                <c:pt idx="6970">
                  <c:v>0.91794300946405127</c:v>
                </c:pt>
                <c:pt idx="6971">
                  <c:v>0.96118503012515566</c:v>
                </c:pt>
                <c:pt idx="6972">
                  <c:v>1.003768501251505</c:v>
                </c:pt>
                <c:pt idx="6973">
                  <c:v>1.0456634106783627</c:v>
                </c:pt>
                <c:pt idx="6974">
                  <c:v>1.086840219256811</c:v>
                </c:pt>
                <c:pt idx="6975">
                  <c:v>1.1272715818286041</c:v>
                </c:pt>
                <c:pt idx="6976">
                  <c:v>1.1669308040441053</c:v>
                </c:pt>
                <c:pt idx="6977">
                  <c:v>1.2057912150558228</c:v>
                </c:pt>
                <c:pt idx="6978">
                  <c:v>1.2438260829840888</c:v>
                </c:pt>
                <c:pt idx="6979">
                  <c:v>1.2810085585415347</c:v>
                </c:pt>
                <c:pt idx="6980">
                  <c:v>1.3173121904232923</c:v>
                </c:pt>
                <c:pt idx="6981">
                  <c:v>1.352712625120406</c:v>
                </c:pt>
                <c:pt idx="6982">
                  <c:v>1.3871860514157004</c:v>
                </c:pt>
                <c:pt idx="6983">
                  <c:v>1.4207085693470489</c:v>
                </c:pt>
                <c:pt idx="6984">
                  <c:v>1.4532566528918767</c:v>
                </c:pt>
                <c:pt idx="6985">
                  <c:v>1.4848088041880956</c:v>
                </c:pt>
                <c:pt idx="6986">
                  <c:v>1.5153439609104937</c:v>
                </c:pt>
                <c:pt idx="6987">
                  <c:v>1.5448408374644462</c:v>
                </c:pt>
                <c:pt idx="6988">
                  <c:v>1.5732789126097284</c:v>
                </c:pt>
                <c:pt idx="6989">
                  <c:v>1.6006406886733695</c:v>
                </c:pt>
                <c:pt idx="6990">
                  <c:v>1.6269056619052698</c:v>
                </c:pt>
                <c:pt idx="6991">
                  <c:v>1.6520549414648087</c:v>
                </c:pt>
                <c:pt idx="6992">
                  <c:v>1.6760731101026805</c:v>
                </c:pt>
                <c:pt idx="6993">
                  <c:v>1.6989422045501044</c:v>
                </c:pt>
                <c:pt idx="6994">
                  <c:v>1.7206469374532196</c:v>
                </c:pt>
                <c:pt idx="6995">
                  <c:v>1.7411732015250632</c:v>
                </c:pt>
                <c:pt idx="6996">
                  <c:v>1.7605080031290603</c:v>
                </c:pt>
                <c:pt idx="6997">
                  <c:v>1.7786366005759937</c:v>
                </c:pt>
                <c:pt idx="6998">
                  <c:v>1.7955461337945831</c:v>
                </c:pt>
                <c:pt idx="6999">
                  <c:v>1.8112268928066135</c:v>
                </c:pt>
                <c:pt idx="7000">
                  <c:v>1.8256662446081906</c:v>
                </c:pt>
                <c:pt idx="7001">
                  <c:v>1.838854367022704</c:v>
                </c:pt>
                <c:pt idx="7002">
                  <c:v>1.8507833570177288</c:v>
                </c:pt>
                <c:pt idx="7003">
                  <c:v>1.8614438235473865</c:v>
                </c:pt>
                <c:pt idx="7004">
                  <c:v>1.8708290933872123</c:v>
                </c:pt>
                <c:pt idx="7005">
                  <c:v>1.8789331084706791</c:v>
                </c:pt>
                <c:pt idx="7006">
                  <c:v>1.8857508460862669</c:v>
                </c:pt>
                <c:pt idx="7007">
                  <c:v>1.891277133426656</c:v>
                </c:pt>
                <c:pt idx="7008">
                  <c:v>1.8955081604279453</c:v>
                </c:pt>
                <c:pt idx="7009">
                  <c:v>1.8984414904728517</c:v>
                </c:pt>
                <c:pt idx="7010">
                  <c:v>1.9000743360147831</c:v>
                </c:pt>
                <c:pt idx="7011">
                  <c:v>1.900405059853322</c:v>
                </c:pt>
                <c:pt idx="7012">
                  <c:v>1.8994337275172573</c:v>
                </c:pt>
                <c:pt idx="7013">
                  <c:v>1.8971620903131956</c:v>
                </c:pt>
                <c:pt idx="7014">
                  <c:v>1.8935924347858393</c:v>
                </c:pt>
                <c:pt idx="7015">
                  <c:v>1.8887251645121215</c:v>
                </c:pt>
                <c:pt idx="7016">
                  <c:v>1.8825646815856887</c:v>
                </c:pt>
                <c:pt idx="7017">
                  <c:v>1.8751157220730645</c:v>
                </c:pt>
                <c:pt idx="7018">
                  <c:v>1.8663831547630674</c:v>
                </c:pt>
                <c:pt idx="7019">
                  <c:v>1.8563718245610816</c:v>
                </c:pt>
                <c:pt idx="7020">
                  <c:v>1.8450903669426915</c:v>
                </c:pt>
                <c:pt idx="7021">
                  <c:v>1.8325457730564361</c:v>
                </c:pt>
                <c:pt idx="7022">
                  <c:v>1.8187463922402345</c:v>
                </c:pt>
                <c:pt idx="7023">
                  <c:v>1.8037008178430931</c:v>
                </c:pt>
                <c:pt idx="7024">
                  <c:v>1.7874211361225798</c:v>
                </c:pt>
                <c:pt idx="7025">
                  <c:v>1.7699174586943462</c:v>
                </c:pt>
                <c:pt idx="7026">
                  <c:v>1.7512014516342196</c:v>
                </c:pt>
                <c:pt idx="7027">
                  <c:v>1.7312863768185871</c:v>
                </c:pt>
                <c:pt idx="7028">
                  <c:v>1.7101870727581876</c:v>
                </c:pt>
                <c:pt idx="7029">
                  <c:v>1.6879159570761104</c:v>
                </c:pt>
                <c:pt idx="7030">
                  <c:v>1.6644888221565732</c:v>
                </c:pt>
                <c:pt idx="7031">
                  <c:v>1.6399228149898211</c:v>
                </c:pt>
                <c:pt idx="7032">
                  <c:v>1.6142351964555797</c:v>
                </c:pt>
                <c:pt idx="7033">
                  <c:v>1.5874431667713309</c:v>
                </c:pt>
                <c:pt idx="7034">
                  <c:v>1.559564271333945</c:v>
                </c:pt>
                <c:pt idx="7035">
                  <c:v>1.5306180028590155</c:v>
                </c:pt>
                <c:pt idx="7036">
                  <c:v>1.5006241625394052</c:v>
                </c:pt>
                <c:pt idx="7037">
                  <c:v>1.4696027046037841</c:v>
                </c:pt>
                <c:pt idx="7038">
                  <c:v>1.4375753047025954</c:v>
                </c:pt>
                <c:pt idx="7039">
                  <c:v>1.4045642416899184</c:v>
                </c:pt>
                <c:pt idx="7040">
                  <c:v>1.3705928445935809</c:v>
                </c:pt>
                <c:pt idx="7041">
                  <c:v>1.3356831660865327</c:v>
                </c:pt>
                <c:pt idx="7042">
                  <c:v>1.2998602132122594</c:v>
                </c:pt>
                <c:pt idx="7043">
                  <c:v>1.2631487614311552</c:v>
                </c:pt>
                <c:pt idx="7044">
                  <c:v>1.2255719866888846</c:v>
                </c:pt>
                <c:pt idx="7045">
                  <c:v>1.1871574187909681</c:v>
                </c:pt>
                <c:pt idx="7046">
                  <c:v>1.1479310740905677</c:v>
                </c:pt>
                <c:pt idx="7047">
                  <c:v>1.1079182066075091</c:v>
                </c:pt>
                <c:pt idx="7048">
                  <c:v>1.0671471168343716</c:v>
                </c:pt>
                <c:pt idx="7049">
                  <c:v>1.0256465089390212</c:v>
                </c:pt>
                <c:pt idx="7050">
                  <c:v>0.98344534212748724</c:v>
                </c:pt>
                <c:pt idx="7051">
                  <c:v>0.94057100427889861</c:v>
                </c:pt>
                <c:pt idx="7052">
                  <c:v>0.89705469112828851</c:v>
                </c:pt>
                <c:pt idx="7053">
                  <c:v>0.85292550620351248</c:v>
                </c:pt>
                <c:pt idx="7054">
                  <c:v>0.80821174627699599</c:v>
                </c:pt>
                <c:pt idx="7055">
                  <c:v>0.76294588030613131</c:v>
                </c:pt>
                <c:pt idx="7056">
                  <c:v>0.71715865886189156</c:v>
                </c:pt>
                <c:pt idx="7057">
                  <c:v>0.67088100310697951</c:v>
                </c:pt>
                <c:pt idx="7058">
                  <c:v>0.62414508584851847</c:v>
                </c:pt>
                <c:pt idx="7059">
                  <c:v>0.57698378333239109</c:v>
                </c:pt>
                <c:pt idx="7060">
                  <c:v>0.52942892171319289</c:v>
                </c:pt>
                <c:pt idx="7061">
                  <c:v>0.48151276183218189</c:v>
                </c:pt>
                <c:pt idx="7062">
                  <c:v>0.4332685468215326</c:v>
                </c:pt>
                <c:pt idx="7063">
                  <c:v>0.38472994776761171</c:v>
                </c:pt>
                <c:pt idx="7064">
                  <c:v>0.33592931408480625</c:v>
                </c:pt>
                <c:pt idx="7065">
                  <c:v>0.28689917122729558</c:v>
                </c:pt>
                <c:pt idx="7066">
                  <c:v>0.23767278894326474</c:v>
                </c:pt>
                <c:pt idx="7067">
                  <c:v>0.18828419672702573</c:v>
                </c:pt>
                <c:pt idx="7068">
                  <c:v>0.13876816476969134</c:v>
                </c:pt>
                <c:pt idx="7069">
                  <c:v>8.9159610451320606E-2</c:v>
                </c:pt>
                <c:pt idx="7070">
                  <c:v>3.9491821174948323E-2</c:v>
                </c:pt>
                <c:pt idx="7071">
                  <c:v>-1.0202063587525708E-2</c:v>
                </c:pt>
                <c:pt idx="7072">
                  <c:v>-5.9887945166147864E-2</c:v>
                </c:pt>
                <c:pt idx="7073">
                  <c:v>-0.1095302387841237</c:v>
                </c:pt>
                <c:pt idx="7074">
                  <c:v>-0.15909649111061164</c:v>
                </c:pt>
                <c:pt idx="7075">
                  <c:v>-0.20855261463302308</c:v>
                </c:pt>
                <c:pt idx="7076">
                  <c:v>-0.25786443148758648</c:v>
                </c:pt>
                <c:pt idx="7077">
                  <c:v>-0.30699813087523575</c:v>
                </c:pt>
                <c:pt idx="7078">
                  <c:v>-0.35591993694334489</c:v>
                </c:pt>
                <c:pt idx="7079">
                  <c:v>-0.40459652660675649</c:v>
                </c:pt>
                <c:pt idx="7080">
                  <c:v>-0.45299458264712589</c:v>
                </c:pt>
                <c:pt idx="7081">
                  <c:v>-0.50108074021881654</c:v>
                </c:pt>
                <c:pt idx="7082">
                  <c:v>-0.5488220446023041</c:v>
                </c:pt>
                <c:pt idx="7083">
                  <c:v>-0.5961859991703119</c:v>
                </c:pt>
                <c:pt idx="7084">
                  <c:v>-0.64314015081488762</c:v>
                </c:pt>
                <c:pt idx="7085">
                  <c:v>-0.68965213608277387</c:v>
                </c:pt>
                <c:pt idx="7086">
                  <c:v>-0.73569019326382112</c:v>
                </c:pt>
                <c:pt idx="7087">
                  <c:v>-0.78122281354022338</c:v>
                </c:pt>
                <c:pt idx="7088">
                  <c:v>-0.82621912446038825</c:v>
                </c:pt>
                <c:pt idx="7089">
                  <c:v>-0.87064854476126563</c:v>
                </c:pt>
                <c:pt idx="7090">
                  <c:v>-0.91447901348446869</c:v>
                </c:pt>
                <c:pt idx="7091">
                  <c:v>-0.95768196680665074</c:v>
                </c:pt>
                <c:pt idx="7092">
                  <c:v>-1.0002279964251437</c:v>
                </c:pt>
                <c:pt idx="7093">
                  <c:v>-1.0420871043976487</c:v>
                </c:pt>
                <c:pt idx="7094">
                  <c:v>-1.0832297650427134</c:v>
                </c:pt>
                <c:pt idx="7095">
                  <c:v>-1.1236286459098344</c:v>
                </c:pt>
                <c:pt idx="7096">
                  <c:v>-1.1632570645928901</c:v>
                </c:pt>
                <c:pt idx="7097">
                  <c:v>-1.2020883614194411</c:v>
                </c:pt>
                <c:pt idx="7098">
                  <c:v>-1.2400958149126955</c:v>
                </c:pt>
                <c:pt idx="7099">
                  <c:v>-1.2772525854124355</c:v>
                </c:pt>
                <c:pt idx="7100">
                  <c:v>-1.3135322304622332</c:v>
                </c:pt>
                <c:pt idx="7101">
                  <c:v>-1.3489104046199547</c:v>
                </c:pt>
                <c:pt idx="7102">
                  <c:v>-1.3833633039514024</c:v>
                </c:pt>
                <c:pt idx="7103">
                  <c:v>-1.4168670349913497</c:v>
                </c:pt>
                <c:pt idx="7104">
                  <c:v>-1.4493980774265636</c:v>
                </c:pt>
                <c:pt idx="7105">
                  <c:v>-1.4809349383151915</c:v>
                </c:pt>
                <c:pt idx="7106">
                  <c:v>-1.5114565594623679</c:v>
                </c:pt>
                <c:pt idx="7107">
                  <c:v>-1.5409416586131439</c:v>
                </c:pt>
                <c:pt idx="7108">
                  <c:v>-1.569369717076103</c:v>
                </c:pt>
                <c:pt idx="7109">
                  <c:v>-1.596723238936314</c:v>
                </c:pt>
                <c:pt idx="7110">
                  <c:v>-1.6229817214113118</c:v>
                </c:pt>
                <c:pt idx="7111">
                  <c:v>-1.6481262738385318</c:v>
                </c:pt>
                <c:pt idx="7112">
                  <c:v>-1.6721414783583473</c:v>
                </c:pt>
                <c:pt idx="7113">
                  <c:v>-1.6950093703046469</c:v>
                </c:pt>
                <c:pt idx="7114">
                  <c:v>-1.7167146601411563</c:v>
                </c:pt>
                <c:pt idx="7115">
                  <c:v>-1.7372432376155846</c:v>
                </c:pt>
                <c:pt idx="7116">
                  <c:v>-1.7565821053456485</c:v>
                </c:pt>
                <c:pt idx="7117">
                  <c:v>-1.7747165171188826</c:v>
                </c:pt>
                <c:pt idx="7118">
                  <c:v>-1.7916336075665238</c:v>
                </c:pt>
                <c:pt idx="7119">
                  <c:v>-1.8073236606421135</c:v>
                </c:pt>
                <c:pt idx="7120">
                  <c:v>-1.8217740365067039</c:v>
                </c:pt>
                <c:pt idx="7121">
                  <c:v>-1.8349749053860647</c:v>
                </c:pt>
                <c:pt idx="7122">
                  <c:v>-1.8469183558921167</c:v>
                </c:pt>
                <c:pt idx="7123">
                  <c:v>-1.8575949878702414</c:v>
                </c:pt>
                <c:pt idx="7124">
                  <c:v>-1.8669981182393642</c:v>
                </c:pt>
                <c:pt idx="7125">
                  <c:v>-1.8751216783340192</c:v>
                </c:pt>
                <c:pt idx="7126">
                  <c:v>-1.8819606341073398</c:v>
                </c:pt>
                <c:pt idx="7127">
                  <c:v>-1.887509800686421</c:v>
                </c:pt>
                <c:pt idx="7128">
                  <c:v>-1.8917653552180786</c:v>
                </c:pt>
                <c:pt idx="7129">
                  <c:v>-1.8947248475788641</c:v>
                </c:pt>
                <c:pt idx="7130">
                  <c:v>-1.8963854760062893</c:v>
                </c:pt>
                <c:pt idx="7131">
                  <c:v>-1.8967455883817714</c:v>
                </c:pt>
                <c:pt idx="7132">
                  <c:v>-1.8958052346213943</c:v>
                </c:pt>
                <c:pt idx="7133">
                  <c:v>-1.8935661497325684</c:v>
                </c:pt>
                <c:pt idx="7134">
                  <c:v>-1.8900306032826875</c:v>
                </c:pt>
                <c:pt idx="7135">
                  <c:v>-1.885198981201849</c:v>
                </c:pt>
                <c:pt idx="7136">
                  <c:v>-1.8790756672762847</c:v>
                </c:pt>
                <c:pt idx="7137">
                  <c:v>-1.8716653786137485</c:v>
                </c:pt>
                <c:pt idx="7138">
                  <c:v>-1.8629729644023409</c:v>
                </c:pt>
                <c:pt idx="7139">
                  <c:v>-1.8530032493146189</c:v>
                </c:pt>
                <c:pt idx="7140">
                  <c:v>-1.8417648479711768</c:v>
                </c:pt>
                <c:pt idx="7141">
                  <c:v>-1.8292647300537133</c:v>
                </c:pt>
                <c:pt idx="7142">
                  <c:v>-1.8155112228320172</c:v>
                </c:pt>
                <c:pt idx="7143">
                  <c:v>-1.8005128969964013</c:v>
                </c:pt>
                <c:pt idx="7144">
                  <c:v>-1.784281815566263</c:v>
                </c:pt>
                <c:pt idx="7145">
                  <c:v>-1.7668280663508957</c:v>
                </c:pt>
                <c:pt idx="7146">
                  <c:v>-1.7481632910630656</c:v>
                </c:pt>
                <c:pt idx="7147">
                  <c:v>-1.7283007266711481</c:v>
                </c:pt>
                <c:pt idx="7148">
                  <c:v>-1.7072551862448981</c:v>
                </c:pt>
                <c:pt idx="7149">
                  <c:v>-1.6850390614456645</c:v>
                </c:pt>
                <c:pt idx="7150">
                  <c:v>-1.6616681181875113</c:v>
                </c:pt>
                <c:pt idx="7151">
                  <c:v>-1.6371594764948163</c:v>
                </c:pt>
                <c:pt idx="7152">
                  <c:v>-1.6115303697984671</c:v>
                </c:pt>
                <c:pt idx="7153">
                  <c:v>-1.5847979703971924</c:v>
                </c:pt>
                <c:pt idx="7154">
                  <c:v>-1.5569797953123692</c:v>
                </c:pt>
                <c:pt idx="7155">
                  <c:v>-1.5280953084407676</c:v>
                </c:pt>
                <c:pt idx="7156">
                  <c:v>-1.4981642817266556</c:v>
                </c:pt>
                <c:pt idx="7157">
                  <c:v>-1.4672066397340402</c:v>
                </c:pt>
                <c:pt idx="7158">
                  <c:v>-1.4352440280465832</c:v>
                </c:pt>
                <c:pt idx="7159">
                  <c:v>-1.4022986950634859</c:v>
                </c:pt>
                <c:pt idx="7160">
                  <c:v>-1.3683939389838322</c:v>
                </c:pt>
                <c:pt idx="7161">
                  <c:v>-1.3335517812922961</c:v>
                </c:pt>
                <c:pt idx="7162">
                  <c:v>-1.2977971974990608</c:v>
                </c:pt>
                <c:pt idx="7163">
                  <c:v>-1.2611549312008095</c:v>
                </c:pt>
                <c:pt idx="7164">
                  <c:v>-1.2236481261638688</c:v>
                </c:pt>
                <c:pt idx="7165">
                  <c:v>-1.1853042797135878</c:v>
                </c:pt>
                <c:pt idx="7166">
                  <c:v>-1.1461493754372081</c:v>
                </c:pt>
                <c:pt idx="7167">
                  <c:v>-1.1062086343178612</c:v>
                </c:pt>
                <c:pt idx="7168">
                  <c:v>-1.0655103235559269</c:v>
                </c:pt>
                <c:pt idx="7169">
                  <c:v>-1.0240831137868174</c:v>
                </c:pt>
                <c:pt idx="7170">
                  <c:v>-0.98195593045912966</c:v>
                </c:pt>
                <c:pt idx="7171">
                  <c:v>-0.93915612748518618</c:v>
                </c:pt>
                <c:pt idx="7172">
                  <c:v>-0.89571486643914422</c:v>
                </c:pt>
                <c:pt idx="7173">
                  <c:v>-0.85166121650962379</c:v>
                </c:pt>
                <c:pt idx="7174">
                  <c:v>-0.80702343996701464</c:v>
                </c:pt>
                <c:pt idx="7175">
                  <c:v>-0.76183397111957762</c:v>
                </c:pt>
                <c:pt idx="7176">
                  <c:v>-0.71612352575774585</c:v>
                </c:pt>
                <c:pt idx="7177">
                  <c:v>-0.66992299014800238</c:v>
                </c:pt>
                <c:pt idx="7178">
                  <c:v>-0.6232645021013864</c:v>
                </c:pt>
                <c:pt idx="7179">
                  <c:v>-0.5761809027836009</c:v>
                </c:pt>
                <c:pt idx="7180">
                  <c:v>-0.52870398320076384</c:v>
                </c:pt>
                <c:pt idx="7181">
                  <c:v>-0.48086596899323919</c:v>
                </c:pt>
                <c:pt idx="7182">
                  <c:v>-0.43270006805556477</c:v>
                </c:pt>
                <c:pt idx="7183">
                  <c:v>-0.3842399162157229</c:v>
                </c:pt>
                <c:pt idx="7184">
                  <c:v>-0.33551782762453147</c:v>
                </c:pt>
                <c:pt idx="7185">
                  <c:v>-0.28656629248338561</c:v>
                </c:pt>
                <c:pt idx="7186">
                  <c:v>-0.23741854531412174</c:v>
                </c:pt>
                <c:pt idx="7187">
                  <c:v>-0.18810858042680503</c:v>
                </c:pt>
                <c:pt idx="7188">
                  <c:v>-0.13867113288616925</c:v>
                </c:pt>
                <c:pt idx="7189">
                  <c:v>-8.9141085019240604E-2</c:v>
                </c:pt>
                <c:pt idx="7190">
                  <c:v>-3.9551689265005859E-2</c:v>
                </c:pt>
                <c:pt idx="7191">
                  <c:v>1.0063949764237605E-2</c:v>
                </c:pt>
                <c:pt idx="7192">
                  <c:v>5.9671768138255026E-2</c:v>
                </c:pt>
                <c:pt idx="7193">
                  <c:v>0.10923621568475286</c:v>
                </c:pt>
                <c:pt idx="7194">
                  <c:v>0.15872487352702613</c:v>
                </c:pt>
                <c:pt idx="7195">
                  <c:v>0.20810368844082325</c:v>
                </c:pt>
                <c:pt idx="7196">
                  <c:v>0.25733851667015195</c:v>
                </c:pt>
                <c:pt idx="7197">
                  <c:v>0.30639558132801797</c:v>
                </c:pt>
                <c:pt idx="7198">
                  <c:v>0.35524114026334547</c:v>
                </c:pt>
                <c:pt idx="7199">
                  <c:v>0.40384190386733393</c:v>
                </c:pt>
                <c:pt idx="7200">
                  <c:v>0.45216458815802657</c:v>
                </c:pt>
                <c:pt idx="7201">
                  <c:v>0.50017586127191249</c:v>
                </c:pt>
                <c:pt idx="7202">
                  <c:v>0.54784280120291318</c:v>
                </c:pt>
                <c:pt idx="7203">
                  <c:v>0.59513294375419479</c:v>
                </c:pt>
                <c:pt idx="7204">
                  <c:v>0.64201386795145798</c:v>
                </c:pt>
                <c:pt idx="7205">
                  <c:v>0.68845324216406789</c:v>
                </c:pt>
                <c:pt idx="7206">
                  <c:v>0.73441933618004751</c:v>
                </c:pt>
                <c:pt idx="7207">
                  <c:v>0.77988067234148584</c:v>
                </c:pt>
                <c:pt idx="7208">
                  <c:v>0.82480640900521829</c:v>
                </c:pt>
                <c:pt idx="7209">
                  <c:v>0.8691659953516756</c:v>
                </c:pt>
                <c:pt idx="7210">
                  <c:v>0.91292740048826015</c:v>
                </c:pt>
                <c:pt idx="7211">
                  <c:v>0.95606209026660183</c:v>
                </c:pt>
                <c:pt idx="7212">
                  <c:v>0.99854068565573895</c:v>
                </c:pt>
                <c:pt idx="7213">
                  <c:v>1.0403332175692073</c:v>
                </c:pt>
                <c:pt idx="7214">
                  <c:v>1.0814101887533507</c:v>
                </c:pt>
                <c:pt idx="7215">
                  <c:v>1.121744294745364</c:v>
                </c:pt>
                <c:pt idx="7216">
                  <c:v>1.1613088806748511</c:v>
                </c:pt>
                <c:pt idx="7217">
                  <c:v>1.200077313941565</c:v>
                </c:pt>
                <c:pt idx="7218">
                  <c:v>1.2380228996659983</c:v>
                </c:pt>
                <c:pt idx="7219">
                  <c:v>1.2751188242991274</c:v>
                </c:pt>
                <c:pt idx="7220">
                  <c:v>1.3113386709986892</c:v>
                </c:pt>
                <c:pt idx="7221">
                  <c:v>1.3466581194290665</c:v>
                </c:pt>
                <c:pt idx="7222">
                  <c:v>1.3810533902444497</c:v>
                </c:pt>
                <c:pt idx="7223">
                  <c:v>1.4145006140397065</c:v>
                </c:pt>
                <c:pt idx="7224">
                  <c:v>1.4469762940234465</c:v>
                </c:pt>
                <c:pt idx="7225">
                  <c:v>1.4784589602277367</c:v>
                </c:pt>
                <c:pt idx="7226">
                  <c:v>1.5089275768742805</c:v>
                </c:pt>
                <c:pt idx="7227">
                  <c:v>1.5383608835582165</c:v>
                </c:pt>
                <c:pt idx="7228">
                  <c:v>1.5667383828628132</c:v>
                </c:pt>
                <c:pt idx="7229">
                  <c:v>1.5940425995638032</c:v>
                </c:pt>
                <c:pt idx="7230">
                  <c:v>1.6202530509770559</c:v>
                </c:pt>
                <c:pt idx="7231">
                  <c:v>1.6453508659379117</c:v>
                </c:pt>
                <c:pt idx="7232">
                  <c:v>1.6693206454764018</c:v>
                </c:pt>
                <c:pt idx="7233">
                  <c:v>1.6921444432004211</c:v>
                </c:pt>
                <c:pt idx="7234">
                  <c:v>1.7138069872247299</c:v>
                </c:pt>
                <c:pt idx="7235">
                  <c:v>1.7342941843182365</c:v>
                </c:pt>
                <c:pt idx="7236">
                  <c:v>1.7535930534833559</c:v>
                </c:pt>
                <c:pt idx="7237">
                  <c:v>1.771688864249513</c:v>
                </c:pt>
                <c:pt idx="7238">
                  <c:v>1.7885687663409338</c:v>
                </c:pt>
                <c:pt idx="7239">
                  <c:v>1.8042230581495633</c:v>
                </c:pt>
                <c:pt idx="7240">
                  <c:v>1.8186391136147839</c:v>
                </c:pt>
                <c:pt idx="7241">
                  <c:v>1.8318071160755165</c:v>
                </c:pt>
                <c:pt idx="7242">
                  <c:v>1.8437191665867778</c:v>
                </c:pt>
                <c:pt idx="7243">
                  <c:v>1.854365876762524</c:v>
                </c:pt>
                <c:pt idx="7244">
                  <c:v>1.8637405746114579</c:v>
                </c:pt>
                <c:pt idx="7245">
                  <c:v>1.8718372018752354</c:v>
                </c:pt>
                <c:pt idx="7246">
                  <c:v>1.8786507342278109</c:v>
                </c:pt>
                <c:pt idx="7247">
                  <c:v>1.8841759958275546</c:v>
                </c:pt>
                <c:pt idx="7248">
                  <c:v>1.8884091721600154</c:v>
                </c:pt>
                <c:pt idx="7249">
                  <c:v>1.8913478207452863</c:v>
                </c:pt>
                <c:pt idx="7250">
                  <c:v>1.8929891467669073</c:v>
                </c:pt>
                <c:pt idx="7251">
                  <c:v>1.8933315043527408</c:v>
                </c:pt>
                <c:pt idx="7252">
                  <c:v>1.8923749489640498</c:v>
                </c:pt>
                <c:pt idx="7253">
                  <c:v>1.8901212204507611</c:v>
                </c:pt>
                <c:pt idx="7254">
                  <c:v>1.8865725925190422</c:v>
                </c:pt>
                <c:pt idx="7255">
                  <c:v>1.8817294545332492</c:v>
                </c:pt>
                <c:pt idx="7256">
                  <c:v>1.8755961930089196</c:v>
                </c:pt>
                <c:pt idx="7257">
                  <c:v>1.8681775270780183</c:v>
                </c:pt>
                <c:pt idx="7258">
                  <c:v>1.859478307247961</c:v>
                </c:pt>
                <c:pt idx="7259">
                  <c:v>1.8495033588062111</c:v>
                </c:pt>
                <c:pt idx="7260">
                  <c:v>1.8382612962846792</c:v>
                </c:pt>
                <c:pt idx="7261">
                  <c:v>1.8257590885739199</c:v>
                </c:pt>
                <c:pt idx="7262">
                  <c:v>1.8120050614515251</c:v>
                </c:pt>
                <c:pt idx="7263">
                  <c:v>1.7970077834163662</c:v>
                </c:pt>
                <c:pt idx="7264">
                  <c:v>1.7807793145991559</c:v>
                </c:pt>
                <c:pt idx="7265">
                  <c:v>1.7633297392256611</c:v>
                </c:pt>
                <c:pt idx="7266">
                  <c:v>1.7446706947329269</c:v>
                </c:pt>
                <c:pt idx="7267">
                  <c:v>1.7248154131244391</c:v>
                </c:pt>
                <c:pt idx="7268">
                  <c:v>1.7037787018191177</c:v>
                </c:pt>
                <c:pt idx="7269">
                  <c:v>1.6815729461451698</c:v>
                </c:pt>
                <c:pt idx="7270">
                  <c:v>1.6582139050050475</c:v>
                </c:pt>
                <c:pt idx="7271">
                  <c:v>1.6337186907372356</c:v>
                </c:pt>
                <c:pt idx="7272">
                  <c:v>1.6081045284170128</c:v>
                </c:pt>
                <c:pt idx="7273">
                  <c:v>1.5813885813223871</c:v>
                </c:pt>
                <c:pt idx="7274">
                  <c:v>1.5535883567940878</c:v>
                </c:pt>
                <c:pt idx="7275">
                  <c:v>1.5247233083936336</c:v>
                </c:pt>
                <c:pt idx="7276">
                  <c:v>1.4948131970810359</c:v>
                </c:pt>
                <c:pt idx="7277">
                  <c:v>1.4638779357929461</c:v>
                </c:pt>
                <c:pt idx="7278">
                  <c:v>1.4319391578488185</c:v>
                </c:pt>
                <c:pt idx="7279">
                  <c:v>1.3990190987531903</c:v>
                </c:pt>
                <c:pt idx="7280">
                  <c:v>1.3651410431868065</c:v>
                </c:pt>
                <c:pt idx="7281">
                  <c:v>1.3303269984993036</c:v>
                </c:pt>
                <c:pt idx="7282">
                  <c:v>1.2946019254564487</c:v>
                </c:pt>
                <c:pt idx="7283">
                  <c:v>1.2579905523085648</c:v>
                </c:pt>
                <c:pt idx="7284">
                  <c:v>1.2205160068815513</c:v>
                </c:pt>
                <c:pt idx="7285">
                  <c:v>1.1822057699742914</c:v>
                </c:pt>
                <c:pt idx="7286">
                  <c:v>1.1430858080697623</c:v>
                </c:pt>
                <c:pt idx="7287">
                  <c:v>1.1031813244775901</c:v>
                </c:pt>
                <c:pt idx="7288">
                  <c:v>1.0625205681642316</c:v>
                </c:pt>
                <c:pt idx="7289">
                  <c:v>1.0211321909797011</c:v>
                </c:pt>
                <c:pt idx="7290">
                  <c:v>0.97904509904505643</c:v>
                </c:pt>
                <c:pt idx="7291">
                  <c:v>0.93628662641226634</c:v>
                </c:pt>
                <c:pt idx="7292">
                  <c:v>0.89288791427221537</c:v>
                </c:pt>
                <c:pt idx="7293">
                  <c:v>0.84887801091709414</c:v>
                </c:pt>
                <c:pt idx="7294">
                  <c:v>0.80428515721791471</c:v>
                </c:pt>
                <c:pt idx="7295">
                  <c:v>0.75914176559086921</c:v>
                </c:pt>
                <c:pt idx="7296">
                  <c:v>0.71347852945229262</c:v>
                </c:pt>
                <c:pt idx="7297">
                  <c:v>0.66732631222321204</c:v>
                </c:pt>
                <c:pt idx="7298">
                  <c:v>0.62071722840877375</c:v>
                </c:pt>
                <c:pt idx="7299">
                  <c:v>0.57368409541955756</c:v>
                </c:pt>
                <c:pt idx="7300">
                  <c:v>0.52625868006853371</c:v>
                </c:pt>
                <c:pt idx="7301">
                  <c:v>0.47847318337643852</c:v>
                </c:pt>
                <c:pt idx="7302">
                  <c:v>0.43036078820336615</c:v>
                </c:pt>
                <c:pt idx="7303">
                  <c:v>0.38195510493988466</c:v>
                </c:pt>
                <c:pt idx="7304">
                  <c:v>0.33328842190839103</c:v>
                </c:pt>
                <c:pt idx="7305">
                  <c:v>0.28439320310294575</c:v>
                </c:pt>
                <c:pt idx="7306">
                  <c:v>0.2353026564715191</c:v>
                </c:pt>
                <c:pt idx="7307">
                  <c:v>0.18605074939624811</c:v>
                </c:pt>
                <c:pt idx="7308">
                  <c:v>0.13667218967227451</c:v>
                </c:pt>
                <c:pt idx="7309">
                  <c:v>8.7201832028312581E-2</c:v>
                </c:pt>
                <c:pt idx="7310">
                  <c:v>3.7672900989029354E-2</c:v>
                </c:pt>
                <c:pt idx="7311">
                  <c:v>-1.1881527050643216E-2</c:v>
                </c:pt>
                <c:pt idx="7312">
                  <c:v>-6.1427416667781218E-2</c:v>
                </c:pt>
                <c:pt idx="7313">
                  <c:v>-0.11092924647414354</c:v>
                </c:pt>
                <c:pt idx="7314">
                  <c:v>-0.16035462664049971</c:v>
                </c:pt>
                <c:pt idx="7315">
                  <c:v>-0.20966953324026286</c:v>
                </c:pt>
                <c:pt idx="7316">
                  <c:v>-0.25883985205157345</c:v>
                </c:pt>
                <c:pt idx="7317">
                  <c:v>-0.30783183594469149</c:v>
                </c:pt>
                <c:pt idx="7318">
                  <c:v>-0.35661177273518008</c:v>
                </c:pt>
                <c:pt idx="7319">
                  <c:v>-0.40514640297648052</c:v>
                </c:pt>
                <c:pt idx="7320">
                  <c:v>-0.45340247303085068</c:v>
                </c:pt>
                <c:pt idx="7321">
                  <c:v>-0.50134668154703832</c:v>
                </c:pt>
                <c:pt idx="7322">
                  <c:v>-0.54894613718533203</c:v>
                </c:pt>
                <c:pt idx="7323">
                  <c:v>-0.5961684065555356</c:v>
                </c:pt>
                <c:pt idx="7324">
                  <c:v>-0.64298109961615035</c:v>
                </c:pt>
                <c:pt idx="7325">
                  <c:v>-0.68935191578165478</c:v>
                </c:pt>
                <c:pt idx="7326">
                  <c:v>-0.73524915598324236</c:v>
                </c:pt>
                <c:pt idx="7327">
                  <c:v>-0.78064137379034859</c:v>
                </c:pt>
                <c:pt idx="7328">
                  <c:v>-0.82549775885708965</c:v>
                </c:pt>
                <c:pt idx="7329">
                  <c:v>-0.86978779171717924</c:v>
                </c:pt>
                <c:pt idx="7330">
                  <c:v>-0.91347947287304132</c:v>
                </c:pt>
                <c:pt idx="7331">
                  <c:v>-0.95654429959911202</c:v>
                </c:pt>
                <c:pt idx="7332">
                  <c:v>-0.99895292430083549</c:v>
                </c:pt>
                <c:pt idx="7333">
                  <c:v>-1.0406754093277142</c:v>
                </c:pt>
                <c:pt idx="7334">
                  <c:v>-1.0816822888475983</c:v>
                </c:pt>
                <c:pt idx="7335">
                  <c:v>-1.1219462897906771</c:v>
                </c:pt>
                <c:pt idx="7336">
                  <c:v>-1.1614407886370632</c:v>
                </c:pt>
                <c:pt idx="7337">
                  <c:v>-1.2001391840806099</c:v>
                </c:pt>
                <c:pt idx="7338">
                  <c:v>-1.2380148124655244</c:v>
                </c:pt>
                <c:pt idx="7339">
                  <c:v>-1.2750408913823865</c:v>
                </c:pt>
                <c:pt idx="7340">
                  <c:v>-1.3111910350305178</c:v>
                </c:pt>
                <c:pt idx="7341">
                  <c:v>-1.3464409540042477</c:v>
                </c:pt>
                <c:pt idx="7342">
                  <c:v>-1.3807668997623557</c:v>
                </c:pt>
                <c:pt idx="7343">
                  <c:v>-1.4141450335654049</c:v>
                </c:pt>
                <c:pt idx="7344">
                  <c:v>-1.4465518891352895</c:v>
                </c:pt>
                <c:pt idx="7345">
                  <c:v>-1.4779660268515895</c:v>
                </c:pt>
                <c:pt idx="7346">
                  <c:v>-1.5083664411043853</c:v>
                </c:pt>
                <c:pt idx="7347">
                  <c:v>-1.5377319014649073</c:v>
                </c:pt>
                <c:pt idx="7348">
                  <c:v>-1.5660419402871089</c:v>
                </c:pt>
                <c:pt idx="7349">
                  <c:v>-1.5932791118989997</c:v>
                </c:pt>
                <c:pt idx="7350">
                  <c:v>-1.6194229629374544</c:v>
                </c:pt>
                <c:pt idx="7351">
                  <c:v>-1.6444546513148308</c:v>
                </c:pt>
                <c:pt idx="7352">
                  <c:v>-1.6683588068815383</c:v>
                </c:pt>
                <c:pt idx="7353">
                  <c:v>-1.6911175117967232</c:v>
                </c:pt>
                <c:pt idx="7354">
                  <c:v>-1.7127155224449597</c:v>
                </c:pt>
                <c:pt idx="7355">
                  <c:v>-1.7331387735712918</c:v>
                </c:pt>
                <c:pt idx="7356">
                  <c:v>-1.7523743118485955</c:v>
                </c:pt>
                <c:pt idx="7357">
                  <c:v>-1.7704074341591254</c:v>
                </c:pt>
                <c:pt idx="7358">
                  <c:v>-1.7872253172506267</c:v>
                </c:pt>
                <c:pt idx="7359">
                  <c:v>-1.8028182861976521</c:v>
                </c:pt>
                <c:pt idx="7360">
                  <c:v>-1.8171737412698969</c:v>
                </c:pt>
                <c:pt idx="7361">
                  <c:v>-1.8302818917730661</c:v>
                </c:pt>
                <c:pt idx="7362">
                  <c:v>-1.8421348643544111</c:v>
                </c:pt>
                <c:pt idx="7363">
                  <c:v>-1.8527232958346671</c:v>
                </c:pt>
                <c:pt idx="7364">
                  <c:v>-1.8620405390332637</c:v>
                </c:pt>
                <c:pt idx="7365">
                  <c:v>-1.8700805600959751</c:v>
                </c:pt>
                <c:pt idx="7366">
                  <c:v>-1.8768383586840516</c:v>
                </c:pt>
                <c:pt idx="7367">
                  <c:v>-1.8823087825162128</c:v>
                </c:pt>
                <c:pt idx="7368">
                  <c:v>-1.8864880402015791</c:v>
                </c:pt>
                <c:pt idx="7369">
                  <c:v>-1.8893737119373537</c:v>
                </c:pt>
                <c:pt idx="7370">
                  <c:v>-1.8909630251282814</c:v>
                </c:pt>
                <c:pt idx="7371">
                  <c:v>-1.8912543556583092</c:v>
                </c:pt>
                <c:pt idx="7372">
                  <c:v>-1.890247780270657</c:v>
                </c:pt>
                <c:pt idx="7373">
                  <c:v>-1.8879450596143015</c:v>
                </c:pt>
                <c:pt idx="7374">
                  <c:v>-1.8843484877029724</c:v>
                </c:pt>
                <c:pt idx="7375">
                  <c:v>-1.8794584737088502</c:v>
                </c:pt>
                <c:pt idx="7376">
                  <c:v>-1.8732794234474128</c:v>
                </c:pt>
                <c:pt idx="7377">
                  <c:v>-1.8658160748348807</c:v>
                </c:pt>
                <c:pt idx="7378">
                  <c:v>-1.8570732966396226</c:v>
                </c:pt>
                <c:pt idx="7379">
                  <c:v>-1.8470559318794149</c:v>
                </c:pt>
                <c:pt idx="7380">
                  <c:v>-1.8357726122787115</c:v>
                </c:pt>
                <c:pt idx="7381">
                  <c:v>-1.823230323376027</c:v>
                </c:pt>
                <c:pt idx="7382">
                  <c:v>-1.8094374070456931</c:v>
                </c:pt>
                <c:pt idx="7383">
                  <c:v>-1.7944024473257651</c:v>
                </c:pt>
                <c:pt idx="7384">
                  <c:v>-1.7781375193225266</c:v>
                </c:pt>
                <c:pt idx="7385">
                  <c:v>-1.7606527216678531</c:v>
                </c:pt>
                <c:pt idx="7386">
                  <c:v>-1.7419597056298814</c:v>
                </c:pt>
                <c:pt idx="7387">
                  <c:v>-1.7220717164628865</c:v>
                </c:pt>
                <c:pt idx="7388">
                  <c:v>-1.7010035742512466</c:v>
                </c:pt>
                <c:pt idx="7389">
                  <c:v>-1.6787676763985198</c:v>
                </c:pt>
                <c:pt idx="7390">
                  <c:v>-1.655379793287969</c:v>
                </c:pt>
                <c:pt idx="7391">
                  <c:v>-1.6308570481401037</c:v>
                </c:pt>
                <c:pt idx="7392">
                  <c:v>-1.6052166763094555</c:v>
                </c:pt>
                <c:pt idx="7393">
                  <c:v>-1.5784758507469296</c:v>
                </c:pt>
                <c:pt idx="7394">
                  <c:v>-1.5506520878563794</c:v>
                </c:pt>
                <c:pt idx="7395">
                  <c:v>-1.5217648496495604</c:v>
                </c:pt>
                <c:pt idx="7396">
                  <c:v>-1.4918339049209874</c:v>
                </c:pt>
                <c:pt idx="7397">
                  <c:v>-1.4608791738235867</c:v>
                </c:pt>
                <c:pt idx="7398">
                  <c:v>-1.4289222962725281</c:v>
                </c:pt>
                <c:pt idx="7399">
                  <c:v>-1.3959855137455375</c:v>
                </c:pt>
                <c:pt idx="7400">
                  <c:v>-1.3620921162723238</c:v>
                </c:pt>
                <c:pt idx="7401">
                  <c:v>-1.3272641159258252</c:v>
                </c:pt>
                <c:pt idx="7402">
                  <c:v>-1.2915264775683026</c:v>
                </c:pt>
                <c:pt idx="7403">
                  <c:v>-1.2549039329189171</c:v>
                </c:pt>
                <c:pt idx="7404">
                  <c:v>-1.2174196126441348</c:v>
                </c:pt>
                <c:pt idx="7405">
                  <c:v>-1.1791009997548898</c:v>
                </c:pt>
                <c:pt idx="7406">
                  <c:v>-1.1399740623176058</c:v>
                </c:pt>
                <c:pt idx="7407">
                  <c:v>-1.1000640045970922</c:v>
                </c:pt>
                <c:pt idx="7408">
                  <c:v>-1.0593990758872025</c:v>
                </c:pt>
                <c:pt idx="7409">
                  <c:v>-1.0180079277384175</c:v>
                </c:pt>
                <c:pt idx="7410">
                  <c:v>-0.97591946534639518</c:v>
                </c:pt>
                <c:pt idx="7411">
                  <c:v>-0.93316102121333444</c:v>
                </c:pt>
                <c:pt idx="7412">
                  <c:v>-0.88976373435745093</c:v>
                </c:pt>
                <c:pt idx="7413">
                  <c:v>-0.84575665027745872</c:v>
                </c:pt>
                <c:pt idx="7414">
                  <c:v>-0.80116800643221053</c:v>
                </c:pt>
                <c:pt idx="7415">
                  <c:v>-0.75603021120957103</c:v>
                </c:pt>
                <c:pt idx="7416">
                  <c:v>-0.71037395338412657</c:v>
                </c:pt>
                <c:pt idx="7417">
                  <c:v>-0.6642300911247403</c:v>
                </c:pt>
                <c:pt idx="7418">
                  <c:v>-0.61763073307726735</c:v>
                </c:pt>
                <c:pt idx="7419">
                  <c:v>-0.57060869018942562</c:v>
                </c:pt>
                <c:pt idx="7420">
                  <c:v>-0.52319572221162869</c:v>
                </c:pt>
                <c:pt idx="7421">
                  <c:v>-0.47542402250635452</c:v>
                </c:pt>
                <c:pt idx="7422">
                  <c:v>-0.42732676568414873</c:v>
                </c:pt>
                <c:pt idx="7423">
                  <c:v>-0.37893755329931472</c:v>
                </c:pt>
                <c:pt idx="7424">
                  <c:v>-0.33028866425604742</c:v>
                </c:pt>
                <c:pt idx="7425">
                  <c:v>-0.28141255255360159</c:v>
                </c:pt>
                <c:pt idx="7426">
                  <c:v>-0.23234241557363022</c:v>
                </c:pt>
                <c:pt idx="7427">
                  <c:v>-0.18311220956613214</c:v>
                </c:pt>
                <c:pt idx="7428">
                  <c:v>-0.13375663063426524</c:v>
                </c:pt>
                <c:pt idx="7429">
                  <c:v>-8.4310521260885937E-2</c:v>
                </c:pt>
                <c:pt idx="7430">
                  <c:v>-3.4807093177198149E-2</c:v>
                </c:pt>
                <c:pt idx="7431">
                  <c:v>1.472059055624274E-2</c:v>
                </c:pt>
                <c:pt idx="7432">
                  <c:v>6.423850838502021E-2</c:v>
                </c:pt>
                <c:pt idx="7433">
                  <c:v>0.11371115331661846</c:v>
                </c:pt>
                <c:pt idx="7434">
                  <c:v>0.16310615043739715</c:v>
                </c:pt>
                <c:pt idx="7435">
                  <c:v>0.21238949124880252</c:v>
                </c:pt>
                <c:pt idx="7436">
                  <c:v>0.26152707746173842</c:v>
                </c:pt>
                <c:pt idx="7437">
                  <c:v>0.31048517837609618</c:v>
                </c:pt>
                <c:pt idx="7438">
                  <c:v>0.35923009872577094</c:v>
                </c:pt>
                <c:pt idx="7439">
                  <c:v>0.40772859646301962</c:v>
                </c:pt>
                <c:pt idx="7440">
                  <c:v>0.45594743582077324</c:v>
                </c:pt>
                <c:pt idx="7441">
                  <c:v>0.50385333378165209</c:v>
                </c:pt>
                <c:pt idx="7442">
                  <c:v>0.55141341779409703</c:v>
                </c:pt>
                <c:pt idx="7443">
                  <c:v>0.59859527370128029</c:v>
                </c:pt>
                <c:pt idx="7444">
                  <c:v>0.64536653113089748</c:v>
                </c:pt>
                <c:pt idx="7445">
                  <c:v>0.69169490959311697</c:v>
                </c:pt>
                <c:pt idx="7446">
                  <c:v>0.73754873053164005</c:v>
                </c:pt>
                <c:pt idx="7447">
                  <c:v>0.78289656843530975</c:v>
                </c:pt>
                <c:pt idx="7448">
                  <c:v>0.82770763427477811</c:v>
                </c:pt>
                <c:pt idx="7449">
                  <c:v>0.87195143028705491</c:v>
                </c:pt>
                <c:pt idx="7450">
                  <c:v>0.91559597905450418</c:v>
                </c:pt>
                <c:pt idx="7451">
                  <c:v>0.95861280029762153</c:v>
                </c:pt>
                <c:pt idx="7452">
                  <c:v>1.0009725692233897</c:v>
                </c:pt>
                <c:pt idx="7453">
                  <c:v>1.0426453713277131</c:v>
                </c:pt>
                <c:pt idx="7454">
                  <c:v>1.0836017642587144</c:v>
                </c:pt>
                <c:pt idx="7455">
                  <c:v>1.123814498749766</c:v>
                </c:pt>
                <c:pt idx="7456">
                  <c:v>1.163256975395929</c:v>
                </c:pt>
                <c:pt idx="7457">
                  <c:v>1.2019026173065341</c:v>
                </c:pt>
                <c:pt idx="7458">
                  <c:v>1.2397247855303823</c:v>
                </c:pt>
                <c:pt idx="7459">
                  <c:v>1.2766967226403159</c:v>
                </c:pt>
                <c:pt idx="7460">
                  <c:v>1.3127920680839615</c:v>
                </c:pt>
                <c:pt idx="7461">
                  <c:v>1.3479865579583248</c:v>
                </c:pt>
                <c:pt idx="7462">
                  <c:v>1.382256469467392</c:v>
                </c:pt>
                <c:pt idx="7463">
                  <c:v>1.4155779898477081</c:v>
                </c:pt>
                <c:pt idx="7464">
                  <c:v>1.4479276790157725</c:v>
                </c:pt>
                <c:pt idx="7465">
                  <c:v>1.4792841237525496</c:v>
                </c:pt>
                <c:pt idx="7466">
                  <c:v>1.5096263450440075</c:v>
                </c:pt>
                <c:pt idx="7467">
                  <c:v>1.5389331392396814</c:v>
                </c:pt>
                <c:pt idx="7468">
                  <c:v>1.5671840656419205</c:v>
                </c:pt>
                <c:pt idx="7469">
                  <c:v>1.5943617056849817</c:v>
                </c:pt>
                <c:pt idx="7470">
                  <c:v>1.6204456332574462</c:v>
                </c:pt>
                <c:pt idx="7471">
                  <c:v>1.6454170336564573</c:v>
                </c:pt>
                <c:pt idx="7472">
                  <c:v>1.6692605642377869</c:v>
                </c:pt>
                <c:pt idx="7473">
                  <c:v>1.6919583347741449</c:v>
                </c:pt>
                <c:pt idx="7474">
                  <c:v>1.7134951293592544</c:v>
                </c:pt>
                <c:pt idx="7475">
                  <c:v>1.7338569105304358</c:v>
                </c:pt>
                <c:pt idx="7476">
                  <c:v>1.7530307528233788</c:v>
                </c:pt>
                <c:pt idx="7477">
                  <c:v>1.7710019810411797</c:v>
                </c:pt>
                <c:pt idx="7478">
                  <c:v>1.7877577998978125</c:v>
                </c:pt>
                <c:pt idx="7479">
                  <c:v>1.8032885624669419</c:v>
                </c:pt>
                <c:pt idx="7480">
                  <c:v>1.8175816970376579</c:v>
                </c:pt>
                <c:pt idx="7481">
                  <c:v>1.8306274409428047</c:v>
                </c:pt>
                <c:pt idx="7482">
                  <c:v>1.8424179488519825</c:v>
                </c:pt>
                <c:pt idx="7483">
                  <c:v>1.8529438855909668</c:v>
                </c:pt>
                <c:pt idx="7484">
                  <c:v>1.8621986319544048</c:v>
                </c:pt>
                <c:pt idx="7485">
                  <c:v>1.8701761820210667</c:v>
                </c:pt>
                <c:pt idx="7486">
                  <c:v>1.8768715633304942</c:v>
                </c:pt>
                <c:pt idx="7487">
                  <c:v>1.8822796514126658</c:v>
                </c:pt>
                <c:pt idx="7488">
                  <c:v>1.8863966826085905</c:v>
                </c:pt>
                <c:pt idx="7489">
                  <c:v>1.889220264755705</c:v>
                </c:pt>
                <c:pt idx="7490">
                  <c:v>1.890747652795139</c:v>
                </c:pt>
                <c:pt idx="7491">
                  <c:v>1.8909772500312163</c:v>
                </c:pt>
                <c:pt idx="7492">
                  <c:v>1.8899091604994647</c:v>
                </c:pt>
                <c:pt idx="7493">
                  <c:v>1.8875451720010918</c:v>
                </c:pt>
                <c:pt idx="7494">
                  <c:v>1.8838876055500702</c:v>
                </c:pt>
                <c:pt idx="7495">
                  <c:v>1.8789368971549827</c:v>
                </c:pt>
                <c:pt idx="7496">
                  <c:v>1.872697479292164</c:v>
                </c:pt>
                <c:pt idx="7497">
                  <c:v>1.8651741163514666</c:v>
                </c:pt>
                <c:pt idx="7498">
                  <c:v>1.8563717033761558</c:v>
                </c:pt>
                <c:pt idx="7499">
                  <c:v>1.8462951094487019</c:v>
                </c:pt>
                <c:pt idx="7500">
                  <c:v>1.8349529921367547</c:v>
                </c:pt>
                <c:pt idx="7501">
                  <c:v>1.8223523625893054</c:v>
                </c:pt>
                <c:pt idx="7502">
                  <c:v>1.8085015880473558</c:v>
                </c:pt>
                <c:pt idx="7503">
                  <c:v>1.7934092776608712</c:v>
                </c:pt>
                <c:pt idx="7504">
                  <c:v>1.7770875313824583</c:v>
                </c:pt>
                <c:pt idx="7505">
                  <c:v>1.7595464724140144</c:v>
                </c:pt>
                <c:pt idx="7506">
                  <c:v>1.7407977763068678</c:v>
                </c:pt>
                <c:pt idx="7507">
                  <c:v>1.7208547123012443</c:v>
                </c:pt>
                <c:pt idx="7508">
                  <c:v>1.6997321241599495</c:v>
                </c:pt>
                <c:pt idx="7509">
                  <c:v>1.6774424326473676</c:v>
                </c:pt>
                <c:pt idx="7510">
                  <c:v>1.6540014311800164</c:v>
                </c:pt>
                <c:pt idx="7511">
                  <c:v>1.6294262656742717</c:v>
                </c:pt>
                <c:pt idx="7512">
                  <c:v>1.6037341938336189</c:v>
                </c:pt>
                <c:pt idx="7513">
                  <c:v>1.5769424106014522</c:v>
                </c:pt>
                <c:pt idx="7514">
                  <c:v>1.5490684540084121</c:v>
                </c:pt>
                <c:pt idx="7515">
                  <c:v>1.5201318073182266</c:v>
                </c:pt>
                <c:pt idx="7516">
                  <c:v>1.4901522601936834</c:v>
                </c:pt>
                <c:pt idx="7517">
                  <c:v>1.4591497532635054</c:v>
                </c:pt>
                <c:pt idx="7518">
                  <c:v>1.4271459465176564</c:v>
                </c:pt>
                <c:pt idx="7519">
                  <c:v>1.3941631010992961</c:v>
                </c:pt>
                <c:pt idx="7520">
                  <c:v>1.3602245262860682</c:v>
                </c:pt>
                <c:pt idx="7521">
                  <c:v>1.3253522529733921</c:v>
                </c:pt>
                <c:pt idx="7522">
                  <c:v>1.2895712644127442</c:v>
                </c:pt>
                <c:pt idx="7523">
                  <c:v>1.2529063102717417</c:v>
                </c:pt>
                <c:pt idx="7524">
                  <c:v>1.2153805387172316</c:v>
                </c:pt>
                <c:pt idx="7525">
                  <c:v>1.1770214498052192</c:v>
                </c:pt>
                <c:pt idx="7526">
                  <c:v>1.1378550281850959</c:v>
                </c:pt>
                <c:pt idx="7527">
                  <c:v>1.0979064942357757</c:v>
                </c:pt>
                <c:pt idx="7528">
                  <c:v>1.0572041128898624</c:v>
                </c:pt>
                <c:pt idx="7529">
                  <c:v>1.0157765508550014</c:v>
                </c:pt>
                <c:pt idx="7530">
                  <c:v>0.97365272799643521</c:v>
                </c:pt>
                <c:pt idx="7531">
                  <c:v>0.93085999099248085</c:v>
                </c:pt>
                <c:pt idx="7532">
                  <c:v>0.88742949253851378</c:v>
                </c:pt>
                <c:pt idx="7533">
                  <c:v>0.8433902913060326</c:v>
                </c:pt>
                <c:pt idx="7534">
                  <c:v>0.79877063741727605</c:v>
                </c:pt>
                <c:pt idx="7535">
                  <c:v>0.75360295140915468</c:v>
                </c:pt>
                <c:pt idx="7536">
                  <c:v>0.70791793368633915</c:v>
                </c:pt>
                <c:pt idx="7537">
                  <c:v>0.66174645352444239</c:v>
                </c:pt>
                <c:pt idx="7538">
                  <c:v>0.61512063014855678</c:v>
                </c:pt>
                <c:pt idx="7539">
                  <c:v>0.56807328455425321</c:v>
                </c:pt>
                <c:pt idx="7540">
                  <c:v>0.52063618600464556</c:v>
                </c:pt>
                <c:pt idx="7541">
                  <c:v>0.47284153683645791</c:v>
                </c:pt>
                <c:pt idx="7542">
                  <c:v>0.42472252009279593</c:v>
                </c:pt>
                <c:pt idx="7543">
                  <c:v>0.37631274521580504</c:v>
                </c:pt>
                <c:pt idx="7544">
                  <c:v>0.32764449845039434</c:v>
                </c:pt>
                <c:pt idx="7545">
                  <c:v>0.27875024058655978</c:v>
                </c:pt>
                <c:pt idx="7546">
                  <c:v>0.22966317524494287</c:v>
                </c:pt>
                <c:pt idx="7547">
                  <c:v>0.18041726436061611</c:v>
                </c:pt>
                <c:pt idx="7548">
                  <c:v>0.13104720916624055</c:v>
                </c:pt>
                <c:pt idx="7549">
                  <c:v>8.1587856717195206E-2</c:v>
                </c:pt>
                <c:pt idx="7550">
                  <c:v>3.2072422759044705E-2</c:v>
                </c:pt>
                <c:pt idx="7551">
                  <c:v>-1.7466026192394287E-2</c:v>
                </c:pt>
                <c:pt idx="7552">
                  <c:v>-6.6993465687216744E-2</c:v>
                </c:pt>
                <c:pt idx="7553">
                  <c:v>-0.11647438639765607</c:v>
                </c:pt>
                <c:pt idx="7554">
                  <c:v>-0.1658764116351964</c:v>
                </c:pt>
                <c:pt idx="7555">
                  <c:v>-0.21516553168671995</c:v>
                </c:pt>
                <c:pt idx="7556">
                  <c:v>-0.2643076476085845</c:v>
                </c:pt>
                <c:pt idx="7557">
                  <c:v>-0.31326902860553457</c:v>
                </c:pt>
                <c:pt idx="7558">
                  <c:v>-0.36201597987497136</c:v>
                </c:pt>
                <c:pt idx="7559">
                  <c:v>-0.41051526039009978</c:v>
                </c:pt>
                <c:pt idx="7560">
                  <c:v>-0.4587336359610874</c:v>
                </c:pt>
                <c:pt idx="7561">
                  <c:v>-0.50663782570244165</c:v>
                </c:pt>
                <c:pt idx="7562">
                  <c:v>-0.55419495974732447</c:v>
                </c:pt>
                <c:pt idx="7563">
                  <c:v>-0.60137262717434758</c:v>
                </c:pt>
                <c:pt idx="7564">
                  <c:v>-0.64813846139529951</c:v>
                </c:pt>
                <c:pt idx="7565">
                  <c:v>-0.69446018625025874</c:v>
                </c:pt>
                <c:pt idx="7566">
                  <c:v>-0.74030612805605311</c:v>
                </c:pt>
                <c:pt idx="7567">
                  <c:v>-0.78564486671484646</c:v>
                </c:pt>
                <c:pt idx="7568">
                  <c:v>-0.83044561914745618</c:v>
                </c:pt>
                <c:pt idx="7569">
                  <c:v>-0.87467789407455276</c:v>
                </c:pt>
                <c:pt idx="7570">
                  <c:v>-0.91830972109181763</c:v>
                </c:pt>
                <c:pt idx="7571">
                  <c:v>-0.96131262745880197</c:v>
                </c:pt>
                <c:pt idx="7572">
                  <c:v>-1.0036572964431518</c:v>
                </c:pt>
                <c:pt idx="7573">
                  <c:v>-1.0453138221185609</c:v>
                </c:pt>
                <c:pt idx="7574">
                  <c:v>-1.0862527712234471</c:v>
                </c:pt>
                <c:pt idx="7575">
                  <c:v>-1.1264469040892309</c:v>
                </c:pt>
                <c:pt idx="7576">
                  <c:v>-1.1658696314115358</c:v>
                </c:pt>
                <c:pt idx="7577">
                  <c:v>-1.2044943868975906</c:v>
                </c:pt>
                <c:pt idx="7578">
                  <c:v>-1.2422945426859568</c:v>
                </c:pt>
                <c:pt idx="7579">
                  <c:v>-1.2792433529252478</c:v>
                </c:pt>
                <c:pt idx="7580">
                  <c:v>-1.3153144691190668</c:v>
                </c:pt>
                <c:pt idx="7581">
                  <c:v>-1.3504836398944222</c:v>
                </c:pt>
                <c:pt idx="7582">
                  <c:v>-1.3847271554530349</c:v>
                </c:pt>
                <c:pt idx="7583">
                  <c:v>-1.4180212164903365</c:v>
                </c:pt>
                <c:pt idx="7584">
                  <c:v>-1.4503423968361782</c:v>
                </c:pt>
                <c:pt idx="7585">
                  <c:v>-1.4816692976323727</c:v>
                </c:pt>
                <c:pt idx="7586">
                  <c:v>-1.5119809546662073</c:v>
                </c:pt>
                <c:pt idx="7587">
                  <c:v>-1.5412561795216115</c:v>
                </c:pt>
                <c:pt idx="7588">
                  <c:v>-1.5694745471610012</c:v>
                </c:pt>
                <c:pt idx="7589">
                  <c:v>-1.5966186550967241</c:v>
                </c:pt>
                <c:pt idx="7590">
                  <c:v>-1.6226680937055593</c:v>
                </c:pt>
                <c:pt idx="7591">
                  <c:v>-1.6476040651750441</c:v>
                </c:pt>
                <c:pt idx="7592">
                  <c:v>-1.6714112441453368</c:v>
                </c:pt>
                <c:pt idx="7593">
                  <c:v>-1.694071758059156</c:v>
                </c:pt>
                <c:pt idx="7594">
                  <c:v>-1.7155704090574533</c:v>
                </c:pt>
                <c:pt idx="7595">
                  <c:v>-1.7358931780932645</c:v>
                </c:pt>
                <c:pt idx="7596">
                  <c:v>-1.7550271584777257</c:v>
                </c:pt>
                <c:pt idx="7597">
                  <c:v>-1.7729576941401355</c:v>
                </c:pt>
                <c:pt idx="7598">
                  <c:v>-1.7896720092623881</c:v>
                </c:pt>
                <c:pt idx="7599">
                  <c:v>-1.8051604767185028</c:v>
                </c:pt>
                <c:pt idx="7600">
                  <c:v>-1.8194105449210258</c:v>
                </c:pt>
                <c:pt idx="7601">
                  <c:v>-1.8324124716398584</c:v>
                </c:pt>
                <c:pt idx="7602">
                  <c:v>-1.8441584322856555</c:v>
                </c:pt>
                <c:pt idx="7603">
                  <c:v>-1.8546391127194768</c:v>
                </c:pt>
                <c:pt idx="7604">
                  <c:v>-1.8638479150556702</c:v>
                </c:pt>
                <c:pt idx="7605">
                  <c:v>-1.8717788549670986</c:v>
                </c:pt>
                <c:pt idx="7606">
                  <c:v>-1.8784269818517805</c:v>
                </c:pt>
                <c:pt idx="7607">
                  <c:v>-1.8837871933523374</c:v>
                </c:pt>
                <c:pt idx="7608">
                  <c:v>-1.8878557481663154</c:v>
                </c:pt>
                <c:pt idx="7609">
                  <c:v>-1.8906302767212211</c:v>
                </c:pt>
                <c:pt idx="7610">
                  <c:v>-1.8921080567713293</c:v>
                </c:pt>
                <c:pt idx="7611">
                  <c:v>-1.8922875146466704</c:v>
                </c:pt>
                <c:pt idx="7612">
                  <c:v>-1.8911687776103665</c:v>
                </c:pt>
                <c:pt idx="7613">
                  <c:v>-1.8887536568824574</c:v>
                </c:pt>
                <c:pt idx="7614">
                  <c:v>-1.8850444970762241</c:v>
                </c:pt>
                <c:pt idx="7615">
                  <c:v>-1.8800417579691797</c:v>
                </c:pt>
                <c:pt idx="7616">
                  <c:v>-1.8737498959653656</c:v>
                </c:pt>
                <c:pt idx="7617">
                  <c:v>-1.8661736995301408</c:v>
                </c:pt>
                <c:pt idx="7618">
                  <c:v>-1.8573180879191282</c:v>
                </c:pt>
                <c:pt idx="7619">
                  <c:v>-1.8471879545529342</c:v>
                </c:pt>
                <c:pt idx="7620">
                  <c:v>-1.8357919814520911</c:v>
                </c:pt>
                <c:pt idx="7621">
                  <c:v>-1.8231372043220682</c:v>
                </c:pt>
                <c:pt idx="7622">
                  <c:v>-1.8092320150528738</c:v>
                </c:pt>
                <c:pt idx="7623">
                  <c:v>-1.7940850475247787</c:v>
                </c:pt>
                <c:pt idx="7624">
                  <c:v>-1.7777084264908547</c:v>
                </c:pt>
                <c:pt idx="7625">
                  <c:v>-1.7601123000124217</c:v>
                </c:pt>
                <c:pt idx="7626">
                  <c:v>-1.7413083685480208</c:v>
                </c:pt>
                <c:pt idx="7627">
                  <c:v>-1.7213099262816043</c:v>
                </c:pt>
                <c:pt idx="7628">
                  <c:v>-1.7001318419450757</c:v>
                </c:pt>
                <c:pt idx="7629">
                  <c:v>-1.6777865612860792</c:v>
                </c:pt>
                <c:pt idx="7630">
                  <c:v>-1.6542899027073463</c:v>
                </c:pt>
                <c:pt idx="7631">
                  <c:v>-1.6296590371032775</c:v>
                </c:pt>
                <c:pt idx="7632">
                  <c:v>-1.6039112471360035</c:v>
                </c:pt>
                <c:pt idx="7633">
                  <c:v>-1.5770637526771321</c:v>
                </c:pt>
                <c:pt idx="7634">
                  <c:v>-1.5491341166438799</c:v>
                </c:pt>
                <c:pt idx="7635">
                  <c:v>-1.5201418471339889</c:v>
                </c:pt>
                <c:pt idx="7636">
                  <c:v>-1.490106758580563</c:v>
                </c:pt>
                <c:pt idx="7637">
                  <c:v>-1.4590488163080799</c:v>
                </c:pt>
                <c:pt idx="7638">
                  <c:v>-1.4269897049166596</c:v>
                </c:pt>
                <c:pt idx="7639">
                  <c:v>-1.3939517100632601</c:v>
                </c:pt>
                <c:pt idx="7640">
                  <c:v>-1.3599581654320878</c:v>
                </c:pt>
                <c:pt idx="7641">
                  <c:v>-1.3250311262071637</c:v>
                </c:pt>
                <c:pt idx="7642">
                  <c:v>-1.2891955997999716</c:v>
                </c:pt>
                <c:pt idx="7643">
                  <c:v>-1.2524763598989106</c:v>
                </c:pt>
                <c:pt idx="7644">
                  <c:v>-1.2148965785418171</c:v>
                </c:pt>
                <c:pt idx="7645">
                  <c:v>-1.1764837794955645</c:v>
                </c:pt>
                <c:pt idx="7646">
                  <c:v>-1.1372639709498613</c:v>
                </c:pt>
                <c:pt idx="7647">
                  <c:v>-1.0972623966431352</c:v>
                </c:pt>
                <c:pt idx="7648">
                  <c:v>-1.0565073446765818</c:v>
                </c:pt>
                <c:pt idx="7649">
                  <c:v>-1.0150275047254336</c:v>
                </c:pt>
                <c:pt idx="7650">
                  <c:v>-0.97285181941154208</c:v>
                </c:pt>
                <c:pt idx="7651">
                  <c:v>-0.9300076579490133</c:v>
                </c:pt>
                <c:pt idx="7652">
                  <c:v>-0.8865261953385476</c:v>
                </c:pt>
                <c:pt idx="7653">
                  <c:v>-0.84243651231676253</c:v>
                </c:pt>
                <c:pt idx="7654">
                  <c:v>-0.79776688082138902</c:v>
                </c:pt>
                <c:pt idx="7655">
                  <c:v>-0.75254974294584165</c:v>
                </c:pt>
                <c:pt idx="7656">
                  <c:v>-0.70681582038305313</c:v>
                </c:pt>
                <c:pt idx="7657">
                  <c:v>-0.66059600341954794</c:v>
                </c:pt>
                <c:pt idx="7658">
                  <c:v>-0.613922432005087</c:v>
                </c:pt>
                <c:pt idx="7659">
                  <c:v>-0.5668279475647664</c:v>
                </c:pt>
                <c:pt idx="7660">
                  <c:v>-0.51934433948742031</c:v>
                </c:pt>
                <c:pt idx="7661">
                  <c:v>-0.4715038299231839</c:v>
                </c:pt>
                <c:pt idx="7662">
                  <c:v>-0.42333962140789139</c:v>
                </c:pt>
                <c:pt idx="7663">
                  <c:v>-0.37488534254754358</c:v>
                </c:pt>
                <c:pt idx="7664">
                  <c:v>-0.32617329841388831</c:v>
                </c:pt>
                <c:pt idx="7665">
                  <c:v>-0.27723596827897307</c:v>
                </c:pt>
                <c:pt idx="7666">
                  <c:v>-0.22810657389283892</c:v>
                </c:pt>
                <c:pt idx="7667">
                  <c:v>-0.17881909495987913</c:v>
                </c:pt>
                <c:pt idx="7668">
                  <c:v>-0.12940825011456389</c:v>
                </c:pt>
                <c:pt idx="7669">
                  <c:v>-7.9908903439258244E-2</c:v>
                </c:pt>
                <c:pt idx="7670">
                  <c:v>-3.0354287324861659E-2</c:v>
                </c:pt>
                <c:pt idx="7671">
                  <c:v>1.9222515456148018E-2</c:v>
                </c:pt>
                <c:pt idx="7672">
                  <c:v>6.8787464592505648E-2</c:v>
                </c:pt>
                <c:pt idx="7673">
                  <c:v>0.1183050352967762</c:v>
                </c:pt>
                <c:pt idx="7674">
                  <c:v>0.16774283582886126</c:v>
                </c:pt>
                <c:pt idx="7675">
                  <c:v>0.21706684183817807</c:v>
                </c:pt>
                <c:pt idx="7676">
                  <c:v>0.26624294016365591</c:v>
                </c:pt>
                <c:pt idx="7677">
                  <c:v>0.3152373862184204</c:v>
                </c:pt>
                <c:pt idx="7678">
                  <c:v>0.36401647183939195</c:v>
                </c:pt>
                <c:pt idx="7679">
                  <c:v>0.41254694307600448</c:v>
                </c:pt>
                <c:pt idx="7680">
                  <c:v>0.46079555325618615</c:v>
                </c:pt>
                <c:pt idx="7681">
                  <c:v>0.50872900945880983</c:v>
                </c:pt>
                <c:pt idx="7682">
                  <c:v>0.55631443023266602</c:v>
                </c:pt>
                <c:pt idx="7683">
                  <c:v>0.60351939352771222</c:v>
                </c:pt>
                <c:pt idx="7684">
                  <c:v>0.65031152208701948</c:v>
                </c:pt>
                <c:pt idx="7685">
                  <c:v>0.69665852954608687</c:v>
                </c:pt>
                <c:pt idx="7686">
                  <c:v>0.74252873248505824</c:v>
                </c:pt>
                <c:pt idx="7687">
                  <c:v>0.78789070154084895</c:v>
                </c:pt>
                <c:pt idx="7688">
                  <c:v>0.83271364484406718</c:v>
                </c:pt>
                <c:pt idx="7689">
                  <c:v>0.87696706280327497</c:v>
                </c:pt>
                <c:pt idx="7690">
                  <c:v>0.92061897718312402</c:v>
                </c:pt>
                <c:pt idx="7691">
                  <c:v>0.9636409078960454</c:v>
                </c:pt>
                <c:pt idx="7692">
                  <c:v>1.006003531348941</c:v>
                </c:pt>
                <c:pt idx="7693">
                  <c:v>1.0476769352434943</c:v>
                </c:pt>
                <c:pt idx="7694">
                  <c:v>1.0886316804369509</c:v>
                </c:pt>
                <c:pt idx="7695">
                  <c:v>1.1288405218721678</c:v>
                </c:pt>
                <c:pt idx="7696">
                  <c:v>1.168276865350623</c:v>
                </c:pt>
                <c:pt idx="7697">
                  <c:v>1.2069141401810857</c:v>
                </c:pt>
                <c:pt idx="7698">
                  <c:v>1.2447257146006439</c:v>
                </c:pt>
                <c:pt idx="7699">
                  <c:v>1.2816848393543636</c:v>
                </c:pt>
                <c:pt idx="7700">
                  <c:v>1.3177651630409808</c:v>
                </c:pt>
                <c:pt idx="7701">
                  <c:v>1.3529424318818632</c:v>
                </c:pt>
                <c:pt idx="7702">
                  <c:v>1.3871929341725877</c:v>
                </c:pt>
                <c:pt idx="7703">
                  <c:v>1.4204928692020282</c:v>
                </c:pt>
                <c:pt idx="7704">
                  <c:v>1.4528188098929637</c:v>
                </c:pt>
                <c:pt idx="7705">
                  <c:v>1.4841493569792037</c:v>
                </c:pt>
                <c:pt idx="7706">
                  <c:v>1.5144635463385312</c:v>
                </c:pt>
                <c:pt idx="7707">
                  <c:v>1.5437401901430634</c:v>
                </c:pt>
                <c:pt idx="7708">
                  <c:v>1.5719588644400779</c:v>
                </c:pt>
                <c:pt idx="7709">
                  <c:v>1.5991021683221394</c:v>
                </c:pt>
                <c:pt idx="7710">
                  <c:v>1.6251496942402517</c:v>
                </c:pt>
                <c:pt idx="7711">
                  <c:v>1.6500826469483667</c:v>
                </c:pt>
                <c:pt idx="7712">
                  <c:v>1.6738857041434299</c:v>
                </c:pt>
                <c:pt idx="7713">
                  <c:v>1.6965409968131295</c:v>
                </c:pt>
                <c:pt idx="7714">
                  <c:v>1.7180333311292995</c:v>
                </c:pt>
                <c:pt idx="7715">
                  <c:v>1.7383486925591614</c:v>
                </c:pt>
                <c:pt idx="7716">
                  <c:v>1.7574741794086139</c:v>
                </c:pt>
                <c:pt idx="7717">
                  <c:v>1.7753951410793021</c:v>
                </c:pt>
                <c:pt idx="7718">
                  <c:v>1.7920988076998625</c:v>
                </c:pt>
                <c:pt idx="7719">
                  <c:v>1.8075755585620774</c:v>
                </c:pt>
                <c:pt idx="7720">
                  <c:v>1.8218128489636891</c:v>
                </c:pt>
                <c:pt idx="7721">
                  <c:v>1.8348009440234074</c:v>
                </c:pt>
                <c:pt idx="7722">
                  <c:v>1.8465320269603003</c:v>
                </c:pt>
                <c:pt idx="7723">
                  <c:v>1.8569967918992958</c:v>
                </c:pt>
                <c:pt idx="7724">
                  <c:v>1.8661886496696187</c:v>
                </c:pt>
                <c:pt idx="7725">
                  <c:v>1.8741016251054419</c:v>
                </c:pt>
                <c:pt idx="7726">
                  <c:v>1.8807307772077457</c:v>
                </c:pt>
                <c:pt idx="7727">
                  <c:v>1.8860710136587986</c:v>
                </c:pt>
                <c:pt idx="7728">
                  <c:v>1.8901186036273014</c:v>
                </c:pt>
                <c:pt idx="7729">
                  <c:v>1.8928711884381086</c:v>
                </c:pt>
                <c:pt idx="7730">
                  <c:v>1.8943260571634586</c:v>
                </c:pt>
                <c:pt idx="7731">
                  <c:v>1.8944816478662967</c:v>
                </c:pt>
                <c:pt idx="7732">
                  <c:v>1.8933380999517153</c:v>
                </c:pt>
                <c:pt idx="7733">
                  <c:v>1.890897237184701</c:v>
                </c:pt>
                <c:pt idx="7734">
                  <c:v>1.8871614171202731</c:v>
                </c:pt>
                <c:pt idx="7735">
                  <c:v>1.8821311128680336</c:v>
                </c:pt>
                <c:pt idx="7736">
                  <c:v>1.875810794547929</c:v>
                </c:pt>
                <c:pt idx="7737">
                  <c:v>1.8682052647183127</c:v>
                </c:pt>
                <c:pt idx="7738">
                  <c:v>1.859319457097989</c:v>
                </c:pt>
                <c:pt idx="7739">
                  <c:v>1.8491582799339559</c:v>
                </c:pt>
                <c:pt idx="7740">
                  <c:v>1.8377304304290778</c:v>
                </c:pt>
                <c:pt idx="7741">
                  <c:v>1.8250429598198412</c:v>
                </c:pt>
                <c:pt idx="7742">
                  <c:v>1.8111042758684208</c:v>
                </c:pt>
                <c:pt idx="7743">
                  <c:v>1.7959230286608028</c:v>
                </c:pt>
                <c:pt idx="7744">
                  <c:v>1.7795113594816003</c:v>
                </c:pt>
                <c:pt idx="7745">
                  <c:v>1.7618794332415373</c:v>
                </c:pt>
                <c:pt idx="7746">
                  <c:v>1.743038967558465</c:v>
                </c:pt>
                <c:pt idx="7747">
                  <c:v>1.7230032740773646</c:v>
                </c:pt>
                <c:pt idx="7748">
                  <c:v>1.7017872392846622</c:v>
                </c:pt>
                <c:pt idx="7749">
                  <c:v>1.6794033269675741</c:v>
                </c:pt>
                <c:pt idx="7750">
                  <c:v>1.6558673738449718</c:v>
                </c:pt>
                <c:pt idx="7751">
                  <c:v>1.6311965693954076</c:v>
                </c:pt>
                <c:pt idx="7752">
                  <c:v>1.6054082151243705</c:v>
                </c:pt>
                <c:pt idx="7753">
                  <c:v>1.5785195499972435</c:v>
                </c:pt>
                <c:pt idx="7754">
                  <c:v>1.5505481562665726</c:v>
                </c:pt>
                <c:pt idx="7755">
                  <c:v>1.521513561597855</c:v>
                </c:pt>
                <c:pt idx="7756">
                  <c:v>1.491435600215385</c:v>
                </c:pt>
                <c:pt idx="7757">
                  <c:v>1.4603342574489901</c:v>
                </c:pt>
                <c:pt idx="7758">
                  <c:v>1.4282312381091011</c:v>
                </c:pt>
                <c:pt idx="7759">
                  <c:v>1.3951488482585443</c:v>
                </c:pt>
                <c:pt idx="7760">
                  <c:v>1.3611104421735358</c:v>
                </c:pt>
                <c:pt idx="7761">
                  <c:v>1.3261380958068227</c:v>
                </c:pt>
                <c:pt idx="7762">
                  <c:v>1.2902568375056827</c:v>
                </c:pt>
                <c:pt idx="7763">
                  <c:v>1.253491462051801</c:v>
                </c:pt>
                <c:pt idx="7764">
                  <c:v>1.215865162724167</c:v>
                </c:pt>
                <c:pt idx="7765">
                  <c:v>1.1774054846688908</c:v>
                </c:pt>
                <c:pt idx="7766">
                  <c:v>1.138138457583258</c:v>
                </c:pt>
                <c:pt idx="7767">
                  <c:v>1.0980893468317916</c:v>
                </c:pt>
                <c:pt idx="7768">
                  <c:v>1.0572864622505045</c:v>
                </c:pt>
                <c:pt idx="7769">
                  <c:v>1.0157585153481856</c:v>
                </c:pt>
                <c:pt idx="7770">
                  <c:v>0.97353447066920096</c:v>
                </c:pt>
                <c:pt idx="7771">
                  <c:v>0.9306417194290908</c:v>
                </c:pt>
                <c:pt idx="7772">
                  <c:v>0.88711145869898234</c:v>
                </c:pt>
                <c:pt idx="7773">
                  <c:v>0.84297279134496905</c:v>
                </c:pt>
                <c:pt idx="7774">
                  <c:v>0.79825401148331887</c:v>
                </c:pt>
                <c:pt idx="7775">
                  <c:v>0.75298758342503735</c:v>
                </c:pt>
                <c:pt idx="7776">
                  <c:v>0.70720425110971585</c:v>
                </c:pt>
                <c:pt idx="7777">
                  <c:v>0.66093492708963697</c:v>
                </c:pt>
                <c:pt idx="7778">
                  <c:v>0.61421177358943846</c:v>
                </c:pt>
                <c:pt idx="7779">
                  <c:v>0.56706765430818684</c:v>
                </c:pt>
                <c:pt idx="7780">
                  <c:v>0.51953438089790571</c:v>
                </c:pt>
                <c:pt idx="7781">
                  <c:v>0.47164419775121208</c:v>
                </c:pt>
                <c:pt idx="7782">
                  <c:v>0.42343032961570426</c:v>
                </c:pt>
                <c:pt idx="7783">
                  <c:v>0.37492642726863035</c:v>
                </c:pt>
                <c:pt idx="7784">
                  <c:v>0.32616481790263446</c:v>
                </c:pt>
                <c:pt idx="7785">
                  <c:v>0.27717800285044336</c:v>
                </c:pt>
                <c:pt idx="7786">
                  <c:v>0.22799922585283147</c:v>
                </c:pt>
                <c:pt idx="7787">
                  <c:v>0.17866248852527017</c:v>
                </c:pt>
                <c:pt idx="7788">
                  <c:v>0.12920253132395074</c:v>
                </c:pt>
                <c:pt idx="7789">
                  <c:v>7.9654240053984457E-2</c:v>
                </c:pt>
                <c:pt idx="7790">
                  <c:v>3.0050868720565258E-2</c:v>
                </c:pt>
                <c:pt idx="7791">
                  <c:v>-1.9574478407603058E-2</c:v>
                </c:pt>
                <c:pt idx="7792">
                  <c:v>-6.9187739650428001E-2</c:v>
                </c:pt>
                <c:pt idx="7793">
                  <c:v>-0.11875336898841846</c:v>
                </c:pt>
                <c:pt idx="7794">
                  <c:v>-0.1682389535954523</c:v>
                </c:pt>
                <c:pt idx="7795">
                  <c:v>-0.2176104481902689</c:v>
                </c:pt>
                <c:pt idx="7796">
                  <c:v>-0.2668337188454073</c:v>
                </c:pt>
                <c:pt idx="7797">
                  <c:v>-0.3158750003810058</c:v>
                </c:pt>
                <c:pt idx="7798">
                  <c:v>-0.3647005642233857</c:v>
                </c:pt>
                <c:pt idx="7799">
                  <c:v>-0.41327713620246287</c:v>
                </c:pt>
                <c:pt idx="7800">
                  <c:v>-0.46157144962667573</c:v>
                </c:pt>
                <c:pt idx="7801">
                  <c:v>-0.50955019176382488</c:v>
                </c:pt>
                <c:pt idx="7802">
                  <c:v>-0.55718046156880563</c:v>
                </c:pt>
                <c:pt idx="7803">
                  <c:v>-0.60442981762315884</c:v>
                </c:pt>
                <c:pt idx="7804">
                  <c:v>-0.65126586353536386</c:v>
                </c:pt>
                <c:pt idx="7805">
                  <c:v>-0.69765629404828711</c:v>
                </c:pt>
                <c:pt idx="7806">
                  <c:v>-0.7435694070995037</c:v>
                </c:pt>
                <c:pt idx="7807">
                  <c:v>-0.7889737549414817</c:v>
                </c:pt>
                <c:pt idx="7808">
                  <c:v>-0.83383852758610244</c:v>
                </c:pt>
                <c:pt idx="7809">
                  <c:v>-0.87813320759673996</c:v>
                </c:pt>
                <c:pt idx="7810">
                  <c:v>-0.92182579917397944</c:v>
                </c:pt>
                <c:pt idx="7811">
                  <c:v>-0.96488780495461879</c:v>
                </c:pt>
                <c:pt idx="7812">
                  <c:v>-1.0072898843657334</c:v>
                </c:pt>
                <c:pt idx="7813">
                  <c:v>-1.0490021084320467</c:v>
                </c:pt>
                <c:pt idx="7814">
                  <c:v>-1.0899950216437353</c:v>
                </c:pt>
                <c:pt idx="7815">
                  <c:v>-1.1302413628932997</c:v>
                </c:pt>
                <c:pt idx="7816">
                  <c:v>-1.1697145222552729</c:v>
                </c:pt>
                <c:pt idx="7817">
                  <c:v>-1.2083879136413926</c:v>
                </c:pt>
                <c:pt idx="7818">
                  <c:v>-1.2462348902280231</c:v>
                </c:pt>
                <c:pt idx="7819">
                  <c:v>-1.2832286880420054</c:v>
                </c:pt>
                <c:pt idx="7820">
                  <c:v>-1.3193429413124464</c:v>
                </c:pt>
                <c:pt idx="7821">
                  <c:v>-1.3545533822454836</c:v>
                </c:pt>
                <c:pt idx="7822">
                  <c:v>-1.3888362854816714</c:v>
                </c:pt>
                <c:pt idx="7823">
                  <c:v>-1.4221678370205131</c:v>
                </c:pt>
                <c:pt idx="7824">
                  <c:v>-1.4545245968665395</c:v>
                </c:pt>
                <c:pt idx="7825">
                  <c:v>-1.4858851532115955</c:v>
                </c:pt>
                <c:pt idx="7826">
                  <c:v>-1.5162285297727678</c:v>
                </c:pt>
                <c:pt idx="7827">
                  <c:v>-1.5455335269476649</c:v>
                </c:pt>
                <c:pt idx="7828">
                  <c:v>-1.5737797093998724</c:v>
                </c:pt>
                <c:pt idx="7829">
                  <c:v>-1.6009496652335304</c:v>
                </c:pt>
                <c:pt idx="7830">
                  <c:v>-1.6270229763108484</c:v>
                </c:pt>
                <c:pt idx="7831">
                  <c:v>-1.6519808372006966</c:v>
                </c:pt>
                <c:pt idx="7832">
                  <c:v>-1.6758079158225543</c:v>
                </c:pt>
                <c:pt idx="7833">
                  <c:v>-1.6984863337980978</c:v>
                </c:pt>
                <c:pt idx="7834">
                  <c:v>-1.7200008883480085</c:v>
                </c:pt>
                <c:pt idx="7835">
                  <c:v>-1.7403375564067003</c:v>
                </c:pt>
                <c:pt idx="7836">
                  <c:v>-1.759483428168696</c:v>
                </c:pt>
                <c:pt idx="7837">
                  <c:v>-1.7774238453487246</c:v>
                </c:pt>
                <c:pt idx="7838">
                  <c:v>-1.7941460308157142</c:v>
                </c:pt>
                <c:pt idx="7839">
                  <c:v>-1.809640357031544</c:v>
                </c:pt>
                <c:pt idx="7840">
                  <c:v>-1.8238942728962382</c:v>
                </c:pt>
                <c:pt idx="7841">
                  <c:v>-1.8368980375651704</c:v>
                </c:pt>
                <c:pt idx="7842">
                  <c:v>-1.8486438287304547</c:v>
                </c:pt>
                <c:pt idx="7843">
                  <c:v>-1.8591223354282429</c:v>
                </c:pt>
                <c:pt idx="7844">
                  <c:v>-1.8683269638387319</c:v>
                </c:pt>
                <c:pt idx="7845">
                  <c:v>-1.8762517345882541</c:v>
                </c:pt>
                <c:pt idx="7846">
                  <c:v>-1.8828917029123298</c:v>
                </c:pt>
                <c:pt idx="7847">
                  <c:v>-1.8882417731711072</c:v>
                </c:pt>
                <c:pt idx="7848">
                  <c:v>-1.8922982116553559</c:v>
                </c:pt>
                <c:pt idx="7849">
                  <c:v>-1.8950586572567514</c:v>
                </c:pt>
                <c:pt idx="7850">
                  <c:v>-1.8965203970595439</c:v>
                </c:pt>
                <c:pt idx="7851">
                  <c:v>-1.8966818675840409</c:v>
                </c:pt>
                <c:pt idx="7852">
                  <c:v>-1.8955432071380767</c:v>
                </c:pt>
                <c:pt idx="7853">
                  <c:v>-1.8931062388345752</c:v>
                </c:pt>
                <c:pt idx="7854">
                  <c:v>-1.8893733200212288</c:v>
                </c:pt>
                <c:pt idx="7855">
                  <c:v>-1.8843449240445402</c:v>
                </c:pt>
                <c:pt idx="7856">
                  <c:v>-1.8780255217047268</c:v>
                </c:pt>
                <c:pt idx="7857">
                  <c:v>-1.8704199166828195</c:v>
                </c:pt>
                <c:pt idx="7858">
                  <c:v>-1.8615330442615377</c:v>
                </c:pt>
                <c:pt idx="7859">
                  <c:v>-1.8513698146916016</c:v>
                </c:pt>
                <c:pt idx="7860">
                  <c:v>-1.8399389276179019</c:v>
                </c:pt>
                <c:pt idx="7861">
                  <c:v>-1.8272474371554317</c:v>
                </c:pt>
                <c:pt idx="7862">
                  <c:v>-1.8133037543793824</c:v>
                </c:pt>
                <c:pt idx="7863">
                  <c:v>-1.7981165331212077</c:v>
                </c:pt>
                <c:pt idx="7864">
                  <c:v>-1.781697918840961</c:v>
                </c:pt>
                <c:pt idx="7865">
                  <c:v>-1.7640580810523703</c:v>
                </c:pt>
                <c:pt idx="7866">
                  <c:v>-1.7452087424010696</c:v>
                </c:pt>
                <c:pt idx="7867">
                  <c:v>-1.7251632199817182</c:v>
                </c:pt>
                <c:pt idx="7868">
                  <c:v>-1.703936406149225</c:v>
                </c:pt>
                <c:pt idx="7869">
                  <c:v>-1.681540770974826</c:v>
                </c:pt>
                <c:pt idx="7870">
                  <c:v>-1.6579921578735286</c:v>
                </c:pt>
                <c:pt idx="7871">
                  <c:v>-1.633307763428443</c:v>
                </c:pt>
                <c:pt idx="7872">
                  <c:v>-1.6075048966542858</c:v>
                </c:pt>
                <c:pt idx="7873">
                  <c:v>-1.5806008044263484</c:v>
                </c:pt>
                <c:pt idx="7874">
                  <c:v>-1.5526130773035887</c:v>
                </c:pt>
                <c:pt idx="7875">
                  <c:v>-1.5235612516501353</c:v>
                </c:pt>
                <c:pt idx="7876">
                  <c:v>-1.4934651707765985</c:v>
                </c:pt>
                <c:pt idx="7877">
                  <c:v>-1.462344829482165</c:v>
                </c:pt>
                <c:pt idx="7878">
                  <c:v>-1.4302219424248406</c:v>
                </c:pt>
                <c:pt idx="7879">
                  <c:v>-1.3971188258882925</c:v>
                </c:pt>
                <c:pt idx="7880">
                  <c:v>-1.3630588447376457</c:v>
                </c:pt>
                <c:pt idx="7881">
                  <c:v>-1.3280640858773356</c:v>
                </c:pt>
                <c:pt idx="7882">
                  <c:v>-1.2921595889636825</c:v>
                </c:pt>
                <c:pt idx="7883">
                  <c:v>-1.2553701604391625</c:v>
                </c:pt>
                <c:pt idx="7884">
                  <c:v>-1.217719005589488</c:v>
                </c:pt>
                <c:pt idx="7885">
                  <c:v>-1.1792336819075997</c:v>
                </c:pt>
                <c:pt idx="7886">
                  <c:v>-1.1399402317716421</c:v>
                </c:pt>
                <c:pt idx="7887">
                  <c:v>-1.0998639335548543</c:v>
                </c:pt>
                <c:pt idx="7888">
                  <c:v>-1.0590331104234589</c:v>
                </c:pt>
                <c:pt idx="7889">
                  <c:v>-1.0174764875316182</c:v>
                </c:pt>
                <c:pt idx="7890">
                  <c:v>-0.97522304337745513</c:v>
                </c:pt>
                <c:pt idx="7891">
                  <c:v>-0.93230018343214693</c:v>
                </c:pt>
                <c:pt idx="7892">
                  <c:v>-0.88873911931732552</c:v>
                </c:pt>
                <c:pt idx="7893">
                  <c:v>-0.84456896873761633</c:v>
                </c:pt>
                <c:pt idx="7894">
                  <c:v>-0.79981804092873277</c:v>
                </c:pt>
                <c:pt idx="7895">
                  <c:v>-0.75451881559482237</c:v>
                </c:pt>
                <c:pt idx="7896">
                  <c:v>-0.70870205233504291</c:v>
                </c:pt>
                <c:pt idx="7897">
                  <c:v>-0.6623986796202872</c:v>
                </c:pt>
                <c:pt idx="7898">
                  <c:v>-0.61564087584520411</c:v>
                </c:pt>
                <c:pt idx="7899">
                  <c:v>-0.5684615211228693</c:v>
                </c:pt>
                <c:pt idx="7900">
                  <c:v>-0.5208924437554171</c:v>
                </c:pt>
                <c:pt idx="7901">
                  <c:v>-0.47296590501396318</c:v>
                </c:pt>
                <c:pt idx="7902">
                  <c:v>-0.42471514674500133</c:v>
                </c:pt>
                <c:pt idx="7903">
                  <c:v>-0.37617383703729479</c:v>
                </c:pt>
                <c:pt idx="7904">
                  <c:v>-0.32737432059926164</c:v>
                </c:pt>
                <c:pt idx="7905">
                  <c:v>-0.27834911647583138</c:v>
                </c:pt>
                <c:pt idx="7906">
                  <c:v>-0.22913148630793759</c:v>
                </c:pt>
                <c:pt idx="7907">
                  <c:v>-0.17975544979103539</c:v>
                </c:pt>
                <c:pt idx="7908">
                  <c:v>-0.13025576563265903</c:v>
                </c:pt>
                <c:pt idx="7909">
                  <c:v>-8.0667338052296186E-2</c:v>
                </c:pt>
                <c:pt idx="7910">
                  <c:v>-3.1023439624001874E-2</c:v>
                </c:pt>
                <c:pt idx="7911">
                  <c:v>1.8642806668658727E-2</c:v>
                </c:pt>
                <c:pt idx="7912">
                  <c:v>6.8297320293367894E-2</c:v>
                </c:pt>
                <c:pt idx="7913">
                  <c:v>0.11790453624967241</c:v>
                </c:pt>
                <c:pt idx="7914">
                  <c:v>0.16743202261043186</c:v>
                </c:pt>
                <c:pt idx="7915">
                  <c:v>0.21684571488195103</c:v>
                </c:pt>
                <c:pt idx="7916">
                  <c:v>0.26611145982185896</c:v>
                </c:pt>
                <c:pt idx="7917">
                  <c:v>0.315195472841521</c:v>
                </c:pt>
                <c:pt idx="7918">
                  <c:v>0.36406400587351623</c:v>
                </c:pt>
                <c:pt idx="7919">
                  <c:v>0.41268376517788236</c:v>
                </c:pt>
                <c:pt idx="7920">
                  <c:v>0.46102146442592179</c:v>
                </c:pt>
                <c:pt idx="7921">
                  <c:v>0.50904377118991295</c:v>
                </c:pt>
                <c:pt idx="7922">
                  <c:v>0.55671776467972456</c:v>
                </c:pt>
                <c:pt idx="7923">
                  <c:v>0.60401098369126949</c:v>
                </c:pt>
                <c:pt idx="7924">
                  <c:v>0.6508910120157233</c:v>
                </c:pt>
                <c:pt idx="7925">
                  <c:v>0.69732552455582453</c:v>
                </c:pt>
                <c:pt idx="7926">
                  <c:v>0.7432827993951554</c:v>
                </c:pt>
                <c:pt idx="7927">
                  <c:v>0.78873136892720408</c:v>
                </c:pt>
                <c:pt idx="7928">
                  <c:v>0.83364040330875544</c:v>
                </c:pt>
                <c:pt idx="7929">
                  <c:v>0.87797936526085962</c:v>
                </c:pt>
                <c:pt idx="7930">
                  <c:v>0.92171623916336487</c:v>
                </c:pt>
                <c:pt idx="7931">
                  <c:v>0.96482250786276769</c:v>
                </c:pt>
                <c:pt idx="7932">
                  <c:v>1.0072688110350763</c:v>
                </c:pt>
                <c:pt idx="7933">
                  <c:v>1.0490252000019331</c:v>
                </c:pt>
                <c:pt idx="7934">
                  <c:v>1.0900621996071458</c:v>
                </c:pt>
                <c:pt idx="7935">
                  <c:v>1.1303525291623111</c:v>
                </c:pt>
                <c:pt idx="7936">
                  <c:v>1.1698695592350619</c:v>
                </c:pt>
                <c:pt idx="7937">
                  <c:v>1.2085866843129469</c:v>
                </c:pt>
                <c:pt idx="7938">
                  <c:v>1.2464772382393536</c:v>
                </c:pt>
                <c:pt idx="7939">
                  <c:v>1.2835144378078804</c:v>
                </c:pt>
                <c:pt idx="7940">
                  <c:v>1.3196718981225228</c:v>
                </c:pt>
                <c:pt idx="7941">
                  <c:v>1.3549253323809007</c:v>
                </c:pt>
                <c:pt idx="7942">
                  <c:v>1.3892509963398272</c:v>
                </c:pt>
                <c:pt idx="7943">
                  <c:v>1.4226250572482841</c:v>
                </c:pt>
                <c:pt idx="7944">
                  <c:v>1.4550240565014623</c:v>
                </c:pt>
                <c:pt idx="7945">
                  <c:v>1.4864265638312857</c:v>
                </c:pt>
                <c:pt idx="7946">
                  <c:v>1.5168115846523114</c:v>
                </c:pt>
                <c:pt idx="7947">
                  <c:v>1.5461579012249596</c:v>
                </c:pt>
                <c:pt idx="7948">
                  <c:v>1.574445060248765</c:v>
                </c:pt>
                <c:pt idx="7949">
                  <c:v>1.6016556320448367</c:v>
                </c:pt>
                <c:pt idx="7950">
                  <c:v>1.6277691808809085</c:v>
                </c:pt>
                <c:pt idx="7951">
                  <c:v>1.6527668839275518</c:v>
                </c:pt>
                <c:pt idx="7952">
                  <c:v>1.6766333919096639</c:v>
                </c:pt>
                <c:pt idx="7953">
                  <c:v>1.6993508094653011</c:v>
                </c:pt>
                <c:pt idx="7954">
                  <c:v>1.7209039170498381</c:v>
                </c:pt>
                <c:pt idx="7955">
                  <c:v>1.7412786750578326</c:v>
                </c:pt>
                <c:pt idx="7956">
                  <c:v>1.7604621573764341</c:v>
                </c:pt>
                <c:pt idx="7957">
                  <c:v>1.7784396896524237</c:v>
                </c:pt>
                <c:pt idx="7958">
                  <c:v>1.7951984789329827</c:v>
                </c:pt>
                <c:pt idx="7959">
                  <c:v>1.810728882111202</c:v>
                </c:pt>
                <c:pt idx="7960">
                  <c:v>1.8250183327777623</c:v>
                </c:pt>
                <c:pt idx="7961">
                  <c:v>1.8380570750446614</c:v>
                </c:pt>
                <c:pt idx="7962">
                  <c:v>1.849837271832854</c:v>
                </c:pt>
                <c:pt idx="7963">
                  <c:v>1.860349597685746</c:v>
                </c:pt>
                <c:pt idx="7964">
                  <c:v>1.8695874445752765</c:v>
                </c:pt>
                <c:pt idx="7965">
                  <c:v>1.8775448192098947</c:v>
                </c:pt>
                <c:pt idx="7966">
                  <c:v>1.8842167632033595</c:v>
                </c:pt>
                <c:pt idx="7967">
                  <c:v>1.8895981675958784</c:v>
                </c:pt>
                <c:pt idx="7968">
                  <c:v>1.8936852856655122</c:v>
                </c:pt>
                <c:pt idx="7969">
                  <c:v>1.8964757436038562</c:v>
                </c:pt>
                <c:pt idx="7970">
                  <c:v>1.8979668161128787</c:v>
                </c:pt>
                <c:pt idx="7971">
                  <c:v>1.8981569276534365</c:v>
                </c:pt>
                <c:pt idx="7972">
                  <c:v>1.8970462048016608</c:v>
                </c:pt>
                <c:pt idx="7973">
                  <c:v>1.8946364592712219</c:v>
                </c:pt>
                <c:pt idx="7974">
                  <c:v>1.8909300373476456</c:v>
                </c:pt>
                <c:pt idx="7975">
                  <c:v>1.8859274016567127</c:v>
                </c:pt>
                <c:pt idx="7976">
                  <c:v>1.8796330126236722</c:v>
                </c:pt>
                <c:pt idx="7977">
                  <c:v>1.8720516639044371</c:v>
                </c:pt>
                <c:pt idx="7978">
                  <c:v>1.8631882811103619</c:v>
                </c:pt>
                <c:pt idx="7979">
                  <c:v>1.8530477651783905</c:v>
                </c:pt>
                <c:pt idx="7980">
                  <c:v>1.841638806800787</c:v>
                </c:pt>
                <c:pt idx="7981">
                  <c:v>1.8289684515045213</c:v>
                </c:pt>
                <c:pt idx="7982">
                  <c:v>1.8150451021447043</c:v>
                </c:pt>
                <c:pt idx="7983">
                  <c:v>1.7998774047036115</c:v>
                </c:pt>
                <c:pt idx="7984">
                  <c:v>1.7834774971661238</c:v>
                </c:pt>
                <c:pt idx="7985">
                  <c:v>1.7658555419474469</c:v>
                </c:pt>
                <c:pt idx="7986">
                  <c:v>1.7470232549739761</c:v>
                </c:pt>
                <c:pt idx="7987">
                  <c:v>1.726993947002849</c:v>
                </c:pt>
                <c:pt idx="7988">
                  <c:v>1.7057825044353814</c:v>
                </c:pt>
                <c:pt idx="7989">
                  <c:v>1.6834013917752202</c:v>
                </c:pt>
                <c:pt idx="7990">
                  <c:v>1.6598664472577014</c:v>
                </c:pt>
                <c:pt idx="7991">
                  <c:v>1.6351948626758726</c:v>
                </c:pt>
                <c:pt idx="7992">
                  <c:v>1.6094039426455355</c:v>
                </c:pt>
                <c:pt idx="7993">
                  <c:v>1.5825109300355906</c:v>
                </c:pt>
                <c:pt idx="7994">
                  <c:v>1.5545334117923206</c:v>
                </c:pt>
                <c:pt idx="7995">
                  <c:v>1.5254909210618777</c:v>
                </c:pt>
                <c:pt idx="7996">
                  <c:v>1.495403298332417</c:v>
                </c:pt>
                <c:pt idx="7997">
                  <c:v>1.464290535976889</c:v>
                </c:pt>
                <c:pt idx="7998">
                  <c:v>1.4321743466237236</c:v>
                </c:pt>
                <c:pt idx="7999">
                  <c:v>1.3990770449239265</c:v>
                </c:pt>
                <c:pt idx="8000">
                  <c:v>1.3650219945071007</c:v>
                </c:pt>
                <c:pt idx="8001">
                  <c:v>1.3300312814391084</c:v>
                </c:pt>
                <c:pt idx="8002">
                  <c:v>1.2941299449345041</c:v>
                </c:pt>
                <c:pt idx="8003">
                  <c:v>1.2573427913903432</c:v>
                </c:pt>
                <c:pt idx="8004">
                  <c:v>1.2196930264427017</c:v>
                </c:pt>
                <c:pt idx="8005">
                  <c:v>1.1812082083298785</c:v>
                </c:pt>
                <c:pt idx="8006">
                  <c:v>1.1419143805693908</c:v>
                </c:pt>
                <c:pt idx="8007">
                  <c:v>1.1018368230668658</c:v>
                </c:pt>
                <c:pt idx="8008">
                  <c:v>1.0610038609125134</c:v>
                </c:pt>
                <c:pt idx="8009">
                  <c:v>1.019444221574644</c:v>
                </c:pt>
                <c:pt idx="8010">
                  <c:v>0.97718688625413996</c:v>
                </c:pt>
                <c:pt idx="8011">
                  <c:v>0.93425926351160216</c:v>
                </c:pt>
                <c:pt idx="8012">
                  <c:v>0.89069256844292055</c:v>
                </c:pt>
                <c:pt idx="8013">
                  <c:v>0.84651592260955111</c:v>
                </c:pt>
                <c:pt idx="8014">
                  <c:v>0.80175763948431289</c:v>
                </c:pt>
                <c:pt idx="8015">
                  <c:v>0.75645020338633595</c:v>
                </c:pt>
                <c:pt idx="8016">
                  <c:v>0.71062437890489727</c:v>
                </c:pt>
                <c:pt idx="8017">
                  <c:v>0.66431109987338099</c:v>
                </c:pt>
                <c:pt idx="8018">
                  <c:v>0.61754255041834383</c:v>
                </c:pt>
                <c:pt idx="8019">
                  <c:v>0.57035161675097856</c:v>
                </c:pt>
                <c:pt idx="8020">
                  <c:v>0.52277013363454006</c:v>
                </c:pt>
                <c:pt idx="8021">
                  <c:v>0.47483036916077187</c:v>
                </c:pt>
                <c:pt idx="8022">
                  <c:v>0.42656557235276155</c:v>
                </c:pt>
                <c:pt idx="8023">
                  <c:v>0.37800941882792921</c:v>
                </c:pt>
                <c:pt idx="8024">
                  <c:v>0.32919426117172501</c:v>
                </c:pt>
                <c:pt idx="8025">
                  <c:v>0.28015262665020596</c:v>
                </c:pt>
                <c:pt idx="8026">
                  <c:v>0.23091778546550096</c:v>
                </c:pt>
                <c:pt idx="8027">
                  <c:v>0.18152376620982116</c:v>
                </c:pt>
                <c:pt idx="8028">
                  <c:v>0.1320053368186519</c:v>
                </c:pt>
                <c:pt idx="8029">
                  <c:v>8.2397411065948625E-2</c:v>
                </c:pt>
                <c:pt idx="8030">
                  <c:v>3.2733271401943993E-2</c:v>
                </c:pt>
                <c:pt idx="8031">
                  <c:v>-1.69539489967643E-2</c:v>
                </c:pt>
                <c:pt idx="8032">
                  <c:v>-6.6630159093067964E-2</c:v>
                </c:pt>
                <c:pt idx="8033">
                  <c:v>-0.1162597830751179</c:v>
                </c:pt>
                <c:pt idx="8034">
                  <c:v>-0.16581037790307435</c:v>
                </c:pt>
                <c:pt idx="8035">
                  <c:v>-0.21524786767467782</c:v>
                </c:pt>
                <c:pt idx="8036">
                  <c:v>-0.2645380874486481</c:v>
                </c:pt>
                <c:pt idx="8037">
                  <c:v>-0.31364724065282229</c:v>
                </c:pt>
                <c:pt idx="8038">
                  <c:v>-0.36254156695745082</c:v>
                </c:pt>
                <c:pt idx="8039">
                  <c:v>-0.41118776008726038</c:v>
                </c:pt>
                <c:pt idx="8040">
                  <c:v>-0.45955252091132048</c:v>
                </c:pt>
                <c:pt idx="8041">
                  <c:v>-0.50760250393897466</c:v>
                </c:pt>
                <c:pt idx="8042">
                  <c:v>-0.55530477506254927</c:v>
                </c:pt>
                <c:pt idx="8043">
                  <c:v>-0.60262685951224049</c:v>
                </c:pt>
                <c:pt idx="8044">
                  <c:v>-0.64953632727177102</c:v>
                </c:pt>
                <c:pt idx="8045">
                  <c:v>-0.69600083920127376</c:v>
                </c:pt>
                <c:pt idx="8046">
                  <c:v>-0.74198865911307876</c:v>
                </c:pt>
                <c:pt idx="8047">
                  <c:v>-0.78746830490764119</c:v>
                </c:pt>
                <c:pt idx="8048">
                  <c:v>-0.83240893203369914</c:v>
                </c:pt>
                <c:pt idx="8049">
                  <c:v>-0.87677998829612946</c:v>
                </c:pt>
                <c:pt idx="8050">
                  <c:v>-0.92054944295747421</c:v>
                </c:pt>
                <c:pt idx="8051">
                  <c:v>-0.96368876355293853</c:v>
                </c:pt>
                <c:pt idx="8052">
                  <c:v>-1.0061685742602509</c:v>
                </c:pt>
                <c:pt idx="8053">
                  <c:v>-1.047958910723132</c:v>
                </c:pt>
                <c:pt idx="8054">
                  <c:v>-1.0890302819350413</c:v>
                </c:pt>
                <c:pt idx="8055">
                  <c:v>-1.1293553911921237</c:v>
                </c:pt>
                <c:pt idx="8056">
                  <c:v>-1.1689075928889563</c:v>
                </c:pt>
                <c:pt idx="8057">
                  <c:v>-1.2076602651898627</c:v>
                </c:pt>
                <c:pt idx="8058">
                  <c:v>-1.2455867254723219</c:v>
                </c:pt>
                <c:pt idx="8059">
                  <c:v>-1.2826601739289403</c:v>
                </c:pt>
                <c:pt idx="8060">
                  <c:v>-1.3188542089353108</c:v>
                </c:pt>
                <c:pt idx="8061">
                  <c:v>-1.3541445268408367</c:v>
                </c:pt>
                <c:pt idx="8062">
                  <c:v>-1.3885073664421168</c:v>
                </c:pt>
                <c:pt idx="8063">
                  <c:v>-1.4219188779235297</c:v>
                </c:pt>
                <c:pt idx="8064">
                  <c:v>-1.4543555855192205</c:v>
                </c:pt>
                <c:pt idx="8065">
                  <c:v>-1.4857960417113061</c:v>
                </c:pt>
                <c:pt idx="8066">
                  <c:v>-1.5162192345837213</c:v>
                </c:pt>
                <c:pt idx="8067">
                  <c:v>-1.5456039289932493</c:v>
                </c:pt>
                <c:pt idx="8068">
                  <c:v>-1.5739296541707255</c:v>
                </c:pt>
                <c:pt idx="8069">
                  <c:v>-1.6011789629113389</c:v>
                </c:pt>
                <c:pt idx="8070">
                  <c:v>-1.6273314019076679</c:v>
                </c:pt>
                <c:pt idx="8071">
                  <c:v>-1.6523681307137612</c:v>
                </c:pt>
                <c:pt idx="8072">
                  <c:v>-1.676273782404591</c:v>
                </c:pt>
                <c:pt idx="8073">
                  <c:v>-1.6990304439428621</c:v>
                </c:pt>
                <c:pt idx="8074">
                  <c:v>-1.7206228780910477</c:v>
                </c:pt>
                <c:pt idx="8075">
                  <c:v>-1.7410370275412286</c:v>
                </c:pt>
                <c:pt idx="8076">
                  <c:v>-1.7602599484763994</c:v>
                </c:pt>
                <c:pt idx="8077">
                  <c:v>-1.7782769488454413</c:v>
                </c:pt>
                <c:pt idx="8078">
                  <c:v>-1.7950752180118024</c:v>
                </c:pt>
                <c:pt idx="8079">
                  <c:v>-1.8106450952068558</c:v>
                </c:pt>
                <c:pt idx="8080">
                  <c:v>-1.8249739963894775</c:v>
                </c:pt>
                <c:pt idx="8081">
                  <c:v>-1.8380521480775507</c:v>
                </c:pt>
                <c:pt idx="8082">
                  <c:v>-1.8498716956434718</c:v>
                </c:pt>
                <c:pt idx="8083">
                  <c:v>-1.8604232961353826</c:v>
                </c:pt>
                <c:pt idx="8084">
                  <c:v>-1.8697003240909988</c:v>
                </c:pt>
                <c:pt idx="8085">
                  <c:v>-1.87769676885327</c:v>
                </c:pt>
                <c:pt idx="8086">
                  <c:v>-1.8844076547468624</c:v>
                </c:pt>
                <c:pt idx="8087">
                  <c:v>-1.8898278556068651</c:v>
                </c:pt>
                <c:pt idx="8088">
                  <c:v>-1.8939536075978018</c:v>
                </c:pt>
                <c:pt idx="8089">
                  <c:v>-1.8967825198967787</c:v>
                </c:pt>
                <c:pt idx="8090">
                  <c:v>-1.8983118502977971</c:v>
                </c:pt>
                <c:pt idx="8091">
                  <c:v>-1.8985400064676496</c:v>
                </c:pt>
                <c:pt idx="8092">
                  <c:v>-1.8974670983096378</c:v>
                </c:pt>
                <c:pt idx="8093">
                  <c:v>-1.8950949209931078</c:v>
                </c:pt>
                <c:pt idx="8094">
                  <c:v>-1.891425804394951</c:v>
                </c:pt>
                <c:pt idx="8095">
                  <c:v>-1.8864601948751329</c:v>
                </c:pt>
                <c:pt idx="8096">
                  <c:v>-1.880202536742946</c:v>
                </c:pt>
                <c:pt idx="8097">
                  <c:v>-1.872657607695204</c:v>
                </c:pt>
                <c:pt idx="8098">
                  <c:v>-1.8638303175478745</c:v>
                </c:pt>
                <c:pt idx="8099">
                  <c:v>-1.8537255516130489</c:v>
                </c:pt>
                <c:pt idx="8100">
                  <c:v>-1.8423519851353998</c:v>
                </c:pt>
                <c:pt idx="8101">
                  <c:v>-1.8297166483781879</c:v>
                </c:pt>
                <c:pt idx="8102">
                  <c:v>-1.8158279291232193</c:v>
                </c:pt>
                <c:pt idx="8103">
                  <c:v>-1.8006944584763542</c:v>
                </c:pt>
                <c:pt idx="8104">
                  <c:v>-1.7843283597492354</c:v>
                </c:pt>
                <c:pt idx="8105">
                  <c:v>-1.7667397808933116</c:v>
                </c:pt>
                <c:pt idx="8106">
                  <c:v>-1.7479404235867886</c:v>
                </c:pt>
                <c:pt idx="8107">
                  <c:v>-1.7279435845602591</c:v>
                </c:pt>
                <c:pt idx="8108">
                  <c:v>-1.7067641364160226</c:v>
                </c:pt>
                <c:pt idx="8109">
                  <c:v>-1.6844145300921092</c:v>
                </c:pt>
                <c:pt idx="8110">
                  <c:v>-1.6609105904972696</c:v>
                </c:pt>
                <c:pt idx="8111">
                  <c:v>-1.6362694963426536</c:v>
                </c:pt>
                <c:pt idx="8112">
                  <c:v>-1.61050853941227</c:v>
                </c:pt>
                <c:pt idx="8113">
                  <c:v>-1.5836449499987173</c:v>
                </c:pt>
                <c:pt idx="8114">
                  <c:v>-1.5556963027326731</c:v>
                </c:pt>
                <c:pt idx="8115">
                  <c:v>-1.5266821187104584</c:v>
                </c:pt>
                <c:pt idx="8116">
                  <c:v>-1.4966222266412192</c:v>
                </c:pt>
                <c:pt idx="8117">
                  <c:v>-1.4655366073944616</c:v>
                </c:pt>
                <c:pt idx="8118">
                  <c:v>-1.4334469623755601</c:v>
                </c:pt>
                <c:pt idx="8119">
                  <c:v>-1.4003755952973478</c:v>
                </c:pt>
                <c:pt idx="8120">
                  <c:v>-1.3663458591406217</c:v>
                </c:pt>
                <c:pt idx="8121">
                  <c:v>-1.3313798296161456</c:v>
                </c:pt>
                <c:pt idx="8122">
                  <c:v>-1.2955025358812322</c:v>
                </c:pt>
                <c:pt idx="8123">
                  <c:v>-1.2587387745775362</c:v>
                </c:pt>
                <c:pt idx="8124">
                  <c:v>-1.2211117418915658</c:v>
                </c:pt>
                <c:pt idx="8125">
                  <c:v>-1.1826489869215533</c:v>
                </c:pt>
                <c:pt idx="8126">
                  <c:v>-1.1433765443581065</c:v>
                </c:pt>
                <c:pt idx="8127">
                  <c:v>-1.1033196855965373</c:v>
                </c:pt>
                <c:pt idx="8128">
                  <c:v>-1.0625067275366449</c:v>
                </c:pt>
                <c:pt idx="8129">
                  <c:v>-1.020966389779437</c:v>
                </c:pt>
                <c:pt idx="8130">
                  <c:v>-0.9787276459845784</c:v>
                </c:pt>
                <c:pt idx="8131">
                  <c:v>-0.93581789750041422</c:v>
                </c:pt>
                <c:pt idx="8132">
                  <c:v>-0.89226835254225922</c:v>
                </c:pt>
                <c:pt idx="8133">
                  <c:v>-0.84810812612524722</c:v>
                </c:pt>
                <c:pt idx="8134">
                  <c:v>-0.80336552551252571</c:v>
                </c:pt>
                <c:pt idx="8135">
                  <c:v>-0.75807302915243924</c:v>
                </c:pt>
                <c:pt idx="8136">
                  <c:v>-0.71226139610453132</c:v>
                </c:pt>
                <c:pt idx="8137">
                  <c:v>-0.66596155501536913</c:v>
                </c:pt>
                <c:pt idx="8138">
                  <c:v>-0.61920568516945451</c:v>
                </c:pt>
                <c:pt idx="8139">
                  <c:v>-0.57202666828229176</c:v>
                </c:pt>
                <c:pt idx="8140">
                  <c:v>-0.52445633496928845</c:v>
                </c:pt>
                <c:pt idx="8141">
                  <c:v>-0.4765269495235338</c:v>
                </c:pt>
                <c:pt idx="8142">
                  <c:v>-0.42827175751974</c:v>
                </c:pt>
                <c:pt idx="8143">
                  <c:v>-0.37972443147831741</c:v>
                </c:pt>
                <c:pt idx="8144">
                  <c:v>-0.3309173212398509</c:v>
                </c:pt>
                <c:pt idx="8145">
                  <c:v>-0.28188295167837174</c:v>
                </c:pt>
                <c:pt idx="8146">
                  <c:v>-0.23265459095738319</c:v>
                </c:pt>
                <c:pt idx="8147">
                  <c:v>-0.18326626598417062</c:v>
                </c:pt>
                <c:pt idx="8148">
                  <c:v>-0.13375274336326948</c:v>
                </c:pt>
                <c:pt idx="8149">
                  <c:v>-8.4148935891705884E-2</c:v>
                </c:pt>
                <c:pt idx="8150">
                  <c:v>-3.4488125396567516E-2</c:v>
                </c:pt>
                <c:pt idx="8151">
                  <c:v>1.5196555214959044E-2</c:v>
                </c:pt>
                <c:pt idx="8152">
                  <c:v>6.4871014822109788E-2</c:v>
                </c:pt>
                <c:pt idx="8153">
                  <c:v>0.11449967717665754</c:v>
                </c:pt>
                <c:pt idx="8154">
                  <c:v>0.16405009845058188</c:v>
                </c:pt>
                <c:pt idx="8155">
                  <c:v>0.21348820160243553</c:v>
                </c:pt>
                <c:pt idx="8156">
                  <c:v>0.26277982020190582</c:v>
                </c:pt>
                <c:pt idx="8157">
                  <c:v>0.3118911558389767</c:v>
                </c:pt>
                <c:pt idx="8158">
                  <c:v>0.36078844599873844</c:v>
                </c:pt>
                <c:pt idx="8159">
                  <c:v>0.40943838187494486</c:v>
                </c:pt>
                <c:pt idx="8160">
                  <c:v>0.45780766146146479</c:v>
                </c:pt>
                <c:pt idx="8161">
                  <c:v>0.50586293605010157</c:v>
                </c:pt>
                <c:pt idx="8162">
                  <c:v>0.55357126797524159</c:v>
                </c:pt>
                <c:pt idx="8163">
                  <c:v>0.60090017857088729</c:v>
                </c:pt>
                <c:pt idx="8164">
                  <c:v>0.64781723358851873</c:v>
                </c:pt>
                <c:pt idx="8165">
                  <c:v>0.69429008932241421</c:v>
                </c:pt>
                <c:pt idx="8166">
                  <c:v>0.74028700468805642</c:v>
                </c:pt>
                <c:pt idx="8167">
                  <c:v>0.78577649236062097</c:v>
                </c:pt>
                <c:pt idx="8168">
                  <c:v>0.83072770223811676</c:v>
                </c:pt>
                <c:pt idx="8169">
                  <c:v>0.87511007625215254</c:v>
                </c:pt>
                <c:pt idx="8170">
                  <c:v>0.9188915774726153</c:v>
                </c:pt>
                <c:pt idx="8171">
                  <c:v>0.96204366692585419</c:v>
                </c:pt>
                <c:pt idx="8172">
                  <c:v>1.0045369619680646</c:v>
                </c:pt>
                <c:pt idx="8173">
                  <c:v>1.046341491112168</c:v>
                </c:pt>
                <c:pt idx="8174">
                  <c:v>1.0874277559153189</c:v>
                </c:pt>
                <c:pt idx="8175">
                  <c:v>1.1277684519355833</c:v>
                </c:pt>
                <c:pt idx="8176">
                  <c:v>1.1673369255316315</c:v>
                </c:pt>
                <c:pt idx="8177">
                  <c:v>1.2061065465380936</c:v>
                </c:pt>
                <c:pt idx="8178">
                  <c:v>1.2440506237131344</c:v>
                </c:pt>
                <c:pt idx="8179">
                  <c:v>1.2811423483447983</c:v>
                </c:pt>
                <c:pt idx="8180">
                  <c:v>1.3173553096231818</c:v>
                </c:pt>
                <c:pt idx="8181">
                  <c:v>1.3526651944358601</c:v>
                </c:pt>
                <c:pt idx="8182">
                  <c:v>1.3870482318459163</c:v>
                </c:pt>
                <c:pt idx="8183">
                  <c:v>1.4204805620373</c:v>
                </c:pt>
                <c:pt idx="8184">
                  <c:v>1.4529386989816664</c:v>
                </c:pt>
                <c:pt idx="8185">
                  <c:v>1.4844011846416121</c:v>
                </c:pt>
                <c:pt idx="8186">
                  <c:v>1.5148469963295883</c:v>
                </c:pt>
                <c:pt idx="8187">
                  <c:v>1.5442548878841562</c:v>
                </c:pt>
                <c:pt idx="8188">
                  <c:v>1.572604377276491</c:v>
                </c:pt>
                <c:pt idx="8189">
                  <c:v>1.5998780058060542</c:v>
                </c:pt>
                <c:pt idx="8190">
                  <c:v>1.6260553084391753</c:v>
                </c:pt>
                <c:pt idx="8191">
                  <c:v>1.6511174327787375</c:v>
                </c:pt>
                <c:pt idx="8192">
                  <c:v>1.6750489997292928</c:v>
                </c:pt>
                <c:pt idx="8193">
                  <c:v>1.6978320838695879</c:v>
                </c:pt>
                <c:pt idx="8194">
                  <c:v>1.7194514353705967</c:v>
                </c:pt>
                <c:pt idx="8195">
                  <c:v>1.7398929841312158</c:v>
                </c:pt>
                <c:pt idx="8196">
                  <c:v>1.7591437733456159</c:v>
                </c:pt>
                <c:pt idx="8197">
                  <c:v>1.7771890977843328</c:v>
                </c:pt>
                <c:pt idx="8198">
                  <c:v>1.7940161334491287</c:v>
                </c:pt>
                <c:pt idx="8199">
                  <c:v>1.8096152060325754</c:v>
                </c:pt>
                <c:pt idx="8200">
                  <c:v>1.823973717784005</c:v>
                </c:pt>
                <c:pt idx="8201">
                  <c:v>1.8370818813473735</c:v>
                </c:pt>
                <c:pt idx="8202">
                  <c:v>1.848931828063225</c:v>
                </c:pt>
                <c:pt idx="8203">
                  <c:v>1.8595142007964418</c:v>
                </c:pt>
                <c:pt idx="8204">
                  <c:v>1.868822359756634</c:v>
                </c:pt>
                <c:pt idx="8205">
                  <c:v>1.8768502798204514</c:v>
                </c:pt>
                <c:pt idx="8206">
                  <c:v>1.8835929707147334</c:v>
                </c:pt>
                <c:pt idx="8207">
                  <c:v>1.8890452915519127</c:v>
                </c:pt>
                <c:pt idx="8208">
                  <c:v>1.893203463655855</c:v>
                </c:pt>
                <c:pt idx="8209">
                  <c:v>1.8960650812517656</c:v>
                </c:pt>
                <c:pt idx="8210">
                  <c:v>1.897627387077397</c:v>
                </c:pt>
                <c:pt idx="8211">
                  <c:v>1.8978887736458161</c:v>
                </c:pt>
                <c:pt idx="8212">
                  <c:v>1.8968493356160352</c:v>
                </c:pt>
                <c:pt idx="8213">
                  <c:v>1.8945108528295476</c:v>
                </c:pt>
                <c:pt idx="8214">
                  <c:v>1.8908756397587159</c:v>
                </c:pt>
                <c:pt idx="8215">
                  <c:v>1.8859441272894188</c:v>
                </c:pt>
                <c:pt idx="8216">
                  <c:v>1.8797207441942241</c:v>
                </c:pt>
                <c:pt idx="8217">
                  <c:v>1.8722102525776902</c:v>
                </c:pt>
                <c:pt idx="8218">
                  <c:v>1.8634175466150131</c:v>
                </c:pt>
                <c:pt idx="8219">
                  <c:v>1.8533474959360958</c:v>
                </c:pt>
                <c:pt idx="8220">
                  <c:v>1.8420087600690407</c:v>
                </c:pt>
                <c:pt idx="8221">
                  <c:v>1.8294083535332657</c:v>
                </c:pt>
                <c:pt idx="8222">
                  <c:v>1.8155546483465144</c:v>
                </c:pt>
                <c:pt idx="8223">
                  <c:v>1.8004562598374529</c:v>
                </c:pt>
                <c:pt idx="8224">
                  <c:v>1.7841252955344844</c:v>
                </c:pt>
                <c:pt idx="8225">
                  <c:v>1.7665718876068082</c:v>
                </c:pt>
                <c:pt idx="8226">
                  <c:v>1.7478077219584245</c:v>
                </c:pt>
                <c:pt idx="8227">
                  <c:v>1.7278460795608184</c:v>
                </c:pt>
                <c:pt idx="8228">
                  <c:v>1.7067018172793014</c:v>
                </c:pt>
                <c:pt idx="8229">
                  <c:v>1.6843873703439971</c:v>
                </c:pt>
                <c:pt idx="8230">
                  <c:v>1.6609185479918749</c:v>
                </c:pt>
                <c:pt idx="8231">
                  <c:v>1.6363125133052865</c:v>
                </c:pt>
                <c:pt idx="8232">
                  <c:v>1.6105865424894328</c:v>
                </c:pt>
                <c:pt idx="8233">
                  <c:v>1.5837578503149246</c:v>
                </c:pt>
                <c:pt idx="8234">
                  <c:v>1.5558439959541015</c:v>
                </c:pt>
                <c:pt idx="8235">
                  <c:v>1.5268644851154969</c:v>
                </c:pt>
                <c:pt idx="8236">
                  <c:v>1.4968391311976794</c:v>
                </c:pt>
                <c:pt idx="8237">
                  <c:v>1.4657878998436249</c:v>
                </c:pt>
                <c:pt idx="8238">
                  <c:v>1.4337324773227416</c:v>
                </c:pt>
                <c:pt idx="8239">
                  <c:v>1.4006951523092768</c:v>
                </c:pt>
                <c:pt idx="8240">
                  <c:v>1.3666992628492516</c:v>
                </c:pt>
                <c:pt idx="8241">
                  <c:v>1.3317668698290206</c:v>
                </c:pt>
                <c:pt idx="8242">
                  <c:v>1.2959229876982818</c:v>
                </c:pt>
                <c:pt idx="8243">
                  <c:v>1.2591923985143676</c:v>
                </c:pt>
                <c:pt idx="8244">
                  <c:v>1.2215982840089221</c:v>
                </c:pt>
                <c:pt idx="8245">
                  <c:v>1.183168178961171</c:v>
                </c:pt>
                <c:pt idx="8246">
                  <c:v>1.1439281038847096</c:v>
                </c:pt>
                <c:pt idx="8247">
                  <c:v>1.1039033161458898</c:v>
                </c:pt>
                <c:pt idx="8248">
                  <c:v>1.063122118769769</c:v>
                </c:pt>
                <c:pt idx="8249">
                  <c:v>1.0216132176426598</c:v>
                </c:pt>
                <c:pt idx="8250">
                  <c:v>0.97940557287557528</c:v>
                </c:pt>
                <c:pt idx="8251">
                  <c:v>0.93652657243999315</c:v>
                </c:pt>
                <c:pt idx="8252">
                  <c:v>0.89300741135184769</c:v>
                </c:pt>
                <c:pt idx="8253">
                  <c:v>0.84887719161002384</c:v>
                </c:pt>
                <c:pt idx="8254">
                  <c:v>0.80416420765009244</c:v>
                </c:pt>
                <c:pt idx="8255">
                  <c:v>0.75890092528694086</c:v>
                </c:pt>
                <c:pt idx="8256">
                  <c:v>0.71311809114606717</c:v>
                </c:pt>
                <c:pt idx="8257">
                  <c:v>0.66684662164472919</c:v>
                </c:pt>
                <c:pt idx="8258">
                  <c:v>0.62011868404798376</c:v>
                </c:pt>
                <c:pt idx="8259">
                  <c:v>0.57296714826669692</c:v>
                </c:pt>
                <c:pt idx="8260">
                  <c:v>0.52542383333160558</c:v>
                </c:pt>
                <c:pt idx="8261">
                  <c:v>0.4775209921757021</c:v>
                </c:pt>
                <c:pt idx="8262">
                  <c:v>0.42929185924307128</c:v>
                </c:pt>
                <c:pt idx="8263">
                  <c:v>0.38077009615750318</c:v>
                </c:pt>
                <c:pt idx="8264">
                  <c:v>0.33198804210148952</c:v>
                </c:pt>
                <c:pt idx="8265">
                  <c:v>0.28297821153391661</c:v>
                </c:pt>
                <c:pt idx="8266">
                  <c:v>0.2337738624503512</c:v>
                </c:pt>
                <c:pt idx="8267">
                  <c:v>0.18440901184151495</c:v>
                </c:pt>
                <c:pt idx="8268">
                  <c:v>0.13491841665080853</c:v>
                </c:pt>
                <c:pt idx="8269">
                  <c:v>8.5336980273414978E-2</c:v>
                </c:pt>
                <c:pt idx="8270">
                  <c:v>3.5697975397799675E-2</c:v>
                </c:pt>
                <c:pt idx="8271">
                  <c:v>-1.3965473940768299E-2</c:v>
                </c:pt>
                <c:pt idx="8272">
                  <c:v>-6.3619285222920971E-2</c:v>
                </c:pt>
                <c:pt idx="8273">
                  <c:v>-0.11322789052815294</c:v>
                </c:pt>
                <c:pt idx="8274">
                  <c:v>-0.1627588540790216</c:v>
                </c:pt>
                <c:pt idx="8275">
                  <c:v>-0.21217810660440237</c:v>
                </c:pt>
                <c:pt idx="8276">
                  <c:v>-0.26145148916092736</c:v>
                </c:pt>
                <c:pt idx="8277">
                  <c:v>-0.31054521053943768</c:v>
                </c:pt>
                <c:pt idx="8278">
                  <c:v>-0.35942551513678717</c:v>
                </c:pt>
                <c:pt idx="8279">
                  <c:v>-0.40805910076689139</c:v>
                </c:pt>
                <c:pt idx="8280">
                  <c:v>-0.45641267174964739</c:v>
                </c:pt>
                <c:pt idx="8281">
                  <c:v>-0.50445288540637545</c:v>
                </c:pt>
                <c:pt idx="8282">
                  <c:v>-0.55214680980217945</c:v>
                </c:pt>
                <c:pt idx="8283">
                  <c:v>-0.5994619717009938</c:v>
                </c:pt>
                <c:pt idx="8284">
                  <c:v>-0.64636594198134878</c:v>
                </c:pt>
                <c:pt idx="8285">
                  <c:v>-0.69282638175997968</c:v>
                </c:pt>
                <c:pt idx="8286">
                  <c:v>-0.73881155446849667</c:v>
                </c:pt>
                <c:pt idx="8287">
                  <c:v>-0.78428997699033232</c:v>
                </c:pt>
                <c:pt idx="8288">
                  <c:v>-0.82923080312245268</c:v>
                </c:pt>
                <c:pt idx="8289">
                  <c:v>-0.87360347838491992</c:v>
                </c:pt>
                <c:pt idx="8290">
                  <c:v>-0.91737596912439845</c:v>
                </c:pt>
                <c:pt idx="8291">
                  <c:v>-0.96051973933136625</c:v>
                </c:pt>
                <c:pt idx="8292">
                  <c:v>-1.0030054090126765</c:v>
                </c:pt>
                <c:pt idx="8293">
                  <c:v>-1.044803009017689</c:v>
                </c:pt>
                <c:pt idx="8294">
                  <c:v>-1.0858830429252651</c:v>
                </c:pt>
                <c:pt idx="8295">
                  <c:v>-1.1262182080000176</c:v>
                </c:pt>
                <c:pt idx="8296">
                  <c:v>-1.165781851991706</c:v>
                </c:pt>
                <c:pt idx="8297">
                  <c:v>-1.2045473458104963</c:v>
                </c:pt>
                <c:pt idx="8298">
                  <c:v>-1.2424879989744952</c:v>
                </c:pt>
                <c:pt idx="8299">
                  <c:v>-1.2795770032162725</c:v>
                </c:pt>
                <c:pt idx="8300">
                  <c:v>-1.3157879478553445</c:v>
                </c:pt>
                <c:pt idx="8301">
                  <c:v>-1.3510965195939761</c:v>
                </c:pt>
                <c:pt idx="8302">
                  <c:v>-1.3854789469957991</c:v>
                </c:pt>
                <c:pt idx="8303">
                  <c:v>-1.4189113694318856</c:v>
                </c:pt>
                <c:pt idx="8304">
                  <c:v>-1.451370299748437</c:v>
                </c:pt>
                <c:pt idx="8305">
                  <c:v>-1.4828342784710236</c:v>
                </c:pt>
                <c:pt idx="8306">
                  <c:v>-1.5132822811645703</c:v>
                </c:pt>
                <c:pt idx="8307">
                  <c:v>-1.5426930596108976</c:v>
                </c:pt>
                <c:pt idx="8308">
                  <c:v>-1.5710461294166305</c:v>
                </c:pt>
                <c:pt idx="8309">
                  <c:v>-1.598324029210433</c:v>
                </c:pt>
                <c:pt idx="8310">
                  <c:v>-1.624506290983152</c:v>
                </c:pt>
                <c:pt idx="8311">
                  <c:v>-1.6495740590594403</c:v>
                </c:pt>
                <c:pt idx="8312">
                  <c:v>-1.6735119507646627</c:v>
                </c:pt>
                <c:pt idx="8313">
                  <c:v>-1.6963020367996442</c:v>
                </c:pt>
                <c:pt idx="8314">
                  <c:v>-1.7179290631607453</c:v>
                </c:pt>
                <c:pt idx="8315">
                  <c:v>-1.7383789552779625</c:v>
                </c:pt>
                <c:pt idx="8316">
                  <c:v>-1.7576387515847445</c:v>
                </c:pt>
                <c:pt idx="8317">
                  <c:v>-1.7756937418015817</c:v>
                </c:pt>
                <c:pt idx="8318">
                  <c:v>-1.7925310965936667</c:v>
                </c:pt>
                <c:pt idx="8319">
                  <c:v>-1.8081411360332469</c:v>
                </c:pt>
                <c:pt idx="8320">
                  <c:v>-1.8225112564685324</c:v>
                </c:pt>
                <c:pt idx="8321">
                  <c:v>-1.8356316643646331</c:v>
                </c:pt>
                <c:pt idx="8322">
                  <c:v>-1.8474944846087387</c:v>
                </c:pt>
                <c:pt idx="8323">
                  <c:v>-1.8580903533411166</c:v>
                </c:pt>
                <c:pt idx="8324">
                  <c:v>-1.867412623779001</c:v>
                </c:pt>
                <c:pt idx="8325">
                  <c:v>-1.8754552635423836</c:v>
                </c:pt>
                <c:pt idx="8326">
                  <c:v>-1.882213274840832</c:v>
                </c:pt>
                <c:pt idx="8327">
                  <c:v>-1.8876815090126806</c:v>
                </c:pt>
                <c:pt idx="8328">
                  <c:v>-1.8918561793546975</c:v>
                </c:pt>
                <c:pt idx="8329">
                  <c:v>-1.8947348718160106</c:v>
                </c:pt>
                <c:pt idx="8330">
                  <c:v>-1.8963148206133558</c:v>
                </c:pt>
                <c:pt idx="8331">
                  <c:v>-1.8965944094980798</c:v>
                </c:pt>
                <c:pt idx="8332">
                  <c:v>-1.8955737241310116</c:v>
                </c:pt>
                <c:pt idx="8333">
                  <c:v>-1.8932545351234036</c:v>
                </c:pt>
                <c:pt idx="8334">
                  <c:v>-1.889639147489832</c:v>
                </c:pt>
                <c:pt idx="8335">
                  <c:v>-1.8847279824353524</c:v>
                </c:pt>
                <c:pt idx="8336">
                  <c:v>-1.8785254588334193</c:v>
                </c:pt>
                <c:pt idx="8337">
                  <c:v>-1.8710363286758984</c:v>
                </c:pt>
                <c:pt idx="8338">
                  <c:v>-1.8622654758165826</c:v>
                </c:pt>
                <c:pt idx="8339">
                  <c:v>-1.8522177593601921</c:v>
                </c:pt>
                <c:pt idx="8340">
                  <c:v>-1.8409018281108824</c:v>
                </c:pt>
                <c:pt idx="8341">
                  <c:v>-1.8283246856704725</c:v>
                </c:pt>
                <c:pt idx="8342">
                  <c:v>-1.8144946929505861</c:v>
                </c:pt>
                <c:pt idx="8343">
                  <c:v>-1.7994204539906111</c:v>
                </c:pt>
                <c:pt idx="8344">
                  <c:v>-1.7831140648516992</c:v>
                </c:pt>
                <c:pt idx="8345">
                  <c:v>-1.7655856460633348</c:v>
                </c:pt>
                <c:pt idx="8346">
                  <c:v>-1.7468468717227523</c:v>
                </c:pt>
                <c:pt idx="8347">
                  <c:v>-1.726911010833192</c:v>
                </c:pt>
                <c:pt idx="8348">
                  <c:v>-1.7057929081358005</c:v>
                </c:pt>
                <c:pt idx="8349">
                  <c:v>-1.6835049865863028</c:v>
                </c:pt>
                <c:pt idx="8350">
                  <c:v>-1.6600630430027208</c:v>
                </c:pt>
                <c:pt idx="8351">
                  <c:v>-1.635484227909759</c:v>
                </c:pt>
                <c:pt idx="8352">
                  <c:v>-1.6097858048219891</c:v>
                </c:pt>
                <c:pt idx="8353">
                  <c:v>-1.5829849756923506</c:v>
                </c:pt>
                <c:pt idx="8354">
                  <c:v>-1.5550992867544355</c:v>
                </c:pt>
                <c:pt idx="8355">
                  <c:v>-1.5261482306628305</c:v>
                </c:pt>
                <c:pt idx="8356">
                  <c:v>-1.4961516076530201</c:v>
                </c:pt>
                <c:pt idx="8357">
                  <c:v>-1.4651293701017882</c:v>
                </c:pt>
                <c:pt idx="8358">
                  <c:v>-1.4331031909154111</c:v>
                </c:pt>
                <c:pt idx="8359">
                  <c:v>-1.4000953453140224</c:v>
                </c:pt>
                <c:pt idx="8360">
                  <c:v>-1.3661291578048758</c:v>
                </c:pt>
                <c:pt idx="8361">
                  <c:v>-1.3312266756569779</c:v>
                </c:pt>
                <c:pt idx="8362">
                  <c:v>-1.2954128996303425</c:v>
                </c:pt>
                <c:pt idx="8363">
                  <c:v>-1.2587125980264866</c:v>
                </c:pt>
                <c:pt idx="8364">
                  <c:v>-1.2211489387614447</c:v>
                </c:pt>
                <c:pt idx="8365">
                  <c:v>-1.1827494427451199</c:v>
                </c:pt>
                <c:pt idx="8366">
                  <c:v>-1.1435401165745642</c:v>
                </c:pt>
                <c:pt idx="8367">
                  <c:v>-1.1035462036585397</c:v>
                </c:pt>
                <c:pt idx="8368">
                  <c:v>-1.062795993029767</c:v>
                </c:pt>
                <c:pt idx="8369">
                  <c:v>-1.0213181765538397</c:v>
                </c:pt>
                <c:pt idx="8370">
                  <c:v>-0.9791417002989139</c:v>
                </c:pt>
                <c:pt idx="8371">
                  <c:v>-0.93629393817782669</c:v>
                </c:pt>
                <c:pt idx="8372">
                  <c:v>-0.89280607113838129</c:v>
                </c:pt>
                <c:pt idx="8373">
                  <c:v>-0.84870718710816806</c:v>
                </c:pt>
                <c:pt idx="8374">
                  <c:v>-0.80402556645453627</c:v>
                </c:pt>
                <c:pt idx="8375">
                  <c:v>-0.75879366093356415</c:v>
                </c:pt>
                <c:pt idx="8376">
                  <c:v>-0.71304220312757161</c:v>
                </c:pt>
                <c:pt idx="8377">
                  <c:v>-0.66680209543257452</c:v>
                </c:pt>
                <c:pt idx="8378">
                  <c:v>-0.62010549112047098</c:v>
                </c:pt>
                <c:pt idx="8379">
                  <c:v>-0.57298524614342783</c:v>
                </c:pt>
                <c:pt idx="8380">
                  <c:v>-0.52547316561392143</c:v>
                </c:pt>
                <c:pt idx="8381">
                  <c:v>-0.47760148859339724</c:v>
                </c:pt>
                <c:pt idx="8382">
                  <c:v>-0.42940343570724837</c:v>
                </c:pt>
                <c:pt idx="8383">
                  <c:v>-0.38091265481945302</c:v>
                </c:pt>
                <c:pt idx="8384">
                  <c:v>-0.3321614714176731</c:v>
                </c:pt>
                <c:pt idx="8385">
                  <c:v>-0.28318238633697601</c:v>
                </c:pt>
                <c:pt idx="8386">
                  <c:v>-0.23400864402604377</c:v>
                </c:pt>
                <c:pt idx="8387">
                  <c:v>-0.18467424801166199</c:v>
                </c:pt>
                <c:pt idx="8388">
                  <c:v>-0.13521394186202226</c:v>
                </c:pt>
                <c:pt idx="8389">
                  <c:v>-8.5662615691838376E-2</c:v>
                </c:pt>
                <c:pt idx="8390">
                  <c:v>-3.6053529009423095E-2</c:v>
                </c:pt>
                <c:pt idx="8391">
                  <c:v>1.3580207223860198E-2</c:v>
                </c:pt>
                <c:pt idx="8392">
                  <c:v>6.3204523450743816E-2</c:v>
                </c:pt>
                <c:pt idx="8393">
                  <c:v>0.11278386459540242</c:v>
                </c:pt>
                <c:pt idx="8394">
                  <c:v>0.16228580760196554</c:v>
                </c:pt>
                <c:pt idx="8395">
                  <c:v>0.21167629579245825</c:v>
                </c:pt>
                <c:pt idx="8396">
                  <c:v>0.26092118268269832</c:v>
                </c:pt>
                <c:pt idx="8397">
                  <c:v>0.30998668938336488</c:v>
                </c:pt>
                <c:pt idx="8398">
                  <c:v>0.3588390724665847</c:v>
                </c:pt>
                <c:pt idx="8399">
                  <c:v>0.40744504177175883</c:v>
                </c:pt>
                <c:pt idx="8400">
                  <c:v>0.45577131348926958</c:v>
                </c:pt>
                <c:pt idx="8401">
                  <c:v>0.50378455665092348</c:v>
                </c:pt>
                <c:pt idx="8402">
                  <c:v>0.55145185086730408</c:v>
                </c:pt>
                <c:pt idx="8403">
                  <c:v>0.59874073427790875</c:v>
                </c:pt>
                <c:pt idx="8404">
                  <c:v>0.64561878896211222</c:v>
                </c:pt>
                <c:pt idx="8405">
                  <c:v>0.69205368705802495</c:v>
                </c:pt>
                <c:pt idx="8406">
                  <c:v>0.73801370283445822</c:v>
                </c:pt>
                <c:pt idx="8407">
                  <c:v>0.78346736382345339</c:v>
                </c:pt>
                <c:pt idx="8408">
                  <c:v>0.82838383427737705</c:v>
                </c:pt>
                <c:pt idx="8409">
                  <c:v>0.87273256997422233</c:v>
                </c:pt>
                <c:pt idx="8410">
                  <c:v>0.91648154731674181</c:v>
                </c:pt>
                <c:pt idx="8411">
                  <c:v>0.95960224014556639</c:v>
                </c:pt>
                <c:pt idx="8412">
                  <c:v>1.0020652781075841</c:v>
                </c:pt>
                <c:pt idx="8413">
                  <c:v>1.0438407014781943</c:v>
                </c:pt>
                <c:pt idx="8414">
                  <c:v>1.0848990230443381</c:v>
                </c:pt>
                <c:pt idx="8415">
                  <c:v>1.125212949057002</c:v>
                </c:pt>
                <c:pt idx="8416">
                  <c:v>1.1647558360269681</c:v>
                </c:pt>
                <c:pt idx="8417">
                  <c:v>1.2035010633964169</c:v>
                </c:pt>
                <c:pt idx="8418">
                  <c:v>1.2414219489831191</c:v>
                </c:pt>
                <c:pt idx="8419">
                  <c:v>1.2784916925835266</c:v>
                </c:pt>
                <c:pt idx="8420">
                  <c:v>1.3146838913419991</c:v>
                </c:pt>
                <c:pt idx="8421">
                  <c:v>1.3499742395435892</c:v>
                </c:pt>
                <c:pt idx="8422">
                  <c:v>1.3843389730895239</c:v>
                </c:pt>
                <c:pt idx="8423">
                  <c:v>1.41775423844046</c:v>
                </c:pt>
                <c:pt idx="8424">
                  <c:v>1.4501965552813338</c:v>
                </c:pt>
                <c:pt idx="8425">
                  <c:v>1.4816444707229559</c:v>
                </c:pt>
                <c:pt idx="8426">
                  <c:v>1.512076966659432</c:v>
                </c:pt>
                <c:pt idx="8427">
                  <c:v>1.5414728009433416</c:v>
                </c:pt>
                <c:pt idx="8428">
                  <c:v>1.5698114949911852</c:v>
                </c:pt>
                <c:pt idx="8429">
                  <c:v>1.5970755929785789</c:v>
                </c:pt>
                <c:pt idx="8430">
                  <c:v>1.6232446321782308</c:v>
                </c:pt>
                <c:pt idx="8431">
                  <c:v>1.6482997619296418</c:v>
                </c:pt>
                <c:pt idx="8432">
                  <c:v>1.672225604304207</c:v>
                </c:pt>
                <c:pt idx="8433">
                  <c:v>1.6950042344781968</c:v>
                </c:pt>
                <c:pt idx="8434">
                  <c:v>1.7166204026513168</c:v>
                </c:pt>
                <c:pt idx="8435">
                  <c:v>1.7370600381833043</c:v>
                </c:pt>
                <c:pt idx="8436">
                  <c:v>1.7563101831624213</c:v>
                </c:pt>
                <c:pt idx="8437">
                  <c:v>1.7743561306878646</c:v>
                </c:pt>
                <c:pt idx="8438">
                  <c:v>1.7911850545262968</c:v>
                </c:pt>
                <c:pt idx="8439">
                  <c:v>1.8067872775732627</c:v>
                </c:pt>
                <c:pt idx="8440">
                  <c:v>1.8211501987212659</c:v>
                </c:pt>
                <c:pt idx="8441">
                  <c:v>1.8342640267000128</c:v>
                </c:pt>
                <c:pt idx="8442">
                  <c:v>1.8461208883809717</c:v>
                </c:pt>
                <c:pt idx="8443">
                  <c:v>1.8567114216079745</c:v>
                </c:pt>
                <c:pt idx="8444">
                  <c:v>1.8660289810207202</c:v>
                </c:pt>
                <c:pt idx="8445">
                  <c:v>1.8740675353803975</c:v>
                </c:pt>
                <c:pt idx="8446">
                  <c:v>1.8808220877564197</c:v>
                </c:pt>
                <c:pt idx="8447">
                  <c:v>1.886287490065671</c:v>
                </c:pt>
                <c:pt idx="8448">
                  <c:v>1.8904599559023361</c:v>
                </c:pt>
                <c:pt idx="8449">
                  <c:v>1.8933370712321369</c:v>
                </c:pt>
                <c:pt idx="8450">
                  <c:v>1.8949160700080205</c:v>
                </c:pt>
                <c:pt idx="8451">
                  <c:v>1.8951953354376605</c:v>
                </c:pt>
                <c:pt idx="8452">
                  <c:v>1.8941749523590898</c:v>
                </c:pt>
                <c:pt idx="8453">
                  <c:v>1.8918566902823473</c:v>
                </c:pt>
                <c:pt idx="8454">
                  <c:v>1.8882428528433695</c:v>
                </c:pt>
                <c:pt idx="8455">
                  <c:v>1.88333385959216</c:v>
                </c:pt>
                <c:pt idx="8456">
                  <c:v>1.87713412747188</c:v>
                </c:pt>
                <c:pt idx="8457">
                  <c:v>1.8696484062701366</c:v>
                </c:pt>
                <c:pt idx="8458">
                  <c:v>1.8608815773639427</c:v>
                </c:pt>
                <c:pt idx="8459">
                  <c:v>1.8508384971102001</c:v>
                </c:pt>
                <c:pt idx="8460">
                  <c:v>1.8395278112958875</c:v>
                </c:pt>
                <c:pt idx="8461">
                  <c:v>1.8269565202380194</c:v>
                </c:pt>
                <c:pt idx="8462">
                  <c:v>1.8131329812977401</c:v>
                </c:pt>
                <c:pt idx="8463">
                  <c:v>1.7980657947001668</c:v>
                </c:pt>
                <c:pt idx="8464">
                  <c:v>1.7817670524305991</c:v>
                </c:pt>
                <c:pt idx="8465">
                  <c:v>1.7642468706832748</c:v>
                </c:pt>
                <c:pt idx="8466">
                  <c:v>1.7455169189631243</c:v>
                </c:pt>
                <c:pt idx="8467">
                  <c:v>1.7255904614264697</c:v>
                </c:pt>
                <c:pt idx="8468">
                  <c:v>1.7044823377155081</c:v>
                </c:pt>
                <c:pt idx="8469">
                  <c:v>1.6822049654376363</c:v>
                </c:pt>
                <c:pt idx="8470">
                  <c:v>1.6587741358159538</c:v>
                </c:pt>
                <c:pt idx="8471">
                  <c:v>1.6342069935364816</c:v>
                </c:pt>
                <c:pt idx="8472">
                  <c:v>1.6085207960344186</c:v>
                </c:pt>
                <c:pt idx="8473">
                  <c:v>1.5817327389456892</c:v>
                </c:pt>
                <c:pt idx="8474">
                  <c:v>1.5538603619523617</c:v>
                </c:pt>
                <c:pt idx="8475">
                  <c:v>1.5249231509263577</c:v>
                </c:pt>
                <c:pt idx="8476">
                  <c:v>1.494940899092732</c:v>
                </c:pt>
                <c:pt idx="8477">
                  <c:v>1.4639335515935537</c:v>
                </c:pt>
                <c:pt idx="8478">
                  <c:v>1.4319227738796096</c:v>
                </c:pt>
                <c:pt idx="8479">
                  <c:v>1.3989308334985777</c:v>
                </c:pt>
                <c:pt idx="8480">
                  <c:v>1.3649810470719173</c:v>
                </c:pt>
                <c:pt idx="8481">
                  <c:v>1.3300954537734442</c:v>
                </c:pt>
                <c:pt idx="8482">
                  <c:v>1.2942990460625072</c:v>
                </c:pt>
                <c:pt idx="8483">
                  <c:v>1.2576165837384867</c:v>
                </c:pt>
                <c:pt idx="8484">
                  <c:v>1.2200712260178967</c:v>
                </c:pt>
                <c:pt idx="8485">
                  <c:v>1.1816904849180563</c:v>
                </c:pt>
                <c:pt idx="8486">
                  <c:v>1.142500357954465</c:v>
                </c:pt>
                <c:pt idx="8487">
                  <c:v>1.1025260792698326</c:v>
                </c:pt>
                <c:pt idx="8488">
                  <c:v>1.0617959284507439</c:v>
                </c:pt>
                <c:pt idx="8489">
                  <c:v>1.0203385877410127</c:v>
                </c:pt>
                <c:pt idx="8490">
                  <c:v>0.97818299341601855</c:v>
                </c:pt>
                <c:pt idx="8491">
                  <c:v>0.93535650942939019</c:v>
                </c:pt>
                <c:pt idx="8492">
                  <c:v>0.89189030660805868</c:v>
                </c:pt>
                <c:pt idx="8493">
                  <c:v>0.84781346260181911</c:v>
                </c:pt>
                <c:pt idx="8494">
                  <c:v>0.80315424734813634</c:v>
                </c:pt>
                <c:pt idx="8495">
                  <c:v>0.75794510202604071</c:v>
                </c:pt>
                <c:pt idx="8496">
                  <c:v>0.7122167484985773</c:v>
                </c:pt>
                <c:pt idx="8497">
                  <c:v>0.6660000783052481</c:v>
                </c:pt>
                <c:pt idx="8498">
                  <c:v>0.61932723372931386</c:v>
                </c:pt>
                <c:pt idx="8499">
                  <c:v>0.5722310596072312</c:v>
                </c:pt>
                <c:pt idx="8500">
                  <c:v>0.52474334981389648</c:v>
                </c:pt>
                <c:pt idx="8501">
                  <c:v>0.4768963320565035</c:v>
                </c:pt>
                <c:pt idx="8502">
                  <c:v>0.42872321549482101</c:v>
                </c:pt>
                <c:pt idx="8503">
                  <c:v>0.38025763642102817</c:v>
                </c:pt>
                <c:pt idx="8504">
                  <c:v>0.33153190865025267</c:v>
                </c:pt>
                <c:pt idx="8505">
                  <c:v>0.28257852124958338</c:v>
                </c:pt>
                <c:pt idx="8506">
                  <c:v>0.23343070680975761</c:v>
                </c:pt>
                <c:pt idx="8507">
                  <c:v>0.18412245691502613</c:v>
                </c:pt>
                <c:pt idx="8508">
                  <c:v>0.13468850311199723</c:v>
                </c:pt>
                <c:pt idx="8509">
                  <c:v>8.516372342006473E-2</c:v>
                </c:pt>
                <c:pt idx="8510">
                  <c:v>3.5581365184334961E-2</c:v>
                </c:pt>
                <c:pt idx="8511">
                  <c:v>-1.4025472859729438E-2</c:v>
                </c:pt>
                <c:pt idx="8512">
                  <c:v>-6.3622733437692328E-2</c:v>
                </c:pt>
                <c:pt idx="8513">
                  <c:v>-0.11317487380794904</c:v>
                </c:pt>
                <c:pt idx="8514">
                  <c:v>-0.16264948329470866</c:v>
                </c:pt>
                <c:pt idx="8515">
                  <c:v>-0.21201251764020587</c:v>
                </c:pt>
                <c:pt idx="8516">
                  <c:v>-0.26122984281516776</c:v>
                </c:pt>
                <c:pt idx="8517">
                  <c:v>-0.31026769241408009</c:v>
                </c:pt>
                <c:pt idx="8518">
                  <c:v>-0.35909233551627545</c:v>
                </c:pt>
                <c:pt idx="8519">
                  <c:v>-0.4076704944860427</c:v>
                </c:pt>
                <c:pt idx="8520">
                  <c:v>-0.4559688980508167</c:v>
                </c:pt>
                <c:pt idx="8521">
                  <c:v>-0.50395422778586485</c:v>
                </c:pt>
                <c:pt idx="8522">
                  <c:v>-0.55159357584621183</c:v>
                </c:pt>
                <c:pt idx="8523">
                  <c:v>-0.59885449291091131</c:v>
                </c:pt>
                <c:pt idx="8524">
                  <c:v>-0.64570457358867694</c:v>
                </c:pt>
                <c:pt idx="8525">
                  <c:v>-0.69211150253094667</c:v>
                </c:pt>
                <c:pt idx="8526">
                  <c:v>-0.73804356649847147</c:v>
                </c:pt>
                <c:pt idx="8527">
                  <c:v>-0.78346930548807214</c:v>
                </c:pt>
                <c:pt idx="8528">
                  <c:v>-0.82835789618444411</c:v>
                </c:pt>
                <c:pt idx="8529">
                  <c:v>-0.8726788067597675</c:v>
                </c:pt>
                <c:pt idx="8530">
                  <c:v>-0.91640002596743619</c:v>
                </c:pt>
                <c:pt idx="8531">
                  <c:v>-0.95949303994973933</c:v>
                </c:pt>
                <c:pt idx="8532">
                  <c:v>-1.0019284906007915</c:v>
                </c:pt>
                <c:pt idx="8533">
                  <c:v>-1.0436764303833816</c:v>
                </c:pt>
                <c:pt idx="8534">
                  <c:v>-1.0847073842067096</c:v>
                </c:pt>
                <c:pt idx="8535">
                  <c:v>-1.1249940703734884</c:v>
                </c:pt>
                <c:pt idx="8536">
                  <c:v>-1.1645098573704893</c:v>
                </c:pt>
                <c:pt idx="8537">
                  <c:v>-1.203228136534888</c:v>
                </c:pt>
                <c:pt idx="8538">
                  <c:v>-1.2411222374932358</c:v>
                </c:pt>
                <c:pt idx="8539">
                  <c:v>-1.2781653717594414</c:v>
                </c:pt>
                <c:pt idx="8540">
                  <c:v>-1.3143311480989328</c:v>
                </c:pt>
                <c:pt idx="8541">
                  <c:v>-1.3495952723162818</c:v>
                </c:pt>
                <c:pt idx="8542">
                  <c:v>-1.3839339917258218</c:v>
                </c:pt>
                <c:pt idx="8543">
                  <c:v>-1.4173234640898884</c:v>
                </c:pt>
                <c:pt idx="8544">
                  <c:v>-1.4497402202788439</c:v>
                </c:pt>
                <c:pt idx="8545">
                  <c:v>-1.481162818467795</c:v>
                </c:pt>
                <c:pt idx="8546">
                  <c:v>-1.5115702514893239</c:v>
                </c:pt>
                <c:pt idx="8547">
                  <c:v>-1.5409412880038846</c:v>
                </c:pt>
                <c:pt idx="8548">
                  <c:v>-1.5692554601007127</c:v>
                </c:pt>
                <c:pt idx="8549">
                  <c:v>-1.5964953224883969</c:v>
                </c:pt>
                <c:pt idx="8550">
                  <c:v>-1.6226404228284106</c:v>
                </c:pt>
                <c:pt idx="8551">
                  <c:v>-1.6476719207003243</c:v>
                </c:pt>
                <c:pt idx="8552">
                  <c:v>-1.6715744482626602</c:v>
                </c:pt>
                <c:pt idx="8553">
                  <c:v>-1.6943300906214911</c:v>
                </c:pt>
                <c:pt idx="8554">
                  <c:v>-1.7159236077449029</c:v>
                </c:pt>
                <c:pt idx="8555">
                  <c:v>-1.7363409385954047</c:v>
                </c:pt>
                <c:pt idx="8556">
                  <c:v>-1.7555691346944124</c:v>
                </c:pt>
                <c:pt idx="8557">
                  <c:v>-1.7735934984007373</c:v>
                </c:pt>
                <c:pt idx="8558">
                  <c:v>-1.7904012125631681</c:v>
                </c:pt>
                <c:pt idx="8559">
                  <c:v>-1.8059826089781859</c:v>
                </c:pt>
                <c:pt idx="8560">
                  <c:v>-1.8203250952542864</c:v>
                </c:pt>
                <c:pt idx="8561">
                  <c:v>-1.8334188886486533</c:v>
                </c:pt>
                <c:pt idx="8562">
                  <c:v>-1.8452561243681516</c:v>
                </c:pt>
                <c:pt idx="8563">
                  <c:v>-1.8558274483965531</c:v>
                </c:pt>
                <c:pt idx="8564">
                  <c:v>-1.8651262233146557</c:v>
                </c:pt>
                <c:pt idx="8565">
                  <c:v>-1.8731464256227179</c:v>
                </c:pt>
                <c:pt idx="8566">
                  <c:v>-1.8798830659239911</c:v>
                </c:pt>
                <c:pt idx="8567">
                  <c:v>-1.8853310034609423</c:v>
                </c:pt>
                <c:pt idx="8568">
                  <c:v>-1.8894864589421365</c:v>
                </c:pt>
                <c:pt idx="8569">
                  <c:v>-1.8923470252336163</c:v>
                </c:pt>
                <c:pt idx="8570">
                  <c:v>-1.8939099429718187</c:v>
                </c:pt>
                <c:pt idx="8571">
                  <c:v>-1.8941736018284649</c:v>
                </c:pt>
                <c:pt idx="8572">
                  <c:v>-1.8931380928835939</c:v>
                </c:pt>
                <c:pt idx="8573">
                  <c:v>-1.8908051916648039</c:v>
                </c:pt>
                <c:pt idx="8574">
                  <c:v>-1.8871772075987687</c:v>
                </c:pt>
                <c:pt idx="8575">
                  <c:v>-1.8822545657971972</c:v>
                </c:pt>
                <c:pt idx="8576">
                  <c:v>-1.8760416885337692</c:v>
                </c:pt>
                <c:pt idx="8577">
                  <c:v>-1.8685433306934087</c:v>
                </c:pt>
                <c:pt idx="8578">
                  <c:v>-1.8597643785153408</c:v>
                </c:pt>
                <c:pt idx="8579">
                  <c:v>-1.8497096929817338</c:v>
                </c:pt>
                <c:pt idx="8580">
                  <c:v>-1.8383879242662005</c:v>
                </c:pt>
                <c:pt idx="8581">
                  <c:v>-1.8258060768321889</c:v>
                </c:pt>
                <c:pt idx="8582">
                  <c:v>-1.811972511945537</c:v>
                </c:pt>
                <c:pt idx="8583">
                  <c:v>-1.7968958334930079</c:v>
                </c:pt>
                <c:pt idx="8584">
                  <c:v>-1.7805881368772007</c:v>
                </c:pt>
                <c:pt idx="8585">
                  <c:v>-1.7630595414641617</c:v>
                </c:pt>
                <c:pt idx="8586">
                  <c:v>-1.7443217196840992</c:v>
                </c:pt>
                <c:pt idx="8587">
                  <c:v>-1.7243879383711751</c:v>
                </c:pt>
                <c:pt idx="8588">
                  <c:v>-1.7032730395971396</c:v>
                </c:pt>
                <c:pt idx="8589">
                  <c:v>-1.6809894431499899</c:v>
                </c:pt>
                <c:pt idx="8590">
                  <c:v>-1.6575529421838491</c:v>
                </c:pt>
                <c:pt idx="8591">
                  <c:v>-1.6329806830657423</c:v>
                </c:pt>
                <c:pt idx="8592">
                  <c:v>-1.6072899246614549</c:v>
                </c:pt>
                <c:pt idx="8593">
                  <c:v>-1.580497863786825</c:v>
                </c:pt>
                <c:pt idx="8594">
                  <c:v>-1.5526220410530982</c:v>
                </c:pt>
                <c:pt idx="8595">
                  <c:v>-1.5236819430104904</c:v>
                </c:pt>
                <c:pt idx="8596">
                  <c:v>-1.4936973633116322</c:v>
                </c:pt>
                <c:pt idx="8597">
                  <c:v>-1.4626882472756115</c:v>
                </c:pt>
                <c:pt idx="8598">
                  <c:v>-1.4306762602800396</c:v>
                </c:pt>
                <c:pt idx="8599">
                  <c:v>-1.3976836695495312</c:v>
                </c:pt>
                <c:pt idx="8600">
                  <c:v>-1.3637337911332781</c:v>
                </c:pt>
                <c:pt idx="8601">
                  <c:v>-1.3288486633841019</c:v>
                </c:pt>
                <c:pt idx="8602">
                  <c:v>-1.2930532776925139</c:v>
                </c:pt>
                <c:pt idx="8603">
                  <c:v>-1.2563723925420089</c:v>
                </c:pt>
                <c:pt idx="8604">
                  <c:v>-1.2188291655871437</c:v>
                </c:pt>
                <c:pt idx="8605">
                  <c:v>-1.1804511070382933</c:v>
                </c:pt>
                <c:pt idx="8606">
                  <c:v>-1.1412642123602046</c:v>
                </c:pt>
                <c:pt idx="8607">
                  <c:v>-1.1012937134023513</c:v>
                </c:pt>
                <c:pt idx="8608">
                  <c:v>-1.060567887216938</c:v>
                </c:pt>
                <c:pt idx="8609">
                  <c:v>-1.0191154132738238</c:v>
                </c:pt>
                <c:pt idx="8610">
                  <c:v>-0.97696522483640236</c:v>
                </c:pt>
                <c:pt idx="8611">
                  <c:v>-0.93414468261007422</c:v>
                </c:pt>
                <c:pt idx="8612">
                  <c:v>-0.8906849539390469</c:v>
                </c:pt>
                <c:pt idx="8613">
                  <c:v>-0.84661511275784707</c:v>
                </c:pt>
                <c:pt idx="8614">
                  <c:v>-0.80196342505819485</c:v>
                </c:pt>
                <c:pt idx="8615">
                  <c:v>-0.75676232784486763</c:v>
                </c:pt>
                <c:pt idx="8616">
                  <c:v>-0.71104253858058253</c:v>
                </c:pt>
                <c:pt idx="8617">
                  <c:v>-0.66483494418051414</c:v>
                </c:pt>
                <c:pt idx="8618">
                  <c:v>-0.61817168208223783</c:v>
                </c:pt>
                <c:pt idx="8619">
                  <c:v>-0.57108559205752452</c:v>
                </c:pt>
                <c:pt idx="8620">
                  <c:v>-0.52360846270022432</c:v>
                </c:pt>
                <c:pt idx="8621">
                  <c:v>-0.47577251622287264</c:v>
                </c:pt>
                <c:pt idx="8622">
                  <c:v>-0.4276109560796334</c:v>
                </c:pt>
                <c:pt idx="8623">
                  <c:v>-0.37915741264913372</c:v>
                </c:pt>
                <c:pt idx="8624">
                  <c:v>-0.33044419362791561</c:v>
                </c:pt>
                <c:pt idx="8625">
                  <c:v>-0.28150378176246776</c:v>
                </c:pt>
                <c:pt idx="8626">
                  <c:v>-0.2323694031240981</c:v>
                </c:pt>
                <c:pt idx="8627">
                  <c:v>-0.18307504258199425</c:v>
                </c:pt>
                <c:pt idx="8628">
                  <c:v>-0.13365542477537751</c:v>
                </c:pt>
                <c:pt idx="8629">
                  <c:v>-8.414542062736205E-2</c:v>
                </c:pt>
                <c:pt idx="8630">
                  <c:v>-3.4578270201217509E-2</c:v>
                </c:pt>
                <c:pt idx="8631">
                  <c:v>1.5012935231326945E-2</c:v>
                </c:pt>
                <c:pt idx="8632">
                  <c:v>6.4594146037895497E-2</c:v>
                </c:pt>
                <c:pt idx="8633">
                  <c:v>0.11412982729352629</c:v>
                </c:pt>
                <c:pt idx="8634">
                  <c:v>0.16358757631001233</c:v>
                </c:pt>
                <c:pt idx="8635">
                  <c:v>0.2129333569842104</c:v>
                </c:pt>
                <c:pt idx="8636">
                  <c:v>0.26213304360448936</c:v>
                </c:pt>
                <c:pt idx="8637">
                  <c:v>0.3111528782422569</c:v>
                </c:pt>
                <c:pt idx="8638">
                  <c:v>0.35995913860882395</c:v>
                </c:pt>
                <c:pt idx="8639">
                  <c:v>0.40851855585152702</c:v>
                </c:pt>
                <c:pt idx="8640">
                  <c:v>0.4567978676277164</c:v>
                </c:pt>
                <c:pt idx="8641">
                  <c:v>0.5047637645852231</c:v>
                </c:pt>
                <c:pt idx="8642">
                  <c:v>0.55238334808998646</c:v>
                </c:pt>
                <c:pt idx="8643">
                  <c:v>0.59962417816608793</c:v>
                </c:pt>
                <c:pt idx="8644">
                  <c:v>0.64645385889689</c:v>
                </c:pt>
                <c:pt idx="8645">
                  <c:v>0.69284008453371293</c:v>
                </c:pt>
                <c:pt idx="8646">
                  <c:v>0.73875115155793236</c:v>
                </c:pt>
                <c:pt idx="8647">
                  <c:v>0.7841556098032828</c:v>
                </c:pt>
                <c:pt idx="8648">
                  <c:v>0.8290226459029163</c:v>
                </c:pt>
                <c:pt idx="8649">
                  <c:v>0.87332173808453251</c:v>
                </c:pt>
                <c:pt idx="8650">
                  <c:v>0.91702088525946412</c:v>
                </c:pt>
                <c:pt idx="8651">
                  <c:v>0.96009158382552184</c:v>
                </c:pt>
                <c:pt idx="8652">
                  <c:v>1.0025044860253209</c:v>
                </c:pt>
                <c:pt idx="8653">
                  <c:v>1.0442296547583241</c:v>
                </c:pt>
                <c:pt idx="8654">
                  <c:v>1.085237625453729</c:v>
                </c:pt>
                <c:pt idx="8655">
                  <c:v>1.1255011270128499</c:v>
                </c:pt>
                <c:pt idx="8656">
                  <c:v>1.1649935385946522</c:v>
                </c:pt>
                <c:pt idx="8657">
                  <c:v>1.2036882622773701</c:v>
                </c:pt>
                <c:pt idx="8658">
                  <c:v>1.2415586384924739</c:v>
                </c:pt>
                <c:pt idx="8659">
                  <c:v>1.27857788961775</c:v>
                </c:pt>
                <c:pt idx="8660">
                  <c:v>1.3147196353365118</c:v>
                </c:pt>
                <c:pt idx="8661">
                  <c:v>1.3499595924202865</c:v>
                </c:pt>
                <c:pt idx="8662">
                  <c:v>1.3842740191944412</c:v>
                </c:pt>
                <c:pt idx="8663">
                  <c:v>1.4176390844714117</c:v>
                </c:pt>
                <c:pt idx="8664">
                  <c:v>1.4500313302057655</c:v>
                </c:pt>
                <c:pt idx="8665">
                  <c:v>1.4814293256858708</c:v>
                </c:pt>
                <c:pt idx="8666">
                  <c:v>1.5118120748816648</c:v>
                </c:pt>
                <c:pt idx="8667">
                  <c:v>1.541158357610003</c:v>
                </c:pt>
                <c:pt idx="8668">
                  <c:v>1.5694477171305961</c:v>
                </c:pt>
                <c:pt idx="8669">
                  <c:v>1.5966627193314573</c:v>
                </c:pt>
                <c:pt idx="8670">
                  <c:v>1.6227829230575834</c:v>
                </c:pt>
                <c:pt idx="8671">
                  <c:v>1.6477894990710424</c:v>
                </c:pt>
                <c:pt idx="8672">
                  <c:v>1.6716670907068598</c:v>
                </c:pt>
                <c:pt idx="8673">
                  <c:v>1.6943977942366695</c:v>
                </c:pt>
                <c:pt idx="8674">
                  <c:v>1.7159663807781649</c:v>
                </c:pt>
                <c:pt idx="8675">
                  <c:v>1.7363588004225641</c:v>
                </c:pt>
                <c:pt idx="8676">
                  <c:v>1.7555621157941477</c:v>
                </c:pt>
                <c:pt idx="8677">
                  <c:v>1.7735616403238186</c:v>
                </c:pt>
                <c:pt idx="8678">
                  <c:v>1.7903445678968264</c:v>
                </c:pt>
                <c:pt idx="8679">
                  <c:v>1.8059012413055395</c:v>
                </c:pt>
                <c:pt idx="8680">
                  <c:v>1.820219079108977</c:v>
                </c:pt>
                <c:pt idx="8681">
                  <c:v>1.8332883094646015</c:v>
                </c:pt>
                <c:pt idx="8682">
                  <c:v>1.8451010784245621</c:v>
                </c:pt>
                <c:pt idx="8683">
                  <c:v>1.8556480427581419</c:v>
                </c:pt>
                <c:pt idx="8684">
                  <c:v>1.8649225757671637</c:v>
                </c:pt>
                <c:pt idx="8685">
                  <c:v>1.8729186646036862</c:v>
                </c:pt>
                <c:pt idx="8686">
                  <c:v>1.8796313304489485</c:v>
                </c:pt>
                <c:pt idx="8687">
                  <c:v>1.8850554430449387</c:v>
                </c:pt>
                <c:pt idx="8688">
                  <c:v>1.8891872335167139</c:v>
                </c:pt>
                <c:pt idx="8689">
                  <c:v>1.8920243050592525</c:v>
                </c:pt>
                <c:pt idx="8690">
                  <c:v>1.893563908545886</c:v>
                </c:pt>
                <c:pt idx="8691">
                  <c:v>1.8938044437887749</c:v>
                </c:pt>
                <c:pt idx="8692">
                  <c:v>1.8927460119075243</c:v>
                </c:pt>
                <c:pt idx="8693">
                  <c:v>1.8903903983641397</c:v>
                </c:pt>
                <c:pt idx="8694">
                  <c:v>1.8867399224102241</c:v>
                </c:pt>
                <c:pt idx="8695">
                  <c:v>1.8817950188687396</c:v>
                </c:pt>
                <c:pt idx="8696">
                  <c:v>1.8755601196067817</c:v>
                </c:pt>
                <c:pt idx="8697">
                  <c:v>1.8680399889807227</c:v>
                </c:pt>
                <c:pt idx="8698">
                  <c:v>1.8592395225752478</c:v>
                </c:pt>
                <c:pt idx="8699">
                  <c:v>1.8491635905880086</c:v>
                </c:pt>
                <c:pt idx="8700">
                  <c:v>1.8378208522742097</c:v>
                </c:pt>
                <c:pt idx="8701">
                  <c:v>1.8252183210411335</c:v>
                </c:pt>
                <c:pt idx="8702">
                  <c:v>1.8113643669569188</c:v>
                </c:pt>
                <c:pt idx="8703">
                  <c:v>1.7962676025653965</c:v>
                </c:pt>
                <c:pt idx="8704">
                  <c:v>1.7799401317773302</c:v>
                </c:pt>
                <c:pt idx="8705">
                  <c:v>1.7623920823144656</c:v>
                </c:pt>
                <c:pt idx="8706">
                  <c:v>1.743635134806754</c:v>
                </c:pt>
                <c:pt idx="8707">
                  <c:v>1.7236825641287172</c:v>
                </c:pt>
                <c:pt idx="8708">
                  <c:v>1.7025492202297199</c:v>
                </c:pt>
                <c:pt idx="8709">
                  <c:v>1.6802475306093827</c:v>
                </c:pt>
                <c:pt idx="8710">
                  <c:v>1.6567932959642504</c:v>
                </c:pt>
                <c:pt idx="8711">
                  <c:v>1.6322036700314735</c:v>
                </c:pt>
                <c:pt idx="8712">
                  <c:v>1.606495918871621</c:v>
                </c:pt>
                <c:pt idx="8713">
                  <c:v>1.5796872463170628</c:v>
                </c:pt>
                <c:pt idx="8714">
                  <c:v>1.5517951998144126</c:v>
                </c:pt>
                <c:pt idx="8715">
                  <c:v>1.5228392725653641</c:v>
                </c:pt>
                <c:pt idx="8716">
                  <c:v>1.4928392646874296</c:v>
                </c:pt>
                <c:pt idx="8717">
                  <c:v>1.461815127775357</c:v>
                </c:pt>
                <c:pt idx="8718">
                  <c:v>1.4297885332907234</c:v>
                </c:pt>
                <c:pt idx="8719">
                  <c:v>1.3967817543479886</c:v>
                </c:pt>
                <c:pt idx="8720">
                  <c:v>1.3628181126896661</c:v>
                </c:pt>
                <c:pt idx="8721">
                  <c:v>1.3279196521632595</c:v>
                </c:pt>
                <c:pt idx="8722">
                  <c:v>1.2921113694530526</c:v>
                </c:pt>
                <c:pt idx="8723">
                  <c:v>1.2554180281334228</c:v>
                </c:pt>
                <c:pt idx="8724">
                  <c:v>1.2178627907449506</c:v>
                </c:pt>
                <c:pt idx="8725">
                  <c:v>1.179473172177242</c:v>
                </c:pt>
                <c:pt idx="8726">
                  <c:v>1.1402751723658189</c:v>
                </c:pt>
                <c:pt idx="8727">
                  <c:v>1.1002940274206991</c:v>
                </c:pt>
                <c:pt idx="8728">
                  <c:v>1.0595580184428708</c:v>
                </c:pt>
                <c:pt idx="8729">
                  <c:v>1.0180958287377406</c:v>
                </c:pt>
                <c:pt idx="8730">
                  <c:v>0.97593639518959396</c:v>
                </c:pt>
                <c:pt idx="8731">
                  <c:v>0.93310708190879799</c:v>
                </c:pt>
                <c:pt idx="8732">
                  <c:v>0.88963905942745092</c:v>
                </c:pt>
                <c:pt idx="8733">
                  <c:v>0.84556140464971341</c:v>
                </c:pt>
                <c:pt idx="8734">
                  <c:v>0.80090238631780386</c:v>
                </c:pt>
                <c:pt idx="8735">
                  <c:v>0.7556944439668557</c:v>
                </c:pt>
                <c:pt idx="8736">
                  <c:v>0.7099682973690844</c:v>
                </c:pt>
                <c:pt idx="8737">
                  <c:v>0.66375483552765746</c:v>
                </c:pt>
                <c:pt idx="8738">
                  <c:v>0.61708619774595186</c:v>
                </c:pt>
                <c:pt idx="8739">
                  <c:v>0.56999522543884151</c:v>
                </c:pt>
                <c:pt idx="8740">
                  <c:v>0.52251370862028634</c:v>
                </c:pt>
                <c:pt idx="8741">
                  <c:v>0.47467387069964068</c:v>
                </c:pt>
                <c:pt idx="8742">
                  <c:v>0.42650891610429764</c:v>
                </c:pt>
                <c:pt idx="8743">
                  <c:v>0.3780524759625904</c:v>
                </c:pt>
                <c:pt idx="8744">
                  <c:v>0.32933685849705785</c:v>
                </c:pt>
                <c:pt idx="8745">
                  <c:v>0.28039454675680253</c:v>
                </c:pt>
                <c:pt idx="8746">
                  <c:v>0.23125876689242633</c:v>
                </c:pt>
                <c:pt idx="8747">
                  <c:v>0.18196350362944738</c:v>
                </c:pt>
                <c:pt idx="8748">
                  <c:v>0.1325434812408153</c:v>
                </c:pt>
                <c:pt idx="8749">
                  <c:v>8.3033570061418066E-2</c:v>
                </c:pt>
                <c:pt idx="8750">
                  <c:v>3.346700934473306E-2</c:v>
                </c:pt>
                <c:pt idx="8751">
                  <c:v>-1.6123110667932091E-2</c:v>
                </c:pt>
                <c:pt idx="8752">
                  <c:v>-6.5702741594605527E-2</c:v>
                </c:pt>
                <c:pt idx="8753">
                  <c:v>-0.11523634997984708</c:v>
                </c:pt>
                <c:pt idx="8754">
                  <c:v>-0.16469153482289442</c:v>
                </c:pt>
                <c:pt idx="8755">
                  <c:v>-0.21403426192507902</c:v>
                </c:pt>
                <c:pt idx="8756">
                  <c:v>-0.26323040769502293</c:v>
                </c:pt>
                <c:pt idx="8757">
                  <c:v>-0.3122462165388375</c:v>
                </c:pt>
                <c:pt idx="8758">
                  <c:v>-0.36104796871568245</c:v>
                </c:pt>
                <c:pt idx="8759">
                  <c:v>-0.40960239813237281</c:v>
                </c:pt>
                <c:pt idx="8760">
                  <c:v>-0.45787624541587085</c:v>
                </c:pt>
                <c:pt idx="8761">
                  <c:v>-0.50583620439195076</c:v>
                </c:pt>
                <c:pt idx="8762">
                  <c:v>-0.55344937981133613</c:v>
                </c:pt>
                <c:pt idx="8763">
                  <c:v>-0.60068333528762496</c:v>
                </c:pt>
                <c:pt idx="8764">
                  <c:v>-0.64750567869668618</c:v>
                </c:pt>
                <c:pt idx="8765">
                  <c:v>-0.69388410828334612</c:v>
                </c:pt>
                <c:pt idx="8766">
                  <c:v>-0.73978692472121732</c:v>
                </c:pt>
                <c:pt idx="8767">
                  <c:v>-0.78518268223300924</c:v>
                </c:pt>
                <c:pt idx="8768">
                  <c:v>-0.83004057203518811</c:v>
                </c:pt>
                <c:pt idx="8769">
                  <c:v>-0.87433007713086786</c:v>
                </c:pt>
                <c:pt idx="8770">
                  <c:v>-0.91801920139635473</c:v>
                </c:pt>
                <c:pt idx="8771">
                  <c:v>-0.96107944638157439</c:v>
                </c:pt>
                <c:pt idx="8772">
                  <c:v>-1.0034814696657688</c:v>
                </c:pt>
                <c:pt idx="8773">
                  <c:v>-1.0451953396668414</c:v>
                </c:pt>
                <c:pt idx="8774">
                  <c:v>-1.0861915975115615</c:v>
                </c:pt>
                <c:pt idx="8775">
                  <c:v>-1.1264429779750351</c:v>
                </c:pt>
                <c:pt idx="8776">
                  <c:v>-1.1659228662634762</c:v>
                </c:pt>
                <c:pt idx="8777">
                  <c:v>-1.204604670672681</c:v>
                </c:pt>
                <c:pt idx="8778">
                  <c:v>-1.2424617380191114</c:v>
                </c:pt>
                <c:pt idx="8779">
                  <c:v>-1.2794672972297747</c:v>
                </c:pt>
                <c:pt idx="8780">
                  <c:v>-1.3155949746982667</c:v>
                </c:pt>
                <c:pt idx="8781">
                  <c:v>-1.3508204940642443</c:v>
                </c:pt>
                <c:pt idx="8782">
                  <c:v>-1.3851201206756851</c:v>
                </c:pt>
                <c:pt idx="8783">
                  <c:v>-1.4184700305188016</c:v>
                </c:pt>
                <c:pt idx="8784">
                  <c:v>-1.4508467728695902</c:v>
                </c:pt>
                <c:pt idx="8785">
                  <c:v>-1.4822289244821076</c:v>
                </c:pt>
                <c:pt idx="8786">
                  <c:v>-1.5125954969325393</c:v>
                </c:pt>
                <c:pt idx="8787">
                  <c:v>-1.5419252777810664</c:v>
                </c:pt>
                <c:pt idx="8788">
                  <c:v>-1.5701978181640237</c:v>
                </c:pt>
                <c:pt idx="8789">
                  <c:v>-1.5973956919757288</c:v>
                </c:pt>
                <c:pt idx="8790">
                  <c:v>-1.6234984661932725</c:v>
                </c:pt>
                <c:pt idx="8791">
                  <c:v>-1.6484873198328651</c:v>
                </c:pt>
                <c:pt idx="8792">
                  <c:v>-1.6723469046017796</c:v>
                </c:pt>
                <c:pt idx="8793">
                  <c:v>-1.6950593252581438</c:v>
                </c:pt>
                <c:pt idx="8794">
                  <c:v>-1.7166093615163764</c:v>
                </c:pt>
                <c:pt idx="8795">
                  <c:v>-1.7369829721706276</c:v>
                </c:pt>
                <c:pt idx="8796">
                  <c:v>-1.7561672286503494</c:v>
                </c:pt>
                <c:pt idx="8797">
                  <c:v>-1.7741474532896495</c:v>
                </c:pt>
                <c:pt idx="8798">
                  <c:v>-1.7909108489709467</c:v>
                </c:pt>
                <c:pt idx="8799">
                  <c:v>-1.8064477675735882</c:v>
                </c:pt>
                <c:pt idx="8800">
                  <c:v>-1.8207456368291441</c:v>
                </c:pt>
                <c:pt idx="8801">
                  <c:v>-1.8337946941489938</c:v>
                </c:pt>
                <c:pt idx="8802">
                  <c:v>-1.845587094916314</c:v>
                </c:pt>
                <c:pt idx="8803">
                  <c:v>-1.856113505304205</c:v>
                </c:pt>
                <c:pt idx="8804">
                  <c:v>-1.8653673080867921</c:v>
                </c:pt>
                <c:pt idx="8805">
                  <c:v>-1.8733424999526305</c:v>
                </c:pt>
                <c:pt idx="8806">
                  <c:v>-1.8800341116792125</c:v>
                </c:pt>
                <c:pt idx="8807">
                  <c:v>-1.8854370226602131</c:v>
                </c:pt>
                <c:pt idx="8808">
                  <c:v>-1.8895474737233862</c:v>
                </c:pt>
                <c:pt idx="8809">
                  <c:v>-1.8923630778129923</c:v>
                </c:pt>
                <c:pt idx="8810">
                  <c:v>-1.893881095593839</c:v>
                </c:pt>
                <c:pt idx="8811">
                  <c:v>-1.8940999367072722</c:v>
                </c:pt>
                <c:pt idx="8812">
                  <c:v>-1.893019712135382</c:v>
                </c:pt>
                <c:pt idx="8813">
                  <c:v>-1.8906422172314585</c:v>
                </c:pt>
                <c:pt idx="8814">
                  <c:v>-1.8869697811627555</c:v>
                </c:pt>
                <c:pt idx="8815">
                  <c:v>-1.8820028486877731</c:v>
                </c:pt>
                <c:pt idx="8816">
                  <c:v>-1.8757458616245468</c:v>
                </c:pt>
                <c:pt idx="8817">
                  <c:v>-1.8682035942913524</c:v>
                </c:pt>
                <c:pt idx="8818">
                  <c:v>-1.8593809522412481</c:v>
                </c:pt>
                <c:pt idx="8819">
                  <c:v>-1.8492828156422549</c:v>
                </c:pt>
                <c:pt idx="8820">
                  <c:v>-1.8379178537175112</c:v>
                </c:pt>
                <c:pt idx="8821">
                  <c:v>-1.8252930898353368</c:v>
                </c:pt>
                <c:pt idx="8822">
                  <c:v>-1.8114169040135653</c:v>
                </c:pt>
                <c:pt idx="8823">
                  <c:v>-1.7962979187299453</c:v>
                </c:pt>
                <c:pt idx="8824">
                  <c:v>-1.7799482478089834</c:v>
                </c:pt>
                <c:pt idx="8825">
                  <c:v>-1.7623780288615749</c:v>
                </c:pt>
                <c:pt idx="8826">
                  <c:v>-1.7435989523778892</c:v>
                </c:pt>
                <c:pt idx="8827">
                  <c:v>-1.7236243030592797</c:v>
                </c:pt>
                <c:pt idx="8828">
                  <c:v>-1.7024689406443247</c:v>
                </c:pt>
                <c:pt idx="8829">
                  <c:v>-1.6801453023798669</c:v>
                </c:pt>
                <c:pt idx="8830">
                  <c:v>-1.6566691986633801</c:v>
                </c:pt>
                <c:pt idx="8831">
                  <c:v>-1.6320577928824069</c:v>
                </c:pt>
                <c:pt idx="8832">
                  <c:v>-1.6063283606931735</c:v>
                </c:pt>
                <c:pt idx="8833">
                  <c:v>-1.5794981154646859</c:v>
                </c:pt>
                <c:pt idx="8834">
                  <c:v>-1.551584614117044</c:v>
                </c:pt>
                <c:pt idx="8835">
                  <c:v>-1.5226073592582001</c:v>
                </c:pt>
                <c:pt idx="8836">
                  <c:v>-1.4925861603404718</c:v>
                </c:pt>
                <c:pt idx="8837">
                  <c:v>-1.4615409782180182</c:v>
                </c:pt>
                <c:pt idx="8838">
                  <c:v>-1.4294934935323236</c:v>
                </c:pt>
                <c:pt idx="8839">
                  <c:v>-1.3964659884943225</c:v>
                </c:pt>
                <c:pt idx="8840">
                  <c:v>-1.3624817938556317</c:v>
                </c:pt>
                <c:pt idx="8841">
                  <c:v>-1.3275629623815945</c:v>
                </c:pt>
                <c:pt idx="8842">
                  <c:v>-1.2917344995791664</c:v>
                </c:pt>
                <c:pt idx="8843">
                  <c:v>-1.2550211777465241</c:v>
                </c:pt>
                <c:pt idx="8844">
                  <c:v>-1.217446168045363</c:v>
                </c:pt>
                <c:pt idx="8845">
                  <c:v>-1.1790369938800851</c:v>
                </c:pt>
                <c:pt idx="8846">
                  <c:v>-1.1398196635909681</c:v>
                </c:pt>
                <c:pt idx="8847">
                  <c:v>-1.0998194215792267</c:v>
                </c:pt>
                <c:pt idx="8848">
                  <c:v>-1.0590645571199411</c:v>
                </c:pt>
                <c:pt idx="8849">
                  <c:v>-1.0175837615720036</c:v>
                </c:pt>
                <c:pt idx="8850">
                  <c:v>-0.97540597974920862</c:v>
                </c:pt>
                <c:pt idx="8851">
                  <c:v>-0.93255858356407073</c:v>
                </c:pt>
                <c:pt idx="8852">
                  <c:v>-0.88907275122019336</c:v>
                </c:pt>
                <c:pt idx="8853">
                  <c:v>-0.84497756715939165</c:v>
                </c:pt>
                <c:pt idx="8854">
                  <c:v>-0.80030130752447903</c:v>
                </c:pt>
                <c:pt idx="8855">
                  <c:v>-0.75507641911111856</c:v>
                </c:pt>
                <c:pt idx="8856">
                  <c:v>-0.70933362880883766</c:v>
                </c:pt>
                <c:pt idx="8857">
                  <c:v>-0.66310383259207295</c:v>
                </c:pt>
                <c:pt idx="8858">
                  <c:v>-0.61641917658635936</c:v>
                </c:pt>
                <c:pt idx="8859">
                  <c:v>-0.56931250887703411</c:v>
                </c:pt>
                <c:pt idx="8860">
                  <c:v>-0.52181562599388476</c:v>
                </c:pt>
                <c:pt idx="8861">
                  <c:v>-0.47396075770483409</c:v>
                </c:pt>
                <c:pt idx="8862">
                  <c:v>-0.42578111463609142</c:v>
                </c:pt>
                <c:pt idx="8863">
                  <c:v>-0.37731033395231756</c:v>
                </c:pt>
                <c:pt idx="8864">
                  <c:v>-0.32858072974768676</c:v>
                </c:pt>
                <c:pt idx="8865">
                  <c:v>-0.27962479077569935</c:v>
                </c:pt>
                <c:pt idx="8866">
                  <c:v>-0.23047574872188184</c:v>
                </c:pt>
                <c:pt idx="8867">
                  <c:v>-0.1811675936749883</c:v>
                </c:pt>
                <c:pt idx="8868">
                  <c:v>-0.13173505509748573</c:v>
                </c:pt>
                <c:pt idx="8869">
                  <c:v>-8.2213008337755827E-2</c:v>
                </c:pt>
                <c:pt idx="8870">
                  <c:v>-3.263469748506144E-2</c:v>
                </c:pt>
                <c:pt idx="8871">
                  <c:v>1.696678256328377E-2</c:v>
                </c:pt>
                <c:pt idx="8872">
                  <c:v>6.6557378950825988E-2</c:v>
                </c:pt>
                <c:pt idx="8873">
                  <c:v>0.11610155393083675</c:v>
                </c:pt>
                <c:pt idx="8874">
                  <c:v>0.16556690239621452</c:v>
                </c:pt>
                <c:pt idx="8875">
                  <c:v>0.21491938622831375</c:v>
                </c:pt>
                <c:pt idx="8876">
                  <c:v>0.26412487810371055</c:v>
                </c:pt>
                <c:pt idx="8877">
                  <c:v>0.31314961888572374</c:v>
                </c:pt>
                <c:pt idx="8878">
                  <c:v>0.36195988548131636</c:v>
                </c:pt>
                <c:pt idx="8879">
                  <c:v>0.41052240863682377</c:v>
                </c:pt>
                <c:pt idx="8880">
                  <c:v>0.45880392601158343</c:v>
                </c:pt>
                <c:pt idx="8881">
                  <c:v>0.50677112865778084</c:v>
                </c:pt>
                <c:pt idx="8882">
                  <c:v>0.55439111874724767</c:v>
                </c:pt>
                <c:pt idx="8883">
                  <c:v>0.60163145751051217</c:v>
                </c:pt>
                <c:pt idx="8884">
                  <c:v>0.64845975063674455</c:v>
                </c:pt>
                <c:pt idx="8885">
                  <c:v>0.6948436943812627</c:v>
                </c:pt>
                <c:pt idx="8886">
                  <c:v>0.74075158762591564</c:v>
                </c:pt>
                <c:pt idx="8887">
                  <c:v>0.78615198299979361</c:v>
                </c:pt>
                <c:pt idx="8888">
                  <c:v>0.83101407032442343</c:v>
                </c:pt>
                <c:pt idx="8889">
                  <c:v>0.87530733140688988</c:v>
                </c:pt>
                <c:pt idx="8890">
                  <c:v>0.91899976912667924</c:v>
                </c:pt>
                <c:pt idx="8891">
                  <c:v>0.96206288423616193</c:v>
                </c:pt>
                <c:pt idx="8892">
                  <c:v>1.0044673337163845</c:v>
                </c:pt>
                <c:pt idx="8893">
                  <c:v>1.0461831855864003</c:v>
                </c:pt>
                <c:pt idx="8894">
                  <c:v>1.0871809807732857</c:v>
                </c:pt>
                <c:pt idx="8895">
                  <c:v>1.1274334540514264</c:v>
                </c:pt>
                <c:pt idx="8896">
                  <c:v>1.1669139908249719</c:v>
                </c:pt>
                <c:pt idx="8897">
                  <c:v>1.2055959997859418</c:v>
                </c:pt>
                <c:pt idx="8898">
                  <c:v>1.2434528283447759</c:v>
                </c:pt>
                <c:pt idx="8899">
                  <c:v>1.2804577062196649</c:v>
                </c:pt>
                <c:pt idx="8900">
                  <c:v>1.3165842607919738</c:v>
                </c:pt>
                <c:pt idx="8901">
                  <c:v>1.3518082168849146</c:v>
                </c:pt>
                <c:pt idx="8902">
                  <c:v>1.386105841224996</c:v>
                </c:pt>
                <c:pt idx="8903">
                  <c:v>1.4194533113710139</c:v>
                </c:pt>
                <c:pt idx="8904">
                  <c:v>1.4518271783646439</c:v>
                </c:pt>
                <c:pt idx="8905">
                  <c:v>1.4832060209175244</c:v>
                </c:pt>
                <c:pt idx="8906">
                  <c:v>1.5135688527543001</c:v>
                </c:pt>
                <c:pt idx="8907">
                  <c:v>1.5428944637730826</c:v>
                </c:pt>
                <c:pt idx="8908">
                  <c:v>1.5711624076364079</c:v>
                </c:pt>
                <c:pt idx="8909">
                  <c:v>1.5983552609515193</c:v>
                </c:pt>
                <c:pt idx="8910">
                  <c:v>1.6244525935937602</c:v>
                </c:pt>
                <c:pt idx="8911">
                  <c:v>1.6494355876612898</c:v>
                </c:pt>
                <c:pt idx="8912">
                  <c:v>1.6732888981253866</c:v>
                </c:pt>
                <c:pt idx="8913">
                  <c:v>1.6959946331884563</c:v>
                </c:pt>
                <c:pt idx="8914">
                  <c:v>1.7175375761876914</c:v>
                </c:pt>
                <c:pt idx="8915">
                  <c:v>1.7379036897166391</c:v>
                </c:pt>
                <c:pt idx="8916">
                  <c:v>1.7570800491787322</c:v>
                </c:pt>
                <c:pt idx="8917">
                  <c:v>1.7750519810546475</c:v>
                </c:pt>
                <c:pt idx="8918">
                  <c:v>1.7918066925438405</c:v>
                </c:pt>
                <c:pt idx="8919">
                  <c:v>1.8073345400109391</c:v>
                </c:pt>
                <c:pt idx="8920">
                  <c:v>1.8216229558388199</c:v>
                </c:pt>
                <c:pt idx="8921">
                  <c:v>1.834662182253791</c:v>
                </c:pt>
                <c:pt idx="8922">
                  <c:v>1.8464443796152619</c:v>
                </c:pt>
                <c:pt idx="8923">
                  <c:v>1.8569602192313239</c:v>
                </c:pt>
                <c:pt idx="8924">
                  <c:v>1.8662030891673702</c:v>
                </c:pt>
                <c:pt idx="8925">
                  <c:v>1.8741669915568218</c:v>
                </c:pt>
                <c:pt idx="8926">
                  <c:v>1.8808469627730553</c:v>
                </c:pt>
                <c:pt idx="8927">
                  <c:v>1.8862378879538295</c:v>
                </c:pt>
                <c:pt idx="8928">
                  <c:v>1.8903360138164393</c:v>
                </c:pt>
                <c:pt idx="8929">
                  <c:v>1.8931389593372741</c:v>
                </c:pt>
                <c:pt idx="8930">
                  <c:v>1.8946439913529358</c:v>
                </c:pt>
                <c:pt idx="8931">
                  <c:v>1.8948495258132521</c:v>
                </c:pt>
                <c:pt idx="8932">
                  <c:v>1.8937556801424662</c:v>
                </c:pt>
                <c:pt idx="8933">
                  <c:v>1.8913642562665953</c:v>
                </c:pt>
                <c:pt idx="8934">
                  <c:v>1.887677590053078</c:v>
                </c:pt>
                <c:pt idx="8935">
                  <c:v>1.8826961330848178</c:v>
                </c:pt>
                <c:pt idx="8936">
                  <c:v>1.876424334125288</c:v>
                </c:pt>
                <c:pt idx="8937">
                  <c:v>1.8688669745559094</c:v>
                </c:pt>
                <c:pt idx="8938">
                  <c:v>1.8600289671072536</c:v>
                </c:pt>
                <c:pt idx="8939">
                  <c:v>1.8499151992358707</c:v>
                </c:pt>
                <c:pt idx="8940">
                  <c:v>1.8385343475609777</c:v>
                </c:pt>
                <c:pt idx="8941">
                  <c:v>1.8258934429510674</c:v>
                </c:pt>
                <c:pt idx="8942">
                  <c:v>1.8120008730247388</c:v>
                </c:pt>
                <c:pt idx="8943">
                  <c:v>1.7968652679575332</c:v>
                </c:pt>
                <c:pt idx="8944">
                  <c:v>1.7804987493651787</c:v>
                </c:pt>
                <c:pt idx="8945">
                  <c:v>1.7629114627396145</c:v>
                </c:pt>
                <c:pt idx="8946">
                  <c:v>1.7441151065381924</c:v>
                </c:pt>
                <c:pt idx="8947">
                  <c:v>1.7241229735119465</c:v>
                </c:pt>
                <c:pt idx="8948">
                  <c:v>1.7029499315278354</c:v>
                </c:pt>
                <c:pt idx="8949">
                  <c:v>1.6806084260360521</c:v>
                </c:pt>
                <c:pt idx="8950">
                  <c:v>1.6571142757086628</c:v>
                </c:pt>
                <c:pt idx="8951">
                  <c:v>1.6324846522751628</c:v>
                </c:pt>
                <c:pt idx="8952">
                  <c:v>1.6067368397972936</c:v>
                </c:pt>
                <c:pt idx="8953">
                  <c:v>1.5798880601092833</c:v>
                </c:pt>
                <c:pt idx="8954">
                  <c:v>1.5519558786523038</c:v>
                </c:pt>
                <c:pt idx="8955">
                  <c:v>1.5229598066072556</c:v>
                </c:pt>
                <c:pt idx="8956">
                  <c:v>1.4929196620474989</c:v>
                </c:pt>
                <c:pt idx="8957">
                  <c:v>1.4618554144922873</c:v>
                </c:pt>
                <c:pt idx="8958">
                  <c:v>1.4297887532883569</c:v>
                </c:pt>
                <c:pt idx="8959">
                  <c:v>1.3967419693881327</c:v>
                </c:pt>
                <c:pt idx="8960">
                  <c:v>1.3627384023169258</c:v>
                </c:pt>
                <c:pt idx="8961">
                  <c:v>1.3278001136420474</c:v>
                </c:pt>
                <c:pt idx="8962">
                  <c:v>1.2919521176967439</c:v>
                </c:pt>
                <c:pt idx="8963">
                  <c:v>1.2552191956257643</c:v>
                </c:pt>
                <c:pt idx="8964">
                  <c:v>1.2176245274537114</c:v>
                </c:pt>
                <c:pt idx="8965">
                  <c:v>1.1791956454602444</c:v>
                </c:pt>
                <c:pt idx="8966">
                  <c:v>1.1399585668692398</c:v>
                </c:pt>
                <c:pt idx="8967">
                  <c:v>1.0999385449698804</c:v>
                </c:pt>
                <c:pt idx="8968">
                  <c:v>1.0591638779256298</c:v>
                </c:pt>
                <c:pt idx="8969">
                  <c:v>1.0176632659801621</c:v>
                </c:pt>
                <c:pt idx="8970">
                  <c:v>0.97546566282451008</c:v>
                </c:pt>
                <c:pt idx="8971">
                  <c:v>0.93259844923695545</c:v>
                </c:pt>
                <c:pt idx="8972">
                  <c:v>0.8890928122713716</c:v>
                </c:pt>
                <c:pt idx="8973">
                  <c:v>0.84497784520053698</c:v>
                </c:pt>
                <c:pt idx="8974">
                  <c:v>0.80028183297483946</c:v>
                </c:pt>
                <c:pt idx="8975">
                  <c:v>0.75503723117045263</c:v>
                </c:pt>
                <c:pt idx="8976">
                  <c:v>0.70927477542622464</c:v>
                </c:pt>
                <c:pt idx="8977">
                  <c:v>0.66302537043100229</c:v>
                </c:pt>
                <c:pt idx="8978">
                  <c:v>0.61632117098600281</c:v>
                </c:pt>
                <c:pt idx="8979">
                  <c:v>0.56919503380961223</c:v>
                </c:pt>
                <c:pt idx="8980">
                  <c:v>0.52167876401829172</c:v>
                </c:pt>
                <c:pt idx="8981">
                  <c:v>0.47380459991649676</c:v>
                </c:pt>
                <c:pt idx="8982">
                  <c:v>0.42560576061300526</c:v>
                </c:pt>
                <c:pt idx="8983">
                  <c:v>0.3771158916975636</c:v>
                </c:pt>
                <c:pt idx="8984">
                  <c:v>0.32836731562806459</c:v>
                </c:pt>
                <c:pt idx="8985">
                  <c:v>0.27939252945687604</c:v>
                </c:pt>
                <c:pt idx="8986">
                  <c:v>0.23022477309979644</c:v>
                </c:pt>
                <c:pt idx="8987">
                  <c:v>0.18089804480385857</c:v>
                </c:pt>
                <c:pt idx="8988">
                  <c:v>0.13144708211401354</c:v>
                </c:pt>
                <c:pt idx="8989">
                  <c:v>8.1906768382195377E-2</c:v>
                </c:pt>
                <c:pt idx="8990">
                  <c:v>3.2310355618485151E-2</c:v>
                </c:pt>
                <c:pt idx="8991">
                  <c:v>-1.730905344493272E-2</c:v>
                </c:pt>
                <c:pt idx="8992">
                  <c:v>-6.6917398206075077E-2</c:v>
                </c:pt>
                <c:pt idx="8993">
                  <c:v>-0.11647913326539841</c:v>
                </c:pt>
                <c:pt idx="8994">
                  <c:v>-0.16596184595893645</c:v>
                </c:pt>
                <c:pt idx="8995">
                  <c:v>-0.21533149071037339</c:v>
                </c:pt>
                <c:pt idx="8996">
                  <c:v>-0.2645539328409855</c:v>
                </c:pt>
                <c:pt idx="8997">
                  <c:v>-0.31359540596430863</c:v>
                </c:pt>
                <c:pt idx="8998">
                  <c:v>-0.36242217984605768</c:v>
                </c:pt>
                <c:pt idx="8999">
                  <c:v>-0.41100097820301018</c:v>
                </c:pt>
                <c:pt idx="9000">
                  <c:v>-0.45929853177941382</c:v>
                </c:pt>
                <c:pt idx="9001">
                  <c:v>-0.50728152482993083</c:v>
                </c:pt>
                <c:pt idx="9002">
                  <c:v>-0.55491705284913861</c:v>
                </c:pt>
                <c:pt idx="9003">
                  <c:v>-0.60217267051352319</c:v>
                </c:pt>
                <c:pt idx="9004">
                  <c:v>-0.64901597708405057</c:v>
                </c:pt>
                <c:pt idx="9005">
                  <c:v>-0.69541466251638429</c:v>
                </c:pt>
                <c:pt idx="9006">
                  <c:v>-0.74133701952392306</c:v>
                </c:pt>
                <c:pt idx="9007">
                  <c:v>-0.78675159470099942</c:v>
                </c:pt>
                <c:pt idx="9008">
                  <c:v>-0.83162757197063797</c:v>
                </c:pt>
                <c:pt idx="9009">
                  <c:v>-0.87593442738003935</c:v>
                </c:pt>
                <c:pt idx="9010">
                  <c:v>-0.9196401581898217</c:v>
                </c:pt>
                <c:pt idx="9011">
                  <c:v>-0.96271625967677887</c:v>
                </c:pt>
                <c:pt idx="9012">
                  <c:v>-1.0051333834919118</c:v>
                </c:pt>
                <c:pt idx="9013">
                  <c:v>-1.046861592471892</c:v>
                </c:pt>
                <c:pt idx="9014">
                  <c:v>-1.0878714225111896</c:v>
                </c:pt>
                <c:pt idx="9015">
                  <c:v>-1.1281356035034023</c:v>
                </c:pt>
                <c:pt idx="9016">
                  <c:v>-1.1676275161255683</c:v>
                </c:pt>
                <c:pt idx="9017">
                  <c:v>-1.206320564498236</c:v>
                </c:pt>
                <c:pt idx="9018">
                  <c:v>-1.2441880916177823</c:v>
                </c:pt>
                <c:pt idx="9019">
                  <c:v>-1.2812033229475044</c:v>
                </c:pt>
                <c:pt idx="9020">
                  <c:v>-1.3173398817746151</c:v>
                </c:pt>
                <c:pt idx="9021">
                  <c:v>-1.3525734889905749</c:v>
                </c:pt>
                <c:pt idx="9022">
                  <c:v>-1.3868804075540444</c:v>
                </c:pt>
                <c:pt idx="9023">
                  <c:v>-1.4202368114212773</c:v>
                </c:pt>
                <c:pt idx="9024">
                  <c:v>-1.4526192481980409</c:v>
                </c:pt>
                <c:pt idx="9025">
                  <c:v>-1.4840062933280787</c:v>
                </c:pt>
                <c:pt idx="9026">
                  <c:v>-1.5143769574372279</c:v>
                </c:pt>
                <c:pt idx="9027">
                  <c:v>-1.5437100274951143</c:v>
                </c:pt>
                <c:pt idx="9028">
                  <c:v>-1.5719850544070597</c:v>
                </c:pt>
                <c:pt idx="9029">
                  <c:v>-1.599184612195435</c:v>
                </c:pt>
                <c:pt idx="9030">
                  <c:v>-1.6252882683238414</c:v>
                </c:pt>
                <c:pt idx="9031">
                  <c:v>-1.6502772026526977</c:v>
                </c:pt>
                <c:pt idx="9032">
                  <c:v>-1.6741360680902593</c:v>
                </c:pt>
                <c:pt idx="9033">
                  <c:v>-1.6968469709512901</c:v>
                </c:pt>
                <c:pt idx="9034">
                  <c:v>-1.7183946928612566</c:v>
                </c:pt>
                <c:pt idx="9035">
                  <c:v>-1.7387651948784431</c:v>
                </c:pt>
                <c:pt idx="9036">
                  <c:v>-1.7579455510478459</c:v>
                </c:pt>
                <c:pt idx="9037">
                  <c:v>-1.7759210866689175</c:v>
                </c:pt>
                <c:pt idx="9038">
                  <c:v>-1.7926790079372852</c:v>
                </c:pt>
                <c:pt idx="9039">
                  <c:v>-1.8082096703914203</c:v>
                </c:pt>
                <c:pt idx="9040">
                  <c:v>-1.8225005057656707</c:v>
                </c:pt>
                <c:pt idx="9041">
                  <c:v>-1.8355417558156293</c:v>
                </c:pt>
                <c:pt idx="9042">
                  <c:v>-1.847325580607583</c:v>
                </c:pt>
                <c:pt idx="9043">
                  <c:v>-1.8578426513340383</c:v>
                </c:pt>
                <c:pt idx="9044">
                  <c:v>-1.8670863561220985</c:v>
                </c:pt>
                <c:pt idx="9045">
                  <c:v>-1.8750506973438974</c:v>
                </c:pt>
                <c:pt idx="9046">
                  <c:v>-1.881730711788099</c:v>
                </c:pt>
                <c:pt idx="9047">
                  <c:v>-1.8871212851839412</c:v>
                </c:pt>
                <c:pt idx="9048">
                  <c:v>-1.8912186650158054</c:v>
                </c:pt>
                <c:pt idx="9049">
                  <c:v>-1.8940204712021644</c:v>
                </c:pt>
                <c:pt idx="9050">
                  <c:v>-1.8955239716960171</c:v>
                </c:pt>
                <c:pt idx="9051">
                  <c:v>-1.8957275837371439</c:v>
                </c:pt>
                <c:pt idx="9052">
                  <c:v>-1.8946314262124226</c:v>
                </c:pt>
                <c:pt idx="9053">
                  <c:v>-1.8922373026823038</c:v>
                </c:pt>
                <c:pt idx="9054">
                  <c:v>-1.8885475508194156</c:v>
                </c:pt>
                <c:pt idx="9055">
                  <c:v>-1.883562624181597</c:v>
                </c:pt>
                <c:pt idx="9056">
                  <c:v>-1.8772869736758104</c:v>
                </c:pt>
                <c:pt idx="9057">
                  <c:v>-1.8697253829943139</c:v>
                </c:pt>
                <c:pt idx="9058">
                  <c:v>-1.8608827673445776</c:v>
                </c:pt>
                <c:pt idx="9059">
                  <c:v>-1.8507640168247459</c:v>
                </c:pt>
                <c:pt idx="9060">
                  <c:v>-1.8393778108589061</c:v>
                </c:pt>
                <c:pt idx="9061">
                  <c:v>-1.8267311832821489</c:v>
                </c:pt>
                <c:pt idx="9062">
                  <c:v>-1.8128325248398853</c:v>
                </c:pt>
                <c:pt idx="9063">
                  <c:v>-1.7976904689929678</c:v>
                </c:pt>
                <c:pt idx="9064">
                  <c:v>-1.7813171407992925</c:v>
                </c:pt>
                <c:pt idx="9065">
                  <c:v>-1.7637226893479874</c:v>
                </c:pt>
                <c:pt idx="9066">
                  <c:v>-1.7449188168468077</c:v>
                </c:pt>
                <c:pt idx="9067">
                  <c:v>-1.7249188199484355</c:v>
                </c:pt>
                <c:pt idx="9068">
                  <c:v>-1.7037375705708366</c:v>
                </c:pt>
                <c:pt idx="9069">
                  <c:v>-1.6813875183624301</c:v>
                </c:pt>
                <c:pt idx="9070">
                  <c:v>-1.6578844863386963</c:v>
                </c:pt>
                <c:pt idx="9071">
                  <c:v>-1.6332456507155309</c:v>
                </c:pt>
                <c:pt idx="9072">
                  <c:v>-1.6074883001818394</c:v>
                </c:pt>
                <c:pt idx="9073">
                  <c:v>-1.5806296613375255</c:v>
                </c:pt>
                <c:pt idx="9074">
                  <c:v>-1.5526873045255392</c:v>
                </c:pt>
                <c:pt idx="9075">
                  <c:v>-1.5236807459623427</c:v>
                </c:pt>
                <c:pt idx="9076">
                  <c:v>-1.4936298088880917</c:v>
                </c:pt>
                <c:pt idx="9077">
                  <c:v>-1.4625544681176526</c:v>
                </c:pt>
                <c:pt idx="9078">
                  <c:v>-1.430476418419576</c:v>
                </c:pt>
                <c:pt idx="9079">
                  <c:v>-1.397417956291658</c:v>
                </c:pt>
                <c:pt idx="9080">
                  <c:v>-1.3634024269255232</c:v>
                </c:pt>
                <c:pt idx="9081">
                  <c:v>-1.3284518976729938</c:v>
                </c:pt>
                <c:pt idx="9082">
                  <c:v>-1.2925913887672713</c:v>
                </c:pt>
                <c:pt idx="9083">
                  <c:v>-1.2558456873656558</c:v>
                </c:pt>
                <c:pt idx="9084">
                  <c:v>-1.2182379796150764</c:v>
                </c:pt>
                <c:pt idx="9085">
                  <c:v>-1.1797958040243575</c:v>
                </c:pt>
                <c:pt idx="9086">
                  <c:v>-1.1405451841504728</c:v>
                </c:pt>
                <c:pt idx="9087">
                  <c:v>-1.1005113797165731</c:v>
                </c:pt>
                <c:pt idx="9088">
                  <c:v>-1.059722695417995</c:v>
                </c:pt>
                <c:pt idx="9089">
                  <c:v>-1.0182078381251056</c:v>
                </c:pt>
                <c:pt idx="9090">
                  <c:v>-0.97599576824730816</c:v>
                </c:pt>
                <c:pt idx="9091">
                  <c:v>-0.93311387336983331</c:v>
                </c:pt>
                <c:pt idx="9092">
                  <c:v>-0.88959334743888263</c:v>
                </c:pt>
                <c:pt idx="9093">
                  <c:v>-0.84546329070171233</c:v>
                </c:pt>
                <c:pt idx="9094">
                  <c:v>-0.80075199516217854</c:v>
                </c:pt>
                <c:pt idx="9095">
                  <c:v>-0.75549192352543637</c:v>
                </c:pt>
                <c:pt idx="9096">
                  <c:v>-0.70971381863180971</c:v>
                </c:pt>
                <c:pt idx="9097">
                  <c:v>-0.66344859244058785</c:v>
                </c:pt>
                <c:pt idx="9098">
                  <c:v>-0.61672840708905841</c:v>
                </c:pt>
                <c:pt idx="9099">
                  <c:v>-0.56958612669400122</c:v>
                </c:pt>
                <c:pt idx="9100">
                  <c:v>-0.52205356382912327</c:v>
                </c:pt>
                <c:pt idx="9101">
                  <c:v>-0.47416296431159893</c:v>
                </c:pt>
                <c:pt idx="9102">
                  <c:v>-0.42594755481495866</c:v>
                </c:pt>
                <c:pt idx="9103">
                  <c:v>-0.37744098854219849</c:v>
                </c:pt>
                <c:pt idx="9104">
                  <c:v>-0.32867559560961274</c:v>
                </c:pt>
                <c:pt idx="9105">
                  <c:v>-0.27968388076945466</c:v>
                </c:pt>
                <c:pt idx="9106">
                  <c:v>-0.2304990916755785</c:v>
                </c:pt>
                <c:pt idx="9107">
                  <c:v>-0.18115523434757216</c:v>
                </c:pt>
                <c:pt idx="9108">
                  <c:v>-0.13168705413404255</c:v>
                </c:pt>
                <c:pt idx="9109">
                  <c:v>-8.2129442217965296E-2</c:v>
                </c:pt>
                <c:pt idx="9110">
                  <c:v>-3.2515658464537668E-2</c:v>
                </c:pt>
                <c:pt idx="9111">
                  <c:v>1.7121186518593727E-2</c:v>
                </c:pt>
                <c:pt idx="9112">
                  <c:v>6.6747024237094915E-2</c:v>
                </c:pt>
                <c:pt idx="9113">
                  <c:v>0.11632630138579493</c:v>
                </c:pt>
                <c:pt idx="9114">
                  <c:v>0.16582659738533975</c:v>
                </c:pt>
                <c:pt idx="9115">
                  <c:v>0.21521385873783175</c:v>
                </c:pt>
                <c:pt idx="9116">
                  <c:v>0.26445394284027551</c:v>
                </c:pt>
                <c:pt idx="9117">
                  <c:v>0.31351307538292683</c:v>
                </c:pt>
                <c:pt idx="9118">
                  <c:v>0.36235751821252632</c:v>
                </c:pt>
                <c:pt idx="9119">
                  <c:v>0.41095398713494102</c:v>
                </c:pt>
                <c:pt idx="9120">
                  <c:v>0.45926920499496832</c:v>
                </c:pt>
                <c:pt idx="9121">
                  <c:v>0.50726984816283816</c:v>
                </c:pt>
                <c:pt idx="9122">
                  <c:v>0.55492300426717101</c:v>
                </c:pt>
                <c:pt idx="9123">
                  <c:v>0.60219622014050567</c:v>
                </c:pt>
                <c:pt idx="9124">
                  <c:v>0.64905708722533328</c:v>
                </c:pt>
                <c:pt idx="9125">
                  <c:v>0.69547328768773964</c:v>
                </c:pt>
                <c:pt idx="9126">
                  <c:v>0.74141310648390579</c:v>
                </c:pt>
                <c:pt idx="9127">
                  <c:v>0.78684508248669682</c:v>
                </c:pt>
                <c:pt idx="9128">
                  <c:v>0.83173839193690868</c:v>
                </c:pt>
                <c:pt idx="9129">
                  <c:v>0.87606250324195567</c:v>
                </c:pt>
                <c:pt idx="9130">
                  <c:v>0.91978540606859704</c:v>
                </c:pt>
                <c:pt idx="9131">
                  <c:v>0.96287858814899774</c:v>
                </c:pt>
                <c:pt idx="9132">
                  <c:v>1.0053126936420087</c:v>
                </c:pt>
                <c:pt idx="9133">
                  <c:v>1.0470577779479457</c:v>
                </c:pt>
                <c:pt idx="9134">
                  <c:v>1.0880843695839033</c:v>
                </c:pt>
                <c:pt idx="9135">
                  <c:v>1.1283651911283377</c:v>
                </c:pt>
                <c:pt idx="9136">
                  <c:v>1.167873616008537</c:v>
                </c:pt>
                <c:pt idx="9137">
                  <c:v>1.2065830411638259</c:v>
                </c:pt>
                <c:pt idx="9138">
                  <c:v>1.2444668024809975</c:v>
                </c:pt>
                <c:pt idx="9139">
                  <c:v>1.2814981183884118</c:v>
                </c:pt>
                <c:pt idx="9140">
                  <c:v>1.317650605216135</c:v>
                </c:pt>
                <c:pt idx="9141">
                  <c:v>1.352899976979167</c:v>
                </c:pt>
                <c:pt idx="9142">
                  <c:v>1.3872224898433771</c:v>
                </c:pt>
                <c:pt idx="9143">
                  <c:v>1.4205943110587895</c:v>
                </c:pt>
                <c:pt idx="9144">
                  <c:v>1.4529919816143968</c:v>
                </c:pt>
                <c:pt idx="9145">
                  <c:v>1.4843940704293936</c:v>
                </c:pt>
                <c:pt idx="9146">
                  <c:v>1.514779581700112</c:v>
                </c:pt>
                <c:pt idx="9147">
                  <c:v>1.5441272960644201</c:v>
                </c:pt>
                <c:pt idx="9148">
                  <c:v>1.5724167581963193</c:v>
                </c:pt>
                <c:pt idx="9149">
                  <c:v>1.5996305359899099</c:v>
                </c:pt>
                <c:pt idx="9150">
                  <c:v>1.6257481908861715</c:v>
                </c:pt>
                <c:pt idx="9151">
                  <c:v>1.6507508968310733</c:v>
                </c:pt>
                <c:pt idx="9152">
                  <c:v>1.6746233009290357</c:v>
                </c:pt>
                <c:pt idx="9153">
                  <c:v>1.6973475038041017</c:v>
                </c:pt>
                <c:pt idx="9154">
                  <c:v>1.7189082815064496</c:v>
                </c:pt>
                <c:pt idx="9155">
                  <c:v>1.7392915896367875</c:v>
                </c:pt>
                <c:pt idx="9156">
                  <c:v>1.758484496902569</c:v>
                </c:pt>
                <c:pt idx="9157">
                  <c:v>1.7764723233879012</c:v>
                </c:pt>
                <c:pt idx="9158">
                  <c:v>1.7932422701974386</c:v>
                </c:pt>
                <c:pt idx="9159">
                  <c:v>1.8087846879050782</c:v>
                </c:pt>
                <c:pt idx="9160">
                  <c:v>1.8230870034090789</c:v>
                </c:pt>
                <c:pt idx="9161">
                  <c:v>1.8361394537593407</c:v>
                </c:pt>
                <c:pt idx="9162">
                  <c:v>1.8479341944487995</c:v>
                </c:pt>
                <c:pt idx="9163">
                  <c:v>1.8584618922307587</c:v>
                </c:pt>
                <c:pt idx="9164">
                  <c:v>1.8677159309290494</c:v>
                </c:pt>
                <c:pt idx="9165">
                  <c:v>1.8756903087501924</c:v>
                </c:pt>
                <c:pt idx="9166">
                  <c:v>1.8823800584565389</c:v>
                </c:pt>
                <c:pt idx="9167">
                  <c:v>1.8877800618919018</c:v>
                </c:pt>
                <c:pt idx="9168">
                  <c:v>1.8918865627976214</c:v>
                </c:pt>
                <c:pt idx="9169">
                  <c:v>1.8946971774930057</c:v>
                </c:pt>
                <c:pt idx="9170">
                  <c:v>1.896209170477116</c:v>
                </c:pt>
                <c:pt idx="9171">
                  <c:v>1.8964209556823559</c:v>
                </c:pt>
                <c:pt idx="9172">
                  <c:v>1.8953326488360593</c:v>
                </c:pt>
                <c:pt idx="9173">
                  <c:v>1.8929460504881042</c:v>
                </c:pt>
                <c:pt idx="9174">
                  <c:v>1.8892634954506691</c:v>
                </c:pt>
                <c:pt idx="9175">
                  <c:v>1.8842854345723044</c:v>
                </c:pt>
                <c:pt idx="9176">
                  <c:v>1.8780163162028112</c:v>
                </c:pt>
                <c:pt idx="9177">
                  <c:v>1.8704609216303383</c:v>
                </c:pt>
                <c:pt idx="9178">
                  <c:v>1.8616241638121305</c:v>
                </c:pt>
                <c:pt idx="9179">
                  <c:v>1.8515109307507454</c:v>
                </c:pt>
                <c:pt idx="9180">
                  <c:v>1.8401298999300366</c:v>
                </c:pt>
                <c:pt idx="9181">
                  <c:v>1.8274881034008414</c:v>
                </c:pt>
                <c:pt idx="9182">
                  <c:v>1.8135939302808453</c:v>
                </c:pt>
                <c:pt idx="9183">
                  <c:v>1.7984560125601843</c:v>
                </c:pt>
                <c:pt idx="9184">
                  <c:v>1.7820864739834852</c:v>
                </c:pt>
                <c:pt idx="9185">
                  <c:v>1.7644954624843703</c:v>
                </c:pt>
                <c:pt idx="9186">
                  <c:v>1.7456946792731385</c:v>
                </c:pt>
                <c:pt idx="9187">
                  <c:v>1.7256974201632909</c:v>
                </c:pt>
                <c:pt idx="9188">
                  <c:v>1.7045185563919307</c:v>
                </c:pt>
                <c:pt idx="9189">
                  <c:v>1.6821705370851443</c:v>
                </c:pt>
                <c:pt idx="9190">
                  <c:v>1.6586691848944268</c:v>
                </c:pt>
                <c:pt idx="9191">
                  <c:v>1.634031675830099</c:v>
                </c:pt>
                <c:pt idx="9192">
                  <c:v>1.6082752985336375</c:v>
                </c:pt>
                <c:pt idx="9193">
                  <c:v>1.5814172797155257</c:v>
                </c:pt>
                <c:pt idx="9194">
                  <c:v>1.553475189986939</c:v>
                </c:pt>
                <c:pt idx="9195">
                  <c:v>1.5244685459899123</c:v>
                </c:pt>
                <c:pt idx="9196">
                  <c:v>1.4944171715470447</c:v>
                </c:pt>
                <c:pt idx="9197">
                  <c:v>1.463341042212009</c:v>
                </c:pt>
                <c:pt idx="9198">
                  <c:v>1.431261853647994</c:v>
                </c:pt>
                <c:pt idx="9199">
                  <c:v>1.398201903402607</c:v>
                </c:pt>
                <c:pt idx="9200">
                  <c:v>1.3641845378716972</c:v>
                </c:pt>
                <c:pt idx="9201">
                  <c:v>1.329231825765061</c:v>
                </c:pt>
                <c:pt idx="9202">
                  <c:v>1.2933687888266605</c:v>
                </c:pt>
                <c:pt idx="9203">
                  <c:v>1.2566202158764936</c:v>
                </c:pt>
                <c:pt idx="9204">
                  <c:v>1.2190092948751663</c:v>
                </c:pt>
                <c:pt idx="9205">
                  <c:v>1.1805635662950402</c:v>
                </c:pt>
                <c:pt idx="9206">
                  <c:v>1.1413090558054502</c:v>
                </c:pt>
                <c:pt idx="9207">
                  <c:v>1.1012710253895495</c:v>
                </c:pt>
                <c:pt idx="9208">
                  <c:v>1.0604777821490252</c:v>
                </c:pt>
                <c:pt idx="9209">
                  <c:v>1.0189580355056798</c:v>
                </c:pt>
                <c:pt idx="9210">
                  <c:v>0.97674074856412252</c:v>
                </c:pt>
                <c:pt idx="9211">
                  <c:v>0.93385331174701613</c:v>
                </c:pt>
                <c:pt idx="9212">
                  <c:v>0.8903269219788591</c:v>
                </c:pt>
                <c:pt idx="9213">
                  <c:v>0.84619068262440245</c:v>
                </c:pt>
                <c:pt idx="9214">
                  <c:v>0.80147288894269908</c:v>
                </c:pt>
                <c:pt idx="9215">
                  <c:v>0.75620600703005658</c:v>
                </c:pt>
                <c:pt idx="9216">
                  <c:v>0.71042078325225222</c:v>
                </c:pt>
                <c:pt idx="9217">
                  <c:v>0.66414813322639399</c:v>
                </c:pt>
                <c:pt idx="9218">
                  <c:v>0.61742022287834863</c:v>
                </c:pt>
                <c:pt idx="9219">
                  <c:v>0.57026992024210821</c:v>
                </c:pt>
                <c:pt idx="9220">
                  <c:v>0.52272904193547054</c:v>
                </c:pt>
                <c:pt idx="9221">
                  <c:v>0.47482983794442624</c:v>
                </c:pt>
                <c:pt idx="9222">
                  <c:v>0.42660553923408201</c:v>
                </c:pt>
                <c:pt idx="9223">
                  <c:v>0.37808980341967041</c:v>
                </c:pt>
                <c:pt idx="9224">
                  <c:v>0.32931496514807984</c:v>
                </c:pt>
                <c:pt idx="9225">
                  <c:v>0.28031353381851121</c:v>
                </c:pt>
                <c:pt idx="9226">
                  <c:v>0.23111876184574787</c:v>
                </c:pt>
                <c:pt idx="9227">
                  <c:v>0.18176466012200876</c:v>
                </c:pt>
                <c:pt idx="9228">
                  <c:v>0.13228597897783395</c:v>
                </c:pt>
                <c:pt idx="9229">
                  <c:v>8.2717614685155275E-2</c:v>
                </c:pt>
                <c:pt idx="9230">
                  <c:v>3.3092832302589782E-2</c:v>
                </c:pt>
                <c:pt idx="9231">
                  <c:v>-1.6555252266740449E-2</c:v>
                </c:pt>
                <c:pt idx="9232">
                  <c:v>-6.6192565133545364E-2</c:v>
                </c:pt>
                <c:pt idx="9233">
                  <c:v>-0.1157835475007222</c:v>
                </c:pt>
                <c:pt idx="9234">
                  <c:v>-0.16529577320263328</c:v>
                </c:pt>
                <c:pt idx="9235">
                  <c:v>-0.21469518306347754</c:v>
                </c:pt>
                <c:pt idx="9236">
                  <c:v>-0.2639476287132716</c:v>
                </c:pt>
                <c:pt idx="9237">
                  <c:v>-0.3130193299889506</c:v>
                </c:pt>
                <c:pt idx="9238">
                  <c:v>-0.36187654280049381</c:v>
                </c:pt>
                <c:pt idx="9239">
                  <c:v>-0.41048597693614303</c:v>
                </c:pt>
                <c:pt idx="9240">
                  <c:v>-0.45881434914513369</c:v>
                </c:pt>
                <c:pt idx="9241">
                  <c:v>-0.50682832962702917</c:v>
                </c:pt>
                <c:pt idx="9242">
                  <c:v>-0.55449499976751526</c:v>
                </c:pt>
                <c:pt idx="9243">
                  <c:v>-0.6017819000869139</c:v>
                </c:pt>
                <c:pt idx="9244">
                  <c:v>-0.64865661564905197</c:v>
                </c:pt>
                <c:pt idx="9245">
                  <c:v>-0.69508682217787787</c:v>
                </c:pt>
                <c:pt idx="9246">
                  <c:v>-0.74104079812698209</c:v>
                </c:pt>
                <c:pt idx="9247">
                  <c:v>-0.78648707580917265</c:v>
                </c:pt>
                <c:pt idx="9248">
                  <c:v>-0.83139482485066662</c:v>
                </c:pt>
                <c:pt idx="9249">
                  <c:v>-0.8757335069929687</c:v>
                </c:pt>
                <c:pt idx="9250">
                  <c:v>-0.91947110518848596</c:v>
                </c:pt>
                <c:pt idx="9251">
                  <c:v>-0.96257910040978001</c:v>
                </c:pt>
                <c:pt idx="9252">
                  <c:v>-1.0050281300139094</c:v>
                </c:pt>
                <c:pt idx="9253">
                  <c:v>-1.0467882425602821</c:v>
                </c:pt>
                <c:pt idx="9254">
                  <c:v>-1.0878299596891439</c:v>
                </c:pt>
                <c:pt idx="9255">
                  <c:v>-1.1281259970692228</c:v>
                </c:pt>
                <c:pt idx="9256">
                  <c:v>-1.1676497211883983</c:v>
                </c:pt>
                <c:pt idx="9257">
                  <c:v>-1.2063745220200115</c:v>
                </c:pt>
                <c:pt idx="9258">
                  <c:v>-1.2442737284614678</c:v>
                </c:pt>
                <c:pt idx="9259">
                  <c:v>-1.2813205519315292</c:v>
                </c:pt>
                <c:pt idx="9260">
                  <c:v>-1.3174886017335263</c:v>
                </c:pt>
                <c:pt idx="9261">
                  <c:v>-1.352753584841847</c:v>
                </c:pt>
                <c:pt idx="9262">
                  <c:v>-1.387091750370997</c:v>
                </c:pt>
                <c:pt idx="9263">
                  <c:v>-1.4204792585120434</c:v>
                </c:pt>
                <c:pt idx="9264">
                  <c:v>-1.4528926431906206</c:v>
                </c:pt>
                <c:pt idx="9265">
                  <c:v>-1.4843104662613145</c:v>
                </c:pt>
                <c:pt idx="9266">
                  <c:v>-1.5147117248577633</c:v>
                </c:pt>
                <c:pt idx="9267">
                  <c:v>-1.5440751925601894</c:v>
                </c:pt>
                <c:pt idx="9268">
                  <c:v>-1.5723804069931788</c:v>
                </c:pt>
                <c:pt idx="9269">
                  <c:v>-1.5996099290127246</c:v>
                </c:pt>
                <c:pt idx="9270">
                  <c:v>-1.6257433130362442</c:v>
                </c:pt>
                <c:pt idx="9271">
                  <c:v>-1.6507617260036453</c:v>
                </c:pt>
                <c:pt idx="9272">
                  <c:v>-1.6746498080340808</c:v>
                </c:pt>
                <c:pt idx="9273">
                  <c:v>-1.6973896527900394</c:v>
                </c:pt>
                <c:pt idx="9274">
                  <c:v>-1.7189660293870133</c:v>
                </c:pt>
                <c:pt idx="9275">
                  <c:v>-1.7393648865209652</c:v>
                </c:pt>
                <c:pt idx="9276">
                  <c:v>-1.758573286027554</c:v>
                </c:pt>
                <c:pt idx="9277">
                  <c:v>-1.776576541155062</c:v>
                </c:pt>
                <c:pt idx="9278">
                  <c:v>-1.7933618462112995</c:v>
                </c:pt>
                <c:pt idx="9279">
                  <c:v>-1.8089195450152598</c:v>
                </c:pt>
                <c:pt idx="9280">
                  <c:v>-1.8232370577552293</c:v>
                </c:pt>
                <c:pt idx="9281">
                  <c:v>-1.8363046148189581</c:v>
                </c:pt>
                <c:pt idx="9282">
                  <c:v>-1.8481143650879617</c:v>
                </c:pt>
                <c:pt idx="9283">
                  <c:v>-1.8586569687577605</c:v>
                </c:pt>
                <c:pt idx="9284">
                  <c:v>-1.8679258031508608</c:v>
                </c:pt>
                <c:pt idx="9285">
                  <c:v>-1.8759148600317377</c:v>
                </c:pt>
                <c:pt idx="9286">
                  <c:v>-1.8826191657827673</c:v>
                </c:pt>
                <c:pt idx="9287">
                  <c:v>-1.88803359593261</c:v>
                </c:pt>
                <c:pt idx="9288">
                  <c:v>-1.8921543879750067</c:v>
                </c:pt>
                <c:pt idx="9289">
                  <c:v>-1.8949791520519044</c:v>
                </c:pt>
                <c:pt idx="9290">
                  <c:v>-1.8965051465578748</c:v>
                </c:pt>
                <c:pt idx="9291">
                  <c:v>-1.8967307793963637</c:v>
                </c:pt>
                <c:pt idx="9292">
                  <c:v>-1.8956561603437898</c:v>
                </c:pt>
                <c:pt idx="9293">
                  <c:v>-1.8932830840797632</c:v>
                </c:pt>
                <c:pt idx="9294">
                  <c:v>-1.8896138796293183</c:v>
                </c:pt>
                <c:pt idx="9295">
                  <c:v>-1.8846489921394134</c:v>
                </c:pt>
                <c:pt idx="9296">
                  <c:v>-1.8783928643462742</c:v>
                </c:pt>
                <c:pt idx="9297">
                  <c:v>-1.8708502720148177</c:v>
                </c:pt>
                <c:pt idx="9298">
                  <c:v>-1.8620261226717656</c:v>
                </c:pt>
                <c:pt idx="9299">
                  <c:v>-1.8519252989841306</c:v>
                </c:pt>
                <c:pt idx="9300">
                  <c:v>-1.8405564731974269</c:v>
                </c:pt>
                <c:pt idx="9301">
                  <c:v>-1.8279266722235719</c:v>
                </c:pt>
                <c:pt idx="9302">
                  <c:v>-1.8140442801428651</c:v>
                </c:pt>
                <c:pt idx="9303">
                  <c:v>-1.7989179240117208</c:v>
                </c:pt>
                <c:pt idx="9304">
                  <c:v>-1.7825597227467098</c:v>
                </c:pt>
                <c:pt idx="9305">
                  <c:v>-1.7649798195611088</c:v>
                </c:pt>
                <c:pt idx="9306">
                  <c:v>-1.7461899110544836</c:v>
                </c:pt>
                <c:pt idx="9307">
                  <c:v>-1.7262032885411058</c:v>
                </c:pt>
                <c:pt idx="9308">
                  <c:v>-1.7050348188722511</c:v>
                </c:pt>
                <c:pt idx="9309">
                  <c:v>-1.6826969469032502</c:v>
                </c:pt>
                <c:pt idx="9310">
                  <c:v>-1.6592054911317786</c:v>
                </c:pt>
                <c:pt idx="9311">
                  <c:v>-1.63457762353285</c:v>
                </c:pt>
                <c:pt idx="9312">
                  <c:v>-1.6088306288328331</c:v>
                </c:pt>
                <c:pt idx="9313">
                  <c:v>-1.5819817299487922</c:v>
                </c:pt>
                <c:pt idx="9314">
                  <c:v>-1.5540484938217736</c:v>
                </c:pt>
                <c:pt idx="9315">
                  <c:v>-1.5250504335483188</c:v>
                </c:pt>
                <c:pt idx="9316">
                  <c:v>-1.4950073695316797</c:v>
                </c:pt>
                <c:pt idx="9317">
                  <c:v>-1.4639392740335526</c:v>
                </c:pt>
                <c:pt idx="9318">
                  <c:v>-1.4318678395538398</c:v>
                </c:pt>
                <c:pt idx="9319">
                  <c:v>-1.3988153606067781</c:v>
                </c:pt>
                <c:pt idx="9320">
                  <c:v>-1.3648051806859165</c:v>
                </c:pt>
                <c:pt idx="9321">
                  <c:v>-1.3298593657308735</c:v>
                </c:pt>
                <c:pt idx="9322">
                  <c:v>-1.2940029348486666</c:v>
                </c:pt>
                <c:pt idx="9323">
                  <c:v>-1.2572606743564787</c:v>
                </c:pt>
                <c:pt idx="9324">
                  <c:v>-1.2196557698471708</c:v>
                </c:pt>
                <c:pt idx="9325">
                  <c:v>-1.1812157595613242</c:v>
                </c:pt>
                <c:pt idx="9326">
                  <c:v>-1.1419666670731381</c:v>
                </c:pt>
                <c:pt idx="9327">
                  <c:v>-1.1019337524081105</c:v>
                </c:pt>
                <c:pt idx="9328">
                  <c:v>-1.0611453208483579</c:v>
                </c:pt>
                <c:pt idx="9329">
                  <c:v>-1.0196300801348264</c:v>
                </c:pt>
                <c:pt idx="9330">
                  <c:v>-0.97741699183046149</c:v>
                </c:pt>
                <c:pt idx="9331">
                  <c:v>-0.93453344495602886</c:v>
                </c:pt>
                <c:pt idx="9332">
                  <c:v>-0.89101063517419565</c:v>
                </c:pt>
                <c:pt idx="9333">
                  <c:v>-0.84687766472840276</c:v>
                </c:pt>
                <c:pt idx="9334">
                  <c:v>-0.8021628278970715</c:v>
                </c:pt>
                <c:pt idx="9335">
                  <c:v>-0.75689858993692782</c:v>
                </c:pt>
                <c:pt idx="9336">
                  <c:v>-0.71111569651524187</c:v>
                </c:pt>
                <c:pt idx="9337">
                  <c:v>-0.66484506269185428</c:v>
                </c:pt>
                <c:pt idx="9338">
                  <c:v>-0.61811885397664668</c:v>
                </c:pt>
                <c:pt idx="9339">
                  <c:v>-0.57096993812882801</c:v>
                </c:pt>
                <c:pt idx="9340">
                  <c:v>-0.5234301316325215</c:v>
                </c:pt>
                <c:pt idx="9341">
                  <c:v>-0.47553168448103011</c:v>
                </c:pt>
                <c:pt idx="9342">
                  <c:v>-0.42730782778753662</c:v>
                </c:pt>
                <c:pt idx="9343">
                  <c:v>-0.37879221945577829</c:v>
                </c:pt>
                <c:pt idx="9344">
                  <c:v>-0.33001719456131884</c:v>
                </c:pt>
                <c:pt idx="9345">
                  <c:v>-0.28101526307170049</c:v>
                </c:pt>
                <c:pt idx="9346">
                  <c:v>-0.23181967810931192</c:v>
                </c:pt>
                <c:pt idx="9347">
                  <c:v>-0.18246445141266449</c:v>
                </c:pt>
                <c:pt idx="9348">
                  <c:v>-0.13298433429674572</c:v>
                </c:pt>
                <c:pt idx="9349">
                  <c:v>-8.3414224155369476E-2</c:v>
                </c:pt>
                <c:pt idx="9350">
                  <c:v>-3.3787387305820211E-2</c:v>
                </c:pt>
                <c:pt idx="9351">
                  <c:v>1.586305895418761E-2</c:v>
                </c:pt>
                <c:pt idx="9352">
                  <c:v>6.5503039205569422E-2</c:v>
                </c:pt>
                <c:pt idx="9353">
                  <c:v>0.11509699298722047</c:v>
                </c:pt>
                <c:pt idx="9354">
                  <c:v>0.16461249233619515</c:v>
                </c:pt>
                <c:pt idx="9355">
                  <c:v>0.21401547614704849</c:v>
                </c:pt>
                <c:pt idx="9356">
                  <c:v>0.26327179398896983</c:v>
                </c:pt>
                <c:pt idx="9357">
                  <c:v>0.31234766350794357</c:v>
                </c:pt>
                <c:pt idx="9358">
                  <c:v>0.36120933829411722</c:v>
                </c:pt>
                <c:pt idx="9359">
                  <c:v>0.40982352568814373</c:v>
                </c:pt>
                <c:pt idx="9360">
                  <c:v>0.45815693986534756</c:v>
                </c:pt>
                <c:pt idx="9361">
                  <c:v>0.5061762483262453</c:v>
                </c:pt>
                <c:pt idx="9362">
                  <c:v>0.55384852963396436</c:v>
                </c:pt>
                <c:pt idx="9363">
                  <c:v>0.60114132136387888</c:v>
                </c:pt>
                <c:pt idx="9364">
                  <c:v>0.64802220551435497</c:v>
                </c:pt>
                <c:pt idx="9365">
                  <c:v>0.69445885462464119</c:v>
                </c:pt>
                <c:pt idx="9366">
                  <c:v>0.74041954384608988</c:v>
                </c:pt>
                <c:pt idx="9367">
                  <c:v>0.7858728020735013</c:v>
                </c:pt>
                <c:pt idx="9368">
                  <c:v>0.83078779540077696</c:v>
                </c:pt>
                <c:pt idx="9369">
                  <c:v>0.87513398192479164</c:v>
                </c:pt>
                <c:pt idx="9370">
                  <c:v>0.91887934084269085</c:v>
                </c:pt>
                <c:pt idx="9371">
                  <c:v>0.96199534926300689</c:v>
                </c:pt>
                <c:pt idx="9372">
                  <c:v>1.004452640571897</c:v>
                </c:pt>
                <c:pt idx="9373">
                  <c:v>1.0462212592529556</c:v>
                </c:pt>
                <c:pt idx="9374">
                  <c:v>1.0872717227676729</c:v>
                </c:pt>
                <c:pt idx="9375">
                  <c:v>1.1275767425050884</c:v>
                </c:pt>
                <c:pt idx="9376">
                  <c:v>1.1671096805745595</c:v>
                </c:pt>
                <c:pt idx="9377">
                  <c:v>1.2058439224741835</c:v>
                </c:pt>
                <c:pt idx="9378">
                  <c:v>1.2437527925314813</c:v>
                </c:pt>
                <c:pt idx="9379">
                  <c:v>1.2808094975029727</c:v>
                </c:pt>
                <c:pt idx="9380">
                  <c:v>1.3169876419395679</c:v>
                </c:pt>
                <c:pt idx="9381">
                  <c:v>1.3522629279752998</c:v>
                </c:pt>
                <c:pt idx="9382">
                  <c:v>1.3866115997987423</c:v>
                </c:pt>
                <c:pt idx="9383">
                  <c:v>1.4200098125917051</c:v>
                </c:pt>
                <c:pt idx="9384">
                  <c:v>1.4524340951897108</c:v>
                </c:pt>
                <c:pt idx="9385">
                  <c:v>1.4838630042786591</c:v>
                </c:pt>
                <c:pt idx="9386">
                  <c:v>1.5142755317474721</c:v>
                </c:pt>
                <c:pt idx="9387">
                  <c:v>1.5436504458580111</c:v>
                </c:pt>
                <c:pt idx="9388">
                  <c:v>1.571967278845364</c:v>
                </c:pt>
                <c:pt idx="9389">
                  <c:v>1.5992085861074523</c:v>
                </c:pt>
                <c:pt idx="9390">
                  <c:v>1.6253539165375053</c:v>
                </c:pt>
                <c:pt idx="9391">
                  <c:v>1.6503844314877929</c:v>
                </c:pt>
                <c:pt idx="9392">
                  <c:v>1.6742847654288953</c:v>
                </c:pt>
                <c:pt idx="9393">
                  <c:v>1.6970370063164657</c:v>
                </c:pt>
                <c:pt idx="9394">
                  <c:v>1.7186259175035223</c:v>
                </c:pt>
                <c:pt idx="9395">
                  <c:v>1.739037441870563</c:v>
                </c:pt>
                <c:pt idx="9396">
                  <c:v>1.7582586353874938</c:v>
                </c:pt>
                <c:pt idx="9397">
                  <c:v>1.7762748053892334</c:v>
                </c:pt>
                <c:pt idx="9398">
                  <c:v>1.7930731402253437</c:v>
                </c:pt>
                <c:pt idx="9399">
                  <c:v>1.808643977714431</c:v>
                </c:pt>
                <c:pt idx="9400">
                  <c:v>1.8229747320049698</c:v>
                </c:pt>
                <c:pt idx="9401">
                  <c:v>1.8360556274082711</c:v>
                </c:pt>
                <c:pt idx="9402">
                  <c:v>1.8478788066955345</c:v>
                </c:pt>
                <c:pt idx="9403">
                  <c:v>1.8584349239208615</c:v>
                </c:pt>
                <c:pt idx="9404">
                  <c:v>1.8677173502370514</c:v>
                </c:pt>
                <c:pt idx="9405">
                  <c:v>1.8757200712133748</c:v>
                </c:pt>
                <c:pt idx="9406">
                  <c:v>1.8824381070143237</c:v>
                </c:pt>
                <c:pt idx="9407">
                  <c:v>1.8878663269307761</c:v>
                </c:pt>
                <c:pt idx="9408">
                  <c:v>1.8920009622016629</c:v>
                </c:pt>
                <c:pt idx="9409">
                  <c:v>1.894839616699852</c:v>
                </c:pt>
                <c:pt idx="9410">
                  <c:v>1.8963795425394598</c:v>
                </c:pt>
                <c:pt idx="9411">
                  <c:v>1.8966191413348634</c:v>
                </c:pt>
                <c:pt idx="9412">
                  <c:v>1.8955585165676676</c:v>
                </c:pt>
                <c:pt idx="9413">
                  <c:v>1.8931994566197174</c:v>
                </c:pt>
                <c:pt idx="9414">
                  <c:v>1.8895442842181585</c:v>
                </c:pt>
                <c:pt idx="9415">
                  <c:v>1.8845934382147578</c:v>
                </c:pt>
                <c:pt idx="9416">
                  <c:v>1.8783513550560538</c:v>
                </c:pt>
                <c:pt idx="9417">
                  <c:v>1.8708228042255679</c:v>
                </c:pt>
                <c:pt idx="9418">
                  <c:v>1.8620126869797435</c:v>
                </c:pt>
                <c:pt idx="9419">
                  <c:v>1.8519258797291791</c:v>
                </c:pt>
                <c:pt idx="9420">
                  <c:v>1.840571048479648</c:v>
                </c:pt>
                <c:pt idx="9421">
                  <c:v>1.827955213922734</c:v>
                </c:pt>
                <c:pt idx="9422">
                  <c:v>1.8140867539405889</c:v>
                </c:pt>
                <c:pt idx="9423">
                  <c:v>1.7989742894163738</c:v>
                </c:pt>
                <c:pt idx="9424">
                  <c:v>1.7826299331210353</c:v>
                </c:pt>
                <c:pt idx="9425">
                  <c:v>1.7650638221525587</c:v>
                </c:pt>
                <c:pt idx="9426">
                  <c:v>1.7462876470282336</c:v>
                </c:pt>
                <c:pt idx="9427">
                  <c:v>1.7263146930157416</c:v>
                </c:pt>
                <c:pt idx="9428">
                  <c:v>1.7051598209580858</c:v>
                </c:pt>
                <c:pt idx="9429">
                  <c:v>1.6828354697433083</c:v>
                </c:pt>
                <c:pt idx="9430">
                  <c:v>1.6593574519453471</c:v>
                </c:pt>
                <c:pt idx="9431">
                  <c:v>1.6347429336615851</c:v>
                </c:pt>
                <c:pt idx="9432">
                  <c:v>1.6090091937895079</c:v>
                </c:pt>
                <c:pt idx="9433">
                  <c:v>1.5821734494684849</c:v>
                </c:pt>
                <c:pt idx="9434">
                  <c:v>1.554253261915614</c:v>
                </c:pt>
                <c:pt idx="9435">
                  <c:v>1.5252681385596865</c:v>
                </c:pt>
                <c:pt idx="9436">
                  <c:v>1.4952378941948479</c:v>
                </c:pt>
                <c:pt idx="9437">
                  <c:v>1.4641824955347622</c:v>
                </c:pt>
                <c:pt idx="9438">
                  <c:v>1.432123629594759</c:v>
                </c:pt>
                <c:pt idx="9439">
                  <c:v>1.3990835854702779</c:v>
                </c:pt>
                <c:pt idx="9440">
                  <c:v>1.3650857013042363</c:v>
                </c:pt>
                <c:pt idx="9441">
                  <c:v>1.3301520377559959</c:v>
                </c:pt>
                <c:pt idx="9442">
                  <c:v>1.2943076087249907</c:v>
                </c:pt>
                <c:pt idx="9443">
                  <c:v>1.2575771953957045</c:v>
                </c:pt>
                <c:pt idx="9444">
                  <c:v>1.2199839783053288</c:v>
                </c:pt>
                <c:pt idx="9445">
                  <c:v>1.1815554907179886</c:v>
                </c:pt>
                <c:pt idx="9446">
                  <c:v>1.142317751312746</c:v>
                </c:pt>
                <c:pt idx="9447">
                  <c:v>1.1022960153032786</c:v>
                </c:pt>
                <c:pt idx="9448">
                  <c:v>1.0615185832452823</c:v>
                </c:pt>
                <c:pt idx="9449">
                  <c:v>1.0200141582406457</c:v>
                </c:pt>
                <c:pt idx="9450">
                  <c:v>0.97781169730255979</c:v>
                </c:pt>
                <c:pt idx="9451">
                  <c:v>0.93493858499320226</c:v>
                </c:pt>
                <c:pt idx="9452">
                  <c:v>0.89142601260973831</c:v>
                </c:pt>
                <c:pt idx="9453">
                  <c:v>0.84730307812493766</c:v>
                </c:pt>
                <c:pt idx="9454">
                  <c:v>0.80259807164314345</c:v>
                </c:pt>
                <c:pt idx="9455">
                  <c:v>0.75734345434541461</c:v>
                </c:pt>
                <c:pt idx="9456">
                  <c:v>0.71156996792324556</c:v>
                </c:pt>
                <c:pt idx="9457">
                  <c:v>0.66530852356243908</c:v>
                </c:pt>
                <c:pt idx="9458">
                  <c:v>0.6185912830019441</c:v>
                </c:pt>
                <c:pt idx="9459">
                  <c:v>0.57145111033479234</c:v>
                </c:pt>
                <c:pt idx="9460">
                  <c:v>0.52391981848514702</c:v>
                </c:pt>
                <c:pt idx="9461">
                  <c:v>0.47602965399397867</c:v>
                </c:pt>
                <c:pt idx="9462">
                  <c:v>0.42781384463114031</c:v>
                </c:pt>
                <c:pt idx="9463">
                  <c:v>0.37930604506732024</c:v>
                </c:pt>
                <c:pt idx="9464">
                  <c:v>0.33053858725669472</c:v>
                </c:pt>
                <c:pt idx="9465">
                  <c:v>0.28154397815824733</c:v>
                </c:pt>
                <c:pt idx="9466">
                  <c:v>0.23235546799978443</c:v>
                </c:pt>
                <c:pt idx="9467">
                  <c:v>0.18300706574034076</c:v>
                </c:pt>
                <c:pt idx="9468">
                  <c:v>0.13353352003163546</c:v>
                </c:pt>
                <c:pt idx="9469">
                  <c:v>8.3969725721377925E-2</c:v>
                </c:pt>
                <c:pt idx="9470">
                  <c:v>3.43489466988866E-2</c:v>
                </c:pt>
                <c:pt idx="9471">
                  <c:v>-1.5295702046954187E-2</c:v>
                </c:pt>
                <c:pt idx="9472">
                  <c:v>-6.4930147286123577E-2</c:v>
                </c:pt>
                <c:pt idx="9473">
                  <c:v>-0.11451883062577499</c:v>
                </c:pt>
                <c:pt idx="9474">
                  <c:v>-0.16402932604987097</c:v>
                </c:pt>
                <c:pt idx="9475">
                  <c:v>-0.21342757427768846</c:v>
                </c:pt>
                <c:pt idx="9476">
                  <c:v>-0.26267942658050297</c:v>
                </c:pt>
                <c:pt idx="9477">
                  <c:v>-0.31175110218296331</c:v>
                </c:pt>
                <c:pt idx="9478">
                  <c:v>-0.36060885613012411</c:v>
                </c:pt>
                <c:pt idx="9479">
                  <c:v>-0.40921939709325544</c:v>
                </c:pt>
                <c:pt idx="9480">
                  <c:v>-0.45754944045358176</c:v>
                </c:pt>
                <c:pt idx="9481">
                  <c:v>-0.50556565479249171</c:v>
                </c:pt>
                <c:pt idx="9482">
                  <c:v>-0.55323511962869232</c:v>
                </c:pt>
                <c:pt idx="9483">
                  <c:v>-0.60052537336760836</c:v>
                </c:pt>
                <c:pt idx="9484">
                  <c:v>-0.64740399871178345</c:v>
                </c:pt>
                <c:pt idx="9485">
                  <c:v>-0.69383866877892908</c:v>
                </c:pt>
                <c:pt idx="9486">
                  <c:v>-0.73979765917293794</c:v>
                </c:pt>
                <c:pt idx="9487">
                  <c:v>-0.78524949911510056</c:v>
                </c:pt>
                <c:pt idx="9488">
                  <c:v>-0.83016335490006954</c:v>
                </c:pt>
                <c:pt idx="9489">
                  <c:v>-0.87450868469961296</c:v>
                </c:pt>
                <c:pt idx="9490">
                  <c:v>-0.91825346766019356</c:v>
                </c:pt>
                <c:pt idx="9491">
                  <c:v>-0.96136918071424671</c:v>
                </c:pt>
                <c:pt idx="9492">
                  <c:v>-1.0038264569467135</c:v>
                </c:pt>
                <c:pt idx="9493">
                  <c:v>-1.045595340415195</c:v>
                </c:pt>
                <c:pt idx="9494">
                  <c:v>-1.0866463480307362</c:v>
                </c:pt>
                <c:pt idx="9495">
                  <c:v>-1.1269521905080007</c:v>
                </c:pt>
                <c:pt idx="9496">
                  <c:v>-1.1664862291584579</c:v>
                </c:pt>
                <c:pt idx="9497">
                  <c:v>-1.20522184855937</c:v>
                </c:pt>
                <c:pt idx="9498">
                  <c:v>-1.2431323719951402</c:v>
                </c:pt>
                <c:pt idx="9499">
                  <c:v>-1.2801910050574483</c:v>
                </c:pt>
                <c:pt idx="9500">
                  <c:v>-1.316371351011411</c:v>
                </c:pt>
                <c:pt idx="9501">
                  <c:v>-1.3516491105850608</c:v>
                </c:pt>
                <c:pt idx="9502">
                  <c:v>-1.3860005264415534</c:v>
                </c:pt>
                <c:pt idx="9503">
                  <c:v>-1.4194017521187787</c:v>
                </c:pt>
                <c:pt idx="9504">
                  <c:v>-1.4518293146907122</c:v>
                </c:pt>
                <c:pt idx="9505">
                  <c:v>-1.4832617689650962</c:v>
                </c:pt>
                <c:pt idx="9506">
                  <c:v>-1.5136781048370203</c:v>
                </c:pt>
                <c:pt idx="9507">
                  <c:v>-1.5430570884599772</c:v>
                </c:pt>
                <c:pt idx="9508">
                  <c:v>-1.5713782498472995</c:v>
                </c:pt>
                <c:pt idx="9509">
                  <c:v>-1.5986241420628235</c:v>
                </c:pt>
                <c:pt idx="9510">
                  <c:v>-1.6247743115546684</c:v>
                </c:pt>
                <c:pt idx="9511">
                  <c:v>-1.6498099171202329</c:v>
                </c:pt>
                <c:pt idx="9512">
                  <c:v>-1.6737155905667023</c:v>
                </c:pt>
                <c:pt idx="9513">
                  <c:v>-1.6964734170792588</c:v>
                </c:pt>
                <c:pt idx="9514">
                  <c:v>-1.7180681571347105</c:v>
                </c:pt>
                <c:pt idx="9515">
                  <c:v>-1.7384857506331033</c:v>
                </c:pt>
                <c:pt idx="9516">
                  <c:v>-1.7577132504611046</c:v>
                </c:pt>
                <c:pt idx="9517">
                  <c:v>-1.7757359607691547</c:v>
                </c:pt>
                <c:pt idx="9518">
                  <c:v>-1.7925410666227022</c:v>
                </c:pt>
                <c:pt idx="9519">
                  <c:v>-1.808118902458191</c:v>
                </c:pt>
                <c:pt idx="9520">
                  <c:v>-1.8224568789455593</c:v>
                </c:pt>
                <c:pt idx="9521">
                  <c:v>-1.8355452168229356</c:v>
                </c:pt>
                <c:pt idx="9522">
                  <c:v>-1.8473760551953711</c:v>
                </c:pt>
                <c:pt idx="9523">
                  <c:v>-1.8579400443597238</c:v>
                </c:pt>
                <c:pt idx="9524">
                  <c:v>-1.867230551622197</c:v>
                </c:pt>
                <c:pt idx="9525">
                  <c:v>-1.8752415586180065</c:v>
                </c:pt>
                <c:pt idx="9526">
                  <c:v>-1.8819680814920026</c:v>
                </c:pt>
                <c:pt idx="9527">
                  <c:v>-1.8874049854318147</c:v>
                </c:pt>
                <c:pt idx="9528">
                  <c:v>-1.891548497491397</c:v>
                </c:pt>
                <c:pt idx="9529">
                  <c:v>-1.8943962172789925</c:v>
                </c:pt>
                <c:pt idx="9530">
                  <c:v>-1.895945392566418</c:v>
                </c:pt>
                <c:pt idx="9531">
                  <c:v>-1.8961944205501542</c:v>
                </c:pt>
                <c:pt idx="9532">
                  <c:v>-1.8951434002204124</c:v>
                </c:pt>
                <c:pt idx="9533">
                  <c:v>-1.892794115396252</c:v>
                </c:pt>
                <c:pt idx="9534">
                  <c:v>-1.8891488841728026</c:v>
                </c:pt>
                <c:pt idx="9535">
                  <c:v>-1.8842081407027689</c:v>
                </c:pt>
                <c:pt idx="9536">
                  <c:v>-1.8779763166687409</c:v>
                </c:pt>
                <c:pt idx="9537">
                  <c:v>-1.8704581767277104</c:v>
                </c:pt>
                <c:pt idx="9538">
                  <c:v>-1.8616586172491694</c:v>
                </c:pt>
                <c:pt idx="9539">
                  <c:v>-1.8515825096987188</c:v>
                </c:pt>
                <c:pt idx="9540">
                  <c:v>-1.8402385150813068</c:v>
                </c:pt>
                <c:pt idx="9541">
                  <c:v>-1.827633649034234</c:v>
                </c:pt>
                <c:pt idx="9542">
                  <c:v>-1.8137762843342122</c:v>
                </c:pt>
                <c:pt idx="9543">
                  <c:v>-1.7986750367102398</c:v>
                </c:pt>
                <c:pt idx="9544">
                  <c:v>-1.7823420137326602</c:v>
                </c:pt>
                <c:pt idx="9545">
                  <c:v>-1.7647873472548776</c:v>
                </c:pt>
                <c:pt idx="9546">
                  <c:v>-1.7460227225080076</c:v>
                </c:pt>
                <c:pt idx="9547">
                  <c:v>-1.7260614194344093</c:v>
                </c:pt>
                <c:pt idx="9548">
                  <c:v>-1.7049182935150493</c:v>
                </c:pt>
                <c:pt idx="9549">
                  <c:v>-1.6826057782416268</c:v>
                </c:pt>
                <c:pt idx="9550">
                  <c:v>-1.6591396807599943</c:v>
                </c:pt>
                <c:pt idx="9551">
                  <c:v>-1.6345371617100832</c:v>
                </c:pt>
                <c:pt idx="9552">
                  <c:v>-1.6088154945050877</c:v>
                </c:pt>
                <c:pt idx="9553">
                  <c:v>-1.581991890775754</c:v>
                </c:pt>
                <c:pt idx="9554">
                  <c:v>-1.554083906208686</c:v>
                </c:pt>
                <c:pt idx="9555">
                  <c:v>-1.5251110426828531</c:v>
                </c:pt>
                <c:pt idx="9556">
                  <c:v>-1.495093109425758</c:v>
                </c:pt>
                <c:pt idx="9557">
                  <c:v>-1.4640500675700403</c:v>
                </c:pt>
                <c:pt idx="9558">
                  <c:v>-1.4320035985382646</c:v>
                </c:pt>
                <c:pt idx="9559">
                  <c:v>-1.3989759858237933</c:v>
                </c:pt>
                <c:pt idx="9560">
                  <c:v>-1.3649905619606792</c:v>
                </c:pt>
                <c:pt idx="9561">
                  <c:v>-1.3300693819951972</c:v>
                </c:pt>
                <c:pt idx="9562">
                  <c:v>-1.2942374542119326</c:v>
                </c:pt>
                <c:pt idx="9563">
                  <c:v>-1.2575195541813149</c:v>
                </c:pt>
                <c:pt idx="9564">
                  <c:v>-1.2199388568297569</c:v>
                </c:pt>
                <c:pt idx="9565">
                  <c:v>-1.1815228898163908</c:v>
                </c:pt>
                <c:pt idx="9566">
                  <c:v>-1.1422976662235502</c:v>
                </c:pt>
                <c:pt idx="9567">
                  <c:v>-1.1022884356789744</c:v>
                </c:pt>
                <c:pt idx="9568">
                  <c:v>-1.0615234931656552</c:v>
                </c:pt>
                <c:pt idx="9569">
                  <c:v>-1.0200315362285035</c:v>
                </c:pt>
                <c:pt idx="9570">
                  <c:v>-0.97784151634192051</c:v>
                </c:pt>
                <c:pt idx="9571">
                  <c:v>-0.93498081254988441</c:v>
                </c:pt>
                <c:pt idx="9572">
                  <c:v>-0.8914806106544455</c:v>
                </c:pt>
                <c:pt idx="9573">
                  <c:v>-0.84737000315875188</c:v>
                </c:pt>
                <c:pt idx="9574">
                  <c:v>-0.80267727472540584</c:v>
                </c:pt>
                <c:pt idx="9575">
                  <c:v>-0.75743488112393553</c:v>
                </c:pt>
                <c:pt idx="9576">
                  <c:v>-0.71167355866701987</c:v>
                </c:pt>
                <c:pt idx="9577">
                  <c:v>-0.66542421319665312</c:v>
                </c:pt>
                <c:pt idx="9578">
                  <c:v>-0.61871900114521683</c:v>
                </c:pt>
                <c:pt idx="9579">
                  <c:v>-0.57159078133893249</c:v>
                </c:pt>
                <c:pt idx="9580">
                  <c:v>-0.52407136147707245</c:v>
                </c:pt>
                <c:pt idx="9581">
                  <c:v>-0.4761929829198287</c:v>
                </c:pt>
                <c:pt idx="9582">
                  <c:v>-0.42798886830279981</c:v>
                </c:pt>
                <c:pt idx="9583">
                  <c:v>-0.37949266721112973</c:v>
                </c:pt>
                <c:pt idx="9584">
                  <c:v>-0.33073670656430526</c:v>
                </c:pt>
                <c:pt idx="9585">
                  <c:v>-0.28175348833962355</c:v>
                </c:pt>
                <c:pt idx="9586">
                  <c:v>-0.23257625783843552</c:v>
                </c:pt>
                <c:pt idx="9587">
                  <c:v>-0.18323901915062893</c:v>
                </c:pt>
                <c:pt idx="9588">
                  <c:v>-0.13377651611818375</c:v>
                </c:pt>
                <c:pt idx="9589">
                  <c:v>-8.4223638840479342E-2</c:v>
                </c:pt>
                <c:pt idx="9590">
                  <c:v>-3.4613646522047077E-2</c:v>
                </c:pt>
                <c:pt idx="9591">
                  <c:v>1.50203504676332E-2</c:v>
                </c:pt>
                <c:pt idx="9592">
                  <c:v>6.4644283450386239E-2</c:v>
                </c:pt>
                <c:pt idx="9593">
                  <c:v>0.11422259851592584</c:v>
                </c:pt>
                <c:pt idx="9594">
                  <c:v>0.16372287405948582</c:v>
                </c:pt>
                <c:pt idx="9595">
                  <c:v>0.21311105513845635</c:v>
                </c:pt>
                <c:pt idx="9596">
                  <c:v>0.26235299728732436</c:v>
                </c:pt>
                <c:pt idx="9597">
                  <c:v>0.31141492391720516</c:v>
                </c:pt>
                <c:pt idx="9598">
                  <c:v>0.36026309418106128</c:v>
                </c:pt>
                <c:pt idx="9599">
                  <c:v>0.40886422077790008</c:v>
                </c:pt>
                <c:pt idx="9600">
                  <c:v>0.45718502303482511</c:v>
                </c:pt>
                <c:pt idx="9601">
                  <c:v>0.50519217339558076</c:v>
                </c:pt>
                <c:pt idx="9602">
                  <c:v>0.55285275515604482</c:v>
                </c:pt>
                <c:pt idx="9603">
                  <c:v>0.60013431041214615</c:v>
                </c:pt>
                <c:pt idx="9604">
                  <c:v>0.64700442546884007</c:v>
                </c:pt>
                <c:pt idx="9605">
                  <c:v>0.69343077695648114</c:v>
                </c:pt>
                <c:pt idx="9606">
                  <c:v>0.73938164390051087</c:v>
                </c:pt>
                <c:pt idx="9607">
                  <c:v>0.78482555885134109</c:v>
                </c:pt>
                <c:pt idx="9608">
                  <c:v>0.82973169133891111</c:v>
                </c:pt>
                <c:pt idx="9609">
                  <c:v>0.87406950267507322</c:v>
                </c:pt>
                <c:pt idx="9610">
                  <c:v>0.9178069750500516</c:v>
                </c:pt>
                <c:pt idx="9611">
                  <c:v>0.9609155883424203</c:v>
                </c:pt>
                <c:pt idx="9612">
                  <c:v>1.0033659784845048</c:v>
                </c:pt>
                <c:pt idx="9613">
                  <c:v>1.0451281922813873</c:v>
                </c:pt>
                <c:pt idx="9614">
                  <c:v>1.086172749290645</c:v>
                </c:pt>
                <c:pt idx="9615">
                  <c:v>1.126472362771493</c:v>
                </c:pt>
                <c:pt idx="9616">
                  <c:v>1.1660003964769716</c:v>
                </c:pt>
                <c:pt idx="9617">
                  <c:v>1.2047302373220423</c:v>
                </c:pt>
                <c:pt idx="9618">
                  <c:v>1.2426352108239902</c:v>
                </c:pt>
                <c:pt idx="9619">
                  <c:v>1.2796885247017786</c:v>
                </c:pt>
                <c:pt idx="9620">
                  <c:v>1.3158637842414149</c:v>
                </c:pt>
                <c:pt idx="9621">
                  <c:v>1.3511366920846408</c:v>
                </c:pt>
                <c:pt idx="9622">
                  <c:v>1.3854834927005157</c:v>
                </c:pt>
                <c:pt idx="9623">
                  <c:v>1.4188803413243694</c:v>
                </c:pt>
                <c:pt idx="9624">
                  <c:v>1.4513037666185158</c:v>
                </c:pt>
                <c:pt idx="9625">
                  <c:v>1.482732324869424</c:v>
                </c:pt>
                <c:pt idx="9626">
                  <c:v>1.5131450073408639</c:v>
                </c:pt>
                <c:pt idx="9627">
                  <c:v>1.5425205814444383</c:v>
                </c:pt>
                <c:pt idx="9628">
                  <c:v>1.5708385783406336</c:v>
                </c:pt>
                <c:pt idx="9629">
                  <c:v>1.5980815521291878</c:v>
                </c:pt>
                <c:pt idx="9630">
                  <c:v>1.6242290501825729</c:v>
                </c:pt>
                <c:pt idx="9631">
                  <c:v>1.6492622321106942</c:v>
                </c:pt>
                <c:pt idx="9632">
                  <c:v>1.6731657304212879</c:v>
                </c:pt>
                <c:pt idx="9633">
                  <c:v>1.6959216308879255</c:v>
                </c:pt>
                <c:pt idx="9634">
                  <c:v>1.7175146944635853</c:v>
                </c:pt>
                <c:pt idx="9635">
                  <c:v>1.7379308614122246</c:v>
                </c:pt>
                <c:pt idx="9636">
                  <c:v>1.757157184872143</c:v>
                </c:pt>
                <c:pt idx="9637">
                  <c:v>1.775178969133254</c:v>
                </c:pt>
                <c:pt idx="9638">
                  <c:v>1.7919833992883691</c:v>
                </c:pt>
                <c:pt idx="9639">
                  <c:v>1.8075608096893796</c:v>
                </c:pt>
                <c:pt idx="9640">
                  <c:v>1.8218986108099755</c:v>
                </c:pt>
                <c:pt idx="9641">
                  <c:v>1.8349870230805396</c:v>
                </c:pt>
                <c:pt idx="9642">
                  <c:v>1.8468181851872951</c:v>
                </c:pt>
                <c:pt idx="9643">
                  <c:v>1.8573827468974431</c:v>
                </c:pt>
                <c:pt idx="9644">
                  <c:v>1.8666740748771744</c:v>
                </c:pt>
                <c:pt idx="9645">
                  <c:v>1.8746861500117602</c:v>
                </c:pt>
                <c:pt idx="9646">
                  <c:v>1.8814139875867228</c:v>
                </c:pt>
                <c:pt idx="9647">
                  <c:v>1.8868524518214549</c:v>
                </c:pt>
                <c:pt idx="9648">
                  <c:v>1.8909977686934467</c:v>
                </c:pt>
                <c:pt idx="9649">
                  <c:v>1.8938475366268623</c:v>
                </c:pt>
                <c:pt idx="9650">
                  <c:v>1.8953990021025064</c:v>
                </c:pt>
                <c:pt idx="9651">
                  <c:v>1.8956505609196861</c:v>
                </c:pt>
                <c:pt idx="9652">
                  <c:v>1.8946023105660468</c:v>
                </c:pt>
                <c:pt idx="9653">
                  <c:v>1.892256033253537</c:v>
                </c:pt>
                <c:pt idx="9654">
                  <c:v>1.888614045366489</c:v>
                </c:pt>
                <c:pt idx="9655">
                  <c:v>1.8836767792440654</c:v>
                </c:pt>
                <c:pt idx="9656">
                  <c:v>1.8774486646535482</c:v>
                </c:pt>
                <c:pt idx="9657">
                  <c:v>1.8699344642358293</c:v>
                </c:pt>
                <c:pt idx="9658">
                  <c:v>1.8611390722446279</c:v>
                </c:pt>
                <c:pt idx="9659">
                  <c:v>1.8510673579311314</c:v>
                </c:pt>
                <c:pt idx="9660">
                  <c:v>1.8397279799884032</c:v>
                </c:pt>
                <c:pt idx="9661">
                  <c:v>1.8271279516456091</c:v>
                </c:pt>
                <c:pt idx="9662">
                  <c:v>1.8132756431762322</c:v>
                </c:pt>
                <c:pt idx="9663">
                  <c:v>1.7981796677122557</c:v>
                </c:pt>
                <c:pt idx="9664">
                  <c:v>1.7818521301345316</c:v>
                </c:pt>
                <c:pt idx="9665">
                  <c:v>1.764303159515817</c:v>
                </c:pt>
                <c:pt idx="9666">
                  <c:v>1.7455444382168197</c:v>
                </c:pt>
                <c:pt idx="9667">
                  <c:v>1.7255892432211584</c:v>
                </c:pt>
                <c:pt idx="9668">
                  <c:v>1.704452426964169</c:v>
                </c:pt>
                <c:pt idx="9669">
                  <c:v>1.6821464198065512</c:v>
                </c:pt>
                <c:pt idx="9670">
                  <c:v>1.6586870256792703</c:v>
                </c:pt>
                <c:pt idx="9671">
                  <c:v>1.6340914019251258</c:v>
                </c:pt>
                <c:pt idx="9672">
                  <c:v>1.6083768185794662</c:v>
                </c:pt>
                <c:pt idx="9673">
                  <c:v>1.581560483816133</c:v>
                </c:pt>
                <c:pt idx="9674">
                  <c:v>1.5536599497874568</c:v>
                </c:pt>
                <c:pt idx="9675">
                  <c:v>1.524694714762445</c:v>
                </c:pt>
                <c:pt idx="9676">
                  <c:v>1.4946845842846466</c:v>
                </c:pt>
                <c:pt idx="9677">
                  <c:v>1.4636495157306073</c:v>
                </c:pt>
                <c:pt idx="9678">
                  <c:v>1.4316111866963388</c:v>
                </c:pt>
                <c:pt idx="9679">
                  <c:v>1.3985918767800909</c:v>
                </c:pt>
                <c:pt idx="9680">
                  <c:v>1.3646149145540729</c:v>
                </c:pt>
                <c:pt idx="9681">
                  <c:v>1.3297023510377963</c:v>
                </c:pt>
                <c:pt idx="9682">
                  <c:v>1.2938791904261748</c:v>
                </c:pt>
                <c:pt idx="9683">
                  <c:v>1.2571702041388972</c:v>
                </c:pt>
                <c:pt idx="9684">
                  <c:v>1.2195985628925206</c:v>
                </c:pt>
                <c:pt idx="9685">
                  <c:v>1.1811917900792381</c:v>
                </c:pt>
                <c:pt idx="9686">
                  <c:v>1.1419758944592868</c:v>
                </c:pt>
                <c:pt idx="9687">
                  <c:v>1.1019761212852326</c:v>
                </c:pt>
                <c:pt idx="9688">
                  <c:v>1.0612207611137838</c:v>
                </c:pt>
                <c:pt idx="9689">
                  <c:v>1.0197385070145799</c:v>
                </c:pt>
                <c:pt idx="9690">
                  <c:v>0.97755830593978121</c:v>
                </c:pt>
                <c:pt idx="9691">
                  <c:v>0.93470753236633064</c:v>
                </c:pt>
                <c:pt idx="9692">
                  <c:v>0.89121736748646296</c:v>
                </c:pt>
                <c:pt idx="9693">
                  <c:v>0.84711689915289223</c:v>
                </c:pt>
                <c:pt idx="9694">
                  <c:v>0.80243440733932947</c:v>
                </c:pt>
                <c:pt idx="9695">
                  <c:v>0.75720234309016154</c:v>
                </c:pt>
                <c:pt idx="9696">
                  <c:v>0.7114514379586736</c:v>
                </c:pt>
                <c:pt idx="9697">
                  <c:v>0.66521259299555002</c:v>
                </c:pt>
                <c:pt idx="9698">
                  <c:v>0.61851795981210766</c:v>
                </c:pt>
                <c:pt idx="9699">
                  <c:v>0.57140039238590468</c:v>
                </c:pt>
                <c:pt idx="9700">
                  <c:v>0.52389169354213816</c:v>
                </c:pt>
                <c:pt idx="9701">
                  <c:v>0.47602409974386001</c:v>
                </c:pt>
                <c:pt idx="9702">
                  <c:v>0.42783082870856676</c:v>
                </c:pt>
                <c:pt idx="9703">
                  <c:v>0.37934552508459496</c:v>
                </c:pt>
                <c:pt idx="9704">
                  <c:v>0.33060051083813924</c:v>
                </c:pt>
                <c:pt idx="9705">
                  <c:v>0.28162828297907661</c:v>
                </c:pt>
                <c:pt idx="9706">
                  <c:v>0.23246208182927541</c:v>
                </c:pt>
                <c:pt idx="9707">
                  <c:v>0.18313590648941863</c:v>
                </c:pt>
                <c:pt idx="9708">
                  <c:v>0.13368449580479613</c:v>
                </c:pt>
                <c:pt idx="9709">
                  <c:v>8.4142734872884581E-2</c:v>
                </c:pt>
                <c:pt idx="9710">
                  <c:v>3.454387789328825E-2</c:v>
                </c:pt>
                <c:pt idx="9711">
                  <c:v>-1.5078969770217519E-2</c:v>
                </c:pt>
                <c:pt idx="9712">
                  <c:v>-6.4691744443678534E-2</c:v>
                </c:pt>
                <c:pt idx="9713">
                  <c:v>-0.11425889721730026</c:v>
                </c:pt>
                <c:pt idx="9714">
                  <c:v>-0.16374801148084772</c:v>
                </c:pt>
                <c:pt idx="9715">
                  <c:v>-0.21312503727817855</c:v>
                </c:pt>
                <c:pt idx="9716">
                  <c:v>-0.2623558351197508</c:v>
                </c:pt>
                <c:pt idx="9717">
                  <c:v>-0.31140663338011015</c:v>
                </c:pt>
                <c:pt idx="9718">
                  <c:v>-0.36024369616086122</c:v>
                </c:pt>
                <c:pt idx="9719">
                  <c:v>-0.40883374109270726</c:v>
                </c:pt>
                <c:pt idx="9720">
                  <c:v>-0.45714349241526803</c:v>
                </c:pt>
                <c:pt idx="9721">
                  <c:v>-0.5051396274634512</c:v>
                </c:pt>
                <c:pt idx="9722">
                  <c:v>-0.55278923440091399</c:v>
                </c:pt>
                <c:pt idx="9723">
                  <c:v>-0.6000598601656818</c:v>
                </c:pt>
                <c:pt idx="9724">
                  <c:v>-0.64691909587706198</c:v>
                </c:pt>
                <c:pt idx="9725">
                  <c:v>-0.69333462295001624</c:v>
                </c:pt>
                <c:pt idx="9726">
                  <c:v>-0.739274725162546</c:v>
                </c:pt>
                <c:pt idx="9727">
                  <c:v>-0.78470793978369757</c:v>
                </c:pt>
                <c:pt idx="9728">
                  <c:v>-0.82960344102589001</c:v>
                </c:pt>
                <c:pt idx="9729">
                  <c:v>-0.87393069484543751</c:v>
                </c:pt>
                <c:pt idx="9730">
                  <c:v>-0.91765768803686332</c:v>
                </c:pt>
                <c:pt idx="9731">
                  <c:v>-0.960755905040936</c:v>
                </c:pt>
                <c:pt idx="9732">
                  <c:v>-1.0031959863080839</c:v>
                </c:pt>
                <c:pt idx="9733">
                  <c:v>-1.044947983115436</c:v>
                </c:pt>
                <c:pt idx="9734">
                  <c:v>-1.0859824194446805</c:v>
                </c:pt>
                <c:pt idx="9735">
                  <c:v>-1.1262720129292425</c:v>
                </c:pt>
                <c:pt idx="9736">
                  <c:v>-1.1657901316446362</c:v>
                </c:pt>
                <c:pt idx="9737">
                  <c:v>-1.20451016677471</c:v>
                </c:pt>
                <c:pt idx="9738">
                  <c:v>-1.2424054480501905</c:v>
                </c:pt>
                <c:pt idx="9739">
                  <c:v>-1.2794491873462526</c:v>
                </c:pt>
                <c:pt idx="9740">
                  <c:v>-1.315614994046141</c:v>
                </c:pt>
                <c:pt idx="9741">
                  <c:v>-1.35087857482811</c:v>
                </c:pt>
                <c:pt idx="9742">
                  <c:v>-1.3852161781352601</c:v>
                </c:pt>
                <c:pt idx="9743">
                  <c:v>-1.4186039631128669</c:v>
                </c:pt>
                <c:pt idx="9744">
                  <c:v>-1.4510184622673865</c:v>
                </c:pt>
                <c:pt idx="9745">
                  <c:v>-1.4824382356621197</c:v>
                </c:pt>
                <c:pt idx="9746">
                  <c:v>-1.512842278268584</c:v>
                </c:pt>
                <c:pt idx="9747">
                  <c:v>-1.5422093611357055</c:v>
                </c:pt>
                <c:pt idx="9748">
                  <c:v>-1.5705190189892095</c:v>
                </c:pt>
                <c:pt idx="9749">
                  <c:v>-1.5977538094205654</c:v>
                </c:pt>
                <c:pt idx="9750">
                  <c:v>-1.6238932832190034</c:v>
                </c:pt>
                <c:pt idx="9751">
                  <c:v>-1.64891860333483</c:v>
                </c:pt>
                <c:pt idx="9752">
                  <c:v>-1.6728144055383973</c:v>
                </c:pt>
                <c:pt idx="9753">
                  <c:v>-1.6955627787868222</c:v>
                </c:pt>
                <c:pt idx="9754">
                  <c:v>-1.7171484871362355</c:v>
                </c:pt>
                <c:pt idx="9755">
                  <c:v>-1.7375574738720934</c:v>
                </c:pt>
                <c:pt idx="9756">
                  <c:v>-1.7567767950713198</c:v>
                </c:pt>
                <c:pt idx="9757">
                  <c:v>-1.7747917578783721</c:v>
                </c:pt>
                <c:pt idx="9758">
                  <c:v>-1.7915895501554115</c:v>
                </c:pt>
                <c:pt idx="9759">
                  <c:v>-1.8071605089373601</c:v>
                </c:pt>
                <c:pt idx="9760">
                  <c:v>-1.8214920472935536</c:v>
                </c:pt>
                <c:pt idx="9761">
                  <c:v>-1.8345743881616237</c:v>
                </c:pt>
                <c:pt idx="9762">
                  <c:v>-1.8463996726456429</c:v>
                </c:pt>
                <c:pt idx="9763">
                  <c:v>-1.8569585528403241</c:v>
                </c:pt>
                <c:pt idx="9764">
                  <c:v>-1.8662443976481573</c:v>
                </c:pt>
                <c:pt idx="9765">
                  <c:v>-1.8742511900985999</c:v>
                </c:pt>
                <c:pt idx="9766">
                  <c:v>-1.8809739475284508</c:v>
                </c:pt>
                <c:pt idx="9767">
                  <c:v>-1.8864075361147228</c:v>
                </c:pt>
                <c:pt idx="9768">
                  <c:v>-1.8905481836980906</c:v>
                </c:pt>
                <c:pt idx="9769">
                  <c:v>-1.8933934904708063</c:v>
                </c:pt>
                <c:pt idx="9770">
                  <c:v>-1.8949407045860427</c:v>
                </c:pt>
                <c:pt idx="9771">
                  <c:v>-1.8951882234190962</c:v>
                </c:pt>
                <c:pt idx="9772">
                  <c:v>-1.8941361459367438</c:v>
                </c:pt>
                <c:pt idx="9773">
                  <c:v>-1.8917862557326233</c:v>
                </c:pt>
                <c:pt idx="9774">
                  <c:v>-1.8881408704749125</c:v>
                </c:pt>
                <c:pt idx="9775">
                  <c:v>-1.8832004236882942</c:v>
                </c:pt>
                <c:pt idx="9776">
                  <c:v>-1.8769693462269059</c:v>
                </c:pt>
                <c:pt idx="9777">
                  <c:v>-1.8694524017194929</c:v>
                </c:pt>
                <c:pt idx="9778">
                  <c:v>-1.860654485308316</c:v>
                </c:pt>
                <c:pt idx="9779">
                  <c:v>-1.8505804670335619</c:v>
                </c:pt>
                <c:pt idx="9780">
                  <c:v>-1.8392390062775767</c:v>
                </c:pt>
                <c:pt idx="9781">
                  <c:v>-1.826637116858872</c:v>
                </c:pt>
                <c:pt idx="9782">
                  <c:v>-1.8127831695403229</c:v>
                </c:pt>
                <c:pt idx="9783">
                  <c:v>-1.7976857778431838</c:v>
                </c:pt>
                <c:pt idx="9784">
                  <c:v>-1.7813570469375333</c:v>
                </c:pt>
                <c:pt idx="9785">
                  <c:v>-1.7638071060852667</c:v>
                </c:pt>
                <c:pt idx="9786">
                  <c:v>-1.7450476377362554</c:v>
                </c:pt>
                <c:pt idx="9787">
                  <c:v>-1.7250919188633878</c:v>
                </c:pt>
                <c:pt idx="9788">
                  <c:v>-1.7039548017915493</c:v>
                </c:pt>
                <c:pt idx="9789">
                  <c:v>-1.6816487166715082</c:v>
                </c:pt>
                <c:pt idx="9790">
                  <c:v>-1.6581894671249744</c:v>
                </c:pt>
                <c:pt idx="9791">
                  <c:v>-1.6335942100865584</c:v>
                </c:pt>
                <c:pt idx="9792">
                  <c:v>-1.6078802150847491</c:v>
                </c:pt>
                <c:pt idx="9793">
                  <c:v>-1.5810646896882985</c:v>
                </c:pt>
                <c:pt idx="9794">
                  <c:v>-1.5531651853465926</c:v>
                </c:pt>
                <c:pt idx="9795">
                  <c:v>-1.5242011995282922</c:v>
                </c:pt>
                <c:pt idx="9796">
                  <c:v>-1.4941925368797635</c:v>
                </c:pt>
                <c:pt idx="9797">
                  <c:v>-1.4631591537840538</c:v>
                </c:pt>
                <c:pt idx="9798">
                  <c:v>-1.4311227267479316</c:v>
                </c:pt>
                <c:pt idx="9799">
                  <c:v>-1.3981055341853266</c:v>
                </c:pt>
                <c:pt idx="9800">
                  <c:v>-1.3641309033897016</c:v>
                </c:pt>
                <c:pt idx="9801">
                  <c:v>-1.3292208840081723</c:v>
                </c:pt>
                <c:pt idx="9802">
                  <c:v>-1.2934004787702502</c:v>
                </c:pt>
                <c:pt idx="9803">
                  <c:v>-1.2566944575381143</c:v>
                </c:pt>
                <c:pt idx="9804">
                  <c:v>-1.2191259893795341</c:v>
                </c:pt>
                <c:pt idx="9805">
                  <c:v>-1.1807225959474337</c:v>
                </c:pt>
                <c:pt idx="9806">
                  <c:v>-1.1415102841733384</c:v>
                </c:pt>
                <c:pt idx="9807">
                  <c:v>-1.1015142973924963</c:v>
                </c:pt>
                <c:pt idx="9808">
                  <c:v>-1.0607629241567738</c:v>
                </c:pt>
                <c:pt idx="9809">
                  <c:v>-1.0192848554444336</c:v>
                </c:pt>
                <c:pt idx="9810">
                  <c:v>-0.9771090360307958</c:v>
                </c:pt>
                <c:pt idx="9811">
                  <c:v>-0.93426283813160704</c:v>
                </c:pt>
                <c:pt idx="9812">
                  <c:v>-0.89077744059471031</c:v>
                </c:pt>
                <c:pt idx="9813">
                  <c:v>-0.84668192884635152</c:v>
                </c:pt>
                <c:pt idx="9814">
                  <c:v>-0.80200458035304345</c:v>
                </c:pt>
                <c:pt idx="9815">
                  <c:v>-0.75677784357220124</c:v>
                </c:pt>
                <c:pt idx="9816">
                  <c:v>-0.71103244739208127</c:v>
                </c:pt>
                <c:pt idx="9817">
                  <c:v>-0.66479929012118322</c:v>
                </c:pt>
                <c:pt idx="9818">
                  <c:v>-0.61811052055303151</c:v>
                </c:pt>
                <c:pt idx="9819">
                  <c:v>-0.57099898977312835</c:v>
                </c:pt>
                <c:pt idx="9820">
                  <c:v>-0.52349649764176887</c:v>
                </c:pt>
                <c:pt idx="9821">
                  <c:v>-0.47563527758565943</c:v>
                </c:pt>
                <c:pt idx="9822">
                  <c:v>-0.42744854421600104</c:v>
                </c:pt>
                <c:pt idx="9823">
                  <c:v>-0.37896993900636761</c:v>
                </c:pt>
                <c:pt idx="9824">
                  <c:v>-0.33023178068128023</c:v>
                </c:pt>
                <c:pt idx="9825">
                  <c:v>-0.28126656294348645</c:v>
                </c:pt>
                <c:pt idx="9826">
                  <c:v>-0.2321075227439828</c:v>
                </c:pt>
                <c:pt idx="9827">
                  <c:v>-0.18278865575039213</c:v>
                </c:pt>
                <c:pt idx="9828">
                  <c:v>-0.13334469731434118</c:v>
                </c:pt>
                <c:pt idx="9829">
                  <c:v>-8.3810528980723692E-2</c:v>
                </c:pt>
                <c:pt idx="9830">
                  <c:v>-3.4219401339312998E-2</c:v>
                </c:pt>
                <c:pt idx="9831">
                  <c:v>1.5395583911410351E-2</c:v>
                </c:pt>
                <c:pt idx="9832">
                  <c:v>6.5000366816709843E-2</c:v>
                </c:pt>
                <c:pt idx="9833">
                  <c:v>0.1145594022379873</c:v>
                </c:pt>
                <c:pt idx="9834">
                  <c:v>0.16404027738654248</c:v>
                </c:pt>
                <c:pt idx="9835">
                  <c:v>0.21340894617626088</c:v>
                </c:pt>
                <c:pt idx="9836">
                  <c:v>0.26263127303435285</c:v>
                </c:pt>
                <c:pt idx="9837">
                  <c:v>0.31167349029701102</c:v>
                </c:pt>
                <c:pt idx="9838">
                  <c:v>0.36050186607055351</c:v>
                </c:pt>
                <c:pt idx="9839">
                  <c:v>0.40908312203151792</c:v>
                </c:pt>
                <c:pt idx="9840">
                  <c:v>0.4573839865047552</c:v>
                </c:pt>
                <c:pt idx="9841">
                  <c:v>0.50537114094782509</c:v>
                </c:pt>
                <c:pt idx="9842">
                  <c:v>0.55301167768250048</c:v>
                </c:pt>
                <c:pt idx="9843">
                  <c:v>0.60027314783865637</c:v>
                </c:pt>
                <c:pt idx="9844">
                  <c:v>0.64712314675910931</c:v>
                </c:pt>
                <c:pt idx="9845">
                  <c:v>0.69352936011198607</c:v>
                </c:pt>
                <c:pt idx="9846">
                  <c:v>0.73946007595641228</c:v>
                </c:pt>
                <c:pt idx="9847">
                  <c:v>0.78488383586831634</c:v>
                </c:pt>
                <c:pt idx="9848">
                  <c:v>0.8297698183909451</c:v>
                </c:pt>
                <c:pt idx="9849">
                  <c:v>0.87408749383334228</c:v>
                </c:pt>
                <c:pt idx="9850">
                  <c:v>0.91780485336269901</c:v>
                </c:pt>
                <c:pt idx="9851">
                  <c:v>0.96089338581041905</c:v>
                </c:pt>
                <c:pt idx="9852">
                  <c:v>1.0033237360335017</c:v>
                </c:pt>
                <c:pt idx="9853">
                  <c:v>1.0450659597296461</c:v>
                </c:pt>
                <c:pt idx="9854">
                  <c:v>1.0860905853130887</c:v>
                </c:pt>
                <c:pt idx="9855">
                  <c:v>1.1263703348597607</c:v>
                </c:pt>
                <c:pt idx="9856">
                  <c:v>1.1658785808956758</c:v>
                </c:pt>
                <c:pt idx="9857">
                  <c:v>1.20458871906112</c:v>
                </c:pt>
                <c:pt idx="9858">
                  <c:v>1.2424740835472594</c:v>
                </c:pt>
                <c:pt idx="9859">
                  <c:v>1.2795078906916912</c:v>
                </c:pt>
                <c:pt idx="9860">
                  <c:v>1.3156637543400302</c:v>
                </c:pt>
                <c:pt idx="9861">
                  <c:v>1.3509173856309029</c:v>
                </c:pt>
                <c:pt idx="9862">
                  <c:v>1.3852450374637582</c:v>
                </c:pt>
                <c:pt idx="9863">
                  <c:v>1.4186228734342292</c:v>
                </c:pt>
                <c:pt idx="9864">
                  <c:v>1.4510274304911892</c:v>
                </c:pt>
                <c:pt idx="9865">
                  <c:v>1.4824372731303344</c:v>
                </c:pt>
                <c:pt idx="9866">
                  <c:v>1.512831400743736</c:v>
                </c:pt>
                <c:pt idx="9867">
                  <c:v>1.5421885887869924</c:v>
                </c:pt>
                <c:pt idx="9868">
                  <c:v>1.5704883763766389</c:v>
                </c:pt>
                <c:pt idx="9869">
                  <c:v>1.5977133254772675</c:v>
                </c:pt>
                <c:pt idx="9870">
                  <c:v>1.6238429912314865</c:v>
                </c:pt>
                <c:pt idx="9871">
                  <c:v>1.6488585409214209</c:v>
                </c:pt>
                <c:pt idx="9872">
                  <c:v>1.6727446146257394</c:v>
                </c:pt>
                <c:pt idx="9873">
                  <c:v>1.6954833055844682</c:v>
                </c:pt>
                <c:pt idx="9874">
                  <c:v>1.7170593821094127</c:v>
                </c:pt>
                <c:pt idx="9875">
                  <c:v>1.7374587917125475</c:v>
                </c:pt>
                <c:pt idx="9876">
                  <c:v>1.7566685946663589</c:v>
                </c:pt>
                <c:pt idx="9877">
                  <c:v>1.7746741022780923</c:v>
                </c:pt>
                <c:pt idx="9878">
                  <c:v>1.7914625065380658</c:v>
                </c:pt>
                <c:pt idx="9879">
                  <c:v>1.8070241485729779</c:v>
                </c:pt>
                <c:pt idx="9880">
                  <c:v>1.8213464455057715</c:v>
                </c:pt>
                <c:pt idx="9881">
                  <c:v>1.8344196242877602</c:v>
                </c:pt>
                <c:pt idx="9882">
                  <c:v>1.8462358299950434</c:v>
                </c:pt>
                <c:pt idx="9883">
                  <c:v>1.856785718651017</c:v>
                </c:pt>
                <c:pt idx="9884">
                  <c:v>1.8660626630417732</c:v>
                </c:pt>
                <c:pt idx="9885">
                  <c:v>1.8740606500336729</c:v>
                </c:pt>
                <c:pt idx="9886">
                  <c:v>1.8807747007520603</c:v>
                </c:pt>
                <c:pt idx="9887">
                  <c:v>1.8861996851124918</c:v>
                </c:pt>
                <c:pt idx="9888">
                  <c:v>1.8903318346426359</c:v>
                </c:pt>
                <c:pt idx="9889">
                  <c:v>1.8931687531685886</c:v>
                </c:pt>
                <c:pt idx="9890">
                  <c:v>1.8947076924226831</c:v>
                </c:pt>
                <c:pt idx="9891">
                  <c:v>1.8949470533031925</c:v>
                </c:pt>
                <c:pt idx="9892">
                  <c:v>1.8938869382421515</c:v>
                </c:pt>
                <c:pt idx="9893">
                  <c:v>1.8915291342393454</c:v>
                </c:pt>
                <c:pt idx="9894">
                  <c:v>1.8878759623085111</c:v>
                </c:pt>
                <c:pt idx="9895">
                  <c:v>1.8829278592579022</c:v>
                </c:pt>
                <c:pt idx="9896">
                  <c:v>1.8766892591618918</c:v>
                </c:pt>
                <c:pt idx="9897">
                  <c:v>1.8691649288047765</c:v>
                </c:pt>
                <c:pt idx="9898">
                  <c:v>1.8603597664183325</c:v>
                </c:pt>
                <c:pt idx="9899">
                  <c:v>1.8502786450650268</c:v>
                </c:pt>
                <c:pt idx="9900">
                  <c:v>1.8389302270809325</c:v>
                </c:pt>
                <c:pt idx="9901">
                  <c:v>1.8263215291685555</c:v>
                </c:pt>
                <c:pt idx="9902">
                  <c:v>1.8124609249038361</c:v>
                </c:pt>
                <c:pt idx="9903">
                  <c:v>1.7973570305490361</c:v>
                </c:pt>
                <c:pt idx="9904">
                  <c:v>1.7810219539420498</c:v>
                </c:pt>
                <c:pt idx="9905">
                  <c:v>1.7634658269383297</c:v>
                </c:pt>
                <c:pt idx="9906">
                  <c:v>1.7447003345059895</c:v>
                </c:pt>
                <c:pt idx="9907">
                  <c:v>1.7247387560598542</c:v>
                </c:pt>
                <c:pt idx="9908">
                  <c:v>1.7035959462894656</c:v>
                </c:pt>
                <c:pt idx="9909">
                  <c:v>1.6812843376319881</c:v>
                </c:pt>
                <c:pt idx="9910">
                  <c:v>1.6578197359164202</c:v>
                </c:pt>
                <c:pt idx="9911">
                  <c:v>1.6332193002046775</c:v>
                </c:pt>
                <c:pt idx="9912">
                  <c:v>1.6075003020717293</c:v>
                </c:pt>
                <c:pt idx="9913">
                  <c:v>1.5806799510511975</c:v>
                </c:pt>
                <c:pt idx="9914">
                  <c:v>1.5527758004749548</c:v>
                </c:pt>
                <c:pt idx="9915">
                  <c:v>1.5238073496111089</c:v>
                </c:pt>
                <c:pt idx="9916">
                  <c:v>1.4937944048217091</c:v>
                </c:pt>
                <c:pt idx="9917">
                  <c:v>1.4627569241210678</c:v>
                </c:pt>
                <c:pt idx="9918">
                  <c:v>1.430716585562295</c:v>
                </c:pt>
                <c:pt idx="9919">
                  <c:v>1.3976956690200513</c:v>
                </c:pt>
                <c:pt idx="9920">
                  <c:v>1.3637175031624966</c:v>
                </c:pt>
                <c:pt idx="9921">
                  <c:v>1.328804138924877</c:v>
                </c:pt>
                <c:pt idx="9922">
                  <c:v>1.2929805802378611</c:v>
                </c:pt>
                <c:pt idx="9923">
                  <c:v>1.2562715980773729</c:v>
                </c:pt>
                <c:pt idx="9924">
                  <c:v>1.2187003625371875</c:v>
                </c:pt>
                <c:pt idx="9925">
                  <c:v>1.1802943962081436</c:v>
                </c:pt>
                <c:pt idx="9926">
                  <c:v>1.1410797068713154</c:v>
                </c:pt>
                <c:pt idx="9927">
                  <c:v>1.101081538622896</c:v>
                </c:pt>
                <c:pt idx="9928">
                  <c:v>1.0603281806868943</c:v>
                </c:pt>
                <c:pt idx="9929">
                  <c:v>1.0188483246247493</c:v>
                </c:pt>
                <c:pt idx="9930">
                  <c:v>0.97667091570581765</c:v>
                </c:pt>
                <c:pt idx="9931">
                  <c:v>0.93382332655078171</c:v>
                </c:pt>
                <c:pt idx="9932">
                  <c:v>0.89033673632310528</c:v>
                </c:pt>
                <c:pt idx="9933">
                  <c:v>0.84624023067551579</c:v>
                </c:pt>
                <c:pt idx="9934">
                  <c:v>0.80156208721173161</c:v>
                </c:pt>
                <c:pt idx="9935">
                  <c:v>0.75633475443737963</c:v>
                </c:pt>
                <c:pt idx="9936">
                  <c:v>0.71058896119979376</c:v>
                </c:pt>
                <c:pt idx="9937">
                  <c:v>0.66435560567778862</c:v>
                </c:pt>
                <c:pt idx="9938">
                  <c:v>0.61766683644655795</c:v>
                </c:pt>
                <c:pt idx="9939">
                  <c:v>0.57055550428484858</c:v>
                </c:pt>
                <c:pt idx="9940">
                  <c:v>0.52305340865805872</c:v>
                </c:pt>
                <c:pt idx="9941">
                  <c:v>0.47519278251017172</c:v>
                </c:pt>
                <c:pt idx="9942">
                  <c:v>0.42700683988219013</c:v>
                </c:pt>
                <c:pt idx="9943">
                  <c:v>0.37852922159041896</c:v>
                </c:pt>
                <c:pt idx="9944">
                  <c:v>0.32979224561541803</c:v>
                </c:pt>
                <c:pt idx="9945">
                  <c:v>0.28082840482985649</c:v>
                </c:pt>
                <c:pt idx="9946">
                  <c:v>0.23167093526890498</c:v>
                </c:pt>
                <c:pt idx="9947">
                  <c:v>0.1823538315992124</c:v>
                </c:pt>
                <c:pt idx="9948">
                  <c:v>0.13291182808690727</c:v>
                </c:pt>
                <c:pt idx="9949">
                  <c:v>8.3379805107399868E-2</c:v>
                </c:pt>
                <c:pt idx="9950">
                  <c:v>3.3791011997713463E-2</c:v>
                </c:pt>
                <c:pt idx="9951">
                  <c:v>-1.582145087907056E-2</c:v>
                </c:pt>
                <c:pt idx="9952">
                  <c:v>-6.5423524985441642E-2</c:v>
                </c:pt>
                <c:pt idx="9953">
                  <c:v>-0.11497966668120697</c:v>
                </c:pt>
                <c:pt idx="9954">
                  <c:v>-0.16445746475638681</c:v>
                </c:pt>
                <c:pt idx="9955">
                  <c:v>-0.2138228747830824</c:v>
                </c:pt>
                <c:pt idx="9956">
                  <c:v>-0.2630417629253366</c:v>
                </c:pt>
                <c:pt idx="9957">
                  <c:v>-0.31208036333395373</c:v>
                </c:pt>
                <c:pt idx="9958">
                  <c:v>-0.36090494600663925</c:v>
                </c:pt>
                <c:pt idx="9959">
                  <c:v>-0.40948223458718414</c:v>
                </c:pt>
                <c:pt idx="9960">
                  <c:v>-0.45777895944250629</c:v>
                </c:pt>
                <c:pt idx="9961">
                  <c:v>-0.50576180414612659</c:v>
                </c:pt>
                <c:pt idx="9962">
                  <c:v>-0.5533978632084513</c:v>
                </c:pt>
                <c:pt idx="9963">
                  <c:v>-0.60065469001969374</c:v>
                </c:pt>
                <c:pt idx="9964">
                  <c:v>-0.64749988225357469</c:v>
                </c:pt>
                <c:pt idx="9965">
                  <c:v>-0.69390112797850267</c:v>
                </c:pt>
                <c:pt idx="9966">
                  <c:v>-0.73982671772211928</c:v>
                </c:pt>
                <c:pt idx="9967">
                  <c:v>-0.78524519559587613</c:v>
                </c:pt>
                <c:pt idx="9968">
                  <c:v>-0.83012574274429507</c:v>
                </c:pt>
                <c:pt idx="9969">
                  <c:v>-0.87443783214223103</c:v>
                </c:pt>
                <c:pt idx="9970">
                  <c:v>-0.91814945768589329</c:v>
                </c:pt>
                <c:pt idx="9971">
                  <c:v>-0.96123211099759498</c:v>
                </c:pt>
                <c:pt idx="9972">
                  <c:v>-1.0036564397858285</c:v>
                </c:pt>
                <c:pt idx="9973">
                  <c:v>-1.0453925026589632</c:v>
                </c:pt>
                <c:pt idx="9974">
                  <c:v>-1.0864108309996878</c:v>
                </c:pt>
                <c:pt idx="9975">
                  <c:v>-1.1266841499088041</c:v>
                </c:pt>
                <c:pt idx="9976">
                  <c:v>-1.1661858349921013</c:v>
                </c:pt>
                <c:pt idx="9977">
                  <c:v>-1.2048892850231496</c:v>
                </c:pt>
                <c:pt idx="9978">
                  <c:v>-1.2427678373784119</c:v>
                </c:pt>
                <c:pt idx="9979">
                  <c:v>-1.2797947116312325</c:v>
                </c:pt>
                <c:pt idx="9980">
                  <c:v>-1.3159435249119755</c:v>
                </c:pt>
                <c:pt idx="9981">
                  <c:v>-1.351189991691456</c:v>
                </c:pt>
                <c:pt idx="9982">
                  <c:v>-1.3855103682471377</c:v>
                </c:pt>
                <c:pt idx="9983">
                  <c:v>-1.4188808215970075</c:v>
                </c:pt>
                <c:pt idx="9984">
                  <c:v>-1.4512778921549259</c:v>
                </c:pt>
                <c:pt idx="9985">
                  <c:v>-1.4826801479226908</c:v>
                </c:pt>
                <c:pt idx="9986">
                  <c:v>-1.5130665918379167</c:v>
                </c:pt>
                <c:pt idx="9987">
                  <c:v>-1.5424160029394818</c:v>
                </c:pt>
                <c:pt idx="9988">
                  <c:v>-1.5707079239634403</c:v>
                </c:pt>
                <c:pt idx="9989">
                  <c:v>-1.5979249205282804</c:v>
                </c:pt>
                <c:pt idx="9990">
                  <c:v>-1.6240465514633267</c:v>
                </c:pt>
                <c:pt idx="9991">
                  <c:v>-1.6490539877685058</c:v>
                </c:pt>
                <c:pt idx="9992">
                  <c:v>-1.672931873269625</c:v>
                </c:pt>
                <c:pt idx="9993">
                  <c:v>-1.695662304981532</c:v>
                </c:pt>
                <c:pt idx="9994">
                  <c:v>-1.7172300550167656</c:v>
                </c:pt>
                <c:pt idx="9995">
                  <c:v>-1.7376210747122074</c:v>
                </c:pt>
                <c:pt idx="9996">
                  <c:v>-1.7568224281877018</c:v>
                </c:pt>
                <c:pt idx="9997">
                  <c:v>-1.7748194306185245</c:v>
                </c:pt>
                <c:pt idx="9998">
                  <c:v>-1.7915992778819569</c:v>
                </c:pt>
                <c:pt idx="9999">
                  <c:v>-1.807152315008782</c:v>
                </c:pt>
                <c:pt idx="10000">
                  <c:v>-1.8214659630414527</c:v>
                </c:pt>
                <c:pt idx="10001">
                  <c:v>-1.834530452864384</c:v>
                </c:pt>
                <c:pt idx="10002">
                  <c:v>-1.8463379334986041</c:v>
                </c:pt>
                <c:pt idx="10003">
                  <c:v>-1.8568790649224867</c:v>
                </c:pt>
                <c:pt idx="10004">
                  <c:v>-1.8661472238853685</c:v>
                </c:pt>
                <c:pt idx="10005">
                  <c:v>-1.8741364012233477</c:v>
                </c:pt>
                <c:pt idx="10006">
                  <c:v>-1.8808416220361861</c:v>
                </c:pt>
                <c:pt idx="10007">
                  <c:v>-1.8862577602167758</c:v>
                </c:pt>
                <c:pt idx="10008">
                  <c:v>-1.8903810512712678</c:v>
                </c:pt>
                <c:pt idx="10009">
                  <c:v>-1.8932091030035731</c:v>
                </c:pt>
                <c:pt idx="10010">
                  <c:v>-1.8947391711214163</c:v>
                </c:pt>
                <c:pt idx="10011">
                  <c:v>-1.8949696604942872</c:v>
                </c:pt>
                <c:pt idx="10012">
                  <c:v>-1.8939006775194587</c:v>
                </c:pt>
                <c:pt idx="10013">
                  <c:v>-1.8915340131542207</c:v>
                </c:pt>
                <c:pt idx="10014">
                  <c:v>-1.8878719923603229</c:v>
                </c:pt>
                <c:pt idx="10015">
                  <c:v>-1.8829150558828318</c:v>
                </c:pt>
                <c:pt idx="10016">
                  <c:v>-1.8766676417199237</c:v>
                </c:pt>
                <c:pt idx="10017">
                  <c:v>-1.869134520564985</c:v>
                </c:pt>
                <c:pt idx="10018">
                  <c:v>-1.8603205945424832</c:v>
                </c:pt>
                <c:pt idx="10019">
                  <c:v>-1.8502307405893923</c:v>
                </c:pt>
                <c:pt idx="10020">
                  <c:v>-1.8388736248964523</c:v>
                </c:pt>
                <c:pt idx="10021">
                  <c:v>-1.8262562679993026</c:v>
                </c:pt>
                <c:pt idx="10022">
                  <c:v>-1.8123870472837791</c:v>
                </c:pt>
                <c:pt idx="10023">
                  <c:v>-1.7972745827971599</c:v>
                </c:pt>
                <c:pt idx="10024">
                  <c:v>-1.7809309861357918</c:v>
                </c:pt>
                <c:pt idx="10025">
                  <c:v>-1.7633663928854248</c:v>
                </c:pt>
                <c:pt idx="10026">
                  <c:v>-1.7445924917146476</c:v>
                </c:pt>
                <c:pt idx="10027">
                  <c:v>-1.7246225657073495</c:v>
                </c:pt>
                <c:pt idx="10028">
                  <c:v>-1.7034714731891187</c:v>
                </c:pt>
                <c:pt idx="10029">
                  <c:v>-1.6811516501986097</c:v>
                </c:pt>
                <c:pt idx="10030">
                  <c:v>-1.6576789061301938</c:v>
                </c:pt>
                <c:pt idx="10031">
                  <c:v>-1.6330704035734256</c:v>
                </c:pt>
                <c:pt idx="10032">
                  <c:v>-1.6073434175917625</c:v>
                </c:pt>
                <c:pt idx="10033">
                  <c:v>-1.5805151611666226</c:v>
                </c:pt>
                <c:pt idx="10034">
                  <c:v>-1.5526031910355094</c:v>
                </c:pt>
                <c:pt idx="10035">
                  <c:v>-1.5236270098285356</c:v>
                </c:pt>
                <c:pt idx="10036">
                  <c:v>-1.4936064272246803</c:v>
                </c:pt>
                <c:pt idx="10037">
                  <c:v>-1.4625614045087509</c:v>
                </c:pt>
                <c:pt idx="10038">
                  <c:v>-1.4305136229564235</c:v>
                </c:pt>
                <c:pt idx="10039">
                  <c:v>-1.3974853656157713</c:v>
                </c:pt>
                <c:pt idx="10040">
                  <c:v>-1.363499964277775</c:v>
                </c:pt>
                <c:pt idx="10041">
                  <c:v>-1.3285794729485847</c:v>
                </c:pt>
                <c:pt idx="10042">
                  <c:v>-1.2927488985766022</c:v>
                </c:pt>
                <c:pt idx="10043">
                  <c:v>-1.2560330151010586</c:v>
                </c:pt>
                <c:pt idx="10044">
                  <c:v>-1.218454995523343</c:v>
                </c:pt>
                <c:pt idx="10045">
                  <c:v>-1.1800423652849876</c:v>
                </c:pt>
                <c:pt idx="10046">
                  <c:v>-1.1408211349597044</c:v>
                </c:pt>
                <c:pt idx="10047">
                  <c:v>-1.1008165513770614</c:v>
                </c:pt>
                <c:pt idx="10048">
                  <c:v>-1.0600569064340779</c:v>
                </c:pt>
                <c:pt idx="10049">
                  <c:v>-1.0185708943036844</c:v>
                </c:pt>
                <c:pt idx="10050">
                  <c:v>-0.97638746280425925</c:v>
                </c:pt>
                <c:pt idx="10051">
                  <c:v>-0.93353398704182589</c:v>
                </c:pt>
                <c:pt idx="10052">
                  <c:v>-0.89004164860068113</c:v>
                </c:pt>
                <c:pt idx="10053">
                  <c:v>-0.84593953548871859</c:v>
                </c:pt>
                <c:pt idx="10054">
                  <c:v>-0.80125592759832187</c:v>
                </c:pt>
                <c:pt idx="10055">
                  <c:v>-0.75602327565633709</c:v>
                </c:pt>
                <c:pt idx="10056">
                  <c:v>-0.71027231066294283</c:v>
                </c:pt>
                <c:pt idx="10057">
                  <c:v>-0.6640339328806123</c:v>
                </c:pt>
                <c:pt idx="10058">
                  <c:v>-0.6173402928981796</c:v>
                </c:pt>
                <c:pt idx="10059">
                  <c:v>-0.57022424343718592</c:v>
                </c:pt>
                <c:pt idx="10060">
                  <c:v>-0.52271758583429151</c:v>
                </c:pt>
                <c:pt idx="10061">
                  <c:v>-0.47485255483238392</c:v>
                </c:pt>
                <c:pt idx="10062">
                  <c:v>-0.42666236619841064</c:v>
                </c:pt>
                <c:pt idx="10063">
                  <c:v>-0.37818066240096193</c:v>
                </c:pt>
                <c:pt idx="10064">
                  <c:v>-0.32943976299862582</c:v>
                </c:pt>
                <c:pt idx="10065">
                  <c:v>-0.28047216236718425</c:v>
                </c:pt>
                <c:pt idx="10066">
                  <c:v>-0.23131109796953378</c:v>
                </c:pt>
                <c:pt idx="10067">
                  <c:v>-0.18199056582408965</c:v>
                </c:pt>
                <c:pt idx="10068">
                  <c:v>-0.13254530147226676</c:v>
                </c:pt>
                <c:pt idx="10069">
                  <c:v>-8.3010186487972204E-2</c:v>
                </c:pt>
                <c:pt idx="10070">
                  <c:v>-3.3418471329375872E-2</c:v>
                </c:pt>
                <c:pt idx="10071">
                  <c:v>1.6196742597016336E-2</c:v>
                </c:pt>
                <c:pt idx="10072">
                  <c:v>6.5801395788253211E-2</c:v>
                </c:pt>
                <c:pt idx="10073">
                  <c:v>0.11535994371702911</c:v>
                </c:pt>
                <c:pt idx="10074">
                  <c:v>0.1648399743649257</c:v>
                </c:pt>
                <c:pt idx="10075">
                  <c:v>0.21420744257439606</c:v>
                </c:pt>
                <c:pt idx="10076">
                  <c:v>0.26342821385896675</c:v>
                </c:pt>
                <c:pt idx="10077">
                  <c:v>0.31246852179809187</c:v>
                </c:pt>
                <c:pt idx="10078">
                  <c:v>0.36129463589751981</c:v>
                </c:pt>
                <c:pt idx="10079">
                  <c:v>0.40987327938856405</c:v>
                </c:pt>
                <c:pt idx="10080">
                  <c:v>0.45817118230513187</c:v>
                </c:pt>
                <c:pt idx="10081">
                  <c:v>0.50615502796731526</c:v>
                </c:pt>
                <c:pt idx="10082">
                  <c:v>0.55379191071164069</c:v>
                </c:pt>
                <c:pt idx="10083">
                  <c:v>0.60104938383393991</c:v>
                </c:pt>
                <c:pt idx="10084">
                  <c:v>0.64789504499290318</c:v>
                </c:pt>
                <c:pt idx="10085">
                  <c:v>0.69429658232126712</c:v>
                </c:pt>
                <c:pt idx="10086">
                  <c:v>0.74022228649014976</c:v>
                </c:pt>
                <c:pt idx="10087">
                  <c:v>0.78564070183336943</c:v>
                </c:pt>
                <c:pt idx="10088">
                  <c:v>0.83052100979664156</c:v>
                </c:pt>
                <c:pt idx="10089">
                  <c:v>0.87483268373444345</c:v>
                </c:pt>
                <c:pt idx="10090">
                  <c:v>0.91854371800079893</c:v>
                </c:pt>
                <c:pt idx="10091">
                  <c:v>0.9616256047537225</c:v>
                </c:pt>
                <c:pt idx="10092">
                  <c:v>1.0040489923148914</c:v>
                </c:pt>
                <c:pt idx="10093">
                  <c:v>1.0457839399829936</c:v>
                </c:pt>
                <c:pt idx="10094">
                  <c:v>1.0868009799077014</c:v>
                </c:pt>
                <c:pt idx="10095">
                  <c:v>1.1270728380330515</c:v>
                </c:pt>
                <c:pt idx="10096">
                  <c:v>1.1665728908837483</c:v>
                </c:pt>
                <c:pt idx="10097">
                  <c:v>1.2052745382275372</c:v>
                </c:pt>
                <c:pt idx="10098">
                  <c:v>1.24315111850965</c:v>
                </c:pt>
                <c:pt idx="10099">
                  <c:v>1.2801758524462841</c:v>
                </c:pt>
                <c:pt idx="10100">
                  <c:v>1.3163223583840511</c:v>
                </c:pt>
                <c:pt idx="10101">
                  <c:v>1.3515663520827919</c:v>
                </c:pt>
                <c:pt idx="10102">
                  <c:v>1.3858840911810788</c:v>
                </c:pt>
                <c:pt idx="10103">
                  <c:v>1.4192517441293608</c:v>
                </c:pt>
                <c:pt idx="10104">
                  <c:v>1.4516458528445593</c:v>
                </c:pt>
                <c:pt idx="10105">
                  <c:v>1.4830449869013762</c:v>
                </c:pt>
                <c:pt idx="10106">
                  <c:v>1.5134281508793359</c:v>
                </c:pt>
                <c:pt idx="10107">
                  <c:v>1.5427741255274157</c:v>
                </c:pt>
                <c:pt idx="10108">
                  <c:v>1.57106245535904</c:v>
                </c:pt>
                <c:pt idx="10109">
                  <c:v>1.5982757078365228</c:v>
                </c:pt>
                <c:pt idx="10110">
                  <c:v>1.6243934436984862</c:v>
                </c:pt>
                <c:pt idx="10111">
                  <c:v>1.6493968359186428</c:v>
                </c:pt>
                <c:pt idx="10112">
                  <c:v>1.6732705303601674</c:v>
                </c:pt>
                <c:pt idx="10113">
                  <c:v>1.6959966261378168</c:v>
                </c:pt>
                <c:pt idx="10114">
                  <c:v>1.7175598975255129</c:v>
                </c:pt>
                <c:pt idx="10115">
                  <c:v>1.7379462980819933</c:v>
                </c:pt>
                <c:pt idx="10116">
                  <c:v>1.757142894208281</c:v>
                </c:pt>
                <c:pt idx="10117">
                  <c:v>1.7751350034191078</c:v>
                </c:pt>
                <c:pt idx="10118">
                  <c:v>1.7919098239882758</c:v>
                </c:pt>
                <c:pt idx="10119">
                  <c:v>1.8074577033990935</c:v>
                </c:pt>
                <c:pt idx="10120">
                  <c:v>1.8217660652012726</c:v>
                </c:pt>
                <c:pt idx="10121">
                  <c:v>1.8348251428400375</c:v>
                </c:pt>
                <c:pt idx="10122">
                  <c:v>1.846627087949591</c:v>
                </c:pt>
                <c:pt idx="10123">
                  <c:v>1.857162563172553</c:v>
                </c:pt>
                <c:pt idx="10124">
                  <c:v>1.8664249479723225</c:v>
                </c:pt>
                <c:pt idx="10125">
                  <c:v>1.8744082359475813</c:v>
                </c:pt>
                <c:pt idx="10126">
                  <c:v>1.8811074550079083</c:v>
                </c:pt>
                <c:pt idx="10127">
                  <c:v>1.8865174819018879</c:v>
                </c:pt>
                <c:pt idx="10128">
                  <c:v>1.8906345550359003</c:v>
                </c:pt>
                <c:pt idx="10129">
                  <c:v>1.8934562851572871</c:v>
                </c:pt>
                <c:pt idx="10130">
                  <c:v>1.8949799309589765</c:v>
                </c:pt>
                <c:pt idx="10131">
                  <c:v>1.8952039003360606</c:v>
                </c:pt>
                <c:pt idx="10132">
                  <c:v>1.8941283027503957</c:v>
                </c:pt>
                <c:pt idx="10133">
                  <c:v>1.8917549322614222</c:v>
                </c:pt>
                <c:pt idx="10134">
                  <c:v>1.8880861169691223</c:v>
                </c:pt>
                <c:pt idx="10135">
                  <c:v>1.8831223007914688</c:v>
                </c:pt>
                <c:pt idx="10136">
                  <c:v>1.8768679249327049</c:v>
                </c:pt>
                <c:pt idx="10137">
                  <c:v>1.8693277633239922</c:v>
                </c:pt>
                <c:pt idx="10138">
                  <c:v>1.8605067213577609</c:v>
                </c:pt>
                <c:pt idx="10139">
                  <c:v>1.8504096792676319</c:v>
                </c:pt>
                <c:pt idx="10140">
                  <c:v>1.8390453065681873</c:v>
                </c:pt>
                <c:pt idx="10141">
                  <c:v>1.826420627144526</c:v>
                </c:pt>
                <c:pt idx="10142">
                  <c:v>1.8125440217560844</c:v>
                </c:pt>
                <c:pt idx="10143">
                  <c:v>1.7974241138462861</c:v>
                </c:pt>
                <c:pt idx="10144">
                  <c:v>1.7810730184286307</c:v>
                </c:pt>
                <c:pt idx="10145">
                  <c:v>1.7635008745254914</c:v>
                </c:pt>
                <c:pt idx="10146">
                  <c:v>1.7447193742599516</c:v>
                </c:pt>
                <c:pt idx="10147">
                  <c:v>1.7247418041867146</c:v>
                </c:pt>
                <c:pt idx="10148">
                  <c:v>1.7035830261169354</c:v>
                </c:pt>
                <c:pt idx="10149">
                  <c:v>1.6812554795879671</c:v>
                </c:pt>
                <c:pt idx="10150">
                  <c:v>1.6577749775044714</c:v>
                </c:pt>
                <c:pt idx="10151">
                  <c:v>1.6331586859762826</c:v>
                </c:pt>
                <c:pt idx="10152">
                  <c:v>1.6074238835955261</c:v>
                </c:pt>
                <c:pt idx="10153">
                  <c:v>1.5805877868791114</c:v>
                </c:pt>
                <c:pt idx="10154">
                  <c:v>1.552667956105237</c:v>
                </c:pt>
                <c:pt idx="10155">
                  <c:v>1.5236838974483558</c:v>
                </c:pt>
                <c:pt idx="10156">
                  <c:v>1.4936554241338114</c:v>
                </c:pt>
                <c:pt idx="10157">
                  <c:v>1.4626025009932155</c:v>
                </c:pt>
                <c:pt idx="10158">
                  <c:v>1.4305468128479799</c:v>
                </c:pt>
                <c:pt idx="10159">
                  <c:v>1.3975106462890921</c:v>
                </c:pt>
                <c:pt idx="10160">
                  <c:v>1.3635173366462305</c:v>
                </c:pt>
                <c:pt idx="10161">
                  <c:v>1.3285889414583236</c:v>
                </c:pt>
                <c:pt idx="10162">
                  <c:v>1.292750471199164</c:v>
                </c:pt>
                <c:pt idx="10163">
                  <c:v>1.2560267033243291</c:v>
                </c:pt>
                <c:pt idx="10164">
                  <c:v>1.2184408143409715</c:v>
                </c:pt>
                <c:pt idx="10165">
                  <c:v>1.1800203331843306</c:v>
                </c:pt>
                <c:pt idx="10166">
                  <c:v>1.1407912739081227</c:v>
                </c:pt>
                <c:pt idx="10167">
                  <c:v>1.100778886806741</c:v>
                </c:pt>
                <c:pt idx="10168">
                  <c:v>1.0600114672253329</c:v>
                </c:pt>
                <c:pt idx="10169">
                  <c:v>1.0185177127667147</c:v>
                </c:pt>
                <c:pt idx="10170">
                  <c:v>0.97632657465942008</c:v>
                </c:pt>
                <c:pt idx="10171">
                  <c:v>0.933465431398385</c:v>
                </c:pt>
                <c:pt idx="10172">
                  <c:v>0.88996546793411702</c:v>
                </c:pt>
                <c:pt idx="10173">
                  <c:v>0.8458557756165489</c:v>
                </c:pt>
                <c:pt idx="10174">
                  <c:v>0.8011646376544479</c:v>
                </c:pt>
                <c:pt idx="10175">
                  <c:v>0.75592450806400158</c:v>
                </c:pt>
                <c:pt idx="10176">
                  <c:v>0.71016612110617994</c:v>
                </c:pt>
                <c:pt idx="10177">
                  <c:v>0.66392038027436906</c:v>
                </c:pt>
                <c:pt idx="10178">
                  <c:v>0.61721943935696311</c:v>
                </c:pt>
                <c:pt idx="10179">
                  <c:v>0.57009615424239801</c:v>
                </c:pt>
                <c:pt idx="10180">
                  <c:v>0.52258232940010674</c:v>
                </c:pt>
                <c:pt idx="10181">
                  <c:v>0.47471020267042019</c:v>
                </c:pt>
                <c:pt idx="10182">
                  <c:v>0.4265129928809504</c:v>
                </c:pt>
                <c:pt idx="10183">
                  <c:v>0.37802434552287084</c:v>
                </c:pt>
                <c:pt idx="10184">
                  <c:v>0.32927658313804631</c:v>
                </c:pt>
                <c:pt idx="10185">
                  <c:v>0.28030220304491699</c:v>
                </c:pt>
                <c:pt idx="10186">
                  <c:v>0.2311344456071355</c:v>
                </c:pt>
                <c:pt idx="10187">
                  <c:v>0.18180730970082382</c:v>
                </c:pt>
                <c:pt idx="10188">
                  <c:v>0.13235553368076972</c:v>
                </c:pt>
                <c:pt idx="10189">
                  <c:v>8.2814001888752084E-2</c:v>
                </c:pt>
                <c:pt idx="10190">
                  <c:v>3.3215967504105479E-2</c:v>
                </c:pt>
                <c:pt idx="10191">
                  <c:v>-1.6405465393232392E-2</c:v>
                </c:pt>
                <c:pt idx="10192">
                  <c:v>-6.6016234675833077E-2</c:v>
                </c:pt>
                <c:pt idx="10193">
                  <c:v>-0.1155807932420064</c:v>
                </c:pt>
                <c:pt idx="10194">
                  <c:v>-0.16506672654996404</c:v>
                </c:pt>
                <c:pt idx="10195">
                  <c:v>-0.21443998697099736</c:v>
                </c:pt>
                <c:pt idx="10196">
                  <c:v>-0.26366643760061903</c:v>
                </c:pt>
                <c:pt idx="10197">
                  <c:v>-0.31271230965444885</c:v>
                </c:pt>
                <c:pt idx="10198">
                  <c:v>-0.3615438703295476</c:v>
                </c:pt>
                <c:pt idx="10199">
                  <c:v>-0.41012784060463925</c:v>
                </c:pt>
                <c:pt idx="10200">
                  <c:v>-0.45843094831804604</c:v>
                </c:pt>
                <c:pt idx="10201">
                  <c:v>-0.50641987465218397</c:v>
                </c:pt>
                <c:pt idx="10202">
                  <c:v>-0.55406171186466713</c:v>
                </c:pt>
                <c:pt idx="10203">
                  <c:v>-0.60132401123203394</c:v>
                </c:pt>
                <c:pt idx="10204">
                  <c:v>-0.64817436845408194</c:v>
                </c:pt>
                <c:pt idx="10205">
                  <c:v>-0.69458046976593191</c:v>
                </c:pt>
                <c:pt idx="10206">
                  <c:v>-0.74051060400293667</c:v>
                </c:pt>
                <c:pt idx="10207">
                  <c:v>-0.78593331372588904</c:v>
                </c:pt>
                <c:pt idx="10208">
                  <c:v>-0.83081777867087314</c:v>
                </c:pt>
                <c:pt idx="10209">
                  <c:v>-0.87513347054670187</c:v>
                </c:pt>
                <c:pt idx="10210">
                  <c:v>-0.91884838212649023</c:v>
                </c:pt>
                <c:pt idx="10211">
                  <c:v>-0.96193400405259499</c:v>
                </c:pt>
                <c:pt idx="10212">
                  <c:v>-1.0043609831969109</c:v>
                </c:pt>
                <c:pt idx="10213">
                  <c:v>-1.0460993774747367</c:v>
                </c:pt>
                <c:pt idx="10214">
                  <c:v>-1.0871197177193019</c:v>
                </c:pt>
                <c:pt idx="10215">
                  <c:v>-1.1273947286255663</c:v>
                </c:pt>
                <c:pt idx="10216">
                  <c:v>-1.1668977855370943</c:v>
                </c:pt>
                <c:pt idx="10217">
                  <c:v>-1.2056022871086909</c:v>
                </c:pt>
                <c:pt idx="10218">
                  <c:v>-1.2434815707414002</c:v>
                </c:pt>
                <c:pt idx="10219">
                  <c:v>-1.2805088561762143</c:v>
                </c:pt>
                <c:pt idx="10220">
                  <c:v>-1.3166577608539505</c:v>
                </c:pt>
                <c:pt idx="10221">
                  <c:v>-1.3519039996982962</c:v>
                </c:pt>
                <c:pt idx="10222">
                  <c:v>-1.3862238295816334</c:v>
                </c:pt>
                <c:pt idx="10223">
                  <c:v>-1.4195934182583121</c:v>
                </c:pt>
                <c:pt idx="10224">
                  <c:v>-1.4519893070196281</c:v>
                </c:pt>
                <c:pt idx="10225">
                  <c:v>-1.4833900648851182</c:v>
                </c:pt>
                <c:pt idx="10226">
                  <c:v>-1.5137746959498546</c:v>
                </c:pt>
                <c:pt idx="10227">
                  <c:v>-1.5431219805491492</c:v>
                </c:pt>
                <c:pt idx="10228">
                  <c:v>-1.5714114628536064</c:v>
                </c:pt>
                <c:pt idx="10229">
                  <c:v>-1.5986257100536565</c:v>
                </c:pt>
                <c:pt idx="10230">
                  <c:v>-1.624744282686899</c:v>
                </c:pt>
                <c:pt idx="10231">
                  <c:v>-1.6497483535969846</c:v>
                </c:pt>
                <c:pt idx="10232">
                  <c:v>-1.6736225685878601</c:v>
                </c:pt>
                <c:pt idx="10233">
                  <c:v>-1.6963490267857884</c:v>
                </c:pt>
                <c:pt idx="10234">
                  <c:v>-1.7179125025468733</c:v>
                </c:pt>
                <c:pt idx="10235">
                  <c:v>-1.7382989495825221</c:v>
                </c:pt>
                <c:pt idx="10236">
                  <c:v>-1.757495434516787</c:v>
                </c:pt>
                <c:pt idx="10237">
                  <c:v>-1.7754872751574884</c:v>
                </c:pt>
                <c:pt idx="10238">
                  <c:v>-1.7922616701414571</c:v>
                </c:pt>
                <c:pt idx="10239">
                  <c:v>-1.80780896738462</c:v>
                </c:pt>
                <c:pt idx="10240">
                  <c:v>-1.8221165909385897</c:v>
                </c:pt>
                <c:pt idx="10241">
                  <c:v>-1.8351747748195124</c:v>
                </c:pt>
                <c:pt idx="10242">
                  <c:v>-1.8469756713010912</c:v>
                </c:pt>
                <c:pt idx="10243">
                  <c:v>-1.8575099437336848</c:v>
                </c:pt>
                <c:pt idx="10244">
                  <c:v>-1.8667709723562336</c:v>
                </c:pt>
                <c:pt idx="10245">
                  <c:v>-1.8747527516103213</c:v>
                </c:pt>
                <c:pt idx="10246">
                  <c:v>-1.8814503103152671</c:v>
                </c:pt>
                <c:pt idx="10247">
                  <c:v>-1.8868585261958006</c:v>
                </c:pt>
                <c:pt idx="10248">
                  <c:v>-1.890973638700244</c:v>
                </c:pt>
                <c:pt idx="10249">
                  <c:v>-1.8937932596831262</c:v>
                </c:pt>
                <c:pt idx="10250">
                  <c:v>-1.8953146490092394</c:v>
                </c:pt>
                <c:pt idx="10251">
                  <c:v>-1.8955362158095688</c:v>
                </c:pt>
                <c:pt idx="10252">
                  <c:v>-1.8944580708452521</c:v>
                </c:pt>
                <c:pt idx="10253">
                  <c:v>-1.8920820095377053</c:v>
                </c:pt>
                <c:pt idx="10254">
                  <c:v>-1.8884103614109014</c:v>
                </c:pt>
                <c:pt idx="10255">
                  <c:v>-1.8834435718680633</c:v>
                </c:pt>
                <c:pt idx="10256">
                  <c:v>-1.8771860836591965</c:v>
                </c:pt>
                <c:pt idx="10257">
                  <c:v>-1.8696426723209405</c:v>
                </c:pt>
                <c:pt idx="10258">
                  <c:v>-1.8608182449101407</c:v>
                </c:pt>
                <c:pt idx="10259">
                  <c:v>-1.8507176833829062</c:v>
                </c:pt>
                <c:pt idx="10260">
                  <c:v>-1.8393496590335092</c:v>
                </c:pt>
                <c:pt idx="10261">
                  <c:v>-1.8267211975831115</c:v>
                </c:pt>
                <c:pt idx="10262">
                  <c:v>-1.8128406816826081</c:v>
                </c:pt>
                <c:pt idx="10263">
                  <c:v>-1.7977167367214029</c:v>
                </c:pt>
                <c:pt idx="10264">
                  <c:v>-1.7813614797125183</c:v>
                </c:pt>
                <c:pt idx="10265">
                  <c:v>-1.7637850517304134</c:v>
                </c:pt>
                <c:pt idx="10266">
                  <c:v>-1.7449991470018307</c:v>
                </c:pt>
                <c:pt idx="10267">
                  <c:v>-1.7250170542356966</c:v>
                </c:pt>
                <c:pt idx="10268">
                  <c:v>-1.7038536374468738</c:v>
                </c:pt>
                <c:pt idx="10269">
                  <c:v>-1.681521338424905</c:v>
                </c:pt>
                <c:pt idx="10270">
                  <c:v>-1.6580359723739759</c:v>
                </c:pt>
                <c:pt idx="10271">
                  <c:v>-1.6334147077497365</c:v>
                </c:pt>
                <c:pt idx="10272">
                  <c:v>-1.6076748255352791</c:v>
                </c:pt>
                <c:pt idx="10273">
                  <c:v>-1.5808335446824568</c:v>
                </c:pt>
                <c:pt idx="10274">
                  <c:v>-1.5529084279473016</c:v>
                </c:pt>
                <c:pt idx="10275">
                  <c:v>-1.5239189840237686</c:v>
                </c:pt>
                <c:pt idx="10276">
                  <c:v>-1.4938850286971774</c:v>
                </c:pt>
                <c:pt idx="10277">
                  <c:v>-1.4628265293984339</c:v>
                </c:pt>
                <c:pt idx="10278">
                  <c:v>-1.4307651735862432</c:v>
                </c:pt>
                <c:pt idx="10279">
                  <c:v>-1.3977232505257917</c:v>
                </c:pt>
                <c:pt idx="10280">
                  <c:v>-1.3637240982564411</c:v>
                </c:pt>
                <c:pt idx="10281">
                  <c:v>-1.3287897770611956</c:v>
                </c:pt>
                <c:pt idx="10282">
                  <c:v>-1.2929453001908642</c:v>
                </c:pt>
                <c:pt idx="10283">
                  <c:v>-1.2562154479098391</c:v>
                </c:pt>
                <c:pt idx="10284">
                  <c:v>-1.2186233995645013</c:v>
                </c:pt>
                <c:pt idx="10285">
                  <c:v>-1.1801966869584131</c:v>
                </c:pt>
                <c:pt idx="10286">
                  <c:v>-1.1409613270414167</c:v>
                </c:pt>
                <c:pt idx="10287">
                  <c:v>-1.1009425730304809</c:v>
                </c:pt>
                <c:pt idx="10288">
                  <c:v>-1.0601687232184287</c:v>
                </c:pt>
                <c:pt idx="10289">
                  <c:v>-1.018668478179511</c:v>
                </c:pt>
                <c:pt idx="10290">
                  <c:v>-0.97647079213604393</c:v>
                </c:pt>
                <c:pt idx="10291">
                  <c:v>-0.93360304659781435</c:v>
                </c:pt>
                <c:pt idx="10292">
                  <c:v>-0.89009642954973611</c:v>
                </c:pt>
                <c:pt idx="10293">
                  <c:v>-0.84598003539447086</c:v>
                </c:pt>
                <c:pt idx="10294">
                  <c:v>-0.80128215041030471</c:v>
                </c:pt>
                <c:pt idx="10295">
                  <c:v>-0.75603523169841946</c:v>
                </c:pt>
                <c:pt idx="10296">
                  <c:v>-0.71027001661885081</c:v>
                </c:pt>
                <c:pt idx="10297">
                  <c:v>-0.66401741177666007</c:v>
                </c:pt>
                <c:pt idx="10298">
                  <c:v>-0.61730957408317944</c:v>
                </c:pt>
                <c:pt idx="10299">
                  <c:v>-0.57017936255955526</c:v>
                </c:pt>
                <c:pt idx="10300">
                  <c:v>-0.52265858481642091</c:v>
                </c:pt>
                <c:pt idx="10301">
                  <c:v>-0.47477948184223245</c:v>
                </c:pt>
                <c:pt idx="10302">
                  <c:v>-0.42657527561833358</c:v>
                </c:pt>
                <c:pt idx="10303">
                  <c:v>-0.37807961479374236</c:v>
                </c:pt>
                <c:pt idx="10304">
                  <c:v>-0.32932482507093336</c:v>
                </c:pt>
                <c:pt idx="10305">
                  <c:v>-0.28034340693025145</c:v>
                </c:pt>
                <c:pt idx="10306">
                  <c:v>-0.23116860389721083</c:v>
                </c:pt>
                <c:pt idx="10307">
                  <c:v>-0.18183441800822672</c:v>
                </c:pt>
                <c:pt idx="10308">
                  <c:v>-0.13237559077554156</c:v>
                </c:pt>
                <c:pt idx="10309">
                  <c:v>-8.2827009693928408E-2</c:v>
                </c:pt>
                <c:pt idx="10310">
                  <c:v>-3.3221931090111879E-2</c:v>
                </c:pt>
                <c:pt idx="10311">
                  <c:v>1.6406537815720261E-2</c:v>
                </c:pt>
                <c:pt idx="10312">
                  <c:v>6.6024331764485494E-2</c:v>
                </c:pt>
                <c:pt idx="10313">
                  <c:v>0.11559590053266103</c:v>
                </c:pt>
                <c:pt idx="10314">
                  <c:v>0.1650888264679409</c:v>
                </c:pt>
                <c:pt idx="10315">
                  <c:v>0.21446905884378592</c:v>
                </c:pt>
                <c:pt idx="10316">
                  <c:v>0.26370245767181466</c:v>
                </c:pt>
                <c:pt idx="10317">
                  <c:v>0.31275525109923213</c:v>
                </c:pt>
                <c:pt idx="10318">
                  <c:v>0.36159370327137202</c:v>
                </c:pt>
                <c:pt idx="10319">
                  <c:v>0.41018453213323047</c:v>
                </c:pt>
                <c:pt idx="10320">
                  <c:v>0.45849446250888143</c:v>
                </c:pt>
                <c:pt idx="10321">
                  <c:v>0.50649017258716977</c:v>
                </c:pt>
                <c:pt idx="10322">
                  <c:v>0.55413875165415383</c:v>
                </c:pt>
                <c:pt idx="10323">
                  <c:v>0.60140774803809838</c:v>
                </c:pt>
                <c:pt idx="10324">
                  <c:v>0.64826475451518339</c:v>
                </c:pt>
                <c:pt idx="10325">
                  <c:v>0.69467745442268891</c:v>
                </c:pt>
                <c:pt idx="10326">
                  <c:v>0.74061413372529072</c:v>
                </c:pt>
                <c:pt idx="10327">
                  <c:v>0.78604333214144118</c:v>
                </c:pt>
                <c:pt idx="10328">
                  <c:v>0.83093422659446925</c:v>
                </c:pt>
                <c:pt idx="10329">
                  <c:v>0.87525628601125749</c:v>
                </c:pt>
                <c:pt idx="10330">
                  <c:v>0.91897750041491744</c:v>
                </c:pt>
                <c:pt idx="10331">
                  <c:v>0.96206935773101343</c:v>
                </c:pt>
                <c:pt idx="10332">
                  <c:v>1.0045025021489618</c:v>
                </c:pt>
                <c:pt idx="10333">
                  <c:v>1.0462469889370796</c:v>
                </c:pt>
                <c:pt idx="10334">
                  <c:v>1.087273346318185</c:v>
                </c:pt>
                <c:pt idx="10335">
                  <c:v>1.1275542964145633</c:v>
                </c:pt>
                <c:pt idx="10336">
                  <c:v>1.1670632120359055</c:v>
                </c:pt>
                <c:pt idx="10337">
                  <c:v>1.2057734893430461</c:v>
                </c:pt>
                <c:pt idx="10338">
                  <c:v>1.2436584632839252</c:v>
                </c:pt>
                <c:pt idx="10339">
                  <c:v>1.2806913511884845</c:v>
                </c:pt>
                <c:pt idx="10340">
                  <c:v>1.3168457681293955</c:v>
                </c:pt>
                <c:pt idx="10341">
                  <c:v>1.3520974267061889</c:v>
                </c:pt>
                <c:pt idx="10342">
                  <c:v>1.386422581512039</c:v>
                </c:pt>
                <c:pt idx="10343">
                  <c:v>1.4197973980680125</c:v>
                </c:pt>
                <c:pt idx="10344">
                  <c:v>1.4521984154788616</c:v>
                </c:pt>
                <c:pt idx="10345">
                  <c:v>1.4836042006253498</c:v>
                </c:pt>
                <c:pt idx="10346">
                  <c:v>1.5139937555123673</c:v>
                </c:pt>
                <c:pt idx="10347">
                  <c:v>1.5433458584345159</c:v>
                </c:pt>
                <c:pt idx="10348">
                  <c:v>1.5716400515719906</c:v>
                </c:pt>
                <c:pt idx="10349">
                  <c:v>1.5988589001758877</c:v>
                </c:pt>
                <c:pt idx="10350">
                  <c:v>1.6249819628964313</c:v>
                </c:pt>
                <c:pt idx="10351">
                  <c:v>1.6499904107424914</c:v>
                </c:pt>
                <c:pt idx="10352">
                  <c:v>1.6738688877366814</c:v>
                </c:pt>
                <c:pt idx="10353">
                  <c:v>1.6965994912780298</c:v>
                </c:pt>
                <c:pt idx="10354">
                  <c:v>1.7181669940502005</c:v>
                </c:pt>
                <c:pt idx="10355">
                  <c:v>1.7385573481476431</c:v>
                </c:pt>
                <c:pt idx="10356">
                  <c:v>1.757757618633524</c:v>
                </c:pt>
                <c:pt idx="10357">
                  <c:v>1.7757531218115277</c:v>
                </c:pt>
                <c:pt idx="10358">
                  <c:v>1.7925310548716242</c:v>
                </c:pt>
                <c:pt idx="10359">
                  <c:v>1.8080817643407172</c:v>
                </c:pt>
                <c:pt idx="10360">
                  <c:v>1.8223926729398412</c:v>
                </c:pt>
                <c:pt idx="10361">
                  <c:v>1.8354540134133757</c:v>
                </c:pt>
                <c:pt idx="10362">
                  <c:v>1.8472579368227044</c:v>
                </c:pt>
                <c:pt idx="10363">
                  <c:v>1.8577951053656299</c:v>
                </c:pt>
                <c:pt idx="10364">
                  <c:v>1.8670588981888105</c:v>
                </c:pt>
                <c:pt idx="10365">
                  <c:v>1.8750433087021607</c:v>
                </c:pt>
                <c:pt idx="10366">
                  <c:v>1.8817433647543491</c:v>
                </c:pt>
                <c:pt idx="10367">
                  <c:v>1.8871539431607975</c:v>
                </c:pt>
                <c:pt idx="10368">
                  <c:v>1.8912712825221698</c:v>
                </c:pt>
                <c:pt idx="10369">
                  <c:v>1.8940929939072821</c:v>
                </c:pt>
                <c:pt idx="10370">
                  <c:v>1.8956163364573992</c:v>
                </c:pt>
                <c:pt idx="10371">
                  <c:v>1.8958397186424125</c:v>
                </c:pt>
                <c:pt idx="10372">
                  <c:v>1.8947632506249785</c:v>
                </c:pt>
                <c:pt idx="10373">
                  <c:v>1.892388727290828</c:v>
                </c:pt>
                <c:pt idx="10374">
                  <c:v>1.8887184776911805</c:v>
                </c:pt>
                <c:pt idx="10375">
                  <c:v>1.8837529468195442</c:v>
                </c:pt>
                <c:pt idx="10376">
                  <c:v>1.8774965770793721</c:v>
                </c:pt>
                <c:pt idx="10377">
                  <c:v>1.8699541437239149</c:v>
                </c:pt>
                <c:pt idx="10378">
                  <c:v>1.8611305535898577</c:v>
                </c:pt>
                <c:pt idx="10379">
                  <c:v>1.851030688476363</c:v>
                </c:pt>
                <c:pt idx="10380">
                  <c:v>1.839663219583981</c:v>
                </c:pt>
                <c:pt idx="10381">
                  <c:v>1.8270351726032463</c:v>
                </c:pt>
                <c:pt idx="10382">
                  <c:v>1.8131549302175163</c:v>
                </c:pt>
                <c:pt idx="10383">
                  <c:v>1.7980311179115771</c:v>
                </c:pt>
                <c:pt idx="10384">
                  <c:v>1.7816758528566539</c:v>
                </c:pt>
                <c:pt idx="10385">
                  <c:v>1.7640992763480288</c:v>
                </c:pt>
                <c:pt idx="10386">
                  <c:v>1.7453130828957097</c:v>
                </c:pt>
                <c:pt idx="10387">
                  <c:v>1.725330561554107</c:v>
                </c:pt>
                <c:pt idx="10388">
                  <c:v>1.7041665767455401</c:v>
                </c:pt>
                <c:pt idx="10389">
                  <c:v>1.6818335707286798</c:v>
                </c:pt>
                <c:pt idx="10390">
                  <c:v>1.6583473592382474</c:v>
                </c:pt>
                <c:pt idx="10391">
                  <c:v>1.6337251113214728</c:v>
                </c:pt>
                <c:pt idx="10392">
                  <c:v>1.6079841086136921</c:v>
                </c:pt>
                <c:pt idx="10393">
                  <c:v>1.581141570779351</c:v>
                </c:pt>
                <c:pt idx="10394">
                  <c:v>1.5532150613469531</c:v>
                </c:pt>
                <c:pt idx="10395">
                  <c:v>1.5242240898423633</c:v>
                </c:pt>
                <c:pt idx="10396">
                  <c:v>1.4941884729418462</c:v>
                </c:pt>
                <c:pt idx="10397">
                  <c:v>1.463128179025732</c:v>
                </c:pt>
                <c:pt idx="10398">
                  <c:v>1.4310648965601511</c:v>
                </c:pt>
                <c:pt idx="10399">
                  <c:v>1.3980209158751478</c:v>
                </c:pt>
                <c:pt idx="10400">
                  <c:v>1.3640195761318665</c:v>
                </c:pt>
                <c:pt idx="10401">
                  <c:v>1.3290829387913445</c:v>
                </c:pt>
                <c:pt idx="10402">
                  <c:v>1.2932360183381573</c:v>
                </c:pt>
                <c:pt idx="10403">
                  <c:v>1.2565035963254623</c:v>
                </c:pt>
                <c:pt idx="10404">
                  <c:v>1.2189088534428272</c:v>
                </c:pt>
                <c:pt idx="10405">
                  <c:v>1.1804793228906791</c:v>
                </c:pt>
                <c:pt idx="10406">
                  <c:v>1.1412410230687384</c:v>
                </c:pt>
                <c:pt idx="10407">
                  <c:v>1.1012192086961223</c:v>
                </c:pt>
                <c:pt idx="10408">
                  <c:v>1.0604421796192784</c:v>
                </c:pt>
                <c:pt idx="10409">
                  <c:v>1.0189386380168457</c:v>
                </c:pt>
                <c:pt idx="10410">
                  <c:v>0.97673753976549504</c:v>
                </c:pt>
                <c:pt idx="10411">
                  <c:v>0.93386626807843665</c:v>
                </c:pt>
                <c:pt idx="10412">
                  <c:v>0.89035601269235998</c:v>
                </c:pt>
                <c:pt idx="10413">
                  <c:v>0.84623586980908116</c:v>
                </c:pt>
                <c:pt idx="10414">
                  <c:v>0.80153412755267162</c:v>
                </c:pt>
                <c:pt idx="10415">
                  <c:v>0.7562832449156246</c:v>
                </c:pt>
                <c:pt idx="10416">
                  <c:v>0.71051396119418442</c:v>
                </c:pt>
                <c:pt idx="10417">
                  <c:v>0.66425718497333508</c:v>
                </c:pt>
                <c:pt idx="10418">
                  <c:v>0.61754507518719071</c:v>
                </c:pt>
                <c:pt idx="10419">
                  <c:v>0.57041049292162627</c:v>
                </c:pt>
                <c:pt idx="10420">
                  <c:v>0.52288524789281909</c:v>
                </c:pt>
                <c:pt idx="10421">
                  <c:v>0.47500158323474645</c:v>
                </c:pt>
                <c:pt idx="10422">
                  <c:v>0.42679272311304739</c:v>
                </c:pt>
                <c:pt idx="10423">
                  <c:v>0.37829231839897914</c:v>
                </c:pt>
                <c:pt idx="10424">
                  <c:v>0.3295326970539697</c:v>
                </c:pt>
                <c:pt idx="10425">
                  <c:v>0.28054636185309806</c:v>
                </c:pt>
                <c:pt idx="10426">
                  <c:v>0.23136655865118544</c:v>
                </c:pt>
                <c:pt idx="10427">
                  <c:v>0.18202729184754371</c:v>
                </c:pt>
                <c:pt idx="10428">
                  <c:v>0.1325633053496959</c:v>
                </c:pt>
                <c:pt idx="10429">
                  <c:v>8.300948907909797E-2</c:v>
                </c:pt>
                <c:pt idx="10430">
                  <c:v>3.3399101819280311E-2</c:v>
                </c:pt>
                <c:pt idx="10431">
                  <c:v>-1.6234746723721726E-2</c:v>
                </c:pt>
                <c:pt idx="10432">
                  <c:v>-6.5857988777059617E-2</c:v>
                </c:pt>
                <c:pt idx="10433">
                  <c:v>-0.11543507157679207</c:v>
                </c:pt>
                <c:pt idx="10434">
                  <c:v>-0.16493357490459523</c:v>
                </c:pt>
                <c:pt idx="10435">
                  <c:v>-0.21431944544354803</c:v>
                </c:pt>
                <c:pt idx="10436">
                  <c:v>-0.26355854059179201</c:v>
                </c:pt>
                <c:pt idx="10437">
                  <c:v>-0.31261708586106979</c:v>
                </c:pt>
                <c:pt idx="10438">
                  <c:v>-0.36146134274043112</c:v>
                </c:pt>
                <c:pt idx="10439">
                  <c:v>-0.41005802649923612</c:v>
                </c:pt>
                <c:pt idx="10440">
                  <c:v>-0.45837385926749391</c:v>
                </c:pt>
                <c:pt idx="10441">
                  <c:v>-0.5063755165229068</c:v>
                </c:pt>
                <c:pt idx="10442">
                  <c:v>-0.55403008482465232</c:v>
                </c:pt>
                <c:pt idx="10443">
                  <c:v>-0.60130510975946139</c:v>
                </c:pt>
                <c:pt idx="10444">
                  <c:v>-0.64816818134865006</c:v>
                </c:pt>
                <c:pt idx="10445">
                  <c:v>-0.69458698016256648</c:v>
                </c:pt>
                <c:pt idx="10446">
                  <c:v>-0.74052978938812131</c:v>
                </c:pt>
                <c:pt idx="10447">
                  <c:v>-0.78596514595645484</c:v>
                </c:pt>
                <c:pt idx="10448">
                  <c:v>-0.8308622239952026</c:v>
                </c:pt>
                <c:pt idx="10449">
                  <c:v>-0.87519048962855694</c:v>
                </c:pt>
                <c:pt idx="10450">
                  <c:v>-0.91891793007115219</c:v>
                </c:pt>
                <c:pt idx="10451">
                  <c:v>-0.9620160304355222</c:v>
                </c:pt>
                <c:pt idx="10452">
                  <c:v>-1.0044554320948276</c:v>
                </c:pt>
                <c:pt idx="10453">
                  <c:v>-1.046206187499102</c:v>
                </c:pt>
                <c:pt idx="10454">
                  <c:v>-1.0872388220521785</c:v>
                </c:pt>
                <c:pt idx="10455">
                  <c:v>-1.1275260550578736</c:v>
                </c:pt>
                <c:pt idx="10456">
                  <c:v>-1.1670412565092001</c:v>
                </c:pt>
                <c:pt idx="10457">
                  <c:v>-1.2057578197533483</c:v>
                </c:pt>
                <c:pt idx="10458">
                  <c:v>-1.2436490769289259</c:v>
                </c:pt>
                <c:pt idx="10459">
                  <c:v>-1.2806882425620529</c:v>
                </c:pt>
                <c:pt idx="10460">
                  <c:v>-1.3168489289284404</c:v>
                </c:pt>
                <c:pt idx="10461">
                  <c:v>-1.3521068458386025</c:v>
                </c:pt>
                <c:pt idx="10462">
                  <c:v>-1.3864382451060049</c:v>
                </c:pt>
                <c:pt idx="10463">
                  <c:v>-1.4198192894824953</c:v>
                </c:pt>
                <c:pt idx="10464">
                  <c:v>-1.4522265153153067</c:v>
                </c:pt>
                <c:pt idx="10465">
                  <c:v>-1.4836384867406311</c:v>
                </c:pt>
                <c:pt idx="10466">
                  <c:v>-1.5140342030329172</c:v>
                </c:pt>
                <c:pt idx="10467">
                  <c:v>-1.5433924397716232</c:v>
                </c:pt>
                <c:pt idx="10468">
                  <c:v>-1.5716927364383382</c:v>
                </c:pt>
                <c:pt idx="10469">
                  <c:v>-1.5989176556032911</c:v>
                </c:pt>
                <c:pt idx="10470">
                  <c:v>-1.6250467532546546</c:v>
                </c:pt>
                <c:pt idx="10471">
                  <c:v>-1.6500611977593316</c:v>
                </c:pt>
                <c:pt idx="10472">
                  <c:v>-1.6739456305191227</c:v>
                </c:pt>
                <c:pt idx="10473">
                  <c:v>-1.6966821463345509</c:v>
                </c:pt>
                <c:pt idx="10474">
                  <c:v>-1.7182555153142469</c:v>
                </c:pt>
                <c:pt idx="10475">
                  <c:v>-1.7386516870021924</c:v>
                </c:pt>
                <c:pt idx="10476">
                  <c:v>-1.7578577239367428</c:v>
                </c:pt>
                <c:pt idx="10477">
                  <c:v>-1.7758589399235145</c:v>
                </c:pt>
                <c:pt idx="10478">
                  <c:v>-1.7926425296822548</c:v>
                </c:pt>
                <c:pt idx="10479">
                  <c:v>-1.80819883729854</c:v>
                </c:pt>
                <c:pt idx="10480">
                  <c:v>-1.8225152830819544</c:v>
                </c:pt>
                <c:pt idx="10481">
                  <c:v>-1.8355820973965002</c:v>
                </c:pt>
                <c:pt idx="10482">
                  <c:v>-1.847391428955065</c:v>
                </c:pt>
                <c:pt idx="10483">
                  <c:v>-1.857933937640003</c:v>
                </c:pt>
                <c:pt idx="10484">
                  <c:v>-1.8672030003164455</c:v>
                </c:pt>
                <c:pt idx="10485">
                  <c:v>-1.875192608147757</c:v>
                </c:pt>
                <c:pt idx="10486">
                  <c:v>-1.8818977867719235</c:v>
                </c:pt>
                <c:pt idx="10487">
                  <c:v>-1.8873134108304883</c:v>
                </c:pt>
                <c:pt idx="10488">
                  <c:v>-1.891435716787977</c:v>
                </c:pt>
                <c:pt idx="10489">
                  <c:v>-1.8942623136157057</c:v>
                </c:pt>
                <c:pt idx="10490">
                  <c:v>-1.8957904583969416</c:v>
                </c:pt>
                <c:pt idx="10491">
                  <c:v>-1.896018557583929</c:v>
                </c:pt>
                <c:pt idx="10492">
                  <c:v>-1.8949467193628913</c:v>
                </c:pt>
                <c:pt idx="10493">
                  <c:v>-1.8925767366851518</c:v>
                </c:pt>
                <c:pt idx="10494">
                  <c:v>-1.8889109367103485</c:v>
                </c:pt>
                <c:pt idx="10495">
                  <c:v>-1.883949762583998</c:v>
                </c:pt>
                <c:pt idx="10496">
                  <c:v>-1.8776976549059232</c:v>
                </c:pt>
                <c:pt idx="10497">
                  <c:v>-1.8701593871708615</c:v>
                </c:pt>
                <c:pt idx="10498">
                  <c:v>-1.8613398645027817</c:v>
                </c:pt>
                <c:pt idx="10499">
                  <c:v>-1.8512439670346528</c:v>
                </c:pt>
                <c:pt idx="10500">
                  <c:v>-1.8398803643479864</c:v>
                </c:pt>
                <c:pt idx="10501">
                  <c:v>-1.8272560805621512</c:v>
                </c:pt>
                <c:pt idx="10502">
                  <c:v>-1.8133794968377717</c:v>
                </c:pt>
                <c:pt idx="10503">
                  <c:v>-1.7982592371859736</c:v>
                </c:pt>
                <c:pt idx="10504">
                  <c:v>-1.781907417353974</c:v>
                </c:pt>
                <c:pt idx="10505">
                  <c:v>-1.7643341772632535</c:v>
                </c:pt>
                <c:pt idx="10506">
                  <c:v>-1.7455512101007788</c:v>
                </c:pt>
                <c:pt idx="10507">
                  <c:v>-1.7255718036491536</c:v>
                </c:pt>
                <c:pt idx="10508">
                  <c:v>-1.7044108211106617</c:v>
                </c:pt>
                <c:pt idx="10509">
                  <c:v>-1.6820807035761345</c:v>
                </c:pt>
                <c:pt idx="10510">
                  <c:v>-1.6585972656651065</c:v>
                </c:pt>
                <c:pt idx="10511">
                  <c:v>-1.6339776753626982</c:v>
                </c:pt>
                <c:pt idx="10512">
                  <c:v>-1.608239213295632</c:v>
                </c:pt>
                <c:pt idx="10513">
                  <c:v>-1.5813990981735253</c:v>
                </c:pt>
                <c:pt idx="10514">
                  <c:v>-1.5534748926242383</c:v>
                </c:pt>
                <c:pt idx="10515">
                  <c:v>-1.5244861053275134</c:v>
                </c:pt>
                <c:pt idx="10516">
                  <c:v>-1.4944525521682628</c:v>
                </c:pt>
                <c:pt idx="10517">
                  <c:v>-1.4633942007905105</c:v>
                </c:pt>
                <c:pt idx="10518">
                  <c:v>-1.4313327389794186</c:v>
                </c:pt>
                <c:pt idx="10519">
                  <c:v>-1.3982904564395526</c:v>
                </c:pt>
                <c:pt idx="10520">
                  <c:v>-1.3642906917623061</c:v>
                </c:pt>
                <c:pt idx="10521">
                  <c:v>-1.329355505894843</c:v>
                </c:pt>
                <c:pt idx="10522">
                  <c:v>-1.2935099128639074</c:v>
                </c:pt>
                <c:pt idx="10523">
                  <c:v>-1.2567786938209529</c:v>
                </c:pt>
                <c:pt idx="10524">
                  <c:v>-1.2191850291100752</c:v>
                </c:pt>
                <c:pt idx="10525">
                  <c:v>-1.1807564516425648</c:v>
                </c:pt>
                <c:pt idx="10526">
                  <c:v>-1.1415189795853338</c:v>
                </c:pt>
                <c:pt idx="10527">
                  <c:v>-1.1014978674810429</c:v>
                </c:pt>
                <c:pt idx="10528">
                  <c:v>-1.0607214150560633</c:v>
                </c:pt>
                <c:pt idx="10529">
                  <c:v>-1.0192183244252802</c:v>
                </c:pt>
                <c:pt idx="10530">
                  <c:v>-0.97701755145785552</c:v>
                </c:pt>
                <c:pt idx="10531">
                  <c:v>-0.93414647941568985</c:v>
                </c:pt>
                <c:pt idx="10532">
                  <c:v>-0.89063629814022738</c:v>
                </c:pt>
                <c:pt idx="10533">
                  <c:v>-0.84651610399397426</c:v>
                </c:pt>
                <c:pt idx="10534">
                  <c:v>-0.80181418531746862</c:v>
                </c:pt>
                <c:pt idx="10535">
                  <c:v>-0.75656300137533017</c:v>
                </c:pt>
                <c:pt idx="10536">
                  <c:v>-0.71079329179121153</c:v>
                </c:pt>
                <c:pt idx="10537">
                  <c:v>-0.66453596553274707</c:v>
                </c:pt>
                <c:pt idx="10538">
                  <c:v>-0.61782318197156727</c:v>
                </c:pt>
                <c:pt idx="10539">
                  <c:v>-0.57068780268572028</c:v>
                </c:pt>
                <c:pt idx="10540">
                  <c:v>-0.52316163793784776</c:v>
                </c:pt>
                <c:pt idx="10541">
                  <c:v>-0.47527693146234495</c:v>
                </c:pt>
                <c:pt idx="10542">
                  <c:v>-0.42706690807899378</c:v>
                </c:pt>
                <c:pt idx="10543">
                  <c:v>-0.37856521936642396</c:v>
                </c:pt>
                <c:pt idx="10544">
                  <c:v>-0.32980419404625305</c:v>
                </c:pt>
                <c:pt idx="10545">
                  <c:v>-0.28081633570623227</c:v>
                </c:pt>
                <c:pt idx="10546">
                  <c:v>-0.23163489106586177</c:v>
                </c:pt>
                <c:pt idx="10547">
                  <c:v>-0.1822938654406655</c:v>
                </c:pt>
                <c:pt idx="10548">
                  <c:v>-0.13282800370539363</c:v>
                </c:pt>
                <c:pt idx="10549">
                  <c:v>-8.3272196799295456E-2</c:v>
                </c:pt>
                <c:pt idx="10550">
                  <c:v>-3.3659704573688359E-2</c:v>
                </c:pt>
                <c:pt idx="10551">
                  <c:v>1.5976362148204904E-2</c:v>
                </c:pt>
                <c:pt idx="10552">
                  <c:v>6.5601934427436212E-2</c:v>
                </c:pt>
                <c:pt idx="10553">
                  <c:v>0.11518145828565592</c:v>
                </c:pt>
                <c:pt idx="10554">
                  <c:v>0.16468251224253239</c:v>
                </c:pt>
                <c:pt idx="10555">
                  <c:v>0.21407104167212279</c:v>
                </c:pt>
                <c:pt idx="10556">
                  <c:v>0.2633129026171569</c:v>
                </c:pt>
                <c:pt idx="10557">
                  <c:v>0.31237431918829223</c:v>
                </c:pt>
                <c:pt idx="10558">
                  <c:v>0.36122155142852597</c:v>
                </c:pt>
                <c:pt idx="10559">
                  <c:v>0.40982131311681852</c:v>
                </c:pt>
                <c:pt idx="10560">
                  <c:v>0.45814032484933787</c:v>
                </c:pt>
                <c:pt idx="10561">
                  <c:v>0.50614526052714082</c:v>
                </c:pt>
                <c:pt idx="10562">
                  <c:v>0.55380320509065561</c:v>
                </c:pt>
                <c:pt idx="10563">
                  <c:v>0.60108170246678283</c:v>
                </c:pt>
                <c:pt idx="10564">
                  <c:v>0.64794834097649534</c:v>
                </c:pt>
                <c:pt idx="10565">
                  <c:v>0.69437079945019808</c:v>
                </c:pt>
                <c:pt idx="10566">
                  <c:v>0.74031735929614217</c:v>
                </c:pt>
                <c:pt idx="10567">
                  <c:v>0.7857565556288858</c:v>
                </c:pt>
                <c:pt idx="10568">
                  <c:v>0.83065756072244457</c:v>
                </c:pt>
                <c:pt idx="10569">
                  <c:v>0.87498983881124071</c:v>
                </c:pt>
                <c:pt idx="10570">
                  <c:v>0.91872137518488528</c:v>
                </c:pt>
                <c:pt idx="10571">
                  <c:v>0.96182365299658545</c:v>
                </c:pt>
                <c:pt idx="10572">
                  <c:v>1.0042673116267393</c:v>
                </c:pt>
                <c:pt idx="10573">
                  <c:v>1.0460224015001787</c:v>
                </c:pt>
                <c:pt idx="10574">
                  <c:v>1.0870594459640057</c:v>
                </c:pt>
                <c:pt idx="10575">
                  <c:v>1.1273511622347767</c:v>
                </c:pt>
                <c:pt idx="10576">
                  <c:v>1.1668709181887071</c:v>
                </c:pt>
                <c:pt idx="10577">
                  <c:v>1.2055921050275678</c:v>
                </c:pt>
                <c:pt idx="10578">
                  <c:v>1.2434880527170489</c:v>
                </c:pt>
                <c:pt idx="10579">
                  <c:v>1.2805319735837513</c:v>
                </c:pt>
                <c:pt idx="10580">
                  <c:v>1.3166974776783329</c:v>
                </c:pt>
                <c:pt idx="10581">
                  <c:v>1.351960272561826</c:v>
                </c:pt>
                <c:pt idx="10582">
                  <c:v>1.3862966077747243</c:v>
                </c:pt>
                <c:pt idx="10583">
                  <c:v>1.4196826437734775</c:v>
                </c:pt>
                <c:pt idx="10584">
                  <c:v>1.4520949145886102</c:v>
                </c:pt>
                <c:pt idx="10585">
                  <c:v>1.4835119820193527</c:v>
                </c:pt>
                <c:pt idx="10586">
                  <c:v>1.5139128429839515</c:v>
                </c:pt>
                <c:pt idx="10587">
                  <c:v>1.5432762706876002</c:v>
                </c:pt>
                <c:pt idx="10588">
                  <c:v>1.571581802220601</c:v>
                </c:pt>
                <c:pt idx="10589">
                  <c:v>1.5988119977459041</c:v>
                </c:pt>
                <c:pt idx="10590">
                  <c:v>1.6249464108296554</c:v>
                </c:pt>
                <c:pt idx="10591">
                  <c:v>1.6499662074029686</c:v>
                </c:pt>
                <c:pt idx="10592">
                  <c:v>1.6738560264192175</c:v>
                </c:pt>
                <c:pt idx="10593">
                  <c:v>1.6965979602190671</c:v>
                </c:pt>
                <c:pt idx="10594">
                  <c:v>1.7181767764408753</c:v>
                </c:pt>
                <c:pt idx="10595">
                  <c:v>1.7385784221490521</c:v>
                </c:pt>
                <c:pt idx="10596">
                  <c:v>1.7577899573943099</c:v>
                </c:pt>
                <c:pt idx="10597">
                  <c:v>1.7757966934875624</c:v>
                </c:pt>
                <c:pt idx="10598">
                  <c:v>1.7925858226479796</c:v>
                </c:pt>
                <c:pt idx="10599">
                  <c:v>1.8081476864557962</c:v>
                </c:pt>
                <c:pt idx="10600">
                  <c:v>1.8224697027116306</c:v>
                </c:pt>
                <c:pt idx="10601">
                  <c:v>1.8355420992679798</c:v>
                </c:pt>
                <c:pt idx="10602">
                  <c:v>1.8473570223248832</c:v>
                </c:pt>
                <c:pt idx="10603">
                  <c:v>1.8579051292515576</c:v>
                </c:pt>
                <c:pt idx="10604">
                  <c:v>1.8671797944008863</c:v>
                </c:pt>
                <c:pt idx="10605">
                  <c:v>1.8751750064259622</c:v>
                </c:pt>
                <c:pt idx="10606">
                  <c:v>1.8818857884576021</c:v>
                </c:pt>
                <c:pt idx="10607">
                  <c:v>1.8873070126344107</c:v>
                </c:pt>
                <c:pt idx="10608">
                  <c:v>1.891434912923319</c:v>
                </c:pt>
                <c:pt idx="10609">
                  <c:v>1.8942670958044645</c:v>
                </c:pt>
                <c:pt idx="10610">
                  <c:v>1.8958008158775019</c:v>
                </c:pt>
                <c:pt idx="10611">
                  <c:v>1.8960344771196969</c:v>
                </c:pt>
                <c:pt idx="10612">
                  <c:v>1.8949681852520441</c:v>
                </c:pt>
                <c:pt idx="10613">
                  <c:v>1.8926037307714401</c:v>
                </c:pt>
                <c:pt idx="10614">
                  <c:v>1.8889434383950179</c:v>
                </c:pt>
                <c:pt idx="10615">
                  <c:v>1.8839877488387586</c:v>
                </c:pt>
                <c:pt idx="10616">
                  <c:v>1.8777411002869937</c:v>
                </c:pt>
                <c:pt idx="10617">
                  <c:v>1.8702082638340662</c:v>
                </c:pt>
                <c:pt idx="10618">
                  <c:v>1.8613941422196996</c:v>
                </c:pt>
                <c:pt idx="10619">
                  <c:v>1.8513036132098153</c:v>
                </c:pt>
                <c:pt idx="10620">
                  <c:v>1.839945344037101</c:v>
                </c:pt>
                <c:pt idx="10621">
                  <c:v>1.8273263564913278</c:v>
                </c:pt>
                <c:pt idx="10622">
                  <c:v>1.8134550294237728</c:v>
                </c:pt>
                <c:pt idx="10623">
                  <c:v>1.7983399845575054</c:v>
                </c:pt>
                <c:pt idx="10624">
                  <c:v>1.7819933353739017</c:v>
                </c:pt>
                <c:pt idx="10625">
                  <c:v>1.764425219551828</c:v>
                </c:pt>
                <c:pt idx="10626">
                  <c:v>1.7456473280598288</c:v>
                </c:pt>
                <c:pt idx="10627">
                  <c:v>1.7256729464872429</c:v>
                </c:pt>
                <c:pt idx="10628">
                  <c:v>1.7045169358691432</c:v>
                </c:pt>
                <c:pt idx="10629">
                  <c:v>1.6821917351561835</c:v>
                </c:pt>
                <c:pt idx="10630">
                  <c:v>1.6587131568556657</c:v>
                </c:pt>
                <c:pt idx="10631">
                  <c:v>1.6340983668692821</c:v>
                </c:pt>
                <c:pt idx="10632">
                  <c:v>1.6083646437700203</c:v>
                </c:pt>
                <c:pt idx="10633">
                  <c:v>1.5815292042444065</c:v>
                </c:pt>
                <c:pt idx="10634">
                  <c:v>1.5536096089286073</c:v>
                </c:pt>
                <c:pt idx="10635">
                  <c:v>1.5246253645429884</c:v>
                </c:pt>
                <c:pt idx="10636">
                  <c:v>1.4945962850461658</c:v>
                </c:pt>
                <c:pt idx="10637">
                  <c:v>1.4635423361898277</c:v>
                </c:pt>
                <c:pt idx="10638">
                  <c:v>1.4314852039014563</c:v>
                </c:pt>
                <c:pt idx="10639">
                  <c:v>1.3984471760635087</c:v>
                </c:pt>
                <c:pt idx="10640">
                  <c:v>1.3644515894814397</c:v>
                </c:pt>
                <c:pt idx="10641">
                  <c:v>1.3295205033535373</c:v>
                </c:pt>
                <c:pt idx="10642">
                  <c:v>1.2936789299953038</c:v>
                </c:pt>
                <c:pt idx="10643">
                  <c:v>1.2569516488854753</c:v>
                </c:pt>
                <c:pt idx="10644">
                  <c:v>1.2193618387344674</c:v>
                </c:pt>
                <c:pt idx="10645">
                  <c:v>1.1809370308597151</c:v>
                </c:pt>
                <c:pt idx="10646">
                  <c:v>1.1417032418746464</c:v>
                </c:pt>
                <c:pt idx="10647">
                  <c:v>1.1016857248095795</c:v>
                </c:pt>
                <c:pt idx="10648">
                  <c:v>1.0609127779201744</c:v>
                </c:pt>
                <c:pt idx="10649">
                  <c:v>1.0194131018928845</c:v>
                </c:pt>
                <c:pt idx="10650">
                  <c:v>0.9772156512112713</c:v>
                </c:pt>
                <c:pt idx="10651">
                  <c:v>0.93434780779506144</c:v>
                </c:pt>
                <c:pt idx="10652">
                  <c:v>0.89084076018743186</c:v>
                </c:pt>
                <c:pt idx="10653">
                  <c:v>0.84672360349705522</c:v>
                </c:pt>
                <c:pt idx="10654">
                  <c:v>0.80202462485559622</c:v>
                </c:pt>
                <c:pt idx="10655">
                  <c:v>0.7567762823641746</c:v>
                </c:pt>
                <c:pt idx="10656">
                  <c:v>0.71100931452880844</c:v>
                </c:pt>
                <c:pt idx="10657">
                  <c:v>0.66475462924576234</c:v>
                </c:pt>
                <c:pt idx="10658">
                  <c:v>0.61804438486207269</c:v>
                </c:pt>
                <c:pt idx="10659">
                  <c:v>0.57091144197811183</c:v>
                </c:pt>
                <c:pt idx="10660">
                  <c:v>0.52338760992644628</c:v>
                </c:pt>
                <c:pt idx="10661">
                  <c:v>0.47550513155908525</c:v>
                </c:pt>
                <c:pt idx="10662">
                  <c:v>0.42729723086154214</c:v>
                </c:pt>
                <c:pt idx="10663">
                  <c:v>0.37879755862655823</c:v>
                </c:pt>
                <c:pt idx="10664">
                  <c:v>0.33003844283862782</c:v>
                </c:pt>
                <c:pt idx="10665">
                  <c:v>0.28105238639720626</c:v>
                </c:pt>
                <c:pt idx="10666">
                  <c:v>0.23187263538272412</c:v>
                </c:pt>
                <c:pt idx="10667">
                  <c:v>0.18253319452099884</c:v>
                </c:pt>
                <c:pt idx="10668">
                  <c:v>0.1330688081466142</c:v>
                </c:pt>
                <c:pt idx="10669">
                  <c:v>8.3514366708390575E-2</c:v>
                </c:pt>
                <c:pt idx="10670">
                  <c:v>3.3903129617076151E-2</c:v>
                </c:pt>
                <c:pt idx="10671">
                  <c:v>-1.5731792694654589E-2</c:v>
                </c:pt>
                <c:pt idx="10672">
                  <c:v>-6.5356331628322203E-2</c:v>
                </c:pt>
                <c:pt idx="10673">
                  <c:v>-0.11493493349595488</c:v>
                </c:pt>
                <c:pt idx="10674">
                  <c:v>-0.16443517705728791</c:v>
                </c:pt>
                <c:pt idx="10675">
                  <c:v>-0.21382300787628195</c:v>
                </c:pt>
                <c:pt idx="10676">
                  <c:v>-0.26306428213524735</c:v>
                </c:pt>
                <c:pt idx="10677">
                  <c:v>-0.31212522403425597</c:v>
                </c:pt>
                <c:pt idx="10678">
                  <c:v>-0.36097209365548405</c:v>
                </c:pt>
                <c:pt idx="10679">
                  <c:v>-0.40957160476696364</c:v>
                </c:pt>
                <c:pt idx="10680">
                  <c:v>-0.45789047790382775</c:v>
                </c:pt>
                <c:pt idx="10681">
                  <c:v>-0.50589538685617585</c:v>
                </c:pt>
                <c:pt idx="10682">
                  <c:v>-0.55355341640373468</c:v>
                </c:pt>
                <c:pt idx="10683">
                  <c:v>-0.60083211026288064</c:v>
                </c:pt>
                <c:pt idx="10684">
                  <c:v>-0.64769905649463644</c:v>
                </c:pt>
                <c:pt idx="10685">
                  <c:v>-0.69412193362016916</c:v>
                </c:pt>
                <c:pt idx="10686">
                  <c:v>-0.7400690226893627</c:v>
                </c:pt>
                <c:pt idx="10687">
                  <c:v>-0.78550885840953144</c:v>
                </c:pt>
                <c:pt idx="10688">
                  <c:v>-0.83041061259886928</c:v>
                </c:pt>
                <c:pt idx="10689">
                  <c:v>-0.87474374898765861</c:v>
                </c:pt>
                <c:pt idx="10690">
                  <c:v>-0.91847625231333763</c:v>
                </c:pt>
                <c:pt idx="10691">
                  <c:v>-0.96157960512921947</c:v>
                </c:pt>
                <c:pt idx="10692">
                  <c:v>-1.0040244461684786</c:v>
                </c:pt>
                <c:pt idx="10693">
                  <c:v>-1.0457808251616778</c:v>
                </c:pt>
                <c:pt idx="10694">
                  <c:v>-1.0868192647150756</c:v>
                </c:pt>
                <c:pt idx="10695">
                  <c:v>-1.1271124812581652</c:v>
                </c:pt>
                <c:pt idx="10696">
                  <c:v>-1.1666338418342737</c:v>
                </c:pt>
                <c:pt idx="10697">
                  <c:v>-1.2053567367669817</c:v>
                </c:pt>
                <c:pt idx="10698">
                  <c:v>-1.2432544950988653</c:v>
                </c:pt>
                <c:pt idx="10699">
                  <c:v>-1.2803003281890368</c:v>
                </c:pt>
                <c:pt idx="10700">
                  <c:v>-1.3164678450767384</c:v>
                </c:pt>
                <c:pt idx="10701">
                  <c:v>-1.3517327522682314</c:v>
                </c:pt>
                <c:pt idx="10702">
                  <c:v>-1.3860712982063579</c:v>
                </c:pt>
                <c:pt idx="10703">
                  <c:v>-1.4194596422076597</c:v>
                </c:pt>
                <c:pt idx="10704">
                  <c:v>-1.451874317121048</c:v>
                </c:pt>
                <c:pt idx="10705">
                  <c:v>-1.4832938835229634</c:v>
                </c:pt>
                <c:pt idx="10706">
                  <c:v>-1.5136973370684201</c:v>
                </c:pt>
                <c:pt idx="10707">
                  <c:v>-1.5430634496594464</c:v>
                </c:pt>
                <c:pt idx="10708">
                  <c:v>-1.5713717570439627</c:v>
                </c:pt>
                <c:pt idx="10709">
                  <c:v>-1.5986048180039618</c:v>
                </c:pt>
                <c:pt idx="10710">
                  <c:v>-1.6247421846866938</c:v>
                </c:pt>
                <c:pt idx="10711">
                  <c:v>-1.6497650215672197</c:v>
                </c:pt>
                <c:pt idx="10712">
                  <c:v>-1.6736579661063336</c:v>
                </c:pt>
                <c:pt idx="10713">
                  <c:v>-1.6964031091163321</c:v>
                </c:pt>
                <c:pt idx="10714">
                  <c:v>-1.7179852166721652</c:v>
                </c:pt>
                <c:pt idx="10715">
                  <c:v>-1.7383902342405877</c:v>
                </c:pt>
                <c:pt idx="10716">
                  <c:v>-1.7576052202410748</c:v>
                </c:pt>
                <c:pt idx="10717">
                  <c:v>-1.7756154843206164</c:v>
                </c:pt>
                <c:pt idx="10718">
                  <c:v>-1.7924082170024782</c:v>
                </c:pt>
                <c:pt idx="10719">
                  <c:v>-1.8079737581398649</c:v>
                </c:pt>
                <c:pt idx="10720">
                  <c:v>-1.8222995237760578</c:v>
                </c:pt>
                <c:pt idx="10721">
                  <c:v>-1.8353757399767101</c:v>
                </c:pt>
                <c:pt idx="10722">
                  <c:v>-1.8471945511263821</c:v>
                </c:pt>
                <c:pt idx="10723">
                  <c:v>-1.8577466127510387</c:v>
                </c:pt>
                <c:pt idx="10724">
                  <c:v>-1.8670252973333883</c:v>
                </c:pt>
                <c:pt idx="10725">
                  <c:v>-1.8750245916302757</c:v>
                </c:pt>
                <c:pt idx="10726">
                  <c:v>-1.8817395168511515</c:v>
                </c:pt>
                <c:pt idx="10727">
                  <c:v>-1.887164943188985</c:v>
                </c:pt>
                <c:pt idx="10728">
                  <c:v>-1.8912971026417149</c:v>
                </c:pt>
                <c:pt idx="10729">
                  <c:v>-1.8941335996980506</c:v>
                </c:pt>
                <c:pt idx="10730">
                  <c:v>-1.8956716869447214</c:v>
                </c:pt>
                <c:pt idx="10731">
                  <c:v>-1.895909766325488</c:v>
                </c:pt>
                <c:pt idx="10732">
                  <c:v>-1.8948479415081891</c:v>
                </c:pt>
                <c:pt idx="10733">
                  <c:v>-1.8924880009178948</c:v>
                </c:pt>
                <c:pt idx="10734">
                  <c:v>-1.8888322671821685</c:v>
                </c:pt>
                <c:pt idx="10735">
                  <c:v>-1.8838811789106427</c:v>
                </c:pt>
                <c:pt idx="10736">
                  <c:v>-1.8776391721655104</c:v>
                </c:pt>
                <c:pt idx="10737">
                  <c:v>-1.8701110159041319</c:v>
                </c:pt>
                <c:pt idx="10738">
                  <c:v>-1.8613016107153966</c:v>
                </c:pt>
                <c:pt idx="10739">
                  <c:v>-1.8512158322015169</c:v>
                </c:pt>
                <c:pt idx="10740">
                  <c:v>-1.839862345419579</c:v>
                </c:pt>
                <c:pt idx="10741">
                  <c:v>-1.8272481699728935</c:v>
                </c:pt>
                <c:pt idx="10742">
                  <c:v>-1.8133816825163303</c:v>
                </c:pt>
                <c:pt idx="10743">
                  <c:v>-1.798271502567675</c:v>
                </c:pt>
                <c:pt idx="10744">
                  <c:v>-1.781929741395101</c:v>
                </c:pt>
                <c:pt idx="10745">
                  <c:v>-1.7643665344573853</c:v>
                </c:pt>
                <c:pt idx="10746">
                  <c:v>-1.7455935704970642</c:v>
                </c:pt>
                <c:pt idx="10747">
                  <c:v>-1.7256241328725686</c:v>
                </c:pt>
                <c:pt idx="10748">
                  <c:v>-1.7044730803841988</c:v>
                </c:pt>
                <c:pt idx="10749">
                  <c:v>-1.6821528497449401</c:v>
                </c:pt>
                <c:pt idx="10750">
                  <c:v>-1.6586792512225037</c:v>
                </c:pt>
                <c:pt idx="10751">
                  <c:v>-1.6340694484781728</c:v>
                </c:pt>
                <c:pt idx="10752">
                  <c:v>-1.608340717844611</c:v>
                </c:pt>
                <c:pt idx="10753">
                  <c:v>-1.581510273769146</c:v>
                </c:pt>
                <c:pt idx="10754">
                  <c:v>-1.5535956746508974</c:v>
                </c:pt>
                <c:pt idx="10755">
                  <c:v>-1.5246164249762504</c:v>
                </c:pt>
                <c:pt idx="10756">
                  <c:v>-1.4945923364740175</c:v>
                </c:pt>
                <c:pt idx="10757">
                  <c:v>-1.4635433726711433</c:v>
                </c:pt>
                <c:pt idx="10758">
                  <c:v>-1.4314912172764755</c:v>
                </c:pt>
                <c:pt idx="10759">
                  <c:v>-1.3984581559608937</c:v>
                </c:pt>
                <c:pt idx="10760">
                  <c:v>-1.364467523326337</c:v>
                </c:pt>
                <c:pt idx="10761">
                  <c:v>-1.3295413763765938</c:v>
                </c:pt>
                <c:pt idx="10762">
                  <c:v>-1.2937047252426712</c:v>
                </c:pt>
                <c:pt idx="10763">
                  <c:v>-1.2569823472297235</c:v>
                </c:pt>
                <c:pt idx="10764">
                  <c:v>-1.2193974188865355</c:v>
                </c:pt>
                <c:pt idx="10765">
                  <c:v>-1.1809774693817225</c:v>
                </c:pt>
                <c:pt idx="10766">
                  <c:v>-1.1417485131937006</c:v>
                </c:pt>
                <c:pt idx="10767">
                  <c:v>-1.1017358012325065</c:v>
                </c:pt>
                <c:pt idx="10768">
                  <c:v>-1.0609676296491628</c:v>
                </c:pt>
                <c:pt idx="10769">
                  <c:v>-1.0194726970420456</c:v>
                </c:pt>
                <c:pt idx="10770">
                  <c:v>-0.97727995582412175</c:v>
                </c:pt>
                <c:pt idx="10771">
                  <c:v>-0.93441678586289156</c:v>
                </c:pt>
                <c:pt idx="10772">
                  <c:v>-0.89091437366856119</c:v>
                </c:pt>
                <c:pt idx="10773">
                  <c:v>-0.84680181233697405</c:v>
                </c:pt>
                <c:pt idx="10774">
                  <c:v>-0.80210738700800022</c:v>
                </c:pt>
                <c:pt idx="10775">
                  <c:v>-0.75686355381277193</c:v>
                </c:pt>
                <c:pt idx="10776">
                  <c:v>-0.71110104931011664</c:v>
                </c:pt>
                <c:pt idx="10777">
                  <c:v>-0.66485077947255866</c:v>
                </c:pt>
                <c:pt idx="10778">
                  <c:v>-0.61814490074782946</c:v>
                </c:pt>
                <c:pt idx="10779">
                  <c:v>-0.57101627186218018</c:v>
                </c:pt>
                <c:pt idx="10780">
                  <c:v>-0.52349670029996254</c:v>
                </c:pt>
                <c:pt idx="10781">
                  <c:v>-0.47561842709187768</c:v>
                </c:pt>
                <c:pt idx="10782">
                  <c:v>-0.42741467442950265</c:v>
                </c:pt>
                <c:pt idx="10783">
                  <c:v>-0.37891909134007762</c:v>
                </c:pt>
                <c:pt idx="10784">
                  <c:v>-0.33016400407155455</c:v>
                </c:pt>
                <c:pt idx="10785">
                  <c:v>-0.28118191381667773</c:v>
                </c:pt>
                <c:pt idx="10786">
                  <c:v>-0.23200606497960782</c:v>
                </c:pt>
                <c:pt idx="10787">
                  <c:v>-0.1826704606411052</c:v>
                </c:pt>
                <c:pt idx="10788">
                  <c:v>-0.13320984352262194</c:v>
                </c:pt>
                <c:pt idx="10789">
                  <c:v>-8.3659102492326928E-2</c:v>
                </c:pt>
                <c:pt idx="10790">
                  <c:v>-3.4051495413564864E-2</c:v>
                </c:pt>
                <c:pt idx="10791">
                  <c:v>1.5579868794542019E-2</c:v>
                </c:pt>
                <c:pt idx="10792">
                  <c:v>6.5200923012611725E-2</c:v>
                </c:pt>
                <c:pt idx="10793">
                  <c:v>0.1147761149966936</c:v>
                </c:pt>
                <c:pt idx="10794">
                  <c:v>0.16427302491485013</c:v>
                </c:pt>
                <c:pt idx="10795">
                  <c:v>0.21365759970311593</c:v>
                </c:pt>
                <c:pt idx="10796">
                  <c:v>0.26289569687912617</c:v>
                </c:pt>
                <c:pt idx="10797">
                  <c:v>0.31195354194085795</c:v>
                </c:pt>
                <c:pt idx="10798">
                  <c:v>0.36079739623058255</c:v>
                </c:pt>
                <c:pt idx="10799">
                  <c:v>0.40939397473802391</c:v>
                </c:pt>
                <c:pt idx="10800">
                  <c:v>0.45770999918121796</c:v>
                </c:pt>
                <c:pt idx="10801">
                  <c:v>0.50571214449374524</c:v>
                </c:pt>
                <c:pt idx="10802">
                  <c:v>0.55336749655907025</c:v>
                </c:pt>
                <c:pt idx="10803">
                  <c:v>0.6006436001571277</c:v>
                </c:pt>
                <c:pt idx="10804">
                  <c:v>0.64750804437189424</c:v>
                </c:pt>
                <c:pt idx="10805">
                  <c:v>0.69392850870639944</c:v>
                </c:pt>
                <c:pt idx="10806">
                  <c:v>0.73987327515103529</c:v>
                </c:pt>
                <c:pt idx="10807">
                  <c:v>0.78531087931191979</c:v>
                </c:pt>
                <c:pt idx="10808">
                  <c:v>0.83021049386392298</c:v>
                </c:pt>
                <c:pt idx="10809">
                  <c:v>0.87454158335160037</c:v>
                </c:pt>
                <c:pt idx="10810">
                  <c:v>0.91827213328395141</c:v>
                </c:pt>
                <c:pt idx="10811">
                  <c:v>0.96137362694290607</c:v>
                </c:pt>
                <c:pt idx="10812">
                  <c:v>1.0038167037469929</c:v>
                </c:pt>
                <c:pt idx="10813">
                  <c:v>1.0455714140686665</c:v>
                </c:pt>
                <c:pt idx="10814">
                  <c:v>1.0866082811123576</c:v>
                </c:pt>
                <c:pt idx="10815">
                  <c:v>1.1269000218618535</c:v>
                </c:pt>
                <c:pt idx="10816">
                  <c:v>1.1664200038706849</c:v>
                </c:pt>
                <c:pt idx="10817">
                  <c:v>1.2051416179283967</c:v>
                </c:pt>
                <c:pt idx="10818">
                  <c:v>1.2430381934991568</c:v>
                </c:pt>
                <c:pt idx="10819">
                  <c:v>1.280082942319184</c:v>
                </c:pt>
                <c:pt idx="10820">
                  <c:v>1.3162494737602113</c:v>
                </c:pt>
                <c:pt idx="10821">
                  <c:v>1.3515134946163085</c:v>
                </c:pt>
                <c:pt idx="10822">
                  <c:v>1.3858512535734102</c:v>
                </c:pt>
                <c:pt idx="10823">
                  <c:v>1.4192389101463487</c:v>
                </c:pt>
                <c:pt idx="10824">
                  <c:v>1.4516529973375536</c:v>
                </c:pt>
                <c:pt idx="10825">
                  <c:v>1.4830720758321843</c:v>
                </c:pt>
                <c:pt idx="10826">
                  <c:v>1.5134751413491927</c:v>
                </c:pt>
                <c:pt idx="10827">
                  <c:v>1.5428409658097977</c:v>
                </c:pt>
                <c:pt idx="10828">
                  <c:v>1.5711490849364416</c:v>
                </c:pt>
                <c:pt idx="10829">
                  <c:v>1.598382057441089</c:v>
                </c:pt>
                <c:pt idx="10830">
                  <c:v>1.6245194353564165</c:v>
                </c:pt>
                <c:pt idx="10831">
                  <c:v>1.6495423829985303</c:v>
                </c:pt>
                <c:pt idx="10832">
                  <c:v>1.6734355376250862</c:v>
                </c:pt>
                <c:pt idx="10833">
                  <c:v>1.6961809898011408</c:v>
                </c:pt>
                <c:pt idx="10834">
                  <c:v>1.7177635053105027</c:v>
                </c:pt>
                <c:pt idx="10835">
                  <c:v>1.7381690292850833</c:v>
                </c:pt>
                <c:pt idx="10836">
                  <c:v>1.7573846197660465</c:v>
                </c:pt>
                <c:pt idx="10837">
                  <c:v>1.775395585978824</c:v>
                </c:pt>
                <c:pt idx="10838">
                  <c:v>1.7921891179821414</c:v>
                </c:pt>
                <c:pt idx="10839">
                  <c:v>1.8077555551219162</c:v>
                </c:pt>
                <c:pt idx="10840">
                  <c:v>1.8220823128917452</c:v>
                </c:pt>
                <c:pt idx="10841">
                  <c:v>1.8351596167654869</c:v>
                </c:pt>
                <c:pt idx="10842">
                  <c:v>1.8469796104941123</c:v>
                </c:pt>
                <c:pt idx="10843">
                  <c:v>1.8575329489285624</c:v>
                </c:pt>
                <c:pt idx="10844">
                  <c:v>1.8668130038354576</c:v>
                </c:pt>
                <c:pt idx="10845">
                  <c:v>1.8748137612148634</c:v>
                </c:pt>
                <c:pt idx="10846">
                  <c:v>1.8815302414791772</c:v>
                </c:pt>
                <c:pt idx="10847">
                  <c:v>1.8869573139844316</c:v>
                </c:pt>
                <c:pt idx="10848">
                  <c:v>1.8910912098522108</c:v>
                </c:pt>
                <c:pt idx="10849">
                  <c:v>1.8939295326558883</c:v>
                </c:pt>
                <c:pt idx="10850">
                  <c:v>1.8954695340283501</c:v>
                </c:pt>
                <c:pt idx="10851">
                  <c:v>1.8957096149214792</c:v>
                </c:pt>
                <c:pt idx="10852">
                  <c:v>1.8946498779737246</c:v>
                </c:pt>
                <c:pt idx="10853">
                  <c:v>1.8922921105437622</c:v>
                </c:pt>
                <c:pt idx="10854">
                  <c:v>1.8886386341562862</c:v>
                </c:pt>
                <c:pt idx="10855">
                  <c:v>1.8836898862821512</c:v>
                </c:pt>
                <c:pt idx="10856">
                  <c:v>1.8774503018094069</c:v>
                </c:pt>
                <c:pt idx="10857">
                  <c:v>1.8699246484864946</c:v>
                </c:pt>
                <c:pt idx="10858">
                  <c:v>1.8611178256591934</c:v>
                </c:pt>
                <c:pt idx="10859">
                  <c:v>1.8510347076530471</c:v>
                </c:pt>
                <c:pt idx="10860">
                  <c:v>1.8396839582155202</c:v>
                </c:pt>
                <c:pt idx="10861">
                  <c:v>1.8270725956079463</c:v>
                </c:pt>
                <c:pt idx="10862">
                  <c:v>1.8132089951116244</c:v>
                </c:pt>
                <c:pt idx="10863">
                  <c:v>1.7981017748396955</c:v>
                </c:pt>
                <c:pt idx="10864">
                  <c:v>1.7817630446253998</c:v>
                </c:pt>
                <c:pt idx="10865">
                  <c:v>1.7642029384629174</c:v>
                </c:pt>
                <c:pt idx="10866">
                  <c:v>1.7454331436012818</c:v>
                </c:pt>
                <c:pt idx="10867">
                  <c:v>1.7254669418771584</c:v>
                </c:pt>
                <c:pt idx="10868">
                  <c:v>1.7043191905415904</c:v>
                </c:pt>
                <c:pt idx="10869">
                  <c:v>1.6820023247315463</c:v>
                </c:pt>
                <c:pt idx="10870">
                  <c:v>1.6585321531126851</c:v>
                </c:pt>
                <c:pt idx="10871">
                  <c:v>1.6339258377189603</c:v>
                </c:pt>
                <c:pt idx="10872">
                  <c:v>1.6082006532312236</c:v>
                </c:pt>
                <c:pt idx="10873">
                  <c:v>1.5813738124212777</c:v>
                </c:pt>
                <c:pt idx="10874">
                  <c:v>1.5534628719897381</c:v>
                </c:pt>
                <c:pt idx="10875">
                  <c:v>1.5244873347023762</c:v>
                </c:pt>
                <c:pt idx="10876">
                  <c:v>1.4944670105460234</c:v>
                </c:pt>
                <c:pt idx="10877">
                  <c:v>1.4634218612851255</c:v>
                </c:pt>
                <c:pt idx="10878">
                  <c:v>1.4313735688463189</c:v>
                </c:pt>
                <c:pt idx="10879">
                  <c:v>1.3983444170993973</c:v>
                </c:pt>
                <c:pt idx="10880">
                  <c:v>1.36435773882714</c:v>
                </c:pt>
                <c:pt idx="10881">
                  <c:v>1.3294355891969738</c:v>
                </c:pt>
                <c:pt idx="10882">
                  <c:v>1.2936029764872026</c:v>
                </c:pt>
                <c:pt idx="10883">
                  <c:v>1.2568846761347476</c:v>
                </c:pt>
                <c:pt idx="10884">
                  <c:v>1.2193038628054857</c:v>
                </c:pt>
                <c:pt idx="10885">
                  <c:v>1.180888063771401</c:v>
                </c:pt>
                <c:pt idx="10886">
                  <c:v>1.1416632916013261</c:v>
                </c:pt>
                <c:pt idx="10887">
                  <c:v>1.1016547952836626</c:v>
                </c:pt>
                <c:pt idx="10888">
                  <c:v>1.0608908690366419</c:v>
                </c:pt>
                <c:pt idx="10889">
                  <c:v>1.0194002095155636</c:v>
                </c:pt>
                <c:pt idx="10890">
                  <c:v>0.97721176718091374</c:v>
                </c:pt>
                <c:pt idx="10891">
                  <c:v>0.93435291993918768</c:v>
                </c:pt>
                <c:pt idx="10892">
                  <c:v>0.8908548523319948</c:v>
                </c:pt>
                <c:pt idx="10893">
                  <c:v>0.84674665547982075</c:v>
                </c:pt>
                <c:pt idx="10894">
                  <c:v>0.80205661254131766</c:v>
                </c:pt>
                <c:pt idx="10895">
                  <c:v>0.75681717766153134</c:v>
                </c:pt>
                <c:pt idx="10896">
                  <c:v>0.71105908540904317</c:v>
                </c:pt>
                <c:pt idx="10897">
                  <c:v>0.66481323976309104</c:v>
                </c:pt>
                <c:pt idx="10898">
                  <c:v>0.61811179517575066</c:v>
                </c:pt>
                <c:pt idx="10899">
                  <c:v>0.57098760837635676</c:v>
                </c:pt>
                <c:pt idx="10900">
                  <c:v>0.52347248485179476</c:v>
                </c:pt>
                <c:pt idx="10901">
                  <c:v>0.47559866363574338</c:v>
                </c:pt>
                <c:pt idx="10902">
                  <c:v>0.427399364924131</c:v>
                </c:pt>
                <c:pt idx="10903">
                  <c:v>0.37890823575069643</c:v>
                </c:pt>
                <c:pt idx="10904">
                  <c:v>0.33015760037297059</c:v>
                </c:pt>
                <c:pt idx="10905">
                  <c:v>0.28117995799729539</c:v>
                </c:pt>
                <c:pt idx="10906">
                  <c:v>0.2320085510462809</c:v>
                </c:pt>
                <c:pt idx="10907">
                  <c:v>0.18267738062486735</c:v>
                </c:pt>
                <c:pt idx="10908">
                  <c:v>0.13322118748528189</c:v>
                </c:pt>
                <c:pt idx="10909">
                  <c:v>8.367485853399817E-2</c:v>
                </c:pt>
                <c:pt idx="10910">
                  <c:v>3.4071649680959278E-2</c:v>
                </c:pt>
                <c:pt idx="10911">
                  <c:v>-1.5555332098898254E-2</c:v>
                </c:pt>
                <c:pt idx="10912">
                  <c:v>-6.5172021620270915E-2</c:v>
                </c:pt>
                <c:pt idx="10913">
                  <c:v>-0.11474286856241545</c:v>
                </c:pt>
                <c:pt idx="10914">
                  <c:v>-0.16423545500486769</c:v>
                </c:pt>
                <c:pt idx="10915">
                  <c:v>-0.21361572978247698</c:v>
                </c:pt>
                <c:pt idx="10916">
                  <c:v>-0.26284955229836221</c:v>
                </c:pt>
                <c:pt idx="10917">
                  <c:v>-0.3119031499216865</c:v>
                </c:pt>
                <c:pt idx="10918">
                  <c:v>-0.36074278585085884</c:v>
                </c:pt>
                <c:pt idx="10919">
                  <c:v>-0.40933517691589016</c:v>
                </c:pt>
                <c:pt idx="10920">
                  <c:v>-0.45764704665842726</c:v>
                </c:pt>
                <c:pt idx="10921">
                  <c:v>-0.50564507181827023</c:v>
                </c:pt>
                <c:pt idx="10922">
                  <c:v>-0.55329634006678741</c:v>
                </c:pt>
                <c:pt idx="10923">
                  <c:v>-0.60056839795290962</c:v>
                </c:pt>
                <c:pt idx="10924">
                  <c:v>-0.64742883630977444</c:v>
                </c:pt>
                <c:pt idx="10925">
                  <c:v>-0.69384533636910384</c:v>
                </c:pt>
                <c:pt idx="10926">
                  <c:v>-0.73978618182874878</c:v>
                </c:pt>
                <c:pt idx="10927">
                  <c:v>-0.78521990998020408</c:v>
                </c:pt>
                <c:pt idx="10928">
                  <c:v>-0.83011569516112138</c:v>
                </c:pt>
                <c:pt idx="10929">
                  <c:v>-0.87444300355537685</c:v>
                </c:pt>
                <c:pt idx="10930">
                  <c:v>-0.91816982228722643</c:v>
                </c:pt>
                <c:pt idx="10931">
                  <c:v>-0.96126763622902223</c:v>
                </c:pt>
                <c:pt idx="10932">
                  <c:v>-1.0037070863642656</c:v>
                </c:pt>
                <c:pt idx="10933">
                  <c:v>-1.0454582246042494</c:v>
                </c:pt>
                <c:pt idx="10934">
                  <c:v>-1.0864915756655105</c:v>
                </c:pt>
                <c:pt idx="10935">
                  <c:v>-1.1267798580164841</c:v>
                </c:pt>
                <c:pt idx="10936">
                  <c:v>-1.166296440667367</c:v>
                </c:pt>
                <c:pt idx="10937">
                  <c:v>-1.2050147158356976</c:v>
                </c:pt>
                <c:pt idx="10938">
                  <c:v>-1.2429080143844609</c:v>
                </c:pt>
                <c:pt idx="10939">
                  <c:v>-1.2799495494188262</c:v>
                </c:pt>
                <c:pt idx="10940">
                  <c:v>-1.3161129316491373</c:v>
                </c:pt>
                <c:pt idx="10941">
                  <c:v>-1.3513738691771433</c:v>
                </c:pt>
                <c:pt idx="10942">
                  <c:v>-1.3857086119649977</c:v>
                </c:pt>
                <c:pt idx="10943">
                  <c:v>-1.4190933207717795</c:v>
                </c:pt>
                <c:pt idx="10944">
                  <c:v>-1.4515045298116296</c:v>
                </c:pt>
                <c:pt idx="10945">
                  <c:v>-1.4829208009484951</c:v>
                </c:pt>
                <c:pt idx="10946">
                  <c:v>-1.5133211310466117</c:v>
                </c:pt>
                <c:pt idx="10947">
                  <c:v>-1.5426842931386013</c:v>
                </c:pt>
                <c:pt idx="10948">
                  <c:v>-1.5709898240239404</c:v>
                </c:pt>
                <c:pt idx="10949">
                  <c:v>-1.5982202834567871</c:v>
                </c:pt>
                <c:pt idx="10950">
                  <c:v>-1.6243552244768904</c:v>
                </c:pt>
                <c:pt idx="10951">
                  <c:v>-1.6493758123717721</c:v>
                </c:pt>
                <c:pt idx="10952">
                  <c:v>-1.6732666853345535</c:v>
                </c:pt>
                <c:pt idx="10953">
                  <c:v>-1.6960099348293978</c:v>
                </c:pt>
                <c:pt idx="10954">
                  <c:v>-1.7175903275025488</c:v>
                </c:pt>
                <c:pt idx="10955">
                  <c:v>-1.7379938093113416</c:v>
                </c:pt>
                <c:pt idx="10956">
                  <c:v>-1.7572074390850281</c:v>
                </c:pt>
                <c:pt idx="10957">
                  <c:v>-1.7752165267995035</c:v>
                </c:pt>
                <c:pt idx="10958">
                  <c:v>-1.7920082632260739</c:v>
                </c:pt>
                <c:pt idx="10959">
                  <c:v>-1.8075729883850726</c:v>
                </c:pt>
                <c:pt idx="10960">
                  <c:v>-1.821898118406118</c:v>
                </c:pt>
                <c:pt idx="10961">
                  <c:v>-1.8349738793604422</c:v>
                </c:pt>
                <c:pt idx="10962">
                  <c:v>-1.846792415557593</c:v>
                </c:pt>
                <c:pt idx="10963">
                  <c:v>-1.857344382368036</c:v>
                </c:pt>
                <c:pt idx="10964">
                  <c:v>-1.8666231520387282</c:v>
                </c:pt>
                <c:pt idx="10965">
                  <c:v>-1.8746227110107458</c:v>
                </c:pt>
                <c:pt idx="10966">
                  <c:v>-1.8813380800979886</c:v>
                </c:pt>
                <c:pt idx="10967">
                  <c:v>-1.8867641290183859</c:v>
                </c:pt>
                <c:pt idx="10968">
                  <c:v>-1.890897089215734</c:v>
                </c:pt>
                <c:pt idx="10969">
                  <c:v>-1.8937345645458235</c:v>
                </c:pt>
                <c:pt idx="10970">
                  <c:v>-1.8952738068840971</c:v>
                </c:pt>
                <c:pt idx="10971">
                  <c:v>-1.8955132173851135</c:v>
                </c:pt>
                <c:pt idx="10972">
                  <c:v>-1.8944528988500555</c:v>
                </c:pt>
                <c:pt idx="10973">
                  <c:v>-1.8920946387604112</c:v>
                </c:pt>
                <c:pt idx="10974">
                  <c:v>-1.8884407587237324</c:v>
                </c:pt>
                <c:pt idx="10975">
                  <c:v>-1.8834916962538519</c:v>
                </c:pt>
                <c:pt idx="10976">
                  <c:v>-1.877251886241909</c:v>
                </c:pt>
                <c:pt idx="10977">
                  <c:v>-1.8697260963996387</c:v>
                </c:pt>
                <c:pt idx="10978">
                  <c:v>-1.8609192259964071</c:v>
                </c:pt>
                <c:pt idx="10979">
                  <c:v>-1.8508361492416834</c:v>
                </c:pt>
                <c:pt idx="10980">
                  <c:v>-1.8394855297273536</c:v>
                </c:pt>
                <c:pt idx="10981">
                  <c:v>-1.8268743855197975</c:v>
                </c:pt>
                <c:pt idx="10982">
                  <c:v>-1.8130110916660993</c:v>
                </c:pt>
                <c:pt idx="10983">
                  <c:v>-1.7979042660061144</c:v>
                </c:pt>
                <c:pt idx="10984">
                  <c:v>-1.7815660180609347</c:v>
                </c:pt>
                <c:pt idx="10985">
                  <c:v>-1.7640064814738647</c:v>
                </c:pt>
                <c:pt idx="10986">
                  <c:v>-1.7452373431045951</c:v>
                </c:pt>
                <c:pt idx="10987">
                  <c:v>-1.7252718843622328</c:v>
                </c:pt>
                <c:pt idx="10988">
                  <c:v>-1.7041249620322323</c:v>
                </c:pt>
                <c:pt idx="10989">
                  <c:v>-1.6818090107482724</c:v>
                </c:pt>
                <c:pt idx="10990">
                  <c:v>-1.6583398386352668</c:v>
                </c:pt>
                <c:pt idx="10991">
                  <c:v>-1.6337346071492995</c:v>
                </c:pt>
                <c:pt idx="10992">
                  <c:v>-1.6080105903565192</c:v>
                </c:pt>
                <c:pt idx="10993">
                  <c:v>-1.5811850003775025</c:v>
                </c:pt>
                <c:pt idx="10994">
                  <c:v>-1.5532753932255305</c:v>
                </c:pt>
                <c:pt idx="10995">
                  <c:v>-1.5243012709432453</c:v>
                </c:pt>
                <c:pt idx="10996">
                  <c:v>-1.4942824427589316</c:v>
                </c:pt>
                <c:pt idx="10997">
                  <c:v>-1.4632388696434713</c:v>
                </c:pt>
                <c:pt idx="10998">
                  <c:v>-1.4311922326953626</c:v>
                </c:pt>
                <c:pt idx="10999">
                  <c:v>-1.3981648149220212</c:v>
                </c:pt>
                <c:pt idx="11000">
                  <c:v>-1.3641799482101753</c:v>
                </c:pt>
                <c:pt idx="11001">
                  <c:v>-1.3292596867978781</c:v>
                </c:pt>
                <c:pt idx="11002">
                  <c:v>-1.2934290380012365</c:v>
                </c:pt>
                <c:pt idx="11003">
                  <c:v>-1.2567127762626142</c:v>
                </c:pt>
                <c:pt idx="11004">
                  <c:v>-1.2191340752215383</c:v>
                </c:pt>
                <c:pt idx="11005">
                  <c:v>-1.1807204610922282</c:v>
                </c:pt>
                <c:pt idx="11006">
                  <c:v>-1.1414979453549943</c:v>
                </c:pt>
                <c:pt idx="11007">
                  <c:v>-1.1014917758793996</c:v>
                </c:pt>
                <c:pt idx="11008">
                  <c:v>-1.0607302457351095</c:v>
                </c:pt>
                <c:pt idx="11009">
                  <c:v>-1.0192420503996664</c:v>
                </c:pt>
                <c:pt idx="11010">
                  <c:v>-0.97705613912722022</c:v>
                </c:pt>
                <c:pt idx="11011">
                  <c:v>-0.93419988858987091</c:v>
                </c:pt>
                <c:pt idx="11012">
                  <c:v>-0.89070448206741293</c:v>
                </c:pt>
                <c:pt idx="11013">
                  <c:v>-0.84659900939171218</c:v>
                </c:pt>
                <c:pt idx="11014">
                  <c:v>-0.80191175240658163</c:v>
                </c:pt>
                <c:pt idx="11015">
                  <c:v>-0.75667516391661593</c:v>
                </c:pt>
                <c:pt idx="11016">
                  <c:v>-0.71091997712508204</c:v>
                </c:pt>
                <c:pt idx="11017">
                  <c:v>-0.66467709462154734</c:v>
                </c:pt>
                <c:pt idx="11018">
                  <c:v>-0.6179786694448316</c:v>
                </c:pt>
                <c:pt idx="11019">
                  <c:v>-0.57085755688799089</c:v>
                </c:pt>
                <c:pt idx="11020">
                  <c:v>-0.52334556097941254</c:v>
                </c:pt>
                <c:pt idx="11021">
                  <c:v>-0.47547491927261132</c:v>
                </c:pt>
                <c:pt idx="11022">
                  <c:v>-0.42727885046249015</c:v>
                </c:pt>
                <c:pt idx="11023">
                  <c:v>-0.37879100006156213</c:v>
                </c:pt>
                <c:pt idx="11024">
                  <c:v>-0.33004369078660645</c:v>
                </c:pt>
                <c:pt idx="11025">
                  <c:v>-0.28106942028449411</c:v>
                </c:pt>
                <c:pt idx="11026">
                  <c:v>-0.23190142940023833</c:v>
                </c:pt>
                <c:pt idx="11027">
                  <c:v>-0.18257371764393174</c:v>
                </c:pt>
                <c:pt idx="11028">
                  <c:v>-0.13312102415635324</c:v>
                </c:pt>
                <c:pt idx="11029">
                  <c:v>-8.3578234216717159E-2</c:v>
                </c:pt>
                <c:pt idx="11030">
                  <c:v>-3.3978602092619568E-2</c:v>
                </c:pt>
                <c:pt idx="11031">
                  <c:v>1.5644766897664555E-2</c:v>
                </c:pt>
                <c:pt idx="11032">
                  <c:v>6.5257809239098422E-2</c:v>
                </c:pt>
                <c:pt idx="11033">
                  <c:v>0.11482497629389089</c:v>
                </c:pt>
                <c:pt idx="11034">
                  <c:v>0.16431385183665381</c:v>
                </c:pt>
                <c:pt idx="11035">
                  <c:v>0.21369038640852975</c:v>
                </c:pt>
                <c:pt idx="11036">
                  <c:v>0.26292044112932472</c:v>
                </c:pt>
                <c:pt idx="11037">
                  <c:v>0.31197024509462412</c:v>
                </c:pt>
                <c:pt idx="11038">
                  <c:v>0.36080606323819914</c:v>
                </c:pt>
                <c:pt idx="11039">
                  <c:v>0.40939461413344497</c:v>
                </c:pt>
                <c:pt idx="11040">
                  <c:v>0.45770262307273518</c:v>
                </c:pt>
                <c:pt idx="11041">
                  <c:v>0.50569676855310408</c:v>
                </c:pt>
                <c:pt idx="11042">
                  <c:v>0.55334414000889931</c:v>
                </c:pt>
                <c:pt idx="11043">
                  <c:v>0.60061228575694214</c:v>
                </c:pt>
                <c:pt idx="11044">
                  <c:v>0.64746879840239113</c:v>
                </c:pt>
                <c:pt idx="11045">
                  <c:v>0.69388136095231978</c:v>
                </c:pt>
                <c:pt idx="11046">
                  <c:v>0.73981825888245045</c:v>
                </c:pt>
                <c:pt idx="11047">
                  <c:v>0.78524803126392284</c:v>
                </c:pt>
                <c:pt idx="11048">
                  <c:v>0.83013985421488867</c:v>
                </c:pt>
                <c:pt idx="11049">
                  <c:v>0.87446319569996667</c:v>
                </c:pt>
                <c:pt idx="11050">
                  <c:v>0.9181860446234118</c:v>
                </c:pt>
                <c:pt idx="11051">
                  <c:v>0.961279887636174</c:v>
                </c:pt>
                <c:pt idx="11052">
                  <c:v>1.0037153674980501</c:v>
                </c:pt>
                <c:pt idx="11053">
                  <c:v>1.0454625378936842</c:v>
                </c:pt>
                <c:pt idx="11054">
                  <c:v>1.0864919253090302</c:v>
                </c:pt>
                <c:pt idx="11055">
                  <c:v>1.1267762499774372</c:v>
                </c:pt>
                <c:pt idx="11056">
                  <c:v>1.1662888826685445</c:v>
                </c:pt>
                <c:pt idx="11057">
                  <c:v>1.2050032173532246</c:v>
                </c:pt>
                <c:pt idx="11058">
                  <c:v>1.2428925866407956</c:v>
                </c:pt>
                <c:pt idx="11059">
                  <c:v>1.279930205375104</c:v>
                </c:pt>
                <c:pt idx="11060">
                  <c:v>1.3160896859966822</c:v>
                </c:pt>
                <c:pt idx="11061">
                  <c:v>1.3513467383282025</c:v>
                </c:pt>
                <c:pt idx="11062">
                  <c:v>1.3856776140427676</c:v>
                </c:pt>
                <c:pt idx="11063">
                  <c:v>1.4190584755996538</c:v>
                </c:pt>
                <c:pt idx="11064">
                  <c:v>1.4514658589017679</c:v>
                </c:pt>
                <c:pt idx="11065">
                  <c:v>1.4828783274895219</c:v>
                </c:pt>
                <c:pt idx="11066">
                  <c:v>1.5132748798907056</c:v>
                </c:pt>
                <c:pt idx="11067">
                  <c:v>1.5426342907878483</c:v>
                </c:pt>
                <c:pt idx="11068">
                  <c:v>1.5709360986158751</c:v>
                </c:pt>
                <c:pt idx="11069">
                  <c:v>1.5981628647493629</c:v>
                </c:pt>
                <c:pt idx="11070">
                  <c:v>1.624294143832627</c:v>
                </c:pt>
                <c:pt idx="11071">
                  <c:v>1.6493111027412866</c:v>
                </c:pt>
                <c:pt idx="11072">
                  <c:v>1.6731983812393805</c:v>
                </c:pt>
                <c:pt idx="11073">
                  <c:v>1.6959380723441282</c:v>
                </c:pt>
                <c:pt idx="11074">
                  <c:v>1.7175149442363171</c:v>
                </c:pt>
                <c:pt idx="11075">
                  <c:v>1.7379149443886537</c:v>
                </c:pt>
                <c:pt idx="11076">
                  <c:v>1.7571251331259399</c:v>
                </c:pt>
                <c:pt idx="11077">
                  <c:v>1.7751308218991333</c:v>
                </c:pt>
                <c:pt idx="11078">
                  <c:v>1.7919192029335389</c:v>
                </c:pt>
                <c:pt idx="11079">
                  <c:v>1.8074806176817715</c:v>
                </c:pt>
                <c:pt idx="11080">
                  <c:v>1.8218024836834239</c:v>
                </c:pt>
                <c:pt idx="11081">
                  <c:v>1.834875028396787</c:v>
                </c:pt>
                <c:pt idx="11082">
                  <c:v>1.8466903974949667</c:v>
                </c:pt>
                <c:pt idx="11083">
                  <c:v>1.8572392476879396</c:v>
                </c:pt>
                <c:pt idx="11084">
                  <c:v>1.8665149525375297</c:v>
                </c:pt>
                <c:pt idx="11085">
                  <c:v>1.8745114997745091</c:v>
                </c:pt>
                <c:pt idx="11086">
                  <c:v>1.8812239114767531</c:v>
                </c:pt>
                <c:pt idx="11087">
                  <c:v>1.8866470585999362</c:v>
                </c:pt>
                <c:pt idx="11088">
                  <c:v>1.8907771737988346</c:v>
                </c:pt>
                <c:pt idx="11089">
                  <c:v>1.8936118621129738</c:v>
                </c:pt>
                <c:pt idx="11090">
                  <c:v>1.8951483765737869</c:v>
                </c:pt>
                <c:pt idx="11091">
                  <c:v>1.8953851194636107</c:v>
                </c:pt>
                <c:pt idx="11092">
                  <c:v>1.8943221946827435</c:v>
                </c:pt>
                <c:pt idx="11093">
                  <c:v>1.8919613907826411</c:v>
                </c:pt>
                <c:pt idx="11094">
                  <c:v>1.8883050304113016</c:v>
                </c:pt>
                <c:pt idx="11095">
                  <c:v>1.8833535520929927</c:v>
                </c:pt>
                <c:pt idx="11096">
                  <c:v>1.8771113916989517</c:v>
                </c:pt>
                <c:pt idx="11097">
                  <c:v>1.8695833178902137</c:v>
                </c:pt>
                <c:pt idx="11098">
                  <c:v>1.8607742308542956</c:v>
                </c:pt>
                <c:pt idx="11099">
                  <c:v>1.8506890056873273</c:v>
                </c:pt>
                <c:pt idx="11100">
                  <c:v>1.8393363068359969</c:v>
                </c:pt>
                <c:pt idx="11101">
                  <c:v>1.8267231531892716</c:v>
                </c:pt>
                <c:pt idx="11102">
                  <c:v>1.812857920584344</c:v>
                </c:pt>
                <c:pt idx="11103">
                  <c:v>1.7977492276183662</c:v>
                </c:pt>
                <c:pt idx="11104">
                  <c:v>1.7814091845366011</c:v>
                </c:pt>
                <c:pt idx="11105">
                  <c:v>1.7638479256731894</c:v>
                </c:pt>
                <c:pt idx="11106">
                  <c:v>1.7450771385450066</c:v>
                </c:pt>
                <c:pt idx="11107">
                  <c:v>1.7251101051844775</c:v>
                </c:pt>
                <c:pt idx="11108">
                  <c:v>1.7039616829662896</c:v>
                </c:pt>
                <c:pt idx="11109">
                  <c:v>1.6816443070790354</c:v>
                </c:pt>
                <c:pt idx="11110">
                  <c:v>1.6581737861680645</c:v>
                </c:pt>
                <c:pt idx="11111">
                  <c:v>1.6335672821751839</c:v>
                </c:pt>
                <c:pt idx="11112">
                  <c:v>1.6078420696174325</c:v>
                </c:pt>
                <c:pt idx="11113">
                  <c:v>1.5810153610312931</c:v>
                </c:pt>
                <c:pt idx="11114">
                  <c:v>1.5531047128108353</c:v>
                </c:pt>
                <c:pt idx="11115">
                  <c:v>1.5241296273442282</c:v>
                </c:pt>
                <c:pt idx="11116">
                  <c:v>1.4941099141699405</c:v>
                </c:pt>
                <c:pt idx="11117">
                  <c:v>1.4630655345336592</c:v>
                </c:pt>
                <c:pt idx="11118">
                  <c:v>1.4310181697731468</c:v>
                </c:pt>
                <c:pt idx="11119">
                  <c:v>1.3979901030995536</c:v>
                </c:pt>
                <c:pt idx="11120">
                  <c:v>1.3640046665677905</c:v>
                </c:pt>
                <c:pt idx="11121">
                  <c:v>1.3290839145484377</c:v>
                </c:pt>
                <c:pt idx="11122">
                  <c:v>1.2932528544545612</c:v>
                </c:pt>
                <c:pt idx="11123">
                  <c:v>1.2565362607898913</c:v>
                </c:pt>
                <c:pt idx="11124">
                  <c:v>1.218957307219759</c:v>
                </c:pt>
                <c:pt idx="11125">
                  <c:v>1.1805435199486334</c:v>
                </c:pt>
                <c:pt idx="11126">
                  <c:v>1.1413209104116477</c:v>
                </c:pt>
                <c:pt idx="11127">
                  <c:v>1.1013147263977858</c:v>
                </c:pt>
                <c:pt idx="11128">
                  <c:v>1.0605532608608303</c:v>
                </c:pt>
                <c:pt idx="11129">
                  <c:v>1.0190652091272536</c:v>
                </c:pt>
                <c:pt idx="11130">
                  <c:v>0.97687952026507263</c:v>
                </c:pt>
                <c:pt idx="11131">
                  <c:v>0.93402357072532172</c:v>
                </c:pt>
                <c:pt idx="11132">
                  <c:v>0.89052854353193123</c:v>
                </c:pt>
                <c:pt idx="11133">
                  <c:v>0.84642352822633538</c:v>
                </c:pt>
                <c:pt idx="11134">
                  <c:v>0.80173680632742705</c:v>
                </c:pt>
                <c:pt idx="11135">
                  <c:v>0.75650083028072412</c:v>
                </c:pt>
                <c:pt idx="11136">
                  <c:v>0.7107463328963225</c:v>
                </c:pt>
                <c:pt idx="11137">
                  <c:v>0.66450421633687262</c:v>
                </c:pt>
                <c:pt idx="11138">
                  <c:v>0.61780663318072337</c:v>
                </c:pt>
                <c:pt idx="11139">
                  <c:v>0.57068643822721521</c:v>
                </c:pt>
                <c:pt idx="11140">
                  <c:v>0.52317543497791474</c:v>
                </c:pt>
                <c:pt idx="11141">
                  <c:v>0.4753058604268936</c:v>
                </c:pt>
                <c:pt idx="11142">
                  <c:v>0.42711093267708561</c:v>
                </c:pt>
                <c:pt idx="11143">
                  <c:v>0.37862429661695207</c:v>
                </c:pt>
                <c:pt idx="11144">
                  <c:v>0.32987827430748895</c:v>
                </c:pt>
                <c:pt idx="11145">
                  <c:v>0.28090536270823513</c:v>
                </c:pt>
                <c:pt idx="11146">
                  <c:v>0.23173880194592961</c:v>
                </c:pt>
                <c:pt idx="11147">
                  <c:v>0.18241259078150573</c:v>
                </c:pt>
                <c:pt idx="11148">
                  <c:v>0.1329614675764024</c:v>
                </c:pt>
                <c:pt idx="11149">
                  <c:v>8.3420316800417255E-2</c:v>
                </c:pt>
                <c:pt idx="11150">
                  <c:v>3.3822391882297367E-2</c:v>
                </c:pt>
                <c:pt idx="11151">
                  <c:v>-1.5799202727687412E-2</c:v>
                </c:pt>
                <c:pt idx="11152">
                  <c:v>-6.5410404411202494E-2</c:v>
                </c:pt>
                <c:pt idx="11153">
                  <c:v>-0.11497566545535111</c:v>
                </c:pt>
                <c:pt idx="11154">
                  <c:v>-0.1644625705874439</c:v>
                </c:pt>
                <c:pt idx="11155">
                  <c:v>-0.21383707132861984</c:v>
                </c:pt>
                <c:pt idx="11156">
                  <c:v>-0.26306502980553775</c:v>
                </c:pt>
                <c:pt idx="11157">
                  <c:v>-0.31211267614693999</c:v>
                </c:pt>
                <c:pt idx="11158">
                  <c:v>-0.36094627634558712</c:v>
                </c:pt>
                <c:pt idx="11159">
                  <c:v>-0.40953255005921796</c:v>
                </c:pt>
                <c:pt idx="11160">
                  <c:v>-0.45783822368933103</c:v>
                </c:pt>
                <c:pt idx="11161">
                  <c:v>-0.50582997686636122</c:v>
                </c:pt>
                <c:pt idx="11162">
                  <c:v>-0.55347490018175804</c:v>
                </c:pt>
                <c:pt idx="11163">
                  <c:v>-0.60074054313262382</c:v>
                </c:pt>
                <c:pt idx="11164">
                  <c:v>-0.64759449952696668</c:v>
                </c:pt>
                <c:pt idx="11165">
                  <c:v>-0.69400445359684126</c:v>
                </c:pt>
                <c:pt idx="11166">
                  <c:v>-0.73993869206427676</c:v>
                </c:pt>
                <c:pt idx="11167">
                  <c:v>-0.78536575526765895</c:v>
                </c:pt>
                <c:pt idx="11168">
                  <c:v>-0.83025482061264</c:v>
                </c:pt>
                <c:pt idx="11169">
                  <c:v>-0.87457535737095404</c:v>
                </c:pt>
                <c:pt idx="11170">
                  <c:v>-0.91829535577303867</c:v>
                </c:pt>
                <c:pt idx="11171">
                  <c:v>-0.96138630381444279</c:v>
                </c:pt>
                <c:pt idx="11172">
                  <c:v>-1.0038188456173507</c:v>
                </c:pt>
                <c:pt idx="11173">
                  <c:v>-1.0455630362459452</c:v>
                </c:pt>
                <c:pt idx="11174">
                  <c:v>-1.0865894035822397</c:v>
                </c:pt>
                <c:pt idx="11175">
                  <c:v>-1.1268706692714598</c:v>
                </c:pt>
                <c:pt idx="11176">
                  <c:v>-1.1663802055103822</c:v>
                </c:pt>
                <c:pt idx="11177">
                  <c:v>-1.2050914077115336</c:v>
                </c:pt>
                <c:pt idx="11178">
                  <c:v>-1.2429776099397611</c:v>
                </c:pt>
                <c:pt idx="11179">
                  <c:v>-1.2800120285076524</c:v>
                </c:pt>
                <c:pt idx="11180">
                  <c:v>-1.3161682773369989</c:v>
                </c:pt>
                <c:pt idx="11181">
                  <c:v>-1.3514220677435647</c:v>
                </c:pt>
                <c:pt idx="11182">
                  <c:v>-1.3857496529047619</c:v>
                </c:pt>
                <c:pt idx="11183">
                  <c:v>-1.4191271967946022</c:v>
                </c:pt>
                <c:pt idx="11184">
                  <c:v>-1.4515312368404876</c:v>
                </c:pt>
                <c:pt idx="11185">
                  <c:v>-1.4829403381164556</c:v>
                </c:pt>
                <c:pt idx="11186">
                  <c:v>-1.5133335006922919</c:v>
                </c:pt>
                <c:pt idx="11187">
                  <c:v>-1.5426895008001662</c:v>
                </c:pt>
                <c:pt idx="11188">
                  <c:v>-1.5709878784316791</c:v>
                </c:pt>
                <c:pt idx="11189">
                  <c:v>-1.5982111965242809</c:v>
                </c:pt>
                <c:pt idx="11190">
                  <c:v>-1.6243390112907903</c:v>
                </c:pt>
                <c:pt idx="11191">
                  <c:v>-1.6493524911801585</c:v>
                </c:pt>
                <c:pt idx="11192">
                  <c:v>-1.6732362775338765</c:v>
                </c:pt>
                <c:pt idx="11193">
                  <c:v>-1.6959724649500676</c:v>
                </c:pt>
                <c:pt idx="11194">
                  <c:v>-1.7175458231931464</c:v>
                </c:pt>
                <c:pt idx="11195">
                  <c:v>-1.7379423013214226</c:v>
                </c:pt>
                <c:pt idx="11196">
                  <c:v>-1.7571489612466187</c:v>
                </c:pt>
                <c:pt idx="11197">
                  <c:v>-1.7751511160072155</c:v>
                </c:pt>
                <c:pt idx="11198">
                  <c:v>-1.7919359594158659</c:v>
                </c:pt>
                <c:pt idx="11199">
                  <c:v>-1.8074938345117395</c:v>
                </c:pt>
                <c:pt idx="11200">
                  <c:v>-1.8218121604194135</c:v>
                </c:pt>
                <c:pt idx="11201">
                  <c:v>-1.8348811661799334</c:v>
                </c:pt>
                <c:pt idx="11202">
                  <c:v>-1.8466929990461827</c:v>
                </c:pt>
                <c:pt idx="11203">
                  <c:v>-1.8572383173042908</c:v>
                </c:pt>
                <c:pt idx="11204">
                  <c:v>-1.866510496087854</c:v>
                </c:pt>
                <c:pt idx="11205">
                  <c:v>-1.87450352469438</c:v>
                </c:pt>
                <c:pt idx="11206">
                  <c:v>-1.8812124267627257</c:v>
                </c:pt>
                <c:pt idx="11207">
                  <c:v>-1.8866320748031424</c:v>
                </c:pt>
                <c:pt idx="11208">
                  <c:v>-1.890758703017835</c:v>
                </c:pt>
                <c:pt idx="11209">
                  <c:v>-1.8935899179859936</c:v>
                </c:pt>
                <c:pt idx="11210">
                  <c:v>-1.8951229742702169</c:v>
                </c:pt>
                <c:pt idx="11211">
                  <c:v>-1.8953562756748779</c:v>
                </c:pt>
                <c:pt idx="11212">
                  <c:v>-1.8942899276124985</c:v>
                </c:pt>
                <c:pt idx="11213">
                  <c:v>-1.8919257201362951</c:v>
                </c:pt>
                <c:pt idx="11214">
                  <c:v>-1.8882659773848858</c:v>
                </c:pt>
                <c:pt idx="11215">
                  <c:v>-1.8833111393614057</c:v>
                </c:pt>
                <c:pt idx="11216">
                  <c:v>-1.8770656434035191</c:v>
                </c:pt>
                <c:pt idx="11217">
                  <c:v>-1.8695342596256517</c:v>
                </c:pt>
                <c:pt idx="11218">
                  <c:v>-1.8607218896550264</c:v>
                </c:pt>
                <c:pt idx="11219">
                  <c:v>-1.8506334100131765</c:v>
                </c:pt>
                <c:pt idx="11220">
                  <c:v>-1.8392774865572548</c:v>
                </c:pt>
                <c:pt idx="11221">
                  <c:v>-1.8266611395711958</c:v>
                </c:pt>
                <c:pt idx="11222">
                  <c:v>-1.8127927462710154</c:v>
                </c:pt>
                <c:pt idx="11223">
                  <c:v>-1.7976809266159772</c:v>
                </c:pt>
                <c:pt idx="11224">
                  <c:v>-1.7813377921961577</c:v>
                </c:pt>
                <c:pt idx="11225">
                  <c:v>-1.7637734786726278</c:v>
                </c:pt>
                <c:pt idx="11226">
                  <c:v>-1.744999674870759</c:v>
                </c:pt>
                <c:pt idx="11227">
                  <c:v>-1.7250296641124678</c:v>
                </c:pt>
                <c:pt idx="11228">
                  <c:v>-1.7038783050424076</c:v>
                </c:pt>
                <c:pt idx="11229">
                  <c:v>-1.6815580340990401</c:v>
                </c:pt>
                <c:pt idx="11230">
                  <c:v>-1.6580846611569893</c:v>
                </c:pt>
                <c:pt idx="11231">
                  <c:v>-1.6334753493661875</c:v>
                </c:pt>
                <c:pt idx="11232">
                  <c:v>-1.6077473744302004</c:v>
                </c:pt>
                <c:pt idx="11233">
                  <c:v>-1.5809179500498782</c:v>
                </c:pt>
                <c:pt idx="11234">
                  <c:v>-1.5530046337610552</c:v>
                </c:pt>
                <c:pt idx="11235">
                  <c:v>-1.5240269290705659</c:v>
                </c:pt>
                <c:pt idx="11236">
                  <c:v>-1.4940046466120089</c:v>
                </c:pt>
                <c:pt idx="11237">
                  <c:v>-1.4629577487021594</c:v>
                </c:pt>
                <c:pt idx="11238">
                  <c:v>-1.4309079177254456</c:v>
                </c:pt>
                <c:pt idx="11239">
                  <c:v>-1.3978774379147962</c:v>
                </c:pt>
                <c:pt idx="11240">
                  <c:v>-1.3638896423215823</c:v>
                </c:pt>
                <c:pt idx="11241">
                  <c:v>-1.3289665862871813</c:v>
                </c:pt>
                <c:pt idx="11242">
                  <c:v>-1.293133278169317</c:v>
                </c:pt>
                <c:pt idx="11243">
                  <c:v>-1.25641449338992</c:v>
                </c:pt>
                <c:pt idx="11244">
                  <c:v>-1.2188334065056434</c:v>
                </c:pt>
                <c:pt idx="11245">
                  <c:v>-1.1804175445851193</c:v>
                </c:pt>
                <c:pt idx="11246">
                  <c:v>-1.1411929199000508</c:v>
                </c:pt>
                <c:pt idx="11247">
                  <c:v>-1.1011847810481163</c:v>
                </c:pt>
                <c:pt idx="11248">
                  <c:v>-1.0604214217636152</c:v>
                </c:pt>
                <c:pt idx="11249">
                  <c:v>-1.0189315381249973</c:v>
                </c:pt>
                <c:pt idx="11250">
                  <c:v>-0.97674407992349366</c:v>
                </c:pt>
                <c:pt idx="11251">
                  <c:v>-0.93388642430422786</c:v>
                </c:pt>
                <c:pt idx="11252">
                  <c:v>-0.89038975495594352</c:v>
                </c:pt>
                <c:pt idx="11253">
                  <c:v>-0.84628316205522947</c:v>
                </c:pt>
                <c:pt idx="11254">
                  <c:v>-0.80159492772633856</c:v>
                </c:pt>
                <c:pt idx="11255">
                  <c:v>-0.7563575049900515</c:v>
                </c:pt>
                <c:pt idx="11256">
                  <c:v>-0.7106016272015433</c:v>
                </c:pt>
                <c:pt idx="11257">
                  <c:v>-0.66435819703799637</c:v>
                </c:pt>
                <c:pt idx="11258">
                  <c:v>-0.61765936756168061</c:v>
                </c:pt>
                <c:pt idx="11259">
                  <c:v>-0.57053799402498862</c:v>
                </c:pt>
                <c:pt idx="11260">
                  <c:v>-0.52302588035169306</c:v>
                </c:pt>
                <c:pt idx="11261">
                  <c:v>-0.47515526392680013</c:v>
                </c:pt>
                <c:pt idx="11262">
                  <c:v>-0.42695936321309214</c:v>
                </c:pt>
                <c:pt idx="11263">
                  <c:v>-0.37847182342740637</c:v>
                </c:pt>
                <c:pt idx="11264">
                  <c:v>-0.3297249669277097</c:v>
                </c:pt>
                <c:pt idx="11265">
                  <c:v>-0.2807512909390365</c:v>
                </c:pt>
                <c:pt idx="11266">
                  <c:v>-0.23158403582188772</c:v>
                </c:pt>
                <c:pt idx="11267">
                  <c:v>-0.18225720053943895</c:v>
                </c:pt>
                <c:pt idx="11268">
                  <c:v>-0.13280552362355064</c:v>
                </c:pt>
                <c:pt idx="11269">
                  <c:v>-8.3263889682824929E-2</c:v>
                </c:pt>
                <c:pt idx="11270">
                  <c:v>-3.3665552252973845E-2</c:v>
                </c:pt>
                <c:pt idx="11271">
                  <c:v>1.595638414045563E-2</c:v>
                </c:pt>
                <c:pt idx="11272">
                  <c:v>6.5567856835558769E-2</c:v>
                </c:pt>
                <c:pt idx="11273">
                  <c:v>0.11513331810763253</c:v>
                </c:pt>
                <c:pt idx="11274">
                  <c:v>0.16462035270375594</c:v>
                </c:pt>
                <c:pt idx="11275">
                  <c:v>0.21399491219647226</c:v>
                </c:pt>
                <c:pt idx="11276">
                  <c:v>0.26322285879537499</c:v>
                </c:pt>
                <c:pt idx="11277">
                  <c:v>0.31227042274356093</c:v>
                </c:pt>
                <c:pt idx="11278">
                  <c:v>0.36110387017947587</c:v>
                </c:pt>
                <c:pt idx="11279">
                  <c:v>0.4096899209377734</c:v>
                </c:pt>
                <c:pt idx="11280">
                  <c:v>0.45799530162797003</c:v>
                </c:pt>
                <c:pt idx="11281">
                  <c:v>0.50598669211941594</c:v>
                </c:pt>
                <c:pt idx="11282">
                  <c:v>0.55363118327340433</c:v>
                </c:pt>
                <c:pt idx="11283">
                  <c:v>0.60089632488737821</c:v>
                </c:pt>
                <c:pt idx="11284">
                  <c:v>0.64774971110023893</c:v>
                </c:pt>
                <c:pt idx="11285">
                  <c:v>0.69415902650512529</c:v>
                </c:pt>
                <c:pt idx="11286">
                  <c:v>0.74009255821518904</c:v>
                </c:pt>
                <c:pt idx="11287">
                  <c:v>0.78551884698982233</c:v>
                </c:pt>
                <c:pt idx="11288">
                  <c:v>0.83040707068527486</c:v>
                </c:pt>
                <c:pt idx="11289">
                  <c:v>0.87472669905314415</c:v>
                </c:pt>
                <c:pt idx="11290">
                  <c:v>0.9184457228329046</c:v>
                </c:pt>
                <c:pt idx="11291">
                  <c:v>0.96153563055789637</c:v>
                </c:pt>
                <c:pt idx="11292">
                  <c:v>1.0039670669166829</c:v>
                </c:pt>
                <c:pt idx="11293">
                  <c:v>1.0457100875679715</c:v>
                </c:pt>
                <c:pt idx="11294">
                  <c:v>1.0867352210163042</c:v>
                </c:pt>
                <c:pt idx="11295">
                  <c:v>1.1270151895570122</c:v>
                </c:pt>
                <c:pt idx="11296">
                  <c:v>1.1665233660642034</c:v>
                </c:pt>
                <c:pt idx="11297">
                  <c:v>1.2052331466547053</c:v>
                </c:pt>
                <c:pt idx="11298">
                  <c:v>1.2431178661242288</c:v>
                </c:pt>
                <c:pt idx="11299">
                  <c:v>1.2801507415424047</c:v>
                </c:pt>
                <c:pt idx="11300">
                  <c:v>1.316305387613866</c:v>
                </c:pt>
                <c:pt idx="11301">
                  <c:v>1.3515575164627338</c:v>
                </c:pt>
                <c:pt idx="11302">
                  <c:v>1.385883382099703</c:v>
                </c:pt>
                <c:pt idx="11303">
                  <c:v>1.4192591493567559</c:v>
                </c:pt>
                <c:pt idx="11304">
                  <c:v>1.4516613565434473</c:v>
                </c:pt>
                <c:pt idx="11305">
                  <c:v>1.4830685696396995</c:v>
                </c:pt>
                <c:pt idx="11306">
                  <c:v>1.5134597896445656</c:v>
                </c:pt>
                <c:pt idx="11307">
                  <c:v>1.5428137937422959</c:v>
                </c:pt>
                <c:pt idx="11308">
                  <c:v>1.5711101228990212</c:v>
                </c:pt>
                <c:pt idx="11309">
                  <c:v>1.5983313410486746</c:v>
                </c:pt>
                <c:pt idx="11310">
                  <c:v>1.6244570054219809</c:v>
                </c:pt>
                <c:pt idx="11311">
                  <c:v>1.6494682855067766</c:v>
                </c:pt>
                <c:pt idx="11312">
                  <c:v>1.6733498237039504</c:v>
                </c:pt>
                <c:pt idx="11313">
                  <c:v>1.6960837156909665</c:v>
                </c:pt>
                <c:pt idx="11314">
                  <c:v>1.7176547323310505</c:v>
                </c:pt>
                <c:pt idx="11315">
                  <c:v>1.7380488238002649</c:v>
                </c:pt>
                <c:pt idx="11316">
                  <c:v>1.7572530531464812</c:v>
                </c:pt>
                <c:pt idx="11317">
                  <c:v>1.7752527345622218</c:v>
                </c:pt>
                <c:pt idx="11318">
                  <c:v>1.7920350630314972</c:v>
                </c:pt>
                <c:pt idx="11319">
                  <c:v>1.8075903827816202</c:v>
                </c:pt>
                <c:pt idx="11320">
                  <c:v>1.821906114141522</c:v>
                </c:pt>
                <c:pt idx="11321">
                  <c:v>1.8349724873722792</c:v>
                </c:pt>
                <c:pt idx="11322">
                  <c:v>1.8467816509619084</c:v>
                </c:pt>
                <c:pt idx="11323">
                  <c:v>1.8573242644461387</c:v>
                </c:pt>
                <c:pt idx="11324">
                  <c:v>1.8665937042221548</c:v>
                </c:pt>
                <c:pt idx="11325">
                  <c:v>1.8745839608643577</c:v>
                </c:pt>
                <c:pt idx="11326">
                  <c:v>1.8812900593012951</c:v>
                </c:pt>
                <c:pt idx="11327">
                  <c:v>1.8867068733450372</c:v>
                </c:pt>
                <c:pt idx="11328">
                  <c:v>1.890830638511181</c:v>
                </c:pt>
                <c:pt idx="11329">
                  <c:v>1.893658962703253</c:v>
                </c:pt>
                <c:pt idx="11330">
                  <c:v>1.8951891018185663</c:v>
                </c:pt>
                <c:pt idx="11331">
                  <c:v>1.8954194610059085</c:v>
                </c:pt>
                <c:pt idx="11332">
                  <c:v>1.8943501470313446</c:v>
                </c:pt>
                <c:pt idx="11333">
                  <c:v>1.8919829513101363</c:v>
                </c:pt>
                <c:pt idx="11334">
                  <c:v>1.8883201993508303</c:v>
                </c:pt>
                <c:pt idx="11335">
                  <c:v>1.8833623325337367</c:v>
                </c:pt>
                <c:pt idx="11336">
                  <c:v>1.8771137895803138</c:v>
                </c:pt>
                <c:pt idx="11337">
                  <c:v>1.8695793419948044</c:v>
                </c:pt>
                <c:pt idx="11338">
                  <c:v>1.8607638927995842</c:v>
                </c:pt>
                <c:pt idx="11339">
                  <c:v>1.8506723199160917</c:v>
                </c:pt>
                <c:pt idx="11340">
                  <c:v>1.8393132906054919</c:v>
                </c:pt>
                <c:pt idx="11341">
                  <c:v>1.8266938265592003</c:v>
                </c:pt>
                <c:pt idx="11342">
                  <c:v>1.812822306403528</c:v>
                </c:pt>
                <c:pt idx="11343">
                  <c:v>1.7977073515102575</c:v>
                </c:pt>
                <c:pt idx="11344">
                  <c:v>1.7813610748835378</c:v>
                </c:pt>
                <c:pt idx="11345">
                  <c:v>1.763793613599451</c:v>
                </c:pt>
                <c:pt idx="11346">
                  <c:v>1.745016657898663</c:v>
                </c:pt>
                <c:pt idx="11347">
                  <c:v>1.7250434925180742</c:v>
                </c:pt>
                <c:pt idx="11348">
                  <c:v>1.7038889775163315</c:v>
                </c:pt>
                <c:pt idx="11349">
                  <c:v>1.6815655507443028</c:v>
                </c:pt>
                <c:pt idx="11350">
                  <c:v>1.6580890234867662</c:v>
                </c:pt>
                <c:pt idx="11351">
                  <c:v>1.6334765603010168</c:v>
                </c:pt>
                <c:pt idx="11352">
                  <c:v>1.6077454382944367</c:v>
                </c:pt>
                <c:pt idx="11353">
                  <c:v>1.5809128725676331</c:v>
                </c:pt>
                <c:pt idx="11354">
                  <c:v>1.5529964220514483</c:v>
                </c:pt>
                <c:pt idx="11355">
                  <c:v>1.5240155916424145</c:v>
                </c:pt>
                <c:pt idx="11356">
                  <c:v>1.4939901933578914</c:v>
                </c:pt>
                <c:pt idx="11357">
                  <c:v>1.4629401908918176</c:v>
                </c:pt>
                <c:pt idx="11358">
                  <c:v>1.4308872679986462</c:v>
                </c:pt>
                <c:pt idx="11359">
                  <c:v>1.3978537102735809</c:v>
                </c:pt>
                <c:pt idx="11360">
                  <c:v>1.3638628521218572</c:v>
                </c:pt>
                <c:pt idx="11361">
                  <c:v>1.3289367502298246</c:v>
                </c:pt>
                <c:pt idx="11362">
                  <c:v>1.2931004142906191</c:v>
                </c:pt>
                <c:pt idx="11363">
                  <c:v>1.2563786210514192</c:v>
                </c:pt>
                <c:pt idx="11364">
                  <c:v>1.2187945463834979</c:v>
                </c:pt>
                <c:pt idx="11365">
                  <c:v>1.18037571865877</c:v>
                </c:pt>
                <c:pt idx="11366">
                  <c:v>1.1411481514404347</c:v>
                </c:pt>
                <c:pt idx="11367">
                  <c:v>1.1011370946052554</c:v>
                </c:pt>
                <c:pt idx="11368">
                  <c:v>1.0603708431536683</c:v>
                </c:pt>
                <c:pt idx="11369">
                  <c:v>1.0188780944167686</c:v>
                </c:pt>
                <c:pt idx="11370">
                  <c:v>0.97668779942439954</c:v>
                </c:pt>
                <c:pt idx="11371">
                  <c:v>0.93382733654574568</c:v>
                </c:pt>
                <c:pt idx="11372">
                  <c:v>0.89032789067850948</c:v>
                </c:pt>
                <c:pt idx="11373">
                  <c:v>0.84621855319265193</c:v>
                </c:pt>
                <c:pt idx="11374">
                  <c:v>0.80152760738964868</c:v>
                </c:pt>
                <c:pt idx="11375">
                  <c:v>0.7562875074509593</c:v>
                </c:pt>
                <c:pt idx="11376">
                  <c:v>0.71052898787521945</c:v>
                </c:pt>
                <c:pt idx="11377">
                  <c:v>0.66428295246561042</c:v>
                </c:pt>
                <c:pt idx="11378">
                  <c:v>0.6175815553922257</c:v>
                </c:pt>
                <c:pt idx="11379">
                  <c:v>0.57045765299680662</c:v>
                </c:pt>
                <c:pt idx="11380">
                  <c:v>0.52294305027341825</c:v>
                </c:pt>
                <c:pt idx="11381">
                  <c:v>0.47506998565801861</c:v>
                </c:pt>
                <c:pt idx="11382">
                  <c:v>0.4268716786443465</c:v>
                </c:pt>
                <c:pt idx="11383">
                  <c:v>0.37838177545996354</c:v>
                </c:pt>
                <c:pt idx="11384">
                  <c:v>0.32963259945282564</c:v>
                </c:pt>
                <c:pt idx="11385">
                  <c:v>0.28065664881670693</c:v>
                </c:pt>
                <c:pt idx="11386">
                  <c:v>0.23148716485944909</c:v>
                </c:pt>
                <c:pt idx="11387">
                  <c:v>0.18215814746955458</c:v>
                </c:pt>
                <c:pt idx="11388">
                  <c:v>0.13270433608190785</c:v>
                </c:pt>
                <c:pt idx="11389">
                  <c:v>8.3160616185468772E-2</c:v>
                </c:pt>
                <c:pt idx="11390">
                  <c:v>3.3560242173243743E-2</c:v>
                </c:pt>
                <c:pt idx="11391">
                  <c:v>-1.6063680595310981E-2</c:v>
                </c:pt>
                <c:pt idx="11392">
                  <c:v>-6.5677088648081278E-2</c:v>
                </c:pt>
                <c:pt idx="11393">
                  <c:v>-0.1152444334742284</c:v>
                </c:pt>
                <c:pt idx="11394">
                  <c:v>-0.16473329905905987</c:v>
                </c:pt>
                <c:pt idx="11395">
                  <c:v>-0.21410963623800947</c:v>
                </c:pt>
                <c:pt idx="11396">
                  <c:v>-0.26333930650851745</c:v>
                </c:pt>
                <c:pt idx="11397">
                  <c:v>-0.31238853942676459</c:v>
                </c:pt>
                <c:pt idx="11398">
                  <c:v>-0.3612236004697979</c:v>
                </c:pt>
                <c:pt idx="11399">
                  <c:v>-0.40981120883662964</c:v>
                </c:pt>
                <c:pt idx="11400">
                  <c:v>-0.45811809052712504</c:v>
                </c:pt>
                <c:pt idx="11401">
                  <c:v>-0.50611092482728892</c:v>
                </c:pt>
                <c:pt idx="11402">
                  <c:v>-0.55375680204140476</c:v>
                </c:pt>
                <c:pt idx="11403">
                  <c:v>-0.60102327143669998</c:v>
                </c:pt>
                <c:pt idx="11404">
                  <c:v>-0.64787792664866151</c:v>
                </c:pt>
                <c:pt idx="11405">
                  <c:v>-0.69428845179402576</c:v>
                </c:pt>
                <c:pt idx="11406">
                  <c:v>-0.74022313353687197</c:v>
                </c:pt>
                <c:pt idx="11407">
                  <c:v>-0.78565051221479232</c:v>
                </c:pt>
                <c:pt idx="11408">
                  <c:v>-0.83053976528978424</c:v>
                </c:pt>
                <c:pt idx="11409">
                  <c:v>-0.87486036214689356</c:v>
                </c:pt>
                <c:pt idx="11410">
                  <c:v>-0.91858029318677126</c:v>
                </c:pt>
                <c:pt idx="11411">
                  <c:v>-0.96167104663183034</c:v>
                </c:pt>
                <c:pt idx="11412">
                  <c:v>-1.0041032668877121</c:v>
                </c:pt>
                <c:pt idx="11413">
                  <c:v>-1.0458470093582506</c:v>
                </c:pt>
                <c:pt idx="11414">
                  <c:v>-1.0868728023212477</c:v>
                </c:pt>
                <c:pt idx="11415">
                  <c:v>-1.1271533678734731</c:v>
                </c:pt>
                <c:pt idx="11416">
                  <c:v>-1.1666620787187645</c:v>
                </c:pt>
                <c:pt idx="11417">
                  <c:v>-1.2053723308318975</c:v>
                </c:pt>
                <c:pt idx="11418">
                  <c:v>-1.2432574588948493</c:v>
                </c:pt>
                <c:pt idx="11419">
                  <c:v>-1.2802906798917981</c:v>
                </c:pt>
                <c:pt idx="11420">
                  <c:v>-1.316445608470254</c:v>
                </c:pt>
                <c:pt idx="11421">
                  <c:v>-1.3516979567254337</c:v>
                </c:pt>
                <c:pt idx="11422">
                  <c:v>-1.3860239786674238</c:v>
                </c:pt>
                <c:pt idx="11423">
                  <c:v>-1.4193998391557605</c:v>
                </c:pt>
                <c:pt idx="11424">
                  <c:v>-1.4518020765557309</c:v>
                </c:pt>
                <c:pt idx="11425">
                  <c:v>-1.4832092569310555</c:v>
                </c:pt>
                <c:pt idx="11426">
                  <c:v>-1.5136003813925558</c:v>
                </c:pt>
                <c:pt idx="11427">
                  <c:v>-1.5429542272641821</c:v>
                </c:pt>
                <c:pt idx="11428">
                  <c:v>-1.5712503356795595</c:v>
                </c:pt>
                <c:pt idx="11429">
                  <c:v>-1.5984712707677831</c:v>
                </c:pt>
                <c:pt idx="11430">
                  <c:v>-1.624596589982287</c:v>
                </c:pt>
                <c:pt idx="11431">
                  <c:v>-1.6496074630610589</c:v>
                </c:pt>
                <c:pt idx="11432">
                  <c:v>-1.673488532682337</c:v>
                </c:pt>
                <c:pt idx="11433">
                  <c:v>-1.6962218948280614</c:v>
                </c:pt>
                <c:pt idx="11434">
                  <c:v>-1.7177923206928343</c:v>
                </c:pt>
                <c:pt idx="11435">
                  <c:v>-1.7381857608108096</c:v>
                </c:pt>
                <c:pt idx="11436">
                  <c:v>-1.7573892786144909</c:v>
                </c:pt>
                <c:pt idx="11437">
                  <c:v>-1.7753881887072809</c:v>
                </c:pt>
                <c:pt idx="11438">
                  <c:v>-1.7921696865102164</c:v>
                </c:pt>
                <c:pt idx="11439">
                  <c:v>-1.8077241167134506</c:v>
                </c:pt>
                <c:pt idx="11440">
                  <c:v>-1.822038900134362</c:v>
                </c:pt>
                <c:pt idx="11441">
                  <c:v>-1.8351042675478093</c:v>
                </c:pt>
                <c:pt idx="11442">
                  <c:v>-1.8469123679806643</c:v>
                </c:pt>
                <c:pt idx="11443">
                  <c:v>-1.8574538615323113</c:v>
                </c:pt>
                <c:pt idx="11444">
                  <c:v>-1.8667221251880868</c:v>
                </c:pt>
                <c:pt idx="11445">
                  <c:v>-1.8747111501347558</c:v>
                </c:pt>
                <c:pt idx="11446">
                  <c:v>-1.8814159619370994</c:v>
                </c:pt>
                <c:pt idx="11447">
                  <c:v>-1.8868314350670157</c:v>
                </c:pt>
                <c:pt idx="11448">
                  <c:v>-1.8909538057231519</c:v>
                </c:pt>
                <c:pt idx="11449">
                  <c:v>-1.8937806825150003</c:v>
                </c:pt>
                <c:pt idx="11450">
                  <c:v>-1.8953093220683526</c:v>
                </c:pt>
                <c:pt idx="11451">
                  <c:v>-1.895538130282689</c:v>
                </c:pt>
                <c:pt idx="11452">
                  <c:v>-1.8944672146965882</c:v>
                </c:pt>
                <c:pt idx="11453">
                  <c:v>-1.8920983675192462</c:v>
                </c:pt>
                <c:pt idx="11454">
                  <c:v>-1.8884339150741991</c:v>
                </c:pt>
                <c:pt idx="11455">
                  <c:v>-1.8834742995773972</c:v>
                </c:pt>
                <c:pt idx="11456">
                  <c:v>-1.8772239606061927</c:v>
                </c:pt>
                <c:pt idx="11457">
                  <c:v>-1.8696876705405423</c:v>
                </c:pt>
                <c:pt idx="11458">
                  <c:v>-1.8608703332979712</c:v>
                </c:pt>
                <c:pt idx="11459">
                  <c:v>-1.8507768277140322</c:v>
                </c:pt>
                <c:pt idx="11460">
                  <c:v>-1.8394158219825625</c:v>
                </c:pt>
                <c:pt idx="11461">
                  <c:v>-1.8267943387457093</c:v>
                </c:pt>
                <c:pt idx="11462">
                  <c:v>-1.8129207575982167</c:v>
                </c:pt>
                <c:pt idx="11463">
                  <c:v>-1.797803700897457</c:v>
                </c:pt>
                <c:pt idx="11464">
                  <c:v>-1.7814552826498768</c:v>
                </c:pt>
                <c:pt idx="11465">
                  <c:v>-1.7638856409501238</c:v>
                </c:pt>
                <c:pt idx="11466">
                  <c:v>-1.7451064670731897</c:v>
                </c:pt>
                <c:pt idx="11467">
                  <c:v>-1.7251310468055607</c:v>
                </c:pt>
                <c:pt idx="11468">
                  <c:v>-1.7039742412702856</c:v>
                </c:pt>
                <c:pt idx="11469">
                  <c:v>-1.6816484893968859</c:v>
                </c:pt>
                <c:pt idx="11470">
                  <c:v>-1.6581696035626079</c:v>
                </c:pt>
                <c:pt idx="11471">
                  <c:v>-1.6335547494304474</c:v>
                </c:pt>
                <c:pt idx="11472">
                  <c:v>-1.6078212052263217</c:v>
                </c:pt>
                <c:pt idx="11473">
                  <c:v>-1.5809861871815207</c:v>
                </c:pt>
                <c:pt idx="11474">
                  <c:v>-1.5530672553693616</c:v>
                </c:pt>
                <c:pt idx="11475">
                  <c:v>-1.5240839158399919</c:v>
                </c:pt>
                <c:pt idx="11476">
                  <c:v>-1.4940559817750305</c:v>
                </c:pt>
                <c:pt idx="11477">
                  <c:v>-1.4630034180428457</c:v>
                </c:pt>
                <c:pt idx="11478">
                  <c:v>-1.4309479095818298</c:v>
                </c:pt>
                <c:pt idx="11479">
                  <c:v>-1.3979117431802262</c:v>
                </c:pt>
                <c:pt idx="11480">
                  <c:v>-1.363918254444765</c:v>
                </c:pt>
                <c:pt idx="11481">
                  <c:v>-1.3289895012711992</c:v>
                </c:pt>
                <c:pt idx="11482">
                  <c:v>-1.2931504945694645</c:v>
                </c:pt>
                <c:pt idx="11483">
                  <c:v>-1.2564260123104181</c:v>
                </c:pt>
                <c:pt idx="11484">
                  <c:v>-1.2188392315952088</c:v>
                </c:pt>
                <c:pt idx="11485">
                  <c:v>-1.1804176820313748</c:v>
                </c:pt>
                <c:pt idx="11486">
                  <c:v>-1.1411873784228996</c:v>
                </c:pt>
                <c:pt idx="11487">
                  <c:v>-1.1011735718918689</c:v>
                </c:pt>
                <c:pt idx="11488">
                  <c:v>-1.0604045586881157</c:v>
                </c:pt>
                <c:pt idx="11489">
                  <c:v>-1.0189090373955829</c:v>
                </c:pt>
                <c:pt idx="11490">
                  <c:v>-0.97671596029982677</c:v>
                </c:pt>
                <c:pt idx="11491">
                  <c:v>-0.93385270702810874</c:v>
                </c:pt>
                <c:pt idx="11492">
                  <c:v>-0.89035046373794202</c:v>
                </c:pt>
                <c:pt idx="11493">
                  <c:v>-0.84623832306028046</c:v>
                </c:pt>
                <c:pt idx="11494">
                  <c:v>-0.80154456955830167</c:v>
                </c:pt>
                <c:pt idx="11495">
                  <c:v>-0.75630165867513899</c:v>
                </c:pt>
                <c:pt idx="11496">
                  <c:v>-0.71054032617066309</c:v>
                </c:pt>
                <c:pt idx="11497">
                  <c:v>-0.66429147710820369</c:v>
                </c:pt>
                <c:pt idx="11498">
                  <c:v>-0.61758726691640398</c:v>
                </c:pt>
                <c:pt idx="11499">
                  <c:v>-0.57046055319335431</c:v>
                </c:pt>
                <c:pt idx="11500">
                  <c:v>-0.52294314218671945</c:v>
                </c:pt>
                <c:pt idx="11501">
                  <c:v>-0.47506727358277379</c:v>
                </c:pt>
                <c:pt idx="11502">
                  <c:v>-0.42686616812175887</c:v>
                </c:pt>
                <c:pt idx="11503">
                  <c:v>-0.37837347327325888</c:v>
                </c:pt>
                <c:pt idx="11504">
                  <c:v>-0.3296215136223592</c:v>
                </c:pt>
                <c:pt idx="11505">
                  <c:v>-0.28064278859447572</c:v>
                </c:pt>
                <c:pt idx="11506">
                  <c:v>-0.23147054072303105</c:v>
                </c:pt>
                <c:pt idx="11507">
                  <c:v>-0.18213877111552798</c:v>
                </c:pt>
                <c:pt idx="11508">
                  <c:v>-0.13268222041878119</c:v>
                </c:pt>
                <c:pt idx="11509">
                  <c:v>-8.3135775325978711E-2</c:v>
                </c:pt>
                <c:pt idx="11510">
                  <c:v>-3.3532691426232997E-2</c:v>
                </c:pt>
                <c:pt idx="11511">
                  <c:v>1.6093924733560822E-2</c:v>
                </c:pt>
                <c:pt idx="11512">
                  <c:v>6.5710008503122683E-2</c:v>
                </c:pt>
                <c:pt idx="11513">
                  <c:v>0.11528001020310984</c:v>
                </c:pt>
                <c:pt idx="11514">
                  <c:v>0.16477151266056139</c:v>
                </c:pt>
                <c:pt idx="11515">
                  <c:v>0.21415046556340103</c:v>
                </c:pt>
                <c:pt idx="11516">
                  <c:v>0.26338272927273093</c:v>
                </c:pt>
                <c:pt idx="11517">
                  <c:v>0.31243453222014284</c:v>
                </c:pt>
                <c:pt idx="11518">
                  <c:v>0.361272138770319</c:v>
                </c:pt>
                <c:pt idx="11519">
                  <c:v>0.40986226702247863</c:v>
                </c:pt>
                <c:pt idx="11520">
                  <c:v>0.45817164188996695</c:v>
                </c:pt>
                <c:pt idx="11521">
                  <c:v>0.50616694158581899</c:v>
                </c:pt>
                <c:pt idx="11522">
                  <c:v>0.55381525535541698</c:v>
                </c:pt>
                <c:pt idx="11523">
                  <c:v>0.60108413142164641</c:v>
                </c:pt>
                <c:pt idx="11524">
                  <c:v>0.64794116239052701</c:v>
                </c:pt>
                <c:pt idx="11525">
                  <c:v>0.69435403136489549</c:v>
                </c:pt>
                <c:pt idx="11526">
                  <c:v>0.74029102401059788</c:v>
                </c:pt>
                <c:pt idx="11527">
                  <c:v>0.78572067968339032</c:v>
                </c:pt>
                <c:pt idx="11528">
                  <c:v>0.83061217487996652</c:v>
                </c:pt>
                <c:pt idx="11529">
                  <c:v>0.87493497803725928</c:v>
                </c:pt>
                <c:pt idx="11530">
                  <c:v>0.91865707862521129</c:v>
                </c:pt>
                <c:pt idx="11531">
                  <c:v>0.96174996395343282</c:v>
                </c:pt>
                <c:pt idx="11532">
                  <c:v>1.0041842775329448</c:v>
                </c:pt>
                <c:pt idx="11533">
                  <c:v>1.0459300738916419</c:v>
                </c:pt>
                <c:pt idx="11534">
                  <c:v>1.0869578804503297</c:v>
                </c:pt>
                <c:pt idx="11535">
                  <c:v>1.1272404184680929</c:v>
                </c:pt>
                <c:pt idx="11536">
                  <c:v>1.1667510598307986</c:v>
                </c:pt>
                <c:pt idx="11537">
                  <c:v>1.2054631997152441</c:v>
                </c:pt>
                <c:pt idx="11538">
                  <c:v>1.2433501720257389</c:v>
                </c:pt>
                <c:pt idx="11539">
                  <c:v>1.2803851929894847</c:v>
                </c:pt>
                <c:pt idx="11540">
                  <c:v>1.3165418765179553</c:v>
                </c:pt>
                <c:pt idx="11541">
                  <c:v>1.3517959339915859</c:v>
                </c:pt>
                <c:pt idx="11542">
                  <c:v>1.3861236187272066</c:v>
                </c:pt>
                <c:pt idx="11543">
                  <c:v>1.4195010949129598</c:v>
                </c:pt>
                <c:pt idx="11544">
                  <c:v>1.4519049002647542</c:v>
                </c:pt>
                <c:pt idx="11545">
                  <c:v>1.4833136002193401</c:v>
                </c:pt>
                <c:pt idx="11546">
                  <c:v>1.5137061952831135</c:v>
                </c:pt>
                <c:pt idx="11547">
                  <c:v>1.5430614621984517</c:v>
                </c:pt>
                <c:pt idx="11548">
                  <c:v>1.5713589415403919</c:v>
                </c:pt>
                <c:pt idx="11549">
                  <c:v>1.5985811969027761</c:v>
                </c:pt>
                <c:pt idx="11550">
                  <c:v>1.6247077852272038</c:v>
                </c:pt>
                <c:pt idx="11551">
                  <c:v>1.6497198757634857</c:v>
                </c:pt>
                <c:pt idx="11552">
                  <c:v>1.6736021107255337</c:v>
                </c:pt>
                <c:pt idx="11553">
                  <c:v>1.6963365856549568</c:v>
                </c:pt>
                <c:pt idx="11554">
                  <c:v>1.7179080713302139</c:v>
                </c:pt>
                <c:pt idx="11555">
                  <c:v>1.7383025178936116</c:v>
                </c:pt>
                <c:pt idx="11556">
                  <c:v>1.7575069884102505</c:v>
                </c:pt>
                <c:pt idx="11557">
                  <c:v>1.7755067971407528</c:v>
                </c:pt>
                <c:pt idx="11558">
                  <c:v>1.7922891391880293</c:v>
                </c:pt>
                <c:pt idx="11559">
                  <c:v>1.8078443589489204</c:v>
                </c:pt>
                <c:pt idx="11560">
                  <c:v>1.8221598769723866</c:v>
                </c:pt>
                <c:pt idx="11561">
                  <c:v>1.8352259237898467</c:v>
                </c:pt>
                <c:pt idx="11562">
                  <c:v>1.8470346482097517</c:v>
                </c:pt>
                <c:pt idx="11563">
                  <c:v>1.8575767101382155</c:v>
                </c:pt>
                <c:pt idx="11564">
                  <c:v>1.8668454863924042</c:v>
                </c:pt>
                <c:pt idx="11565">
                  <c:v>1.8748349680161245</c:v>
                </c:pt>
                <c:pt idx="11566">
                  <c:v>1.8815401804564162</c:v>
                </c:pt>
                <c:pt idx="11567">
                  <c:v>1.8869559980926429</c:v>
                </c:pt>
                <c:pt idx="11568">
                  <c:v>1.8910786570561637</c:v>
                </c:pt>
                <c:pt idx="11569">
                  <c:v>1.8939057659143836</c:v>
                </c:pt>
                <c:pt idx="11570">
                  <c:v>1.8954345812762232</c:v>
                </c:pt>
                <c:pt idx="11571">
                  <c:v>1.8956635090494607</c:v>
                </c:pt>
                <c:pt idx="11572">
                  <c:v>1.8945926568060765</c:v>
                </c:pt>
                <c:pt idx="11573">
                  <c:v>1.8922238168137575</c:v>
                </c:pt>
                <c:pt idx="11574">
                  <c:v>1.8885593154795279</c:v>
                </c:pt>
                <c:pt idx="11575">
                  <c:v>1.8835995951277695</c:v>
                </c:pt>
                <c:pt idx="11576">
                  <c:v>1.8773490954690932</c:v>
                </c:pt>
                <c:pt idx="11577">
                  <c:v>1.8698125890414776</c:v>
                </c:pt>
                <c:pt idx="11578">
                  <c:v>1.8609949799450858</c:v>
                </c:pt>
                <c:pt idx="11579">
                  <c:v>1.8509011472226378</c:v>
                </c:pt>
                <c:pt idx="11580">
                  <c:v>1.8395397592995244</c:v>
                </c:pt>
                <c:pt idx="11581">
                  <c:v>1.8269178390737106</c:v>
                </c:pt>
                <c:pt idx="11582">
                  <c:v>1.8130437664198185</c:v>
                </c:pt>
                <c:pt idx="11583">
                  <c:v>1.7979261639990265</c:v>
                </c:pt>
                <c:pt idx="11584">
                  <c:v>1.7815771461453975</c:v>
                </c:pt>
                <c:pt idx="11585">
                  <c:v>1.7640068513047245</c:v>
                </c:pt>
                <c:pt idx="11586">
                  <c:v>1.7452269711265327</c:v>
                </c:pt>
                <c:pt idx="11587">
                  <c:v>1.7252507917950397</c:v>
                </c:pt>
                <c:pt idx="11588">
                  <c:v>1.7040931748539787</c:v>
                </c:pt>
                <c:pt idx="11589">
                  <c:v>1.6817665596762879</c:v>
                </c:pt>
                <c:pt idx="11590">
                  <c:v>1.6582867591051831</c:v>
                </c:pt>
                <c:pt idx="11591">
                  <c:v>1.6336709392918367</c:v>
                </c:pt>
                <c:pt idx="11592">
                  <c:v>1.60793637897237</c:v>
                </c:pt>
                <c:pt idx="11593">
                  <c:v>1.5811002949100588</c:v>
                </c:pt>
                <c:pt idx="11594">
                  <c:v>1.553180247731665</c:v>
                </c:pt>
                <c:pt idx="11595">
                  <c:v>1.5241957440619847</c:v>
                </c:pt>
                <c:pt idx="11596">
                  <c:v>1.4941665976781913</c:v>
                </c:pt>
                <c:pt idx="11597">
                  <c:v>1.4631127740648158</c:v>
                </c:pt>
                <c:pt idx="11598">
                  <c:v>1.4310559587967386</c:v>
                </c:pt>
                <c:pt idx="11599">
                  <c:v>1.398018439318635</c:v>
                </c:pt>
                <c:pt idx="11600">
                  <c:v>1.3640235519133912</c:v>
                </c:pt>
                <c:pt idx="11601">
                  <c:v>1.3290933551721775</c:v>
                </c:pt>
                <c:pt idx="11602">
                  <c:v>1.2932528607194245</c:v>
                </c:pt>
                <c:pt idx="11603">
                  <c:v>1.2565268472590476</c:v>
                </c:pt>
                <c:pt idx="11604">
                  <c:v>1.2189384926435716</c:v>
                </c:pt>
                <c:pt idx="11605">
                  <c:v>1.1805153272498492</c:v>
                </c:pt>
                <c:pt idx="11606">
                  <c:v>1.1412833666687019</c:v>
                </c:pt>
                <c:pt idx="11607">
                  <c:v>1.101267862826238</c:v>
                </c:pt>
                <c:pt idx="11608">
                  <c:v>1.060497112793094</c:v>
                </c:pt>
                <c:pt idx="11609">
                  <c:v>1.0189998159904126</c:v>
                </c:pt>
                <c:pt idx="11610">
                  <c:v>0.97680492555694165</c:v>
                </c:pt>
                <c:pt idx="11611">
                  <c:v>0.93393982198872738</c:v>
                </c:pt>
                <c:pt idx="11612">
                  <c:v>0.89043569232723663</c:v>
                </c:pt>
                <c:pt idx="11613">
                  <c:v>0.84632163010214767</c:v>
                </c:pt>
                <c:pt idx="11614">
                  <c:v>0.80162592078968886</c:v>
                </c:pt>
                <c:pt idx="11615">
                  <c:v>0.75638102075989622</c:v>
                </c:pt>
                <c:pt idx="11616">
                  <c:v>0.71061766671310944</c:v>
                </c:pt>
                <c:pt idx="11617">
                  <c:v>0.66436676466605671</c:v>
                </c:pt>
                <c:pt idx="11618">
                  <c:v>0.61766047101343924</c:v>
                </c:pt>
                <c:pt idx="11619">
                  <c:v>0.57053164433145742</c:v>
                </c:pt>
                <c:pt idx="11620">
                  <c:v>0.52301209185764519</c:v>
                </c:pt>
                <c:pt idx="11621">
                  <c:v>0.47513405427928052</c:v>
                </c:pt>
                <c:pt idx="11622">
                  <c:v>0.42693075334836644</c:v>
                </c:pt>
                <c:pt idx="11623">
                  <c:v>0.37843583755660098</c:v>
                </c:pt>
                <c:pt idx="11624">
                  <c:v>0.32968163252088828</c:v>
                </c:pt>
                <c:pt idx="11625">
                  <c:v>0.280700638707851</c:v>
                </c:pt>
                <c:pt idx="11626">
                  <c:v>0.23152609970097252</c:v>
                </c:pt>
                <c:pt idx="11627">
                  <c:v>0.18219201766615442</c:v>
                </c:pt>
                <c:pt idx="11628">
                  <c:v>0.13273313431649977</c:v>
                </c:pt>
                <c:pt idx="11629">
                  <c:v>8.3184337418886506E-2</c:v>
                </c:pt>
                <c:pt idx="11630">
                  <c:v>3.3578883643043032E-2</c:v>
                </c:pt>
                <c:pt idx="11631">
                  <c:v>-1.6050119377200005E-2</c:v>
                </c:pt>
                <c:pt idx="11632">
                  <c:v>-6.5668605898607027E-2</c:v>
                </c:pt>
                <c:pt idx="11633">
                  <c:v>-0.11524102514352441</c:v>
                </c:pt>
                <c:pt idx="11634">
                  <c:v>-0.16473495883576933</c:v>
                </c:pt>
                <c:pt idx="11635">
                  <c:v>-0.21411635555559635</c:v>
                </c:pt>
                <c:pt idx="11636">
                  <c:v>-0.26335107455254791</c:v>
                </c:pt>
                <c:pt idx="11637">
                  <c:v>-0.31240534314326168</c:v>
                </c:pt>
                <c:pt idx="11638">
                  <c:v>-0.36124542457448189</c:v>
                </c:pt>
                <c:pt idx="11639">
                  <c:v>-0.40983803582520156</c:v>
                </c:pt>
                <c:pt idx="11640">
                  <c:v>-0.45814990068659739</c:v>
                </c:pt>
                <c:pt idx="11641">
                  <c:v>-0.50614769624805056</c:v>
                </c:pt>
                <c:pt idx="11642">
                  <c:v>-0.55379851063054242</c:v>
                </c:pt>
                <c:pt idx="11643">
                  <c:v>-0.60106989093209107</c:v>
                </c:pt>
                <c:pt idx="11644">
                  <c:v>-0.64792942863402303</c:v>
                </c:pt>
                <c:pt idx="11645">
                  <c:v>-0.69434480571496959</c:v>
                </c:pt>
                <c:pt idx="11646">
                  <c:v>-0.7402843067179018</c:v>
                </c:pt>
                <c:pt idx="11647">
                  <c:v>-0.78571646987710797</c:v>
                </c:pt>
                <c:pt idx="11648">
                  <c:v>-0.8306104705700994</c:v>
                </c:pt>
                <c:pt idx="11649">
                  <c:v>-0.87493577611714191</c:v>
                </c:pt>
                <c:pt idx="11650">
                  <c:v>-0.91866037487467578</c:v>
                </c:pt>
                <c:pt idx="11651">
                  <c:v>-0.96175575304239402</c:v>
                </c:pt>
                <c:pt idx="11652">
                  <c:v>-1.0041925530255202</c:v>
                </c:pt>
                <c:pt idx="11653">
                  <c:v>-1.0459408282506841</c:v>
                </c:pt>
                <c:pt idx="11654">
                  <c:v>-1.0869711050425361</c:v>
                </c:pt>
                <c:pt idx="11655">
                  <c:v>-1.127256103569563</c:v>
                </c:pt>
                <c:pt idx="11656">
                  <c:v>-1.1667691946330327</c:v>
                </c:pt>
                <c:pt idx="11657">
                  <c:v>-1.2054837723316578</c:v>
                </c:pt>
                <c:pt idx="11658">
                  <c:v>-1.2433731694986534</c:v>
                </c:pt>
                <c:pt idx="11659">
                  <c:v>-1.2804106012975565</c:v>
                </c:pt>
                <c:pt idx="11660">
                  <c:v>-1.316569680584091</c:v>
                </c:pt>
                <c:pt idx="11661">
                  <c:v>-1.3518261176913184</c:v>
                </c:pt>
                <c:pt idx="11662">
                  <c:v>-1.3861561648975043</c:v>
                </c:pt>
                <c:pt idx="11663">
                  <c:v>-1.4195359853614919</c:v>
                </c:pt>
                <c:pt idx="11664">
                  <c:v>-1.4519421157796393</c:v>
                </c:pt>
                <c:pt idx="11665">
                  <c:v>-1.4833531205792851</c:v>
                </c:pt>
                <c:pt idx="11666">
                  <c:v>-1.5137479992680059</c:v>
                </c:pt>
                <c:pt idx="11667">
                  <c:v>-1.5431055276003998</c:v>
                </c:pt>
                <c:pt idx="11668">
                  <c:v>-1.571405245175183</c:v>
                </c:pt>
                <c:pt idx="11669">
                  <c:v>-1.5986297146216946</c:v>
                </c:pt>
                <c:pt idx="11670">
                  <c:v>-1.6247584919293612</c:v>
                </c:pt>
                <c:pt idx="11671">
                  <c:v>-1.6497727454085049</c:v>
                </c:pt>
                <c:pt idx="11672">
                  <c:v>-1.673657116346613</c:v>
                </c:pt>
                <c:pt idx="11673">
                  <c:v>-1.6963936993723958</c:v>
                </c:pt>
                <c:pt idx="11674">
                  <c:v>-1.7179672643652055</c:v>
                </c:pt>
                <c:pt idx="11675">
                  <c:v>-1.7383637605825606</c:v>
                </c:pt>
                <c:pt idx="11676">
                  <c:v>-1.7575702502193715</c:v>
                </c:pt>
                <c:pt idx="11677">
                  <c:v>-1.7755720466810581</c:v>
                </c:pt>
                <c:pt idx="11678">
                  <c:v>-1.7923563442306805</c:v>
                </c:pt>
                <c:pt idx="11679">
                  <c:v>-1.8079134864409259</c:v>
                </c:pt>
                <c:pt idx="11680">
                  <c:v>-1.8222308930526461</c:v>
                </c:pt>
                <c:pt idx="11681">
                  <c:v>-1.8352987938055363</c:v>
                </c:pt>
                <c:pt idx="11682">
                  <c:v>-1.847109336733024</c:v>
                </c:pt>
                <c:pt idx="11683">
                  <c:v>-1.8576531809832288</c:v>
                </c:pt>
                <c:pt idx="11684">
                  <c:v>-1.8669237026326706</c:v>
                </c:pt>
                <c:pt idx="11685">
                  <c:v>-1.8749148920021601</c:v>
                </c:pt>
                <c:pt idx="11686">
                  <c:v>-1.8816217738336678</c:v>
                </c:pt>
                <c:pt idx="11687">
                  <c:v>-1.8870392218197276</c:v>
                </c:pt>
                <c:pt idx="11688">
                  <c:v>-1.8911634714233791</c:v>
                </c:pt>
                <c:pt idx="11689">
                  <c:v>-1.8939921305624794</c:v>
                </c:pt>
                <c:pt idx="11690">
                  <c:v>-1.8955224552154388</c:v>
                </c:pt>
                <c:pt idx="11691">
                  <c:v>-1.8957528506788268</c:v>
                </c:pt>
                <c:pt idx="11692">
                  <c:v>-1.8946834239329355</c:v>
                </c:pt>
                <c:pt idx="11693">
                  <c:v>-1.8923159666735399</c:v>
                </c:pt>
                <c:pt idx="11694">
                  <c:v>-1.8886528047557669</c:v>
                </c:pt>
                <c:pt idx="11695">
                  <c:v>-1.8836943799722703</c:v>
                </c:pt>
                <c:pt idx="11696">
                  <c:v>-1.8774451315223841</c:v>
                </c:pt>
                <c:pt idx="11697">
                  <c:v>-1.8699098314534097</c:v>
                </c:pt>
                <c:pt idx="11698">
                  <c:v>-1.8610933833956396</c:v>
                </c:pt>
                <c:pt idx="11699">
                  <c:v>-1.8510006659428953</c:v>
                </c:pt>
                <c:pt idx="11700">
                  <c:v>-1.8396403470928124</c:v>
                </c:pt>
                <c:pt idx="11701">
                  <c:v>-1.8270194493369121</c:v>
                </c:pt>
                <c:pt idx="11702">
                  <c:v>-1.8131463521648343</c:v>
                </c:pt>
                <c:pt idx="11703">
                  <c:v>-1.7980296778743705</c:v>
                </c:pt>
                <c:pt idx="11704">
                  <c:v>-1.7816815404579043</c:v>
                </c:pt>
                <c:pt idx="11705">
                  <c:v>-1.7641120780413815</c:v>
                </c:pt>
                <c:pt idx="11706">
                  <c:v>-1.7453329819764709</c:v>
                </c:pt>
                <c:pt idx="11707">
                  <c:v>-1.725357538171548</c:v>
                </c:pt>
                <c:pt idx="11708">
                  <c:v>-1.704200607916645</c:v>
                </c:pt>
                <c:pt idx="11709">
                  <c:v>-1.6818746303532526</c:v>
                </c:pt>
                <c:pt idx="11710">
                  <c:v>-1.6583954181153762</c:v>
                </c:pt>
                <c:pt idx="11711">
                  <c:v>-1.6337801371673637</c:v>
                </c:pt>
                <c:pt idx="11712">
                  <c:v>-1.6080460660808853</c:v>
                </c:pt>
                <c:pt idx="11713">
                  <c:v>-1.5812104214772271</c:v>
                </c:pt>
                <c:pt idx="11714">
                  <c:v>-1.5532907638635747</c:v>
                </c:pt>
                <c:pt idx="11715">
                  <c:v>-1.5243065997676761</c:v>
                </c:pt>
                <c:pt idx="11716">
                  <c:v>-1.4942777428921374</c:v>
                </c:pt>
                <c:pt idx="11717">
                  <c:v>-1.4632241586693939</c:v>
                </c:pt>
                <c:pt idx="11718">
                  <c:v>-1.4311675326447342</c:v>
                </c:pt>
                <c:pt idx="11719">
                  <c:v>-1.3981301522556795</c:v>
                </c:pt>
                <c:pt idx="11720">
                  <c:v>-1.3641353538003815</c:v>
                </c:pt>
                <c:pt idx="11721">
                  <c:v>-1.3292051959076909</c:v>
                </c:pt>
                <c:pt idx="11722">
                  <c:v>-1.2933646902620035</c:v>
                </c:pt>
                <c:pt idx="11723">
                  <c:v>-1.2566386156495248</c:v>
                </c:pt>
                <c:pt idx="11724">
                  <c:v>-1.2190501500272242</c:v>
                </c:pt>
                <c:pt idx="11725">
                  <c:v>-1.1806268238985498</c:v>
                </c:pt>
                <c:pt idx="11726">
                  <c:v>-1.1413946530029107</c:v>
                </c:pt>
                <c:pt idx="11727">
                  <c:v>-1.1013788894369672</c:v>
                </c:pt>
                <c:pt idx="11728">
                  <c:v>-1.0606078304637077</c:v>
                </c:pt>
                <c:pt idx="11729">
                  <c:v>-1.0191101757183163</c:v>
                </c:pt>
                <c:pt idx="11730">
                  <c:v>-0.97691487857518056</c:v>
                </c:pt>
                <c:pt idx="11731">
                  <c:v>-0.93404931978738648</c:v>
                </c:pt>
                <c:pt idx="11732">
                  <c:v>-0.89054468667471964</c:v>
                </c:pt>
                <c:pt idx="11733">
                  <c:v>-0.84643007306634643</c:v>
                </c:pt>
                <c:pt idx="11734">
                  <c:v>-0.8017337647588727</c:v>
                </c:pt>
                <c:pt idx="11735">
                  <c:v>-0.75648821846357917</c:v>
                </c:pt>
                <c:pt idx="11736">
                  <c:v>-0.71072417124256659</c:v>
                </c:pt>
                <c:pt idx="11737">
                  <c:v>-0.66447252949479196</c:v>
                </c:pt>
                <c:pt idx="11738">
                  <c:v>-0.61776545001733119</c:v>
                </c:pt>
                <c:pt idx="11739">
                  <c:v>-0.57063579180880342</c:v>
                </c:pt>
                <c:pt idx="11740">
                  <c:v>-0.52311536254892865</c:v>
                </c:pt>
                <c:pt idx="11741">
                  <c:v>-0.47523640338665141</c:v>
                </c:pt>
                <c:pt idx="11742">
                  <c:v>-0.42703213655500188</c:v>
                </c:pt>
                <c:pt idx="11743">
                  <c:v>-0.37853621104578578</c:v>
                </c:pt>
                <c:pt idx="11744">
                  <c:v>-0.32978095299479004</c:v>
                </c:pt>
                <c:pt idx="11745">
                  <c:v>-0.28079886340609317</c:v>
                </c:pt>
                <c:pt idx="11746">
                  <c:v>-0.23162318641885049</c:v>
                </c:pt>
                <c:pt idx="11747">
                  <c:v>-0.18228792477271888</c:v>
                </c:pt>
                <c:pt idx="11748">
                  <c:v>-0.13282782077223915</c:v>
                </c:pt>
                <c:pt idx="11749">
                  <c:v>-8.3277762793147303E-2</c:v>
                </c:pt>
                <c:pt idx="11750">
                  <c:v>-3.3671008131166746E-2</c:v>
                </c:pt>
                <c:pt idx="11751">
                  <c:v>1.5959334937003276E-2</c:v>
                </c:pt>
                <c:pt idx="11752">
                  <c:v>6.5579200008843944E-2</c:v>
                </c:pt>
                <c:pt idx="11753">
                  <c:v>0.11515303563119075</c:v>
                </c:pt>
                <c:pt idx="11754">
                  <c:v>0.16464842283645464</c:v>
                </c:pt>
                <c:pt idx="11755">
                  <c:v>0.21403130949800434</c:v>
                </c:pt>
                <c:pt idx="11756">
                  <c:v>0.26326755414327857</c:v>
                </c:pt>
                <c:pt idx="11757">
                  <c:v>0.31232338335196441</c:v>
                </c:pt>
                <c:pt idx="11758">
                  <c:v>0.36116505961938677</c:v>
                </c:pt>
                <c:pt idx="11759">
                  <c:v>0.40975929915899473</c:v>
                </c:pt>
                <c:pt idx="11760">
                  <c:v>0.45807282498259505</c:v>
                </c:pt>
                <c:pt idx="11761">
                  <c:v>0.5060723133868984</c:v>
                </c:pt>
                <c:pt idx="11762">
                  <c:v>0.55372485168708163</c:v>
                </c:pt>
                <c:pt idx="11763">
                  <c:v>0.60099798616280664</c:v>
                </c:pt>
                <c:pt idx="11764">
                  <c:v>0.64785930746470832</c:v>
                </c:pt>
                <c:pt idx="11765">
                  <c:v>0.69427649672897795</c:v>
                </c:pt>
                <c:pt idx="11766">
                  <c:v>0.74021783764449944</c:v>
                </c:pt>
                <c:pt idx="11767">
                  <c:v>0.78565186758053163</c:v>
                </c:pt>
                <c:pt idx="11768">
                  <c:v>0.83054776103887218</c:v>
                </c:pt>
                <c:pt idx="11769">
                  <c:v>0.87487498445376199</c:v>
                </c:pt>
                <c:pt idx="11770">
                  <c:v>0.91860152528580385</c:v>
                </c:pt>
                <c:pt idx="11771">
                  <c:v>0.96169886882940858</c:v>
                </c:pt>
                <c:pt idx="11772">
                  <c:v>1.0041376565754776</c:v>
                </c:pt>
                <c:pt idx="11773">
                  <c:v>1.045887941027779</c:v>
                </c:pt>
                <c:pt idx="11774">
                  <c:v>1.0869202475798894</c:v>
                </c:pt>
                <c:pt idx="11775">
                  <c:v>1.1272072954614925</c:v>
                </c:pt>
                <c:pt idx="11776">
                  <c:v>1.1667224545277641</c:v>
                </c:pt>
                <c:pt idx="11777">
                  <c:v>1.2054391179244237</c:v>
                </c:pt>
                <c:pt idx="11778">
                  <c:v>1.2433306175252756</c:v>
                </c:pt>
                <c:pt idx="11779">
                  <c:v>1.2803701675284582</c:v>
                </c:pt>
                <c:pt idx="11780">
                  <c:v>1.3165313798187002</c:v>
                </c:pt>
                <c:pt idx="11781">
                  <c:v>1.3517899637529853</c:v>
                </c:pt>
                <c:pt idx="11782">
                  <c:v>1.3861221706288298</c:v>
                </c:pt>
                <c:pt idx="11783">
                  <c:v>1.4195041626200884</c:v>
                </c:pt>
                <c:pt idx="11784">
                  <c:v>1.4519124754343711</c:v>
                </c:pt>
                <c:pt idx="11785">
                  <c:v>1.4833256725069124</c:v>
                </c:pt>
                <c:pt idx="11786">
                  <c:v>1.5137227523503216</c:v>
                </c:pt>
                <c:pt idx="11787">
                  <c:v>1.543082489721791</c:v>
                </c:pt>
                <c:pt idx="11788">
                  <c:v>1.5713844232206375</c:v>
                </c:pt>
                <c:pt idx="11789">
                  <c:v>1.5986111144752937</c:v>
                </c:pt>
                <c:pt idx="11790">
                  <c:v>1.6247421184731878</c:v>
                </c:pt>
                <c:pt idx="11791">
                  <c:v>1.6497586025219668</c:v>
                </c:pt>
                <c:pt idx="11792">
                  <c:v>1.6736452069063197</c:v>
                </c:pt>
                <c:pt idx="11793">
                  <c:v>1.6963840252523616</c:v>
                </c:pt>
                <c:pt idx="11794">
                  <c:v>1.7179598264376199</c:v>
                </c:pt>
                <c:pt idx="11795">
                  <c:v>1.7383585587189037</c:v>
                </c:pt>
                <c:pt idx="11796">
                  <c:v>1.7575672832920224</c:v>
                </c:pt>
                <c:pt idx="11797">
                  <c:v>1.7755713125653627</c:v>
                </c:pt>
                <c:pt idx="11798">
                  <c:v>1.792357839807398</c:v>
                </c:pt>
                <c:pt idx="11799">
                  <c:v>1.8079172075992145</c:v>
                </c:pt>
                <c:pt idx="11800">
                  <c:v>1.8222368346933877</c:v>
                </c:pt>
                <c:pt idx="11801">
                  <c:v>1.8353069498451422</c:v>
                </c:pt>
                <c:pt idx="11802">
                  <c:v>1.8471197001077133</c:v>
                </c:pt>
                <c:pt idx="11803">
                  <c:v>1.8576657436536499</c:v>
                </c:pt>
                <c:pt idx="11804">
                  <c:v>1.866938455589034</c:v>
                </c:pt>
                <c:pt idx="11805">
                  <c:v>1.8749318252697504</c:v>
                </c:pt>
                <c:pt idx="11806">
                  <c:v>1.881640876478792</c:v>
                </c:pt>
                <c:pt idx="11807">
                  <c:v>1.887060481956071</c:v>
                </c:pt>
                <c:pt idx="11808">
                  <c:v>1.8911868762188109</c:v>
                </c:pt>
                <c:pt idx="11809">
                  <c:v>1.8940176662462291</c:v>
                </c:pt>
                <c:pt idx="11810">
                  <c:v>1.895550107085713</c:v>
                </c:pt>
                <c:pt idx="11811">
                  <c:v>1.8957826031107952</c:v>
                </c:pt>
                <c:pt idx="11812">
                  <c:v>1.8947152603871706</c:v>
                </c:pt>
                <c:pt idx="11813">
                  <c:v>1.892349869704802</c:v>
                </c:pt>
                <c:pt idx="11814">
                  <c:v>1.8886887560221866</c:v>
                </c:pt>
                <c:pt idx="11815">
                  <c:v>1.8837323602449554</c:v>
                </c:pt>
                <c:pt idx="11816">
                  <c:v>1.8774851206953669</c:v>
                </c:pt>
                <c:pt idx="11817">
                  <c:v>1.8699518085539824</c:v>
                </c:pt>
                <c:pt idx="11818">
                  <c:v>1.8611373265950872</c:v>
                </c:pt>
                <c:pt idx="11819">
                  <c:v>1.851046552567547</c:v>
                </c:pt>
                <c:pt idx="11820">
                  <c:v>1.8396881536354945</c:v>
                </c:pt>
                <c:pt idx="11821">
                  <c:v>1.8270691514687425</c:v>
                </c:pt>
                <c:pt idx="11822">
                  <c:v>1.8131979247473407</c:v>
                </c:pt>
                <c:pt idx="11823">
                  <c:v>1.7980830949720028</c:v>
                </c:pt>
                <c:pt idx="11824">
                  <c:v>1.7817367753508322</c:v>
                </c:pt>
                <c:pt idx="11825">
                  <c:v>1.764169103238679</c:v>
                </c:pt>
                <c:pt idx="11826">
                  <c:v>1.7453917692295504</c:v>
                </c:pt>
                <c:pt idx="11827">
                  <c:v>1.725418058487989</c:v>
                </c:pt>
                <c:pt idx="11828">
                  <c:v>1.7042628315742832</c:v>
                </c:pt>
                <c:pt idx="11829">
                  <c:v>1.6819385269145852</c:v>
                </c:pt>
                <c:pt idx="11830">
                  <c:v>1.6584609564422705</c:v>
                </c:pt>
                <c:pt idx="11831">
                  <c:v>1.6338472854360797</c:v>
                </c:pt>
                <c:pt idx="11832">
                  <c:v>1.6081147917973253</c:v>
                </c:pt>
                <c:pt idx="11833">
                  <c:v>1.5812806914924942</c:v>
                </c:pt>
                <c:pt idx="11834">
                  <c:v>1.5533625443898236</c:v>
                </c:pt>
                <c:pt idx="11835">
                  <c:v>1.5243798563941668</c:v>
                </c:pt>
                <c:pt idx="11836">
                  <c:v>1.4943524406015991</c:v>
                </c:pt>
                <c:pt idx="11837">
                  <c:v>1.4633002618545961</c:v>
                </c:pt>
                <c:pt idx="11838">
                  <c:v>1.4312450051253294</c:v>
                </c:pt>
                <c:pt idx="11839">
                  <c:v>1.3982089572952348</c:v>
                </c:pt>
                <c:pt idx="11840">
                  <c:v>1.3642154541236495</c:v>
                </c:pt>
                <c:pt idx="11841">
                  <c:v>1.329286553718144</c:v>
                </c:pt>
                <c:pt idx="11842">
                  <c:v>1.2934472672594854</c:v>
                </c:pt>
                <c:pt idx="11843">
                  <c:v>1.256722373048146</c:v>
                </c:pt>
                <c:pt idx="11844">
                  <c:v>1.2191350485734804</c:v>
                </c:pt>
                <c:pt idx="11845">
                  <c:v>1.1807128238895441</c:v>
                </c:pt>
                <c:pt idx="11846">
                  <c:v>1.1414817143048213</c:v>
                </c:pt>
                <c:pt idx="11847">
                  <c:v>1.1014669715036398</c:v>
                </c:pt>
                <c:pt idx="11848">
                  <c:v>1.0606968923554005</c:v>
                </c:pt>
                <c:pt idx="11849">
                  <c:v>1.0192001761206304</c:v>
                </c:pt>
                <c:pt idx="11850">
                  <c:v>0.97700577581806192</c:v>
                </c:pt>
                <c:pt idx="11851">
                  <c:v>0.93414107186433903</c:v>
                </c:pt>
                <c:pt idx="11852">
                  <c:v>0.89063725126206661</c:v>
                </c:pt>
                <c:pt idx="11853">
                  <c:v>0.84652340754266253</c:v>
                </c:pt>
                <c:pt idx="11854">
                  <c:v>0.80182782622443083</c:v>
                </c:pt>
                <c:pt idx="11855">
                  <c:v>0.75658296376007494</c:v>
                </c:pt>
                <c:pt idx="11856">
                  <c:v>0.71081955697264565</c:v>
                </c:pt>
                <c:pt idx="11857">
                  <c:v>0.66456851204193623</c:v>
                </c:pt>
                <c:pt idx="11858">
                  <c:v>0.61786198556563376</c:v>
                </c:pt>
                <c:pt idx="11859">
                  <c:v>0.57073283636287286</c:v>
                </c:pt>
                <c:pt idx="11860">
                  <c:v>0.52321287195380284</c:v>
                </c:pt>
                <c:pt idx="11861">
                  <c:v>0.47533433334784381</c:v>
                </c:pt>
                <c:pt idx="11862">
                  <c:v>0.42713044265847133</c:v>
                </c:pt>
                <c:pt idx="11863">
                  <c:v>0.37863484877789622</c:v>
                </c:pt>
                <c:pt idx="11864">
                  <c:v>0.32987987776248134</c:v>
                </c:pt>
                <c:pt idx="11865">
                  <c:v>0.28089803055686879</c:v>
                </c:pt>
                <c:pt idx="11866">
                  <c:v>0.23172255126084768</c:v>
                </c:pt>
                <c:pt idx="11867">
                  <c:v>0.18238744259469489</c:v>
                </c:pt>
                <c:pt idx="11868">
                  <c:v>0.13292744686364139</c:v>
                </c:pt>
                <c:pt idx="11869">
                  <c:v>8.3377452464057769E-2</c:v>
                </c:pt>
                <c:pt idx="11870">
                  <c:v>3.3770716732270153E-2</c:v>
                </c:pt>
                <c:pt idx="11871">
                  <c:v>-1.585965199459051E-2</c:v>
                </c:pt>
                <c:pt idx="11872">
                  <c:v>-6.5479587233675668E-2</c:v>
                </c:pt>
                <c:pt idx="11873">
                  <c:v>-0.11505353743170731</c:v>
                </c:pt>
                <c:pt idx="11874">
                  <c:v>-0.16454908350138661</c:v>
                </c:pt>
                <c:pt idx="11875">
                  <c:v>-0.21393217317666036</c:v>
                </c:pt>
                <c:pt idx="11876">
                  <c:v>-0.26316866482610751</c:v>
                </c:pt>
                <c:pt idx="11877">
                  <c:v>-0.31222478485110333</c:v>
                </c:pt>
                <c:pt idx="11878">
                  <c:v>-0.36106679554937965</c:v>
                </c:pt>
                <c:pt idx="11879">
                  <c:v>-0.40966141291757163</c:v>
                </c:pt>
                <c:pt idx="11880">
                  <c:v>-0.45797535973162268</c:v>
                </c:pt>
                <c:pt idx="11881">
                  <c:v>-0.50597531203344615</c:v>
                </c:pt>
                <c:pt idx="11882">
                  <c:v>-0.55362835686476009</c:v>
                </c:pt>
                <c:pt idx="11883">
                  <c:v>-0.60090204021293592</c:v>
                </c:pt>
                <c:pt idx="11884">
                  <c:v>-0.64776395241797102</c:v>
                </c:pt>
                <c:pt idx="11885">
                  <c:v>-0.69418177428707362</c:v>
                </c:pt>
                <c:pt idx="11886">
                  <c:v>-0.74012378916208588</c:v>
                </c:pt>
                <c:pt idx="11887">
                  <c:v>-0.78555853404718945</c:v>
                </c:pt>
                <c:pt idx="11888">
                  <c:v>-0.83045518306139587</c:v>
                </c:pt>
                <c:pt idx="11889">
                  <c:v>-0.87478320223858697</c:v>
                </c:pt>
                <c:pt idx="11890">
                  <c:v>-0.91851057862166885</c:v>
                </c:pt>
                <c:pt idx="11891">
                  <c:v>-0.96160879707020441</c:v>
                </c:pt>
                <c:pt idx="11892">
                  <c:v>-1.0040484986233771</c:v>
                </c:pt>
                <c:pt idx="11893">
                  <c:v>-1.0457997353164794</c:v>
                </c:pt>
                <c:pt idx="11894">
                  <c:v>-1.0868330320581987</c:v>
                </c:pt>
                <c:pt idx="11895">
                  <c:v>-1.1271211075771346</c:v>
                </c:pt>
                <c:pt idx="11896">
                  <c:v>-1.1666373312113651</c:v>
                </c:pt>
                <c:pt idx="11897">
                  <c:v>-1.2053550955738626</c:v>
                </c:pt>
                <c:pt idx="11898">
                  <c:v>-1.2432477319902104</c:v>
                </c:pt>
                <c:pt idx="11899">
                  <c:v>-1.2802884540951505</c:v>
                </c:pt>
                <c:pt idx="11900">
                  <c:v>-1.3164508731951272</c:v>
                </c:pt>
                <c:pt idx="11901">
                  <c:v>-1.3517106980542146</c:v>
                </c:pt>
                <c:pt idx="11902">
                  <c:v>-1.3860441793626828</c:v>
                </c:pt>
                <c:pt idx="11903">
                  <c:v>-1.4194274786731305</c:v>
                </c:pt>
                <c:pt idx="11904">
                  <c:v>-1.4518371310581253</c:v>
                </c:pt>
                <c:pt idx="11905">
                  <c:v>-1.4832516993044755</c:v>
                </c:pt>
                <c:pt idx="11906">
                  <c:v>-1.5136501812632297</c:v>
                </c:pt>
                <c:pt idx="11907">
                  <c:v>-1.5430113510171746</c:v>
                </c:pt>
                <c:pt idx="11908">
                  <c:v>-1.5713147464788002</c:v>
                </c:pt>
                <c:pt idx="11909">
                  <c:v>-1.5985429285775068</c:v>
                </c:pt>
                <c:pt idx="11910">
                  <c:v>-1.6246754515898643</c:v>
                </c:pt>
                <c:pt idx="11911">
                  <c:v>-1.6496934821012013</c:v>
                </c:pt>
                <c:pt idx="11912">
                  <c:v>-1.6735816596626971</c:v>
                </c:pt>
                <c:pt idx="11913">
                  <c:v>-1.696322077156196</c:v>
                </c:pt>
                <c:pt idx="11914">
                  <c:v>-1.7178995027044495</c:v>
                </c:pt>
                <c:pt idx="11915">
                  <c:v>-1.7382998837994212</c:v>
                </c:pt>
                <c:pt idx="11916">
                  <c:v>-1.7575102808623151</c:v>
                </c:pt>
                <c:pt idx="11917">
                  <c:v>-1.7755160055175221</c:v>
                </c:pt>
                <c:pt idx="11918">
                  <c:v>-1.7923042502405369</c:v>
                </c:pt>
                <c:pt idx="11919">
                  <c:v>-1.8078653568107415</c:v>
                </c:pt>
                <c:pt idx="11920">
                  <c:v>-1.8221867431708068</c:v>
                </c:pt>
                <c:pt idx="11921">
                  <c:v>-1.8352586372581143</c:v>
                </c:pt>
                <c:pt idx="11922">
                  <c:v>-1.8470731853005045</c:v>
                </c:pt>
                <c:pt idx="11923">
                  <c:v>-1.8576210446380255</c:v>
                </c:pt>
                <c:pt idx="11924">
                  <c:v>-1.8668955895374653</c:v>
                </c:pt>
                <c:pt idx="11925">
                  <c:v>-1.8748908085090483</c:v>
                </c:pt>
                <c:pt idx="11926">
                  <c:v>-1.8816017244841123</c:v>
                </c:pt>
                <c:pt idx="11927">
                  <c:v>-1.8870232093453254</c:v>
                </c:pt>
                <c:pt idx="11928">
                  <c:v>-1.8911514967474361</c:v>
                </c:pt>
                <c:pt idx="11929">
                  <c:v>-1.8939841928023922</c:v>
                </c:pt>
                <c:pt idx="11930">
                  <c:v>-1.8955185516858812</c:v>
                </c:pt>
                <c:pt idx="11931">
                  <c:v>-1.8957529768957171</c:v>
                </c:pt>
                <c:pt idx="11932">
                  <c:v>-1.8946875736182278</c:v>
                </c:pt>
                <c:pt idx="11933">
                  <c:v>-1.8923241317608064</c:v>
                </c:pt>
                <c:pt idx="11934">
                  <c:v>-1.8886649753965439</c:v>
                </c:pt>
                <c:pt idx="11935">
                  <c:v>-1.8837105445432338</c:v>
                </c:pt>
                <c:pt idx="11936">
                  <c:v>-1.8774652766332751</c:v>
                </c:pt>
                <c:pt idx="11937">
                  <c:v>-1.8699339419557319</c:v>
                </c:pt>
                <c:pt idx="11938">
                  <c:v>-1.861121442392172</c:v>
                </c:pt>
                <c:pt idx="11939">
                  <c:v>-1.8510326547979197</c:v>
                </c:pt>
                <c:pt idx="11940">
                  <c:v>-1.8396762454431406</c:v>
                </c:pt>
                <c:pt idx="11941">
                  <c:v>-1.8270592351036503</c:v>
                </c:pt>
                <c:pt idx="11942">
                  <c:v>-1.8131900015658862</c:v>
                </c:pt>
                <c:pt idx="11943">
                  <c:v>-1.7980771654377132</c:v>
                </c:pt>
                <c:pt idx="11944">
                  <c:v>-1.7817328390355576</c:v>
                </c:pt>
                <c:pt idx="11945">
                  <c:v>-1.7641671588241585</c:v>
                </c:pt>
                <c:pt idx="11946">
                  <c:v>-1.7453918145094018</c:v>
                </c:pt>
                <c:pt idx="11947">
                  <c:v>-1.725420090370031</c:v>
                </c:pt>
                <c:pt idx="11948">
                  <c:v>-1.7042668460832913</c:v>
                </c:pt>
                <c:pt idx="11949">
                  <c:v>-1.6819445191954574</c:v>
                </c:pt>
                <c:pt idx="11950">
                  <c:v>-1.6584689207635257</c:v>
                </c:pt>
                <c:pt idx="11951">
                  <c:v>-1.6338572151937834</c:v>
                </c:pt>
                <c:pt idx="11952">
                  <c:v>-1.6081266795193945</c:v>
                </c:pt>
                <c:pt idx="11953">
                  <c:v>-1.5812945288433653</c:v>
                </c:pt>
                <c:pt idx="11954">
                  <c:v>-1.5533783221755162</c:v>
                </c:pt>
                <c:pt idx="11955">
                  <c:v>-1.5243975645677346</c:v>
                </c:pt>
                <c:pt idx="11956">
                  <c:v>-1.4943720682688866</c:v>
                </c:pt>
                <c:pt idx="11957">
                  <c:v>-1.4633217972804831</c:v>
                </c:pt>
                <c:pt idx="11958">
                  <c:v>-1.4312684357402132</c:v>
                </c:pt>
                <c:pt idx="11959">
                  <c:v>-1.3982342697019727</c:v>
                </c:pt>
                <c:pt idx="11960">
                  <c:v>-1.3642426341048253</c:v>
                </c:pt>
                <c:pt idx="11961">
                  <c:v>-1.3293155862436492</c:v>
                </c:pt>
                <c:pt idx="11962">
                  <c:v>-1.2934781364945358</c:v>
                </c:pt>
                <c:pt idx="11963">
                  <c:v>-1.2567550623615673</c:v>
                </c:pt>
                <c:pt idx="11964">
                  <c:v>-1.2191695405464105</c:v>
                </c:pt>
                <c:pt idx="11965">
                  <c:v>-1.1807491003243946</c:v>
                </c:pt>
                <c:pt idx="11966">
                  <c:v>-1.1415197562346098</c:v>
                </c:pt>
                <c:pt idx="11967">
                  <c:v>-1.1015067592017116</c:v>
                </c:pt>
                <c:pt idx="11968">
                  <c:v>-1.0607384053453246</c:v>
                </c:pt>
                <c:pt idx="11969">
                  <c:v>-1.0192433931866005</c:v>
                </c:pt>
                <c:pt idx="11970">
                  <c:v>-0.97705067501546883</c:v>
                </c:pt>
                <c:pt idx="11971">
                  <c:v>-0.93418763053069642</c:v>
                </c:pt>
                <c:pt idx="11972">
                  <c:v>-0.89068544602827371</c:v>
                </c:pt>
                <c:pt idx="11973">
                  <c:v>-0.8465732143445216</c:v>
                </c:pt>
                <c:pt idx="11974">
                  <c:v>-0.80187922031451875</c:v>
                </c:pt>
                <c:pt idx="11975">
                  <c:v>-0.75663591971973254</c:v>
                </c:pt>
                <c:pt idx="11976">
                  <c:v>-0.71087404872455828</c:v>
                </c:pt>
                <c:pt idx="11977">
                  <c:v>-0.66462451286266422</c:v>
                </c:pt>
                <c:pt idx="11978">
                  <c:v>-0.6179194680985759</c:v>
                </c:pt>
                <c:pt idx="11979">
                  <c:v>-0.57079177263153325</c:v>
                </c:pt>
                <c:pt idx="11980">
                  <c:v>-0.52327323337519782</c:v>
                </c:pt>
                <c:pt idx="11981">
                  <c:v>-0.47539609074619044</c:v>
                </c:pt>
                <c:pt idx="11982">
                  <c:v>-0.42719356627916505</c:v>
                </c:pt>
                <c:pt idx="11983">
                  <c:v>-0.37869930830177728</c:v>
                </c:pt>
                <c:pt idx="11984">
                  <c:v>-0.32994564232013346</c:v>
                </c:pt>
                <c:pt idx="11985">
                  <c:v>-0.28096506874330468</c:v>
                </c:pt>
                <c:pt idx="11986">
                  <c:v>-0.23179083115041199</c:v>
                </c:pt>
                <c:pt idx="11987">
                  <c:v>-0.18245693175612546</c:v>
                </c:pt>
                <c:pt idx="11988">
                  <c:v>-0.13299811237528827</c:v>
                </c:pt>
                <c:pt idx="11989">
                  <c:v>-8.3449260929405134E-2</c:v>
                </c:pt>
                <c:pt idx="11990">
                  <c:v>-3.3843634295572786E-2</c:v>
                </c:pt>
                <c:pt idx="11991">
                  <c:v>1.5785659632439709E-2</c:v>
                </c:pt>
                <c:pt idx="11992">
                  <c:v>6.5404554799148543E-2</c:v>
                </c:pt>
                <c:pt idx="11993">
                  <c:v>0.11497750006252908</c:v>
                </c:pt>
                <c:pt idx="11994">
                  <c:v>0.16447207673006381</c:v>
                </c:pt>
                <c:pt idx="11995">
                  <c:v>0.21385423291410832</c:v>
                </c:pt>
                <c:pt idx="11996">
                  <c:v>0.26308982734496383</c:v>
                </c:pt>
                <c:pt idx="11997">
                  <c:v>0.31214508676896646</c:v>
                </c:pt>
                <c:pt idx="11998">
                  <c:v>0.36098627381189397</c:v>
                </c:pt>
                <c:pt idx="11999">
                  <c:v>0.40958010478146123</c:v>
                </c:pt>
                <c:pt idx="12000">
                  <c:v>0.45789330274751677</c:v>
                </c:pt>
                <c:pt idx="12001">
                  <c:v>0.50589254402868533</c:v>
                </c:pt>
                <c:pt idx="12002">
                  <c:v>0.55354491592599109</c:v>
                </c:pt>
                <c:pt idx="12003">
                  <c:v>0.60081796466873072</c:v>
                </c:pt>
                <c:pt idx="12004">
                  <c:v>0.64767928082138859</c:v>
                </c:pt>
                <c:pt idx="12005">
                  <c:v>0.69409654539798105</c:v>
                </c:pt>
                <c:pt idx="12006">
                  <c:v>0.74003804192955069</c:v>
                </c:pt>
                <c:pt idx="12007">
                  <c:v>0.78547230759183273</c:v>
                </c:pt>
                <c:pt idx="12008">
                  <c:v>0.83036851665756595</c:v>
                </c:pt>
                <c:pt idx="12009">
                  <c:v>0.87469613529663282</c:v>
                </c:pt>
                <c:pt idx="12010">
                  <c:v>0.91842315067008573</c:v>
                </c:pt>
                <c:pt idx="12011">
                  <c:v>0.96152104773779001</c:v>
                </c:pt>
                <c:pt idx="12012">
                  <c:v>1.0039604676213596</c:v>
                </c:pt>
                <c:pt idx="12013">
                  <c:v>1.0457114624206731</c:v>
                </c:pt>
                <c:pt idx="12014">
                  <c:v>1.0867445570910996</c:v>
                </c:pt>
                <c:pt idx="12015">
                  <c:v>1.1270324703900585</c:v>
                </c:pt>
                <c:pt idx="12016">
                  <c:v>1.1665485716666044</c:v>
                </c:pt>
                <c:pt idx="12017">
                  <c:v>1.2052662535268361</c:v>
                </c:pt>
                <c:pt idx="12018">
                  <c:v>1.2431588472716888</c:v>
                </c:pt>
                <c:pt idx="12019">
                  <c:v>1.28019956649345</c:v>
                </c:pt>
                <c:pt idx="12020">
                  <c:v>1.3163620224384529</c:v>
                </c:pt>
                <c:pt idx="12021">
                  <c:v>1.3516219237929514</c:v>
                </c:pt>
                <c:pt idx="12022">
                  <c:v>1.3859555211518213</c:v>
                </c:pt>
                <c:pt idx="12023">
                  <c:v>1.4193389759547053</c:v>
                </c:pt>
                <c:pt idx="12024">
                  <c:v>1.4517488231438271</c:v>
                </c:pt>
                <c:pt idx="12025">
                  <c:v>1.4831636253582119</c:v>
                </c:pt>
                <c:pt idx="12026">
                  <c:v>1.5135623802838845</c:v>
                </c:pt>
                <c:pt idx="12027">
                  <c:v>1.5429238618214505</c:v>
                </c:pt>
                <c:pt idx="12028">
                  <c:v>1.5712276076841181</c:v>
                </c:pt>
                <c:pt idx="12029">
                  <c:v>1.5984561785850682</c:v>
                </c:pt>
                <c:pt idx="12030">
                  <c:v>1.624589128567832</c:v>
                </c:pt>
                <c:pt idx="12031">
                  <c:v>1.6496076239680035</c:v>
                </c:pt>
                <c:pt idx="12032">
                  <c:v>1.6734963040704567</c:v>
                </c:pt>
                <c:pt idx="12033">
                  <c:v>1.6962372614743044</c:v>
                </c:pt>
                <c:pt idx="12034">
                  <c:v>1.7178152640033391</c:v>
                </c:pt>
                <c:pt idx="12035">
                  <c:v>1.7382162588344263</c:v>
                </c:pt>
                <c:pt idx="12036">
                  <c:v>1.7574273060577483</c:v>
                </c:pt>
                <c:pt idx="12037">
                  <c:v>1.7754337169509071</c:v>
                </c:pt>
                <c:pt idx="12038">
                  <c:v>1.7922226836270003</c:v>
                </c:pt>
                <c:pt idx="12039">
                  <c:v>1.8077845474876613</c:v>
                </c:pt>
                <c:pt idx="12040">
                  <c:v>1.8221067260825419</c:v>
                </c:pt>
                <c:pt idx="12041">
                  <c:v>1.8351794469410319</c:v>
                </c:pt>
                <c:pt idx="12042">
                  <c:v>1.8469948558681692</c:v>
                </c:pt>
                <c:pt idx="12043">
                  <c:v>1.8575436097665985</c:v>
                </c:pt>
                <c:pt idx="12044">
                  <c:v>1.8668190824513446</c:v>
                </c:pt>
                <c:pt idx="12045">
                  <c:v>1.8748152619667073</c:v>
                </c:pt>
                <c:pt idx="12046">
                  <c:v>1.881527170764183</c:v>
                </c:pt>
                <c:pt idx="12047">
                  <c:v>1.886949680232916</c:v>
                </c:pt>
                <c:pt idx="12048">
                  <c:v>1.8910790235206776</c:v>
                </c:pt>
                <c:pt idx="12049">
                  <c:v>1.8939128062192494</c:v>
                </c:pt>
                <c:pt idx="12050">
                  <c:v>1.8954482819712171</c:v>
                </c:pt>
                <c:pt idx="12051">
                  <c:v>1.8956838537286007</c:v>
                </c:pt>
                <c:pt idx="12052">
                  <c:v>1.8946196261195209</c:v>
                </c:pt>
                <c:pt idx="12053">
                  <c:v>1.8922573884809955</c:v>
                </c:pt>
                <c:pt idx="12054">
                  <c:v>1.8885994643038833</c:v>
                </c:pt>
                <c:pt idx="12055">
                  <c:v>1.8836462930121236</c:v>
                </c:pt>
                <c:pt idx="12056">
                  <c:v>1.8774023114329637</c:v>
                </c:pt>
                <c:pt idx="12057">
                  <c:v>1.8698722892392767</c:v>
                </c:pt>
                <c:pt idx="12058">
                  <c:v>1.8610611276856945</c:v>
                </c:pt>
                <c:pt idx="12059">
                  <c:v>1.8509737029901923</c:v>
                </c:pt>
                <c:pt idx="12060">
                  <c:v>1.8396186807754193</c:v>
                </c:pt>
                <c:pt idx="12061">
                  <c:v>1.8270030811598594</c:v>
                </c:pt>
                <c:pt idx="12062">
                  <c:v>1.813135281263087</c:v>
                </c:pt>
                <c:pt idx="12063">
                  <c:v>1.7980239010168799</c:v>
                </c:pt>
                <c:pt idx="12064">
                  <c:v>1.7816810520527211</c:v>
                </c:pt>
                <c:pt idx="12065">
                  <c:v>1.7641168701417895</c:v>
                </c:pt>
                <c:pt idx="12066">
                  <c:v>1.7453430442881701</c:v>
                </c:pt>
                <c:pt idx="12067">
                  <c:v>1.7253728580608736</c:v>
                </c:pt>
                <c:pt idx="12068">
                  <c:v>1.7042211704198535</c:v>
                </c:pt>
                <c:pt idx="12069">
                  <c:v>1.6819004181867634</c:v>
                </c:pt>
                <c:pt idx="12070">
                  <c:v>1.6584264116871055</c:v>
                </c:pt>
                <c:pt idx="12071">
                  <c:v>1.6338163145890483</c:v>
                </c:pt>
                <c:pt idx="12072">
                  <c:v>1.6080874031814054</c:v>
                </c:pt>
                <c:pt idx="12073">
                  <c:v>1.5812568918169045</c:v>
                </c:pt>
                <c:pt idx="12074">
                  <c:v>1.5533423387495449</c:v>
                </c:pt>
                <c:pt idx="12075">
                  <c:v>1.5243632482701444</c:v>
                </c:pt>
                <c:pt idx="12076">
                  <c:v>1.4943394318616667</c:v>
                </c:pt>
                <c:pt idx="12077">
                  <c:v>1.4632908527551698</c:v>
                </c:pt>
                <c:pt idx="12078">
                  <c:v>1.4312391943137199</c:v>
                </c:pt>
                <c:pt idx="12079">
                  <c:v>1.3982067418127853</c:v>
                </c:pt>
                <c:pt idx="12080">
                  <c:v>1.3642168294095389</c:v>
                </c:pt>
                <c:pt idx="12081">
                  <c:v>1.3292915136138737</c:v>
                </c:pt>
                <c:pt idx="12082">
                  <c:v>1.2934558040140918</c:v>
                </c:pt>
                <c:pt idx="12083">
                  <c:v>1.2567344773241671</c:v>
                </c:pt>
                <c:pt idx="12084">
                  <c:v>1.2191507094535248</c:v>
                </c:pt>
                <c:pt idx="12085">
                  <c:v>1.1807320288836538</c:v>
                </c:pt>
                <c:pt idx="12086">
                  <c:v>1.1415044493584592</c:v>
                </c:pt>
                <c:pt idx="12087">
                  <c:v>1.1014932210063861</c:v>
                </c:pt>
                <c:pt idx="12088">
                  <c:v>1.0607266391503425</c:v>
                </c:pt>
                <c:pt idx="12089">
                  <c:v>1.0192334015143867</c:v>
                </c:pt>
                <c:pt idx="12090">
                  <c:v>0.97704245959155678</c:v>
                </c:pt>
                <c:pt idx="12091">
                  <c:v>0.93418119228415053</c:v>
                </c:pt>
                <c:pt idx="12092">
                  <c:v>0.89068078509251725</c:v>
                </c:pt>
                <c:pt idx="12093">
                  <c:v>0.84657033005846183</c:v>
                </c:pt>
                <c:pt idx="12094">
                  <c:v>0.80187811122412378</c:v>
                </c:pt>
                <c:pt idx="12095">
                  <c:v>0.7566365835798935</c:v>
                </c:pt>
                <c:pt idx="12096">
                  <c:v>0.7108764825012801</c:v>
                </c:pt>
                <c:pt idx="12097">
                  <c:v>0.6646287127356485</c:v>
                </c:pt>
                <c:pt idx="12098">
                  <c:v>0.61792542946423268</c:v>
                </c:pt>
                <c:pt idx="12099">
                  <c:v>0.57079949010608833</c:v>
                </c:pt>
                <c:pt idx="12100">
                  <c:v>0.52328270079839623</c:v>
                </c:pt>
                <c:pt idx="12101">
                  <c:v>0.47540730118529084</c:v>
                </c:pt>
                <c:pt idx="12102">
                  <c:v>0.42720651203315896</c:v>
                </c:pt>
                <c:pt idx="12103">
                  <c:v>0.37871398090598357</c:v>
                </c:pt>
                <c:pt idx="12104">
                  <c:v>0.32996203255127965</c:v>
                </c:pt>
                <c:pt idx="12105">
                  <c:v>0.28098316662472678</c:v>
                </c:pt>
                <c:pt idx="12106">
                  <c:v>0.23181062595769714</c:v>
                </c:pt>
                <c:pt idx="12107">
                  <c:v>0.18247841202308687</c:v>
                </c:pt>
                <c:pt idx="12108">
                  <c:v>0.13302126590017327</c:v>
                </c:pt>
                <c:pt idx="12109">
                  <c:v>8.3474074781573274E-2</c:v>
                </c:pt>
                <c:pt idx="12110">
                  <c:v>3.3870094822309751E-2</c:v>
                </c:pt>
                <c:pt idx="12111">
                  <c:v>-1.5757566798639412E-2</c:v>
                </c:pt>
                <c:pt idx="12112">
                  <c:v>-6.5374844733107493E-2</c:v>
                </c:pt>
                <c:pt idx="12113">
                  <c:v>-0.11494618853851023</c:v>
                </c:pt>
                <c:pt idx="12114">
                  <c:v>-0.1644391802137086</c:v>
                </c:pt>
                <c:pt idx="12115">
                  <c:v>-0.21381976855391219</c:v>
                </c:pt>
                <c:pt idx="12116">
                  <c:v>-0.26305381296363656</c:v>
                </c:pt>
                <c:pt idx="12117">
                  <c:v>-0.31210754085440545</c:v>
                </c:pt>
                <c:pt idx="12118">
                  <c:v>-0.36094721550788006</c:v>
                </c:pt>
                <c:pt idx="12119">
                  <c:v>-0.40953955387814489</c:v>
                </c:pt>
                <c:pt idx="12120">
                  <c:v>-0.45785127967148054</c:v>
                </c:pt>
                <c:pt idx="12121">
                  <c:v>-0.50584906983292444</c:v>
                </c:pt>
                <c:pt idx="12122">
                  <c:v>-0.55350001227945611</c:v>
                </c:pt>
                <c:pt idx="12123">
                  <c:v>-0.60077165384579256</c:v>
                </c:pt>
                <c:pt idx="12124">
                  <c:v>-0.64763158569084955</c:v>
                </c:pt>
                <c:pt idx="12125">
                  <c:v>-0.69404748941200278</c:v>
                </c:pt>
                <c:pt idx="12126">
                  <c:v>-0.73998764911225245</c:v>
                </c:pt>
                <c:pt idx="12127">
                  <c:v>-0.78542060252766299</c:v>
                </c:pt>
                <c:pt idx="12128">
                  <c:v>-0.83031552447945245</c:v>
                </c:pt>
                <c:pt idx="12129">
                  <c:v>-0.87464188167390322</c:v>
                </c:pt>
                <c:pt idx="12130">
                  <c:v>-0.91836766179620821</c:v>
                </c:pt>
                <c:pt idx="12131">
                  <c:v>-0.96146435031778643</c:v>
                </c:pt>
                <c:pt idx="12132">
                  <c:v>-1.0039025888591342</c:v>
                </c:pt>
                <c:pt idx="12133">
                  <c:v>-1.0456524300060619</c:v>
                </c:pt>
                <c:pt idx="12134">
                  <c:v>-1.0866843991867754</c:v>
                </c:pt>
                <c:pt idx="12135">
                  <c:v>-1.1269712156181695</c:v>
                </c:pt>
                <c:pt idx="12136">
                  <c:v>-1.1664862490952976</c:v>
                </c:pt>
                <c:pt idx="12137">
                  <c:v>-1.2052028926565961</c:v>
                </c:pt>
                <c:pt idx="12138">
                  <c:v>-1.243094478021445</c:v>
                </c:pt>
                <c:pt idx="12139">
                  <c:v>-1.280134219186601</c:v>
                </c:pt>
                <c:pt idx="12140">
                  <c:v>-1.316295727788652</c:v>
                </c:pt>
                <c:pt idx="12141">
                  <c:v>-1.3515547128898213</c:v>
                </c:pt>
                <c:pt idx="12142">
                  <c:v>-1.3858874254464426</c:v>
                </c:pt>
                <c:pt idx="12143">
                  <c:v>-1.4192700272450374</c:v>
                </c:pt>
                <c:pt idx="12144">
                  <c:v>-1.4516790535599031</c:v>
                </c:pt>
                <c:pt idx="12145">
                  <c:v>-1.4830930673473366</c:v>
                </c:pt>
                <c:pt idx="12146">
                  <c:v>-1.5134910665956085</c:v>
                </c:pt>
                <c:pt idx="12147">
                  <c:v>-1.542851825492469</c:v>
                </c:pt>
                <c:pt idx="12148">
                  <c:v>-1.571154882023061</c:v>
                </c:pt>
                <c:pt idx="12149">
                  <c:v>-1.5983827971572115</c:v>
                </c:pt>
                <c:pt idx="12150">
                  <c:v>-1.6245151251796925</c:v>
                </c:pt>
                <c:pt idx="12151">
                  <c:v>-1.6495330326518356</c:v>
                </c:pt>
                <c:pt idx="12152">
                  <c:v>-1.6734211590687456</c:v>
                </c:pt>
                <c:pt idx="12153">
                  <c:v>-1.6961615972240933</c:v>
                </c:pt>
                <c:pt idx="12154">
                  <c:v>-1.7177391151205492</c:v>
                </c:pt>
                <c:pt idx="12155">
                  <c:v>-1.7381396600981167</c:v>
                </c:pt>
                <c:pt idx="12156">
                  <c:v>-1.7573502923943329</c:v>
                </c:pt>
                <c:pt idx="12157">
                  <c:v>-1.7753563234182868</c:v>
                </c:pt>
                <c:pt idx="12158">
                  <c:v>-1.792144945398739</c:v>
                </c:pt>
                <c:pt idx="12159">
                  <c:v>-1.8077064998370356</c:v>
                </c:pt>
                <c:pt idx="12160">
                  <c:v>-1.8220284043666648</c:v>
                </c:pt>
                <c:pt idx="12161">
                  <c:v>-1.8351008865848963</c:v>
                </c:pt>
                <c:pt idx="12162">
                  <c:v>-1.8469160923487349</c:v>
                </c:pt>
                <c:pt idx="12163">
                  <c:v>-1.8574646785968387</c:v>
                </c:pt>
                <c:pt idx="12164">
                  <c:v>-1.8667400191643226</c:v>
                </c:pt>
                <c:pt idx="12165">
                  <c:v>-1.8747361020996745</c:v>
                </c:pt>
                <c:pt idx="12166">
                  <c:v>-1.881447949842677</c:v>
                </c:pt>
                <c:pt idx="12167">
                  <c:v>-1.8868704337549143</c:v>
                </c:pt>
                <c:pt idx="12168">
                  <c:v>-1.8909997869407762</c:v>
                </c:pt>
                <c:pt idx="12169">
                  <c:v>-1.8938336149328836</c:v>
                </c:pt>
                <c:pt idx="12170">
                  <c:v>-1.8953691712989291</c:v>
                </c:pt>
                <c:pt idx="12171">
                  <c:v>-1.895604858900368</c:v>
                </c:pt>
                <c:pt idx="12172">
                  <c:v>-1.8945407822591653</c:v>
                </c:pt>
                <c:pt idx="12173">
                  <c:v>-1.8921787305906455</c:v>
                </c:pt>
                <c:pt idx="12174">
                  <c:v>-1.888521027248502</c:v>
                </c:pt>
                <c:pt idx="12175">
                  <c:v>-1.8835681115041796</c:v>
                </c:pt>
                <c:pt idx="12176">
                  <c:v>-1.8773244200170982</c:v>
                </c:pt>
                <c:pt idx="12177">
                  <c:v>-1.8697947222771789</c:v>
                </c:pt>
                <c:pt idx="12178">
                  <c:v>-1.8609839193409932</c:v>
                </c:pt>
                <c:pt idx="12179">
                  <c:v>-1.850896887213499</c:v>
                </c:pt>
                <c:pt idx="12180">
                  <c:v>-1.8395422912895094</c:v>
                </c:pt>
                <c:pt idx="12181">
                  <c:v>-1.8269271514449106</c:v>
                </c:pt>
                <c:pt idx="12182">
                  <c:v>-1.8130598445421295</c:v>
                </c:pt>
                <c:pt idx="12183">
                  <c:v>-1.7979489902413357</c:v>
                </c:pt>
                <c:pt idx="12184">
                  <c:v>-1.7816066998880729</c:v>
                </c:pt>
                <c:pt idx="12185">
                  <c:v>-1.7640431089534734</c:v>
                </c:pt>
                <c:pt idx="12186">
                  <c:v>-1.7452699061275103</c:v>
                </c:pt>
                <c:pt idx="12187">
                  <c:v>-1.7253003746513189</c:v>
                </c:pt>
                <c:pt idx="12188">
                  <c:v>-1.704149373143226</c:v>
                </c:pt>
                <c:pt idx="12189">
                  <c:v>-1.6818293380698384</c:v>
                </c:pt>
                <c:pt idx="12190">
                  <c:v>-1.6583560793882379</c:v>
                </c:pt>
                <c:pt idx="12191">
                  <c:v>-1.6337467603850677</c:v>
                </c:pt>
                <c:pt idx="12192">
                  <c:v>-1.6080186569546475</c:v>
                </c:pt>
                <c:pt idx="12193">
                  <c:v>-1.5811889830425239</c:v>
                </c:pt>
                <c:pt idx="12194">
                  <c:v>-1.5532752964828935</c:v>
                </c:pt>
                <c:pt idx="12195">
                  <c:v>-1.5242971011344908</c:v>
                </c:pt>
                <c:pt idx="12196">
                  <c:v>-1.4942742080360529</c:v>
                </c:pt>
                <c:pt idx="12197">
                  <c:v>-1.4632265799625013</c:v>
                </c:pt>
                <c:pt idx="12198">
                  <c:v>-1.4311758998091029</c:v>
                </c:pt>
                <c:pt idx="12199">
                  <c:v>-1.3981444523720252</c:v>
                </c:pt>
                <c:pt idx="12200">
                  <c:v>-1.3641555713179514</c:v>
                </c:pt>
                <c:pt idx="12201">
                  <c:v>-1.3292313126552853</c:v>
                </c:pt>
                <c:pt idx="12202">
                  <c:v>-1.2933966854600885</c:v>
                </c:pt>
                <c:pt idx="12203">
                  <c:v>-1.2566764659235847</c:v>
                </c:pt>
                <c:pt idx="12204">
                  <c:v>-1.2190938294222167</c:v>
                </c:pt>
                <c:pt idx="12205">
                  <c:v>-1.1806763038944701</c:v>
                </c:pt>
                <c:pt idx="12206">
                  <c:v>-1.1414499025315146</c:v>
                </c:pt>
                <c:pt idx="12207">
                  <c:v>-1.101439874899576</c:v>
                </c:pt>
                <c:pt idx="12208">
                  <c:v>-1.0606745157501383</c:v>
                </c:pt>
                <c:pt idx="12209">
                  <c:v>-1.0191825222269093</c:v>
                </c:pt>
                <c:pt idx="12210">
                  <c:v>-0.97699284523384577</c:v>
                </c:pt>
                <c:pt idx="12211">
                  <c:v>-0.9341328630758331</c:v>
                </c:pt>
                <c:pt idx="12212">
                  <c:v>-0.89063376064768018</c:v>
                </c:pt>
                <c:pt idx="12213">
                  <c:v>-0.84652462937779938</c:v>
                </c:pt>
                <c:pt idx="12214">
                  <c:v>-0.80183375268739399</c:v>
                </c:pt>
                <c:pt idx="12215">
                  <c:v>-0.75659358493870887</c:v>
                </c:pt>
                <c:pt idx="12216">
                  <c:v>-0.71083486087206427</c:v>
                </c:pt>
                <c:pt idx="12217">
                  <c:v>-0.66458848459307407</c:v>
                </c:pt>
                <c:pt idx="12218">
                  <c:v>-0.61788661063472483</c:v>
                </c:pt>
                <c:pt idx="12219">
                  <c:v>-0.57076209576185266</c:v>
                </c:pt>
                <c:pt idx="12220">
                  <c:v>-0.52324674545162819</c:v>
                </c:pt>
                <c:pt idx="12221">
                  <c:v>-0.4753727986826688</c:v>
                </c:pt>
                <c:pt idx="12222">
                  <c:v>-0.42717347555070295</c:v>
                </c:pt>
                <c:pt idx="12223">
                  <c:v>-0.37868242294424698</c:v>
                </c:pt>
                <c:pt idx="12224">
                  <c:v>-0.3299319649306981</c:v>
                </c:pt>
                <c:pt idx="12225">
                  <c:v>-0.28095460048154186</c:v>
                </c:pt>
                <c:pt idx="12226">
                  <c:v>-0.23178357173988251</c:v>
                </c:pt>
                <c:pt idx="12227">
                  <c:v>-0.18245287948682221</c:v>
                </c:pt>
                <c:pt idx="12228">
                  <c:v>-0.13299726410655849</c:v>
                </c:pt>
                <c:pt idx="12229">
                  <c:v>-8.3451612093621744E-2</c:v>
                </c:pt>
                <c:pt idx="12230">
                  <c:v>-3.3849178902296731E-2</c:v>
                </c:pt>
                <c:pt idx="12231">
                  <c:v>1.577692899152168E-2</c:v>
                </c:pt>
                <c:pt idx="12232">
                  <c:v>6.5392646944795768E-2</c:v>
                </c:pt>
                <c:pt idx="12233">
                  <c:v>0.11496242522168233</c:v>
                </c:pt>
                <c:pt idx="12234">
                  <c:v>0.16445384652928055</c:v>
                </c:pt>
                <c:pt idx="12235">
                  <c:v>0.21383286037206128</c:v>
                </c:pt>
                <c:pt idx="12236">
                  <c:v>0.26306532686457917</c:v>
                </c:pt>
                <c:pt idx="12237">
                  <c:v>0.31211747412875512</c:v>
                </c:pt>
                <c:pt idx="12238">
                  <c:v>0.36095556615688068</c:v>
                </c:pt>
                <c:pt idx="12239">
                  <c:v>0.40954632061333707</c:v>
                </c:pt>
                <c:pt idx="12240">
                  <c:v>0.45785646191427082</c:v>
                </c:pt>
                <c:pt idx="12241">
                  <c:v>0.50585266771371984</c:v>
                </c:pt>
                <c:pt idx="12242">
                  <c:v>0.5535020266365156</c:v>
                </c:pt>
                <c:pt idx="12243">
                  <c:v>0.60077208622373846</c:v>
                </c:pt>
                <c:pt idx="12244">
                  <c:v>0.64763043833893552</c:v>
                </c:pt>
                <c:pt idx="12245">
                  <c:v>0.6940447652819457</c:v>
                </c:pt>
                <c:pt idx="12246">
                  <c:v>0.73998335185590436</c:v>
                </c:pt>
                <c:pt idx="12247">
                  <c:v>0.78541473649424676</c:v>
                </c:pt>
                <c:pt idx="12248">
                  <c:v>0.83030809471257327</c:v>
                </c:pt>
                <c:pt idx="12249">
                  <c:v>0.87463289390822219</c:v>
                </c:pt>
                <c:pt idx="12250">
                  <c:v>0.91835712245374879</c:v>
                </c:pt>
                <c:pt idx="12251">
                  <c:v>0.96145226650411308</c:v>
                </c:pt>
                <c:pt idx="12252">
                  <c:v>1.003888968359024</c:v>
                </c:pt>
                <c:pt idx="12253">
                  <c:v>1.0456372812790455</c:v>
                </c:pt>
                <c:pt idx="12254">
                  <c:v>1.0866677313622517</c:v>
                </c:pt>
                <c:pt idx="12255">
                  <c:v>1.1269530384903506</c:v>
                </c:pt>
                <c:pt idx="12256">
                  <c:v>1.1664665731177657</c:v>
                </c:pt>
                <c:pt idx="12257">
                  <c:v>1.2051817289366298</c:v>
                </c:pt>
                <c:pt idx="12258">
                  <c:v>1.2430718383140524</c:v>
                </c:pt>
                <c:pt idx="12259">
                  <c:v>1.2801101158882542</c:v>
                </c:pt>
                <c:pt idx="12260">
                  <c:v>1.3162701739307638</c:v>
                </c:pt>
                <c:pt idx="12261">
                  <c:v>1.3515277221319226</c:v>
                </c:pt>
                <c:pt idx="12262">
                  <c:v>1.3858590120691465</c:v>
                </c:pt>
                <c:pt idx="12263">
                  <c:v>1.4192402061426479</c:v>
                </c:pt>
                <c:pt idx="12264">
                  <c:v>1.451647840232867</c:v>
                </c:pt>
                <c:pt idx="12265">
                  <c:v>1.4830604778943346</c:v>
                </c:pt>
                <c:pt idx="12266">
                  <c:v>1.5134571177054552</c:v>
                </c:pt>
                <c:pt idx="12267">
                  <c:v>1.5428165344357547</c:v>
                </c:pt>
                <c:pt idx="12268">
                  <c:v>1.5711182666435097</c:v>
                </c:pt>
                <c:pt idx="12269">
                  <c:v>1.5983448758628447</c:v>
                </c:pt>
                <c:pt idx="12270">
                  <c:v>1.6244759169337151</c:v>
                </c:pt>
                <c:pt idx="12271">
                  <c:v>1.6494925569633268</c:v>
                </c:pt>
                <c:pt idx="12272">
                  <c:v>1.6733794359830594</c:v>
                </c:pt>
                <c:pt idx="12273">
                  <c:v>1.6961186473131122</c:v>
                </c:pt>
                <c:pt idx="12274">
                  <c:v>1.717694959472656</c:v>
                </c:pt>
                <c:pt idx="12275">
                  <c:v>1.7380943203079857</c:v>
                </c:pt>
                <c:pt idx="12276">
                  <c:v>1.7573037905524695</c:v>
                </c:pt>
                <c:pt idx="12277">
                  <c:v>1.775308682100436</c:v>
                </c:pt>
                <c:pt idx="12278">
                  <c:v>1.7920961876549917</c:v>
                </c:pt>
                <c:pt idx="12279">
                  <c:v>1.8076566491808408</c:v>
                </c:pt>
                <c:pt idx="12280">
                  <c:v>1.8219774847635897</c:v>
                </c:pt>
                <c:pt idx="12281">
                  <c:v>1.8350489224412105</c:v>
                </c:pt>
                <c:pt idx="12282">
                  <c:v>1.8468631084998417</c:v>
                </c:pt>
                <c:pt idx="12283">
                  <c:v>1.8574107002954843</c:v>
                </c:pt>
                <c:pt idx="12284">
                  <c:v>1.8666850720687009</c:v>
                </c:pt>
                <c:pt idx="12285">
                  <c:v>1.8746802122613131</c:v>
                </c:pt>
                <c:pt idx="12286">
                  <c:v>1.8813911436941904</c:v>
                </c:pt>
                <c:pt idx="12287">
                  <c:v>1.8868127380976019</c:v>
                </c:pt>
                <c:pt idx="12288">
                  <c:v>1.890941228932087</c:v>
                </c:pt>
                <c:pt idx="12289">
                  <c:v>1.8937742220737113</c:v>
                </c:pt>
                <c:pt idx="12290">
                  <c:v>1.8953089714208018</c:v>
                </c:pt>
                <c:pt idx="12291">
                  <c:v>1.8955438801525053</c:v>
                </c:pt>
                <c:pt idx="12292">
                  <c:v>1.8944790530954039</c:v>
                </c:pt>
                <c:pt idx="12293">
                  <c:v>1.8921162797562445</c:v>
                </c:pt>
                <c:pt idx="12294">
                  <c:v>1.888457883766858</c:v>
                </c:pt>
                <c:pt idx="12295">
                  <c:v>1.8835043046634192</c:v>
                </c:pt>
                <c:pt idx="12296">
                  <c:v>1.8772599793565905</c:v>
                </c:pt>
                <c:pt idx="12297">
                  <c:v>1.8697296775739252</c:v>
                </c:pt>
                <c:pt idx="12298">
                  <c:v>1.860918300595982</c:v>
                </c:pt>
                <c:pt idx="12299">
                  <c:v>1.8508307246379325</c:v>
                </c:pt>
                <c:pt idx="12300">
                  <c:v>1.8394756152909719</c:v>
                </c:pt>
                <c:pt idx="12301">
                  <c:v>1.8268599926135116</c:v>
                </c:pt>
                <c:pt idx="12302">
                  <c:v>1.8129922336365096</c:v>
                </c:pt>
                <c:pt idx="12303">
                  <c:v>1.7978809581746782</c:v>
                </c:pt>
                <c:pt idx="12304">
                  <c:v>1.7815382777140534</c:v>
                </c:pt>
                <c:pt idx="12305">
                  <c:v>1.7639743278521556</c:v>
                </c:pt>
                <c:pt idx="12306">
                  <c:v>1.7452007973912382</c:v>
                </c:pt>
                <c:pt idx="12307">
                  <c:v>1.7252309696705153</c:v>
                </c:pt>
                <c:pt idx="12308">
                  <c:v>1.704079703392275</c:v>
                </c:pt>
                <c:pt idx="12309">
                  <c:v>1.6817594350928218</c:v>
                </c:pt>
                <c:pt idx="12310">
                  <c:v>1.6582859747847847</c:v>
                </c:pt>
                <c:pt idx="12311">
                  <c:v>1.6336764857961172</c:v>
                </c:pt>
                <c:pt idx="12312">
                  <c:v>1.6079482440482711</c:v>
                </c:pt>
                <c:pt idx="12313">
                  <c:v>1.5811184634996882</c:v>
                </c:pt>
                <c:pt idx="12314">
                  <c:v>1.5532047019833217</c:v>
                </c:pt>
                <c:pt idx="12315">
                  <c:v>1.5242264633424938</c:v>
                </c:pt>
                <c:pt idx="12316">
                  <c:v>1.4942035585864009</c:v>
                </c:pt>
                <c:pt idx="12317">
                  <c:v>1.4631559504463174</c:v>
                </c:pt>
                <c:pt idx="12318">
                  <c:v>1.4311053217598415</c:v>
                </c:pt>
                <c:pt idx="12319">
                  <c:v>1.3980739572514675</c:v>
                </c:pt>
                <c:pt idx="12320">
                  <c:v>1.3640851905022229</c:v>
                </c:pt>
                <c:pt idx="12321">
                  <c:v>1.3291610774209743</c:v>
                </c:pt>
                <c:pt idx="12322">
                  <c:v>1.2933266269704784</c:v>
                </c:pt>
                <c:pt idx="12323">
                  <c:v>1.2566066152148232</c:v>
                </c:pt>
                <c:pt idx="12324">
                  <c:v>1.2190242173896884</c:v>
                </c:pt>
                <c:pt idx="12325">
                  <c:v>1.180606961279185</c:v>
                </c:pt>
                <c:pt idx="12326">
                  <c:v>1.1413808599066335</c:v>
                </c:pt>
                <c:pt idx="12327">
                  <c:v>1.1013711626569902</c:v>
                </c:pt>
                <c:pt idx="12328">
                  <c:v>1.0606061640871574</c:v>
                </c:pt>
                <c:pt idx="12329">
                  <c:v>1.0191145611330725</c:v>
                </c:pt>
                <c:pt idx="12330">
                  <c:v>0.97692530447786863</c:v>
                </c:pt>
                <c:pt idx="12331">
                  <c:v>0.93406577219262099</c:v>
                </c:pt>
                <c:pt idx="12332">
                  <c:v>0.89056714892546107</c:v>
                </c:pt>
                <c:pt idx="12333">
                  <c:v>0.84645852584546954</c:v>
                </c:pt>
                <c:pt idx="12334">
                  <c:v>0.80176818610193723</c:v>
                </c:pt>
                <c:pt idx="12335">
                  <c:v>0.75652858377270604</c:v>
                </c:pt>
                <c:pt idx="12336">
                  <c:v>0.71077045330149591</c:v>
                </c:pt>
                <c:pt idx="12337">
                  <c:v>0.66452469848512141</c:v>
                </c:pt>
                <c:pt idx="12338">
                  <c:v>0.61782347353578626</c:v>
                </c:pt>
                <c:pt idx="12339">
                  <c:v>0.57069963488582443</c:v>
                </c:pt>
                <c:pt idx="12340">
                  <c:v>0.5231849876681185</c:v>
                </c:pt>
                <c:pt idx="12341">
                  <c:v>0.47531177050560613</c:v>
                </c:pt>
                <c:pt idx="12342">
                  <c:v>0.42711320312706402</c:v>
                </c:pt>
                <c:pt idx="12343">
                  <c:v>0.37862293204281366</c:v>
                </c:pt>
                <c:pt idx="12344">
                  <c:v>0.3298732809313174</c:v>
                </c:pt>
                <c:pt idx="12345">
                  <c:v>0.28089674836416867</c:v>
                </c:pt>
                <c:pt idx="12346">
                  <c:v>0.23172657607419797</c:v>
                </c:pt>
                <c:pt idx="12347">
                  <c:v>0.18239676442179376</c:v>
                </c:pt>
                <c:pt idx="12348">
                  <c:v>0.13294205336036238</c:v>
                </c:pt>
                <c:pt idx="12349">
                  <c:v>8.3397328943635302E-2</c:v>
                </c:pt>
                <c:pt idx="12350">
                  <c:v>3.3795846175465119E-2</c:v>
                </c:pt>
                <c:pt idx="12351">
                  <c:v>-1.5829288928288152E-2</c:v>
                </c:pt>
                <c:pt idx="12352">
                  <c:v>-6.5444012193808812E-2</c:v>
                </c:pt>
                <c:pt idx="12353">
                  <c:v>-0.11501277436364722</c:v>
                </c:pt>
                <c:pt idx="12354">
                  <c:v>-0.16450315863200796</c:v>
                </c:pt>
                <c:pt idx="12355">
                  <c:v>-0.21388111499917714</c:v>
                </c:pt>
                <c:pt idx="12356">
                  <c:v>-0.26311250408379067</c:v>
                </c:pt>
                <c:pt idx="12357">
                  <c:v>-0.31216355452011474</c:v>
                </c:pt>
                <c:pt idx="12358">
                  <c:v>-0.36100053082051897</c:v>
                </c:pt>
                <c:pt idx="12359">
                  <c:v>-0.40959015117722269</c:v>
                </c:pt>
                <c:pt idx="12360">
                  <c:v>-0.45789914054156861</c:v>
                </c:pt>
                <c:pt idx="12361">
                  <c:v>-0.5058941771099047</c:v>
                </c:pt>
                <c:pt idx="12362">
                  <c:v>-0.55354235005632435</c:v>
                </c:pt>
                <c:pt idx="12363">
                  <c:v>-0.60081120747773964</c:v>
                </c:pt>
                <c:pt idx="12364">
                  <c:v>-0.64766834179994659</c:v>
                </c:pt>
                <c:pt idx="12365">
                  <c:v>-0.69408143589118443</c:v>
                </c:pt>
                <c:pt idx="12366">
                  <c:v>-0.74001877512873082</c:v>
                </c:pt>
                <c:pt idx="12367">
                  <c:v>-0.78544889852584254</c:v>
                </c:pt>
                <c:pt idx="12368">
                  <c:v>-0.8303409821832558</c:v>
                </c:pt>
                <c:pt idx="12369">
                  <c:v>-0.8746644940884537</c:v>
                </c:pt>
                <c:pt idx="12370">
                  <c:v>-0.91838742320893862</c:v>
                </c:pt>
                <c:pt idx="12371">
                  <c:v>-0.96148125629912584</c:v>
                </c:pt>
                <c:pt idx="12372">
                  <c:v>-1.0039166362623901</c:v>
                </c:pt>
                <c:pt idx="12373">
                  <c:v>-1.0456636169669078</c:v>
                </c:pt>
                <c:pt idx="12374">
                  <c:v>-1.0866927251220799</c:v>
                </c:pt>
                <c:pt idx="12375">
                  <c:v>-1.1269766812243127</c:v>
                </c:pt>
                <c:pt idx="12376">
                  <c:v>-1.1664888563458418</c:v>
                </c:pt>
                <c:pt idx="12377">
                  <c:v>-1.2052026447994593</c:v>
                </c:pt>
                <c:pt idx="12378">
                  <c:v>-1.2430913795754845</c:v>
                </c:pt>
                <c:pt idx="12379">
                  <c:v>-1.2801282759375996</c:v>
                </c:pt>
                <c:pt idx="12380">
                  <c:v>-1.3162869467848324</c:v>
                </c:pt>
                <c:pt idx="12381">
                  <c:v>-1.3515431024366666</c:v>
                </c:pt>
                <c:pt idx="12382">
                  <c:v>-1.3858729951011184</c:v>
                </c:pt>
                <c:pt idx="12383">
                  <c:v>-1.4192527878101604</c:v>
                </c:pt>
                <c:pt idx="12384">
                  <c:v>-1.4516590170767758</c:v>
                </c:pt>
                <c:pt idx="12385">
                  <c:v>-1.483070247088685</c:v>
                </c:pt>
                <c:pt idx="12386">
                  <c:v>-1.5134654770577018</c:v>
                </c:pt>
                <c:pt idx="12387">
                  <c:v>-1.5428234823868174</c:v>
                </c:pt>
                <c:pt idx="12388">
                  <c:v>-1.5711238022674654</c:v>
                </c:pt>
                <c:pt idx="12389">
                  <c:v>-1.5983489988663626</c:v>
                </c:pt>
                <c:pt idx="12390">
                  <c:v>-1.6244786276552081</c:v>
                </c:pt>
                <c:pt idx="12391">
                  <c:v>-1.6494938563718362</c:v>
                </c:pt>
                <c:pt idx="12392">
                  <c:v>-1.6733793256768654</c:v>
                </c:pt>
                <c:pt idx="12393">
                  <c:v>-1.6961171295179873</c:v>
                </c:pt>
                <c:pt idx="12394">
                  <c:v>-1.7176920370399755</c:v>
                </c:pt>
                <c:pt idx="12395">
                  <c:v>-1.7380899967124246</c:v>
                </c:pt>
                <c:pt idx="12396">
                  <c:v>-1.7572980698895484</c:v>
                </c:pt>
                <c:pt idx="12397">
                  <c:v>-1.7753015690836724</c:v>
                </c:pt>
                <c:pt idx="12398">
                  <c:v>-1.7920876876128724</c:v>
                </c:pt>
                <c:pt idx="12399">
                  <c:v>-1.8076467680534942</c:v>
                </c:pt>
                <c:pt idx="12400">
                  <c:v>-1.8219662290991794</c:v>
                </c:pt>
                <c:pt idx="12401">
                  <c:v>-1.8350362993920606</c:v>
                </c:pt>
                <c:pt idx="12402">
                  <c:v>-1.8468491258183004</c:v>
                </c:pt>
                <c:pt idx="12403">
                  <c:v>-1.8573953663295897</c:v>
                </c:pt>
                <c:pt idx="12404">
                  <c:v>-1.8666683957574526</c:v>
                </c:pt>
                <c:pt idx="12405">
                  <c:v>-1.8746622031298144</c:v>
                </c:pt>
                <c:pt idx="12406">
                  <c:v>-1.8813718118484806</c:v>
                </c:pt>
                <c:pt idx="12407">
                  <c:v>-1.8867920942192247</c:v>
                </c:pt>
                <c:pt idx="12408">
                  <c:v>-1.89091928427245</c:v>
                </c:pt>
                <c:pt idx="12409">
                  <c:v>-1.8937509884481594</c:v>
                </c:pt>
                <c:pt idx="12410">
                  <c:v>-1.8952844612024864</c:v>
                </c:pt>
                <c:pt idx="12411">
                  <c:v>-1.8955181062659683</c:v>
                </c:pt>
                <c:pt idx="12412">
                  <c:v>-1.894452029009968</c:v>
                </c:pt>
                <c:pt idx="12413">
                  <c:v>-1.8920880194791578</c:v>
                </c:pt>
                <c:pt idx="12414">
                  <c:v>-1.8884284018361852</c:v>
                </c:pt>
                <c:pt idx="12415">
                  <c:v>-1.8834736161407339</c:v>
                </c:pt>
                <c:pt idx="12416">
                  <c:v>-1.8772280998194455</c:v>
                </c:pt>
                <c:pt idx="12417">
                  <c:v>-1.8696966231080772</c:v>
                </c:pt>
                <c:pt idx="12418">
                  <c:v>-1.8608840877874324</c:v>
                </c:pt>
                <c:pt idx="12419">
                  <c:v>-1.8507953705647275</c:v>
                </c:pt>
                <c:pt idx="12420">
                  <c:v>-1.8394391375148365</c:v>
                </c:pt>
                <c:pt idx="12421">
                  <c:v>-1.8268224091712151</c:v>
                </c:pt>
                <c:pt idx="12422">
                  <c:v>-1.8129535630311124</c:v>
                </c:pt>
                <c:pt idx="12423">
                  <c:v>-1.7978412193665203</c:v>
                </c:pt>
                <c:pt idx="12424">
                  <c:v>-1.7814974901115739</c:v>
                </c:pt>
                <c:pt idx="12425">
                  <c:v>-1.7639325113025413</c:v>
                </c:pt>
                <c:pt idx="12426">
                  <c:v>-1.7451579721708621</c:v>
                </c:pt>
                <c:pt idx="12427">
                  <c:v>-1.7251871564752312</c:v>
                </c:pt>
                <c:pt idx="12428">
                  <c:v>-1.7040349233274938</c:v>
                </c:pt>
                <c:pt idx="12429">
                  <c:v>-1.6817137096634638</c:v>
                </c:pt>
                <c:pt idx="12430">
                  <c:v>-1.6582393258850516</c:v>
                </c:pt>
                <c:pt idx="12431">
                  <c:v>-1.6336289356991127</c:v>
                </c:pt>
                <c:pt idx="12432">
                  <c:v>-1.6078998153954467</c:v>
                </c:pt>
                <c:pt idx="12433">
                  <c:v>-1.581069179290153</c:v>
                </c:pt>
                <c:pt idx="12434">
                  <c:v>-1.5531545855630471</c:v>
                </c:pt>
                <c:pt idx="12435">
                  <c:v>-1.524175538393308</c:v>
                </c:pt>
                <c:pt idx="12436">
                  <c:v>-1.4941518491148946</c:v>
                </c:pt>
                <c:pt idx="12437">
                  <c:v>-1.4631034807726426</c:v>
                </c:pt>
                <c:pt idx="12438">
                  <c:v>-1.431052116506307</c:v>
                </c:pt>
                <c:pt idx="12439">
                  <c:v>-1.3980200413310893</c:v>
                </c:pt>
                <c:pt idx="12440">
                  <c:v>-1.3640305891071902</c:v>
                </c:pt>
                <c:pt idx="12441">
                  <c:v>-1.3291058160108913</c:v>
                </c:pt>
                <c:pt idx="12442">
                  <c:v>-1.2932707312605995</c:v>
                </c:pt>
                <c:pt idx="12443">
                  <c:v>-1.256550111164165</c:v>
                </c:pt>
                <c:pt idx="12444">
                  <c:v>-1.2189671311890786</c:v>
                </c:pt>
                <c:pt idx="12445">
                  <c:v>-1.1805493193391614</c:v>
                </c:pt>
                <c:pt idx="12446">
                  <c:v>-1.1413226888452952</c:v>
                </c:pt>
                <c:pt idx="12447">
                  <c:v>-1.1013124892878459</c:v>
                </c:pt>
                <c:pt idx="12448">
                  <c:v>-1.0605470154067749</c:v>
                </c:pt>
                <c:pt idx="12449">
                  <c:v>-1.0190549643087625</c:v>
                </c:pt>
                <c:pt idx="12450">
                  <c:v>-0.97686528683526219</c:v>
                </c:pt>
                <c:pt idx="12451">
                  <c:v>-0.93400536120322897</c:v>
                </c:pt>
                <c:pt idx="12452">
                  <c:v>-0.89050637219416673</c:v>
                </c:pt>
                <c:pt idx="12453">
                  <c:v>-0.84639741109798161</c:v>
                </c:pt>
                <c:pt idx="12454">
                  <c:v>-0.80170676117221507</c:v>
                </c:pt>
                <c:pt idx="12455">
                  <c:v>-0.7564668765903787</c:v>
                </c:pt>
                <c:pt idx="12456">
                  <c:v>-0.71070849187918539</c:v>
                </c:pt>
                <c:pt idx="12457">
                  <c:v>-0.66446251090580655</c:v>
                </c:pt>
                <c:pt idx="12458">
                  <c:v>-0.61776108794021545</c:v>
                </c:pt>
                <c:pt idx="12459">
                  <c:v>-0.57063707945971576</c:v>
                </c:pt>
                <c:pt idx="12460">
                  <c:v>-0.52312229062963245</c:v>
                </c:pt>
                <c:pt idx="12461">
                  <c:v>-0.47524896009259504</c:v>
                </c:pt>
                <c:pt idx="12462">
                  <c:v>-0.42705030758443913</c:v>
                </c:pt>
                <c:pt idx="12463">
                  <c:v>-0.37855997960997095</c:v>
                </c:pt>
                <c:pt idx="12464">
                  <c:v>-0.32981029982939575</c:v>
                </c:pt>
                <c:pt idx="12465">
                  <c:v>-0.2808337667836226</c:v>
                </c:pt>
                <c:pt idx="12466">
                  <c:v>-0.23166362216212893</c:v>
                </c:pt>
                <c:pt idx="12467">
                  <c:v>-0.18233386626950776</c:v>
                </c:pt>
                <c:pt idx="12468">
                  <c:v>-0.13287923899085924</c:v>
                </c:pt>
                <c:pt idx="12469">
                  <c:v>-8.3334626299223738E-2</c:v>
                </c:pt>
                <c:pt idx="12470">
                  <c:v>-3.3733283105339913E-2</c:v>
                </c:pt>
                <c:pt idx="12471">
                  <c:v>1.5891684680245131E-2</c:v>
                </c:pt>
                <c:pt idx="12472">
                  <c:v>6.5506213001380528E-2</c:v>
                </c:pt>
                <c:pt idx="12473">
                  <c:v>0.1150747527303338</c:v>
                </c:pt>
                <c:pt idx="12474">
                  <c:v>0.16456488720319337</c:v>
                </c:pt>
                <c:pt idx="12475">
                  <c:v>0.21394256657415162</c:v>
                </c:pt>
                <c:pt idx="12476">
                  <c:v>0.26317365162757334</c:v>
                </c:pt>
                <c:pt idx="12477">
                  <c:v>0.31222437117537444</c:v>
                </c:pt>
                <c:pt idx="12478">
                  <c:v>0.36106098991923657</c:v>
                </c:pt>
                <c:pt idx="12479">
                  <c:v>0.40965022625235559</c:v>
                </c:pt>
                <c:pt idx="12480">
                  <c:v>0.45795880533855454</c:v>
                </c:pt>
                <c:pt idx="12481">
                  <c:v>0.50595340559809365</c:v>
                </c:pt>
                <c:pt idx="12482">
                  <c:v>0.55360111644018173</c:v>
                </c:pt>
                <c:pt idx="12483">
                  <c:v>0.60086948620812941</c:v>
                </c:pt>
                <c:pt idx="12484">
                  <c:v>0.64772610758508942</c:v>
                </c:pt>
                <c:pt idx="12485">
                  <c:v>0.69413866370759625</c:v>
                </c:pt>
                <c:pt idx="12486">
                  <c:v>0.74007544023194904</c:v>
                </c:pt>
                <c:pt idx="12487">
                  <c:v>0.78550497646112705</c:v>
                </c:pt>
                <c:pt idx="12488">
                  <c:v>0.83039644879598562</c:v>
                </c:pt>
                <c:pt idx="12489">
                  <c:v>0.87471932553451748</c:v>
                </c:pt>
                <c:pt idx="12490">
                  <c:v>0.91844159596490116</c:v>
                </c:pt>
                <c:pt idx="12491">
                  <c:v>0.96153474717221354</c:v>
                </c:pt>
                <c:pt idx="12492">
                  <c:v>1.0039694224003983</c:v>
                </c:pt>
                <c:pt idx="12493">
                  <c:v>1.0457156758678592</c:v>
                </c:pt>
                <c:pt idx="12494">
                  <c:v>1.0867440346437156</c:v>
                </c:pt>
                <c:pt idx="12495">
                  <c:v>1.1270272195934596</c:v>
                </c:pt>
                <c:pt idx="12496">
                  <c:v>1.1665386021675972</c:v>
                </c:pt>
                <c:pt idx="12497">
                  <c:v>1.2052515770661199</c:v>
                </c:pt>
                <c:pt idx="12498">
                  <c:v>1.2431394776753495</c:v>
                </c:pt>
                <c:pt idx="12499">
                  <c:v>1.2801755196636113</c:v>
                </c:pt>
                <c:pt idx="12500">
                  <c:v>1.3163333163429063</c:v>
                </c:pt>
                <c:pt idx="12501">
                  <c:v>1.3515885784539845</c:v>
                </c:pt>
                <c:pt idx="12502">
                  <c:v>1.3859175586340642</c:v>
                </c:pt>
                <c:pt idx="12503">
                  <c:v>1.4192964203521661</c:v>
                </c:pt>
                <c:pt idx="12504">
                  <c:v>1.4517017005659167</c:v>
                </c:pt>
                <c:pt idx="12505">
                  <c:v>1.4831119639150181</c:v>
                </c:pt>
                <c:pt idx="12506">
                  <c:v>1.5135062100705232</c:v>
                </c:pt>
                <c:pt idx="12507">
                  <c:v>1.5428632149015227</c:v>
                </c:pt>
                <c:pt idx="12508">
                  <c:v>1.5711625180723441</c:v>
                </c:pt>
                <c:pt idx="12509">
                  <c:v>1.5983866822291</c:v>
                </c:pt>
                <c:pt idx="12510">
                  <c:v>1.624515263329201</c:v>
                </c:pt>
                <c:pt idx="12511">
                  <c:v>1.6495294296022098</c:v>
                </c:pt>
                <c:pt idx="12512">
                  <c:v>1.6734138222063046</c:v>
                </c:pt>
                <c:pt idx="12513">
                  <c:v>1.6961505355924178</c:v>
                </c:pt>
                <c:pt idx="12514">
                  <c:v>1.7177243394138366</c:v>
                </c:pt>
                <c:pt idx="12515">
                  <c:v>1.7381211826538816</c:v>
                </c:pt>
                <c:pt idx="12516">
                  <c:v>1.7573281271853234</c:v>
                </c:pt>
                <c:pt idx="12517">
                  <c:v>1.7753304860437609</c:v>
                </c:pt>
                <c:pt idx="12518">
                  <c:v>1.7921154530749219</c:v>
                </c:pt>
                <c:pt idx="12519">
                  <c:v>1.8076733713869937</c:v>
                </c:pt>
                <c:pt idx="12520">
                  <c:v>1.8219916602093695</c:v>
                </c:pt>
                <c:pt idx="12521">
                  <c:v>1.8350605487236444</c:v>
                </c:pt>
                <c:pt idx="12522">
                  <c:v>1.8468721843588769</c:v>
                </c:pt>
                <c:pt idx="12523">
                  <c:v>1.857417225612817</c:v>
                </c:pt>
                <c:pt idx="12524">
                  <c:v>1.8666890478660259</c:v>
                </c:pt>
                <c:pt idx="12525">
                  <c:v>1.874681640698117</c:v>
                </c:pt>
                <c:pt idx="12526">
                  <c:v>1.8813900280650493</c:v>
                </c:pt>
                <c:pt idx="12527">
                  <c:v>1.8868090828289519</c:v>
                </c:pt>
                <c:pt idx="12528">
                  <c:v>1.890935039578473</c:v>
                </c:pt>
                <c:pt idx="12529">
                  <c:v>1.893765505313596</c:v>
                </c:pt>
                <c:pt idx="12530">
                  <c:v>1.8952977350518287</c:v>
                </c:pt>
                <c:pt idx="12531">
                  <c:v>1.8955301330862786</c:v>
                </c:pt>
                <c:pt idx="12532">
                  <c:v>1.8944628053518062</c:v>
                </c:pt>
                <c:pt idx="12533">
                  <c:v>1.8920975424572342</c:v>
                </c:pt>
                <c:pt idx="12534">
                  <c:v>1.8884366691297998</c:v>
                </c:pt>
                <c:pt idx="12535">
                  <c:v>1.8834806259939347</c:v>
                </c:pt>
                <c:pt idx="12536">
                  <c:v>1.877233851040931</c:v>
                </c:pt>
                <c:pt idx="12537">
                  <c:v>1.8697011150708729</c:v>
                </c:pt>
                <c:pt idx="12538">
                  <c:v>1.860887320428291</c:v>
                </c:pt>
                <c:pt idx="12539">
                  <c:v>1.8507973443832975</c:v>
                </c:pt>
                <c:pt idx="12540">
                  <c:v>1.8394398535725363</c:v>
                </c:pt>
                <c:pt idx="12541">
                  <c:v>1.8268218690899374</c:v>
                </c:pt>
                <c:pt idx="12542">
                  <c:v>1.8129517689916046</c:v>
                </c:pt>
                <c:pt idx="12543">
                  <c:v>1.7978381741065705</c:v>
                </c:pt>
                <c:pt idx="12544">
                  <c:v>1.7814931969238903</c:v>
                </c:pt>
                <c:pt idx="12545">
                  <c:v>1.7639269740324486</c:v>
                </c:pt>
                <c:pt idx="12546">
                  <c:v>1.7451511952137351</c:v>
                </c:pt>
                <c:pt idx="12547">
                  <c:v>1.7251791447736688</c:v>
                </c:pt>
                <c:pt idx="12548">
                  <c:v>1.7040256823682636</c:v>
                </c:pt>
                <c:pt idx="12549">
                  <c:v>1.6817032454742304</c:v>
                </c:pt>
                <c:pt idx="12550">
                  <c:v>1.6582276450308313</c:v>
                </c:pt>
                <c:pt idx="12551">
                  <c:v>1.6336160452784956</c:v>
                </c:pt>
                <c:pt idx="12552">
                  <c:v>1.6078857230366232</c:v>
                </c:pt>
                <c:pt idx="12553">
                  <c:v>1.5810538931466975</c:v>
                </c:pt>
                <c:pt idx="12554">
                  <c:v>1.5531381143094267</c:v>
                </c:pt>
                <c:pt idx="12555">
                  <c:v>1.5241578912202152</c:v>
                </c:pt>
                <c:pt idx="12556">
                  <c:v>1.4941330357243787</c:v>
                </c:pt>
                <c:pt idx="12557">
                  <c:v>1.4630835113729201</c:v>
                </c:pt>
                <c:pt idx="12558">
                  <c:v>1.4310310018064638</c:v>
                </c:pt>
                <c:pt idx="12559">
                  <c:v>1.3979977925355371</c:v>
                </c:pt>
                <c:pt idx="12560">
                  <c:v>1.364007217909829</c:v>
                </c:pt>
                <c:pt idx="12561">
                  <c:v>1.3290813345891879</c:v>
                </c:pt>
                <c:pt idx="12562">
                  <c:v>1.2932451522693671</c:v>
                </c:pt>
                <c:pt idx="12563">
                  <c:v>1.2565234477291969</c:v>
                </c:pt>
                <c:pt idx="12564">
                  <c:v>1.2189393969005118</c:v>
                </c:pt>
                <c:pt idx="12565">
                  <c:v>1.1805205282447446</c:v>
                </c:pt>
                <c:pt idx="12566">
                  <c:v>1.1412928554433639</c:v>
                </c:pt>
                <c:pt idx="12567">
                  <c:v>1.1012816285201448</c:v>
                </c:pt>
                <c:pt idx="12568">
                  <c:v>1.0605151426511017</c:v>
                </c:pt>
                <c:pt idx="12569">
                  <c:v>1.0190220953714526</c:v>
                </c:pt>
                <c:pt idx="12570">
                  <c:v>0.97683143794343774</c:v>
                </c:pt>
                <c:pt idx="12571">
                  <c:v>0.93397054899687937</c:v>
                </c:pt>
                <c:pt idx="12572">
                  <c:v>0.89047061371810998</c:v>
                </c:pt>
                <c:pt idx="12573">
                  <c:v>0.8463607237935955</c:v>
                </c:pt>
                <c:pt idx="12574">
                  <c:v>0.80166916286906142</c:v>
                </c:pt>
                <c:pt idx="12575">
                  <c:v>0.75642838549756886</c:v>
                </c:pt>
                <c:pt idx="12576">
                  <c:v>0.7106691265767725</c:v>
                </c:pt>
                <c:pt idx="12577">
                  <c:v>0.66442229033579159</c:v>
                </c:pt>
                <c:pt idx="12578">
                  <c:v>0.61772003139756293</c:v>
                </c:pt>
                <c:pt idx="12579">
                  <c:v>0.57059520658324636</c:v>
                </c:pt>
                <c:pt idx="12580">
                  <c:v>0.52307962139261588</c:v>
                </c:pt>
                <c:pt idx="12581">
                  <c:v>0.47520551479338224</c:v>
                </c:pt>
                <c:pt idx="12582">
                  <c:v>0.42700610683686613</c:v>
                </c:pt>
                <c:pt idx="12583">
                  <c:v>0.37851504433361477</c:v>
                </c:pt>
                <c:pt idx="12584">
                  <c:v>0.32976465123986759</c:v>
                </c:pt>
                <c:pt idx="12585">
                  <c:v>0.28078742638247711</c:v>
                </c:pt>
                <c:pt idx="12586">
                  <c:v>0.23161661172696918</c:v>
                </c:pt>
                <c:pt idx="12587">
                  <c:v>0.1822862078436793</c:v>
                </c:pt>
                <c:pt idx="12588">
                  <c:v>0.13283095487330998</c:v>
                </c:pt>
                <c:pt idx="12589">
                  <c:v>8.328573903406794E-2</c:v>
                </c:pt>
                <c:pt idx="12590">
                  <c:v>3.3683815471460161E-2</c:v>
                </c:pt>
                <c:pt idx="12591">
                  <c:v>-1.5941709679808205E-2</c:v>
                </c:pt>
                <c:pt idx="12592">
                  <c:v>-6.5556772149968814E-2</c:v>
                </c:pt>
                <c:pt idx="12593">
                  <c:v>-0.11512582260845598</c:v>
                </c:pt>
                <c:pt idx="12594">
                  <c:v>-0.16461644419929461</c:v>
                </c:pt>
                <c:pt idx="12595">
                  <c:v>-0.21399458689537126</c:v>
                </c:pt>
                <c:pt idx="12596">
                  <c:v>-0.26322611131078499</c:v>
                </c:pt>
                <c:pt idx="12597">
                  <c:v>-0.31227724609806112</c:v>
                </c:pt>
                <c:pt idx="12598">
                  <c:v>-0.36111425581060391</c:v>
                </c:pt>
                <c:pt idx="12599">
                  <c:v>-0.40970385870430315</c:v>
                </c:pt>
                <c:pt idx="12600">
                  <c:v>-0.45801277981687999</c:v>
                </c:pt>
                <c:pt idx="12601">
                  <c:v>-0.50600769745357821</c:v>
                </c:pt>
                <c:pt idx="12602">
                  <c:v>-0.55365570091992222</c:v>
                </c:pt>
                <c:pt idx="12603">
                  <c:v>-0.60092433846661697</c:v>
                </c:pt>
                <c:pt idx="12604">
                  <c:v>-0.64778120269545858</c:v>
                </c:pt>
                <c:pt idx="12605">
                  <c:v>-0.69419397667296534</c:v>
                </c:pt>
                <c:pt idx="12606">
                  <c:v>-0.74013094599671525</c:v>
                </c:pt>
                <c:pt idx="12607">
                  <c:v>-0.78556064992215657</c:v>
                </c:pt>
                <c:pt idx="12608">
                  <c:v>-0.83045226481400092</c:v>
                </c:pt>
                <c:pt idx="12609">
                  <c:v>-0.87477525894530506</c:v>
                </c:pt>
                <c:pt idx="12610">
                  <c:v>-0.91849762159065917</c:v>
                </c:pt>
                <c:pt idx="12611">
                  <c:v>-0.96159083983279847</c:v>
                </c:pt>
                <c:pt idx="12612">
                  <c:v>-1.0040255569245826</c:v>
                </c:pt>
                <c:pt idx="12613">
                  <c:v>-1.045771827104562</c:v>
                </c:pt>
                <c:pt idx="12614">
                  <c:v>-1.086800177473237</c:v>
                </c:pt>
                <c:pt idx="12615">
                  <c:v>-1.1270833289386375</c:v>
                </c:pt>
                <c:pt idx="12616">
                  <c:v>-1.1665946530049309</c:v>
                </c:pt>
                <c:pt idx="12617">
                  <c:v>-1.2053075444368975</c:v>
                </c:pt>
                <c:pt idx="12618">
                  <c:v>-1.2431953366967208</c:v>
                </c:pt>
                <c:pt idx="12619">
                  <c:v>-1.2802312455395186</c:v>
                </c:pt>
                <c:pt idx="12620">
                  <c:v>-1.3163888843751184</c:v>
                </c:pt>
                <c:pt idx="12621">
                  <c:v>-1.3516439640529248</c:v>
                </c:pt>
                <c:pt idx="12622">
                  <c:v>-1.3859727373296533</c:v>
                </c:pt>
                <c:pt idx="12623">
                  <c:v>-1.4193513678045626</c:v>
                </c:pt>
                <c:pt idx="12624">
                  <c:v>-1.4517563925762105</c:v>
                </c:pt>
                <c:pt idx="12625">
                  <c:v>-1.4831663764358252</c:v>
                </c:pt>
                <c:pt idx="12626">
                  <c:v>-1.5135603192164613</c:v>
                </c:pt>
                <c:pt idx="12627">
                  <c:v>-1.5429169969596854</c:v>
                </c:pt>
                <c:pt idx="12628">
                  <c:v>-1.571215949512615</c:v>
                </c:pt>
                <c:pt idx="12629">
                  <c:v>-1.5984397397143681</c:v>
                </c:pt>
                <c:pt idx="12630">
                  <c:v>-1.6245679237255095</c:v>
                </c:pt>
                <c:pt idx="12631">
                  <c:v>-1.6495816699887758</c:v>
                </c:pt>
                <c:pt idx="12632">
                  <c:v>-1.6734656198854441</c:v>
                </c:pt>
                <c:pt idx="12633">
                  <c:v>-1.6962018680993385</c:v>
                </c:pt>
                <c:pt idx="12634">
                  <c:v>-1.7177751845263036</c:v>
                </c:pt>
                <c:pt idx="12635">
                  <c:v>-1.7381715184017863</c:v>
                </c:pt>
                <c:pt idx="12636">
                  <c:v>-1.7573779318601188</c:v>
                </c:pt>
                <c:pt idx="12637">
                  <c:v>-1.7753797382077416</c:v>
                </c:pt>
                <c:pt idx="12638">
                  <c:v>-1.7921641315704127</c:v>
                </c:pt>
                <c:pt idx="12639">
                  <c:v>-1.8077214553453429</c:v>
                </c:pt>
                <c:pt idx="12640">
                  <c:v>-1.8220391290598437</c:v>
                </c:pt>
                <c:pt idx="12641">
                  <c:v>-1.835107382202176</c:v>
                </c:pt>
                <c:pt idx="12642">
                  <c:v>-1.8469183625166137</c:v>
                </c:pt>
                <c:pt idx="12643">
                  <c:v>-1.8574627288245718</c:v>
                </c:pt>
                <c:pt idx="12644">
                  <c:v>-1.8667338568385454</c:v>
                </c:pt>
                <c:pt idx="12645">
                  <c:v>-1.8747257364781991</c:v>
                </c:pt>
                <c:pt idx="12646">
                  <c:v>-1.8814333920474733</c:v>
                </c:pt>
                <c:pt idx="12647">
                  <c:v>-1.8868516967642524</c:v>
                </c:pt>
                <c:pt idx="12648">
                  <c:v>-1.8909768855805624</c:v>
                </c:pt>
                <c:pt idx="12649">
                  <c:v>-1.8938065658671934</c:v>
                </c:pt>
                <c:pt idx="12650">
                  <c:v>-1.895337993019701</c:v>
                </c:pt>
                <c:pt idx="12651">
                  <c:v>-1.8955695717163463</c:v>
                </c:pt>
                <c:pt idx="12652">
                  <c:v>-1.8945014082839855</c:v>
                </c:pt>
                <c:pt idx="12653">
                  <c:v>-1.8921352937301965</c:v>
                </c:pt>
                <c:pt idx="12654">
                  <c:v>-1.8884735531874566</c:v>
                </c:pt>
                <c:pt idx="12655">
                  <c:v>-1.883516627691763</c:v>
                </c:pt>
                <c:pt idx="12656">
                  <c:v>-1.877268955652128</c:v>
                </c:pt>
                <c:pt idx="12657">
                  <c:v>-1.8697353082922812</c:v>
                </c:pt>
                <c:pt idx="12658">
                  <c:v>-1.8609205883861251</c:v>
                </c:pt>
                <c:pt idx="12659">
                  <c:v>-1.8508296736386871</c:v>
                </c:pt>
                <c:pt idx="12660">
                  <c:v>-1.8394712311268853</c:v>
                </c:pt>
                <c:pt idx="12661">
                  <c:v>-1.8268522823900186</c:v>
                </c:pt>
                <c:pt idx="12662">
                  <c:v>-1.8129812059344956</c:v>
                </c:pt>
                <c:pt idx="12663">
                  <c:v>-1.7978666230443545</c:v>
                </c:pt>
                <c:pt idx="12664">
                  <c:v>-1.7815206466682085</c:v>
                </c:pt>
                <c:pt idx="12665">
                  <c:v>-1.763953413858719</c:v>
                </c:pt>
                <c:pt idx="12666">
                  <c:v>-1.7451766148652872</c:v>
                </c:pt>
                <c:pt idx="12667">
                  <c:v>-1.7252035344655616</c:v>
                </c:pt>
                <c:pt idx="12668">
                  <c:v>-1.7040490327909767</c:v>
                </c:pt>
                <c:pt idx="12669">
                  <c:v>-1.6817255477970434</c:v>
                </c:pt>
                <c:pt idx="12670">
                  <c:v>-1.6582488909050472</c:v>
                </c:pt>
                <c:pt idx="12671">
                  <c:v>-1.6336362268404538</c:v>
                </c:pt>
                <c:pt idx="12672">
                  <c:v>-1.6079048329104337</c:v>
                </c:pt>
                <c:pt idx="12673">
                  <c:v>-1.5810719244467986</c:v>
                </c:pt>
                <c:pt idx="12674">
                  <c:v>-1.5531550606428846</c:v>
                </c:pt>
                <c:pt idx="12675">
                  <c:v>-1.5241737466888647</c:v>
                </c:pt>
                <c:pt idx="12676">
                  <c:v>-1.4941477949266304</c:v>
                </c:pt>
                <c:pt idx="12677">
                  <c:v>-1.4630971694054815</c:v>
                </c:pt>
                <c:pt idx="12678">
                  <c:v>-1.4310435542657023</c:v>
                </c:pt>
                <c:pt idx="12679">
                  <c:v>-1.3980092355187013</c:v>
                </c:pt>
                <c:pt idx="12680">
                  <c:v>-1.3640175480160173</c:v>
                </c:pt>
                <c:pt idx="12681">
                  <c:v>-1.3290905489200908</c:v>
                </c:pt>
                <c:pt idx="12682">
                  <c:v>-1.2932532484297856</c:v>
                </c:pt>
                <c:pt idx="12683">
                  <c:v>-1.256530423827352</c:v>
                </c:pt>
                <c:pt idx="12684">
                  <c:v>-1.2189452515480896</c:v>
                </c:pt>
                <c:pt idx="12685">
                  <c:v>-1.1805252605567496</c:v>
                </c:pt>
                <c:pt idx="12686">
                  <c:v>-1.1412964650377304</c:v>
                </c:pt>
                <c:pt idx="12687">
                  <c:v>-1.1012841155171469</c:v>
                </c:pt>
                <c:pt idx="12688">
                  <c:v>-1.0605165076725191</c:v>
                </c:pt>
                <c:pt idx="12689">
                  <c:v>-1.0190223395395135</c:v>
                </c:pt>
                <c:pt idx="12690">
                  <c:v>-0.97683056287952275</c:v>
                </c:pt>
                <c:pt idx="12691">
                  <c:v>-0.93396855682007618</c:v>
                </c:pt>
                <c:pt idx="12692">
                  <c:v>-0.89046750704345079</c:v>
                </c:pt>
                <c:pt idx="12693">
                  <c:v>-0.84635650573016596</c:v>
                </c:pt>
                <c:pt idx="12694">
                  <c:v>-0.80166383701781063</c:v>
                </c:pt>
                <c:pt idx="12695">
                  <c:v>-0.75642195594896799</c:v>
                </c:pt>
                <c:pt idx="12696">
                  <c:v>-0.71066159790817529</c:v>
                </c:pt>
                <c:pt idx="12697">
                  <c:v>-0.66441366760874243</c:v>
                </c:pt>
                <c:pt idx="12698">
                  <c:v>-0.6177103201546742</c:v>
                </c:pt>
                <c:pt idx="12699">
                  <c:v>-0.57058441284506201</c:v>
                </c:pt>
                <c:pt idx="12700">
                  <c:v>-0.52306775165413788</c:v>
                </c:pt>
                <c:pt idx="12701">
                  <c:v>-0.47519257602042297</c:v>
                </c:pt>
                <c:pt idx="12702">
                  <c:v>-0.4269921064622737</c:v>
                </c:pt>
                <c:pt idx="12703">
                  <c:v>-0.37849999025318193</c:v>
                </c:pt>
                <c:pt idx="12704">
                  <c:v>-0.32974855180805446</c:v>
                </c:pt>
                <c:pt idx="12705">
                  <c:v>-0.28077029040807761</c:v>
                </c:pt>
                <c:pt idx="12706">
                  <c:v>-0.2315984484683444</c:v>
                </c:pt>
                <c:pt idx="12707">
                  <c:v>-0.18226702700404995</c:v>
                </c:pt>
                <c:pt idx="12708">
                  <c:v>-0.13281076659560148</c:v>
                </c:pt>
                <c:pt idx="12709">
                  <c:v>-8.3264553895827376E-2</c:v>
                </c:pt>
                <c:pt idx="12710">
                  <c:v>-3.3661644479356725E-2</c:v>
                </c:pt>
                <c:pt idx="12711">
                  <c:v>1.5964855095469816E-2</c:v>
                </c:pt>
                <c:pt idx="12712">
                  <c:v>6.558088014112276E-2</c:v>
                </c:pt>
                <c:pt idx="12713">
                  <c:v>0.11515088091512096</c:v>
                </c:pt>
                <c:pt idx="12714">
                  <c:v>0.16464244015573667</c:v>
                </c:pt>
                <c:pt idx="12715">
                  <c:v>0.2140215074363668</c:v>
                </c:pt>
                <c:pt idx="12716">
                  <c:v>0.26325394297810173</c:v>
                </c:pt>
                <c:pt idx="12717">
                  <c:v>0.31230597504704988</c:v>
                </c:pt>
                <c:pt idx="12718">
                  <c:v>0.36114386781699642</c:v>
                </c:pt>
                <c:pt idx="12719">
                  <c:v>0.40973433917115287</c:v>
                </c:pt>
                <c:pt idx="12720">
                  <c:v>0.45804411378167392</c:v>
                </c:pt>
                <c:pt idx="12721">
                  <c:v>0.50603986959550806</c:v>
                </c:pt>
                <c:pt idx="12722">
                  <c:v>0.55368869556717049</c:v>
                </c:pt>
                <c:pt idx="12723">
                  <c:v>0.60095813960402811</c:v>
                </c:pt>
                <c:pt idx="12724">
                  <c:v>0.6478157939722281</c:v>
                </c:pt>
                <c:pt idx="12725">
                  <c:v>0.69422934141036563</c:v>
                </c:pt>
                <c:pt idx="12726">
                  <c:v>0.74016706719614744</c:v>
                </c:pt>
                <c:pt idx="12727">
                  <c:v>0.78559751027317248</c:v>
                </c:pt>
                <c:pt idx="12728">
                  <c:v>0.83048984670254289</c:v>
                </c:pt>
                <c:pt idx="12729">
                  <c:v>0.87481354446209991</c:v>
                </c:pt>
                <c:pt idx="12730">
                  <c:v>0.91853659253960984</c:v>
                </c:pt>
                <c:pt idx="12731">
                  <c:v>0.96163047773959132</c:v>
                </c:pt>
                <c:pt idx="12732">
                  <c:v>1.0040658430453562</c:v>
                </c:pt>
                <c:pt idx="12733">
                  <c:v>1.0458127424347157</c:v>
                </c:pt>
                <c:pt idx="12734">
                  <c:v>1.0868417027563193</c:v>
                </c:pt>
                <c:pt idx="12735">
                  <c:v>1.1271254446753252</c:v>
                </c:pt>
                <c:pt idx="12736">
                  <c:v>1.1666373394621461</c:v>
                </c:pt>
                <c:pt idx="12737">
                  <c:v>1.2053507816569964</c:v>
                </c:pt>
                <c:pt idx="12738">
                  <c:v>1.2432391045066777</c:v>
                </c:pt>
                <c:pt idx="12739">
                  <c:v>1.2802755235603904</c:v>
                </c:pt>
                <c:pt idx="12740">
                  <c:v>1.3164336520313868</c:v>
                </c:pt>
                <c:pt idx="12741">
                  <c:v>1.3516892005820274</c:v>
                </c:pt>
                <c:pt idx="12742">
                  <c:v>1.3860184217915525</c:v>
                </c:pt>
                <c:pt idx="12743">
                  <c:v>1.4193974790913595</c:v>
                </c:pt>
                <c:pt idx="12744">
                  <c:v>1.4518029094218439</c:v>
                </c:pt>
                <c:pt idx="12745">
                  <c:v>1.4832132774258266</c:v>
                </c:pt>
                <c:pt idx="12746">
                  <c:v>1.5136075827977713</c:v>
                </c:pt>
                <c:pt idx="12747">
                  <c:v>1.5429646014504497</c:v>
                </c:pt>
                <c:pt idx="12748">
                  <c:v>1.571263873112122</c:v>
                </c:pt>
                <c:pt idx="12749">
                  <c:v>1.5984879605129481</c:v>
                </c:pt>
                <c:pt idx="12750">
                  <c:v>1.6246164197145012</c:v>
                </c:pt>
                <c:pt idx="12751">
                  <c:v>1.6496304190705191</c:v>
                </c:pt>
                <c:pt idx="12752">
                  <c:v>1.6735145998832985</c:v>
                </c:pt>
                <c:pt idx="12753">
                  <c:v>1.696251056767681</c:v>
                </c:pt>
                <c:pt idx="12754">
                  <c:v>1.7178245595606205</c:v>
                </c:pt>
                <c:pt idx="12755">
                  <c:v>1.7382210574487114</c:v>
                </c:pt>
                <c:pt idx="12756">
                  <c:v>1.7574276125274955</c:v>
                </c:pt>
                <c:pt idx="12757">
                  <c:v>1.7754295380747063</c:v>
                </c:pt>
                <c:pt idx="12758">
                  <c:v>1.7922140281974357</c:v>
                </c:pt>
                <c:pt idx="12759">
                  <c:v>1.8077714262843052</c:v>
                </c:pt>
                <c:pt idx="12760">
                  <c:v>1.8220891518640734</c:v>
                </c:pt>
                <c:pt idx="12761">
                  <c:v>1.8351574344364774</c:v>
                </c:pt>
                <c:pt idx="12762">
                  <c:v>1.8469684217672833</c:v>
                </c:pt>
                <c:pt idx="12763">
                  <c:v>1.8575127727093603</c:v>
                </c:pt>
                <c:pt idx="12764">
                  <c:v>1.8667838630166442</c:v>
                </c:pt>
                <c:pt idx="12765">
                  <c:v>1.8747756826601298</c:v>
                </c:pt>
                <c:pt idx="12766">
                  <c:v>1.8814832560049892</c:v>
                </c:pt>
                <c:pt idx="12767">
                  <c:v>1.8869014563401727</c:v>
                </c:pt>
                <c:pt idx="12768">
                  <c:v>1.8910265186985662</c:v>
                </c:pt>
                <c:pt idx="12769">
                  <c:v>1.893856050541552</c:v>
                </c:pt>
                <c:pt idx="12770">
                  <c:v>1.8953873073649705</c:v>
                </c:pt>
                <c:pt idx="12771">
                  <c:v>1.8956186939569897</c:v>
                </c:pt>
                <c:pt idx="12772">
                  <c:v>1.8945503167639448</c:v>
                </c:pt>
                <c:pt idx="12773">
                  <c:v>1.8921839669223677</c:v>
                </c:pt>
                <c:pt idx="12774">
                  <c:v>1.8885219697031344</c:v>
                </c:pt>
                <c:pt idx="12775">
                  <c:v>1.8835647662899639</c:v>
                </c:pt>
                <c:pt idx="12776">
                  <c:v>1.8773167952488647</c:v>
                </c:pt>
                <c:pt idx="12777">
                  <c:v>1.8697828279697448</c:v>
                </c:pt>
                <c:pt idx="12778">
                  <c:v>1.8609677674017697</c:v>
                </c:pt>
                <c:pt idx="12779">
                  <c:v>1.8508764914342475</c:v>
                </c:pt>
                <c:pt idx="12780">
                  <c:v>1.8395176673372424</c:v>
                </c:pt>
                <c:pt idx="12781">
                  <c:v>1.8268983168520376</c:v>
                </c:pt>
                <c:pt idx="12782">
                  <c:v>1.8130268186957161</c:v>
                </c:pt>
                <c:pt idx="12783">
                  <c:v>1.7979117943715757</c:v>
                </c:pt>
                <c:pt idx="12784">
                  <c:v>1.7815653570559653</c:v>
                </c:pt>
                <c:pt idx="12785">
                  <c:v>1.7639976440376697</c:v>
                </c:pt>
                <c:pt idx="12786">
                  <c:v>1.7452203458104323</c:v>
                </c:pt>
                <c:pt idx="12787">
                  <c:v>1.7252467474043875</c:v>
                </c:pt>
                <c:pt idx="12788">
                  <c:v>1.7040917092114283</c:v>
                </c:pt>
                <c:pt idx="12789">
                  <c:v>1.6817676694554644</c:v>
                </c:pt>
                <c:pt idx="12790">
                  <c:v>1.6582904398338369</c:v>
                </c:pt>
                <c:pt idx="12791">
                  <c:v>1.633677185355694</c:v>
                </c:pt>
                <c:pt idx="12792">
                  <c:v>1.6079451836193921</c:v>
                </c:pt>
                <c:pt idx="12793">
                  <c:v>1.5811116502551952</c:v>
                </c:pt>
                <c:pt idx="12794">
                  <c:v>1.5531941447621316</c:v>
                </c:pt>
                <c:pt idx="12795">
                  <c:v>1.5242121726430402</c:v>
                </c:pt>
                <c:pt idx="12796">
                  <c:v>1.4941855465594016</c:v>
                </c:pt>
                <c:pt idx="12797">
                  <c:v>1.4631342308867754</c:v>
                </c:pt>
                <c:pt idx="12798">
                  <c:v>1.4310799100983596</c:v>
                </c:pt>
                <c:pt idx="12799">
                  <c:v>1.3980448705448254</c:v>
                </c:pt>
                <c:pt idx="12800">
                  <c:v>1.3640524474232278</c:v>
                </c:pt>
                <c:pt idx="12801">
                  <c:v>1.3291246982476483</c:v>
                </c:pt>
                <c:pt idx="12802">
                  <c:v>1.2932866335744682</c:v>
                </c:pt>
                <c:pt idx="12803">
                  <c:v>1.2565630310492246</c:v>
                </c:pt>
                <c:pt idx="12804">
                  <c:v>1.2189770674760996</c:v>
                </c:pt>
                <c:pt idx="12805">
                  <c:v>1.1805562721940852</c:v>
                </c:pt>
                <c:pt idx="12806">
                  <c:v>1.1413266597671294</c:v>
                </c:pt>
                <c:pt idx="12807">
                  <c:v>1.1013134811058438</c:v>
                </c:pt>
                <c:pt idx="12808">
                  <c:v>1.0605450322772385</c:v>
                </c:pt>
                <c:pt idx="12809">
                  <c:v>1.0190500117110401</c:v>
                </c:pt>
                <c:pt idx="12810">
                  <c:v>0.976857371567324</c:v>
                </c:pt>
                <c:pt idx="12811">
                  <c:v>0.9339944913765339</c:v>
                </c:pt>
                <c:pt idx="12812">
                  <c:v>0.89049255722804976</c:v>
                </c:pt>
                <c:pt idx="12813">
                  <c:v>0.84638066171342852</c:v>
                </c:pt>
                <c:pt idx="12814">
                  <c:v>0.80168708938502342</c:v>
                </c:pt>
                <c:pt idx="12815">
                  <c:v>0.75644429570380589</c:v>
                </c:pt>
                <c:pt idx="12816">
                  <c:v>0.71068301647604593</c:v>
                </c:pt>
                <c:pt idx="12817">
                  <c:v>0.66443415683995555</c:v>
                </c:pt>
                <c:pt idx="12818">
                  <c:v>0.61772987232747467</c:v>
                </c:pt>
                <c:pt idx="12819">
                  <c:v>0.57060302066834367</c:v>
                </c:pt>
                <c:pt idx="12820">
                  <c:v>0.5230854082701003</c:v>
                </c:pt>
                <c:pt idx="12821">
                  <c:v>0.47520927500694388</c:v>
                </c:pt>
                <c:pt idx="12822">
                  <c:v>0.42700784183510571</c:v>
                </c:pt>
                <c:pt idx="12823">
                  <c:v>0.37851475646798249</c:v>
                </c:pt>
                <c:pt idx="12824">
                  <c:v>0.32976234376211655</c:v>
                </c:pt>
                <c:pt idx="12825">
                  <c:v>0.28078310344198282</c:v>
                </c:pt>
                <c:pt idx="12826">
                  <c:v>0.23161027836737633</c:v>
                </c:pt>
                <c:pt idx="12827">
                  <c:v>0.18227786999928686</c:v>
                </c:pt>
                <c:pt idx="12828">
                  <c:v>0.13282061936506906</c:v>
                </c:pt>
                <c:pt idx="12829">
                  <c:v>8.3273413565146642E-2</c:v>
                </c:pt>
                <c:pt idx="12830">
                  <c:v>3.366950862246286E-2</c:v>
                </c:pt>
                <c:pt idx="12831">
                  <c:v>-1.5957988456066965E-2</c:v>
                </c:pt>
                <c:pt idx="12832">
                  <c:v>-6.5575012534007812E-2</c:v>
                </c:pt>
                <c:pt idx="12833">
                  <c:v>-0.11514601342011779</c:v>
                </c:pt>
                <c:pt idx="12834">
                  <c:v>-0.16463857340400759</c:v>
                </c:pt>
                <c:pt idx="12835">
                  <c:v>-0.21401864161086126</c:v>
                </c:pt>
                <c:pt idx="12836">
                  <c:v>-0.26325207781421611</c:v>
                </c:pt>
                <c:pt idx="12837">
                  <c:v>-0.31230510983336307</c:v>
                </c:pt>
                <c:pt idx="12838">
                  <c:v>-0.36114400139633607</c:v>
                </c:pt>
                <c:pt idx="12839">
                  <c:v>-0.40973546994176052</c:v>
                </c:pt>
                <c:pt idx="12840">
                  <c:v>-0.45804623969860164</c:v>
                </c:pt>
                <c:pt idx="12841">
                  <c:v>-0.50604298817224624</c:v>
                </c:pt>
                <c:pt idx="12842">
                  <c:v>-0.55369280387746189</c:v>
                </c:pt>
                <c:pt idx="12843">
                  <c:v>-0.60096323428378218</c:v>
                </c:pt>
                <c:pt idx="12844">
                  <c:v>-0.64782187122176527</c:v>
                </c:pt>
                <c:pt idx="12845">
                  <c:v>-0.69423639699675688</c:v>
                </c:pt>
                <c:pt idx="12846">
                  <c:v>-0.74017509645575907</c:v>
                </c:pt>
                <c:pt idx="12847">
                  <c:v>-0.78560650811446842</c:v>
                </c:pt>
                <c:pt idx="12848">
                  <c:v>-0.83049980760898456</c:v>
                </c:pt>
                <c:pt idx="12849">
                  <c:v>-0.87482446249527512</c:v>
                </c:pt>
                <c:pt idx="12850">
                  <c:v>-0.91854846134252621</c:v>
                </c:pt>
                <c:pt idx="12851">
                  <c:v>-0.96164329054017761</c:v>
                </c:pt>
                <c:pt idx="12852">
                  <c:v>-1.0040795926601316</c:v>
                </c:pt>
                <c:pt idx="12853">
                  <c:v>-1.0458274212726182</c:v>
                </c:pt>
                <c:pt idx="12854">
                  <c:v>-1.0868573028227309</c:v>
                </c:pt>
                <c:pt idx="12855">
                  <c:v>-1.1271419575763031</c:v>
                </c:pt>
                <c:pt idx="12856">
                  <c:v>-1.166654756408759</c:v>
                </c:pt>
                <c:pt idx="12857">
                  <c:v>-1.2053690934698265</c:v>
                </c:pt>
                <c:pt idx="12858">
                  <c:v>-1.2432583016206169</c:v>
                </c:pt>
                <c:pt idx="12859">
                  <c:v>-1.2802955960294247</c:v>
                </c:pt>
                <c:pt idx="12860">
                  <c:v>-1.3164545895336794</c:v>
                </c:pt>
                <c:pt idx="12861">
                  <c:v>-1.3517109924250867</c:v>
                </c:pt>
                <c:pt idx="12862">
                  <c:v>-1.3860410569175954</c:v>
                </c:pt>
                <c:pt idx="12863">
                  <c:v>-1.4194209460828111</c:v>
                </c:pt>
                <c:pt idx="12864">
                  <c:v>-1.4518271965069955</c:v>
                </c:pt>
                <c:pt idx="12865">
                  <c:v>-1.4832383724846605</c:v>
                </c:pt>
                <c:pt idx="12866">
                  <c:v>-1.5136334733678778</c:v>
                </c:pt>
                <c:pt idx="12867">
                  <c:v>-1.5429912747331669</c:v>
                </c:pt>
                <c:pt idx="12868">
                  <c:v>-1.5712913159787414</c:v>
                </c:pt>
                <c:pt idx="12869">
                  <c:v>-1.5985161595111237</c:v>
                </c:pt>
                <c:pt idx="12870">
                  <c:v>-1.6246453610747065</c:v>
                </c:pt>
                <c:pt idx="12871">
                  <c:v>-1.6496600887127628</c:v>
                </c:pt>
                <c:pt idx="12872">
                  <c:v>-1.6735449834238454</c:v>
                </c:pt>
                <c:pt idx="12873">
                  <c:v>-1.6962821395259524</c:v>
                </c:pt>
                <c:pt idx="12874">
                  <c:v>-1.7178563265662428</c:v>
                </c:pt>
                <c:pt idx="12875">
                  <c:v>-1.7382534934486249</c:v>
                </c:pt>
                <c:pt idx="12876">
                  <c:v>-1.7574607019932267</c:v>
                </c:pt>
                <c:pt idx="12877">
                  <c:v>-1.7754632652097087</c:v>
                </c:pt>
                <c:pt idx="12878">
                  <c:v>-1.7922483769445927</c:v>
                </c:pt>
                <c:pt idx="12879">
                  <c:v>-1.8078063803334841</c:v>
                </c:pt>
                <c:pt idx="12880">
                  <c:v>-1.8221246946598149</c:v>
                </c:pt>
                <c:pt idx="12881">
                  <c:v>-1.8351935491857745</c:v>
                </c:pt>
                <c:pt idx="12882">
                  <c:v>-1.8470050914474574</c:v>
                </c:pt>
                <c:pt idx="12883">
                  <c:v>-1.8575499800760071</c:v>
                </c:pt>
                <c:pt idx="12884">
                  <c:v>-1.8668215906116963</c:v>
                </c:pt>
                <c:pt idx="12885">
                  <c:v>-1.874813912819989</c:v>
                </c:pt>
                <c:pt idx="12886">
                  <c:v>-1.8815219708687234</c:v>
                </c:pt>
                <c:pt idx="12887">
                  <c:v>-1.8869406378578186</c:v>
                </c:pt>
                <c:pt idx="12888">
                  <c:v>-1.8910661486394817</c:v>
                </c:pt>
                <c:pt idx="12889">
                  <c:v>-1.8938961105028331</c:v>
                </c:pt>
                <c:pt idx="12890">
                  <c:v>-1.8954277787799658</c:v>
                </c:pt>
                <c:pt idx="12891">
                  <c:v>-1.895659558103824</c:v>
                </c:pt>
                <c:pt idx="12892">
                  <c:v>-1.894591554774143</c:v>
                </c:pt>
                <c:pt idx="12893">
                  <c:v>-1.8922255597895055</c:v>
                </c:pt>
                <c:pt idx="12894">
                  <c:v>-1.8885638982915409</c:v>
                </c:pt>
                <c:pt idx="12895">
                  <c:v>-1.8836070113434917</c:v>
                </c:pt>
                <c:pt idx="12896">
                  <c:v>-1.8773593373996602</c:v>
                </c:pt>
                <c:pt idx="12897">
                  <c:v>-1.8698256477470734</c:v>
                </c:pt>
                <c:pt idx="12898">
                  <c:v>-1.8610108452409109</c:v>
                </c:pt>
                <c:pt idx="12899">
                  <c:v>-1.8509198076853421</c:v>
                </c:pt>
                <c:pt idx="12900">
                  <c:v>-1.8395612022742329</c:v>
                </c:pt>
                <c:pt idx="12901">
                  <c:v>-1.8269420506815941</c:v>
                </c:pt>
                <c:pt idx="12902">
                  <c:v>-1.8130707315661703</c:v>
                </c:pt>
                <c:pt idx="12903">
                  <c:v>-1.7979558663818991</c:v>
                </c:pt>
                <c:pt idx="12904">
                  <c:v>-1.7816095682647421</c:v>
                </c:pt>
                <c:pt idx="12905">
                  <c:v>-1.7640419744720683</c:v>
                </c:pt>
                <c:pt idx="12906">
                  <c:v>-1.745264775475162</c:v>
                </c:pt>
                <c:pt idx="12907">
                  <c:v>-1.725291256290693</c:v>
                </c:pt>
                <c:pt idx="12908">
                  <c:v>-1.7041362773060564</c:v>
                </c:pt>
                <c:pt idx="12909">
                  <c:v>-1.6818122767495529</c:v>
                </c:pt>
                <c:pt idx="12910">
                  <c:v>-1.6583350663319429</c:v>
                </c:pt>
                <c:pt idx="12911">
                  <c:v>-1.633721811084671</c:v>
                </c:pt>
                <c:pt idx="12912">
                  <c:v>-1.6079897886372327</c:v>
                </c:pt>
                <c:pt idx="12913">
                  <c:v>-1.5811562146599647</c:v>
                </c:pt>
                <c:pt idx="12914">
                  <c:v>-1.5532386487007603</c:v>
                </c:pt>
                <c:pt idx="12915">
                  <c:v>-1.524256596320144</c:v>
                </c:pt>
                <c:pt idx="12916">
                  <c:v>-1.4942298702460122</c:v>
                </c:pt>
                <c:pt idx="12917">
                  <c:v>-1.4631784349290882</c:v>
                </c:pt>
                <c:pt idx="12918">
                  <c:v>-1.4311239749263625</c:v>
                </c:pt>
                <c:pt idx="12919">
                  <c:v>-1.3980887766809502</c:v>
                </c:pt>
                <c:pt idx="12920">
                  <c:v>-1.3640961754909018</c:v>
                </c:pt>
                <c:pt idx="12921">
                  <c:v>-1.3291682289797815</c:v>
                </c:pt>
                <c:pt idx="12922">
                  <c:v>-1.2933299478219085</c:v>
                </c:pt>
                <c:pt idx="12923">
                  <c:v>-1.256606109789145</c:v>
                </c:pt>
                <c:pt idx="12924">
                  <c:v>-1.219019891820261</c:v>
                </c:pt>
                <c:pt idx="12925">
                  <c:v>-1.1805988233971403</c:v>
                </c:pt>
                <c:pt idx="12926">
                  <c:v>-1.141368919234699</c:v>
                </c:pt>
                <c:pt idx="12927">
                  <c:v>-1.1013554304026734</c:v>
                </c:pt>
                <c:pt idx="12928">
                  <c:v>-1.0605866531351074</c:v>
                </c:pt>
                <c:pt idx="12929">
                  <c:v>-1.0190912860367547</c:v>
                </c:pt>
                <c:pt idx="12930">
                  <c:v>-0.97689828145044522</c:v>
                </c:pt>
                <c:pt idx="12931">
                  <c:v>-0.93403501909718001</c:v>
                </c:pt>
                <c:pt idx="12932">
                  <c:v>-0.89053268526446738</c:v>
                </c:pt>
                <c:pt idx="12933">
                  <c:v>-0.84642037274954007</c:v>
                </c:pt>
                <c:pt idx="12934">
                  <c:v>-0.80172636631783556</c:v>
                </c:pt>
                <c:pt idx="12935">
                  <c:v>-0.75648312165074405</c:v>
                </c:pt>
                <c:pt idx="12936">
                  <c:v>-0.71072137478215913</c:v>
                </c:pt>
                <c:pt idx="12937">
                  <c:v>-0.66447203108495267</c:v>
                </c:pt>
                <c:pt idx="12938">
                  <c:v>-0.61776724633277169</c:v>
                </c:pt>
                <c:pt idx="12939">
                  <c:v>-0.57063987850388087</c:v>
                </c:pt>
                <c:pt idx="12940">
                  <c:v>-0.52312173426109543</c:v>
                </c:pt>
                <c:pt idx="12941">
                  <c:v>-0.47524505374050918</c:v>
                </c:pt>
                <c:pt idx="12942">
                  <c:v>-0.42704305816668664</c:v>
                </c:pt>
                <c:pt idx="12943">
                  <c:v>-0.37854939552774908</c:v>
                </c:pt>
                <c:pt idx="12944">
                  <c:v>-0.32979639096121449</c:v>
                </c:pt>
                <c:pt idx="12945">
                  <c:v>-0.2808165444785497</c:v>
                </c:pt>
                <c:pt idx="12946">
                  <c:v>-0.23164309923250453</c:v>
                </c:pt>
                <c:pt idx="12947">
                  <c:v>-0.18231005698292552</c:v>
                </c:pt>
                <c:pt idx="12948">
                  <c:v>-0.13285215906154013</c:v>
                </c:pt>
                <c:pt idx="12949">
                  <c:v>-8.3304292878787933E-2</c:v>
                </c:pt>
                <c:pt idx="12950">
                  <c:v>-3.3699714772913184E-2</c:v>
                </c:pt>
                <c:pt idx="12951">
                  <c:v>1.5928467928569365E-2</c:v>
                </c:pt>
                <c:pt idx="12952">
                  <c:v>6.5546189763586116E-2</c:v>
                </c:pt>
                <c:pt idx="12953">
                  <c:v>0.11511790021034581</c:v>
                </c:pt>
                <c:pt idx="12954">
                  <c:v>0.16461118122311655</c:v>
                </c:pt>
                <c:pt idx="12955">
                  <c:v>0.21399198158717345</c:v>
                </c:pt>
                <c:pt idx="12956">
                  <c:v>0.26322616073165361</c:v>
                </c:pt>
                <c:pt idx="12957">
                  <c:v>0.31227994612718707</c:v>
                </c:pt>
                <c:pt idx="12958">
                  <c:v>0.36111960114899788</c:v>
                </c:pt>
                <c:pt idx="12959">
                  <c:v>0.40971184287898549</c:v>
                </c:pt>
                <c:pt idx="12960">
                  <c:v>0.45802339518554547</c:v>
                </c:pt>
                <c:pt idx="12961">
                  <c:v>0.50602093520989511</c:v>
                </c:pt>
                <c:pt idx="12962">
                  <c:v>0.55367155109914801</c:v>
                </c:pt>
                <c:pt idx="12963">
                  <c:v>0.60094278995191452</c:v>
                </c:pt>
                <c:pt idx="12964">
                  <c:v>0.64780224322471092</c:v>
                </c:pt>
                <c:pt idx="12965">
                  <c:v>0.69421759284586071</c:v>
                </c:pt>
                <c:pt idx="12966">
                  <c:v>0.74015712328262484</c:v>
                </c:pt>
                <c:pt idx="12967">
                  <c:v>0.78558937266832551</c:v>
                </c:pt>
                <c:pt idx="12968">
                  <c:v>0.83048351625422745</c:v>
                </c:pt>
                <c:pt idx="12969">
                  <c:v>0.87480902120927384</c:v>
                </c:pt>
                <c:pt idx="12970">
                  <c:v>0.9185338757135324</c:v>
                </c:pt>
                <c:pt idx="12971">
                  <c:v>0.96162956576539915</c:v>
                </c:pt>
                <c:pt idx="12972">
                  <c:v>1.0040667335440618</c:v>
                </c:pt>
                <c:pt idx="12973">
                  <c:v>1.0458154322254642</c:v>
                </c:pt>
                <c:pt idx="12974">
                  <c:v>1.0868461878590687</c:v>
                </c:pt>
                <c:pt idx="12975">
                  <c:v>1.127131720313862</c:v>
                </c:pt>
                <c:pt idx="12976">
                  <c:v>1.1666454000674416</c:v>
                </c:pt>
                <c:pt idx="12977">
                  <c:v>1.2053606208709042</c:v>
                </c:pt>
                <c:pt idx="12978">
                  <c:v>1.2432507151860266</c:v>
                </c:pt>
                <c:pt idx="12979">
                  <c:v>1.2802888977813849</c:v>
                </c:pt>
                <c:pt idx="12980">
                  <c:v>1.3164487810943144</c:v>
                </c:pt>
                <c:pt idx="12981">
                  <c:v>1.3517060750163803</c:v>
                </c:pt>
                <c:pt idx="12982">
                  <c:v>1.3860370313614481</c:v>
                </c:pt>
                <c:pt idx="12983">
                  <c:v>1.4194178128012822</c:v>
                </c:pt>
                <c:pt idx="12984">
                  <c:v>1.4518249555227416</c:v>
                </c:pt>
                <c:pt idx="12985">
                  <c:v>1.4832370234215264</c:v>
                </c:pt>
                <c:pt idx="12986">
                  <c:v>1.513633015451691</c:v>
                </c:pt>
                <c:pt idx="12987">
                  <c:v>1.5429917067927055</c:v>
                </c:pt>
                <c:pt idx="12988">
                  <c:v>1.5712926364468647</c:v>
                </c:pt>
                <c:pt idx="12989">
                  <c:v>1.598518366426062</c:v>
                </c:pt>
                <c:pt idx="12990">
                  <c:v>1.6246484520816094</c:v>
                </c:pt>
                <c:pt idx="12991">
                  <c:v>1.6496640610652744</c:v>
                </c:pt>
                <c:pt idx="12992">
                  <c:v>1.6735498339859853</c:v>
                </c:pt>
                <c:pt idx="12993">
                  <c:v>1.6962878647741355</c:v>
                </c:pt>
                <c:pt idx="12994">
                  <c:v>1.7178629225914082</c:v>
                </c:pt>
                <c:pt idx="12995">
                  <c:v>1.7382609559585982</c:v>
                </c:pt>
                <c:pt idx="12996">
                  <c:v>1.7574690263152333</c:v>
                </c:pt>
                <c:pt idx="12997">
                  <c:v>1.7754724462930447</c:v>
                </c:pt>
                <c:pt idx="12998">
                  <c:v>1.7922584093634695</c:v>
                </c:pt>
                <c:pt idx="12999">
                  <c:v>1.8078172582900278</c:v>
                </c:pt>
                <c:pt idx="13000">
                  <c:v>1.8221364119872352</c:v>
                </c:pt>
                <c:pt idx="13001">
                  <c:v>1.8352060993516814</c:v>
                </c:pt>
                <c:pt idx="13002">
                  <c:v>1.8470184675573544</c:v>
                </c:pt>
                <c:pt idx="13003">
                  <c:v>1.8575641748769474</c:v>
                </c:pt>
                <c:pt idx="13004">
                  <c:v>1.8668365964960294</c:v>
                </c:pt>
                <c:pt idx="13005">
                  <c:v>1.8748297218293577</c:v>
                </c:pt>
                <c:pt idx="13006">
                  <c:v>1.881538574698135</c:v>
                </c:pt>
                <c:pt idx="13007">
                  <c:v>1.8869580278599034</c:v>
                </c:pt>
                <c:pt idx="13008">
                  <c:v>1.8910843158288804</c:v>
                </c:pt>
                <c:pt idx="13009">
                  <c:v>1.8939150455607321</c:v>
                </c:pt>
                <c:pt idx="13010">
                  <c:v>1.8954474720587822</c:v>
                </c:pt>
                <c:pt idx="13011">
                  <c:v>1.8956799996320219</c:v>
                </c:pt>
                <c:pt idx="13012">
                  <c:v>1.8946127342611885</c:v>
                </c:pt>
                <c:pt idx="13013">
                  <c:v>1.8922474666309601</c:v>
                </c:pt>
                <c:pt idx="13014">
                  <c:v>1.8885865215742856</c:v>
                </c:pt>
                <c:pt idx="13015">
                  <c:v>1.8836303398510805</c:v>
                </c:pt>
                <c:pt idx="13016">
                  <c:v>1.8773833596178011</c:v>
                </c:pt>
                <c:pt idx="13017">
                  <c:v>1.8698503518692431</c:v>
                </c:pt>
                <c:pt idx="13018">
                  <c:v>1.8610362191740484</c:v>
                </c:pt>
                <c:pt idx="13019">
                  <c:v>1.850945839055739</c:v>
                </c:pt>
                <c:pt idx="13020">
                  <c:v>1.83958787843347</c:v>
                </c:pt>
                <c:pt idx="13021">
                  <c:v>1.8269693587126279</c:v>
                </c:pt>
                <c:pt idx="13022">
                  <c:v>1.8130986582895132</c:v>
                </c:pt>
                <c:pt idx="13023">
                  <c:v>1.7979843983619337</c:v>
                </c:pt>
                <c:pt idx="13024">
                  <c:v>1.7816386918160898</c:v>
                </c:pt>
                <c:pt idx="13025">
                  <c:v>1.7640716756661059</c:v>
                </c:pt>
                <c:pt idx="13026">
                  <c:v>1.7452950401466358</c:v>
                </c:pt>
                <c:pt idx="13027">
                  <c:v>1.7253220700443965</c:v>
                </c:pt>
                <c:pt idx="13028">
                  <c:v>1.7041676255236167</c:v>
                </c:pt>
                <c:pt idx="13029">
                  <c:v>1.6818441445963384</c:v>
                </c:pt>
                <c:pt idx="13030">
                  <c:v>1.6583674387639815</c:v>
                </c:pt>
                <c:pt idx="13031">
                  <c:v>1.6337546728557135</c:v>
                </c:pt>
                <c:pt idx="13032">
                  <c:v>1.6080231243059142</c:v>
                </c:pt>
                <c:pt idx="13033">
                  <c:v>1.5811900085969524</c:v>
                </c:pt>
                <c:pt idx="13034">
                  <c:v>1.5532728850960593</c:v>
                </c:pt>
                <c:pt idx="13035">
                  <c:v>1.5242912591904336</c:v>
                </c:pt>
                <c:pt idx="13036">
                  <c:v>1.4942649434420636</c:v>
                </c:pt>
                <c:pt idx="13037">
                  <c:v>1.4632139021432231</c:v>
                </c:pt>
                <c:pt idx="13038">
                  <c:v>1.4311598197000073</c:v>
                </c:pt>
                <c:pt idx="13039">
                  <c:v>1.3981249824122015</c:v>
                </c:pt>
                <c:pt idx="13040">
                  <c:v>1.3641327254421693</c:v>
                </c:pt>
                <c:pt idx="13041">
                  <c:v>1.3292051062854959</c:v>
                </c:pt>
                <c:pt idx="13042">
                  <c:v>1.2933671354962541</c:v>
                </c:pt>
                <c:pt idx="13043">
                  <c:v>1.2566435907338009</c:v>
                </c:pt>
                <c:pt idx="13044">
                  <c:v>1.2190576488322693</c:v>
                </c:pt>
                <c:pt idx="13045">
                  <c:v>1.1806368391767137</c:v>
                </c:pt>
                <c:pt idx="13046">
                  <c:v>1.1414071763931242</c:v>
                </c:pt>
                <c:pt idx="13047">
                  <c:v>1.101393911470208</c:v>
                </c:pt>
                <c:pt idx="13048">
                  <c:v>1.0606253405689232</c:v>
                </c:pt>
                <c:pt idx="13049">
                  <c:v>1.0191301622288678</c:v>
                </c:pt>
                <c:pt idx="13050">
                  <c:v>0.97693732873572692</c:v>
                </c:pt>
                <c:pt idx="13051">
                  <c:v>0.9340742197612818</c:v>
                </c:pt>
                <c:pt idx="13052">
                  <c:v>0.89057202155188186</c:v>
                </c:pt>
                <c:pt idx="13053">
                  <c:v>0.84645982687153787</c:v>
                </c:pt>
                <c:pt idx="13054">
                  <c:v>0.80176592046050343</c:v>
                </c:pt>
                <c:pt idx="13055">
                  <c:v>0.75652275798296076</c:v>
                </c:pt>
                <c:pt idx="13056">
                  <c:v>0.71076107546360034</c:v>
                </c:pt>
                <c:pt idx="13057">
                  <c:v>0.66451177827411179</c:v>
                </c:pt>
                <c:pt idx="13058">
                  <c:v>0.61780702219488015</c:v>
                </c:pt>
                <c:pt idx="13059">
                  <c:v>0.57067966521886726</c:v>
                </c:pt>
                <c:pt idx="13060">
                  <c:v>0.5231615140316066</c:v>
                </c:pt>
                <c:pt idx="13061">
                  <c:v>0.47528480879972923</c:v>
                </c:pt>
                <c:pt idx="13062">
                  <c:v>0.42708277078628831</c:v>
                </c:pt>
                <c:pt idx="13063">
                  <c:v>0.3785890480257697</c:v>
                </c:pt>
                <c:pt idx="13064">
                  <c:v>0.32983596570981344</c:v>
                </c:pt>
                <c:pt idx="13065">
                  <c:v>0.28085602391185982</c:v>
                </c:pt>
                <c:pt idx="13066">
                  <c:v>0.23168246585440574</c:v>
                </c:pt>
                <c:pt idx="13067">
                  <c:v>0.18234929337467451</c:v>
                </c:pt>
                <c:pt idx="13068">
                  <c:v>0.13289124788954793</c:v>
                </c:pt>
                <c:pt idx="13069">
                  <c:v>8.3343216902120265E-2</c:v>
                </c:pt>
                <c:pt idx="13070">
                  <c:v>3.3738456850936314E-2</c:v>
                </c:pt>
                <c:pt idx="13071">
                  <c:v>-1.5889924828729786E-2</c:v>
                </c:pt>
                <c:pt idx="13072">
                  <c:v>-6.5507862559586891E-2</c:v>
                </c:pt>
                <c:pt idx="13073">
                  <c:v>-0.11507980569719617</c:v>
                </c:pt>
                <c:pt idx="13074">
                  <c:v>-0.16457333606595087</c:v>
                </c:pt>
                <c:pt idx="13075">
                  <c:v>-0.21395440231399293</c:v>
                </c:pt>
                <c:pt idx="13076">
                  <c:v>-0.26318886372604239</c:v>
                </c:pt>
                <c:pt idx="13077">
                  <c:v>-0.31224294762131272</c:v>
                </c:pt>
                <c:pt idx="13078">
                  <c:v>-0.36108291721658586</c:v>
                </c:pt>
                <c:pt idx="13079">
                  <c:v>-0.40967548942836501</c:v>
                </c:pt>
                <c:pt idx="13080">
                  <c:v>-0.45798738795278066</c:v>
                </c:pt>
                <c:pt idx="13081">
                  <c:v>-0.50598528975203183</c:v>
                </c:pt>
                <c:pt idx="13082">
                  <c:v>-0.55363628278751897</c:v>
                </c:pt>
                <c:pt idx="13083">
                  <c:v>-0.60090791396560217</c:v>
                </c:pt>
                <c:pt idx="13084">
                  <c:v>-0.64776777454401246</c:v>
                </c:pt>
                <c:pt idx="13085">
                  <c:v>-0.69418354624593182</c:v>
                </c:pt>
                <c:pt idx="13086">
                  <c:v>-0.74012351332718129</c:v>
                </c:pt>
                <c:pt idx="13087">
                  <c:v>-0.7855562137034503</c:v>
                </c:pt>
                <c:pt idx="13088">
                  <c:v>-0.83045082240235457</c:v>
                </c:pt>
                <c:pt idx="13089">
                  <c:v>-0.87477680636310784</c:v>
                </c:pt>
                <c:pt idx="13090">
                  <c:v>-0.91850215353030196</c:v>
                </c:pt>
                <c:pt idx="13091">
                  <c:v>-0.96159834966105928</c:v>
                </c:pt>
                <c:pt idx="13092">
                  <c:v>-1.0040360366876981</c:v>
                </c:pt>
                <c:pt idx="13093">
                  <c:v>-1.0457852675337713</c:v>
                </c:pt>
                <c:pt idx="13094">
                  <c:v>-1.0868165679909803</c:v>
                </c:pt>
                <c:pt idx="13095">
                  <c:v>-1.1271026576652932</c:v>
                </c:pt>
                <c:pt idx="13096">
                  <c:v>-1.1666169067661385</c:v>
                </c:pt>
                <c:pt idx="13097">
                  <c:v>-1.2053327087714449</c:v>
                </c:pt>
                <c:pt idx="13098">
                  <c:v>-1.2432233958649701</c:v>
                </c:pt>
                <c:pt idx="13099">
                  <c:v>-1.2802621825324689</c:v>
                </c:pt>
                <c:pt idx="13100">
                  <c:v>-1.3164226809239128</c:v>
                </c:pt>
                <c:pt idx="13101">
                  <c:v>-1.3516806006389883</c:v>
                </c:pt>
                <c:pt idx="13102">
                  <c:v>-1.386012193195338</c:v>
                </c:pt>
                <c:pt idx="13103">
                  <c:v>-1.4193936209643365</c:v>
                </c:pt>
                <c:pt idx="13104">
                  <c:v>-1.4518014198283729</c:v>
                </c:pt>
                <c:pt idx="13105">
                  <c:v>-1.4832141533747598</c:v>
                </c:pt>
                <c:pt idx="13106">
                  <c:v>-1.5136108202454139</c:v>
                </c:pt>
                <c:pt idx="13107">
                  <c:v>-1.5429701953040214</c:v>
                </c:pt>
                <c:pt idx="13108">
                  <c:v>-1.5712718172336033</c:v>
                </c:pt>
                <c:pt idx="13109">
                  <c:v>-1.5984982477234904</c:v>
                </c:pt>
                <c:pt idx="13110">
                  <c:v>-1.6246290417991915</c:v>
                </c:pt>
                <c:pt idx="13111">
                  <c:v>-1.6496453667836981</c:v>
                </c:pt>
                <c:pt idx="13112">
                  <c:v>-1.6735318629542462</c:v>
                </c:pt>
                <c:pt idx="13113">
                  <c:v>-1.6962706239068135</c:v>
                </c:pt>
                <c:pt idx="13114">
                  <c:v>-1.7178464184661</c:v>
                </c:pt>
                <c:pt idx="13115">
                  <c:v>-1.7382451948135027</c:v>
                </c:pt>
                <c:pt idx="13116">
                  <c:v>-1.7574540140468722</c:v>
                </c:pt>
                <c:pt idx="13117">
                  <c:v>-1.7754581884541674</c:v>
                </c:pt>
                <c:pt idx="13118">
                  <c:v>-1.7922449111610956</c:v>
                </c:pt>
                <c:pt idx="13119">
                  <c:v>-1.8078045245836678</c:v>
                </c:pt>
                <c:pt idx="13120">
                  <c:v>-1.8221244472872238</c:v>
                </c:pt>
                <c:pt idx="13121">
                  <c:v>-1.8351949078177545</c:v>
                </c:pt>
                <c:pt idx="13122">
                  <c:v>-1.847008052997269</c:v>
                </c:pt>
                <c:pt idx="13123">
                  <c:v>-1.8575545407453562</c:v>
                </c:pt>
                <c:pt idx="13124">
                  <c:v>-1.8668277458935063</c:v>
                </c:pt>
                <c:pt idx="13125">
                  <c:v>-1.874821657501494</c:v>
                </c:pt>
                <c:pt idx="13126">
                  <c:v>-1.8815312990349276</c:v>
                </c:pt>
                <c:pt idx="13127">
                  <c:v>-1.8869515428951844</c:v>
                </c:pt>
                <c:pt idx="13128">
                  <c:v>-1.8910786232399992</c:v>
                </c:pt>
                <c:pt idx="13129">
                  <c:v>-1.8939101466683201</c:v>
                </c:pt>
                <c:pt idx="13130">
                  <c:v>-1.8954433678267417</c:v>
                </c:pt>
                <c:pt idx="13131">
                  <c:v>-1.895676690667627</c:v>
                </c:pt>
                <c:pt idx="13132">
                  <c:v>-1.8946102208153777</c:v>
                </c:pt>
                <c:pt idx="13133">
                  <c:v>-1.8922457485987652</c:v>
                </c:pt>
                <c:pt idx="13134">
                  <c:v>-1.8885855984954325</c:v>
                </c:pt>
                <c:pt idx="13135">
                  <c:v>-1.8836302109107383</c:v>
                </c:pt>
                <c:pt idx="13136">
                  <c:v>-1.8773840236475066</c:v>
                </c:pt>
                <c:pt idx="13137">
                  <c:v>-1.8698518073479449</c:v>
                </c:pt>
                <c:pt idx="13138">
                  <c:v>-1.8610384642293594</c:v>
                </c:pt>
                <c:pt idx="13139">
                  <c:v>-1.8509488714652971</c:v>
                </c:pt>
                <c:pt idx="13140">
                  <c:v>-1.8395916956264813</c:v>
                </c:pt>
                <c:pt idx="13141">
                  <c:v>-1.8269739577715376</c:v>
                </c:pt>
                <c:pt idx="13142">
                  <c:v>-1.8131040359518746</c:v>
                </c:pt>
                <c:pt idx="13143">
                  <c:v>-1.7979905510223624</c:v>
                </c:pt>
                <c:pt idx="13144">
                  <c:v>-1.7816456155284293</c:v>
                </c:pt>
                <c:pt idx="13145">
                  <c:v>-1.7640793661457141</c:v>
                </c:pt>
                <c:pt idx="13146">
                  <c:v>-1.7453034927728057</c:v>
                </c:pt>
                <c:pt idx="13147">
                  <c:v>-1.7253312798629774</c:v>
                </c:pt>
                <c:pt idx="13148">
                  <c:v>-1.7041775872497018</c:v>
                </c:pt>
                <c:pt idx="13149">
                  <c:v>-1.6818548526171448</c:v>
                </c:pt>
                <c:pt idx="13150">
                  <c:v>-1.6583788871418907</c:v>
                </c:pt>
                <c:pt idx="13151">
                  <c:v>-1.6337668553314073</c:v>
                </c:pt>
                <c:pt idx="13152">
                  <c:v>-1.6080360343016602</c:v>
                </c:pt>
                <c:pt idx="13153">
                  <c:v>-1.5812036392200675</c:v>
                </c:pt>
                <c:pt idx="13154">
                  <c:v>-1.5532872291424278</c:v>
                </c:pt>
                <c:pt idx="13155">
                  <c:v>-1.5243063091482545</c:v>
                </c:pt>
                <c:pt idx="13156">
                  <c:v>-1.4942806914956517</c:v>
                </c:pt>
                <c:pt idx="13157">
                  <c:v>-1.4632303401769933</c:v>
                </c:pt>
                <c:pt idx="13158">
                  <c:v>-1.43117693930254</c:v>
                </c:pt>
                <c:pt idx="13159">
                  <c:v>-1.3981427748804793</c:v>
                </c:pt>
                <c:pt idx="13160">
                  <c:v>-1.3641511817859078</c:v>
                </c:pt>
                <c:pt idx="13161">
                  <c:v>-1.3292242172316056</c:v>
                </c:pt>
                <c:pt idx="13162">
                  <c:v>-1.2933868914934237</c:v>
                </c:pt>
                <c:pt idx="13163">
                  <c:v>-1.256663981957185</c:v>
                </c:pt>
                <c:pt idx="13164">
                  <c:v>-1.219078665188325</c:v>
                </c:pt>
                <c:pt idx="13165">
                  <c:v>-1.1806584703080969</c:v>
                </c:pt>
                <c:pt idx="13166">
                  <c:v>-1.1414294116837445</c:v>
                </c:pt>
                <c:pt idx="13167">
                  <c:v>-1.1014167400503685</c:v>
                </c:pt>
                <c:pt idx="13168">
                  <c:v>-1.0606487513205716</c:v>
                </c:pt>
                <c:pt idx="13169">
                  <c:v>-1.0191541437909437</c:v>
                </c:pt>
                <c:pt idx="13170">
                  <c:v>-0.97696186950961783</c:v>
                </c:pt>
                <c:pt idx="13171">
                  <c:v>-0.93409930791636031</c:v>
                </c:pt>
                <c:pt idx="13172">
                  <c:v>-0.89059764503116912</c:v>
                </c:pt>
                <c:pt idx="13173">
                  <c:v>-0.84648597339743936</c:v>
                </c:pt>
                <c:pt idx="13174">
                  <c:v>-0.80179257754062394</c:v>
                </c:pt>
                <c:pt idx="13175">
                  <c:v>-0.75654991291604823</c:v>
                </c:pt>
                <c:pt idx="13176">
                  <c:v>-0.71078871534548438</c:v>
                </c:pt>
                <c:pt idx="13177">
                  <c:v>-0.66453989000385094</c:v>
                </c:pt>
                <c:pt idx="13178">
                  <c:v>-0.61783559248087427</c:v>
                </c:pt>
                <c:pt idx="13179">
                  <c:v>-0.57070868058514579</c:v>
                </c:pt>
                <c:pt idx="13180">
                  <c:v>-0.52319096082405814</c:v>
                </c:pt>
                <c:pt idx="13181">
                  <c:v>-0.47531467319253734</c:v>
                </c:pt>
                <c:pt idx="13182">
                  <c:v>-0.42711303878834167</c:v>
                </c:pt>
                <c:pt idx="13183">
                  <c:v>-0.37861970548719792</c:v>
                </c:pt>
                <c:pt idx="13184">
                  <c:v>-0.32986699832855354</c:v>
                </c:pt>
                <c:pt idx="13185">
                  <c:v>-0.28088741724026406</c:v>
                </c:pt>
                <c:pt idx="13186">
                  <c:v>-0.23171420530592246</c:v>
                </c:pt>
                <c:pt idx="13187">
                  <c:v>-0.18238136423061632</c:v>
                </c:pt>
                <c:pt idx="13188">
                  <c:v>-0.13292363530581594</c:v>
                </c:pt>
                <c:pt idx="13189">
                  <c:v>-8.3375905916072135E-2</c:v>
                </c:pt>
                <c:pt idx="13190">
                  <c:v>-3.3771432388282084E-2</c:v>
                </c:pt>
                <c:pt idx="13191">
                  <c:v>1.5856677947101546E-2</c:v>
                </c:pt>
                <c:pt idx="13192">
                  <c:v>6.5474359610582927E-2</c:v>
                </c:pt>
                <c:pt idx="13193">
                  <c:v>0.11504606204862187</c:v>
                </c:pt>
                <c:pt idx="13194">
                  <c:v>0.16453936716939646</c:v>
                </c:pt>
                <c:pt idx="13195">
                  <c:v>0.21392022369785185</c:v>
                </c:pt>
                <c:pt idx="13196">
                  <c:v>0.26315449098849703</c:v>
                </c:pt>
                <c:pt idx="13197">
                  <c:v>0.31220839642320908</c:v>
                </c:pt>
                <c:pt idx="13198">
                  <c:v>0.36104820327433346</c:v>
                </c:pt>
                <c:pt idx="13199">
                  <c:v>0.40964062850682514</c:v>
                </c:pt>
                <c:pt idx="13200">
                  <c:v>0.45795239585818132</c:v>
                </c:pt>
                <c:pt idx="13201">
                  <c:v>0.50595018232479849</c:v>
                </c:pt>
                <c:pt idx="13202">
                  <c:v>0.55360107589520413</c:v>
                </c:pt>
                <c:pt idx="13203">
                  <c:v>0.60087262349565584</c:v>
                </c:pt>
                <c:pt idx="13204">
                  <c:v>0.64773241639675583</c:v>
                </c:pt>
                <c:pt idx="13205">
                  <c:v>0.69414813632734995</c:v>
                </c:pt>
                <c:pt idx="13206">
                  <c:v>0.74008806754186296</c:v>
                </c:pt>
                <c:pt idx="13207">
                  <c:v>0.78552074794740601</c:v>
                </c:pt>
                <c:pt idx="13208">
                  <c:v>0.83041535255601884</c:v>
                </c:pt>
                <c:pt idx="13209">
                  <c:v>0.874741348284237</c:v>
                </c:pt>
                <c:pt idx="13210">
                  <c:v>0.91846672304687471</c:v>
                </c:pt>
                <c:pt idx="13211">
                  <c:v>0.9615629625643255</c:v>
                </c:pt>
                <c:pt idx="13212">
                  <c:v>1.0040007087250917</c:v>
                </c:pt>
                <c:pt idx="13213">
                  <c:v>1.0457500144020264</c:v>
                </c:pt>
                <c:pt idx="13214">
                  <c:v>1.0867814053291229</c:v>
                </c:pt>
                <c:pt idx="13215">
                  <c:v>1.1270676010477962</c:v>
                </c:pt>
                <c:pt idx="13216">
                  <c:v>1.1665819716960271</c:v>
                </c:pt>
                <c:pt idx="13217">
                  <c:v>1.2052979106734847</c:v>
                </c:pt>
                <c:pt idx="13218">
                  <c:v>1.2431887500789123</c:v>
                </c:pt>
                <c:pt idx="13219">
                  <c:v>1.2802277043063073</c:v>
                </c:pt>
                <c:pt idx="13220">
                  <c:v>1.3163883854072245</c:v>
                </c:pt>
                <c:pt idx="13221">
                  <c:v>1.3516465028762861</c:v>
                </c:pt>
                <c:pt idx="13222">
                  <c:v>1.3859783081195463</c:v>
                </c:pt>
                <c:pt idx="13223">
                  <c:v>1.4193599633902672</c:v>
                </c:pt>
                <c:pt idx="13224">
                  <c:v>1.4517680044463142</c:v>
                </c:pt>
                <c:pt idx="13225">
                  <c:v>1.4831809947440644</c:v>
                </c:pt>
                <c:pt idx="13226">
                  <c:v>1.5135779327882242</c:v>
                </c:pt>
                <c:pt idx="13227">
                  <c:v>1.5429375932990192</c:v>
                </c:pt>
                <c:pt idx="13228">
                  <c:v>1.5712395148098586</c:v>
                </c:pt>
                <c:pt idx="13229">
                  <c:v>1.5984662588543881</c:v>
                </c:pt>
                <c:pt idx="13230">
                  <c:v>1.6245973802963964</c:v>
                </c:pt>
                <c:pt idx="13231">
                  <c:v>1.6496140462912612</c:v>
                </c:pt>
                <c:pt idx="13232">
                  <c:v>1.6735008969427514</c:v>
                </c:pt>
                <c:pt idx="13233">
                  <c:v>1.6962400256676413</c:v>
                </c:pt>
                <c:pt idx="13234">
                  <c:v>1.7178162011057418</c:v>
                </c:pt>
                <c:pt idx="13235">
                  <c:v>1.7382153712480011</c:v>
                </c:pt>
                <c:pt idx="13236">
                  <c:v>1.7574245969963462</c:v>
                </c:pt>
                <c:pt idx="13237">
                  <c:v>1.7754291904374302</c:v>
                </c:pt>
                <c:pt idx="13238">
                  <c:v>1.7922163444903594</c:v>
                </c:pt>
                <c:pt idx="13239">
                  <c:v>1.8077764013593556</c:v>
                </c:pt>
                <c:pt idx="13240">
                  <c:v>1.8220967793929315</c:v>
                </c:pt>
                <c:pt idx="13241">
                  <c:v>1.8351677069152235</c:v>
                </c:pt>
                <c:pt idx="13242">
                  <c:v>1.846981330521535</c:v>
                </c:pt>
                <c:pt idx="13243">
                  <c:v>1.8575283079000147</c:v>
                </c:pt>
                <c:pt idx="13244">
                  <c:v>1.8668020136460017</c:v>
                </c:pt>
                <c:pt idx="13245">
                  <c:v>1.8747964365786656</c:v>
                </c:pt>
                <c:pt idx="13246">
                  <c:v>1.8815065999185032</c:v>
                </c:pt>
                <c:pt idx="13247">
                  <c:v>1.8869273758175447</c:v>
                </c:pt>
                <c:pt idx="13248">
                  <c:v>1.8910549981799358</c:v>
                </c:pt>
                <c:pt idx="13249">
                  <c:v>1.893887073347015</c:v>
                </c:pt>
                <c:pt idx="13250">
                  <c:v>1.8954208557037771</c:v>
                </c:pt>
                <c:pt idx="13251">
                  <c:v>1.8956547489371911</c:v>
                </c:pt>
                <c:pt idx="13252">
                  <c:v>1.8945888584025494</c:v>
                </c:pt>
                <c:pt idx="13253">
                  <c:v>1.8922249741559518</c:v>
                </c:pt>
                <c:pt idx="13254">
                  <c:v>1.8885654203989235</c:v>
                </c:pt>
                <c:pt idx="13255">
                  <c:v>1.8836106372573742</c:v>
                </c:pt>
                <c:pt idx="13256">
                  <c:v>1.8773650622515088</c:v>
                </c:pt>
                <c:pt idx="13257">
                  <c:v>1.8698334657378548</c:v>
                </c:pt>
                <c:pt idx="13258">
                  <c:v>1.8610207496451161</c:v>
                </c:pt>
                <c:pt idx="13259">
                  <c:v>1.8509317908554397</c:v>
                </c:pt>
                <c:pt idx="13260">
                  <c:v>1.8395752556454867</c:v>
                </c:pt>
                <c:pt idx="13261">
                  <c:v>1.8269581647773383</c:v>
                </c:pt>
                <c:pt idx="13262">
                  <c:v>1.8130888960034266</c:v>
                </c:pt>
                <c:pt idx="13263">
                  <c:v>1.7979760698774392</c:v>
                </c:pt>
                <c:pt idx="13264">
                  <c:v>1.7816317986414822</c:v>
                </c:pt>
                <c:pt idx="13265">
                  <c:v>1.7640662186659311</c:v>
                </c:pt>
                <c:pt idx="13266">
                  <c:v>1.7452910195422633</c:v>
                </c:pt>
                <c:pt idx="13267">
                  <c:v>1.7253194854149378</c:v>
                </c:pt>
                <c:pt idx="13268">
                  <c:v>1.7041664758070971</c:v>
                </c:pt>
                <c:pt idx="13269">
                  <c:v>1.681844428091164</c:v>
                </c:pt>
                <c:pt idx="13270">
                  <c:v>1.6583691531306799</c:v>
                </c:pt>
                <c:pt idx="13271">
                  <c:v>1.6337578151189882</c:v>
                </c:pt>
                <c:pt idx="13272">
                  <c:v>1.6080276908569016</c:v>
                </c:pt>
                <c:pt idx="13273">
                  <c:v>1.5811959951958785</c:v>
                </c:pt>
                <c:pt idx="13274">
                  <c:v>1.5532802868750779</c:v>
                </c:pt>
                <c:pt idx="13275">
                  <c:v>1.52430007065676</c:v>
                </c:pt>
                <c:pt idx="13276">
                  <c:v>1.4942751584814034</c:v>
                </c:pt>
                <c:pt idx="13277">
                  <c:v>1.4632255140234811</c:v>
                </c:pt>
                <c:pt idx="13278">
                  <c:v>1.4311728210752348</c:v>
                </c:pt>
                <c:pt idx="13279">
                  <c:v>1.3981393653268113</c:v>
                </c:pt>
                <c:pt idx="13280">
                  <c:v>1.364148481335467</c:v>
                </c:pt>
                <c:pt idx="13281">
                  <c:v>1.3292222259964195</c:v>
                </c:pt>
                <c:pt idx="13282">
                  <c:v>1.2933856092683844</c:v>
                </c:pt>
                <c:pt idx="13283">
                  <c:v>1.2566634082206689</c:v>
                </c:pt>
                <c:pt idx="13284">
                  <c:v>1.2190787991028786</c:v>
                </c:pt>
                <c:pt idx="13285">
                  <c:v>1.1806593107212984</c:v>
                </c:pt>
                <c:pt idx="13286">
                  <c:v>1.1414309571292403</c:v>
                </c:pt>
                <c:pt idx="13287">
                  <c:v>1.1014189887489867</c:v>
                </c:pt>
                <c:pt idx="13288">
                  <c:v>1.0606517011815886</c:v>
                </c:pt>
                <c:pt idx="13289">
                  <c:v>1.0191577924135378</c:v>
                </c:pt>
                <c:pt idx="13290">
                  <c:v>0.97696621418436991</c:v>
                </c:pt>
                <c:pt idx="13291">
                  <c:v>0.93410434562700662</c:v>
                </c:pt>
                <c:pt idx="13292">
                  <c:v>0.89060337245636179</c:v>
                </c:pt>
                <c:pt idx="13293">
                  <c:v>0.84649238691271722</c:v>
                </c:pt>
                <c:pt idx="13294">
                  <c:v>0.80179967322054491</c:v>
                </c:pt>
                <c:pt idx="13295">
                  <c:v>0.75655768653634115</c:v>
                </c:pt>
                <c:pt idx="13296">
                  <c:v>0.71079716238544011</c:v>
                </c:pt>
                <c:pt idx="13297">
                  <c:v>0.66454900564877095</c:v>
                </c:pt>
                <c:pt idx="13298">
                  <c:v>0.61784537162472852</c:v>
                </c:pt>
                <c:pt idx="13299">
                  <c:v>0.5707191178332508</c:v>
                </c:pt>
                <c:pt idx="13300">
                  <c:v>0.52320205049595736</c:v>
                </c:pt>
                <c:pt idx="13301">
                  <c:v>0.47532640932498033</c:v>
                </c:pt>
                <c:pt idx="13302">
                  <c:v>0.42712541513838093</c:v>
                </c:pt>
                <c:pt idx="13303">
                  <c:v>0.37863271553540351</c:v>
                </c:pt>
                <c:pt idx="13304">
                  <c:v>0.32988063528238304</c:v>
                </c:pt>
                <c:pt idx="13305">
                  <c:v>0.28090167403747457</c:v>
                </c:pt>
                <c:pt idx="13306">
                  <c:v>0.2317290746181847</c:v>
                </c:pt>
                <c:pt idx="13307">
                  <c:v>0.18239683846715882</c:v>
                </c:pt>
                <c:pt idx="13308">
                  <c:v>0.13293970661726634</c:v>
                </c:pt>
                <c:pt idx="13309">
                  <c:v>8.3392566198376594E-2</c:v>
                </c:pt>
                <c:pt idx="13310">
                  <c:v>3.3788673286621052E-2</c:v>
                </c:pt>
                <c:pt idx="13311">
                  <c:v>-1.5838865034066864E-2</c:v>
                </c:pt>
                <c:pt idx="13312">
                  <c:v>-6.5455983526577208E-2</c:v>
                </c:pt>
                <c:pt idx="13313">
                  <c:v>-0.11502713187537911</c:v>
                </c:pt>
                <c:pt idx="13314">
                  <c:v>-0.16451989222225294</c:v>
                </c:pt>
                <c:pt idx="13315">
                  <c:v>-0.21390021352124053</c:v>
                </c:pt>
                <c:pt idx="13316">
                  <c:v>-0.26313395535129636</c:v>
                </c:pt>
                <c:pt idx="13317">
                  <c:v>-0.31218734531402004</c:v>
                </c:pt>
                <c:pt idx="13318">
                  <c:v>-0.36102664689672886</c:v>
                </c:pt>
                <c:pt idx="13319">
                  <c:v>-0.40961857727442347</c:v>
                </c:pt>
                <c:pt idx="13320">
                  <c:v>-0.45792986038965255</c:v>
                </c:pt>
                <c:pt idx="13321">
                  <c:v>-0.50592717343885207</c:v>
                </c:pt>
                <c:pt idx="13322">
                  <c:v>-0.55357760460537697</c:v>
                </c:pt>
                <c:pt idx="13323">
                  <c:v>-0.60084870100517507</c:v>
                </c:pt>
                <c:pt idx="13324">
                  <c:v>-0.64770805409314436</c:v>
                </c:pt>
                <c:pt idx="13325">
                  <c:v>-0.6941233457771695</c:v>
                </c:pt>
                <c:pt idx="13326">
                  <c:v>-0.74006286048509773</c:v>
                </c:pt>
                <c:pt idx="13327">
                  <c:v>-0.78549513629215451</c:v>
                </c:pt>
                <c:pt idx="13328">
                  <c:v>-0.83038934837274136</c:v>
                </c:pt>
                <c:pt idx="13329">
                  <c:v>-0.87471496380020497</c:v>
                </c:pt>
                <c:pt idx="13330">
                  <c:v>-0.91843997064043537</c:v>
                </c:pt>
                <c:pt idx="13331">
                  <c:v>-0.96153585475913173</c:v>
                </c:pt>
                <c:pt idx="13332">
                  <c:v>-1.0039732581842988</c:v>
                </c:pt>
                <c:pt idx="13333">
                  <c:v>-1.0457222339223928</c:v>
                </c:pt>
                <c:pt idx="13334">
                  <c:v>-1.0867533078351226</c:v>
                </c:pt>
                <c:pt idx="13335">
                  <c:v>-1.1270391995855844</c:v>
                </c:pt>
                <c:pt idx="13336">
                  <c:v>-1.1665532794274955</c:v>
                </c:pt>
                <c:pt idx="13337">
                  <c:v>-1.2052689408701491</c:v>
                </c:pt>
                <c:pt idx="13338">
                  <c:v>-1.2431595161158275</c:v>
                </c:pt>
                <c:pt idx="13339">
                  <c:v>-1.2801982196559316</c:v>
                </c:pt>
                <c:pt idx="13340">
                  <c:v>-1.3163586636332447</c:v>
                </c:pt>
                <c:pt idx="13341">
                  <c:v>-1.3516165576274313</c:v>
                </c:pt>
                <c:pt idx="13342">
                  <c:v>-1.3859481531233337</c:v>
                </c:pt>
                <c:pt idx="13343">
                  <c:v>-1.4193296124467605</c:v>
                </c:pt>
                <c:pt idx="13344">
                  <c:v>-1.4517374714218236</c:v>
                </c:pt>
                <c:pt idx="13345">
                  <c:v>-1.4831502935648777</c:v>
                </c:pt>
                <c:pt idx="13346">
                  <c:v>-1.5135470774342716</c:v>
                </c:pt>
                <c:pt idx="13347">
                  <c:v>-1.5429065977975494</c:v>
                </c:pt>
                <c:pt idx="13348">
                  <c:v>-1.5712083932291037</c:v>
                </c:pt>
                <c:pt idx="13349">
                  <c:v>-1.5984350252971704</c:v>
                </c:pt>
                <c:pt idx="13350">
                  <c:v>-1.6245660488938578</c:v>
                </c:pt>
                <c:pt idx="13351">
                  <c:v>-1.6495826311964112</c:v>
                </c:pt>
                <c:pt idx="13352">
                  <c:v>-1.6734694123241762</c:v>
                </c:pt>
                <c:pt idx="13353">
                  <c:v>-1.6962084857031015</c:v>
                </c:pt>
                <c:pt idx="13354">
                  <c:v>-1.7177846199758517</c:v>
                </c:pt>
                <c:pt idx="13355">
                  <c:v>-1.7381837631298795</c:v>
                </c:pt>
                <c:pt idx="13356">
                  <c:v>-1.7573929760572899</c:v>
                </c:pt>
                <c:pt idx="13357">
                  <c:v>-1.7753975708285747</c:v>
                </c:pt>
                <c:pt idx="13358">
                  <c:v>-1.7921847403404145</c:v>
                </c:pt>
                <c:pt idx="13359">
                  <c:v>-1.8077448267683125</c:v>
                </c:pt>
                <c:pt idx="13360">
                  <c:v>-1.8220652484257858</c:v>
                </c:pt>
                <c:pt idx="13361">
                  <c:v>-1.835136233595756</c:v>
                </c:pt>
                <c:pt idx="13362">
                  <c:v>-1.8469499288261362</c:v>
                </c:pt>
                <c:pt idx="13363">
                  <c:v>-1.8574969917514648</c:v>
                </c:pt>
                <c:pt idx="13364">
                  <c:v>-1.8667707969073688</c:v>
                </c:pt>
                <c:pt idx="13365">
                  <c:v>-1.8747653330471818</c:v>
                </c:pt>
                <c:pt idx="13366">
                  <c:v>-1.8814756233195133</c:v>
                </c:pt>
                <c:pt idx="13367">
                  <c:v>-1.8868965397984716</c:v>
                </c:pt>
                <c:pt idx="13368">
                  <c:v>-1.891024316304303</c:v>
                </c:pt>
                <c:pt idx="13369">
                  <c:v>-1.8938565590885195</c:v>
                </c:pt>
                <c:pt idx="13370">
                  <c:v>-1.8953905224404115</c:v>
                </c:pt>
                <c:pt idx="13371">
                  <c:v>-1.8956246099453968</c:v>
                </c:pt>
                <c:pt idx="13372">
                  <c:v>-1.8945589268514686</c:v>
                </c:pt>
                <c:pt idx="13373">
                  <c:v>-1.8921952631016743</c:v>
                </c:pt>
                <c:pt idx="13374">
                  <c:v>-1.8885359427788422</c:v>
                </c:pt>
                <c:pt idx="13375">
                  <c:v>-1.8835814058845937</c:v>
                </c:pt>
                <c:pt idx="13376">
                  <c:v>-1.877336089809291</c:v>
                </c:pt>
                <c:pt idx="13377">
                  <c:v>-1.8698047647741813</c:v>
                </c:pt>
                <c:pt idx="13378">
                  <c:v>-1.8609923325672608</c:v>
                </c:pt>
                <c:pt idx="13379">
                  <c:v>-1.8509036699246453</c:v>
                </c:pt>
                <c:pt idx="13380">
                  <c:v>-1.8395474429717509</c:v>
                </c:pt>
                <c:pt idx="13381">
                  <c:v>-1.826930672314157</c:v>
                </c:pt>
                <c:pt idx="13382">
                  <c:v>-1.8130617355427623</c:v>
                </c:pt>
                <c:pt idx="13383">
                  <c:v>-1.7979492530446757</c:v>
                </c:pt>
                <c:pt idx="13384">
                  <c:v>-1.7816053368904952</c:v>
                </c:pt>
                <c:pt idx="13385">
                  <c:v>-1.7640401232742076</c:v>
                </c:pt>
                <c:pt idx="13386">
                  <c:v>-1.7452653016061674</c:v>
                </c:pt>
                <c:pt idx="13387">
                  <c:v>-1.7252941558450163</c:v>
                </c:pt>
                <c:pt idx="13388">
                  <c:v>-1.7041415453234849</c:v>
                </c:pt>
                <c:pt idx="13389">
                  <c:v>-1.6818199072190951</c:v>
                </c:pt>
                <c:pt idx="13390">
                  <c:v>-1.6583450521961056</c:v>
                </c:pt>
                <c:pt idx="13391">
                  <c:v>-1.6337341442441988</c:v>
                </c:pt>
                <c:pt idx="13392">
                  <c:v>-1.6080044599564109</c:v>
                </c:pt>
                <c:pt idx="13393">
                  <c:v>-1.5811732139722599</c:v>
                </c:pt>
                <c:pt idx="13394">
                  <c:v>-1.5532579648149549</c:v>
                </c:pt>
                <c:pt idx="13395">
                  <c:v>-1.5242782170269056</c:v>
                </c:pt>
                <c:pt idx="13396">
                  <c:v>-1.4942537823249646</c:v>
                </c:pt>
                <c:pt idx="13397">
                  <c:v>-1.4632046241562451</c:v>
                </c:pt>
                <c:pt idx="13398">
                  <c:v>-1.4311524260820441</c:v>
                </c:pt>
                <c:pt idx="13399">
                  <c:v>-1.3981194735581186</c:v>
                </c:pt>
                <c:pt idx="13400">
                  <c:v>-1.3641291009039302</c:v>
                </c:pt>
                <c:pt idx="13401">
                  <c:v>-1.3292033647736534</c:v>
                </c:pt>
                <c:pt idx="13402">
                  <c:v>-1.2933672748818308</c:v>
                </c:pt>
                <c:pt idx="13403">
                  <c:v>-1.2566456080505399</c:v>
                </c:pt>
                <c:pt idx="13404">
                  <c:v>-1.2190615402792362</c:v>
                </c:pt>
                <c:pt idx="13405">
                  <c:v>-1.1806426001213068</c:v>
                </c:pt>
                <c:pt idx="13406">
                  <c:v>-1.141414801374419</c:v>
                </c:pt>
                <c:pt idx="13407">
                  <c:v>-1.1014033942026773</c:v>
                </c:pt>
                <c:pt idx="13408">
                  <c:v>-1.0606366739465125</c:v>
                </c:pt>
                <c:pt idx="13409">
                  <c:v>-1.019143338329437</c:v>
                </c:pt>
                <c:pt idx="13410">
                  <c:v>-0.97695233882586852</c:v>
                </c:pt>
                <c:pt idx="13411">
                  <c:v>-0.93409105430146</c:v>
                </c:pt>
                <c:pt idx="13412">
                  <c:v>-0.89059067020194904</c:v>
                </c:pt>
                <c:pt idx="13413">
                  <c:v>-0.84648027849657748</c:v>
                </c:pt>
                <c:pt idx="13414">
                  <c:v>-0.80178816313706081</c:v>
                </c:pt>
                <c:pt idx="13415">
                  <c:v>-0.75654677900555678</c:v>
                </c:pt>
                <c:pt idx="13416">
                  <c:v>-0.71078686135164848</c:v>
                </c:pt>
                <c:pt idx="13417">
                  <c:v>-0.66453931477908412</c:v>
                </c:pt>
                <c:pt idx="13418">
                  <c:v>-0.61783629430793485</c:v>
                </c:pt>
                <c:pt idx="13419">
                  <c:v>-0.5707106571787115</c:v>
                </c:pt>
                <c:pt idx="13420">
                  <c:v>-0.52319420933262351</c:v>
                </c:pt>
                <c:pt idx="13421">
                  <c:v>-0.47531919020064228</c:v>
                </c:pt>
                <c:pt idx="13422">
                  <c:v>-0.42711882031884663</c:v>
                </c:pt>
                <c:pt idx="13423">
                  <c:v>-0.37862674700400872</c:v>
                </c:pt>
                <c:pt idx="13424">
                  <c:v>-0.32987529473951671</c:v>
                </c:pt>
                <c:pt idx="13425">
                  <c:v>-0.28089696290026211</c:v>
                </c:pt>
                <c:pt idx="13426">
                  <c:v>-0.23172499402024288</c:v>
                </c:pt>
                <c:pt idx="13427">
                  <c:v>-0.18239338925862422</c:v>
                </c:pt>
                <c:pt idx="13428">
                  <c:v>-0.13293688936475348</c:v>
                </c:pt>
                <c:pt idx="13429">
                  <c:v>-8.3390381185205947E-2</c:v>
                </c:pt>
                <c:pt idx="13430">
                  <c:v>-3.3787120513153142E-2</c:v>
                </c:pt>
                <c:pt idx="13431">
                  <c:v>1.5839785850044735E-2</c:v>
                </c:pt>
                <c:pt idx="13432">
                  <c:v>6.5456272949245303E-2</c:v>
                </c:pt>
                <c:pt idx="13433">
                  <c:v>0.11502679075020983</c:v>
                </c:pt>
                <c:pt idx="13434">
                  <c:v>0.16451892167524598</c:v>
                </c:pt>
                <c:pt idx="13435">
                  <c:v>0.21389861495787216</c:v>
                </c:pt>
                <c:pt idx="13436">
                  <c:v>0.26313173045559957</c:v>
                </c:pt>
                <c:pt idx="13437">
                  <c:v>0.31218449604731452</c:v>
                </c:pt>
                <c:pt idx="13438">
                  <c:v>0.36102317549631358</c:v>
                </c:pt>
                <c:pt idx="13439">
                  <c:v>0.40961448625217828</c:v>
                </c:pt>
                <c:pt idx="13440">
                  <c:v>0.45792515253054172</c:v>
                </c:pt>
                <c:pt idx="13441">
                  <c:v>0.50592185179913851</c:v>
                </c:pt>
                <c:pt idx="13442">
                  <c:v>0.5535716725109362</c:v>
                </c:pt>
                <c:pt idx="13443">
                  <c:v>0.60084216204953811</c:v>
                </c:pt>
                <c:pt idx="13444">
                  <c:v>0.64770091213551573</c:v>
                </c:pt>
                <c:pt idx="13445">
                  <c:v>0.69411560494026869</c:v>
                </c:pt>
                <c:pt idx="13446">
                  <c:v>0.74005452515292913</c:v>
                </c:pt>
                <c:pt idx="13447">
                  <c:v>0.78548621110762062</c:v>
                </c:pt>
                <c:pt idx="13448">
                  <c:v>0.83037983823518313</c:v>
                </c:pt>
                <c:pt idx="13449">
                  <c:v>0.8747048738628177</c:v>
                </c:pt>
                <c:pt idx="13450">
                  <c:v>0.91842930630755582</c:v>
                </c:pt>
                <c:pt idx="13451">
                  <c:v>0.96152462168347441</c:v>
                </c:pt>
                <c:pt idx="13452">
                  <c:v>1.0039614622639952</c:v>
                </c:pt>
                <c:pt idx="13453">
                  <c:v>1.045709881298013</c:v>
                </c:pt>
                <c:pt idx="13454">
                  <c:v>1.0867404048865574</c:v>
                </c:pt>
                <c:pt idx="13455">
                  <c:v>1.1270257529287979</c:v>
                </c:pt>
                <c:pt idx="13456">
                  <c:v>1.1665392959112197</c:v>
                </c:pt>
                <c:pt idx="13457">
                  <c:v>1.2052544275724737</c:v>
                </c:pt>
                <c:pt idx="13458">
                  <c:v>1.2431444803406757</c:v>
                </c:pt>
                <c:pt idx="13459">
                  <c:v>1.28018266892943</c:v>
                </c:pt>
                <c:pt idx="13460">
                  <c:v>1.3163426057000407</c:v>
                </c:pt>
                <c:pt idx="13461">
                  <c:v>1.3516000004468784</c:v>
                </c:pt>
                <c:pt idx="13462">
                  <c:v>1.3859311048656229</c:v>
                </c:pt>
                <c:pt idx="13463">
                  <c:v>1.4193120814889078</c:v>
                </c:pt>
                <c:pt idx="13464">
                  <c:v>1.451719466343645</c:v>
                </c:pt>
                <c:pt idx="13465">
                  <c:v>1.4831318231448403</c:v>
                </c:pt>
                <c:pt idx="13466">
                  <c:v>1.5135281506452221</c:v>
                </c:pt>
                <c:pt idx="13467">
                  <c:v>1.5428872238024407</c:v>
                </c:pt>
                <c:pt idx="13468">
                  <c:v>1.571188581376594</c:v>
                </c:pt>
                <c:pt idx="13469">
                  <c:v>1.5984147851171926</c:v>
                </c:pt>
                <c:pt idx="13470">
                  <c:v>1.6245453900930087</c:v>
                </c:pt>
                <c:pt idx="13471">
                  <c:v>1.649561563653406</c:v>
                </c:pt>
                <c:pt idx="13472">
                  <c:v>1.6734479460851217</c:v>
                </c:pt>
                <c:pt idx="13473">
                  <c:v>1.6961866309767999</c:v>
                </c:pt>
                <c:pt idx="13474">
                  <c:v>1.7177623871289462</c:v>
                </c:pt>
                <c:pt idx="13475">
                  <c:v>1.7381611626819855</c:v>
                </c:pt>
                <c:pt idx="13476">
                  <c:v>1.7573700186760648</c:v>
                </c:pt>
                <c:pt idx="13477">
                  <c:v>1.7753742673247181</c:v>
                </c:pt>
                <c:pt idx="13478">
                  <c:v>1.7921611016626153</c:v>
                </c:pt>
                <c:pt idx="13479">
                  <c:v>1.8077208639981468</c:v>
                </c:pt>
                <c:pt idx="13480">
                  <c:v>1.8220409727725573</c:v>
                </c:pt>
                <c:pt idx="13481">
                  <c:v>1.8351116563912875</c:v>
                </c:pt>
                <c:pt idx="13482">
                  <c:v>1.8469250615195245</c:v>
                </c:pt>
                <c:pt idx="13483">
                  <c:v>1.8574718459037611</c:v>
                </c:pt>
                <c:pt idx="13484">
                  <c:v>1.86674538418627</c:v>
                </c:pt>
                <c:pt idx="13485">
                  <c:v>1.8747396652216219</c:v>
                </c:pt>
                <c:pt idx="13486">
                  <c:v>1.8814497122542764</c:v>
                </c:pt>
                <c:pt idx="13487">
                  <c:v>1.8868703974487142</c:v>
                </c:pt>
                <c:pt idx="13488">
                  <c:v>1.8909979547100886</c:v>
                </c:pt>
                <c:pt idx="13489">
                  <c:v>1.8938299903693141</c:v>
                </c:pt>
                <c:pt idx="13490">
                  <c:v>1.8953637587895162</c:v>
                </c:pt>
                <c:pt idx="13491">
                  <c:v>1.8955976636244143</c:v>
                </c:pt>
                <c:pt idx="13492">
                  <c:v>1.8945318101846904</c:v>
                </c:pt>
                <c:pt idx="13493">
                  <c:v>1.89216798847051</c:v>
                </c:pt>
                <c:pt idx="13494">
                  <c:v>1.8885085226161664</c:v>
                </c:pt>
                <c:pt idx="13495">
                  <c:v>1.8835538526691291</c:v>
                </c:pt>
                <c:pt idx="13496">
                  <c:v>1.8773084160599569</c:v>
                </c:pt>
                <c:pt idx="13497">
                  <c:v>1.86977698304443</c:v>
                </c:pt>
                <c:pt idx="13498">
                  <c:v>1.860964455439416</c:v>
                </c:pt>
                <c:pt idx="13499">
                  <c:v>1.8508757100042552</c:v>
                </c:pt>
                <c:pt idx="13500">
                  <c:v>1.8395194128818704</c:v>
                </c:pt>
                <c:pt idx="13501">
                  <c:v>1.8269025846897409</c:v>
                </c:pt>
                <c:pt idx="13502">
                  <c:v>1.8130336030249614</c:v>
                </c:pt>
                <c:pt idx="13503">
                  <c:v>1.7979210882751828</c:v>
                </c:pt>
                <c:pt idx="13504">
                  <c:v>1.7815771525058968</c:v>
                </c:pt>
                <c:pt idx="13505">
                  <c:v>1.7640119319003442</c:v>
                </c:pt>
                <c:pt idx="13506">
                  <c:v>1.7452371158525171</c:v>
                </c:pt>
                <c:pt idx="13507">
                  <c:v>1.7252659882990808</c:v>
                </c:pt>
                <c:pt idx="13508">
                  <c:v>1.704113408545185</c:v>
                </c:pt>
                <c:pt idx="13509">
                  <c:v>1.6817918137352128</c:v>
                </c:pt>
                <c:pt idx="13510">
                  <c:v>1.6583170144947246</c:v>
                </c:pt>
                <c:pt idx="13511">
                  <c:v>1.6337061747692156</c:v>
                </c:pt>
                <c:pt idx="13512">
                  <c:v>1.6079765711020126</c:v>
                </c:pt>
                <c:pt idx="13513">
                  <c:v>1.5811454180774638</c:v>
                </c:pt>
                <c:pt idx="13514">
                  <c:v>1.5532302741581605</c:v>
                </c:pt>
                <c:pt idx="13515">
                  <c:v>1.5242506438205579</c:v>
                </c:pt>
                <c:pt idx="13516">
                  <c:v>1.4942263387101555</c:v>
                </c:pt>
                <c:pt idx="13517">
                  <c:v>1.4631773221974065</c:v>
                </c:pt>
                <c:pt idx="13518">
                  <c:v>1.4311252777616839</c:v>
                </c:pt>
                <c:pt idx="13519">
                  <c:v>1.3980924907715684</c:v>
                </c:pt>
                <c:pt idx="13520">
                  <c:v>1.3641022954541853</c:v>
                </c:pt>
                <c:pt idx="13521">
                  <c:v>1.3291767483662369</c:v>
                </c:pt>
                <c:pt idx="13522">
                  <c:v>1.2933408591197131</c:v>
                </c:pt>
                <c:pt idx="13523">
                  <c:v>1.2566194044290988</c:v>
                </c:pt>
                <c:pt idx="13524">
                  <c:v>1.2190355601813045</c:v>
                </c:pt>
                <c:pt idx="13525">
                  <c:v>1.180616854812252</c:v>
                </c:pt>
                <c:pt idx="13526">
                  <c:v>1.1413893019972801</c:v>
                </c:pt>
                <c:pt idx="13527">
                  <c:v>1.101378151773392</c:v>
                </c:pt>
                <c:pt idx="13528">
                  <c:v>1.0606116993491657</c:v>
                </c:pt>
                <c:pt idx="13529">
                  <c:v>1.019118642311645</c:v>
                </c:pt>
                <c:pt idx="13530">
                  <c:v>0.9769279319941353</c:v>
                </c:pt>
                <c:pt idx="13531">
                  <c:v>0.93406694711668037</c:v>
                </c:pt>
                <c:pt idx="13532">
                  <c:v>0.89056687297494896</c:v>
                </c:pt>
                <c:pt idx="13533">
                  <c:v>0.84645680138375323</c:v>
                </c:pt>
                <c:pt idx="13534">
                  <c:v>0.80176501613606632</c:v>
                </c:pt>
                <c:pt idx="13535">
                  <c:v>0.75652397195109311</c:v>
                </c:pt>
                <c:pt idx="13536">
                  <c:v>0.71076440391128204</c:v>
                </c:pt>
                <c:pt idx="13537">
                  <c:v>0.66451721644926109</c:v>
                </c:pt>
                <c:pt idx="13538">
                  <c:v>0.61781456440990579</c:v>
                </c:pt>
                <c:pt idx="13539">
                  <c:v>0.57068930485470937</c:v>
                </c:pt>
                <c:pt idx="13540">
                  <c:v>0.52317324354204431</c:v>
                </c:pt>
                <c:pt idx="13541">
                  <c:v>0.47529861971625187</c:v>
                </c:pt>
                <c:pt idx="13542">
                  <c:v>0.42709865372326461</c:v>
                </c:pt>
                <c:pt idx="13543">
                  <c:v>0.37860699268609382</c:v>
                </c:pt>
                <c:pt idx="13544">
                  <c:v>0.32985596089088115</c:v>
                </c:pt>
                <c:pt idx="13545">
                  <c:v>0.28087805751200245</c:v>
                </c:pt>
                <c:pt idx="13546">
                  <c:v>0.23170652487967217</c:v>
                </c:pt>
                <c:pt idx="13547">
                  <c:v>0.18237536394601872</c:v>
                </c:pt>
                <c:pt idx="13548">
                  <c:v>0.1329193152503709</c:v>
                </c:pt>
                <c:pt idx="13549">
                  <c:v>8.3373265426276738E-2</c:v>
                </c:pt>
                <c:pt idx="13550">
                  <c:v>3.3770470050985942E-2</c:v>
                </c:pt>
                <c:pt idx="13551">
                  <c:v>-1.5855964292726243E-2</c:v>
                </c:pt>
                <c:pt idx="13552">
                  <c:v>-6.5471972871110631E-2</c:v>
                </c:pt>
                <c:pt idx="13553">
                  <c:v>-0.1150420058737686</c:v>
                </c:pt>
                <c:pt idx="13554">
                  <c:v>-0.16453364594938324</c:v>
                </c:pt>
                <c:pt idx="13555">
                  <c:v>-0.21391284256016663</c:v>
                </c:pt>
                <c:pt idx="13556">
                  <c:v>-0.26314545579458204</c:v>
                </c:pt>
                <c:pt idx="13557">
                  <c:v>-0.31219771376460181</c:v>
                </c:pt>
                <c:pt idx="13558">
                  <c:v>-0.36103588046867946</c:v>
                </c:pt>
                <c:pt idx="13559">
                  <c:v>-0.40962667359341315</c:v>
                </c:pt>
                <c:pt idx="13560">
                  <c:v>-0.457936817593322</c:v>
                </c:pt>
                <c:pt idx="13561">
                  <c:v>-0.50593299017672799</c:v>
                </c:pt>
                <c:pt idx="13562">
                  <c:v>-0.55358228003876842</c:v>
                </c:pt>
                <c:pt idx="13563">
                  <c:v>-0.60085223480674232</c:v>
                </c:pt>
                <c:pt idx="13564">
                  <c:v>-0.64771044644621445</c:v>
                </c:pt>
                <c:pt idx="13565">
                  <c:v>-0.69412459737491994</c:v>
                </c:pt>
                <c:pt idx="13566">
                  <c:v>-0.7400629725294513</c:v>
                </c:pt>
                <c:pt idx="13567">
                  <c:v>-0.7854941104924219</c:v>
                </c:pt>
                <c:pt idx="13568">
                  <c:v>-0.83038718694409086</c:v>
                </c:pt>
                <c:pt idx="13569">
                  <c:v>-0.87471166946190571</c:v>
                </c:pt>
                <c:pt idx="13570">
                  <c:v>-0.91843554661385929</c:v>
                </c:pt>
                <c:pt idx="13571">
                  <c:v>-0.96153030476552426</c:v>
                </c:pt>
                <c:pt idx="13572">
                  <c:v>-1.003966586442359</c:v>
                </c:pt>
                <c:pt idx="13573">
                  <c:v>-1.0457144451456104</c:v>
                </c:pt>
                <c:pt idx="13574">
                  <c:v>-1.0867444072289014</c:v>
                </c:pt>
                <c:pt idx="13575">
                  <c:v>-1.1270291928441918</c:v>
                </c:pt>
                <c:pt idx="13576">
                  <c:v>-1.166542172730713</c:v>
                </c:pt>
                <c:pt idx="13577">
                  <c:v>-1.2052567408797998</c:v>
                </c:pt>
                <c:pt idx="13578">
                  <c:v>-1.2431462299720264</c:v>
                </c:pt>
                <c:pt idx="13579">
                  <c:v>-1.2801838549731908</c:v>
                </c:pt>
                <c:pt idx="13580">
                  <c:v>-1.3163432284962964</c:v>
                </c:pt>
                <c:pt idx="13581">
                  <c:v>-1.3516000605869281</c:v>
                </c:pt>
                <c:pt idx="13582">
                  <c:v>-1.3859306031912768</c:v>
                </c:pt>
                <c:pt idx="13583">
                  <c:v>-1.4193110190917835</c:v>
                </c:pt>
                <c:pt idx="13584">
                  <c:v>-1.4517178445642385</c:v>
                </c:pt>
                <c:pt idx="13585">
                  <c:v>-1.4831296435715526</c:v>
                </c:pt>
                <c:pt idx="13586">
                  <c:v>-1.5135254151133009</c:v>
                </c:pt>
                <c:pt idx="13587">
                  <c:v>-1.5428839343927474</c:v>
                </c:pt>
                <c:pt idx="13588">
                  <c:v>-1.5711847404143255</c:v>
                </c:pt>
                <c:pt idx="13589">
                  <c:v>-1.5984103951704132</c:v>
                </c:pt>
                <c:pt idx="13590">
                  <c:v>-1.6245404539711692</c:v>
                </c:pt>
                <c:pt idx="13591">
                  <c:v>-1.6495560844057051</c:v>
                </c:pt>
                <c:pt idx="13592">
                  <c:v>-1.6734419269987852</c:v>
                </c:pt>
                <c:pt idx="13593">
                  <c:v>-1.6961800755752205</c:v>
                </c:pt>
                <c:pt idx="13594">
                  <c:v>-1.71775529916975</c:v>
                </c:pt>
                <c:pt idx="13595">
                  <c:v>-1.7381535461550037</c:v>
                </c:pt>
                <c:pt idx="13596">
                  <c:v>-1.7573618778011837</c:v>
                </c:pt>
                <c:pt idx="13597">
                  <c:v>-1.7753656065496393</c:v>
                </c:pt>
                <c:pt idx="13598">
                  <c:v>-1.7921519256605141</c:v>
                </c:pt>
                <c:pt idx="13599">
                  <c:v>-1.8077111776652344</c:v>
                </c:pt>
                <c:pt idx="13600">
                  <c:v>-1.8220307812255585</c:v>
                </c:pt>
                <c:pt idx="13601">
                  <c:v>-1.8351009649648027</c:v>
                </c:pt>
                <c:pt idx="13602">
                  <c:v>-1.8469138757633143</c:v>
                </c:pt>
                <c:pt idx="13603">
                  <c:v>-1.8574601715799328</c:v>
                </c:pt>
                <c:pt idx="13604">
                  <c:v>-1.8667332272663795</c:v>
                </c:pt>
                <c:pt idx="13605">
                  <c:v>-1.874727031883672</c:v>
                </c:pt>
                <c:pt idx="13606">
                  <c:v>-1.8814366088796377</c:v>
                </c:pt>
                <c:pt idx="13607">
                  <c:v>-1.8868568306189752</c:v>
                </c:pt>
                <c:pt idx="13608">
                  <c:v>-1.8909839312037886</c:v>
                </c:pt>
                <c:pt idx="13609">
                  <c:v>-1.8938155171585993</c:v>
                </c:pt>
                <c:pt idx="13610">
                  <c:v>-1.8953488430367649</c:v>
                </c:pt>
                <c:pt idx="13611">
                  <c:v>-1.8955823126787104</c:v>
                </c:pt>
                <c:pt idx="13612">
                  <c:v>-1.8945160315782514</c:v>
                </c:pt>
                <c:pt idx="13613">
                  <c:v>-1.8921517899150482</c:v>
                </c:pt>
                <c:pt idx="13614">
                  <c:v>-1.8884919119991703</c:v>
                </c:pt>
                <c:pt idx="13615">
                  <c:v>-1.8835368380500459</c:v>
                </c:pt>
                <c:pt idx="13616">
                  <c:v>-1.8772910056663537</c:v>
                </c:pt>
                <c:pt idx="13617">
                  <c:v>-1.8697591852680198</c:v>
                </c:pt>
                <c:pt idx="13618">
                  <c:v>-1.8609462788321065</c:v>
                </c:pt>
                <c:pt idx="13619">
                  <c:v>-1.8508571632740223</c:v>
                </c:pt>
                <c:pt idx="13620">
                  <c:v>-1.8395005048886663</c:v>
                </c:pt>
                <c:pt idx="13621">
                  <c:v>-1.8268833244412941</c:v>
                </c:pt>
                <c:pt idx="13622">
                  <c:v>-1.8130139996724897</c:v>
                </c:pt>
                <c:pt idx="13623">
                  <c:v>-1.7979011511091285</c:v>
                </c:pt>
                <c:pt idx="13624">
                  <c:v>-1.7815568909515396</c:v>
                </c:pt>
                <c:pt idx="13625">
                  <c:v>-1.763991355513375</c:v>
                </c:pt>
                <c:pt idx="13626">
                  <c:v>-1.7452162343145745</c:v>
                </c:pt>
                <c:pt idx="13627">
                  <c:v>-1.7252448114132204</c:v>
                </c:pt>
                <c:pt idx="13628">
                  <c:v>-1.7040919462313244</c:v>
                </c:pt>
                <c:pt idx="13629">
                  <c:v>-1.6817700760255065</c:v>
                </c:pt>
                <c:pt idx="13630">
                  <c:v>-1.6582950115289177</c:v>
                </c:pt>
                <c:pt idx="13631">
                  <c:v>-1.6336839167899451</c:v>
                </c:pt>
                <c:pt idx="13632">
                  <c:v>-1.6079540684500457</c:v>
                </c:pt>
                <c:pt idx="13633">
                  <c:v>-1.5811226811869628</c:v>
                </c:pt>
                <c:pt idx="13634">
                  <c:v>-1.5532073135518594</c:v>
                </c:pt>
                <c:pt idx="13635">
                  <c:v>-1.524227470104933</c:v>
                </c:pt>
                <c:pt idx="13636">
                  <c:v>-1.4942029625705158</c:v>
                </c:pt>
                <c:pt idx="13637">
                  <c:v>-1.4631537543930491</c:v>
                </c:pt>
                <c:pt idx="13638">
                  <c:v>-1.4311015291209381</c:v>
                </c:pt>
                <c:pt idx="13639">
                  <c:v>-1.3980685721868618</c:v>
                </c:pt>
                <c:pt idx="13640">
                  <c:v>-1.3640782178770876</c:v>
                </c:pt>
                <c:pt idx="13641">
                  <c:v>-1.3291525228024641</c:v>
                </c:pt>
                <c:pt idx="13642">
                  <c:v>-1.2933164966240978</c:v>
                </c:pt>
                <c:pt idx="13643">
                  <c:v>-1.2565949161006231</c:v>
                </c:pt>
                <c:pt idx="13644">
                  <c:v>-1.2190109571580594</c:v>
                </c:pt>
                <c:pt idx="13645">
                  <c:v>-1.1805921482663559</c:v>
                </c:pt>
                <c:pt idx="13646">
                  <c:v>-1.1413645031298858</c:v>
                </c:pt>
                <c:pt idx="13647">
                  <c:v>-1.1013532718096199</c:v>
                </c:pt>
                <c:pt idx="13648">
                  <c:v>-1.0605867495330383</c:v>
                </c:pt>
                <c:pt idx="13649">
                  <c:v>-1.019093633901055</c:v>
                </c:pt>
                <c:pt idx="13650">
                  <c:v>-0.97690287625576211</c:v>
                </c:pt>
                <c:pt idx="13651">
                  <c:v>-0.93404185532097972</c:v>
                </c:pt>
                <c:pt idx="13652">
                  <c:v>-0.89054175639106037</c:v>
                </c:pt>
                <c:pt idx="13653">
                  <c:v>-0.84643167127452212</c:v>
                </c:pt>
                <c:pt idx="13654">
                  <c:v>-0.80173988375299643</c:v>
                </c:pt>
                <c:pt idx="13655">
                  <c:v>-0.75649884852930793</c:v>
                </c:pt>
                <c:pt idx="13656">
                  <c:v>-0.71073930066455404</c:v>
                </c:pt>
                <c:pt idx="13657">
                  <c:v>-0.66449214456507011</c:v>
                </c:pt>
                <c:pt idx="13658">
                  <c:v>-0.61778953504440648</c:v>
                </c:pt>
                <c:pt idx="13659">
                  <c:v>-0.57066432912785103</c:v>
                </c:pt>
                <c:pt idx="13660">
                  <c:v>-0.52314833253260251</c:v>
                </c:pt>
                <c:pt idx="13661">
                  <c:v>-0.47527378445704199</c:v>
                </c:pt>
                <c:pt idx="13662">
                  <c:v>-0.42707390519614691</c:v>
                </c:pt>
                <c:pt idx="13663">
                  <c:v>-0.3785823418172492</c:v>
                </c:pt>
                <c:pt idx="13664">
                  <c:v>-0.3298314185459732</c:v>
                </c:pt>
                <c:pt idx="13665">
                  <c:v>-0.28085363449142509</c:v>
                </c:pt>
                <c:pt idx="13666">
                  <c:v>-0.23168223191378579</c:v>
                </c:pt>
                <c:pt idx="13667">
                  <c:v>-0.18235121169053969</c:v>
                </c:pt>
                <c:pt idx="13668">
                  <c:v>-0.13289531428165186</c:v>
                </c:pt>
                <c:pt idx="13669">
                  <c:v>-8.3349426236726865E-2</c:v>
                </c:pt>
                <c:pt idx="13670">
                  <c:v>-3.3746803044561902E-2</c:v>
                </c:pt>
                <c:pt idx="13671">
                  <c:v>1.5879448805124621E-2</c:v>
                </c:pt>
                <c:pt idx="13672">
                  <c:v>6.5495264676048312E-2</c:v>
                </c:pt>
                <c:pt idx="13673">
                  <c:v>0.11506509485969396</c:v>
                </c:pt>
                <c:pt idx="13674">
                  <c:v>0.16455652211100838</c:v>
                </c:pt>
                <c:pt idx="13675">
                  <c:v>0.21393549600276815</c:v>
                </c:pt>
                <c:pt idx="13676">
                  <c:v>0.26316787673819525</c:v>
                </c:pt>
                <c:pt idx="13677">
                  <c:v>0.31221989254832383</c:v>
                </c:pt>
                <c:pt idx="13678">
                  <c:v>0.36105780755471495</c:v>
                </c:pt>
                <c:pt idx="13679">
                  <c:v>0.40964833957119245</c:v>
                </c:pt>
                <c:pt idx="13680">
                  <c:v>0.45795821318346275</c:v>
                </c:pt>
                <c:pt idx="13681">
                  <c:v>0.50595410623504899</c:v>
                </c:pt>
                <c:pt idx="13682">
                  <c:v>0.55360310756010811</c:v>
                </c:pt>
                <c:pt idx="13683">
                  <c:v>0.60087276492878716</c:v>
                </c:pt>
                <c:pt idx="13684">
                  <c:v>0.64773067045324306</c:v>
                </c:pt>
                <c:pt idx="13685">
                  <c:v>0.69414450670147598</c:v>
                </c:pt>
                <c:pt idx="13686">
                  <c:v>0.74008255876392315</c:v>
                </c:pt>
                <c:pt idx="13687">
                  <c:v>0.78551336538058936</c:v>
                </c:pt>
                <c:pt idx="13688">
                  <c:v>0.83040610239254165</c:v>
                </c:pt>
                <c:pt idx="13689">
                  <c:v>0.87473023754142953</c:v>
                </c:pt>
                <c:pt idx="13690">
                  <c:v>0.91845375956270758</c:v>
                </c:pt>
                <c:pt idx="13691">
                  <c:v>0.9615481549926691</c:v>
                </c:pt>
                <c:pt idx="13692">
                  <c:v>1.0039840665305717</c:v>
                </c:pt>
                <c:pt idx="13693">
                  <c:v>1.0457315478545242</c:v>
                </c:pt>
                <c:pt idx="13694">
                  <c:v>1.0867611254980005</c:v>
                </c:pt>
                <c:pt idx="13695">
                  <c:v>1.1270455197956362</c:v>
                </c:pt>
                <c:pt idx="13696">
                  <c:v>1.1665581016721827</c:v>
                </c:pt>
                <c:pt idx="13697">
                  <c:v>1.2052722653071781</c:v>
                </c:pt>
                <c:pt idx="13698">
                  <c:v>1.243161343572013</c:v>
                </c:pt>
                <c:pt idx="13699">
                  <c:v>1.2801985516258174</c:v>
                </c:pt>
                <c:pt idx="13700">
                  <c:v>1.3163575022773977</c:v>
                </c:pt>
                <c:pt idx="13701">
                  <c:v>1.3516139057704502</c:v>
                </c:pt>
                <c:pt idx="13702">
                  <c:v>1.3859440142515507</c:v>
                </c:pt>
                <c:pt idx="13703">
                  <c:v>1.4193239907056809</c:v>
                </c:pt>
                <c:pt idx="13704">
                  <c:v>1.4517303716132275</c:v>
                </c:pt>
                <c:pt idx="13705">
                  <c:v>1.4831417211437004</c:v>
                </c:pt>
                <c:pt idx="13706">
                  <c:v>1.513537038505109</c:v>
                </c:pt>
                <c:pt idx="13707">
                  <c:v>1.5428950991109758</c:v>
                </c:pt>
                <c:pt idx="13708">
                  <c:v>1.5711954421776142</c:v>
                </c:pt>
                <c:pt idx="13709">
                  <c:v>1.5984206299109418</c:v>
                </c:pt>
                <c:pt idx="13710">
                  <c:v>1.6245502178361042</c:v>
                </c:pt>
                <c:pt idx="13711">
                  <c:v>1.6495653737585843</c:v>
                </c:pt>
                <c:pt idx="13712">
                  <c:v>1.6734507384208228</c:v>
                </c:pt>
                <c:pt idx="13713">
                  <c:v>1.6961884058664745</c:v>
                </c:pt>
                <c:pt idx="13714">
                  <c:v>1.71776314535028</c:v>
                </c:pt>
                <c:pt idx="13715">
                  <c:v>1.7381609054657829</c:v>
                </c:pt>
                <c:pt idx="13716">
                  <c:v>1.7573687477050455</c:v>
                </c:pt>
                <c:pt idx="13717">
                  <c:v>1.7753719847320364</c:v>
                </c:pt>
                <c:pt idx="13718">
                  <c:v>1.7921578100302331</c:v>
                </c:pt>
                <c:pt idx="13719">
                  <c:v>1.8077165663549657</c:v>
                </c:pt>
                <c:pt idx="13720">
                  <c:v>1.8220356725924018</c:v>
                </c:pt>
                <c:pt idx="13721">
                  <c:v>1.8351053575906437</c:v>
                </c:pt>
                <c:pt idx="13722">
                  <c:v>1.8469177684551077</c:v>
                </c:pt>
                <c:pt idx="13723">
                  <c:v>1.8574635633699148</c:v>
                </c:pt>
                <c:pt idx="13724">
                  <c:v>1.8667361174121135</c:v>
                </c:pt>
                <c:pt idx="13725">
                  <c:v>1.8747294198680593</c:v>
                </c:pt>
                <c:pt idx="13726">
                  <c:v>1.8814384944107954</c:v>
                </c:pt>
                <c:pt idx="13727">
                  <c:v>1.8868582136300083</c:v>
                </c:pt>
                <c:pt idx="13728">
                  <c:v>1.8909848118524877</c:v>
                </c:pt>
                <c:pt idx="13729">
                  <c:v>1.8938158958270193</c:v>
                </c:pt>
                <c:pt idx="13730">
                  <c:v>1.8953487203306985</c:v>
                </c:pt>
                <c:pt idx="13731">
                  <c:v>1.8955816894270778</c:v>
                </c:pt>
                <c:pt idx="13732">
                  <c:v>1.8945149088323952</c:v>
                </c:pt>
                <c:pt idx="13733">
                  <c:v>1.8921501689478999</c:v>
                </c:pt>
                <c:pt idx="13734">
                  <c:v>1.8884897943043504</c:v>
                </c:pt>
                <c:pt idx="13735">
                  <c:v>1.8835342253408738</c:v>
                </c:pt>
                <c:pt idx="13736">
                  <c:v>1.8772878998746974</c:v>
                </c:pt>
                <c:pt idx="13737">
                  <c:v>1.8697555885431492</c:v>
                </c:pt>
                <c:pt idx="13738">
                  <c:v>1.8609421935393478</c:v>
                </c:pt>
                <c:pt idx="13739">
                  <c:v>1.8508525919934071</c:v>
                </c:pt>
                <c:pt idx="13740">
                  <c:v>1.8394954504134282</c:v>
                </c:pt>
                <c:pt idx="13741">
                  <c:v>1.8268777897762702</c:v>
                </c:pt>
                <c:pt idx="13742">
                  <c:v>1.813007988032511</c:v>
                </c:pt>
                <c:pt idx="13743">
                  <c:v>1.7978946659172022</c:v>
                </c:pt>
                <c:pt idx="13744">
                  <c:v>1.781549935837007</c:v>
                </c:pt>
                <c:pt idx="13745">
                  <c:v>1.7639839343099992</c:v>
                </c:pt>
                <c:pt idx="13746">
                  <c:v>1.7452083510584901</c:v>
                </c:pt>
                <c:pt idx="13747">
                  <c:v>1.7252364703408125</c:v>
                </c:pt>
                <c:pt idx="13748">
                  <c:v>1.7040831517770503</c:v>
                </c:pt>
                <c:pt idx="13749">
                  <c:v>1.6817608328195801</c:v>
                </c:pt>
                <c:pt idx="13750">
                  <c:v>1.658285324394954</c:v>
                </c:pt>
                <c:pt idx="13751">
                  <c:v>1.6336737907425043</c:v>
                </c:pt>
                <c:pt idx="13752">
                  <c:v>1.6079435086920995</c:v>
                </c:pt>
                <c:pt idx="13753">
                  <c:v>1.581111693107256</c:v>
                </c:pt>
                <c:pt idx="13754">
                  <c:v>1.5531959027222524</c:v>
                </c:pt>
                <c:pt idx="13755">
                  <c:v>1.5242156422776034</c:v>
                </c:pt>
                <c:pt idx="13756">
                  <c:v>1.4941907236751233</c:v>
                </c:pt>
                <c:pt idx="13757">
                  <c:v>1.4631411105337946</c:v>
                </c:pt>
                <c:pt idx="13758">
                  <c:v>1.4310884865735773</c:v>
                </c:pt>
                <c:pt idx="13759">
                  <c:v>1.3980551373956414</c:v>
                </c:pt>
                <c:pt idx="13760">
                  <c:v>1.3640643974515883</c:v>
                </c:pt>
                <c:pt idx="13761">
                  <c:v>1.3291383235144023</c:v>
                </c:pt>
                <c:pt idx="13762">
                  <c:v>1.2933019254040514</c:v>
                </c:pt>
                <c:pt idx="13763">
                  <c:v>1.2565799800346968</c:v>
                </c:pt>
                <c:pt idx="13764">
                  <c:v>1.2189956634844417</c:v>
                </c:pt>
                <c:pt idx="13765">
                  <c:v>1.1805765043718961</c:v>
                </c:pt>
                <c:pt idx="13766">
                  <c:v>1.1413485165465302</c:v>
                </c:pt>
                <c:pt idx="13767">
                  <c:v>1.1013369502108328</c:v>
                </c:pt>
                <c:pt idx="13768">
                  <c:v>1.0605701007301764</c:v>
                </c:pt>
                <c:pt idx="13769">
                  <c:v>1.0190766658396071</c:v>
                </c:pt>
                <c:pt idx="13770">
                  <c:v>0.97688559701164013</c:v>
                </c:pt>
                <c:pt idx="13771">
                  <c:v>0.93402427309669644</c:v>
                </c:pt>
                <c:pt idx="13772">
                  <c:v>0.89052387951187906</c:v>
                </c:pt>
                <c:pt idx="13773">
                  <c:v>0.84641350818452232</c:v>
                </c:pt>
                <c:pt idx="13774">
                  <c:v>0.80172144301109916</c:v>
                </c:pt>
                <c:pt idx="13775">
                  <c:v>0.75648013880533604</c:v>
                </c:pt>
                <c:pt idx="13776">
                  <c:v>0.71072033073517382</c:v>
                </c:pt>
                <c:pt idx="13777">
                  <c:v>0.6644729233096196</c:v>
                </c:pt>
                <c:pt idx="13778">
                  <c:v>0.61777007144088825</c:v>
                </c:pt>
                <c:pt idx="13779">
                  <c:v>0.57064463224868778</c:v>
                </c:pt>
                <c:pt idx="13780">
                  <c:v>0.52312841154045397</c:v>
                </c:pt>
                <c:pt idx="13781">
                  <c:v>0.47525364860056946</c:v>
                </c:pt>
                <c:pt idx="13782">
                  <c:v>0.42705356380580545</c:v>
                </c:pt>
                <c:pt idx="13783">
                  <c:v>0.37856180430088687</c:v>
                </c:pt>
                <c:pt idx="13784">
                  <c:v>0.32981069438458177</c:v>
                </c:pt>
                <c:pt idx="13785">
                  <c:v>0.28083273323478003</c:v>
                </c:pt>
                <c:pt idx="13786">
                  <c:v>0.23166116317603752</c:v>
                </c:pt>
                <c:pt idx="13787">
                  <c:v>0.18232998514585344</c:v>
                </c:pt>
                <c:pt idx="13788">
                  <c:v>0.13287393965978431</c:v>
                </c:pt>
                <c:pt idx="13789">
                  <c:v>8.3327913318607616E-2</c:v>
                </c:pt>
                <c:pt idx="13790">
                  <c:v>3.3725161657773076E-2</c:v>
                </c:pt>
                <c:pt idx="13791">
                  <c:v>-1.5901208790727452E-2</c:v>
                </c:pt>
                <c:pt idx="13792">
                  <c:v>-6.5517133352841331E-2</c:v>
                </c:pt>
                <c:pt idx="13793">
                  <c:v>-0.11508706228680823</c:v>
                </c:pt>
                <c:pt idx="13794">
                  <c:v>-0.16457857831871869</c:v>
                </c:pt>
                <c:pt idx="13795">
                  <c:v>-0.21395763099714638</c:v>
                </c:pt>
                <c:pt idx="13796">
                  <c:v>-0.26319008050552917</c:v>
                </c:pt>
                <c:pt idx="13797">
                  <c:v>-0.31224215505958042</c:v>
                </c:pt>
                <c:pt idx="13798">
                  <c:v>-0.36108011877007778</c:v>
                </c:pt>
                <c:pt idx="13799">
                  <c:v>-0.40967068944465374</c:v>
                </c:pt>
                <c:pt idx="13800">
                  <c:v>-0.45798059166722815</c:v>
                </c:pt>
                <c:pt idx="13801">
                  <c:v>-0.5059765032839737</c:v>
                </c:pt>
                <c:pt idx="13802">
                  <c:v>-0.55362551313637742</c:v>
                </c:pt>
                <c:pt idx="13803">
                  <c:v>-0.60089516900617945</c:v>
                </c:pt>
                <c:pt idx="13804">
                  <c:v>-0.64775306302175351</c:v>
                </c:pt>
                <c:pt idx="13805">
                  <c:v>-0.69416687777165764</c:v>
                </c:pt>
                <c:pt idx="13806">
                  <c:v>-0.74010489837136662</c:v>
                </c:pt>
                <c:pt idx="13807">
                  <c:v>-0.78553566359032512</c:v>
                </c:pt>
                <c:pt idx="13808">
                  <c:v>-0.83042834930345777</c:v>
                </c:pt>
                <c:pt idx="13809">
                  <c:v>-0.87475242329060698</c:v>
                </c:pt>
                <c:pt idx="13810">
                  <c:v>-0.91847587432980438</c:v>
                </c:pt>
                <c:pt idx="13811">
                  <c:v>-0.9615701890042101</c:v>
                </c:pt>
                <c:pt idx="13812">
                  <c:v>-1.0040060100642603</c:v>
                </c:pt>
                <c:pt idx="13813">
                  <c:v>-1.0457533912435313</c:v>
                </c:pt>
                <c:pt idx="13814">
                  <c:v>-1.0867828591351638</c:v>
                </c:pt>
                <c:pt idx="13815">
                  <c:v>-1.1270671341376828</c:v>
                </c:pt>
                <c:pt idx="13816">
                  <c:v>-1.1665795872438649</c:v>
                </c:pt>
                <c:pt idx="13817">
                  <c:v>-1.2052936127054397</c:v>
                </c:pt>
                <c:pt idx="13818">
                  <c:v>-1.2431825434700587</c:v>
                </c:pt>
                <c:pt idx="13819">
                  <c:v>-1.2802195947771775</c:v>
                </c:pt>
                <c:pt idx="13820">
                  <c:v>-1.3163783795199187</c:v>
                </c:pt>
                <c:pt idx="13821">
                  <c:v>-1.3516346080302735</c:v>
                </c:pt>
                <c:pt idx="13822">
                  <c:v>-1.3859645325470378</c:v>
                </c:pt>
                <c:pt idx="13823">
                  <c:v>-1.41934431615124</c:v>
                </c:pt>
                <c:pt idx="13824">
                  <c:v>-1.4517504954232141</c:v>
                </c:pt>
                <c:pt idx="13825">
                  <c:v>-1.4831616346361218</c:v>
                </c:pt>
                <c:pt idx="13826">
                  <c:v>-1.5135567331053676</c:v>
                </c:pt>
                <c:pt idx="13827">
                  <c:v>-1.5429145663555326</c:v>
                </c:pt>
                <c:pt idx="13828">
                  <c:v>-1.5712146737176151</c:v>
                </c:pt>
                <c:pt idx="13829">
                  <c:v>-1.5984396175157349</c:v>
                </c:pt>
                <c:pt idx="13830">
                  <c:v>-1.6245689533967806</c:v>
                </c:pt>
                <c:pt idx="13831">
                  <c:v>-1.649583849291395</c:v>
                </c:pt>
                <c:pt idx="13832">
                  <c:v>-1.6734689460705339</c:v>
                </c:pt>
                <c:pt idx="13833">
                  <c:v>-1.6962063379097152</c:v>
                </c:pt>
                <c:pt idx="13834">
                  <c:v>-1.7177807941987522</c:v>
                </c:pt>
                <c:pt idx="13835">
                  <c:v>-1.7381782636694862</c:v>
                </c:pt>
                <c:pt idx="13836">
                  <c:v>-1.7573858079553399</c:v>
                </c:pt>
                <c:pt idx="13837">
                  <c:v>-1.7753887398647539</c:v>
                </c:pt>
                <c:pt idx="13838">
                  <c:v>-1.7921742530286009</c:v>
                </c:pt>
                <c:pt idx="13839">
                  <c:v>-1.8077326903525477</c:v>
                </c:pt>
                <c:pt idx="13840">
                  <c:v>-1.8220514708759272</c:v>
                </c:pt>
                <c:pt idx="13841">
                  <c:v>-1.8351208236027572</c:v>
                </c:pt>
                <c:pt idx="13842">
                  <c:v>-1.8469328957970723</c:v>
                </c:pt>
                <c:pt idx="13843">
                  <c:v>-1.8574783458042246</c:v>
                </c:pt>
                <c:pt idx="13844">
                  <c:v>-1.8667505488650358</c:v>
                </c:pt>
                <c:pt idx="13845">
                  <c:v>-1.87474349443208</c:v>
                </c:pt>
                <c:pt idx="13846">
                  <c:v>-1.8814522063470314</c:v>
                </c:pt>
                <c:pt idx="13847">
                  <c:v>-1.8868715573704837</c:v>
                </c:pt>
                <c:pt idx="13848">
                  <c:v>-1.8909977820023729</c:v>
                </c:pt>
                <c:pt idx="13849">
                  <c:v>-1.8938284871667701</c:v>
                </c:pt>
                <c:pt idx="13850">
                  <c:v>-1.8953609278181118</c:v>
                </c:pt>
                <c:pt idx="13851">
                  <c:v>-1.8955935081992938</c:v>
                </c:pt>
                <c:pt idx="13852">
                  <c:v>-1.8945263342077669</c:v>
                </c:pt>
                <c:pt idx="13853">
                  <c:v>-1.8921611964278182</c:v>
                </c:pt>
                <c:pt idx="13854">
                  <c:v>-1.8885004195749755</c:v>
                </c:pt>
                <c:pt idx="13855">
                  <c:v>-1.8835444442747686</c:v>
                </c:pt>
                <c:pt idx="13856">
                  <c:v>-1.8772977085323879</c:v>
                </c:pt>
                <c:pt idx="13857">
                  <c:v>-1.8697649831745975</c:v>
                </c:pt>
                <c:pt idx="13858">
                  <c:v>-1.8609511705853379</c:v>
                </c:pt>
                <c:pt idx="13859">
                  <c:v>-1.8508611480868276</c:v>
                </c:pt>
                <c:pt idx="13860">
                  <c:v>-1.8395035823804886</c:v>
                </c:pt>
                <c:pt idx="13861">
                  <c:v>-1.8268854946376383</c:v>
                </c:pt>
                <c:pt idx="13862">
                  <c:v>-1.8130152630043082</c:v>
                </c:pt>
                <c:pt idx="13863">
                  <c:v>-1.7979015084119725</c:v>
                </c:pt>
                <c:pt idx="13864">
                  <c:v>-1.7815563434645671</c:v>
                </c:pt>
                <c:pt idx="13865">
                  <c:v>-1.7639899048781917</c:v>
                </c:pt>
                <c:pt idx="13866">
                  <c:v>-1.7452138825738606</c:v>
                </c:pt>
                <c:pt idx="13867">
                  <c:v>-1.7252415610092049</c:v>
                </c:pt>
                <c:pt idx="13868">
                  <c:v>-1.7040878000040849</c:v>
                </c:pt>
                <c:pt idx="13869">
                  <c:v>-1.6817650372110726</c:v>
                </c:pt>
                <c:pt idx="13870">
                  <c:v>-1.6582890837572168</c:v>
                </c:pt>
                <c:pt idx="13871">
                  <c:v>-1.6336771040825728</c:v>
                </c:pt>
                <c:pt idx="13872">
                  <c:v>-1.6079463752178731</c:v>
                </c:pt>
                <c:pt idx="13873">
                  <c:v>-1.5811141122275367</c:v>
                </c:pt>
                <c:pt idx="13874">
                  <c:v>-1.5531978740467167</c:v>
                </c:pt>
                <c:pt idx="13875">
                  <c:v>-1.5242171656166181</c:v>
                </c:pt>
                <c:pt idx="13876">
                  <c:v>-1.4941917990395688</c:v>
                </c:pt>
                <c:pt idx="13877">
                  <c:v>-1.4631417381347349</c:v>
                </c:pt>
                <c:pt idx="13878">
                  <c:v>-1.4310886668218465</c:v>
                </c:pt>
                <c:pt idx="13879">
                  <c:v>-1.3980548709013791</c:v>
                </c:pt>
                <c:pt idx="13880">
                  <c:v>-1.3640636850236245</c:v>
                </c:pt>
                <c:pt idx="13881">
                  <c:v>-1.3291371661596052</c:v>
                </c:pt>
                <c:pt idx="13882">
                  <c:v>-1.2933003243265835</c:v>
                </c:pt>
                <c:pt idx="13883">
                  <c:v>-1.2565779366351382</c:v>
                </c:pt>
                <c:pt idx="13884">
                  <c:v>-1.2189931793589046</c:v>
                </c:pt>
                <c:pt idx="13885">
                  <c:v>-1.180573581310985</c:v>
                </c:pt>
                <c:pt idx="13886">
                  <c:v>-1.1413451565342432</c:v>
                </c:pt>
                <c:pt idx="13887">
                  <c:v>-1.1013331554233801</c:v>
                </c:pt>
                <c:pt idx="13888">
                  <c:v>-1.060565873534691</c:v>
                </c:pt>
                <c:pt idx="13889">
                  <c:v>-1.0190720087928278</c:v>
                </c:pt>
                <c:pt idx="13890">
                  <c:v>-0.97688051285845912</c:v>
                </c:pt>
                <c:pt idx="13891">
                  <c:v>-0.93401876476863954</c:v>
                </c:pt>
                <c:pt idx="13892">
                  <c:v>-0.89051795012548451</c:v>
                </c:pt>
                <c:pt idx="13893">
                  <c:v>-0.84640716103972535</c:v>
                </c:pt>
                <c:pt idx="13894">
                  <c:v>-0.80171468158942516</c:v>
                </c:pt>
                <c:pt idx="13895">
                  <c:v>-0.75647296676805409</c:v>
                </c:pt>
                <c:pt idx="13896">
                  <c:v>-0.71071275192142802</c:v>
                </c:pt>
                <c:pt idx="13897">
                  <c:v>-0.66446494173439141</c:v>
                </c:pt>
                <c:pt idx="13898">
                  <c:v>-0.61776169129297542</c:v>
                </c:pt>
                <c:pt idx="13899">
                  <c:v>-0.57063585788853188</c:v>
                </c:pt>
                <c:pt idx="13900">
                  <c:v>-0.5231192474979327</c:v>
                </c:pt>
                <c:pt idx="13901">
                  <c:v>-0.4752440995727375</c:v>
                </c:pt>
                <c:pt idx="13902">
                  <c:v>-0.42704363465449613</c:v>
                </c:pt>
                <c:pt idx="13903">
                  <c:v>-0.37855150005029242</c:v>
                </c:pt>
                <c:pt idx="13904">
                  <c:v>-0.3298000202188045</c:v>
                </c:pt>
                <c:pt idx="13905">
                  <c:v>-0.28082169449517103</c:v>
                </c:pt>
                <c:pt idx="13906">
                  <c:v>-0.23164976535870241</c:v>
                </c:pt>
                <c:pt idx="13907">
                  <c:v>-0.18231823389886168</c:v>
                </c:pt>
                <c:pt idx="13908">
                  <c:v>-0.13286184078040422</c:v>
                </c:pt>
                <c:pt idx="13909">
                  <c:v>-8.3315472750510947E-2</c:v>
                </c:pt>
                <c:pt idx="13910">
                  <c:v>-3.3712385488201546E-2</c:v>
                </c:pt>
                <c:pt idx="13911">
                  <c:v>1.591431433398809E-2</c:v>
                </c:pt>
                <c:pt idx="13912">
                  <c:v>6.5530561904398044E-2</c:v>
                </c:pt>
                <c:pt idx="13913">
                  <c:v>0.11510080734676971</c:v>
                </c:pt>
                <c:pt idx="13914">
                  <c:v>0.1645926332557924</c:v>
                </c:pt>
                <c:pt idx="13915">
                  <c:v>0.21397198905174875</c:v>
                </c:pt>
                <c:pt idx="13916">
                  <c:v>0.26320473479306694</c:v>
                </c:pt>
                <c:pt idx="13917">
                  <c:v>0.31225709857372141</c:v>
                </c:pt>
                <c:pt idx="13918">
                  <c:v>0.36109534438605928</c:v>
                </c:pt>
                <c:pt idx="13919">
                  <c:v>0.40968618992261224</c:v>
                </c:pt>
                <c:pt idx="13920">
                  <c:v>0.45799635965563856</c:v>
                </c:pt>
                <c:pt idx="13921">
                  <c:v>0.50599253132317756</c:v>
                </c:pt>
                <c:pt idx="13922">
                  <c:v>0.55364179366192301</c:v>
                </c:pt>
                <c:pt idx="13923">
                  <c:v>0.60091169435250591</c:v>
                </c:pt>
                <c:pt idx="13924">
                  <c:v>0.64776982542574091</c:v>
                </c:pt>
                <c:pt idx="13925">
                  <c:v>0.69418386937618592</c:v>
                </c:pt>
                <c:pt idx="13926">
                  <c:v>0.74012211122906668</c:v>
                </c:pt>
                <c:pt idx="13927">
                  <c:v>0.78555308966717563</c:v>
                </c:pt>
                <c:pt idx="13928">
                  <c:v>0.83044598048259621</c:v>
                </c:pt>
                <c:pt idx="13929">
                  <c:v>0.87477025137601105</c:v>
                </c:pt>
                <c:pt idx="13930">
                  <c:v>0.91849389105013024</c:v>
                </c:pt>
                <c:pt idx="13931">
                  <c:v>0.96158838601654784</c:v>
                </c:pt>
                <c:pt idx="13932">
                  <c:v>1.0040243789580734</c:v>
                </c:pt>
                <c:pt idx="13933">
                  <c:v>1.0457719235443894</c:v>
                </c:pt>
                <c:pt idx="13934">
                  <c:v>1.0868015463087159</c:v>
                </c:pt>
                <c:pt idx="13935">
                  <c:v>1.1270859675935418</c:v>
                </c:pt>
                <c:pt idx="13936">
                  <c:v>1.1665985583395533</c:v>
                </c:pt>
                <c:pt idx="13937">
                  <c:v>1.2053127127502907</c:v>
                </c:pt>
                <c:pt idx="13938">
                  <c:v>1.2432017637292014</c:v>
                </c:pt>
                <c:pt idx="13939">
                  <c:v>1.2802389264755045</c:v>
                </c:pt>
                <c:pt idx="13940">
                  <c:v>1.3163978138460672</c:v>
                </c:pt>
                <c:pt idx="13941">
                  <c:v>1.35165413614061</c:v>
                </c:pt>
                <c:pt idx="13942">
                  <c:v>1.3859841455696937</c:v>
                </c:pt>
                <c:pt idx="13943">
                  <c:v>1.4193640051900969</c:v>
                </c:pt>
                <c:pt idx="13944">
                  <c:v>1.4517702515618898</c:v>
                </c:pt>
                <c:pt idx="13945">
                  <c:v>1.4831814489420283</c:v>
                </c:pt>
                <c:pt idx="13946">
                  <c:v>1.5135765966337185</c:v>
                </c:pt>
                <c:pt idx="13947">
                  <c:v>1.5429344701533518</c:v>
                </c:pt>
                <c:pt idx="13948">
                  <c:v>1.5712346088277445</c:v>
                </c:pt>
                <c:pt idx="13949">
                  <c:v>1.598459574980869</c:v>
                </c:pt>
                <c:pt idx="13950">
                  <c:v>1.6245889242634257</c:v>
                </c:pt>
                <c:pt idx="13951">
                  <c:v>1.6496038246139151</c:v>
                </c:pt>
                <c:pt idx="13952">
                  <c:v>1.6734889169151135</c:v>
                </c:pt>
                <c:pt idx="13953">
                  <c:v>1.6962262953583285</c:v>
                </c:pt>
                <c:pt idx="13954">
                  <c:v>1.7178007293531248</c:v>
                </c:pt>
                <c:pt idx="13955">
                  <c:v>1.7381981676550369</c:v>
                </c:pt>
                <c:pt idx="13956">
                  <c:v>1.7574056719251359</c:v>
                </c:pt>
                <c:pt idx="13957">
                  <c:v>1.7754085550034022</c:v>
                </c:pt>
                <c:pt idx="13958">
                  <c:v>1.7921940105561309</c:v>
                </c:pt>
                <c:pt idx="13959">
                  <c:v>1.8077523815282963</c:v>
                </c:pt>
                <c:pt idx="13960">
                  <c:v>1.8220710870023773</c:v>
                </c:pt>
                <c:pt idx="13961">
                  <c:v>1.8351403560293591</c:v>
                </c:pt>
                <c:pt idx="13962">
                  <c:v>1.8469523359240503</c:v>
                </c:pt>
                <c:pt idx="13963">
                  <c:v>1.8574976850863012</c:v>
                </c:pt>
                <c:pt idx="13964">
                  <c:v>1.8667697788152231</c:v>
                </c:pt>
                <c:pt idx="13965">
                  <c:v>1.8747626066253409</c:v>
                </c:pt>
                <c:pt idx="13966">
                  <c:v>1.8814711924239576</c:v>
                </c:pt>
                <c:pt idx="13967">
                  <c:v>1.8868904090409417</c:v>
                </c:pt>
                <c:pt idx="13968">
                  <c:v>1.8910164910490912</c:v>
                </c:pt>
                <c:pt idx="13969">
                  <c:v>1.8938470454489071</c:v>
                </c:pt>
                <c:pt idx="13970">
                  <c:v>1.8953793272747674</c:v>
                </c:pt>
                <c:pt idx="13971">
                  <c:v>1.8956117408529845</c:v>
                </c:pt>
                <c:pt idx="13972">
                  <c:v>1.8945443921678806</c:v>
                </c:pt>
                <c:pt idx="13973">
                  <c:v>1.8921790718940021</c:v>
                </c:pt>
                <c:pt idx="13974">
                  <c:v>1.8885181048404593</c:v>
                </c:pt>
                <c:pt idx="13975">
                  <c:v>1.8835619317296846</c:v>
                </c:pt>
                <c:pt idx="13976">
                  <c:v>1.8773149906670343</c:v>
                </c:pt>
                <c:pt idx="13977">
                  <c:v>1.8697820525826101</c:v>
                </c:pt>
                <c:pt idx="13978">
                  <c:v>1.8609680199668517</c:v>
                </c:pt>
                <c:pt idx="13979">
                  <c:v>1.8508777702515848</c:v>
                </c:pt>
                <c:pt idx="13980">
                  <c:v>1.8395199702508782</c:v>
                </c:pt>
                <c:pt idx="13981">
                  <c:v>1.8269016412516734</c:v>
                </c:pt>
                <c:pt idx="13982">
                  <c:v>1.8130311615185817</c:v>
                </c:pt>
                <c:pt idx="13983">
                  <c:v>1.7979171521044937</c:v>
                </c:pt>
                <c:pt idx="13984">
                  <c:v>1.7815717257376267</c:v>
                </c:pt>
                <c:pt idx="13985">
                  <c:v>1.7640050192610928</c:v>
                </c:pt>
                <c:pt idx="13986">
                  <c:v>1.7452287227256027</c:v>
                </c:pt>
                <c:pt idx="13987">
                  <c:v>1.7252561207211463</c:v>
                </c:pt>
                <c:pt idx="13988">
                  <c:v>1.704102073202477</c:v>
                </c:pt>
                <c:pt idx="13989">
                  <c:v>1.6817790179596139</c:v>
                </c:pt>
                <c:pt idx="13990">
                  <c:v>1.6583027662594465</c:v>
                </c:pt>
                <c:pt idx="13991">
                  <c:v>1.6336904826842675</c:v>
                </c:pt>
                <c:pt idx="13992">
                  <c:v>1.6079594444093614</c:v>
                </c:pt>
                <c:pt idx="13993">
                  <c:v>1.5811268666459166</c:v>
                </c:pt>
                <c:pt idx="13994">
                  <c:v>1.5532103084780511</c:v>
                </c:pt>
                <c:pt idx="13995">
                  <c:v>1.5242292749980109</c:v>
                </c:pt>
                <c:pt idx="13996">
                  <c:v>1.4942035784612093</c:v>
                </c:pt>
                <c:pt idx="13997">
                  <c:v>1.4631531828418394</c:v>
                </c:pt>
                <c:pt idx="13998">
                  <c:v>1.4310997722165841</c:v>
                </c:pt>
                <c:pt idx="13999">
                  <c:v>1.3980656325446377</c:v>
                </c:pt>
                <c:pt idx="14000">
                  <c:v>1.3640740986367568</c:v>
                </c:pt>
                <c:pt idx="14001">
                  <c:v>1.3291472276261227</c:v>
                </c:pt>
                <c:pt idx="14002">
                  <c:v>1.2933100296937163</c:v>
                </c:pt>
                <c:pt idx="14003">
                  <c:v>1.2565872821153707</c:v>
                </c:pt>
                <c:pt idx="14004">
                  <c:v>1.2190021613313953</c:v>
                </c:pt>
                <c:pt idx="14005">
                  <c:v>1.1805821963229381</c:v>
                </c:pt>
                <c:pt idx="14006">
                  <c:v>1.141353401302166</c:v>
                </c:pt>
                <c:pt idx="14007">
                  <c:v>1.1013410268343369</c:v>
                </c:pt>
                <c:pt idx="14008">
                  <c:v>1.0605733686473955</c:v>
                </c:pt>
                <c:pt idx="14009">
                  <c:v>1.0190791248386952</c:v>
                </c:pt>
                <c:pt idx="14010">
                  <c:v>0.97688724724259213</c:v>
                </c:pt>
                <c:pt idx="14011">
                  <c:v>0.93402511507071151</c:v>
                </c:pt>
                <c:pt idx="14012">
                  <c:v>0.89052391410057263</c:v>
                </c:pt>
                <c:pt idx="14013">
                  <c:v>0.84641273661896366</c:v>
                </c:pt>
                <c:pt idx="14014">
                  <c:v>0.80171986688075869</c:v>
                </c:pt>
                <c:pt idx="14015">
                  <c:v>0.75647776005677392</c:v>
                </c:pt>
                <c:pt idx="14016">
                  <c:v>0.71071715167062677</c:v>
                </c:pt>
                <c:pt idx="14017">
                  <c:v>0.66446894658543643</c:v>
                </c:pt>
                <c:pt idx="14018">
                  <c:v>0.61776530006581276</c:v>
                </c:pt>
                <c:pt idx="14019">
                  <c:v>0.57063906958187727</c:v>
                </c:pt>
                <c:pt idx="14020">
                  <c:v>0.5231220612896117</c:v>
                </c:pt>
                <c:pt idx="14021">
                  <c:v>0.47524651481954905</c:v>
                </c:pt>
                <c:pt idx="14022">
                  <c:v>0.42704565089240271</c:v>
                </c:pt>
                <c:pt idx="14023">
                  <c:v>0.37855311699430172</c:v>
                </c:pt>
                <c:pt idx="14024">
                  <c:v>0.32980123776277082</c:v>
                </c:pt>
                <c:pt idx="14025">
                  <c:v>0.28082251271163416</c:v>
                </c:pt>
                <c:pt idx="14026">
                  <c:v>0.23165018449852964</c:v>
                </c:pt>
                <c:pt idx="14027">
                  <c:v>0.18231825439085775</c:v>
                </c:pt>
                <c:pt idx="14028">
                  <c:v>0.13286146323092235</c:v>
                </c:pt>
                <c:pt idx="14029">
                  <c:v>8.3314697942836538E-2</c:v>
                </c:pt>
                <c:pt idx="14030">
                  <c:v>3.3711214381914364E-2</c:v>
                </c:pt>
                <c:pt idx="14031">
                  <c:v>-1.5915880603658318E-2</c:v>
                </c:pt>
                <c:pt idx="14032">
                  <c:v>-6.5532522027408308E-2</c:v>
                </c:pt>
                <c:pt idx="14033">
                  <c:v>-0.11510315983902729</c:v>
                </c:pt>
                <c:pt idx="14034">
                  <c:v>-0.16459537646020511</c:v>
                </c:pt>
                <c:pt idx="14035">
                  <c:v>-0.21397512113914549</c:v>
                </c:pt>
                <c:pt idx="14036">
                  <c:v>-0.26320825376329499</c:v>
                </c:pt>
                <c:pt idx="14037">
                  <c:v>-0.31226100225686715</c:v>
                </c:pt>
                <c:pt idx="14038">
                  <c:v>-0.3610996304436021</c:v>
                </c:pt>
                <c:pt idx="14039">
                  <c:v>-0.40969085584874887</c:v>
                </c:pt>
                <c:pt idx="14040">
                  <c:v>-0.45800140277867785</c:v>
                </c:pt>
                <c:pt idx="14041">
                  <c:v>-0.50599794880699778</c:v>
                </c:pt>
                <c:pt idx="14042">
                  <c:v>-0.55364758250746682</c:v>
                </c:pt>
                <c:pt idx="14043">
                  <c:v>-0.60091785139942122</c:v>
                </c:pt>
                <c:pt idx="14044">
                  <c:v>-0.64777634735394773</c:v>
                </c:pt>
                <c:pt idx="14045">
                  <c:v>-0.69419075270768815</c:v>
                </c:pt>
                <c:pt idx="14046">
                  <c:v>-0.7401293523297382</c:v>
                </c:pt>
                <c:pt idx="14047">
                  <c:v>-0.78556068474862839</c:v>
                </c:pt>
                <c:pt idx="14048">
                  <c:v>-0.83045392560405562</c:v>
                </c:pt>
                <c:pt idx="14049">
                  <c:v>-0.87477854244638642</c:v>
                </c:pt>
                <c:pt idx="14050">
                  <c:v>-0.91850252383002517</c:v>
                </c:pt>
                <c:pt idx="14051">
                  <c:v>-0.96159735612042685</c:v>
                </c:pt>
                <c:pt idx="14052">
                  <c:v>-1.0040336818563897</c:v>
                </c:pt>
                <c:pt idx="14053">
                  <c:v>-1.0457815545658991</c:v>
                </c:pt>
                <c:pt idx="14054">
                  <c:v>-1.0868115006427168</c:v>
                </c:pt>
                <c:pt idx="14055">
                  <c:v>-1.1270962402922844</c:v>
                </c:pt>
                <c:pt idx="14056">
                  <c:v>-1.1666091443206545</c:v>
                </c:pt>
                <c:pt idx="14057">
                  <c:v>-1.205323606799205</c:v>
                </c:pt>
                <c:pt idx="14058">
                  <c:v>-1.2432129605017657</c:v>
                </c:pt>
                <c:pt idx="14059">
                  <c:v>-1.2802504205005099</c:v>
                </c:pt>
                <c:pt idx="14060">
                  <c:v>-1.3164095995279161</c:v>
                </c:pt>
                <c:pt idx="14061">
                  <c:v>-1.351666207762007</c:v>
                </c:pt>
                <c:pt idx="14062">
                  <c:v>-1.3859964972943752</c:v>
                </c:pt>
                <c:pt idx="14063">
                  <c:v>-1.4193766310656182</c:v>
                </c:pt>
                <c:pt idx="14064">
                  <c:v>-1.4517831455225061</c:v>
                </c:pt>
                <c:pt idx="14065">
                  <c:v>-1.4831946048115545</c:v>
                </c:pt>
                <c:pt idx="14066">
                  <c:v>-1.5135900081284404</c:v>
                </c:pt>
                <c:pt idx="14067">
                  <c:v>-1.5429481308850139</c:v>
                </c:pt>
                <c:pt idx="14068">
                  <c:v>-1.5712485123066009</c:v>
                </c:pt>
                <c:pt idx="14069">
                  <c:v>-1.5984737146186729</c:v>
                </c:pt>
                <c:pt idx="14070">
                  <c:v>-1.6246032933765988</c:v>
                </c:pt>
                <c:pt idx="14071">
                  <c:v>-1.6496184164266141</c:v>
                </c:pt>
                <c:pt idx="14072">
                  <c:v>-1.6735037245624564</c:v>
                </c:pt>
                <c:pt idx="14073">
                  <c:v>-1.6962413118895534</c:v>
                </c:pt>
                <c:pt idx="14074">
                  <c:v>-1.7178159477348696</c:v>
                </c:pt>
                <c:pt idx="14075">
                  <c:v>-1.7382135807745935</c:v>
                </c:pt>
                <c:pt idx="14076">
                  <c:v>-1.7574212725937384</c:v>
                </c:pt>
                <c:pt idx="14077">
                  <c:v>-1.7754243359595643</c:v>
                </c:pt>
                <c:pt idx="14078">
                  <c:v>-1.7922099644690226</c:v>
                </c:pt>
                <c:pt idx="14079">
                  <c:v>-1.8077685010011055</c:v>
                </c:pt>
                <c:pt idx="14080">
                  <c:v>-1.8220873645757141</c:v>
                </c:pt>
                <c:pt idx="14081">
                  <c:v>-1.8351567841847138</c:v>
                </c:pt>
                <c:pt idx="14082">
                  <c:v>-1.8469689070872024</c:v>
                </c:pt>
                <c:pt idx="14083">
                  <c:v>-1.8575143916308452</c:v>
                </c:pt>
                <c:pt idx="14084">
                  <c:v>-1.8667866130659998</c:v>
                </c:pt>
                <c:pt idx="14085">
                  <c:v>-1.8747795608619806</c:v>
                </c:pt>
                <c:pt idx="14086">
                  <c:v>-1.8814882588843846</c:v>
                </c:pt>
                <c:pt idx="14087">
                  <c:v>-1.8869075799249115</c:v>
                </c:pt>
                <c:pt idx="14088">
                  <c:v>-1.8910337585217463</c:v>
                </c:pt>
                <c:pt idx="14089">
                  <c:v>-1.8938644016443063</c:v>
                </c:pt>
                <c:pt idx="14090">
                  <c:v>-1.8953967642994733</c:v>
                </c:pt>
                <c:pt idx="14091">
                  <c:v>-1.8956292507896244</c:v>
                </c:pt>
                <c:pt idx="14092">
                  <c:v>-1.8945619670787162</c:v>
                </c:pt>
                <c:pt idx="14093">
                  <c:v>-1.8921967038245107</c:v>
                </c:pt>
                <c:pt idx="14094">
                  <c:v>-1.8885357858229281</c:v>
                </c:pt>
                <c:pt idx="14095">
                  <c:v>-1.8835796537867759</c:v>
                </c:pt>
                <c:pt idx="14096">
                  <c:v>-1.8773327458153652</c:v>
                </c:pt>
                <c:pt idx="14097">
                  <c:v>-1.8697998328363434</c:v>
                </c:pt>
                <c:pt idx="14098">
                  <c:v>-1.8609858173412532</c:v>
                </c:pt>
                <c:pt idx="14099">
                  <c:v>-1.850895576766604</c:v>
                </c:pt>
                <c:pt idx="14100">
                  <c:v>-1.8395377779346991</c:v>
                </c:pt>
                <c:pt idx="14101">
                  <c:v>-1.8269194421442616</c:v>
                </c:pt>
                <c:pt idx="14102">
                  <c:v>-1.8130489476752198</c:v>
                </c:pt>
                <c:pt idx="14103">
                  <c:v>-1.7979349155993432</c:v>
                </c:pt>
                <c:pt idx="14104">
                  <c:v>-1.781589458667185</c:v>
                </c:pt>
                <c:pt idx="14105">
                  <c:v>-1.764022713747722</c:v>
                </c:pt>
                <c:pt idx="14106">
                  <c:v>-1.7452463709210317</c:v>
                </c:pt>
                <c:pt idx="14107">
                  <c:v>-1.7252737148098756</c:v>
                </c:pt>
                <c:pt idx="14108">
                  <c:v>-1.7041196054052854</c:v>
                </c:pt>
                <c:pt idx="14109">
                  <c:v>-1.6817964805369257</c:v>
                </c:pt>
                <c:pt idx="14110">
                  <c:v>-1.6583201515147574</c:v>
                </c:pt>
                <c:pt idx="14111">
                  <c:v>-1.6337077829675135</c:v>
                </c:pt>
                <c:pt idx="14112">
                  <c:v>-1.6079766521202663</c:v>
                </c:pt>
                <c:pt idx="14113">
                  <c:v>-1.5811439742372959</c:v>
                </c:pt>
                <c:pt idx="14114">
                  <c:v>-1.5532273084591279</c:v>
                </c:pt>
                <c:pt idx="14115">
                  <c:v>-1.5242461599376593</c:v>
                </c:pt>
                <c:pt idx="14116">
                  <c:v>-1.4942203409911841</c:v>
                </c:pt>
                <c:pt idx="14117">
                  <c:v>-1.4631698156600013</c:v>
                </c:pt>
                <c:pt idx="14118">
                  <c:v>-1.4311162680900025</c:v>
                </c:pt>
                <c:pt idx="14119">
                  <c:v>-1.3980819843127585</c:v>
                </c:pt>
                <c:pt idx="14120">
                  <c:v>-1.3640902992144937</c:v>
                </c:pt>
                <c:pt idx="14121">
                  <c:v>-1.3291632700068852</c:v>
                </c:pt>
                <c:pt idx="14122">
                  <c:v>-1.2933259069524379</c:v>
                </c:pt>
                <c:pt idx="14123">
                  <c:v>-1.256602987411453</c:v>
                </c:pt>
                <c:pt idx="14124">
                  <c:v>-1.2190176879116741</c:v>
                </c:pt>
                <c:pt idx="14125">
                  <c:v>-1.1805975375245161</c:v>
                </c:pt>
                <c:pt idx="14126">
                  <c:v>-1.1413685505553153</c:v>
                </c:pt>
                <c:pt idx="14127">
                  <c:v>-1.1013559776652138</c:v>
                </c:pt>
                <c:pt idx="14128">
                  <c:v>-1.0605881146808485</c:v>
                </c:pt>
                <c:pt idx="14129">
                  <c:v>-1.019093659800945</c:v>
                </c:pt>
                <c:pt idx="14130">
                  <c:v>-0.97690156496385938</c:v>
                </c:pt>
                <c:pt idx="14131">
                  <c:v>-0.93403920948782426</c:v>
                </c:pt>
                <c:pt idx="14132">
                  <c:v>-0.8905377792595266</c:v>
                </c:pt>
                <c:pt idx="14133">
                  <c:v>-0.84642636667738791</c:v>
                </c:pt>
                <c:pt idx="14134">
                  <c:v>-0.80173325611040946</c:v>
                </c:pt>
                <c:pt idx="14135">
                  <c:v>-0.75649090284581433</c:v>
                </c:pt>
                <c:pt idx="14136">
                  <c:v>-0.71073004252606387</c:v>
                </c:pt>
                <c:pt idx="14137">
                  <c:v>-0.66448158013533365</c:v>
                </c:pt>
                <c:pt idx="14138">
                  <c:v>-0.61777767106150194</c:v>
                </c:pt>
                <c:pt idx="14139">
                  <c:v>-0.57065117290015988</c:v>
                </c:pt>
                <c:pt idx="14140">
                  <c:v>-0.52313389193479365</c:v>
                </c:pt>
                <c:pt idx="14141">
                  <c:v>-0.47525806792553477</c:v>
                </c:pt>
                <c:pt idx="14142">
                  <c:v>-0.42705692172461385</c:v>
                </c:pt>
                <c:pt idx="14143">
                  <c:v>-0.37856410095161991</c:v>
                </c:pt>
                <c:pt idx="14144">
                  <c:v>-0.32981193037941148</c:v>
                </c:pt>
                <c:pt idx="14145">
                  <c:v>-0.28083290965890018</c:v>
                </c:pt>
                <c:pt idx="14146">
                  <c:v>-0.23166028158651367</c:v>
                </c:pt>
                <c:pt idx="14147">
                  <c:v>-0.18232804757016755</c:v>
                </c:pt>
                <c:pt idx="14148">
                  <c:v>-0.13287094859420837</c:v>
                </c:pt>
                <c:pt idx="14149">
                  <c:v>-8.3323871726331405E-2</c:v>
                </c:pt>
                <c:pt idx="14150">
                  <c:v>-3.3720072966932087E-2</c:v>
                </c:pt>
                <c:pt idx="14151">
                  <c:v>1.5907340689370608E-2</c:v>
                </c:pt>
                <c:pt idx="14152">
                  <c:v>6.5524304108287537E-2</c:v>
                </c:pt>
                <c:pt idx="14153">
                  <c:v>0.11509526709055588</c:v>
                </c:pt>
                <c:pt idx="14154">
                  <c:v>0.16458781190757357</c:v>
                </c:pt>
                <c:pt idx="14155">
                  <c:v>0.21396788765624419</c:v>
                </c:pt>
                <c:pt idx="14156">
                  <c:v>0.26320135407160367</c:v>
                </c:pt>
                <c:pt idx="14157">
                  <c:v>0.31225443892450672</c:v>
                </c:pt>
                <c:pt idx="14158">
                  <c:v>0.36109340588438504</c:v>
                </c:pt>
                <c:pt idx="14159">
                  <c:v>0.40968497232138312</c:v>
                </c:pt>
                <c:pt idx="14160">
                  <c:v>0.45799586238599393</c:v>
                </c:pt>
                <c:pt idx="14161">
                  <c:v>0.5059927534951979</c:v>
                </c:pt>
                <c:pt idx="14162">
                  <c:v>0.55364273406556319</c:v>
                </c:pt>
                <c:pt idx="14163">
                  <c:v>0.6009133514586068</c:v>
                </c:pt>
                <c:pt idx="14164">
                  <c:v>0.64777219738719094</c:v>
                </c:pt>
                <c:pt idx="14165">
                  <c:v>0.69418695402927677</c:v>
                </c:pt>
                <c:pt idx="14166">
                  <c:v>0.74012590609493079</c:v>
                </c:pt>
                <c:pt idx="14167">
                  <c:v>0.78555759195338404</c:v>
                </c:pt>
                <c:pt idx="14168">
                  <c:v>0.83045118708487065</c:v>
                </c:pt>
                <c:pt idx="14169">
                  <c:v>0.87477615888011451</c:v>
                </c:pt>
                <c:pt idx="14170">
                  <c:v>0.91850049573386039</c:v>
                </c:pt>
                <c:pt idx="14171">
                  <c:v>0.96159568385189786</c:v>
                </c:pt>
                <c:pt idx="14172">
                  <c:v>1.0040323656134613</c:v>
                </c:pt>
                <c:pt idx="14173">
                  <c:v>1.0457805943871123</c:v>
                </c:pt>
                <c:pt idx="14174">
                  <c:v>1.0868108964074494</c:v>
                </c:pt>
                <c:pt idx="14175">
                  <c:v>1.127095991721019</c:v>
                </c:pt>
                <c:pt idx="14176">
                  <c:v>1.1666092509753516</c:v>
                </c:pt>
                <c:pt idx="14177">
                  <c:v>1.2053240680837638</c:v>
                </c:pt>
                <c:pt idx="14178">
                  <c:v>1.2432137756625028</c:v>
                </c:pt>
                <c:pt idx="14179">
                  <c:v>1.2802515886267789</c:v>
                </c:pt>
                <c:pt idx="14180">
                  <c:v>1.3164111195527262</c:v>
                </c:pt>
                <c:pt idx="14181">
                  <c:v>1.3516680784627604</c:v>
                </c:pt>
                <c:pt idx="14182">
                  <c:v>1.3859987172936272</c:v>
                </c:pt>
                <c:pt idx="14183">
                  <c:v>1.4193791988319893</c:v>
                </c:pt>
                <c:pt idx="14184">
                  <c:v>1.4517860593715259</c:v>
                </c:pt>
                <c:pt idx="14185">
                  <c:v>1.4831978629066813</c:v>
                </c:pt>
                <c:pt idx="14186">
                  <c:v>1.5135936084821686</c:v>
                </c:pt>
                <c:pt idx="14187">
                  <c:v>1.5429520713599281</c:v>
                </c:pt>
                <c:pt idx="14188">
                  <c:v>1.5712527906165743</c:v>
                </c:pt>
                <c:pt idx="14189">
                  <c:v>1.5984783283301511</c:v>
                </c:pt>
                <c:pt idx="14190">
                  <c:v>1.6246082399098769</c:v>
                </c:pt>
                <c:pt idx="14191">
                  <c:v>1.6496236930572494</c:v>
                </c:pt>
                <c:pt idx="14192">
                  <c:v>1.6735093284226776</c:v>
                </c:pt>
                <c:pt idx="14193">
                  <c:v>1.6962472399697885</c:v>
                </c:pt>
                <c:pt idx="14194">
                  <c:v>1.7178221968852849</c:v>
                </c:pt>
                <c:pt idx="14195">
                  <c:v>1.7382201477067489</c:v>
                </c:pt>
                <c:pt idx="14196">
                  <c:v>1.7574281538822567</c:v>
                </c:pt>
                <c:pt idx="14197">
                  <c:v>1.7754315280438615</c:v>
                </c:pt>
                <c:pt idx="14198">
                  <c:v>1.7922174636551198</c:v>
                </c:pt>
                <c:pt idx="14199">
                  <c:v>1.8077763034634808</c:v>
                </c:pt>
                <c:pt idx="14200">
                  <c:v>1.8220954663592275</c:v>
                </c:pt>
                <c:pt idx="14201">
                  <c:v>1.8351651812065495</c:v>
                </c:pt>
                <c:pt idx="14202">
                  <c:v>1.8469775951389289</c:v>
                </c:pt>
                <c:pt idx="14203">
                  <c:v>1.8575233663804522</c:v>
                </c:pt>
                <c:pt idx="14204">
                  <c:v>1.8667958700600393</c:v>
                </c:pt>
                <c:pt idx="14205">
                  <c:v>1.8747890955277535</c:v>
                </c:pt>
                <c:pt idx="14206">
                  <c:v>1.8814980665321563</c:v>
                </c:pt>
                <c:pt idx="14207">
                  <c:v>1.8869176557501999</c:v>
                </c:pt>
                <c:pt idx="14208">
                  <c:v>1.8910440976076257</c:v>
                </c:pt>
                <c:pt idx="14209">
                  <c:v>1.8938749989637997</c:v>
                </c:pt>
                <c:pt idx="14210">
                  <c:v>1.8954076147179606</c:v>
                </c:pt>
                <c:pt idx="14211">
                  <c:v>1.8956403490673031</c:v>
                </c:pt>
                <c:pt idx="14212">
                  <c:v>1.8945733078731062</c:v>
                </c:pt>
                <c:pt idx="14213">
                  <c:v>1.8922082816929977</c:v>
                </c:pt>
                <c:pt idx="14214">
                  <c:v>1.8885475952253552</c:v>
                </c:pt>
                <c:pt idx="14215">
                  <c:v>1.8835916890880633</c:v>
                </c:pt>
                <c:pt idx="14216">
                  <c:v>1.8773450012881874</c:v>
                </c:pt>
                <c:pt idx="14217">
                  <c:v>1.8698123026638109</c:v>
                </c:pt>
                <c:pt idx="14218">
                  <c:v>1.8609984956196799</c:v>
                </c:pt>
                <c:pt idx="14219">
                  <c:v>1.8509084575082448</c:v>
                </c:pt>
                <c:pt idx="14220">
                  <c:v>1.8395508550705788</c:v>
                </c:pt>
                <c:pt idx="14221">
                  <c:v>1.8269327095270163</c:v>
                </c:pt>
                <c:pt idx="14222">
                  <c:v>1.8130623990819488</c:v>
                </c:pt>
                <c:pt idx="14223">
                  <c:v>1.7979485447345005</c:v>
                </c:pt>
                <c:pt idx="14224">
                  <c:v>1.7816032591655375</c:v>
                </c:pt>
                <c:pt idx="14225">
                  <c:v>1.7640366791772772</c:v>
                </c:pt>
                <c:pt idx="14226">
                  <c:v>1.7452604947860151</c:v>
                </c:pt>
                <c:pt idx="14227">
                  <c:v>1.7252879905537424</c:v>
                </c:pt>
                <c:pt idx="14228">
                  <c:v>1.704134026413739</c:v>
                </c:pt>
                <c:pt idx="14229">
                  <c:v>1.6818110401409485</c:v>
                </c:pt>
                <c:pt idx="14230">
                  <c:v>1.6583348429937048</c:v>
                </c:pt>
                <c:pt idx="14231">
                  <c:v>1.6337225995521789</c:v>
                </c:pt>
                <c:pt idx="14232">
                  <c:v>1.6079915869959835</c:v>
                </c:pt>
                <c:pt idx="14233">
                  <c:v>1.5811590205470754</c:v>
                </c:pt>
                <c:pt idx="14234">
                  <c:v>1.5532424593067296</c:v>
                </c:pt>
                <c:pt idx="14235">
                  <c:v>1.5242614083907939</c:v>
                </c:pt>
                <c:pt idx="14236">
                  <c:v>1.4942356800846568</c:v>
                </c:pt>
                <c:pt idx="14237">
                  <c:v>1.4631852383988448</c:v>
                </c:pt>
                <c:pt idx="14238">
                  <c:v>1.431131767452676</c:v>
                </c:pt>
                <c:pt idx="14239">
                  <c:v>1.3980975532543043</c:v>
                </c:pt>
                <c:pt idx="14240">
                  <c:v>1.3641059306697743</c:v>
                </c:pt>
                <c:pt idx="14241">
                  <c:v>1.3291789568936909</c:v>
                </c:pt>
                <c:pt idx="14242">
                  <c:v>1.293341642174745</c:v>
                </c:pt>
                <c:pt idx="14243">
                  <c:v>1.2566187638625879</c:v>
                </c:pt>
                <c:pt idx="14244">
                  <c:v>1.2190334984775053</c:v>
                </c:pt>
                <c:pt idx="14245">
                  <c:v>1.1806133750866503</c:v>
                </c:pt>
                <c:pt idx="14246">
                  <c:v>1.141384407994285</c:v>
                </c:pt>
                <c:pt idx="14247">
                  <c:v>1.1013718478636783</c:v>
                </c:pt>
                <c:pt idx="14248">
                  <c:v>1.0606039905267417</c:v>
                </c:pt>
                <c:pt idx="14249">
                  <c:v>1.0191095341906502</c:v>
                </c:pt>
                <c:pt idx="14250">
                  <c:v>0.9769174308053723</c:v>
                </c:pt>
                <c:pt idx="14251">
                  <c:v>0.93405505970393887</c:v>
                </c:pt>
                <c:pt idx="14252">
                  <c:v>0.89055360679091444</c:v>
                </c:pt>
                <c:pt idx="14253">
                  <c:v>0.84644216448579568</c:v>
                </c:pt>
                <c:pt idx="14254">
                  <c:v>0.8017490171816587</c:v>
                </c:pt>
                <c:pt idx="14255">
                  <c:v>0.75650662019307191</c:v>
                </c:pt>
                <c:pt idx="14256">
                  <c:v>0.7107457091927637</c:v>
                </c:pt>
                <c:pt idx="14257">
                  <c:v>0.66449718919830625</c:v>
                </c:pt>
                <c:pt idx="14258">
                  <c:v>0.61779321563400835</c:v>
                </c:pt>
                <c:pt idx="14259">
                  <c:v>0.57066664613493134</c:v>
                </c:pt>
                <c:pt idx="14260">
                  <c:v>0.5231492870269927</c:v>
                </c:pt>
                <c:pt idx="14261">
                  <c:v>0.47527337811577625</c:v>
                </c:pt>
                <c:pt idx="14262">
                  <c:v>0.42707214030189428</c:v>
                </c:pt>
                <c:pt idx="14263">
                  <c:v>0.37857922125621052</c:v>
                </c:pt>
                <c:pt idx="14264">
                  <c:v>0.32982694580577787</c:v>
                </c:pt>
                <c:pt idx="14265">
                  <c:v>0.28084781365861428</c:v>
                </c:pt>
                <c:pt idx="14266">
                  <c:v>0.23167506767103108</c:v>
                </c:pt>
                <c:pt idx="14267">
                  <c:v>0.18234270931364921</c:v>
                </c:pt>
                <c:pt idx="14268">
                  <c:v>0.13288547963630032</c:v>
                </c:pt>
                <c:pt idx="14269">
                  <c:v>8.3338265774972387E-2</c:v>
                </c:pt>
                <c:pt idx="14270">
                  <c:v>3.3734323800930902E-2</c:v>
                </c:pt>
                <c:pt idx="14271">
                  <c:v>-1.5893239217585436E-2</c:v>
                </c:pt>
                <c:pt idx="14272">
                  <c:v>-6.5510358070046654E-2</c:v>
                </c:pt>
                <c:pt idx="14273">
                  <c:v>-0.11508148247831455</c:v>
                </c:pt>
                <c:pt idx="14274">
                  <c:v>-0.16457419463246309</c:v>
                </c:pt>
                <c:pt idx="14275">
                  <c:v>-0.21395444354542431</c:v>
                </c:pt>
                <c:pt idx="14276">
                  <c:v>-0.26318808886588474</c:v>
                </c:pt>
                <c:pt idx="14277">
                  <c:v>-0.3122413582758603</c:v>
                </c:pt>
                <c:pt idx="14278">
                  <c:v>-0.36108051535359559</c:v>
                </c:pt>
                <c:pt idx="14279">
                  <c:v>-0.4096722773757025</c:v>
                </c:pt>
                <c:pt idx="14280">
                  <c:v>-0.45798336839679349</c:v>
                </c:pt>
                <c:pt idx="14281">
                  <c:v>-0.50598046573575095</c:v>
                </c:pt>
                <c:pt idx="14282">
                  <c:v>-0.55363065770884257</c:v>
                </c:pt>
                <c:pt idx="14283">
                  <c:v>-0.60090149157515171</c:v>
                </c:pt>
                <c:pt idx="14284">
                  <c:v>-0.64776055894292772</c:v>
                </c:pt>
                <c:pt idx="14285">
                  <c:v>-0.69417554188354125</c:v>
                </c:pt>
                <c:pt idx="14286">
                  <c:v>-0.74011472499838049</c:v>
                </c:pt>
                <c:pt idx="14287">
                  <c:v>-0.78554664654614637</c:v>
                </c:pt>
                <c:pt idx="14288">
                  <c:v>-0.83044048189451658</c:v>
                </c:pt>
                <c:pt idx="14289">
                  <c:v>-0.87476569831991335</c:v>
                </c:pt>
                <c:pt idx="14290">
                  <c:v>-0.91849028410092226</c:v>
                </c:pt>
                <c:pt idx="14291">
                  <c:v>-0.96158572532547382</c:v>
                </c:pt>
                <c:pt idx="14292">
                  <c:v>-1.0040226642532157</c:v>
                </c:pt>
                <c:pt idx="14293">
                  <c:v>-1.0457711541315231</c:v>
                </c:pt>
                <c:pt idx="14294">
                  <c:v>-1.0868017210722274</c:v>
                </c:pt>
                <c:pt idx="14295">
                  <c:v>-1.1270870849975876</c:v>
                </c:pt>
                <c:pt idx="14296">
                  <c:v>-1.1666006164294003</c:v>
                </c:pt>
                <c:pt idx="14297">
                  <c:v>-1.2053157091538185</c:v>
                </c:pt>
                <c:pt idx="14298">
                  <c:v>-1.2432056956586532</c:v>
                </c:pt>
                <c:pt idx="14299">
                  <c:v>-1.2802437907293112</c:v>
                </c:pt>
                <c:pt idx="14300">
                  <c:v>-1.3164036068109635</c:v>
                </c:pt>
                <c:pt idx="14301">
                  <c:v>-1.3516608537938688</c:v>
                </c:pt>
                <c:pt idx="14302">
                  <c:v>-1.3859917834815472</c:v>
                </c:pt>
                <c:pt idx="14303">
                  <c:v>-1.4193725585263541</c:v>
                </c:pt>
                <c:pt idx="14304">
                  <c:v>-1.4517797150867335</c:v>
                </c:pt>
                <c:pt idx="14305">
                  <c:v>-1.4831918170209644</c:v>
                </c:pt>
                <c:pt idx="14306">
                  <c:v>-1.5135878632366961</c:v>
                </c:pt>
                <c:pt idx="14307">
                  <c:v>-1.5429466288580826</c:v>
                </c:pt>
                <c:pt idx="14308">
                  <c:v>-1.5712476528231876</c:v>
                </c:pt>
                <c:pt idx="14309">
                  <c:v>-1.5984734970708452</c:v>
                </c:pt>
                <c:pt idx="14310">
                  <c:v>-1.6246037168704723</c:v>
                </c:pt>
                <c:pt idx="14311">
                  <c:v>-1.649619479783216</c:v>
                </c:pt>
                <c:pt idx="14312">
                  <c:v>-1.6735054263186644</c:v>
                </c:pt>
                <c:pt idx="14313">
                  <c:v>-1.696243650299214</c:v>
                </c:pt>
                <c:pt idx="14314">
                  <c:v>-1.7178189207700061</c:v>
                </c:pt>
                <c:pt idx="14315">
                  <c:v>-1.7382171861267377</c:v>
                </c:pt>
                <c:pt idx="14316">
                  <c:v>-1.7574255076754175</c:v>
                </c:pt>
                <c:pt idx="14317">
                  <c:v>-1.7754291979058712</c:v>
                </c:pt>
                <c:pt idx="14318">
                  <c:v>-1.7922154501393268</c:v>
                </c:pt>
                <c:pt idx="14319">
                  <c:v>-1.8077746069808778</c:v>
                </c:pt>
                <c:pt idx="14320">
                  <c:v>-1.8220940871784956</c:v>
                </c:pt>
                <c:pt idx="14321">
                  <c:v>-1.8351641194541601</c:v>
                </c:pt>
                <c:pt idx="14322">
                  <c:v>-1.8469768507992785</c:v>
                </c:pt>
                <c:pt idx="14323">
                  <c:v>-1.8575229392961274</c:v>
                </c:pt>
                <c:pt idx="14324">
                  <c:v>-1.8667957599320801</c:v>
                </c:pt>
                <c:pt idx="14325">
                  <c:v>-1.8747893019160271</c:v>
                </c:pt>
                <c:pt idx="14326">
                  <c:v>-1.8814985888557425</c:v>
                </c:pt>
                <c:pt idx="14327">
                  <c:v>-1.8869184932878951</c:v>
                </c:pt>
                <c:pt idx="14328">
                  <c:v>-1.8910452494984642</c:v>
                </c:pt>
                <c:pt idx="14329">
                  <c:v>-1.8938764642076682</c:v>
                </c:pt>
                <c:pt idx="14330">
                  <c:v>-1.8954093921762512</c:v>
                </c:pt>
                <c:pt idx="14331">
                  <c:v>-1.8956424374636276</c:v>
                </c:pt>
                <c:pt idx="14332">
                  <c:v>-1.8945757057941017</c:v>
                </c:pt>
                <c:pt idx="14333">
                  <c:v>-1.8922109875891542</c:v>
                </c:pt>
                <c:pt idx="14334">
                  <c:v>-1.8885506074119198</c:v>
                </c:pt>
                <c:pt idx="14335">
                  <c:v>-1.8835950057460067</c:v>
                </c:pt>
                <c:pt idx="14336">
                  <c:v>-1.8773486204652128</c:v>
                </c:pt>
                <c:pt idx="14337">
                  <c:v>-1.8698162222754553</c:v>
                </c:pt>
                <c:pt idx="14338">
                  <c:v>-1.8610027134504141</c:v>
                </c:pt>
                <c:pt idx="14339">
                  <c:v>-1.8509129712127033</c:v>
                </c:pt>
                <c:pt idx="14340">
                  <c:v>-1.8395556621747853</c:v>
                </c:pt>
                <c:pt idx="14341">
                  <c:v>-1.82693780742969</c:v>
                </c:pt>
                <c:pt idx="14342">
                  <c:v>-1.8130677850558783</c:v>
                </c:pt>
                <c:pt idx="14343">
                  <c:v>-1.7979542159279394</c:v>
                </c:pt>
                <c:pt idx="14344">
                  <c:v>-1.7816092126036787</c:v>
                </c:pt>
                <c:pt idx="14345">
                  <c:v>-1.764042911763773</c:v>
                </c:pt>
                <c:pt idx="14346">
                  <c:v>-1.7452670033045432</c:v>
                </c:pt>
                <c:pt idx="14347">
                  <c:v>-1.7252947716696372</c:v>
                </c:pt>
                <c:pt idx="14348">
                  <c:v>-1.7041410766756626</c:v>
                </c:pt>
                <c:pt idx="14349">
                  <c:v>-1.6818183559826039</c:v>
                </c:pt>
                <c:pt idx="14350">
                  <c:v>-1.6583424207356188</c:v>
                </c:pt>
                <c:pt idx="14351">
                  <c:v>-1.6337304354035265</c:v>
                </c:pt>
                <c:pt idx="14352">
                  <c:v>-1.6079996770564053</c:v>
                </c:pt>
                <c:pt idx="14353">
                  <c:v>-1.5811673608086716</c:v>
                </c:pt>
                <c:pt idx="14354">
                  <c:v>-1.5532510456559498</c:v>
                </c:pt>
                <c:pt idx="14355">
                  <c:v>-1.5242702366104823</c:v>
                </c:pt>
                <c:pt idx="14356">
                  <c:v>-1.4942447458560593</c:v>
                </c:pt>
                <c:pt idx="14357">
                  <c:v>-1.4631945373037052</c:v>
                </c:pt>
                <c:pt idx="14358">
                  <c:v>-1.4311412949753957</c:v>
                </c:pt>
                <c:pt idx="14359">
                  <c:v>-1.3981073047840831</c:v>
                </c:pt>
                <c:pt idx="14360">
                  <c:v>-1.3641159015027986</c:v>
                </c:pt>
                <c:pt idx="14361">
                  <c:v>-1.3291891422354425</c:v>
                </c:pt>
                <c:pt idx="14362">
                  <c:v>-1.2933520371422125</c:v>
                </c:pt>
                <c:pt idx="14363">
                  <c:v>-1.2566293634866259</c:v>
                </c:pt>
                <c:pt idx="14364">
                  <c:v>-1.2190442977051872</c:v>
                </c:pt>
                <c:pt idx="14365">
                  <c:v>-1.1806243687836486</c:v>
                </c:pt>
                <c:pt idx="14366">
                  <c:v>-1.1413955909472815</c:v>
                </c:pt>
                <c:pt idx="14367">
                  <c:v>-1.1013832147828291</c:v>
                </c:pt>
                <c:pt idx="14368">
                  <c:v>-1.0606155360481486</c:v>
                </c:pt>
                <c:pt idx="14369">
                  <c:v>-1.0191212528788929</c:v>
                </c:pt>
                <c:pt idx="14370">
                  <c:v>-0.97692931715603137</c:v>
                </c:pt>
                <c:pt idx="14371">
                  <c:v>-0.93406710814616167</c:v>
                </c:pt>
                <c:pt idx="14372">
                  <c:v>-0.89056581169001059</c:v>
                </c:pt>
                <c:pt idx="14373">
                  <c:v>-0.84645452014584821</c:v>
                </c:pt>
                <c:pt idx="14374">
                  <c:v>-0.80176151784819882</c:v>
                </c:pt>
                <c:pt idx="14375">
                  <c:v>-0.75651926005567849</c:v>
                </c:pt>
                <c:pt idx="14376">
                  <c:v>-0.71075848238778294</c:v>
                </c:pt>
                <c:pt idx="14377">
                  <c:v>-0.66451008981157555</c:v>
                </c:pt>
                <c:pt idx="14378">
                  <c:v>-0.61780623770352483</c:v>
                </c:pt>
                <c:pt idx="14379">
                  <c:v>-0.57067978365365468</c:v>
                </c:pt>
                <c:pt idx="14380">
                  <c:v>-0.52316253394551682</c:v>
                </c:pt>
                <c:pt idx="14381">
                  <c:v>-0.47528672834516361</c:v>
                </c:pt>
                <c:pt idx="14382">
                  <c:v>-0.42708558771644556</c:v>
                </c:pt>
                <c:pt idx="14383">
                  <c:v>-0.37859275969624462</c:v>
                </c:pt>
                <c:pt idx="14384">
                  <c:v>-0.32984056908047027</c:v>
                </c:pt>
                <c:pt idx="14385">
                  <c:v>-0.28086151554874683</c:v>
                </c:pt>
                <c:pt idx="14386">
                  <c:v>-0.2316888419318697</c:v>
                </c:pt>
                <c:pt idx="14387">
                  <c:v>-0.18235654967776888</c:v>
                </c:pt>
                <c:pt idx="14388">
                  <c:v>-0.13289937981642039</c:v>
                </c:pt>
                <c:pt idx="14389">
                  <c:v>-8.335221946673517E-2</c:v>
                </c:pt>
                <c:pt idx="14390">
                  <c:v>-3.3748324685852982E-2</c:v>
                </c:pt>
                <c:pt idx="14391">
                  <c:v>1.5879197469332564E-2</c:v>
                </c:pt>
                <c:pt idx="14392">
                  <c:v>6.5496281796815478E-2</c:v>
                </c:pt>
                <c:pt idx="14393">
                  <c:v>0.11506737802405967</c:v>
                </c:pt>
                <c:pt idx="14394">
                  <c:v>0.16456006834394571</c:v>
                </c:pt>
                <c:pt idx="14395">
                  <c:v>0.21394030176937745</c:v>
                </c:pt>
                <c:pt idx="14396">
                  <c:v>0.26317393794617577</c:v>
                </c:pt>
                <c:pt idx="14397">
                  <c:v>0.3122272045506117</c:v>
                </c:pt>
                <c:pt idx="14398">
                  <c:v>0.36106636515244922</c:v>
                </c:pt>
                <c:pt idx="14399">
                  <c:v>0.40965813701688175</c:v>
                </c:pt>
                <c:pt idx="14400">
                  <c:v>0.45796924418442536</c:v>
                </c:pt>
                <c:pt idx="14401">
                  <c:v>0.50596636395700179</c:v>
                </c:pt>
                <c:pt idx="14402">
                  <c:v>0.55361658463113739</c:v>
                </c:pt>
                <c:pt idx="14403">
                  <c:v>0.60088745344342565</c:v>
                </c:pt>
                <c:pt idx="14404">
                  <c:v>0.64774656197682778</c:v>
                </c:pt>
                <c:pt idx="14405">
                  <c:v>0.69416159227474861</c:v>
                </c:pt>
                <c:pt idx="14406">
                  <c:v>0.74010082890783657</c:v>
                </c:pt>
                <c:pt idx="14407">
                  <c:v>0.78553281010135712</c:v>
                </c:pt>
                <c:pt idx="14408">
                  <c:v>0.8304267111868886</c:v>
                </c:pt>
                <c:pt idx="14409">
                  <c:v>0.87475199940205339</c:v>
                </c:pt>
                <c:pt idx="14410">
                  <c:v>0.91847666298403619</c:v>
                </c:pt>
                <c:pt idx="14411">
                  <c:v>0.96157218797669264</c:v>
                </c:pt>
                <c:pt idx="14412">
                  <c:v>1.0040092165930228</c:v>
                </c:pt>
                <c:pt idx="14413">
                  <c:v>1.0457578020311833</c:v>
                </c:pt>
                <c:pt idx="14414">
                  <c:v>1.0867884703512465</c:v>
                </c:pt>
                <c:pt idx="14415">
                  <c:v>1.1270739414211803</c:v>
                </c:pt>
                <c:pt idx="14416">
                  <c:v>1.1665875857059682</c:v>
                </c:pt>
                <c:pt idx="14417">
                  <c:v>1.2053027969325525</c:v>
                </c:pt>
                <c:pt idx="14418">
                  <c:v>1.2431929075270396</c:v>
                </c:pt>
                <c:pt idx="14419">
                  <c:v>1.280231132210756</c:v>
                </c:pt>
                <c:pt idx="14420">
                  <c:v>1.3163910833624397</c:v>
                </c:pt>
                <c:pt idx="14421">
                  <c:v>1.3516484708035414</c:v>
                </c:pt>
                <c:pt idx="14422">
                  <c:v>1.3859795462664986</c:v>
                </c:pt>
                <c:pt idx="14423">
                  <c:v>1.4193604723303159</c:v>
                </c:pt>
                <c:pt idx="14424">
                  <c:v>1.4517677850778459</c:v>
                </c:pt>
                <c:pt idx="14425">
                  <c:v>1.4831800482895869</c:v>
                </c:pt>
                <c:pt idx="14426">
                  <c:v>1.5135762607932508</c:v>
                </c:pt>
                <c:pt idx="14427">
                  <c:v>1.5429351976309622</c:v>
                </c:pt>
                <c:pt idx="14428">
                  <c:v>1.5712363976566359</c:v>
                </c:pt>
                <c:pt idx="14429">
                  <c:v>1.5984624227229671</c:v>
                </c:pt>
                <c:pt idx="14430">
                  <c:v>1.6245928280111952</c:v>
                </c:pt>
                <c:pt idx="14431">
                  <c:v>1.6496087809923754</c:v>
                </c:pt>
                <c:pt idx="14432">
                  <c:v>1.6734949220840905</c:v>
                </c:pt>
                <c:pt idx="14433">
                  <c:v>1.6962333450148468</c:v>
                </c:pt>
                <c:pt idx="14434">
                  <c:v>1.7178088187340981</c:v>
                </c:pt>
                <c:pt idx="14435">
                  <c:v>1.7382072915400713</c:v>
                </c:pt>
                <c:pt idx="14436">
                  <c:v>1.7574158246395919</c:v>
                </c:pt>
                <c:pt idx="14437">
                  <c:v>1.7754197304215928</c:v>
                </c:pt>
                <c:pt idx="14438">
                  <c:v>1.7922062021048044</c:v>
                </c:pt>
                <c:pt idx="14439">
                  <c:v>1.8077655821902352</c:v>
                </c:pt>
                <c:pt idx="14440">
                  <c:v>1.8220852893202182</c:v>
                </c:pt>
                <c:pt idx="14441">
                  <c:v>1.8351555521096359</c:v>
                </c:pt>
                <c:pt idx="14442">
                  <c:v>1.8469685174413475</c:v>
                </c:pt>
                <c:pt idx="14443">
                  <c:v>1.8575148432876905</c:v>
                </c:pt>
                <c:pt idx="14444">
                  <c:v>1.8667879045247873</c:v>
                </c:pt>
                <c:pt idx="14445">
                  <c:v>1.874781690248972</c:v>
                </c:pt>
                <c:pt idx="14446">
                  <c:v>1.8814912239542576</c:v>
                </c:pt>
                <c:pt idx="14447">
                  <c:v>1.8869113780623523</c:v>
                </c:pt>
                <c:pt idx="14448">
                  <c:v>1.8910383867431666</c:v>
                </c:pt>
                <c:pt idx="14449">
                  <c:v>1.8938698565997751</c:v>
                </c:pt>
                <c:pt idx="14450">
                  <c:v>1.8954030422747636</c:v>
                </c:pt>
                <c:pt idx="14451">
                  <c:v>1.8956363477084279</c:v>
                </c:pt>
                <c:pt idx="14452">
                  <c:v>1.8945698785050504</c:v>
                </c:pt>
                <c:pt idx="14453">
                  <c:v>1.8922054249652194</c:v>
                </c:pt>
                <c:pt idx="14454">
                  <c:v>1.8885453115304172</c:v>
                </c:pt>
                <c:pt idx="14455">
                  <c:v>1.8835899785618149</c:v>
                </c:pt>
                <c:pt idx="14456">
                  <c:v>1.8773438638101294</c:v>
                </c:pt>
                <c:pt idx="14457">
                  <c:v>1.8698117378575472</c:v>
                </c:pt>
                <c:pt idx="14458">
                  <c:v>1.8609985028534437</c:v>
                </c:pt>
                <c:pt idx="14459">
                  <c:v>1.8509090358956228</c:v>
                </c:pt>
                <c:pt idx="14460">
                  <c:v>1.839552003471274</c:v>
                </c:pt>
                <c:pt idx="14461">
                  <c:v>1.8269344265477383</c:v>
                </c:pt>
                <c:pt idx="14462">
                  <c:v>1.8130646830774619</c:v>
                </c:pt>
                <c:pt idx="14463">
                  <c:v>1.7979513938087244</c:v>
                </c:pt>
                <c:pt idx="14464">
                  <c:v>1.781606671172788</c:v>
                </c:pt>
                <c:pt idx="14465">
                  <c:v>1.7640406517235938</c:v>
                </c:pt>
                <c:pt idx="14466">
                  <c:v>1.745265025230647</c:v>
                </c:pt>
                <c:pt idx="14467">
                  <c:v>1.7252930760106853</c:v>
                </c:pt>
                <c:pt idx="14468">
                  <c:v>1.7041396637534059</c:v>
                </c:pt>
                <c:pt idx="14469">
                  <c:v>1.6818172259919624</c:v>
                </c:pt>
                <c:pt idx="14470">
                  <c:v>1.6583415737447473</c:v>
                </c:pt>
                <c:pt idx="14471">
                  <c:v>1.6337298713540134</c:v>
                </c:pt>
                <c:pt idx="14472">
                  <c:v>1.6079993957634975</c:v>
                </c:pt>
                <c:pt idx="14473">
                  <c:v>1.5811673619615099</c:v>
                </c:pt>
                <c:pt idx="14474">
                  <c:v>1.5532513288179524</c:v>
                </c:pt>
                <c:pt idx="14475">
                  <c:v>1.5242708012196933</c:v>
                </c:pt>
                <c:pt idx="14476">
                  <c:v>1.4942455912256118</c:v>
                </c:pt>
                <c:pt idx="14477">
                  <c:v>1.4631956626223486</c:v>
                </c:pt>
                <c:pt idx="14478">
                  <c:v>1.431142699307997</c:v>
                </c:pt>
                <c:pt idx="14479">
                  <c:v>1.3981089870722752</c:v>
                </c:pt>
                <c:pt idx="14480">
                  <c:v>1.364117860565627</c:v>
                </c:pt>
                <c:pt idx="14481">
                  <c:v>1.3291913767700851</c:v>
                </c:pt>
                <c:pt idx="14482">
                  <c:v>1.2933545457247466</c:v>
                </c:pt>
                <c:pt idx="14483">
                  <c:v>1.2566321445728665</c:v>
                </c:pt>
                <c:pt idx="14484">
                  <c:v>1.2190473496315299</c:v>
                </c:pt>
                <c:pt idx="14485">
                  <c:v>1.1806276897680459</c:v>
                </c:pt>
                <c:pt idx="14486">
                  <c:v>1.1413991790901856</c:v>
                </c:pt>
                <c:pt idx="14487">
                  <c:v>1.1013870680682247</c:v>
                </c:pt>
                <c:pt idx="14488">
                  <c:v>1.0606196523446432</c:v>
                </c:pt>
                <c:pt idx="14489">
                  <c:v>1.0191256299408658</c:v>
                </c:pt>
                <c:pt idx="14490">
                  <c:v>0.97693395262477034</c:v>
                </c:pt>
                <c:pt idx="14491">
                  <c:v>0.93407199955111853</c:v>
                </c:pt>
                <c:pt idx="14492">
                  <c:v>0.89057095645006734</c:v>
                </c:pt>
                <c:pt idx="14493">
                  <c:v>0.84645991557066891</c:v>
                </c:pt>
                <c:pt idx="14494">
                  <c:v>0.80176716113955671</c:v>
                </c:pt>
                <c:pt idx="14495">
                  <c:v>0.75652514830890916</c:v>
                </c:pt>
                <c:pt idx="14496">
                  <c:v>0.71076461259325319</c:v>
                </c:pt>
                <c:pt idx="14497">
                  <c:v>0.66451645885611321</c:v>
                </c:pt>
                <c:pt idx="14498">
                  <c:v>0.61781284237209622</c:v>
                </c:pt>
                <c:pt idx="14499">
                  <c:v>0.57068662063081677</c:v>
                </c:pt>
                <c:pt idx="14500">
                  <c:v>0.52316959981719546</c:v>
                </c:pt>
                <c:pt idx="14501">
                  <c:v>0.47529401960024087</c:v>
                </c:pt>
                <c:pt idx="14502">
                  <c:v>0.4270931007484739</c:v>
                </c:pt>
                <c:pt idx="14503">
                  <c:v>0.37860049080527158</c:v>
                </c:pt>
                <c:pt idx="14504">
                  <c:v>0.32984851447476726</c:v>
                </c:pt>
                <c:pt idx="14505">
                  <c:v>0.28086967134667967</c:v>
                </c:pt>
                <c:pt idx="14506">
                  <c:v>0.23169720416378581</c:v>
                </c:pt>
                <c:pt idx="14507">
                  <c:v>0.18236511428789781</c:v>
                </c:pt>
                <c:pt idx="14508">
                  <c:v>0.13290814266477408</c:v>
                </c:pt>
                <c:pt idx="14509">
                  <c:v>8.336117633113832E-2</c:v>
                </c:pt>
                <c:pt idx="14510">
                  <c:v>3.3757471263959157E-2</c:v>
                </c:pt>
                <c:pt idx="14511">
                  <c:v>-1.5869865558026015E-2</c:v>
                </c:pt>
                <c:pt idx="14512">
                  <c:v>-6.5486769008849852E-2</c:v>
                </c:pt>
                <c:pt idx="14513">
                  <c:v>-0.11505768888997098</c:v>
                </c:pt>
                <c:pt idx="14514">
                  <c:v>-0.16455020746604665</c:v>
                </c:pt>
                <c:pt idx="14515">
                  <c:v>-0.21393027381964133</c:v>
                </c:pt>
                <c:pt idx="14516">
                  <c:v>-0.26316374766403372</c:v>
                </c:pt>
                <c:pt idx="14517">
                  <c:v>-0.31221685674072042</c:v>
                </c:pt>
                <c:pt idx="14518">
                  <c:v>-0.36105586468241524</c:v>
                </c:pt>
                <c:pt idx="14519">
                  <c:v>-0.40964748881506025</c:v>
                </c:pt>
                <c:pt idx="14520">
                  <c:v>-0.45795845323757267</c:v>
                </c:pt>
                <c:pt idx="14521">
                  <c:v>-0.50595543530795528</c:v>
                </c:pt>
                <c:pt idx="14522">
                  <c:v>-0.5536055233765147</c:v>
                </c:pt>
                <c:pt idx="14523">
                  <c:v>-0.6008762647312037</c:v>
                </c:pt>
                <c:pt idx="14524">
                  <c:v>-0.64773525100402607</c:v>
                </c:pt>
                <c:pt idx="14525">
                  <c:v>-0.69415016428496357</c:v>
                </c:pt>
                <c:pt idx="14526">
                  <c:v>-0.74008928918891392</c:v>
                </c:pt>
                <c:pt idx="14527">
                  <c:v>-0.78552116398286409</c:v>
                </c:pt>
                <c:pt idx="14528">
                  <c:v>-0.83041496403772808</c:v>
                </c:pt>
                <c:pt idx="14529">
                  <c:v>-0.87474015662800875</c:v>
                </c:pt>
                <c:pt idx="14530">
                  <c:v>-0.91846473002524986</c:v>
                </c:pt>
                <c:pt idx="14531">
                  <c:v>-0.96156017030522922</c:v>
                </c:pt>
                <c:pt idx="14532">
                  <c:v>-1.0039971197103637</c:v>
                </c:pt>
                <c:pt idx="14533">
                  <c:v>-1.045745631465699</c:v>
                </c:pt>
                <c:pt idx="14534">
                  <c:v>-1.0867762316556984</c:v>
                </c:pt>
                <c:pt idx="14535">
                  <c:v>-1.1270616401702094</c:v>
                </c:pt>
                <c:pt idx="14536">
                  <c:v>-1.1665752274935788</c:v>
                </c:pt>
                <c:pt idx="14537">
                  <c:v>-1.2052903873695513</c:v>
                </c:pt>
                <c:pt idx="14538">
                  <c:v>-1.2431804522385144</c:v>
                </c:pt>
                <c:pt idx="14539">
                  <c:v>-1.2802186368335757</c:v>
                </c:pt>
                <c:pt idx="14540">
                  <c:v>-1.3163785535426373</c:v>
                </c:pt>
                <c:pt idx="14541">
                  <c:v>-1.3516359121938764</c:v>
                </c:pt>
                <c:pt idx="14542">
                  <c:v>-1.3859669645238337</c:v>
                </c:pt>
                <c:pt idx="14543">
                  <c:v>-1.4193478731131299</c:v>
                </c:pt>
                <c:pt idx="14544">
                  <c:v>-1.4517551740436885</c:v>
                </c:pt>
                <c:pt idx="14545">
                  <c:v>-1.4831674310925516</c:v>
                </c:pt>
                <c:pt idx="14546">
                  <c:v>-1.5135636430814816</c:v>
                </c:pt>
                <c:pt idx="14547">
                  <c:v>-1.5429225850440631</c:v>
                </c:pt>
                <c:pt idx="14548">
                  <c:v>-1.5712237958232524</c:v>
                </c:pt>
                <c:pt idx="14549">
                  <c:v>-1.5984498372582463</c:v>
                </c:pt>
                <c:pt idx="14550">
                  <c:v>-1.6245802645142859</c:v>
                </c:pt>
                <c:pt idx="14551">
                  <c:v>-1.6495962450439641</c:v>
                </c:pt>
                <c:pt idx="14552">
                  <c:v>-1.6734824192439353</c:v>
                </c:pt>
                <c:pt idx="14553">
                  <c:v>-1.6962208808193509</c:v>
                </c:pt>
                <c:pt idx="14554">
                  <c:v>-1.7177963986938112</c:v>
                </c:pt>
                <c:pt idx="14555">
                  <c:v>-1.738194921137336</c:v>
                </c:pt>
                <c:pt idx="14556">
                  <c:v>-1.7574035093260738</c:v>
                </c:pt>
                <c:pt idx="14557">
                  <c:v>-1.775407475615937</c:v>
                </c:pt>
                <c:pt idx="14558">
                  <c:v>-1.7921940131902452</c:v>
                </c:pt>
                <c:pt idx="14559">
                  <c:v>-1.807753464512253</c:v>
                </c:pt>
                <c:pt idx="14560">
                  <c:v>-1.8220732481842039</c:v>
                </c:pt>
                <c:pt idx="14561">
                  <c:v>-1.8351435927785724</c:v>
                </c:pt>
                <c:pt idx="14562">
                  <c:v>-1.8469566451335511</c:v>
                </c:pt>
                <c:pt idx="14563">
                  <c:v>-1.8575030631745157</c:v>
                </c:pt>
                <c:pt idx="14564">
                  <c:v>-1.8667762217284087</c:v>
                </c:pt>
                <c:pt idx="14565">
                  <c:v>-1.8747701098401599</c:v>
                </c:pt>
                <c:pt idx="14566">
                  <c:v>-1.8814797509502064</c:v>
                </c:pt>
                <c:pt idx="14567">
                  <c:v>-1.8869000174245012</c:v>
                </c:pt>
                <c:pt idx="14568">
                  <c:v>-1.891027143375084</c:v>
                </c:pt>
                <c:pt idx="14569">
                  <c:v>-1.8938587353450524</c:v>
                </c:pt>
                <c:pt idx="14570">
                  <c:v>-1.8953920479149393</c:v>
                </c:pt>
                <c:pt idx="14571">
                  <c:v>-1.8956254849609482</c:v>
                </c:pt>
                <c:pt idx="14572">
                  <c:v>-1.8945591520212561</c:v>
                </c:pt>
                <c:pt idx="14573">
                  <c:v>-1.8921948393283907</c:v>
                </c:pt>
                <c:pt idx="14574">
                  <c:v>-1.8885348712537882</c:v>
                </c:pt>
                <c:pt idx="14575">
                  <c:v>-1.8835796880867208</c:v>
                </c:pt>
                <c:pt idx="14576">
                  <c:v>-1.8773337275040765</c:v>
                </c:pt>
                <c:pt idx="14577">
                  <c:v>-1.8698017600124102</c:v>
                </c:pt>
                <c:pt idx="14578">
                  <c:v>-1.8609886876836548</c:v>
                </c:pt>
                <c:pt idx="14579">
                  <c:v>-1.8508993875364095</c:v>
                </c:pt>
                <c:pt idx="14580">
                  <c:v>-1.8395425259769302</c:v>
                </c:pt>
                <c:pt idx="14581">
                  <c:v>-1.8269251238899415</c:v>
                </c:pt>
                <c:pt idx="14582">
                  <c:v>-1.813055559143619</c:v>
                </c:pt>
                <c:pt idx="14583">
                  <c:v>-1.7979424524003726</c:v>
                </c:pt>
                <c:pt idx="14584">
                  <c:v>-1.7815979160040185</c:v>
                </c:pt>
                <c:pt idx="14585">
                  <c:v>-1.7640320864195489</c:v>
                </c:pt>
                <c:pt idx="14586">
                  <c:v>-1.7452566533260003</c:v>
                </c:pt>
                <c:pt idx="14587">
                  <c:v>-1.7252849009482412</c:v>
                </c:pt>
                <c:pt idx="14588">
                  <c:v>-1.704131688882685</c:v>
                </c:pt>
                <c:pt idx="14589">
                  <c:v>-1.6818094545678226</c:v>
                </c:pt>
                <c:pt idx="14590">
                  <c:v>-1.6583340089261365</c:v>
                </c:pt>
                <c:pt idx="14591">
                  <c:v>-1.6337225162026434</c:v>
                </c:pt>
                <c:pt idx="14592">
                  <c:v>-1.6079922532426694</c:v>
                </c:pt>
                <c:pt idx="14593">
                  <c:v>-1.5811604349349204</c:v>
                </c:pt>
                <c:pt idx="14594">
                  <c:v>-1.5532446200485686</c:v>
                </c:pt>
                <c:pt idx="14595">
                  <c:v>-1.5242643133686771</c:v>
                </c:pt>
                <c:pt idx="14596">
                  <c:v>-1.4942393268513052</c:v>
                </c:pt>
                <c:pt idx="14597">
                  <c:v>-1.4631896241792524</c:v>
                </c:pt>
                <c:pt idx="14598">
                  <c:v>-1.4311368891458565</c:v>
                </c:pt>
                <c:pt idx="14599">
                  <c:v>-1.3981034074351966</c:v>
                </c:pt>
                <c:pt idx="14600">
                  <c:v>-1.3641125135912398</c:v>
                </c:pt>
                <c:pt idx="14601">
                  <c:v>-1.329186264488708</c:v>
                </c:pt>
                <c:pt idx="14602">
                  <c:v>-1.293349670058713</c:v>
                </c:pt>
                <c:pt idx="14603">
                  <c:v>-1.2566275073358029</c:v>
                </c:pt>
                <c:pt idx="14604">
                  <c:v>-1.2190429525276698</c:v>
                </c:pt>
                <c:pt idx="14605">
                  <c:v>-1.1806235343917173</c:v>
                </c:pt>
                <c:pt idx="14606">
                  <c:v>-1.1413952669252039</c:v>
                </c:pt>
                <c:pt idx="14607">
                  <c:v>-1.1013834004874241</c:v>
                </c:pt>
                <c:pt idx="14608">
                  <c:v>-1.06061623060945</c:v>
                </c:pt>
                <c:pt idx="14609">
                  <c:v>-1.0191224552008589</c:v>
                </c:pt>
                <c:pt idx="14610">
                  <c:v>-0.97693102591742231</c:v>
                </c:pt>
                <c:pt idx="14611">
                  <c:v>-0.93406932180140168</c:v>
                </c:pt>
                <c:pt idx="14612">
                  <c:v>-0.89056852847031887</c:v>
                </c:pt>
                <c:pt idx="14613">
                  <c:v>-0.84645773806030311</c:v>
                </c:pt>
                <c:pt idx="14614">
                  <c:v>-0.8017652346849925</c:v>
                </c:pt>
                <c:pt idx="14615">
                  <c:v>-0.75652347338348536</c:v>
                </c:pt>
                <c:pt idx="14616">
                  <c:v>-0.71076318955711604</c:v>
                </c:pt>
                <c:pt idx="14617">
                  <c:v>-0.66451528795634562</c:v>
                </c:pt>
                <c:pt idx="14618">
                  <c:v>-0.6178119237426728</c:v>
                </c:pt>
                <c:pt idx="14619">
                  <c:v>-0.57068595429279556</c:v>
                </c:pt>
                <c:pt idx="14620">
                  <c:v>-0.52316918567885373</c:v>
                </c:pt>
                <c:pt idx="14621">
                  <c:v>-0.47529385745724873</c:v>
                </c:pt>
                <c:pt idx="14622">
                  <c:v>-0.42709319028423415</c:v>
                </c:pt>
                <c:pt idx="14623">
                  <c:v>-0.37860083159120972</c:v>
                </c:pt>
                <c:pt idx="14624">
                  <c:v>-0.3298491059706623</c:v>
                </c:pt>
                <c:pt idx="14625">
                  <c:v>-0.28087051290113829</c:v>
                </c:pt>
                <c:pt idx="14626">
                  <c:v>-0.23169829501464648</c:v>
                </c:pt>
                <c:pt idx="14627">
                  <c:v>-0.18236645356273504</c:v>
                </c:pt>
                <c:pt idx="14628">
                  <c:v>-0.13290972938153059</c:v>
                </c:pt>
                <c:pt idx="14629">
                  <c:v>-8.3363009398687973E-2</c:v>
                </c:pt>
                <c:pt idx="14630">
                  <c:v>-3.375954948276829E-2</c:v>
                </c:pt>
                <c:pt idx="14631">
                  <c:v>1.586754349523558E-2</c:v>
                </c:pt>
                <c:pt idx="14632">
                  <c:v>6.5484204516251684E-2</c:v>
                </c:pt>
                <c:pt idx="14633">
                  <c:v>0.11505488348794267</c:v>
                </c:pt>
                <c:pt idx="14634">
                  <c:v>0.16454716278026291</c:v>
                </c:pt>
                <c:pt idx="14635">
                  <c:v>0.21392699158022385</c:v>
                </c:pt>
                <c:pt idx="14636">
                  <c:v>0.26316022970455938</c:v>
                </c:pt>
                <c:pt idx="14637">
                  <c:v>0.31221310499726806</c:v>
                </c:pt>
                <c:pt idx="14638">
                  <c:v>0.36105188119261861</c:v>
                </c:pt>
                <c:pt idx="14639">
                  <c:v>0.40964327571693943</c:v>
                </c:pt>
                <c:pt idx="14640">
                  <c:v>0.45795401276842651</c:v>
                </c:pt>
                <c:pt idx="14641">
                  <c:v>0.50595076980328046</c:v>
                </c:pt>
                <c:pt idx="14642">
                  <c:v>0.55360063526874015</c:v>
                </c:pt>
                <c:pt idx="14643">
                  <c:v>0.60087115654851064</c:v>
                </c:pt>
                <c:pt idx="14644">
                  <c:v>0.6477299253690284</c:v>
                </c:pt>
                <c:pt idx="14645">
                  <c:v>0.69414462391342935</c:v>
                </c:pt>
                <c:pt idx="14646">
                  <c:v>0.7400835368883405</c:v>
                </c:pt>
                <c:pt idx="14647">
                  <c:v>0.78551520265117813</c:v>
                </c:pt>
                <c:pt idx="14648">
                  <c:v>0.83040879666174849</c:v>
                </c:pt>
                <c:pt idx="14649">
                  <c:v>0.87473378628205112</c:v>
                </c:pt>
                <c:pt idx="14650">
                  <c:v>0.9184581598695839</c:v>
                </c:pt>
                <c:pt idx="14651">
                  <c:v>0.96155340358453045</c:v>
                </c:pt>
                <c:pt idx="14652">
                  <c:v>1.0039901597521494</c:v>
                </c:pt>
                <c:pt idx="14653">
                  <c:v>1.0457384816787292</c:v>
                </c:pt>
                <c:pt idx="14654">
                  <c:v>1.0867688955282755</c:v>
                </c:pt>
                <c:pt idx="14655">
                  <c:v>1.1270541212685294</c:v>
                </c:pt>
                <c:pt idx="14656">
                  <c:v>1.166567529460026</c:v>
                </c:pt>
                <c:pt idx="14657">
                  <c:v>1.20528251392093</c:v>
                </c:pt>
                <c:pt idx="14658">
                  <c:v>1.2431724071642816</c:v>
                </c:pt>
                <c:pt idx="14659">
                  <c:v>1.2802104239940459</c:v>
                </c:pt>
                <c:pt idx="14660">
                  <c:v>1.3163701768671363</c:v>
                </c:pt>
                <c:pt idx="14661">
                  <c:v>1.3516273756788608</c:v>
                </c:pt>
                <c:pt idx="14662">
                  <c:v>1.3859582722310673</c:v>
                </c:pt>
                <c:pt idx="14663">
                  <c:v>1.4193390291676846</c:v>
                </c:pt>
                <c:pt idx="14664">
                  <c:v>1.4517461826320546</c:v>
                </c:pt>
                <c:pt idx="14665">
                  <c:v>1.4831582964606496</c:v>
                </c:pt>
                <c:pt idx="14666">
                  <c:v>1.5135543695326865</c:v>
                </c:pt>
                <c:pt idx="14667">
                  <c:v>1.54291317693719</c:v>
                </c:pt>
                <c:pt idx="14668">
                  <c:v>1.5712142575705292</c:v>
                </c:pt>
                <c:pt idx="14669">
                  <c:v>1.5984401733232143</c:v>
                </c:pt>
                <c:pt idx="14670">
                  <c:v>1.6245704794098079</c:v>
                </c:pt>
                <c:pt idx="14671">
                  <c:v>1.6495863433300617</c:v>
                </c:pt>
                <c:pt idx="14672">
                  <c:v>1.6734724055257066</c:v>
                </c:pt>
                <c:pt idx="14673">
                  <c:v>1.6962107597448324</c:v>
                </c:pt>
                <c:pt idx="14674">
                  <c:v>1.7177861749518601</c:v>
                </c:pt>
                <c:pt idx="14675">
                  <c:v>1.7381845994554244</c:v>
                </c:pt>
                <c:pt idx="14676">
                  <c:v>1.7573930944681657</c:v>
                </c:pt>
                <c:pt idx="14677">
                  <c:v>1.7753969723802778</c:v>
                </c:pt>
                <c:pt idx="14678">
                  <c:v>1.7921834264071588</c:v>
                </c:pt>
                <c:pt idx="14679">
                  <c:v>1.807742799041953</c:v>
                </c:pt>
                <c:pt idx="14680">
                  <c:v>1.8220625089145541</c:v>
                </c:pt>
                <c:pt idx="14681">
                  <c:v>1.83513278462289</c:v>
                </c:pt>
                <c:pt idx="14682">
                  <c:v>1.8469457730283227</c:v>
                </c:pt>
                <c:pt idx="14683">
                  <c:v>1.857492132077218</c:v>
                </c:pt>
                <c:pt idx="14684">
                  <c:v>1.8667652366152061</c:v>
                </c:pt>
                <c:pt idx="14685">
                  <c:v>1.8747590757036878</c:v>
                </c:pt>
                <c:pt idx="14686">
                  <c:v>1.8814686727972845</c:v>
                </c:pt>
                <c:pt idx="14687">
                  <c:v>1.8868889002739</c:v>
                </c:pt>
                <c:pt idx="14688">
                  <c:v>1.8910159922552559</c:v>
                </c:pt>
                <c:pt idx="14689">
                  <c:v>1.893847555291857</c:v>
                </c:pt>
                <c:pt idx="14690">
                  <c:v>1.895380843969398</c:v>
                </c:pt>
                <c:pt idx="14691">
                  <c:v>1.8956142621669816</c:v>
                </c:pt>
                <c:pt idx="14692">
                  <c:v>1.8945479154234157</c:v>
                </c:pt>
                <c:pt idx="14693">
                  <c:v>1.8921835939696001</c:v>
                </c:pt>
                <c:pt idx="14694">
                  <c:v>1.8885236221731156</c:v>
                </c:pt>
                <c:pt idx="14695">
                  <c:v>1.8835684403171056</c:v>
                </c:pt>
                <c:pt idx="14696">
                  <c:v>1.8773224860701081</c:v>
                </c:pt>
                <c:pt idx="14697">
                  <c:v>1.8697905299280864</c:v>
                </c:pt>
                <c:pt idx="14698">
                  <c:v>1.8609774739501612</c:v>
                </c:pt>
                <c:pt idx="14699">
                  <c:v>1.8508881951399072</c:v>
                </c:pt>
                <c:pt idx="14700">
                  <c:v>1.8395313598863339</c:v>
                </c:pt>
                <c:pt idx="14701">
                  <c:v>1.8269139890547579</c:v>
                </c:pt>
                <c:pt idx="14702">
                  <c:v>1.8130444604917217</c:v>
                </c:pt>
                <c:pt idx="14703">
                  <c:v>1.7979313948358759</c:v>
                </c:pt>
                <c:pt idx="14704">
                  <c:v>1.781586904405098</c:v>
                </c:pt>
                <c:pt idx="14705">
                  <c:v>1.7640211256362979</c:v>
                </c:pt>
                <c:pt idx="14706">
                  <c:v>1.7452457481783297</c:v>
                </c:pt>
                <c:pt idx="14707">
                  <c:v>1.7252740562237454</c:v>
                </c:pt>
                <c:pt idx="14708">
                  <c:v>1.7041209093345491</c:v>
                </c:pt>
                <c:pt idx="14709">
                  <c:v>1.6817987449128129</c:v>
                </c:pt>
                <c:pt idx="14710">
                  <c:v>1.6583233738424537</c:v>
                </c:pt>
                <c:pt idx="14711">
                  <c:v>1.6337119603279608</c:v>
                </c:pt>
                <c:pt idx="14712">
                  <c:v>1.6079817811721058</c:v>
                </c:pt>
                <c:pt idx="14713">
                  <c:v>1.5811500512190297</c:v>
                </c:pt>
                <c:pt idx="14714">
                  <c:v>1.5532343291914095</c:v>
                </c:pt>
                <c:pt idx="14715">
                  <c:v>1.5242541198258652</c:v>
                </c:pt>
                <c:pt idx="14716">
                  <c:v>1.494229235028055</c:v>
                </c:pt>
                <c:pt idx="14717">
                  <c:v>1.4631796384285525</c:v>
                </c:pt>
                <c:pt idx="14718">
                  <c:v>1.431127013766551</c:v>
                </c:pt>
                <c:pt idx="14719">
                  <c:v>1.3980936466701777</c:v>
                </c:pt>
                <c:pt idx="14720">
                  <c:v>1.3641028716256127</c:v>
                </c:pt>
                <c:pt idx="14721">
                  <c:v>1.329176745448035</c:v>
                </c:pt>
                <c:pt idx="14722">
                  <c:v>1.2933402780072569</c:v>
                </c:pt>
                <c:pt idx="14723">
                  <c:v>1.2566182462747875</c:v>
                </c:pt>
                <c:pt idx="14724">
                  <c:v>1.2190338263936373</c:v>
                </c:pt>
                <c:pt idx="14725">
                  <c:v>1.1806145470547824</c:v>
                </c:pt>
                <c:pt idx="14726">
                  <c:v>1.1413864221875059</c:v>
                </c:pt>
                <c:pt idx="14727">
                  <c:v>1.1013747020815003</c:v>
                </c:pt>
                <c:pt idx="14728">
                  <c:v>1.0606076821966819</c:v>
                </c:pt>
                <c:pt idx="14729">
                  <c:v>1.0191140603699471</c:v>
                </c:pt>
                <c:pt idx="14730">
                  <c:v>0.9769227881828727</c:v>
                </c:pt>
                <c:pt idx="14731">
                  <c:v>0.93406124460211115</c:v>
                </c:pt>
                <c:pt idx="14732">
                  <c:v>0.89056061516810181</c:v>
                </c:pt>
                <c:pt idx="14733">
                  <c:v>0.84644999193859072</c:v>
                </c:pt>
                <c:pt idx="14734">
                  <c:v>0.80175765894738049</c:v>
                </c:pt>
                <c:pt idx="14735">
                  <c:v>0.75651607115248998</c:v>
                </c:pt>
                <c:pt idx="14736">
                  <c:v>0.71075596387291307</c:v>
                </c:pt>
                <c:pt idx="14737">
                  <c:v>0.66450824177550971</c:v>
                </c:pt>
                <c:pt idx="14738">
                  <c:v>0.61780505993698975</c:v>
                </c:pt>
                <c:pt idx="14739">
                  <c:v>0.57067927564811949</c:v>
                </c:pt>
                <c:pt idx="14740">
                  <c:v>0.5231626948939575</c:v>
                </c:pt>
                <c:pt idx="14741">
                  <c:v>0.47528755714286025</c:v>
                </c:pt>
                <c:pt idx="14742">
                  <c:v>0.4270870829618662</c:v>
                </c:pt>
                <c:pt idx="14743">
                  <c:v>0.37859491969224013</c:v>
                </c:pt>
                <c:pt idx="14744">
                  <c:v>0.32984339183541128</c:v>
                </c:pt>
                <c:pt idx="14745">
                  <c:v>0.28086499877787607</c:v>
                </c:pt>
                <c:pt idx="14746">
                  <c:v>0.23169298305883052</c:v>
                </c:pt>
                <c:pt idx="14747">
                  <c:v>0.18236134583615898</c:v>
                </c:pt>
                <c:pt idx="14748">
                  <c:v>0.13290482785150515</c:v>
                </c:pt>
                <c:pt idx="14749">
                  <c:v>8.335831593736294E-2</c:v>
                </c:pt>
                <c:pt idx="14750">
                  <c:v>3.3755065866355599E-2</c:v>
                </c:pt>
                <c:pt idx="14751">
                  <c:v>-1.5871815586951197E-2</c:v>
                </c:pt>
                <c:pt idx="14752">
                  <c:v>-6.5488263500676644E-2</c:v>
                </c:pt>
                <c:pt idx="14753">
                  <c:v>-0.11505872788014783</c:v>
                </c:pt>
                <c:pt idx="14754">
                  <c:v>-0.16455079119350471</c:v>
                </c:pt>
                <c:pt idx="14755">
                  <c:v>-0.21393040272641728</c:v>
                </c:pt>
                <c:pt idx="14756">
                  <c:v>-0.26316342239472512</c:v>
                </c:pt>
                <c:pt idx="14757">
                  <c:v>-0.31221607814187807</c:v>
                </c:pt>
                <c:pt idx="14758">
                  <c:v>-0.36105463380192704</c:v>
                </c:pt>
                <c:pt idx="14759">
                  <c:v>-0.40964580690131408</c:v>
                </c:pt>
                <c:pt idx="14760">
                  <c:v>-0.45795632173854961</c:v>
                </c:pt>
                <c:pt idx="14761">
                  <c:v>-0.50595285587035255</c:v>
                </c:pt>
                <c:pt idx="14762">
                  <c:v>-0.5536024978446491</c:v>
                </c:pt>
                <c:pt idx="14763">
                  <c:v>-0.60087279514593317</c:v>
                </c:pt>
                <c:pt idx="14764">
                  <c:v>-0.6477313396014861</c:v>
                </c:pt>
                <c:pt idx="14765">
                  <c:v>-0.69414581349530347</c:v>
                </c:pt>
                <c:pt idx="14766">
                  <c:v>-0.74008450163483797</c:v>
                </c:pt>
                <c:pt idx="14767">
                  <c:v>-0.78551594247828682</c:v>
                </c:pt>
                <c:pt idx="14768">
                  <c:v>-0.83040931158612452</c:v>
                </c:pt>
                <c:pt idx="14769">
                  <c:v>-0.87473407642079359</c:v>
                </c:pt>
                <c:pt idx="14770">
                  <c:v>-0.91845822544008315</c:v>
                </c:pt>
                <c:pt idx="14771">
                  <c:v>-0.96155324490420324</c:v>
                </c:pt>
                <c:pt idx="14772">
                  <c:v>-1.0039897772381294</c:v>
                </c:pt>
                <c:pt idx="14773">
                  <c:v>-1.0457378758475517</c:v>
                </c:pt>
                <c:pt idx="14774">
                  <c:v>-1.0867680669954667</c:v>
                </c:pt>
                <c:pt idx="14775">
                  <c:v>-1.1270530707481956</c:v>
                </c:pt>
                <c:pt idx="14776">
                  <c:v>-1.1665662577643798</c:v>
                </c:pt>
                <c:pt idx="14777">
                  <c:v>-1.2052810219597629</c:v>
                </c:pt>
                <c:pt idx="14778">
                  <c:v>-1.2431706959444333</c:v>
                </c:pt>
                <c:pt idx="14779">
                  <c:v>-1.2802084946187637</c:v>
                </c:pt>
                <c:pt idx="14780">
                  <c:v>-1.3163680305354886</c:v>
                </c:pt>
                <c:pt idx="14781">
                  <c:v>-1.3516250136850003</c:v>
                </c:pt>
                <c:pt idx="14782">
                  <c:v>-1.3859556959635109</c:v>
                </c:pt>
                <c:pt idx="14783">
                  <c:v>-1.419336240108604</c:v>
                </c:pt>
                <c:pt idx="14784">
                  <c:v>-1.4517431823564082</c:v>
                </c:pt>
                <c:pt idx="14785">
                  <c:v>-1.4831550866353684</c:v>
                </c:pt>
                <c:pt idx="14786">
                  <c:v>-1.5135509519157493</c:v>
                </c:pt>
                <c:pt idx="14787">
                  <c:v>-1.5429095533767625</c:v>
                </c:pt>
                <c:pt idx="14788">
                  <c:v>-1.5712104300039229</c:v>
                </c:pt>
                <c:pt idx="14789">
                  <c:v>-1.59843614377593</c:v>
                </c:pt>
                <c:pt idx="14790">
                  <c:v>-1.6245662499944937</c:v>
                </c:pt>
                <c:pt idx="14791">
                  <c:v>-1.6495819162454151</c:v>
                </c:pt>
                <c:pt idx="14792">
                  <c:v>-1.6734677830553839</c:v>
                </c:pt>
                <c:pt idx="14793">
                  <c:v>-1.6962059442562585</c:v>
                </c:pt>
                <c:pt idx="14794">
                  <c:v>-1.7177811688950773</c:v>
                </c:pt>
                <c:pt idx="14795">
                  <c:v>-1.7381794053618635</c:v>
                </c:pt>
                <c:pt idx="14796">
                  <c:v>-1.7573877149493637</c:v>
                </c:pt>
                <c:pt idx="14797">
                  <c:v>-1.7753914101266215</c:v>
                </c:pt>
                <c:pt idx="14798">
                  <c:v>-1.7921776841865458</c:v>
                </c:pt>
                <c:pt idx="14799">
                  <c:v>-1.8077368796984241</c:v>
                </c:pt>
                <c:pt idx="14800">
                  <c:v>-1.8220564153669303</c:v>
                </c:pt>
                <c:pt idx="14801">
                  <c:v>-1.8351265198633155</c:v>
                </c:pt>
                <c:pt idx="14802">
                  <c:v>-1.8469393401208571</c:v>
                </c:pt>
                <c:pt idx="14803">
                  <c:v>-1.857485534156311</c:v>
                </c:pt>
                <c:pt idx="14804">
                  <c:v>-1.8667584768842449</c:v>
                </c:pt>
                <c:pt idx="14805">
                  <c:v>-1.874752157433399</c:v>
                </c:pt>
                <c:pt idx="14806">
                  <c:v>-1.8814615993242143</c:v>
                </c:pt>
                <c:pt idx="14807">
                  <c:v>-1.8868816749987927</c:v>
                </c:pt>
                <c:pt idx="14808">
                  <c:v>-1.8910086186414437</c:v>
                </c:pt>
                <c:pt idx="14809">
                  <c:v>-1.8938400368636283</c:v>
                </c:pt>
                <c:pt idx="14810">
                  <c:v>-1.8953731843103034</c:v>
                </c:pt>
                <c:pt idx="14811">
                  <c:v>-1.8956064649181665</c:v>
                </c:pt>
                <c:pt idx="14812">
                  <c:v>-1.8945399842818815</c:v>
                </c:pt>
                <c:pt idx="14813">
                  <c:v>-1.8921755326864884</c:v>
                </c:pt>
                <c:pt idx="14814">
                  <c:v>-1.8885154345519333</c:v>
                </c:pt>
                <c:pt idx="14815">
                  <c:v>-1.8835601302119414</c:v>
                </c:pt>
                <c:pt idx="14816">
                  <c:v>-1.8773140573838489</c:v>
                </c:pt>
                <c:pt idx="14817">
                  <c:v>-1.8697819866105747</c:v>
                </c:pt>
                <c:pt idx="14818">
                  <c:v>-1.8609688199963792</c:v>
                </c:pt>
                <c:pt idx="14819">
                  <c:v>-1.8508794345881061</c:v>
                </c:pt>
                <c:pt idx="14820">
                  <c:v>-1.8395224968161721</c:v>
                </c:pt>
                <c:pt idx="14821">
                  <c:v>-1.8269050275854029</c:v>
                </c:pt>
                <c:pt idx="14822">
                  <c:v>-1.8130354047799762</c:v>
                </c:pt>
                <c:pt idx="14823">
                  <c:v>-1.797922249074219</c:v>
                </c:pt>
                <c:pt idx="14824">
                  <c:v>-1.7815776728197885</c:v>
                </c:pt>
                <c:pt idx="14825">
                  <c:v>-1.7640118124854263</c:v>
                </c:pt>
                <c:pt idx="14826">
                  <c:v>-1.7452363577498586</c:v>
                </c:pt>
                <c:pt idx="14827">
                  <c:v>-1.7252645928335522</c:v>
                </c:pt>
                <c:pt idx="14828">
                  <c:v>-1.704111377324466</c:v>
                </c:pt>
                <c:pt idx="14829">
                  <c:v>-1.6817891486486121</c:v>
                </c:pt>
                <c:pt idx="14830">
                  <c:v>-1.6583137177119109</c:v>
                </c:pt>
                <c:pt idx="14831">
                  <c:v>-1.6337022487388071</c:v>
                </c:pt>
                <c:pt idx="14832">
                  <c:v>-1.6079720185500668</c:v>
                </c:pt>
                <c:pt idx="14833">
                  <c:v>-1.5811402420057894</c:v>
                </c:pt>
                <c:pt idx="14834">
                  <c:v>-1.5532244778426347</c:v>
                </c:pt>
                <c:pt idx="14835">
                  <c:v>-1.5242442308091448</c:v>
                </c:pt>
                <c:pt idx="14836">
                  <c:v>-1.4942193128209524</c:v>
                </c:pt>
                <c:pt idx="14837">
                  <c:v>-1.4631696875165168</c:v>
                </c:pt>
                <c:pt idx="14838">
                  <c:v>-1.4311170386409591</c:v>
                </c:pt>
                <c:pt idx="14839">
                  <c:v>-1.3980836518262787</c:v>
                </c:pt>
                <c:pt idx="14840">
                  <c:v>-1.3640928615605361</c:v>
                </c:pt>
                <c:pt idx="14841">
                  <c:v>-1.3291667246587697</c:v>
                </c:pt>
                <c:pt idx="14842">
                  <c:v>-1.2933302509886302</c:v>
                </c:pt>
                <c:pt idx="14843">
                  <c:v>-1.2566082175174724</c:v>
                </c:pt>
                <c:pt idx="14844">
                  <c:v>-1.2190238003821547</c:v>
                </c:pt>
                <c:pt idx="14845">
                  <c:v>-1.1806045282654962</c:v>
                </c:pt>
                <c:pt idx="14846">
                  <c:v>-1.1413764150866652</c:v>
                </c:pt>
                <c:pt idx="14847">
                  <c:v>-1.1013647111232123</c:v>
                </c:pt>
                <c:pt idx="14848">
                  <c:v>-1.0605977118209764</c:v>
                </c:pt>
                <c:pt idx="14849">
                  <c:v>-1.0191041150007714</c:v>
                </c:pt>
                <c:pt idx="14850">
                  <c:v>-0.97691287222620615</c:v>
                </c:pt>
                <c:pt idx="14851">
                  <c:v>-0.93405136244396259</c:v>
                </c:pt>
                <c:pt idx="14852">
                  <c:v>-0.89055077117262205</c:v>
                </c:pt>
                <c:pt idx="14853">
                  <c:v>-0.84644019044609786</c:v>
                </c:pt>
                <c:pt idx="14854">
                  <c:v>-0.80174790427256393</c:v>
                </c:pt>
                <c:pt idx="14855">
                  <c:v>-0.75650636758240097</c:v>
                </c:pt>
                <c:pt idx="14856">
                  <c:v>-0.71074631566515223</c:v>
                </c:pt>
                <c:pt idx="14857">
                  <c:v>-0.66449865315637513</c:v>
                </c:pt>
                <c:pt idx="14858">
                  <c:v>-0.6177955350996247</c:v>
                </c:pt>
                <c:pt idx="14859">
                  <c:v>-0.57066981875068901</c:v>
                </c:pt>
                <c:pt idx="14860">
                  <c:v>-0.52315331005785226</c:v>
                </c:pt>
                <c:pt idx="14861">
                  <c:v>-0.4752782484508612</c:v>
                </c:pt>
                <c:pt idx="14862">
                  <c:v>-0.4270778544564825</c:v>
                </c:pt>
                <c:pt idx="14863">
                  <c:v>-0.37858577537385113</c:v>
                </c:pt>
                <c:pt idx="14864">
                  <c:v>-0.32983433566062442</c:v>
                </c:pt>
                <c:pt idx="14865">
                  <c:v>-0.28085603465781345</c:v>
                </c:pt>
                <c:pt idx="14866">
                  <c:v>-0.23168411485741591</c:v>
                </c:pt>
                <c:pt idx="14867">
                  <c:v>-0.1823525773684756</c:v>
                </c:pt>
                <c:pt idx="14868">
                  <c:v>-0.13289616288219783</c:v>
                </c:pt>
                <c:pt idx="14869">
                  <c:v>-8.3349758178983352E-2</c:v>
                </c:pt>
                <c:pt idx="14870">
                  <c:v>-3.3746618977862929E-2</c:v>
                </c:pt>
                <c:pt idx="14871">
                  <c:v>1.5880148001873842E-2</c:v>
                </c:pt>
                <c:pt idx="14872">
                  <c:v>6.5496477895018626E-2</c:v>
                </c:pt>
                <c:pt idx="14873">
                  <c:v>0.11506682076509862</c:v>
                </c:pt>
                <c:pt idx="14874">
                  <c:v>0.16455875913997883</c:v>
                </c:pt>
                <c:pt idx="14875">
                  <c:v>0.21393824236643616</c:v>
                </c:pt>
                <c:pt idx="14876">
                  <c:v>0.26317113042285845</c:v>
                </c:pt>
                <c:pt idx="14877">
                  <c:v>0.31222365131665414</c:v>
                </c:pt>
                <c:pt idx="14878">
                  <c:v>0.36106206894708542</c:v>
                </c:pt>
                <c:pt idx="14879">
                  <c:v>0.40965310090720186</c:v>
                </c:pt>
                <c:pt idx="14880">
                  <c:v>0.4579634715633899</c:v>
                </c:pt>
                <c:pt idx="14881">
                  <c:v>0.5059598585415378</c:v>
                </c:pt>
                <c:pt idx="14882">
                  <c:v>0.55360935045985327</c:v>
                </c:pt>
                <c:pt idx="14883">
                  <c:v>0.60087949487442183</c:v>
                </c:pt>
                <c:pt idx="14884">
                  <c:v>0.64773788368521334</c:v>
                </c:pt>
                <c:pt idx="14885">
                  <c:v>0.69415219925001215</c:v>
                </c:pt>
                <c:pt idx="14886">
                  <c:v>0.74009072645121521</c:v>
                </c:pt>
                <c:pt idx="14887">
                  <c:v>0.78552200382293691</c:v>
                </c:pt>
                <c:pt idx="14888">
                  <c:v>0.83041520700263349</c:v>
                </c:pt>
                <c:pt idx="14889">
                  <c:v>0.87473980353068614</c:v>
                </c:pt>
                <c:pt idx="14890">
                  <c:v>0.91846378194376788</c:v>
                </c:pt>
                <c:pt idx="14891">
                  <c:v>0.96155862858190777</c:v>
                </c:pt>
                <c:pt idx="14892">
                  <c:v>1.0039949859507216</c:v>
                </c:pt>
                <c:pt idx="14893">
                  <c:v>1.045742907537395</c:v>
                </c:pt>
                <c:pt idx="14894">
                  <c:v>1.0867729196872147</c:v>
                </c:pt>
                <c:pt idx="14895">
                  <c:v>1.1270577425495514</c:v>
                </c:pt>
                <c:pt idx="14896">
                  <c:v>1.1665707468667941</c:v>
                </c:pt>
                <c:pt idx="14897">
                  <c:v>1.2052853266391543</c:v>
                </c:pt>
                <c:pt idx="14898">
                  <c:v>1.2431748145617685</c:v>
                </c:pt>
                <c:pt idx="14899">
                  <c:v>1.2802124256207046</c:v>
                </c:pt>
                <c:pt idx="14900">
                  <c:v>1.3163717724549435</c:v>
                </c:pt>
                <c:pt idx="14901">
                  <c:v>1.3516285651416375</c:v>
                </c:pt>
                <c:pt idx="14902">
                  <c:v>1.3859590556642636</c:v>
                </c:pt>
                <c:pt idx="14903">
                  <c:v>1.4193394068480707</c:v>
                </c:pt>
                <c:pt idx="14904">
                  <c:v>1.4517461550173036</c:v>
                </c:pt>
                <c:pt idx="14905">
                  <c:v>1.4831578641888434</c:v>
                </c:pt>
                <c:pt idx="14906">
                  <c:v>1.5135535334217682</c:v>
                </c:pt>
                <c:pt idx="14907">
                  <c:v>1.5429119379843232</c:v>
                </c:pt>
                <c:pt idx="14908">
                  <c:v>1.5712126169513549</c:v>
                </c:pt>
                <c:pt idx="14909">
                  <c:v>1.5984381323910686</c:v>
                </c:pt>
                <c:pt idx="14910">
                  <c:v>1.6245680396948259</c:v>
                </c:pt>
                <c:pt idx="14911">
                  <c:v>1.6495835065382503</c:v>
                </c:pt>
                <c:pt idx="14912">
                  <c:v>1.6734691735378688</c:v>
                </c:pt>
                <c:pt idx="14913">
                  <c:v>1.6962071346155136</c:v>
                </c:pt>
                <c:pt idx="14914">
                  <c:v>1.7177821589080891</c:v>
                </c:pt>
                <c:pt idx="14915">
                  <c:v>1.7381801948955182</c:v>
                </c:pt>
                <c:pt idx="14916">
                  <c:v>1.7573883039603522</c:v>
                </c:pt>
                <c:pt idx="14917">
                  <c:v>1.7753917986613037</c:v>
                </c:pt>
                <c:pt idx="14918">
                  <c:v>1.7921778723808106</c:v>
                </c:pt>
                <c:pt idx="14919">
                  <c:v>1.807736867777469</c:v>
                </c:pt>
                <c:pt idx="14920">
                  <c:v>1.8220562036450478</c:v>
                </c:pt>
                <c:pt idx="14921">
                  <c:v>1.8351261087436124</c:v>
                </c:pt>
                <c:pt idx="14922">
                  <c:v>1.8469387300949098</c:v>
                </c:pt>
                <c:pt idx="14923">
                  <c:v>1.8574847258038449</c:v>
                </c:pt>
                <c:pt idx="14924">
                  <c:v>1.8667574708727028</c:v>
                </c:pt>
                <c:pt idx="14925">
                  <c:v>1.8747509545175447</c:v>
                </c:pt>
                <c:pt idx="14926">
                  <c:v>1.8814602003456327</c:v>
                </c:pt>
                <c:pt idx="14927">
                  <c:v>1.8868800808853889</c:v>
                </c:pt>
                <c:pt idx="14928">
                  <c:v>1.8910068304069023</c:v>
                </c:pt>
                <c:pt idx="14929">
                  <c:v>1.8938380556068173</c:v>
                </c:pt>
                <c:pt idx="14930">
                  <c:v>1.8953710112146591</c:v>
                </c:pt>
                <c:pt idx="14931">
                  <c:v>1.8956041012510207</c:v>
                </c:pt>
                <c:pt idx="14932">
                  <c:v>1.8945374313937886</c:v>
                </c:pt>
                <c:pt idx="14933">
                  <c:v>1.8921727920104738</c:v>
                </c:pt>
                <c:pt idx="14934">
                  <c:v>1.8885125076027263</c:v>
                </c:pt>
                <c:pt idx="14935">
                  <c:v>1.8835570185851869</c:v>
                </c:pt>
                <c:pt idx="14936">
                  <c:v>1.8773107627552532</c:v>
                </c:pt>
                <c:pt idx="14937">
                  <c:v>1.8697785107350486</c:v>
                </c:pt>
                <c:pt idx="14938">
                  <c:v>1.8609651647071217</c:v>
                </c:pt>
                <c:pt idx="14939">
                  <c:v>1.8508756017956516</c:v>
                </c:pt>
                <c:pt idx="14940">
                  <c:v>1.8395184885074518</c:v>
                </c:pt>
                <c:pt idx="14941">
                  <c:v>1.8269008458227132</c:v>
                </c:pt>
                <c:pt idx="14942">
                  <c:v>1.813031051699928</c:v>
                </c:pt>
                <c:pt idx="14943">
                  <c:v>1.7979177268867119</c:v>
                </c:pt>
                <c:pt idx="14944">
                  <c:v>1.781572983806857</c:v>
                </c:pt>
                <c:pt idx="14945">
                  <c:v>1.7640069590001644</c:v>
                </c:pt>
                <c:pt idx="14946">
                  <c:v>1.745231342215205</c:v>
                </c:pt>
                <c:pt idx="14947">
                  <c:v>1.7252594177411416</c:v>
                </c:pt>
                <c:pt idx="14948">
                  <c:v>1.7041060452333843</c:v>
                </c:pt>
                <c:pt idx="14949">
                  <c:v>1.6817836621841522</c:v>
                </c:pt>
                <c:pt idx="14950">
                  <c:v>1.6583080795643088</c:v>
                </c:pt>
                <c:pt idx="14951">
                  <c:v>1.6336964616619327</c:v>
                </c:pt>
                <c:pt idx="14952">
                  <c:v>1.6079660853600861</c:v>
                </c:pt>
                <c:pt idx="14953">
                  <c:v>1.5811341655798303</c:v>
                </c:pt>
                <c:pt idx="14954">
                  <c:v>1.5532182611173957</c:v>
                </c:pt>
                <c:pt idx="14955">
                  <c:v>1.5242378767794835</c:v>
                </c:pt>
                <c:pt idx="14956">
                  <c:v>1.4942128245384543</c:v>
                </c:pt>
                <c:pt idx="14957">
                  <c:v>1.4631630680880665</c:v>
                </c:pt>
                <c:pt idx="14958">
                  <c:v>1.431110291227254</c:v>
                </c:pt>
                <c:pt idx="14959">
                  <c:v>1.3980767796403148</c:v>
                </c:pt>
                <c:pt idx="14960">
                  <c:v>1.3640858678661278</c:v>
                </c:pt>
                <c:pt idx="14961">
                  <c:v>1.3291596127689849</c:v>
                </c:pt>
                <c:pt idx="14962">
                  <c:v>1.2933230242642637</c:v>
                </c:pt>
                <c:pt idx="14963">
                  <c:v>1.2566008793654215</c:v>
                </c:pt>
                <c:pt idx="14964">
                  <c:v>1.2190163542538632</c:v>
                </c:pt>
                <c:pt idx="14965">
                  <c:v>1.1805969776553518</c:v>
                </c:pt>
                <c:pt idx="14966">
                  <c:v>1.1413687635303158</c:v>
                </c:pt>
                <c:pt idx="14967">
                  <c:v>1.1013569621959896</c:v>
                </c:pt>
                <c:pt idx="14968">
                  <c:v>1.0605898691361906</c:v>
                </c:pt>
                <c:pt idx="14969">
                  <c:v>1.0190961822080848</c:v>
                </c:pt>
                <c:pt idx="14970">
                  <c:v>0.97690485300987684</c:v>
                </c:pt>
                <c:pt idx="14971">
                  <c:v>0.93404326052120557</c:v>
                </c:pt>
                <c:pt idx="14972">
                  <c:v>0.89054259029185967</c:v>
                </c:pt>
                <c:pt idx="14973">
                  <c:v>0.84643193438526476</c:v>
                </c:pt>
                <c:pt idx="14974">
                  <c:v>0.80173957683734598</c:v>
                </c:pt>
                <c:pt idx="14975">
                  <c:v>0.75649797260451179</c:v>
                </c:pt>
                <c:pt idx="14976">
                  <c:v>0.71073785700060033</c:v>
                </c:pt>
                <c:pt idx="14977">
                  <c:v>0.66449013468364537</c:v>
                </c:pt>
                <c:pt idx="14978">
                  <c:v>0.61778696071792205</c:v>
                </c:pt>
                <c:pt idx="14979">
                  <c:v>0.57066119237824442</c:v>
                </c:pt>
                <c:pt idx="14980">
                  <c:v>0.52314463563002889</c:v>
                </c:pt>
                <c:pt idx="14981">
                  <c:v>0.47526952991845123</c:v>
                </c:pt>
                <c:pt idx="14982">
                  <c:v>0.42706909578388269</c:v>
                </c:pt>
                <c:pt idx="14983">
                  <c:v>0.37857698053726557</c:v>
                </c:pt>
                <c:pt idx="14984">
                  <c:v>0.3298255086462783</c:v>
                </c:pt>
                <c:pt idx="14985">
                  <c:v>0.28084717946018306</c:v>
                </c:pt>
                <c:pt idx="14986">
                  <c:v>0.23167523547738375</c:v>
                </c:pt>
                <c:pt idx="14987">
                  <c:v>0.18234367781156186</c:v>
                </c:pt>
                <c:pt idx="14988">
                  <c:v>0.13288724715674344</c:v>
                </c:pt>
                <c:pt idx="14989">
                  <c:v>8.3340830294395332E-2</c:v>
                </c:pt>
                <c:pt idx="14990">
                  <c:v>3.3737682942742458E-2</c:v>
                </c:pt>
                <c:pt idx="14991">
                  <c:v>-1.5889088181402746E-2</c:v>
                </c:pt>
                <c:pt idx="14992">
                  <c:v>-6.5505418217209177E-2</c:v>
                </c:pt>
                <c:pt idx="14993">
                  <c:v>-0.11507575723435133</c:v>
                </c:pt>
                <c:pt idx="14994">
                  <c:v>-0.16456768776851369</c:v>
                </c:pt>
                <c:pt idx="14995">
                  <c:v>-0.21394715917619211</c:v>
                </c:pt>
                <c:pt idx="14996">
                  <c:v>-0.26318003144716301</c:v>
                </c:pt>
                <c:pt idx="14997">
                  <c:v>-0.31223253260201034</c:v>
                </c:pt>
                <c:pt idx="14998">
                  <c:v>-0.36107092655494133</c:v>
                </c:pt>
                <c:pt idx="14999">
                  <c:v>-0.4096619309156514</c:v>
                </c:pt>
                <c:pt idx="15000">
                  <c:v>-0.4579722700689417</c:v>
                </c:pt>
                <c:pt idx="15001">
                  <c:v>-0.50596862166078715</c:v>
                </c:pt>
                <c:pt idx="15002">
                  <c:v>-0.55361807433123777</c:v>
                </c:pt>
                <c:pt idx="15003">
                  <c:v>-0.60088817565980379</c:v>
                </c:pt>
                <c:pt idx="15004">
                  <c:v>-0.64774651757169888</c:v>
                </c:pt>
                <c:pt idx="15005">
                  <c:v>-0.69416078245154944</c:v>
                </c:pt>
                <c:pt idx="15006">
                  <c:v>-0.74009925521024034</c:v>
                </c:pt>
                <c:pt idx="15007">
                  <c:v>-0.78553047441199575</c:v>
                </c:pt>
                <c:pt idx="15008">
                  <c:v>-0.83042361572605272</c:v>
                </c:pt>
                <c:pt idx="15009">
                  <c:v>-0.87474814672613843</c:v>
                </c:pt>
                <c:pt idx="15010">
                  <c:v>-0.91847205598386494</c:v>
                </c:pt>
                <c:pt idx="15011">
                  <c:v>-0.96156682987575903</c:v>
                </c:pt>
                <c:pt idx="15012">
                  <c:v>-1.0040031109454941</c:v>
                </c:pt>
                <c:pt idx="15013">
                  <c:v>-1.0457509527198332</c:v>
                </c:pt>
                <c:pt idx="15014">
                  <c:v>-1.0867808815851712</c:v>
                </c:pt>
                <c:pt idx="15015">
                  <c:v>-1.1270656177334557</c:v>
                </c:pt>
                <c:pt idx="15016">
                  <c:v>-1.1665785319511117</c:v>
                </c:pt>
                <c:pt idx="15017">
                  <c:v>-1.2052930182838379</c:v>
                </c:pt>
                <c:pt idx="15018">
                  <c:v>-1.2431824094737223</c:v>
                </c:pt>
                <c:pt idx="15019">
                  <c:v>-1.2802199205551117</c:v>
                </c:pt>
                <c:pt idx="15020">
                  <c:v>-1.3163791642166744</c:v>
                </c:pt>
                <c:pt idx="15021">
                  <c:v>-1.3516358505866339</c:v>
                </c:pt>
                <c:pt idx="15022">
                  <c:v>-1.3859662317008108</c:v>
                </c:pt>
                <c:pt idx="15023">
                  <c:v>-1.4193464704381262</c:v>
                </c:pt>
                <c:pt idx="15024">
                  <c:v>-1.4517531031777637</c:v>
                </c:pt>
                <c:pt idx="15025">
                  <c:v>-1.4831646939928034</c:v>
                </c:pt>
                <c:pt idx="15026">
                  <c:v>-1.5135602419997281</c:v>
                </c:pt>
                <c:pt idx="15027">
                  <c:v>-1.5429185225253967</c:v>
                </c:pt>
                <c:pt idx="15028">
                  <c:v>-1.5712190747044184</c:v>
                </c:pt>
                <c:pt idx="15029">
                  <c:v>-1.5984444606659209</c:v>
                </c:pt>
                <c:pt idx="15030">
                  <c:v>-1.6245742358632747</c:v>
                </c:pt>
                <c:pt idx="15031">
                  <c:v>-1.6495895680351917</c:v>
                </c:pt>
                <c:pt idx="15032">
                  <c:v>-1.6734750978623698</c:v>
                </c:pt>
                <c:pt idx="15033">
                  <c:v>-1.6962129193317679</c:v>
                </c:pt>
                <c:pt idx="15034">
                  <c:v>-1.7177878016464696</c:v>
                </c:pt>
                <c:pt idx="15035">
                  <c:v>-1.738185693353496</c:v>
                </c:pt>
                <c:pt idx="15036">
                  <c:v>-1.7573936559034289</c:v>
                </c:pt>
                <c:pt idx="15037">
                  <c:v>-1.7753970019239136</c:v>
                </c:pt>
                <c:pt idx="15038">
                  <c:v>-1.7921829248671759</c:v>
                </c:pt>
                <c:pt idx="15039">
                  <c:v>-1.8077417674624323</c:v>
                </c:pt>
                <c:pt idx="15040">
                  <c:v>-1.8220609485748611</c:v>
                </c:pt>
                <c:pt idx="15041">
                  <c:v>-1.8351306970366903</c:v>
                </c:pt>
                <c:pt idx="15042">
                  <c:v>-1.8469431599426074</c:v>
                </c:pt>
                <c:pt idx="15043">
                  <c:v>-1.8574889954710878</c:v>
                </c:pt>
                <c:pt idx="15044">
                  <c:v>-1.8667615786986846</c:v>
                </c:pt>
                <c:pt idx="15045">
                  <c:v>-1.8747548989163583</c:v>
                </c:pt>
                <c:pt idx="15046">
                  <c:v>-1.8814639798068549</c:v>
                </c:pt>
                <c:pt idx="15047">
                  <c:v>-1.8868836939746378</c:v>
                </c:pt>
                <c:pt idx="15048">
                  <c:v>-1.8910102757663565</c:v>
                </c:pt>
                <c:pt idx="15049">
                  <c:v>-1.893841331955709</c:v>
                </c:pt>
                <c:pt idx="15050">
                  <c:v>-1.895374117349738</c:v>
                </c:pt>
                <c:pt idx="15051">
                  <c:v>-1.895607036046957</c:v>
                </c:pt>
                <c:pt idx="15052">
                  <c:v>-1.8945401938035631</c:v>
                </c:pt>
                <c:pt idx="15053">
                  <c:v>-1.8921753810657145</c:v>
                </c:pt>
                <c:pt idx="15054">
                  <c:v>-1.8885149224140418</c:v>
                </c:pt>
                <c:pt idx="15055">
                  <c:v>-1.8835592583424188</c:v>
                </c:pt>
                <c:pt idx="15056">
                  <c:v>-1.8773128267277348</c:v>
                </c:pt>
                <c:pt idx="15057">
                  <c:v>-1.8697803982717804</c:v>
                </c:pt>
                <c:pt idx="15058">
                  <c:v>-1.8609668752369781</c:v>
                </c:pt>
                <c:pt idx="15059">
                  <c:v>-1.8508771348274899</c:v>
                </c:pt>
                <c:pt idx="15060">
                  <c:v>-1.8395198436301947</c:v>
                </c:pt>
                <c:pt idx="15061">
                  <c:v>-1.8269020227054404</c:v>
                </c:pt>
                <c:pt idx="15062">
                  <c:v>-1.8130320500918864</c:v>
                </c:pt>
                <c:pt idx="15063">
                  <c:v>-1.7979185466172936</c:v>
                </c:pt>
                <c:pt idx="15064">
                  <c:v>-1.7815736247855707</c:v>
                </c:pt>
                <c:pt idx="15065">
                  <c:v>-1.7640074212165289</c:v>
                </c:pt>
                <c:pt idx="15066">
                  <c:v>-1.7452316257386598</c:v>
                </c:pt>
                <c:pt idx="15067">
                  <c:v>-1.7252595227208698</c:v>
                </c:pt>
                <c:pt idx="15068">
                  <c:v>-1.7041059718981248</c:v>
                </c:pt>
                <c:pt idx="15069">
                  <c:v>-1.6817834108419889</c:v>
                </c:pt>
                <c:pt idx="15070">
                  <c:v>-1.6583076506023955</c:v>
                </c:pt>
                <c:pt idx="15071">
                  <c:v>-1.6336958555462113</c:v>
                </c:pt>
                <c:pt idx="15072">
                  <c:v>-1.6079653026349165</c:v>
                </c:pt>
                <c:pt idx="15073">
                  <c:v>-1.5811332068677131</c:v>
                </c:pt>
                <c:pt idx="15074">
                  <c:v>-1.5532171271184658</c:v>
                </c:pt>
                <c:pt idx="15075">
                  <c:v>-1.5242365682711607</c:v>
                </c:pt>
                <c:pt idx="15076">
                  <c:v>-1.4942113423749441</c:v>
                </c:pt>
                <c:pt idx="15077">
                  <c:v>-1.4631614131998525</c:v>
                </c:pt>
                <c:pt idx="15078">
                  <c:v>-1.4311084646205789</c:v>
                </c:pt>
                <c:pt idx="15079">
                  <c:v>-1.3980747823966193</c:v>
                </c:pt>
                <c:pt idx="15080">
                  <c:v>-1.3640837011414078</c:v>
                </c:pt>
                <c:pt idx="15081">
                  <c:v>-1.3291572777932286</c:v>
                </c:pt>
                <c:pt idx="15082">
                  <c:v>-1.2933205223407209</c:v>
                </c:pt>
                <c:pt idx="15083">
                  <c:v>-1.2565982118699659</c:v>
                </c:pt>
                <c:pt idx="15084">
                  <c:v>-1.2190135226342227</c:v>
                </c:pt>
                <c:pt idx="15085">
                  <c:v>-1.1805939834303703</c:v>
                </c:pt>
                <c:pt idx="15086">
                  <c:v>-1.1413656082891539</c:v>
                </c:pt>
                <c:pt idx="15087">
                  <c:v>-1.101353647597326</c:v>
                </c:pt>
                <c:pt idx="15088">
                  <c:v>-1.060586396907349</c:v>
                </c:pt>
                <c:pt idx="15089">
                  <c:v>-1.0190925541441613</c:v>
                </c:pt>
                <c:pt idx="15090">
                  <c:v>-0.97690107097284518</c:v>
                </c:pt>
                <c:pt idx="15091">
                  <c:v>-0.93403932643897691</c:v>
                </c:pt>
                <c:pt idx="15092">
                  <c:v>-0.8905385061573261</c:v>
                </c:pt>
                <c:pt idx="15093">
                  <c:v>-0.84642770225528574</c:v>
                </c:pt>
                <c:pt idx="15094">
                  <c:v>-0.80173519883175759</c:v>
                </c:pt>
                <c:pt idx="15095">
                  <c:v>-0.75649345090504072</c:v>
                </c:pt>
                <c:pt idx="15096">
                  <c:v>-0.71073319384985023</c:v>
                </c:pt>
                <c:pt idx="15097">
                  <c:v>-0.6644853323839599</c:v>
                </c:pt>
                <c:pt idx="15098">
                  <c:v>-0.61778202163028184</c:v>
                </c:pt>
                <c:pt idx="15099">
                  <c:v>-0.57065611892110168</c:v>
                </c:pt>
                <c:pt idx="15100">
                  <c:v>-0.52313943027816712</c:v>
                </c:pt>
                <c:pt idx="15101">
                  <c:v>-0.47526419520177926</c:v>
                </c:pt>
                <c:pt idx="15102">
                  <c:v>-0.42706363428618749</c:v>
                </c:pt>
                <c:pt idx="15103">
                  <c:v>-0.3785713948950471</c:v>
                </c:pt>
                <c:pt idx="15104">
                  <c:v>-0.32981980154742491</c:v>
                </c:pt>
                <c:pt idx="15105">
                  <c:v>-0.28084135364269031</c:v>
                </c:pt>
                <c:pt idx="15106">
                  <c:v>-0.23166929372808795</c:v>
                </c:pt>
                <c:pt idx="15107">
                  <c:v>-0.18233762296482747</c:v>
                </c:pt>
                <c:pt idx="15108">
                  <c:v>-0.13288108209308497</c:v>
                </c:pt>
                <c:pt idx="15109">
                  <c:v>-8.3334557939133802E-2</c:v>
                </c:pt>
                <c:pt idx="15110">
                  <c:v>-3.37313062646405E-2</c:v>
                </c:pt>
                <c:pt idx="15111">
                  <c:v>1.589556617155357E-2</c:v>
                </c:pt>
                <c:pt idx="15112">
                  <c:v>6.5511994467998533E-2</c:v>
                </c:pt>
                <c:pt idx="15113">
                  <c:v>0.11508242865511865</c:v>
                </c:pt>
                <c:pt idx="15114">
                  <c:v>0.16457445123091677</c:v>
                </c:pt>
                <c:pt idx="15115">
                  <c:v>0.21395401151551838</c:v>
                </c:pt>
                <c:pt idx="15116">
                  <c:v>0.2631869694638983</c:v>
                </c:pt>
                <c:pt idx="15117">
                  <c:v>0.31223955306327827</c:v>
                </c:pt>
                <c:pt idx="15118">
                  <c:v>0.36107802619604562</c:v>
                </c:pt>
                <c:pt idx="15119">
                  <c:v>0.40966910644149934</c:v>
                </c:pt>
                <c:pt idx="15120">
                  <c:v>0.45797951815564403</c:v>
                </c:pt>
                <c:pt idx="15121">
                  <c:v>0.5059759389571401</c:v>
                </c:pt>
                <c:pt idx="15122">
                  <c:v>0.55362545746032221</c:v>
                </c:pt>
                <c:pt idx="15123">
                  <c:v>0.60089562122048268</c:v>
                </c:pt>
                <c:pt idx="15124">
                  <c:v>0.64775402214015765</c:v>
                </c:pt>
                <c:pt idx="15125">
                  <c:v>0.69416834258288473</c:v>
                </c:pt>
                <c:pt idx="15126">
                  <c:v>0.74010686744007259</c:v>
                </c:pt>
                <c:pt idx="15127">
                  <c:v>0.78553813525798921</c:v>
                </c:pt>
                <c:pt idx="15128">
                  <c:v>0.8304313216895306</c:v>
                </c:pt>
                <c:pt idx="15129">
                  <c:v>0.87475589429365908</c:v>
                </c:pt>
                <c:pt idx="15130">
                  <c:v>0.91847984162881524</c:v>
                </c:pt>
                <c:pt idx="15131">
                  <c:v>0.9615746500599468</c:v>
                </c:pt>
                <c:pt idx="15132">
                  <c:v>1.0040109621207811</c:v>
                </c:pt>
                <c:pt idx="15133">
                  <c:v>1.0457588313296882</c:v>
                </c:pt>
                <c:pt idx="15134">
                  <c:v>1.0867887840663026</c:v>
                </c:pt>
                <c:pt idx="15135">
                  <c:v>1.1270735405173824</c:v>
                </c:pt>
                <c:pt idx="15136">
                  <c:v>1.1665864714658227</c:v>
                </c:pt>
                <c:pt idx="15137">
                  <c:v>1.2053009709553466</c:v>
                </c:pt>
                <c:pt idx="15138">
                  <c:v>1.2431903717276593</c:v>
                </c:pt>
                <c:pt idx="15139">
                  <c:v>1.2802278888183745</c:v>
                </c:pt>
                <c:pt idx="15140">
                  <c:v>1.3163871349189857</c:v>
                </c:pt>
                <c:pt idx="15141">
                  <c:v>1.3516438201621241</c:v>
                </c:pt>
                <c:pt idx="15142">
                  <c:v>1.3859741965896222</c:v>
                </c:pt>
                <c:pt idx="15143">
                  <c:v>1.4193544270880056</c:v>
                </c:pt>
                <c:pt idx="15144">
                  <c:v>1.4517610480456216</c:v>
                </c:pt>
                <c:pt idx="15145">
                  <c:v>1.4831726235462681</c:v>
                </c:pt>
                <c:pt idx="15146">
                  <c:v>1.5135681527187501</c:v>
                </c:pt>
                <c:pt idx="15147">
                  <c:v>1.5429264109037566</c:v>
                </c:pt>
                <c:pt idx="15148">
                  <c:v>1.5712269372513084</c:v>
                </c:pt>
                <c:pt idx="15149">
                  <c:v>1.5984522939074652</c:v>
                </c:pt>
                <c:pt idx="15150">
                  <c:v>1.6245820363440442</c:v>
                </c:pt>
                <c:pt idx="15151">
                  <c:v>1.6495973323197508</c:v>
                </c:pt>
                <c:pt idx="15152">
                  <c:v>1.6734828225367573</c:v>
                </c:pt>
                <c:pt idx="15153">
                  <c:v>1.6962206010049836</c:v>
                </c:pt>
                <c:pt idx="15154">
                  <c:v>1.7177954369519879</c:v>
                </c:pt>
                <c:pt idx="15155">
                  <c:v>1.7381932789506895</c:v>
                </c:pt>
                <c:pt idx="15156">
                  <c:v>1.7574011884790555</c:v>
                </c:pt>
                <c:pt idx="15157">
                  <c:v>1.7754044781935348</c:v>
                </c:pt>
                <c:pt idx="15158">
                  <c:v>1.7921903415765914</c:v>
                </c:pt>
                <c:pt idx="15159">
                  <c:v>1.8077491213890828</c:v>
                </c:pt>
                <c:pt idx="15160">
                  <c:v>1.8220682365292173</c:v>
                </c:pt>
                <c:pt idx="15161">
                  <c:v>1.8351379158636332</c:v>
                </c:pt>
                <c:pt idx="15162">
                  <c:v>1.8469503065227786</c:v>
                </c:pt>
                <c:pt idx="15163">
                  <c:v>1.8574960667222351</c:v>
                </c:pt>
                <c:pt idx="15164">
                  <c:v>1.8667685715769846</c:v>
                </c:pt>
                <c:pt idx="15165">
                  <c:v>1.8747618104177048</c:v>
                </c:pt>
                <c:pt idx="15166">
                  <c:v>1.8814708069681387</c:v>
                </c:pt>
                <c:pt idx="15167">
                  <c:v>1.8868904338750341</c:v>
                </c:pt>
                <c:pt idx="15168">
                  <c:v>1.8910169255285343</c:v>
                </c:pt>
                <c:pt idx="15169">
                  <c:v>1.8938478887470716</c:v>
                </c:pt>
                <c:pt idx="15170">
                  <c:v>1.8953805783835984</c:v>
                </c:pt>
                <c:pt idx="15171">
                  <c:v>1.8956133985837362</c:v>
                </c:pt>
                <c:pt idx="15172">
                  <c:v>1.8945464551519178</c:v>
                </c:pt>
                <c:pt idx="15173">
                  <c:v>1.8921815385836946</c:v>
                </c:pt>
                <c:pt idx="15174">
                  <c:v>1.8885209735101609</c:v>
                </c:pt>
                <c:pt idx="15175">
                  <c:v>1.8835652004767631</c:v>
                </c:pt>
                <c:pt idx="15176">
                  <c:v>1.8773186574129934</c:v>
                </c:pt>
                <c:pt idx="15177">
                  <c:v>1.8697861150743083</c:v>
                </c:pt>
                <c:pt idx="15178">
                  <c:v>1.860972475777765</c:v>
                </c:pt>
                <c:pt idx="15179">
                  <c:v>1.8508826167831622</c:v>
                </c:pt>
                <c:pt idx="15180">
                  <c:v>1.8395252047339674</c:v>
                </c:pt>
                <c:pt idx="15181">
                  <c:v>1.8269072607480272</c:v>
                </c:pt>
                <c:pt idx="15182">
                  <c:v>1.8130371629224129</c:v>
                </c:pt>
                <c:pt idx="15183">
                  <c:v>1.7979235321441527</c:v>
                </c:pt>
                <c:pt idx="15184">
                  <c:v>1.7815784809772899</c:v>
                </c:pt>
                <c:pt idx="15185">
                  <c:v>1.7640121461025746</c:v>
                </c:pt>
                <c:pt idx="15186">
                  <c:v>1.7452362174102023</c:v>
                </c:pt>
                <c:pt idx="15187">
                  <c:v>1.7252639793315787</c:v>
                </c:pt>
                <c:pt idx="15188">
                  <c:v>1.7041102916648652</c:v>
                </c:pt>
                <c:pt idx="15189">
                  <c:v>1.6817875920455545</c:v>
                </c:pt>
                <c:pt idx="15190">
                  <c:v>1.6583116915881264</c:v>
                </c:pt>
                <c:pt idx="15191">
                  <c:v>1.6336997547246883</c:v>
                </c:pt>
                <c:pt idx="15192">
                  <c:v>1.6079690584825559</c:v>
                </c:pt>
                <c:pt idx="15193">
                  <c:v>1.5811368179273131</c:v>
                </c:pt>
                <c:pt idx="15194">
                  <c:v>1.5532205919997875</c:v>
                </c:pt>
                <c:pt idx="15195">
                  <c:v>1.524239885651451</c:v>
                </c:pt>
                <c:pt idx="15196">
                  <c:v>1.4942145109993961</c:v>
                </c:pt>
                <c:pt idx="15197">
                  <c:v>1.4631644318820847</c:v>
                </c:pt>
                <c:pt idx="15198">
                  <c:v>1.431111332243036</c:v>
                </c:pt>
                <c:pt idx="15199">
                  <c:v>1.3980774979109929</c:v>
                </c:pt>
                <c:pt idx="15200">
                  <c:v>1.364086263568997</c:v>
                </c:pt>
                <c:pt idx="15201">
                  <c:v>1.329159686225222</c:v>
                </c:pt>
                <c:pt idx="15202">
                  <c:v>1.2933227759385728</c:v>
                </c:pt>
                <c:pt idx="15203">
                  <c:v>1.2566003098655945</c:v>
                </c:pt>
                <c:pt idx="15204">
                  <c:v>1.2190154643302735</c:v>
                </c:pt>
                <c:pt idx="15205">
                  <c:v>1.1805957682004085</c:v>
                </c:pt>
                <c:pt idx="15206">
                  <c:v>1.1413672355778659</c:v>
                </c:pt>
                <c:pt idx="15207">
                  <c:v>1.1013551169206051</c:v>
                </c:pt>
                <c:pt idx="15208">
                  <c:v>1.0605877078524406</c:v>
                </c:pt>
                <c:pt idx="15209">
                  <c:v>1.0190937063697427</c:v>
                </c:pt>
                <c:pt idx="15210">
                  <c:v>0.97690206420903569</c:v>
                </c:pt>
                <c:pt idx="15211">
                  <c:v>0.93404016048737315</c:v>
                </c:pt>
                <c:pt idx="15212">
                  <c:v>0.89053918089095008</c:v>
                </c:pt>
                <c:pt idx="15213">
                  <c:v>0.84642821761860776</c:v>
                </c:pt>
                <c:pt idx="15214">
                  <c:v>0.80173555484047676</c:v>
                </c:pt>
                <c:pt idx="15215">
                  <c:v>0.75649364764611338</c:v>
                </c:pt>
                <c:pt idx="15216">
                  <c:v>0.71073323148123024</c:v>
                </c:pt>
                <c:pt idx="15217">
                  <c:v>0.66448521113449244</c:v>
                </c:pt>
                <c:pt idx="15218">
                  <c:v>0.61778174179947798</c:v>
                </c:pt>
                <c:pt idx="15219">
                  <c:v>0.57065568087882879</c:v>
                </c:pt>
                <c:pt idx="15220">
                  <c:v>0.52313883446446197</c:v>
                </c:pt>
                <c:pt idx="15221">
                  <c:v>0.47526344212651139</c:v>
                </c:pt>
                <c:pt idx="15222">
                  <c:v>0.4270627245286851</c:v>
                </c:pt>
                <c:pt idx="15223">
                  <c:v>0.37857032910377969</c:v>
                </c:pt>
                <c:pt idx="15224">
                  <c:v>0.32981858043961593</c:v>
                </c:pt>
                <c:pt idx="15225">
                  <c:v>0.28083997800384181</c:v>
                </c:pt>
                <c:pt idx="15226">
                  <c:v>0.23166776441156184</c:v>
                </c:pt>
                <c:pt idx="15227">
                  <c:v>0.18233594089131472</c:v>
                </c:pt>
                <c:pt idx="15228">
                  <c:v>0.1328792482501851</c:v>
                </c:pt>
                <c:pt idx="15229">
                  <c:v>8.3332573380681105E-2</c:v>
                </c:pt>
                <c:pt idx="15230">
                  <c:v>3.3729172110241165E-2</c:v>
                </c:pt>
                <c:pt idx="15231">
                  <c:v>-1.5897848737181784E-2</c:v>
                </c:pt>
                <c:pt idx="15232">
                  <c:v>-6.5514424195647167E-2</c:v>
                </c:pt>
                <c:pt idx="15233">
                  <c:v>-0.11508500423174993</c:v>
                </c:pt>
                <c:pt idx="15234">
                  <c:v>-0.16457717128031155</c:v>
                </c:pt>
                <c:pt idx="15235">
                  <c:v>-0.21395687459905482</c:v>
                </c:pt>
                <c:pt idx="15236">
                  <c:v>-0.26318997408122641</c:v>
                </c:pt>
                <c:pt idx="15237">
                  <c:v>-0.31224269765312929</c:v>
                </c:pt>
                <c:pt idx="15238">
                  <c:v>-0.36108130913697767</c:v>
                </c:pt>
                <c:pt idx="15239">
                  <c:v>-0.40967252605277765</c:v>
                </c:pt>
                <c:pt idx="15240">
                  <c:v>-0.45798307269804645</c:v>
                </c:pt>
                <c:pt idx="15241">
                  <c:v>-0.50597962663383578</c:v>
                </c:pt>
                <c:pt idx="15242">
                  <c:v>-0.55362927641770632</c:v>
                </c:pt>
                <c:pt idx="15243">
                  <c:v>-0.60089956954918455</c:v>
                </c:pt>
                <c:pt idx="15244">
                  <c:v>-0.64775809787596428</c:v>
                </c:pt>
                <c:pt idx="15245">
                  <c:v>-0.69417254370763015</c:v>
                </c:pt>
                <c:pt idx="15246">
                  <c:v>-0.74011119188270125</c:v>
                </c:pt>
                <c:pt idx="15247">
                  <c:v>-0.78554258089549567</c:v>
                </c:pt>
                <c:pt idx="15248">
                  <c:v>-0.83043588634807464</c:v>
                </c:pt>
                <c:pt idx="15249">
                  <c:v>-0.8747605757495277</c:v>
                </c:pt>
                <c:pt idx="15250">
                  <c:v>-0.91848463760954879</c:v>
                </c:pt>
                <c:pt idx="15251">
                  <c:v>-0.96157955824541974</c:v>
                </c:pt>
                <c:pt idx="15252">
                  <c:v>-1.0040159801442767</c:v>
                </c:pt>
                <c:pt idx="15253">
                  <c:v>-1.0457639567790871</c:v>
                </c:pt>
                <c:pt idx="15254">
                  <c:v>-1.0867940144851964</c:v>
                </c:pt>
                <c:pt idx="15255">
                  <c:v>-1.1270788734062336</c:v>
                </c:pt>
                <c:pt idx="15256">
                  <c:v>-1.1665919042831643</c:v>
                </c:pt>
                <c:pt idx="15257">
                  <c:v>-1.2053065011189799</c:v>
                </c:pt>
                <c:pt idx="15258">
                  <c:v>-1.2431959966158705</c:v>
                </c:pt>
                <c:pt idx="15259">
                  <c:v>-1.2802336057711561</c:v>
                </c:pt>
                <c:pt idx="15260">
                  <c:v>-1.3163929412393027</c:v>
                </c:pt>
                <c:pt idx="15261">
                  <c:v>-1.3516497131171643</c:v>
                </c:pt>
                <c:pt idx="15262">
                  <c:v>-1.3859801734120676</c:v>
                </c:pt>
                <c:pt idx="15263">
                  <c:v>-1.4193604849773442</c:v>
                </c:pt>
                <c:pt idx="15264">
                  <c:v>-1.4517671841694255</c:v>
                </c:pt>
                <c:pt idx="15265">
                  <c:v>-1.4831788350415327</c:v>
                </c:pt>
                <c:pt idx="15266">
                  <c:v>-1.5135744366931891</c:v>
                </c:pt>
                <c:pt idx="15267">
                  <c:v>-1.5429327644371804</c:v>
                </c:pt>
                <c:pt idx="15268">
                  <c:v>-1.5712333573969262</c:v>
                </c:pt>
                <c:pt idx="15269">
                  <c:v>-1.598458777693273</c:v>
                </c:pt>
                <c:pt idx="15270">
                  <c:v>-1.6245885807742053</c:v>
                </c:pt>
                <c:pt idx="15271">
                  <c:v>-1.6496039343759412</c:v>
                </c:pt>
                <c:pt idx="15272">
                  <c:v>-1.6734894791795383</c:v>
                </c:pt>
                <c:pt idx="15273">
                  <c:v>-1.6962273091752493</c:v>
                </c:pt>
                <c:pt idx="15274">
                  <c:v>-1.717802193572304</c:v>
                </c:pt>
                <c:pt idx="15275">
                  <c:v>-1.73820008092673</c:v>
                </c:pt>
                <c:pt idx="15276">
                  <c:v>-1.7574080327010031</c:v>
                </c:pt>
                <c:pt idx="15277">
                  <c:v>-1.7754113615374938</c:v>
                </c:pt>
                <c:pt idx="15278">
                  <c:v>-1.7921972609060015</c:v>
                </c:pt>
                <c:pt idx="15279">
                  <c:v>-1.8077560735561424</c:v>
                </c:pt>
                <c:pt idx="15280">
                  <c:v>-1.8220752183763196</c:v>
                </c:pt>
                <c:pt idx="15281">
                  <c:v>-1.8351449242247782</c:v>
                </c:pt>
                <c:pt idx="15282">
                  <c:v>-1.8469573382249975</c:v>
                </c:pt>
                <c:pt idx="15283">
                  <c:v>-1.8575031185870374</c:v>
                </c:pt>
                <c:pt idx="15284">
                  <c:v>-1.8667756404217759</c:v>
                </c:pt>
                <c:pt idx="15285">
                  <c:v>-1.8747688930572071</c:v>
                </c:pt>
                <c:pt idx="15286">
                  <c:v>-1.881477900215839</c:v>
                </c:pt>
                <c:pt idx="15287">
                  <c:v>-1.8868975345445842</c:v>
                </c:pt>
                <c:pt idx="15288">
                  <c:v>-1.8910240304352013</c:v>
                </c:pt>
                <c:pt idx="15289">
                  <c:v>-1.8938549947091396</c:v>
                </c:pt>
                <c:pt idx="15290">
                  <c:v>-1.8953876822237981</c:v>
                </c:pt>
                <c:pt idx="15291">
                  <c:v>-1.8956204971306416</c:v>
                </c:pt>
                <c:pt idx="15292">
                  <c:v>-1.8945535452413753</c:v>
                </c:pt>
                <c:pt idx="15293">
                  <c:v>-1.8921886170602076</c:v>
                </c:pt>
                <c:pt idx="15294">
                  <c:v>-1.888528037228298</c:v>
                </c:pt>
                <c:pt idx="15295">
                  <c:v>-1.8835722463025473</c:v>
                </c:pt>
                <c:pt idx="15296">
                  <c:v>-1.8773256822252817</c:v>
                </c:pt>
                <c:pt idx="15297">
                  <c:v>-1.86979311576616</c:v>
                </c:pt>
                <c:pt idx="15298">
                  <c:v>-1.860979449257826</c:v>
                </c:pt>
                <c:pt idx="15299">
                  <c:v>-1.8508895599770043</c:v>
                </c:pt>
                <c:pt idx="15300">
                  <c:v>-1.8395321145854506</c:v>
                </c:pt>
                <c:pt idx="15301">
                  <c:v>-1.8269141342206181</c:v>
                </c:pt>
                <c:pt idx="15302">
                  <c:v>-1.8130439970005339</c:v>
                </c:pt>
                <c:pt idx="15303">
                  <c:v>-1.7979303238345004</c:v>
                </c:pt>
                <c:pt idx="15304">
                  <c:v>-1.7815852273101009</c:v>
                </c:pt>
                <c:pt idx="15305">
                  <c:v>-1.7640188441329541</c:v>
                </c:pt>
                <c:pt idx="15306">
                  <c:v>-1.7452428642193853</c:v>
                </c:pt>
                <c:pt idx="15307">
                  <c:v>-1.7252705720281967</c:v>
                </c:pt>
                <c:pt idx="15308">
                  <c:v>-1.7041168273862002</c:v>
                </c:pt>
                <c:pt idx="15309">
                  <c:v>-1.6817940679587571</c:v>
                </c:pt>
                <c:pt idx="15310">
                  <c:v>-1.6583181048914684</c:v>
                </c:pt>
                <c:pt idx="15311">
                  <c:v>-1.6337061026487465</c:v>
                </c:pt>
                <c:pt idx="15312">
                  <c:v>-1.6079753382913768</c:v>
                </c:pt>
                <c:pt idx="15313">
                  <c:v>-1.5811430269196347</c:v>
                </c:pt>
                <c:pt idx="15314">
                  <c:v>-1.5532267275101537</c:v>
                </c:pt>
                <c:pt idx="15315">
                  <c:v>-1.5242459450513532</c:v>
                </c:pt>
                <c:pt idx="15316">
                  <c:v>-1.4942204916984236</c:v>
                </c:pt>
                <c:pt idx="15317">
                  <c:v>-1.4631703313289699</c:v>
                </c:pt>
                <c:pt idx="15318">
                  <c:v>-1.4311171479267757</c:v>
                </c:pt>
                <c:pt idx="15319">
                  <c:v>-1.3980832273618888</c:v>
                </c:pt>
                <c:pt idx="15320">
                  <c:v>-1.3640919043596975</c:v>
                </c:pt>
                <c:pt idx="15321">
                  <c:v>-1.3291652359717632</c:v>
                </c:pt>
                <c:pt idx="15322">
                  <c:v>-1.2933282323013362</c:v>
                </c:pt>
                <c:pt idx="15323">
                  <c:v>-1.2566056705503081</c:v>
                </c:pt>
                <c:pt idx="15324">
                  <c:v>-1.2190207270889866</c:v>
                </c:pt>
                <c:pt idx="15325">
                  <c:v>-1.1806009308323961</c:v>
                </c:pt>
                <c:pt idx="15326">
                  <c:v>-1.1413722959305435</c:v>
                </c:pt>
                <c:pt idx="15327">
                  <c:v>-1.1013600728904092</c:v>
                </c:pt>
                <c:pt idx="15328">
                  <c:v>-1.0605925573857371</c:v>
                </c:pt>
                <c:pt idx="15329">
                  <c:v>-1.019098447463592</c:v>
                </c:pt>
                <c:pt idx="15330">
                  <c:v>-0.9769066949120877</c:v>
                </c:pt>
                <c:pt idx="15331">
                  <c:v>-0.93404467890059295</c:v>
                </c:pt>
                <c:pt idx="15332">
                  <c:v>-0.89054358516845145</c:v>
                </c:pt>
                <c:pt idx="15333">
                  <c:v>-0.84643250596831743</c:v>
                </c:pt>
                <c:pt idx="15334">
                  <c:v>-0.801739725524939</c:v>
                </c:pt>
                <c:pt idx="15335">
                  <c:v>-0.75649769898312047</c:v>
                </c:pt>
                <c:pt idx="15336">
                  <c:v>-0.71073716184451541</c:v>
                </c:pt>
                <c:pt idx="15337">
                  <c:v>-0.66448901895435419</c:v>
                </c:pt>
                <c:pt idx="15338">
                  <c:v>-0.61778542556338256</c:v>
                </c:pt>
                <c:pt idx="15339">
                  <c:v>-0.5706592391320684</c:v>
                </c:pt>
                <c:pt idx="15340">
                  <c:v>-0.5231422658106325</c:v>
                </c:pt>
                <c:pt idx="15341">
                  <c:v>-0.47526674522804047</c:v>
                </c:pt>
                <c:pt idx="15342">
                  <c:v>-0.42706589810747964</c:v>
                </c:pt>
                <c:pt idx="15343">
                  <c:v>-0.3785733719415309</c:v>
                </c:pt>
                <c:pt idx="15344">
                  <c:v>-0.32982149137833061</c:v>
                </c:pt>
                <c:pt idx="15345">
                  <c:v>-0.28084275594627406</c:v>
                </c:pt>
                <c:pt idx="15346">
                  <c:v>-0.23167040832160238</c:v>
                </c:pt>
                <c:pt idx="15347">
                  <c:v>-0.18233844979433536</c:v>
                </c:pt>
                <c:pt idx="15348">
                  <c:v>-0.13288162123335853</c:v>
                </c:pt>
                <c:pt idx="15349">
                  <c:v>-8.333480959342332E-2</c:v>
                </c:pt>
                <c:pt idx="15350">
                  <c:v>-3.3731270764344144E-2</c:v>
                </c:pt>
                <c:pt idx="15351">
                  <c:v>1.5895888367235177E-2</c:v>
                </c:pt>
                <c:pt idx="15352">
                  <c:v>6.5512602772437353E-2</c:v>
                </c:pt>
                <c:pt idx="15353">
                  <c:v>0.11508332235473442</c:v>
                </c:pt>
                <c:pt idx="15354">
                  <c:v>0.16457562948568033</c:v>
                </c:pt>
                <c:pt idx="15355">
                  <c:v>0.21395547335954218</c:v>
                </c:pt>
                <c:pt idx="15356">
                  <c:v>0.26318871380605569</c:v>
                </c:pt>
                <c:pt idx="15357">
                  <c:v>0.31224157868785235</c:v>
                </c:pt>
                <c:pt idx="15358">
                  <c:v>0.36108033176349036</c:v>
                </c:pt>
                <c:pt idx="15359">
                  <c:v>0.40967169048929142</c:v>
                </c:pt>
                <c:pt idx="15360">
                  <c:v>0.45798237909901418</c:v>
                </c:pt>
                <c:pt idx="15361">
                  <c:v>0.50597907509004181</c:v>
                </c:pt>
                <c:pt idx="15362">
                  <c:v>0.55362886695630598</c:v>
                </c:pt>
                <c:pt idx="15363">
                  <c:v>0.60089930213380582</c:v>
                </c:pt>
                <c:pt idx="15364">
                  <c:v>0.647757972406796</c:v>
                </c:pt>
                <c:pt idx="15365">
                  <c:v>0.694172560021596</c:v>
                </c:pt>
                <c:pt idx="15366">
                  <c:v>0.74011134975359605</c:v>
                </c:pt>
                <c:pt idx="15367">
                  <c:v>0.78554288003424444</c:v>
                </c:pt>
                <c:pt idx="15368">
                  <c:v>0.83043632640285647</c:v>
                </c:pt>
                <c:pt idx="15369">
                  <c:v>0.87476115630612472</c:v>
                </c:pt>
                <c:pt idx="15370">
                  <c:v>0.9184853581915936</c:v>
                </c:pt>
                <c:pt idx="15371">
                  <c:v>0.96158041831469454</c:v>
                </c:pt>
                <c:pt idx="15372">
                  <c:v>1.0040169791010614</c:v>
                </c:pt>
                <c:pt idx="15373">
                  <c:v>1.045765093962514</c:v>
                </c:pt>
                <c:pt idx="15374">
                  <c:v>1.0867952891736339</c:v>
                </c:pt>
                <c:pt idx="15375">
                  <c:v>1.1270802848177521</c:v>
                </c:pt>
                <c:pt idx="15376">
                  <c:v>1.1665934515759084</c:v>
                </c:pt>
                <c:pt idx="15377">
                  <c:v>1.2053081833916586</c:v>
                </c:pt>
                <c:pt idx="15378">
                  <c:v>1.2431978129082966</c:v>
                </c:pt>
                <c:pt idx="15379">
                  <c:v>1.2802355550647138</c:v>
                </c:pt>
                <c:pt idx="15380">
                  <c:v>1.3163950224574943</c:v>
                </c:pt>
                <c:pt idx="15381">
                  <c:v>1.3516519251262278</c:v>
                </c:pt>
                <c:pt idx="15382">
                  <c:v>1.3859825150215355</c:v>
                </c:pt>
                <c:pt idx="15383">
                  <c:v>1.4193629549406566</c:v>
                </c:pt>
                <c:pt idx="15384">
                  <c:v>1.4517697811845711</c:v>
                </c:pt>
                <c:pt idx="15385">
                  <c:v>1.483181557751776</c:v>
                </c:pt>
                <c:pt idx="15386">
                  <c:v>1.5135772836876831</c:v>
                </c:pt>
                <c:pt idx="15387">
                  <c:v>1.5429357342517105</c:v>
                </c:pt>
                <c:pt idx="15388">
                  <c:v>1.5712364485146688</c:v>
                </c:pt>
                <c:pt idx="15389">
                  <c:v>1.5984619885455345</c:v>
                </c:pt>
                <c:pt idx="15390">
                  <c:v>1.6245919097412032</c:v>
                </c:pt>
                <c:pt idx="15391">
                  <c:v>1.6496073797875817</c:v>
                </c:pt>
                <c:pt idx="15392">
                  <c:v>1.673493039316305</c:v>
                </c:pt>
                <c:pt idx="15393">
                  <c:v>1.6962309822689974</c:v>
                </c:pt>
                <c:pt idx="15394">
                  <c:v>1.7178059778071275</c:v>
                </c:pt>
                <c:pt idx="15395">
                  <c:v>1.7382039744398723</c:v>
                </c:pt>
                <c:pt idx="15396">
                  <c:v>1.7574120335837367</c:v>
                </c:pt>
                <c:pt idx="15397">
                  <c:v>1.7754154678360645</c:v>
                </c:pt>
                <c:pt idx="15398">
                  <c:v>1.7922014706225413</c:v>
                </c:pt>
                <c:pt idx="15399">
                  <c:v>1.8077603846496828</c:v>
                </c:pt>
                <c:pt idx="15400">
                  <c:v>1.8220796287637133</c:v>
                </c:pt>
                <c:pt idx="15401">
                  <c:v>1.8351494317817258</c:v>
                </c:pt>
                <c:pt idx="15402">
                  <c:v>1.846961940787059</c:v>
                </c:pt>
                <c:pt idx="15403">
                  <c:v>1.8575078139506569</c:v>
                </c:pt>
                <c:pt idx="15404">
                  <c:v>1.8667804263453125</c:v>
                </c:pt>
                <c:pt idx="15405">
                  <c:v>1.8747737672620257</c:v>
                </c:pt>
                <c:pt idx="15406">
                  <c:v>1.881482860387365</c:v>
                </c:pt>
                <c:pt idx="15407">
                  <c:v>1.8869025783333984</c:v>
                </c:pt>
                <c:pt idx="15408">
                  <c:v>1.8910291554581449</c:v>
                </c:pt>
                <c:pt idx="15409">
                  <c:v>1.8938601985504231</c:v>
                </c:pt>
                <c:pt idx="15410">
                  <c:v>1.8953929624361374</c:v>
                </c:pt>
                <c:pt idx="15411">
                  <c:v>1.8956258512364133</c:v>
                </c:pt>
                <c:pt idx="15412">
                  <c:v>1.8945589707337525</c:v>
                </c:pt>
                <c:pt idx="15413">
                  <c:v>1.8921941114043257</c:v>
                </c:pt>
                <c:pt idx="15414">
                  <c:v>1.8885335978624476</c:v>
                </c:pt>
                <c:pt idx="15415">
                  <c:v>1.8835778706393347</c:v>
                </c:pt>
                <c:pt idx="15416">
                  <c:v>1.8773313676528438</c:v>
                </c:pt>
                <c:pt idx="15417">
                  <c:v>1.8697988596493804</c:v>
                </c:pt>
                <c:pt idx="15418">
                  <c:v>1.8609852489395058</c:v>
                </c:pt>
                <c:pt idx="15419">
                  <c:v>1.8508954127791351</c:v>
                </c:pt>
                <c:pt idx="15420">
                  <c:v>1.8395380178104006</c:v>
                </c:pt>
                <c:pt idx="15421">
                  <c:v>1.8269200851524052</c:v>
                </c:pt>
                <c:pt idx="15422">
                  <c:v>1.8130499929060417</c:v>
                </c:pt>
                <c:pt idx="15423">
                  <c:v>1.7979363619647164</c:v>
                </c:pt>
                <c:pt idx="15424">
                  <c:v>1.7815913049014167</c:v>
                </c:pt>
                <c:pt idx="15425">
                  <c:v>1.76402495840837</c:v>
                </c:pt>
                <c:pt idx="15426">
                  <c:v>1.7452490123898052</c:v>
                </c:pt>
                <c:pt idx="15427">
                  <c:v>1.7252767512936711</c:v>
                </c:pt>
                <c:pt idx="15428">
                  <c:v>1.7041230349372281</c:v>
                </c:pt>
                <c:pt idx="15429">
                  <c:v>1.6818003009775226</c:v>
                </c:pt>
                <c:pt idx="15430">
                  <c:v>1.658324360553121</c:v>
                </c:pt>
                <c:pt idx="15431">
                  <c:v>1.6337123781226699</c:v>
                </c:pt>
                <c:pt idx="15432">
                  <c:v>1.6079816307425034</c:v>
                </c:pt>
                <c:pt idx="15433">
                  <c:v>1.5811493335096374</c:v>
                </c:pt>
                <c:pt idx="15434">
                  <c:v>1.5532330453988246</c:v>
                </c:pt>
                <c:pt idx="15435">
                  <c:v>1.5242522713977822</c:v>
                </c:pt>
                <c:pt idx="15436">
                  <c:v>1.4942268236623126</c:v>
                </c:pt>
                <c:pt idx="15437">
                  <c:v>1.4631766660719079</c:v>
                </c:pt>
                <c:pt idx="15438">
                  <c:v>1.4311234826134858</c:v>
                </c:pt>
                <c:pt idx="15439">
                  <c:v>1.3980895591614797</c:v>
                </c:pt>
                <c:pt idx="15440">
                  <c:v>1.3640982304469746</c:v>
                </c:pt>
                <c:pt idx="15441">
                  <c:v>1.3291715535284159</c:v>
                </c:pt>
                <c:pt idx="15442">
                  <c:v>1.2933345385172272</c:v>
                </c:pt>
                <c:pt idx="15443">
                  <c:v>1.2566119626247227</c:v>
                </c:pt>
                <c:pt idx="15444">
                  <c:v>1.2190270022318264</c:v>
                </c:pt>
                <c:pt idx="15445">
                  <c:v>1.1806071862654457</c:v>
                </c:pt>
                <c:pt idx="15446">
                  <c:v>1.1413785288886908</c:v>
                </c:pt>
                <c:pt idx="15447">
                  <c:v>1.1013662806228637</c:v>
                </c:pt>
                <c:pt idx="15448">
                  <c:v>1.0605987371572039</c:v>
                </c:pt>
                <c:pt idx="15449">
                  <c:v>1.0191045965555279</c:v>
                </c:pt>
                <c:pt idx="15450">
                  <c:v>0.97691281062381585</c:v>
                </c:pt>
                <c:pt idx="15451">
                  <c:v>0.93405075855056974</c:v>
                </c:pt>
                <c:pt idx="15452">
                  <c:v>0.89054962609536303</c:v>
                </c:pt>
                <c:pt idx="15453">
                  <c:v>0.84643850553225175</c:v>
                </c:pt>
                <c:pt idx="15454">
                  <c:v>0.80174568110857281</c:v>
                </c:pt>
                <c:pt idx="15455">
                  <c:v>0.75650360799282301</c:v>
                </c:pt>
                <c:pt idx="15456">
                  <c:v>0.71074302171145698</c:v>
                </c:pt>
                <c:pt idx="15457">
                  <c:v>0.66449482713562624</c:v>
                </c:pt>
                <c:pt idx="15458">
                  <c:v>0.61779117954316309</c:v>
                </c:pt>
                <c:pt idx="15459">
                  <c:v>0.57066493642254545</c:v>
                </c:pt>
                <c:pt idx="15460">
                  <c:v>0.52314790395323685</c:v>
                </c:pt>
                <c:pt idx="15461">
                  <c:v>0.47527232179442919</c:v>
                </c:pt>
                <c:pt idx="15462">
                  <c:v>0.42707141070052973</c:v>
                </c:pt>
                <c:pt idx="15463">
                  <c:v>0.37857881819647343</c:v>
                </c:pt>
                <c:pt idx="15464">
                  <c:v>0.32982686896364188</c:v>
                </c:pt>
                <c:pt idx="15465">
                  <c:v>0.28084806256475692</c:v>
                </c:pt>
                <c:pt idx="15466">
                  <c:v>0.23167564171129401</c:v>
                </c:pt>
                <c:pt idx="15467">
                  <c:v>0.18234360772949931</c:v>
                </c:pt>
                <c:pt idx="15468">
                  <c:v>0.13288670152544926</c:v>
                </c:pt>
                <c:pt idx="15469">
                  <c:v>8.3339810091894284E-2</c:v>
                </c:pt>
                <c:pt idx="15470">
                  <c:v>3.3736189357682675E-2</c:v>
                </c:pt>
                <c:pt idx="15471">
                  <c:v>-1.5891053750657205E-2</c:v>
                </c:pt>
                <c:pt idx="15472">
                  <c:v>-6.5507854163558032E-2</c:v>
                </c:pt>
                <c:pt idx="15473">
                  <c:v>-0.11507866174293664</c:v>
                </c:pt>
                <c:pt idx="15474">
                  <c:v>-0.16457105881788611</c:v>
                </c:pt>
                <c:pt idx="15475">
                  <c:v>-0.21395099453955008</c:v>
                </c:pt>
                <c:pt idx="15476">
                  <c:v>-0.26318432869360364</c:v>
                </c:pt>
                <c:pt idx="15477">
                  <c:v>-0.31223728909797149</c:v>
                </c:pt>
                <c:pt idx="15478">
                  <c:v>-0.36107613946572592</c:v>
                </c:pt>
                <c:pt idx="15479">
                  <c:v>-0.40966759720695456</c:v>
                </c:pt>
                <c:pt idx="15480">
                  <c:v>-0.4579783865085067</c:v>
                </c:pt>
                <c:pt idx="15481">
                  <c:v>-0.50597518482019133</c:v>
                </c:pt>
                <c:pt idx="15482">
                  <c:v>-0.55362508058767546</c:v>
                </c:pt>
                <c:pt idx="15483">
                  <c:v>-0.60089562119813578</c:v>
                </c:pt>
                <c:pt idx="15484">
                  <c:v>-0.64775439838627469</c:v>
                </c:pt>
                <c:pt idx="15485">
                  <c:v>-0.69416909434841523</c:v>
                </c:pt>
                <c:pt idx="15486">
                  <c:v>-0.7401079938092533</c:v>
                </c:pt>
                <c:pt idx="15487">
                  <c:v>-0.78553963514911485</c:v>
                </c:pt>
                <c:pt idx="15488">
                  <c:v>-0.83043319385559089</c:v>
                </c:pt>
                <c:pt idx="15489">
                  <c:v>-0.87475813732321073</c:v>
                </c:pt>
                <c:pt idx="15490">
                  <c:v>-0.91848245394688754</c:v>
                </c:pt>
                <c:pt idx="15491">
                  <c:v>-0.96157762992893825</c:v>
                </c:pt>
                <c:pt idx="15492">
                  <c:v>-1.0040143076415047</c:v>
                </c:pt>
                <c:pt idx="15493">
                  <c:v>-1.0457625404425093</c:v>
                </c:pt>
                <c:pt idx="15494">
                  <c:v>-1.0867928545522594</c:v>
                </c:pt>
                <c:pt idx="15495">
                  <c:v>-1.1270779699994571</c:v>
                </c:pt>
                <c:pt idx="15496">
                  <c:v>-1.1665912574102089</c:v>
                </c:pt>
                <c:pt idx="15497">
                  <c:v>-1.205306110672868</c:v>
                </c:pt>
                <c:pt idx="15498">
                  <c:v>-1.2431958623751809</c:v>
                </c:pt>
                <c:pt idx="15499">
                  <c:v>-1.2802337274003301</c:v>
                </c:pt>
                <c:pt idx="15500">
                  <c:v>-1.3163933182889251</c:v>
                </c:pt>
                <c:pt idx="15501">
                  <c:v>-1.3516503450243842</c:v>
                </c:pt>
                <c:pt idx="15502">
                  <c:v>-1.3859810595010218</c:v>
                </c:pt>
                <c:pt idx="15503">
                  <c:v>-1.4193616244595799</c:v>
                </c:pt>
                <c:pt idx="15504">
                  <c:v>-1.4517685761444956</c:v>
                </c:pt>
                <c:pt idx="15505">
                  <c:v>-1.4831804784975424</c:v>
                </c:pt>
                <c:pt idx="15506">
                  <c:v>-1.5135763305074097</c:v>
                </c:pt>
                <c:pt idx="15507">
                  <c:v>-1.5429349073767247</c:v>
                </c:pt>
                <c:pt idx="15508">
                  <c:v>-1.5712357481194963</c:v>
                </c:pt>
                <c:pt idx="15509">
                  <c:v>-1.5984614147478993</c:v>
                </c:pt>
                <c:pt idx="15510">
                  <c:v>-1.6245914626020725</c:v>
                </c:pt>
                <c:pt idx="15511">
                  <c:v>-1.6496070593112446</c:v>
                </c:pt>
                <c:pt idx="15512">
                  <c:v>-1.6734928454504181</c:v>
                </c:pt>
                <c:pt idx="15513">
                  <c:v>-1.6962309149047137</c:v>
                </c:pt>
                <c:pt idx="15514">
                  <c:v>-1.717806036779248</c:v>
                </c:pt>
                <c:pt idx="15515">
                  <c:v>-1.7382041595269879</c:v>
                </c:pt>
                <c:pt idx="15516">
                  <c:v>-1.7574123445084187</c:v>
                </c:pt>
                <c:pt idx="15517">
                  <c:v>-1.7754159042650788</c:v>
                </c:pt>
                <c:pt idx="15518">
                  <c:v>-1.7922020321670853</c:v>
                </c:pt>
                <c:pt idx="15519">
                  <c:v>-1.8077610708656255</c:v>
                </c:pt>
                <c:pt idx="15520">
                  <c:v>-1.8220804391519021</c:v>
                </c:pt>
                <c:pt idx="15521">
                  <c:v>-1.8351503657882879</c:v>
                </c:pt>
                <c:pt idx="15522">
                  <c:v>-1.8469629978037299</c:v>
                </c:pt>
                <c:pt idx="15523">
                  <c:v>-1.8575089933151396</c:v>
                </c:pt>
                <c:pt idx="15524">
                  <c:v>-1.8667817273416545</c:v>
                </c:pt>
                <c:pt idx="15525">
                  <c:v>-1.8747751891210247</c:v>
                </c:pt>
                <c:pt idx="15526">
                  <c:v>-1.8814844022869852</c:v>
                </c:pt>
                <c:pt idx="15527">
                  <c:v>-1.8869042393992381</c:v>
                </c:pt>
                <c:pt idx="15528">
                  <c:v>-1.8910309347638865</c:v>
                </c:pt>
                <c:pt idx="15529">
                  <c:v>-1.8938620951183507</c:v>
                </c:pt>
                <c:pt idx="15530">
                  <c:v>-1.8953949752376331</c:v>
                </c:pt>
                <c:pt idx="15531">
                  <c:v>-1.8956279791925019</c:v>
                </c:pt>
                <c:pt idx="15532">
                  <c:v>-1.8945612127156595</c:v>
                </c:pt>
                <c:pt idx="15533">
                  <c:v>-1.8921964662340689</c:v>
                </c:pt>
                <c:pt idx="15534">
                  <c:v>-1.8885360643134217</c:v>
                </c:pt>
                <c:pt idx="15535">
                  <c:v>-1.8835804474369526</c:v>
                </c:pt>
                <c:pt idx="15536">
                  <c:v>-1.8773340534751795</c:v>
                </c:pt>
                <c:pt idx="15537">
                  <c:v>-1.8698016531278097</c:v>
                </c:pt>
                <c:pt idx="15538">
                  <c:v>-1.8609881486594162</c:v>
                </c:pt>
                <c:pt idx="15539">
                  <c:v>-1.8508984172806178</c:v>
                </c:pt>
                <c:pt idx="15540">
                  <c:v>-1.8395411255889709</c:v>
                </c:pt>
                <c:pt idx="15541">
                  <c:v>-1.826923294659746</c:v>
                </c:pt>
                <c:pt idx="15542">
                  <c:v>-1.8130533025507747</c:v>
                </c:pt>
                <c:pt idx="15543">
                  <c:v>-1.797939770113161</c:v>
                </c:pt>
                <c:pt idx="15544">
                  <c:v>-1.7815948098783907</c:v>
                </c:pt>
                <c:pt idx="15545">
                  <c:v>-1.7640285584980047</c:v>
                </c:pt>
                <c:pt idx="15546">
                  <c:v>-1.7452527058363727</c:v>
                </c:pt>
                <c:pt idx="15547">
                  <c:v>-1.7252805363024533</c:v>
                </c:pt>
                <c:pt idx="15548">
                  <c:v>-1.7041269096753413</c:v>
                </c:pt>
                <c:pt idx="15549">
                  <c:v>-1.6818042635748032</c:v>
                </c:pt>
                <c:pt idx="15550">
                  <c:v>-1.6583284091030579</c:v>
                </c:pt>
                <c:pt idx="15551">
                  <c:v>-1.6337165106832694</c:v>
                </c:pt>
                <c:pt idx="15552">
                  <c:v>-1.6079858453372136</c:v>
                </c:pt>
                <c:pt idx="15553">
                  <c:v>-1.5811536281283136</c:v>
                </c:pt>
                <c:pt idx="15554">
                  <c:v>-1.5532374179986519</c:v>
                </c:pt>
                <c:pt idx="15555">
                  <c:v>-1.5242567199042596</c:v>
                </c:pt>
                <c:pt idx="15556">
                  <c:v>-1.4942313459702119</c:v>
                </c:pt>
                <c:pt idx="15557">
                  <c:v>-1.4631812600462673</c:v>
                </c:pt>
                <c:pt idx="15558">
                  <c:v>-1.4311281460906196</c:v>
                </c:pt>
                <c:pt idx="15559">
                  <c:v>-1.3980942899499798</c:v>
                </c:pt>
                <c:pt idx="15560">
                  <c:v>-1.3641030263287286</c:v>
                </c:pt>
                <c:pt idx="15561">
                  <c:v>-1.3291764122596663</c:v>
                </c:pt>
                <c:pt idx="15562">
                  <c:v>-1.2933394578295674</c:v>
                </c:pt>
                <c:pt idx="15563">
                  <c:v>-1.2566169402261884</c:v>
                </c:pt>
                <c:pt idx="15564">
                  <c:v>-1.2190320358079492</c:v>
                </c:pt>
                <c:pt idx="15565">
                  <c:v>-1.1806122734802995</c:v>
                </c:pt>
                <c:pt idx="15566">
                  <c:v>-1.1413836673859956</c:v>
                </c:pt>
                <c:pt idx="15567">
                  <c:v>-1.1013714680270592</c:v>
                </c:pt>
                <c:pt idx="15568">
                  <c:v>-1.0606039710745268</c:v>
                </c:pt>
                <c:pt idx="15569">
                  <c:v>-1.0191098745751361</c:v>
                </c:pt>
                <c:pt idx="15570">
                  <c:v>-0.9769181303188873</c:v>
                </c:pt>
                <c:pt idx="15571">
                  <c:v>-0.93405611747938744</c:v>
                </c:pt>
                <c:pt idx="15572">
                  <c:v>-0.89055502180246449</c:v>
                </c:pt>
                <c:pt idx="15573">
                  <c:v>-0.84644393554951491</c:v>
                </c:pt>
                <c:pt idx="15574">
                  <c:v>-0.80175114295636973</c:v>
                </c:pt>
                <c:pt idx="15575">
                  <c:v>-0.75650909918109022</c:v>
                </c:pt>
                <c:pt idx="15576">
                  <c:v>-0.71074853974092145</c:v>
                </c:pt>
                <c:pt idx="15577">
                  <c:v>-0.66450036949883096</c:v>
                </c:pt>
                <c:pt idx="15578">
                  <c:v>-0.61779674372566518</c:v>
                </c:pt>
                <c:pt idx="15579">
                  <c:v>-0.57067051990405371</c:v>
                </c:pt>
                <c:pt idx="15580">
                  <c:v>-0.52315350420867301</c:v>
                </c:pt>
                <c:pt idx="15581">
                  <c:v>-0.47527793629516946</c:v>
                </c:pt>
                <c:pt idx="15582">
                  <c:v>-0.4270770369154725</c:v>
                </c:pt>
                <c:pt idx="15583">
                  <c:v>-0.37858445359316223</c:v>
                </c:pt>
                <c:pt idx="15584">
                  <c:v>-0.32983251100946298</c:v>
                </c:pt>
                <c:pt idx="15585">
                  <c:v>-0.28085370872801818</c:v>
                </c:pt>
                <c:pt idx="15586">
                  <c:v>-0.23168128946237584</c:v>
                </c:pt>
                <c:pt idx="15587">
                  <c:v>-0.18234925454199344</c:v>
                </c:pt>
                <c:pt idx="15588">
                  <c:v>-0.13289234487723847</c:v>
                </c:pt>
                <c:pt idx="15589">
                  <c:v>-8.3345447466317918E-2</c:v>
                </c:pt>
                <c:pt idx="15590">
                  <c:v>-3.3741818244661048E-2</c:v>
                </c:pt>
                <c:pt idx="15591">
                  <c:v>1.588543585361667E-2</c:v>
                </c:pt>
                <c:pt idx="15592">
                  <c:v>6.5502249750091876E-2</c:v>
                </c:pt>
                <c:pt idx="15593">
                  <c:v>0.11507307329681991</c:v>
                </c:pt>
                <c:pt idx="15594">
                  <c:v>0.16456548881194899</c:v>
                </c:pt>
                <c:pt idx="15595">
                  <c:v>0.2139454454345143</c:v>
                </c:pt>
                <c:pt idx="15596">
                  <c:v>0.26317880293713175</c:v>
                </c:pt>
                <c:pt idx="15597">
                  <c:v>0.31223178912345667</c:v>
                </c:pt>
                <c:pt idx="15598">
                  <c:v>0.36107066769129886</c:v>
                </c:pt>
                <c:pt idx="15599">
                  <c:v>0.40966215603437495</c:v>
                </c:pt>
                <c:pt idx="15600">
                  <c:v>0.45797297832219802</c:v>
                </c:pt>
                <c:pt idx="15601">
                  <c:v>0.50596981198613189</c:v>
                </c:pt>
                <c:pt idx="15602">
                  <c:v>0.55361974545242199</c:v>
                </c:pt>
                <c:pt idx="15603">
                  <c:v>0.60089032608770954</c:v>
                </c:pt>
                <c:pt idx="15604">
                  <c:v>0.64774914560527785</c:v>
                </c:pt>
                <c:pt idx="15605">
                  <c:v>0.69416388617894986</c:v>
                </c:pt>
                <c:pt idx="15606">
                  <c:v>0.74010283250997111</c:v>
                </c:pt>
                <c:pt idx="15607">
                  <c:v>0.78553452295422121</c:v>
                </c:pt>
                <c:pt idx="15608">
                  <c:v>0.83042813297389884</c:v>
                </c:pt>
                <c:pt idx="15609">
                  <c:v>0.87475312993721777</c:v>
                </c:pt>
                <c:pt idx="15610">
                  <c:v>0.91847750221178004</c:v>
                </c:pt>
                <c:pt idx="15611">
                  <c:v>0.96157273597170634</c:v>
                </c:pt>
                <c:pt idx="15612">
                  <c:v>1.0040094735600713</c:v>
                </c:pt>
                <c:pt idx="15613">
                  <c:v>1.0457577683047612</c:v>
                </c:pt>
                <c:pt idx="15614">
                  <c:v>1.0867881463952247</c:v>
                </c:pt>
                <c:pt idx="15615">
                  <c:v>1.1270733278284173</c:v>
                </c:pt>
                <c:pt idx="15616">
                  <c:v>1.1665866831978766</c:v>
                </c:pt>
                <c:pt idx="15617">
                  <c:v>1.2053016063585187</c:v>
                </c:pt>
                <c:pt idx="15618">
                  <c:v>1.2431914298638789</c:v>
                </c:pt>
                <c:pt idx="15619">
                  <c:v>1.2802293685620867</c:v>
                </c:pt>
                <c:pt idx="15620">
                  <c:v>1.3163890349579577</c:v>
                </c:pt>
                <c:pt idx="15621">
                  <c:v>1.3516461389983332</c:v>
                </c:pt>
                <c:pt idx="15622">
                  <c:v>1.3859769325401967</c:v>
                </c:pt>
                <c:pt idx="15623">
                  <c:v>1.4193575782862493</c:v>
                </c:pt>
                <c:pt idx="15624">
                  <c:v>1.4517646124421559</c:v>
                </c:pt>
                <c:pt idx="15625">
                  <c:v>1.4831765989102372</c:v>
                </c:pt>
                <c:pt idx="15626">
                  <c:v>1.5135725366390413</c:v>
                </c:pt>
                <c:pt idx="15627">
                  <c:v>1.542931200790443</c:v>
                </c:pt>
                <c:pt idx="15628">
                  <c:v>1.5712321303369992</c:v>
                </c:pt>
                <c:pt idx="15629">
                  <c:v>1.5984578872488702</c:v>
                </c:pt>
                <c:pt idx="15630">
                  <c:v>1.624588026823538</c:v>
                </c:pt>
                <c:pt idx="15631">
                  <c:v>1.6496037166470523</c:v>
                </c:pt>
                <c:pt idx="15632">
                  <c:v>1.6734895972506449</c:v>
                </c:pt>
                <c:pt idx="15633">
                  <c:v>1.6962277624751132</c:v>
                </c:pt>
                <c:pt idx="15634">
                  <c:v>1.7178029813807911</c:v>
                </c:pt>
                <c:pt idx="15635">
                  <c:v>1.7382012023753093</c:v>
                </c:pt>
                <c:pt idx="15636">
                  <c:v>1.7574094867733836</c:v>
                </c:pt>
                <c:pt idx="15637">
                  <c:v>1.7754131470703005</c:v>
                </c:pt>
                <c:pt idx="15638">
                  <c:v>1.7921993765895339</c:v>
                </c:pt>
                <c:pt idx="15639">
                  <c:v>1.807758517935186</c:v>
                </c:pt>
                <c:pt idx="15640">
                  <c:v>1.8220779898509907</c:v>
                </c:pt>
                <c:pt idx="15641">
                  <c:v>1.8351480210515023</c:v>
                </c:pt>
                <c:pt idx="15642">
                  <c:v>1.8469607585174841</c:v>
                </c:pt>
                <c:pt idx="15643">
                  <c:v>1.8575068603173595</c:v>
                </c:pt>
                <c:pt idx="15644">
                  <c:v>1.8667797014214804</c:v>
                </c:pt>
                <c:pt idx="15645">
                  <c:v>1.8747732710185063</c:v>
                </c:pt>
                <c:pt idx="15646">
                  <c:v>1.8814825926928691</c:v>
                </c:pt>
                <c:pt idx="15647">
                  <c:v>1.8869025389546896</c:v>
                </c:pt>
                <c:pt idx="15648">
                  <c:v>1.8910293440603179</c:v>
                </c:pt>
                <c:pt idx="15649">
                  <c:v>1.8938606146972108</c:v>
                </c:pt>
                <c:pt idx="15650">
                  <c:v>1.8953936055902565</c:v>
                </c:pt>
                <c:pt idx="15651">
                  <c:v>1.8956267207599455</c:v>
                </c:pt>
                <c:pt idx="15652">
                  <c:v>1.8945600658886119</c:v>
                </c:pt>
                <c:pt idx="15653">
                  <c:v>1.8921954313527387</c:v>
                </c:pt>
                <c:pt idx="15654">
                  <c:v>1.8885351416674576</c:v>
                </c:pt>
                <c:pt idx="15655">
                  <c:v>1.8835796372654054</c:v>
                </c:pt>
                <c:pt idx="15656">
                  <c:v>1.8773333559664502</c:v>
                </c:pt>
                <c:pt idx="15657">
                  <c:v>1.8698010684196729</c:v>
                </c:pt>
                <c:pt idx="15658">
                  <c:v>1.8609876768390305</c:v>
                </c:pt>
                <c:pt idx="15659">
                  <c:v>1.8508980583845374</c:v>
                </c:pt>
                <c:pt idx="15660">
                  <c:v>1.8395408796032531</c:v>
                </c:pt>
                <c:pt idx="15661">
                  <c:v>1.8269231615199844</c:v>
                </c:pt>
                <c:pt idx="15662">
                  <c:v>1.8130532821422451</c:v>
                </c:pt>
                <c:pt idx="15663">
                  <c:v>1.7979398622709357</c:v>
                </c:pt>
                <c:pt idx="15664">
                  <c:v>1.7815950143874824</c:v>
                </c:pt>
                <c:pt idx="15665">
                  <c:v>1.764028875093566</c:v>
                </c:pt>
                <c:pt idx="15666">
                  <c:v>1.7452531342038744</c:v>
                </c:pt>
                <c:pt idx="15667">
                  <c:v>1.7252810760778761</c:v>
                </c:pt>
                <c:pt idx="15668">
                  <c:v>1.7041275604454524</c:v>
                </c:pt>
                <c:pt idx="15669">
                  <c:v>1.681805024877415</c:v>
                </c:pt>
                <c:pt idx="15670">
                  <c:v>1.6583292804272927</c:v>
                </c:pt>
                <c:pt idx="15671">
                  <c:v>1.6337174914698502</c:v>
                </c:pt>
                <c:pt idx="15672">
                  <c:v>1.6079869349788498</c:v>
                </c:pt>
                <c:pt idx="15673">
                  <c:v>1.5811548259699695</c:v>
                </c:pt>
                <c:pt idx="15674">
                  <c:v>1.5532387233379576</c:v>
                </c:pt>
                <c:pt idx="15675">
                  <c:v>1.5242581319919</c:v>
                </c:pt>
                <c:pt idx="15676">
                  <c:v>1.4942328640103031</c:v>
                </c:pt>
                <c:pt idx="15677">
                  <c:v>1.4631828831968308</c:v>
                </c:pt>
                <c:pt idx="15678">
                  <c:v>1.4311298734639801</c:v>
                </c:pt>
                <c:pt idx="15679">
                  <c:v>1.3980961206132791</c:v>
                </c:pt>
                <c:pt idx="15680">
                  <c:v>1.3641049593043637</c:v>
                </c:pt>
                <c:pt idx="15681">
                  <c:v>1.3291784465258296</c:v>
                </c:pt>
                <c:pt idx="15682">
                  <c:v>1.2933415923207654</c:v>
                </c:pt>
                <c:pt idx="15683">
                  <c:v>1.2566191738337704</c:v>
                </c:pt>
                <c:pt idx="15684">
                  <c:v>1.2190343673806872</c:v>
                </c:pt>
                <c:pt idx="15685">
                  <c:v>1.1806147018249844</c:v>
                </c:pt>
                <c:pt idx="15686">
                  <c:v>1.1413861912679837</c:v>
                </c:pt>
                <c:pt idx="15687">
                  <c:v>1.1013740861709309</c:v>
                </c:pt>
                <c:pt idx="15688">
                  <c:v>1.0606066821647051</c:v>
                </c:pt>
                <c:pt idx="15689">
                  <c:v>1.0191126772565404</c:v>
                </c:pt>
                <c:pt idx="15690">
                  <c:v>0.97692102319758567</c:v>
                </c:pt>
                <c:pt idx="15691">
                  <c:v>0.93405909912331186</c:v>
                </c:pt>
                <c:pt idx="15692">
                  <c:v>0.89055809074205283</c:v>
                </c:pt>
                <c:pt idx="15693">
                  <c:v>0.84644709027850906</c:v>
                </c:pt>
                <c:pt idx="15694">
                  <c:v>0.80175438193244242</c:v>
                </c:pt>
                <c:pt idx="15695">
                  <c:v>0.7565124208267151</c:v>
                </c:pt>
                <c:pt idx="15696">
                  <c:v>0.71075194244397166</c:v>
                </c:pt>
                <c:pt idx="15697">
                  <c:v>0.66450385161355219</c:v>
                </c:pt>
                <c:pt idx="15698">
                  <c:v>0.61780030357326687</c:v>
                </c:pt>
                <c:pt idx="15699">
                  <c:v>0.57067415577362601</c:v>
                </c:pt>
                <c:pt idx="15700">
                  <c:v>0.52315721435800744</c:v>
                </c:pt>
                <c:pt idx="15701">
                  <c:v>0.47528171895150778</c:v>
                </c:pt>
                <c:pt idx="15702">
                  <c:v>0.42708089027639695</c:v>
                </c:pt>
                <c:pt idx="15703">
                  <c:v>0.37858837582745786</c:v>
                </c:pt>
                <c:pt idx="15704">
                  <c:v>0.32983650025796774</c:v>
                </c:pt>
                <c:pt idx="15705">
                  <c:v>0.28085776310445698</c:v>
                </c:pt>
                <c:pt idx="15706">
                  <c:v>0.23168540705429674</c:v>
                </c:pt>
                <c:pt idx="15707">
                  <c:v>0.18235343341166088</c:v>
                </c:pt>
                <c:pt idx="15708">
                  <c:v>0.1328965830625114</c:v>
                </c:pt>
                <c:pt idx="15709">
                  <c:v>8.3349742981585415E-2</c:v>
                </c:pt>
                <c:pt idx="15710">
                  <c:v>3.3746169081734813E-2</c:v>
                </c:pt>
                <c:pt idx="15711">
                  <c:v>-1.5881031724522356E-2</c:v>
                </c:pt>
                <c:pt idx="15712">
                  <c:v>-6.5497794379439422E-2</c:v>
                </c:pt>
                <c:pt idx="15713">
                  <c:v>-0.11506856875484055</c:v>
                </c:pt>
                <c:pt idx="15714">
                  <c:v>-0.16456093718763617</c:v>
                </c:pt>
                <c:pt idx="15715">
                  <c:v>-0.21394084883468664</c:v>
                </c:pt>
                <c:pt idx="15716">
                  <c:v>-0.26317416348539635</c:v>
                </c:pt>
                <c:pt idx="15717">
                  <c:v>-0.31222710895935935</c:v>
                </c:pt>
                <c:pt idx="15718">
                  <c:v>-0.36106594896926081</c:v>
                </c:pt>
                <c:pt idx="15719">
                  <c:v>-0.40965740092272507</c:v>
                </c:pt>
                <c:pt idx="15720">
                  <c:v>-0.45796818900216651</c:v>
                </c:pt>
                <c:pt idx="15721">
                  <c:v>-0.50596499065084277</c:v>
                </c:pt>
                <c:pt idx="15722">
                  <c:v>-0.55361489430599931</c:v>
                </c:pt>
                <c:pt idx="15723">
                  <c:v>-0.60088544734412375</c:v>
                </c:pt>
                <c:pt idx="15724">
                  <c:v>-0.64774424148746212</c:v>
                </c:pt>
                <c:pt idx="15725">
                  <c:v>-0.69415895891770396</c:v>
                </c:pt>
                <c:pt idx="15726">
                  <c:v>-0.74009788434301849</c:v>
                </c:pt>
                <c:pt idx="15727">
                  <c:v>-0.78552955612517872</c:v>
                </c:pt>
                <c:pt idx="15728">
                  <c:v>-0.83042314973123554</c:v>
                </c:pt>
                <c:pt idx="15729">
                  <c:v>-0.87474813253327532</c:v>
                </c:pt>
                <c:pt idx="15730">
                  <c:v>-0.9184724929017597</c:v>
                </c:pt>
                <c:pt idx="15731">
                  <c:v>-0.96156771701265598</c:v>
                </c:pt>
                <c:pt idx="15732">
                  <c:v>-1.004004447209832</c:v>
                </c:pt>
                <c:pt idx="15733">
                  <c:v>-1.0457527368210275</c:v>
                </c:pt>
                <c:pt idx="15734">
                  <c:v>-1.0867831120344762</c:v>
                </c:pt>
                <c:pt idx="15735">
                  <c:v>-1.1270682928449547</c:v>
                </c:pt>
                <c:pt idx="15736">
                  <c:v>-1.1665816498427801</c:v>
                </c:pt>
                <c:pt idx="15737">
                  <c:v>-1.2052965768786708</c:v>
                </c:pt>
                <c:pt idx="15738">
                  <c:v>-1.243186406500965</c:v>
                </c:pt>
                <c:pt idx="15739">
                  <c:v>-1.2802243535516071</c:v>
                </c:pt>
                <c:pt idx="15740">
                  <c:v>-1.3163840305282075</c:v>
                </c:pt>
                <c:pt idx="15741">
                  <c:v>-1.3516411473694505</c:v>
                </c:pt>
                <c:pt idx="15742">
                  <c:v>-1.3859719559231676</c:v>
                </c:pt>
                <c:pt idx="15743">
                  <c:v>-1.4193526188819443</c:v>
                </c:pt>
                <c:pt idx="15744">
                  <c:v>-1.451759672440351</c:v>
                </c:pt>
                <c:pt idx="15745">
                  <c:v>-1.4831716804886452</c:v>
                </c:pt>
                <c:pt idx="15746">
                  <c:v>-1.5135676419624011</c:v>
                </c:pt>
                <c:pt idx="15747">
                  <c:v>-1.5429263320094988</c:v>
                </c:pt>
                <c:pt idx="15748">
                  <c:v>-1.5712272895876302</c:v>
                </c:pt>
                <c:pt idx="15749">
                  <c:v>-1.5984530766511147</c:v>
                </c:pt>
                <c:pt idx="15750">
                  <c:v>-1.6245832484807003</c:v>
                </c:pt>
                <c:pt idx="15751">
                  <c:v>-1.6495989726447673</c:v>
                </c:pt>
                <c:pt idx="15752">
                  <c:v>-1.6734848896559766</c:v>
                </c:pt>
                <c:pt idx="15753">
                  <c:v>-1.6962230933356732</c:v>
                </c:pt>
                <c:pt idx="15754">
                  <c:v>-1.7177983527238248</c:v>
                </c:pt>
                <c:pt idx="15755">
                  <c:v>-1.7381966162068745</c:v>
                </c:pt>
                <c:pt idx="15756">
                  <c:v>-1.757404945077417</c:v>
                </c:pt>
                <c:pt idx="15757">
                  <c:v>-1.775408651807834</c:v>
                </c:pt>
                <c:pt idx="15758">
                  <c:v>-1.7921949296977893</c:v>
                </c:pt>
                <c:pt idx="15759">
                  <c:v>-1.8077541213267976</c:v>
                </c:pt>
                <c:pt idx="15760">
                  <c:v>-1.8220736454131614</c:v>
                </c:pt>
                <c:pt idx="15761">
                  <c:v>-1.8351437306452092</c:v>
                </c:pt>
                <c:pt idx="15762">
                  <c:v>-1.8469565239766801</c:v>
                </c:pt>
                <c:pt idx="15763">
                  <c:v>-1.8575026834482073</c:v>
                </c:pt>
                <c:pt idx="15764">
                  <c:v>-1.8667755840015703</c:v>
                </c:pt>
                <c:pt idx="15765">
                  <c:v>-1.8747692147961241</c:v>
                </c:pt>
                <c:pt idx="15766">
                  <c:v>-1.8814785993862468</c:v>
                </c:pt>
                <c:pt idx="15767">
                  <c:v>-1.8868986102512988</c:v>
                </c:pt>
                <c:pt idx="15768">
                  <c:v>-1.8910254816161511</c:v>
                </c:pt>
                <c:pt idx="15769">
                  <c:v>-1.8938568201360815</c:v>
                </c:pt>
                <c:pt idx="15770">
                  <c:v>-1.8953898805031375</c:v>
                </c:pt>
                <c:pt idx="15771">
                  <c:v>-1.8956230667043237</c:v>
                </c:pt>
                <c:pt idx="15772">
                  <c:v>-1.8945564843878064</c:v>
                </c:pt>
                <c:pt idx="15773">
                  <c:v>-1.8921919238952927</c:v>
                </c:pt>
                <c:pt idx="15774">
                  <c:v>-1.8885317097065366</c:v>
                </c:pt>
                <c:pt idx="15775">
                  <c:v>-1.8835762822181774</c:v>
                </c:pt>
                <c:pt idx="15776">
                  <c:v>-1.8773300792135457</c:v>
                </c:pt>
                <c:pt idx="15777">
                  <c:v>-1.8697978713045826</c:v>
                </c:pt>
                <c:pt idx="15778">
                  <c:v>-1.8609845606675761</c:v>
                </c:pt>
                <c:pt idx="15779">
                  <c:v>-1.8508950244243767</c:v>
                </c:pt>
                <c:pt idx="15780">
                  <c:v>-1.839537929083316</c:v>
                </c:pt>
                <c:pt idx="15781">
                  <c:v>-1.8269202956300352</c:v>
                </c:pt>
                <c:pt idx="15782">
                  <c:v>-1.8130505020323806</c:v>
                </c:pt>
                <c:pt idx="15783">
                  <c:v>-1.7979371690511459</c:v>
                </c:pt>
                <c:pt idx="15784">
                  <c:v>-1.7815924091272128</c:v>
                </c:pt>
                <c:pt idx="15785">
                  <c:v>-1.7640263588212997</c:v>
                </c:pt>
                <c:pt idx="15786">
                  <c:v>-1.745250707906733</c:v>
                </c:pt>
                <c:pt idx="15787">
                  <c:v>-1.7252787407012593</c:v>
                </c:pt>
                <c:pt idx="15788">
                  <c:v>-1.7041253168926616</c:v>
                </c:pt>
                <c:pt idx="15789">
                  <c:v>-1.6818028740093307</c:v>
                </c:pt>
                <c:pt idx="15790">
                  <c:v>-1.6583272230620159</c:v>
                </c:pt>
                <c:pt idx="15791">
                  <c:v>-1.633715528382466</c:v>
                </c:pt>
                <c:pt idx="15792">
                  <c:v>-1.6079850669010993</c:v>
                </c:pt>
                <c:pt idx="15793">
                  <c:v>-1.5811530535900036</c:v>
                </c:pt>
                <c:pt idx="15794">
                  <c:v>-1.553237047300106</c:v>
                </c:pt>
                <c:pt idx="15795">
                  <c:v>-1.5242565528964176</c:v>
                </c:pt>
                <c:pt idx="15796">
                  <c:v>-1.4942313824132347</c:v>
                </c:pt>
                <c:pt idx="15797">
                  <c:v>-1.4631814996097641</c:v>
                </c:pt>
                <c:pt idx="15798">
                  <c:v>-1.431128588353916</c:v>
                </c:pt>
                <c:pt idx="15799">
                  <c:v>-1.3980949344024902</c:v>
                </c:pt>
                <c:pt idx="15800">
                  <c:v>-1.3641038723702601</c:v>
                </c:pt>
                <c:pt idx="15801">
                  <c:v>-1.3291774592009027</c:v>
                </c:pt>
                <c:pt idx="15802">
                  <c:v>-1.2933407048924574</c:v>
                </c:pt>
                <c:pt idx="15803">
                  <c:v>-1.2566183865444307</c:v>
                </c:pt>
                <c:pt idx="15804">
                  <c:v>-1.2190336804275652</c:v>
                </c:pt>
                <c:pt idx="15805">
                  <c:v>-1.1806141153601408</c:v>
                </c:pt>
                <c:pt idx="15806">
                  <c:v>-1.1413857053983745</c:v>
                </c:pt>
                <c:pt idx="15807">
                  <c:v>-1.1013737009583731</c:v>
                </c:pt>
                <c:pt idx="15808">
                  <c:v>-1.0606063976259505</c:v>
                </c:pt>
                <c:pt idx="15809">
                  <c:v>-1.0191124933633093</c:v>
                </c:pt>
                <c:pt idx="15810">
                  <c:v>-0.97692093987667883</c:v>
                </c:pt>
                <c:pt idx="15811">
                  <c:v>-0.93405911625667892</c:v>
                </c:pt>
                <c:pt idx="15812">
                  <c:v>-0.89055820816694953</c:v>
                </c:pt>
                <c:pt idx="15813">
                  <c:v>-0.84644730778759869</c:v>
                </c:pt>
                <c:pt idx="15814">
                  <c:v>-0.80175469927403709</c:v>
                </c:pt>
                <c:pt idx="15815">
                  <c:v>-0.75651283770482203</c:v>
                </c:pt>
                <c:pt idx="15816">
                  <c:v>-0.71075245851864155</c:v>
                </c:pt>
                <c:pt idx="15817">
                  <c:v>-0.66450446650097461</c:v>
                </c:pt>
                <c:pt idx="15818">
                  <c:v>-0.61780101684609157</c:v>
                </c:pt>
                <c:pt idx="15819">
                  <c:v>-0.57067496696121067</c:v>
                </c:pt>
                <c:pt idx="15820">
                  <c:v>-0.52315812294663155</c:v>
                </c:pt>
                <c:pt idx="15821">
                  <c:v>-0.47528272438476776</c:v>
                </c:pt>
                <c:pt idx="15822">
                  <c:v>-0.42708199195544128</c:v>
                </c:pt>
                <c:pt idx="15823">
                  <c:v>-0.37858957311136138</c:v>
                </c:pt>
                <c:pt idx="15824">
                  <c:v>-0.32983779246403505</c:v>
                </c:pt>
                <c:pt idx="15825">
                  <c:v>-0.28085914950866775</c:v>
                </c:pt>
                <c:pt idx="15826">
                  <c:v>-0.23168688689163885</c:v>
                </c:pt>
                <c:pt idx="15827">
                  <c:v>-0.1823550058765189</c:v>
                </c:pt>
                <c:pt idx="15828">
                  <c:v>-0.13289824730915351</c:v>
                </c:pt>
                <c:pt idx="15829">
                  <c:v>-8.3351498124569698E-2</c:v>
                </c:pt>
                <c:pt idx="15830">
                  <c:v>-3.3748014196339035E-2</c:v>
                </c:pt>
                <c:pt idx="15831">
                  <c:v>1.5879097601766229E-2</c:v>
                </c:pt>
                <c:pt idx="15832">
                  <c:v>6.5495772250343184E-2</c:v>
                </c:pt>
                <c:pt idx="15833">
                  <c:v>0.11506645965895454</c:v>
                </c:pt>
                <c:pt idx="15834">
                  <c:v>0.16455874220177491</c:v>
                </c:pt>
                <c:pt idx="15835">
                  <c:v>0.21393856907238065</c:v>
                </c:pt>
                <c:pt idx="15836">
                  <c:v>0.26317180009637414</c:v>
                </c:pt>
                <c:pt idx="15837">
                  <c:v>0.31222466312894331</c:v>
                </c:pt>
                <c:pt idx="15838">
                  <c:v>0.36106342191774682</c:v>
                </c:pt>
                <c:pt idx="15839">
                  <c:v>0.40965479390486575</c:v>
                </c:pt>
                <c:pt idx="15840">
                  <c:v>0.45796550330647839</c:v>
                </c:pt>
                <c:pt idx="15841">
                  <c:v>0.50596222759906084</c:v>
                </c:pt>
                <c:pt idx="15842">
                  <c:v>0.55361205525232615</c:v>
                </c:pt>
                <c:pt idx="15843">
                  <c:v>0.60088253367470124</c:v>
                </c:pt>
                <c:pt idx="15844">
                  <c:v>0.64774125461958054</c:v>
                </c:pt>
                <c:pt idx="15845">
                  <c:v>0.69415590029920937</c:v>
                </c:pt>
                <c:pt idx="15846">
                  <c:v>0.74009475545159586</c:v>
                </c:pt>
                <c:pt idx="15847">
                  <c:v>0.78552635846758079</c:v>
                </c:pt>
                <c:pt idx="15848">
                  <c:v>0.83041988484270934</c:v>
                </c:pt>
                <c:pt idx="15849">
                  <c:v>0.87474480197668314</c:v>
                </c:pt>
                <c:pt idx="15850">
                  <c:v>0.91846909826689282</c:v>
                </c:pt>
                <c:pt idx="15851">
                  <c:v>0.96156425991551975</c:v>
                </c:pt>
                <c:pt idx="15852">
                  <c:v>1.0040009292918406</c:v>
                </c:pt>
                <c:pt idx="15853">
                  <c:v>1.0457491597482169</c:v>
                </c:pt>
                <c:pt idx="15854">
                  <c:v>1.0867794774967707</c:v>
                </c:pt>
                <c:pt idx="15855">
                  <c:v>1.1270646025553521</c:v>
                </c:pt>
                <c:pt idx="15856">
                  <c:v>1.1665779055365302</c:v>
                </c:pt>
                <c:pt idx="15857">
                  <c:v>1.2052927803125189</c:v>
                </c:pt>
                <c:pt idx="15858">
                  <c:v>1.2431825594522541</c:v>
                </c:pt>
                <c:pt idx="15859">
                  <c:v>1.2802204578175329</c:v>
                </c:pt>
                <c:pt idx="15860">
                  <c:v>1.3163800879249292</c:v>
                </c:pt>
                <c:pt idx="15861">
                  <c:v>1.3516371597312762</c:v>
                </c:pt>
                <c:pt idx="15862">
                  <c:v>1.3859679251016908</c:v>
                </c:pt>
                <c:pt idx="15863">
                  <c:v>1.419348546745218</c:v>
                </c:pt>
                <c:pt idx="15864">
                  <c:v>1.4517555608719868</c:v>
                </c:pt>
                <c:pt idx="15865">
                  <c:v>1.4831675313869803</c:v>
                </c:pt>
                <c:pt idx="15866">
                  <c:v>1.5135634572396075</c:v>
                </c:pt>
                <c:pt idx="15867">
                  <c:v>1.5429221135907079</c:v>
                </c:pt>
                <c:pt idx="15868">
                  <c:v>1.5712230394100966</c:v>
                </c:pt>
                <c:pt idx="15869">
                  <c:v>1.598448796663251</c:v>
                </c:pt>
                <c:pt idx="15870">
                  <c:v>1.6245789406412645</c:v>
                </c:pt>
                <c:pt idx="15871">
                  <c:v>1.6495946389219174</c:v>
                </c:pt>
                <c:pt idx="15872">
                  <c:v>1.6734805320264106</c:v>
                </c:pt>
                <c:pt idx="15873">
                  <c:v>1.6962187137837268</c:v>
                </c:pt>
                <c:pt idx="15874">
                  <c:v>1.7177939532405604</c:v>
                </c:pt>
                <c:pt idx="15875">
                  <c:v>1.7381921987891755</c:v>
                </c:pt>
                <c:pt idx="15876">
                  <c:v>1.7574005117271247</c:v>
                </c:pt>
                <c:pt idx="15877">
                  <c:v>1.775404204530793</c:v>
                </c:pt>
                <c:pt idx="15878">
                  <c:v>1.7921904705029958</c:v>
                </c:pt>
                <c:pt idx="15879">
                  <c:v>1.8077496522254439</c:v>
                </c:pt>
                <c:pt idx="15880">
                  <c:v>1.8220691684177897</c:v>
                </c:pt>
                <c:pt idx="15881">
                  <c:v>1.835139247768762</c:v>
                </c:pt>
                <c:pt idx="15882">
                  <c:v>1.8469520372316381</c:v>
                </c:pt>
                <c:pt idx="15883">
                  <c:v>1.8574981948456557</c:v>
                </c:pt>
                <c:pt idx="15884">
                  <c:v>1.8667710955503249</c:v>
                </c:pt>
                <c:pt idx="15885">
                  <c:v>1.8747647285018434</c:v>
                </c:pt>
                <c:pt idx="15886">
                  <c:v>1.8814741172505141</c:v>
                </c:pt>
                <c:pt idx="15887">
                  <c:v>1.8868941342707488</c:v>
                </c:pt>
                <c:pt idx="15888">
                  <c:v>1.8910210137815937</c:v>
                </c:pt>
                <c:pt idx="15889">
                  <c:v>1.8938523624316048</c:v>
                </c:pt>
                <c:pt idx="15890">
                  <c:v>1.8953854349052532</c:v>
                </c:pt>
                <c:pt idx="15891">
                  <c:v>1.8956186351810607</c:v>
                </c:pt>
                <c:pt idx="15892">
                  <c:v>1.8945520688978779</c:v>
                </c:pt>
                <c:pt idx="15893">
                  <c:v>1.8921875263872285</c:v>
                </c:pt>
                <c:pt idx="15894">
                  <c:v>1.8885273321178062</c:v>
                </c:pt>
                <c:pt idx="15895">
                  <c:v>1.8835719264743729</c:v>
                </c:pt>
                <c:pt idx="15896">
                  <c:v>1.8773257472275044</c:v>
                </c:pt>
                <c:pt idx="15897">
                  <c:v>1.8697935649755866</c:v>
                </c:pt>
                <c:pt idx="15898">
                  <c:v>1.8609802818805092</c:v>
                </c:pt>
                <c:pt idx="15899">
                  <c:v>1.8508907750488961</c:v>
                </c:pt>
                <c:pt idx="15900">
                  <c:v>1.8395337109730481</c:v>
                </c:pt>
                <c:pt idx="15901">
                  <c:v>1.8269161106217862</c:v>
                </c:pt>
                <c:pt idx="15902">
                  <c:v>1.8130463519453106</c:v>
                </c:pt>
                <c:pt idx="15903">
                  <c:v>1.7979330556860085</c:v>
                </c:pt>
                <c:pt idx="15904">
                  <c:v>1.7815883342655716</c:v>
                </c:pt>
                <c:pt idx="15905">
                  <c:v>1.764022324224753</c:v>
                </c:pt>
                <c:pt idx="15906">
                  <c:v>1.7452467153161759</c:v>
                </c:pt>
                <c:pt idx="15907">
                  <c:v>1.725274791836118</c:v>
                </c:pt>
                <c:pt idx="15908">
                  <c:v>1.7041214134501728</c:v>
                </c:pt>
                <c:pt idx="15909">
                  <c:v>1.6817990176637987</c:v>
                </c:pt>
                <c:pt idx="15910">
                  <c:v>1.6583234154641264</c:v>
                </c:pt>
                <c:pt idx="15911">
                  <c:v>1.633711771158564</c:v>
                </c:pt>
                <c:pt idx="15912">
                  <c:v>1.6079813616524994</c:v>
                </c:pt>
                <c:pt idx="15913">
                  <c:v>1.5811494018923511</c:v>
                </c:pt>
                <c:pt idx="15914">
                  <c:v>1.5532334507026415</c:v>
                </c:pt>
                <c:pt idx="15915">
                  <c:v>1.5242530129214071</c:v>
                </c:pt>
                <c:pt idx="15916">
                  <c:v>1.4942279005552559</c:v>
                </c:pt>
                <c:pt idx="15917">
                  <c:v>1.4631780773351202</c:v>
                </c:pt>
                <c:pt idx="15918">
                  <c:v>1.4311252271000281</c:v>
                </c:pt>
                <c:pt idx="15919">
                  <c:v>1.3980916355772779</c:v>
                </c:pt>
                <c:pt idx="15920">
                  <c:v>1.3641006373516071</c:v>
                </c:pt>
                <c:pt idx="15921">
                  <c:v>1.3291742893359926</c:v>
                </c:pt>
                <c:pt idx="15922">
                  <c:v>1.2933376014973061</c:v>
                </c:pt>
                <c:pt idx="15923">
                  <c:v>1.2566153509033291</c:v>
                </c:pt>
                <c:pt idx="15924">
                  <c:v>1.219030713792522</c:v>
                </c:pt>
                <c:pt idx="15925">
                  <c:v>1.180611218950405</c:v>
                </c:pt>
                <c:pt idx="15926">
                  <c:v>1.1413828803999213</c:v>
                </c:pt>
                <c:pt idx="15927">
                  <c:v>1.1013709485234384</c:v>
                </c:pt>
                <c:pt idx="15928">
                  <c:v>1.060603718872563</c:v>
                </c:pt>
                <c:pt idx="15929">
                  <c:v>1.01910988937484</c:v>
                </c:pt>
                <c:pt idx="15930">
                  <c:v>0.97691841170140825</c:v>
                </c:pt>
                <c:pt idx="15931">
                  <c:v>0.93405666490739658</c:v>
                </c:pt>
                <c:pt idx="15932">
                  <c:v>0.89055583462054344</c:v>
                </c:pt>
                <c:pt idx="15933">
                  <c:v>0.84644501298470098</c:v>
                </c:pt>
                <c:pt idx="15934">
                  <c:v>0.80175248411859057</c:v>
                </c:pt>
                <c:pt idx="15935">
                  <c:v>0.75651070306382073</c:v>
                </c:pt>
                <c:pt idx="15936">
                  <c:v>0.71075040522174826</c:v>
                </c:pt>
                <c:pt idx="15937">
                  <c:v>0.66450249534022265</c:v>
                </c:pt>
                <c:pt idx="15938">
                  <c:v>0.61779912857556951</c:v>
                </c:pt>
                <c:pt idx="15939">
                  <c:v>0.57067316229678078</c:v>
                </c:pt>
                <c:pt idx="15940">
                  <c:v>0.52315640256575602</c:v>
                </c:pt>
                <c:pt idx="15941">
                  <c:v>0.47528108892613757</c:v>
                </c:pt>
                <c:pt idx="15942">
                  <c:v>0.4270804420188154</c:v>
                </c:pt>
                <c:pt idx="15943">
                  <c:v>0.37858810925736452</c:v>
                </c:pt>
                <c:pt idx="15944">
                  <c:v>0.32983641521396811</c:v>
                </c:pt>
                <c:pt idx="15945">
                  <c:v>0.28085785934430896</c:v>
                </c:pt>
                <c:pt idx="15946">
                  <c:v>0.23168568425511116</c:v>
                </c:pt>
                <c:pt idx="15947">
                  <c:v>0.18235389117014839</c:v>
                </c:pt>
                <c:pt idx="15948">
                  <c:v>0.13289722089532388</c:v>
                </c:pt>
                <c:pt idx="15949">
                  <c:v>8.3350560325665832E-2</c:v>
                </c:pt>
                <c:pt idx="15950">
                  <c:v>3.374716529466059E-2</c:v>
                </c:pt>
                <c:pt idx="15951">
                  <c:v>-1.5879857364106995E-2</c:v>
                </c:pt>
                <c:pt idx="15952">
                  <c:v>-6.5496442671420643E-2</c:v>
                </c:pt>
                <c:pt idx="15953">
                  <c:v>-0.1150670405770863</c:v>
                </c:pt>
                <c:pt idx="15954">
                  <c:v>-0.16455923349556636</c:v>
                </c:pt>
                <c:pt idx="15955">
                  <c:v>-0.21393897066062348</c:v>
                </c:pt>
                <c:pt idx="15956">
                  <c:v>-0.26317211193813345</c:v>
                </c:pt>
                <c:pt idx="15957">
                  <c:v>-0.31222488522338371</c:v>
                </c:pt>
                <c:pt idx="15958">
                  <c:v>-0.36106355430419113</c:v>
                </c:pt>
                <c:pt idx="15959">
                  <c:v>-0.40965483666263547</c:v>
                </c:pt>
                <c:pt idx="15960">
                  <c:v>-0.45796545655488097</c:v>
                </c:pt>
                <c:pt idx="15961">
                  <c:v>-0.50596209149717164</c:v>
                </c:pt>
                <c:pt idx="15962">
                  <c:v>-0.553611829998918</c:v>
                </c:pt>
                <c:pt idx="15963">
                  <c:v>-0.6008822195080733</c:v>
                </c:pt>
                <c:pt idx="15964">
                  <c:v>-0.64774085181740637</c:v>
                </c:pt>
                <c:pt idx="15965">
                  <c:v>-0.69415540917834828</c:v>
                </c:pt>
                <c:pt idx="15966">
                  <c:v>-0.74009417636788788</c:v>
                </c:pt>
                <c:pt idx="15967">
                  <c:v>-0.78552569181565535</c:v>
                </c:pt>
                <c:pt idx="15968">
                  <c:v>-0.83041913105565235</c:v>
                </c:pt>
                <c:pt idx="15969">
                  <c:v>-0.87474396152590272</c:v>
                </c:pt>
                <c:pt idx="15970">
                  <c:v>-0.91846817166178663</c:v>
                </c:pt>
                <c:pt idx="15971">
                  <c:v>-0.96156324770320545</c:v>
                </c:pt>
                <c:pt idx="15972">
                  <c:v>-1.0039998320568402</c:v>
                </c:pt>
                <c:pt idx="15973">
                  <c:v>-1.0457479781121584</c:v>
                </c:pt>
                <c:pt idx="15974">
                  <c:v>-1.0867782121180392</c:v>
                </c:pt>
                <c:pt idx="15975">
                  <c:v>-1.1270632541287349</c:v>
                </c:pt>
                <c:pt idx="15976">
                  <c:v>-1.1665764747928569</c:v>
                </c:pt>
                <c:pt idx="15977">
                  <c:v>-1.2052912680182619</c:v>
                </c:pt>
                <c:pt idx="15978">
                  <c:v>-1.2431809664091904</c:v>
                </c:pt>
                <c:pt idx="15979">
                  <c:v>-1.2802187848622377</c:v>
                </c:pt>
                <c:pt idx="15980">
                  <c:v>-1.3163783359284382</c:v>
                </c:pt>
                <c:pt idx="15981">
                  <c:v>-1.3516353295985846</c:v>
                </c:pt>
                <c:pt idx="15982">
                  <c:v>-1.38596601777132</c:v>
                </c:pt>
                <c:pt idx="15983">
                  <c:v>-1.419346563188731</c:v>
                </c:pt>
                <c:pt idx="15984">
                  <c:v>-1.4517535020935275</c:v>
                </c:pt>
                <c:pt idx="15985">
                  <c:v>-1.4831653984227486</c:v>
                </c:pt>
                <c:pt idx="15986">
                  <c:v>-1.5135612511573604</c:v>
                </c:pt>
                <c:pt idx="15987">
                  <c:v>-1.5429198354892339</c:v>
                </c:pt>
                <c:pt idx="15988">
                  <c:v>-1.5712206904186485</c:v>
                </c:pt>
                <c:pt idx="15989">
                  <c:v>-1.5984463779410614</c:v>
                </c:pt>
                <c:pt idx="15990">
                  <c:v>-1.6245764533769154</c:v>
                </c:pt>
                <c:pt idx="15991">
                  <c:v>-1.6495920843327825</c:v>
                </c:pt>
                <c:pt idx="15992">
                  <c:v>-1.6734779113580711</c:v>
                </c:pt>
                <c:pt idx="15993">
                  <c:v>-1.6962160283093786</c:v>
                </c:pt>
                <c:pt idx="15994">
                  <c:v>-1.7177912042603969</c:v>
                </c:pt>
                <c:pt idx="15995">
                  <c:v>-1.7381893876297603</c:v>
                </c:pt>
                <c:pt idx="15996">
                  <c:v>-1.7573976397407587</c:v>
                </c:pt>
                <c:pt idx="15997">
                  <c:v>-1.7754012730948754</c:v>
                </c:pt>
                <c:pt idx="15998">
                  <c:v>-1.7921874810193619</c:v>
                </c:pt>
                <c:pt idx="15999">
                  <c:v>-1.8077466061197274</c:v>
                </c:pt>
                <c:pt idx="16000">
                  <c:v>-1.8220660671386975</c:v>
                </c:pt>
                <c:pt idx="16001">
                  <c:v>-1.8351360927874387</c:v>
                </c:pt>
                <c:pt idx="16002">
                  <c:v>-1.84694883004095</c:v>
                </c:pt>
                <c:pt idx="16003">
                  <c:v>-1.8574949369594984</c:v>
                </c:pt>
                <c:pt idx="16004">
                  <c:v>-1.866767788502921</c:v>
                </c:pt>
                <c:pt idx="16005">
                  <c:v>-1.8747613738470039</c:v>
                </c:pt>
                <c:pt idx="16006">
                  <c:v>-1.8814707165609297</c:v>
                </c:pt>
                <c:pt idx="16007">
                  <c:v>-1.8868906891372634</c:v>
                </c:pt>
                <c:pt idx="16008">
                  <c:v>-1.8910175258124446</c:v>
                </c:pt>
                <c:pt idx="16009">
                  <c:v>-1.8938488332517021</c:v>
                </c:pt>
                <c:pt idx="16010">
                  <c:v>-1.8953818661554038</c:v>
                </c:pt>
                <c:pt idx="16011">
                  <c:v>-1.8956150285172293</c:v>
                </c:pt>
                <c:pt idx="16012">
                  <c:v>-1.8945484259904122</c:v>
                </c:pt>
                <c:pt idx="16013">
                  <c:v>-1.8921838489200922</c:v>
                </c:pt>
                <c:pt idx="16014">
                  <c:v>-1.8885236217878194</c:v>
                </c:pt>
                <c:pt idx="16015">
                  <c:v>-1.8835681849904076</c:v>
                </c:pt>
                <c:pt idx="16016">
                  <c:v>-1.8773219763097295</c:v>
                </c:pt>
                <c:pt idx="16017">
                  <c:v>-1.8697897663546639</c:v>
                </c:pt>
                <c:pt idx="16018">
                  <c:v>-1.8609764572968099</c:v>
                </c:pt>
                <c:pt idx="16019">
                  <c:v>-1.8508869262516909</c:v>
                </c:pt>
                <c:pt idx="16020">
                  <c:v>-1.8395298397197588</c:v>
                </c:pt>
                <c:pt idx="16021">
                  <c:v>-1.8269122186771352</c:v>
                </c:pt>
                <c:pt idx="16022">
                  <c:v>-1.8130424410805499</c:v>
                </c:pt>
                <c:pt idx="16023">
                  <c:v>-1.7979291276781084</c:v>
                </c:pt>
                <c:pt idx="16024">
                  <c:v>-1.7815843908964235</c:v>
                </c:pt>
                <c:pt idx="16025">
                  <c:v>-1.764018367280356</c:v>
                </c:pt>
                <c:pt idx="16026">
                  <c:v>-1.7452427465858402</c:v>
                </c:pt>
                <c:pt idx="16027">
                  <c:v>-1.7252708131116634</c:v>
                </c:pt>
                <c:pt idx="16028">
                  <c:v>-1.7041174265251136</c:v>
                </c:pt>
                <c:pt idx="16029">
                  <c:v>-1.6817950243325446</c:v>
                </c:pt>
                <c:pt idx="16030">
                  <c:v>-1.6583194175211877</c:v>
                </c:pt>
                <c:pt idx="16031">
                  <c:v>-1.633707770397737</c:v>
                </c:pt>
                <c:pt idx="16032">
                  <c:v>-1.6079773598660654</c:v>
                </c:pt>
                <c:pt idx="16033">
                  <c:v>-1.5811454008702843</c:v>
                </c:pt>
                <c:pt idx="16034">
                  <c:v>-1.5532294522318251</c:v>
                </c:pt>
                <c:pt idx="16035">
                  <c:v>-1.5242490187848012</c:v>
                </c:pt>
                <c:pt idx="16036">
                  <c:v>-1.4942239125311434</c:v>
                </c:pt>
                <c:pt idx="16037">
                  <c:v>-1.4631740971963003</c:v>
                </c:pt>
                <c:pt idx="16038">
                  <c:v>-1.4311212566130531</c:v>
                </c:pt>
                <c:pt idx="16039">
                  <c:v>-1.3980876765016521</c:v>
                </c:pt>
                <c:pt idx="16040">
                  <c:v>-1.3640966914390047</c:v>
                </c:pt>
                <c:pt idx="16041">
                  <c:v>-1.3291703583295262</c:v>
                </c:pt>
                <c:pt idx="16042">
                  <c:v>-1.2933336871307275</c:v>
                </c:pt>
                <c:pt idx="16043">
                  <c:v>-1.2566114549002636</c:v>
                </c:pt>
                <c:pt idx="16044">
                  <c:v>-1.2190268378657314</c:v>
                </c:pt>
                <c:pt idx="16045">
                  <c:v>-1.1806073648010491</c:v>
                </c:pt>
                <c:pt idx="16046">
                  <c:v>-1.1413790497167879</c:v>
                </c:pt>
                <c:pt idx="16047">
                  <c:v>-1.1013671429822225</c:v>
                </c:pt>
                <c:pt idx="16048">
                  <c:v>-1.06059994013514</c:v>
                </c:pt>
                <c:pt idx="16049">
                  <c:v>-1.019106139088535</c:v>
                </c:pt>
                <c:pt idx="16050">
                  <c:v>-0.97691469149830246</c:v>
                </c:pt>
                <c:pt idx="16051">
                  <c:v>-0.93405297640359142</c:v>
                </c:pt>
                <c:pt idx="16052">
                  <c:v>-0.8905521794154837</c:v>
                </c:pt>
                <c:pt idx="16053">
                  <c:v>-0.84644139266046636</c:v>
                </c:pt>
                <c:pt idx="16054">
                  <c:v>-0.80174890023927592</c:v>
                </c:pt>
                <c:pt idx="16055">
                  <c:v>-0.75650715717478267</c:v>
                </c:pt>
                <c:pt idx="16056">
                  <c:v>-0.71074689884896258</c:v>
                </c:pt>
                <c:pt idx="16057">
                  <c:v>-0.66449902998965982</c:v>
                </c:pt>
                <c:pt idx="16058">
                  <c:v>-0.61779570573259235</c:v>
                </c:pt>
                <c:pt idx="16059">
                  <c:v>-0.57066978342542418</c:v>
                </c:pt>
                <c:pt idx="16060">
                  <c:v>-0.52315306910812043</c:v>
                </c:pt>
                <c:pt idx="16061">
                  <c:v>-0.47527780230182637</c:v>
                </c:pt>
                <c:pt idx="16062">
                  <c:v>-0.42707720362432028</c:v>
                </c:pt>
                <c:pt idx="16063">
                  <c:v>-0.37858492046546316</c:v>
                </c:pt>
                <c:pt idx="16064">
                  <c:v>-0.32983327737313295</c:v>
                </c:pt>
                <c:pt idx="16065">
                  <c:v>-0.28085477377817458</c:v>
                </c:pt>
                <c:pt idx="16066">
                  <c:v>-0.23168265226188611</c:v>
                </c:pt>
                <c:pt idx="16067">
                  <c:v>-0.18235091402213527</c:v>
                </c:pt>
                <c:pt idx="16068">
                  <c:v>-0.13289429983832005</c:v>
                </c:pt>
                <c:pt idx="16069">
                  <c:v>-8.3347696578512764E-2</c:v>
                </c:pt>
                <c:pt idx="16070">
                  <c:v>-3.3744360048641106E-2</c:v>
                </c:pt>
                <c:pt idx="16071">
                  <c:v>1.5882602945642869E-2</c:v>
                </c:pt>
                <c:pt idx="16072">
                  <c:v>6.5499127453589073E-2</c:v>
                </c:pt>
                <c:pt idx="16073">
                  <c:v>0.11506966345394511</c:v>
                </c:pt>
                <c:pt idx="16074">
                  <c:v>0.1645617933905025</c:v>
                </c:pt>
                <c:pt idx="16075">
                  <c:v>0.21394146652688723</c:v>
                </c:pt>
                <c:pt idx="16076">
                  <c:v>0.2631745427591542</c:v>
                </c:pt>
                <c:pt idx="16077">
                  <c:v>0.31222725001328944</c:v>
                </c:pt>
                <c:pt idx="16078">
                  <c:v>0.36106585210809439</c:v>
                </c:pt>
                <c:pt idx="16079">
                  <c:v>0.40965706655708201</c:v>
                </c:pt>
                <c:pt idx="16080">
                  <c:v>0.45796761764816513</c:v>
                </c:pt>
                <c:pt idx="16081">
                  <c:v>0.50596418292973955</c:v>
                </c:pt>
                <c:pt idx="16082">
                  <c:v>0.55361385094364235</c:v>
                </c:pt>
                <c:pt idx="16083">
                  <c:v>0.60088416917063736</c:v>
                </c:pt>
                <c:pt idx="16084">
                  <c:v>0.64774272943657851</c:v>
                </c:pt>
                <c:pt idx="16085">
                  <c:v>0.69415721402625408</c:v>
                </c:pt>
                <c:pt idx="16086">
                  <c:v>0.74009590775028022</c:v>
                </c:pt>
                <c:pt idx="16087">
                  <c:v>0.78552734907219013</c:v>
                </c:pt>
                <c:pt idx="16088">
                  <c:v>0.83042071356018154</c:v>
                </c:pt>
                <c:pt idx="16089">
                  <c:v>0.87474546868659808</c:v>
                </c:pt>
                <c:pt idx="16090">
                  <c:v>0.91846960292145507</c:v>
                </c:pt>
                <c:pt idx="16091">
                  <c:v>0.96156460253937281</c:v>
                </c:pt>
                <c:pt idx="16092">
                  <c:v>1.004001109982039</c:v>
                </c:pt>
                <c:pt idx="16093">
                  <c:v>1.0457491786740289</c:v>
                </c:pt>
                <c:pt idx="16094">
                  <c:v>1.0867793348994985</c:v>
                </c:pt>
                <c:pt idx="16095">
                  <c:v>1.1270642987480892</c:v>
                </c:pt>
                <c:pt idx="16096">
                  <c:v>1.1665774409039538</c:v>
                </c:pt>
                <c:pt idx="16097">
                  <c:v>1.2052921553105631</c:v>
                </c:pt>
                <c:pt idx="16098">
                  <c:v>1.2431817746078508</c:v>
                </c:pt>
                <c:pt idx="16099">
                  <c:v>1.28021951372819</c:v>
                </c:pt>
                <c:pt idx="16100">
                  <c:v>1.3163789852584378</c:v>
                </c:pt>
                <c:pt idx="16101">
                  <c:v>1.3516358992252375</c:v>
                </c:pt>
                <c:pt idx="16102">
                  <c:v>1.3859665075631284</c:v>
                </c:pt>
                <c:pt idx="16103">
                  <c:v>1.4193469730500647</c:v>
                </c:pt>
                <c:pt idx="16104">
                  <c:v>1.4517538319646066</c:v>
                </c:pt>
                <c:pt idx="16105">
                  <c:v>1.4831656482796785</c:v>
                </c:pt>
                <c:pt idx="16106">
                  <c:v>1.5135614210120012</c:v>
                </c:pt>
                <c:pt idx="16107">
                  <c:v>1.5429199253892121</c:v>
                </c:pt>
                <c:pt idx="16108">
                  <c:v>1.5712207004472283</c:v>
                </c:pt>
                <c:pt idx="16109">
                  <c:v>1.5984463082170637</c:v>
                </c:pt>
                <c:pt idx="16110">
                  <c:v>1.6245763040546353</c:v>
                </c:pt>
                <c:pt idx="16111">
                  <c:v>1.6495918556018487</c:v>
                </c:pt>
                <c:pt idx="16112">
                  <c:v>1.6734776034433092</c:v>
                </c:pt>
                <c:pt idx="16113">
                  <c:v>1.6962156414706442</c:v>
                </c:pt>
                <c:pt idx="16114">
                  <c:v>1.7177907387924212</c:v>
                </c:pt>
                <c:pt idx="16115">
                  <c:v>1.7381888438619619</c:v>
                </c:pt>
                <c:pt idx="16116">
                  <c:v>1.7573970180370326</c:v>
                </c:pt>
                <c:pt idx="16117">
                  <c:v>1.7754005738533911</c:v>
                </c:pt>
                <c:pt idx="16118">
                  <c:v>1.7921867046723214</c:v>
                </c:pt>
                <c:pt idx="16119">
                  <c:v>1.8077457531331182</c:v>
                </c:pt>
                <c:pt idx="16120">
                  <c:v>1.8220651380120447</c:v>
                </c:pt>
                <c:pt idx="16121">
                  <c:v>1.8351350880535284</c:v>
                </c:pt>
                <c:pt idx="16122">
                  <c:v>1.8469477502655258</c:v>
                </c:pt>
                <c:pt idx="16123">
                  <c:v>1.8574937827409748</c:v>
                </c:pt>
                <c:pt idx="16124">
                  <c:v>1.8667665604720445</c:v>
                </c:pt>
                <c:pt idx="16125">
                  <c:v>1.8747600726665388</c:v>
                </c:pt>
                <c:pt idx="16126">
                  <c:v>1.8814693429253146</c:v>
                </c:pt>
                <c:pt idx="16127">
                  <c:v>1.8868892437722338</c:v>
                </c:pt>
                <c:pt idx="16128">
                  <c:v>1.8910160094746784</c:v>
                </c:pt>
                <c:pt idx="16129">
                  <c:v>1.8938472467284311</c:v>
                </c:pt>
                <c:pt idx="16130">
                  <c:v>1.8953802102639974</c:v>
                </c:pt>
                <c:pt idx="16131">
                  <c:v>1.895613304104806</c:v>
                </c:pt>
                <c:pt idx="16132">
                  <c:v>1.8945466339334054</c:v>
                </c:pt>
                <c:pt idx="16133">
                  <c:v>1.8921819901238013</c:v>
                </c:pt>
                <c:pt idx="16134">
                  <c:v>1.8885216971859751</c:v>
                </c:pt>
                <c:pt idx="16135">
                  <c:v>1.8835661955447169</c:v>
                </c:pt>
                <c:pt idx="16136">
                  <c:v>1.8773199230093911</c:v>
                </c:pt>
                <c:pt idx="16137">
                  <c:v>1.869787650215873</c:v>
                </c:pt>
                <c:pt idx="16138">
                  <c:v>1.8609742793622857</c:v>
                </c:pt>
                <c:pt idx="16139">
                  <c:v>1.8508846875901632</c:v>
                </c:pt>
                <c:pt idx="16140">
                  <c:v>1.8395275414254346</c:v>
                </c:pt>
                <c:pt idx="16141">
                  <c:v>1.8269098618691912</c:v>
                </c:pt>
                <c:pt idx="16142">
                  <c:v>1.8130400269025762</c:v>
                </c:pt>
                <c:pt idx="16143">
                  <c:v>1.7979266572975781</c:v>
                </c:pt>
                <c:pt idx="16144">
                  <c:v>1.7815818655041136</c:v>
                </c:pt>
                <c:pt idx="16145">
                  <c:v>1.7640157880897962</c:v>
                </c:pt>
                <c:pt idx="16146">
                  <c:v>1.7452401148327381</c:v>
                </c:pt>
                <c:pt idx="16147">
                  <c:v>1.7252681300532853</c:v>
                </c:pt>
                <c:pt idx="16148">
                  <c:v>1.7041146934397331</c:v>
                </c:pt>
                <c:pt idx="16149">
                  <c:v>1.681792242518801</c:v>
                </c:pt>
                <c:pt idx="16150">
                  <c:v>1.6583165882975117</c:v>
                </c:pt>
                <c:pt idx="16151">
                  <c:v>1.6337048951017032</c:v>
                </c:pt>
                <c:pt idx="16152">
                  <c:v>1.6079744398537734</c:v>
                </c:pt>
                <c:pt idx="16153">
                  <c:v>1.5811424375157117</c:v>
                </c:pt>
                <c:pt idx="16154">
                  <c:v>1.5532264469262125</c:v>
                </c:pt>
                <c:pt idx="16155">
                  <c:v>1.5242459729359901</c:v>
                </c:pt>
                <c:pt idx="16156">
                  <c:v>1.4942208275629041</c:v>
                </c:pt>
                <c:pt idx="16157">
                  <c:v>1.4631709745477151</c:v>
                </c:pt>
                <c:pt idx="16158">
                  <c:v>1.4311180977377991</c:v>
                </c:pt>
                <c:pt idx="16159">
                  <c:v>1.3980844828673553</c:v>
                </c:pt>
                <c:pt idx="16160">
                  <c:v>1.3640934645265645</c:v>
                </c:pt>
                <c:pt idx="16161">
                  <c:v>1.3291670996324112</c:v>
                </c:pt>
                <c:pt idx="16162">
                  <c:v>1.2933303981543172</c:v>
                </c:pt>
                <c:pt idx="16163">
                  <c:v>1.2566081371611673</c:v>
                </c:pt>
                <c:pt idx="16164">
                  <c:v>1.2190234928910335</c:v>
                </c:pt>
                <c:pt idx="16165">
                  <c:v>1.1806039941276572</c:v>
                </c:pt>
                <c:pt idx="16166">
                  <c:v>1.141375654890745</c:v>
                </c:pt>
                <c:pt idx="16167">
                  <c:v>1.1013637255579642</c:v>
                </c:pt>
                <c:pt idx="16168">
                  <c:v>1.0605965016747803</c:v>
                </c:pt>
                <c:pt idx="16169">
                  <c:v>1.019102681161201</c:v>
                </c:pt>
                <c:pt idx="16170">
                  <c:v>0.97691121567939265</c:v>
                </c:pt>
                <c:pt idx="16171">
                  <c:v>0.93404948427407042</c:v>
                </c:pt>
                <c:pt idx="16172">
                  <c:v>0.89054867256115777</c:v>
                </c:pt>
                <c:pt idx="16173">
                  <c:v>0.84643787267128434</c:v>
                </c:pt>
                <c:pt idx="16174">
                  <c:v>0.80174536870858104</c:v>
                </c:pt>
                <c:pt idx="16175">
                  <c:v>0.75650361569863678</c:v>
                </c:pt>
                <c:pt idx="16176">
                  <c:v>0.71074334902542591</c:v>
                </c:pt>
                <c:pt idx="16177">
                  <c:v>0.66449547341801407</c:v>
                </c:pt>
                <c:pt idx="16178">
                  <c:v>0.61779214401265981</c:v>
                </c:pt>
                <c:pt idx="16179">
                  <c:v>0.57066621815690854</c:v>
                </c:pt>
                <c:pt idx="16180">
                  <c:v>0.52314950188981935</c:v>
                </c:pt>
                <c:pt idx="16181">
                  <c:v>0.47527423473091734</c:v>
                </c:pt>
                <c:pt idx="16182">
                  <c:v>0.42707363729569464</c:v>
                </c:pt>
                <c:pt idx="16183">
                  <c:v>0.37858135697097223</c:v>
                </c:pt>
                <c:pt idx="16184">
                  <c:v>0.32982971830094349</c:v>
                </c:pt>
                <c:pt idx="16185">
                  <c:v>0.28085122071198965</c:v>
                </c:pt>
                <c:pt idx="16186">
                  <c:v>0.23167910678031067</c:v>
                </c:pt>
                <c:pt idx="16187">
                  <c:v>0.18234737769791493</c:v>
                </c:pt>
                <c:pt idx="16188">
                  <c:v>0.13289077423772097</c:v>
                </c:pt>
                <c:pt idx="16189">
                  <c:v>8.3344183260515084E-2</c:v>
                </c:pt>
                <c:pt idx="16190">
                  <c:v>3.3740860564435669E-2</c:v>
                </c:pt>
                <c:pt idx="16191">
                  <c:v>-1.5886087053533542E-2</c:v>
                </c:pt>
                <c:pt idx="16192">
                  <c:v>-6.5502594651871512E-2</c:v>
                </c:pt>
                <c:pt idx="16193">
                  <c:v>-0.11507311221920402</c:v>
                </c:pt>
                <c:pt idx="16194">
                  <c:v>-0.16456522220997716</c:v>
                </c:pt>
                <c:pt idx="16195">
                  <c:v>-0.21394487389903316</c:v>
                </c:pt>
                <c:pt idx="16196">
                  <c:v>-0.26317792719434963</c:v>
                </c:pt>
                <c:pt idx="16197">
                  <c:v>-0.31223061003443814</c:v>
                </c:pt>
                <c:pt idx="16198">
                  <c:v>-0.36106918625129092</c:v>
                </c:pt>
                <c:pt idx="16199">
                  <c:v>-0.40966037337224193</c:v>
                </c:pt>
                <c:pt idx="16200">
                  <c:v>-0.45797089569970506</c:v>
                </c:pt>
                <c:pt idx="16201">
                  <c:v>-0.50596743079707807</c:v>
                </c:pt>
                <c:pt idx="16202">
                  <c:v>-0.55361706722193627</c:v>
                </c:pt>
                <c:pt idx="16203">
                  <c:v>-0.60088735247131597</c:v>
                </c:pt>
                <c:pt idx="16204">
                  <c:v>-0.64774587838792375</c:v>
                </c:pt>
                <c:pt idx="16205">
                  <c:v>-0.69416032727404053</c:v>
                </c:pt>
                <c:pt idx="16206">
                  <c:v>-0.74009898395832929</c:v>
                </c:pt>
                <c:pt idx="16207">
                  <c:v>-0.78553038692295485</c:v>
                </c:pt>
                <c:pt idx="16208">
                  <c:v>-0.83042371175524232</c:v>
                </c:pt>
                <c:pt idx="16209">
                  <c:v>-0.87474842594730962</c:v>
                </c:pt>
                <c:pt idx="16210">
                  <c:v>-0.91847251798940832</c:v>
                </c:pt>
                <c:pt idx="16211">
                  <c:v>-0.96156747417698007</c:v>
                </c:pt>
                <c:pt idx="16212">
                  <c:v>-1.0040039369730183</c:v>
                </c:pt>
                <c:pt idx="16213">
                  <c:v>-1.0457519598239386</c:v>
                </c:pt>
                <c:pt idx="16214">
                  <c:v>-1.0867820690362155</c:v>
                </c:pt>
                <c:pt idx="16215">
                  <c:v>-1.1270669847223167</c:v>
                </c:pt>
                <c:pt idx="16216">
                  <c:v>-1.1665800775897033</c:v>
                </c:pt>
                <c:pt idx="16217">
                  <c:v>-1.2052947416055955</c:v>
                </c:pt>
                <c:pt idx="16218">
                  <c:v>-1.2431843094341477</c:v>
                </c:pt>
                <c:pt idx="16219">
                  <c:v>-1.2802219960324057</c:v>
                </c:pt>
                <c:pt idx="16220">
                  <c:v>-1.3163814140123309</c:v>
                </c:pt>
                <c:pt idx="16221">
                  <c:v>-1.3516382734260828</c:v>
                </c:pt>
                <c:pt idx="16222">
                  <c:v>-1.385968826234111</c:v>
                </c:pt>
                <c:pt idx="16223">
                  <c:v>-1.4193492352407129</c:v>
                </c:pt>
                <c:pt idx="16224">
                  <c:v>-1.4517560367511697</c:v>
                </c:pt>
                <c:pt idx="16225">
                  <c:v>-1.4831677947654471</c:v>
                </c:pt>
                <c:pt idx="16226">
                  <c:v>-1.513563508327741</c:v>
                </c:pt>
                <c:pt idx="16227">
                  <c:v>-1.5429219526934506</c:v>
                </c:pt>
                <c:pt idx="16228">
                  <c:v>-1.5712226669266094</c:v>
                </c:pt>
                <c:pt idx="16229">
                  <c:v>-1.5984482130866973</c:v>
                </c:pt>
                <c:pt idx="16230">
                  <c:v>-1.6245781465583449</c:v>
                </c:pt>
                <c:pt idx="16231">
                  <c:v>-1.6495936350125198</c:v>
                </c:pt>
                <c:pt idx="16232">
                  <c:v>-1.6734793190631423</c:v>
                </c:pt>
                <c:pt idx="16233">
                  <c:v>-1.696217292631415</c:v>
                </c:pt>
                <c:pt idx="16234">
                  <c:v>-1.7177923248557447</c:v>
                </c:pt>
                <c:pt idx="16235">
                  <c:v>-1.7381903642195335</c:v>
                </c:pt>
                <c:pt idx="16236">
                  <c:v>-1.7573984721108487</c:v>
                </c:pt>
                <c:pt idx="16237">
                  <c:v>-1.7754019610959679</c:v>
                </c:pt>
                <c:pt idx="16238">
                  <c:v>-1.7921880245668935</c:v>
                </c:pt>
                <c:pt idx="16239">
                  <c:v>-1.8077470051937998</c:v>
                </c:pt>
                <c:pt idx="16240">
                  <c:v>-1.8220663217840272</c:v>
                </c:pt>
                <c:pt idx="16241">
                  <c:v>-1.8351362031132161</c:v>
                </c:pt>
                <c:pt idx="16242">
                  <c:v>-1.8469487962206816</c:v>
                </c:pt>
                <c:pt idx="16243">
                  <c:v>-1.8574947592308619</c:v>
                </c:pt>
                <c:pt idx="16244">
                  <c:v>-1.8667674671675154</c:v>
                </c:pt>
                <c:pt idx="16245">
                  <c:v>-1.8747609092701543</c:v>
                </c:pt>
                <c:pt idx="16246">
                  <c:v>-1.8814701091714099</c:v>
                </c:pt>
                <c:pt idx="16247">
                  <c:v>-1.8868899394270107</c:v>
                </c:pt>
                <c:pt idx="16248">
                  <c:v>-1.8910166343362314</c:v>
                </c:pt>
                <c:pt idx="16249">
                  <c:v>-1.8938478006268056</c:v>
                </c:pt>
                <c:pt idx="16250">
                  <c:v>-1.8953806930612274</c:v>
                </c:pt>
                <c:pt idx="16251">
                  <c:v>-1.8956137156948984</c:v>
                </c:pt>
                <c:pt idx="16252">
                  <c:v>-1.8945469742423622</c:v>
                </c:pt>
                <c:pt idx="16253">
                  <c:v>-1.8921822591095965</c:v>
                </c:pt>
                <c:pt idx="16254">
                  <c:v>-1.8885218948385105</c:v>
                </c:pt>
                <c:pt idx="16255">
                  <c:v>-1.8835663218857992</c:v>
                </c:pt>
                <c:pt idx="16256">
                  <c:v>-1.8773199780926526</c:v>
                </c:pt>
                <c:pt idx="16257">
                  <c:v>-1.8697876341267223</c:v>
                </c:pt>
                <c:pt idx="16258">
                  <c:v>-1.8609741922177929</c:v>
                </c:pt>
                <c:pt idx="16259">
                  <c:v>-1.8508845295389842</c:v>
                </c:pt>
                <c:pt idx="16260">
                  <c:v>-1.8395273126476732</c:v>
                </c:pt>
                <c:pt idx="16261">
                  <c:v>-1.8269095625762766</c:v>
                </c:pt>
                <c:pt idx="16262">
                  <c:v>-1.8130396573371388</c:v>
                </c:pt>
                <c:pt idx="16263">
                  <c:v>-1.7979262177332698</c:v>
                </c:pt>
                <c:pt idx="16264">
                  <c:v>-1.7815813562454492</c:v>
                </c:pt>
                <c:pt idx="16265">
                  <c:v>-1.7640152094719748</c:v>
                </c:pt>
                <c:pt idx="16266">
                  <c:v>-1.7452394672214102</c:v>
                </c:pt>
                <c:pt idx="16267">
                  <c:v>-1.7252674138443975</c:v>
                </c:pt>
                <c:pt idx="16268">
                  <c:v>-1.7041139090592683</c:v>
                </c:pt>
                <c:pt idx="16269">
                  <c:v>-1.6817913904225632</c:v>
                </c:pt>
                <c:pt idx="16270">
                  <c:v>-1.6583156689708354</c:v>
                </c:pt>
                <c:pt idx="16271">
                  <c:v>-1.6337039090592322</c:v>
                </c:pt>
                <c:pt idx="16272">
                  <c:v>-1.6079733876391751</c:v>
                </c:pt>
                <c:pt idx="16273">
                  <c:v>-1.5811413197013879</c:v>
                </c:pt>
                <c:pt idx="16274">
                  <c:v>-1.5532252641129876</c:v>
                </c:pt>
                <c:pt idx="16275">
                  <c:v>-1.5242447257528147</c:v>
                </c:pt>
                <c:pt idx="16276">
                  <c:v>-1.4942195166665426</c:v>
                </c:pt>
                <c:pt idx="16277">
                  <c:v>-1.4631696006223551</c:v>
                </c:pt>
                <c:pt idx="16278">
                  <c:v>-1.431116661494755</c:v>
                </c:pt>
                <c:pt idx="16279">
                  <c:v>-1.398082985044707</c:v>
                </c:pt>
                <c:pt idx="16280">
                  <c:v>-1.3640919058887524</c:v>
                </c:pt>
                <c:pt idx="16281">
                  <c:v>-1.3291654809698918</c:v>
                </c:pt>
                <c:pt idx="16282">
                  <c:v>-1.2933287202831489</c:v>
                </c:pt>
                <c:pt idx="16283">
                  <c:v>-1.2566064009225801</c:v>
                </c:pt>
                <c:pt idx="16284">
                  <c:v>-1.2190216991510818</c:v>
                </c:pt>
                <c:pt idx="16285">
                  <c:v>-1.18060214377674</c:v>
                </c:pt>
                <c:pt idx="16286">
                  <c:v>-1.1413737488431734</c:v>
                </c:pt>
                <c:pt idx="16287">
                  <c:v>-1.1013617647515335</c:v>
                </c:pt>
                <c:pt idx="16288">
                  <c:v>-1.0605944870703417</c:v>
                </c:pt>
                <c:pt idx="16289">
                  <c:v>-1.0191006137421272</c:v>
                </c:pt>
                <c:pt idx="16290">
                  <c:v>-0.97690909645115021</c:v>
                </c:pt>
                <c:pt idx="16291">
                  <c:v>-0.93404731426372389</c:v>
                </c:pt>
                <c:pt idx="16292">
                  <c:v>-0.89054645281689737</c:v>
                </c:pt>
                <c:pt idx="16293">
                  <c:v>-0.84643560426189079</c:v>
                </c:pt>
                <c:pt idx="16294">
                  <c:v>-0.80174305272292523</c:v>
                </c:pt>
                <c:pt idx="16295">
                  <c:v>-0.75650125324519468</c:v>
                </c:pt>
                <c:pt idx="16296">
                  <c:v>-0.71074094123171105</c:v>
                </c:pt>
                <c:pt idx="16297">
                  <c:v>-0.66449302143008171</c:v>
                </c:pt>
                <c:pt idx="16298">
                  <c:v>-0.61778964899453259</c:v>
                </c:pt>
                <c:pt idx="16299">
                  <c:v>-0.57066368129002532</c:v>
                </c:pt>
                <c:pt idx="16300">
                  <c:v>-0.52314692437251531</c:v>
                </c:pt>
                <c:pt idx="16301">
                  <c:v>-0.47527161777786125</c:v>
                </c:pt>
                <c:pt idx="16302">
                  <c:v>-0.42707098213727573</c:v>
                </c:pt>
                <c:pt idx="16303">
                  <c:v>-0.37857866485277125</c:v>
                </c:pt>
                <c:pt idx="16304">
                  <c:v>-0.32982699048311231</c:v>
                </c:pt>
                <c:pt idx="16305">
                  <c:v>-0.28084845846871814</c:v>
                </c:pt>
                <c:pt idx="16306">
                  <c:v>-0.23167631139917932</c:v>
                </c:pt>
                <c:pt idx="16307">
                  <c:v>-0.18234455047933446</c:v>
                </c:pt>
                <c:pt idx="16308">
                  <c:v>-0.13288791649432538</c:v>
                </c:pt>
                <c:pt idx="16309">
                  <c:v>-8.3341296316573332E-2</c:v>
                </c:pt>
                <c:pt idx="16310">
                  <c:v>-3.3737945755174012E-2</c:v>
                </c:pt>
                <c:pt idx="16311">
                  <c:v>1.5889028382450505E-2</c:v>
                </c:pt>
                <c:pt idx="16312">
                  <c:v>6.5505561145002472E-2</c:v>
                </c:pt>
                <c:pt idx="16313">
                  <c:v>0.11507610251202129</c:v>
                </c:pt>
                <c:pt idx="16314">
                  <c:v>0.16456823492935752</c:v>
                </c:pt>
                <c:pt idx="16315">
                  <c:v>0.21394790766397787</c:v>
                </c:pt>
                <c:pt idx="16316">
                  <c:v>0.2631809806165451</c:v>
                </c:pt>
                <c:pt idx="16317">
                  <c:v>0.31223368171899113</c:v>
                </c:pt>
                <c:pt idx="16318">
                  <c:v>0.3610722747972735</c:v>
                </c:pt>
                <c:pt idx="16319">
                  <c:v>0.40966347737337222</c:v>
                </c:pt>
                <c:pt idx="16320">
                  <c:v>0.45797401374491842</c:v>
                </c:pt>
                <c:pt idx="16321">
                  <c:v>0.50597056147125197</c:v>
                </c:pt>
                <c:pt idx="16322">
                  <c:v>0.55362020910649035</c:v>
                </c:pt>
                <c:pt idx="16323">
                  <c:v>0.60089050414483491</c:v>
                </c:pt>
                <c:pt idx="16324">
                  <c:v>0.64774903842680098</c:v>
                </c:pt>
                <c:pt idx="16325">
                  <c:v>0.69416349425317692</c:v>
                </c:pt>
                <c:pt idx="16326">
                  <c:v>0.74010215645165711</c:v>
                </c:pt>
                <c:pt idx="16327">
                  <c:v>0.78553356350417602</c:v>
                </c:pt>
                <c:pt idx="16328">
                  <c:v>0.8304268909984579</c:v>
                </c:pt>
                <c:pt idx="16329">
                  <c:v>0.8747516064276063</c:v>
                </c:pt>
                <c:pt idx="16330">
                  <c:v>0.91847569828351039</c:v>
                </c:pt>
                <c:pt idx="16331">
                  <c:v>0.96157065286391419</c:v>
                </c:pt>
                <c:pt idx="16332">
                  <c:v>1.0040071126347272</c:v>
                </c:pt>
                <c:pt idx="16333">
                  <c:v>1.0457551310458826</c:v>
                </c:pt>
                <c:pt idx="16334">
                  <c:v>1.086785234408038</c:v>
                </c:pt>
                <c:pt idx="16335">
                  <c:v>1.1270701428384444</c:v>
                </c:pt>
                <c:pt idx="16336">
                  <c:v>1.1665832270499847</c:v>
                </c:pt>
                <c:pt idx="16337">
                  <c:v>1.2052978810159019</c:v>
                </c:pt>
                <c:pt idx="16338">
                  <c:v>1.2431874374069869</c:v>
                </c:pt>
                <c:pt idx="16339">
                  <c:v>1.2802251111875746</c:v>
                </c:pt>
                <c:pt idx="16340">
                  <c:v>1.3163845149774511</c:v>
                </c:pt>
                <c:pt idx="16341">
                  <c:v>1.351641358837242</c:v>
                </c:pt>
                <c:pt idx="16342">
                  <c:v>1.385971894736459</c:v>
                </c:pt>
                <c:pt idx="16343">
                  <c:v>1.4193522854890477</c:v>
                </c:pt>
                <c:pt idx="16344">
                  <c:v>1.4517590674105116</c:v>
                </c:pt>
                <c:pt idx="16345">
                  <c:v>1.4831708045116574</c:v>
                </c:pt>
                <c:pt idx="16346">
                  <c:v>1.5135664958480464</c:v>
                </c:pt>
                <c:pt idx="16347">
                  <c:v>1.5429249166870562</c:v>
                </c:pt>
                <c:pt idx="16348">
                  <c:v>1.5712256061052325</c:v>
                </c:pt>
                <c:pt idx="16349">
                  <c:v>1.5984511261751444</c:v>
                </c:pt>
                <c:pt idx="16350">
                  <c:v>1.6245810322950369</c:v>
                </c:pt>
                <c:pt idx="16351">
                  <c:v>1.6495964921500408</c:v>
                </c:pt>
                <c:pt idx="16352">
                  <c:v>1.6734821463688028</c:v>
                </c:pt>
                <c:pt idx="16353">
                  <c:v>1.6962200888877557</c:v>
                </c:pt>
                <c:pt idx="16354">
                  <c:v>1.7177950888610687</c:v>
                </c:pt>
                <c:pt idx="16355">
                  <c:v>1.7381930947883939</c:v>
                </c:pt>
                <c:pt idx="16356">
                  <c:v>1.7574011680745958</c:v>
                </c:pt>
                <c:pt idx="16357">
                  <c:v>1.775404621303194</c:v>
                </c:pt>
                <c:pt idx="16358">
                  <c:v>1.7921906478839604</c:v>
                </c:pt>
                <c:pt idx="16359">
                  <c:v>1.8077495905053129</c:v>
                </c:pt>
                <c:pt idx="16360">
                  <c:v>1.8220688679932864</c:v>
                </c:pt>
                <c:pt idx="16361">
                  <c:v>1.8351387091426985</c:v>
                </c:pt>
                <c:pt idx="16362">
                  <c:v>1.8469512610124879</c:v>
                </c:pt>
                <c:pt idx="16363">
                  <c:v>1.8574971817471357</c:v>
                </c:pt>
                <c:pt idx="16364">
                  <c:v>1.8667698463909195</c:v>
                </c:pt>
                <c:pt idx="16365">
                  <c:v>1.8747632442042503</c:v>
                </c:pt>
                <c:pt idx="16366">
                  <c:v>1.8814723988411004</c:v>
                </c:pt>
                <c:pt idx="16367">
                  <c:v>1.8868921828789307</c:v>
                </c:pt>
                <c:pt idx="16368">
                  <c:v>1.8910188306391436</c:v>
                </c:pt>
                <c:pt idx="16369">
                  <c:v>1.8938499488719827</c:v>
                </c:pt>
                <c:pt idx="16370">
                  <c:v>1.895382792362813</c:v>
                </c:pt>
                <c:pt idx="16371">
                  <c:v>1.8956157651902887</c:v>
                </c:pt>
                <c:pt idx="16372">
                  <c:v>1.8945489730925331</c:v>
                </c:pt>
                <c:pt idx="16373">
                  <c:v>1.8921842064994587</c:v>
                </c:pt>
                <c:pt idx="16374">
                  <c:v>1.8885237899772354</c:v>
                </c:pt>
                <c:pt idx="16375">
                  <c:v>1.8835681640071169</c:v>
                </c:pt>
                <c:pt idx="16376">
                  <c:v>1.8773217664551796</c:v>
                </c:pt>
                <c:pt idx="16377">
                  <c:v>1.8697893680142355</c:v>
                </c:pt>
                <c:pt idx="16378">
                  <c:v>1.8609758709395359</c:v>
                </c:pt>
                <c:pt idx="16379">
                  <c:v>1.850886152429901</c:v>
                </c:pt>
                <c:pt idx="16380">
                  <c:v>1.8395288790686974</c:v>
                </c:pt>
                <c:pt idx="16381">
                  <c:v>1.8269110719145674</c:v>
                </c:pt>
                <c:pt idx="16382">
                  <c:v>1.8130411090063048</c:v>
                </c:pt>
                <c:pt idx="16383">
                  <c:v>1.797927611173596</c:v>
                </c:pt>
                <c:pt idx="16384">
                  <c:v>1.7815826909241217</c:v>
                </c:pt>
                <c:pt idx="16385">
                  <c:v>1.7640164848832374</c:v>
                </c:pt>
                <c:pt idx="16386">
                  <c:v>1.7452406828867961</c:v>
                </c:pt>
                <c:pt idx="16387">
                  <c:v>1.7252685693128702</c:v>
                </c:pt>
                <c:pt idx="16388">
                  <c:v>1.7041150039073836</c:v>
                </c:pt>
                <c:pt idx="16389">
                  <c:v>1.681792424254634</c:v>
                </c:pt>
                <c:pt idx="16390">
                  <c:v>1.6583166414190431</c:v>
                </c:pt>
                <c:pt idx="16391">
                  <c:v>1.6337048197837685</c:v>
                </c:pt>
                <c:pt idx="16392">
                  <c:v>1.607974236328336</c:v>
                </c:pt>
                <c:pt idx="16393">
                  <c:v>1.5811421060716715</c:v>
                </c:pt>
                <c:pt idx="16394">
                  <c:v>1.5532259879091768</c:v>
                </c:pt>
                <c:pt idx="16395">
                  <c:v>1.5242453867480685</c:v>
                </c:pt>
                <c:pt idx="16396">
                  <c:v>1.4942201146624123</c:v>
                </c:pt>
                <c:pt idx="16397">
                  <c:v>1.4631701354488631</c:v>
                </c:pt>
                <c:pt idx="16398">
                  <c:v>1.4311171330104173</c:v>
                </c:pt>
                <c:pt idx="16399">
                  <c:v>1.3980833931365564</c:v>
                </c:pt>
                <c:pt idx="16400">
                  <c:v>1.3640922504723429</c:v>
                </c:pt>
                <c:pt idx="16401">
                  <c:v>1.3291657619892723</c:v>
                </c:pt>
                <c:pt idx="16402">
                  <c:v>1.2933289377108661</c:v>
                </c:pt>
                <c:pt idx="16403">
                  <c:v>1.256606554759659</c:v>
                </c:pt>
                <c:pt idx="16404">
                  <c:v>1.2190217894269391</c:v>
                </c:pt>
                <c:pt idx="16405">
                  <c:v>1.180602170549174</c:v>
                </c:pt>
                <c:pt idx="16406">
                  <c:v>1.1413737121982621</c:v>
                </c:pt>
                <c:pt idx="16407">
                  <c:v>1.1013616648035671</c:v>
                </c:pt>
                <c:pt idx="16408">
                  <c:v>1.0605943239617102</c:v>
                </c:pt>
                <c:pt idx="16409">
                  <c:v>1.0191003876432532</c:v>
                </c:pt>
                <c:pt idx="16410">
                  <c:v>0.97690880756031861</c:v>
                </c:pt>
                <c:pt idx="16411">
                  <c:v>0.9340469628069995</c:v>
                </c:pt>
                <c:pt idx="16412">
                  <c:v>0.89054603904793217</c:v>
                </c:pt>
                <c:pt idx="16413">
                  <c:v>0.84643512846181734</c:v>
                </c:pt>
                <c:pt idx="16414">
                  <c:v>0.80174251520013118</c:v>
                </c:pt>
                <c:pt idx="16415">
                  <c:v>0.75650065433521096</c:v>
                </c:pt>
                <c:pt idx="16416">
                  <c:v>0.71074028129695221</c:v>
                </c:pt>
                <c:pt idx="16417">
                  <c:v>0.66449230085967748</c:v>
                </c:pt>
                <c:pt idx="16418">
                  <c:v>0.61778886820414747</c:v>
                </c:pt>
                <c:pt idx="16419">
                  <c:v>0.57066284072156581</c:v>
                </c:pt>
                <c:pt idx="16420">
                  <c:v>0.52314602449391046</c:v>
                </c:pt>
                <c:pt idx="16421">
                  <c:v>0.47527065908283678</c:v>
                </c:pt>
                <c:pt idx="16422">
                  <c:v>0.42706996514508799</c:v>
                </c:pt>
                <c:pt idx="16423">
                  <c:v>0.37857759010793274</c:v>
                </c:pt>
                <c:pt idx="16424">
                  <c:v>0.32982585855507274</c:v>
                </c:pt>
                <c:pt idx="16425">
                  <c:v>0.28084726995160753</c:v>
                </c:pt>
                <c:pt idx="16426">
                  <c:v>0.23167506691154774</c:v>
                </c:pt>
                <c:pt idx="16427">
                  <c:v>0.18234325066373383</c:v>
                </c:pt>
                <c:pt idx="16428">
                  <c:v>0.13288656201706581</c:v>
                </c:pt>
                <c:pt idx="16429">
                  <c:v>8.3339887867362156E-2</c:v>
                </c:pt>
                <c:pt idx="16430">
                  <c:v>3.3736484046785378E-2</c:v>
                </c:pt>
                <c:pt idx="16431">
                  <c:v>-1.58905426145644E-2</c:v>
                </c:pt>
                <c:pt idx="16432">
                  <c:v>-6.5507127143042701E-2</c:v>
                </c:pt>
                <c:pt idx="16433">
                  <c:v>-0.11507771949621745</c:v>
                </c:pt>
                <c:pt idx="16434">
                  <c:v>-0.16456990209835529</c:v>
                </c:pt>
                <c:pt idx="16435">
                  <c:v>-0.21394962419525637</c:v>
                </c:pt>
                <c:pt idx="16436">
                  <c:v>-0.26318274566677835</c:v>
                </c:pt>
                <c:pt idx="16437">
                  <c:v>-0.3122354944244492</c:v>
                </c:pt>
                <c:pt idx="16438">
                  <c:v>-0.36107413427430057</c:v>
                </c:pt>
                <c:pt idx="16439">
                  <c:v>-0.40966538271875746</c:v>
                </c:pt>
                <c:pt idx="16440">
                  <c:v>-0.45797596403635943</c:v>
                </c:pt>
                <c:pt idx="16441">
                  <c:v>-0.50597255576774158</c:v>
                </c:pt>
                <c:pt idx="16442">
                  <c:v>-0.55362224644886604</c:v>
                </c:pt>
                <c:pt idx="16443">
                  <c:v>-0.60089258355613762</c:v>
                </c:pt>
                <c:pt idx="16444">
                  <c:v>-0.64775115891280532</c:v>
                </c:pt>
                <c:pt idx="16445">
                  <c:v>-0.69416565480279857</c:v>
                </c:pt>
                <c:pt idx="16446">
                  <c:v>-0.74010435603753888</c:v>
                </c:pt>
                <c:pt idx="16447">
                  <c:v>-0.78553580108303067</c:v>
                </c:pt>
                <c:pt idx="16448">
                  <c:v>-0.83042916551165347</c:v>
                </c:pt>
                <c:pt idx="16449">
                  <c:v>-0.8747539168016446</c:v>
                </c:pt>
                <c:pt idx="16450">
                  <c:v>-0.91847804343052863</c:v>
                </c:pt>
                <c:pt idx="16451">
                  <c:v>-0.96157303168218533</c:v>
                </c:pt>
                <c:pt idx="16452">
                  <c:v>-1.0040095240091551</c:v>
                </c:pt>
                <c:pt idx="16453">
                  <c:v>-1.0457575738485656</c:v>
                </c:pt>
                <c:pt idx="16454">
                  <c:v>-1.0867877074987804</c:v>
                </c:pt>
                <c:pt idx="16455">
                  <c:v>-1.1270726450652699</c:v>
                </c:pt>
                <c:pt idx="16456">
                  <c:v>-1.1665857572496527</c:v>
                </c:pt>
                <c:pt idx="16457">
                  <c:v>-1.2053004380144767</c:v>
                </c:pt>
                <c:pt idx="16458">
                  <c:v>-1.2431900200204071</c:v>
                </c:pt>
                <c:pt idx="16459">
                  <c:v>-1.2802277182220907</c:v>
                </c:pt>
                <c:pt idx="16460">
                  <c:v>-1.3163871452302907</c:v>
                </c:pt>
                <c:pt idx="16461">
                  <c:v>-1.3516440110970986</c:v>
                </c:pt>
                <c:pt idx="16462">
                  <c:v>-1.3859745677840734</c:v>
                </c:pt>
                <c:pt idx="16463">
                  <c:v>-1.419354978097741</c:v>
                </c:pt>
                <c:pt idx="16464">
                  <c:v>-1.451761778346766</c:v>
                </c:pt>
                <c:pt idx="16465">
                  <c:v>-1.483173532535651</c:v>
                </c:pt>
                <c:pt idx="16466">
                  <c:v>-1.5135692397142488</c:v>
                </c:pt>
                <c:pt idx="16467">
                  <c:v>-1.5429276751447807</c:v>
                </c:pt>
                <c:pt idx="16468">
                  <c:v>-1.5712283778992007</c:v>
                </c:pt>
                <c:pt idx="16469">
                  <c:v>-1.5984539100460455</c:v>
                </c:pt>
                <c:pt idx="16470">
                  <c:v>-1.624583826980134</c:v>
                </c:pt>
                <c:pt idx="16471">
                  <c:v>-1.6495992963836914</c:v>
                </c:pt>
                <c:pt idx="16472">
                  <c:v>-1.6734849588830505</c:v>
                </c:pt>
                <c:pt idx="16473">
                  <c:v>-1.6962229084129117</c:v>
                </c:pt>
                <c:pt idx="16474">
                  <c:v>-1.7177979141262611</c:v>
                </c:pt>
                <c:pt idx="16475">
                  <c:v>-1.7381959245221605</c:v>
                </c:pt>
                <c:pt idx="16476">
                  <c:v>-1.7574040010054282</c:v>
                </c:pt>
                <c:pt idx="16477">
                  <c:v>-1.7754074561601307</c:v>
                </c:pt>
                <c:pt idx="16478">
                  <c:v>-1.7921934833971318</c:v>
                </c:pt>
                <c:pt idx="16479">
                  <c:v>-1.8077524254065158</c:v>
                </c:pt>
                <c:pt idx="16480">
                  <c:v>-1.8220717010165575</c:v>
                </c:pt>
                <c:pt idx="16481">
                  <c:v>-1.8351415390248556</c:v>
                </c:pt>
                <c:pt idx="16482">
                  <c:v>-1.8469540864937137</c:v>
                </c:pt>
                <c:pt idx="16483">
                  <c:v>-1.8575000015715271</c:v>
                </c:pt>
                <c:pt idx="16484">
                  <c:v>-1.866772659307024</c:v>
                </c:pt>
                <c:pt idx="16485">
                  <c:v>-1.8747660489656546</c:v>
                </c:pt>
                <c:pt idx="16486">
                  <c:v>-1.8814751942069519</c:v>
                </c:pt>
                <c:pt idx="16487">
                  <c:v>-1.8868949676144844</c:v>
                </c:pt>
                <c:pt idx="16488">
                  <c:v>-1.8910216035163194</c:v>
                </c:pt>
                <c:pt idx="16489">
                  <c:v>-1.893852708669894</c:v>
                </c:pt>
                <c:pt idx="16490">
                  <c:v>-1.8953855378683073</c:v>
                </c:pt>
                <c:pt idx="16491">
                  <c:v>-1.8956184951984658</c:v>
                </c:pt>
                <c:pt idx="16492">
                  <c:v>-1.8945516864072856</c:v>
                </c:pt>
                <c:pt idx="16493">
                  <c:v>-1.8921869019339774</c:v>
                </c:pt>
                <c:pt idx="16494">
                  <c:v>-1.8885264663545454</c:v>
                </c:pt>
                <c:pt idx="16495">
                  <c:v>-1.8835708201605725</c:v>
                </c:pt>
                <c:pt idx="16496">
                  <c:v>-1.8773244012289703</c:v>
                </c:pt>
                <c:pt idx="16497">
                  <c:v>-1.8697919802638994</c:v>
                </c:pt>
                <c:pt idx="16498">
                  <c:v>-1.8609784595324312</c:v>
                </c:pt>
                <c:pt idx="16499">
                  <c:v>-1.8508887162457197</c:v>
                </c:pt>
                <c:pt idx="16500">
                  <c:v>-1.8395314169999257</c:v>
                </c:pt>
                <c:pt idx="16501">
                  <c:v>-1.8269135828669758</c:v>
                </c:pt>
                <c:pt idx="16502">
                  <c:v>-1.813043591899399</c:v>
                </c:pt>
                <c:pt idx="16503">
                  <c:v>-1.7979300649411001</c:v>
                </c:pt>
                <c:pt idx="16504">
                  <c:v>-1.7815851145144113</c:v>
                </c:pt>
                <c:pt idx="16505">
                  <c:v>-1.7640188772598082</c:v>
                </c:pt>
                <c:pt idx="16506">
                  <c:v>-1.7452430430286912</c:v>
                </c:pt>
                <c:pt idx="16507">
                  <c:v>-1.7252708962151182</c:v>
                </c:pt>
                <c:pt idx="16508">
                  <c:v>-1.7041172965814049</c:v>
                </c:pt>
                <c:pt idx="16509">
                  <c:v>-1.6817946817286911</c:v>
                </c:pt>
                <c:pt idx="16510">
                  <c:v>-1.6583188627386114</c:v>
                </c:pt>
                <c:pt idx="16511">
                  <c:v>-1.6337070040119763</c:v>
                </c:pt>
                <c:pt idx="16512">
                  <c:v>-1.6079763825463125</c:v>
                </c:pt>
                <c:pt idx="16513">
                  <c:v>-1.5811442133789646</c:v>
                </c:pt>
                <c:pt idx="16514">
                  <c:v>-1.553228055424106</c:v>
                </c:pt>
                <c:pt idx="16515">
                  <c:v>-1.5242474136080923</c:v>
                </c:pt>
                <c:pt idx="16516">
                  <c:v>-1.4942221000245159</c:v>
                </c:pt>
                <c:pt idx="16517">
                  <c:v>-1.4631720784898457</c:v>
                </c:pt>
                <c:pt idx="16518">
                  <c:v>-1.4311190329272918</c:v>
                </c:pt>
                <c:pt idx="16519">
                  <c:v>-1.3980852491468243</c:v>
                </c:pt>
                <c:pt idx="16520">
                  <c:v>-1.3640940618143453</c:v>
                </c:pt>
                <c:pt idx="16521">
                  <c:v>-1.3291675279224864</c:v>
                </c:pt>
                <c:pt idx="16522">
                  <c:v>-1.2933306575162098</c:v>
                </c:pt>
                <c:pt idx="16523">
                  <c:v>-1.256608227739761</c:v>
                </c:pt>
                <c:pt idx="16524">
                  <c:v>-1.2190234149064545</c:v>
                </c:pt>
                <c:pt idx="16525">
                  <c:v>-1.1806037478750144</c:v>
                </c:pt>
                <c:pt idx="16526">
                  <c:v>-1.1413752407398665</c:v>
                </c:pt>
                <c:pt idx="16527">
                  <c:v>-1.1013631439531544</c:v>
                </c:pt>
                <c:pt idx="16528">
                  <c:v>-1.0605957531345056</c:v>
                </c:pt>
                <c:pt idx="16529">
                  <c:v>-1.0191017662777175</c:v>
                </c:pt>
                <c:pt idx="16530">
                  <c:v>-0.97691013511838032</c:v>
                </c:pt>
                <c:pt idx="16531">
                  <c:v>-0.93404823877422272</c:v>
                </c:pt>
                <c:pt idx="16532">
                  <c:v>-0.89054726293375353</c:v>
                </c:pt>
                <c:pt idx="16533">
                  <c:v>-0.84643629979967527</c:v>
                </c:pt>
                <c:pt idx="16534">
                  <c:v>-0.80174363354770806</c:v>
                </c:pt>
                <c:pt idx="16535">
                  <c:v>-0.75650171927451759</c:v>
                </c:pt>
                <c:pt idx="16536">
                  <c:v>-0.71074129243451889</c:v>
                </c:pt>
                <c:pt idx="16537">
                  <c:v>-0.66449325782672886</c:v>
                </c:pt>
                <c:pt idx="16538">
                  <c:v>-0.61778977065661933</c:v>
                </c:pt>
                <c:pt idx="16539">
                  <c:v>-0.57066368834033043</c:v>
                </c:pt>
                <c:pt idx="16540">
                  <c:v>-0.52314681698483045</c:v>
                </c:pt>
                <c:pt idx="16541">
                  <c:v>-0.4752713961768612</c:v>
                </c:pt>
                <c:pt idx="16542">
                  <c:v>-0.42707064659834859</c:v>
                </c:pt>
                <c:pt idx="16543">
                  <c:v>-0.37857821570175698</c:v>
                </c:pt>
                <c:pt idx="16544">
                  <c:v>-0.32982642809614549</c:v>
                </c:pt>
                <c:pt idx="16545">
                  <c:v>-0.28084778327198318</c:v>
                </c:pt>
                <c:pt idx="16546">
                  <c:v>-0.2316755238685797</c:v>
                </c:pt>
                <c:pt idx="16547">
                  <c:v>-0.18234365114023116</c:v>
                </c:pt>
                <c:pt idx="16548">
                  <c:v>-0.13288690592128097</c:v>
                </c:pt>
                <c:pt idx="16549">
                  <c:v>-8.3340175132932084E-2</c:v>
                </c:pt>
                <c:pt idx="16550">
                  <c:v>-3.3736714632774861E-2</c:v>
                </c:pt>
                <c:pt idx="16551">
                  <c:v>1.5890368723677203E-2</c:v>
                </c:pt>
                <c:pt idx="16552">
                  <c:v>6.5507009937452287E-2</c:v>
                </c:pt>
                <c:pt idx="16553">
                  <c:v>0.11507765894077671</c:v>
                </c:pt>
                <c:pt idx="16554">
                  <c:v>0.16456989813266218</c:v>
                </c:pt>
                <c:pt idx="16555">
                  <c:v>0.2139496767337114</c:v>
                </c:pt>
                <c:pt idx="16556">
                  <c:v>0.26318285459867002</c:v>
                </c:pt>
                <c:pt idx="16557">
                  <c:v>0.3122356596140427</c:v>
                </c:pt>
                <c:pt idx="16558">
                  <c:v>0.36107435556089257</c:v>
                </c:pt>
                <c:pt idx="16559">
                  <c:v>0.40966565991685089</c:v>
                </c:pt>
                <c:pt idx="16560">
                  <c:v>0.45797629693573466</c:v>
                </c:pt>
                <c:pt idx="16561">
                  <c:v>0.50597294413368643</c:v>
                </c:pt>
                <c:pt idx="16562">
                  <c:v>0.55362269002213405</c:v>
                </c:pt>
                <c:pt idx="16563">
                  <c:v>0.60089308205324832</c:v>
                </c:pt>
                <c:pt idx="16564">
                  <c:v>0.64775171202622195</c:v>
                </c:pt>
                <c:pt idx="16565">
                  <c:v>0.69416626220098698</c:v>
                </c:pt>
                <c:pt idx="16566">
                  <c:v>0.74010501736525014</c:v>
                </c:pt>
                <c:pt idx="16567">
                  <c:v>0.78553651596144713</c:v>
                </c:pt>
                <c:pt idx="16568">
                  <c:v>0.83042993353862604</c:v>
                </c:pt>
                <c:pt idx="16569">
                  <c:v>0.87475473755188882</c:v>
                </c:pt>
                <c:pt idx="16570">
                  <c:v>0.9184789164558389</c:v>
                </c:pt>
                <c:pt idx="16571">
                  <c:v>0.9615739565117053</c:v>
                </c:pt>
                <c:pt idx="16572">
                  <c:v>1.0040105001496025</c:v>
                </c:pt>
                <c:pt idx="16573">
                  <c:v>1.0457586007844915</c:v>
                </c:pt>
                <c:pt idx="16574">
                  <c:v>1.0867887846928053</c:v>
                </c:pt>
                <c:pt idx="16575">
                  <c:v>1.1270737719584103</c:v>
                </c:pt>
                <c:pt idx="16576">
                  <c:v>1.166586933261575</c:v>
                </c:pt>
                <c:pt idx="16577">
                  <c:v>1.2053016625437833</c:v>
                </c:pt>
                <c:pt idx="16578">
                  <c:v>1.2431912924449464</c:v>
                </c:pt>
                <c:pt idx="16579">
                  <c:v>1.2802290378992838</c:v>
                </c:pt>
                <c:pt idx="16580">
                  <c:v>1.3163885114974014</c:v>
                </c:pt>
                <c:pt idx="16581">
                  <c:v>1.3516454232716333</c:v>
                </c:pt>
                <c:pt idx="16582">
                  <c:v>1.3859760251640445</c:v>
                </c:pt>
                <c:pt idx="16583">
                  <c:v>1.4193564799620519</c:v>
                </c:pt>
                <c:pt idx="16584">
                  <c:v>1.4517633239555578</c:v>
                </c:pt>
                <c:pt idx="16585">
                  <c:v>1.483175121130653</c:v>
                </c:pt>
                <c:pt idx="16586">
                  <c:v>1.5135708705191659</c:v>
                </c:pt>
                <c:pt idx="16587">
                  <c:v>1.5429293473656212</c:v>
                </c:pt>
                <c:pt idx="16588">
                  <c:v>1.5712300907247194</c:v>
                </c:pt>
                <c:pt idx="16589">
                  <c:v>1.5984556626480939</c:v>
                </c:pt>
                <c:pt idx="16590">
                  <c:v>1.6245856185140533</c:v>
                </c:pt>
                <c:pt idx="16591">
                  <c:v>1.6496011259887471</c:v>
                </c:pt>
                <c:pt idx="16592">
                  <c:v>1.6734868256828146</c:v>
                </c:pt>
                <c:pt idx="16593">
                  <c:v>1.6962248115156902</c:v>
                </c:pt>
                <c:pt idx="16594">
                  <c:v>1.7177998526255047</c:v>
                </c:pt>
                <c:pt idx="16595">
                  <c:v>1.7381978974969163</c:v>
                </c:pt>
                <c:pt idx="16596">
                  <c:v>1.7574060075207438</c:v>
                </c:pt>
                <c:pt idx="16597">
                  <c:v>1.7754094952675104</c:v>
                </c:pt>
                <c:pt idx="16598">
                  <c:v>1.792195554134981</c:v>
                </c:pt>
                <c:pt idx="16599">
                  <c:v>1.8077545268005919</c:v>
                </c:pt>
                <c:pt idx="16600">
                  <c:v>1.8220738320804255</c:v>
                </c:pt>
                <c:pt idx="16601">
                  <c:v>1.8351436987603333</c:v>
                </c:pt>
                <c:pt idx="16602">
                  <c:v>1.8469562738913496</c:v>
                </c:pt>
                <c:pt idx="16603">
                  <c:v>1.8575022156110672</c:v>
                </c:pt>
                <c:pt idx="16604">
                  <c:v>1.8667748989578854</c:v>
                </c:pt>
                <c:pt idx="16605">
                  <c:v>1.8747683131873987</c:v>
                </c:pt>
                <c:pt idx="16606">
                  <c:v>1.8814774819497668</c:v>
                </c:pt>
                <c:pt idx="16607">
                  <c:v>1.8868972778196655</c:v>
                </c:pt>
                <c:pt idx="16608">
                  <c:v>1.891023935116763</c:v>
                </c:pt>
                <c:pt idx="16609">
                  <c:v>1.8938550605905711</c:v>
                </c:pt>
                <c:pt idx="16610">
                  <c:v>1.8953879090267813</c:v>
                </c:pt>
                <c:pt idx="16611">
                  <c:v>1.8956208845053653</c:v>
                </c:pt>
                <c:pt idx="16612">
                  <c:v>1.8945540927668101</c:v>
                </c:pt>
                <c:pt idx="16613">
                  <c:v>1.8921893242444059</c:v>
                </c:pt>
                <c:pt idx="16614">
                  <c:v>1.8885289035087187</c:v>
                </c:pt>
                <c:pt idx="16615">
                  <c:v>1.8835732710464175</c:v>
                </c:pt>
                <c:pt idx="16616">
                  <c:v>1.8773268647299894</c:v>
                </c:pt>
                <c:pt idx="16617">
                  <c:v>1.869794455259677</c:v>
                </c:pt>
                <c:pt idx="16618">
                  <c:v>1.860980944899147</c:v>
                </c:pt>
                <c:pt idx="16619">
                  <c:v>1.8508912108566542</c:v>
                </c:pt>
                <c:pt idx="16620">
                  <c:v>1.8395339197259721</c:v>
                </c:pt>
                <c:pt idx="16621">
                  <c:v>1.8269160925771419</c:v>
                </c:pt>
                <c:pt idx="16622">
                  <c:v>1.813046107461308</c:v>
                </c:pt>
                <c:pt idx="16623">
                  <c:v>1.7979325852215253</c:v>
                </c:pt>
                <c:pt idx="16624">
                  <c:v>1.7815876383797489</c:v>
                </c:pt>
                <c:pt idx="16625">
                  <c:v>1.7640214035766173</c:v>
                </c:pt>
                <c:pt idx="16626">
                  <c:v>1.7452455706641845</c:v>
                </c:pt>
                <c:pt idx="16627">
                  <c:v>1.7252734240376559</c:v>
                </c:pt>
                <c:pt idx="16628">
                  <c:v>1.7041198234610198</c:v>
                </c:pt>
                <c:pt idx="16629">
                  <c:v>1.681797206537571</c:v>
                </c:pt>
                <c:pt idx="16630">
                  <c:v>1.6583213843516469</c:v>
                </c:pt>
                <c:pt idx="16631">
                  <c:v>1.6337095213071644</c:v>
                </c:pt>
                <c:pt idx="16632">
                  <c:v>1.6079788944053603</c:v>
                </c:pt>
                <c:pt idx="16633">
                  <c:v>1.5811467186877159</c:v>
                </c:pt>
                <c:pt idx="16634">
                  <c:v>1.5532305530730546</c:v>
                </c:pt>
                <c:pt idx="16635">
                  <c:v>1.5242499024928768</c:v>
                </c:pt>
                <c:pt idx="16636">
                  <c:v>1.4942245790463697</c:v>
                </c:pt>
                <c:pt idx="16637">
                  <c:v>1.4631745465561441</c:v>
                </c:pt>
                <c:pt idx="16638">
                  <c:v>1.4311214889519726</c:v>
                </c:pt>
                <c:pt idx="16639">
                  <c:v>1.3980876920508736</c:v>
                </c:pt>
                <c:pt idx="16640">
                  <c:v>1.3640964905262858</c:v>
                </c:pt>
                <c:pt idx="16641">
                  <c:v>1.329169941378862</c:v>
                </c:pt>
                <c:pt idx="16642">
                  <c:v>1.2933330546619914</c:v>
                </c:pt>
                <c:pt idx="16643">
                  <c:v>1.2566106075288523</c:v>
                </c:pt>
                <c:pt idx="16644">
                  <c:v>1.2190257763021315</c:v>
                </c:pt>
                <c:pt idx="16645">
                  <c:v>1.1806060898503645</c:v>
                </c:pt>
                <c:pt idx="16646">
                  <c:v>1.1413775622782554</c:v>
                </c:pt>
                <c:pt idx="16647">
                  <c:v>1.1013654440486373</c:v>
                </c:pt>
                <c:pt idx="16648">
                  <c:v>1.0605980307922886</c:v>
                </c:pt>
                <c:pt idx="16649">
                  <c:v>1.0191040205145516</c:v>
                </c:pt>
                <c:pt idx="16650">
                  <c:v>0.97691236496301193</c:v>
                </c:pt>
                <c:pt idx="16651">
                  <c:v>0.93405044326779318</c:v>
                </c:pt>
                <c:pt idx="16652">
                  <c:v>0.89054944113022116</c:v>
                </c:pt>
                <c:pt idx="16653">
                  <c:v>0.84643845076621005</c:v>
                </c:pt>
                <c:pt idx="16654">
                  <c:v>0.80174575636509593</c:v>
                </c:pt>
                <c:pt idx="16655">
                  <c:v>0.7565038130375098</c:v>
                </c:pt>
                <c:pt idx="16656">
                  <c:v>0.71074335625230567</c:v>
                </c:pt>
                <c:pt idx="16657">
                  <c:v>0.66449529082320258</c:v>
                </c:pt>
                <c:pt idx="16658">
                  <c:v>0.61779177197083135</c:v>
                </c:pt>
                <c:pt idx="16659">
                  <c:v>0.57066565712681183</c:v>
                </c:pt>
                <c:pt idx="16660">
                  <c:v>0.52314875241394321</c:v>
                </c:pt>
                <c:pt idx="16661">
                  <c:v>0.47527329743518748</c:v>
                </c:pt>
                <c:pt idx="16662">
                  <c:v>0.42707251288895387</c:v>
                </c:pt>
                <c:pt idx="16663">
                  <c:v>0.37858004624459718</c:v>
                </c:pt>
                <c:pt idx="16664">
                  <c:v>0.32982822212835367</c:v>
                </c:pt>
                <c:pt idx="16665">
                  <c:v>0.28084954004814333</c:v>
                </c:pt>
                <c:pt idx="16666">
                  <c:v>0.23167724266114437</c:v>
                </c:pt>
                <c:pt idx="16667">
                  <c:v>0.18234533123973876</c:v>
                </c:pt>
                <c:pt idx="16668">
                  <c:v>0.13288854663658309</c:v>
                </c:pt>
                <c:pt idx="16669">
                  <c:v>8.3341775791643327E-2</c:v>
                </c:pt>
                <c:pt idx="16670">
                  <c:v>3.3738274581399323E-2</c:v>
                </c:pt>
                <c:pt idx="16671">
                  <c:v>-1.5888850119426517E-2</c:v>
                </c:pt>
                <c:pt idx="16672">
                  <c:v>-6.5505533292410253E-2</c:v>
                </c:pt>
                <c:pt idx="16673">
                  <c:v>-0.1150762248500813</c:v>
                </c:pt>
                <c:pt idx="16674">
                  <c:v>-0.1645685071715087</c:v>
                </c:pt>
                <c:pt idx="16675">
                  <c:v>-0.21394832945710796</c:v>
                </c:pt>
                <c:pt idx="16676">
                  <c:v>-0.26318155154126666</c:v>
                </c:pt>
                <c:pt idx="16677">
                  <c:v>-0.31223440128989738</c:v>
                </c:pt>
                <c:pt idx="16678">
                  <c:v>-0.36107314246330219</c:v>
                </c:pt>
                <c:pt idx="16679">
                  <c:v>-0.40966449251811798</c:v>
                </c:pt>
                <c:pt idx="16680">
                  <c:v>-0.4579751756870255</c:v>
                </c:pt>
                <c:pt idx="16681">
                  <c:v>-0.50597186946479999</c:v>
                </c:pt>
                <c:pt idx="16682">
                  <c:v>-0.55362166234144339</c:v>
                </c:pt>
                <c:pt idx="16683">
                  <c:v>-0.60089210174748153</c:v>
                </c:pt>
                <c:pt idx="16684">
                  <c:v>-0.64775077946030613</c:v>
                </c:pt>
                <c:pt idx="16685">
                  <c:v>-0.694165377718024</c:v>
                </c:pt>
                <c:pt idx="16686">
                  <c:v>-0.7401041812862198</c:v>
                </c:pt>
                <c:pt idx="16687">
                  <c:v>-0.78553572858529763</c:v>
                </c:pt>
                <c:pt idx="16688">
                  <c:v>-0.83042919514203717</c:v>
                </c:pt>
                <c:pt idx="16689">
                  <c:v>-0.87475404838921089</c:v>
                </c:pt>
                <c:pt idx="16690">
                  <c:v>-0.91847827675906901</c:v>
                </c:pt>
                <c:pt idx="16691">
                  <c:v>-0.96157336649033065</c:v>
                </c:pt>
                <c:pt idx="16692">
                  <c:v>-1.0040099599906114</c:v>
                </c:pt>
                <c:pt idx="16693">
                  <c:v>-1.0457581106523057</c:v>
                </c:pt>
                <c:pt idx="16694">
                  <c:v>-1.0867883447292181</c:v>
                </c:pt>
                <c:pt idx="16695">
                  <c:v>-1.1270733822825869</c:v>
                </c:pt>
                <c:pt idx="16696">
                  <c:v>-1.1665865939700235</c:v>
                </c:pt>
                <c:pt idx="16697">
                  <c:v>-1.2053013737103502</c:v>
                </c:pt>
                <c:pt idx="16698">
                  <c:v>-1.2431910541207876</c:v>
                </c:pt>
                <c:pt idx="16699">
                  <c:v>-1.2802288501129269</c:v>
                </c:pt>
                <c:pt idx="16700">
                  <c:v>-1.3163883742547622</c:v>
                </c:pt>
                <c:pt idx="16701">
                  <c:v>-1.3516453365559771</c:v>
                </c:pt>
                <c:pt idx="16702">
                  <c:v>-1.3859759889361374</c:v>
                </c:pt>
                <c:pt idx="16703">
                  <c:v>-1.4193564941601273</c:v>
                </c:pt>
                <c:pt idx="16704">
                  <c:v>-1.4517633884954182</c:v>
                </c:pt>
                <c:pt idx="16705">
                  <c:v>-1.4831752359057417</c:v>
                </c:pt>
                <c:pt idx="16706">
                  <c:v>-1.513571035400614</c:v>
                </c:pt>
                <c:pt idx="16707">
                  <c:v>-1.5429295622023815</c:v>
                </c:pt>
                <c:pt idx="16708">
                  <c:v>-1.5712303553436617</c:v>
                </c:pt>
                <c:pt idx="16709">
                  <c:v>-1.598455976854096</c:v>
                </c:pt>
                <c:pt idx="16710">
                  <c:v>-1.6245859820901423</c:v>
                </c:pt>
                <c:pt idx="16711">
                  <c:v>-1.6496015386962266</c:v>
                </c:pt>
                <c:pt idx="16712">
                  <c:v>-1.6734872872613735</c:v>
                </c:pt>
                <c:pt idx="16713">
                  <c:v>-1.6962253216836054</c:v>
                </c:pt>
                <c:pt idx="16714">
                  <c:v>-1.7178004110797638</c:v>
                </c:pt>
                <c:pt idx="16715">
                  <c:v>-1.7381985039133923</c:v>
                </c:pt>
                <c:pt idx="16716">
                  <c:v>-1.7574066615543826</c:v>
                </c:pt>
                <c:pt idx="16717">
                  <c:v>-1.7754101965525135</c:v>
                </c:pt>
                <c:pt idx="16718">
                  <c:v>-1.7921963022849889</c:v>
                </c:pt>
                <c:pt idx="16719">
                  <c:v>-1.8077553214089015</c:v>
                </c:pt>
                <c:pt idx="16720">
                  <c:v>-1.8220746727201926</c:v>
                </c:pt>
                <c:pt idx="16721">
                  <c:v>-1.8351445849848158</c:v>
                </c:pt>
                <c:pt idx="16722">
                  <c:v>-1.8469572052341159</c:v>
                </c:pt>
                <c:pt idx="16723">
                  <c:v>-1.8575031915862372</c:v>
                </c:pt>
                <c:pt idx="16724">
                  <c:v>-1.8667759190603956</c:v>
                </c:pt>
                <c:pt idx="16725">
                  <c:v>-1.8747693768932265</c:v>
                </c:pt>
                <c:pt idx="16726">
                  <c:v>-1.8814785887162313</c:v>
                </c:pt>
                <c:pt idx="16727">
                  <c:v>-1.8868984270856661</c:v>
                </c:pt>
                <c:pt idx="16728">
                  <c:v>-1.8910251263030808</c:v>
                </c:pt>
                <c:pt idx="16729">
                  <c:v>-1.8938562931001479</c:v>
                </c:pt>
                <c:pt idx="16730">
                  <c:v>-1.8953891822450031</c:v>
                </c:pt>
                <c:pt idx="16731">
                  <c:v>-1.8956221978003875</c:v>
                </c:pt>
                <c:pt idx="16732">
                  <c:v>-1.8945554454898457</c:v>
                </c:pt>
                <c:pt idx="16733">
                  <c:v>-1.8921907157300499</c:v>
                </c:pt>
                <c:pt idx="16734">
                  <c:v>-1.8885303330752765</c:v>
                </c:pt>
                <c:pt idx="16735">
                  <c:v>-1.8835747379962138</c:v>
                </c:pt>
                <c:pt idx="16736">
                  <c:v>-1.8773283683497348</c:v>
                </c:pt>
                <c:pt idx="16737">
                  <c:v>-1.8697959948207932</c:v>
                </c:pt>
                <c:pt idx="16738">
                  <c:v>-1.8609825196581165</c:v>
                </c:pt>
                <c:pt idx="16739">
                  <c:v>-1.8508928200553749</c:v>
                </c:pt>
                <c:pt idx="16740">
                  <c:v>-1.8395355625921179</c:v>
                </c:pt>
                <c:pt idx="16741">
                  <c:v>-1.8269177683245337</c:v>
                </c:pt>
                <c:pt idx="16742">
                  <c:v>-1.8130478152903076</c:v>
                </c:pt>
                <c:pt idx="16743">
                  <c:v>-1.7979343243193566</c:v>
                </c:pt>
                <c:pt idx="16744">
                  <c:v>-1.7815894079209484</c:v>
                </c:pt>
                <c:pt idx="16745">
                  <c:v>-1.7640232027233715</c:v>
                </c:pt>
                <c:pt idx="16746">
                  <c:v>-1.745247398566746</c:v>
                </c:pt>
                <c:pt idx="16747">
                  <c:v>-1.7252752798347444</c:v>
                </c:pt>
                <c:pt idx="16748">
                  <c:v>-1.7041217062802143</c:v>
                </c:pt>
                <c:pt idx="16749">
                  <c:v>-1.6817991154957286</c:v>
                </c:pt>
                <c:pt idx="16750">
                  <c:v>-1.6583233185552944</c:v>
                </c:pt>
                <c:pt idx="16751">
                  <c:v>-1.6337114798529393</c:v>
                </c:pt>
                <c:pt idx="16752">
                  <c:v>-1.6079808763803924</c:v>
                </c:pt>
                <c:pt idx="16753">
                  <c:v>-1.5811487231700949</c:v>
                </c:pt>
                <c:pt idx="16754">
                  <c:v>-1.553232579132247</c:v>
                </c:pt>
                <c:pt idx="16755">
                  <c:v>-1.5242519491901081</c:v>
                </c:pt>
                <c:pt idx="16756">
                  <c:v>-1.4942266454351196</c:v>
                </c:pt>
                <c:pt idx="16757">
                  <c:v>-1.4631766316825356</c:v>
                </c:pt>
                <c:pt idx="16758">
                  <c:v>-1.431123591855239</c:v>
                </c:pt>
                <c:pt idx="16759">
                  <c:v>-1.3980898117637917</c:v>
                </c:pt>
                <c:pt idx="16760">
                  <c:v>-1.3640986260755978</c:v>
                </c:pt>
                <c:pt idx="16761">
                  <c:v>-1.3291720917857435</c:v>
                </c:pt>
                <c:pt idx="16762">
                  <c:v>-1.2933352189424956</c:v>
                </c:pt>
                <c:pt idx="16763">
                  <c:v>-1.2566127846943431</c:v>
                </c:pt>
                <c:pt idx="16764">
                  <c:v>-1.219027965359746</c:v>
                </c:pt>
                <c:pt idx="16765">
                  <c:v>-1.1806082898034569</c:v>
                </c:pt>
                <c:pt idx="16766">
                  <c:v>-1.1413797721268415</c:v>
                </c:pt>
                <c:pt idx="16767">
                  <c:v>-1.1013676627898574</c:v>
                </c:pt>
                <c:pt idx="16768">
                  <c:v>-1.0606002574208675</c:v>
                </c:pt>
                <c:pt idx="16769">
                  <c:v>-1.019106254023233</c:v>
                </c:pt>
                <c:pt idx="16770">
                  <c:v>-0.97691460434301935</c:v>
                </c:pt>
                <c:pt idx="16771">
                  <c:v>-0.93405268750929238</c:v>
                </c:pt>
                <c:pt idx="16772">
                  <c:v>-0.89055168922274719</c:v>
                </c:pt>
                <c:pt idx="16773">
                  <c:v>-0.84644070169917407</c:v>
                </c:pt>
                <c:pt idx="16774">
                  <c:v>-0.80174800912814004</c:v>
                </c:pt>
                <c:pt idx="16775">
                  <c:v>-0.75650606662108111</c:v>
                </c:pt>
                <c:pt idx="16776">
                  <c:v>-0.7107456096479825</c:v>
                </c:pt>
                <c:pt idx="16777">
                  <c:v>-0.66449754302426889</c:v>
                </c:pt>
                <c:pt idx="16778">
                  <c:v>-0.61779402197261446</c:v>
                </c:pt>
                <c:pt idx="16779">
                  <c:v>-0.57066790392717759</c:v>
                </c:pt>
                <c:pt idx="16780">
                  <c:v>-0.52315099501374884</c:v>
                </c:pt>
                <c:pt idx="16781">
                  <c:v>-0.4752755348386945</c:v>
                </c:pt>
                <c:pt idx="16782">
                  <c:v>-0.42707474410428536</c:v>
                </c:pt>
                <c:pt idx="16783">
                  <c:v>-0.37858227028421043</c:v>
                </c:pt>
                <c:pt idx="16784">
                  <c:v>-0.32983043800940004</c:v>
                </c:pt>
                <c:pt idx="16785">
                  <c:v>-0.28085174679292862</c:v>
                </c:pt>
                <c:pt idx="16786">
                  <c:v>-0.23167943929758963</c:v>
                </c:pt>
                <c:pt idx="16787">
                  <c:v>-0.18234751680176964</c:v>
                </c:pt>
                <c:pt idx="16788">
                  <c:v>-0.13289072016459061</c:v>
                </c:pt>
                <c:pt idx="16789">
                  <c:v>-8.3343936332841914E-2</c:v>
                </c:pt>
                <c:pt idx="16790">
                  <c:v>-3.3740421190305042E-2</c:v>
                </c:pt>
                <c:pt idx="16791">
                  <c:v>1.5886718380609371E-2</c:v>
                </c:pt>
                <c:pt idx="16792">
                  <c:v>6.5503417353414223E-2</c:v>
                </c:pt>
                <c:pt idx="16793">
                  <c:v>0.11507412563209994</c:v>
                </c:pt>
                <c:pt idx="16794">
                  <c:v>0.16456642558686663</c:v>
                </c:pt>
                <c:pt idx="16795">
                  <c:v>0.21394626640885789</c:v>
                </c:pt>
                <c:pt idx="16796">
                  <c:v>0.26317950792275452</c:v>
                </c:pt>
                <c:pt idx="16797">
                  <c:v>0.31223237798442111</c:v>
                </c:pt>
                <c:pt idx="16798">
                  <c:v>0.36107114034368976</c:v>
                </c:pt>
                <c:pt idx="16799">
                  <c:v>0.40966251244642898</c:v>
                </c:pt>
                <c:pt idx="16800">
                  <c:v>0.45797321851408784</c:v>
                </c:pt>
                <c:pt idx="16801">
                  <c:v>0.50596993602993756</c:v>
                </c:pt>
                <c:pt idx="16802">
                  <c:v>0.55361975347202796</c:v>
                </c:pt>
                <c:pt idx="16803">
                  <c:v>0.60089021825869438</c:v>
                </c:pt>
                <c:pt idx="16804">
                  <c:v>0.64774892215467483</c:v>
                </c:pt>
                <c:pt idx="16805">
                  <c:v>0.69416354738512753</c:v>
                </c:pt>
                <c:pt idx="16806">
                  <c:v>0.74010237870242035</c:v>
                </c:pt>
                <c:pt idx="16807">
                  <c:v>0.78553395451331864</c:v>
                </c:pt>
                <c:pt idx="16808">
                  <c:v>0.830427450330676</c:v>
                </c:pt>
                <c:pt idx="16809">
                  <c:v>0.87475233357305737</c:v>
                </c:pt>
                <c:pt idx="16810">
                  <c:v>0.91847659265813963</c:v>
                </c:pt>
                <c:pt idx="16811">
                  <c:v>0.96157171380986017</c:v>
                </c:pt>
                <c:pt idx="16812">
                  <c:v>1.0040083394206478</c:v>
                </c:pt>
                <c:pt idx="16813">
                  <c:v>1.0457565228674961</c:v>
                </c:pt>
                <c:pt idx="16814">
                  <c:v>1.0867867903885444</c:v>
                </c:pt>
                <c:pt idx="16815">
                  <c:v>1.1270718620290274</c:v>
                </c:pt>
                <c:pt idx="16816">
                  <c:v>1.1665851084303511</c:v>
                </c:pt>
                <c:pt idx="16817">
                  <c:v>1.2052999234948563</c:v>
                </c:pt>
                <c:pt idx="16818">
                  <c:v>1.2431896398230453</c:v>
                </c:pt>
                <c:pt idx="16819">
                  <c:v>1.2802274723095213</c:v>
                </c:pt>
                <c:pt idx="16820">
                  <c:v>1.316387033505082</c:v>
                </c:pt>
                <c:pt idx="16821">
                  <c:v>1.3516440334020117</c:v>
                </c:pt>
                <c:pt idx="16822">
                  <c:v>1.385974723902196</c:v>
                </c:pt>
                <c:pt idx="16823">
                  <c:v>1.4193552677527033</c:v>
                </c:pt>
                <c:pt idx="16824">
                  <c:v>1.4517622012029578</c:v>
                </c:pt>
                <c:pt idx="16825">
                  <c:v>1.4831740881984492</c:v>
                </c:pt>
                <c:pt idx="16826">
                  <c:v>1.5135699277302861</c:v>
                </c:pt>
                <c:pt idx="16827">
                  <c:v>1.5429284950022333</c:v>
                </c:pt>
                <c:pt idx="16828">
                  <c:v>1.5712293290281256</c:v>
                </c:pt>
                <c:pt idx="16829">
                  <c:v>1.5984549918187072</c:v>
                </c:pt>
                <c:pt idx="16830">
                  <c:v>1.6245850387113818</c:v>
                </c:pt>
                <c:pt idx="16831">
                  <c:v>1.6496006373313701</c:v>
                </c:pt>
                <c:pt idx="16832">
                  <c:v>1.6734864282483721</c:v>
                </c:pt>
                <c:pt idx="16833">
                  <c:v>1.6962245053409732</c:v>
                </c:pt>
                <c:pt idx="16834">
                  <c:v>1.7177996377064382</c:v>
                </c:pt>
                <c:pt idx="16835">
                  <c:v>1.7381977737886483</c:v>
                </c:pt>
                <c:pt idx="16836">
                  <c:v>1.7574059749377426</c:v>
                </c:pt>
                <c:pt idx="16837">
                  <c:v>1.7754095536836476</c:v>
                </c:pt>
                <c:pt idx="16838">
                  <c:v>1.7921957033836569</c:v>
                </c:pt>
                <c:pt idx="16839">
                  <c:v>1.8077547666748635</c:v>
                </c:pt>
                <c:pt idx="16840">
                  <c:v>1.8220741623331707</c:v>
                </c:pt>
                <c:pt idx="16841">
                  <c:v>1.8351441191044353</c:v>
                </c:pt>
                <c:pt idx="16842">
                  <c:v>1.8469567839998511</c:v>
                </c:pt>
                <c:pt idx="16843">
                  <c:v>1.857502815117416</c:v>
                </c:pt>
                <c:pt idx="16844">
                  <c:v>1.866775587456144</c:v>
                </c:pt>
                <c:pt idx="16845">
                  <c:v>1.8747690902324745</c:v>
                </c:pt>
                <c:pt idx="16846">
                  <c:v>1.8814783470576935</c:v>
                </c:pt>
                <c:pt idx="16847">
                  <c:v>1.8868982304678621</c:v>
                </c:pt>
                <c:pt idx="16848">
                  <c:v>1.8910249747443379</c:v>
                </c:pt>
                <c:pt idx="16849">
                  <c:v>1.8938561865986319</c:v>
                </c:pt>
                <c:pt idx="16850">
                  <c:v>1.8953891207787381</c:v>
                </c:pt>
                <c:pt idx="16851">
                  <c:v>1.8956221813273137</c:v>
                </c:pt>
                <c:pt idx="16852">
                  <c:v>1.8945554739478643</c:v>
                </c:pt>
                <c:pt idx="16853">
                  <c:v>1.8921907890370688</c:v>
                </c:pt>
                <c:pt idx="16854">
                  <c:v>1.8885304511292875</c:v>
                </c:pt>
                <c:pt idx="16855">
                  <c:v>1.8835749006753786</c:v>
                </c:pt>
                <c:pt idx="16856">
                  <c:v>1.8773285755124507</c:v>
                </c:pt>
                <c:pt idx="16857">
                  <c:v>1.8697962463058024</c:v>
                </c:pt>
                <c:pt idx="16858">
                  <c:v>1.8609828152845946</c:v>
                </c:pt>
                <c:pt idx="16859">
                  <c:v>1.8508931596230602</c:v>
                </c:pt>
                <c:pt idx="16860">
                  <c:v>1.8395359458814193</c:v>
                </c:pt>
                <c:pt idx="16861">
                  <c:v>1.8269181950966544</c:v>
                </c:pt>
                <c:pt idx="16862">
                  <c:v>1.8130482852873848</c:v>
                </c:pt>
                <c:pt idx="16863">
                  <c:v>1.7979348372646202</c:v>
                </c:pt>
                <c:pt idx="16864">
                  <c:v>1.7815899635188506</c:v>
                </c:pt>
                <c:pt idx="16865">
                  <c:v>1.7640238006597657</c:v>
                </c:pt>
                <c:pt idx="16866">
                  <c:v>1.7452480385090452</c:v>
                </c:pt>
                <c:pt idx="16867">
                  <c:v>1.7252759614321072</c:v>
                </c:pt>
                <c:pt idx="16868">
                  <c:v>1.7041224291637305</c:v>
                </c:pt>
                <c:pt idx="16869">
                  <c:v>1.681799879278582</c:v>
                </c:pt>
                <c:pt idx="16870">
                  <c:v>1.6583241228330108</c:v>
                </c:pt>
                <c:pt idx="16871">
                  <c:v>1.6337123242035778</c:v>
                </c:pt>
                <c:pt idx="16872">
                  <c:v>1.6079817603647371</c:v>
                </c:pt>
                <c:pt idx="16873">
                  <c:v>1.5811496463319077</c:v>
                </c:pt>
                <c:pt idx="16874">
                  <c:v>1.5532335409984703</c:v>
                </c:pt>
                <c:pt idx="16875">
                  <c:v>1.524252949271141</c:v>
                </c:pt>
                <c:pt idx="16876">
                  <c:v>1.494227683225021</c:v>
                </c:pt>
                <c:pt idx="16877">
                  <c:v>1.4631777066592981</c:v>
                </c:pt>
                <c:pt idx="16878">
                  <c:v>1.4311247034810448</c:v>
                </c:pt>
                <c:pt idx="16879">
                  <c:v>1.3980909594852746</c:v>
                </c:pt>
                <c:pt idx="16880">
                  <c:v>1.3640998093241212</c:v>
                </c:pt>
                <c:pt idx="16881">
                  <c:v>1.3291733099776464</c:v>
                </c:pt>
                <c:pt idx="16882">
                  <c:v>1.2933364714794313</c:v>
                </c:pt>
                <c:pt idx="16883">
                  <c:v>1.2566140709635329</c:v>
                </c:pt>
                <c:pt idx="16884">
                  <c:v>1.2190292847342648</c:v>
                </c:pt>
                <c:pt idx="16885">
                  <c:v>1.1806096416425604</c:v>
                </c:pt>
                <c:pt idx="16886">
                  <c:v>1.1413811557762823</c:v>
                </c:pt>
                <c:pt idx="16887">
                  <c:v>1.1013690775821823</c:v>
                </c:pt>
                <c:pt idx="16888">
                  <c:v>1.0606017026757102</c:v>
                </c:pt>
                <c:pt idx="16889">
                  <c:v>1.0191077290476858</c:v>
                </c:pt>
                <c:pt idx="16890">
                  <c:v>0.97691610843193244</c:v>
                </c:pt>
                <c:pt idx="16891">
                  <c:v>0.9340542199456211</c:v>
                </c:pt>
                <c:pt idx="16892">
                  <c:v>0.8905532492778796</c:v>
                </c:pt>
                <c:pt idx="16893">
                  <c:v>0.84644228863326287</c:v>
                </c:pt>
                <c:pt idx="16894">
                  <c:v>0.80174962219051904</c:v>
                </c:pt>
                <c:pt idx="16895">
                  <c:v>0.75650770505051324</c:v>
                </c:pt>
                <c:pt idx="16896">
                  <c:v>0.71074727267312054</c:v>
                </c:pt>
                <c:pt idx="16897">
                  <c:v>0.66449922986389287</c:v>
                </c:pt>
                <c:pt idx="16898">
                  <c:v>0.61779573183613212</c:v>
                </c:pt>
                <c:pt idx="16899">
                  <c:v>0.57066963601490028</c:v>
                </c:pt>
                <c:pt idx="16900">
                  <c:v>0.52315274851730786</c:v>
                </c:pt>
                <c:pt idx="16901">
                  <c:v>0.47527730894137432</c:v>
                </c:pt>
                <c:pt idx="16902">
                  <c:v>0.42707653798146428</c:v>
                </c:pt>
                <c:pt idx="16903">
                  <c:v>0.37858408310364805</c:v>
                </c:pt>
                <c:pt idx="16904">
                  <c:v>0.32983226893170103</c:v>
                </c:pt>
                <c:pt idx="16905">
                  <c:v>0.28085359497193046</c:v>
                </c:pt>
                <c:pt idx="16906">
                  <c:v>0.2316813038806938</c:v>
                </c:pt>
                <c:pt idx="16907">
                  <c:v>0.18234939693035729</c:v>
                </c:pt>
                <c:pt idx="16908">
                  <c:v>0.13289261497445792</c:v>
                </c:pt>
                <c:pt idx="16909">
                  <c:v>8.3345844954528694E-2</c:v>
                </c:pt>
                <c:pt idx="16910">
                  <c:v>3.3742342749499749E-2</c:v>
                </c:pt>
                <c:pt idx="16911">
                  <c:v>-1.5884784762610783E-2</c:v>
                </c:pt>
                <c:pt idx="16912">
                  <c:v>-6.5501472559347171E-2</c:v>
                </c:pt>
                <c:pt idx="16913">
                  <c:v>-0.11507217054835671</c:v>
                </c:pt>
                <c:pt idx="16914">
                  <c:v>-0.16456446110305115</c:v>
                </c:pt>
                <c:pt idx="16915">
                  <c:v>-0.21394429341740939</c:v>
                </c:pt>
                <c:pt idx="16916">
                  <c:v>-0.26317752731854738</c:v>
                </c:pt>
                <c:pt idx="16917">
                  <c:v>-0.31223039066431491</c:v>
                </c:pt>
                <c:pt idx="16918">
                  <c:v>-0.36106914720621586</c:v>
                </c:pt>
                <c:pt idx="16919">
                  <c:v>-0.40966051439128431</c:v>
                </c:pt>
                <c:pt idx="16920">
                  <c:v>-0.45797121644177496</c:v>
                </c:pt>
                <c:pt idx="16921">
                  <c:v>-0.50596793084139191</c:v>
                </c:pt>
                <c:pt idx="16922">
                  <c:v>-0.55361774606819947</c:v>
                </c:pt>
                <c:pt idx="16923">
                  <c:v>-0.60088820954007094</c:v>
                </c:pt>
                <c:pt idx="16924">
                  <c:v>-0.64774691302101162</c:v>
                </c:pt>
                <c:pt idx="16925">
                  <c:v>-0.69416153873494091</c:v>
                </c:pt>
                <c:pt idx="16926">
                  <c:v>-0.74010037143259977</c:v>
                </c:pt>
                <c:pt idx="16927">
                  <c:v>-0.78553194951880601</c:v>
                </c:pt>
                <c:pt idx="16928">
                  <c:v>-0.83042544850398159</c:v>
                </c:pt>
                <c:pt idx="16929">
                  <c:v>-0.87475033580389905</c:v>
                </c:pt>
                <c:pt idx="16930">
                  <c:v>-0.91847459983305535</c:v>
                </c:pt>
                <c:pt idx="16931">
                  <c:v>-0.96156972681180786</c:v>
                </c:pt>
                <c:pt idx="16932">
                  <c:v>-1.0040063591286168</c:v>
                </c:pt>
                <c:pt idx="16933">
                  <c:v>-1.0457545501561247</c:v>
                </c:pt>
                <c:pt idx="16934">
                  <c:v>-1.08678482612772</c:v>
                </c:pt>
                <c:pt idx="16935">
                  <c:v>-1.1270699070835375</c:v>
                </c:pt>
                <c:pt idx="16936">
                  <c:v>-1.1665831636594781</c:v>
                </c:pt>
                <c:pt idx="16937">
                  <c:v>-1.205297989752006</c:v>
                </c:pt>
                <c:pt idx="16938">
                  <c:v>-1.2431877179553701</c:v>
                </c:pt>
                <c:pt idx="16939">
                  <c:v>-1.2802255631575759</c:v>
                </c:pt>
                <c:pt idx="16940">
                  <c:v>-1.3163851379024185</c:v>
                </c:pt>
                <c:pt idx="16941">
                  <c:v>-1.3516421521748654</c:v>
                </c:pt>
                <c:pt idx="16942">
                  <c:v>-1.38597285786909</c:v>
                </c:pt>
                <c:pt idx="16943">
                  <c:v>-1.4193534177241056</c:v>
                </c:pt>
                <c:pt idx="16944">
                  <c:v>-1.4517603679809385</c:v>
                </c:pt>
                <c:pt idx="16945">
                  <c:v>-1.4831722725763079</c:v>
                </c:pt>
                <c:pt idx="16946">
                  <c:v>-1.5135681304922544</c:v>
                </c:pt>
                <c:pt idx="16947">
                  <c:v>-1.5429267169231198</c:v>
                </c:pt>
                <c:pt idx="16948">
                  <c:v>-1.5712275708729615</c:v>
                </c:pt>
                <c:pt idx="16949">
                  <c:v>-1.5984532543424592</c:v>
                </c:pt>
                <c:pt idx="16950">
                  <c:v>-1.6245833226585864</c:v>
                </c:pt>
                <c:pt idx="16951">
                  <c:v>-1.6495989434358513</c:v>
                </c:pt>
                <c:pt idx="16952">
                  <c:v>-1.6734847572329499</c:v>
                </c:pt>
                <c:pt idx="16953">
                  <c:v>-1.6962228579170571</c:v>
                </c:pt>
                <c:pt idx="16954">
                  <c:v>-1.7177980145738649</c:v>
                </c:pt>
                <c:pt idx="16955">
                  <c:v>-1.7381961756352704</c:v>
                </c:pt>
                <c:pt idx="16956">
                  <c:v>-1.7574044024392148</c:v>
                </c:pt>
                <c:pt idx="16957">
                  <c:v>-1.775408007503106</c:v>
                </c:pt>
                <c:pt idx="16958">
                  <c:v>-1.7921941841714537</c:v>
                </c:pt>
                <c:pt idx="16959">
                  <c:v>-1.8077532750682983</c:v>
                </c:pt>
                <c:pt idx="16960">
                  <c:v>-1.8220726989562182</c:v>
                </c:pt>
                <c:pt idx="16961">
                  <c:v>-1.8351426845674883</c:v>
                </c:pt>
                <c:pt idx="16962">
                  <c:v>-1.846955378899483</c:v>
                </c:pt>
                <c:pt idx="16963">
                  <c:v>-1.857501440036111</c:v>
                </c:pt>
                <c:pt idx="16964">
                  <c:v>-1.8667742429620777</c:v>
                </c:pt>
                <c:pt idx="16965">
                  <c:v>-1.8747677768792768</c:v>
                </c:pt>
                <c:pt idx="16966">
                  <c:v>-1.8814770653842134</c:v>
                </c:pt>
                <c:pt idx="16967">
                  <c:v>-1.8868969809979748</c:v>
                </c:pt>
                <c:pt idx="16968">
                  <c:v>-1.891023757986704</c:v>
                </c:pt>
                <c:pt idx="16969">
                  <c:v>-1.8938550030465111</c:v>
                </c:pt>
                <c:pt idx="16970">
                  <c:v>-1.8953879709097976</c:v>
                </c:pt>
                <c:pt idx="16971">
                  <c:v>-1.8956210656034265</c:v>
                </c:pt>
                <c:pt idx="16972">
                  <c:v>-1.8945543928149167</c:v>
                </c:pt>
                <c:pt idx="16973">
                  <c:v>-1.8921897429248198</c:v>
                </c:pt>
                <c:pt idx="16974">
                  <c:v>-1.8885294404511732</c:v>
                </c:pt>
                <c:pt idx="16975">
                  <c:v>-1.8835739258283637</c:v>
                </c:pt>
                <c:pt idx="16976">
                  <c:v>-1.8773276368768725</c:v>
                </c:pt>
                <c:pt idx="16977">
                  <c:v>-1.8697953442452184</c:v>
                </c:pt>
                <c:pt idx="16978">
                  <c:v>-1.8609819501456748</c:v>
                </c:pt>
                <c:pt idx="16979">
                  <c:v>-1.8508923317354253</c:v>
                </c:pt>
                <c:pt idx="16980">
                  <c:v>-1.8395351555575439</c:v>
                </c:pt>
                <c:pt idx="16981">
                  <c:v>-1.8269174426317263</c:v>
                </c:pt>
                <c:pt idx="16982">
                  <c:v>-1.813047570959238</c:v>
                </c:pt>
                <c:pt idx="16983">
                  <c:v>-1.7979341613335997</c:v>
                </c:pt>
                <c:pt idx="16984">
                  <c:v>-1.7815893262277496</c:v>
                </c:pt>
                <c:pt idx="16985">
                  <c:v>-1.7640232022337312</c:v>
                </c:pt>
                <c:pt idx="16986">
                  <c:v>-1.7452474791555106</c:v>
                </c:pt>
                <c:pt idx="16987">
                  <c:v>-1.7252754413407223</c:v>
                </c:pt>
                <c:pt idx="16988">
                  <c:v>-1.7041219485063026</c:v>
                </c:pt>
                <c:pt idx="16989">
                  <c:v>-1.6817994382090291</c:v>
                </c:pt>
                <c:pt idx="16990">
                  <c:v>-1.6583237214873343</c:v>
                </c:pt>
                <c:pt idx="16991">
                  <c:v>-1.6337119626997942</c:v>
                </c:pt>
                <c:pt idx="16992">
                  <c:v>-1.6079814388029066</c:v>
                </c:pt>
                <c:pt idx="16993">
                  <c:v>-1.5811493647940613</c:v>
                </c:pt>
                <c:pt idx="16994">
                  <c:v>-1.5532332995486204</c:v>
                </c:pt>
                <c:pt idx="16995">
                  <c:v>-1.5242527479553214</c:v>
                </c:pt>
                <c:pt idx="16996">
                  <c:v>-1.4942275220712129</c:v>
                </c:pt>
                <c:pt idx="16997">
                  <c:v>-1.4631775856775324</c:v>
                </c:pt>
                <c:pt idx="16998">
                  <c:v>-1.4311246226633509</c:v>
                </c:pt>
                <c:pt idx="16999">
                  <c:v>-1.3980909188057651</c:v>
                </c:pt>
                <c:pt idx="17000">
                  <c:v>-1.3640998087390026</c:v>
                </c:pt>
                <c:pt idx="17001">
                  <c:v>-1.3291733494252873</c:v>
                </c:pt>
                <c:pt idx="17002">
                  <c:v>-1.2933365508803794</c:v>
                </c:pt>
                <c:pt idx="17003">
                  <c:v>-1.2566141902206263</c:v>
                </c:pt>
                <c:pt idx="17004">
                  <c:v>-1.2190294437326672</c:v>
                </c:pt>
                <c:pt idx="17005">
                  <c:v>-1.180609840249879</c:v>
                </c:pt>
                <c:pt idx="17006">
                  <c:v>-1.1413813938425901</c:v>
                </c:pt>
                <c:pt idx="17007">
                  <c:v>-1.1013693549401582</c:v>
                </c:pt>
                <c:pt idx="17008">
                  <c:v>-1.0606020191407528</c:v>
                </c:pt>
                <c:pt idx="17009">
                  <c:v>-1.0191080844179916</c:v>
                </c:pt>
                <c:pt idx="17010">
                  <c:v>-0.97691650248861361</c:v>
                </c:pt>
                <c:pt idx="17011">
                  <c:v>-0.93405465245283581</c:v>
                </c:pt>
                <c:pt idx="17012">
                  <c:v>-0.89055371998299482</c:v>
                </c:pt>
                <c:pt idx="17013">
                  <c:v>-0.8464427972669275</c:v>
                </c:pt>
                <c:pt idx="17014">
                  <c:v>-0.80175016846686675</c:v>
                </c:pt>
                <c:pt idx="17015">
                  <c:v>-0.75650828866731945</c:v>
                </c:pt>
                <c:pt idx="17016">
                  <c:v>-0.7107478933118937</c:v>
                </c:pt>
                <c:pt idx="17017">
                  <c:v>-0.6644998871901322</c:v>
                </c:pt>
                <c:pt idx="17018">
                  <c:v>-0.61779642549942404</c:v>
                </c:pt>
                <c:pt idx="17019">
                  <c:v>-0.57067036564914864</c:v>
                </c:pt>
                <c:pt idx="17020">
                  <c:v>-0.52315351374089569</c:v>
                </c:pt>
                <c:pt idx="17021">
                  <c:v>-0.47527810935738796</c:v>
                </c:pt>
                <c:pt idx="17022">
                  <c:v>-0.42707737317785771</c:v>
                </c:pt>
                <c:pt idx="17023">
                  <c:v>-0.37858495265347514</c:v>
                </c:pt>
                <c:pt idx="17024">
                  <c:v>-0.32983317239332688</c:v>
                </c:pt>
                <c:pt idx="17025">
                  <c:v>-0.28085453188925058</c:v>
                </c:pt>
                <c:pt idx="17026">
                  <c:v>-0.23168227378330533</c:v>
                </c:pt>
                <c:pt idx="17027">
                  <c:v>-0.18235039933393488</c:v>
                </c:pt>
                <c:pt idx="17028">
                  <c:v>-0.1328936493808239</c:v>
                </c:pt>
                <c:pt idx="17029">
                  <c:v>-8.3346910852000397E-2</c:v>
                </c:pt>
                <c:pt idx="17030">
                  <c:v>-3.3743439613117647E-2</c:v>
                </c:pt>
                <c:pt idx="17031">
                  <c:v>1.5883657470835946E-2</c:v>
                </c:pt>
                <c:pt idx="17032">
                  <c:v>6.5500315390205288E-2</c:v>
                </c:pt>
                <c:pt idx="17033">
                  <c:v>0.11507098406509268</c:v>
                </c:pt>
                <c:pt idx="17034">
                  <c:v>0.16456324588117663</c:v>
                </c:pt>
                <c:pt idx="17035">
                  <c:v>0.21394305004435982</c:v>
                </c:pt>
                <c:pt idx="17036">
                  <c:v>0.26317625639344733</c:v>
                </c:pt>
                <c:pt idx="17037">
                  <c:v>0.3122290927977095</c:v>
                </c:pt>
                <c:pt idx="17038">
                  <c:v>0.36106782301967849</c:v>
                </c:pt>
                <c:pt idx="17039">
                  <c:v>0.40965916451721551</c:v>
                </c:pt>
                <c:pt idx="17040">
                  <c:v>0.45796984152313092</c:v>
                </c:pt>
                <c:pt idx="17041">
                  <c:v>0.5059665315312637</c:v>
                </c:pt>
                <c:pt idx="17042">
                  <c:v>0.55361632302960018</c:v>
                </c:pt>
                <c:pt idx="17043">
                  <c:v>0.60088676344561343</c:v>
                </c:pt>
                <c:pt idx="17044">
                  <c:v>0.64774544455252325</c:v>
                </c:pt>
                <c:pt idx="17045">
                  <c:v>0.69416004858321267</c:v>
                </c:pt>
                <c:pt idx="17046">
                  <c:v>0.74009886029710803</c:v>
                </c:pt>
                <c:pt idx="17047">
                  <c:v>0.78553041810722857</c:v>
                </c:pt>
                <c:pt idx="17048">
                  <c:v>0.83042389753200618</c:v>
                </c:pt>
                <c:pt idx="17049">
                  <c:v>0.8747487659948634</c:v>
                </c:pt>
                <c:pt idx="17050">
                  <c:v>0.91847301191759778</c:v>
                </c:pt>
                <c:pt idx="17051">
                  <c:v>0.96156812152749582</c:v>
                </c:pt>
                <c:pt idx="17052">
                  <c:v>1.0040047372196939</c:v>
                </c:pt>
                <c:pt idx="17053">
                  <c:v>1.0457529123730769</c:v>
                </c:pt>
                <c:pt idx="17054">
                  <c:v>1.0867831732269773</c:v>
                </c:pt>
                <c:pt idx="17055">
                  <c:v>1.1270682398271197</c:v>
                </c:pt>
                <c:pt idx="17056">
                  <c:v>1.1665814828146346</c:v>
                </c:pt>
                <c:pt idx="17057">
                  <c:v>1.2052962960908937</c:v>
                </c:pt>
                <c:pt idx="17058">
                  <c:v>1.243186012254667</c:v>
                </c:pt>
                <c:pt idx="17059">
                  <c:v>1.280223846198147</c:v>
                </c:pt>
                <c:pt idx="17060">
                  <c:v>1.3163834104689576</c:v>
                </c:pt>
                <c:pt idx="17061">
                  <c:v>1.3516404150555272</c:v>
                </c:pt>
                <c:pt idx="17062">
                  <c:v>1.3859711118551421</c:v>
                </c:pt>
                <c:pt idx="17063">
                  <c:v>1.4193516636095742</c:v>
                </c:pt>
                <c:pt idx="17064">
                  <c:v>1.4517586065622361</c:v>
                </c:pt>
                <c:pt idx="17065">
                  <c:v>1.4831705046518959</c:v>
                </c:pt>
                <c:pt idx="17066">
                  <c:v>1.513566356862261</c:v>
                </c:pt>
                <c:pt idx="17067">
                  <c:v>1.5429249383889729</c:v>
                </c:pt>
                <c:pt idx="17068">
                  <c:v>1.5712257882370684</c:v>
                </c:pt>
                <c:pt idx="17069">
                  <c:v>1.598451468407813</c:v>
                </c:pt>
                <c:pt idx="17070">
                  <c:v>1.6245815342284049</c:v>
                </c:pt>
                <c:pt idx="17071">
                  <c:v>1.6495971533132403</c:v>
                </c:pt>
                <c:pt idx="17072">
                  <c:v>1.673482966220508</c:v>
                </c:pt>
                <c:pt idx="17073">
                  <c:v>1.696221066816584</c:v>
                </c:pt>
                <c:pt idx="17074">
                  <c:v>1.7177962241859162</c:v>
                </c:pt>
                <c:pt idx="17075">
                  <c:v>1.7381943867588874</c:v>
                </c:pt>
                <c:pt idx="17076">
                  <c:v>1.7574026158714968</c:v>
                </c:pt>
                <c:pt idx="17077">
                  <c:v>1.7754062240389068</c:v>
                </c:pt>
                <c:pt idx="17078">
                  <c:v>1.7921924046030089</c:v>
                </c:pt>
                <c:pt idx="17079">
                  <c:v>1.8077515001848774</c:v>
                </c:pt>
                <c:pt idx="17080">
                  <c:v>1.8220709295437809</c:v>
                </c:pt>
                <c:pt idx="17081">
                  <c:v>1.8351409214083356</c:v>
                </c:pt>
                <c:pt idx="17082">
                  <c:v>1.8469536227719192</c:v>
                </c:pt>
                <c:pt idx="17083">
                  <c:v>1.8574996917140834</c:v>
                </c:pt>
                <c:pt idx="17084">
                  <c:v>1.8667725032148621</c:v>
                </c:pt>
                <c:pt idx="17085">
                  <c:v>1.8747660464711213</c:v>
                </c:pt>
                <c:pt idx="17086">
                  <c:v>1.8814753450740256</c:v>
                </c:pt>
                <c:pt idx="17087">
                  <c:v>1.8868952715389535</c:v>
                </c:pt>
                <c:pt idx="17088">
                  <c:v>1.8910220601260594</c:v>
                </c:pt>
                <c:pt idx="17089">
                  <c:v>1.8938533175251093</c:v>
                </c:pt>
                <c:pt idx="17090">
                  <c:v>1.8953862984618457</c:v>
                </c:pt>
                <c:pt idx="17091">
                  <c:v>1.8956194069561458</c:v>
                </c:pt>
                <c:pt idx="17092">
                  <c:v>1.8945527486882563</c:v>
                </c:pt>
                <c:pt idx="17093">
                  <c:v>1.8921881140311128</c:v>
                </c:pt>
                <c:pt idx="17094">
                  <c:v>1.8885278274948549</c:v>
                </c:pt>
                <c:pt idx="17095">
                  <c:v>1.8835723295056512</c:v>
                </c:pt>
                <c:pt idx="17096">
                  <c:v>1.8773260578754782</c:v>
                </c:pt>
                <c:pt idx="17097">
                  <c:v>1.8697937832440614</c:v>
                </c:pt>
                <c:pt idx="17098">
                  <c:v>1.8609804078145615</c:v>
                </c:pt>
                <c:pt idx="17099">
                  <c:v>1.8508908087348068</c:v>
                </c:pt>
                <c:pt idx="17100">
                  <c:v>1.839533652538194</c:v>
                </c:pt>
                <c:pt idx="17101">
                  <c:v>1.8269159602345022</c:v>
                </c:pt>
                <c:pt idx="17102">
                  <c:v>1.8130461098147741</c:v>
                </c:pt>
                <c:pt idx="17103">
                  <c:v>1.7979327220620713</c:v>
                </c:pt>
                <c:pt idx="17104">
                  <c:v>1.7815879094385925</c:v>
                </c:pt>
                <c:pt idx="17105">
                  <c:v>1.7640218085253991</c:v>
                </c:pt>
                <c:pt idx="17106">
                  <c:v>1.7452461091152045</c:v>
                </c:pt>
                <c:pt idx="17107">
                  <c:v>1.7252740955441719</c:v>
                </c:pt>
                <c:pt idx="17108">
                  <c:v>1.7041206275175182</c:v>
                </c:pt>
                <c:pt idx="17109">
                  <c:v>1.6817981425800586</c:v>
                </c:pt>
                <c:pt idx="17110">
                  <c:v>1.6583224517580339</c:v>
                </c:pt>
                <c:pt idx="17111">
                  <c:v>1.6337107193976141</c:v>
                </c:pt>
                <c:pt idx="17112">
                  <c:v>1.6079802224426769</c:v>
                </c:pt>
                <c:pt idx="17113">
                  <c:v>1.581148175877783</c:v>
                </c:pt>
                <c:pt idx="17114">
                  <c:v>1.5532321385652472</c:v>
                </c:pt>
                <c:pt idx="17115">
                  <c:v>1.524251615380545</c:v>
                </c:pt>
                <c:pt idx="17116">
                  <c:v>1.494226418367339</c:v>
                </c:pt>
                <c:pt idx="17117">
                  <c:v>1.4631765112932342</c:v>
                </c:pt>
                <c:pt idx="17118">
                  <c:v>1.4311235780334928</c:v>
                </c:pt>
                <c:pt idx="17119">
                  <c:v>1.3980899043512525</c:v>
                </c:pt>
                <c:pt idx="17120">
                  <c:v>1.3640988248666117</c:v>
                </c:pt>
                <c:pt idx="17121">
                  <c:v>1.3291723965274804</c:v>
                </c:pt>
                <c:pt idx="17122">
                  <c:v>1.2933356293351912</c:v>
                </c:pt>
                <c:pt idx="17123">
                  <c:v>1.2566133003914906</c:v>
                </c:pt>
                <c:pt idx="17124">
                  <c:v>1.2190285859682803</c:v>
                </c:pt>
                <c:pt idx="17125">
                  <c:v>1.1806090148840609</c:v>
                </c:pt>
                <c:pt idx="17126">
                  <c:v>1.1413806011941758</c:v>
                </c:pt>
                <c:pt idx="17127">
                  <c:v>1.1013685953128751</c:v>
                </c:pt>
                <c:pt idx="17128">
                  <c:v>1.0606012928230846</c:v>
                </c:pt>
                <c:pt idx="17129">
                  <c:v>1.0191073916831002</c:v>
                </c:pt>
                <c:pt idx="17130">
                  <c:v>0.97691584359424888</c:v>
                </c:pt>
                <c:pt idx="17131">
                  <c:v>0.93405402764120049</c:v>
                </c:pt>
                <c:pt idx="17132">
                  <c:v>0.89055312948068233</c:v>
                </c:pt>
                <c:pt idx="17133">
                  <c:v>0.84644224128488865</c:v>
                </c:pt>
                <c:pt idx="17134">
                  <c:v>0.80174964720026287</c:v>
                </c:pt>
                <c:pt idx="17135">
                  <c:v>0.75650780229547809</c:v>
                </c:pt>
                <c:pt idx="17136">
                  <c:v>0.71074744199832451</c:v>
                </c:pt>
                <c:pt idx="17137">
                  <c:v>0.66449947108239271</c:v>
                </c:pt>
                <c:pt idx="17138">
                  <c:v>0.61779604472911898</c:v>
                </c:pt>
                <c:pt idx="17139">
                  <c:v>0.57067002033188574</c:v>
                </c:pt>
                <c:pt idx="17140">
                  <c:v>0.52315320397626508</c:v>
                </c:pt>
                <c:pt idx="17141">
                  <c:v>0.47527783522891892</c:v>
                </c:pt>
                <c:pt idx="17142">
                  <c:v>0.42707713475303688</c:v>
                </c:pt>
                <c:pt idx="17143">
                  <c:v>0.3785847499837483</c:v>
                </c:pt>
                <c:pt idx="17144">
                  <c:v>0.32983300551405692</c:v>
                </c:pt>
                <c:pt idx="17145">
                  <c:v>0.28085440081974639</c:v>
                </c:pt>
                <c:pt idx="17146">
                  <c:v>0.23168217852687845</c:v>
                </c:pt>
                <c:pt idx="17147">
                  <c:v>0.18235033987784247</c:v>
                </c:pt>
                <c:pt idx="17148">
                  <c:v>0.13289362569635493</c:v>
                </c:pt>
                <c:pt idx="17149">
                  <c:v>8.3346922894519546E-2</c:v>
                </c:pt>
                <c:pt idx="17150">
                  <c:v>3.3743487322092966E-2</c:v>
                </c:pt>
                <c:pt idx="17151">
                  <c:v>-1.5883574171817745E-2</c:v>
                </c:pt>
                <c:pt idx="17152">
                  <c:v>-6.5500196593280671E-2</c:v>
                </c:pt>
                <c:pt idx="17153">
                  <c:v>-0.11507082987816523</c:v>
                </c:pt>
                <c:pt idx="17154">
                  <c:v>-0.16456305642781541</c:v>
                </c:pt>
                <c:pt idx="17155">
                  <c:v>-0.21394282546366866</c:v>
                </c:pt>
                <c:pt idx="17156">
                  <c:v>-0.26317599684002546</c:v>
                </c:pt>
                <c:pt idx="17157">
                  <c:v>-0.31222879844153167</c:v>
                </c:pt>
                <c:pt idx="17158">
                  <c:v>-0.36106749404605443</c:v>
                </c:pt>
                <c:pt idx="17159">
                  <c:v>-0.40965880112658892</c:v>
                </c:pt>
                <c:pt idx="17160">
                  <c:v>-0.45796944393104849</c:v>
                </c:pt>
                <c:pt idx="17161">
                  <c:v>-0.50596609996820419</c:v>
                </c:pt>
                <c:pt idx="17162">
                  <c:v>-0.55361585774088684</c:v>
                </c:pt>
                <c:pt idx="17163">
                  <c:v>-0.60088626469123141</c:v>
                </c:pt>
                <c:pt idx="17164">
                  <c:v>-0.6477449126070608</c:v>
                </c:pt>
                <c:pt idx="17165">
                  <c:v>-0.69415948373564329</c:v>
                </c:pt>
                <c:pt idx="17166">
                  <c:v>-0.74009826285062996</c:v>
                </c:pt>
                <c:pt idx="17167">
                  <c:v>-0.78552978837917409</c:v>
                </c:pt>
                <c:pt idx="17168">
                  <c:v>-0.83042323585365618</c:v>
                </c:pt>
                <c:pt idx="17169">
                  <c:v>-0.87474807271125021</c:v>
                </c:pt>
                <c:pt idx="17170">
                  <c:v>-0.91847228738734221</c:v>
                </c:pt>
                <c:pt idx="17171">
                  <c:v>-0.96156736612263216</c:v>
                </c:pt>
                <c:pt idx="17172">
                  <c:v>-1.0040039513254735</c:v>
                </c:pt>
                <c:pt idx="17173">
                  <c:v>-1.0457520963877822</c:v>
                </c:pt>
                <c:pt idx="17174">
                  <c:v>-1.0867823275617472</c:v>
                </c:pt>
                <c:pt idx="17175">
                  <c:v>-1.1270673649057017</c:v>
                </c:pt>
                <c:pt idx="17176">
                  <c:v>-1.1665805790731938</c:v>
                </c:pt>
                <c:pt idx="17177">
                  <c:v>-1.205295363977805</c:v>
                </c:pt>
                <c:pt idx="17178">
                  <c:v>-1.2431850522302936</c:v>
                </c:pt>
                <c:pt idx="17179">
                  <c:v>-1.2802228587346127</c:v>
                </c:pt>
                <c:pt idx="17180">
                  <c:v>-1.3163823960499357</c:v>
                </c:pt>
                <c:pt idx="17181">
                  <c:v>-1.3516393741759603</c:v>
                </c:pt>
                <c:pt idx="17182">
                  <c:v>-1.3859700450210619</c:v>
                </c:pt>
                <c:pt idx="17183">
                  <c:v>-1.4193505713378201</c:v>
                </c:pt>
                <c:pt idx="17184">
                  <c:v>-1.4517574893802132</c:v>
                </c:pt>
                <c:pt idx="17185">
                  <c:v>-1.4831693630973379</c:v>
                </c:pt>
                <c:pt idx="17186">
                  <c:v>-1.5135651914829498</c:v>
                </c:pt>
                <c:pt idx="17187">
                  <c:v>-1.5429237497424961</c:v>
                </c:pt>
                <c:pt idx="17188">
                  <c:v>-1.5712245768905597</c:v>
                </c:pt>
                <c:pt idx="17189">
                  <c:v>-1.5984502349376553</c:v>
                </c:pt>
                <c:pt idx="17190">
                  <c:v>-1.6245802792200146</c:v>
                </c:pt>
                <c:pt idx="17191">
                  <c:v>-1.6495958773607142</c:v>
                </c:pt>
                <c:pt idx="17192">
                  <c:v>-1.673481669926409</c:v>
                </c:pt>
                <c:pt idx="17193">
                  <c:v>-1.6962197507916312</c:v>
                </c:pt>
                <c:pt idx="17194">
                  <c:v>-1.7177948890486976</c:v>
                </c:pt>
                <c:pt idx="17195">
                  <c:v>-1.7381930331355853</c:v>
                </c:pt>
                <c:pt idx="17196">
                  <c:v>-1.7574012443955824</c:v>
                </c:pt>
                <c:pt idx="17197">
                  <c:v>-1.7754048353508536</c:v>
                </c:pt>
                <c:pt idx="17198">
                  <c:v>-1.7921909993499947</c:v>
                </c:pt>
                <c:pt idx="17199">
                  <c:v>-1.8077500790204857</c:v>
                </c:pt>
                <c:pt idx="17200">
                  <c:v>-1.8220694931276915</c:v>
                </c:pt>
                <c:pt idx="17201">
                  <c:v>-1.835139470406032</c:v>
                </c:pt>
                <c:pt idx="17202">
                  <c:v>-1.8469521578543666</c:v>
                </c:pt>
                <c:pt idx="17203">
                  <c:v>-1.8574982135574438</c:v>
                </c:pt>
                <c:pt idx="17204">
                  <c:v>-1.866771012500154</c:v>
                </c:pt>
                <c:pt idx="17205">
                  <c:v>-1.8747645438839347</c:v>
                </c:pt>
                <c:pt idx="17206">
                  <c:v>-1.8814738313041885</c:v>
                </c:pt>
                <c:pt idx="17207">
                  <c:v>-1.8868937472802463</c:v>
                </c:pt>
                <c:pt idx="17208">
                  <c:v>-1.8910205260758535</c:v>
                </c:pt>
                <c:pt idx="17209">
                  <c:v>-1.8938517743840904</c:v>
                </c:pt>
                <c:pt idx="17210">
                  <c:v>-1.8953847469336733</c:v>
                </c:pt>
                <c:pt idx="17211">
                  <c:v>-1.8956178477471526</c:v>
                </c:pt>
                <c:pt idx="17212">
                  <c:v>-1.8945511825071046</c:v>
                </c:pt>
                <c:pt idx="17213">
                  <c:v>-1.892186541588492</c:v>
                </c:pt>
                <c:pt idx="17214">
                  <c:v>-1.8885262495031543</c:v>
                </c:pt>
                <c:pt idx="17215">
                  <c:v>-1.8835707466786391</c:v>
                </c:pt>
                <c:pt idx="17216">
                  <c:v>-1.8773244709279868</c:v>
                </c:pt>
                <c:pt idx="17217">
                  <c:v>-1.8697921928916492</c:v>
                </c:pt>
                <c:pt idx="17218">
                  <c:v>-1.860978814773226</c:v>
                </c:pt>
                <c:pt idx="17219">
                  <c:v>-1.8508892137206179</c:v>
                </c:pt>
                <c:pt idx="17220">
                  <c:v>-1.8395320562670037</c:v>
                </c:pt>
                <c:pt idx="17221">
                  <c:v>-1.8269143634216261</c:v>
                </c:pt>
                <c:pt idx="17222">
                  <c:v>-1.813044513174662</c:v>
                </c:pt>
                <c:pt idx="17223">
                  <c:v>-1.797931126307996</c:v>
                </c:pt>
                <c:pt idx="17224">
                  <c:v>-1.7815863152823241</c:v>
                </c:pt>
                <c:pt idx="17225">
                  <c:v>-1.7640202166768895</c:v>
                </c:pt>
                <c:pt idx="17226">
                  <c:v>-1.7452445202822948</c:v>
                </c:pt>
                <c:pt idx="17227">
                  <c:v>-1.7252725104322546</c:v>
                </c:pt>
                <c:pt idx="17228">
                  <c:v>-1.7041190468292218</c:v>
                </c:pt>
                <c:pt idx="17229">
                  <c:v>-1.6817965670149724</c:v>
                </c:pt>
                <c:pt idx="17230">
                  <c:v>-1.6583208820123578</c:v>
                </c:pt>
                <c:pt idx="17231">
                  <c:v>-1.6337091561638901</c:v>
                </c:pt>
                <c:pt idx="17232">
                  <c:v>-1.607978666409444</c:v>
                </c:pt>
                <c:pt idx="17233">
                  <c:v>-1.5811466277293196</c:v>
                </c:pt>
                <c:pt idx="17234">
                  <c:v>-1.5532305989812494</c:v>
                </c:pt>
                <c:pt idx="17235">
                  <c:v>-1.5242500850358289</c:v>
                </c:pt>
                <c:pt idx="17236">
                  <c:v>-1.4942248979315422</c:v>
                </c:pt>
                <c:pt idx="17237">
                  <c:v>-1.4631750014305336</c:v>
                </c:pt>
                <c:pt idx="17238">
                  <c:v>-1.4311220794023243</c:v>
                </c:pt>
                <c:pt idx="17239">
                  <c:v>-1.3980884176040174</c:v>
                </c:pt>
                <c:pt idx="17240">
                  <c:v>-1.3640973506493845</c:v>
                </c:pt>
                <c:pt idx="17241">
                  <c:v>-1.3291709354797443</c:v>
                </c:pt>
                <c:pt idx="17242">
                  <c:v>-1.293334182089545</c:v>
                </c:pt>
                <c:pt idx="17243">
                  <c:v>-1.2566118675734008</c:v>
                </c:pt>
                <c:pt idx="17244">
                  <c:v>-1.21902716819579</c:v>
                </c:pt>
                <c:pt idx="17245">
                  <c:v>-1.1806076127675509</c:v>
                </c:pt>
                <c:pt idx="17246">
                  <c:v>-1.1413792153360796</c:v>
                </c:pt>
                <c:pt idx="17247">
                  <c:v>-1.1013672263074299</c:v>
                </c:pt>
                <c:pt idx="17248">
                  <c:v>-1.0605999412560676</c:v>
                </c:pt>
                <c:pt idx="17249">
                  <c:v>-1.0191060581316089</c:v>
                </c:pt>
                <c:pt idx="17250">
                  <c:v>-0.97691452862642492</c:v>
                </c:pt>
                <c:pt idx="17251">
                  <c:v>-0.934052731816016</c:v>
                </c:pt>
                <c:pt idx="17252">
                  <c:v>-0.89055185334768094</c:v>
                </c:pt>
                <c:pt idx="17253">
                  <c:v>-0.84644098538395429</c:v>
                </c:pt>
                <c:pt idx="17254">
                  <c:v>-0.80174841206144631</c:v>
                </c:pt>
                <c:pt idx="17255">
                  <c:v>-0.75650658843869212</c:v>
                </c:pt>
                <c:pt idx="17256">
                  <c:v>-0.7107462499331807</c:v>
                </c:pt>
                <c:pt idx="17257">
                  <c:v>-0.66449830130797682</c:v>
                </c:pt>
                <c:pt idx="17258">
                  <c:v>-0.61779489773378804</c:v>
                </c:pt>
                <c:pt idx="17259">
                  <c:v>-0.57066889659306497</c:v>
                </c:pt>
                <c:pt idx="17260">
                  <c:v>-0.52315210396024536</c:v>
                </c:pt>
                <c:pt idx="17261">
                  <c:v>-0.47527675939067904</c:v>
                </c:pt>
                <c:pt idx="17262">
                  <c:v>-0.42707608353602411</c:v>
                </c:pt>
                <c:pt idx="17263">
                  <c:v>-0.37858372381973454</c:v>
                </c:pt>
                <c:pt idx="17264">
                  <c:v>-0.32983200482296321</c:v>
                </c:pt>
                <c:pt idx="17265">
                  <c:v>-0.28085342600944124</c:v>
                </c:pt>
                <c:pt idx="17266">
                  <c:v>-0.23168122999305088</c:v>
                </c:pt>
                <c:pt idx="17267">
                  <c:v>-0.18234941800381196</c:v>
                </c:pt>
                <c:pt idx="17268">
                  <c:v>-0.13289273085297162</c:v>
                </c:pt>
                <c:pt idx="17269">
                  <c:v>-8.3346055439948719E-2</c:v>
                </c:pt>
                <c:pt idx="17270">
                  <c:v>-3.3742647601700163E-2</c:v>
                </c:pt>
                <c:pt idx="17271">
                  <c:v>1.5884385825583412E-2</c:v>
                </c:pt>
                <c:pt idx="17272">
                  <c:v>6.550097986102961E-2</c:v>
                </c:pt>
                <c:pt idx="17273">
                  <c:v>0.11507158445368178</c:v>
                </c:pt>
                <c:pt idx="17274">
                  <c:v>0.16456378201815972</c:v>
                </c:pt>
                <c:pt idx="17275">
                  <c:v>0.21394352178933612</c:v>
                </c:pt>
                <c:pt idx="17276">
                  <c:v>0.2631766636350148</c:v>
                </c:pt>
                <c:pt idx="17277">
                  <c:v>0.31222943545345061</c:v>
                </c:pt>
                <c:pt idx="17278">
                  <c:v>0.36106810103620274</c:v>
                </c:pt>
                <c:pt idx="17279">
                  <c:v>0.40965937787006057</c:v>
                </c:pt>
                <c:pt idx="17280">
                  <c:v>0.45796999021678853</c:v>
                </c:pt>
                <c:pt idx="17281">
                  <c:v>0.50596661559910983</c:v>
                </c:pt>
                <c:pt idx="17282">
                  <c:v>0.5536163425338515</c:v>
                </c:pt>
                <c:pt idx="17283">
                  <c:v>0.60088671847721198</c:v>
                </c:pt>
                <c:pt idx="17284">
                  <c:v>0.64774533523110345</c:v>
                </c:pt>
                <c:pt idx="17285">
                  <c:v>0.69415987505702981</c:v>
                </c:pt>
                <c:pt idx="17286">
                  <c:v>0.74009862274278193</c:v>
                </c:pt>
                <c:pt idx="17287">
                  <c:v>0.78553011672981632</c:v>
                </c:pt>
                <c:pt idx="17288">
                  <c:v>0.83042353256472123</c:v>
                </c:pt>
                <c:pt idx="17289">
                  <c:v>0.87474833769897919</c:v>
                </c:pt>
                <c:pt idx="17290">
                  <c:v>0.91847252058230189</c:v>
                </c:pt>
                <c:pt idx="17291">
                  <c:v>0.96156756746969263</c:v>
                </c:pt>
                <c:pt idx="17292">
                  <c:v>1.0040041207838248</c:v>
                </c:pt>
                <c:pt idx="17293">
                  <c:v>1.04575223393094</c:v>
                </c:pt>
                <c:pt idx="17294">
                  <c:v>1.0867824331775022</c:v>
                </c:pt>
                <c:pt idx="17295">
                  <c:v>1.1270674385961483</c:v>
                </c:pt>
                <c:pt idx="17296">
                  <c:v>1.1665806208546952</c:v>
                </c:pt>
                <c:pt idx="17297">
                  <c:v>1.2052953738809544</c:v>
                </c:pt>
                <c:pt idx="17298">
                  <c:v>1.2431850302998808</c:v>
                </c:pt>
                <c:pt idx="17299">
                  <c:v>1.2802228050296007</c:v>
                </c:pt>
                <c:pt idx="17300">
                  <c:v>1.3163823106433661</c:v>
                </c:pt>
                <c:pt idx="17301">
                  <c:v>1.3516392571549465</c:v>
                </c:pt>
                <c:pt idx="17302">
                  <c:v>1.3859698964867229</c:v>
                </c:pt>
                <c:pt idx="17303">
                  <c:v>1.4193503914051777</c:v>
                </c:pt>
                <c:pt idx="17304">
                  <c:v>1.4517572781781591</c:v>
                </c:pt>
                <c:pt idx="17305">
                  <c:v>1.483169120768544</c:v>
                </c:pt>
                <c:pt idx="17306">
                  <c:v>1.513564918183754</c:v>
                </c:pt>
                <c:pt idx="17307">
                  <c:v>1.5429234456428707</c:v>
                </c:pt>
                <c:pt idx="17308">
                  <c:v>1.5712242421739469</c:v>
                </c:pt>
                <c:pt idx="17309">
                  <c:v>1.598449869800916</c:v>
                </c:pt>
                <c:pt idx="17310">
                  <c:v>1.6245798838732837</c:v>
                </c:pt>
                <c:pt idx="17311">
                  <c:v>1.6495954520273319</c:v>
                </c:pt>
                <c:pt idx="17312">
                  <c:v>1.6734812148427407</c:v>
                </c:pt>
                <c:pt idx="17313">
                  <c:v>1.696219266206983</c:v>
                </c:pt>
                <c:pt idx="17314">
                  <c:v>1.7177943752251876</c:v>
                </c:pt>
                <c:pt idx="17315">
                  <c:v>1.738192490347968</c:v>
                </c:pt>
                <c:pt idx="17316">
                  <c:v>1.75740067293116</c:v>
                </c:pt>
                <c:pt idx="17317">
                  <c:v>1.7754042355092889</c:v>
                </c:pt>
                <c:pt idx="17318">
                  <c:v>1.7921903714431604</c:v>
                </c:pt>
                <c:pt idx="17319">
                  <c:v>1.8077494233723221</c:v>
                </c:pt>
                <c:pt idx="17320">
                  <c:v>1.8220688100740505</c:v>
                </c:pt>
                <c:pt idx="17321">
                  <c:v>1.8351387602944673</c:v>
                </c:pt>
                <c:pt idx="17322">
                  <c:v>1.8469514210440059</c:v>
                </c:pt>
                <c:pt idx="17323">
                  <c:v>1.8574974504187847</c:v>
                </c:pt>
                <c:pt idx="17324">
                  <c:v>1.8667702234148962</c:v>
                </c:pt>
                <c:pt idx="17325">
                  <c:v>1.8747637292447765</c:v>
                </c:pt>
                <c:pt idx="17326">
                  <c:v>1.8814729915146473</c:v>
                </c:pt>
                <c:pt idx="17327">
                  <c:v>1.8868928827544493</c:v>
                </c:pt>
                <c:pt idx="17328">
                  <c:v>1.8910196372383534</c:v>
                </c:pt>
                <c:pt idx="17329">
                  <c:v>1.8938508616696346</c:v>
                </c:pt>
                <c:pt idx="17330">
                  <c:v>1.895383810787022</c:v>
                </c:pt>
                <c:pt idx="17331">
                  <c:v>1.8956168886228435</c:v>
                </c:pt>
                <c:pt idx="17332">
                  <c:v>1.8945502008692454</c:v>
                </c:pt>
                <c:pt idx="17333">
                  <c:v>1.8921855379105399</c:v>
                </c:pt>
                <c:pt idx="17334">
                  <c:v>1.888525224267668</c:v>
                </c:pt>
                <c:pt idx="17335">
                  <c:v>1.8835697003770884</c:v>
                </c:pt>
                <c:pt idx="17336">
                  <c:v>1.8773234040604878</c:v>
                </c:pt>
                <c:pt idx="17337">
                  <c:v>1.8697911059667323</c:v>
                </c:pt>
                <c:pt idx="17338">
                  <c:v>1.8609777083076011</c:v>
                </c:pt>
                <c:pt idx="17339">
                  <c:v>1.8508880882389322</c:v>
                </c:pt>
                <c:pt idx="17340">
                  <c:v>1.8395309123015984</c:v>
                </c:pt>
                <c:pt idx="17341">
                  <c:v>1.8269132015122671</c:v>
                </c:pt>
                <c:pt idx="17342">
                  <c:v>1.8130433338683152</c:v>
                </c:pt>
                <c:pt idx="17343">
                  <c:v>1.7979299301585503</c:v>
                </c:pt>
                <c:pt idx="17344">
                  <c:v>1.7815851028503336</c:v>
                </c:pt>
                <c:pt idx="17345">
                  <c:v>1.7640189885293416</c:v>
                </c:pt>
                <c:pt idx="17346">
                  <c:v>1.745243276992307</c:v>
                </c:pt>
                <c:pt idx="17347">
                  <c:v>1.7252712525788161</c:v>
                </c:pt>
                <c:pt idx="17348">
                  <c:v>1.7041177749969665</c:v>
                </c:pt>
                <c:pt idx="17349">
                  <c:v>1.6817952817938602</c:v>
                </c:pt>
                <c:pt idx="17350">
                  <c:v>1.6583195839974088</c:v>
                </c:pt>
                <c:pt idx="17351">
                  <c:v>1.6337078459549588</c:v>
                </c:pt>
                <c:pt idx="17352">
                  <c:v>1.6079773446108776</c:v>
                </c:pt>
                <c:pt idx="17353">
                  <c:v>1.5811452949497153</c:v>
                </c:pt>
                <c:pt idx="17354">
                  <c:v>1.5532292558331955</c:v>
                </c:pt>
                <c:pt idx="17355">
                  <c:v>1.5242487321355715</c:v>
                </c:pt>
                <c:pt idx="17356">
                  <c:v>1.4942235358987506</c:v>
                </c:pt>
                <c:pt idx="17357">
                  <c:v>1.4631736308879955</c:v>
                </c:pt>
                <c:pt idx="17358">
                  <c:v>1.4311207009756752</c:v>
                </c:pt>
                <c:pt idx="17359">
                  <c:v>1.3980870319214487</c:v>
                </c:pt>
                <c:pt idx="17360">
                  <c:v>1.3640959583413506</c:v>
                </c:pt>
                <c:pt idx="17361">
                  <c:v>1.3291695371787031</c:v>
                </c:pt>
                <c:pt idx="17362">
                  <c:v>1.2933327784296487</c:v>
                </c:pt>
                <c:pt idx="17363">
                  <c:v>1.2566104591902096</c:v>
                </c:pt>
                <c:pt idx="17364">
                  <c:v>1.2190257557260058</c:v>
                </c:pt>
                <c:pt idx="17365">
                  <c:v>1.1806061968487092</c:v>
                </c:pt>
                <c:pt idx="17366">
                  <c:v>1.1413777966062784</c:v>
                </c:pt>
                <c:pt idx="17367">
                  <c:v>1.1013658054050324</c:v>
                </c:pt>
                <c:pt idx="17368">
                  <c:v>1.0605985188194422</c:v>
                </c:pt>
                <c:pt idx="17369">
                  <c:v>1.0191046347988033</c:v>
                </c:pt>
                <c:pt idx="17370">
                  <c:v>0.9769131050348957</c:v>
                </c:pt>
                <c:pt idx="17371">
                  <c:v>0.93405130860236962</c:v>
                </c:pt>
                <c:pt idx="17372">
                  <c:v>0.89055043114737586</c:v>
                </c:pt>
                <c:pt idx="17373">
                  <c:v>0.84643956483100247</c:v>
                </c:pt>
                <c:pt idx="17374">
                  <c:v>0.80174699378813663</c:v>
                </c:pt>
                <c:pt idx="17375">
                  <c:v>0.75650517307535481</c:v>
                </c:pt>
                <c:pt idx="17376">
                  <c:v>0.71074483810782729</c:v>
                </c:pt>
                <c:pt idx="17377">
                  <c:v>0.66449689364609665</c:v>
                </c:pt>
                <c:pt idx="17378">
                  <c:v>0.61779349485799961</c:v>
                </c:pt>
                <c:pt idx="17379">
                  <c:v>0.57066749912298131</c:v>
                </c:pt>
                <c:pt idx="17380">
                  <c:v>0.52315071251200085</c:v>
                </c:pt>
                <c:pt idx="17381">
                  <c:v>0.47527537457680835</c:v>
                </c:pt>
                <c:pt idx="17382">
                  <c:v>0.42707470596518549</c:v>
                </c:pt>
                <c:pt idx="17383">
                  <c:v>0.37858235409638091</c:v>
                </c:pt>
                <c:pt idx="17384">
                  <c:v>0.32983064354708491</c:v>
                </c:pt>
                <c:pt idx="17385">
                  <c:v>0.28085207377636312</c:v>
                </c:pt>
                <c:pt idx="17386">
                  <c:v>0.23167988739312884</c:v>
                </c:pt>
                <c:pt idx="17387">
                  <c:v>0.18234808562217794</c:v>
                </c:pt>
                <c:pt idx="17388">
                  <c:v>0.13289140926927012</c:v>
                </c:pt>
                <c:pt idx="17389">
                  <c:v>8.3344745228122588E-2</c:v>
                </c:pt>
                <c:pt idx="17390">
                  <c:v>3.3741349329730788E-2</c:v>
                </c:pt>
                <c:pt idx="17391">
                  <c:v>-1.5885671595919772E-2</c:v>
                </c:pt>
                <c:pt idx="17392">
                  <c:v>-6.5502252574450831E-2</c:v>
                </c:pt>
                <c:pt idx="17393">
                  <c:v>-0.11507284356157171</c:v>
                </c:pt>
                <c:pt idx="17394">
                  <c:v>-0.16456502697880021</c:v>
                </c:pt>
                <c:pt idx="17395">
                  <c:v>-0.21394475206823596</c:v>
                </c:pt>
                <c:pt idx="17396">
                  <c:v>-0.2631778787050128</c:v>
                </c:pt>
                <c:pt idx="17397">
                  <c:v>-0.31223063479501573</c:v>
                </c:pt>
                <c:pt idx="17398">
                  <c:v>-0.3610692841376088</c:v>
                </c:pt>
                <c:pt idx="17399">
                  <c:v>-0.40966054422770137</c:v>
                </c:pt>
                <c:pt idx="17400">
                  <c:v>-0.45797113933523742</c:v>
                </c:pt>
                <c:pt idx="17401">
                  <c:v>-0.50596774699147828</c:v>
                </c:pt>
                <c:pt idx="17402">
                  <c:v>-0.55361745572186039</c:v>
                </c:pt>
                <c:pt idx="17403">
                  <c:v>-0.60088781299149652</c:v>
                </c:pt>
                <c:pt idx="17404">
                  <c:v>-0.64774641061136651</c:v>
                </c:pt>
                <c:pt idx="17405">
                  <c:v>-0.6941609308521951</c:v>
                </c:pt>
                <c:pt idx="17406">
                  <c:v>-0.74009965851129755</c:v>
                </c:pt>
                <c:pt idx="17407">
                  <c:v>-0.78553113203967118</c:v>
                </c:pt>
                <c:pt idx="17408">
                  <c:v>-0.83042452699379421</c:v>
                </c:pt>
                <c:pt idx="17409">
                  <c:v>-0.87474931083510132</c:v>
                </c:pt>
                <c:pt idx="17410">
                  <c:v>-0.91847347202344221</c:v>
                </c:pt>
                <c:pt idx="17411">
                  <c:v>-0.96156849682415468</c:v>
                </c:pt>
                <c:pt idx="17412">
                  <c:v>-1.0040050276703762</c:v>
                </c:pt>
                <c:pt idx="17413">
                  <c:v>-1.0457531179789818</c:v>
                </c:pt>
                <c:pt idx="17414">
                  <c:v>-1.0867832940272204</c:v>
                </c:pt>
                <c:pt idx="17415">
                  <c:v>-1.127068275898649</c:v>
                </c:pt>
                <c:pt idx="17416">
                  <c:v>-1.1665814342721452</c:v>
                </c:pt>
                <c:pt idx="17417">
                  <c:v>-1.2052961630867056</c:v>
                </c:pt>
                <c:pt idx="17418">
                  <c:v>-1.2431857949786329</c:v>
                </c:pt>
                <c:pt idx="17419">
                  <c:v>-1.2802235448774804</c:v>
                </c:pt>
                <c:pt idx="17420">
                  <c:v>-1.3163830253680671</c:v>
                </c:pt>
                <c:pt idx="17421">
                  <c:v>-1.3516399464758657</c:v>
                </c:pt>
                <c:pt idx="17422">
                  <c:v>-1.3859705601350043</c:v>
                </c:pt>
                <c:pt idx="17423">
                  <c:v>-1.4193510291238935</c:v>
                </c:pt>
                <c:pt idx="17424">
                  <c:v>-1.451757889722326</c:v>
                </c:pt>
                <c:pt idx="17425">
                  <c:v>-1.4831697059052864</c:v>
                </c:pt>
                <c:pt idx="17426">
                  <c:v>-1.5135654766923603</c:v>
                </c:pt>
                <c:pt idx="17427">
                  <c:v>-1.5429239773148278</c:v>
                </c:pt>
                <c:pt idx="17428">
                  <c:v>-1.5712247468131082</c:v>
                </c:pt>
                <c:pt idx="17429">
                  <c:v>-1.598450347223485</c:v>
                </c:pt>
                <c:pt idx="17430">
                  <c:v>-1.6245803339079206</c:v>
                </c:pt>
                <c:pt idx="17431">
                  <c:v>-1.6495958745152044</c:v>
                </c:pt>
                <c:pt idx="17432">
                  <c:v>-1.6734816096375689</c:v>
                </c:pt>
                <c:pt idx="17433">
                  <c:v>-1.6962196331750967</c:v>
                </c:pt>
                <c:pt idx="17434">
                  <c:v>-1.717794714245547</c:v>
                </c:pt>
                <c:pt idx="17435">
                  <c:v>-1.7381928013122161</c:v>
                </c:pt>
                <c:pt idx="17436">
                  <c:v>-1.7574009557436439</c:v>
                </c:pt>
                <c:pt idx="17437">
                  <c:v>-1.7754044900870825</c:v>
                </c:pt>
                <c:pt idx="17438">
                  <c:v>-1.7921905977160819</c:v>
                </c:pt>
                <c:pt idx="17439">
                  <c:v>-1.807749621282962</c:v>
                </c:pt>
                <c:pt idx="17440">
                  <c:v>-1.8220689795777374</c:v>
                </c:pt>
                <c:pt idx="17441">
                  <c:v>-1.8351389013593187</c:v>
                </c:pt>
                <c:pt idx="17442">
                  <c:v>-1.8469515336508835</c:v>
                </c:pt>
                <c:pt idx="17443">
                  <c:v>-1.8574975345613052</c:v>
                </c:pt>
                <c:pt idx="17444">
                  <c:v>-1.8667702790994032</c:v>
                </c:pt>
                <c:pt idx="17445">
                  <c:v>-1.8747637564903243</c:v>
                </c:pt>
                <c:pt idx="17446">
                  <c:v>-1.8814729903529603</c:v>
                </c:pt>
                <c:pt idx="17447">
                  <c:v>-1.8868928532299067</c:v>
                </c:pt>
                <c:pt idx="17448">
                  <c:v>-1.8910195794079425</c:v>
                </c:pt>
                <c:pt idx="17449">
                  <c:v>-1.8938507756029013</c:v>
                </c:pt>
                <c:pt idx="17450">
                  <c:v>-1.8953836965660249</c:v>
                </c:pt>
                <c:pt idx="17451">
                  <c:v>-1.895616746342093</c:v>
                </c:pt>
                <c:pt idx="17452">
                  <c:v>-1.8945500306356522</c:v>
                </c:pt>
                <c:pt idx="17453">
                  <c:v>-1.8921853398433364</c:v>
                </c:pt>
                <c:pt idx="17454">
                  <c:v>-1.8885249984983468</c:v>
                </c:pt>
                <c:pt idx="17455">
                  <c:v>-1.8835694470493169</c:v>
                </c:pt>
                <c:pt idx="17456">
                  <c:v>-1.8773231233300136</c:v>
                </c:pt>
                <c:pt idx="17457">
                  <c:v>-1.8697907980013324</c:v>
                </c:pt>
                <c:pt idx="17458">
                  <c:v>-1.8609773732869461</c:v>
                </c:pt>
                <c:pt idx="17459">
                  <c:v>-1.8508877263545187</c:v>
                </c:pt>
                <c:pt idx="17460">
                  <c:v>-1.8395305237566262</c:v>
                </c:pt>
                <c:pt idx="17461">
                  <c:v>-1.8269127865215429</c:v>
                </c:pt>
                <c:pt idx="17462">
                  <c:v>-1.8130428926581283</c:v>
                </c:pt>
                <c:pt idx="17463">
                  <c:v>-1.7979294629665499</c:v>
                </c:pt>
                <c:pt idx="17464">
                  <c:v>-1.7815846099254318</c:v>
                </c:pt>
                <c:pt idx="17465">
                  <c:v>-1.764018470131546</c:v>
                </c:pt>
                <c:pt idx="17466">
                  <c:v>-1.7452427333926175</c:v>
                </c:pt>
                <c:pt idx="17467">
                  <c:v>-1.7252706840590857</c:v>
                </c:pt>
                <c:pt idx="17468">
                  <c:v>-1.704117181849732</c:v>
                </c:pt>
                <c:pt idx="17469">
                  <c:v>-1.6817946643222128</c:v>
                </c:pt>
                <c:pt idx="17470">
                  <c:v>-1.658318942514881</c:v>
                </c:pt>
                <c:pt idx="17471">
                  <c:v>-1.6337071807852668</c:v>
                </c:pt>
                <c:pt idx="17472">
                  <c:v>-1.6079766560878741</c:v>
                </c:pt>
                <c:pt idx="17473">
                  <c:v>-1.5811445834171554</c:v>
                </c:pt>
                <c:pt idx="17474">
                  <c:v>-1.5532285216445711</c:v>
                </c:pt>
                <c:pt idx="17475">
                  <c:v>-1.5242479756539791</c:v>
                </c:pt>
                <c:pt idx="17476">
                  <c:v>-1.4942227574966971</c:v>
                </c:pt>
                <c:pt idx="17477">
                  <c:v>-1.463172830947169</c:v>
                </c:pt>
                <c:pt idx="17478">
                  <c:v>-1.4311198798868381</c:v>
                </c:pt>
                <c:pt idx="17479">
                  <c:v>-1.3980861900841779</c:v>
                </c:pt>
                <c:pt idx="17480">
                  <c:v>-1.3640950961639027</c:v>
                </c:pt>
                <c:pt idx="17481">
                  <c:v>-1.3291686550777897</c:v>
                </c:pt>
                <c:pt idx="17482">
                  <c:v>-1.2933318768302393</c:v>
                </c:pt>
                <c:pt idx="17483">
                  <c:v>-1.256609538525328</c:v>
                </c:pt>
                <c:pt idx="17484">
                  <c:v>-1.2190248164365514</c:v>
                </c:pt>
                <c:pt idx="17485">
                  <c:v>-1.1806052393831856</c:v>
                </c:pt>
                <c:pt idx="17486">
                  <c:v>-1.1413768214206368</c:v>
                </c:pt>
                <c:pt idx="17487">
                  <c:v>-1.1013648129624511</c:v>
                </c:pt>
                <c:pt idx="17488">
                  <c:v>-1.0605975095900744</c:v>
                </c:pt>
                <c:pt idx="17489">
                  <c:v>-1.0191036092595844</c:v>
                </c:pt>
                <c:pt idx="17490">
                  <c:v>-0.97691206366933614</c:v>
                </c:pt>
                <c:pt idx="17491">
                  <c:v>-0.93405025190028967</c:v>
                </c:pt>
                <c:pt idx="17492">
                  <c:v>-0.8905493596046864</c:v>
                </c:pt>
                <c:pt idx="17493">
                  <c:v>-0.84643847894949642</c:v>
                </c:pt>
                <c:pt idx="17494">
                  <c:v>-0.80174589407520847</c:v>
                </c:pt>
                <c:pt idx="17495">
                  <c:v>-0.75650406004381332</c:v>
                </c:pt>
                <c:pt idx="17496">
                  <c:v>-0.7107437122756658</c:v>
                </c:pt>
                <c:pt idx="17497">
                  <c:v>-0.66449575553621687</c:v>
                </c:pt>
                <c:pt idx="17498">
                  <c:v>-0.61779234499799229</c:v>
                </c:pt>
                <c:pt idx="17499">
                  <c:v>-0.57066633804481637</c:v>
                </c:pt>
                <c:pt idx="17500">
                  <c:v>-0.52314954075191622</c:v>
                </c:pt>
                <c:pt idx="17501">
                  <c:v>-0.47527419267494991</c:v>
                </c:pt>
                <c:pt idx="17502">
                  <c:v>-0.42707351446540393</c:v>
                </c:pt>
                <c:pt idx="17503">
                  <c:v>-0.37858115354595173</c:v>
                </c:pt>
                <c:pt idx="17504">
                  <c:v>-0.32982943449651031</c:v>
                </c:pt>
                <c:pt idx="17505">
                  <c:v>-0.28085085677909716</c:v>
                </c:pt>
                <c:pt idx="17506">
                  <c:v>-0.23167866300531784</c:v>
                </c:pt>
                <c:pt idx="17507">
                  <c:v>-0.18234685440240114</c:v>
                </c:pt>
                <c:pt idx="17508">
                  <c:v>-0.13289017177830986</c:v>
                </c:pt>
                <c:pt idx="17509">
                  <c:v>-8.3343502028690813E-2</c:v>
                </c:pt>
                <c:pt idx="17510">
                  <c:v>-3.3740100986238669E-2</c:v>
                </c:pt>
                <c:pt idx="17511">
                  <c:v>1.5886924517664738E-2</c:v>
                </c:pt>
                <c:pt idx="17512">
                  <c:v>6.5503509507431487E-2</c:v>
                </c:pt>
                <c:pt idx="17513">
                  <c:v>0.11507410393787849</c:v>
                </c:pt>
                <c:pt idx="17514">
                  <c:v>0.16456629022987493</c:v>
                </c:pt>
                <c:pt idx="17515">
                  <c:v>0.21394601762505999</c:v>
                </c:pt>
                <c:pt idx="17516">
                  <c:v>0.26317914599849596</c:v>
                </c:pt>
                <c:pt idx="17517">
                  <c:v>0.31223190325608197</c:v>
                </c:pt>
                <c:pt idx="17518">
                  <c:v>0.36107055319761383</c:v>
                </c:pt>
                <c:pt idx="17519">
                  <c:v>0.40966181331857732</c:v>
                </c:pt>
                <c:pt idx="17520">
                  <c:v>0.45797240788976518</c:v>
                </c:pt>
                <c:pt idx="17521">
                  <c:v>0.50596901444357634</c:v>
                </c:pt>
                <c:pt idx="17522">
                  <c:v>0.55361872150681579</c:v>
                </c:pt>
                <c:pt idx="17523">
                  <c:v>0.60088907654619372</c:v>
                </c:pt>
                <c:pt idx="17524">
                  <c:v>0.64774767137456379</c:v>
                </c:pt>
                <c:pt idx="17525">
                  <c:v>0.69416218826479092</c:v>
                </c:pt>
                <c:pt idx="17526">
                  <c:v>0.74010091201652062</c:v>
                </c:pt>
                <c:pt idx="17527">
                  <c:v>0.78553238108335099</c:v>
                </c:pt>
                <c:pt idx="17528">
                  <c:v>0.83042577102464787</c:v>
                </c:pt>
                <c:pt idx="17529">
                  <c:v>0.87475054930489127</c:v>
                </c:pt>
                <c:pt idx="17530">
                  <c:v>0.91847470438729673</c:v>
                </c:pt>
                <c:pt idx="17531">
                  <c:v>0.96156972254075412</c:v>
                </c:pt>
                <c:pt idx="17532">
                  <c:v>1.0040062462022117</c:v>
                </c:pt>
                <c:pt idx="17533">
                  <c:v>1.0457543287925859</c:v>
                </c:pt>
                <c:pt idx="17534">
                  <c:v>1.0867844965933984</c:v>
                </c:pt>
                <c:pt idx="17535">
                  <c:v>1.1270694696927093</c:v>
                </c:pt>
                <c:pt idx="17536">
                  <c:v>1.1665826187741242</c:v>
                </c:pt>
                <c:pt idx="17537">
                  <c:v>1.2052973377816045</c:v>
                </c:pt>
                <c:pt idx="17538">
                  <c:v>1.2431869593566263</c:v>
                </c:pt>
                <c:pt idx="17539">
                  <c:v>1.2802246984341179</c:v>
                </c:pt>
                <c:pt idx="17540">
                  <c:v>1.3163841676045505</c:v>
                </c:pt>
                <c:pt idx="17541">
                  <c:v>1.3516410768992109</c:v>
                </c:pt>
                <c:pt idx="17542">
                  <c:v>1.3859716782582616</c:v>
                </c:pt>
                <c:pt idx="17543">
                  <c:v>1.419352134466356</c:v>
                </c:pt>
                <c:pt idx="17544">
                  <c:v>1.4517589818097709</c:v>
                </c:pt>
                <c:pt idx="17545">
                  <c:v>1.4831707842700999</c:v>
                </c:pt>
                <c:pt idx="17546">
                  <c:v>1.5135665408738239</c:v>
                </c:pt>
                <c:pt idx="17547">
                  <c:v>1.5429250268592642</c:v>
                </c:pt>
                <c:pt idx="17548">
                  <c:v>1.5712257812740626</c:v>
                </c:pt>
                <c:pt idx="17549">
                  <c:v>1.5984513661619553</c:v>
                </c:pt>
                <c:pt idx="17550">
                  <c:v>1.6245813368925039</c:v>
                </c:pt>
                <c:pt idx="17551">
                  <c:v>1.6495968611223044</c:v>
                </c:pt>
                <c:pt idx="17552">
                  <c:v>1.6734825794515724</c:v>
                </c:pt>
                <c:pt idx="17553">
                  <c:v>1.6962205857884951</c:v>
                </c:pt>
                <c:pt idx="17554">
                  <c:v>1.7177956492591799</c:v>
                </c:pt>
                <c:pt idx="17555">
                  <c:v>1.738193718335417</c:v>
                </c:pt>
                <c:pt idx="17556">
                  <c:v>1.7574018543943593</c:v>
                </c:pt>
                <c:pt idx="17557">
                  <c:v>1.7754053699920729</c:v>
                </c:pt>
                <c:pt idx="17558">
                  <c:v>1.7921914585110699</c:v>
                </c:pt>
                <c:pt idx="17559">
                  <c:v>1.8077504626127545</c:v>
                </c:pt>
                <c:pt idx="17560">
                  <c:v>1.8220698010964016</c:v>
                </c:pt>
                <c:pt idx="17561">
                  <c:v>1.8351397027303105</c:v>
                </c:pt>
                <c:pt idx="17562">
                  <c:v>1.8469523145471773</c:v>
                </c:pt>
                <c:pt idx="17563">
                  <c:v>1.8574982946655239</c:v>
                </c:pt>
                <c:pt idx="17564">
                  <c:v>1.8667710181039638</c:v>
                </c:pt>
                <c:pt idx="17565">
                  <c:v>1.8747644740975398</c:v>
                </c:pt>
                <c:pt idx="17566">
                  <c:v>1.881473686275174</c:v>
                </c:pt>
                <c:pt idx="17567">
                  <c:v>1.8868935271895888</c:v>
                </c:pt>
                <c:pt idx="17568">
                  <c:v>1.8910202311378133</c:v>
                </c:pt>
                <c:pt idx="17569">
                  <c:v>1.8938514048460211</c:v>
                </c:pt>
                <c:pt idx="17570">
                  <c:v>1.8953843030759023</c:v>
                </c:pt>
                <c:pt idx="17571">
                  <c:v>1.8956173298827845</c:v>
                </c:pt>
                <c:pt idx="17572">
                  <c:v>1.894550590981831</c:v>
                </c:pt>
                <c:pt idx="17573">
                  <c:v>1.8921858767803983</c:v>
                </c:pt>
                <c:pt idx="17574">
                  <c:v>1.8885255118224729</c:v>
                </c:pt>
                <c:pt idx="17575">
                  <c:v>1.883569936567564</c:v>
                </c:pt>
                <c:pt idx="17576">
                  <c:v>1.877323588860369</c:v>
                </c:pt>
                <c:pt idx="17577">
                  <c:v>1.8697912393727885</c:v>
                </c:pt>
                <c:pt idx="17578">
                  <c:v>1.8609777903395619</c:v>
                </c:pt>
                <c:pt idx="17579">
                  <c:v>1.8508881189394477</c:v>
                </c:pt>
                <c:pt idx="17580">
                  <c:v>1.8395308917362068</c:v>
                </c:pt>
                <c:pt idx="17581">
                  <c:v>1.8269131297693151</c:v>
                </c:pt>
                <c:pt idx="17582">
                  <c:v>1.8130432110588672</c:v>
                </c:pt>
                <c:pt idx="17583">
                  <c:v>1.7979297564163397</c:v>
                </c:pt>
                <c:pt idx="17584">
                  <c:v>1.7815848783316419</c:v>
                </c:pt>
                <c:pt idx="17585">
                  <c:v>1.7640187134128997</c:v>
                </c:pt>
                <c:pt idx="17586">
                  <c:v>1.7452429514791761</c:v>
                </c:pt>
                <c:pt idx="17587">
                  <c:v>1.7252708768922904</c:v>
                </c:pt>
                <c:pt idx="17588">
                  <c:v>1.7041173493823953</c:v>
                </c:pt>
                <c:pt idx="17589">
                  <c:v>1.6817948065185291</c:v>
                </c:pt>
                <c:pt idx="17590">
                  <c:v>1.6583190593504151</c:v>
                </c:pt>
                <c:pt idx="17591">
                  <c:v>1.6337072722469645</c:v>
                </c:pt>
                <c:pt idx="17592">
                  <c:v>1.6079767221740366</c:v>
                </c:pt>
                <c:pt idx="17593">
                  <c:v>1.5811446241374241</c:v>
                </c:pt>
                <c:pt idx="17594">
                  <c:v>1.5532285370199146</c:v>
                </c:pt>
                <c:pt idx="17595">
                  <c:v>1.5242479657166617</c:v>
                </c:pt>
                <c:pt idx="17596">
                  <c:v>1.4942227222902198</c:v>
                </c:pt>
                <c:pt idx="17597">
                  <c:v>1.463172770526302</c:v>
                </c:pt>
                <c:pt idx="17598">
                  <c:v>1.431119794317496</c:v>
                </c:pt>
                <c:pt idx="17599">
                  <c:v>1.3980860794434438</c:v>
                </c:pt>
                <c:pt idx="17600">
                  <c:v>1.3640949605399257</c:v>
                </c:pt>
                <c:pt idx="17601">
                  <c:v>1.3291684945697411</c:v>
                </c:pt>
                <c:pt idx="17602">
                  <c:v>1.2933316915482831</c:v>
                </c:pt>
                <c:pt idx="17603">
                  <c:v>1.2566093285905091</c:v>
                </c:pt>
                <c:pt idx="17604">
                  <c:v>1.2190245819807453</c:v>
                </c:pt>
                <c:pt idx="17605">
                  <c:v>1.1806049805490355</c:v>
                </c:pt>
                <c:pt idx="17606">
                  <c:v>1.1413765383614587</c:v>
                </c:pt>
                <c:pt idx="17607">
                  <c:v>1.1013645058421375</c:v>
                </c:pt>
                <c:pt idx="17608">
                  <c:v>1.0605971785830384</c:v>
                </c:pt>
                <c:pt idx="17609">
                  <c:v>1.0191032545506191</c:v>
                </c:pt>
                <c:pt idx="17610">
                  <c:v>0.97691168545356322</c:v>
                </c:pt>
                <c:pt idx="17611">
                  <c:v>0.93404985038301436</c:v>
                </c:pt>
                <c:pt idx="17612">
                  <c:v>0.89054893500132881</c:v>
                </c:pt>
                <c:pt idx="17613">
                  <c:v>0.84643803148545116</c:v>
                </c:pt>
                <c:pt idx="17614">
                  <c:v>0.80174542398575444</c:v>
                </c:pt>
                <c:pt idx="17615">
                  <c:v>0.75650356757396209</c:v>
                </c:pt>
                <c:pt idx="17616">
                  <c:v>0.71074319768004879</c:v>
                </c:pt>
                <c:pt idx="17617">
                  <c:v>0.66449521907896147</c:v>
                </c:pt>
                <c:pt idx="17618">
                  <c:v>0.61779178695259818</c:v>
                </c:pt>
                <c:pt idx="17619">
                  <c:v>0.5706657586939865</c:v>
                </c:pt>
                <c:pt idx="17620">
                  <c:v>0.52314894038748827</c:v>
                </c:pt>
                <c:pt idx="17621">
                  <c:v>0.47527357159765143</c:v>
                </c:pt>
                <c:pt idx="17622">
                  <c:v>0.42707287298476199</c:v>
                </c:pt>
                <c:pt idx="17623">
                  <c:v>0.37858049198016169</c:v>
                </c:pt>
                <c:pt idx="17624">
                  <c:v>0.3298287531722473</c:v>
                </c:pt>
                <c:pt idx="17625">
                  <c:v>0.28085015603131558</c:v>
                </c:pt>
                <c:pt idx="17626">
                  <c:v>0.23167794317719481</c:v>
                </c:pt>
                <c:pt idx="17627">
                  <c:v>0.18234611584507479</c:v>
                </c:pt>
                <c:pt idx="17628">
                  <c:v>0.13288941485075206</c:v>
                </c:pt>
                <c:pt idx="17629">
                  <c:v>8.33427270975481E-2</c:v>
                </c:pt>
                <c:pt idx="17630">
                  <c:v>3.3739308425615171E-2</c:v>
                </c:pt>
                <c:pt idx="17631">
                  <c:v>-1.58877343263354E-2</c:v>
                </c:pt>
                <c:pt idx="17632">
                  <c:v>-6.5504336175660247E-2</c:v>
                </c:pt>
                <c:pt idx="17633">
                  <c:v>-0.11507494707016466</c:v>
                </c:pt>
                <c:pt idx="17634">
                  <c:v>-0.16456714942402292</c:v>
                </c:pt>
                <c:pt idx="17635">
                  <c:v>-0.21394689247229287</c:v>
                </c:pt>
                <c:pt idx="17636">
                  <c:v>-0.26318003608365859</c:v>
                </c:pt>
                <c:pt idx="17637">
                  <c:v>-0.31223280815791415</c:v>
                </c:pt>
                <c:pt idx="17638">
                  <c:v>-0.36107147248880805</c:v>
                </c:pt>
                <c:pt idx="17639">
                  <c:v>-0.40966274656606716</c:v>
                </c:pt>
                <c:pt idx="17640">
                  <c:v>-0.45797335465499767</c:v>
                </c:pt>
                <c:pt idx="17641">
                  <c:v>-0.50596997428251311</c:v>
                </c:pt>
                <c:pt idx="17642">
                  <c:v>-0.55361969397034949</c:v>
                </c:pt>
                <c:pt idx="17643">
                  <c:v>-0.60089006118023824</c:v>
                </c:pt>
                <c:pt idx="17644">
                  <c:v>-0.64774866772030149</c:v>
                </c:pt>
                <c:pt idx="17645">
                  <c:v>-0.69416319585886865</c:v>
                </c:pt>
                <c:pt idx="17646">
                  <c:v>-0.7401019303912737</c:v>
                </c:pt>
                <c:pt idx="17647">
                  <c:v>-0.78553340976705033</c:v>
                </c:pt>
                <c:pt idx="17648">
                  <c:v>-0.83042680954162451</c:v>
                </c:pt>
                <c:pt idx="17649">
                  <c:v>-0.87475159717587336</c:v>
                </c:pt>
                <c:pt idx="17650">
                  <c:v>-0.91847576112954499</c:v>
                </c:pt>
                <c:pt idx="17651">
                  <c:v>-0.96157078766830983</c:v>
                </c:pt>
                <c:pt idx="17652">
                  <c:v>-1.0040073192261383</c:v>
                </c:pt>
                <c:pt idx="17653">
                  <c:v>-1.0457554092211492</c:v>
                </c:pt>
                <c:pt idx="17654">
                  <c:v>-1.086785583932325</c:v>
                </c:pt>
                <c:pt idx="17655">
                  <c:v>-1.1270705634454019</c:v>
                </c:pt>
                <c:pt idx="17656">
                  <c:v>-1.1665837184418799</c:v>
                </c:pt>
                <c:pt idx="17657">
                  <c:v>-1.2052984428638573</c:v>
                </c:pt>
                <c:pt idx="17658">
                  <c:v>-1.2431880693511441</c:v>
                </c:pt>
                <c:pt idx="17659">
                  <c:v>-1.2802258128372836</c:v>
                </c:pt>
                <c:pt idx="17660">
                  <c:v>-1.3163852859115199</c:v>
                </c:pt>
                <c:pt idx="17661">
                  <c:v>-1.3516421986041778</c:v>
                </c:pt>
                <c:pt idx="17662">
                  <c:v>-1.3859728028547045</c:v>
                </c:pt>
                <c:pt idx="17663">
                  <c:v>-1.419353261447224</c:v>
                </c:pt>
                <c:pt idx="17664">
                  <c:v>-1.451760110667732</c:v>
                </c:pt>
                <c:pt idx="17665">
                  <c:v>-1.4831719144977882</c:v>
                </c:pt>
                <c:pt idx="17666">
                  <c:v>-1.5135676719640032</c:v>
                </c:pt>
                <c:pt idx="17667">
                  <c:v>-1.5429261583051426</c:v>
                </c:pt>
                <c:pt idx="17668">
                  <c:v>-1.57122691256944</c:v>
                </c:pt>
                <c:pt idx="17669">
                  <c:v>-1.5984524968014862</c:v>
                </c:pt>
                <c:pt idx="17670">
                  <c:v>-1.6245824663719408</c:v>
                </c:pt>
                <c:pt idx="17671">
                  <c:v>-1.6495979889386501</c:v>
                </c:pt>
                <c:pt idx="17672">
                  <c:v>-1.6734837051033709</c:v>
                </c:pt>
                <c:pt idx="17673">
                  <c:v>-1.6962217087760587</c:v>
                </c:pt>
                <c:pt idx="17674">
                  <c:v>-1.7177967690847515</c:v>
                </c:pt>
                <c:pt idx="17675">
                  <c:v>-1.738194834503429</c:v>
                </c:pt>
                <c:pt idx="17676">
                  <c:v>-1.7574029664116475</c:v>
                </c:pt>
                <c:pt idx="17677">
                  <c:v>-1.7754064773680853</c:v>
                </c:pt>
                <c:pt idx="17678">
                  <c:v>-1.7921925607580858</c:v>
                </c:pt>
                <c:pt idx="17679">
                  <c:v>-1.8077515592461042</c:v>
                </c:pt>
                <c:pt idx="17680">
                  <c:v>-1.8220708916346628</c:v>
                </c:pt>
                <c:pt idx="17681">
                  <c:v>-1.8351407866955343</c:v>
                </c:pt>
                <c:pt idx="17682">
                  <c:v>-1.8469533914650909</c:v>
                </c:pt>
                <c:pt idx="17683">
                  <c:v>-1.8574993640657376</c:v>
                </c:pt>
                <c:pt idx="17684">
                  <c:v>-1.8667720795201694</c:v>
                </c:pt>
                <c:pt idx="17685">
                  <c:v>-1.874765527067713</c:v>
                </c:pt>
                <c:pt idx="17686">
                  <c:v>-1.8814747303417878</c:v>
                </c:pt>
                <c:pt idx="17687">
                  <c:v>-1.8868945618998045</c:v>
                </c:pt>
                <c:pt idx="17688">
                  <c:v>-1.8910212560436512</c:v>
                </c:pt>
                <c:pt idx="17689">
                  <c:v>-1.893852419504606</c:v>
                </c:pt>
                <c:pt idx="17690">
                  <c:v>-1.8953853070495994</c:v>
                </c:pt>
                <c:pt idx="17691">
                  <c:v>-1.895618322739409</c:v>
                </c:pt>
                <c:pt idx="17692">
                  <c:v>-1.8945515722948483</c:v>
                </c:pt>
                <c:pt idx="17693">
                  <c:v>-1.8921868461290783</c:v>
                </c:pt>
                <c:pt idx="17694">
                  <c:v>-1.8885264687920966</c:v>
                </c:pt>
                <c:pt idx="17695">
                  <c:v>-1.883570880749565</c:v>
                </c:pt>
                <c:pt idx="17696">
                  <c:v>-1.8773245198525472</c:v>
                </c:pt>
                <c:pt idx="17697">
                  <c:v>-1.8697921567794398</c:v>
                </c:pt>
                <c:pt idx="17698">
                  <c:v>-1.8609786937716748</c:v>
                </c:pt>
                <c:pt idx="17699">
                  <c:v>-1.8508890080148555</c:v>
                </c:pt>
                <c:pt idx="17700">
                  <c:v>-1.8395317660797565</c:v>
                </c:pt>
                <c:pt idx="17701">
                  <c:v>-1.8269139890130026</c:v>
                </c:pt>
                <c:pt idx="17702">
                  <c:v>-1.813044054842017</c:v>
                </c:pt>
                <c:pt idx="17703">
                  <c:v>-1.7979305843857178</c:v>
                </c:pt>
                <c:pt idx="17704">
                  <c:v>-1.7815856901416709</c:v>
                </c:pt>
                <c:pt idx="17705">
                  <c:v>-1.7640195087257122</c:v>
                </c:pt>
                <c:pt idx="17706">
                  <c:v>-1.7452437299648249</c:v>
                </c:pt>
                <c:pt idx="17707">
                  <c:v>-1.7252716382288507</c:v>
                </c:pt>
                <c:pt idx="17708">
                  <c:v>-1.7041180932561033</c:v>
                </c:pt>
                <c:pt idx="17709">
                  <c:v>-1.6817955326239182</c:v>
                </c:pt>
                <c:pt idx="17710">
                  <c:v>-1.6583197673904118</c:v>
                </c:pt>
                <c:pt idx="17711">
                  <c:v>-1.6337079619330455</c:v>
                </c:pt>
                <c:pt idx="17712">
                  <c:v>-1.6079773932263128</c:v>
                </c:pt>
                <c:pt idx="17713">
                  <c:v>-1.5811452762847775</c:v>
                </c:pt>
                <c:pt idx="17714">
                  <c:v>-1.553229170000086</c:v>
                </c:pt>
                <c:pt idx="17715">
                  <c:v>-1.5242485792763658</c:v>
                </c:pt>
                <c:pt idx="17716">
                  <c:v>-1.4942233161852443</c:v>
                </c:pt>
                <c:pt idx="17717">
                  <c:v>-1.463173344521598</c:v>
                </c:pt>
                <c:pt idx="17718">
                  <c:v>-1.4311203481872696</c:v>
                </c:pt>
                <c:pt idx="17719">
                  <c:v>-1.398086612971239</c:v>
                </c:pt>
                <c:pt idx="17720">
                  <c:v>-1.3640954735187159</c:v>
                </c:pt>
                <c:pt idx="17721">
                  <c:v>-1.3291689868020111</c:v>
                </c:pt>
                <c:pt idx="17722">
                  <c:v>-1.2933321628460821</c:v>
                </c:pt>
                <c:pt idx="17723">
                  <c:v>-1.2566097787755406</c:v>
                </c:pt>
                <c:pt idx="17724">
                  <c:v>-1.2190250108844101</c:v>
                </c:pt>
                <c:pt idx="17725">
                  <c:v>-1.1806053880125247</c:v>
                </c:pt>
                <c:pt idx="17726">
                  <c:v>-1.1413769242357619</c:v>
                </c:pt>
                <c:pt idx="17727">
                  <c:v>-1.1013648699881524</c:v>
                </c:pt>
                <c:pt idx="17728">
                  <c:v>-1.060597520871569</c:v>
                </c:pt>
                <c:pt idx="17729">
                  <c:v>-1.0191035748624611</c:v>
                </c:pt>
                <c:pt idx="17730">
                  <c:v>-0.97691198367948129</c:v>
                </c:pt>
                <c:pt idx="17731">
                  <c:v>-0.93405012642383756</c:v>
                </c:pt>
                <c:pt idx="17732">
                  <c:v>-0.89054918876794498</c:v>
                </c:pt>
                <c:pt idx="17733">
                  <c:v>-0.84643826289884105</c:v>
                </c:pt>
                <c:pt idx="17734">
                  <c:v>-0.80174563297701407</c:v>
                </c:pt>
                <c:pt idx="17735">
                  <c:v>-0.75650375408431958</c:v>
                </c:pt>
                <c:pt idx="17736">
                  <c:v>-0.71074336166085295</c:v>
                </c:pt>
                <c:pt idx="17737">
                  <c:v>-0.66449536049170477</c:v>
                </c:pt>
                <c:pt idx="17738">
                  <c:v>-0.61779190576894438</c:v>
                </c:pt>
                <c:pt idx="17739">
                  <c:v>-0.57066585489572585</c:v>
                </c:pt>
                <c:pt idx="17740">
                  <c:v>-0.52314901396651137</c:v>
                </c:pt>
                <c:pt idx="17741">
                  <c:v>-0.47527362255603239</c:v>
                </c:pt>
                <c:pt idx="17742">
                  <c:v>-0.42707290133465264</c:v>
                </c:pt>
                <c:pt idx="17743">
                  <c:v>-0.37858049774379404</c:v>
                </c:pt>
                <c:pt idx="17744">
                  <c:v>-0.32982873638190308</c:v>
                </c:pt>
                <c:pt idx="17745">
                  <c:v>-0.28085011672935534</c:v>
                </c:pt>
                <c:pt idx="17746">
                  <c:v>-0.23167788141589971</c:v>
                </c:pt>
                <c:pt idx="17747">
                  <c:v>-0.18234603168674779</c:v>
                </c:pt>
                <c:pt idx="17748">
                  <c:v>-0.13288930836758792</c:v>
                </c:pt>
                <c:pt idx="17749">
                  <c:v>-8.3342598371575288E-2</c:v>
                </c:pt>
                <c:pt idx="17750">
                  <c:v>-3.3739157548697003E-2</c:v>
                </c:pt>
                <c:pt idx="17751">
                  <c:v>1.5887907252573608E-2</c:v>
                </c:pt>
                <c:pt idx="17752">
                  <c:v>6.5504531039845132E-2</c:v>
                </c:pt>
                <c:pt idx="17753">
                  <c:v>0.11507516375137733</c:v>
                </c:pt>
                <c:pt idx="17754">
                  <c:v>0.16456738779173913</c:v>
                </c:pt>
                <c:pt idx="17755">
                  <c:v>0.2139471523865149</c:v>
                </c:pt>
                <c:pt idx="17756">
                  <c:v>0.26318031739497266</c:v>
                </c:pt>
                <c:pt idx="17757">
                  <c:v>0.31223311070753246</c:v>
                </c:pt>
                <c:pt idx="17758">
                  <c:v>0.361071796108757</c:v>
                </c:pt>
                <c:pt idx="17759">
                  <c:v>0.40966309107918497</c:v>
                </c:pt>
                <c:pt idx="17760">
                  <c:v>0.45797371987503904</c:v>
                </c:pt>
                <c:pt idx="17761">
                  <c:v>0.5059703600143336</c:v>
                </c:pt>
                <c:pt idx="17762">
                  <c:v>0.55362010000987794</c:v>
                </c:pt>
                <c:pt idx="17763">
                  <c:v>0.60089048731466022</c:v>
                </c:pt>
                <c:pt idx="17764">
                  <c:v>0.64774911372817567</c:v>
                </c:pt>
                <c:pt idx="17765">
                  <c:v>0.69416366151016773</c:v>
                </c:pt>
                <c:pt idx="17766">
                  <c:v>0.74010241544756084</c:v>
                </c:pt>
                <c:pt idx="17767">
                  <c:v>0.78553391398160299</c:v>
                </c:pt>
                <c:pt idx="17768">
                  <c:v>0.83042733265954083</c:v>
                </c:pt>
                <c:pt idx="17769">
                  <c:v>0.87475213893419679</c:v>
                </c:pt>
                <c:pt idx="17770">
                  <c:v>0.91847632125736522</c:v>
                </c:pt>
                <c:pt idx="17771">
                  <c:v>0.96157136588695424</c:v>
                </c:pt>
                <c:pt idx="17772">
                  <c:v>1.0040079152492674</c:v>
                </c:pt>
                <c:pt idx="17773">
                  <c:v>1.0457560227549092</c:v>
                </c:pt>
                <c:pt idx="17774">
                  <c:v>1.0867862146755052</c:v>
                </c:pt>
                <c:pt idx="17775">
                  <c:v>1.1270712110895407</c:v>
                </c:pt>
                <c:pt idx="17776">
                  <c:v>1.1665843826714635</c:v>
                </c:pt>
                <c:pt idx="17777">
                  <c:v>1.2052991233564254</c:v>
                </c:pt>
                <c:pt idx="17778">
                  <c:v>1.2431887657774869</c:v>
                </c:pt>
                <c:pt idx="17779">
                  <c:v>1.2802265248615556</c:v>
                </c:pt>
                <c:pt idx="17780">
                  <c:v>1.3163860131914524</c:v>
                </c:pt>
                <c:pt idx="17781">
                  <c:v>1.3516429407911863</c:v>
                </c:pt>
                <c:pt idx="17782">
                  <c:v>1.3859735595940919</c:v>
                </c:pt>
                <c:pt idx="17783">
                  <c:v>1.4193540323783373</c:v>
                </c:pt>
                <c:pt idx="17784">
                  <c:v>1.4517608954241379</c:v>
                </c:pt>
                <c:pt idx="17785">
                  <c:v>1.4831727127074297</c:v>
                </c:pt>
                <c:pt idx="17786">
                  <c:v>1.513568483249391</c:v>
                </c:pt>
                <c:pt idx="17787">
                  <c:v>1.542926982283525</c:v>
                </c:pt>
                <c:pt idx="17788">
                  <c:v>1.5712277488529869</c:v>
                </c:pt>
                <c:pt idx="17789">
                  <c:v>1.5984533449974665</c:v>
                </c:pt>
                <c:pt idx="17790">
                  <c:v>1.6245833260828988</c:v>
                </c:pt>
                <c:pt idx="17791">
                  <c:v>1.6495988597626057</c:v>
                </c:pt>
                <c:pt idx="17792">
                  <c:v>1.6734845866340093</c:v>
                </c:pt>
                <c:pt idx="17793">
                  <c:v>1.6962226006028824</c:v>
                </c:pt>
                <c:pt idx="17794">
                  <c:v>1.717797670793312</c:v>
                </c:pt>
                <c:pt idx="17795">
                  <c:v>1.7381957456754895</c:v>
                </c:pt>
                <c:pt idx="17796">
                  <c:v>1.757403886625402</c:v>
                </c:pt>
                <c:pt idx="17797">
                  <c:v>1.7754074061983343</c:v>
                </c:pt>
                <c:pt idx="17798">
                  <c:v>1.792193497776426</c:v>
                </c:pt>
                <c:pt idx="17799">
                  <c:v>1.8077525040211493</c:v>
                </c:pt>
                <c:pt idx="17800">
                  <c:v>1.8220718437322234</c:v>
                </c:pt>
                <c:pt idx="17801">
                  <c:v>1.8351417456788042</c:v>
                </c:pt>
                <c:pt idx="17802">
                  <c:v>1.8469543568948705</c:v>
                </c:pt>
                <c:pt idx="17803">
                  <c:v>1.8575003355006268</c:v>
                </c:pt>
                <c:pt idx="17804">
                  <c:v>1.8667730565167584</c:v>
                </c:pt>
                <c:pt idx="17805">
                  <c:v>1.8747665091808079</c:v>
                </c:pt>
                <c:pt idx="17806">
                  <c:v>1.8814757171245788</c:v>
                </c:pt>
                <c:pt idx="17807">
                  <c:v>1.8868955529040865</c:v>
                </c:pt>
                <c:pt idx="17808">
                  <c:v>1.8910222508200363</c:v>
                </c:pt>
                <c:pt idx="17809">
                  <c:v>1.8938534176026933</c:v>
                </c:pt>
                <c:pt idx="17810">
                  <c:v>1.8953863080182234</c:v>
                </c:pt>
                <c:pt idx="17811">
                  <c:v>1.8956193261268057</c:v>
                </c:pt>
                <c:pt idx="17812">
                  <c:v>1.8945525776488668</c:v>
                </c:pt>
                <c:pt idx="17813">
                  <c:v>1.8921878529973926</c:v>
                </c:pt>
                <c:pt idx="17814">
                  <c:v>1.8885274767223976</c:v>
                </c:pt>
                <c:pt idx="17815">
                  <c:v>1.8835718892897744</c:v>
                </c:pt>
                <c:pt idx="17816">
                  <c:v>1.8773255285510033</c:v>
                </c:pt>
                <c:pt idx="17817">
                  <c:v>1.8697931651851227</c:v>
                </c:pt>
                <c:pt idx="17818">
                  <c:v>1.8609797014343692</c:v>
                </c:pt>
                <c:pt idx="17819">
                  <c:v>1.8508900144853995</c:v>
                </c:pt>
                <c:pt idx="17820">
                  <c:v>1.8395327709101805</c:v>
                </c:pt>
                <c:pt idx="17821">
                  <c:v>1.8269149917568015</c:v>
                </c:pt>
                <c:pt idx="17822">
                  <c:v>1.8130450550542725</c:v>
                </c:pt>
                <c:pt idx="17823">
                  <c:v>1.7979315816233636</c:v>
                </c:pt>
                <c:pt idx="17824">
                  <c:v>1.7815866839636105</c:v>
                </c:pt>
                <c:pt idx="17825">
                  <c:v>1.7640204986931014</c:v>
                </c:pt>
                <c:pt idx="17826">
                  <c:v>1.7452447156411943</c:v>
                </c:pt>
                <c:pt idx="17827">
                  <c:v>1.7252726191803318</c:v>
                </c:pt>
                <c:pt idx="17828">
                  <c:v>1.7041190690515973</c:v>
                </c:pt>
                <c:pt idx="17829">
                  <c:v>1.6817965028353088</c:v>
                </c:pt>
                <c:pt idx="17830">
                  <c:v>1.6583207315927244</c:v>
                </c:pt>
                <c:pt idx="17831">
                  <c:v>1.6337089197046715</c:v>
                </c:pt>
                <c:pt idx="17832">
                  <c:v>1.6079783441491446</c:v>
                </c:pt>
                <c:pt idx="17833">
                  <c:v>1.5811462199444284</c:v>
                </c:pt>
                <c:pt idx="17834">
                  <c:v>1.553230105986048</c:v>
                </c:pt>
                <c:pt idx="17835">
                  <c:v>1.5242495071821882</c:v>
                </c:pt>
                <c:pt idx="17836">
                  <c:v>1.494224235608733</c:v>
                </c:pt>
                <c:pt idx="17837">
                  <c:v>1.4631742550649607</c:v>
                </c:pt>
                <c:pt idx="17838">
                  <c:v>1.4311212494572896</c:v>
                </c:pt>
                <c:pt idx="17839">
                  <c:v>1.3980875045794567</c:v>
                </c:pt>
                <c:pt idx="17840">
                  <c:v>1.3640963550815965</c:v>
                </c:pt>
                <c:pt idx="17841">
                  <c:v>1.329169857941098</c:v>
                </c:pt>
                <c:pt idx="17842">
                  <c:v>1.2933330231881417</c:v>
                </c:pt>
                <c:pt idx="17843">
                  <c:v>1.2566106279527713</c:v>
                </c:pt>
                <c:pt idx="17844">
                  <c:v>1.2190258485345493</c:v>
                </c:pt>
                <c:pt idx="17845">
                  <c:v>1.1806062137790174</c:v>
                </c:pt>
                <c:pt idx="17846">
                  <c:v>1.1413777377679355</c:v>
                </c:pt>
                <c:pt idx="17847">
                  <c:v>1.1013656709413293</c:v>
                </c:pt>
                <c:pt idx="17848">
                  <c:v>1.0605983089072237</c:v>
                </c:pt>
                <c:pt idx="17849">
                  <c:v>1.0191043496483503</c:v>
                </c:pt>
                <c:pt idx="17850">
                  <c:v>0.97691274488981805</c:v>
                </c:pt>
                <c:pt idx="17851">
                  <c:v>0.93405087373940343</c:v>
                </c:pt>
                <c:pt idx="17852">
                  <c:v>0.89054992187622073</c:v>
                </c:pt>
                <c:pt idx="17853">
                  <c:v>0.84643898149412955</c:v>
                </c:pt>
                <c:pt idx="17854">
                  <c:v>0.8017463367605866</c:v>
                </c:pt>
                <c:pt idx="17855">
                  <c:v>0.75650444276451179</c:v>
                </c:pt>
                <c:pt idx="17856">
                  <c:v>0.71074403495322813</c:v>
                </c:pt>
                <c:pt idx="17857">
                  <c:v>0.6644960181191325</c:v>
                </c:pt>
                <c:pt idx="17858">
                  <c:v>0.61779254746170775</c:v>
                </c:pt>
                <c:pt idx="17859">
                  <c:v>0.57066648039165646</c:v>
                </c:pt>
                <c:pt idx="17860">
                  <c:v>0.5231496230110958</c:v>
                </c:pt>
                <c:pt idx="17861">
                  <c:v>0.47527421490246702</c:v>
                </c:pt>
                <c:pt idx="17862">
                  <c:v>0.42707347674400736</c:v>
                </c:pt>
                <c:pt idx="17863">
                  <c:v>0.3785810559850713</c:v>
                </c:pt>
                <c:pt idx="17864">
                  <c:v>0.32982927723212579</c:v>
                </c:pt>
                <c:pt idx="17865">
                  <c:v>0.28085063997366816</c:v>
                </c:pt>
                <c:pt idx="17866">
                  <c:v>0.23167838684763939</c:v>
                </c:pt>
                <c:pt idx="17867">
                  <c:v>0.18234651910755839</c:v>
                </c:pt>
                <c:pt idx="17868">
                  <c:v>0.1328897775874377</c:v>
                </c:pt>
                <c:pt idx="17869">
                  <c:v>8.3343049208897207E-2</c:v>
                </c:pt>
                <c:pt idx="17870">
                  <c:v>3.373958983037658E-2</c:v>
                </c:pt>
                <c:pt idx="17871">
                  <c:v>-1.5887493691083509E-2</c:v>
                </c:pt>
                <c:pt idx="17872">
                  <c:v>-6.5504136354467071E-2</c:v>
                </c:pt>
                <c:pt idx="17873">
                  <c:v>-0.11507478808933685</c:v>
                </c:pt>
                <c:pt idx="17874">
                  <c:v>-0.16456703129155081</c:v>
                </c:pt>
                <c:pt idx="17875">
                  <c:v>-0.21394681517791089</c:v>
                </c:pt>
                <c:pt idx="17876">
                  <c:v>-0.2631799995988427</c:v>
                </c:pt>
                <c:pt idx="17877">
                  <c:v>-0.31223281243597034</c:v>
                </c:pt>
                <c:pt idx="17878">
                  <c:v>-0.36107151746491395</c:v>
                </c:pt>
                <c:pt idx="17879">
                  <c:v>-0.40966283215727106</c:v>
                </c:pt>
                <c:pt idx="17880">
                  <c:v>-0.45797348076030875</c:v>
                </c:pt>
                <c:pt idx="17881">
                  <c:v>-0.50597014078308511</c:v>
                </c:pt>
                <c:pt idx="17882">
                  <c:v>-0.55361990072935263</c:v>
                </c:pt>
                <c:pt idx="17883">
                  <c:v>-0.60089030804314414</c:v>
                </c:pt>
                <c:pt idx="17884">
                  <c:v>-0.64774895451488212</c:v>
                </c:pt>
                <c:pt idx="17885">
                  <c:v>-0.69416352239526513</c:v>
                </c:pt>
                <c:pt idx="17886">
                  <c:v>-0.74010229646221648</c:v>
                </c:pt>
                <c:pt idx="17887">
                  <c:v>-0.78553381514791065</c:v>
                </c:pt>
                <c:pt idx="17888">
                  <c:v>-0.83042725399054829</c:v>
                </c:pt>
                <c:pt idx="17889">
                  <c:v>-0.87475208043391217</c:v>
                </c:pt>
                <c:pt idx="17890">
                  <c:v>-0.91847628292080685</c:v>
                </c:pt>
                <c:pt idx="17891">
                  <c:v>-0.9615713477001282</c:v>
                </c:pt>
                <c:pt idx="17892">
                  <c:v>-1.0040079171891854</c:v>
                </c:pt>
                <c:pt idx="17893">
                  <c:v>-1.0457560447896379</c:v>
                </c:pt>
                <c:pt idx="17894">
                  <c:v>-1.0867862567641617</c:v>
                </c:pt>
                <c:pt idx="17895">
                  <c:v>-1.1270712731823538</c:v>
                </c:pt>
                <c:pt idx="17896">
                  <c:v>-1.1665844647098129</c:v>
                </c:pt>
                <c:pt idx="17897">
                  <c:v>-1.2052992252728429</c:v>
                </c:pt>
                <c:pt idx="17898">
                  <c:v>-1.243188887495734</c:v>
                </c:pt>
                <c:pt idx="17899">
                  <c:v>-1.2802266662966739</c:v>
                </c:pt>
                <c:pt idx="17900">
                  <c:v>-1.3163861742497822</c:v>
                </c:pt>
                <c:pt idx="17901">
                  <c:v>-1.3516431213704549</c:v>
                </c:pt>
                <c:pt idx="17902">
                  <c:v>-1.3859737595834654</c:v>
                </c:pt>
                <c:pt idx="17903">
                  <c:v>-1.4193542516584818</c:v>
                </c:pt>
                <c:pt idx="17904">
                  <c:v>-1.4517611338672647</c:v>
                </c:pt>
                <c:pt idx="17905">
                  <c:v>-1.4831729701773857</c:v>
                </c:pt>
                <c:pt idx="17906">
                  <c:v>-1.5135687596017542</c:v>
                </c:pt>
                <c:pt idx="17907">
                  <c:v>-1.5429272773656266</c:v>
                </c:pt>
                <c:pt idx="17908">
                  <c:v>-1.5712280625040478</c:v>
                </c:pt>
                <c:pt idx="17909">
                  <c:v>-1.5984536770486339</c:v>
                </c:pt>
                <c:pt idx="17910">
                  <c:v>-1.624583676357374</c:v>
                </c:pt>
                <c:pt idx="17911">
                  <c:v>-1.6495992280757299</c:v>
                </c:pt>
                <c:pt idx="17912">
                  <c:v>-1.6734849727933234</c:v>
                </c:pt>
                <c:pt idx="17913">
                  <c:v>-1.6962230044082545</c:v>
                </c:pt>
                <c:pt idx="17914">
                  <c:v>-1.717798092037045</c:v>
                </c:pt>
                <c:pt idx="17915">
                  <c:v>-1.7381961841424054</c:v>
                </c:pt>
                <c:pt idx="17916">
                  <c:v>-1.7574043420929595</c:v>
                </c:pt>
                <c:pt idx="17917">
                  <c:v>-1.7754078784367318</c:v>
                </c:pt>
                <c:pt idx="17918">
                  <c:v>-1.7921939865487406</c:v>
                </c:pt>
                <c:pt idx="17919">
                  <c:v>-1.8077530090834055</c:v>
                </c:pt>
                <c:pt idx="17920">
                  <c:v>-1.822072364833567</c:v>
                </c:pt>
                <c:pt idx="17921">
                  <c:v>-1.8351422825615915</c:v>
                </c:pt>
                <c:pt idx="17922">
                  <c:v>-1.8469549092948057</c:v>
                </c:pt>
                <c:pt idx="17923">
                  <c:v>-1.8575009031468896</c:v>
                </c:pt>
                <c:pt idx="17924">
                  <c:v>-1.8667736391321288</c:v>
                </c:pt>
                <c:pt idx="17925">
                  <c:v>-1.8747671064817999</c:v>
                </c:pt>
                <c:pt idx="17926">
                  <c:v>-1.8814763288215888</c:v>
                </c:pt>
                <c:pt idx="17927">
                  <c:v>-1.886896178701515</c:v>
                </c:pt>
                <c:pt idx="17928">
                  <c:v>-1.891022890416453</c:v>
                </c:pt>
                <c:pt idx="17929">
                  <c:v>-1.8938540706909603</c:v>
                </c:pt>
                <c:pt idx="17930">
                  <c:v>-1.8953869742856404</c:v>
                </c:pt>
                <c:pt idx="17931">
                  <c:v>-1.8956200052552701</c:v>
                </c:pt>
                <c:pt idx="17932">
                  <c:v>-1.8945532693150282</c:v>
                </c:pt>
                <c:pt idx="17933">
                  <c:v>-1.8921885568727845</c:v>
                </c:pt>
                <c:pt idx="17934">
                  <c:v>-1.8885281924736117</c:v>
                </c:pt>
                <c:pt idx="17935">
                  <c:v>-1.8835726165786006</c:v>
                </c:pt>
                <c:pt idx="17936">
                  <c:v>-1.8773262670346103</c:v>
                </c:pt>
                <c:pt idx="17937">
                  <c:v>-1.8697939145161924</c:v>
                </c:pt>
                <c:pt idx="17938">
                  <c:v>-1.860980461261289</c:v>
                </c:pt>
                <c:pt idx="17939">
                  <c:v>-1.8508907844523859</c:v>
                </c:pt>
                <c:pt idx="17940">
                  <c:v>-1.8395335506574924</c:v>
                </c:pt>
                <c:pt idx="17941">
                  <c:v>-1.8269157809208589</c:v>
                </c:pt>
                <c:pt idx="17942">
                  <c:v>-1.8130458532678706</c:v>
                </c:pt>
                <c:pt idx="17943">
                  <c:v>-1.7979323885158081</c:v>
                </c:pt>
                <c:pt idx="17944">
                  <c:v>-1.781587499160902</c:v>
                </c:pt>
                <c:pt idx="17945">
                  <c:v>-1.7640213218181058</c:v>
                </c:pt>
                <c:pt idx="17946">
                  <c:v>-1.7452455463138279</c:v>
                </c:pt>
                <c:pt idx="17947">
                  <c:v>-1.7252734570177011</c:v>
                </c:pt>
                <c:pt idx="17948">
                  <c:v>-1.7041199136682208</c:v>
                </c:pt>
                <c:pt idx="17949">
                  <c:v>-1.6817973538432616</c:v>
                </c:pt>
                <c:pt idx="17950">
                  <c:v>-1.6583215886018181</c:v>
                </c:pt>
                <c:pt idx="17951">
                  <c:v>-1.633709782322647</c:v>
                </c:pt>
                <c:pt idx="17952">
                  <c:v>-1.6079792119818455</c:v>
                </c:pt>
                <c:pt idx="17953">
                  <c:v>-1.5811470925959705</c:v>
                </c:pt>
                <c:pt idx="17954">
                  <c:v>-1.553230983058993</c:v>
                </c:pt>
                <c:pt idx="17955">
                  <c:v>-1.5242503882777589</c:v>
                </c:pt>
                <c:pt idx="17956">
                  <c:v>-1.4942251203269581</c:v>
                </c:pt>
                <c:pt idx="17957">
                  <c:v>-1.4631751430048616</c:v>
                </c:pt>
                <c:pt idx="17958">
                  <c:v>-1.4311221402170717</c:v>
                </c:pt>
                <c:pt idx="17959">
                  <c:v>-1.3980883977567005</c:v>
                </c:pt>
                <c:pt idx="17960">
                  <c:v>-1.3640972502733981</c:v>
                </c:pt>
                <c:pt idx="17961">
                  <c:v>-1.3291707547442777</c:v>
                </c:pt>
                <c:pt idx="17962">
                  <c:v>-1.2933339211994472</c:v>
                </c:pt>
                <c:pt idx="17963">
                  <c:v>-1.2566115267690117</c:v>
                </c:pt>
                <c:pt idx="17964">
                  <c:v>-1.2190267477528041</c:v>
                </c:pt>
                <c:pt idx="17965">
                  <c:v>-1.1806071129968105</c:v>
                </c:pt>
                <c:pt idx="17966">
                  <c:v>-1.1413786365834049</c:v>
                </c:pt>
                <c:pt idx="17967">
                  <c:v>-1.1013665689534116</c:v>
                </c:pt>
                <c:pt idx="17968">
                  <c:v>-1.0605992057158358</c:v>
                </c:pt>
                <c:pt idx="17969">
                  <c:v>-1.0191052448545845</c:v>
                </c:pt>
                <c:pt idx="17970">
                  <c:v>-0.97691363809607334</c:v>
                </c:pt>
                <c:pt idx="17971">
                  <c:v>-0.93405176454959871</c:v>
                </c:pt>
                <c:pt idx="17972">
                  <c:v>-0.89055080989594615</c:v>
                </c:pt>
                <c:pt idx="17973">
                  <c:v>-0.84643986633083301</c:v>
                </c:pt>
                <c:pt idx="17974">
                  <c:v>-0.80174721802376503</c:v>
                </c:pt>
                <c:pt idx="17975">
                  <c:v>-0.75650532006584614</c:v>
                </c:pt>
                <c:pt idx="17976">
                  <c:v>-0.71074490790675793</c:v>
                </c:pt>
                <c:pt idx="17977">
                  <c:v>-0.66449688634145287</c:v>
                </c:pt>
                <c:pt idx="17978">
                  <c:v>-0.61779341057211545</c:v>
                </c:pt>
                <c:pt idx="17979">
                  <c:v>-0.57066733801232472</c:v>
                </c:pt>
                <c:pt idx="17980">
                  <c:v>-0.52315047476724053</c:v>
                </c:pt>
                <c:pt idx="17981">
                  <c:v>-0.47527506042248935</c:v>
                </c:pt>
                <c:pt idx="17982">
                  <c:v>-0.42707431565966164</c:v>
                </c:pt>
                <c:pt idx="17983">
                  <c:v>-0.37858188793164177</c:v>
                </c:pt>
                <c:pt idx="17984">
                  <c:v>-0.32983010184861128</c:v>
                </c:pt>
                <c:pt idx="17985">
                  <c:v>-0.2808514569028383</c:v>
                </c:pt>
                <c:pt idx="17986">
                  <c:v>-0.23167919573629644</c:v>
                </c:pt>
                <c:pt idx="17987">
                  <c:v>-0.18234731960659464</c:v>
                </c:pt>
                <c:pt idx="17988">
                  <c:v>-0.13289056935209143</c:v>
                </c:pt>
                <c:pt idx="17989">
                  <c:v>-8.3343831898786108E-2</c:v>
                </c:pt>
                <c:pt idx="17990">
                  <c:v>-3.3740363109754506E-2</c:v>
                </c:pt>
                <c:pt idx="17991">
                  <c:v>1.5886730153284203E-2</c:v>
                </c:pt>
                <c:pt idx="17992">
                  <c:v>6.5503382884418121E-2</c:v>
                </c:pt>
                <c:pt idx="17993">
                  <c:v>0.11507404500821328</c:v>
                </c:pt>
                <c:pt idx="17994">
                  <c:v>0.16456629891540203</c:v>
                </c:pt>
                <c:pt idx="17995">
                  <c:v>0.21394609381751661</c:v>
                </c:pt>
                <c:pt idx="17996">
                  <c:v>0.26317928955956915</c:v>
                </c:pt>
                <c:pt idx="17997">
                  <c:v>0.31223211401762413</c:v>
                </c:pt>
                <c:pt idx="17998">
                  <c:v>0.36107083096170195</c:v>
                </c:pt>
                <c:pt idx="17999">
                  <c:v>0.40966215785758436</c:v>
                </c:pt>
                <c:pt idx="18000">
                  <c:v>0.45797281894666114</c:v>
                </c:pt>
                <c:pt idx="18001">
                  <c:v>0.50596949173194439</c:v>
                </c:pt>
                <c:pt idx="18002">
                  <c:v>0.55361926471109557</c:v>
                </c:pt>
                <c:pt idx="18003">
                  <c:v>0.6008896853218717</c:v>
                </c:pt>
                <c:pt idx="18004">
                  <c:v>0.64774834534835202</c:v>
                </c:pt>
                <c:pt idx="18005">
                  <c:v>0.69416292703479887</c:v>
                </c:pt>
                <c:pt idx="18006">
                  <c:v>0.74010171515257239</c:v>
                </c:pt>
                <c:pt idx="18007">
                  <c:v>0.78553324812715963</c:v>
                </c:pt>
                <c:pt idx="18008">
                  <c:v>0.83042670149004605</c:v>
                </c:pt>
                <c:pt idx="18009">
                  <c:v>0.87475154267814681</c:v>
                </c:pt>
                <c:pt idx="18010">
                  <c:v>0.91847576012733778</c:v>
                </c:pt>
                <c:pt idx="18011">
                  <c:v>0.96157084007948967</c:v>
                </c:pt>
                <c:pt idx="18012">
                  <c:v>1.0040074249447963</c:v>
                </c:pt>
                <c:pt idx="18013">
                  <c:v>1.0457555681177464</c:v>
                </c:pt>
                <c:pt idx="18014">
                  <c:v>1.0867857958537595</c:v>
                </c:pt>
                <c:pt idx="18015">
                  <c:v>1.1270708282150874</c:v>
                </c:pt>
                <c:pt idx="18016">
                  <c:v>1.1665840358599047</c:v>
                </c:pt>
                <c:pt idx="18017">
                  <c:v>1.2052988127070725</c:v>
                </c:pt>
                <c:pt idx="18018">
                  <c:v>1.2431884913733389</c:v>
                </c:pt>
                <c:pt idx="18019">
                  <c:v>1.2802262867692817</c:v>
                </c:pt>
                <c:pt idx="18020">
                  <c:v>1.3163858114613867</c:v>
                </c:pt>
                <c:pt idx="18021">
                  <c:v>1.3516427754573448</c:v>
                </c:pt>
                <c:pt idx="18022">
                  <c:v>1.3859734306741773</c:v>
                </c:pt>
                <c:pt idx="18023">
                  <c:v>1.419353939873746</c:v>
                </c:pt>
                <c:pt idx="18024">
                  <c:v>1.4517608393199757</c:v>
                </c:pt>
                <c:pt idx="18025">
                  <c:v>1.4831726929725622</c:v>
                </c:pt>
                <c:pt idx="18026">
                  <c:v>1.5135684998365131</c:v>
                </c:pt>
                <c:pt idx="18027">
                  <c:v>1.5429270351291196</c:v>
                </c:pt>
                <c:pt idx="18028">
                  <c:v>1.571227837877466</c:v>
                </c:pt>
                <c:pt idx="18029">
                  <c:v>1.5984534701051938</c:v>
                </c:pt>
                <c:pt idx="18030">
                  <c:v>1.6245834871622415</c:v>
                </c:pt>
                <c:pt idx="18031">
                  <c:v>1.6495990566860621</c:v>
                </c:pt>
                <c:pt idx="18032">
                  <c:v>1.6734848192582039</c:v>
                </c:pt>
                <c:pt idx="18033">
                  <c:v>1.6962228687687586</c:v>
                </c:pt>
                <c:pt idx="18034">
                  <c:v>1.7177979743261469</c:v>
                </c:pt>
                <c:pt idx="18035">
                  <c:v>1.7381960843850297</c:v>
                </c:pt>
                <c:pt idx="18036">
                  <c:v>1.7574042603059654</c:v>
                </c:pt>
                <c:pt idx="18037">
                  <c:v>1.775407814628934</c:v>
                </c:pt>
                <c:pt idx="18038">
                  <c:v>1.7921939407208878</c:v>
                </c:pt>
                <c:pt idx="18039">
                  <c:v>1.8077529812282251</c:v>
                </c:pt>
                <c:pt idx="18040">
                  <c:v>1.8220723549357538</c:v>
                </c:pt>
                <c:pt idx="18041">
                  <c:v>1.8351422905978476</c:v>
                </c:pt>
                <c:pt idx="18042">
                  <c:v>1.8469549352338506</c:v>
                </c:pt>
                <c:pt idx="18043">
                  <c:v>1.8575009469494841</c:v>
                </c:pt>
                <c:pt idx="18044">
                  <c:v>1.8667737007511245</c:v>
                </c:pt>
                <c:pt idx="18045">
                  <c:v>1.8747671858621457</c:v>
                </c:pt>
                <c:pt idx="18046">
                  <c:v>1.8814764259003924</c:v>
                </c:pt>
                <c:pt idx="18047">
                  <c:v>1.8868962934080715</c:v>
                </c:pt>
                <c:pt idx="18048">
                  <c:v>1.8910230226722775</c:v>
                </c:pt>
                <c:pt idx="18049">
                  <c:v>1.893854220409857</c:v>
                </c:pt>
                <c:pt idx="18050">
                  <c:v>1.8953871413737347</c:v>
                </c:pt>
                <c:pt idx="18051">
                  <c:v>1.8956201896110774</c:v>
                </c:pt>
                <c:pt idx="18052">
                  <c:v>1.8945534708294935</c:v>
                </c:pt>
                <c:pt idx="18053">
                  <c:v>1.8921887754293605</c:v>
                </c:pt>
                <c:pt idx="18054">
                  <c:v>1.8885284279483203</c:v>
                </c:pt>
                <c:pt idx="18055">
                  <c:v>1.8835728688400848</c:v>
                </c:pt>
                <c:pt idx="18056">
                  <c:v>1.8773265359442175</c:v>
                </c:pt>
                <c:pt idx="18057">
                  <c:v>1.8697941999280427</c:v>
                </c:pt>
                <c:pt idx="18058">
                  <c:v>1.8609807630223538</c:v>
                </c:pt>
                <c:pt idx="18059">
                  <c:v>1.8508911024025718</c:v>
                </c:pt>
                <c:pt idx="18060">
                  <c:v>1.8395338846297098</c:v>
                </c:pt>
                <c:pt idx="18061">
                  <c:v>1.8269161307411168</c:v>
                </c:pt>
                <c:pt idx="18062">
                  <c:v>1.8130462187553724</c:v>
                </c:pt>
                <c:pt idx="18063">
                  <c:v>1.7979327694830141</c:v>
                </c:pt>
                <c:pt idx="18064">
                  <c:v>1.7815878954136806</c:v>
                </c:pt>
                <c:pt idx="18065">
                  <c:v>1.7640217331557568</c:v>
                </c:pt>
                <c:pt idx="18066">
                  <c:v>1.7452459725292389</c:v>
                </c:pt>
                <c:pt idx="18067">
                  <c:v>1.7252738978974287</c:v>
                </c:pt>
                <c:pt idx="18068">
                  <c:v>1.7041203689925946</c:v>
                </c:pt>
                <c:pt idx="18069">
                  <c:v>1.6817978233864874</c:v>
                </c:pt>
                <c:pt idx="18070">
                  <c:v>1.6583220721321292</c:v>
                </c:pt>
                <c:pt idx="18071">
                  <c:v>1.6337102796023384</c:v>
                </c:pt>
                <c:pt idx="18072">
                  <c:v>1.6079797227674655</c:v>
                </c:pt>
                <c:pt idx="18073">
                  <c:v>1.5811476166383804</c:v>
                </c:pt>
                <c:pt idx="18074">
                  <c:v>1.5532315201035567</c:v>
                </c:pt>
                <c:pt idx="18075">
                  <c:v>1.5242509380643845</c:v>
                </c:pt>
                <c:pt idx="18076">
                  <c:v>1.4942256825902687</c:v>
                </c:pt>
                <c:pt idx="18077">
                  <c:v>1.4631757174743238</c:v>
                </c:pt>
                <c:pt idx="18078">
                  <c:v>1.431122726617126</c:v>
                </c:pt>
                <c:pt idx="18079">
                  <c:v>1.3980889958068388</c:v>
                </c:pt>
                <c:pt idx="18080">
                  <c:v>1.364097859688379</c:v>
                </c:pt>
                <c:pt idx="18081">
                  <c:v>1.3291713752342103</c:v>
                </c:pt>
                <c:pt idx="18082">
                  <c:v>1.2933345524699364</c:v>
                </c:pt>
                <c:pt idx="18083">
                  <c:v>1.2566121685212956</c:v>
                </c:pt>
                <c:pt idx="18084">
                  <c:v>1.2190273996839043</c:v>
                </c:pt>
                <c:pt idx="18085">
                  <c:v>1.1806077747996617</c:v>
                </c:pt>
                <c:pt idx="18086">
                  <c:v>1.1413793079470076</c:v>
                </c:pt>
                <c:pt idx="18087">
                  <c:v>1.1013672495629718</c:v>
                </c:pt>
                <c:pt idx="18088">
                  <c:v>1.0605998952529179</c:v>
                </c:pt>
                <c:pt idx="18089">
                  <c:v>1.0191059429972578</c:v>
                </c:pt>
                <c:pt idx="18090">
                  <c:v>0.97691434451904013</c:v>
                </c:pt>
                <c:pt idx="18091">
                  <c:v>0.93405247892438137</c:v>
                </c:pt>
                <c:pt idx="18092">
                  <c:v>0.89055153189101621</c:v>
                </c:pt>
                <c:pt idx="18093">
                  <c:v>0.8464405956117631</c:v>
                </c:pt>
                <c:pt idx="18094">
                  <c:v>0.80174795425339751</c:v>
                </c:pt>
                <c:pt idx="18095">
                  <c:v>0.75650606290442313</c:v>
                </c:pt>
                <c:pt idx="18096">
                  <c:v>0.71074565701211212</c:v>
                </c:pt>
                <c:pt idx="18097">
                  <c:v>0.66449764136912581</c:v>
                </c:pt>
                <c:pt idx="18098">
                  <c:v>0.61779417117554947</c:v>
                </c:pt>
                <c:pt idx="18099">
                  <c:v>0.57066810384301436</c:v>
                </c:pt>
                <c:pt idx="18100">
                  <c:v>0.52315124547482605</c:v>
                </c:pt>
                <c:pt idx="18101">
                  <c:v>0.47527583565503778</c:v>
                </c:pt>
                <c:pt idx="18102">
                  <c:v>0.42707509506373159</c:v>
                </c:pt>
                <c:pt idx="18103">
                  <c:v>0.37858267115249422</c:v>
                </c:pt>
                <c:pt idx="18104">
                  <c:v>0.32983088853031223</c:v>
                </c:pt>
                <c:pt idx="18105">
                  <c:v>0.28085224668847597</c:v>
                </c:pt>
                <c:pt idx="18106">
                  <c:v>0.23167998826813732</c:v>
                </c:pt>
                <c:pt idx="18107">
                  <c:v>0.18234811452621386</c:v>
                </c:pt>
                <c:pt idx="18108">
                  <c:v>0.13289136630056095</c:v>
                </c:pt>
                <c:pt idx="18109">
                  <c:v>8.3344630516802451E-2</c:v>
                </c:pt>
                <c:pt idx="18110">
                  <c:v>3.3741163037842387E-2</c:v>
                </c:pt>
                <c:pt idx="18111">
                  <c:v>-1.5885929274600304E-2</c:v>
                </c:pt>
                <c:pt idx="18112">
                  <c:v>-6.5502581414542002E-2</c:v>
                </c:pt>
                <c:pt idx="18113">
                  <c:v>-0.11507324330624578</c:v>
                </c:pt>
                <c:pt idx="18114">
                  <c:v>-0.16456549733998416</c:v>
                </c:pt>
                <c:pt idx="18115">
                  <c:v>-0.21394529272665491</c:v>
                </c:pt>
                <c:pt idx="18116">
                  <c:v>-0.26317848931053617</c:v>
                </c:pt>
                <c:pt idx="18117">
                  <c:v>-0.31223131496675699</c:v>
                </c:pt>
                <c:pt idx="18118">
                  <c:v>-0.36107003346421401</c:v>
                </c:pt>
                <c:pt idx="18119">
                  <c:v>-0.40966136226750821</c:v>
                </c:pt>
                <c:pt idx="18120">
                  <c:v>-0.45797202561659062</c:v>
                </c:pt>
                <c:pt idx="18121">
                  <c:v>-0.50596870101293157</c:v>
                </c:pt>
                <c:pt idx="18122">
                  <c:v>-0.55361847695246524</c:v>
                </c:pt>
                <c:pt idx="18123">
                  <c:v>-0.6008889008711068</c:v>
                </c:pt>
                <c:pt idx="18124">
                  <c:v>-0.64774756455093063</c:v>
                </c:pt>
                <c:pt idx="18125">
                  <c:v>-0.69416215023401406</c:v>
                </c:pt>
                <c:pt idx="18126">
                  <c:v>-0.7401009426893812</c:v>
                </c:pt>
                <c:pt idx="18127">
                  <c:v>-0.7855324803400987</c:v>
                </c:pt>
                <c:pt idx="18128">
                  <c:v>-0.8304259387150007</c:v>
                </c:pt>
                <c:pt idx="18129">
                  <c:v>-0.87475078524828376</c:v>
                </c:pt>
                <c:pt idx="18130">
                  <c:v>-0.9184750083728962</c:v>
                </c:pt>
                <c:pt idx="18131">
                  <c:v>-0.96157009432765839</c:v>
                </c:pt>
                <c:pt idx="18132">
                  <c:v>-1.0040066855195893</c:v>
                </c:pt>
                <c:pt idx="18133">
                  <c:v>-1.0457548353398394</c:v>
                </c:pt>
                <c:pt idx="18134">
                  <c:v>-1.0867850700403612</c:v>
                </c:pt>
                <c:pt idx="18135">
                  <c:v>-1.1270701096798148</c:v>
                </c:pt>
                <c:pt idx="18136">
                  <c:v>-1.1665833249126374</c:v>
                </c:pt>
                <c:pt idx="18137">
                  <c:v>-1.2052981096538173</c:v>
                </c:pt>
                <c:pt idx="18138">
                  <c:v>-1.2431877965160893</c:v>
                </c:pt>
                <c:pt idx="18139">
                  <c:v>-1.2802256004059223</c:v>
                </c:pt>
                <c:pt idx="18140">
                  <c:v>-1.3163851338855403</c:v>
                </c:pt>
                <c:pt idx="18141">
                  <c:v>-1.3516421069582607</c:v>
                </c:pt>
                <c:pt idx="18142">
                  <c:v>-1.3859727715365686</c:v>
                </c:pt>
                <c:pt idx="18143">
                  <c:v>-1.4193532903777428</c:v>
                </c:pt>
                <c:pt idx="18144">
                  <c:v>-1.4517601997409466</c:v>
                </c:pt>
                <c:pt idx="18145">
                  <c:v>-1.483172063581029</c:v>
                </c:pt>
                <c:pt idx="18146">
                  <c:v>-1.5135678808980109</c:v>
                </c:pt>
                <c:pt idx="18147">
                  <c:v>-1.5429264269041219</c:v>
                </c:pt>
                <c:pt idx="18148">
                  <c:v>-1.5712272406212524</c:v>
                </c:pt>
                <c:pt idx="18149">
                  <c:v>-1.5984528840677232</c:v>
                </c:pt>
                <c:pt idx="18150">
                  <c:v>-1.6245829125881086</c:v>
                </c:pt>
                <c:pt idx="18151">
                  <c:v>-1.6495984938143347</c:v>
                </c:pt>
                <c:pt idx="18152">
                  <c:v>-1.673484268322371</c:v>
                </c:pt>
                <c:pt idx="18153">
                  <c:v>-1.69622232999659</c:v>
                </c:pt>
                <c:pt idx="18154">
                  <c:v>-1.7177974479396483</c:v>
                </c:pt>
                <c:pt idx="18155">
                  <c:v>-1.7381955706003198</c:v>
                </c:pt>
                <c:pt idx="18156">
                  <c:v>-1.7574037593332008</c:v>
                </c:pt>
                <c:pt idx="18157">
                  <c:v>-1.7754073266722097</c:v>
                </c:pt>
                <c:pt idx="18158">
                  <c:v>-1.7921934659781853</c:v>
                </c:pt>
                <c:pt idx="18159">
                  <c:v>-1.8077525198912947</c:v>
                </c:pt>
                <c:pt idx="18160">
                  <c:v>-1.8220719071900748</c:v>
                </c:pt>
                <c:pt idx="18161">
                  <c:v>-1.8351418566225282</c:v>
                </c:pt>
                <c:pt idx="18162">
                  <c:v>-1.8469545152015756</c:v>
                </c:pt>
                <c:pt idx="18163">
                  <c:v>-1.8575005410264429</c:v>
                </c:pt>
                <c:pt idx="18164">
                  <c:v>-1.8667733090969318</c:v>
                </c:pt>
                <c:pt idx="18165">
                  <c:v>-1.8747668086298075</c:v>
                </c:pt>
                <c:pt idx="18166">
                  <c:v>-1.8814760632362224</c:v>
                </c:pt>
                <c:pt idx="18167">
                  <c:v>-1.8868959454516565</c:v>
                </c:pt>
                <c:pt idx="18168">
                  <c:v>-1.8910226895564044</c:v>
                </c:pt>
                <c:pt idx="18169">
                  <c:v>-1.8938539022604843</c:v>
                </c:pt>
                <c:pt idx="18170">
                  <c:v>-1.8953868383099384</c:v>
                </c:pt>
                <c:pt idx="18171">
                  <c:v>-1.8956199017450084</c:v>
                </c:pt>
                <c:pt idx="18172">
                  <c:v>-1.8945531982663288</c:v>
                </c:pt>
                <c:pt idx="18173">
                  <c:v>-1.8921885182672857</c:v>
                </c:pt>
                <c:pt idx="18174">
                  <c:v>-1.8885281862784742</c:v>
                </c:pt>
                <c:pt idx="18175">
                  <c:v>-1.8835726427465582</c:v>
                </c:pt>
                <c:pt idx="18176">
                  <c:v>-1.8773263255040031</c:v>
                </c:pt>
                <c:pt idx="18177">
                  <c:v>-1.8697940052110185</c:v>
                </c:pt>
                <c:pt idx="18178">
                  <c:v>-1.8609805840912601</c:v>
                </c:pt>
                <c:pt idx="18179">
                  <c:v>-1.850890939313</c:v>
                </c:pt>
                <c:pt idx="18180">
                  <c:v>-1.839533737430086</c:v>
                </c:pt>
                <c:pt idx="18181">
                  <c:v>-1.8269159994726898</c:v>
                </c:pt>
                <c:pt idx="18182">
                  <c:v>-1.8130461034522087</c:v>
                </c:pt>
                <c:pt idx="18183">
                  <c:v>-1.7979326701720089</c:v>
                </c:pt>
                <c:pt idx="18184">
                  <c:v>-1.781587812114507</c:v>
                </c:pt>
                <c:pt idx="18185">
                  <c:v>-1.7640216658809225</c:v>
                </c:pt>
                <c:pt idx="18186">
                  <c:v>-1.745245921284069</c:v>
                </c:pt>
                <c:pt idx="18187">
                  <c:v>-1.7252738626800823</c:v>
                </c:pt>
                <c:pt idx="18188">
                  <c:v>-1.7041203497940653</c:v>
                </c:pt>
                <c:pt idx="18189">
                  <c:v>-1.6817978201906258</c:v>
                </c:pt>
                <c:pt idx="18190">
                  <c:v>-1.6583220849156375</c:v>
                </c:pt>
                <c:pt idx="18191">
                  <c:v>-1.6337103083348421</c:v>
                </c:pt>
                <c:pt idx="18192">
                  <c:v>-1.6079797674114984</c:v>
                </c:pt>
                <c:pt idx="18193">
                  <c:v>-1.5811476771494404</c:v>
                </c:pt>
                <c:pt idx="18194">
                  <c:v>-1.5532315964300878</c:v>
                </c:pt>
                <c:pt idx="18195">
                  <c:v>-1.5242510301478625</c:v>
                </c:pt>
                <c:pt idx="18196">
                  <c:v>-1.4942257903652179</c:v>
                </c:pt>
                <c:pt idx="18197">
                  <c:v>-1.4631758408683497</c:v>
                </c:pt>
                <c:pt idx="18198">
                  <c:v>-1.431122865550962</c:v>
                </c:pt>
                <c:pt idx="18199">
                  <c:v>-1.3980891501944182</c:v>
                </c:pt>
                <c:pt idx="18200">
                  <c:v>-1.3640980294368354</c:v>
                </c:pt>
                <c:pt idx="18201">
                  <c:v>-1.3291715602439784</c:v>
                </c:pt>
                <c:pt idx="18202">
                  <c:v>-1.2933347526347645</c:v>
                </c:pt>
                <c:pt idx="18203">
                  <c:v>-1.2566123837283283</c:v>
                </c:pt>
                <c:pt idx="18204">
                  <c:v>-1.2190276298137461</c:v>
                </c:pt>
                <c:pt idx="18205">
                  <c:v>-1.1806080197264324</c:v>
                </c:pt>
                <c:pt idx="18206">
                  <c:v>-1.141379567538404</c:v>
                </c:pt>
                <c:pt idx="18207">
                  <c:v>-1.1013675236803304</c:v>
                </c:pt>
                <c:pt idx="18208">
                  <c:v>-1.0606001837513268</c:v>
                </c:pt>
                <c:pt idx="18209">
                  <c:v>-1.0191062457255626</c:v>
                </c:pt>
                <c:pt idx="18210">
                  <c:v>-0.97691466132000182</c:v>
                </c:pt>
                <c:pt idx="18211">
                  <c:v>-0.93405280963468718</c:v>
                </c:pt>
                <c:pt idx="18212">
                  <c:v>-0.8905518763413921</c:v>
                </c:pt>
                <c:pt idx="18213">
                  <c:v>-0.84644095362708649</c:v>
                </c:pt>
                <c:pt idx="18214">
                  <c:v>-0.80174832565268639</c:v>
                </c:pt>
                <c:pt idx="18215">
                  <c:v>-0.75650644750107199</c:v>
                </c:pt>
                <c:pt idx="18216">
                  <c:v>-0.71074605461385831</c:v>
                </c:pt>
                <c:pt idx="18217">
                  <c:v>-0.66449805177820176</c:v>
                </c:pt>
                <c:pt idx="18218">
                  <c:v>-0.61779459418876115</c:v>
                </c:pt>
                <c:pt idx="18219">
                  <c:v>-0.5706685392518539</c:v>
                </c:pt>
                <c:pt idx="18220">
                  <c:v>-0.52315169306559317</c:v>
                </c:pt>
                <c:pt idx="18221">
                  <c:v>-0.47527629520888715</c:v>
                </c:pt>
                <c:pt idx="18222">
                  <c:v>-0.4270755663568222</c:v>
                </c:pt>
                <c:pt idx="18223">
                  <c:v>-0.37858315395607545</c:v>
                </c:pt>
                <c:pt idx="18224">
                  <c:v>-0.32983138261083877</c:v>
                </c:pt>
                <c:pt idx="18225">
                  <c:v>-0.28085275180775121</c:v>
                </c:pt>
                <c:pt idx="18226">
                  <c:v>-0.23168050418338623</c:v>
                </c:pt>
                <c:pt idx="18227">
                  <c:v>-0.18234864099019862</c:v>
                </c:pt>
                <c:pt idx="18228">
                  <c:v>-0.13289190306169435</c:v>
                </c:pt>
                <c:pt idx="18229">
                  <c:v>-8.3345177319351496E-2</c:v>
                </c:pt>
                <c:pt idx="18230">
                  <c:v>-3.3741719621926208E-2</c:v>
                </c:pt>
                <c:pt idx="18231">
                  <c:v>1.5885363172850577E-2</c:v>
                </c:pt>
                <c:pt idx="18232">
                  <c:v>6.5502006062796228E-2</c:v>
                </c:pt>
                <c:pt idx="18233">
                  <c:v>0.11507265897590362</c:v>
                </c:pt>
                <c:pt idx="18234">
                  <c:v>0.16456490430603016</c:v>
                </c:pt>
                <c:pt idx="18235">
                  <c:v>0.21394469126757265</c:v>
                </c:pt>
                <c:pt idx="18236">
                  <c:v>0.26317787970810602</c:v>
                </c:pt>
                <c:pt idx="18237">
                  <c:v>0.31223069750601395</c:v>
                </c:pt>
                <c:pt idx="18238">
                  <c:v>0.36106940843321711</c:v>
                </c:pt>
                <c:pt idx="18239">
                  <c:v>0.40966072995723779</c:v>
                </c:pt>
                <c:pt idx="18240">
                  <c:v>0.4579713863209085</c:v>
                </c:pt>
                <c:pt idx="18241">
                  <c:v>0.50596805502829045</c:v>
                </c:pt>
                <c:pt idx="18242">
                  <c:v>0.55361782457792452</c:v>
                </c:pt>
                <c:pt idx="18243">
                  <c:v>0.60088824240804373</c:v>
                </c:pt>
                <c:pt idx="18244">
                  <c:v>0.64774690030302473</c:v>
                </c:pt>
                <c:pt idx="18245">
                  <c:v>0.69416148050703574</c:v>
                </c:pt>
                <c:pt idx="18246">
                  <c:v>0.74010026779109905</c:v>
                </c:pt>
                <c:pt idx="18247">
                  <c:v>0.78553180058011651</c:v>
                </c:pt>
                <c:pt idx="18248">
                  <c:v>0.83042525440459425</c:v>
                </c:pt>
                <c:pt idx="18249">
                  <c:v>0.87475009670029891</c:v>
                </c:pt>
                <c:pt idx="18250">
                  <c:v>0.91847431590158068</c:v>
                </c:pt>
                <c:pt idx="18251">
                  <c:v>0.96156939824853749</c:v>
                </c:pt>
                <c:pt idx="18252">
                  <c:v>1.0040059861493142</c:v>
                </c:pt>
                <c:pt idx="18253">
                  <c:v>1.0457541329960409</c:v>
                </c:pt>
                <c:pt idx="18254">
                  <c:v>1.086784365041503</c:v>
                </c:pt>
                <c:pt idx="18255">
                  <c:v>1.1270694023450587</c:v>
                </c:pt>
                <c:pt idx="18256">
                  <c:v>1.1665826155616965</c:v>
                </c:pt>
                <c:pt idx="18257">
                  <c:v>1.2052973986068107</c:v>
                </c:pt>
                <c:pt idx="18258">
                  <c:v>1.2431870840934056</c:v>
                </c:pt>
                <c:pt idx="18259">
                  <c:v>1.2802248869280684</c:v>
                </c:pt>
                <c:pt idx="18260">
                  <c:v>1.3163844196729952</c:v>
                </c:pt>
                <c:pt idx="18261">
                  <c:v>1.3516413923313291</c:v>
                </c:pt>
                <c:pt idx="18262">
                  <c:v>1.3859720568152787</c:v>
                </c:pt>
                <c:pt idx="18263">
                  <c:v>1.4193525758816279</c:v>
                </c:pt>
                <c:pt idx="18264">
                  <c:v>1.4517594857889713</c:v>
                </c:pt>
                <c:pt idx="18265">
                  <c:v>1.4831713504914212</c:v>
                </c:pt>
                <c:pt idx="18266">
                  <c:v>1.5135671689881134</c:v>
                </c:pt>
                <c:pt idx="18267">
                  <c:v>1.5429257164902714</c:v>
                </c:pt>
                <c:pt idx="18268">
                  <c:v>1.5712265320186134</c:v>
                </c:pt>
                <c:pt idx="18269">
                  <c:v>1.5984521775901781</c:v>
                </c:pt>
                <c:pt idx="18270">
                  <c:v>1.6245822085480981</c:v>
                </c:pt>
                <c:pt idx="18271">
                  <c:v>1.6495977925227285</c:v>
                </c:pt>
                <c:pt idx="18272">
                  <c:v>1.6734835700883344</c:v>
                </c:pt>
                <c:pt idx="18273">
                  <c:v>1.6962216351274408</c:v>
                </c:pt>
                <c:pt idx="18274">
                  <c:v>1.7177967567407297</c:v>
                </c:pt>
                <c:pt idx="18275">
                  <c:v>1.7381948833748635</c:v>
                </c:pt>
                <c:pt idx="18276">
                  <c:v>1.7574030763821868</c:v>
                </c:pt>
                <c:pt idx="18277">
                  <c:v>1.7754066482942483</c:v>
                </c:pt>
                <c:pt idx="18278">
                  <c:v>1.7921927924693826</c:v>
                </c:pt>
                <c:pt idx="18279">
                  <c:v>1.807751851545127</c:v>
                </c:pt>
                <c:pt idx="18280">
                  <c:v>1.82207124429725</c:v>
                </c:pt>
                <c:pt idx="18281">
                  <c:v>1.8351411994708766</c:v>
                </c:pt>
                <c:pt idx="18282">
                  <c:v>1.8469538640759113</c:v>
                </c:pt>
                <c:pt idx="18283">
                  <c:v>1.8574998962084501</c:v>
                </c:pt>
                <c:pt idx="18284">
                  <c:v>1.8667726708650407</c:v>
                </c:pt>
                <c:pt idx="18285">
                  <c:v>1.8747661772590722</c:v>
                </c:pt>
                <c:pt idx="18286">
                  <c:v>1.8814754389982111</c:v>
                </c:pt>
                <c:pt idx="18287">
                  <c:v>1.8868953286143246</c:v>
                </c:pt>
                <c:pt idx="18288">
                  <c:v>1.8910220803839919</c:v>
                </c:pt>
                <c:pt idx="18289">
                  <c:v>1.8938533010133924</c:v>
                </c:pt>
                <c:pt idx="18290">
                  <c:v>1.8953862452446333</c:v>
                </c:pt>
                <c:pt idx="18291">
                  <c:v>1.8956193171138869</c:v>
                </c:pt>
                <c:pt idx="18292">
                  <c:v>1.8945526223176503</c:v>
                </c:pt>
                <c:pt idx="18293">
                  <c:v>1.8921879512450319</c:v>
                </c:pt>
                <c:pt idx="18294">
                  <c:v>1.8885276284222694</c:v>
                </c:pt>
                <c:pt idx="18295">
                  <c:v>1.8835720942915517</c:v>
                </c:pt>
                <c:pt idx="18296">
                  <c:v>1.87732578668078</c:v>
                </c:pt>
                <c:pt idx="18297">
                  <c:v>1.8697934762455133</c:v>
                </c:pt>
                <c:pt idx="18298">
                  <c:v>1.860980065204646</c:v>
                </c:pt>
                <c:pt idx="18299">
                  <c:v>1.850890430721603</c:v>
                </c:pt>
                <c:pt idx="18300">
                  <c:v>1.8395332393453074</c:v>
                </c:pt>
                <c:pt idx="18301">
                  <c:v>1.8269155121008982</c:v>
                </c:pt>
                <c:pt idx="18302">
                  <c:v>1.813045626994668</c:v>
                </c:pt>
                <c:pt idx="18303">
                  <c:v>1.7979322048247857</c:v>
                </c:pt>
                <c:pt idx="18304">
                  <c:v>1.7815873580684238</c:v>
                </c:pt>
                <c:pt idx="18305">
                  <c:v>1.764021223321447</c:v>
                </c:pt>
                <c:pt idx="18306">
                  <c:v>1.7452454903912382</c:v>
                </c:pt>
                <c:pt idx="18307">
                  <c:v>1.7252734436284445</c:v>
                </c:pt>
                <c:pt idx="18308">
                  <c:v>1.7041199427526241</c:v>
                </c:pt>
                <c:pt idx="18309">
                  <c:v>1.6817974253227277</c:v>
                </c:pt>
                <c:pt idx="18310">
                  <c:v>1.658321702378972</c:v>
                </c:pt>
                <c:pt idx="18311">
                  <c:v>1.6337099382813296</c:v>
                </c:pt>
                <c:pt idx="18312">
                  <c:v>1.6079794099872262</c:v>
                </c:pt>
                <c:pt idx="18313">
                  <c:v>1.5811473324946379</c:v>
                </c:pt>
                <c:pt idx="18314">
                  <c:v>1.5532312646790785</c:v>
                </c:pt>
                <c:pt idx="18315">
                  <c:v>1.5242507114289752</c:v>
                </c:pt>
                <c:pt idx="18316">
                  <c:v>1.4942254848007694</c:v>
                </c:pt>
                <c:pt idx="18317">
                  <c:v>1.4631755485745959</c:v>
                </c:pt>
                <c:pt idx="18318">
                  <c:v>1.4311225866380324</c:v>
                </c:pt>
                <c:pt idx="18319">
                  <c:v>1.3980888847662913</c:v>
                </c:pt>
                <c:pt idx="18320">
                  <c:v>1.3640977775913194</c:v>
                </c:pt>
                <c:pt idx="18321">
                  <c:v>1.3291713220726569</c:v>
                </c:pt>
                <c:pt idx="18322">
                  <c:v>1.2933345282229611</c:v>
                </c:pt>
                <c:pt idx="18323">
                  <c:v>1.2566121731550792</c:v>
                </c:pt>
                <c:pt idx="18324">
                  <c:v>1.2190274331517998</c:v>
                </c:pt>
                <c:pt idx="18325">
                  <c:v>1.1806078370421937</c:v>
                </c:pt>
                <c:pt idx="18326">
                  <c:v>1.1413793988919338</c:v>
                </c:pt>
                <c:pt idx="18327">
                  <c:v>1.1013673691253403</c:v>
                </c:pt>
                <c:pt idx="18328">
                  <c:v>1.0606000433351055</c:v>
                </c:pt>
                <c:pt idx="18329">
                  <c:v>1.0191061194890441</c:v>
                </c:pt>
                <c:pt idx="18330">
                  <c:v>0.97691454929770827</c:v>
                </c:pt>
                <c:pt idx="18331">
                  <c:v>0.93405271185472949</c:v>
                </c:pt>
                <c:pt idx="18332">
                  <c:v>0.89055179282548702</c:v>
                </c:pt>
                <c:pt idx="18333">
                  <c:v>0.84644088439051657</c:v>
                </c:pt>
                <c:pt idx="18334">
                  <c:v>0.80174827070437904</c:v>
                </c:pt>
                <c:pt idx="18335">
                  <c:v>0.75650640684351533</c:v>
                </c:pt>
                <c:pt idx="18336">
                  <c:v>0.71074602824314026</c:v>
                </c:pt>
                <c:pt idx="18337">
                  <c:v>0.66449803968406063</c:v>
                </c:pt>
                <c:pt idx="18338">
                  <c:v>0.61779459635457457</c:v>
                </c:pt>
                <c:pt idx="18339">
                  <c:v>0.57066855565461649</c:v>
                </c:pt>
                <c:pt idx="18340">
                  <c:v>0.52315172367599327</c:v>
                </c:pt>
                <c:pt idx="18341">
                  <c:v>0.47527633999130237</c:v>
                </c:pt>
                <c:pt idx="18342">
                  <c:v>0.42707562526938153</c:v>
                </c:pt>
                <c:pt idx="18343">
                  <c:v>0.37858322695061597</c:v>
                </c:pt>
                <c:pt idx="18344">
                  <c:v>0.32983146963301968</c:v>
                </c:pt>
                <c:pt idx="18345">
                  <c:v>0.28085285279701233</c:v>
                </c:pt>
                <c:pt idx="18346">
                  <c:v>0.23168061907300405</c:v>
                </c:pt>
                <c:pt idx="18347">
                  <c:v>0.18234876970740266</c:v>
                </c:pt>
                <c:pt idx="18348">
                  <c:v>0.13289204552760939</c:v>
                </c:pt>
                <c:pt idx="18349">
                  <c:v>8.3345333449082806E-2</c:v>
                </c:pt>
                <c:pt idx="18350">
                  <c:v>3.3741889324590039E-2</c:v>
                </c:pt>
                <c:pt idx="18351">
                  <c:v>-1.5885179994027287E-2</c:v>
                </c:pt>
                <c:pt idx="18352">
                  <c:v>-6.5501809510490103E-2</c:v>
                </c:pt>
                <c:pt idx="18353">
                  <c:v>-0.11507244915860788</c:v>
                </c:pt>
                <c:pt idx="18354">
                  <c:v>-0.16456468133799793</c:v>
                </c:pt>
                <c:pt idx="18355">
                  <c:v>-0.213944455268744</c:v>
                </c:pt>
                <c:pt idx="18356">
                  <c:v>-0.26317763080408041</c:v>
                </c:pt>
                <c:pt idx="18357">
                  <c:v>-0.31223043582791898</c:v>
                </c:pt>
                <c:pt idx="18358">
                  <c:v>-0.361069134117739</c:v>
                </c:pt>
                <c:pt idx="18359">
                  <c:v>-0.4096604431465054</c:v>
                </c:pt>
                <c:pt idx="18360">
                  <c:v>-0.45797108716234863</c:v>
                </c:pt>
                <c:pt idx="18361">
                  <c:v>-0.50596774367465847</c:v>
                </c:pt>
                <c:pt idx="18362">
                  <c:v>-0.55361750118720188</c:v>
                </c:pt>
                <c:pt idx="18363">
                  <c:v>-0.60088790714336204</c:v>
                </c:pt>
                <c:pt idx="18364">
                  <c:v>-0.64774655333250963</c:v>
                </c:pt>
                <c:pt idx="18365">
                  <c:v>-0.69416112200385649</c:v>
                </c:pt>
                <c:pt idx="18366">
                  <c:v>-0.74009989793325448</c:v>
                </c:pt>
                <c:pt idx="18367">
                  <c:v>-0.78553141955041805</c:v>
                </c:pt>
                <c:pt idx="18368">
                  <c:v>-0.83042486239059876</c:v>
                </c:pt>
                <c:pt idx="18369">
                  <c:v>-0.87474969389413371</c:v>
                </c:pt>
                <c:pt idx="18370">
                  <c:v>-0.91847390249993288</c:v>
                </c:pt>
                <c:pt idx="18371">
                  <c:v>-0.96156897445251832</c:v>
                </c:pt>
                <c:pt idx="18372">
                  <c:v>-1.0040055521643525</c:v>
                </c:pt>
                <c:pt idx="18373">
                  <c:v>-1.0457536890318206</c:v>
                </c:pt>
                <c:pt idx="18374">
                  <c:v>-1.0867839113118345</c:v>
                </c:pt>
                <c:pt idx="18375">
                  <c:v>-1.1270689390677993</c:v>
                </c:pt>
                <c:pt idx="18376">
                  <c:v>-1.1665821429586161</c:v>
                </c:pt>
                <c:pt idx="18377">
                  <c:v>-1.205296916903523</c:v>
                </c:pt>
                <c:pt idx="18378">
                  <c:v>-1.243186593519223</c:v>
                </c:pt>
                <c:pt idx="18379">
                  <c:v>-1.2802243877159285</c:v>
                </c:pt>
                <c:pt idx="18380">
                  <c:v>-1.3163839120593255</c:v>
                </c:pt>
                <c:pt idx="18381">
                  <c:v>-1.3516408765559618</c:v>
                </c:pt>
                <c:pt idx="18382">
                  <c:v>-1.3859715331213007</c:v>
                </c:pt>
                <c:pt idx="18383">
                  <c:v>-1.4193520445153174</c:v>
                </c:pt>
                <c:pt idx="18384">
                  <c:v>-1.4517589469996401</c:v>
                </c:pt>
                <c:pt idx="18385">
                  <c:v>-1.4831708045313083</c:v>
                </c:pt>
                <c:pt idx="18386">
                  <c:v>-1.5135666161122781</c:v>
                </c:pt>
                <c:pt idx="18387">
                  <c:v>-1.5429251569564635</c:v>
                </c:pt>
                <c:pt idx="18388">
                  <c:v>-1.5712259660871835</c:v>
                </c:pt>
                <c:pt idx="18389">
                  <c:v>-1.5984516055239135</c:v>
                </c:pt>
                <c:pt idx="18390">
                  <c:v>-1.6245816306121228</c:v>
                </c:pt>
                <c:pt idx="18391">
                  <c:v>-1.6495972089843787</c:v>
                </c:pt>
                <c:pt idx="18392">
                  <c:v>-1.6734829812170451</c:v>
                </c:pt>
                <c:pt idx="18393">
                  <c:v>-1.6962210411946181</c:v>
                </c:pt>
                <c:pt idx="18394">
                  <c:v>-1.7177961580196144</c:v>
                </c:pt>
                <c:pt idx="18395">
                  <c:v>-1.7381942801404071</c:v>
                </c:pt>
                <c:pt idx="18396">
                  <c:v>-1.7574024689109462</c:v>
                </c:pt>
                <c:pt idx="18397">
                  <c:v>-1.7754060368642539</c:v>
                </c:pt>
                <c:pt idx="18398">
                  <c:v>-1.7921921773599765</c:v>
                </c:pt>
                <c:pt idx="18399">
                  <c:v>-1.8077512330368963</c:v>
                </c:pt>
                <c:pt idx="18400">
                  <c:v>-1.8220706226718391</c:v>
                </c:pt>
                <c:pt idx="18401">
                  <c:v>-1.83514057501091</c:v>
                </c:pt>
                <c:pt idx="18402">
                  <c:v>-1.8469532370648352</c:v>
                </c:pt>
                <c:pt idx="18403">
                  <c:v>-1.8574992669304136</c:v>
                </c:pt>
                <c:pt idx="18404">
                  <c:v>-1.8667720396047627</c:v>
                </c:pt>
                <c:pt idx="18405">
                  <c:v>-1.8747655443017315</c:v>
                </c:pt>
                <c:pt idx="18406">
                  <c:v>-1.8814748046292864</c:v>
                </c:pt>
                <c:pt idx="18407">
                  <c:v>-1.8868946931194961</c:v>
                </c:pt>
                <c:pt idx="18408">
                  <c:v>-1.8910214440490025</c:v>
                </c:pt>
                <c:pt idx="18409">
                  <c:v>-1.8938526641239117</c:v>
                </c:pt>
                <c:pt idx="18410">
                  <c:v>-1.8953856080861446</c:v>
                </c:pt>
                <c:pt idx="18411">
                  <c:v>-1.8956186799715535</c:v>
                </c:pt>
                <c:pt idx="18412">
                  <c:v>-1.8945519854761845</c:v>
                </c:pt>
                <c:pt idx="18413">
                  <c:v>-1.8921873149885722</c:v>
                </c:pt>
                <c:pt idx="18414">
                  <c:v>-1.8885269930342503</c:v>
                </c:pt>
                <c:pt idx="18415">
                  <c:v>-1.8835714600545921</c:v>
                </c:pt>
                <c:pt idx="18416">
                  <c:v>-1.877325153876541</c:v>
                </c:pt>
                <c:pt idx="18417">
                  <c:v>-1.8697928451545762</c:v>
                </c:pt>
                <c:pt idx="18418">
                  <c:v>-1.8609794361064094</c:v>
                </c:pt>
                <c:pt idx="18419">
                  <c:v>-1.8508898038941322</c:v>
                </c:pt>
                <c:pt idx="18420">
                  <c:v>-1.8395326150652143</c:v>
                </c:pt>
                <c:pt idx="18421">
                  <c:v>-1.8269148906432473</c:v>
                </c:pt>
                <c:pt idx="18422">
                  <c:v>-1.8130450086328296</c:v>
                </c:pt>
                <c:pt idx="18423">
                  <c:v>-1.797931589830329</c:v>
                </c:pt>
                <c:pt idx="18424">
                  <c:v>-1.7815867467109807</c:v>
                </c:pt>
                <c:pt idx="18425">
                  <c:v>-1.7640206158686185</c:v>
                </c:pt>
                <c:pt idx="18426">
                  <c:v>-1.7452448871084743</c:v>
                </c:pt>
                <c:pt idx="18427">
                  <c:v>-1.7252728447789101</c:v>
                </c:pt>
                <c:pt idx="18428">
                  <c:v>-1.7041193485970862</c:v>
                </c:pt>
                <c:pt idx="18429">
                  <c:v>-1.6817968361194879</c:v>
                </c:pt>
                <c:pt idx="18430">
                  <c:v>-1.6583211183836863</c:v>
                </c:pt>
                <c:pt idx="18431">
                  <c:v>-1.6337093597469343</c:v>
                </c:pt>
                <c:pt idx="18432">
                  <c:v>-1.6079788371638619</c:v>
                </c:pt>
                <c:pt idx="18433">
                  <c:v>-1.5811467656294658</c:v>
                </c:pt>
                <c:pt idx="18434">
                  <c:v>-1.5532307040162316</c:v>
                </c:pt>
                <c:pt idx="18435">
                  <c:v>-1.5242501572094407</c:v>
                </c:pt>
                <c:pt idx="18436">
                  <c:v>-1.4942249372622809</c:v>
                </c:pt>
                <c:pt idx="18437">
                  <c:v>-1.4631750079515142</c:v>
                </c:pt>
                <c:pt idx="18438">
                  <c:v>-1.4311220531612971</c:v>
                </c:pt>
                <c:pt idx="18439">
                  <c:v>-1.3980883586632897</c:v>
                </c:pt>
                <c:pt idx="18440">
                  <c:v>-1.3640972590857687</c:v>
                </c:pt>
                <c:pt idx="18441">
                  <c:v>-1.3291708113845475</c:v>
                </c:pt>
                <c:pt idx="18442">
                  <c:v>-1.2933340255684396</c:v>
                </c:pt>
                <c:pt idx="18443">
                  <c:v>-1.2566116787464023</c:v>
                </c:pt>
                <c:pt idx="18444">
                  <c:v>-1.2190269471971709</c:v>
                </c:pt>
                <c:pt idx="18445">
                  <c:v>-1.1806073597457356</c:v>
                </c:pt>
                <c:pt idx="18446">
                  <c:v>-1.1413789304535871</c:v>
                </c:pt>
                <c:pt idx="18447">
                  <c:v>-1.1013669097407621</c:v>
                </c:pt>
                <c:pt idx="18448">
                  <c:v>-1.0605995931956238</c:v>
                </c:pt>
                <c:pt idx="18449">
                  <c:v>-1.0191056787815511</c:v>
                </c:pt>
                <c:pt idx="18450">
                  <c:v>-0.97691411820459384</c:v>
                </c:pt>
                <c:pt idx="18451">
                  <c:v>-0.9340522905538009</c:v>
                </c:pt>
                <c:pt idx="18452">
                  <c:v>-0.89055138148990753</c:v>
                </c:pt>
                <c:pt idx="18453">
                  <c:v>-0.84644048318874432</c:v>
                </c:pt>
                <c:pt idx="18454">
                  <c:v>-0.80174787980001938</c:v>
                </c:pt>
                <c:pt idx="18455">
                  <c:v>-0.7565060263953779</c:v>
                </c:pt>
                <c:pt idx="18456">
                  <c:v>-0.71074565840513204</c:v>
                </c:pt>
                <c:pt idx="18457">
                  <c:v>-0.66449768060506742</c:v>
                </c:pt>
                <c:pt idx="18458">
                  <c:v>-0.6177942481784332</c:v>
                </c:pt>
                <c:pt idx="18459">
                  <c:v>-0.57066821852012561</c:v>
                </c:pt>
                <c:pt idx="18460">
                  <c:v>-0.52315139771676056</c:v>
                </c:pt>
                <c:pt idx="18461">
                  <c:v>-0.47527602533573893</c:v>
                </c:pt>
                <c:pt idx="18462">
                  <c:v>-0.42707532204065296</c:v>
                </c:pt>
                <c:pt idx="18463">
                  <c:v>-0.37858293526660319</c:v>
                </c:pt>
                <c:pt idx="18464">
                  <c:v>-0.3298311896062483</c:v>
                </c:pt>
                <c:pt idx="18465">
                  <c:v>-0.28085258453463618</c:v>
                </c:pt>
                <c:pt idx="18466">
                  <c:v>-0.23168036267673567</c:v>
                </c:pt>
                <c:pt idx="18467">
                  <c:v>-0.18234852527349599</c:v>
                </c:pt>
                <c:pt idx="18468">
                  <c:v>-0.13289181314684823</c:v>
                </c:pt>
                <c:pt idx="18469">
                  <c:v>-8.334511320667766E-2</c:v>
                </c:pt>
                <c:pt idx="18470">
                  <c:v>-3.3741681300266189E-2</c:v>
                </c:pt>
                <c:pt idx="18471">
                  <c:v>1.5885375726189033E-2</c:v>
                </c:pt>
                <c:pt idx="18472">
                  <c:v>6.5501992881995499E-2</c:v>
                </c:pt>
                <c:pt idx="18473">
                  <c:v>0.11507262010659271</c:v>
                </c:pt>
                <c:pt idx="18474">
                  <c:v>0.16456483980524217</c:v>
                </c:pt>
                <c:pt idx="18475">
                  <c:v>0.21394460120368586</c:v>
                </c:pt>
                <c:pt idx="18476">
                  <c:v>0.26317776416086081</c:v>
                </c:pt>
                <c:pt idx="18477">
                  <c:v>0.31223055656636572</c:v>
                </c:pt>
                <c:pt idx="18478">
                  <c:v>0.3610692422033675</c:v>
                </c:pt>
                <c:pt idx="18479">
                  <c:v>0.40966053855056173</c:v>
                </c:pt>
                <c:pt idx="18480">
                  <c:v>0.457971169861766</c:v>
                </c:pt>
                <c:pt idx="18481">
                  <c:v>0.50596781365210075</c:v>
                </c:pt>
                <c:pt idx="18482">
                  <c:v>0.55361755843103444</c:v>
                </c:pt>
                <c:pt idx="18483">
                  <c:v>0.60088795164765618</c:v>
                </c:pt>
                <c:pt idx="18484">
                  <c:v>0.64774658509706096</c:v>
                </c:pt>
                <c:pt idx="18485">
                  <c:v>0.6941611410341082</c:v>
                </c:pt>
                <c:pt idx="18486">
                  <c:v>0.74009990424039129</c:v>
                </c:pt>
                <c:pt idx="18487">
                  <c:v>0.78553141315125929</c:v>
                </c:pt>
                <c:pt idx="18488">
                  <c:v>0.83042484330760935</c:v>
                </c:pt>
                <c:pt idx="18489">
                  <c:v>0.87474966215543615</c:v>
                </c:pt>
                <c:pt idx="18490">
                  <c:v>0.91847385813925575</c:v>
                </c:pt>
                <c:pt idx="18491">
                  <c:v>0.96156891750915185</c:v>
                </c:pt>
                <c:pt idx="18492">
                  <c:v>1.0040054826831932</c:v>
                </c:pt>
                <c:pt idx="18493">
                  <c:v>1.0457536070632703</c:v>
                </c:pt>
                <c:pt idx="18494">
                  <c:v>1.0867838169118054</c:v>
                </c:pt>
                <c:pt idx="18495">
                  <c:v>1.1270688322976694</c:v>
                </c:pt>
                <c:pt idx="18496">
                  <c:v>1.1665820238852012</c:v>
                </c:pt>
                <c:pt idx="18497">
                  <c:v>1.2052967855990258</c:v>
                </c:pt>
                <c:pt idx="18498">
                  <c:v>1.243186450061216</c:v>
                </c:pt>
                <c:pt idx="18499">
                  <c:v>1.280224232187281</c:v>
                </c:pt>
                <c:pt idx="18500">
                  <c:v>1.3163837445481816</c:v>
                </c:pt>
                <c:pt idx="18501">
                  <c:v>1.3516406971556836</c:v>
                </c:pt>
                <c:pt idx="18502">
                  <c:v>1.3859713419304225</c:v>
                </c:pt>
                <c:pt idx="18503">
                  <c:v>1.419351841637474</c:v>
                </c:pt>
                <c:pt idx="18504">
                  <c:v>1.451758732543549</c:v>
                </c:pt>
                <c:pt idx="18505">
                  <c:v>1.4831705786106804</c:v>
                </c:pt>
                <c:pt idx="18506">
                  <c:v>1.5135663788457829</c:v>
                </c:pt>
                <c:pt idx="18507">
                  <c:v>1.5429249084676619</c:v>
                </c:pt>
                <c:pt idx="18508">
                  <c:v>1.5712257065044275</c:v>
                </c:pt>
                <c:pt idx="18509">
                  <c:v>1.59845133498035</c:v>
                </c:pt>
                <c:pt idx="18510">
                  <c:v>1.6245813492455712</c:v>
                </c:pt>
                <c:pt idx="18511">
                  <c:v>1.6495969169373135</c:v>
                </c:pt>
                <c:pt idx="18512">
                  <c:v>1.6734826786364552</c:v>
                </c:pt>
                <c:pt idx="18513">
                  <c:v>1.6962207282320012</c:v>
                </c:pt>
                <c:pt idx="18514">
                  <c:v>1.7177958348308418</c:v>
                </c:pt>
                <c:pt idx="18515">
                  <c:v>1.7381939468857182</c:v>
                </c:pt>
                <c:pt idx="18516">
                  <c:v>1.7574021257548078</c:v>
                </c:pt>
                <c:pt idx="18517">
                  <c:v>1.7754056839753041</c:v>
                </c:pt>
                <c:pt idx="18518">
                  <c:v>1.7921918149109508</c:v>
                </c:pt>
                <c:pt idx="18519">
                  <c:v>1.8077508612045325</c:v>
                </c:pt>
                <c:pt idx="18520">
                  <c:v>1.8220702416367989</c:v>
                </c:pt>
                <c:pt idx="18521">
                  <c:v>1.8351401849576876</c:v>
                </c:pt>
                <c:pt idx="18522">
                  <c:v>1.8469528381816629</c:v>
                </c:pt>
                <c:pt idx="18523">
                  <c:v>1.8574988594091826</c:v>
                </c:pt>
                <c:pt idx="18524">
                  <c:v>1.8667716236409329</c:v>
                </c:pt>
                <c:pt idx="18525">
                  <c:v>1.8747651200942301</c:v>
                </c:pt>
                <c:pt idx="18526">
                  <c:v>1.8814743723804235</c:v>
                </c:pt>
                <c:pt idx="18527">
                  <c:v>1.8868942530348527</c:v>
                </c:pt>
                <c:pt idx="18528">
                  <c:v>1.8910209963373563</c:v>
                </c:pt>
                <c:pt idx="18529">
                  <c:v>1.8938522089971197</c:v>
                </c:pt>
                <c:pt idx="18530">
                  <c:v>1.8953851457590416</c:v>
                </c:pt>
                <c:pt idx="18531">
                  <c:v>1.8956182106618786</c:v>
                </c:pt>
                <c:pt idx="18532">
                  <c:v>1.8945515094044465</c:v>
                </c:pt>
                <c:pt idx="18533">
                  <c:v>1.8921868323779645</c:v>
                </c:pt>
                <c:pt idx="18534">
                  <c:v>1.8885265041105561</c:v>
                </c:pt>
                <c:pt idx="18535">
                  <c:v>1.8835709650460486</c:v>
                </c:pt>
                <c:pt idx="18536">
                  <c:v>1.8773246530137666</c:v>
                </c:pt>
                <c:pt idx="18537">
                  <c:v>1.8697923386704463</c:v>
                </c:pt>
                <c:pt idx="18538">
                  <c:v>1.8609789242359385</c:v>
                </c:pt>
                <c:pt idx="18539">
                  <c:v>1.8508892868743998</c:v>
                </c:pt>
                <c:pt idx="18540">
                  <c:v>1.8395320931352215</c:v>
                </c:pt>
                <c:pt idx="18541">
                  <c:v>1.8269143640438281</c:v>
                </c:pt>
                <c:pt idx="18542">
                  <c:v>1.8130444776065358</c:v>
                </c:pt>
                <c:pt idx="18543">
                  <c:v>1.7979310546212999</c:v>
                </c:pt>
                <c:pt idx="18544">
                  <c:v>1.7815862075648694</c:v>
                </c:pt>
                <c:pt idx="18545">
                  <c:v>1.7640200730324405</c:v>
                </c:pt>
                <c:pt idx="18546">
                  <c:v>1.7452443408305169</c:v>
                </c:pt>
                <c:pt idx="18547">
                  <c:v>1.7252722953086204</c:v>
                </c:pt>
                <c:pt idx="18548">
                  <c:v>1.7041187961849584</c:v>
                </c:pt>
                <c:pt idx="18549">
                  <c:v>1.681796281016928</c:v>
                </c:pt>
                <c:pt idx="18550">
                  <c:v>1.6583205608429166</c:v>
                </c:pt>
                <c:pt idx="18551">
                  <c:v>1.6337088000208979</c:v>
                </c:pt>
                <c:pt idx="18552">
                  <c:v>1.6079782755060523</c:v>
                </c:pt>
                <c:pt idx="18553">
                  <c:v>1.581146202293884</c:v>
                </c:pt>
                <c:pt idx="18554">
                  <c:v>1.5532301392572228</c:v>
                </c:pt>
                <c:pt idx="18555">
                  <c:v>1.5242495912815908</c:v>
                </c:pt>
                <c:pt idx="18556">
                  <c:v>1.4942243704203055</c:v>
                </c:pt>
                <c:pt idx="18557">
                  <c:v>1.4631744404501463</c:v>
                </c:pt>
                <c:pt idx="18558">
                  <c:v>1.4311214852551735</c:v>
                </c:pt>
                <c:pt idx="18559">
                  <c:v>1.3980877906068221</c:v>
                </c:pt>
                <c:pt idx="18560">
                  <c:v>1.3640966911330599</c:v>
                </c:pt>
                <c:pt idx="18561">
                  <c:v>1.3291702437892547</c:v>
                </c:pt>
                <c:pt idx="18562">
                  <c:v>1.2933334585836747</c:v>
                </c:pt>
                <c:pt idx="18563">
                  <c:v>1.2566111126245951</c:v>
                </c:pt>
                <c:pt idx="18564">
                  <c:v>1.2190263821899983</c:v>
                </c:pt>
                <c:pt idx="18565">
                  <c:v>1.1806067961039617</c:v>
                </c:pt>
                <c:pt idx="18566">
                  <c:v>1.141378368427008</c:v>
                </c:pt>
                <c:pt idx="18567">
                  <c:v>1.1013663495780479</c:v>
                </c:pt>
                <c:pt idx="18568">
                  <c:v>1.0605990351442349</c:v>
                </c:pt>
                <c:pt idx="18569">
                  <c:v>1.0191051230876302</c:v>
                </c:pt>
                <c:pt idx="18570">
                  <c:v>0.97691356511282057</c:v>
                </c:pt>
                <c:pt idx="18571">
                  <c:v>0.9340517403073515</c:v>
                </c:pt>
                <c:pt idx="18572">
                  <c:v>0.89055083433028692</c:v>
                </c:pt>
                <c:pt idx="18573">
                  <c:v>0.8464399393556894</c:v>
                </c:pt>
                <c:pt idx="18574">
                  <c:v>0.80174733953147193</c:v>
                </c:pt>
                <c:pt idx="18575">
                  <c:v>0.75650548992726985</c:v>
                </c:pt>
                <c:pt idx="18576">
                  <c:v>0.71074512597132955</c:v>
                </c:pt>
                <c:pt idx="18577">
                  <c:v>0.66449715243726959</c:v>
                </c:pt>
                <c:pt idx="18578">
                  <c:v>0.61779372450612113</c:v>
                </c:pt>
                <c:pt idx="18579">
                  <c:v>0.57066769957038266</c:v>
                </c:pt>
                <c:pt idx="18580">
                  <c:v>0.52315088371419327</c:v>
                </c:pt>
                <c:pt idx="18581">
                  <c:v>0.47527551650244393</c:v>
                </c:pt>
                <c:pt idx="18582">
                  <c:v>0.42707481859603619</c:v>
                </c:pt>
                <c:pt idx="18583">
                  <c:v>0.37858243742732078</c:v>
                </c:pt>
                <c:pt idx="18584">
                  <c:v>0.32983069758613365</c:v>
                </c:pt>
                <c:pt idx="18585">
                  <c:v>0.28085209854460058</c:v>
                </c:pt>
                <c:pt idx="18586">
                  <c:v>0.2316798829246513</c:v>
                </c:pt>
                <c:pt idx="18587">
                  <c:v>0.18234805196412562</c:v>
                </c:pt>
                <c:pt idx="18588">
                  <c:v>0.13289134648177212</c:v>
                </c:pt>
                <c:pt idx="18589">
                  <c:v>8.3344653384193737E-2</c:v>
                </c:pt>
                <c:pt idx="18590">
                  <c:v>3.3741228515288123E-2</c:v>
                </c:pt>
                <c:pt idx="18591">
                  <c:v>-1.588582128215963E-2</c:v>
                </c:pt>
                <c:pt idx="18592">
                  <c:v>-6.5502431020999174E-2</c:v>
                </c:pt>
                <c:pt idx="18593">
                  <c:v>-0.1150730506442988</c:v>
                </c:pt>
                <c:pt idx="18594">
                  <c:v>-0.16456526256096238</c:v>
                </c:pt>
                <c:pt idx="18595">
                  <c:v>-0.21394501600051899</c:v>
                </c:pt>
                <c:pt idx="18596">
                  <c:v>-0.26317817082570638</c:v>
                </c:pt>
                <c:pt idx="18597">
                  <c:v>-0.3122309549300552</c:v>
                </c:pt>
                <c:pt idx="18598">
                  <c:v>-0.36106963210067627</c:v>
                </c:pt>
                <c:pt idx="18599">
                  <c:v>-0.40966091982031205</c:v>
                </c:pt>
                <c:pt idx="18600">
                  <c:v>-0.45797154234691223</c:v>
                </c:pt>
                <c:pt idx="18601">
                  <c:v>-0.50596817719975828</c:v>
                </c:pt>
                <c:pt idx="18602">
                  <c:v>-0.5536179128924954</c:v>
                </c:pt>
                <c:pt idx="18603">
                  <c:v>-0.60088829687854284</c:v>
                </c:pt>
                <c:pt idx="18604">
                  <c:v>-0.64774692095735353</c:v>
                </c:pt>
                <c:pt idx="18605">
                  <c:v>-0.69416146738817719</c:v>
                </c:pt>
                <c:pt idx="18606">
                  <c:v>-0.74010022095705941</c:v>
                </c:pt>
                <c:pt idx="18607">
                  <c:v>-0.78553172010386951</c:v>
                </c:pt>
                <c:pt idx="18608">
                  <c:v>-0.83042514037406412</c:v>
                </c:pt>
                <c:pt idx="18609">
                  <c:v>-0.87474994921824212</c:v>
                </c:pt>
                <c:pt idx="18610">
                  <c:v>-0.91847413508555242</c:v>
                </c:pt>
                <c:pt idx="18611">
                  <c:v>-0.96156918423081272</c:v>
                </c:pt>
                <c:pt idx="18612">
                  <c:v>-1.0040057390767916</c:v>
                </c:pt>
                <c:pt idx="18613">
                  <c:v>-1.045753853030176</c:v>
                </c:pt>
                <c:pt idx="18614">
                  <c:v>-1.0867840523581946</c:v>
                </c:pt>
                <c:pt idx="18615">
                  <c:v>-1.1270690571345658</c:v>
                </c:pt>
                <c:pt idx="18616">
                  <c:v>-1.1665822380285076</c:v>
                </c:pt>
                <c:pt idx="18617">
                  <c:v>-1.2052969889695488</c:v>
                </c:pt>
                <c:pt idx="18618">
                  <c:v>-1.2431866425847042</c:v>
                </c:pt>
                <c:pt idx="18619">
                  <c:v>-1.2802244137944361</c:v>
                </c:pt>
                <c:pt idx="18620">
                  <c:v>-1.3163839151747097</c:v>
                </c:pt>
                <c:pt idx="18621">
                  <c:v>-1.3516408567422724</c:v>
                </c:pt>
                <c:pt idx="18622">
                  <c:v>-1.3859714904228033</c:v>
                </c:pt>
                <c:pt idx="18623">
                  <c:v>-1.4193519789864217</c:v>
                </c:pt>
                <c:pt idx="18624">
                  <c:v>-1.4517588587048817</c:v>
                </c:pt>
                <c:pt idx="18625">
                  <c:v>-1.4831706935452884</c:v>
                </c:pt>
                <c:pt idx="18626">
                  <c:v>-1.5135664825196333</c:v>
                </c:pt>
                <c:pt idx="18627">
                  <c:v>-1.5429250008518107</c:v>
                </c:pt>
                <c:pt idx="18628">
                  <c:v>-1.5712257875750189</c:v>
                </c:pt>
                <c:pt idx="18629">
                  <c:v>-1.5984514047186231</c:v>
                </c:pt>
                <c:pt idx="18630">
                  <c:v>-1.6245814076378702</c:v>
                </c:pt>
                <c:pt idx="18631">
                  <c:v>-1.6495969639750312</c:v>
                </c:pt>
                <c:pt idx="18632">
                  <c:v>-1.6734827143161248</c:v>
                </c:pt>
                <c:pt idx="18633">
                  <c:v>-1.6962207525551871</c:v>
                </c:pt>
                <c:pt idx="18634">
                  <c:v>-1.7177958478042368</c:v>
                </c:pt>
                <c:pt idx="18635">
                  <c:v>-1.7381939485210309</c:v>
                </c:pt>
                <c:pt idx="18636">
                  <c:v>-1.7574021160688178</c:v>
                </c:pt>
                <c:pt idx="18637">
                  <c:v>-1.7754056629898123</c:v>
                </c:pt>
                <c:pt idx="18638">
                  <c:v>-1.7921917826527909</c:v>
                </c:pt>
                <c:pt idx="18639">
                  <c:v>-1.8077508177055193</c:v>
                </c:pt>
                <c:pt idx="18640">
                  <c:v>-1.8220701869337281</c:v>
                </c:pt>
                <c:pt idx="18641">
                  <c:v>-1.8351401190922987</c:v>
                </c:pt>
                <c:pt idx="18642">
                  <c:v>-1.8469527612006365</c:v>
                </c:pt>
                <c:pt idx="18643">
                  <c:v>-1.8574987713640745</c:v>
                </c:pt>
                <c:pt idx="18644">
                  <c:v>-1.8667715245881786</c:v>
                </c:pt>
                <c:pt idx="18645">
                  <c:v>-1.8747650100950899</c:v>
                </c:pt>
                <c:pt idx="18646">
                  <c:v>-1.8814742515009528</c:v>
                </c:pt>
                <c:pt idx="18647">
                  <c:v>-1.8868941213458752</c:v>
                </c:pt>
                <c:pt idx="18648">
                  <c:v>-1.8910208539144016</c:v>
                </c:pt>
                <c:pt idx="18649">
                  <c:v>-1.8938520559204228</c:v>
                </c:pt>
                <c:pt idx="18650">
                  <c:v>-1.895384982113453</c:v>
                </c:pt>
                <c:pt idx="18651">
                  <c:v>-1.8956180365368538</c:v>
                </c:pt>
                <c:pt idx="18652">
                  <c:v>-1.8945513248939778</c:v>
                </c:pt>
                <c:pt idx="18653">
                  <c:v>-1.8921866375805474</c:v>
                </c:pt>
                <c:pt idx="18654">
                  <c:v>-1.8885262991291216</c:v>
                </c:pt>
                <c:pt idx="18655">
                  <c:v>-1.8835707499879297</c:v>
                </c:pt>
                <c:pt idx="18656">
                  <c:v>-1.8773244279906307</c:v>
                </c:pt>
                <c:pt idx="18657">
                  <c:v>-1.8697921037982381</c:v>
                </c:pt>
                <c:pt idx="18658">
                  <c:v>-1.8609786796348364</c:v>
                </c:pt>
                <c:pt idx="18659">
                  <c:v>-1.8508890326687253</c:v>
                </c:pt>
                <c:pt idx="18660">
                  <c:v>-1.8395318294534155</c:v>
                </c:pt>
                <c:pt idx="18661">
                  <c:v>-1.8269140910183574</c:v>
                </c:pt>
                <c:pt idx="18662">
                  <c:v>-1.8130441953738345</c:v>
                </c:pt>
                <c:pt idx="18663">
                  <c:v>-1.7979307633217261</c:v>
                </c:pt>
                <c:pt idx="18664">
                  <c:v>-1.7815859073425919</c:v>
                </c:pt>
                <c:pt idx="18665">
                  <c:v>-1.7640197640354105</c:v>
                </c:pt>
                <c:pt idx="18666">
                  <c:v>-1.7452440232103679</c:v>
                </c:pt>
                <c:pt idx="18667">
                  <c:v>-1.7252719692206151</c:v>
                </c:pt>
                <c:pt idx="18668">
                  <c:v>-1.7041184617878846</c:v>
                </c:pt>
                <c:pt idx="18669">
                  <c:v>-1.6817959384730625</c:v>
                </c:pt>
                <c:pt idx="18670">
                  <c:v>-1.6583202103179417</c:v>
                </c:pt>
                <c:pt idx="18671">
                  <c:v>-1.6337084416837557</c:v>
                </c:pt>
                <c:pt idx="18672">
                  <c:v>-1.6079779095289612</c:v>
                </c:pt>
                <c:pt idx="18673">
                  <c:v>-1.5811458288521967</c:v>
                </c:pt>
                <c:pt idx="18674">
                  <c:v>-1.5532297585293489</c:v>
                </c:pt>
                <c:pt idx="18675">
                  <c:v>-1.5242492034489179</c:v>
                </c:pt>
                <c:pt idx="18676">
                  <c:v>-1.4942239756671309</c:v>
                </c:pt>
                <c:pt idx="18677">
                  <c:v>-1.4631740389635712</c:v>
                </c:pt>
                <c:pt idx="18678">
                  <c:v>-1.4311210772250176</c:v>
                </c:pt>
                <c:pt idx="18679">
                  <c:v>-1.3980873762255279</c:v>
                </c:pt>
                <c:pt idx="18680">
                  <c:v>-1.3640962705956425</c:v>
                </c:pt>
                <c:pt idx="18681">
                  <c:v>-1.3291698172931274</c:v>
                </c:pt>
                <c:pt idx="18682">
                  <c:v>-1.2933330263286538</c:v>
                </c:pt>
                <c:pt idx="18683">
                  <c:v>-1.256610674812749</c:v>
                </c:pt>
                <c:pt idx="18684">
                  <c:v>-1.2190259390255511</c:v>
                </c:pt>
                <c:pt idx="18685">
                  <c:v>-1.1806063477932427</c:v>
                </c:pt>
                <c:pt idx="18686">
                  <c:v>-1.1413779151782999</c:v>
                </c:pt>
                <c:pt idx="18687">
                  <c:v>-1.1013658916015301</c:v>
                </c:pt>
                <c:pt idx="18688">
                  <c:v>-1.0605985726518825</c:v>
                </c:pt>
                <c:pt idx="18689">
                  <c:v>-1.0191046562930961</c:v>
                </c:pt>
                <c:pt idx="18690">
                  <c:v>-0.97691309423137251</c:v>
                </c:pt>
                <c:pt idx="18691">
                  <c:v>-0.93405126555571583</c:v>
                </c:pt>
                <c:pt idx="18692">
                  <c:v>-0.89055035592660803</c:v>
                </c:pt>
                <c:pt idx="18693">
                  <c:v>-0.84643945751942318</c:v>
                </c:pt>
                <c:pt idx="18694">
                  <c:v>-0.80174685448323424</c:v>
                </c:pt>
                <c:pt idx="18695">
                  <c:v>-0.75650500188877379</c:v>
                </c:pt>
                <c:pt idx="18696">
                  <c:v>-0.71074463516530162</c:v>
                </c:pt>
                <c:pt idx="18697">
                  <c:v>-0.66449665908734257</c:v>
                </c:pt>
                <c:pt idx="18698">
                  <c:v>-0.6177932288366933</c:v>
                </c:pt>
                <c:pt idx="18699">
                  <c:v>-0.57066720180651653</c:v>
                </c:pt>
                <c:pt idx="18700">
                  <c:v>-0.52315038408162218</c:v>
                </c:pt>
                <c:pt idx="18701">
                  <c:v>-0.47527501522732313</c:v>
                </c:pt>
                <c:pt idx="18702">
                  <c:v>-0.42707431590491352</c:v>
                </c:pt>
                <c:pt idx="18703">
                  <c:v>-0.37858193354703135</c:v>
                </c:pt>
                <c:pt idx="18704">
                  <c:v>-0.32983019274370051</c:v>
                </c:pt>
                <c:pt idx="18705">
                  <c:v>-0.28085159296710421</c:v>
                </c:pt>
                <c:pt idx="18706">
                  <c:v>-0.23167937683920087</c:v>
                </c:pt>
                <c:pt idx="18707">
                  <c:v>-0.18234754559767216</c:v>
                </c:pt>
                <c:pt idx="18708">
                  <c:v>-0.1328908400610212</c:v>
                </c:pt>
                <c:pt idx="18709">
                  <c:v>-8.3344147135563845E-2</c:v>
                </c:pt>
                <c:pt idx="18710">
                  <c:v>-3.3740722664750859E-2</c:v>
                </c:pt>
                <c:pt idx="18711">
                  <c:v>1.5886326509165261E-2</c:v>
                </c:pt>
                <c:pt idx="18712">
                  <c:v>6.550293539965317E-2</c:v>
                </c:pt>
                <c:pt idx="18713">
                  <c:v>0.11507355395047257</c:v>
                </c:pt>
                <c:pt idx="18714">
                  <c:v>0.1645657645713913</c:v>
                </c:pt>
                <c:pt idx="18715">
                  <c:v>0.21394551649288868</c:v>
                </c:pt>
                <c:pt idx="18716">
                  <c:v>0.26317866957866659</c:v>
                </c:pt>
                <c:pt idx="18717">
                  <c:v>0.31223145172340855</c:v>
                </c:pt>
                <c:pt idx="18718">
                  <c:v>0.36107012671544797</c:v>
                </c:pt>
                <c:pt idx="18719">
                  <c:v>0.40966141203879614</c:v>
                </c:pt>
                <c:pt idx="18720">
                  <c:v>0.45797203195282682</c:v>
                </c:pt>
                <c:pt idx="18721">
                  <c:v>0.50596866397834794</c:v>
                </c:pt>
                <c:pt idx="18722">
                  <c:v>0.55361839663058887</c:v>
                </c:pt>
                <c:pt idx="18723">
                  <c:v>0.60088877736465363</c:v>
                </c:pt>
                <c:pt idx="18724">
                  <c:v>0.64774739798176417</c:v>
                </c:pt>
                <c:pt idx="18725">
                  <c:v>0.6941619407430778</c:v>
                </c:pt>
                <c:pt idx="18726">
                  <c:v>0.74010069043654303</c:v>
                </c:pt>
                <c:pt idx="18727">
                  <c:v>0.78553218550412851</c:v>
                </c:pt>
                <c:pt idx="18728">
                  <c:v>0.83042560149339606</c:v>
                </c:pt>
                <c:pt idx="18729">
                  <c:v>0.87475040585718522</c:v>
                </c:pt>
                <c:pt idx="18730">
                  <c:v>0.91847458704695806</c:v>
                </c:pt>
                <c:pt idx="18731">
                  <c:v>0.96156963131991902</c:v>
                </c:pt>
                <c:pt idx="18732">
                  <c:v>1.004006181101325</c:v>
                </c:pt>
                <c:pt idx="18733">
                  <c:v>1.045754289800412</c:v>
                </c:pt>
                <c:pt idx="18734">
                  <c:v>1.0867844836870499</c:v>
                </c:pt>
                <c:pt idx="18735">
                  <c:v>1.1270694828376748</c:v>
                </c:pt>
                <c:pt idx="18736">
                  <c:v>1.1665826579243199</c:v>
                </c:pt>
                <c:pt idx="18737">
                  <c:v>1.205297402879373</c:v>
                </c:pt>
                <c:pt idx="18738">
                  <c:v>1.2431870503328157</c:v>
                </c:pt>
                <c:pt idx="18739">
                  <c:v>1.2802248152081273</c:v>
                </c:pt>
                <c:pt idx="18740">
                  <c:v>1.316384310084352</c:v>
                </c:pt>
                <c:pt idx="18741">
                  <c:v>1.3516412449814401</c:v>
                </c:pt>
                <c:pt idx="18742">
                  <c:v>1.3859718718282852</c:v>
                </c:pt>
                <c:pt idx="18743">
                  <c:v>1.4193523533983157</c:v>
                </c:pt>
                <c:pt idx="18744">
                  <c:v>1.4517592259666641</c:v>
                </c:pt>
                <c:pt idx="18745">
                  <c:v>1.4831710535038787</c:v>
                </c:pt>
                <c:pt idx="18746">
                  <c:v>1.5135668350254314</c:v>
                </c:pt>
                <c:pt idx="18747">
                  <c:v>1.5429253457587793</c:v>
                </c:pt>
                <c:pt idx="18748">
                  <c:v>1.5712261247407728</c:v>
                </c:pt>
                <c:pt idx="18749">
                  <c:v>1.5984517340044317</c:v>
                </c:pt>
                <c:pt idx="18750">
                  <c:v>1.6245817289087228</c:v>
                </c:pt>
                <c:pt idx="18751">
                  <c:v>1.6495972770997451</c:v>
                </c:pt>
                <c:pt idx="18752">
                  <c:v>1.6734830191673391</c:v>
                </c:pt>
                <c:pt idx="18753">
                  <c:v>1.6962210490094367</c:v>
                </c:pt>
                <c:pt idx="18754">
                  <c:v>1.7177961357419962</c:v>
                </c:pt>
                <c:pt idx="18755">
                  <c:v>1.7381942278267715</c:v>
                </c:pt>
                <c:pt idx="18756">
                  <c:v>1.7574023866310524</c:v>
                </c:pt>
                <c:pt idx="18757">
                  <c:v>1.7754059247011238</c:v>
                </c:pt>
                <c:pt idx="18758">
                  <c:v>1.7921920354098877</c:v>
                </c:pt>
                <c:pt idx="18759">
                  <c:v>1.8077510614092642</c:v>
                </c:pt>
                <c:pt idx="18760">
                  <c:v>1.822070421489195</c:v>
                </c:pt>
                <c:pt idx="18761">
                  <c:v>1.8351403444087819</c:v>
                </c:pt>
                <c:pt idx="18762">
                  <c:v>1.8469529771917039</c:v>
                </c:pt>
                <c:pt idx="18763">
                  <c:v>1.857498977947605</c:v>
                </c:pt>
                <c:pt idx="18764">
                  <c:v>1.8667717216863746</c:v>
                </c:pt>
                <c:pt idx="18765">
                  <c:v>1.8747651976345103</c:v>
                </c:pt>
                <c:pt idx="18766">
                  <c:v>1.8814744294125474</c:v>
                </c:pt>
                <c:pt idx="18767">
                  <c:v>1.8868942895649954</c:v>
                </c:pt>
                <c:pt idx="18768">
                  <c:v>1.8910210123808395</c:v>
                </c:pt>
                <c:pt idx="18769">
                  <c:v>1.893852204578413</c:v>
                </c:pt>
                <c:pt idx="18770">
                  <c:v>1.8953851209117103</c:v>
                </c:pt>
                <c:pt idx="18771">
                  <c:v>1.8956181654285671</c:v>
                </c:pt>
                <c:pt idx="18772">
                  <c:v>1.894551443836846</c:v>
                </c:pt>
                <c:pt idx="18773">
                  <c:v>1.8921867465367719</c:v>
                </c:pt>
                <c:pt idx="18774">
                  <c:v>1.8885263980654297</c:v>
                </c:pt>
                <c:pt idx="18775">
                  <c:v>1.8835708388755743</c:v>
                </c:pt>
                <c:pt idx="18776">
                  <c:v>1.8773245068054016</c:v>
                </c:pt>
                <c:pt idx="18777">
                  <c:v>1.869792172520468</c:v>
                </c:pt>
                <c:pt idx="18778">
                  <c:v>1.8609787382493945</c:v>
                </c:pt>
                <c:pt idx="18779">
                  <c:v>1.8508890811650234</c:v>
                </c:pt>
                <c:pt idx="18780">
                  <c:v>1.8395318678254029</c:v>
                </c:pt>
                <c:pt idx="18781">
                  <c:v>1.8269141192645193</c:v>
                </c:pt>
                <c:pt idx="18782">
                  <c:v>1.8130442134971771</c:v>
                </c:pt>
                <c:pt idx="18783">
                  <c:v>1.7979307713297752</c:v>
                </c:pt>
                <c:pt idx="18784">
                  <c:v>1.7815859052473937</c:v>
                </c:pt>
                <c:pt idx="18785">
                  <c:v>1.7640197518534972</c:v>
                </c:pt>
                <c:pt idx="18786">
                  <c:v>1.7452440009627577</c:v>
                </c:pt>
                <c:pt idx="18787">
                  <c:v>1.7252719369327851</c:v>
                </c:pt>
                <c:pt idx="18788">
                  <c:v>1.7041184194897749</c:v>
                </c:pt>
                <c:pt idx="18789">
                  <c:v>1.6817958861990321</c:v>
                </c:pt>
                <c:pt idx="18790">
                  <c:v>1.6583201481067349</c:v>
                </c:pt>
                <c:pt idx="18791">
                  <c:v>1.6337083695785355</c:v>
                </c:pt>
                <c:pt idx="18792">
                  <c:v>1.6079778275772298</c:v>
                </c:pt>
                <c:pt idx="18793">
                  <c:v>1.5811457371057691</c:v>
                </c:pt>
                <c:pt idx="18794">
                  <c:v>1.5532296570443342</c:v>
                </c:pt>
                <c:pt idx="18795">
                  <c:v>1.5242490922857377</c:v>
                </c:pt>
                <c:pt idx="18796">
                  <c:v>1.4942238548903832</c:v>
                </c:pt>
                <c:pt idx="18797">
                  <c:v>1.4631739086420921</c:v>
                </c:pt>
                <c:pt idx="18798">
                  <c:v>1.4311209374317697</c:v>
                </c:pt>
                <c:pt idx="18799">
                  <c:v>1.3980872270376166</c:v>
                </c:pt>
                <c:pt idx="18800">
                  <c:v>1.3640961120942316</c:v>
                </c:pt>
                <c:pt idx="18801">
                  <c:v>1.3291696495634451</c:v>
                </c:pt>
                <c:pt idx="18802">
                  <c:v>1.2933328494599019</c:v>
                </c:pt>
                <c:pt idx="18803">
                  <c:v>1.2566104888980758</c:v>
                </c:pt>
                <c:pt idx="18804">
                  <c:v>1.2190257441620107</c:v>
                </c:pt>
                <c:pt idx="18805">
                  <c:v>1.1806061440817399</c:v>
                </c:pt>
                <c:pt idx="18806">
                  <c:v>1.1413777027235277</c:v>
                </c:pt>
                <c:pt idx="18807">
                  <c:v>1.1013656705119301</c:v>
                </c:pt>
                <c:pt idx="18808">
                  <c:v>1.0605983430396007</c:v>
                </c:pt>
                <c:pt idx="18809">
                  <c:v>1.0191044182739029</c:v>
                </c:pt>
                <c:pt idx="18810">
                  <c:v>0.97691284792460176</c:v>
                </c:pt>
                <c:pt idx="18811">
                  <c:v>0.93405101108425337</c:v>
                </c:pt>
                <c:pt idx="18812">
                  <c:v>0.89055009341677871</c:v>
                </c:pt>
                <c:pt idx="18813">
                  <c:v>0.84643918710094657</c:v>
                </c:pt>
                <c:pt idx="18814">
                  <c:v>0.80174657628918966</c:v>
                </c:pt>
                <c:pt idx="18815">
                  <c:v>0.75650471605547231</c:v>
                </c:pt>
                <c:pt idx="18816">
                  <c:v>0.71074434183227919</c:v>
                </c:pt>
                <c:pt idx="18817">
                  <c:v>0.66449635839728771</c:v>
                </c:pt>
                <c:pt idx="18818">
                  <c:v>0.61779292093531712</c:v>
                </c:pt>
                <c:pt idx="18819">
                  <c:v>0.57066688684256417</c:v>
                </c:pt>
                <c:pt idx="18820">
                  <c:v>0.52315006220675619</c:v>
                </c:pt>
                <c:pt idx="18821">
                  <c:v>0.47527468659604083</c:v>
                </c:pt>
                <c:pt idx="18822">
                  <c:v>0.4270739806745189</c:v>
                </c:pt>
                <c:pt idx="18823">
                  <c:v>0.37858159187755119</c:v>
                </c:pt>
                <c:pt idx="18824">
                  <c:v>0.3298298447977529</c:v>
                </c:pt>
                <c:pt idx="18825">
                  <c:v>0.28085123890988389</c:v>
                </c:pt>
                <c:pt idx="18826">
                  <c:v>0.23167901683835157</c:v>
                </c:pt>
                <c:pt idx="18827">
                  <c:v>0.1823471798232553</c:v>
                </c:pt>
                <c:pt idx="18828">
                  <c:v>0.13289046868541676</c:v>
                </c:pt>
                <c:pt idx="18829">
                  <c:v>8.3343770333384262E-2</c:v>
                </c:pt>
                <c:pt idx="18830">
                  <c:v>3.3740340612781833E-2</c:v>
                </c:pt>
                <c:pt idx="18831">
                  <c:v>-1.5886713632078619E-2</c:v>
                </c:pt>
                <c:pt idx="18832">
                  <c:v>-6.5503327412678836E-2</c:v>
                </c:pt>
                <c:pt idx="18833">
                  <c:v>-0.11507395067087817</c:v>
                </c:pt>
                <c:pt idx="18834">
                  <c:v>-0.16456616581462877</c:v>
                </c:pt>
                <c:pt idx="18835">
                  <c:v>-0.21394592207262661</c:v>
                </c:pt>
                <c:pt idx="18836">
                  <c:v>-0.26317907930700324</c:v>
                </c:pt>
                <c:pt idx="18837">
                  <c:v>-0.3122318654107854</c:v>
                </c:pt>
                <c:pt idx="18838">
                  <c:v>-0.36107054417088313</c:v>
                </c:pt>
                <c:pt idx="18839">
                  <c:v>-0.40966183306993742</c:v>
                </c:pt>
                <c:pt idx="18840">
                  <c:v>-0.45797245636598477</c:v>
                </c:pt>
                <c:pt idx="18841">
                  <c:v>-0.50596909157862346</c:v>
                </c:pt>
                <c:pt idx="18842">
                  <c:v>-0.55361882722195865</c:v>
                </c:pt>
                <c:pt idx="18843">
                  <c:v>-0.6008892107501036</c:v>
                </c:pt>
                <c:pt idx="18844">
                  <c:v>-0.64774783396328239</c:v>
                </c:pt>
                <c:pt idx="18845">
                  <c:v>-0.69416237912180456</c:v>
                </c:pt>
                <c:pt idx="18846">
                  <c:v>-0.74010113101287001</c:v>
                </c:pt>
                <c:pt idx="18847">
                  <c:v>-0.78553262807777746</c:v>
                </c:pt>
                <c:pt idx="18848">
                  <c:v>-0.83042604586349777</c:v>
                </c:pt>
                <c:pt idx="18849">
                  <c:v>-0.87475085182236945</c:v>
                </c:pt>
                <c:pt idx="18850">
                  <c:v>-0.9184750344054774</c:v>
                </c:pt>
                <c:pt idx="18851">
                  <c:v>-0.96157007986969389</c:v>
                </c:pt>
                <c:pt idx="18852">
                  <c:v>-1.0040066306400453</c:v>
                </c:pt>
                <c:pt idx="18853">
                  <c:v>-1.0457547401256606</c:v>
                </c:pt>
                <c:pt idx="18854">
                  <c:v>-1.0867849345963643</c:v>
                </c:pt>
                <c:pt idx="18855">
                  <c:v>-1.1270699341286436</c:v>
                </c:pt>
                <c:pt idx="18856">
                  <c:v>-1.1665831093946668</c:v>
                </c:pt>
                <c:pt idx="18857">
                  <c:v>-1.2052978543270689</c:v>
                </c:pt>
                <c:pt idx="18858">
                  <c:v>-1.2431875015561358</c:v>
                </c:pt>
                <c:pt idx="18859">
                  <c:v>-1.2802252660057636</c:v>
                </c:pt>
                <c:pt idx="18860">
                  <c:v>-1.3163847602555192</c:v>
                </c:pt>
                <c:pt idx="18861">
                  <c:v>-1.3516416943259053</c:v>
                </c:pt>
                <c:pt idx="18862">
                  <c:v>-1.3859723201465244</c:v>
                </c:pt>
                <c:pt idx="18863">
                  <c:v>-1.4193528004915537</c:v>
                </c:pt>
                <c:pt idx="18864">
                  <c:v>-1.4517596716369923</c:v>
                </c:pt>
                <c:pt idx="18865">
                  <c:v>-1.4831714975543175</c:v>
                </c:pt>
                <c:pt idx="18866">
                  <c:v>-1.513567277260037</c:v>
                </c:pt>
                <c:pt idx="18867">
                  <c:v>-1.5429257859827392</c:v>
                </c:pt>
                <c:pt idx="18868">
                  <c:v>-1.5712265627604343</c:v>
                </c:pt>
                <c:pt idx="18869">
                  <c:v>-1.5984521696274532</c:v>
                </c:pt>
                <c:pt idx="18870">
                  <c:v>-1.6245821619441307</c:v>
                </c:pt>
                <c:pt idx="18871">
                  <c:v>-1.6495977073580068</c:v>
                </c:pt>
                <c:pt idx="18872">
                  <c:v>-1.6734834464604591</c:v>
                </c:pt>
                <c:pt idx="18873">
                  <c:v>-1.696221473151051</c:v>
                </c:pt>
                <c:pt idx="18874">
                  <c:v>-1.7177965565474083</c:v>
                </c:pt>
                <c:pt idx="18875">
                  <c:v>-1.738194645113079</c:v>
                </c:pt>
                <c:pt idx="18876">
                  <c:v>-1.7574028002172006</c:v>
                </c:pt>
                <c:pt idx="18877">
                  <c:v>-1.7754063344079989</c:v>
                </c:pt>
                <c:pt idx="18878">
                  <c:v>-1.7921924410603691</c:v>
                </c:pt>
                <c:pt idx="18879">
                  <c:v>-1.8077514628283424</c:v>
                </c:pt>
                <c:pt idx="18880">
                  <c:v>-1.8220708185040042</c:v>
                </c:pt>
                <c:pt idx="18881">
                  <c:v>-1.8351407368487036</c:v>
                </c:pt>
                <c:pt idx="18882">
                  <c:v>-1.8469533648884207</c:v>
                </c:pt>
                <c:pt idx="18883">
                  <c:v>-1.8574993607351697</c:v>
                </c:pt>
                <c:pt idx="18884">
                  <c:v>-1.8667720994013053</c:v>
                </c:pt>
                <c:pt idx="18885">
                  <c:v>-1.8747655701158361</c:v>
                </c:pt>
                <c:pt idx="18886">
                  <c:v>-1.8814747965018863</c:v>
                </c:pt>
                <c:pt idx="18887">
                  <c:v>-1.8868946511066278</c:v>
                </c:pt>
                <c:pt idx="18888">
                  <c:v>-1.891021368221754</c:v>
                </c:pt>
                <c:pt idx="18889">
                  <c:v>-1.8938525545683838</c:v>
                </c:pt>
                <c:pt idx="18890">
                  <c:v>-1.8953854649033597</c:v>
                </c:pt>
                <c:pt idx="18891">
                  <c:v>-1.8956185032774289</c:v>
                </c:pt>
                <c:pt idx="18892">
                  <c:v>-1.8945517754014187</c:v>
                </c:pt>
                <c:pt idx="18893">
                  <c:v>-1.8921870716785836</c:v>
                </c:pt>
                <c:pt idx="18894">
                  <c:v>-1.8885267166490929</c:v>
                </c:pt>
                <c:pt idx="18895">
                  <c:v>-1.883571150768842</c:v>
                </c:pt>
                <c:pt idx="18896">
                  <c:v>-1.877324811879213</c:v>
                </c:pt>
                <c:pt idx="18897">
                  <c:v>-1.8697924706490165</c:v>
                </c:pt>
                <c:pt idx="18898">
                  <c:v>-1.8609790293101656</c:v>
                </c:pt>
                <c:pt idx="18899">
                  <c:v>-1.8508893650388636</c:v>
                </c:pt>
                <c:pt idx="18900">
                  <c:v>-1.8395321443965409</c:v>
                </c:pt>
                <c:pt idx="18901">
                  <c:v>-1.8269143884206298</c:v>
                </c:pt>
                <c:pt idx="18902">
                  <c:v>-1.8130444751294241</c:v>
                </c:pt>
                <c:pt idx="18903">
                  <c:v>-1.7979310253328524</c:v>
                </c:pt>
                <c:pt idx="18904">
                  <c:v>-1.781586151519563</c:v>
                </c:pt>
                <c:pt idx="18905">
                  <c:v>-1.7640199902966407</c:v>
                </c:pt>
                <c:pt idx="18906">
                  <c:v>-1.745244231482399</c:v>
                </c:pt>
                <c:pt idx="18907">
                  <c:v>-1.7252721594381459</c:v>
                </c:pt>
                <c:pt idx="18908">
                  <c:v>-1.7041186338937864</c:v>
                </c:pt>
                <c:pt idx="18909">
                  <c:v>-1.6817960924183806</c:v>
                </c:pt>
                <c:pt idx="18910">
                  <c:v>-1.6583203460619</c:v>
                </c:pt>
                <c:pt idx="18911">
                  <c:v>-1.6337085591938187</c:v>
                </c:pt>
                <c:pt idx="18912">
                  <c:v>-1.6079780087807551</c:v>
                </c:pt>
                <c:pt idx="18913">
                  <c:v>-1.5811459098295559</c:v>
                </c:pt>
                <c:pt idx="18914">
                  <c:v>-1.5532298212242854</c:v>
                </c:pt>
                <c:pt idx="18915">
                  <c:v>-1.5242492478616629</c:v>
                </c:pt>
                <c:pt idx="18916">
                  <c:v>-1.4942240018060489</c:v>
                </c:pt>
                <c:pt idx="18917">
                  <c:v>-1.4631740468452055</c:v>
                </c:pt>
                <c:pt idx="18918">
                  <c:v>-1.4311210668740231</c:v>
                </c:pt>
                <c:pt idx="18919">
                  <c:v>-1.3980873476746931</c:v>
                </c:pt>
                <c:pt idx="18920">
                  <c:v>-1.3640962238858056</c:v>
                </c:pt>
                <c:pt idx="18921">
                  <c:v>-1.3291697524732153</c:v>
                </c:pt>
                <c:pt idx="18922">
                  <c:v>-1.2933329434555922</c:v>
                </c:pt>
                <c:pt idx="18923">
                  <c:v>-1.2566105739514399</c:v>
                </c:pt>
                <c:pt idx="18924">
                  <c:v>-1.2190258202488495</c:v>
                </c:pt>
                <c:pt idx="18925">
                  <c:v>-1.1806062111818909</c:v>
                </c:pt>
                <c:pt idx="18926">
                  <c:v>-1.1413777608208748</c:v>
                </c:pt>
                <c:pt idx="18927">
                  <c:v>-1.1013657195944275</c:v>
                </c:pt>
                <c:pt idx="18928">
                  <c:v>-1.0605983830992101</c:v>
                </c:pt>
                <c:pt idx="18929">
                  <c:v>-1.019104449306645</c:v>
                </c:pt>
                <c:pt idx="18930">
                  <c:v>-0.97691286993057225</c:v>
                </c:pt>
                <c:pt idx="18931">
                  <c:v>-0.93405102406753848</c:v>
                </c:pt>
                <c:pt idx="18932">
                  <c:v>-0.89055009738551816</c:v>
                </c:pt>
                <c:pt idx="18933">
                  <c:v>-0.84643918206727631</c:v>
                </c:pt>
                <c:pt idx="18934">
                  <c:v>-0.80174656226923668</c:v>
                </c:pt>
                <c:pt idx="18935">
                  <c:v>-0.75650469306942203</c:v>
                </c:pt>
                <c:pt idx="18936">
                  <c:v>-0.710744309904218</c:v>
                </c:pt>
                <c:pt idx="18937">
                  <c:v>-0.66449631755528149</c:v>
                </c:pt>
                <c:pt idx="18938">
                  <c:v>-0.61779287121140014</c:v>
                </c:pt>
                <c:pt idx="18939">
                  <c:v>-0.57066682827267745</c:v>
                </c:pt>
                <c:pt idx="18940">
                  <c:v>-0.52314999483072455</c:v>
                </c:pt>
                <c:pt idx="18941">
                  <c:v>-0.47527461045755004</c:v>
                </c:pt>
                <c:pt idx="18942">
                  <c:v>-0.42707389582114269</c:v>
                </c:pt>
                <c:pt idx="18943">
                  <c:v>-0.37858149836066324</c:v>
                </c:pt>
                <c:pt idx="18944">
                  <c:v>-0.32982974267252829</c:v>
                </c:pt>
                <c:pt idx="18945">
                  <c:v>-0.28085112823522784</c:v>
                </c:pt>
                <c:pt idx="18946">
                  <c:v>-0.23167889767694089</c:v>
                </c:pt>
                <c:pt idx="18947">
                  <c:v>-0.18234705224145309</c:v>
                </c:pt>
                <c:pt idx="18948">
                  <c:v>-0.13289033275324438</c:v>
                </c:pt>
                <c:pt idx="18949">
                  <c:v>-8.3343626124489298E-2</c:v>
                </c:pt>
                <c:pt idx="18950">
                  <c:v>-3.3740188204355863E-2</c:v>
                </c:pt>
                <c:pt idx="18951">
                  <c:v>1.5886874159245109E-2</c:v>
                </c:pt>
                <c:pt idx="18952">
                  <c:v>6.5503495974339812E-2</c:v>
                </c:pt>
                <c:pt idx="18953">
                  <c:v>0.11507412717927329</c:v>
                </c:pt>
                <c:pt idx="18954">
                  <c:v>0.16456635017861568</c:v>
                </c:pt>
                <c:pt idx="18955">
                  <c:v>0.21394611419767828</c:v>
                </c:pt>
                <c:pt idx="18956">
                  <c:v>0.26317927909525241</c:v>
                </c:pt>
                <c:pt idx="18957">
                  <c:v>0.31223207276115406</c:v>
                </c:pt>
                <c:pt idx="18958">
                  <c:v>0.36107075897900937</c:v>
                </c:pt>
                <c:pt idx="18959">
                  <c:v>0.40966205522832166</c:v>
                </c:pt>
                <c:pt idx="18960">
                  <c:v>0.45797268576398825</c:v>
                </c:pt>
                <c:pt idx="18961">
                  <c:v>0.50596932810254069</c:v>
                </c:pt>
                <c:pt idx="18962">
                  <c:v>0.55361907075511718</c:v>
                </c:pt>
                <c:pt idx="18963">
                  <c:v>0.60088946117282227</c:v>
                </c:pt>
                <c:pt idx="18964">
                  <c:v>0.64774809115302912</c:v>
                </c:pt>
                <c:pt idx="18965">
                  <c:v>0.6941626429531661</c:v>
                </c:pt>
                <c:pt idx="18966">
                  <c:v>0.74010140135773128</c:v>
                </c:pt>
                <c:pt idx="18967">
                  <c:v>0.78553290480520921</c:v>
                </c:pt>
                <c:pt idx="18968">
                  <c:v>0.83042632884002043</c:v>
                </c:pt>
                <c:pt idx="18969">
                  <c:v>0.87475114091186357</c:v>
                </c:pt>
                <c:pt idx="18970">
                  <c:v>0.91847532946929644</c:v>
                </c:pt>
                <c:pt idx="18971">
                  <c:v>0.96157038076675372</c:v>
                </c:pt>
                <c:pt idx="18972">
                  <c:v>1.004006937226875</c:v>
                </c:pt>
                <c:pt idx="18973">
                  <c:v>1.0457550522564645</c:v>
                </c:pt>
                <c:pt idx="18974">
                  <c:v>1.0867852521230956</c:v>
                </c:pt>
                <c:pt idx="18975">
                  <c:v>1.1270702569010596</c:v>
                </c:pt>
                <c:pt idx="18976">
                  <c:v>1.1665834372604251</c:v>
                </c:pt>
                <c:pt idx="18977">
                  <c:v>1.2052981871317847</c:v>
                </c:pt>
                <c:pt idx="18978">
                  <c:v>1.2431878391434539</c:v>
                </c:pt>
                <c:pt idx="18979">
                  <c:v>1.2802256082174364</c:v>
                </c:pt>
                <c:pt idx="18980">
                  <c:v>1.3163851069314656</c:v>
                </c:pt>
                <c:pt idx="18981">
                  <c:v>1.3516420453043092</c:v>
                </c:pt>
                <c:pt idx="18982">
                  <c:v>1.3859726752638875</c:v>
                </c:pt>
                <c:pt idx="18983">
                  <c:v>1.4193531595827842</c:v>
                </c:pt>
                <c:pt idx="18984">
                  <c:v>1.4517600345354675</c:v>
                </c:pt>
                <c:pt idx="18985">
                  <c:v>1.4831718640919969</c:v>
                </c:pt>
                <c:pt idx="18986">
                  <c:v>1.5135676472674995</c:v>
                </c:pt>
                <c:pt idx="18987">
                  <c:v>1.5429261592892587</c:v>
                </c:pt>
                <c:pt idx="18988">
                  <c:v>1.5712269391940916</c:v>
                </c:pt>
                <c:pt idx="18989">
                  <c:v>1.5984525490151966</c:v>
                </c:pt>
                <c:pt idx="18990">
                  <c:v>1.6245825441118404</c:v>
                </c:pt>
                <c:pt idx="18991">
                  <c:v>1.6495980921306168</c:v>
                </c:pt>
                <c:pt idx="18992">
                  <c:v>1.6734838336619853</c:v>
                </c:pt>
                <c:pt idx="18993">
                  <c:v>1.6962218626046941</c:v>
                </c:pt>
                <c:pt idx="18994">
                  <c:v>1.7177969480756585</c:v>
                </c:pt>
                <c:pt idx="18995">
                  <c:v>1.7381950385377527</c:v>
                </c:pt>
                <c:pt idx="18996">
                  <c:v>1.7574031953595495</c:v>
                </c:pt>
                <c:pt idx="18997">
                  <c:v>1.7754067310887862</c:v>
                </c:pt>
                <c:pt idx="18998">
                  <c:v>1.7921928390999469</c:v>
                </c:pt>
                <c:pt idx="18999">
                  <c:v>1.8077518620467243</c:v>
                </c:pt>
                <c:pt idx="19000">
                  <c:v>1.8220712187209629</c:v>
                </c:pt>
                <c:pt idx="19001">
                  <c:v>1.8351411378838363</c:v>
                </c:pt>
                <c:pt idx="19002">
                  <c:v>1.8469537665612408</c:v>
                </c:pt>
                <c:pt idx="19003">
                  <c:v>1.8574997628651904</c:v>
                </c:pt>
                <c:pt idx="19004">
                  <c:v>1.8667725018081074</c:v>
                </c:pt>
                <c:pt idx="19005">
                  <c:v>1.8747659726191577</c:v>
                </c:pt>
                <c:pt idx="19006">
                  <c:v>1.8814751989217025</c:v>
                </c:pt>
                <c:pt idx="19007">
                  <c:v>1.8868950532632229</c:v>
                </c:pt>
                <c:pt idx="19008">
                  <c:v>1.8910217699358118</c:v>
                </c:pt>
                <c:pt idx="19009">
                  <c:v>1.8938529556610613</c:v>
                </c:pt>
                <c:pt idx="19010">
                  <c:v>1.8953858651963769</c:v>
                </c:pt>
                <c:pt idx="19011">
                  <c:v>1.8956189025931185</c:v>
                </c:pt>
                <c:pt idx="19012">
                  <c:v>1.8945521735628406</c:v>
                </c:pt>
                <c:pt idx="19013">
                  <c:v>1.892187468509585</c:v>
                </c:pt>
                <c:pt idx="19014">
                  <c:v>1.8885271119743772</c:v>
                </c:pt>
                <c:pt idx="19015">
                  <c:v>1.8835715444140693</c:v>
                </c:pt>
                <c:pt idx="19016">
                  <c:v>1.8773252036710619</c:v>
                </c:pt>
                <c:pt idx="19017">
                  <c:v>1.8697928604152523</c:v>
                </c:pt>
                <c:pt idx="19018">
                  <c:v>1.8609794168797298</c:v>
                </c:pt>
                <c:pt idx="19019">
                  <c:v>1.8508897502419419</c:v>
                </c:pt>
                <c:pt idx="19020">
                  <c:v>1.8395325270646476</c:v>
                </c:pt>
                <c:pt idx="19021">
                  <c:v>1.8269147683866529</c:v>
                </c:pt>
                <c:pt idx="19022">
                  <c:v>1.8130448522277369</c:v>
                </c:pt>
                <c:pt idx="19023">
                  <c:v>1.7979313993993595</c:v>
                </c:pt>
                <c:pt idx="19024">
                  <c:v>1.7815865223917737</c:v>
                </c:pt>
                <c:pt idx="19025">
                  <c:v>1.764020357813741</c:v>
                </c:pt>
                <c:pt idx="19026">
                  <c:v>1.7452445954853257</c:v>
                </c:pt>
                <c:pt idx="19027">
                  <c:v>1.7252725197696548</c:v>
                </c:pt>
                <c:pt idx="19028">
                  <c:v>1.7041189903985123</c:v>
                </c:pt>
                <c:pt idx="19029">
                  <c:v>1.6817964449429119</c:v>
                </c:pt>
                <c:pt idx="19030">
                  <c:v>1.6583206944548461</c:v>
                </c:pt>
                <c:pt idx="19031">
                  <c:v>1.6337089033058547</c:v>
                </c:pt>
                <c:pt idx="19032">
                  <c:v>1.6079783484647068</c:v>
                </c:pt>
                <c:pt idx="19033">
                  <c:v>1.5811462449404545</c:v>
                </c:pt>
                <c:pt idx="19034">
                  <c:v>1.5532301516194427</c:v>
                </c:pt>
                <c:pt idx="19035">
                  <c:v>1.5242495734006929</c:v>
                </c:pt>
                <c:pt idx="19036">
                  <c:v>1.4942243223509692</c:v>
                </c:pt>
                <c:pt idx="19037">
                  <c:v>1.463174362260476</c:v>
                </c:pt>
                <c:pt idx="19038">
                  <c:v>1.4311213770266038</c:v>
                </c:pt>
                <c:pt idx="19039">
                  <c:v>1.3980876524340995</c:v>
                </c:pt>
                <c:pt idx="19040">
                  <c:v>1.3640965231241757</c:v>
                </c:pt>
                <c:pt idx="19041">
                  <c:v>1.3291700460653386</c:v>
                </c:pt>
                <c:pt idx="19042">
                  <c:v>1.2933332312789825</c:v>
                </c:pt>
                <c:pt idx="19043">
                  <c:v>1.2566108558863807</c:v>
                </c:pt>
                <c:pt idx="19044">
                  <c:v>1.2190260961784334</c:v>
                </c:pt>
                <c:pt idx="19045">
                  <c:v>1.1806064809920633</c:v>
                </c:pt>
                <c:pt idx="19046">
                  <c:v>1.1413780244005207</c:v>
                </c:pt>
                <c:pt idx="19047">
                  <c:v>1.1013659768353696</c:v>
                </c:pt>
                <c:pt idx="19048">
                  <c:v>1.060598633896277</c:v>
                </c:pt>
                <c:pt idx="19049">
                  <c:v>1.0191046935577046</c:v>
                </c:pt>
                <c:pt idx="19050">
                  <c:v>0.97691310753657212</c:v>
                </c:pt>
                <c:pt idx="19051">
                  <c:v>0.9340512549325557</c:v>
                </c:pt>
                <c:pt idx="19052">
                  <c:v>0.89055032141677615</c:v>
                </c:pt>
                <c:pt idx="19053">
                  <c:v>0.84643939917522393</c:v>
                </c:pt>
                <c:pt idx="19054">
                  <c:v>0.80174677236753722</c:v>
                </c:pt>
                <c:pt idx="19055">
                  <c:v>0.75650489607496951</c:v>
                </c:pt>
                <c:pt idx="19056">
                  <c:v>0.71074450573728387</c:v>
                </c:pt>
                <c:pt idx="19057">
                  <c:v>0.66449650613941336</c:v>
                </c:pt>
                <c:pt idx="19058">
                  <c:v>0.61779305247351168</c:v>
                </c:pt>
                <c:pt idx="19059">
                  <c:v>0.57066700214304833</c:v>
                </c:pt>
                <c:pt idx="19060">
                  <c:v>0.52315016124306213</c:v>
                </c:pt>
                <c:pt idx="19061">
                  <c:v>0.47527476934903451</c:v>
                </c:pt>
                <c:pt idx="19062">
                  <c:v>0.42707404713236613</c:v>
                </c:pt>
                <c:pt idx="19063">
                  <c:v>0.37858164203568678</c:v>
                </c:pt>
                <c:pt idx="19064">
                  <c:v>0.3298298786589407</c:v>
                </c:pt>
                <c:pt idx="19065">
                  <c:v>0.28085125648414622</c:v>
                </c:pt>
                <c:pt idx="19066">
                  <c:v>0.23167901814298056</c:v>
                </c:pt>
                <c:pt idx="19067">
                  <c:v>0.18234716488278652</c:v>
                </c:pt>
                <c:pt idx="19068">
                  <c:v>0.13289043753162783</c:v>
                </c:pt>
                <c:pt idx="19069">
                  <c:v>8.3343723005223094E-2</c:v>
                </c:pt>
                <c:pt idx="19070">
                  <c:v>3.3740277156367619E-2</c:v>
                </c:pt>
                <c:pt idx="19071">
                  <c:v>-1.5886793163499963E-2</c:v>
                </c:pt>
                <c:pt idx="19072">
                  <c:v>-6.5503422958748642E-2</c:v>
                </c:pt>
                <c:pt idx="19073">
                  <c:v>-0.11507406216415252</c:v>
                </c:pt>
                <c:pt idx="19074">
                  <c:v>-0.16456629318068217</c:v>
                </c:pt>
                <c:pt idx="19075">
                  <c:v>-0.21394606523000528</c:v>
                </c:pt>
                <c:pt idx="19076">
                  <c:v>-0.26317923816735794</c:v>
                </c:pt>
                <c:pt idx="19077">
                  <c:v>-0.31223203987888426</c:v>
                </c:pt>
                <c:pt idx="19078">
                  <c:v>-0.36107073414466767</c:v>
                </c:pt>
                <c:pt idx="19079">
                  <c:v>-0.40966203844054028</c:v>
                </c:pt>
                <c:pt idx="19080">
                  <c:v>-0.45797267701787164</c:v>
                </c:pt>
                <c:pt idx="19081">
                  <c:v>-0.50596932738959355</c:v>
                </c:pt>
                <c:pt idx="19082">
                  <c:v>-0.55361907806323074</c:v>
                </c:pt>
                <c:pt idx="19083">
                  <c:v>-0.6008894764863596</c:v>
                </c:pt>
                <c:pt idx="19084">
                  <c:v>-0.64774811445276403</c:v>
                </c:pt>
                <c:pt idx="19085">
                  <c:v>-0.6941626742163971</c:v>
                </c:pt>
                <c:pt idx="19086">
                  <c:v>-0.7401014405581543</c:v>
                </c:pt>
                <c:pt idx="19087">
                  <c:v>-0.78553295191308625</c:v>
                </c:pt>
                <c:pt idx="19088">
                  <c:v>-0.83042638382206202</c:v>
                </c:pt>
                <c:pt idx="19089">
                  <c:v>-0.87475120373134652</c:v>
                </c:pt>
                <c:pt idx="19090">
                  <c:v>-0.91847540008605788</c:v>
                </c:pt>
                <c:pt idx="19091">
                  <c:v>-0.96157045913718631</c:v>
                </c:pt>
                <c:pt idx="19092">
                  <c:v>-1.0040070233039879</c:v>
                </c:pt>
                <c:pt idx="19093">
                  <c:v>-1.0457551459898848</c:v>
                </c:pt>
                <c:pt idx="19094">
                  <c:v>-1.086785353459117</c:v>
                </c:pt>
                <c:pt idx="19095">
                  <c:v>-1.1270703657826724</c:v>
                </c:pt>
                <c:pt idx="19096">
                  <c:v>-1.1665835536272982</c:v>
                </c:pt>
                <c:pt idx="19097">
                  <c:v>-1.2052983109203723</c:v>
                </c:pt>
                <c:pt idx="19098">
                  <c:v>-1.2431879702869628</c:v>
                </c:pt>
                <c:pt idx="19099">
                  <c:v>-1.2802257466459106</c:v>
                </c:pt>
                <c:pt idx="19100">
                  <c:v>-1.3163852525717903</c:v>
                </c:pt>
                <c:pt idx="19101">
                  <c:v>-1.351642198080274</c:v>
                </c:pt>
                <c:pt idx="19102">
                  <c:v>-1.385972835096186</c:v>
                </c:pt>
                <c:pt idx="19103">
                  <c:v>-1.4193533263891041</c:v>
                </c:pt>
                <c:pt idx="19104">
                  <c:v>-1.4517602082305079</c:v>
                </c:pt>
                <c:pt idx="19105">
                  <c:v>-1.4831720445874725</c:v>
                </c:pt>
                <c:pt idx="19106">
                  <c:v>-1.5135678344722616</c:v>
                </c:pt>
                <c:pt idx="19107">
                  <c:v>-1.5429263531092752</c:v>
                </c:pt>
                <c:pt idx="19108">
                  <c:v>-1.5712271395325443</c:v>
                </c:pt>
                <c:pt idx="19109">
                  <c:v>-1.5984527557724761</c:v>
                </c:pt>
                <c:pt idx="19110">
                  <c:v>-1.624582757185657</c:v>
                </c:pt>
                <c:pt idx="19111">
                  <c:v>-1.6495983114159791</c:v>
                </c:pt>
                <c:pt idx="19112">
                  <c:v>-1.6734840590513071</c:v>
                </c:pt>
                <c:pt idx="19113">
                  <c:v>-1.6962220939878339</c:v>
                </c:pt>
                <c:pt idx="19114">
                  <c:v>-1.7177971853399472</c:v>
                </c:pt>
                <c:pt idx="19115">
                  <c:v>-1.7381952815680888</c:v>
                </c:pt>
                <c:pt idx="19116">
                  <c:v>-1.7574034440384125</c:v>
                </c:pt>
                <c:pt idx="19117">
                  <c:v>-1.7754069852963239</c:v>
                </c:pt>
                <c:pt idx="19118">
                  <c:v>-1.7921930987140164</c:v>
                </c:pt>
                <c:pt idx="19119">
                  <c:v>-1.8077521269429604</c:v>
                </c:pt>
                <c:pt idx="19120">
                  <c:v>-1.822071488772826</c:v>
                </c:pt>
                <c:pt idx="19121">
                  <c:v>-1.8351414129626766</c:v>
                </c:pt>
                <c:pt idx="19122">
                  <c:v>-1.846954046536371</c:v>
                </c:pt>
                <c:pt idx="19123">
                  <c:v>-1.8575000476039305</c:v>
                </c:pt>
                <c:pt idx="19124">
                  <c:v>-1.8667727911758523</c:v>
                </c:pt>
                <c:pt idx="19125">
                  <c:v>-1.8747662664794389</c:v>
                </c:pt>
                <c:pt idx="19126">
                  <c:v>-1.8814754971362613</c:v>
                </c:pt>
                <c:pt idx="19127">
                  <c:v>-1.8868953556920618</c:v>
                </c:pt>
                <c:pt idx="19128">
                  <c:v>-1.8910220764372729</c:v>
                </c:pt>
                <c:pt idx="19129">
                  <c:v>-1.8938532660918872</c:v>
                </c:pt>
                <c:pt idx="19130">
                  <c:v>-1.895386179411757</c:v>
                </c:pt>
                <c:pt idx="19131">
                  <c:v>-1.8956192204467961</c:v>
                </c:pt>
                <c:pt idx="19132">
                  <c:v>-1.8945524949071457</c:v>
                </c:pt>
                <c:pt idx="19133">
                  <c:v>-1.8921877931955247</c:v>
                </c:pt>
                <c:pt idx="19134">
                  <c:v>-1.888527439851692</c:v>
                </c:pt>
                <c:pt idx="19135">
                  <c:v>-1.8835718753312953</c:v>
                </c:pt>
                <c:pt idx="19136">
                  <c:v>-1.8773255374756264</c:v>
                </c:pt>
                <c:pt idx="19137">
                  <c:v>-1.8697931969535186</c:v>
                </c:pt>
                <c:pt idx="19138">
                  <c:v>-1.8609797559970764</c:v>
                </c:pt>
                <c:pt idx="19139">
                  <c:v>-1.850890091782835</c:v>
                </c:pt>
                <c:pt idx="19140">
                  <c:v>-1.8395328708727148</c:v>
                </c:pt>
                <c:pt idx="19141">
                  <c:v>-1.8269151143047448</c:v>
                </c:pt>
                <c:pt idx="19142">
                  <c:v>-1.8130452000980124</c:v>
                </c:pt>
                <c:pt idx="19143">
                  <c:v>-1.7979317490633293</c:v>
                </c:pt>
                <c:pt idx="19144">
                  <c:v>-1.7815868736904086</c:v>
                </c:pt>
                <c:pt idx="19145">
                  <c:v>-1.7640207105875281</c:v>
                </c:pt>
                <c:pt idx="19146">
                  <c:v>-1.7452449495743352</c:v>
                </c:pt>
                <c:pt idx="19147">
                  <c:v>-1.7252728750136073</c:v>
                </c:pt>
                <c:pt idx="19148">
                  <c:v>-1.7041193466368647</c:v>
                </c:pt>
                <c:pt idx="19149">
                  <c:v>-1.681796802014935</c:v>
                </c:pt>
                <c:pt idx="19150">
                  <c:v>-1.6583210521996645</c:v>
                </c:pt>
                <c:pt idx="19151">
                  <c:v>-1.6337092615625646</c:v>
                </c:pt>
                <c:pt idx="19152">
                  <c:v>-1.6079787070724156</c:v>
                </c:pt>
                <c:pt idx="19153">
                  <c:v>-1.5811466037383488</c:v>
                </c:pt>
                <c:pt idx="19154">
                  <c:v>-1.5532305104468835</c:v>
                </c:pt>
                <c:pt idx="19155">
                  <c:v>-1.5242499320972889</c:v>
                </c:pt>
                <c:pt idx="19156">
                  <c:v>-1.4942246807566153</c:v>
                </c:pt>
                <c:pt idx="19157">
                  <c:v>-1.4631747202154459</c:v>
                </c:pt>
                <c:pt idx="19158">
                  <c:v>-1.4311217343716314</c:v>
                </c:pt>
                <c:pt idx="19159">
                  <c:v>-1.39808800901042</c:v>
                </c:pt>
                <c:pt idx="19160">
                  <c:v>-1.3640968787736156</c:v>
                </c:pt>
                <c:pt idx="19161">
                  <c:v>-1.3291704006304113</c:v>
                </c:pt>
                <c:pt idx="19162">
                  <c:v>-1.293333584602893</c:v>
                </c:pt>
                <c:pt idx="19163">
                  <c:v>-1.2566112078131453</c:v>
                </c:pt>
                <c:pt idx="19164">
                  <c:v>-1.2190264465529348</c:v>
                </c:pt>
                <c:pt idx="19165">
                  <c:v>-1.1806068296601246</c:v>
                </c:pt>
                <c:pt idx="19166">
                  <c:v>-1.1413783712089556</c:v>
                </c:pt>
                <c:pt idx="19167">
                  <c:v>-1.1013663216320442</c:v>
                </c:pt>
                <c:pt idx="19168">
                  <c:v>-1.0605989765302228</c:v>
                </c:pt>
                <c:pt idx="19169">
                  <c:v>-1.0191050338791465</c:v>
                </c:pt>
                <c:pt idx="19170">
                  <c:v>-0.976913445396973</c:v>
                </c:pt>
                <c:pt idx="19171">
                  <c:v>-0.93405159018474104</c:v>
                </c:pt>
                <c:pt idx="19172">
                  <c:v>-0.8905506539149447</c:v>
                </c:pt>
                <c:pt idx="19173">
                  <c:v>-0.84643972877501572</c:v>
                </c:pt>
                <c:pt idx="19174">
                  <c:v>-0.80174709892615115</c:v>
                </c:pt>
                <c:pt idx="19175">
                  <c:v>-0.75650521945118077</c:v>
                </c:pt>
                <c:pt idx="19176">
                  <c:v>-0.71074482579146059</c:v>
                </c:pt>
                <c:pt idx="19177">
                  <c:v>-0.66449682273363486</c:v>
                </c:pt>
                <c:pt idx="19178">
                  <c:v>-0.6177933654716643</c:v>
                </c:pt>
                <c:pt idx="19179">
                  <c:v>-0.57066731141079696</c:v>
                </c:pt>
                <c:pt idx="19180">
                  <c:v>-0.52315046664796716</c:v>
                </c:pt>
                <c:pt idx="19181">
                  <c:v>-0.47527507076055875</c:v>
                </c:pt>
                <c:pt idx="19182">
                  <c:v>-0.42707434442198633</c:v>
                </c:pt>
                <c:pt idx="19183">
                  <c:v>-0.37858193507688326</c:v>
                </c:pt>
                <c:pt idx="19184">
                  <c:v>-0.32983016732733844</c:v>
                </c:pt>
                <c:pt idx="19185">
                  <c:v>-0.28085154065748591</c:v>
                </c:pt>
                <c:pt idx="19186">
                  <c:v>-0.23167929770120679</c:v>
                </c:pt>
                <c:pt idx="19187">
                  <c:v>-0.18234743970809028</c:v>
                </c:pt>
                <c:pt idx="19188">
                  <c:v>-0.13289070750850357</c:v>
                </c:pt>
                <c:pt idx="19189">
                  <c:v>-8.334398802048322E-2</c:v>
                </c:pt>
                <c:pt idx="19190">
                  <c:v>-3.3740537099243371E-2</c:v>
                </c:pt>
                <c:pt idx="19191">
                  <c:v>1.5886538401343509E-2</c:v>
                </c:pt>
                <c:pt idx="19192">
                  <c:v>6.5503173483140956E-2</c:v>
                </c:pt>
                <c:pt idx="19193">
                  <c:v>0.11507381807844733</c:v>
                </c:pt>
                <c:pt idx="19194">
                  <c:v>0.16456605458561188</c:v>
                </c:pt>
                <c:pt idx="19195">
                  <c:v>0.21394583222376876</c:v>
                </c:pt>
                <c:pt idx="19196">
                  <c:v>0.26317901084541762</c:v>
                </c:pt>
                <c:pt idx="19197">
                  <c:v>0.31223181833406738</c:v>
                </c:pt>
                <c:pt idx="19198">
                  <c:v>0.36107051846706728</c:v>
                </c:pt>
                <c:pt idx="19199">
                  <c:v>0.40966182871748341</c:v>
                </c:pt>
                <c:pt idx="19200">
                  <c:v>0.45797247333387814</c:v>
                </c:pt>
                <c:pt idx="19201">
                  <c:v>0.50596912982638975</c:v>
                </c:pt>
                <c:pt idx="19202">
                  <c:v>0.55361888669963466</c:v>
                </c:pt>
                <c:pt idx="19203">
                  <c:v>0.60088929139832647</c:v>
                </c:pt>
                <c:pt idx="19204">
                  <c:v>0.64774793571331923</c:v>
                </c:pt>
                <c:pt idx="19205">
                  <c:v>0.6941625018956098</c:v>
                </c:pt>
                <c:pt idx="19206">
                  <c:v>0.74010127472312737</c:v>
                </c:pt>
                <c:pt idx="19207">
                  <c:v>0.78553279262792786</c:v>
                </c:pt>
                <c:pt idx="19208">
                  <c:v>0.83042623114782388</c:v>
                </c:pt>
                <c:pt idx="19209">
                  <c:v>0.87475105772607409</c:v>
                </c:pt>
                <c:pt idx="19210">
                  <c:v>0.91847526080468467</c:v>
                </c:pt>
                <c:pt idx="19211">
                  <c:v>0.96157032663158837</c:v>
                </c:pt>
                <c:pt idx="19212">
                  <c:v>1.0040068976229235</c:v>
                </c:pt>
                <c:pt idx="19213">
                  <c:v>1.0457550271789817</c:v>
                </c:pt>
                <c:pt idx="19214">
                  <c:v>1.0867852415608519</c:v>
                </c:pt>
                <c:pt idx="19215">
                  <c:v>1.1270702608363856</c:v>
                </c:pt>
                <c:pt idx="19216">
                  <c:v>1.1665834556691728</c:v>
                </c:pt>
                <c:pt idx="19217">
                  <c:v>1.205298219983383</c:v>
                </c:pt>
                <c:pt idx="19218">
                  <c:v>1.2431878864009089</c:v>
                </c:pt>
                <c:pt idx="19219">
                  <c:v>1.2802256698373946</c:v>
                </c:pt>
                <c:pt idx="19220">
                  <c:v>1.316385182864223</c:v>
                </c:pt>
                <c:pt idx="19221">
                  <c:v>1.3516421354938242</c:v>
                </c:pt>
                <c:pt idx="19222">
                  <c:v>1.3859727796478416</c:v>
                </c:pt>
                <c:pt idx="19223">
                  <c:v>1.4193532780926226</c:v>
                </c:pt>
                <c:pt idx="19224">
                  <c:v>1.4517601670964262</c:v>
                </c:pt>
                <c:pt idx="19225">
                  <c:v>1.4831720106231203</c:v>
                </c:pt>
                <c:pt idx="19226">
                  <c:v>1.5135678076817418</c:v>
                </c:pt>
                <c:pt idx="19227">
                  <c:v>1.5429263334934995</c:v>
                </c:pt>
                <c:pt idx="19228">
                  <c:v>1.5712271270891944</c:v>
                </c:pt>
                <c:pt idx="19229">
                  <c:v>1.5984527504960349</c:v>
                </c:pt>
                <c:pt idx="19230">
                  <c:v>1.6245827590674164</c:v>
                </c:pt>
                <c:pt idx="19231">
                  <c:v>1.6495983204440512</c:v>
                </c:pt>
                <c:pt idx="19232">
                  <c:v>1.6734840752106175</c:v>
                </c:pt>
                <c:pt idx="19233">
                  <c:v>1.6962221172601557</c:v>
                </c:pt>
                <c:pt idx="19234">
                  <c:v>1.7177972157038963</c:v>
                </c:pt>
                <c:pt idx="19235">
                  <c:v>1.7381953189991455</c:v>
                </c:pt>
                <c:pt idx="19236">
                  <c:v>1.7574034885089442</c:v>
                </c:pt>
                <c:pt idx="19237">
                  <c:v>1.7754070367755739</c:v>
                </c:pt>
                <c:pt idx="19238">
                  <c:v>1.792193157168172</c:v>
                </c:pt>
                <c:pt idx="19239">
                  <c:v>1.8077521923351232</c:v>
                </c:pt>
                <c:pt idx="19240">
                  <c:v>1.8220715610630587</c:v>
                </c:pt>
                <c:pt idx="19241">
                  <c:v>1.8351414921080307</c:v>
                </c:pt>
                <c:pt idx="19242">
                  <c:v>1.8469541324908911</c:v>
                </c:pt>
                <c:pt idx="19243">
                  <c:v>1.8575001403186902</c:v>
                </c:pt>
                <c:pt idx="19244">
                  <c:v>1.8667728905989691</c:v>
                </c:pt>
                <c:pt idx="19245">
                  <c:v>1.8747663725561379</c:v>
                </c:pt>
                <c:pt idx="19246">
                  <c:v>1.881475609808857</c:v>
                </c:pt>
                <c:pt idx="19247">
                  <c:v>1.88689547490002</c:v>
                </c:pt>
                <c:pt idx="19248">
                  <c:v>1.8910222021172343</c:v>
                </c:pt>
                <c:pt idx="19249">
                  <c:v>1.8938533981776833</c:v>
                </c:pt>
                <c:pt idx="19250">
                  <c:v>1.8953863178344785</c:v>
                </c:pt>
                <c:pt idx="19251">
                  <c:v>1.8956193651347917</c:v>
                </c:pt>
                <c:pt idx="19252">
                  <c:v>1.8945526457860851</c:v>
                </c:pt>
                <c:pt idx="19253">
                  <c:v>1.8921879501884151</c:v>
                </c:pt>
                <c:pt idx="19254">
                  <c:v>1.8885276028789399</c:v>
                </c:pt>
                <c:pt idx="19255">
                  <c:v>1.8835720443107293</c:v>
                </c:pt>
                <c:pt idx="19256">
                  <c:v>1.8773257123225309</c:v>
                </c:pt>
                <c:pt idx="19257">
                  <c:v>1.8697933775807063</c:v>
                </c:pt>
                <c:pt idx="19258">
                  <c:v>1.8609799423149012</c:v>
                </c:pt>
                <c:pt idx="19259">
                  <c:v>1.8508902836992405</c:v>
                </c:pt>
                <c:pt idx="19260">
                  <c:v>1.8395330682932869</c:v>
                </c:pt>
                <c:pt idx="19261">
                  <c:v>1.8269153171327661</c:v>
                </c:pt>
                <c:pt idx="19262">
                  <c:v>1.8130454082344869</c:v>
                </c:pt>
                <c:pt idx="19263">
                  <c:v>1.7979319624070484</c:v>
                </c:pt>
                <c:pt idx="19264">
                  <c:v>1.7815870921379855</c:v>
                </c:pt>
                <c:pt idx="19265">
                  <c:v>1.7640209340334589</c:v>
                </c:pt>
                <c:pt idx="19266">
                  <c:v>1.7452451779110396</c:v>
                </c:pt>
                <c:pt idx="19267">
                  <c:v>1.7252731081314954</c:v>
                </c:pt>
                <c:pt idx="19268">
                  <c:v>1.7041195844243928</c:v>
                </c:pt>
                <c:pt idx="19269">
                  <c:v>1.681797044358601</c:v>
                </c:pt>
                <c:pt idx="19270">
                  <c:v>1.6583212989841423</c:v>
                </c:pt>
                <c:pt idx="19271">
                  <c:v>1.6337095126707097</c:v>
                </c:pt>
                <c:pt idx="19272">
                  <c:v>1.607978962385328</c:v>
                </c:pt>
                <c:pt idx="19273">
                  <c:v>1.5811468631354451</c:v>
                </c:pt>
                <c:pt idx="19274">
                  <c:v>1.5532307738059308</c:v>
                </c:pt>
                <c:pt idx="19275">
                  <c:v>1.5242501992944721</c:v>
                </c:pt>
                <c:pt idx="19276">
                  <c:v>1.4942249516665955</c:v>
                </c:pt>
                <c:pt idx="19277">
                  <c:v>1.463174994711425</c:v>
                </c:pt>
                <c:pt idx="19278">
                  <c:v>1.4311220123253985</c:v>
                </c:pt>
                <c:pt idx="19279">
                  <c:v>1.3980882902924361</c:v>
                </c:pt>
                <c:pt idx="19280">
                  <c:v>1.3640971632530297</c:v>
                </c:pt>
                <c:pt idx="19281">
                  <c:v>1.3291706881751513</c:v>
                </c:pt>
                <c:pt idx="19282">
                  <c:v>1.2933338750797219</c:v>
                </c:pt>
                <c:pt idx="19283">
                  <c:v>1.2566115010877168</c:v>
                </c:pt>
                <c:pt idx="19284">
                  <c:v>1.2190267424898722</c:v>
                </c:pt>
                <c:pt idx="19285">
                  <c:v>1.1806071281230612</c:v>
                </c:pt>
                <c:pt idx="19286">
                  <c:v>1.1413786720606065</c:v>
                </c:pt>
                <c:pt idx="19287">
                  <c:v>1.1013666247342808</c:v>
                </c:pt>
                <c:pt idx="19288">
                  <c:v>1.0605992817441052</c:v>
                </c:pt>
                <c:pt idx="19289">
                  <c:v>1.019105341065015</c:v>
                </c:pt>
                <c:pt idx="19290">
                  <c:v>0.97691375441450334</c:v>
                </c:pt>
                <c:pt idx="19291">
                  <c:v>0.9340519008930066</c:v>
                </c:pt>
                <c:pt idx="19292">
                  <c:v>0.89055096617247886</c:v>
                </c:pt>
                <c:pt idx="19293">
                  <c:v>0.84644004243988979</c:v>
                </c:pt>
                <c:pt idx="19294">
                  <c:v>0.80174741385599768</c:v>
                </c:pt>
                <c:pt idx="19295">
                  <c:v>0.75650553550330579</c:v>
                </c:pt>
                <c:pt idx="19296">
                  <c:v>0.71074514282288304</c:v>
                </c:pt>
                <c:pt idx="19297">
                  <c:v>0.66449714060119913</c:v>
                </c:pt>
                <c:pt idx="19298">
                  <c:v>0.61779368403198398</c:v>
                </c:pt>
                <c:pt idx="19299">
                  <c:v>0.57066763052046887</c:v>
                </c:pt>
                <c:pt idx="19300">
                  <c:v>0.52315078616350685</c:v>
                </c:pt>
                <c:pt idx="19301">
                  <c:v>0.47527539053858453</c:v>
                </c:pt>
                <c:pt idx="19302">
                  <c:v>0.4270746643191467</c:v>
                </c:pt>
                <c:pt idx="19303">
                  <c:v>0.37858225495005482</c:v>
                </c:pt>
                <c:pt idx="19304">
                  <c:v>0.32983048703360185</c:v>
                </c:pt>
                <c:pt idx="19305">
                  <c:v>0.28085186005420804</c:v>
                </c:pt>
                <c:pt idx="19306">
                  <c:v>0.2316796166461586</c:v>
                </c:pt>
                <c:pt idx="19307">
                  <c:v>0.18234775805940129</c:v>
                </c:pt>
                <c:pt idx="19308">
                  <c:v>0.13289102512483802</c:v>
                </c:pt>
                <c:pt idx="19309">
                  <c:v>8.3344304761036755E-2</c:v>
                </c:pt>
                <c:pt idx="19310">
                  <c:v>3.3740852823802556E-2</c:v>
                </c:pt>
                <c:pt idx="19311">
                  <c:v>-1.5886223832286845E-2</c:v>
                </c:pt>
                <c:pt idx="19312">
                  <c:v>-6.550286020840404E-2</c:v>
                </c:pt>
                <c:pt idx="19313">
                  <c:v>-0.11507350623604015</c:v>
                </c:pt>
                <c:pt idx="19314">
                  <c:v>-0.16456574431268164</c:v>
                </c:pt>
                <c:pt idx="19315">
                  <c:v>-0.21394552365652603</c:v>
                </c:pt>
                <c:pt idx="19316">
                  <c:v>-0.26317870411913746</c:v>
                </c:pt>
                <c:pt idx="19317">
                  <c:v>-0.31223151358300266</c:v>
                </c:pt>
                <c:pt idx="19318">
                  <c:v>-0.36107021582433307</c:v>
                </c:pt>
                <c:pt idx="19319">
                  <c:v>-0.40966152831508612</c:v>
                </c:pt>
                <c:pt idx="19320">
                  <c:v>-0.4579721753026284</c:v>
                </c:pt>
                <c:pt idx="19321">
                  <c:v>-0.50596883429578909</c:v>
                </c:pt>
                <c:pt idx="19322">
                  <c:v>-0.55361859379790335</c:v>
                </c:pt>
                <c:pt idx="19323">
                  <c:v>-0.60088900125229994</c:v>
                </c:pt>
                <c:pt idx="19324">
                  <c:v>-0.64774764844842814</c:v>
                </c:pt>
                <c:pt idx="19325">
                  <c:v>-0.69416221763574748</c:v>
                </c:pt>
                <c:pt idx="19326">
                  <c:v>-0.74010099359072912</c:v>
                </c:pt>
                <c:pt idx="19327">
                  <c:v>-0.78553251474378538</c:v>
                </c:pt>
                <c:pt idx="19328">
                  <c:v>-0.83042595663110785</c:v>
                </c:pt>
                <c:pt idx="19329">
                  <c:v>-0.87475078669426654</c:v>
                </c:pt>
                <c:pt idx="19330">
                  <c:v>-0.91847499337353344</c:v>
                </c:pt>
                <c:pt idx="19331">
                  <c:v>-0.96157006291504621</c:v>
                </c:pt>
                <c:pt idx="19332">
                  <c:v>-1.0040066377331078</c:v>
                </c:pt>
                <c:pt idx="19333">
                  <c:v>-1.0457547712261304</c:v>
                </c:pt>
                <c:pt idx="19334">
                  <c:v>-1.0867849896532711</c:v>
                </c:pt>
                <c:pt idx="19335">
                  <c:v>-1.1270700130804068</c:v>
                </c:pt>
                <c:pt idx="19336">
                  <c:v>-1.1665832121691058</c:v>
                </c:pt>
                <c:pt idx="19337">
                  <c:v>-1.2052979808414721</c:v>
                </c:pt>
                <c:pt idx="19338">
                  <c:v>-1.2431876517173104</c:v>
                </c:pt>
                <c:pt idx="19339">
                  <c:v>-1.2802254397100972</c:v>
                </c:pt>
                <c:pt idx="19340">
                  <c:v>-1.3163849573890314</c:v>
                </c:pt>
                <c:pt idx="19341">
                  <c:v>-1.351641914764331</c:v>
                </c:pt>
                <c:pt idx="19342">
                  <c:v>-1.3859725637553653</c:v>
                </c:pt>
                <c:pt idx="19343">
                  <c:v>-1.4193530671261572</c:v>
                </c:pt>
                <c:pt idx="19344">
                  <c:v>-1.4517599611426575</c:v>
                </c:pt>
                <c:pt idx="19345">
                  <c:v>-1.4831718097663644</c:v>
                </c:pt>
                <c:pt idx="19346">
                  <c:v>-1.5135676120038775</c:v>
                </c:pt>
                <c:pt idx="19347">
                  <c:v>-1.5429261430739738</c:v>
                </c:pt>
                <c:pt idx="19348">
                  <c:v>-1.5712269420049945</c:v>
                </c:pt>
                <c:pt idx="19349">
                  <c:v>-1.5984525708216377</c:v>
                </c:pt>
                <c:pt idx="19350">
                  <c:v>-1.6245825848747655</c:v>
                </c:pt>
                <c:pt idx="19351">
                  <c:v>-1.6495981518025291</c:v>
                </c:pt>
                <c:pt idx="19352">
                  <c:v>-1.6734839121870226</c:v>
                </c:pt>
                <c:pt idx="19353">
                  <c:v>-1.6962219599186643</c:v>
                </c:pt>
                <c:pt idx="19354">
                  <c:v>-1.7177970641060549</c:v>
                </c:pt>
                <c:pt idx="19355">
                  <c:v>-1.738195173203839</c:v>
                </c:pt>
                <c:pt idx="19356">
                  <c:v>-1.7574033485723548</c:v>
                </c:pt>
                <c:pt idx="19357">
                  <c:v>-1.7754069027512109</c:v>
                </c:pt>
                <c:pt idx="19358">
                  <c:v>-1.7921930291067969</c:v>
                </c:pt>
                <c:pt idx="19359">
                  <c:v>-1.8077520702847512</c:v>
                </c:pt>
                <c:pt idx="19360">
                  <c:v>-1.8220714450689635</c:v>
                </c:pt>
                <c:pt idx="19361">
                  <c:v>-1.8351413822126994</c:v>
                </c:pt>
                <c:pt idx="19362">
                  <c:v>-1.8469540287340083</c:v>
                </c:pt>
                <c:pt idx="19363">
                  <c:v>-1.8575000427371531</c:v>
                </c:pt>
                <c:pt idx="19364">
                  <c:v>-1.8667727992268612</c:v>
                </c:pt>
                <c:pt idx="19365">
                  <c:v>-1.8747662874247002</c:v>
                </c:pt>
                <c:pt idx="19366">
                  <c:v>-1.8814755309464986</c:v>
                </c:pt>
                <c:pt idx="19367">
                  <c:v>-1.8868954023323079</c:v>
                </c:pt>
                <c:pt idx="19368">
                  <c:v>-1.8910221358668753</c:v>
                </c:pt>
                <c:pt idx="19369">
                  <c:v>-1.8938533382645311</c:v>
                </c:pt>
                <c:pt idx="19370">
                  <c:v>-1.8953862642755268</c:v>
                </c:pt>
                <c:pt idx="19371">
                  <c:v>-1.8956193179441689</c:v>
                </c:pt>
                <c:pt idx="19372">
                  <c:v>-1.8945526049750436</c:v>
                </c:pt>
                <c:pt idx="19373">
                  <c:v>-1.8921879157653478</c:v>
                </c:pt>
                <c:pt idx="19374">
                  <c:v>-1.8885275748493635</c:v>
                </c:pt>
                <c:pt idx="19375">
                  <c:v>-1.8835720226773001</c:v>
                </c:pt>
                <c:pt idx="19376">
                  <c:v>-1.8773256970850465</c:v>
                </c:pt>
                <c:pt idx="19377">
                  <c:v>-1.8697933687360935</c:v>
                </c:pt>
                <c:pt idx="19378">
                  <c:v>-1.8609799398572489</c:v>
                </c:pt>
                <c:pt idx="19379">
                  <c:v>-1.8508902876197848</c:v>
                </c:pt>
                <c:pt idx="19380">
                  <c:v>-1.8395330785804263</c:v>
                </c:pt>
                <c:pt idx="19381">
                  <c:v>-1.8269153337720745</c:v>
                </c:pt>
                <c:pt idx="19382">
                  <c:v>-1.8130454312087165</c:v>
                </c:pt>
                <c:pt idx="19383">
                  <c:v>-1.7979319916961547</c:v>
                </c:pt>
                <c:pt idx="19384">
                  <c:v>-1.7815871277191371</c:v>
                </c:pt>
                <c:pt idx="19385">
                  <c:v>-1.7640209758810272</c:v>
                </c:pt>
                <c:pt idx="19386">
                  <c:v>-1.7452452259966607</c:v>
                </c:pt>
                <c:pt idx="19387">
                  <c:v>-1.7252731624240463</c:v>
                </c:pt>
                <c:pt idx="19388">
                  <c:v>-1.7041196448900156</c:v>
                </c:pt>
                <c:pt idx="19389">
                  <c:v>-1.6817971109607583</c:v>
                </c:pt>
                <c:pt idx="19390">
                  <c:v>-1.6583213716835832</c:v>
                </c:pt>
                <c:pt idx="19391">
                  <c:v>-1.6337095914255324</c:v>
                </c:pt>
                <c:pt idx="19392">
                  <c:v>-1.6079790471509963</c:v>
                </c:pt>
                <c:pt idx="19393">
                  <c:v>-1.5811469538647935</c:v>
                </c:pt>
                <c:pt idx="19394">
                  <c:v>-1.5532308704491999</c:v>
                </c:pt>
                <c:pt idx="19395">
                  <c:v>-1.5242503017993465</c:v>
                </c:pt>
                <c:pt idx="19396">
                  <c:v>-1.494225059978215</c:v>
                </c:pt>
                <c:pt idx="19397">
                  <c:v>-1.463175108772419</c:v>
                </c:pt>
                <c:pt idx="19398">
                  <c:v>-1.4311221320759202</c:v>
                </c:pt>
                <c:pt idx="19399">
                  <c:v>-1.3980884156701787</c:v>
                </c:pt>
                <c:pt idx="19400">
                  <c:v>-1.364097294193283</c:v>
                </c:pt>
                <c:pt idx="19401">
                  <c:v>-1.3291708246107954</c:v>
                </c:pt>
                <c:pt idx="19402">
                  <c:v>-1.2933340169413123</c:v>
                </c:pt>
                <c:pt idx="19403">
                  <c:v>-1.2566116483034788</c:v>
                </c:pt>
                <c:pt idx="19404">
                  <c:v>-1.2190268949857457</c:v>
                </c:pt>
                <c:pt idx="19405">
                  <c:v>-1.1806072858227401</c:v>
                </c:pt>
                <c:pt idx="19406">
                  <c:v>-1.1413788348855893</c:v>
                </c:pt>
                <c:pt idx="19407">
                  <c:v>-1.1013667926038819</c:v>
                </c:pt>
                <c:pt idx="19408">
                  <c:v>-1.0605994545755117</c:v>
                </c:pt>
                <c:pt idx="19409">
                  <c:v>-1.0191055187733311</c:v>
                </c:pt>
                <c:pt idx="19410">
                  <c:v>-0.97691393691279516</c:v>
                </c:pt>
                <c:pt idx="19411">
                  <c:v>-0.93405208809229745</c:v>
                </c:pt>
                <c:pt idx="19412">
                  <c:v>-0.89055115798186668</c:v>
                </c:pt>
                <c:pt idx="19413">
                  <c:v>-0.84644023876654184</c:v>
                </c:pt>
                <c:pt idx="19414">
                  <c:v>-0.80174761460517863</c:v>
                </c:pt>
                <c:pt idx="19415">
                  <c:v>-0.75650574057849052</c:v>
                </c:pt>
                <c:pt idx="19416">
                  <c:v>-0.71074535212575596</c:v>
                </c:pt>
                <c:pt idx="19417">
                  <c:v>-0.66449735403167753</c:v>
                </c:pt>
                <c:pt idx="19418">
                  <c:v>-0.61779390148831892</c:v>
                </c:pt>
                <c:pt idx="19419">
                  <c:v>-0.5706678518992564</c:v>
                </c:pt>
                <c:pt idx="19420">
                  <c:v>-0.52315101135976705</c:v>
                </c:pt>
                <c:pt idx="19421">
                  <c:v>-0.47527561944576846</c:v>
                </c:pt>
                <c:pt idx="19422">
                  <c:v>-0.42707489682923594</c:v>
                </c:pt>
                <c:pt idx="19423">
                  <c:v>-0.37858249095359203</c:v>
                </c:pt>
                <c:pt idx="19424">
                  <c:v>-0.329830726419717</c:v>
                </c:pt>
                <c:pt idx="19425">
                  <c:v>-0.28085210271070754</c:v>
                </c:pt>
                <c:pt idx="19426">
                  <c:v>-0.23167986245949465</c:v>
                </c:pt>
                <c:pt idx="19427">
                  <c:v>-0.18234800691491829</c:v>
                </c:pt>
                <c:pt idx="19428">
                  <c:v>-0.13289127690658395</c:v>
                </c:pt>
                <c:pt idx="19429">
                  <c:v>-8.3344559351994127E-2</c:v>
                </c:pt>
                <c:pt idx="19430">
                  <c:v>-3.3741110105830245E-2</c:v>
                </c:pt>
                <c:pt idx="19431">
                  <c:v>1.588596397830816E-2</c:v>
                </c:pt>
                <c:pt idx="19432">
                  <c:v>6.5502597902558482E-2</c:v>
                </c:pt>
                <c:pt idx="19433">
                  <c:v>0.11507324159934859</c:v>
                </c:pt>
                <c:pt idx="19434">
                  <c:v>0.16456547746701325</c:v>
                </c:pt>
                <c:pt idx="19435">
                  <c:v>0.21394525472452891</c:v>
                </c:pt>
                <c:pt idx="19436">
                  <c:v>0.26317843322423551</c:v>
                </c:pt>
                <c:pt idx="19437">
                  <c:v>0.31223124084928383</c:v>
                </c:pt>
                <c:pt idx="19438">
                  <c:v>0.36106994137651716</c:v>
                </c:pt>
                <c:pt idx="19439">
                  <c:v>0.40966125227848477</c:v>
                </c:pt>
                <c:pt idx="19440">
                  <c:v>0.45797189780304259</c:v>
                </c:pt>
                <c:pt idx="19441">
                  <c:v>0.50596855545948016</c:v>
                </c:pt>
                <c:pt idx="19442">
                  <c:v>0.55361831375156401</c:v>
                </c:pt>
                <c:pt idx="19443">
                  <c:v>0.60088872012294137</c:v>
                </c:pt>
                <c:pt idx="19444">
                  <c:v>0.64774736636335739</c:v>
                </c:pt>
                <c:pt idx="19445">
                  <c:v>0.69416193472251675</c:v>
                </c:pt>
                <c:pt idx="19446">
                  <c:v>0.74010070997704813</c:v>
                </c:pt>
                <c:pt idx="19447">
                  <c:v>0.78553223055747101</c:v>
                </c:pt>
                <c:pt idx="19448">
                  <c:v>0.8304256720000609</c:v>
                </c:pt>
                <c:pt idx="19449">
                  <c:v>0.87475050174635438</c:v>
                </c:pt>
                <c:pt idx="19450">
                  <c:v>0.91847470823660105</c:v>
                </c:pt>
                <c:pt idx="19451">
                  <c:v>0.96156977771681462</c:v>
                </c:pt>
                <c:pt idx="19452">
                  <c:v>1.0040063526011123</c:v>
                </c:pt>
                <c:pt idx="19453">
                  <c:v>1.0457544862877086</c:v>
                </c:pt>
                <c:pt idx="19454">
                  <c:v>1.0867847050354635</c:v>
                </c:pt>
                <c:pt idx="19455">
                  <c:v>1.1270697289099094</c:v>
                </c:pt>
                <c:pt idx="19456">
                  <c:v>1.1665829285722216</c:v>
                </c:pt>
                <c:pt idx="19457">
                  <c:v>1.2052976979440588</c:v>
                </c:pt>
                <c:pt idx="19458">
                  <c:v>1.2431873696447078</c:v>
                </c:pt>
                <c:pt idx="19459">
                  <c:v>1.2802251585870936</c:v>
                </c:pt>
                <c:pt idx="19460">
                  <c:v>1.3163846773397903</c:v>
                </c:pt>
                <c:pt idx="19461">
                  <c:v>1.3516416359123573</c:v>
                </c:pt>
                <c:pt idx="19462">
                  <c:v>1.3859722862234096</c:v>
                </c:pt>
                <c:pt idx="19463">
                  <c:v>1.4193527910362496</c:v>
                </c:pt>
                <c:pt idx="19464">
                  <c:v>1.4517596866159221</c:v>
                </c:pt>
                <c:pt idx="19465">
                  <c:v>1.4831715369230689</c:v>
                </c:pt>
                <c:pt idx="19466">
                  <c:v>1.5135673409633841</c:v>
                </c:pt>
                <c:pt idx="19467">
                  <c:v>1.5429258739546092</c:v>
                </c:pt>
                <c:pt idx="19468">
                  <c:v>1.57122667492406</c:v>
                </c:pt>
                <c:pt idx="19469">
                  <c:v>1.5984523058953488</c:v>
                </c:pt>
                <c:pt idx="19470">
                  <c:v>1.6245823222181892</c:v>
                </c:pt>
                <c:pt idx="19471">
                  <c:v>1.6495978915295337</c:v>
                </c:pt>
                <c:pt idx="19472">
                  <c:v>1.6734836544102552</c:v>
                </c:pt>
                <c:pt idx="19473">
                  <c:v>1.6962217047494761</c:v>
                </c:pt>
                <c:pt idx="19474">
                  <c:v>1.7177968116544473</c:v>
                </c:pt>
                <c:pt idx="19475">
                  <c:v>1.738194923578428</c:v>
                </c:pt>
                <c:pt idx="19476">
                  <c:v>1.7574031018803498</c:v>
                </c:pt>
                <c:pt idx="19477">
                  <c:v>1.7754066590983177</c:v>
                </c:pt>
                <c:pt idx="19478">
                  <c:v>1.7921927885972133</c:v>
                </c:pt>
                <c:pt idx="19479">
                  <c:v>1.8077518330211155</c:v>
                </c:pt>
                <c:pt idx="19480">
                  <c:v>1.822071211152293</c:v>
                </c:pt>
                <c:pt idx="19481">
                  <c:v>1.8351411517423566</c:v>
                </c:pt>
                <c:pt idx="19482">
                  <c:v>1.8469538018076834</c:v>
                </c:pt>
                <c:pt idx="19483">
                  <c:v>1.8574998194507746</c:v>
                </c:pt>
                <c:pt idx="19484">
                  <c:v>1.8667725796746022</c:v>
                </c:pt>
                <c:pt idx="19485">
                  <c:v>1.8747660716989085</c:v>
                </c:pt>
                <c:pt idx="19486">
                  <c:v>1.881475319137677</c:v>
                </c:pt>
                <c:pt idx="19487">
                  <c:v>1.8868951945290673</c:v>
                </c:pt>
                <c:pt idx="19488">
                  <c:v>1.8910219321558903</c:v>
                </c:pt>
                <c:pt idx="19489">
                  <c:v>1.8938531387305346</c:v>
                </c:pt>
                <c:pt idx="19490">
                  <c:v>1.8953860690012301</c:v>
                </c:pt>
                <c:pt idx="19491">
                  <c:v>1.8956191270102696</c:v>
                </c:pt>
                <c:pt idx="19492">
                  <c:v>1.8945524184601663</c:v>
                </c:pt>
                <c:pt idx="19493">
                  <c:v>1.8921877337460238</c:v>
                </c:pt>
                <c:pt idx="19494">
                  <c:v>1.8885273973999905</c:v>
                </c:pt>
                <c:pt idx="19495">
                  <c:v>1.8835718498701319</c:v>
                </c:pt>
                <c:pt idx="19496">
                  <c:v>1.8773255289901407</c:v>
                </c:pt>
                <c:pt idx="19497">
                  <c:v>1.8697932054212958</c:v>
                </c:pt>
                <c:pt idx="19498">
                  <c:v>1.8609797813881592</c:v>
                </c:pt>
                <c:pt idx="19499">
                  <c:v>1.8508901340597461</c:v>
                </c:pt>
                <c:pt idx="19500">
                  <c:v>1.8395329299904903</c:v>
                </c:pt>
                <c:pt idx="19501">
                  <c:v>1.8269151902109675</c:v>
                </c:pt>
                <c:pt idx="19502">
                  <c:v>1.8130452927328295</c:v>
                </c:pt>
                <c:pt idx="19503">
                  <c:v>1.7979318583595258</c:v>
                </c:pt>
                <c:pt idx="19504">
                  <c:v>1.7815869995734122</c:v>
                </c:pt>
                <c:pt idx="19505">
                  <c:v>1.7640208529754708</c:v>
                </c:pt>
                <c:pt idx="19506">
                  <c:v>1.7452451083780998</c:v>
                </c:pt>
                <c:pt idx="19507">
                  <c:v>1.725273050136882</c:v>
                </c:pt>
                <c:pt idx="19508">
                  <c:v>1.7041195379762011</c:v>
                </c:pt>
                <c:pt idx="19509">
                  <c:v>1.6817970094597743</c:v>
                </c:pt>
                <c:pt idx="19510">
                  <c:v>1.6583212756324461</c:v>
                </c:pt>
                <c:pt idx="19511">
                  <c:v>1.6337095008587312</c:v>
                </c:pt>
                <c:pt idx="19512">
                  <c:v>1.6079789621005536</c:v>
                </c:pt>
                <c:pt idx="19513">
                  <c:v>1.5811468743601884</c:v>
                </c:pt>
                <c:pt idx="19514">
                  <c:v>1.5532307965174175</c:v>
                </c:pt>
                <c:pt idx="19515">
                  <c:v>1.5242502334648105</c:v>
                </c:pt>
                <c:pt idx="19516">
                  <c:v>1.4942249972628339</c:v>
                </c:pt>
                <c:pt idx="19517">
                  <c:v>1.4631750516955393</c:v>
                </c:pt>
                <c:pt idx="19518">
                  <c:v>1.4311220806543332</c:v>
                </c:pt>
                <c:pt idx="19519">
                  <c:v>1.3980883699181366</c:v>
                </c:pt>
                <c:pt idx="19520">
                  <c:v>1.3640972541224887</c:v>
                </c:pt>
                <c:pt idx="19521">
                  <c:v>1.3291707902303844</c:v>
                </c:pt>
                <c:pt idx="19522">
                  <c:v>1.2933339882578538</c:v>
                </c:pt>
                <c:pt idx="19523">
                  <c:v>1.2566116253209971</c:v>
                </c:pt>
                <c:pt idx="19524">
                  <c:v>1.2190268777057163</c:v>
                </c:pt>
                <c:pt idx="19525">
                  <c:v>1.1806072742440819</c:v>
                </c:pt>
                <c:pt idx="19526">
                  <c:v>1.1413788290046658</c:v>
                </c:pt>
                <c:pt idx="19527">
                  <c:v>1.1013667924145296</c:v>
                </c:pt>
                <c:pt idx="19528">
                  <c:v>1.0605994600690338</c:v>
                </c:pt>
                <c:pt idx="19529">
                  <c:v>1.0191055299384921</c:v>
                </c:pt>
                <c:pt idx="19530">
                  <c:v>0.97691395373584367</c:v>
                </c:pt>
                <c:pt idx="19531">
                  <c:v>0.93405211055699389</c:v>
                </c:pt>
                <c:pt idx="19532">
                  <c:v>0.89055118606944406</c:v>
                </c:pt>
                <c:pt idx="19533">
                  <c:v>0.84644027245575659</c:v>
                </c:pt>
                <c:pt idx="19534">
                  <c:v>0.80174765387238367</c:v>
                </c:pt>
                <c:pt idx="19535">
                  <c:v>0.75650578539748248</c:v>
                </c:pt>
                <c:pt idx="19536">
                  <c:v>0.71074540246793472</c:v>
                </c:pt>
                <c:pt idx="19537">
                  <c:v>0.66449740986601602</c:v>
                </c:pt>
                <c:pt idx="19538">
                  <c:v>0.61779396278138687</c:v>
                </c:pt>
                <c:pt idx="19539">
                  <c:v>0.57066791861525368</c:v>
                </c:pt>
                <c:pt idx="19540">
                  <c:v>0.52315108346048478</c:v>
                </c:pt>
                <c:pt idx="19541">
                  <c:v>0.47527569689067373</c:v>
                </c:pt>
                <c:pt idx="19542">
                  <c:v>0.42707497957547724</c:v>
                </c:pt>
                <c:pt idx="19543">
                  <c:v>0.37858257895600139</c:v>
                </c:pt>
                <c:pt idx="19544">
                  <c:v>0.32983081963083621</c:v>
                </c:pt>
                <c:pt idx="19545">
                  <c:v>0.28085220108083347</c:v>
                </c:pt>
                <c:pt idx="19546">
                  <c:v>0.23167996593674861</c:v>
                </c:pt>
                <c:pt idx="19547">
                  <c:v>0.18234811544513282</c:v>
                </c:pt>
                <c:pt idx="19548">
                  <c:v>0.13289139043346002</c:v>
                </c:pt>
                <c:pt idx="19549">
                  <c:v>8.3344677817073845E-2</c:v>
                </c:pt>
                <c:pt idx="19550">
                  <c:v>3.3741233448581771E-2</c:v>
                </c:pt>
                <c:pt idx="19551">
                  <c:v>-1.588583582054753E-2</c:v>
                </c:pt>
                <c:pt idx="19552">
                  <c:v>-6.5502464994539183E-2</c:v>
                </c:pt>
                <c:pt idx="19553">
                  <c:v>-0.11507310400776548</c:v>
                </c:pt>
                <c:pt idx="19554">
                  <c:v>-0.16456533526057612</c:v>
                </c:pt>
                <c:pt idx="19555">
                  <c:v>-0.2139451079739341</c:v>
                </c:pt>
                <c:pt idx="19556">
                  <c:v>-0.26317828200208188</c:v>
                </c:pt>
                <c:pt idx="19557">
                  <c:v>-0.31223108523005483</c:v>
                </c:pt>
                <c:pt idx="19558">
                  <c:v>-0.36106978143654017</c:v>
                </c:pt>
                <c:pt idx="19559">
                  <c:v>-0.40966108809591578</c:v>
                </c:pt>
                <c:pt idx="19560">
                  <c:v>-0.45797172945777898</c:v>
                </c:pt>
                <c:pt idx="19561">
                  <c:v>-0.50596838303320468</c:v>
                </c:pt>
                <c:pt idx="19562">
                  <c:v>-0.55361813732765952</c:v>
                </c:pt>
                <c:pt idx="19563">
                  <c:v>-0.60088853978638757</c:v>
                </c:pt>
                <c:pt idx="19564">
                  <c:v>-0.64774718220078065</c:v>
                </c:pt>
                <c:pt idx="19565">
                  <c:v>-0.69416174682217346</c:v>
                </c:pt>
                <c:pt idx="19566">
                  <c:v>-0.74010051842861879</c:v>
                </c:pt>
                <c:pt idx="19567">
                  <c:v>-0.78553203545222328</c:v>
                </c:pt>
                <c:pt idx="19568">
                  <c:v>-0.83042547343068707</c:v>
                </c:pt>
                <c:pt idx="19569">
                  <c:v>-0.8747502998069423</c:v>
                </c:pt>
                <c:pt idx="19570">
                  <c:v>-0.91847450302258959</c:v>
                </c:pt>
                <c:pt idx="19571">
                  <c:v>-0.96156956932496551</c:v>
                </c:pt>
                <c:pt idx="19572">
                  <c:v>-1.0040061411294818</c:v>
                </c:pt>
                <c:pt idx="19573">
                  <c:v>-1.0457542718355413</c:v>
                </c:pt>
                <c:pt idx="19574">
                  <c:v>-1.086784487703202</c:v>
                </c:pt>
                <c:pt idx="19575">
                  <c:v>-1.1270695087991229</c:v>
                </c:pt>
                <c:pt idx="19576">
                  <c:v>-1.1665827057855707</c:v>
                </c:pt>
                <c:pt idx="19577">
                  <c:v>-1.2052974725852288</c:v>
                </c:pt>
                <c:pt idx="19578">
                  <c:v>-1.2431871418184031</c:v>
                </c:pt>
                <c:pt idx="19579">
                  <c:v>-1.28022492839893</c:v>
                </c:pt>
                <c:pt idx="19580">
                  <c:v>-1.3163844448962847</c:v>
                </c:pt>
                <c:pt idx="19581">
                  <c:v>-1.3516414013208653</c:v>
                </c:pt>
                <c:pt idx="19582">
                  <c:v>-1.3859720495920858</c:v>
                </c:pt>
                <c:pt idx="19583">
                  <c:v>-1.4193525524739916</c:v>
                </c:pt>
                <c:pt idx="19584">
                  <c:v>-1.4517594462323371</c:v>
                </c:pt>
                <c:pt idx="19585">
                  <c:v>-1.4831712948283886</c:v>
                </c:pt>
                <c:pt idx="19586">
                  <c:v>-1.5135670972684312</c:v>
                </c:pt>
                <c:pt idx="19587">
                  <c:v>-1.5429256287707813</c:v>
                </c:pt>
                <c:pt idx="19588">
                  <c:v>-1.5712264283632149</c:v>
                </c:pt>
                <c:pt idx="19589">
                  <c:v>-1.5984520580698014</c:v>
                </c:pt>
                <c:pt idx="19590">
                  <c:v>-1.6245820732406484</c:v>
                </c:pt>
                <c:pt idx="19591">
                  <c:v>-1.6495976415130509</c:v>
                </c:pt>
                <c:pt idx="19592">
                  <c:v>-1.6734834034681694</c:v>
                </c:pt>
                <c:pt idx="19593">
                  <c:v>-1.6962214529953408</c:v>
                </c:pt>
                <c:pt idx="19594">
                  <c:v>-1.7177965592020401</c:v>
                </c:pt>
                <c:pt idx="19595">
                  <c:v>-1.7381946705416453</c:v>
                </c:pt>
                <c:pt idx="19596">
                  <c:v>-1.7574028483731721</c:v>
                </c:pt>
                <c:pt idx="19597">
                  <c:v>-1.7754064052347711</c:v>
                </c:pt>
                <c:pt idx="19598">
                  <c:v>-1.7921925344912952</c:v>
                </c:pt>
                <c:pt idx="19599">
                  <c:v>-1.8077515787867557</c:v>
                </c:pt>
                <c:pt idx="19600">
                  <c:v>-1.8220709569033038</c:v>
                </c:pt>
                <c:pt idx="19601">
                  <c:v>-1.8351408975923973</c:v>
                </c:pt>
                <c:pt idx="19602">
                  <c:v>-1.8469535478701664</c:v>
                </c:pt>
                <c:pt idx="19603">
                  <c:v>-1.8574995658388704</c:v>
                </c:pt>
                <c:pt idx="19604">
                  <c:v>-1.8667723265011371</c:v>
                </c:pt>
                <c:pt idx="19605">
                  <c:v>-1.8747658190763494</c:v>
                </c:pt>
                <c:pt idx="19606">
                  <c:v>-1.8814750671780736</c:v>
                </c:pt>
                <c:pt idx="19607">
                  <c:v>-1.8868949433439912</c:v>
                </c:pt>
                <c:pt idx="19608">
                  <c:v>-1.8910216818564065</c:v>
                </c:pt>
                <c:pt idx="19609">
                  <c:v>-1.8938528894271278</c:v>
                </c:pt>
                <c:pt idx="19610">
                  <c:v>-1.8953858208037835</c:v>
                </c:pt>
                <c:pt idx="19611">
                  <c:v>-1.8956188800279847</c:v>
                </c:pt>
                <c:pt idx="19612">
                  <c:v>-1.8945521728015469</c:v>
                </c:pt>
                <c:pt idx="19613">
                  <c:v>-1.892187489518814</c:v>
                </c:pt>
                <c:pt idx="19614">
                  <c:v>-1.8885271547111289</c:v>
                </c:pt>
                <c:pt idx="19615">
                  <c:v>-1.8835716088256909</c:v>
                </c:pt>
                <c:pt idx="19616">
                  <c:v>-1.8773252896953081</c:v>
                </c:pt>
                <c:pt idx="19617">
                  <c:v>-1.8697929679803087</c:v>
                </c:pt>
                <c:pt idx="19618">
                  <c:v>-1.8609795459042697</c:v>
                </c:pt>
                <c:pt idx="19619">
                  <c:v>-1.8508899006351758</c:v>
                </c:pt>
                <c:pt idx="19620">
                  <c:v>-1.8395326987263689</c:v>
                </c:pt>
                <c:pt idx="19621">
                  <c:v>-1.8269149612073106</c:v>
                </c:pt>
                <c:pt idx="19622">
                  <c:v>-1.8130450660884927</c:v>
                </c:pt>
                <c:pt idx="19623">
                  <c:v>-1.797931634172149</c:v>
                </c:pt>
                <c:pt idx="19624">
                  <c:v>-1.7815867779393963</c:v>
                </c:pt>
                <c:pt idx="19625">
                  <c:v>-1.764020633989912</c:v>
                </c:pt>
                <c:pt idx="19626">
                  <c:v>-1.7452448921347874</c:v>
                </c:pt>
                <c:pt idx="19627">
                  <c:v>-1.7252728367282102</c:v>
                </c:pt>
                <c:pt idx="19628">
                  <c:v>-1.7041193274931727</c:v>
                </c:pt>
                <c:pt idx="19629">
                  <c:v>-1.6817968019919352</c:v>
                </c:pt>
                <c:pt idx="19630">
                  <c:v>-1.6583210712678496</c:v>
                </c:pt>
                <c:pt idx="19631">
                  <c:v>-1.6337092996839337</c:v>
                </c:pt>
                <c:pt idx="19632">
                  <c:v>-1.607978764200513</c:v>
                </c:pt>
                <c:pt idx="19633">
                  <c:v>-1.5811466798183094</c:v>
                </c:pt>
                <c:pt idx="19634">
                  <c:v>-1.553230605415443</c:v>
                </c:pt>
                <c:pt idx="19635">
                  <c:v>-1.5242500458828467</c:v>
                </c:pt>
                <c:pt idx="19636">
                  <c:v>-1.4942248132792524</c:v>
                </c:pt>
                <c:pt idx="19637">
                  <c:v>-1.4631748713870234</c:v>
                </c:pt>
                <c:pt idx="19638">
                  <c:v>-1.4311219040957874</c:v>
                </c:pt>
                <c:pt idx="19639">
                  <c:v>-1.3980881971826813</c:v>
                </c:pt>
                <c:pt idx="19640">
                  <c:v>-1.3640970852814085</c:v>
                </c:pt>
                <c:pt idx="19641">
                  <c:v>-1.3291706253531184</c:v>
                </c:pt>
                <c:pt idx="19642">
                  <c:v>-1.2933338274119663</c:v>
                </c:pt>
                <c:pt idx="19643">
                  <c:v>-1.2566114685721557</c:v>
                </c:pt>
                <c:pt idx="19644">
                  <c:v>-1.2190267251176348</c:v>
                </c:pt>
                <c:pt idx="19645">
                  <c:v>-1.1806071258785324</c:v>
                </c:pt>
                <c:pt idx="19646">
                  <c:v>-1.1413786849214393</c:v>
                </c:pt>
                <c:pt idx="19647">
                  <c:v>-1.1013666526713961</c:v>
                </c:pt>
                <c:pt idx="19648">
                  <c:v>-1.0605993247217425</c:v>
                </c:pt>
                <c:pt idx="19649">
                  <c:v>-1.0191053990407488</c:v>
                </c:pt>
                <c:pt idx="19650">
                  <c:v>-0.97691382733927146</c:v>
                </c:pt>
                <c:pt idx="19651">
                  <c:v>-0.93405198871113315</c:v>
                </c:pt>
                <c:pt idx="19652">
                  <c:v>-0.8905510688217243</c:v>
                </c:pt>
                <c:pt idx="19653">
                  <c:v>-0.8464401598514798</c:v>
                </c:pt>
                <c:pt idx="19654">
                  <c:v>-0.80174754595468423</c:v>
                </c:pt>
                <c:pt idx="19655">
                  <c:v>-0.75650568220736214</c:v>
                </c:pt>
                <c:pt idx="19656">
                  <c:v>-0.7107453040442161</c:v>
                </c:pt>
                <c:pt idx="19657">
                  <c:v>-0.66449731624531561</c:v>
                </c:pt>
                <c:pt idx="19658">
                  <c:v>-0.61779387399815366</c:v>
                </c:pt>
                <c:pt idx="19659">
                  <c:v>-0.57066783470166293</c:v>
                </c:pt>
                <c:pt idx="19660">
                  <c:v>-0.52315100444653539</c:v>
                </c:pt>
                <c:pt idx="19661">
                  <c:v>-0.47527562280411434</c:v>
                </c:pt>
                <c:pt idx="19662">
                  <c:v>-0.4270749104418079</c:v>
                </c:pt>
                <c:pt idx="19663">
                  <c:v>-0.37858251479846144</c:v>
                </c:pt>
                <c:pt idx="19664">
                  <c:v>-0.32983076047041926</c:v>
                </c:pt>
                <c:pt idx="19665">
                  <c:v>-0.28085214693627114</c:v>
                </c:pt>
                <c:pt idx="19666">
                  <c:v>-0.23167991682449929</c:v>
                </c:pt>
                <c:pt idx="19667">
                  <c:v>-0.1823480713793646</c:v>
                </c:pt>
                <c:pt idx="19668">
                  <c:v>-0.13289135142606631</c:v>
                </c:pt>
                <c:pt idx="19669">
                  <c:v>-8.3344643877686961E-2</c:v>
                </c:pt>
                <c:pt idx="19670">
                  <c:v>-3.3741204584545444E-2</c:v>
                </c:pt>
                <c:pt idx="19671">
                  <c:v>1.5885859604179625E-2</c:v>
                </c:pt>
                <c:pt idx="19672">
                  <c:v>6.5502483694959424E-2</c:v>
                </c:pt>
                <c:pt idx="19673">
                  <c:v>0.1150731176244837</c:v>
                </c:pt>
                <c:pt idx="19674">
                  <c:v>0.16456534379536433</c:v>
                </c:pt>
                <c:pt idx="19675">
                  <c:v>0.2139451114308091</c:v>
                </c:pt>
                <c:pt idx="19676">
                  <c:v>0.26317828038735036</c:v>
                </c:pt>
                <c:pt idx="19677">
                  <c:v>0.31223107855225479</c:v>
                </c:pt>
                <c:pt idx="19678">
                  <c:v>0.36106976970647081</c:v>
                </c:pt>
                <c:pt idx="19679">
                  <c:v>0.40966107132663615</c:v>
                </c:pt>
                <c:pt idx="19680">
                  <c:v>0.45797170766456674</c:v>
                </c:pt>
                <c:pt idx="19681">
                  <c:v>0.50596835623352532</c:v>
                </c:pt>
                <c:pt idx="19682">
                  <c:v>0.55361810554122448</c:v>
                </c:pt>
                <c:pt idx="19683">
                  <c:v>0.60088850303512287</c:v>
                </c:pt>
                <c:pt idx="19684">
                  <c:v>0.6477471405087798</c:v>
                </c:pt>
                <c:pt idx="19685">
                  <c:v>0.69416170021565604</c:v>
                </c:pt>
                <c:pt idx="19686">
                  <c:v>0.74010046693605047</c:v>
                </c:pt>
                <c:pt idx="19687">
                  <c:v>0.78553197910415806</c:v>
                </c:pt>
                <c:pt idx="19688">
                  <c:v>0.83042541225976729</c:v>
                </c:pt>
                <c:pt idx="19689">
                  <c:v>0.87475023384796624</c:v>
                </c:pt>
                <c:pt idx="19690">
                  <c:v>0.9184744323124211</c:v>
                </c:pt>
                <c:pt idx="19691">
                  <c:v>0.96156949390255142</c:v>
                </c:pt>
                <c:pt idx="19692">
                  <c:v>1.0040060610357955</c:v>
                </c:pt>
                <c:pt idx="19693">
                  <c:v>1.0457541871135989</c:v>
                </c:pt>
                <c:pt idx="19694">
                  <c:v>1.0867843983980072</c:v>
                </c:pt>
                <c:pt idx="19695">
                  <c:v>1.1270694149576603</c:v>
                </c:pt>
                <c:pt idx="19696">
                  <c:v>1.1665826074567787</c:v>
                </c:pt>
                <c:pt idx="19697">
                  <c:v>1.2052973698199876</c:v>
                </c:pt>
                <c:pt idx="19698">
                  <c:v>1.2431870346694727</c:v>
                </c:pt>
                <c:pt idx="19699">
                  <c:v>1.2802248169209789</c:v>
                </c:pt>
                <c:pt idx="19700">
                  <c:v>1.3163843291457993</c:v>
                </c:pt>
                <c:pt idx="19701">
                  <c:v>1.3516412813561842</c:v>
                </c:pt>
                <c:pt idx="19702">
                  <c:v>1.3859719254733263</c:v>
                </c:pt>
                <c:pt idx="19703">
                  <c:v>1.4193524242630271</c:v>
                </c:pt>
                <c:pt idx="19704">
                  <c:v>1.451759313992786</c:v>
                </c:pt>
                <c:pt idx="19705">
                  <c:v>1.4831711586255807</c:v>
                </c:pt>
                <c:pt idx="19706">
                  <c:v>1.5135669571693398</c:v>
                </c:pt>
                <c:pt idx="19707">
                  <c:v>1.5429254848440399</c:v>
                </c:pt>
                <c:pt idx="19708">
                  <c:v>1.5712262806790507</c:v>
                </c:pt>
                <c:pt idx="19709">
                  <c:v>1.5984519067000174</c:v>
                </c:pt>
                <c:pt idx="19710">
                  <c:v>1.6245819182585839</c:v>
                </c:pt>
                <c:pt idx="19711">
                  <c:v>1.6495974829935429</c:v>
                </c:pt>
                <c:pt idx="19712">
                  <c:v>1.6734832414875129</c:v>
                </c:pt>
                <c:pt idx="19713">
                  <c:v>1.6962212876312717</c:v>
                </c:pt>
                <c:pt idx="19714">
                  <c:v>1.7177963905336846</c:v>
                </c:pt>
                <c:pt idx="19715">
                  <c:v>1.7381944986494859</c:v>
                </c:pt>
                <c:pt idx="19716">
                  <c:v>1.7574026733390034</c:v>
                </c:pt>
                <c:pt idx="19717">
                  <c:v>1.7754062271416653</c:v>
                </c:pt>
                <c:pt idx="19718">
                  <c:v>1.7921923534235682</c:v>
                </c:pt>
                <c:pt idx="19719">
                  <c:v>1.8077513948299171</c:v>
                </c:pt>
                <c:pt idx="19720">
                  <c:v>1.8220707701440284</c:v>
                </c:pt>
                <c:pt idx="19721">
                  <c:v>1.8351407081184683</c:v>
                </c:pt>
                <c:pt idx="19722">
                  <c:v>1.8469533557704541</c:v>
                </c:pt>
                <c:pt idx="19723">
                  <c:v>1.857499371203269</c:v>
                </c:pt>
                <c:pt idx="19724">
                  <c:v>1.8667721294205541</c:v>
                </c:pt>
                <c:pt idx="19725">
                  <c:v>1.8747656196426328</c:v>
                </c:pt>
                <c:pt idx="19726">
                  <c:v>1.881474865483977</c:v>
                </c:pt>
                <c:pt idx="19727">
                  <c:v>1.8868947394831466</c:v>
                </c:pt>
                <c:pt idx="19728">
                  <c:v>1.8910214759232677</c:v>
                </c:pt>
                <c:pt idx="19729">
                  <c:v>1.8938526815169203</c:v>
                </c:pt>
                <c:pt idx="19730">
                  <c:v>1.8953856110124752</c:v>
                </c:pt>
                <c:pt idx="19731">
                  <c:v>1.8956186684522356</c:v>
                </c:pt>
                <c:pt idx="19732">
                  <c:v>1.8945519595386708</c:v>
                </c:pt>
                <c:pt idx="19733">
                  <c:v>1.892187274666715</c:v>
                </c:pt>
                <c:pt idx="19734">
                  <c:v>1.8885269383682746</c:v>
                </c:pt>
                <c:pt idx="19735">
                  <c:v>1.8835713910910772</c:v>
                </c:pt>
                <c:pt idx="19736">
                  <c:v>1.8773250706683822</c:v>
                </c:pt>
                <c:pt idx="19737">
                  <c:v>1.8697927477609508</c:v>
                </c:pt>
                <c:pt idx="19738">
                  <c:v>1.8609793245927368</c:v>
                </c:pt>
                <c:pt idx="19739">
                  <c:v>1.8508896783320521</c:v>
                </c:pt>
                <c:pt idx="19740">
                  <c:v>1.8395324755325362</c:v>
                </c:pt>
                <c:pt idx="19741">
                  <c:v>1.8269147372238874</c:v>
                </c:pt>
                <c:pt idx="19742">
                  <c:v>1.8130448414168006</c:v>
                </c:pt>
                <c:pt idx="19743">
                  <c:v>1.7979314089136549</c:v>
                </c:pt>
                <c:pt idx="19744">
                  <c:v>1.78158655219567</c:v>
                </c:pt>
                <c:pt idx="19745">
                  <c:v>1.764020407862595</c:v>
                </c:pt>
                <c:pt idx="19746">
                  <c:v>1.7452446657255216</c:v>
                </c:pt>
                <c:pt idx="19747">
                  <c:v>1.7252726101386151</c:v>
                </c:pt>
                <c:pt idx="19748">
                  <c:v>1.7041191008247834</c:v>
                </c:pt>
                <c:pt idx="19749">
                  <c:v>1.6817965753461743</c:v>
                </c:pt>
                <c:pt idx="19750">
                  <c:v>1.6583208447459818</c:v>
                </c:pt>
                <c:pt idx="19751">
                  <c:v>1.6337090733869823</c:v>
                </c:pt>
                <c:pt idx="19752">
                  <c:v>1.6079785382292697</c:v>
                </c:pt>
                <c:pt idx="19753">
                  <c:v>1.5811464542732676</c:v>
                </c:pt>
                <c:pt idx="19754">
                  <c:v>1.5532303803967258</c:v>
                </c:pt>
                <c:pt idx="19755">
                  <c:v>1.5242498214901932</c:v>
                </c:pt>
                <c:pt idx="19756">
                  <c:v>1.4942245896120021</c:v>
                </c:pt>
                <c:pt idx="19757">
                  <c:v>1.4631746485439985</c:v>
                </c:pt>
                <c:pt idx="19758">
                  <c:v>1.4311216821753143</c:v>
                </c:pt>
                <c:pt idx="19759">
                  <c:v>1.3980879762825069</c:v>
                </c:pt>
                <c:pt idx="19760">
                  <c:v>1.364096865498666</c:v>
                </c:pt>
                <c:pt idx="19761">
                  <c:v>1.3291704067843053</c:v>
                </c:pt>
                <c:pt idx="19762">
                  <c:v>1.2933336101528983</c:v>
                </c:pt>
                <c:pt idx="19763">
                  <c:v>1.2566112527179003</c:v>
                </c:pt>
                <c:pt idx="19764">
                  <c:v>1.2190265107624823</c:v>
                </c:pt>
                <c:pt idx="19765">
                  <c:v>1.1806069131159633</c:v>
                </c:pt>
                <c:pt idx="19766">
                  <c:v>1.1413784738440778</c:v>
                </c:pt>
                <c:pt idx="19767">
                  <c:v>1.1013664433709776</c:v>
                </c:pt>
                <c:pt idx="19768">
                  <c:v>1.0605991172890559</c:v>
                </c:pt>
                <c:pt idx="19769">
                  <c:v>1.0191051935656155</c:v>
                </c:pt>
                <c:pt idx="19770">
                  <c:v>0.97691362391049408</c:v>
                </c:pt>
                <c:pt idx="19771">
                  <c:v>0.93405178741646133</c:v>
                </c:pt>
                <c:pt idx="19772">
                  <c:v>0.89055086974781594</c:v>
                </c:pt>
                <c:pt idx="19773">
                  <c:v>0.84643996308388914</c:v>
                </c:pt>
                <c:pt idx="19774">
                  <c:v>0.80174735157777832</c:v>
                </c:pt>
                <c:pt idx="19775">
                  <c:v>0.75650549030430858</c:v>
                </c:pt>
                <c:pt idx="19776">
                  <c:v>0.71074511469696122</c:v>
                </c:pt>
                <c:pt idx="19777">
                  <c:v>0.664497129534528</c:v>
                </c:pt>
                <c:pt idx="19778">
                  <c:v>0.61779369000320161</c:v>
                </c:pt>
                <c:pt idx="19779">
                  <c:v>0.57066765350058624</c:v>
                </c:pt>
                <c:pt idx="19780">
                  <c:v>0.52315082611601049</c:v>
                </c:pt>
                <c:pt idx="19781">
                  <c:v>0.47527544741938571</c:v>
                </c:pt>
                <c:pt idx="19782">
                  <c:v>0.42707473807671237</c:v>
                </c:pt>
                <c:pt idx="19783">
                  <c:v>0.37858234552537995</c:v>
                </c:pt>
                <c:pt idx="19784">
                  <c:v>0.3298305943602074</c:v>
                </c:pt>
                <c:pt idx="19785">
                  <c:v>0.28085198405830186</c:v>
                </c:pt>
                <c:pt idx="19786">
                  <c:v>0.23167975724653225</c:v>
                </c:pt>
                <c:pt idx="19787">
                  <c:v>0.18234791516764756</c:v>
                </c:pt>
                <c:pt idx="19788">
                  <c:v>0.13289119864523485</c:v>
                </c:pt>
                <c:pt idx="19789">
                  <c:v>8.3344494590691917E-2</c:v>
                </c:pt>
                <c:pt idx="19790">
                  <c:v>3.3741058852710004E-2</c:v>
                </c:pt>
                <c:pt idx="19791">
                  <c:v>-1.5886001721216181E-2</c:v>
                </c:pt>
                <c:pt idx="19792">
                  <c:v>-6.5502622139257144E-2</c:v>
                </c:pt>
                <c:pt idx="19793">
                  <c:v>-0.11507325233984494</c:v>
                </c:pt>
                <c:pt idx="19794">
                  <c:v>-0.16456547472734753</c:v>
                </c:pt>
                <c:pt idx="19795">
                  <c:v>-0.21394523852674471</c:v>
                </c:pt>
                <c:pt idx="19796">
                  <c:v>-0.26317840359633909</c:v>
                </c:pt>
                <c:pt idx="19797">
                  <c:v>-0.31223119782525499</c:v>
                </c:pt>
                <c:pt idx="19798">
                  <c:v>-0.36106988499626902</c:v>
                </c:pt>
                <c:pt idx="19799">
                  <c:v>-0.40966118258781969</c:v>
                </c:pt>
                <c:pt idx="19800">
                  <c:v>-0.45797181485366595</c:v>
                </c:pt>
                <c:pt idx="19801">
                  <c:v>-0.5059684593089282</c:v>
                </c:pt>
                <c:pt idx="19802">
                  <c:v>-0.5536182044632052</c:v>
                </c:pt>
                <c:pt idx="19803">
                  <c:v>-0.60088859776588699</c:v>
                </c:pt>
                <c:pt idx="19804">
                  <c:v>-0.64774723101247478</c:v>
                </c:pt>
                <c:pt idx="19805">
                  <c:v>-0.69416178645835624</c:v>
                </c:pt>
                <c:pt idx="19806">
                  <c:v>-0.74010054888578902</c:v>
                </c:pt>
                <c:pt idx="19807">
                  <c:v>-0.78553205673089899</c:v>
                </c:pt>
                <c:pt idx="19808">
                  <c:v>-0.83042548553556261</c:v>
                </c:pt>
                <c:pt idx="19809">
                  <c:v>-0.87475030274674825</c:v>
                </c:pt>
                <c:pt idx="19810">
                  <c:v>-0.91847449681018245</c:v>
                </c:pt>
                <c:pt idx="19811">
                  <c:v>-0.96156955397723787</c:v>
                </c:pt>
                <c:pt idx="19812">
                  <c:v>-1.0040061166674015</c:v>
                </c:pt>
                <c:pt idx="19813">
                  <c:v>-1.0457542382841121</c:v>
                </c:pt>
                <c:pt idx="19814">
                  <c:v>-1.0867844450914581</c:v>
                </c:pt>
                <c:pt idx="19815">
                  <c:v>-1.1270694571600837</c:v>
                </c:pt>
                <c:pt idx="19816">
                  <c:v>-1.166582645156252</c:v>
                </c:pt>
                <c:pt idx="19817">
                  <c:v>-1.205297403006621</c:v>
                </c:pt>
                <c:pt idx="19818">
                  <c:v>-1.2431870633354025</c:v>
                </c:pt>
                <c:pt idx="19819">
                  <c:v>-1.280224841060368</c:v>
                </c:pt>
                <c:pt idx="19820">
                  <c:v>-1.3163843487548541</c:v>
                </c:pt>
                <c:pt idx="19821">
                  <c:v>-1.351641296433131</c:v>
                </c:pt>
                <c:pt idx="19822">
                  <c:v>-1.3859719360184242</c:v>
                </c:pt>
                <c:pt idx="19823">
                  <c:v>-1.4193524302785558</c:v>
                </c:pt>
                <c:pt idx="19824">
                  <c:v>-1.4517593154830686</c:v>
                </c:pt>
                <c:pt idx="19825">
                  <c:v>-1.4831711555969214</c:v>
                </c:pt>
                <c:pt idx="19826">
                  <c:v>-1.5135669496300812</c:v>
                </c:pt>
                <c:pt idx="19827">
                  <c:v>-1.5429254728044994</c:v>
                </c:pt>
                <c:pt idx="19828">
                  <c:v>-1.5712262641515675</c:v>
                </c:pt>
                <c:pt idx="19829">
                  <c:v>-1.5984518856988996</c:v>
                </c:pt>
                <c:pt idx="19830">
                  <c:v>-1.6245818928001277</c:v>
                </c:pt>
                <c:pt idx="19831">
                  <c:v>-1.6495974530960089</c:v>
                </c:pt>
                <c:pt idx="19832">
                  <c:v>-1.6734832071711203</c:v>
                </c:pt>
                <c:pt idx="19833">
                  <c:v>-1.6962212489181698</c:v>
                </c:pt>
                <c:pt idx="19834">
                  <c:v>-1.7177963474479714</c:v>
                </c:pt>
                <c:pt idx="19835">
                  <c:v>-1.7381944512171617</c:v>
                </c:pt>
                <c:pt idx="19836">
                  <c:v>-1.7574026215879819</c:v>
                </c:pt>
                <c:pt idx="19837">
                  <c:v>-1.7754061711017348</c:v>
                </c:pt>
                <c:pt idx="19838">
                  <c:v>-1.7921922931263921</c:v>
                </c:pt>
                <c:pt idx="19839">
                  <c:v>-1.8077513303090211</c:v>
                </c:pt>
                <c:pt idx="19840">
                  <c:v>-1.8220707014347675</c:v>
                </c:pt>
                <c:pt idx="19841">
                  <c:v>-1.8351406352580171</c:v>
                </c:pt>
                <c:pt idx="19842">
                  <c:v>-1.8469532787977754</c:v>
                </c:pt>
                <c:pt idx="19843">
                  <c:v>-1.8574992901591225</c:v>
                </c:pt>
                <c:pt idx="19844">
                  <c:v>-1.8667720443474325</c:v>
                </c:pt>
                <c:pt idx="19845">
                  <c:v>-1.8747655305847797</c:v>
                </c:pt>
                <c:pt idx="19846">
                  <c:v>-1.8814747724873471</c:v>
                </c:pt>
                <c:pt idx="19847">
                  <c:v>-1.8868946425953781</c:v>
                </c:pt>
                <c:pt idx="19848">
                  <c:v>-1.8910213751936702</c:v>
                </c:pt>
                <c:pt idx="19849">
                  <c:v>-1.8938525769964356</c:v>
                </c:pt>
                <c:pt idx="19850">
                  <c:v>-1.8953855027536723</c:v>
                </c:pt>
                <c:pt idx="19851">
                  <c:v>-1.8956185565092651</c:v>
                </c:pt>
                <c:pt idx="19852">
                  <c:v>-1.8945518439672424</c:v>
                </c:pt>
                <c:pt idx="19853">
                  <c:v>-1.8921871555240863</c:v>
                </c:pt>
                <c:pt idx="19854">
                  <c:v>-1.8885268157132065</c:v>
                </c:pt>
                <c:pt idx="19855">
                  <c:v>-1.8835712649837992</c:v>
                </c:pt>
                <c:pt idx="19856">
                  <c:v>-1.8773249411705821</c:v>
                </c:pt>
                <c:pt idx="19857">
                  <c:v>-1.8697926149357407</c:v>
                </c:pt>
                <c:pt idx="19858">
                  <c:v>-1.8609791885046132</c:v>
                </c:pt>
                <c:pt idx="19859">
                  <c:v>-1.850889539046868</c:v>
                </c:pt>
                <c:pt idx="19860">
                  <c:v>-1.8395323331174673</c:v>
                </c:pt>
                <c:pt idx="19861">
                  <c:v>-1.8269145917474272</c:v>
                </c:pt>
                <c:pt idx="19862">
                  <c:v>-1.8130446929486805</c:v>
                </c:pt>
                <c:pt idx="19863">
                  <c:v>-1.7979312575248447</c:v>
                </c:pt>
                <c:pt idx="19864">
                  <c:v>-1.7815863979583328</c:v>
                </c:pt>
                <c:pt idx="19865">
                  <c:v>-1.7640202508500593</c:v>
                </c:pt>
                <c:pt idx="19866">
                  <c:v>-1.7452445060122306</c:v>
                </c:pt>
                <c:pt idx="19867">
                  <c:v>-1.725272447800126</c:v>
                </c:pt>
                <c:pt idx="19868">
                  <c:v>-1.7041189359376949</c:v>
                </c:pt>
                <c:pt idx="19869">
                  <c:v>-1.6817964079881154</c:v>
                </c:pt>
                <c:pt idx="19870">
                  <c:v>-1.6583206749955388</c:v>
                </c:pt>
                <c:pt idx="19871">
                  <c:v>-1.6337089013237367</c:v>
                </c:pt>
                <c:pt idx="19872">
                  <c:v>-1.6079783639336762</c:v>
                </c:pt>
                <c:pt idx="19873">
                  <c:v>-1.5811462778266483</c:v>
                </c:pt>
                <c:pt idx="19874">
                  <c:v>-1.5532302018812794</c:v>
                </c:pt>
                <c:pt idx="19875">
                  <c:v>-1.5242496409888853</c:v>
                </c:pt>
                <c:pt idx="19876">
                  <c:v>-1.4942244072085582</c:v>
                </c:pt>
                <c:pt idx="19877">
                  <c:v>-1.4631744643228863</c:v>
                </c:pt>
                <c:pt idx="19878">
                  <c:v>-1.431121496221655</c:v>
                </c:pt>
                <c:pt idx="19879">
                  <c:v>-1.3980877886820686</c:v>
                </c:pt>
                <c:pt idx="19880">
                  <c:v>-1.3640966763378366</c:v>
                </c:pt>
                <c:pt idx="19881">
                  <c:v>-1.329170216150046</c:v>
                </c:pt>
                <c:pt idx="19882">
                  <c:v>-1.2933334181326668</c:v>
                </c:pt>
                <c:pt idx="19883">
                  <c:v>-1.2566110593996431</c:v>
                </c:pt>
                <c:pt idx="19884">
                  <c:v>-1.2190263162346135</c:v>
                </c:pt>
                <c:pt idx="19885">
                  <c:v>-1.1806067174672794</c:v>
                </c:pt>
                <c:pt idx="19886">
                  <c:v>-1.1413782771637417</c:v>
                </c:pt>
                <c:pt idx="19887">
                  <c:v>-1.101366245748467</c:v>
                </c:pt>
                <c:pt idx="19888">
                  <c:v>-1.0605989188141585</c:v>
                </c:pt>
                <c:pt idx="19889">
                  <c:v>-1.0191049943283323</c:v>
                </c:pt>
                <c:pt idx="19890">
                  <c:v>-0.97691342400105186</c:v>
                </c:pt>
                <c:pt idx="19891">
                  <c:v>-0.93405158692522727</c:v>
                </c:pt>
                <c:pt idx="19892">
                  <c:v>-0.89055066876529798</c:v>
                </c:pt>
                <c:pt idx="19893">
                  <c:v>-0.84643976170065149</c:v>
                </c:pt>
                <c:pt idx="19894">
                  <c:v>-0.80174714988444717</c:v>
                </c:pt>
                <c:pt idx="19895">
                  <c:v>-0.75650528839150444</c:v>
                </c:pt>
                <c:pt idx="19896">
                  <c:v>-0.71074491265525963</c:v>
                </c:pt>
                <c:pt idx="19897">
                  <c:v>-0.66449692745442568</c:v>
                </c:pt>
                <c:pt idx="19898">
                  <c:v>-0.61779348797503775</c:v>
                </c:pt>
                <c:pt idx="19899">
                  <c:v>-0.57066745161457588</c:v>
                </c:pt>
                <c:pt idx="19900">
                  <c:v>-0.52315062446216254</c:v>
                </c:pt>
                <c:pt idx="19901">
                  <c:v>-0.47527524608747623</c:v>
                </c:pt>
                <c:pt idx="19902">
                  <c:v>-0.42707453715620014</c:v>
                </c:pt>
                <c:pt idx="19903">
                  <c:v>-0.37858214510542082</c:v>
                </c:pt>
                <c:pt idx="19904">
                  <c:v>-0.32983039452959756</c:v>
                </c:pt>
                <c:pt idx="19905">
                  <c:v>-0.28085178490543444</c:v>
                </c:pt>
                <c:pt idx="19906">
                  <c:v>-0.23167955885936817</c:v>
                </c:pt>
                <c:pt idx="19907">
                  <c:v>-0.18234771763367313</c:v>
                </c:pt>
                <c:pt idx="19908">
                  <c:v>-0.13289100205137408</c:v>
                </c:pt>
                <c:pt idx="19909">
                  <c:v>-8.3344299023379684E-2</c:v>
                </c:pt>
                <c:pt idx="19910">
                  <c:v>-3.3740864397762173E-2</c:v>
                </c:pt>
                <c:pt idx="19911">
                  <c:v>1.588619497861753E-2</c:v>
                </c:pt>
                <c:pt idx="19912">
                  <c:v>6.5502814114606761E-2</c:v>
                </c:pt>
                <c:pt idx="19913">
                  <c:v>0.11507344294931353</c:v>
                </c:pt>
                <c:pt idx="19914">
                  <c:v>0.16456566388787028</c:v>
                </c:pt>
                <c:pt idx="19915">
                  <c:v>0.213945426156019</c:v>
                </c:pt>
                <c:pt idx="19916">
                  <c:v>0.26317858961289703</c:v>
                </c:pt>
                <c:pt idx="19917">
                  <c:v>0.31223138214842183</c:v>
                </c:pt>
                <c:pt idx="19918">
                  <c:v>0.36107006754630566</c:v>
                </c:pt>
                <c:pt idx="19919">
                  <c:v>0.40966136328589309</c:v>
                </c:pt>
                <c:pt idx="19920">
                  <c:v>0.45797199362187918</c:v>
                </c:pt>
                <c:pt idx="19921">
                  <c:v>0.50596863607035047</c:v>
                </c:pt>
                <c:pt idx="19922">
                  <c:v>0.55361837914194134</c:v>
                </c:pt>
                <c:pt idx="19923">
                  <c:v>0.60088877028709309</c:v>
                </c:pt>
                <c:pt idx="19924">
                  <c:v>0.64774740130236896</c:v>
                </c:pt>
                <c:pt idx="19925">
                  <c:v>0.69416195444431361</c:v>
                </c:pt>
                <c:pt idx="19926">
                  <c:v>0.74010071449626569</c:v>
                </c:pt>
                <c:pt idx="19927">
                  <c:v>0.78553221989558919</c:v>
                </c:pt>
                <c:pt idx="19928">
                  <c:v>0.83042564618527526</c:v>
                </c:pt>
                <c:pt idx="19929">
                  <c:v>0.87475046081360386</c:v>
                </c:pt>
                <c:pt idx="19930">
                  <c:v>0.91847465222751157</c:v>
                </c:pt>
                <c:pt idx="19931">
                  <c:v>0.96156970667969965</c:v>
                </c:pt>
                <c:pt idx="19932">
                  <c:v>1.0040062665909328</c:v>
                </c:pt>
                <c:pt idx="19933">
                  <c:v>1.0457543853659952</c:v>
                </c:pt>
                <c:pt idx="19934">
                  <c:v>1.0867845892703429</c:v>
                </c:pt>
                <c:pt idx="19935">
                  <c:v>1.1270695983760386</c:v>
                </c:pt>
                <c:pt idx="19936">
                  <c:v>1.1665827833507421</c:v>
                </c:pt>
                <c:pt idx="19937">
                  <c:v>1.2052975381225399</c:v>
                </c:pt>
                <c:pt idx="19938">
                  <c:v>1.243187195317125</c:v>
                </c:pt>
                <c:pt idx="19939">
                  <c:v>1.2802249698537438</c:v>
                </c:pt>
                <c:pt idx="19940">
                  <c:v>1.3163844743072519</c:v>
                </c:pt>
                <c:pt idx="19941">
                  <c:v>1.3516414186934518</c:v>
                </c:pt>
                <c:pt idx="19942">
                  <c:v>1.3859720549371159</c:v>
                </c:pt>
                <c:pt idx="19943">
                  <c:v>1.4193525458076262</c:v>
                </c:pt>
                <c:pt idx="19944">
                  <c:v>1.4517594275761123</c:v>
                </c:pt>
                <c:pt idx="19945">
                  <c:v>1.4831712642091552</c:v>
                </c:pt>
                <c:pt idx="19946">
                  <c:v>1.5135670547183415</c:v>
                </c:pt>
                <c:pt idx="19947">
                  <c:v>1.5429255743272727</c:v>
                </c:pt>
                <c:pt idx="19948">
                  <c:v>1.5712263620689786</c:v>
                </c:pt>
                <c:pt idx="19949">
                  <c:v>1.598451979972767</c:v>
                </c:pt>
                <c:pt idx="19950">
                  <c:v>1.6245819833939312</c:v>
                </c:pt>
                <c:pt idx="19951">
                  <c:v>1.6495975399749443</c:v>
                </c:pt>
                <c:pt idx="19952">
                  <c:v>1.6734832903021004</c:v>
                </c:pt>
                <c:pt idx="19953">
                  <c:v>1.6962213282698473</c:v>
                </c:pt>
                <c:pt idx="19954">
                  <c:v>1.717796422990693</c:v>
                </c:pt>
                <c:pt idx="19955">
                  <c:v>1.738194522923064</c:v>
                </c:pt>
                <c:pt idx="19956">
                  <c:v>1.7574026894309354</c:v>
                </c:pt>
                <c:pt idx="19957">
                  <c:v>1.7754062350573883</c:v>
                </c:pt>
                <c:pt idx="19958">
                  <c:v>1.792192353172168</c:v>
                </c:pt>
                <c:pt idx="19959">
                  <c:v>1.8077513864241206</c:v>
                </c:pt>
                <c:pt idx="19960">
                  <c:v>1.8220707536001814</c:v>
                </c:pt>
                <c:pt idx="19961">
                  <c:v>1.8351406834565209</c:v>
                </c:pt>
                <c:pt idx="19962">
                  <c:v>1.8469533230139628</c:v>
                </c:pt>
                <c:pt idx="19963">
                  <c:v>1.8574993303793825</c:v>
                </c:pt>
                <c:pt idx="19964">
                  <c:v>1.8667720805599615</c:v>
                </c:pt>
                <c:pt idx="19965">
                  <c:v>1.8747655627795745</c:v>
                </c:pt>
                <c:pt idx="19966">
                  <c:v>1.8814748006562294</c:v>
                </c:pt>
                <c:pt idx="19967">
                  <c:v>1.8868946667319755</c:v>
                </c:pt>
                <c:pt idx="19968">
                  <c:v>1.8910213952934176</c:v>
                </c:pt>
                <c:pt idx="19969">
                  <c:v>1.8938525930565864</c:v>
                </c:pt>
                <c:pt idx="19970">
                  <c:v>1.8953855147732805</c:v>
                </c:pt>
                <c:pt idx="19971">
                  <c:v>1.8956185644892034</c:v>
                </c:pt>
                <c:pt idx="19972">
                  <c:v>1.8945518479101846</c:v>
                </c:pt>
                <c:pt idx="19973">
                  <c:v>1.892187155434496</c:v>
                </c:pt>
                <c:pt idx="19974">
                  <c:v>1.8885268115973486</c:v>
                </c:pt>
                <c:pt idx="19975">
                  <c:v>1.8835712568497345</c:v>
                </c:pt>
                <c:pt idx="19976">
                  <c:v>1.8773249290281502</c:v>
                </c:pt>
                <c:pt idx="19977">
                  <c:v>1.8697925987965485</c:v>
                </c:pt>
                <c:pt idx="19978">
                  <c:v>1.8609791683820518</c:v>
                </c:pt>
                <c:pt idx="19979">
                  <c:v>1.8508895149560791</c:v>
                </c:pt>
                <c:pt idx="19980">
                  <c:v>1.8395323050753438</c:v>
                </c:pt>
                <c:pt idx="19981">
                  <c:v>1.8269145597726009</c:v>
                </c:pt>
                <c:pt idx="19982">
                  <c:v>1.8130446570615051</c:v>
                </c:pt>
                <c:pt idx="19983">
                  <c:v>1.7979312177474034</c:v>
                </c:pt>
                <c:pt idx="19984">
                  <c:v>1.7815863543144133</c:v>
                </c:pt>
                <c:pt idx="19985">
                  <c:v>1.7640202033651322</c:v>
                </c:pt>
                <c:pt idx="19986">
                  <c:v>1.7452444547134502</c:v>
                </c:pt>
                <c:pt idx="19987">
                  <c:v>1.7252723927163072</c:v>
                </c:pt>
                <c:pt idx="19988">
                  <c:v>1.7041188770992903</c:v>
                </c:pt>
                <c:pt idx="19989">
                  <c:v>1.6817963454272156</c:v>
                </c:pt>
                <c:pt idx="19990">
                  <c:v>1.6583206087458666</c:v>
                </c:pt>
                <c:pt idx="19991">
                  <c:v>1.633708831420569</c:v>
                </c:pt>
                <c:pt idx="19992">
                  <c:v>1.607978290413911</c:v>
                </c:pt>
                <c:pt idx="19993">
                  <c:v>1.5811462007287251</c:v>
                </c:pt>
                <c:pt idx="19994">
                  <c:v>1.5532301212451756</c:v>
                </c:pt>
                <c:pt idx="19995">
                  <c:v>1.5242495568560976</c:v>
                </c:pt>
                <c:pt idx="19996">
                  <c:v>1.4942243196220859</c:v>
                </c:pt>
                <c:pt idx="19997">
                  <c:v>1.4631743733271982</c:v>
                </c:pt>
                <c:pt idx="19998">
                  <c:v>1.4311214018626777</c:v>
                </c:pt>
                <c:pt idx="19999">
                  <c:v>1.3980876910071756</c:v>
                </c:pt>
                <c:pt idx="20000">
                  <c:v>1.3640965753958081</c:v>
                </c:pt>
                <c:pt idx="20001">
                  <c:v>1.329170111991008</c:v>
                </c:pt>
                <c:pt idx="20002">
                  <c:v>1.2933333108081468</c:v>
                </c:pt>
                <c:pt idx="20003">
                  <c:v>1.2566109489625079</c:v>
                </c:pt>
                <c:pt idx="20004">
                  <c:v>1.219026202738986</c:v>
                </c:pt>
                <c:pt idx="20005">
                  <c:v>1.1806066009686329</c:v>
                </c:pt>
                <c:pt idx="20006">
                  <c:v>1.1413781577187652</c:v>
                </c:pt>
                <c:pt idx="20007">
                  <c:v>1.1013661234150935</c:v>
                </c:pt>
                <c:pt idx="20008">
                  <c:v>1.0605987936515204</c:v>
                </c:pt>
                <c:pt idx="20009">
                  <c:v>1.019104866396733</c:v>
                </c:pt>
                <c:pt idx="20010">
                  <c:v>0.97691329336192512</c:v>
                </c:pt>
                <c:pt idx="20011">
                  <c:v>0.93405145364115039</c:v>
                </c:pt>
                <c:pt idx="20012">
                  <c:v>0.89055053289992325</c:v>
                </c:pt>
                <c:pt idx="20013">
                  <c:v>0.84643962331866129</c:v>
                </c:pt>
                <c:pt idx="20014">
                  <c:v>0.8017470090515818</c:v>
                </c:pt>
                <c:pt idx="20015">
                  <c:v>0.75650514517448419</c:v>
                </c:pt>
                <c:pt idx="20016">
                  <c:v>0.71074476712176127</c:v>
                </c:pt>
                <c:pt idx="20017">
                  <c:v>0.66449677967307752</c:v>
                </c:pt>
                <c:pt idx="20018">
                  <c:v>0.61779333801536851</c:v>
                </c:pt>
                <c:pt idx="20019">
                  <c:v>0.57066729954693629</c:v>
                </c:pt>
                <c:pt idx="20020">
                  <c:v>0.52315047035776796</c:v>
                </c:pt>
                <c:pt idx="20021">
                  <c:v>0.47527509001834906</c:v>
                </c:pt>
                <c:pt idx="20022">
                  <c:v>0.42707437919512442</c:v>
                </c:pt>
                <c:pt idx="20023">
                  <c:v>0.37858198532590231</c:v>
                </c:pt>
                <c:pt idx="20024">
                  <c:v>0.32983023300587483</c:v>
                </c:pt>
                <c:pt idx="20025">
                  <c:v>0.28085162171235184</c:v>
                </c:pt>
                <c:pt idx="20026">
                  <c:v>0.23167939407244592</c:v>
                </c:pt>
                <c:pt idx="20027">
                  <c:v>0.18234755132900848</c:v>
                </c:pt>
                <c:pt idx="20028">
                  <c:v>0.13289083430562446</c:v>
                </c:pt>
                <c:pt idx="20029">
                  <c:v>8.3344129913765289E-2</c:v>
                </c:pt>
                <c:pt idx="20030">
                  <c:v>3.3740694001949435E-2</c:v>
                </c:pt>
                <c:pt idx="20031">
                  <c:v>-1.5886366582516513E-2</c:v>
                </c:pt>
                <c:pt idx="20032">
                  <c:v>-6.5502986848004249E-2</c:v>
                </c:pt>
                <c:pt idx="20033">
                  <c:v>-0.11507361673329122</c:v>
                </c:pt>
                <c:pt idx="20034">
                  <c:v>-0.16456583864312016</c:v>
                </c:pt>
                <c:pt idx="20035">
                  <c:v>-0.21394560180297467</c:v>
                </c:pt>
                <c:pt idx="20036">
                  <c:v>-0.26317876607166057</c:v>
                </c:pt>
                <c:pt idx="20037">
                  <c:v>-0.31223155933889374</c:v>
                </c:pt>
                <c:pt idx="20038">
                  <c:v>-0.36107024538817023</c:v>
                </c:pt>
                <c:pt idx="20039">
                  <c:v>-0.40966154169866259</c:v>
                </c:pt>
                <c:pt idx="20040">
                  <c:v>-0.45797217252492173</c:v>
                </c:pt>
                <c:pt idx="20041">
                  <c:v>-0.50596881538298955</c:v>
                </c:pt>
                <c:pt idx="20042">
                  <c:v>-0.55361855878338673</c:v>
                </c:pt>
                <c:pt idx="20043">
                  <c:v>-0.60088895017656718</c:v>
                </c:pt>
                <c:pt idx="20044">
                  <c:v>-0.64774758135910171</c:v>
                </c:pt>
                <c:pt idx="20045">
                  <c:v>-0.69416213458755216</c:v>
                </c:pt>
                <c:pt idx="20046">
                  <c:v>-0.74010089464542017</c:v>
                </c:pt>
                <c:pt idx="20047">
                  <c:v>-0.78553239997010371</c:v>
                </c:pt>
                <c:pt idx="20048">
                  <c:v>-0.83042582610480231</c:v>
                </c:pt>
                <c:pt idx="20049">
                  <c:v>-0.87475064049796436</c:v>
                </c:pt>
                <c:pt idx="20050">
                  <c:v>-0.91847483159678012</c:v>
                </c:pt>
                <c:pt idx="20051">
                  <c:v>-0.96156988565419832</c:v>
                </c:pt>
                <c:pt idx="20052">
                  <c:v>-1.0040064450912878</c:v>
                </c:pt>
                <c:pt idx="20053">
                  <c:v>-1.0457545633131646</c:v>
                </c:pt>
                <c:pt idx="20054">
                  <c:v>-1.0867847665856734</c:v>
                </c:pt>
                <c:pt idx="20055">
                  <c:v>-1.1270697749812542</c:v>
                </c:pt>
                <c:pt idx="20056">
                  <c:v>-1.166582959168005</c:v>
                </c:pt>
                <c:pt idx="20057">
                  <c:v>-1.2052977130744977</c:v>
                </c:pt>
                <c:pt idx="20058">
                  <c:v>-1.2431873693269309</c:v>
                </c:pt>
                <c:pt idx="20059">
                  <c:v>-1.2802251428450915</c:v>
                </c:pt>
                <c:pt idx="20060">
                  <c:v>-1.316384646204404</c:v>
                </c:pt>
                <c:pt idx="20061">
                  <c:v>-1.3516415894212672</c:v>
                </c:pt>
                <c:pt idx="20062">
                  <c:v>-1.385972224421107</c:v>
                </c:pt>
                <c:pt idx="20063">
                  <c:v>-1.4193527139739692</c:v>
                </c:pt>
                <c:pt idx="20064">
                  <c:v>-1.4517595943516981</c:v>
                </c:pt>
                <c:pt idx="20065">
                  <c:v>-1.4831714295215899</c:v>
                </c:pt>
                <c:pt idx="20066">
                  <c:v>-1.5135672184960081</c:v>
                </c:pt>
                <c:pt idx="20067">
                  <c:v>-1.5429257364993418</c:v>
                </c:pt>
                <c:pt idx="20068">
                  <c:v>-1.5712265225654767</c:v>
                </c:pt>
                <c:pt idx="20069">
                  <c:v>-1.598452138724537</c:v>
                </c:pt>
                <c:pt idx="20070">
                  <c:v>-1.6245821403327216</c:v>
                </c:pt>
                <c:pt idx="20071">
                  <c:v>-1.6495976950334277</c:v>
                </c:pt>
                <c:pt idx="20072">
                  <c:v>-1.6734834434138717</c:v>
                </c:pt>
                <c:pt idx="20073">
                  <c:v>-1.6962214793694923</c:v>
                </c:pt>
                <c:pt idx="20074">
                  <c:v>-1.7177965720137995</c:v>
                </c:pt>
                <c:pt idx="20075">
                  <c:v>-1.7381946698062336</c:v>
                </c:pt>
                <c:pt idx="20076">
                  <c:v>-1.7574028341118271</c:v>
                </c:pt>
                <c:pt idx="20077">
                  <c:v>-1.7754063774747482</c:v>
                </c:pt>
                <c:pt idx="20078">
                  <c:v>-1.7921924932658388</c:v>
                </c:pt>
                <c:pt idx="20079">
                  <c:v>-1.8077515241350885</c:v>
                </c:pt>
                <c:pt idx="20080">
                  <c:v>-1.8220708888705759</c:v>
                </c:pt>
                <c:pt idx="20081">
                  <c:v>-1.8351408162296745</c:v>
                </c:pt>
                <c:pt idx="20082">
                  <c:v>-1.8469534532343852</c:v>
                </c:pt>
                <c:pt idx="20083">
                  <c:v>-1.8574994579928108</c:v>
                </c:pt>
                <c:pt idx="20084">
                  <c:v>-1.8667722055133993</c:v>
                </c:pt>
                <c:pt idx="20085">
                  <c:v>-1.8747656850212915</c:v>
                </c:pt>
                <c:pt idx="20086">
                  <c:v>-1.8814749201357734</c:v>
                </c:pt>
                <c:pt idx="20087">
                  <c:v>-1.8868947834002228</c:v>
                </c:pt>
                <c:pt idx="20088">
                  <c:v>-1.8910215091025613</c:v>
                </c:pt>
                <c:pt idx="20089">
                  <c:v>-1.8938527039601871</c:v>
                </c:pt>
                <c:pt idx="20090">
                  <c:v>-1.8953856227262622</c:v>
                </c:pt>
                <c:pt idx="20091">
                  <c:v>-1.8956186694478738</c:v>
                </c:pt>
                <c:pt idx="20092">
                  <c:v>-1.8945519498322534</c:v>
                </c:pt>
                <c:pt idx="20093">
                  <c:v>-1.8921872542791141</c:v>
                </c:pt>
                <c:pt idx="20094">
                  <c:v>-1.8885269073250908</c:v>
                </c:pt>
                <c:pt idx="20095">
                  <c:v>-1.8835713494226278</c:v>
                </c:pt>
                <c:pt idx="20096">
                  <c:v>-1.8773250184097019</c:v>
                </c:pt>
                <c:pt idx="20097">
                  <c:v>-1.8697926849517406</c:v>
                </c:pt>
                <c:pt idx="20098">
                  <c:v>-1.8609792512773589</c:v>
                </c:pt>
                <c:pt idx="20099">
                  <c:v>-1.8508895945594894</c:v>
                </c:pt>
                <c:pt idx="20100">
                  <c:v>-1.8395323813563704</c:v>
                </c:pt>
                <c:pt idx="20101">
                  <c:v>-1.8269146327022718</c:v>
                </c:pt>
                <c:pt idx="20102">
                  <c:v>-1.8130447266124128</c:v>
                </c:pt>
                <c:pt idx="20103">
                  <c:v>-1.797931283893683</c:v>
                </c:pt>
                <c:pt idx="20104">
                  <c:v>-1.781586417031753</c:v>
                </c:pt>
                <c:pt idx="20105">
                  <c:v>-1.764020262630803</c:v>
                </c:pt>
                <c:pt idx="20106">
                  <c:v>-1.7452445105062924</c:v>
                </c:pt>
                <c:pt idx="20107">
                  <c:v>-1.7252724450167487</c:v>
                </c:pt>
                <c:pt idx="20108">
                  <c:v>-1.7041189258893523</c:v>
                </c:pt>
                <c:pt idx="20109">
                  <c:v>-1.6817963906905125</c:v>
                </c:pt>
                <c:pt idx="20110">
                  <c:v>-1.6583206504676165</c:v>
                </c:pt>
                <c:pt idx="20111">
                  <c:v>-1.6337088695876059</c:v>
                </c:pt>
                <c:pt idx="20112">
                  <c:v>-1.6079783250146449</c:v>
                </c:pt>
                <c:pt idx="20113">
                  <c:v>-1.5811462317532154</c:v>
                </c:pt>
                <c:pt idx="20114">
                  <c:v>-1.5532301486850688</c:v>
                </c:pt>
                <c:pt idx="20115">
                  <c:v>-1.5242495807046668</c:v>
                </c:pt>
                <c:pt idx="20116">
                  <c:v>-1.4942243398742259</c:v>
                </c:pt>
                <c:pt idx="20117">
                  <c:v>-1.463174389979391</c:v>
                </c:pt>
                <c:pt idx="20118">
                  <c:v>-1.4311214149130655</c:v>
                </c:pt>
                <c:pt idx="20119">
                  <c:v>-1.3980877004554657</c:v>
                </c:pt>
                <c:pt idx="20120">
                  <c:v>-1.3640965812433463</c:v>
                </c:pt>
                <c:pt idx="20121">
                  <c:v>-1.3291701142407493</c:v>
                </c:pt>
                <c:pt idx="20122">
                  <c:v>-1.2933333094646391</c:v>
                </c:pt>
                <c:pt idx="20123">
                  <c:v>-1.2566109440318758</c:v>
                </c:pt>
                <c:pt idx="20124">
                  <c:v>-1.2190261942290084</c:v>
                </c:pt>
                <c:pt idx="20125">
                  <c:v>-1.1806065888886204</c:v>
                </c:pt>
                <c:pt idx="20126">
                  <c:v>-1.1413781420796154</c:v>
                </c:pt>
                <c:pt idx="20127">
                  <c:v>-1.1013661042293195</c:v>
                </c:pt>
                <c:pt idx="20128">
                  <c:v>-1.0605987709331439</c:v>
                </c:pt>
                <c:pt idx="20129">
                  <c:v>-1.0191048401613687</c:v>
                </c:pt>
                <c:pt idx="20130">
                  <c:v>-0.97691326362674136</c:v>
                </c:pt>
                <c:pt idx="20131">
                  <c:v>-0.9340514204248298</c:v>
                </c:pt>
                <c:pt idx="20132">
                  <c:v>-0.89055049622268478</c:v>
                </c:pt>
                <c:pt idx="20133">
                  <c:v>-0.84643958320223844</c:v>
                </c:pt>
                <c:pt idx="20134">
                  <c:v>-0.80174696551922242</c:v>
                </c:pt>
                <c:pt idx="20135">
                  <c:v>-0.7565050982508934</c:v>
                </c:pt>
                <c:pt idx="20136">
                  <c:v>-0.71074471683316454</c:v>
                </c:pt>
                <c:pt idx="20137">
                  <c:v>-0.66449672604714105</c:v>
                </c:pt>
                <c:pt idx="20138">
                  <c:v>-0.61779328108118847</c:v>
                </c:pt>
                <c:pt idx="20139">
                  <c:v>-0.5706672393351061</c:v>
                </c:pt>
                <c:pt idx="20140">
                  <c:v>-0.52315040690023062</c:v>
                </c:pt>
                <c:pt idx="20141">
                  <c:v>-0.47527502334846811</c:v>
                </c:pt>
                <c:pt idx="20142">
                  <c:v>-0.42707430934767271</c:v>
                </c:pt>
                <c:pt idx="20143">
                  <c:v>-0.37858191233699123</c:v>
                </c:pt>
                <c:pt idx="20144">
                  <c:v>-0.32983015691295614</c:v>
                </c:pt>
                <c:pt idx="20145">
                  <c:v>-0.28085154255425732</c:v>
                </c:pt>
                <c:pt idx="20146">
                  <c:v>-0.23167931188927687</c:v>
                </c:pt>
                <c:pt idx="20147">
                  <c:v>-0.18234746616214512</c:v>
                </c:pt>
                <c:pt idx="20148">
                  <c:v>-0.13289074619774538</c:v>
                </c:pt>
                <c:pt idx="20149">
                  <c:v>-8.3344038908785958E-2</c:v>
                </c:pt>
                <c:pt idx="20150">
                  <c:v>-3.3740600144994887E-2</c:v>
                </c:pt>
                <c:pt idx="20151">
                  <c:v>1.5886463245068313E-2</c:v>
                </c:pt>
                <c:pt idx="20152">
                  <c:v>6.5503086268637767E-2</c:v>
                </c:pt>
                <c:pt idx="20153">
                  <c:v>0.11507371886332525</c:v>
                </c:pt>
                <c:pt idx="20154">
                  <c:v>0.16456594343272044</c:v>
                </c:pt>
                <c:pt idx="20155">
                  <c:v>0.21394570920119912</c:v>
                </c:pt>
                <c:pt idx="20156">
                  <c:v>0.26317887602648699</c:v>
                </c:pt>
                <c:pt idx="20157">
                  <c:v>0.31223167179724898</c:v>
                </c:pt>
                <c:pt idx="20158">
                  <c:v>0.36107036029591555</c:v>
                </c:pt>
                <c:pt idx="20159">
                  <c:v>0.40966165900066581</c:v>
                </c:pt>
                <c:pt idx="20160">
                  <c:v>0.45797229216507163</c:v>
                </c:pt>
                <c:pt idx="20161">
                  <c:v>0.50596893730422421</c:v>
                </c:pt>
                <c:pt idx="20162">
                  <c:v>0.55361868292770899</c:v>
                </c:pt>
                <c:pt idx="20163">
                  <c:v>0.60088907648501821</c:v>
                </c:pt>
                <c:pt idx="20164">
                  <c:v>0.64774770977190377</c:v>
                </c:pt>
                <c:pt idx="20165">
                  <c:v>0.69416226504409251</c:v>
                </c:pt>
                <c:pt idx="20166">
                  <c:v>0.74010102708420256</c:v>
                </c:pt>
                <c:pt idx="20167">
                  <c:v>0.78553253432892811</c:v>
                </c:pt>
                <c:pt idx="20168">
                  <c:v>0.83042596232062427</c:v>
                </c:pt>
                <c:pt idx="20169">
                  <c:v>0.87475077850706451</c:v>
                </c:pt>
                <c:pt idx="20170">
                  <c:v>0.9184749713347069</c:v>
                </c:pt>
                <c:pt idx="20171">
                  <c:v>0.96157002705582451</c:v>
                </c:pt>
                <c:pt idx="20172">
                  <c:v>1.0040065880908502</c:v>
                </c:pt>
                <c:pt idx="20173">
                  <c:v>1.0457547078443092</c:v>
                </c:pt>
                <c:pt idx="20174">
                  <c:v>1.0867849125814271</c:v>
                </c:pt>
                <c:pt idx="20175">
                  <c:v>1.1270699223741085</c:v>
                </c:pt>
                <c:pt idx="20176">
                  <c:v>1.1665831078899458</c:v>
                </c:pt>
                <c:pt idx="20177">
                  <c:v>1.2052978630570148</c:v>
                </c:pt>
                <c:pt idx="20178">
                  <c:v>1.2431875205010356</c:v>
                </c:pt>
                <c:pt idx="20179">
                  <c:v>1.2802252951413959</c:v>
                </c:pt>
                <c:pt idx="20180">
                  <c:v>1.3163847995531093</c:v>
                </c:pt>
                <c:pt idx="20181">
                  <c:v>1.3516417437522195</c:v>
                </c:pt>
                <c:pt idx="20182">
                  <c:v>1.3859723796638204</c:v>
                </c:pt>
                <c:pt idx="20183">
                  <c:v>1.4193528700576652</c:v>
                </c:pt>
                <c:pt idx="20184">
                  <c:v>1.4517597512053171</c:v>
                </c:pt>
                <c:pt idx="20185">
                  <c:v>1.4831715870738409</c:v>
                </c:pt>
                <c:pt idx="20186">
                  <c:v>1.5135673766754087</c:v>
                </c:pt>
                <c:pt idx="20187">
                  <c:v>1.5429258952342364</c:v>
                </c:pt>
                <c:pt idx="20188">
                  <c:v>1.5712266817840501</c:v>
                </c:pt>
                <c:pt idx="20189">
                  <c:v>1.5984522983549081</c:v>
                </c:pt>
                <c:pt idx="20190">
                  <c:v>1.6245823003029125</c:v>
                </c:pt>
                <c:pt idx="20191">
                  <c:v>1.6495978552714217</c:v>
                </c:pt>
                <c:pt idx="20192">
                  <c:v>1.6734836038476519</c:v>
                </c:pt>
                <c:pt idx="20193">
                  <c:v>1.696221639927042</c:v>
                </c:pt>
                <c:pt idx="20194">
                  <c:v>1.7177967326231867</c:v>
                </c:pt>
                <c:pt idx="20195">
                  <c:v>1.7381948303955925</c:v>
                </c:pt>
                <c:pt idx="20196">
                  <c:v>1.7574029946094341</c:v>
                </c:pt>
                <c:pt idx="20197">
                  <c:v>1.7754065378090085</c:v>
                </c:pt>
                <c:pt idx="20198">
                  <c:v>1.7921926533653605</c:v>
                </c:pt>
                <c:pt idx="20199">
                  <c:v>1.8077516839286767</c:v>
                </c:pt>
                <c:pt idx="20200">
                  <c:v>1.8220710482872939</c:v>
                </c:pt>
                <c:pt idx="20201">
                  <c:v>1.835140975198857</c:v>
                </c:pt>
                <c:pt idx="20202">
                  <c:v>1.8469536116856873</c:v>
                </c:pt>
                <c:pt idx="20203">
                  <c:v>1.8574996158562249</c:v>
                </c:pt>
                <c:pt idx="20204">
                  <c:v>1.8667723627192725</c:v>
                </c:pt>
                <c:pt idx="20205">
                  <c:v>1.8747658415003876</c:v>
                </c:pt>
                <c:pt idx="20206">
                  <c:v>1.88147507581929</c:v>
                </c:pt>
                <c:pt idx="20207">
                  <c:v>1.8868949382198075</c:v>
                </c:pt>
                <c:pt idx="20208">
                  <c:v>1.8910216629903627</c:v>
                </c:pt>
                <c:pt idx="20209">
                  <c:v>1.8938528568488715</c:v>
                </c:pt>
                <c:pt idx="20210">
                  <c:v>1.8953857745490421</c:v>
                </c:pt>
                <c:pt idx="20211">
                  <c:v>1.8956188201385471</c:v>
                </c:pt>
                <c:pt idx="20212">
                  <c:v>1.8945520993252316</c:v>
                </c:pt>
                <c:pt idx="20213">
                  <c:v>1.8921874025094276</c:v>
                </c:pt>
                <c:pt idx="20214">
                  <c:v>1.8885270542284569</c:v>
                </c:pt>
                <c:pt idx="20215">
                  <c:v>1.8835714949354396</c:v>
                </c:pt>
                <c:pt idx="20216">
                  <c:v>1.8773251624690728</c:v>
                </c:pt>
                <c:pt idx="20217">
                  <c:v>1.8697928274955382</c:v>
                </c:pt>
                <c:pt idx="20218">
                  <c:v>1.8609793922442159</c:v>
                </c:pt>
                <c:pt idx="20219">
                  <c:v>1.8508897338888495</c:v>
                </c:pt>
                <c:pt idx="20220">
                  <c:v>1.8395325189884884</c:v>
                </c:pt>
                <c:pt idx="20221">
                  <c:v>1.8269147685782683</c:v>
                </c:pt>
                <c:pt idx="20222">
                  <c:v>1.8130448606742704</c:v>
                </c:pt>
                <c:pt idx="20223">
                  <c:v>1.7979314160842903</c:v>
                </c:pt>
                <c:pt idx="20224">
                  <c:v>1.7815865472949275</c:v>
                </c:pt>
                <c:pt idx="20225">
                  <c:v>1.7640203909113019</c:v>
                </c:pt>
                <c:pt idx="20226">
                  <c:v>1.7452446367498526</c:v>
                </c:pt>
                <c:pt idx="20227">
                  <c:v>1.7252725691700925</c:v>
                </c:pt>
                <c:pt idx="20228">
                  <c:v>1.7041190479002262</c:v>
                </c:pt>
                <c:pt idx="20229">
                  <c:v>1.6817965105077035</c:v>
                </c:pt>
                <c:pt idx="20230">
                  <c:v>1.6583207680409546</c:v>
                </c:pt>
                <c:pt idx="20231">
                  <c:v>1.6337089848680115</c:v>
                </c:pt>
                <c:pt idx="20232">
                  <c:v>1.6079784379541542</c:v>
                </c:pt>
                <c:pt idx="20233">
                  <c:v>1.5811463423049448</c:v>
                </c:pt>
                <c:pt idx="20234">
                  <c:v>1.5532302568033165</c:v>
                </c:pt>
                <c:pt idx="20235">
                  <c:v>1.5242496863448742</c:v>
                </c:pt>
                <c:pt idx="20236">
                  <c:v>1.4942244429929936</c:v>
                </c:pt>
                <c:pt idx="20237">
                  <c:v>1.4631744905345525</c:v>
                </c:pt>
                <c:pt idx="20238">
                  <c:v>1.4311215128636199</c:v>
                </c:pt>
                <c:pt idx="20239">
                  <c:v>1.398087795761678</c:v>
                </c:pt>
                <c:pt idx="20240">
                  <c:v>1.3640966738666918</c:v>
                </c:pt>
                <c:pt idx="20241">
                  <c:v>1.3291702041439812</c:v>
                </c:pt>
                <c:pt idx="20242">
                  <c:v>1.2933333966117773</c:v>
                </c:pt>
                <c:pt idx="20243">
                  <c:v>1.2566110283882401</c:v>
                </c:pt>
                <c:pt idx="20244">
                  <c:v>1.2190262757612025</c:v>
                </c:pt>
                <c:pt idx="20245">
                  <c:v>1.1806066675645532</c:v>
                </c:pt>
                <c:pt idx="20246">
                  <c:v>1.1413782178685643</c:v>
                </c:pt>
                <c:pt idx="20247">
                  <c:v>1.1013661771018508</c:v>
                </c:pt>
                <c:pt idx="20248">
                  <c:v>1.0605988408612084</c:v>
                </c:pt>
                <c:pt idx="20249">
                  <c:v>1.0191049071182514</c:v>
                </c:pt>
                <c:pt idx="20250">
                  <c:v>0.97691332758710636</c:v>
                </c:pt>
                <c:pt idx="20251">
                  <c:v>0.93405148136472016</c:v>
                </c:pt>
                <c:pt idx="20252">
                  <c:v>0.89055055411952866</c:v>
                </c:pt>
                <c:pt idx="20253">
                  <c:v>0.84643963803487643</c:v>
                </c:pt>
                <c:pt idx="20254">
                  <c:v>0.80174701726784048</c:v>
                </c:pt>
                <c:pt idx="20255">
                  <c:v>0.75650514689717518</c:v>
                </c:pt>
                <c:pt idx="20256">
                  <c:v>0.71074476236014417</c:v>
                </c:pt>
                <c:pt idx="20257">
                  <c:v>0.66449676843927141</c:v>
                </c:pt>
                <c:pt idx="20258">
                  <c:v>0.61779332032437462</c:v>
                </c:pt>
                <c:pt idx="20259">
                  <c:v>0.57066727541667162</c:v>
                </c:pt>
                <c:pt idx="20260">
                  <c:v>0.52315043980895093</c:v>
                </c:pt>
                <c:pt idx="20261">
                  <c:v>0.47527505307450596</c:v>
                </c:pt>
                <c:pt idx="20262">
                  <c:v>0.4270743358826769</c:v>
                </c:pt>
                <c:pt idx="20263">
                  <c:v>0.37858193567402199</c:v>
                </c:pt>
                <c:pt idx="20264">
                  <c:v>0.32983017704652734</c:v>
                </c:pt>
                <c:pt idx="20265">
                  <c:v>0.28085155948029428</c:v>
                </c:pt>
                <c:pt idx="20266">
                  <c:v>0.23167932560520205</c:v>
                </c:pt>
                <c:pt idx="20267">
                  <c:v>0.18234747666674941</c:v>
                </c:pt>
                <c:pt idx="20268">
                  <c:v>0.13289075349134513</c:v>
                </c:pt>
                <c:pt idx="20269">
                  <c:v>8.3344042993022602E-2</c:v>
                </c:pt>
                <c:pt idx="20270">
                  <c:v>3.3740601023036269E-2</c:v>
                </c:pt>
                <c:pt idx="20271">
                  <c:v>-1.5886465568686607E-2</c:v>
                </c:pt>
                <c:pt idx="20272">
                  <c:v>-6.5503091787926307E-2</c:v>
                </c:pt>
                <c:pt idx="20273">
                  <c:v>-0.11507372757088241</c:v>
                </c:pt>
                <c:pt idx="20274">
                  <c:v>-0.16456595531973464</c:v>
                </c:pt>
                <c:pt idx="20275">
                  <c:v>-0.2139457242574471</c:v>
                </c:pt>
                <c:pt idx="20276">
                  <c:v>-0.26317889424034996</c:v>
                </c:pt>
                <c:pt idx="20277">
                  <c:v>-0.31223169315572408</c:v>
                </c:pt>
                <c:pt idx="20278">
                  <c:v>-0.36107038478457587</c:v>
                </c:pt>
                <c:pt idx="20279">
                  <c:v>-0.40966168660375851</c:v>
                </c:pt>
                <c:pt idx="20280">
                  <c:v>-0.4579723228654482</c:v>
                </c:pt>
                <c:pt idx="20281">
                  <c:v>-0.50596897108335481</c:v>
                </c:pt>
                <c:pt idx="20282">
                  <c:v>-0.55361871976575094</c:v>
                </c:pt>
                <c:pt idx="20283">
                  <c:v>-0.60088911636083131</c:v>
                </c:pt>
                <c:pt idx="20284">
                  <c:v>-0.64774775266296203</c:v>
                </c:pt>
                <c:pt idx="20285">
                  <c:v>-0.69416231092653502</c:v>
                </c:pt>
                <c:pt idx="20286">
                  <c:v>-0.74010107593292951</c:v>
                </c:pt>
                <c:pt idx="20287">
                  <c:v>-0.78553258611751742</c:v>
                </c:pt>
                <c:pt idx="20288">
                  <c:v>-0.83042601702142094</c:v>
                </c:pt>
                <c:pt idx="20289">
                  <c:v>-0.87475083609110726</c:v>
                </c:pt>
                <c:pt idx="20290">
                  <c:v>-0.91847503177180789</c:v>
                </c:pt>
                <c:pt idx="20291">
                  <c:v>-0.96157009031457963</c:v>
                </c:pt>
                <c:pt idx="20292">
                  <c:v>-1.0040066541386286</c:v>
                </c:pt>
                <c:pt idx="20293">
                  <c:v>-1.0457547766472863</c:v>
                </c:pt>
                <c:pt idx="20294">
                  <c:v>-1.0867849841045967</c:v>
                </c:pt>
                <c:pt idx="20295">
                  <c:v>-1.1270699965813158</c:v>
                </c:pt>
                <c:pt idx="20296">
                  <c:v>-1.1665831847438819</c:v>
                </c:pt>
                <c:pt idx="20297">
                  <c:v>-1.2052979425192449</c:v>
                </c:pt>
                <c:pt idx="20298">
                  <c:v>-1.2431876025320283</c:v>
                </c:pt>
                <c:pt idx="20299">
                  <c:v>-1.2802253797005152</c:v>
                </c:pt>
                <c:pt idx="20300">
                  <c:v>-1.3163848865986671</c:v>
                </c:pt>
                <c:pt idx="20301">
                  <c:v>-1.3516418332414755</c:v>
                </c:pt>
                <c:pt idx="20302">
                  <c:v>-1.3859724715530095</c:v>
                </c:pt>
                <c:pt idx="20303">
                  <c:v>-1.4193529643020144</c:v>
                </c:pt>
                <c:pt idx="20304">
                  <c:v>-1.451759847759069</c:v>
                </c:pt>
                <c:pt idx="20305">
                  <c:v>-1.4831716858903028</c:v>
                </c:pt>
                <c:pt idx="20306">
                  <c:v>-1.5135674777069037</c:v>
                </c:pt>
                <c:pt idx="20307">
                  <c:v>-1.5429259984321919</c:v>
                </c:pt>
                <c:pt idx="20308">
                  <c:v>-1.571226787099022</c:v>
                </c:pt>
                <c:pt idx="20309">
                  <c:v>-1.598452405736545</c:v>
                </c:pt>
                <c:pt idx="20310">
                  <c:v>-1.6245824097000419</c:v>
                </c:pt>
                <c:pt idx="20311">
                  <c:v>-1.6495979666320371</c:v>
                </c:pt>
                <c:pt idx="20312">
                  <c:v>-1.6734837171189545</c:v>
                </c:pt>
                <c:pt idx="20313">
                  <c:v>-1.6962217550554775</c:v>
                </c:pt>
                <c:pt idx="20314">
                  <c:v>-1.7177968495544182</c:v>
                </c:pt>
                <c:pt idx="20315">
                  <c:v>-1.7381949490745923</c:v>
                </c:pt>
                <c:pt idx="20316">
                  <c:v>-1.7574031149804583</c:v>
                </c:pt>
                <c:pt idx="20317">
                  <c:v>-1.7754066598156606</c:v>
                </c:pt>
                <c:pt idx="20318">
                  <c:v>-1.7921927769505741</c:v>
                </c:pt>
                <c:pt idx="20319">
                  <c:v>-1.8077518090347999</c:v>
                </c:pt>
                <c:pt idx="20320">
                  <c:v>-1.8220711748560672</c:v>
                </c:pt>
                <c:pt idx="20321">
                  <c:v>-1.8351411031714522</c:v>
                </c:pt>
                <c:pt idx="20322">
                  <c:v>-1.846953741002747</c:v>
                </c:pt>
                <c:pt idx="20323">
                  <c:v>-1.8574997464578853</c:v>
                </c:pt>
                <c:pt idx="20324">
                  <c:v>-1.8667724945451856</c:v>
                </c:pt>
                <c:pt idx="20325">
                  <c:v>-1.8747659744897494</c:v>
                </c:pt>
                <c:pt idx="20326">
                  <c:v>-1.8814752099108685</c:v>
                </c:pt>
                <c:pt idx="20327">
                  <c:v>-1.8868950733519714</c:v>
                </c:pt>
                <c:pt idx="20328">
                  <c:v>-1.891021799101126</c:v>
                </c:pt>
                <c:pt idx="20329">
                  <c:v>-1.8938529938758881</c:v>
                </c:pt>
                <c:pt idx="20330">
                  <c:v>-1.8953859124296615</c:v>
                </c:pt>
                <c:pt idx="20331">
                  <c:v>-1.8956189588098376</c:v>
                </c:pt>
                <c:pt idx="20332">
                  <c:v>-1.894552238723997</c:v>
                </c:pt>
                <c:pt idx="20333">
                  <c:v>-1.8921875425722465</c:v>
                </c:pt>
                <c:pt idx="20334">
                  <c:v>-1.8885271948917106</c:v>
                </c:pt>
                <c:pt idx="20335">
                  <c:v>-1.8835716361353352</c:v>
                </c:pt>
                <c:pt idx="20336">
                  <c:v>-1.877325304141688</c:v>
                </c:pt>
                <c:pt idx="20337">
                  <c:v>-1.8697929695768267</c:v>
                </c:pt>
                <c:pt idx="20338">
                  <c:v>-1.8609795346700468</c:v>
                </c:pt>
                <c:pt idx="20339">
                  <c:v>-1.8508898765950421</c:v>
                </c:pt>
                <c:pt idx="20340">
                  <c:v>-1.8395326619108383</c:v>
                </c:pt>
                <c:pt idx="20341">
                  <c:v>-1.826914911652566</c:v>
                </c:pt>
                <c:pt idx="20342">
                  <c:v>-1.8130450038363466</c:v>
                </c:pt>
                <c:pt idx="20343">
                  <c:v>-1.7979315592700305</c:v>
                </c:pt>
                <c:pt idx="20344">
                  <c:v>-1.7815866904402968</c:v>
                </c:pt>
                <c:pt idx="20345">
                  <c:v>-1.7640205339524002</c:v>
                </c:pt>
                <c:pt idx="20346">
                  <c:v>-1.7452447796229156</c:v>
                </c:pt>
                <c:pt idx="20347">
                  <c:v>-1.7252727118115294</c:v>
                </c:pt>
                <c:pt idx="20348">
                  <c:v>-1.7041191902466439</c:v>
                </c:pt>
                <c:pt idx="20349">
                  <c:v>-1.6817966524959396</c:v>
                </c:pt>
                <c:pt idx="20350">
                  <c:v>-1.6583209096081166</c:v>
                </c:pt>
                <c:pt idx="20351">
                  <c:v>-1.6337091259514835</c:v>
                </c:pt>
                <c:pt idx="20352">
                  <c:v>-1.607978578491623</c:v>
                </c:pt>
                <c:pt idx="20353">
                  <c:v>-1.5811464822344583</c:v>
                </c:pt>
                <c:pt idx="20354">
                  <c:v>-1.5532303960632774</c:v>
                </c:pt>
                <c:pt idx="20355">
                  <c:v>-1.5242498248740786</c:v>
                </c:pt>
                <c:pt idx="20356">
                  <c:v>-1.4942245807306658</c:v>
                </c:pt>
                <c:pt idx="20357">
                  <c:v>-1.4631746274203441</c:v>
                </c:pt>
                <c:pt idx="20358">
                  <c:v>-1.4311216488376899</c:v>
                </c:pt>
                <c:pt idx="20359">
                  <c:v>-1.3980879307646574</c:v>
                </c:pt>
                <c:pt idx="20360">
                  <c:v>-1.3640968078397526</c:v>
                </c:pt>
                <c:pt idx="20361">
                  <c:v>-1.3291703370288468</c:v>
                </c:pt>
                <c:pt idx="20362">
                  <c:v>-1.2933335283507283</c:v>
                </c:pt>
                <c:pt idx="20363">
                  <c:v>-1.2566111589241826</c:v>
                </c:pt>
                <c:pt idx="20364">
                  <c:v>-1.2190264050376436</c:v>
                </c:pt>
                <c:pt idx="20365">
                  <c:v>-1.1806067955256823</c:v>
                </c:pt>
                <c:pt idx="20366">
                  <c:v>-1.1413783444592116</c:v>
                </c:pt>
                <c:pt idx="20367">
                  <c:v>-1.1013663022675679</c:v>
                </c:pt>
                <c:pt idx="20368">
                  <c:v>-1.0605989645482496</c:v>
                </c:pt>
                <c:pt idx="20369">
                  <c:v>-1.0191050292736259</c:v>
                </c:pt>
                <c:pt idx="20370">
                  <c:v>-0.97691344815860004</c:v>
                </c:pt>
                <c:pt idx="20371">
                  <c:v>-0.93405160030088996</c:v>
                </c:pt>
                <c:pt idx="20372">
                  <c:v>-0.89055067136974198</c:v>
                </c:pt>
                <c:pt idx="20373">
                  <c:v>-0.84643975354935097</c:v>
                </c:pt>
                <c:pt idx="20374">
                  <c:v>-0.80174713099762118</c:v>
                </c:pt>
                <c:pt idx="20375">
                  <c:v>-0.75650525879419084</c:v>
                </c:pt>
                <c:pt idx="20376">
                  <c:v>-0.71074487237720141</c:v>
                </c:pt>
                <c:pt idx="20377">
                  <c:v>-0.66449687653013989</c:v>
                </c:pt>
                <c:pt idx="20378">
                  <c:v>-0.61779342644371293</c:v>
                </c:pt>
                <c:pt idx="20379">
                  <c:v>-0.57066737952008995</c:v>
                </c:pt>
                <c:pt idx="20380">
                  <c:v>-0.52315054185303933</c:v>
                </c:pt>
                <c:pt idx="20381">
                  <c:v>-0.47527515301684453</c:v>
                </c:pt>
                <c:pt idx="20382">
                  <c:v>-0.42707443368182596</c:v>
                </c:pt>
                <c:pt idx="20383">
                  <c:v>-0.37858203128960821</c:v>
                </c:pt>
                <c:pt idx="20384">
                  <c:v>-0.32983027043918434</c:v>
                </c:pt>
                <c:pt idx="20385">
                  <c:v>-0.28085165061172246</c:v>
                </c:pt>
                <c:pt idx="20386">
                  <c:v>-0.23167941443815129</c:v>
                </c:pt>
                <c:pt idx="20387">
                  <c:v>-0.18234756316510883</c:v>
                </c:pt>
                <c:pt idx="20388">
                  <c:v>-0.13289083762001092</c:v>
                </c:pt>
                <c:pt idx="20389">
                  <c:v>-8.3344124718085916E-2</c:v>
                </c:pt>
                <c:pt idx="20390">
                  <c:v>-3.3740680311682661E-2</c:v>
                </c:pt>
                <c:pt idx="20391">
                  <c:v>1.588638874813408E-2</c:v>
                </c:pt>
                <c:pt idx="20392">
                  <c:v>6.5503017466006758E-2</c:v>
                </c:pt>
                <c:pt idx="20393">
                  <c:v>0.11507365577691175</c:v>
                </c:pt>
                <c:pt idx="20394">
                  <c:v>0.16456588608193476</c:v>
                </c:pt>
                <c:pt idx="20395">
                  <c:v>0.21394565760278575</c:v>
                </c:pt>
                <c:pt idx="20396">
                  <c:v>0.26317883019462918</c:v>
                </c:pt>
                <c:pt idx="20397">
                  <c:v>0.3122316317435373</c:v>
                </c:pt>
                <c:pt idx="20398">
                  <c:v>0.36107032602932093</c:v>
                </c:pt>
                <c:pt idx="20399">
                  <c:v>0.40966163052758037</c:v>
                </c:pt>
                <c:pt idx="20400">
                  <c:v>0.45797226948926795</c:v>
                </c:pt>
                <c:pt idx="20401">
                  <c:v>0.50596892042686936</c:v>
                </c:pt>
                <c:pt idx="20402">
                  <c:v>0.553618671847391</c:v>
                </c:pt>
                <c:pt idx="20403">
                  <c:v>0.60088907119776358</c:v>
                </c:pt>
                <c:pt idx="20404">
                  <c:v>0.64774771027113009</c:v>
                </c:pt>
                <c:pt idx="20405">
                  <c:v>0.69416227132061903</c:v>
                </c:pt>
                <c:pt idx="20406">
                  <c:v>0.74010103912633785</c:v>
                </c:pt>
                <c:pt idx="20407">
                  <c:v>0.78553255212234641</c:v>
                </c:pt>
                <c:pt idx="20408">
                  <c:v>0.83042598584852345</c:v>
                </c:pt>
                <c:pt idx="20409">
                  <c:v>0.87475080775007485</c:v>
                </c:pt>
                <c:pt idx="20410">
                  <c:v>0.91847500627092649</c:v>
                </c:pt>
                <c:pt idx="20411">
                  <c:v>0.96157006766084596</c:v>
                </c:pt>
                <c:pt idx="20412">
                  <c:v>1.00400663433779</c:v>
                </c:pt>
                <c:pt idx="20413">
                  <c:v>1.045754759703784</c:v>
                </c:pt>
                <c:pt idx="20414">
                  <c:v>1.0867849700215939</c:v>
                </c:pt>
                <c:pt idx="20415">
                  <c:v>1.1270699853606927</c:v>
                </c:pt>
                <c:pt idx="20416">
                  <c:v>1.1665831763862182</c:v>
                </c:pt>
                <c:pt idx="20417">
                  <c:v>1.2052979370238655</c:v>
                </c:pt>
                <c:pt idx="20418">
                  <c:v>1.2431875998969568</c:v>
                </c:pt>
                <c:pt idx="20419">
                  <c:v>1.2802253799225325</c:v>
                </c:pt>
                <c:pt idx="20420">
                  <c:v>1.3163848896732586</c:v>
                </c:pt>
                <c:pt idx="20421">
                  <c:v>1.3516418391628602</c:v>
                </c:pt>
                <c:pt idx="20422">
                  <c:v>1.3859724803141451</c:v>
                </c:pt>
                <c:pt idx="20423">
                  <c:v>1.4193529758945989</c:v>
                </c:pt>
                <c:pt idx="20424">
                  <c:v>1.4517598621735552</c:v>
                </c:pt>
                <c:pt idx="20425">
                  <c:v>1.4831717031158775</c:v>
                </c:pt>
                <c:pt idx="20426">
                  <c:v>1.5135674977315496</c:v>
                </c:pt>
                <c:pt idx="20427">
                  <c:v>1.5429260212426246</c:v>
                </c:pt>
                <c:pt idx="20428">
                  <c:v>1.5712268126807465</c:v>
                </c:pt>
                <c:pt idx="20429">
                  <c:v>1.5984524340738568</c:v>
                </c:pt>
                <c:pt idx="20430">
                  <c:v>1.6245824407760256</c:v>
                </c:pt>
                <c:pt idx="20431">
                  <c:v>1.6495980004285682</c:v>
                </c:pt>
                <c:pt idx="20432">
                  <c:v>1.673483753616736</c:v>
                </c:pt>
                <c:pt idx="20433">
                  <c:v>1.6962217942340205</c:v>
                </c:pt>
                <c:pt idx="20434">
                  <c:v>1.7177968913920856</c:v>
                </c:pt>
                <c:pt idx="20435">
                  <c:v>1.7381949935485688</c:v>
                </c:pt>
                <c:pt idx="20436">
                  <c:v>1.7574031620668047</c:v>
                </c:pt>
                <c:pt idx="20437">
                  <c:v>1.7754067094892994</c:v>
                </c:pt>
                <c:pt idx="20438">
                  <c:v>1.79219282918532</c:v>
                </c:pt>
                <c:pt idx="20439">
                  <c:v>1.807751863803341</c:v>
                </c:pt>
                <c:pt idx="20440">
                  <c:v>1.8220712321300223</c:v>
                </c:pt>
                <c:pt idx="20441">
                  <c:v>1.8351411629213592</c:v>
                </c:pt>
                <c:pt idx="20442">
                  <c:v>1.8469538031980799</c:v>
                </c:pt>
                <c:pt idx="20443">
                  <c:v>1.8574998110670717</c:v>
                </c:pt>
                <c:pt idx="20444">
                  <c:v>1.8667725615356223</c:v>
                </c:pt>
                <c:pt idx="20445">
                  <c:v>1.8747660438278262</c:v>
                </c:pt>
                <c:pt idx="20446">
                  <c:v>1.8814752815619729</c:v>
                </c:pt>
                <c:pt idx="20447">
                  <c:v>1.8868951472805171</c:v>
                </c:pt>
                <c:pt idx="20448">
                  <c:v>1.8910218752705472</c:v>
                </c:pt>
                <c:pt idx="20449">
                  <c:v>1.8938530722486961</c:v>
                </c:pt>
                <c:pt idx="20450">
                  <c:v>1.8953859929674273</c:v>
                </c:pt>
                <c:pt idx="20451">
                  <c:v>1.8956190414732206</c:v>
                </c:pt>
                <c:pt idx="20452">
                  <c:v>1.8945523234727724</c:v>
                </c:pt>
                <c:pt idx="20453">
                  <c:v>1.892187629365329</c:v>
                </c:pt>
                <c:pt idx="20454">
                  <c:v>1.8885272836871472</c:v>
                </c:pt>
                <c:pt idx="20455">
                  <c:v>1.8835717268903631</c:v>
                </c:pt>
                <c:pt idx="20456">
                  <c:v>1.8773253968127106</c:v>
                </c:pt>
                <c:pt idx="20457">
                  <c:v>1.8697930641194767</c:v>
                </c:pt>
                <c:pt idx="20458">
                  <c:v>1.8609796310391857</c:v>
                </c:pt>
                <c:pt idx="20459">
                  <c:v>1.8508899747447882</c:v>
                </c:pt>
                <c:pt idx="20460">
                  <c:v>1.8395327617945669</c:v>
                </c:pt>
                <c:pt idx="20461">
                  <c:v>1.8269150132229719</c:v>
                </c:pt>
                <c:pt idx="20462">
                  <c:v>1.8130451070454252</c:v>
                </c:pt>
                <c:pt idx="20463">
                  <c:v>1.7979316640691312</c:v>
                </c:pt>
                <c:pt idx="20464">
                  <c:v>1.781586796780138</c:v>
                </c:pt>
                <c:pt idx="20465">
                  <c:v>1.7640206417830648</c:v>
                </c:pt>
                <c:pt idx="20466">
                  <c:v>1.7452448888939169</c:v>
                </c:pt>
                <c:pt idx="20467">
                  <c:v>1.7252728224718188</c:v>
                </c:pt>
                <c:pt idx="20468">
                  <c:v>1.7041193022446262</c:v>
                </c:pt>
                <c:pt idx="20469">
                  <c:v>1.6817967657794908</c:v>
                </c:pt>
                <c:pt idx="20470">
                  <c:v>1.6583210241246169</c:v>
                </c:pt>
                <c:pt idx="20471">
                  <c:v>1.6337092416478523</c:v>
                </c:pt>
                <c:pt idx="20472">
                  <c:v>1.6079786953143511</c:v>
                </c:pt>
                <c:pt idx="20473">
                  <c:v>1.5811466001295922</c:v>
                </c:pt>
                <c:pt idx="20474">
                  <c:v>1.5532305149764583</c:v>
                </c:pt>
                <c:pt idx="20475">
                  <c:v>1.5242499447506215</c:v>
                </c:pt>
                <c:pt idx="20476">
                  <c:v>1.494224701515491</c:v>
                </c:pt>
                <c:pt idx="20477">
                  <c:v>1.4631747490580802</c:v>
                </c:pt>
                <c:pt idx="20478">
                  <c:v>1.4311217712726434</c:v>
                </c:pt>
                <c:pt idx="20479">
                  <c:v>1.3980880539409049</c:v>
                </c:pt>
                <c:pt idx="20480">
                  <c:v>1.3640969317010887</c:v>
                </c:pt>
                <c:pt idx="20481">
                  <c:v>1.3291704615188473</c:v>
                </c:pt>
                <c:pt idx="20482">
                  <c:v>1.2933336534128164</c:v>
                </c:pt>
                <c:pt idx="20483">
                  <c:v>1.2566112845015618</c:v>
                </c:pt>
                <c:pt idx="20484">
                  <c:v>1.2190265310734056</c:v>
                </c:pt>
                <c:pt idx="20485">
                  <c:v>1.1806069219627999</c:v>
                </c:pt>
                <c:pt idx="20486">
                  <c:v>1.141378471240557</c:v>
                </c:pt>
                <c:pt idx="20487">
                  <c:v>1.1013664293359502</c:v>
                </c:pt>
                <c:pt idx="20488">
                  <c:v>1.0605990918464454</c:v>
                </c:pt>
                <c:pt idx="20489">
                  <c:v>1.0191051567443943</c:v>
                </c:pt>
                <c:pt idx="20490">
                  <c:v>0.97691357574468307</c:v>
                </c:pt>
                <c:pt idx="20491">
                  <c:v>0.93405172794510893</c:v>
                </c:pt>
                <c:pt idx="20492">
                  <c:v>0.89055079901496859</c:v>
                </c:pt>
                <c:pt idx="20493">
                  <c:v>0.84643988113852442</c:v>
                </c:pt>
                <c:pt idx="20494">
                  <c:v>0.801747258473827</c:v>
                </c:pt>
                <c:pt idx="20495">
                  <c:v>0.7565053861006048</c:v>
                </c:pt>
                <c:pt idx="20496">
                  <c:v>0.71074499945722469</c:v>
                </c:pt>
                <c:pt idx="20497">
                  <c:v>0.6644970033273192</c:v>
                </c:pt>
                <c:pt idx="20498">
                  <c:v>0.61779355290180415</c:v>
                </c:pt>
                <c:pt idx="20499">
                  <c:v>0.57066750558312984</c:v>
                </c:pt>
                <c:pt idx="20500">
                  <c:v>0.52315066746527028</c:v>
                </c:pt>
                <c:pt idx="20501">
                  <c:v>0.47527527812286358</c:v>
                </c:pt>
                <c:pt idx="20502">
                  <c:v>0.42707455822648682</c:v>
                </c:pt>
                <c:pt idx="20503">
                  <c:v>0.37858215521810912</c:v>
                </c:pt>
                <c:pt idx="20504">
                  <c:v>0.32983039369709938</c:v>
                </c:pt>
                <c:pt idx="20505">
                  <c:v>0.28085177314501319</c:v>
                </c:pt>
                <c:pt idx="20506">
                  <c:v>0.23167953619315459</c:v>
                </c:pt>
                <c:pt idx="20507">
                  <c:v>0.18234768408862095</c:v>
                </c:pt>
                <c:pt idx="20508">
                  <c:v>0.13289095765929029</c:v>
                </c:pt>
                <c:pt idx="20509">
                  <c:v>8.334424382085133E-2</c:v>
                </c:pt>
                <c:pt idx="20510">
                  <c:v>3.3740798426127476E-2</c:v>
                </c:pt>
                <c:pt idx="20511">
                  <c:v>-1.5886271673239815E-2</c:v>
                </c:pt>
                <c:pt idx="20512">
                  <c:v>-6.55029014813895E-2</c:v>
                </c:pt>
                <c:pt idx="20513">
                  <c:v>-0.11507354093272182</c:v>
                </c:pt>
                <c:pt idx="20514">
                  <c:v>-0.16456577242773177</c:v>
                </c:pt>
                <c:pt idx="20515">
                  <c:v>-0.2139455451875252</c:v>
                </c:pt>
                <c:pt idx="20516">
                  <c:v>-0.26317871906666163</c:v>
                </c:pt>
                <c:pt idx="20517">
                  <c:v>-0.31223152195049381</c:v>
                </c:pt>
                <c:pt idx="20518">
                  <c:v>-0.36107021761824099</c:v>
                </c:pt>
                <c:pt idx="20519">
                  <c:v>-0.40966152354476998</c:v>
                </c:pt>
                <c:pt idx="20520">
                  <c:v>-0.45797216398031326</c:v>
                </c:pt>
                <c:pt idx="20521">
                  <c:v>-0.50596881643666503</c:v>
                </c:pt>
                <c:pt idx="20522">
                  <c:v>-0.55361856942006937</c:v>
                </c:pt>
                <c:pt idx="20523">
                  <c:v>-0.6008889703766731</c:v>
                </c:pt>
                <c:pt idx="20524">
                  <c:v>-0.64774761109886181</c:v>
                </c:pt>
                <c:pt idx="20525">
                  <c:v>-0.6941621738389453</c:v>
                </c:pt>
                <c:pt idx="20526">
                  <c:v>-0.74010094337619248</c:v>
                </c:pt>
                <c:pt idx="20527">
                  <c:v>-0.78553245814386952</c:v>
                </c:pt>
                <c:pt idx="20528">
                  <c:v>-0.83042589368097131</c:v>
                </c:pt>
                <c:pt idx="20529">
                  <c:v>-0.87475071743183708</c:v>
                </c:pt>
                <c:pt idx="20530">
                  <c:v>-0.91847491783951418</c:v>
                </c:pt>
                <c:pt idx="20531">
                  <c:v>-0.96156998115288139</c:v>
                </c:pt>
                <c:pt idx="20532">
                  <c:v>-1.0040065497889492</c:v>
                </c:pt>
                <c:pt idx="20533">
                  <c:v>-1.0457546771488204</c:v>
                </c:pt>
                <c:pt idx="20534">
                  <c:v>-1.0867848894943259</c:v>
                </c:pt>
                <c:pt idx="20535">
                  <c:v>-1.1270699068939769</c:v>
                </c:pt>
                <c:pt idx="20536">
                  <c:v>-1.1665831000119424</c:v>
                </c:pt>
                <c:pt idx="20537">
                  <c:v>-1.2052978627729327</c:v>
                </c:pt>
                <c:pt idx="20538">
                  <c:v>-1.243187527799285</c:v>
                </c:pt>
                <c:pt idx="20539">
                  <c:v>-1.2802253100069922</c:v>
                </c:pt>
                <c:pt idx="20540">
                  <c:v>-1.3163848219677361</c:v>
                </c:pt>
                <c:pt idx="20541">
                  <c:v>-1.3516417736941884</c:v>
                </c:pt>
                <c:pt idx="20542">
                  <c:v>-1.3859724171081502</c:v>
                </c:pt>
                <c:pt idx="20543">
                  <c:v>-1.4193529149760253</c:v>
                </c:pt>
                <c:pt idx="20544">
                  <c:v>-1.4517598035660952</c:v>
                </c:pt>
                <c:pt idx="20545">
                  <c:v>-1.4831716468421599</c:v>
                </c:pt>
                <c:pt idx="20546">
                  <c:v>-1.5135674438131104</c:v>
                </c:pt>
                <c:pt idx="20547">
                  <c:v>-1.5429259696999305</c:v>
                </c:pt>
                <c:pt idx="20548">
                  <c:v>-1.5712267635331614</c:v>
                </c:pt>
                <c:pt idx="20549">
                  <c:v>-1.5984523873396408</c:v>
                </c:pt>
                <c:pt idx="20550">
                  <c:v>-1.6245823964723418</c:v>
                </c:pt>
                <c:pt idx="20551">
                  <c:v>-1.6495979585714755</c:v>
                </c:pt>
                <c:pt idx="20552">
                  <c:v>-1.6734837142211458</c:v>
                </c:pt>
                <c:pt idx="20553">
                  <c:v>-1.6962217573137464</c:v>
                </c:pt>
                <c:pt idx="20554">
                  <c:v>-1.7177968569597981</c:v>
                </c:pt>
                <c:pt idx="20555">
                  <c:v>-1.7381949616158301</c:v>
                </c:pt>
                <c:pt idx="20556">
                  <c:v>-1.7574031326440165</c:v>
                </c:pt>
                <c:pt idx="20557">
                  <c:v>-1.7754066825857335</c:v>
                </c:pt>
                <c:pt idx="20558">
                  <c:v>-1.7921928048091151</c:v>
                </c:pt>
                <c:pt idx="20559">
                  <c:v>-1.8077518419614826</c:v>
                </c:pt>
                <c:pt idx="20560">
                  <c:v>-1.8220712128283649</c:v>
                </c:pt>
                <c:pt idx="20561">
                  <c:v>-1.8351411461646028</c:v>
                </c:pt>
                <c:pt idx="20562">
                  <c:v>-1.846953788989788</c:v>
                </c:pt>
                <c:pt idx="20563">
                  <c:v>-1.8574997994096529</c:v>
                </c:pt>
                <c:pt idx="20564">
                  <c:v>-1.8667725524303547</c:v>
                </c:pt>
                <c:pt idx="20565">
                  <c:v>-1.8747660372748338</c:v>
                </c:pt>
                <c:pt idx="20566">
                  <c:v>-1.8814752775602479</c:v>
                </c:pt>
                <c:pt idx="20567">
                  <c:v>-1.8868951458279035</c:v>
                </c:pt>
                <c:pt idx="20568">
                  <c:v>-1.8910218763637634</c:v>
                </c:pt>
                <c:pt idx="20569">
                  <c:v>-1.8938530758833176</c:v>
                </c:pt>
                <c:pt idx="20570">
                  <c:v>-1.8953859991379101</c:v>
                </c:pt>
                <c:pt idx="20571">
                  <c:v>-1.8956190501728938</c:v>
                </c:pt>
                <c:pt idx="20572">
                  <c:v>-1.89455233469384</c:v>
                </c:pt>
                <c:pt idx="20573">
                  <c:v>-1.8921876430988862</c:v>
                </c:pt>
                <c:pt idx="20574">
                  <c:v>-1.8885272999231746</c:v>
                </c:pt>
                <c:pt idx="20575">
                  <c:v>-1.8835717456177377</c:v>
                </c:pt>
                <c:pt idx="20576">
                  <c:v>-1.8773254180192231</c:v>
                </c:pt>
                <c:pt idx="20577">
                  <c:v>-1.8697930877918203</c:v>
                </c:pt>
                <c:pt idx="20578">
                  <c:v>-1.8609796571629731</c:v>
                </c:pt>
                <c:pt idx="20579">
                  <c:v>-1.8508900033045561</c:v>
                </c:pt>
                <c:pt idx="20580">
                  <c:v>-1.8395327927738006</c:v>
                </c:pt>
                <c:pt idx="20581">
                  <c:v>-1.8269150466040802</c:v>
                </c:pt>
                <c:pt idx="20582">
                  <c:v>-1.8130451428097933</c:v>
                </c:pt>
                <c:pt idx="20583">
                  <c:v>-1.7979317021970862</c:v>
                </c:pt>
                <c:pt idx="20584">
                  <c:v>-1.7815868372509993</c:v>
                </c:pt>
                <c:pt idx="20585">
                  <c:v>-1.7640206845751267</c:v>
                </c:pt>
                <c:pt idx="20586">
                  <c:v>-1.7452449339844782</c:v>
                </c:pt>
                <c:pt idx="20587">
                  <c:v>-1.7252728698371644</c:v>
                </c:pt>
                <c:pt idx="20588">
                  <c:v>-1.7041193518600841</c:v>
                </c:pt>
                <c:pt idx="20589">
                  <c:v>-1.6817968176194107</c:v>
                </c:pt>
                <c:pt idx="20590">
                  <c:v>-1.6583210781624129</c:v>
                </c:pt>
                <c:pt idx="20591">
                  <c:v>-1.6337092978559646</c:v>
                </c:pt>
                <c:pt idx="20592">
                  <c:v>-1.6079787536643202</c:v>
                </c:pt>
                <c:pt idx="20593">
                  <c:v>-1.5811466605920235</c:v>
                </c:pt>
                <c:pt idx="20594">
                  <c:v>-1.5532305775210848</c:v>
                </c:pt>
                <c:pt idx="20595">
                  <c:v>-1.5242500093462532</c:v>
                </c:pt>
                <c:pt idx="20596">
                  <c:v>-1.4942247681301108</c:v>
                </c:pt>
                <c:pt idx="20597">
                  <c:v>-1.4631748176587978</c:v>
                </c:pt>
                <c:pt idx="20598">
                  <c:v>-1.4311218418257412</c:v>
                </c:pt>
                <c:pt idx="20599">
                  <c:v>-1.3980881264118328</c:v>
                </c:pt>
                <c:pt idx="20600">
                  <c:v>-1.3640970060544968</c:v>
                </c:pt>
                <c:pt idx="20601">
                  <c:v>-1.3291705377186143</c:v>
                </c:pt>
                <c:pt idx="20602">
                  <c:v>-1.2933337314220164</c:v>
                </c:pt>
                <c:pt idx="20603">
                  <c:v>-1.2566113642825485</c:v>
                </c:pt>
                <c:pt idx="20604">
                  <c:v>-1.2190266125877951</c:v>
                </c:pt>
                <c:pt idx="20605">
                  <c:v>-1.180607005171471</c:v>
                </c:pt>
                <c:pt idx="20606">
                  <c:v>-1.1413785561037242</c:v>
                </c:pt>
                <c:pt idx="20607">
                  <c:v>-1.1013665158131303</c:v>
                </c:pt>
                <c:pt idx="20608">
                  <c:v>-1.0605991798964962</c:v>
                </c:pt>
                <c:pt idx="20609">
                  <c:v>-1.0191052463255317</c:v>
                </c:pt>
                <c:pt idx="20610">
                  <c:v>-0.97691366681452718</c:v>
                </c:pt>
                <c:pt idx="20611">
                  <c:v>-0.93405182046065993</c:v>
                </c:pt>
                <c:pt idx="20612">
                  <c:v>-0.89055089293263578</c:v>
                </c:pt>
                <c:pt idx="20613">
                  <c:v>-0.84643997641417124</c:v>
                </c:pt>
                <c:pt idx="20614">
                  <c:v>-0.80174735506278805</c:v>
                </c:pt>
                <c:pt idx="20615">
                  <c:v>-0.75650548395770723</c:v>
                </c:pt>
                <c:pt idx="20616">
                  <c:v>-0.71074509853674461</c:v>
                </c:pt>
                <c:pt idx="20617">
                  <c:v>-0.66449710358309932</c:v>
                </c:pt>
                <c:pt idx="20618">
                  <c:v>-0.6177936542872311</c:v>
                </c:pt>
                <c:pt idx="20619">
                  <c:v>-0.57066760805113981</c:v>
                </c:pt>
                <c:pt idx="20620">
                  <c:v>-0.52315077096839824</c:v>
                </c:pt>
                <c:pt idx="20621">
                  <c:v>-0.47527538261326069</c:v>
                </c:pt>
                <c:pt idx="20622">
                  <c:v>-0.42707466365593205</c:v>
                </c:pt>
                <c:pt idx="20623">
                  <c:v>-0.37858226153805102</c:v>
                </c:pt>
                <c:pt idx="20624">
                  <c:v>-0.32983050085863924</c:v>
                </c:pt>
                <c:pt idx="20625">
                  <c:v>-0.28085188109895171</c:v>
                </c:pt>
                <c:pt idx="20626">
                  <c:v>-0.23167964489004705</c:v>
                </c:pt>
                <c:pt idx="20627">
                  <c:v>-0.18234779347872027</c:v>
                </c:pt>
                <c:pt idx="20628">
                  <c:v>-0.13289106769264683</c:v>
                </c:pt>
                <c:pt idx="20629">
                  <c:v>-8.3344354447286356E-2</c:v>
                </c:pt>
                <c:pt idx="20630">
                  <c:v>-3.3740909595303833E-2</c:v>
                </c:pt>
                <c:pt idx="20631">
                  <c:v>1.588616001184712E-2</c:v>
                </c:pt>
                <c:pt idx="20632">
                  <c:v>6.5502789378420564E-2</c:v>
                </c:pt>
                <c:pt idx="20633">
                  <c:v>0.11507342843900324</c:v>
                </c:pt>
                <c:pt idx="20634">
                  <c:v>0.1645656595941048</c:v>
                </c:pt>
                <c:pt idx="20635">
                  <c:v>0.21394543206496178</c:v>
                </c:pt>
                <c:pt idx="20636">
                  <c:v>0.263178605706133</c:v>
                </c:pt>
                <c:pt idx="20637">
                  <c:v>0.3122314084030563</c:v>
                </c:pt>
                <c:pt idx="20638">
                  <c:v>0.36107010393490918</c:v>
                </c:pt>
                <c:pt idx="20639">
                  <c:v>0.40966140977655868</c:v>
                </c:pt>
                <c:pt idx="20640">
                  <c:v>0.4579720501782224</c:v>
                </c:pt>
                <c:pt idx="20641">
                  <c:v>0.50596870265157878</c:v>
                </c:pt>
                <c:pt idx="20642">
                  <c:v>0.55361845570280066</c:v>
                </c:pt>
                <c:pt idx="20643">
                  <c:v>0.60088885677797954</c:v>
                </c:pt>
                <c:pt idx="20644">
                  <c:v>0.64774749766929007</c:v>
                </c:pt>
                <c:pt idx="20645">
                  <c:v>0.69416206062895347</c:v>
                </c:pt>
                <c:pt idx="20646">
                  <c:v>0.74010083043600217</c:v>
                </c:pt>
                <c:pt idx="20647">
                  <c:v>0.78553234552356155</c:v>
                </c:pt>
                <c:pt idx="20648">
                  <c:v>0.83042578143038404</c:v>
                </c:pt>
                <c:pt idx="20649">
                  <c:v>0.8747506056005564</c:v>
                </c:pt>
                <c:pt idx="20650">
                  <c:v>0.91847480647686652</c:v>
                </c:pt>
                <c:pt idx="20651">
                  <c:v>0.96156987030791174</c:v>
                </c:pt>
                <c:pt idx="20652">
                  <c:v>1.0040064395103876</c:v>
                </c:pt>
                <c:pt idx="20653">
                  <c:v>1.0457545674850923</c:v>
                </c:pt>
                <c:pt idx="20654">
                  <c:v>1.0867847804934863</c:v>
                </c:pt>
                <c:pt idx="20655">
                  <c:v>1.1270697986037082</c:v>
                </c:pt>
                <c:pt idx="20656">
                  <c:v>1.1665829924795561</c:v>
                </c:pt>
                <c:pt idx="20657">
                  <c:v>1.20529775604529</c:v>
                </c:pt>
                <c:pt idx="20658">
                  <c:v>1.2431874219228585</c:v>
                </c:pt>
                <c:pt idx="20659">
                  <c:v>1.2802252050277763</c:v>
                </c:pt>
                <c:pt idx="20660">
                  <c:v>1.3163847179312687</c:v>
                </c:pt>
                <c:pt idx="20661">
                  <c:v>1.3516416706455123</c:v>
                </c:pt>
                <c:pt idx="20662">
                  <c:v>1.3859723150917627</c:v>
                </c:pt>
                <c:pt idx="20663">
                  <c:v>1.4193528140359555</c:v>
                </c:pt>
                <c:pt idx="20664">
                  <c:v>1.4517597037457766</c:v>
                </c:pt>
                <c:pt idx="20665">
                  <c:v>1.4831715481844738</c:v>
                </c:pt>
                <c:pt idx="20666">
                  <c:v>1.5135673463603525</c:v>
                </c:pt>
                <c:pt idx="20667">
                  <c:v>1.5429258734938003</c:v>
                </c:pt>
                <c:pt idx="20668">
                  <c:v>1.5712266686147223</c:v>
                </c:pt>
                <c:pt idx="20669">
                  <c:v>1.5984522937493255</c:v>
                </c:pt>
                <c:pt idx="20670">
                  <c:v>1.6245823042499243</c:v>
                </c:pt>
                <c:pt idx="20671">
                  <c:v>1.649597867756049</c:v>
                </c:pt>
                <c:pt idx="20672">
                  <c:v>1.6734836248511282</c:v>
                </c:pt>
                <c:pt idx="20673">
                  <c:v>1.696221669426851</c:v>
                </c:pt>
                <c:pt idx="20674">
                  <c:v>1.7177967705930133</c:v>
                </c:pt>
                <c:pt idx="20675">
                  <c:v>1.7381948768053948</c:v>
                </c:pt>
                <c:pt idx="20676">
                  <c:v>1.7574030494254387</c:v>
                </c:pt>
                <c:pt idx="20677">
                  <c:v>1.775406600993743</c:v>
                </c:pt>
                <c:pt idx="20678">
                  <c:v>1.7921927248776606</c:v>
                </c:pt>
                <c:pt idx="20679">
                  <c:v>1.8077517637237359</c:v>
                </c:pt>
                <c:pt idx="20680">
                  <c:v>1.822071136316658</c:v>
                </c:pt>
                <c:pt idx="20681">
                  <c:v>1.8351410714104752</c:v>
                </c:pt>
                <c:pt idx="20682">
                  <c:v>1.8469537160239229</c:v>
                </c:pt>
                <c:pt idx="20683">
                  <c:v>1.8574997282619063</c:v>
                </c:pt>
                <c:pt idx="20684">
                  <c:v>1.8667724831297103</c:v>
                </c:pt>
                <c:pt idx="20685">
                  <c:v>1.8747659698494195</c:v>
                </c:pt>
                <c:pt idx="20686">
                  <c:v>1.8814752120372906</c:v>
                </c:pt>
                <c:pt idx="20687">
                  <c:v>1.8868950822337527</c:v>
                </c:pt>
                <c:pt idx="20688">
                  <c:v>1.8910218147238562</c:v>
                </c:pt>
                <c:pt idx="20689">
                  <c:v>1.8938530162221905</c:v>
                </c:pt>
                <c:pt idx="20690">
                  <c:v>1.8953859414791654</c:v>
                </c:pt>
                <c:pt idx="20691">
                  <c:v>1.8956189945392052</c:v>
                </c:pt>
                <c:pt idx="20692">
                  <c:v>1.8945522811069517</c:v>
                </c:pt>
                <c:pt idx="20693">
                  <c:v>1.8921875915795803</c:v>
                </c:pt>
                <c:pt idx="20694">
                  <c:v>1.8885272504912822</c:v>
                </c:pt>
                <c:pt idx="20695">
                  <c:v>1.8835716982921324</c:v>
                </c:pt>
                <c:pt idx="20696">
                  <c:v>1.8773253728177997</c:v>
                </c:pt>
                <c:pt idx="20697">
                  <c:v>1.8697930447314992</c:v>
                </c:pt>
                <c:pt idx="20698">
                  <c:v>1.8609796162596959</c:v>
                </c:pt>
                <c:pt idx="20699">
                  <c:v>1.8508899645732673</c:v>
                </c:pt>
                <c:pt idx="20700">
                  <c:v>1.8395327562284598</c:v>
                </c:pt>
                <c:pt idx="20701">
                  <c:v>1.8269150122576399</c:v>
                </c:pt>
                <c:pt idx="20702">
                  <c:v>1.8130451106742151</c:v>
                </c:pt>
                <c:pt idx="20703">
                  <c:v>1.7979316722833127</c:v>
                </c:pt>
                <c:pt idx="20704">
                  <c:v>1.7815868095689658</c:v>
                </c:pt>
                <c:pt idx="20705">
                  <c:v>1.7640206591337659</c:v>
                </c:pt>
                <c:pt idx="20706">
                  <c:v>1.7452449107916932</c:v>
                </c:pt>
                <c:pt idx="20707">
                  <c:v>1.725272848899851</c:v>
                </c:pt>
                <c:pt idx="20708">
                  <c:v>1.7041193331841193</c:v>
                </c:pt>
                <c:pt idx="20709">
                  <c:v>1.6817968012096514</c:v>
                </c:pt>
                <c:pt idx="20710">
                  <c:v>1.6583210640226758</c:v>
                </c:pt>
                <c:pt idx="20711">
                  <c:v>1.6337092859890867</c:v>
                </c:pt>
                <c:pt idx="20712">
                  <c:v>1.607978744072075</c:v>
                </c:pt>
                <c:pt idx="20713">
                  <c:v>1.5811466532752156</c:v>
                </c:pt>
                <c:pt idx="20714">
                  <c:v>1.5532305724794384</c:v>
                </c:pt>
                <c:pt idx="20715">
                  <c:v>1.52425000657853</c:v>
                </c:pt>
                <c:pt idx="20716">
                  <c:v>1.4942247676340366</c:v>
                </c:pt>
                <c:pt idx="20717">
                  <c:v>1.4631748194310796</c:v>
                </c:pt>
                <c:pt idx="20718">
                  <c:v>1.4311218458620902</c:v>
                </c:pt>
                <c:pt idx="20719">
                  <c:v>1.3980881327069348</c:v>
                </c:pt>
                <c:pt idx="20720">
                  <c:v>1.3640970146020643</c:v>
                </c:pt>
                <c:pt idx="20721">
                  <c:v>1.3291705485113467</c:v>
                </c:pt>
                <c:pt idx="20722">
                  <c:v>1.293333744451628</c:v>
                </c:pt>
                <c:pt idx="20723">
                  <c:v>1.2566113795397571</c:v>
                </c:pt>
                <c:pt idx="20724">
                  <c:v>1.2190266300623502</c:v>
                </c:pt>
                <c:pt idx="20725">
                  <c:v>1.1806070248521372</c:v>
                </c:pt>
                <c:pt idx="20726">
                  <c:v>1.1413785779782923</c:v>
                </c:pt>
                <c:pt idx="20727">
                  <c:v>1.101366539868434</c:v>
                </c:pt>
                <c:pt idx="20728">
                  <c:v>1.0605992061184353</c:v>
                </c:pt>
                <c:pt idx="20729">
                  <c:v>1.0191052746990374</c:v>
                </c:pt>
                <c:pt idx="20730">
                  <c:v>0.976913697323602</c:v>
                </c:pt>
                <c:pt idx="20731">
                  <c:v>0.93405185308834937</c:v>
                </c:pt>
                <c:pt idx="20732">
                  <c:v>0.89055092766110189</c:v>
                </c:pt>
                <c:pt idx="20733">
                  <c:v>0.84644001322465834</c:v>
                </c:pt>
                <c:pt idx="20734">
                  <c:v>0.80174739393562267</c:v>
                </c:pt>
                <c:pt idx="20735">
                  <c:v>0.75650552487232703</c:v>
                </c:pt>
                <c:pt idx="20736">
                  <c:v>0.71074514147171441</c:v>
                </c:pt>
                <c:pt idx="20737">
                  <c:v>0.66449714851612296</c:v>
                </c:pt>
                <c:pt idx="20738">
                  <c:v>0.61779370119515642</c:v>
                </c:pt>
                <c:pt idx="20739">
                  <c:v>0.57066765690992016</c:v>
                </c:pt>
                <c:pt idx="20740">
                  <c:v>0.52315082175323302</c:v>
                </c:pt>
                <c:pt idx="20741">
                  <c:v>0.4752754352984232</c:v>
                </c:pt>
                <c:pt idx="20742">
                  <c:v>0.42707471821498699</c:v>
                </c:pt>
                <c:pt idx="20743">
                  <c:v>0.37858231794369812</c:v>
                </c:pt>
                <c:pt idx="20744">
                  <c:v>0.32983055908283043</c:v>
                </c:pt>
                <c:pt idx="20745">
                  <c:v>0.28085194111286055</c:v>
                </c:pt>
                <c:pt idx="20746">
                  <c:v>0.23167970666407031</c:v>
                </c:pt>
                <c:pt idx="20747">
                  <c:v>0.18234785698256301</c:v>
                </c:pt>
                <c:pt idx="20748">
                  <c:v>0.13289113289523771</c:v>
                </c:pt>
                <c:pt idx="20749">
                  <c:v>8.3344421316875819E-2</c:v>
                </c:pt>
                <c:pt idx="20750">
                  <c:v>3.3740978099437366E-2</c:v>
                </c:pt>
                <c:pt idx="20751">
                  <c:v>-1.5886089906329413E-2</c:v>
                </c:pt>
                <c:pt idx="20752">
                  <c:v>-6.5502717705311991E-2</c:v>
                </c:pt>
                <c:pt idx="20753">
                  <c:v>-0.11507335523273123</c:v>
                </c:pt>
                <c:pt idx="20754">
                  <c:v>-0.16456558488977319</c:v>
                </c:pt>
                <c:pt idx="20755">
                  <c:v>-0.21394535589826433</c:v>
                </c:pt>
                <c:pt idx="20756">
                  <c:v>-0.26317852811336861</c:v>
                </c:pt>
                <c:pt idx="20757">
                  <c:v>-0.31223132942110027</c:v>
                </c:pt>
                <c:pt idx="20758">
                  <c:v>-0.36107002360121204</c:v>
                </c:pt>
                <c:pt idx="20759">
                  <c:v>-0.40966132812908995</c:v>
                </c:pt>
                <c:pt idx="20760">
                  <c:v>-0.4579719672555117</c:v>
                </c:pt>
                <c:pt idx="20761">
                  <c:v>-0.50596861849264718</c:v>
                </c:pt>
                <c:pt idx="20762">
                  <c:v>-0.55361837034718597</c:v>
                </c:pt>
                <c:pt idx="20763">
                  <c:v>-0.60088877026564114</c:v>
                </c:pt>
                <c:pt idx="20764">
                  <c:v>-0.64774741004069625</c:v>
                </c:pt>
                <c:pt idx="20765">
                  <c:v>-0.6941619719249873</c:v>
                </c:pt>
                <c:pt idx="20766">
                  <c:v>-0.74010074069798559</c:v>
                </c:pt>
                <c:pt idx="20767">
                  <c:v>-0.78553225479316036</c:v>
                </c:pt>
                <c:pt idx="20768">
                  <c:v>-0.83042568974969722</c:v>
                </c:pt>
                <c:pt idx="20769">
                  <c:v>-0.87475051301200912</c:v>
                </c:pt>
                <c:pt idx="20770">
                  <c:v>-0.91847471302325012</c:v>
                </c:pt>
                <c:pt idx="20771">
                  <c:v>-0.96156977603232741</c:v>
                </c:pt>
                <c:pt idx="20772">
                  <c:v>-1.0040063444562399</c:v>
                </c:pt>
                <c:pt idx="20773">
                  <c:v>-1.0457544716960512</c:v>
                </c:pt>
                <c:pt idx="20774">
                  <c:v>-1.0867846840134963</c:v>
                </c:pt>
                <c:pt idx="20775">
                  <c:v>-1.1270697014769515</c:v>
                </c:pt>
                <c:pt idx="20776">
                  <c:v>-1.1665828947504393</c:v>
                </c:pt>
                <c:pt idx="20777">
                  <c:v>-1.205297657758428</c:v>
                </c:pt>
                <c:pt idx="20778">
                  <c:v>-1.2431873231230131</c:v>
                </c:pt>
                <c:pt idx="20779">
                  <c:v>-1.2802251057599114</c:v>
                </c:pt>
                <c:pt idx="20780">
                  <c:v>-1.3163846182404666</c:v>
                </c:pt>
                <c:pt idx="20781">
                  <c:v>-1.3516415705769738</c:v>
                </c:pt>
                <c:pt idx="20782">
                  <c:v>-1.3859722146908118</c:v>
                </c:pt>
                <c:pt idx="20783">
                  <c:v>-1.4193527133479393</c:v>
                </c:pt>
                <c:pt idx="20784">
                  <c:v>-1.4517596028161543</c:v>
                </c:pt>
                <c:pt idx="20785">
                  <c:v>-1.4831714470587276</c:v>
                </c:pt>
                <c:pt idx="20786">
                  <c:v>-1.5135672450839699</c:v>
                </c:pt>
                <c:pt idx="20787">
                  <c:v>-1.54292577211228</c:v>
                </c:pt>
                <c:pt idx="20788">
                  <c:v>-1.5712265671735237</c:v>
                </c:pt>
                <c:pt idx="20789">
                  <c:v>-1.5984521922938968</c:v>
                </c:pt>
                <c:pt idx="20790">
                  <c:v>-1.6245822028256014</c:v>
                </c:pt>
                <c:pt idx="20791">
                  <c:v>-1.6495977664081336</c:v>
                </c:pt>
                <c:pt idx="20792">
                  <c:v>-1.6734835236247811</c:v>
                </c:pt>
                <c:pt idx="20793">
                  <c:v>-1.6962215683671211</c:v>
                </c:pt>
                <c:pt idx="20794">
                  <c:v>-1.7177966697448079</c:v>
                </c:pt>
                <c:pt idx="20795">
                  <c:v>-1.7381947762134591</c:v>
                </c:pt>
                <c:pt idx="20796">
                  <c:v>-1.7574029491343308</c:v>
                </c:pt>
                <c:pt idx="20797">
                  <c:v>-1.7754065010478202</c:v>
                </c:pt>
                <c:pt idx="20798">
                  <c:v>-1.7921926253210587</c:v>
                </c:pt>
                <c:pt idx="20799">
                  <c:v>-1.8077516646003269</c:v>
                </c:pt>
                <c:pt idx="20800">
                  <c:v>-1.8220710376700893</c:v>
                </c:pt>
                <c:pt idx="20801">
                  <c:v>-1.8351409732840891</c:v>
                </c:pt>
                <c:pt idx="20802">
                  <c:v>-1.8469536184607758</c:v>
                </c:pt>
                <c:pt idx="20803">
                  <c:v>-1.8574996313047221</c:v>
                </c:pt>
                <c:pt idx="20804">
                  <c:v>-1.8667723868208914</c:v>
                </c:pt>
                <c:pt idx="20805">
                  <c:v>-1.8747658742309974</c:v>
                </c:pt>
                <c:pt idx="20806">
                  <c:v>-1.881475117150931</c:v>
                </c:pt>
                <c:pt idx="20807">
                  <c:v>-1.8868949881207324</c:v>
                </c:pt>
                <c:pt idx="20808">
                  <c:v>-1.8910217214250418</c:v>
                </c:pt>
                <c:pt idx="20809">
                  <c:v>-1.8938529237780206</c:v>
                </c:pt>
                <c:pt idx="20810">
                  <c:v>-1.8953858499296274</c:v>
                </c:pt>
                <c:pt idx="20811">
                  <c:v>-1.8956189039238374</c:v>
                </c:pt>
                <c:pt idx="20812">
                  <c:v>-1.8945521914648078</c:v>
                </c:pt>
                <c:pt idx="20813">
                  <c:v>-1.8921875029492128</c:v>
                </c:pt>
                <c:pt idx="20814">
                  <c:v>-1.8885271629107427</c:v>
                </c:pt>
                <c:pt idx="20815">
                  <c:v>-1.8835716117989383</c:v>
                </c:pt>
                <c:pt idx="20816">
                  <c:v>-1.8773252874489217</c:v>
                </c:pt>
                <c:pt idx="20817">
                  <c:v>-1.8697929605233623</c:v>
                </c:pt>
                <c:pt idx="20818">
                  <c:v>-1.8609795332481336</c:v>
                </c:pt>
                <c:pt idx="20819">
                  <c:v>-1.8508898827935343</c:v>
                </c:pt>
                <c:pt idx="20820">
                  <c:v>-1.8395326757151911</c:v>
                </c:pt>
                <c:pt idx="20821">
                  <c:v>-1.8269149330448793</c:v>
                </c:pt>
                <c:pt idx="20822">
                  <c:v>-1.8130450327953367</c:v>
                </c:pt>
                <c:pt idx="20823">
                  <c:v>-1.7979315957710713</c:v>
                </c:pt>
                <c:pt idx="20824">
                  <c:v>-1.7815867344554406</c:v>
                </c:pt>
                <c:pt idx="20825">
                  <c:v>-1.764020585450367</c:v>
                </c:pt>
                <c:pt idx="20826">
                  <c:v>-1.7452448385691428</c:v>
                </c:pt>
                <c:pt idx="20827">
                  <c:v>-1.7252727781681689</c:v>
                </c:pt>
                <c:pt idx="20828">
                  <c:v>-1.7041192639726093</c:v>
                </c:pt>
                <c:pt idx="20829">
                  <c:v>-1.6817967335468973</c:v>
                </c:pt>
                <c:pt idx="20830">
                  <c:v>-1.6583209979365361</c:v>
                </c:pt>
                <c:pt idx="20831">
                  <c:v>-1.6337092215066531</c:v>
                </c:pt>
                <c:pt idx="20832">
                  <c:v>-1.6079786812196906</c:v>
                </c:pt>
                <c:pt idx="20833">
                  <c:v>-1.5811465920784422</c:v>
                </c:pt>
                <c:pt idx="20834">
                  <c:v>-1.5532305129630883</c:v>
                </c:pt>
                <c:pt idx="20835">
                  <c:v>-1.5242499487665935</c:v>
                </c:pt>
                <c:pt idx="20836">
                  <c:v>-1.4942247115497105</c:v>
                </c:pt>
                <c:pt idx="20837">
                  <c:v>-1.4631747650967788</c:v>
                </c:pt>
                <c:pt idx="20838">
                  <c:v>-1.4311217932993845</c:v>
                </c:pt>
                <c:pt idx="20839">
                  <c:v>-1.3980880819365782</c:v>
                </c:pt>
                <c:pt idx="20840">
                  <c:v>-1.3640969656439779</c:v>
                </c:pt>
                <c:pt idx="20841">
                  <c:v>-1.3291705013846238</c:v>
                </c:pt>
                <c:pt idx="20842">
                  <c:v>-1.2933336991744895</c:v>
                </c:pt>
                <c:pt idx="20843">
                  <c:v>-1.2566113361295852</c:v>
                </c:pt>
                <c:pt idx="20844">
                  <c:v>-1.2190265885356604</c:v>
                </c:pt>
                <c:pt idx="20845">
                  <c:v>-1.1806069852245891</c:v>
                </c:pt>
                <c:pt idx="20846">
                  <c:v>-1.1413785402646563</c:v>
                </c:pt>
                <c:pt idx="20847">
                  <c:v>-1.1013665040826139</c:v>
                </c:pt>
                <c:pt idx="20848">
                  <c:v>-1.060599172273428</c:v>
                </c:pt>
                <c:pt idx="20849">
                  <c:v>-1.019105242806996</c:v>
                </c:pt>
                <c:pt idx="20850">
                  <c:v>-0.97691366739574481</c:v>
                </c:pt>
                <c:pt idx="20851">
                  <c:v>-0.93405182513503948</c:v>
                </c:pt>
                <c:pt idx="20852">
                  <c:v>-0.89055090169176776</c:v>
                </c:pt>
                <c:pt idx="20853">
                  <c:v>-0.84643998924784458</c:v>
                </c:pt>
                <c:pt idx="20854">
                  <c:v>-0.80174737195897339</c:v>
                </c:pt>
                <c:pt idx="20855">
                  <c:v>-0.75650550490256907</c:v>
                </c:pt>
                <c:pt idx="20856">
                  <c:v>-0.71074512351467922</c:v>
                </c:pt>
                <c:pt idx="20857">
                  <c:v>-0.6644971325767246</c:v>
                </c:pt>
                <c:pt idx="20858">
                  <c:v>-0.61779368727739159</c:v>
                </c:pt>
                <c:pt idx="20859">
                  <c:v>-0.57066764501691281</c:v>
                </c:pt>
                <c:pt idx="20860">
                  <c:v>-0.52315081188713508</c:v>
                </c:pt>
                <c:pt idx="20861">
                  <c:v>-0.4752754274605564</c:v>
                </c:pt>
                <c:pt idx="20862">
                  <c:v>-0.42707471240569639</c:v>
                </c:pt>
                <c:pt idx="20863">
                  <c:v>-0.37858231416246579</c:v>
                </c:pt>
                <c:pt idx="20864">
                  <c:v>-0.32983055732820193</c:v>
                </c:pt>
                <c:pt idx="20865">
                  <c:v>-0.2808519413824892</c:v>
                </c:pt>
                <c:pt idx="20866">
                  <c:v>-0.23167970895473008</c:v>
                </c:pt>
                <c:pt idx="20867">
                  <c:v>-0.18234786129007888</c:v>
                </c:pt>
                <c:pt idx="20868">
                  <c:v>-0.1328911392145842</c:v>
                </c:pt>
                <c:pt idx="20869">
                  <c:v>-8.3344429642149845E-2</c:v>
                </c:pt>
                <c:pt idx="20870">
                  <c:v>-3.3740988423770796E-2</c:v>
                </c:pt>
                <c:pt idx="20871">
                  <c:v>1.588607759058238E-2</c:v>
                </c:pt>
                <c:pt idx="20872">
                  <c:v>6.5502703406761856E-2</c:v>
                </c:pt>
                <c:pt idx="20873">
                  <c:v>0.11507333896083734</c:v>
                </c:pt>
                <c:pt idx="20874">
                  <c:v>0.16456556665484556</c:v>
                </c:pt>
                <c:pt idx="20875">
                  <c:v>0.21394533571147639</c:v>
                </c:pt>
                <c:pt idx="20876">
                  <c:v>0.26317850598675674</c:v>
                </c:pt>
                <c:pt idx="20877">
                  <c:v>0.312231305367552</c:v>
                </c:pt>
                <c:pt idx="20878">
                  <c:v>0.36106999763443448</c:v>
                </c:pt>
                <c:pt idx="20879">
                  <c:v>0.40966130026366882</c:v>
                </c:pt>
                <c:pt idx="20880">
                  <c:v>0.45797193750682524</c:v>
                </c:pt>
                <c:pt idx="20881">
                  <c:v>0.50596858687687873</c:v>
                </c:pt>
                <c:pt idx="20882">
                  <c:v>0.55361833688136985</c:v>
                </c:pt>
                <c:pt idx="20883">
                  <c:v>0.60088873496758677</c:v>
                </c:pt>
                <c:pt idx="20884">
                  <c:v>0.64774737292899265</c:v>
                </c:pt>
                <c:pt idx="20885">
                  <c:v>0.69416193301903184</c:v>
                </c:pt>
                <c:pt idx="20886">
                  <c:v>0.74010070001791883</c:v>
                </c:pt>
                <c:pt idx="20887">
                  <c:v>0.78553221235992177</c:v>
                </c:pt>
                <c:pt idx="20888">
                  <c:v>0.83042564558493592</c:v>
                </c:pt>
                <c:pt idx="20889">
                  <c:v>0.87475046713815663</c:v>
                </c:pt>
                <c:pt idx="20890">
                  <c:v>0.91847466546344114</c:v>
                </c:pt>
                <c:pt idx="20891">
                  <c:v>0.96156972681041197</c:v>
                </c:pt>
                <c:pt idx="20892">
                  <c:v>1.0040062935967773</c:v>
                </c:pt>
                <c:pt idx="20893">
                  <c:v>1.0457544192243093</c:v>
                </c:pt>
                <c:pt idx="20894">
                  <c:v>1.0867846299554194</c:v>
                </c:pt>
                <c:pt idx="20895">
                  <c:v>1.1270696458591363</c:v>
                </c:pt>
                <c:pt idx="20896">
                  <c:v>1.1665828376001526</c:v>
                </c:pt>
                <c:pt idx="20897">
                  <c:v>1.2052975991035781</c:v>
                </c:pt>
                <c:pt idx="20898">
                  <c:v>1.2431872629921272</c:v>
                </c:pt>
                <c:pt idx="20899">
                  <c:v>1.2802250441821534</c:v>
                </c:pt>
                <c:pt idx="20900">
                  <c:v>1.31638455524558</c:v>
                </c:pt>
                <c:pt idx="20901">
                  <c:v>1.3516415061953098</c:v>
                </c:pt>
                <c:pt idx="20902">
                  <c:v>1.3859721489532619</c:v>
                </c:pt>
                <c:pt idx="20903">
                  <c:v>1.4193526462859922</c:v>
                </c:pt>
                <c:pt idx="20904">
                  <c:v>1.4517595344618328</c:v>
                </c:pt>
                <c:pt idx="20905">
                  <c:v>1.4831713774445503</c:v>
                </c:pt>
                <c:pt idx="20906">
                  <c:v>1.513567174243007</c:v>
                </c:pt>
                <c:pt idx="20907">
                  <c:v>1.542925700078086</c:v>
                </c:pt>
                <c:pt idx="20908">
                  <c:v>1.571226493980125</c:v>
                </c:pt>
                <c:pt idx="20909">
                  <c:v>1.5984521179757825</c:v>
                </c:pt>
                <c:pt idx="20910">
                  <c:v>1.6245821274177494</c:v>
                </c:pt>
                <c:pt idx="20911">
                  <c:v>1.6495976899459051</c:v>
                </c:pt>
                <c:pt idx="20912">
                  <c:v>1.6734834461439878</c:v>
                </c:pt>
                <c:pt idx="20913">
                  <c:v>1.6962214899039569</c:v>
                </c:pt>
                <c:pt idx="20914">
                  <c:v>1.7177965903358501</c:v>
                </c:pt>
                <c:pt idx="20915">
                  <c:v>1.7381946958956616</c:v>
                </c:pt>
                <c:pt idx="20916">
                  <c:v>1.7574028679449856</c:v>
                </c:pt>
                <c:pt idx="20917">
                  <c:v>1.7754064190245562</c:v>
                </c:pt>
                <c:pt idx="20918">
                  <c:v>1.7921925425018208</c:v>
                </c:pt>
                <c:pt idx="20919">
                  <c:v>1.8077515810233644</c:v>
                </c:pt>
                <c:pt idx="20920">
                  <c:v>1.8220709533739152</c:v>
                </c:pt>
                <c:pt idx="20921">
                  <c:v>1.8351408883074816</c:v>
                </c:pt>
                <c:pt idx="20922">
                  <c:v>1.8469535328427658</c:v>
                </c:pt>
                <c:pt idx="20923">
                  <c:v>1.8574995450845659</c:v>
                </c:pt>
                <c:pt idx="20924">
                  <c:v>1.8667723000380425</c:v>
                </c:pt>
                <c:pt idx="20925">
                  <c:v>1.8747657869251058</c:v>
                </c:pt>
                <c:pt idx="20926">
                  <c:v>1.8814750293618332</c:v>
                </c:pt>
                <c:pt idx="20927">
                  <c:v>1.8868948998883994</c:v>
                </c:pt>
                <c:pt idx="20928">
                  <c:v>1.891021632789591</c:v>
                </c:pt>
                <c:pt idx="20929">
                  <c:v>1.8938528347796824</c:v>
                </c:pt>
                <c:pt idx="20930">
                  <c:v>1.895385760608739</c:v>
                </c:pt>
                <c:pt idx="20931">
                  <c:v>1.8956188143208144</c:v>
                </c:pt>
                <c:pt idx="20932">
                  <c:v>1.8945521016201226</c:v>
                </c:pt>
                <c:pt idx="20933">
                  <c:v>1.8921874129033995</c:v>
                </c:pt>
                <c:pt idx="20934">
                  <c:v>1.8885270727043466</c:v>
                </c:pt>
                <c:pt idx="20935">
                  <c:v>1.8835715214725273</c:v>
                </c:pt>
                <c:pt idx="20936">
                  <c:v>1.8773251970430411</c:v>
                </c:pt>
                <c:pt idx="20937">
                  <c:v>1.8697928700785347</c:v>
                </c:pt>
                <c:pt idx="20938">
                  <c:v>1.860979442804843</c:v>
                </c:pt>
                <c:pt idx="20939">
                  <c:v>1.8508897923921963</c:v>
                </c:pt>
                <c:pt idx="20940">
                  <c:v>1.8395325853961484</c:v>
                </c:pt>
                <c:pt idx="20941">
                  <c:v>1.8269148428483564</c:v>
                </c:pt>
                <c:pt idx="20942">
                  <c:v>1.8130449427614626</c:v>
                </c:pt>
                <c:pt idx="20943">
                  <c:v>1.7979315059398282</c:v>
                </c:pt>
                <c:pt idx="20944">
                  <c:v>1.7815866448666589</c:v>
                </c:pt>
                <c:pt idx="20945">
                  <c:v>1.764020496143714</c:v>
                </c:pt>
                <c:pt idx="20946">
                  <c:v>1.7452447495840837</c:v>
                </c:pt>
                <c:pt idx="20947">
                  <c:v>1.7252726895439816</c:v>
                </c:pt>
                <c:pt idx="20948">
                  <c:v>1.7041191757483483</c:v>
                </c:pt>
                <c:pt idx="20949">
                  <c:v>1.6817966457613684</c:v>
                </c:pt>
                <c:pt idx="20950">
                  <c:v>1.6583209106282915</c:v>
                </c:pt>
                <c:pt idx="20951">
                  <c:v>1.6337091347139703</c:v>
                </c:pt>
                <c:pt idx="20952">
                  <c:v>1.6079785949805649</c:v>
                </c:pt>
                <c:pt idx="20953">
                  <c:v>1.5811465064305534</c:v>
                </c:pt>
                <c:pt idx="20954">
                  <c:v>1.5532304279438018</c:v>
                </c:pt>
                <c:pt idx="20955">
                  <c:v>1.5242498644129425</c:v>
                </c:pt>
                <c:pt idx="20956">
                  <c:v>1.4942246278983615</c:v>
                </c:pt>
                <c:pt idx="20957">
                  <c:v>1.4631746821840219</c:v>
                </c:pt>
                <c:pt idx="20958">
                  <c:v>1.4311217111611378</c:v>
                </c:pt>
                <c:pt idx="20959">
                  <c:v>1.3980880006083609</c:v>
                </c:pt>
                <c:pt idx="20960">
                  <c:v>1.3640968851608803</c:v>
                </c:pt>
                <c:pt idx="20961">
                  <c:v>1.3291704217812925</c:v>
                </c:pt>
                <c:pt idx="20962">
                  <c:v>1.2933336204851655</c:v>
                </c:pt>
                <c:pt idx="20963">
                  <c:v>1.2566112583880193</c:v>
                </c:pt>
                <c:pt idx="20964">
                  <c:v>1.2190265117751256</c:v>
                </c:pt>
                <c:pt idx="20965">
                  <c:v>1.1806069094778686</c:v>
                </c:pt>
                <c:pt idx="20966">
                  <c:v>1.1413784655640546</c:v>
                </c:pt>
                <c:pt idx="20967">
                  <c:v>1.101366430459878</c:v>
                </c:pt>
                <c:pt idx="20968">
                  <c:v>1.0605990997598158</c:v>
                </c:pt>
                <c:pt idx="20969">
                  <c:v>1.0191051714331851</c:v>
                </c:pt>
                <c:pt idx="20970">
                  <c:v>0.97691359719188409</c:v>
                </c:pt>
                <c:pt idx="20971">
                  <c:v>0.93405175613068647</c:v>
                </c:pt>
                <c:pt idx="20972">
                  <c:v>0.89055083391592271</c:v>
                </c:pt>
                <c:pt idx="20973">
                  <c:v>0.84643992272888879</c:v>
                </c:pt>
                <c:pt idx="20974">
                  <c:v>0.80174730672469152</c:v>
                </c:pt>
                <c:pt idx="20975">
                  <c:v>0.75650544098014316</c:v>
                </c:pt>
                <c:pt idx="20976">
                  <c:v>0.71074506093063305</c:v>
                </c:pt>
                <c:pt idx="20977">
                  <c:v>0.66449707135696257</c:v>
                </c:pt>
                <c:pt idx="20978">
                  <c:v>0.61779362744717636</c:v>
                </c:pt>
                <c:pt idx="20979">
                  <c:v>0.57066758660083161</c:v>
                </c:pt>
                <c:pt idx="20980">
                  <c:v>0.52315075490911445</c:v>
                </c:pt>
                <c:pt idx="20981">
                  <c:v>0.47527537194385022</c:v>
                </c:pt>
                <c:pt idx="20982">
                  <c:v>0.42707465837283898</c:v>
                </c:pt>
                <c:pt idx="20983">
                  <c:v>0.37858226163531378</c:v>
                </c:pt>
                <c:pt idx="20984">
                  <c:v>0.32983050632790667</c:v>
                </c:pt>
                <c:pt idx="20985">
                  <c:v>0.28085189192949667</c:v>
                </c:pt>
                <c:pt idx="20986">
                  <c:v>0.23167966106875246</c:v>
                </c:pt>
                <c:pt idx="20987">
                  <c:v>0.18234781499007949</c:v>
                </c:pt>
                <c:pt idx="20988">
                  <c:v>0.13289109451883407</c:v>
                </c:pt>
                <c:pt idx="20989">
                  <c:v>8.3344386568114492E-2</c:v>
                </c:pt>
                <c:pt idx="20990">
                  <c:v>3.3740946988224961E-2</c:v>
                </c:pt>
                <c:pt idx="20991">
                  <c:v>-1.5886117371685118E-2</c:v>
                </c:pt>
                <c:pt idx="20992">
                  <c:v>-6.5502741518173452E-2</c:v>
                </c:pt>
                <c:pt idx="20993">
                  <c:v>-0.11507337538810174</c:v>
                </c:pt>
                <c:pt idx="20994">
                  <c:v>-0.16456560138428381</c:v>
                </c:pt>
                <c:pt idx="20995">
                  <c:v>-0.21394536873020159</c:v>
                </c:pt>
                <c:pt idx="20996">
                  <c:v>-0.26317853728264584</c:v>
                </c:pt>
                <c:pt idx="20997">
                  <c:v>-0.31223133492928679</c:v>
                </c:pt>
                <c:pt idx="20998">
                  <c:v>-0.36107002545149053</c:v>
                </c:pt>
                <c:pt idx="20999">
                  <c:v>-0.40966132632628327</c:v>
                </c:pt>
                <c:pt idx="21000">
                  <c:v>-0.45797196180605715</c:v>
                </c:pt>
                <c:pt idx="21001">
                  <c:v>-0.50596860940460708</c:v>
                </c:pt>
                <c:pt idx="21002">
                  <c:v>-0.55361835763026523</c:v>
                </c:pt>
                <c:pt idx="21003">
                  <c:v>-0.60088875393111274</c:v>
                </c:pt>
                <c:pt idx="21004">
                  <c:v>-0.647747390101436</c:v>
                </c:pt>
                <c:pt idx="21005">
                  <c:v>-0.69416194839547274</c:v>
                </c:pt>
                <c:pt idx="21006">
                  <c:v>-0.7401007135942651</c:v>
                </c:pt>
                <c:pt idx="21007">
                  <c:v>-0.78553222413289736</c:v>
                </c:pt>
                <c:pt idx="21008">
                  <c:v>-0.83042565555205827</c:v>
                </c:pt>
                <c:pt idx="21009">
                  <c:v>-0.87475047529775418</c:v>
                </c:pt>
                <c:pt idx="21010">
                  <c:v>-0.91847467181465825</c:v>
                </c:pt>
                <c:pt idx="21011">
                  <c:v>-0.961569731353209</c:v>
                </c:pt>
                <c:pt idx="21012">
                  <c:v>-1.0040062963319143</c:v>
                </c:pt>
                <c:pt idx="21013">
                  <c:v>-1.0457544201533457</c:v>
                </c:pt>
                <c:pt idx="21014">
                  <c:v>-1.0867846290807306</c:v>
                </c:pt>
                <c:pt idx="21015">
                  <c:v>-1.127069643183908</c:v>
                </c:pt>
                <c:pt idx="21016">
                  <c:v>-1.1665828331283534</c:v>
                </c:pt>
                <c:pt idx="21017">
                  <c:v>-1.2052975928399701</c:v>
                </c:pt>
                <c:pt idx="21018">
                  <c:v>-1.2431872549423</c:v>
                </c:pt>
                <c:pt idx="21019">
                  <c:v>-1.2802250343524451</c:v>
                </c:pt>
                <c:pt idx="21020">
                  <c:v>-1.3163845436431278</c:v>
                </c:pt>
                <c:pt idx="21021">
                  <c:v>-1.3516414928280454</c:v>
                </c:pt>
                <c:pt idx="21022">
                  <c:v>-1.3859721338298874</c:v>
                </c:pt>
                <c:pt idx="21023">
                  <c:v>-1.4193526294159757</c:v>
                </c:pt>
                <c:pt idx="21024">
                  <c:v>-1.4517595158553906</c:v>
                </c:pt>
                <c:pt idx="21025">
                  <c:v>-1.4831713571127099</c:v>
                </c:pt>
                <c:pt idx="21026">
                  <c:v>-1.5135671521975045</c:v>
                </c:pt>
                <c:pt idx="21027">
                  <c:v>-1.5429256763314061</c:v>
                </c:pt>
                <c:pt idx="21028">
                  <c:v>-1.5712264685455246</c:v>
                </c:pt>
                <c:pt idx="21029">
                  <c:v>-1.5984520908672266</c:v>
                </c:pt>
                <c:pt idx="21030">
                  <c:v>-1.6245820986499411</c:v>
                </c:pt>
                <c:pt idx="21031">
                  <c:v>-1.6495976595342616</c:v>
                </c:pt>
                <c:pt idx="21032">
                  <c:v>-1.6734834141046311</c:v>
                </c:pt>
                <c:pt idx="21033">
                  <c:v>-1.6962214562537175</c:v>
                </c:pt>
                <c:pt idx="21034">
                  <c:v>-1.7177965550922671</c:v>
                </c:pt>
                <c:pt idx="21035">
                  <c:v>-1.7381946590769337</c:v>
                </c:pt>
                <c:pt idx="21036">
                  <c:v>-1.7574028295700037</c:v>
                </c:pt>
                <c:pt idx="21037">
                  <c:v>-1.7754063791128754</c:v>
                </c:pt>
                <c:pt idx="21038">
                  <c:v>-1.7921925010736437</c:v>
                </c:pt>
                <c:pt idx="21039">
                  <c:v>-1.8077515380995512</c:v>
                </c:pt>
                <c:pt idx="21040">
                  <c:v>-1.8220709089759577</c:v>
                </c:pt>
                <c:pt idx="21041">
                  <c:v>-1.8351408424574902</c:v>
                </c:pt>
                <c:pt idx="21042">
                  <c:v>-1.8469534855634813</c:v>
                </c:pt>
                <c:pt idx="21043">
                  <c:v>-1.8574994963993205</c:v>
                </c:pt>
                <c:pt idx="21044">
                  <c:v>-1.8667722499707649</c:v>
                </c:pt>
                <c:pt idx="21045">
                  <c:v>-1.8747657355003047</c:v>
                </c:pt>
                <c:pt idx="21046">
                  <c:v>-1.8814749766045853</c:v>
                </c:pt>
                <c:pt idx="21047">
                  <c:v>-1.8868948458243391</c:v>
                </c:pt>
                <c:pt idx="21048">
                  <c:v>-1.8910215774448986</c:v>
                </c:pt>
                <c:pt idx="21049">
                  <c:v>-1.8938527781810612</c:v>
                </c:pt>
                <c:pt idx="21050">
                  <c:v>-1.8953857027834278</c:v>
                </c:pt>
                <c:pt idx="21051">
                  <c:v>-1.8956187552965471</c:v>
                </c:pt>
                <c:pt idx="21052">
                  <c:v>-1.8945520414251287</c:v>
                </c:pt>
                <c:pt idx="21053">
                  <c:v>-1.8921873515663805</c:v>
                </c:pt>
                <c:pt idx="21054">
                  <c:v>-1.8885270102544889</c:v>
                </c:pt>
                <c:pt idx="21055">
                  <c:v>-1.8835714579394449</c:v>
                </c:pt>
                <c:pt idx="21056">
                  <c:v>-1.877325132456815</c:v>
                </c:pt>
                <c:pt idx="21057">
                  <c:v>-1.8697928044696461</c:v>
                </c:pt>
                <c:pt idx="21058">
                  <c:v>-1.8609793762041889</c:v>
                </c:pt>
                <c:pt idx="21059">
                  <c:v>-1.8508897248310734</c:v>
                </c:pt>
                <c:pt idx="21060">
                  <c:v>-1.8395325169062311</c:v>
                </c:pt>
                <c:pt idx="21061">
                  <c:v>-1.8269147734616846</c:v>
                </c:pt>
                <c:pt idx="21062">
                  <c:v>-1.8130448725104367</c:v>
                </c:pt>
                <c:pt idx="21063">
                  <c:v>-1.7979314348571749</c:v>
                </c:pt>
                <c:pt idx="21064">
                  <c:v>-1.7815865729854259</c:v>
                </c:pt>
                <c:pt idx="21065">
                  <c:v>-1.7640204234972585</c:v>
                </c:pt>
                <c:pt idx="21066">
                  <c:v>-1.7452446762060609</c:v>
                </c:pt>
                <c:pt idx="21067">
                  <c:v>-1.7252726154683062</c:v>
                </c:pt>
                <c:pt idx="21068">
                  <c:v>-1.7041191010091936</c:v>
                </c:pt>
                <c:pt idx="21069">
                  <c:v>-1.6817965703931723</c:v>
                </c:pt>
                <c:pt idx="21070">
                  <c:v>-1.6583208346657008</c:v>
                </c:pt>
                <c:pt idx="21071">
                  <c:v>-1.633709058191867</c:v>
                </c:pt>
                <c:pt idx="21072">
                  <c:v>-1.6079785179339894</c:v>
                </c:pt>
                <c:pt idx="21073">
                  <c:v>-1.5811464288947599</c:v>
                </c:pt>
                <c:pt idx="21074">
                  <c:v>-1.5532303499541906</c:v>
                </c:pt>
                <c:pt idx="21075">
                  <c:v>-1.5242497860050659</c:v>
                </c:pt>
                <c:pt idx="21076">
                  <c:v>-1.4942245491079076</c:v>
                </c:pt>
                <c:pt idx="21077">
                  <c:v>-1.463174603046796</c:v>
                </c:pt>
                <c:pt idx="21078">
                  <c:v>-1.4311216317130362</c:v>
                </c:pt>
                <c:pt idx="21079">
                  <c:v>-1.3980879208853636</c:v>
                </c:pt>
                <c:pt idx="21080">
                  <c:v>-1.3640968051990578</c:v>
                </c:pt>
                <c:pt idx="21081">
                  <c:v>-1.3291703416167377</c:v>
                </c:pt>
                <c:pt idx="21082">
                  <c:v>-1.2933335401540158</c:v>
                </c:pt>
                <c:pt idx="21083">
                  <c:v>-1.2566111779264357</c:v>
                </c:pt>
                <c:pt idx="21084">
                  <c:v>-1.2190264312192627</c:v>
                </c:pt>
                <c:pt idx="21085">
                  <c:v>-1.1806068288638754</c:v>
                </c:pt>
                <c:pt idx="21086">
                  <c:v>-1.1413783849280408</c:v>
                </c:pt>
                <c:pt idx="21087">
                  <c:v>-1.1013663498379311</c:v>
                </c:pt>
                <c:pt idx="21088">
                  <c:v>-1.0605990191879215</c:v>
                </c:pt>
                <c:pt idx="21089">
                  <c:v>-1.0191050909472845</c:v>
                </c:pt>
                <c:pt idx="21090">
                  <c:v>-0.9769135168278108</c:v>
                </c:pt>
                <c:pt idx="21091">
                  <c:v>-0.93405167592417326</c:v>
                </c:pt>
                <c:pt idx="21092">
                  <c:v>-0.89055075390255578</c:v>
                </c:pt>
                <c:pt idx="21093">
                  <c:v>-0.84643984294414198</c:v>
                </c:pt>
                <c:pt idx="21094">
                  <c:v>-0.8017472272038525</c:v>
                </c:pt>
                <c:pt idx="21095">
                  <c:v>-0.75650536175836491</c:v>
                </c:pt>
                <c:pt idx="21096">
                  <c:v>-0.71074498204286007</c:v>
                </c:pt>
                <c:pt idx="21097">
                  <c:v>-0.66449699283791985</c:v>
                </c:pt>
                <c:pt idx="21098">
                  <c:v>-0.61779354933138642</c:v>
                </c:pt>
                <c:pt idx="21099">
                  <c:v>-0.570667508922586</c:v>
                </c:pt>
                <c:pt idx="21100">
                  <c:v>-0.52315067770244916</c:v>
                </c:pt>
                <c:pt idx="21101">
                  <c:v>-0.47527529524251799</c:v>
                </c:pt>
                <c:pt idx="21102">
                  <c:v>-0.42707458221036043</c:v>
                </c:pt>
                <c:pt idx="21103">
                  <c:v>-0.3785821860448918</c:v>
                </c:pt>
                <c:pt idx="21104">
                  <c:v>-0.32983043134244194</c:v>
                </c:pt>
                <c:pt idx="21105">
                  <c:v>-0.28085181758157418</c:v>
                </c:pt>
                <c:pt idx="21106">
                  <c:v>-0.23167958739058095</c:v>
                </c:pt>
                <c:pt idx="21107">
                  <c:v>-0.18234774201358031</c:v>
                </c:pt>
                <c:pt idx="21108">
                  <c:v>-0.13289102227552646</c:v>
                </c:pt>
                <c:pt idx="21109">
                  <c:v>-8.3344315089157003E-2</c:v>
                </c:pt>
                <c:pt idx="21110">
                  <c:v>-3.3740876304387213E-2</c:v>
                </c:pt>
                <c:pt idx="21111">
                  <c:v>1.5886187230050794E-2</c:v>
                </c:pt>
                <c:pt idx="21112">
                  <c:v>6.5502810521132215E-2</c:v>
                </c:pt>
                <c:pt idx="21113">
                  <c:v>0.11507344350612239</c:v>
                </c:pt>
                <c:pt idx="21114">
                  <c:v>0.16456566858829511</c:v>
                </c:pt>
                <c:pt idx="21115">
                  <c:v>0.2139454349915797</c:v>
                </c:pt>
                <c:pt idx="21116">
                  <c:v>0.26317860257324088</c:v>
                </c:pt>
                <c:pt idx="21117">
                  <c:v>0.31223139922139648</c:v>
                </c:pt>
                <c:pt idx="21118">
                  <c:v>0.36107008871794388</c:v>
                </c:pt>
                <c:pt idx="21119">
                  <c:v>0.40966138854038553</c:v>
                </c:pt>
                <c:pt idx="21120">
                  <c:v>0.45797202294163142</c:v>
                </c:pt>
                <c:pt idx="21121">
                  <c:v>0.50596866943601015</c:v>
                </c:pt>
                <c:pt idx="21122">
                  <c:v>0.55361841653234234</c:v>
                </c:pt>
                <c:pt idx="21123">
                  <c:v>0.60088881167931274</c:v>
                </c:pt>
                <c:pt idx="21124">
                  <c:v>0.64774744667171524</c:v>
                </c:pt>
                <c:pt idx="21125">
                  <c:v>0.6941620037643812</c:v>
                </c:pt>
                <c:pt idx="21126">
                  <c:v>0.74010076773891531</c:v>
                </c:pt>
                <c:pt idx="21127">
                  <c:v>0.78553227703097039</c:v>
                </c:pt>
                <c:pt idx="21128">
                  <c:v>0.83042570718184361</c:v>
                </c:pt>
                <c:pt idx="21129">
                  <c:v>0.87475052563813716</c:v>
                </c:pt>
                <c:pt idx="21130">
                  <c:v>0.91847472084513859</c:v>
                </c:pt>
                <c:pt idx="21131">
                  <c:v>0.96156977905388263</c:v>
                </c:pt>
                <c:pt idx="21132">
                  <c:v>1.0040063426835246</c:v>
                </c:pt>
                <c:pt idx="21133">
                  <c:v>1.0457544651372719</c:v>
                </c:pt>
                <c:pt idx="21134">
                  <c:v>1.0867846726789656</c:v>
                </c:pt>
                <c:pt idx="21135">
                  <c:v>1.1270696853791149</c:v>
                </c:pt>
                <c:pt idx="21136">
                  <c:v>1.1665828739038366</c:v>
                </c:pt>
                <c:pt idx="21137">
                  <c:v>1.205297632179704</c:v>
                </c:pt>
                <c:pt idx="21138">
                  <c:v>1.2431872928309231</c:v>
                </c:pt>
                <c:pt idx="21139">
                  <c:v>1.2802250707752489</c:v>
                </c:pt>
                <c:pt idx="21140">
                  <c:v>1.3163845785861135</c:v>
                </c:pt>
                <c:pt idx="21141">
                  <c:v>1.3516415262778718</c:v>
                </c:pt>
                <c:pt idx="21142">
                  <c:v>1.3859721657739237</c:v>
                </c:pt>
                <c:pt idx="21143">
                  <c:v>1.4193526598422654</c:v>
                </c:pt>
                <c:pt idx="21144">
                  <c:v>1.4517595447526821</c:v>
                </c:pt>
                <c:pt idx="21145">
                  <c:v>1.4831713844704428</c:v>
                </c:pt>
                <c:pt idx="21146">
                  <c:v>1.5135671780058226</c:v>
                </c:pt>
                <c:pt idx="21147">
                  <c:v>1.5429257005811847</c:v>
                </c:pt>
                <c:pt idx="21148">
                  <c:v>1.571226491228326</c:v>
                </c:pt>
                <c:pt idx="21149">
                  <c:v>1.5984521119753392</c:v>
                </c:pt>
                <c:pt idx="21150">
                  <c:v>1.6245821181763513</c:v>
                </c:pt>
                <c:pt idx="21151">
                  <c:v>1.6495976774726877</c:v>
                </c:pt>
                <c:pt idx="21152">
                  <c:v>1.6734834304495221</c:v>
                </c:pt>
                <c:pt idx="21153">
                  <c:v>1.6962214710002164</c:v>
                </c:pt>
                <c:pt idx="21154">
                  <c:v>1.7177965682362533</c:v>
                </c:pt>
                <c:pt idx="21155">
                  <c:v>1.7381946706150129</c:v>
                </c:pt>
                <c:pt idx="21156">
                  <c:v>1.7574028394994907</c:v>
                </c:pt>
                <c:pt idx="21157">
                  <c:v>1.7754063874318173</c:v>
                </c:pt>
                <c:pt idx="21158">
                  <c:v>1.7921925077808132</c:v>
                </c:pt>
                <c:pt idx="21159">
                  <c:v>1.8077515431944362</c:v>
                </c:pt>
                <c:pt idx="21160">
                  <c:v>1.8220709124587722</c:v>
                </c:pt>
                <c:pt idx="21161">
                  <c:v>1.8351408443291681</c:v>
                </c:pt>
                <c:pt idx="21162">
                  <c:v>1.8469534858256726</c:v>
                </c:pt>
                <c:pt idx="21163">
                  <c:v>1.8574994950543886</c:v>
                </c:pt>
                <c:pt idx="21164">
                  <c:v>1.8667722470218004</c:v>
                </c:pt>
                <c:pt idx="21165">
                  <c:v>1.8747657309510961</c:v>
                </c:pt>
                <c:pt idx="21166">
                  <c:v>1.8814749704596354</c:v>
                </c:pt>
                <c:pt idx="21167">
                  <c:v>1.8868948380888664</c:v>
                </c:pt>
                <c:pt idx="21168">
                  <c:v>1.8910215681248075</c:v>
                </c:pt>
                <c:pt idx="21169">
                  <c:v>1.8938527672829661</c:v>
                </c:pt>
                <c:pt idx="21170">
                  <c:v>1.8953856903146349</c:v>
                </c:pt>
                <c:pt idx="21171">
                  <c:v>1.8956187412650547</c:v>
                </c:pt>
                <c:pt idx="21172">
                  <c:v>1.8945520258396171</c:v>
                </c:pt>
                <c:pt idx="21173">
                  <c:v>1.8921873344362163</c:v>
                </c:pt>
                <c:pt idx="21174">
                  <c:v>1.8885269915897143</c:v>
                </c:pt>
                <c:pt idx="21175">
                  <c:v>1.8835714377507655</c:v>
                </c:pt>
                <c:pt idx="21176">
                  <c:v>1.8773251107556075</c:v>
                </c:pt>
                <c:pt idx="21177">
                  <c:v>1.8697927812679394</c:v>
                </c:pt>
                <c:pt idx="21178">
                  <c:v>1.8609793515146817</c:v>
                </c:pt>
                <c:pt idx="21179">
                  <c:v>1.8508896986670842</c:v>
                </c:pt>
                <c:pt idx="21180">
                  <c:v>1.8395324892817366</c:v>
                </c:pt>
                <c:pt idx="21181">
                  <c:v>1.8269147443912861</c:v>
                </c:pt>
                <c:pt idx="21182">
                  <c:v>1.8130448420093492</c:v>
                </c:pt>
                <c:pt idx="21183">
                  <c:v>1.7979314029412385</c:v>
                </c:pt>
                <c:pt idx="21184">
                  <c:v>1.7815865396710995</c:v>
                </c:pt>
                <c:pt idx="21185">
                  <c:v>1.7640203888015809</c:v>
                </c:pt>
                <c:pt idx="21186">
                  <c:v>1.7452446401466735</c:v>
                </c:pt>
                <c:pt idx="21187">
                  <c:v>1.7252725780634244</c:v>
                </c:pt>
                <c:pt idx="21188">
                  <c:v>1.7041190622776232</c:v>
                </c:pt>
                <c:pt idx="21189">
                  <c:v>1.681796530354255</c:v>
                </c:pt>
                <c:pt idx="21190">
                  <c:v>1.6583207933393622</c:v>
                </c:pt>
                <c:pt idx="21191">
                  <c:v>1.6337090155985408</c:v>
                </c:pt>
                <c:pt idx="21192">
                  <c:v>1.6079784740946887</c:v>
                </c:pt>
                <c:pt idx="21193">
                  <c:v>1.5811463838309927</c:v>
                </c:pt>
                <c:pt idx="21194">
                  <c:v>1.5532303036879944</c:v>
                </c:pt>
                <c:pt idx="21195">
                  <c:v>1.5242497385589617</c:v>
                </c:pt>
                <c:pt idx="21196">
                  <c:v>1.4942245005049295</c:v>
                </c:pt>
                <c:pt idx="21197">
                  <c:v>1.4631745533104392</c:v>
                </c:pt>
                <c:pt idx="21198">
                  <c:v>1.431121580867297</c:v>
                </c:pt>
                <c:pt idx="21199">
                  <c:v>1.3980878689546601</c:v>
                </c:pt>
                <c:pt idx="21200">
                  <c:v>1.3640967522082703</c:v>
                </c:pt>
                <c:pt idx="21201">
                  <c:v>1.3291702875911962</c:v>
                </c:pt>
                <c:pt idx="21202">
                  <c:v>1.2933334851194562</c:v>
                </c:pt>
                <c:pt idx="21203">
                  <c:v>1.2566111219090099</c:v>
                </c:pt>
                <c:pt idx="21204">
                  <c:v>1.2190263742455281</c:v>
                </c:pt>
                <c:pt idx="21205">
                  <c:v>1.1806067709607722</c:v>
                </c:pt>
                <c:pt idx="21206">
                  <c:v>1.1413783261228696</c:v>
                </c:pt>
                <c:pt idx="21207">
                  <c:v>1.1013662901583692</c:v>
                </c:pt>
                <c:pt idx="21208">
                  <c:v>1.0605989586620013</c:v>
                </c:pt>
                <c:pt idx="21209">
                  <c:v>1.0191050296033475</c:v>
                </c:pt>
                <c:pt idx="21210">
                  <c:v>0.97691345469453683</c:v>
                </c:pt>
                <c:pt idx="21211">
                  <c:v>0.93405161303054574</c:v>
                </c:pt>
                <c:pt idx="21212">
                  <c:v>0.89055069027786793</c:v>
                </c:pt>
                <c:pt idx="21213">
                  <c:v>0.84643977861794562</c:v>
                </c:pt>
                <c:pt idx="21214">
                  <c:v>0.80174716220598119</c:v>
                </c:pt>
                <c:pt idx="21215">
                  <c:v>0.75650529611888828</c:v>
                </c:pt>
                <c:pt idx="21216">
                  <c:v>0.71074491579212407</c:v>
                </c:pt>
                <c:pt idx="21217">
                  <c:v>0.6644969260064727</c:v>
                </c:pt>
                <c:pt idx="21218">
                  <c:v>0.61779348194997918</c:v>
                </c:pt>
                <c:pt idx="21219">
                  <c:v>0.57066744102218359</c:v>
                </c:pt>
                <c:pt idx="21220">
                  <c:v>0.52315060931420987</c:v>
                </c:pt>
                <c:pt idx="21221">
                  <c:v>0.4752752263977571</c:v>
                </c:pt>
                <c:pt idx="21222">
                  <c:v>0.42707451294055204</c:v>
                </c:pt>
                <c:pt idx="21223">
                  <c:v>0.37858211638162681</c:v>
                </c:pt>
                <c:pt idx="21224">
                  <c:v>0.32983036131747051</c:v>
                </c:pt>
                <c:pt idx="21225">
                  <c:v>0.28085174722674427</c:v>
                </c:pt>
                <c:pt idx="21226">
                  <c:v>0.23167951673785833</c:v>
                </c:pt>
                <c:pt idx="21227">
                  <c:v>0.18234767109500211</c:v>
                </c:pt>
                <c:pt idx="21228">
                  <c:v>0.13289095112317276</c:v>
                </c:pt>
                <c:pt idx="21229">
                  <c:v>8.3344243735208476E-2</c:v>
                </c:pt>
                <c:pt idx="21230">
                  <c:v>3.3740804781024314E-2</c:v>
                </c:pt>
                <c:pt idx="21231">
                  <c:v>-1.5886258890589179E-2</c:v>
                </c:pt>
                <c:pt idx="21232">
                  <c:v>-6.5502882286607431E-2</c:v>
                </c:pt>
                <c:pt idx="21233">
                  <c:v>-0.11507351534431076</c:v>
                </c:pt>
                <c:pt idx="21234">
                  <c:v>-0.16456574046697253</c:v>
                </c:pt>
                <c:pt idx="21235">
                  <c:v>-0.2139455068785649</c:v>
                </c:pt>
                <c:pt idx="21236">
                  <c:v>-0.26317867443639648</c:v>
                </c:pt>
                <c:pt idx="21237">
                  <c:v>-0.31223147102864196</c:v>
                </c:pt>
                <c:pt idx="21238">
                  <c:v>-0.3610701604372718</c:v>
                </c:pt>
                <c:pt idx="21239">
                  <c:v>-0.40966146013988874</c:v>
                </c:pt>
                <c:pt idx="21240">
                  <c:v>-0.45797209438948838</c:v>
                </c:pt>
                <c:pt idx="21241">
                  <c:v>-0.50596874070051512</c:v>
                </c:pt>
                <c:pt idx="21242">
                  <c:v>-0.55361848758196253</c:v>
                </c:pt>
                <c:pt idx="21243">
                  <c:v>-0.60088888248260097</c:v>
                </c:pt>
                <c:pt idx="21244">
                  <c:v>-0.6477475171974284</c:v>
                </c:pt>
                <c:pt idx="21245">
                  <c:v>-0.69416207398140251</c:v>
                </c:pt>
                <c:pt idx="21246">
                  <c:v>-0.74010083761637557</c:v>
                </c:pt>
                <c:pt idx="21247">
                  <c:v>-0.78553234653812987</c:v>
                </c:pt>
                <c:pt idx="21248">
                  <c:v>-0.8304257762882441</c:v>
                </c:pt>
                <c:pt idx="21249">
                  <c:v>-0.87475059431350033</c:v>
                </c:pt>
                <c:pt idx="21250">
                  <c:v>-0.91847478905943414</c:v>
                </c:pt>
                <c:pt idx="21251">
                  <c:v>-0.96156984677734447</c:v>
                </c:pt>
                <c:pt idx="21252">
                  <c:v>-1.0040064098866459</c:v>
                </c:pt>
                <c:pt idx="21253">
                  <c:v>-1.0457545317908103</c:v>
                </c:pt>
                <c:pt idx="21254">
                  <c:v>-1.086784738753994</c:v>
                </c:pt>
                <c:pt idx="21255">
                  <c:v>-1.1270697508469985</c:v>
                </c:pt>
                <c:pt idx="21256">
                  <c:v>-1.1665829387362505</c:v>
                </c:pt>
                <c:pt idx="21257">
                  <c:v>-1.2052976963486668</c:v>
                </c:pt>
                <c:pt idx="21258">
                  <c:v>-1.243187356308763</c:v>
                </c:pt>
                <c:pt idx="21259">
                  <c:v>-1.2802251335346879</c:v>
                </c:pt>
                <c:pt idx="21260">
                  <c:v>-1.3163846406001887</c:v>
                </c:pt>
                <c:pt idx="21261">
                  <c:v>-1.3516415875200316</c:v>
                </c:pt>
                <c:pt idx="21262">
                  <c:v>-1.3859722262179877</c:v>
                </c:pt>
                <c:pt idx="21263">
                  <c:v>-1.4193527194624589</c:v>
                </c:pt>
                <c:pt idx="21264">
                  <c:v>-1.4517596035236295</c:v>
                </c:pt>
                <c:pt idx="21265">
                  <c:v>-1.4831714423671851</c:v>
                </c:pt>
                <c:pt idx="21266">
                  <c:v>-1.5135672350038516</c:v>
                </c:pt>
                <c:pt idx="21267">
                  <c:v>-1.5429257566564034</c:v>
                </c:pt>
                <c:pt idx="21268">
                  <c:v>-1.5712265463571036</c:v>
                </c:pt>
                <c:pt idx="21269">
                  <c:v>-1.598452166134501</c:v>
                </c:pt>
                <c:pt idx="21270">
                  <c:v>-1.6245821713431901</c:v>
                </c:pt>
                <c:pt idx="21271">
                  <c:v>-1.6495977296249635</c:v>
                </c:pt>
                <c:pt idx="21272">
                  <c:v>-1.673483481565502</c:v>
                </c:pt>
                <c:pt idx="21273">
                  <c:v>-1.6962215210586677</c:v>
                </c:pt>
                <c:pt idx="21274">
                  <c:v>-1.7177966172164221</c:v>
                </c:pt>
                <c:pt idx="21275">
                  <c:v>-1.7381947184966802</c:v>
                </c:pt>
                <c:pt idx="21276">
                  <c:v>-1.7574028862629605</c:v>
                </c:pt>
                <c:pt idx="21277">
                  <c:v>-1.7754064330579113</c:v>
                </c:pt>
                <c:pt idx="21278">
                  <c:v>-1.7921925522509001</c:v>
                </c:pt>
                <c:pt idx="21279">
                  <c:v>-1.8077515864904306</c:v>
                </c:pt>
                <c:pt idx="21280">
                  <c:v>-1.8220709545631277</c:v>
                </c:pt>
                <c:pt idx="21281">
                  <c:v>-1.835140885224914</c:v>
                </c:pt>
                <c:pt idx="21282">
                  <c:v>-1.8469535254963947</c:v>
                </c:pt>
                <c:pt idx="21283">
                  <c:v>-1.857499533484253</c:v>
                </c:pt>
                <c:pt idx="21284">
                  <c:v>-1.8667722841955465</c:v>
                </c:pt>
                <c:pt idx="21285">
                  <c:v>-1.8747657668540547</c:v>
                </c:pt>
                <c:pt idx="21286">
                  <c:v>-1.8814750050777234</c:v>
                </c:pt>
                <c:pt idx="21287">
                  <c:v>-1.8868948714085907</c:v>
                </c:pt>
                <c:pt idx="21288">
                  <c:v>-1.8910216001332896</c:v>
                </c:pt>
                <c:pt idx="21289">
                  <c:v>-1.8938527979679232</c:v>
                </c:pt>
                <c:pt idx="21290">
                  <c:v>-1.8953857196643928</c:v>
                </c:pt>
                <c:pt idx="21291">
                  <c:v>-1.8956187692685638</c:v>
                </c:pt>
                <c:pt idx="21292">
                  <c:v>-1.894552052486441</c:v>
                </c:pt>
                <c:pt idx="21293">
                  <c:v>-1.8921873597165384</c:v>
                </c:pt>
                <c:pt idx="21294">
                  <c:v>-1.8885270154943479</c:v>
                </c:pt>
                <c:pt idx="21295">
                  <c:v>-1.8835714602711549</c:v>
                </c:pt>
                <c:pt idx="21296">
                  <c:v>-1.8773251318838158</c:v>
                </c:pt>
                <c:pt idx="21297">
                  <c:v>-1.869792800996688</c:v>
                </c:pt>
                <c:pt idx="21298">
                  <c:v>-1.8609793698373005</c:v>
                </c:pt>
                <c:pt idx="21299">
                  <c:v>-1.8508897155775617</c:v>
                </c:pt>
                <c:pt idx="21300">
                  <c:v>-1.8395325047746967</c:v>
                </c:pt>
                <c:pt idx="21301">
                  <c:v>-1.8269147584619954</c:v>
                </c:pt>
                <c:pt idx="21302">
                  <c:v>-1.8130448546537095</c:v>
                </c:pt>
                <c:pt idx="21303">
                  <c:v>-1.7979314141558105</c:v>
                </c:pt>
                <c:pt idx="21304">
                  <c:v>-1.7815865494530687</c:v>
                </c:pt>
                <c:pt idx="21305">
                  <c:v>-1.7640203971487916</c:v>
                </c:pt>
                <c:pt idx="21306">
                  <c:v>-1.7452446470576113</c:v>
                </c:pt>
                <c:pt idx="21307">
                  <c:v>-1.7252725835372225</c:v>
                </c:pt>
                <c:pt idx="21308">
                  <c:v>-1.7041190663140506</c:v>
                </c:pt>
                <c:pt idx="21309">
                  <c:v>-1.681796532953723</c:v>
                </c:pt>
                <c:pt idx="21310">
                  <c:v>-1.658320794502929</c:v>
                </c:pt>
                <c:pt idx="21311">
                  <c:v>-1.6337090153279119</c:v>
                </c:pt>
                <c:pt idx="21312">
                  <c:v>-1.6079784723921888</c:v>
                </c:pt>
                <c:pt idx="21313">
                  <c:v>-1.5811463806995996</c:v>
                </c:pt>
                <c:pt idx="21314">
                  <c:v>-1.5532302991313103</c:v>
                </c:pt>
                <c:pt idx="21315">
                  <c:v>-1.5242497325812203</c:v>
                </c:pt>
                <c:pt idx="21316">
                  <c:v>-1.4942244931109991</c:v>
                </c:pt>
                <c:pt idx="21317">
                  <c:v>-1.4631745445058142</c:v>
                </c:pt>
                <c:pt idx="21318">
                  <c:v>-1.4311215706580789</c:v>
                </c:pt>
                <c:pt idx="21319">
                  <c:v>-1.3980878573476037</c:v>
                </c:pt>
                <c:pt idx="21320">
                  <c:v>-1.3640967392107044</c:v>
                </c:pt>
                <c:pt idx="21321">
                  <c:v>-1.3291702732110857</c:v>
                </c:pt>
                <c:pt idx="21322">
                  <c:v>-1.2933334693653462</c:v>
                </c:pt>
                <c:pt idx="21323">
                  <c:v>-1.2566111047900697</c:v>
                </c:pt>
                <c:pt idx="21324">
                  <c:v>-1.2190263557715129</c:v>
                </c:pt>
                <c:pt idx="21325">
                  <c:v>-1.1806067511420335</c:v>
                </c:pt>
                <c:pt idx="21326">
                  <c:v>-1.1413783049703443</c:v>
                </c:pt>
                <c:pt idx="21327">
                  <c:v>-1.1013662676835689</c:v>
                </c:pt>
                <c:pt idx="21328">
                  <c:v>-1.0605989348769997</c:v>
                </c:pt>
                <c:pt idx="21329">
                  <c:v>-1.0191050045208101</c:v>
                </c:pt>
                <c:pt idx="21330">
                  <c:v>-0.97691342832767458</c:v>
                </c:pt>
                <c:pt idx="21331">
                  <c:v>-0.9340515853931215</c:v>
                </c:pt>
                <c:pt idx="21332">
                  <c:v>-0.89055066138419037</c:v>
                </c:pt>
                <c:pt idx="21333">
                  <c:v>-0.84643974848287529</c:v>
                </c:pt>
                <c:pt idx="21334">
                  <c:v>-0.80174713084489646</c:v>
                </c:pt>
                <c:pt idx="21335">
                  <c:v>-0.7565052635477022</c:v>
                </c:pt>
                <c:pt idx="21336">
                  <c:v>-0.71074488202726183</c:v>
                </c:pt>
                <c:pt idx="21337">
                  <c:v>-0.66449689106485499</c:v>
                </c:pt>
                <c:pt idx="21338">
                  <c:v>-0.61779344584905005</c:v>
                </c:pt>
                <c:pt idx="21339">
                  <c:v>-0.57066740377987124</c:v>
                </c:pt>
                <c:pt idx="21340">
                  <c:v>-0.52315057094890771</c:v>
                </c:pt>
                <c:pt idx="21341">
                  <c:v>-0.47527518692834103</c:v>
                </c:pt>
                <c:pt idx="21342">
                  <c:v>-0.42707447238635932</c:v>
                </c:pt>
                <c:pt idx="21343">
                  <c:v>-0.37858207476247024</c:v>
                </c:pt>
                <c:pt idx="21344">
                  <c:v>-0.32983031865359397</c:v>
                </c:pt>
                <c:pt idx="21345">
                  <c:v>-0.28085170353883876</c:v>
                </c:pt>
                <c:pt idx="21346">
                  <c:v>-0.2316794720470037</c:v>
                </c:pt>
                <c:pt idx="21347">
                  <c:v>-0.18234762542272406</c:v>
                </c:pt>
                <c:pt idx="21348">
                  <c:v>-0.13289090449142923</c:v>
                </c:pt>
                <c:pt idx="21349">
                  <c:v>-8.3344196166259196E-2</c:v>
                </c:pt>
                <c:pt idx="21350">
                  <c:v>-3.3740756297634358E-2</c:v>
                </c:pt>
                <c:pt idx="21351">
                  <c:v>1.5886308265368063E-2</c:v>
                </c:pt>
                <c:pt idx="21352">
                  <c:v>6.5502932529334368E-2</c:v>
                </c:pt>
                <c:pt idx="21353">
                  <c:v>0.11507356643117037</c:v>
                </c:pt>
                <c:pt idx="21354">
                  <c:v>0.16456579237386162</c:v>
                </c:pt>
                <c:pt idx="21355">
                  <c:v>0.21394555958100542</c:v>
                </c:pt>
                <c:pt idx="21356">
                  <c:v>0.26317872790960922</c:v>
                </c:pt>
                <c:pt idx="21357">
                  <c:v>0.31223152524754422</c:v>
                </c:pt>
                <c:pt idx="21358">
                  <c:v>0.36107021537646422</c:v>
                </c:pt>
                <c:pt idx="21359">
                  <c:v>0.40966151577372734</c:v>
                </c:pt>
                <c:pt idx="21360">
                  <c:v>0.45797215069202707</c:v>
                </c:pt>
                <c:pt idx="21361">
                  <c:v>0.50596879764557701</c:v>
                </c:pt>
                <c:pt idx="21362">
                  <c:v>0.55361854514306907</c:v>
                </c:pt>
                <c:pt idx="21363">
                  <c:v>0.6008889406331136</c:v>
                </c:pt>
                <c:pt idx="21364">
                  <c:v>0.64774757591042564</c:v>
                </c:pt>
                <c:pt idx="21365">
                  <c:v>0.69416213322980902</c:v>
                </c:pt>
                <c:pt idx="21366">
                  <c:v>0.74010089737285134</c:v>
                </c:pt>
                <c:pt idx="21367">
                  <c:v>0.7855324067752173</c:v>
                </c:pt>
                <c:pt idx="21368">
                  <c:v>0.8304258369782539</c:v>
                </c:pt>
                <c:pt idx="21369">
                  <c:v>0.87475065542862018</c:v>
                </c:pt>
                <c:pt idx="21370">
                  <c:v>0.91847485057168798</c:v>
                </c:pt>
                <c:pt idx="21371">
                  <c:v>0.961569908658644</c:v>
                </c:pt>
                <c:pt idx="21372">
                  <c:v>1.0040064721087616</c:v>
                </c:pt>
                <c:pt idx="21373">
                  <c:v>1.0457545943254116</c:v>
                </c:pt>
                <c:pt idx="21374">
                  <c:v>1.0867848015726493</c:v>
                </c:pt>
                <c:pt idx="21375">
                  <c:v>1.1270698139211972</c:v>
                </c:pt>
                <c:pt idx="21376">
                  <c:v>1.1665830020374086</c:v>
                </c:pt>
                <c:pt idx="21377">
                  <c:v>1.2052977598481385</c:v>
                </c:pt>
                <c:pt idx="21378">
                  <c:v>1.2431874199778747</c:v>
                </c:pt>
                <c:pt idx="21379">
                  <c:v>1.2802251973447147</c:v>
                </c:pt>
                <c:pt idx="21380">
                  <c:v>1.316384704522412</c:v>
                </c:pt>
                <c:pt idx="21381">
                  <c:v>1.3516416515256984</c:v>
                </c:pt>
                <c:pt idx="21382">
                  <c:v>1.3859722902783678</c:v>
                </c:pt>
                <c:pt idx="21383">
                  <c:v>1.419352783548828</c:v>
                </c:pt>
                <c:pt idx="21384">
                  <c:v>1.4517596676073192</c:v>
                </c:pt>
                <c:pt idx="21385">
                  <c:v>1.4831715064195612</c:v>
                </c:pt>
                <c:pt idx="21386">
                  <c:v>1.5135672989963356</c:v>
                </c:pt>
                <c:pt idx="21387">
                  <c:v>1.5429258205604959</c:v>
                </c:pt>
                <c:pt idx="21388">
                  <c:v>1.5712266101443781</c:v>
                </c:pt>
                <c:pt idx="21389">
                  <c:v>1.5984522297766217</c:v>
                </c:pt>
                <c:pt idx="21390">
                  <c:v>1.6245822348119392</c:v>
                </c:pt>
                <c:pt idx="21391">
                  <c:v>1.6495977928922636</c:v>
                </c:pt>
                <c:pt idx="21392">
                  <c:v>1.6734835446033773</c:v>
                </c:pt>
                <c:pt idx="21393">
                  <c:v>1.6962215838392993</c:v>
                </c:pt>
                <c:pt idx="21394">
                  <c:v>1.7177966797121613</c:v>
                </c:pt>
                <c:pt idx="21395">
                  <c:v>1.7381947806800291</c:v>
                </c:pt>
                <c:pt idx="21396">
                  <c:v>1.7574029481066076</c:v>
                </c:pt>
                <c:pt idx="21397">
                  <c:v>1.7754064945347536</c:v>
                </c:pt>
                <c:pt idx="21398">
                  <c:v>1.7921926133340251</c:v>
                </c:pt>
                <c:pt idx="21399">
                  <c:v>1.8077516471531454</c:v>
                </c:pt>
                <c:pt idx="21400">
                  <c:v>1.8220710147789714</c:v>
                </c:pt>
                <c:pt idx="21401">
                  <c:v>1.8351409449676779</c:v>
                </c:pt>
                <c:pt idx="21402">
                  <c:v>1.8469535847401009</c:v>
                </c:pt>
                <c:pt idx="21403">
                  <c:v>1.8574995922031998</c:v>
                </c:pt>
                <c:pt idx="21404">
                  <c:v>1.8667723423642968</c:v>
                </c:pt>
                <c:pt idx="21405">
                  <c:v>1.8747658244474641</c:v>
                </c:pt>
                <c:pt idx="21406">
                  <c:v>1.88147506207094</c:v>
                </c:pt>
                <c:pt idx="21407">
                  <c:v>1.8868949277770721</c:v>
                </c:pt>
                <c:pt idx="21408">
                  <c:v>1.8910216558528143</c:v>
                </c:pt>
                <c:pt idx="21409">
                  <c:v>1.8938528530145853</c:v>
                </c:pt>
                <c:pt idx="21410">
                  <c:v>1.8953857740146405</c:v>
                </c:pt>
                <c:pt idx="21411">
                  <c:v>1.8956188228991724</c:v>
                </c:pt>
                <c:pt idx="21412">
                  <c:v>1.8945521053745564</c:v>
                </c:pt>
                <c:pt idx="21413">
                  <c:v>1.8921874118396791</c:v>
                </c:pt>
                <c:pt idx="21414">
                  <c:v>1.8885270668303915</c:v>
                </c:pt>
                <c:pt idx="21415">
                  <c:v>1.8835715107983799</c:v>
                </c:pt>
                <c:pt idx="21416">
                  <c:v>1.8773251815808936</c:v>
                </c:pt>
                <c:pt idx="21417">
                  <c:v>1.869792849842685</c:v>
                </c:pt>
                <c:pt idx="21418">
                  <c:v>1.8609794178117045</c:v>
                </c:pt>
                <c:pt idx="21419">
                  <c:v>1.8508897626602772</c:v>
                </c:pt>
                <c:pt idx="21420">
                  <c:v>1.8395325509460563</c:v>
                </c:pt>
                <c:pt idx="21421">
                  <c:v>1.8269148037027765</c:v>
                </c:pt>
                <c:pt idx="21422">
                  <c:v>1.8130448989451333</c:v>
                </c:pt>
                <c:pt idx="21423">
                  <c:v>1.797931457479544</c:v>
                </c:pt>
                <c:pt idx="21424">
                  <c:v>1.7815865917912455</c:v>
                </c:pt>
                <c:pt idx="21425">
                  <c:v>1.7640204384840126</c:v>
                </c:pt>
                <c:pt idx="21426">
                  <c:v>1.7452446873729557</c:v>
                </c:pt>
                <c:pt idx="21427">
                  <c:v>1.7252726228162425</c:v>
                </c:pt>
                <c:pt idx="21428">
                  <c:v>1.7041191045407831</c:v>
                </c:pt>
                <c:pt idx="21429">
                  <c:v>1.6817965701127324</c:v>
                </c:pt>
                <c:pt idx="21430">
                  <c:v>1.658320830579243</c:v>
                </c:pt>
                <c:pt idx="21431">
                  <c:v>1.6337090503070804</c:v>
                </c:pt>
                <c:pt idx="21432">
                  <c:v>1.6079785062602803</c:v>
                </c:pt>
                <c:pt idx="21433">
                  <c:v>1.5811464134431894</c:v>
                </c:pt>
                <c:pt idx="21434">
                  <c:v>1.5532303307375024</c:v>
                </c:pt>
                <c:pt idx="21435">
                  <c:v>1.5242497630376475</c:v>
                </c:pt>
                <c:pt idx="21436">
                  <c:v>1.4942245224058242</c:v>
                </c:pt>
                <c:pt idx="21437">
                  <c:v>1.4631745726277339</c:v>
                </c:pt>
                <c:pt idx="21438">
                  <c:v>1.4311215975963474</c:v>
                </c:pt>
                <c:pt idx="21439">
                  <c:v>1.3980878830919992</c:v>
                </c:pt>
                <c:pt idx="21440">
                  <c:v>1.3640967637515675</c:v>
                </c:pt>
                <c:pt idx="21441">
                  <c:v>1.3291702965393033</c:v>
                </c:pt>
                <c:pt idx="21442">
                  <c:v>1.2933334914723731</c:v>
                </c:pt>
                <c:pt idx="21443">
                  <c:v>1.2566111256679076</c:v>
                </c:pt>
                <c:pt idx="21444">
                  <c:v>1.2190263754127368</c:v>
                </c:pt>
                <c:pt idx="21445">
                  <c:v>1.1806067695397651</c:v>
                </c:pt>
                <c:pt idx="21446">
                  <c:v>1.1413783221182849</c:v>
                </c:pt>
                <c:pt idx="21447">
                  <c:v>1.1013662835759879</c:v>
                </c:pt>
                <c:pt idx="21448">
                  <c:v>1.0605989495087356</c:v>
                </c:pt>
                <c:pt idx="21449">
                  <c:v>1.0191050178872638</c:v>
                </c:pt>
                <c:pt idx="21450">
                  <c:v>0.97691344042482164</c:v>
                </c:pt>
                <c:pt idx="21451">
                  <c:v>0.93405159621751677</c:v>
                </c:pt>
                <c:pt idx="21452">
                  <c:v>0.89055067093297446</c:v>
                </c:pt>
                <c:pt idx="21453">
                  <c:v>0.8464397567537405</c:v>
                </c:pt>
                <c:pt idx="21454">
                  <c:v>0.80174713783612561</c:v>
                </c:pt>
                <c:pt idx="21455">
                  <c:v>0.75650526925814732</c:v>
                </c:pt>
                <c:pt idx="21456">
                  <c:v>0.7107448864563316</c:v>
                </c:pt>
                <c:pt idx="21457">
                  <c:v>0.66449689421256641</c:v>
                </c:pt>
                <c:pt idx="21458">
                  <c:v>0.61779344771597167</c:v>
                </c:pt>
                <c:pt idx="21459">
                  <c:v>0.5706674043671176</c:v>
                </c:pt>
                <c:pt idx="21460">
                  <c:v>0.52315057025822087</c:v>
                </c:pt>
                <c:pt idx="21461">
                  <c:v>0.47527518496200927</c:v>
                </c:pt>
                <c:pt idx="21462">
                  <c:v>0.42707446914723424</c:v>
                </c:pt>
                <c:pt idx="21463">
                  <c:v>0.37858207025396401</c:v>
                </c:pt>
                <c:pt idx="21464">
                  <c:v>0.32983031287965209</c:v>
                </c:pt>
                <c:pt idx="21465">
                  <c:v>0.28085169650399694</c:v>
                </c:pt>
                <c:pt idx="21466">
                  <c:v>0.23167946375637252</c:v>
                </c:pt>
                <c:pt idx="21467">
                  <c:v>0.18234761588196283</c:v>
                </c:pt>
                <c:pt idx="21468">
                  <c:v>0.13289089370668591</c:v>
                </c:pt>
                <c:pt idx="21469">
                  <c:v>8.334418414431613E-2</c:v>
                </c:pt>
                <c:pt idx="21470">
                  <c:v>3.374074304574759E-2</c:v>
                </c:pt>
                <c:pt idx="21471">
                  <c:v>-1.5886322739365397E-2</c:v>
                </c:pt>
                <c:pt idx="21472">
                  <c:v>-6.5502948217076737E-2</c:v>
                </c:pt>
                <c:pt idx="21473">
                  <c:v>-0.11507358332380231</c:v>
                </c:pt>
                <c:pt idx="21474">
                  <c:v>-0.16456581046195237</c:v>
                </c:pt>
                <c:pt idx="21475">
                  <c:v>-0.2139455788546199</c:v>
                </c:pt>
                <c:pt idx="21476">
                  <c:v>-0.26317874835832256</c:v>
                </c:pt>
                <c:pt idx="21477">
                  <c:v>-0.31223154686038446</c:v>
                </c:pt>
                <c:pt idx="21478">
                  <c:v>-0.36107023814199951</c:v>
                </c:pt>
                <c:pt idx="21479">
                  <c:v>-0.40966153967999225</c:v>
                </c:pt>
                <c:pt idx="21480">
                  <c:v>-0.45797217572658105</c:v>
                </c:pt>
                <c:pt idx="21481">
                  <c:v>-0.50596882379547636</c:v>
                </c:pt>
                <c:pt idx="21482">
                  <c:v>-0.5536185723949224</c:v>
                </c:pt>
                <c:pt idx="21483">
                  <c:v>-0.60088896897302579</c:v>
                </c:pt>
                <c:pt idx="21484">
                  <c:v>-0.6477476053240665</c:v>
                </c:pt>
                <c:pt idx="21485">
                  <c:v>-0.69416216370235195</c:v>
                </c:pt>
                <c:pt idx="21486">
                  <c:v>-0.74010092888908141</c:v>
                </c:pt>
                <c:pt idx="21487">
                  <c:v>-0.78553243931938999</c:v>
                </c:pt>
                <c:pt idx="21488">
                  <c:v>-0.83042587053427075</c:v>
                </c:pt>
                <c:pt idx="21489">
                  <c:v>-0.87475068997991501</c:v>
                </c:pt>
                <c:pt idx="21490">
                  <c:v>-0.91847488610128936</c:v>
                </c:pt>
                <c:pt idx="21491">
                  <c:v>-0.96156994514914729</c:v>
                </c:pt>
                <c:pt idx="21492">
                  <c:v>-1.0040065095423851</c:v>
                </c:pt>
                <c:pt idx="21493">
                  <c:v>-1.0457546326839682</c:v>
                </c:pt>
                <c:pt idx="21494">
                  <c:v>-1.0867848408375689</c:v>
                </c:pt>
                <c:pt idx="21495">
                  <c:v>-1.1270698540735382</c:v>
                </c:pt>
                <c:pt idx="21496">
                  <c:v>-1.166583043057847</c:v>
                </c:pt>
                <c:pt idx="21497">
                  <c:v>-1.2052978017170068</c:v>
                </c:pt>
                <c:pt idx="21498">
                  <c:v>-1.2431874626751618</c:v>
                </c:pt>
                <c:pt idx="21499">
                  <c:v>-1.2802252408500441</c:v>
                </c:pt>
                <c:pt idx="21500">
                  <c:v>-1.3163847488151137</c:v>
                </c:pt>
                <c:pt idx="21501">
                  <c:v>-1.3516416965847431</c:v>
                </c:pt>
                <c:pt idx="21502">
                  <c:v>-1.3859723360824496</c:v>
                </c:pt>
                <c:pt idx="21503">
                  <c:v>-1.4193528300763261</c:v>
                </c:pt>
                <c:pt idx="21504">
                  <c:v>-1.4517597148363257</c:v>
                </c:pt>
                <c:pt idx="21505">
                  <c:v>-1.4831715543278756</c:v>
                </c:pt>
                <c:pt idx="21506">
                  <c:v>-1.5135673475614984</c:v>
                </c:pt>
                <c:pt idx="21507">
                  <c:v>-1.5429258697597996</c:v>
                </c:pt>
                <c:pt idx="21508">
                  <c:v>-1.5712266599548457</c:v>
                </c:pt>
                <c:pt idx="21509">
                  <c:v>-1.5984522801750565</c:v>
                </c:pt>
                <c:pt idx="21510">
                  <c:v>-1.6245822857749186</c:v>
                </c:pt>
                <c:pt idx="21511">
                  <c:v>-1.6495978443961237</c:v>
                </c:pt>
                <c:pt idx="21512">
                  <c:v>-1.6734835966242734</c:v>
                </c:pt>
                <c:pt idx="21513">
                  <c:v>-1.696221636353185</c:v>
                </c:pt>
                <c:pt idx="21514">
                  <c:v>-1.7177967326948036</c:v>
                </c:pt>
                <c:pt idx="21515">
                  <c:v>-1.7381948341070268</c:v>
                </c:pt>
                <c:pt idx="21516">
                  <c:v>-1.7574030019534019</c:v>
                </c:pt>
                <c:pt idx="21517">
                  <c:v>-1.7754065487766271</c:v>
                </c:pt>
                <c:pt idx="21518">
                  <c:v>-1.7921926679461262</c:v>
                </c:pt>
                <c:pt idx="21519">
                  <c:v>-1.8077517021105043</c:v>
                </c:pt>
                <c:pt idx="21520">
                  <c:v>-1.8220710700564993</c:v>
                </c:pt>
                <c:pt idx="21521">
                  <c:v>-1.8351410005401629</c:v>
                </c:pt>
                <c:pt idx="21522">
                  <c:v>-1.8469536405822582</c:v>
                </c:pt>
                <c:pt idx="21523">
                  <c:v>-1.8574996482896535</c:v>
                </c:pt>
                <c:pt idx="21524">
                  <c:v>-1.8667723986696101</c:v>
                </c:pt>
                <c:pt idx="21525">
                  <c:v>-1.8747658809461374</c:v>
                </c:pt>
                <c:pt idx="21526">
                  <c:v>-1.8814751187374237</c:v>
                </c:pt>
                <c:pt idx="21527">
                  <c:v>-1.8868949845857828</c:v>
                </c:pt>
                <c:pt idx="21528">
                  <c:v>-1.8910217127781399</c:v>
                </c:pt>
                <c:pt idx="21529">
                  <c:v>-1.893852910030914</c:v>
                </c:pt>
                <c:pt idx="21530">
                  <c:v>-1.8953858310963441</c:v>
                </c:pt>
                <c:pt idx="21531">
                  <c:v>-1.8956188800206446</c:v>
                </c:pt>
                <c:pt idx="21532">
                  <c:v>-1.8945521625102137</c:v>
                </c:pt>
                <c:pt idx="21533">
                  <c:v>-1.8921874689639544</c:v>
                </c:pt>
                <c:pt idx="21534">
                  <c:v>-1.8885271239177808</c:v>
                </c:pt>
                <c:pt idx="21535">
                  <c:v>-1.8835715678234282</c:v>
                </c:pt>
                <c:pt idx="21536">
                  <c:v>-1.8773252385182089</c:v>
                </c:pt>
                <c:pt idx="21537">
                  <c:v>-1.8697929066669596</c:v>
                </c:pt>
                <c:pt idx="21538">
                  <c:v>-1.8609794744977151</c:v>
                </c:pt>
                <c:pt idx="21539">
                  <c:v>-1.8508898191829075</c:v>
                </c:pt>
                <c:pt idx="21540">
                  <c:v>-1.8395326072803024</c:v>
                </c:pt>
                <c:pt idx="21541">
                  <c:v>-1.8269148598237468</c:v>
                </c:pt>
                <c:pt idx="21542">
                  <c:v>-1.813044954828078</c:v>
                </c:pt>
                <c:pt idx="21543">
                  <c:v>-1.7979315130998581</c:v>
                </c:pt>
                <c:pt idx="21544">
                  <c:v>-1.781586647124483</c:v>
                </c:pt>
                <c:pt idx="21545">
                  <c:v>-1.7640204935058845</c:v>
                </c:pt>
                <c:pt idx="21546">
                  <c:v>-1.745244742059342</c:v>
                </c:pt>
                <c:pt idx="21547">
                  <c:v>-1.7252726771432372</c:v>
                </c:pt>
                <c:pt idx="21548">
                  <c:v>-1.7041191584846651</c:v>
                </c:pt>
                <c:pt idx="21549">
                  <c:v>-1.6817966236499677</c:v>
                </c:pt>
                <c:pt idx="21550">
                  <c:v>-1.6583208836865497</c:v>
                </c:pt>
                <c:pt idx="21551">
                  <c:v>-1.6337091029613859</c:v>
                </c:pt>
                <c:pt idx="21552">
                  <c:v>-1.6079785584387536</c:v>
                </c:pt>
                <c:pt idx="21553">
                  <c:v>-1.5811464651232356</c:v>
                </c:pt>
                <c:pt idx="21554">
                  <c:v>-1.5532303818967972</c:v>
                </c:pt>
                <c:pt idx="21555">
                  <c:v>-1.5242498136541365</c:v>
                </c:pt>
                <c:pt idx="21556">
                  <c:v>-1.4942245724577234</c:v>
                </c:pt>
                <c:pt idx="21557">
                  <c:v>-1.4631746220935573</c:v>
                </c:pt>
                <c:pt idx="21558">
                  <c:v>-1.4311216464548744</c:v>
                </c:pt>
                <c:pt idx="21559">
                  <c:v>-1.3980879313223462</c:v>
                </c:pt>
                <c:pt idx="21560">
                  <c:v>-1.3640968113331551</c:v>
                </c:pt>
                <c:pt idx="21561">
                  <c:v>-1.3291703434518558</c:v>
                </c:pt>
                <c:pt idx="21562">
                  <c:v>-1.2933335376959696</c:v>
                </c:pt>
                <c:pt idx="21563">
                  <c:v>-1.2566111711829537</c:v>
                </c:pt>
                <c:pt idx="21564">
                  <c:v>-1.2190264201999761</c:v>
                </c:pt>
                <c:pt idx="21565">
                  <c:v>-1.1806068135803178</c:v>
                </c:pt>
                <c:pt idx="21566">
                  <c:v>-1.1413783653936094</c:v>
                </c:pt>
                <c:pt idx="21567">
                  <c:v>-1.1013663260679307</c:v>
                </c:pt>
                <c:pt idx="21568">
                  <c:v>-1.0605989911995093</c:v>
                </c:pt>
                <c:pt idx="21569">
                  <c:v>-1.0191050587594919</c:v>
                </c:pt>
                <c:pt idx="21570">
                  <c:v>-0.97691348046149906</c:v>
                </c:pt>
                <c:pt idx="21571">
                  <c:v>-0.93405163540202674</c:v>
                </c:pt>
                <c:pt idx="21572">
                  <c:v>-0.89055070924912239</c:v>
                </c:pt>
                <c:pt idx="21573">
                  <c:v>-0.8464397941857541</c:v>
                </c:pt>
                <c:pt idx="21574">
                  <c:v>-0.80174717436864362</c:v>
                </c:pt>
                <c:pt idx="21575">
                  <c:v>-0.75650530487620782</c:v>
                </c:pt>
                <c:pt idx="21576">
                  <c:v>-0.71074492114546828</c:v>
                </c:pt>
                <c:pt idx="21577">
                  <c:v>-0.66449692795867865</c:v>
                </c:pt>
                <c:pt idx="21578">
                  <c:v>-0.61779348050544303</c:v>
                </c:pt>
                <c:pt idx="21579">
                  <c:v>-0.57066743618678761</c:v>
                </c:pt>
                <c:pt idx="21580">
                  <c:v>-0.52315060109535583</c:v>
                </c:pt>
                <c:pt idx="21581">
                  <c:v>-0.47527521480434465</c:v>
                </c:pt>
                <c:pt idx="21582">
                  <c:v>-0.42707449798294866</c:v>
                </c:pt>
                <c:pt idx="21583">
                  <c:v>-0.37858209807174004</c:v>
                </c:pt>
                <c:pt idx="21584">
                  <c:v>-0.32983033966864767</c:v>
                </c:pt>
                <c:pt idx="21585">
                  <c:v>-0.28085172225381605</c:v>
                </c:pt>
                <c:pt idx="21586">
                  <c:v>-0.23167948845712388</c:v>
                </c:pt>
                <c:pt idx="21587">
                  <c:v>-0.18234763952420055</c:v>
                </c:pt>
                <c:pt idx="21588">
                  <c:v>-0.13289091628149707</c:v>
                </c:pt>
                <c:pt idx="21589">
                  <c:v>-8.334420564324943E-2</c:v>
                </c:pt>
                <c:pt idx="21590">
                  <c:v>-3.3740763460854542E-2</c:v>
                </c:pt>
                <c:pt idx="21591">
                  <c:v>1.5886303415514325E-2</c:v>
                </c:pt>
                <c:pt idx="21592">
                  <c:v>6.5502929991450368E-2</c:v>
                </c:pt>
                <c:pt idx="21593">
                  <c:v>0.11507356620285153</c:v>
                </c:pt>
                <c:pt idx="21594">
                  <c:v>0.16456579445160899</c:v>
                </c:pt>
                <c:pt idx="21595">
                  <c:v>0.21394556396035577</c:v>
                </c:pt>
                <c:pt idx="21596">
                  <c:v>0.26317873458503327</c:v>
                </c:pt>
                <c:pt idx="21597">
                  <c:v>0.3122315342125197</c:v>
                </c:pt>
                <c:pt idx="21598">
                  <c:v>0.36107022662344596</c:v>
                </c:pt>
                <c:pt idx="21599">
                  <c:v>0.40966152929416227</c:v>
                </c:pt>
              </c:numCache>
            </c:numRef>
          </c:yVal>
          <c:smooth val="1"/>
        </c:ser>
        <c:ser>
          <c:idx val="4"/>
          <c:order val="3"/>
          <c:tx>
            <c:strRef>
              <c:f>'20ft'!$CA$1</c:f>
              <c:strCache>
                <c:ptCount val="1"/>
                <c:pt idx="0">
                  <c:v>Vehicle 7</c:v>
                </c:pt>
              </c:strCache>
            </c:strRef>
          </c:tx>
          <c:marker>
            <c:symbol val="none"/>
          </c:marker>
          <c:xVal>
            <c:numRef>
              <c:f>'20ft'!$CA$9:$CA$21608</c:f>
              <c:numCache>
                <c:formatCode>General</c:formatCode>
                <c:ptCount val="21600"/>
                <c:pt idx="0">
                  <c:v>0</c:v>
                </c:pt>
                <c:pt idx="1">
                  <c:v>1.38888888888889E-3</c:v>
                </c:pt>
                <c:pt idx="2">
                  <c:v>2.7777777777777801E-3</c:v>
                </c:pt>
                <c:pt idx="3">
                  <c:v>4.1666666666666701E-3</c:v>
                </c:pt>
                <c:pt idx="4">
                  <c:v>5.5555555555555601E-3</c:v>
                </c:pt>
                <c:pt idx="5">
                  <c:v>6.9444444444444397E-3</c:v>
                </c:pt>
                <c:pt idx="6">
                  <c:v>8.3333333333333297E-3</c:v>
                </c:pt>
                <c:pt idx="7">
                  <c:v>9.7222222222222206E-3</c:v>
                </c:pt>
                <c:pt idx="8">
                  <c:v>1.1111111111111099E-2</c:v>
                </c:pt>
                <c:pt idx="9">
                  <c:v>1.2500000000000001E-2</c:v>
                </c:pt>
                <c:pt idx="10">
                  <c:v>1.38888888888889E-2</c:v>
                </c:pt>
                <c:pt idx="11">
                  <c:v>1.52777777777778E-2</c:v>
                </c:pt>
                <c:pt idx="12">
                  <c:v>1.6666666666666701E-2</c:v>
                </c:pt>
                <c:pt idx="13">
                  <c:v>1.8055555555555599E-2</c:v>
                </c:pt>
                <c:pt idx="14">
                  <c:v>1.94444444444444E-2</c:v>
                </c:pt>
                <c:pt idx="15">
                  <c:v>2.0833333333333301E-2</c:v>
                </c:pt>
                <c:pt idx="16">
                  <c:v>2.2222222222222199E-2</c:v>
                </c:pt>
                <c:pt idx="17">
                  <c:v>2.36111111111111E-2</c:v>
                </c:pt>
                <c:pt idx="18">
                  <c:v>2.5000000000000001E-2</c:v>
                </c:pt>
                <c:pt idx="19">
                  <c:v>2.6388888888888899E-2</c:v>
                </c:pt>
                <c:pt idx="20">
                  <c:v>2.7777777777777801E-2</c:v>
                </c:pt>
                <c:pt idx="21">
                  <c:v>2.9166666666666698E-2</c:v>
                </c:pt>
                <c:pt idx="22">
                  <c:v>3.05555555555556E-2</c:v>
                </c:pt>
                <c:pt idx="23">
                  <c:v>3.19444444444444E-2</c:v>
                </c:pt>
                <c:pt idx="24">
                  <c:v>3.3333333333333298E-2</c:v>
                </c:pt>
                <c:pt idx="25">
                  <c:v>3.4722222222222203E-2</c:v>
                </c:pt>
                <c:pt idx="26">
                  <c:v>3.6111111111111101E-2</c:v>
                </c:pt>
                <c:pt idx="27">
                  <c:v>3.7499999999999999E-2</c:v>
                </c:pt>
                <c:pt idx="28">
                  <c:v>3.8888888888888903E-2</c:v>
                </c:pt>
                <c:pt idx="29">
                  <c:v>4.0277777777777801E-2</c:v>
                </c:pt>
                <c:pt idx="30">
                  <c:v>4.1666666666666699E-2</c:v>
                </c:pt>
                <c:pt idx="31">
                  <c:v>4.3055555555555597E-2</c:v>
                </c:pt>
                <c:pt idx="32">
                  <c:v>4.4444444444444398E-2</c:v>
                </c:pt>
                <c:pt idx="33">
                  <c:v>4.5833333333333302E-2</c:v>
                </c:pt>
                <c:pt idx="34">
                  <c:v>4.72222222222222E-2</c:v>
                </c:pt>
                <c:pt idx="35">
                  <c:v>4.8611111111111098E-2</c:v>
                </c:pt>
                <c:pt idx="36">
                  <c:v>0.05</c:v>
                </c:pt>
                <c:pt idx="37">
                  <c:v>5.1388888888888901E-2</c:v>
                </c:pt>
                <c:pt idx="38">
                  <c:v>5.2777777777777798E-2</c:v>
                </c:pt>
                <c:pt idx="39">
                  <c:v>5.4166666666666703E-2</c:v>
                </c:pt>
                <c:pt idx="40">
                  <c:v>5.5555555555555601E-2</c:v>
                </c:pt>
                <c:pt idx="41">
                  <c:v>5.6944444444444402E-2</c:v>
                </c:pt>
                <c:pt idx="42">
                  <c:v>5.83333333333333E-2</c:v>
                </c:pt>
                <c:pt idx="43">
                  <c:v>5.9722222222222197E-2</c:v>
                </c:pt>
                <c:pt idx="44">
                  <c:v>6.1111111111111102E-2</c:v>
                </c:pt>
                <c:pt idx="45">
                  <c:v>6.25E-2</c:v>
                </c:pt>
                <c:pt idx="46">
                  <c:v>6.3888888888888898E-2</c:v>
                </c:pt>
                <c:pt idx="47">
                  <c:v>6.5277777777777796E-2</c:v>
                </c:pt>
                <c:pt idx="48">
                  <c:v>6.6666666666666693E-2</c:v>
                </c:pt>
                <c:pt idx="49">
                  <c:v>6.8055555555555605E-2</c:v>
                </c:pt>
                <c:pt idx="50">
                  <c:v>6.9444444444444503E-2</c:v>
                </c:pt>
                <c:pt idx="51">
                  <c:v>7.0833333333333304E-2</c:v>
                </c:pt>
                <c:pt idx="52">
                  <c:v>7.2222222222222202E-2</c:v>
                </c:pt>
                <c:pt idx="53">
                  <c:v>7.3611111111111099E-2</c:v>
                </c:pt>
                <c:pt idx="54">
                  <c:v>7.4999999999999997E-2</c:v>
                </c:pt>
                <c:pt idx="55">
                  <c:v>7.6388888888888895E-2</c:v>
                </c:pt>
                <c:pt idx="56">
                  <c:v>7.7777777777777807E-2</c:v>
                </c:pt>
                <c:pt idx="57">
                  <c:v>7.9166666666666705E-2</c:v>
                </c:pt>
                <c:pt idx="58">
                  <c:v>8.0555555555555602E-2</c:v>
                </c:pt>
                <c:pt idx="59">
                  <c:v>8.1944444444444403E-2</c:v>
                </c:pt>
                <c:pt idx="60">
                  <c:v>8.3333333333333301E-2</c:v>
                </c:pt>
                <c:pt idx="61">
                  <c:v>8.4722222222222199E-2</c:v>
                </c:pt>
                <c:pt idx="62">
                  <c:v>8.6111111111111097E-2</c:v>
                </c:pt>
                <c:pt idx="63">
                  <c:v>8.7499999999999994E-2</c:v>
                </c:pt>
                <c:pt idx="64">
                  <c:v>8.8888888888888906E-2</c:v>
                </c:pt>
                <c:pt idx="65">
                  <c:v>9.0277777777777804E-2</c:v>
                </c:pt>
                <c:pt idx="66">
                  <c:v>9.1666666666666702E-2</c:v>
                </c:pt>
                <c:pt idx="67">
                  <c:v>9.30555555555556E-2</c:v>
                </c:pt>
                <c:pt idx="68">
                  <c:v>9.44444444444444E-2</c:v>
                </c:pt>
                <c:pt idx="69">
                  <c:v>9.5833333333333298E-2</c:v>
                </c:pt>
                <c:pt idx="70">
                  <c:v>9.7222222222222196E-2</c:v>
                </c:pt>
                <c:pt idx="71">
                  <c:v>9.8611111111111094E-2</c:v>
                </c:pt>
                <c:pt idx="72">
                  <c:v>0.1</c:v>
                </c:pt>
                <c:pt idx="73">
                  <c:v>0.101388888888889</c:v>
                </c:pt>
                <c:pt idx="74">
                  <c:v>0.102777777777778</c:v>
                </c:pt>
                <c:pt idx="75">
                  <c:v>0.104166666666667</c:v>
                </c:pt>
                <c:pt idx="76">
                  <c:v>0.105555555555556</c:v>
                </c:pt>
                <c:pt idx="77">
                  <c:v>0.106944444444444</c:v>
                </c:pt>
                <c:pt idx="78">
                  <c:v>0.108333333333333</c:v>
                </c:pt>
                <c:pt idx="79">
                  <c:v>0.109722222222222</c:v>
                </c:pt>
                <c:pt idx="80">
                  <c:v>0.11111111111111099</c:v>
                </c:pt>
                <c:pt idx="81">
                  <c:v>0.1125</c:v>
                </c:pt>
                <c:pt idx="82">
                  <c:v>0.113888888888889</c:v>
                </c:pt>
                <c:pt idx="83">
                  <c:v>0.11527777777777801</c:v>
                </c:pt>
                <c:pt idx="84">
                  <c:v>0.116666666666667</c:v>
                </c:pt>
                <c:pt idx="85">
                  <c:v>0.118055555555556</c:v>
                </c:pt>
                <c:pt idx="86">
                  <c:v>0.11944444444444401</c:v>
                </c:pt>
                <c:pt idx="87">
                  <c:v>0.120833333333333</c:v>
                </c:pt>
                <c:pt idx="88">
                  <c:v>0.122222222222222</c:v>
                </c:pt>
                <c:pt idx="89">
                  <c:v>0.12361111111111101</c:v>
                </c:pt>
                <c:pt idx="90">
                  <c:v>0.125</c:v>
                </c:pt>
                <c:pt idx="91">
                  <c:v>0.12638888888888899</c:v>
                </c:pt>
                <c:pt idx="92">
                  <c:v>0.12777777777777799</c:v>
                </c:pt>
                <c:pt idx="93">
                  <c:v>0.12916666666666701</c:v>
                </c:pt>
                <c:pt idx="94">
                  <c:v>0.13055555555555601</c:v>
                </c:pt>
                <c:pt idx="95">
                  <c:v>0.131944444444444</c:v>
                </c:pt>
                <c:pt idx="96">
                  <c:v>0.133333333333333</c:v>
                </c:pt>
                <c:pt idx="97">
                  <c:v>0.13472222222222199</c:v>
                </c:pt>
                <c:pt idx="98">
                  <c:v>0.13611111111111099</c:v>
                </c:pt>
                <c:pt idx="99">
                  <c:v>0.13750000000000001</c:v>
                </c:pt>
                <c:pt idx="100">
                  <c:v>0.13888888888888901</c:v>
                </c:pt>
                <c:pt idx="101">
                  <c:v>0.140277777777778</c:v>
                </c:pt>
                <c:pt idx="102">
                  <c:v>0.141666666666667</c:v>
                </c:pt>
                <c:pt idx="103">
                  <c:v>0.14305555555555599</c:v>
                </c:pt>
                <c:pt idx="104">
                  <c:v>0.14444444444444399</c:v>
                </c:pt>
                <c:pt idx="105">
                  <c:v>0.14583333333333301</c:v>
                </c:pt>
                <c:pt idx="106">
                  <c:v>0.147222222222222</c:v>
                </c:pt>
                <c:pt idx="107">
                  <c:v>0.148611111111111</c:v>
                </c:pt>
                <c:pt idx="108">
                  <c:v>0.15</c:v>
                </c:pt>
                <c:pt idx="109">
                  <c:v>0.15138888888888899</c:v>
                </c:pt>
                <c:pt idx="110">
                  <c:v>0.15277777777777801</c:v>
                </c:pt>
                <c:pt idx="111">
                  <c:v>0.15416666666666701</c:v>
                </c:pt>
                <c:pt idx="112">
                  <c:v>0.155555555555556</c:v>
                </c:pt>
                <c:pt idx="113">
                  <c:v>0.156944444444444</c:v>
                </c:pt>
                <c:pt idx="114">
                  <c:v>0.15833333333333299</c:v>
                </c:pt>
                <c:pt idx="115">
                  <c:v>0.15972222222222199</c:v>
                </c:pt>
                <c:pt idx="116">
                  <c:v>0.16111111111111101</c:v>
                </c:pt>
                <c:pt idx="117">
                  <c:v>0.16250000000000001</c:v>
                </c:pt>
                <c:pt idx="118">
                  <c:v>0.163888888888889</c:v>
                </c:pt>
                <c:pt idx="119">
                  <c:v>0.165277777777778</c:v>
                </c:pt>
                <c:pt idx="120">
                  <c:v>0.16666666666666699</c:v>
                </c:pt>
                <c:pt idx="121">
                  <c:v>0.16805555555555601</c:v>
                </c:pt>
                <c:pt idx="122">
                  <c:v>0.16944444444444401</c:v>
                </c:pt>
                <c:pt idx="123">
                  <c:v>0.170833333333333</c:v>
                </c:pt>
                <c:pt idx="124">
                  <c:v>0.172222222222222</c:v>
                </c:pt>
                <c:pt idx="125">
                  <c:v>0.17361111111111099</c:v>
                </c:pt>
                <c:pt idx="126">
                  <c:v>0.17499999999999999</c:v>
                </c:pt>
                <c:pt idx="127">
                  <c:v>0.17638888888888901</c:v>
                </c:pt>
                <c:pt idx="128">
                  <c:v>0.17777777777777801</c:v>
                </c:pt>
                <c:pt idx="129">
                  <c:v>0.179166666666667</c:v>
                </c:pt>
                <c:pt idx="130">
                  <c:v>0.180555555555556</c:v>
                </c:pt>
                <c:pt idx="131">
                  <c:v>0.18194444444444399</c:v>
                </c:pt>
                <c:pt idx="132">
                  <c:v>0.18333333333333299</c:v>
                </c:pt>
                <c:pt idx="133">
                  <c:v>0.18472222222222201</c:v>
                </c:pt>
                <c:pt idx="134">
                  <c:v>0.18611111111111101</c:v>
                </c:pt>
                <c:pt idx="135">
                  <c:v>0.1875</c:v>
                </c:pt>
                <c:pt idx="136">
                  <c:v>0.18888888888888899</c:v>
                </c:pt>
                <c:pt idx="137">
                  <c:v>0.19027777777777799</c:v>
                </c:pt>
                <c:pt idx="138">
                  <c:v>0.19166666666666701</c:v>
                </c:pt>
                <c:pt idx="139">
                  <c:v>0.19305555555555601</c:v>
                </c:pt>
                <c:pt idx="140">
                  <c:v>0.194444444444444</c:v>
                </c:pt>
                <c:pt idx="141">
                  <c:v>0.195833333333333</c:v>
                </c:pt>
                <c:pt idx="142">
                  <c:v>0.19722222222222199</c:v>
                </c:pt>
                <c:pt idx="143">
                  <c:v>0.19861111111111099</c:v>
                </c:pt>
                <c:pt idx="144">
                  <c:v>0.2</c:v>
                </c:pt>
                <c:pt idx="145">
                  <c:v>0.20138888888888901</c:v>
                </c:pt>
                <c:pt idx="146">
                  <c:v>0.202777777777778</c:v>
                </c:pt>
                <c:pt idx="147">
                  <c:v>0.204166666666667</c:v>
                </c:pt>
                <c:pt idx="148">
                  <c:v>0.20555555555555599</c:v>
                </c:pt>
                <c:pt idx="149">
                  <c:v>0.20694444444444399</c:v>
                </c:pt>
                <c:pt idx="150">
                  <c:v>0.20833333333333301</c:v>
                </c:pt>
                <c:pt idx="151">
                  <c:v>0.209722222222222</c:v>
                </c:pt>
                <c:pt idx="152">
                  <c:v>0.211111111111111</c:v>
                </c:pt>
                <c:pt idx="153">
                  <c:v>0.21249999999999999</c:v>
                </c:pt>
                <c:pt idx="154">
                  <c:v>0.21388888888888899</c:v>
                </c:pt>
                <c:pt idx="155">
                  <c:v>0.21527777777777801</c:v>
                </c:pt>
                <c:pt idx="156">
                  <c:v>0.21666666666666701</c:v>
                </c:pt>
                <c:pt idx="157">
                  <c:v>0.218055555555556</c:v>
                </c:pt>
                <c:pt idx="158">
                  <c:v>0.219444444444444</c:v>
                </c:pt>
                <c:pt idx="159">
                  <c:v>0.22083333333333299</c:v>
                </c:pt>
                <c:pt idx="160">
                  <c:v>0.22222222222222199</c:v>
                </c:pt>
                <c:pt idx="161">
                  <c:v>0.22361111111111101</c:v>
                </c:pt>
                <c:pt idx="162">
                  <c:v>0.22500000000000001</c:v>
                </c:pt>
                <c:pt idx="163">
                  <c:v>0.226388888888889</c:v>
                </c:pt>
                <c:pt idx="164">
                  <c:v>0.227777777777778</c:v>
                </c:pt>
                <c:pt idx="165">
                  <c:v>0.22916666666666699</c:v>
                </c:pt>
                <c:pt idx="166">
                  <c:v>0.23055555555555601</c:v>
                </c:pt>
                <c:pt idx="167">
                  <c:v>0.23194444444444401</c:v>
                </c:pt>
                <c:pt idx="168">
                  <c:v>0.233333333333333</c:v>
                </c:pt>
                <c:pt idx="169">
                  <c:v>0.234722222222222</c:v>
                </c:pt>
                <c:pt idx="170">
                  <c:v>0.23611111111111099</c:v>
                </c:pt>
                <c:pt idx="171">
                  <c:v>0.23749999999999999</c:v>
                </c:pt>
                <c:pt idx="172">
                  <c:v>0.23888888888888901</c:v>
                </c:pt>
                <c:pt idx="173">
                  <c:v>0.24027777777777801</c:v>
                </c:pt>
                <c:pt idx="174">
                  <c:v>0.241666666666667</c:v>
                </c:pt>
                <c:pt idx="175">
                  <c:v>0.243055555555556</c:v>
                </c:pt>
                <c:pt idx="176">
                  <c:v>0.24444444444444399</c:v>
                </c:pt>
                <c:pt idx="177">
                  <c:v>0.24583333333333299</c:v>
                </c:pt>
                <c:pt idx="178">
                  <c:v>0.24722222222222201</c:v>
                </c:pt>
                <c:pt idx="179">
                  <c:v>0.24861111111111101</c:v>
                </c:pt>
                <c:pt idx="180">
                  <c:v>0.25</c:v>
                </c:pt>
                <c:pt idx="181">
                  <c:v>0.25138888888888899</c:v>
                </c:pt>
                <c:pt idx="182">
                  <c:v>0.25277777777777799</c:v>
                </c:pt>
                <c:pt idx="183">
                  <c:v>0.25416666666666698</c:v>
                </c:pt>
                <c:pt idx="184">
                  <c:v>0.25555555555555598</c:v>
                </c:pt>
                <c:pt idx="185">
                  <c:v>0.25694444444444398</c:v>
                </c:pt>
                <c:pt idx="186">
                  <c:v>0.25833333333333303</c:v>
                </c:pt>
                <c:pt idx="187">
                  <c:v>0.25972222222222202</c:v>
                </c:pt>
                <c:pt idx="188">
                  <c:v>0.26111111111111102</c:v>
                </c:pt>
                <c:pt idx="189">
                  <c:v>0.26250000000000001</c:v>
                </c:pt>
                <c:pt idx="190">
                  <c:v>0.26388888888888901</c:v>
                </c:pt>
                <c:pt idx="191">
                  <c:v>0.265277777777778</c:v>
                </c:pt>
                <c:pt idx="192">
                  <c:v>0.266666666666667</c:v>
                </c:pt>
                <c:pt idx="193">
                  <c:v>0.26805555555555599</c:v>
                </c:pt>
                <c:pt idx="194">
                  <c:v>0.26944444444444399</c:v>
                </c:pt>
                <c:pt idx="195">
                  <c:v>0.27083333333333298</c:v>
                </c:pt>
                <c:pt idx="196">
                  <c:v>0.27222222222222198</c:v>
                </c:pt>
                <c:pt idx="197">
                  <c:v>0.27361111111111103</c:v>
                </c:pt>
                <c:pt idx="198">
                  <c:v>0.27500000000000002</c:v>
                </c:pt>
                <c:pt idx="199">
                  <c:v>0.27638888888888902</c:v>
                </c:pt>
                <c:pt idx="200">
                  <c:v>0.27777777777777801</c:v>
                </c:pt>
                <c:pt idx="201">
                  <c:v>0.27916666666666701</c:v>
                </c:pt>
                <c:pt idx="202">
                  <c:v>0.280555555555556</c:v>
                </c:pt>
                <c:pt idx="203">
                  <c:v>0.281944444444444</c:v>
                </c:pt>
                <c:pt idx="204">
                  <c:v>0.28333333333333299</c:v>
                </c:pt>
                <c:pt idx="205">
                  <c:v>0.28472222222222199</c:v>
                </c:pt>
                <c:pt idx="206">
                  <c:v>0.28611111111111098</c:v>
                </c:pt>
                <c:pt idx="207">
                  <c:v>0.28749999999999998</c:v>
                </c:pt>
                <c:pt idx="208">
                  <c:v>0.28888888888888897</c:v>
                </c:pt>
                <c:pt idx="209">
                  <c:v>0.29027777777777802</c:v>
                </c:pt>
                <c:pt idx="210">
                  <c:v>0.29166666666666702</c:v>
                </c:pt>
                <c:pt idx="211">
                  <c:v>0.29305555555555601</c:v>
                </c:pt>
                <c:pt idx="212">
                  <c:v>0.29444444444444401</c:v>
                </c:pt>
                <c:pt idx="213">
                  <c:v>0.295833333333333</c:v>
                </c:pt>
                <c:pt idx="214">
                  <c:v>0.297222222222222</c:v>
                </c:pt>
                <c:pt idx="215">
                  <c:v>0.29861111111111099</c:v>
                </c:pt>
                <c:pt idx="216">
                  <c:v>0.3</c:v>
                </c:pt>
                <c:pt idx="217">
                  <c:v>0.30138888888888898</c:v>
                </c:pt>
                <c:pt idx="218">
                  <c:v>0.30277777777777798</c:v>
                </c:pt>
                <c:pt idx="219">
                  <c:v>0.30416666666666697</c:v>
                </c:pt>
                <c:pt idx="220">
                  <c:v>0.30555555555555602</c:v>
                </c:pt>
                <c:pt idx="221">
                  <c:v>0.30694444444444402</c:v>
                </c:pt>
                <c:pt idx="222">
                  <c:v>0.30833333333333302</c:v>
                </c:pt>
                <c:pt idx="223">
                  <c:v>0.30972222222222201</c:v>
                </c:pt>
                <c:pt idx="224">
                  <c:v>0.31111111111111101</c:v>
                </c:pt>
                <c:pt idx="225">
                  <c:v>0.3125</c:v>
                </c:pt>
                <c:pt idx="226">
                  <c:v>0.31388888888888899</c:v>
                </c:pt>
                <c:pt idx="227">
                  <c:v>0.31527777777777799</c:v>
                </c:pt>
                <c:pt idx="228">
                  <c:v>0.31666666666666698</c:v>
                </c:pt>
                <c:pt idx="229">
                  <c:v>0.31805555555555598</c:v>
                </c:pt>
                <c:pt idx="230">
                  <c:v>0.31944444444444398</c:v>
                </c:pt>
                <c:pt idx="231">
                  <c:v>0.32083333333333303</c:v>
                </c:pt>
                <c:pt idx="232">
                  <c:v>0.32222222222222202</c:v>
                </c:pt>
                <c:pt idx="233">
                  <c:v>0.32361111111111102</c:v>
                </c:pt>
                <c:pt idx="234">
                  <c:v>0.32500000000000001</c:v>
                </c:pt>
                <c:pt idx="235">
                  <c:v>0.32638888888888901</c:v>
                </c:pt>
                <c:pt idx="236">
                  <c:v>0.327777777777778</c:v>
                </c:pt>
                <c:pt idx="237">
                  <c:v>0.329166666666667</c:v>
                </c:pt>
                <c:pt idx="238">
                  <c:v>0.33055555555555599</c:v>
                </c:pt>
                <c:pt idx="239">
                  <c:v>0.33194444444444399</c:v>
                </c:pt>
                <c:pt idx="240">
                  <c:v>0.33333333333333298</c:v>
                </c:pt>
                <c:pt idx="241">
                  <c:v>0.33472222222222198</c:v>
                </c:pt>
                <c:pt idx="242">
                  <c:v>0.33611111111111103</c:v>
                </c:pt>
                <c:pt idx="243">
                  <c:v>0.33750000000000002</c:v>
                </c:pt>
                <c:pt idx="244">
                  <c:v>0.33888888888888902</c:v>
                </c:pt>
                <c:pt idx="245">
                  <c:v>0.34027777777777801</c:v>
                </c:pt>
                <c:pt idx="246">
                  <c:v>0.34166666666666701</c:v>
                </c:pt>
                <c:pt idx="247">
                  <c:v>0.343055555555556</c:v>
                </c:pt>
                <c:pt idx="248">
                  <c:v>0.344444444444444</c:v>
                </c:pt>
                <c:pt idx="249">
                  <c:v>0.34583333333333299</c:v>
                </c:pt>
                <c:pt idx="250">
                  <c:v>0.34722222222222199</c:v>
                </c:pt>
                <c:pt idx="251">
                  <c:v>0.34861111111111098</c:v>
                </c:pt>
                <c:pt idx="252">
                  <c:v>0.35</c:v>
                </c:pt>
                <c:pt idx="253">
                  <c:v>0.35138888888888897</c:v>
                </c:pt>
                <c:pt idx="254">
                  <c:v>0.35277777777777802</c:v>
                </c:pt>
                <c:pt idx="255">
                  <c:v>0.35416666666666702</c:v>
                </c:pt>
                <c:pt idx="256">
                  <c:v>0.35555555555555601</c:v>
                </c:pt>
                <c:pt idx="257">
                  <c:v>0.35694444444444401</c:v>
                </c:pt>
                <c:pt idx="258">
                  <c:v>0.358333333333333</c:v>
                </c:pt>
                <c:pt idx="259">
                  <c:v>0.359722222222222</c:v>
                </c:pt>
                <c:pt idx="260">
                  <c:v>0.36111111111111099</c:v>
                </c:pt>
                <c:pt idx="261">
                  <c:v>0.36249999999999999</c:v>
                </c:pt>
                <c:pt idx="262">
                  <c:v>0.36388888888888898</c:v>
                </c:pt>
                <c:pt idx="263">
                  <c:v>0.36527777777777798</c:v>
                </c:pt>
                <c:pt idx="264">
                  <c:v>0.36666666666666697</c:v>
                </c:pt>
                <c:pt idx="265">
                  <c:v>0.36805555555555602</c:v>
                </c:pt>
                <c:pt idx="266">
                  <c:v>0.36944444444444402</c:v>
                </c:pt>
                <c:pt idx="267">
                  <c:v>0.37083333333333302</c:v>
                </c:pt>
                <c:pt idx="268">
                  <c:v>0.37222222222222201</c:v>
                </c:pt>
                <c:pt idx="269">
                  <c:v>0.37361111111111101</c:v>
                </c:pt>
                <c:pt idx="270">
                  <c:v>0.375</c:v>
                </c:pt>
                <c:pt idx="271">
                  <c:v>0.37638888888888899</c:v>
                </c:pt>
                <c:pt idx="272">
                  <c:v>0.37777777777777799</c:v>
                </c:pt>
                <c:pt idx="273">
                  <c:v>0.37916666666666698</c:v>
                </c:pt>
                <c:pt idx="274">
                  <c:v>0.38055555555555598</c:v>
                </c:pt>
                <c:pt idx="275">
                  <c:v>0.38194444444444398</c:v>
                </c:pt>
                <c:pt idx="276">
                  <c:v>0.38333333333333303</c:v>
                </c:pt>
                <c:pt idx="277">
                  <c:v>0.38472222222222202</c:v>
                </c:pt>
                <c:pt idx="278">
                  <c:v>0.38611111111111102</c:v>
                </c:pt>
                <c:pt idx="279">
                  <c:v>0.38750000000000001</c:v>
                </c:pt>
                <c:pt idx="280">
                  <c:v>0.38888888888888901</c:v>
                </c:pt>
                <c:pt idx="281">
                  <c:v>0.390277777777778</c:v>
                </c:pt>
                <c:pt idx="282">
                  <c:v>0.391666666666667</c:v>
                </c:pt>
                <c:pt idx="283">
                  <c:v>0.39305555555555599</c:v>
                </c:pt>
                <c:pt idx="284">
                  <c:v>0.39444444444444399</c:v>
                </c:pt>
                <c:pt idx="285">
                  <c:v>0.39583333333333298</c:v>
                </c:pt>
                <c:pt idx="286">
                  <c:v>0.39722222222222198</c:v>
                </c:pt>
                <c:pt idx="287">
                  <c:v>0.39861111111111103</c:v>
                </c:pt>
                <c:pt idx="288">
                  <c:v>0.4</c:v>
                </c:pt>
                <c:pt idx="289">
                  <c:v>0.40138888888888902</c:v>
                </c:pt>
                <c:pt idx="290">
                  <c:v>0.40277777777777801</c:v>
                </c:pt>
                <c:pt idx="291">
                  <c:v>0.40416666666666701</c:v>
                </c:pt>
                <c:pt idx="292">
                  <c:v>0.405555555555556</c:v>
                </c:pt>
                <c:pt idx="293">
                  <c:v>0.406944444444444</c:v>
                </c:pt>
                <c:pt idx="294">
                  <c:v>0.40833333333333299</c:v>
                </c:pt>
                <c:pt idx="295">
                  <c:v>0.40972222222222199</c:v>
                </c:pt>
                <c:pt idx="296">
                  <c:v>0.41111111111111098</c:v>
                </c:pt>
                <c:pt idx="297">
                  <c:v>0.41249999999999998</c:v>
                </c:pt>
                <c:pt idx="298">
                  <c:v>0.41388888888888897</c:v>
                </c:pt>
                <c:pt idx="299">
                  <c:v>0.41527777777777802</c:v>
                </c:pt>
                <c:pt idx="300">
                  <c:v>0.41666666666666702</c:v>
                </c:pt>
                <c:pt idx="301">
                  <c:v>0.41805555555555601</c:v>
                </c:pt>
                <c:pt idx="302">
                  <c:v>0.41944444444444401</c:v>
                </c:pt>
                <c:pt idx="303">
                  <c:v>0.420833333333333</c:v>
                </c:pt>
                <c:pt idx="304">
                  <c:v>0.422222222222222</c:v>
                </c:pt>
                <c:pt idx="305">
                  <c:v>0.42361111111111099</c:v>
                </c:pt>
                <c:pt idx="306">
                  <c:v>0.42499999999999999</c:v>
                </c:pt>
                <c:pt idx="307">
                  <c:v>0.42638888888888898</c:v>
                </c:pt>
                <c:pt idx="308">
                  <c:v>0.42777777777777798</c:v>
                </c:pt>
                <c:pt idx="309">
                  <c:v>0.42916666666666697</c:v>
                </c:pt>
                <c:pt idx="310">
                  <c:v>0.43055555555555602</c:v>
                </c:pt>
                <c:pt idx="311">
                  <c:v>0.43194444444444402</c:v>
                </c:pt>
                <c:pt idx="312">
                  <c:v>0.43333333333333302</c:v>
                </c:pt>
                <c:pt idx="313">
                  <c:v>0.43472222222222201</c:v>
                </c:pt>
                <c:pt idx="314">
                  <c:v>0.43611111111111101</c:v>
                </c:pt>
                <c:pt idx="315">
                  <c:v>0.4375</c:v>
                </c:pt>
                <c:pt idx="316">
                  <c:v>0.43888888888888899</c:v>
                </c:pt>
                <c:pt idx="317">
                  <c:v>0.44027777777777799</c:v>
                </c:pt>
                <c:pt idx="318">
                  <c:v>0.44166666666666698</c:v>
                </c:pt>
                <c:pt idx="319">
                  <c:v>0.44305555555555598</c:v>
                </c:pt>
                <c:pt idx="320">
                  <c:v>0.44444444444444398</c:v>
                </c:pt>
                <c:pt idx="321">
                  <c:v>0.44583333333333303</c:v>
                </c:pt>
                <c:pt idx="322">
                  <c:v>0.44722222222222202</c:v>
                </c:pt>
                <c:pt idx="323">
                  <c:v>0.44861111111111102</c:v>
                </c:pt>
                <c:pt idx="324">
                  <c:v>0.45</c:v>
                </c:pt>
                <c:pt idx="325">
                  <c:v>0.45138888888888901</c:v>
                </c:pt>
                <c:pt idx="326">
                  <c:v>0.452777777777778</c:v>
                </c:pt>
                <c:pt idx="327">
                  <c:v>0.454166666666667</c:v>
                </c:pt>
                <c:pt idx="328">
                  <c:v>0.45555555555555599</c:v>
                </c:pt>
                <c:pt idx="329">
                  <c:v>0.45694444444444399</c:v>
                </c:pt>
                <c:pt idx="330">
                  <c:v>0.45833333333333298</c:v>
                </c:pt>
                <c:pt idx="331">
                  <c:v>0.45972222222222198</c:v>
                </c:pt>
                <c:pt idx="332">
                  <c:v>0.46111111111111103</c:v>
                </c:pt>
                <c:pt idx="333">
                  <c:v>0.46250000000000002</c:v>
                </c:pt>
                <c:pt idx="334">
                  <c:v>0.46388888888888902</c:v>
                </c:pt>
                <c:pt idx="335">
                  <c:v>0.46527777777777801</c:v>
                </c:pt>
                <c:pt idx="336">
                  <c:v>0.46666666666666701</c:v>
                </c:pt>
                <c:pt idx="337">
                  <c:v>0.468055555555556</c:v>
                </c:pt>
                <c:pt idx="338">
                  <c:v>0.469444444444444</c:v>
                </c:pt>
                <c:pt idx="339">
                  <c:v>0.47083333333333299</c:v>
                </c:pt>
                <c:pt idx="340">
                  <c:v>0.47222222222222199</c:v>
                </c:pt>
                <c:pt idx="341">
                  <c:v>0.47361111111111098</c:v>
                </c:pt>
                <c:pt idx="342">
                  <c:v>0.47499999999999998</c:v>
                </c:pt>
                <c:pt idx="343">
                  <c:v>0.47638888888888897</c:v>
                </c:pt>
                <c:pt idx="344">
                  <c:v>0.47777777777777802</c:v>
                </c:pt>
                <c:pt idx="345">
                  <c:v>0.47916666666666702</c:v>
                </c:pt>
                <c:pt idx="346">
                  <c:v>0.48055555555555601</c:v>
                </c:pt>
                <c:pt idx="347">
                  <c:v>0.48194444444444401</c:v>
                </c:pt>
                <c:pt idx="348">
                  <c:v>0.483333333333333</c:v>
                </c:pt>
                <c:pt idx="349">
                  <c:v>0.484722222222222</c:v>
                </c:pt>
                <c:pt idx="350">
                  <c:v>0.48611111111111099</c:v>
                </c:pt>
                <c:pt idx="351">
                  <c:v>0.48749999999999999</c:v>
                </c:pt>
                <c:pt idx="352">
                  <c:v>0.48888888888888898</c:v>
                </c:pt>
                <c:pt idx="353">
                  <c:v>0.49027777777777798</c:v>
                </c:pt>
                <c:pt idx="354">
                  <c:v>0.49166666666666697</c:v>
                </c:pt>
                <c:pt idx="355">
                  <c:v>0.49305555555555602</c:v>
                </c:pt>
                <c:pt idx="356">
                  <c:v>0.49444444444444402</c:v>
                </c:pt>
                <c:pt idx="357">
                  <c:v>0.49583333333333302</c:v>
                </c:pt>
                <c:pt idx="358">
                  <c:v>0.49722222222222201</c:v>
                </c:pt>
                <c:pt idx="359">
                  <c:v>0.49861111111111101</c:v>
                </c:pt>
                <c:pt idx="360">
                  <c:v>0.5</c:v>
                </c:pt>
                <c:pt idx="361">
                  <c:v>0.50138888888888899</c:v>
                </c:pt>
                <c:pt idx="362">
                  <c:v>0.50277777777777799</c:v>
                </c:pt>
                <c:pt idx="363">
                  <c:v>0.50416666666666698</c:v>
                </c:pt>
                <c:pt idx="364">
                  <c:v>0.50555555555555598</c:v>
                </c:pt>
                <c:pt idx="365">
                  <c:v>0.50694444444444398</c:v>
                </c:pt>
                <c:pt idx="366">
                  <c:v>0.50833333333333297</c:v>
                </c:pt>
                <c:pt idx="367">
                  <c:v>0.50972222222222197</c:v>
                </c:pt>
                <c:pt idx="368">
                  <c:v>0.51111111111111096</c:v>
                </c:pt>
                <c:pt idx="369">
                  <c:v>0.51249999999999996</c:v>
                </c:pt>
                <c:pt idx="370">
                  <c:v>0.51388888888888895</c:v>
                </c:pt>
                <c:pt idx="371">
                  <c:v>0.51527777777777795</c:v>
                </c:pt>
                <c:pt idx="372">
                  <c:v>0.51666666666666705</c:v>
                </c:pt>
                <c:pt idx="373">
                  <c:v>0.51805555555555605</c:v>
                </c:pt>
                <c:pt idx="374">
                  <c:v>0.51944444444444504</c:v>
                </c:pt>
                <c:pt idx="375">
                  <c:v>0.52083333333333304</c:v>
                </c:pt>
                <c:pt idx="376">
                  <c:v>0.52222222222222203</c:v>
                </c:pt>
                <c:pt idx="377">
                  <c:v>0.52361111111111103</c:v>
                </c:pt>
                <c:pt idx="378">
                  <c:v>0.52500000000000002</c:v>
                </c:pt>
                <c:pt idx="379">
                  <c:v>0.52638888888888902</c:v>
                </c:pt>
                <c:pt idx="380">
                  <c:v>0.52777777777777801</c:v>
                </c:pt>
                <c:pt idx="381">
                  <c:v>0.52916666666666701</c:v>
                </c:pt>
                <c:pt idx="382">
                  <c:v>0.530555555555556</c:v>
                </c:pt>
                <c:pt idx="383">
                  <c:v>0.531944444444444</c:v>
                </c:pt>
                <c:pt idx="384">
                  <c:v>0.53333333333333299</c:v>
                </c:pt>
                <c:pt idx="385">
                  <c:v>0.53472222222222199</c:v>
                </c:pt>
                <c:pt idx="386">
                  <c:v>0.53611111111111098</c:v>
                </c:pt>
                <c:pt idx="387">
                  <c:v>0.53749999999999998</c:v>
                </c:pt>
                <c:pt idx="388">
                  <c:v>0.53888888888888897</c:v>
                </c:pt>
                <c:pt idx="389">
                  <c:v>0.54027777777777797</c:v>
                </c:pt>
                <c:pt idx="390">
                  <c:v>0.54166666666666696</c:v>
                </c:pt>
                <c:pt idx="391">
                  <c:v>0.54305555555555596</c:v>
                </c:pt>
                <c:pt idx="392">
                  <c:v>0.54444444444444395</c:v>
                </c:pt>
                <c:pt idx="393">
                  <c:v>0.54583333333333295</c:v>
                </c:pt>
                <c:pt idx="394">
                  <c:v>0.54722222222222205</c:v>
                </c:pt>
                <c:pt idx="395">
                  <c:v>0.54861111111111105</c:v>
                </c:pt>
                <c:pt idx="396">
                  <c:v>0.55000000000000004</c:v>
                </c:pt>
                <c:pt idx="397">
                  <c:v>0.55138888888888904</c:v>
                </c:pt>
                <c:pt idx="398">
                  <c:v>0.55277777777777803</c:v>
                </c:pt>
                <c:pt idx="399">
                  <c:v>0.55416666666666703</c:v>
                </c:pt>
                <c:pt idx="400">
                  <c:v>0.55555555555555602</c:v>
                </c:pt>
                <c:pt idx="401">
                  <c:v>0.55694444444444502</c:v>
                </c:pt>
                <c:pt idx="402">
                  <c:v>0.55833333333333302</c:v>
                </c:pt>
                <c:pt idx="403">
                  <c:v>0.55972222222222201</c:v>
                </c:pt>
                <c:pt idx="404">
                  <c:v>0.56111111111111101</c:v>
                </c:pt>
                <c:pt idx="405">
                  <c:v>0.5625</c:v>
                </c:pt>
                <c:pt idx="406">
                  <c:v>0.56388888888888899</c:v>
                </c:pt>
                <c:pt idx="407">
                  <c:v>0.56527777777777799</c:v>
                </c:pt>
                <c:pt idx="408">
                  <c:v>0.56666666666666698</c:v>
                </c:pt>
                <c:pt idx="409">
                  <c:v>0.56805555555555598</c:v>
                </c:pt>
                <c:pt idx="410">
                  <c:v>0.56944444444444398</c:v>
                </c:pt>
                <c:pt idx="411">
                  <c:v>0.57083333333333297</c:v>
                </c:pt>
                <c:pt idx="412">
                  <c:v>0.57222222222222197</c:v>
                </c:pt>
                <c:pt idx="413">
                  <c:v>0.57361111111111096</c:v>
                </c:pt>
                <c:pt idx="414">
                  <c:v>0.57499999999999996</c:v>
                </c:pt>
                <c:pt idx="415">
                  <c:v>0.57638888888888895</c:v>
                </c:pt>
                <c:pt idx="416">
                  <c:v>0.57777777777777795</c:v>
                </c:pt>
                <c:pt idx="417">
                  <c:v>0.57916666666666705</c:v>
                </c:pt>
                <c:pt idx="418">
                  <c:v>0.58055555555555605</c:v>
                </c:pt>
                <c:pt idx="419">
                  <c:v>0.58194444444444504</c:v>
                </c:pt>
                <c:pt idx="420">
                  <c:v>0.58333333333333304</c:v>
                </c:pt>
                <c:pt idx="421">
                  <c:v>0.58472222222222203</c:v>
                </c:pt>
                <c:pt idx="422">
                  <c:v>0.58611111111111103</c:v>
                </c:pt>
                <c:pt idx="423">
                  <c:v>0.58750000000000002</c:v>
                </c:pt>
                <c:pt idx="424">
                  <c:v>0.58888888888888902</c:v>
                </c:pt>
                <c:pt idx="425">
                  <c:v>0.59027777777777801</c:v>
                </c:pt>
                <c:pt idx="426">
                  <c:v>0.59166666666666701</c:v>
                </c:pt>
                <c:pt idx="427">
                  <c:v>0.593055555555556</c:v>
                </c:pt>
                <c:pt idx="428">
                  <c:v>0.594444444444444</c:v>
                </c:pt>
                <c:pt idx="429">
                  <c:v>0.59583333333333299</c:v>
                </c:pt>
                <c:pt idx="430">
                  <c:v>0.59722222222222199</c:v>
                </c:pt>
                <c:pt idx="431">
                  <c:v>0.59861111111111098</c:v>
                </c:pt>
                <c:pt idx="432">
                  <c:v>0.6</c:v>
                </c:pt>
                <c:pt idx="433">
                  <c:v>0.60138888888888897</c:v>
                </c:pt>
                <c:pt idx="434">
                  <c:v>0.60277777777777797</c:v>
                </c:pt>
                <c:pt idx="435">
                  <c:v>0.60416666666666696</c:v>
                </c:pt>
                <c:pt idx="436">
                  <c:v>0.60555555555555596</c:v>
                </c:pt>
                <c:pt idx="437">
                  <c:v>0.60694444444444395</c:v>
                </c:pt>
                <c:pt idx="438">
                  <c:v>0.60833333333333295</c:v>
                </c:pt>
                <c:pt idx="439">
                  <c:v>0.60972222222222205</c:v>
                </c:pt>
                <c:pt idx="440">
                  <c:v>0.61111111111111105</c:v>
                </c:pt>
                <c:pt idx="441">
                  <c:v>0.61250000000000004</c:v>
                </c:pt>
                <c:pt idx="442">
                  <c:v>0.61388888888888904</c:v>
                </c:pt>
                <c:pt idx="443">
                  <c:v>0.61527777777777803</c:v>
                </c:pt>
                <c:pt idx="444">
                  <c:v>0.61666666666666703</c:v>
                </c:pt>
                <c:pt idx="445">
                  <c:v>0.61805555555555602</c:v>
                </c:pt>
                <c:pt idx="446">
                  <c:v>0.61944444444444502</c:v>
                </c:pt>
                <c:pt idx="447">
                  <c:v>0.62083333333333302</c:v>
                </c:pt>
                <c:pt idx="448">
                  <c:v>0.62222222222222201</c:v>
                </c:pt>
                <c:pt idx="449">
                  <c:v>0.62361111111111101</c:v>
                </c:pt>
                <c:pt idx="450">
                  <c:v>0.625</c:v>
                </c:pt>
                <c:pt idx="451">
                  <c:v>0.62638888888888899</c:v>
                </c:pt>
                <c:pt idx="452">
                  <c:v>0.62777777777777799</c:v>
                </c:pt>
                <c:pt idx="453">
                  <c:v>0.62916666666666698</c:v>
                </c:pt>
                <c:pt idx="454">
                  <c:v>0.63055555555555598</c:v>
                </c:pt>
                <c:pt idx="455">
                  <c:v>0.63194444444444398</c:v>
                </c:pt>
                <c:pt idx="456">
                  <c:v>0.63333333333333297</c:v>
                </c:pt>
                <c:pt idx="457">
                  <c:v>0.63472222222222197</c:v>
                </c:pt>
                <c:pt idx="458">
                  <c:v>0.63611111111111096</c:v>
                </c:pt>
                <c:pt idx="459">
                  <c:v>0.63749999999999996</c:v>
                </c:pt>
                <c:pt idx="460">
                  <c:v>0.63888888888888895</c:v>
                </c:pt>
                <c:pt idx="461">
                  <c:v>0.64027777777777795</c:v>
                </c:pt>
                <c:pt idx="462">
                  <c:v>0.64166666666666705</c:v>
                </c:pt>
                <c:pt idx="463">
                  <c:v>0.64305555555555605</c:v>
                </c:pt>
                <c:pt idx="464">
                  <c:v>0.64444444444444504</c:v>
                </c:pt>
                <c:pt idx="465">
                  <c:v>0.64583333333333304</c:v>
                </c:pt>
                <c:pt idx="466">
                  <c:v>0.64722222222222203</c:v>
                </c:pt>
                <c:pt idx="467">
                  <c:v>0.64861111111111103</c:v>
                </c:pt>
                <c:pt idx="468">
                  <c:v>0.65</c:v>
                </c:pt>
                <c:pt idx="469">
                  <c:v>0.65138888888888902</c:v>
                </c:pt>
                <c:pt idx="470">
                  <c:v>0.65277777777777801</c:v>
                </c:pt>
                <c:pt idx="471">
                  <c:v>0.65416666666666701</c:v>
                </c:pt>
                <c:pt idx="472">
                  <c:v>0.655555555555556</c:v>
                </c:pt>
                <c:pt idx="473">
                  <c:v>0.656944444444444</c:v>
                </c:pt>
                <c:pt idx="474">
                  <c:v>0.65833333333333299</c:v>
                </c:pt>
                <c:pt idx="475">
                  <c:v>0.65972222222222199</c:v>
                </c:pt>
                <c:pt idx="476">
                  <c:v>0.66111111111111098</c:v>
                </c:pt>
                <c:pt idx="477">
                  <c:v>0.66249999999999998</c:v>
                </c:pt>
                <c:pt idx="478">
                  <c:v>0.66388888888888897</c:v>
                </c:pt>
                <c:pt idx="479">
                  <c:v>0.66527777777777797</c:v>
                </c:pt>
                <c:pt idx="480">
                  <c:v>0.66666666666666696</c:v>
                </c:pt>
                <c:pt idx="481">
                  <c:v>0.66805555555555596</c:v>
                </c:pt>
                <c:pt idx="482">
                  <c:v>0.66944444444444395</c:v>
                </c:pt>
                <c:pt idx="483">
                  <c:v>0.67083333333333295</c:v>
                </c:pt>
                <c:pt idx="484">
                  <c:v>0.67222222222222205</c:v>
                </c:pt>
                <c:pt idx="485">
                  <c:v>0.67361111111111105</c:v>
                </c:pt>
                <c:pt idx="486">
                  <c:v>0.67500000000000004</c:v>
                </c:pt>
                <c:pt idx="487">
                  <c:v>0.67638888888888904</c:v>
                </c:pt>
                <c:pt idx="488">
                  <c:v>0.67777777777777803</c:v>
                </c:pt>
                <c:pt idx="489">
                  <c:v>0.67916666666666703</c:v>
                </c:pt>
                <c:pt idx="490">
                  <c:v>0.68055555555555602</c:v>
                </c:pt>
                <c:pt idx="491">
                  <c:v>0.68194444444444502</c:v>
                </c:pt>
                <c:pt idx="492">
                  <c:v>0.68333333333333302</c:v>
                </c:pt>
                <c:pt idx="493">
                  <c:v>0.68472222222222201</c:v>
                </c:pt>
                <c:pt idx="494">
                  <c:v>0.68611111111111101</c:v>
                </c:pt>
                <c:pt idx="495">
                  <c:v>0.6875</c:v>
                </c:pt>
                <c:pt idx="496">
                  <c:v>0.68888888888888899</c:v>
                </c:pt>
                <c:pt idx="497">
                  <c:v>0.69027777777777799</c:v>
                </c:pt>
                <c:pt idx="498">
                  <c:v>0.69166666666666698</c:v>
                </c:pt>
                <c:pt idx="499">
                  <c:v>0.69305555555555598</c:v>
                </c:pt>
                <c:pt idx="500">
                  <c:v>0.69444444444444398</c:v>
                </c:pt>
                <c:pt idx="501">
                  <c:v>0.69583333333333297</c:v>
                </c:pt>
                <c:pt idx="502">
                  <c:v>0.69722222222222197</c:v>
                </c:pt>
                <c:pt idx="503">
                  <c:v>0.69861111111111096</c:v>
                </c:pt>
                <c:pt idx="504">
                  <c:v>0.7</c:v>
                </c:pt>
                <c:pt idx="505">
                  <c:v>0.70138888888888895</c:v>
                </c:pt>
                <c:pt idx="506">
                  <c:v>0.70277777777777795</c:v>
                </c:pt>
                <c:pt idx="507">
                  <c:v>0.70416666666666705</c:v>
                </c:pt>
                <c:pt idx="508">
                  <c:v>0.70555555555555605</c:v>
                </c:pt>
                <c:pt idx="509">
                  <c:v>0.70694444444444504</c:v>
                </c:pt>
                <c:pt idx="510">
                  <c:v>0.70833333333333304</c:v>
                </c:pt>
                <c:pt idx="511">
                  <c:v>0.70972222222222203</c:v>
                </c:pt>
                <c:pt idx="512">
                  <c:v>0.71111111111111103</c:v>
                </c:pt>
                <c:pt idx="513">
                  <c:v>0.71250000000000002</c:v>
                </c:pt>
                <c:pt idx="514">
                  <c:v>0.71388888888888902</c:v>
                </c:pt>
                <c:pt idx="515">
                  <c:v>0.71527777777777801</c:v>
                </c:pt>
                <c:pt idx="516">
                  <c:v>0.71666666666666701</c:v>
                </c:pt>
                <c:pt idx="517">
                  <c:v>0.718055555555556</c:v>
                </c:pt>
                <c:pt idx="518">
                  <c:v>0.719444444444444</c:v>
                </c:pt>
                <c:pt idx="519">
                  <c:v>0.72083333333333299</c:v>
                </c:pt>
                <c:pt idx="520">
                  <c:v>0.72222222222222199</c:v>
                </c:pt>
                <c:pt idx="521">
                  <c:v>0.72361111111111098</c:v>
                </c:pt>
                <c:pt idx="522">
                  <c:v>0.72499999999999998</c:v>
                </c:pt>
                <c:pt idx="523">
                  <c:v>0.72638888888888897</c:v>
                </c:pt>
                <c:pt idx="524">
                  <c:v>0.72777777777777797</c:v>
                </c:pt>
                <c:pt idx="525">
                  <c:v>0.72916666666666696</c:v>
                </c:pt>
                <c:pt idx="526">
                  <c:v>0.73055555555555596</c:v>
                </c:pt>
                <c:pt idx="527">
                  <c:v>0.73194444444444395</c:v>
                </c:pt>
                <c:pt idx="528">
                  <c:v>0.73333333333333295</c:v>
                </c:pt>
                <c:pt idx="529">
                  <c:v>0.73472222222222205</c:v>
                </c:pt>
                <c:pt idx="530">
                  <c:v>0.73611111111111105</c:v>
                </c:pt>
                <c:pt idx="531">
                  <c:v>0.73750000000000004</c:v>
                </c:pt>
                <c:pt idx="532">
                  <c:v>0.73888888888888904</c:v>
                </c:pt>
                <c:pt idx="533">
                  <c:v>0.74027777777777803</c:v>
                </c:pt>
                <c:pt idx="534">
                  <c:v>0.74166666666666703</c:v>
                </c:pt>
                <c:pt idx="535">
                  <c:v>0.74305555555555602</c:v>
                </c:pt>
                <c:pt idx="536">
                  <c:v>0.74444444444444502</c:v>
                </c:pt>
                <c:pt idx="537">
                  <c:v>0.74583333333333302</c:v>
                </c:pt>
                <c:pt idx="538">
                  <c:v>0.74722222222222201</c:v>
                </c:pt>
                <c:pt idx="539">
                  <c:v>0.74861111111111101</c:v>
                </c:pt>
                <c:pt idx="540">
                  <c:v>0.75</c:v>
                </c:pt>
                <c:pt idx="541">
                  <c:v>0.75138888888888899</c:v>
                </c:pt>
                <c:pt idx="542">
                  <c:v>0.75277777777777799</c:v>
                </c:pt>
                <c:pt idx="543">
                  <c:v>0.75416666666666698</c:v>
                </c:pt>
                <c:pt idx="544">
                  <c:v>0.75555555555555598</c:v>
                </c:pt>
                <c:pt idx="545">
                  <c:v>0.75694444444444398</c:v>
                </c:pt>
                <c:pt idx="546">
                  <c:v>0.75833333333333297</c:v>
                </c:pt>
                <c:pt idx="547">
                  <c:v>0.75972222222222197</c:v>
                </c:pt>
                <c:pt idx="548">
                  <c:v>0.76111111111111096</c:v>
                </c:pt>
                <c:pt idx="549">
                  <c:v>0.76249999999999996</c:v>
                </c:pt>
                <c:pt idx="550">
                  <c:v>0.76388888888888895</c:v>
                </c:pt>
                <c:pt idx="551">
                  <c:v>0.76527777777777795</c:v>
                </c:pt>
                <c:pt idx="552">
                  <c:v>0.76666666666666705</c:v>
                </c:pt>
                <c:pt idx="553">
                  <c:v>0.76805555555555605</c:v>
                </c:pt>
                <c:pt idx="554">
                  <c:v>0.76944444444444504</c:v>
                </c:pt>
                <c:pt idx="555">
                  <c:v>0.77083333333333304</c:v>
                </c:pt>
                <c:pt idx="556">
                  <c:v>0.77222222222222203</c:v>
                </c:pt>
                <c:pt idx="557">
                  <c:v>0.77361111111111103</c:v>
                </c:pt>
                <c:pt idx="558">
                  <c:v>0.77500000000000002</c:v>
                </c:pt>
                <c:pt idx="559">
                  <c:v>0.77638888888888902</c:v>
                </c:pt>
                <c:pt idx="560">
                  <c:v>0.77777777777777801</c:v>
                </c:pt>
                <c:pt idx="561">
                  <c:v>0.77916666666666701</c:v>
                </c:pt>
                <c:pt idx="562">
                  <c:v>0.780555555555556</c:v>
                </c:pt>
                <c:pt idx="563">
                  <c:v>0.781944444444444</c:v>
                </c:pt>
                <c:pt idx="564">
                  <c:v>0.78333333333333299</c:v>
                </c:pt>
                <c:pt idx="565">
                  <c:v>0.78472222222222199</c:v>
                </c:pt>
                <c:pt idx="566">
                  <c:v>0.78611111111111098</c:v>
                </c:pt>
                <c:pt idx="567">
                  <c:v>0.78749999999999998</c:v>
                </c:pt>
                <c:pt idx="568">
                  <c:v>0.78888888888888897</c:v>
                </c:pt>
                <c:pt idx="569">
                  <c:v>0.79027777777777797</c:v>
                </c:pt>
                <c:pt idx="570">
                  <c:v>0.79166666666666696</c:v>
                </c:pt>
                <c:pt idx="571">
                  <c:v>0.79305555555555596</c:v>
                </c:pt>
                <c:pt idx="572">
                  <c:v>0.79444444444444395</c:v>
                </c:pt>
                <c:pt idx="573">
                  <c:v>0.79583333333333295</c:v>
                </c:pt>
                <c:pt idx="574">
                  <c:v>0.79722222222222205</c:v>
                </c:pt>
                <c:pt idx="575">
                  <c:v>0.79861111111111105</c:v>
                </c:pt>
                <c:pt idx="576">
                  <c:v>0.8</c:v>
                </c:pt>
                <c:pt idx="577">
                  <c:v>0.80138888888888904</c:v>
                </c:pt>
                <c:pt idx="578">
                  <c:v>0.80277777777777803</c:v>
                </c:pt>
                <c:pt idx="579">
                  <c:v>0.80416666666666703</c:v>
                </c:pt>
                <c:pt idx="580">
                  <c:v>0.80555555555555602</c:v>
                </c:pt>
                <c:pt idx="581">
                  <c:v>0.80694444444444502</c:v>
                </c:pt>
                <c:pt idx="582">
                  <c:v>0.80833333333333302</c:v>
                </c:pt>
                <c:pt idx="583">
                  <c:v>0.80972222222222201</c:v>
                </c:pt>
                <c:pt idx="584">
                  <c:v>0.81111111111111101</c:v>
                </c:pt>
                <c:pt idx="585">
                  <c:v>0.8125</c:v>
                </c:pt>
                <c:pt idx="586">
                  <c:v>0.81388888888888899</c:v>
                </c:pt>
                <c:pt idx="587">
                  <c:v>0.81527777777777799</c:v>
                </c:pt>
                <c:pt idx="588">
                  <c:v>0.81666666666666698</c:v>
                </c:pt>
                <c:pt idx="589">
                  <c:v>0.81805555555555598</c:v>
                </c:pt>
                <c:pt idx="590">
                  <c:v>0.81944444444444398</c:v>
                </c:pt>
                <c:pt idx="591">
                  <c:v>0.82083333333333297</c:v>
                </c:pt>
                <c:pt idx="592">
                  <c:v>0.82222222222222197</c:v>
                </c:pt>
                <c:pt idx="593">
                  <c:v>0.82361111111111096</c:v>
                </c:pt>
                <c:pt idx="594">
                  <c:v>0.82499999999999996</c:v>
                </c:pt>
                <c:pt idx="595">
                  <c:v>0.82638888888888895</c:v>
                </c:pt>
                <c:pt idx="596">
                  <c:v>0.82777777777777795</c:v>
                </c:pt>
                <c:pt idx="597">
                  <c:v>0.82916666666666705</c:v>
                </c:pt>
                <c:pt idx="598">
                  <c:v>0.83055555555555605</c:v>
                </c:pt>
                <c:pt idx="599">
                  <c:v>0.83194444444444504</c:v>
                </c:pt>
                <c:pt idx="600">
                  <c:v>0.83333333333333304</c:v>
                </c:pt>
                <c:pt idx="601">
                  <c:v>0.83472222222222203</c:v>
                </c:pt>
                <c:pt idx="602">
                  <c:v>0.83611111111111103</c:v>
                </c:pt>
                <c:pt idx="603">
                  <c:v>0.83750000000000002</c:v>
                </c:pt>
                <c:pt idx="604">
                  <c:v>0.83888888888888902</c:v>
                </c:pt>
                <c:pt idx="605">
                  <c:v>0.84027777777777801</c:v>
                </c:pt>
                <c:pt idx="606">
                  <c:v>0.84166666666666701</c:v>
                </c:pt>
                <c:pt idx="607">
                  <c:v>0.843055555555556</c:v>
                </c:pt>
                <c:pt idx="608">
                  <c:v>0.844444444444444</c:v>
                </c:pt>
                <c:pt idx="609">
                  <c:v>0.84583333333333299</c:v>
                </c:pt>
                <c:pt idx="610">
                  <c:v>0.84722222222222199</c:v>
                </c:pt>
                <c:pt idx="611">
                  <c:v>0.84861111111111098</c:v>
                </c:pt>
                <c:pt idx="612">
                  <c:v>0.85</c:v>
                </c:pt>
                <c:pt idx="613">
                  <c:v>0.85138888888888897</c:v>
                </c:pt>
                <c:pt idx="614">
                  <c:v>0.85277777777777797</c:v>
                </c:pt>
                <c:pt idx="615">
                  <c:v>0.85416666666666696</c:v>
                </c:pt>
                <c:pt idx="616">
                  <c:v>0.85555555555555596</c:v>
                </c:pt>
                <c:pt idx="617">
                  <c:v>0.85694444444444395</c:v>
                </c:pt>
                <c:pt idx="618">
                  <c:v>0.85833333333333295</c:v>
                </c:pt>
                <c:pt idx="619">
                  <c:v>0.85972222222222205</c:v>
                </c:pt>
                <c:pt idx="620">
                  <c:v>0.86111111111111105</c:v>
                </c:pt>
                <c:pt idx="621">
                  <c:v>0.86250000000000004</c:v>
                </c:pt>
                <c:pt idx="622">
                  <c:v>0.86388888888888904</c:v>
                </c:pt>
                <c:pt idx="623">
                  <c:v>0.86527777777777803</c:v>
                </c:pt>
                <c:pt idx="624">
                  <c:v>0.86666666666666703</c:v>
                </c:pt>
                <c:pt idx="625">
                  <c:v>0.86805555555555602</c:v>
                </c:pt>
                <c:pt idx="626">
                  <c:v>0.86944444444444502</c:v>
                </c:pt>
                <c:pt idx="627">
                  <c:v>0.87083333333333302</c:v>
                </c:pt>
                <c:pt idx="628">
                  <c:v>0.87222222222222201</c:v>
                </c:pt>
                <c:pt idx="629">
                  <c:v>0.87361111111111101</c:v>
                </c:pt>
                <c:pt idx="630">
                  <c:v>0.875</c:v>
                </c:pt>
                <c:pt idx="631">
                  <c:v>0.87638888888888899</c:v>
                </c:pt>
                <c:pt idx="632">
                  <c:v>0.87777777777777799</c:v>
                </c:pt>
                <c:pt idx="633">
                  <c:v>0.87916666666666698</c:v>
                </c:pt>
                <c:pt idx="634">
                  <c:v>0.88055555555555598</c:v>
                </c:pt>
                <c:pt idx="635">
                  <c:v>0.88194444444444398</c:v>
                </c:pt>
                <c:pt idx="636">
                  <c:v>0.88333333333333297</c:v>
                </c:pt>
                <c:pt idx="637">
                  <c:v>0.88472222222222197</c:v>
                </c:pt>
                <c:pt idx="638">
                  <c:v>0.88611111111111096</c:v>
                </c:pt>
                <c:pt idx="639">
                  <c:v>0.88749999999999996</c:v>
                </c:pt>
                <c:pt idx="640">
                  <c:v>0.88888888888888895</c:v>
                </c:pt>
                <c:pt idx="641">
                  <c:v>0.89027777777777795</c:v>
                </c:pt>
                <c:pt idx="642">
                  <c:v>0.89166666666666705</c:v>
                </c:pt>
                <c:pt idx="643">
                  <c:v>0.89305555555555605</c:v>
                </c:pt>
                <c:pt idx="644">
                  <c:v>0.89444444444444504</c:v>
                </c:pt>
                <c:pt idx="645">
                  <c:v>0.89583333333333304</c:v>
                </c:pt>
                <c:pt idx="646">
                  <c:v>0.89722222222222203</c:v>
                </c:pt>
                <c:pt idx="647">
                  <c:v>0.89861111111111103</c:v>
                </c:pt>
                <c:pt idx="648">
                  <c:v>0.9</c:v>
                </c:pt>
                <c:pt idx="649">
                  <c:v>0.90138888888888902</c:v>
                </c:pt>
                <c:pt idx="650">
                  <c:v>0.90277777777777801</c:v>
                </c:pt>
                <c:pt idx="651">
                  <c:v>0.90416666666666701</c:v>
                </c:pt>
                <c:pt idx="652">
                  <c:v>0.905555555555556</c:v>
                </c:pt>
                <c:pt idx="653">
                  <c:v>0.906944444444444</c:v>
                </c:pt>
                <c:pt idx="654">
                  <c:v>0.90833333333333299</c:v>
                </c:pt>
                <c:pt idx="655">
                  <c:v>0.90972222222222199</c:v>
                </c:pt>
                <c:pt idx="656">
                  <c:v>0.91111111111111098</c:v>
                </c:pt>
                <c:pt idx="657">
                  <c:v>0.91249999999999998</c:v>
                </c:pt>
                <c:pt idx="658">
                  <c:v>0.91388888888888897</c:v>
                </c:pt>
                <c:pt idx="659">
                  <c:v>0.91527777777777797</c:v>
                </c:pt>
                <c:pt idx="660">
                  <c:v>0.91666666666666696</c:v>
                </c:pt>
                <c:pt idx="661">
                  <c:v>0.91805555555555596</c:v>
                </c:pt>
                <c:pt idx="662">
                  <c:v>0.91944444444444395</c:v>
                </c:pt>
                <c:pt idx="663">
                  <c:v>0.92083333333333295</c:v>
                </c:pt>
                <c:pt idx="664">
                  <c:v>0.92222222222222205</c:v>
                </c:pt>
                <c:pt idx="665">
                  <c:v>0.92361111111111105</c:v>
                </c:pt>
                <c:pt idx="666">
                  <c:v>0.92500000000000004</c:v>
                </c:pt>
                <c:pt idx="667">
                  <c:v>0.92638888888888904</c:v>
                </c:pt>
                <c:pt idx="668">
                  <c:v>0.92777777777777803</c:v>
                </c:pt>
                <c:pt idx="669">
                  <c:v>0.92916666666666703</c:v>
                </c:pt>
                <c:pt idx="670">
                  <c:v>0.93055555555555602</c:v>
                </c:pt>
                <c:pt idx="671">
                  <c:v>0.93194444444444502</c:v>
                </c:pt>
                <c:pt idx="672">
                  <c:v>0.93333333333333302</c:v>
                </c:pt>
                <c:pt idx="673">
                  <c:v>0.93472222222222201</c:v>
                </c:pt>
                <c:pt idx="674">
                  <c:v>0.93611111111111101</c:v>
                </c:pt>
                <c:pt idx="675">
                  <c:v>0.9375</c:v>
                </c:pt>
                <c:pt idx="676">
                  <c:v>0.93888888888888899</c:v>
                </c:pt>
                <c:pt idx="677">
                  <c:v>0.94027777777777799</c:v>
                </c:pt>
                <c:pt idx="678">
                  <c:v>0.94166666666666698</c:v>
                </c:pt>
                <c:pt idx="679">
                  <c:v>0.94305555555555598</c:v>
                </c:pt>
                <c:pt idx="680">
                  <c:v>0.94444444444444398</c:v>
                </c:pt>
                <c:pt idx="681">
                  <c:v>0.94583333333333297</c:v>
                </c:pt>
                <c:pt idx="682">
                  <c:v>0.94722222222222197</c:v>
                </c:pt>
                <c:pt idx="683">
                  <c:v>0.94861111111111096</c:v>
                </c:pt>
                <c:pt idx="684">
                  <c:v>0.95</c:v>
                </c:pt>
                <c:pt idx="685">
                  <c:v>0.95138888888888895</c:v>
                </c:pt>
                <c:pt idx="686">
                  <c:v>0.95277777777777795</c:v>
                </c:pt>
                <c:pt idx="687">
                  <c:v>0.95416666666666705</c:v>
                </c:pt>
                <c:pt idx="688">
                  <c:v>0.95555555555555605</c:v>
                </c:pt>
                <c:pt idx="689">
                  <c:v>0.95694444444444504</c:v>
                </c:pt>
                <c:pt idx="690">
                  <c:v>0.95833333333333304</c:v>
                </c:pt>
                <c:pt idx="691">
                  <c:v>0.95972222222222203</c:v>
                </c:pt>
                <c:pt idx="692">
                  <c:v>0.96111111111111103</c:v>
                </c:pt>
                <c:pt idx="693">
                  <c:v>0.96250000000000002</c:v>
                </c:pt>
                <c:pt idx="694">
                  <c:v>0.96388888888888902</c:v>
                </c:pt>
                <c:pt idx="695">
                  <c:v>0.96527777777777801</c:v>
                </c:pt>
                <c:pt idx="696">
                  <c:v>0.96666666666666701</c:v>
                </c:pt>
                <c:pt idx="697">
                  <c:v>0.968055555555556</c:v>
                </c:pt>
                <c:pt idx="698">
                  <c:v>0.969444444444444</c:v>
                </c:pt>
                <c:pt idx="699">
                  <c:v>0.97083333333333299</c:v>
                </c:pt>
                <c:pt idx="700">
                  <c:v>0.97222222222222199</c:v>
                </c:pt>
                <c:pt idx="701">
                  <c:v>0.97361111111111098</c:v>
                </c:pt>
                <c:pt idx="702">
                  <c:v>0.97499999999999998</c:v>
                </c:pt>
                <c:pt idx="703">
                  <c:v>0.97638888888888897</c:v>
                </c:pt>
                <c:pt idx="704">
                  <c:v>0.97777777777777797</c:v>
                </c:pt>
                <c:pt idx="705">
                  <c:v>0.97916666666666696</c:v>
                </c:pt>
                <c:pt idx="706">
                  <c:v>0.98055555555555596</c:v>
                </c:pt>
                <c:pt idx="707">
                  <c:v>0.98194444444444395</c:v>
                </c:pt>
                <c:pt idx="708">
                  <c:v>0.98333333333333295</c:v>
                </c:pt>
                <c:pt idx="709">
                  <c:v>0.98472222222222205</c:v>
                </c:pt>
                <c:pt idx="710">
                  <c:v>0.98611111111111105</c:v>
                </c:pt>
                <c:pt idx="711">
                  <c:v>0.98750000000000004</c:v>
                </c:pt>
                <c:pt idx="712">
                  <c:v>0.98888888888888904</c:v>
                </c:pt>
                <c:pt idx="713">
                  <c:v>0.99027777777777803</c:v>
                </c:pt>
                <c:pt idx="714">
                  <c:v>0.99166666666666703</c:v>
                </c:pt>
                <c:pt idx="715">
                  <c:v>0.99305555555555602</c:v>
                </c:pt>
                <c:pt idx="716">
                  <c:v>0.99444444444444502</c:v>
                </c:pt>
                <c:pt idx="717">
                  <c:v>0.99583333333333302</c:v>
                </c:pt>
                <c:pt idx="718">
                  <c:v>0.99722222222222201</c:v>
                </c:pt>
                <c:pt idx="719">
                  <c:v>0.99861111111111101</c:v>
                </c:pt>
                <c:pt idx="720">
                  <c:v>1</c:v>
                </c:pt>
                <c:pt idx="721">
                  <c:v>1.00138888888889</c:v>
                </c:pt>
                <c:pt idx="722">
                  <c:v>1.00277777777778</c:v>
                </c:pt>
                <c:pt idx="723">
                  <c:v>1.00416666666667</c:v>
                </c:pt>
                <c:pt idx="724">
                  <c:v>1.00555555555556</c:v>
                </c:pt>
                <c:pt idx="725">
                  <c:v>1.00694444444444</c:v>
                </c:pt>
                <c:pt idx="726">
                  <c:v>1.00833333333333</c:v>
                </c:pt>
                <c:pt idx="727">
                  <c:v>1.00972222222222</c:v>
                </c:pt>
                <c:pt idx="728">
                  <c:v>1.01111111111111</c:v>
                </c:pt>
                <c:pt idx="729">
                  <c:v>1.0125</c:v>
                </c:pt>
                <c:pt idx="730">
                  <c:v>1.0138888888888899</c:v>
                </c:pt>
                <c:pt idx="731">
                  <c:v>1.0152777777777799</c:v>
                </c:pt>
                <c:pt idx="732">
                  <c:v>1.0166666666666699</c:v>
                </c:pt>
                <c:pt idx="733">
                  <c:v>1.0180555555555599</c:v>
                </c:pt>
                <c:pt idx="734">
                  <c:v>1.0194444444444399</c:v>
                </c:pt>
                <c:pt idx="735">
                  <c:v>1.0208333333333299</c:v>
                </c:pt>
                <c:pt idx="736">
                  <c:v>1.0222222222222199</c:v>
                </c:pt>
                <c:pt idx="737">
                  <c:v>1.0236111111111099</c:v>
                </c:pt>
                <c:pt idx="738">
                  <c:v>1.0249999999999999</c:v>
                </c:pt>
                <c:pt idx="739">
                  <c:v>1.0263888888888899</c:v>
                </c:pt>
                <c:pt idx="740">
                  <c:v>1.0277777777777799</c:v>
                </c:pt>
                <c:pt idx="741">
                  <c:v>1.0291666666666699</c:v>
                </c:pt>
                <c:pt idx="742">
                  <c:v>1.0305555555555601</c:v>
                </c:pt>
                <c:pt idx="743">
                  <c:v>1.0319444444444399</c:v>
                </c:pt>
                <c:pt idx="744">
                  <c:v>1.0333333333333301</c:v>
                </c:pt>
                <c:pt idx="745">
                  <c:v>1.0347222222222201</c:v>
                </c:pt>
                <c:pt idx="746">
                  <c:v>1.0361111111111101</c:v>
                </c:pt>
                <c:pt idx="747">
                  <c:v>1.0375000000000001</c:v>
                </c:pt>
                <c:pt idx="748">
                  <c:v>1.0388888888888901</c:v>
                </c:pt>
                <c:pt idx="749">
                  <c:v>1.0402777777777801</c:v>
                </c:pt>
                <c:pt idx="750">
                  <c:v>1.0416666666666701</c:v>
                </c:pt>
                <c:pt idx="751">
                  <c:v>1.0430555555555601</c:v>
                </c:pt>
                <c:pt idx="752">
                  <c:v>1.0444444444444401</c:v>
                </c:pt>
                <c:pt idx="753">
                  <c:v>1.0458333333333301</c:v>
                </c:pt>
                <c:pt idx="754">
                  <c:v>1.0472222222222201</c:v>
                </c:pt>
                <c:pt idx="755">
                  <c:v>1.0486111111111101</c:v>
                </c:pt>
                <c:pt idx="756">
                  <c:v>1.05</c:v>
                </c:pt>
                <c:pt idx="757">
                  <c:v>1.05138888888889</c:v>
                </c:pt>
                <c:pt idx="758">
                  <c:v>1.05277777777778</c:v>
                </c:pt>
                <c:pt idx="759">
                  <c:v>1.05416666666667</c:v>
                </c:pt>
                <c:pt idx="760">
                  <c:v>1.05555555555556</c:v>
                </c:pt>
                <c:pt idx="761">
                  <c:v>1.05694444444444</c:v>
                </c:pt>
                <c:pt idx="762">
                  <c:v>1.05833333333333</c:v>
                </c:pt>
                <c:pt idx="763">
                  <c:v>1.05972222222222</c:v>
                </c:pt>
                <c:pt idx="764">
                  <c:v>1.06111111111111</c:v>
                </c:pt>
                <c:pt idx="765">
                  <c:v>1.0625</c:v>
                </c:pt>
                <c:pt idx="766">
                  <c:v>1.06388888888889</c:v>
                </c:pt>
                <c:pt idx="767">
                  <c:v>1.06527777777778</c:v>
                </c:pt>
                <c:pt idx="768">
                  <c:v>1.06666666666667</c:v>
                </c:pt>
                <c:pt idx="769">
                  <c:v>1.06805555555556</c:v>
                </c:pt>
                <c:pt idx="770">
                  <c:v>1.06944444444444</c:v>
                </c:pt>
                <c:pt idx="771">
                  <c:v>1.07083333333333</c:v>
                </c:pt>
                <c:pt idx="772">
                  <c:v>1.07222222222222</c:v>
                </c:pt>
                <c:pt idx="773">
                  <c:v>1.07361111111111</c:v>
                </c:pt>
                <c:pt idx="774">
                  <c:v>1.075</c:v>
                </c:pt>
                <c:pt idx="775">
                  <c:v>1.0763888888888899</c:v>
                </c:pt>
                <c:pt idx="776">
                  <c:v>1.0777777777777799</c:v>
                </c:pt>
                <c:pt idx="777">
                  <c:v>1.0791666666666699</c:v>
                </c:pt>
                <c:pt idx="778">
                  <c:v>1.0805555555555599</c:v>
                </c:pt>
                <c:pt idx="779">
                  <c:v>1.0819444444444399</c:v>
                </c:pt>
                <c:pt idx="780">
                  <c:v>1.0833333333333299</c:v>
                </c:pt>
                <c:pt idx="781">
                  <c:v>1.0847222222222199</c:v>
                </c:pt>
                <c:pt idx="782">
                  <c:v>1.0861111111111099</c:v>
                </c:pt>
                <c:pt idx="783">
                  <c:v>1.0874999999999999</c:v>
                </c:pt>
                <c:pt idx="784">
                  <c:v>1.0888888888888899</c:v>
                </c:pt>
                <c:pt idx="785">
                  <c:v>1.0902777777777799</c:v>
                </c:pt>
                <c:pt idx="786">
                  <c:v>1.0916666666666699</c:v>
                </c:pt>
                <c:pt idx="787">
                  <c:v>1.0930555555555601</c:v>
                </c:pt>
                <c:pt idx="788">
                  <c:v>1.0944444444444399</c:v>
                </c:pt>
                <c:pt idx="789">
                  <c:v>1.0958333333333301</c:v>
                </c:pt>
                <c:pt idx="790">
                  <c:v>1.0972222222222201</c:v>
                </c:pt>
                <c:pt idx="791">
                  <c:v>1.0986111111111101</c:v>
                </c:pt>
                <c:pt idx="792">
                  <c:v>1.1000000000000001</c:v>
                </c:pt>
                <c:pt idx="793">
                  <c:v>1.1013888888888901</c:v>
                </c:pt>
                <c:pt idx="794">
                  <c:v>1.1027777777777801</c:v>
                </c:pt>
                <c:pt idx="795">
                  <c:v>1.1041666666666701</c:v>
                </c:pt>
                <c:pt idx="796">
                  <c:v>1.1055555555555601</c:v>
                </c:pt>
                <c:pt idx="797">
                  <c:v>1.1069444444444401</c:v>
                </c:pt>
                <c:pt idx="798">
                  <c:v>1.1083333333333301</c:v>
                </c:pt>
                <c:pt idx="799">
                  <c:v>1.1097222222222201</c:v>
                </c:pt>
                <c:pt idx="800">
                  <c:v>1.1111111111111101</c:v>
                </c:pt>
                <c:pt idx="801">
                  <c:v>1.1125</c:v>
                </c:pt>
                <c:pt idx="802">
                  <c:v>1.11388888888889</c:v>
                </c:pt>
                <c:pt idx="803">
                  <c:v>1.11527777777778</c:v>
                </c:pt>
                <c:pt idx="804">
                  <c:v>1.11666666666667</c:v>
                </c:pt>
                <c:pt idx="805">
                  <c:v>1.11805555555556</c:v>
                </c:pt>
                <c:pt idx="806">
                  <c:v>1.11944444444444</c:v>
                </c:pt>
                <c:pt idx="807">
                  <c:v>1.12083333333333</c:v>
                </c:pt>
                <c:pt idx="808">
                  <c:v>1.12222222222222</c:v>
                </c:pt>
                <c:pt idx="809">
                  <c:v>1.12361111111111</c:v>
                </c:pt>
                <c:pt idx="810">
                  <c:v>1.125</c:v>
                </c:pt>
                <c:pt idx="811">
                  <c:v>1.12638888888889</c:v>
                </c:pt>
                <c:pt idx="812">
                  <c:v>1.12777777777778</c:v>
                </c:pt>
                <c:pt idx="813">
                  <c:v>1.12916666666667</c:v>
                </c:pt>
                <c:pt idx="814">
                  <c:v>1.13055555555556</c:v>
                </c:pt>
                <c:pt idx="815">
                  <c:v>1.13194444444444</c:v>
                </c:pt>
                <c:pt idx="816">
                  <c:v>1.13333333333333</c:v>
                </c:pt>
                <c:pt idx="817">
                  <c:v>1.13472222222222</c:v>
                </c:pt>
                <c:pt idx="818">
                  <c:v>1.13611111111111</c:v>
                </c:pt>
                <c:pt idx="819">
                  <c:v>1.1375</c:v>
                </c:pt>
                <c:pt idx="820">
                  <c:v>1.1388888888888899</c:v>
                </c:pt>
                <c:pt idx="821">
                  <c:v>1.1402777777777799</c:v>
                </c:pt>
                <c:pt idx="822">
                  <c:v>1.1416666666666699</c:v>
                </c:pt>
                <c:pt idx="823">
                  <c:v>1.1430555555555599</c:v>
                </c:pt>
                <c:pt idx="824">
                  <c:v>1.1444444444444399</c:v>
                </c:pt>
                <c:pt idx="825">
                  <c:v>1.1458333333333299</c:v>
                </c:pt>
                <c:pt idx="826">
                  <c:v>1.1472222222222199</c:v>
                </c:pt>
                <c:pt idx="827">
                  <c:v>1.1486111111111099</c:v>
                </c:pt>
                <c:pt idx="828">
                  <c:v>1.1499999999999999</c:v>
                </c:pt>
                <c:pt idx="829">
                  <c:v>1.1513888888888899</c:v>
                </c:pt>
                <c:pt idx="830">
                  <c:v>1.1527777777777799</c:v>
                </c:pt>
                <c:pt idx="831">
                  <c:v>1.1541666666666699</c:v>
                </c:pt>
                <c:pt idx="832">
                  <c:v>1.1555555555555601</c:v>
                </c:pt>
                <c:pt idx="833">
                  <c:v>1.1569444444444399</c:v>
                </c:pt>
                <c:pt idx="834">
                  <c:v>1.1583333333333301</c:v>
                </c:pt>
                <c:pt idx="835">
                  <c:v>1.1597222222222201</c:v>
                </c:pt>
                <c:pt idx="836">
                  <c:v>1.1611111111111101</c:v>
                </c:pt>
                <c:pt idx="837">
                  <c:v>1.1625000000000001</c:v>
                </c:pt>
                <c:pt idx="838">
                  <c:v>1.1638888888888901</c:v>
                </c:pt>
                <c:pt idx="839">
                  <c:v>1.1652777777777801</c:v>
                </c:pt>
                <c:pt idx="840">
                  <c:v>1.1666666666666701</c:v>
                </c:pt>
                <c:pt idx="841">
                  <c:v>1.1680555555555601</c:v>
                </c:pt>
                <c:pt idx="842">
                  <c:v>1.1694444444444401</c:v>
                </c:pt>
                <c:pt idx="843">
                  <c:v>1.1708333333333301</c:v>
                </c:pt>
                <c:pt idx="844">
                  <c:v>1.1722222222222201</c:v>
                </c:pt>
                <c:pt idx="845">
                  <c:v>1.1736111111111101</c:v>
                </c:pt>
                <c:pt idx="846">
                  <c:v>1.175</c:v>
                </c:pt>
                <c:pt idx="847">
                  <c:v>1.17638888888889</c:v>
                </c:pt>
                <c:pt idx="848">
                  <c:v>1.17777777777778</c:v>
                </c:pt>
                <c:pt idx="849">
                  <c:v>1.17916666666667</c:v>
                </c:pt>
                <c:pt idx="850">
                  <c:v>1.18055555555556</c:v>
                </c:pt>
                <c:pt idx="851">
                  <c:v>1.18194444444444</c:v>
                </c:pt>
                <c:pt idx="852">
                  <c:v>1.18333333333333</c:v>
                </c:pt>
                <c:pt idx="853">
                  <c:v>1.18472222222222</c:v>
                </c:pt>
                <c:pt idx="854">
                  <c:v>1.18611111111111</c:v>
                </c:pt>
                <c:pt idx="855">
                  <c:v>1.1875</c:v>
                </c:pt>
                <c:pt idx="856">
                  <c:v>1.18888888888889</c:v>
                </c:pt>
                <c:pt idx="857">
                  <c:v>1.19027777777778</c:v>
                </c:pt>
                <c:pt idx="858">
                  <c:v>1.19166666666667</c:v>
                </c:pt>
                <c:pt idx="859">
                  <c:v>1.19305555555556</c:v>
                </c:pt>
                <c:pt idx="860">
                  <c:v>1.19444444444444</c:v>
                </c:pt>
                <c:pt idx="861">
                  <c:v>1.19583333333333</c:v>
                </c:pt>
                <c:pt idx="862">
                  <c:v>1.19722222222222</c:v>
                </c:pt>
                <c:pt idx="863">
                  <c:v>1.19861111111111</c:v>
                </c:pt>
                <c:pt idx="864">
                  <c:v>1.2</c:v>
                </c:pt>
                <c:pt idx="865">
                  <c:v>1.2013888888888899</c:v>
                </c:pt>
                <c:pt idx="866">
                  <c:v>1.2027777777777799</c:v>
                </c:pt>
                <c:pt idx="867">
                  <c:v>1.2041666666666699</c:v>
                </c:pt>
                <c:pt idx="868">
                  <c:v>1.2055555555555599</c:v>
                </c:pt>
                <c:pt idx="869">
                  <c:v>1.2069444444444399</c:v>
                </c:pt>
                <c:pt idx="870">
                  <c:v>1.2083333333333299</c:v>
                </c:pt>
                <c:pt idx="871">
                  <c:v>1.2097222222222199</c:v>
                </c:pt>
                <c:pt idx="872">
                  <c:v>1.2111111111111099</c:v>
                </c:pt>
                <c:pt idx="873">
                  <c:v>1.2124999999999999</c:v>
                </c:pt>
                <c:pt idx="874">
                  <c:v>1.2138888888888899</c:v>
                </c:pt>
                <c:pt idx="875">
                  <c:v>1.2152777777777799</c:v>
                </c:pt>
                <c:pt idx="876">
                  <c:v>1.2166666666666699</c:v>
                </c:pt>
                <c:pt idx="877">
                  <c:v>1.2180555555555601</c:v>
                </c:pt>
                <c:pt idx="878">
                  <c:v>1.2194444444444399</c:v>
                </c:pt>
                <c:pt idx="879">
                  <c:v>1.2208333333333301</c:v>
                </c:pt>
                <c:pt idx="880">
                  <c:v>1.2222222222222201</c:v>
                </c:pt>
                <c:pt idx="881">
                  <c:v>1.2236111111111101</c:v>
                </c:pt>
                <c:pt idx="882">
                  <c:v>1.2250000000000001</c:v>
                </c:pt>
                <c:pt idx="883">
                  <c:v>1.2263888888888901</c:v>
                </c:pt>
                <c:pt idx="884">
                  <c:v>1.2277777777777801</c:v>
                </c:pt>
                <c:pt idx="885">
                  <c:v>1.2291666666666701</c:v>
                </c:pt>
                <c:pt idx="886">
                  <c:v>1.2305555555555601</c:v>
                </c:pt>
                <c:pt idx="887">
                  <c:v>1.2319444444444401</c:v>
                </c:pt>
                <c:pt idx="888">
                  <c:v>1.2333333333333301</c:v>
                </c:pt>
                <c:pt idx="889">
                  <c:v>1.2347222222222201</c:v>
                </c:pt>
                <c:pt idx="890">
                  <c:v>1.2361111111111101</c:v>
                </c:pt>
                <c:pt idx="891">
                  <c:v>1.2375</c:v>
                </c:pt>
                <c:pt idx="892">
                  <c:v>1.23888888888889</c:v>
                </c:pt>
                <c:pt idx="893">
                  <c:v>1.24027777777778</c:v>
                </c:pt>
                <c:pt idx="894">
                  <c:v>1.24166666666667</c:v>
                </c:pt>
                <c:pt idx="895">
                  <c:v>1.24305555555556</c:v>
                </c:pt>
                <c:pt idx="896">
                  <c:v>1.24444444444444</c:v>
                </c:pt>
                <c:pt idx="897">
                  <c:v>1.24583333333333</c:v>
                </c:pt>
                <c:pt idx="898">
                  <c:v>1.24722222222222</c:v>
                </c:pt>
                <c:pt idx="899">
                  <c:v>1.24861111111111</c:v>
                </c:pt>
                <c:pt idx="900">
                  <c:v>1.25</c:v>
                </c:pt>
                <c:pt idx="901">
                  <c:v>1.25138888888889</c:v>
                </c:pt>
                <c:pt idx="902">
                  <c:v>1.25277777777778</c:v>
                </c:pt>
                <c:pt idx="903">
                  <c:v>1.25416666666667</c:v>
                </c:pt>
                <c:pt idx="904">
                  <c:v>1.25555555555556</c:v>
                </c:pt>
                <c:pt idx="905">
                  <c:v>1.25694444444444</c:v>
                </c:pt>
                <c:pt idx="906">
                  <c:v>1.25833333333333</c:v>
                </c:pt>
                <c:pt idx="907">
                  <c:v>1.25972222222222</c:v>
                </c:pt>
                <c:pt idx="908">
                  <c:v>1.26111111111111</c:v>
                </c:pt>
                <c:pt idx="909">
                  <c:v>1.2625</c:v>
                </c:pt>
                <c:pt idx="910">
                  <c:v>1.2638888888888899</c:v>
                </c:pt>
                <c:pt idx="911">
                  <c:v>1.2652777777777799</c:v>
                </c:pt>
                <c:pt idx="912">
                  <c:v>1.2666666666666699</c:v>
                </c:pt>
                <c:pt idx="913">
                  <c:v>1.2680555555555599</c:v>
                </c:pt>
                <c:pt idx="914">
                  <c:v>1.2694444444444399</c:v>
                </c:pt>
                <c:pt idx="915">
                  <c:v>1.2708333333333299</c:v>
                </c:pt>
                <c:pt idx="916">
                  <c:v>1.2722222222222199</c:v>
                </c:pt>
                <c:pt idx="917">
                  <c:v>1.2736111111111099</c:v>
                </c:pt>
                <c:pt idx="918">
                  <c:v>1.2749999999999999</c:v>
                </c:pt>
                <c:pt idx="919">
                  <c:v>1.2763888888888899</c:v>
                </c:pt>
                <c:pt idx="920">
                  <c:v>1.2777777777777799</c:v>
                </c:pt>
                <c:pt idx="921">
                  <c:v>1.2791666666666699</c:v>
                </c:pt>
                <c:pt idx="922">
                  <c:v>1.2805555555555601</c:v>
                </c:pt>
                <c:pt idx="923">
                  <c:v>1.2819444444444399</c:v>
                </c:pt>
                <c:pt idx="924">
                  <c:v>1.2833333333333301</c:v>
                </c:pt>
                <c:pt idx="925">
                  <c:v>1.2847222222222201</c:v>
                </c:pt>
                <c:pt idx="926">
                  <c:v>1.2861111111111101</c:v>
                </c:pt>
                <c:pt idx="927">
                  <c:v>1.2875000000000001</c:v>
                </c:pt>
                <c:pt idx="928">
                  <c:v>1.2888888888888901</c:v>
                </c:pt>
                <c:pt idx="929">
                  <c:v>1.2902777777777801</c:v>
                </c:pt>
                <c:pt idx="930">
                  <c:v>1.2916666666666701</c:v>
                </c:pt>
                <c:pt idx="931">
                  <c:v>1.2930555555555601</c:v>
                </c:pt>
                <c:pt idx="932">
                  <c:v>1.2944444444444401</c:v>
                </c:pt>
                <c:pt idx="933">
                  <c:v>1.2958333333333301</c:v>
                </c:pt>
                <c:pt idx="934">
                  <c:v>1.2972222222222201</c:v>
                </c:pt>
                <c:pt idx="935">
                  <c:v>1.2986111111111101</c:v>
                </c:pt>
                <c:pt idx="936">
                  <c:v>1.3</c:v>
                </c:pt>
                <c:pt idx="937">
                  <c:v>1.30138888888889</c:v>
                </c:pt>
                <c:pt idx="938">
                  <c:v>1.30277777777778</c:v>
                </c:pt>
                <c:pt idx="939">
                  <c:v>1.30416666666667</c:v>
                </c:pt>
                <c:pt idx="940">
                  <c:v>1.30555555555556</c:v>
                </c:pt>
                <c:pt idx="941">
                  <c:v>1.30694444444444</c:v>
                </c:pt>
                <c:pt idx="942">
                  <c:v>1.30833333333333</c:v>
                </c:pt>
                <c:pt idx="943">
                  <c:v>1.30972222222222</c:v>
                </c:pt>
                <c:pt idx="944">
                  <c:v>1.31111111111111</c:v>
                </c:pt>
                <c:pt idx="945">
                  <c:v>1.3125</c:v>
                </c:pt>
                <c:pt idx="946">
                  <c:v>1.31388888888889</c:v>
                </c:pt>
                <c:pt idx="947">
                  <c:v>1.31527777777778</c:v>
                </c:pt>
                <c:pt idx="948">
                  <c:v>1.31666666666667</c:v>
                </c:pt>
                <c:pt idx="949">
                  <c:v>1.31805555555556</c:v>
                </c:pt>
                <c:pt idx="950">
                  <c:v>1.31944444444444</c:v>
                </c:pt>
                <c:pt idx="951">
                  <c:v>1.32083333333333</c:v>
                </c:pt>
                <c:pt idx="952">
                  <c:v>1.32222222222222</c:v>
                </c:pt>
                <c:pt idx="953">
                  <c:v>1.32361111111111</c:v>
                </c:pt>
                <c:pt idx="954">
                  <c:v>1.325</c:v>
                </c:pt>
                <c:pt idx="955">
                  <c:v>1.3263888888888899</c:v>
                </c:pt>
                <c:pt idx="956">
                  <c:v>1.3277777777777799</c:v>
                </c:pt>
                <c:pt idx="957">
                  <c:v>1.3291666666666699</c:v>
                </c:pt>
                <c:pt idx="958">
                  <c:v>1.3305555555555599</c:v>
                </c:pt>
                <c:pt idx="959">
                  <c:v>1.3319444444444399</c:v>
                </c:pt>
                <c:pt idx="960">
                  <c:v>1.3333333333333299</c:v>
                </c:pt>
                <c:pt idx="961">
                  <c:v>1.3347222222222199</c:v>
                </c:pt>
                <c:pt idx="962">
                  <c:v>1.3361111111111099</c:v>
                </c:pt>
                <c:pt idx="963">
                  <c:v>1.3374999999999999</c:v>
                </c:pt>
                <c:pt idx="964">
                  <c:v>1.3388888888888899</c:v>
                </c:pt>
                <c:pt idx="965">
                  <c:v>1.3402777777777799</c:v>
                </c:pt>
                <c:pt idx="966">
                  <c:v>1.3416666666666699</c:v>
                </c:pt>
                <c:pt idx="967">
                  <c:v>1.3430555555555601</c:v>
                </c:pt>
                <c:pt idx="968">
                  <c:v>1.3444444444444399</c:v>
                </c:pt>
                <c:pt idx="969">
                  <c:v>1.3458333333333301</c:v>
                </c:pt>
                <c:pt idx="970">
                  <c:v>1.3472222222222201</c:v>
                </c:pt>
                <c:pt idx="971">
                  <c:v>1.3486111111111101</c:v>
                </c:pt>
                <c:pt idx="972">
                  <c:v>1.35</c:v>
                </c:pt>
                <c:pt idx="973">
                  <c:v>1.3513888888888901</c:v>
                </c:pt>
                <c:pt idx="974">
                  <c:v>1.3527777777777801</c:v>
                </c:pt>
                <c:pt idx="975">
                  <c:v>1.3541666666666701</c:v>
                </c:pt>
                <c:pt idx="976">
                  <c:v>1.3555555555555601</c:v>
                </c:pt>
                <c:pt idx="977">
                  <c:v>1.3569444444444401</c:v>
                </c:pt>
                <c:pt idx="978">
                  <c:v>1.3583333333333301</c:v>
                </c:pt>
                <c:pt idx="979">
                  <c:v>1.3597222222222201</c:v>
                </c:pt>
                <c:pt idx="980">
                  <c:v>1.3611111111111101</c:v>
                </c:pt>
                <c:pt idx="981">
                  <c:v>1.3625</c:v>
                </c:pt>
                <c:pt idx="982">
                  <c:v>1.36388888888889</c:v>
                </c:pt>
                <c:pt idx="983">
                  <c:v>1.36527777777778</c:v>
                </c:pt>
                <c:pt idx="984">
                  <c:v>1.36666666666667</c:v>
                </c:pt>
                <c:pt idx="985">
                  <c:v>1.36805555555556</c:v>
                </c:pt>
                <c:pt idx="986">
                  <c:v>1.36944444444444</c:v>
                </c:pt>
                <c:pt idx="987">
                  <c:v>1.37083333333333</c:v>
                </c:pt>
                <c:pt idx="988">
                  <c:v>1.37222222222222</c:v>
                </c:pt>
                <c:pt idx="989">
                  <c:v>1.37361111111111</c:v>
                </c:pt>
                <c:pt idx="990">
                  <c:v>1.375</c:v>
                </c:pt>
                <c:pt idx="991">
                  <c:v>1.37638888888889</c:v>
                </c:pt>
                <c:pt idx="992">
                  <c:v>1.37777777777778</c:v>
                </c:pt>
                <c:pt idx="993">
                  <c:v>1.37916666666667</c:v>
                </c:pt>
                <c:pt idx="994">
                  <c:v>1.38055555555556</c:v>
                </c:pt>
                <c:pt idx="995">
                  <c:v>1.38194444444444</c:v>
                </c:pt>
                <c:pt idx="996">
                  <c:v>1.38333333333333</c:v>
                </c:pt>
                <c:pt idx="997">
                  <c:v>1.38472222222222</c:v>
                </c:pt>
                <c:pt idx="998">
                  <c:v>1.38611111111111</c:v>
                </c:pt>
                <c:pt idx="999">
                  <c:v>1.3875</c:v>
                </c:pt>
                <c:pt idx="1000">
                  <c:v>1.3888888888888899</c:v>
                </c:pt>
                <c:pt idx="1001">
                  <c:v>1.3902777777777799</c:v>
                </c:pt>
                <c:pt idx="1002">
                  <c:v>1.3916666666666699</c:v>
                </c:pt>
                <c:pt idx="1003">
                  <c:v>1.3930555555555599</c:v>
                </c:pt>
                <c:pt idx="1004">
                  <c:v>1.3944444444444399</c:v>
                </c:pt>
                <c:pt idx="1005">
                  <c:v>1.3958333333333299</c:v>
                </c:pt>
                <c:pt idx="1006">
                  <c:v>1.3972222222222199</c:v>
                </c:pt>
                <c:pt idx="1007">
                  <c:v>1.3986111111111099</c:v>
                </c:pt>
                <c:pt idx="1008">
                  <c:v>1.4</c:v>
                </c:pt>
                <c:pt idx="1009">
                  <c:v>1.4013888888888899</c:v>
                </c:pt>
                <c:pt idx="1010">
                  <c:v>1.4027777777777799</c:v>
                </c:pt>
                <c:pt idx="1011">
                  <c:v>1.4041666666666699</c:v>
                </c:pt>
                <c:pt idx="1012">
                  <c:v>1.4055555555555601</c:v>
                </c:pt>
                <c:pt idx="1013">
                  <c:v>1.4069444444444399</c:v>
                </c:pt>
                <c:pt idx="1014">
                  <c:v>1.4083333333333301</c:v>
                </c:pt>
                <c:pt idx="1015">
                  <c:v>1.4097222222222201</c:v>
                </c:pt>
                <c:pt idx="1016">
                  <c:v>1.4111111111111101</c:v>
                </c:pt>
                <c:pt idx="1017">
                  <c:v>1.4125000000000001</c:v>
                </c:pt>
                <c:pt idx="1018">
                  <c:v>1.4138888888888901</c:v>
                </c:pt>
                <c:pt idx="1019">
                  <c:v>1.4152777777777801</c:v>
                </c:pt>
                <c:pt idx="1020">
                  <c:v>1.4166666666666701</c:v>
                </c:pt>
                <c:pt idx="1021">
                  <c:v>1.4180555555555601</c:v>
                </c:pt>
                <c:pt idx="1022">
                  <c:v>1.4194444444444401</c:v>
                </c:pt>
                <c:pt idx="1023">
                  <c:v>1.4208333333333301</c:v>
                </c:pt>
                <c:pt idx="1024">
                  <c:v>1.4222222222222201</c:v>
                </c:pt>
                <c:pt idx="1025">
                  <c:v>1.4236111111111101</c:v>
                </c:pt>
                <c:pt idx="1026">
                  <c:v>1.425</c:v>
                </c:pt>
                <c:pt idx="1027">
                  <c:v>1.42638888888889</c:v>
                </c:pt>
                <c:pt idx="1028">
                  <c:v>1.42777777777778</c:v>
                </c:pt>
                <c:pt idx="1029">
                  <c:v>1.42916666666667</c:v>
                </c:pt>
                <c:pt idx="1030">
                  <c:v>1.43055555555556</c:v>
                </c:pt>
                <c:pt idx="1031">
                  <c:v>1.43194444444444</c:v>
                </c:pt>
                <c:pt idx="1032">
                  <c:v>1.43333333333333</c:v>
                </c:pt>
                <c:pt idx="1033">
                  <c:v>1.43472222222222</c:v>
                </c:pt>
                <c:pt idx="1034">
                  <c:v>1.43611111111111</c:v>
                </c:pt>
                <c:pt idx="1035">
                  <c:v>1.4375</c:v>
                </c:pt>
                <c:pt idx="1036">
                  <c:v>1.43888888888889</c:v>
                </c:pt>
                <c:pt idx="1037">
                  <c:v>1.44027777777778</c:v>
                </c:pt>
                <c:pt idx="1038">
                  <c:v>1.44166666666667</c:v>
                </c:pt>
                <c:pt idx="1039">
                  <c:v>1.44305555555556</c:v>
                </c:pt>
                <c:pt idx="1040">
                  <c:v>1.44444444444444</c:v>
                </c:pt>
                <c:pt idx="1041">
                  <c:v>1.44583333333333</c:v>
                </c:pt>
                <c:pt idx="1042">
                  <c:v>1.44722222222222</c:v>
                </c:pt>
                <c:pt idx="1043">
                  <c:v>1.44861111111111</c:v>
                </c:pt>
                <c:pt idx="1044">
                  <c:v>1.45</c:v>
                </c:pt>
                <c:pt idx="1045">
                  <c:v>1.4513888888888899</c:v>
                </c:pt>
                <c:pt idx="1046">
                  <c:v>1.4527777777777799</c:v>
                </c:pt>
                <c:pt idx="1047">
                  <c:v>1.4541666666666699</c:v>
                </c:pt>
                <c:pt idx="1048">
                  <c:v>1.4555555555555599</c:v>
                </c:pt>
                <c:pt idx="1049">
                  <c:v>1.4569444444444399</c:v>
                </c:pt>
                <c:pt idx="1050">
                  <c:v>1.4583333333333299</c:v>
                </c:pt>
                <c:pt idx="1051">
                  <c:v>1.4597222222222199</c:v>
                </c:pt>
                <c:pt idx="1052">
                  <c:v>1.4611111111111099</c:v>
                </c:pt>
                <c:pt idx="1053">
                  <c:v>1.4624999999999999</c:v>
                </c:pt>
                <c:pt idx="1054">
                  <c:v>1.4638888888888899</c:v>
                </c:pt>
                <c:pt idx="1055">
                  <c:v>1.4652777777777799</c:v>
                </c:pt>
                <c:pt idx="1056">
                  <c:v>1.4666666666666699</c:v>
                </c:pt>
                <c:pt idx="1057">
                  <c:v>1.4680555555555601</c:v>
                </c:pt>
                <c:pt idx="1058">
                  <c:v>1.4694444444444399</c:v>
                </c:pt>
                <c:pt idx="1059">
                  <c:v>1.4708333333333301</c:v>
                </c:pt>
                <c:pt idx="1060">
                  <c:v>1.4722222222222201</c:v>
                </c:pt>
                <c:pt idx="1061">
                  <c:v>1.4736111111111101</c:v>
                </c:pt>
                <c:pt idx="1062">
                  <c:v>1.4750000000000001</c:v>
                </c:pt>
                <c:pt idx="1063">
                  <c:v>1.4763888888888901</c:v>
                </c:pt>
                <c:pt idx="1064">
                  <c:v>1.4777777777777801</c:v>
                </c:pt>
                <c:pt idx="1065">
                  <c:v>1.4791666666666701</c:v>
                </c:pt>
                <c:pt idx="1066">
                  <c:v>1.4805555555555601</c:v>
                </c:pt>
                <c:pt idx="1067">
                  <c:v>1.4819444444444401</c:v>
                </c:pt>
                <c:pt idx="1068">
                  <c:v>1.4833333333333301</c:v>
                </c:pt>
                <c:pt idx="1069">
                  <c:v>1.4847222222222201</c:v>
                </c:pt>
                <c:pt idx="1070">
                  <c:v>1.4861111111111101</c:v>
                </c:pt>
                <c:pt idx="1071">
                  <c:v>1.4875</c:v>
                </c:pt>
                <c:pt idx="1072">
                  <c:v>1.48888888888889</c:v>
                </c:pt>
                <c:pt idx="1073">
                  <c:v>1.49027777777778</c:v>
                </c:pt>
                <c:pt idx="1074">
                  <c:v>1.49166666666667</c:v>
                </c:pt>
                <c:pt idx="1075">
                  <c:v>1.49305555555556</c:v>
                </c:pt>
                <c:pt idx="1076">
                  <c:v>1.49444444444444</c:v>
                </c:pt>
                <c:pt idx="1077">
                  <c:v>1.49583333333333</c:v>
                </c:pt>
                <c:pt idx="1078">
                  <c:v>1.49722222222222</c:v>
                </c:pt>
                <c:pt idx="1079">
                  <c:v>1.49861111111111</c:v>
                </c:pt>
                <c:pt idx="1080">
                  <c:v>1.5</c:v>
                </c:pt>
                <c:pt idx="1081">
                  <c:v>1.50138888888889</c:v>
                </c:pt>
                <c:pt idx="1082">
                  <c:v>1.50277777777778</c:v>
                </c:pt>
                <c:pt idx="1083">
                  <c:v>1.50416666666667</c:v>
                </c:pt>
                <c:pt idx="1084">
                  <c:v>1.50555555555556</c:v>
                </c:pt>
                <c:pt idx="1085">
                  <c:v>1.50694444444444</c:v>
                </c:pt>
                <c:pt idx="1086">
                  <c:v>1.50833333333333</c:v>
                </c:pt>
                <c:pt idx="1087">
                  <c:v>1.50972222222222</c:v>
                </c:pt>
                <c:pt idx="1088">
                  <c:v>1.51111111111111</c:v>
                </c:pt>
                <c:pt idx="1089">
                  <c:v>1.5125</c:v>
                </c:pt>
                <c:pt idx="1090">
                  <c:v>1.5138888888888899</c:v>
                </c:pt>
                <c:pt idx="1091">
                  <c:v>1.5152777777777799</c:v>
                </c:pt>
                <c:pt idx="1092">
                  <c:v>1.5166666666666699</c:v>
                </c:pt>
                <c:pt idx="1093">
                  <c:v>1.5180555555555599</c:v>
                </c:pt>
                <c:pt idx="1094">
                  <c:v>1.5194444444444399</c:v>
                </c:pt>
                <c:pt idx="1095">
                  <c:v>1.5208333333333299</c:v>
                </c:pt>
                <c:pt idx="1096">
                  <c:v>1.5222222222222199</c:v>
                </c:pt>
                <c:pt idx="1097">
                  <c:v>1.5236111111111099</c:v>
                </c:pt>
                <c:pt idx="1098">
                  <c:v>1.5249999999999999</c:v>
                </c:pt>
                <c:pt idx="1099">
                  <c:v>1.5263888888888899</c:v>
                </c:pt>
                <c:pt idx="1100">
                  <c:v>1.5277777777777799</c:v>
                </c:pt>
                <c:pt idx="1101">
                  <c:v>1.5291666666666699</c:v>
                </c:pt>
                <c:pt idx="1102">
                  <c:v>1.5305555555555601</c:v>
                </c:pt>
                <c:pt idx="1103">
                  <c:v>1.5319444444444399</c:v>
                </c:pt>
                <c:pt idx="1104">
                  <c:v>1.5333333333333301</c:v>
                </c:pt>
                <c:pt idx="1105">
                  <c:v>1.5347222222222201</c:v>
                </c:pt>
                <c:pt idx="1106">
                  <c:v>1.5361111111111101</c:v>
                </c:pt>
                <c:pt idx="1107">
                  <c:v>1.5375000000000001</c:v>
                </c:pt>
                <c:pt idx="1108">
                  <c:v>1.5388888888888901</c:v>
                </c:pt>
                <c:pt idx="1109">
                  <c:v>1.5402777777777801</c:v>
                </c:pt>
                <c:pt idx="1110">
                  <c:v>1.5416666666666701</c:v>
                </c:pt>
                <c:pt idx="1111">
                  <c:v>1.5430555555555601</c:v>
                </c:pt>
                <c:pt idx="1112">
                  <c:v>1.5444444444444401</c:v>
                </c:pt>
                <c:pt idx="1113">
                  <c:v>1.5458333333333301</c:v>
                </c:pt>
                <c:pt idx="1114">
                  <c:v>1.5472222222222201</c:v>
                </c:pt>
                <c:pt idx="1115">
                  <c:v>1.5486111111111101</c:v>
                </c:pt>
                <c:pt idx="1116">
                  <c:v>1.55</c:v>
                </c:pt>
                <c:pt idx="1117">
                  <c:v>1.55138888888889</c:v>
                </c:pt>
                <c:pt idx="1118">
                  <c:v>1.55277777777778</c:v>
                </c:pt>
                <c:pt idx="1119">
                  <c:v>1.55416666666667</c:v>
                </c:pt>
                <c:pt idx="1120">
                  <c:v>1.55555555555556</c:v>
                </c:pt>
                <c:pt idx="1121">
                  <c:v>1.55694444444444</c:v>
                </c:pt>
                <c:pt idx="1122">
                  <c:v>1.55833333333333</c:v>
                </c:pt>
                <c:pt idx="1123">
                  <c:v>1.55972222222222</c:v>
                </c:pt>
                <c:pt idx="1124">
                  <c:v>1.56111111111111</c:v>
                </c:pt>
                <c:pt idx="1125">
                  <c:v>1.5625</c:v>
                </c:pt>
                <c:pt idx="1126">
                  <c:v>1.56388888888889</c:v>
                </c:pt>
                <c:pt idx="1127">
                  <c:v>1.56527777777778</c:v>
                </c:pt>
                <c:pt idx="1128">
                  <c:v>1.56666666666667</c:v>
                </c:pt>
                <c:pt idx="1129">
                  <c:v>1.56805555555556</c:v>
                </c:pt>
                <c:pt idx="1130">
                  <c:v>1.56944444444444</c:v>
                </c:pt>
                <c:pt idx="1131">
                  <c:v>1.57083333333333</c:v>
                </c:pt>
                <c:pt idx="1132">
                  <c:v>1.57222222222222</c:v>
                </c:pt>
                <c:pt idx="1133">
                  <c:v>1.57361111111111</c:v>
                </c:pt>
                <c:pt idx="1134">
                  <c:v>1.575</c:v>
                </c:pt>
                <c:pt idx="1135">
                  <c:v>1.5763888888888899</c:v>
                </c:pt>
                <c:pt idx="1136">
                  <c:v>1.5777777777777799</c:v>
                </c:pt>
                <c:pt idx="1137">
                  <c:v>1.5791666666666699</c:v>
                </c:pt>
                <c:pt idx="1138">
                  <c:v>1.5805555555555599</c:v>
                </c:pt>
                <c:pt idx="1139">
                  <c:v>1.5819444444444399</c:v>
                </c:pt>
                <c:pt idx="1140">
                  <c:v>1.5833333333333299</c:v>
                </c:pt>
                <c:pt idx="1141">
                  <c:v>1.5847222222222199</c:v>
                </c:pt>
                <c:pt idx="1142">
                  <c:v>1.5861111111111099</c:v>
                </c:pt>
                <c:pt idx="1143">
                  <c:v>1.5874999999999999</c:v>
                </c:pt>
                <c:pt idx="1144">
                  <c:v>1.5888888888888899</c:v>
                </c:pt>
                <c:pt idx="1145">
                  <c:v>1.5902777777777799</c:v>
                </c:pt>
                <c:pt idx="1146">
                  <c:v>1.5916666666666699</c:v>
                </c:pt>
                <c:pt idx="1147">
                  <c:v>1.5930555555555601</c:v>
                </c:pt>
                <c:pt idx="1148">
                  <c:v>1.5944444444444399</c:v>
                </c:pt>
                <c:pt idx="1149">
                  <c:v>1.5958333333333301</c:v>
                </c:pt>
                <c:pt idx="1150">
                  <c:v>1.5972222222222201</c:v>
                </c:pt>
                <c:pt idx="1151">
                  <c:v>1.5986111111111101</c:v>
                </c:pt>
                <c:pt idx="1152">
                  <c:v>1.6</c:v>
                </c:pt>
                <c:pt idx="1153">
                  <c:v>1.6013888888888901</c:v>
                </c:pt>
                <c:pt idx="1154">
                  <c:v>1.6027777777777801</c:v>
                </c:pt>
                <c:pt idx="1155">
                  <c:v>1.6041666666666701</c:v>
                </c:pt>
                <c:pt idx="1156">
                  <c:v>1.6055555555555601</c:v>
                </c:pt>
                <c:pt idx="1157">
                  <c:v>1.6069444444444401</c:v>
                </c:pt>
                <c:pt idx="1158">
                  <c:v>1.6083333333333301</c:v>
                </c:pt>
                <c:pt idx="1159">
                  <c:v>1.6097222222222201</c:v>
                </c:pt>
                <c:pt idx="1160">
                  <c:v>1.6111111111111101</c:v>
                </c:pt>
                <c:pt idx="1161">
                  <c:v>1.6125</c:v>
                </c:pt>
                <c:pt idx="1162">
                  <c:v>1.61388888888889</c:v>
                </c:pt>
                <c:pt idx="1163">
                  <c:v>1.61527777777778</c:v>
                </c:pt>
                <c:pt idx="1164">
                  <c:v>1.61666666666667</c:v>
                </c:pt>
                <c:pt idx="1165">
                  <c:v>1.61805555555556</c:v>
                </c:pt>
                <c:pt idx="1166">
                  <c:v>1.61944444444444</c:v>
                </c:pt>
                <c:pt idx="1167">
                  <c:v>1.62083333333333</c:v>
                </c:pt>
                <c:pt idx="1168">
                  <c:v>1.62222222222222</c:v>
                </c:pt>
                <c:pt idx="1169">
                  <c:v>1.62361111111111</c:v>
                </c:pt>
                <c:pt idx="1170">
                  <c:v>1.625</c:v>
                </c:pt>
                <c:pt idx="1171">
                  <c:v>1.62638888888889</c:v>
                </c:pt>
                <c:pt idx="1172">
                  <c:v>1.62777777777778</c:v>
                </c:pt>
                <c:pt idx="1173">
                  <c:v>1.62916666666667</c:v>
                </c:pt>
                <c:pt idx="1174">
                  <c:v>1.63055555555556</c:v>
                </c:pt>
                <c:pt idx="1175">
                  <c:v>1.63194444444444</c:v>
                </c:pt>
                <c:pt idx="1176">
                  <c:v>1.63333333333333</c:v>
                </c:pt>
                <c:pt idx="1177">
                  <c:v>1.63472222222222</c:v>
                </c:pt>
                <c:pt idx="1178">
                  <c:v>1.63611111111111</c:v>
                </c:pt>
                <c:pt idx="1179">
                  <c:v>1.6375</c:v>
                </c:pt>
                <c:pt idx="1180">
                  <c:v>1.6388888888888899</c:v>
                </c:pt>
                <c:pt idx="1181">
                  <c:v>1.6402777777777799</c:v>
                </c:pt>
                <c:pt idx="1182">
                  <c:v>1.6416666666666699</c:v>
                </c:pt>
                <c:pt idx="1183">
                  <c:v>1.6430555555555599</c:v>
                </c:pt>
                <c:pt idx="1184">
                  <c:v>1.6444444444444399</c:v>
                </c:pt>
                <c:pt idx="1185">
                  <c:v>1.6458333333333299</c:v>
                </c:pt>
                <c:pt idx="1186">
                  <c:v>1.6472222222222199</c:v>
                </c:pt>
                <c:pt idx="1187">
                  <c:v>1.6486111111111099</c:v>
                </c:pt>
                <c:pt idx="1188">
                  <c:v>1.65</c:v>
                </c:pt>
                <c:pt idx="1189">
                  <c:v>1.6513888888888899</c:v>
                </c:pt>
                <c:pt idx="1190">
                  <c:v>1.6527777777777799</c:v>
                </c:pt>
                <c:pt idx="1191">
                  <c:v>1.6541666666666699</c:v>
                </c:pt>
                <c:pt idx="1192">
                  <c:v>1.6555555555555601</c:v>
                </c:pt>
                <c:pt idx="1193">
                  <c:v>1.6569444444444399</c:v>
                </c:pt>
                <c:pt idx="1194">
                  <c:v>1.6583333333333301</c:v>
                </c:pt>
                <c:pt idx="1195">
                  <c:v>1.6597222222222201</c:v>
                </c:pt>
                <c:pt idx="1196">
                  <c:v>1.6611111111111101</c:v>
                </c:pt>
                <c:pt idx="1197">
                  <c:v>1.6625000000000001</c:v>
                </c:pt>
                <c:pt idx="1198">
                  <c:v>1.6638888888888901</c:v>
                </c:pt>
                <c:pt idx="1199">
                  <c:v>1.6652777777777801</c:v>
                </c:pt>
                <c:pt idx="1200">
                  <c:v>1.6666666666666701</c:v>
                </c:pt>
                <c:pt idx="1201">
                  <c:v>1.6680555555555601</c:v>
                </c:pt>
                <c:pt idx="1202">
                  <c:v>1.6694444444444401</c:v>
                </c:pt>
                <c:pt idx="1203">
                  <c:v>1.6708333333333301</c:v>
                </c:pt>
                <c:pt idx="1204">
                  <c:v>1.6722222222222201</c:v>
                </c:pt>
                <c:pt idx="1205">
                  <c:v>1.6736111111111101</c:v>
                </c:pt>
                <c:pt idx="1206">
                  <c:v>1.675</c:v>
                </c:pt>
                <c:pt idx="1207">
                  <c:v>1.67638888888889</c:v>
                </c:pt>
                <c:pt idx="1208">
                  <c:v>1.67777777777778</c:v>
                </c:pt>
                <c:pt idx="1209">
                  <c:v>1.67916666666667</c:v>
                </c:pt>
                <c:pt idx="1210">
                  <c:v>1.68055555555556</c:v>
                </c:pt>
                <c:pt idx="1211">
                  <c:v>1.68194444444444</c:v>
                </c:pt>
                <c:pt idx="1212">
                  <c:v>1.68333333333333</c:v>
                </c:pt>
                <c:pt idx="1213">
                  <c:v>1.68472222222222</c:v>
                </c:pt>
                <c:pt idx="1214">
                  <c:v>1.68611111111111</c:v>
                </c:pt>
                <c:pt idx="1215">
                  <c:v>1.6875</c:v>
                </c:pt>
                <c:pt idx="1216">
                  <c:v>1.68888888888889</c:v>
                </c:pt>
                <c:pt idx="1217">
                  <c:v>1.69027777777778</c:v>
                </c:pt>
                <c:pt idx="1218">
                  <c:v>1.69166666666667</c:v>
                </c:pt>
                <c:pt idx="1219">
                  <c:v>1.69305555555556</c:v>
                </c:pt>
                <c:pt idx="1220">
                  <c:v>1.69444444444444</c:v>
                </c:pt>
                <c:pt idx="1221">
                  <c:v>1.69583333333333</c:v>
                </c:pt>
                <c:pt idx="1222">
                  <c:v>1.69722222222222</c:v>
                </c:pt>
                <c:pt idx="1223">
                  <c:v>1.69861111111111</c:v>
                </c:pt>
                <c:pt idx="1224">
                  <c:v>1.7</c:v>
                </c:pt>
                <c:pt idx="1225">
                  <c:v>1.7013888888888899</c:v>
                </c:pt>
                <c:pt idx="1226">
                  <c:v>1.7027777777777799</c:v>
                </c:pt>
                <c:pt idx="1227">
                  <c:v>1.7041666666666699</c:v>
                </c:pt>
                <c:pt idx="1228">
                  <c:v>1.7055555555555599</c:v>
                </c:pt>
                <c:pt idx="1229">
                  <c:v>1.7069444444444399</c:v>
                </c:pt>
                <c:pt idx="1230">
                  <c:v>1.7083333333333299</c:v>
                </c:pt>
                <c:pt idx="1231">
                  <c:v>1.7097222222222199</c:v>
                </c:pt>
                <c:pt idx="1232">
                  <c:v>1.7111111111111099</c:v>
                </c:pt>
                <c:pt idx="1233">
                  <c:v>1.7124999999999999</c:v>
                </c:pt>
                <c:pt idx="1234">
                  <c:v>1.7138888888888899</c:v>
                </c:pt>
                <c:pt idx="1235">
                  <c:v>1.7152777777777799</c:v>
                </c:pt>
                <c:pt idx="1236">
                  <c:v>1.7166666666666699</c:v>
                </c:pt>
                <c:pt idx="1237">
                  <c:v>1.7180555555555601</c:v>
                </c:pt>
                <c:pt idx="1238">
                  <c:v>1.7194444444444399</c:v>
                </c:pt>
                <c:pt idx="1239">
                  <c:v>1.7208333333333301</c:v>
                </c:pt>
                <c:pt idx="1240">
                  <c:v>1.7222222222222201</c:v>
                </c:pt>
                <c:pt idx="1241">
                  <c:v>1.7236111111111101</c:v>
                </c:pt>
                <c:pt idx="1242">
                  <c:v>1.7250000000000001</c:v>
                </c:pt>
                <c:pt idx="1243">
                  <c:v>1.7263888888888901</c:v>
                </c:pt>
                <c:pt idx="1244">
                  <c:v>1.7277777777777801</c:v>
                </c:pt>
                <c:pt idx="1245">
                  <c:v>1.7291666666666701</c:v>
                </c:pt>
                <c:pt idx="1246">
                  <c:v>1.7305555555555601</c:v>
                </c:pt>
                <c:pt idx="1247">
                  <c:v>1.7319444444444401</c:v>
                </c:pt>
                <c:pt idx="1248">
                  <c:v>1.7333333333333301</c:v>
                </c:pt>
                <c:pt idx="1249">
                  <c:v>1.7347222222222201</c:v>
                </c:pt>
                <c:pt idx="1250">
                  <c:v>1.7361111111111101</c:v>
                </c:pt>
                <c:pt idx="1251">
                  <c:v>1.7375</c:v>
                </c:pt>
                <c:pt idx="1252">
                  <c:v>1.73888888888889</c:v>
                </c:pt>
                <c:pt idx="1253">
                  <c:v>1.74027777777778</c:v>
                </c:pt>
                <c:pt idx="1254">
                  <c:v>1.74166666666667</c:v>
                </c:pt>
                <c:pt idx="1255">
                  <c:v>1.74305555555556</c:v>
                </c:pt>
                <c:pt idx="1256">
                  <c:v>1.74444444444444</c:v>
                </c:pt>
                <c:pt idx="1257">
                  <c:v>1.74583333333333</c:v>
                </c:pt>
                <c:pt idx="1258">
                  <c:v>1.74722222222222</c:v>
                </c:pt>
                <c:pt idx="1259">
                  <c:v>1.74861111111111</c:v>
                </c:pt>
                <c:pt idx="1260">
                  <c:v>1.75</c:v>
                </c:pt>
                <c:pt idx="1261">
                  <c:v>1.75138888888889</c:v>
                </c:pt>
                <c:pt idx="1262">
                  <c:v>1.75277777777778</c:v>
                </c:pt>
                <c:pt idx="1263">
                  <c:v>1.75416666666667</c:v>
                </c:pt>
                <c:pt idx="1264">
                  <c:v>1.75555555555556</c:v>
                </c:pt>
                <c:pt idx="1265">
                  <c:v>1.75694444444444</c:v>
                </c:pt>
                <c:pt idx="1266">
                  <c:v>1.75833333333333</c:v>
                </c:pt>
                <c:pt idx="1267">
                  <c:v>1.75972222222222</c:v>
                </c:pt>
                <c:pt idx="1268">
                  <c:v>1.76111111111111</c:v>
                </c:pt>
                <c:pt idx="1269">
                  <c:v>1.7625</c:v>
                </c:pt>
                <c:pt idx="1270">
                  <c:v>1.7638888888888899</c:v>
                </c:pt>
                <c:pt idx="1271">
                  <c:v>1.7652777777777799</c:v>
                </c:pt>
                <c:pt idx="1272">
                  <c:v>1.7666666666666699</c:v>
                </c:pt>
                <c:pt idx="1273">
                  <c:v>1.7680555555555599</c:v>
                </c:pt>
                <c:pt idx="1274">
                  <c:v>1.7694444444444399</c:v>
                </c:pt>
                <c:pt idx="1275">
                  <c:v>1.7708333333333299</c:v>
                </c:pt>
                <c:pt idx="1276">
                  <c:v>1.7722222222222199</c:v>
                </c:pt>
                <c:pt idx="1277">
                  <c:v>1.7736111111111099</c:v>
                </c:pt>
                <c:pt idx="1278">
                  <c:v>1.7749999999999999</c:v>
                </c:pt>
                <c:pt idx="1279">
                  <c:v>1.7763888888888899</c:v>
                </c:pt>
                <c:pt idx="1280">
                  <c:v>1.7777777777777799</c:v>
                </c:pt>
                <c:pt idx="1281">
                  <c:v>1.7791666666666699</c:v>
                </c:pt>
                <c:pt idx="1282">
                  <c:v>1.7805555555555601</c:v>
                </c:pt>
                <c:pt idx="1283">
                  <c:v>1.7819444444444399</c:v>
                </c:pt>
                <c:pt idx="1284">
                  <c:v>1.7833333333333301</c:v>
                </c:pt>
                <c:pt idx="1285">
                  <c:v>1.7847222222222201</c:v>
                </c:pt>
                <c:pt idx="1286">
                  <c:v>1.7861111111111101</c:v>
                </c:pt>
                <c:pt idx="1287">
                  <c:v>1.7875000000000001</c:v>
                </c:pt>
                <c:pt idx="1288">
                  <c:v>1.7888888888888901</c:v>
                </c:pt>
                <c:pt idx="1289">
                  <c:v>1.7902777777777801</c:v>
                </c:pt>
                <c:pt idx="1290">
                  <c:v>1.7916666666666701</c:v>
                </c:pt>
                <c:pt idx="1291">
                  <c:v>1.7930555555555601</c:v>
                </c:pt>
                <c:pt idx="1292">
                  <c:v>1.7944444444444401</c:v>
                </c:pt>
                <c:pt idx="1293">
                  <c:v>1.7958333333333301</c:v>
                </c:pt>
                <c:pt idx="1294">
                  <c:v>1.7972222222222201</c:v>
                </c:pt>
                <c:pt idx="1295">
                  <c:v>1.7986111111111101</c:v>
                </c:pt>
                <c:pt idx="1296">
                  <c:v>1.8</c:v>
                </c:pt>
                <c:pt idx="1297">
                  <c:v>1.80138888888889</c:v>
                </c:pt>
                <c:pt idx="1298">
                  <c:v>1.80277777777778</c:v>
                </c:pt>
                <c:pt idx="1299">
                  <c:v>1.80416666666667</c:v>
                </c:pt>
                <c:pt idx="1300">
                  <c:v>1.80555555555556</c:v>
                </c:pt>
                <c:pt idx="1301">
                  <c:v>1.80694444444444</c:v>
                </c:pt>
                <c:pt idx="1302">
                  <c:v>1.80833333333333</c:v>
                </c:pt>
                <c:pt idx="1303">
                  <c:v>1.80972222222222</c:v>
                </c:pt>
                <c:pt idx="1304">
                  <c:v>1.81111111111111</c:v>
                </c:pt>
                <c:pt idx="1305">
                  <c:v>1.8125</c:v>
                </c:pt>
                <c:pt idx="1306">
                  <c:v>1.81388888888889</c:v>
                </c:pt>
                <c:pt idx="1307">
                  <c:v>1.81527777777778</c:v>
                </c:pt>
                <c:pt idx="1308">
                  <c:v>1.81666666666667</c:v>
                </c:pt>
                <c:pt idx="1309">
                  <c:v>1.81805555555556</c:v>
                </c:pt>
                <c:pt idx="1310">
                  <c:v>1.81944444444444</c:v>
                </c:pt>
                <c:pt idx="1311">
                  <c:v>1.82083333333333</c:v>
                </c:pt>
                <c:pt idx="1312">
                  <c:v>1.82222222222222</c:v>
                </c:pt>
                <c:pt idx="1313">
                  <c:v>1.82361111111111</c:v>
                </c:pt>
                <c:pt idx="1314">
                  <c:v>1.825</c:v>
                </c:pt>
                <c:pt idx="1315">
                  <c:v>1.8263888888888899</c:v>
                </c:pt>
                <c:pt idx="1316">
                  <c:v>1.8277777777777799</c:v>
                </c:pt>
                <c:pt idx="1317">
                  <c:v>1.8291666666666699</c:v>
                </c:pt>
                <c:pt idx="1318">
                  <c:v>1.8305555555555599</c:v>
                </c:pt>
                <c:pt idx="1319">
                  <c:v>1.8319444444444399</c:v>
                </c:pt>
                <c:pt idx="1320">
                  <c:v>1.8333333333333299</c:v>
                </c:pt>
                <c:pt idx="1321">
                  <c:v>1.8347222222222199</c:v>
                </c:pt>
                <c:pt idx="1322">
                  <c:v>1.8361111111111099</c:v>
                </c:pt>
                <c:pt idx="1323">
                  <c:v>1.8374999999999999</c:v>
                </c:pt>
                <c:pt idx="1324">
                  <c:v>1.8388888888888899</c:v>
                </c:pt>
                <c:pt idx="1325">
                  <c:v>1.8402777777777799</c:v>
                </c:pt>
                <c:pt idx="1326">
                  <c:v>1.8416666666666699</c:v>
                </c:pt>
                <c:pt idx="1327">
                  <c:v>1.8430555555555601</c:v>
                </c:pt>
                <c:pt idx="1328">
                  <c:v>1.8444444444444399</c:v>
                </c:pt>
                <c:pt idx="1329">
                  <c:v>1.8458333333333301</c:v>
                </c:pt>
                <c:pt idx="1330">
                  <c:v>1.8472222222222201</c:v>
                </c:pt>
                <c:pt idx="1331">
                  <c:v>1.8486111111111101</c:v>
                </c:pt>
                <c:pt idx="1332">
                  <c:v>1.85</c:v>
                </c:pt>
                <c:pt idx="1333">
                  <c:v>1.8513888888888901</c:v>
                </c:pt>
                <c:pt idx="1334">
                  <c:v>1.8527777777777801</c:v>
                </c:pt>
                <c:pt idx="1335">
                  <c:v>1.8541666666666701</c:v>
                </c:pt>
                <c:pt idx="1336">
                  <c:v>1.8555555555555601</c:v>
                </c:pt>
                <c:pt idx="1337">
                  <c:v>1.8569444444444401</c:v>
                </c:pt>
                <c:pt idx="1338">
                  <c:v>1.8583333333333301</c:v>
                </c:pt>
                <c:pt idx="1339">
                  <c:v>1.8597222222222201</c:v>
                </c:pt>
                <c:pt idx="1340">
                  <c:v>1.8611111111111101</c:v>
                </c:pt>
                <c:pt idx="1341">
                  <c:v>1.8625</c:v>
                </c:pt>
                <c:pt idx="1342">
                  <c:v>1.86388888888889</c:v>
                </c:pt>
                <c:pt idx="1343">
                  <c:v>1.86527777777778</c:v>
                </c:pt>
                <c:pt idx="1344">
                  <c:v>1.86666666666667</c:v>
                </c:pt>
                <c:pt idx="1345">
                  <c:v>1.86805555555556</c:v>
                </c:pt>
                <c:pt idx="1346">
                  <c:v>1.86944444444444</c:v>
                </c:pt>
                <c:pt idx="1347">
                  <c:v>1.87083333333333</c:v>
                </c:pt>
                <c:pt idx="1348">
                  <c:v>1.87222222222222</c:v>
                </c:pt>
                <c:pt idx="1349">
                  <c:v>1.87361111111111</c:v>
                </c:pt>
                <c:pt idx="1350">
                  <c:v>1.875</c:v>
                </c:pt>
                <c:pt idx="1351">
                  <c:v>1.87638888888889</c:v>
                </c:pt>
                <c:pt idx="1352">
                  <c:v>1.87777777777778</c:v>
                </c:pt>
                <c:pt idx="1353">
                  <c:v>1.87916666666667</c:v>
                </c:pt>
                <c:pt idx="1354">
                  <c:v>1.88055555555556</c:v>
                </c:pt>
                <c:pt idx="1355">
                  <c:v>1.88194444444444</c:v>
                </c:pt>
                <c:pt idx="1356">
                  <c:v>1.88333333333333</c:v>
                </c:pt>
                <c:pt idx="1357">
                  <c:v>1.88472222222222</c:v>
                </c:pt>
                <c:pt idx="1358">
                  <c:v>1.88611111111111</c:v>
                </c:pt>
                <c:pt idx="1359">
                  <c:v>1.8875</c:v>
                </c:pt>
                <c:pt idx="1360">
                  <c:v>1.8888888888888899</c:v>
                </c:pt>
                <c:pt idx="1361">
                  <c:v>1.8902777777777799</c:v>
                </c:pt>
                <c:pt idx="1362">
                  <c:v>1.8916666666666699</c:v>
                </c:pt>
                <c:pt idx="1363">
                  <c:v>1.8930555555555599</c:v>
                </c:pt>
                <c:pt idx="1364">
                  <c:v>1.8944444444444399</c:v>
                </c:pt>
                <c:pt idx="1365">
                  <c:v>1.8958333333333299</c:v>
                </c:pt>
                <c:pt idx="1366">
                  <c:v>1.8972222222222199</c:v>
                </c:pt>
                <c:pt idx="1367">
                  <c:v>1.8986111111111099</c:v>
                </c:pt>
                <c:pt idx="1368">
                  <c:v>1.9</c:v>
                </c:pt>
                <c:pt idx="1369">
                  <c:v>1.9013888888888899</c:v>
                </c:pt>
                <c:pt idx="1370">
                  <c:v>1.9027777777777799</c:v>
                </c:pt>
                <c:pt idx="1371">
                  <c:v>1.9041666666666699</c:v>
                </c:pt>
                <c:pt idx="1372">
                  <c:v>1.9055555555555601</c:v>
                </c:pt>
                <c:pt idx="1373">
                  <c:v>1.9069444444444399</c:v>
                </c:pt>
                <c:pt idx="1374">
                  <c:v>1.9083333333333301</c:v>
                </c:pt>
                <c:pt idx="1375">
                  <c:v>1.9097222222222201</c:v>
                </c:pt>
                <c:pt idx="1376">
                  <c:v>1.9111111111111101</c:v>
                </c:pt>
                <c:pt idx="1377">
                  <c:v>1.9125000000000001</c:v>
                </c:pt>
                <c:pt idx="1378">
                  <c:v>1.9138888888888901</c:v>
                </c:pt>
                <c:pt idx="1379">
                  <c:v>1.9152777777777801</c:v>
                </c:pt>
                <c:pt idx="1380">
                  <c:v>1.9166666666666701</c:v>
                </c:pt>
                <c:pt idx="1381">
                  <c:v>1.9180555555555601</c:v>
                </c:pt>
                <c:pt idx="1382">
                  <c:v>1.9194444444444401</c:v>
                </c:pt>
                <c:pt idx="1383">
                  <c:v>1.9208333333333301</c:v>
                </c:pt>
                <c:pt idx="1384">
                  <c:v>1.9222222222222201</c:v>
                </c:pt>
                <c:pt idx="1385">
                  <c:v>1.9236111111111101</c:v>
                </c:pt>
                <c:pt idx="1386">
                  <c:v>1.925</c:v>
                </c:pt>
                <c:pt idx="1387">
                  <c:v>1.92638888888889</c:v>
                </c:pt>
                <c:pt idx="1388">
                  <c:v>1.92777777777778</c:v>
                </c:pt>
                <c:pt idx="1389">
                  <c:v>1.92916666666667</c:v>
                </c:pt>
                <c:pt idx="1390">
                  <c:v>1.93055555555556</c:v>
                </c:pt>
                <c:pt idx="1391">
                  <c:v>1.93194444444444</c:v>
                </c:pt>
                <c:pt idx="1392">
                  <c:v>1.93333333333333</c:v>
                </c:pt>
                <c:pt idx="1393">
                  <c:v>1.93472222222222</c:v>
                </c:pt>
                <c:pt idx="1394">
                  <c:v>1.93611111111111</c:v>
                </c:pt>
                <c:pt idx="1395">
                  <c:v>1.9375</c:v>
                </c:pt>
                <c:pt idx="1396">
                  <c:v>1.93888888888889</c:v>
                </c:pt>
                <c:pt idx="1397">
                  <c:v>1.94027777777778</c:v>
                </c:pt>
                <c:pt idx="1398">
                  <c:v>1.94166666666667</c:v>
                </c:pt>
                <c:pt idx="1399">
                  <c:v>1.94305555555556</c:v>
                </c:pt>
                <c:pt idx="1400">
                  <c:v>1.94444444444444</c:v>
                </c:pt>
                <c:pt idx="1401">
                  <c:v>1.94583333333333</c:v>
                </c:pt>
                <c:pt idx="1402">
                  <c:v>1.94722222222222</c:v>
                </c:pt>
                <c:pt idx="1403">
                  <c:v>1.94861111111111</c:v>
                </c:pt>
                <c:pt idx="1404">
                  <c:v>1.95</c:v>
                </c:pt>
                <c:pt idx="1405">
                  <c:v>1.9513888888888899</c:v>
                </c:pt>
                <c:pt idx="1406">
                  <c:v>1.9527777777777799</c:v>
                </c:pt>
                <c:pt idx="1407">
                  <c:v>1.9541666666666699</c:v>
                </c:pt>
                <c:pt idx="1408">
                  <c:v>1.9555555555555599</c:v>
                </c:pt>
                <c:pt idx="1409">
                  <c:v>1.9569444444444399</c:v>
                </c:pt>
                <c:pt idx="1410">
                  <c:v>1.9583333333333299</c:v>
                </c:pt>
                <c:pt idx="1411">
                  <c:v>1.9597222222222199</c:v>
                </c:pt>
                <c:pt idx="1412">
                  <c:v>1.9611111111111099</c:v>
                </c:pt>
                <c:pt idx="1413">
                  <c:v>1.9624999999999999</c:v>
                </c:pt>
                <c:pt idx="1414">
                  <c:v>1.9638888888888899</c:v>
                </c:pt>
                <c:pt idx="1415">
                  <c:v>1.9652777777777799</c:v>
                </c:pt>
                <c:pt idx="1416">
                  <c:v>1.9666666666666699</c:v>
                </c:pt>
                <c:pt idx="1417">
                  <c:v>1.9680555555555601</c:v>
                </c:pt>
                <c:pt idx="1418">
                  <c:v>1.9694444444444399</c:v>
                </c:pt>
                <c:pt idx="1419">
                  <c:v>1.9708333333333301</c:v>
                </c:pt>
                <c:pt idx="1420">
                  <c:v>1.9722222222222201</c:v>
                </c:pt>
                <c:pt idx="1421">
                  <c:v>1.9736111111111101</c:v>
                </c:pt>
                <c:pt idx="1422">
                  <c:v>1.9750000000000001</c:v>
                </c:pt>
                <c:pt idx="1423">
                  <c:v>1.9763888888888901</c:v>
                </c:pt>
                <c:pt idx="1424">
                  <c:v>1.9777777777777801</c:v>
                </c:pt>
                <c:pt idx="1425">
                  <c:v>1.9791666666666701</c:v>
                </c:pt>
                <c:pt idx="1426">
                  <c:v>1.9805555555555601</c:v>
                </c:pt>
                <c:pt idx="1427">
                  <c:v>1.9819444444444401</c:v>
                </c:pt>
                <c:pt idx="1428">
                  <c:v>1.9833333333333301</c:v>
                </c:pt>
                <c:pt idx="1429">
                  <c:v>1.9847222222222201</c:v>
                </c:pt>
                <c:pt idx="1430">
                  <c:v>1.9861111111111101</c:v>
                </c:pt>
                <c:pt idx="1431">
                  <c:v>1.9875</c:v>
                </c:pt>
                <c:pt idx="1432">
                  <c:v>1.98888888888889</c:v>
                </c:pt>
                <c:pt idx="1433">
                  <c:v>1.99027777777778</c:v>
                </c:pt>
                <c:pt idx="1434">
                  <c:v>1.99166666666667</c:v>
                </c:pt>
                <c:pt idx="1435">
                  <c:v>1.99305555555556</c:v>
                </c:pt>
                <c:pt idx="1436">
                  <c:v>1.99444444444444</c:v>
                </c:pt>
                <c:pt idx="1437">
                  <c:v>1.99583333333333</c:v>
                </c:pt>
                <c:pt idx="1438">
                  <c:v>1.99722222222222</c:v>
                </c:pt>
                <c:pt idx="1439">
                  <c:v>1.99861111111111</c:v>
                </c:pt>
                <c:pt idx="1440">
                  <c:v>2</c:v>
                </c:pt>
                <c:pt idx="1441">
                  <c:v>2.00138888888889</c:v>
                </c:pt>
                <c:pt idx="1442">
                  <c:v>2.00277777777778</c:v>
                </c:pt>
                <c:pt idx="1443">
                  <c:v>2.00416666666667</c:v>
                </c:pt>
                <c:pt idx="1444">
                  <c:v>2.00555555555556</c:v>
                </c:pt>
                <c:pt idx="1445">
                  <c:v>2.0069444444444402</c:v>
                </c:pt>
                <c:pt idx="1446">
                  <c:v>2.0083333333333302</c:v>
                </c:pt>
                <c:pt idx="1447">
                  <c:v>2.0097222222222202</c:v>
                </c:pt>
                <c:pt idx="1448">
                  <c:v>2.0111111111111102</c:v>
                </c:pt>
                <c:pt idx="1449">
                  <c:v>2.0125000000000002</c:v>
                </c:pt>
                <c:pt idx="1450">
                  <c:v>2.0138888888888902</c:v>
                </c:pt>
                <c:pt idx="1451">
                  <c:v>2.0152777777777802</c:v>
                </c:pt>
                <c:pt idx="1452">
                  <c:v>2.0166666666666702</c:v>
                </c:pt>
                <c:pt idx="1453">
                  <c:v>2.0180555555555602</c:v>
                </c:pt>
                <c:pt idx="1454">
                  <c:v>2.0194444444444399</c:v>
                </c:pt>
                <c:pt idx="1455">
                  <c:v>2.0208333333333299</c:v>
                </c:pt>
                <c:pt idx="1456">
                  <c:v>2.0222222222222199</c:v>
                </c:pt>
                <c:pt idx="1457">
                  <c:v>2.0236111111111099</c:v>
                </c:pt>
                <c:pt idx="1458">
                  <c:v>2.0249999999999999</c:v>
                </c:pt>
                <c:pt idx="1459">
                  <c:v>2.0263888888888899</c:v>
                </c:pt>
                <c:pt idx="1460">
                  <c:v>2.0277777777777799</c:v>
                </c:pt>
                <c:pt idx="1461">
                  <c:v>2.0291666666666699</c:v>
                </c:pt>
                <c:pt idx="1462">
                  <c:v>2.0305555555555599</c:v>
                </c:pt>
                <c:pt idx="1463">
                  <c:v>2.0319444444444401</c:v>
                </c:pt>
                <c:pt idx="1464">
                  <c:v>2.0333333333333301</c:v>
                </c:pt>
                <c:pt idx="1465">
                  <c:v>2.0347222222222201</c:v>
                </c:pt>
                <c:pt idx="1466">
                  <c:v>2.0361111111111101</c:v>
                </c:pt>
                <c:pt idx="1467">
                  <c:v>2.0375000000000001</c:v>
                </c:pt>
                <c:pt idx="1468">
                  <c:v>2.0388888888888901</c:v>
                </c:pt>
                <c:pt idx="1469">
                  <c:v>2.0402777777777801</c:v>
                </c:pt>
                <c:pt idx="1470">
                  <c:v>2.0416666666666701</c:v>
                </c:pt>
                <c:pt idx="1471">
                  <c:v>2.0430555555555601</c:v>
                </c:pt>
                <c:pt idx="1472">
                  <c:v>2.0444444444444398</c:v>
                </c:pt>
                <c:pt idx="1473">
                  <c:v>2.0458333333333298</c:v>
                </c:pt>
                <c:pt idx="1474">
                  <c:v>2.0472222222222198</c:v>
                </c:pt>
                <c:pt idx="1475">
                  <c:v>2.0486111111111098</c:v>
                </c:pt>
                <c:pt idx="1476">
                  <c:v>2.0499999999999998</c:v>
                </c:pt>
                <c:pt idx="1477">
                  <c:v>2.0513888888888898</c:v>
                </c:pt>
                <c:pt idx="1478">
                  <c:v>2.0527777777777798</c:v>
                </c:pt>
                <c:pt idx="1479">
                  <c:v>2.0541666666666698</c:v>
                </c:pt>
                <c:pt idx="1480">
                  <c:v>2.0555555555555598</c:v>
                </c:pt>
                <c:pt idx="1481">
                  <c:v>2.05694444444444</c:v>
                </c:pt>
                <c:pt idx="1482">
                  <c:v>2.05833333333333</c:v>
                </c:pt>
                <c:pt idx="1483">
                  <c:v>2.05972222222222</c:v>
                </c:pt>
                <c:pt idx="1484">
                  <c:v>2.06111111111111</c:v>
                </c:pt>
                <c:pt idx="1485">
                  <c:v>2.0625</c:v>
                </c:pt>
                <c:pt idx="1486">
                  <c:v>2.06388888888889</c:v>
                </c:pt>
                <c:pt idx="1487">
                  <c:v>2.06527777777778</c:v>
                </c:pt>
                <c:pt idx="1488">
                  <c:v>2.06666666666667</c:v>
                </c:pt>
                <c:pt idx="1489">
                  <c:v>2.06805555555556</c:v>
                </c:pt>
                <c:pt idx="1490">
                  <c:v>2.0694444444444402</c:v>
                </c:pt>
                <c:pt idx="1491">
                  <c:v>2.0708333333333302</c:v>
                </c:pt>
                <c:pt idx="1492">
                  <c:v>2.0722222222222202</c:v>
                </c:pt>
                <c:pt idx="1493">
                  <c:v>2.0736111111111102</c:v>
                </c:pt>
                <c:pt idx="1494">
                  <c:v>2.0750000000000002</c:v>
                </c:pt>
                <c:pt idx="1495">
                  <c:v>2.0763888888888902</c:v>
                </c:pt>
                <c:pt idx="1496">
                  <c:v>2.0777777777777802</c:v>
                </c:pt>
                <c:pt idx="1497">
                  <c:v>2.0791666666666702</c:v>
                </c:pt>
                <c:pt idx="1498">
                  <c:v>2.0805555555555602</c:v>
                </c:pt>
                <c:pt idx="1499">
                  <c:v>2.0819444444444399</c:v>
                </c:pt>
                <c:pt idx="1500">
                  <c:v>2.0833333333333299</c:v>
                </c:pt>
                <c:pt idx="1501">
                  <c:v>2.0847222222222199</c:v>
                </c:pt>
                <c:pt idx="1502">
                  <c:v>2.0861111111111099</c:v>
                </c:pt>
                <c:pt idx="1503">
                  <c:v>2.0874999999999999</c:v>
                </c:pt>
                <c:pt idx="1504">
                  <c:v>2.0888888888888899</c:v>
                </c:pt>
                <c:pt idx="1505">
                  <c:v>2.0902777777777799</c:v>
                </c:pt>
                <c:pt idx="1506">
                  <c:v>2.0916666666666699</c:v>
                </c:pt>
                <c:pt idx="1507">
                  <c:v>2.0930555555555599</c:v>
                </c:pt>
                <c:pt idx="1508">
                  <c:v>2.0944444444444401</c:v>
                </c:pt>
                <c:pt idx="1509">
                  <c:v>2.0958333333333301</c:v>
                </c:pt>
                <c:pt idx="1510">
                  <c:v>2.0972222222222201</c:v>
                </c:pt>
                <c:pt idx="1511">
                  <c:v>2.0986111111111101</c:v>
                </c:pt>
                <c:pt idx="1512">
                  <c:v>2.1</c:v>
                </c:pt>
                <c:pt idx="1513">
                  <c:v>2.1013888888888901</c:v>
                </c:pt>
                <c:pt idx="1514">
                  <c:v>2.1027777777777801</c:v>
                </c:pt>
                <c:pt idx="1515">
                  <c:v>2.1041666666666701</c:v>
                </c:pt>
                <c:pt idx="1516">
                  <c:v>2.1055555555555601</c:v>
                </c:pt>
                <c:pt idx="1517">
                  <c:v>2.1069444444444398</c:v>
                </c:pt>
                <c:pt idx="1518">
                  <c:v>2.1083333333333298</c:v>
                </c:pt>
                <c:pt idx="1519">
                  <c:v>2.1097222222222198</c:v>
                </c:pt>
                <c:pt idx="1520">
                  <c:v>2.1111111111111098</c:v>
                </c:pt>
                <c:pt idx="1521">
                  <c:v>2.1124999999999998</c:v>
                </c:pt>
                <c:pt idx="1522">
                  <c:v>2.1138888888888898</c:v>
                </c:pt>
                <c:pt idx="1523">
                  <c:v>2.1152777777777798</c:v>
                </c:pt>
                <c:pt idx="1524">
                  <c:v>2.1166666666666698</c:v>
                </c:pt>
                <c:pt idx="1525">
                  <c:v>2.1180555555555598</c:v>
                </c:pt>
                <c:pt idx="1526">
                  <c:v>2.11944444444444</c:v>
                </c:pt>
                <c:pt idx="1527">
                  <c:v>2.12083333333333</c:v>
                </c:pt>
                <c:pt idx="1528">
                  <c:v>2.12222222222222</c:v>
                </c:pt>
                <c:pt idx="1529">
                  <c:v>2.12361111111111</c:v>
                </c:pt>
                <c:pt idx="1530">
                  <c:v>2.125</c:v>
                </c:pt>
                <c:pt idx="1531">
                  <c:v>2.12638888888889</c:v>
                </c:pt>
                <c:pt idx="1532">
                  <c:v>2.12777777777778</c:v>
                </c:pt>
                <c:pt idx="1533">
                  <c:v>2.12916666666667</c:v>
                </c:pt>
                <c:pt idx="1534">
                  <c:v>2.13055555555556</c:v>
                </c:pt>
                <c:pt idx="1535">
                  <c:v>2.1319444444444402</c:v>
                </c:pt>
                <c:pt idx="1536">
                  <c:v>2.1333333333333302</c:v>
                </c:pt>
                <c:pt idx="1537">
                  <c:v>2.1347222222222202</c:v>
                </c:pt>
                <c:pt idx="1538">
                  <c:v>2.1361111111111102</c:v>
                </c:pt>
                <c:pt idx="1539">
                  <c:v>2.1375000000000002</c:v>
                </c:pt>
                <c:pt idx="1540">
                  <c:v>2.1388888888888902</c:v>
                </c:pt>
                <c:pt idx="1541">
                  <c:v>2.1402777777777802</c:v>
                </c:pt>
                <c:pt idx="1542">
                  <c:v>2.1416666666666702</c:v>
                </c:pt>
                <c:pt idx="1543">
                  <c:v>2.1430555555555602</c:v>
                </c:pt>
                <c:pt idx="1544">
                  <c:v>2.1444444444444399</c:v>
                </c:pt>
                <c:pt idx="1545">
                  <c:v>2.1458333333333299</c:v>
                </c:pt>
                <c:pt idx="1546">
                  <c:v>2.1472222222222199</c:v>
                </c:pt>
                <c:pt idx="1547">
                  <c:v>2.1486111111111099</c:v>
                </c:pt>
                <c:pt idx="1548">
                  <c:v>2.15</c:v>
                </c:pt>
                <c:pt idx="1549">
                  <c:v>2.1513888888888899</c:v>
                </c:pt>
                <c:pt idx="1550">
                  <c:v>2.1527777777777799</c:v>
                </c:pt>
                <c:pt idx="1551">
                  <c:v>2.1541666666666699</c:v>
                </c:pt>
                <c:pt idx="1552">
                  <c:v>2.1555555555555599</c:v>
                </c:pt>
                <c:pt idx="1553">
                  <c:v>2.1569444444444401</c:v>
                </c:pt>
                <c:pt idx="1554">
                  <c:v>2.1583333333333301</c:v>
                </c:pt>
                <c:pt idx="1555">
                  <c:v>2.1597222222222201</c:v>
                </c:pt>
                <c:pt idx="1556">
                  <c:v>2.1611111111111101</c:v>
                </c:pt>
                <c:pt idx="1557">
                  <c:v>2.1625000000000001</c:v>
                </c:pt>
                <c:pt idx="1558">
                  <c:v>2.1638888888888901</c:v>
                </c:pt>
                <c:pt idx="1559">
                  <c:v>2.1652777777777801</c:v>
                </c:pt>
                <c:pt idx="1560">
                  <c:v>2.1666666666666701</c:v>
                </c:pt>
                <c:pt idx="1561">
                  <c:v>2.1680555555555601</c:v>
                </c:pt>
                <c:pt idx="1562">
                  <c:v>2.1694444444444398</c:v>
                </c:pt>
                <c:pt idx="1563">
                  <c:v>2.1708333333333298</c:v>
                </c:pt>
                <c:pt idx="1564">
                  <c:v>2.1722222222222198</c:v>
                </c:pt>
                <c:pt idx="1565">
                  <c:v>2.1736111111111098</c:v>
                </c:pt>
                <c:pt idx="1566">
                  <c:v>2.1749999999999998</c:v>
                </c:pt>
                <c:pt idx="1567">
                  <c:v>2.1763888888888898</c:v>
                </c:pt>
                <c:pt idx="1568">
                  <c:v>2.1777777777777798</c:v>
                </c:pt>
                <c:pt idx="1569">
                  <c:v>2.1791666666666698</c:v>
                </c:pt>
                <c:pt idx="1570">
                  <c:v>2.1805555555555598</c:v>
                </c:pt>
                <c:pt idx="1571">
                  <c:v>2.18194444444444</c:v>
                </c:pt>
                <c:pt idx="1572">
                  <c:v>2.18333333333333</c:v>
                </c:pt>
                <c:pt idx="1573">
                  <c:v>2.18472222222222</c:v>
                </c:pt>
                <c:pt idx="1574">
                  <c:v>2.18611111111111</c:v>
                </c:pt>
                <c:pt idx="1575">
                  <c:v>2.1875</c:v>
                </c:pt>
                <c:pt idx="1576">
                  <c:v>2.18888888888889</c:v>
                </c:pt>
                <c:pt idx="1577">
                  <c:v>2.19027777777778</c:v>
                </c:pt>
                <c:pt idx="1578">
                  <c:v>2.19166666666667</c:v>
                </c:pt>
                <c:pt idx="1579">
                  <c:v>2.19305555555556</c:v>
                </c:pt>
                <c:pt idx="1580">
                  <c:v>2.1944444444444402</c:v>
                </c:pt>
                <c:pt idx="1581">
                  <c:v>2.1958333333333302</c:v>
                </c:pt>
                <c:pt idx="1582">
                  <c:v>2.1972222222222202</c:v>
                </c:pt>
                <c:pt idx="1583">
                  <c:v>2.1986111111111102</c:v>
                </c:pt>
                <c:pt idx="1584">
                  <c:v>2.2000000000000002</c:v>
                </c:pt>
                <c:pt idx="1585">
                  <c:v>2.2013888888888902</c:v>
                </c:pt>
                <c:pt idx="1586">
                  <c:v>2.2027777777777802</c:v>
                </c:pt>
                <c:pt idx="1587">
                  <c:v>2.2041666666666702</c:v>
                </c:pt>
                <c:pt idx="1588">
                  <c:v>2.2055555555555602</c:v>
                </c:pt>
                <c:pt idx="1589">
                  <c:v>2.2069444444444399</c:v>
                </c:pt>
                <c:pt idx="1590">
                  <c:v>2.2083333333333299</c:v>
                </c:pt>
                <c:pt idx="1591">
                  <c:v>2.2097222222222199</c:v>
                </c:pt>
                <c:pt idx="1592">
                  <c:v>2.2111111111111099</c:v>
                </c:pt>
                <c:pt idx="1593">
                  <c:v>2.2124999999999999</c:v>
                </c:pt>
                <c:pt idx="1594">
                  <c:v>2.2138888888888899</c:v>
                </c:pt>
                <c:pt idx="1595">
                  <c:v>2.2152777777777799</c:v>
                </c:pt>
                <c:pt idx="1596">
                  <c:v>2.2166666666666699</c:v>
                </c:pt>
                <c:pt idx="1597">
                  <c:v>2.2180555555555599</c:v>
                </c:pt>
                <c:pt idx="1598">
                  <c:v>2.2194444444444401</c:v>
                </c:pt>
                <c:pt idx="1599">
                  <c:v>2.2208333333333301</c:v>
                </c:pt>
                <c:pt idx="1600">
                  <c:v>2.2222222222222201</c:v>
                </c:pt>
                <c:pt idx="1601">
                  <c:v>2.2236111111111101</c:v>
                </c:pt>
                <c:pt idx="1602">
                  <c:v>2.2250000000000001</c:v>
                </c:pt>
                <c:pt idx="1603">
                  <c:v>2.2263888888888901</c:v>
                </c:pt>
                <c:pt idx="1604">
                  <c:v>2.2277777777777801</c:v>
                </c:pt>
                <c:pt idx="1605">
                  <c:v>2.2291666666666701</c:v>
                </c:pt>
                <c:pt idx="1606">
                  <c:v>2.2305555555555601</c:v>
                </c:pt>
                <c:pt idx="1607">
                  <c:v>2.2319444444444398</c:v>
                </c:pt>
                <c:pt idx="1608">
                  <c:v>2.2333333333333298</c:v>
                </c:pt>
                <c:pt idx="1609">
                  <c:v>2.2347222222222198</c:v>
                </c:pt>
                <c:pt idx="1610">
                  <c:v>2.2361111111111098</c:v>
                </c:pt>
                <c:pt idx="1611">
                  <c:v>2.2374999999999998</c:v>
                </c:pt>
                <c:pt idx="1612">
                  <c:v>2.2388888888888898</c:v>
                </c:pt>
                <c:pt idx="1613">
                  <c:v>2.2402777777777798</c:v>
                </c:pt>
                <c:pt idx="1614">
                  <c:v>2.2416666666666698</c:v>
                </c:pt>
                <c:pt idx="1615">
                  <c:v>2.2430555555555598</c:v>
                </c:pt>
                <c:pt idx="1616">
                  <c:v>2.24444444444444</c:v>
                </c:pt>
                <c:pt idx="1617">
                  <c:v>2.24583333333333</c:v>
                </c:pt>
                <c:pt idx="1618">
                  <c:v>2.24722222222222</c:v>
                </c:pt>
                <c:pt idx="1619">
                  <c:v>2.24861111111111</c:v>
                </c:pt>
                <c:pt idx="1620">
                  <c:v>2.25</c:v>
                </c:pt>
                <c:pt idx="1621">
                  <c:v>2.25138888888889</c:v>
                </c:pt>
                <c:pt idx="1622">
                  <c:v>2.25277777777778</c:v>
                </c:pt>
                <c:pt idx="1623">
                  <c:v>2.25416666666667</c:v>
                </c:pt>
                <c:pt idx="1624">
                  <c:v>2.25555555555556</c:v>
                </c:pt>
                <c:pt idx="1625">
                  <c:v>2.2569444444444402</c:v>
                </c:pt>
                <c:pt idx="1626">
                  <c:v>2.2583333333333302</c:v>
                </c:pt>
                <c:pt idx="1627">
                  <c:v>2.2597222222222202</c:v>
                </c:pt>
                <c:pt idx="1628">
                  <c:v>2.2611111111111102</c:v>
                </c:pt>
                <c:pt idx="1629">
                  <c:v>2.2625000000000002</c:v>
                </c:pt>
                <c:pt idx="1630">
                  <c:v>2.2638888888888902</c:v>
                </c:pt>
                <c:pt idx="1631">
                  <c:v>2.2652777777777802</c:v>
                </c:pt>
                <c:pt idx="1632">
                  <c:v>2.2666666666666702</c:v>
                </c:pt>
                <c:pt idx="1633">
                  <c:v>2.2680555555555602</c:v>
                </c:pt>
                <c:pt idx="1634">
                  <c:v>2.2694444444444399</c:v>
                </c:pt>
                <c:pt idx="1635">
                  <c:v>2.2708333333333299</c:v>
                </c:pt>
                <c:pt idx="1636">
                  <c:v>2.2722222222222199</c:v>
                </c:pt>
                <c:pt idx="1637">
                  <c:v>2.2736111111111099</c:v>
                </c:pt>
                <c:pt idx="1638">
                  <c:v>2.2749999999999999</c:v>
                </c:pt>
                <c:pt idx="1639">
                  <c:v>2.2763888888888899</c:v>
                </c:pt>
                <c:pt idx="1640">
                  <c:v>2.2777777777777799</c:v>
                </c:pt>
                <c:pt idx="1641">
                  <c:v>2.2791666666666699</c:v>
                </c:pt>
                <c:pt idx="1642">
                  <c:v>2.2805555555555599</c:v>
                </c:pt>
                <c:pt idx="1643">
                  <c:v>2.2819444444444401</c:v>
                </c:pt>
                <c:pt idx="1644">
                  <c:v>2.2833333333333301</c:v>
                </c:pt>
                <c:pt idx="1645">
                  <c:v>2.2847222222222201</c:v>
                </c:pt>
                <c:pt idx="1646">
                  <c:v>2.2861111111111101</c:v>
                </c:pt>
                <c:pt idx="1647">
                  <c:v>2.2875000000000001</c:v>
                </c:pt>
                <c:pt idx="1648">
                  <c:v>2.2888888888888901</c:v>
                </c:pt>
                <c:pt idx="1649">
                  <c:v>2.2902777777777801</c:v>
                </c:pt>
                <c:pt idx="1650">
                  <c:v>2.2916666666666701</c:v>
                </c:pt>
                <c:pt idx="1651">
                  <c:v>2.2930555555555601</c:v>
                </c:pt>
                <c:pt idx="1652">
                  <c:v>2.2944444444444398</c:v>
                </c:pt>
                <c:pt idx="1653">
                  <c:v>2.2958333333333298</c:v>
                </c:pt>
                <c:pt idx="1654">
                  <c:v>2.2972222222222198</c:v>
                </c:pt>
                <c:pt idx="1655">
                  <c:v>2.2986111111111098</c:v>
                </c:pt>
                <c:pt idx="1656">
                  <c:v>2.2999999999999998</c:v>
                </c:pt>
                <c:pt idx="1657">
                  <c:v>2.3013888888888898</c:v>
                </c:pt>
                <c:pt idx="1658">
                  <c:v>2.3027777777777798</c:v>
                </c:pt>
                <c:pt idx="1659">
                  <c:v>2.3041666666666698</c:v>
                </c:pt>
                <c:pt idx="1660">
                  <c:v>2.3055555555555598</c:v>
                </c:pt>
                <c:pt idx="1661">
                  <c:v>2.30694444444444</c:v>
                </c:pt>
                <c:pt idx="1662">
                  <c:v>2.30833333333333</c:v>
                </c:pt>
                <c:pt idx="1663">
                  <c:v>2.30972222222222</c:v>
                </c:pt>
                <c:pt idx="1664">
                  <c:v>2.31111111111111</c:v>
                </c:pt>
                <c:pt idx="1665">
                  <c:v>2.3125</c:v>
                </c:pt>
                <c:pt idx="1666">
                  <c:v>2.31388888888889</c:v>
                </c:pt>
                <c:pt idx="1667">
                  <c:v>2.31527777777778</c:v>
                </c:pt>
                <c:pt idx="1668">
                  <c:v>2.31666666666667</c:v>
                </c:pt>
                <c:pt idx="1669">
                  <c:v>2.31805555555556</c:v>
                </c:pt>
                <c:pt idx="1670">
                  <c:v>2.3194444444444402</c:v>
                </c:pt>
                <c:pt idx="1671">
                  <c:v>2.3208333333333302</c:v>
                </c:pt>
                <c:pt idx="1672">
                  <c:v>2.3222222222222202</c:v>
                </c:pt>
                <c:pt idx="1673">
                  <c:v>2.3236111111111102</c:v>
                </c:pt>
                <c:pt idx="1674">
                  <c:v>2.3250000000000002</c:v>
                </c:pt>
                <c:pt idx="1675">
                  <c:v>2.3263888888888902</c:v>
                </c:pt>
                <c:pt idx="1676">
                  <c:v>2.3277777777777802</c:v>
                </c:pt>
                <c:pt idx="1677">
                  <c:v>2.3291666666666702</c:v>
                </c:pt>
                <c:pt idx="1678">
                  <c:v>2.3305555555555602</c:v>
                </c:pt>
                <c:pt idx="1679">
                  <c:v>2.3319444444444399</c:v>
                </c:pt>
                <c:pt idx="1680">
                  <c:v>2.3333333333333299</c:v>
                </c:pt>
                <c:pt idx="1681">
                  <c:v>2.3347222222222199</c:v>
                </c:pt>
                <c:pt idx="1682">
                  <c:v>2.3361111111111099</c:v>
                </c:pt>
                <c:pt idx="1683">
                  <c:v>2.3374999999999999</c:v>
                </c:pt>
                <c:pt idx="1684">
                  <c:v>2.3388888888888899</c:v>
                </c:pt>
                <c:pt idx="1685">
                  <c:v>2.3402777777777799</c:v>
                </c:pt>
                <c:pt idx="1686">
                  <c:v>2.3416666666666699</c:v>
                </c:pt>
                <c:pt idx="1687">
                  <c:v>2.3430555555555599</c:v>
                </c:pt>
                <c:pt idx="1688">
                  <c:v>2.3444444444444401</c:v>
                </c:pt>
                <c:pt idx="1689">
                  <c:v>2.3458333333333301</c:v>
                </c:pt>
                <c:pt idx="1690">
                  <c:v>2.3472222222222201</c:v>
                </c:pt>
                <c:pt idx="1691">
                  <c:v>2.3486111111111101</c:v>
                </c:pt>
                <c:pt idx="1692">
                  <c:v>2.35</c:v>
                </c:pt>
                <c:pt idx="1693">
                  <c:v>2.3513888888888901</c:v>
                </c:pt>
                <c:pt idx="1694">
                  <c:v>2.3527777777777801</c:v>
                </c:pt>
                <c:pt idx="1695">
                  <c:v>2.3541666666666701</c:v>
                </c:pt>
                <c:pt idx="1696">
                  <c:v>2.3555555555555601</c:v>
                </c:pt>
                <c:pt idx="1697">
                  <c:v>2.3569444444444398</c:v>
                </c:pt>
                <c:pt idx="1698">
                  <c:v>2.3583333333333298</c:v>
                </c:pt>
                <c:pt idx="1699">
                  <c:v>2.3597222222222198</c:v>
                </c:pt>
                <c:pt idx="1700">
                  <c:v>2.3611111111111098</c:v>
                </c:pt>
                <c:pt idx="1701">
                  <c:v>2.3624999999999998</c:v>
                </c:pt>
                <c:pt idx="1702">
                  <c:v>2.3638888888888898</c:v>
                </c:pt>
                <c:pt idx="1703">
                  <c:v>2.3652777777777798</c:v>
                </c:pt>
                <c:pt idx="1704">
                  <c:v>2.3666666666666698</c:v>
                </c:pt>
                <c:pt idx="1705">
                  <c:v>2.3680555555555598</c:v>
                </c:pt>
                <c:pt idx="1706">
                  <c:v>2.36944444444444</c:v>
                </c:pt>
                <c:pt idx="1707">
                  <c:v>2.37083333333333</c:v>
                </c:pt>
                <c:pt idx="1708">
                  <c:v>2.37222222222222</c:v>
                </c:pt>
                <c:pt idx="1709">
                  <c:v>2.37361111111111</c:v>
                </c:pt>
                <c:pt idx="1710">
                  <c:v>2.375</c:v>
                </c:pt>
                <c:pt idx="1711">
                  <c:v>2.37638888888889</c:v>
                </c:pt>
                <c:pt idx="1712">
                  <c:v>2.37777777777778</c:v>
                </c:pt>
                <c:pt idx="1713">
                  <c:v>2.37916666666667</c:v>
                </c:pt>
                <c:pt idx="1714">
                  <c:v>2.38055555555556</c:v>
                </c:pt>
                <c:pt idx="1715">
                  <c:v>2.3819444444444402</c:v>
                </c:pt>
                <c:pt idx="1716">
                  <c:v>2.3833333333333302</c:v>
                </c:pt>
                <c:pt idx="1717">
                  <c:v>2.3847222222222202</c:v>
                </c:pt>
                <c:pt idx="1718">
                  <c:v>2.3861111111111102</c:v>
                </c:pt>
                <c:pt idx="1719">
                  <c:v>2.3875000000000002</c:v>
                </c:pt>
                <c:pt idx="1720">
                  <c:v>2.3888888888888902</c:v>
                </c:pt>
                <c:pt idx="1721">
                  <c:v>2.3902777777777802</c:v>
                </c:pt>
                <c:pt idx="1722">
                  <c:v>2.3916666666666702</c:v>
                </c:pt>
                <c:pt idx="1723">
                  <c:v>2.3930555555555602</c:v>
                </c:pt>
                <c:pt idx="1724">
                  <c:v>2.3944444444444399</c:v>
                </c:pt>
                <c:pt idx="1725">
                  <c:v>2.3958333333333299</c:v>
                </c:pt>
                <c:pt idx="1726">
                  <c:v>2.3972222222222199</c:v>
                </c:pt>
                <c:pt idx="1727">
                  <c:v>2.3986111111111099</c:v>
                </c:pt>
                <c:pt idx="1728">
                  <c:v>2.4</c:v>
                </c:pt>
                <c:pt idx="1729">
                  <c:v>2.4013888888888899</c:v>
                </c:pt>
                <c:pt idx="1730">
                  <c:v>2.4027777777777799</c:v>
                </c:pt>
                <c:pt idx="1731">
                  <c:v>2.4041666666666699</c:v>
                </c:pt>
                <c:pt idx="1732">
                  <c:v>2.4055555555555599</c:v>
                </c:pt>
                <c:pt idx="1733">
                  <c:v>2.4069444444444401</c:v>
                </c:pt>
                <c:pt idx="1734">
                  <c:v>2.4083333333333301</c:v>
                </c:pt>
                <c:pt idx="1735">
                  <c:v>2.4097222222222201</c:v>
                </c:pt>
                <c:pt idx="1736">
                  <c:v>2.4111111111111101</c:v>
                </c:pt>
                <c:pt idx="1737">
                  <c:v>2.4125000000000001</c:v>
                </c:pt>
                <c:pt idx="1738">
                  <c:v>2.4138888888888901</c:v>
                </c:pt>
                <c:pt idx="1739">
                  <c:v>2.4152777777777801</c:v>
                </c:pt>
                <c:pt idx="1740">
                  <c:v>2.4166666666666701</c:v>
                </c:pt>
                <c:pt idx="1741">
                  <c:v>2.4180555555555601</c:v>
                </c:pt>
                <c:pt idx="1742">
                  <c:v>2.4194444444444398</c:v>
                </c:pt>
                <c:pt idx="1743">
                  <c:v>2.4208333333333298</c:v>
                </c:pt>
                <c:pt idx="1744">
                  <c:v>2.4222222222222198</c:v>
                </c:pt>
                <c:pt idx="1745">
                  <c:v>2.4236111111111098</c:v>
                </c:pt>
                <c:pt idx="1746">
                  <c:v>2.4249999999999998</c:v>
                </c:pt>
                <c:pt idx="1747">
                  <c:v>2.4263888888888898</c:v>
                </c:pt>
                <c:pt idx="1748">
                  <c:v>2.4277777777777798</c:v>
                </c:pt>
                <c:pt idx="1749">
                  <c:v>2.4291666666666698</c:v>
                </c:pt>
                <c:pt idx="1750">
                  <c:v>2.4305555555555598</c:v>
                </c:pt>
                <c:pt idx="1751">
                  <c:v>2.43194444444444</c:v>
                </c:pt>
                <c:pt idx="1752">
                  <c:v>2.43333333333333</c:v>
                </c:pt>
                <c:pt idx="1753">
                  <c:v>2.43472222222222</c:v>
                </c:pt>
                <c:pt idx="1754">
                  <c:v>2.43611111111111</c:v>
                </c:pt>
                <c:pt idx="1755">
                  <c:v>2.4375</c:v>
                </c:pt>
                <c:pt idx="1756">
                  <c:v>2.43888888888889</c:v>
                </c:pt>
                <c:pt idx="1757">
                  <c:v>2.44027777777778</c:v>
                </c:pt>
                <c:pt idx="1758">
                  <c:v>2.44166666666667</c:v>
                </c:pt>
                <c:pt idx="1759">
                  <c:v>2.44305555555556</c:v>
                </c:pt>
                <c:pt idx="1760">
                  <c:v>2.4444444444444402</c:v>
                </c:pt>
                <c:pt idx="1761">
                  <c:v>2.4458333333333302</c:v>
                </c:pt>
                <c:pt idx="1762">
                  <c:v>2.4472222222222202</c:v>
                </c:pt>
                <c:pt idx="1763">
                  <c:v>2.4486111111111102</c:v>
                </c:pt>
                <c:pt idx="1764">
                  <c:v>2.4500000000000002</c:v>
                </c:pt>
                <c:pt idx="1765">
                  <c:v>2.4513888888888902</c:v>
                </c:pt>
                <c:pt idx="1766">
                  <c:v>2.4527777777777802</c:v>
                </c:pt>
                <c:pt idx="1767">
                  <c:v>2.4541666666666702</c:v>
                </c:pt>
                <c:pt idx="1768">
                  <c:v>2.4555555555555602</c:v>
                </c:pt>
                <c:pt idx="1769">
                  <c:v>2.4569444444444399</c:v>
                </c:pt>
                <c:pt idx="1770">
                  <c:v>2.4583333333333299</c:v>
                </c:pt>
                <c:pt idx="1771">
                  <c:v>2.4597222222222199</c:v>
                </c:pt>
                <c:pt idx="1772">
                  <c:v>2.4611111111111099</c:v>
                </c:pt>
                <c:pt idx="1773">
                  <c:v>2.4624999999999999</c:v>
                </c:pt>
                <c:pt idx="1774">
                  <c:v>2.4638888888888899</c:v>
                </c:pt>
                <c:pt idx="1775">
                  <c:v>2.4652777777777799</c:v>
                </c:pt>
                <c:pt idx="1776">
                  <c:v>2.4666666666666699</c:v>
                </c:pt>
                <c:pt idx="1777">
                  <c:v>2.4680555555555599</c:v>
                </c:pt>
                <c:pt idx="1778">
                  <c:v>2.4694444444444401</c:v>
                </c:pt>
                <c:pt idx="1779">
                  <c:v>2.4708333333333301</c:v>
                </c:pt>
                <c:pt idx="1780">
                  <c:v>2.4722222222222201</c:v>
                </c:pt>
                <c:pt idx="1781">
                  <c:v>2.4736111111111101</c:v>
                </c:pt>
                <c:pt idx="1782">
                  <c:v>2.4750000000000001</c:v>
                </c:pt>
                <c:pt idx="1783">
                  <c:v>2.4763888888888901</c:v>
                </c:pt>
                <c:pt idx="1784">
                  <c:v>2.4777777777777801</c:v>
                </c:pt>
                <c:pt idx="1785">
                  <c:v>2.4791666666666701</c:v>
                </c:pt>
                <c:pt idx="1786">
                  <c:v>2.4805555555555601</c:v>
                </c:pt>
                <c:pt idx="1787">
                  <c:v>2.4819444444444398</c:v>
                </c:pt>
                <c:pt idx="1788">
                  <c:v>2.4833333333333298</c:v>
                </c:pt>
                <c:pt idx="1789">
                  <c:v>2.4847222222222198</c:v>
                </c:pt>
                <c:pt idx="1790">
                  <c:v>2.4861111111111098</c:v>
                </c:pt>
                <c:pt idx="1791">
                  <c:v>2.4874999999999998</c:v>
                </c:pt>
                <c:pt idx="1792">
                  <c:v>2.4888888888888898</c:v>
                </c:pt>
                <c:pt idx="1793">
                  <c:v>2.4902777777777798</c:v>
                </c:pt>
                <c:pt idx="1794">
                  <c:v>2.4916666666666698</c:v>
                </c:pt>
                <c:pt idx="1795">
                  <c:v>2.4930555555555598</c:v>
                </c:pt>
                <c:pt idx="1796">
                  <c:v>2.49444444444444</c:v>
                </c:pt>
                <c:pt idx="1797">
                  <c:v>2.49583333333333</c:v>
                </c:pt>
                <c:pt idx="1798">
                  <c:v>2.49722222222222</c:v>
                </c:pt>
                <c:pt idx="1799">
                  <c:v>2.49861111111111</c:v>
                </c:pt>
                <c:pt idx="1800">
                  <c:v>2.5</c:v>
                </c:pt>
                <c:pt idx="1801">
                  <c:v>2.50138888888889</c:v>
                </c:pt>
                <c:pt idx="1802">
                  <c:v>2.50277777777778</c:v>
                </c:pt>
                <c:pt idx="1803">
                  <c:v>2.50416666666667</c:v>
                </c:pt>
                <c:pt idx="1804">
                  <c:v>2.50555555555556</c:v>
                </c:pt>
                <c:pt idx="1805">
                  <c:v>2.5069444444444402</c:v>
                </c:pt>
                <c:pt idx="1806">
                  <c:v>2.5083333333333302</c:v>
                </c:pt>
                <c:pt idx="1807">
                  <c:v>2.5097222222222202</c:v>
                </c:pt>
                <c:pt idx="1808">
                  <c:v>2.5111111111111102</c:v>
                </c:pt>
                <c:pt idx="1809">
                  <c:v>2.5125000000000002</c:v>
                </c:pt>
                <c:pt idx="1810">
                  <c:v>2.5138888888888902</c:v>
                </c:pt>
                <c:pt idx="1811">
                  <c:v>2.5152777777777802</c:v>
                </c:pt>
                <c:pt idx="1812">
                  <c:v>2.5166666666666702</c:v>
                </c:pt>
                <c:pt idx="1813">
                  <c:v>2.5180555555555602</c:v>
                </c:pt>
                <c:pt idx="1814">
                  <c:v>2.5194444444444399</c:v>
                </c:pt>
                <c:pt idx="1815">
                  <c:v>2.5208333333333299</c:v>
                </c:pt>
                <c:pt idx="1816">
                  <c:v>2.5222222222222199</c:v>
                </c:pt>
                <c:pt idx="1817">
                  <c:v>2.5236111111111099</c:v>
                </c:pt>
                <c:pt idx="1818">
                  <c:v>2.5249999999999999</c:v>
                </c:pt>
                <c:pt idx="1819">
                  <c:v>2.5263888888888899</c:v>
                </c:pt>
                <c:pt idx="1820">
                  <c:v>2.5277777777777799</c:v>
                </c:pt>
                <c:pt idx="1821">
                  <c:v>2.5291666666666699</c:v>
                </c:pt>
                <c:pt idx="1822">
                  <c:v>2.5305555555555599</c:v>
                </c:pt>
                <c:pt idx="1823">
                  <c:v>2.5319444444444401</c:v>
                </c:pt>
                <c:pt idx="1824">
                  <c:v>2.5333333333333301</c:v>
                </c:pt>
                <c:pt idx="1825">
                  <c:v>2.5347222222222201</c:v>
                </c:pt>
                <c:pt idx="1826">
                  <c:v>2.5361111111111101</c:v>
                </c:pt>
                <c:pt idx="1827">
                  <c:v>2.5375000000000001</c:v>
                </c:pt>
                <c:pt idx="1828">
                  <c:v>2.5388888888888901</c:v>
                </c:pt>
                <c:pt idx="1829">
                  <c:v>2.5402777777777801</c:v>
                </c:pt>
                <c:pt idx="1830">
                  <c:v>2.5416666666666701</c:v>
                </c:pt>
                <c:pt idx="1831">
                  <c:v>2.5430555555555601</c:v>
                </c:pt>
                <c:pt idx="1832">
                  <c:v>2.5444444444444398</c:v>
                </c:pt>
                <c:pt idx="1833">
                  <c:v>2.5458333333333298</c:v>
                </c:pt>
                <c:pt idx="1834">
                  <c:v>2.5472222222222198</c:v>
                </c:pt>
                <c:pt idx="1835">
                  <c:v>2.5486111111111098</c:v>
                </c:pt>
                <c:pt idx="1836">
                  <c:v>2.5499999999999998</c:v>
                </c:pt>
                <c:pt idx="1837">
                  <c:v>2.5513888888888898</c:v>
                </c:pt>
                <c:pt idx="1838">
                  <c:v>2.5527777777777798</c:v>
                </c:pt>
                <c:pt idx="1839">
                  <c:v>2.5541666666666698</c:v>
                </c:pt>
                <c:pt idx="1840">
                  <c:v>2.5555555555555598</c:v>
                </c:pt>
                <c:pt idx="1841">
                  <c:v>2.55694444444444</c:v>
                </c:pt>
                <c:pt idx="1842">
                  <c:v>2.55833333333333</c:v>
                </c:pt>
                <c:pt idx="1843">
                  <c:v>2.55972222222222</c:v>
                </c:pt>
                <c:pt idx="1844">
                  <c:v>2.56111111111111</c:v>
                </c:pt>
                <c:pt idx="1845">
                  <c:v>2.5625</c:v>
                </c:pt>
                <c:pt idx="1846">
                  <c:v>2.56388888888889</c:v>
                </c:pt>
                <c:pt idx="1847">
                  <c:v>2.56527777777778</c:v>
                </c:pt>
                <c:pt idx="1848">
                  <c:v>2.56666666666667</c:v>
                </c:pt>
                <c:pt idx="1849">
                  <c:v>2.56805555555556</c:v>
                </c:pt>
                <c:pt idx="1850">
                  <c:v>2.5694444444444402</c:v>
                </c:pt>
                <c:pt idx="1851">
                  <c:v>2.5708333333333302</c:v>
                </c:pt>
                <c:pt idx="1852">
                  <c:v>2.5722222222222202</c:v>
                </c:pt>
                <c:pt idx="1853">
                  <c:v>2.5736111111111102</c:v>
                </c:pt>
                <c:pt idx="1854">
                  <c:v>2.5750000000000002</c:v>
                </c:pt>
                <c:pt idx="1855">
                  <c:v>2.5763888888888902</c:v>
                </c:pt>
                <c:pt idx="1856">
                  <c:v>2.5777777777777802</c:v>
                </c:pt>
                <c:pt idx="1857">
                  <c:v>2.5791666666666702</c:v>
                </c:pt>
                <c:pt idx="1858">
                  <c:v>2.5805555555555602</c:v>
                </c:pt>
                <c:pt idx="1859">
                  <c:v>2.5819444444444399</c:v>
                </c:pt>
                <c:pt idx="1860">
                  <c:v>2.5833333333333299</c:v>
                </c:pt>
                <c:pt idx="1861">
                  <c:v>2.5847222222222199</c:v>
                </c:pt>
                <c:pt idx="1862">
                  <c:v>2.5861111111111099</c:v>
                </c:pt>
                <c:pt idx="1863">
                  <c:v>2.5874999999999999</c:v>
                </c:pt>
                <c:pt idx="1864">
                  <c:v>2.5888888888888899</c:v>
                </c:pt>
                <c:pt idx="1865">
                  <c:v>2.5902777777777799</c:v>
                </c:pt>
                <c:pt idx="1866">
                  <c:v>2.5916666666666699</c:v>
                </c:pt>
                <c:pt idx="1867">
                  <c:v>2.5930555555555599</c:v>
                </c:pt>
                <c:pt idx="1868">
                  <c:v>2.5944444444444401</c:v>
                </c:pt>
                <c:pt idx="1869">
                  <c:v>2.5958333333333301</c:v>
                </c:pt>
                <c:pt idx="1870">
                  <c:v>2.5972222222222201</c:v>
                </c:pt>
                <c:pt idx="1871">
                  <c:v>2.5986111111111101</c:v>
                </c:pt>
                <c:pt idx="1872">
                  <c:v>2.6</c:v>
                </c:pt>
                <c:pt idx="1873">
                  <c:v>2.6013888888888901</c:v>
                </c:pt>
                <c:pt idx="1874">
                  <c:v>2.6027777777777801</c:v>
                </c:pt>
                <c:pt idx="1875">
                  <c:v>2.6041666666666701</c:v>
                </c:pt>
                <c:pt idx="1876">
                  <c:v>2.6055555555555601</c:v>
                </c:pt>
                <c:pt idx="1877">
                  <c:v>2.6069444444444398</c:v>
                </c:pt>
                <c:pt idx="1878">
                  <c:v>2.6083333333333298</c:v>
                </c:pt>
                <c:pt idx="1879">
                  <c:v>2.6097222222222198</c:v>
                </c:pt>
                <c:pt idx="1880">
                  <c:v>2.6111111111111098</c:v>
                </c:pt>
                <c:pt idx="1881">
                  <c:v>2.6124999999999998</c:v>
                </c:pt>
                <c:pt idx="1882">
                  <c:v>2.6138888888888898</c:v>
                </c:pt>
                <c:pt idx="1883">
                  <c:v>2.6152777777777798</c:v>
                </c:pt>
                <c:pt idx="1884">
                  <c:v>2.6166666666666698</c:v>
                </c:pt>
                <c:pt idx="1885">
                  <c:v>2.6180555555555598</c:v>
                </c:pt>
                <c:pt idx="1886">
                  <c:v>2.61944444444444</c:v>
                </c:pt>
                <c:pt idx="1887">
                  <c:v>2.62083333333333</c:v>
                </c:pt>
                <c:pt idx="1888">
                  <c:v>2.62222222222222</c:v>
                </c:pt>
                <c:pt idx="1889">
                  <c:v>2.62361111111111</c:v>
                </c:pt>
                <c:pt idx="1890">
                  <c:v>2.625</c:v>
                </c:pt>
                <c:pt idx="1891">
                  <c:v>2.62638888888889</c:v>
                </c:pt>
                <c:pt idx="1892">
                  <c:v>2.62777777777778</c:v>
                </c:pt>
                <c:pt idx="1893">
                  <c:v>2.62916666666667</c:v>
                </c:pt>
                <c:pt idx="1894">
                  <c:v>2.63055555555556</c:v>
                </c:pt>
                <c:pt idx="1895">
                  <c:v>2.6319444444444402</c:v>
                </c:pt>
                <c:pt idx="1896">
                  <c:v>2.6333333333333302</c:v>
                </c:pt>
                <c:pt idx="1897">
                  <c:v>2.6347222222222202</c:v>
                </c:pt>
                <c:pt idx="1898">
                  <c:v>2.6361111111111102</c:v>
                </c:pt>
                <c:pt idx="1899">
                  <c:v>2.6375000000000002</c:v>
                </c:pt>
                <c:pt idx="1900">
                  <c:v>2.6388888888888902</c:v>
                </c:pt>
                <c:pt idx="1901">
                  <c:v>2.6402777777777802</c:v>
                </c:pt>
                <c:pt idx="1902">
                  <c:v>2.6416666666666702</c:v>
                </c:pt>
                <c:pt idx="1903">
                  <c:v>2.6430555555555602</c:v>
                </c:pt>
                <c:pt idx="1904">
                  <c:v>2.6444444444444399</c:v>
                </c:pt>
                <c:pt idx="1905">
                  <c:v>2.6458333333333299</c:v>
                </c:pt>
                <c:pt idx="1906">
                  <c:v>2.6472222222222199</c:v>
                </c:pt>
                <c:pt idx="1907">
                  <c:v>2.6486111111111099</c:v>
                </c:pt>
                <c:pt idx="1908">
                  <c:v>2.65</c:v>
                </c:pt>
                <c:pt idx="1909">
                  <c:v>2.6513888888888899</c:v>
                </c:pt>
                <c:pt idx="1910">
                  <c:v>2.6527777777777799</c:v>
                </c:pt>
                <c:pt idx="1911">
                  <c:v>2.6541666666666699</c:v>
                </c:pt>
                <c:pt idx="1912">
                  <c:v>2.6555555555555599</c:v>
                </c:pt>
                <c:pt idx="1913">
                  <c:v>2.6569444444444401</c:v>
                </c:pt>
                <c:pt idx="1914">
                  <c:v>2.6583333333333301</c:v>
                </c:pt>
                <c:pt idx="1915">
                  <c:v>2.6597222222222201</c:v>
                </c:pt>
                <c:pt idx="1916">
                  <c:v>2.6611111111111101</c:v>
                </c:pt>
                <c:pt idx="1917">
                  <c:v>2.6625000000000001</c:v>
                </c:pt>
                <c:pt idx="1918">
                  <c:v>2.6638888888888901</c:v>
                </c:pt>
                <c:pt idx="1919">
                  <c:v>2.6652777777777801</c:v>
                </c:pt>
                <c:pt idx="1920">
                  <c:v>2.6666666666666701</c:v>
                </c:pt>
                <c:pt idx="1921">
                  <c:v>2.6680555555555601</c:v>
                </c:pt>
                <c:pt idx="1922">
                  <c:v>2.6694444444444398</c:v>
                </c:pt>
                <c:pt idx="1923">
                  <c:v>2.6708333333333298</c:v>
                </c:pt>
                <c:pt idx="1924">
                  <c:v>2.6722222222222198</c:v>
                </c:pt>
                <c:pt idx="1925">
                  <c:v>2.6736111111111098</c:v>
                </c:pt>
                <c:pt idx="1926">
                  <c:v>2.6749999999999998</c:v>
                </c:pt>
                <c:pt idx="1927">
                  <c:v>2.6763888888888898</c:v>
                </c:pt>
                <c:pt idx="1928">
                  <c:v>2.6777777777777798</c:v>
                </c:pt>
                <c:pt idx="1929">
                  <c:v>2.6791666666666698</c:v>
                </c:pt>
                <c:pt idx="1930">
                  <c:v>2.6805555555555598</c:v>
                </c:pt>
                <c:pt idx="1931">
                  <c:v>2.68194444444444</c:v>
                </c:pt>
                <c:pt idx="1932">
                  <c:v>2.68333333333333</c:v>
                </c:pt>
                <c:pt idx="1933">
                  <c:v>2.68472222222222</c:v>
                </c:pt>
                <c:pt idx="1934">
                  <c:v>2.68611111111111</c:v>
                </c:pt>
                <c:pt idx="1935">
                  <c:v>2.6875</c:v>
                </c:pt>
                <c:pt idx="1936">
                  <c:v>2.68888888888889</c:v>
                </c:pt>
                <c:pt idx="1937">
                  <c:v>2.69027777777778</c:v>
                </c:pt>
                <c:pt idx="1938">
                  <c:v>2.69166666666667</c:v>
                </c:pt>
                <c:pt idx="1939">
                  <c:v>2.69305555555556</c:v>
                </c:pt>
                <c:pt idx="1940">
                  <c:v>2.6944444444444402</c:v>
                </c:pt>
                <c:pt idx="1941">
                  <c:v>2.6958333333333302</c:v>
                </c:pt>
                <c:pt idx="1942">
                  <c:v>2.6972222222222202</c:v>
                </c:pt>
                <c:pt idx="1943">
                  <c:v>2.6986111111111102</c:v>
                </c:pt>
                <c:pt idx="1944">
                  <c:v>2.7</c:v>
                </c:pt>
                <c:pt idx="1945">
                  <c:v>2.7013888888888902</c:v>
                </c:pt>
                <c:pt idx="1946">
                  <c:v>2.7027777777777802</c:v>
                </c:pt>
                <c:pt idx="1947">
                  <c:v>2.7041666666666702</c:v>
                </c:pt>
                <c:pt idx="1948">
                  <c:v>2.7055555555555602</c:v>
                </c:pt>
                <c:pt idx="1949">
                  <c:v>2.7069444444444399</c:v>
                </c:pt>
                <c:pt idx="1950">
                  <c:v>2.7083333333333299</c:v>
                </c:pt>
                <c:pt idx="1951">
                  <c:v>2.7097222222222199</c:v>
                </c:pt>
                <c:pt idx="1952">
                  <c:v>2.7111111111111099</c:v>
                </c:pt>
                <c:pt idx="1953">
                  <c:v>2.7124999999999999</c:v>
                </c:pt>
                <c:pt idx="1954">
                  <c:v>2.7138888888888899</c:v>
                </c:pt>
                <c:pt idx="1955">
                  <c:v>2.7152777777777799</c:v>
                </c:pt>
                <c:pt idx="1956">
                  <c:v>2.7166666666666699</c:v>
                </c:pt>
                <c:pt idx="1957">
                  <c:v>2.7180555555555599</c:v>
                </c:pt>
                <c:pt idx="1958">
                  <c:v>2.7194444444444401</c:v>
                </c:pt>
                <c:pt idx="1959">
                  <c:v>2.7208333333333301</c:v>
                </c:pt>
                <c:pt idx="1960">
                  <c:v>2.7222222222222201</c:v>
                </c:pt>
                <c:pt idx="1961">
                  <c:v>2.7236111111111101</c:v>
                </c:pt>
                <c:pt idx="1962">
                  <c:v>2.7250000000000001</c:v>
                </c:pt>
                <c:pt idx="1963">
                  <c:v>2.7263888888888901</c:v>
                </c:pt>
                <c:pt idx="1964">
                  <c:v>2.7277777777777801</c:v>
                </c:pt>
                <c:pt idx="1965">
                  <c:v>2.7291666666666701</c:v>
                </c:pt>
                <c:pt idx="1966">
                  <c:v>2.7305555555555601</c:v>
                </c:pt>
                <c:pt idx="1967">
                  <c:v>2.7319444444444398</c:v>
                </c:pt>
                <c:pt idx="1968">
                  <c:v>2.7333333333333298</c:v>
                </c:pt>
                <c:pt idx="1969">
                  <c:v>2.7347222222222198</c:v>
                </c:pt>
                <c:pt idx="1970">
                  <c:v>2.7361111111111098</c:v>
                </c:pt>
                <c:pt idx="1971">
                  <c:v>2.7374999999999998</c:v>
                </c:pt>
                <c:pt idx="1972">
                  <c:v>2.7388888888888898</c:v>
                </c:pt>
                <c:pt idx="1973">
                  <c:v>2.7402777777777798</c:v>
                </c:pt>
                <c:pt idx="1974">
                  <c:v>2.7416666666666698</c:v>
                </c:pt>
                <c:pt idx="1975">
                  <c:v>2.7430555555555598</c:v>
                </c:pt>
                <c:pt idx="1976">
                  <c:v>2.74444444444444</c:v>
                </c:pt>
                <c:pt idx="1977">
                  <c:v>2.74583333333333</c:v>
                </c:pt>
                <c:pt idx="1978">
                  <c:v>2.74722222222222</c:v>
                </c:pt>
                <c:pt idx="1979">
                  <c:v>2.74861111111111</c:v>
                </c:pt>
                <c:pt idx="1980">
                  <c:v>2.75</c:v>
                </c:pt>
                <c:pt idx="1981">
                  <c:v>2.75138888888889</c:v>
                </c:pt>
                <c:pt idx="1982">
                  <c:v>2.75277777777778</c:v>
                </c:pt>
                <c:pt idx="1983">
                  <c:v>2.75416666666667</c:v>
                </c:pt>
                <c:pt idx="1984">
                  <c:v>2.75555555555556</c:v>
                </c:pt>
                <c:pt idx="1985">
                  <c:v>2.7569444444444402</c:v>
                </c:pt>
                <c:pt idx="1986">
                  <c:v>2.7583333333333302</c:v>
                </c:pt>
                <c:pt idx="1987">
                  <c:v>2.7597222222222202</c:v>
                </c:pt>
                <c:pt idx="1988">
                  <c:v>2.7611111111111102</c:v>
                </c:pt>
                <c:pt idx="1989">
                  <c:v>2.7625000000000002</c:v>
                </c:pt>
                <c:pt idx="1990">
                  <c:v>2.7638888888888902</c:v>
                </c:pt>
                <c:pt idx="1991">
                  <c:v>2.7652777777777802</c:v>
                </c:pt>
                <c:pt idx="1992">
                  <c:v>2.7666666666666702</c:v>
                </c:pt>
                <c:pt idx="1993">
                  <c:v>2.7680555555555602</c:v>
                </c:pt>
                <c:pt idx="1994">
                  <c:v>2.7694444444444399</c:v>
                </c:pt>
                <c:pt idx="1995">
                  <c:v>2.7708333333333299</c:v>
                </c:pt>
                <c:pt idx="1996">
                  <c:v>2.7722222222222199</c:v>
                </c:pt>
                <c:pt idx="1997">
                  <c:v>2.7736111111111099</c:v>
                </c:pt>
                <c:pt idx="1998">
                  <c:v>2.7749999999999999</c:v>
                </c:pt>
                <c:pt idx="1999">
                  <c:v>2.7763888888888899</c:v>
                </c:pt>
                <c:pt idx="2000">
                  <c:v>2.7777777777777799</c:v>
                </c:pt>
                <c:pt idx="2001">
                  <c:v>2.7791666666666699</c:v>
                </c:pt>
                <c:pt idx="2002">
                  <c:v>2.7805555555555599</c:v>
                </c:pt>
                <c:pt idx="2003">
                  <c:v>2.7819444444444401</c:v>
                </c:pt>
                <c:pt idx="2004">
                  <c:v>2.7833333333333301</c:v>
                </c:pt>
                <c:pt idx="2005">
                  <c:v>2.7847222222222201</c:v>
                </c:pt>
                <c:pt idx="2006">
                  <c:v>2.7861111111111101</c:v>
                </c:pt>
                <c:pt idx="2007">
                  <c:v>2.7875000000000001</c:v>
                </c:pt>
                <c:pt idx="2008">
                  <c:v>2.7888888888888901</c:v>
                </c:pt>
                <c:pt idx="2009">
                  <c:v>2.7902777777777801</c:v>
                </c:pt>
                <c:pt idx="2010">
                  <c:v>2.7916666666666701</c:v>
                </c:pt>
                <c:pt idx="2011">
                  <c:v>2.7930555555555601</c:v>
                </c:pt>
                <c:pt idx="2012">
                  <c:v>2.7944444444444398</c:v>
                </c:pt>
                <c:pt idx="2013">
                  <c:v>2.7958333333333298</c:v>
                </c:pt>
                <c:pt idx="2014">
                  <c:v>2.7972222222222198</c:v>
                </c:pt>
                <c:pt idx="2015">
                  <c:v>2.7986111111111098</c:v>
                </c:pt>
                <c:pt idx="2016">
                  <c:v>2.8</c:v>
                </c:pt>
                <c:pt idx="2017">
                  <c:v>2.8013888888888898</c:v>
                </c:pt>
                <c:pt idx="2018">
                  <c:v>2.8027777777777798</c:v>
                </c:pt>
                <c:pt idx="2019">
                  <c:v>2.8041666666666698</c:v>
                </c:pt>
                <c:pt idx="2020">
                  <c:v>2.8055555555555598</c:v>
                </c:pt>
                <c:pt idx="2021">
                  <c:v>2.80694444444444</c:v>
                </c:pt>
                <c:pt idx="2022">
                  <c:v>2.80833333333333</c:v>
                </c:pt>
                <c:pt idx="2023">
                  <c:v>2.80972222222222</c:v>
                </c:pt>
                <c:pt idx="2024">
                  <c:v>2.81111111111111</c:v>
                </c:pt>
                <c:pt idx="2025">
                  <c:v>2.8125</c:v>
                </c:pt>
                <c:pt idx="2026">
                  <c:v>2.81388888888889</c:v>
                </c:pt>
                <c:pt idx="2027">
                  <c:v>2.81527777777778</c:v>
                </c:pt>
                <c:pt idx="2028">
                  <c:v>2.81666666666667</c:v>
                </c:pt>
                <c:pt idx="2029">
                  <c:v>2.81805555555556</c:v>
                </c:pt>
                <c:pt idx="2030">
                  <c:v>2.8194444444444402</c:v>
                </c:pt>
                <c:pt idx="2031">
                  <c:v>2.8208333333333302</c:v>
                </c:pt>
                <c:pt idx="2032">
                  <c:v>2.8222222222222202</c:v>
                </c:pt>
                <c:pt idx="2033">
                  <c:v>2.8236111111111102</c:v>
                </c:pt>
                <c:pt idx="2034">
                  <c:v>2.8250000000000002</c:v>
                </c:pt>
                <c:pt idx="2035">
                  <c:v>2.8263888888888902</c:v>
                </c:pt>
                <c:pt idx="2036">
                  <c:v>2.8277777777777802</c:v>
                </c:pt>
                <c:pt idx="2037">
                  <c:v>2.8291666666666702</c:v>
                </c:pt>
                <c:pt idx="2038">
                  <c:v>2.8305555555555602</c:v>
                </c:pt>
                <c:pt idx="2039">
                  <c:v>2.8319444444444399</c:v>
                </c:pt>
                <c:pt idx="2040">
                  <c:v>2.8333333333333299</c:v>
                </c:pt>
                <c:pt idx="2041">
                  <c:v>2.8347222222222199</c:v>
                </c:pt>
                <c:pt idx="2042">
                  <c:v>2.8361111111111099</c:v>
                </c:pt>
                <c:pt idx="2043">
                  <c:v>2.8374999999999999</c:v>
                </c:pt>
                <c:pt idx="2044">
                  <c:v>2.8388888888888899</c:v>
                </c:pt>
                <c:pt idx="2045">
                  <c:v>2.8402777777777799</c:v>
                </c:pt>
                <c:pt idx="2046">
                  <c:v>2.8416666666666699</c:v>
                </c:pt>
                <c:pt idx="2047">
                  <c:v>2.8430555555555599</c:v>
                </c:pt>
                <c:pt idx="2048">
                  <c:v>2.8444444444444401</c:v>
                </c:pt>
                <c:pt idx="2049">
                  <c:v>2.8458333333333301</c:v>
                </c:pt>
                <c:pt idx="2050">
                  <c:v>2.8472222222222201</c:v>
                </c:pt>
                <c:pt idx="2051">
                  <c:v>2.8486111111111101</c:v>
                </c:pt>
                <c:pt idx="2052">
                  <c:v>2.85</c:v>
                </c:pt>
                <c:pt idx="2053">
                  <c:v>2.8513888888888901</c:v>
                </c:pt>
                <c:pt idx="2054">
                  <c:v>2.8527777777777801</c:v>
                </c:pt>
                <c:pt idx="2055">
                  <c:v>2.8541666666666701</c:v>
                </c:pt>
                <c:pt idx="2056">
                  <c:v>2.8555555555555601</c:v>
                </c:pt>
                <c:pt idx="2057">
                  <c:v>2.8569444444444398</c:v>
                </c:pt>
                <c:pt idx="2058">
                  <c:v>2.8583333333333298</c:v>
                </c:pt>
                <c:pt idx="2059">
                  <c:v>2.8597222222222198</c:v>
                </c:pt>
                <c:pt idx="2060">
                  <c:v>2.8611111111111098</c:v>
                </c:pt>
                <c:pt idx="2061">
                  <c:v>2.8624999999999998</c:v>
                </c:pt>
                <c:pt idx="2062">
                  <c:v>2.8638888888888898</c:v>
                </c:pt>
                <c:pt idx="2063">
                  <c:v>2.8652777777777798</c:v>
                </c:pt>
                <c:pt idx="2064">
                  <c:v>2.8666666666666698</c:v>
                </c:pt>
                <c:pt idx="2065">
                  <c:v>2.8680555555555598</c:v>
                </c:pt>
                <c:pt idx="2066">
                  <c:v>2.86944444444444</c:v>
                </c:pt>
                <c:pt idx="2067">
                  <c:v>2.87083333333333</c:v>
                </c:pt>
                <c:pt idx="2068">
                  <c:v>2.87222222222222</c:v>
                </c:pt>
                <c:pt idx="2069">
                  <c:v>2.87361111111111</c:v>
                </c:pt>
                <c:pt idx="2070">
                  <c:v>2.875</c:v>
                </c:pt>
                <c:pt idx="2071">
                  <c:v>2.87638888888889</c:v>
                </c:pt>
                <c:pt idx="2072">
                  <c:v>2.87777777777778</c:v>
                </c:pt>
                <c:pt idx="2073">
                  <c:v>2.87916666666667</c:v>
                </c:pt>
                <c:pt idx="2074">
                  <c:v>2.88055555555556</c:v>
                </c:pt>
                <c:pt idx="2075">
                  <c:v>2.8819444444444402</c:v>
                </c:pt>
                <c:pt idx="2076">
                  <c:v>2.8833333333333302</c:v>
                </c:pt>
                <c:pt idx="2077">
                  <c:v>2.8847222222222202</c:v>
                </c:pt>
                <c:pt idx="2078">
                  <c:v>2.8861111111111102</c:v>
                </c:pt>
                <c:pt idx="2079">
                  <c:v>2.8875000000000002</c:v>
                </c:pt>
                <c:pt idx="2080">
                  <c:v>2.8888888888888902</c:v>
                </c:pt>
                <c:pt idx="2081">
                  <c:v>2.8902777777777802</c:v>
                </c:pt>
                <c:pt idx="2082">
                  <c:v>2.8916666666666702</c:v>
                </c:pt>
                <c:pt idx="2083">
                  <c:v>2.8930555555555602</c:v>
                </c:pt>
                <c:pt idx="2084">
                  <c:v>2.8944444444444399</c:v>
                </c:pt>
                <c:pt idx="2085">
                  <c:v>2.8958333333333299</c:v>
                </c:pt>
                <c:pt idx="2086">
                  <c:v>2.8972222222222199</c:v>
                </c:pt>
                <c:pt idx="2087">
                  <c:v>2.8986111111111099</c:v>
                </c:pt>
                <c:pt idx="2088">
                  <c:v>2.9</c:v>
                </c:pt>
                <c:pt idx="2089">
                  <c:v>2.9013888888888899</c:v>
                </c:pt>
                <c:pt idx="2090">
                  <c:v>2.9027777777777799</c:v>
                </c:pt>
                <c:pt idx="2091">
                  <c:v>2.9041666666666699</c:v>
                </c:pt>
                <c:pt idx="2092">
                  <c:v>2.9055555555555599</c:v>
                </c:pt>
                <c:pt idx="2093">
                  <c:v>2.9069444444444401</c:v>
                </c:pt>
                <c:pt idx="2094">
                  <c:v>2.9083333333333301</c:v>
                </c:pt>
                <c:pt idx="2095">
                  <c:v>2.9097222222222201</c:v>
                </c:pt>
                <c:pt idx="2096">
                  <c:v>2.9111111111111101</c:v>
                </c:pt>
                <c:pt idx="2097">
                  <c:v>2.9125000000000001</c:v>
                </c:pt>
                <c:pt idx="2098">
                  <c:v>2.9138888888888901</c:v>
                </c:pt>
                <c:pt idx="2099">
                  <c:v>2.9152777777777801</c:v>
                </c:pt>
                <c:pt idx="2100">
                  <c:v>2.9166666666666701</c:v>
                </c:pt>
                <c:pt idx="2101">
                  <c:v>2.9180555555555601</c:v>
                </c:pt>
                <c:pt idx="2102">
                  <c:v>2.9194444444444398</c:v>
                </c:pt>
                <c:pt idx="2103">
                  <c:v>2.9208333333333298</c:v>
                </c:pt>
                <c:pt idx="2104">
                  <c:v>2.9222222222222198</c:v>
                </c:pt>
                <c:pt idx="2105">
                  <c:v>2.9236111111111098</c:v>
                </c:pt>
                <c:pt idx="2106">
                  <c:v>2.9249999999999998</c:v>
                </c:pt>
                <c:pt idx="2107">
                  <c:v>2.9263888888888898</c:v>
                </c:pt>
                <c:pt idx="2108">
                  <c:v>2.9277777777777798</c:v>
                </c:pt>
                <c:pt idx="2109">
                  <c:v>2.9291666666666698</c:v>
                </c:pt>
                <c:pt idx="2110">
                  <c:v>2.9305555555555598</c:v>
                </c:pt>
                <c:pt idx="2111">
                  <c:v>2.93194444444444</c:v>
                </c:pt>
                <c:pt idx="2112">
                  <c:v>2.93333333333333</c:v>
                </c:pt>
                <c:pt idx="2113">
                  <c:v>2.93472222222222</c:v>
                </c:pt>
                <c:pt idx="2114">
                  <c:v>2.93611111111111</c:v>
                </c:pt>
                <c:pt idx="2115">
                  <c:v>2.9375</c:v>
                </c:pt>
                <c:pt idx="2116">
                  <c:v>2.93888888888889</c:v>
                </c:pt>
                <c:pt idx="2117">
                  <c:v>2.94027777777778</c:v>
                </c:pt>
                <c:pt idx="2118">
                  <c:v>2.94166666666667</c:v>
                </c:pt>
                <c:pt idx="2119">
                  <c:v>2.94305555555556</c:v>
                </c:pt>
                <c:pt idx="2120">
                  <c:v>2.9444444444444402</c:v>
                </c:pt>
                <c:pt idx="2121">
                  <c:v>2.9458333333333302</c:v>
                </c:pt>
                <c:pt idx="2122">
                  <c:v>2.9472222222222202</c:v>
                </c:pt>
                <c:pt idx="2123">
                  <c:v>2.9486111111111102</c:v>
                </c:pt>
                <c:pt idx="2124">
                  <c:v>2.95</c:v>
                </c:pt>
                <c:pt idx="2125">
                  <c:v>2.9513888888888902</c:v>
                </c:pt>
                <c:pt idx="2126">
                  <c:v>2.9527777777777802</c:v>
                </c:pt>
                <c:pt idx="2127">
                  <c:v>2.9541666666666702</c:v>
                </c:pt>
                <c:pt idx="2128">
                  <c:v>2.9555555555555602</c:v>
                </c:pt>
                <c:pt idx="2129">
                  <c:v>2.9569444444444399</c:v>
                </c:pt>
                <c:pt idx="2130">
                  <c:v>2.9583333333333299</c:v>
                </c:pt>
                <c:pt idx="2131">
                  <c:v>2.9597222222222199</c:v>
                </c:pt>
                <c:pt idx="2132">
                  <c:v>2.9611111111111099</c:v>
                </c:pt>
                <c:pt idx="2133">
                  <c:v>2.9624999999999999</c:v>
                </c:pt>
                <c:pt idx="2134">
                  <c:v>2.9638888888888899</c:v>
                </c:pt>
                <c:pt idx="2135">
                  <c:v>2.9652777777777799</c:v>
                </c:pt>
                <c:pt idx="2136">
                  <c:v>2.9666666666666699</c:v>
                </c:pt>
                <c:pt idx="2137">
                  <c:v>2.9680555555555599</c:v>
                </c:pt>
                <c:pt idx="2138">
                  <c:v>2.9694444444444401</c:v>
                </c:pt>
                <c:pt idx="2139">
                  <c:v>2.9708333333333301</c:v>
                </c:pt>
                <c:pt idx="2140">
                  <c:v>2.9722222222222201</c:v>
                </c:pt>
                <c:pt idx="2141">
                  <c:v>2.9736111111111101</c:v>
                </c:pt>
                <c:pt idx="2142">
                  <c:v>2.9750000000000001</c:v>
                </c:pt>
                <c:pt idx="2143">
                  <c:v>2.9763888888888901</c:v>
                </c:pt>
                <c:pt idx="2144">
                  <c:v>2.9777777777777801</c:v>
                </c:pt>
                <c:pt idx="2145">
                  <c:v>2.9791666666666701</c:v>
                </c:pt>
                <c:pt idx="2146">
                  <c:v>2.9805555555555601</c:v>
                </c:pt>
                <c:pt idx="2147">
                  <c:v>2.9819444444444398</c:v>
                </c:pt>
                <c:pt idx="2148">
                  <c:v>2.9833333333333298</c:v>
                </c:pt>
                <c:pt idx="2149">
                  <c:v>2.9847222222222198</c:v>
                </c:pt>
                <c:pt idx="2150">
                  <c:v>2.9861111111111098</c:v>
                </c:pt>
                <c:pt idx="2151">
                  <c:v>2.9874999999999998</c:v>
                </c:pt>
                <c:pt idx="2152">
                  <c:v>2.9888888888888898</c:v>
                </c:pt>
                <c:pt idx="2153">
                  <c:v>2.9902777777777798</c:v>
                </c:pt>
                <c:pt idx="2154">
                  <c:v>2.9916666666666698</c:v>
                </c:pt>
                <c:pt idx="2155">
                  <c:v>2.9930555555555598</c:v>
                </c:pt>
                <c:pt idx="2156">
                  <c:v>2.99444444444444</c:v>
                </c:pt>
                <c:pt idx="2157">
                  <c:v>2.99583333333333</c:v>
                </c:pt>
                <c:pt idx="2158">
                  <c:v>2.99722222222222</c:v>
                </c:pt>
                <c:pt idx="2159">
                  <c:v>2.99861111111111</c:v>
                </c:pt>
                <c:pt idx="2160">
                  <c:v>3</c:v>
                </c:pt>
                <c:pt idx="2161">
                  <c:v>3.00138888888889</c:v>
                </c:pt>
                <c:pt idx="2162">
                  <c:v>3.00277777777778</c:v>
                </c:pt>
                <c:pt idx="2163">
                  <c:v>3.00416666666667</c:v>
                </c:pt>
                <c:pt idx="2164">
                  <c:v>3.00555555555556</c:v>
                </c:pt>
                <c:pt idx="2165">
                  <c:v>3.0069444444444402</c:v>
                </c:pt>
                <c:pt idx="2166">
                  <c:v>3.0083333333333302</c:v>
                </c:pt>
                <c:pt idx="2167">
                  <c:v>3.0097222222222202</c:v>
                </c:pt>
                <c:pt idx="2168">
                  <c:v>3.0111111111111102</c:v>
                </c:pt>
                <c:pt idx="2169">
                  <c:v>3.0125000000000002</c:v>
                </c:pt>
                <c:pt idx="2170">
                  <c:v>3.0138888888888902</c:v>
                </c:pt>
                <c:pt idx="2171">
                  <c:v>3.0152777777777802</c:v>
                </c:pt>
                <c:pt idx="2172">
                  <c:v>3.0166666666666702</c:v>
                </c:pt>
                <c:pt idx="2173">
                  <c:v>3.0180555555555602</c:v>
                </c:pt>
                <c:pt idx="2174">
                  <c:v>3.0194444444444399</c:v>
                </c:pt>
                <c:pt idx="2175">
                  <c:v>3.0208333333333299</c:v>
                </c:pt>
                <c:pt idx="2176">
                  <c:v>3.0222222222222199</c:v>
                </c:pt>
                <c:pt idx="2177">
                  <c:v>3.0236111111111099</c:v>
                </c:pt>
                <c:pt idx="2178">
                  <c:v>3.0249999999999999</c:v>
                </c:pt>
                <c:pt idx="2179">
                  <c:v>3.0263888888888899</c:v>
                </c:pt>
                <c:pt idx="2180">
                  <c:v>3.0277777777777799</c:v>
                </c:pt>
                <c:pt idx="2181">
                  <c:v>3.0291666666666699</c:v>
                </c:pt>
                <c:pt idx="2182">
                  <c:v>3.0305555555555599</c:v>
                </c:pt>
                <c:pt idx="2183">
                  <c:v>3.0319444444444401</c:v>
                </c:pt>
                <c:pt idx="2184">
                  <c:v>3.0333333333333301</c:v>
                </c:pt>
                <c:pt idx="2185">
                  <c:v>3.0347222222222201</c:v>
                </c:pt>
                <c:pt idx="2186">
                  <c:v>3.0361111111111101</c:v>
                </c:pt>
                <c:pt idx="2187">
                  <c:v>3.0375000000000001</c:v>
                </c:pt>
                <c:pt idx="2188">
                  <c:v>3.0388888888888901</c:v>
                </c:pt>
                <c:pt idx="2189">
                  <c:v>3.0402777777777801</c:v>
                </c:pt>
                <c:pt idx="2190">
                  <c:v>3.0416666666666701</c:v>
                </c:pt>
                <c:pt idx="2191">
                  <c:v>3.0430555555555601</c:v>
                </c:pt>
                <c:pt idx="2192">
                  <c:v>3.0444444444444398</c:v>
                </c:pt>
                <c:pt idx="2193">
                  <c:v>3.0458333333333298</c:v>
                </c:pt>
                <c:pt idx="2194">
                  <c:v>3.0472222222222198</c:v>
                </c:pt>
                <c:pt idx="2195">
                  <c:v>3.0486111111111098</c:v>
                </c:pt>
                <c:pt idx="2196">
                  <c:v>3.05</c:v>
                </c:pt>
                <c:pt idx="2197">
                  <c:v>3.0513888888888898</c:v>
                </c:pt>
                <c:pt idx="2198">
                  <c:v>3.0527777777777798</c:v>
                </c:pt>
                <c:pt idx="2199">
                  <c:v>3.0541666666666698</c:v>
                </c:pt>
                <c:pt idx="2200">
                  <c:v>3.0555555555555598</c:v>
                </c:pt>
                <c:pt idx="2201">
                  <c:v>3.05694444444444</c:v>
                </c:pt>
                <c:pt idx="2202">
                  <c:v>3.05833333333333</c:v>
                </c:pt>
                <c:pt idx="2203">
                  <c:v>3.05972222222222</c:v>
                </c:pt>
                <c:pt idx="2204">
                  <c:v>3.06111111111111</c:v>
                </c:pt>
                <c:pt idx="2205">
                  <c:v>3.0625</c:v>
                </c:pt>
                <c:pt idx="2206">
                  <c:v>3.06388888888889</c:v>
                </c:pt>
                <c:pt idx="2207">
                  <c:v>3.06527777777778</c:v>
                </c:pt>
                <c:pt idx="2208">
                  <c:v>3.06666666666667</c:v>
                </c:pt>
                <c:pt idx="2209">
                  <c:v>3.06805555555556</c:v>
                </c:pt>
                <c:pt idx="2210">
                  <c:v>3.0694444444444402</c:v>
                </c:pt>
                <c:pt idx="2211">
                  <c:v>3.0708333333333302</c:v>
                </c:pt>
                <c:pt idx="2212">
                  <c:v>3.0722222222222202</c:v>
                </c:pt>
                <c:pt idx="2213">
                  <c:v>3.0736111111111102</c:v>
                </c:pt>
                <c:pt idx="2214">
                  <c:v>3.0750000000000002</c:v>
                </c:pt>
                <c:pt idx="2215">
                  <c:v>3.0763888888888902</c:v>
                </c:pt>
                <c:pt idx="2216">
                  <c:v>3.0777777777777802</c:v>
                </c:pt>
                <c:pt idx="2217">
                  <c:v>3.0791666666666702</c:v>
                </c:pt>
                <c:pt idx="2218">
                  <c:v>3.0805555555555602</c:v>
                </c:pt>
                <c:pt idx="2219">
                  <c:v>3.0819444444444399</c:v>
                </c:pt>
                <c:pt idx="2220">
                  <c:v>3.0833333333333299</c:v>
                </c:pt>
                <c:pt idx="2221">
                  <c:v>3.0847222222222199</c:v>
                </c:pt>
                <c:pt idx="2222">
                  <c:v>3.0861111111111099</c:v>
                </c:pt>
                <c:pt idx="2223">
                  <c:v>3.0874999999999999</c:v>
                </c:pt>
                <c:pt idx="2224">
                  <c:v>3.0888888888888899</c:v>
                </c:pt>
                <c:pt idx="2225">
                  <c:v>3.0902777777777799</c:v>
                </c:pt>
                <c:pt idx="2226">
                  <c:v>3.0916666666666699</c:v>
                </c:pt>
                <c:pt idx="2227">
                  <c:v>3.0930555555555599</c:v>
                </c:pt>
                <c:pt idx="2228">
                  <c:v>3.0944444444444401</c:v>
                </c:pt>
                <c:pt idx="2229">
                  <c:v>3.0958333333333301</c:v>
                </c:pt>
                <c:pt idx="2230">
                  <c:v>3.0972222222222201</c:v>
                </c:pt>
                <c:pt idx="2231">
                  <c:v>3.0986111111111101</c:v>
                </c:pt>
                <c:pt idx="2232">
                  <c:v>3.1</c:v>
                </c:pt>
                <c:pt idx="2233">
                  <c:v>3.1013888888888901</c:v>
                </c:pt>
                <c:pt idx="2234">
                  <c:v>3.1027777777777801</c:v>
                </c:pt>
                <c:pt idx="2235">
                  <c:v>3.1041666666666701</c:v>
                </c:pt>
                <c:pt idx="2236">
                  <c:v>3.1055555555555601</c:v>
                </c:pt>
                <c:pt idx="2237">
                  <c:v>3.1069444444444398</c:v>
                </c:pt>
                <c:pt idx="2238">
                  <c:v>3.1083333333333298</c:v>
                </c:pt>
                <c:pt idx="2239">
                  <c:v>3.1097222222222198</c:v>
                </c:pt>
                <c:pt idx="2240">
                  <c:v>3.1111111111111098</c:v>
                </c:pt>
                <c:pt idx="2241">
                  <c:v>3.1124999999999998</c:v>
                </c:pt>
                <c:pt idx="2242">
                  <c:v>3.1138888888888898</c:v>
                </c:pt>
                <c:pt idx="2243">
                  <c:v>3.1152777777777798</c:v>
                </c:pt>
                <c:pt idx="2244">
                  <c:v>3.1166666666666698</c:v>
                </c:pt>
                <c:pt idx="2245">
                  <c:v>3.1180555555555598</c:v>
                </c:pt>
                <c:pt idx="2246">
                  <c:v>3.11944444444444</c:v>
                </c:pt>
                <c:pt idx="2247">
                  <c:v>3.12083333333333</c:v>
                </c:pt>
                <c:pt idx="2248">
                  <c:v>3.12222222222222</c:v>
                </c:pt>
                <c:pt idx="2249">
                  <c:v>3.12361111111111</c:v>
                </c:pt>
                <c:pt idx="2250">
                  <c:v>3.125</c:v>
                </c:pt>
                <c:pt idx="2251">
                  <c:v>3.12638888888889</c:v>
                </c:pt>
                <c:pt idx="2252">
                  <c:v>3.12777777777778</c:v>
                </c:pt>
                <c:pt idx="2253">
                  <c:v>3.12916666666667</c:v>
                </c:pt>
                <c:pt idx="2254">
                  <c:v>3.13055555555556</c:v>
                </c:pt>
                <c:pt idx="2255">
                  <c:v>3.1319444444444402</c:v>
                </c:pt>
                <c:pt idx="2256">
                  <c:v>3.1333333333333302</c:v>
                </c:pt>
                <c:pt idx="2257">
                  <c:v>3.1347222222222202</c:v>
                </c:pt>
                <c:pt idx="2258">
                  <c:v>3.1361111111111102</c:v>
                </c:pt>
                <c:pt idx="2259">
                  <c:v>3.1375000000000002</c:v>
                </c:pt>
                <c:pt idx="2260">
                  <c:v>3.1388888888888902</c:v>
                </c:pt>
                <c:pt idx="2261">
                  <c:v>3.1402777777777802</c:v>
                </c:pt>
                <c:pt idx="2262">
                  <c:v>3.1416666666666702</c:v>
                </c:pt>
                <c:pt idx="2263">
                  <c:v>3.1430555555555602</c:v>
                </c:pt>
                <c:pt idx="2264">
                  <c:v>3.1444444444444399</c:v>
                </c:pt>
                <c:pt idx="2265">
                  <c:v>3.1458333333333299</c:v>
                </c:pt>
                <c:pt idx="2266">
                  <c:v>3.1472222222222199</c:v>
                </c:pt>
                <c:pt idx="2267">
                  <c:v>3.1486111111111099</c:v>
                </c:pt>
                <c:pt idx="2268">
                  <c:v>3.15</c:v>
                </c:pt>
                <c:pt idx="2269">
                  <c:v>3.1513888888888899</c:v>
                </c:pt>
                <c:pt idx="2270">
                  <c:v>3.1527777777777799</c:v>
                </c:pt>
                <c:pt idx="2271">
                  <c:v>3.1541666666666699</c:v>
                </c:pt>
                <c:pt idx="2272">
                  <c:v>3.1555555555555599</c:v>
                </c:pt>
                <c:pt idx="2273">
                  <c:v>3.1569444444444401</c:v>
                </c:pt>
                <c:pt idx="2274">
                  <c:v>3.1583333333333301</c:v>
                </c:pt>
                <c:pt idx="2275">
                  <c:v>3.1597222222222201</c:v>
                </c:pt>
                <c:pt idx="2276">
                  <c:v>3.1611111111111101</c:v>
                </c:pt>
                <c:pt idx="2277">
                  <c:v>3.1625000000000001</c:v>
                </c:pt>
                <c:pt idx="2278">
                  <c:v>3.1638888888888901</c:v>
                </c:pt>
                <c:pt idx="2279">
                  <c:v>3.1652777777777801</c:v>
                </c:pt>
                <c:pt idx="2280">
                  <c:v>3.1666666666666701</c:v>
                </c:pt>
                <c:pt idx="2281">
                  <c:v>3.1680555555555601</c:v>
                </c:pt>
                <c:pt idx="2282">
                  <c:v>3.1694444444444398</c:v>
                </c:pt>
                <c:pt idx="2283">
                  <c:v>3.1708333333333298</c:v>
                </c:pt>
                <c:pt idx="2284">
                  <c:v>3.1722222222222198</c:v>
                </c:pt>
                <c:pt idx="2285">
                  <c:v>3.1736111111111098</c:v>
                </c:pt>
                <c:pt idx="2286">
                  <c:v>3.1749999999999998</c:v>
                </c:pt>
                <c:pt idx="2287">
                  <c:v>3.1763888888888898</c:v>
                </c:pt>
                <c:pt idx="2288">
                  <c:v>3.1777777777777798</c:v>
                </c:pt>
                <c:pt idx="2289">
                  <c:v>3.1791666666666698</c:v>
                </c:pt>
                <c:pt idx="2290">
                  <c:v>3.1805555555555598</c:v>
                </c:pt>
                <c:pt idx="2291">
                  <c:v>3.18194444444444</c:v>
                </c:pt>
                <c:pt idx="2292">
                  <c:v>3.18333333333333</c:v>
                </c:pt>
                <c:pt idx="2293">
                  <c:v>3.18472222222222</c:v>
                </c:pt>
                <c:pt idx="2294">
                  <c:v>3.18611111111111</c:v>
                </c:pt>
                <c:pt idx="2295">
                  <c:v>3.1875</c:v>
                </c:pt>
                <c:pt idx="2296">
                  <c:v>3.18888888888889</c:v>
                </c:pt>
                <c:pt idx="2297">
                  <c:v>3.19027777777778</c:v>
                </c:pt>
                <c:pt idx="2298">
                  <c:v>3.19166666666667</c:v>
                </c:pt>
                <c:pt idx="2299">
                  <c:v>3.19305555555556</c:v>
                </c:pt>
                <c:pt idx="2300">
                  <c:v>3.1944444444444402</c:v>
                </c:pt>
                <c:pt idx="2301">
                  <c:v>3.1958333333333302</c:v>
                </c:pt>
                <c:pt idx="2302">
                  <c:v>3.1972222222222202</c:v>
                </c:pt>
                <c:pt idx="2303">
                  <c:v>3.1986111111111102</c:v>
                </c:pt>
                <c:pt idx="2304">
                  <c:v>3.2</c:v>
                </c:pt>
                <c:pt idx="2305">
                  <c:v>3.2013888888888902</c:v>
                </c:pt>
                <c:pt idx="2306">
                  <c:v>3.2027777777777802</c:v>
                </c:pt>
                <c:pt idx="2307">
                  <c:v>3.2041666666666702</c:v>
                </c:pt>
                <c:pt idx="2308">
                  <c:v>3.2055555555555602</c:v>
                </c:pt>
                <c:pt idx="2309">
                  <c:v>3.2069444444444399</c:v>
                </c:pt>
                <c:pt idx="2310">
                  <c:v>3.2083333333333299</c:v>
                </c:pt>
                <c:pt idx="2311">
                  <c:v>3.2097222222222199</c:v>
                </c:pt>
                <c:pt idx="2312">
                  <c:v>3.2111111111111099</c:v>
                </c:pt>
                <c:pt idx="2313">
                  <c:v>3.2124999999999999</c:v>
                </c:pt>
                <c:pt idx="2314">
                  <c:v>3.2138888888888899</c:v>
                </c:pt>
                <c:pt idx="2315">
                  <c:v>3.2152777777777799</c:v>
                </c:pt>
                <c:pt idx="2316">
                  <c:v>3.2166666666666699</c:v>
                </c:pt>
                <c:pt idx="2317">
                  <c:v>3.2180555555555599</c:v>
                </c:pt>
                <c:pt idx="2318">
                  <c:v>3.2194444444444401</c:v>
                </c:pt>
                <c:pt idx="2319">
                  <c:v>3.2208333333333301</c:v>
                </c:pt>
                <c:pt idx="2320">
                  <c:v>3.2222222222222201</c:v>
                </c:pt>
                <c:pt idx="2321">
                  <c:v>3.2236111111111101</c:v>
                </c:pt>
                <c:pt idx="2322">
                  <c:v>3.2250000000000001</c:v>
                </c:pt>
                <c:pt idx="2323">
                  <c:v>3.2263888888888901</c:v>
                </c:pt>
                <c:pt idx="2324">
                  <c:v>3.2277777777777801</c:v>
                </c:pt>
                <c:pt idx="2325">
                  <c:v>3.2291666666666701</c:v>
                </c:pt>
                <c:pt idx="2326">
                  <c:v>3.2305555555555601</c:v>
                </c:pt>
                <c:pt idx="2327">
                  <c:v>3.2319444444444398</c:v>
                </c:pt>
                <c:pt idx="2328">
                  <c:v>3.2333333333333298</c:v>
                </c:pt>
                <c:pt idx="2329">
                  <c:v>3.2347222222222198</c:v>
                </c:pt>
                <c:pt idx="2330">
                  <c:v>3.2361111111111098</c:v>
                </c:pt>
                <c:pt idx="2331">
                  <c:v>3.2374999999999998</c:v>
                </c:pt>
                <c:pt idx="2332">
                  <c:v>3.2388888888888898</c:v>
                </c:pt>
                <c:pt idx="2333">
                  <c:v>3.2402777777777798</c:v>
                </c:pt>
                <c:pt idx="2334">
                  <c:v>3.2416666666666698</c:v>
                </c:pt>
                <c:pt idx="2335">
                  <c:v>3.2430555555555598</c:v>
                </c:pt>
                <c:pt idx="2336">
                  <c:v>3.24444444444444</c:v>
                </c:pt>
                <c:pt idx="2337">
                  <c:v>3.24583333333333</c:v>
                </c:pt>
                <c:pt idx="2338">
                  <c:v>3.24722222222222</c:v>
                </c:pt>
                <c:pt idx="2339">
                  <c:v>3.24861111111111</c:v>
                </c:pt>
                <c:pt idx="2340">
                  <c:v>3.25</c:v>
                </c:pt>
                <c:pt idx="2341">
                  <c:v>3.25138888888889</c:v>
                </c:pt>
                <c:pt idx="2342">
                  <c:v>3.25277777777778</c:v>
                </c:pt>
                <c:pt idx="2343">
                  <c:v>3.25416666666667</c:v>
                </c:pt>
                <c:pt idx="2344">
                  <c:v>3.25555555555556</c:v>
                </c:pt>
                <c:pt idx="2345">
                  <c:v>3.2569444444444402</c:v>
                </c:pt>
                <c:pt idx="2346">
                  <c:v>3.2583333333333302</c:v>
                </c:pt>
                <c:pt idx="2347">
                  <c:v>3.2597222222222202</c:v>
                </c:pt>
                <c:pt idx="2348">
                  <c:v>3.2611111111111102</c:v>
                </c:pt>
                <c:pt idx="2349">
                  <c:v>3.2625000000000002</c:v>
                </c:pt>
                <c:pt idx="2350">
                  <c:v>3.2638888888888902</c:v>
                </c:pt>
                <c:pt idx="2351">
                  <c:v>3.2652777777777802</c:v>
                </c:pt>
                <c:pt idx="2352">
                  <c:v>3.2666666666666702</c:v>
                </c:pt>
                <c:pt idx="2353">
                  <c:v>3.2680555555555602</c:v>
                </c:pt>
                <c:pt idx="2354">
                  <c:v>3.2694444444444399</c:v>
                </c:pt>
                <c:pt idx="2355">
                  <c:v>3.2708333333333299</c:v>
                </c:pt>
                <c:pt idx="2356">
                  <c:v>3.2722222222222199</c:v>
                </c:pt>
                <c:pt idx="2357">
                  <c:v>3.2736111111111099</c:v>
                </c:pt>
                <c:pt idx="2358">
                  <c:v>3.2749999999999999</c:v>
                </c:pt>
                <c:pt idx="2359">
                  <c:v>3.2763888888888899</c:v>
                </c:pt>
                <c:pt idx="2360">
                  <c:v>3.2777777777777799</c:v>
                </c:pt>
                <c:pt idx="2361">
                  <c:v>3.2791666666666699</c:v>
                </c:pt>
                <c:pt idx="2362">
                  <c:v>3.2805555555555599</c:v>
                </c:pt>
                <c:pt idx="2363">
                  <c:v>3.2819444444444401</c:v>
                </c:pt>
                <c:pt idx="2364">
                  <c:v>3.2833333333333301</c:v>
                </c:pt>
                <c:pt idx="2365">
                  <c:v>3.2847222222222201</c:v>
                </c:pt>
                <c:pt idx="2366">
                  <c:v>3.2861111111111101</c:v>
                </c:pt>
                <c:pt idx="2367">
                  <c:v>3.2875000000000001</c:v>
                </c:pt>
                <c:pt idx="2368">
                  <c:v>3.2888888888888901</c:v>
                </c:pt>
                <c:pt idx="2369">
                  <c:v>3.2902777777777801</c:v>
                </c:pt>
                <c:pt idx="2370">
                  <c:v>3.2916666666666701</c:v>
                </c:pt>
                <c:pt idx="2371">
                  <c:v>3.2930555555555601</c:v>
                </c:pt>
                <c:pt idx="2372">
                  <c:v>3.2944444444444398</c:v>
                </c:pt>
                <c:pt idx="2373">
                  <c:v>3.2958333333333298</c:v>
                </c:pt>
                <c:pt idx="2374">
                  <c:v>3.2972222222222198</c:v>
                </c:pt>
                <c:pt idx="2375">
                  <c:v>3.2986111111111098</c:v>
                </c:pt>
                <c:pt idx="2376">
                  <c:v>3.3</c:v>
                </c:pt>
                <c:pt idx="2377">
                  <c:v>3.3013888888888898</c:v>
                </c:pt>
                <c:pt idx="2378">
                  <c:v>3.3027777777777798</c:v>
                </c:pt>
                <c:pt idx="2379">
                  <c:v>3.3041666666666698</c:v>
                </c:pt>
                <c:pt idx="2380">
                  <c:v>3.3055555555555598</c:v>
                </c:pt>
                <c:pt idx="2381">
                  <c:v>3.30694444444444</c:v>
                </c:pt>
                <c:pt idx="2382">
                  <c:v>3.30833333333333</c:v>
                </c:pt>
                <c:pt idx="2383">
                  <c:v>3.30972222222222</c:v>
                </c:pt>
                <c:pt idx="2384">
                  <c:v>3.31111111111111</c:v>
                </c:pt>
                <c:pt idx="2385">
                  <c:v>3.3125</c:v>
                </c:pt>
                <c:pt idx="2386">
                  <c:v>3.31388888888889</c:v>
                </c:pt>
                <c:pt idx="2387">
                  <c:v>3.31527777777778</c:v>
                </c:pt>
                <c:pt idx="2388">
                  <c:v>3.31666666666667</c:v>
                </c:pt>
                <c:pt idx="2389">
                  <c:v>3.31805555555556</c:v>
                </c:pt>
                <c:pt idx="2390">
                  <c:v>3.3194444444444402</c:v>
                </c:pt>
                <c:pt idx="2391">
                  <c:v>3.3208333333333302</c:v>
                </c:pt>
                <c:pt idx="2392">
                  <c:v>3.3222222222222202</c:v>
                </c:pt>
                <c:pt idx="2393">
                  <c:v>3.3236111111111102</c:v>
                </c:pt>
                <c:pt idx="2394">
                  <c:v>3.3250000000000002</c:v>
                </c:pt>
                <c:pt idx="2395">
                  <c:v>3.3263888888888902</c:v>
                </c:pt>
                <c:pt idx="2396">
                  <c:v>3.3277777777777802</c:v>
                </c:pt>
                <c:pt idx="2397">
                  <c:v>3.3291666666666702</c:v>
                </c:pt>
                <c:pt idx="2398">
                  <c:v>3.3305555555555602</c:v>
                </c:pt>
                <c:pt idx="2399">
                  <c:v>3.3319444444444399</c:v>
                </c:pt>
                <c:pt idx="2400">
                  <c:v>3.3333333333333299</c:v>
                </c:pt>
                <c:pt idx="2401">
                  <c:v>3.3347222222222199</c:v>
                </c:pt>
                <c:pt idx="2402">
                  <c:v>3.3361111111111099</c:v>
                </c:pt>
                <c:pt idx="2403">
                  <c:v>3.3374999999999999</c:v>
                </c:pt>
                <c:pt idx="2404">
                  <c:v>3.3388888888888899</c:v>
                </c:pt>
                <c:pt idx="2405">
                  <c:v>3.3402777777777799</c:v>
                </c:pt>
                <c:pt idx="2406">
                  <c:v>3.3416666666666699</c:v>
                </c:pt>
                <c:pt idx="2407">
                  <c:v>3.3430555555555599</c:v>
                </c:pt>
                <c:pt idx="2408">
                  <c:v>3.3444444444444401</c:v>
                </c:pt>
                <c:pt idx="2409">
                  <c:v>3.3458333333333301</c:v>
                </c:pt>
                <c:pt idx="2410">
                  <c:v>3.3472222222222201</c:v>
                </c:pt>
                <c:pt idx="2411">
                  <c:v>3.3486111111111101</c:v>
                </c:pt>
                <c:pt idx="2412">
                  <c:v>3.35</c:v>
                </c:pt>
                <c:pt idx="2413">
                  <c:v>3.3513888888888901</c:v>
                </c:pt>
                <c:pt idx="2414">
                  <c:v>3.3527777777777801</c:v>
                </c:pt>
                <c:pt idx="2415">
                  <c:v>3.3541666666666701</c:v>
                </c:pt>
                <c:pt idx="2416">
                  <c:v>3.3555555555555601</c:v>
                </c:pt>
                <c:pt idx="2417">
                  <c:v>3.3569444444444398</c:v>
                </c:pt>
                <c:pt idx="2418">
                  <c:v>3.3583333333333298</c:v>
                </c:pt>
                <c:pt idx="2419">
                  <c:v>3.3597222222222198</c:v>
                </c:pt>
                <c:pt idx="2420">
                  <c:v>3.3611111111111098</c:v>
                </c:pt>
                <c:pt idx="2421">
                  <c:v>3.3624999999999998</c:v>
                </c:pt>
                <c:pt idx="2422">
                  <c:v>3.3638888888888898</c:v>
                </c:pt>
                <c:pt idx="2423">
                  <c:v>3.3652777777777798</c:v>
                </c:pt>
                <c:pt idx="2424">
                  <c:v>3.3666666666666698</c:v>
                </c:pt>
                <c:pt idx="2425">
                  <c:v>3.3680555555555598</c:v>
                </c:pt>
                <c:pt idx="2426">
                  <c:v>3.36944444444444</c:v>
                </c:pt>
                <c:pt idx="2427">
                  <c:v>3.37083333333333</c:v>
                </c:pt>
                <c:pt idx="2428">
                  <c:v>3.37222222222222</c:v>
                </c:pt>
                <c:pt idx="2429">
                  <c:v>3.37361111111111</c:v>
                </c:pt>
                <c:pt idx="2430">
                  <c:v>3.375</c:v>
                </c:pt>
                <c:pt idx="2431">
                  <c:v>3.37638888888889</c:v>
                </c:pt>
                <c:pt idx="2432">
                  <c:v>3.37777777777778</c:v>
                </c:pt>
                <c:pt idx="2433">
                  <c:v>3.37916666666667</c:v>
                </c:pt>
                <c:pt idx="2434">
                  <c:v>3.38055555555556</c:v>
                </c:pt>
                <c:pt idx="2435">
                  <c:v>3.3819444444444402</c:v>
                </c:pt>
                <c:pt idx="2436">
                  <c:v>3.3833333333333302</c:v>
                </c:pt>
                <c:pt idx="2437">
                  <c:v>3.3847222222222202</c:v>
                </c:pt>
                <c:pt idx="2438">
                  <c:v>3.3861111111111102</c:v>
                </c:pt>
                <c:pt idx="2439">
                  <c:v>3.3875000000000002</c:v>
                </c:pt>
                <c:pt idx="2440">
                  <c:v>3.3888888888888902</c:v>
                </c:pt>
                <c:pt idx="2441">
                  <c:v>3.3902777777777802</c:v>
                </c:pt>
                <c:pt idx="2442">
                  <c:v>3.3916666666666702</c:v>
                </c:pt>
                <c:pt idx="2443">
                  <c:v>3.3930555555555602</c:v>
                </c:pt>
                <c:pt idx="2444">
                  <c:v>3.3944444444444399</c:v>
                </c:pt>
                <c:pt idx="2445">
                  <c:v>3.3958333333333299</c:v>
                </c:pt>
                <c:pt idx="2446">
                  <c:v>3.3972222222222199</c:v>
                </c:pt>
                <c:pt idx="2447">
                  <c:v>3.3986111111111099</c:v>
                </c:pt>
                <c:pt idx="2448">
                  <c:v>3.4</c:v>
                </c:pt>
                <c:pt idx="2449">
                  <c:v>3.4013888888888899</c:v>
                </c:pt>
                <c:pt idx="2450">
                  <c:v>3.4027777777777799</c:v>
                </c:pt>
                <c:pt idx="2451">
                  <c:v>3.4041666666666699</c:v>
                </c:pt>
                <c:pt idx="2452">
                  <c:v>3.4055555555555599</c:v>
                </c:pt>
                <c:pt idx="2453">
                  <c:v>3.4069444444444401</c:v>
                </c:pt>
                <c:pt idx="2454">
                  <c:v>3.4083333333333301</c:v>
                </c:pt>
                <c:pt idx="2455">
                  <c:v>3.4097222222222201</c:v>
                </c:pt>
                <c:pt idx="2456">
                  <c:v>3.4111111111111101</c:v>
                </c:pt>
                <c:pt idx="2457">
                  <c:v>3.4125000000000001</c:v>
                </c:pt>
                <c:pt idx="2458">
                  <c:v>3.4138888888888901</c:v>
                </c:pt>
                <c:pt idx="2459">
                  <c:v>3.4152777777777801</c:v>
                </c:pt>
                <c:pt idx="2460">
                  <c:v>3.4166666666666701</c:v>
                </c:pt>
                <c:pt idx="2461">
                  <c:v>3.4180555555555601</c:v>
                </c:pt>
                <c:pt idx="2462">
                  <c:v>3.4194444444444398</c:v>
                </c:pt>
                <c:pt idx="2463">
                  <c:v>3.4208333333333298</c:v>
                </c:pt>
                <c:pt idx="2464">
                  <c:v>3.4222222222222198</c:v>
                </c:pt>
                <c:pt idx="2465">
                  <c:v>3.4236111111111098</c:v>
                </c:pt>
                <c:pt idx="2466">
                  <c:v>3.4249999999999998</c:v>
                </c:pt>
                <c:pt idx="2467">
                  <c:v>3.4263888888888898</c:v>
                </c:pt>
                <c:pt idx="2468">
                  <c:v>3.4277777777777798</c:v>
                </c:pt>
                <c:pt idx="2469">
                  <c:v>3.4291666666666698</c:v>
                </c:pt>
                <c:pt idx="2470">
                  <c:v>3.4305555555555598</c:v>
                </c:pt>
                <c:pt idx="2471">
                  <c:v>3.43194444444444</c:v>
                </c:pt>
                <c:pt idx="2472">
                  <c:v>3.43333333333333</c:v>
                </c:pt>
                <c:pt idx="2473">
                  <c:v>3.43472222222222</c:v>
                </c:pt>
                <c:pt idx="2474">
                  <c:v>3.43611111111111</c:v>
                </c:pt>
                <c:pt idx="2475">
                  <c:v>3.4375</c:v>
                </c:pt>
                <c:pt idx="2476">
                  <c:v>3.43888888888889</c:v>
                </c:pt>
                <c:pt idx="2477">
                  <c:v>3.44027777777778</c:v>
                </c:pt>
                <c:pt idx="2478">
                  <c:v>3.44166666666667</c:v>
                </c:pt>
                <c:pt idx="2479">
                  <c:v>3.44305555555556</c:v>
                </c:pt>
                <c:pt idx="2480">
                  <c:v>3.4444444444444402</c:v>
                </c:pt>
                <c:pt idx="2481">
                  <c:v>3.4458333333333302</c:v>
                </c:pt>
                <c:pt idx="2482">
                  <c:v>3.4472222222222202</c:v>
                </c:pt>
                <c:pt idx="2483">
                  <c:v>3.4486111111111102</c:v>
                </c:pt>
                <c:pt idx="2484">
                  <c:v>3.45</c:v>
                </c:pt>
                <c:pt idx="2485">
                  <c:v>3.4513888888888902</c:v>
                </c:pt>
                <c:pt idx="2486">
                  <c:v>3.4527777777777802</c:v>
                </c:pt>
                <c:pt idx="2487">
                  <c:v>3.4541666666666702</c:v>
                </c:pt>
                <c:pt idx="2488">
                  <c:v>3.4555555555555602</c:v>
                </c:pt>
                <c:pt idx="2489">
                  <c:v>3.4569444444444399</c:v>
                </c:pt>
                <c:pt idx="2490">
                  <c:v>3.4583333333333299</c:v>
                </c:pt>
                <c:pt idx="2491">
                  <c:v>3.4597222222222199</c:v>
                </c:pt>
                <c:pt idx="2492">
                  <c:v>3.4611111111111099</c:v>
                </c:pt>
                <c:pt idx="2493">
                  <c:v>3.4624999999999999</c:v>
                </c:pt>
                <c:pt idx="2494">
                  <c:v>3.4638888888888899</c:v>
                </c:pt>
                <c:pt idx="2495">
                  <c:v>3.4652777777777799</c:v>
                </c:pt>
                <c:pt idx="2496">
                  <c:v>3.4666666666666699</c:v>
                </c:pt>
                <c:pt idx="2497">
                  <c:v>3.4680555555555599</c:v>
                </c:pt>
                <c:pt idx="2498">
                  <c:v>3.4694444444444401</c:v>
                </c:pt>
                <c:pt idx="2499">
                  <c:v>3.4708333333333301</c:v>
                </c:pt>
                <c:pt idx="2500">
                  <c:v>3.4722222222222201</c:v>
                </c:pt>
                <c:pt idx="2501">
                  <c:v>3.4736111111111101</c:v>
                </c:pt>
                <c:pt idx="2502">
                  <c:v>3.4750000000000001</c:v>
                </c:pt>
                <c:pt idx="2503">
                  <c:v>3.4763888888888901</c:v>
                </c:pt>
                <c:pt idx="2504">
                  <c:v>3.4777777777777801</c:v>
                </c:pt>
                <c:pt idx="2505">
                  <c:v>3.4791666666666701</c:v>
                </c:pt>
                <c:pt idx="2506">
                  <c:v>3.4805555555555601</c:v>
                </c:pt>
                <c:pt idx="2507">
                  <c:v>3.4819444444444398</c:v>
                </c:pt>
                <c:pt idx="2508">
                  <c:v>3.4833333333333298</c:v>
                </c:pt>
                <c:pt idx="2509">
                  <c:v>3.4847222222222198</c:v>
                </c:pt>
                <c:pt idx="2510">
                  <c:v>3.4861111111111098</c:v>
                </c:pt>
                <c:pt idx="2511">
                  <c:v>3.4874999999999998</c:v>
                </c:pt>
                <c:pt idx="2512">
                  <c:v>3.4888888888888898</c:v>
                </c:pt>
                <c:pt idx="2513">
                  <c:v>3.4902777777777798</c:v>
                </c:pt>
                <c:pt idx="2514">
                  <c:v>3.4916666666666698</c:v>
                </c:pt>
                <c:pt idx="2515">
                  <c:v>3.4930555555555598</c:v>
                </c:pt>
                <c:pt idx="2516">
                  <c:v>3.49444444444444</c:v>
                </c:pt>
                <c:pt idx="2517">
                  <c:v>3.49583333333333</c:v>
                </c:pt>
                <c:pt idx="2518">
                  <c:v>3.49722222222222</c:v>
                </c:pt>
                <c:pt idx="2519">
                  <c:v>3.49861111111111</c:v>
                </c:pt>
                <c:pt idx="2520">
                  <c:v>3.5</c:v>
                </c:pt>
                <c:pt idx="2521">
                  <c:v>3.50138888888889</c:v>
                </c:pt>
                <c:pt idx="2522">
                  <c:v>3.50277777777778</c:v>
                </c:pt>
                <c:pt idx="2523">
                  <c:v>3.50416666666667</c:v>
                </c:pt>
                <c:pt idx="2524">
                  <c:v>3.50555555555556</c:v>
                </c:pt>
                <c:pt idx="2525">
                  <c:v>3.5069444444444402</c:v>
                </c:pt>
                <c:pt idx="2526">
                  <c:v>3.5083333333333302</c:v>
                </c:pt>
                <c:pt idx="2527">
                  <c:v>3.5097222222222202</c:v>
                </c:pt>
                <c:pt idx="2528">
                  <c:v>3.5111111111111102</c:v>
                </c:pt>
                <c:pt idx="2529">
                  <c:v>3.5125000000000002</c:v>
                </c:pt>
                <c:pt idx="2530">
                  <c:v>3.5138888888888902</c:v>
                </c:pt>
                <c:pt idx="2531">
                  <c:v>3.5152777777777802</c:v>
                </c:pt>
                <c:pt idx="2532">
                  <c:v>3.5166666666666702</c:v>
                </c:pt>
                <c:pt idx="2533">
                  <c:v>3.5180555555555602</c:v>
                </c:pt>
                <c:pt idx="2534">
                  <c:v>3.5194444444444399</c:v>
                </c:pt>
                <c:pt idx="2535">
                  <c:v>3.5208333333333299</c:v>
                </c:pt>
                <c:pt idx="2536">
                  <c:v>3.5222222222222199</c:v>
                </c:pt>
                <c:pt idx="2537">
                  <c:v>3.5236111111111099</c:v>
                </c:pt>
                <c:pt idx="2538">
                  <c:v>3.5249999999999999</c:v>
                </c:pt>
                <c:pt idx="2539">
                  <c:v>3.5263888888888899</c:v>
                </c:pt>
                <c:pt idx="2540">
                  <c:v>3.5277777777777799</c:v>
                </c:pt>
                <c:pt idx="2541">
                  <c:v>3.5291666666666699</c:v>
                </c:pt>
                <c:pt idx="2542">
                  <c:v>3.5305555555555599</c:v>
                </c:pt>
                <c:pt idx="2543">
                  <c:v>3.5319444444444401</c:v>
                </c:pt>
                <c:pt idx="2544">
                  <c:v>3.5333333333333301</c:v>
                </c:pt>
                <c:pt idx="2545">
                  <c:v>3.5347222222222201</c:v>
                </c:pt>
                <c:pt idx="2546">
                  <c:v>3.5361111111111101</c:v>
                </c:pt>
                <c:pt idx="2547">
                  <c:v>3.5375000000000001</c:v>
                </c:pt>
                <c:pt idx="2548">
                  <c:v>3.5388888888888901</c:v>
                </c:pt>
                <c:pt idx="2549">
                  <c:v>3.5402777777777801</c:v>
                </c:pt>
                <c:pt idx="2550">
                  <c:v>3.5416666666666701</c:v>
                </c:pt>
                <c:pt idx="2551">
                  <c:v>3.5430555555555601</c:v>
                </c:pt>
                <c:pt idx="2552">
                  <c:v>3.5444444444444398</c:v>
                </c:pt>
                <c:pt idx="2553">
                  <c:v>3.5458333333333298</c:v>
                </c:pt>
                <c:pt idx="2554">
                  <c:v>3.5472222222222198</c:v>
                </c:pt>
                <c:pt idx="2555">
                  <c:v>3.5486111111111098</c:v>
                </c:pt>
                <c:pt idx="2556">
                  <c:v>3.55</c:v>
                </c:pt>
                <c:pt idx="2557">
                  <c:v>3.5513888888888898</c:v>
                </c:pt>
                <c:pt idx="2558">
                  <c:v>3.5527777777777798</c:v>
                </c:pt>
                <c:pt idx="2559">
                  <c:v>3.5541666666666698</c:v>
                </c:pt>
                <c:pt idx="2560">
                  <c:v>3.5555555555555598</c:v>
                </c:pt>
                <c:pt idx="2561">
                  <c:v>3.55694444444444</c:v>
                </c:pt>
                <c:pt idx="2562">
                  <c:v>3.55833333333333</c:v>
                </c:pt>
                <c:pt idx="2563">
                  <c:v>3.55972222222222</c:v>
                </c:pt>
                <c:pt idx="2564">
                  <c:v>3.56111111111111</c:v>
                </c:pt>
                <c:pt idx="2565">
                  <c:v>3.5625</c:v>
                </c:pt>
                <c:pt idx="2566">
                  <c:v>3.56388888888889</c:v>
                </c:pt>
                <c:pt idx="2567">
                  <c:v>3.56527777777778</c:v>
                </c:pt>
                <c:pt idx="2568">
                  <c:v>3.56666666666667</c:v>
                </c:pt>
                <c:pt idx="2569">
                  <c:v>3.56805555555556</c:v>
                </c:pt>
                <c:pt idx="2570">
                  <c:v>3.5694444444444402</c:v>
                </c:pt>
                <c:pt idx="2571">
                  <c:v>3.5708333333333302</c:v>
                </c:pt>
                <c:pt idx="2572">
                  <c:v>3.5722222222222202</c:v>
                </c:pt>
                <c:pt idx="2573">
                  <c:v>3.5736111111111102</c:v>
                </c:pt>
                <c:pt idx="2574">
                  <c:v>3.5750000000000002</c:v>
                </c:pt>
                <c:pt idx="2575">
                  <c:v>3.5763888888888902</c:v>
                </c:pt>
                <c:pt idx="2576">
                  <c:v>3.5777777777777802</c:v>
                </c:pt>
                <c:pt idx="2577">
                  <c:v>3.5791666666666702</c:v>
                </c:pt>
                <c:pt idx="2578">
                  <c:v>3.5805555555555602</c:v>
                </c:pt>
                <c:pt idx="2579">
                  <c:v>3.5819444444444399</c:v>
                </c:pt>
                <c:pt idx="2580">
                  <c:v>3.5833333333333299</c:v>
                </c:pt>
                <c:pt idx="2581">
                  <c:v>3.5847222222222199</c:v>
                </c:pt>
                <c:pt idx="2582">
                  <c:v>3.5861111111111099</c:v>
                </c:pt>
                <c:pt idx="2583">
                  <c:v>3.5874999999999999</c:v>
                </c:pt>
                <c:pt idx="2584">
                  <c:v>3.5888888888888899</c:v>
                </c:pt>
                <c:pt idx="2585">
                  <c:v>3.5902777777777799</c:v>
                </c:pt>
                <c:pt idx="2586">
                  <c:v>3.5916666666666699</c:v>
                </c:pt>
                <c:pt idx="2587">
                  <c:v>3.5930555555555599</c:v>
                </c:pt>
                <c:pt idx="2588">
                  <c:v>3.5944444444444401</c:v>
                </c:pt>
                <c:pt idx="2589">
                  <c:v>3.5958333333333301</c:v>
                </c:pt>
                <c:pt idx="2590">
                  <c:v>3.5972222222222201</c:v>
                </c:pt>
                <c:pt idx="2591">
                  <c:v>3.5986111111111101</c:v>
                </c:pt>
                <c:pt idx="2592">
                  <c:v>3.6</c:v>
                </c:pt>
                <c:pt idx="2593">
                  <c:v>3.6013888888888901</c:v>
                </c:pt>
                <c:pt idx="2594">
                  <c:v>3.6027777777777801</c:v>
                </c:pt>
                <c:pt idx="2595">
                  <c:v>3.6041666666666701</c:v>
                </c:pt>
                <c:pt idx="2596">
                  <c:v>3.6055555555555601</c:v>
                </c:pt>
                <c:pt idx="2597">
                  <c:v>3.6069444444444398</c:v>
                </c:pt>
                <c:pt idx="2598">
                  <c:v>3.6083333333333298</c:v>
                </c:pt>
                <c:pt idx="2599">
                  <c:v>3.6097222222222198</c:v>
                </c:pt>
                <c:pt idx="2600">
                  <c:v>3.6111111111111098</c:v>
                </c:pt>
                <c:pt idx="2601">
                  <c:v>3.6124999999999998</c:v>
                </c:pt>
                <c:pt idx="2602">
                  <c:v>3.6138888888888898</c:v>
                </c:pt>
                <c:pt idx="2603">
                  <c:v>3.6152777777777798</c:v>
                </c:pt>
                <c:pt idx="2604">
                  <c:v>3.6166666666666698</c:v>
                </c:pt>
                <c:pt idx="2605">
                  <c:v>3.6180555555555598</c:v>
                </c:pt>
                <c:pt idx="2606">
                  <c:v>3.61944444444444</c:v>
                </c:pt>
                <c:pt idx="2607">
                  <c:v>3.62083333333333</c:v>
                </c:pt>
                <c:pt idx="2608">
                  <c:v>3.62222222222222</c:v>
                </c:pt>
                <c:pt idx="2609">
                  <c:v>3.62361111111111</c:v>
                </c:pt>
                <c:pt idx="2610">
                  <c:v>3.625</c:v>
                </c:pt>
                <c:pt idx="2611">
                  <c:v>3.62638888888889</c:v>
                </c:pt>
                <c:pt idx="2612">
                  <c:v>3.62777777777778</c:v>
                </c:pt>
                <c:pt idx="2613">
                  <c:v>3.62916666666667</c:v>
                </c:pt>
                <c:pt idx="2614">
                  <c:v>3.63055555555556</c:v>
                </c:pt>
                <c:pt idx="2615">
                  <c:v>3.6319444444444402</c:v>
                </c:pt>
                <c:pt idx="2616">
                  <c:v>3.6333333333333302</c:v>
                </c:pt>
                <c:pt idx="2617">
                  <c:v>3.6347222222222202</c:v>
                </c:pt>
                <c:pt idx="2618">
                  <c:v>3.6361111111111102</c:v>
                </c:pt>
                <c:pt idx="2619">
                  <c:v>3.6375000000000002</c:v>
                </c:pt>
                <c:pt idx="2620">
                  <c:v>3.6388888888888902</c:v>
                </c:pt>
                <c:pt idx="2621">
                  <c:v>3.6402777777777802</c:v>
                </c:pt>
                <c:pt idx="2622">
                  <c:v>3.6416666666666702</c:v>
                </c:pt>
                <c:pt idx="2623">
                  <c:v>3.6430555555555602</c:v>
                </c:pt>
                <c:pt idx="2624">
                  <c:v>3.6444444444444399</c:v>
                </c:pt>
                <c:pt idx="2625">
                  <c:v>3.6458333333333299</c:v>
                </c:pt>
                <c:pt idx="2626">
                  <c:v>3.6472222222222199</c:v>
                </c:pt>
                <c:pt idx="2627">
                  <c:v>3.6486111111111099</c:v>
                </c:pt>
                <c:pt idx="2628">
                  <c:v>3.65</c:v>
                </c:pt>
                <c:pt idx="2629">
                  <c:v>3.6513888888888899</c:v>
                </c:pt>
                <c:pt idx="2630">
                  <c:v>3.6527777777777799</c:v>
                </c:pt>
                <c:pt idx="2631">
                  <c:v>3.6541666666666699</c:v>
                </c:pt>
                <c:pt idx="2632">
                  <c:v>3.6555555555555599</c:v>
                </c:pt>
                <c:pt idx="2633">
                  <c:v>3.6569444444444401</c:v>
                </c:pt>
                <c:pt idx="2634">
                  <c:v>3.6583333333333301</c:v>
                </c:pt>
                <c:pt idx="2635">
                  <c:v>3.6597222222222201</c:v>
                </c:pt>
                <c:pt idx="2636">
                  <c:v>3.6611111111111101</c:v>
                </c:pt>
                <c:pt idx="2637">
                  <c:v>3.6625000000000001</c:v>
                </c:pt>
                <c:pt idx="2638">
                  <c:v>3.6638888888888901</c:v>
                </c:pt>
                <c:pt idx="2639">
                  <c:v>3.6652777777777801</c:v>
                </c:pt>
                <c:pt idx="2640">
                  <c:v>3.6666666666666701</c:v>
                </c:pt>
                <c:pt idx="2641">
                  <c:v>3.6680555555555601</c:v>
                </c:pt>
                <c:pt idx="2642">
                  <c:v>3.6694444444444398</c:v>
                </c:pt>
                <c:pt idx="2643">
                  <c:v>3.6708333333333298</c:v>
                </c:pt>
                <c:pt idx="2644">
                  <c:v>3.6722222222222198</c:v>
                </c:pt>
                <c:pt idx="2645">
                  <c:v>3.6736111111111098</c:v>
                </c:pt>
                <c:pt idx="2646">
                  <c:v>3.6749999999999998</c:v>
                </c:pt>
                <c:pt idx="2647">
                  <c:v>3.6763888888888898</c:v>
                </c:pt>
                <c:pt idx="2648">
                  <c:v>3.6777777777777798</c:v>
                </c:pt>
                <c:pt idx="2649">
                  <c:v>3.6791666666666698</c:v>
                </c:pt>
                <c:pt idx="2650">
                  <c:v>3.6805555555555598</c:v>
                </c:pt>
                <c:pt idx="2651">
                  <c:v>3.68194444444444</c:v>
                </c:pt>
                <c:pt idx="2652">
                  <c:v>3.68333333333333</c:v>
                </c:pt>
                <c:pt idx="2653">
                  <c:v>3.68472222222222</c:v>
                </c:pt>
                <c:pt idx="2654">
                  <c:v>3.68611111111111</c:v>
                </c:pt>
                <c:pt idx="2655">
                  <c:v>3.6875</c:v>
                </c:pt>
                <c:pt idx="2656">
                  <c:v>3.68888888888889</c:v>
                </c:pt>
                <c:pt idx="2657">
                  <c:v>3.69027777777778</c:v>
                </c:pt>
                <c:pt idx="2658">
                  <c:v>3.69166666666667</c:v>
                </c:pt>
                <c:pt idx="2659">
                  <c:v>3.69305555555556</c:v>
                </c:pt>
                <c:pt idx="2660">
                  <c:v>3.6944444444444402</c:v>
                </c:pt>
                <c:pt idx="2661">
                  <c:v>3.6958333333333302</c:v>
                </c:pt>
                <c:pt idx="2662">
                  <c:v>3.6972222222222202</c:v>
                </c:pt>
                <c:pt idx="2663">
                  <c:v>3.6986111111111102</c:v>
                </c:pt>
                <c:pt idx="2664">
                  <c:v>3.7</c:v>
                </c:pt>
                <c:pt idx="2665">
                  <c:v>3.7013888888888902</c:v>
                </c:pt>
                <c:pt idx="2666">
                  <c:v>3.7027777777777802</c:v>
                </c:pt>
                <c:pt idx="2667">
                  <c:v>3.7041666666666702</c:v>
                </c:pt>
                <c:pt idx="2668">
                  <c:v>3.7055555555555602</c:v>
                </c:pt>
                <c:pt idx="2669">
                  <c:v>3.7069444444444399</c:v>
                </c:pt>
                <c:pt idx="2670">
                  <c:v>3.7083333333333299</c:v>
                </c:pt>
                <c:pt idx="2671">
                  <c:v>3.7097222222222199</c:v>
                </c:pt>
                <c:pt idx="2672">
                  <c:v>3.7111111111111099</c:v>
                </c:pt>
                <c:pt idx="2673">
                  <c:v>3.7124999999999999</c:v>
                </c:pt>
                <c:pt idx="2674">
                  <c:v>3.7138888888888899</c:v>
                </c:pt>
                <c:pt idx="2675">
                  <c:v>3.7152777777777799</c:v>
                </c:pt>
                <c:pt idx="2676">
                  <c:v>3.7166666666666699</c:v>
                </c:pt>
                <c:pt idx="2677">
                  <c:v>3.7180555555555599</c:v>
                </c:pt>
                <c:pt idx="2678">
                  <c:v>3.7194444444444401</c:v>
                </c:pt>
                <c:pt idx="2679">
                  <c:v>3.7208333333333301</c:v>
                </c:pt>
                <c:pt idx="2680">
                  <c:v>3.7222222222222201</c:v>
                </c:pt>
                <c:pt idx="2681">
                  <c:v>3.7236111111111101</c:v>
                </c:pt>
                <c:pt idx="2682">
                  <c:v>3.7250000000000001</c:v>
                </c:pt>
                <c:pt idx="2683">
                  <c:v>3.7263888888888901</c:v>
                </c:pt>
                <c:pt idx="2684">
                  <c:v>3.7277777777777801</c:v>
                </c:pt>
                <c:pt idx="2685">
                  <c:v>3.7291666666666701</c:v>
                </c:pt>
                <c:pt idx="2686">
                  <c:v>3.7305555555555601</c:v>
                </c:pt>
                <c:pt idx="2687">
                  <c:v>3.7319444444444398</c:v>
                </c:pt>
                <c:pt idx="2688">
                  <c:v>3.7333333333333298</c:v>
                </c:pt>
                <c:pt idx="2689">
                  <c:v>3.7347222222222198</c:v>
                </c:pt>
                <c:pt idx="2690">
                  <c:v>3.7361111111111098</c:v>
                </c:pt>
                <c:pt idx="2691">
                  <c:v>3.7374999999999998</c:v>
                </c:pt>
                <c:pt idx="2692">
                  <c:v>3.7388888888888898</c:v>
                </c:pt>
                <c:pt idx="2693">
                  <c:v>3.7402777777777798</c:v>
                </c:pt>
                <c:pt idx="2694">
                  <c:v>3.7416666666666698</c:v>
                </c:pt>
                <c:pt idx="2695">
                  <c:v>3.7430555555555598</c:v>
                </c:pt>
                <c:pt idx="2696">
                  <c:v>3.74444444444444</c:v>
                </c:pt>
                <c:pt idx="2697">
                  <c:v>3.74583333333333</c:v>
                </c:pt>
                <c:pt idx="2698">
                  <c:v>3.74722222222222</c:v>
                </c:pt>
                <c:pt idx="2699">
                  <c:v>3.74861111111111</c:v>
                </c:pt>
                <c:pt idx="2700">
                  <c:v>3.75</c:v>
                </c:pt>
                <c:pt idx="2701">
                  <c:v>3.75138888888889</c:v>
                </c:pt>
                <c:pt idx="2702">
                  <c:v>3.75277777777778</c:v>
                </c:pt>
                <c:pt idx="2703">
                  <c:v>3.75416666666667</c:v>
                </c:pt>
                <c:pt idx="2704">
                  <c:v>3.75555555555556</c:v>
                </c:pt>
                <c:pt idx="2705">
                  <c:v>3.7569444444444402</c:v>
                </c:pt>
                <c:pt idx="2706">
                  <c:v>3.7583333333333302</c:v>
                </c:pt>
                <c:pt idx="2707">
                  <c:v>3.7597222222222202</c:v>
                </c:pt>
                <c:pt idx="2708">
                  <c:v>3.7611111111111102</c:v>
                </c:pt>
                <c:pt idx="2709">
                  <c:v>3.7625000000000002</c:v>
                </c:pt>
                <c:pt idx="2710">
                  <c:v>3.7638888888888902</c:v>
                </c:pt>
                <c:pt idx="2711">
                  <c:v>3.7652777777777802</c:v>
                </c:pt>
                <c:pt idx="2712">
                  <c:v>3.7666666666666702</c:v>
                </c:pt>
                <c:pt idx="2713">
                  <c:v>3.7680555555555602</c:v>
                </c:pt>
                <c:pt idx="2714">
                  <c:v>3.7694444444444399</c:v>
                </c:pt>
                <c:pt idx="2715">
                  <c:v>3.7708333333333299</c:v>
                </c:pt>
                <c:pt idx="2716">
                  <c:v>3.7722222222222199</c:v>
                </c:pt>
                <c:pt idx="2717">
                  <c:v>3.7736111111111099</c:v>
                </c:pt>
                <c:pt idx="2718">
                  <c:v>3.7749999999999999</c:v>
                </c:pt>
                <c:pt idx="2719">
                  <c:v>3.7763888888888899</c:v>
                </c:pt>
                <c:pt idx="2720">
                  <c:v>3.7777777777777799</c:v>
                </c:pt>
                <c:pt idx="2721">
                  <c:v>3.7791666666666699</c:v>
                </c:pt>
                <c:pt idx="2722">
                  <c:v>3.7805555555555599</c:v>
                </c:pt>
                <c:pt idx="2723">
                  <c:v>3.7819444444444401</c:v>
                </c:pt>
                <c:pt idx="2724">
                  <c:v>3.7833333333333301</c:v>
                </c:pt>
                <c:pt idx="2725">
                  <c:v>3.7847222222222201</c:v>
                </c:pt>
                <c:pt idx="2726">
                  <c:v>3.7861111111111101</c:v>
                </c:pt>
                <c:pt idx="2727">
                  <c:v>3.7875000000000001</c:v>
                </c:pt>
                <c:pt idx="2728">
                  <c:v>3.7888888888888901</c:v>
                </c:pt>
                <c:pt idx="2729">
                  <c:v>3.7902777777777801</c:v>
                </c:pt>
                <c:pt idx="2730">
                  <c:v>3.7916666666666701</c:v>
                </c:pt>
                <c:pt idx="2731">
                  <c:v>3.7930555555555601</c:v>
                </c:pt>
                <c:pt idx="2732">
                  <c:v>3.7944444444444398</c:v>
                </c:pt>
                <c:pt idx="2733">
                  <c:v>3.7958333333333298</c:v>
                </c:pt>
                <c:pt idx="2734">
                  <c:v>3.7972222222222198</c:v>
                </c:pt>
                <c:pt idx="2735">
                  <c:v>3.7986111111111098</c:v>
                </c:pt>
                <c:pt idx="2736">
                  <c:v>3.8</c:v>
                </c:pt>
                <c:pt idx="2737">
                  <c:v>3.8013888888888898</c:v>
                </c:pt>
                <c:pt idx="2738">
                  <c:v>3.8027777777777798</c:v>
                </c:pt>
                <c:pt idx="2739">
                  <c:v>3.8041666666666698</c:v>
                </c:pt>
                <c:pt idx="2740">
                  <c:v>3.8055555555555598</c:v>
                </c:pt>
                <c:pt idx="2741">
                  <c:v>3.80694444444444</c:v>
                </c:pt>
                <c:pt idx="2742">
                  <c:v>3.80833333333333</c:v>
                </c:pt>
                <c:pt idx="2743">
                  <c:v>3.80972222222222</c:v>
                </c:pt>
                <c:pt idx="2744">
                  <c:v>3.81111111111111</c:v>
                </c:pt>
                <c:pt idx="2745">
                  <c:v>3.8125</c:v>
                </c:pt>
                <c:pt idx="2746">
                  <c:v>3.81388888888889</c:v>
                </c:pt>
                <c:pt idx="2747">
                  <c:v>3.81527777777778</c:v>
                </c:pt>
                <c:pt idx="2748">
                  <c:v>3.81666666666667</c:v>
                </c:pt>
                <c:pt idx="2749">
                  <c:v>3.81805555555556</c:v>
                </c:pt>
                <c:pt idx="2750">
                  <c:v>3.8194444444444402</c:v>
                </c:pt>
                <c:pt idx="2751">
                  <c:v>3.8208333333333302</c:v>
                </c:pt>
                <c:pt idx="2752">
                  <c:v>3.8222222222222202</c:v>
                </c:pt>
                <c:pt idx="2753">
                  <c:v>3.8236111111111102</c:v>
                </c:pt>
                <c:pt idx="2754">
                  <c:v>3.8250000000000002</c:v>
                </c:pt>
                <c:pt idx="2755">
                  <c:v>3.8263888888888902</c:v>
                </c:pt>
                <c:pt idx="2756">
                  <c:v>3.8277777777777802</c:v>
                </c:pt>
                <c:pt idx="2757">
                  <c:v>3.8291666666666702</c:v>
                </c:pt>
                <c:pt idx="2758">
                  <c:v>3.8305555555555602</c:v>
                </c:pt>
                <c:pt idx="2759">
                  <c:v>3.8319444444444399</c:v>
                </c:pt>
                <c:pt idx="2760">
                  <c:v>3.8333333333333299</c:v>
                </c:pt>
                <c:pt idx="2761">
                  <c:v>3.8347222222222199</c:v>
                </c:pt>
                <c:pt idx="2762">
                  <c:v>3.8361111111111099</c:v>
                </c:pt>
                <c:pt idx="2763">
                  <c:v>3.8374999999999999</c:v>
                </c:pt>
                <c:pt idx="2764">
                  <c:v>3.8388888888888899</c:v>
                </c:pt>
                <c:pt idx="2765">
                  <c:v>3.8402777777777799</c:v>
                </c:pt>
                <c:pt idx="2766">
                  <c:v>3.8416666666666699</c:v>
                </c:pt>
                <c:pt idx="2767">
                  <c:v>3.8430555555555599</c:v>
                </c:pt>
                <c:pt idx="2768">
                  <c:v>3.8444444444444401</c:v>
                </c:pt>
                <c:pt idx="2769">
                  <c:v>3.8458333333333301</c:v>
                </c:pt>
                <c:pt idx="2770">
                  <c:v>3.8472222222222201</c:v>
                </c:pt>
                <c:pt idx="2771">
                  <c:v>3.8486111111111101</c:v>
                </c:pt>
                <c:pt idx="2772">
                  <c:v>3.85</c:v>
                </c:pt>
                <c:pt idx="2773">
                  <c:v>3.8513888888888901</c:v>
                </c:pt>
                <c:pt idx="2774">
                  <c:v>3.8527777777777801</c:v>
                </c:pt>
                <c:pt idx="2775">
                  <c:v>3.8541666666666701</c:v>
                </c:pt>
                <c:pt idx="2776">
                  <c:v>3.8555555555555601</c:v>
                </c:pt>
                <c:pt idx="2777">
                  <c:v>3.8569444444444398</c:v>
                </c:pt>
                <c:pt idx="2778">
                  <c:v>3.8583333333333298</c:v>
                </c:pt>
                <c:pt idx="2779">
                  <c:v>3.8597222222222198</c:v>
                </c:pt>
                <c:pt idx="2780">
                  <c:v>3.8611111111111098</c:v>
                </c:pt>
                <c:pt idx="2781">
                  <c:v>3.8624999999999998</c:v>
                </c:pt>
                <c:pt idx="2782">
                  <c:v>3.8638888888888898</c:v>
                </c:pt>
                <c:pt idx="2783">
                  <c:v>3.8652777777777798</c:v>
                </c:pt>
                <c:pt idx="2784">
                  <c:v>3.8666666666666698</c:v>
                </c:pt>
                <c:pt idx="2785">
                  <c:v>3.8680555555555598</c:v>
                </c:pt>
                <c:pt idx="2786">
                  <c:v>3.86944444444444</c:v>
                </c:pt>
                <c:pt idx="2787">
                  <c:v>3.87083333333333</c:v>
                </c:pt>
                <c:pt idx="2788">
                  <c:v>3.87222222222222</c:v>
                </c:pt>
                <c:pt idx="2789">
                  <c:v>3.87361111111111</c:v>
                </c:pt>
                <c:pt idx="2790">
                  <c:v>3.875</c:v>
                </c:pt>
                <c:pt idx="2791">
                  <c:v>3.87638888888889</c:v>
                </c:pt>
                <c:pt idx="2792">
                  <c:v>3.87777777777778</c:v>
                </c:pt>
                <c:pt idx="2793">
                  <c:v>3.87916666666667</c:v>
                </c:pt>
                <c:pt idx="2794">
                  <c:v>3.88055555555556</c:v>
                </c:pt>
                <c:pt idx="2795">
                  <c:v>3.8819444444444402</c:v>
                </c:pt>
                <c:pt idx="2796">
                  <c:v>3.8833333333333302</c:v>
                </c:pt>
                <c:pt idx="2797">
                  <c:v>3.8847222222222202</c:v>
                </c:pt>
                <c:pt idx="2798">
                  <c:v>3.8861111111111102</c:v>
                </c:pt>
                <c:pt idx="2799">
                  <c:v>3.8875000000000002</c:v>
                </c:pt>
                <c:pt idx="2800">
                  <c:v>3.8888888888888902</c:v>
                </c:pt>
                <c:pt idx="2801">
                  <c:v>3.8902777777777802</c:v>
                </c:pt>
                <c:pt idx="2802">
                  <c:v>3.8916666666666702</c:v>
                </c:pt>
                <c:pt idx="2803">
                  <c:v>3.8930555555555602</c:v>
                </c:pt>
                <c:pt idx="2804">
                  <c:v>3.8944444444444399</c:v>
                </c:pt>
                <c:pt idx="2805">
                  <c:v>3.8958333333333299</c:v>
                </c:pt>
                <c:pt idx="2806">
                  <c:v>3.8972222222222199</c:v>
                </c:pt>
                <c:pt idx="2807">
                  <c:v>3.8986111111111099</c:v>
                </c:pt>
                <c:pt idx="2808">
                  <c:v>3.9</c:v>
                </c:pt>
                <c:pt idx="2809">
                  <c:v>3.9013888888888899</c:v>
                </c:pt>
                <c:pt idx="2810">
                  <c:v>3.9027777777777799</c:v>
                </c:pt>
                <c:pt idx="2811">
                  <c:v>3.9041666666666699</c:v>
                </c:pt>
                <c:pt idx="2812">
                  <c:v>3.9055555555555599</c:v>
                </c:pt>
                <c:pt idx="2813">
                  <c:v>3.9069444444444401</c:v>
                </c:pt>
                <c:pt idx="2814">
                  <c:v>3.9083333333333301</c:v>
                </c:pt>
                <c:pt idx="2815">
                  <c:v>3.9097222222222201</c:v>
                </c:pt>
                <c:pt idx="2816">
                  <c:v>3.9111111111111101</c:v>
                </c:pt>
                <c:pt idx="2817">
                  <c:v>3.9125000000000001</c:v>
                </c:pt>
                <c:pt idx="2818">
                  <c:v>3.9138888888888901</c:v>
                </c:pt>
                <c:pt idx="2819">
                  <c:v>3.9152777777777801</c:v>
                </c:pt>
                <c:pt idx="2820">
                  <c:v>3.9166666666666701</c:v>
                </c:pt>
                <c:pt idx="2821">
                  <c:v>3.9180555555555601</c:v>
                </c:pt>
                <c:pt idx="2822">
                  <c:v>3.9194444444444398</c:v>
                </c:pt>
                <c:pt idx="2823">
                  <c:v>3.9208333333333298</c:v>
                </c:pt>
                <c:pt idx="2824">
                  <c:v>3.9222222222222198</c:v>
                </c:pt>
                <c:pt idx="2825">
                  <c:v>3.9236111111111098</c:v>
                </c:pt>
                <c:pt idx="2826">
                  <c:v>3.9249999999999998</c:v>
                </c:pt>
                <c:pt idx="2827">
                  <c:v>3.9263888888888898</c:v>
                </c:pt>
                <c:pt idx="2828">
                  <c:v>3.9277777777777798</c:v>
                </c:pt>
                <c:pt idx="2829">
                  <c:v>3.9291666666666698</c:v>
                </c:pt>
                <c:pt idx="2830">
                  <c:v>3.9305555555555598</c:v>
                </c:pt>
                <c:pt idx="2831">
                  <c:v>3.93194444444444</c:v>
                </c:pt>
                <c:pt idx="2832">
                  <c:v>3.93333333333333</c:v>
                </c:pt>
                <c:pt idx="2833">
                  <c:v>3.93472222222222</c:v>
                </c:pt>
                <c:pt idx="2834">
                  <c:v>3.93611111111111</c:v>
                </c:pt>
                <c:pt idx="2835">
                  <c:v>3.9375</c:v>
                </c:pt>
                <c:pt idx="2836">
                  <c:v>3.93888888888889</c:v>
                </c:pt>
                <c:pt idx="2837">
                  <c:v>3.94027777777778</c:v>
                </c:pt>
                <c:pt idx="2838">
                  <c:v>3.94166666666667</c:v>
                </c:pt>
                <c:pt idx="2839">
                  <c:v>3.94305555555556</c:v>
                </c:pt>
                <c:pt idx="2840">
                  <c:v>3.9444444444444402</c:v>
                </c:pt>
                <c:pt idx="2841">
                  <c:v>3.9458333333333302</c:v>
                </c:pt>
                <c:pt idx="2842">
                  <c:v>3.9472222222222202</c:v>
                </c:pt>
                <c:pt idx="2843">
                  <c:v>3.9486111111111102</c:v>
                </c:pt>
                <c:pt idx="2844">
                  <c:v>3.95</c:v>
                </c:pt>
                <c:pt idx="2845">
                  <c:v>3.9513888888888902</c:v>
                </c:pt>
                <c:pt idx="2846">
                  <c:v>3.9527777777777802</c:v>
                </c:pt>
                <c:pt idx="2847">
                  <c:v>3.9541666666666702</c:v>
                </c:pt>
                <c:pt idx="2848">
                  <c:v>3.9555555555555602</c:v>
                </c:pt>
                <c:pt idx="2849">
                  <c:v>3.9569444444444399</c:v>
                </c:pt>
                <c:pt idx="2850">
                  <c:v>3.9583333333333299</c:v>
                </c:pt>
                <c:pt idx="2851">
                  <c:v>3.9597222222222199</c:v>
                </c:pt>
                <c:pt idx="2852">
                  <c:v>3.9611111111111099</c:v>
                </c:pt>
                <c:pt idx="2853">
                  <c:v>3.9624999999999999</c:v>
                </c:pt>
                <c:pt idx="2854">
                  <c:v>3.9638888888888899</c:v>
                </c:pt>
                <c:pt idx="2855">
                  <c:v>3.9652777777777799</c:v>
                </c:pt>
                <c:pt idx="2856">
                  <c:v>3.9666666666666699</c:v>
                </c:pt>
                <c:pt idx="2857">
                  <c:v>3.9680555555555599</c:v>
                </c:pt>
                <c:pt idx="2858">
                  <c:v>3.9694444444444401</c:v>
                </c:pt>
                <c:pt idx="2859">
                  <c:v>3.9708333333333301</c:v>
                </c:pt>
                <c:pt idx="2860">
                  <c:v>3.9722222222222201</c:v>
                </c:pt>
                <c:pt idx="2861">
                  <c:v>3.9736111111111101</c:v>
                </c:pt>
                <c:pt idx="2862">
                  <c:v>3.9750000000000001</c:v>
                </c:pt>
                <c:pt idx="2863">
                  <c:v>3.9763888888888901</c:v>
                </c:pt>
                <c:pt idx="2864">
                  <c:v>3.9777777777777801</c:v>
                </c:pt>
                <c:pt idx="2865">
                  <c:v>3.9791666666666701</c:v>
                </c:pt>
                <c:pt idx="2866">
                  <c:v>3.9805555555555601</c:v>
                </c:pt>
                <c:pt idx="2867">
                  <c:v>3.9819444444444398</c:v>
                </c:pt>
                <c:pt idx="2868">
                  <c:v>3.9833333333333298</c:v>
                </c:pt>
                <c:pt idx="2869">
                  <c:v>3.9847222222222198</c:v>
                </c:pt>
                <c:pt idx="2870">
                  <c:v>3.9861111111111098</c:v>
                </c:pt>
                <c:pt idx="2871">
                  <c:v>3.9874999999999998</c:v>
                </c:pt>
                <c:pt idx="2872">
                  <c:v>3.9888888888888898</c:v>
                </c:pt>
                <c:pt idx="2873">
                  <c:v>3.9902777777777798</c:v>
                </c:pt>
                <c:pt idx="2874">
                  <c:v>3.9916666666666698</c:v>
                </c:pt>
                <c:pt idx="2875">
                  <c:v>3.9930555555555598</c:v>
                </c:pt>
                <c:pt idx="2876">
                  <c:v>3.99444444444444</c:v>
                </c:pt>
                <c:pt idx="2877">
                  <c:v>3.99583333333333</c:v>
                </c:pt>
                <c:pt idx="2878">
                  <c:v>3.99722222222222</c:v>
                </c:pt>
                <c:pt idx="2879">
                  <c:v>3.99861111111111</c:v>
                </c:pt>
                <c:pt idx="2880">
                  <c:v>4</c:v>
                </c:pt>
                <c:pt idx="2881">
                  <c:v>4.00138888888889</c:v>
                </c:pt>
                <c:pt idx="2882">
                  <c:v>4.00277777777778</c:v>
                </c:pt>
                <c:pt idx="2883">
                  <c:v>4.00416666666667</c:v>
                </c:pt>
                <c:pt idx="2884">
                  <c:v>4.00555555555556</c:v>
                </c:pt>
                <c:pt idx="2885">
                  <c:v>4.00694444444445</c:v>
                </c:pt>
                <c:pt idx="2886">
                  <c:v>4.0083333333333302</c:v>
                </c:pt>
                <c:pt idx="2887">
                  <c:v>4.0097222222222202</c:v>
                </c:pt>
                <c:pt idx="2888">
                  <c:v>4.0111111111111102</c:v>
                </c:pt>
                <c:pt idx="2889">
                  <c:v>4.0125000000000002</c:v>
                </c:pt>
                <c:pt idx="2890">
                  <c:v>4.0138888888888902</c:v>
                </c:pt>
                <c:pt idx="2891">
                  <c:v>4.0152777777777802</c:v>
                </c:pt>
                <c:pt idx="2892">
                  <c:v>4.0166666666666702</c:v>
                </c:pt>
                <c:pt idx="2893">
                  <c:v>4.0180555555555602</c:v>
                </c:pt>
                <c:pt idx="2894">
                  <c:v>4.0194444444444501</c:v>
                </c:pt>
                <c:pt idx="2895">
                  <c:v>4.0208333333333304</c:v>
                </c:pt>
                <c:pt idx="2896">
                  <c:v>4.0222222222222204</c:v>
                </c:pt>
                <c:pt idx="2897">
                  <c:v>4.0236111111111104</c:v>
                </c:pt>
                <c:pt idx="2898">
                  <c:v>4.0250000000000004</c:v>
                </c:pt>
                <c:pt idx="2899">
                  <c:v>4.0263888888888903</c:v>
                </c:pt>
                <c:pt idx="2900">
                  <c:v>4.0277777777777803</c:v>
                </c:pt>
                <c:pt idx="2901">
                  <c:v>4.0291666666666703</c:v>
                </c:pt>
                <c:pt idx="2902">
                  <c:v>4.0305555555555603</c:v>
                </c:pt>
                <c:pt idx="2903">
                  <c:v>4.0319444444444397</c:v>
                </c:pt>
                <c:pt idx="2904">
                  <c:v>4.0333333333333297</c:v>
                </c:pt>
                <c:pt idx="2905">
                  <c:v>4.0347222222222197</c:v>
                </c:pt>
                <c:pt idx="2906">
                  <c:v>4.0361111111111097</c:v>
                </c:pt>
                <c:pt idx="2907">
                  <c:v>4.0374999999999996</c:v>
                </c:pt>
                <c:pt idx="2908">
                  <c:v>4.0388888888888896</c:v>
                </c:pt>
                <c:pt idx="2909">
                  <c:v>4.0402777777777796</c:v>
                </c:pt>
                <c:pt idx="2910">
                  <c:v>4.0416666666666696</c:v>
                </c:pt>
                <c:pt idx="2911">
                  <c:v>4.0430555555555596</c:v>
                </c:pt>
                <c:pt idx="2912">
                  <c:v>4.0444444444444398</c:v>
                </c:pt>
                <c:pt idx="2913">
                  <c:v>4.0458333333333298</c:v>
                </c:pt>
                <c:pt idx="2914">
                  <c:v>4.0472222222222198</c:v>
                </c:pt>
                <c:pt idx="2915">
                  <c:v>4.0486111111111098</c:v>
                </c:pt>
                <c:pt idx="2916">
                  <c:v>4.05</c:v>
                </c:pt>
                <c:pt idx="2917">
                  <c:v>4.0513888888888898</c:v>
                </c:pt>
                <c:pt idx="2918">
                  <c:v>4.0527777777777798</c:v>
                </c:pt>
                <c:pt idx="2919">
                  <c:v>4.0541666666666698</c:v>
                </c:pt>
                <c:pt idx="2920">
                  <c:v>4.0555555555555598</c:v>
                </c:pt>
                <c:pt idx="2921">
                  <c:v>4.05694444444444</c:v>
                </c:pt>
                <c:pt idx="2922">
                  <c:v>4.05833333333333</c:v>
                </c:pt>
                <c:pt idx="2923">
                  <c:v>4.05972222222222</c:v>
                </c:pt>
                <c:pt idx="2924">
                  <c:v>4.06111111111111</c:v>
                </c:pt>
                <c:pt idx="2925">
                  <c:v>4.0625</c:v>
                </c:pt>
                <c:pt idx="2926">
                  <c:v>4.06388888888889</c:v>
                </c:pt>
                <c:pt idx="2927">
                  <c:v>4.06527777777778</c:v>
                </c:pt>
                <c:pt idx="2928">
                  <c:v>4.06666666666667</c:v>
                </c:pt>
                <c:pt idx="2929">
                  <c:v>4.06805555555556</c:v>
                </c:pt>
                <c:pt idx="2930">
                  <c:v>4.06944444444445</c:v>
                </c:pt>
                <c:pt idx="2931">
                  <c:v>4.0708333333333302</c:v>
                </c:pt>
                <c:pt idx="2932">
                  <c:v>4.0722222222222202</c:v>
                </c:pt>
                <c:pt idx="2933">
                  <c:v>4.0736111111111102</c:v>
                </c:pt>
                <c:pt idx="2934">
                  <c:v>4.0750000000000002</c:v>
                </c:pt>
                <c:pt idx="2935">
                  <c:v>4.0763888888888902</c:v>
                </c:pt>
                <c:pt idx="2936">
                  <c:v>4.0777777777777802</c:v>
                </c:pt>
                <c:pt idx="2937">
                  <c:v>4.0791666666666702</c:v>
                </c:pt>
                <c:pt idx="2938">
                  <c:v>4.0805555555555602</c:v>
                </c:pt>
                <c:pt idx="2939">
                  <c:v>4.0819444444444501</c:v>
                </c:pt>
                <c:pt idx="2940">
                  <c:v>4.0833333333333304</c:v>
                </c:pt>
                <c:pt idx="2941">
                  <c:v>4.0847222222222204</c:v>
                </c:pt>
                <c:pt idx="2942">
                  <c:v>4.0861111111111104</c:v>
                </c:pt>
                <c:pt idx="2943">
                  <c:v>4.0875000000000004</c:v>
                </c:pt>
                <c:pt idx="2944">
                  <c:v>4.0888888888888903</c:v>
                </c:pt>
                <c:pt idx="2945">
                  <c:v>4.0902777777777803</c:v>
                </c:pt>
                <c:pt idx="2946">
                  <c:v>4.0916666666666703</c:v>
                </c:pt>
                <c:pt idx="2947">
                  <c:v>4.0930555555555603</c:v>
                </c:pt>
                <c:pt idx="2948">
                  <c:v>4.0944444444444397</c:v>
                </c:pt>
                <c:pt idx="2949">
                  <c:v>4.0958333333333297</c:v>
                </c:pt>
                <c:pt idx="2950">
                  <c:v>4.0972222222222197</c:v>
                </c:pt>
                <c:pt idx="2951">
                  <c:v>4.0986111111111097</c:v>
                </c:pt>
                <c:pt idx="2952">
                  <c:v>4.0999999999999996</c:v>
                </c:pt>
                <c:pt idx="2953">
                  <c:v>4.1013888888888896</c:v>
                </c:pt>
                <c:pt idx="2954">
                  <c:v>4.1027777777777796</c:v>
                </c:pt>
                <c:pt idx="2955">
                  <c:v>4.1041666666666696</c:v>
                </c:pt>
                <c:pt idx="2956">
                  <c:v>4.1055555555555596</c:v>
                </c:pt>
                <c:pt idx="2957">
                  <c:v>4.1069444444444398</c:v>
                </c:pt>
                <c:pt idx="2958">
                  <c:v>4.1083333333333298</c:v>
                </c:pt>
                <c:pt idx="2959">
                  <c:v>4.1097222222222198</c:v>
                </c:pt>
                <c:pt idx="2960">
                  <c:v>4.1111111111111098</c:v>
                </c:pt>
                <c:pt idx="2961">
                  <c:v>4.1124999999999998</c:v>
                </c:pt>
                <c:pt idx="2962">
                  <c:v>4.1138888888888898</c:v>
                </c:pt>
                <c:pt idx="2963">
                  <c:v>4.1152777777777798</c:v>
                </c:pt>
                <c:pt idx="2964">
                  <c:v>4.1166666666666698</c:v>
                </c:pt>
                <c:pt idx="2965">
                  <c:v>4.1180555555555598</c:v>
                </c:pt>
                <c:pt idx="2966">
                  <c:v>4.11944444444444</c:v>
                </c:pt>
                <c:pt idx="2967">
                  <c:v>4.12083333333333</c:v>
                </c:pt>
                <c:pt idx="2968">
                  <c:v>4.12222222222222</c:v>
                </c:pt>
                <c:pt idx="2969">
                  <c:v>4.12361111111111</c:v>
                </c:pt>
                <c:pt idx="2970">
                  <c:v>4.125</c:v>
                </c:pt>
                <c:pt idx="2971">
                  <c:v>4.12638888888889</c:v>
                </c:pt>
                <c:pt idx="2972">
                  <c:v>4.12777777777778</c:v>
                </c:pt>
                <c:pt idx="2973">
                  <c:v>4.12916666666667</c:v>
                </c:pt>
                <c:pt idx="2974">
                  <c:v>4.13055555555556</c:v>
                </c:pt>
                <c:pt idx="2975">
                  <c:v>4.13194444444445</c:v>
                </c:pt>
                <c:pt idx="2976">
                  <c:v>4.1333333333333302</c:v>
                </c:pt>
                <c:pt idx="2977">
                  <c:v>4.1347222222222202</c:v>
                </c:pt>
                <c:pt idx="2978">
                  <c:v>4.1361111111111102</c:v>
                </c:pt>
                <c:pt idx="2979">
                  <c:v>4.1375000000000002</c:v>
                </c:pt>
                <c:pt idx="2980">
                  <c:v>4.1388888888888902</c:v>
                </c:pt>
                <c:pt idx="2981">
                  <c:v>4.1402777777777802</c:v>
                </c:pt>
                <c:pt idx="2982">
                  <c:v>4.1416666666666702</c:v>
                </c:pt>
                <c:pt idx="2983">
                  <c:v>4.1430555555555602</c:v>
                </c:pt>
                <c:pt idx="2984">
                  <c:v>4.1444444444444501</c:v>
                </c:pt>
                <c:pt idx="2985">
                  <c:v>4.1458333333333304</c:v>
                </c:pt>
                <c:pt idx="2986">
                  <c:v>4.1472222222222204</c:v>
                </c:pt>
                <c:pt idx="2987">
                  <c:v>4.1486111111111104</c:v>
                </c:pt>
                <c:pt idx="2988">
                  <c:v>4.1500000000000004</c:v>
                </c:pt>
                <c:pt idx="2989">
                  <c:v>4.1513888888888903</c:v>
                </c:pt>
                <c:pt idx="2990">
                  <c:v>4.1527777777777803</c:v>
                </c:pt>
                <c:pt idx="2991">
                  <c:v>4.1541666666666703</c:v>
                </c:pt>
                <c:pt idx="2992">
                  <c:v>4.1555555555555603</c:v>
                </c:pt>
                <c:pt idx="2993">
                  <c:v>4.1569444444444397</c:v>
                </c:pt>
                <c:pt idx="2994">
                  <c:v>4.1583333333333297</c:v>
                </c:pt>
                <c:pt idx="2995">
                  <c:v>4.1597222222222197</c:v>
                </c:pt>
                <c:pt idx="2996">
                  <c:v>4.1611111111111097</c:v>
                </c:pt>
                <c:pt idx="2997">
                  <c:v>4.1624999999999996</c:v>
                </c:pt>
                <c:pt idx="2998">
                  <c:v>4.1638888888888896</c:v>
                </c:pt>
                <c:pt idx="2999">
                  <c:v>4.1652777777777796</c:v>
                </c:pt>
                <c:pt idx="3000">
                  <c:v>4.1666666666666696</c:v>
                </c:pt>
                <c:pt idx="3001">
                  <c:v>4.1680555555555596</c:v>
                </c:pt>
                <c:pt idx="3002">
                  <c:v>4.1694444444444398</c:v>
                </c:pt>
                <c:pt idx="3003">
                  <c:v>4.1708333333333298</c:v>
                </c:pt>
                <c:pt idx="3004">
                  <c:v>4.1722222222222198</c:v>
                </c:pt>
                <c:pt idx="3005">
                  <c:v>4.1736111111111098</c:v>
                </c:pt>
                <c:pt idx="3006">
                  <c:v>4.1749999999999998</c:v>
                </c:pt>
                <c:pt idx="3007">
                  <c:v>4.1763888888888898</c:v>
                </c:pt>
                <c:pt idx="3008">
                  <c:v>4.1777777777777798</c:v>
                </c:pt>
                <c:pt idx="3009">
                  <c:v>4.1791666666666698</c:v>
                </c:pt>
                <c:pt idx="3010">
                  <c:v>4.1805555555555598</c:v>
                </c:pt>
                <c:pt idx="3011">
                  <c:v>4.18194444444444</c:v>
                </c:pt>
                <c:pt idx="3012">
                  <c:v>4.18333333333333</c:v>
                </c:pt>
                <c:pt idx="3013">
                  <c:v>4.18472222222222</c:v>
                </c:pt>
                <c:pt idx="3014">
                  <c:v>4.18611111111111</c:v>
                </c:pt>
                <c:pt idx="3015">
                  <c:v>4.1875</c:v>
                </c:pt>
                <c:pt idx="3016">
                  <c:v>4.18888888888889</c:v>
                </c:pt>
                <c:pt idx="3017">
                  <c:v>4.19027777777778</c:v>
                </c:pt>
                <c:pt idx="3018">
                  <c:v>4.19166666666667</c:v>
                </c:pt>
                <c:pt idx="3019">
                  <c:v>4.19305555555556</c:v>
                </c:pt>
                <c:pt idx="3020">
                  <c:v>4.19444444444445</c:v>
                </c:pt>
                <c:pt idx="3021">
                  <c:v>4.1958333333333302</c:v>
                </c:pt>
                <c:pt idx="3022">
                  <c:v>4.1972222222222202</c:v>
                </c:pt>
                <c:pt idx="3023">
                  <c:v>4.1986111111111102</c:v>
                </c:pt>
                <c:pt idx="3024">
                  <c:v>4.2</c:v>
                </c:pt>
                <c:pt idx="3025">
                  <c:v>4.2013888888888902</c:v>
                </c:pt>
                <c:pt idx="3026">
                  <c:v>4.2027777777777802</c:v>
                </c:pt>
                <c:pt idx="3027">
                  <c:v>4.2041666666666702</c:v>
                </c:pt>
                <c:pt idx="3028">
                  <c:v>4.2055555555555602</c:v>
                </c:pt>
                <c:pt idx="3029">
                  <c:v>4.2069444444444501</c:v>
                </c:pt>
                <c:pt idx="3030">
                  <c:v>4.2083333333333304</c:v>
                </c:pt>
                <c:pt idx="3031">
                  <c:v>4.2097222222222204</c:v>
                </c:pt>
                <c:pt idx="3032">
                  <c:v>4.2111111111111104</c:v>
                </c:pt>
                <c:pt idx="3033">
                  <c:v>4.2125000000000004</c:v>
                </c:pt>
                <c:pt idx="3034">
                  <c:v>4.2138888888888903</c:v>
                </c:pt>
                <c:pt idx="3035">
                  <c:v>4.2152777777777803</c:v>
                </c:pt>
                <c:pt idx="3036">
                  <c:v>4.2166666666666703</c:v>
                </c:pt>
                <c:pt idx="3037">
                  <c:v>4.2180555555555603</c:v>
                </c:pt>
                <c:pt idx="3038">
                  <c:v>4.2194444444444397</c:v>
                </c:pt>
                <c:pt idx="3039">
                  <c:v>4.2208333333333297</c:v>
                </c:pt>
                <c:pt idx="3040">
                  <c:v>4.2222222222222197</c:v>
                </c:pt>
                <c:pt idx="3041">
                  <c:v>4.2236111111111097</c:v>
                </c:pt>
                <c:pt idx="3042">
                  <c:v>4.2249999999999996</c:v>
                </c:pt>
                <c:pt idx="3043">
                  <c:v>4.2263888888888896</c:v>
                </c:pt>
                <c:pt idx="3044">
                  <c:v>4.2277777777777796</c:v>
                </c:pt>
                <c:pt idx="3045">
                  <c:v>4.2291666666666696</c:v>
                </c:pt>
                <c:pt idx="3046">
                  <c:v>4.2305555555555596</c:v>
                </c:pt>
                <c:pt idx="3047">
                  <c:v>4.2319444444444398</c:v>
                </c:pt>
                <c:pt idx="3048">
                  <c:v>4.2333333333333298</c:v>
                </c:pt>
                <c:pt idx="3049">
                  <c:v>4.2347222222222198</c:v>
                </c:pt>
                <c:pt idx="3050">
                  <c:v>4.2361111111111098</c:v>
                </c:pt>
                <c:pt idx="3051">
                  <c:v>4.2374999999999998</c:v>
                </c:pt>
                <c:pt idx="3052">
                  <c:v>4.2388888888888898</c:v>
                </c:pt>
                <c:pt idx="3053">
                  <c:v>4.2402777777777798</c:v>
                </c:pt>
                <c:pt idx="3054">
                  <c:v>4.2416666666666698</c:v>
                </c:pt>
                <c:pt idx="3055">
                  <c:v>4.2430555555555598</c:v>
                </c:pt>
                <c:pt idx="3056">
                  <c:v>4.24444444444444</c:v>
                </c:pt>
                <c:pt idx="3057">
                  <c:v>4.24583333333333</c:v>
                </c:pt>
                <c:pt idx="3058">
                  <c:v>4.24722222222222</c:v>
                </c:pt>
                <c:pt idx="3059">
                  <c:v>4.24861111111111</c:v>
                </c:pt>
                <c:pt idx="3060">
                  <c:v>4.25</c:v>
                </c:pt>
                <c:pt idx="3061">
                  <c:v>4.25138888888889</c:v>
                </c:pt>
                <c:pt idx="3062">
                  <c:v>4.25277777777778</c:v>
                </c:pt>
                <c:pt idx="3063">
                  <c:v>4.25416666666667</c:v>
                </c:pt>
                <c:pt idx="3064">
                  <c:v>4.25555555555556</c:v>
                </c:pt>
                <c:pt idx="3065">
                  <c:v>4.25694444444445</c:v>
                </c:pt>
                <c:pt idx="3066">
                  <c:v>4.2583333333333302</c:v>
                </c:pt>
                <c:pt idx="3067">
                  <c:v>4.2597222222222202</c:v>
                </c:pt>
                <c:pt idx="3068">
                  <c:v>4.2611111111111102</c:v>
                </c:pt>
                <c:pt idx="3069">
                  <c:v>4.2625000000000002</c:v>
                </c:pt>
                <c:pt idx="3070">
                  <c:v>4.2638888888888902</c:v>
                </c:pt>
                <c:pt idx="3071">
                  <c:v>4.2652777777777802</c:v>
                </c:pt>
                <c:pt idx="3072">
                  <c:v>4.2666666666666702</c:v>
                </c:pt>
                <c:pt idx="3073">
                  <c:v>4.2680555555555602</c:v>
                </c:pt>
                <c:pt idx="3074">
                  <c:v>4.2694444444444501</c:v>
                </c:pt>
                <c:pt idx="3075">
                  <c:v>4.2708333333333304</c:v>
                </c:pt>
                <c:pt idx="3076">
                  <c:v>4.2722222222222204</c:v>
                </c:pt>
                <c:pt idx="3077">
                  <c:v>4.2736111111111104</c:v>
                </c:pt>
                <c:pt idx="3078">
                  <c:v>4.2750000000000004</c:v>
                </c:pt>
                <c:pt idx="3079">
                  <c:v>4.2763888888888903</c:v>
                </c:pt>
                <c:pt idx="3080">
                  <c:v>4.2777777777777803</c:v>
                </c:pt>
                <c:pt idx="3081">
                  <c:v>4.2791666666666703</c:v>
                </c:pt>
                <c:pt idx="3082">
                  <c:v>4.2805555555555603</c:v>
                </c:pt>
                <c:pt idx="3083">
                  <c:v>4.2819444444444397</c:v>
                </c:pt>
                <c:pt idx="3084">
                  <c:v>4.2833333333333297</c:v>
                </c:pt>
                <c:pt idx="3085">
                  <c:v>4.2847222222222197</c:v>
                </c:pt>
                <c:pt idx="3086">
                  <c:v>4.2861111111111097</c:v>
                </c:pt>
                <c:pt idx="3087">
                  <c:v>4.2874999999999996</c:v>
                </c:pt>
                <c:pt idx="3088">
                  <c:v>4.2888888888888896</c:v>
                </c:pt>
                <c:pt idx="3089">
                  <c:v>4.2902777777777796</c:v>
                </c:pt>
                <c:pt idx="3090">
                  <c:v>4.2916666666666696</c:v>
                </c:pt>
                <c:pt idx="3091">
                  <c:v>4.2930555555555596</c:v>
                </c:pt>
                <c:pt idx="3092">
                  <c:v>4.2944444444444398</c:v>
                </c:pt>
                <c:pt idx="3093">
                  <c:v>4.2958333333333298</c:v>
                </c:pt>
                <c:pt idx="3094">
                  <c:v>4.2972222222222198</c:v>
                </c:pt>
                <c:pt idx="3095">
                  <c:v>4.2986111111111098</c:v>
                </c:pt>
                <c:pt idx="3096">
                  <c:v>4.3</c:v>
                </c:pt>
                <c:pt idx="3097">
                  <c:v>4.3013888888888898</c:v>
                </c:pt>
                <c:pt idx="3098">
                  <c:v>4.3027777777777798</c:v>
                </c:pt>
                <c:pt idx="3099">
                  <c:v>4.3041666666666698</c:v>
                </c:pt>
                <c:pt idx="3100">
                  <c:v>4.3055555555555598</c:v>
                </c:pt>
                <c:pt idx="3101">
                  <c:v>4.30694444444444</c:v>
                </c:pt>
                <c:pt idx="3102">
                  <c:v>4.30833333333333</c:v>
                </c:pt>
                <c:pt idx="3103">
                  <c:v>4.30972222222222</c:v>
                </c:pt>
                <c:pt idx="3104">
                  <c:v>4.31111111111111</c:v>
                </c:pt>
                <c:pt idx="3105">
                  <c:v>4.3125</c:v>
                </c:pt>
                <c:pt idx="3106">
                  <c:v>4.31388888888889</c:v>
                </c:pt>
                <c:pt idx="3107">
                  <c:v>4.31527777777778</c:v>
                </c:pt>
                <c:pt idx="3108">
                  <c:v>4.31666666666667</c:v>
                </c:pt>
                <c:pt idx="3109">
                  <c:v>4.31805555555556</c:v>
                </c:pt>
                <c:pt idx="3110">
                  <c:v>4.31944444444445</c:v>
                </c:pt>
                <c:pt idx="3111">
                  <c:v>4.3208333333333302</c:v>
                </c:pt>
                <c:pt idx="3112">
                  <c:v>4.3222222222222202</c:v>
                </c:pt>
                <c:pt idx="3113">
                  <c:v>4.3236111111111102</c:v>
                </c:pt>
                <c:pt idx="3114">
                  <c:v>4.3250000000000002</c:v>
                </c:pt>
                <c:pt idx="3115">
                  <c:v>4.3263888888888902</c:v>
                </c:pt>
                <c:pt idx="3116">
                  <c:v>4.3277777777777802</c:v>
                </c:pt>
                <c:pt idx="3117">
                  <c:v>4.3291666666666702</c:v>
                </c:pt>
                <c:pt idx="3118">
                  <c:v>4.3305555555555602</c:v>
                </c:pt>
                <c:pt idx="3119">
                  <c:v>4.3319444444444501</c:v>
                </c:pt>
                <c:pt idx="3120">
                  <c:v>4.3333333333333304</c:v>
                </c:pt>
                <c:pt idx="3121">
                  <c:v>4.3347222222222204</c:v>
                </c:pt>
                <c:pt idx="3122">
                  <c:v>4.3361111111111104</c:v>
                </c:pt>
                <c:pt idx="3123">
                  <c:v>4.3375000000000004</c:v>
                </c:pt>
                <c:pt idx="3124">
                  <c:v>4.3388888888888903</c:v>
                </c:pt>
                <c:pt idx="3125">
                  <c:v>4.3402777777777803</c:v>
                </c:pt>
                <c:pt idx="3126">
                  <c:v>4.3416666666666703</c:v>
                </c:pt>
                <c:pt idx="3127">
                  <c:v>4.3430555555555603</c:v>
                </c:pt>
                <c:pt idx="3128">
                  <c:v>4.3444444444444397</c:v>
                </c:pt>
                <c:pt idx="3129">
                  <c:v>4.3458333333333297</c:v>
                </c:pt>
                <c:pt idx="3130">
                  <c:v>4.3472222222222197</c:v>
                </c:pt>
                <c:pt idx="3131">
                  <c:v>4.3486111111111097</c:v>
                </c:pt>
                <c:pt idx="3132">
                  <c:v>4.3499999999999996</c:v>
                </c:pt>
                <c:pt idx="3133">
                  <c:v>4.3513888888888896</c:v>
                </c:pt>
                <c:pt idx="3134">
                  <c:v>4.3527777777777796</c:v>
                </c:pt>
                <c:pt idx="3135">
                  <c:v>4.3541666666666696</c:v>
                </c:pt>
                <c:pt idx="3136">
                  <c:v>4.3555555555555596</c:v>
                </c:pt>
                <c:pt idx="3137">
                  <c:v>4.3569444444444398</c:v>
                </c:pt>
                <c:pt idx="3138">
                  <c:v>4.3583333333333298</c:v>
                </c:pt>
                <c:pt idx="3139">
                  <c:v>4.3597222222222198</c:v>
                </c:pt>
                <c:pt idx="3140">
                  <c:v>4.3611111111111098</c:v>
                </c:pt>
                <c:pt idx="3141">
                  <c:v>4.3624999999999998</c:v>
                </c:pt>
                <c:pt idx="3142">
                  <c:v>4.3638888888888898</c:v>
                </c:pt>
                <c:pt idx="3143">
                  <c:v>4.3652777777777798</c:v>
                </c:pt>
                <c:pt idx="3144">
                  <c:v>4.3666666666666698</c:v>
                </c:pt>
                <c:pt idx="3145">
                  <c:v>4.3680555555555598</c:v>
                </c:pt>
                <c:pt idx="3146">
                  <c:v>4.36944444444444</c:v>
                </c:pt>
                <c:pt idx="3147">
                  <c:v>4.37083333333333</c:v>
                </c:pt>
                <c:pt idx="3148">
                  <c:v>4.37222222222222</c:v>
                </c:pt>
                <c:pt idx="3149">
                  <c:v>4.37361111111111</c:v>
                </c:pt>
                <c:pt idx="3150">
                  <c:v>4.375</c:v>
                </c:pt>
                <c:pt idx="3151">
                  <c:v>4.37638888888889</c:v>
                </c:pt>
                <c:pt idx="3152">
                  <c:v>4.37777777777778</c:v>
                </c:pt>
                <c:pt idx="3153">
                  <c:v>4.37916666666667</c:v>
                </c:pt>
                <c:pt idx="3154">
                  <c:v>4.38055555555556</c:v>
                </c:pt>
                <c:pt idx="3155">
                  <c:v>4.38194444444445</c:v>
                </c:pt>
                <c:pt idx="3156">
                  <c:v>4.3833333333333302</c:v>
                </c:pt>
                <c:pt idx="3157">
                  <c:v>4.3847222222222202</c:v>
                </c:pt>
                <c:pt idx="3158">
                  <c:v>4.3861111111111102</c:v>
                </c:pt>
                <c:pt idx="3159">
                  <c:v>4.3875000000000002</c:v>
                </c:pt>
                <c:pt idx="3160">
                  <c:v>4.3888888888888902</c:v>
                </c:pt>
                <c:pt idx="3161">
                  <c:v>4.3902777777777802</c:v>
                </c:pt>
                <c:pt idx="3162">
                  <c:v>4.3916666666666702</c:v>
                </c:pt>
                <c:pt idx="3163">
                  <c:v>4.3930555555555602</c:v>
                </c:pt>
                <c:pt idx="3164">
                  <c:v>4.3944444444444501</c:v>
                </c:pt>
                <c:pt idx="3165">
                  <c:v>4.3958333333333304</c:v>
                </c:pt>
                <c:pt idx="3166">
                  <c:v>4.3972222222222204</c:v>
                </c:pt>
                <c:pt idx="3167">
                  <c:v>4.3986111111111104</c:v>
                </c:pt>
                <c:pt idx="3168">
                  <c:v>4.4000000000000004</c:v>
                </c:pt>
                <c:pt idx="3169">
                  <c:v>4.4013888888888903</c:v>
                </c:pt>
                <c:pt idx="3170">
                  <c:v>4.4027777777777803</c:v>
                </c:pt>
                <c:pt idx="3171">
                  <c:v>4.4041666666666703</c:v>
                </c:pt>
                <c:pt idx="3172">
                  <c:v>4.4055555555555603</c:v>
                </c:pt>
                <c:pt idx="3173">
                  <c:v>4.4069444444444397</c:v>
                </c:pt>
                <c:pt idx="3174">
                  <c:v>4.4083333333333297</c:v>
                </c:pt>
                <c:pt idx="3175">
                  <c:v>4.4097222222222197</c:v>
                </c:pt>
                <c:pt idx="3176">
                  <c:v>4.4111111111111097</c:v>
                </c:pt>
                <c:pt idx="3177">
                  <c:v>4.4124999999999996</c:v>
                </c:pt>
                <c:pt idx="3178">
                  <c:v>4.4138888888888896</c:v>
                </c:pt>
                <c:pt idx="3179">
                  <c:v>4.4152777777777796</c:v>
                </c:pt>
                <c:pt idx="3180">
                  <c:v>4.4166666666666696</c:v>
                </c:pt>
                <c:pt idx="3181">
                  <c:v>4.4180555555555596</c:v>
                </c:pt>
                <c:pt idx="3182">
                  <c:v>4.4194444444444398</c:v>
                </c:pt>
                <c:pt idx="3183">
                  <c:v>4.4208333333333298</c:v>
                </c:pt>
                <c:pt idx="3184">
                  <c:v>4.4222222222222198</c:v>
                </c:pt>
                <c:pt idx="3185">
                  <c:v>4.4236111111111098</c:v>
                </c:pt>
                <c:pt idx="3186">
                  <c:v>4.4249999999999998</c:v>
                </c:pt>
                <c:pt idx="3187">
                  <c:v>4.4263888888888898</c:v>
                </c:pt>
                <c:pt idx="3188">
                  <c:v>4.4277777777777798</c:v>
                </c:pt>
                <c:pt idx="3189">
                  <c:v>4.4291666666666698</c:v>
                </c:pt>
                <c:pt idx="3190">
                  <c:v>4.4305555555555598</c:v>
                </c:pt>
                <c:pt idx="3191">
                  <c:v>4.43194444444444</c:v>
                </c:pt>
                <c:pt idx="3192">
                  <c:v>4.43333333333333</c:v>
                </c:pt>
                <c:pt idx="3193">
                  <c:v>4.43472222222222</c:v>
                </c:pt>
                <c:pt idx="3194">
                  <c:v>4.43611111111111</c:v>
                </c:pt>
                <c:pt idx="3195">
                  <c:v>4.4375</c:v>
                </c:pt>
                <c:pt idx="3196">
                  <c:v>4.43888888888889</c:v>
                </c:pt>
                <c:pt idx="3197">
                  <c:v>4.44027777777778</c:v>
                </c:pt>
                <c:pt idx="3198">
                  <c:v>4.44166666666667</c:v>
                </c:pt>
                <c:pt idx="3199">
                  <c:v>4.44305555555556</c:v>
                </c:pt>
                <c:pt idx="3200">
                  <c:v>4.44444444444445</c:v>
                </c:pt>
                <c:pt idx="3201">
                  <c:v>4.4458333333333302</c:v>
                </c:pt>
                <c:pt idx="3202">
                  <c:v>4.4472222222222202</c:v>
                </c:pt>
                <c:pt idx="3203">
                  <c:v>4.4486111111111102</c:v>
                </c:pt>
                <c:pt idx="3204">
                  <c:v>4.45</c:v>
                </c:pt>
                <c:pt idx="3205">
                  <c:v>4.4513888888888902</c:v>
                </c:pt>
                <c:pt idx="3206">
                  <c:v>4.4527777777777802</c:v>
                </c:pt>
                <c:pt idx="3207">
                  <c:v>4.4541666666666702</c:v>
                </c:pt>
                <c:pt idx="3208">
                  <c:v>4.4555555555555602</c:v>
                </c:pt>
                <c:pt idx="3209">
                  <c:v>4.4569444444444501</c:v>
                </c:pt>
                <c:pt idx="3210">
                  <c:v>4.4583333333333304</c:v>
                </c:pt>
                <c:pt idx="3211">
                  <c:v>4.4597222222222204</c:v>
                </c:pt>
                <c:pt idx="3212">
                  <c:v>4.4611111111111104</c:v>
                </c:pt>
                <c:pt idx="3213">
                  <c:v>4.4625000000000004</c:v>
                </c:pt>
                <c:pt idx="3214">
                  <c:v>4.4638888888888903</c:v>
                </c:pt>
                <c:pt idx="3215">
                  <c:v>4.4652777777777803</c:v>
                </c:pt>
                <c:pt idx="3216">
                  <c:v>4.4666666666666703</c:v>
                </c:pt>
                <c:pt idx="3217">
                  <c:v>4.4680555555555603</c:v>
                </c:pt>
                <c:pt idx="3218">
                  <c:v>4.4694444444444397</c:v>
                </c:pt>
                <c:pt idx="3219">
                  <c:v>4.4708333333333297</c:v>
                </c:pt>
                <c:pt idx="3220">
                  <c:v>4.4722222222222197</c:v>
                </c:pt>
                <c:pt idx="3221">
                  <c:v>4.4736111111111097</c:v>
                </c:pt>
                <c:pt idx="3222">
                  <c:v>4.4749999999999996</c:v>
                </c:pt>
                <c:pt idx="3223">
                  <c:v>4.4763888888888896</c:v>
                </c:pt>
                <c:pt idx="3224">
                  <c:v>4.4777777777777796</c:v>
                </c:pt>
                <c:pt idx="3225">
                  <c:v>4.4791666666666696</c:v>
                </c:pt>
                <c:pt idx="3226">
                  <c:v>4.4805555555555596</c:v>
                </c:pt>
                <c:pt idx="3227">
                  <c:v>4.4819444444444398</c:v>
                </c:pt>
                <c:pt idx="3228">
                  <c:v>4.4833333333333298</c:v>
                </c:pt>
                <c:pt idx="3229">
                  <c:v>4.4847222222222198</c:v>
                </c:pt>
                <c:pt idx="3230">
                  <c:v>4.4861111111111098</c:v>
                </c:pt>
                <c:pt idx="3231">
                  <c:v>4.4874999999999998</c:v>
                </c:pt>
                <c:pt idx="3232">
                  <c:v>4.4888888888888898</c:v>
                </c:pt>
                <c:pt idx="3233">
                  <c:v>4.4902777777777798</c:v>
                </c:pt>
                <c:pt idx="3234">
                  <c:v>4.4916666666666698</c:v>
                </c:pt>
                <c:pt idx="3235">
                  <c:v>4.4930555555555598</c:v>
                </c:pt>
                <c:pt idx="3236">
                  <c:v>4.49444444444444</c:v>
                </c:pt>
                <c:pt idx="3237">
                  <c:v>4.49583333333333</c:v>
                </c:pt>
                <c:pt idx="3238">
                  <c:v>4.49722222222222</c:v>
                </c:pt>
                <c:pt idx="3239">
                  <c:v>4.49861111111111</c:v>
                </c:pt>
                <c:pt idx="3240">
                  <c:v>4.5</c:v>
                </c:pt>
                <c:pt idx="3241">
                  <c:v>4.50138888888889</c:v>
                </c:pt>
                <c:pt idx="3242">
                  <c:v>4.50277777777778</c:v>
                </c:pt>
                <c:pt idx="3243">
                  <c:v>4.50416666666667</c:v>
                </c:pt>
                <c:pt idx="3244">
                  <c:v>4.50555555555556</c:v>
                </c:pt>
                <c:pt idx="3245">
                  <c:v>4.50694444444445</c:v>
                </c:pt>
                <c:pt idx="3246">
                  <c:v>4.5083333333333302</c:v>
                </c:pt>
                <c:pt idx="3247">
                  <c:v>4.5097222222222202</c:v>
                </c:pt>
                <c:pt idx="3248">
                  <c:v>4.5111111111111102</c:v>
                </c:pt>
                <c:pt idx="3249">
                  <c:v>4.5125000000000002</c:v>
                </c:pt>
                <c:pt idx="3250">
                  <c:v>4.5138888888888902</c:v>
                </c:pt>
                <c:pt idx="3251">
                  <c:v>4.5152777777777802</c:v>
                </c:pt>
                <c:pt idx="3252">
                  <c:v>4.5166666666666702</c:v>
                </c:pt>
                <c:pt idx="3253">
                  <c:v>4.5180555555555602</c:v>
                </c:pt>
                <c:pt idx="3254">
                  <c:v>4.5194444444444501</c:v>
                </c:pt>
                <c:pt idx="3255">
                  <c:v>4.5208333333333304</c:v>
                </c:pt>
                <c:pt idx="3256">
                  <c:v>4.5222222222222204</c:v>
                </c:pt>
                <c:pt idx="3257">
                  <c:v>4.5236111111111104</c:v>
                </c:pt>
                <c:pt idx="3258">
                  <c:v>4.5250000000000004</c:v>
                </c:pt>
                <c:pt idx="3259">
                  <c:v>4.5263888888888903</c:v>
                </c:pt>
                <c:pt idx="3260">
                  <c:v>4.5277777777777803</c:v>
                </c:pt>
                <c:pt idx="3261">
                  <c:v>4.5291666666666703</c:v>
                </c:pt>
                <c:pt idx="3262">
                  <c:v>4.5305555555555603</c:v>
                </c:pt>
                <c:pt idx="3263">
                  <c:v>4.5319444444444397</c:v>
                </c:pt>
                <c:pt idx="3264">
                  <c:v>4.5333333333333297</c:v>
                </c:pt>
                <c:pt idx="3265">
                  <c:v>4.5347222222222197</c:v>
                </c:pt>
                <c:pt idx="3266">
                  <c:v>4.5361111111111097</c:v>
                </c:pt>
                <c:pt idx="3267">
                  <c:v>4.5374999999999996</c:v>
                </c:pt>
                <c:pt idx="3268">
                  <c:v>4.5388888888888896</c:v>
                </c:pt>
                <c:pt idx="3269">
                  <c:v>4.5402777777777796</c:v>
                </c:pt>
                <c:pt idx="3270">
                  <c:v>4.5416666666666696</c:v>
                </c:pt>
                <c:pt idx="3271">
                  <c:v>4.5430555555555596</c:v>
                </c:pt>
                <c:pt idx="3272">
                  <c:v>4.5444444444444398</c:v>
                </c:pt>
                <c:pt idx="3273">
                  <c:v>4.5458333333333298</c:v>
                </c:pt>
                <c:pt idx="3274">
                  <c:v>4.5472222222222198</c:v>
                </c:pt>
                <c:pt idx="3275">
                  <c:v>4.5486111111111098</c:v>
                </c:pt>
                <c:pt idx="3276">
                  <c:v>4.55</c:v>
                </c:pt>
                <c:pt idx="3277">
                  <c:v>4.5513888888888898</c:v>
                </c:pt>
                <c:pt idx="3278">
                  <c:v>4.5527777777777798</c:v>
                </c:pt>
                <c:pt idx="3279">
                  <c:v>4.5541666666666698</c:v>
                </c:pt>
                <c:pt idx="3280">
                  <c:v>4.5555555555555598</c:v>
                </c:pt>
                <c:pt idx="3281">
                  <c:v>4.55694444444444</c:v>
                </c:pt>
                <c:pt idx="3282">
                  <c:v>4.55833333333333</c:v>
                </c:pt>
                <c:pt idx="3283">
                  <c:v>4.55972222222222</c:v>
                </c:pt>
                <c:pt idx="3284">
                  <c:v>4.56111111111111</c:v>
                </c:pt>
                <c:pt idx="3285">
                  <c:v>4.5625</c:v>
                </c:pt>
                <c:pt idx="3286">
                  <c:v>4.56388888888889</c:v>
                </c:pt>
                <c:pt idx="3287">
                  <c:v>4.56527777777778</c:v>
                </c:pt>
                <c:pt idx="3288">
                  <c:v>4.56666666666667</c:v>
                </c:pt>
                <c:pt idx="3289">
                  <c:v>4.56805555555556</c:v>
                </c:pt>
                <c:pt idx="3290">
                  <c:v>4.56944444444445</c:v>
                </c:pt>
                <c:pt idx="3291">
                  <c:v>4.5708333333333302</c:v>
                </c:pt>
                <c:pt idx="3292">
                  <c:v>4.5722222222222202</c:v>
                </c:pt>
                <c:pt idx="3293">
                  <c:v>4.5736111111111102</c:v>
                </c:pt>
                <c:pt idx="3294">
                  <c:v>4.5750000000000002</c:v>
                </c:pt>
                <c:pt idx="3295">
                  <c:v>4.5763888888888902</c:v>
                </c:pt>
                <c:pt idx="3296">
                  <c:v>4.5777777777777802</c:v>
                </c:pt>
                <c:pt idx="3297">
                  <c:v>4.5791666666666702</c:v>
                </c:pt>
                <c:pt idx="3298">
                  <c:v>4.5805555555555602</c:v>
                </c:pt>
                <c:pt idx="3299">
                  <c:v>4.5819444444444501</c:v>
                </c:pt>
                <c:pt idx="3300">
                  <c:v>4.5833333333333304</c:v>
                </c:pt>
                <c:pt idx="3301">
                  <c:v>4.5847222222222204</c:v>
                </c:pt>
                <c:pt idx="3302">
                  <c:v>4.5861111111111104</c:v>
                </c:pt>
                <c:pt idx="3303">
                  <c:v>4.5875000000000004</c:v>
                </c:pt>
                <c:pt idx="3304">
                  <c:v>4.5888888888888903</c:v>
                </c:pt>
                <c:pt idx="3305">
                  <c:v>4.5902777777777803</c:v>
                </c:pt>
                <c:pt idx="3306">
                  <c:v>4.5916666666666703</c:v>
                </c:pt>
                <c:pt idx="3307">
                  <c:v>4.5930555555555603</c:v>
                </c:pt>
                <c:pt idx="3308">
                  <c:v>4.5944444444444397</c:v>
                </c:pt>
                <c:pt idx="3309">
                  <c:v>4.5958333333333297</c:v>
                </c:pt>
                <c:pt idx="3310">
                  <c:v>4.5972222222222197</c:v>
                </c:pt>
                <c:pt idx="3311">
                  <c:v>4.5986111111111097</c:v>
                </c:pt>
                <c:pt idx="3312">
                  <c:v>4.5999999999999996</c:v>
                </c:pt>
                <c:pt idx="3313">
                  <c:v>4.6013888888888896</c:v>
                </c:pt>
                <c:pt idx="3314">
                  <c:v>4.6027777777777796</c:v>
                </c:pt>
                <c:pt idx="3315">
                  <c:v>4.6041666666666696</c:v>
                </c:pt>
                <c:pt idx="3316">
                  <c:v>4.6055555555555596</c:v>
                </c:pt>
                <c:pt idx="3317">
                  <c:v>4.6069444444444398</c:v>
                </c:pt>
                <c:pt idx="3318">
                  <c:v>4.6083333333333298</c:v>
                </c:pt>
                <c:pt idx="3319">
                  <c:v>4.6097222222222198</c:v>
                </c:pt>
                <c:pt idx="3320">
                  <c:v>4.6111111111111098</c:v>
                </c:pt>
                <c:pt idx="3321">
                  <c:v>4.6124999999999998</c:v>
                </c:pt>
                <c:pt idx="3322">
                  <c:v>4.6138888888888898</c:v>
                </c:pt>
                <c:pt idx="3323">
                  <c:v>4.6152777777777798</c:v>
                </c:pt>
                <c:pt idx="3324">
                  <c:v>4.6166666666666698</c:v>
                </c:pt>
                <c:pt idx="3325">
                  <c:v>4.6180555555555598</c:v>
                </c:pt>
                <c:pt idx="3326">
                  <c:v>4.61944444444444</c:v>
                </c:pt>
                <c:pt idx="3327">
                  <c:v>4.62083333333333</c:v>
                </c:pt>
                <c:pt idx="3328">
                  <c:v>4.62222222222222</c:v>
                </c:pt>
                <c:pt idx="3329">
                  <c:v>4.62361111111111</c:v>
                </c:pt>
                <c:pt idx="3330">
                  <c:v>4.625</c:v>
                </c:pt>
                <c:pt idx="3331">
                  <c:v>4.62638888888889</c:v>
                </c:pt>
                <c:pt idx="3332">
                  <c:v>4.62777777777778</c:v>
                </c:pt>
                <c:pt idx="3333">
                  <c:v>4.62916666666667</c:v>
                </c:pt>
                <c:pt idx="3334">
                  <c:v>4.63055555555556</c:v>
                </c:pt>
                <c:pt idx="3335">
                  <c:v>4.63194444444445</c:v>
                </c:pt>
                <c:pt idx="3336">
                  <c:v>4.6333333333333302</c:v>
                </c:pt>
                <c:pt idx="3337">
                  <c:v>4.6347222222222202</c:v>
                </c:pt>
                <c:pt idx="3338">
                  <c:v>4.6361111111111102</c:v>
                </c:pt>
                <c:pt idx="3339">
                  <c:v>4.6375000000000002</c:v>
                </c:pt>
                <c:pt idx="3340">
                  <c:v>4.6388888888888902</c:v>
                </c:pt>
                <c:pt idx="3341">
                  <c:v>4.6402777777777802</c:v>
                </c:pt>
                <c:pt idx="3342">
                  <c:v>4.6416666666666702</c:v>
                </c:pt>
                <c:pt idx="3343">
                  <c:v>4.6430555555555602</c:v>
                </c:pt>
                <c:pt idx="3344">
                  <c:v>4.6444444444444501</c:v>
                </c:pt>
                <c:pt idx="3345">
                  <c:v>4.6458333333333304</c:v>
                </c:pt>
                <c:pt idx="3346">
                  <c:v>4.6472222222222204</c:v>
                </c:pt>
                <c:pt idx="3347">
                  <c:v>4.6486111111111104</c:v>
                </c:pt>
                <c:pt idx="3348">
                  <c:v>4.6500000000000004</c:v>
                </c:pt>
                <c:pt idx="3349">
                  <c:v>4.6513888888888903</c:v>
                </c:pt>
                <c:pt idx="3350">
                  <c:v>4.6527777777777803</c:v>
                </c:pt>
                <c:pt idx="3351">
                  <c:v>4.6541666666666703</c:v>
                </c:pt>
                <c:pt idx="3352">
                  <c:v>4.6555555555555603</c:v>
                </c:pt>
                <c:pt idx="3353">
                  <c:v>4.6569444444444397</c:v>
                </c:pt>
                <c:pt idx="3354">
                  <c:v>4.6583333333333297</c:v>
                </c:pt>
                <c:pt idx="3355">
                  <c:v>4.6597222222222197</c:v>
                </c:pt>
                <c:pt idx="3356">
                  <c:v>4.6611111111111097</c:v>
                </c:pt>
                <c:pt idx="3357">
                  <c:v>4.6624999999999996</c:v>
                </c:pt>
                <c:pt idx="3358">
                  <c:v>4.6638888888888896</c:v>
                </c:pt>
                <c:pt idx="3359">
                  <c:v>4.6652777777777796</c:v>
                </c:pt>
                <c:pt idx="3360">
                  <c:v>4.6666666666666696</c:v>
                </c:pt>
                <c:pt idx="3361">
                  <c:v>4.6680555555555596</c:v>
                </c:pt>
                <c:pt idx="3362">
                  <c:v>4.6694444444444398</c:v>
                </c:pt>
                <c:pt idx="3363">
                  <c:v>4.6708333333333298</c:v>
                </c:pt>
                <c:pt idx="3364">
                  <c:v>4.6722222222222198</c:v>
                </c:pt>
                <c:pt idx="3365">
                  <c:v>4.6736111111111098</c:v>
                </c:pt>
                <c:pt idx="3366">
                  <c:v>4.6749999999999998</c:v>
                </c:pt>
                <c:pt idx="3367">
                  <c:v>4.6763888888888898</c:v>
                </c:pt>
                <c:pt idx="3368">
                  <c:v>4.6777777777777798</c:v>
                </c:pt>
                <c:pt idx="3369">
                  <c:v>4.6791666666666698</c:v>
                </c:pt>
                <c:pt idx="3370">
                  <c:v>4.6805555555555598</c:v>
                </c:pt>
                <c:pt idx="3371">
                  <c:v>4.68194444444444</c:v>
                </c:pt>
                <c:pt idx="3372">
                  <c:v>4.68333333333333</c:v>
                </c:pt>
                <c:pt idx="3373">
                  <c:v>4.68472222222222</c:v>
                </c:pt>
                <c:pt idx="3374">
                  <c:v>4.68611111111111</c:v>
                </c:pt>
                <c:pt idx="3375">
                  <c:v>4.6875</c:v>
                </c:pt>
                <c:pt idx="3376">
                  <c:v>4.68888888888889</c:v>
                </c:pt>
                <c:pt idx="3377">
                  <c:v>4.69027777777778</c:v>
                </c:pt>
                <c:pt idx="3378">
                  <c:v>4.69166666666667</c:v>
                </c:pt>
                <c:pt idx="3379">
                  <c:v>4.69305555555556</c:v>
                </c:pt>
                <c:pt idx="3380">
                  <c:v>4.69444444444445</c:v>
                </c:pt>
                <c:pt idx="3381">
                  <c:v>4.6958333333333302</c:v>
                </c:pt>
                <c:pt idx="3382">
                  <c:v>4.6972222222222202</c:v>
                </c:pt>
                <c:pt idx="3383">
                  <c:v>4.6986111111111102</c:v>
                </c:pt>
                <c:pt idx="3384">
                  <c:v>4.7</c:v>
                </c:pt>
                <c:pt idx="3385">
                  <c:v>4.7013888888888902</c:v>
                </c:pt>
                <c:pt idx="3386">
                  <c:v>4.7027777777777802</c:v>
                </c:pt>
                <c:pt idx="3387">
                  <c:v>4.7041666666666702</c:v>
                </c:pt>
                <c:pt idx="3388">
                  <c:v>4.7055555555555602</c:v>
                </c:pt>
                <c:pt idx="3389">
                  <c:v>4.7069444444444501</c:v>
                </c:pt>
                <c:pt idx="3390">
                  <c:v>4.7083333333333304</c:v>
                </c:pt>
                <c:pt idx="3391">
                  <c:v>4.7097222222222204</c:v>
                </c:pt>
                <c:pt idx="3392">
                  <c:v>4.7111111111111104</c:v>
                </c:pt>
                <c:pt idx="3393">
                  <c:v>4.7125000000000004</c:v>
                </c:pt>
                <c:pt idx="3394">
                  <c:v>4.7138888888888903</c:v>
                </c:pt>
                <c:pt idx="3395">
                  <c:v>4.7152777777777803</c:v>
                </c:pt>
                <c:pt idx="3396">
                  <c:v>4.7166666666666703</c:v>
                </c:pt>
                <c:pt idx="3397">
                  <c:v>4.7180555555555603</c:v>
                </c:pt>
                <c:pt idx="3398">
                  <c:v>4.7194444444444397</c:v>
                </c:pt>
                <c:pt idx="3399">
                  <c:v>4.7208333333333297</c:v>
                </c:pt>
                <c:pt idx="3400">
                  <c:v>4.7222222222222197</c:v>
                </c:pt>
                <c:pt idx="3401">
                  <c:v>4.7236111111111097</c:v>
                </c:pt>
                <c:pt idx="3402">
                  <c:v>4.7249999999999996</c:v>
                </c:pt>
                <c:pt idx="3403">
                  <c:v>4.7263888888888896</c:v>
                </c:pt>
                <c:pt idx="3404">
                  <c:v>4.7277777777777796</c:v>
                </c:pt>
                <c:pt idx="3405">
                  <c:v>4.7291666666666696</c:v>
                </c:pt>
                <c:pt idx="3406">
                  <c:v>4.7305555555555596</c:v>
                </c:pt>
                <c:pt idx="3407">
                  <c:v>4.7319444444444398</c:v>
                </c:pt>
                <c:pt idx="3408">
                  <c:v>4.7333333333333298</c:v>
                </c:pt>
                <c:pt idx="3409">
                  <c:v>4.7347222222222198</c:v>
                </c:pt>
                <c:pt idx="3410">
                  <c:v>4.7361111111111098</c:v>
                </c:pt>
                <c:pt idx="3411">
                  <c:v>4.7374999999999998</c:v>
                </c:pt>
                <c:pt idx="3412">
                  <c:v>4.7388888888888898</c:v>
                </c:pt>
                <c:pt idx="3413">
                  <c:v>4.7402777777777798</c:v>
                </c:pt>
                <c:pt idx="3414">
                  <c:v>4.7416666666666698</c:v>
                </c:pt>
                <c:pt idx="3415">
                  <c:v>4.7430555555555598</c:v>
                </c:pt>
                <c:pt idx="3416">
                  <c:v>4.74444444444444</c:v>
                </c:pt>
                <c:pt idx="3417">
                  <c:v>4.74583333333333</c:v>
                </c:pt>
                <c:pt idx="3418">
                  <c:v>4.74722222222222</c:v>
                </c:pt>
                <c:pt idx="3419">
                  <c:v>4.74861111111111</c:v>
                </c:pt>
                <c:pt idx="3420">
                  <c:v>4.75</c:v>
                </c:pt>
                <c:pt idx="3421">
                  <c:v>4.75138888888889</c:v>
                </c:pt>
                <c:pt idx="3422">
                  <c:v>4.75277777777778</c:v>
                </c:pt>
                <c:pt idx="3423">
                  <c:v>4.75416666666667</c:v>
                </c:pt>
                <c:pt idx="3424">
                  <c:v>4.75555555555556</c:v>
                </c:pt>
                <c:pt idx="3425">
                  <c:v>4.75694444444445</c:v>
                </c:pt>
                <c:pt idx="3426">
                  <c:v>4.7583333333333302</c:v>
                </c:pt>
                <c:pt idx="3427">
                  <c:v>4.7597222222222202</c:v>
                </c:pt>
                <c:pt idx="3428">
                  <c:v>4.7611111111111102</c:v>
                </c:pt>
                <c:pt idx="3429">
                  <c:v>4.7625000000000002</c:v>
                </c:pt>
                <c:pt idx="3430">
                  <c:v>4.7638888888888902</c:v>
                </c:pt>
                <c:pt idx="3431">
                  <c:v>4.7652777777777802</c:v>
                </c:pt>
                <c:pt idx="3432">
                  <c:v>4.7666666666666702</c:v>
                </c:pt>
                <c:pt idx="3433">
                  <c:v>4.7680555555555602</c:v>
                </c:pt>
                <c:pt idx="3434">
                  <c:v>4.7694444444444501</c:v>
                </c:pt>
                <c:pt idx="3435">
                  <c:v>4.7708333333333304</c:v>
                </c:pt>
                <c:pt idx="3436">
                  <c:v>4.7722222222222204</c:v>
                </c:pt>
                <c:pt idx="3437">
                  <c:v>4.7736111111111104</c:v>
                </c:pt>
                <c:pt idx="3438">
                  <c:v>4.7750000000000004</c:v>
                </c:pt>
                <c:pt idx="3439">
                  <c:v>4.7763888888888903</c:v>
                </c:pt>
                <c:pt idx="3440">
                  <c:v>4.7777777777777803</c:v>
                </c:pt>
                <c:pt idx="3441">
                  <c:v>4.7791666666666703</c:v>
                </c:pt>
                <c:pt idx="3442">
                  <c:v>4.7805555555555603</c:v>
                </c:pt>
                <c:pt idx="3443">
                  <c:v>4.7819444444444397</c:v>
                </c:pt>
                <c:pt idx="3444">
                  <c:v>4.7833333333333297</c:v>
                </c:pt>
                <c:pt idx="3445">
                  <c:v>4.7847222222222197</c:v>
                </c:pt>
                <c:pt idx="3446">
                  <c:v>4.7861111111111097</c:v>
                </c:pt>
                <c:pt idx="3447">
                  <c:v>4.7874999999999996</c:v>
                </c:pt>
                <c:pt idx="3448">
                  <c:v>4.7888888888888896</c:v>
                </c:pt>
                <c:pt idx="3449">
                  <c:v>4.7902777777777796</c:v>
                </c:pt>
                <c:pt idx="3450">
                  <c:v>4.7916666666666696</c:v>
                </c:pt>
                <c:pt idx="3451">
                  <c:v>4.7930555555555596</c:v>
                </c:pt>
                <c:pt idx="3452">
                  <c:v>4.7944444444444398</c:v>
                </c:pt>
                <c:pt idx="3453">
                  <c:v>4.7958333333333298</c:v>
                </c:pt>
                <c:pt idx="3454">
                  <c:v>4.7972222222222198</c:v>
                </c:pt>
                <c:pt idx="3455">
                  <c:v>4.7986111111111098</c:v>
                </c:pt>
                <c:pt idx="3456">
                  <c:v>4.8</c:v>
                </c:pt>
                <c:pt idx="3457">
                  <c:v>4.8013888888888898</c:v>
                </c:pt>
                <c:pt idx="3458">
                  <c:v>4.8027777777777798</c:v>
                </c:pt>
                <c:pt idx="3459">
                  <c:v>4.8041666666666698</c:v>
                </c:pt>
                <c:pt idx="3460">
                  <c:v>4.8055555555555598</c:v>
                </c:pt>
                <c:pt idx="3461">
                  <c:v>4.80694444444444</c:v>
                </c:pt>
                <c:pt idx="3462">
                  <c:v>4.80833333333333</c:v>
                </c:pt>
                <c:pt idx="3463">
                  <c:v>4.80972222222222</c:v>
                </c:pt>
                <c:pt idx="3464">
                  <c:v>4.81111111111111</c:v>
                </c:pt>
                <c:pt idx="3465">
                  <c:v>4.8125</c:v>
                </c:pt>
                <c:pt idx="3466">
                  <c:v>4.81388888888889</c:v>
                </c:pt>
                <c:pt idx="3467">
                  <c:v>4.81527777777778</c:v>
                </c:pt>
                <c:pt idx="3468">
                  <c:v>4.81666666666667</c:v>
                </c:pt>
                <c:pt idx="3469">
                  <c:v>4.81805555555556</c:v>
                </c:pt>
                <c:pt idx="3470">
                  <c:v>4.81944444444445</c:v>
                </c:pt>
                <c:pt idx="3471">
                  <c:v>4.8208333333333302</c:v>
                </c:pt>
                <c:pt idx="3472">
                  <c:v>4.8222222222222202</c:v>
                </c:pt>
                <c:pt idx="3473">
                  <c:v>4.8236111111111102</c:v>
                </c:pt>
                <c:pt idx="3474">
                  <c:v>4.8250000000000002</c:v>
                </c:pt>
                <c:pt idx="3475">
                  <c:v>4.8263888888888902</c:v>
                </c:pt>
                <c:pt idx="3476">
                  <c:v>4.8277777777777802</c:v>
                </c:pt>
                <c:pt idx="3477">
                  <c:v>4.8291666666666702</c:v>
                </c:pt>
                <c:pt idx="3478">
                  <c:v>4.8305555555555602</c:v>
                </c:pt>
                <c:pt idx="3479">
                  <c:v>4.8319444444444501</c:v>
                </c:pt>
                <c:pt idx="3480">
                  <c:v>4.8333333333333304</c:v>
                </c:pt>
                <c:pt idx="3481">
                  <c:v>4.8347222222222204</c:v>
                </c:pt>
                <c:pt idx="3482">
                  <c:v>4.8361111111111104</c:v>
                </c:pt>
                <c:pt idx="3483">
                  <c:v>4.8375000000000004</c:v>
                </c:pt>
                <c:pt idx="3484">
                  <c:v>4.8388888888888903</c:v>
                </c:pt>
                <c:pt idx="3485">
                  <c:v>4.8402777777777803</c:v>
                </c:pt>
                <c:pt idx="3486">
                  <c:v>4.8416666666666703</c:v>
                </c:pt>
                <c:pt idx="3487">
                  <c:v>4.8430555555555603</c:v>
                </c:pt>
                <c:pt idx="3488">
                  <c:v>4.8444444444444397</c:v>
                </c:pt>
                <c:pt idx="3489">
                  <c:v>4.8458333333333297</c:v>
                </c:pt>
                <c:pt idx="3490">
                  <c:v>4.8472222222222197</c:v>
                </c:pt>
                <c:pt idx="3491">
                  <c:v>4.8486111111111097</c:v>
                </c:pt>
                <c:pt idx="3492">
                  <c:v>4.8499999999999996</c:v>
                </c:pt>
                <c:pt idx="3493">
                  <c:v>4.8513888888888896</c:v>
                </c:pt>
                <c:pt idx="3494">
                  <c:v>4.8527777777777796</c:v>
                </c:pt>
                <c:pt idx="3495">
                  <c:v>4.8541666666666696</c:v>
                </c:pt>
                <c:pt idx="3496">
                  <c:v>4.8555555555555596</c:v>
                </c:pt>
                <c:pt idx="3497">
                  <c:v>4.8569444444444398</c:v>
                </c:pt>
                <c:pt idx="3498">
                  <c:v>4.8583333333333298</c:v>
                </c:pt>
                <c:pt idx="3499">
                  <c:v>4.8597222222222198</c:v>
                </c:pt>
                <c:pt idx="3500">
                  <c:v>4.8611111111111098</c:v>
                </c:pt>
                <c:pt idx="3501">
                  <c:v>4.8624999999999998</c:v>
                </c:pt>
                <c:pt idx="3502">
                  <c:v>4.8638888888888898</c:v>
                </c:pt>
                <c:pt idx="3503">
                  <c:v>4.8652777777777798</c:v>
                </c:pt>
                <c:pt idx="3504">
                  <c:v>4.8666666666666698</c:v>
                </c:pt>
                <c:pt idx="3505">
                  <c:v>4.8680555555555598</c:v>
                </c:pt>
                <c:pt idx="3506">
                  <c:v>4.86944444444444</c:v>
                </c:pt>
                <c:pt idx="3507">
                  <c:v>4.87083333333333</c:v>
                </c:pt>
                <c:pt idx="3508">
                  <c:v>4.87222222222222</c:v>
                </c:pt>
                <c:pt idx="3509">
                  <c:v>4.87361111111111</c:v>
                </c:pt>
                <c:pt idx="3510">
                  <c:v>4.875</c:v>
                </c:pt>
                <c:pt idx="3511">
                  <c:v>4.87638888888889</c:v>
                </c:pt>
                <c:pt idx="3512">
                  <c:v>4.87777777777778</c:v>
                </c:pt>
                <c:pt idx="3513">
                  <c:v>4.87916666666667</c:v>
                </c:pt>
                <c:pt idx="3514">
                  <c:v>4.88055555555556</c:v>
                </c:pt>
                <c:pt idx="3515">
                  <c:v>4.88194444444445</c:v>
                </c:pt>
                <c:pt idx="3516">
                  <c:v>4.8833333333333302</c:v>
                </c:pt>
                <c:pt idx="3517">
                  <c:v>4.8847222222222202</c:v>
                </c:pt>
                <c:pt idx="3518">
                  <c:v>4.8861111111111102</c:v>
                </c:pt>
                <c:pt idx="3519">
                  <c:v>4.8875000000000002</c:v>
                </c:pt>
                <c:pt idx="3520">
                  <c:v>4.8888888888888902</c:v>
                </c:pt>
                <c:pt idx="3521">
                  <c:v>4.8902777777777802</c:v>
                </c:pt>
                <c:pt idx="3522">
                  <c:v>4.8916666666666702</c:v>
                </c:pt>
                <c:pt idx="3523">
                  <c:v>4.8930555555555602</c:v>
                </c:pt>
                <c:pt idx="3524">
                  <c:v>4.8944444444444501</c:v>
                </c:pt>
                <c:pt idx="3525">
                  <c:v>4.8958333333333304</c:v>
                </c:pt>
                <c:pt idx="3526">
                  <c:v>4.8972222222222204</c:v>
                </c:pt>
                <c:pt idx="3527">
                  <c:v>4.8986111111111104</c:v>
                </c:pt>
                <c:pt idx="3528">
                  <c:v>4.9000000000000004</c:v>
                </c:pt>
                <c:pt idx="3529">
                  <c:v>4.9013888888888903</c:v>
                </c:pt>
                <c:pt idx="3530">
                  <c:v>4.9027777777777803</c:v>
                </c:pt>
                <c:pt idx="3531">
                  <c:v>4.9041666666666703</c:v>
                </c:pt>
                <c:pt idx="3532">
                  <c:v>4.9055555555555603</c:v>
                </c:pt>
                <c:pt idx="3533">
                  <c:v>4.9069444444444397</c:v>
                </c:pt>
                <c:pt idx="3534">
                  <c:v>4.9083333333333297</c:v>
                </c:pt>
                <c:pt idx="3535">
                  <c:v>4.9097222222222197</c:v>
                </c:pt>
                <c:pt idx="3536">
                  <c:v>4.9111111111111097</c:v>
                </c:pt>
                <c:pt idx="3537">
                  <c:v>4.9124999999999996</c:v>
                </c:pt>
                <c:pt idx="3538">
                  <c:v>4.9138888888888896</c:v>
                </c:pt>
                <c:pt idx="3539">
                  <c:v>4.9152777777777796</c:v>
                </c:pt>
                <c:pt idx="3540">
                  <c:v>4.9166666666666696</c:v>
                </c:pt>
                <c:pt idx="3541">
                  <c:v>4.9180555555555596</c:v>
                </c:pt>
                <c:pt idx="3542">
                  <c:v>4.9194444444444398</c:v>
                </c:pt>
                <c:pt idx="3543">
                  <c:v>4.9208333333333298</c:v>
                </c:pt>
                <c:pt idx="3544">
                  <c:v>4.9222222222222198</c:v>
                </c:pt>
                <c:pt idx="3545">
                  <c:v>4.9236111111111098</c:v>
                </c:pt>
                <c:pt idx="3546">
                  <c:v>4.9249999999999998</c:v>
                </c:pt>
                <c:pt idx="3547">
                  <c:v>4.9263888888888898</c:v>
                </c:pt>
                <c:pt idx="3548">
                  <c:v>4.9277777777777798</c:v>
                </c:pt>
                <c:pt idx="3549">
                  <c:v>4.9291666666666698</c:v>
                </c:pt>
                <c:pt idx="3550">
                  <c:v>4.9305555555555598</c:v>
                </c:pt>
                <c:pt idx="3551">
                  <c:v>4.93194444444444</c:v>
                </c:pt>
                <c:pt idx="3552">
                  <c:v>4.93333333333333</c:v>
                </c:pt>
                <c:pt idx="3553">
                  <c:v>4.93472222222222</c:v>
                </c:pt>
                <c:pt idx="3554">
                  <c:v>4.93611111111111</c:v>
                </c:pt>
                <c:pt idx="3555">
                  <c:v>4.9375</c:v>
                </c:pt>
                <c:pt idx="3556">
                  <c:v>4.93888888888889</c:v>
                </c:pt>
                <c:pt idx="3557">
                  <c:v>4.94027777777778</c:v>
                </c:pt>
                <c:pt idx="3558">
                  <c:v>4.94166666666667</c:v>
                </c:pt>
                <c:pt idx="3559">
                  <c:v>4.94305555555556</c:v>
                </c:pt>
                <c:pt idx="3560">
                  <c:v>4.94444444444445</c:v>
                </c:pt>
                <c:pt idx="3561">
                  <c:v>4.9458333333333302</c:v>
                </c:pt>
                <c:pt idx="3562">
                  <c:v>4.9472222222222202</c:v>
                </c:pt>
                <c:pt idx="3563">
                  <c:v>4.9486111111111102</c:v>
                </c:pt>
                <c:pt idx="3564">
                  <c:v>4.95</c:v>
                </c:pt>
                <c:pt idx="3565">
                  <c:v>4.9513888888888902</c:v>
                </c:pt>
                <c:pt idx="3566">
                  <c:v>4.9527777777777802</c:v>
                </c:pt>
                <c:pt idx="3567">
                  <c:v>4.9541666666666702</c:v>
                </c:pt>
                <c:pt idx="3568">
                  <c:v>4.9555555555555602</c:v>
                </c:pt>
                <c:pt idx="3569">
                  <c:v>4.9569444444444501</c:v>
                </c:pt>
                <c:pt idx="3570">
                  <c:v>4.9583333333333304</c:v>
                </c:pt>
                <c:pt idx="3571">
                  <c:v>4.9597222222222204</c:v>
                </c:pt>
                <c:pt idx="3572">
                  <c:v>4.9611111111111104</c:v>
                </c:pt>
                <c:pt idx="3573">
                  <c:v>4.9625000000000004</c:v>
                </c:pt>
                <c:pt idx="3574">
                  <c:v>4.9638888888888903</c:v>
                </c:pt>
                <c:pt idx="3575">
                  <c:v>4.9652777777777803</c:v>
                </c:pt>
                <c:pt idx="3576">
                  <c:v>4.9666666666666703</c:v>
                </c:pt>
                <c:pt idx="3577">
                  <c:v>4.9680555555555603</c:v>
                </c:pt>
                <c:pt idx="3578">
                  <c:v>4.9694444444444397</c:v>
                </c:pt>
                <c:pt idx="3579">
                  <c:v>4.9708333333333297</c:v>
                </c:pt>
                <c:pt idx="3580">
                  <c:v>4.9722222222222197</c:v>
                </c:pt>
                <c:pt idx="3581">
                  <c:v>4.9736111111111097</c:v>
                </c:pt>
                <c:pt idx="3582">
                  <c:v>4.9749999999999996</c:v>
                </c:pt>
                <c:pt idx="3583">
                  <c:v>4.9763888888888896</c:v>
                </c:pt>
                <c:pt idx="3584">
                  <c:v>4.9777777777777796</c:v>
                </c:pt>
                <c:pt idx="3585">
                  <c:v>4.9791666666666696</c:v>
                </c:pt>
                <c:pt idx="3586">
                  <c:v>4.9805555555555596</c:v>
                </c:pt>
                <c:pt idx="3587">
                  <c:v>4.9819444444444398</c:v>
                </c:pt>
                <c:pt idx="3588">
                  <c:v>4.9833333333333298</c:v>
                </c:pt>
                <c:pt idx="3589">
                  <c:v>4.9847222222222198</c:v>
                </c:pt>
                <c:pt idx="3590">
                  <c:v>4.9861111111111098</c:v>
                </c:pt>
                <c:pt idx="3591">
                  <c:v>4.9874999999999998</c:v>
                </c:pt>
                <c:pt idx="3592">
                  <c:v>4.9888888888888898</c:v>
                </c:pt>
                <c:pt idx="3593">
                  <c:v>4.9902777777777798</c:v>
                </c:pt>
                <c:pt idx="3594">
                  <c:v>4.9916666666666698</c:v>
                </c:pt>
                <c:pt idx="3595">
                  <c:v>4.9930555555555598</c:v>
                </c:pt>
                <c:pt idx="3596">
                  <c:v>4.99444444444444</c:v>
                </c:pt>
                <c:pt idx="3597">
                  <c:v>4.99583333333333</c:v>
                </c:pt>
                <c:pt idx="3598">
                  <c:v>4.99722222222222</c:v>
                </c:pt>
                <c:pt idx="3599">
                  <c:v>4.99861111111111</c:v>
                </c:pt>
                <c:pt idx="3600">
                  <c:v>5</c:v>
                </c:pt>
                <c:pt idx="3601">
                  <c:v>5.00138888888889</c:v>
                </c:pt>
                <c:pt idx="3602">
                  <c:v>5.00277777777778</c:v>
                </c:pt>
                <c:pt idx="3603">
                  <c:v>5.00416666666667</c:v>
                </c:pt>
                <c:pt idx="3604">
                  <c:v>5.00555555555556</c:v>
                </c:pt>
                <c:pt idx="3605">
                  <c:v>5.00694444444445</c:v>
                </c:pt>
                <c:pt idx="3606">
                  <c:v>5.0083333333333302</c:v>
                </c:pt>
                <c:pt idx="3607">
                  <c:v>5.0097222222222202</c:v>
                </c:pt>
                <c:pt idx="3608">
                  <c:v>5.0111111111111102</c:v>
                </c:pt>
                <c:pt idx="3609">
                  <c:v>5.0125000000000002</c:v>
                </c:pt>
                <c:pt idx="3610">
                  <c:v>5.0138888888888902</c:v>
                </c:pt>
                <c:pt idx="3611">
                  <c:v>5.0152777777777802</c:v>
                </c:pt>
                <c:pt idx="3612">
                  <c:v>5.0166666666666702</c:v>
                </c:pt>
                <c:pt idx="3613">
                  <c:v>5.0180555555555602</c:v>
                </c:pt>
                <c:pt idx="3614">
                  <c:v>5.0194444444444501</c:v>
                </c:pt>
                <c:pt idx="3615">
                  <c:v>5.0208333333333304</c:v>
                </c:pt>
                <c:pt idx="3616">
                  <c:v>5.0222222222222204</c:v>
                </c:pt>
                <c:pt idx="3617">
                  <c:v>5.0236111111111104</c:v>
                </c:pt>
                <c:pt idx="3618">
                  <c:v>5.0250000000000004</c:v>
                </c:pt>
                <c:pt idx="3619">
                  <c:v>5.0263888888888903</c:v>
                </c:pt>
                <c:pt idx="3620">
                  <c:v>5.0277777777777803</c:v>
                </c:pt>
                <c:pt idx="3621">
                  <c:v>5.0291666666666703</c:v>
                </c:pt>
                <c:pt idx="3622">
                  <c:v>5.0305555555555603</c:v>
                </c:pt>
                <c:pt idx="3623">
                  <c:v>5.0319444444444397</c:v>
                </c:pt>
                <c:pt idx="3624">
                  <c:v>5.0333333333333297</c:v>
                </c:pt>
                <c:pt idx="3625">
                  <c:v>5.0347222222222197</c:v>
                </c:pt>
                <c:pt idx="3626">
                  <c:v>5.0361111111111097</c:v>
                </c:pt>
                <c:pt idx="3627">
                  <c:v>5.0374999999999996</c:v>
                </c:pt>
                <c:pt idx="3628">
                  <c:v>5.0388888888888896</c:v>
                </c:pt>
                <c:pt idx="3629">
                  <c:v>5.0402777777777796</c:v>
                </c:pt>
                <c:pt idx="3630">
                  <c:v>5.0416666666666696</c:v>
                </c:pt>
                <c:pt idx="3631">
                  <c:v>5.0430555555555596</c:v>
                </c:pt>
                <c:pt idx="3632">
                  <c:v>5.0444444444444398</c:v>
                </c:pt>
                <c:pt idx="3633">
                  <c:v>5.0458333333333298</c:v>
                </c:pt>
                <c:pt idx="3634">
                  <c:v>5.0472222222222198</c:v>
                </c:pt>
                <c:pt idx="3635">
                  <c:v>5.0486111111111098</c:v>
                </c:pt>
                <c:pt idx="3636">
                  <c:v>5.05</c:v>
                </c:pt>
                <c:pt idx="3637">
                  <c:v>5.0513888888888898</c:v>
                </c:pt>
                <c:pt idx="3638">
                  <c:v>5.0527777777777798</c:v>
                </c:pt>
                <c:pt idx="3639">
                  <c:v>5.0541666666666698</c:v>
                </c:pt>
                <c:pt idx="3640">
                  <c:v>5.0555555555555598</c:v>
                </c:pt>
                <c:pt idx="3641">
                  <c:v>5.05694444444444</c:v>
                </c:pt>
                <c:pt idx="3642">
                  <c:v>5.05833333333333</c:v>
                </c:pt>
                <c:pt idx="3643">
                  <c:v>5.05972222222222</c:v>
                </c:pt>
                <c:pt idx="3644">
                  <c:v>5.06111111111111</c:v>
                </c:pt>
                <c:pt idx="3645">
                  <c:v>5.0625</c:v>
                </c:pt>
                <c:pt idx="3646">
                  <c:v>5.06388888888889</c:v>
                </c:pt>
                <c:pt idx="3647">
                  <c:v>5.06527777777778</c:v>
                </c:pt>
                <c:pt idx="3648">
                  <c:v>5.06666666666667</c:v>
                </c:pt>
                <c:pt idx="3649">
                  <c:v>5.06805555555556</c:v>
                </c:pt>
                <c:pt idx="3650">
                  <c:v>5.06944444444445</c:v>
                </c:pt>
                <c:pt idx="3651">
                  <c:v>5.0708333333333302</c:v>
                </c:pt>
                <c:pt idx="3652">
                  <c:v>5.0722222222222202</c:v>
                </c:pt>
                <c:pt idx="3653">
                  <c:v>5.0736111111111102</c:v>
                </c:pt>
                <c:pt idx="3654">
                  <c:v>5.0750000000000002</c:v>
                </c:pt>
                <c:pt idx="3655">
                  <c:v>5.0763888888888902</c:v>
                </c:pt>
                <c:pt idx="3656">
                  <c:v>5.0777777777777802</c:v>
                </c:pt>
                <c:pt idx="3657">
                  <c:v>5.0791666666666702</c:v>
                </c:pt>
                <c:pt idx="3658">
                  <c:v>5.0805555555555602</c:v>
                </c:pt>
                <c:pt idx="3659">
                  <c:v>5.0819444444444501</c:v>
                </c:pt>
                <c:pt idx="3660">
                  <c:v>5.0833333333333304</c:v>
                </c:pt>
                <c:pt idx="3661">
                  <c:v>5.0847222222222204</c:v>
                </c:pt>
                <c:pt idx="3662">
                  <c:v>5.0861111111111104</c:v>
                </c:pt>
                <c:pt idx="3663">
                  <c:v>5.0875000000000004</c:v>
                </c:pt>
                <c:pt idx="3664">
                  <c:v>5.0888888888888903</c:v>
                </c:pt>
                <c:pt idx="3665">
                  <c:v>5.0902777777777803</c:v>
                </c:pt>
                <c:pt idx="3666">
                  <c:v>5.0916666666666703</c:v>
                </c:pt>
                <c:pt idx="3667">
                  <c:v>5.0930555555555603</c:v>
                </c:pt>
                <c:pt idx="3668">
                  <c:v>5.0944444444444397</c:v>
                </c:pt>
                <c:pt idx="3669">
                  <c:v>5.0958333333333297</c:v>
                </c:pt>
                <c:pt idx="3670">
                  <c:v>5.0972222222222197</c:v>
                </c:pt>
                <c:pt idx="3671">
                  <c:v>5.0986111111111097</c:v>
                </c:pt>
                <c:pt idx="3672">
                  <c:v>5.0999999999999996</c:v>
                </c:pt>
                <c:pt idx="3673">
                  <c:v>5.1013888888888896</c:v>
                </c:pt>
                <c:pt idx="3674">
                  <c:v>5.1027777777777796</c:v>
                </c:pt>
                <c:pt idx="3675">
                  <c:v>5.1041666666666696</c:v>
                </c:pt>
                <c:pt idx="3676">
                  <c:v>5.1055555555555596</c:v>
                </c:pt>
                <c:pt idx="3677">
                  <c:v>5.1069444444444398</c:v>
                </c:pt>
                <c:pt idx="3678">
                  <c:v>5.1083333333333298</c:v>
                </c:pt>
                <c:pt idx="3679">
                  <c:v>5.1097222222222198</c:v>
                </c:pt>
                <c:pt idx="3680">
                  <c:v>5.1111111111111098</c:v>
                </c:pt>
                <c:pt idx="3681">
                  <c:v>5.1124999999999998</c:v>
                </c:pt>
                <c:pt idx="3682">
                  <c:v>5.1138888888888898</c:v>
                </c:pt>
                <c:pt idx="3683">
                  <c:v>5.1152777777777798</c:v>
                </c:pt>
                <c:pt idx="3684">
                  <c:v>5.1166666666666698</c:v>
                </c:pt>
                <c:pt idx="3685">
                  <c:v>5.1180555555555598</c:v>
                </c:pt>
                <c:pt idx="3686">
                  <c:v>5.11944444444444</c:v>
                </c:pt>
                <c:pt idx="3687">
                  <c:v>5.12083333333333</c:v>
                </c:pt>
                <c:pt idx="3688">
                  <c:v>5.12222222222222</c:v>
                </c:pt>
                <c:pt idx="3689">
                  <c:v>5.12361111111111</c:v>
                </c:pt>
                <c:pt idx="3690">
                  <c:v>5.125</c:v>
                </c:pt>
                <c:pt idx="3691">
                  <c:v>5.12638888888889</c:v>
                </c:pt>
                <c:pt idx="3692">
                  <c:v>5.12777777777778</c:v>
                </c:pt>
                <c:pt idx="3693">
                  <c:v>5.12916666666667</c:v>
                </c:pt>
                <c:pt idx="3694">
                  <c:v>5.13055555555556</c:v>
                </c:pt>
                <c:pt idx="3695">
                  <c:v>5.13194444444445</c:v>
                </c:pt>
                <c:pt idx="3696">
                  <c:v>5.1333333333333302</c:v>
                </c:pt>
                <c:pt idx="3697">
                  <c:v>5.1347222222222202</c:v>
                </c:pt>
                <c:pt idx="3698">
                  <c:v>5.1361111111111102</c:v>
                </c:pt>
                <c:pt idx="3699">
                  <c:v>5.1375000000000002</c:v>
                </c:pt>
                <c:pt idx="3700">
                  <c:v>5.1388888888888902</c:v>
                </c:pt>
                <c:pt idx="3701">
                  <c:v>5.1402777777777802</c:v>
                </c:pt>
                <c:pt idx="3702">
                  <c:v>5.1416666666666702</c:v>
                </c:pt>
                <c:pt idx="3703">
                  <c:v>5.1430555555555602</c:v>
                </c:pt>
                <c:pt idx="3704">
                  <c:v>5.1444444444444501</c:v>
                </c:pt>
                <c:pt idx="3705">
                  <c:v>5.1458333333333304</c:v>
                </c:pt>
                <c:pt idx="3706">
                  <c:v>5.1472222222222204</c:v>
                </c:pt>
                <c:pt idx="3707">
                  <c:v>5.1486111111111104</c:v>
                </c:pt>
                <c:pt idx="3708">
                  <c:v>5.15</c:v>
                </c:pt>
                <c:pt idx="3709">
                  <c:v>5.1513888888888903</c:v>
                </c:pt>
                <c:pt idx="3710">
                  <c:v>5.1527777777777803</c:v>
                </c:pt>
                <c:pt idx="3711">
                  <c:v>5.1541666666666703</c:v>
                </c:pt>
                <c:pt idx="3712">
                  <c:v>5.1555555555555603</c:v>
                </c:pt>
                <c:pt idx="3713">
                  <c:v>5.1569444444444397</c:v>
                </c:pt>
                <c:pt idx="3714">
                  <c:v>5.1583333333333297</c:v>
                </c:pt>
                <c:pt idx="3715">
                  <c:v>5.1597222222222197</c:v>
                </c:pt>
                <c:pt idx="3716">
                  <c:v>5.1611111111111097</c:v>
                </c:pt>
                <c:pt idx="3717">
                  <c:v>5.1624999999999996</c:v>
                </c:pt>
                <c:pt idx="3718">
                  <c:v>5.1638888888888896</c:v>
                </c:pt>
                <c:pt idx="3719">
                  <c:v>5.1652777777777796</c:v>
                </c:pt>
                <c:pt idx="3720">
                  <c:v>5.1666666666666696</c:v>
                </c:pt>
                <c:pt idx="3721">
                  <c:v>5.1680555555555596</c:v>
                </c:pt>
                <c:pt idx="3722">
                  <c:v>5.1694444444444398</c:v>
                </c:pt>
                <c:pt idx="3723">
                  <c:v>5.1708333333333298</c:v>
                </c:pt>
                <c:pt idx="3724">
                  <c:v>5.1722222222222198</c:v>
                </c:pt>
                <c:pt idx="3725">
                  <c:v>5.1736111111111098</c:v>
                </c:pt>
                <c:pt idx="3726">
                  <c:v>5.1749999999999998</c:v>
                </c:pt>
                <c:pt idx="3727">
                  <c:v>5.1763888888888898</c:v>
                </c:pt>
                <c:pt idx="3728">
                  <c:v>5.1777777777777798</c:v>
                </c:pt>
                <c:pt idx="3729">
                  <c:v>5.1791666666666698</c:v>
                </c:pt>
                <c:pt idx="3730">
                  <c:v>5.1805555555555598</c:v>
                </c:pt>
                <c:pt idx="3731">
                  <c:v>5.18194444444444</c:v>
                </c:pt>
                <c:pt idx="3732">
                  <c:v>5.18333333333333</c:v>
                </c:pt>
                <c:pt idx="3733">
                  <c:v>5.18472222222222</c:v>
                </c:pt>
                <c:pt idx="3734">
                  <c:v>5.18611111111111</c:v>
                </c:pt>
                <c:pt idx="3735">
                  <c:v>5.1875</c:v>
                </c:pt>
                <c:pt idx="3736">
                  <c:v>5.18888888888889</c:v>
                </c:pt>
                <c:pt idx="3737">
                  <c:v>5.19027777777778</c:v>
                </c:pt>
                <c:pt idx="3738">
                  <c:v>5.19166666666667</c:v>
                </c:pt>
                <c:pt idx="3739">
                  <c:v>5.19305555555556</c:v>
                </c:pt>
                <c:pt idx="3740">
                  <c:v>5.19444444444445</c:v>
                </c:pt>
                <c:pt idx="3741">
                  <c:v>5.1958333333333302</c:v>
                </c:pt>
                <c:pt idx="3742">
                  <c:v>5.1972222222222202</c:v>
                </c:pt>
                <c:pt idx="3743">
                  <c:v>5.1986111111111102</c:v>
                </c:pt>
                <c:pt idx="3744">
                  <c:v>5.2</c:v>
                </c:pt>
                <c:pt idx="3745">
                  <c:v>5.2013888888888902</c:v>
                </c:pt>
                <c:pt idx="3746">
                  <c:v>5.2027777777777802</c:v>
                </c:pt>
                <c:pt idx="3747">
                  <c:v>5.2041666666666702</c:v>
                </c:pt>
                <c:pt idx="3748">
                  <c:v>5.2055555555555602</c:v>
                </c:pt>
                <c:pt idx="3749">
                  <c:v>5.2069444444444501</c:v>
                </c:pt>
                <c:pt idx="3750">
                  <c:v>5.2083333333333304</c:v>
                </c:pt>
                <c:pt idx="3751">
                  <c:v>5.2097222222222204</c:v>
                </c:pt>
                <c:pt idx="3752">
                  <c:v>5.2111111111111104</c:v>
                </c:pt>
                <c:pt idx="3753">
                  <c:v>5.2125000000000004</c:v>
                </c:pt>
                <c:pt idx="3754">
                  <c:v>5.2138888888888903</c:v>
                </c:pt>
                <c:pt idx="3755">
                  <c:v>5.2152777777777803</c:v>
                </c:pt>
                <c:pt idx="3756">
                  <c:v>5.2166666666666703</c:v>
                </c:pt>
                <c:pt idx="3757">
                  <c:v>5.2180555555555603</c:v>
                </c:pt>
                <c:pt idx="3758">
                  <c:v>5.2194444444444397</c:v>
                </c:pt>
                <c:pt idx="3759">
                  <c:v>5.2208333333333297</c:v>
                </c:pt>
                <c:pt idx="3760">
                  <c:v>5.2222222222222197</c:v>
                </c:pt>
                <c:pt idx="3761">
                  <c:v>5.2236111111111097</c:v>
                </c:pt>
                <c:pt idx="3762">
                  <c:v>5.2249999999999996</c:v>
                </c:pt>
                <c:pt idx="3763">
                  <c:v>5.2263888888888896</c:v>
                </c:pt>
                <c:pt idx="3764">
                  <c:v>5.2277777777777796</c:v>
                </c:pt>
                <c:pt idx="3765">
                  <c:v>5.2291666666666696</c:v>
                </c:pt>
                <c:pt idx="3766">
                  <c:v>5.2305555555555596</c:v>
                </c:pt>
                <c:pt idx="3767">
                  <c:v>5.2319444444444398</c:v>
                </c:pt>
                <c:pt idx="3768">
                  <c:v>5.2333333333333298</c:v>
                </c:pt>
                <c:pt idx="3769">
                  <c:v>5.2347222222222198</c:v>
                </c:pt>
                <c:pt idx="3770">
                  <c:v>5.2361111111111098</c:v>
                </c:pt>
                <c:pt idx="3771">
                  <c:v>5.2374999999999998</c:v>
                </c:pt>
                <c:pt idx="3772">
                  <c:v>5.2388888888888898</c:v>
                </c:pt>
                <c:pt idx="3773">
                  <c:v>5.2402777777777798</c:v>
                </c:pt>
                <c:pt idx="3774">
                  <c:v>5.2416666666666698</c:v>
                </c:pt>
                <c:pt idx="3775">
                  <c:v>5.2430555555555598</c:v>
                </c:pt>
                <c:pt idx="3776">
                  <c:v>5.24444444444444</c:v>
                </c:pt>
                <c:pt idx="3777">
                  <c:v>5.24583333333333</c:v>
                </c:pt>
                <c:pt idx="3778">
                  <c:v>5.24722222222222</c:v>
                </c:pt>
                <c:pt idx="3779">
                  <c:v>5.24861111111111</c:v>
                </c:pt>
                <c:pt idx="3780">
                  <c:v>5.25</c:v>
                </c:pt>
                <c:pt idx="3781">
                  <c:v>5.25138888888889</c:v>
                </c:pt>
                <c:pt idx="3782">
                  <c:v>5.25277777777778</c:v>
                </c:pt>
                <c:pt idx="3783">
                  <c:v>5.25416666666667</c:v>
                </c:pt>
                <c:pt idx="3784">
                  <c:v>5.25555555555556</c:v>
                </c:pt>
                <c:pt idx="3785">
                  <c:v>5.25694444444445</c:v>
                </c:pt>
                <c:pt idx="3786">
                  <c:v>5.2583333333333302</c:v>
                </c:pt>
                <c:pt idx="3787">
                  <c:v>5.2597222222222202</c:v>
                </c:pt>
                <c:pt idx="3788">
                  <c:v>5.2611111111111102</c:v>
                </c:pt>
                <c:pt idx="3789">
                  <c:v>5.2625000000000002</c:v>
                </c:pt>
                <c:pt idx="3790">
                  <c:v>5.2638888888888902</c:v>
                </c:pt>
                <c:pt idx="3791">
                  <c:v>5.2652777777777802</c:v>
                </c:pt>
                <c:pt idx="3792">
                  <c:v>5.2666666666666702</c:v>
                </c:pt>
                <c:pt idx="3793">
                  <c:v>5.2680555555555602</c:v>
                </c:pt>
                <c:pt idx="3794">
                  <c:v>5.2694444444444501</c:v>
                </c:pt>
                <c:pt idx="3795">
                  <c:v>5.2708333333333304</c:v>
                </c:pt>
                <c:pt idx="3796">
                  <c:v>5.2722222222222204</c:v>
                </c:pt>
                <c:pt idx="3797">
                  <c:v>5.2736111111111104</c:v>
                </c:pt>
                <c:pt idx="3798">
                  <c:v>5.2750000000000004</c:v>
                </c:pt>
                <c:pt idx="3799">
                  <c:v>5.2763888888888903</c:v>
                </c:pt>
                <c:pt idx="3800">
                  <c:v>5.2777777777777803</c:v>
                </c:pt>
                <c:pt idx="3801">
                  <c:v>5.2791666666666703</c:v>
                </c:pt>
                <c:pt idx="3802">
                  <c:v>5.2805555555555603</c:v>
                </c:pt>
                <c:pt idx="3803">
                  <c:v>5.2819444444444397</c:v>
                </c:pt>
                <c:pt idx="3804">
                  <c:v>5.2833333333333297</c:v>
                </c:pt>
                <c:pt idx="3805">
                  <c:v>5.2847222222222197</c:v>
                </c:pt>
                <c:pt idx="3806">
                  <c:v>5.2861111111111097</c:v>
                </c:pt>
                <c:pt idx="3807">
                  <c:v>5.2874999999999996</c:v>
                </c:pt>
                <c:pt idx="3808">
                  <c:v>5.2888888888888896</c:v>
                </c:pt>
                <c:pt idx="3809">
                  <c:v>5.2902777777777796</c:v>
                </c:pt>
                <c:pt idx="3810">
                  <c:v>5.2916666666666696</c:v>
                </c:pt>
                <c:pt idx="3811">
                  <c:v>5.2930555555555596</c:v>
                </c:pt>
                <c:pt idx="3812">
                  <c:v>5.2944444444444398</c:v>
                </c:pt>
                <c:pt idx="3813">
                  <c:v>5.2958333333333298</c:v>
                </c:pt>
                <c:pt idx="3814">
                  <c:v>5.2972222222222198</c:v>
                </c:pt>
                <c:pt idx="3815">
                  <c:v>5.2986111111111098</c:v>
                </c:pt>
                <c:pt idx="3816">
                  <c:v>5.3</c:v>
                </c:pt>
                <c:pt idx="3817">
                  <c:v>5.3013888888888898</c:v>
                </c:pt>
                <c:pt idx="3818">
                  <c:v>5.3027777777777798</c:v>
                </c:pt>
                <c:pt idx="3819">
                  <c:v>5.3041666666666698</c:v>
                </c:pt>
                <c:pt idx="3820">
                  <c:v>5.3055555555555598</c:v>
                </c:pt>
                <c:pt idx="3821">
                  <c:v>5.30694444444444</c:v>
                </c:pt>
                <c:pt idx="3822">
                  <c:v>5.30833333333333</c:v>
                </c:pt>
                <c:pt idx="3823">
                  <c:v>5.30972222222222</c:v>
                </c:pt>
                <c:pt idx="3824">
                  <c:v>5.31111111111111</c:v>
                </c:pt>
                <c:pt idx="3825">
                  <c:v>5.3125</c:v>
                </c:pt>
                <c:pt idx="3826">
                  <c:v>5.31388888888889</c:v>
                </c:pt>
                <c:pt idx="3827">
                  <c:v>5.31527777777778</c:v>
                </c:pt>
                <c:pt idx="3828">
                  <c:v>5.31666666666667</c:v>
                </c:pt>
                <c:pt idx="3829">
                  <c:v>5.31805555555556</c:v>
                </c:pt>
                <c:pt idx="3830">
                  <c:v>5.31944444444445</c:v>
                </c:pt>
                <c:pt idx="3831">
                  <c:v>5.3208333333333302</c:v>
                </c:pt>
                <c:pt idx="3832">
                  <c:v>5.3222222222222202</c:v>
                </c:pt>
                <c:pt idx="3833">
                  <c:v>5.3236111111111102</c:v>
                </c:pt>
                <c:pt idx="3834">
                  <c:v>5.3250000000000002</c:v>
                </c:pt>
                <c:pt idx="3835">
                  <c:v>5.3263888888888902</c:v>
                </c:pt>
                <c:pt idx="3836">
                  <c:v>5.3277777777777802</c:v>
                </c:pt>
                <c:pt idx="3837">
                  <c:v>5.3291666666666702</c:v>
                </c:pt>
                <c:pt idx="3838">
                  <c:v>5.3305555555555602</c:v>
                </c:pt>
                <c:pt idx="3839">
                  <c:v>5.3319444444444501</c:v>
                </c:pt>
                <c:pt idx="3840">
                  <c:v>5.3333333333333304</c:v>
                </c:pt>
                <c:pt idx="3841">
                  <c:v>5.3347222222222204</c:v>
                </c:pt>
                <c:pt idx="3842">
                  <c:v>5.3361111111111104</c:v>
                </c:pt>
                <c:pt idx="3843">
                  <c:v>5.3375000000000004</c:v>
                </c:pt>
                <c:pt idx="3844">
                  <c:v>5.3388888888888903</c:v>
                </c:pt>
                <c:pt idx="3845">
                  <c:v>5.3402777777777803</c:v>
                </c:pt>
                <c:pt idx="3846">
                  <c:v>5.3416666666666703</c:v>
                </c:pt>
                <c:pt idx="3847">
                  <c:v>5.3430555555555603</c:v>
                </c:pt>
                <c:pt idx="3848">
                  <c:v>5.3444444444444397</c:v>
                </c:pt>
                <c:pt idx="3849">
                  <c:v>5.3458333333333297</c:v>
                </c:pt>
                <c:pt idx="3850">
                  <c:v>5.3472222222222197</c:v>
                </c:pt>
                <c:pt idx="3851">
                  <c:v>5.3486111111111097</c:v>
                </c:pt>
                <c:pt idx="3852">
                  <c:v>5.35</c:v>
                </c:pt>
                <c:pt idx="3853">
                  <c:v>5.3513888888888896</c:v>
                </c:pt>
                <c:pt idx="3854">
                  <c:v>5.3527777777777796</c:v>
                </c:pt>
                <c:pt idx="3855">
                  <c:v>5.3541666666666696</c:v>
                </c:pt>
                <c:pt idx="3856">
                  <c:v>5.3555555555555596</c:v>
                </c:pt>
                <c:pt idx="3857">
                  <c:v>5.3569444444444398</c:v>
                </c:pt>
                <c:pt idx="3858">
                  <c:v>5.3583333333333298</c:v>
                </c:pt>
                <c:pt idx="3859">
                  <c:v>5.3597222222222198</c:v>
                </c:pt>
                <c:pt idx="3860">
                  <c:v>5.3611111111111098</c:v>
                </c:pt>
                <c:pt idx="3861">
                  <c:v>5.3624999999999998</c:v>
                </c:pt>
                <c:pt idx="3862">
                  <c:v>5.3638888888888898</c:v>
                </c:pt>
                <c:pt idx="3863">
                  <c:v>5.3652777777777798</c:v>
                </c:pt>
                <c:pt idx="3864">
                  <c:v>5.3666666666666698</c:v>
                </c:pt>
                <c:pt idx="3865">
                  <c:v>5.3680555555555598</c:v>
                </c:pt>
                <c:pt idx="3866">
                  <c:v>5.36944444444444</c:v>
                </c:pt>
                <c:pt idx="3867">
                  <c:v>5.37083333333333</c:v>
                </c:pt>
                <c:pt idx="3868">
                  <c:v>5.37222222222222</c:v>
                </c:pt>
                <c:pt idx="3869">
                  <c:v>5.37361111111111</c:v>
                </c:pt>
                <c:pt idx="3870">
                  <c:v>5.375</c:v>
                </c:pt>
                <c:pt idx="3871">
                  <c:v>5.37638888888889</c:v>
                </c:pt>
                <c:pt idx="3872">
                  <c:v>5.37777777777778</c:v>
                </c:pt>
                <c:pt idx="3873">
                  <c:v>5.37916666666667</c:v>
                </c:pt>
                <c:pt idx="3874">
                  <c:v>5.38055555555556</c:v>
                </c:pt>
                <c:pt idx="3875">
                  <c:v>5.38194444444445</c:v>
                </c:pt>
                <c:pt idx="3876">
                  <c:v>5.3833333333333302</c:v>
                </c:pt>
                <c:pt idx="3877">
                  <c:v>5.3847222222222202</c:v>
                </c:pt>
                <c:pt idx="3878">
                  <c:v>5.3861111111111102</c:v>
                </c:pt>
                <c:pt idx="3879">
                  <c:v>5.3875000000000002</c:v>
                </c:pt>
                <c:pt idx="3880">
                  <c:v>5.3888888888888902</c:v>
                </c:pt>
                <c:pt idx="3881">
                  <c:v>5.3902777777777802</c:v>
                </c:pt>
                <c:pt idx="3882">
                  <c:v>5.3916666666666702</c:v>
                </c:pt>
                <c:pt idx="3883">
                  <c:v>5.3930555555555602</c:v>
                </c:pt>
                <c:pt idx="3884">
                  <c:v>5.3944444444444501</c:v>
                </c:pt>
                <c:pt idx="3885">
                  <c:v>5.3958333333333304</c:v>
                </c:pt>
                <c:pt idx="3886">
                  <c:v>5.3972222222222204</c:v>
                </c:pt>
                <c:pt idx="3887">
                  <c:v>5.3986111111111104</c:v>
                </c:pt>
                <c:pt idx="3888">
                  <c:v>5.4</c:v>
                </c:pt>
                <c:pt idx="3889">
                  <c:v>5.4013888888888903</c:v>
                </c:pt>
                <c:pt idx="3890">
                  <c:v>5.4027777777777803</c:v>
                </c:pt>
                <c:pt idx="3891">
                  <c:v>5.4041666666666703</c:v>
                </c:pt>
                <c:pt idx="3892">
                  <c:v>5.4055555555555603</c:v>
                </c:pt>
                <c:pt idx="3893">
                  <c:v>5.4069444444444397</c:v>
                </c:pt>
                <c:pt idx="3894">
                  <c:v>5.4083333333333297</c:v>
                </c:pt>
                <c:pt idx="3895">
                  <c:v>5.4097222222222197</c:v>
                </c:pt>
                <c:pt idx="3896">
                  <c:v>5.4111111111111097</c:v>
                </c:pt>
                <c:pt idx="3897">
                  <c:v>5.4124999999999996</c:v>
                </c:pt>
                <c:pt idx="3898">
                  <c:v>5.4138888888888896</c:v>
                </c:pt>
                <c:pt idx="3899">
                  <c:v>5.4152777777777796</c:v>
                </c:pt>
                <c:pt idx="3900">
                  <c:v>5.4166666666666696</c:v>
                </c:pt>
                <c:pt idx="3901">
                  <c:v>5.4180555555555596</c:v>
                </c:pt>
                <c:pt idx="3902">
                  <c:v>5.4194444444444398</c:v>
                </c:pt>
                <c:pt idx="3903">
                  <c:v>5.4208333333333298</c:v>
                </c:pt>
                <c:pt idx="3904">
                  <c:v>5.4222222222222198</c:v>
                </c:pt>
                <c:pt idx="3905">
                  <c:v>5.4236111111111098</c:v>
                </c:pt>
                <c:pt idx="3906">
                  <c:v>5.4249999999999998</c:v>
                </c:pt>
                <c:pt idx="3907">
                  <c:v>5.4263888888888898</c:v>
                </c:pt>
                <c:pt idx="3908">
                  <c:v>5.4277777777777798</c:v>
                </c:pt>
                <c:pt idx="3909">
                  <c:v>5.4291666666666698</c:v>
                </c:pt>
                <c:pt idx="3910">
                  <c:v>5.4305555555555598</c:v>
                </c:pt>
                <c:pt idx="3911">
                  <c:v>5.43194444444444</c:v>
                </c:pt>
                <c:pt idx="3912">
                  <c:v>5.43333333333333</c:v>
                </c:pt>
                <c:pt idx="3913">
                  <c:v>5.43472222222222</c:v>
                </c:pt>
                <c:pt idx="3914">
                  <c:v>5.43611111111111</c:v>
                </c:pt>
                <c:pt idx="3915">
                  <c:v>5.4375</c:v>
                </c:pt>
                <c:pt idx="3916">
                  <c:v>5.43888888888889</c:v>
                </c:pt>
                <c:pt idx="3917">
                  <c:v>5.44027777777778</c:v>
                </c:pt>
                <c:pt idx="3918">
                  <c:v>5.44166666666667</c:v>
                </c:pt>
                <c:pt idx="3919">
                  <c:v>5.44305555555556</c:v>
                </c:pt>
                <c:pt idx="3920">
                  <c:v>5.44444444444445</c:v>
                </c:pt>
                <c:pt idx="3921">
                  <c:v>5.4458333333333302</c:v>
                </c:pt>
                <c:pt idx="3922">
                  <c:v>5.4472222222222202</c:v>
                </c:pt>
                <c:pt idx="3923">
                  <c:v>5.4486111111111102</c:v>
                </c:pt>
                <c:pt idx="3924">
                  <c:v>5.45</c:v>
                </c:pt>
                <c:pt idx="3925">
                  <c:v>5.4513888888888902</c:v>
                </c:pt>
                <c:pt idx="3926">
                  <c:v>5.4527777777777802</c:v>
                </c:pt>
                <c:pt idx="3927">
                  <c:v>5.4541666666666702</c:v>
                </c:pt>
                <c:pt idx="3928">
                  <c:v>5.4555555555555602</c:v>
                </c:pt>
                <c:pt idx="3929">
                  <c:v>5.4569444444444501</c:v>
                </c:pt>
                <c:pt idx="3930">
                  <c:v>5.4583333333333304</c:v>
                </c:pt>
                <c:pt idx="3931">
                  <c:v>5.4597222222222204</c:v>
                </c:pt>
                <c:pt idx="3932">
                  <c:v>5.4611111111111104</c:v>
                </c:pt>
                <c:pt idx="3933">
                  <c:v>5.4625000000000004</c:v>
                </c:pt>
                <c:pt idx="3934">
                  <c:v>5.4638888888888903</c:v>
                </c:pt>
                <c:pt idx="3935">
                  <c:v>5.4652777777777803</c:v>
                </c:pt>
                <c:pt idx="3936">
                  <c:v>5.4666666666666703</c:v>
                </c:pt>
                <c:pt idx="3937">
                  <c:v>5.4680555555555603</c:v>
                </c:pt>
                <c:pt idx="3938">
                  <c:v>5.4694444444444397</c:v>
                </c:pt>
                <c:pt idx="3939">
                  <c:v>5.4708333333333297</c:v>
                </c:pt>
                <c:pt idx="3940">
                  <c:v>5.4722222222222197</c:v>
                </c:pt>
                <c:pt idx="3941">
                  <c:v>5.4736111111111097</c:v>
                </c:pt>
                <c:pt idx="3942">
                  <c:v>5.4749999999999996</c:v>
                </c:pt>
                <c:pt idx="3943">
                  <c:v>5.4763888888888896</c:v>
                </c:pt>
                <c:pt idx="3944">
                  <c:v>5.4777777777777796</c:v>
                </c:pt>
                <c:pt idx="3945">
                  <c:v>5.4791666666666696</c:v>
                </c:pt>
                <c:pt idx="3946">
                  <c:v>5.4805555555555596</c:v>
                </c:pt>
                <c:pt idx="3947">
                  <c:v>5.4819444444444398</c:v>
                </c:pt>
                <c:pt idx="3948">
                  <c:v>5.4833333333333298</c:v>
                </c:pt>
                <c:pt idx="3949">
                  <c:v>5.4847222222222198</c:v>
                </c:pt>
                <c:pt idx="3950">
                  <c:v>5.4861111111111098</c:v>
                </c:pt>
                <c:pt idx="3951">
                  <c:v>5.4874999999999998</c:v>
                </c:pt>
                <c:pt idx="3952">
                  <c:v>5.4888888888888898</c:v>
                </c:pt>
                <c:pt idx="3953">
                  <c:v>5.4902777777777798</c:v>
                </c:pt>
                <c:pt idx="3954">
                  <c:v>5.4916666666666698</c:v>
                </c:pt>
                <c:pt idx="3955">
                  <c:v>5.4930555555555598</c:v>
                </c:pt>
                <c:pt idx="3956">
                  <c:v>5.49444444444444</c:v>
                </c:pt>
                <c:pt idx="3957">
                  <c:v>5.49583333333333</c:v>
                </c:pt>
                <c:pt idx="3958">
                  <c:v>5.49722222222222</c:v>
                </c:pt>
                <c:pt idx="3959">
                  <c:v>5.49861111111111</c:v>
                </c:pt>
                <c:pt idx="3960">
                  <c:v>5.5</c:v>
                </c:pt>
                <c:pt idx="3961">
                  <c:v>5.50138888888889</c:v>
                </c:pt>
                <c:pt idx="3962">
                  <c:v>5.50277777777778</c:v>
                </c:pt>
                <c:pt idx="3963">
                  <c:v>5.50416666666667</c:v>
                </c:pt>
                <c:pt idx="3964">
                  <c:v>5.50555555555556</c:v>
                </c:pt>
                <c:pt idx="3965">
                  <c:v>5.50694444444445</c:v>
                </c:pt>
                <c:pt idx="3966">
                  <c:v>5.5083333333333302</c:v>
                </c:pt>
                <c:pt idx="3967">
                  <c:v>5.5097222222222202</c:v>
                </c:pt>
                <c:pt idx="3968">
                  <c:v>5.5111111111111102</c:v>
                </c:pt>
                <c:pt idx="3969">
                  <c:v>5.5125000000000002</c:v>
                </c:pt>
                <c:pt idx="3970">
                  <c:v>5.5138888888888902</c:v>
                </c:pt>
                <c:pt idx="3971">
                  <c:v>5.5152777777777802</c:v>
                </c:pt>
                <c:pt idx="3972">
                  <c:v>5.5166666666666702</c:v>
                </c:pt>
                <c:pt idx="3973">
                  <c:v>5.5180555555555602</c:v>
                </c:pt>
                <c:pt idx="3974">
                  <c:v>5.5194444444444501</c:v>
                </c:pt>
                <c:pt idx="3975">
                  <c:v>5.5208333333333304</c:v>
                </c:pt>
                <c:pt idx="3976">
                  <c:v>5.5222222222222204</c:v>
                </c:pt>
                <c:pt idx="3977">
                  <c:v>5.5236111111111104</c:v>
                </c:pt>
                <c:pt idx="3978">
                  <c:v>5.5250000000000004</c:v>
                </c:pt>
                <c:pt idx="3979">
                  <c:v>5.5263888888888903</c:v>
                </c:pt>
                <c:pt idx="3980">
                  <c:v>5.5277777777777803</c:v>
                </c:pt>
                <c:pt idx="3981">
                  <c:v>5.5291666666666703</c:v>
                </c:pt>
                <c:pt idx="3982">
                  <c:v>5.5305555555555603</c:v>
                </c:pt>
                <c:pt idx="3983">
                  <c:v>5.5319444444444397</c:v>
                </c:pt>
                <c:pt idx="3984">
                  <c:v>5.5333333333333297</c:v>
                </c:pt>
                <c:pt idx="3985">
                  <c:v>5.5347222222222197</c:v>
                </c:pt>
                <c:pt idx="3986">
                  <c:v>5.5361111111111097</c:v>
                </c:pt>
                <c:pt idx="3987">
                  <c:v>5.5374999999999996</c:v>
                </c:pt>
                <c:pt idx="3988">
                  <c:v>5.5388888888888896</c:v>
                </c:pt>
                <c:pt idx="3989">
                  <c:v>5.5402777777777796</c:v>
                </c:pt>
                <c:pt idx="3990">
                  <c:v>5.5416666666666696</c:v>
                </c:pt>
                <c:pt idx="3991">
                  <c:v>5.5430555555555596</c:v>
                </c:pt>
                <c:pt idx="3992">
                  <c:v>5.5444444444444398</c:v>
                </c:pt>
                <c:pt idx="3993">
                  <c:v>5.5458333333333298</c:v>
                </c:pt>
                <c:pt idx="3994">
                  <c:v>5.5472222222222198</c:v>
                </c:pt>
                <c:pt idx="3995">
                  <c:v>5.5486111111111098</c:v>
                </c:pt>
                <c:pt idx="3996">
                  <c:v>5.55</c:v>
                </c:pt>
                <c:pt idx="3997">
                  <c:v>5.5513888888888898</c:v>
                </c:pt>
                <c:pt idx="3998">
                  <c:v>5.5527777777777798</c:v>
                </c:pt>
                <c:pt idx="3999">
                  <c:v>5.5541666666666698</c:v>
                </c:pt>
                <c:pt idx="4000">
                  <c:v>5.5555555555555598</c:v>
                </c:pt>
                <c:pt idx="4001">
                  <c:v>5.55694444444444</c:v>
                </c:pt>
                <c:pt idx="4002">
                  <c:v>5.55833333333333</c:v>
                </c:pt>
                <c:pt idx="4003">
                  <c:v>5.55972222222222</c:v>
                </c:pt>
                <c:pt idx="4004">
                  <c:v>5.56111111111111</c:v>
                </c:pt>
                <c:pt idx="4005">
                  <c:v>5.5625</c:v>
                </c:pt>
                <c:pt idx="4006">
                  <c:v>5.56388888888889</c:v>
                </c:pt>
                <c:pt idx="4007">
                  <c:v>5.56527777777778</c:v>
                </c:pt>
                <c:pt idx="4008">
                  <c:v>5.56666666666667</c:v>
                </c:pt>
                <c:pt idx="4009">
                  <c:v>5.56805555555556</c:v>
                </c:pt>
                <c:pt idx="4010">
                  <c:v>5.56944444444445</c:v>
                </c:pt>
                <c:pt idx="4011">
                  <c:v>5.5708333333333302</c:v>
                </c:pt>
                <c:pt idx="4012">
                  <c:v>5.5722222222222202</c:v>
                </c:pt>
                <c:pt idx="4013">
                  <c:v>5.5736111111111102</c:v>
                </c:pt>
                <c:pt idx="4014">
                  <c:v>5.5750000000000002</c:v>
                </c:pt>
                <c:pt idx="4015">
                  <c:v>5.5763888888888902</c:v>
                </c:pt>
                <c:pt idx="4016">
                  <c:v>5.5777777777777802</c:v>
                </c:pt>
                <c:pt idx="4017">
                  <c:v>5.5791666666666702</c:v>
                </c:pt>
                <c:pt idx="4018">
                  <c:v>5.5805555555555602</c:v>
                </c:pt>
                <c:pt idx="4019">
                  <c:v>5.5819444444444501</c:v>
                </c:pt>
                <c:pt idx="4020">
                  <c:v>5.5833333333333304</c:v>
                </c:pt>
                <c:pt idx="4021">
                  <c:v>5.5847222222222204</c:v>
                </c:pt>
                <c:pt idx="4022">
                  <c:v>5.5861111111111104</c:v>
                </c:pt>
                <c:pt idx="4023">
                  <c:v>5.5875000000000004</c:v>
                </c:pt>
                <c:pt idx="4024">
                  <c:v>5.5888888888888903</c:v>
                </c:pt>
                <c:pt idx="4025">
                  <c:v>5.5902777777777803</c:v>
                </c:pt>
                <c:pt idx="4026">
                  <c:v>5.5916666666666703</c:v>
                </c:pt>
                <c:pt idx="4027">
                  <c:v>5.5930555555555603</c:v>
                </c:pt>
                <c:pt idx="4028">
                  <c:v>5.5944444444444397</c:v>
                </c:pt>
                <c:pt idx="4029">
                  <c:v>5.5958333333333297</c:v>
                </c:pt>
                <c:pt idx="4030">
                  <c:v>5.5972222222222197</c:v>
                </c:pt>
                <c:pt idx="4031">
                  <c:v>5.5986111111111097</c:v>
                </c:pt>
                <c:pt idx="4032">
                  <c:v>5.6</c:v>
                </c:pt>
                <c:pt idx="4033">
                  <c:v>5.6013888888888896</c:v>
                </c:pt>
                <c:pt idx="4034">
                  <c:v>5.6027777777777796</c:v>
                </c:pt>
                <c:pt idx="4035">
                  <c:v>5.6041666666666696</c:v>
                </c:pt>
                <c:pt idx="4036">
                  <c:v>5.6055555555555596</c:v>
                </c:pt>
                <c:pt idx="4037">
                  <c:v>5.6069444444444398</c:v>
                </c:pt>
                <c:pt idx="4038">
                  <c:v>5.6083333333333298</c:v>
                </c:pt>
                <c:pt idx="4039">
                  <c:v>5.6097222222222198</c:v>
                </c:pt>
                <c:pt idx="4040">
                  <c:v>5.6111111111111098</c:v>
                </c:pt>
                <c:pt idx="4041">
                  <c:v>5.6124999999999998</c:v>
                </c:pt>
                <c:pt idx="4042">
                  <c:v>5.6138888888888898</c:v>
                </c:pt>
                <c:pt idx="4043">
                  <c:v>5.6152777777777798</c:v>
                </c:pt>
                <c:pt idx="4044">
                  <c:v>5.6166666666666698</c:v>
                </c:pt>
                <c:pt idx="4045">
                  <c:v>5.6180555555555598</c:v>
                </c:pt>
                <c:pt idx="4046">
                  <c:v>5.61944444444444</c:v>
                </c:pt>
                <c:pt idx="4047">
                  <c:v>5.62083333333333</c:v>
                </c:pt>
                <c:pt idx="4048">
                  <c:v>5.62222222222222</c:v>
                </c:pt>
                <c:pt idx="4049">
                  <c:v>5.62361111111111</c:v>
                </c:pt>
                <c:pt idx="4050">
                  <c:v>5.625</c:v>
                </c:pt>
                <c:pt idx="4051">
                  <c:v>5.62638888888889</c:v>
                </c:pt>
                <c:pt idx="4052">
                  <c:v>5.62777777777778</c:v>
                </c:pt>
                <c:pt idx="4053">
                  <c:v>5.62916666666667</c:v>
                </c:pt>
                <c:pt idx="4054">
                  <c:v>5.63055555555556</c:v>
                </c:pt>
                <c:pt idx="4055">
                  <c:v>5.63194444444445</c:v>
                </c:pt>
                <c:pt idx="4056">
                  <c:v>5.6333333333333302</c:v>
                </c:pt>
                <c:pt idx="4057">
                  <c:v>5.6347222222222202</c:v>
                </c:pt>
                <c:pt idx="4058">
                  <c:v>5.6361111111111102</c:v>
                </c:pt>
                <c:pt idx="4059">
                  <c:v>5.6375000000000002</c:v>
                </c:pt>
                <c:pt idx="4060">
                  <c:v>5.6388888888888902</c:v>
                </c:pt>
                <c:pt idx="4061">
                  <c:v>5.6402777777777802</c:v>
                </c:pt>
                <c:pt idx="4062">
                  <c:v>5.6416666666666702</c:v>
                </c:pt>
                <c:pt idx="4063">
                  <c:v>5.6430555555555602</c:v>
                </c:pt>
                <c:pt idx="4064">
                  <c:v>5.6444444444444501</c:v>
                </c:pt>
                <c:pt idx="4065">
                  <c:v>5.6458333333333304</c:v>
                </c:pt>
                <c:pt idx="4066">
                  <c:v>5.6472222222222204</c:v>
                </c:pt>
                <c:pt idx="4067">
                  <c:v>5.6486111111111104</c:v>
                </c:pt>
                <c:pt idx="4068">
                  <c:v>5.65</c:v>
                </c:pt>
                <c:pt idx="4069">
                  <c:v>5.6513888888888903</c:v>
                </c:pt>
                <c:pt idx="4070">
                  <c:v>5.6527777777777803</c:v>
                </c:pt>
                <c:pt idx="4071">
                  <c:v>5.6541666666666703</c:v>
                </c:pt>
                <c:pt idx="4072">
                  <c:v>5.6555555555555603</c:v>
                </c:pt>
                <c:pt idx="4073">
                  <c:v>5.6569444444444397</c:v>
                </c:pt>
                <c:pt idx="4074">
                  <c:v>5.6583333333333297</c:v>
                </c:pt>
                <c:pt idx="4075">
                  <c:v>5.6597222222222197</c:v>
                </c:pt>
                <c:pt idx="4076">
                  <c:v>5.6611111111111097</c:v>
                </c:pt>
                <c:pt idx="4077">
                  <c:v>5.6624999999999996</c:v>
                </c:pt>
                <c:pt idx="4078">
                  <c:v>5.6638888888888896</c:v>
                </c:pt>
                <c:pt idx="4079">
                  <c:v>5.6652777777777796</c:v>
                </c:pt>
                <c:pt idx="4080">
                  <c:v>5.6666666666666696</c:v>
                </c:pt>
                <c:pt idx="4081">
                  <c:v>5.6680555555555596</c:v>
                </c:pt>
                <c:pt idx="4082">
                  <c:v>5.6694444444444398</c:v>
                </c:pt>
                <c:pt idx="4083">
                  <c:v>5.6708333333333298</c:v>
                </c:pt>
                <c:pt idx="4084">
                  <c:v>5.6722222222222198</c:v>
                </c:pt>
                <c:pt idx="4085">
                  <c:v>5.6736111111111098</c:v>
                </c:pt>
                <c:pt idx="4086">
                  <c:v>5.6749999999999998</c:v>
                </c:pt>
                <c:pt idx="4087">
                  <c:v>5.6763888888888898</c:v>
                </c:pt>
                <c:pt idx="4088">
                  <c:v>5.6777777777777798</c:v>
                </c:pt>
                <c:pt idx="4089">
                  <c:v>5.6791666666666698</c:v>
                </c:pt>
                <c:pt idx="4090">
                  <c:v>5.6805555555555598</c:v>
                </c:pt>
                <c:pt idx="4091">
                  <c:v>5.68194444444444</c:v>
                </c:pt>
                <c:pt idx="4092">
                  <c:v>5.68333333333333</c:v>
                </c:pt>
                <c:pt idx="4093">
                  <c:v>5.68472222222222</c:v>
                </c:pt>
                <c:pt idx="4094">
                  <c:v>5.68611111111111</c:v>
                </c:pt>
                <c:pt idx="4095">
                  <c:v>5.6875</c:v>
                </c:pt>
                <c:pt idx="4096">
                  <c:v>5.68888888888889</c:v>
                </c:pt>
                <c:pt idx="4097">
                  <c:v>5.69027777777778</c:v>
                </c:pt>
                <c:pt idx="4098">
                  <c:v>5.69166666666667</c:v>
                </c:pt>
                <c:pt idx="4099">
                  <c:v>5.69305555555556</c:v>
                </c:pt>
                <c:pt idx="4100">
                  <c:v>5.69444444444445</c:v>
                </c:pt>
                <c:pt idx="4101">
                  <c:v>5.6958333333333302</c:v>
                </c:pt>
                <c:pt idx="4102">
                  <c:v>5.6972222222222202</c:v>
                </c:pt>
                <c:pt idx="4103">
                  <c:v>5.6986111111111102</c:v>
                </c:pt>
                <c:pt idx="4104">
                  <c:v>5.7</c:v>
                </c:pt>
                <c:pt idx="4105">
                  <c:v>5.7013888888888902</c:v>
                </c:pt>
                <c:pt idx="4106">
                  <c:v>5.7027777777777802</c:v>
                </c:pt>
                <c:pt idx="4107">
                  <c:v>5.7041666666666702</c:v>
                </c:pt>
                <c:pt idx="4108">
                  <c:v>5.7055555555555602</c:v>
                </c:pt>
                <c:pt idx="4109">
                  <c:v>5.7069444444444501</c:v>
                </c:pt>
                <c:pt idx="4110">
                  <c:v>5.7083333333333304</c:v>
                </c:pt>
                <c:pt idx="4111">
                  <c:v>5.7097222222222204</c:v>
                </c:pt>
                <c:pt idx="4112">
                  <c:v>5.7111111111111104</c:v>
                </c:pt>
                <c:pt idx="4113">
                  <c:v>5.7125000000000004</c:v>
                </c:pt>
                <c:pt idx="4114">
                  <c:v>5.7138888888888903</c:v>
                </c:pt>
                <c:pt idx="4115">
                  <c:v>5.7152777777777803</c:v>
                </c:pt>
                <c:pt idx="4116">
                  <c:v>5.7166666666666703</c:v>
                </c:pt>
                <c:pt idx="4117">
                  <c:v>5.7180555555555603</c:v>
                </c:pt>
                <c:pt idx="4118">
                  <c:v>5.7194444444444397</c:v>
                </c:pt>
                <c:pt idx="4119">
                  <c:v>5.7208333333333297</c:v>
                </c:pt>
                <c:pt idx="4120">
                  <c:v>5.7222222222222197</c:v>
                </c:pt>
                <c:pt idx="4121">
                  <c:v>5.7236111111111097</c:v>
                </c:pt>
                <c:pt idx="4122">
                  <c:v>5.7249999999999996</c:v>
                </c:pt>
                <c:pt idx="4123">
                  <c:v>5.7263888888888896</c:v>
                </c:pt>
                <c:pt idx="4124">
                  <c:v>5.7277777777777796</c:v>
                </c:pt>
                <c:pt idx="4125">
                  <c:v>5.7291666666666696</c:v>
                </c:pt>
                <c:pt idx="4126">
                  <c:v>5.7305555555555596</c:v>
                </c:pt>
                <c:pt idx="4127">
                  <c:v>5.7319444444444398</c:v>
                </c:pt>
                <c:pt idx="4128">
                  <c:v>5.7333333333333298</c:v>
                </c:pt>
                <c:pt idx="4129">
                  <c:v>5.7347222222222198</c:v>
                </c:pt>
                <c:pt idx="4130">
                  <c:v>5.7361111111111098</c:v>
                </c:pt>
                <c:pt idx="4131">
                  <c:v>5.7374999999999998</c:v>
                </c:pt>
                <c:pt idx="4132">
                  <c:v>5.7388888888888898</c:v>
                </c:pt>
                <c:pt idx="4133">
                  <c:v>5.7402777777777798</c:v>
                </c:pt>
                <c:pt idx="4134">
                  <c:v>5.7416666666666698</c:v>
                </c:pt>
                <c:pt idx="4135">
                  <c:v>5.7430555555555598</c:v>
                </c:pt>
                <c:pt idx="4136">
                  <c:v>5.74444444444444</c:v>
                </c:pt>
                <c:pt idx="4137">
                  <c:v>5.74583333333333</c:v>
                </c:pt>
                <c:pt idx="4138">
                  <c:v>5.74722222222222</c:v>
                </c:pt>
                <c:pt idx="4139">
                  <c:v>5.74861111111111</c:v>
                </c:pt>
                <c:pt idx="4140">
                  <c:v>5.75</c:v>
                </c:pt>
                <c:pt idx="4141">
                  <c:v>5.75138888888889</c:v>
                </c:pt>
                <c:pt idx="4142">
                  <c:v>5.75277777777778</c:v>
                </c:pt>
                <c:pt idx="4143">
                  <c:v>5.75416666666667</c:v>
                </c:pt>
                <c:pt idx="4144">
                  <c:v>5.75555555555556</c:v>
                </c:pt>
                <c:pt idx="4145">
                  <c:v>5.75694444444445</c:v>
                </c:pt>
                <c:pt idx="4146">
                  <c:v>5.7583333333333302</c:v>
                </c:pt>
                <c:pt idx="4147">
                  <c:v>5.7597222222222202</c:v>
                </c:pt>
                <c:pt idx="4148">
                  <c:v>5.7611111111111102</c:v>
                </c:pt>
                <c:pt idx="4149">
                  <c:v>5.7625000000000002</c:v>
                </c:pt>
                <c:pt idx="4150">
                  <c:v>5.7638888888888902</c:v>
                </c:pt>
                <c:pt idx="4151">
                  <c:v>5.7652777777777802</c:v>
                </c:pt>
                <c:pt idx="4152">
                  <c:v>5.7666666666666702</c:v>
                </c:pt>
                <c:pt idx="4153">
                  <c:v>5.7680555555555602</c:v>
                </c:pt>
                <c:pt idx="4154">
                  <c:v>5.7694444444444501</c:v>
                </c:pt>
                <c:pt idx="4155">
                  <c:v>5.7708333333333304</c:v>
                </c:pt>
                <c:pt idx="4156">
                  <c:v>5.7722222222222204</c:v>
                </c:pt>
                <c:pt idx="4157">
                  <c:v>5.7736111111111104</c:v>
                </c:pt>
                <c:pt idx="4158">
                  <c:v>5.7750000000000004</c:v>
                </c:pt>
                <c:pt idx="4159">
                  <c:v>5.7763888888888903</c:v>
                </c:pt>
                <c:pt idx="4160">
                  <c:v>5.7777777777777803</c:v>
                </c:pt>
                <c:pt idx="4161">
                  <c:v>5.7791666666666703</c:v>
                </c:pt>
                <c:pt idx="4162">
                  <c:v>5.7805555555555603</c:v>
                </c:pt>
                <c:pt idx="4163">
                  <c:v>5.7819444444444397</c:v>
                </c:pt>
                <c:pt idx="4164">
                  <c:v>5.7833333333333297</c:v>
                </c:pt>
                <c:pt idx="4165">
                  <c:v>5.7847222222222197</c:v>
                </c:pt>
                <c:pt idx="4166">
                  <c:v>5.7861111111111097</c:v>
                </c:pt>
                <c:pt idx="4167">
                  <c:v>5.7874999999999996</c:v>
                </c:pt>
                <c:pt idx="4168">
                  <c:v>5.7888888888888896</c:v>
                </c:pt>
                <c:pt idx="4169">
                  <c:v>5.7902777777777796</c:v>
                </c:pt>
                <c:pt idx="4170">
                  <c:v>5.7916666666666696</c:v>
                </c:pt>
                <c:pt idx="4171">
                  <c:v>5.7930555555555596</c:v>
                </c:pt>
                <c:pt idx="4172">
                  <c:v>5.7944444444444398</c:v>
                </c:pt>
                <c:pt idx="4173">
                  <c:v>5.7958333333333298</c:v>
                </c:pt>
                <c:pt idx="4174">
                  <c:v>5.7972222222222198</c:v>
                </c:pt>
                <c:pt idx="4175">
                  <c:v>5.7986111111111098</c:v>
                </c:pt>
                <c:pt idx="4176">
                  <c:v>5.8</c:v>
                </c:pt>
                <c:pt idx="4177">
                  <c:v>5.8013888888888898</c:v>
                </c:pt>
                <c:pt idx="4178">
                  <c:v>5.8027777777777798</c:v>
                </c:pt>
                <c:pt idx="4179">
                  <c:v>5.8041666666666698</c:v>
                </c:pt>
                <c:pt idx="4180">
                  <c:v>5.8055555555555598</c:v>
                </c:pt>
                <c:pt idx="4181">
                  <c:v>5.80694444444444</c:v>
                </c:pt>
                <c:pt idx="4182">
                  <c:v>5.80833333333333</c:v>
                </c:pt>
                <c:pt idx="4183">
                  <c:v>5.80972222222222</c:v>
                </c:pt>
                <c:pt idx="4184">
                  <c:v>5.81111111111111</c:v>
                </c:pt>
                <c:pt idx="4185">
                  <c:v>5.8125</c:v>
                </c:pt>
                <c:pt idx="4186">
                  <c:v>5.81388888888889</c:v>
                </c:pt>
                <c:pt idx="4187">
                  <c:v>5.81527777777778</c:v>
                </c:pt>
                <c:pt idx="4188">
                  <c:v>5.81666666666667</c:v>
                </c:pt>
                <c:pt idx="4189">
                  <c:v>5.81805555555556</c:v>
                </c:pt>
                <c:pt idx="4190">
                  <c:v>5.81944444444445</c:v>
                </c:pt>
                <c:pt idx="4191">
                  <c:v>5.8208333333333302</c:v>
                </c:pt>
                <c:pt idx="4192">
                  <c:v>5.8222222222222202</c:v>
                </c:pt>
                <c:pt idx="4193">
                  <c:v>5.8236111111111102</c:v>
                </c:pt>
                <c:pt idx="4194">
                  <c:v>5.8250000000000002</c:v>
                </c:pt>
                <c:pt idx="4195">
                  <c:v>5.8263888888888902</c:v>
                </c:pt>
                <c:pt idx="4196">
                  <c:v>5.8277777777777802</c:v>
                </c:pt>
                <c:pt idx="4197">
                  <c:v>5.8291666666666702</c:v>
                </c:pt>
                <c:pt idx="4198">
                  <c:v>5.8305555555555602</c:v>
                </c:pt>
                <c:pt idx="4199">
                  <c:v>5.8319444444444501</c:v>
                </c:pt>
                <c:pt idx="4200">
                  <c:v>5.8333333333333304</c:v>
                </c:pt>
                <c:pt idx="4201">
                  <c:v>5.8347222222222204</c:v>
                </c:pt>
                <c:pt idx="4202">
                  <c:v>5.8361111111111104</c:v>
                </c:pt>
                <c:pt idx="4203">
                  <c:v>5.8375000000000004</c:v>
                </c:pt>
                <c:pt idx="4204">
                  <c:v>5.8388888888888903</c:v>
                </c:pt>
                <c:pt idx="4205">
                  <c:v>5.8402777777777803</c:v>
                </c:pt>
                <c:pt idx="4206">
                  <c:v>5.8416666666666703</c:v>
                </c:pt>
                <c:pt idx="4207">
                  <c:v>5.8430555555555603</c:v>
                </c:pt>
                <c:pt idx="4208">
                  <c:v>5.8444444444444397</c:v>
                </c:pt>
                <c:pt idx="4209">
                  <c:v>5.8458333333333297</c:v>
                </c:pt>
                <c:pt idx="4210">
                  <c:v>5.8472222222222197</c:v>
                </c:pt>
                <c:pt idx="4211">
                  <c:v>5.8486111111111097</c:v>
                </c:pt>
                <c:pt idx="4212">
                  <c:v>5.85</c:v>
                </c:pt>
                <c:pt idx="4213">
                  <c:v>5.8513888888888896</c:v>
                </c:pt>
                <c:pt idx="4214">
                  <c:v>5.8527777777777796</c:v>
                </c:pt>
                <c:pt idx="4215">
                  <c:v>5.8541666666666696</c:v>
                </c:pt>
                <c:pt idx="4216">
                  <c:v>5.8555555555555596</c:v>
                </c:pt>
                <c:pt idx="4217">
                  <c:v>5.8569444444444398</c:v>
                </c:pt>
                <c:pt idx="4218">
                  <c:v>5.8583333333333298</c:v>
                </c:pt>
                <c:pt idx="4219">
                  <c:v>5.8597222222222198</c:v>
                </c:pt>
                <c:pt idx="4220">
                  <c:v>5.8611111111111098</c:v>
                </c:pt>
                <c:pt idx="4221">
                  <c:v>5.8624999999999998</c:v>
                </c:pt>
                <c:pt idx="4222">
                  <c:v>5.8638888888888898</c:v>
                </c:pt>
                <c:pt idx="4223">
                  <c:v>5.8652777777777798</c:v>
                </c:pt>
                <c:pt idx="4224">
                  <c:v>5.8666666666666698</c:v>
                </c:pt>
                <c:pt idx="4225">
                  <c:v>5.8680555555555598</c:v>
                </c:pt>
                <c:pt idx="4226">
                  <c:v>5.86944444444444</c:v>
                </c:pt>
                <c:pt idx="4227">
                  <c:v>5.87083333333333</c:v>
                </c:pt>
                <c:pt idx="4228">
                  <c:v>5.87222222222222</c:v>
                </c:pt>
                <c:pt idx="4229">
                  <c:v>5.87361111111111</c:v>
                </c:pt>
                <c:pt idx="4230">
                  <c:v>5.875</c:v>
                </c:pt>
                <c:pt idx="4231">
                  <c:v>5.87638888888889</c:v>
                </c:pt>
                <c:pt idx="4232">
                  <c:v>5.87777777777778</c:v>
                </c:pt>
                <c:pt idx="4233">
                  <c:v>5.87916666666667</c:v>
                </c:pt>
                <c:pt idx="4234">
                  <c:v>5.88055555555556</c:v>
                </c:pt>
                <c:pt idx="4235">
                  <c:v>5.88194444444445</c:v>
                </c:pt>
                <c:pt idx="4236">
                  <c:v>5.8833333333333302</c:v>
                </c:pt>
                <c:pt idx="4237">
                  <c:v>5.8847222222222202</c:v>
                </c:pt>
                <c:pt idx="4238">
                  <c:v>5.8861111111111102</c:v>
                </c:pt>
                <c:pt idx="4239">
                  <c:v>5.8875000000000002</c:v>
                </c:pt>
                <c:pt idx="4240">
                  <c:v>5.8888888888888902</c:v>
                </c:pt>
                <c:pt idx="4241">
                  <c:v>5.8902777777777802</c:v>
                </c:pt>
                <c:pt idx="4242">
                  <c:v>5.8916666666666702</c:v>
                </c:pt>
                <c:pt idx="4243">
                  <c:v>5.8930555555555602</c:v>
                </c:pt>
                <c:pt idx="4244">
                  <c:v>5.8944444444444501</c:v>
                </c:pt>
                <c:pt idx="4245">
                  <c:v>5.8958333333333304</c:v>
                </c:pt>
                <c:pt idx="4246">
                  <c:v>5.8972222222222204</c:v>
                </c:pt>
                <c:pt idx="4247">
                  <c:v>5.8986111111111104</c:v>
                </c:pt>
                <c:pt idx="4248">
                  <c:v>5.9</c:v>
                </c:pt>
                <c:pt idx="4249">
                  <c:v>5.9013888888888903</c:v>
                </c:pt>
                <c:pt idx="4250">
                  <c:v>5.9027777777777803</c:v>
                </c:pt>
                <c:pt idx="4251">
                  <c:v>5.9041666666666703</c:v>
                </c:pt>
                <c:pt idx="4252">
                  <c:v>5.9055555555555603</c:v>
                </c:pt>
                <c:pt idx="4253">
                  <c:v>5.9069444444444397</c:v>
                </c:pt>
                <c:pt idx="4254">
                  <c:v>5.9083333333333297</c:v>
                </c:pt>
                <c:pt idx="4255">
                  <c:v>5.9097222222222197</c:v>
                </c:pt>
                <c:pt idx="4256">
                  <c:v>5.9111111111111097</c:v>
                </c:pt>
                <c:pt idx="4257">
                  <c:v>5.9124999999999996</c:v>
                </c:pt>
                <c:pt idx="4258">
                  <c:v>5.9138888888888896</c:v>
                </c:pt>
                <c:pt idx="4259">
                  <c:v>5.9152777777777796</c:v>
                </c:pt>
                <c:pt idx="4260">
                  <c:v>5.9166666666666696</c:v>
                </c:pt>
                <c:pt idx="4261">
                  <c:v>5.9180555555555596</c:v>
                </c:pt>
                <c:pt idx="4262">
                  <c:v>5.9194444444444398</c:v>
                </c:pt>
                <c:pt idx="4263">
                  <c:v>5.9208333333333298</c:v>
                </c:pt>
                <c:pt idx="4264">
                  <c:v>5.9222222222222198</c:v>
                </c:pt>
                <c:pt idx="4265">
                  <c:v>5.9236111111111098</c:v>
                </c:pt>
                <c:pt idx="4266">
                  <c:v>5.9249999999999998</c:v>
                </c:pt>
                <c:pt idx="4267">
                  <c:v>5.9263888888888898</c:v>
                </c:pt>
                <c:pt idx="4268">
                  <c:v>5.9277777777777798</c:v>
                </c:pt>
                <c:pt idx="4269">
                  <c:v>5.9291666666666698</c:v>
                </c:pt>
                <c:pt idx="4270">
                  <c:v>5.9305555555555598</c:v>
                </c:pt>
                <c:pt idx="4271">
                  <c:v>5.93194444444444</c:v>
                </c:pt>
                <c:pt idx="4272">
                  <c:v>5.93333333333333</c:v>
                </c:pt>
                <c:pt idx="4273">
                  <c:v>5.93472222222222</c:v>
                </c:pt>
                <c:pt idx="4274">
                  <c:v>5.93611111111111</c:v>
                </c:pt>
                <c:pt idx="4275">
                  <c:v>5.9375</c:v>
                </c:pt>
                <c:pt idx="4276">
                  <c:v>5.93888888888889</c:v>
                </c:pt>
                <c:pt idx="4277">
                  <c:v>5.94027777777778</c:v>
                </c:pt>
                <c:pt idx="4278">
                  <c:v>5.94166666666667</c:v>
                </c:pt>
                <c:pt idx="4279">
                  <c:v>5.94305555555556</c:v>
                </c:pt>
                <c:pt idx="4280">
                  <c:v>5.94444444444445</c:v>
                </c:pt>
                <c:pt idx="4281">
                  <c:v>5.9458333333333302</c:v>
                </c:pt>
                <c:pt idx="4282">
                  <c:v>5.9472222222222202</c:v>
                </c:pt>
                <c:pt idx="4283">
                  <c:v>5.9486111111111102</c:v>
                </c:pt>
                <c:pt idx="4284">
                  <c:v>5.95</c:v>
                </c:pt>
                <c:pt idx="4285">
                  <c:v>5.9513888888888902</c:v>
                </c:pt>
                <c:pt idx="4286">
                  <c:v>5.9527777777777802</c:v>
                </c:pt>
                <c:pt idx="4287">
                  <c:v>5.9541666666666702</c:v>
                </c:pt>
                <c:pt idx="4288">
                  <c:v>5.9555555555555602</c:v>
                </c:pt>
                <c:pt idx="4289">
                  <c:v>5.9569444444444501</c:v>
                </c:pt>
                <c:pt idx="4290">
                  <c:v>5.9583333333333304</c:v>
                </c:pt>
                <c:pt idx="4291">
                  <c:v>5.9597222222222204</c:v>
                </c:pt>
                <c:pt idx="4292">
                  <c:v>5.9611111111111104</c:v>
                </c:pt>
                <c:pt idx="4293">
                  <c:v>5.9625000000000004</c:v>
                </c:pt>
                <c:pt idx="4294">
                  <c:v>5.9638888888888903</c:v>
                </c:pt>
                <c:pt idx="4295">
                  <c:v>5.9652777777777803</c:v>
                </c:pt>
                <c:pt idx="4296">
                  <c:v>5.9666666666666703</c:v>
                </c:pt>
                <c:pt idx="4297">
                  <c:v>5.9680555555555603</c:v>
                </c:pt>
                <c:pt idx="4298">
                  <c:v>5.9694444444444397</c:v>
                </c:pt>
                <c:pt idx="4299">
                  <c:v>5.9708333333333297</c:v>
                </c:pt>
                <c:pt idx="4300">
                  <c:v>5.9722222222222197</c:v>
                </c:pt>
                <c:pt idx="4301">
                  <c:v>5.9736111111111097</c:v>
                </c:pt>
                <c:pt idx="4302">
                  <c:v>5.9749999999999996</c:v>
                </c:pt>
                <c:pt idx="4303">
                  <c:v>5.9763888888888896</c:v>
                </c:pt>
                <c:pt idx="4304">
                  <c:v>5.9777777777777796</c:v>
                </c:pt>
                <c:pt idx="4305">
                  <c:v>5.9791666666666696</c:v>
                </c:pt>
                <c:pt idx="4306">
                  <c:v>5.9805555555555596</c:v>
                </c:pt>
                <c:pt idx="4307">
                  <c:v>5.9819444444444398</c:v>
                </c:pt>
                <c:pt idx="4308">
                  <c:v>5.9833333333333298</c:v>
                </c:pt>
                <c:pt idx="4309">
                  <c:v>5.9847222222222198</c:v>
                </c:pt>
                <c:pt idx="4310">
                  <c:v>5.9861111111111098</c:v>
                </c:pt>
                <c:pt idx="4311">
                  <c:v>5.9874999999999998</c:v>
                </c:pt>
                <c:pt idx="4312">
                  <c:v>5.9888888888888898</c:v>
                </c:pt>
                <c:pt idx="4313">
                  <c:v>5.9902777777777798</c:v>
                </c:pt>
                <c:pt idx="4314">
                  <c:v>5.9916666666666698</c:v>
                </c:pt>
                <c:pt idx="4315">
                  <c:v>5.9930555555555598</c:v>
                </c:pt>
                <c:pt idx="4316">
                  <c:v>5.99444444444444</c:v>
                </c:pt>
                <c:pt idx="4317">
                  <c:v>5.99583333333333</c:v>
                </c:pt>
                <c:pt idx="4318">
                  <c:v>5.99722222222222</c:v>
                </c:pt>
                <c:pt idx="4319">
                  <c:v>5.99861111111111</c:v>
                </c:pt>
                <c:pt idx="4320">
                  <c:v>6</c:v>
                </c:pt>
                <c:pt idx="4321">
                  <c:v>6.00138888888889</c:v>
                </c:pt>
                <c:pt idx="4322">
                  <c:v>6.00277777777778</c:v>
                </c:pt>
                <c:pt idx="4323">
                  <c:v>6.00416666666667</c:v>
                </c:pt>
                <c:pt idx="4324">
                  <c:v>6.00555555555556</c:v>
                </c:pt>
                <c:pt idx="4325">
                  <c:v>6.00694444444445</c:v>
                </c:pt>
                <c:pt idx="4326">
                  <c:v>6.0083333333333302</c:v>
                </c:pt>
                <c:pt idx="4327">
                  <c:v>6.0097222222222202</c:v>
                </c:pt>
                <c:pt idx="4328">
                  <c:v>6.0111111111111102</c:v>
                </c:pt>
                <c:pt idx="4329">
                  <c:v>6.0125000000000002</c:v>
                </c:pt>
                <c:pt idx="4330">
                  <c:v>6.0138888888888902</c:v>
                </c:pt>
                <c:pt idx="4331">
                  <c:v>6.0152777777777802</c:v>
                </c:pt>
                <c:pt idx="4332">
                  <c:v>6.0166666666666702</c:v>
                </c:pt>
                <c:pt idx="4333">
                  <c:v>6.0180555555555602</c:v>
                </c:pt>
                <c:pt idx="4334">
                  <c:v>6.0194444444444501</c:v>
                </c:pt>
                <c:pt idx="4335">
                  <c:v>6.0208333333333304</c:v>
                </c:pt>
                <c:pt idx="4336">
                  <c:v>6.0222222222222204</c:v>
                </c:pt>
                <c:pt idx="4337">
                  <c:v>6.0236111111111104</c:v>
                </c:pt>
                <c:pt idx="4338">
                  <c:v>6.0250000000000004</c:v>
                </c:pt>
                <c:pt idx="4339">
                  <c:v>6.0263888888888903</c:v>
                </c:pt>
                <c:pt idx="4340">
                  <c:v>6.0277777777777803</c:v>
                </c:pt>
                <c:pt idx="4341">
                  <c:v>6.0291666666666703</c:v>
                </c:pt>
                <c:pt idx="4342">
                  <c:v>6.0305555555555603</c:v>
                </c:pt>
                <c:pt idx="4343">
                  <c:v>6.0319444444444397</c:v>
                </c:pt>
                <c:pt idx="4344">
                  <c:v>6.0333333333333297</c:v>
                </c:pt>
                <c:pt idx="4345">
                  <c:v>6.0347222222222197</c:v>
                </c:pt>
                <c:pt idx="4346">
                  <c:v>6.0361111111111097</c:v>
                </c:pt>
                <c:pt idx="4347">
                  <c:v>6.0374999999999996</c:v>
                </c:pt>
                <c:pt idx="4348">
                  <c:v>6.0388888888888896</c:v>
                </c:pt>
                <c:pt idx="4349">
                  <c:v>6.0402777777777796</c:v>
                </c:pt>
                <c:pt idx="4350">
                  <c:v>6.0416666666666696</c:v>
                </c:pt>
                <c:pt idx="4351">
                  <c:v>6.0430555555555596</c:v>
                </c:pt>
                <c:pt idx="4352">
                  <c:v>6.0444444444444398</c:v>
                </c:pt>
                <c:pt idx="4353">
                  <c:v>6.0458333333333298</c:v>
                </c:pt>
                <c:pt idx="4354">
                  <c:v>6.0472222222222198</c:v>
                </c:pt>
                <c:pt idx="4355">
                  <c:v>6.0486111111111098</c:v>
                </c:pt>
                <c:pt idx="4356">
                  <c:v>6.05</c:v>
                </c:pt>
                <c:pt idx="4357">
                  <c:v>6.0513888888888898</c:v>
                </c:pt>
                <c:pt idx="4358">
                  <c:v>6.0527777777777798</c:v>
                </c:pt>
                <c:pt idx="4359">
                  <c:v>6.0541666666666698</c:v>
                </c:pt>
                <c:pt idx="4360">
                  <c:v>6.0555555555555598</c:v>
                </c:pt>
                <c:pt idx="4361">
                  <c:v>6.05694444444444</c:v>
                </c:pt>
                <c:pt idx="4362">
                  <c:v>6.05833333333333</c:v>
                </c:pt>
                <c:pt idx="4363">
                  <c:v>6.05972222222222</c:v>
                </c:pt>
                <c:pt idx="4364">
                  <c:v>6.06111111111111</c:v>
                </c:pt>
                <c:pt idx="4365">
                  <c:v>6.0625</c:v>
                </c:pt>
                <c:pt idx="4366">
                  <c:v>6.06388888888889</c:v>
                </c:pt>
                <c:pt idx="4367">
                  <c:v>6.06527777777778</c:v>
                </c:pt>
                <c:pt idx="4368">
                  <c:v>6.06666666666667</c:v>
                </c:pt>
                <c:pt idx="4369">
                  <c:v>6.06805555555556</c:v>
                </c:pt>
                <c:pt idx="4370">
                  <c:v>6.06944444444445</c:v>
                </c:pt>
                <c:pt idx="4371">
                  <c:v>6.0708333333333302</c:v>
                </c:pt>
                <c:pt idx="4372">
                  <c:v>6.0722222222222202</c:v>
                </c:pt>
                <c:pt idx="4373">
                  <c:v>6.0736111111111102</c:v>
                </c:pt>
                <c:pt idx="4374">
                  <c:v>6.0750000000000002</c:v>
                </c:pt>
                <c:pt idx="4375">
                  <c:v>6.0763888888888902</c:v>
                </c:pt>
                <c:pt idx="4376">
                  <c:v>6.0777777777777802</c:v>
                </c:pt>
                <c:pt idx="4377">
                  <c:v>6.0791666666666702</c:v>
                </c:pt>
                <c:pt idx="4378">
                  <c:v>6.0805555555555602</c:v>
                </c:pt>
                <c:pt idx="4379">
                  <c:v>6.0819444444444501</c:v>
                </c:pt>
                <c:pt idx="4380">
                  <c:v>6.0833333333333304</c:v>
                </c:pt>
                <c:pt idx="4381">
                  <c:v>6.0847222222222204</c:v>
                </c:pt>
                <c:pt idx="4382">
                  <c:v>6.0861111111111104</c:v>
                </c:pt>
                <c:pt idx="4383">
                  <c:v>6.0875000000000004</c:v>
                </c:pt>
                <c:pt idx="4384">
                  <c:v>6.0888888888888903</c:v>
                </c:pt>
                <c:pt idx="4385">
                  <c:v>6.0902777777777803</c:v>
                </c:pt>
                <c:pt idx="4386">
                  <c:v>6.0916666666666703</c:v>
                </c:pt>
                <c:pt idx="4387">
                  <c:v>6.0930555555555603</c:v>
                </c:pt>
                <c:pt idx="4388">
                  <c:v>6.0944444444444397</c:v>
                </c:pt>
                <c:pt idx="4389">
                  <c:v>6.0958333333333297</c:v>
                </c:pt>
                <c:pt idx="4390">
                  <c:v>6.0972222222222197</c:v>
                </c:pt>
                <c:pt idx="4391">
                  <c:v>6.0986111111111097</c:v>
                </c:pt>
                <c:pt idx="4392">
                  <c:v>6.1</c:v>
                </c:pt>
                <c:pt idx="4393">
                  <c:v>6.1013888888888896</c:v>
                </c:pt>
                <c:pt idx="4394">
                  <c:v>6.1027777777777796</c:v>
                </c:pt>
                <c:pt idx="4395">
                  <c:v>6.1041666666666696</c:v>
                </c:pt>
                <c:pt idx="4396">
                  <c:v>6.1055555555555596</c:v>
                </c:pt>
                <c:pt idx="4397">
                  <c:v>6.1069444444444398</c:v>
                </c:pt>
                <c:pt idx="4398">
                  <c:v>6.1083333333333298</c:v>
                </c:pt>
                <c:pt idx="4399">
                  <c:v>6.1097222222222198</c:v>
                </c:pt>
                <c:pt idx="4400">
                  <c:v>6.1111111111111098</c:v>
                </c:pt>
                <c:pt idx="4401">
                  <c:v>6.1124999999999998</c:v>
                </c:pt>
                <c:pt idx="4402">
                  <c:v>6.1138888888888898</c:v>
                </c:pt>
                <c:pt idx="4403">
                  <c:v>6.1152777777777798</c:v>
                </c:pt>
                <c:pt idx="4404">
                  <c:v>6.1166666666666698</c:v>
                </c:pt>
                <c:pt idx="4405">
                  <c:v>6.1180555555555598</c:v>
                </c:pt>
                <c:pt idx="4406">
                  <c:v>6.11944444444444</c:v>
                </c:pt>
                <c:pt idx="4407">
                  <c:v>6.12083333333333</c:v>
                </c:pt>
                <c:pt idx="4408">
                  <c:v>6.12222222222222</c:v>
                </c:pt>
                <c:pt idx="4409">
                  <c:v>6.12361111111111</c:v>
                </c:pt>
                <c:pt idx="4410">
                  <c:v>6.125</c:v>
                </c:pt>
                <c:pt idx="4411">
                  <c:v>6.12638888888889</c:v>
                </c:pt>
                <c:pt idx="4412">
                  <c:v>6.12777777777778</c:v>
                </c:pt>
                <c:pt idx="4413">
                  <c:v>6.12916666666667</c:v>
                </c:pt>
                <c:pt idx="4414">
                  <c:v>6.13055555555556</c:v>
                </c:pt>
                <c:pt idx="4415">
                  <c:v>6.13194444444445</c:v>
                </c:pt>
                <c:pt idx="4416">
                  <c:v>6.1333333333333302</c:v>
                </c:pt>
                <c:pt idx="4417">
                  <c:v>6.1347222222222202</c:v>
                </c:pt>
                <c:pt idx="4418">
                  <c:v>6.1361111111111102</c:v>
                </c:pt>
                <c:pt idx="4419">
                  <c:v>6.1375000000000002</c:v>
                </c:pt>
                <c:pt idx="4420">
                  <c:v>6.1388888888888902</c:v>
                </c:pt>
                <c:pt idx="4421">
                  <c:v>6.1402777777777802</c:v>
                </c:pt>
                <c:pt idx="4422">
                  <c:v>6.1416666666666702</c:v>
                </c:pt>
                <c:pt idx="4423">
                  <c:v>6.1430555555555602</c:v>
                </c:pt>
                <c:pt idx="4424">
                  <c:v>6.1444444444444501</c:v>
                </c:pt>
                <c:pt idx="4425">
                  <c:v>6.1458333333333304</c:v>
                </c:pt>
                <c:pt idx="4426">
                  <c:v>6.1472222222222204</c:v>
                </c:pt>
                <c:pt idx="4427">
                  <c:v>6.1486111111111104</c:v>
                </c:pt>
                <c:pt idx="4428">
                  <c:v>6.15</c:v>
                </c:pt>
                <c:pt idx="4429">
                  <c:v>6.1513888888888903</c:v>
                </c:pt>
                <c:pt idx="4430">
                  <c:v>6.1527777777777803</c:v>
                </c:pt>
                <c:pt idx="4431">
                  <c:v>6.1541666666666703</c:v>
                </c:pt>
                <c:pt idx="4432">
                  <c:v>6.1555555555555603</c:v>
                </c:pt>
                <c:pt idx="4433">
                  <c:v>6.1569444444444397</c:v>
                </c:pt>
                <c:pt idx="4434">
                  <c:v>6.1583333333333297</c:v>
                </c:pt>
                <c:pt idx="4435">
                  <c:v>6.1597222222222197</c:v>
                </c:pt>
                <c:pt idx="4436">
                  <c:v>6.1611111111111097</c:v>
                </c:pt>
                <c:pt idx="4437">
                  <c:v>6.1624999999999996</c:v>
                </c:pt>
                <c:pt idx="4438">
                  <c:v>6.1638888888888896</c:v>
                </c:pt>
                <c:pt idx="4439">
                  <c:v>6.1652777777777796</c:v>
                </c:pt>
                <c:pt idx="4440">
                  <c:v>6.1666666666666696</c:v>
                </c:pt>
                <c:pt idx="4441">
                  <c:v>6.1680555555555596</c:v>
                </c:pt>
                <c:pt idx="4442">
                  <c:v>6.1694444444444398</c:v>
                </c:pt>
                <c:pt idx="4443">
                  <c:v>6.1708333333333298</c:v>
                </c:pt>
                <c:pt idx="4444">
                  <c:v>6.1722222222222198</c:v>
                </c:pt>
                <c:pt idx="4445">
                  <c:v>6.1736111111111098</c:v>
                </c:pt>
                <c:pt idx="4446">
                  <c:v>6.1749999999999998</c:v>
                </c:pt>
                <c:pt idx="4447">
                  <c:v>6.1763888888888898</c:v>
                </c:pt>
                <c:pt idx="4448">
                  <c:v>6.1777777777777798</c:v>
                </c:pt>
                <c:pt idx="4449">
                  <c:v>6.1791666666666698</c:v>
                </c:pt>
                <c:pt idx="4450">
                  <c:v>6.1805555555555598</c:v>
                </c:pt>
                <c:pt idx="4451">
                  <c:v>6.18194444444444</c:v>
                </c:pt>
                <c:pt idx="4452">
                  <c:v>6.18333333333333</c:v>
                </c:pt>
                <c:pt idx="4453">
                  <c:v>6.18472222222222</c:v>
                </c:pt>
                <c:pt idx="4454">
                  <c:v>6.18611111111111</c:v>
                </c:pt>
                <c:pt idx="4455">
                  <c:v>6.1875</c:v>
                </c:pt>
                <c:pt idx="4456">
                  <c:v>6.18888888888889</c:v>
                </c:pt>
                <c:pt idx="4457">
                  <c:v>6.19027777777778</c:v>
                </c:pt>
                <c:pt idx="4458">
                  <c:v>6.19166666666667</c:v>
                </c:pt>
                <c:pt idx="4459">
                  <c:v>6.19305555555556</c:v>
                </c:pt>
                <c:pt idx="4460">
                  <c:v>6.19444444444445</c:v>
                </c:pt>
                <c:pt idx="4461">
                  <c:v>6.1958333333333302</c:v>
                </c:pt>
                <c:pt idx="4462">
                  <c:v>6.1972222222222202</c:v>
                </c:pt>
                <c:pt idx="4463">
                  <c:v>6.1986111111111102</c:v>
                </c:pt>
                <c:pt idx="4464">
                  <c:v>6.2</c:v>
                </c:pt>
                <c:pt idx="4465">
                  <c:v>6.2013888888888902</c:v>
                </c:pt>
                <c:pt idx="4466">
                  <c:v>6.2027777777777802</c:v>
                </c:pt>
                <c:pt idx="4467">
                  <c:v>6.2041666666666702</c:v>
                </c:pt>
                <c:pt idx="4468">
                  <c:v>6.2055555555555602</c:v>
                </c:pt>
                <c:pt idx="4469">
                  <c:v>6.2069444444444501</c:v>
                </c:pt>
                <c:pt idx="4470">
                  <c:v>6.2083333333333304</c:v>
                </c:pt>
                <c:pt idx="4471">
                  <c:v>6.2097222222222204</c:v>
                </c:pt>
                <c:pt idx="4472">
                  <c:v>6.2111111111111104</c:v>
                </c:pt>
                <c:pt idx="4473">
                  <c:v>6.2125000000000004</c:v>
                </c:pt>
                <c:pt idx="4474">
                  <c:v>6.2138888888888903</c:v>
                </c:pt>
                <c:pt idx="4475">
                  <c:v>6.2152777777777803</c:v>
                </c:pt>
                <c:pt idx="4476">
                  <c:v>6.2166666666666703</c:v>
                </c:pt>
                <c:pt idx="4477">
                  <c:v>6.2180555555555603</c:v>
                </c:pt>
                <c:pt idx="4478">
                  <c:v>6.2194444444444397</c:v>
                </c:pt>
                <c:pt idx="4479">
                  <c:v>6.2208333333333297</c:v>
                </c:pt>
                <c:pt idx="4480">
                  <c:v>6.2222222222222197</c:v>
                </c:pt>
                <c:pt idx="4481">
                  <c:v>6.2236111111111097</c:v>
                </c:pt>
                <c:pt idx="4482">
                  <c:v>6.2249999999999996</c:v>
                </c:pt>
                <c:pt idx="4483">
                  <c:v>6.2263888888888896</c:v>
                </c:pt>
                <c:pt idx="4484">
                  <c:v>6.2277777777777796</c:v>
                </c:pt>
                <c:pt idx="4485">
                  <c:v>6.2291666666666696</c:v>
                </c:pt>
                <c:pt idx="4486">
                  <c:v>6.2305555555555596</c:v>
                </c:pt>
                <c:pt idx="4487">
                  <c:v>6.2319444444444398</c:v>
                </c:pt>
                <c:pt idx="4488">
                  <c:v>6.2333333333333298</c:v>
                </c:pt>
                <c:pt idx="4489">
                  <c:v>6.2347222222222198</c:v>
                </c:pt>
                <c:pt idx="4490">
                  <c:v>6.2361111111111098</c:v>
                </c:pt>
                <c:pt idx="4491">
                  <c:v>6.2374999999999998</c:v>
                </c:pt>
                <c:pt idx="4492">
                  <c:v>6.2388888888888898</c:v>
                </c:pt>
                <c:pt idx="4493">
                  <c:v>6.2402777777777798</c:v>
                </c:pt>
                <c:pt idx="4494">
                  <c:v>6.2416666666666698</c:v>
                </c:pt>
                <c:pt idx="4495">
                  <c:v>6.2430555555555598</c:v>
                </c:pt>
                <c:pt idx="4496">
                  <c:v>6.24444444444444</c:v>
                </c:pt>
                <c:pt idx="4497">
                  <c:v>6.24583333333333</c:v>
                </c:pt>
                <c:pt idx="4498">
                  <c:v>6.24722222222222</c:v>
                </c:pt>
                <c:pt idx="4499">
                  <c:v>6.24861111111111</c:v>
                </c:pt>
                <c:pt idx="4500">
                  <c:v>6.25</c:v>
                </c:pt>
                <c:pt idx="4501">
                  <c:v>6.25138888888889</c:v>
                </c:pt>
                <c:pt idx="4502">
                  <c:v>6.25277777777778</c:v>
                </c:pt>
                <c:pt idx="4503">
                  <c:v>6.25416666666667</c:v>
                </c:pt>
                <c:pt idx="4504">
                  <c:v>6.25555555555556</c:v>
                </c:pt>
                <c:pt idx="4505">
                  <c:v>6.25694444444445</c:v>
                </c:pt>
                <c:pt idx="4506">
                  <c:v>6.2583333333333302</c:v>
                </c:pt>
                <c:pt idx="4507">
                  <c:v>6.2597222222222202</c:v>
                </c:pt>
                <c:pt idx="4508">
                  <c:v>6.2611111111111102</c:v>
                </c:pt>
                <c:pt idx="4509">
                  <c:v>6.2625000000000002</c:v>
                </c:pt>
                <c:pt idx="4510">
                  <c:v>6.2638888888888902</c:v>
                </c:pt>
                <c:pt idx="4511">
                  <c:v>6.2652777777777802</c:v>
                </c:pt>
                <c:pt idx="4512">
                  <c:v>6.2666666666666702</c:v>
                </c:pt>
                <c:pt idx="4513">
                  <c:v>6.2680555555555602</c:v>
                </c:pt>
                <c:pt idx="4514">
                  <c:v>6.2694444444444501</c:v>
                </c:pt>
                <c:pt idx="4515">
                  <c:v>6.2708333333333304</c:v>
                </c:pt>
                <c:pt idx="4516">
                  <c:v>6.2722222222222204</c:v>
                </c:pt>
                <c:pt idx="4517">
                  <c:v>6.2736111111111104</c:v>
                </c:pt>
                <c:pt idx="4518">
                  <c:v>6.2750000000000004</c:v>
                </c:pt>
                <c:pt idx="4519">
                  <c:v>6.2763888888888903</c:v>
                </c:pt>
                <c:pt idx="4520">
                  <c:v>6.2777777777777803</c:v>
                </c:pt>
                <c:pt idx="4521">
                  <c:v>6.2791666666666703</c:v>
                </c:pt>
                <c:pt idx="4522">
                  <c:v>6.2805555555555603</c:v>
                </c:pt>
                <c:pt idx="4523">
                  <c:v>6.2819444444444397</c:v>
                </c:pt>
                <c:pt idx="4524">
                  <c:v>6.2833333333333297</c:v>
                </c:pt>
                <c:pt idx="4525">
                  <c:v>6.2847222222222197</c:v>
                </c:pt>
                <c:pt idx="4526">
                  <c:v>6.2861111111111097</c:v>
                </c:pt>
                <c:pt idx="4527">
                  <c:v>6.2874999999999996</c:v>
                </c:pt>
                <c:pt idx="4528">
                  <c:v>6.2888888888888896</c:v>
                </c:pt>
                <c:pt idx="4529">
                  <c:v>6.2902777777777796</c:v>
                </c:pt>
                <c:pt idx="4530">
                  <c:v>6.2916666666666696</c:v>
                </c:pt>
                <c:pt idx="4531">
                  <c:v>6.2930555555555596</c:v>
                </c:pt>
                <c:pt idx="4532">
                  <c:v>6.2944444444444398</c:v>
                </c:pt>
                <c:pt idx="4533">
                  <c:v>6.2958333333333298</c:v>
                </c:pt>
                <c:pt idx="4534">
                  <c:v>6.2972222222222198</c:v>
                </c:pt>
                <c:pt idx="4535">
                  <c:v>6.2986111111111098</c:v>
                </c:pt>
                <c:pt idx="4536">
                  <c:v>6.3</c:v>
                </c:pt>
                <c:pt idx="4537">
                  <c:v>6.3013888888888898</c:v>
                </c:pt>
                <c:pt idx="4538">
                  <c:v>6.3027777777777798</c:v>
                </c:pt>
                <c:pt idx="4539">
                  <c:v>6.3041666666666698</c:v>
                </c:pt>
                <c:pt idx="4540">
                  <c:v>6.3055555555555598</c:v>
                </c:pt>
                <c:pt idx="4541">
                  <c:v>6.30694444444444</c:v>
                </c:pt>
                <c:pt idx="4542">
                  <c:v>6.30833333333333</c:v>
                </c:pt>
                <c:pt idx="4543">
                  <c:v>6.30972222222222</c:v>
                </c:pt>
                <c:pt idx="4544">
                  <c:v>6.31111111111111</c:v>
                </c:pt>
                <c:pt idx="4545">
                  <c:v>6.3125</c:v>
                </c:pt>
                <c:pt idx="4546">
                  <c:v>6.31388888888889</c:v>
                </c:pt>
                <c:pt idx="4547">
                  <c:v>6.31527777777778</c:v>
                </c:pt>
                <c:pt idx="4548">
                  <c:v>6.31666666666667</c:v>
                </c:pt>
                <c:pt idx="4549">
                  <c:v>6.31805555555556</c:v>
                </c:pt>
                <c:pt idx="4550">
                  <c:v>6.31944444444445</c:v>
                </c:pt>
                <c:pt idx="4551">
                  <c:v>6.3208333333333302</c:v>
                </c:pt>
                <c:pt idx="4552">
                  <c:v>6.3222222222222202</c:v>
                </c:pt>
                <c:pt idx="4553">
                  <c:v>6.3236111111111102</c:v>
                </c:pt>
                <c:pt idx="4554">
                  <c:v>6.3250000000000002</c:v>
                </c:pt>
                <c:pt idx="4555">
                  <c:v>6.3263888888888902</c:v>
                </c:pt>
                <c:pt idx="4556">
                  <c:v>6.3277777777777802</c:v>
                </c:pt>
                <c:pt idx="4557">
                  <c:v>6.3291666666666702</c:v>
                </c:pt>
                <c:pt idx="4558">
                  <c:v>6.3305555555555602</c:v>
                </c:pt>
                <c:pt idx="4559">
                  <c:v>6.3319444444444501</c:v>
                </c:pt>
                <c:pt idx="4560">
                  <c:v>6.3333333333333304</c:v>
                </c:pt>
                <c:pt idx="4561">
                  <c:v>6.3347222222222204</c:v>
                </c:pt>
                <c:pt idx="4562">
                  <c:v>6.3361111111111104</c:v>
                </c:pt>
                <c:pt idx="4563">
                  <c:v>6.3375000000000004</c:v>
                </c:pt>
                <c:pt idx="4564">
                  <c:v>6.3388888888888903</c:v>
                </c:pt>
                <c:pt idx="4565">
                  <c:v>6.3402777777777803</c:v>
                </c:pt>
                <c:pt idx="4566">
                  <c:v>6.3416666666666703</c:v>
                </c:pt>
                <c:pt idx="4567">
                  <c:v>6.3430555555555603</c:v>
                </c:pt>
                <c:pt idx="4568">
                  <c:v>6.3444444444444397</c:v>
                </c:pt>
                <c:pt idx="4569">
                  <c:v>6.3458333333333297</c:v>
                </c:pt>
                <c:pt idx="4570">
                  <c:v>6.3472222222222197</c:v>
                </c:pt>
                <c:pt idx="4571">
                  <c:v>6.3486111111111097</c:v>
                </c:pt>
                <c:pt idx="4572">
                  <c:v>6.35</c:v>
                </c:pt>
                <c:pt idx="4573">
                  <c:v>6.3513888888888896</c:v>
                </c:pt>
                <c:pt idx="4574">
                  <c:v>6.3527777777777796</c:v>
                </c:pt>
                <c:pt idx="4575">
                  <c:v>6.3541666666666696</c:v>
                </c:pt>
                <c:pt idx="4576">
                  <c:v>6.3555555555555596</c:v>
                </c:pt>
                <c:pt idx="4577">
                  <c:v>6.3569444444444398</c:v>
                </c:pt>
                <c:pt idx="4578">
                  <c:v>6.3583333333333298</c:v>
                </c:pt>
                <c:pt idx="4579">
                  <c:v>6.3597222222222198</c:v>
                </c:pt>
                <c:pt idx="4580">
                  <c:v>6.3611111111111098</c:v>
                </c:pt>
                <c:pt idx="4581">
                  <c:v>6.3624999999999998</c:v>
                </c:pt>
                <c:pt idx="4582">
                  <c:v>6.3638888888888898</c:v>
                </c:pt>
                <c:pt idx="4583">
                  <c:v>6.3652777777777798</c:v>
                </c:pt>
                <c:pt idx="4584">
                  <c:v>6.3666666666666698</c:v>
                </c:pt>
                <c:pt idx="4585">
                  <c:v>6.3680555555555598</c:v>
                </c:pt>
                <c:pt idx="4586">
                  <c:v>6.36944444444444</c:v>
                </c:pt>
                <c:pt idx="4587">
                  <c:v>6.37083333333333</c:v>
                </c:pt>
                <c:pt idx="4588">
                  <c:v>6.37222222222222</c:v>
                </c:pt>
                <c:pt idx="4589">
                  <c:v>6.37361111111111</c:v>
                </c:pt>
                <c:pt idx="4590">
                  <c:v>6.375</c:v>
                </c:pt>
                <c:pt idx="4591">
                  <c:v>6.37638888888889</c:v>
                </c:pt>
                <c:pt idx="4592">
                  <c:v>6.37777777777778</c:v>
                </c:pt>
                <c:pt idx="4593">
                  <c:v>6.37916666666667</c:v>
                </c:pt>
                <c:pt idx="4594">
                  <c:v>6.38055555555556</c:v>
                </c:pt>
                <c:pt idx="4595">
                  <c:v>6.38194444444445</c:v>
                </c:pt>
                <c:pt idx="4596">
                  <c:v>6.3833333333333302</c:v>
                </c:pt>
                <c:pt idx="4597">
                  <c:v>6.3847222222222202</c:v>
                </c:pt>
                <c:pt idx="4598">
                  <c:v>6.3861111111111102</c:v>
                </c:pt>
                <c:pt idx="4599">
                  <c:v>6.3875000000000002</c:v>
                </c:pt>
                <c:pt idx="4600">
                  <c:v>6.3888888888888902</c:v>
                </c:pt>
                <c:pt idx="4601">
                  <c:v>6.3902777777777802</c:v>
                </c:pt>
                <c:pt idx="4602">
                  <c:v>6.3916666666666702</c:v>
                </c:pt>
                <c:pt idx="4603">
                  <c:v>6.3930555555555602</c:v>
                </c:pt>
                <c:pt idx="4604">
                  <c:v>6.3944444444444501</c:v>
                </c:pt>
                <c:pt idx="4605">
                  <c:v>6.3958333333333304</c:v>
                </c:pt>
                <c:pt idx="4606">
                  <c:v>6.3972222222222204</c:v>
                </c:pt>
                <c:pt idx="4607">
                  <c:v>6.3986111111111104</c:v>
                </c:pt>
                <c:pt idx="4608">
                  <c:v>6.4</c:v>
                </c:pt>
                <c:pt idx="4609">
                  <c:v>6.4013888888888903</c:v>
                </c:pt>
                <c:pt idx="4610">
                  <c:v>6.4027777777777803</c:v>
                </c:pt>
                <c:pt idx="4611">
                  <c:v>6.4041666666666703</c:v>
                </c:pt>
                <c:pt idx="4612">
                  <c:v>6.4055555555555603</c:v>
                </c:pt>
                <c:pt idx="4613">
                  <c:v>6.4069444444444397</c:v>
                </c:pt>
                <c:pt idx="4614">
                  <c:v>6.4083333333333297</c:v>
                </c:pt>
                <c:pt idx="4615">
                  <c:v>6.4097222222222197</c:v>
                </c:pt>
                <c:pt idx="4616">
                  <c:v>6.4111111111111097</c:v>
                </c:pt>
                <c:pt idx="4617">
                  <c:v>6.4124999999999996</c:v>
                </c:pt>
                <c:pt idx="4618">
                  <c:v>6.4138888888888896</c:v>
                </c:pt>
                <c:pt idx="4619">
                  <c:v>6.4152777777777796</c:v>
                </c:pt>
                <c:pt idx="4620">
                  <c:v>6.4166666666666696</c:v>
                </c:pt>
                <c:pt idx="4621">
                  <c:v>6.4180555555555596</c:v>
                </c:pt>
                <c:pt idx="4622">
                  <c:v>6.4194444444444398</c:v>
                </c:pt>
                <c:pt idx="4623">
                  <c:v>6.4208333333333298</c:v>
                </c:pt>
                <c:pt idx="4624">
                  <c:v>6.4222222222222198</c:v>
                </c:pt>
                <c:pt idx="4625">
                  <c:v>6.4236111111111098</c:v>
                </c:pt>
                <c:pt idx="4626">
                  <c:v>6.4249999999999998</c:v>
                </c:pt>
                <c:pt idx="4627">
                  <c:v>6.4263888888888898</c:v>
                </c:pt>
                <c:pt idx="4628">
                  <c:v>6.4277777777777798</c:v>
                </c:pt>
                <c:pt idx="4629">
                  <c:v>6.4291666666666698</c:v>
                </c:pt>
                <c:pt idx="4630">
                  <c:v>6.4305555555555598</c:v>
                </c:pt>
                <c:pt idx="4631">
                  <c:v>6.43194444444444</c:v>
                </c:pt>
                <c:pt idx="4632">
                  <c:v>6.43333333333333</c:v>
                </c:pt>
                <c:pt idx="4633">
                  <c:v>6.43472222222222</c:v>
                </c:pt>
                <c:pt idx="4634">
                  <c:v>6.43611111111111</c:v>
                </c:pt>
                <c:pt idx="4635">
                  <c:v>6.4375</c:v>
                </c:pt>
                <c:pt idx="4636">
                  <c:v>6.43888888888889</c:v>
                </c:pt>
                <c:pt idx="4637">
                  <c:v>6.44027777777778</c:v>
                </c:pt>
                <c:pt idx="4638">
                  <c:v>6.44166666666667</c:v>
                </c:pt>
                <c:pt idx="4639">
                  <c:v>6.44305555555556</c:v>
                </c:pt>
                <c:pt idx="4640">
                  <c:v>6.44444444444445</c:v>
                </c:pt>
                <c:pt idx="4641">
                  <c:v>6.4458333333333302</c:v>
                </c:pt>
                <c:pt idx="4642">
                  <c:v>6.4472222222222202</c:v>
                </c:pt>
                <c:pt idx="4643">
                  <c:v>6.4486111111111102</c:v>
                </c:pt>
                <c:pt idx="4644">
                  <c:v>6.45</c:v>
                </c:pt>
                <c:pt idx="4645">
                  <c:v>6.4513888888888902</c:v>
                </c:pt>
                <c:pt idx="4646">
                  <c:v>6.4527777777777802</c:v>
                </c:pt>
                <c:pt idx="4647">
                  <c:v>6.4541666666666702</c:v>
                </c:pt>
                <c:pt idx="4648">
                  <c:v>6.4555555555555602</c:v>
                </c:pt>
                <c:pt idx="4649">
                  <c:v>6.4569444444444501</c:v>
                </c:pt>
                <c:pt idx="4650">
                  <c:v>6.4583333333333304</c:v>
                </c:pt>
                <c:pt idx="4651">
                  <c:v>6.4597222222222204</c:v>
                </c:pt>
                <c:pt idx="4652">
                  <c:v>6.4611111111111104</c:v>
                </c:pt>
                <c:pt idx="4653">
                  <c:v>6.4625000000000004</c:v>
                </c:pt>
                <c:pt idx="4654">
                  <c:v>6.4638888888888903</c:v>
                </c:pt>
                <c:pt idx="4655">
                  <c:v>6.4652777777777803</c:v>
                </c:pt>
                <c:pt idx="4656">
                  <c:v>6.4666666666666703</c:v>
                </c:pt>
                <c:pt idx="4657">
                  <c:v>6.4680555555555603</c:v>
                </c:pt>
                <c:pt idx="4658">
                  <c:v>6.4694444444444397</c:v>
                </c:pt>
                <c:pt idx="4659">
                  <c:v>6.4708333333333297</c:v>
                </c:pt>
                <c:pt idx="4660">
                  <c:v>6.4722222222222197</c:v>
                </c:pt>
                <c:pt idx="4661">
                  <c:v>6.4736111111111097</c:v>
                </c:pt>
                <c:pt idx="4662">
                  <c:v>6.4749999999999996</c:v>
                </c:pt>
                <c:pt idx="4663">
                  <c:v>6.4763888888888896</c:v>
                </c:pt>
                <c:pt idx="4664">
                  <c:v>6.4777777777777796</c:v>
                </c:pt>
                <c:pt idx="4665">
                  <c:v>6.4791666666666696</c:v>
                </c:pt>
                <c:pt idx="4666">
                  <c:v>6.4805555555555596</c:v>
                </c:pt>
                <c:pt idx="4667">
                  <c:v>6.4819444444444398</c:v>
                </c:pt>
                <c:pt idx="4668">
                  <c:v>6.4833333333333298</c:v>
                </c:pt>
                <c:pt idx="4669">
                  <c:v>6.4847222222222198</c:v>
                </c:pt>
                <c:pt idx="4670">
                  <c:v>6.4861111111111098</c:v>
                </c:pt>
                <c:pt idx="4671">
                  <c:v>6.4874999999999998</c:v>
                </c:pt>
                <c:pt idx="4672">
                  <c:v>6.4888888888888898</c:v>
                </c:pt>
                <c:pt idx="4673">
                  <c:v>6.4902777777777798</c:v>
                </c:pt>
                <c:pt idx="4674">
                  <c:v>6.4916666666666698</c:v>
                </c:pt>
                <c:pt idx="4675">
                  <c:v>6.4930555555555598</c:v>
                </c:pt>
                <c:pt idx="4676">
                  <c:v>6.49444444444444</c:v>
                </c:pt>
                <c:pt idx="4677">
                  <c:v>6.49583333333333</c:v>
                </c:pt>
                <c:pt idx="4678">
                  <c:v>6.49722222222222</c:v>
                </c:pt>
                <c:pt idx="4679">
                  <c:v>6.49861111111111</c:v>
                </c:pt>
                <c:pt idx="4680">
                  <c:v>6.5</c:v>
                </c:pt>
                <c:pt idx="4681">
                  <c:v>6.50138888888889</c:v>
                </c:pt>
                <c:pt idx="4682">
                  <c:v>6.50277777777778</c:v>
                </c:pt>
                <c:pt idx="4683">
                  <c:v>6.50416666666667</c:v>
                </c:pt>
                <c:pt idx="4684">
                  <c:v>6.50555555555556</c:v>
                </c:pt>
                <c:pt idx="4685">
                  <c:v>6.50694444444445</c:v>
                </c:pt>
                <c:pt idx="4686">
                  <c:v>6.5083333333333302</c:v>
                </c:pt>
                <c:pt idx="4687">
                  <c:v>6.5097222222222202</c:v>
                </c:pt>
                <c:pt idx="4688">
                  <c:v>6.5111111111111102</c:v>
                </c:pt>
                <c:pt idx="4689">
                  <c:v>6.5125000000000002</c:v>
                </c:pt>
                <c:pt idx="4690">
                  <c:v>6.5138888888888902</c:v>
                </c:pt>
                <c:pt idx="4691">
                  <c:v>6.5152777777777802</c:v>
                </c:pt>
                <c:pt idx="4692">
                  <c:v>6.5166666666666702</c:v>
                </c:pt>
                <c:pt idx="4693">
                  <c:v>6.5180555555555602</c:v>
                </c:pt>
                <c:pt idx="4694">
                  <c:v>6.5194444444444501</c:v>
                </c:pt>
                <c:pt idx="4695">
                  <c:v>6.5208333333333304</c:v>
                </c:pt>
                <c:pt idx="4696">
                  <c:v>6.5222222222222204</c:v>
                </c:pt>
                <c:pt idx="4697">
                  <c:v>6.5236111111111104</c:v>
                </c:pt>
                <c:pt idx="4698">
                  <c:v>6.5250000000000004</c:v>
                </c:pt>
                <c:pt idx="4699">
                  <c:v>6.5263888888888903</c:v>
                </c:pt>
                <c:pt idx="4700">
                  <c:v>6.5277777777777803</c:v>
                </c:pt>
                <c:pt idx="4701">
                  <c:v>6.5291666666666703</c:v>
                </c:pt>
                <c:pt idx="4702">
                  <c:v>6.5305555555555603</c:v>
                </c:pt>
                <c:pt idx="4703">
                  <c:v>6.5319444444444397</c:v>
                </c:pt>
                <c:pt idx="4704">
                  <c:v>6.5333333333333297</c:v>
                </c:pt>
                <c:pt idx="4705">
                  <c:v>6.5347222222222197</c:v>
                </c:pt>
                <c:pt idx="4706">
                  <c:v>6.5361111111111097</c:v>
                </c:pt>
                <c:pt idx="4707">
                  <c:v>6.5374999999999996</c:v>
                </c:pt>
                <c:pt idx="4708">
                  <c:v>6.5388888888888896</c:v>
                </c:pt>
                <c:pt idx="4709">
                  <c:v>6.5402777777777796</c:v>
                </c:pt>
                <c:pt idx="4710">
                  <c:v>6.5416666666666696</c:v>
                </c:pt>
                <c:pt idx="4711">
                  <c:v>6.5430555555555596</c:v>
                </c:pt>
                <c:pt idx="4712">
                  <c:v>6.5444444444444398</c:v>
                </c:pt>
                <c:pt idx="4713">
                  <c:v>6.5458333333333298</c:v>
                </c:pt>
                <c:pt idx="4714">
                  <c:v>6.5472222222222198</c:v>
                </c:pt>
                <c:pt idx="4715">
                  <c:v>6.5486111111111098</c:v>
                </c:pt>
                <c:pt idx="4716">
                  <c:v>6.55</c:v>
                </c:pt>
                <c:pt idx="4717">
                  <c:v>6.5513888888888898</c:v>
                </c:pt>
                <c:pt idx="4718">
                  <c:v>6.5527777777777798</c:v>
                </c:pt>
                <c:pt idx="4719">
                  <c:v>6.5541666666666698</c:v>
                </c:pt>
                <c:pt idx="4720">
                  <c:v>6.5555555555555598</c:v>
                </c:pt>
                <c:pt idx="4721">
                  <c:v>6.55694444444444</c:v>
                </c:pt>
                <c:pt idx="4722">
                  <c:v>6.55833333333333</c:v>
                </c:pt>
                <c:pt idx="4723">
                  <c:v>6.55972222222222</c:v>
                </c:pt>
                <c:pt idx="4724">
                  <c:v>6.56111111111111</c:v>
                </c:pt>
                <c:pt idx="4725">
                  <c:v>6.5625</c:v>
                </c:pt>
                <c:pt idx="4726">
                  <c:v>6.56388888888889</c:v>
                </c:pt>
                <c:pt idx="4727">
                  <c:v>6.56527777777778</c:v>
                </c:pt>
                <c:pt idx="4728">
                  <c:v>6.56666666666667</c:v>
                </c:pt>
                <c:pt idx="4729">
                  <c:v>6.56805555555556</c:v>
                </c:pt>
                <c:pt idx="4730">
                  <c:v>6.56944444444445</c:v>
                </c:pt>
                <c:pt idx="4731">
                  <c:v>6.5708333333333302</c:v>
                </c:pt>
                <c:pt idx="4732">
                  <c:v>6.5722222222222202</c:v>
                </c:pt>
                <c:pt idx="4733">
                  <c:v>6.5736111111111102</c:v>
                </c:pt>
                <c:pt idx="4734">
                  <c:v>6.5750000000000002</c:v>
                </c:pt>
                <c:pt idx="4735">
                  <c:v>6.5763888888888902</c:v>
                </c:pt>
                <c:pt idx="4736">
                  <c:v>6.5777777777777802</c:v>
                </c:pt>
                <c:pt idx="4737">
                  <c:v>6.5791666666666702</c:v>
                </c:pt>
                <c:pt idx="4738">
                  <c:v>6.5805555555555602</c:v>
                </c:pt>
                <c:pt idx="4739">
                  <c:v>6.5819444444444501</c:v>
                </c:pt>
                <c:pt idx="4740">
                  <c:v>6.5833333333333304</c:v>
                </c:pt>
                <c:pt idx="4741">
                  <c:v>6.5847222222222204</c:v>
                </c:pt>
                <c:pt idx="4742">
                  <c:v>6.5861111111111104</c:v>
                </c:pt>
                <c:pt idx="4743">
                  <c:v>6.5875000000000004</c:v>
                </c:pt>
                <c:pt idx="4744">
                  <c:v>6.5888888888888903</c:v>
                </c:pt>
                <c:pt idx="4745">
                  <c:v>6.5902777777777803</c:v>
                </c:pt>
                <c:pt idx="4746">
                  <c:v>6.5916666666666703</c:v>
                </c:pt>
                <c:pt idx="4747">
                  <c:v>6.5930555555555603</c:v>
                </c:pt>
                <c:pt idx="4748">
                  <c:v>6.5944444444444397</c:v>
                </c:pt>
                <c:pt idx="4749">
                  <c:v>6.5958333333333297</c:v>
                </c:pt>
                <c:pt idx="4750">
                  <c:v>6.5972222222222197</c:v>
                </c:pt>
                <c:pt idx="4751">
                  <c:v>6.5986111111111097</c:v>
                </c:pt>
                <c:pt idx="4752">
                  <c:v>6.6</c:v>
                </c:pt>
                <c:pt idx="4753">
                  <c:v>6.6013888888888896</c:v>
                </c:pt>
                <c:pt idx="4754">
                  <c:v>6.6027777777777796</c:v>
                </c:pt>
                <c:pt idx="4755">
                  <c:v>6.6041666666666696</c:v>
                </c:pt>
                <c:pt idx="4756">
                  <c:v>6.6055555555555596</c:v>
                </c:pt>
                <c:pt idx="4757">
                  <c:v>6.6069444444444398</c:v>
                </c:pt>
                <c:pt idx="4758">
                  <c:v>6.6083333333333298</c:v>
                </c:pt>
                <c:pt idx="4759">
                  <c:v>6.6097222222222198</c:v>
                </c:pt>
                <c:pt idx="4760">
                  <c:v>6.6111111111111098</c:v>
                </c:pt>
                <c:pt idx="4761">
                  <c:v>6.6124999999999998</c:v>
                </c:pt>
                <c:pt idx="4762">
                  <c:v>6.6138888888888898</c:v>
                </c:pt>
                <c:pt idx="4763">
                  <c:v>6.6152777777777798</c:v>
                </c:pt>
                <c:pt idx="4764">
                  <c:v>6.6166666666666698</c:v>
                </c:pt>
                <c:pt idx="4765">
                  <c:v>6.6180555555555598</c:v>
                </c:pt>
                <c:pt idx="4766">
                  <c:v>6.61944444444444</c:v>
                </c:pt>
                <c:pt idx="4767">
                  <c:v>6.62083333333333</c:v>
                </c:pt>
                <c:pt idx="4768">
                  <c:v>6.62222222222222</c:v>
                </c:pt>
                <c:pt idx="4769">
                  <c:v>6.62361111111111</c:v>
                </c:pt>
                <c:pt idx="4770">
                  <c:v>6.625</c:v>
                </c:pt>
                <c:pt idx="4771">
                  <c:v>6.62638888888889</c:v>
                </c:pt>
                <c:pt idx="4772">
                  <c:v>6.62777777777778</c:v>
                </c:pt>
                <c:pt idx="4773">
                  <c:v>6.62916666666667</c:v>
                </c:pt>
                <c:pt idx="4774">
                  <c:v>6.63055555555556</c:v>
                </c:pt>
                <c:pt idx="4775">
                  <c:v>6.63194444444445</c:v>
                </c:pt>
                <c:pt idx="4776">
                  <c:v>6.6333333333333302</c:v>
                </c:pt>
                <c:pt idx="4777">
                  <c:v>6.6347222222222202</c:v>
                </c:pt>
                <c:pt idx="4778">
                  <c:v>6.6361111111111102</c:v>
                </c:pt>
                <c:pt idx="4779">
                  <c:v>6.6375000000000002</c:v>
                </c:pt>
                <c:pt idx="4780">
                  <c:v>6.6388888888888902</c:v>
                </c:pt>
                <c:pt idx="4781">
                  <c:v>6.6402777777777802</c:v>
                </c:pt>
                <c:pt idx="4782">
                  <c:v>6.6416666666666702</c:v>
                </c:pt>
                <c:pt idx="4783">
                  <c:v>6.6430555555555602</c:v>
                </c:pt>
                <c:pt idx="4784">
                  <c:v>6.6444444444444501</c:v>
                </c:pt>
                <c:pt idx="4785">
                  <c:v>6.6458333333333304</c:v>
                </c:pt>
                <c:pt idx="4786">
                  <c:v>6.6472222222222204</c:v>
                </c:pt>
                <c:pt idx="4787">
                  <c:v>6.6486111111111104</c:v>
                </c:pt>
                <c:pt idx="4788">
                  <c:v>6.65</c:v>
                </c:pt>
                <c:pt idx="4789">
                  <c:v>6.6513888888888903</c:v>
                </c:pt>
                <c:pt idx="4790">
                  <c:v>6.6527777777777803</c:v>
                </c:pt>
                <c:pt idx="4791">
                  <c:v>6.6541666666666703</c:v>
                </c:pt>
                <c:pt idx="4792">
                  <c:v>6.6555555555555603</c:v>
                </c:pt>
                <c:pt idx="4793">
                  <c:v>6.6569444444444397</c:v>
                </c:pt>
                <c:pt idx="4794">
                  <c:v>6.6583333333333297</c:v>
                </c:pt>
                <c:pt idx="4795">
                  <c:v>6.6597222222222197</c:v>
                </c:pt>
                <c:pt idx="4796">
                  <c:v>6.6611111111111097</c:v>
                </c:pt>
                <c:pt idx="4797">
                  <c:v>6.6624999999999996</c:v>
                </c:pt>
                <c:pt idx="4798">
                  <c:v>6.6638888888888896</c:v>
                </c:pt>
                <c:pt idx="4799">
                  <c:v>6.6652777777777796</c:v>
                </c:pt>
                <c:pt idx="4800">
                  <c:v>6.6666666666666696</c:v>
                </c:pt>
                <c:pt idx="4801">
                  <c:v>6.6680555555555596</c:v>
                </c:pt>
                <c:pt idx="4802">
                  <c:v>6.6694444444444398</c:v>
                </c:pt>
                <c:pt idx="4803">
                  <c:v>6.6708333333333298</c:v>
                </c:pt>
                <c:pt idx="4804">
                  <c:v>6.6722222222222198</c:v>
                </c:pt>
                <c:pt idx="4805">
                  <c:v>6.6736111111111098</c:v>
                </c:pt>
                <c:pt idx="4806">
                  <c:v>6.6749999999999998</c:v>
                </c:pt>
                <c:pt idx="4807">
                  <c:v>6.6763888888888898</c:v>
                </c:pt>
                <c:pt idx="4808">
                  <c:v>6.6777777777777798</c:v>
                </c:pt>
                <c:pt idx="4809">
                  <c:v>6.6791666666666698</c:v>
                </c:pt>
                <c:pt idx="4810">
                  <c:v>6.6805555555555598</c:v>
                </c:pt>
                <c:pt idx="4811">
                  <c:v>6.68194444444444</c:v>
                </c:pt>
                <c:pt idx="4812">
                  <c:v>6.68333333333333</c:v>
                </c:pt>
                <c:pt idx="4813">
                  <c:v>6.68472222222222</c:v>
                </c:pt>
                <c:pt idx="4814">
                  <c:v>6.68611111111111</c:v>
                </c:pt>
                <c:pt idx="4815">
                  <c:v>6.6875</c:v>
                </c:pt>
                <c:pt idx="4816">
                  <c:v>6.68888888888889</c:v>
                </c:pt>
                <c:pt idx="4817">
                  <c:v>6.69027777777778</c:v>
                </c:pt>
                <c:pt idx="4818">
                  <c:v>6.69166666666667</c:v>
                </c:pt>
                <c:pt idx="4819">
                  <c:v>6.69305555555556</c:v>
                </c:pt>
                <c:pt idx="4820">
                  <c:v>6.69444444444445</c:v>
                </c:pt>
                <c:pt idx="4821">
                  <c:v>6.6958333333333302</c:v>
                </c:pt>
                <c:pt idx="4822">
                  <c:v>6.6972222222222202</c:v>
                </c:pt>
                <c:pt idx="4823">
                  <c:v>6.6986111111111102</c:v>
                </c:pt>
                <c:pt idx="4824">
                  <c:v>6.7</c:v>
                </c:pt>
                <c:pt idx="4825">
                  <c:v>6.7013888888888902</c:v>
                </c:pt>
                <c:pt idx="4826">
                  <c:v>6.7027777777777802</c:v>
                </c:pt>
                <c:pt idx="4827">
                  <c:v>6.7041666666666702</c:v>
                </c:pt>
                <c:pt idx="4828">
                  <c:v>6.7055555555555602</c:v>
                </c:pt>
                <c:pt idx="4829">
                  <c:v>6.7069444444444501</c:v>
                </c:pt>
                <c:pt idx="4830">
                  <c:v>6.7083333333333304</c:v>
                </c:pt>
                <c:pt idx="4831">
                  <c:v>6.7097222222222204</c:v>
                </c:pt>
                <c:pt idx="4832">
                  <c:v>6.7111111111111104</c:v>
                </c:pt>
                <c:pt idx="4833">
                  <c:v>6.7125000000000004</c:v>
                </c:pt>
                <c:pt idx="4834">
                  <c:v>6.7138888888888903</c:v>
                </c:pt>
                <c:pt idx="4835">
                  <c:v>6.7152777777777803</c:v>
                </c:pt>
                <c:pt idx="4836">
                  <c:v>6.7166666666666703</c:v>
                </c:pt>
                <c:pt idx="4837">
                  <c:v>6.7180555555555603</c:v>
                </c:pt>
                <c:pt idx="4838">
                  <c:v>6.7194444444444397</c:v>
                </c:pt>
                <c:pt idx="4839">
                  <c:v>6.7208333333333297</c:v>
                </c:pt>
                <c:pt idx="4840">
                  <c:v>6.7222222222222197</c:v>
                </c:pt>
                <c:pt idx="4841">
                  <c:v>6.7236111111111097</c:v>
                </c:pt>
                <c:pt idx="4842">
                  <c:v>6.7249999999999996</c:v>
                </c:pt>
                <c:pt idx="4843">
                  <c:v>6.7263888888888896</c:v>
                </c:pt>
                <c:pt idx="4844">
                  <c:v>6.7277777777777796</c:v>
                </c:pt>
                <c:pt idx="4845">
                  <c:v>6.7291666666666696</c:v>
                </c:pt>
                <c:pt idx="4846">
                  <c:v>6.7305555555555596</c:v>
                </c:pt>
                <c:pt idx="4847">
                  <c:v>6.7319444444444398</c:v>
                </c:pt>
                <c:pt idx="4848">
                  <c:v>6.7333333333333298</c:v>
                </c:pt>
                <c:pt idx="4849">
                  <c:v>6.7347222222222198</c:v>
                </c:pt>
                <c:pt idx="4850">
                  <c:v>6.7361111111111098</c:v>
                </c:pt>
                <c:pt idx="4851">
                  <c:v>6.7374999999999998</c:v>
                </c:pt>
                <c:pt idx="4852">
                  <c:v>6.7388888888888898</c:v>
                </c:pt>
                <c:pt idx="4853">
                  <c:v>6.7402777777777798</c:v>
                </c:pt>
                <c:pt idx="4854">
                  <c:v>6.7416666666666698</c:v>
                </c:pt>
                <c:pt idx="4855">
                  <c:v>6.7430555555555598</c:v>
                </c:pt>
                <c:pt idx="4856">
                  <c:v>6.74444444444444</c:v>
                </c:pt>
                <c:pt idx="4857">
                  <c:v>6.74583333333333</c:v>
                </c:pt>
                <c:pt idx="4858">
                  <c:v>6.74722222222222</c:v>
                </c:pt>
                <c:pt idx="4859">
                  <c:v>6.74861111111111</c:v>
                </c:pt>
                <c:pt idx="4860">
                  <c:v>6.75</c:v>
                </c:pt>
                <c:pt idx="4861">
                  <c:v>6.75138888888889</c:v>
                </c:pt>
                <c:pt idx="4862">
                  <c:v>6.75277777777778</c:v>
                </c:pt>
                <c:pt idx="4863">
                  <c:v>6.75416666666667</c:v>
                </c:pt>
                <c:pt idx="4864">
                  <c:v>6.75555555555556</c:v>
                </c:pt>
                <c:pt idx="4865">
                  <c:v>6.75694444444445</c:v>
                </c:pt>
                <c:pt idx="4866">
                  <c:v>6.7583333333333302</c:v>
                </c:pt>
                <c:pt idx="4867">
                  <c:v>6.7597222222222202</c:v>
                </c:pt>
                <c:pt idx="4868">
                  <c:v>6.7611111111111102</c:v>
                </c:pt>
                <c:pt idx="4869">
                  <c:v>6.7625000000000002</c:v>
                </c:pt>
                <c:pt idx="4870">
                  <c:v>6.7638888888888902</c:v>
                </c:pt>
                <c:pt idx="4871">
                  <c:v>6.7652777777777802</c:v>
                </c:pt>
                <c:pt idx="4872">
                  <c:v>6.7666666666666702</c:v>
                </c:pt>
                <c:pt idx="4873">
                  <c:v>6.7680555555555602</c:v>
                </c:pt>
                <c:pt idx="4874">
                  <c:v>6.7694444444444501</c:v>
                </c:pt>
                <c:pt idx="4875">
                  <c:v>6.7708333333333304</c:v>
                </c:pt>
                <c:pt idx="4876">
                  <c:v>6.7722222222222204</c:v>
                </c:pt>
                <c:pt idx="4877">
                  <c:v>6.7736111111111104</c:v>
                </c:pt>
                <c:pt idx="4878">
                  <c:v>6.7750000000000004</c:v>
                </c:pt>
                <c:pt idx="4879">
                  <c:v>6.7763888888888903</c:v>
                </c:pt>
                <c:pt idx="4880">
                  <c:v>6.7777777777777803</c:v>
                </c:pt>
                <c:pt idx="4881">
                  <c:v>6.7791666666666703</c:v>
                </c:pt>
                <c:pt idx="4882">
                  <c:v>6.7805555555555603</c:v>
                </c:pt>
                <c:pt idx="4883">
                  <c:v>6.7819444444444397</c:v>
                </c:pt>
                <c:pt idx="4884">
                  <c:v>6.7833333333333297</c:v>
                </c:pt>
                <c:pt idx="4885">
                  <c:v>6.7847222222222197</c:v>
                </c:pt>
                <c:pt idx="4886">
                  <c:v>6.7861111111111097</c:v>
                </c:pt>
                <c:pt idx="4887">
                  <c:v>6.7874999999999996</c:v>
                </c:pt>
                <c:pt idx="4888">
                  <c:v>6.7888888888888896</c:v>
                </c:pt>
                <c:pt idx="4889">
                  <c:v>6.7902777777777796</c:v>
                </c:pt>
                <c:pt idx="4890">
                  <c:v>6.7916666666666696</c:v>
                </c:pt>
                <c:pt idx="4891">
                  <c:v>6.7930555555555596</c:v>
                </c:pt>
                <c:pt idx="4892">
                  <c:v>6.7944444444444398</c:v>
                </c:pt>
                <c:pt idx="4893">
                  <c:v>6.7958333333333298</c:v>
                </c:pt>
                <c:pt idx="4894">
                  <c:v>6.7972222222222198</c:v>
                </c:pt>
                <c:pt idx="4895">
                  <c:v>6.7986111111111098</c:v>
                </c:pt>
                <c:pt idx="4896">
                  <c:v>6.8</c:v>
                </c:pt>
                <c:pt idx="4897">
                  <c:v>6.8013888888888898</c:v>
                </c:pt>
                <c:pt idx="4898">
                  <c:v>6.8027777777777798</c:v>
                </c:pt>
                <c:pt idx="4899">
                  <c:v>6.8041666666666698</c:v>
                </c:pt>
                <c:pt idx="4900">
                  <c:v>6.8055555555555598</c:v>
                </c:pt>
                <c:pt idx="4901">
                  <c:v>6.80694444444444</c:v>
                </c:pt>
                <c:pt idx="4902">
                  <c:v>6.80833333333333</c:v>
                </c:pt>
                <c:pt idx="4903">
                  <c:v>6.80972222222222</c:v>
                </c:pt>
                <c:pt idx="4904">
                  <c:v>6.81111111111111</c:v>
                </c:pt>
                <c:pt idx="4905">
                  <c:v>6.8125</c:v>
                </c:pt>
                <c:pt idx="4906">
                  <c:v>6.81388888888889</c:v>
                </c:pt>
                <c:pt idx="4907">
                  <c:v>6.81527777777778</c:v>
                </c:pt>
                <c:pt idx="4908">
                  <c:v>6.81666666666667</c:v>
                </c:pt>
                <c:pt idx="4909">
                  <c:v>6.81805555555556</c:v>
                </c:pt>
                <c:pt idx="4910">
                  <c:v>6.81944444444445</c:v>
                </c:pt>
                <c:pt idx="4911">
                  <c:v>6.8208333333333302</c:v>
                </c:pt>
                <c:pt idx="4912">
                  <c:v>6.8222222222222202</c:v>
                </c:pt>
                <c:pt idx="4913">
                  <c:v>6.8236111111111102</c:v>
                </c:pt>
                <c:pt idx="4914">
                  <c:v>6.8250000000000002</c:v>
                </c:pt>
                <c:pt idx="4915">
                  <c:v>6.8263888888888902</c:v>
                </c:pt>
                <c:pt idx="4916">
                  <c:v>6.8277777777777802</c:v>
                </c:pt>
                <c:pt idx="4917">
                  <c:v>6.8291666666666702</c:v>
                </c:pt>
                <c:pt idx="4918">
                  <c:v>6.8305555555555602</c:v>
                </c:pt>
                <c:pt idx="4919">
                  <c:v>6.8319444444444501</c:v>
                </c:pt>
                <c:pt idx="4920">
                  <c:v>6.8333333333333304</c:v>
                </c:pt>
                <c:pt idx="4921">
                  <c:v>6.8347222222222204</c:v>
                </c:pt>
                <c:pt idx="4922">
                  <c:v>6.8361111111111104</c:v>
                </c:pt>
                <c:pt idx="4923">
                  <c:v>6.8375000000000004</c:v>
                </c:pt>
                <c:pt idx="4924">
                  <c:v>6.8388888888888903</c:v>
                </c:pt>
                <c:pt idx="4925">
                  <c:v>6.8402777777777803</c:v>
                </c:pt>
                <c:pt idx="4926">
                  <c:v>6.8416666666666703</c:v>
                </c:pt>
                <c:pt idx="4927">
                  <c:v>6.8430555555555603</c:v>
                </c:pt>
                <c:pt idx="4928">
                  <c:v>6.8444444444444397</c:v>
                </c:pt>
                <c:pt idx="4929">
                  <c:v>6.8458333333333297</c:v>
                </c:pt>
                <c:pt idx="4930">
                  <c:v>6.8472222222222197</c:v>
                </c:pt>
                <c:pt idx="4931">
                  <c:v>6.8486111111111097</c:v>
                </c:pt>
                <c:pt idx="4932">
                  <c:v>6.85</c:v>
                </c:pt>
                <c:pt idx="4933">
                  <c:v>6.8513888888888896</c:v>
                </c:pt>
                <c:pt idx="4934">
                  <c:v>6.8527777777777796</c:v>
                </c:pt>
                <c:pt idx="4935">
                  <c:v>6.8541666666666696</c:v>
                </c:pt>
                <c:pt idx="4936">
                  <c:v>6.8555555555555596</c:v>
                </c:pt>
                <c:pt idx="4937">
                  <c:v>6.8569444444444398</c:v>
                </c:pt>
                <c:pt idx="4938">
                  <c:v>6.8583333333333298</c:v>
                </c:pt>
                <c:pt idx="4939">
                  <c:v>6.8597222222222198</c:v>
                </c:pt>
                <c:pt idx="4940">
                  <c:v>6.8611111111111098</c:v>
                </c:pt>
                <c:pt idx="4941">
                  <c:v>6.8624999999999998</c:v>
                </c:pt>
                <c:pt idx="4942">
                  <c:v>6.8638888888888898</c:v>
                </c:pt>
                <c:pt idx="4943">
                  <c:v>6.8652777777777798</c:v>
                </c:pt>
                <c:pt idx="4944">
                  <c:v>6.8666666666666698</c:v>
                </c:pt>
                <c:pt idx="4945">
                  <c:v>6.8680555555555598</c:v>
                </c:pt>
                <c:pt idx="4946">
                  <c:v>6.86944444444444</c:v>
                </c:pt>
                <c:pt idx="4947">
                  <c:v>6.87083333333333</c:v>
                </c:pt>
                <c:pt idx="4948">
                  <c:v>6.87222222222222</c:v>
                </c:pt>
                <c:pt idx="4949">
                  <c:v>6.87361111111111</c:v>
                </c:pt>
                <c:pt idx="4950">
                  <c:v>6.875</c:v>
                </c:pt>
                <c:pt idx="4951">
                  <c:v>6.87638888888889</c:v>
                </c:pt>
                <c:pt idx="4952">
                  <c:v>6.87777777777778</c:v>
                </c:pt>
                <c:pt idx="4953">
                  <c:v>6.87916666666667</c:v>
                </c:pt>
                <c:pt idx="4954">
                  <c:v>6.88055555555556</c:v>
                </c:pt>
                <c:pt idx="4955">
                  <c:v>6.88194444444445</c:v>
                </c:pt>
                <c:pt idx="4956">
                  <c:v>6.8833333333333302</c:v>
                </c:pt>
                <c:pt idx="4957">
                  <c:v>6.8847222222222202</c:v>
                </c:pt>
                <c:pt idx="4958">
                  <c:v>6.8861111111111102</c:v>
                </c:pt>
                <c:pt idx="4959">
                  <c:v>6.8875000000000002</c:v>
                </c:pt>
                <c:pt idx="4960">
                  <c:v>6.8888888888888902</c:v>
                </c:pt>
                <c:pt idx="4961">
                  <c:v>6.8902777777777802</c:v>
                </c:pt>
                <c:pt idx="4962">
                  <c:v>6.8916666666666702</c:v>
                </c:pt>
                <c:pt idx="4963">
                  <c:v>6.8930555555555602</c:v>
                </c:pt>
                <c:pt idx="4964">
                  <c:v>6.8944444444444501</c:v>
                </c:pt>
                <c:pt idx="4965">
                  <c:v>6.8958333333333304</c:v>
                </c:pt>
                <c:pt idx="4966">
                  <c:v>6.8972222222222204</c:v>
                </c:pt>
                <c:pt idx="4967">
                  <c:v>6.8986111111111104</c:v>
                </c:pt>
                <c:pt idx="4968">
                  <c:v>6.9</c:v>
                </c:pt>
                <c:pt idx="4969">
                  <c:v>6.9013888888888903</c:v>
                </c:pt>
                <c:pt idx="4970">
                  <c:v>6.9027777777777803</c:v>
                </c:pt>
                <c:pt idx="4971">
                  <c:v>6.9041666666666703</c:v>
                </c:pt>
                <c:pt idx="4972">
                  <c:v>6.9055555555555603</c:v>
                </c:pt>
                <c:pt idx="4973">
                  <c:v>6.9069444444444397</c:v>
                </c:pt>
                <c:pt idx="4974">
                  <c:v>6.9083333333333297</c:v>
                </c:pt>
                <c:pt idx="4975">
                  <c:v>6.9097222222222197</c:v>
                </c:pt>
                <c:pt idx="4976">
                  <c:v>6.9111111111111097</c:v>
                </c:pt>
                <c:pt idx="4977">
                  <c:v>6.9124999999999996</c:v>
                </c:pt>
                <c:pt idx="4978">
                  <c:v>6.9138888888888896</c:v>
                </c:pt>
                <c:pt idx="4979">
                  <c:v>6.9152777777777796</c:v>
                </c:pt>
                <c:pt idx="4980">
                  <c:v>6.9166666666666696</c:v>
                </c:pt>
                <c:pt idx="4981">
                  <c:v>6.9180555555555596</c:v>
                </c:pt>
                <c:pt idx="4982">
                  <c:v>6.9194444444444398</c:v>
                </c:pt>
                <c:pt idx="4983">
                  <c:v>6.9208333333333298</c:v>
                </c:pt>
                <c:pt idx="4984">
                  <c:v>6.9222222222222198</c:v>
                </c:pt>
                <c:pt idx="4985">
                  <c:v>6.9236111111111098</c:v>
                </c:pt>
                <c:pt idx="4986">
                  <c:v>6.9249999999999998</c:v>
                </c:pt>
                <c:pt idx="4987">
                  <c:v>6.9263888888888898</c:v>
                </c:pt>
                <c:pt idx="4988">
                  <c:v>6.9277777777777798</c:v>
                </c:pt>
                <c:pt idx="4989">
                  <c:v>6.9291666666666698</c:v>
                </c:pt>
                <c:pt idx="4990">
                  <c:v>6.9305555555555598</c:v>
                </c:pt>
                <c:pt idx="4991">
                  <c:v>6.93194444444444</c:v>
                </c:pt>
                <c:pt idx="4992">
                  <c:v>6.93333333333333</c:v>
                </c:pt>
                <c:pt idx="4993">
                  <c:v>6.93472222222222</c:v>
                </c:pt>
                <c:pt idx="4994">
                  <c:v>6.93611111111111</c:v>
                </c:pt>
                <c:pt idx="4995">
                  <c:v>6.9375</c:v>
                </c:pt>
                <c:pt idx="4996">
                  <c:v>6.93888888888889</c:v>
                </c:pt>
                <c:pt idx="4997">
                  <c:v>6.94027777777778</c:v>
                </c:pt>
                <c:pt idx="4998">
                  <c:v>6.94166666666667</c:v>
                </c:pt>
                <c:pt idx="4999">
                  <c:v>6.94305555555556</c:v>
                </c:pt>
                <c:pt idx="5000">
                  <c:v>6.94444444444445</c:v>
                </c:pt>
                <c:pt idx="5001">
                  <c:v>6.9458333333333302</c:v>
                </c:pt>
                <c:pt idx="5002">
                  <c:v>6.9472222222222202</c:v>
                </c:pt>
                <c:pt idx="5003">
                  <c:v>6.9486111111111102</c:v>
                </c:pt>
                <c:pt idx="5004">
                  <c:v>6.95</c:v>
                </c:pt>
                <c:pt idx="5005">
                  <c:v>6.9513888888888902</c:v>
                </c:pt>
                <c:pt idx="5006">
                  <c:v>6.9527777777777802</c:v>
                </c:pt>
                <c:pt idx="5007">
                  <c:v>6.9541666666666702</c:v>
                </c:pt>
                <c:pt idx="5008">
                  <c:v>6.9555555555555602</c:v>
                </c:pt>
                <c:pt idx="5009">
                  <c:v>6.9569444444444501</c:v>
                </c:pt>
                <c:pt idx="5010">
                  <c:v>6.9583333333333304</c:v>
                </c:pt>
                <c:pt idx="5011">
                  <c:v>6.9597222222222204</c:v>
                </c:pt>
                <c:pt idx="5012">
                  <c:v>6.9611111111111104</c:v>
                </c:pt>
                <c:pt idx="5013">
                  <c:v>6.9625000000000004</c:v>
                </c:pt>
                <c:pt idx="5014">
                  <c:v>6.9638888888888903</c:v>
                </c:pt>
                <c:pt idx="5015">
                  <c:v>6.9652777777777803</c:v>
                </c:pt>
                <c:pt idx="5016">
                  <c:v>6.9666666666666703</c:v>
                </c:pt>
                <c:pt idx="5017">
                  <c:v>6.9680555555555603</c:v>
                </c:pt>
                <c:pt idx="5018">
                  <c:v>6.9694444444444397</c:v>
                </c:pt>
                <c:pt idx="5019">
                  <c:v>6.9708333333333297</c:v>
                </c:pt>
                <c:pt idx="5020">
                  <c:v>6.9722222222222197</c:v>
                </c:pt>
                <c:pt idx="5021">
                  <c:v>6.9736111111111097</c:v>
                </c:pt>
                <c:pt idx="5022">
                  <c:v>6.9749999999999996</c:v>
                </c:pt>
                <c:pt idx="5023">
                  <c:v>6.9763888888888896</c:v>
                </c:pt>
                <c:pt idx="5024">
                  <c:v>6.9777777777777796</c:v>
                </c:pt>
                <c:pt idx="5025">
                  <c:v>6.9791666666666696</c:v>
                </c:pt>
                <c:pt idx="5026">
                  <c:v>6.9805555555555596</c:v>
                </c:pt>
                <c:pt idx="5027">
                  <c:v>6.9819444444444398</c:v>
                </c:pt>
                <c:pt idx="5028">
                  <c:v>6.9833333333333298</c:v>
                </c:pt>
                <c:pt idx="5029">
                  <c:v>6.9847222222222198</c:v>
                </c:pt>
                <c:pt idx="5030">
                  <c:v>6.9861111111111098</c:v>
                </c:pt>
                <c:pt idx="5031">
                  <c:v>6.9874999999999998</c:v>
                </c:pt>
                <c:pt idx="5032">
                  <c:v>6.9888888888888898</c:v>
                </c:pt>
                <c:pt idx="5033">
                  <c:v>6.9902777777777798</c:v>
                </c:pt>
                <c:pt idx="5034">
                  <c:v>6.9916666666666698</c:v>
                </c:pt>
                <c:pt idx="5035">
                  <c:v>6.9930555555555598</c:v>
                </c:pt>
                <c:pt idx="5036">
                  <c:v>6.99444444444444</c:v>
                </c:pt>
                <c:pt idx="5037">
                  <c:v>6.99583333333333</c:v>
                </c:pt>
                <c:pt idx="5038">
                  <c:v>6.99722222222222</c:v>
                </c:pt>
                <c:pt idx="5039">
                  <c:v>6.99861111111111</c:v>
                </c:pt>
                <c:pt idx="5040">
                  <c:v>7</c:v>
                </c:pt>
                <c:pt idx="5041">
                  <c:v>7.00138888888889</c:v>
                </c:pt>
                <c:pt idx="5042">
                  <c:v>7.00277777777778</c:v>
                </c:pt>
                <c:pt idx="5043">
                  <c:v>7.00416666666667</c:v>
                </c:pt>
                <c:pt idx="5044">
                  <c:v>7.00555555555556</c:v>
                </c:pt>
                <c:pt idx="5045">
                  <c:v>7.00694444444445</c:v>
                </c:pt>
                <c:pt idx="5046">
                  <c:v>7.0083333333333302</c:v>
                </c:pt>
                <c:pt idx="5047">
                  <c:v>7.0097222222222202</c:v>
                </c:pt>
                <c:pt idx="5048">
                  <c:v>7.0111111111111102</c:v>
                </c:pt>
                <c:pt idx="5049">
                  <c:v>7.0125000000000002</c:v>
                </c:pt>
                <c:pt idx="5050">
                  <c:v>7.0138888888888902</c:v>
                </c:pt>
                <c:pt idx="5051">
                  <c:v>7.0152777777777802</c:v>
                </c:pt>
                <c:pt idx="5052">
                  <c:v>7.0166666666666702</c:v>
                </c:pt>
                <c:pt idx="5053">
                  <c:v>7.0180555555555602</c:v>
                </c:pt>
                <c:pt idx="5054">
                  <c:v>7.0194444444444501</c:v>
                </c:pt>
                <c:pt idx="5055">
                  <c:v>7.0208333333333304</c:v>
                </c:pt>
                <c:pt idx="5056">
                  <c:v>7.0222222222222204</c:v>
                </c:pt>
                <c:pt idx="5057">
                  <c:v>7.0236111111111104</c:v>
                </c:pt>
                <c:pt idx="5058">
                  <c:v>7.0250000000000004</c:v>
                </c:pt>
                <c:pt idx="5059">
                  <c:v>7.0263888888888903</c:v>
                </c:pt>
                <c:pt idx="5060">
                  <c:v>7.0277777777777803</c:v>
                </c:pt>
                <c:pt idx="5061">
                  <c:v>7.0291666666666703</c:v>
                </c:pt>
                <c:pt idx="5062">
                  <c:v>7.0305555555555603</c:v>
                </c:pt>
                <c:pt idx="5063">
                  <c:v>7.0319444444444397</c:v>
                </c:pt>
                <c:pt idx="5064">
                  <c:v>7.0333333333333297</c:v>
                </c:pt>
                <c:pt idx="5065">
                  <c:v>7.0347222222222197</c:v>
                </c:pt>
                <c:pt idx="5066">
                  <c:v>7.0361111111111097</c:v>
                </c:pt>
                <c:pt idx="5067">
                  <c:v>7.0374999999999996</c:v>
                </c:pt>
                <c:pt idx="5068">
                  <c:v>7.0388888888888896</c:v>
                </c:pt>
                <c:pt idx="5069">
                  <c:v>7.0402777777777796</c:v>
                </c:pt>
                <c:pt idx="5070">
                  <c:v>7.0416666666666696</c:v>
                </c:pt>
                <c:pt idx="5071">
                  <c:v>7.0430555555555596</c:v>
                </c:pt>
                <c:pt idx="5072">
                  <c:v>7.0444444444444398</c:v>
                </c:pt>
                <c:pt idx="5073">
                  <c:v>7.0458333333333298</c:v>
                </c:pt>
                <c:pt idx="5074">
                  <c:v>7.0472222222222198</c:v>
                </c:pt>
                <c:pt idx="5075">
                  <c:v>7.0486111111111098</c:v>
                </c:pt>
                <c:pt idx="5076">
                  <c:v>7.05</c:v>
                </c:pt>
                <c:pt idx="5077">
                  <c:v>7.0513888888888898</c:v>
                </c:pt>
                <c:pt idx="5078">
                  <c:v>7.0527777777777798</c:v>
                </c:pt>
                <c:pt idx="5079">
                  <c:v>7.0541666666666698</c:v>
                </c:pt>
                <c:pt idx="5080">
                  <c:v>7.0555555555555598</c:v>
                </c:pt>
                <c:pt idx="5081">
                  <c:v>7.05694444444444</c:v>
                </c:pt>
                <c:pt idx="5082">
                  <c:v>7.05833333333333</c:v>
                </c:pt>
                <c:pt idx="5083">
                  <c:v>7.05972222222222</c:v>
                </c:pt>
                <c:pt idx="5084">
                  <c:v>7.06111111111111</c:v>
                </c:pt>
                <c:pt idx="5085">
                  <c:v>7.0625</c:v>
                </c:pt>
                <c:pt idx="5086">
                  <c:v>7.06388888888889</c:v>
                </c:pt>
                <c:pt idx="5087">
                  <c:v>7.06527777777778</c:v>
                </c:pt>
                <c:pt idx="5088">
                  <c:v>7.06666666666667</c:v>
                </c:pt>
                <c:pt idx="5089">
                  <c:v>7.06805555555556</c:v>
                </c:pt>
                <c:pt idx="5090">
                  <c:v>7.06944444444445</c:v>
                </c:pt>
                <c:pt idx="5091">
                  <c:v>7.0708333333333302</c:v>
                </c:pt>
                <c:pt idx="5092">
                  <c:v>7.0722222222222202</c:v>
                </c:pt>
                <c:pt idx="5093">
                  <c:v>7.0736111111111102</c:v>
                </c:pt>
                <c:pt idx="5094">
                  <c:v>7.0750000000000002</c:v>
                </c:pt>
                <c:pt idx="5095">
                  <c:v>7.0763888888888902</c:v>
                </c:pt>
                <c:pt idx="5096">
                  <c:v>7.0777777777777802</c:v>
                </c:pt>
                <c:pt idx="5097">
                  <c:v>7.0791666666666702</c:v>
                </c:pt>
                <c:pt idx="5098">
                  <c:v>7.0805555555555602</c:v>
                </c:pt>
                <c:pt idx="5099">
                  <c:v>7.0819444444444501</c:v>
                </c:pt>
                <c:pt idx="5100">
                  <c:v>7.0833333333333304</c:v>
                </c:pt>
                <c:pt idx="5101">
                  <c:v>7.0847222222222204</c:v>
                </c:pt>
                <c:pt idx="5102">
                  <c:v>7.0861111111111104</c:v>
                </c:pt>
                <c:pt idx="5103">
                  <c:v>7.0875000000000004</c:v>
                </c:pt>
                <c:pt idx="5104">
                  <c:v>7.0888888888888903</c:v>
                </c:pt>
                <c:pt idx="5105">
                  <c:v>7.0902777777777803</c:v>
                </c:pt>
                <c:pt idx="5106">
                  <c:v>7.0916666666666703</c:v>
                </c:pt>
                <c:pt idx="5107">
                  <c:v>7.0930555555555603</c:v>
                </c:pt>
                <c:pt idx="5108">
                  <c:v>7.0944444444444397</c:v>
                </c:pt>
                <c:pt idx="5109">
                  <c:v>7.0958333333333297</c:v>
                </c:pt>
                <c:pt idx="5110">
                  <c:v>7.0972222222222197</c:v>
                </c:pt>
                <c:pt idx="5111">
                  <c:v>7.0986111111111097</c:v>
                </c:pt>
                <c:pt idx="5112">
                  <c:v>7.1</c:v>
                </c:pt>
                <c:pt idx="5113">
                  <c:v>7.1013888888888896</c:v>
                </c:pt>
                <c:pt idx="5114">
                  <c:v>7.1027777777777796</c:v>
                </c:pt>
                <c:pt idx="5115">
                  <c:v>7.1041666666666696</c:v>
                </c:pt>
                <c:pt idx="5116">
                  <c:v>7.1055555555555596</c:v>
                </c:pt>
                <c:pt idx="5117">
                  <c:v>7.1069444444444398</c:v>
                </c:pt>
                <c:pt idx="5118">
                  <c:v>7.1083333333333298</c:v>
                </c:pt>
                <c:pt idx="5119">
                  <c:v>7.1097222222222198</c:v>
                </c:pt>
                <c:pt idx="5120">
                  <c:v>7.1111111111111098</c:v>
                </c:pt>
                <c:pt idx="5121">
                  <c:v>7.1124999999999998</c:v>
                </c:pt>
                <c:pt idx="5122">
                  <c:v>7.1138888888888898</c:v>
                </c:pt>
                <c:pt idx="5123">
                  <c:v>7.1152777777777798</c:v>
                </c:pt>
                <c:pt idx="5124">
                  <c:v>7.1166666666666698</c:v>
                </c:pt>
                <c:pt idx="5125">
                  <c:v>7.1180555555555598</c:v>
                </c:pt>
                <c:pt idx="5126">
                  <c:v>7.11944444444444</c:v>
                </c:pt>
                <c:pt idx="5127">
                  <c:v>7.12083333333333</c:v>
                </c:pt>
                <c:pt idx="5128">
                  <c:v>7.12222222222222</c:v>
                </c:pt>
                <c:pt idx="5129">
                  <c:v>7.12361111111111</c:v>
                </c:pt>
                <c:pt idx="5130">
                  <c:v>7.125</c:v>
                </c:pt>
                <c:pt idx="5131">
                  <c:v>7.12638888888889</c:v>
                </c:pt>
                <c:pt idx="5132">
                  <c:v>7.12777777777778</c:v>
                </c:pt>
                <c:pt idx="5133">
                  <c:v>7.12916666666667</c:v>
                </c:pt>
                <c:pt idx="5134">
                  <c:v>7.13055555555556</c:v>
                </c:pt>
                <c:pt idx="5135">
                  <c:v>7.13194444444445</c:v>
                </c:pt>
                <c:pt idx="5136">
                  <c:v>7.1333333333333302</c:v>
                </c:pt>
                <c:pt idx="5137">
                  <c:v>7.1347222222222202</c:v>
                </c:pt>
                <c:pt idx="5138">
                  <c:v>7.1361111111111102</c:v>
                </c:pt>
                <c:pt idx="5139">
                  <c:v>7.1375000000000002</c:v>
                </c:pt>
                <c:pt idx="5140">
                  <c:v>7.1388888888888902</c:v>
                </c:pt>
                <c:pt idx="5141">
                  <c:v>7.1402777777777802</c:v>
                </c:pt>
                <c:pt idx="5142">
                  <c:v>7.1416666666666702</c:v>
                </c:pt>
                <c:pt idx="5143">
                  <c:v>7.1430555555555602</c:v>
                </c:pt>
                <c:pt idx="5144">
                  <c:v>7.1444444444444501</c:v>
                </c:pt>
                <c:pt idx="5145">
                  <c:v>7.1458333333333304</c:v>
                </c:pt>
                <c:pt idx="5146">
                  <c:v>7.1472222222222204</c:v>
                </c:pt>
                <c:pt idx="5147">
                  <c:v>7.1486111111111104</c:v>
                </c:pt>
                <c:pt idx="5148">
                  <c:v>7.15</c:v>
                </c:pt>
                <c:pt idx="5149">
                  <c:v>7.1513888888888903</c:v>
                </c:pt>
                <c:pt idx="5150">
                  <c:v>7.1527777777777803</c:v>
                </c:pt>
                <c:pt idx="5151">
                  <c:v>7.1541666666666703</c:v>
                </c:pt>
                <c:pt idx="5152">
                  <c:v>7.1555555555555603</c:v>
                </c:pt>
                <c:pt idx="5153">
                  <c:v>7.1569444444444397</c:v>
                </c:pt>
                <c:pt idx="5154">
                  <c:v>7.1583333333333297</c:v>
                </c:pt>
                <c:pt idx="5155">
                  <c:v>7.1597222222222197</c:v>
                </c:pt>
                <c:pt idx="5156">
                  <c:v>7.1611111111111097</c:v>
                </c:pt>
                <c:pt idx="5157">
                  <c:v>7.1624999999999996</c:v>
                </c:pt>
                <c:pt idx="5158">
                  <c:v>7.1638888888888896</c:v>
                </c:pt>
                <c:pt idx="5159">
                  <c:v>7.1652777777777796</c:v>
                </c:pt>
                <c:pt idx="5160">
                  <c:v>7.1666666666666696</c:v>
                </c:pt>
                <c:pt idx="5161">
                  <c:v>7.1680555555555596</c:v>
                </c:pt>
                <c:pt idx="5162">
                  <c:v>7.1694444444444398</c:v>
                </c:pt>
                <c:pt idx="5163">
                  <c:v>7.1708333333333298</c:v>
                </c:pt>
                <c:pt idx="5164">
                  <c:v>7.1722222222222198</c:v>
                </c:pt>
                <c:pt idx="5165">
                  <c:v>7.1736111111111098</c:v>
                </c:pt>
                <c:pt idx="5166">
                  <c:v>7.1749999999999998</c:v>
                </c:pt>
                <c:pt idx="5167">
                  <c:v>7.1763888888888898</c:v>
                </c:pt>
                <c:pt idx="5168">
                  <c:v>7.1777777777777798</c:v>
                </c:pt>
                <c:pt idx="5169">
                  <c:v>7.1791666666666698</c:v>
                </c:pt>
                <c:pt idx="5170">
                  <c:v>7.1805555555555598</c:v>
                </c:pt>
                <c:pt idx="5171">
                  <c:v>7.18194444444444</c:v>
                </c:pt>
                <c:pt idx="5172">
                  <c:v>7.18333333333333</c:v>
                </c:pt>
                <c:pt idx="5173">
                  <c:v>7.18472222222222</c:v>
                </c:pt>
                <c:pt idx="5174">
                  <c:v>7.18611111111111</c:v>
                </c:pt>
                <c:pt idx="5175">
                  <c:v>7.1875</c:v>
                </c:pt>
                <c:pt idx="5176">
                  <c:v>7.18888888888889</c:v>
                </c:pt>
                <c:pt idx="5177">
                  <c:v>7.19027777777778</c:v>
                </c:pt>
                <c:pt idx="5178">
                  <c:v>7.19166666666667</c:v>
                </c:pt>
                <c:pt idx="5179">
                  <c:v>7.19305555555556</c:v>
                </c:pt>
                <c:pt idx="5180">
                  <c:v>7.19444444444445</c:v>
                </c:pt>
                <c:pt idx="5181">
                  <c:v>7.1958333333333302</c:v>
                </c:pt>
                <c:pt idx="5182">
                  <c:v>7.1972222222222202</c:v>
                </c:pt>
                <c:pt idx="5183">
                  <c:v>7.1986111111111102</c:v>
                </c:pt>
                <c:pt idx="5184">
                  <c:v>7.2</c:v>
                </c:pt>
                <c:pt idx="5185">
                  <c:v>7.2013888888888902</c:v>
                </c:pt>
                <c:pt idx="5186">
                  <c:v>7.2027777777777802</c:v>
                </c:pt>
                <c:pt idx="5187">
                  <c:v>7.2041666666666702</c:v>
                </c:pt>
                <c:pt idx="5188">
                  <c:v>7.2055555555555602</c:v>
                </c:pt>
                <c:pt idx="5189">
                  <c:v>7.2069444444444501</c:v>
                </c:pt>
                <c:pt idx="5190">
                  <c:v>7.2083333333333304</c:v>
                </c:pt>
                <c:pt idx="5191">
                  <c:v>7.2097222222222204</c:v>
                </c:pt>
                <c:pt idx="5192">
                  <c:v>7.2111111111111104</c:v>
                </c:pt>
                <c:pt idx="5193">
                  <c:v>7.2125000000000004</c:v>
                </c:pt>
                <c:pt idx="5194">
                  <c:v>7.2138888888888903</c:v>
                </c:pt>
                <c:pt idx="5195">
                  <c:v>7.2152777777777803</c:v>
                </c:pt>
                <c:pt idx="5196">
                  <c:v>7.2166666666666703</c:v>
                </c:pt>
                <c:pt idx="5197">
                  <c:v>7.2180555555555603</c:v>
                </c:pt>
                <c:pt idx="5198">
                  <c:v>7.2194444444444397</c:v>
                </c:pt>
                <c:pt idx="5199">
                  <c:v>7.2208333333333297</c:v>
                </c:pt>
                <c:pt idx="5200">
                  <c:v>7.2222222222222197</c:v>
                </c:pt>
                <c:pt idx="5201">
                  <c:v>7.2236111111111097</c:v>
                </c:pt>
                <c:pt idx="5202">
                  <c:v>7.2249999999999996</c:v>
                </c:pt>
                <c:pt idx="5203">
                  <c:v>7.2263888888888896</c:v>
                </c:pt>
                <c:pt idx="5204">
                  <c:v>7.2277777777777796</c:v>
                </c:pt>
                <c:pt idx="5205">
                  <c:v>7.2291666666666696</c:v>
                </c:pt>
                <c:pt idx="5206">
                  <c:v>7.2305555555555596</c:v>
                </c:pt>
                <c:pt idx="5207">
                  <c:v>7.2319444444444398</c:v>
                </c:pt>
                <c:pt idx="5208">
                  <c:v>7.2333333333333298</c:v>
                </c:pt>
                <c:pt idx="5209">
                  <c:v>7.2347222222222198</c:v>
                </c:pt>
                <c:pt idx="5210">
                  <c:v>7.2361111111111098</c:v>
                </c:pt>
                <c:pt idx="5211">
                  <c:v>7.2374999999999998</c:v>
                </c:pt>
                <c:pt idx="5212">
                  <c:v>7.2388888888888898</c:v>
                </c:pt>
                <c:pt idx="5213">
                  <c:v>7.2402777777777798</c:v>
                </c:pt>
                <c:pt idx="5214">
                  <c:v>7.2416666666666698</c:v>
                </c:pt>
                <c:pt idx="5215">
                  <c:v>7.2430555555555598</c:v>
                </c:pt>
                <c:pt idx="5216">
                  <c:v>7.24444444444444</c:v>
                </c:pt>
                <c:pt idx="5217">
                  <c:v>7.24583333333333</c:v>
                </c:pt>
                <c:pt idx="5218">
                  <c:v>7.24722222222222</c:v>
                </c:pt>
                <c:pt idx="5219">
                  <c:v>7.24861111111111</c:v>
                </c:pt>
                <c:pt idx="5220">
                  <c:v>7.25</c:v>
                </c:pt>
                <c:pt idx="5221">
                  <c:v>7.25138888888889</c:v>
                </c:pt>
                <c:pt idx="5222">
                  <c:v>7.25277777777778</c:v>
                </c:pt>
                <c:pt idx="5223">
                  <c:v>7.25416666666667</c:v>
                </c:pt>
                <c:pt idx="5224">
                  <c:v>7.25555555555556</c:v>
                </c:pt>
                <c:pt idx="5225">
                  <c:v>7.25694444444445</c:v>
                </c:pt>
                <c:pt idx="5226">
                  <c:v>7.2583333333333302</c:v>
                </c:pt>
                <c:pt idx="5227">
                  <c:v>7.2597222222222202</c:v>
                </c:pt>
                <c:pt idx="5228">
                  <c:v>7.2611111111111102</c:v>
                </c:pt>
                <c:pt idx="5229">
                  <c:v>7.2625000000000002</c:v>
                </c:pt>
                <c:pt idx="5230">
                  <c:v>7.2638888888888902</c:v>
                </c:pt>
                <c:pt idx="5231">
                  <c:v>7.2652777777777802</c:v>
                </c:pt>
                <c:pt idx="5232">
                  <c:v>7.2666666666666702</c:v>
                </c:pt>
                <c:pt idx="5233">
                  <c:v>7.2680555555555602</c:v>
                </c:pt>
                <c:pt idx="5234">
                  <c:v>7.2694444444444501</c:v>
                </c:pt>
                <c:pt idx="5235">
                  <c:v>7.2708333333333304</c:v>
                </c:pt>
                <c:pt idx="5236">
                  <c:v>7.2722222222222204</c:v>
                </c:pt>
                <c:pt idx="5237">
                  <c:v>7.2736111111111104</c:v>
                </c:pt>
                <c:pt idx="5238">
                  <c:v>7.2750000000000004</c:v>
                </c:pt>
                <c:pt idx="5239">
                  <c:v>7.2763888888888903</c:v>
                </c:pt>
                <c:pt idx="5240">
                  <c:v>7.2777777777777803</c:v>
                </c:pt>
                <c:pt idx="5241">
                  <c:v>7.2791666666666703</c:v>
                </c:pt>
                <c:pt idx="5242">
                  <c:v>7.2805555555555603</c:v>
                </c:pt>
                <c:pt idx="5243">
                  <c:v>7.2819444444444397</c:v>
                </c:pt>
                <c:pt idx="5244">
                  <c:v>7.2833333333333297</c:v>
                </c:pt>
                <c:pt idx="5245">
                  <c:v>7.2847222222222197</c:v>
                </c:pt>
                <c:pt idx="5246">
                  <c:v>7.2861111111111097</c:v>
                </c:pt>
                <c:pt idx="5247">
                  <c:v>7.2874999999999996</c:v>
                </c:pt>
                <c:pt idx="5248">
                  <c:v>7.2888888888888896</c:v>
                </c:pt>
                <c:pt idx="5249">
                  <c:v>7.2902777777777796</c:v>
                </c:pt>
                <c:pt idx="5250">
                  <c:v>7.2916666666666696</c:v>
                </c:pt>
                <c:pt idx="5251">
                  <c:v>7.2930555555555596</c:v>
                </c:pt>
                <c:pt idx="5252">
                  <c:v>7.2944444444444398</c:v>
                </c:pt>
                <c:pt idx="5253">
                  <c:v>7.2958333333333298</c:v>
                </c:pt>
                <c:pt idx="5254">
                  <c:v>7.2972222222222198</c:v>
                </c:pt>
                <c:pt idx="5255">
                  <c:v>7.2986111111111098</c:v>
                </c:pt>
                <c:pt idx="5256">
                  <c:v>7.3</c:v>
                </c:pt>
                <c:pt idx="5257">
                  <c:v>7.3013888888888898</c:v>
                </c:pt>
                <c:pt idx="5258">
                  <c:v>7.3027777777777798</c:v>
                </c:pt>
                <c:pt idx="5259">
                  <c:v>7.3041666666666698</c:v>
                </c:pt>
                <c:pt idx="5260">
                  <c:v>7.3055555555555598</c:v>
                </c:pt>
                <c:pt idx="5261">
                  <c:v>7.30694444444444</c:v>
                </c:pt>
                <c:pt idx="5262">
                  <c:v>7.30833333333333</c:v>
                </c:pt>
                <c:pt idx="5263">
                  <c:v>7.30972222222222</c:v>
                </c:pt>
                <c:pt idx="5264">
                  <c:v>7.31111111111111</c:v>
                </c:pt>
                <c:pt idx="5265">
                  <c:v>7.3125</c:v>
                </c:pt>
                <c:pt idx="5266">
                  <c:v>7.31388888888889</c:v>
                </c:pt>
                <c:pt idx="5267">
                  <c:v>7.31527777777778</c:v>
                </c:pt>
                <c:pt idx="5268">
                  <c:v>7.31666666666667</c:v>
                </c:pt>
                <c:pt idx="5269">
                  <c:v>7.31805555555556</c:v>
                </c:pt>
                <c:pt idx="5270">
                  <c:v>7.31944444444445</c:v>
                </c:pt>
                <c:pt idx="5271">
                  <c:v>7.3208333333333302</c:v>
                </c:pt>
                <c:pt idx="5272">
                  <c:v>7.3222222222222202</c:v>
                </c:pt>
                <c:pt idx="5273">
                  <c:v>7.3236111111111102</c:v>
                </c:pt>
                <c:pt idx="5274">
                  <c:v>7.3250000000000002</c:v>
                </c:pt>
                <c:pt idx="5275">
                  <c:v>7.3263888888888902</c:v>
                </c:pt>
                <c:pt idx="5276">
                  <c:v>7.3277777777777802</c:v>
                </c:pt>
                <c:pt idx="5277">
                  <c:v>7.3291666666666702</c:v>
                </c:pt>
                <c:pt idx="5278">
                  <c:v>7.3305555555555602</c:v>
                </c:pt>
                <c:pt idx="5279">
                  <c:v>7.3319444444444501</c:v>
                </c:pt>
                <c:pt idx="5280">
                  <c:v>7.3333333333333304</c:v>
                </c:pt>
                <c:pt idx="5281">
                  <c:v>7.3347222222222204</c:v>
                </c:pt>
                <c:pt idx="5282">
                  <c:v>7.3361111111111104</c:v>
                </c:pt>
                <c:pt idx="5283">
                  <c:v>7.3375000000000004</c:v>
                </c:pt>
                <c:pt idx="5284">
                  <c:v>7.3388888888888903</c:v>
                </c:pt>
                <c:pt idx="5285">
                  <c:v>7.3402777777777803</c:v>
                </c:pt>
                <c:pt idx="5286">
                  <c:v>7.3416666666666703</c:v>
                </c:pt>
                <c:pt idx="5287">
                  <c:v>7.3430555555555603</c:v>
                </c:pt>
                <c:pt idx="5288">
                  <c:v>7.3444444444444397</c:v>
                </c:pt>
                <c:pt idx="5289">
                  <c:v>7.3458333333333297</c:v>
                </c:pt>
                <c:pt idx="5290">
                  <c:v>7.3472222222222197</c:v>
                </c:pt>
                <c:pt idx="5291">
                  <c:v>7.3486111111111097</c:v>
                </c:pt>
                <c:pt idx="5292">
                  <c:v>7.35</c:v>
                </c:pt>
                <c:pt idx="5293">
                  <c:v>7.3513888888888896</c:v>
                </c:pt>
                <c:pt idx="5294">
                  <c:v>7.3527777777777796</c:v>
                </c:pt>
                <c:pt idx="5295">
                  <c:v>7.3541666666666696</c:v>
                </c:pt>
                <c:pt idx="5296">
                  <c:v>7.3555555555555596</c:v>
                </c:pt>
                <c:pt idx="5297">
                  <c:v>7.3569444444444398</c:v>
                </c:pt>
                <c:pt idx="5298">
                  <c:v>7.3583333333333298</c:v>
                </c:pt>
                <c:pt idx="5299">
                  <c:v>7.3597222222222198</c:v>
                </c:pt>
                <c:pt idx="5300">
                  <c:v>7.3611111111111098</c:v>
                </c:pt>
                <c:pt idx="5301">
                  <c:v>7.3624999999999998</c:v>
                </c:pt>
                <c:pt idx="5302">
                  <c:v>7.3638888888888898</c:v>
                </c:pt>
                <c:pt idx="5303">
                  <c:v>7.3652777777777798</c:v>
                </c:pt>
                <c:pt idx="5304">
                  <c:v>7.3666666666666698</c:v>
                </c:pt>
                <c:pt idx="5305">
                  <c:v>7.3680555555555598</c:v>
                </c:pt>
                <c:pt idx="5306">
                  <c:v>7.36944444444444</c:v>
                </c:pt>
                <c:pt idx="5307">
                  <c:v>7.37083333333333</c:v>
                </c:pt>
                <c:pt idx="5308">
                  <c:v>7.37222222222222</c:v>
                </c:pt>
                <c:pt idx="5309">
                  <c:v>7.37361111111111</c:v>
                </c:pt>
                <c:pt idx="5310">
                  <c:v>7.375</c:v>
                </c:pt>
                <c:pt idx="5311">
                  <c:v>7.37638888888889</c:v>
                </c:pt>
                <c:pt idx="5312">
                  <c:v>7.37777777777778</c:v>
                </c:pt>
                <c:pt idx="5313">
                  <c:v>7.37916666666667</c:v>
                </c:pt>
                <c:pt idx="5314">
                  <c:v>7.38055555555556</c:v>
                </c:pt>
                <c:pt idx="5315">
                  <c:v>7.38194444444445</c:v>
                </c:pt>
                <c:pt idx="5316">
                  <c:v>7.3833333333333302</c:v>
                </c:pt>
                <c:pt idx="5317">
                  <c:v>7.3847222222222202</c:v>
                </c:pt>
                <c:pt idx="5318">
                  <c:v>7.3861111111111102</c:v>
                </c:pt>
                <c:pt idx="5319">
                  <c:v>7.3875000000000002</c:v>
                </c:pt>
                <c:pt idx="5320">
                  <c:v>7.3888888888888902</c:v>
                </c:pt>
                <c:pt idx="5321">
                  <c:v>7.3902777777777802</c:v>
                </c:pt>
                <c:pt idx="5322">
                  <c:v>7.3916666666666702</c:v>
                </c:pt>
                <c:pt idx="5323">
                  <c:v>7.3930555555555602</c:v>
                </c:pt>
                <c:pt idx="5324">
                  <c:v>7.3944444444444501</c:v>
                </c:pt>
                <c:pt idx="5325">
                  <c:v>7.3958333333333304</c:v>
                </c:pt>
                <c:pt idx="5326">
                  <c:v>7.3972222222222204</c:v>
                </c:pt>
                <c:pt idx="5327">
                  <c:v>7.3986111111111104</c:v>
                </c:pt>
                <c:pt idx="5328">
                  <c:v>7.4</c:v>
                </c:pt>
                <c:pt idx="5329">
                  <c:v>7.4013888888888903</c:v>
                </c:pt>
                <c:pt idx="5330">
                  <c:v>7.4027777777777803</c:v>
                </c:pt>
                <c:pt idx="5331">
                  <c:v>7.4041666666666703</c:v>
                </c:pt>
                <c:pt idx="5332">
                  <c:v>7.4055555555555603</c:v>
                </c:pt>
                <c:pt idx="5333">
                  <c:v>7.4069444444444397</c:v>
                </c:pt>
                <c:pt idx="5334">
                  <c:v>7.4083333333333297</c:v>
                </c:pt>
                <c:pt idx="5335">
                  <c:v>7.4097222222222197</c:v>
                </c:pt>
                <c:pt idx="5336">
                  <c:v>7.4111111111111097</c:v>
                </c:pt>
                <c:pt idx="5337">
                  <c:v>7.4124999999999996</c:v>
                </c:pt>
                <c:pt idx="5338">
                  <c:v>7.4138888888888896</c:v>
                </c:pt>
                <c:pt idx="5339">
                  <c:v>7.4152777777777796</c:v>
                </c:pt>
                <c:pt idx="5340">
                  <c:v>7.4166666666666696</c:v>
                </c:pt>
                <c:pt idx="5341">
                  <c:v>7.4180555555555596</c:v>
                </c:pt>
                <c:pt idx="5342">
                  <c:v>7.4194444444444398</c:v>
                </c:pt>
                <c:pt idx="5343">
                  <c:v>7.4208333333333298</c:v>
                </c:pt>
                <c:pt idx="5344">
                  <c:v>7.4222222222222198</c:v>
                </c:pt>
                <c:pt idx="5345">
                  <c:v>7.4236111111111098</c:v>
                </c:pt>
                <c:pt idx="5346">
                  <c:v>7.4249999999999998</c:v>
                </c:pt>
                <c:pt idx="5347">
                  <c:v>7.4263888888888898</c:v>
                </c:pt>
                <c:pt idx="5348">
                  <c:v>7.4277777777777798</c:v>
                </c:pt>
                <c:pt idx="5349">
                  <c:v>7.4291666666666698</c:v>
                </c:pt>
                <c:pt idx="5350">
                  <c:v>7.4305555555555598</c:v>
                </c:pt>
                <c:pt idx="5351">
                  <c:v>7.43194444444444</c:v>
                </c:pt>
                <c:pt idx="5352">
                  <c:v>7.43333333333333</c:v>
                </c:pt>
                <c:pt idx="5353">
                  <c:v>7.43472222222222</c:v>
                </c:pt>
                <c:pt idx="5354">
                  <c:v>7.43611111111111</c:v>
                </c:pt>
                <c:pt idx="5355">
                  <c:v>7.4375</c:v>
                </c:pt>
                <c:pt idx="5356">
                  <c:v>7.43888888888889</c:v>
                </c:pt>
                <c:pt idx="5357">
                  <c:v>7.44027777777778</c:v>
                </c:pt>
                <c:pt idx="5358">
                  <c:v>7.44166666666667</c:v>
                </c:pt>
                <c:pt idx="5359">
                  <c:v>7.44305555555556</c:v>
                </c:pt>
                <c:pt idx="5360">
                  <c:v>7.44444444444445</c:v>
                </c:pt>
                <c:pt idx="5361">
                  <c:v>7.4458333333333302</c:v>
                </c:pt>
                <c:pt idx="5362">
                  <c:v>7.4472222222222202</c:v>
                </c:pt>
                <c:pt idx="5363">
                  <c:v>7.4486111111111102</c:v>
                </c:pt>
                <c:pt idx="5364">
                  <c:v>7.45</c:v>
                </c:pt>
                <c:pt idx="5365">
                  <c:v>7.4513888888888902</c:v>
                </c:pt>
                <c:pt idx="5366">
                  <c:v>7.4527777777777802</c:v>
                </c:pt>
                <c:pt idx="5367">
                  <c:v>7.4541666666666702</c:v>
                </c:pt>
                <c:pt idx="5368">
                  <c:v>7.4555555555555602</c:v>
                </c:pt>
                <c:pt idx="5369">
                  <c:v>7.4569444444444501</c:v>
                </c:pt>
                <c:pt idx="5370">
                  <c:v>7.4583333333333304</c:v>
                </c:pt>
                <c:pt idx="5371">
                  <c:v>7.4597222222222204</c:v>
                </c:pt>
                <c:pt idx="5372">
                  <c:v>7.4611111111111104</c:v>
                </c:pt>
                <c:pt idx="5373">
                  <c:v>7.4625000000000004</c:v>
                </c:pt>
                <c:pt idx="5374">
                  <c:v>7.4638888888888903</c:v>
                </c:pt>
                <c:pt idx="5375">
                  <c:v>7.4652777777777803</c:v>
                </c:pt>
                <c:pt idx="5376">
                  <c:v>7.4666666666666703</c:v>
                </c:pt>
                <c:pt idx="5377">
                  <c:v>7.4680555555555603</c:v>
                </c:pt>
                <c:pt idx="5378">
                  <c:v>7.4694444444444397</c:v>
                </c:pt>
                <c:pt idx="5379">
                  <c:v>7.4708333333333297</c:v>
                </c:pt>
                <c:pt idx="5380">
                  <c:v>7.4722222222222197</c:v>
                </c:pt>
                <c:pt idx="5381">
                  <c:v>7.4736111111111097</c:v>
                </c:pt>
                <c:pt idx="5382">
                  <c:v>7.4749999999999996</c:v>
                </c:pt>
                <c:pt idx="5383">
                  <c:v>7.4763888888888896</c:v>
                </c:pt>
                <c:pt idx="5384">
                  <c:v>7.4777777777777796</c:v>
                </c:pt>
                <c:pt idx="5385">
                  <c:v>7.4791666666666696</c:v>
                </c:pt>
                <c:pt idx="5386">
                  <c:v>7.4805555555555596</c:v>
                </c:pt>
                <c:pt idx="5387">
                  <c:v>7.4819444444444398</c:v>
                </c:pt>
                <c:pt idx="5388">
                  <c:v>7.4833333333333298</c:v>
                </c:pt>
                <c:pt idx="5389">
                  <c:v>7.4847222222222198</c:v>
                </c:pt>
                <c:pt idx="5390">
                  <c:v>7.4861111111111098</c:v>
                </c:pt>
                <c:pt idx="5391">
                  <c:v>7.4874999999999998</c:v>
                </c:pt>
                <c:pt idx="5392">
                  <c:v>7.4888888888888898</c:v>
                </c:pt>
                <c:pt idx="5393">
                  <c:v>7.4902777777777798</c:v>
                </c:pt>
                <c:pt idx="5394">
                  <c:v>7.4916666666666698</c:v>
                </c:pt>
                <c:pt idx="5395">
                  <c:v>7.4930555555555598</c:v>
                </c:pt>
                <c:pt idx="5396">
                  <c:v>7.49444444444444</c:v>
                </c:pt>
                <c:pt idx="5397">
                  <c:v>7.49583333333333</c:v>
                </c:pt>
                <c:pt idx="5398">
                  <c:v>7.49722222222222</c:v>
                </c:pt>
                <c:pt idx="5399">
                  <c:v>7.49861111111111</c:v>
                </c:pt>
                <c:pt idx="5400">
                  <c:v>7.5</c:v>
                </c:pt>
                <c:pt idx="5401">
                  <c:v>7.50138888888889</c:v>
                </c:pt>
                <c:pt idx="5402">
                  <c:v>7.50277777777778</c:v>
                </c:pt>
                <c:pt idx="5403">
                  <c:v>7.50416666666667</c:v>
                </c:pt>
                <c:pt idx="5404">
                  <c:v>7.50555555555556</c:v>
                </c:pt>
                <c:pt idx="5405">
                  <c:v>7.50694444444445</c:v>
                </c:pt>
                <c:pt idx="5406">
                  <c:v>7.5083333333333302</c:v>
                </c:pt>
                <c:pt idx="5407">
                  <c:v>7.5097222222222202</c:v>
                </c:pt>
                <c:pt idx="5408">
                  <c:v>7.5111111111111102</c:v>
                </c:pt>
                <c:pt idx="5409">
                  <c:v>7.5125000000000002</c:v>
                </c:pt>
                <c:pt idx="5410">
                  <c:v>7.5138888888888902</c:v>
                </c:pt>
                <c:pt idx="5411">
                  <c:v>7.5152777777777802</c:v>
                </c:pt>
                <c:pt idx="5412">
                  <c:v>7.5166666666666702</c:v>
                </c:pt>
                <c:pt idx="5413">
                  <c:v>7.5180555555555602</c:v>
                </c:pt>
                <c:pt idx="5414">
                  <c:v>7.5194444444444501</c:v>
                </c:pt>
                <c:pt idx="5415">
                  <c:v>7.5208333333333304</c:v>
                </c:pt>
                <c:pt idx="5416">
                  <c:v>7.5222222222222204</c:v>
                </c:pt>
                <c:pt idx="5417">
                  <c:v>7.5236111111111104</c:v>
                </c:pt>
                <c:pt idx="5418">
                  <c:v>7.5250000000000004</c:v>
                </c:pt>
                <c:pt idx="5419">
                  <c:v>7.5263888888888903</c:v>
                </c:pt>
                <c:pt idx="5420">
                  <c:v>7.5277777777777803</c:v>
                </c:pt>
                <c:pt idx="5421">
                  <c:v>7.5291666666666703</c:v>
                </c:pt>
                <c:pt idx="5422">
                  <c:v>7.5305555555555603</c:v>
                </c:pt>
                <c:pt idx="5423">
                  <c:v>7.5319444444444397</c:v>
                </c:pt>
                <c:pt idx="5424">
                  <c:v>7.5333333333333297</c:v>
                </c:pt>
                <c:pt idx="5425">
                  <c:v>7.5347222222222197</c:v>
                </c:pt>
                <c:pt idx="5426">
                  <c:v>7.5361111111111097</c:v>
                </c:pt>
                <c:pt idx="5427">
                  <c:v>7.5374999999999996</c:v>
                </c:pt>
                <c:pt idx="5428">
                  <c:v>7.5388888888888896</c:v>
                </c:pt>
                <c:pt idx="5429">
                  <c:v>7.5402777777777796</c:v>
                </c:pt>
                <c:pt idx="5430">
                  <c:v>7.5416666666666696</c:v>
                </c:pt>
                <c:pt idx="5431">
                  <c:v>7.5430555555555596</c:v>
                </c:pt>
                <c:pt idx="5432">
                  <c:v>7.5444444444444398</c:v>
                </c:pt>
                <c:pt idx="5433">
                  <c:v>7.5458333333333298</c:v>
                </c:pt>
                <c:pt idx="5434">
                  <c:v>7.5472222222222198</c:v>
                </c:pt>
                <c:pt idx="5435">
                  <c:v>7.5486111111111098</c:v>
                </c:pt>
                <c:pt idx="5436">
                  <c:v>7.55</c:v>
                </c:pt>
                <c:pt idx="5437">
                  <c:v>7.5513888888888898</c:v>
                </c:pt>
                <c:pt idx="5438">
                  <c:v>7.5527777777777798</c:v>
                </c:pt>
                <c:pt idx="5439">
                  <c:v>7.5541666666666698</c:v>
                </c:pt>
                <c:pt idx="5440">
                  <c:v>7.5555555555555598</c:v>
                </c:pt>
                <c:pt idx="5441">
                  <c:v>7.55694444444444</c:v>
                </c:pt>
                <c:pt idx="5442">
                  <c:v>7.55833333333333</c:v>
                </c:pt>
                <c:pt idx="5443">
                  <c:v>7.55972222222222</c:v>
                </c:pt>
                <c:pt idx="5444">
                  <c:v>7.56111111111111</c:v>
                </c:pt>
                <c:pt idx="5445">
                  <c:v>7.5625</c:v>
                </c:pt>
                <c:pt idx="5446">
                  <c:v>7.56388888888889</c:v>
                </c:pt>
                <c:pt idx="5447">
                  <c:v>7.56527777777778</c:v>
                </c:pt>
                <c:pt idx="5448">
                  <c:v>7.56666666666667</c:v>
                </c:pt>
                <c:pt idx="5449">
                  <c:v>7.56805555555556</c:v>
                </c:pt>
                <c:pt idx="5450">
                  <c:v>7.56944444444445</c:v>
                </c:pt>
                <c:pt idx="5451">
                  <c:v>7.5708333333333302</c:v>
                </c:pt>
                <c:pt idx="5452">
                  <c:v>7.5722222222222202</c:v>
                </c:pt>
                <c:pt idx="5453">
                  <c:v>7.5736111111111102</c:v>
                </c:pt>
                <c:pt idx="5454">
                  <c:v>7.5750000000000002</c:v>
                </c:pt>
                <c:pt idx="5455">
                  <c:v>7.5763888888888902</c:v>
                </c:pt>
                <c:pt idx="5456">
                  <c:v>7.5777777777777802</c:v>
                </c:pt>
                <c:pt idx="5457">
                  <c:v>7.5791666666666702</c:v>
                </c:pt>
                <c:pt idx="5458">
                  <c:v>7.5805555555555602</c:v>
                </c:pt>
                <c:pt idx="5459">
                  <c:v>7.5819444444444501</c:v>
                </c:pt>
                <c:pt idx="5460">
                  <c:v>7.5833333333333304</c:v>
                </c:pt>
                <c:pt idx="5461">
                  <c:v>7.5847222222222204</c:v>
                </c:pt>
                <c:pt idx="5462">
                  <c:v>7.5861111111111104</c:v>
                </c:pt>
                <c:pt idx="5463">
                  <c:v>7.5875000000000004</c:v>
                </c:pt>
                <c:pt idx="5464">
                  <c:v>7.5888888888888903</c:v>
                </c:pt>
                <c:pt idx="5465">
                  <c:v>7.5902777777777803</c:v>
                </c:pt>
                <c:pt idx="5466">
                  <c:v>7.5916666666666703</c:v>
                </c:pt>
                <c:pt idx="5467">
                  <c:v>7.5930555555555603</c:v>
                </c:pt>
                <c:pt idx="5468">
                  <c:v>7.5944444444444397</c:v>
                </c:pt>
                <c:pt idx="5469">
                  <c:v>7.5958333333333297</c:v>
                </c:pt>
                <c:pt idx="5470">
                  <c:v>7.5972222222222197</c:v>
                </c:pt>
                <c:pt idx="5471">
                  <c:v>7.5986111111111097</c:v>
                </c:pt>
                <c:pt idx="5472">
                  <c:v>7.6</c:v>
                </c:pt>
                <c:pt idx="5473">
                  <c:v>7.6013888888888896</c:v>
                </c:pt>
                <c:pt idx="5474">
                  <c:v>7.6027777777777796</c:v>
                </c:pt>
                <c:pt idx="5475">
                  <c:v>7.6041666666666696</c:v>
                </c:pt>
                <c:pt idx="5476">
                  <c:v>7.6055555555555596</c:v>
                </c:pt>
                <c:pt idx="5477">
                  <c:v>7.6069444444444398</c:v>
                </c:pt>
                <c:pt idx="5478">
                  <c:v>7.6083333333333298</c:v>
                </c:pt>
                <c:pt idx="5479">
                  <c:v>7.6097222222222198</c:v>
                </c:pt>
                <c:pt idx="5480">
                  <c:v>7.6111111111111098</c:v>
                </c:pt>
                <c:pt idx="5481">
                  <c:v>7.6124999999999998</c:v>
                </c:pt>
                <c:pt idx="5482">
                  <c:v>7.6138888888888898</c:v>
                </c:pt>
                <c:pt idx="5483">
                  <c:v>7.6152777777777798</c:v>
                </c:pt>
                <c:pt idx="5484">
                  <c:v>7.6166666666666698</c:v>
                </c:pt>
                <c:pt idx="5485">
                  <c:v>7.6180555555555598</c:v>
                </c:pt>
                <c:pt idx="5486">
                  <c:v>7.61944444444444</c:v>
                </c:pt>
                <c:pt idx="5487">
                  <c:v>7.62083333333333</c:v>
                </c:pt>
                <c:pt idx="5488">
                  <c:v>7.62222222222222</c:v>
                </c:pt>
                <c:pt idx="5489">
                  <c:v>7.62361111111111</c:v>
                </c:pt>
                <c:pt idx="5490">
                  <c:v>7.625</c:v>
                </c:pt>
                <c:pt idx="5491">
                  <c:v>7.62638888888889</c:v>
                </c:pt>
                <c:pt idx="5492">
                  <c:v>7.62777777777778</c:v>
                </c:pt>
                <c:pt idx="5493">
                  <c:v>7.62916666666667</c:v>
                </c:pt>
                <c:pt idx="5494">
                  <c:v>7.63055555555556</c:v>
                </c:pt>
                <c:pt idx="5495">
                  <c:v>7.63194444444445</c:v>
                </c:pt>
                <c:pt idx="5496">
                  <c:v>7.6333333333333302</c:v>
                </c:pt>
                <c:pt idx="5497">
                  <c:v>7.6347222222222202</c:v>
                </c:pt>
                <c:pt idx="5498">
                  <c:v>7.6361111111111102</c:v>
                </c:pt>
                <c:pt idx="5499">
                  <c:v>7.6375000000000002</c:v>
                </c:pt>
                <c:pt idx="5500">
                  <c:v>7.6388888888888902</c:v>
                </c:pt>
                <c:pt idx="5501">
                  <c:v>7.6402777777777802</c:v>
                </c:pt>
                <c:pt idx="5502">
                  <c:v>7.6416666666666702</c:v>
                </c:pt>
                <c:pt idx="5503">
                  <c:v>7.6430555555555602</c:v>
                </c:pt>
                <c:pt idx="5504">
                  <c:v>7.6444444444444501</c:v>
                </c:pt>
                <c:pt idx="5505">
                  <c:v>7.6458333333333304</c:v>
                </c:pt>
                <c:pt idx="5506">
                  <c:v>7.6472222222222204</c:v>
                </c:pt>
                <c:pt idx="5507">
                  <c:v>7.6486111111111104</c:v>
                </c:pt>
                <c:pt idx="5508">
                  <c:v>7.65</c:v>
                </c:pt>
                <c:pt idx="5509">
                  <c:v>7.6513888888888903</c:v>
                </c:pt>
                <c:pt idx="5510">
                  <c:v>7.6527777777777803</c:v>
                </c:pt>
                <c:pt idx="5511">
                  <c:v>7.6541666666666703</c:v>
                </c:pt>
                <c:pt idx="5512">
                  <c:v>7.6555555555555603</c:v>
                </c:pt>
                <c:pt idx="5513">
                  <c:v>7.6569444444444397</c:v>
                </c:pt>
                <c:pt idx="5514">
                  <c:v>7.6583333333333297</c:v>
                </c:pt>
                <c:pt idx="5515">
                  <c:v>7.6597222222222197</c:v>
                </c:pt>
                <c:pt idx="5516">
                  <c:v>7.6611111111111097</c:v>
                </c:pt>
                <c:pt idx="5517">
                  <c:v>7.6624999999999996</c:v>
                </c:pt>
                <c:pt idx="5518">
                  <c:v>7.6638888888888896</c:v>
                </c:pt>
                <c:pt idx="5519">
                  <c:v>7.6652777777777796</c:v>
                </c:pt>
                <c:pt idx="5520">
                  <c:v>7.6666666666666696</c:v>
                </c:pt>
                <c:pt idx="5521">
                  <c:v>7.6680555555555596</c:v>
                </c:pt>
                <c:pt idx="5522">
                  <c:v>7.6694444444444398</c:v>
                </c:pt>
                <c:pt idx="5523">
                  <c:v>7.6708333333333298</c:v>
                </c:pt>
                <c:pt idx="5524">
                  <c:v>7.6722222222222198</c:v>
                </c:pt>
                <c:pt idx="5525">
                  <c:v>7.6736111111111098</c:v>
                </c:pt>
                <c:pt idx="5526">
                  <c:v>7.6749999999999998</c:v>
                </c:pt>
                <c:pt idx="5527">
                  <c:v>7.6763888888888898</c:v>
                </c:pt>
                <c:pt idx="5528">
                  <c:v>7.6777777777777798</c:v>
                </c:pt>
                <c:pt idx="5529">
                  <c:v>7.6791666666666698</c:v>
                </c:pt>
                <c:pt idx="5530">
                  <c:v>7.6805555555555598</c:v>
                </c:pt>
                <c:pt idx="5531">
                  <c:v>7.68194444444444</c:v>
                </c:pt>
                <c:pt idx="5532">
                  <c:v>7.68333333333333</c:v>
                </c:pt>
                <c:pt idx="5533">
                  <c:v>7.68472222222222</c:v>
                </c:pt>
                <c:pt idx="5534">
                  <c:v>7.68611111111111</c:v>
                </c:pt>
                <c:pt idx="5535">
                  <c:v>7.6875</c:v>
                </c:pt>
                <c:pt idx="5536">
                  <c:v>7.68888888888889</c:v>
                </c:pt>
                <c:pt idx="5537">
                  <c:v>7.69027777777778</c:v>
                </c:pt>
                <c:pt idx="5538">
                  <c:v>7.69166666666667</c:v>
                </c:pt>
                <c:pt idx="5539">
                  <c:v>7.69305555555556</c:v>
                </c:pt>
                <c:pt idx="5540">
                  <c:v>7.69444444444445</c:v>
                </c:pt>
                <c:pt idx="5541">
                  <c:v>7.6958333333333302</c:v>
                </c:pt>
                <c:pt idx="5542">
                  <c:v>7.6972222222222202</c:v>
                </c:pt>
                <c:pt idx="5543">
                  <c:v>7.6986111111111102</c:v>
                </c:pt>
                <c:pt idx="5544">
                  <c:v>7.7</c:v>
                </c:pt>
                <c:pt idx="5545">
                  <c:v>7.7013888888888902</c:v>
                </c:pt>
                <c:pt idx="5546">
                  <c:v>7.7027777777777802</c:v>
                </c:pt>
                <c:pt idx="5547">
                  <c:v>7.7041666666666702</c:v>
                </c:pt>
                <c:pt idx="5548">
                  <c:v>7.7055555555555602</c:v>
                </c:pt>
                <c:pt idx="5549">
                  <c:v>7.7069444444444501</c:v>
                </c:pt>
                <c:pt idx="5550">
                  <c:v>7.7083333333333304</c:v>
                </c:pt>
                <c:pt idx="5551">
                  <c:v>7.7097222222222204</c:v>
                </c:pt>
                <c:pt idx="5552">
                  <c:v>7.7111111111111104</c:v>
                </c:pt>
                <c:pt idx="5553">
                  <c:v>7.7125000000000004</c:v>
                </c:pt>
                <c:pt idx="5554">
                  <c:v>7.7138888888888903</c:v>
                </c:pt>
                <c:pt idx="5555">
                  <c:v>7.7152777777777803</c:v>
                </c:pt>
                <c:pt idx="5556">
                  <c:v>7.7166666666666703</c:v>
                </c:pt>
                <c:pt idx="5557">
                  <c:v>7.7180555555555603</c:v>
                </c:pt>
                <c:pt idx="5558">
                  <c:v>7.7194444444444397</c:v>
                </c:pt>
                <c:pt idx="5559">
                  <c:v>7.7208333333333297</c:v>
                </c:pt>
                <c:pt idx="5560">
                  <c:v>7.7222222222222197</c:v>
                </c:pt>
                <c:pt idx="5561">
                  <c:v>7.7236111111111097</c:v>
                </c:pt>
                <c:pt idx="5562">
                  <c:v>7.7249999999999996</c:v>
                </c:pt>
                <c:pt idx="5563">
                  <c:v>7.7263888888888896</c:v>
                </c:pt>
                <c:pt idx="5564">
                  <c:v>7.7277777777777796</c:v>
                </c:pt>
                <c:pt idx="5565">
                  <c:v>7.7291666666666696</c:v>
                </c:pt>
                <c:pt idx="5566">
                  <c:v>7.7305555555555596</c:v>
                </c:pt>
                <c:pt idx="5567">
                  <c:v>7.7319444444444398</c:v>
                </c:pt>
                <c:pt idx="5568">
                  <c:v>7.7333333333333298</c:v>
                </c:pt>
                <c:pt idx="5569">
                  <c:v>7.7347222222222198</c:v>
                </c:pt>
                <c:pt idx="5570">
                  <c:v>7.7361111111111098</c:v>
                </c:pt>
                <c:pt idx="5571">
                  <c:v>7.7374999999999998</c:v>
                </c:pt>
                <c:pt idx="5572">
                  <c:v>7.7388888888888898</c:v>
                </c:pt>
                <c:pt idx="5573">
                  <c:v>7.7402777777777798</c:v>
                </c:pt>
                <c:pt idx="5574">
                  <c:v>7.7416666666666698</c:v>
                </c:pt>
                <c:pt idx="5575">
                  <c:v>7.7430555555555598</c:v>
                </c:pt>
                <c:pt idx="5576">
                  <c:v>7.74444444444444</c:v>
                </c:pt>
                <c:pt idx="5577">
                  <c:v>7.74583333333333</c:v>
                </c:pt>
                <c:pt idx="5578">
                  <c:v>7.74722222222222</c:v>
                </c:pt>
                <c:pt idx="5579">
                  <c:v>7.74861111111111</c:v>
                </c:pt>
                <c:pt idx="5580">
                  <c:v>7.75</c:v>
                </c:pt>
                <c:pt idx="5581">
                  <c:v>7.75138888888889</c:v>
                </c:pt>
                <c:pt idx="5582">
                  <c:v>7.75277777777778</c:v>
                </c:pt>
                <c:pt idx="5583">
                  <c:v>7.75416666666667</c:v>
                </c:pt>
                <c:pt idx="5584">
                  <c:v>7.75555555555556</c:v>
                </c:pt>
                <c:pt idx="5585">
                  <c:v>7.75694444444445</c:v>
                </c:pt>
                <c:pt idx="5586">
                  <c:v>7.7583333333333302</c:v>
                </c:pt>
                <c:pt idx="5587">
                  <c:v>7.7597222222222202</c:v>
                </c:pt>
                <c:pt idx="5588">
                  <c:v>7.7611111111111102</c:v>
                </c:pt>
                <c:pt idx="5589">
                  <c:v>7.7625000000000002</c:v>
                </c:pt>
                <c:pt idx="5590">
                  <c:v>7.7638888888888902</c:v>
                </c:pt>
                <c:pt idx="5591">
                  <c:v>7.7652777777777802</c:v>
                </c:pt>
                <c:pt idx="5592">
                  <c:v>7.7666666666666702</c:v>
                </c:pt>
                <c:pt idx="5593">
                  <c:v>7.7680555555555602</c:v>
                </c:pt>
                <c:pt idx="5594">
                  <c:v>7.7694444444444501</c:v>
                </c:pt>
                <c:pt idx="5595">
                  <c:v>7.7708333333333304</c:v>
                </c:pt>
                <c:pt idx="5596">
                  <c:v>7.7722222222222204</c:v>
                </c:pt>
                <c:pt idx="5597">
                  <c:v>7.7736111111111104</c:v>
                </c:pt>
                <c:pt idx="5598">
                  <c:v>7.7750000000000004</c:v>
                </c:pt>
                <c:pt idx="5599">
                  <c:v>7.7763888888888903</c:v>
                </c:pt>
                <c:pt idx="5600">
                  <c:v>7.7777777777777803</c:v>
                </c:pt>
                <c:pt idx="5601">
                  <c:v>7.7791666666666703</c:v>
                </c:pt>
                <c:pt idx="5602">
                  <c:v>7.7805555555555603</c:v>
                </c:pt>
                <c:pt idx="5603">
                  <c:v>7.7819444444444397</c:v>
                </c:pt>
                <c:pt idx="5604">
                  <c:v>7.7833333333333297</c:v>
                </c:pt>
                <c:pt idx="5605">
                  <c:v>7.7847222222222197</c:v>
                </c:pt>
                <c:pt idx="5606">
                  <c:v>7.7861111111111097</c:v>
                </c:pt>
                <c:pt idx="5607">
                  <c:v>7.7874999999999996</c:v>
                </c:pt>
                <c:pt idx="5608">
                  <c:v>7.7888888888888896</c:v>
                </c:pt>
                <c:pt idx="5609">
                  <c:v>7.7902777777777796</c:v>
                </c:pt>
                <c:pt idx="5610">
                  <c:v>7.7916666666666696</c:v>
                </c:pt>
                <c:pt idx="5611">
                  <c:v>7.7930555555555596</c:v>
                </c:pt>
                <c:pt idx="5612">
                  <c:v>7.7944444444444398</c:v>
                </c:pt>
                <c:pt idx="5613">
                  <c:v>7.7958333333333298</c:v>
                </c:pt>
                <c:pt idx="5614">
                  <c:v>7.7972222222222198</c:v>
                </c:pt>
                <c:pt idx="5615">
                  <c:v>7.7986111111111098</c:v>
                </c:pt>
                <c:pt idx="5616">
                  <c:v>7.8</c:v>
                </c:pt>
                <c:pt idx="5617">
                  <c:v>7.8013888888888898</c:v>
                </c:pt>
                <c:pt idx="5618">
                  <c:v>7.8027777777777798</c:v>
                </c:pt>
                <c:pt idx="5619">
                  <c:v>7.8041666666666698</c:v>
                </c:pt>
                <c:pt idx="5620">
                  <c:v>7.8055555555555598</c:v>
                </c:pt>
                <c:pt idx="5621">
                  <c:v>7.80694444444444</c:v>
                </c:pt>
                <c:pt idx="5622">
                  <c:v>7.80833333333333</c:v>
                </c:pt>
                <c:pt idx="5623">
                  <c:v>7.80972222222222</c:v>
                </c:pt>
                <c:pt idx="5624">
                  <c:v>7.81111111111111</c:v>
                </c:pt>
                <c:pt idx="5625">
                  <c:v>7.8125</c:v>
                </c:pt>
                <c:pt idx="5626">
                  <c:v>7.81388888888889</c:v>
                </c:pt>
                <c:pt idx="5627">
                  <c:v>7.81527777777778</c:v>
                </c:pt>
                <c:pt idx="5628">
                  <c:v>7.81666666666667</c:v>
                </c:pt>
                <c:pt idx="5629">
                  <c:v>7.81805555555556</c:v>
                </c:pt>
                <c:pt idx="5630">
                  <c:v>7.81944444444445</c:v>
                </c:pt>
                <c:pt idx="5631">
                  <c:v>7.8208333333333302</c:v>
                </c:pt>
                <c:pt idx="5632">
                  <c:v>7.8222222222222202</c:v>
                </c:pt>
                <c:pt idx="5633">
                  <c:v>7.8236111111111102</c:v>
                </c:pt>
                <c:pt idx="5634">
                  <c:v>7.8250000000000002</c:v>
                </c:pt>
                <c:pt idx="5635">
                  <c:v>7.8263888888888902</c:v>
                </c:pt>
                <c:pt idx="5636">
                  <c:v>7.8277777777777802</c:v>
                </c:pt>
                <c:pt idx="5637">
                  <c:v>7.8291666666666702</c:v>
                </c:pt>
                <c:pt idx="5638">
                  <c:v>7.8305555555555602</c:v>
                </c:pt>
                <c:pt idx="5639">
                  <c:v>7.8319444444444501</c:v>
                </c:pt>
                <c:pt idx="5640">
                  <c:v>7.8333333333333304</c:v>
                </c:pt>
                <c:pt idx="5641">
                  <c:v>7.8347222222222204</c:v>
                </c:pt>
                <c:pt idx="5642">
                  <c:v>7.8361111111111104</c:v>
                </c:pt>
                <c:pt idx="5643">
                  <c:v>7.8375000000000004</c:v>
                </c:pt>
                <c:pt idx="5644">
                  <c:v>7.8388888888888903</c:v>
                </c:pt>
                <c:pt idx="5645">
                  <c:v>7.8402777777777803</c:v>
                </c:pt>
                <c:pt idx="5646">
                  <c:v>7.8416666666666703</c:v>
                </c:pt>
                <c:pt idx="5647">
                  <c:v>7.8430555555555603</c:v>
                </c:pt>
                <c:pt idx="5648">
                  <c:v>7.8444444444444397</c:v>
                </c:pt>
                <c:pt idx="5649">
                  <c:v>7.8458333333333297</c:v>
                </c:pt>
                <c:pt idx="5650">
                  <c:v>7.8472222222222197</c:v>
                </c:pt>
                <c:pt idx="5651">
                  <c:v>7.8486111111111097</c:v>
                </c:pt>
                <c:pt idx="5652">
                  <c:v>7.85</c:v>
                </c:pt>
                <c:pt idx="5653">
                  <c:v>7.8513888888888896</c:v>
                </c:pt>
                <c:pt idx="5654">
                  <c:v>7.8527777777777796</c:v>
                </c:pt>
                <c:pt idx="5655">
                  <c:v>7.8541666666666696</c:v>
                </c:pt>
                <c:pt idx="5656">
                  <c:v>7.8555555555555596</c:v>
                </c:pt>
                <c:pt idx="5657">
                  <c:v>7.8569444444444398</c:v>
                </c:pt>
                <c:pt idx="5658">
                  <c:v>7.8583333333333298</c:v>
                </c:pt>
                <c:pt idx="5659">
                  <c:v>7.8597222222222198</c:v>
                </c:pt>
                <c:pt idx="5660">
                  <c:v>7.8611111111111098</c:v>
                </c:pt>
                <c:pt idx="5661">
                  <c:v>7.8624999999999998</c:v>
                </c:pt>
                <c:pt idx="5662">
                  <c:v>7.8638888888888898</c:v>
                </c:pt>
                <c:pt idx="5663">
                  <c:v>7.8652777777777798</c:v>
                </c:pt>
                <c:pt idx="5664">
                  <c:v>7.8666666666666698</c:v>
                </c:pt>
                <c:pt idx="5665">
                  <c:v>7.8680555555555598</c:v>
                </c:pt>
                <c:pt idx="5666">
                  <c:v>7.86944444444444</c:v>
                </c:pt>
                <c:pt idx="5667">
                  <c:v>7.87083333333333</c:v>
                </c:pt>
                <c:pt idx="5668">
                  <c:v>7.87222222222222</c:v>
                </c:pt>
                <c:pt idx="5669">
                  <c:v>7.87361111111111</c:v>
                </c:pt>
                <c:pt idx="5670">
                  <c:v>7.875</c:v>
                </c:pt>
                <c:pt idx="5671">
                  <c:v>7.87638888888889</c:v>
                </c:pt>
                <c:pt idx="5672">
                  <c:v>7.87777777777778</c:v>
                </c:pt>
                <c:pt idx="5673">
                  <c:v>7.87916666666667</c:v>
                </c:pt>
                <c:pt idx="5674">
                  <c:v>7.88055555555556</c:v>
                </c:pt>
                <c:pt idx="5675">
                  <c:v>7.88194444444445</c:v>
                </c:pt>
                <c:pt idx="5676">
                  <c:v>7.8833333333333302</c:v>
                </c:pt>
                <c:pt idx="5677">
                  <c:v>7.8847222222222202</c:v>
                </c:pt>
                <c:pt idx="5678">
                  <c:v>7.8861111111111102</c:v>
                </c:pt>
                <c:pt idx="5679">
                  <c:v>7.8875000000000002</c:v>
                </c:pt>
                <c:pt idx="5680">
                  <c:v>7.8888888888888902</c:v>
                </c:pt>
                <c:pt idx="5681">
                  <c:v>7.8902777777777802</c:v>
                </c:pt>
                <c:pt idx="5682">
                  <c:v>7.8916666666666702</c:v>
                </c:pt>
                <c:pt idx="5683">
                  <c:v>7.8930555555555602</c:v>
                </c:pt>
                <c:pt idx="5684">
                  <c:v>7.8944444444444501</c:v>
                </c:pt>
                <c:pt idx="5685">
                  <c:v>7.8958333333333304</c:v>
                </c:pt>
                <c:pt idx="5686">
                  <c:v>7.8972222222222204</c:v>
                </c:pt>
                <c:pt idx="5687">
                  <c:v>7.8986111111111104</c:v>
                </c:pt>
                <c:pt idx="5688">
                  <c:v>7.9</c:v>
                </c:pt>
                <c:pt idx="5689">
                  <c:v>7.9013888888888903</c:v>
                </c:pt>
                <c:pt idx="5690">
                  <c:v>7.9027777777777803</c:v>
                </c:pt>
                <c:pt idx="5691">
                  <c:v>7.9041666666666703</c:v>
                </c:pt>
                <c:pt idx="5692">
                  <c:v>7.9055555555555603</c:v>
                </c:pt>
                <c:pt idx="5693">
                  <c:v>7.9069444444444397</c:v>
                </c:pt>
                <c:pt idx="5694">
                  <c:v>7.9083333333333297</c:v>
                </c:pt>
                <c:pt idx="5695">
                  <c:v>7.9097222222222197</c:v>
                </c:pt>
                <c:pt idx="5696">
                  <c:v>7.9111111111111097</c:v>
                </c:pt>
                <c:pt idx="5697">
                  <c:v>7.9124999999999996</c:v>
                </c:pt>
                <c:pt idx="5698">
                  <c:v>7.9138888888888896</c:v>
                </c:pt>
                <c:pt idx="5699">
                  <c:v>7.9152777777777796</c:v>
                </c:pt>
                <c:pt idx="5700">
                  <c:v>7.9166666666666696</c:v>
                </c:pt>
                <c:pt idx="5701">
                  <c:v>7.9180555555555596</c:v>
                </c:pt>
                <c:pt idx="5702">
                  <c:v>7.9194444444444398</c:v>
                </c:pt>
                <c:pt idx="5703">
                  <c:v>7.9208333333333298</c:v>
                </c:pt>
                <c:pt idx="5704">
                  <c:v>7.9222222222222198</c:v>
                </c:pt>
                <c:pt idx="5705">
                  <c:v>7.9236111111111098</c:v>
                </c:pt>
                <c:pt idx="5706">
                  <c:v>7.9249999999999998</c:v>
                </c:pt>
                <c:pt idx="5707">
                  <c:v>7.9263888888888898</c:v>
                </c:pt>
                <c:pt idx="5708">
                  <c:v>7.9277777777777798</c:v>
                </c:pt>
                <c:pt idx="5709">
                  <c:v>7.9291666666666698</c:v>
                </c:pt>
                <c:pt idx="5710">
                  <c:v>7.9305555555555598</c:v>
                </c:pt>
                <c:pt idx="5711">
                  <c:v>7.93194444444444</c:v>
                </c:pt>
                <c:pt idx="5712">
                  <c:v>7.93333333333333</c:v>
                </c:pt>
                <c:pt idx="5713">
                  <c:v>7.93472222222222</c:v>
                </c:pt>
                <c:pt idx="5714">
                  <c:v>7.93611111111111</c:v>
                </c:pt>
                <c:pt idx="5715">
                  <c:v>7.9375</c:v>
                </c:pt>
                <c:pt idx="5716">
                  <c:v>7.93888888888889</c:v>
                </c:pt>
                <c:pt idx="5717">
                  <c:v>7.94027777777778</c:v>
                </c:pt>
                <c:pt idx="5718">
                  <c:v>7.94166666666667</c:v>
                </c:pt>
                <c:pt idx="5719">
                  <c:v>7.94305555555556</c:v>
                </c:pt>
                <c:pt idx="5720">
                  <c:v>7.94444444444445</c:v>
                </c:pt>
                <c:pt idx="5721">
                  <c:v>7.9458333333333302</c:v>
                </c:pt>
                <c:pt idx="5722">
                  <c:v>7.9472222222222202</c:v>
                </c:pt>
                <c:pt idx="5723">
                  <c:v>7.9486111111111102</c:v>
                </c:pt>
                <c:pt idx="5724">
                  <c:v>7.95</c:v>
                </c:pt>
                <c:pt idx="5725">
                  <c:v>7.9513888888888902</c:v>
                </c:pt>
                <c:pt idx="5726">
                  <c:v>7.9527777777777802</c:v>
                </c:pt>
                <c:pt idx="5727">
                  <c:v>7.9541666666666702</c:v>
                </c:pt>
                <c:pt idx="5728">
                  <c:v>7.9555555555555602</c:v>
                </c:pt>
                <c:pt idx="5729">
                  <c:v>7.9569444444444501</c:v>
                </c:pt>
                <c:pt idx="5730">
                  <c:v>7.9583333333333304</c:v>
                </c:pt>
                <c:pt idx="5731">
                  <c:v>7.9597222222222204</c:v>
                </c:pt>
                <c:pt idx="5732">
                  <c:v>7.9611111111111104</c:v>
                </c:pt>
                <c:pt idx="5733">
                  <c:v>7.9625000000000004</c:v>
                </c:pt>
                <c:pt idx="5734">
                  <c:v>7.9638888888888903</c:v>
                </c:pt>
                <c:pt idx="5735">
                  <c:v>7.9652777777777803</c:v>
                </c:pt>
                <c:pt idx="5736">
                  <c:v>7.9666666666666703</c:v>
                </c:pt>
                <c:pt idx="5737">
                  <c:v>7.9680555555555603</c:v>
                </c:pt>
                <c:pt idx="5738">
                  <c:v>7.9694444444444397</c:v>
                </c:pt>
                <c:pt idx="5739">
                  <c:v>7.9708333333333297</c:v>
                </c:pt>
                <c:pt idx="5740">
                  <c:v>7.9722222222222197</c:v>
                </c:pt>
                <c:pt idx="5741">
                  <c:v>7.9736111111111097</c:v>
                </c:pt>
                <c:pt idx="5742">
                  <c:v>7.9749999999999996</c:v>
                </c:pt>
                <c:pt idx="5743">
                  <c:v>7.9763888888888896</c:v>
                </c:pt>
                <c:pt idx="5744">
                  <c:v>7.9777777777777796</c:v>
                </c:pt>
                <c:pt idx="5745">
                  <c:v>7.9791666666666696</c:v>
                </c:pt>
                <c:pt idx="5746">
                  <c:v>7.9805555555555596</c:v>
                </c:pt>
                <c:pt idx="5747">
                  <c:v>7.9819444444444398</c:v>
                </c:pt>
                <c:pt idx="5748">
                  <c:v>7.9833333333333298</c:v>
                </c:pt>
                <c:pt idx="5749">
                  <c:v>7.9847222222222198</c:v>
                </c:pt>
                <c:pt idx="5750">
                  <c:v>7.9861111111111098</c:v>
                </c:pt>
                <c:pt idx="5751">
                  <c:v>7.9874999999999998</c:v>
                </c:pt>
                <c:pt idx="5752">
                  <c:v>7.9888888888888898</c:v>
                </c:pt>
                <c:pt idx="5753">
                  <c:v>7.9902777777777798</c:v>
                </c:pt>
                <c:pt idx="5754">
                  <c:v>7.9916666666666698</c:v>
                </c:pt>
                <c:pt idx="5755">
                  <c:v>7.9930555555555598</c:v>
                </c:pt>
                <c:pt idx="5756">
                  <c:v>7.99444444444444</c:v>
                </c:pt>
                <c:pt idx="5757">
                  <c:v>7.99583333333333</c:v>
                </c:pt>
                <c:pt idx="5758">
                  <c:v>7.99722222222222</c:v>
                </c:pt>
                <c:pt idx="5759">
                  <c:v>7.99861111111111</c:v>
                </c:pt>
                <c:pt idx="5760">
                  <c:v>8</c:v>
                </c:pt>
                <c:pt idx="5761">
                  <c:v>8.00138888888889</c:v>
                </c:pt>
                <c:pt idx="5762">
                  <c:v>8.00277777777778</c:v>
                </c:pt>
                <c:pt idx="5763">
                  <c:v>8.00416666666667</c:v>
                </c:pt>
                <c:pt idx="5764">
                  <c:v>8.00555555555556</c:v>
                </c:pt>
                <c:pt idx="5765">
                  <c:v>8.00694444444445</c:v>
                </c:pt>
                <c:pt idx="5766">
                  <c:v>8.0083333333333293</c:v>
                </c:pt>
                <c:pt idx="5767">
                  <c:v>8.0097222222222193</c:v>
                </c:pt>
                <c:pt idx="5768">
                  <c:v>8.0111111111111093</c:v>
                </c:pt>
                <c:pt idx="5769">
                  <c:v>8.0124999999999993</c:v>
                </c:pt>
                <c:pt idx="5770">
                  <c:v>8.0138888888888893</c:v>
                </c:pt>
                <c:pt idx="5771">
                  <c:v>8.0152777777777793</c:v>
                </c:pt>
                <c:pt idx="5772">
                  <c:v>8.0166666666666693</c:v>
                </c:pt>
                <c:pt idx="5773">
                  <c:v>8.0180555555555593</c:v>
                </c:pt>
                <c:pt idx="5774">
                  <c:v>8.0194444444444404</c:v>
                </c:pt>
                <c:pt idx="5775">
                  <c:v>8.0208333333333304</c:v>
                </c:pt>
                <c:pt idx="5776">
                  <c:v>8.0222222222222204</c:v>
                </c:pt>
                <c:pt idx="5777">
                  <c:v>8.0236111111111104</c:v>
                </c:pt>
                <c:pt idx="5778">
                  <c:v>8.0250000000000004</c:v>
                </c:pt>
                <c:pt idx="5779">
                  <c:v>8.0263888888888903</c:v>
                </c:pt>
                <c:pt idx="5780">
                  <c:v>8.0277777777777803</c:v>
                </c:pt>
                <c:pt idx="5781">
                  <c:v>8.0291666666666703</c:v>
                </c:pt>
                <c:pt idx="5782">
                  <c:v>8.0305555555555603</c:v>
                </c:pt>
                <c:pt idx="5783">
                  <c:v>8.0319444444444503</c:v>
                </c:pt>
                <c:pt idx="5784">
                  <c:v>8.0333333333333297</c:v>
                </c:pt>
                <c:pt idx="5785">
                  <c:v>8.0347222222222197</c:v>
                </c:pt>
                <c:pt idx="5786">
                  <c:v>8.0361111111111097</c:v>
                </c:pt>
                <c:pt idx="5787">
                  <c:v>8.0374999999999996</c:v>
                </c:pt>
                <c:pt idx="5788">
                  <c:v>8.0388888888888896</c:v>
                </c:pt>
                <c:pt idx="5789">
                  <c:v>8.0402777777777796</c:v>
                </c:pt>
                <c:pt idx="5790">
                  <c:v>8.0416666666666696</c:v>
                </c:pt>
                <c:pt idx="5791">
                  <c:v>8.0430555555555596</c:v>
                </c:pt>
                <c:pt idx="5792">
                  <c:v>8.0444444444444407</c:v>
                </c:pt>
                <c:pt idx="5793">
                  <c:v>8.0458333333333307</c:v>
                </c:pt>
                <c:pt idx="5794">
                  <c:v>8.0472222222222207</c:v>
                </c:pt>
                <c:pt idx="5795">
                  <c:v>8.0486111111111107</c:v>
                </c:pt>
                <c:pt idx="5796">
                  <c:v>8.0500000000000007</c:v>
                </c:pt>
                <c:pt idx="5797">
                  <c:v>8.0513888888888907</c:v>
                </c:pt>
                <c:pt idx="5798">
                  <c:v>8.0527777777777807</c:v>
                </c:pt>
                <c:pt idx="5799">
                  <c:v>8.0541666666666707</c:v>
                </c:pt>
                <c:pt idx="5800">
                  <c:v>8.0555555555555607</c:v>
                </c:pt>
                <c:pt idx="5801">
                  <c:v>8.05694444444444</c:v>
                </c:pt>
                <c:pt idx="5802">
                  <c:v>8.05833333333333</c:v>
                </c:pt>
                <c:pt idx="5803">
                  <c:v>8.05972222222222</c:v>
                </c:pt>
                <c:pt idx="5804">
                  <c:v>8.06111111111111</c:v>
                </c:pt>
                <c:pt idx="5805">
                  <c:v>8.0625</c:v>
                </c:pt>
                <c:pt idx="5806">
                  <c:v>8.06388888888889</c:v>
                </c:pt>
                <c:pt idx="5807">
                  <c:v>8.06527777777778</c:v>
                </c:pt>
                <c:pt idx="5808">
                  <c:v>8.06666666666667</c:v>
                </c:pt>
                <c:pt idx="5809">
                  <c:v>8.06805555555556</c:v>
                </c:pt>
                <c:pt idx="5810">
                  <c:v>8.06944444444445</c:v>
                </c:pt>
                <c:pt idx="5811">
                  <c:v>8.0708333333333293</c:v>
                </c:pt>
                <c:pt idx="5812">
                  <c:v>8.0722222222222193</c:v>
                </c:pt>
                <c:pt idx="5813">
                  <c:v>8.0736111111111093</c:v>
                </c:pt>
                <c:pt idx="5814">
                  <c:v>8.0749999999999993</c:v>
                </c:pt>
                <c:pt idx="5815">
                  <c:v>8.0763888888888893</c:v>
                </c:pt>
                <c:pt idx="5816">
                  <c:v>8.0777777777777793</c:v>
                </c:pt>
                <c:pt idx="5817">
                  <c:v>8.0791666666666693</c:v>
                </c:pt>
                <c:pt idx="5818">
                  <c:v>8.0805555555555593</c:v>
                </c:pt>
                <c:pt idx="5819">
                  <c:v>8.0819444444444404</c:v>
                </c:pt>
                <c:pt idx="5820">
                  <c:v>8.0833333333333304</c:v>
                </c:pt>
                <c:pt idx="5821">
                  <c:v>8.0847222222222204</c:v>
                </c:pt>
                <c:pt idx="5822">
                  <c:v>8.0861111111111104</c:v>
                </c:pt>
                <c:pt idx="5823">
                  <c:v>8.0875000000000004</c:v>
                </c:pt>
                <c:pt idx="5824">
                  <c:v>8.0888888888888903</c:v>
                </c:pt>
                <c:pt idx="5825">
                  <c:v>8.0902777777777803</c:v>
                </c:pt>
                <c:pt idx="5826">
                  <c:v>8.0916666666666703</c:v>
                </c:pt>
                <c:pt idx="5827">
                  <c:v>8.0930555555555603</c:v>
                </c:pt>
                <c:pt idx="5828">
                  <c:v>8.0944444444444503</c:v>
                </c:pt>
                <c:pt idx="5829">
                  <c:v>8.0958333333333297</c:v>
                </c:pt>
                <c:pt idx="5830">
                  <c:v>8.0972222222222197</c:v>
                </c:pt>
                <c:pt idx="5831">
                  <c:v>8.0986111111111097</c:v>
                </c:pt>
                <c:pt idx="5832">
                  <c:v>8.1</c:v>
                </c:pt>
                <c:pt idx="5833">
                  <c:v>8.1013888888888896</c:v>
                </c:pt>
                <c:pt idx="5834">
                  <c:v>8.1027777777777796</c:v>
                </c:pt>
                <c:pt idx="5835">
                  <c:v>8.1041666666666696</c:v>
                </c:pt>
                <c:pt idx="5836">
                  <c:v>8.1055555555555596</c:v>
                </c:pt>
                <c:pt idx="5837">
                  <c:v>8.1069444444444407</c:v>
                </c:pt>
                <c:pt idx="5838">
                  <c:v>8.1083333333333307</c:v>
                </c:pt>
                <c:pt idx="5839">
                  <c:v>8.1097222222222207</c:v>
                </c:pt>
                <c:pt idx="5840">
                  <c:v>8.1111111111111107</c:v>
                </c:pt>
                <c:pt idx="5841">
                  <c:v>8.1125000000000007</c:v>
                </c:pt>
                <c:pt idx="5842">
                  <c:v>8.1138888888888907</c:v>
                </c:pt>
                <c:pt idx="5843">
                  <c:v>8.1152777777777807</c:v>
                </c:pt>
                <c:pt idx="5844">
                  <c:v>8.1166666666666707</c:v>
                </c:pt>
                <c:pt idx="5845">
                  <c:v>8.1180555555555607</c:v>
                </c:pt>
                <c:pt idx="5846">
                  <c:v>8.11944444444444</c:v>
                </c:pt>
                <c:pt idx="5847">
                  <c:v>8.12083333333333</c:v>
                </c:pt>
                <c:pt idx="5848">
                  <c:v>8.12222222222222</c:v>
                </c:pt>
                <c:pt idx="5849">
                  <c:v>8.12361111111111</c:v>
                </c:pt>
                <c:pt idx="5850">
                  <c:v>8.125</c:v>
                </c:pt>
                <c:pt idx="5851">
                  <c:v>8.12638888888889</c:v>
                </c:pt>
                <c:pt idx="5852">
                  <c:v>8.12777777777778</c:v>
                </c:pt>
                <c:pt idx="5853">
                  <c:v>8.12916666666667</c:v>
                </c:pt>
                <c:pt idx="5854">
                  <c:v>8.13055555555556</c:v>
                </c:pt>
                <c:pt idx="5855">
                  <c:v>8.13194444444445</c:v>
                </c:pt>
                <c:pt idx="5856">
                  <c:v>8.1333333333333293</c:v>
                </c:pt>
                <c:pt idx="5857">
                  <c:v>8.1347222222222193</c:v>
                </c:pt>
                <c:pt idx="5858">
                  <c:v>8.1361111111111093</c:v>
                </c:pt>
                <c:pt idx="5859">
                  <c:v>8.1374999999999993</c:v>
                </c:pt>
                <c:pt idx="5860">
                  <c:v>8.1388888888888893</c:v>
                </c:pt>
                <c:pt idx="5861">
                  <c:v>8.1402777777777793</c:v>
                </c:pt>
                <c:pt idx="5862">
                  <c:v>8.1416666666666693</c:v>
                </c:pt>
                <c:pt idx="5863">
                  <c:v>8.1430555555555593</c:v>
                </c:pt>
                <c:pt idx="5864">
                  <c:v>8.1444444444444404</c:v>
                </c:pt>
                <c:pt idx="5865">
                  <c:v>8.1458333333333304</c:v>
                </c:pt>
                <c:pt idx="5866">
                  <c:v>8.1472222222222204</c:v>
                </c:pt>
                <c:pt idx="5867">
                  <c:v>8.1486111111111104</c:v>
                </c:pt>
                <c:pt idx="5868">
                  <c:v>8.15</c:v>
                </c:pt>
                <c:pt idx="5869">
                  <c:v>8.1513888888888903</c:v>
                </c:pt>
                <c:pt idx="5870">
                  <c:v>8.1527777777777803</c:v>
                </c:pt>
                <c:pt idx="5871">
                  <c:v>8.1541666666666703</c:v>
                </c:pt>
                <c:pt idx="5872">
                  <c:v>8.1555555555555603</c:v>
                </c:pt>
                <c:pt idx="5873">
                  <c:v>8.1569444444444503</c:v>
                </c:pt>
                <c:pt idx="5874">
                  <c:v>8.1583333333333297</c:v>
                </c:pt>
                <c:pt idx="5875">
                  <c:v>8.1597222222222197</c:v>
                </c:pt>
                <c:pt idx="5876">
                  <c:v>8.1611111111111097</c:v>
                </c:pt>
                <c:pt idx="5877">
                  <c:v>8.1624999999999996</c:v>
                </c:pt>
                <c:pt idx="5878">
                  <c:v>8.1638888888888896</c:v>
                </c:pt>
                <c:pt idx="5879">
                  <c:v>8.1652777777777796</c:v>
                </c:pt>
                <c:pt idx="5880">
                  <c:v>8.1666666666666696</c:v>
                </c:pt>
                <c:pt idx="5881">
                  <c:v>8.1680555555555596</c:v>
                </c:pt>
                <c:pt idx="5882">
                  <c:v>8.1694444444444407</c:v>
                </c:pt>
                <c:pt idx="5883">
                  <c:v>8.1708333333333307</c:v>
                </c:pt>
                <c:pt idx="5884">
                  <c:v>8.1722222222222207</c:v>
                </c:pt>
                <c:pt idx="5885">
                  <c:v>8.1736111111111107</c:v>
                </c:pt>
                <c:pt idx="5886">
                  <c:v>8.1750000000000007</c:v>
                </c:pt>
                <c:pt idx="5887">
                  <c:v>8.1763888888888907</c:v>
                </c:pt>
                <c:pt idx="5888">
                  <c:v>8.1777777777777807</c:v>
                </c:pt>
                <c:pt idx="5889">
                  <c:v>8.1791666666666707</c:v>
                </c:pt>
                <c:pt idx="5890">
                  <c:v>8.1805555555555607</c:v>
                </c:pt>
                <c:pt idx="5891">
                  <c:v>8.18194444444444</c:v>
                </c:pt>
                <c:pt idx="5892">
                  <c:v>8.18333333333333</c:v>
                </c:pt>
                <c:pt idx="5893">
                  <c:v>8.18472222222222</c:v>
                </c:pt>
                <c:pt idx="5894">
                  <c:v>8.18611111111111</c:v>
                </c:pt>
                <c:pt idx="5895">
                  <c:v>8.1875</c:v>
                </c:pt>
                <c:pt idx="5896">
                  <c:v>8.18888888888889</c:v>
                </c:pt>
                <c:pt idx="5897">
                  <c:v>8.19027777777778</c:v>
                </c:pt>
                <c:pt idx="5898">
                  <c:v>8.19166666666667</c:v>
                </c:pt>
                <c:pt idx="5899">
                  <c:v>8.19305555555556</c:v>
                </c:pt>
                <c:pt idx="5900">
                  <c:v>8.19444444444445</c:v>
                </c:pt>
                <c:pt idx="5901">
                  <c:v>8.1958333333333293</c:v>
                </c:pt>
                <c:pt idx="5902">
                  <c:v>8.1972222222222193</c:v>
                </c:pt>
                <c:pt idx="5903">
                  <c:v>8.1986111111111093</c:v>
                </c:pt>
                <c:pt idx="5904">
                  <c:v>8.1999999999999993</c:v>
                </c:pt>
                <c:pt idx="5905">
                  <c:v>8.2013888888888893</c:v>
                </c:pt>
                <c:pt idx="5906">
                  <c:v>8.2027777777777793</c:v>
                </c:pt>
                <c:pt idx="5907">
                  <c:v>8.2041666666666693</c:v>
                </c:pt>
                <c:pt idx="5908">
                  <c:v>8.2055555555555593</c:v>
                </c:pt>
                <c:pt idx="5909">
                  <c:v>8.2069444444444404</c:v>
                </c:pt>
                <c:pt idx="5910">
                  <c:v>8.2083333333333304</c:v>
                </c:pt>
                <c:pt idx="5911">
                  <c:v>8.2097222222222204</c:v>
                </c:pt>
                <c:pt idx="5912">
                  <c:v>8.2111111111111104</c:v>
                </c:pt>
                <c:pt idx="5913">
                  <c:v>8.2125000000000004</c:v>
                </c:pt>
                <c:pt idx="5914">
                  <c:v>8.2138888888888903</c:v>
                </c:pt>
                <c:pt idx="5915">
                  <c:v>8.2152777777777803</c:v>
                </c:pt>
                <c:pt idx="5916">
                  <c:v>8.2166666666666703</c:v>
                </c:pt>
                <c:pt idx="5917">
                  <c:v>8.2180555555555603</c:v>
                </c:pt>
                <c:pt idx="5918">
                  <c:v>8.2194444444444503</c:v>
                </c:pt>
                <c:pt idx="5919">
                  <c:v>8.2208333333333297</c:v>
                </c:pt>
                <c:pt idx="5920">
                  <c:v>8.2222222222222197</c:v>
                </c:pt>
                <c:pt idx="5921">
                  <c:v>8.2236111111111097</c:v>
                </c:pt>
                <c:pt idx="5922">
                  <c:v>8.2249999999999996</c:v>
                </c:pt>
                <c:pt idx="5923">
                  <c:v>8.2263888888888896</c:v>
                </c:pt>
                <c:pt idx="5924">
                  <c:v>8.2277777777777796</c:v>
                </c:pt>
                <c:pt idx="5925">
                  <c:v>8.2291666666666696</c:v>
                </c:pt>
                <c:pt idx="5926">
                  <c:v>8.2305555555555596</c:v>
                </c:pt>
                <c:pt idx="5927">
                  <c:v>8.2319444444444407</c:v>
                </c:pt>
                <c:pt idx="5928">
                  <c:v>8.2333333333333307</c:v>
                </c:pt>
                <c:pt idx="5929">
                  <c:v>8.2347222222222207</c:v>
                </c:pt>
                <c:pt idx="5930">
                  <c:v>8.2361111111111107</c:v>
                </c:pt>
                <c:pt idx="5931">
                  <c:v>8.2375000000000007</c:v>
                </c:pt>
                <c:pt idx="5932">
                  <c:v>8.2388888888888907</c:v>
                </c:pt>
                <c:pt idx="5933">
                  <c:v>8.2402777777777807</c:v>
                </c:pt>
                <c:pt idx="5934">
                  <c:v>8.2416666666666707</c:v>
                </c:pt>
                <c:pt idx="5935">
                  <c:v>8.2430555555555607</c:v>
                </c:pt>
                <c:pt idx="5936">
                  <c:v>8.24444444444444</c:v>
                </c:pt>
                <c:pt idx="5937">
                  <c:v>8.24583333333333</c:v>
                </c:pt>
                <c:pt idx="5938">
                  <c:v>8.24722222222222</c:v>
                </c:pt>
                <c:pt idx="5939">
                  <c:v>8.24861111111111</c:v>
                </c:pt>
                <c:pt idx="5940">
                  <c:v>8.25</c:v>
                </c:pt>
                <c:pt idx="5941">
                  <c:v>8.25138888888889</c:v>
                </c:pt>
                <c:pt idx="5942">
                  <c:v>8.25277777777778</c:v>
                </c:pt>
                <c:pt idx="5943">
                  <c:v>8.25416666666667</c:v>
                </c:pt>
                <c:pt idx="5944">
                  <c:v>8.25555555555556</c:v>
                </c:pt>
                <c:pt idx="5945">
                  <c:v>8.25694444444445</c:v>
                </c:pt>
                <c:pt idx="5946">
                  <c:v>8.2583333333333293</c:v>
                </c:pt>
                <c:pt idx="5947">
                  <c:v>8.2597222222222193</c:v>
                </c:pt>
                <c:pt idx="5948">
                  <c:v>8.2611111111111093</c:v>
                </c:pt>
                <c:pt idx="5949">
                  <c:v>8.2624999999999993</c:v>
                </c:pt>
                <c:pt idx="5950">
                  <c:v>8.2638888888888893</c:v>
                </c:pt>
                <c:pt idx="5951">
                  <c:v>8.2652777777777793</c:v>
                </c:pt>
                <c:pt idx="5952">
                  <c:v>8.2666666666666693</c:v>
                </c:pt>
                <c:pt idx="5953">
                  <c:v>8.2680555555555593</c:v>
                </c:pt>
                <c:pt idx="5954">
                  <c:v>8.2694444444444404</c:v>
                </c:pt>
                <c:pt idx="5955">
                  <c:v>8.2708333333333304</c:v>
                </c:pt>
                <c:pt idx="5956">
                  <c:v>8.2722222222222204</c:v>
                </c:pt>
                <c:pt idx="5957">
                  <c:v>8.2736111111111104</c:v>
                </c:pt>
                <c:pt idx="5958">
                  <c:v>8.2750000000000004</c:v>
                </c:pt>
                <c:pt idx="5959">
                  <c:v>8.2763888888888903</c:v>
                </c:pt>
                <c:pt idx="5960">
                  <c:v>8.2777777777777803</c:v>
                </c:pt>
                <c:pt idx="5961">
                  <c:v>8.2791666666666703</c:v>
                </c:pt>
                <c:pt idx="5962">
                  <c:v>8.2805555555555603</c:v>
                </c:pt>
                <c:pt idx="5963">
                  <c:v>8.2819444444444503</c:v>
                </c:pt>
                <c:pt idx="5964">
                  <c:v>8.2833333333333297</c:v>
                </c:pt>
                <c:pt idx="5965">
                  <c:v>8.2847222222222197</c:v>
                </c:pt>
                <c:pt idx="5966">
                  <c:v>8.2861111111111097</c:v>
                </c:pt>
                <c:pt idx="5967">
                  <c:v>8.2874999999999996</c:v>
                </c:pt>
                <c:pt idx="5968">
                  <c:v>8.2888888888888896</c:v>
                </c:pt>
                <c:pt idx="5969">
                  <c:v>8.2902777777777796</c:v>
                </c:pt>
                <c:pt idx="5970">
                  <c:v>8.2916666666666696</c:v>
                </c:pt>
                <c:pt idx="5971">
                  <c:v>8.2930555555555596</c:v>
                </c:pt>
                <c:pt idx="5972">
                  <c:v>8.2944444444444407</c:v>
                </c:pt>
                <c:pt idx="5973">
                  <c:v>8.2958333333333307</c:v>
                </c:pt>
                <c:pt idx="5974">
                  <c:v>8.2972222222222207</c:v>
                </c:pt>
                <c:pt idx="5975">
                  <c:v>8.2986111111111107</c:v>
                </c:pt>
                <c:pt idx="5976">
                  <c:v>8.3000000000000007</c:v>
                </c:pt>
                <c:pt idx="5977">
                  <c:v>8.3013888888888907</c:v>
                </c:pt>
                <c:pt idx="5978">
                  <c:v>8.3027777777777807</c:v>
                </c:pt>
                <c:pt idx="5979">
                  <c:v>8.3041666666666707</c:v>
                </c:pt>
                <c:pt idx="5980">
                  <c:v>8.3055555555555607</c:v>
                </c:pt>
                <c:pt idx="5981">
                  <c:v>8.30694444444444</c:v>
                </c:pt>
                <c:pt idx="5982">
                  <c:v>8.30833333333333</c:v>
                </c:pt>
                <c:pt idx="5983">
                  <c:v>8.30972222222222</c:v>
                </c:pt>
                <c:pt idx="5984">
                  <c:v>8.31111111111111</c:v>
                </c:pt>
                <c:pt idx="5985">
                  <c:v>8.3125</c:v>
                </c:pt>
                <c:pt idx="5986">
                  <c:v>8.31388888888889</c:v>
                </c:pt>
                <c:pt idx="5987">
                  <c:v>8.31527777777778</c:v>
                </c:pt>
                <c:pt idx="5988">
                  <c:v>8.31666666666667</c:v>
                </c:pt>
                <c:pt idx="5989">
                  <c:v>8.31805555555556</c:v>
                </c:pt>
                <c:pt idx="5990">
                  <c:v>8.31944444444445</c:v>
                </c:pt>
                <c:pt idx="5991">
                  <c:v>8.3208333333333293</c:v>
                </c:pt>
                <c:pt idx="5992">
                  <c:v>8.3222222222222193</c:v>
                </c:pt>
                <c:pt idx="5993">
                  <c:v>8.3236111111111093</c:v>
                </c:pt>
                <c:pt idx="5994">
                  <c:v>8.3249999999999993</c:v>
                </c:pt>
                <c:pt idx="5995">
                  <c:v>8.3263888888888893</c:v>
                </c:pt>
                <c:pt idx="5996">
                  <c:v>8.3277777777777793</c:v>
                </c:pt>
                <c:pt idx="5997">
                  <c:v>8.3291666666666693</c:v>
                </c:pt>
                <c:pt idx="5998">
                  <c:v>8.3305555555555593</c:v>
                </c:pt>
                <c:pt idx="5999">
                  <c:v>8.3319444444444404</c:v>
                </c:pt>
                <c:pt idx="6000">
                  <c:v>8.3333333333333304</c:v>
                </c:pt>
                <c:pt idx="6001">
                  <c:v>8.3347222222222204</c:v>
                </c:pt>
                <c:pt idx="6002">
                  <c:v>8.3361111111111104</c:v>
                </c:pt>
                <c:pt idx="6003">
                  <c:v>8.3375000000000004</c:v>
                </c:pt>
                <c:pt idx="6004">
                  <c:v>8.3388888888888903</c:v>
                </c:pt>
                <c:pt idx="6005">
                  <c:v>8.3402777777777803</c:v>
                </c:pt>
                <c:pt idx="6006">
                  <c:v>8.3416666666666703</c:v>
                </c:pt>
                <c:pt idx="6007">
                  <c:v>8.3430555555555603</c:v>
                </c:pt>
                <c:pt idx="6008">
                  <c:v>8.3444444444444503</c:v>
                </c:pt>
                <c:pt idx="6009">
                  <c:v>8.3458333333333297</c:v>
                </c:pt>
                <c:pt idx="6010">
                  <c:v>8.3472222222222197</c:v>
                </c:pt>
                <c:pt idx="6011">
                  <c:v>8.3486111111111097</c:v>
                </c:pt>
                <c:pt idx="6012">
                  <c:v>8.35</c:v>
                </c:pt>
                <c:pt idx="6013">
                  <c:v>8.3513888888888896</c:v>
                </c:pt>
                <c:pt idx="6014">
                  <c:v>8.3527777777777796</c:v>
                </c:pt>
                <c:pt idx="6015">
                  <c:v>8.3541666666666696</c:v>
                </c:pt>
                <c:pt idx="6016">
                  <c:v>8.3555555555555596</c:v>
                </c:pt>
                <c:pt idx="6017">
                  <c:v>8.3569444444444407</c:v>
                </c:pt>
                <c:pt idx="6018">
                  <c:v>8.3583333333333307</c:v>
                </c:pt>
                <c:pt idx="6019">
                  <c:v>8.3597222222222207</c:v>
                </c:pt>
                <c:pt idx="6020">
                  <c:v>8.3611111111111107</c:v>
                </c:pt>
                <c:pt idx="6021">
                  <c:v>8.3625000000000007</c:v>
                </c:pt>
                <c:pt idx="6022">
                  <c:v>8.3638888888888907</c:v>
                </c:pt>
                <c:pt idx="6023">
                  <c:v>8.3652777777777807</c:v>
                </c:pt>
                <c:pt idx="6024">
                  <c:v>8.3666666666666707</c:v>
                </c:pt>
                <c:pt idx="6025">
                  <c:v>8.3680555555555607</c:v>
                </c:pt>
                <c:pt idx="6026">
                  <c:v>8.36944444444444</c:v>
                </c:pt>
                <c:pt idx="6027">
                  <c:v>8.37083333333333</c:v>
                </c:pt>
                <c:pt idx="6028">
                  <c:v>8.37222222222222</c:v>
                </c:pt>
                <c:pt idx="6029">
                  <c:v>8.37361111111111</c:v>
                </c:pt>
                <c:pt idx="6030">
                  <c:v>8.375</c:v>
                </c:pt>
                <c:pt idx="6031">
                  <c:v>8.37638888888889</c:v>
                </c:pt>
                <c:pt idx="6032">
                  <c:v>8.37777777777778</c:v>
                </c:pt>
                <c:pt idx="6033">
                  <c:v>8.37916666666667</c:v>
                </c:pt>
                <c:pt idx="6034">
                  <c:v>8.38055555555556</c:v>
                </c:pt>
                <c:pt idx="6035">
                  <c:v>8.38194444444445</c:v>
                </c:pt>
                <c:pt idx="6036">
                  <c:v>8.3833333333333293</c:v>
                </c:pt>
                <c:pt idx="6037">
                  <c:v>8.3847222222222193</c:v>
                </c:pt>
                <c:pt idx="6038">
                  <c:v>8.3861111111111093</c:v>
                </c:pt>
                <c:pt idx="6039">
                  <c:v>8.3874999999999993</c:v>
                </c:pt>
                <c:pt idx="6040">
                  <c:v>8.3888888888888893</c:v>
                </c:pt>
                <c:pt idx="6041">
                  <c:v>8.3902777777777793</c:v>
                </c:pt>
                <c:pt idx="6042">
                  <c:v>8.3916666666666693</c:v>
                </c:pt>
                <c:pt idx="6043">
                  <c:v>8.3930555555555593</c:v>
                </c:pt>
                <c:pt idx="6044">
                  <c:v>8.3944444444444404</c:v>
                </c:pt>
                <c:pt idx="6045">
                  <c:v>8.3958333333333304</c:v>
                </c:pt>
                <c:pt idx="6046">
                  <c:v>8.3972222222222204</c:v>
                </c:pt>
                <c:pt idx="6047">
                  <c:v>8.3986111111111104</c:v>
                </c:pt>
                <c:pt idx="6048">
                  <c:v>8.4</c:v>
                </c:pt>
                <c:pt idx="6049">
                  <c:v>8.4013888888888903</c:v>
                </c:pt>
                <c:pt idx="6050">
                  <c:v>8.4027777777777803</c:v>
                </c:pt>
                <c:pt idx="6051">
                  <c:v>8.4041666666666703</c:v>
                </c:pt>
                <c:pt idx="6052">
                  <c:v>8.4055555555555603</c:v>
                </c:pt>
                <c:pt idx="6053">
                  <c:v>8.4069444444444503</c:v>
                </c:pt>
                <c:pt idx="6054">
                  <c:v>8.4083333333333297</c:v>
                </c:pt>
                <c:pt idx="6055">
                  <c:v>8.4097222222222197</c:v>
                </c:pt>
                <c:pt idx="6056">
                  <c:v>8.4111111111111097</c:v>
                </c:pt>
                <c:pt idx="6057">
                  <c:v>8.4124999999999996</c:v>
                </c:pt>
                <c:pt idx="6058">
                  <c:v>8.4138888888888896</c:v>
                </c:pt>
                <c:pt idx="6059">
                  <c:v>8.4152777777777796</c:v>
                </c:pt>
                <c:pt idx="6060">
                  <c:v>8.4166666666666696</c:v>
                </c:pt>
                <c:pt idx="6061">
                  <c:v>8.4180555555555596</c:v>
                </c:pt>
                <c:pt idx="6062">
                  <c:v>8.4194444444444407</c:v>
                </c:pt>
                <c:pt idx="6063">
                  <c:v>8.4208333333333307</c:v>
                </c:pt>
                <c:pt idx="6064">
                  <c:v>8.4222222222222207</c:v>
                </c:pt>
                <c:pt idx="6065">
                  <c:v>8.4236111111111107</c:v>
                </c:pt>
                <c:pt idx="6066">
                  <c:v>8.4250000000000007</c:v>
                </c:pt>
                <c:pt idx="6067">
                  <c:v>8.4263888888888907</c:v>
                </c:pt>
                <c:pt idx="6068">
                  <c:v>8.4277777777777807</c:v>
                </c:pt>
                <c:pt idx="6069">
                  <c:v>8.4291666666666707</c:v>
                </c:pt>
                <c:pt idx="6070">
                  <c:v>8.4305555555555607</c:v>
                </c:pt>
                <c:pt idx="6071">
                  <c:v>8.43194444444444</c:v>
                </c:pt>
                <c:pt idx="6072">
                  <c:v>8.43333333333333</c:v>
                </c:pt>
                <c:pt idx="6073">
                  <c:v>8.43472222222222</c:v>
                </c:pt>
                <c:pt idx="6074">
                  <c:v>8.43611111111111</c:v>
                </c:pt>
                <c:pt idx="6075">
                  <c:v>8.4375</c:v>
                </c:pt>
                <c:pt idx="6076">
                  <c:v>8.43888888888889</c:v>
                </c:pt>
                <c:pt idx="6077">
                  <c:v>8.44027777777778</c:v>
                </c:pt>
                <c:pt idx="6078">
                  <c:v>8.44166666666667</c:v>
                </c:pt>
                <c:pt idx="6079">
                  <c:v>8.44305555555556</c:v>
                </c:pt>
                <c:pt idx="6080">
                  <c:v>8.44444444444445</c:v>
                </c:pt>
                <c:pt idx="6081">
                  <c:v>8.4458333333333293</c:v>
                </c:pt>
                <c:pt idx="6082">
                  <c:v>8.4472222222222193</c:v>
                </c:pt>
                <c:pt idx="6083">
                  <c:v>8.4486111111111093</c:v>
                </c:pt>
                <c:pt idx="6084">
                  <c:v>8.4499999999999993</c:v>
                </c:pt>
                <c:pt idx="6085">
                  <c:v>8.4513888888888893</c:v>
                </c:pt>
                <c:pt idx="6086">
                  <c:v>8.4527777777777793</c:v>
                </c:pt>
                <c:pt idx="6087">
                  <c:v>8.4541666666666693</c:v>
                </c:pt>
                <c:pt idx="6088">
                  <c:v>8.4555555555555593</c:v>
                </c:pt>
                <c:pt idx="6089">
                  <c:v>8.4569444444444404</c:v>
                </c:pt>
                <c:pt idx="6090">
                  <c:v>8.4583333333333304</c:v>
                </c:pt>
                <c:pt idx="6091">
                  <c:v>8.4597222222222204</c:v>
                </c:pt>
                <c:pt idx="6092">
                  <c:v>8.4611111111111104</c:v>
                </c:pt>
                <c:pt idx="6093">
                  <c:v>8.4625000000000004</c:v>
                </c:pt>
                <c:pt idx="6094">
                  <c:v>8.4638888888888903</c:v>
                </c:pt>
                <c:pt idx="6095">
                  <c:v>8.4652777777777803</c:v>
                </c:pt>
                <c:pt idx="6096">
                  <c:v>8.4666666666666703</c:v>
                </c:pt>
                <c:pt idx="6097">
                  <c:v>8.4680555555555603</c:v>
                </c:pt>
                <c:pt idx="6098">
                  <c:v>8.4694444444444503</c:v>
                </c:pt>
                <c:pt idx="6099">
                  <c:v>8.4708333333333297</c:v>
                </c:pt>
                <c:pt idx="6100">
                  <c:v>8.4722222222222197</c:v>
                </c:pt>
                <c:pt idx="6101">
                  <c:v>8.4736111111111097</c:v>
                </c:pt>
                <c:pt idx="6102">
                  <c:v>8.4749999999999996</c:v>
                </c:pt>
                <c:pt idx="6103">
                  <c:v>8.4763888888888896</c:v>
                </c:pt>
                <c:pt idx="6104">
                  <c:v>8.4777777777777796</c:v>
                </c:pt>
                <c:pt idx="6105">
                  <c:v>8.4791666666666696</c:v>
                </c:pt>
                <c:pt idx="6106">
                  <c:v>8.4805555555555596</c:v>
                </c:pt>
                <c:pt idx="6107">
                  <c:v>8.4819444444444407</c:v>
                </c:pt>
                <c:pt idx="6108">
                  <c:v>8.4833333333333307</c:v>
                </c:pt>
                <c:pt idx="6109">
                  <c:v>8.4847222222222207</c:v>
                </c:pt>
                <c:pt idx="6110">
                  <c:v>8.4861111111111107</c:v>
                </c:pt>
                <c:pt idx="6111">
                  <c:v>8.4875000000000007</c:v>
                </c:pt>
                <c:pt idx="6112">
                  <c:v>8.4888888888888907</c:v>
                </c:pt>
                <c:pt idx="6113">
                  <c:v>8.4902777777777807</c:v>
                </c:pt>
                <c:pt idx="6114">
                  <c:v>8.4916666666666707</c:v>
                </c:pt>
                <c:pt idx="6115">
                  <c:v>8.4930555555555607</c:v>
                </c:pt>
                <c:pt idx="6116">
                  <c:v>8.49444444444444</c:v>
                </c:pt>
                <c:pt idx="6117">
                  <c:v>8.49583333333333</c:v>
                </c:pt>
                <c:pt idx="6118">
                  <c:v>8.49722222222222</c:v>
                </c:pt>
                <c:pt idx="6119">
                  <c:v>8.49861111111111</c:v>
                </c:pt>
                <c:pt idx="6120">
                  <c:v>8.5</c:v>
                </c:pt>
                <c:pt idx="6121">
                  <c:v>8.50138888888889</c:v>
                </c:pt>
                <c:pt idx="6122">
                  <c:v>8.50277777777778</c:v>
                </c:pt>
                <c:pt idx="6123">
                  <c:v>8.50416666666667</c:v>
                </c:pt>
                <c:pt idx="6124">
                  <c:v>8.50555555555556</c:v>
                </c:pt>
                <c:pt idx="6125">
                  <c:v>8.50694444444445</c:v>
                </c:pt>
                <c:pt idx="6126">
                  <c:v>8.5083333333333293</c:v>
                </c:pt>
                <c:pt idx="6127">
                  <c:v>8.5097222222222193</c:v>
                </c:pt>
                <c:pt idx="6128">
                  <c:v>8.5111111111111093</c:v>
                </c:pt>
                <c:pt idx="6129">
                  <c:v>8.5124999999999993</c:v>
                </c:pt>
                <c:pt idx="6130">
                  <c:v>8.5138888888888893</c:v>
                </c:pt>
                <c:pt idx="6131">
                  <c:v>8.5152777777777793</c:v>
                </c:pt>
                <c:pt idx="6132">
                  <c:v>8.5166666666666693</c:v>
                </c:pt>
                <c:pt idx="6133">
                  <c:v>8.5180555555555593</c:v>
                </c:pt>
                <c:pt idx="6134">
                  <c:v>8.5194444444444404</c:v>
                </c:pt>
                <c:pt idx="6135">
                  <c:v>8.5208333333333304</c:v>
                </c:pt>
                <c:pt idx="6136">
                  <c:v>8.5222222222222204</c:v>
                </c:pt>
                <c:pt idx="6137">
                  <c:v>8.5236111111111104</c:v>
                </c:pt>
                <c:pt idx="6138">
                  <c:v>8.5250000000000004</c:v>
                </c:pt>
                <c:pt idx="6139">
                  <c:v>8.5263888888888903</c:v>
                </c:pt>
                <c:pt idx="6140">
                  <c:v>8.5277777777777803</c:v>
                </c:pt>
                <c:pt idx="6141">
                  <c:v>8.5291666666666703</c:v>
                </c:pt>
                <c:pt idx="6142">
                  <c:v>8.5305555555555603</c:v>
                </c:pt>
                <c:pt idx="6143">
                  <c:v>8.5319444444444503</c:v>
                </c:pt>
                <c:pt idx="6144">
                  <c:v>8.5333333333333297</c:v>
                </c:pt>
                <c:pt idx="6145">
                  <c:v>8.5347222222222197</c:v>
                </c:pt>
                <c:pt idx="6146">
                  <c:v>8.5361111111111097</c:v>
                </c:pt>
                <c:pt idx="6147">
                  <c:v>8.5374999999999996</c:v>
                </c:pt>
                <c:pt idx="6148">
                  <c:v>8.5388888888888896</c:v>
                </c:pt>
                <c:pt idx="6149">
                  <c:v>8.5402777777777796</c:v>
                </c:pt>
                <c:pt idx="6150">
                  <c:v>8.5416666666666696</c:v>
                </c:pt>
                <c:pt idx="6151">
                  <c:v>8.5430555555555596</c:v>
                </c:pt>
                <c:pt idx="6152">
                  <c:v>8.5444444444444407</c:v>
                </c:pt>
                <c:pt idx="6153">
                  <c:v>8.5458333333333307</c:v>
                </c:pt>
                <c:pt idx="6154">
                  <c:v>8.5472222222222207</c:v>
                </c:pt>
                <c:pt idx="6155">
                  <c:v>8.5486111111111107</c:v>
                </c:pt>
                <c:pt idx="6156">
                  <c:v>8.5500000000000007</c:v>
                </c:pt>
                <c:pt idx="6157">
                  <c:v>8.5513888888888907</c:v>
                </c:pt>
                <c:pt idx="6158">
                  <c:v>8.5527777777777807</c:v>
                </c:pt>
                <c:pt idx="6159">
                  <c:v>8.5541666666666707</c:v>
                </c:pt>
                <c:pt idx="6160">
                  <c:v>8.5555555555555607</c:v>
                </c:pt>
                <c:pt idx="6161">
                  <c:v>8.55694444444444</c:v>
                </c:pt>
                <c:pt idx="6162">
                  <c:v>8.55833333333333</c:v>
                </c:pt>
                <c:pt idx="6163">
                  <c:v>8.55972222222222</c:v>
                </c:pt>
                <c:pt idx="6164">
                  <c:v>8.56111111111111</c:v>
                </c:pt>
                <c:pt idx="6165">
                  <c:v>8.5625</c:v>
                </c:pt>
                <c:pt idx="6166">
                  <c:v>8.56388888888889</c:v>
                </c:pt>
                <c:pt idx="6167">
                  <c:v>8.56527777777778</c:v>
                </c:pt>
                <c:pt idx="6168">
                  <c:v>8.56666666666667</c:v>
                </c:pt>
                <c:pt idx="6169">
                  <c:v>8.56805555555556</c:v>
                </c:pt>
                <c:pt idx="6170">
                  <c:v>8.56944444444445</c:v>
                </c:pt>
                <c:pt idx="6171">
                  <c:v>8.5708333333333293</c:v>
                </c:pt>
                <c:pt idx="6172">
                  <c:v>8.5722222222222193</c:v>
                </c:pt>
                <c:pt idx="6173">
                  <c:v>8.5736111111111093</c:v>
                </c:pt>
                <c:pt idx="6174">
                  <c:v>8.5749999999999993</c:v>
                </c:pt>
                <c:pt idx="6175">
                  <c:v>8.5763888888888893</c:v>
                </c:pt>
                <c:pt idx="6176">
                  <c:v>8.5777777777777793</c:v>
                </c:pt>
                <c:pt idx="6177">
                  <c:v>8.5791666666666693</c:v>
                </c:pt>
                <c:pt idx="6178">
                  <c:v>8.5805555555555593</c:v>
                </c:pt>
                <c:pt idx="6179">
                  <c:v>8.5819444444444404</c:v>
                </c:pt>
                <c:pt idx="6180">
                  <c:v>8.5833333333333304</c:v>
                </c:pt>
                <c:pt idx="6181">
                  <c:v>8.5847222222222204</c:v>
                </c:pt>
                <c:pt idx="6182">
                  <c:v>8.5861111111111104</c:v>
                </c:pt>
                <c:pt idx="6183">
                  <c:v>8.5875000000000004</c:v>
                </c:pt>
                <c:pt idx="6184">
                  <c:v>8.5888888888888903</c:v>
                </c:pt>
                <c:pt idx="6185">
                  <c:v>8.5902777777777803</c:v>
                </c:pt>
                <c:pt idx="6186">
                  <c:v>8.5916666666666703</c:v>
                </c:pt>
                <c:pt idx="6187">
                  <c:v>8.5930555555555603</c:v>
                </c:pt>
                <c:pt idx="6188">
                  <c:v>8.5944444444444503</c:v>
                </c:pt>
                <c:pt idx="6189">
                  <c:v>8.5958333333333297</c:v>
                </c:pt>
                <c:pt idx="6190">
                  <c:v>8.5972222222222197</c:v>
                </c:pt>
                <c:pt idx="6191">
                  <c:v>8.5986111111111097</c:v>
                </c:pt>
                <c:pt idx="6192">
                  <c:v>8.6</c:v>
                </c:pt>
                <c:pt idx="6193">
                  <c:v>8.6013888888888896</c:v>
                </c:pt>
                <c:pt idx="6194">
                  <c:v>8.6027777777777796</c:v>
                </c:pt>
                <c:pt idx="6195">
                  <c:v>8.6041666666666696</c:v>
                </c:pt>
                <c:pt idx="6196">
                  <c:v>8.6055555555555596</c:v>
                </c:pt>
                <c:pt idx="6197">
                  <c:v>8.6069444444444407</c:v>
                </c:pt>
                <c:pt idx="6198">
                  <c:v>8.6083333333333307</c:v>
                </c:pt>
                <c:pt idx="6199">
                  <c:v>8.6097222222222207</c:v>
                </c:pt>
                <c:pt idx="6200">
                  <c:v>8.6111111111111107</c:v>
                </c:pt>
                <c:pt idx="6201">
                  <c:v>8.6125000000000007</c:v>
                </c:pt>
                <c:pt idx="6202">
                  <c:v>8.6138888888888907</c:v>
                </c:pt>
                <c:pt idx="6203">
                  <c:v>8.6152777777777807</c:v>
                </c:pt>
                <c:pt idx="6204">
                  <c:v>8.6166666666666707</c:v>
                </c:pt>
                <c:pt idx="6205">
                  <c:v>8.6180555555555607</c:v>
                </c:pt>
                <c:pt idx="6206">
                  <c:v>8.61944444444444</c:v>
                </c:pt>
                <c:pt idx="6207">
                  <c:v>8.62083333333333</c:v>
                </c:pt>
                <c:pt idx="6208">
                  <c:v>8.62222222222222</c:v>
                </c:pt>
                <c:pt idx="6209">
                  <c:v>8.62361111111111</c:v>
                </c:pt>
                <c:pt idx="6210">
                  <c:v>8.625</c:v>
                </c:pt>
                <c:pt idx="6211">
                  <c:v>8.62638888888889</c:v>
                </c:pt>
                <c:pt idx="6212">
                  <c:v>8.62777777777778</c:v>
                </c:pt>
                <c:pt idx="6213">
                  <c:v>8.62916666666667</c:v>
                </c:pt>
                <c:pt idx="6214">
                  <c:v>8.63055555555556</c:v>
                </c:pt>
                <c:pt idx="6215">
                  <c:v>8.63194444444445</c:v>
                </c:pt>
                <c:pt idx="6216">
                  <c:v>8.6333333333333293</c:v>
                </c:pt>
                <c:pt idx="6217">
                  <c:v>8.6347222222222193</c:v>
                </c:pt>
                <c:pt idx="6218">
                  <c:v>8.6361111111111093</c:v>
                </c:pt>
                <c:pt idx="6219">
                  <c:v>8.6374999999999993</c:v>
                </c:pt>
                <c:pt idx="6220">
                  <c:v>8.6388888888888893</c:v>
                </c:pt>
                <c:pt idx="6221">
                  <c:v>8.6402777777777793</c:v>
                </c:pt>
                <c:pt idx="6222">
                  <c:v>8.6416666666666693</c:v>
                </c:pt>
                <c:pt idx="6223">
                  <c:v>8.6430555555555593</c:v>
                </c:pt>
                <c:pt idx="6224">
                  <c:v>8.6444444444444404</c:v>
                </c:pt>
                <c:pt idx="6225">
                  <c:v>8.6458333333333304</c:v>
                </c:pt>
                <c:pt idx="6226">
                  <c:v>8.6472222222222204</c:v>
                </c:pt>
                <c:pt idx="6227">
                  <c:v>8.6486111111111104</c:v>
                </c:pt>
                <c:pt idx="6228">
                  <c:v>8.65</c:v>
                </c:pt>
                <c:pt idx="6229">
                  <c:v>8.6513888888888903</c:v>
                </c:pt>
                <c:pt idx="6230">
                  <c:v>8.6527777777777803</c:v>
                </c:pt>
                <c:pt idx="6231">
                  <c:v>8.6541666666666703</c:v>
                </c:pt>
                <c:pt idx="6232">
                  <c:v>8.6555555555555603</c:v>
                </c:pt>
                <c:pt idx="6233">
                  <c:v>8.6569444444444503</c:v>
                </c:pt>
                <c:pt idx="6234">
                  <c:v>8.6583333333333297</c:v>
                </c:pt>
                <c:pt idx="6235">
                  <c:v>8.6597222222222197</c:v>
                </c:pt>
                <c:pt idx="6236">
                  <c:v>8.6611111111111097</c:v>
                </c:pt>
                <c:pt idx="6237">
                  <c:v>8.6624999999999996</c:v>
                </c:pt>
                <c:pt idx="6238">
                  <c:v>8.6638888888888896</c:v>
                </c:pt>
                <c:pt idx="6239">
                  <c:v>8.6652777777777796</c:v>
                </c:pt>
                <c:pt idx="6240">
                  <c:v>8.6666666666666696</c:v>
                </c:pt>
                <c:pt idx="6241">
                  <c:v>8.6680555555555596</c:v>
                </c:pt>
                <c:pt idx="6242">
                  <c:v>8.6694444444444407</c:v>
                </c:pt>
                <c:pt idx="6243">
                  <c:v>8.6708333333333307</c:v>
                </c:pt>
                <c:pt idx="6244">
                  <c:v>8.6722222222222207</c:v>
                </c:pt>
                <c:pt idx="6245">
                  <c:v>8.6736111111111107</c:v>
                </c:pt>
                <c:pt idx="6246">
                  <c:v>8.6750000000000007</c:v>
                </c:pt>
                <c:pt idx="6247">
                  <c:v>8.6763888888888907</c:v>
                </c:pt>
                <c:pt idx="6248">
                  <c:v>8.6777777777777807</c:v>
                </c:pt>
                <c:pt idx="6249">
                  <c:v>8.6791666666666707</c:v>
                </c:pt>
                <c:pt idx="6250">
                  <c:v>8.6805555555555607</c:v>
                </c:pt>
                <c:pt idx="6251">
                  <c:v>8.68194444444444</c:v>
                </c:pt>
                <c:pt idx="6252">
                  <c:v>8.68333333333333</c:v>
                </c:pt>
                <c:pt idx="6253">
                  <c:v>8.68472222222222</c:v>
                </c:pt>
                <c:pt idx="6254">
                  <c:v>8.68611111111111</c:v>
                </c:pt>
                <c:pt idx="6255">
                  <c:v>8.6875</c:v>
                </c:pt>
                <c:pt idx="6256">
                  <c:v>8.68888888888889</c:v>
                </c:pt>
                <c:pt idx="6257">
                  <c:v>8.69027777777778</c:v>
                </c:pt>
                <c:pt idx="6258">
                  <c:v>8.69166666666667</c:v>
                </c:pt>
                <c:pt idx="6259">
                  <c:v>8.69305555555556</c:v>
                </c:pt>
                <c:pt idx="6260">
                  <c:v>8.69444444444445</c:v>
                </c:pt>
                <c:pt idx="6261">
                  <c:v>8.6958333333333293</c:v>
                </c:pt>
                <c:pt idx="6262">
                  <c:v>8.6972222222222193</c:v>
                </c:pt>
                <c:pt idx="6263">
                  <c:v>8.6986111111111093</c:v>
                </c:pt>
                <c:pt idx="6264">
                  <c:v>8.6999999999999993</c:v>
                </c:pt>
                <c:pt idx="6265">
                  <c:v>8.7013888888888893</c:v>
                </c:pt>
                <c:pt idx="6266">
                  <c:v>8.7027777777777793</c:v>
                </c:pt>
                <c:pt idx="6267">
                  <c:v>8.7041666666666693</c:v>
                </c:pt>
                <c:pt idx="6268">
                  <c:v>8.7055555555555593</c:v>
                </c:pt>
                <c:pt idx="6269">
                  <c:v>8.7069444444444404</c:v>
                </c:pt>
                <c:pt idx="6270">
                  <c:v>8.7083333333333304</c:v>
                </c:pt>
                <c:pt idx="6271">
                  <c:v>8.7097222222222204</c:v>
                </c:pt>
                <c:pt idx="6272">
                  <c:v>8.7111111111111104</c:v>
                </c:pt>
                <c:pt idx="6273">
                  <c:v>8.7125000000000004</c:v>
                </c:pt>
                <c:pt idx="6274">
                  <c:v>8.7138888888888903</c:v>
                </c:pt>
                <c:pt idx="6275">
                  <c:v>8.7152777777777803</c:v>
                </c:pt>
                <c:pt idx="6276">
                  <c:v>8.7166666666666703</c:v>
                </c:pt>
                <c:pt idx="6277">
                  <c:v>8.7180555555555603</c:v>
                </c:pt>
                <c:pt idx="6278">
                  <c:v>8.7194444444444503</c:v>
                </c:pt>
                <c:pt idx="6279">
                  <c:v>8.7208333333333297</c:v>
                </c:pt>
                <c:pt idx="6280">
                  <c:v>8.7222222222222197</c:v>
                </c:pt>
                <c:pt idx="6281">
                  <c:v>8.7236111111111097</c:v>
                </c:pt>
                <c:pt idx="6282">
                  <c:v>8.7249999999999996</c:v>
                </c:pt>
                <c:pt idx="6283">
                  <c:v>8.7263888888888896</c:v>
                </c:pt>
                <c:pt idx="6284">
                  <c:v>8.7277777777777796</c:v>
                </c:pt>
                <c:pt idx="6285">
                  <c:v>8.7291666666666696</c:v>
                </c:pt>
                <c:pt idx="6286">
                  <c:v>8.7305555555555596</c:v>
                </c:pt>
                <c:pt idx="6287">
                  <c:v>8.7319444444444407</c:v>
                </c:pt>
                <c:pt idx="6288">
                  <c:v>8.7333333333333307</c:v>
                </c:pt>
                <c:pt idx="6289">
                  <c:v>8.7347222222222207</c:v>
                </c:pt>
                <c:pt idx="6290">
                  <c:v>8.7361111111111107</c:v>
                </c:pt>
                <c:pt idx="6291">
                  <c:v>8.7375000000000007</c:v>
                </c:pt>
                <c:pt idx="6292">
                  <c:v>8.7388888888888907</c:v>
                </c:pt>
                <c:pt idx="6293">
                  <c:v>8.7402777777777807</c:v>
                </c:pt>
                <c:pt idx="6294">
                  <c:v>8.7416666666666707</c:v>
                </c:pt>
                <c:pt idx="6295">
                  <c:v>8.7430555555555607</c:v>
                </c:pt>
                <c:pt idx="6296">
                  <c:v>8.74444444444444</c:v>
                </c:pt>
                <c:pt idx="6297">
                  <c:v>8.74583333333333</c:v>
                </c:pt>
                <c:pt idx="6298">
                  <c:v>8.74722222222222</c:v>
                </c:pt>
                <c:pt idx="6299">
                  <c:v>8.74861111111111</c:v>
                </c:pt>
                <c:pt idx="6300">
                  <c:v>8.75</c:v>
                </c:pt>
                <c:pt idx="6301">
                  <c:v>8.75138888888889</c:v>
                </c:pt>
                <c:pt idx="6302">
                  <c:v>8.75277777777778</c:v>
                </c:pt>
                <c:pt idx="6303">
                  <c:v>8.75416666666667</c:v>
                </c:pt>
                <c:pt idx="6304">
                  <c:v>8.75555555555556</c:v>
                </c:pt>
                <c:pt idx="6305">
                  <c:v>8.75694444444445</c:v>
                </c:pt>
                <c:pt idx="6306">
                  <c:v>8.7583333333333293</c:v>
                </c:pt>
                <c:pt idx="6307">
                  <c:v>8.7597222222222193</c:v>
                </c:pt>
                <c:pt idx="6308">
                  <c:v>8.7611111111111093</c:v>
                </c:pt>
                <c:pt idx="6309">
                  <c:v>8.7624999999999993</c:v>
                </c:pt>
                <c:pt idx="6310">
                  <c:v>8.7638888888888893</c:v>
                </c:pt>
                <c:pt idx="6311">
                  <c:v>8.7652777777777793</c:v>
                </c:pt>
                <c:pt idx="6312">
                  <c:v>8.7666666666666693</c:v>
                </c:pt>
                <c:pt idx="6313">
                  <c:v>8.7680555555555593</c:v>
                </c:pt>
                <c:pt idx="6314">
                  <c:v>8.7694444444444404</c:v>
                </c:pt>
                <c:pt idx="6315">
                  <c:v>8.7708333333333304</c:v>
                </c:pt>
                <c:pt idx="6316">
                  <c:v>8.7722222222222204</c:v>
                </c:pt>
                <c:pt idx="6317">
                  <c:v>8.7736111111111104</c:v>
                </c:pt>
                <c:pt idx="6318">
                  <c:v>8.7750000000000004</c:v>
                </c:pt>
                <c:pt idx="6319">
                  <c:v>8.7763888888888903</c:v>
                </c:pt>
                <c:pt idx="6320">
                  <c:v>8.7777777777777803</c:v>
                </c:pt>
                <c:pt idx="6321">
                  <c:v>8.7791666666666703</c:v>
                </c:pt>
                <c:pt idx="6322">
                  <c:v>8.7805555555555603</c:v>
                </c:pt>
                <c:pt idx="6323">
                  <c:v>8.7819444444444503</c:v>
                </c:pt>
                <c:pt idx="6324">
                  <c:v>8.7833333333333297</c:v>
                </c:pt>
                <c:pt idx="6325">
                  <c:v>8.7847222222222197</c:v>
                </c:pt>
                <c:pt idx="6326">
                  <c:v>8.7861111111111097</c:v>
                </c:pt>
                <c:pt idx="6327">
                  <c:v>8.7874999999999996</c:v>
                </c:pt>
                <c:pt idx="6328">
                  <c:v>8.7888888888888896</c:v>
                </c:pt>
                <c:pt idx="6329">
                  <c:v>8.7902777777777796</c:v>
                </c:pt>
                <c:pt idx="6330">
                  <c:v>8.7916666666666696</c:v>
                </c:pt>
                <c:pt idx="6331">
                  <c:v>8.7930555555555596</c:v>
                </c:pt>
                <c:pt idx="6332">
                  <c:v>8.7944444444444407</c:v>
                </c:pt>
                <c:pt idx="6333">
                  <c:v>8.7958333333333307</c:v>
                </c:pt>
                <c:pt idx="6334">
                  <c:v>8.7972222222222207</c:v>
                </c:pt>
                <c:pt idx="6335">
                  <c:v>8.7986111111111107</c:v>
                </c:pt>
                <c:pt idx="6336">
                  <c:v>8.8000000000000007</c:v>
                </c:pt>
                <c:pt idx="6337">
                  <c:v>8.8013888888888907</c:v>
                </c:pt>
                <c:pt idx="6338">
                  <c:v>8.8027777777777807</c:v>
                </c:pt>
                <c:pt idx="6339">
                  <c:v>8.8041666666666707</c:v>
                </c:pt>
                <c:pt idx="6340">
                  <c:v>8.8055555555555607</c:v>
                </c:pt>
                <c:pt idx="6341">
                  <c:v>8.80694444444444</c:v>
                </c:pt>
                <c:pt idx="6342">
                  <c:v>8.80833333333333</c:v>
                </c:pt>
                <c:pt idx="6343">
                  <c:v>8.80972222222222</c:v>
                </c:pt>
                <c:pt idx="6344">
                  <c:v>8.81111111111111</c:v>
                </c:pt>
                <c:pt idx="6345">
                  <c:v>8.8125</c:v>
                </c:pt>
                <c:pt idx="6346">
                  <c:v>8.81388888888889</c:v>
                </c:pt>
                <c:pt idx="6347">
                  <c:v>8.81527777777778</c:v>
                </c:pt>
                <c:pt idx="6348">
                  <c:v>8.81666666666667</c:v>
                </c:pt>
                <c:pt idx="6349">
                  <c:v>8.81805555555556</c:v>
                </c:pt>
                <c:pt idx="6350">
                  <c:v>8.81944444444445</c:v>
                </c:pt>
                <c:pt idx="6351">
                  <c:v>8.8208333333333293</c:v>
                </c:pt>
                <c:pt idx="6352">
                  <c:v>8.8222222222222193</c:v>
                </c:pt>
                <c:pt idx="6353">
                  <c:v>8.8236111111111093</c:v>
                </c:pt>
                <c:pt idx="6354">
                  <c:v>8.8249999999999993</c:v>
                </c:pt>
                <c:pt idx="6355">
                  <c:v>8.8263888888888893</c:v>
                </c:pt>
                <c:pt idx="6356">
                  <c:v>8.8277777777777793</c:v>
                </c:pt>
                <c:pt idx="6357">
                  <c:v>8.8291666666666693</c:v>
                </c:pt>
                <c:pt idx="6358">
                  <c:v>8.8305555555555593</c:v>
                </c:pt>
                <c:pt idx="6359">
                  <c:v>8.8319444444444404</c:v>
                </c:pt>
                <c:pt idx="6360">
                  <c:v>8.8333333333333304</c:v>
                </c:pt>
                <c:pt idx="6361">
                  <c:v>8.8347222222222204</c:v>
                </c:pt>
                <c:pt idx="6362">
                  <c:v>8.8361111111111104</c:v>
                </c:pt>
                <c:pt idx="6363">
                  <c:v>8.8375000000000004</c:v>
                </c:pt>
                <c:pt idx="6364">
                  <c:v>8.8388888888888903</c:v>
                </c:pt>
                <c:pt idx="6365">
                  <c:v>8.8402777777777803</c:v>
                </c:pt>
                <c:pt idx="6366">
                  <c:v>8.8416666666666703</c:v>
                </c:pt>
                <c:pt idx="6367">
                  <c:v>8.8430555555555603</c:v>
                </c:pt>
                <c:pt idx="6368">
                  <c:v>8.8444444444444503</c:v>
                </c:pt>
                <c:pt idx="6369">
                  <c:v>8.8458333333333297</c:v>
                </c:pt>
                <c:pt idx="6370">
                  <c:v>8.8472222222222197</c:v>
                </c:pt>
                <c:pt idx="6371">
                  <c:v>8.8486111111111097</c:v>
                </c:pt>
                <c:pt idx="6372">
                  <c:v>8.85</c:v>
                </c:pt>
                <c:pt idx="6373">
                  <c:v>8.8513888888888896</c:v>
                </c:pt>
                <c:pt idx="6374">
                  <c:v>8.8527777777777796</c:v>
                </c:pt>
                <c:pt idx="6375">
                  <c:v>8.8541666666666696</c:v>
                </c:pt>
                <c:pt idx="6376">
                  <c:v>8.8555555555555596</c:v>
                </c:pt>
                <c:pt idx="6377">
                  <c:v>8.8569444444444407</c:v>
                </c:pt>
                <c:pt idx="6378">
                  <c:v>8.8583333333333307</c:v>
                </c:pt>
                <c:pt idx="6379">
                  <c:v>8.8597222222222207</c:v>
                </c:pt>
                <c:pt idx="6380">
                  <c:v>8.8611111111111107</c:v>
                </c:pt>
                <c:pt idx="6381">
                  <c:v>8.8625000000000007</c:v>
                </c:pt>
                <c:pt idx="6382">
                  <c:v>8.8638888888888907</c:v>
                </c:pt>
                <c:pt idx="6383">
                  <c:v>8.8652777777777807</c:v>
                </c:pt>
                <c:pt idx="6384">
                  <c:v>8.8666666666666707</c:v>
                </c:pt>
                <c:pt idx="6385">
                  <c:v>8.8680555555555607</c:v>
                </c:pt>
                <c:pt idx="6386">
                  <c:v>8.86944444444444</c:v>
                </c:pt>
                <c:pt idx="6387">
                  <c:v>8.87083333333333</c:v>
                </c:pt>
                <c:pt idx="6388">
                  <c:v>8.87222222222222</c:v>
                </c:pt>
                <c:pt idx="6389">
                  <c:v>8.87361111111111</c:v>
                </c:pt>
                <c:pt idx="6390">
                  <c:v>8.875</c:v>
                </c:pt>
                <c:pt idx="6391">
                  <c:v>8.87638888888889</c:v>
                </c:pt>
                <c:pt idx="6392">
                  <c:v>8.87777777777778</c:v>
                </c:pt>
                <c:pt idx="6393">
                  <c:v>8.87916666666667</c:v>
                </c:pt>
                <c:pt idx="6394">
                  <c:v>8.88055555555556</c:v>
                </c:pt>
                <c:pt idx="6395">
                  <c:v>8.88194444444445</c:v>
                </c:pt>
                <c:pt idx="6396">
                  <c:v>8.8833333333333293</c:v>
                </c:pt>
                <c:pt idx="6397">
                  <c:v>8.8847222222222193</c:v>
                </c:pt>
                <c:pt idx="6398">
                  <c:v>8.8861111111111093</c:v>
                </c:pt>
                <c:pt idx="6399">
                  <c:v>8.8874999999999993</c:v>
                </c:pt>
                <c:pt idx="6400">
                  <c:v>8.8888888888888893</c:v>
                </c:pt>
                <c:pt idx="6401">
                  <c:v>8.8902777777777793</c:v>
                </c:pt>
                <c:pt idx="6402">
                  <c:v>8.8916666666666693</c:v>
                </c:pt>
                <c:pt idx="6403">
                  <c:v>8.8930555555555593</c:v>
                </c:pt>
                <c:pt idx="6404">
                  <c:v>8.8944444444444404</c:v>
                </c:pt>
                <c:pt idx="6405">
                  <c:v>8.8958333333333304</c:v>
                </c:pt>
                <c:pt idx="6406">
                  <c:v>8.8972222222222204</c:v>
                </c:pt>
                <c:pt idx="6407">
                  <c:v>8.8986111111111104</c:v>
                </c:pt>
                <c:pt idx="6408">
                  <c:v>8.9</c:v>
                </c:pt>
                <c:pt idx="6409">
                  <c:v>8.9013888888888903</c:v>
                </c:pt>
                <c:pt idx="6410">
                  <c:v>8.9027777777777803</c:v>
                </c:pt>
                <c:pt idx="6411">
                  <c:v>8.9041666666666703</c:v>
                </c:pt>
                <c:pt idx="6412">
                  <c:v>8.9055555555555603</c:v>
                </c:pt>
                <c:pt idx="6413">
                  <c:v>8.9069444444444503</c:v>
                </c:pt>
                <c:pt idx="6414">
                  <c:v>8.9083333333333297</c:v>
                </c:pt>
                <c:pt idx="6415">
                  <c:v>8.9097222222222197</c:v>
                </c:pt>
                <c:pt idx="6416">
                  <c:v>8.9111111111111097</c:v>
                </c:pt>
                <c:pt idx="6417">
                  <c:v>8.9124999999999996</c:v>
                </c:pt>
                <c:pt idx="6418">
                  <c:v>8.9138888888888896</c:v>
                </c:pt>
                <c:pt idx="6419">
                  <c:v>8.9152777777777796</c:v>
                </c:pt>
                <c:pt idx="6420">
                  <c:v>8.9166666666666696</c:v>
                </c:pt>
                <c:pt idx="6421">
                  <c:v>8.9180555555555596</c:v>
                </c:pt>
                <c:pt idx="6422">
                  <c:v>8.9194444444444407</c:v>
                </c:pt>
                <c:pt idx="6423">
                  <c:v>8.9208333333333307</c:v>
                </c:pt>
                <c:pt idx="6424">
                  <c:v>8.9222222222222207</c:v>
                </c:pt>
                <c:pt idx="6425">
                  <c:v>8.9236111111111107</c:v>
                </c:pt>
                <c:pt idx="6426">
                  <c:v>8.9250000000000007</c:v>
                </c:pt>
                <c:pt idx="6427">
                  <c:v>8.9263888888888907</c:v>
                </c:pt>
                <c:pt idx="6428">
                  <c:v>8.9277777777777807</c:v>
                </c:pt>
                <c:pt idx="6429">
                  <c:v>8.9291666666666707</c:v>
                </c:pt>
                <c:pt idx="6430">
                  <c:v>8.9305555555555607</c:v>
                </c:pt>
                <c:pt idx="6431">
                  <c:v>8.93194444444444</c:v>
                </c:pt>
                <c:pt idx="6432">
                  <c:v>8.93333333333333</c:v>
                </c:pt>
                <c:pt idx="6433">
                  <c:v>8.93472222222222</c:v>
                </c:pt>
                <c:pt idx="6434">
                  <c:v>8.93611111111111</c:v>
                </c:pt>
                <c:pt idx="6435">
                  <c:v>8.9375</c:v>
                </c:pt>
                <c:pt idx="6436">
                  <c:v>8.93888888888889</c:v>
                </c:pt>
                <c:pt idx="6437">
                  <c:v>8.94027777777778</c:v>
                </c:pt>
                <c:pt idx="6438">
                  <c:v>8.94166666666667</c:v>
                </c:pt>
                <c:pt idx="6439">
                  <c:v>8.94305555555556</c:v>
                </c:pt>
                <c:pt idx="6440">
                  <c:v>8.94444444444445</c:v>
                </c:pt>
                <c:pt idx="6441">
                  <c:v>8.9458333333333293</c:v>
                </c:pt>
                <c:pt idx="6442">
                  <c:v>8.9472222222222193</c:v>
                </c:pt>
                <c:pt idx="6443">
                  <c:v>8.9486111111111093</c:v>
                </c:pt>
                <c:pt idx="6444">
                  <c:v>8.9499999999999993</c:v>
                </c:pt>
                <c:pt idx="6445">
                  <c:v>8.9513888888888893</c:v>
                </c:pt>
                <c:pt idx="6446">
                  <c:v>8.9527777777777793</c:v>
                </c:pt>
                <c:pt idx="6447">
                  <c:v>8.9541666666666693</c:v>
                </c:pt>
                <c:pt idx="6448">
                  <c:v>8.9555555555555593</c:v>
                </c:pt>
                <c:pt idx="6449">
                  <c:v>8.9569444444444404</c:v>
                </c:pt>
                <c:pt idx="6450">
                  <c:v>8.9583333333333304</c:v>
                </c:pt>
                <c:pt idx="6451">
                  <c:v>8.9597222222222204</c:v>
                </c:pt>
                <c:pt idx="6452">
                  <c:v>8.9611111111111104</c:v>
                </c:pt>
                <c:pt idx="6453">
                  <c:v>8.9625000000000004</c:v>
                </c:pt>
                <c:pt idx="6454">
                  <c:v>8.9638888888888903</c:v>
                </c:pt>
                <c:pt idx="6455">
                  <c:v>8.9652777777777803</c:v>
                </c:pt>
                <c:pt idx="6456">
                  <c:v>8.9666666666666703</c:v>
                </c:pt>
                <c:pt idx="6457">
                  <c:v>8.9680555555555603</c:v>
                </c:pt>
                <c:pt idx="6458">
                  <c:v>8.9694444444444503</c:v>
                </c:pt>
                <c:pt idx="6459">
                  <c:v>8.9708333333333297</c:v>
                </c:pt>
                <c:pt idx="6460">
                  <c:v>8.9722222222222197</c:v>
                </c:pt>
                <c:pt idx="6461">
                  <c:v>8.9736111111111097</c:v>
                </c:pt>
                <c:pt idx="6462">
                  <c:v>8.9749999999999996</c:v>
                </c:pt>
                <c:pt idx="6463">
                  <c:v>8.9763888888888896</c:v>
                </c:pt>
                <c:pt idx="6464">
                  <c:v>8.9777777777777796</c:v>
                </c:pt>
                <c:pt idx="6465">
                  <c:v>8.9791666666666696</c:v>
                </c:pt>
                <c:pt idx="6466">
                  <c:v>8.9805555555555596</c:v>
                </c:pt>
                <c:pt idx="6467">
                  <c:v>8.9819444444444407</c:v>
                </c:pt>
                <c:pt idx="6468">
                  <c:v>8.9833333333333307</c:v>
                </c:pt>
                <c:pt idx="6469">
                  <c:v>8.9847222222222207</c:v>
                </c:pt>
                <c:pt idx="6470">
                  <c:v>8.9861111111111107</c:v>
                </c:pt>
                <c:pt idx="6471">
                  <c:v>8.9875000000000007</c:v>
                </c:pt>
                <c:pt idx="6472">
                  <c:v>8.9888888888888907</c:v>
                </c:pt>
                <c:pt idx="6473">
                  <c:v>8.9902777777777807</c:v>
                </c:pt>
                <c:pt idx="6474">
                  <c:v>8.9916666666666707</c:v>
                </c:pt>
                <c:pt idx="6475">
                  <c:v>8.9930555555555607</c:v>
                </c:pt>
                <c:pt idx="6476">
                  <c:v>8.99444444444444</c:v>
                </c:pt>
                <c:pt idx="6477">
                  <c:v>8.99583333333333</c:v>
                </c:pt>
                <c:pt idx="6478">
                  <c:v>8.99722222222222</c:v>
                </c:pt>
                <c:pt idx="6479">
                  <c:v>8.99861111111111</c:v>
                </c:pt>
                <c:pt idx="6480">
                  <c:v>9</c:v>
                </c:pt>
                <c:pt idx="6481">
                  <c:v>9.00138888888889</c:v>
                </c:pt>
                <c:pt idx="6482">
                  <c:v>9.00277777777778</c:v>
                </c:pt>
                <c:pt idx="6483">
                  <c:v>9.00416666666667</c:v>
                </c:pt>
                <c:pt idx="6484">
                  <c:v>9.00555555555556</c:v>
                </c:pt>
                <c:pt idx="6485">
                  <c:v>9.00694444444445</c:v>
                </c:pt>
                <c:pt idx="6486">
                  <c:v>9.0083333333333293</c:v>
                </c:pt>
                <c:pt idx="6487">
                  <c:v>9.0097222222222193</c:v>
                </c:pt>
                <c:pt idx="6488">
                  <c:v>9.0111111111111093</c:v>
                </c:pt>
                <c:pt idx="6489">
                  <c:v>9.0124999999999993</c:v>
                </c:pt>
                <c:pt idx="6490">
                  <c:v>9.0138888888888893</c:v>
                </c:pt>
                <c:pt idx="6491">
                  <c:v>9.0152777777777793</c:v>
                </c:pt>
                <c:pt idx="6492">
                  <c:v>9.0166666666666693</c:v>
                </c:pt>
                <c:pt idx="6493">
                  <c:v>9.0180555555555593</c:v>
                </c:pt>
                <c:pt idx="6494">
                  <c:v>9.0194444444444404</c:v>
                </c:pt>
                <c:pt idx="6495">
                  <c:v>9.0208333333333304</c:v>
                </c:pt>
                <c:pt idx="6496">
                  <c:v>9.0222222222222204</c:v>
                </c:pt>
                <c:pt idx="6497">
                  <c:v>9.0236111111111104</c:v>
                </c:pt>
                <c:pt idx="6498">
                  <c:v>9.0250000000000004</c:v>
                </c:pt>
                <c:pt idx="6499">
                  <c:v>9.0263888888888903</c:v>
                </c:pt>
                <c:pt idx="6500">
                  <c:v>9.0277777777777803</c:v>
                </c:pt>
                <c:pt idx="6501">
                  <c:v>9.0291666666666703</c:v>
                </c:pt>
                <c:pt idx="6502">
                  <c:v>9.0305555555555603</c:v>
                </c:pt>
                <c:pt idx="6503">
                  <c:v>9.0319444444444503</c:v>
                </c:pt>
                <c:pt idx="6504">
                  <c:v>9.0333333333333297</c:v>
                </c:pt>
                <c:pt idx="6505">
                  <c:v>9.0347222222222197</c:v>
                </c:pt>
                <c:pt idx="6506">
                  <c:v>9.0361111111111097</c:v>
                </c:pt>
                <c:pt idx="6507">
                  <c:v>9.0374999999999996</c:v>
                </c:pt>
                <c:pt idx="6508">
                  <c:v>9.0388888888888896</c:v>
                </c:pt>
                <c:pt idx="6509">
                  <c:v>9.0402777777777796</c:v>
                </c:pt>
                <c:pt idx="6510">
                  <c:v>9.0416666666666696</c:v>
                </c:pt>
                <c:pt idx="6511">
                  <c:v>9.0430555555555596</c:v>
                </c:pt>
                <c:pt idx="6512">
                  <c:v>9.0444444444444407</c:v>
                </c:pt>
                <c:pt idx="6513">
                  <c:v>9.0458333333333307</c:v>
                </c:pt>
                <c:pt idx="6514">
                  <c:v>9.0472222222222207</c:v>
                </c:pt>
                <c:pt idx="6515">
                  <c:v>9.0486111111111107</c:v>
                </c:pt>
                <c:pt idx="6516">
                  <c:v>9.0500000000000007</c:v>
                </c:pt>
                <c:pt idx="6517">
                  <c:v>9.0513888888888907</c:v>
                </c:pt>
                <c:pt idx="6518">
                  <c:v>9.0527777777777807</c:v>
                </c:pt>
                <c:pt idx="6519">
                  <c:v>9.0541666666666707</c:v>
                </c:pt>
                <c:pt idx="6520">
                  <c:v>9.0555555555555607</c:v>
                </c:pt>
                <c:pt idx="6521">
                  <c:v>9.05694444444444</c:v>
                </c:pt>
                <c:pt idx="6522">
                  <c:v>9.05833333333333</c:v>
                </c:pt>
                <c:pt idx="6523">
                  <c:v>9.05972222222222</c:v>
                </c:pt>
                <c:pt idx="6524">
                  <c:v>9.06111111111111</c:v>
                </c:pt>
                <c:pt idx="6525">
                  <c:v>9.0625</c:v>
                </c:pt>
                <c:pt idx="6526">
                  <c:v>9.06388888888889</c:v>
                </c:pt>
                <c:pt idx="6527">
                  <c:v>9.06527777777778</c:v>
                </c:pt>
                <c:pt idx="6528">
                  <c:v>9.06666666666667</c:v>
                </c:pt>
                <c:pt idx="6529">
                  <c:v>9.06805555555556</c:v>
                </c:pt>
                <c:pt idx="6530">
                  <c:v>9.06944444444445</c:v>
                </c:pt>
                <c:pt idx="6531">
                  <c:v>9.0708333333333293</c:v>
                </c:pt>
                <c:pt idx="6532">
                  <c:v>9.0722222222222193</c:v>
                </c:pt>
                <c:pt idx="6533">
                  <c:v>9.0736111111111093</c:v>
                </c:pt>
                <c:pt idx="6534">
                  <c:v>9.0749999999999993</c:v>
                </c:pt>
                <c:pt idx="6535">
                  <c:v>9.0763888888888893</c:v>
                </c:pt>
                <c:pt idx="6536">
                  <c:v>9.0777777777777793</c:v>
                </c:pt>
                <c:pt idx="6537">
                  <c:v>9.0791666666666693</c:v>
                </c:pt>
                <c:pt idx="6538">
                  <c:v>9.0805555555555593</c:v>
                </c:pt>
                <c:pt idx="6539">
                  <c:v>9.0819444444444404</c:v>
                </c:pt>
                <c:pt idx="6540">
                  <c:v>9.0833333333333304</c:v>
                </c:pt>
                <c:pt idx="6541">
                  <c:v>9.0847222222222204</c:v>
                </c:pt>
                <c:pt idx="6542">
                  <c:v>9.0861111111111104</c:v>
                </c:pt>
                <c:pt idx="6543">
                  <c:v>9.0875000000000004</c:v>
                </c:pt>
                <c:pt idx="6544">
                  <c:v>9.0888888888888903</c:v>
                </c:pt>
                <c:pt idx="6545">
                  <c:v>9.0902777777777803</c:v>
                </c:pt>
                <c:pt idx="6546">
                  <c:v>9.0916666666666703</c:v>
                </c:pt>
                <c:pt idx="6547">
                  <c:v>9.0930555555555603</c:v>
                </c:pt>
                <c:pt idx="6548">
                  <c:v>9.0944444444444503</c:v>
                </c:pt>
                <c:pt idx="6549">
                  <c:v>9.0958333333333297</c:v>
                </c:pt>
                <c:pt idx="6550">
                  <c:v>9.0972222222222197</c:v>
                </c:pt>
                <c:pt idx="6551">
                  <c:v>9.0986111111111097</c:v>
                </c:pt>
                <c:pt idx="6552">
                  <c:v>9.1</c:v>
                </c:pt>
                <c:pt idx="6553">
                  <c:v>9.1013888888888896</c:v>
                </c:pt>
                <c:pt idx="6554">
                  <c:v>9.1027777777777796</c:v>
                </c:pt>
                <c:pt idx="6555">
                  <c:v>9.1041666666666696</c:v>
                </c:pt>
                <c:pt idx="6556">
                  <c:v>9.1055555555555596</c:v>
                </c:pt>
                <c:pt idx="6557">
                  <c:v>9.1069444444444407</c:v>
                </c:pt>
                <c:pt idx="6558">
                  <c:v>9.1083333333333307</c:v>
                </c:pt>
                <c:pt idx="6559">
                  <c:v>9.1097222222222207</c:v>
                </c:pt>
                <c:pt idx="6560">
                  <c:v>9.1111111111111107</c:v>
                </c:pt>
                <c:pt idx="6561">
                  <c:v>9.1125000000000007</c:v>
                </c:pt>
                <c:pt idx="6562">
                  <c:v>9.1138888888888907</c:v>
                </c:pt>
                <c:pt idx="6563">
                  <c:v>9.1152777777777807</c:v>
                </c:pt>
                <c:pt idx="6564">
                  <c:v>9.1166666666666707</c:v>
                </c:pt>
                <c:pt idx="6565">
                  <c:v>9.1180555555555607</c:v>
                </c:pt>
                <c:pt idx="6566">
                  <c:v>9.11944444444444</c:v>
                </c:pt>
                <c:pt idx="6567">
                  <c:v>9.12083333333333</c:v>
                </c:pt>
                <c:pt idx="6568">
                  <c:v>9.12222222222222</c:v>
                </c:pt>
                <c:pt idx="6569">
                  <c:v>9.12361111111111</c:v>
                </c:pt>
                <c:pt idx="6570">
                  <c:v>9.125</c:v>
                </c:pt>
                <c:pt idx="6571">
                  <c:v>9.12638888888889</c:v>
                </c:pt>
                <c:pt idx="6572">
                  <c:v>9.12777777777778</c:v>
                </c:pt>
                <c:pt idx="6573">
                  <c:v>9.12916666666667</c:v>
                </c:pt>
                <c:pt idx="6574">
                  <c:v>9.13055555555556</c:v>
                </c:pt>
                <c:pt idx="6575">
                  <c:v>9.13194444444445</c:v>
                </c:pt>
                <c:pt idx="6576">
                  <c:v>9.1333333333333293</c:v>
                </c:pt>
                <c:pt idx="6577">
                  <c:v>9.1347222222222193</c:v>
                </c:pt>
                <c:pt idx="6578">
                  <c:v>9.1361111111111093</c:v>
                </c:pt>
                <c:pt idx="6579">
                  <c:v>9.1374999999999993</c:v>
                </c:pt>
                <c:pt idx="6580">
                  <c:v>9.1388888888888893</c:v>
                </c:pt>
                <c:pt idx="6581">
                  <c:v>9.1402777777777793</c:v>
                </c:pt>
                <c:pt idx="6582">
                  <c:v>9.1416666666666693</c:v>
                </c:pt>
                <c:pt idx="6583">
                  <c:v>9.1430555555555593</c:v>
                </c:pt>
                <c:pt idx="6584">
                  <c:v>9.1444444444444404</c:v>
                </c:pt>
                <c:pt idx="6585">
                  <c:v>9.1458333333333304</c:v>
                </c:pt>
                <c:pt idx="6586">
                  <c:v>9.1472222222222204</c:v>
                </c:pt>
                <c:pt idx="6587">
                  <c:v>9.1486111111111104</c:v>
                </c:pt>
                <c:pt idx="6588">
                  <c:v>9.15</c:v>
                </c:pt>
                <c:pt idx="6589">
                  <c:v>9.1513888888888903</c:v>
                </c:pt>
                <c:pt idx="6590">
                  <c:v>9.1527777777777803</c:v>
                </c:pt>
                <c:pt idx="6591">
                  <c:v>9.1541666666666703</c:v>
                </c:pt>
                <c:pt idx="6592">
                  <c:v>9.1555555555555603</c:v>
                </c:pt>
                <c:pt idx="6593">
                  <c:v>9.1569444444444503</c:v>
                </c:pt>
                <c:pt idx="6594">
                  <c:v>9.1583333333333297</c:v>
                </c:pt>
                <c:pt idx="6595">
                  <c:v>9.1597222222222197</c:v>
                </c:pt>
                <c:pt idx="6596">
                  <c:v>9.1611111111111097</c:v>
                </c:pt>
                <c:pt idx="6597">
                  <c:v>9.1624999999999996</c:v>
                </c:pt>
                <c:pt idx="6598">
                  <c:v>9.1638888888888896</c:v>
                </c:pt>
                <c:pt idx="6599">
                  <c:v>9.1652777777777796</c:v>
                </c:pt>
                <c:pt idx="6600">
                  <c:v>9.1666666666666696</c:v>
                </c:pt>
                <c:pt idx="6601">
                  <c:v>9.1680555555555596</c:v>
                </c:pt>
                <c:pt idx="6602">
                  <c:v>9.1694444444444407</c:v>
                </c:pt>
                <c:pt idx="6603">
                  <c:v>9.1708333333333307</c:v>
                </c:pt>
                <c:pt idx="6604">
                  <c:v>9.1722222222222207</c:v>
                </c:pt>
                <c:pt idx="6605">
                  <c:v>9.1736111111111107</c:v>
                </c:pt>
                <c:pt idx="6606">
                  <c:v>9.1750000000000007</c:v>
                </c:pt>
                <c:pt idx="6607">
                  <c:v>9.1763888888888907</c:v>
                </c:pt>
                <c:pt idx="6608">
                  <c:v>9.1777777777777807</c:v>
                </c:pt>
                <c:pt idx="6609">
                  <c:v>9.1791666666666707</c:v>
                </c:pt>
                <c:pt idx="6610">
                  <c:v>9.1805555555555607</c:v>
                </c:pt>
                <c:pt idx="6611">
                  <c:v>9.18194444444444</c:v>
                </c:pt>
                <c:pt idx="6612">
                  <c:v>9.18333333333333</c:v>
                </c:pt>
                <c:pt idx="6613">
                  <c:v>9.18472222222222</c:v>
                </c:pt>
                <c:pt idx="6614">
                  <c:v>9.18611111111111</c:v>
                </c:pt>
                <c:pt idx="6615">
                  <c:v>9.1875</c:v>
                </c:pt>
                <c:pt idx="6616">
                  <c:v>9.18888888888889</c:v>
                </c:pt>
                <c:pt idx="6617">
                  <c:v>9.19027777777778</c:v>
                </c:pt>
                <c:pt idx="6618">
                  <c:v>9.19166666666667</c:v>
                </c:pt>
                <c:pt idx="6619">
                  <c:v>9.19305555555556</c:v>
                </c:pt>
                <c:pt idx="6620">
                  <c:v>9.19444444444445</c:v>
                </c:pt>
                <c:pt idx="6621">
                  <c:v>9.1958333333333293</c:v>
                </c:pt>
                <c:pt idx="6622">
                  <c:v>9.1972222222222193</c:v>
                </c:pt>
                <c:pt idx="6623">
                  <c:v>9.1986111111111093</c:v>
                </c:pt>
                <c:pt idx="6624">
                  <c:v>9.1999999999999993</c:v>
                </c:pt>
                <c:pt idx="6625">
                  <c:v>9.2013888888888893</c:v>
                </c:pt>
                <c:pt idx="6626">
                  <c:v>9.2027777777777793</c:v>
                </c:pt>
                <c:pt idx="6627">
                  <c:v>9.2041666666666693</c:v>
                </c:pt>
                <c:pt idx="6628">
                  <c:v>9.2055555555555593</c:v>
                </c:pt>
                <c:pt idx="6629">
                  <c:v>9.2069444444444404</c:v>
                </c:pt>
                <c:pt idx="6630">
                  <c:v>9.2083333333333304</c:v>
                </c:pt>
                <c:pt idx="6631">
                  <c:v>9.2097222222222204</c:v>
                </c:pt>
                <c:pt idx="6632">
                  <c:v>9.2111111111111104</c:v>
                </c:pt>
                <c:pt idx="6633">
                  <c:v>9.2125000000000004</c:v>
                </c:pt>
                <c:pt idx="6634">
                  <c:v>9.2138888888888903</c:v>
                </c:pt>
                <c:pt idx="6635">
                  <c:v>9.2152777777777803</c:v>
                </c:pt>
                <c:pt idx="6636">
                  <c:v>9.2166666666666703</c:v>
                </c:pt>
                <c:pt idx="6637">
                  <c:v>9.2180555555555603</c:v>
                </c:pt>
                <c:pt idx="6638">
                  <c:v>9.2194444444444503</c:v>
                </c:pt>
                <c:pt idx="6639">
                  <c:v>9.2208333333333297</c:v>
                </c:pt>
                <c:pt idx="6640">
                  <c:v>9.2222222222222197</c:v>
                </c:pt>
                <c:pt idx="6641">
                  <c:v>9.2236111111111097</c:v>
                </c:pt>
                <c:pt idx="6642">
                  <c:v>9.2249999999999996</c:v>
                </c:pt>
                <c:pt idx="6643">
                  <c:v>9.2263888888888896</c:v>
                </c:pt>
                <c:pt idx="6644">
                  <c:v>9.2277777777777796</c:v>
                </c:pt>
                <c:pt idx="6645">
                  <c:v>9.2291666666666696</c:v>
                </c:pt>
                <c:pt idx="6646">
                  <c:v>9.2305555555555596</c:v>
                </c:pt>
                <c:pt idx="6647">
                  <c:v>9.2319444444444407</c:v>
                </c:pt>
                <c:pt idx="6648">
                  <c:v>9.2333333333333307</c:v>
                </c:pt>
                <c:pt idx="6649">
                  <c:v>9.2347222222222207</c:v>
                </c:pt>
                <c:pt idx="6650">
                  <c:v>9.2361111111111107</c:v>
                </c:pt>
                <c:pt idx="6651">
                  <c:v>9.2375000000000007</c:v>
                </c:pt>
                <c:pt idx="6652">
                  <c:v>9.2388888888888907</c:v>
                </c:pt>
                <c:pt idx="6653">
                  <c:v>9.2402777777777807</c:v>
                </c:pt>
                <c:pt idx="6654">
                  <c:v>9.2416666666666707</c:v>
                </c:pt>
                <c:pt idx="6655">
                  <c:v>9.2430555555555607</c:v>
                </c:pt>
                <c:pt idx="6656">
                  <c:v>9.24444444444444</c:v>
                </c:pt>
                <c:pt idx="6657">
                  <c:v>9.24583333333333</c:v>
                </c:pt>
                <c:pt idx="6658">
                  <c:v>9.24722222222222</c:v>
                </c:pt>
                <c:pt idx="6659">
                  <c:v>9.24861111111111</c:v>
                </c:pt>
                <c:pt idx="6660">
                  <c:v>9.25</c:v>
                </c:pt>
                <c:pt idx="6661">
                  <c:v>9.25138888888889</c:v>
                </c:pt>
                <c:pt idx="6662">
                  <c:v>9.25277777777778</c:v>
                </c:pt>
                <c:pt idx="6663">
                  <c:v>9.25416666666667</c:v>
                </c:pt>
                <c:pt idx="6664">
                  <c:v>9.25555555555556</c:v>
                </c:pt>
                <c:pt idx="6665">
                  <c:v>9.25694444444445</c:v>
                </c:pt>
                <c:pt idx="6666">
                  <c:v>9.2583333333333293</c:v>
                </c:pt>
                <c:pt idx="6667">
                  <c:v>9.2597222222222193</c:v>
                </c:pt>
                <c:pt idx="6668">
                  <c:v>9.2611111111111093</c:v>
                </c:pt>
                <c:pt idx="6669">
                  <c:v>9.2624999999999993</c:v>
                </c:pt>
                <c:pt idx="6670">
                  <c:v>9.2638888888888893</c:v>
                </c:pt>
                <c:pt idx="6671">
                  <c:v>9.2652777777777793</c:v>
                </c:pt>
                <c:pt idx="6672">
                  <c:v>9.2666666666666693</c:v>
                </c:pt>
                <c:pt idx="6673">
                  <c:v>9.2680555555555593</c:v>
                </c:pt>
                <c:pt idx="6674">
                  <c:v>9.2694444444444404</c:v>
                </c:pt>
                <c:pt idx="6675">
                  <c:v>9.2708333333333304</c:v>
                </c:pt>
                <c:pt idx="6676">
                  <c:v>9.2722222222222204</c:v>
                </c:pt>
                <c:pt idx="6677">
                  <c:v>9.2736111111111104</c:v>
                </c:pt>
                <c:pt idx="6678">
                  <c:v>9.2750000000000004</c:v>
                </c:pt>
                <c:pt idx="6679">
                  <c:v>9.2763888888888903</c:v>
                </c:pt>
                <c:pt idx="6680">
                  <c:v>9.2777777777777803</c:v>
                </c:pt>
                <c:pt idx="6681">
                  <c:v>9.2791666666666703</c:v>
                </c:pt>
                <c:pt idx="6682">
                  <c:v>9.2805555555555603</c:v>
                </c:pt>
                <c:pt idx="6683">
                  <c:v>9.2819444444444503</c:v>
                </c:pt>
                <c:pt idx="6684">
                  <c:v>9.2833333333333297</c:v>
                </c:pt>
                <c:pt idx="6685">
                  <c:v>9.2847222222222197</c:v>
                </c:pt>
                <c:pt idx="6686">
                  <c:v>9.2861111111111097</c:v>
                </c:pt>
                <c:pt idx="6687">
                  <c:v>9.2874999999999996</c:v>
                </c:pt>
                <c:pt idx="6688">
                  <c:v>9.2888888888888896</c:v>
                </c:pt>
                <c:pt idx="6689">
                  <c:v>9.2902777777777796</c:v>
                </c:pt>
                <c:pt idx="6690">
                  <c:v>9.2916666666666696</c:v>
                </c:pt>
                <c:pt idx="6691">
                  <c:v>9.2930555555555596</c:v>
                </c:pt>
                <c:pt idx="6692">
                  <c:v>9.2944444444444407</c:v>
                </c:pt>
                <c:pt idx="6693">
                  <c:v>9.2958333333333307</c:v>
                </c:pt>
                <c:pt idx="6694">
                  <c:v>9.2972222222222207</c:v>
                </c:pt>
                <c:pt idx="6695">
                  <c:v>9.2986111111111107</c:v>
                </c:pt>
                <c:pt idx="6696">
                  <c:v>9.3000000000000007</c:v>
                </c:pt>
                <c:pt idx="6697">
                  <c:v>9.3013888888888907</c:v>
                </c:pt>
                <c:pt idx="6698">
                  <c:v>9.3027777777777807</c:v>
                </c:pt>
                <c:pt idx="6699">
                  <c:v>9.3041666666666707</c:v>
                </c:pt>
                <c:pt idx="6700">
                  <c:v>9.3055555555555607</c:v>
                </c:pt>
                <c:pt idx="6701">
                  <c:v>9.30694444444444</c:v>
                </c:pt>
                <c:pt idx="6702">
                  <c:v>9.30833333333333</c:v>
                </c:pt>
                <c:pt idx="6703">
                  <c:v>9.30972222222222</c:v>
                </c:pt>
                <c:pt idx="6704">
                  <c:v>9.31111111111111</c:v>
                </c:pt>
                <c:pt idx="6705">
                  <c:v>9.3125</c:v>
                </c:pt>
                <c:pt idx="6706">
                  <c:v>9.31388888888889</c:v>
                </c:pt>
                <c:pt idx="6707">
                  <c:v>9.31527777777778</c:v>
                </c:pt>
                <c:pt idx="6708">
                  <c:v>9.31666666666667</c:v>
                </c:pt>
                <c:pt idx="6709">
                  <c:v>9.31805555555556</c:v>
                </c:pt>
                <c:pt idx="6710">
                  <c:v>9.31944444444445</c:v>
                </c:pt>
                <c:pt idx="6711">
                  <c:v>9.3208333333333293</c:v>
                </c:pt>
                <c:pt idx="6712">
                  <c:v>9.3222222222222193</c:v>
                </c:pt>
                <c:pt idx="6713">
                  <c:v>9.3236111111111093</c:v>
                </c:pt>
                <c:pt idx="6714">
                  <c:v>9.3249999999999993</c:v>
                </c:pt>
                <c:pt idx="6715">
                  <c:v>9.3263888888888893</c:v>
                </c:pt>
                <c:pt idx="6716">
                  <c:v>9.3277777777777793</c:v>
                </c:pt>
                <c:pt idx="6717">
                  <c:v>9.3291666666666693</c:v>
                </c:pt>
                <c:pt idx="6718">
                  <c:v>9.3305555555555593</c:v>
                </c:pt>
                <c:pt idx="6719">
                  <c:v>9.3319444444444404</c:v>
                </c:pt>
                <c:pt idx="6720">
                  <c:v>9.3333333333333304</c:v>
                </c:pt>
                <c:pt idx="6721">
                  <c:v>9.3347222222222204</c:v>
                </c:pt>
                <c:pt idx="6722">
                  <c:v>9.3361111111111104</c:v>
                </c:pt>
                <c:pt idx="6723">
                  <c:v>9.3375000000000004</c:v>
                </c:pt>
                <c:pt idx="6724">
                  <c:v>9.3388888888888903</c:v>
                </c:pt>
                <c:pt idx="6725">
                  <c:v>9.3402777777777803</c:v>
                </c:pt>
                <c:pt idx="6726">
                  <c:v>9.3416666666666703</c:v>
                </c:pt>
                <c:pt idx="6727">
                  <c:v>9.3430555555555603</c:v>
                </c:pt>
                <c:pt idx="6728">
                  <c:v>9.3444444444444503</c:v>
                </c:pt>
                <c:pt idx="6729">
                  <c:v>9.3458333333333297</c:v>
                </c:pt>
                <c:pt idx="6730">
                  <c:v>9.3472222222222197</c:v>
                </c:pt>
                <c:pt idx="6731">
                  <c:v>9.3486111111111097</c:v>
                </c:pt>
                <c:pt idx="6732">
                  <c:v>9.35</c:v>
                </c:pt>
                <c:pt idx="6733">
                  <c:v>9.3513888888888896</c:v>
                </c:pt>
                <c:pt idx="6734">
                  <c:v>9.3527777777777796</c:v>
                </c:pt>
                <c:pt idx="6735">
                  <c:v>9.3541666666666696</c:v>
                </c:pt>
                <c:pt idx="6736">
                  <c:v>9.3555555555555596</c:v>
                </c:pt>
                <c:pt idx="6737">
                  <c:v>9.3569444444444407</c:v>
                </c:pt>
                <c:pt idx="6738">
                  <c:v>9.3583333333333307</c:v>
                </c:pt>
                <c:pt idx="6739">
                  <c:v>9.3597222222222207</c:v>
                </c:pt>
                <c:pt idx="6740">
                  <c:v>9.3611111111111107</c:v>
                </c:pt>
                <c:pt idx="6741">
                  <c:v>9.3625000000000007</c:v>
                </c:pt>
                <c:pt idx="6742">
                  <c:v>9.3638888888888907</c:v>
                </c:pt>
                <c:pt idx="6743">
                  <c:v>9.3652777777777807</c:v>
                </c:pt>
                <c:pt idx="6744">
                  <c:v>9.3666666666666707</c:v>
                </c:pt>
                <c:pt idx="6745">
                  <c:v>9.3680555555555607</c:v>
                </c:pt>
                <c:pt idx="6746">
                  <c:v>9.36944444444444</c:v>
                </c:pt>
                <c:pt idx="6747">
                  <c:v>9.37083333333333</c:v>
                </c:pt>
                <c:pt idx="6748">
                  <c:v>9.37222222222222</c:v>
                </c:pt>
                <c:pt idx="6749">
                  <c:v>9.37361111111111</c:v>
                </c:pt>
                <c:pt idx="6750">
                  <c:v>9.375</c:v>
                </c:pt>
                <c:pt idx="6751">
                  <c:v>9.37638888888889</c:v>
                </c:pt>
                <c:pt idx="6752">
                  <c:v>9.37777777777778</c:v>
                </c:pt>
                <c:pt idx="6753">
                  <c:v>9.37916666666667</c:v>
                </c:pt>
                <c:pt idx="6754">
                  <c:v>9.38055555555556</c:v>
                </c:pt>
                <c:pt idx="6755">
                  <c:v>9.38194444444445</c:v>
                </c:pt>
                <c:pt idx="6756">
                  <c:v>9.3833333333333293</c:v>
                </c:pt>
                <c:pt idx="6757">
                  <c:v>9.3847222222222193</c:v>
                </c:pt>
                <c:pt idx="6758">
                  <c:v>9.3861111111111093</c:v>
                </c:pt>
                <c:pt idx="6759">
                  <c:v>9.3874999999999993</c:v>
                </c:pt>
                <c:pt idx="6760">
                  <c:v>9.3888888888888893</c:v>
                </c:pt>
                <c:pt idx="6761">
                  <c:v>9.3902777777777793</c:v>
                </c:pt>
                <c:pt idx="6762">
                  <c:v>9.3916666666666693</c:v>
                </c:pt>
                <c:pt idx="6763">
                  <c:v>9.3930555555555593</c:v>
                </c:pt>
                <c:pt idx="6764">
                  <c:v>9.3944444444444404</c:v>
                </c:pt>
                <c:pt idx="6765">
                  <c:v>9.3958333333333304</c:v>
                </c:pt>
                <c:pt idx="6766">
                  <c:v>9.3972222222222204</c:v>
                </c:pt>
                <c:pt idx="6767">
                  <c:v>9.3986111111111104</c:v>
                </c:pt>
                <c:pt idx="6768">
                  <c:v>9.4</c:v>
                </c:pt>
                <c:pt idx="6769">
                  <c:v>9.4013888888888903</c:v>
                </c:pt>
                <c:pt idx="6770">
                  <c:v>9.4027777777777803</c:v>
                </c:pt>
                <c:pt idx="6771">
                  <c:v>9.4041666666666703</c:v>
                </c:pt>
                <c:pt idx="6772">
                  <c:v>9.4055555555555603</c:v>
                </c:pt>
                <c:pt idx="6773">
                  <c:v>9.4069444444444503</c:v>
                </c:pt>
                <c:pt idx="6774">
                  <c:v>9.4083333333333297</c:v>
                </c:pt>
                <c:pt idx="6775">
                  <c:v>9.4097222222222197</c:v>
                </c:pt>
                <c:pt idx="6776">
                  <c:v>9.4111111111111097</c:v>
                </c:pt>
                <c:pt idx="6777">
                  <c:v>9.4124999999999996</c:v>
                </c:pt>
                <c:pt idx="6778">
                  <c:v>9.4138888888888896</c:v>
                </c:pt>
                <c:pt idx="6779">
                  <c:v>9.4152777777777796</c:v>
                </c:pt>
                <c:pt idx="6780">
                  <c:v>9.4166666666666696</c:v>
                </c:pt>
                <c:pt idx="6781">
                  <c:v>9.4180555555555596</c:v>
                </c:pt>
                <c:pt idx="6782">
                  <c:v>9.4194444444444407</c:v>
                </c:pt>
                <c:pt idx="6783">
                  <c:v>9.4208333333333307</c:v>
                </c:pt>
                <c:pt idx="6784">
                  <c:v>9.4222222222222207</c:v>
                </c:pt>
                <c:pt idx="6785">
                  <c:v>9.4236111111111107</c:v>
                </c:pt>
                <c:pt idx="6786">
                  <c:v>9.4250000000000007</c:v>
                </c:pt>
                <c:pt idx="6787">
                  <c:v>9.4263888888888907</c:v>
                </c:pt>
                <c:pt idx="6788">
                  <c:v>9.4277777777777807</c:v>
                </c:pt>
                <c:pt idx="6789">
                  <c:v>9.4291666666666707</c:v>
                </c:pt>
                <c:pt idx="6790">
                  <c:v>9.4305555555555607</c:v>
                </c:pt>
                <c:pt idx="6791">
                  <c:v>9.43194444444444</c:v>
                </c:pt>
                <c:pt idx="6792">
                  <c:v>9.43333333333333</c:v>
                </c:pt>
                <c:pt idx="6793">
                  <c:v>9.43472222222222</c:v>
                </c:pt>
                <c:pt idx="6794">
                  <c:v>9.43611111111111</c:v>
                </c:pt>
                <c:pt idx="6795">
                  <c:v>9.4375</c:v>
                </c:pt>
                <c:pt idx="6796">
                  <c:v>9.43888888888889</c:v>
                </c:pt>
                <c:pt idx="6797">
                  <c:v>9.44027777777778</c:v>
                </c:pt>
                <c:pt idx="6798">
                  <c:v>9.44166666666667</c:v>
                </c:pt>
                <c:pt idx="6799">
                  <c:v>9.44305555555556</c:v>
                </c:pt>
                <c:pt idx="6800">
                  <c:v>9.44444444444445</c:v>
                </c:pt>
                <c:pt idx="6801">
                  <c:v>9.4458333333333293</c:v>
                </c:pt>
                <c:pt idx="6802">
                  <c:v>9.4472222222222193</c:v>
                </c:pt>
                <c:pt idx="6803">
                  <c:v>9.4486111111111093</c:v>
                </c:pt>
                <c:pt idx="6804">
                  <c:v>9.4499999999999993</c:v>
                </c:pt>
                <c:pt idx="6805">
                  <c:v>9.4513888888888893</c:v>
                </c:pt>
                <c:pt idx="6806">
                  <c:v>9.4527777777777793</c:v>
                </c:pt>
                <c:pt idx="6807">
                  <c:v>9.4541666666666693</c:v>
                </c:pt>
                <c:pt idx="6808">
                  <c:v>9.4555555555555593</c:v>
                </c:pt>
                <c:pt idx="6809">
                  <c:v>9.4569444444444404</c:v>
                </c:pt>
                <c:pt idx="6810">
                  <c:v>9.4583333333333304</c:v>
                </c:pt>
                <c:pt idx="6811">
                  <c:v>9.4597222222222204</c:v>
                </c:pt>
                <c:pt idx="6812">
                  <c:v>9.4611111111111104</c:v>
                </c:pt>
                <c:pt idx="6813">
                  <c:v>9.4625000000000004</c:v>
                </c:pt>
                <c:pt idx="6814">
                  <c:v>9.4638888888888903</c:v>
                </c:pt>
                <c:pt idx="6815">
                  <c:v>9.4652777777777803</c:v>
                </c:pt>
                <c:pt idx="6816">
                  <c:v>9.4666666666666703</c:v>
                </c:pt>
                <c:pt idx="6817">
                  <c:v>9.4680555555555603</c:v>
                </c:pt>
                <c:pt idx="6818">
                  <c:v>9.4694444444444503</c:v>
                </c:pt>
                <c:pt idx="6819">
                  <c:v>9.4708333333333297</c:v>
                </c:pt>
                <c:pt idx="6820">
                  <c:v>9.4722222222222197</c:v>
                </c:pt>
                <c:pt idx="6821">
                  <c:v>9.4736111111111097</c:v>
                </c:pt>
                <c:pt idx="6822">
                  <c:v>9.4749999999999996</c:v>
                </c:pt>
                <c:pt idx="6823">
                  <c:v>9.4763888888888896</c:v>
                </c:pt>
                <c:pt idx="6824">
                  <c:v>9.4777777777777796</c:v>
                </c:pt>
                <c:pt idx="6825">
                  <c:v>9.4791666666666696</c:v>
                </c:pt>
                <c:pt idx="6826">
                  <c:v>9.4805555555555596</c:v>
                </c:pt>
                <c:pt idx="6827">
                  <c:v>9.4819444444444407</c:v>
                </c:pt>
                <c:pt idx="6828">
                  <c:v>9.4833333333333307</c:v>
                </c:pt>
                <c:pt idx="6829">
                  <c:v>9.4847222222222207</c:v>
                </c:pt>
                <c:pt idx="6830">
                  <c:v>9.4861111111111107</c:v>
                </c:pt>
                <c:pt idx="6831">
                  <c:v>9.4875000000000007</c:v>
                </c:pt>
                <c:pt idx="6832">
                  <c:v>9.4888888888888907</c:v>
                </c:pt>
                <c:pt idx="6833">
                  <c:v>9.4902777777777807</c:v>
                </c:pt>
                <c:pt idx="6834">
                  <c:v>9.4916666666666707</c:v>
                </c:pt>
                <c:pt idx="6835">
                  <c:v>9.4930555555555607</c:v>
                </c:pt>
                <c:pt idx="6836">
                  <c:v>9.49444444444444</c:v>
                </c:pt>
                <c:pt idx="6837">
                  <c:v>9.49583333333333</c:v>
                </c:pt>
                <c:pt idx="6838">
                  <c:v>9.49722222222222</c:v>
                </c:pt>
                <c:pt idx="6839">
                  <c:v>9.49861111111111</c:v>
                </c:pt>
                <c:pt idx="6840">
                  <c:v>9.5</c:v>
                </c:pt>
                <c:pt idx="6841">
                  <c:v>9.50138888888889</c:v>
                </c:pt>
                <c:pt idx="6842">
                  <c:v>9.50277777777778</c:v>
                </c:pt>
                <c:pt idx="6843">
                  <c:v>9.50416666666667</c:v>
                </c:pt>
                <c:pt idx="6844">
                  <c:v>9.50555555555556</c:v>
                </c:pt>
                <c:pt idx="6845">
                  <c:v>9.50694444444445</c:v>
                </c:pt>
                <c:pt idx="6846">
                  <c:v>9.5083333333333293</c:v>
                </c:pt>
                <c:pt idx="6847">
                  <c:v>9.5097222222222193</c:v>
                </c:pt>
                <c:pt idx="6848">
                  <c:v>9.5111111111111093</c:v>
                </c:pt>
                <c:pt idx="6849">
                  <c:v>9.5124999999999993</c:v>
                </c:pt>
                <c:pt idx="6850">
                  <c:v>9.5138888888888893</c:v>
                </c:pt>
                <c:pt idx="6851">
                  <c:v>9.5152777777777793</c:v>
                </c:pt>
                <c:pt idx="6852">
                  <c:v>9.5166666666666693</c:v>
                </c:pt>
                <c:pt idx="6853">
                  <c:v>9.5180555555555593</c:v>
                </c:pt>
                <c:pt idx="6854">
                  <c:v>9.5194444444444404</c:v>
                </c:pt>
                <c:pt idx="6855">
                  <c:v>9.5208333333333304</c:v>
                </c:pt>
                <c:pt idx="6856">
                  <c:v>9.5222222222222204</c:v>
                </c:pt>
                <c:pt idx="6857">
                  <c:v>9.5236111111111104</c:v>
                </c:pt>
                <c:pt idx="6858">
                  <c:v>9.5250000000000004</c:v>
                </c:pt>
                <c:pt idx="6859">
                  <c:v>9.5263888888888903</c:v>
                </c:pt>
                <c:pt idx="6860">
                  <c:v>9.5277777777777803</c:v>
                </c:pt>
                <c:pt idx="6861">
                  <c:v>9.5291666666666703</c:v>
                </c:pt>
                <c:pt idx="6862">
                  <c:v>9.5305555555555603</c:v>
                </c:pt>
                <c:pt idx="6863">
                  <c:v>9.5319444444444503</c:v>
                </c:pt>
                <c:pt idx="6864">
                  <c:v>9.5333333333333297</c:v>
                </c:pt>
                <c:pt idx="6865">
                  <c:v>9.5347222222222197</c:v>
                </c:pt>
                <c:pt idx="6866">
                  <c:v>9.5361111111111097</c:v>
                </c:pt>
                <c:pt idx="6867">
                  <c:v>9.5374999999999996</c:v>
                </c:pt>
                <c:pt idx="6868">
                  <c:v>9.5388888888888896</c:v>
                </c:pt>
                <c:pt idx="6869">
                  <c:v>9.5402777777777796</c:v>
                </c:pt>
                <c:pt idx="6870">
                  <c:v>9.5416666666666696</c:v>
                </c:pt>
                <c:pt idx="6871">
                  <c:v>9.5430555555555596</c:v>
                </c:pt>
                <c:pt idx="6872">
                  <c:v>9.5444444444444407</c:v>
                </c:pt>
                <c:pt idx="6873">
                  <c:v>9.5458333333333307</c:v>
                </c:pt>
                <c:pt idx="6874">
                  <c:v>9.5472222222222207</c:v>
                </c:pt>
                <c:pt idx="6875">
                  <c:v>9.5486111111111107</c:v>
                </c:pt>
                <c:pt idx="6876">
                  <c:v>9.5500000000000007</c:v>
                </c:pt>
                <c:pt idx="6877">
                  <c:v>9.5513888888888907</c:v>
                </c:pt>
                <c:pt idx="6878">
                  <c:v>9.5527777777777807</c:v>
                </c:pt>
                <c:pt idx="6879">
                  <c:v>9.5541666666666707</c:v>
                </c:pt>
                <c:pt idx="6880">
                  <c:v>9.5555555555555607</c:v>
                </c:pt>
                <c:pt idx="6881">
                  <c:v>9.55694444444444</c:v>
                </c:pt>
                <c:pt idx="6882">
                  <c:v>9.55833333333333</c:v>
                </c:pt>
                <c:pt idx="6883">
                  <c:v>9.55972222222222</c:v>
                </c:pt>
                <c:pt idx="6884">
                  <c:v>9.56111111111111</c:v>
                </c:pt>
                <c:pt idx="6885">
                  <c:v>9.5625</c:v>
                </c:pt>
                <c:pt idx="6886">
                  <c:v>9.56388888888889</c:v>
                </c:pt>
                <c:pt idx="6887">
                  <c:v>9.56527777777778</c:v>
                </c:pt>
                <c:pt idx="6888">
                  <c:v>9.56666666666667</c:v>
                </c:pt>
                <c:pt idx="6889">
                  <c:v>9.56805555555556</c:v>
                </c:pt>
                <c:pt idx="6890">
                  <c:v>9.56944444444445</c:v>
                </c:pt>
                <c:pt idx="6891">
                  <c:v>9.5708333333333293</c:v>
                </c:pt>
                <c:pt idx="6892">
                  <c:v>9.5722222222222193</c:v>
                </c:pt>
                <c:pt idx="6893">
                  <c:v>9.5736111111111093</c:v>
                </c:pt>
                <c:pt idx="6894">
                  <c:v>9.5749999999999993</c:v>
                </c:pt>
                <c:pt idx="6895">
                  <c:v>9.5763888888888893</c:v>
                </c:pt>
                <c:pt idx="6896">
                  <c:v>9.5777777777777793</c:v>
                </c:pt>
                <c:pt idx="6897">
                  <c:v>9.5791666666666693</c:v>
                </c:pt>
                <c:pt idx="6898">
                  <c:v>9.5805555555555593</c:v>
                </c:pt>
                <c:pt idx="6899">
                  <c:v>9.5819444444444404</c:v>
                </c:pt>
                <c:pt idx="6900">
                  <c:v>9.5833333333333304</c:v>
                </c:pt>
                <c:pt idx="6901">
                  <c:v>9.5847222222222204</c:v>
                </c:pt>
                <c:pt idx="6902">
                  <c:v>9.5861111111111104</c:v>
                </c:pt>
                <c:pt idx="6903">
                  <c:v>9.5875000000000004</c:v>
                </c:pt>
                <c:pt idx="6904">
                  <c:v>9.5888888888888903</c:v>
                </c:pt>
                <c:pt idx="6905">
                  <c:v>9.5902777777777803</c:v>
                </c:pt>
                <c:pt idx="6906">
                  <c:v>9.5916666666666703</c:v>
                </c:pt>
                <c:pt idx="6907">
                  <c:v>9.5930555555555603</c:v>
                </c:pt>
                <c:pt idx="6908">
                  <c:v>9.5944444444444503</c:v>
                </c:pt>
                <c:pt idx="6909">
                  <c:v>9.5958333333333297</c:v>
                </c:pt>
                <c:pt idx="6910">
                  <c:v>9.5972222222222197</c:v>
                </c:pt>
                <c:pt idx="6911">
                  <c:v>9.5986111111111097</c:v>
                </c:pt>
                <c:pt idx="6912">
                  <c:v>9.6</c:v>
                </c:pt>
                <c:pt idx="6913">
                  <c:v>9.6013888888888896</c:v>
                </c:pt>
                <c:pt idx="6914">
                  <c:v>9.6027777777777796</c:v>
                </c:pt>
                <c:pt idx="6915">
                  <c:v>9.6041666666666696</c:v>
                </c:pt>
                <c:pt idx="6916">
                  <c:v>9.6055555555555596</c:v>
                </c:pt>
                <c:pt idx="6917">
                  <c:v>9.6069444444444407</c:v>
                </c:pt>
                <c:pt idx="6918">
                  <c:v>9.6083333333333307</c:v>
                </c:pt>
                <c:pt idx="6919">
                  <c:v>9.6097222222222207</c:v>
                </c:pt>
                <c:pt idx="6920">
                  <c:v>9.6111111111111107</c:v>
                </c:pt>
                <c:pt idx="6921">
                  <c:v>9.6125000000000007</c:v>
                </c:pt>
                <c:pt idx="6922">
                  <c:v>9.6138888888888907</c:v>
                </c:pt>
                <c:pt idx="6923">
                  <c:v>9.6152777777777807</c:v>
                </c:pt>
                <c:pt idx="6924">
                  <c:v>9.6166666666666707</c:v>
                </c:pt>
                <c:pt idx="6925">
                  <c:v>9.6180555555555607</c:v>
                </c:pt>
                <c:pt idx="6926">
                  <c:v>9.61944444444444</c:v>
                </c:pt>
                <c:pt idx="6927">
                  <c:v>9.62083333333333</c:v>
                </c:pt>
                <c:pt idx="6928">
                  <c:v>9.62222222222222</c:v>
                </c:pt>
                <c:pt idx="6929">
                  <c:v>9.62361111111111</c:v>
                </c:pt>
                <c:pt idx="6930">
                  <c:v>9.625</c:v>
                </c:pt>
                <c:pt idx="6931">
                  <c:v>9.62638888888889</c:v>
                </c:pt>
                <c:pt idx="6932">
                  <c:v>9.62777777777778</c:v>
                </c:pt>
                <c:pt idx="6933">
                  <c:v>9.62916666666667</c:v>
                </c:pt>
                <c:pt idx="6934">
                  <c:v>9.63055555555556</c:v>
                </c:pt>
                <c:pt idx="6935">
                  <c:v>9.63194444444445</c:v>
                </c:pt>
                <c:pt idx="6936">
                  <c:v>9.6333333333333293</c:v>
                </c:pt>
                <c:pt idx="6937">
                  <c:v>9.6347222222222193</c:v>
                </c:pt>
                <c:pt idx="6938">
                  <c:v>9.6361111111111093</c:v>
                </c:pt>
                <c:pt idx="6939">
                  <c:v>9.6374999999999993</c:v>
                </c:pt>
                <c:pt idx="6940">
                  <c:v>9.6388888888888893</c:v>
                </c:pt>
                <c:pt idx="6941">
                  <c:v>9.6402777777777793</c:v>
                </c:pt>
                <c:pt idx="6942">
                  <c:v>9.6416666666666693</c:v>
                </c:pt>
                <c:pt idx="6943">
                  <c:v>9.6430555555555593</c:v>
                </c:pt>
                <c:pt idx="6944">
                  <c:v>9.6444444444444404</c:v>
                </c:pt>
                <c:pt idx="6945">
                  <c:v>9.6458333333333304</c:v>
                </c:pt>
                <c:pt idx="6946">
                  <c:v>9.6472222222222204</c:v>
                </c:pt>
                <c:pt idx="6947">
                  <c:v>9.6486111111111104</c:v>
                </c:pt>
                <c:pt idx="6948">
                  <c:v>9.65</c:v>
                </c:pt>
                <c:pt idx="6949">
                  <c:v>9.6513888888888903</c:v>
                </c:pt>
                <c:pt idx="6950">
                  <c:v>9.6527777777777803</c:v>
                </c:pt>
                <c:pt idx="6951">
                  <c:v>9.6541666666666703</c:v>
                </c:pt>
                <c:pt idx="6952">
                  <c:v>9.6555555555555603</c:v>
                </c:pt>
                <c:pt idx="6953">
                  <c:v>9.6569444444444503</c:v>
                </c:pt>
                <c:pt idx="6954">
                  <c:v>9.6583333333333297</c:v>
                </c:pt>
                <c:pt idx="6955">
                  <c:v>9.6597222222222197</c:v>
                </c:pt>
                <c:pt idx="6956">
                  <c:v>9.6611111111111097</c:v>
                </c:pt>
                <c:pt idx="6957">
                  <c:v>9.6624999999999996</c:v>
                </c:pt>
                <c:pt idx="6958">
                  <c:v>9.6638888888888896</c:v>
                </c:pt>
                <c:pt idx="6959">
                  <c:v>9.6652777777777796</c:v>
                </c:pt>
                <c:pt idx="6960">
                  <c:v>9.6666666666666696</c:v>
                </c:pt>
                <c:pt idx="6961">
                  <c:v>9.6680555555555596</c:v>
                </c:pt>
                <c:pt idx="6962">
                  <c:v>9.6694444444444407</c:v>
                </c:pt>
                <c:pt idx="6963">
                  <c:v>9.6708333333333307</c:v>
                </c:pt>
                <c:pt idx="6964">
                  <c:v>9.6722222222222207</c:v>
                </c:pt>
                <c:pt idx="6965">
                  <c:v>9.6736111111111107</c:v>
                </c:pt>
                <c:pt idx="6966">
                  <c:v>9.6750000000000007</c:v>
                </c:pt>
                <c:pt idx="6967">
                  <c:v>9.6763888888888907</c:v>
                </c:pt>
                <c:pt idx="6968">
                  <c:v>9.6777777777777807</c:v>
                </c:pt>
                <c:pt idx="6969">
                  <c:v>9.6791666666666707</c:v>
                </c:pt>
                <c:pt idx="6970">
                  <c:v>9.6805555555555607</c:v>
                </c:pt>
                <c:pt idx="6971">
                  <c:v>9.68194444444444</c:v>
                </c:pt>
                <c:pt idx="6972">
                  <c:v>9.68333333333333</c:v>
                </c:pt>
                <c:pt idx="6973">
                  <c:v>9.68472222222222</c:v>
                </c:pt>
                <c:pt idx="6974">
                  <c:v>9.68611111111111</c:v>
                </c:pt>
                <c:pt idx="6975">
                  <c:v>9.6875</c:v>
                </c:pt>
                <c:pt idx="6976">
                  <c:v>9.68888888888889</c:v>
                </c:pt>
                <c:pt idx="6977">
                  <c:v>9.69027777777778</c:v>
                </c:pt>
                <c:pt idx="6978">
                  <c:v>9.69166666666667</c:v>
                </c:pt>
                <c:pt idx="6979">
                  <c:v>9.69305555555556</c:v>
                </c:pt>
                <c:pt idx="6980">
                  <c:v>9.69444444444445</c:v>
                </c:pt>
                <c:pt idx="6981">
                  <c:v>9.6958333333333293</c:v>
                </c:pt>
                <c:pt idx="6982">
                  <c:v>9.6972222222222193</c:v>
                </c:pt>
                <c:pt idx="6983">
                  <c:v>9.6986111111111093</c:v>
                </c:pt>
                <c:pt idx="6984">
                  <c:v>9.6999999999999993</c:v>
                </c:pt>
                <c:pt idx="6985">
                  <c:v>9.7013888888888893</c:v>
                </c:pt>
                <c:pt idx="6986">
                  <c:v>9.7027777777777793</c:v>
                </c:pt>
                <c:pt idx="6987">
                  <c:v>9.7041666666666693</c:v>
                </c:pt>
                <c:pt idx="6988">
                  <c:v>9.7055555555555593</c:v>
                </c:pt>
                <c:pt idx="6989">
                  <c:v>9.7069444444444404</c:v>
                </c:pt>
                <c:pt idx="6990">
                  <c:v>9.7083333333333304</c:v>
                </c:pt>
                <c:pt idx="6991">
                  <c:v>9.7097222222222204</c:v>
                </c:pt>
                <c:pt idx="6992">
                  <c:v>9.7111111111111104</c:v>
                </c:pt>
                <c:pt idx="6993">
                  <c:v>9.7125000000000004</c:v>
                </c:pt>
                <c:pt idx="6994">
                  <c:v>9.7138888888888903</c:v>
                </c:pt>
                <c:pt idx="6995">
                  <c:v>9.7152777777777803</c:v>
                </c:pt>
                <c:pt idx="6996">
                  <c:v>9.7166666666666703</c:v>
                </c:pt>
                <c:pt idx="6997">
                  <c:v>9.7180555555555603</c:v>
                </c:pt>
                <c:pt idx="6998">
                  <c:v>9.7194444444444503</c:v>
                </c:pt>
                <c:pt idx="6999">
                  <c:v>9.7208333333333297</c:v>
                </c:pt>
                <c:pt idx="7000">
                  <c:v>9.7222222222222197</c:v>
                </c:pt>
                <c:pt idx="7001">
                  <c:v>9.7236111111111097</c:v>
                </c:pt>
                <c:pt idx="7002">
                  <c:v>9.7249999999999996</c:v>
                </c:pt>
                <c:pt idx="7003">
                  <c:v>9.7263888888888896</c:v>
                </c:pt>
                <c:pt idx="7004">
                  <c:v>9.7277777777777796</c:v>
                </c:pt>
                <c:pt idx="7005">
                  <c:v>9.7291666666666696</c:v>
                </c:pt>
                <c:pt idx="7006">
                  <c:v>9.7305555555555596</c:v>
                </c:pt>
                <c:pt idx="7007">
                  <c:v>9.7319444444444407</c:v>
                </c:pt>
                <c:pt idx="7008">
                  <c:v>9.7333333333333307</c:v>
                </c:pt>
                <c:pt idx="7009">
                  <c:v>9.7347222222222207</c:v>
                </c:pt>
                <c:pt idx="7010">
                  <c:v>9.7361111111111107</c:v>
                </c:pt>
                <c:pt idx="7011">
                  <c:v>9.7375000000000007</c:v>
                </c:pt>
                <c:pt idx="7012">
                  <c:v>9.7388888888888907</c:v>
                </c:pt>
                <c:pt idx="7013">
                  <c:v>9.7402777777777807</c:v>
                </c:pt>
                <c:pt idx="7014">
                  <c:v>9.7416666666666707</c:v>
                </c:pt>
                <c:pt idx="7015">
                  <c:v>9.7430555555555607</c:v>
                </c:pt>
                <c:pt idx="7016">
                  <c:v>9.74444444444444</c:v>
                </c:pt>
                <c:pt idx="7017">
                  <c:v>9.74583333333333</c:v>
                </c:pt>
                <c:pt idx="7018">
                  <c:v>9.74722222222222</c:v>
                </c:pt>
                <c:pt idx="7019">
                  <c:v>9.74861111111111</c:v>
                </c:pt>
                <c:pt idx="7020">
                  <c:v>9.75</c:v>
                </c:pt>
                <c:pt idx="7021">
                  <c:v>9.75138888888889</c:v>
                </c:pt>
                <c:pt idx="7022">
                  <c:v>9.75277777777778</c:v>
                </c:pt>
                <c:pt idx="7023">
                  <c:v>9.75416666666667</c:v>
                </c:pt>
                <c:pt idx="7024">
                  <c:v>9.75555555555556</c:v>
                </c:pt>
                <c:pt idx="7025">
                  <c:v>9.75694444444445</c:v>
                </c:pt>
                <c:pt idx="7026">
                  <c:v>9.7583333333333293</c:v>
                </c:pt>
                <c:pt idx="7027">
                  <c:v>9.7597222222222193</c:v>
                </c:pt>
                <c:pt idx="7028">
                  <c:v>9.7611111111111093</c:v>
                </c:pt>
                <c:pt idx="7029">
                  <c:v>9.7624999999999993</c:v>
                </c:pt>
                <c:pt idx="7030">
                  <c:v>9.7638888888888893</c:v>
                </c:pt>
                <c:pt idx="7031">
                  <c:v>9.7652777777777793</c:v>
                </c:pt>
                <c:pt idx="7032">
                  <c:v>9.7666666666666693</c:v>
                </c:pt>
                <c:pt idx="7033">
                  <c:v>9.7680555555555593</c:v>
                </c:pt>
                <c:pt idx="7034">
                  <c:v>9.7694444444444404</c:v>
                </c:pt>
                <c:pt idx="7035">
                  <c:v>9.7708333333333304</c:v>
                </c:pt>
                <c:pt idx="7036">
                  <c:v>9.7722222222222204</c:v>
                </c:pt>
                <c:pt idx="7037">
                  <c:v>9.7736111111111104</c:v>
                </c:pt>
                <c:pt idx="7038">
                  <c:v>9.7750000000000004</c:v>
                </c:pt>
                <c:pt idx="7039">
                  <c:v>9.7763888888888903</c:v>
                </c:pt>
                <c:pt idx="7040">
                  <c:v>9.7777777777777803</c:v>
                </c:pt>
                <c:pt idx="7041">
                  <c:v>9.7791666666666703</c:v>
                </c:pt>
                <c:pt idx="7042">
                  <c:v>9.7805555555555603</c:v>
                </c:pt>
                <c:pt idx="7043">
                  <c:v>9.7819444444444503</c:v>
                </c:pt>
                <c:pt idx="7044">
                  <c:v>9.7833333333333297</c:v>
                </c:pt>
                <c:pt idx="7045">
                  <c:v>9.7847222222222197</c:v>
                </c:pt>
                <c:pt idx="7046">
                  <c:v>9.7861111111111097</c:v>
                </c:pt>
                <c:pt idx="7047">
                  <c:v>9.7874999999999996</c:v>
                </c:pt>
                <c:pt idx="7048">
                  <c:v>9.7888888888888896</c:v>
                </c:pt>
                <c:pt idx="7049">
                  <c:v>9.7902777777777796</c:v>
                </c:pt>
                <c:pt idx="7050">
                  <c:v>9.7916666666666696</c:v>
                </c:pt>
                <c:pt idx="7051">
                  <c:v>9.7930555555555596</c:v>
                </c:pt>
                <c:pt idx="7052">
                  <c:v>9.7944444444444407</c:v>
                </c:pt>
                <c:pt idx="7053">
                  <c:v>9.7958333333333307</c:v>
                </c:pt>
                <c:pt idx="7054">
                  <c:v>9.7972222222222207</c:v>
                </c:pt>
                <c:pt idx="7055">
                  <c:v>9.7986111111111107</c:v>
                </c:pt>
                <c:pt idx="7056">
                  <c:v>9.8000000000000007</c:v>
                </c:pt>
                <c:pt idx="7057">
                  <c:v>9.8013888888888907</c:v>
                </c:pt>
                <c:pt idx="7058">
                  <c:v>9.8027777777777807</c:v>
                </c:pt>
                <c:pt idx="7059">
                  <c:v>9.8041666666666707</c:v>
                </c:pt>
                <c:pt idx="7060">
                  <c:v>9.8055555555555607</c:v>
                </c:pt>
                <c:pt idx="7061">
                  <c:v>9.80694444444444</c:v>
                </c:pt>
                <c:pt idx="7062">
                  <c:v>9.80833333333333</c:v>
                </c:pt>
                <c:pt idx="7063">
                  <c:v>9.80972222222222</c:v>
                </c:pt>
                <c:pt idx="7064">
                  <c:v>9.81111111111111</c:v>
                </c:pt>
                <c:pt idx="7065">
                  <c:v>9.8125</c:v>
                </c:pt>
                <c:pt idx="7066">
                  <c:v>9.81388888888889</c:v>
                </c:pt>
                <c:pt idx="7067">
                  <c:v>9.81527777777778</c:v>
                </c:pt>
                <c:pt idx="7068">
                  <c:v>9.81666666666667</c:v>
                </c:pt>
                <c:pt idx="7069">
                  <c:v>9.81805555555556</c:v>
                </c:pt>
                <c:pt idx="7070">
                  <c:v>9.81944444444445</c:v>
                </c:pt>
                <c:pt idx="7071">
                  <c:v>9.8208333333333293</c:v>
                </c:pt>
                <c:pt idx="7072">
                  <c:v>9.8222222222222193</c:v>
                </c:pt>
                <c:pt idx="7073">
                  <c:v>9.8236111111111093</c:v>
                </c:pt>
                <c:pt idx="7074">
                  <c:v>9.8249999999999993</c:v>
                </c:pt>
                <c:pt idx="7075">
                  <c:v>9.8263888888888893</c:v>
                </c:pt>
                <c:pt idx="7076">
                  <c:v>9.8277777777777793</c:v>
                </c:pt>
                <c:pt idx="7077">
                  <c:v>9.8291666666666693</c:v>
                </c:pt>
                <c:pt idx="7078">
                  <c:v>9.8305555555555593</c:v>
                </c:pt>
                <c:pt idx="7079">
                  <c:v>9.8319444444444404</c:v>
                </c:pt>
                <c:pt idx="7080">
                  <c:v>9.8333333333333304</c:v>
                </c:pt>
                <c:pt idx="7081">
                  <c:v>9.8347222222222204</c:v>
                </c:pt>
                <c:pt idx="7082">
                  <c:v>9.8361111111111104</c:v>
                </c:pt>
                <c:pt idx="7083">
                  <c:v>9.8375000000000004</c:v>
                </c:pt>
                <c:pt idx="7084">
                  <c:v>9.8388888888888903</c:v>
                </c:pt>
                <c:pt idx="7085">
                  <c:v>9.8402777777777803</c:v>
                </c:pt>
                <c:pt idx="7086">
                  <c:v>9.8416666666666703</c:v>
                </c:pt>
                <c:pt idx="7087">
                  <c:v>9.8430555555555603</c:v>
                </c:pt>
                <c:pt idx="7088">
                  <c:v>9.8444444444444503</c:v>
                </c:pt>
                <c:pt idx="7089">
                  <c:v>9.8458333333333297</c:v>
                </c:pt>
                <c:pt idx="7090">
                  <c:v>9.8472222222222197</c:v>
                </c:pt>
                <c:pt idx="7091">
                  <c:v>9.8486111111111097</c:v>
                </c:pt>
                <c:pt idx="7092">
                  <c:v>9.85</c:v>
                </c:pt>
                <c:pt idx="7093">
                  <c:v>9.8513888888888896</c:v>
                </c:pt>
                <c:pt idx="7094">
                  <c:v>9.8527777777777796</c:v>
                </c:pt>
                <c:pt idx="7095">
                  <c:v>9.8541666666666696</c:v>
                </c:pt>
                <c:pt idx="7096">
                  <c:v>9.8555555555555596</c:v>
                </c:pt>
                <c:pt idx="7097">
                  <c:v>9.8569444444444407</c:v>
                </c:pt>
                <c:pt idx="7098">
                  <c:v>9.8583333333333307</c:v>
                </c:pt>
                <c:pt idx="7099">
                  <c:v>9.8597222222222207</c:v>
                </c:pt>
                <c:pt idx="7100">
                  <c:v>9.8611111111111107</c:v>
                </c:pt>
                <c:pt idx="7101">
                  <c:v>9.8625000000000007</c:v>
                </c:pt>
                <c:pt idx="7102">
                  <c:v>9.8638888888888907</c:v>
                </c:pt>
                <c:pt idx="7103">
                  <c:v>9.8652777777777807</c:v>
                </c:pt>
                <c:pt idx="7104">
                  <c:v>9.8666666666666707</c:v>
                </c:pt>
                <c:pt idx="7105">
                  <c:v>9.8680555555555607</c:v>
                </c:pt>
                <c:pt idx="7106">
                  <c:v>9.86944444444444</c:v>
                </c:pt>
                <c:pt idx="7107">
                  <c:v>9.87083333333333</c:v>
                </c:pt>
                <c:pt idx="7108">
                  <c:v>9.87222222222222</c:v>
                </c:pt>
                <c:pt idx="7109">
                  <c:v>9.87361111111111</c:v>
                </c:pt>
                <c:pt idx="7110">
                  <c:v>9.875</c:v>
                </c:pt>
                <c:pt idx="7111">
                  <c:v>9.87638888888889</c:v>
                </c:pt>
                <c:pt idx="7112">
                  <c:v>9.87777777777778</c:v>
                </c:pt>
                <c:pt idx="7113">
                  <c:v>9.87916666666667</c:v>
                </c:pt>
                <c:pt idx="7114">
                  <c:v>9.88055555555556</c:v>
                </c:pt>
                <c:pt idx="7115">
                  <c:v>9.88194444444445</c:v>
                </c:pt>
                <c:pt idx="7116">
                  <c:v>9.8833333333333293</c:v>
                </c:pt>
                <c:pt idx="7117">
                  <c:v>9.8847222222222193</c:v>
                </c:pt>
                <c:pt idx="7118">
                  <c:v>9.8861111111111093</c:v>
                </c:pt>
                <c:pt idx="7119">
                  <c:v>9.8874999999999993</c:v>
                </c:pt>
                <c:pt idx="7120">
                  <c:v>9.8888888888888893</c:v>
                </c:pt>
                <c:pt idx="7121">
                  <c:v>9.8902777777777793</c:v>
                </c:pt>
                <c:pt idx="7122">
                  <c:v>9.8916666666666693</c:v>
                </c:pt>
                <c:pt idx="7123">
                  <c:v>9.8930555555555593</c:v>
                </c:pt>
                <c:pt idx="7124">
                  <c:v>9.8944444444444404</c:v>
                </c:pt>
                <c:pt idx="7125">
                  <c:v>9.8958333333333304</c:v>
                </c:pt>
                <c:pt idx="7126">
                  <c:v>9.8972222222222204</c:v>
                </c:pt>
                <c:pt idx="7127">
                  <c:v>9.8986111111111104</c:v>
                </c:pt>
                <c:pt idx="7128">
                  <c:v>9.9</c:v>
                </c:pt>
                <c:pt idx="7129">
                  <c:v>9.9013888888888903</c:v>
                </c:pt>
                <c:pt idx="7130">
                  <c:v>9.9027777777777803</c:v>
                </c:pt>
                <c:pt idx="7131">
                  <c:v>9.9041666666666703</c:v>
                </c:pt>
                <c:pt idx="7132">
                  <c:v>9.9055555555555603</c:v>
                </c:pt>
                <c:pt idx="7133">
                  <c:v>9.9069444444444503</c:v>
                </c:pt>
                <c:pt idx="7134">
                  <c:v>9.9083333333333297</c:v>
                </c:pt>
                <c:pt idx="7135">
                  <c:v>9.9097222222222197</c:v>
                </c:pt>
                <c:pt idx="7136">
                  <c:v>9.9111111111111097</c:v>
                </c:pt>
                <c:pt idx="7137">
                  <c:v>9.9124999999999996</c:v>
                </c:pt>
                <c:pt idx="7138">
                  <c:v>9.9138888888888896</c:v>
                </c:pt>
                <c:pt idx="7139">
                  <c:v>9.9152777777777796</c:v>
                </c:pt>
                <c:pt idx="7140">
                  <c:v>9.9166666666666696</c:v>
                </c:pt>
                <c:pt idx="7141">
                  <c:v>9.9180555555555596</c:v>
                </c:pt>
                <c:pt idx="7142">
                  <c:v>9.9194444444444407</c:v>
                </c:pt>
                <c:pt idx="7143">
                  <c:v>9.9208333333333307</c:v>
                </c:pt>
                <c:pt idx="7144">
                  <c:v>9.9222222222222207</c:v>
                </c:pt>
                <c:pt idx="7145">
                  <c:v>9.9236111111111107</c:v>
                </c:pt>
                <c:pt idx="7146">
                  <c:v>9.9250000000000007</c:v>
                </c:pt>
                <c:pt idx="7147">
                  <c:v>9.9263888888888907</c:v>
                </c:pt>
                <c:pt idx="7148">
                  <c:v>9.9277777777777807</c:v>
                </c:pt>
                <c:pt idx="7149">
                  <c:v>9.9291666666666707</c:v>
                </c:pt>
                <c:pt idx="7150">
                  <c:v>9.9305555555555607</c:v>
                </c:pt>
                <c:pt idx="7151">
                  <c:v>9.93194444444444</c:v>
                </c:pt>
                <c:pt idx="7152">
                  <c:v>9.93333333333333</c:v>
                </c:pt>
                <c:pt idx="7153">
                  <c:v>9.93472222222222</c:v>
                </c:pt>
                <c:pt idx="7154">
                  <c:v>9.93611111111111</c:v>
                </c:pt>
                <c:pt idx="7155">
                  <c:v>9.9375</c:v>
                </c:pt>
                <c:pt idx="7156">
                  <c:v>9.93888888888889</c:v>
                </c:pt>
                <c:pt idx="7157">
                  <c:v>9.94027777777778</c:v>
                </c:pt>
                <c:pt idx="7158">
                  <c:v>9.94166666666667</c:v>
                </c:pt>
                <c:pt idx="7159">
                  <c:v>9.94305555555556</c:v>
                </c:pt>
                <c:pt idx="7160">
                  <c:v>9.94444444444445</c:v>
                </c:pt>
                <c:pt idx="7161">
                  <c:v>9.9458333333333293</c:v>
                </c:pt>
                <c:pt idx="7162">
                  <c:v>9.9472222222222193</c:v>
                </c:pt>
                <c:pt idx="7163">
                  <c:v>9.9486111111111093</c:v>
                </c:pt>
                <c:pt idx="7164">
                  <c:v>9.9499999999999993</c:v>
                </c:pt>
                <c:pt idx="7165">
                  <c:v>9.9513888888888893</c:v>
                </c:pt>
                <c:pt idx="7166">
                  <c:v>9.9527777777777793</c:v>
                </c:pt>
                <c:pt idx="7167">
                  <c:v>9.9541666666666693</c:v>
                </c:pt>
                <c:pt idx="7168">
                  <c:v>9.9555555555555593</c:v>
                </c:pt>
                <c:pt idx="7169">
                  <c:v>9.9569444444444404</c:v>
                </c:pt>
                <c:pt idx="7170">
                  <c:v>9.9583333333333304</c:v>
                </c:pt>
                <c:pt idx="7171">
                  <c:v>9.9597222222222204</c:v>
                </c:pt>
                <c:pt idx="7172">
                  <c:v>9.9611111111111104</c:v>
                </c:pt>
                <c:pt idx="7173">
                  <c:v>9.9625000000000004</c:v>
                </c:pt>
                <c:pt idx="7174">
                  <c:v>9.9638888888888903</c:v>
                </c:pt>
                <c:pt idx="7175">
                  <c:v>9.9652777777777803</c:v>
                </c:pt>
                <c:pt idx="7176">
                  <c:v>9.9666666666666703</c:v>
                </c:pt>
                <c:pt idx="7177">
                  <c:v>9.9680555555555603</c:v>
                </c:pt>
                <c:pt idx="7178">
                  <c:v>9.9694444444444503</c:v>
                </c:pt>
                <c:pt idx="7179">
                  <c:v>9.9708333333333297</c:v>
                </c:pt>
                <c:pt idx="7180">
                  <c:v>9.9722222222222197</c:v>
                </c:pt>
                <c:pt idx="7181">
                  <c:v>9.9736111111111097</c:v>
                </c:pt>
                <c:pt idx="7182">
                  <c:v>9.9749999999999996</c:v>
                </c:pt>
                <c:pt idx="7183">
                  <c:v>9.9763888888888896</c:v>
                </c:pt>
                <c:pt idx="7184">
                  <c:v>9.9777777777777796</c:v>
                </c:pt>
                <c:pt idx="7185">
                  <c:v>9.9791666666666696</c:v>
                </c:pt>
                <c:pt idx="7186">
                  <c:v>9.9805555555555596</c:v>
                </c:pt>
                <c:pt idx="7187">
                  <c:v>9.9819444444444407</c:v>
                </c:pt>
                <c:pt idx="7188">
                  <c:v>9.9833333333333307</c:v>
                </c:pt>
                <c:pt idx="7189">
                  <c:v>9.9847222222222207</c:v>
                </c:pt>
                <c:pt idx="7190">
                  <c:v>9.9861111111111107</c:v>
                </c:pt>
                <c:pt idx="7191">
                  <c:v>9.9875000000000007</c:v>
                </c:pt>
                <c:pt idx="7192">
                  <c:v>9.9888888888888907</c:v>
                </c:pt>
                <c:pt idx="7193">
                  <c:v>9.9902777777777807</c:v>
                </c:pt>
                <c:pt idx="7194">
                  <c:v>9.9916666666666707</c:v>
                </c:pt>
                <c:pt idx="7195">
                  <c:v>9.9930555555555607</c:v>
                </c:pt>
                <c:pt idx="7196">
                  <c:v>9.99444444444444</c:v>
                </c:pt>
                <c:pt idx="7197">
                  <c:v>9.99583333333333</c:v>
                </c:pt>
                <c:pt idx="7198">
                  <c:v>9.99722222222222</c:v>
                </c:pt>
                <c:pt idx="7199">
                  <c:v>9.99861111111111</c:v>
                </c:pt>
                <c:pt idx="7200">
                  <c:v>10</c:v>
                </c:pt>
                <c:pt idx="7201">
                  <c:v>10.001388888888901</c:v>
                </c:pt>
                <c:pt idx="7202">
                  <c:v>10.0027777777778</c:v>
                </c:pt>
                <c:pt idx="7203">
                  <c:v>10.0041666666667</c:v>
                </c:pt>
                <c:pt idx="7204">
                  <c:v>10.005555555555601</c:v>
                </c:pt>
                <c:pt idx="7205">
                  <c:v>10.0069444444444</c:v>
                </c:pt>
                <c:pt idx="7206">
                  <c:v>10.008333333333301</c:v>
                </c:pt>
                <c:pt idx="7207">
                  <c:v>10.0097222222222</c:v>
                </c:pt>
                <c:pt idx="7208">
                  <c:v>10.0111111111111</c:v>
                </c:pt>
                <c:pt idx="7209">
                  <c:v>10.012499999999999</c:v>
                </c:pt>
                <c:pt idx="7210">
                  <c:v>10.0138888888889</c:v>
                </c:pt>
                <c:pt idx="7211">
                  <c:v>10.015277777777801</c:v>
                </c:pt>
                <c:pt idx="7212">
                  <c:v>10.016666666666699</c:v>
                </c:pt>
                <c:pt idx="7213">
                  <c:v>10.0180555555556</c:v>
                </c:pt>
                <c:pt idx="7214">
                  <c:v>10.0194444444444</c:v>
                </c:pt>
                <c:pt idx="7215">
                  <c:v>10.0208333333333</c:v>
                </c:pt>
                <c:pt idx="7216">
                  <c:v>10.022222222222201</c:v>
                </c:pt>
                <c:pt idx="7217">
                  <c:v>10.0236111111111</c:v>
                </c:pt>
                <c:pt idx="7218">
                  <c:v>10.025</c:v>
                </c:pt>
                <c:pt idx="7219">
                  <c:v>10.026388888888899</c:v>
                </c:pt>
                <c:pt idx="7220">
                  <c:v>10.0277777777778</c:v>
                </c:pt>
                <c:pt idx="7221">
                  <c:v>10.029166666666701</c:v>
                </c:pt>
                <c:pt idx="7222">
                  <c:v>10.030555555555599</c:v>
                </c:pt>
                <c:pt idx="7223">
                  <c:v>10.031944444444401</c:v>
                </c:pt>
                <c:pt idx="7224">
                  <c:v>10.033333333333299</c:v>
                </c:pt>
                <c:pt idx="7225">
                  <c:v>10.0347222222222</c:v>
                </c:pt>
                <c:pt idx="7226">
                  <c:v>10.036111111111101</c:v>
                </c:pt>
                <c:pt idx="7227">
                  <c:v>10.0375</c:v>
                </c:pt>
                <c:pt idx="7228">
                  <c:v>10.0388888888889</c:v>
                </c:pt>
                <c:pt idx="7229">
                  <c:v>10.040277777777799</c:v>
                </c:pt>
                <c:pt idx="7230">
                  <c:v>10.0416666666667</c:v>
                </c:pt>
                <c:pt idx="7231">
                  <c:v>10.0430555555556</c:v>
                </c:pt>
                <c:pt idx="7232">
                  <c:v>10.0444444444444</c:v>
                </c:pt>
                <c:pt idx="7233">
                  <c:v>10.045833333333301</c:v>
                </c:pt>
                <c:pt idx="7234">
                  <c:v>10.047222222222199</c:v>
                </c:pt>
                <c:pt idx="7235">
                  <c:v>10.0486111111111</c:v>
                </c:pt>
                <c:pt idx="7236">
                  <c:v>10.050000000000001</c:v>
                </c:pt>
                <c:pt idx="7237">
                  <c:v>10.0513888888889</c:v>
                </c:pt>
                <c:pt idx="7238">
                  <c:v>10.0527777777778</c:v>
                </c:pt>
                <c:pt idx="7239">
                  <c:v>10.054166666666699</c:v>
                </c:pt>
                <c:pt idx="7240">
                  <c:v>10.0555555555556</c:v>
                </c:pt>
                <c:pt idx="7241">
                  <c:v>10.056944444444399</c:v>
                </c:pt>
                <c:pt idx="7242">
                  <c:v>10.0583333333333</c:v>
                </c:pt>
                <c:pt idx="7243">
                  <c:v>10.0597222222222</c:v>
                </c:pt>
                <c:pt idx="7244">
                  <c:v>10.061111111111099</c:v>
                </c:pt>
                <c:pt idx="7245">
                  <c:v>10.0625</c:v>
                </c:pt>
                <c:pt idx="7246">
                  <c:v>10.063888888888901</c:v>
                </c:pt>
                <c:pt idx="7247">
                  <c:v>10.0652777777778</c:v>
                </c:pt>
                <c:pt idx="7248">
                  <c:v>10.0666666666667</c:v>
                </c:pt>
                <c:pt idx="7249">
                  <c:v>10.068055555555601</c:v>
                </c:pt>
                <c:pt idx="7250">
                  <c:v>10.0694444444444</c:v>
                </c:pt>
                <c:pt idx="7251">
                  <c:v>10.070833333333301</c:v>
                </c:pt>
                <c:pt idx="7252">
                  <c:v>10.0722222222222</c:v>
                </c:pt>
                <c:pt idx="7253">
                  <c:v>10.0736111111111</c:v>
                </c:pt>
                <c:pt idx="7254">
                  <c:v>10.074999999999999</c:v>
                </c:pt>
                <c:pt idx="7255">
                  <c:v>10.0763888888889</c:v>
                </c:pt>
                <c:pt idx="7256">
                  <c:v>10.077777777777801</c:v>
                </c:pt>
                <c:pt idx="7257">
                  <c:v>10.079166666666699</c:v>
                </c:pt>
                <c:pt idx="7258">
                  <c:v>10.0805555555556</c:v>
                </c:pt>
                <c:pt idx="7259">
                  <c:v>10.0819444444444</c:v>
                </c:pt>
                <c:pt idx="7260">
                  <c:v>10.0833333333333</c:v>
                </c:pt>
                <c:pt idx="7261">
                  <c:v>10.084722222222201</c:v>
                </c:pt>
                <c:pt idx="7262">
                  <c:v>10.0861111111111</c:v>
                </c:pt>
                <c:pt idx="7263">
                  <c:v>10.0875</c:v>
                </c:pt>
                <c:pt idx="7264">
                  <c:v>10.088888888888899</c:v>
                </c:pt>
                <c:pt idx="7265">
                  <c:v>10.0902777777778</c:v>
                </c:pt>
                <c:pt idx="7266">
                  <c:v>10.091666666666701</c:v>
                </c:pt>
                <c:pt idx="7267">
                  <c:v>10.093055555555599</c:v>
                </c:pt>
                <c:pt idx="7268">
                  <c:v>10.094444444444401</c:v>
                </c:pt>
                <c:pt idx="7269">
                  <c:v>10.095833333333299</c:v>
                </c:pt>
                <c:pt idx="7270">
                  <c:v>10.0972222222222</c:v>
                </c:pt>
                <c:pt idx="7271">
                  <c:v>10.098611111111101</c:v>
                </c:pt>
                <c:pt idx="7272">
                  <c:v>10.1</c:v>
                </c:pt>
                <c:pt idx="7273">
                  <c:v>10.1013888888889</c:v>
                </c:pt>
                <c:pt idx="7274">
                  <c:v>10.102777777777799</c:v>
                </c:pt>
                <c:pt idx="7275">
                  <c:v>10.1041666666667</c:v>
                </c:pt>
                <c:pt idx="7276">
                  <c:v>10.1055555555556</c:v>
                </c:pt>
                <c:pt idx="7277">
                  <c:v>10.1069444444444</c:v>
                </c:pt>
                <c:pt idx="7278">
                  <c:v>10.108333333333301</c:v>
                </c:pt>
                <c:pt idx="7279">
                  <c:v>10.109722222222199</c:v>
                </c:pt>
                <c:pt idx="7280">
                  <c:v>10.1111111111111</c:v>
                </c:pt>
                <c:pt idx="7281">
                  <c:v>10.112500000000001</c:v>
                </c:pt>
                <c:pt idx="7282">
                  <c:v>10.1138888888889</c:v>
                </c:pt>
                <c:pt idx="7283">
                  <c:v>10.1152777777778</c:v>
                </c:pt>
                <c:pt idx="7284">
                  <c:v>10.116666666666699</c:v>
                </c:pt>
                <c:pt idx="7285">
                  <c:v>10.1180555555556</c:v>
                </c:pt>
                <c:pt idx="7286">
                  <c:v>10.119444444444399</c:v>
                </c:pt>
                <c:pt idx="7287">
                  <c:v>10.1208333333333</c:v>
                </c:pt>
                <c:pt idx="7288">
                  <c:v>10.1222222222222</c:v>
                </c:pt>
                <c:pt idx="7289">
                  <c:v>10.123611111111099</c:v>
                </c:pt>
                <c:pt idx="7290">
                  <c:v>10.125</c:v>
                </c:pt>
                <c:pt idx="7291">
                  <c:v>10.126388888888901</c:v>
                </c:pt>
                <c:pt idx="7292">
                  <c:v>10.1277777777778</c:v>
                </c:pt>
                <c:pt idx="7293">
                  <c:v>10.1291666666667</c:v>
                </c:pt>
                <c:pt idx="7294">
                  <c:v>10.130555555555601</c:v>
                </c:pt>
                <c:pt idx="7295">
                  <c:v>10.1319444444444</c:v>
                </c:pt>
                <c:pt idx="7296">
                  <c:v>10.133333333333301</c:v>
                </c:pt>
                <c:pt idx="7297">
                  <c:v>10.1347222222222</c:v>
                </c:pt>
                <c:pt idx="7298">
                  <c:v>10.1361111111111</c:v>
                </c:pt>
                <c:pt idx="7299">
                  <c:v>10.137499999999999</c:v>
                </c:pt>
                <c:pt idx="7300">
                  <c:v>10.1388888888889</c:v>
                </c:pt>
                <c:pt idx="7301">
                  <c:v>10.140277777777801</c:v>
                </c:pt>
                <c:pt idx="7302">
                  <c:v>10.141666666666699</c:v>
                </c:pt>
                <c:pt idx="7303">
                  <c:v>10.1430555555556</c:v>
                </c:pt>
                <c:pt idx="7304">
                  <c:v>10.1444444444444</c:v>
                </c:pt>
                <c:pt idx="7305">
                  <c:v>10.1458333333333</c:v>
                </c:pt>
                <c:pt idx="7306">
                  <c:v>10.147222222222201</c:v>
                </c:pt>
                <c:pt idx="7307">
                  <c:v>10.1486111111111</c:v>
                </c:pt>
                <c:pt idx="7308">
                  <c:v>10.15</c:v>
                </c:pt>
                <c:pt idx="7309">
                  <c:v>10.151388888888899</c:v>
                </c:pt>
                <c:pt idx="7310">
                  <c:v>10.1527777777778</c:v>
                </c:pt>
                <c:pt idx="7311">
                  <c:v>10.154166666666701</c:v>
                </c:pt>
                <c:pt idx="7312">
                  <c:v>10.155555555555599</c:v>
                </c:pt>
                <c:pt idx="7313">
                  <c:v>10.156944444444401</c:v>
                </c:pt>
                <c:pt idx="7314">
                  <c:v>10.158333333333299</c:v>
                </c:pt>
                <c:pt idx="7315">
                  <c:v>10.1597222222222</c:v>
                </c:pt>
                <c:pt idx="7316">
                  <c:v>10.161111111111101</c:v>
                </c:pt>
                <c:pt idx="7317">
                  <c:v>10.1625</c:v>
                </c:pt>
                <c:pt idx="7318">
                  <c:v>10.1638888888889</c:v>
                </c:pt>
                <c:pt idx="7319">
                  <c:v>10.165277777777799</c:v>
                </c:pt>
                <c:pt idx="7320">
                  <c:v>10.1666666666667</c:v>
                </c:pt>
                <c:pt idx="7321">
                  <c:v>10.1680555555556</c:v>
                </c:pt>
                <c:pt idx="7322">
                  <c:v>10.1694444444444</c:v>
                </c:pt>
                <c:pt idx="7323">
                  <c:v>10.170833333333301</c:v>
                </c:pt>
                <c:pt idx="7324">
                  <c:v>10.172222222222199</c:v>
                </c:pt>
                <c:pt idx="7325">
                  <c:v>10.1736111111111</c:v>
                </c:pt>
                <c:pt idx="7326">
                  <c:v>10.175000000000001</c:v>
                </c:pt>
                <c:pt idx="7327">
                  <c:v>10.1763888888889</c:v>
                </c:pt>
                <c:pt idx="7328">
                  <c:v>10.1777777777778</c:v>
                </c:pt>
                <c:pt idx="7329">
                  <c:v>10.179166666666699</c:v>
                </c:pt>
                <c:pt idx="7330">
                  <c:v>10.1805555555556</c:v>
                </c:pt>
                <c:pt idx="7331">
                  <c:v>10.181944444444399</c:v>
                </c:pt>
                <c:pt idx="7332">
                  <c:v>10.1833333333333</c:v>
                </c:pt>
                <c:pt idx="7333">
                  <c:v>10.1847222222222</c:v>
                </c:pt>
                <c:pt idx="7334">
                  <c:v>10.186111111111099</c:v>
                </c:pt>
                <c:pt idx="7335">
                  <c:v>10.1875</c:v>
                </c:pt>
                <c:pt idx="7336">
                  <c:v>10.188888888888901</c:v>
                </c:pt>
                <c:pt idx="7337">
                  <c:v>10.1902777777778</c:v>
                </c:pt>
                <c:pt idx="7338">
                  <c:v>10.1916666666667</c:v>
                </c:pt>
                <c:pt idx="7339">
                  <c:v>10.193055555555601</c:v>
                </c:pt>
                <c:pt idx="7340">
                  <c:v>10.1944444444444</c:v>
                </c:pt>
                <c:pt idx="7341">
                  <c:v>10.195833333333301</c:v>
                </c:pt>
                <c:pt idx="7342">
                  <c:v>10.1972222222222</c:v>
                </c:pt>
                <c:pt idx="7343">
                  <c:v>10.1986111111111</c:v>
                </c:pt>
                <c:pt idx="7344">
                  <c:v>10.199999999999999</c:v>
                </c:pt>
                <c:pt idx="7345">
                  <c:v>10.2013888888889</c:v>
                </c:pt>
                <c:pt idx="7346">
                  <c:v>10.202777777777801</c:v>
                </c:pt>
                <c:pt idx="7347">
                  <c:v>10.204166666666699</c:v>
                </c:pt>
                <c:pt idx="7348">
                  <c:v>10.2055555555556</c:v>
                </c:pt>
                <c:pt idx="7349">
                  <c:v>10.2069444444444</c:v>
                </c:pt>
                <c:pt idx="7350">
                  <c:v>10.2083333333333</c:v>
                </c:pt>
                <c:pt idx="7351">
                  <c:v>10.209722222222201</c:v>
                </c:pt>
                <c:pt idx="7352">
                  <c:v>10.2111111111111</c:v>
                </c:pt>
                <c:pt idx="7353">
                  <c:v>10.2125</c:v>
                </c:pt>
                <c:pt idx="7354">
                  <c:v>10.213888888888899</c:v>
                </c:pt>
                <c:pt idx="7355">
                  <c:v>10.2152777777778</c:v>
                </c:pt>
                <c:pt idx="7356">
                  <c:v>10.216666666666701</c:v>
                </c:pt>
                <c:pt idx="7357">
                  <c:v>10.218055555555599</c:v>
                </c:pt>
                <c:pt idx="7358">
                  <c:v>10.219444444444401</c:v>
                </c:pt>
                <c:pt idx="7359">
                  <c:v>10.220833333333299</c:v>
                </c:pt>
                <c:pt idx="7360">
                  <c:v>10.2222222222222</c:v>
                </c:pt>
                <c:pt idx="7361">
                  <c:v>10.223611111111101</c:v>
                </c:pt>
                <c:pt idx="7362">
                  <c:v>10.225</c:v>
                </c:pt>
                <c:pt idx="7363">
                  <c:v>10.2263888888889</c:v>
                </c:pt>
                <c:pt idx="7364">
                  <c:v>10.227777777777799</c:v>
                </c:pt>
                <c:pt idx="7365">
                  <c:v>10.2291666666667</c:v>
                </c:pt>
                <c:pt idx="7366">
                  <c:v>10.2305555555556</c:v>
                </c:pt>
                <c:pt idx="7367">
                  <c:v>10.2319444444444</c:v>
                </c:pt>
                <c:pt idx="7368">
                  <c:v>10.233333333333301</c:v>
                </c:pt>
                <c:pt idx="7369">
                  <c:v>10.234722222222199</c:v>
                </c:pt>
                <c:pt idx="7370">
                  <c:v>10.2361111111111</c:v>
                </c:pt>
                <c:pt idx="7371">
                  <c:v>10.237500000000001</c:v>
                </c:pt>
                <c:pt idx="7372">
                  <c:v>10.2388888888889</c:v>
                </c:pt>
                <c:pt idx="7373">
                  <c:v>10.2402777777778</c:v>
                </c:pt>
                <c:pt idx="7374">
                  <c:v>10.241666666666699</c:v>
                </c:pt>
                <c:pt idx="7375">
                  <c:v>10.2430555555556</c:v>
                </c:pt>
                <c:pt idx="7376">
                  <c:v>10.244444444444399</c:v>
                </c:pt>
                <c:pt idx="7377">
                  <c:v>10.2458333333333</c:v>
                </c:pt>
                <c:pt idx="7378">
                  <c:v>10.2472222222222</c:v>
                </c:pt>
                <c:pt idx="7379">
                  <c:v>10.248611111111099</c:v>
                </c:pt>
                <c:pt idx="7380">
                  <c:v>10.25</c:v>
                </c:pt>
                <c:pt idx="7381">
                  <c:v>10.251388888888901</c:v>
                </c:pt>
                <c:pt idx="7382">
                  <c:v>10.2527777777778</c:v>
                </c:pt>
                <c:pt idx="7383">
                  <c:v>10.2541666666667</c:v>
                </c:pt>
                <c:pt idx="7384">
                  <c:v>10.255555555555601</c:v>
                </c:pt>
                <c:pt idx="7385">
                  <c:v>10.2569444444444</c:v>
                </c:pt>
                <c:pt idx="7386">
                  <c:v>10.258333333333301</c:v>
                </c:pt>
                <c:pt idx="7387">
                  <c:v>10.2597222222222</c:v>
                </c:pt>
                <c:pt idx="7388">
                  <c:v>10.2611111111111</c:v>
                </c:pt>
                <c:pt idx="7389">
                  <c:v>10.262499999999999</c:v>
                </c:pt>
                <c:pt idx="7390">
                  <c:v>10.2638888888889</c:v>
                </c:pt>
                <c:pt idx="7391">
                  <c:v>10.265277777777801</c:v>
                </c:pt>
                <c:pt idx="7392">
                  <c:v>10.266666666666699</c:v>
                </c:pt>
                <c:pt idx="7393">
                  <c:v>10.2680555555556</c:v>
                </c:pt>
                <c:pt idx="7394">
                  <c:v>10.2694444444444</c:v>
                </c:pt>
                <c:pt idx="7395">
                  <c:v>10.2708333333333</c:v>
                </c:pt>
                <c:pt idx="7396">
                  <c:v>10.272222222222201</c:v>
                </c:pt>
                <c:pt idx="7397">
                  <c:v>10.2736111111111</c:v>
                </c:pt>
                <c:pt idx="7398">
                  <c:v>10.275</c:v>
                </c:pt>
                <c:pt idx="7399">
                  <c:v>10.276388888888899</c:v>
                </c:pt>
                <c:pt idx="7400">
                  <c:v>10.2777777777778</c:v>
                </c:pt>
                <c:pt idx="7401">
                  <c:v>10.279166666666701</c:v>
                </c:pt>
                <c:pt idx="7402">
                  <c:v>10.280555555555599</c:v>
                </c:pt>
                <c:pt idx="7403">
                  <c:v>10.281944444444401</c:v>
                </c:pt>
                <c:pt idx="7404">
                  <c:v>10.283333333333299</c:v>
                </c:pt>
                <c:pt idx="7405">
                  <c:v>10.2847222222222</c:v>
                </c:pt>
                <c:pt idx="7406">
                  <c:v>10.286111111111101</c:v>
                </c:pt>
                <c:pt idx="7407">
                  <c:v>10.2875</c:v>
                </c:pt>
                <c:pt idx="7408">
                  <c:v>10.2888888888889</c:v>
                </c:pt>
                <c:pt idx="7409">
                  <c:v>10.290277777777799</c:v>
                </c:pt>
                <c:pt idx="7410">
                  <c:v>10.2916666666667</c:v>
                </c:pt>
                <c:pt idx="7411">
                  <c:v>10.2930555555556</c:v>
                </c:pt>
                <c:pt idx="7412">
                  <c:v>10.2944444444444</c:v>
                </c:pt>
                <c:pt idx="7413">
                  <c:v>10.295833333333301</c:v>
                </c:pt>
                <c:pt idx="7414">
                  <c:v>10.297222222222199</c:v>
                </c:pt>
                <c:pt idx="7415">
                  <c:v>10.2986111111111</c:v>
                </c:pt>
                <c:pt idx="7416">
                  <c:v>10.3</c:v>
                </c:pt>
                <c:pt idx="7417">
                  <c:v>10.3013888888889</c:v>
                </c:pt>
                <c:pt idx="7418">
                  <c:v>10.3027777777778</c:v>
                </c:pt>
                <c:pt idx="7419">
                  <c:v>10.304166666666699</c:v>
                </c:pt>
                <c:pt idx="7420">
                  <c:v>10.3055555555556</c:v>
                </c:pt>
                <c:pt idx="7421">
                  <c:v>10.306944444444399</c:v>
                </c:pt>
                <c:pt idx="7422">
                  <c:v>10.3083333333333</c:v>
                </c:pt>
                <c:pt idx="7423">
                  <c:v>10.3097222222222</c:v>
                </c:pt>
                <c:pt idx="7424">
                  <c:v>10.311111111111099</c:v>
                </c:pt>
                <c:pt idx="7425">
                  <c:v>10.3125</c:v>
                </c:pt>
                <c:pt idx="7426">
                  <c:v>10.313888888888901</c:v>
                </c:pt>
                <c:pt idx="7427">
                  <c:v>10.3152777777778</c:v>
                </c:pt>
                <c:pt idx="7428">
                  <c:v>10.3166666666667</c:v>
                </c:pt>
                <c:pt idx="7429">
                  <c:v>10.318055555555601</c:v>
                </c:pt>
                <c:pt idx="7430">
                  <c:v>10.3194444444444</c:v>
                </c:pt>
                <c:pt idx="7431">
                  <c:v>10.320833333333301</c:v>
                </c:pt>
                <c:pt idx="7432">
                  <c:v>10.3222222222222</c:v>
                </c:pt>
                <c:pt idx="7433">
                  <c:v>10.3236111111111</c:v>
                </c:pt>
                <c:pt idx="7434">
                  <c:v>10.324999999999999</c:v>
                </c:pt>
                <c:pt idx="7435">
                  <c:v>10.3263888888889</c:v>
                </c:pt>
                <c:pt idx="7436">
                  <c:v>10.327777777777801</c:v>
                </c:pt>
                <c:pt idx="7437">
                  <c:v>10.329166666666699</c:v>
                </c:pt>
                <c:pt idx="7438">
                  <c:v>10.3305555555556</c:v>
                </c:pt>
                <c:pt idx="7439">
                  <c:v>10.3319444444444</c:v>
                </c:pt>
                <c:pt idx="7440">
                  <c:v>10.3333333333333</c:v>
                </c:pt>
                <c:pt idx="7441">
                  <c:v>10.334722222222201</c:v>
                </c:pt>
                <c:pt idx="7442">
                  <c:v>10.3361111111111</c:v>
                </c:pt>
                <c:pt idx="7443">
                  <c:v>10.3375</c:v>
                </c:pt>
                <c:pt idx="7444">
                  <c:v>10.338888888888899</c:v>
                </c:pt>
                <c:pt idx="7445">
                  <c:v>10.3402777777778</c:v>
                </c:pt>
                <c:pt idx="7446">
                  <c:v>10.341666666666701</c:v>
                </c:pt>
                <c:pt idx="7447">
                  <c:v>10.343055555555599</c:v>
                </c:pt>
                <c:pt idx="7448">
                  <c:v>10.344444444444401</c:v>
                </c:pt>
                <c:pt idx="7449">
                  <c:v>10.345833333333299</c:v>
                </c:pt>
                <c:pt idx="7450">
                  <c:v>10.3472222222222</c:v>
                </c:pt>
                <c:pt idx="7451">
                  <c:v>10.348611111111101</c:v>
                </c:pt>
                <c:pt idx="7452">
                  <c:v>10.35</c:v>
                </c:pt>
                <c:pt idx="7453">
                  <c:v>10.3513888888889</c:v>
                </c:pt>
                <c:pt idx="7454">
                  <c:v>10.352777777777799</c:v>
                </c:pt>
                <c:pt idx="7455">
                  <c:v>10.3541666666667</c:v>
                </c:pt>
                <c:pt idx="7456">
                  <c:v>10.3555555555556</c:v>
                </c:pt>
                <c:pt idx="7457">
                  <c:v>10.3569444444444</c:v>
                </c:pt>
                <c:pt idx="7458">
                  <c:v>10.358333333333301</c:v>
                </c:pt>
                <c:pt idx="7459">
                  <c:v>10.359722222222199</c:v>
                </c:pt>
                <c:pt idx="7460">
                  <c:v>10.3611111111111</c:v>
                </c:pt>
                <c:pt idx="7461">
                  <c:v>10.362500000000001</c:v>
                </c:pt>
                <c:pt idx="7462">
                  <c:v>10.3638888888889</c:v>
                </c:pt>
                <c:pt idx="7463">
                  <c:v>10.3652777777778</c:v>
                </c:pt>
                <c:pt idx="7464">
                  <c:v>10.366666666666699</c:v>
                </c:pt>
                <c:pt idx="7465">
                  <c:v>10.3680555555556</c:v>
                </c:pt>
                <c:pt idx="7466">
                  <c:v>10.369444444444399</c:v>
                </c:pt>
                <c:pt idx="7467">
                  <c:v>10.3708333333333</c:v>
                </c:pt>
                <c:pt idx="7468">
                  <c:v>10.3722222222222</c:v>
                </c:pt>
                <c:pt idx="7469">
                  <c:v>10.373611111111099</c:v>
                </c:pt>
                <c:pt idx="7470">
                  <c:v>10.375</c:v>
                </c:pt>
                <c:pt idx="7471">
                  <c:v>10.376388888888901</c:v>
                </c:pt>
                <c:pt idx="7472">
                  <c:v>10.3777777777778</c:v>
                </c:pt>
                <c:pt idx="7473">
                  <c:v>10.3791666666667</c:v>
                </c:pt>
                <c:pt idx="7474">
                  <c:v>10.380555555555601</c:v>
                </c:pt>
                <c:pt idx="7475">
                  <c:v>10.3819444444444</c:v>
                </c:pt>
                <c:pt idx="7476">
                  <c:v>10.383333333333301</c:v>
                </c:pt>
                <c:pt idx="7477">
                  <c:v>10.3847222222222</c:v>
                </c:pt>
                <c:pt idx="7478">
                  <c:v>10.3861111111111</c:v>
                </c:pt>
                <c:pt idx="7479">
                  <c:v>10.387499999999999</c:v>
                </c:pt>
                <c:pt idx="7480">
                  <c:v>10.3888888888889</c:v>
                </c:pt>
                <c:pt idx="7481">
                  <c:v>10.390277777777801</c:v>
                </c:pt>
                <c:pt idx="7482">
                  <c:v>10.391666666666699</c:v>
                </c:pt>
                <c:pt idx="7483">
                  <c:v>10.3930555555556</c:v>
                </c:pt>
                <c:pt idx="7484">
                  <c:v>10.3944444444444</c:v>
                </c:pt>
                <c:pt idx="7485">
                  <c:v>10.3958333333333</c:v>
                </c:pt>
                <c:pt idx="7486">
                  <c:v>10.397222222222201</c:v>
                </c:pt>
                <c:pt idx="7487">
                  <c:v>10.3986111111111</c:v>
                </c:pt>
                <c:pt idx="7488">
                  <c:v>10.4</c:v>
                </c:pt>
                <c:pt idx="7489">
                  <c:v>10.401388888888899</c:v>
                </c:pt>
                <c:pt idx="7490">
                  <c:v>10.4027777777778</c:v>
                </c:pt>
                <c:pt idx="7491">
                  <c:v>10.404166666666701</c:v>
                </c:pt>
                <c:pt idx="7492">
                  <c:v>10.405555555555599</c:v>
                </c:pt>
                <c:pt idx="7493">
                  <c:v>10.406944444444401</c:v>
                </c:pt>
                <c:pt idx="7494">
                  <c:v>10.408333333333299</c:v>
                </c:pt>
                <c:pt idx="7495">
                  <c:v>10.4097222222222</c:v>
                </c:pt>
                <c:pt idx="7496">
                  <c:v>10.411111111111101</c:v>
                </c:pt>
                <c:pt idx="7497">
                  <c:v>10.4125</c:v>
                </c:pt>
                <c:pt idx="7498">
                  <c:v>10.4138888888889</c:v>
                </c:pt>
                <c:pt idx="7499">
                  <c:v>10.415277777777799</c:v>
                </c:pt>
                <c:pt idx="7500">
                  <c:v>10.4166666666667</c:v>
                </c:pt>
                <c:pt idx="7501">
                  <c:v>10.4180555555556</c:v>
                </c:pt>
                <c:pt idx="7502">
                  <c:v>10.4194444444444</c:v>
                </c:pt>
                <c:pt idx="7503">
                  <c:v>10.420833333333301</c:v>
                </c:pt>
                <c:pt idx="7504">
                  <c:v>10.422222222222199</c:v>
                </c:pt>
                <c:pt idx="7505">
                  <c:v>10.4236111111111</c:v>
                </c:pt>
                <c:pt idx="7506">
                  <c:v>10.425000000000001</c:v>
                </c:pt>
                <c:pt idx="7507">
                  <c:v>10.4263888888889</c:v>
                </c:pt>
                <c:pt idx="7508">
                  <c:v>10.4277777777778</c:v>
                </c:pt>
                <c:pt idx="7509">
                  <c:v>10.429166666666699</c:v>
                </c:pt>
                <c:pt idx="7510">
                  <c:v>10.4305555555556</c:v>
                </c:pt>
                <c:pt idx="7511">
                  <c:v>10.431944444444399</c:v>
                </c:pt>
                <c:pt idx="7512">
                  <c:v>10.4333333333333</c:v>
                </c:pt>
                <c:pt idx="7513">
                  <c:v>10.4347222222222</c:v>
                </c:pt>
                <c:pt idx="7514">
                  <c:v>10.436111111111099</c:v>
                </c:pt>
                <c:pt idx="7515">
                  <c:v>10.4375</c:v>
                </c:pt>
                <c:pt idx="7516">
                  <c:v>10.438888888888901</c:v>
                </c:pt>
                <c:pt idx="7517">
                  <c:v>10.4402777777778</c:v>
                </c:pt>
                <c:pt idx="7518">
                  <c:v>10.4416666666667</c:v>
                </c:pt>
                <c:pt idx="7519">
                  <c:v>10.443055555555601</c:v>
                </c:pt>
                <c:pt idx="7520">
                  <c:v>10.4444444444444</c:v>
                </c:pt>
                <c:pt idx="7521">
                  <c:v>10.445833333333301</c:v>
                </c:pt>
                <c:pt idx="7522">
                  <c:v>10.4472222222222</c:v>
                </c:pt>
                <c:pt idx="7523">
                  <c:v>10.4486111111111</c:v>
                </c:pt>
                <c:pt idx="7524">
                  <c:v>10.45</c:v>
                </c:pt>
                <c:pt idx="7525">
                  <c:v>10.4513888888889</c:v>
                </c:pt>
                <c:pt idx="7526">
                  <c:v>10.452777777777801</c:v>
                </c:pt>
                <c:pt idx="7527">
                  <c:v>10.454166666666699</c:v>
                </c:pt>
                <c:pt idx="7528">
                  <c:v>10.4555555555556</c:v>
                </c:pt>
                <c:pt idx="7529">
                  <c:v>10.4569444444444</c:v>
                </c:pt>
                <c:pt idx="7530">
                  <c:v>10.4583333333333</c:v>
                </c:pt>
                <c:pt idx="7531">
                  <c:v>10.459722222222201</c:v>
                </c:pt>
                <c:pt idx="7532">
                  <c:v>10.4611111111111</c:v>
                </c:pt>
                <c:pt idx="7533">
                  <c:v>10.4625</c:v>
                </c:pt>
                <c:pt idx="7534">
                  <c:v>10.463888888888899</c:v>
                </c:pt>
                <c:pt idx="7535">
                  <c:v>10.4652777777778</c:v>
                </c:pt>
                <c:pt idx="7536">
                  <c:v>10.466666666666701</c:v>
                </c:pt>
                <c:pt idx="7537">
                  <c:v>10.468055555555599</c:v>
                </c:pt>
                <c:pt idx="7538">
                  <c:v>10.469444444444401</c:v>
                </c:pt>
                <c:pt idx="7539">
                  <c:v>10.470833333333299</c:v>
                </c:pt>
                <c:pt idx="7540">
                  <c:v>10.4722222222222</c:v>
                </c:pt>
                <c:pt idx="7541">
                  <c:v>10.473611111111101</c:v>
                </c:pt>
                <c:pt idx="7542">
                  <c:v>10.475</c:v>
                </c:pt>
                <c:pt idx="7543">
                  <c:v>10.4763888888889</c:v>
                </c:pt>
                <c:pt idx="7544">
                  <c:v>10.477777777777799</c:v>
                </c:pt>
                <c:pt idx="7545">
                  <c:v>10.4791666666667</c:v>
                </c:pt>
                <c:pt idx="7546">
                  <c:v>10.4805555555556</c:v>
                </c:pt>
                <c:pt idx="7547">
                  <c:v>10.4819444444444</c:v>
                </c:pt>
                <c:pt idx="7548">
                  <c:v>10.483333333333301</c:v>
                </c:pt>
                <c:pt idx="7549">
                  <c:v>10.484722222222199</c:v>
                </c:pt>
                <c:pt idx="7550">
                  <c:v>10.4861111111111</c:v>
                </c:pt>
                <c:pt idx="7551">
                  <c:v>10.487500000000001</c:v>
                </c:pt>
                <c:pt idx="7552">
                  <c:v>10.4888888888889</c:v>
                </c:pt>
                <c:pt idx="7553">
                  <c:v>10.4902777777778</c:v>
                </c:pt>
                <c:pt idx="7554">
                  <c:v>10.491666666666699</c:v>
                </c:pt>
                <c:pt idx="7555">
                  <c:v>10.4930555555556</c:v>
                </c:pt>
                <c:pt idx="7556">
                  <c:v>10.494444444444399</c:v>
                </c:pt>
                <c:pt idx="7557">
                  <c:v>10.4958333333333</c:v>
                </c:pt>
                <c:pt idx="7558">
                  <c:v>10.4972222222222</c:v>
                </c:pt>
                <c:pt idx="7559">
                  <c:v>10.498611111111099</c:v>
                </c:pt>
                <c:pt idx="7560">
                  <c:v>10.5</c:v>
                </c:pt>
                <c:pt idx="7561">
                  <c:v>10.501388888888901</c:v>
                </c:pt>
                <c:pt idx="7562">
                  <c:v>10.5027777777778</c:v>
                </c:pt>
                <c:pt idx="7563">
                  <c:v>10.5041666666667</c:v>
                </c:pt>
                <c:pt idx="7564">
                  <c:v>10.505555555555601</c:v>
                </c:pt>
                <c:pt idx="7565">
                  <c:v>10.5069444444444</c:v>
                </c:pt>
                <c:pt idx="7566">
                  <c:v>10.508333333333301</c:v>
                </c:pt>
                <c:pt idx="7567">
                  <c:v>10.5097222222222</c:v>
                </c:pt>
                <c:pt idx="7568">
                  <c:v>10.5111111111111</c:v>
                </c:pt>
                <c:pt idx="7569">
                  <c:v>10.512499999999999</c:v>
                </c:pt>
                <c:pt idx="7570">
                  <c:v>10.5138888888889</c:v>
                </c:pt>
                <c:pt idx="7571">
                  <c:v>10.515277777777801</c:v>
                </c:pt>
                <c:pt idx="7572">
                  <c:v>10.516666666666699</c:v>
                </c:pt>
                <c:pt idx="7573">
                  <c:v>10.5180555555556</c:v>
                </c:pt>
                <c:pt idx="7574">
                  <c:v>10.5194444444444</c:v>
                </c:pt>
                <c:pt idx="7575">
                  <c:v>10.5208333333333</c:v>
                </c:pt>
                <c:pt idx="7576">
                  <c:v>10.522222222222201</c:v>
                </c:pt>
                <c:pt idx="7577">
                  <c:v>10.5236111111111</c:v>
                </c:pt>
                <c:pt idx="7578">
                  <c:v>10.525</c:v>
                </c:pt>
                <c:pt idx="7579">
                  <c:v>10.526388888888899</c:v>
                </c:pt>
                <c:pt idx="7580">
                  <c:v>10.5277777777778</c:v>
                </c:pt>
                <c:pt idx="7581">
                  <c:v>10.529166666666701</c:v>
                </c:pt>
                <c:pt idx="7582">
                  <c:v>10.530555555555599</c:v>
                </c:pt>
                <c:pt idx="7583">
                  <c:v>10.531944444444401</c:v>
                </c:pt>
                <c:pt idx="7584">
                  <c:v>10.533333333333299</c:v>
                </c:pt>
                <c:pt idx="7585">
                  <c:v>10.5347222222222</c:v>
                </c:pt>
                <c:pt idx="7586">
                  <c:v>10.536111111111101</c:v>
                </c:pt>
                <c:pt idx="7587">
                  <c:v>10.5375</c:v>
                </c:pt>
                <c:pt idx="7588">
                  <c:v>10.5388888888889</c:v>
                </c:pt>
                <c:pt idx="7589">
                  <c:v>10.540277777777799</c:v>
                </c:pt>
                <c:pt idx="7590">
                  <c:v>10.5416666666667</c:v>
                </c:pt>
                <c:pt idx="7591">
                  <c:v>10.5430555555556</c:v>
                </c:pt>
                <c:pt idx="7592">
                  <c:v>10.5444444444444</c:v>
                </c:pt>
                <c:pt idx="7593">
                  <c:v>10.545833333333301</c:v>
                </c:pt>
                <c:pt idx="7594">
                  <c:v>10.547222222222199</c:v>
                </c:pt>
                <c:pt idx="7595">
                  <c:v>10.5486111111111</c:v>
                </c:pt>
                <c:pt idx="7596">
                  <c:v>10.55</c:v>
                </c:pt>
                <c:pt idx="7597">
                  <c:v>10.5513888888889</c:v>
                </c:pt>
                <c:pt idx="7598">
                  <c:v>10.5527777777778</c:v>
                </c:pt>
                <c:pt idx="7599">
                  <c:v>10.554166666666699</c:v>
                </c:pt>
                <c:pt idx="7600">
                  <c:v>10.5555555555556</c:v>
                </c:pt>
                <c:pt idx="7601">
                  <c:v>10.556944444444399</c:v>
                </c:pt>
                <c:pt idx="7602">
                  <c:v>10.5583333333333</c:v>
                </c:pt>
                <c:pt idx="7603">
                  <c:v>10.5597222222222</c:v>
                </c:pt>
                <c:pt idx="7604">
                  <c:v>10.561111111111099</c:v>
                </c:pt>
                <c:pt idx="7605">
                  <c:v>10.5625</c:v>
                </c:pt>
                <c:pt idx="7606">
                  <c:v>10.563888888888901</c:v>
                </c:pt>
                <c:pt idx="7607">
                  <c:v>10.5652777777778</c:v>
                </c:pt>
                <c:pt idx="7608">
                  <c:v>10.5666666666667</c:v>
                </c:pt>
                <c:pt idx="7609">
                  <c:v>10.568055555555601</c:v>
                </c:pt>
                <c:pt idx="7610">
                  <c:v>10.5694444444444</c:v>
                </c:pt>
                <c:pt idx="7611">
                  <c:v>10.570833333333301</c:v>
                </c:pt>
                <c:pt idx="7612">
                  <c:v>10.5722222222222</c:v>
                </c:pt>
                <c:pt idx="7613">
                  <c:v>10.5736111111111</c:v>
                </c:pt>
                <c:pt idx="7614">
                  <c:v>10.574999999999999</c:v>
                </c:pt>
                <c:pt idx="7615">
                  <c:v>10.5763888888889</c:v>
                </c:pt>
                <c:pt idx="7616">
                  <c:v>10.577777777777801</c:v>
                </c:pt>
                <c:pt idx="7617">
                  <c:v>10.579166666666699</c:v>
                </c:pt>
                <c:pt idx="7618">
                  <c:v>10.5805555555556</c:v>
                </c:pt>
                <c:pt idx="7619">
                  <c:v>10.5819444444444</c:v>
                </c:pt>
                <c:pt idx="7620">
                  <c:v>10.5833333333333</c:v>
                </c:pt>
                <c:pt idx="7621">
                  <c:v>10.584722222222201</c:v>
                </c:pt>
                <c:pt idx="7622">
                  <c:v>10.5861111111111</c:v>
                </c:pt>
                <c:pt idx="7623">
                  <c:v>10.5875</c:v>
                </c:pt>
                <c:pt idx="7624">
                  <c:v>10.588888888888899</c:v>
                </c:pt>
                <c:pt idx="7625">
                  <c:v>10.5902777777778</c:v>
                </c:pt>
                <c:pt idx="7626">
                  <c:v>10.591666666666701</c:v>
                </c:pt>
                <c:pt idx="7627">
                  <c:v>10.593055555555599</c:v>
                </c:pt>
                <c:pt idx="7628">
                  <c:v>10.594444444444401</c:v>
                </c:pt>
                <c:pt idx="7629">
                  <c:v>10.595833333333299</c:v>
                </c:pt>
                <c:pt idx="7630">
                  <c:v>10.5972222222222</c:v>
                </c:pt>
                <c:pt idx="7631">
                  <c:v>10.598611111111101</c:v>
                </c:pt>
                <c:pt idx="7632">
                  <c:v>10.6</c:v>
                </c:pt>
                <c:pt idx="7633">
                  <c:v>10.6013888888889</c:v>
                </c:pt>
                <c:pt idx="7634">
                  <c:v>10.602777777777799</c:v>
                </c:pt>
                <c:pt idx="7635">
                  <c:v>10.6041666666667</c:v>
                </c:pt>
                <c:pt idx="7636">
                  <c:v>10.6055555555556</c:v>
                </c:pt>
                <c:pt idx="7637">
                  <c:v>10.6069444444444</c:v>
                </c:pt>
                <c:pt idx="7638">
                  <c:v>10.608333333333301</c:v>
                </c:pt>
                <c:pt idx="7639">
                  <c:v>10.609722222222199</c:v>
                </c:pt>
                <c:pt idx="7640">
                  <c:v>10.6111111111111</c:v>
                </c:pt>
                <c:pt idx="7641">
                  <c:v>10.612500000000001</c:v>
                </c:pt>
                <c:pt idx="7642">
                  <c:v>10.6138888888889</c:v>
                </c:pt>
                <c:pt idx="7643">
                  <c:v>10.6152777777778</c:v>
                </c:pt>
                <c:pt idx="7644">
                  <c:v>10.616666666666699</c:v>
                </c:pt>
                <c:pt idx="7645">
                  <c:v>10.6180555555556</c:v>
                </c:pt>
                <c:pt idx="7646">
                  <c:v>10.619444444444399</c:v>
                </c:pt>
                <c:pt idx="7647">
                  <c:v>10.6208333333333</c:v>
                </c:pt>
                <c:pt idx="7648">
                  <c:v>10.6222222222222</c:v>
                </c:pt>
                <c:pt idx="7649">
                  <c:v>10.623611111111099</c:v>
                </c:pt>
                <c:pt idx="7650">
                  <c:v>10.625</c:v>
                </c:pt>
                <c:pt idx="7651">
                  <c:v>10.626388888888901</c:v>
                </c:pt>
                <c:pt idx="7652">
                  <c:v>10.6277777777778</c:v>
                </c:pt>
                <c:pt idx="7653">
                  <c:v>10.6291666666667</c:v>
                </c:pt>
                <c:pt idx="7654">
                  <c:v>10.630555555555601</c:v>
                </c:pt>
                <c:pt idx="7655">
                  <c:v>10.6319444444444</c:v>
                </c:pt>
                <c:pt idx="7656">
                  <c:v>10.633333333333301</c:v>
                </c:pt>
                <c:pt idx="7657">
                  <c:v>10.6347222222222</c:v>
                </c:pt>
                <c:pt idx="7658">
                  <c:v>10.6361111111111</c:v>
                </c:pt>
                <c:pt idx="7659">
                  <c:v>10.637499999999999</c:v>
                </c:pt>
                <c:pt idx="7660">
                  <c:v>10.6388888888889</c:v>
                </c:pt>
                <c:pt idx="7661">
                  <c:v>10.640277777777801</c:v>
                </c:pt>
                <c:pt idx="7662">
                  <c:v>10.641666666666699</c:v>
                </c:pt>
                <c:pt idx="7663">
                  <c:v>10.6430555555556</c:v>
                </c:pt>
                <c:pt idx="7664">
                  <c:v>10.6444444444444</c:v>
                </c:pt>
                <c:pt idx="7665">
                  <c:v>10.6458333333333</c:v>
                </c:pt>
                <c:pt idx="7666">
                  <c:v>10.647222222222201</c:v>
                </c:pt>
                <c:pt idx="7667">
                  <c:v>10.6486111111111</c:v>
                </c:pt>
                <c:pt idx="7668">
                  <c:v>10.65</c:v>
                </c:pt>
                <c:pt idx="7669">
                  <c:v>10.651388888888899</c:v>
                </c:pt>
                <c:pt idx="7670">
                  <c:v>10.6527777777778</c:v>
                </c:pt>
                <c:pt idx="7671">
                  <c:v>10.654166666666701</c:v>
                </c:pt>
                <c:pt idx="7672">
                  <c:v>10.655555555555599</c:v>
                </c:pt>
                <c:pt idx="7673">
                  <c:v>10.656944444444401</c:v>
                </c:pt>
                <c:pt idx="7674">
                  <c:v>10.658333333333299</c:v>
                </c:pt>
                <c:pt idx="7675">
                  <c:v>10.6597222222222</c:v>
                </c:pt>
                <c:pt idx="7676">
                  <c:v>10.661111111111101</c:v>
                </c:pt>
                <c:pt idx="7677">
                  <c:v>10.6625</c:v>
                </c:pt>
                <c:pt idx="7678">
                  <c:v>10.6638888888889</c:v>
                </c:pt>
                <c:pt idx="7679">
                  <c:v>10.665277777777799</c:v>
                </c:pt>
                <c:pt idx="7680">
                  <c:v>10.6666666666667</c:v>
                </c:pt>
                <c:pt idx="7681">
                  <c:v>10.6680555555556</c:v>
                </c:pt>
                <c:pt idx="7682">
                  <c:v>10.6694444444444</c:v>
                </c:pt>
                <c:pt idx="7683">
                  <c:v>10.670833333333301</c:v>
                </c:pt>
                <c:pt idx="7684">
                  <c:v>10.672222222222199</c:v>
                </c:pt>
                <c:pt idx="7685">
                  <c:v>10.6736111111111</c:v>
                </c:pt>
                <c:pt idx="7686">
                  <c:v>10.675000000000001</c:v>
                </c:pt>
                <c:pt idx="7687">
                  <c:v>10.6763888888889</c:v>
                </c:pt>
                <c:pt idx="7688">
                  <c:v>10.6777777777778</c:v>
                </c:pt>
                <c:pt idx="7689">
                  <c:v>10.679166666666699</c:v>
                </c:pt>
                <c:pt idx="7690">
                  <c:v>10.6805555555556</c:v>
                </c:pt>
                <c:pt idx="7691">
                  <c:v>10.681944444444399</c:v>
                </c:pt>
                <c:pt idx="7692">
                  <c:v>10.6833333333333</c:v>
                </c:pt>
                <c:pt idx="7693">
                  <c:v>10.6847222222222</c:v>
                </c:pt>
                <c:pt idx="7694">
                  <c:v>10.686111111111099</c:v>
                </c:pt>
                <c:pt idx="7695">
                  <c:v>10.6875</c:v>
                </c:pt>
                <c:pt idx="7696">
                  <c:v>10.688888888888901</c:v>
                </c:pt>
                <c:pt idx="7697">
                  <c:v>10.6902777777778</c:v>
                </c:pt>
                <c:pt idx="7698">
                  <c:v>10.6916666666667</c:v>
                </c:pt>
                <c:pt idx="7699">
                  <c:v>10.693055555555601</c:v>
                </c:pt>
                <c:pt idx="7700">
                  <c:v>10.6944444444444</c:v>
                </c:pt>
                <c:pt idx="7701">
                  <c:v>10.695833333333301</c:v>
                </c:pt>
                <c:pt idx="7702">
                  <c:v>10.6972222222222</c:v>
                </c:pt>
                <c:pt idx="7703">
                  <c:v>10.6986111111111</c:v>
                </c:pt>
                <c:pt idx="7704">
                  <c:v>10.7</c:v>
                </c:pt>
                <c:pt idx="7705">
                  <c:v>10.7013888888889</c:v>
                </c:pt>
                <c:pt idx="7706">
                  <c:v>10.702777777777801</c:v>
                </c:pt>
                <c:pt idx="7707">
                  <c:v>10.704166666666699</c:v>
                </c:pt>
                <c:pt idx="7708">
                  <c:v>10.7055555555556</c:v>
                </c:pt>
                <c:pt idx="7709">
                  <c:v>10.7069444444444</c:v>
                </c:pt>
                <c:pt idx="7710">
                  <c:v>10.7083333333333</c:v>
                </c:pt>
                <c:pt idx="7711">
                  <c:v>10.709722222222201</c:v>
                </c:pt>
                <c:pt idx="7712">
                  <c:v>10.7111111111111</c:v>
                </c:pt>
                <c:pt idx="7713">
                  <c:v>10.7125</c:v>
                </c:pt>
                <c:pt idx="7714">
                  <c:v>10.713888888888899</c:v>
                </c:pt>
                <c:pt idx="7715">
                  <c:v>10.7152777777778</c:v>
                </c:pt>
                <c:pt idx="7716">
                  <c:v>10.716666666666701</c:v>
                </c:pt>
                <c:pt idx="7717">
                  <c:v>10.718055555555599</c:v>
                </c:pt>
                <c:pt idx="7718">
                  <c:v>10.719444444444401</c:v>
                </c:pt>
                <c:pt idx="7719">
                  <c:v>10.720833333333299</c:v>
                </c:pt>
                <c:pt idx="7720">
                  <c:v>10.7222222222222</c:v>
                </c:pt>
                <c:pt idx="7721">
                  <c:v>10.723611111111101</c:v>
                </c:pt>
                <c:pt idx="7722">
                  <c:v>10.725</c:v>
                </c:pt>
                <c:pt idx="7723">
                  <c:v>10.7263888888889</c:v>
                </c:pt>
                <c:pt idx="7724">
                  <c:v>10.727777777777799</c:v>
                </c:pt>
                <c:pt idx="7725">
                  <c:v>10.7291666666667</c:v>
                </c:pt>
                <c:pt idx="7726">
                  <c:v>10.7305555555556</c:v>
                </c:pt>
                <c:pt idx="7727">
                  <c:v>10.7319444444444</c:v>
                </c:pt>
                <c:pt idx="7728">
                  <c:v>10.733333333333301</c:v>
                </c:pt>
                <c:pt idx="7729">
                  <c:v>10.734722222222199</c:v>
                </c:pt>
                <c:pt idx="7730">
                  <c:v>10.7361111111111</c:v>
                </c:pt>
                <c:pt idx="7731">
                  <c:v>10.737500000000001</c:v>
                </c:pt>
                <c:pt idx="7732">
                  <c:v>10.7388888888889</c:v>
                </c:pt>
                <c:pt idx="7733">
                  <c:v>10.7402777777778</c:v>
                </c:pt>
                <c:pt idx="7734">
                  <c:v>10.741666666666699</c:v>
                </c:pt>
                <c:pt idx="7735">
                  <c:v>10.7430555555556</c:v>
                </c:pt>
                <c:pt idx="7736">
                  <c:v>10.744444444444399</c:v>
                </c:pt>
                <c:pt idx="7737">
                  <c:v>10.7458333333333</c:v>
                </c:pt>
                <c:pt idx="7738">
                  <c:v>10.7472222222222</c:v>
                </c:pt>
                <c:pt idx="7739">
                  <c:v>10.748611111111099</c:v>
                </c:pt>
                <c:pt idx="7740">
                  <c:v>10.75</c:v>
                </c:pt>
                <c:pt idx="7741">
                  <c:v>10.751388888888901</c:v>
                </c:pt>
                <c:pt idx="7742">
                  <c:v>10.7527777777778</c:v>
                </c:pt>
                <c:pt idx="7743">
                  <c:v>10.7541666666667</c:v>
                </c:pt>
                <c:pt idx="7744">
                  <c:v>10.755555555555601</c:v>
                </c:pt>
                <c:pt idx="7745">
                  <c:v>10.7569444444444</c:v>
                </c:pt>
                <c:pt idx="7746">
                  <c:v>10.758333333333301</c:v>
                </c:pt>
                <c:pt idx="7747">
                  <c:v>10.7597222222222</c:v>
                </c:pt>
                <c:pt idx="7748">
                  <c:v>10.7611111111111</c:v>
                </c:pt>
                <c:pt idx="7749">
                  <c:v>10.762499999999999</c:v>
                </c:pt>
                <c:pt idx="7750">
                  <c:v>10.7638888888889</c:v>
                </c:pt>
                <c:pt idx="7751">
                  <c:v>10.765277777777801</c:v>
                </c:pt>
                <c:pt idx="7752">
                  <c:v>10.766666666666699</c:v>
                </c:pt>
                <c:pt idx="7753">
                  <c:v>10.7680555555556</c:v>
                </c:pt>
                <c:pt idx="7754">
                  <c:v>10.7694444444444</c:v>
                </c:pt>
                <c:pt idx="7755">
                  <c:v>10.7708333333333</c:v>
                </c:pt>
                <c:pt idx="7756">
                  <c:v>10.772222222222201</c:v>
                </c:pt>
                <c:pt idx="7757">
                  <c:v>10.7736111111111</c:v>
                </c:pt>
                <c:pt idx="7758">
                  <c:v>10.775</c:v>
                </c:pt>
                <c:pt idx="7759">
                  <c:v>10.776388888888899</c:v>
                </c:pt>
                <c:pt idx="7760">
                  <c:v>10.7777777777778</c:v>
                </c:pt>
                <c:pt idx="7761">
                  <c:v>10.779166666666701</c:v>
                </c:pt>
                <c:pt idx="7762">
                  <c:v>10.780555555555599</c:v>
                </c:pt>
                <c:pt idx="7763">
                  <c:v>10.781944444444401</c:v>
                </c:pt>
                <c:pt idx="7764">
                  <c:v>10.783333333333299</c:v>
                </c:pt>
                <c:pt idx="7765">
                  <c:v>10.7847222222222</c:v>
                </c:pt>
                <c:pt idx="7766">
                  <c:v>10.786111111111101</c:v>
                </c:pt>
                <c:pt idx="7767">
                  <c:v>10.7875</c:v>
                </c:pt>
                <c:pt idx="7768">
                  <c:v>10.7888888888889</c:v>
                </c:pt>
                <c:pt idx="7769">
                  <c:v>10.790277777777799</c:v>
                </c:pt>
                <c:pt idx="7770">
                  <c:v>10.7916666666667</c:v>
                </c:pt>
                <c:pt idx="7771">
                  <c:v>10.7930555555556</c:v>
                </c:pt>
                <c:pt idx="7772">
                  <c:v>10.7944444444444</c:v>
                </c:pt>
                <c:pt idx="7773">
                  <c:v>10.795833333333301</c:v>
                </c:pt>
                <c:pt idx="7774">
                  <c:v>10.797222222222199</c:v>
                </c:pt>
                <c:pt idx="7775">
                  <c:v>10.7986111111111</c:v>
                </c:pt>
                <c:pt idx="7776">
                  <c:v>10.8</c:v>
                </c:pt>
                <c:pt idx="7777">
                  <c:v>10.8013888888889</c:v>
                </c:pt>
                <c:pt idx="7778">
                  <c:v>10.8027777777778</c:v>
                </c:pt>
                <c:pt idx="7779">
                  <c:v>10.804166666666699</c:v>
                </c:pt>
                <c:pt idx="7780">
                  <c:v>10.8055555555556</c:v>
                </c:pt>
                <c:pt idx="7781">
                  <c:v>10.806944444444399</c:v>
                </c:pt>
                <c:pt idx="7782">
                  <c:v>10.8083333333333</c:v>
                </c:pt>
                <c:pt idx="7783">
                  <c:v>10.8097222222222</c:v>
                </c:pt>
                <c:pt idx="7784">
                  <c:v>10.811111111111099</c:v>
                </c:pt>
                <c:pt idx="7785">
                  <c:v>10.8125</c:v>
                </c:pt>
                <c:pt idx="7786">
                  <c:v>10.813888888888901</c:v>
                </c:pt>
                <c:pt idx="7787">
                  <c:v>10.8152777777778</c:v>
                </c:pt>
                <c:pt idx="7788">
                  <c:v>10.8166666666667</c:v>
                </c:pt>
                <c:pt idx="7789">
                  <c:v>10.818055555555601</c:v>
                </c:pt>
                <c:pt idx="7790">
                  <c:v>10.8194444444444</c:v>
                </c:pt>
                <c:pt idx="7791">
                  <c:v>10.820833333333301</c:v>
                </c:pt>
                <c:pt idx="7792">
                  <c:v>10.8222222222222</c:v>
                </c:pt>
                <c:pt idx="7793">
                  <c:v>10.8236111111111</c:v>
                </c:pt>
                <c:pt idx="7794">
                  <c:v>10.824999999999999</c:v>
                </c:pt>
                <c:pt idx="7795">
                  <c:v>10.8263888888889</c:v>
                </c:pt>
                <c:pt idx="7796">
                  <c:v>10.827777777777801</c:v>
                </c:pt>
                <c:pt idx="7797">
                  <c:v>10.829166666666699</c:v>
                </c:pt>
                <c:pt idx="7798">
                  <c:v>10.8305555555556</c:v>
                </c:pt>
                <c:pt idx="7799">
                  <c:v>10.8319444444444</c:v>
                </c:pt>
                <c:pt idx="7800">
                  <c:v>10.8333333333333</c:v>
                </c:pt>
                <c:pt idx="7801">
                  <c:v>10.834722222222201</c:v>
                </c:pt>
                <c:pt idx="7802">
                  <c:v>10.8361111111111</c:v>
                </c:pt>
                <c:pt idx="7803">
                  <c:v>10.8375</c:v>
                </c:pt>
                <c:pt idx="7804">
                  <c:v>10.838888888888899</c:v>
                </c:pt>
                <c:pt idx="7805">
                  <c:v>10.8402777777778</c:v>
                </c:pt>
                <c:pt idx="7806">
                  <c:v>10.841666666666701</c:v>
                </c:pt>
                <c:pt idx="7807">
                  <c:v>10.843055555555599</c:v>
                </c:pt>
                <c:pt idx="7808">
                  <c:v>10.844444444444401</c:v>
                </c:pt>
                <c:pt idx="7809">
                  <c:v>10.845833333333299</c:v>
                </c:pt>
                <c:pt idx="7810">
                  <c:v>10.8472222222222</c:v>
                </c:pt>
                <c:pt idx="7811">
                  <c:v>10.848611111111101</c:v>
                </c:pt>
                <c:pt idx="7812">
                  <c:v>10.85</c:v>
                </c:pt>
                <c:pt idx="7813">
                  <c:v>10.8513888888889</c:v>
                </c:pt>
                <c:pt idx="7814">
                  <c:v>10.852777777777799</c:v>
                </c:pt>
                <c:pt idx="7815">
                  <c:v>10.8541666666667</c:v>
                </c:pt>
                <c:pt idx="7816">
                  <c:v>10.8555555555556</c:v>
                </c:pt>
                <c:pt idx="7817">
                  <c:v>10.8569444444444</c:v>
                </c:pt>
                <c:pt idx="7818">
                  <c:v>10.858333333333301</c:v>
                </c:pt>
                <c:pt idx="7819">
                  <c:v>10.859722222222199</c:v>
                </c:pt>
                <c:pt idx="7820">
                  <c:v>10.8611111111111</c:v>
                </c:pt>
                <c:pt idx="7821">
                  <c:v>10.862500000000001</c:v>
                </c:pt>
                <c:pt idx="7822">
                  <c:v>10.8638888888889</c:v>
                </c:pt>
                <c:pt idx="7823">
                  <c:v>10.8652777777778</c:v>
                </c:pt>
                <c:pt idx="7824">
                  <c:v>10.866666666666699</c:v>
                </c:pt>
                <c:pt idx="7825">
                  <c:v>10.8680555555556</c:v>
                </c:pt>
                <c:pt idx="7826">
                  <c:v>10.869444444444399</c:v>
                </c:pt>
                <c:pt idx="7827">
                  <c:v>10.8708333333333</c:v>
                </c:pt>
                <c:pt idx="7828">
                  <c:v>10.8722222222222</c:v>
                </c:pt>
                <c:pt idx="7829">
                  <c:v>10.873611111111099</c:v>
                </c:pt>
                <c:pt idx="7830">
                  <c:v>10.875</c:v>
                </c:pt>
                <c:pt idx="7831">
                  <c:v>10.876388888888901</c:v>
                </c:pt>
                <c:pt idx="7832">
                  <c:v>10.8777777777778</c:v>
                </c:pt>
                <c:pt idx="7833">
                  <c:v>10.8791666666667</c:v>
                </c:pt>
                <c:pt idx="7834">
                  <c:v>10.880555555555601</c:v>
                </c:pt>
                <c:pt idx="7835">
                  <c:v>10.8819444444444</c:v>
                </c:pt>
                <c:pt idx="7836">
                  <c:v>10.883333333333301</c:v>
                </c:pt>
                <c:pt idx="7837">
                  <c:v>10.8847222222222</c:v>
                </c:pt>
                <c:pt idx="7838">
                  <c:v>10.8861111111111</c:v>
                </c:pt>
                <c:pt idx="7839">
                  <c:v>10.887499999999999</c:v>
                </c:pt>
                <c:pt idx="7840">
                  <c:v>10.8888888888889</c:v>
                </c:pt>
                <c:pt idx="7841">
                  <c:v>10.890277777777801</c:v>
                </c:pt>
                <c:pt idx="7842">
                  <c:v>10.891666666666699</c:v>
                </c:pt>
                <c:pt idx="7843">
                  <c:v>10.8930555555556</c:v>
                </c:pt>
                <c:pt idx="7844">
                  <c:v>10.8944444444444</c:v>
                </c:pt>
                <c:pt idx="7845">
                  <c:v>10.8958333333333</c:v>
                </c:pt>
                <c:pt idx="7846">
                  <c:v>10.897222222222201</c:v>
                </c:pt>
                <c:pt idx="7847">
                  <c:v>10.8986111111111</c:v>
                </c:pt>
                <c:pt idx="7848">
                  <c:v>10.9</c:v>
                </c:pt>
                <c:pt idx="7849">
                  <c:v>10.901388888888899</c:v>
                </c:pt>
                <c:pt idx="7850">
                  <c:v>10.9027777777778</c:v>
                </c:pt>
                <c:pt idx="7851">
                  <c:v>10.904166666666701</c:v>
                </c:pt>
                <c:pt idx="7852">
                  <c:v>10.905555555555599</c:v>
                </c:pt>
                <c:pt idx="7853">
                  <c:v>10.906944444444401</c:v>
                </c:pt>
                <c:pt idx="7854">
                  <c:v>10.908333333333299</c:v>
                </c:pt>
                <c:pt idx="7855">
                  <c:v>10.9097222222222</c:v>
                </c:pt>
                <c:pt idx="7856">
                  <c:v>10.911111111111101</c:v>
                </c:pt>
                <c:pt idx="7857">
                  <c:v>10.9125</c:v>
                </c:pt>
                <c:pt idx="7858">
                  <c:v>10.9138888888889</c:v>
                </c:pt>
                <c:pt idx="7859">
                  <c:v>10.915277777777799</c:v>
                </c:pt>
                <c:pt idx="7860">
                  <c:v>10.9166666666667</c:v>
                </c:pt>
                <c:pt idx="7861">
                  <c:v>10.9180555555556</c:v>
                </c:pt>
                <c:pt idx="7862">
                  <c:v>10.9194444444444</c:v>
                </c:pt>
                <c:pt idx="7863">
                  <c:v>10.920833333333301</c:v>
                </c:pt>
                <c:pt idx="7864">
                  <c:v>10.922222222222199</c:v>
                </c:pt>
                <c:pt idx="7865">
                  <c:v>10.9236111111111</c:v>
                </c:pt>
                <c:pt idx="7866">
                  <c:v>10.925000000000001</c:v>
                </c:pt>
                <c:pt idx="7867">
                  <c:v>10.9263888888889</c:v>
                </c:pt>
                <c:pt idx="7868">
                  <c:v>10.9277777777778</c:v>
                </c:pt>
                <c:pt idx="7869">
                  <c:v>10.929166666666699</c:v>
                </c:pt>
                <c:pt idx="7870">
                  <c:v>10.9305555555556</c:v>
                </c:pt>
                <c:pt idx="7871">
                  <c:v>10.931944444444399</c:v>
                </c:pt>
                <c:pt idx="7872">
                  <c:v>10.9333333333333</c:v>
                </c:pt>
                <c:pt idx="7873">
                  <c:v>10.9347222222222</c:v>
                </c:pt>
                <c:pt idx="7874">
                  <c:v>10.936111111111099</c:v>
                </c:pt>
                <c:pt idx="7875">
                  <c:v>10.9375</c:v>
                </c:pt>
                <c:pt idx="7876">
                  <c:v>10.938888888888901</c:v>
                </c:pt>
                <c:pt idx="7877">
                  <c:v>10.9402777777778</c:v>
                </c:pt>
                <c:pt idx="7878">
                  <c:v>10.9416666666667</c:v>
                </c:pt>
                <c:pt idx="7879">
                  <c:v>10.943055555555601</c:v>
                </c:pt>
                <c:pt idx="7880">
                  <c:v>10.9444444444444</c:v>
                </c:pt>
                <c:pt idx="7881">
                  <c:v>10.945833333333301</c:v>
                </c:pt>
                <c:pt idx="7882">
                  <c:v>10.9472222222222</c:v>
                </c:pt>
                <c:pt idx="7883">
                  <c:v>10.9486111111111</c:v>
                </c:pt>
                <c:pt idx="7884">
                  <c:v>10.95</c:v>
                </c:pt>
                <c:pt idx="7885">
                  <c:v>10.9513888888889</c:v>
                </c:pt>
                <c:pt idx="7886">
                  <c:v>10.952777777777801</c:v>
                </c:pt>
                <c:pt idx="7887">
                  <c:v>10.954166666666699</c:v>
                </c:pt>
                <c:pt idx="7888">
                  <c:v>10.9555555555556</c:v>
                </c:pt>
                <c:pt idx="7889">
                  <c:v>10.9569444444444</c:v>
                </c:pt>
                <c:pt idx="7890">
                  <c:v>10.9583333333333</c:v>
                </c:pt>
                <c:pt idx="7891">
                  <c:v>10.959722222222201</c:v>
                </c:pt>
                <c:pt idx="7892">
                  <c:v>10.9611111111111</c:v>
                </c:pt>
                <c:pt idx="7893">
                  <c:v>10.9625</c:v>
                </c:pt>
                <c:pt idx="7894">
                  <c:v>10.963888888888899</c:v>
                </c:pt>
                <c:pt idx="7895">
                  <c:v>10.9652777777778</c:v>
                </c:pt>
                <c:pt idx="7896">
                  <c:v>10.966666666666701</c:v>
                </c:pt>
                <c:pt idx="7897">
                  <c:v>10.968055555555599</c:v>
                </c:pt>
                <c:pt idx="7898">
                  <c:v>10.969444444444401</c:v>
                </c:pt>
                <c:pt idx="7899">
                  <c:v>10.970833333333299</c:v>
                </c:pt>
                <c:pt idx="7900">
                  <c:v>10.9722222222222</c:v>
                </c:pt>
                <c:pt idx="7901">
                  <c:v>10.973611111111101</c:v>
                </c:pt>
                <c:pt idx="7902">
                  <c:v>10.975</c:v>
                </c:pt>
                <c:pt idx="7903">
                  <c:v>10.9763888888889</c:v>
                </c:pt>
                <c:pt idx="7904">
                  <c:v>10.977777777777799</c:v>
                </c:pt>
                <c:pt idx="7905">
                  <c:v>10.9791666666667</c:v>
                </c:pt>
                <c:pt idx="7906">
                  <c:v>10.9805555555556</c:v>
                </c:pt>
                <c:pt idx="7907">
                  <c:v>10.9819444444444</c:v>
                </c:pt>
                <c:pt idx="7908">
                  <c:v>10.983333333333301</c:v>
                </c:pt>
                <c:pt idx="7909">
                  <c:v>10.984722222222199</c:v>
                </c:pt>
                <c:pt idx="7910">
                  <c:v>10.9861111111111</c:v>
                </c:pt>
                <c:pt idx="7911">
                  <c:v>10.987500000000001</c:v>
                </c:pt>
                <c:pt idx="7912">
                  <c:v>10.9888888888889</c:v>
                </c:pt>
                <c:pt idx="7913">
                  <c:v>10.9902777777778</c:v>
                </c:pt>
                <c:pt idx="7914">
                  <c:v>10.991666666666699</c:v>
                </c:pt>
                <c:pt idx="7915">
                  <c:v>10.9930555555556</c:v>
                </c:pt>
                <c:pt idx="7916">
                  <c:v>10.994444444444399</c:v>
                </c:pt>
                <c:pt idx="7917">
                  <c:v>10.9958333333333</c:v>
                </c:pt>
                <c:pt idx="7918">
                  <c:v>10.9972222222222</c:v>
                </c:pt>
                <c:pt idx="7919">
                  <c:v>10.998611111111099</c:v>
                </c:pt>
                <c:pt idx="7920">
                  <c:v>11</c:v>
                </c:pt>
                <c:pt idx="7921">
                  <c:v>11.001388888888901</c:v>
                </c:pt>
                <c:pt idx="7922">
                  <c:v>11.0027777777778</c:v>
                </c:pt>
                <c:pt idx="7923">
                  <c:v>11.0041666666667</c:v>
                </c:pt>
                <c:pt idx="7924">
                  <c:v>11.005555555555601</c:v>
                </c:pt>
                <c:pt idx="7925">
                  <c:v>11.0069444444444</c:v>
                </c:pt>
                <c:pt idx="7926">
                  <c:v>11.008333333333301</c:v>
                </c:pt>
                <c:pt idx="7927">
                  <c:v>11.0097222222222</c:v>
                </c:pt>
                <c:pt idx="7928">
                  <c:v>11.0111111111111</c:v>
                </c:pt>
                <c:pt idx="7929">
                  <c:v>11.012499999999999</c:v>
                </c:pt>
                <c:pt idx="7930">
                  <c:v>11.0138888888889</c:v>
                </c:pt>
                <c:pt idx="7931">
                  <c:v>11.015277777777801</c:v>
                </c:pt>
                <c:pt idx="7932">
                  <c:v>11.016666666666699</c:v>
                </c:pt>
                <c:pt idx="7933">
                  <c:v>11.0180555555556</c:v>
                </c:pt>
                <c:pt idx="7934">
                  <c:v>11.0194444444444</c:v>
                </c:pt>
                <c:pt idx="7935">
                  <c:v>11.0208333333333</c:v>
                </c:pt>
                <c:pt idx="7936">
                  <c:v>11.022222222222201</c:v>
                </c:pt>
                <c:pt idx="7937">
                  <c:v>11.0236111111111</c:v>
                </c:pt>
                <c:pt idx="7938">
                  <c:v>11.025</c:v>
                </c:pt>
                <c:pt idx="7939">
                  <c:v>11.026388888888899</c:v>
                </c:pt>
                <c:pt idx="7940">
                  <c:v>11.0277777777778</c:v>
                </c:pt>
                <c:pt idx="7941">
                  <c:v>11.029166666666701</c:v>
                </c:pt>
                <c:pt idx="7942">
                  <c:v>11.030555555555599</c:v>
                </c:pt>
                <c:pt idx="7943">
                  <c:v>11.031944444444401</c:v>
                </c:pt>
                <c:pt idx="7944">
                  <c:v>11.033333333333299</c:v>
                </c:pt>
                <c:pt idx="7945">
                  <c:v>11.0347222222222</c:v>
                </c:pt>
                <c:pt idx="7946">
                  <c:v>11.036111111111101</c:v>
                </c:pt>
                <c:pt idx="7947">
                  <c:v>11.0375</c:v>
                </c:pt>
                <c:pt idx="7948">
                  <c:v>11.0388888888889</c:v>
                </c:pt>
                <c:pt idx="7949">
                  <c:v>11.040277777777799</c:v>
                </c:pt>
                <c:pt idx="7950">
                  <c:v>11.0416666666667</c:v>
                </c:pt>
                <c:pt idx="7951">
                  <c:v>11.0430555555556</c:v>
                </c:pt>
                <c:pt idx="7952">
                  <c:v>11.0444444444444</c:v>
                </c:pt>
                <c:pt idx="7953">
                  <c:v>11.045833333333301</c:v>
                </c:pt>
                <c:pt idx="7954">
                  <c:v>11.047222222222199</c:v>
                </c:pt>
                <c:pt idx="7955">
                  <c:v>11.0486111111111</c:v>
                </c:pt>
                <c:pt idx="7956">
                  <c:v>11.05</c:v>
                </c:pt>
                <c:pt idx="7957">
                  <c:v>11.0513888888889</c:v>
                </c:pt>
                <c:pt idx="7958">
                  <c:v>11.0527777777778</c:v>
                </c:pt>
                <c:pt idx="7959">
                  <c:v>11.054166666666699</c:v>
                </c:pt>
                <c:pt idx="7960">
                  <c:v>11.0555555555556</c:v>
                </c:pt>
                <c:pt idx="7961">
                  <c:v>11.056944444444399</c:v>
                </c:pt>
                <c:pt idx="7962">
                  <c:v>11.0583333333333</c:v>
                </c:pt>
                <c:pt idx="7963">
                  <c:v>11.0597222222222</c:v>
                </c:pt>
                <c:pt idx="7964">
                  <c:v>11.061111111111099</c:v>
                </c:pt>
                <c:pt idx="7965">
                  <c:v>11.0625</c:v>
                </c:pt>
                <c:pt idx="7966">
                  <c:v>11.063888888888901</c:v>
                </c:pt>
                <c:pt idx="7967">
                  <c:v>11.0652777777778</c:v>
                </c:pt>
                <c:pt idx="7968">
                  <c:v>11.0666666666667</c:v>
                </c:pt>
                <c:pt idx="7969">
                  <c:v>11.068055555555601</c:v>
                </c:pt>
                <c:pt idx="7970">
                  <c:v>11.0694444444444</c:v>
                </c:pt>
                <c:pt idx="7971">
                  <c:v>11.070833333333301</c:v>
                </c:pt>
                <c:pt idx="7972">
                  <c:v>11.0722222222222</c:v>
                </c:pt>
                <c:pt idx="7973">
                  <c:v>11.0736111111111</c:v>
                </c:pt>
                <c:pt idx="7974">
                  <c:v>11.074999999999999</c:v>
                </c:pt>
                <c:pt idx="7975">
                  <c:v>11.0763888888889</c:v>
                </c:pt>
                <c:pt idx="7976">
                  <c:v>11.077777777777801</c:v>
                </c:pt>
                <c:pt idx="7977">
                  <c:v>11.079166666666699</c:v>
                </c:pt>
                <c:pt idx="7978">
                  <c:v>11.0805555555556</c:v>
                </c:pt>
                <c:pt idx="7979">
                  <c:v>11.0819444444444</c:v>
                </c:pt>
                <c:pt idx="7980">
                  <c:v>11.0833333333333</c:v>
                </c:pt>
                <c:pt idx="7981">
                  <c:v>11.084722222222201</c:v>
                </c:pt>
                <c:pt idx="7982">
                  <c:v>11.0861111111111</c:v>
                </c:pt>
                <c:pt idx="7983">
                  <c:v>11.0875</c:v>
                </c:pt>
                <c:pt idx="7984">
                  <c:v>11.088888888888899</c:v>
                </c:pt>
                <c:pt idx="7985">
                  <c:v>11.0902777777778</c:v>
                </c:pt>
                <c:pt idx="7986">
                  <c:v>11.091666666666701</c:v>
                </c:pt>
                <c:pt idx="7987">
                  <c:v>11.093055555555599</c:v>
                </c:pt>
                <c:pt idx="7988">
                  <c:v>11.094444444444401</c:v>
                </c:pt>
                <c:pt idx="7989">
                  <c:v>11.095833333333299</c:v>
                </c:pt>
                <c:pt idx="7990">
                  <c:v>11.0972222222222</c:v>
                </c:pt>
                <c:pt idx="7991">
                  <c:v>11.098611111111101</c:v>
                </c:pt>
                <c:pt idx="7992">
                  <c:v>11.1</c:v>
                </c:pt>
                <c:pt idx="7993">
                  <c:v>11.1013888888889</c:v>
                </c:pt>
                <c:pt idx="7994">
                  <c:v>11.102777777777799</c:v>
                </c:pt>
                <c:pt idx="7995">
                  <c:v>11.1041666666667</c:v>
                </c:pt>
                <c:pt idx="7996">
                  <c:v>11.1055555555556</c:v>
                </c:pt>
                <c:pt idx="7997">
                  <c:v>11.1069444444444</c:v>
                </c:pt>
                <c:pt idx="7998">
                  <c:v>11.108333333333301</c:v>
                </c:pt>
                <c:pt idx="7999">
                  <c:v>11.109722222222199</c:v>
                </c:pt>
                <c:pt idx="8000">
                  <c:v>11.1111111111111</c:v>
                </c:pt>
                <c:pt idx="8001">
                  <c:v>11.112500000000001</c:v>
                </c:pt>
                <c:pt idx="8002">
                  <c:v>11.1138888888889</c:v>
                </c:pt>
                <c:pt idx="8003">
                  <c:v>11.1152777777778</c:v>
                </c:pt>
                <c:pt idx="8004">
                  <c:v>11.116666666666699</c:v>
                </c:pt>
                <c:pt idx="8005">
                  <c:v>11.1180555555556</c:v>
                </c:pt>
                <c:pt idx="8006">
                  <c:v>11.119444444444399</c:v>
                </c:pt>
                <c:pt idx="8007">
                  <c:v>11.1208333333333</c:v>
                </c:pt>
                <c:pt idx="8008">
                  <c:v>11.1222222222222</c:v>
                </c:pt>
                <c:pt idx="8009">
                  <c:v>11.123611111111099</c:v>
                </c:pt>
                <c:pt idx="8010">
                  <c:v>11.125</c:v>
                </c:pt>
                <c:pt idx="8011">
                  <c:v>11.126388888888901</c:v>
                </c:pt>
                <c:pt idx="8012">
                  <c:v>11.1277777777778</c:v>
                </c:pt>
                <c:pt idx="8013">
                  <c:v>11.1291666666667</c:v>
                </c:pt>
                <c:pt idx="8014">
                  <c:v>11.130555555555601</c:v>
                </c:pt>
                <c:pt idx="8015">
                  <c:v>11.1319444444444</c:v>
                </c:pt>
                <c:pt idx="8016">
                  <c:v>11.133333333333301</c:v>
                </c:pt>
                <c:pt idx="8017">
                  <c:v>11.1347222222222</c:v>
                </c:pt>
                <c:pt idx="8018">
                  <c:v>11.1361111111111</c:v>
                </c:pt>
                <c:pt idx="8019">
                  <c:v>11.137499999999999</c:v>
                </c:pt>
                <c:pt idx="8020">
                  <c:v>11.1388888888889</c:v>
                </c:pt>
                <c:pt idx="8021">
                  <c:v>11.140277777777801</c:v>
                </c:pt>
                <c:pt idx="8022">
                  <c:v>11.141666666666699</c:v>
                </c:pt>
                <c:pt idx="8023">
                  <c:v>11.1430555555556</c:v>
                </c:pt>
                <c:pt idx="8024">
                  <c:v>11.1444444444444</c:v>
                </c:pt>
                <c:pt idx="8025">
                  <c:v>11.1458333333333</c:v>
                </c:pt>
                <c:pt idx="8026">
                  <c:v>11.147222222222201</c:v>
                </c:pt>
                <c:pt idx="8027">
                  <c:v>11.1486111111111</c:v>
                </c:pt>
                <c:pt idx="8028">
                  <c:v>11.15</c:v>
                </c:pt>
                <c:pt idx="8029">
                  <c:v>11.151388888888899</c:v>
                </c:pt>
                <c:pt idx="8030">
                  <c:v>11.1527777777778</c:v>
                </c:pt>
                <c:pt idx="8031">
                  <c:v>11.154166666666701</c:v>
                </c:pt>
                <c:pt idx="8032">
                  <c:v>11.155555555555599</c:v>
                </c:pt>
                <c:pt idx="8033">
                  <c:v>11.156944444444401</c:v>
                </c:pt>
                <c:pt idx="8034">
                  <c:v>11.158333333333299</c:v>
                </c:pt>
                <c:pt idx="8035">
                  <c:v>11.1597222222222</c:v>
                </c:pt>
                <c:pt idx="8036">
                  <c:v>11.161111111111101</c:v>
                </c:pt>
                <c:pt idx="8037">
                  <c:v>11.1625</c:v>
                </c:pt>
                <c:pt idx="8038">
                  <c:v>11.1638888888889</c:v>
                </c:pt>
                <c:pt idx="8039">
                  <c:v>11.165277777777799</c:v>
                </c:pt>
                <c:pt idx="8040">
                  <c:v>11.1666666666667</c:v>
                </c:pt>
                <c:pt idx="8041">
                  <c:v>11.1680555555556</c:v>
                </c:pt>
                <c:pt idx="8042">
                  <c:v>11.1694444444444</c:v>
                </c:pt>
                <c:pt idx="8043">
                  <c:v>11.170833333333301</c:v>
                </c:pt>
                <c:pt idx="8044">
                  <c:v>11.172222222222199</c:v>
                </c:pt>
                <c:pt idx="8045">
                  <c:v>11.1736111111111</c:v>
                </c:pt>
                <c:pt idx="8046">
                  <c:v>11.175000000000001</c:v>
                </c:pt>
                <c:pt idx="8047">
                  <c:v>11.1763888888889</c:v>
                </c:pt>
                <c:pt idx="8048">
                  <c:v>11.1777777777778</c:v>
                </c:pt>
                <c:pt idx="8049">
                  <c:v>11.179166666666699</c:v>
                </c:pt>
                <c:pt idx="8050">
                  <c:v>11.1805555555556</c:v>
                </c:pt>
                <c:pt idx="8051">
                  <c:v>11.181944444444399</c:v>
                </c:pt>
                <c:pt idx="8052">
                  <c:v>11.1833333333333</c:v>
                </c:pt>
                <c:pt idx="8053">
                  <c:v>11.1847222222222</c:v>
                </c:pt>
                <c:pt idx="8054">
                  <c:v>11.186111111111099</c:v>
                </c:pt>
                <c:pt idx="8055">
                  <c:v>11.1875</c:v>
                </c:pt>
                <c:pt idx="8056">
                  <c:v>11.188888888888901</c:v>
                </c:pt>
                <c:pt idx="8057">
                  <c:v>11.1902777777778</c:v>
                </c:pt>
                <c:pt idx="8058">
                  <c:v>11.1916666666667</c:v>
                </c:pt>
                <c:pt idx="8059">
                  <c:v>11.193055555555601</c:v>
                </c:pt>
                <c:pt idx="8060">
                  <c:v>11.1944444444444</c:v>
                </c:pt>
                <c:pt idx="8061">
                  <c:v>11.195833333333301</c:v>
                </c:pt>
                <c:pt idx="8062">
                  <c:v>11.1972222222222</c:v>
                </c:pt>
                <c:pt idx="8063">
                  <c:v>11.1986111111111</c:v>
                </c:pt>
                <c:pt idx="8064">
                  <c:v>11.2</c:v>
                </c:pt>
                <c:pt idx="8065">
                  <c:v>11.2013888888889</c:v>
                </c:pt>
                <c:pt idx="8066">
                  <c:v>11.202777777777801</c:v>
                </c:pt>
                <c:pt idx="8067">
                  <c:v>11.204166666666699</c:v>
                </c:pt>
                <c:pt idx="8068">
                  <c:v>11.2055555555556</c:v>
                </c:pt>
                <c:pt idx="8069">
                  <c:v>11.2069444444444</c:v>
                </c:pt>
                <c:pt idx="8070">
                  <c:v>11.2083333333333</c:v>
                </c:pt>
                <c:pt idx="8071">
                  <c:v>11.209722222222201</c:v>
                </c:pt>
                <c:pt idx="8072">
                  <c:v>11.2111111111111</c:v>
                </c:pt>
                <c:pt idx="8073">
                  <c:v>11.2125</c:v>
                </c:pt>
                <c:pt idx="8074">
                  <c:v>11.213888888888899</c:v>
                </c:pt>
                <c:pt idx="8075">
                  <c:v>11.2152777777778</c:v>
                </c:pt>
                <c:pt idx="8076">
                  <c:v>11.216666666666701</c:v>
                </c:pt>
                <c:pt idx="8077">
                  <c:v>11.218055555555599</c:v>
                </c:pt>
                <c:pt idx="8078">
                  <c:v>11.219444444444401</c:v>
                </c:pt>
                <c:pt idx="8079">
                  <c:v>11.220833333333299</c:v>
                </c:pt>
                <c:pt idx="8080">
                  <c:v>11.2222222222222</c:v>
                </c:pt>
                <c:pt idx="8081">
                  <c:v>11.223611111111101</c:v>
                </c:pt>
                <c:pt idx="8082">
                  <c:v>11.225</c:v>
                </c:pt>
                <c:pt idx="8083">
                  <c:v>11.2263888888889</c:v>
                </c:pt>
                <c:pt idx="8084">
                  <c:v>11.227777777777799</c:v>
                </c:pt>
                <c:pt idx="8085">
                  <c:v>11.2291666666667</c:v>
                </c:pt>
                <c:pt idx="8086">
                  <c:v>11.2305555555556</c:v>
                </c:pt>
                <c:pt idx="8087">
                  <c:v>11.2319444444444</c:v>
                </c:pt>
                <c:pt idx="8088">
                  <c:v>11.233333333333301</c:v>
                </c:pt>
                <c:pt idx="8089">
                  <c:v>11.234722222222199</c:v>
                </c:pt>
                <c:pt idx="8090">
                  <c:v>11.2361111111111</c:v>
                </c:pt>
                <c:pt idx="8091">
                  <c:v>11.237500000000001</c:v>
                </c:pt>
                <c:pt idx="8092">
                  <c:v>11.2388888888889</c:v>
                </c:pt>
                <c:pt idx="8093">
                  <c:v>11.2402777777778</c:v>
                </c:pt>
                <c:pt idx="8094">
                  <c:v>11.241666666666699</c:v>
                </c:pt>
                <c:pt idx="8095">
                  <c:v>11.2430555555556</c:v>
                </c:pt>
                <c:pt idx="8096">
                  <c:v>11.244444444444399</c:v>
                </c:pt>
                <c:pt idx="8097">
                  <c:v>11.2458333333333</c:v>
                </c:pt>
                <c:pt idx="8098">
                  <c:v>11.2472222222222</c:v>
                </c:pt>
                <c:pt idx="8099">
                  <c:v>11.248611111111099</c:v>
                </c:pt>
                <c:pt idx="8100">
                  <c:v>11.25</c:v>
                </c:pt>
                <c:pt idx="8101">
                  <c:v>11.251388888888901</c:v>
                </c:pt>
                <c:pt idx="8102">
                  <c:v>11.2527777777778</c:v>
                </c:pt>
                <c:pt idx="8103">
                  <c:v>11.2541666666667</c:v>
                </c:pt>
                <c:pt idx="8104">
                  <c:v>11.255555555555601</c:v>
                </c:pt>
                <c:pt idx="8105">
                  <c:v>11.2569444444444</c:v>
                </c:pt>
                <c:pt idx="8106">
                  <c:v>11.258333333333301</c:v>
                </c:pt>
                <c:pt idx="8107">
                  <c:v>11.2597222222222</c:v>
                </c:pt>
                <c:pt idx="8108">
                  <c:v>11.2611111111111</c:v>
                </c:pt>
                <c:pt idx="8109">
                  <c:v>11.262499999999999</c:v>
                </c:pt>
                <c:pt idx="8110">
                  <c:v>11.2638888888889</c:v>
                </c:pt>
                <c:pt idx="8111">
                  <c:v>11.265277777777801</c:v>
                </c:pt>
                <c:pt idx="8112">
                  <c:v>11.266666666666699</c:v>
                </c:pt>
                <c:pt idx="8113">
                  <c:v>11.2680555555556</c:v>
                </c:pt>
                <c:pt idx="8114">
                  <c:v>11.2694444444444</c:v>
                </c:pt>
                <c:pt idx="8115">
                  <c:v>11.2708333333333</c:v>
                </c:pt>
                <c:pt idx="8116">
                  <c:v>11.272222222222201</c:v>
                </c:pt>
                <c:pt idx="8117">
                  <c:v>11.2736111111111</c:v>
                </c:pt>
                <c:pt idx="8118">
                  <c:v>11.275</c:v>
                </c:pt>
                <c:pt idx="8119">
                  <c:v>11.276388888888899</c:v>
                </c:pt>
                <c:pt idx="8120">
                  <c:v>11.2777777777778</c:v>
                </c:pt>
                <c:pt idx="8121">
                  <c:v>11.279166666666701</c:v>
                </c:pt>
                <c:pt idx="8122">
                  <c:v>11.280555555555599</c:v>
                </c:pt>
                <c:pt idx="8123">
                  <c:v>11.281944444444401</c:v>
                </c:pt>
                <c:pt idx="8124">
                  <c:v>11.283333333333299</c:v>
                </c:pt>
                <c:pt idx="8125">
                  <c:v>11.2847222222222</c:v>
                </c:pt>
                <c:pt idx="8126">
                  <c:v>11.286111111111101</c:v>
                </c:pt>
                <c:pt idx="8127">
                  <c:v>11.2875</c:v>
                </c:pt>
                <c:pt idx="8128">
                  <c:v>11.2888888888889</c:v>
                </c:pt>
                <c:pt idx="8129">
                  <c:v>11.290277777777799</c:v>
                </c:pt>
                <c:pt idx="8130">
                  <c:v>11.2916666666667</c:v>
                </c:pt>
                <c:pt idx="8131">
                  <c:v>11.2930555555556</c:v>
                </c:pt>
                <c:pt idx="8132">
                  <c:v>11.2944444444444</c:v>
                </c:pt>
                <c:pt idx="8133">
                  <c:v>11.295833333333301</c:v>
                </c:pt>
                <c:pt idx="8134">
                  <c:v>11.297222222222199</c:v>
                </c:pt>
                <c:pt idx="8135">
                  <c:v>11.2986111111111</c:v>
                </c:pt>
                <c:pt idx="8136">
                  <c:v>11.3</c:v>
                </c:pt>
                <c:pt idx="8137">
                  <c:v>11.3013888888889</c:v>
                </c:pt>
                <c:pt idx="8138">
                  <c:v>11.3027777777778</c:v>
                </c:pt>
                <c:pt idx="8139">
                  <c:v>11.304166666666699</c:v>
                </c:pt>
                <c:pt idx="8140">
                  <c:v>11.3055555555556</c:v>
                </c:pt>
                <c:pt idx="8141">
                  <c:v>11.306944444444399</c:v>
                </c:pt>
                <c:pt idx="8142">
                  <c:v>11.3083333333333</c:v>
                </c:pt>
                <c:pt idx="8143">
                  <c:v>11.3097222222222</c:v>
                </c:pt>
                <c:pt idx="8144">
                  <c:v>11.311111111111099</c:v>
                </c:pt>
                <c:pt idx="8145">
                  <c:v>11.3125</c:v>
                </c:pt>
                <c:pt idx="8146">
                  <c:v>11.313888888888901</c:v>
                </c:pt>
                <c:pt idx="8147">
                  <c:v>11.3152777777778</c:v>
                </c:pt>
                <c:pt idx="8148">
                  <c:v>11.3166666666667</c:v>
                </c:pt>
                <c:pt idx="8149">
                  <c:v>11.318055555555601</c:v>
                </c:pt>
                <c:pt idx="8150">
                  <c:v>11.3194444444444</c:v>
                </c:pt>
                <c:pt idx="8151">
                  <c:v>11.320833333333301</c:v>
                </c:pt>
                <c:pt idx="8152">
                  <c:v>11.3222222222222</c:v>
                </c:pt>
                <c:pt idx="8153">
                  <c:v>11.3236111111111</c:v>
                </c:pt>
                <c:pt idx="8154">
                  <c:v>11.324999999999999</c:v>
                </c:pt>
                <c:pt idx="8155">
                  <c:v>11.3263888888889</c:v>
                </c:pt>
                <c:pt idx="8156">
                  <c:v>11.327777777777801</c:v>
                </c:pt>
                <c:pt idx="8157">
                  <c:v>11.329166666666699</c:v>
                </c:pt>
                <c:pt idx="8158">
                  <c:v>11.3305555555556</c:v>
                </c:pt>
                <c:pt idx="8159">
                  <c:v>11.3319444444444</c:v>
                </c:pt>
                <c:pt idx="8160">
                  <c:v>11.3333333333333</c:v>
                </c:pt>
                <c:pt idx="8161">
                  <c:v>11.334722222222201</c:v>
                </c:pt>
                <c:pt idx="8162">
                  <c:v>11.3361111111111</c:v>
                </c:pt>
                <c:pt idx="8163">
                  <c:v>11.3375</c:v>
                </c:pt>
                <c:pt idx="8164">
                  <c:v>11.338888888888899</c:v>
                </c:pt>
                <c:pt idx="8165">
                  <c:v>11.3402777777778</c:v>
                </c:pt>
                <c:pt idx="8166">
                  <c:v>11.341666666666701</c:v>
                </c:pt>
                <c:pt idx="8167">
                  <c:v>11.343055555555599</c:v>
                </c:pt>
                <c:pt idx="8168">
                  <c:v>11.344444444444401</c:v>
                </c:pt>
                <c:pt idx="8169">
                  <c:v>11.345833333333299</c:v>
                </c:pt>
                <c:pt idx="8170">
                  <c:v>11.3472222222222</c:v>
                </c:pt>
                <c:pt idx="8171">
                  <c:v>11.348611111111101</c:v>
                </c:pt>
                <c:pt idx="8172">
                  <c:v>11.35</c:v>
                </c:pt>
                <c:pt idx="8173">
                  <c:v>11.3513888888889</c:v>
                </c:pt>
                <c:pt idx="8174">
                  <c:v>11.352777777777799</c:v>
                </c:pt>
                <c:pt idx="8175">
                  <c:v>11.3541666666667</c:v>
                </c:pt>
                <c:pt idx="8176">
                  <c:v>11.3555555555556</c:v>
                </c:pt>
                <c:pt idx="8177">
                  <c:v>11.3569444444444</c:v>
                </c:pt>
                <c:pt idx="8178">
                  <c:v>11.358333333333301</c:v>
                </c:pt>
                <c:pt idx="8179">
                  <c:v>11.359722222222199</c:v>
                </c:pt>
                <c:pt idx="8180">
                  <c:v>11.3611111111111</c:v>
                </c:pt>
                <c:pt idx="8181">
                  <c:v>11.362500000000001</c:v>
                </c:pt>
                <c:pt idx="8182">
                  <c:v>11.3638888888889</c:v>
                </c:pt>
                <c:pt idx="8183">
                  <c:v>11.3652777777778</c:v>
                </c:pt>
                <c:pt idx="8184">
                  <c:v>11.366666666666699</c:v>
                </c:pt>
                <c:pt idx="8185">
                  <c:v>11.3680555555556</c:v>
                </c:pt>
                <c:pt idx="8186">
                  <c:v>11.369444444444399</c:v>
                </c:pt>
                <c:pt idx="8187">
                  <c:v>11.3708333333333</c:v>
                </c:pt>
                <c:pt idx="8188">
                  <c:v>11.3722222222222</c:v>
                </c:pt>
                <c:pt idx="8189">
                  <c:v>11.373611111111099</c:v>
                </c:pt>
                <c:pt idx="8190">
                  <c:v>11.375</c:v>
                </c:pt>
                <c:pt idx="8191">
                  <c:v>11.376388888888901</c:v>
                </c:pt>
                <c:pt idx="8192">
                  <c:v>11.3777777777778</c:v>
                </c:pt>
                <c:pt idx="8193">
                  <c:v>11.3791666666667</c:v>
                </c:pt>
                <c:pt idx="8194">
                  <c:v>11.380555555555601</c:v>
                </c:pt>
                <c:pt idx="8195">
                  <c:v>11.3819444444444</c:v>
                </c:pt>
                <c:pt idx="8196">
                  <c:v>11.383333333333301</c:v>
                </c:pt>
                <c:pt idx="8197">
                  <c:v>11.3847222222222</c:v>
                </c:pt>
                <c:pt idx="8198">
                  <c:v>11.3861111111111</c:v>
                </c:pt>
                <c:pt idx="8199">
                  <c:v>11.387499999999999</c:v>
                </c:pt>
                <c:pt idx="8200">
                  <c:v>11.3888888888889</c:v>
                </c:pt>
                <c:pt idx="8201">
                  <c:v>11.390277777777801</c:v>
                </c:pt>
                <c:pt idx="8202">
                  <c:v>11.391666666666699</c:v>
                </c:pt>
                <c:pt idx="8203">
                  <c:v>11.3930555555556</c:v>
                </c:pt>
                <c:pt idx="8204">
                  <c:v>11.3944444444444</c:v>
                </c:pt>
                <c:pt idx="8205">
                  <c:v>11.3958333333333</c:v>
                </c:pt>
                <c:pt idx="8206">
                  <c:v>11.397222222222201</c:v>
                </c:pt>
                <c:pt idx="8207">
                  <c:v>11.3986111111111</c:v>
                </c:pt>
                <c:pt idx="8208">
                  <c:v>11.4</c:v>
                </c:pt>
                <c:pt idx="8209">
                  <c:v>11.401388888888899</c:v>
                </c:pt>
                <c:pt idx="8210">
                  <c:v>11.4027777777778</c:v>
                </c:pt>
                <c:pt idx="8211">
                  <c:v>11.404166666666701</c:v>
                </c:pt>
                <c:pt idx="8212">
                  <c:v>11.405555555555599</c:v>
                </c:pt>
                <c:pt idx="8213">
                  <c:v>11.406944444444401</c:v>
                </c:pt>
                <c:pt idx="8214">
                  <c:v>11.408333333333299</c:v>
                </c:pt>
                <c:pt idx="8215">
                  <c:v>11.4097222222222</c:v>
                </c:pt>
                <c:pt idx="8216">
                  <c:v>11.411111111111101</c:v>
                </c:pt>
                <c:pt idx="8217">
                  <c:v>11.4125</c:v>
                </c:pt>
                <c:pt idx="8218">
                  <c:v>11.4138888888889</c:v>
                </c:pt>
                <c:pt idx="8219">
                  <c:v>11.415277777777799</c:v>
                </c:pt>
                <c:pt idx="8220">
                  <c:v>11.4166666666667</c:v>
                </c:pt>
                <c:pt idx="8221">
                  <c:v>11.4180555555556</c:v>
                </c:pt>
                <c:pt idx="8222">
                  <c:v>11.4194444444444</c:v>
                </c:pt>
                <c:pt idx="8223">
                  <c:v>11.420833333333301</c:v>
                </c:pt>
                <c:pt idx="8224">
                  <c:v>11.422222222222199</c:v>
                </c:pt>
                <c:pt idx="8225">
                  <c:v>11.4236111111111</c:v>
                </c:pt>
                <c:pt idx="8226">
                  <c:v>11.425000000000001</c:v>
                </c:pt>
                <c:pt idx="8227">
                  <c:v>11.4263888888889</c:v>
                </c:pt>
                <c:pt idx="8228">
                  <c:v>11.4277777777778</c:v>
                </c:pt>
                <c:pt idx="8229">
                  <c:v>11.429166666666699</c:v>
                </c:pt>
                <c:pt idx="8230">
                  <c:v>11.4305555555556</c:v>
                </c:pt>
                <c:pt idx="8231">
                  <c:v>11.431944444444399</c:v>
                </c:pt>
                <c:pt idx="8232">
                  <c:v>11.4333333333333</c:v>
                </c:pt>
                <c:pt idx="8233">
                  <c:v>11.4347222222222</c:v>
                </c:pt>
                <c:pt idx="8234">
                  <c:v>11.436111111111099</c:v>
                </c:pt>
                <c:pt idx="8235">
                  <c:v>11.4375</c:v>
                </c:pt>
                <c:pt idx="8236">
                  <c:v>11.438888888888901</c:v>
                </c:pt>
                <c:pt idx="8237">
                  <c:v>11.4402777777778</c:v>
                </c:pt>
                <c:pt idx="8238">
                  <c:v>11.4416666666667</c:v>
                </c:pt>
                <c:pt idx="8239">
                  <c:v>11.443055555555601</c:v>
                </c:pt>
                <c:pt idx="8240">
                  <c:v>11.4444444444444</c:v>
                </c:pt>
                <c:pt idx="8241">
                  <c:v>11.445833333333301</c:v>
                </c:pt>
                <c:pt idx="8242">
                  <c:v>11.4472222222222</c:v>
                </c:pt>
                <c:pt idx="8243">
                  <c:v>11.4486111111111</c:v>
                </c:pt>
                <c:pt idx="8244">
                  <c:v>11.45</c:v>
                </c:pt>
                <c:pt idx="8245">
                  <c:v>11.4513888888889</c:v>
                </c:pt>
                <c:pt idx="8246">
                  <c:v>11.452777777777801</c:v>
                </c:pt>
                <c:pt idx="8247">
                  <c:v>11.454166666666699</c:v>
                </c:pt>
                <c:pt idx="8248">
                  <c:v>11.4555555555556</c:v>
                </c:pt>
                <c:pt idx="8249">
                  <c:v>11.4569444444444</c:v>
                </c:pt>
                <c:pt idx="8250">
                  <c:v>11.4583333333333</c:v>
                </c:pt>
                <c:pt idx="8251">
                  <c:v>11.459722222222201</c:v>
                </c:pt>
                <c:pt idx="8252">
                  <c:v>11.4611111111111</c:v>
                </c:pt>
                <c:pt idx="8253">
                  <c:v>11.4625</c:v>
                </c:pt>
                <c:pt idx="8254">
                  <c:v>11.463888888888899</c:v>
                </c:pt>
                <c:pt idx="8255">
                  <c:v>11.4652777777778</c:v>
                </c:pt>
                <c:pt idx="8256">
                  <c:v>11.466666666666701</c:v>
                </c:pt>
                <c:pt idx="8257">
                  <c:v>11.468055555555599</c:v>
                </c:pt>
                <c:pt idx="8258">
                  <c:v>11.469444444444401</c:v>
                </c:pt>
                <c:pt idx="8259">
                  <c:v>11.470833333333299</c:v>
                </c:pt>
                <c:pt idx="8260">
                  <c:v>11.4722222222222</c:v>
                </c:pt>
                <c:pt idx="8261">
                  <c:v>11.473611111111101</c:v>
                </c:pt>
                <c:pt idx="8262">
                  <c:v>11.475</c:v>
                </c:pt>
                <c:pt idx="8263">
                  <c:v>11.4763888888889</c:v>
                </c:pt>
                <c:pt idx="8264">
                  <c:v>11.477777777777799</c:v>
                </c:pt>
                <c:pt idx="8265">
                  <c:v>11.4791666666667</c:v>
                </c:pt>
                <c:pt idx="8266">
                  <c:v>11.4805555555556</c:v>
                </c:pt>
                <c:pt idx="8267">
                  <c:v>11.4819444444444</c:v>
                </c:pt>
                <c:pt idx="8268">
                  <c:v>11.483333333333301</c:v>
                </c:pt>
                <c:pt idx="8269">
                  <c:v>11.484722222222199</c:v>
                </c:pt>
                <c:pt idx="8270">
                  <c:v>11.4861111111111</c:v>
                </c:pt>
                <c:pt idx="8271">
                  <c:v>11.487500000000001</c:v>
                </c:pt>
                <c:pt idx="8272">
                  <c:v>11.4888888888889</c:v>
                </c:pt>
                <c:pt idx="8273">
                  <c:v>11.4902777777778</c:v>
                </c:pt>
                <c:pt idx="8274">
                  <c:v>11.491666666666699</c:v>
                </c:pt>
                <c:pt idx="8275">
                  <c:v>11.4930555555556</c:v>
                </c:pt>
                <c:pt idx="8276">
                  <c:v>11.494444444444399</c:v>
                </c:pt>
                <c:pt idx="8277">
                  <c:v>11.4958333333333</c:v>
                </c:pt>
                <c:pt idx="8278">
                  <c:v>11.4972222222222</c:v>
                </c:pt>
                <c:pt idx="8279">
                  <c:v>11.498611111111099</c:v>
                </c:pt>
                <c:pt idx="8280">
                  <c:v>11.5</c:v>
                </c:pt>
                <c:pt idx="8281">
                  <c:v>11.501388888888901</c:v>
                </c:pt>
                <c:pt idx="8282">
                  <c:v>11.5027777777778</c:v>
                </c:pt>
                <c:pt idx="8283">
                  <c:v>11.5041666666667</c:v>
                </c:pt>
                <c:pt idx="8284">
                  <c:v>11.505555555555601</c:v>
                </c:pt>
                <c:pt idx="8285">
                  <c:v>11.5069444444444</c:v>
                </c:pt>
                <c:pt idx="8286">
                  <c:v>11.508333333333301</c:v>
                </c:pt>
                <c:pt idx="8287">
                  <c:v>11.5097222222222</c:v>
                </c:pt>
                <c:pt idx="8288">
                  <c:v>11.5111111111111</c:v>
                </c:pt>
                <c:pt idx="8289">
                  <c:v>11.512499999999999</c:v>
                </c:pt>
                <c:pt idx="8290">
                  <c:v>11.5138888888889</c:v>
                </c:pt>
                <c:pt idx="8291">
                  <c:v>11.515277777777801</c:v>
                </c:pt>
                <c:pt idx="8292">
                  <c:v>11.516666666666699</c:v>
                </c:pt>
                <c:pt idx="8293">
                  <c:v>11.5180555555556</c:v>
                </c:pt>
                <c:pt idx="8294">
                  <c:v>11.5194444444444</c:v>
                </c:pt>
                <c:pt idx="8295">
                  <c:v>11.5208333333333</c:v>
                </c:pt>
                <c:pt idx="8296">
                  <c:v>11.522222222222201</c:v>
                </c:pt>
                <c:pt idx="8297">
                  <c:v>11.5236111111111</c:v>
                </c:pt>
                <c:pt idx="8298">
                  <c:v>11.525</c:v>
                </c:pt>
                <c:pt idx="8299">
                  <c:v>11.526388888888899</c:v>
                </c:pt>
                <c:pt idx="8300">
                  <c:v>11.5277777777778</c:v>
                </c:pt>
                <c:pt idx="8301">
                  <c:v>11.529166666666701</c:v>
                </c:pt>
                <c:pt idx="8302">
                  <c:v>11.530555555555599</c:v>
                </c:pt>
                <c:pt idx="8303">
                  <c:v>11.531944444444401</c:v>
                </c:pt>
                <c:pt idx="8304">
                  <c:v>11.533333333333299</c:v>
                </c:pt>
                <c:pt idx="8305">
                  <c:v>11.5347222222222</c:v>
                </c:pt>
                <c:pt idx="8306">
                  <c:v>11.536111111111101</c:v>
                </c:pt>
                <c:pt idx="8307">
                  <c:v>11.5375</c:v>
                </c:pt>
                <c:pt idx="8308">
                  <c:v>11.5388888888889</c:v>
                </c:pt>
                <c:pt idx="8309">
                  <c:v>11.540277777777799</c:v>
                </c:pt>
                <c:pt idx="8310">
                  <c:v>11.5416666666667</c:v>
                </c:pt>
                <c:pt idx="8311">
                  <c:v>11.5430555555556</c:v>
                </c:pt>
                <c:pt idx="8312">
                  <c:v>11.5444444444444</c:v>
                </c:pt>
                <c:pt idx="8313">
                  <c:v>11.545833333333301</c:v>
                </c:pt>
                <c:pt idx="8314">
                  <c:v>11.547222222222199</c:v>
                </c:pt>
                <c:pt idx="8315">
                  <c:v>11.5486111111111</c:v>
                </c:pt>
                <c:pt idx="8316">
                  <c:v>11.55</c:v>
                </c:pt>
                <c:pt idx="8317">
                  <c:v>11.5513888888889</c:v>
                </c:pt>
                <c:pt idx="8318">
                  <c:v>11.5527777777778</c:v>
                </c:pt>
                <c:pt idx="8319">
                  <c:v>11.554166666666699</c:v>
                </c:pt>
                <c:pt idx="8320">
                  <c:v>11.5555555555556</c:v>
                </c:pt>
                <c:pt idx="8321">
                  <c:v>11.556944444444399</c:v>
                </c:pt>
                <c:pt idx="8322">
                  <c:v>11.5583333333333</c:v>
                </c:pt>
                <c:pt idx="8323">
                  <c:v>11.5597222222222</c:v>
                </c:pt>
                <c:pt idx="8324">
                  <c:v>11.561111111111099</c:v>
                </c:pt>
                <c:pt idx="8325">
                  <c:v>11.5625</c:v>
                </c:pt>
                <c:pt idx="8326">
                  <c:v>11.563888888888901</c:v>
                </c:pt>
                <c:pt idx="8327">
                  <c:v>11.5652777777778</c:v>
                </c:pt>
                <c:pt idx="8328">
                  <c:v>11.5666666666667</c:v>
                </c:pt>
                <c:pt idx="8329">
                  <c:v>11.568055555555601</c:v>
                </c:pt>
                <c:pt idx="8330">
                  <c:v>11.5694444444444</c:v>
                </c:pt>
                <c:pt idx="8331">
                  <c:v>11.570833333333301</c:v>
                </c:pt>
                <c:pt idx="8332">
                  <c:v>11.5722222222222</c:v>
                </c:pt>
                <c:pt idx="8333">
                  <c:v>11.5736111111111</c:v>
                </c:pt>
                <c:pt idx="8334">
                  <c:v>11.574999999999999</c:v>
                </c:pt>
                <c:pt idx="8335">
                  <c:v>11.5763888888889</c:v>
                </c:pt>
                <c:pt idx="8336">
                  <c:v>11.577777777777801</c:v>
                </c:pt>
                <c:pt idx="8337">
                  <c:v>11.579166666666699</c:v>
                </c:pt>
                <c:pt idx="8338">
                  <c:v>11.5805555555556</c:v>
                </c:pt>
                <c:pt idx="8339">
                  <c:v>11.5819444444444</c:v>
                </c:pt>
                <c:pt idx="8340">
                  <c:v>11.5833333333333</c:v>
                </c:pt>
                <c:pt idx="8341">
                  <c:v>11.584722222222201</c:v>
                </c:pt>
                <c:pt idx="8342">
                  <c:v>11.5861111111111</c:v>
                </c:pt>
                <c:pt idx="8343">
                  <c:v>11.5875</c:v>
                </c:pt>
                <c:pt idx="8344">
                  <c:v>11.588888888888899</c:v>
                </c:pt>
                <c:pt idx="8345">
                  <c:v>11.5902777777778</c:v>
                </c:pt>
                <c:pt idx="8346">
                  <c:v>11.591666666666701</c:v>
                </c:pt>
                <c:pt idx="8347">
                  <c:v>11.593055555555599</c:v>
                </c:pt>
                <c:pt idx="8348">
                  <c:v>11.594444444444401</c:v>
                </c:pt>
                <c:pt idx="8349">
                  <c:v>11.595833333333299</c:v>
                </c:pt>
                <c:pt idx="8350">
                  <c:v>11.5972222222222</c:v>
                </c:pt>
                <c:pt idx="8351">
                  <c:v>11.598611111111101</c:v>
                </c:pt>
                <c:pt idx="8352">
                  <c:v>11.6</c:v>
                </c:pt>
                <c:pt idx="8353">
                  <c:v>11.6013888888889</c:v>
                </c:pt>
                <c:pt idx="8354">
                  <c:v>11.602777777777799</c:v>
                </c:pt>
                <c:pt idx="8355">
                  <c:v>11.6041666666667</c:v>
                </c:pt>
                <c:pt idx="8356">
                  <c:v>11.6055555555556</c:v>
                </c:pt>
                <c:pt idx="8357">
                  <c:v>11.6069444444444</c:v>
                </c:pt>
                <c:pt idx="8358">
                  <c:v>11.608333333333301</c:v>
                </c:pt>
                <c:pt idx="8359">
                  <c:v>11.609722222222199</c:v>
                </c:pt>
                <c:pt idx="8360">
                  <c:v>11.6111111111111</c:v>
                </c:pt>
                <c:pt idx="8361">
                  <c:v>11.612500000000001</c:v>
                </c:pt>
                <c:pt idx="8362">
                  <c:v>11.6138888888889</c:v>
                </c:pt>
                <c:pt idx="8363">
                  <c:v>11.6152777777778</c:v>
                </c:pt>
                <c:pt idx="8364">
                  <c:v>11.616666666666699</c:v>
                </c:pt>
                <c:pt idx="8365">
                  <c:v>11.6180555555556</c:v>
                </c:pt>
                <c:pt idx="8366">
                  <c:v>11.619444444444399</c:v>
                </c:pt>
                <c:pt idx="8367">
                  <c:v>11.6208333333333</c:v>
                </c:pt>
                <c:pt idx="8368">
                  <c:v>11.6222222222222</c:v>
                </c:pt>
                <c:pt idx="8369">
                  <c:v>11.623611111111099</c:v>
                </c:pt>
                <c:pt idx="8370">
                  <c:v>11.625</c:v>
                </c:pt>
                <c:pt idx="8371">
                  <c:v>11.626388888888901</c:v>
                </c:pt>
                <c:pt idx="8372">
                  <c:v>11.6277777777778</c:v>
                </c:pt>
                <c:pt idx="8373">
                  <c:v>11.6291666666667</c:v>
                </c:pt>
                <c:pt idx="8374">
                  <c:v>11.630555555555601</c:v>
                </c:pt>
                <c:pt idx="8375">
                  <c:v>11.6319444444444</c:v>
                </c:pt>
                <c:pt idx="8376">
                  <c:v>11.633333333333301</c:v>
                </c:pt>
                <c:pt idx="8377">
                  <c:v>11.6347222222222</c:v>
                </c:pt>
                <c:pt idx="8378">
                  <c:v>11.6361111111111</c:v>
                </c:pt>
                <c:pt idx="8379">
                  <c:v>11.637499999999999</c:v>
                </c:pt>
                <c:pt idx="8380">
                  <c:v>11.6388888888889</c:v>
                </c:pt>
                <c:pt idx="8381">
                  <c:v>11.640277777777801</c:v>
                </c:pt>
                <c:pt idx="8382">
                  <c:v>11.641666666666699</c:v>
                </c:pt>
                <c:pt idx="8383">
                  <c:v>11.6430555555556</c:v>
                </c:pt>
                <c:pt idx="8384">
                  <c:v>11.6444444444444</c:v>
                </c:pt>
                <c:pt idx="8385">
                  <c:v>11.6458333333333</c:v>
                </c:pt>
                <c:pt idx="8386">
                  <c:v>11.647222222222201</c:v>
                </c:pt>
                <c:pt idx="8387">
                  <c:v>11.6486111111111</c:v>
                </c:pt>
                <c:pt idx="8388">
                  <c:v>11.65</c:v>
                </c:pt>
                <c:pt idx="8389">
                  <c:v>11.651388888888899</c:v>
                </c:pt>
                <c:pt idx="8390">
                  <c:v>11.6527777777778</c:v>
                </c:pt>
                <c:pt idx="8391">
                  <c:v>11.654166666666701</c:v>
                </c:pt>
                <c:pt idx="8392">
                  <c:v>11.655555555555599</c:v>
                </c:pt>
                <c:pt idx="8393">
                  <c:v>11.656944444444401</c:v>
                </c:pt>
                <c:pt idx="8394">
                  <c:v>11.658333333333299</c:v>
                </c:pt>
                <c:pt idx="8395">
                  <c:v>11.6597222222222</c:v>
                </c:pt>
                <c:pt idx="8396">
                  <c:v>11.661111111111101</c:v>
                </c:pt>
                <c:pt idx="8397">
                  <c:v>11.6625</c:v>
                </c:pt>
                <c:pt idx="8398">
                  <c:v>11.6638888888889</c:v>
                </c:pt>
                <c:pt idx="8399">
                  <c:v>11.665277777777799</c:v>
                </c:pt>
                <c:pt idx="8400">
                  <c:v>11.6666666666667</c:v>
                </c:pt>
                <c:pt idx="8401">
                  <c:v>11.6680555555556</c:v>
                </c:pt>
                <c:pt idx="8402">
                  <c:v>11.6694444444444</c:v>
                </c:pt>
                <c:pt idx="8403">
                  <c:v>11.670833333333301</c:v>
                </c:pt>
                <c:pt idx="8404">
                  <c:v>11.672222222222199</c:v>
                </c:pt>
                <c:pt idx="8405">
                  <c:v>11.6736111111111</c:v>
                </c:pt>
                <c:pt idx="8406">
                  <c:v>11.675000000000001</c:v>
                </c:pt>
                <c:pt idx="8407">
                  <c:v>11.6763888888889</c:v>
                </c:pt>
                <c:pt idx="8408">
                  <c:v>11.6777777777778</c:v>
                </c:pt>
                <c:pt idx="8409">
                  <c:v>11.679166666666699</c:v>
                </c:pt>
                <c:pt idx="8410">
                  <c:v>11.6805555555556</c:v>
                </c:pt>
                <c:pt idx="8411">
                  <c:v>11.681944444444399</c:v>
                </c:pt>
                <c:pt idx="8412">
                  <c:v>11.6833333333333</c:v>
                </c:pt>
                <c:pt idx="8413">
                  <c:v>11.6847222222222</c:v>
                </c:pt>
                <c:pt idx="8414">
                  <c:v>11.686111111111099</c:v>
                </c:pt>
                <c:pt idx="8415">
                  <c:v>11.6875</c:v>
                </c:pt>
                <c:pt idx="8416">
                  <c:v>11.688888888888901</c:v>
                </c:pt>
                <c:pt idx="8417">
                  <c:v>11.6902777777778</c:v>
                </c:pt>
                <c:pt idx="8418">
                  <c:v>11.6916666666667</c:v>
                </c:pt>
                <c:pt idx="8419">
                  <c:v>11.693055555555601</c:v>
                </c:pt>
                <c:pt idx="8420">
                  <c:v>11.6944444444444</c:v>
                </c:pt>
                <c:pt idx="8421">
                  <c:v>11.695833333333301</c:v>
                </c:pt>
                <c:pt idx="8422">
                  <c:v>11.6972222222222</c:v>
                </c:pt>
                <c:pt idx="8423">
                  <c:v>11.6986111111111</c:v>
                </c:pt>
                <c:pt idx="8424">
                  <c:v>11.7</c:v>
                </c:pt>
                <c:pt idx="8425">
                  <c:v>11.7013888888889</c:v>
                </c:pt>
                <c:pt idx="8426">
                  <c:v>11.702777777777801</c:v>
                </c:pt>
                <c:pt idx="8427">
                  <c:v>11.704166666666699</c:v>
                </c:pt>
                <c:pt idx="8428">
                  <c:v>11.7055555555556</c:v>
                </c:pt>
                <c:pt idx="8429">
                  <c:v>11.7069444444444</c:v>
                </c:pt>
                <c:pt idx="8430">
                  <c:v>11.7083333333333</c:v>
                </c:pt>
                <c:pt idx="8431">
                  <c:v>11.709722222222201</c:v>
                </c:pt>
                <c:pt idx="8432">
                  <c:v>11.7111111111111</c:v>
                </c:pt>
                <c:pt idx="8433">
                  <c:v>11.7125</c:v>
                </c:pt>
                <c:pt idx="8434">
                  <c:v>11.713888888888899</c:v>
                </c:pt>
                <c:pt idx="8435">
                  <c:v>11.7152777777778</c:v>
                </c:pt>
                <c:pt idx="8436">
                  <c:v>11.716666666666701</c:v>
                </c:pt>
                <c:pt idx="8437">
                  <c:v>11.718055555555599</c:v>
                </c:pt>
                <c:pt idx="8438">
                  <c:v>11.719444444444401</c:v>
                </c:pt>
                <c:pt idx="8439">
                  <c:v>11.720833333333299</c:v>
                </c:pt>
                <c:pt idx="8440">
                  <c:v>11.7222222222222</c:v>
                </c:pt>
                <c:pt idx="8441">
                  <c:v>11.723611111111101</c:v>
                </c:pt>
                <c:pt idx="8442">
                  <c:v>11.725</c:v>
                </c:pt>
                <c:pt idx="8443">
                  <c:v>11.7263888888889</c:v>
                </c:pt>
                <c:pt idx="8444">
                  <c:v>11.727777777777799</c:v>
                </c:pt>
                <c:pt idx="8445">
                  <c:v>11.7291666666667</c:v>
                </c:pt>
                <c:pt idx="8446">
                  <c:v>11.7305555555556</c:v>
                </c:pt>
                <c:pt idx="8447">
                  <c:v>11.7319444444444</c:v>
                </c:pt>
                <c:pt idx="8448">
                  <c:v>11.733333333333301</c:v>
                </c:pt>
                <c:pt idx="8449">
                  <c:v>11.734722222222199</c:v>
                </c:pt>
                <c:pt idx="8450">
                  <c:v>11.7361111111111</c:v>
                </c:pt>
                <c:pt idx="8451">
                  <c:v>11.737500000000001</c:v>
                </c:pt>
                <c:pt idx="8452">
                  <c:v>11.7388888888889</c:v>
                </c:pt>
                <c:pt idx="8453">
                  <c:v>11.7402777777778</c:v>
                </c:pt>
                <c:pt idx="8454">
                  <c:v>11.741666666666699</c:v>
                </c:pt>
                <c:pt idx="8455">
                  <c:v>11.7430555555556</c:v>
                </c:pt>
                <c:pt idx="8456">
                  <c:v>11.744444444444399</c:v>
                </c:pt>
                <c:pt idx="8457">
                  <c:v>11.7458333333333</c:v>
                </c:pt>
                <c:pt idx="8458">
                  <c:v>11.7472222222222</c:v>
                </c:pt>
                <c:pt idx="8459">
                  <c:v>11.748611111111099</c:v>
                </c:pt>
                <c:pt idx="8460">
                  <c:v>11.75</c:v>
                </c:pt>
                <c:pt idx="8461">
                  <c:v>11.751388888888901</c:v>
                </c:pt>
                <c:pt idx="8462">
                  <c:v>11.7527777777778</c:v>
                </c:pt>
                <c:pt idx="8463">
                  <c:v>11.7541666666667</c:v>
                </c:pt>
                <c:pt idx="8464">
                  <c:v>11.755555555555601</c:v>
                </c:pt>
                <c:pt idx="8465">
                  <c:v>11.7569444444444</c:v>
                </c:pt>
                <c:pt idx="8466">
                  <c:v>11.758333333333301</c:v>
                </c:pt>
                <c:pt idx="8467">
                  <c:v>11.7597222222222</c:v>
                </c:pt>
                <c:pt idx="8468">
                  <c:v>11.7611111111111</c:v>
                </c:pt>
                <c:pt idx="8469">
                  <c:v>11.762499999999999</c:v>
                </c:pt>
                <c:pt idx="8470">
                  <c:v>11.7638888888889</c:v>
                </c:pt>
                <c:pt idx="8471">
                  <c:v>11.765277777777801</c:v>
                </c:pt>
                <c:pt idx="8472">
                  <c:v>11.766666666666699</c:v>
                </c:pt>
                <c:pt idx="8473">
                  <c:v>11.7680555555556</c:v>
                </c:pt>
                <c:pt idx="8474">
                  <c:v>11.7694444444444</c:v>
                </c:pt>
                <c:pt idx="8475">
                  <c:v>11.7708333333333</c:v>
                </c:pt>
                <c:pt idx="8476">
                  <c:v>11.772222222222201</c:v>
                </c:pt>
                <c:pt idx="8477">
                  <c:v>11.7736111111111</c:v>
                </c:pt>
                <c:pt idx="8478">
                  <c:v>11.775</c:v>
                </c:pt>
                <c:pt idx="8479">
                  <c:v>11.776388888888899</c:v>
                </c:pt>
                <c:pt idx="8480">
                  <c:v>11.7777777777778</c:v>
                </c:pt>
                <c:pt idx="8481">
                  <c:v>11.779166666666701</c:v>
                </c:pt>
                <c:pt idx="8482">
                  <c:v>11.780555555555599</c:v>
                </c:pt>
                <c:pt idx="8483">
                  <c:v>11.781944444444401</c:v>
                </c:pt>
                <c:pt idx="8484">
                  <c:v>11.783333333333299</c:v>
                </c:pt>
                <c:pt idx="8485">
                  <c:v>11.7847222222222</c:v>
                </c:pt>
                <c:pt idx="8486">
                  <c:v>11.786111111111101</c:v>
                </c:pt>
                <c:pt idx="8487">
                  <c:v>11.7875</c:v>
                </c:pt>
                <c:pt idx="8488">
                  <c:v>11.7888888888889</c:v>
                </c:pt>
                <c:pt idx="8489">
                  <c:v>11.790277777777799</c:v>
                </c:pt>
                <c:pt idx="8490">
                  <c:v>11.7916666666667</c:v>
                </c:pt>
                <c:pt idx="8491">
                  <c:v>11.7930555555556</c:v>
                </c:pt>
                <c:pt idx="8492">
                  <c:v>11.7944444444444</c:v>
                </c:pt>
                <c:pt idx="8493">
                  <c:v>11.795833333333301</c:v>
                </c:pt>
                <c:pt idx="8494">
                  <c:v>11.797222222222199</c:v>
                </c:pt>
                <c:pt idx="8495">
                  <c:v>11.7986111111111</c:v>
                </c:pt>
                <c:pt idx="8496">
                  <c:v>11.8</c:v>
                </c:pt>
                <c:pt idx="8497">
                  <c:v>11.8013888888889</c:v>
                </c:pt>
                <c:pt idx="8498">
                  <c:v>11.8027777777778</c:v>
                </c:pt>
                <c:pt idx="8499">
                  <c:v>11.804166666666699</c:v>
                </c:pt>
                <c:pt idx="8500">
                  <c:v>11.8055555555556</c:v>
                </c:pt>
                <c:pt idx="8501">
                  <c:v>11.806944444444399</c:v>
                </c:pt>
                <c:pt idx="8502">
                  <c:v>11.8083333333333</c:v>
                </c:pt>
                <c:pt idx="8503">
                  <c:v>11.8097222222222</c:v>
                </c:pt>
                <c:pt idx="8504">
                  <c:v>11.811111111111099</c:v>
                </c:pt>
                <c:pt idx="8505">
                  <c:v>11.8125</c:v>
                </c:pt>
                <c:pt idx="8506">
                  <c:v>11.813888888888901</c:v>
                </c:pt>
                <c:pt idx="8507">
                  <c:v>11.8152777777778</c:v>
                </c:pt>
                <c:pt idx="8508">
                  <c:v>11.8166666666667</c:v>
                </c:pt>
                <c:pt idx="8509">
                  <c:v>11.818055555555601</c:v>
                </c:pt>
                <c:pt idx="8510">
                  <c:v>11.8194444444444</c:v>
                </c:pt>
                <c:pt idx="8511">
                  <c:v>11.820833333333301</c:v>
                </c:pt>
                <c:pt idx="8512">
                  <c:v>11.8222222222222</c:v>
                </c:pt>
                <c:pt idx="8513">
                  <c:v>11.8236111111111</c:v>
                </c:pt>
                <c:pt idx="8514">
                  <c:v>11.824999999999999</c:v>
                </c:pt>
                <c:pt idx="8515">
                  <c:v>11.8263888888889</c:v>
                </c:pt>
                <c:pt idx="8516">
                  <c:v>11.827777777777801</c:v>
                </c:pt>
                <c:pt idx="8517">
                  <c:v>11.829166666666699</c:v>
                </c:pt>
                <c:pt idx="8518">
                  <c:v>11.8305555555556</c:v>
                </c:pt>
                <c:pt idx="8519">
                  <c:v>11.8319444444444</c:v>
                </c:pt>
                <c:pt idx="8520">
                  <c:v>11.8333333333333</c:v>
                </c:pt>
                <c:pt idx="8521">
                  <c:v>11.834722222222201</c:v>
                </c:pt>
                <c:pt idx="8522">
                  <c:v>11.8361111111111</c:v>
                </c:pt>
                <c:pt idx="8523">
                  <c:v>11.8375</c:v>
                </c:pt>
                <c:pt idx="8524">
                  <c:v>11.838888888888899</c:v>
                </c:pt>
                <c:pt idx="8525">
                  <c:v>11.8402777777778</c:v>
                </c:pt>
                <c:pt idx="8526">
                  <c:v>11.841666666666701</c:v>
                </c:pt>
                <c:pt idx="8527">
                  <c:v>11.843055555555599</c:v>
                </c:pt>
                <c:pt idx="8528">
                  <c:v>11.844444444444401</c:v>
                </c:pt>
                <c:pt idx="8529">
                  <c:v>11.845833333333299</c:v>
                </c:pt>
                <c:pt idx="8530">
                  <c:v>11.8472222222222</c:v>
                </c:pt>
                <c:pt idx="8531">
                  <c:v>11.848611111111101</c:v>
                </c:pt>
                <c:pt idx="8532">
                  <c:v>11.85</c:v>
                </c:pt>
                <c:pt idx="8533">
                  <c:v>11.8513888888889</c:v>
                </c:pt>
                <c:pt idx="8534">
                  <c:v>11.852777777777799</c:v>
                </c:pt>
                <c:pt idx="8535">
                  <c:v>11.8541666666667</c:v>
                </c:pt>
                <c:pt idx="8536">
                  <c:v>11.8555555555556</c:v>
                </c:pt>
                <c:pt idx="8537">
                  <c:v>11.8569444444444</c:v>
                </c:pt>
                <c:pt idx="8538">
                  <c:v>11.858333333333301</c:v>
                </c:pt>
                <c:pt idx="8539">
                  <c:v>11.859722222222199</c:v>
                </c:pt>
                <c:pt idx="8540">
                  <c:v>11.8611111111111</c:v>
                </c:pt>
                <c:pt idx="8541">
                  <c:v>11.862500000000001</c:v>
                </c:pt>
                <c:pt idx="8542">
                  <c:v>11.8638888888889</c:v>
                </c:pt>
                <c:pt idx="8543">
                  <c:v>11.8652777777778</c:v>
                </c:pt>
                <c:pt idx="8544">
                  <c:v>11.866666666666699</c:v>
                </c:pt>
                <c:pt idx="8545">
                  <c:v>11.8680555555556</c:v>
                </c:pt>
                <c:pt idx="8546">
                  <c:v>11.869444444444399</c:v>
                </c:pt>
                <c:pt idx="8547">
                  <c:v>11.8708333333333</c:v>
                </c:pt>
                <c:pt idx="8548">
                  <c:v>11.8722222222222</c:v>
                </c:pt>
                <c:pt idx="8549">
                  <c:v>11.873611111111099</c:v>
                </c:pt>
                <c:pt idx="8550">
                  <c:v>11.875</c:v>
                </c:pt>
                <c:pt idx="8551">
                  <c:v>11.876388888888901</c:v>
                </c:pt>
                <c:pt idx="8552">
                  <c:v>11.8777777777778</c:v>
                </c:pt>
                <c:pt idx="8553">
                  <c:v>11.8791666666667</c:v>
                </c:pt>
                <c:pt idx="8554">
                  <c:v>11.880555555555601</c:v>
                </c:pt>
                <c:pt idx="8555">
                  <c:v>11.8819444444444</c:v>
                </c:pt>
                <c:pt idx="8556">
                  <c:v>11.883333333333301</c:v>
                </c:pt>
                <c:pt idx="8557">
                  <c:v>11.8847222222222</c:v>
                </c:pt>
                <c:pt idx="8558">
                  <c:v>11.8861111111111</c:v>
                </c:pt>
                <c:pt idx="8559">
                  <c:v>11.887499999999999</c:v>
                </c:pt>
                <c:pt idx="8560">
                  <c:v>11.8888888888889</c:v>
                </c:pt>
                <c:pt idx="8561">
                  <c:v>11.890277777777801</c:v>
                </c:pt>
                <c:pt idx="8562">
                  <c:v>11.891666666666699</c:v>
                </c:pt>
                <c:pt idx="8563">
                  <c:v>11.8930555555556</c:v>
                </c:pt>
                <c:pt idx="8564">
                  <c:v>11.8944444444444</c:v>
                </c:pt>
                <c:pt idx="8565">
                  <c:v>11.8958333333333</c:v>
                </c:pt>
                <c:pt idx="8566">
                  <c:v>11.897222222222201</c:v>
                </c:pt>
                <c:pt idx="8567">
                  <c:v>11.8986111111111</c:v>
                </c:pt>
                <c:pt idx="8568">
                  <c:v>11.9</c:v>
                </c:pt>
                <c:pt idx="8569">
                  <c:v>11.901388888888899</c:v>
                </c:pt>
                <c:pt idx="8570">
                  <c:v>11.9027777777778</c:v>
                </c:pt>
                <c:pt idx="8571">
                  <c:v>11.904166666666701</c:v>
                </c:pt>
                <c:pt idx="8572">
                  <c:v>11.905555555555599</c:v>
                </c:pt>
                <c:pt idx="8573">
                  <c:v>11.906944444444401</c:v>
                </c:pt>
                <c:pt idx="8574">
                  <c:v>11.908333333333299</c:v>
                </c:pt>
                <c:pt idx="8575">
                  <c:v>11.9097222222222</c:v>
                </c:pt>
                <c:pt idx="8576">
                  <c:v>11.911111111111101</c:v>
                </c:pt>
                <c:pt idx="8577">
                  <c:v>11.9125</c:v>
                </c:pt>
                <c:pt idx="8578">
                  <c:v>11.9138888888889</c:v>
                </c:pt>
                <c:pt idx="8579">
                  <c:v>11.915277777777799</c:v>
                </c:pt>
                <c:pt idx="8580">
                  <c:v>11.9166666666667</c:v>
                </c:pt>
                <c:pt idx="8581">
                  <c:v>11.9180555555556</c:v>
                </c:pt>
                <c:pt idx="8582">
                  <c:v>11.9194444444444</c:v>
                </c:pt>
                <c:pt idx="8583">
                  <c:v>11.920833333333301</c:v>
                </c:pt>
                <c:pt idx="8584">
                  <c:v>11.922222222222199</c:v>
                </c:pt>
                <c:pt idx="8585">
                  <c:v>11.9236111111111</c:v>
                </c:pt>
                <c:pt idx="8586">
                  <c:v>11.925000000000001</c:v>
                </c:pt>
                <c:pt idx="8587">
                  <c:v>11.9263888888889</c:v>
                </c:pt>
                <c:pt idx="8588">
                  <c:v>11.9277777777778</c:v>
                </c:pt>
                <c:pt idx="8589">
                  <c:v>11.929166666666699</c:v>
                </c:pt>
                <c:pt idx="8590">
                  <c:v>11.9305555555556</c:v>
                </c:pt>
                <c:pt idx="8591">
                  <c:v>11.931944444444399</c:v>
                </c:pt>
                <c:pt idx="8592">
                  <c:v>11.9333333333333</c:v>
                </c:pt>
                <c:pt idx="8593">
                  <c:v>11.9347222222222</c:v>
                </c:pt>
                <c:pt idx="8594">
                  <c:v>11.936111111111099</c:v>
                </c:pt>
                <c:pt idx="8595">
                  <c:v>11.9375</c:v>
                </c:pt>
                <c:pt idx="8596">
                  <c:v>11.938888888888901</c:v>
                </c:pt>
                <c:pt idx="8597">
                  <c:v>11.9402777777778</c:v>
                </c:pt>
                <c:pt idx="8598">
                  <c:v>11.9416666666667</c:v>
                </c:pt>
                <c:pt idx="8599">
                  <c:v>11.943055555555601</c:v>
                </c:pt>
                <c:pt idx="8600">
                  <c:v>11.9444444444444</c:v>
                </c:pt>
                <c:pt idx="8601">
                  <c:v>11.945833333333301</c:v>
                </c:pt>
                <c:pt idx="8602">
                  <c:v>11.9472222222222</c:v>
                </c:pt>
                <c:pt idx="8603">
                  <c:v>11.9486111111111</c:v>
                </c:pt>
                <c:pt idx="8604">
                  <c:v>11.95</c:v>
                </c:pt>
                <c:pt idx="8605">
                  <c:v>11.9513888888889</c:v>
                </c:pt>
                <c:pt idx="8606">
                  <c:v>11.952777777777801</c:v>
                </c:pt>
                <c:pt idx="8607">
                  <c:v>11.954166666666699</c:v>
                </c:pt>
                <c:pt idx="8608">
                  <c:v>11.9555555555556</c:v>
                </c:pt>
                <c:pt idx="8609">
                  <c:v>11.9569444444444</c:v>
                </c:pt>
                <c:pt idx="8610">
                  <c:v>11.9583333333333</c:v>
                </c:pt>
                <c:pt idx="8611">
                  <c:v>11.959722222222201</c:v>
                </c:pt>
                <c:pt idx="8612">
                  <c:v>11.9611111111111</c:v>
                </c:pt>
                <c:pt idx="8613">
                  <c:v>11.9625</c:v>
                </c:pt>
                <c:pt idx="8614">
                  <c:v>11.963888888888899</c:v>
                </c:pt>
                <c:pt idx="8615">
                  <c:v>11.9652777777778</c:v>
                </c:pt>
                <c:pt idx="8616">
                  <c:v>11.966666666666701</c:v>
                </c:pt>
                <c:pt idx="8617">
                  <c:v>11.968055555555599</c:v>
                </c:pt>
                <c:pt idx="8618">
                  <c:v>11.969444444444401</c:v>
                </c:pt>
                <c:pt idx="8619">
                  <c:v>11.970833333333299</c:v>
                </c:pt>
                <c:pt idx="8620">
                  <c:v>11.9722222222222</c:v>
                </c:pt>
                <c:pt idx="8621">
                  <c:v>11.973611111111101</c:v>
                </c:pt>
                <c:pt idx="8622">
                  <c:v>11.975</c:v>
                </c:pt>
                <c:pt idx="8623">
                  <c:v>11.9763888888889</c:v>
                </c:pt>
                <c:pt idx="8624">
                  <c:v>11.977777777777799</c:v>
                </c:pt>
                <c:pt idx="8625">
                  <c:v>11.9791666666667</c:v>
                </c:pt>
                <c:pt idx="8626">
                  <c:v>11.9805555555556</c:v>
                </c:pt>
                <c:pt idx="8627">
                  <c:v>11.9819444444444</c:v>
                </c:pt>
                <c:pt idx="8628">
                  <c:v>11.983333333333301</c:v>
                </c:pt>
                <c:pt idx="8629">
                  <c:v>11.984722222222199</c:v>
                </c:pt>
                <c:pt idx="8630">
                  <c:v>11.9861111111111</c:v>
                </c:pt>
                <c:pt idx="8631">
                  <c:v>11.987500000000001</c:v>
                </c:pt>
                <c:pt idx="8632">
                  <c:v>11.9888888888889</c:v>
                </c:pt>
                <c:pt idx="8633">
                  <c:v>11.9902777777778</c:v>
                </c:pt>
                <c:pt idx="8634">
                  <c:v>11.991666666666699</c:v>
                </c:pt>
                <c:pt idx="8635">
                  <c:v>11.9930555555556</c:v>
                </c:pt>
                <c:pt idx="8636">
                  <c:v>11.994444444444399</c:v>
                </c:pt>
                <c:pt idx="8637">
                  <c:v>11.9958333333333</c:v>
                </c:pt>
                <c:pt idx="8638">
                  <c:v>11.9972222222222</c:v>
                </c:pt>
                <c:pt idx="8639">
                  <c:v>11.998611111111099</c:v>
                </c:pt>
                <c:pt idx="8640">
                  <c:v>12</c:v>
                </c:pt>
                <c:pt idx="8641">
                  <c:v>12.001388888888901</c:v>
                </c:pt>
                <c:pt idx="8642">
                  <c:v>12.0027777777778</c:v>
                </c:pt>
                <c:pt idx="8643">
                  <c:v>12.0041666666667</c:v>
                </c:pt>
                <c:pt idx="8644">
                  <c:v>12.005555555555601</c:v>
                </c:pt>
                <c:pt idx="8645">
                  <c:v>12.0069444444444</c:v>
                </c:pt>
                <c:pt idx="8646">
                  <c:v>12.008333333333301</c:v>
                </c:pt>
                <c:pt idx="8647">
                  <c:v>12.0097222222222</c:v>
                </c:pt>
                <c:pt idx="8648">
                  <c:v>12.0111111111111</c:v>
                </c:pt>
                <c:pt idx="8649">
                  <c:v>12.012499999999999</c:v>
                </c:pt>
                <c:pt idx="8650">
                  <c:v>12.0138888888889</c:v>
                </c:pt>
                <c:pt idx="8651">
                  <c:v>12.015277777777801</c:v>
                </c:pt>
                <c:pt idx="8652">
                  <c:v>12.016666666666699</c:v>
                </c:pt>
                <c:pt idx="8653">
                  <c:v>12.0180555555556</c:v>
                </c:pt>
                <c:pt idx="8654">
                  <c:v>12.0194444444444</c:v>
                </c:pt>
                <c:pt idx="8655">
                  <c:v>12.0208333333333</c:v>
                </c:pt>
                <c:pt idx="8656">
                  <c:v>12.022222222222201</c:v>
                </c:pt>
                <c:pt idx="8657">
                  <c:v>12.0236111111111</c:v>
                </c:pt>
                <c:pt idx="8658">
                  <c:v>12.025</c:v>
                </c:pt>
                <c:pt idx="8659">
                  <c:v>12.026388888888899</c:v>
                </c:pt>
                <c:pt idx="8660">
                  <c:v>12.0277777777778</c:v>
                </c:pt>
                <c:pt idx="8661">
                  <c:v>12.029166666666701</c:v>
                </c:pt>
                <c:pt idx="8662">
                  <c:v>12.030555555555599</c:v>
                </c:pt>
                <c:pt idx="8663">
                  <c:v>12.031944444444401</c:v>
                </c:pt>
                <c:pt idx="8664">
                  <c:v>12.033333333333299</c:v>
                </c:pt>
                <c:pt idx="8665">
                  <c:v>12.0347222222222</c:v>
                </c:pt>
                <c:pt idx="8666">
                  <c:v>12.036111111111101</c:v>
                </c:pt>
                <c:pt idx="8667">
                  <c:v>12.0375</c:v>
                </c:pt>
                <c:pt idx="8668">
                  <c:v>12.0388888888889</c:v>
                </c:pt>
                <c:pt idx="8669">
                  <c:v>12.040277777777799</c:v>
                </c:pt>
                <c:pt idx="8670">
                  <c:v>12.0416666666667</c:v>
                </c:pt>
                <c:pt idx="8671">
                  <c:v>12.0430555555556</c:v>
                </c:pt>
                <c:pt idx="8672">
                  <c:v>12.0444444444444</c:v>
                </c:pt>
                <c:pt idx="8673">
                  <c:v>12.045833333333301</c:v>
                </c:pt>
                <c:pt idx="8674">
                  <c:v>12.047222222222199</c:v>
                </c:pt>
                <c:pt idx="8675">
                  <c:v>12.0486111111111</c:v>
                </c:pt>
                <c:pt idx="8676">
                  <c:v>12.05</c:v>
                </c:pt>
                <c:pt idx="8677">
                  <c:v>12.0513888888889</c:v>
                </c:pt>
                <c:pt idx="8678">
                  <c:v>12.0527777777778</c:v>
                </c:pt>
                <c:pt idx="8679">
                  <c:v>12.054166666666699</c:v>
                </c:pt>
                <c:pt idx="8680">
                  <c:v>12.0555555555556</c:v>
                </c:pt>
                <c:pt idx="8681">
                  <c:v>12.056944444444399</c:v>
                </c:pt>
                <c:pt idx="8682">
                  <c:v>12.0583333333333</c:v>
                </c:pt>
                <c:pt idx="8683">
                  <c:v>12.0597222222222</c:v>
                </c:pt>
                <c:pt idx="8684">
                  <c:v>12.061111111111099</c:v>
                </c:pt>
                <c:pt idx="8685">
                  <c:v>12.0625</c:v>
                </c:pt>
                <c:pt idx="8686">
                  <c:v>12.063888888888901</c:v>
                </c:pt>
                <c:pt idx="8687">
                  <c:v>12.0652777777778</c:v>
                </c:pt>
                <c:pt idx="8688">
                  <c:v>12.0666666666667</c:v>
                </c:pt>
                <c:pt idx="8689">
                  <c:v>12.068055555555601</c:v>
                </c:pt>
                <c:pt idx="8690">
                  <c:v>12.0694444444444</c:v>
                </c:pt>
                <c:pt idx="8691">
                  <c:v>12.070833333333301</c:v>
                </c:pt>
                <c:pt idx="8692">
                  <c:v>12.0722222222222</c:v>
                </c:pt>
                <c:pt idx="8693">
                  <c:v>12.0736111111111</c:v>
                </c:pt>
                <c:pt idx="8694">
                  <c:v>12.074999999999999</c:v>
                </c:pt>
                <c:pt idx="8695">
                  <c:v>12.0763888888889</c:v>
                </c:pt>
                <c:pt idx="8696">
                  <c:v>12.077777777777801</c:v>
                </c:pt>
                <c:pt idx="8697">
                  <c:v>12.079166666666699</c:v>
                </c:pt>
                <c:pt idx="8698">
                  <c:v>12.0805555555556</c:v>
                </c:pt>
                <c:pt idx="8699">
                  <c:v>12.0819444444444</c:v>
                </c:pt>
                <c:pt idx="8700">
                  <c:v>12.0833333333333</c:v>
                </c:pt>
                <c:pt idx="8701">
                  <c:v>12.084722222222201</c:v>
                </c:pt>
                <c:pt idx="8702">
                  <c:v>12.0861111111111</c:v>
                </c:pt>
                <c:pt idx="8703">
                  <c:v>12.0875</c:v>
                </c:pt>
                <c:pt idx="8704">
                  <c:v>12.088888888888899</c:v>
                </c:pt>
                <c:pt idx="8705">
                  <c:v>12.0902777777778</c:v>
                </c:pt>
                <c:pt idx="8706">
                  <c:v>12.091666666666701</c:v>
                </c:pt>
                <c:pt idx="8707">
                  <c:v>12.093055555555599</c:v>
                </c:pt>
                <c:pt idx="8708">
                  <c:v>12.094444444444401</c:v>
                </c:pt>
                <c:pt idx="8709">
                  <c:v>12.095833333333299</c:v>
                </c:pt>
                <c:pt idx="8710">
                  <c:v>12.0972222222222</c:v>
                </c:pt>
                <c:pt idx="8711">
                  <c:v>12.098611111111101</c:v>
                </c:pt>
                <c:pt idx="8712">
                  <c:v>12.1</c:v>
                </c:pt>
                <c:pt idx="8713">
                  <c:v>12.1013888888889</c:v>
                </c:pt>
                <c:pt idx="8714">
                  <c:v>12.102777777777799</c:v>
                </c:pt>
                <c:pt idx="8715">
                  <c:v>12.1041666666667</c:v>
                </c:pt>
                <c:pt idx="8716">
                  <c:v>12.1055555555556</c:v>
                </c:pt>
                <c:pt idx="8717">
                  <c:v>12.1069444444444</c:v>
                </c:pt>
                <c:pt idx="8718">
                  <c:v>12.108333333333301</c:v>
                </c:pt>
                <c:pt idx="8719">
                  <c:v>12.109722222222199</c:v>
                </c:pt>
                <c:pt idx="8720">
                  <c:v>12.1111111111111</c:v>
                </c:pt>
                <c:pt idx="8721">
                  <c:v>12.112500000000001</c:v>
                </c:pt>
                <c:pt idx="8722">
                  <c:v>12.1138888888889</c:v>
                </c:pt>
                <c:pt idx="8723">
                  <c:v>12.1152777777778</c:v>
                </c:pt>
                <c:pt idx="8724">
                  <c:v>12.116666666666699</c:v>
                </c:pt>
                <c:pt idx="8725">
                  <c:v>12.1180555555556</c:v>
                </c:pt>
                <c:pt idx="8726">
                  <c:v>12.119444444444399</c:v>
                </c:pt>
                <c:pt idx="8727">
                  <c:v>12.1208333333333</c:v>
                </c:pt>
                <c:pt idx="8728">
                  <c:v>12.1222222222222</c:v>
                </c:pt>
                <c:pt idx="8729">
                  <c:v>12.123611111111099</c:v>
                </c:pt>
                <c:pt idx="8730">
                  <c:v>12.125</c:v>
                </c:pt>
                <c:pt idx="8731">
                  <c:v>12.126388888888901</c:v>
                </c:pt>
                <c:pt idx="8732">
                  <c:v>12.1277777777778</c:v>
                </c:pt>
                <c:pt idx="8733">
                  <c:v>12.1291666666667</c:v>
                </c:pt>
                <c:pt idx="8734">
                  <c:v>12.130555555555601</c:v>
                </c:pt>
                <c:pt idx="8735">
                  <c:v>12.1319444444444</c:v>
                </c:pt>
                <c:pt idx="8736">
                  <c:v>12.133333333333301</c:v>
                </c:pt>
                <c:pt idx="8737">
                  <c:v>12.1347222222222</c:v>
                </c:pt>
                <c:pt idx="8738">
                  <c:v>12.1361111111111</c:v>
                </c:pt>
                <c:pt idx="8739">
                  <c:v>12.137499999999999</c:v>
                </c:pt>
                <c:pt idx="8740">
                  <c:v>12.1388888888889</c:v>
                </c:pt>
                <c:pt idx="8741">
                  <c:v>12.140277777777801</c:v>
                </c:pt>
                <c:pt idx="8742">
                  <c:v>12.141666666666699</c:v>
                </c:pt>
                <c:pt idx="8743">
                  <c:v>12.1430555555556</c:v>
                </c:pt>
                <c:pt idx="8744">
                  <c:v>12.1444444444444</c:v>
                </c:pt>
                <c:pt idx="8745">
                  <c:v>12.1458333333333</c:v>
                </c:pt>
                <c:pt idx="8746">
                  <c:v>12.147222222222201</c:v>
                </c:pt>
                <c:pt idx="8747">
                  <c:v>12.1486111111111</c:v>
                </c:pt>
                <c:pt idx="8748">
                  <c:v>12.15</c:v>
                </c:pt>
                <c:pt idx="8749">
                  <c:v>12.151388888888899</c:v>
                </c:pt>
                <c:pt idx="8750">
                  <c:v>12.1527777777778</c:v>
                </c:pt>
                <c:pt idx="8751">
                  <c:v>12.154166666666701</c:v>
                </c:pt>
                <c:pt idx="8752">
                  <c:v>12.155555555555599</c:v>
                </c:pt>
                <c:pt idx="8753">
                  <c:v>12.156944444444401</c:v>
                </c:pt>
                <c:pt idx="8754">
                  <c:v>12.158333333333299</c:v>
                </c:pt>
                <c:pt idx="8755">
                  <c:v>12.1597222222222</c:v>
                </c:pt>
                <c:pt idx="8756">
                  <c:v>12.161111111111101</c:v>
                </c:pt>
                <c:pt idx="8757">
                  <c:v>12.1625</c:v>
                </c:pt>
                <c:pt idx="8758">
                  <c:v>12.1638888888889</c:v>
                </c:pt>
                <c:pt idx="8759">
                  <c:v>12.165277777777799</c:v>
                </c:pt>
                <c:pt idx="8760">
                  <c:v>12.1666666666667</c:v>
                </c:pt>
                <c:pt idx="8761">
                  <c:v>12.1680555555556</c:v>
                </c:pt>
                <c:pt idx="8762">
                  <c:v>12.1694444444444</c:v>
                </c:pt>
                <c:pt idx="8763">
                  <c:v>12.170833333333301</c:v>
                </c:pt>
                <c:pt idx="8764">
                  <c:v>12.172222222222199</c:v>
                </c:pt>
                <c:pt idx="8765">
                  <c:v>12.1736111111111</c:v>
                </c:pt>
                <c:pt idx="8766">
                  <c:v>12.175000000000001</c:v>
                </c:pt>
                <c:pt idx="8767">
                  <c:v>12.1763888888889</c:v>
                </c:pt>
                <c:pt idx="8768">
                  <c:v>12.1777777777778</c:v>
                </c:pt>
                <c:pt idx="8769">
                  <c:v>12.179166666666699</c:v>
                </c:pt>
                <c:pt idx="8770">
                  <c:v>12.1805555555556</c:v>
                </c:pt>
                <c:pt idx="8771">
                  <c:v>12.181944444444399</c:v>
                </c:pt>
                <c:pt idx="8772">
                  <c:v>12.1833333333333</c:v>
                </c:pt>
                <c:pt idx="8773">
                  <c:v>12.1847222222222</c:v>
                </c:pt>
                <c:pt idx="8774">
                  <c:v>12.186111111111099</c:v>
                </c:pt>
                <c:pt idx="8775">
                  <c:v>12.1875</c:v>
                </c:pt>
                <c:pt idx="8776">
                  <c:v>12.188888888888901</c:v>
                </c:pt>
                <c:pt idx="8777">
                  <c:v>12.1902777777778</c:v>
                </c:pt>
                <c:pt idx="8778">
                  <c:v>12.1916666666667</c:v>
                </c:pt>
                <c:pt idx="8779">
                  <c:v>12.193055555555601</c:v>
                </c:pt>
                <c:pt idx="8780">
                  <c:v>12.1944444444444</c:v>
                </c:pt>
                <c:pt idx="8781">
                  <c:v>12.195833333333301</c:v>
                </c:pt>
                <c:pt idx="8782">
                  <c:v>12.1972222222222</c:v>
                </c:pt>
                <c:pt idx="8783">
                  <c:v>12.1986111111111</c:v>
                </c:pt>
                <c:pt idx="8784">
                  <c:v>12.2</c:v>
                </c:pt>
                <c:pt idx="8785">
                  <c:v>12.2013888888889</c:v>
                </c:pt>
                <c:pt idx="8786">
                  <c:v>12.202777777777801</c:v>
                </c:pt>
                <c:pt idx="8787">
                  <c:v>12.204166666666699</c:v>
                </c:pt>
                <c:pt idx="8788">
                  <c:v>12.2055555555556</c:v>
                </c:pt>
                <c:pt idx="8789">
                  <c:v>12.2069444444444</c:v>
                </c:pt>
                <c:pt idx="8790">
                  <c:v>12.2083333333333</c:v>
                </c:pt>
                <c:pt idx="8791">
                  <c:v>12.209722222222201</c:v>
                </c:pt>
                <c:pt idx="8792">
                  <c:v>12.2111111111111</c:v>
                </c:pt>
                <c:pt idx="8793">
                  <c:v>12.2125</c:v>
                </c:pt>
                <c:pt idx="8794">
                  <c:v>12.213888888888899</c:v>
                </c:pt>
                <c:pt idx="8795">
                  <c:v>12.2152777777778</c:v>
                </c:pt>
                <c:pt idx="8796">
                  <c:v>12.216666666666701</c:v>
                </c:pt>
                <c:pt idx="8797">
                  <c:v>12.218055555555599</c:v>
                </c:pt>
                <c:pt idx="8798">
                  <c:v>12.219444444444401</c:v>
                </c:pt>
                <c:pt idx="8799">
                  <c:v>12.220833333333299</c:v>
                </c:pt>
                <c:pt idx="8800">
                  <c:v>12.2222222222222</c:v>
                </c:pt>
                <c:pt idx="8801">
                  <c:v>12.223611111111101</c:v>
                </c:pt>
                <c:pt idx="8802">
                  <c:v>12.225</c:v>
                </c:pt>
                <c:pt idx="8803">
                  <c:v>12.2263888888889</c:v>
                </c:pt>
                <c:pt idx="8804">
                  <c:v>12.227777777777799</c:v>
                </c:pt>
                <c:pt idx="8805">
                  <c:v>12.2291666666667</c:v>
                </c:pt>
                <c:pt idx="8806">
                  <c:v>12.2305555555556</c:v>
                </c:pt>
                <c:pt idx="8807">
                  <c:v>12.2319444444444</c:v>
                </c:pt>
                <c:pt idx="8808">
                  <c:v>12.233333333333301</c:v>
                </c:pt>
                <c:pt idx="8809">
                  <c:v>12.234722222222199</c:v>
                </c:pt>
                <c:pt idx="8810">
                  <c:v>12.2361111111111</c:v>
                </c:pt>
                <c:pt idx="8811">
                  <c:v>12.237500000000001</c:v>
                </c:pt>
                <c:pt idx="8812">
                  <c:v>12.2388888888889</c:v>
                </c:pt>
                <c:pt idx="8813">
                  <c:v>12.2402777777778</c:v>
                </c:pt>
                <c:pt idx="8814">
                  <c:v>12.241666666666699</c:v>
                </c:pt>
                <c:pt idx="8815">
                  <c:v>12.2430555555556</c:v>
                </c:pt>
                <c:pt idx="8816">
                  <c:v>12.244444444444399</c:v>
                </c:pt>
                <c:pt idx="8817">
                  <c:v>12.2458333333333</c:v>
                </c:pt>
                <c:pt idx="8818">
                  <c:v>12.2472222222222</c:v>
                </c:pt>
                <c:pt idx="8819">
                  <c:v>12.248611111111099</c:v>
                </c:pt>
                <c:pt idx="8820">
                  <c:v>12.25</c:v>
                </c:pt>
                <c:pt idx="8821">
                  <c:v>12.251388888888901</c:v>
                </c:pt>
                <c:pt idx="8822">
                  <c:v>12.2527777777778</c:v>
                </c:pt>
                <c:pt idx="8823">
                  <c:v>12.2541666666667</c:v>
                </c:pt>
                <c:pt idx="8824">
                  <c:v>12.255555555555601</c:v>
                </c:pt>
                <c:pt idx="8825">
                  <c:v>12.2569444444444</c:v>
                </c:pt>
                <c:pt idx="8826">
                  <c:v>12.258333333333301</c:v>
                </c:pt>
                <c:pt idx="8827">
                  <c:v>12.2597222222222</c:v>
                </c:pt>
                <c:pt idx="8828">
                  <c:v>12.2611111111111</c:v>
                </c:pt>
                <c:pt idx="8829">
                  <c:v>12.262499999999999</c:v>
                </c:pt>
                <c:pt idx="8830">
                  <c:v>12.2638888888889</c:v>
                </c:pt>
                <c:pt idx="8831">
                  <c:v>12.265277777777801</c:v>
                </c:pt>
                <c:pt idx="8832">
                  <c:v>12.266666666666699</c:v>
                </c:pt>
                <c:pt idx="8833">
                  <c:v>12.2680555555556</c:v>
                </c:pt>
                <c:pt idx="8834">
                  <c:v>12.2694444444444</c:v>
                </c:pt>
                <c:pt idx="8835">
                  <c:v>12.2708333333333</c:v>
                </c:pt>
                <c:pt idx="8836">
                  <c:v>12.272222222222201</c:v>
                </c:pt>
                <c:pt idx="8837">
                  <c:v>12.2736111111111</c:v>
                </c:pt>
                <c:pt idx="8838">
                  <c:v>12.275</c:v>
                </c:pt>
                <c:pt idx="8839">
                  <c:v>12.276388888888899</c:v>
                </c:pt>
                <c:pt idx="8840">
                  <c:v>12.2777777777778</c:v>
                </c:pt>
                <c:pt idx="8841">
                  <c:v>12.279166666666701</c:v>
                </c:pt>
                <c:pt idx="8842">
                  <c:v>12.280555555555599</c:v>
                </c:pt>
                <c:pt idx="8843">
                  <c:v>12.281944444444401</c:v>
                </c:pt>
                <c:pt idx="8844">
                  <c:v>12.283333333333299</c:v>
                </c:pt>
                <c:pt idx="8845">
                  <c:v>12.2847222222222</c:v>
                </c:pt>
                <c:pt idx="8846">
                  <c:v>12.286111111111101</c:v>
                </c:pt>
                <c:pt idx="8847">
                  <c:v>12.2875</c:v>
                </c:pt>
                <c:pt idx="8848">
                  <c:v>12.2888888888889</c:v>
                </c:pt>
                <c:pt idx="8849">
                  <c:v>12.290277777777799</c:v>
                </c:pt>
                <c:pt idx="8850">
                  <c:v>12.2916666666667</c:v>
                </c:pt>
                <c:pt idx="8851">
                  <c:v>12.2930555555556</c:v>
                </c:pt>
                <c:pt idx="8852">
                  <c:v>12.2944444444444</c:v>
                </c:pt>
                <c:pt idx="8853">
                  <c:v>12.295833333333301</c:v>
                </c:pt>
                <c:pt idx="8854">
                  <c:v>12.297222222222199</c:v>
                </c:pt>
                <c:pt idx="8855">
                  <c:v>12.2986111111111</c:v>
                </c:pt>
                <c:pt idx="8856">
                  <c:v>12.3</c:v>
                </c:pt>
                <c:pt idx="8857">
                  <c:v>12.3013888888889</c:v>
                </c:pt>
                <c:pt idx="8858">
                  <c:v>12.3027777777778</c:v>
                </c:pt>
                <c:pt idx="8859">
                  <c:v>12.304166666666699</c:v>
                </c:pt>
                <c:pt idx="8860">
                  <c:v>12.3055555555556</c:v>
                </c:pt>
                <c:pt idx="8861">
                  <c:v>12.306944444444399</c:v>
                </c:pt>
                <c:pt idx="8862">
                  <c:v>12.3083333333333</c:v>
                </c:pt>
                <c:pt idx="8863">
                  <c:v>12.3097222222222</c:v>
                </c:pt>
                <c:pt idx="8864">
                  <c:v>12.311111111111099</c:v>
                </c:pt>
                <c:pt idx="8865">
                  <c:v>12.3125</c:v>
                </c:pt>
                <c:pt idx="8866">
                  <c:v>12.313888888888901</c:v>
                </c:pt>
                <c:pt idx="8867">
                  <c:v>12.3152777777778</c:v>
                </c:pt>
                <c:pt idx="8868">
                  <c:v>12.3166666666667</c:v>
                </c:pt>
                <c:pt idx="8869">
                  <c:v>12.318055555555601</c:v>
                </c:pt>
                <c:pt idx="8870">
                  <c:v>12.3194444444444</c:v>
                </c:pt>
                <c:pt idx="8871">
                  <c:v>12.320833333333301</c:v>
                </c:pt>
                <c:pt idx="8872">
                  <c:v>12.3222222222222</c:v>
                </c:pt>
                <c:pt idx="8873">
                  <c:v>12.3236111111111</c:v>
                </c:pt>
                <c:pt idx="8874">
                  <c:v>12.324999999999999</c:v>
                </c:pt>
                <c:pt idx="8875">
                  <c:v>12.3263888888889</c:v>
                </c:pt>
                <c:pt idx="8876">
                  <c:v>12.327777777777801</c:v>
                </c:pt>
                <c:pt idx="8877">
                  <c:v>12.329166666666699</c:v>
                </c:pt>
                <c:pt idx="8878">
                  <c:v>12.3305555555556</c:v>
                </c:pt>
                <c:pt idx="8879">
                  <c:v>12.3319444444444</c:v>
                </c:pt>
                <c:pt idx="8880">
                  <c:v>12.3333333333333</c:v>
                </c:pt>
                <c:pt idx="8881">
                  <c:v>12.334722222222201</c:v>
                </c:pt>
                <c:pt idx="8882">
                  <c:v>12.3361111111111</c:v>
                </c:pt>
                <c:pt idx="8883">
                  <c:v>12.3375</c:v>
                </c:pt>
                <c:pt idx="8884">
                  <c:v>12.338888888888899</c:v>
                </c:pt>
                <c:pt idx="8885">
                  <c:v>12.3402777777778</c:v>
                </c:pt>
                <c:pt idx="8886">
                  <c:v>12.341666666666701</c:v>
                </c:pt>
                <c:pt idx="8887">
                  <c:v>12.343055555555599</c:v>
                </c:pt>
                <c:pt idx="8888">
                  <c:v>12.344444444444401</c:v>
                </c:pt>
                <c:pt idx="8889">
                  <c:v>12.345833333333299</c:v>
                </c:pt>
                <c:pt idx="8890">
                  <c:v>12.3472222222222</c:v>
                </c:pt>
                <c:pt idx="8891">
                  <c:v>12.348611111111101</c:v>
                </c:pt>
                <c:pt idx="8892">
                  <c:v>12.35</c:v>
                </c:pt>
                <c:pt idx="8893">
                  <c:v>12.3513888888889</c:v>
                </c:pt>
                <c:pt idx="8894">
                  <c:v>12.352777777777799</c:v>
                </c:pt>
                <c:pt idx="8895">
                  <c:v>12.3541666666667</c:v>
                </c:pt>
                <c:pt idx="8896">
                  <c:v>12.3555555555556</c:v>
                </c:pt>
                <c:pt idx="8897">
                  <c:v>12.3569444444444</c:v>
                </c:pt>
                <c:pt idx="8898">
                  <c:v>12.358333333333301</c:v>
                </c:pt>
                <c:pt idx="8899">
                  <c:v>12.359722222222199</c:v>
                </c:pt>
                <c:pt idx="8900">
                  <c:v>12.3611111111111</c:v>
                </c:pt>
                <c:pt idx="8901">
                  <c:v>12.362500000000001</c:v>
                </c:pt>
                <c:pt idx="8902">
                  <c:v>12.3638888888889</c:v>
                </c:pt>
                <c:pt idx="8903">
                  <c:v>12.3652777777778</c:v>
                </c:pt>
                <c:pt idx="8904">
                  <c:v>12.366666666666699</c:v>
                </c:pt>
                <c:pt idx="8905">
                  <c:v>12.3680555555556</c:v>
                </c:pt>
                <c:pt idx="8906">
                  <c:v>12.369444444444399</c:v>
                </c:pt>
                <c:pt idx="8907">
                  <c:v>12.3708333333333</c:v>
                </c:pt>
                <c:pt idx="8908">
                  <c:v>12.3722222222222</c:v>
                </c:pt>
                <c:pt idx="8909">
                  <c:v>12.373611111111099</c:v>
                </c:pt>
                <c:pt idx="8910">
                  <c:v>12.375</c:v>
                </c:pt>
                <c:pt idx="8911">
                  <c:v>12.376388888888901</c:v>
                </c:pt>
                <c:pt idx="8912">
                  <c:v>12.3777777777778</c:v>
                </c:pt>
                <c:pt idx="8913">
                  <c:v>12.3791666666667</c:v>
                </c:pt>
                <c:pt idx="8914">
                  <c:v>12.380555555555601</c:v>
                </c:pt>
                <c:pt idx="8915">
                  <c:v>12.3819444444444</c:v>
                </c:pt>
                <c:pt idx="8916">
                  <c:v>12.383333333333301</c:v>
                </c:pt>
                <c:pt idx="8917">
                  <c:v>12.3847222222222</c:v>
                </c:pt>
                <c:pt idx="8918">
                  <c:v>12.3861111111111</c:v>
                </c:pt>
                <c:pt idx="8919">
                  <c:v>12.387499999999999</c:v>
                </c:pt>
                <c:pt idx="8920">
                  <c:v>12.3888888888889</c:v>
                </c:pt>
                <c:pt idx="8921">
                  <c:v>12.390277777777801</c:v>
                </c:pt>
                <c:pt idx="8922">
                  <c:v>12.391666666666699</c:v>
                </c:pt>
                <c:pt idx="8923">
                  <c:v>12.3930555555556</c:v>
                </c:pt>
                <c:pt idx="8924">
                  <c:v>12.3944444444444</c:v>
                </c:pt>
                <c:pt idx="8925">
                  <c:v>12.3958333333333</c:v>
                </c:pt>
                <c:pt idx="8926">
                  <c:v>12.397222222222201</c:v>
                </c:pt>
                <c:pt idx="8927">
                  <c:v>12.3986111111111</c:v>
                </c:pt>
                <c:pt idx="8928">
                  <c:v>12.4</c:v>
                </c:pt>
                <c:pt idx="8929">
                  <c:v>12.401388888888899</c:v>
                </c:pt>
                <c:pt idx="8930">
                  <c:v>12.4027777777778</c:v>
                </c:pt>
                <c:pt idx="8931">
                  <c:v>12.404166666666701</c:v>
                </c:pt>
                <c:pt idx="8932">
                  <c:v>12.405555555555599</c:v>
                </c:pt>
                <c:pt idx="8933">
                  <c:v>12.406944444444401</c:v>
                </c:pt>
                <c:pt idx="8934">
                  <c:v>12.408333333333299</c:v>
                </c:pt>
                <c:pt idx="8935">
                  <c:v>12.4097222222222</c:v>
                </c:pt>
                <c:pt idx="8936">
                  <c:v>12.411111111111101</c:v>
                </c:pt>
                <c:pt idx="8937">
                  <c:v>12.4125</c:v>
                </c:pt>
                <c:pt idx="8938">
                  <c:v>12.4138888888889</c:v>
                </c:pt>
                <c:pt idx="8939">
                  <c:v>12.415277777777799</c:v>
                </c:pt>
                <c:pt idx="8940">
                  <c:v>12.4166666666667</c:v>
                </c:pt>
                <c:pt idx="8941">
                  <c:v>12.4180555555556</c:v>
                </c:pt>
                <c:pt idx="8942">
                  <c:v>12.4194444444444</c:v>
                </c:pt>
                <c:pt idx="8943">
                  <c:v>12.420833333333301</c:v>
                </c:pt>
                <c:pt idx="8944">
                  <c:v>12.422222222222199</c:v>
                </c:pt>
                <c:pt idx="8945">
                  <c:v>12.4236111111111</c:v>
                </c:pt>
                <c:pt idx="8946">
                  <c:v>12.425000000000001</c:v>
                </c:pt>
                <c:pt idx="8947">
                  <c:v>12.4263888888889</c:v>
                </c:pt>
                <c:pt idx="8948">
                  <c:v>12.4277777777778</c:v>
                </c:pt>
                <c:pt idx="8949">
                  <c:v>12.429166666666699</c:v>
                </c:pt>
                <c:pt idx="8950">
                  <c:v>12.4305555555556</c:v>
                </c:pt>
                <c:pt idx="8951">
                  <c:v>12.431944444444399</c:v>
                </c:pt>
                <c:pt idx="8952">
                  <c:v>12.4333333333333</c:v>
                </c:pt>
                <c:pt idx="8953">
                  <c:v>12.4347222222222</c:v>
                </c:pt>
                <c:pt idx="8954">
                  <c:v>12.436111111111099</c:v>
                </c:pt>
                <c:pt idx="8955">
                  <c:v>12.4375</c:v>
                </c:pt>
                <c:pt idx="8956">
                  <c:v>12.438888888888901</c:v>
                </c:pt>
                <c:pt idx="8957">
                  <c:v>12.4402777777778</c:v>
                </c:pt>
                <c:pt idx="8958">
                  <c:v>12.4416666666667</c:v>
                </c:pt>
                <c:pt idx="8959">
                  <c:v>12.443055555555601</c:v>
                </c:pt>
                <c:pt idx="8960">
                  <c:v>12.4444444444444</c:v>
                </c:pt>
                <c:pt idx="8961">
                  <c:v>12.445833333333301</c:v>
                </c:pt>
                <c:pt idx="8962">
                  <c:v>12.4472222222222</c:v>
                </c:pt>
                <c:pt idx="8963">
                  <c:v>12.4486111111111</c:v>
                </c:pt>
                <c:pt idx="8964">
                  <c:v>12.45</c:v>
                </c:pt>
                <c:pt idx="8965">
                  <c:v>12.4513888888889</c:v>
                </c:pt>
                <c:pt idx="8966">
                  <c:v>12.452777777777801</c:v>
                </c:pt>
                <c:pt idx="8967">
                  <c:v>12.454166666666699</c:v>
                </c:pt>
                <c:pt idx="8968">
                  <c:v>12.4555555555556</c:v>
                </c:pt>
                <c:pt idx="8969">
                  <c:v>12.4569444444444</c:v>
                </c:pt>
                <c:pt idx="8970">
                  <c:v>12.4583333333333</c:v>
                </c:pt>
                <c:pt idx="8971">
                  <c:v>12.459722222222201</c:v>
                </c:pt>
                <c:pt idx="8972">
                  <c:v>12.4611111111111</c:v>
                </c:pt>
                <c:pt idx="8973">
                  <c:v>12.4625</c:v>
                </c:pt>
                <c:pt idx="8974">
                  <c:v>12.463888888888899</c:v>
                </c:pt>
                <c:pt idx="8975">
                  <c:v>12.4652777777778</c:v>
                </c:pt>
                <c:pt idx="8976">
                  <c:v>12.466666666666701</c:v>
                </c:pt>
                <c:pt idx="8977">
                  <c:v>12.468055555555599</c:v>
                </c:pt>
                <c:pt idx="8978">
                  <c:v>12.469444444444401</c:v>
                </c:pt>
                <c:pt idx="8979">
                  <c:v>12.470833333333299</c:v>
                </c:pt>
                <c:pt idx="8980">
                  <c:v>12.4722222222222</c:v>
                </c:pt>
                <c:pt idx="8981">
                  <c:v>12.473611111111101</c:v>
                </c:pt>
                <c:pt idx="8982">
                  <c:v>12.475</c:v>
                </c:pt>
                <c:pt idx="8983">
                  <c:v>12.4763888888889</c:v>
                </c:pt>
                <c:pt idx="8984">
                  <c:v>12.477777777777799</c:v>
                </c:pt>
                <c:pt idx="8985">
                  <c:v>12.4791666666667</c:v>
                </c:pt>
                <c:pt idx="8986">
                  <c:v>12.4805555555556</c:v>
                </c:pt>
                <c:pt idx="8987">
                  <c:v>12.4819444444444</c:v>
                </c:pt>
                <c:pt idx="8988">
                  <c:v>12.483333333333301</c:v>
                </c:pt>
                <c:pt idx="8989">
                  <c:v>12.484722222222199</c:v>
                </c:pt>
                <c:pt idx="8990">
                  <c:v>12.4861111111111</c:v>
                </c:pt>
                <c:pt idx="8991">
                  <c:v>12.487500000000001</c:v>
                </c:pt>
                <c:pt idx="8992">
                  <c:v>12.4888888888889</c:v>
                </c:pt>
                <c:pt idx="8993">
                  <c:v>12.4902777777778</c:v>
                </c:pt>
                <c:pt idx="8994">
                  <c:v>12.491666666666699</c:v>
                </c:pt>
                <c:pt idx="8995">
                  <c:v>12.4930555555556</c:v>
                </c:pt>
                <c:pt idx="8996">
                  <c:v>12.494444444444399</c:v>
                </c:pt>
                <c:pt idx="8997">
                  <c:v>12.4958333333333</c:v>
                </c:pt>
                <c:pt idx="8998">
                  <c:v>12.4972222222222</c:v>
                </c:pt>
                <c:pt idx="8999">
                  <c:v>12.498611111111099</c:v>
                </c:pt>
                <c:pt idx="9000">
                  <c:v>12.5</c:v>
                </c:pt>
                <c:pt idx="9001">
                  <c:v>12.501388888888901</c:v>
                </c:pt>
                <c:pt idx="9002">
                  <c:v>12.5027777777778</c:v>
                </c:pt>
                <c:pt idx="9003">
                  <c:v>12.5041666666667</c:v>
                </c:pt>
                <c:pt idx="9004">
                  <c:v>12.505555555555601</c:v>
                </c:pt>
                <c:pt idx="9005">
                  <c:v>12.5069444444444</c:v>
                </c:pt>
                <c:pt idx="9006">
                  <c:v>12.508333333333301</c:v>
                </c:pt>
                <c:pt idx="9007">
                  <c:v>12.5097222222222</c:v>
                </c:pt>
                <c:pt idx="9008">
                  <c:v>12.5111111111111</c:v>
                </c:pt>
                <c:pt idx="9009">
                  <c:v>12.512499999999999</c:v>
                </c:pt>
                <c:pt idx="9010">
                  <c:v>12.5138888888889</c:v>
                </c:pt>
                <c:pt idx="9011">
                  <c:v>12.515277777777801</c:v>
                </c:pt>
                <c:pt idx="9012">
                  <c:v>12.516666666666699</c:v>
                </c:pt>
                <c:pt idx="9013">
                  <c:v>12.5180555555556</c:v>
                </c:pt>
                <c:pt idx="9014">
                  <c:v>12.5194444444444</c:v>
                </c:pt>
                <c:pt idx="9015">
                  <c:v>12.5208333333333</c:v>
                </c:pt>
                <c:pt idx="9016">
                  <c:v>12.522222222222201</c:v>
                </c:pt>
                <c:pt idx="9017">
                  <c:v>12.5236111111111</c:v>
                </c:pt>
                <c:pt idx="9018">
                  <c:v>12.525</c:v>
                </c:pt>
                <c:pt idx="9019">
                  <c:v>12.526388888888899</c:v>
                </c:pt>
                <c:pt idx="9020">
                  <c:v>12.5277777777778</c:v>
                </c:pt>
                <c:pt idx="9021">
                  <c:v>12.529166666666701</c:v>
                </c:pt>
                <c:pt idx="9022">
                  <c:v>12.530555555555599</c:v>
                </c:pt>
                <c:pt idx="9023">
                  <c:v>12.531944444444401</c:v>
                </c:pt>
                <c:pt idx="9024">
                  <c:v>12.533333333333299</c:v>
                </c:pt>
                <c:pt idx="9025">
                  <c:v>12.5347222222222</c:v>
                </c:pt>
                <c:pt idx="9026">
                  <c:v>12.536111111111101</c:v>
                </c:pt>
                <c:pt idx="9027">
                  <c:v>12.5375</c:v>
                </c:pt>
                <c:pt idx="9028">
                  <c:v>12.5388888888889</c:v>
                </c:pt>
                <c:pt idx="9029">
                  <c:v>12.540277777777799</c:v>
                </c:pt>
                <c:pt idx="9030">
                  <c:v>12.5416666666667</c:v>
                </c:pt>
                <c:pt idx="9031">
                  <c:v>12.5430555555556</c:v>
                </c:pt>
                <c:pt idx="9032">
                  <c:v>12.5444444444444</c:v>
                </c:pt>
                <c:pt idx="9033">
                  <c:v>12.545833333333301</c:v>
                </c:pt>
                <c:pt idx="9034">
                  <c:v>12.547222222222199</c:v>
                </c:pt>
                <c:pt idx="9035">
                  <c:v>12.5486111111111</c:v>
                </c:pt>
                <c:pt idx="9036">
                  <c:v>12.55</c:v>
                </c:pt>
                <c:pt idx="9037">
                  <c:v>12.5513888888889</c:v>
                </c:pt>
                <c:pt idx="9038">
                  <c:v>12.5527777777778</c:v>
                </c:pt>
                <c:pt idx="9039">
                  <c:v>12.554166666666699</c:v>
                </c:pt>
                <c:pt idx="9040">
                  <c:v>12.5555555555556</c:v>
                </c:pt>
                <c:pt idx="9041">
                  <c:v>12.556944444444399</c:v>
                </c:pt>
                <c:pt idx="9042">
                  <c:v>12.5583333333333</c:v>
                </c:pt>
                <c:pt idx="9043">
                  <c:v>12.5597222222222</c:v>
                </c:pt>
                <c:pt idx="9044">
                  <c:v>12.561111111111099</c:v>
                </c:pt>
                <c:pt idx="9045">
                  <c:v>12.5625</c:v>
                </c:pt>
                <c:pt idx="9046">
                  <c:v>12.563888888888901</c:v>
                </c:pt>
                <c:pt idx="9047">
                  <c:v>12.5652777777778</c:v>
                </c:pt>
                <c:pt idx="9048">
                  <c:v>12.5666666666667</c:v>
                </c:pt>
                <c:pt idx="9049">
                  <c:v>12.568055555555601</c:v>
                </c:pt>
                <c:pt idx="9050">
                  <c:v>12.5694444444444</c:v>
                </c:pt>
                <c:pt idx="9051">
                  <c:v>12.570833333333301</c:v>
                </c:pt>
                <c:pt idx="9052">
                  <c:v>12.5722222222222</c:v>
                </c:pt>
                <c:pt idx="9053">
                  <c:v>12.5736111111111</c:v>
                </c:pt>
                <c:pt idx="9054">
                  <c:v>12.574999999999999</c:v>
                </c:pt>
                <c:pt idx="9055">
                  <c:v>12.5763888888889</c:v>
                </c:pt>
                <c:pt idx="9056">
                  <c:v>12.577777777777801</c:v>
                </c:pt>
                <c:pt idx="9057">
                  <c:v>12.579166666666699</c:v>
                </c:pt>
                <c:pt idx="9058">
                  <c:v>12.5805555555556</c:v>
                </c:pt>
                <c:pt idx="9059">
                  <c:v>12.5819444444444</c:v>
                </c:pt>
                <c:pt idx="9060">
                  <c:v>12.5833333333333</c:v>
                </c:pt>
                <c:pt idx="9061">
                  <c:v>12.584722222222201</c:v>
                </c:pt>
                <c:pt idx="9062">
                  <c:v>12.5861111111111</c:v>
                </c:pt>
                <c:pt idx="9063">
                  <c:v>12.5875</c:v>
                </c:pt>
                <c:pt idx="9064">
                  <c:v>12.588888888888899</c:v>
                </c:pt>
                <c:pt idx="9065">
                  <c:v>12.5902777777778</c:v>
                </c:pt>
                <c:pt idx="9066">
                  <c:v>12.591666666666701</c:v>
                </c:pt>
                <c:pt idx="9067">
                  <c:v>12.593055555555599</c:v>
                </c:pt>
                <c:pt idx="9068">
                  <c:v>12.594444444444401</c:v>
                </c:pt>
                <c:pt idx="9069">
                  <c:v>12.595833333333299</c:v>
                </c:pt>
                <c:pt idx="9070">
                  <c:v>12.5972222222222</c:v>
                </c:pt>
                <c:pt idx="9071">
                  <c:v>12.598611111111101</c:v>
                </c:pt>
                <c:pt idx="9072">
                  <c:v>12.6</c:v>
                </c:pt>
                <c:pt idx="9073">
                  <c:v>12.6013888888889</c:v>
                </c:pt>
                <c:pt idx="9074">
                  <c:v>12.602777777777799</c:v>
                </c:pt>
                <c:pt idx="9075">
                  <c:v>12.6041666666667</c:v>
                </c:pt>
                <c:pt idx="9076">
                  <c:v>12.6055555555556</c:v>
                </c:pt>
                <c:pt idx="9077">
                  <c:v>12.6069444444444</c:v>
                </c:pt>
                <c:pt idx="9078">
                  <c:v>12.608333333333301</c:v>
                </c:pt>
                <c:pt idx="9079">
                  <c:v>12.609722222222199</c:v>
                </c:pt>
                <c:pt idx="9080">
                  <c:v>12.6111111111111</c:v>
                </c:pt>
                <c:pt idx="9081">
                  <c:v>12.612500000000001</c:v>
                </c:pt>
                <c:pt idx="9082">
                  <c:v>12.6138888888889</c:v>
                </c:pt>
                <c:pt idx="9083">
                  <c:v>12.6152777777778</c:v>
                </c:pt>
                <c:pt idx="9084">
                  <c:v>12.616666666666699</c:v>
                </c:pt>
                <c:pt idx="9085">
                  <c:v>12.6180555555556</c:v>
                </c:pt>
                <c:pt idx="9086">
                  <c:v>12.619444444444399</c:v>
                </c:pt>
                <c:pt idx="9087">
                  <c:v>12.6208333333333</c:v>
                </c:pt>
                <c:pt idx="9088">
                  <c:v>12.6222222222222</c:v>
                </c:pt>
                <c:pt idx="9089">
                  <c:v>12.623611111111099</c:v>
                </c:pt>
                <c:pt idx="9090">
                  <c:v>12.625</c:v>
                </c:pt>
                <c:pt idx="9091">
                  <c:v>12.626388888888901</c:v>
                </c:pt>
                <c:pt idx="9092">
                  <c:v>12.6277777777778</c:v>
                </c:pt>
                <c:pt idx="9093">
                  <c:v>12.6291666666667</c:v>
                </c:pt>
                <c:pt idx="9094">
                  <c:v>12.630555555555601</c:v>
                </c:pt>
                <c:pt idx="9095">
                  <c:v>12.6319444444444</c:v>
                </c:pt>
                <c:pt idx="9096">
                  <c:v>12.633333333333301</c:v>
                </c:pt>
                <c:pt idx="9097">
                  <c:v>12.6347222222222</c:v>
                </c:pt>
                <c:pt idx="9098">
                  <c:v>12.6361111111111</c:v>
                </c:pt>
                <c:pt idx="9099">
                  <c:v>12.637499999999999</c:v>
                </c:pt>
                <c:pt idx="9100">
                  <c:v>12.6388888888889</c:v>
                </c:pt>
                <c:pt idx="9101">
                  <c:v>12.640277777777801</c:v>
                </c:pt>
                <c:pt idx="9102">
                  <c:v>12.641666666666699</c:v>
                </c:pt>
                <c:pt idx="9103">
                  <c:v>12.6430555555556</c:v>
                </c:pt>
                <c:pt idx="9104">
                  <c:v>12.6444444444444</c:v>
                </c:pt>
                <c:pt idx="9105">
                  <c:v>12.6458333333333</c:v>
                </c:pt>
                <c:pt idx="9106">
                  <c:v>12.647222222222201</c:v>
                </c:pt>
                <c:pt idx="9107">
                  <c:v>12.6486111111111</c:v>
                </c:pt>
                <c:pt idx="9108">
                  <c:v>12.65</c:v>
                </c:pt>
                <c:pt idx="9109">
                  <c:v>12.651388888888899</c:v>
                </c:pt>
                <c:pt idx="9110">
                  <c:v>12.6527777777778</c:v>
                </c:pt>
                <c:pt idx="9111">
                  <c:v>12.654166666666701</c:v>
                </c:pt>
                <c:pt idx="9112">
                  <c:v>12.655555555555599</c:v>
                </c:pt>
                <c:pt idx="9113">
                  <c:v>12.656944444444401</c:v>
                </c:pt>
                <c:pt idx="9114">
                  <c:v>12.658333333333299</c:v>
                </c:pt>
                <c:pt idx="9115">
                  <c:v>12.6597222222222</c:v>
                </c:pt>
                <c:pt idx="9116">
                  <c:v>12.661111111111101</c:v>
                </c:pt>
                <c:pt idx="9117">
                  <c:v>12.6625</c:v>
                </c:pt>
                <c:pt idx="9118">
                  <c:v>12.6638888888889</c:v>
                </c:pt>
                <c:pt idx="9119">
                  <c:v>12.665277777777799</c:v>
                </c:pt>
                <c:pt idx="9120">
                  <c:v>12.6666666666667</c:v>
                </c:pt>
                <c:pt idx="9121">
                  <c:v>12.6680555555556</c:v>
                </c:pt>
                <c:pt idx="9122">
                  <c:v>12.6694444444444</c:v>
                </c:pt>
                <c:pt idx="9123">
                  <c:v>12.670833333333301</c:v>
                </c:pt>
                <c:pt idx="9124">
                  <c:v>12.672222222222199</c:v>
                </c:pt>
                <c:pt idx="9125">
                  <c:v>12.6736111111111</c:v>
                </c:pt>
                <c:pt idx="9126">
                  <c:v>12.675000000000001</c:v>
                </c:pt>
                <c:pt idx="9127">
                  <c:v>12.6763888888889</c:v>
                </c:pt>
                <c:pt idx="9128">
                  <c:v>12.6777777777778</c:v>
                </c:pt>
                <c:pt idx="9129">
                  <c:v>12.679166666666699</c:v>
                </c:pt>
                <c:pt idx="9130">
                  <c:v>12.6805555555556</c:v>
                </c:pt>
                <c:pt idx="9131">
                  <c:v>12.681944444444399</c:v>
                </c:pt>
                <c:pt idx="9132">
                  <c:v>12.6833333333333</c:v>
                </c:pt>
                <c:pt idx="9133">
                  <c:v>12.6847222222222</c:v>
                </c:pt>
                <c:pt idx="9134">
                  <c:v>12.686111111111099</c:v>
                </c:pt>
                <c:pt idx="9135">
                  <c:v>12.6875</c:v>
                </c:pt>
                <c:pt idx="9136">
                  <c:v>12.688888888888901</c:v>
                </c:pt>
                <c:pt idx="9137">
                  <c:v>12.6902777777778</c:v>
                </c:pt>
                <c:pt idx="9138">
                  <c:v>12.6916666666667</c:v>
                </c:pt>
                <c:pt idx="9139">
                  <c:v>12.693055555555601</c:v>
                </c:pt>
                <c:pt idx="9140">
                  <c:v>12.6944444444444</c:v>
                </c:pt>
                <c:pt idx="9141">
                  <c:v>12.695833333333301</c:v>
                </c:pt>
                <c:pt idx="9142">
                  <c:v>12.6972222222222</c:v>
                </c:pt>
                <c:pt idx="9143">
                  <c:v>12.6986111111111</c:v>
                </c:pt>
                <c:pt idx="9144">
                  <c:v>12.7</c:v>
                </c:pt>
                <c:pt idx="9145">
                  <c:v>12.7013888888889</c:v>
                </c:pt>
                <c:pt idx="9146">
                  <c:v>12.702777777777801</c:v>
                </c:pt>
                <c:pt idx="9147">
                  <c:v>12.704166666666699</c:v>
                </c:pt>
                <c:pt idx="9148">
                  <c:v>12.7055555555556</c:v>
                </c:pt>
                <c:pt idx="9149">
                  <c:v>12.7069444444444</c:v>
                </c:pt>
                <c:pt idx="9150">
                  <c:v>12.7083333333333</c:v>
                </c:pt>
                <c:pt idx="9151">
                  <c:v>12.709722222222201</c:v>
                </c:pt>
                <c:pt idx="9152">
                  <c:v>12.7111111111111</c:v>
                </c:pt>
                <c:pt idx="9153">
                  <c:v>12.7125</c:v>
                </c:pt>
                <c:pt idx="9154">
                  <c:v>12.713888888888899</c:v>
                </c:pt>
                <c:pt idx="9155">
                  <c:v>12.7152777777778</c:v>
                </c:pt>
                <c:pt idx="9156">
                  <c:v>12.716666666666701</c:v>
                </c:pt>
                <c:pt idx="9157">
                  <c:v>12.718055555555599</c:v>
                </c:pt>
                <c:pt idx="9158">
                  <c:v>12.719444444444401</c:v>
                </c:pt>
                <c:pt idx="9159">
                  <c:v>12.720833333333299</c:v>
                </c:pt>
                <c:pt idx="9160">
                  <c:v>12.7222222222222</c:v>
                </c:pt>
                <c:pt idx="9161">
                  <c:v>12.723611111111101</c:v>
                </c:pt>
                <c:pt idx="9162">
                  <c:v>12.725</c:v>
                </c:pt>
                <c:pt idx="9163">
                  <c:v>12.7263888888889</c:v>
                </c:pt>
                <c:pt idx="9164">
                  <c:v>12.727777777777799</c:v>
                </c:pt>
                <c:pt idx="9165">
                  <c:v>12.7291666666667</c:v>
                </c:pt>
                <c:pt idx="9166">
                  <c:v>12.7305555555556</c:v>
                </c:pt>
                <c:pt idx="9167">
                  <c:v>12.7319444444444</c:v>
                </c:pt>
                <c:pt idx="9168">
                  <c:v>12.733333333333301</c:v>
                </c:pt>
                <c:pt idx="9169">
                  <c:v>12.734722222222199</c:v>
                </c:pt>
                <c:pt idx="9170">
                  <c:v>12.7361111111111</c:v>
                </c:pt>
                <c:pt idx="9171">
                  <c:v>12.737500000000001</c:v>
                </c:pt>
                <c:pt idx="9172">
                  <c:v>12.7388888888889</c:v>
                </c:pt>
                <c:pt idx="9173">
                  <c:v>12.7402777777778</c:v>
                </c:pt>
                <c:pt idx="9174">
                  <c:v>12.741666666666699</c:v>
                </c:pt>
                <c:pt idx="9175">
                  <c:v>12.7430555555556</c:v>
                </c:pt>
                <c:pt idx="9176">
                  <c:v>12.744444444444399</c:v>
                </c:pt>
                <c:pt idx="9177">
                  <c:v>12.7458333333333</c:v>
                </c:pt>
                <c:pt idx="9178">
                  <c:v>12.7472222222222</c:v>
                </c:pt>
                <c:pt idx="9179">
                  <c:v>12.748611111111099</c:v>
                </c:pt>
                <c:pt idx="9180">
                  <c:v>12.75</c:v>
                </c:pt>
                <c:pt idx="9181">
                  <c:v>12.751388888888901</c:v>
                </c:pt>
                <c:pt idx="9182">
                  <c:v>12.7527777777778</c:v>
                </c:pt>
                <c:pt idx="9183">
                  <c:v>12.7541666666667</c:v>
                </c:pt>
                <c:pt idx="9184">
                  <c:v>12.755555555555601</c:v>
                </c:pt>
                <c:pt idx="9185">
                  <c:v>12.7569444444444</c:v>
                </c:pt>
                <c:pt idx="9186">
                  <c:v>12.758333333333301</c:v>
                </c:pt>
                <c:pt idx="9187">
                  <c:v>12.7597222222222</c:v>
                </c:pt>
                <c:pt idx="9188">
                  <c:v>12.7611111111111</c:v>
                </c:pt>
                <c:pt idx="9189">
                  <c:v>12.762499999999999</c:v>
                </c:pt>
                <c:pt idx="9190">
                  <c:v>12.7638888888889</c:v>
                </c:pt>
                <c:pt idx="9191">
                  <c:v>12.765277777777801</c:v>
                </c:pt>
                <c:pt idx="9192">
                  <c:v>12.766666666666699</c:v>
                </c:pt>
                <c:pt idx="9193">
                  <c:v>12.7680555555556</c:v>
                </c:pt>
                <c:pt idx="9194">
                  <c:v>12.7694444444444</c:v>
                </c:pt>
                <c:pt idx="9195">
                  <c:v>12.7708333333333</c:v>
                </c:pt>
                <c:pt idx="9196">
                  <c:v>12.772222222222201</c:v>
                </c:pt>
                <c:pt idx="9197">
                  <c:v>12.7736111111111</c:v>
                </c:pt>
                <c:pt idx="9198">
                  <c:v>12.775</c:v>
                </c:pt>
                <c:pt idx="9199">
                  <c:v>12.776388888888899</c:v>
                </c:pt>
                <c:pt idx="9200">
                  <c:v>12.7777777777778</c:v>
                </c:pt>
                <c:pt idx="9201">
                  <c:v>12.779166666666701</c:v>
                </c:pt>
                <c:pt idx="9202">
                  <c:v>12.780555555555599</c:v>
                </c:pt>
                <c:pt idx="9203">
                  <c:v>12.781944444444401</c:v>
                </c:pt>
                <c:pt idx="9204">
                  <c:v>12.783333333333299</c:v>
                </c:pt>
                <c:pt idx="9205">
                  <c:v>12.7847222222222</c:v>
                </c:pt>
                <c:pt idx="9206">
                  <c:v>12.786111111111101</c:v>
                </c:pt>
                <c:pt idx="9207">
                  <c:v>12.7875</c:v>
                </c:pt>
                <c:pt idx="9208">
                  <c:v>12.7888888888889</c:v>
                </c:pt>
                <c:pt idx="9209">
                  <c:v>12.790277777777799</c:v>
                </c:pt>
                <c:pt idx="9210">
                  <c:v>12.7916666666667</c:v>
                </c:pt>
                <c:pt idx="9211">
                  <c:v>12.7930555555556</c:v>
                </c:pt>
                <c:pt idx="9212">
                  <c:v>12.7944444444444</c:v>
                </c:pt>
                <c:pt idx="9213">
                  <c:v>12.795833333333301</c:v>
                </c:pt>
                <c:pt idx="9214">
                  <c:v>12.797222222222199</c:v>
                </c:pt>
                <c:pt idx="9215">
                  <c:v>12.7986111111111</c:v>
                </c:pt>
                <c:pt idx="9216">
                  <c:v>12.8</c:v>
                </c:pt>
                <c:pt idx="9217">
                  <c:v>12.8013888888889</c:v>
                </c:pt>
                <c:pt idx="9218">
                  <c:v>12.8027777777778</c:v>
                </c:pt>
                <c:pt idx="9219">
                  <c:v>12.804166666666699</c:v>
                </c:pt>
                <c:pt idx="9220">
                  <c:v>12.8055555555556</c:v>
                </c:pt>
                <c:pt idx="9221">
                  <c:v>12.806944444444399</c:v>
                </c:pt>
                <c:pt idx="9222">
                  <c:v>12.8083333333333</c:v>
                </c:pt>
                <c:pt idx="9223">
                  <c:v>12.8097222222222</c:v>
                </c:pt>
                <c:pt idx="9224">
                  <c:v>12.811111111111099</c:v>
                </c:pt>
                <c:pt idx="9225">
                  <c:v>12.8125</c:v>
                </c:pt>
                <c:pt idx="9226">
                  <c:v>12.813888888888901</c:v>
                </c:pt>
                <c:pt idx="9227">
                  <c:v>12.8152777777778</c:v>
                </c:pt>
                <c:pt idx="9228">
                  <c:v>12.8166666666667</c:v>
                </c:pt>
                <c:pt idx="9229">
                  <c:v>12.818055555555601</c:v>
                </c:pt>
                <c:pt idx="9230">
                  <c:v>12.8194444444444</c:v>
                </c:pt>
                <c:pt idx="9231">
                  <c:v>12.820833333333301</c:v>
                </c:pt>
                <c:pt idx="9232">
                  <c:v>12.8222222222222</c:v>
                </c:pt>
                <c:pt idx="9233">
                  <c:v>12.8236111111111</c:v>
                </c:pt>
                <c:pt idx="9234">
                  <c:v>12.824999999999999</c:v>
                </c:pt>
                <c:pt idx="9235">
                  <c:v>12.8263888888889</c:v>
                </c:pt>
                <c:pt idx="9236">
                  <c:v>12.827777777777801</c:v>
                </c:pt>
                <c:pt idx="9237">
                  <c:v>12.829166666666699</c:v>
                </c:pt>
                <c:pt idx="9238">
                  <c:v>12.8305555555556</c:v>
                </c:pt>
                <c:pt idx="9239">
                  <c:v>12.8319444444444</c:v>
                </c:pt>
                <c:pt idx="9240">
                  <c:v>12.8333333333333</c:v>
                </c:pt>
                <c:pt idx="9241">
                  <c:v>12.834722222222201</c:v>
                </c:pt>
                <c:pt idx="9242">
                  <c:v>12.8361111111111</c:v>
                </c:pt>
                <c:pt idx="9243">
                  <c:v>12.8375</c:v>
                </c:pt>
                <c:pt idx="9244">
                  <c:v>12.838888888888899</c:v>
                </c:pt>
                <c:pt idx="9245">
                  <c:v>12.8402777777778</c:v>
                </c:pt>
                <c:pt idx="9246">
                  <c:v>12.841666666666701</c:v>
                </c:pt>
                <c:pt idx="9247">
                  <c:v>12.843055555555599</c:v>
                </c:pt>
                <c:pt idx="9248">
                  <c:v>12.844444444444401</c:v>
                </c:pt>
                <c:pt idx="9249">
                  <c:v>12.845833333333299</c:v>
                </c:pt>
                <c:pt idx="9250">
                  <c:v>12.8472222222222</c:v>
                </c:pt>
                <c:pt idx="9251">
                  <c:v>12.848611111111101</c:v>
                </c:pt>
                <c:pt idx="9252">
                  <c:v>12.85</c:v>
                </c:pt>
                <c:pt idx="9253">
                  <c:v>12.8513888888889</c:v>
                </c:pt>
                <c:pt idx="9254">
                  <c:v>12.852777777777799</c:v>
                </c:pt>
                <c:pt idx="9255">
                  <c:v>12.8541666666667</c:v>
                </c:pt>
                <c:pt idx="9256">
                  <c:v>12.8555555555556</c:v>
                </c:pt>
                <c:pt idx="9257">
                  <c:v>12.8569444444444</c:v>
                </c:pt>
                <c:pt idx="9258">
                  <c:v>12.858333333333301</c:v>
                </c:pt>
                <c:pt idx="9259">
                  <c:v>12.859722222222199</c:v>
                </c:pt>
                <c:pt idx="9260">
                  <c:v>12.8611111111111</c:v>
                </c:pt>
                <c:pt idx="9261">
                  <c:v>12.862500000000001</c:v>
                </c:pt>
                <c:pt idx="9262">
                  <c:v>12.8638888888889</c:v>
                </c:pt>
                <c:pt idx="9263">
                  <c:v>12.8652777777778</c:v>
                </c:pt>
                <c:pt idx="9264">
                  <c:v>12.866666666666699</c:v>
                </c:pt>
                <c:pt idx="9265">
                  <c:v>12.8680555555556</c:v>
                </c:pt>
                <c:pt idx="9266">
                  <c:v>12.869444444444399</c:v>
                </c:pt>
                <c:pt idx="9267">
                  <c:v>12.8708333333333</c:v>
                </c:pt>
                <c:pt idx="9268">
                  <c:v>12.8722222222222</c:v>
                </c:pt>
                <c:pt idx="9269">
                  <c:v>12.873611111111099</c:v>
                </c:pt>
                <c:pt idx="9270">
                  <c:v>12.875</c:v>
                </c:pt>
                <c:pt idx="9271">
                  <c:v>12.876388888888901</c:v>
                </c:pt>
                <c:pt idx="9272">
                  <c:v>12.8777777777778</c:v>
                </c:pt>
                <c:pt idx="9273">
                  <c:v>12.8791666666667</c:v>
                </c:pt>
                <c:pt idx="9274">
                  <c:v>12.880555555555601</c:v>
                </c:pt>
                <c:pt idx="9275">
                  <c:v>12.8819444444444</c:v>
                </c:pt>
                <c:pt idx="9276">
                  <c:v>12.883333333333301</c:v>
                </c:pt>
                <c:pt idx="9277">
                  <c:v>12.8847222222222</c:v>
                </c:pt>
                <c:pt idx="9278">
                  <c:v>12.8861111111111</c:v>
                </c:pt>
                <c:pt idx="9279">
                  <c:v>12.887499999999999</c:v>
                </c:pt>
                <c:pt idx="9280">
                  <c:v>12.8888888888889</c:v>
                </c:pt>
                <c:pt idx="9281">
                  <c:v>12.890277777777801</c:v>
                </c:pt>
                <c:pt idx="9282">
                  <c:v>12.891666666666699</c:v>
                </c:pt>
                <c:pt idx="9283">
                  <c:v>12.8930555555556</c:v>
                </c:pt>
                <c:pt idx="9284">
                  <c:v>12.8944444444444</c:v>
                </c:pt>
                <c:pt idx="9285">
                  <c:v>12.8958333333333</c:v>
                </c:pt>
                <c:pt idx="9286">
                  <c:v>12.897222222222201</c:v>
                </c:pt>
                <c:pt idx="9287">
                  <c:v>12.8986111111111</c:v>
                </c:pt>
                <c:pt idx="9288">
                  <c:v>12.9</c:v>
                </c:pt>
                <c:pt idx="9289">
                  <c:v>12.901388888888899</c:v>
                </c:pt>
                <c:pt idx="9290">
                  <c:v>12.9027777777778</c:v>
                </c:pt>
                <c:pt idx="9291">
                  <c:v>12.904166666666701</c:v>
                </c:pt>
                <c:pt idx="9292">
                  <c:v>12.905555555555599</c:v>
                </c:pt>
                <c:pt idx="9293">
                  <c:v>12.906944444444401</c:v>
                </c:pt>
                <c:pt idx="9294">
                  <c:v>12.908333333333299</c:v>
                </c:pt>
                <c:pt idx="9295">
                  <c:v>12.9097222222222</c:v>
                </c:pt>
                <c:pt idx="9296">
                  <c:v>12.911111111111101</c:v>
                </c:pt>
                <c:pt idx="9297">
                  <c:v>12.9125</c:v>
                </c:pt>
                <c:pt idx="9298">
                  <c:v>12.9138888888889</c:v>
                </c:pt>
                <c:pt idx="9299">
                  <c:v>12.915277777777799</c:v>
                </c:pt>
                <c:pt idx="9300">
                  <c:v>12.9166666666667</c:v>
                </c:pt>
                <c:pt idx="9301">
                  <c:v>12.9180555555556</c:v>
                </c:pt>
                <c:pt idx="9302">
                  <c:v>12.9194444444444</c:v>
                </c:pt>
                <c:pt idx="9303">
                  <c:v>12.920833333333301</c:v>
                </c:pt>
                <c:pt idx="9304">
                  <c:v>12.922222222222199</c:v>
                </c:pt>
                <c:pt idx="9305">
                  <c:v>12.9236111111111</c:v>
                </c:pt>
                <c:pt idx="9306">
                  <c:v>12.925000000000001</c:v>
                </c:pt>
                <c:pt idx="9307">
                  <c:v>12.9263888888889</c:v>
                </c:pt>
                <c:pt idx="9308">
                  <c:v>12.9277777777778</c:v>
                </c:pt>
                <c:pt idx="9309">
                  <c:v>12.929166666666699</c:v>
                </c:pt>
                <c:pt idx="9310">
                  <c:v>12.9305555555556</c:v>
                </c:pt>
                <c:pt idx="9311">
                  <c:v>12.931944444444399</c:v>
                </c:pt>
                <c:pt idx="9312">
                  <c:v>12.9333333333333</c:v>
                </c:pt>
                <c:pt idx="9313">
                  <c:v>12.9347222222222</c:v>
                </c:pt>
                <c:pt idx="9314">
                  <c:v>12.936111111111099</c:v>
                </c:pt>
                <c:pt idx="9315">
                  <c:v>12.9375</c:v>
                </c:pt>
                <c:pt idx="9316">
                  <c:v>12.938888888888901</c:v>
                </c:pt>
                <c:pt idx="9317">
                  <c:v>12.9402777777778</c:v>
                </c:pt>
                <c:pt idx="9318">
                  <c:v>12.9416666666667</c:v>
                </c:pt>
                <c:pt idx="9319">
                  <c:v>12.943055555555601</c:v>
                </c:pt>
                <c:pt idx="9320">
                  <c:v>12.9444444444444</c:v>
                </c:pt>
                <c:pt idx="9321">
                  <c:v>12.945833333333301</c:v>
                </c:pt>
                <c:pt idx="9322">
                  <c:v>12.9472222222222</c:v>
                </c:pt>
                <c:pt idx="9323">
                  <c:v>12.9486111111111</c:v>
                </c:pt>
                <c:pt idx="9324">
                  <c:v>12.95</c:v>
                </c:pt>
                <c:pt idx="9325">
                  <c:v>12.9513888888889</c:v>
                </c:pt>
                <c:pt idx="9326">
                  <c:v>12.952777777777801</c:v>
                </c:pt>
                <c:pt idx="9327">
                  <c:v>12.954166666666699</c:v>
                </c:pt>
                <c:pt idx="9328">
                  <c:v>12.9555555555556</c:v>
                </c:pt>
                <c:pt idx="9329">
                  <c:v>12.9569444444444</c:v>
                </c:pt>
                <c:pt idx="9330">
                  <c:v>12.9583333333333</c:v>
                </c:pt>
                <c:pt idx="9331">
                  <c:v>12.959722222222201</c:v>
                </c:pt>
                <c:pt idx="9332">
                  <c:v>12.9611111111111</c:v>
                </c:pt>
                <c:pt idx="9333">
                  <c:v>12.9625</c:v>
                </c:pt>
                <c:pt idx="9334">
                  <c:v>12.963888888888899</c:v>
                </c:pt>
                <c:pt idx="9335">
                  <c:v>12.9652777777778</c:v>
                </c:pt>
                <c:pt idx="9336">
                  <c:v>12.966666666666701</c:v>
                </c:pt>
                <c:pt idx="9337">
                  <c:v>12.968055555555599</c:v>
                </c:pt>
                <c:pt idx="9338">
                  <c:v>12.969444444444401</c:v>
                </c:pt>
                <c:pt idx="9339">
                  <c:v>12.970833333333299</c:v>
                </c:pt>
                <c:pt idx="9340">
                  <c:v>12.9722222222222</c:v>
                </c:pt>
                <c:pt idx="9341">
                  <c:v>12.973611111111101</c:v>
                </c:pt>
                <c:pt idx="9342">
                  <c:v>12.975</c:v>
                </c:pt>
                <c:pt idx="9343">
                  <c:v>12.9763888888889</c:v>
                </c:pt>
                <c:pt idx="9344">
                  <c:v>12.977777777777799</c:v>
                </c:pt>
                <c:pt idx="9345">
                  <c:v>12.9791666666667</c:v>
                </c:pt>
                <c:pt idx="9346">
                  <c:v>12.9805555555556</c:v>
                </c:pt>
                <c:pt idx="9347">
                  <c:v>12.9819444444444</c:v>
                </c:pt>
                <c:pt idx="9348">
                  <c:v>12.983333333333301</c:v>
                </c:pt>
                <c:pt idx="9349">
                  <c:v>12.984722222222199</c:v>
                </c:pt>
                <c:pt idx="9350">
                  <c:v>12.9861111111111</c:v>
                </c:pt>
                <c:pt idx="9351">
                  <c:v>12.987500000000001</c:v>
                </c:pt>
                <c:pt idx="9352">
                  <c:v>12.9888888888889</c:v>
                </c:pt>
                <c:pt idx="9353">
                  <c:v>12.9902777777778</c:v>
                </c:pt>
                <c:pt idx="9354">
                  <c:v>12.991666666666699</c:v>
                </c:pt>
                <c:pt idx="9355">
                  <c:v>12.9930555555556</c:v>
                </c:pt>
                <c:pt idx="9356">
                  <c:v>12.994444444444399</c:v>
                </c:pt>
                <c:pt idx="9357">
                  <c:v>12.9958333333333</c:v>
                </c:pt>
                <c:pt idx="9358">
                  <c:v>12.9972222222222</c:v>
                </c:pt>
                <c:pt idx="9359">
                  <c:v>12.998611111111099</c:v>
                </c:pt>
                <c:pt idx="9360">
                  <c:v>13</c:v>
                </c:pt>
                <c:pt idx="9361">
                  <c:v>13.001388888888901</c:v>
                </c:pt>
                <c:pt idx="9362">
                  <c:v>13.0027777777778</c:v>
                </c:pt>
                <c:pt idx="9363">
                  <c:v>13.0041666666667</c:v>
                </c:pt>
                <c:pt idx="9364">
                  <c:v>13.005555555555601</c:v>
                </c:pt>
                <c:pt idx="9365">
                  <c:v>13.0069444444444</c:v>
                </c:pt>
                <c:pt idx="9366">
                  <c:v>13.008333333333301</c:v>
                </c:pt>
                <c:pt idx="9367">
                  <c:v>13.0097222222222</c:v>
                </c:pt>
                <c:pt idx="9368">
                  <c:v>13.0111111111111</c:v>
                </c:pt>
                <c:pt idx="9369">
                  <c:v>13.012499999999999</c:v>
                </c:pt>
                <c:pt idx="9370">
                  <c:v>13.0138888888889</c:v>
                </c:pt>
                <c:pt idx="9371">
                  <c:v>13.015277777777801</c:v>
                </c:pt>
                <c:pt idx="9372">
                  <c:v>13.016666666666699</c:v>
                </c:pt>
                <c:pt idx="9373">
                  <c:v>13.0180555555556</c:v>
                </c:pt>
                <c:pt idx="9374">
                  <c:v>13.0194444444444</c:v>
                </c:pt>
                <c:pt idx="9375">
                  <c:v>13.0208333333333</c:v>
                </c:pt>
                <c:pt idx="9376">
                  <c:v>13.022222222222201</c:v>
                </c:pt>
                <c:pt idx="9377">
                  <c:v>13.0236111111111</c:v>
                </c:pt>
                <c:pt idx="9378">
                  <c:v>13.025</c:v>
                </c:pt>
                <c:pt idx="9379">
                  <c:v>13.026388888888899</c:v>
                </c:pt>
                <c:pt idx="9380">
                  <c:v>13.0277777777778</c:v>
                </c:pt>
                <c:pt idx="9381">
                  <c:v>13.029166666666701</c:v>
                </c:pt>
                <c:pt idx="9382">
                  <c:v>13.030555555555599</c:v>
                </c:pt>
                <c:pt idx="9383">
                  <c:v>13.031944444444401</c:v>
                </c:pt>
                <c:pt idx="9384">
                  <c:v>13.033333333333299</c:v>
                </c:pt>
                <c:pt idx="9385">
                  <c:v>13.0347222222222</c:v>
                </c:pt>
                <c:pt idx="9386">
                  <c:v>13.036111111111101</c:v>
                </c:pt>
                <c:pt idx="9387">
                  <c:v>13.0375</c:v>
                </c:pt>
                <c:pt idx="9388">
                  <c:v>13.0388888888889</c:v>
                </c:pt>
                <c:pt idx="9389">
                  <c:v>13.040277777777799</c:v>
                </c:pt>
                <c:pt idx="9390">
                  <c:v>13.0416666666667</c:v>
                </c:pt>
                <c:pt idx="9391">
                  <c:v>13.0430555555556</c:v>
                </c:pt>
                <c:pt idx="9392">
                  <c:v>13.0444444444444</c:v>
                </c:pt>
                <c:pt idx="9393">
                  <c:v>13.045833333333301</c:v>
                </c:pt>
                <c:pt idx="9394">
                  <c:v>13.047222222222199</c:v>
                </c:pt>
                <c:pt idx="9395">
                  <c:v>13.0486111111111</c:v>
                </c:pt>
                <c:pt idx="9396">
                  <c:v>13.05</c:v>
                </c:pt>
                <c:pt idx="9397">
                  <c:v>13.0513888888889</c:v>
                </c:pt>
                <c:pt idx="9398">
                  <c:v>13.0527777777778</c:v>
                </c:pt>
                <c:pt idx="9399">
                  <c:v>13.054166666666699</c:v>
                </c:pt>
                <c:pt idx="9400">
                  <c:v>13.0555555555556</c:v>
                </c:pt>
                <c:pt idx="9401">
                  <c:v>13.056944444444399</c:v>
                </c:pt>
                <c:pt idx="9402">
                  <c:v>13.0583333333333</c:v>
                </c:pt>
                <c:pt idx="9403">
                  <c:v>13.0597222222222</c:v>
                </c:pt>
                <c:pt idx="9404">
                  <c:v>13.061111111111099</c:v>
                </c:pt>
                <c:pt idx="9405">
                  <c:v>13.0625</c:v>
                </c:pt>
                <c:pt idx="9406">
                  <c:v>13.063888888888901</c:v>
                </c:pt>
                <c:pt idx="9407">
                  <c:v>13.0652777777778</c:v>
                </c:pt>
                <c:pt idx="9408">
                  <c:v>13.0666666666667</c:v>
                </c:pt>
                <c:pt idx="9409">
                  <c:v>13.068055555555601</c:v>
                </c:pt>
                <c:pt idx="9410">
                  <c:v>13.0694444444444</c:v>
                </c:pt>
                <c:pt idx="9411">
                  <c:v>13.070833333333301</c:v>
                </c:pt>
                <c:pt idx="9412">
                  <c:v>13.0722222222222</c:v>
                </c:pt>
                <c:pt idx="9413">
                  <c:v>13.0736111111111</c:v>
                </c:pt>
                <c:pt idx="9414">
                  <c:v>13.074999999999999</c:v>
                </c:pt>
                <c:pt idx="9415">
                  <c:v>13.0763888888889</c:v>
                </c:pt>
                <c:pt idx="9416">
                  <c:v>13.077777777777801</c:v>
                </c:pt>
                <c:pt idx="9417">
                  <c:v>13.079166666666699</c:v>
                </c:pt>
                <c:pt idx="9418">
                  <c:v>13.0805555555556</c:v>
                </c:pt>
                <c:pt idx="9419">
                  <c:v>13.0819444444444</c:v>
                </c:pt>
                <c:pt idx="9420">
                  <c:v>13.0833333333333</c:v>
                </c:pt>
                <c:pt idx="9421">
                  <c:v>13.084722222222201</c:v>
                </c:pt>
                <c:pt idx="9422">
                  <c:v>13.0861111111111</c:v>
                </c:pt>
                <c:pt idx="9423">
                  <c:v>13.0875</c:v>
                </c:pt>
                <c:pt idx="9424">
                  <c:v>13.088888888888899</c:v>
                </c:pt>
                <c:pt idx="9425">
                  <c:v>13.0902777777778</c:v>
                </c:pt>
                <c:pt idx="9426">
                  <c:v>13.091666666666701</c:v>
                </c:pt>
                <c:pt idx="9427">
                  <c:v>13.093055555555599</c:v>
                </c:pt>
                <c:pt idx="9428">
                  <c:v>13.094444444444401</c:v>
                </c:pt>
                <c:pt idx="9429">
                  <c:v>13.095833333333299</c:v>
                </c:pt>
                <c:pt idx="9430">
                  <c:v>13.0972222222222</c:v>
                </c:pt>
                <c:pt idx="9431">
                  <c:v>13.098611111111101</c:v>
                </c:pt>
                <c:pt idx="9432">
                  <c:v>13.1</c:v>
                </c:pt>
                <c:pt idx="9433">
                  <c:v>13.1013888888889</c:v>
                </c:pt>
                <c:pt idx="9434">
                  <c:v>13.102777777777799</c:v>
                </c:pt>
                <c:pt idx="9435">
                  <c:v>13.1041666666667</c:v>
                </c:pt>
                <c:pt idx="9436">
                  <c:v>13.1055555555556</c:v>
                </c:pt>
                <c:pt idx="9437">
                  <c:v>13.1069444444444</c:v>
                </c:pt>
                <c:pt idx="9438">
                  <c:v>13.108333333333301</c:v>
                </c:pt>
                <c:pt idx="9439">
                  <c:v>13.109722222222199</c:v>
                </c:pt>
                <c:pt idx="9440">
                  <c:v>13.1111111111111</c:v>
                </c:pt>
                <c:pt idx="9441">
                  <c:v>13.112500000000001</c:v>
                </c:pt>
                <c:pt idx="9442">
                  <c:v>13.1138888888889</c:v>
                </c:pt>
                <c:pt idx="9443">
                  <c:v>13.1152777777778</c:v>
                </c:pt>
                <c:pt idx="9444">
                  <c:v>13.116666666666699</c:v>
                </c:pt>
                <c:pt idx="9445">
                  <c:v>13.1180555555556</c:v>
                </c:pt>
                <c:pt idx="9446">
                  <c:v>13.119444444444399</c:v>
                </c:pt>
                <c:pt idx="9447">
                  <c:v>13.1208333333333</c:v>
                </c:pt>
                <c:pt idx="9448">
                  <c:v>13.1222222222222</c:v>
                </c:pt>
                <c:pt idx="9449">
                  <c:v>13.123611111111099</c:v>
                </c:pt>
                <c:pt idx="9450">
                  <c:v>13.125</c:v>
                </c:pt>
                <c:pt idx="9451">
                  <c:v>13.126388888888901</c:v>
                </c:pt>
                <c:pt idx="9452">
                  <c:v>13.1277777777778</c:v>
                </c:pt>
                <c:pt idx="9453">
                  <c:v>13.1291666666667</c:v>
                </c:pt>
                <c:pt idx="9454">
                  <c:v>13.130555555555601</c:v>
                </c:pt>
                <c:pt idx="9455">
                  <c:v>13.1319444444444</c:v>
                </c:pt>
                <c:pt idx="9456">
                  <c:v>13.133333333333301</c:v>
                </c:pt>
                <c:pt idx="9457">
                  <c:v>13.1347222222222</c:v>
                </c:pt>
                <c:pt idx="9458">
                  <c:v>13.1361111111111</c:v>
                </c:pt>
                <c:pt idx="9459">
                  <c:v>13.137499999999999</c:v>
                </c:pt>
                <c:pt idx="9460">
                  <c:v>13.1388888888889</c:v>
                </c:pt>
                <c:pt idx="9461">
                  <c:v>13.140277777777801</c:v>
                </c:pt>
                <c:pt idx="9462">
                  <c:v>13.141666666666699</c:v>
                </c:pt>
                <c:pt idx="9463">
                  <c:v>13.1430555555556</c:v>
                </c:pt>
                <c:pt idx="9464">
                  <c:v>13.1444444444444</c:v>
                </c:pt>
                <c:pt idx="9465">
                  <c:v>13.1458333333333</c:v>
                </c:pt>
                <c:pt idx="9466">
                  <c:v>13.147222222222201</c:v>
                </c:pt>
                <c:pt idx="9467">
                  <c:v>13.1486111111111</c:v>
                </c:pt>
                <c:pt idx="9468">
                  <c:v>13.15</c:v>
                </c:pt>
                <c:pt idx="9469">
                  <c:v>13.151388888888899</c:v>
                </c:pt>
                <c:pt idx="9470">
                  <c:v>13.1527777777778</c:v>
                </c:pt>
                <c:pt idx="9471">
                  <c:v>13.154166666666701</c:v>
                </c:pt>
                <c:pt idx="9472">
                  <c:v>13.155555555555599</c:v>
                </c:pt>
                <c:pt idx="9473">
                  <c:v>13.156944444444401</c:v>
                </c:pt>
                <c:pt idx="9474">
                  <c:v>13.158333333333299</c:v>
                </c:pt>
                <c:pt idx="9475">
                  <c:v>13.1597222222222</c:v>
                </c:pt>
                <c:pt idx="9476">
                  <c:v>13.161111111111101</c:v>
                </c:pt>
                <c:pt idx="9477">
                  <c:v>13.1625</c:v>
                </c:pt>
                <c:pt idx="9478">
                  <c:v>13.1638888888889</c:v>
                </c:pt>
                <c:pt idx="9479">
                  <c:v>13.165277777777799</c:v>
                </c:pt>
                <c:pt idx="9480">
                  <c:v>13.1666666666667</c:v>
                </c:pt>
                <c:pt idx="9481">
                  <c:v>13.1680555555556</c:v>
                </c:pt>
                <c:pt idx="9482">
                  <c:v>13.1694444444444</c:v>
                </c:pt>
                <c:pt idx="9483">
                  <c:v>13.170833333333301</c:v>
                </c:pt>
                <c:pt idx="9484">
                  <c:v>13.172222222222199</c:v>
                </c:pt>
                <c:pt idx="9485">
                  <c:v>13.1736111111111</c:v>
                </c:pt>
                <c:pt idx="9486">
                  <c:v>13.175000000000001</c:v>
                </c:pt>
                <c:pt idx="9487">
                  <c:v>13.1763888888889</c:v>
                </c:pt>
                <c:pt idx="9488">
                  <c:v>13.1777777777778</c:v>
                </c:pt>
                <c:pt idx="9489">
                  <c:v>13.179166666666699</c:v>
                </c:pt>
                <c:pt idx="9490">
                  <c:v>13.1805555555556</c:v>
                </c:pt>
                <c:pt idx="9491">
                  <c:v>13.181944444444399</c:v>
                </c:pt>
                <c:pt idx="9492">
                  <c:v>13.1833333333333</c:v>
                </c:pt>
                <c:pt idx="9493">
                  <c:v>13.1847222222222</c:v>
                </c:pt>
                <c:pt idx="9494">
                  <c:v>13.186111111111099</c:v>
                </c:pt>
                <c:pt idx="9495">
                  <c:v>13.1875</c:v>
                </c:pt>
                <c:pt idx="9496">
                  <c:v>13.188888888888901</c:v>
                </c:pt>
                <c:pt idx="9497">
                  <c:v>13.1902777777778</c:v>
                </c:pt>
                <c:pt idx="9498">
                  <c:v>13.1916666666667</c:v>
                </c:pt>
                <c:pt idx="9499">
                  <c:v>13.193055555555601</c:v>
                </c:pt>
                <c:pt idx="9500">
                  <c:v>13.1944444444444</c:v>
                </c:pt>
                <c:pt idx="9501">
                  <c:v>13.195833333333301</c:v>
                </c:pt>
                <c:pt idx="9502">
                  <c:v>13.1972222222222</c:v>
                </c:pt>
                <c:pt idx="9503">
                  <c:v>13.1986111111111</c:v>
                </c:pt>
                <c:pt idx="9504">
                  <c:v>13.2</c:v>
                </c:pt>
                <c:pt idx="9505">
                  <c:v>13.2013888888889</c:v>
                </c:pt>
                <c:pt idx="9506">
                  <c:v>13.202777777777801</c:v>
                </c:pt>
                <c:pt idx="9507">
                  <c:v>13.204166666666699</c:v>
                </c:pt>
                <c:pt idx="9508">
                  <c:v>13.2055555555556</c:v>
                </c:pt>
                <c:pt idx="9509">
                  <c:v>13.2069444444444</c:v>
                </c:pt>
                <c:pt idx="9510">
                  <c:v>13.2083333333333</c:v>
                </c:pt>
                <c:pt idx="9511">
                  <c:v>13.209722222222201</c:v>
                </c:pt>
                <c:pt idx="9512">
                  <c:v>13.2111111111111</c:v>
                </c:pt>
                <c:pt idx="9513">
                  <c:v>13.2125</c:v>
                </c:pt>
                <c:pt idx="9514">
                  <c:v>13.213888888888899</c:v>
                </c:pt>
                <c:pt idx="9515">
                  <c:v>13.2152777777778</c:v>
                </c:pt>
                <c:pt idx="9516">
                  <c:v>13.216666666666701</c:v>
                </c:pt>
                <c:pt idx="9517">
                  <c:v>13.218055555555599</c:v>
                </c:pt>
                <c:pt idx="9518">
                  <c:v>13.219444444444401</c:v>
                </c:pt>
                <c:pt idx="9519">
                  <c:v>13.220833333333299</c:v>
                </c:pt>
                <c:pt idx="9520">
                  <c:v>13.2222222222222</c:v>
                </c:pt>
                <c:pt idx="9521">
                  <c:v>13.223611111111101</c:v>
                </c:pt>
                <c:pt idx="9522">
                  <c:v>13.225</c:v>
                </c:pt>
                <c:pt idx="9523">
                  <c:v>13.2263888888889</c:v>
                </c:pt>
                <c:pt idx="9524">
                  <c:v>13.227777777777799</c:v>
                </c:pt>
                <c:pt idx="9525">
                  <c:v>13.2291666666667</c:v>
                </c:pt>
                <c:pt idx="9526">
                  <c:v>13.2305555555556</c:v>
                </c:pt>
                <c:pt idx="9527">
                  <c:v>13.2319444444444</c:v>
                </c:pt>
                <c:pt idx="9528">
                  <c:v>13.233333333333301</c:v>
                </c:pt>
                <c:pt idx="9529">
                  <c:v>13.234722222222199</c:v>
                </c:pt>
                <c:pt idx="9530">
                  <c:v>13.2361111111111</c:v>
                </c:pt>
                <c:pt idx="9531">
                  <c:v>13.237500000000001</c:v>
                </c:pt>
                <c:pt idx="9532">
                  <c:v>13.2388888888889</c:v>
                </c:pt>
                <c:pt idx="9533">
                  <c:v>13.2402777777778</c:v>
                </c:pt>
                <c:pt idx="9534">
                  <c:v>13.241666666666699</c:v>
                </c:pt>
                <c:pt idx="9535">
                  <c:v>13.2430555555556</c:v>
                </c:pt>
                <c:pt idx="9536">
                  <c:v>13.244444444444399</c:v>
                </c:pt>
                <c:pt idx="9537">
                  <c:v>13.2458333333333</c:v>
                </c:pt>
                <c:pt idx="9538">
                  <c:v>13.2472222222222</c:v>
                </c:pt>
                <c:pt idx="9539">
                  <c:v>13.248611111111099</c:v>
                </c:pt>
                <c:pt idx="9540">
                  <c:v>13.25</c:v>
                </c:pt>
                <c:pt idx="9541">
                  <c:v>13.251388888888901</c:v>
                </c:pt>
                <c:pt idx="9542">
                  <c:v>13.2527777777778</c:v>
                </c:pt>
                <c:pt idx="9543">
                  <c:v>13.2541666666667</c:v>
                </c:pt>
                <c:pt idx="9544">
                  <c:v>13.255555555555601</c:v>
                </c:pt>
                <c:pt idx="9545">
                  <c:v>13.2569444444444</c:v>
                </c:pt>
                <c:pt idx="9546">
                  <c:v>13.258333333333301</c:v>
                </c:pt>
                <c:pt idx="9547">
                  <c:v>13.2597222222222</c:v>
                </c:pt>
                <c:pt idx="9548">
                  <c:v>13.2611111111111</c:v>
                </c:pt>
                <c:pt idx="9549">
                  <c:v>13.262499999999999</c:v>
                </c:pt>
                <c:pt idx="9550">
                  <c:v>13.2638888888889</c:v>
                </c:pt>
                <c:pt idx="9551">
                  <c:v>13.265277777777801</c:v>
                </c:pt>
                <c:pt idx="9552">
                  <c:v>13.266666666666699</c:v>
                </c:pt>
                <c:pt idx="9553">
                  <c:v>13.2680555555556</c:v>
                </c:pt>
                <c:pt idx="9554">
                  <c:v>13.2694444444444</c:v>
                </c:pt>
                <c:pt idx="9555">
                  <c:v>13.2708333333333</c:v>
                </c:pt>
                <c:pt idx="9556">
                  <c:v>13.272222222222201</c:v>
                </c:pt>
                <c:pt idx="9557">
                  <c:v>13.2736111111111</c:v>
                </c:pt>
                <c:pt idx="9558">
                  <c:v>13.275</c:v>
                </c:pt>
                <c:pt idx="9559">
                  <c:v>13.276388888888899</c:v>
                </c:pt>
                <c:pt idx="9560">
                  <c:v>13.2777777777778</c:v>
                </c:pt>
                <c:pt idx="9561">
                  <c:v>13.279166666666701</c:v>
                </c:pt>
                <c:pt idx="9562">
                  <c:v>13.280555555555599</c:v>
                </c:pt>
                <c:pt idx="9563">
                  <c:v>13.281944444444401</c:v>
                </c:pt>
                <c:pt idx="9564">
                  <c:v>13.283333333333299</c:v>
                </c:pt>
                <c:pt idx="9565">
                  <c:v>13.2847222222222</c:v>
                </c:pt>
                <c:pt idx="9566">
                  <c:v>13.286111111111101</c:v>
                </c:pt>
                <c:pt idx="9567">
                  <c:v>13.2875</c:v>
                </c:pt>
                <c:pt idx="9568">
                  <c:v>13.2888888888889</c:v>
                </c:pt>
                <c:pt idx="9569">
                  <c:v>13.290277777777799</c:v>
                </c:pt>
                <c:pt idx="9570">
                  <c:v>13.2916666666667</c:v>
                </c:pt>
                <c:pt idx="9571">
                  <c:v>13.2930555555556</c:v>
                </c:pt>
                <c:pt idx="9572">
                  <c:v>13.2944444444444</c:v>
                </c:pt>
                <c:pt idx="9573">
                  <c:v>13.295833333333301</c:v>
                </c:pt>
                <c:pt idx="9574">
                  <c:v>13.297222222222199</c:v>
                </c:pt>
                <c:pt idx="9575">
                  <c:v>13.2986111111111</c:v>
                </c:pt>
                <c:pt idx="9576">
                  <c:v>13.3</c:v>
                </c:pt>
                <c:pt idx="9577">
                  <c:v>13.3013888888889</c:v>
                </c:pt>
                <c:pt idx="9578">
                  <c:v>13.3027777777778</c:v>
                </c:pt>
                <c:pt idx="9579">
                  <c:v>13.304166666666699</c:v>
                </c:pt>
                <c:pt idx="9580">
                  <c:v>13.3055555555556</c:v>
                </c:pt>
                <c:pt idx="9581">
                  <c:v>13.306944444444399</c:v>
                </c:pt>
                <c:pt idx="9582">
                  <c:v>13.3083333333333</c:v>
                </c:pt>
                <c:pt idx="9583">
                  <c:v>13.3097222222222</c:v>
                </c:pt>
                <c:pt idx="9584">
                  <c:v>13.311111111111099</c:v>
                </c:pt>
                <c:pt idx="9585">
                  <c:v>13.3125</c:v>
                </c:pt>
                <c:pt idx="9586">
                  <c:v>13.313888888888901</c:v>
                </c:pt>
                <c:pt idx="9587">
                  <c:v>13.3152777777778</c:v>
                </c:pt>
                <c:pt idx="9588">
                  <c:v>13.3166666666667</c:v>
                </c:pt>
                <c:pt idx="9589">
                  <c:v>13.318055555555601</c:v>
                </c:pt>
                <c:pt idx="9590">
                  <c:v>13.3194444444444</c:v>
                </c:pt>
                <c:pt idx="9591">
                  <c:v>13.320833333333301</c:v>
                </c:pt>
                <c:pt idx="9592">
                  <c:v>13.3222222222222</c:v>
                </c:pt>
                <c:pt idx="9593">
                  <c:v>13.3236111111111</c:v>
                </c:pt>
                <c:pt idx="9594">
                  <c:v>13.324999999999999</c:v>
                </c:pt>
                <c:pt idx="9595">
                  <c:v>13.3263888888889</c:v>
                </c:pt>
                <c:pt idx="9596">
                  <c:v>13.327777777777801</c:v>
                </c:pt>
                <c:pt idx="9597">
                  <c:v>13.329166666666699</c:v>
                </c:pt>
                <c:pt idx="9598">
                  <c:v>13.3305555555556</c:v>
                </c:pt>
                <c:pt idx="9599">
                  <c:v>13.3319444444444</c:v>
                </c:pt>
                <c:pt idx="9600">
                  <c:v>13.3333333333333</c:v>
                </c:pt>
                <c:pt idx="9601">
                  <c:v>13.334722222222201</c:v>
                </c:pt>
                <c:pt idx="9602">
                  <c:v>13.3361111111111</c:v>
                </c:pt>
                <c:pt idx="9603">
                  <c:v>13.3375</c:v>
                </c:pt>
                <c:pt idx="9604">
                  <c:v>13.338888888888899</c:v>
                </c:pt>
                <c:pt idx="9605">
                  <c:v>13.3402777777778</c:v>
                </c:pt>
                <c:pt idx="9606">
                  <c:v>13.341666666666701</c:v>
                </c:pt>
                <c:pt idx="9607">
                  <c:v>13.343055555555599</c:v>
                </c:pt>
                <c:pt idx="9608">
                  <c:v>13.344444444444401</c:v>
                </c:pt>
                <c:pt idx="9609">
                  <c:v>13.345833333333299</c:v>
                </c:pt>
                <c:pt idx="9610">
                  <c:v>13.3472222222222</c:v>
                </c:pt>
                <c:pt idx="9611">
                  <c:v>13.348611111111101</c:v>
                </c:pt>
                <c:pt idx="9612">
                  <c:v>13.35</c:v>
                </c:pt>
                <c:pt idx="9613">
                  <c:v>13.3513888888889</c:v>
                </c:pt>
                <c:pt idx="9614">
                  <c:v>13.352777777777799</c:v>
                </c:pt>
                <c:pt idx="9615">
                  <c:v>13.3541666666667</c:v>
                </c:pt>
                <c:pt idx="9616">
                  <c:v>13.3555555555556</c:v>
                </c:pt>
                <c:pt idx="9617">
                  <c:v>13.3569444444444</c:v>
                </c:pt>
                <c:pt idx="9618">
                  <c:v>13.358333333333301</c:v>
                </c:pt>
                <c:pt idx="9619">
                  <c:v>13.359722222222199</c:v>
                </c:pt>
                <c:pt idx="9620">
                  <c:v>13.3611111111111</c:v>
                </c:pt>
                <c:pt idx="9621">
                  <c:v>13.362500000000001</c:v>
                </c:pt>
                <c:pt idx="9622">
                  <c:v>13.3638888888889</c:v>
                </c:pt>
                <c:pt idx="9623">
                  <c:v>13.3652777777778</c:v>
                </c:pt>
                <c:pt idx="9624">
                  <c:v>13.366666666666699</c:v>
                </c:pt>
                <c:pt idx="9625">
                  <c:v>13.3680555555556</c:v>
                </c:pt>
                <c:pt idx="9626">
                  <c:v>13.369444444444399</c:v>
                </c:pt>
                <c:pt idx="9627">
                  <c:v>13.3708333333333</c:v>
                </c:pt>
                <c:pt idx="9628">
                  <c:v>13.3722222222222</c:v>
                </c:pt>
                <c:pt idx="9629">
                  <c:v>13.373611111111099</c:v>
                </c:pt>
                <c:pt idx="9630">
                  <c:v>13.375</c:v>
                </c:pt>
                <c:pt idx="9631">
                  <c:v>13.376388888888901</c:v>
                </c:pt>
                <c:pt idx="9632">
                  <c:v>13.3777777777778</c:v>
                </c:pt>
                <c:pt idx="9633">
                  <c:v>13.3791666666667</c:v>
                </c:pt>
                <c:pt idx="9634">
                  <c:v>13.380555555555601</c:v>
                </c:pt>
                <c:pt idx="9635">
                  <c:v>13.3819444444444</c:v>
                </c:pt>
                <c:pt idx="9636">
                  <c:v>13.383333333333301</c:v>
                </c:pt>
                <c:pt idx="9637">
                  <c:v>13.3847222222222</c:v>
                </c:pt>
                <c:pt idx="9638">
                  <c:v>13.3861111111111</c:v>
                </c:pt>
                <c:pt idx="9639">
                  <c:v>13.387499999999999</c:v>
                </c:pt>
                <c:pt idx="9640">
                  <c:v>13.3888888888889</c:v>
                </c:pt>
                <c:pt idx="9641">
                  <c:v>13.390277777777801</c:v>
                </c:pt>
                <c:pt idx="9642">
                  <c:v>13.391666666666699</c:v>
                </c:pt>
                <c:pt idx="9643">
                  <c:v>13.3930555555556</c:v>
                </c:pt>
                <c:pt idx="9644">
                  <c:v>13.3944444444444</c:v>
                </c:pt>
                <c:pt idx="9645">
                  <c:v>13.3958333333333</c:v>
                </c:pt>
                <c:pt idx="9646">
                  <c:v>13.397222222222201</c:v>
                </c:pt>
                <c:pt idx="9647">
                  <c:v>13.3986111111111</c:v>
                </c:pt>
                <c:pt idx="9648">
                  <c:v>13.4</c:v>
                </c:pt>
                <c:pt idx="9649">
                  <c:v>13.401388888888899</c:v>
                </c:pt>
                <c:pt idx="9650">
                  <c:v>13.4027777777778</c:v>
                </c:pt>
                <c:pt idx="9651">
                  <c:v>13.404166666666701</c:v>
                </c:pt>
                <c:pt idx="9652">
                  <c:v>13.405555555555599</c:v>
                </c:pt>
                <c:pt idx="9653">
                  <c:v>13.406944444444401</c:v>
                </c:pt>
                <c:pt idx="9654">
                  <c:v>13.408333333333299</c:v>
                </c:pt>
                <c:pt idx="9655">
                  <c:v>13.4097222222222</c:v>
                </c:pt>
                <c:pt idx="9656">
                  <c:v>13.411111111111101</c:v>
                </c:pt>
                <c:pt idx="9657">
                  <c:v>13.4125</c:v>
                </c:pt>
                <c:pt idx="9658">
                  <c:v>13.4138888888889</c:v>
                </c:pt>
                <c:pt idx="9659">
                  <c:v>13.415277777777799</c:v>
                </c:pt>
                <c:pt idx="9660">
                  <c:v>13.4166666666667</c:v>
                </c:pt>
                <c:pt idx="9661">
                  <c:v>13.4180555555556</c:v>
                </c:pt>
                <c:pt idx="9662">
                  <c:v>13.4194444444444</c:v>
                </c:pt>
                <c:pt idx="9663">
                  <c:v>13.420833333333301</c:v>
                </c:pt>
                <c:pt idx="9664">
                  <c:v>13.422222222222199</c:v>
                </c:pt>
                <c:pt idx="9665">
                  <c:v>13.4236111111111</c:v>
                </c:pt>
                <c:pt idx="9666">
                  <c:v>13.425000000000001</c:v>
                </c:pt>
                <c:pt idx="9667">
                  <c:v>13.4263888888889</c:v>
                </c:pt>
                <c:pt idx="9668">
                  <c:v>13.4277777777778</c:v>
                </c:pt>
                <c:pt idx="9669">
                  <c:v>13.429166666666699</c:v>
                </c:pt>
                <c:pt idx="9670">
                  <c:v>13.4305555555556</c:v>
                </c:pt>
                <c:pt idx="9671">
                  <c:v>13.431944444444399</c:v>
                </c:pt>
                <c:pt idx="9672">
                  <c:v>13.4333333333333</c:v>
                </c:pt>
                <c:pt idx="9673">
                  <c:v>13.4347222222222</c:v>
                </c:pt>
                <c:pt idx="9674">
                  <c:v>13.436111111111099</c:v>
                </c:pt>
                <c:pt idx="9675">
                  <c:v>13.4375</c:v>
                </c:pt>
                <c:pt idx="9676">
                  <c:v>13.438888888888901</c:v>
                </c:pt>
                <c:pt idx="9677">
                  <c:v>13.4402777777778</c:v>
                </c:pt>
                <c:pt idx="9678">
                  <c:v>13.4416666666667</c:v>
                </c:pt>
                <c:pt idx="9679">
                  <c:v>13.443055555555601</c:v>
                </c:pt>
                <c:pt idx="9680">
                  <c:v>13.4444444444444</c:v>
                </c:pt>
                <c:pt idx="9681">
                  <c:v>13.445833333333301</c:v>
                </c:pt>
                <c:pt idx="9682">
                  <c:v>13.4472222222222</c:v>
                </c:pt>
                <c:pt idx="9683">
                  <c:v>13.4486111111111</c:v>
                </c:pt>
                <c:pt idx="9684">
                  <c:v>13.45</c:v>
                </c:pt>
                <c:pt idx="9685">
                  <c:v>13.4513888888889</c:v>
                </c:pt>
                <c:pt idx="9686">
                  <c:v>13.452777777777801</c:v>
                </c:pt>
                <c:pt idx="9687">
                  <c:v>13.454166666666699</c:v>
                </c:pt>
                <c:pt idx="9688">
                  <c:v>13.4555555555556</c:v>
                </c:pt>
                <c:pt idx="9689">
                  <c:v>13.4569444444444</c:v>
                </c:pt>
                <c:pt idx="9690">
                  <c:v>13.4583333333333</c:v>
                </c:pt>
                <c:pt idx="9691">
                  <c:v>13.459722222222201</c:v>
                </c:pt>
                <c:pt idx="9692">
                  <c:v>13.4611111111111</c:v>
                </c:pt>
                <c:pt idx="9693">
                  <c:v>13.4625</c:v>
                </c:pt>
                <c:pt idx="9694">
                  <c:v>13.463888888888899</c:v>
                </c:pt>
                <c:pt idx="9695">
                  <c:v>13.4652777777778</c:v>
                </c:pt>
                <c:pt idx="9696">
                  <c:v>13.466666666666701</c:v>
                </c:pt>
                <c:pt idx="9697">
                  <c:v>13.468055555555599</c:v>
                </c:pt>
                <c:pt idx="9698">
                  <c:v>13.469444444444401</c:v>
                </c:pt>
                <c:pt idx="9699">
                  <c:v>13.470833333333299</c:v>
                </c:pt>
                <c:pt idx="9700">
                  <c:v>13.4722222222222</c:v>
                </c:pt>
                <c:pt idx="9701">
                  <c:v>13.473611111111101</c:v>
                </c:pt>
                <c:pt idx="9702">
                  <c:v>13.475</c:v>
                </c:pt>
                <c:pt idx="9703">
                  <c:v>13.4763888888889</c:v>
                </c:pt>
                <c:pt idx="9704">
                  <c:v>13.477777777777799</c:v>
                </c:pt>
                <c:pt idx="9705">
                  <c:v>13.4791666666667</c:v>
                </c:pt>
                <c:pt idx="9706">
                  <c:v>13.4805555555556</c:v>
                </c:pt>
                <c:pt idx="9707">
                  <c:v>13.4819444444444</c:v>
                </c:pt>
                <c:pt idx="9708">
                  <c:v>13.483333333333301</c:v>
                </c:pt>
                <c:pt idx="9709">
                  <c:v>13.484722222222199</c:v>
                </c:pt>
                <c:pt idx="9710">
                  <c:v>13.4861111111111</c:v>
                </c:pt>
                <c:pt idx="9711">
                  <c:v>13.487500000000001</c:v>
                </c:pt>
                <c:pt idx="9712">
                  <c:v>13.4888888888889</c:v>
                </c:pt>
                <c:pt idx="9713">
                  <c:v>13.4902777777778</c:v>
                </c:pt>
                <c:pt idx="9714">
                  <c:v>13.491666666666699</c:v>
                </c:pt>
                <c:pt idx="9715">
                  <c:v>13.4930555555556</c:v>
                </c:pt>
                <c:pt idx="9716">
                  <c:v>13.494444444444399</c:v>
                </c:pt>
                <c:pt idx="9717">
                  <c:v>13.4958333333333</c:v>
                </c:pt>
                <c:pt idx="9718">
                  <c:v>13.4972222222222</c:v>
                </c:pt>
                <c:pt idx="9719">
                  <c:v>13.498611111111099</c:v>
                </c:pt>
                <c:pt idx="9720">
                  <c:v>13.5</c:v>
                </c:pt>
                <c:pt idx="9721">
                  <c:v>13.501388888888901</c:v>
                </c:pt>
                <c:pt idx="9722">
                  <c:v>13.5027777777778</c:v>
                </c:pt>
                <c:pt idx="9723">
                  <c:v>13.5041666666667</c:v>
                </c:pt>
                <c:pt idx="9724">
                  <c:v>13.505555555555601</c:v>
                </c:pt>
                <c:pt idx="9725">
                  <c:v>13.5069444444444</c:v>
                </c:pt>
                <c:pt idx="9726">
                  <c:v>13.508333333333301</c:v>
                </c:pt>
                <c:pt idx="9727">
                  <c:v>13.5097222222222</c:v>
                </c:pt>
                <c:pt idx="9728">
                  <c:v>13.5111111111111</c:v>
                </c:pt>
                <c:pt idx="9729">
                  <c:v>13.512499999999999</c:v>
                </c:pt>
                <c:pt idx="9730">
                  <c:v>13.5138888888889</c:v>
                </c:pt>
                <c:pt idx="9731">
                  <c:v>13.515277777777801</c:v>
                </c:pt>
                <c:pt idx="9732">
                  <c:v>13.516666666666699</c:v>
                </c:pt>
                <c:pt idx="9733">
                  <c:v>13.5180555555556</c:v>
                </c:pt>
                <c:pt idx="9734">
                  <c:v>13.5194444444444</c:v>
                </c:pt>
                <c:pt idx="9735">
                  <c:v>13.5208333333333</c:v>
                </c:pt>
                <c:pt idx="9736">
                  <c:v>13.522222222222201</c:v>
                </c:pt>
                <c:pt idx="9737">
                  <c:v>13.5236111111111</c:v>
                </c:pt>
                <c:pt idx="9738">
                  <c:v>13.525</c:v>
                </c:pt>
                <c:pt idx="9739">
                  <c:v>13.526388888888899</c:v>
                </c:pt>
                <c:pt idx="9740">
                  <c:v>13.5277777777778</c:v>
                </c:pt>
                <c:pt idx="9741">
                  <c:v>13.529166666666701</c:v>
                </c:pt>
                <c:pt idx="9742">
                  <c:v>13.530555555555599</c:v>
                </c:pt>
                <c:pt idx="9743">
                  <c:v>13.531944444444401</c:v>
                </c:pt>
                <c:pt idx="9744">
                  <c:v>13.533333333333299</c:v>
                </c:pt>
                <c:pt idx="9745">
                  <c:v>13.5347222222222</c:v>
                </c:pt>
                <c:pt idx="9746">
                  <c:v>13.536111111111101</c:v>
                </c:pt>
                <c:pt idx="9747">
                  <c:v>13.5375</c:v>
                </c:pt>
                <c:pt idx="9748">
                  <c:v>13.5388888888889</c:v>
                </c:pt>
                <c:pt idx="9749">
                  <c:v>13.540277777777799</c:v>
                </c:pt>
                <c:pt idx="9750">
                  <c:v>13.5416666666667</c:v>
                </c:pt>
                <c:pt idx="9751">
                  <c:v>13.5430555555556</c:v>
                </c:pt>
                <c:pt idx="9752">
                  <c:v>13.5444444444444</c:v>
                </c:pt>
                <c:pt idx="9753">
                  <c:v>13.545833333333301</c:v>
                </c:pt>
                <c:pt idx="9754">
                  <c:v>13.547222222222199</c:v>
                </c:pt>
                <c:pt idx="9755">
                  <c:v>13.5486111111111</c:v>
                </c:pt>
                <c:pt idx="9756">
                  <c:v>13.55</c:v>
                </c:pt>
                <c:pt idx="9757">
                  <c:v>13.5513888888889</c:v>
                </c:pt>
                <c:pt idx="9758">
                  <c:v>13.5527777777778</c:v>
                </c:pt>
                <c:pt idx="9759">
                  <c:v>13.554166666666699</c:v>
                </c:pt>
                <c:pt idx="9760">
                  <c:v>13.5555555555556</c:v>
                </c:pt>
                <c:pt idx="9761">
                  <c:v>13.556944444444399</c:v>
                </c:pt>
                <c:pt idx="9762">
                  <c:v>13.5583333333333</c:v>
                </c:pt>
                <c:pt idx="9763">
                  <c:v>13.5597222222222</c:v>
                </c:pt>
                <c:pt idx="9764">
                  <c:v>13.561111111111099</c:v>
                </c:pt>
                <c:pt idx="9765">
                  <c:v>13.5625</c:v>
                </c:pt>
                <c:pt idx="9766">
                  <c:v>13.563888888888901</c:v>
                </c:pt>
                <c:pt idx="9767">
                  <c:v>13.5652777777778</c:v>
                </c:pt>
                <c:pt idx="9768">
                  <c:v>13.5666666666667</c:v>
                </c:pt>
                <c:pt idx="9769">
                  <c:v>13.568055555555601</c:v>
                </c:pt>
                <c:pt idx="9770">
                  <c:v>13.5694444444444</c:v>
                </c:pt>
                <c:pt idx="9771">
                  <c:v>13.570833333333301</c:v>
                </c:pt>
                <c:pt idx="9772">
                  <c:v>13.5722222222222</c:v>
                </c:pt>
                <c:pt idx="9773">
                  <c:v>13.5736111111111</c:v>
                </c:pt>
                <c:pt idx="9774">
                  <c:v>13.574999999999999</c:v>
                </c:pt>
                <c:pt idx="9775">
                  <c:v>13.5763888888889</c:v>
                </c:pt>
                <c:pt idx="9776">
                  <c:v>13.577777777777801</c:v>
                </c:pt>
                <c:pt idx="9777">
                  <c:v>13.579166666666699</c:v>
                </c:pt>
                <c:pt idx="9778">
                  <c:v>13.5805555555556</c:v>
                </c:pt>
                <c:pt idx="9779">
                  <c:v>13.5819444444444</c:v>
                </c:pt>
                <c:pt idx="9780">
                  <c:v>13.5833333333333</c:v>
                </c:pt>
                <c:pt idx="9781">
                  <c:v>13.584722222222201</c:v>
                </c:pt>
                <c:pt idx="9782">
                  <c:v>13.5861111111111</c:v>
                </c:pt>
                <c:pt idx="9783">
                  <c:v>13.5875</c:v>
                </c:pt>
                <c:pt idx="9784">
                  <c:v>13.588888888888899</c:v>
                </c:pt>
                <c:pt idx="9785">
                  <c:v>13.5902777777778</c:v>
                </c:pt>
                <c:pt idx="9786">
                  <c:v>13.591666666666701</c:v>
                </c:pt>
                <c:pt idx="9787">
                  <c:v>13.593055555555599</c:v>
                </c:pt>
                <c:pt idx="9788">
                  <c:v>13.594444444444401</c:v>
                </c:pt>
                <c:pt idx="9789">
                  <c:v>13.595833333333299</c:v>
                </c:pt>
                <c:pt idx="9790">
                  <c:v>13.5972222222222</c:v>
                </c:pt>
                <c:pt idx="9791">
                  <c:v>13.598611111111101</c:v>
                </c:pt>
                <c:pt idx="9792">
                  <c:v>13.6</c:v>
                </c:pt>
                <c:pt idx="9793">
                  <c:v>13.6013888888889</c:v>
                </c:pt>
                <c:pt idx="9794">
                  <c:v>13.602777777777799</c:v>
                </c:pt>
                <c:pt idx="9795">
                  <c:v>13.6041666666667</c:v>
                </c:pt>
                <c:pt idx="9796">
                  <c:v>13.6055555555556</c:v>
                </c:pt>
                <c:pt idx="9797">
                  <c:v>13.6069444444444</c:v>
                </c:pt>
                <c:pt idx="9798">
                  <c:v>13.608333333333301</c:v>
                </c:pt>
                <c:pt idx="9799">
                  <c:v>13.609722222222199</c:v>
                </c:pt>
                <c:pt idx="9800">
                  <c:v>13.6111111111111</c:v>
                </c:pt>
                <c:pt idx="9801">
                  <c:v>13.612500000000001</c:v>
                </c:pt>
                <c:pt idx="9802">
                  <c:v>13.6138888888889</c:v>
                </c:pt>
                <c:pt idx="9803">
                  <c:v>13.6152777777778</c:v>
                </c:pt>
                <c:pt idx="9804">
                  <c:v>13.616666666666699</c:v>
                </c:pt>
                <c:pt idx="9805">
                  <c:v>13.6180555555556</c:v>
                </c:pt>
                <c:pt idx="9806">
                  <c:v>13.619444444444399</c:v>
                </c:pt>
                <c:pt idx="9807">
                  <c:v>13.6208333333333</c:v>
                </c:pt>
                <c:pt idx="9808">
                  <c:v>13.6222222222222</c:v>
                </c:pt>
                <c:pt idx="9809">
                  <c:v>13.623611111111099</c:v>
                </c:pt>
                <c:pt idx="9810">
                  <c:v>13.625</c:v>
                </c:pt>
                <c:pt idx="9811">
                  <c:v>13.626388888888901</c:v>
                </c:pt>
                <c:pt idx="9812">
                  <c:v>13.6277777777778</c:v>
                </c:pt>
                <c:pt idx="9813">
                  <c:v>13.6291666666667</c:v>
                </c:pt>
                <c:pt idx="9814">
                  <c:v>13.630555555555601</c:v>
                </c:pt>
                <c:pt idx="9815">
                  <c:v>13.6319444444444</c:v>
                </c:pt>
                <c:pt idx="9816">
                  <c:v>13.633333333333301</c:v>
                </c:pt>
                <c:pt idx="9817">
                  <c:v>13.6347222222222</c:v>
                </c:pt>
                <c:pt idx="9818">
                  <c:v>13.6361111111111</c:v>
                </c:pt>
                <c:pt idx="9819">
                  <c:v>13.637499999999999</c:v>
                </c:pt>
                <c:pt idx="9820">
                  <c:v>13.6388888888889</c:v>
                </c:pt>
                <c:pt idx="9821">
                  <c:v>13.640277777777801</c:v>
                </c:pt>
                <c:pt idx="9822">
                  <c:v>13.641666666666699</c:v>
                </c:pt>
                <c:pt idx="9823">
                  <c:v>13.6430555555556</c:v>
                </c:pt>
                <c:pt idx="9824">
                  <c:v>13.6444444444444</c:v>
                </c:pt>
                <c:pt idx="9825">
                  <c:v>13.6458333333333</c:v>
                </c:pt>
                <c:pt idx="9826">
                  <c:v>13.647222222222201</c:v>
                </c:pt>
                <c:pt idx="9827">
                  <c:v>13.6486111111111</c:v>
                </c:pt>
                <c:pt idx="9828">
                  <c:v>13.65</c:v>
                </c:pt>
                <c:pt idx="9829">
                  <c:v>13.651388888888899</c:v>
                </c:pt>
                <c:pt idx="9830">
                  <c:v>13.6527777777778</c:v>
                </c:pt>
                <c:pt idx="9831">
                  <c:v>13.654166666666701</c:v>
                </c:pt>
                <c:pt idx="9832">
                  <c:v>13.655555555555599</c:v>
                </c:pt>
                <c:pt idx="9833">
                  <c:v>13.656944444444401</c:v>
                </c:pt>
                <c:pt idx="9834">
                  <c:v>13.658333333333299</c:v>
                </c:pt>
                <c:pt idx="9835">
                  <c:v>13.6597222222222</c:v>
                </c:pt>
                <c:pt idx="9836">
                  <c:v>13.661111111111101</c:v>
                </c:pt>
                <c:pt idx="9837">
                  <c:v>13.6625</c:v>
                </c:pt>
                <c:pt idx="9838">
                  <c:v>13.6638888888889</c:v>
                </c:pt>
                <c:pt idx="9839">
                  <c:v>13.665277777777799</c:v>
                </c:pt>
                <c:pt idx="9840">
                  <c:v>13.6666666666667</c:v>
                </c:pt>
                <c:pt idx="9841">
                  <c:v>13.6680555555556</c:v>
                </c:pt>
                <c:pt idx="9842">
                  <c:v>13.6694444444444</c:v>
                </c:pt>
                <c:pt idx="9843">
                  <c:v>13.670833333333301</c:v>
                </c:pt>
                <c:pt idx="9844">
                  <c:v>13.672222222222199</c:v>
                </c:pt>
                <c:pt idx="9845">
                  <c:v>13.6736111111111</c:v>
                </c:pt>
                <c:pt idx="9846">
                  <c:v>13.675000000000001</c:v>
                </c:pt>
                <c:pt idx="9847">
                  <c:v>13.6763888888889</c:v>
                </c:pt>
                <c:pt idx="9848">
                  <c:v>13.6777777777778</c:v>
                </c:pt>
                <c:pt idx="9849">
                  <c:v>13.679166666666699</c:v>
                </c:pt>
                <c:pt idx="9850">
                  <c:v>13.6805555555556</c:v>
                </c:pt>
                <c:pt idx="9851">
                  <c:v>13.681944444444399</c:v>
                </c:pt>
                <c:pt idx="9852">
                  <c:v>13.6833333333333</c:v>
                </c:pt>
                <c:pt idx="9853">
                  <c:v>13.6847222222222</c:v>
                </c:pt>
                <c:pt idx="9854">
                  <c:v>13.686111111111099</c:v>
                </c:pt>
                <c:pt idx="9855">
                  <c:v>13.6875</c:v>
                </c:pt>
                <c:pt idx="9856">
                  <c:v>13.688888888888901</c:v>
                </c:pt>
                <c:pt idx="9857">
                  <c:v>13.6902777777778</c:v>
                </c:pt>
                <c:pt idx="9858">
                  <c:v>13.6916666666667</c:v>
                </c:pt>
                <c:pt idx="9859">
                  <c:v>13.693055555555601</c:v>
                </c:pt>
                <c:pt idx="9860">
                  <c:v>13.6944444444444</c:v>
                </c:pt>
                <c:pt idx="9861">
                  <c:v>13.695833333333301</c:v>
                </c:pt>
                <c:pt idx="9862">
                  <c:v>13.6972222222222</c:v>
                </c:pt>
                <c:pt idx="9863">
                  <c:v>13.6986111111111</c:v>
                </c:pt>
                <c:pt idx="9864">
                  <c:v>13.7</c:v>
                </c:pt>
                <c:pt idx="9865">
                  <c:v>13.7013888888889</c:v>
                </c:pt>
                <c:pt idx="9866">
                  <c:v>13.702777777777801</c:v>
                </c:pt>
                <c:pt idx="9867">
                  <c:v>13.704166666666699</c:v>
                </c:pt>
                <c:pt idx="9868">
                  <c:v>13.7055555555556</c:v>
                </c:pt>
                <c:pt idx="9869">
                  <c:v>13.7069444444444</c:v>
                </c:pt>
                <c:pt idx="9870">
                  <c:v>13.7083333333333</c:v>
                </c:pt>
                <c:pt idx="9871">
                  <c:v>13.709722222222201</c:v>
                </c:pt>
                <c:pt idx="9872">
                  <c:v>13.7111111111111</c:v>
                </c:pt>
                <c:pt idx="9873">
                  <c:v>13.7125</c:v>
                </c:pt>
                <c:pt idx="9874">
                  <c:v>13.713888888888899</c:v>
                </c:pt>
                <c:pt idx="9875">
                  <c:v>13.7152777777778</c:v>
                </c:pt>
                <c:pt idx="9876">
                  <c:v>13.716666666666701</c:v>
                </c:pt>
                <c:pt idx="9877">
                  <c:v>13.718055555555599</c:v>
                </c:pt>
                <c:pt idx="9878">
                  <c:v>13.719444444444401</c:v>
                </c:pt>
                <c:pt idx="9879">
                  <c:v>13.720833333333299</c:v>
                </c:pt>
                <c:pt idx="9880">
                  <c:v>13.7222222222222</c:v>
                </c:pt>
                <c:pt idx="9881">
                  <c:v>13.723611111111101</c:v>
                </c:pt>
                <c:pt idx="9882">
                  <c:v>13.725</c:v>
                </c:pt>
                <c:pt idx="9883">
                  <c:v>13.7263888888889</c:v>
                </c:pt>
                <c:pt idx="9884">
                  <c:v>13.727777777777799</c:v>
                </c:pt>
                <c:pt idx="9885">
                  <c:v>13.7291666666667</c:v>
                </c:pt>
                <c:pt idx="9886">
                  <c:v>13.7305555555556</c:v>
                </c:pt>
                <c:pt idx="9887">
                  <c:v>13.7319444444444</c:v>
                </c:pt>
                <c:pt idx="9888">
                  <c:v>13.733333333333301</c:v>
                </c:pt>
                <c:pt idx="9889">
                  <c:v>13.734722222222199</c:v>
                </c:pt>
                <c:pt idx="9890">
                  <c:v>13.7361111111111</c:v>
                </c:pt>
                <c:pt idx="9891">
                  <c:v>13.737500000000001</c:v>
                </c:pt>
                <c:pt idx="9892">
                  <c:v>13.7388888888889</c:v>
                </c:pt>
                <c:pt idx="9893">
                  <c:v>13.7402777777778</c:v>
                </c:pt>
                <c:pt idx="9894">
                  <c:v>13.741666666666699</c:v>
                </c:pt>
                <c:pt idx="9895">
                  <c:v>13.7430555555556</c:v>
                </c:pt>
                <c:pt idx="9896">
                  <c:v>13.744444444444399</c:v>
                </c:pt>
                <c:pt idx="9897">
                  <c:v>13.7458333333333</c:v>
                </c:pt>
                <c:pt idx="9898">
                  <c:v>13.7472222222222</c:v>
                </c:pt>
                <c:pt idx="9899">
                  <c:v>13.748611111111099</c:v>
                </c:pt>
                <c:pt idx="9900">
                  <c:v>13.75</c:v>
                </c:pt>
                <c:pt idx="9901">
                  <c:v>13.751388888888901</c:v>
                </c:pt>
                <c:pt idx="9902">
                  <c:v>13.7527777777778</c:v>
                </c:pt>
                <c:pt idx="9903">
                  <c:v>13.7541666666667</c:v>
                </c:pt>
                <c:pt idx="9904">
                  <c:v>13.755555555555601</c:v>
                </c:pt>
                <c:pt idx="9905">
                  <c:v>13.7569444444444</c:v>
                </c:pt>
                <c:pt idx="9906">
                  <c:v>13.758333333333301</c:v>
                </c:pt>
                <c:pt idx="9907">
                  <c:v>13.7597222222222</c:v>
                </c:pt>
                <c:pt idx="9908">
                  <c:v>13.7611111111111</c:v>
                </c:pt>
                <c:pt idx="9909">
                  <c:v>13.762499999999999</c:v>
                </c:pt>
                <c:pt idx="9910">
                  <c:v>13.7638888888889</c:v>
                </c:pt>
                <c:pt idx="9911">
                  <c:v>13.765277777777801</c:v>
                </c:pt>
                <c:pt idx="9912">
                  <c:v>13.766666666666699</c:v>
                </c:pt>
                <c:pt idx="9913">
                  <c:v>13.7680555555556</c:v>
                </c:pt>
                <c:pt idx="9914">
                  <c:v>13.7694444444444</c:v>
                </c:pt>
                <c:pt idx="9915">
                  <c:v>13.7708333333333</c:v>
                </c:pt>
                <c:pt idx="9916">
                  <c:v>13.772222222222201</c:v>
                </c:pt>
                <c:pt idx="9917">
                  <c:v>13.7736111111111</c:v>
                </c:pt>
                <c:pt idx="9918">
                  <c:v>13.775</c:v>
                </c:pt>
                <c:pt idx="9919">
                  <c:v>13.776388888888899</c:v>
                </c:pt>
                <c:pt idx="9920">
                  <c:v>13.7777777777778</c:v>
                </c:pt>
                <c:pt idx="9921">
                  <c:v>13.779166666666701</c:v>
                </c:pt>
                <c:pt idx="9922">
                  <c:v>13.780555555555599</c:v>
                </c:pt>
                <c:pt idx="9923">
                  <c:v>13.781944444444401</c:v>
                </c:pt>
                <c:pt idx="9924">
                  <c:v>13.783333333333299</c:v>
                </c:pt>
                <c:pt idx="9925">
                  <c:v>13.7847222222222</c:v>
                </c:pt>
                <c:pt idx="9926">
                  <c:v>13.786111111111101</c:v>
                </c:pt>
                <c:pt idx="9927">
                  <c:v>13.7875</c:v>
                </c:pt>
                <c:pt idx="9928">
                  <c:v>13.7888888888889</c:v>
                </c:pt>
                <c:pt idx="9929">
                  <c:v>13.790277777777799</c:v>
                </c:pt>
                <c:pt idx="9930">
                  <c:v>13.7916666666667</c:v>
                </c:pt>
                <c:pt idx="9931">
                  <c:v>13.7930555555556</c:v>
                </c:pt>
                <c:pt idx="9932">
                  <c:v>13.7944444444444</c:v>
                </c:pt>
                <c:pt idx="9933">
                  <c:v>13.795833333333301</c:v>
                </c:pt>
                <c:pt idx="9934">
                  <c:v>13.797222222222199</c:v>
                </c:pt>
                <c:pt idx="9935">
                  <c:v>13.7986111111111</c:v>
                </c:pt>
                <c:pt idx="9936">
                  <c:v>13.8</c:v>
                </c:pt>
                <c:pt idx="9937">
                  <c:v>13.8013888888889</c:v>
                </c:pt>
                <c:pt idx="9938">
                  <c:v>13.8027777777778</c:v>
                </c:pt>
                <c:pt idx="9939">
                  <c:v>13.804166666666699</c:v>
                </c:pt>
                <c:pt idx="9940">
                  <c:v>13.8055555555556</c:v>
                </c:pt>
                <c:pt idx="9941">
                  <c:v>13.806944444444399</c:v>
                </c:pt>
                <c:pt idx="9942">
                  <c:v>13.8083333333333</c:v>
                </c:pt>
                <c:pt idx="9943">
                  <c:v>13.8097222222222</c:v>
                </c:pt>
                <c:pt idx="9944">
                  <c:v>13.811111111111099</c:v>
                </c:pt>
                <c:pt idx="9945">
                  <c:v>13.8125</c:v>
                </c:pt>
                <c:pt idx="9946">
                  <c:v>13.813888888888901</c:v>
                </c:pt>
                <c:pt idx="9947">
                  <c:v>13.8152777777778</c:v>
                </c:pt>
                <c:pt idx="9948">
                  <c:v>13.8166666666667</c:v>
                </c:pt>
                <c:pt idx="9949">
                  <c:v>13.818055555555601</c:v>
                </c:pt>
                <c:pt idx="9950">
                  <c:v>13.8194444444444</c:v>
                </c:pt>
                <c:pt idx="9951">
                  <c:v>13.820833333333301</c:v>
                </c:pt>
                <c:pt idx="9952">
                  <c:v>13.8222222222222</c:v>
                </c:pt>
                <c:pt idx="9953">
                  <c:v>13.8236111111111</c:v>
                </c:pt>
                <c:pt idx="9954">
                  <c:v>13.824999999999999</c:v>
                </c:pt>
                <c:pt idx="9955">
                  <c:v>13.8263888888889</c:v>
                </c:pt>
                <c:pt idx="9956">
                  <c:v>13.827777777777801</c:v>
                </c:pt>
                <c:pt idx="9957">
                  <c:v>13.829166666666699</c:v>
                </c:pt>
                <c:pt idx="9958">
                  <c:v>13.8305555555556</c:v>
                </c:pt>
                <c:pt idx="9959">
                  <c:v>13.8319444444444</c:v>
                </c:pt>
                <c:pt idx="9960">
                  <c:v>13.8333333333333</c:v>
                </c:pt>
                <c:pt idx="9961">
                  <c:v>13.834722222222201</c:v>
                </c:pt>
                <c:pt idx="9962">
                  <c:v>13.8361111111111</c:v>
                </c:pt>
                <c:pt idx="9963">
                  <c:v>13.8375</c:v>
                </c:pt>
                <c:pt idx="9964">
                  <c:v>13.838888888888899</c:v>
                </c:pt>
                <c:pt idx="9965">
                  <c:v>13.8402777777778</c:v>
                </c:pt>
                <c:pt idx="9966">
                  <c:v>13.841666666666701</c:v>
                </c:pt>
                <c:pt idx="9967">
                  <c:v>13.843055555555599</c:v>
                </c:pt>
                <c:pt idx="9968">
                  <c:v>13.844444444444401</c:v>
                </c:pt>
                <c:pt idx="9969">
                  <c:v>13.845833333333299</c:v>
                </c:pt>
                <c:pt idx="9970">
                  <c:v>13.8472222222222</c:v>
                </c:pt>
                <c:pt idx="9971">
                  <c:v>13.848611111111101</c:v>
                </c:pt>
                <c:pt idx="9972">
                  <c:v>13.85</c:v>
                </c:pt>
                <c:pt idx="9973">
                  <c:v>13.8513888888889</c:v>
                </c:pt>
                <c:pt idx="9974">
                  <c:v>13.852777777777799</c:v>
                </c:pt>
                <c:pt idx="9975">
                  <c:v>13.8541666666667</c:v>
                </c:pt>
                <c:pt idx="9976">
                  <c:v>13.8555555555556</c:v>
                </c:pt>
                <c:pt idx="9977">
                  <c:v>13.8569444444444</c:v>
                </c:pt>
                <c:pt idx="9978">
                  <c:v>13.858333333333301</c:v>
                </c:pt>
                <c:pt idx="9979">
                  <c:v>13.859722222222199</c:v>
                </c:pt>
                <c:pt idx="9980">
                  <c:v>13.8611111111111</c:v>
                </c:pt>
                <c:pt idx="9981">
                  <c:v>13.862500000000001</c:v>
                </c:pt>
                <c:pt idx="9982">
                  <c:v>13.8638888888889</c:v>
                </c:pt>
                <c:pt idx="9983">
                  <c:v>13.8652777777778</c:v>
                </c:pt>
                <c:pt idx="9984">
                  <c:v>13.866666666666699</c:v>
                </c:pt>
                <c:pt idx="9985">
                  <c:v>13.8680555555556</c:v>
                </c:pt>
                <c:pt idx="9986">
                  <c:v>13.869444444444399</c:v>
                </c:pt>
                <c:pt idx="9987">
                  <c:v>13.8708333333333</c:v>
                </c:pt>
                <c:pt idx="9988">
                  <c:v>13.8722222222222</c:v>
                </c:pt>
                <c:pt idx="9989">
                  <c:v>13.873611111111099</c:v>
                </c:pt>
                <c:pt idx="9990">
                  <c:v>13.875</c:v>
                </c:pt>
                <c:pt idx="9991">
                  <c:v>13.876388888888901</c:v>
                </c:pt>
                <c:pt idx="9992">
                  <c:v>13.8777777777778</c:v>
                </c:pt>
                <c:pt idx="9993">
                  <c:v>13.8791666666667</c:v>
                </c:pt>
                <c:pt idx="9994">
                  <c:v>13.880555555555601</c:v>
                </c:pt>
                <c:pt idx="9995">
                  <c:v>13.8819444444444</c:v>
                </c:pt>
                <c:pt idx="9996">
                  <c:v>13.883333333333301</c:v>
                </c:pt>
                <c:pt idx="9997">
                  <c:v>13.8847222222222</c:v>
                </c:pt>
                <c:pt idx="9998">
                  <c:v>13.8861111111111</c:v>
                </c:pt>
                <c:pt idx="9999">
                  <c:v>13.887499999999999</c:v>
                </c:pt>
                <c:pt idx="10000">
                  <c:v>13.8888888888889</c:v>
                </c:pt>
                <c:pt idx="10001">
                  <c:v>13.890277777777801</c:v>
                </c:pt>
                <c:pt idx="10002">
                  <c:v>13.891666666666699</c:v>
                </c:pt>
                <c:pt idx="10003">
                  <c:v>13.8930555555556</c:v>
                </c:pt>
                <c:pt idx="10004">
                  <c:v>13.8944444444444</c:v>
                </c:pt>
                <c:pt idx="10005">
                  <c:v>13.8958333333333</c:v>
                </c:pt>
                <c:pt idx="10006">
                  <c:v>13.897222222222201</c:v>
                </c:pt>
                <c:pt idx="10007">
                  <c:v>13.8986111111111</c:v>
                </c:pt>
                <c:pt idx="10008">
                  <c:v>13.9</c:v>
                </c:pt>
                <c:pt idx="10009">
                  <c:v>13.901388888888899</c:v>
                </c:pt>
                <c:pt idx="10010">
                  <c:v>13.9027777777778</c:v>
                </c:pt>
                <c:pt idx="10011">
                  <c:v>13.904166666666701</c:v>
                </c:pt>
                <c:pt idx="10012">
                  <c:v>13.905555555555599</c:v>
                </c:pt>
                <c:pt idx="10013">
                  <c:v>13.906944444444401</c:v>
                </c:pt>
                <c:pt idx="10014">
                  <c:v>13.908333333333299</c:v>
                </c:pt>
                <c:pt idx="10015">
                  <c:v>13.9097222222222</c:v>
                </c:pt>
                <c:pt idx="10016">
                  <c:v>13.911111111111101</c:v>
                </c:pt>
                <c:pt idx="10017">
                  <c:v>13.9125</c:v>
                </c:pt>
                <c:pt idx="10018">
                  <c:v>13.9138888888889</c:v>
                </c:pt>
                <c:pt idx="10019">
                  <c:v>13.915277777777799</c:v>
                </c:pt>
                <c:pt idx="10020">
                  <c:v>13.9166666666667</c:v>
                </c:pt>
                <c:pt idx="10021">
                  <c:v>13.9180555555556</c:v>
                </c:pt>
                <c:pt idx="10022">
                  <c:v>13.9194444444444</c:v>
                </c:pt>
                <c:pt idx="10023">
                  <c:v>13.920833333333301</c:v>
                </c:pt>
                <c:pt idx="10024">
                  <c:v>13.922222222222199</c:v>
                </c:pt>
                <c:pt idx="10025">
                  <c:v>13.9236111111111</c:v>
                </c:pt>
                <c:pt idx="10026">
                  <c:v>13.925000000000001</c:v>
                </c:pt>
                <c:pt idx="10027">
                  <c:v>13.9263888888889</c:v>
                </c:pt>
                <c:pt idx="10028">
                  <c:v>13.9277777777778</c:v>
                </c:pt>
                <c:pt idx="10029">
                  <c:v>13.929166666666699</c:v>
                </c:pt>
                <c:pt idx="10030">
                  <c:v>13.9305555555556</c:v>
                </c:pt>
                <c:pt idx="10031">
                  <c:v>13.931944444444399</c:v>
                </c:pt>
                <c:pt idx="10032">
                  <c:v>13.9333333333333</c:v>
                </c:pt>
                <c:pt idx="10033">
                  <c:v>13.9347222222222</c:v>
                </c:pt>
                <c:pt idx="10034">
                  <c:v>13.936111111111099</c:v>
                </c:pt>
                <c:pt idx="10035">
                  <c:v>13.9375</c:v>
                </c:pt>
                <c:pt idx="10036">
                  <c:v>13.938888888888901</c:v>
                </c:pt>
                <c:pt idx="10037">
                  <c:v>13.9402777777778</c:v>
                </c:pt>
                <c:pt idx="10038">
                  <c:v>13.9416666666667</c:v>
                </c:pt>
                <c:pt idx="10039">
                  <c:v>13.943055555555601</c:v>
                </c:pt>
                <c:pt idx="10040">
                  <c:v>13.9444444444444</c:v>
                </c:pt>
                <c:pt idx="10041">
                  <c:v>13.945833333333301</c:v>
                </c:pt>
                <c:pt idx="10042">
                  <c:v>13.9472222222222</c:v>
                </c:pt>
                <c:pt idx="10043">
                  <c:v>13.9486111111111</c:v>
                </c:pt>
                <c:pt idx="10044">
                  <c:v>13.95</c:v>
                </c:pt>
                <c:pt idx="10045">
                  <c:v>13.9513888888889</c:v>
                </c:pt>
                <c:pt idx="10046">
                  <c:v>13.952777777777801</c:v>
                </c:pt>
                <c:pt idx="10047">
                  <c:v>13.954166666666699</c:v>
                </c:pt>
                <c:pt idx="10048">
                  <c:v>13.9555555555556</c:v>
                </c:pt>
                <c:pt idx="10049">
                  <c:v>13.9569444444444</c:v>
                </c:pt>
                <c:pt idx="10050">
                  <c:v>13.9583333333333</c:v>
                </c:pt>
                <c:pt idx="10051">
                  <c:v>13.959722222222201</c:v>
                </c:pt>
                <c:pt idx="10052">
                  <c:v>13.9611111111111</c:v>
                </c:pt>
                <c:pt idx="10053">
                  <c:v>13.9625</c:v>
                </c:pt>
                <c:pt idx="10054">
                  <c:v>13.963888888888899</c:v>
                </c:pt>
                <c:pt idx="10055">
                  <c:v>13.9652777777778</c:v>
                </c:pt>
                <c:pt idx="10056">
                  <c:v>13.966666666666701</c:v>
                </c:pt>
                <c:pt idx="10057">
                  <c:v>13.968055555555599</c:v>
                </c:pt>
                <c:pt idx="10058">
                  <c:v>13.969444444444401</c:v>
                </c:pt>
                <c:pt idx="10059">
                  <c:v>13.970833333333299</c:v>
                </c:pt>
                <c:pt idx="10060">
                  <c:v>13.9722222222222</c:v>
                </c:pt>
                <c:pt idx="10061">
                  <c:v>13.973611111111101</c:v>
                </c:pt>
                <c:pt idx="10062">
                  <c:v>13.975</c:v>
                </c:pt>
                <c:pt idx="10063">
                  <c:v>13.9763888888889</c:v>
                </c:pt>
                <c:pt idx="10064">
                  <c:v>13.977777777777799</c:v>
                </c:pt>
                <c:pt idx="10065">
                  <c:v>13.9791666666667</c:v>
                </c:pt>
                <c:pt idx="10066">
                  <c:v>13.9805555555556</c:v>
                </c:pt>
                <c:pt idx="10067">
                  <c:v>13.9819444444444</c:v>
                </c:pt>
                <c:pt idx="10068">
                  <c:v>13.983333333333301</c:v>
                </c:pt>
                <c:pt idx="10069">
                  <c:v>13.984722222222199</c:v>
                </c:pt>
                <c:pt idx="10070">
                  <c:v>13.9861111111111</c:v>
                </c:pt>
                <c:pt idx="10071">
                  <c:v>13.987500000000001</c:v>
                </c:pt>
                <c:pt idx="10072">
                  <c:v>13.9888888888889</c:v>
                </c:pt>
                <c:pt idx="10073">
                  <c:v>13.9902777777778</c:v>
                </c:pt>
                <c:pt idx="10074">
                  <c:v>13.991666666666699</c:v>
                </c:pt>
                <c:pt idx="10075">
                  <c:v>13.9930555555556</c:v>
                </c:pt>
                <c:pt idx="10076">
                  <c:v>13.994444444444399</c:v>
                </c:pt>
                <c:pt idx="10077">
                  <c:v>13.9958333333333</c:v>
                </c:pt>
                <c:pt idx="10078">
                  <c:v>13.9972222222222</c:v>
                </c:pt>
                <c:pt idx="10079">
                  <c:v>13.998611111111099</c:v>
                </c:pt>
                <c:pt idx="10080">
                  <c:v>14</c:v>
                </c:pt>
                <c:pt idx="10081">
                  <c:v>14.001388888888901</c:v>
                </c:pt>
                <c:pt idx="10082">
                  <c:v>14.0027777777778</c:v>
                </c:pt>
                <c:pt idx="10083">
                  <c:v>14.0041666666667</c:v>
                </c:pt>
                <c:pt idx="10084">
                  <c:v>14.005555555555601</c:v>
                </c:pt>
                <c:pt idx="10085">
                  <c:v>14.0069444444444</c:v>
                </c:pt>
                <c:pt idx="10086">
                  <c:v>14.008333333333301</c:v>
                </c:pt>
                <c:pt idx="10087">
                  <c:v>14.0097222222222</c:v>
                </c:pt>
                <c:pt idx="10088">
                  <c:v>14.0111111111111</c:v>
                </c:pt>
                <c:pt idx="10089">
                  <c:v>14.012499999999999</c:v>
                </c:pt>
                <c:pt idx="10090">
                  <c:v>14.0138888888889</c:v>
                </c:pt>
                <c:pt idx="10091">
                  <c:v>14.015277777777801</c:v>
                </c:pt>
                <c:pt idx="10092">
                  <c:v>14.016666666666699</c:v>
                </c:pt>
                <c:pt idx="10093">
                  <c:v>14.0180555555556</c:v>
                </c:pt>
                <c:pt idx="10094">
                  <c:v>14.0194444444444</c:v>
                </c:pt>
                <c:pt idx="10095">
                  <c:v>14.0208333333333</c:v>
                </c:pt>
                <c:pt idx="10096">
                  <c:v>14.022222222222201</c:v>
                </c:pt>
                <c:pt idx="10097">
                  <c:v>14.0236111111111</c:v>
                </c:pt>
                <c:pt idx="10098">
                  <c:v>14.025</c:v>
                </c:pt>
                <c:pt idx="10099">
                  <c:v>14.026388888888899</c:v>
                </c:pt>
                <c:pt idx="10100">
                  <c:v>14.0277777777778</c:v>
                </c:pt>
                <c:pt idx="10101">
                  <c:v>14.029166666666701</c:v>
                </c:pt>
                <c:pt idx="10102">
                  <c:v>14.030555555555599</c:v>
                </c:pt>
                <c:pt idx="10103">
                  <c:v>14.031944444444401</c:v>
                </c:pt>
                <c:pt idx="10104">
                  <c:v>14.033333333333299</c:v>
                </c:pt>
                <c:pt idx="10105">
                  <c:v>14.0347222222222</c:v>
                </c:pt>
                <c:pt idx="10106">
                  <c:v>14.036111111111101</c:v>
                </c:pt>
                <c:pt idx="10107">
                  <c:v>14.0375</c:v>
                </c:pt>
                <c:pt idx="10108">
                  <c:v>14.0388888888889</c:v>
                </c:pt>
                <c:pt idx="10109">
                  <c:v>14.040277777777799</c:v>
                </c:pt>
                <c:pt idx="10110">
                  <c:v>14.0416666666667</c:v>
                </c:pt>
                <c:pt idx="10111">
                  <c:v>14.0430555555556</c:v>
                </c:pt>
                <c:pt idx="10112">
                  <c:v>14.0444444444444</c:v>
                </c:pt>
                <c:pt idx="10113">
                  <c:v>14.045833333333301</c:v>
                </c:pt>
                <c:pt idx="10114">
                  <c:v>14.047222222222199</c:v>
                </c:pt>
                <c:pt idx="10115">
                  <c:v>14.0486111111111</c:v>
                </c:pt>
                <c:pt idx="10116">
                  <c:v>14.05</c:v>
                </c:pt>
                <c:pt idx="10117">
                  <c:v>14.0513888888889</c:v>
                </c:pt>
                <c:pt idx="10118">
                  <c:v>14.0527777777778</c:v>
                </c:pt>
                <c:pt idx="10119">
                  <c:v>14.054166666666699</c:v>
                </c:pt>
                <c:pt idx="10120">
                  <c:v>14.0555555555556</c:v>
                </c:pt>
                <c:pt idx="10121">
                  <c:v>14.056944444444399</c:v>
                </c:pt>
                <c:pt idx="10122">
                  <c:v>14.0583333333333</c:v>
                </c:pt>
                <c:pt idx="10123">
                  <c:v>14.0597222222222</c:v>
                </c:pt>
                <c:pt idx="10124">
                  <c:v>14.061111111111099</c:v>
                </c:pt>
                <c:pt idx="10125">
                  <c:v>14.0625</c:v>
                </c:pt>
                <c:pt idx="10126">
                  <c:v>14.063888888888901</c:v>
                </c:pt>
                <c:pt idx="10127">
                  <c:v>14.0652777777778</c:v>
                </c:pt>
                <c:pt idx="10128">
                  <c:v>14.0666666666667</c:v>
                </c:pt>
                <c:pt idx="10129">
                  <c:v>14.068055555555601</c:v>
                </c:pt>
                <c:pt idx="10130">
                  <c:v>14.0694444444444</c:v>
                </c:pt>
                <c:pt idx="10131">
                  <c:v>14.070833333333301</c:v>
                </c:pt>
                <c:pt idx="10132">
                  <c:v>14.0722222222222</c:v>
                </c:pt>
                <c:pt idx="10133">
                  <c:v>14.0736111111111</c:v>
                </c:pt>
                <c:pt idx="10134">
                  <c:v>14.074999999999999</c:v>
                </c:pt>
                <c:pt idx="10135">
                  <c:v>14.0763888888889</c:v>
                </c:pt>
                <c:pt idx="10136">
                  <c:v>14.077777777777801</c:v>
                </c:pt>
                <c:pt idx="10137">
                  <c:v>14.079166666666699</c:v>
                </c:pt>
                <c:pt idx="10138">
                  <c:v>14.0805555555556</c:v>
                </c:pt>
                <c:pt idx="10139">
                  <c:v>14.0819444444444</c:v>
                </c:pt>
                <c:pt idx="10140">
                  <c:v>14.0833333333333</c:v>
                </c:pt>
                <c:pt idx="10141">
                  <c:v>14.084722222222201</c:v>
                </c:pt>
                <c:pt idx="10142">
                  <c:v>14.0861111111111</c:v>
                </c:pt>
                <c:pt idx="10143">
                  <c:v>14.0875</c:v>
                </c:pt>
                <c:pt idx="10144">
                  <c:v>14.088888888888899</c:v>
                </c:pt>
                <c:pt idx="10145">
                  <c:v>14.0902777777778</c:v>
                </c:pt>
                <c:pt idx="10146">
                  <c:v>14.091666666666701</c:v>
                </c:pt>
                <c:pt idx="10147">
                  <c:v>14.093055555555599</c:v>
                </c:pt>
                <c:pt idx="10148">
                  <c:v>14.094444444444401</c:v>
                </c:pt>
                <c:pt idx="10149">
                  <c:v>14.095833333333299</c:v>
                </c:pt>
                <c:pt idx="10150">
                  <c:v>14.0972222222222</c:v>
                </c:pt>
                <c:pt idx="10151">
                  <c:v>14.098611111111101</c:v>
                </c:pt>
                <c:pt idx="10152">
                  <c:v>14.1</c:v>
                </c:pt>
                <c:pt idx="10153">
                  <c:v>14.1013888888889</c:v>
                </c:pt>
                <c:pt idx="10154">
                  <c:v>14.102777777777799</c:v>
                </c:pt>
                <c:pt idx="10155">
                  <c:v>14.1041666666667</c:v>
                </c:pt>
                <c:pt idx="10156">
                  <c:v>14.1055555555556</c:v>
                </c:pt>
                <c:pt idx="10157">
                  <c:v>14.1069444444444</c:v>
                </c:pt>
                <c:pt idx="10158">
                  <c:v>14.108333333333301</c:v>
                </c:pt>
                <c:pt idx="10159">
                  <c:v>14.109722222222199</c:v>
                </c:pt>
                <c:pt idx="10160">
                  <c:v>14.1111111111111</c:v>
                </c:pt>
                <c:pt idx="10161">
                  <c:v>14.112500000000001</c:v>
                </c:pt>
                <c:pt idx="10162">
                  <c:v>14.1138888888889</c:v>
                </c:pt>
                <c:pt idx="10163">
                  <c:v>14.1152777777778</c:v>
                </c:pt>
                <c:pt idx="10164">
                  <c:v>14.116666666666699</c:v>
                </c:pt>
                <c:pt idx="10165">
                  <c:v>14.1180555555556</c:v>
                </c:pt>
                <c:pt idx="10166">
                  <c:v>14.119444444444399</c:v>
                </c:pt>
                <c:pt idx="10167">
                  <c:v>14.1208333333333</c:v>
                </c:pt>
                <c:pt idx="10168">
                  <c:v>14.1222222222222</c:v>
                </c:pt>
                <c:pt idx="10169">
                  <c:v>14.123611111111099</c:v>
                </c:pt>
                <c:pt idx="10170">
                  <c:v>14.125</c:v>
                </c:pt>
                <c:pt idx="10171">
                  <c:v>14.126388888888901</c:v>
                </c:pt>
                <c:pt idx="10172">
                  <c:v>14.1277777777778</c:v>
                </c:pt>
                <c:pt idx="10173">
                  <c:v>14.1291666666667</c:v>
                </c:pt>
                <c:pt idx="10174">
                  <c:v>14.130555555555601</c:v>
                </c:pt>
                <c:pt idx="10175">
                  <c:v>14.1319444444444</c:v>
                </c:pt>
                <c:pt idx="10176">
                  <c:v>14.133333333333301</c:v>
                </c:pt>
                <c:pt idx="10177">
                  <c:v>14.1347222222222</c:v>
                </c:pt>
                <c:pt idx="10178">
                  <c:v>14.1361111111111</c:v>
                </c:pt>
                <c:pt idx="10179">
                  <c:v>14.137499999999999</c:v>
                </c:pt>
                <c:pt idx="10180">
                  <c:v>14.1388888888889</c:v>
                </c:pt>
                <c:pt idx="10181">
                  <c:v>14.140277777777801</c:v>
                </c:pt>
                <c:pt idx="10182">
                  <c:v>14.141666666666699</c:v>
                </c:pt>
                <c:pt idx="10183">
                  <c:v>14.1430555555556</c:v>
                </c:pt>
                <c:pt idx="10184">
                  <c:v>14.1444444444444</c:v>
                </c:pt>
                <c:pt idx="10185">
                  <c:v>14.1458333333333</c:v>
                </c:pt>
                <c:pt idx="10186">
                  <c:v>14.147222222222201</c:v>
                </c:pt>
                <c:pt idx="10187">
                  <c:v>14.1486111111111</c:v>
                </c:pt>
                <c:pt idx="10188">
                  <c:v>14.15</c:v>
                </c:pt>
                <c:pt idx="10189">
                  <c:v>14.151388888888899</c:v>
                </c:pt>
                <c:pt idx="10190">
                  <c:v>14.1527777777778</c:v>
                </c:pt>
                <c:pt idx="10191">
                  <c:v>14.154166666666701</c:v>
                </c:pt>
                <c:pt idx="10192">
                  <c:v>14.155555555555599</c:v>
                </c:pt>
                <c:pt idx="10193">
                  <c:v>14.156944444444401</c:v>
                </c:pt>
                <c:pt idx="10194">
                  <c:v>14.158333333333299</c:v>
                </c:pt>
                <c:pt idx="10195">
                  <c:v>14.1597222222222</c:v>
                </c:pt>
                <c:pt idx="10196">
                  <c:v>14.161111111111101</c:v>
                </c:pt>
                <c:pt idx="10197">
                  <c:v>14.1625</c:v>
                </c:pt>
                <c:pt idx="10198">
                  <c:v>14.1638888888889</c:v>
                </c:pt>
                <c:pt idx="10199">
                  <c:v>14.165277777777799</c:v>
                </c:pt>
                <c:pt idx="10200">
                  <c:v>14.1666666666667</c:v>
                </c:pt>
                <c:pt idx="10201">
                  <c:v>14.1680555555556</c:v>
                </c:pt>
                <c:pt idx="10202">
                  <c:v>14.1694444444444</c:v>
                </c:pt>
                <c:pt idx="10203">
                  <c:v>14.170833333333301</c:v>
                </c:pt>
                <c:pt idx="10204">
                  <c:v>14.172222222222199</c:v>
                </c:pt>
                <c:pt idx="10205">
                  <c:v>14.1736111111111</c:v>
                </c:pt>
                <c:pt idx="10206">
                  <c:v>14.175000000000001</c:v>
                </c:pt>
                <c:pt idx="10207">
                  <c:v>14.1763888888889</c:v>
                </c:pt>
                <c:pt idx="10208">
                  <c:v>14.1777777777778</c:v>
                </c:pt>
                <c:pt idx="10209">
                  <c:v>14.179166666666699</c:v>
                </c:pt>
                <c:pt idx="10210">
                  <c:v>14.1805555555556</c:v>
                </c:pt>
                <c:pt idx="10211">
                  <c:v>14.181944444444399</c:v>
                </c:pt>
                <c:pt idx="10212">
                  <c:v>14.1833333333333</c:v>
                </c:pt>
                <c:pt idx="10213">
                  <c:v>14.1847222222222</c:v>
                </c:pt>
                <c:pt idx="10214">
                  <c:v>14.186111111111099</c:v>
                </c:pt>
                <c:pt idx="10215">
                  <c:v>14.1875</c:v>
                </c:pt>
                <c:pt idx="10216">
                  <c:v>14.188888888888901</c:v>
                </c:pt>
                <c:pt idx="10217">
                  <c:v>14.1902777777778</c:v>
                </c:pt>
                <c:pt idx="10218">
                  <c:v>14.1916666666667</c:v>
                </c:pt>
                <c:pt idx="10219">
                  <c:v>14.193055555555601</c:v>
                </c:pt>
                <c:pt idx="10220">
                  <c:v>14.1944444444444</c:v>
                </c:pt>
                <c:pt idx="10221">
                  <c:v>14.195833333333301</c:v>
                </c:pt>
                <c:pt idx="10222">
                  <c:v>14.1972222222222</c:v>
                </c:pt>
                <c:pt idx="10223">
                  <c:v>14.1986111111111</c:v>
                </c:pt>
                <c:pt idx="10224">
                  <c:v>14.2</c:v>
                </c:pt>
                <c:pt idx="10225">
                  <c:v>14.2013888888889</c:v>
                </c:pt>
                <c:pt idx="10226">
                  <c:v>14.202777777777801</c:v>
                </c:pt>
                <c:pt idx="10227">
                  <c:v>14.204166666666699</c:v>
                </c:pt>
                <c:pt idx="10228">
                  <c:v>14.2055555555556</c:v>
                </c:pt>
                <c:pt idx="10229">
                  <c:v>14.2069444444444</c:v>
                </c:pt>
                <c:pt idx="10230">
                  <c:v>14.2083333333333</c:v>
                </c:pt>
                <c:pt idx="10231">
                  <c:v>14.209722222222201</c:v>
                </c:pt>
                <c:pt idx="10232">
                  <c:v>14.2111111111111</c:v>
                </c:pt>
                <c:pt idx="10233">
                  <c:v>14.2125</c:v>
                </c:pt>
                <c:pt idx="10234">
                  <c:v>14.213888888888899</c:v>
                </c:pt>
                <c:pt idx="10235">
                  <c:v>14.2152777777778</c:v>
                </c:pt>
                <c:pt idx="10236">
                  <c:v>14.216666666666701</c:v>
                </c:pt>
                <c:pt idx="10237">
                  <c:v>14.218055555555599</c:v>
                </c:pt>
                <c:pt idx="10238">
                  <c:v>14.219444444444401</c:v>
                </c:pt>
                <c:pt idx="10239">
                  <c:v>14.220833333333299</c:v>
                </c:pt>
                <c:pt idx="10240">
                  <c:v>14.2222222222222</c:v>
                </c:pt>
                <c:pt idx="10241">
                  <c:v>14.223611111111101</c:v>
                </c:pt>
                <c:pt idx="10242">
                  <c:v>14.225</c:v>
                </c:pt>
                <c:pt idx="10243">
                  <c:v>14.2263888888889</c:v>
                </c:pt>
                <c:pt idx="10244">
                  <c:v>14.227777777777799</c:v>
                </c:pt>
                <c:pt idx="10245">
                  <c:v>14.2291666666667</c:v>
                </c:pt>
                <c:pt idx="10246">
                  <c:v>14.2305555555556</c:v>
                </c:pt>
                <c:pt idx="10247">
                  <c:v>14.2319444444444</c:v>
                </c:pt>
                <c:pt idx="10248">
                  <c:v>14.233333333333301</c:v>
                </c:pt>
                <c:pt idx="10249">
                  <c:v>14.234722222222199</c:v>
                </c:pt>
                <c:pt idx="10250">
                  <c:v>14.2361111111111</c:v>
                </c:pt>
                <c:pt idx="10251">
                  <c:v>14.237500000000001</c:v>
                </c:pt>
                <c:pt idx="10252">
                  <c:v>14.2388888888889</c:v>
                </c:pt>
                <c:pt idx="10253">
                  <c:v>14.2402777777778</c:v>
                </c:pt>
                <c:pt idx="10254">
                  <c:v>14.241666666666699</c:v>
                </c:pt>
                <c:pt idx="10255">
                  <c:v>14.2430555555556</c:v>
                </c:pt>
                <c:pt idx="10256">
                  <c:v>14.244444444444399</c:v>
                </c:pt>
                <c:pt idx="10257">
                  <c:v>14.2458333333333</c:v>
                </c:pt>
                <c:pt idx="10258">
                  <c:v>14.2472222222222</c:v>
                </c:pt>
                <c:pt idx="10259">
                  <c:v>14.248611111111099</c:v>
                </c:pt>
                <c:pt idx="10260">
                  <c:v>14.25</c:v>
                </c:pt>
                <c:pt idx="10261">
                  <c:v>14.251388888888901</c:v>
                </c:pt>
                <c:pt idx="10262">
                  <c:v>14.2527777777778</c:v>
                </c:pt>
                <c:pt idx="10263">
                  <c:v>14.2541666666667</c:v>
                </c:pt>
                <c:pt idx="10264">
                  <c:v>14.255555555555601</c:v>
                </c:pt>
                <c:pt idx="10265">
                  <c:v>14.2569444444444</c:v>
                </c:pt>
                <c:pt idx="10266">
                  <c:v>14.258333333333301</c:v>
                </c:pt>
                <c:pt idx="10267">
                  <c:v>14.2597222222222</c:v>
                </c:pt>
                <c:pt idx="10268">
                  <c:v>14.2611111111111</c:v>
                </c:pt>
                <c:pt idx="10269">
                  <c:v>14.262499999999999</c:v>
                </c:pt>
                <c:pt idx="10270">
                  <c:v>14.2638888888889</c:v>
                </c:pt>
                <c:pt idx="10271">
                  <c:v>14.265277777777801</c:v>
                </c:pt>
                <c:pt idx="10272">
                  <c:v>14.266666666666699</c:v>
                </c:pt>
                <c:pt idx="10273">
                  <c:v>14.2680555555556</c:v>
                </c:pt>
                <c:pt idx="10274">
                  <c:v>14.2694444444444</c:v>
                </c:pt>
                <c:pt idx="10275">
                  <c:v>14.2708333333333</c:v>
                </c:pt>
                <c:pt idx="10276">
                  <c:v>14.272222222222201</c:v>
                </c:pt>
                <c:pt idx="10277">
                  <c:v>14.2736111111111</c:v>
                </c:pt>
                <c:pt idx="10278">
                  <c:v>14.275</c:v>
                </c:pt>
                <c:pt idx="10279">
                  <c:v>14.276388888888899</c:v>
                </c:pt>
                <c:pt idx="10280">
                  <c:v>14.2777777777778</c:v>
                </c:pt>
                <c:pt idx="10281">
                  <c:v>14.279166666666701</c:v>
                </c:pt>
                <c:pt idx="10282">
                  <c:v>14.280555555555599</c:v>
                </c:pt>
                <c:pt idx="10283">
                  <c:v>14.281944444444401</c:v>
                </c:pt>
                <c:pt idx="10284">
                  <c:v>14.283333333333299</c:v>
                </c:pt>
                <c:pt idx="10285">
                  <c:v>14.2847222222222</c:v>
                </c:pt>
                <c:pt idx="10286">
                  <c:v>14.286111111111101</c:v>
                </c:pt>
                <c:pt idx="10287">
                  <c:v>14.2875</c:v>
                </c:pt>
                <c:pt idx="10288">
                  <c:v>14.2888888888889</c:v>
                </c:pt>
                <c:pt idx="10289">
                  <c:v>14.290277777777799</c:v>
                </c:pt>
                <c:pt idx="10290">
                  <c:v>14.2916666666667</c:v>
                </c:pt>
                <c:pt idx="10291">
                  <c:v>14.2930555555556</c:v>
                </c:pt>
                <c:pt idx="10292">
                  <c:v>14.2944444444444</c:v>
                </c:pt>
                <c:pt idx="10293">
                  <c:v>14.295833333333301</c:v>
                </c:pt>
                <c:pt idx="10294">
                  <c:v>14.297222222222199</c:v>
                </c:pt>
                <c:pt idx="10295">
                  <c:v>14.2986111111111</c:v>
                </c:pt>
                <c:pt idx="10296">
                  <c:v>14.3</c:v>
                </c:pt>
                <c:pt idx="10297">
                  <c:v>14.3013888888889</c:v>
                </c:pt>
                <c:pt idx="10298">
                  <c:v>14.3027777777778</c:v>
                </c:pt>
                <c:pt idx="10299">
                  <c:v>14.304166666666699</c:v>
                </c:pt>
                <c:pt idx="10300">
                  <c:v>14.3055555555556</c:v>
                </c:pt>
                <c:pt idx="10301">
                  <c:v>14.306944444444399</c:v>
                </c:pt>
                <c:pt idx="10302">
                  <c:v>14.3083333333333</c:v>
                </c:pt>
                <c:pt idx="10303">
                  <c:v>14.3097222222222</c:v>
                </c:pt>
                <c:pt idx="10304">
                  <c:v>14.311111111111099</c:v>
                </c:pt>
                <c:pt idx="10305">
                  <c:v>14.3125</c:v>
                </c:pt>
                <c:pt idx="10306">
                  <c:v>14.313888888888901</c:v>
                </c:pt>
                <c:pt idx="10307">
                  <c:v>14.3152777777778</c:v>
                </c:pt>
                <c:pt idx="10308">
                  <c:v>14.3166666666667</c:v>
                </c:pt>
                <c:pt idx="10309">
                  <c:v>14.318055555555601</c:v>
                </c:pt>
                <c:pt idx="10310">
                  <c:v>14.3194444444444</c:v>
                </c:pt>
                <c:pt idx="10311">
                  <c:v>14.320833333333301</c:v>
                </c:pt>
                <c:pt idx="10312">
                  <c:v>14.3222222222222</c:v>
                </c:pt>
                <c:pt idx="10313">
                  <c:v>14.3236111111111</c:v>
                </c:pt>
                <c:pt idx="10314">
                  <c:v>14.324999999999999</c:v>
                </c:pt>
                <c:pt idx="10315">
                  <c:v>14.3263888888889</c:v>
                </c:pt>
                <c:pt idx="10316">
                  <c:v>14.327777777777801</c:v>
                </c:pt>
                <c:pt idx="10317">
                  <c:v>14.329166666666699</c:v>
                </c:pt>
                <c:pt idx="10318">
                  <c:v>14.3305555555556</c:v>
                </c:pt>
                <c:pt idx="10319">
                  <c:v>14.3319444444444</c:v>
                </c:pt>
                <c:pt idx="10320">
                  <c:v>14.3333333333333</c:v>
                </c:pt>
                <c:pt idx="10321">
                  <c:v>14.334722222222201</c:v>
                </c:pt>
                <c:pt idx="10322">
                  <c:v>14.3361111111111</c:v>
                </c:pt>
                <c:pt idx="10323">
                  <c:v>14.3375</c:v>
                </c:pt>
                <c:pt idx="10324">
                  <c:v>14.338888888888899</c:v>
                </c:pt>
                <c:pt idx="10325">
                  <c:v>14.3402777777778</c:v>
                </c:pt>
                <c:pt idx="10326">
                  <c:v>14.341666666666701</c:v>
                </c:pt>
                <c:pt idx="10327">
                  <c:v>14.343055555555599</c:v>
                </c:pt>
                <c:pt idx="10328">
                  <c:v>14.344444444444401</c:v>
                </c:pt>
                <c:pt idx="10329">
                  <c:v>14.345833333333299</c:v>
                </c:pt>
                <c:pt idx="10330">
                  <c:v>14.3472222222222</c:v>
                </c:pt>
                <c:pt idx="10331">
                  <c:v>14.348611111111101</c:v>
                </c:pt>
                <c:pt idx="10332">
                  <c:v>14.35</c:v>
                </c:pt>
                <c:pt idx="10333">
                  <c:v>14.3513888888889</c:v>
                </c:pt>
                <c:pt idx="10334">
                  <c:v>14.352777777777799</c:v>
                </c:pt>
                <c:pt idx="10335">
                  <c:v>14.3541666666667</c:v>
                </c:pt>
                <c:pt idx="10336">
                  <c:v>14.3555555555556</c:v>
                </c:pt>
                <c:pt idx="10337">
                  <c:v>14.3569444444444</c:v>
                </c:pt>
                <c:pt idx="10338">
                  <c:v>14.358333333333301</c:v>
                </c:pt>
                <c:pt idx="10339">
                  <c:v>14.359722222222199</c:v>
                </c:pt>
                <c:pt idx="10340">
                  <c:v>14.3611111111111</c:v>
                </c:pt>
                <c:pt idx="10341">
                  <c:v>14.362500000000001</c:v>
                </c:pt>
                <c:pt idx="10342">
                  <c:v>14.3638888888889</c:v>
                </c:pt>
                <c:pt idx="10343">
                  <c:v>14.3652777777778</c:v>
                </c:pt>
                <c:pt idx="10344">
                  <c:v>14.366666666666699</c:v>
                </c:pt>
                <c:pt idx="10345">
                  <c:v>14.3680555555556</c:v>
                </c:pt>
                <c:pt idx="10346">
                  <c:v>14.369444444444399</c:v>
                </c:pt>
                <c:pt idx="10347">
                  <c:v>14.3708333333333</c:v>
                </c:pt>
                <c:pt idx="10348">
                  <c:v>14.3722222222222</c:v>
                </c:pt>
                <c:pt idx="10349">
                  <c:v>14.373611111111099</c:v>
                </c:pt>
                <c:pt idx="10350">
                  <c:v>14.375</c:v>
                </c:pt>
                <c:pt idx="10351">
                  <c:v>14.376388888888901</c:v>
                </c:pt>
                <c:pt idx="10352">
                  <c:v>14.3777777777778</c:v>
                </c:pt>
                <c:pt idx="10353">
                  <c:v>14.3791666666667</c:v>
                </c:pt>
                <c:pt idx="10354">
                  <c:v>14.380555555555601</c:v>
                </c:pt>
                <c:pt idx="10355">
                  <c:v>14.3819444444444</c:v>
                </c:pt>
                <c:pt idx="10356">
                  <c:v>14.383333333333301</c:v>
                </c:pt>
                <c:pt idx="10357">
                  <c:v>14.3847222222222</c:v>
                </c:pt>
                <c:pt idx="10358">
                  <c:v>14.3861111111111</c:v>
                </c:pt>
                <c:pt idx="10359">
                  <c:v>14.387499999999999</c:v>
                </c:pt>
                <c:pt idx="10360">
                  <c:v>14.3888888888889</c:v>
                </c:pt>
                <c:pt idx="10361">
                  <c:v>14.390277777777801</c:v>
                </c:pt>
                <c:pt idx="10362">
                  <c:v>14.391666666666699</c:v>
                </c:pt>
                <c:pt idx="10363">
                  <c:v>14.3930555555556</c:v>
                </c:pt>
                <c:pt idx="10364">
                  <c:v>14.3944444444444</c:v>
                </c:pt>
                <c:pt idx="10365">
                  <c:v>14.3958333333333</c:v>
                </c:pt>
                <c:pt idx="10366">
                  <c:v>14.397222222222201</c:v>
                </c:pt>
                <c:pt idx="10367">
                  <c:v>14.3986111111111</c:v>
                </c:pt>
                <c:pt idx="10368">
                  <c:v>14.4</c:v>
                </c:pt>
                <c:pt idx="10369">
                  <c:v>14.401388888888899</c:v>
                </c:pt>
                <c:pt idx="10370">
                  <c:v>14.4027777777778</c:v>
                </c:pt>
                <c:pt idx="10371">
                  <c:v>14.404166666666701</c:v>
                </c:pt>
                <c:pt idx="10372">
                  <c:v>14.405555555555599</c:v>
                </c:pt>
                <c:pt idx="10373">
                  <c:v>14.406944444444401</c:v>
                </c:pt>
                <c:pt idx="10374">
                  <c:v>14.408333333333299</c:v>
                </c:pt>
                <c:pt idx="10375">
                  <c:v>14.4097222222222</c:v>
                </c:pt>
                <c:pt idx="10376">
                  <c:v>14.411111111111101</c:v>
                </c:pt>
                <c:pt idx="10377">
                  <c:v>14.4125</c:v>
                </c:pt>
                <c:pt idx="10378">
                  <c:v>14.4138888888889</c:v>
                </c:pt>
                <c:pt idx="10379">
                  <c:v>14.415277777777799</c:v>
                </c:pt>
                <c:pt idx="10380">
                  <c:v>14.4166666666667</c:v>
                </c:pt>
                <c:pt idx="10381">
                  <c:v>14.4180555555556</c:v>
                </c:pt>
                <c:pt idx="10382">
                  <c:v>14.4194444444444</c:v>
                </c:pt>
                <c:pt idx="10383">
                  <c:v>14.420833333333301</c:v>
                </c:pt>
                <c:pt idx="10384">
                  <c:v>14.422222222222199</c:v>
                </c:pt>
                <c:pt idx="10385">
                  <c:v>14.4236111111111</c:v>
                </c:pt>
                <c:pt idx="10386">
                  <c:v>14.425000000000001</c:v>
                </c:pt>
                <c:pt idx="10387">
                  <c:v>14.4263888888889</c:v>
                </c:pt>
                <c:pt idx="10388">
                  <c:v>14.4277777777778</c:v>
                </c:pt>
                <c:pt idx="10389">
                  <c:v>14.429166666666699</c:v>
                </c:pt>
                <c:pt idx="10390">
                  <c:v>14.4305555555556</c:v>
                </c:pt>
                <c:pt idx="10391">
                  <c:v>14.431944444444399</c:v>
                </c:pt>
                <c:pt idx="10392">
                  <c:v>14.4333333333333</c:v>
                </c:pt>
                <c:pt idx="10393">
                  <c:v>14.4347222222222</c:v>
                </c:pt>
                <c:pt idx="10394">
                  <c:v>14.436111111111099</c:v>
                </c:pt>
                <c:pt idx="10395">
                  <c:v>14.4375</c:v>
                </c:pt>
                <c:pt idx="10396">
                  <c:v>14.438888888888901</c:v>
                </c:pt>
                <c:pt idx="10397">
                  <c:v>14.4402777777778</c:v>
                </c:pt>
                <c:pt idx="10398">
                  <c:v>14.4416666666667</c:v>
                </c:pt>
                <c:pt idx="10399">
                  <c:v>14.443055555555601</c:v>
                </c:pt>
                <c:pt idx="10400">
                  <c:v>14.4444444444444</c:v>
                </c:pt>
                <c:pt idx="10401">
                  <c:v>14.445833333333301</c:v>
                </c:pt>
                <c:pt idx="10402">
                  <c:v>14.4472222222222</c:v>
                </c:pt>
                <c:pt idx="10403">
                  <c:v>14.4486111111111</c:v>
                </c:pt>
                <c:pt idx="10404">
                  <c:v>14.45</c:v>
                </c:pt>
                <c:pt idx="10405">
                  <c:v>14.4513888888889</c:v>
                </c:pt>
                <c:pt idx="10406">
                  <c:v>14.452777777777801</c:v>
                </c:pt>
                <c:pt idx="10407">
                  <c:v>14.454166666666699</c:v>
                </c:pt>
                <c:pt idx="10408">
                  <c:v>14.4555555555556</c:v>
                </c:pt>
                <c:pt idx="10409">
                  <c:v>14.4569444444444</c:v>
                </c:pt>
                <c:pt idx="10410">
                  <c:v>14.4583333333333</c:v>
                </c:pt>
                <c:pt idx="10411">
                  <c:v>14.459722222222201</c:v>
                </c:pt>
                <c:pt idx="10412">
                  <c:v>14.4611111111111</c:v>
                </c:pt>
                <c:pt idx="10413">
                  <c:v>14.4625</c:v>
                </c:pt>
                <c:pt idx="10414">
                  <c:v>14.463888888888899</c:v>
                </c:pt>
                <c:pt idx="10415">
                  <c:v>14.4652777777778</c:v>
                </c:pt>
                <c:pt idx="10416">
                  <c:v>14.466666666666701</c:v>
                </c:pt>
                <c:pt idx="10417">
                  <c:v>14.468055555555599</c:v>
                </c:pt>
                <c:pt idx="10418">
                  <c:v>14.469444444444401</c:v>
                </c:pt>
                <c:pt idx="10419">
                  <c:v>14.470833333333299</c:v>
                </c:pt>
                <c:pt idx="10420">
                  <c:v>14.4722222222222</c:v>
                </c:pt>
                <c:pt idx="10421">
                  <c:v>14.473611111111101</c:v>
                </c:pt>
                <c:pt idx="10422">
                  <c:v>14.475</c:v>
                </c:pt>
                <c:pt idx="10423">
                  <c:v>14.4763888888889</c:v>
                </c:pt>
                <c:pt idx="10424">
                  <c:v>14.477777777777799</c:v>
                </c:pt>
                <c:pt idx="10425">
                  <c:v>14.4791666666667</c:v>
                </c:pt>
                <c:pt idx="10426">
                  <c:v>14.4805555555556</c:v>
                </c:pt>
                <c:pt idx="10427">
                  <c:v>14.4819444444444</c:v>
                </c:pt>
                <c:pt idx="10428">
                  <c:v>14.483333333333301</c:v>
                </c:pt>
                <c:pt idx="10429">
                  <c:v>14.484722222222199</c:v>
                </c:pt>
                <c:pt idx="10430">
                  <c:v>14.4861111111111</c:v>
                </c:pt>
                <c:pt idx="10431">
                  <c:v>14.487500000000001</c:v>
                </c:pt>
                <c:pt idx="10432">
                  <c:v>14.4888888888889</c:v>
                </c:pt>
                <c:pt idx="10433">
                  <c:v>14.4902777777778</c:v>
                </c:pt>
                <c:pt idx="10434">
                  <c:v>14.491666666666699</c:v>
                </c:pt>
                <c:pt idx="10435">
                  <c:v>14.4930555555556</c:v>
                </c:pt>
                <c:pt idx="10436">
                  <c:v>14.494444444444399</c:v>
                </c:pt>
                <c:pt idx="10437">
                  <c:v>14.4958333333333</c:v>
                </c:pt>
                <c:pt idx="10438">
                  <c:v>14.4972222222222</c:v>
                </c:pt>
                <c:pt idx="10439">
                  <c:v>14.498611111111099</c:v>
                </c:pt>
                <c:pt idx="10440">
                  <c:v>14.5</c:v>
                </c:pt>
                <c:pt idx="10441">
                  <c:v>14.501388888888901</c:v>
                </c:pt>
                <c:pt idx="10442">
                  <c:v>14.5027777777778</c:v>
                </c:pt>
                <c:pt idx="10443">
                  <c:v>14.5041666666667</c:v>
                </c:pt>
                <c:pt idx="10444">
                  <c:v>14.505555555555601</c:v>
                </c:pt>
                <c:pt idx="10445">
                  <c:v>14.5069444444444</c:v>
                </c:pt>
                <c:pt idx="10446">
                  <c:v>14.508333333333301</c:v>
                </c:pt>
                <c:pt idx="10447">
                  <c:v>14.5097222222222</c:v>
                </c:pt>
                <c:pt idx="10448">
                  <c:v>14.5111111111111</c:v>
                </c:pt>
                <c:pt idx="10449">
                  <c:v>14.512499999999999</c:v>
                </c:pt>
                <c:pt idx="10450">
                  <c:v>14.5138888888889</c:v>
                </c:pt>
                <c:pt idx="10451">
                  <c:v>14.515277777777801</c:v>
                </c:pt>
                <c:pt idx="10452">
                  <c:v>14.516666666666699</c:v>
                </c:pt>
                <c:pt idx="10453">
                  <c:v>14.5180555555556</c:v>
                </c:pt>
                <c:pt idx="10454">
                  <c:v>14.5194444444444</c:v>
                </c:pt>
                <c:pt idx="10455">
                  <c:v>14.5208333333333</c:v>
                </c:pt>
                <c:pt idx="10456">
                  <c:v>14.522222222222201</c:v>
                </c:pt>
                <c:pt idx="10457">
                  <c:v>14.5236111111111</c:v>
                </c:pt>
                <c:pt idx="10458">
                  <c:v>14.525</c:v>
                </c:pt>
                <c:pt idx="10459">
                  <c:v>14.526388888888899</c:v>
                </c:pt>
                <c:pt idx="10460">
                  <c:v>14.5277777777778</c:v>
                </c:pt>
                <c:pt idx="10461">
                  <c:v>14.529166666666701</c:v>
                </c:pt>
                <c:pt idx="10462">
                  <c:v>14.530555555555599</c:v>
                </c:pt>
                <c:pt idx="10463">
                  <c:v>14.531944444444401</c:v>
                </c:pt>
                <c:pt idx="10464">
                  <c:v>14.533333333333299</c:v>
                </c:pt>
                <c:pt idx="10465">
                  <c:v>14.5347222222222</c:v>
                </c:pt>
                <c:pt idx="10466">
                  <c:v>14.536111111111101</c:v>
                </c:pt>
                <c:pt idx="10467">
                  <c:v>14.5375</c:v>
                </c:pt>
                <c:pt idx="10468">
                  <c:v>14.5388888888889</c:v>
                </c:pt>
                <c:pt idx="10469">
                  <c:v>14.540277777777799</c:v>
                </c:pt>
                <c:pt idx="10470">
                  <c:v>14.5416666666667</c:v>
                </c:pt>
                <c:pt idx="10471">
                  <c:v>14.5430555555556</c:v>
                </c:pt>
                <c:pt idx="10472">
                  <c:v>14.5444444444444</c:v>
                </c:pt>
                <c:pt idx="10473">
                  <c:v>14.545833333333301</c:v>
                </c:pt>
                <c:pt idx="10474">
                  <c:v>14.547222222222199</c:v>
                </c:pt>
                <c:pt idx="10475">
                  <c:v>14.5486111111111</c:v>
                </c:pt>
                <c:pt idx="10476">
                  <c:v>14.55</c:v>
                </c:pt>
                <c:pt idx="10477">
                  <c:v>14.5513888888889</c:v>
                </c:pt>
                <c:pt idx="10478">
                  <c:v>14.5527777777778</c:v>
                </c:pt>
                <c:pt idx="10479">
                  <c:v>14.554166666666699</c:v>
                </c:pt>
                <c:pt idx="10480">
                  <c:v>14.5555555555556</c:v>
                </c:pt>
                <c:pt idx="10481">
                  <c:v>14.556944444444399</c:v>
                </c:pt>
                <c:pt idx="10482">
                  <c:v>14.5583333333333</c:v>
                </c:pt>
                <c:pt idx="10483">
                  <c:v>14.5597222222222</c:v>
                </c:pt>
                <c:pt idx="10484">
                  <c:v>14.561111111111099</c:v>
                </c:pt>
                <c:pt idx="10485">
                  <c:v>14.5625</c:v>
                </c:pt>
                <c:pt idx="10486">
                  <c:v>14.563888888888901</c:v>
                </c:pt>
                <c:pt idx="10487">
                  <c:v>14.5652777777778</c:v>
                </c:pt>
                <c:pt idx="10488">
                  <c:v>14.5666666666667</c:v>
                </c:pt>
                <c:pt idx="10489">
                  <c:v>14.568055555555601</c:v>
                </c:pt>
                <c:pt idx="10490">
                  <c:v>14.5694444444444</c:v>
                </c:pt>
                <c:pt idx="10491">
                  <c:v>14.570833333333301</c:v>
                </c:pt>
                <c:pt idx="10492">
                  <c:v>14.5722222222222</c:v>
                </c:pt>
                <c:pt idx="10493">
                  <c:v>14.5736111111111</c:v>
                </c:pt>
                <c:pt idx="10494">
                  <c:v>14.574999999999999</c:v>
                </c:pt>
                <c:pt idx="10495">
                  <c:v>14.5763888888889</c:v>
                </c:pt>
                <c:pt idx="10496">
                  <c:v>14.577777777777801</c:v>
                </c:pt>
                <c:pt idx="10497">
                  <c:v>14.579166666666699</c:v>
                </c:pt>
                <c:pt idx="10498">
                  <c:v>14.5805555555556</c:v>
                </c:pt>
                <c:pt idx="10499">
                  <c:v>14.5819444444444</c:v>
                </c:pt>
                <c:pt idx="10500">
                  <c:v>14.5833333333333</c:v>
                </c:pt>
                <c:pt idx="10501">
                  <c:v>14.584722222222201</c:v>
                </c:pt>
                <c:pt idx="10502">
                  <c:v>14.5861111111111</c:v>
                </c:pt>
                <c:pt idx="10503">
                  <c:v>14.5875</c:v>
                </c:pt>
                <c:pt idx="10504">
                  <c:v>14.588888888888899</c:v>
                </c:pt>
                <c:pt idx="10505">
                  <c:v>14.5902777777778</c:v>
                </c:pt>
                <c:pt idx="10506">
                  <c:v>14.591666666666701</c:v>
                </c:pt>
                <c:pt idx="10507">
                  <c:v>14.593055555555599</c:v>
                </c:pt>
                <c:pt idx="10508">
                  <c:v>14.594444444444401</c:v>
                </c:pt>
                <c:pt idx="10509">
                  <c:v>14.595833333333299</c:v>
                </c:pt>
                <c:pt idx="10510">
                  <c:v>14.5972222222222</c:v>
                </c:pt>
                <c:pt idx="10511">
                  <c:v>14.598611111111101</c:v>
                </c:pt>
                <c:pt idx="10512">
                  <c:v>14.6</c:v>
                </c:pt>
                <c:pt idx="10513">
                  <c:v>14.6013888888889</c:v>
                </c:pt>
                <c:pt idx="10514">
                  <c:v>14.602777777777799</c:v>
                </c:pt>
                <c:pt idx="10515">
                  <c:v>14.6041666666667</c:v>
                </c:pt>
                <c:pt idx="10516">
                  <c:v>14.6055555555556</c:v>
                </c:pt>
                <c:pt idx="10517">
                  <c:v>14.6069444444444</c:v>
                </c:pt>
                <c:pt idx="10518">
                  <c:v>14.608333333333301</c:v>
                </c:pt>
                <c:pt idx="10519">
                  <c:v>14.609722222222199</c:v>
                </c:pt>
                <c:pt idx="10520">
                  <c:v>14.6111111111111</c:v>
                </c:pt>
                <c:pt idx="10521">
                  <c:v>14.612500000000001</c:v>
                </c:pt>
                <c:pt idx="10522">
                  <c:v>14.6138888888889</c:v>
                </c:pt>
                <c:pt idx="10523">
                  <c:v>14.6152777777778</c:v>
                </c:pt>
                <c:pt idx="10524">
                  <c:v>14.616666666666699</c:v>
                </c:pt>
                <c:pt idx="10525">
                  <c:v>14.6180555555556</c:v>
                </c:pt>
                <c:pt idx="10526">
                  <c:v>14.619444444444399</c:v>
                </c:pt>
                <c:pt idx="10527">
                  <c:v>14.6208333333333</c:v>
                </c:pt>
                <c:pt idx="10528">
                  <c:v>14.6222222222222</c:v>
                </c:pt>
                <c:pt idx="10529">
                  <c:v>14.623611111111099</c:v>
                </c:pt>
                <c:pt idx="10530">
                  <c:v>14.625</c:v>
                </c:pt>
                <c:pt idx="10531">
                  <c:v>14.626388888888901</c:v>
                </c:pt>
                <c:pt idx="10532">
                  <c:v>14.6277777777778</c:v>
                </c:pt>
                <c:pt idx="10533">
                  <c:v>14.6291666666667</c:v>
                </c:pt>
                <c:pt idx="10534">
                  <c:v>14.630555555555601</c:v>
                </c:pt>
                <c:pt idx="10535">
                  <c:v>14.6319444444444</c:v>
                </c:pt>
                <c:pt idx="10536">
                  <c:v>14.633333333333301</c:v>
                </c:pt>
                <c:pt idx="10537">
                  <c:v>14.6347222222222</c:v>
                </c:pt>
                <c:pt idx="10538">
                  <c:v>14.6361111111111</c:v>
                </c:pt>
                <c:pt idx="10539">
                  <c:v>14.637499999999999</c:v>
                </c:pt>
                <c:pt idx="10540">
                  <c:v>14.6388888888889</c:v>
                </c:pt>
                <c:pt idx="10541">
                  <c:v>14.640277777777801</c:v>
                </c:pt>
                <c:pt idx="10542">
                  <c:v>14.641666666666699</c:v>
                </c:pt>
                <c:pt idx="10543">
                  <c:v>14.6430555555556</c:v>
                </c:pt>
                <c:pt idx="10544">
                  <c:v>14.6444444444444</c:v>
                </c:pt>
                <c:pt idx="10545">
                  <c:v>14.6458333333333</c:v>
                </c:pt>
                <c:pt idx="10546">
                  <c:v>14.647222222222201</c:v>
                </c:pt>
                <c:pt idx="10547">
                  <c:v>14.6486111111111</c:v>
                </c:pt>
                <c:pt idx="10548">
                  <c:v>14.65</c:v>
                </c:pt>
                <c:pt idx="10549">
                  <c:v>14.651388888888899</c:v>
                </c:pt>
                <c:pt idx="10550">
                  <c:v>14.6527777777778</c:v>
                </c:pt>
                <c:pt idx="10551">
                  <c:v>14.654166666666701</c:v>
                </c:pt>
                <c:pt idx="10552">
                  <c:v>14.655555555555599</c:v>
                </c:pt>
                <c:pt idx="10553">
                  <c:v>14.656944444444401</c:v>
                </c:pt>
                <c:pt idx="10554">
                  <c:v>14.658333333333299</c:v>
                </c:pt>
                <c:pt idx="10555">
                  <c:v>14.6597222222222</c:v>
                </c:pt>
                <c:pt idx="10556">
                  <c:v>14.661111111111101</c:v>
                </c:pt>
                <c:pt idx="10557">
                  <c:v>14.6625</c:v>
                </c:pt>
                <c:pt idx="10558">
                  <c:v>14.6638888888889</c:v>
                </c:pt>
                <c:pt idx="10559">
                  <c:v>14.665277777777799</c:v>
                </c:pt>
                <c:pt idx="10560">
                  <c:v>14.6666666666667</c:v>
                </c:pt>
                <c:pt idx="10561">
                  <c:v>14.6680555555556</c:v>
                </c:pt>
                <c:pt idx="10562">
                  <c:v>14.6694444444444</c:v>
                </c:pt>
                <c:pt idx="10563">
                  <c:v>14.670833333333301</c:v>
                </c:pt>
                <c:pt idx="10564">
                  <c:v>14.672222222222199</c:v>
                </c:pt>
                <c:pt idx="10565">
                  <c:v>14.6736111111111</c:v>
                </c:pt>
                <c:pt idx="10566">
                  <c:v>14.675000000000001</c:v>
                </c:pt>
                <c:pt idx="10567">
                  <c:v>14.6763888888889</c:v>
                </c:pt>
                <c:pt idx="10568">
                  <c:v>14.6777777777778</c:v>
                </c:pt>
                <c:pt idx="10569">
                  <c:v>14.679166666666699</c:v>
                </c:pt>
                <c:pt idx="10570">
                  <c:v>14.6805555555556</c:v>
                </c:pt>
                <c:pt idx="10571">
                  <c:v>14.681944444444399</c:v>
                </c:pt>
                <c:pt idx="10572">
                  <c:v>14.6833333333333</c:v>
                </c:pt>
                <c:pt idx="10573">
                  <c:v>14.6847222222222</c:v>
                </c:pt>
                <c:pt idx="10574">
                  <c:v>14.686111111111099</c:v>
                </c:pt>
                <c:pt idx="10575">
                  <c:v>14.6875</c:v>
                </c:pt>
                <c:pt idx="10576">
                  <c:v>14.688888888888901</c:v>
                </c:pt>
                <c:pt idx="10577">
                  <c:v>14.6902777777778</c:v>
                </c:pt>
                <c:pt idx="10578">
                  <c:v>14.6916666666667</c:v>
                </c:pt>
                <c:pt idx="10579">
                  <c:v>14.693055555555601</c:v>
                </c:pt>
                <c:pt idx="10580">
                  <c:v>14.6944444444444</c:v>
                </c:pt>
                <c:pt idx="10581">
                  <c:v>14.695833333333301</c:v>
                </c:pt>
                <c:pt idx="10582">
                  <c:v>14.6972222222222</c:v>
                </c:pt>
                <c:pt idx="10583">
                  <c:v>14.6986111111111</c:v>
                </c:pt>
                <c:pt idx="10584">
                  <c:v>14.7</c:v>
                </c:pt>
                <c:pt idx="10585">
                  <c:v>14.7013888888889</c:v>
                </c:pt>
                <c:pt idx="10586">
                  <c:v>14.702777777777801</c:v>
                </c:pt>
                <c:pt idx="10587">
                  <c:v>14.704166666666699</c:v>
                </c:pt>
                <c:pt idx="10588">
                  <c:v>14.7055555555556</c:v>
                </c:pt>
                <c:pt idx="10589">
                  <c:v>14.7069444444444</c:v>
                </c:pt>
                <c:pt idx="10590">
                  <c:v>14.7083333333333</c:v>
                </c:pt>
                <c:pt idx="10591">
                  <c:v>14.709722222222201</c:v>
                </c:pt>
                <c:pt idx="10592">
                  <c:v>14.7111111111111</c:v>
                </c:pt>
                <c:pt idx="10593">
                  <c:v>14.7125</c:v>
                </c:pt>
                <c:pt idx="10594">
                  <c:v>14.713888888888899</c:v>
                </c:pt>
                <c:pt idx="10595">
                  <c:v>14.7152777777778</c:v>
                </c:pt>
                <c:pt idx="10596">
                  <c:v>14.716666666666701</c:v>
                </c:pt>
                <c:pt idx="10597">
                  <c:v>14.718055555555599</c:v>
                </c:pt>
                <c:pt idx="10598">
                  <c:v>14.719444444444401</c:v>
                </c:pt>
                <c:pt idx="10599">
                  <c:v>14.720833333333299</c:v>
                </c:pt>
                <c:pt idx="10600">
                  <c:v>14.7222222222222</c:v>
                </c:pt>
                <c:pt idx="10601">
                  <c:v>14.723611111111101</c:v>
                </c:pt>
                <c:pt idx="10602">
                  <c:v>14.725</c:v>
                </c:pt>
                <c:pt idx="10603">
                  <c:v>14.7263888888889</c:v>
                </c:pt>
                <c:pt idx="10604">
                  <c:v>14.727777777777799</c:v>
                </c:pt>
                <c:pt idx="10605">
                  <c:v>14.7291666666667</c:v>
                </c:pt>
                <c:pt idx="10606">
                  <c:v>14.7305555555556</c:v>
                </c:pt>
                <c:pt idx="10607">
                  <c:v>14.7319444444444</c:v>
                </c:pt>
                <c:pt idx="10608">
                  <c:v>14.733333333333301</c:v>
                </c:pt>
                <c:pt idx="10609">
                  <c:v>14.734722222222199</c:v>
                </c:pt>
                <c:pt idx="10610">
                  <c:v>14.7361111111111</c:v>
                </c:pt>
                <c:pt idx="10611">
                  <c:v>14.737500000000001</c:v>
                </c:pt>
                <c:pt idx="10612">
                  <c:v>14.7388888888889</c:v>
                </c:pt>
                <c:pt idx="10613">
                  <c:v>14.7402777777778</c:v>
                </c:pt>
                <c:pt idx="10614">
                  <c:v>14.741666666666699</c:v>
                </c:pt>
                <c:pt idx="10615">
                  <c:v>14.7430555555556</c:v>
                </c:pt>
                <c:pt idx="10616">
                  <c:v>14.744444444444399</c:v>
                </c:pt>
                <c:pt idx="10617">
                  <c:v>14.7458333333333</c:v>
                </c:pt>
                <c:pt idx="10618">
                  <c:v>14.7472222222222</c:v>
                </c:pt>
                <c:pt idx="10619">
                  <c:v>14.748611111111099</c:v>
                </c:pt>
                <c:pt idx="10620">
                  <c:v>14.75</c:v>
                </c:pt>
                <c:pt idx="10621">
                  <c:v>14.751388888888901</c:v>
                </c:pt>
                <c:pt idx="10622">
                  <c:v>14.7527777777778</c:v>
                </c:pt>
                <c:pt idx="10623">
                  <c:v>14.7541666666667</c:v>
                </c:pt>
                <c:pt idx="10624">
                  <c:v>14.755555555555601</c:v>
                </c:pt>
                <c:pt idx="10625">
                  <c:v>14.7569444444444</c:v>
                </c:pt>
                <c:pt idx="10626">
                  <c:v>14.758333333333301</c:v>
                </c:pt>
                <c:pt idx="10627">
                  <c:v>14.7597222222222</c:v>
                </c:pt>
                <c:pt idx="10628">
                  <c:v>14.7611111111111</c:v>
                </c:pt>
                <c:pt idx="10629">
                  <c:v>14.762499999999999</c:v>
                </c:pt>
                <c:pt idx="10630">
                  <c:v>14.7638888888889</c:v>
                </c:pt>
                <c:pt idx="10631">
                  <c:v>14.765277777777801</c:v>
                </c:pt>
                <c:pt idx="10632">
                  <c:v>14.766666666666699</c:v>
                </c:pt>
                <c:pt idx="10633">
                  <c:v>14.7680555555556</c:v>
                </c:pt>
                <c:pt idx="10634">
                  <c:v>14.7694444444444</c:v>
                </c:pt>
                <c:pt idx="10635">
                  <c:v>14.7708333333333</c:v>
                </c:pt>
                <c:pt idx="10636">
                  <c:v>14.772222222222201</c:v>
                </c:pt>
                <c:pt idx="10637">
                  <c:v>14.7736111111111</c:v>
                </c:pt>
                <c:pt idx="10638">
                  <c:v>14.775</c:v>
                </c:pt>
                <c:pt idx="10639">
                  <c:v>14.776388888888899</c:v>
                </c:pt>
                <c:pt idx="10640">
                  <c:v>14.7777777777778</c:v>
                </c:pt>
                <c:pt idx="10641">
                  <c:v>14.779166666666701</c:v>
                </c:pt>
                <c:pt idx="10642">
                  <c:v>14.780555555555599</c:v>
                </c:pt>
                <c:pt idx="10643">
                  <c:v>14.781944444444401</c:v>
                </c:pt>
                <c:pt idx="10644">
                  <c:v>14.783333333333299</c:v>
                </c:pt>
                <c:pt idx="10645">
                  <c:v>14.7847222222222</c:v>
                </c:pt>
                <c:pt idx="10646">
                  <c:v>14.786111111111101</c:v>
                </c:pt>
                <c:pt idx="10647">
                  <c:v>14.7875</c:v>
                </c:pt>
                <c:pt idx="10648">
                  <c:v>14.7888888888889</c:v>
                </c:pt>
                <c:pt idx="10649">
                  <c:v>14.790277777777799</c:v>
                </c:pt>
                <c:pt idx="10650">
                  <c:v>14.7916666666667</c:v>
                </c:pt>
                <c:pt idx="10651">
                  <c:v>14.7930555555556</c:v>
                </c:pt>
                <c:pt idx="10652">
                  <c:v>14.7944444444444</c:v>
                </c:pt>
                <c:pt idx="10653">
                  <c:v>14.795833333333301</c:v>
                </c:pt>
                <c:pt idx="10654">
                  <c:v>14.797222222222199</c:v>
                </c:pt>
                <c:pt idx="10655">
                  <c:v>14.7986111111111</c:v>
                </c:pt>
                <c:pt idx="10656">
                  <c:v>14.8</c:v>
                </c:pt>
                <c:pt idx="10657">
                  <c:v>14.8013888888889</c:v>
                </c:pt>
                <c:pt idx="10658">
                  <c:v>14.8027777777778</c:v>
                </c:pt>
                <c:pt idx="10659">
                  <c:v>14.804166666666699</c:v>
                </c:pt>
                <c:pt idx="10660">
                  <c:v>14.8055555555556</c:v>
                </c:pt>
                <c:pt idx="10661">
                  <c:v>14.806944444444399</c:v>
                </c:pt>
                <c:pt idx="10662">
                  <c:v>14.8083333333333</c:v>
                </c:pt>
                <c:pt idx="10663">
                  <c:v>14.8097222222222</c:v>
                </c:pt>
                <c:pt idx="10664">
                  <c:v>14.811111111111099</c:v>
                </c:pt>
                <c:pt idx="10665">
                  <c:v>14.8125</c:v>
                </c:pt>
                <c:pt idx="10666">
                  <c:v>14.813888888888901</c:v>
                </c:pt>
                <c:pt idx="10667">
                  <c:v>14.8152777777778</c:v>
                </c:pt>
                <c:pt idx="10668">
                  <c:v>14.8166666666667</c:v>
                </c:pt>
                <c:pt idx="10669">
                  <c:v>14.818055555555601</c:v>
                </c:pt>
                <c:pt idx="10670">
                  <c:v>14.8194444444444</c:v>
                </c:pt>
                <c:pt idx="10671">
                  <c:v>14.820833333333301</c:v>
                </c:pt>
                <c:pt idx="10672">
                  <c:v>14.8222222222222</c:v>
                </c:pt>
                <c:pt idx="10673">
                  <c:v>14.8236111111111</c:v>
                </c:pt>
                <c:pt idx="10674">
                  <c:v>14.824999999999999</c:v>
                </c:pt>
                <c:pt idx="10675">
                  <c:v>14.8263888888889</c:v>
                </c:pt>
                <c:pt idx="10676">
                  <c:v>14.827777777777801</c:v>
                </c:pt>
                <c:pt idx="10677">
                  <c:v>14.829166666666699</c:v>
                </c:pt>
                <c:pt idx="10678">
                  <c:v>14.8305555555556</c:v>
                </c:pt>
                <c:pt idx="10679">
                  <c:v>14.8319444444444</c:v>
                </c:pt>
                <c:pt idx="10680">
                  <c:v>14.8333333333333</c:v>
                </c:pt>
                <c:pt idx="10681">
                  <c:v>14.834722222222201</c:v>
                </c:pt>
                <c:pt idx="10682">
                  <c:v>14.8361111111111</c:v>
                </c:pt>
                <c:pt idx="10683">
                  <c:v>14.8375</c:v>
                </c:pt>
                <c:pt idx="10684">
                  <c:v>14.838888888888899</c:v>
                </c:pt>
                <c:pt idx="10685">
                  <c:v>14.8402777777778</c:v>
                </c:pt>
                <c:pt idx="10686">
                  <c:v>14.841666666666701</c:v>
                </c:pt>
                <c:pt idx="10687">
                  <c:v>14.843055555555599</c:v>
                </c:pt>
                <c:pt idx="10688">
                  <c:v>14.844444444444401</c:v>
                </c:pt>
                <c:pt idx="10689">
                  <c:v>14.845833333333299</c:v>
                </c:pt>
                <c:pt idx="10690">
                  <c:v>14.8472222222222</c:v>
                </c:pt>
                <c:pt idx="10691">
                  <c:v>14.848611111111101</c:v>
                </c:pt>
                <c:pt idx="10692">
                  <c:v>14.85</c:v>
                </c:pt>
                <c:pt idx="10693">
                  <c:v>14.8513888888889</c:v>
                </c:pt>
                <c:pt idx="10694">
                  <c:v>14.852777777777799</c:v>
                </c:pt>
                <c:pt idx="10695">
                  <c:v>14.8541666666667</c:v>
                </c:pt>
                <c:pt idx="10696">
                  <c:v>14.8555555555556</c:v>
                </c:pt>
                <c:pt idx="10697">
                  <c:v>14.8569444444444</c:v>
                </c:pt>
                <c:pt idx="10698">
                  <c:v>14.858333333333301</c:v>
                </c:pt>
                <c:pt idx="10699">
                  <c:v>14.859722222222199</c:v>
                </c:pt>
                <c:pt idx="10700">
                  <c:v>14.8611111111111</c:v>
                </c:pt>
                <c:pt idx="10701">
                  <c:v>14.862500000000001</c:v>
                </c:pt>
                <c:pt idx="10702">
                  <c:v>14.8638888888889</c:v>
                </c:pt>
                <c:pt idx="10703">
                  <c:v>14.8652777777778</c:v>
                </c:pt>
                <c:pt idx="10704">
                  <c:v>14.866666666666699</c:v>
                </c:pt>
                <c:pt idx="10705">
                  <c:v>14.8680555555556</c:v>
                </c:pt>
                <c:pt idx="10706">
                  <c:v>14.869444444444399</c:v>
                </c:pt>
                <c:pt idx="10707">
                  <c:v>14.8708333333333</c:v>
                </c:pt>
                <c:pt idx="10708">
                  <c:v>14.8722222222222</c:v>
                </c:pt>
                <c:pt idx="10709">
                  <c:v>14.873611111111099</c:v>
                </c:pt>
                <c:pt idx="10710">
                  <c:v>14.875</c:v>
                </c:pt>
                <c:pt idx="10711">
                  <c:v>14.876388888888901</c:v>
                </c:pt>
                <c:pt idx="10712">
                  <c:v>14.8777777777778</c:v>
                </c:pt>
                <c:pt idx="10713">
                  <c:v>14.8791666666667</c:v>
                </c:pt>
                <c:pt idx="10714">
                  <c:v>14.880555555555601</c:v>
                </c:pt>
                <c:pt idx="10715">
                  <c:v>14.8819444444444</c:v>
                </c:pt>
                <c:pt idx="10716">
                  <c:v>14.883333333333301</c:v>
                </c:pt>
                <c:pt idx="10717">
                  <c:v>14.8847222222222</c:v>
                </c:pt>
                <c:pt idx="10718">
                  <c:v>14.8861111111111</c:v>
                </c:pt>
                <c:pt idx="10719">
                  <c:v>14.887499999999999</c:v>
                </c:pt>
                <c:pt idx="10720">
                  <c:v>14.8888888888889</c:v>
                </c:pt>
                <c:pt idx="10721">
                  <c:v>14.890277777777801</c:v>
                </c:pt>
                <c:pt idx="10722">
                  <c:v>14.891666666666699</c:v>
                </c:pt>
                <c:pt idx="10723">
                  <c:v>14.8930555555556</c:v>
                </c:pt>
                <c:pt idx="10724">
                  <c:v>14.8944444444444</c:v>
                </c:pt>
                <c:pt idx="10725">
                  <c:v>14.8958333333333</c:v>
                </c:pt>
                <c:pt idx="10726">
                  <c:v>14.897222222222201</c:v>
                </c:pt>
                <c:pt idx="10727">
                  <c:v>14.8986111111111</c:v>
                </c:pt>
                <c:pt idx="10728">
                  <c:v>14.9</c:v>
                </c:pt>
                <c:pt idx="10729">
                  <c:v>14.901388888888899</c:v>
                </c:pt>
                <c:pt idx="10730">
                  <c:v>14.9027777777778</c:v>
                </c:pt>
                <c:pt idx="10731">
                  <c:v>14.904166666666701</c:v>
                </c:pt>
                <c:pt idx="10732">
                  <c:v>14.905555555555599</c:v>
                </c:pt>
                <c:pt idx="10733">
                  <c:v>14.906944444444401</c:v>
                </c:pt>
                <c:pt idx="10734">
                  <c:v>14.908333333333299</c:v>
                </c:pt>
                <c:pt idx="10735">
                  <c:v>14.9097222222222</c:v>
                </c:pt>
                <c:pt idx="10736">
                  <c:v>14.911111111111101</c:v>
                </c:pt>
                <c:pt idx="10737">
                  <c:v>14.9125</c:v>
                </c:pt>
                <c:pt idx="10738">
                  <c:v>14.9138888888889</c:v>
                </c:pt>
                <c:pt idx="10739">
                  <c:v>14.915277777777799</c:v>
                </c:pt>
                <c:pt idx="10740">
                  <c:v>14.9166666666667</c:v>
                </c:pt>
                <c:pt idx="10741">
                  <c:v>14.9180555555556</c:v>
                </c:pt>
                <c:pt idx="10742">
                  <c:v>14.9194444444444</c:v>
                </c:pt>
                <c:pt idx="10743">
                  <c:v>14.920833333333301</c:v>
                </c:pt>
                <c:pt idx="10744">
                  <c:v>14.922222222222199</c:v>
                </c:pt>
                <c:pt idx="10745">
                  <c:v>14.9236111111111</c:v>
                </c:pt>
                <c:pt idx="10746">
                  <c:v>14.925000000000001</c:v>
                </c:pt>
                <c:pt idx="10747">
                  <c:v>14.9263888888889</c:v>
                </c:pt>
                <c:pt idx="10748">
                  <c:v>14.9277777777778</c:v>
                </c:pt>
                <c:pt idx="10749">
                  <c:v>14.929166666666699</c:v>
                </c:pt>
                <c:pt idx="10750">
                  <c:v>14.9305555555556</c:v>
                </c:pt>
                <c:pt idx="10751">
                  <c:v>14.931944444444399</c:v>
                </c:pt>
                <c:pt idx="10752">
                  <c:v>14.9333333333333</c:v>
                </c:pt>
                <c:pt idx="10753">
                  <c:v>14.9347222222222</c:v>
                </c:pt>
                <c:pt idx="10754">
                  <c:v>14.936111111111099</c:v>
                </c:pt>
                <c:pt idx="10755">
                  <c:v>14.9375</c:v>
                </c:pt>
                <c:pt idx="10756">
                  <c:v>14.938888888888901</c:v>
                </c:pt>
                <c:pt idx="10757">
                  <c:v>14.9402777777778</c:v>
                </c:pt>
                <c:pt idx="10758">
                  <c:v>14.9416666666667</c:v>
                </c:pt>
                <c:pt idx="10759">
                  <c:v>14.943055555555601</c:v>
                </c:pt>
                <c:pt idx="10760">
                  <c:v>14.9444444444444</c:v>
                </c:pt>
                <c:pt idx="10761">
                  <c:v>14.945833333333301</c:v>
                </c:pt>
                <c:pt idx="10762">
                  <c:v>14.9472222222222</c:v>
                </c:pt>
                <c:pt idx="10763">
                  <c:v>14.9486111111111</c:v>
                </c:pt>
                <c:pt idx="10764">
                  <c:v>14.95</c:v>
                </c:pt>
                <c:pt idx="10765">
                  <c:v>14.9513888888889</c:v>
                </c:pt>
                <c:pt idx="10766">
                  <c:v>14.952777777777801</c:v>
                </c:pt>
                <c:pt idx="10767">
                  <c:v>14.954166666666699</c:v>
                </c:pt>
                <c:pt idx="10768">
                  <c:v>14.9555555555556</c:v>
                </c:pt>
                <c:pt idx="10769">
                  <c:v>14.9569444444444</c:v>
                </c:pt>
                <c:pt idx="10770">
                  <c:v>14.9583333333333</c:v>
                </c:pt>
                <c:pt idx="10771">
                  <c:v>14.959722222222201</c:v>
                </c:pt>
                <c:pt idx="10772">
                  <c:v>14.9611111111111</c:v>
                </c:pt>
                <c:pt idx="10773">
                  <c:v>14.9625</c:v>
                </c:pt>
                <c:pt idx="10774">
                  <c:v>14.963888888888899</c:v>
                </c:pt>
                <c:pt idx="10775">
                  <c:v>14.9652777777778</c:v>
                </c:pt>
                <c:pt idx="10776">
                  <c:v>14.966666666666701</c:v>
                </c:pt>
                <c:pt idx="10777">
                  <c:v>14.968055555555599</c:v>
                </c:pt>
                <c:pt idx="10778">
                  <c:v>14.969444444444401</c:v>
                </c:pt>
                <c:pt idx="10779">
                  <c:v>14.970833333333299</c:v>
                </c:pt>
                <c:pt idx="10780">
                  <c:v>14.9722222222222</c:v>
                </c:pt>
                <c:pt idx="10781">
                  <c:v>14.973611111111101</c:v>
                </c:pt>
                <c:pt idx="10782">
                  <c:v>14.975</c:v>
                </c:pt>
                <c:pt idx="10783">
                  <c:v>14.9763888888889</c:v>
                </c:pt>
                <c:pt idx="10784">
                  <c:v>14.977777777777799</c:v>
                </c:pt>
                <c:pt idx="10785">
                  <c:v>14.9791666666667</c:v>
                </c:pt>
                <c:pt idx="10786">
                  <c:v>14.9805555555556</c:v>
                </c:pt>
                <c:pt idx="10787">
                  <c:v>14.9819444444444</c:v>
                </c:pt>
                <c:pt idx="10788">
                  <c:v>14.983333333333301</c:v>
                </c:pt>
                <c:pt idx="10789">
                  <c:v>14.984722222222199</c:v>
                </c:pt>
                <c:pt idx="10790">
                  <c:v>14.9861111111111</c:v>
                </c:pt>
                <c:pt idx="10791">
                  <c:v>14.987500000000001</c:v>
                </c:pt>
                <c:pt idx="10792">
                  <c:v>14.9888888888889</c:v>
                </c:pt>
                <c:pt idx="10793">
                  <c:v>14.9902777777778</c:v>
                </c:pt>
                <c:pt idx="10794">
                  <c:v>14.991666666666699</c:v>
                </c:pt>
                <c:pt idx="10795">
                  <c:v>14.9930555555556</c:v>
                </c:pt>
                <c:pt idx="10796">
                  <c:v>14.994444444444399</c:v>
                </c:pt>
                <c:pt idx="10797">
                  <c:v>14.9958333333333</c:v>
                </c:pt>
                <c:pt idx="10798">
                  <c:v>14.9972222222222</c:v>
                </c:pt>
                <c:pt idx="10799">
                  <c:v>14.998611111111099</c:v>
                </c:pt>
                <c:pt idx="10800">
                  <c:v>15</c:v>
                </c:pt>
                <c:pt idx="10801">
                  <c:v>15.001388888888901</c:v>
                </c:pt>
                <c:pt idx="10802">
                  <c:v>15.0027777777778</c:v>
                </c:pt>
                <c:pt idx="10803">
                  <c:v>15.0041666666667</c:v>
                </c:pt>
                <c:pt idx="10804">
                  <c:v>15.005555555555601</c:v>
                </c:pt>
                <c:pt idx="10805">
                  <c:v>15.0069444444444</c:v>
                </c:pt>
                <c:pt idx="10806">
                  <c:v>15.008333333333301</c:v>
                </c:pt>
                <c:pt idx="10807">
                  <c:v>15.0097222222222</c:v>
                </c:pt>
                <c:pt idx="10808">
                  <c:v>15.0111111111111</c:v>
                </c:pt>
                <c:pt idx="10809">
                  <c:v>15.012499999999999</c:v>
                </c:pt>
                <c:pt idx="10810">
                  <c:v>15.0138888888889</c:v>
                </c:pt>
                <c:pt idx="10811">
                  <c:v>15.015277777777801</c:v>
                </c:pt>
                <c:pt idx="10812">
                  <c:v>15.016666666666699</c:v>
                </c:pt>
                <c:pt idx="10813">
                  <c:v>15.0180555555556</c:v>
                </c:pt>
                <c:pt idx="10814">
                  <c:v>15.0194444444444</c:v>
                </c:pt>
                <c:pt idx="10815">
                  <c:v>15.0208333333333</c:v>
                </c:pt>
                <c:pt idx="10816">
                  <c:v>15.022222222222201</c:v>
                </c:pt>
                <c:pt idx="10817">
                  <c:v>15.0236111111111</c:v>
                </c:pt>
                <c:pt idx="10818">
                  <c:v>15.025</c:v>
                </c:pt>
                <c:pt idx="10819">
                  <c:v>15.026388888888899</c:v>
                </c:pt>
                <c:pt idx="10820">
                  <c:v>15.0277777777778</c:v>
                </c:pt>
                <c:pt idx="10821">
                  <c:v>15.029166666666701</c:v>
                </c:pt>
                <c:pt idx="10822">
                  <c:v>15.030555555555599</c:v>
                </c:pt>
                <c:pt idx="10823">
                  <c:v>15.031944444444401</c:v>
                </c:pt>
                <c:pt idx="10824">
                  <c:v>15.033333333333299</c:v>
                </c:pt>
                <c:pt idx="10825">
                  <c:v>15.0347222222222</c:v>
                </c:pt>
                <c:pt idx="10826">
                  <c:v>15.036111111111101</c:v>
                </c:pt>
                <c:pt idx="10827">
                  <c:v>15.0375</c:v>
                </c:pt>
                <c:pt idx="10828">
                  <c:v>15.0388888888889</c:v>
                </c:pt>
                <c:pt idx="10829">
                  <c:v>15.040277777777799</c:v>
                </c:pt>
                <c:pt idx="10830">
                  <c:v>15.0416666666667</c:v>
                </c:pt>
                <c:pt idx="10831">
                  <c:v>15.0430555555556</c:v>
                </c:pt>
                <c:pt idx="10832">
                  <c:v>15.0444444444444</c:v>
                </c:pt>
                <c:pt idx="10833">
                  <c:v>15.045833333333301</c:v>
                </c:pt>
                <c:pt idx="10834">
                  <c:v>15.047222222222199</c:v>
                </c:pt>
                <c:pt idx="10835">
                  <c:v>15.0486111111111</c:v>
                </c:pt>
                <c:pt idx="10836">
                  <c:v>15.05</c:v>
                </c:pt>
                <c:pt idx="10837">
                  <c:v>15.0513888888889</c:v>
                </c:pt>
                <c:pt idx="10838">
                  <c:v>15.0527777777778</c:v>
                </c:pt>
                <c:pt idx="10839">
                  <c:v>15.054166666666699</c:v>
                </c:pt>
                <c:pt idx="10840">
                  <c:v>15.0555555555556</c:v>
                </c:pt>
                <c:pt idx="10841">
                  <c:v>15.056944444444399</c:v>
                </c:pt>
                <c:pt idx="10842">
                  <c:v>15.0583333333333</c:v>
                </c:pt>
                <c:pt idx="10843">
                  <c:v>15.0597222222222</c:v>
                </c:pt>
                <c:pt idx="10844">
                  <c:v>15.061111111111099</c:v>
                </c:pt>
                <c:pt idx="10845">
                  <c:v>15.0625</c:v>
                </c:pt>
                <c:pt idx="10846">
                  <c:v>15.063888888888901</c:v>
                </c:pt>
                <c:pt idx="10847">
                  <c:v>15.0652777777778</c:v>
                </c:pt>
                <c:pt idx="10848">
                  <c:v>15.0666666666667</c:v>
                </c:pt>
                <c:pt idx="10849">
                  <c:v>15.068055555555601</c:v>
                </c:pt>
                <c:pt idx="10850">
                  <c:v>15.0694444444444</c:v>
                </c:pt>
                <c:pt idx="10851">
                  <c:v>15.070833333333301</c:v>
                </c:pt>
                <c:pt idx="10852">
                  <c:v>15.0722222222222</c:v>
                </c:pt>
                <c:pt idx="10853">
                  <c:v>15.0736111111111</c:v>
                </c:pt>
                <c:pt idx="10854">
                  <c:v>15.074999999999999</c:v>
                </c:pt>
                <c:pt idx="10855">
                  <c:v>15.0763888888889</c:v>
                </c:pt>
                <c:pt idx="10856">
                  <c:v>15.077777777777801</c:v>
                </c:pt>
                <c:pt idx="10857">
                  <c:v>15.079166666666699</c:v>
                </c:pt>
                <c:pt idx="10858">
                  <c:v>15.0805555555556</c:v>
                </c:pt>
                <c:pt idx="10859">
                  <c:v>15.0819444444444</c:v>
                </c:pt>
                <c:pt idx="10860">
                  <c:v>15.0833333333333</c:v>
                </c:pt>
                <c:pt idx="10861">
                  <c:v>15.084722222222201</c:v>
                </c:pt>
                <c:pt idx="10862">
                  <c:v>15.0861111111111</c:v>
                </c:pt>
                <c:pt idx="10863">
                  <c:v>15.0875</c:v>
                </c:pt>
                <c:pt idx="10864">
                  <c:v>15.088888888888899</c:v>
                </c:pt>
                <c:pt idx="10865">
                  <c:v>15.0902777777778</c:v>
                </c:pt>
                <c:pt idx="10866">
                  <c:v>15.091666666666701</c:v>
                </c:pt>
                <c:pt idx="10867">
                  <c:v>15.093055555555599</c:v>
                </c:pt>
                <c:pt idx="10868">
                  <c:v>15.094444444444401</c:v>
                </c:pt>
                <c:pt idx="10869">
                  <c:v>15.095833333333299</c:v>
                </c:pt>
                <c:pt idx="10870">
                  <c:v>15.0972222222222</c:v>
                </c:pt>
                <c:pt idx="10871">
                  <c:v>15.098611111111101</c:v>
                </c:pt>
                <c:pt idx="10872">
                  <c:v>15.1</c:v>
                </c:pt>
                <c:pt idx="10873">
                  <c:v>15.1013888888889</c:v>
                </c:pt>
                <c:pt idx="10874">
                  <c:v>15.102777777777799</c:v>
                </c:pt>
                <c:pt idx="10875">
                  <c:v>15.1041666666667</c:v>
                </c:pt>
                <c:pt idx="10876">
                  <c:v>15.1055555555556</c:v>
                </c:pt>
                <c:pt idx="10877">
                  <c:v>15.1069444444444</c:v>
                </c:pt>
                <c:pt idx="10878">
                  <c:v>15.108333333333301</c:v>
                </c:pt>
                <c:pt idx="10879">
                  <c:v>15.109722222222199</c:v>
                </c:pt>
                <c:pt idx="10880">
                  <c:v>15.1111111111111</c:v>
                </c:pt>
                <c:pt idx="10881">
                  <c:v>15.112500000000001</c:v>
                </c:pt>
                <c:pt idx="10882">
                  <c:v>15.1138888888889</c:v>
                </c:pt>
                <c:pt idx="10883">
                  <c:v>15.1152777777778</c:v>
                </c:pt>
                <c:pt idx="10884">
                  <c:v>15.116666666666699</c:v>
                </c:pt>
                <c:pt idx="10885">
                  <c:v>15.1180555555556</c:v>
                </c:pt>
                <c:pt idx="10886">
                  <c:v>15.119444444444399</c:v>
                </c:pt>
                <c:pt idx="10887">
                  <c:v>15.1208333333333</c:v>
                </c:pt>
                <c:pt idx="10888">
                  <c:v>15.1222222222222</c:v>
                </c:pt>
                <c:pt idx="10889">
                  <c:v>15.123611111111099</c:v>
                </c:pt>
                <c:pt idx="10890">
                  <c:v>15.125</c:v>
                </c:pt>
                <c:pt idx="10891">
                  <c:v>15.126388888888901</c:v>
                </c:pt>
                <c:pt idx="10892">
                  <c:v>15.1277777777778</c:v>
                </c:pt>
                <c:pt idx="10893">
                  <c:v>15.1291666666667</c:v>
                </c:pt>
                <c:pt idx="10894">
                  <c:v>15.130555555555601</c:v>
                </c:pt>
                <c:pt idx="10895">
                  <c:v>15.1319444444444</c:v>
                </c:pt>
                <c:pt idx="10896">
                  <c:v>15.133333333333301</c:v>
                </c:pt>
                <c:pt idx="10897">
                  <c:v>15.1347222222222</c:v>
                </c:pt>
                <c:pt idx="10898">
                  <c:v>15.1361111111111</c:v>
                </c:pt>
                <c:pt idx="10899">
                  <c:v>15.137499999999999</c:v>
                </c:pt>
                <c:pt idx="10900">
                  <c:v>15.1388888888889</c:v>
                </c:pt>
                <c:pt idx="10901">
                  <c:v>15.140277777777801</c:v>
                </c:pt>
                <c:pt idx="10902">
                  <c:v>15.141666666666699</c:v>
                </c:pt>
                <c:pt idx="10903">
                  <c:v>15.1430555555556</c:v>
                </c:pt>
                <c:pt idx="10904">
                  <c:v>15.1444444444444</c:v>
                </c:pt>
                <c:pt idx="10905">
                  <c:v>15.1458333333333</c:v>
                </c:pt>
                <c:pt idx="10906">
                  <c:v>15.147222222222201</c:v>
                </c:pt>
                <c:pt idx="10907">
                  <c:v>15.1486111111111</c:v>
                </c:pt>
                <c:pt idx="10908">
                  <c:v>15.15</c:v>
                </c:pt>
                <c:pt idx="10909">
                  <c:v>15.151388888888899</c:v>
                </c:pt>
                <c:pt idx="10910">
                  <c:v>15.1527777777778</c:v>
                </c:pt>
                <c:pt idx="10911">
                  <c:v>15.154166666666701</c:v>
                </c:pt>
                <c:pt idx="10912">
                  <c:v>15.155555555555599</c:v>
                </c:pt>
                <c:pt idx="10913">
                  <c:v>15.156944444444401</c:v>
                </c:pt>
                <c:pt idx="10914">
                  <c:v>15.158333333333299</c:v>
                </c:pt>
                <c:pt idx="10915">
                  <c:v>15.1597222222222</c:v>
                </c:pt>
                <c:pt idx="10916">
                  <c:v>15.161111111111101</c:v>
                </c:pt>
                <c:pt idx="10917">
                  <c:v>15.1625</c:v>
                </c:pt>
                <c:pt idx="10918">
                  <c:v>15.1638888888889</c:v>
                </c:pt>
                <c:pt idx="10919">
                  <c:v>15.165277777777799</c:v>
                </c:pt>
                <c:pt idx="10920">
                  <c:v>15.1666666666667</c:v>
                </c:pt>
                <c:pt idx="10921">
                  <c:v>15.1680555555556</c:v>
                </c:pt>
                <c:pt idx="10922">
                  <c:v>15.1694444444444</c:v>
                </c:pt>
                <c:pt idx="10923">
                  <c:v>15.170833333333301</c:v>
                </c:pt>
                <c:pt idx="10924">
                  <c:v>15.172222222222199</c:v>
                </c:pt>
                <c:pt idx="10925">
                  <c:v>15.1736111111111</c:v>
                </c:pt>
                <c:pt idx="10926">
                  <c:v>15.175000000000001</c:v>
                </c:pt>
                <c:pt idx="10927">
                  <c:v>15.1763888888889</c:v>
                </c:pt>
                <c:pt idx="10928">
                  <c:v>15.1777777777778</c:v>
                </c:pt>
                <c:pt idx="10929">
                  <c:v>15.179166666666699</c:v>
                </c:pt>
                <c:pt idx="10930">
                  <c:v>15.1805555555556</c:v>
                </c:pt>
                <c:pt idx="10931">
                  <c:v>15.181944444444399</c:v>
                </c:pt>
                <c:pt idx="10932">
                  <c:v>15.1833333333333</c:v>
                </c:pt>
                <c:pt idx="10933">
                  <c:v>15.1847222222222</c:v>
                </c:pt>
                <c:pt idx="10934">
                  <c:v>15.186111111111099</c:v>
                </c:pt>
                <c:pt idx="10935">
                  <c:v>15.1875</c:v>
                </c:pt>
                <c:pt idx="10936">
                  <c:v>15.188888888888901</c:v>
                </c:pt>
                <c:pt idx="10937">
                  <c:v>15.1902777777778</c:v>
                </c:pt>
                <c:pt idx="10938">
                  <c:v>15.1916666666667</c:v>
                </c:pt>
                <c:pt idx="10939">
                  <c:v>15.193055555555601</c:v>
                </c:pt>
                <c:pt idx="10940">
                  <c:v>15.1944444444444</c:v>
                </c:pt>
                <c:pt idx="10941">
                  <c:v>15.195833333333301</c:v>
                </c:pt>
                <c:pt idx="10942">
                  <c:v>15.1972222222222</c:v>
                </c:pt>
                <c:pt idx="10943">
                  <c:v>15.1986111111111</c:v>
                </c:pt>
                <c:pt idx="10944">
                  <c:v>15.2</c:v>
                </c:pt>
                <c:pt idx="10945">
                  <c:v>15.2013888888889</c:v>
                </c:pt>
                <c:pt idx="10946">
                  <c:v>15.202777777777801</c:v>
                </c:pt>
                <c:pt idx="10947">
                  <c:v>15.204166666666699</c:v>
                </c:pt>
                <c:pt idx="10948">
                  <c:v>15.2055555555556</c:v>
                </c:pt>
                <c:pt idx="10949">
                  <c:v>15.2069444444444</c:v>
                </c:pt>
                <c:pt idx="10950">
                  <c:v>15.2083333333333</c:v>
                </c:pt>
                <c:pt idx="10951">
                  <c:v>15.209722222222201</c:v>
                </c:pt>
                <c:pt idx="10952">
                  <c:v>15.2111111111111</c:v>
                </c:pt>
                <c:pt idx="10953">
                  <c:v>15.2125</c:v>
                </c:pt>
                <c:pt idx="10954">
                  <c:v>15.213888888888899</c:v>
                </c:pt>
                <c:pt idx="10955">
                  <c:v>15.2152777777778</c:v>
                </c:pt>
                <c:pt idx="10956">
                  <c:v>15.216666666666701</c:v>
                </c:pt>
                <c:pt idx="10957">
                  <c:v>15.218055555555599</c:v>
                </c:pt>
                <c:pt idx="10958">
                  <c:v>15.219444444444401</c:v>
                </c:pt>
                <c:pt idx="10959">
                  <c:v>15.220833333333299</c:v>
                </c:pt>
                <c:pt idx="10960">
                  <c:v>15.2222222222222</c:v>
                </c:pt>
                <c:pt idx="10961">
                  <c:v>15.223611111111101</c:v>
                </c:pt>
                <c:pt idx="10962">
                  <c:v>15.225</c:v>
                </c:pt>
                <c:pt idx="10963">
                  <c:v>15.2263888888889</c:v>
                </c:pt>
                <c:pt idx="10964">
                  <c:v>15.227777777777799</c:v>
                </c:pt>
                <c:pt idx="10965">
                  <c:v>15.2291666666667</c:v>
                </c:pt>
                <c:pt idx="10966">
                  <c:v>15.2305555555556</c:v>
                </c:pt>
                <c:pt idx="10967">
                  <c:v>15.2319444444444</c:v>
                </c:pt>
                <c:pt idx="10968">
                  <c:v>15.233333333333301</c:v>
                </c:pt>
                <c:pt idx="10969">
                  <c:v>15.234722222222199</c:v>
                </c:pt>
                <c:pt idx="10970">
                  <c:v>15.2361111111111</c:v>
                </c:pt>
                <c:pt idx="10971">
                  <c:v>15.237500000000001</c:v>
                </c:pt>
                <c:pt idx="10972">
                  <c:v>15.2388888888889</c:v>
                </c:pt>
                <c:pt idx="10973">
                  <c:v>15.2402777777778</c:v>
                </c:pt>
                <c:pt idx="10974">
                  <c:v>15.241666666666699</c:v>
                </c:pt>
                <c:pt idx="10975">
                  <c:v>15.2430555555556</c:v>
                </c:pt>
                <c:pt idx="10976">
                  <c:v>15.244444444444399</c:v>
                </c:pt>
                <c:pt idx="10977">
                  <c:v>15.2458333333333</c:v>
                </c:pt>
                <c:pt idx="10978">
                  <c:v>15.2472222222222</c:v>
                </c:pt>
                <c:pt idx="10979">
                  <c:v>15.248611111111099</c:v>
                </c:pt>
                <c:pt idx="10980">
                  <c:v>15.25</c:v>
                </c:pt>
                <c:pt idx="10981">
                  <c:v>15.251388888888901</c:v>
                </c:pt>
                <c:pt idx="10982">
                  <c:v>15.2527777777778</c:v>
                </c:pt>
                <c:pt idx="10983">
                  <c:v>15.2541666666667</c:v>
                </c:pt>
                <c:pt idx="10984">
                  <c:v>15.255555555555601</c:v>
                </c:pt>
                <c:pt idx="10985">
                  <c:v>15.2569444444444</c:v>
                </c:pt>
                <c:pt idx="10986">
                  <c:v>15.258333333333301</c:v>
                </c:pt>
                <c:pt idx="10987">
                  <c:v>15.2597222222222</c:v>
                </c:pt>
                <c:pt idx="10988">
                  <c:v>15.2611111111111</c:v>
                </c:pt>
                <c:pt idx="10989">
                  <c:v>15.262499999999999</c:v>
                </c:pt>
                <c:pt idx="10990">
                  <c:v>15.2638888888889</c:v>
                </c:pt>
                <c:pt idx="10991">
                  <c:v>15.265277777777801</c:v>
                </c:pt>
                <c:pt idx="10992">
                  <c:v>15.266666666666699</c:v>
                </c:pt>
                <c:pt idx="10993">
                  <c:v>15.2680555555556</c:v>
                </c:pt>
                <c:pt idx="10994">
                  <c:v>15.2694444444444</c:v>
                </c:pt>
                <c:pt idx="10995">
                  <c:v>15.2708333333333</c:v>
                </c:pt>
                <c:pt idx="10996">
                  <c:v>15.272222222222201</c:v>
                </c:pt>
                <c:pt idx="10997">
                  <c:v>15.2736111111111</c:v>
                </c:pt>
                <c:pt idx="10998">
                  <c:v>15.275</c:v>
                </c:pt>
                <c:pt idx="10999">
                  <c:v>15.276388888888899</c:v>
                </c:pt>
                <c:pt idx="11000">
                  <c:v>15.2777777777778</c:v>
                </c:pt>
                <c:pt idx="11001">
                  <c:v>15.279166666666701</c:v>
                </c:pt>
                <c:pt idx="11002">
                  <c:v>15.280555555555599</c:v>
                </c:pt>
                <c:pt idx="11003">
                  <c:v>15.281944444444401</c:v>
                </c:pt>
                <c:pt idx="11004">
                  <c:v>15.283333333333299</c:v>
                </c:pt>
                <c:pt idx="11005">
                  <c:v>15.2847222222222</c:v>
                </c:pt>
                <c:pt idx="11006">
                  <c:v>15.286111111111101</c:v>
                </c:pt>
                <c:pt idx="11007">
                  <c:v>15.2875</c:v>
                </c:pt>
                <c:pt idx="11008">
                  <c:v>15.2888888888889</c:v>
                </c:pt>
                <c:pt idx="11009">
                  <c:v>15.290277777777799</c:v>
                </c:pt>
                <c:pt idx="11010">
                  <c:v>15.2916666666667</c:v>
                </c:pt>
                <c:pt idx="11011">
                  <c:v>15.2930555555556</c:v>
                </c:pt>
                <c:pt idx="11012">
                  <c:v>15.2944444444444</c:v>
                </c:pt>
                <c:pt idx="11013">
                  <c:v>15.295833333333301</c:v>
                </c:pt>
                <c:pt idx="11014">
                  <c:v>15.297222222222199</c:v>
                </c:pt>
                <c:pt idx="11015">
                  <c:v>15.2986111111111</c:v>
                </c:pt>
                <c:pt idx="11016">
                  <c:v>15.3</c:v>
                </c:pt>
                <c:pt idx="11017">
                  <c:v>15.3013888888889</c:v>
                </c:pt>
                <c:pt idx="11018">
                  <c:v>15.3027777777778</c:v>
                </c:pt>
                <c:pt idx="11019">
                  <c:v>15.304166666666699</c:v>
                </c:pt>
                <c:pt idx="11020">
                  <c:v>15.3055555555556</c:v>
                </c:pt>
                <c:pt idx="11021">
                  <c:v>15.306944444444399</c:v>
                </c:pt>
                <c:pt idx="11022">
                  <c:v>15.3083333333333</c:v>
                </c:pt>
                <c:pt idx="11023">
                  <c:v>15.3097222222222</c:v>
                </c:pt>
                <c:pt idx="11024">
                  <c:v>15.311111111111099</c:v>
                </c:pt>
                <c:pt idx="11025">
                  <c:v>15.3125</c:v>
                </c:pt>
                <c:pt idx="11026">
                  <c:v>15.313888888888901</c:v>
                </c:pt>
                <c:pt idx="11027">
                  <c:v>15.3152777777778</c:v>
                </c:pt>
                <c:pt idx="11028">
                  <c:v>15.3166666666667</c:v>
                </c:pt>
                <c:pt idx="11029">
                  <c:v>15.318055555555601</c:v>
                </c:pt>
                <c:pt idx="11030">
                  <c:v>15.3194444444444</c:v>
                </c:pt>
                <c:pt idx="11031">
                  <c:v>15.320833333333301</c:v>
                </c:pt>
                <c:pt idx="11032">
                  <c:v>15.3222222222222</c:v>
                </c:pt>
                <c:pt idx="11033">
                  <c:v>15.3236111111111</c:v>
                </c:pt>
                <c:pt idx="11034">
                  <c:v>15.324999999999999</c:v>
                </c:pt>
                <c:pt idx="11035">
                  <c:v>15.3263888888889</c:v>
                </c:pt>
                <c:pt idx="11036">
                  <c:v>15.327777777777801</c:v>
                </c:pt>
                <c:pt idx="11037">
                  <c:v>15.329166666666699</c:v>
                </c:pt>
                <c:pt idx="11038">
                  <c:v>15.3305555555556</c:v>
                </c:pt>
                <c:pt idx="11039">
                  <c:v>15.3319444444444</c:v>
                </c:pt>
                <c:pt idx="11040">
                  <c:v>15.3333333333333</c:v>
                </c:pt>
                <c:pt idx="11041">
                  <c:v>15.334722222222201</c:v>
                </c:pt>
                <c:pt idx="11042">
                  <c:v>15.3361111111111</c:v>
                </c:pt>
                <c:pt idx="11043">
                  <c:v>15.3375</c:v>
                </c:pt>
                <c:pt idx="11044">
                  <c:v>15.338888888888899</c:v>
                </c:pt>
                <c:pt idx="11045">
                  <c:v>15.3402777777778</c:v>
                </c:pt>
                <c:pt idx="11046">
                  <c:v>15.341666666666701</c:v>
                </c:pt>
                <c:pt idx="11047">
                  <c:v>15.343055555555599</c:v>
                </c:pt>
                <c:pt idx="11048">
                  <c:v>15.344444444444401</c:v>
                </c:pt>
                <c:pt idx="11049">
                  <c:v>15.345833333333299</c:v>
                </c:pt>
                <c:pt idx="11050">
                  <c:v>15.3472222222222</c:v>
                </c:pt>
                <c:pt idx="11051">
                  <c:v>15.348611111111101</c:v>
                </c:pt>
                <c:pt idx="11052">
                  <c:v>15.35</c:v>
                </c:pt>
                <c:pt idx="11053">
                  <c:v>15.3513888888889</c:v>
                </c:pt>
                <c:pt idx="11054">
                  <c:v>15.352777777777799</c:v>
                </c:pt>
                <c:pt idx="11055">
                  <c:v>15.3541666666667</c:v>
                </c:pt>
                <c:pt idx="11056">
                  <c:v>15.3555555555556</c:v>
                </c:pt>
                <c:pt idx="11057">
                  <c:v>15.3569444444444</c:v>
                </c:pt>
                <c:pt idx="11058">
                  <c:v>15.358333333333301</c:v>
                </c:pt>
                <c:pt idx="11059">
                  <c:v>15.359722222222199</c:v>
                </c:pt>
                <c:pt idx="11060">
                  <c:v>15.3611111111111</c:v>
                </c:pt>
                <c:pt idx="11061">
                  <c:v>15.362500000000001</c:v>
                </c:pt>
                <c:pt idx="11062">
                  <c:v>15.3638888888889</c:v>
                </c:pt>
                <c:pt idx="11063">
                  <c:v>15.3652777777778</c:v>
                </c:pt>
                <c:pt idx="11064">
                  <c:v>15.366666666666699</c:v>
                </c:pt>
                <c:pt idx="11065">
                  <c:v>15.3680555555556</c:v>
                </c:pt>
                <c:pt idx="11066">
                  <c:v>15.369444444444399</c:v>
                </c:pt>
                <c:pt idx="11067">
                  <c:v>15.3708333333333</c:v>
                </c:pt>
                <c:pt idx="11068">
                  <c:v>15.3722222222222</c:v>
                </c:pt>
                <c:pt idx="11069">
                  <c:v>15.373611111111099</c:v>
                </c:pt>
                <c:pt idx="11070">
                  <c:v>15.375</c:v>
                </c:pt>
                <c:pt idx="11071">
                  <c:v>15.376388888888901</c:v>
                </c:pt>
                <c:pt idx="11072">
                  <c:v>15.3777777777778</c:v>
                </c:pt>
                <c:pt idx="11073">
                  <c:v>15.3791666666667</c:v>
                </c:pt>
                <c:pt idx="11074">
                  <c:v>15.380555555555601</c:v>
                </c:pt>
                <c:pt idx="11075">
                  <c:v>15.3819444444444</c:v>
                </c:pt>
                <c:pt idx="11076">
                  <c:v>15.383333333333301</c:v>
                </c:pt>
                <c:pt idx="11077">
                  <c:v>15.3847222222222</c:v>
                </c:pt>
                <c:pt idx="11078">
                  <c:v>15.3861111111111</c:v>
                </c:pt>
                <c:pt idx="11079">
                  <c:v>15.387499999999999</c:v>
                </c:pt>
                <c:pt idx="11080">
                  <c:v>15.3888888888889</c:v>
                </c:pt>
                <c:pt idx="11081">
                  <c:v>15.390277777777801</c:v>
                </c:pt>
                <c:pt idx="11082">
                  <c:v>15.391666666666699</c:v>
                </c:pt>
                <c:pt idx="11083">
                  <c:v>15.3930555555556</c:v>
                </c:pt>
                <c:pt idx="11084">
                  <c:v>15.3944444444444</c:v>
                </c:pt>
                <c:pt idx="11085">
                  <c:v>15.3958333333333</c:v>
                </c:pt>
                <c:pt idx="11086">
                  <c:v>15.397222222222201</c:v>
                </c:pt>
                <c:pt idx="11087">
                  <c:v>15.3986111111111</c:v>
                </c:pt>
                <c:pt idx="11088">
                  <c:v>15.4</c:v>
                </c:pt>
                <c:pt idx="11089">
                  <c:v>15.401388888888899</c:v>
                </c:pt>
                <c:pt idx="11090">
                  <c:v>15.4027777777778</c:v>
                </c:pt>
                <c:pt idx="11091">
                  <c:v>15.404166666666701</c:v>
                </c:pt>
                <c:pt idx="11092">
                  <c:v>15.405555555555599</c:v>
                </c:pt>
                <c:pt idx="11093">
                  <c:v>15.406944444444401</c:v>
                </c:pt>
                <c:pt idx="11094">
                  <c:v>15.408333333333299</c:v>
                </c:pt>
                <c:pt idx="11095">
                  <c:v>15.4097222222222</c:v>
                </c:pt>
                <c:pt idx="11096">
                  <c:v>15.411111111111101</c:v>
                </c:pt>
                <c:pt idx="11097">
                  <c:v>15.4125</c:v>
                </c:pt>
                <c:pt idx="11098">
                  <c:v>15.4138888888889</c:v>
                </c:pt>
                <c:pt idx="11099">
                  <c:v>15.415277777777799</c:v>
                </c:pt>
                <c:pt idx="11100">
                  <c:v>15.4166666666667</c:v>
                </c:pt>
                <c:pt idx="11101">
                  <c:v>15.4180555555556</c:v>
                </c:pt>
                <c:pt idx="11102">
                  <c:v>15.4194444444444</c:v>
                </c:pt>
                <c:pt idx="11103">
                  <c:v>15.420833333333301</c:v>
                </c:pt>
                <c:pt idx="11104">
                  <c:v>15.422222222222199</c:v>
                </c:pt>
                <c:pt idx="11105">
                  <c:v>15.4236111111111</c:v>
                </c:pt>
                <c:pt idx="11106">
                  <c:v>15.425000000000001</c:v>
                </c:pt>
                <c:pt idx="11107">
                  <c:v>15.4263888888889</c:v>
                </c:pt>
                <c:pt idx="11108">
                  <c:v>15.4277777777778</c:v>
                </c:pt>
                <c:pt idx="11109">
                  <c:v>15.429166666666699</c:v>
                </c:pt>
                <c:pt idx="11110">
                  <c:v>15.4305555555556</c:v>
                </c:pt>
                <c:pt idx="11111">
                  <c:v>15.431944444444399</c:v>
                </c:pt>
                <c:pt idx="11112">
                  <c:v>15.4333333333333</c:v>
                </c:pt>
                <c:pt idx="11113">
                  <c:v>15.4347222222222</c:v>
                </c:pt>
                <c:pt idx="11114">
                  <c:v>15.436111111111099</c:v>
                </c:pt>
                <c:pt idx="11115">
                  <c:v>15.4375</c:v>
                </c:pt>
                <c:pt idx="11116">
                  <c:v>15.438888888888901</c:v>
                </c:pt>
                <c:pt idx="11117">
                  <c:v>15.4402777777778</c:v>
                </c:pt>
                <c:pt idx="11118">
                  <c:v>15.4416666666667</c:v>
                </c:pt>
                <c:pt idx="11119">
                  <c:v>15.443055555555601</c:v>
                </c:pt>
                <c:pt idx="11120">
                  <c:v>15.4444444444444</c:v>
                </c:pt>
                <c:pt idx="11121">
                  <c:v>15.445833333333301</c:v>
                </c:pt>
                <c:pt idx="11122">
                  <c:v>15.4472222222222</c:v>
                </c:pt>
                <c:pt idx="11123">
                  <c:v>15.4486111111111</c:v>
                </c:pt>
                <c:pt idx="11124">
                  <c:v>15.45</c:v>
                </c:pt>
                <c:pt idx="11125">
                  <c:v>15.4513888888889</c:v>
                </c:pt>
                <c:pt idx="11126">
                  <c:v>15.452777777777801</c:v>
                </c:pt>
                <c:pt idx="11127">
                  <c:v>15.454166666666699</c:v>
                </c:pt>
                <c:pt idx="11128">
                  <c:v>15.4555555555556</c:v>
                </c:pt>
                <c:pt idx="11129">
                  <c:v>15.4569444444444</c:v>
                </c:pt>
                <c:pt idx="11130">
                  <c:v>15.4583333333333</c:v>
                </c:pt>
                <c:pt idx="11131">
                  <c:v>15.459722222222201</c:v>
                </c:pt>
                <c:pt idx="11132">
                  <c:v>15.4611111111111</c:v>
                </c:pt>
                <c:pt idx="11133">
                  <c:v>15.4625</c:v>
                </c:pt>
                <c:pt idx="11134">
                  <c:v>15.463888888888899</c:v>
                </c:pt>
                <c:pt idx="11135">
                  <c:v>15.4652777777778</c:v>
                </c:pt>
                <c:pt idx="11136">
                  <c:v>15.466666666666701</c:v>
                </c:pt>
                <c:pt idx="11137">
                  <c:v>15.468055555555599</c:v>
                </c:pt>
                <c:pt idx="11138">
                  <c:v>15.469444444444401</c:v>
                </c:pt>
                <c:pt idx="11139">
                  <c:v>15.470833333333299</c:v>
                </c:pt>
                <c:pt idx="11140">
                  <c:v>15.4722222222222</c:v>
                </c:pt>
                <c:pt idx="11141">
                  <c:v>15.473611111111101</c:v>
                </c:pt>
                <c:pt idx="11142">
                  <c:v>15.475</c:v>
                </c:pt>
                <c:pt idx="11143">
                  <c:v>15.4763888888889</c:v>
                </c:pt>
                <c:pt idx="11144">
                  <c:v>15.477777777777799</c:v>
                </c:pt>
                <c:pt idx="11145">
                  <c:v>15.4791666666667</c:v>
                </c:pt>
                <c:pt idx="11146">
                  <c:v>15.4805555555556</c:v>
                </c:pt>
                <c:pt idx="11147">
                  <c:v>15.4819444444444</c:v>
                </c:pt>
                <c:pt idx="11148">
                  <c:v>15.483333333333301</c:v>
                </c:pt>
                <c:pt idx="11149">
                  <c:v>15.484722222222199</c:v>
                </c:pt>
                <c:pt idx="11150">
                  <c:v>15.4861111111111</c:v>
                </c:pt>
                <c:pt idx="11151">
                  <c:v>15.487500000000001</c:v>
                </c:pt>
                <c:pt idx="11152">
                  <c:v>15.4888888888889</c:v>
                </c:pt>
                <c:pt idx="11153">
                  <c:v>15.4902777777778</c:v>
                </c:pt>
                <c:pt idx="11154">
                  <c:v>15.491666666666699</c:v>
                </c:pt>
                <c:pt idx="11155">
                  <c:v>15.4930555555556</c:v>
                </c:pt>
                <c:pt idx="11156">
                  <c:v>15.494444444444399</c:v>
                </c:pt>
                <c:pt idx="11157">
                  <c:v>15.4958333333333</c:v>
                </c:pt>
                <c:pt idx="11158">
                  <c:v>15.4972222222222</c:v>
                </c:pt>
                <c:pt idx="11159">
                  <c:v>15.498611111111099</c:v>
                </c:pt>
                <c:pt idx="11160">
                  <c:v>15.5</c:v>
                </c:pt>
                <c:pt idx="11161">
                  <c:v>15.501388888888901</c:v>
                </c:pt>
                <c:pt idx="11162">
                  <c:v>15.5027777777778</c:v>
                </c:pt>
                <c:pt idx="11163">
                  <c:v>15.5041666666667</c:v>
                </c:pt>
                <c:pt idx="11164">
                  <c:v>15.505555555555601</c:v>
                </c:pt>
                <c:pt idx="11165">
                  <c:v>15.5069444444444</c:v>
                </c:pt>
                <c:pt idx="11166">
                  <c:v>15.508333333333301</c:v>
                </c:pt>
                <c:pt idx="11167">
                  <c:v>15.5097222222222</c:v>
                </c:pt>
                <c:pt idx="11168">
                  <c:v>15.5111111111111</c:v>
                </c:pt>
                <c:pt idx="11169">
                  <c:v>15.512499999999999</c:v>
                </c:pt>
                <c:pt idx="11170">
                  <c:v>15.5138888888889</c:v>
                </c:pt>
                <c:pt idx="11171">
                  <c:v>15.515277777777801</c:v>
                </c:pt>
                <c:pt idx="11172">
                  <c:v>15.516666666666699</c:v>
                </c:pt>
                <c:pt idx="11173">
                  <c:v>15.5180555555556</c:v>
                </c:pt>
                <c:pt idx="11174">
                  <c:v>15.5194444444444</c:v>
                </c:pt>
                <c:pt idx="11175">
                  <c:v>15.5208333333333</c:v>
                </c:pt>
                <c:pt idx="11176">
                  <c:v>15.522222222222201</c:v>
                </c:pt>
                <c:pt idx="11177">
                  <c:v>15.5236111111111</c:v>
                </c:pt>
                <c:pt idx="11178">
                  <c:v>15.525</c:v>
                </c:pt>
                <c:pt idx="11179">
                  <c:v>15.526388888888899</c:v>
                </c:pt>
                <c:pt idx="11180">
                  <c:v>15.5277777777778</c:v>
                </c:pt>
                <c:pt idx="11181">
                  <c:v>15.529166666666701</c:v>
                </c:pt>
                <c:pt idx="11182">
                  <c:v>15.530555555555599</c:v>
                </c:pt>
                <c:pt idx="11183">
                  <c:v>15.531944444444401</c:v>
                </c:pt>
                <c:pt idx="11184">
                  <c:v>15.533333333333299</c:v>
                </c:pt>
                <c:pt idx="11185">
                  <c:v>15.5347222222222</c:v>
                </c:pt>
                <c:pt idx="11186">
                  <c:v>15.536111111111101</c:v>
                </c:pt>
                <c:pt idx="11187">
                  <c:v>15.5375</c:v>
                </c:pt>
                <c:pt idx="11188">
                  <c:v>15.5388888888889</c:v>
                </c:pt>
                <c:pt idx="11189">
                  <c:v>15.540277777777799</c:v>
                </c:pt>
                <c:pt idx="11190">
                  <c:v>15.5416666666667</c:v>
                </c:pt>
                <c:pt idx="11191">
                  <c:v>15.5430555555556</c:v>
                </c:pt>
                <c:pt idx="11192">
                  <c:v>15.5444444444444</c:v>
                </c:pt>
                <c:pt idx="11193">
                  <c:v>15.545833333333301</c:v>
                </c:pt>
                <c:pt idx="11194">
                  <c:v>15.547222222222199</c:v>
                </c:pt>
                <c:pt idx="11195">
                  <c:v>15.5486111111111</c:v>
                </c:pt>
                <c:pt idx="11196">
                  <c:v>15.55</c:v>
                </c:pt>
                <c:pt idx="11197">
                  <c:v>15.5513888888889</c:v>
                </c:pt>
                <c:pt idx="11198">
                  <c:v>15.5527777777778</c:v>
                </c:pt>
                <c:pt idx="11199">
                  <c:v>15.554166666666699</c:v>
                </c:pt>
                <c:pt idx="11200">
                  <c:v>15.5555555555556</c:v>
                </c:pt>
                <c:pt idx="11201">
                  <c:v>15.556944444444399</c:v>
                </c:pt>
                <c:pt idx="11202">
                  <c:v>15.5583333333333</c:v>
                </c:pt>
                <c:pt idx="11203">
                  <c:v>15.5597222222222</c:v>
                </c:pt>
                <c:pt idx="11204">
                  <c:v>15.561111111111099</c:v>
                </c:pt>
                <c:pt idx="11205">
                  <c:v>15.5625</c:v>
                </c:pt>
                <c:pt idx="11206">
                  <c:v>15.563888888888901</c:v>
                </c:pt>
                <c:pt idx="11207">
                  <c:v>15.5652777777778</c:v>
                </c:pt>
                <c:pt idx="11208">
                  <c:v>15.5666666666667</c:v>
                </c:pt>
                <c:pt idx="11209">
                  <c:v>15.568055555555601</c:v>
                </c:pt>
                <c:pt idx="11210">
                  <c:v>15.5694444444444</c:v>
                </c:pt>
                <c:pt idx="11211">
                  <c:v>15.570833333333301</c:v>
                </c:pt>
                <c:pt idx="11212">
                  <c:v>15.5722222222222</c:v>
                </c:pt>
                <c:pt idx="11213">
                  <c:v>15.5736111111111</c:v>
                </c:pt>
                <c:pt idx="11214">
                  <c:v>15.574999999999999</c:v>
                </c:pt>
                <c:pt idx="11215">
                  <c:v>15.5763888888889</c:v>
                </c:pt>
                <c:pt idx="11216">
                  <c:v>15.577777777777801</c:v>
                </c:pt>
                <c:pt idx="11217">
                  <c:v>15.579166666666699</c:v>
                </c:pt>
                <c:pt idx="11218">
                  <c:v>15.5805555555556</c:v>
                </c:pt>
                <c:pt idx="11219">
                  <c:v>15.5819444444444</c:v>
                </c:pt>
                <c:pt idx="11220">
                  <c:v>15.5833333333333</c:v>
                </c:pt>
                <c:pt idx="11221">
                  <c:v>15.584722222222201</c:v>
                </c:pt>
                <c:pt idx="11222">
                  <c:v>15.5861111111111</c:v>
                </c:pt>
                <c:pt idx="11223">
                  <c:v>15.5875</c:v>
                </c:pt>
                <c:pt idx="11224">
                  <c:v>15.588888888888899</c:v>
                </c:pt>
                <c:pt idx="11225">
                  <c:v>15.5902777777778</c:v>
                </c:pt>
                <c:pt idx="11226">
                  <c:v>15.591666666666701</c:v>
                </c:pt>
                <c:pt idx="11227">
                  <c:v>15.593055555555599</c:v>
                </c:pt>
                <c:pt idx="11228">
                  <c:v>15.594444444444401</c:v>
                </c:pt>
                <c:pt idx="11229">
                  <c:v>15.595833333333299</c:v>
                </c:pt>
                <c:pt idx="11230">
                  <c:v>15.5972222222222</c:v>
                </c:pt>
                <c:pt idx="11231">
                  <c:v>15.598611111111101</c:v>
                </c:pt>
                <c:pt idx="11232">
                  <c:v>15.6</c:v>
                </c:pt>
                <c:pt idx="11233">
                  <c:v>15.6013888888889</c:v>
                </c:pt>
                <c:pt idx="11234">
                  <c:v>15.602777777777799</c:v>
                </c:pt>
                <c:pt idx="11235">
                  <c:v>15.6041666666667</c:v>
                </c:pt>
                <c:pt idx="11236">
                  <c:v>15.6055555555556</c:v>
                </c:pt>
                <c:pt idx="11237">
                  <c:v>15.6069444444444</c:v>
                </c:pt>
                <c:pt idx="11238">
                  <c:v>15.608333333333301</c:v>
                </c:pt>
                <c:pt idx="11239">
                  <c:v>15.609722222222199</c:v>
                </c:pt>
                <c:pt idx="11240">
                  <c:v>15.6111111111111</c:v>
                </c:pt>
                <c:pt idx="11241">
                  <c:v>15.612500000000001</c:v>
                </c:pt>
                <c:pt idx="11242">
                  <c:v>15.6138888888889</c:v>
                </c:pt>
                <c:pt idx="11243">
                  <c:v>15.6152777777778</c:v>
                </c:pt>
                <c:pt idx="11244">
                  <c:v>15.616666666666699</c:v>
                </c:pt>
                <c:pt idx="11245">
                  <c:v>15.6180555555556</c:v>
                </c:pt>
                <c:pt idx="11246">
                  <c:v>15.619444444444399</c:v>
                </c:pt>
                <c:pt idx="11247">
                  <c:v>15.6208333333333</c:v>
                </c:pt>
                <c:pt idx="11248">
                  <c:v>15.6222222222222</c:v>
                </c:pt>
                <c:pt idx="11249">
                  <c:v>15.623611111111099</c:v>
                </c:pt>
                <c:pt idx="11250">
                  <c:v>15.625</c:v>
                </c:pt>
                <c:pt idx="11251">
                  <c:v>15.626388888888901</c:v>
                </c:pt>
                <c:pt idx="11252">
                  <c:v>15.6277777777778</c:v>
                </c:pt>
                <c:pt idx="11253">
                  <c:v>15.6291666666667</c:v>
                </c:pt>
                <c:pt idx="11254">
                  <c:v>15.630555555555601</c:v>
                </c:pt>
                <c:pt idx="11255">
                  <c:v>15.6319444444444</c:v>
                </c:pt>
                <c:pt idx="11256">
                  <c:v>15.633333333333301</c:v>
                </c:pt>
                <c:pt idx="11257">
                  <c:v>15.6347222222222</c:v>
                </c:pt>
                <c:pt idx="11258">
                  <c:v>15.6361111111111</c:v>
                </c:pt>
                <c:pt idx="11259">
                  <c:v>15.637499999999999</c:v>
                </c:pt>
                <c:pt idx="11260">
                  <c:v>15.6388888888889</c:v>
                </c:pt>
                <c:pt idx="11261">
                  <c:v>15.640277777777801</c:v>
                </c:pt>
                <c:pt idx="11262">
                  <c:v>15.641666666666699</c:v>
                </c:pt>
                <c:pt idx="11263">
                  <c:v>15.6430555555556</c:v>
                </c:pt>
                <c:pt idx="11264">
                  <c:v>15.6444444444444</c:v>
                </c:pt>
                <c:pt idx="11265">
                  <c:v>15.6458333333333</c:v>
                </c:pt>
                <c:pt idx="11266">
                  <c:v>15.647222222222201</c:v>
                </c:pt>
                <c:pt idx="11267">
                  <c:v>15.6486111111111</c:v>
                </c:pt>
                <c:pt idx="11268">
                  <c:v>15.65</c:v>
                </c:pt>
                <c:pt idx="11269">
                  <c:v>15.651388888888899</c:v>
                </c:pt>
                <c:pt idx="11270">
                  <c:v>15.6527777777778</c:v>
                </c:pt>
                <c:pt idx="11271">
                  <c:v>15.654166666666701</c:v>
                </c:pt>
                <c:pt idx="11272">
                  <c:v>15.655555555555599</c:v>
                </c:pt>
                <c:pt idx="11273">
                  <c:v>15.656944444444401</c:v>
                </c:pt>
                <c:pt idx="11274">
                  <c:v>15.658333333333299</c:v>
                </c:pt>
                <c:pt idx="11275">
                  <c:v>15.6597222222222</c:v>
                </c:pt>
                <c:pt idx="11276">
                  <c:v>15.661111111111101</c:v>
                </c:pt>
                <c:pt idx="11277">
                  <c:v>15.6625</c:v>
                </c:pt>
                <c:pt idx="11278">
                  <c:v>15.6638888888889</c:v>
                </c:pt>
                <c:pt idx="11279">
                  <c:v>15.665277777777799</c:v>
                </c:pt>
                <c:pt idx="11280">
                  <c:v>15.6666666666667</c:v>
                </c:pt>
                <c:pt idx="11281">
                  <c:v>15.6680555555556</c:v>
                </c:pt>
                <c:pt idx="11282">
                  <c:v>15.6694444444444</c:v>
                </c:pt>
                <c:pt idx="11283">
                  <c:v>15.670833333333301</c:v>
                </c:pt>
                <c:pt idx="11284">
                  <c:v>15.672222222222199</c:v>
                </c:pt>
                <c:pt idx="11285">
                  <c:v>15.6736111111111</c:v>
                </c:pt>
                <c:pt idx="11286">
                  <c:v>15.675000000000001</c:v>
                </c:pt>
                <c:pt idx="11287">
                  <c:v>15.6763888888889</c:v>
                </c:pt>
                <c:pt idx="11288">
                  <c:v>15.6777777777778</c:v>
                </c:pt>
                <c:pt idx="11289">
                  <c:v>15.679166666666699</c:v>
                </c:pt>
                <c:pt idx="11290">
                  <c:v>15.6805555555556</c:v>
                </c:pt>
                <c:pt idx="11291">
                  <c:v>15.681944444444399</c:v>
                </c:pt>
                <c:pt idx="11292">
                  <c:v>15.6833333333333</c:v>
                </c:pt>
                <c:pt idx="11293">
                  <c:v>15.6847222222222</c:v>
                </c:pt>
                <c:pt idx="11294">
                  <c:v>15.686111111111099</c:v>
                </c:pt>
                <c:pt idx="11295">
                  <c:v>15.6875</c:v>
                </c:pt>
                <c:pt idx="11296">
                  <c:v>15.688888888888901</c:v>
                </c:pt>
                <c:pt idx="11297">
                  <c:v>15.6902777777778</c:v>
                </c:pt>
                <c:pt idx="11298">
                  <c:v>15.6916666666667</c:v>
                </c:pt>
                <c:pt idx="11299">
                  <c:v>15.693055555555601</c:v>
                </c:pt>
                <c:pt idx="11300">
                  <c:v>15.6944444444444</c:v>
                </c:pt>
                <c:pt idx="11301">
                  <c:v>15.695833333333301</c:v>
                </c:pt>
                <c:pt idx="11302">
                  <c:v>15.6972222222222</c:v>
                </c:pt>
                <c:pt idx="11303">
                  <c:v>15.6986111111111</c:v>
                </c:pt>
                <c:pt idx="11304">
                  <c:v>15.7</c:v>
                </c:pt>
                <c:pt idx="11305">
                  <c:v>15.7013888888889</c:v>
                </c:pt>
                <c:pt idx="11306">
                  <c:v>15.702777777777801</c:v>
                </c:pt>
                <c:pt idx="11307">
                  <c:v>15.704166666666699</c:v>
                </c:pt>
                <c:pt idx="11308">
                  <c:v>15.7055555555556</c:v>
                </c:pt>
                <c:pt idx="11309">
                  <c:v>15.7069444444444</c:v>
                </c:pt>
                <c:pt idx="11310">
                  <c:v>15.7083333333333</c:v>
                </c:pt>
                <c:pt idx="11311">
                  <c:v>15.709722222222201</c:v>
                </c:pt>
                <c:pt idx="11312">
                  <c:v>15.7111111111111</c:v>
                </c:pt>
                <c:pt idx="11313">
                  <c:v>15.7125</c:v>
                </c:pt>
                <c:pt idx="11314">
                  <c:v>15.713888888888899</c:v>
                </c:pt>
                <c:pt idx="11315">
                  <c:v>15.7152777777778</c:v>
                </c:pt>
                <c:pt idx="11316">
                  <c:v>15.716666666666701</c:v>
                </c:pt>
                <c:pt idx="11317">
                  <c:v>15.718055555555599</c:v>
                </c:pt>
                <c:pt idx="11318">
                  <c:v>15.719444444444401</c:v>
                </c:pt>
                <c:pt idx="11319">
                  <c:v>15.720833333333299</c:v>
                </c:pt>
                <c:pt idx="11320">
                  <c:v>15.7222222222222</c:v>
                </c:pt>
                <c:pt idx="11321">
                  <c:v>15.723611111111101</c:v>
                </c:pt>
                <c:pt idx="11322">
                  <c:v>15.725</c:v>
                </c:pt>
                <c:pt idx="11323">
                  <c:v>15.7263888888889</c:v>
                </c:pt>
                <c:pt idx="11324">
                  <c:v>15.727777777777799</c:v>
                </c:pt>
                <c:pt idx="11325">
                  <c:v>15.7291666666667</c:v>
                </c:pt>
                <c:pt idx="11326">
                  <c:v>15.7305555555556</c:v>
                </c:pt>
                <c:pt idx="11327">
                  <c:v>15.7319444444444</c:v>
                </c:pt>
                <c:pt idx="11328">
                  <c:v>15.733333333333301</c:v>
                </c:pt>
                <c:pt idx="11329">
                  <c:v>15.734722222222199</c:v>
                </c:pt>
                <c:pt idx="11330">
                  <c:v>15.7361111111111</c:v>
                </c:pt>
                <c:pt idx="11331">
                  <c:v>15.737500000000001</c:v>
                </c:pt>
                <c:pt idx="11332">
                  <c:v>15.7388888888889</c:v>
                </c:pt>
                <c:pt idx="11333">
                  <c:v>15.7402777777778</c:v>
                </c:pt>
                <c:pt idx="11334">
                  <c:v>15.741666666666699</c:v>
                </c:pt>
                <c:pt idx="11335">
                  <c:v>15.7430555555556</c:v>
                </c:pt>
                <c:pt idx="11336">
                  <c:v>15.744444444444399</c:v>
                </c:pt>
                <c:pt idx="11337">
                  <c:v>15.7458333333333</c:v>
                </c:pt>
                <c:pt idx="11338">
                  <c:v>15.7472222222222</c:v>
                </c:pt>
                <c:pt idx="11339">
                  <c:v>15.748611111111099</c:v>
                </c:pt>
                <c:pt idx="11340">
                  <c:v>15.75</c:v>
                </c:pt>
                <c:pt idx="11341">
                  <c:v>15.751388888888901</c:v>
                </c:pt>
                <c:pt idx="11342">
                  <c:v>15.7527777777778</c:v>
                </c:pt>
                <c:pt idx="11343">
                  <c:v>15.7541666666667</c:v>
                </c:pt>
                <c:pt idx="11344">
                  <c:v>15.755555555555601</c:v>
                </c:pt>
                <c:pt idx="11345">
                  <c:v>15.7569444444444</c:v>
                </c:pt>
                <c:pt idx="11346">
                  <c:v>15.758333333333301</c:v>
                </c:pt>
                <c:pt idx="11347">
                  <c:v>15.7597222222222</c:v>
                </c:pt>
                <c:pt idx="11348">
                  <c:v>15.7611111111111</c:v>
                </c:pt>
                <c:pt idx="11349">
                  <c:v>15.762499999999999</c:v>
                </c:pt>
                <c:pt idx="11350">
                  <c:v>15.7638888888889</c:v>
                </c:pt>
                <c:pt idx="11351">
                  <c:v>15.765277777777801</c:v>
                </c:pt>
                <c:pt idx="11352">
                  <c:v>15.766666666666699</c:v>
                </c:pt>
                <c:pt idx="11353">
                  <c:v>15.7680555555556</c:v>
                </c:pt>
                <c:pt idx="11354">
                  <c:v>15.7694444444444</c:v>
                </c:pt>
                <c:pt idx="11355">
                  <c:v>15.7708333333333</c:v>
                </c:pt>
                <c:pt idx="11356">
                  <c:v>15.772222222222201</c:v>
                </c:pt>
                <c:pt idx="11357">
                  <c:v>15.7736111111111</c:v>
                </c:pt>
                <c:pt idx="11358">
                  <c:v>15.775</c:v>
                </c:pt>
                <c:pt idx="11359">
                  <c:v>15.776388888888899</c:v>
                </c:pt>
                <c:pt idx="11360">
                  <c:v>15.7777777777778</c:v>
                </c:pt>
                <c:pt idx="11361">
                  <c:v>15.779166666666701</c:v>
                </c:pt>
                <c:pt idx="11362">
                  <c:v>15.780555555555599</c:v>
                </c:pt>
                <c:pt idx="11363">
                  <c:v>15.781944444444401</c:v>
                </c:pt>
                <c:pt idx="11364">
                  <c:v>15.783333333333299</c:v>
                </c:pt>
                <c:pt idx="11365">
                  <c:v>15.7847222222222</c:v>
                </c:pt>
                <c:pt idx="11366">
                  <c:v>15.786111111111101</c:v>
                </c:pt>
                <c:pt idx="11367">
                  <c:v>15.7875</c:v>
                </c:pt>
                <c:pt idx="11368">
                  <c:v>15.7888888888889</c:v>
                </c:pt>
                <c:pt idx="11369">
                  <c:v>15.790277777777799</c:v>
                </c:pt>
                <c:pt idx="11370">
                  <c:v>15.7916666666667</c:v>
                </c:pt>
                <c:pt idx="11371">
                  <c:v>15.7930555555556</c:v>
                </c:pt>
                <c:pt idx="11372">
                  <c:v>15.7944444444444</c:v>
                </c:pt>
                <c:pt idx="11373">
                  <c:v>15.795833333333301</c:v>
                </c:pt>
                <c:pt idx="11374">
                  <c:v>15.797222222222199</c:v>
                </c:pt>
                <c:pt idx="11375">
                  <c:v>15.7986111111111</c:v>
                </c:pt>
                <c:pt idx="11376">
                  <c:v>15.8</c:v>
                </c:pt>
                <c:pt idx="11377">
                  <c:v>15.8013888888889</c:v>
                </c:pt>
                <c:pt idx="11378">
                  <c:v>15.8027777777778</c:v>
                </c:pt>
                <c:pt idx="11379">
                  <c:v>15.804166666666699</c:v>
                </c:pt>
                <c:pt idx="11380">
                  <c:v>15.8055555555556</c:v>
                </c:pt>
                <c:pt idx="11381">
                  <c:v>15.806944444444399</c:v>
                </c:pt>
                <c:pt idx="11382">
                  <c:v>15.8083333333333</c:v>
                </c:pt>
                <c:pt idx="11383">
                  <c:v>15.8097222222222</c:v>
                </c:pt>
                <c:pt idx="11384">
                  <c:v>15.811111111111099</c:v>
                </c:pt>
                <c:pt idx="11385">
                  <c:v>15.8125</c:v>
                </c:pt>
                <c:pt idx="11386">
                  <c:v>15.813888888888901</c:v>
                </c:pt>
                <c:pt idx="11387">
                  <c:v>15.8152777777778</c:v>
                </c:pt>
                <c:pt idx="11388">
                  <c:v>15.8166666666667</c:v>
                </c:pt>
                <c:pt idx="11389">
                  <c:v>15.818055555555601</c:v>
                </c:pt>
                <c:pt idx="11390">
                  <c:v>15.8194444444444</c:v>
                </c:pt>
                <c:pt idx="11391">
                  <c:v>15.820833333333301</c:v>
                </c:pt>
                <c:pt idx="11392">
                  <c:v>15.8222222222222</c:v>
                </c:pt>
                <c:pt idx="11393">
                  <c:v>15.8236111111111</c:v>
                </c:pt>
                <c:pt idx="11394">
                  <c:v>15.824999999999999</c:v>
                </c:pt>
                <c:pt idx="11395">
                  <c:v>15.8263888888889</c:v>
                </c:pt>
                <c:pt idx="11396">
                  <c:v>15.827777777777801</c:v>
                </c:pt>
                <c:pt idx="11397">
                  <c:v>15.829166666666699</c:v>
                </c:pt>
                <c:pt idx="11398">
                  <c:v>15.8305555555556</c:v>
                </c:pt>
                <c:pt idx="11399">
                  <c:v>15.8319444444444</c:v>
                </c:pt>
                <c:pt idx="11400">
                  <c:v>15.8333333333333</c:v>
                </c:pt>
                <c:pt idx="11401">
                  <c:v>15.834722222222201</c:v>
                </c:pt>
                <c:pt idx="11402">
                  <c:v>15.8361111111111</c:v>
                </c:pt>
                <c:pt idx="11403">
                  <c:v>15.8375</c:v>
                </c:pt>
                <c:pt idx="11404">
                  <c:v>15.838888888888899</c:v>
                </c:pt>
                <c:pt idx="11405">
                  <c:v>15.8402777777778</c:v>
                </c:pt>
                <c:pt idx="11406">
                  <c:v>15.841666666666701</c:v>
                </c:pt>
                <c:pt idx="11407">
                  <c:v>15.843055555555599</c:v>
                </c:pt>
                <c:pt idx="11408">
                  <c:v>15.844444444444401</c:v>
                </c:pt>
                <c:pt idx="11409">
                  <c:v>15.845833333333299</c:v>
                </c:pt>
                <c:pt idx="11410">
                  <c:v>15.8472222222222</c:v>
                </c:pt>
                <c:pt idx="11411">
                  <c:v>15.848611111111101</c:v>
                </c:pt>
                <c:pt idx="11412">
                  <c:v>15.85</c:v>
                </c:pt>
                <c:pt idx="11413">
                  <c:v>15.8513888888889</c:v>
                </c:pt>
                <c:pt idx="11414">
                  <c:v>15.852777777777799</c:v>
                </c:pt>
                <c:pt idx="11415">
                  <c:v>15.8541666666667</c:v>
                </c:pt>
                <c:pt idx="11416">
                  <c:v>15.8555555555556</c:v>
                </c:pt>
                <c:pt idx="11417">
                  <c:v>15.8569444444444</c:v>
                </c:pt>
                <c:pt idx="11418">
                  <c:v>15.858333333333301</c:v>
                </c:pt>
                <c:pt idx="11419">
                  <c:v>15.859722222222199</c:v>
                </c:pt>
                <c:pt idx="11420">
                  <c:v>15.8611111111111</c:v>
                </c:pt>
                <c:pt idx="11421">
                  <c:v>15.862500000000001</c:v>
                </c:pt>
                <c:pt idx="11422">
                  <c:v>15.8638888888889</c:v>
                </c:pt>
                <c:pt idx="11423">
                  <c:v>15.8652777777778</c:v>
                </c:pt>
                <c:pt idx="11424">
                  <c:v>15.866666666666699</c:v>
                </c:pt>
                <c:pt idx="11425">
                  <c:v>15.8680555555556</c:v>
                </c:pt>
                <c:pt idx="11426">
                  <c:v>15.869444444444399</c:v>
                </c:pt>
                <c:pt idx="11427">
                  <c:v>15.8708333333333</c:v>
                </c:pt>
                <c:pt idx="11428">
                  <c:v>15.8722222222222</c:v>
                </c:pt>
                <c:pt idx="11429">
                  <c:v>15.873611111111099</c:v>
                </c:pt>
                <c:pt idx="11430">
                  <c:v>15.875</c:v>
                </c:pt>
                <c:pt idx="11431">
                  <c:v>15.876388888888901</c:v>
                </c:pt>
                <c:pt idx="11432">
                  <c:v>15.8777777777778</c:v>
                </c:pt>
                <c:pt idx="11433">
                  <c:v>15.8791666666667</c:v>
                </c:pt>
                <c:pt idx="11434">
                  <c:v>15.880555555555601</c:v>
                </c:pt>
                <c:pt idx="11435">
                  <c:v>15.8819444444444</c:v>
                </c:pt>
                <c:pt idx="11436">
                  <c:v>15.883333333333301</c:v>
                </c:pt>
                <c:pt idx="11437">
                  <c:v>15.8847222222222</c:v>
                </c:pt>
                <c:pt idx="11438">
                  <c:v>15.8861111111111</c:v>
                </c:pt>
                <c:pt idx="11439">
                  <c:v>15.887499999999999</c:v>
                </c:pt>
                <c:pt idx="11440">
                  <c:v>15.8888888888889</c:v>
                </c:pt>
                <c:pt idx="11441">
                  <c:v>15.890277777777801</c:v>
                </c:pt>
                <c:pt idx="11442">
                  <c:v>15.891666666666699</c:v>
                </c:pt>
                <c:pt idx="11443">
                  <c:v>15.8930555555556</c:v>
                </c:pt>
                <c:pt idx="11444">
                  <c:v>15.8944444444444</c:v>
                </c:pt>
                <c:pt idx="11445">
                  <c:v>15.8958333333333</c:v>
                </c:pt>
                <c:pt idx="11446">
                  <c:v>15.897222222222201</c:v>
                </c:pt>
                <c:pt idx="11447">
                  <c:v>15.8986111111111</c:v>
                </c:pt>
                <c:pt idx="11448">
                  <c:v>15.9</c:v>
                </c:pt>
                <c:pt idx="11449">
                  <c:v>15.901388888888899</c:v>
                </c:pt>
                <c:pt idx="11450">
                  <c:v>15.9027777777778</c:v>
                </c:pt>
                <c:pt idx="11451">
                  <c:v>15.904166666666701</c:v>
                </c:pt>
                <c:pt idx="11452">
                  <c:v>15.905555555555599</c:v>
                </c:pt>
                <c:pt idx="11453">
                  <c:v>15.906944444444401</c:v>
                </c:pt>
                <c:pt idx="11454">
                  <c:v>15.908333333333299</c:v>
                </c:pt>
                <c:pt idx="11455">
                  <c:v>15.9097222222222</c:v>
                </c:pt>
                <c:pt idx="11456">
                  <c:v>15.911111111111101</c:v>
                </c:pt>
                <c:pt idx="11457">
                  <c:v>15.9125</c:v>
                </c:pt>
                <c:pt idx="11458">
                  <c:v>15.9138888888889</c:v>
                </c:pt>
                <c:pt idx="11459">
                  <c:v>15.915277777777799</c:v>
                </c:pt>
                <c:pt idx="11460">
                  <c:v>15.9166666666667</c:v>
                </c:pt>
                <c:pt idx="11461">
                  <c:v>15.9180555555556</c:v>
                </c:pt>
                <c:pt idx="11462">
                  <c:v>15.9194444444444</c:v>
                </c:pt>
                <c:pt idx="11463">
                  <c:v>15.920833333333301</c:v>
                </c:pt>
                <c:pt idx="11464">
                  <c:v>15.922222222222199</c:v>
                </c:pt>
                <c:pt idx="11465">
                  <c:v>15.9236111111111</c:v>
                </c:pt>
                <c:pt idx="11466">
                  <c:v>15.925000000000001</c:v>
                </c:pt>
                <c:pt idx="11467">
                  <c:v>15.9263888888889</c:v>
                </c:pt>
                <c:pt idx="11468">
                  <c:v>15.9277777777778</c:v>
                </c:pt>
                <c:pt idx="11469">
                  <c:v>15.929166666666699</c:v>
                </c:pt>
                <c:pt idx="11470">
                  <c:v>15.9305555555556</c:v>
                </c:pt>
                <c:pt idx="11471">
                  <c:v>15.931944444444399</c:v>
                </c:pt>
                <c:pt idx="11472">
                  <c:v>15.9333333333333</c:v>
                </c:pt>
                <c:pt idx="11473">
                  <c:v>15.9347222222222</c:v>
                </c:pt>
                <c:pt idx="11474">
                  <c:v>15.936111111111099</c:v>
                </c:pt>
                <c:pt idx="11475">
                  <c:v>15.9375</c:v>
                </c:pt>
                <c:pt idx="11476">
                  <c:v>15.938888888888901</c:v>
                </c:pt>
                <c:pt idx="11477">
                  <c:v>15.9402777777778</c:v>
                </c:pt>
                <c:pt idx="11478">
                  <c:v>15.9416666666667</c:v>
                </c:pt>
                <c:pt idx="11479">
                  <c:v>15.943055555555601</c:v>
                </c:pt>
                <c:pt idx="11480">
                  <c:v>15.9444444444444</c:v>
                </c:pt>
                <c:pt idx="11481">
                  <c:v>15.945833333333301</c:v>
                </c:pt>
                <c:pt idx="11482">
                  <c:v>15.9472222222222</c:v>
                </c:pt>
                <c:pt idx="11483">
                  <c:v>15.9486111111111</c:v>
                </c:pt>
                <c:pt idx="11484">
                  <c:v>15.95</c:v>
                </c:pt>
                <c:pt idx="11485">
                  <c:v>15.9513888888889</c:v>
                </c:pt>
                <c:pt idx="11486">
                  <c:v>15.952777777777801</c:v>
                </c:pt>
                <c:pt idx="11487">
                  <c:v>15.954166666666699</c:v>
                </c:pt>
                <c:pt idx="11488">
                  <c:v>15.9555555555556</c:v>
                </c:pt>
                <c:pt idx="11489">
                  <c:v>15.9569444444444</c:v>
                </c:pt>
                <c:pt idx="11490">
                  <c:v>15.9583333333333</c:v>
                </c:pt>
                <c:pt idx="11491">
                  <c:v>15.959722222222201</c:v>
                </c:pt>
                <c:pt idx="11492">
                  <c:v>15.9611111111111</c:v>
                </c:pt>
                <c:pt idx="11493">
                  <c:v>15.9625</c:v>
                </c:pt>
                <c:pt idx="11494">
                  <c:v>15.963888888888899</c:v>
                </c:pt>
                <c:pt idx="11495">
                  <c:v>15.9652777777778</c:v>
                </c:pt>
                <c:pt idx="11496">
                  <c:v>15.966666666666701</c:v>
                </c:pt>
                <c:pt idx="11497">
                  <c:v>15.968055555555599</c:v>
                </c:pt>
                <c:pt idx="11498">
                  <c:v>15.969444444444401</c:v>
                </c:pt>
                <c:pt idx="11499">
                  <c:v>15.970833333333299</c:v>
                </c:pt>
                <c:pt idx="11500">
                  <c:v>15.9722222222222</c:v>
                </c:pt>
                <c:pt idx="11501">
                  <c:v>15.973611111111101</c:v>
                </c:pt>
                <c:pt idx="11502">
                  <c:v>15.975</c:v>
                </c:pt>
                <c:pt idx="11503">
                  <c:v>15.9763888888889</c:v>
                </c:pt>
                <c:pt idx="11504">
                  <c:v>15.977777777777799</c:v>
                </c:pt>
                <c:pt idx="11505">
                  <c:v>15.9791666666667</c:v>
                </c:pt>
                <c:pt idx="11506">
                  <c:v>15.9805555555556</c:v>
                </c:pt>
                <c:pt idx="11507">
                  <c:v>15.9819444444444</c:v>
                </c:pt>
                <c:pt idx="11508">
                  <c:v>15.983333333333301</c:v>
                </c:pt>
                <c:pt idx="11509">
                  <c:v>15.984722222222199</c:v>
                </c:pt>
                <c:pt idx="11510">
                  <c:v>15.9861111111111</c:v>
                </c:pt>
                <c:pt idx="11511">
                  <c:v>15.987500000000001</c:v>
                </c:pt>
                <c:pt idx="11512">
                  <c:v>15.9888888888889</c:v>
                </c:pt>
                <c:pt idx="11513">
                  <c:v>15.9902777777778</c:v>
                </c:pt>
                <c:pt idx="11514">
                  <c:v>15.991666666666699</c:v>
                </c:pt>
                <c:pt idx="11515">
                  <c:v>15.9930555555556</c:v>
                </c:pt>
                <c:pt idx="11516">
                  <c:v>15.994444444444399</c:v>
                </c:pt>
                <c:pt idx="11517">
                  <c:v>15.9958333333333</c:v>
                </c:pt>
                <c:pt idx="11518">
                  <c:v>15.9972222222222</c:v>
                </c:pt>
                <c:pt idx="11519">
                  <c:v>15.998611111111099</c:v>
                </c:pt>
                <c:pt idx="11520">
                  <c:v>16</c:v>
                </c:pt>
                <c:pt idx="11521">
                  <c:v>16.001388888888901</c:v>
                </c:pt>
                <c:pt idx="11522">
                  <c:v>16.002777777777801</c:v>
                </c:pt>
                <c:pt idx="11523">
                  <c:v>16.004166666666698</c:v>
                </c:pt>
                <c:pt idx="11524">
                  <c:v>16.005555555555599</c:v>
                </c:pt>
                <c:pt idx="11525">
                  <c:v>16.0069444444444</c:v>
                </c:pt>
                <c:pt idx="11526">
                  <c:v>16.008333333333301</c:v>
                </c:pt>
                <c:pt idx="11527">
                  <c:v>16.009722222222202</c:v>
                </c:pt>
                <c:pt idx="11528">
                  <c:v>16.011111111111099</c:v>
                </c:pt>
                <c:pt idx="11529">
                  <c:v>16.012499999999999</c:v>
                </c:pt>
                <c:pt idx="11530">
                  <c:v>16.0138888888889</c:v>
                </c:pt>
                <c:pt idx="11531">
                  <c:v>16.015277777777801</c:v>
                </c:pt>
                <c:pt idx="11532">
                  <c:v>16.016666666666701</c:v>
                </c:pt>
                <c:pt idx="11533">
                  <c:v>16.018055555555598</c:v>
                </c:pt>
                <c:pt idx="11534">
                  <c:v>16.0194444444444</c:v>
                </c:pt>
                <c:pt idx="11535">
                  <c:v>16.0208333333333</c:v>
                </c:pt>
                <c:pt idx="11536">
                  <c:v>16.022222222222201</c:v>
                </c:pt>
                <c:pt idx="11537">
                  <c:v>16.023611111111101</c:v>
                </c:pt>
                <c:pt idx="11538">
                  <c:v>16.024999999999999</c:v>
                </c:pt>
                <c:pt idx="11539">
                  <c:v>16.026388888888899</c:v>
                </c:pt>
                <c:pt idx="11540">
                  <c:v>16.0277777777778</c:v>
                </c:pt>
                <c:pt idx="11541">
                  <c:v>16.029166666666701</c:v>
                </c:pt>
                <c:pt idx="11542">
                  <c:v>16.030555555555601</c:v>
                </c:pt>
                <c:pt idx="11543">
                  <c:v>16.031944444444399</c:v>
                </c:pt>
                <c:pt idx="11544">
                  <c:v>16.033333333333299</c:v>
                </c:pt>
                <c:pt idx="11545">
                  <c:v>16.0347222222222</c:v>
                </c:pt>
                <c:pt idx="11546">
                  <c:v>16.036111111111101</c:v>
                </c:pt>
                <c:pt idx="11547">
                  <c:v>16.037500000000001</c:v>
                </c:pt>
                <c:pt idx="11548">
                  <c:v>16.038888888888899</c:v>
                </c:pt>
                <c:pt idx="11549">
                  <c:v>16.040277777777799</c:v>
                </c:pt>
                <c:pt idx="11550">
                  <c:v>16.0416666666667</c:v>
                </c:pt>
                <c:pt idx="11551">
                  <c:v>16.0430555555556</c:v>
                </c:pt>
                <c:pt idx="11552">
                  <c:v>16.044444444444402</c:v>
                </c:pt>
                <c:pt idx="11553">
                  <c:v>16.045833333333299</c:v>
                </c:pt>
                <c:pt idx="11554">
                  <c:v>16.047222222222199</c:v>
                </c:pt>
                <c:pt idx="11555">
                  <c:v>16.0486111111111</c:v>
                </c:pt>
                <c:pt idx="11556">
                  <c:v>16.05</c:v>
                </c:pt>
                <c:pt idx="11557">
                  <c:v>16.051388888888901</c:v>
                </c:pt>
                <c:pt idx="11558">
                  <c:v>16.052777777777798</c:v>
                </c:pt>
                <c:pt idx="11559">
                  <c:v>16.054166666666699</c:v>
                </c:pt>
                <c:pt idx="11560">
                  <c:v>16.0555555555556</c:v>
                </c:pt>
                <c:pt idx="11561">
                  <c:v>16.056944444444401</c:v>
                </c:pt>
                <c:pt idx="11562">
                  <c:v>16.058333333333302</c:v>
                </c:pt>
                <c:pt idx="11563">
                  <c:v>16.059722222222199</c:v>
                </c:pt>
                <c:pt idx="11564">
                  <c:v>16.061111111111099</c:v>
                </c:pt>
                <c:pt idx="11565">
                  <c:v>16.0625</c:v>
                </c:pt>
                <c:pt idx="11566">
                  <c:v>16.063888888888901</c:v>
                </c:pt>
                <c:pt idx="11567">
                  <c:v>16.065277777777801</c:v>
                </c:pt>
                <c:pt idx="11568">
                  <c:v>16.066666666666698</c:v>
                </c:pt>
                <c:pt idx="11569">
                  <c:v>16.068055555555599</c:v>
                </c:pt>
                <c:pt idx="11570">
                  <c:v>16.0694444444444</c:v>
                </c:pt>
                <c:pt idx="11571">
                  <c:v>16.070833333333301</c:v>
                </c:pt>
                <c:pt idx="11572">
                  <c:v>16.072222222222202</c:v>
                </c:pt>
                <c:pt idx="11573">
                  <c:v>16.073611111111099</c:v>
                </c:pt>
                <c:pt idx="11574">
                  <c:v>16.074999999999999</c:v>
                </c:pt>
                <c:pt idx="11575">
                  <c:v>16.0763888888889</c:v>
                </c:pt>
                <c:pt idx="11576">
                  <c:v>16.077777777777801</c:v>
                </c:pt>
                <c:pt idx="11577">
                  <c:v>16.079166666666701</c:v>
                </c:pt>
                <c:pt idx="11578">
                  <c:v>16.080555555555598</c:v>
                </c:pt>
                <c:pt idx="11579">
                  <c:v>16.0819444444444</c:v>
                </c:pt>
                <c:pt idx="11580">
                  <c:v>16.0833333333333</c:v>
                </c:pt>
                <c:pt idx="11581">
                  <c:v>16.084722222222201</c:v>
                </c:pt>
                <c:pt idx="11582">
                  <c:v>16.086111111111101</c:v>
                </c:pt>
                <c:pt idx="11583">
                  <c:v>16.087499999999999</c:v>
                </c:pt>
                <c:pt idx="11584">
                  <c:v>16.088888888888899</c:v>
                </c:pt>
                <c:pt idx="11585">
                  <c:v>16.0902777777778</c:v>
                </c:pt>
                <c:pt idx="11586">
                  <c:v>16.091666666666701</c:v>
                </c:pt>
                <c:pt idx="11587">
                  <c:v>16.093055555555601</c:v>
                </c:pt>
                <c:pt idx="11588">
                  <c:v>16.094444444444399</c:v>
                </c:pt>
                <c:pt idx="11589">
                  <c:v>16.095833333333299</c:v>
                </c:pt>
                <c:pt idx="11590">
                  <c:v>16.0972222222222</c:v>
                </c:pt>
                <c:pt idx="11591">
                  <c:v>16.098611111111101</c:v>
                </c:pt>
                <c:pt idx="11592">
                  <c:v>16.100000000000001</c:v>
                </c:pt>
                <c:pt idx="11593">
                  <c:v>16.101388888888899</c:v>
                </c:pt>
                <c:pt idx="11594">
                  <c:v>16.102777777777799</c:v>
                </c:pt>
                <c:pt idx="11595">
                  <c:v>16.1041666666667</c:v>
                </c:pt>
                <c:pt idx="11596">
                  <c:v>16.1055555555556</c:v>
                </c:pt>
                <c:pt idx="11597">
                  <c:v>16.106944444444402</c:v>
                </c:pt>
                <c:pt idx="11598">
                  <c:v>16.108333333333299</c:v>
                </c:pt>
                <c:pt idx="11599">
                  <c:v>16.109722222222199</c:v>
                </c:pt>
                <c:pt idx="11600">
                  <c:v>16.1111111111111</c:v>
                </c:pt>
                <c:pt idx="11601">
                  <c:v>16.112500000000001</c:v>
                </c:pt>
                <c:pt idx="11602">
                  <c:v>16.113888888888901</c:v>
                </c:pt>
                <c:pt idx="11603">
                  <c:v>16.115277777777798</c:v>
                </c:pt>
                <c:pt idx="11604">
                  <c:v>16.116666666666699</c:v>
                </c:pt>
                <c:pt idx="11605">
                  <c:v>16.1180555555556</c:v>
                </c:pt>
                <c:pt idx="11606">
                  <c:v>16.119444444444401</c:v>
                </c:pt>
                <c:pt idx="11607">
                  <c:v>16.120833333333302</c:v>
                </c:pt>
                <c:pt idx="11608">
                  <c:v>16.122222222222199</c:v>
                </c:pt>
                <c:pt idx="11609">
                  <c:v>16.123611111111099</c:v>
                </c:pt>
                <c:pt idx="11610">
                  <c:v>16.125</c:v>
                </c:pt>
                <c:pt idx="11611">
                  <c:v>16.126388888888901</c:v>
                </c:pt>
                <c:pt idx="11612">
                  <c:v>16.127777777777801</c:v>
                </c:pt>
                <c:pt idx="11613">
                  <c:v>16.129166666666698</c:v>
                </c:pt>
                <c:pt idx="11614">
                  <c:v>16.130555555555599</c:v>
                </c:pt>
                <c:pt idx="11615">
                  <c:v>16.1319444444444</c:v>
                </c:pt>
                <c:pt idx="11616">
                  <c:v>16.133333333333301</c:v>
                </c:pt>
                <c:pt idx="11617">
                  <c:v>16.134722222222202</c:v>
                </c:pt>
                <c:pt idx="11618">
                  <c:v>16.136111111111099</c:v>
                </c:pt>
                <c:pt idx="11619">
                  <c:v>16.137499999999999</c:v>
                </c:pt>
                <c:pt idx="11620">
                  <c:v>16.1388888888889</c:v>
                </c:pt>
                <c:pt idx="11621">
                  <c:v>16.140277777777801</c:v>
                </c:pt>
                <c:pt idx="11622">
                  <c:v>16.141666666666701</c:v>
                </c:pt>
                <c:pt idx="11623">
                  <c:v>16.143055555555598</c:v>
                </c:pt>
                <c:pt idx="11624">
                  <c:v>16.1444444444444</c:v>
                </c:pt>
                <c:pt idx="11625">
                  <c:v>16.1458333333333</c:v>
                </c:pt>
                <c:pt idx="11626">
                  <c:v>16.147222222222201</c:v>
                </c:pt>
                <c:pt idx="11627">
                  <c:v>16.148611111111101</c:v>
                </c:pt>
                <c:pt idx="11628">
                  <c:v>16.149999999999999</c:v>
                </c:pt>
                <c:pt idx="11629">
                  <c:v>16.151388888888899</c:v>
                </c:pt>
                <c:pt idx="11630">
                  <c:v>16.1527777777778</c:v>
                </c:pt>
                <c:pt idx="11631">
                  <c:v>16.154166666666701</c:v>
                </c:pt>
                <c:pt idx="11632">
                  <c:v>16.155555555555601</c:v>
                </c:pt>
                <c:pt idx="11633">
                  <c:v>16.156944444444399</c:v>
                </c:pt>
                <c:pt idx="11634">
                  <c:v>16.158333333333299</c:v>
                </c:pt>
                <c:pt idx="11635">
                  <c:v>16.1597222222222</c:v>
                </c:pt>
                <c:pt idx="11636">
                  <c:v>16.161111111111101</c:v>
                </c:pt>
                <c:pt idx="11637">
                  <c:v>16.162500000000001</c:v>
                </c:pt>
                <c:pt idx="11638">
                  <c:v>16.163888888888899</c:v>
                </c:pt>
                <c:pt idx="11639">
                  <c:v>16.165277777777799</c:v>
                </c:pt>
                <c:pt idx="11640">
                  <c:v>16.1666666666667</c:v>
                </c:pt>
                <c:pt idx="11641">
                  <c:v>16.1680555555556</c:v>
                </c:pt>
                <c:pt idx="11642">
                  <c:v>16.169444444444402</c:v>
                </c:pt>
                <c:pt idx="11643">
                  <c:v>16.170833333333299</c:v>
                </c:pt>
                <c:pt idx="11644">
                  <c:v>16.172222222222199</c:v>
                </c:pt>
                <c:pt idx="11645">
                  <c:v>16.1736111111111</c:v>
                </c:pt>
                <c:pt idx="11646">
                  <c:v>16.175000000000001</c:v>
                </c:pt>
                <c:pt idx="11647">
                  <c:v>16.176388888888901</c:v>
                </c:pt>
                <c:pt idx="11648">
                  <c:v>16.177777777777798</c:v>
                </c:pt>
                <c:pt idx="11649">
                  <c:v>16.179166666666699</c:v>
                </c:pt>
                <c:pt idx="11650">
                  <c:v>16.1805555555556</c:v>
                </c:pt>
                <c:pt idx="11651">
                  <c:v>16.181944444444401</c:v>
                </c:pt>
                <c:pt idx="11652">
                  <c:v>16.183333333333302</c:v>
                </c:pt>
                <c:pt idx="11653">
                  <c:v>16.184722222222199</c:v>
                </c:pt>
                <c:pt idx="11654">
                  <c:v>16.186111111111099</c:v>
                </c:pt>
                <c:pt idx="11655">
                  <c:v>16.1875</c:v>
                </c:pt>
                <c:pt idx="11656">
                  <c:v>16.188888888888901</c:v>
                </c:pt>
                <c:pt idx="11657">
                  <c:v>16.190277777777801</c:v>
                </c:pt>
                <c:pt idx="11658">
                  <c:v>16.191666666666698</c:v>
                </c:pt>
                <c:pt idx="11659">
                  <c:v>16.193055555555599</c:v>
                </c:pt>
                <c:pt idx="11660">
                  <c:v>16.1944444444444</c:v>
                </c:pt>
                <c:pt idx="11661">
                  <c:v>16.195833333333301</c:v>
                </c:pt>
                <c:pt idx="11662">
                  <c:v>16.197222222222202</c:v>
                </c:pt>
                <c:pt idx="11663">
                  <c:v>16.198611111111099</c:v>
                </c:pt>
                <c:pt idx="11664">
                  <c:v>16.2</c:v>
                </c:pt>
                <c:pt idx="11665">
                  <c:v>16.2013888888889</c:v>
                </c:pt>
                <c:pt idx="11666">
                  <c:v>16.202777777777801</c:v>
                </c:pt>
                <c:pt idx="11667">
                  <c:v>16.204166666666701</c:v>
                </c:pt>
                <c:pt idx="11668">
                  <c:v>16.205555555555598</c:v>
                </c:pt>
                <c:pt idx="11669">
                  <c:v>16.2069444444444</c:v>
                </c:pt>
                <c:pt idx="11670">
                  <c:v>16.2083333333333</c:v>
                </c:pt>
                <c:pt idx="11671">
                  <c:v>16.209722222222201</c:v>
                </c:pt>
                <c:pt idx="11672">
                  <c:v>16.211111111111101</c:v>
                </c:pt>
                <c:pt idx="11673">
                  <c:v>16.212499999999999</c:v>
                </c:pt>
                <c:pt idx="11674">
                  <c:v>16.213888888888899</c:v>
                </c:pt>
                <c:pt idx="11675">
                  <c:v>16.2152777777778</c:v>
                </c:pt>
                <c:pt idx="11676">
                  <c:v>16.216666666666701</c:v>
                </c:pt>
                <c:pt idx="11677">
                  <c:v>16.218055555555601</c:v>
                </c:pt>
                <c:pt idx="11678">
                  <c:v>16.219444444444399</c:v>
                </c:pt>
                <c:pt idx="11679">
                  <c:v>16.220833333333299</c:v>
                </c:pt>
                <c:pt idx="11680">
                  <c:v>16.2222222222222</c:v>
                </c:pt>
                <c:pt idx="11681">
                  <c:v>16.223611111111101</c:v>
                </c:pt>
                <c:pt idx="11682">
                  <c:v>16.225000000000001</c:v>
                </c:pt>
                <c:pt idx="11683">
                  <c:v>16.226388888888899</c:v>
                </c:pt>
                <c:pt idx="11684">
                  <c:v>16.227777777777799</c:v>
                </c:pt>
                <c:pt idx="11685">
                  <c:v>16.2291666666667</c:v>
                </c:pt>
                <c:pt idx="11686">
                  <c:v>16.2305555555556</c:v>
                </c:pt>
                <c:pt idx="11687">
                  <c:v>16.231944444444402</c:v>
                </c:pt>
                <c:pt idx="11688">
                  <c:v>16.233333333333299</c:v>
                </c:pt>
                <c:pt idx="11689">
                  <c:v>16.234722222222199</c:v>
                </c:pt>
                <c:pt idx="11690">
                  <c:v>16.2361111111111</c:v>
                </c:pt>
                <c:pt idx="11691">
                  <c:v>16.237500000000001</c:v>
                </c:pt>
                <c:pt idx="11692">
                  <c:v>16.238888888888901</c:v>
                </c:pt>
                <c:pt idx="11693">
                  <c:v>16.240277777777798</c:v>
                </c:pt>
                <c:pt idx="11694">
                  <c:v>16.241666666666699</c:v>
                </c:pt>
                <c:pt idx="11695">
                  <c:v>16.2430555555556</c:v>
                </c:pt>
                <c:pt idx="11696">
                  <c:v>16.244444444444401</c:v>
                </c:pt>
                <c:pt idx="11697">
                  <c:v>16.245833333333302</c:v>
                </c:pt>
                <c:pt idx="11698">
                  <c:v>16.247222222222199</c:v>
                </c:pt>
                <c:pt idx="11699">
                  <c:v>16.248611111111099</c:v>
                </c:pt>
                <c:pt idx="11700">
                  <c:v>16.25</c:v>
                </c:pt>
                <c:pt idx="11701">
                  <c:v>16.251388888888901</c:v>
                </c:pt>
                <c:pt idx="11702">
                  <c:v>16.252777777777801</c:v>
                </c:pt>
                <c:pt idx="11703">
                  <c:v>16.254166666666698</c:v>
                </c:pt>
                <c:pt idx="11704">
                  <c:v>16.255555555555599</c:v>
                </c:pt>
                <c:pt idx="11705">
                  <c:v>16.2569444444444</c:v>
                </c:pt>
                <c:pt idx="11706">
                  <c:v>16.258333333333301</c:v>
                </c:pt>
                <c:pt idx="11707">
                  <c:v>16.259722222222202</c:v>
                </c:pt>
                <c:pt idx="11708">
                  <c:v>16.261111111111099</c:v>
                </c:pt>
                <c:pt idx="11709">
                  <c:v>16.262499999999999</c:v>
                </c:pt>
                <c:pt idx="11710">
                  <c:v>16.2638888888889</c:v>
                </c:pt>
                <c:pt idx="11711">
                  <c:v>16.265277777777801</c:v>
                </c:pt>
                <c:pt idx="11712">
                  <c:v>16.266666666666701</c:v>
                </c:pt>
                <c:pt idx="11713">
                  <c:v>16.268055555555598</c:v>
                </c:pt>
                <c:pt idx="11714">
                  <c:v>16.2694444444444</c:v>
                </c:pt>
                <c:pt idx="11715">
                  <c:v>16.2708333333333</c:v>
                </c:pt>
                <c:pt idx="11716">
                  <c:v>16.272222222222201</c:v>
                </c:pt>
                <c:pt idx="11717">
                  <c:v>16.273611111111101</c:v>
                </c:pt>
                <c:pt idx="11718">
                  <c:v>16.274999999999999</c:v>
                </c:pt>
                <c:pt idx="11719">
                  <c:v>16.276388888888899</c:v>
                </c:pt>
                <c:pt idx="11720">
                  <c:v>16.2777777777778</c:v>
                </c:pt>
                <c:pt idx="11721">
                  <c:v>16.279166666666701</c:v>
                </c:pt>
                <c:pt idx="11722">
                  <c:v>16.280555555555601</c:v>
                </c:pt>
                <c:pt idx="11723">
                  <c:v>16.281944444444399</c:v>
                </c:pt>
                <c:pt idx="11724">
                  <c:v>16.283333333333299</c:v>
                </c:pt>
                <c:pt idx="11725">
                  <c:v>16.2847222222222</c:v>
                </c:pt>
                <c:pt idx="11726">
                  <c:v>16.286111111111101</c:v>
                </c:pt>
                <c:pt idx="11727">
                  <c:v>16.287500000000001</c:v>
                </c:pt>
                <c:pt idx="11728">
                  <c:v>16.288888888888899</c:v>
                </c:pt>
                <c:pt idx="11729">
                  <c:v>16.290277777777799</c:v>
                </c:pt>
                <c:pt idx="11730">
                  <c:v>16.2916666666667</c:v>
                </c:pt>
                <c:pt idx="11731">
                  <c:v>16.2930555555556</c:v>
                </c:pt>
                <c:pt idx="11732">
                  <c:v>16.294444444444402</c:v>
                </c:pt>
                <c:pt idx="11733">
                  <c:v>16.295833333333299</c:v>
                </c:pt>
                <c:pt idx="11734">
                  <c:v>16.297222222222199</c:v>
                </c:pt>
                <c:pt idx="11735">
                  <c:v>16.2986111111111</c:v>
                </c:pt>
                <c:pt idx="11736">
                  <c:v>16.3</c:v>
                </c:pt>
                <c:pt idx="11737">
                  <c:v>16.301388888888901</c:v>
                </c:pt>
                <c:pt idx="11738">
                  <c:v>16.302777777777798</c:v>
                </c:pt>
                <c:pt idx="11739">
                  <c:v>16.304166666666699</c:v>
                </c:pt>
                <c:pt idx="11740">
                  <c:v>16.3055555555556</c:v>
                </c:pt>
                <c:pt idx="11741">
                  <c:v>16.306944444444401</c:v>
                </c:pt>
                <c:pt idx="11742">
                  <c:v>16.308333333333302</c:v>
                </c:pt>
                <c:pt idx="11743">
                  <c:v>16.309722222222199</c:v>
                </c:pt>
                <c:pt idx="11744">
                  <c:v>16.311111111111099</c:v>
                </c:pt>
                <c:pt idx="11745">
                  <c:v>16.3125</c:v>
                </c:pt>
                <c:pt idx="11746">
                  <c:v>16.313888888888901</c:v>
                </c:pt>
                <c:pt idx="11747">
                  <c:v>16.315277777777801</c:v>
                </c:pt>
                <c:pt idx="11748">
                  <c:v>16.316666666666698</c:v>
                </c:pt>
                <c:pt idx="11749">
                  <c:v>16.318055555555599</c:v>
                </c:pt>
                <c:pt idx="11750">
                  <c:v>16.3194444444444</c:v>
                </c:pt>
                <c:pt idx="11751">
                  <c:v>16.320833333333301</c:v>
                </c:pt>
                <c:pt idx="11752">
                  <c:v>16.322222222222202</c:v>
                </c:pt>
                <c:pt idx="11753">
                  <c:v>16.323611111111099</c:v>
                </c:pt>
                <c:pt idx="11754">
                  <c:v>16.324999999999999</c:v>
                </c:pt>
                <c:pt idx="11755">
                  <c:v>16.3263888888889</c:v>
                </c:pt>
                <c:pt idx="11756">
                  <c:v>16.327777777777801</c:v>
                </c:pt>
                <c:pt idx="11757">
                  <c:v>16.329166666666701</c:v>
                </c:pt>
                <c:pt idx="11758">
                  <c:v>16.330555555555598</c:v>
                </c:pt>
                <c:pt idx="11759">
                  <c:v>16.3319444444444</c:v>
                </c:pt>
                <c:pt idx="11760">
                  <c:v>16.3333333333333</c:v>
                </c:pt>
                <c:pt idx="11761">
                  <c:v>16.334722222222201</c:v>
                </c:pt>
                <c:pt idx="11762">
                  <c:v>16.336111111111101</c:v>
                </c:pt>
                <c:pt idx="11763">
                  <c:v>16.337499999999999</c:v>
                </c:pt>
                <c:pt idx="11764">
                  <c:v>16.338888888888899</c:v>
                </c:pt>
                <c:pt idx="11765">
                  <c:v>16.3402777777778</c:v>
                </c:pt>
                <c:pt idx="11766">
                  <c:v>16.341666666666701</c:v>
                </c:pt>
                <c:pt idx="11767">
                  <c:v>16.343055555555601</c:v>
                </c:pt>
                <c:pt idx="11768">
                  <c:v>16.344444444444399</c:v>
                </c:pt>
                <c:pt idx="11769">
                  <c:v>16.345833333333299</c:v>
                </c:pt>
                <c:pt idx="11770">
                  <c:v>16.3472222222222</c:v>
                </c:pt>
                <c:pt idx="11771">
                  <c:v>16.348611111111101</c:v>
                </c:pt>
                <c:pt idx="11772">
                  <c:v>16.350000000000001</c:v>
                </c:pt>
                <c:pt idx="11773">
                  <c:v>16.351388888888899</c:v>
                </c:pt>
                <c:pt idx="11774">
                  <c:v>16.352777777777799</c:v>
                </c:pt>
                <c:pt idx="11775">
                  <c:v>16.3541666666667</c:v>
                </c:pt>
                <c:pt idx="11776">
                  <c:v>16.3555555555556</c:v>
                </c:pt>
                <c:pt idx="11777">
                  <c:v>16.356944444444402</c:v>
                </c:pt>
                <c:pt idx="11778">
                  <c:v>16.358333333333299</c:v>
                </c:pt>
                <c:pt idx="11779">
                  <c:v>16.359722222222199</c:v>
                </c:pt>
                <c:pt idx="11780">
                  <c:v>16.3611111111111</c:v>
                </c:pt>
                <c:pt idx="11781">
                  <c:v>16.362500000000001</c:v>
                </c:pt>
                <c:pt idx="11782">
                  <c:v>16.363888888888901</c:v>
                </c:pt>
                <c:pt idx="11783">
                  <c:v>16.365277777777798</c:v>
                </c:pt>
                <c:pt idx="11784">
                  <c:v>16.366666666666699</c:v>
                </c:pt>
                <c:pt idx="11785">
                  <c:v>16.3680555555556</c:v>
                </c:pt>
                <c:pt idx="11786">
                  <c:v>16.369444444444401</c:v>
                </c:pt>
                <c:pt idx="11787">
                  <c:v>16.370833333333302</c:v>
                </c:pt>
                <c:pt idx="11788">
                  <c:v>16.372222222222199</c:v>
                </c:pt>
                <c:pt idx="11789">
                  <c:v>16.373611111111099</c:v>
                </c:pt>
                <c:pt idx="11790">
                  <c:v>16.375</c:v>
                </c:pt>
                <c:pt idx="11791">
                  <c:v>16.376388888888901</c:v>
                </c:pt>
                <c:pt idx="11792">
                  <c:v>16.377777777777801</c:v>
                </c:pt>
                <c:pt idx="11793">
                  <c:v>16.379166666666698</c:v>
                </c:pt>
                <c:pt idx="11794">
                  <c:v>16.380555555555599</c:v>
                </c:pt>
                <c:pt idx="11795">
                  <c:v>16.3819444444444</c:v>
                </c:pt>
                <c:pt idx="11796">
                  <c:v>16.383333333333301</c:v>
                </c:pt>
                <c:pt idx="11797">
                  <c:v>16.384722222222202</c:v>
                </c:pt>
                <c:pt idx="11798">
                  <c:v>16.386111111111099</c:v>
                </c:pt>
                <c:pt idx="11799">
                  <c:v>16.387499999999999</c:v>
                </c:pt>
                <c:pt idx="11800">
                  <c:v>16.3888888888889</c:v>
                </c:pt>
                <c:pt idx="11801">
                  <c:v>16.390277777777801</c:v>
                </c:pt>
                <c:pt idx="11802">
                  <c:v>16.391666666666701</c:v>
                </c:pt>
                <c:pt idx="11803">
                  <c:v>16.393055555555598</c:v>
                </c:pt>
                <c:pt idx="11804">
                  <c:v>16.3944444444444</c:v>
                </c:pt>
                <c:pt idx="11805">
                  <c:v>16.3958333333333</c:v>
                </c:pt>
                <c:pt idx="11806">
                  <c:v>16.397222222222201</c:v>
                </c:pt>
                <c:pt idx="11807">
                  <c:v>16.398611111111101</c:v>
                </c:pt>
                <c:pt idx="11808">
                  <c:v>16.399999999999999</c:v>
                </c:pt>
                <c:pt idx="11809">
                  <c:v>16.401388888888899</c:v>
                </c:pt>
                <c:pt idx="11810">
                  <c:v>16.4027777777778</c:v>
                </c:pt>
                <c:pt idx="11811">
                  <c:v>16.404166666666701</c:v>
                </c:pt>
                <c:pt idx="11812">
                  <c:v>16.405555555555601</c:v>
                </c:pt>
                <c:pt idx="11813">
                  <c:v>16.406944444444399</c:v>
                </c:pt>
                <c:pt idx="11814">
                  <c:v>16.408333333333299</c:v>
                </c:pt>
                <c:pt idx="11815">
                  <c:v>16.4097222222222</c:v>
                </c:pt>
                <c:pt idx="11816">
                  <c:v>16.411111111111101</c:v>
                </c:pt>
                <c:pt idx="11817">
                  <c:v>16.412500000000001</c:v>
                </c:pt>
                <c:pt idx="11818">
                  <c:v>16.413888888888899</c:v>
                </c:pt>
                <c:pt idx="11819">
                  <c:v>16.415277777777799</c:v>
                </c:pt>
                <c:pt idx="11820">
                  <c:v>16.4166666666667</c:v>
                </c:pt>
                <c:pt idx="11821">
                  <c:v>16.4180555555556</c:v>
                </c:pt>
                <c:pt idx="11822">
                  <c:v>16.419444444444402</c:v>
                </c:pt>
                <c:pt idx="11823">
                  <c:v>16.420833333333299</c:v>
                </c:pt>
                <c:pt idx="11824">
                  <c:v>16.422222222222199</c:v>
                </c:pt>
                <c:pt idx="11825">
                  <c:v>16.4236111111111</c:v>
                </c:pt>
                <c:pt idx="11826">
                  <c:v>16.425000000000001</c:v>
                </c:pt>
                <c:pt idx="11827">
                  <c:v>16.426388888888901</c:v>
                </c:pt>
                <c:pt idx="11828">
                  <c:v>16.427777777777798</c:v>
                </c:pt>
                <c:pt idx="11829">
                  <c:v>16.429166666666699</c:v>
                </c:pt>
                <c:pt idx="11830">
                  <c:v>16.4305555555556</c:v>
                </c:pt>
                <c:pt idx="11831">
                  <c:v>16.431944444444401</c:v>
                </c:pt>
                <c:pt idx="11832">
                  <c:v>16.433333333333302</c:v>
                </c:pt>
                <c:pt idx="11833">
                  <c:v>16.434722222222199</c:v>
                </c:pt>
                <c:pt idx="11834">
                  <c:v>16.436111111111099</c:v>
                </c:pt>
                <c:pt idx="11835">
                  <c:v>16.4375</c:v>
                </c:pt>
                <c:pt idx="11836">
                  <c:v>16.438888888888901</c:v>
                </c:pt>
                <c:pt idx="11837">
                  <c:v>16.440277777777801</c:v>
                </c:pt>
                <c:pt idx="11838">
                  <c:v>16.441666666666698</c:v>
                </c:pt>
                <c:pt idx="11839">
                  <c:v>16.443055555555599</c:v>
                </c:pt>
                <c:pt idx="11840">
                  <c:v>16.4444444444444</c:v>
                </c:pt>
                <c:pt idx="11841">
                  <c:v>16.445833333333301</c:v>
                </c:pt>
                <c:pt idx="11842">
                  <c:v>16.447222222222202</c:v>
                </c:pt>
                <c:pt idx="11843">
                  <c:v>16.448611111111099</c:v>
                </c:pt>
                <c:pt idx="11844">
                  <c:v>16.45</c:v>
                </c:pt>
                <c:pt idx="11845">
                  <c:v>16.4513888888889</c:v>
                </c:pt>
                <c:pt idx="11846">
                  <c:v>16.452777777777801</c:v>
                </c:pt>
                <c:pt idx="11847">
                  <c:v>16.454166666666701</c:v>
                </c:pt>
                <c:pt idx="11848">
                  <c:v>16.455555555555598</c:v>
                </c:pt>
                <c:pt idx="11849">
                  <c:v>16.4569444444444</c:v>
                </c:pt>
                <c:pt idx="11850">
                  <c:v>16.4583333333333</c:v>
                </c:pt>
                <c:pt idx="11851">
                  <c:v>16.459722222222201</c:v>
                </c:pt>
                <c:pt idx="11852">
                  <c:v>16.461111111111101</c:v>
                </c:pt>
                <c:pt idx="11853">
                  <c:v>16.462499999999999</c:v>
                </c:pt>
                <c:pt idx="11854">
                  <c:v>16.463888888888899</c:v>
                </c:pt>
                <c:pt idx="11855">
                  <c:v>16.4652777777778</c:v>
                </c:pt>
                <c:pt idx="11856">
                  <c:v>16.466666666666701</c:v>
                </c:pt>
                <c:pt idx="11857">
                  <c:v>16.468055555555601</c:v>
                </c:pt>
                <c:pt idx="11858">
                  <c:v>16.469444444444399</c:v>
                </c:pt>
                <c:pt idx="11859">
                  <c:v>16.470833333333299</c:v>
                </c:pt>
                <c:pt idx="11860">
                  <c:v>16.4722222222222</c:v>
                </c:pt>
                <c:pt idx="11861">
                  <c:v>16.473611111111101</c:v>
                </c:pt>
                <c:pt idx="11862">
                  <c:v>16.475000000000001</c:v>
                </c:pt>
                <c:pt idx="11863">
                  <c:v>16.476388888888899</c:v>
                </c:pt>
                <c:pt idx="11864">
                  <c:v>16.477777777777799</c:v>
                </c:pt>
                <c:pt idx="11865">
                  <c:v>16.4791666666667</c:v>
                </c:pt>
                <c:pt idx="11866">
                  <c:v>16.4805555555556</c:v>
                </c:pt>
                <c:pt idx="11867">
                  <c:v>16.481944444444402</c:v>
                </c:pt>
                <c:pt idx="11868">
                  <c:v>16.483333333333299</c:v>
                </c:pt>
                <c:pt idx="11869">
                  <c:v>16.484722222222199</c:v>
                </c:pt>
                <c:pt idx="11870">
                  <c:v>16.4861111111111</c:v>
                </c:pt>
                <c:pt idx="11871">
                  <c:v>16.487500000000001</c:v>
                </c:pt>
                <c:pt idx="11872">
                  <c:v>16.488888888888901</c:v>
                </c:pt>
                <c:pt idx="11873">
                  <c:v>16.490277777777798</c:v>
                </c:pt>
                <c:pt idx="11874">
                  <c:v>16.491666666666699</c:v>
                </c:pt>
                <c:pt idx="11875">
                  <c:v>16.4930555555556</c:v>
                </c:pt>
                <c:pt idx="11876">
                  <c:v>16.494444444444401</c:v>
                </c:pt>
                <c:pt idx="11877">
                  <c:v>16.495833333333302</c:v>
                </c:pt>
                <c:pt idx="11878">
                  <c:v>16.497222222222199</c:v>
                </c:pt>
                <c:pt idx="11879">
                  <c:v>16.498611111111099</c:v>
                </c:pt>
                <c:pt idx="11880">
                  <c:v>16.5</c:v>
                </c:pt>
                <c:pt idx="11881">
                  <c:v>16.501388888888901</c:v>
                </c:pt>
                <c:pt idx="11882">
                  <c:v>16.502777777777801</c:v>
                </c:pt>
                <c:pt idx="11883">
                  <c:v>16.504166666666698</c:v>
                </c:pt>
                <c:pt idx="11884">
                  <c:v>16.505555555555599</c:v>
                </c:pt>
                <c:pt idx="11885">
                  <c:v>16.5069444444444</c:v>
                </c:pt>
                <c:pt idx="11886">
                  <c:v>16.508333333333301</c:v>
                </c:pt>
                <c:pt idx="11887">
                  <c:v>16.509722222222202</c:v>
                </c:pt>
                <c:pt idx="11888">
                  <c:v>16.511111111111099</c:v>
                </c:pt>
                <c:pt idx="11889">
                  <c:v>16.512499999999999</c:v>
                </c:pt>
                <c:pt idx="11890">
                  <c:v>16.5138888888889</c:v>
                </c:pt>
                <c:pt idx="11891">
                  <c:v>16.515277777777801</c:v>
                </c:pt>
                <c:pt idx="11892">
                  <c:v>16.516666666666701</c:v>
                </c:pt>
                <c:pt idx="11893">
                  <c:v>16.518055555555598</c:v>
                </c:pt>
                <c:pt idx="11894">
                  <c:v>16.5194444444444</c:v>
                </c:pt>
                <c:pt idx="11895">
                  <c:v>16.5208333333333</c:v>
                </c:pt>
                <c:pt idx="11896">
                  <c:v>16.522222222222201</c:v>
                </c:pt>
                <c:pt idx="11897">
                  <c:v>16.523611111111101</c:v>
                </c:pt>
                <c:pt idx="11898">
                  <c:v>16.524999999999999</c:v>
                </c:pt>
                <c:pt idx="11899">
                  <c:v>16.526388888888899</c:v>
                </c:pt>
                <c:pt idx="11900">
                  <c:v>16.5277777777778</c:v>
                </c:pt>
                <c:pt idx="11901">
                  <c:v>16.529166666666701</c:v>
                </c:pt>
                <c:pt idx="11902">
                  <c:v>16.530555555555601</c:v>
                </c:pt>
                <c:pt idx="11903">
                  <c:v>16.531944444444399</c:v>
                </c:pt>
                <c:pt idx="11904">
                  <c:v>16.533333333333299</c:v>
                </c:pt>
                <c:pt idx="11905">
                  <c:v>16.5347222222222</c:v>
                </c:pt>
                <c:pt idx="11906">
                  <c:v>16.536111111111101</c:v>
                </c:pt>
                <c:pt idx="11907">
                  <c:v>16.537500000000001</c:v>
                </c:pt>
                <c:pt idx="11908">
                  <c:v>16.538888888888899</c:v>
                </c:pt>
                <c:pt idx="11909">
                  <c:v>16.540277777777799</c:v>
                </c:pt>
                <c:pt idx="11910">
                  <c:v>16.5416666666667</c:v>
                </c:pt>
                <c:pt idx="11911">
                  <c:v>16.5430555555556</c:v>
                </c:pt>
                <c:pt idx="11912">
                  <c:v>16.544444444444402</c:v>
                </c:pt>
                <c:pt idx="11913">
                  <c:v>16.545833333333299</c:v>
                </c:pt>
                <c:pt idx="11914">
                  <c:v>16.547222222222199</c:v>
                </c:pt>
                <c:pt idx="11915">
                  <c:v>16.5486111111111</c:v>
                </c:pt>
                <c:pt idx="11916">
                  <c:v>16.55</c:v>
                </c:pt>
                <c:pt idx="11917">
                  <c:v>16.551388888888901</c:v>
                </c:pt>
                <c:pt idx="11918">
                  <c:v>16.552777777777798</c:v>
                </c:pt>
                <c:pt idx="11919">
                  <c:v>16.554166666666699</c:v>
                </c:pt>
                <c:pt idx="11920">
                  <c:v>16.5555555555556</c:v>
                </c:pt>
                <c:pt idx="11921">
                  <c:v>16.556944444444401</c:v>
                </c:pt>
                <c:pt idx="11922">
                  <c:v>16.558333333333302</c:v>
                </c:pt>
                <c:pt idx="11923">
                  <c:v>16.559722222222199</c:v>
                </c:pt>
                <c:pt idx="11924">
                  <c:v>16.561111111111099</c:v>
                </c:pt>
                <c:pt idx="11925">
                  <c:v>16.5625</c:v>
                </c:pt>
                <c:pt idx="11926">
                  <c:v>16.563888888888901</c:v>
                </c:pt>
                <c:pt idx="11927">
                  <c:v>16.565277777777801</c:v>
                </c:pt>
                <c:pt idx="11928">
                  <c:v>16.566666666666698</c:v>
                </c:pt>
                <c:pt idx="11929">
                  <c:v>16.568055555555599</c:v>
                </c:pt>
                <c:pt idx="11930">
                  <c:v>16.5694444444444</c:v>
                </c:pt>
                <c:pt idx="11931">
                  <c:v>16.570833333333301</c:v>
                </c:pt>
                <c:pt idx="11932">
                  <c:v>16.572222222222202</c:v>
                </c:pt>
                <c:pt idx="11933">
                  <c:v>16.573611111111099</c:v>
                </c:pt>
                <c:pt idx="11934">
                  <c:v>16.574999999999999</c:v>
                </c:pt>
                <c:pt idx="11935">
                  <c:v>16.5763888888889</c:v>
                </c:pt>
                <c:pt idx="11936">
                  <c:v>16.577777777777801</c:v>
                </c:pt>
                <c:pt idx="11937">
                  <c:v>16.579166666666701</c:v>
                </c:pt>
                <c:pt idx="11938">
                  <c:v>16.580555555555598</c:v>
                </c:pt>
                <c:pt idx="11939">
                  <c:v>16.5819444444444</c:v>
                </c:pt>
                <c:pt idx="11940">
                  <c:v>16.5833333333333</c:v>
                </c:pt>
                <c:pt idx="11941">
                  <c:v>16.584722222222201</c:v>
                </c:pt>
                <c:pt idx="11942">
                  <c:v>16.586111111111101</c:v>
                </c:pt>
                <c:pt idx="11943">
                  <c:v>16.587499999999999</c:v>
                </c:pt>
                <c:pt idx="11944">
                  <c:v>16.588888888888899</c:v>
                </c:pt>
                <c:pt idx="11945">
                  <c:v>16.5902777777778</c:v>
                </c:pt>
                <c:pt idx="11946">
                  <c:v>16.591666666666701</c:v>
                </c:pt>
                <c:pt idx="11947">
                  <c:v>16.593055555555601</c:v>
                </c:pt>
                <c:pt idx="11948">
                  <c:v>16.594444444444399</c:v>
                </c:pt>
                <c:pt idx="11949">
                  <c:v>16.595833333333299</c:v>
                </c:pt>
                <c:pt idx="11950">
                  <c:v>16.5972222222222</c:v>
                </c:pt>
                <c:pt idx="11951">
                  <c:v>16.598611111111101</c:v>
                </c:pt>
                <c:pt idx="11952">
                  <c:v>16.600000000000001</c:v>
                </c:pt>
                <c:pt idx="11953">
                  <c:v>16.601388888888899</c:v>
                </c:pt>
                <c:pt idx="11954">
                  <c:v>16.602777777777799</c:v>
                </c:pt>
                <c:pt idx="11955">
                  <c:v>16.6041666666667</c:v>
                </c:pt>
                <c:pt idx="11956">
                  <c:v>16.6055555555556</c:v>
                </c:pt>
                <c:pt idx="11957">
                  <c:v>16.606944444444402</c:v>
                </c:pt>
                <c:pt idx="11958">
                  <c:v>16.608333333333299</c:v>
                </c:pt>
                <c:pt idx="11959">
                  <c:v>16.609722222222199</c:v>
                </c:pt>
                <c:pt idx="11960">
                  <c:v>16.6111111111111</c:v>
                </c:pt>
                <c:pt idx="11961">
                  <c:v>16.612500000000001</c:v>
                </c:pt>
                <c:pt idx="11962">
                  <c:v>16.613888888888901</c:v>
                </c:pt>
                <c:pt idx="11963">
                  <c:v>16.615277777777798</c:v>
                </c:pt>
                <c:pt idx="11964">
                  <c:v>16.616666666666699</c:v>
                </c:pt>
                <c:pt idx="11965">
                  <c:v>16.6180555555556</c:v>
                </c:pt>
                <c:pt idx="11966">
                  <c:v>16.619444444444401</c:v>
                </c:pt>
                <c:pt idx="11967">
                  <c:v>16.620833333333302</c:v>
                </c:pt>
                <c:pt idx="11968">
                  <c:v>16.622222222222199</c:v>
                </c:pt>
                <c:pt idx="11969">
                  <c:v>16.623611111111099</c:v>
                </c:pt>
                <c:pt idx="11970">
                  <c:v>16.625</c:v>
                </c:pt>
                <c:pt idx="11971">
                  <c:v>16.626388888888901</c:v>
                </c:pt>
                <c:pt idx="11972">
                  <c:v>16.627777777777801</c:v>
                </c:pt>
                <c:pt idx="11973">
                  <c:v>16.629166666666698</c:v>
                </c:pt>
                <c:pt idx="11974">
                  <c:v>16.630555555555599</c:v>
                </c:pt>
                <c:pt idx="11975">
                  <c:v>16.6319444444444</c:v>
                </c:pt>
                <c:pt idx="11976">
                  <c:v>16.633333333333301</c:v>
                </c:pt>
                <c:pt idx="11977">
                  <c:v>16.634722222222202</c:v>
                </c:pt>
                <c:pt idx="11978">
                  <c:v>16.636111111111099</c:v>
                </c:pt>
                <c:pt idx="11979">
                  <c:v>16.637499999999999</c:v>
                </c:pt>
                <c:pt idx="11980">
                  <c:v>16.6388888888889</c:v>
                </c:pt>
                <c:pt idx="11981">
                  <c:v>16.640277777777801</c:v>
                </c:pt>
                <c:pt idx="11982">
                  <c:v>16.641666666666701</c:v>
                </c:pt>
                <c:pt idx="11983">
                  <c:v>16.643055555555598</c:v>
                </c:pt>
                <c:pt idx="11984">
                  <c:v>16.6444444444444</c:v>
                </c:pt>
                <c:pt idx="11985">
                  <c:v>16.6458333333333</c:v>
                </c:pt>
                <c:pt idx="11986">
                  <c:v>16.647222222222201</c:v>
                </c:pt>
                <c:pt idx="11987">
                  <c:v>16.648611111111101</c:v>
                </c:pt>
                <c:pt idx="11988">
                  <c:v>16.649999999999999</c:v>
                </c:pt>
                <c:pt idx="11989">
                  <c:v>16.651388888888899</c:v>
                </c:pt>
                <c:pt idx="11990">
                  <c:v>16.6527777777778</c:v>
                </c:pt>
                <c:pt idx="11991">
                  <c:v>16.654166666666701</c:v>
                </c:pt>
                <c:pt idx="11992">
                  <c:v>16.655555555555601</c:v>
                </c:pt>
                <c:pt idx="11993">
                  <c:v>16.656944444444399</c:v>
                </c:pt>
                <c:pt idx="11994">
                  <c:v>16.658333333333299</c:v>
                </c:pt>
                <c:pt idx="11995">
                  <c:v>16.6597222222222</c:v>
                </c:pt>
                <c:pt idx="11996">
                  <c:v>16.661111111111101</c:v>
                </c:pt>
                <c:pt idx="11997">
                  <c:v>16.662500000000001</c:v>
                </c:pt>
                <c:pt idx="11998">
                  <c:v>16.663888888888899</c:v>
                </c:pt>
                <c:pt idx="11999">
                  <c:v>16.665277777777799</c:v>
                </c:pt>
                <c:pt idx="12000">
                  <c:v>16.6666666666667</c:v>
                </c:pt>
                <c:pt idx="12001">
                  <c:v>16.6680555555556</c:v>
                </c:pt>
                <c:pt idx="12002">
                  <c:v>16.669444444444402</c:v>
                </c:pt>
                <c:pt idx="12003">
                  <c:v>16.670833333333299</c:v>
                </c:pt>
                <c:pt idx="12004">
                  <c:v>16.672222222222199</c:v>
                </c:pt>
                <c:pt idx="12005">
                  <c:v>16.6736111111111</c:v>
                </c:pt>
                <c:pt idx="12006">
                  <c:v>16.675000000000001</c:v>
                </c:pt>
                <c:pt idx="12007">
                  <c:v>16.676388888888901</c:v>
                </c:pt>
                <c:pt idx="12008">
                  <c:v>16.677777777777798</c:v>
                </c:pt>
                <c:pt idx="12009">
                  <c:v>16.679166666666699</c:v>
                </c:pt>
                <c:pt idx="12010">
                  <c:v>16.6805555555556</c:v>
                </c:pt>
                <c:pt idx="12011">
                  <c:v>16.681944444444401</c:v>
                </c:pt>
                <c:pt idx="12012">
                  <c:v>16.683333333333302</c:v>
                </c:pt>
                <c:pt idx="12013">
                  <c:v>16.684722222222199</c:v>
                </c:pt>
                <c:pt idx="12014">
                  <c:v>16.686111111111099</c:v>
                </c:pt>
                <c:pt idx="12015">
                  <c:v>16.6875</c:v>
                </c:pt>
                <c:pt idx="12016">
                  <c:v>16.688888888888901</c:v>
                </c:pt>
                <c:pt idx="12017">
                  <c:v>16.690277777777801</c:v>
                </c:pt>
                <c:pt idx="12018">
                  <c:v>16.691666666666698</c:v>
                </c:pt>
                <c:pt idx="12019">
                  <c:v>16.693055555555599</c:v>
                </c:pt>
                <c:pt idx="12020">
                  <c:v>16.6944444444444</c:v>
                </c:pt>
                <c:pt idx="12021">
                  <c:v>16.695833333333301</c:v>
                </c:pt>
                <c:pt idx="12022">
                  <c:v>16.697222222222202</c:v>
                </c:pt>
                <c:pt idx="12023">
                  <c:v>16.698611111111099</c:v>
                </c:pt>
                <c:pt idx="12024">
                  <c:v>16.7</c:v>
                </c:pt>
                <c:pt idx="12025">
                  <c:v>16.7013888888889</c:v>
                </c:pt>
                <c:pt idx="12026">
                  <c:v>16.702777777777801</c:v>
                </c:pt>
                <c:pt idx="12027">
                  <c:v>16.704166666666701</c:v>
                </c:pt>
                <c:pt idx="12028">
                  <c:v>16.705555555555598</c:v>
                </c:pt>
                <c:pt idx="12029">
                  <c:v>16.7069444444444</c:v>
                </c:pt>
                <c:pt idx="12030">
                  <c:v>16.7083333333333</c:v>
                </c:pt>
                <c:pt idx="12031">
                  <c:v>16.709722222222201</c:v>
                </c:pt>
                <c:pt idx="12032">
                  <c:v>16.711111111111101</c:v>
                </c:pt>
                <c:pt idx="12033">
                  <c:v>16.712499999999999</c:v>
                </c:pt>
                <c:pt idx="12034">
                  <c:v>16.713888888888899</c:v>
                </c:pt>
                <c:pt idx="12035">
                  <c:v>16.7152777777778</c:v>
                </c:pt>
                <c:pt idx="12036">
                  <c:v>16.716666666666701</c:v>
                </c:pt>
                <c:pt idx="12037">
                  <c:v>16.718055555555601</c:v>
                </c:pt>
                <c:pt idx="12038">
                  <c:v>16.719444444444399</c:v>
                </c:pt>
                <c:pt idx="12039">
                  <c:v>16.720833333333299</c:v>
                </c:pt>
                <c:pt idx="12040">
                  <c:v>16.7222222222222</c:v>
                </c:pt>
                <c:pt idx="12041">
                  <c:v>16.723611111111101</c:v>
                </c:pt>
                <c:pt idx="12042">
                  <c:v>16.725000000000001</c:v>
                </c:pt>
                <c:pt idx="12043">
                  <c:v>16.726388888888899</c:v>
                </c:pt>
                <c:pt idx="12044">
                  <c:v>16.727777777777799</c:v>
                </c:pt>
                <c:pt idx="12045">
                  <c:v>16.7291666666667</c:v>
                </c:pt>
                <c:pt idx="12046">
                  <c:v>16.7305555555556</c:v>
                </c:pt>
                <c:pt idx="12047">
                  <c:v>16.731944444444402</c:v>
                </c:pt>
                <c:pt idx="12048">
                  <c:v>16.733333333333299</c:v>
                </c:pt>
                <c:pt idx="12049">
                  <c:v>16.734722222222199</c:v>
                </c:pt>
                <c:pt idx="12050">
                  <c:v>16.7361111111111</c:v>
                </c:pt>
                <c:pt idx="12051">
                  <c:v>16.737500000000001</c:v>
                </c:pt>
                <c:pt idx="12052">
                  <c:v>16.738888888888901</c:v>
                </c:pt>
                <c:pt idx="12053">
                  <c:v>16.740277777777798</c:v>
                </c:pt>
                <c:pt idx="12054">
                  <c:v>16.741666666666699</c:v>
                </c:pt>
                <c:pt idx="12055">
                  <c:v>16.7430555555556</c:v>
                </c:pt>
                <c:pt idx="12056">
                  <c:v>16.744444444444401</c:v>
                </c:pt>
                <c:pt idx="12057">
                  <c:v>16.745833333333302</c:v>
                </c:pt>
                <c:pt idx="12058">
                  <c:v>16.747222222222199</c:v>
                </c:pt>
                <c:pt idx="12059">
                  <c:v>16.748611111111099</c:v>
                </c:pt>
                <c:pt idx="12060">
                  <c:v>16.75</c:v>
                </c:pt>
                <c:pt idx="12061">
                  <c:v>16.751388888888901</c:v>
                </c:pt>
                <c:pt idx="12062">
                  <c:v>16.752777777777801</c:v>
                </c:pt>
                <c:pt idx="12063">
                  <c:v>16.754166666666698</c:v>
                </c:pt>
                <c:pt idx="12064">
                  <c:v>16.755555555555599</c:v>
                </c:pt>
                <c:pt idx="12065">
                  <c:v>16.7569444444444</c:v>
                </c:pt>
                <c:pt idx="12066">
                  <c:v>16.758333333333301</c:v>
                </c:pt>
                <c:pt idx="12067">
                  <c:v>16.759722222222202</c:v>
                </c:pt>
                <c:pt idx="12068">
                  <c:v>16.761111111111099</c:v>
                </c:pt>
                <c:pt idx="12069">
                  <c:v>16.762499999999999</c:v>
                </c:pt>
                <c:pt idx="12070">
                  <c:v>16.7638888888889</c:v>
                </c:pt>
                <c:pt idx="12071">
                  <c:v>16.765277777777801</c:v>
                </c:pt>
                <c:pt idx="12072">
                  <c:v>16.766666666666701</c:v>
                </c:pt>
                <c:pt idx="12073">
                  <c:v>16.768055555555598</c:v>
                </c:pt>
                <c:pt idx="12074">
                  <c:v>16.7694444444444</c:v>
                </c:pt>
                <c:pt idx="12075">
                  <c:v>16.7708333333333</c:v>
                </c:pt>
                <c:pt idx="12076">
                  <c:v>16.772222222222201</c:v>
                </c:pt>
                <c:pt idx="12077">
                  <c:v>16.773611111111101</c:v>
                </c:pt>
                <c:pt idx="12078">
                  <c:v>16.774999999999999</c:v>
                </c:pt>
                <c:pt idx="12079">
                  <c:v>16.776388888888899</c:v>
                </c:pt>
                <c:pt idx="12080">
                  <c:v>16.7777777777778</c:v>
                </c:pt>
                <c:pt idx="12081">
                  <c:v>16.779166666666701</c:v>
                </c:pt>
                <c:pt idx="12082">
                  <c:v>16.780555555555601</c:v>
                </c:pt>
                <c:pt idx="12083">
                  <c:v>16.781944444444399</c:v>
                </c:pt>
                <c:pt idx="12084">
                  <c:v>16.783333333333299</c:v>
                </c:pt>
                <c:pt idx="12085">
                  <c:v>16.7847222222222</c:v>
                </c:pt>
                <c:pt idx="12086">
                  <c:v>16.786111111111101</c:v>
                </c:pt>
                <c:pt idx="12087">
                  <c:v>16.787500000000001</c:v>
                </c:pt>
                <c:pt idx="12088">
                  <c:v>16.788888888888899</c:v>
                </c:pt>
                <c:pt idx="12089">
                  <c:v>16.790277777777799</c:v>
                </c:pt>
                <c:pt idx="12090">
                  <c:v>16.7916666666667</c:v>
                </c:pt>
                <c:pt idx="12091">
                  <c:v>16.7930555555556</c:v>
                </c:pt>
                <c:pt idx="12092">
                  <c:v>16.794444444444402</c:v>
                </c:pt>
                <c:pt idx="12093">
                  <c:v>16.795833333333299</c:v>
                </c:pt>
                <c:pt idx="12094">
                  <c:v>16.797222222222199</c:v>
                </c:pt>
                <c:pt idx="12095">
                  <c:v>16.7986111111111</c:v>
                </c:pt>
                <c:pt idx="12096">
                  <c:v>16.8</c:v>
                </c:pt>
                <c:pt idx="12097">
                  <c:v>16.801388888888901</c:v>
                </c:pt>
                <c:pt idx="12098">
                  <c:v>16.802777777777798</c:v>
                </c:pt>
                <c:pt idx="12099">
                  <c:v>16.804166666666699</c:v>
                </c:pt>
                <c:pt idx="12100">
                  <c:v>16.8055555555556</c:v>
                </c:pt>
                <c:pt idx="12101">
                  <c:v>16.806944444444401</c:v>
                </c:pt>
                <c:pt idx="12102">
                  <c:v>16.808333333333302</c:v>
                </c:pt>
                <c:pt idx="12103">
                  <c:v>16.809722222222199</c:v>
                </c:pt>
                <c:pt idx="12104">
                  <c:v>16.811111111111099</c:v>
                </c:pt>
                <c:pt idx="12105">
                  <c:v>16.8125</c:v>
                </c:pt>
                <c:pt idx="12106">
                  <c:v>16.813888888888901</c:v>
                </c:pt>
                <c:pt idx="12107">
                  <c:v>16.815277777777801</c:v>
                </c:pt>
                <c:pt idx="12108">
                  <c:v>16.816666666666698</c:v>
                </c:pt>
                <c:pt idx="12109">
                  <c:v>16.818055555555599</c:v>
                </c:pt>
                <c:pt idx="12110">
                  <c:v>16.8194444444444</c:v>
                </c:pt>
                <c:pt idx="12111">
                  <c:v>16.820833333333301</c:v>
                </c:pt>
                <c:pt idx="12112">
                  <c:v>16.822222222222202</c:v>
                </c:pt>
                <c:pt idx="12113">
                  <c:v>16.823611111111099</c:v>
                </c:pt>
                <c:pt idx="12114">
                  <c:v>16.824999999999999</c:v>
                </c:pt>
                <c:pt idx="12115">
                  <c:v>16.8263888888889</c:v>
                </c:pt>
                <c:pt idx="12116">
                  <c:v>16.827777777777801</c:v>
                </c:pt>
                <c:pt idx="12117">
                  <c:v>16.829166666666701</c:v>
                </c:pt>
                <c:pt idx="12118">
                  <c:v>16.830555555555598</c:v>
                </c:pt>
                <c:pt idx="12119">
                  <c:v>16.8319444444444</c:v>
                </c:pt>
                <c:pt idx="12120">
                  <c:v>16.8333333333333</c:v>
                </c:pt>
                <c:pt idx="12121">
                  <c:v>16.834722222222201</c:v>
                </c:pt>
                <c:pt idx="12122">
                  <c:v>16.836111111111101</c:v>
                </c:pt>
                <c:pt idx="12123">
                  <c:v>16.837499999999999</c:v>
                </c:pt>
                <c:pt idx="12124">
                  <c:v>16.838888888888899</c:v>
                </c:pt>
                <c:pt idx="12125">
                  <c:v>16.8402777777778</c:v>
                </c:pt>
                <c:pt idx="12126">
                  <c:v>16.841666666666701</c:v>
                </c:pt>
                <c:pt idx="12127">
                  <c:v>16.843055555555601</c:v>
                </c:pt>
                <c:pt idx="12128">
                  <c:v>16.844444444444399</c:v>
                </c:pt>
                <c:pt idx="12129">
                  <c:v>16.845833333333299</c:v>
                </c:pt>
                <c:pt idx="12130">
                  <c:v>16.8472222222222</c:v>
                </c:pt>
                <c:pt idx="12131">
                  <c:v>16.848611111111101</c:v>
                </c:pt>
                <c:pt idx="12132">
                  <c:v>16.850000000000001</c:v>
                </c:pt>
                <c:pt idx="12133">
                  <c:v>16.851388888888899</c:v>
                </c:pt>
                <c:pt idx="12134">
                  <c:v>16.852777777777799</c:v>
                </c:pt>
                <c:pt idx="12135">
                  <c:v>16.8541666666667</c:v>
                </c:pt>
                <c:pt idx="12136">
                  <c:v>16.8555555555556</c:v>
                </c:pt>
                <c:pt idx="12137">
                  <c:v>16.856944444444402</c:v>
                </c:pt>
                <c:pt idx="12138">
                  <c:v>16.858333333333299</c:v>
                </c:pt>
                <c:pt idx="12139">
                  <c:v>16.859722222222199</c:v>
                </c:pt>
                <c:pt idx="12140">
                  <c:v>16.8611111111111</c:v>
                </c:pt>
                <c:pt idx="12141">
                  <c:v>16.862500000000001</c:v>
                </c:pt>
                <c:pt idx="12142">
                  <c:v>16.863888888888901</c:v>
                </c:pt>
                <c:pt idx="12143">
                  <c:v>16.865277777777798</c:v>
                </c:pt>
                <c:pt idx="12144">
                  <c:v>16.866666666666699</c:v>
                </c:pt>
                <c:pt idx="12145">
                  <c:v>16.8680555555556</c:v>
                </c:pt>
                <c:pt idx="12146">
                  <c:v>16.869444444444401</c:v>
                </c:pt>
                <c:pt idx="12147">
                  <c:v>16.870833333333302</c:v>
                </c:pt>
                <c:pt idx="12148">
                  <c:v>16.872222222222199</c:v>
                </c:pt>
                <c:pt idx="12149">
                  <c:v>16.873611111111099</c:v>
                </c:pt>
                <c:pt idx="12150">
                  <c:v>16.875</c:v>
                </c:pt>
                <c:pt idx="12151">
                  <c:v>16.876388888888901</c:v>
                </c:pt>
                <c:pt idx="12152">
                  <c:v>16.877777777777801</c:v>
                </c:pt>
                <c:pt idx="12153">
                  <c:v>16.879166666666698</c:v>
                </c:pt>
                <c:pt idx="12154">
                  <c:v>16.880555555555599</c:v>
                </c:pt>
                <c:pt idx="12155">
                  <c:v>16.8819444444444</c:v>
                </c:pt>
                <c:pt idx="12156">
                  <c:v>16.883333333333301</c:v>
                </c:pt>
                <c:pt idx="12157">
                  <c:v>16.884722222222202</c:v>
                </c:pt>
                <c:pt idx="12158">
                  <c:v>16.886111111111099</c:v>
                </c:pt>
                <c:pt idx="12159">
                  <c:v>16.887499999999999</c:v>
                </c:pt>
                <c:pt idx="12160">
                  <c:v>16.8888888888889</c:v>
                </c:pt>
                <c:pt idx="12161">
                  <c:v>16.890277777777801</c:v>
                </c:pt>
                <c:pt idx="12162">
                  <c:v>16.891666666666701</c:v>
                </c:pt>
                <c:pt idx="12163">
                  <c:v>16.893055555555598</c:v>
                </c:pt>
                <c:pt idx="12164">
                  <c:v>16.8944444444444</c:v>
                </c:pt>
                <c:pt idx="12165">
                  <c:v>16.8958333333333</c:v>
                </c:pt>
                <c:pt idx="12166">
                  <c:v>16.897222222222201</c:v>
                </c:pt>
                <c:pt idx="12167">
                  <c:v>16.898611111111101</c:v>
                </c:pt>
                <c:pt idx="12168">
                  <c:v>16.899999999999999</c:v>
                </c:pt>
                <c:pt idx="12169">
                  <c:v>16.901388888888899</c:v>
                </c:pt>
                <c:pt idx="12170">
                  <c:v>16.9027777777778</c:v>
                </c:pt>
                <c:pt idx="12171">
                  <c:v>16.904166666666701</c:v>
                </c:pt>
                <c:pt idx="12172">
                  <c:v>16.905555555555601</c:v>
                </c:pt>
                <c:pt idx="12173">
                  <c:v>16.906944444444399</c:v>
                </c:pt>
                <c:pt idx="12174">
                  <c:v>16.908333333333299</c:v>
                </c:pt>
                <c:pt idx="12175">
                  <c:v>16.9097222222222</c:v>
                </c:pt>
                <c:pt idx="12176">
                  <c:v>16.911111111111101</c:v>
                </c:pt>
                <c:pt idx="12177">
                  <c:v>16.912500000000001</c:v>
                </c:pt>
                <c:pt idx="12178">
                  <c:v>16.913888888888899</c:v>
                </c:pt>
                <c:pt idx="12179">
                  <c:v>16.915277777777799</c:v>
                </c:pt>
                <c:pt idx="12180">
                  <c:v>16.9166666666667</c:v>
                </c:pt>
                <c:pt idx="12181">
                  <c:v>16.9180555555556</c:v>
                </c:pt>
                <c:pt idx="12182">
                  <c:v>16.919444444444402</c:v>
                </c:pt>
                <c:pt idx="12183">
                  <c:v>16.920833333333299</c:v>
                </c:pt>
                <c:pt idx="12184">
                  <c:v>16.922222222222199</c:v>
                </c:pt>
                <c:pt idx="12185">
                  <c:v>16.9236111111111</c:v>
                </c:pt>
                <c:pt idx="12186">
                  <c:v>16.925000000000001</c:v>
                </c:pt>
                <c:pt idx="12187">
                  <c:v>16.926388888888901</c:v>
                </c:pt>
                <c:pt idx="12188">
                  <c:v>16.927777777777798</c:v>
                </c:pt>
                <c:pt idx="12189">
                  <c:v>16.929166666666699</c:v>
                </c:pt>
                <c:pt idx="12190">
                  <c:v>16.9305555555556</c:v>
                </c:pt>
                <c:pt idx="12191">
                  <c:v>16.931944444444401</c:v>
                </c:pt>
                <c:pt idx="12192">
                  <c:v>16.933333333333302</c:v>
                </c:pt>
                <c:pt idx="12193">
                  <c:v>16.934722222222199</c:v>
                </c:pt>
                <c:pt idx="12194">
                  <c:v>16.936111111111099</c:v>
                </c:pt>
                <c:pt idx="12195">
                  <c:v>16.9375</c:v>
                </c:pt>
                <c:pt idx="12196">
                  <c:v>16.938888888888901</c:v>
                </c:pt>
                <c:pt idx="12197">
                  <c:v>16.940277777777801</c:v>
                </c:pt>
                <c:pt idx="12198">
                  <c:v>16.941666666666698</c:v>
                </c:pt>
                <c:pt idx="12199">
                  <c:v>16.943055555555599</c:v>
                </c:pt>
                <c:pt idx="12200">
                  <c:v>16.9444444444444</c:v>
                </c:pt>
                <c:pt idx="12201">
                  <c:v>16.945833333333301</c:v>
                </c:pt>
                <c:pt idx="12202">
                  <c:v>16.947222222222202</c:v>
                </c:pt>
                <c:pt idx="12203">
                  <c:v>16.948611111111099</c:v>
                </c:pt>
                <c:pt idx="12204">
                  <c:v>16.95</c:v>
                </c:pt>
                <c:pt idx="12205">
                  <c:v>16.9513888888889</c:v>
                </c:pt>
                <c:pt idx="12206">
                  <c:v>16.952777777777801</c:v>
                </c:pt>
                <c:pt idx="12207">
                  <c:v>16.954166666666701</c:v>
                </c:pt>
                <c:pt idx="12208">
                  <c:v>16.955555555555598</c:v>
                </c:pt>
                <c:pt idx="12209">
                  <c:v>16.9569444444444</c:v>
                </c:pt>
                <c:pt idx="12210">
                  <c:v>16.9583333333333</c:v>
                </c:pt>
                <c:pt idx="12211">
                  <c:v>16.959722222222201</c:v>
                </c:pt>
                <c:pt idx="12212">
                  <c:v>16.961111111111101</c:v>
                </c:pt>
                <c:pt idx="12213">
                  <c:v>16.962499999999999</c:v>
                </c:pt>
                <c:pt idx="12214">
                  <c:v>16.963888888888899</c:v>
                </c:pt>
                <c:pt idx="12215">
                  <c:v>16.9652777777778</c:v>
                </c:pt>
                <c:pt idx="12216">
                  <c:v>16.966666666666701</c:v>
                </c:pt>
                <c:pt idx="12217">
                  <c:v>16.968055555555601</c:v>
                </c:pt>
                <c:pt idx="12218">
                  <c:v>16.969444444444399</c:v>
                </c:pt>
                <c:pt idx="12219">
                  <c:v>16.970833333333299</c:v>
                </c:pt>
                <c:pt idx="12220">
                  <c:v>16.9722222222222</c:v>
                </c:pt>
                <c:pt idx="12221">
                  <c:v>16.973611111111101</c:v>
                </c:pt>
                <c:pt idx="12222">
                  <c:v>16.975000000000001</c:v>
                </c:pt>
                <c:pt idx="12223">
                  <c:v>16.976388888888899</c:v>
                </c:pt>
                <c:pt idx="12224">
                  <c:v>16.977777777777799</c:v>
                </c:pt>
                <c:pt idx="12225">
                  <c:v>16.9791666666667</c:v>
                </c:pt>
                <c:pt idx="12226">
                  <c:v>16.9805555555556</c:v>
                </c:pt>
                <c:pt idx="12227">
                  <c:v>16.981944444444402</c:v>
                </c:pt>
                <c:pt idx="12228">
                  <c:v>16.983333333333299</c:v>
                </c:pt>
                <c:pt idx="12229">
                  <c:v>16.984722222222199</c:v>
                </c:pt>
                <c:pt idx="12230">
                  <c:v>16.9861111111111</c:v>
                </c:pt>
                <c:pt idx="12231">
                  <c:v>16.987500000000001</c:v>
                </c:pt>
                <c:pt idx="12232">
                  <c:v>16.988888888888901</c:v>
                </c:pt>
                <c:pt idx="12233">
                  <c:v>16.990277777777798</c:v>
                </c:pt>
                <c:pt idx="12234">
                  <c:v>16.991666666666699</c:v>
                </c:pt>
                <c:pt idx="12235">
                  <c:v>16.9930555555556</c:v>
                </c:pt>
                <c:pt idx="12236">
                  <c:v>16.994444444444401</c:v>
                </c:pt>
                <c:pt idx="12237">
                  <c:v>16.995833333333302</c:v>
                </c:pt>
                <c:pt idx="12238">
                  <c:v>16.997222222222199</c:v>
                </c:pt>
                <c:pt idx="12239">
                  <c:v>16.998611111111099</c:v>
                </c:pt>
                <c:pt idx="12240">
                  <c:v>17</c:v>
                </c:pt>
                <c:pt idx="12241">
                  <c:v>17.001388888888901</c:v>
                </c:pt>
                <c:pt idx="12242">
                  <c:v>17.002777777777801</c:v>
                </c:pt>
                <c:pt idx="12243">
                  <c:v>17.004166666666698</c:v>
                </c:pt>
                <c:pt idx="12244">
                  <c:v>17.005555555555599</c:v>
                </c:pt>
                <c:pt idx="12245">
                  <c:v>17.0069444444444</c:v>
                </c:pt>
                <c:pt idx="12246">
                  <c:v>17.008333333333301</c:v>
                </c:pt>
                <c:pt idx="12247">
                  <c:v>17.009722222222202</c:v>
                </c:pt>
                <c:pt idx="12248">
                  <c:v>17.011111111111099</c:v>
                </c:pt>
                <c:pt idx="12249">
                  <c:v>17.012499999999999</c:v>
                </c:pt>
                <c:pt idx="12250">
                  <c:v>17.0138888888889</c:v>
                </c:pt>
                <c:pt idx="12251">
                  <c:v>17.015277777777801</c:v>
                </c:pt>
                <c:pt idx="12252">
                  <c:v>17.016666666666701</c:v>
                </c:pt>
                <c:pt idx="12253">
                  <c:v>17.018055555555598</c:v>
                </c:pt>
                <c:pt idx="12254">
                  <c:v>17.0194444444444</c:v>
                </c:pt>
                <c:pt idx="12255">
                  <c:v>17.0208333333333</c:v>
                </c:pt>
                <c:pt idx="12256">
                  <c:v>17.022222222222201</c:v>
                </c:pt>
                <c:pt idx="12257">
                  <c:v>17.023611111111101</c:v>
                </c:pt>
                <c:pt idx="12258">
                  <c:v>17.024999999999999</c:v>
                </c:pt>
                <c:pt idx="12259">
                  <c:v>17.026388888888899</c:v>
                </c:pt>
                <c:pt idx="12260">
                  <c:v>17.0277777777778</c:v>
                </c:pt>
                <c:pt idx="12261">
                  <c:v>17.029166666666701</c:v>
                </c:pt>
                <c:pt idx="12262">
                  <c:v>17.030555555555601</c:v>
                </c:pt>
                <c:pt idx="12263">
                  <c:v>17.031944444444399</c:v>
                </c:pt>
                <c:pt idx="12264">
                  <c:v>17.033333333333299</c:v>
                </c:pt>
                <c:pt idx="12265">
                  <c:v>17.0347222222222</c:v>
                </c:pt>
                <c:pt idx="12266">
                  <c:v>17.036111111111101</c:v>
                </c:pt>
                <c:pt idx="12267">
                  <c:v>17.037500000000001</c:v>
                </c:pt>
                <c:pt idx="12268">
                  <c:v>17.038888888888899</c:v>
                </c:pt>
                <c:pt idx="12269">
                  <c:v>17.040277777777799</c:v>
                </c:pt>
                <c:pt idx="12270">
                  <c:v>17.0416666666667</c:v>
                </c:pt>
                <c:pt idx="12271">
                  <c:v>17.0430555555556</c:v>
                </c:pt>
                <c:pt idx="12272">
                  <c:v>17.044444444444402</c:v>
                </c:pt>
                <c:pt idx="12273">
                  <c:v>17.045833333333299</c:v>
                </c:pt>
                <c:pt idx="12274">
                  <c:v>17.047222222222199</c:v>
                </c:pt>
                <c:pt idx="12275">
                  <c:v>17.0486111111111</c:v>
                </c:pt>
                <c:pt idx="12276">
                  <c:v>17.05</c:v>
                </c:pt>
                <c:pt idx="12277">
                  <c:v>17.051388888888901</c:v>
                </c:pt>
                <c:pt idx="12278">
                  <c:v>17.052777777777798</c:v>
                </c:pt>
                <c:pt idx="12279">
                  <c:v>17.054166666666699</c:v>
                </c:pt>
                <c:pt idx="12280">
                  <c:v>17.0555555555556</c:v>
                </c:pt>
                <c:pt idx="12281">
                  <c:v>17.056944444444401</c:v>
                </c:pt>
                <c:pt idx="12282">
                  <c:v>17.058333333333302</c:v>
                </c:pt>
                <c:pt idx="12283">
                  <c:v>17.059722222222199</c:v>
                </c:pt>
                <c:pt idx="12284">
                  <c:v>17.061111111111099</c:v>
                </c:pt>
                <c:pt idx="12285">
                  <c:v>17.0625</c:v>
                </c:pt>
                <c:pt idx="12286">
                  <c:v>17.063888888888901</c:v>
                </c:pt>
                <c:pt idx="12287">
                  <c:v>17.065277777777801</c:v>
                </c:pt>
                <c:pt idx="12288">
                  <c:v>17.066666666666698</c:v>
                </c:pt>
                <c:pt idx="12289">
                  <c:v>17.068055555555599</c:v>
                </c:pt>
                <c:pt idx="12290">
                  <c:v>17.0694444444444</c:v>
                </c:pt>
                <c:pt idx="12291">
                  <c:v>17.070833333333301</c:v>
                </c:pt>
                <c:pt idx="12292">
                  <c:v>17.072222222222202</c:v>
                </c:pt>
                <c:pt idx="12293">
                  <c:v>17.073611111111099</c:v>
                </c:pt>
                <c:pt idx="12294">
                  <c:v>17.074999999999999</c:v>
                </c:pt>
                <c:pt idx="12295">
                  <c:v>17.0763888888889</c:v>
                </c:pt>
                <c:pt idx="12296">
                  <c:v>17.077777777777801</c:v>
                </c:pt>
                <c:pt idx="12297">
                  <c:v>17.079166666666701</c:v>
                </c:pt>
                <c:pt idx="12298">
                  <c:v>17.080555555555598</c:v>
                </c:pt>
                <c:pt idx="12299">
                  <c:v>17.0819444444444</c:v>
                </c:pt>
                <c:pt idx="12300">
                  <c:v>17.0833333333333</c:v>
                </c:pt>
                <c:pt idx="12301">
                  <c:v>17.084722222222201</c:v>
                </c:pt>
                <c:pt idx="12302">
                  <c:v>17.086111111111101</c:v>
                </c:pt>
                <c:pt idx="12303">
                  <c:v>17.087499999999999</c:v>
                </c:pt>
                <c:pt idx="12304">
                  <c:v>17.088888888888899</c:v>
                </c:pt>
                <c:pt idx="12305">
                  <c:v>17.0902777777778</c:v>
                </c:pt>
                <c:pt idx="12306">
                  <c:v>17.091666666666701</c:v>
                </c:pt>
                <c:pt idx="12307">
                  <c:v>17.093055555555601</c:v>
                </c:pt>
                <c:pt idx="12308">
                  <c:v>17.094444444444399</c:v>
                </c:pt>
                <c:pt idx="12309">
                  <c:v>17.095833333333299</c:v>
                </c:pt>
                <c:pt idx="12310">
                  <c:v>17.0972222222222</c:v>
                </c:pt>
                <c:pt idx="12311">
                  <c:v>17.098611111111101</c:v>
                </c:pt>
                <c:pt idx="12312">
                  <c:v>17.100000000000001</c:v>
                </c:pt>
                <c:pt idx="12313">
                  <c:v>17.101388888888899</c:v>
                </c:pt>
                <c:pt idx="12314">
                  <c:v>17.102777777777799</c:v>
                </c:pt>
                <c:pt idx="12315">
                  <c:v>17.1041666666667</c:v>
                </c:pt>
                <c:pt idx="12316">
                  <c:v>17.1055555555556</c:v>
                </c:pt>
                <c:pt idx="12317">
                  <c:v>17.106944444444402</c:v>
                </c:pt>
                <c:pt idx="12318">
                  <c:v>17.108333333333299</c:v>
                </c:pt>
                <c:pt idx="12319">
                  <c:v>17.109722222222199</c:v>
                </c:pt>
                <c:pt idx="12320">
                  <c:v>17.1111111111111</c:v>
                </c:pt>
                <c:pt idx="12321">
                  <c:v>17.112500000000001</c:v>
                </c:pt>
                <c:pt idx="12322">
                  <c:v>17.113888888888901</c:v>
                </c:pt>
                <c:pt idx="12323">
                  <c:v>17.115277777777798</c:v>
                </c:pt>
                <c:pt idx="12324">
                  <c:v>17.116666666666699</c:v>
                </c:pt>
                <c:pt idx="12325">
                  <c:v>17.1180555555556</c:v>
                </c:pt>
                <c:pt idx="12326">
                  <c:v>17.119444444444401</c:v>
                </c:pt>
                <c:pt idx="12327">
                  <c:v>17.120833333333302</c:v>
                </c:pt>
                <c:pt idx="12328">
                  <c:v>17.122222222222199</c:v>
                </c:pt>
                <c:pt idx="12329">
                  <c:v>17.123611111111099</c:v>
                </c:pt>
                <c:pt idx="12330">
                  <c:v>17.125</c:v>
                </c:pt>
                <c:pt idx="12331">
                  <c:v>17.126388888888901</c:v>
                </c:pt>
                <c:pt idx="12332">
                  <c:v>17.127777777777801</c:v>
                </c:pt>
                <c:pt idx="12333">
                  <c:v>17.129166666666698</c:v>
                </c:pt>
                <c:pt idx="12334">
                  <c:v>17.130555555555599</c:v>
                </c:pt>
                <c:pt idx="12335">
                  <c:v>17.1319444444444</c:v>
                </c:pt>
                <c:pt idx="12336">
                  <c:v>17.133333333333301</c:v>
                </c:pt>
                <c:pt idx="12337">
                  <c:v>17.134722222222202</c:v>
                </c:pt>
                <c:pt idx="12338">
                  <c:v>17.136111111111099</c:v>
                </c:pt>
                <c:pt idx="12339">
                  <c:v>17.137499999999999</c:v>
                </c:pt>
                <c:pt idx="12340">
                  <c:v>17.1388888888889</c:v>
                </c:pt>
                <c:pt idx="12341">
                  <c:v>17.140277777777801</c:v>
                </c:pt>
                <c:pt idx="12342">
                  <c:v>17.141666666666701</c:v>
                </c:pt>
                <c:pt idx="12343">
                  <c:v>17.143055555555598</c:v>
                </c:pt>
                <c:pt idx="12344">
                  <c:v>17.1444444444444</c:v>
                </c:pt>
                <c:pt idx="12345">
                  <c:v>17.1458333333333</c:v>
                </c:pt>
                <c:pt idx="12346">
                  <c:v>17.147222222222201</c:v>
                </c:pt>
                <c:pt idx="12347">
                  <c:v>17.148611111111101</c:v>
                </c:pt>
                <c:pt idx="12348">
                  <c:v>17.149999999999999</c:v>
                </c:pt>
                <c:pt idx="12349">
                  <c:v>17.151388888888899</c:v>
                </c:pt>
                <c:pt idx="12350">
                  <c:v>17.1527777777778</c:v>
                </c:pt>
                <c:pt idx="12351">
                  <c:v>17.154166666666701</c:v>
                </c:pt>
                <c:pt idx="12352">
                  <c:v>17.155555555555601</c:v>
                </c:pt>
                <c:pt idx="12353">
                  <c:v>17.156944444444399</c:v>
                </c:pt>
                <c:pt idx="12354">
                  <c:v>17.158333333333299</c:v>
                </c:pt>
                <c:pt idx="12355">
                  <c:v>17.1597222222222</c:v>
                </c:pt>
                <c:pt idx="12356">
                  <c:v>17.161111111111101</c:v>
                </c:pt>
                <c:pt idx="12357">
                  <c:v>17.162500000000001</c:v>
                </c:pt>
                <c:pt idx="12358">
                  <c:v>17.163888888888899</c:v>
                </c:pt>
                <c:pt idx="12359">
                  <c:v>17.165277777777799</c:v>
                </c:pt>
                <c:pt idx="12360">
                  <c:v>17.1666666666667</c:v>
                </c:pt>
                <c:pt idx="12361">
                  <c:v>17.1680555555556</c:v>
                </c:pt>
                <c:pt idx="12362">
                  <c:v>17.169444444444402</c:v>
                </c:pt>
                <c:pt idx="12363">
                  <c:v>17.170833333333299</c:v>
                </c:pt>
                <c:pt idx="12364">
                  <c:v>17.172222222222199</c:v>
                </c:pt>
                <c:pt idx="12365">
                  <c:v>17.1736111111111</c:v>
                </c:pt>
                <c:pt idx="12366">
                  <c:v>17.175000000000001</c:v>
                </c:pt>
                <c:pt idx="12367">
                  <c:v>17.176388888888901</c:v>
                </c:pt>
                <c:pt idx="12368">
                  <c:v>17.177777777777798</c:v>
                </c:pt>
                <c:pt idx="12369">
                  <c:v>17.179166666666699</c:v>
                </c:pt>
                <c:pt idx="12370">
                  <c:v>17.1805555555556</c:v>
                </c:pt>
                <c:pt idx="12371">
                  <c:v>17.181944444444401</c:v>
                </c:pt>
                <c:pt idx="12372">
                  <c:v>17.183333333333302</c:v>
                </c:pt>
                <c:pt idx="12373">
                  <c:v>17.184722222222199</c:v>
                </c:pt>
                <c:pt idx="12374">
                  <c:v>17.186111111111099</c:v>
                </c:pt>
                <c:pt idx="12375">
                  <c:v>17.1875</c:v>
                </c:pt>
                <c:pt idx="12376">
                  <c:v>17.188888888888901</c:v>
                </c:pt>
                <c:pt idx="12377">
                  <c:v>17.190277777777801</c:v>
                </c:pt>
                <c:pt idx="12378">
                  <c:v>17.191666666666698</c:v>
                </c:pt>
                <c:pt idx="12379">
                  <c:v>17.193055555555599</c:v>
                </c:pt>
                <c:pt idx="12380">
                  <c:v>17.1944444444444</c:v>
                </c:pt>
                <c:pt idx="12381">
                  <c:v>17.195833333333301</c:v>
                </c:pt>
                <c:pt idx="12382">
                  <c:v>17.197222222222202</c:v>
                </c:pt>
                <c:pt idx="12383">
                  <c:v>17.198611111111099</c:v>
                </c:pt>
                <c:pt idx="12384">
                  <c:v>17.2</c:v>
                </c:pt>
                <c:pt idx="12385">
                  <c:v>17.2013888888889</c:v>
                </c:pt>
                <c:pt idx="12386">
                  <c:v>17.202777777777801</c:v>
                </c:pt>
                <c:pt idx="12387">
                  <c:v>17.204166666666701</c:v>
                </c:pt>
                <c:pt idx="12388">
                  <c:v>17.205555555555598</c:v>
                </c:pt>
                <c:pt idx="12389">
                  <c:v>17.2069444444444</c:v>
                </c:pt>
                <c:pt idx="12390">
                  <c:v>17.2083333333333</c:v>
                </c:pt>
                <c:pt idx="12391">
                  <c:v>17.209722222222201</c:v>
                </c:pt>
                <c:pt idx="12392">
                  <c:v>17.211111111111101</c:v>
                </c:pt>
                <c:pt idx="12393">
                  <c:v>17.212499999999999</c:v>
                </c:pt>
                <c:pt idx="12394">
                  <c:v>17.213888888888899</c:v>
                </c:pt>
                <c:pt idx="12395">
                  <c:v>17.2152777777778</c:v>
                </c:pt>
                <c:pt idx="12396">
                  <c:v>17.216666666666701</c:v>
                </c:pt>
                <c:pt idx="12397">
                  <c:v>17.218055555555601</c:v>
                </c:pt>
                <c:pt idx="12398">
                  <c:v>17.219444444444399</c:v>
                </c:pt>
                <c:pt idx="12399">
                  <c:v>17.220833333333299</c:v>
                </c:pt>
                <c:pt idx="12400">
                  <c:v>17.2222222222222</c:v>
                </c:pt>
                <c:pt idx="12401">
                  <c:v>17.223611111111101</c:v>
                </c:pt>
                <c:pt idx="12402">
                  <c:v>17.225000000000001</c:v>
                </c:pt>
                <c:pt idx="12403">
                  <c:v>17.226388888888899</c:v>
                </c:pt>
                <c:pt idx="12404">
                  <c:v>17.227777777777799</c:v>
                </c:pt>
                <c:pt idx="12405">
                  <c:v>17.2291666666667</c:v>
                </c:pt>
                <c:pt idx="12406">
                  <c:v>17.2305555555556</c:v>
                </c:pt>
                <c:pt idx="12407">
                  <c:v>17.231944444444402</c:v>
                </c:pt>
                <c:pt idx="12408">
                  <c:v>17.233333333333299</c:v>
                </c:pt>
                <c:pt idx="12409">
                  <c:v>17.234722222222199</c:v>
                </c:pt>
                <c:pt idx="12410">
                  <c:v>17.2361111111111</c:v>
                </c:pt>
                <c:pt idx="12411">
                  <c:v>17.237500000000001</c:v>
                </c:pt>
                <c:pt idx="12412">
                  <c:v>17.238888888888901</c:v>
                </c:pt>
                <c:pt idx="12413">
                  <c:v>17.240277777777798</c:v>
                </c:pt>
                <c:pt idx="12414">
                  <c:v>17.241666666666699</c:v>
                </c:pt>
                <c:pt idx="12415">
                  <c:v>17.2430555555556</c:v>
                </c:pt>
                <c:pt idx="12416">
                  <c:v>17.244444444444401</c:v>
                </c:pt>
                <c:pt idx="12417">
                  <c:v>17.245833333333302</c:v>
                </c:pt>
                <c:pt idx="12418">
                  <c:v>17.247222222222199</c:v>
                </c:pt>
                <c:pt idx="12419">
                  <c:v>17.248611111111099</c:v>
                </c:pt>
                <c:pt idx="12420">
                  <c:v>17.25</c:v>
                </c:pt>
                <c:pt idx="12421">
                  <c:v>17.251388888888901</c:v>
                </c:pt>
                <c:pt idx="12422">
                  <c:v>17.252777777777801</c:v>
                </c:pt>
                <c:pt idx="12423">
                  <c:v>17.254166666666698</c:v>
                </c:pt>
                <c:pt idx="12424">
                  <c:v>17.255555555555599</c:v>
                </c:pt>
                <c:pt idx="12425">
                  <c:v>17.2569444444444</c:v>
                </c:pt>
                <c:pt idx="12426">
                  <c:v>17.258333333333301</c:v>
                </c:pt>
                <c:pt idx="12427">
                  <c:v>17.259722222222202</c:v>
                </c:pt>
                <c:pt idx="12428">
                  <c:v>17.261111111111099</c:v>
                </c:pt>
                <c:pt idx="12429">
                  <c:v>17.262499999999999</c:v>
                </c:pt>
                <c:pt idx="12430">
                  <c:v>17.2638888888889</c:v>
                </c:pt>
                <c:pt idx="12431">
                  <c:v>17.265277777777801</c:v>
                </c:pt>
                <c:pt idx="12432">
                  <c:v>17.266666666666701</c:v>
                </c:pt>
                <c:pt idx="12433">
                  <c:v>17.268055555555598</c:v>
                </c:pt>
                <c:pt idx="12434">
                  <c:v>17.2694444444444</c:v>
                </c:pt>
                <c:pt idx="12435">
                  <c:v>17.2708333333333</c:v>
                </c:pt>
                <c:pt idx="12436">
                  <c:v>17.272222222222201</c:v>
                </c:pt>
                <c:pt idx="12437">
                  <c:v>17.273611111111101</c:v>
                </c:pt>
                <c:pt idx="12438">
                  <c:v>17.274999999999999</c:v>
                </c:pt>
                <c:pt idx="12439">
                  <c:v>17.276388888888899</c:v>
                </c:pt>
                <c:pt idx="12440">
                  <c:v>17.2777777777778</c:v>
                </c:pt>
                <c:pt idx="12441">
                  <c:v>17.279166666666701</c:v>
                </c:pt>
                <c:pt idx="12442">
                  <c:v>17.280555555555601</c:v>
                </c:pt>
                <c:pt idx="12443">
                  <c:v>17.281944444444399</c:v>
                </c:pt>
                <c:pt idx="12444">
                  <c:v>17.283333333333299</c:v>
                </c:pt>
                <c:pt idx="12445">
                  <c:v>17.2847222222222</c:v>
                </c:pt>
                <c:pt idx="12446">
                  <c:v>17.286111111111101</c:v>
                </c:pt>
                <c:pt idx="12447">
                  <c:v>17.287500000000001</c:v>
                </c:pt>
                <c:pt idx="12448">
                  <c:v>17.288888888888899</c:v>
                </c:pt>
                <c:pt idx="12449">
                  <c:v>17.290277777777799</c:v>
                </c:pt>
                <c:pt idx="12450">
                  <c:v>17.2916666666667</c:v>
                </c:pt>
                <c:pt idx="12451">
                  <c:v>17.2930555555556</c:v>
                </c:pt>
                <c:pt idx="12452">
                  <c:v>17.294444444444402</c:v>
                </c:pt>
                <c:pt idx="12453">
                  <c:v>17.295833333333299</c:v>
                </c:pt>
                <c:pt idx="12454">
                  <c:v>17.297222222222199</c:v>
                </c:pt>
                <c:pt idx="12455">
                  <c:v>17.2986111111111</c:v>
                </c:pt>
                <c:pt idx="12456">
                  <c:v>17.3</c:v>
                </c:pt>
                <c:pt idx="12457">
                  <c:v>17.301388888888901</c:v>
                </c:pt>
                <c:pt idx="12458">
                  <c:v>17.302777777777798</c:v>
                </c:pt>
                <c:pt idx="12459">
                  <c:v>17.304166666666699</c:v>
                </c:pt>
                <c:pt idx="12460">
                  <c:v>17.3055555555556</c:v>
                </c:pt>
                <c:pt idx="12461">
                  <c:v>17.306944444444401</c:v>
                </c:pt>
                <c:pt idx="12462">
                  <c:v>17.308333333333302</c:v>
                </c:pt>
                <c:pt idx="12463">
                  <c:v>17.309722222222199</c:v>
                </c:pt>
                <c:pt idx="12464">
                  <c:v>17.311111111111099</c:v>
                </c:pt>
                <c:pt idx="12465">
                  <c:v>17.3125</c:v>
                </c:pt>
                <c:pt idx="12466">
                  <c:v>17.313888888888901</c:v>
                </c:pt>
                <c:pt idx="12467">
                  <c:v>17.315277777777801</c:v>
                </c:pt>
                <c:pt idx="12468">
                  <c:v>17.316666666666698</c:v>
                </c:pt>
                <c:pt idx="12469">
                  <c:v>17.318055555555599</c:v>
                </c:pt>
                <c:pt idx="12470">
                  <c:v>17.3194444444444</c:v>
                </c:pt>
                <c:pt idx="12471">
                  <c:v>17.320833333333301</c:v>
                </c:pt>
                <c:pt idx="12472">
                  <c:v>17.322222222222202</c:v>
                </c:pt>
                <c:pt idx="12473">
                  <c:v>17.323611111111099</c:v>
                </c:pt>
                <c:pt idx="12474">
                  <c:v>17.324999999999999</c:v>
                </c:pt>
                <c:pt idx="12475">
                  <c:v>17.3263888888889</c:v>
                </c:pt>
                <c:pt idx="12476">
                  <c:v>17.327777777777801</c:v>
                </c:pt>
                <c:pt idx="12477">
                  <c:v>17.329166666666701</c:v>
                </c:pt>
                <c:pt idx="12478">
                  <c:v>17.330555555555598</c:v>
                </c:pt>
                <c:pt idx="12479">
                  <c:v>17.3319444444444</c:v>
                </c:pt>
                <c:pt idx="12480">
                  <c:v>17.3333333333333</c:v>
                </c:pt>
                <c:pt idx="12481">
                  <c:v>17.334722222222201</c:v>
                </c:pt>
                <c:pt idx="12482">
                  <c:v>17.336111111111101</c:v>
                </c:pt>
                <c:pt idx="12483">
                  <c:v>17.337499999999999</c:v>
                </c:pt>
                <c:pt idx="12484">
                  <c:v>17.338888888888899</c:v>
                </c:pt>
                <c:pt idx="12485">
                  <c:v>17.3402777777778</c:v>
                </c:pt>
                <c:pt idx="12486">
                  <c:v>17.341666666666701</c:v>
                </c:pt>
                <c:pt idx="12487">
                  <c:v>17.343055555555601</c:v>
                </c:pt>
                <c:pt idx="12488">
                  <c:v>17.344444444444399</c:v>
                </c:pt>
                <c:pt idx="12489">
                  <c:v>17.345833333333299</c:v>
                </c:pt>
                <c:pt idx="12490">
                  <c:v>17.3472222222222</c:v>
                </c:pt>
                <c:pt idx="12491">
                  <c:v>17.348611111111101</c:v>
                </c:pt>
                <c:pt idx="12492">
                  <c:v>17.350000000000001</c:v>
                </c:pt>
                <c:pt idx="12493">
                  <c:v>17.351388888888899</c:v>
                </c:pt>
                <c:pt idx="12494">
                  <c:v>17.352777777777799</c:v>
                </c:pt>
                <c:pt idx="12495">
                  <c:v>17.3541666666667</c:v>
                </c:pt>
                <c:pt idx="12496">
                  <c:v>17.3555555555556</c:v>
                </c:pt>
                <c:pt idx="12497">
                  <c:v>17.356944444444402</c:v>
                </c:pt>
                <c:pt idx="12498">
                  <c:v>17.358333333333299</c:v>
                </c:pt>
                <c:pt idx="12499">
                  <c:v>17.359722222222199</c:v>
                </c:pt>
                <c:pt idx="12500">
                  <c:v>17.3611111111111</c:v>
                </c:pt>
                <c:pt idx="12501">
                  <c:v>17.362500000000001</c:v>
                </c:pt>
                <c:pt idx="12502">
                  <c:v>17.363888888888901</c:v>
                </c:pt>
                <c:pt idx="12503">
                  <c:v>17.365277777777798</c:v>
                </c:pt>
                <c:pt idx="12504">
                  <c:v>17.366666666666699</c:v>
                </c:pt>
                <c:pt idx="12505">
                  <c:v>17.3680555555556</c:v>
                </c:pt>
                <c:pt idx="12506">
                  <c:v>17.369444444444401</c:v>
                </c:pt>
                <c:pt idx="12507">
                  <c:v>17.370833333333302</c:v>
                </c:pt>
                <c:pt idx="12508">
                  <c:v>17.372222222222199</c:v>
                </c:pt>
                <c:pt idx="12509">
                  <c:v>17.373611111111099</c:v>
                </c:pt>
                <c:pt idx="12510">
                  <c:v>17.375</c:v>
                </c:pt>
                <c:pt idx="12511">
                  <c:v>17.376388888888901</c:v>
                </c:pt>
                <c:pt idx="12512">
                  <c:v>17.377777777777801</c:v>
                </c:pt>
                <c:pt idx="12513">
                  <c:v>17.379166666666698</c:v>
                </c:pt>
                <c:pt idx="12514">
                  <c:v>17.380555555555599</c:v>
                </c:pt>
                <c:pt idx="12515">
                  <c:v>17.3819444444444</c:v>
                </c:pt>
                <c:pt idx="12516">
                  <c:v>17.383333333333301</c:v>
                </c:pt>
                <c:pt idx="12517">
                  <c:v>17.384722222222202</c:v>
                </c:pt>
                <c:pt idx="12518">
                  <c:v>17.386111111111099</c:v>
                </c:pt>
                <c:pt idx="12519">
                  <c:v>17.387499999999999</c:v>
                </c:pt>
                <c:pt idx="12520">
                  <c:v>17.3888888888889</c:v>
                </c:pt>
                <c:pt idx="12521">
                  <c:v>17.390277777777801</c:v>
                </c:pt>
                <c:pt idx="12522">
                  <c:v>17.391666666666701</c:v>
                </c:pt>
                <c:pt idx="12523">
                  <c:v>17.393055555555598</c:v>
                </c:pt>
                <c:pt idx="12524">
                  <c:v>17.3944444444444</c:v>
                </c:pt>
                <c:pt idx="12525">
                  <c:v>17.3958333333333</c:v>
                </c:pt>
                <c:pt idx="12526">
                  <c:v>17.397222222222201</c:v>
                </c:pt>
                <c:pt idx="12527">
                  <c:v>17.398611111111101</c:v>
                </c:pt>
                <c:pt idx="12528">
                  <c:v>17.399999999999999</c:v>
                </c:pt>
                <c:pt idx="12529">
                  <c:v>17.401388888888899</c:v>
                </c:pt>
                <c:pt idx="12530">
                  <c:v>17.4027777777778</c:v>
                </c:pt>
                <c:pt idx="12531">
                  <c:v>17.404166666666701</c:v>
                </c:pt>
                <c:pt idx="12532">
                  <c:v>17.405555555555601</c:v>
                </c:pt>
                <c:pt idx="12533">
                  <c:v>17.406944444444399</c:v>
                </c:pt>
                <c:pt idx="12534">
                  <c:v>17.408333333333299</c:v>
                </c:pt>
                <c:pt idx="12535">
                  <c:v>17.4097222222222</c:v>
                </c:pt>
                <c:pt idx="12536">
                  <c:v>17.411111111111101</c:v>
                </c:pt>
                <c:pt idx="12537">
                  <c:v>17.412500000000001</c:v>
                </c:pt>
                <c:pt idx="12538">
                  <c:v>17.413888888888899</c:v>
                </c:pt>
                <c:pt idx="12539">
                  <c:v>17.415277777777799</c:v>
                </c:pt>
                <c:pt idx="12540">
                  <c:v>17.4166666666667</c:v>
                </c:pt>
                <c:pt idx="12541">
                  <c:v>17.4180555555556</c:v>
                </c:pt>
                <c:pt idx="12542">
                  <c:v>17.419444444444402</c:v>
                </c:pt>
                <c:pt idx="12543">
                  <c:v>17.420833333333299</c:v>
                </c:pt>
                <c:pt idx="12544">
                  <c:v>17.422222222222199</c:v>
                </c:pt>
                <c:pt idx="12545">
                  <c:v>17.4236111111111</c:v>
                </c:pt>
                <c:pt idx="12546">
                  <c:v>17.425000000000001</c:v>
                </c:pt>
                <c:pt idx="12547">
                  <c:v>17.426388888888901</c:v>
                </c:pt>
                <c:pt idx="12548">
                  <c:v>17.427777777777798</c:v>
                </c:pt>
                <c:pt idx="12549">
                  <c:v>17.429166666666699</c:v>
                </c:pt>
                <c:pt idx="12550">
                  <c:v>17.4305555555556</c:v>
                </c:pt>
                <c:pt idx="12551">
                  <c:v>17.431944444444401</c:v>
                </c:pt>
                <c:pt idx="12552">
                  <c:v>17.433333333333302</c:v>
                </c:pt>
                <c:pt idx="12553">
                  <c:v>17.434722222222199</c:v>
                </c:pt>
                <c:pt idx="12554">
                  <c:v>17.436111111111099</c:v>
                </c:pt>
                <c:pt idx="12555">
                  <c:v>17.4375</c:v>
                </c:pt>
                <c:pt idx="12556">
                  <c:v>17.438888888888901</c:v>
                </c:pt>
                <c:pt idx="12557">
                  <c:v>17.440277777777801</c:v>
                </c:pt>
                <c:pt idx="12558">
                  <c:v>17.441666666666698</c:v>
                </c:pt>
                <c:pt idx="12559">
                  <c:v>17.443055555555599</c:v>
                </c:pt>
                <c:pt idx="12560">
                  <c:v>17.4444444444444</c:v>
                </c:pt>
                <c:pt idx="12561">
                  <c:v>17.445833333333301</c:v>
                </c:pt>
                <c:pt idx="12562">
                  <c:v>17.447222222222202</c:v>
                </c:pt>
                <c:pt idx="12563">
                  <c:v>17.448611111111099</c:v>
                </c:pt>
                <c:pt idx="12564">
                  <c:v>17.45</c:v>
                </c:pt>
                <c:pt idx="12565">
                  <c:v>17.4513888888889</c:v>
                </c:pt>
                <c:pt idx="12566">
                  <c:v>17.452777777777801</c:v>
                </c:pt>
                <c:pt idx="12567">
                  <c:v>17.454166666666701</c:v>
                </c:pt>
                <c:pt idx="12568">
                  <c:v>17.455555555555598</c:v>
                </c:pt>
                <c:pt idx="12569">
                  <c:v>17.4569444444444</c:v>
                </c:pt>
                <c:pt idx="12570">
                  <c:v>17.4583333333333</c:v>
                </c:pt>
                <c:pt idx="12571">
                  <c:v>17.459722222222201</c:v>
                </c:pt>
                <c:pt idx="12572">
                  <c:v>17.461111111111101</c:v>
                </c:pt>
                <c:pt idx="12573">
                  <c:v>17.462499999999999</c:v>
                </c:pt>
                <c:pt idx="12574">
                  <c:v>17.463888888888899</c:v>
                </c:pt>
                <c:pt idx="12575">
                  <c:v>17.4652777777778</c:v>
                </c:pt>
                <c:pt idx="12576">
                  <c:v>17.466666666666701</c:v>
                </c:pt>
                <c:pt idx="12577">
                  <c:v>17.468055555555601</c:v>
                </c:pt>
                <c:pt idx="12578">
                  <c:v>17.469444444444399</c:v>
                </c:pt>
                <c:pt idx="12579">
                  <c:v>17.470833333333299</c:v>
                </c:pt>
                <c:pt idx="12580">
                  <c:v>17.4722222222222</c:v>
                </c:pt>
                <c:pt idx="12581">
                  <c:v>17.473611111111101</c:v>
                </c:pt>
                <c:pt idx="12582">
                  <c:v>17.475000000000001</c:v>
                </c:pt>
                <c:pt idx="12583">
                  <c:v>17.476388888888899</c:v>
                </c:pt>
                <c:pt idx="12584">
                  <c:v>17.477777777777799</c:v>
                </c:pt>
                <c:pt idx="12585">
                  <c:v>17.4791666666667</c:v>
                </c:pt>
                <c:pt idx="12586">
                  <c:v>17.4805555555556</c:v>
                </c:pt>
                <c:pt idx="12587">
                  <c:v>17.481944444444402</c:v>
                </c:pt>
                <c:pt idx="12588">
                  <c:v>17.483333333333299</c:v>
                </c:pt>
                <c:pt idx="12589">
                  <c:v>17.484722222222199</c:v>
                </c:pt>
                <c:pt idx="12590">
                  <c:v>17.4861111111111</c:v>
                </c:pt>
                <c:pt idx="12591">
                  <c:v>17.487500000000001</c:v>
                </c:pt>
                <c:pt idx="12592">
                  <c:v>17.488888888888901</c:v>
                </c:pt>
                <c:pt idx="12593">
                  <c:v>17.490277777777798</c:v>
                </c:pt>
                <c:pt idx="12594">
                  <c:v>17.491666666666699</c:v>
                </c:pt>
                <c:pt idx="12595">
                  <c:v>17.4930555555556</c:v>
                </c:pt>
                <c:pt idx="12596">
                  <c:v>17.494444444444401</c:v>
                </c:pt>
                <c:pt idx="12597">
                  <c:v>17.495833333333302</c:v>
                </c:pt>
                <c:pt idx="12598">
                  <c:v>17.497222222222199</c:v>
                </c:pt>
                <c:pt idx="12599">
                  <c:v>17.498611111111099</c:v>
                </c:pt>
                <c:pt idx="12600">
                  <c:v>17.5</c:v>
                </c:pt>
                <c:pt idx="12601">
                  <c:v>17.501388888888901</c:v>
                </c:pt>
                <c:pt idx="12602">
                  <c:v>17.502777777777801</c:v>
                </c:pt>
                <c:pt idx="12603">
                  <c:v>17.504166666666698</c:v>
                </c:pt>
                <c:pt idx="12604">
                  <c:v>17.505555555555599</c:v>
                </c:pt>
                <c:pt idx="12605">
                  <c:v>17.5069444444444</c:v>
                </c:pt>
                <c:pt idx="12606">
                  <c:v>17.508333333333301</c:v>
                </c:pt>
                <c:pt idx="12607">
                  <c:v>17.509722222222202</c:v>
                </c:pt>
                <c:pt idx="12608">
                  <c:v>17.511111111111099</c:v>
                </c:pt>
                <c:pt idx="12609">
                  <c:v>17.512499999999999</c:v>
                </c:pt>
                <c:pt idx="12610">
                  <c:v>17.5138888888889</c:v>
                </c:pt>
                <c:pt idx="12611">
                  <c:v>17.515277777777801</c:v>
                </c:pt>
                <c:pt idx="12612">
                  <c:v>17.516666666666701</c:v>
                </c:pt>
                <c:pt idx="12613">
                  <c:v>17.518055555555598</c:v>
                </c:pt>
                <c:pt idx="12614">
                  <c:v>17.5194444444444</c:v>
                </c:pt>
                <c:pt idx="12615">
                  <c:v>17.5208333333333</c:v>
                </c:pt>
                <c:pt idx="12616">
                  <c:v>17.522222222222201</c:v>
                </c:pt>
                <c:pt idx="12617">
                  <c:v>17.523611111111101</c:v>
                </c:pt>
                <c:pt idx="12618">
                  <c:v>17.524999999999999</c:v>
                </c:pt>
                <c:pt idx="12619">
                  <c:v>17.526388888888899</c:v>
                </c:pt>
                <c:pt idx="12620">
                  <c:v>17.5277777777778</c:v>
                </c:pt>
                <c:pt idx="12621">
                  <c:v>17.529166666666701</c:v>
                </c:pt>
                <c:pt idx="12622">
                  <c:v>17.530555555555601</c:v>
                </c:pt>
                <c:pt idx="12623">
                  <c:v>17.531944444444399</c:v>
                </c:pt>
                <c:pt idx="12624">
                  <c:v>17.533333333333299</c:v>
                </c:pt>
                <c:pt idx="12625">
                  <c:v>17.5347222222222</c:v>
                </c:pt>
                <c:pt idx="12626">
                  <c:v>17.536111111111101</c:v>
                </c:pt>
                <c:pt idx="12627">
                  <c:v>17.537500000000001</c:v>
                </c:pt>
                <c:pt idx="12628">
                  <c:v>17.538888888888899</c:v>
                </c:pt>
                <c:pt idx="12629">
                  <c:v>17.540277777777799</c:v>
                </c:pt>
                <c:pt idx="12630">
                  <c:v>17.5416666666667</c:v>
                </c:pt>
                <c:pt idx="12631">
                  <c:v>17.5430555555556</c:v>
                </c:pt>
                <c:pt idx="12632">
                  <c:v>17.544444444444402</c:v>
                </c:pt>
                <c:pt idx="12633">
                  <c:v>17.545833333333299</c:v>
                </c:pt>
                <c:pt idx="12634">
                  <c:v>17.547222222222199</c:v>
                </c:pt>
                <c:pt idx="12635">
                  <c:v>17.5486111111111</c:v>
                </c:pt>
                <c:pt idx="12636">
                  <c:v>17.55</c:v>
                </c:pt>
                <c:pt idx="12637">
                  <c:v>17.551388888888901</c:v>
                </c:pt>
                <c:pt idx="12638">
                  <c:v>17.552777777777798</c:v>
                </c:pt>
                <c:pt idx="12639">
                  <c:v>17.554166666666699</c:v>
                </c:pt>
                <c:pt idx="12640">
                  <c:v>17.5555555555556</c:v>
                </c:pt>
                <c:pt idx="12641">
                  <c:v>17.556944444444401</c:v>
                </c:pt>
                <c:pt idx="12642">
                  <c:v>17.558333333333302</c:v>
                </c:pt>
                <c:pt idx="12643">
                  <c:v>17.559722222222199</c:v>
                </c:pt>
                <c:pt idx="12644">
                  <c:v>17.561111111111099</c:v>
                </c:pt>
                <c:pt idx="12645">
                  <c:v>17.5625</c:v>
                </c:pt>
                <c:pt idx="12646">
                  <c:v>17.563888888888901</c:v>
                </c:pt>
                <c:pt idx="12647">
                  <c:v>17.565277777777801</c:v>
                </c:pt>
                <c:pt idx="12648">
                  <c:v>17.566666666666698</c:v>
                </c:pt>
                <c:pt idx="12649">
                  <c:v>17.568055555555599</c:v>
                </c:pt>
                <c:pt idx="12650">
                  <c:v>17.5694444444444</c:v>
                </c:pt>
                <c:pt idx="12651">
                  <c:v>17.570833333333301</c:v>
                </c:pt>
                <c:pt idx="12652">
                  <c:v>17.572222222222202</c:v>
                </c:pt>
                <c:pt idx="12653">
                  <c:v>17.573611111111099</c:v>
                </c:pt>
                <c:pt idx="12654">
                  <c:v>17.574999999999999</c:v>
                </c:pt>
                <c:pt idx="12655">
                  <c:v>17.5763888888889</c:v>
                </c:pt>
                <c:pt idx="12656">
                  <c:v>17.577777777777801</c:v>
                </c:pt>
                <c:pt idx="12657">
                  <c:v>17.579166666666701</c:v>
                </c:pt>
                <c:pt idx="12658">
                  <c:v>17.580555555555598</c:v>
                </c:pt>
                <c:pt idx="12659">
                  <c:v>17.5819444444444</c:v>
                </c:pt>
                <c:pt idx="12660">
                  <c:v>17.5833333333333</c:v>
                </c:pt>
                <c:pt idx="12661">
                  <c:v>17.584722222222201</c:v>
                </c:pt>
                <c:pt idx="12662">
                  <c:v>17.586111111111101</c:v>
                </c:pt>
                <c:pt idx="12663">
                  <c:v>17.587499999999999</c:v>
                </c:pt>
                <c:pt idx="12664">
                  <c:v>17.588888888888899</c:v>
                </c:pt>
                <c:pt idx="12665">
                  <c:v>17.5902777777778</c:v>
                </c:pt>
                <c:pt idx="12666">
                  <c:v>17.591666666666701</c:v>
                </c:pt>
                <c:pt idx="12667">
                  <c:v>17.593055555555601</c:v>
                </c:pt>
                <c:pt idx="12668">
                  <c:v>17.594444444444399</c:v>
                </c:pt>
                <c:pt idx="12669">
                  <c:v>17.595833333333299</c:v>
                </c:pt>
                <c:pt idx="12670">
                  <c:v>17.5972222222222</c:v>
                </c:pt>
                <c:pt idx="12671">
                  <c:v>17.598611111111101</c:v>
                </c:pt>
                <c:pt idx="12672">
                  <c:v>17.600000000000001</c:v>
                </c:pt>
                <c:pt idx="12673">
                  <c:v>17.601388888888899</c:v>
                </c:pt>
                <c:pt idx="12674">
                  <c:v>17.602777777777799</c:v>
                </c:pt>
                <c:pt idx="12675">
                  <c:v>17.6041666666667</c:v>
                </c:pt>
                <c:pt idx="12676">
                  <c:v>17.6055555555556</c:v>
                </c:pt>
                <c:pt idx="12677">
                  <c:v>17.606944444444402</c:v>
                </c:pt>
                <c:pt idx="12678">
                  <c:v>17.608333333333299</c:v>
                </c:pt>
                <c:pt idx="12679">
                  <c:v>17.609722222222199</c:v>
                </c:pt>
                <c:pt idx="12680">
                  <c:v>17.6111111111111</c:v>
                </c:pt>
                <c:pt idx="12681">
                  <c:v>17.612500000000001</c:v>
                </c:pt>
                <c:pt idx="12682">
                  <c:v>17.613888888888901</c:v>
                </c:pt>
                <c:pt idx="12683">
                  <c:v>17.615277777777798</c:v>
                </c:pt>
                <c:pt idx="12684">
                  <c:v>17.616666666666699</c:v>
                </c:pt>
                <c:pt idx="12685">
                  <c:v>17.6180555555556</c:v>
                </c:pt>
                <c:pt idx="12686">
                  <c:v>17.619444444444401</c:v>
                </c:pt>
                <c:pt idx="12687">
                  <c:v>17.620833333333302</c:v>
                </c:pt>
                <c:pt idx="12688">
                  <c:v>17.622222222222199</c:v>
                </c:pt>
                <c:pt idx="12689">
                  <c:v>17.623611111111099</c:v>
                </c:pt>
                <c:pt idx="12690">
                  <c:v>17.625</c:v>
                </c:pt>
                <c:pt idx="12691">
                  <c:v>17.626388888888901</c:v>
                </c:pt>
                <c:pt idx="12692">
                  <c:v>17.627777777777801</c:v>
                </c:pt>
                <c:pt idx="12693">
                  <c:v>17.629166666666698</c:v>
                </c:pt>
                <c:pt idx="12694">
                  <c:v>17.630555555555599</c:v>
                </c:pt>
                <c:pt idx="12695">
                  <c:v>17.6319444444444</c:v>
                </c:pt>
                <c:pt idx="12696">
                  <c:v>17.633333333333301</c:v>
                </c:pt>
                <c:pt idx="12697">
                  <c:v>17.634722222222202</c:v>
                </c:pt>
                <c:pt idx="12698">
                  <c:v>17.636111111111099</c:v>
                </c:pt>
                <c:pt idx="12699">
                  <c:v>17.637499999999999</c:v>
                </c:pt>
                <c:pt idx="12700">
                  <c:v>17.6388888888889</c:v>
                </c:pt>
                <c:pt idx="12701">
                  <c:v>17.640277777777801</c:v>
                </c:pt>
                <c:pt idx="12702">
                  <c:v>17.641666666666701</c:v>
                </c:pt>
                <c:pt idx="12703">
                  <c:v>17.643055555555598</c:v>
                </c:pt>
                <c:pt idx="12704">
                  <c:v>17.6444444444444</c:v>
                </c:pt>
                <c:pt idx="12705">
                  <c:v>17.6458333333333</c:v>
                </c:pt>
                <c:pt idx="12706">
                  <c:v>17.647222222222201</c:v>
                </c:pt>
                <c:pt idx="12707">
                  <c:v>17.648611111111101</c:v>
                </c:pt>
                <c:pt idx="12708">
                  <c:v>17.649999999999999</c:v>
                </c:pt>
                <c:pt idx="12709">
                  <c:v>17.651388888888899</c:v>
                </c:pt>
                <c:pt idx="12710">
                  <c:v>17.6527777777778</c:v>
                </c:pt>
                <c:pt idx="12711">
                  <c:v>17.654166666666701</c:v>
                </c:pt>
                <c:pt idx="12712">
                  <c:v>17.655555555555601</c:v>
                </c:pt>
                <c:pt idx="12713">
                  <c:v>17.656944444444399</c:v>
                </c:pt>
                <c:pt idx="12714">
                  <c:v>17.658333333333299</c:v>
                </c:pt>
                <c:pt idx="12715">
                  <c:v>17.6597222222222</c:v>
                </c:pt>
                <c:pt idx="12716">
                  <c:v>17.661111111111101</c:v>
                </c:pt>
                <c:pt idx="12717">
                  <c:v>17.662500000000001</c:v>
                </c:pt>
                <c:pt idx="12718">
                  <c:v>17.663888888888899</c:v>
                </c:pt>
                <c:pt idx="12719">
                  <c:v>17.665277777777799</c:v>
                </c:pt>
                <c:pt idx="12720">
                  <c:v>17.6666666666667</c:v>
                </c:pt>
                <c:pt idx="12721">
                  <c:v>17.6680555555556</c:v>
                </c:pt>
                <c:pt idx="12722">
                  <c:v>17.669444444444402</c:v>
                </c:pt>
                <c:pt idx="12723">
                  <c:v>17.670833333333299</c:v>
                </c:pt>
                <c:pt idx="12724">
                  <c:v>17.672222222222199</c:v>
                </c:pt>
                <c:pt idx="12725">
                  <c:v>17.6736111111111</c:v>
                </c:pt>
                <c:pt idx="12726">
                  <c:v>17.675000000000001</c:v>
                </c:pt>
                <c:pt idx="12727">
                  <c:v>17.676388888888901</c:v>
                </c:pt>
                <c:pt idx="12728">
                  <c:v>17.677777777777798</c:v>
                </c:pt>
                <c:pt idx="12729">
                  <c:v>17.679166666666699</c:v>
                </c:pt>
                <c:pt idx="12730">
                  <c:v>17.6805555555556</c:v>
                </c:pt>
                <c:pt idx="12731">
                  <c:v>17.681944444444401</c:v>
                </c:pt>
                <c:pt idx="12732">
                  <c:v>17.683333333333302</c:v>
                </c:pt>
                <c:pt idx="12733">
                  <c:v>17.684722222222199</c:v>
                </c:pt>
                <c:pt idx="12734">
                  <c:v>17.686111111111099</c:v>
                </c:pt>
                <c:pt idx="12735">
                  <c:v>17.6875</c:v>
                </c:pt>
                <c:pt idx="12736">
                  <c:v>17.688888888888901</c:v>
                </c:pt>
                <c:pt idx="12737">
                  <c:v>17.690277777777801</c:v>
                </c:pt>
                <c:pt idx="12738">
                  <c:v>17.691666666666698</c:v>
                </c:pt>
                <c:pt idx="12739">
                  <c:v>17.693055555555599</c:v>
                </c:pt>
                <c:pt idx="12740">
                  <c:v>17.6944444444444</c:v>
                </c:pt>
                <c:pt idx="12741">
                  <c:v>17.695833333333301</c:v>
                </c:pt>
                <c:pt idx="12742">
                  <c:v>17.697222222222202</c:v>
                </c:pt>
                <c:pt idx="12743">
                  <c:v>17.698611111111099</c:v>
                </c:pt>
                <c:pt idx="12744">
                  <c:v>17.7</c:v>
                </c:pt>
                <c:pt idx="12745">
                  <c:v>17.7013888888889</c:v>
                </c:pt>
                <c:pt idx="12746">
                  <c:v>17.702777777777801</c:v>
                </c:pt>
                <c:pt idx="12747">
                  <c:v>17.704166666666701</c:v>
                </c:pt>
                <c:pt idx="12748">
                  <c:v>17.705555555555598</c:v>
                </c:pt>
                <c:pt idx="12749">
                  <c:v>17.7069444444444</c:v>
                </c:pt>
                <c:pt idx="12750">
                  <c:v>17.7083333333333</c:v>
                </c:pt>
                <c:pt idx="12751">
                  <c:v>17.709722222222201</c:v>
                </c:pt>
                <c:pt idx="12752">
                  <c:v>17.711111111111101</c:v>
                </c:pt>
                <c:pt idx="12753">
                  <c:v>17.712499999999999</c:v>
                </c:pt>
                <c:pt idx="12754">
                  <c:v>17.713888888888899</c:v>
                </c:pt>
                <c:pt idx="12755">
                  <c:v>17.7152777777778</c:v>
                </c:pt>
                <c:pt idx="12756">
                  <c:v>17.716666666666701</c:v>
                </c:pt>
                <c:pt idx="12757">
                  <c:v>17.718055555555601</c:v>
                </c:pt>
                <c:pt idx="12758">
                  <c:v>17.719444444444399</c:v>
                </c:pt>
                <c:pt idx="12759">
                  <c:v>17.720833333333299</c:v>
                </c:pt>
                <c:pt idx="12760">
                  <c:v>17.7222222222222</c:v>
                </c:pt>
                <c:pt idx="12761">
                  <c:v>17.723611111111101</c:v>
                </c:pt>
                <c:pt idx="12762">
                  <c:v>17.725000000000001</c:v>
                </c:pt>
                <c:pt idx="12763">
                  <c:v>17.726388888888899</c:v>
                </c:pt>
                <c:pt idx="12764">
                  <c:v>17.727777777777799</c:v>
                </c:pt>
                <c:pt idx="12765">
                  <c:v>17.7291666666667</c:v>
                </c:pt>
                <c:pt idx="12766">
                  <c:v>17.7305555555556</c:v>
                </c:pt>
                <c:pt idx="12767">
                  <c:v>17.731944444444402</c:v>
                </c:pt>
                <c:pt idx="12768">
                  <c:v>17.733333333333299</c:v>
                </c:pt>
                <c:pt idx="12769">
                  <c:v>17.734722222222199</c:v>
                </c:pt>
                <c:pt idx="12770">
                  <c:v>17.7361111111111</c:v>
                </c:pt>
                <c:pt idx="12771">
                  <c:v>17.737500000000001</c:v>
                </c:pt>
                <c:pt idx="12772">
                  <c:v>17.738888888888901</c:v>
                </c:pt>
                <c:pt idx="12773">
                  <c:v>17.740277777777798</c:v>
                </c:pt>
                <c:pt idx="12774">
                  <c:v>17.741666666666699</c:v>
                </c:pt>
                <c:pt idx="12775">
                  <c:v>17.7430555555556</c:v>
                </c:pt>
                <c:pt idx="12776">
                  <c:v>17.744444444444401</c:v>
                </c:pt>
                <c:pt idx="12777">
                  <c:v>17.745833333333302</c:v>
                </c:pt>
                <c:pt idx="12778">
                  <c:v>17.747222222222199</c:v>
                </c:pt>
                <c:pt idx="12779">
                  <c:v>17.748611111111099</c:v>
                </c:pt>
                <c:pt idx="12780">
                  <c:v>17.75</c:v>
                </c:pt>
                <c:pt idx="12781">
                  <c:v>17.751388888888901</c:v>
                </c:pt>
                <c:pt idx="12782">
                  <c:v>17.752777777777801</c:v>
                </c:pt>
                <c:pt idx="12783">
                  <c:v>17.754166666666698</c:v>
                </c:pt>
                <c:pt idx="12784">
                  <c:v>17.755555555555599</c:v>
                </c:pt>
                <c:pt idx="12785">
                  <c:v>17.7569444444444</c:v>
                </c:pt>
                <c:pt idx="12786">
                  <c:v>17.758333333333301</c:v>
                </c:pt>
                <c:pt idx="12787">
                  <c:v>17.759722222222202</c:v>
                </c:pt>
                <c:pt idx="12788">
                  <c:v>17.761111111111099</c:v>
                </c:pt>
                <c:pt idx="12789">
                  <c:v>17.762499999999999</c:v>
                </c:pt>
                <c:pt idx="12790">
                  <c:v>17.7638888888889</c:v>
                </c:pt>
                <c:pt idx="12791">
                  <c:v>17.765277777777801</c:v>
                </c:pt>
                <c:pt idx="12792">
                  <c:v>17.766666666666701</c:v>
                </c:pt>
                <c:pt idx="12793">
                  <c:v>17.768055555555598</c:v>
                </c:pt>
                <c:pt idx="12794">
                  <c:v>17.7694444444444</c:v>
                </c:pt>
                <c:pt idx="12795">
                  <c:v>17.7708333333333</c:v>
                </c:pt>
                <c:pt idx="12796">
                  <c:v>17.772222222222201</c:v>
                </c:pt>
                <c:pt idx="12797">
                  <c:v>17.773611111111101</c:v>
                </c:pt>
                <c:pt idx="12798">
                  <c:v>17.774999999999999</c:v>
                </c:pt>
                <c:pt idx="12799">
                  <c:v>17.776388888888899</c:v>
                </c:pt>
                <c:pt idx="12800">
                  <c:v>17.7777777777778</c:v>
                </c:pt>
                <c:pt idx="12801">
                  <c:v>17.779166666666701</c:v>
                </c:pt>
                <c:pt idx="12802">
                  <c:v>17.780555555555601</c:v>
                </c:pt>
                <c:pt idx="12803">
                  <c:v>17.781944444444399</c:v>
                </c:pt>
                <c:pt idx="12804">
                  <c:v>17.783333333333299</c:v>
                </c:pt>
                <c:pt idx="12805">
                  <c:v>17.7847222222222</c:v>
                </c:pt>
                <c:pt idx="12806">
                  <c:v>17.786111111111101</c:v>
                </c:pt>
                <c:pt idx="12807">
                  <c:v>17.787500000000001</c:v>
                </c:pt>
                <c:pt idx="12808">
                  <c:v>17.788888888888899</c:v>
                </c:pt>
                <c:pt idx="12809">
                  <c:v>17.790277777777799</c:v>
                </c:pt>
                <c:pt idx="12810">
                  <c:v>17.7916666666667</c:v>
                </c:pt>
                <c:pt idx="12811">
                  <c:v>17.7930555555556</c:v>
                </c:pt>
                <c:pt idx="12812">
                  <c:v>17.794444444444402</c:v>
                </c:pt>
                <c:pt idx="12813">
                  <c:v>17.795833333333299</c:v>
                </c:pt>
                <c:pt idx="12814">
                  <c:v>17.797222222222199</c:v>
                </c:pt>
                <c:pt idx="12815">
                  <c:v>17.7986111111111</c:v>
                </c:pt>
                <c:pt idx="12816">
                  <c:v>17.8</c:v>
                </c:pt>
                <c:pt idx="12817">
                  <c:v>17.801388888888901</c:v>
                </c:pt>
                <c:pt idx="12818">
                  <c:v>17.802777777777798</c:v>
                </c:pt>
                <c:pt idx="12819">
                  <c:v>17.804166666666699</c:v>
                </c:pt>
                <c:pt idx="12820">
                  <c:v>17.8055555555556</c:v>
                </c:pt>
                <c:pt idx="12821">
                  <c:v>17.806944444444401</c:v>
                </c:pt>
                <c:pt idx="12822">
                  <c:v>17.808333333333302</c:v>
                </c:pt>
                <c:pt idx="12823">
                  <c:v>17.809722222222199</c:v>
                </c:pt>
                <c:pt idx="12824">
                  <c:v>17.811111111111099</c:v>
                </c:pt>
                <c:pt idx="12825">
                  <c:v>17.8125</c:v>
                </c:pt>
                <c:pt idx="12826">
                  <c:v>17.813888888888901</c:v>
                </c:pt>
                <c:pt idx="12827">
                  <c:v>17.815277777777801</c:v>
                </c:pt>
                <c:pt idx="12828">
                  <c:v>17.816666666666698</c:v>
                </c:pt>
                <c:pt idx="12829">
                  <c:v>17.818055555555599</c:v>
                </c:pt>
                <c:pt idx="12830">
                  <c:v>17.8194444444444</c:v>
                </c:pt>
                <c:pt idx="12831">
                  <c:v>17.820833333333301</c:v>
                </c:pt>
                <c:pt idx="12832">
                  <c:v>17.822222222222202</c:v>
                </c:pt>
                <c:pt idx="12833">
                  <c:v>17.823611111111099</c:v>
                </c:pt>
                <c:pt idx="12834">
                  <c:v>17.824999999999999</c:v>
                </c:pt>
                <c:pt idx="12835">
                  <c:v>17.8263888888889</c:v>
                </c:pt>
                <c:pt idx="12836">
                  <c:v>17.827777777777801</c:v>
                </c:pt>
                <c:pt idx="12837">
                  <c:v>17.829166666666701</c:v>
                </c:pt>
                <c:pt idx="12838">
                  <c:v>17.830555555555598</c:v>
                </c:pt>
                <c:pt idx="12839">
                  <c:v>17.8319444444444</c:v>
                </c:pt>
                <c:pt idx="12840">
                  <c:v>17.8333333333333</c:v>
                </c:pt>
                <c:pt idx="12841">
                  <c:v>17.834722222222201</c:v>
                </c:pt>
                <c:pt idx="12842">
                  <c:v>17.836111111111101</c:v>
                </c:pt>
                <c:pt idx="12843">
                  <c:v>17.837499999999999</c:v>
                </c:pt>
                <c:pt idx="12844">
                  <c:v>17.838888888888899</c:v>
                </c:pt>
                <c:pt idx="12845">
                  <c:v>17.8402777777778</c:v>
                </c:pt>
                <c:pt idx="12846">
                  <c:v>17.841666666666701</c:v>
                </c:pt>
                <c:pt idx="12847">
                  <c:v>17.843055555555601</c:v>
                </c:pt>
                <c:pt idx="12848">
                  <c:v>17.844444444444399</c:v>
                </c:pt>
                <c:pt idx="12849">
                  <c:v>17.845833333333299</c:v>
                </c:pt>
                <c:pt idx="12850">
                  <c:v>17.8472222222222</c:v>
                </c:pt>
                <c:pt idx="12851">
                  <c:v>17.848611111111101</c:v>
                </c:pt>
                <c:pt idx="12852">
                  <c:v>17.850000000000001</c:v>
                </c:pt>
                <c:pt idx="12853">
                  <c:v>17.851388888888899</c:v>
                </c:pt>
                <c:pt idx="12854">
                  <c:v>17.852777777777799</c:v>
                </c:pt>
                <c:pt idx="12855">
                  <c:v>17.8541666666667</c:v>
                </c:pt>
                <c:pt idx="12856">
                  <c:v>17.8555555555556</c:v>
                </c:pt>
                <c:pt idx="12857">
                  <c:v>17.856944444444402</c:v>
                </c:pt>
                <c:pt idx="12858">
                  <c:v>17.858333333333299</c:v>
                </c:pt>
                <c:pt idx="12859">
                  <c:v>17.859722222222199</c:v>
                </c:pt>
                <c:pt idx="12860">
                  <c:v>17.8611111111111</c:v>
                </c:pt>
                <c:pt idx="12861">
                  <c:v>17.862500000000001</c:v>
                </c:pt>
                <c:pt idx="12862">
                  <c:v>17.863888888888901</c:v>
                </c:pt>
                <c:pt idx="12863">
                  <c:v>17.865277777777798</c:v>
                </c:pt>
                <c:pt idx="12864">
                  <c:v>17.866666666666699</c:v>
                </c:pt>
                <c:pt idx="12865">
                  <c:v>17.8680555555556</c:v>
                </c:pt>
                <c:pt idx="12866">
                  <c:v>17.869444444444401</c:v>
                </c:pt>
                <c:pt idx="12867">
                  <c:v>17.870833333333302</c:v>
                </c:pt>
                <c:pt idx="12868">
                  <c:v>17.872222222222199</c:v>
                </c:pt>
                <c:pt idx="12869">
                  <c:v>17.873611111111099</c:v>
                </c:pt>
                <c:pt idx="12870">
                  <c:v>17.875</c:v>
                </c:pt>
                <c:pt idx="12871">
                  <c:v>17.876388888888901</c:v>
                </c:pt>
                <c:pt idx="12872">
                  <c:v>17.877777777777801</c:v>
                </c:pt>
                <c:pt idx="12873">
                  <c:v>17.879166666666698</c:v>
                </c:pt>
                <c:pt idx="12874">
                  <c:v>17.880555555555599</c:v>
                </c:pt>
                <c:pt idx="12875">
                  <c:v>17.8819444444444</c:v>
                </c:pt>
                <c:pt idx="12876">
                  <c:v>17.883333333333301</c:v>
                </c:pt>
                <c:pt idx="12877">
                  <c:v>17.884722222222202</c:v>
                </c:pt>
                <c:pt idx="12878">
                  <c:v>17.886111111111099</c:v>
                </c:pt>
                <c:pt idx="12879">
                  <c:v>17.887499999999999</c:v>
                </c:pt>
                <c:pt idx="12880">
                  <c:v>17.8888888888889</c:v>
                </c:pt>
                <c:pt idx="12881">
                  <c:v>17.890277777777801</c:v>
                </c:pt>
                <c:pt idx="12882">
                  <c:v>17.891666666666701</c:v>
                </c:pt>
                <c:pt idx="12883">
                  <c:v>17.893055555555598</c:v>
                </c:pt>
                <c:pt idx="12884">
                  <c:v>17.8944444444444</c:v>
                </c:pt>
                <c:pt idx="12885">
                  <c:v>17.8958333333333</c:v>
                </c:pt>
                <c:pt idx="12886">
                  <c:v>17.897222222222201</c:v>
                </c:pt>
                <c:pt idx="12887">
                  <c:v>17.898611111111101</c:v>
                </c:pt>
                <c:pt idx="12888">
                  <c:v>17.899999999999999</c:v>
                </c:pt>
                <c:pt idx="12889">
                  <c:v>17.901388888888899</c:v>
                </c:pt>
                <c:pt idx="12890">
                  <c:v>17.9027777777778</c:v>
                </c:pt>
                <c:pt idx="12891">
                  <c:v>17.904166666666701</c:v>
                </c:pt>
                <c:pt idx="12892">
                  <c:v>17.905555555555601</c:v>
                </c:pt>
                <c:pt idx="12893">
                  <c:v>17.906944444444399</c:v>
                </c:pt>
                <c:pt idx="12894">
                  <c:v>17.908333333333299</c:v>
                </c:pt>
                <c:pt idx="12895">
                  <c:v>17.9097222222222</c:v>
                </c:pt>
                <c:pt idx="12896">
                  <c:v>17.911111111111101</c:v>
                </c:pt>
                <c:pt idx="12897">
                  <c:v>17.912500000000001</c:v>
                </c:pt>
                <c:pt idx="12898">
                  <c:v>17.913888888888899</c:v>
                </c:pt>
                <c:pt idx="12899">
                  <c:v>17.915277777777799</c:v>
                </c:pt>
                <c:pt idx="12900">
                  <c:v>17.9166666666667</c:v>
                </c:pt>
                <c:pt idx="12901">
                  <c:v>17.9180555555556</c:v>
                </c:pt>
                <c:pt idx="12902">
                  <c:v>17.919444444444402</c:v>
                </c:pt>
                <c:pt idx="12903">
                  <c:v>17.920833333333299</c:v>
                </c:pt>
                <c:pt idx="12904">
                  <c:v>17.922222222222199</c:v>
                </c:pt>
                <c:pt idx="12905">
                  <c:v>17.9236111111111</c:v>
                </c:pt>
                <c:pt idx="12906">
                  <c:v>17.925000000000001</c:v>
                </c:pt>
                <c:pt idx="12907">
                  <c:v>17.926388888888901</c:v>
                </c:pt>
                <c:pt idx="12908">
                  <c:v>17.927777777777798</c:v>
                </c:pt>
                <c:pt idx="12909">
                  <c:v>17.929166666666699</c:v>
                </c:pt>
                <c:pt idx="12910">
                  <c:v>17.9305555555556</c:v>
                </c:pt>
                <c:pt idx="12911">
                  <c:v>17.931944444444401</c:v>
                </c:pt>
                <c:pt idx="12912">
                  <c:v>17.933333333333302</c:v>
                </c:pt>
                <c:pt idx="12913">
                  <c:v>17.934722222222199</c:v>
                </c:pt>
                <c:pt idx="12914">
                  <c:v>17.936111111111099</c:v>
                </c:pt>
                <c:pt idx="12915">
                  <c:v>17.9375</c:v>
                </c:pt>
                <c:pt idx="12916">
                  <c:v>17.938888888888901</c:v>
                </c:pt>
                <c:pt idx="12917">
                  <c:v>17.940277777777801</c:v>
                </c:pt>
                <c:pt idx="12918">
                  <c:v>17.941666666666698</c:v>
                </c:pt>
                <c:pt idx="12919">
                  <c:v>17.943055555555599</c:v>
                </c:pt>
                <c:pt idx="12920">
                  <c:v>17.9444444444444</c:v>
                </c:pt>
                <c:pt idx="12921">
                  <c:v>17.945833333333301</c:v>
                </c:pt>
                <c:pt idx="12922">
                  <c:v>17.947222222222202</c:v>
                </c:pt>
                <c:pt idx="12923">
                  <c:v>17.948611111111099</c:v>
                </c:pt>
                <c:pt idx="12924">
                  <c:v>17.95</c:v>
                </c:pt>
                <c:pt idx="12925">
                  <c:v>17.9513888888889</c:v>
                </c:pt>
                <c:pt idx="12926">
                  <c:v>17.952777777777801</c:v>
                </c:pt>
                <c:pt idx="12927">
                  <c:v>17.954166666666701</c:v>
                </c:pt>
                <c:pt idx="12928">
                  <c:v>17.955555555555598</c:v>
                </c:pt>
                <c:pt idx="12929">
                  <c:v>17.9569444444444</c:v>
                </c:pt>
                <c:pt idx="12930">
                  <c:v>17.9583333333333</c:v>
                </c:pt>
                <c:pt idx="12931">
                  <c:v>17.959722222222201</c:v>
                </c:pt>
                <c:pt idx="12932">
                  <c:v>17.961111111111101</c:v>
                </c:pt>
                <c:pt idx="12933">
                  <c:v>17.962499999999999</c:v>
                </c:pt>
                <c:pt idx="12934">
                  <c:v>17.963888888888899</c:v>
                </c:pt>
                <c:pt idx="12935">
                  <c:v>17.9652777777778</c:v>
                </c:pt>
                <c:pt idx="12936">
                  <c:v>17.966666666666701</c:v>
                </c:pt>
                <c:pt idx="12937">
                  <c:v>17.968055555555601</c:v>
                </c:pt>
                <c:pt idx="12938">
                  <c:v>17.969444444444399</c:v>
                </c:pt>
                <c:pt idx="12939">
                  <c:v>17.970833333333299</c:v>
                </c:pt>
                <c:pt idx="12940">
                  <c:v>17.9722222222222</c:v>
                </c:pt>
                <c:pt idx="12941">
                  <c:v>17.973611111111101</c:v>
                </c:pt>
                <c:pt idx="12942">
                  <c:v>17.975000000000001</c:v>
                </c:pt>
                <c:pt idx="12943">
                  <c:v>17.976388888888899</c:v>
                </c:pt>
                <c:pt idx="12944">
                  <c:v>17.977777777777799</c:v>
                </c:pt>
                <c:pt idx="12945">
                  <c:v>17.9791666666667</c:v>
                </c:pt>
                <c:pt idx="12946">
                  <c:v>17.9805555555556</c:v>
                </c:pt>
                <c:pt idx="12947">
                  <c:v>17.981944444444402</c:v>
                </c:pt>
                <c:pt idx="12948">
                  <c:v>17.983333333333299</c:v>
                </c:pt>
                <c:pt idx="12949">
                  <c:v>17.984722222222199</c:v>
                </c:pt>
                <c:pt idx="12950">
                  <c:v>17.9861111111111</c:v>
                </c:pt>
                <c:pt idx="12951">
                  <c:v>17.987500000000001</c:v>
                </c:pt>
                <c:pt idx="12952">
                  <c:v>17.988888888888901</c:v>
                </c:pt>
                <c:pt idx="12953">
                  <c:v>17.990277777777798</c:v>
                </c:pt>
                <c:pt idx="12954">
                  <c:v>17.991666666666699</c:v>
                </c:pt>
                <c:pt idx="12955">
                  <c:v>17.9930555555556</c:v>
                </c:pt>
                <c:pt idx="12956">
                  <c:v>17.994444444444401</c:v>
                </c:pt>
                <c:pt idx="12957">
                  <c:v>17.995833333333302</c:v>
                </c:pt>
                <c:pt idx="12958">
                  <c:v>17.997222222222199</c:v>
                </c:pt>
                <c:pt idx="12959">
                  <c:v>17.998611111111099</c:v>
                </c:pt>
                <c:pt idx="12960">
                  <c:v>18</c:v>
                </c:pt>
                <c:pt idx="12961">
                  <c:v>18.001388888888901</c:v>
                </c:pt>
                <c:pt idx="12962">
                  <c:v>18.002777777777801</c:v>
                </c:pt>
                <c:pt idx="12963">
                  <c:v>18.004166666666698</c:v>
                </c:pt>
                <c:pt idx="12964">
                  <c:v>18.005555555555599</c:v>
                </c:pt>
                <c:pt idx="12965">
                  <c:v>18.0069444444444</c:v>
                </c:pt>
                <c:pt idx="12966">
                  <c:v>18.008333333333301</c:v>
                </c:pt>
                <c:pt idx="12967">
                  <c:v>18.009722222222202</c:v>
                </c:pt>
                <c:pt idx="12968">
                  <c:v>18.011111111111099</c:v>
                </c:pt>
                <c:pt idx="12969">
                  <c:v>18.012499999999999</c:v>
                </c:pt>
                <c:pt idx="12970">
                  <c:v>18.0138888888889</c:v>
                </c:pt>
                <c:pt idx="12971">
                  <c:v>18.015277777777801</c:v>
                </c:pt>
                <c:pt idx="12972">
                  <c:v>18.016666666666701</c:v>
                </c:pt>
                <c:pt idx="12973">
                  <c:v>18.018055555555598</c:v>
                </c:pt>
                <c:pt idx="12974">
                  <c:v>18.0194444444444</c:v>
                </c:pt>
                <c:pt idx="12975">
                  <c:v>18.0208333333333</c:v>
                </c:pt>
                <c:pt idx="12976">
                  <c:v>18.022222222222201</c:v>
                </c:pt>
                <c:pt idx="12977">
                  <c:v>18.023611111111101</c:v>
                </c:pt>
                <c:pt idx="12978">
                  <c:v>18.024999999999999</c:v>
                </c:pt>
                <c:pt idx="12979">
                  <c:v>18.026388888888899</c:v>
                </c:pt>
                <c:pt idx="12980">
                  <c:v>18.0277777777778</c:v>
                </c:pt>
                <c:pt idx="12981">
                  <c:v>18.029166666666701</c:v>
                </c:pt>
                <c:pt idx="12982">
                  <c:v>18.030555555555601</c:v>
                </c:pt>
                <c:pt idx="12983">
                  <c:v>18.031944444444399</c:v>
                </c:pt>
                <c:pt idx="12984">
                  <c:v>18.033333333333299</c:v>
                </c:pt>
                <c:pt idx="12985">
                  <c:v>18.0347222222222</c:v>
                </c:pt>
                <c:pt idx="12986">
                  <c:v>18.036111111111101</c:v>
                </c:pt>
                <c:pt idx="12987">
                  <c:v>18.037500000000001</c:v>
                </c:pt>
                <c:pt idx="12988">
                  <c:v>18.038888888888899</c:v>
                </c:pt>
                <c:pt idx="12989">
                  <c:v>18.040277777777799</c:v>
                </c:pt>
                <c:pt idx="12990">
                  <c:v>18.0416666666667</c:v>
                </c:pt>
                <c:pt idx="12991">
                  <c:v>18.0430555555556</c:v>
                </c:pt>
                <c:pt idx="12992">
                  <c:v>18.044444444444402</c:v>
                </c:pt>
                <c:pt idx="12993">
                  <c:v>18.045833333333299</c:v>
                </c:pt>
                <c:pt idx="12994">
                  <c:v>18.047222222222199</c:v>
                </c:pt>
                <c:pt idx="12995">
                  <c:v>18.0486111111111</c:v>
                </c:pt>
                <c:pt idx="12996">
                  <c:v>18.05</c:v>
                </c:pt>
                <c:pt idx="12997">
                  <c:v>18.051388888888901</c:v>
                </c:pt>
                <c:pt idx="12998">
                  <c:v>18.052777777777798</c:v>
                </c:pt>
                <c:pt idx="12999">
                  <c:v>18.054166666666699</c:v>
                </c:pt>
                <c:pt idx="13000">
                  <c:v>18.0555555555556</c:v>
                </c:pt>
                <c:pt idx="13001">
                  <c:v>18.056944444444401</c:v>
                </c:pt>
                <c:pt idx="13002">
                  <c:v>18.058333333333302</c:v>
                </c:pt>
                <c:pt idx="13003">
                  <c:v>18.059722222222199</c:v>
                </c:pt>
                <c:pt idx="13004">
                  <c:v>18.061111111111099</c:v>
                </c:pt>
                <c:pt idx="13005">
                  <c:v>18.0625</c:v>
                </c:pt>
                <c:pt idx="13006">
                  <c:v>18.063888888888901</c:v>
                </c:pt>
                <c:pt idx="13007">
                  <c:v>18.065277777777801</c:v>
                </c:pt>
                <c:pt idx="13008">
                  <c:v>18.066666666666698</c:v>
                </c:pt>
                <c:pt idx="13009">
                  <c:v>18.068055555555599</c:v>
                </c:pt>
                <c:pt idx="13010">
                  <c:v>18.0694444444444</c:v>
                </c:pt>
                <c:pt idx="13011">
                  <c:v>18.070833333333301</c:v>
                </c:pt>
                <c:pt idx="13012">
                  <c:v>18.072222222222202</c:v>
                </c:pt>
                <c:pt idx="13013">
                  <c:v>18.073611111111099</c:v>
                </c:pt>
                <c:pt idx="13014">
                  <c:v>18.074999999999999</c:v>
                </c:pt>
                <c:pt idx="13015">
                  <c:v>18.0763888888889</c:v>
                </c:pt>
                <c:pt idx="13016">
                  <c:v>18.077777777777801</c:v>
                </c:pt>
                <c:pt idx="13017">
                  <c:v>18.079166666666701</c:v>
                </c:pt>
                <c:pt idx="13018">
                  <c:v>18.080555555555598</c:v>
                </c:pt>
                <c:pt idx="13019">
                  <c:v>18.0819444444444</c:v>
                </c:pt>
                <c:pt idx="13020">
                  <c:v>18.0833333333333</c:v>
                </c:pt>
                <c:pt idx="13021">
                  <c:v>18.084722222222201</c:v>
                </c:pt>
                <c:pt idx="13022">
                  <c:v>18.086111111111101</c:v>
                </c:pt>
                <c:pt idx="13023">
                  <c:v>18.087499999999999</c:v>
                </c:pt>
                <c:pt idx="13024">
                  <c:v>18.088888888888899</c:v>
                </c:pt>
                <c:pt idx="13025">
                  <c:v>18.0902777777778</c:v>
                </c:pt>
                <c:pt idx="13026">
                  <c:v>18.091666666666701</c:v>
                </c:pt>
                <c:pt idx="13027">
                  <c:v>18.093055555555601</c:v>
                </c:pt>
                <c:pt idx="13028">
                  <c:v>18.094444444444399</c:v>
                </c:pt>
                <c:pt idx="13029">
                  <c:v>18.095833333333299</c:v>
                </c:pt>
                <c:pt idx="13030">
                  <c:v>18.0972222222222</c:v>
                </c:pt>
                <c:pt idx="13031">
                  <c:v>18.098611111111101</c:v>
                </c:pt>
                <c:pt idx="13032">
                  <c:v>18.100000000000001</c:v>
                </c:pt>
                <c:pt idx="13033">
                  <c:v>18.101388888888899</c:v>
                </c:pt>
                <c:pt idx="13034">
                  <c:v>18.102777777777799</c:v>
                </c:pt>
                <c:pt idx="13035">
                  <c:v>18.1041666666667</c:v>
                </c:pt>
                <c:pt idx="13036">
                  <c:v>18.1055555555556</c:v>
                </c:pt>
                <c:pt idx="13037">
                  <c:v>18.106944444444402</c:v>
                </c:pt>
                <c:pt idx="13038">
                  <c:v>18.108333333333299</c:v>
                </c:pt>
                <c:pt idx="13039">
                  <c:v>18.109722222222199</c:v>
                </c:pt>
                <c:pt idx="13040">
                  <c:v>18.1111111111111</c:v>
                </c:pt>
                <c:pt idx="13041">
                  <c:v>18.112500000000001</c:v>
                </c:pt>
                <c:pt idx="13042">
                  <c:v>18.113888888888901</c:v>
                </c:pt>
                <c:pt idx="13043">
                  <c:v>18.115277777777798</c:v>
                </c:pt>
                <c:pt idx="13044">
                  <c:v>18.116666666666699</c:v>
                </c:pt>
                <c:pt idx="13045">
                  <c:v>18.1180555555556</c:v>
                </c:pt>
                <c:pt idx="13046">
                  <c:v>18.119444444444401</c:v>
                </c:pt>
                <c:pt idx="13047">
                  <c:v>18.120833333333302</c:v>
                </c:pt>
                <c:pt idx="13048">
                  <c:v>18.122222222222199</c:v>
                </c:pt>
                <c:pt idx="13049">
                  <c:v>18.123611111111099</c:v>
                </c:pt>
                <c:pt idx="13050">
                  <c:v>18.125</c:v>
                </c:pt>
                <c:pt idx="13051">
                  <c:v>18.126388888888901</c:v>
                </c:pt>
                <c:pt idx="13052">
                  <c:v>18.127777777777801</c:v>
                </c:pt>
                <c:pt idx="13053">
                  <c:v>18.129166666666698</c:v>
                </c:pt>
                <c:pt idx="13054">
                  <c:v>18.130555555555599</c:v>
                </c:pt>
                <c:pt idx="13055">
                  <c:v>18.1319444444444</c:v>
                </c:pt>
                <c:pt idx="13056">
                  <c:v>18.133333333333301</c:v>
                </c:pt>
                <c:pt idx="13057">
                  <c:v>18.134722222222202</c:v>
                </c:pt>
                <c:pt idx="13058">
                  <c:v>18.136111111111099</c:v>
                </c:pt>
                <c:pt idx="13059">
                  <c:v>18.137499999999999</c:v>
                </c:pt>
                <c:pt idx="13060">
                  <c:v>18.1388888888889</c:v>
                </c:pt>
                <c:pt idx="13061">
                  <c:v>18.140277777777801</c:v>
                </c:pt>
                <c:pt idx="13062">
                  <c:v>18.141666666666701</c:v>
                </c:pt>
                <c:pt idx="13063">
                  <c:v>18.143055555555598</c:v>
                </c:pt>
                <c:pt idx="13064">
                  <c:v>18.1444444444444</c:v>
                </c:pt>
                <c:pt idx="13065">
                  <c:v>18.1458333333333</c:v>
                </c:pt>
                <c:pt idx="13066">
                  <c:v>18.147222222222201</c:v>
                </c:pt>
                <c:pt idx="13067">
                  <c:v>18.148611111111101</c:v>
                </c:pt>
                <c:pt idx="13068">
                  <c:v>18.149999999999999</c:v>
                </c:pt>
                <c:pt idx="13069">
                  <c:v>18.151388888888899</c:v>
                </c:pt>
                <c:pt idx="13070">
                  <c:v>18.1527777777778</c:v>
                </c:pt>
                <c:pt idx="13071">
                  <c:v>18.154166666666701</c:v>
                </c:pt>
                <c:pt idx="13072">
                  <c:v>18.155555555555601</c:v>
                </c:pt>
                <c:pt idx="13073">
                  <c:v>18.156944444444399</c:v>
                </c:pt>
                <c:pt idx="13074">
                  <c:v>18.158333333333299</c:v>
                </c:pt>
                <c:pt idx="13075">
                  <c:v>18.1597222222222</c:v>
                </c:pt>
                <c:pt idx="13076">
                  <c:v>18.161111111111101</c:v>
                </c:pt>
                <c:pt idx="13077">
                  <c:v>18.162500000000001</c:v>
                </c:pt>
                <c:pt idx="13078">
                  <c:v>18.163888888888899</c:v>
                </c:pt>
                <c:pt idx="13079">
                  <c:v>18.165277777777799</c:v>
                </c:pt>
                <c:pt idx="13080">
                  <c:v>18.1666666666667</c:v>
                </c:pt>
                <c:pt idx="13081">
                  <c:v>18.1680555555556</c:v>
                </c:pt>
                <c:pt idx="13082">
                  <c:v>18.169444444444402</c:v>
                </c:pt>
                <c:pt idx="13083">
                  <c:v>18.170833333333299</c:v>
                </c:pt>
                <c:pt idx="13084">
                  <c:v>18.172222222222199</c:v>
                </c:pt>
                <c:pt idx="13085">
                  <c:v>18.1736111111111</c:v>
                </c:pt>
                <c:pt idx="13086">
                  <c:v>18.175000000000001</c:v>
                </c:pt>
                <c:pt idx="13087">
                  <c:v>18.176388888888901</c:v>
                </c:pt>
                <c:pt idx="13088">
                  <c:v>18.177777777777798</c:v>
                </c:pt>
                <c:pt idx="13089">
                  <c:v>18.179166666666699</c:v>
                </c:pt>
                <c:pt idx="13090">
                  <c:v>18.1805555555556</c:v>
                </c:pt>
                <c:pt idx="13091">
                  <c:v>18.181944444444401</c:v>
                </c:pt>
                <c:pt idx="13092">
                  <c:v>18.183333333333302</c:v>
                </c:pt>
                <c:pt idx="13093">
                  <c:v>18.184722222222199</c:v>
                </c:pt>
                <c:pt idx="13094">
                  <c:v>18.186111111111099</c:v>
                </c:pt>
                <c:pt idx="13095">
                  <c:v>18.1875</c:v>
                </c:pt>
                <c:pt idx="13096">
                  <c:v>18.188888888888901</c:v>
                </c:pt>
                <c:pt idx="13097">
                  <c:v>18.190277777777801</c:v>
                </c:pt>
                <c:pt idx="13098">
                  <c:v>18.191666666666698</c:v>
                </c:pt>
                <c:pt idx="13099">
                  <c:v>18.193055555555599</c:v>
                </c:pt>
                <c:pt idx="13100">
                  <c:v>18.1944444444444</c:v>
                </c:pt>
                <c:pt idx="13101">
                  <c:v>18.195833333333301</c:v>
                </c:pt>
                <c:pt idx="13102">
                  <c:v>18.197222222222202</c:v>
                </c:pt>
                <c:pt idx="13103">
                  <c:v>18.198611111111099</c:v>
                </c:pt>
                <c:pt idx="13104">
                  <c:v>18.2</c:v>
                </c:pt>
                <c:pt idx="13105">
                  <c:v>18.2013888888889</c:v>
                </c:pt>
                <c:pt idx="13106">
                  <c:v>18.202777777777801</c:v>
                </c:pt>
                <c:pt idx="13107">
                  <c:v>18.204166666666701</c:v>
                </c:pt>
                <c:pt idx="13108">
                  <c:v>18.205555555555598</c:v>
                </c:pt>
                <c:pt idx="13109">
                  <c:v>18.2069444444444</c:v>
                </c:pt>
                <c:pt idx="13110">
                  <c:v>18.2083333333333</c:v>
                </c:pt>
                <c:pt idx="13111">
                  <c:v>18.209722222222201</c:v>
                </c:pt>
                <c:pt idx="13112">
                  <c:v>18.211111111111101</c:v>
                </c:pt>
                <c:pt idx="13113">
                  <c:v>18.212499999999999</c:v>
                </c:pt>
                <c:pt idx="13114">
                  <c:v>18.213888888888899</c:v>
                </c:pt>
                <c:pt idx="13115">
                  <c:v>18.2152777777778</c:v>
                </c:pt>
                <c:pt idx="13116">
                  <c:v>18.216666666666701</c:v>
                </c:pt>
                <c:pt idx="13117">
                  <c:v>18.218055555555601</c:v>
                </c:pt>
                <c:pt idx="13118">
                  <c:v>18.219444444444399</c:v>
                </c:pt>
                <c:pt idx="13119">
                  <c:v>18.220833333333299</c:v>
                </c:pt>
                <c:pt idx="13120">
                  <c:v>18.2222222222222</c:v>
                </c:pt>
                <c:pt idx="13121">
                  <c:v>18.223611111111101</c:v>
                </c:pt>
                <c:pt idx="13122">
                  <c:v>18.225000000000001</c:v>
                </c:pt>
                <c:pt idx="13123">
                  <c:v>18.226388888888899</c:v>
                </c:pt>
                <c:pt idx="13124">
                  <c:v>18.227777777777799</c:v>
                </c:pt>
                <c:pt idx="13125">
                  <c:v>18.2291666666667</c:v>
                </c:pt>
                <c:pt idx="13126">
                  <c:v>18.2305555555556</c:v>
                </c:pt>
                <c:pt idx="13127">
                  <c:v>18.231944444444402</c:v>
                </c:pt>
                <c:pt idx="13128">
                  <c:v>18.233333333333299</c:v>
                </c:pt>
                <c:pt idx="13129">
                  <c:v>18.234722222222199</c:v>
                </c:pt>
                <c:pt idx="13130">
                  <c:v>18.2361111111111</c:v>
                </c:pt>
                <c:pt idx="13131">
                  <c:v>18.237500000000001</c:v>
                </c:pt>
                <c:pt idx="13132">
                  <c:v>18.238888888888901</c:v>
                </c:pt>
                <c:pt idx="13133">
                  <c:v>18.240277777777798</c:v>
                </c:pt>
                <c:pt idx="13134">
                  <c:v>18.241666666666699</c:v>
                </c:pt>
                <c:pt idx="13135">
                  <c:v>18.2430555555556</c:v>
                </c:pt>
                <c:pt idx="13136">
                  <c:v>18.244444444444401</c:v>
                </c:pt>
                <c:pt idx="13137">
                  <c:v>18.245833333333302</c:v>
                </c:pt>
                <c:pt idx="13138">
                  <c:v>18.247222222222199</c:v>
                </c:pt>
                <c:pt idx="13139">
                  <c:v>18.248611111111099</c:v>
                </c:pt>
                <c:pt idx="13140">
                  <c:v>18.25</c:v>
                </c:pt>
                <c:pt idx="13141">
                  <c:v>18.251388888888901</c:v>
                </c:pt>
                <c:pt idx="13142">
                  <c:v>18.252777777777801</c:v>
                </c:pt>
                <c:pt idx="13143">
                  <c:v>18.254166666666698</c:v>
                </c:pt>
                <c:pt idx="13144">
                  <c:v>18.255555555555599</c:v>
                </c:pt>
                <c:pt idx="13145">
                  <c:v>18.2569444444444</c:v>
                </c:pt>
                <c:pt idx="13146">
                  <c:v>18.258333333333301</c:v>
                </c:pt>
                <c:pt idx="13147">
                  <c:v>18.259722222222202</c:v>
                </c:pt>
                <c:pt idx="13148">
                  <c:v>18.261111111111099</c:v>
                </c:pt>
                <c:pt idx="13149">
                  <c:v>18.262499999999999</c:v>
                </c:pt>
                <c:pt idx="13150">
                  <c:v>18.2638888888889</c:v>
                </c:pt>
                <c:pt idx="13151">
                  <c:v>18.265277777777801</c:v>
                </c:pt>
                <c:pt idx="13152">
                  <c:v>18.266666666666701</c:v>
                </c:pt>
                <c:pt idx="13153">
                  <c:v>18.268055555555598</c:v>
                </c:pt>
                <c:pt idx="13154">
                  <c:v>18.2694444444444</c:v>
                </c:pt>
                <c:pt idx="13155">
                  <c:v>18.2708333333333</c:v>
                </c:pt>
                <c:pt idx="13156">
                  <c:v>18.272222222222201</c:v>
                </c:pt>
                <c:pt idx="13157">
                  <c:v>18.273611111111101</c:v>
                </c:pt>
                <c:pt idx="13158">
                  <c:v>18.274999999999999</c:v>
                </c:pt>
                <c:pt idx="13159">
                  <c:v>18.276388888888899</c:v>
                </c:pt>
                <c:pt idx="13160">
                  <c:v>18.2777777777778</c:v>
                </c:pt>
                <c:pt idx="13161">
                  <c:v>18.279166666666701</c:v>
                </c:pt>
                <c:pt idx="13162">
                  <c:v>18.280555555555601</c:v>
                </c:pt>
                <c:pt idx="13163">
                  <c:v>18.281944444444399</c:v>
                </c:pt>
                <c:pt idx="13164">
                  <c:v>18.283333333333299</c:v>
                </c:pt>
                <c:pt idx="13165">
                  <c:v>18.2847222222222</c:v>
                </c:pt>
                <c:pt idx="13166">
                  <c:v>18.286111111111101</c:v>
                </c:pt>
                <c:pt idx="13167">
                  <c:v>18.287500000000001</c:v>
                </c:pt>
                <c:pt idx="13168">
                  <c:v>18.288888888888899</c:v>
                </c:pt>
                <c:pt idx="13169">
                  <c:v>18.290277777777799</c:v>
                </c:pt>
                <c:pt idx="13170">
                  <c:v>18.2916666666667</c:v>
                </c:pt>
                <c:pt idx="13171">
                  <c:v>18.2930555555556</c:v>
                </c:pt>
                <c:pt idx="13172">
                  <c:v>18.294444444444402</c:v>
                </c:pt>
                <c:pt idx="13173">
                  <c:v>18.295833333333299</c:v>
                </c:pt>
                <c:pt idx="13174">
                  <c:v>18.297222222222199</c:v>
                </c:pt>
                <c:pt idx="13175">
                  <c:v>18.2986111111111</c:v>
                </c:pt>
                <c:pt idx="13176">
                  <c:v>18.3</c:v>
                </c:pt>
                <c:pt idx="13177">
                  <c:v>18.301388888888901</c:v>
                </c:pt>
                <c:pt idx="13178">
                  <c:v>18.302777777777798</c:v>
                </c:pt>
                <c:pt idx="13179">
                  <c:v>18.304166666666699</c:v>
                </c:pt>
                <c:pt idx="13180">
                  <c:v>18.3055555555556</c:v>
                </c:pt>
                <c:pt idx="13181">
                  <c:v>18.306944444444401</c:v>
                </c:pt>
                <c:pt idx="13182">
                  <c:v>18.308333333333302</c:v>
                </c:pt>
                <c:pt idx="13183">
                  <c:v>18.309722222222199</c:v>
                </c:pt>
                <c:pt idx="13184">
                  <c:v>18.311111111111099</c:v>
                </c:pt>
                <c:pt idx="13185">
                  <c:v>18.3125</c:v>
                </c:pt>
                <c:pt idx="13186">
                  <c:v>18.313888888888901</c:v>
                </c:pt>
                <c:pt idx="13187">
                  <c:v>18.315277777777801</c:v>
                </c:pt>
                <c:pt idx="13188">
                  <c:v>18.316666666666698</c:v>
                </c:pt>
                <c:pt idx="13189">
                  <c:v>18.318055555555599</c:v>
                </c:pt>
                <c:pt idx="13190">
                  <c:v>18.3194444444444</c:v>
                </c:pt>
                <c:pt idx="13191">
                  <c:v>18.320833333333301</c:v>
                </c:pt>
                <c:pt idx="13192">
                  <c:v>18.322222222222202</c:v>
                </c:pt>
                <c:pt idx="13193">
                  <c:v>18.323611111111099</c:v>
                </c:pt>
                <c:pt idx="13194">
                  <c:v>18.324999999999999</c:v>
                </c:pt>
                <c:pt idx="13195">
                  <c:v>18.3263888888889</c:v>
                </c:pt>
                <c:pt idx="13196">
                  <c:v>18.327777777777801</c:v>
                </c:pt>
                <c:pt idx="13197">
                  <c:v>18.329166666666701</c:v>
                </c:pt>
                <c:pt idx="13198">
                  <c:v>18.330555555555598</c:v>
                </c:pt>
                <c:pt idx="13199">
                  <c:v>18.3319444444444</c:v>
                </c:pt>
                <c:pt idx="13200">
                  <c:v>18.3333333333333</c:v>
                </c:pt>
                <c:pt idx="13201">
                  <c:v>18.334722222222201</c:v>
                </c:pt>
                <c:pt idx="13202">
                  <c:v>18.336111111111101</c:v>
                </c:pt>
                <c:pt idx="13203">
                  <c:v>18.337499999999999</c:v>
                </c:pt>
                <c:pt idx="13204">
                  <c:v>18.338888888888899</c:v>
                </c:pt>
                <c:pt idx="13205">
                  <c:v>18.3402777777778</c:v>
                </c:pt>
                <c:pt idx="13206">
                  <c:v>18.341666666666701</c:v>
                </c:pt>
                <c:pt idx="13207">
                  <c:v>18.343055555555601</c:v>
                </c:pt>
                <c:pt idx="13208">
                  <c:v>18.344444444444399</c:v>
                </c:pt>
                <c:pt idx="13209">
                  <c:v>18.345833333333299</c:v>
                </c:pt>
                <c:pt idx="13210">
                  <c:v>18.3472222222222</c:v>
                </c:pt>
                <c:pt idx="13211">
                  <c:v>18.348611111111101</c:v>
                </c:pt>
                <c:pt idx="13212">
                  <c:v>18.350000000000001</c:v>
                </c:pt>
                <c:pt idx="13213">
                  <c:v>18.351388888888899</c:v>
                </c:pt>
                <c:pt idx="13214">
                  <c:v>18.352777777777799</c:v>
                </c:pt>
                <c:pt idx="13215">
                  <c:v>18.3541666666667</c:v>
                </c:pt>
                <c:pt idx="13216">
                  <c:v>18.3555555555556</c:v>
                </c:pt>
                <c:pt idx="13217">
                  <c:v>18.356944444444402</c:v>
                </c:pt>
                <c:pt idx="13218">
                  <c:v>18.358333333333299</c:v>
                </c:pt>
                <c:pt idx="13219">
                  <c:v>18.359722222222199</c:v>
                </c:pt>
                <c:pt idx="13220">
                  <c:v>18.3611111111111</c:v>
                </c:pt>
                <c:pt idx="13221">
                  <c:v>18.362500000000001</c:v>
                </c:pt>
                <c:pt idx="13222">
                  <c:v>18.363888888888901</c:v>
                </c:pt>
                <c:pt idx="13223">
                  <c:v>18.365277777777798</c:v>
                </c:pt>
                <c:pt idx="13224">
                  <c:v>18.366666666666699</c:v>
                </c:pt>
                <c:pt idx="13225">
                  <c:v>18.3680555555556</c:v>
                </c:pt>
                <c:pt idx="13226">
                  <c:v>18.369444444444401</c:v>
                </c:pt>
                <c:pt idx="13227">
                  <c:v>18.370833333333302</c:v>
                </c:pt>
                <c:pt idx="13228">
                  <c:v>18.372222222222199</c:v>
                </c:pt>
                <c:pt idx="13229">
                  <c:v>18.373611111111099</c:v>
                </c:pt>
                <c:pt idx="13230">
                  <c:v>18.375</c:v>
                </c:pt>
                <c:pt idx="13231">
                  <c:v>18.376388888888901</c:v>
                </c:pt>
                <c:pt idx="13232">
                  <c:v>18.377777777777801</c:v>
                </c:pt>
                <c:pt idx="13233">
                  <c:v>18.379166666666698</c:v>
                </c:pt>
                <c:pt idx="13234">
                  <c:v>18.380555555555599</c:v>
                </c:pt>
                <c:pt idx="13235">
                  <c:v>18.3819444444444</c:v>
                </c:pt>
                <c:pt idx="13236">
                  <c:v>18.383333333333301</c:v>
                </c:pt>
                <c:pt idx="13237">
                  <c:v>18.384722222222202</c:v>
                </c:pt>
                <c:pt idx="13238">
                  <c:v>18.386111111111099</c:v>
                </c:pt>
                <c:pt idx="13239">
                  <c:v>18.387499999999999</c:v>
                </c:pt>
                <c:pt idx="13240">
                  <c:v>18.3888888888889</c:v>
                </c:pt>
                <c:pt idx="13241">
                  <c:v>18.390277777777801</c:v>
                </c:pt>
                <c:pt idx="13242">
                  <c:v>18.391666666666701</c:v>
                </c:pt>
                <c:pt idx="13243">
                  <c:v>18.393055555555598</c:v>
                </c:pt>
                <c:pt idx="13244">
                  <c:v>18.3944444444444</c:v>
                </c:pt>
                <c:pt idx="13245">
                  <c:v>18.3958333333333</c:v>
                </c:pt>
                <c:pt idx="13246">
                  <c:v>18.397222222222201</c:v>
                </c:pt>
                <c:pt idx="13247">
                  <c:v>18.398611111111101</c:v>
                </c:pt>
                <c:pt idx="13248">
                  <c:v>18.399999999999999</c:v>
                </c:pt>
                <c:pt idx="13249">
                  <c:v>18.401388888888899</c:v>
                </c:pt>
                <c:pt idx="13250">
                  <c:v>18.4027777777778</c:v>
                </c:pt>
                <c:pt idx="13251">
                  <c:v>18.404166666666701</c:v>
                </c:pt>
                <c:pt idx="13252">
                  <c:v>18.405555555555601</c:v>
                </c:pt>
                <c:pt idx="13253">
                  <c:v>18.406944444444399</c:v>
                </c:pt>
                <c:pt idx="13254">
                  <c:v>18.408333333333299</c:v>
                </c:pt>
                <c:pt idx="13255">
                  <c:v>18.4097222222222</c:v>
                </c:pt>
                <c:pt idx="13256">
                  <c:v>18.411111111111101</c:v>
                </c:pt>
                <c:pt idx="13257">
                  <c:v>18.412500000000001</c:v>
                </c:pt>
                <c:pt idx="13258">
                  <c:v>18.413888888888899</c:v>
                </c:pt>
                <c:pt idx="13259">
                  <c:v>18.415277777777799</c:v>
                </c:pt>
                <c:pt idx="13260">
                  <c:v>18.4166666666667</c:v>
                </c:pt>
                <c:pt idx="13261">
                  <c:v>18.4180555555556</c:v>
                </c:pt>
                <c:pt idx="13262">
                  <c:v>18.419444444444402</c:v>
                </c:pt>
                <c:pt idx="13263">
                  <c:v>18.420833333333299</c:v>
                </c:pt>
                <c:pt idx="13264">
                  <c:v>18.422222222222199</c:v>
                </c:pt>
                <c:pt idx="13265">
                  <c:v>18.4236111111111</c:v>
                </c:pt>
                <c:pt idx="13266">
                  <c:v>18.425000000000001</c:v>
                </c:pt>
                <c:pt idx="13267">
                  <c:v>18.426388888888901</c:v>
                </c:pt>
                <c:pt idx="13268">
                  <c:v>18.427777777777798</c:v>
                </c:pt>
                <c:pt idx="13269">
                  <c:v>18.429166666666699</c:v>
                </c:pt>
                <c:pt idx="13270">
                  <c:v>18.4305555555556</c:v>
                </c:pt>
                <c:pt idx="13271">
                  <c:v>18.431944444444401</c:v>
                </c:pt>
                <c:pt idx="13272">
                  <c:v>18.433333333333302</c:v>
                </c:pt>
                <c:pt idx="13273">
                  <c:v>18.434722222222199</c:v>
                </c:pt>
                <c:pt idx="13274">
                  <c:v>18.436111111111099</c:v>
                </c:pt>
                <c:pt idx="13275">
                  <c:v>18.4375</c:v>
                </c:pt>
                <c:pt idx="13276">
                  <c:v>18.438888888888901</c:v>
                </c:pt>
                <c:pt idx="13277">
                  <c:v>18.440277777777801</c:v>
                </c:pt>
                <c:pt idx="13278">
                  <c:v>18.441666666666698</c:v>
                </c:pt>
                <c:pt idx="13279">
                  <c:v>18.443055555555599</c:v>
                </c:pt>
                <c:pt idx="13280">
                  <c:v>18.4444444444444</c:v>
                </c:pt>
                <c:pt idx="13281">
                  <c:v>18.445833333333301</c:v>
                </c:pt>
                <c:pt idx="13282">
                  <c:v>18.447222222222202</c:v>
                </c:pt>
                <c:pt idx="13283">
                  <c:v>18.448611111111099</c:v>
                </c:pt>
                <c:pt idx="13284">
                  <c:v>18.45</c:v>
                </c:pt>
                <c:pt idx="13285">
                  <c:v>18.4513888888889</c:v>
                </c:pt>
                <c:pt idx="13286">
                  <c:v>18.452777777777801</c:v>
                </c:pt>
                <c:pt idx="13287">
                  <c:v>18.454166666666701</c:v>
                </c:pt>
                <c:pt idx="13288">
                  <c:v>18.455555555555598</c:v>
                </c:pt>
                <c:pt idx="13289">
                  <c:v>18.4569444444444</c:v>
                </c:pt>
                <c:pt idx="13290">
                  <c:v>18.4583333333333</c:v>
                </c:pt>
                <c:pt idx="13291">
                  <c:v>18.459722222222201</c:v>
                </c:pt>
                <c:pt idx="13292">
                  <c:v>18.461111111111101</c:v>
                </c:pt>
                <c:pt idx="13293">
                  <c:v>18.462499999999999</c:v>
                </c:pt>
                <c:pt idx="13294">
                  <c:v>18.463888888888899</c:v>
                </c:pt>
                <c:pt idx="13295">
                  <c:v>18.4652777777778</c:v>
                </c:pt>
                <c:pt idx="13296">
                  <c:v>18.466666666666701</c:v>
                </c:pt>
                <c:pt idx="13297">
                  <c:v>18.468055555555601</c:v>
                </c:pt>
                <c:pt idx="13298">
                  <c:v>18.469444444444399</c:v>
                </c:pt>
                <c:pt idx="13299">
                  <c:v>18.470833333333299</c:v>
                </c:pt>
                <c:pt idx="13300">
                  <c:v>18.4722222222222</c:v>
                </c:pt>
                <c:pt idx="13301">
                  <c:v>18.473611111111101</c:v>
                </c:pt>
                <c:pt idx="13302">
                  <c:v>18.475000000000001</c:v>
                </c:pt>
                <c:pt idx="13303">
                  <c:v>18.476388888888899</c:v>
                </c:pt>
                <c:pt idx="13304">
                  <c:v>18.477777777777799</c:v>
                </c:pt>
                <c:pt idx="13305">
                  <c:v>18.4791666666667</c:v>
                </c:pt>
                <c:pt idx="13306">
                  <c:v>18.4805555555556</c:v>
                </c:pt>
                <c:pt idx="13307">
                  <c:v>18.481944444444402</c:v>
                </c:pt>
                <c:pt idx="13308">
                  <c:v>18.483333333333299</c:v>
                </c:pt>
                <c:pt idx="13309">
                  <c:v>18.484722222222199</c:v>
                </c:pt>
                <c:pt idx="13310">
                  <c:v>18.4861111111111</c:v>
                </c:pt>
                <c:pt idx="13311">
                  <c:v>18.487500000000001</c:v>
                </c:pt>
                <c:pt idx="13312">
                  <c:v>18.488888888888901</c:v>
                </c:pt>
                <c:pt idx="13313">
                  <c:v>18.490277777777798</c:v>
                </c:pt>
                <c:pt idx="13314">
                  <c:v>18.491666666666699</c:v>
                </c:pt>
                <c:pt idx="13315">
                  <c:v>18.4930555555556</c:v>
                </c:pt>
                <c:pt idx="13316">
                  <c:v>18.494444444444401</c:v>
                </c:pt>
                <c:pt idx="13317">
                  <c:v>18.495833333333302</c:v>
                </c:pt>
                <c:pt idx="13318">
                  <c:v>18.497222222222199</c:v>
                </c:pt>
                <c:pt idx="13319">
                  <c:v>18.498611111111099</c:v>
                </c:pt>
                <c:pt idx="13320">
                  <c:v>18.5</c:v>
                </c:pt>
                <c:pt idx="13321">
                  <c:v>18.501388888888901</c:v>
                </c:pt>
                <c:pt idx="13322">
                  <c:v>18.502777777777801</c:v>
                </c:pt>
                <c:pt idx="13323">
                  <c:v>18.504166666666698</c:v>
                </c:pt>
                <c:pt idx="13324">
                  <c:v>18.505555555555599</c:v>
                </c:pt>
                <c:pt idx="13325">
                  <c:v>18.5069444444444</c:v>
                </c:pt>
                <c:pt idx="13326">
                  <c:v>18.508333333333301</c:v>
                </c:pt>
                <c:pt idx="13327">
                  <c:v>18.509722222222202</c:v>
                </c:pt>
                <c:pt idx="13328">
                  <c:v>18.511111111111099</c:v>
                </c:pt>
                <c:pt idx="13329">
                  <c:v>18.512499999999999</c:v>
                </c:pt>
                <c:pt idx="13330">
                  <c:v>18.5138888888889</c:v>
                </c:pt>
                <c:pt idx="13331">
                  <c:v>18.515277777777801</c:v>
                </c:pt>
                <c:pt idx="13332">
                  <c:v>18.516666666666701</c:v>
                </c:pt>
                <c:pt idx="13333">
                  <c:v>18.518055555555598</c:v>
                </c:pt>
                <c:pt idx="13334">
                  <c:v>18.5194444444444</c:v>
                </c:pt>
                <c:pt idx="13335">
                  <c:v>18.5208333333333</c:v>
                </c:pt>
                <c:pt idx="13336">
                  <c:v>18.522222222222201</c:v>
                </c:pt>
                <c:pt idx="13337">
                  <c:v>18.523611111111101</c:v>
                </c:pt>
                <c:pt idx="13338">
                  <c:v>18.524999999999999</c:v>
                </c:pt>
                <c:pt idx="13339">
                  <c:v>18.526388888888899</c:v>
                </c:pt>
                <c:pt idx="13340">
                  <c:v>18.5277777777778</c:v>
                </c:pt>
                <c:pt idx="13341">
                  <c:v>18.529166666666701</c:v>
                </c:pt>
                <c:pt idx="13342">
                  <c:v>18.530555555555601</c:v>
                </c:pt>
                <c:pt idx="13343">
                  <c:v>18.531944444444399</c:v>
                </c:pt>
                <c:pt idx="13344">
                  <c:v>18.533333333333299</c:v>
                </c:pt>
                <c:pt idx="13345">
                  <c:v>18.5347222222222</c:v>
                </c:pt>
                <c:pt idx="13346">
                  <c:v>18.536111111111101</c:v>
                </c:pt>
                <c:pt idx="13347">
                  <c:v>18.537500000000001</c:v>
                </c:pt>
                <c:pt idx="13348">
                  <c:v>18.538888888888899</c:v>
                </c:pt>
                <c:pt idx="13349">
                  <c:v>18.540277777777799</c:v>
                </c:pt>
                <c:pt idx="13350">
                  <c:v>18.5416666666667</c:v>
                </c:pt>
                <c:pt idx="13351">
                  <c:v>18.5430555555556</c:v>
                </c:pt>
                <c:pt idx="13352">
                  <c:v>18.544444444444402</c:v>
                </c:pt>
                <c:pt idx="13353">
                  <c:v>18.545833333333299</c:v>
                </c:pt>
                <c:pt idx="13354">
                  <c:v>18.547222222222199</c:v>
                </c:pt>
                <c:pt idx="13355">
                  <c:v>18.5486111111111</c:v>
                </c:pt>
                <c:pt idx="13356">
                  <c:v>18.55</c:v>
                </c:pt>
                <c:pt idx="13357">
                  <c:v>18.551388888888901</c:v>
                </c:pt>
                <c:pt idx="13358">
                  <c:v>18.552777777777798</c:v>
                </c:pt>
                <c:pt idx="13359">
                  <c:v>18.554166666666699</c:v>
                </c:pt>
                <c:pt idx="13360">
                  <c:v>18.5555555555556</c:v>
                </c:pt>
                <c:pt idx="13361">
                  <c:v>18.556944444444401</c:v>
                </c:pt>
                <c:pt idx="13362">
                  <c:v>18.558333333333302</c:v>
                </c:pt>
                <c:pt idx="13363">
                  <c:v>18.559722222222199</c:v>
                </c:pt>
                <c:pt idx="13364">
                  <c:v>18.561111111111099</c:v>
                </c:pt>
                <c:pt idx="13365">
                  <c:v>18.5625</c:v>
                </c:pt>
                <c:pt idx="13366">
                  <c:v>18.563888888888901</c:v>
                </c:pt>
                <c:pt idx="13367">
                  <c:v>18.565277777777801</c:v>
                </c:pt>
                <c:pt idx="13368">
                  <c:v>18.566666666666698</c:v>
                </c:pt>
                <c:pt idx="13369">
                  <c:v>18.568055555555599</c:v>
                </c:pt>
                <c:pt idx="13370">
                  <c:v>18.5694444444444</c:v>
                </c:pt>
                <c:pt idx="13371">
                  <c:v>18.570833333333301</c:v>
                </c:pt>
                <c:pt idx="13372">
                  <c:v>18.572222222222202</c:v>
                </c:pt>
                <c:pt idx="13373">
                  <c:v>18.573611111111099</c:v>
                </c:pt>
                <c:pt idx="13374">
                  <c:v>18.574999999999999</c:v>
                </c:pt>
                <c:pt idx="13375">
                  <c:v>18.5763888888889</c:v>
                </c:pt>
                <c:pt idx="13376">
                  <c:v>18.577777777777801</c:v>
                </c:pt>
                <c:pt idx="13377">
                  <c:v>18.579166666666701</c:v>
                </c:pt>
                <c:pt idx="13378">
                  <c:v>18.580555555555598</c:v>
                </c:pt>
                <c:pt idx="13379">
                  <c:v>18.5819444444444</c:v>
                </c:pt>
                <c:pt idx="13380">
                  <c:v>18.5833333333333</c:v>
                </c:pt>
                <c:pt idx="13381">
                  <c:v>18.584722222222201</c:v>
                </c:pt>
                <c:pt idx="13382">
                  <c:v>18.586111111111101</c:v>
                </c:pt>
                <c:pt idx="13383">
                  <c:v>18.587499999999999</c:v>
                </c:pt>
                <c:pt idx="13384">
                  <c:v>18.588888888888899</c:v>
                </c:pt>
                <c:pt idx="13385">
                  <c:v>18.5902777777778</c:v>
                </c:pt>
                <c:pt idx="13386">
                  <c:v>18.591666666666701</c:v>
                </c:pt>
                <c:pt idx="13387">
                  <c:v>18.593055555555601</c:v>
                </c:pt>
                <c:pt idx="13388">
                  <c:v>18.594444444444399</c:v>
                </c:pt>
                <c:pt idx="13389">
                  <c:v>18.595833333333299</c:v>
                </c:pt>
                <c:pt idx="13390">
                  <c:v>18.5972222222222</c:v>
                </c:pt>
                <c:pt idx="13391">
                  <c:v>18.598611111111101</c:v>
                </c:pt>
                <c:pt idx="13392">
                  <c:v>18.600000000000001</c:v>
                </c:pt>
                <c:pt idx="13393">
                  <c:v>18.601388888888899</c:v>
                </c:pt>
                <c:pt idx="13394">
                  <c:v>18.602777777777799</c:v>
                </c:pt>
                <c:pt idx="13395">
                  <c:v>18.6041666666667</c:v>
                </c:pt>
                <c:pt idx="13396">
                  <c:v>18.6055555555556</c:v>
                </c:pt>
                <c:pt idx="13397">
                  <c:v>18.606944444444402</c:v>
                </c:pt>
                <c:pt idx="13398">
                  <c:v>18.608333333333299</c:v>
                </c:pt>
                <c:pt idx="13399">
                  <c:v>18.609722222222199</c:v>
                </c:pt>
                <c:pt idx="13400">
                  <c:v>18.6111111111111</c:v>
                </c:pt>
                <c:pt idx="13401">
                  <c:v>18.612500000000001</c:v>
                </c:pt>
                <c:pt idx="13402">
                  <c:v>18.613888888888901</c:v>
                </c:pt>
                <c:pt idx="13403">
                  <c:v>18.615277777777798</c:v>
                </c:pt>
                <c:pt idx="13404">
                  <c:v>18.616666666666699</c:v>
                </c:pt>
                <c:pt idx="13405">
                  <c:v>18.6180555555556</c:v>
                </c:pt>
                <c:pt idx="13406">
                  <c:v>18.619444444444401</c:v>
                </c:pt>
                <c:pt idx="13407">
                  <c:v>18.620833333333302</c:v>
                </c:pt>
                <c:pt idx="13408">
                  <c:v>18.622222222222199</c:v>
                </c:pt>
                <c:pt idx="13409">
                  <c:v>18.623611111111099</c:v>
                </c:pt>
                <c:pt idx="13410">
                  <c:v>18.625</c:v>
                </c:pt>
                <c:pt idx="13411">
                  <c:v>18.626388888888901</c:v>
                </c:pt>
                <c:pt idx="13412">
                  <c:v>18.627777777777801</c:v>
                </c:pt>
                <c:pt idx="13413">
                  <c:v>18.629166666666698</c:v>
                </c:pt>
                <c:pt idx="13414">
                  <c:v>18.630555555555599</c:v>
                </c:pt>
                <c:pt idx="13415">
                  <c:v>18.6319444444444</c:v>
                </c:pt>
                <c:pt idx="13416">
                  <c:v>18.633333333333301</c:v>
                </c:pt>
                <c:pt idx="13417">
                  <c:v>18.634722222222202</c:v>
                </c:pt>
                <c:pt idx="13418">
                  <c:v>18.636111111111099</c:v>
                </c:pt>
                <c:pt idx="13419">
                  <c:v>18.637499999999999</c:v>
                </c:pt>
                <c:pt idx="13420">
                  <c:v>18.6388888888889</c:v>
                </c:pt>
                <c:pt idx="13421">
                  <c:v>18.640277777777801</c:v>
                </c:pt>
                <c:pt idx="13422">
                  <c:v>18.641666666666701</c:v>
                </c:pt>
                <c:pt idx="13423">
                  <c:v>18.643055555555598</c:v>
                </c:pt>
                <c:pt idx="13424">
                  <c:v>18.6444444444444</c:v>
                </c:pt>
                <c:pt idx="13425">
                  <c:v>18.6458333333333</c:v>
                </c:pt>
                <c:pt idx="13426">
                  <c:v>18.647222222222201</c:v>
                </c:pt>
                <c:pt idx="13427">
                  <c:v>18.648611111111101</c:v>
                </c:pt>
                <c:pt idx="13428">
                  <c:v>18.649999999999999</c:v>
                </c:pt>
                <c:pt idx="13429">
                  <c:v>18.651388888888899</c:v>
                </c:pt>
                <c:pt idx="13430">
                  <c:v>18.6527777777778</c:v>
                </c:pt>
                <c:pt idx="13431">
                  <c:v>18.654166666666701</c:v>
                </c:pt>
                <c:pt idx="13432">
                  <c:v>18.655555555555601</c:v>
                </c:pt>
                <c:pt idx="13433">
                  <c:v>18.656944444444399</c:v>
                </c:pt>
                <c:pt idx="13434">
                  <c:v>18.658333333333299</c:v>
                </c:pt>
                <c:pt idx="13435">
                  <c:v>18.6597222222222</c:v>
                </c:pt>
                <c:pt idx="13436">
                  <c:v>18.661111111111101</c:v>
                </c:pt>
                <c:pt idx="13437">
                  <c:v>18.662500000000001</c:v>
                </c:pt>
                <c:pt idx="13438">
                  <c:v>18.663888888888899</c:v>
                </c:pt>
                <c:pt idx="13439">
                  <c:v>18.665277777777799</c:v>
                </c:pt>
                <c:pt idx="13440">
                  <c:v>18.6666666666667</c:v>
                </c:pt>
                <c:pt idx="13441">
                  <c:v>18.6680555555556</c:v>
                </c:pt>
                <c:pt idx="13442">
                  <c:v>18.669444444444402</c:v>
                </c:pt>
                <c:pt idx="13443">
                  <c:v>18.670833333333299</c:v>
                </c:pt>
                <c:pt idx="13444">
                  <c:v>18.672222222222199</c:v>
                </c:pt>
                <c:pt idx="13445">
                  <c:v>18.6736111111111</c:v>
                </c:pt>
                <c:pt idx="13446">
                  <c:v>18.675000000000001</c:v>
                </c:pt>
                <c:pt idx="13447">
                  <c:v>18.676388888888901</c:v>
                </c:pt>
                <c:pt idx="13448">
                  <c:v>18.677777777777798</c:v>
                </c:pt>
                <c:pt idx="13449">
                  <c:v>18.679166666666699</c:v>
                </c:pt>
                <c:pt idx="13450">
                  <c:v>18.6805555555556</c:v>
                </c:pt>
                <c:pt idx="13451">
                  <c:v>18.681944444444401</c:v>
                </c:pt>
                <c:pt idx="13452">
                  <c:v>18.683333333333302</c:v>
                </c:pt>
                <c:pt idx="13453">
                  <c:v>18.684722222222199</c:v>
                </c:pt>
                <c:pt idx="13454">
                  <c:v>18.686111111111099</c:v>
                </c:pt>
                <c:pt idx="13455">
                  <c:v>18.6875</c:v>
                </c:pt>
                <c:pt idx="13456">
                  <c:v>18.688888888888901</c:v>
                </c:pt>
                <c:pt idx="13457">
                  <c:v>18.690277777777801</c:v>
                </c:pt>
                <c:pt idx="13458">
                  <c:v>18.691666666666698</c:v>
                </c:pt>
                <c:pt idx="13459">
                  <c:v>18.693055555555599</c:v>
                </c:pt>
                <c:pt idx="13460">
                  <c:v>18.6944444444444</c:v>
                </c:pt>
                <c:pt idx="13461">
                  <c:v>18.695833333333301</c:v>
                </c:pt>
                <c:pt idx="13462">
                  <c:v>18.697222222222202</c:v>
                </c:pt>
                <c:pt idx="13463">
                  <c:v>18.698611111111099</c:v>
                </c:pt>
                <c:pt idx="13464">
                  <c:v>18.7</c:v>
                </c:pt>
                <c:pt idx="13465">
                  <c:v>18.7013888888889</c:v>
                </c:pt>
                <c:pt idx="13466">
                  <c:v>18.702777777777801</c:v>
                </c:pt>
                <c:pt idx="13467">
                  <c:v>18.704166666666701</c:v>
                </c:pt>
                <c:pt idx="13468">
                  <c:v>18.705555555555598</c:v>
                </c:pt>
                <c:pt idx="13469">
                  <c:v>18.7069444444444</c:v>
                </c:pt>
                <c:pt idx="13470">
                  <c:v>18.7083333333333</c:v>
                </c:pt>
                <c:pt idx="13471">
                  <c:v>18.709722222222201</c:v>
                </c:pt>
                <c:pt idx="13472">
                  <c:v>18.711111111111101</c:v>
                </c:pt>
                <c:pt idx="13473">
                  <c:v>18.712499999999999</c:v>
                </c:pt>
                <c:pt idx="13474">
                  <c:v>18.713888888888899</c:v>
                </c:pt>
                <c:pt idx="13475">
                  <c:v>18.7152777777778</c:v>
                </c:pt>
                <c:pt idx="13476">
                  <c:v>18.716666666666701</c:v>
                </c:pt>
                <c:pt idx="13477">
                  <c:v>18.718055555555601</c:v>
                </c:pt>
                <c:pt idx="13478">
                  <c:v>18.719444444444399</c:v>
                </c:pt>
                <c:pt idx="13479">
                  <c:v>18.720833333333299</c:v>
                </c:pt>
                <c:pt idx="13480">
                  <c:v>18.7222222222222</c:v>
                </c:pt>
                <c:pt idx="13481">
                  <c:v>18.723611111111101</c:v>
                </c:pt>
                <c:pt idx="13482">
                  <c:v>18.725000000000001</c:v>
                </c:pt>
                <c:pt idx="13483">
                  <c:v>18.726388888888899</c:v>
                </c:pt>
                <c:pt idx="13484">
                  <c:v>18.727777777777799</c:v>
                </c:pt>
                <c:pt idx="13485">
                  <c:v>18.7291666666667</c:v>
                </c:pt>
                <c:pt idx="13486">
                  <c:v>18.7305555555556</c:v>
                </c:pt>
                <c:pt idx="13487">
                  <c:v>18.731944444444402</c:v>
                </c:pt>
                <c:pt idx="13488">
                  <c:v>18.733333333333299</c:v>
                </c:pt>
                <c:pt idx="13489">
                  <c:v>18.734722222222199</c:v>
                </c:pt>
                <c:pt idx="13490">
                  <c:v>18.7361111111111</c:v>
                </c:pt>
                <c:pt idx="13491">
                  <c:v>18.737500000000001</c:v>
                </c:pt>
                <c:pt idx="13492">
                  <c:v>18.738888888888901</c:v>
                </c:pt>
                <c:pt idx="13493">
                  <c:v>18.740277777777798</c:v>
                </c:pt>
                <c:pt idx="13494">
                  <c:v>18.741666666666699</c:v>
                </c:pt>
                <c:pt idx="13495">
                  <c:v>18.7430555555556</c:v>
                </c:pt>
                <c:pt idx="13496">
                  <c:v>18.744444444444401</c:v>
                </c:pt>
                <c:pt idx="13497">
                  <c:v>18.745833333333302</c:v>
                </c:pt>
                <c:pt idx="13498">
                  <c:v>18.747222222222199</c:v>
                </c:pt>
                <c:pt idx="13499">
                  <c:v>18.748611111111099</c:v>
                </c:pt>
                <c:pt idx="13500">
                  <c:v>18.75</c:v>
                </c:pt>
                <c:pt idx="13501">
                  <c:v>18.751388888888901</c:v>
                </c:pt>
                <c:pt idx="13502">
                  <c:v>18.752777777777801</c:v>
                </c:pt>
                <c:pt idx="13503">
                  <c:v>18.754166666666698</c:v>
                </c:pt>
                <c:pt idx="13504">
                  <c:v>18.755555555555599</c:v>
                </c:pt>
                <c:pt idx="13505">
                  <c:v>18.7569444444444</c:v>
                </c:pt>
                <c:pt idx="13506">
                  <c:v>18.758333333333301</c:v>
                </c:pt>
                <c:pt idx="13507">
                  <c:v>18.759722222222202</c:v>
                </c:pt>
                <c:pt idx="13508">
                  <c:v>18.761111111111099</c:v>
                </c:pt>
                <c:pt idx="13509">
                  <c:v>18.762499999999999</c:v>
                </c:pt>
                <c:pt idx="13510">
                  <c:v>18.7638888888889</c:v>
                </c:pt>
                <c:pt idx="13511">
                  <c:v>18.765277777777801</c:v>
                </c:pt>
                <c:pt idx="13512">
                  <c:v>18.766666666666701</c:v>
                </c:pt>
                <c:pt idx="13513">
                  <c:v>18.768055555555598</c:v>
                </c:pt>
                <c:pt idx="13514">
                  <c:v>18.7694444444444</c:v>
                </c:pt>
                <c:pt idx="13515">
                  <c:v>18.7708333333333</c:v>
                </c:pt>
                <c:pt idx="13516">
                  <c:v>18.772222222222201</c:v>
                </c:pt>
                <c:pt idx="13517">
                  <c:v>18.773611111111101</c:v>
                </c:pt>
                <c:pt idx="13518">
                  <c:v>18.774999999999999</c:v>
                </c:pt>
                <c:pt idx="13519">
                  <c:v>18.776388888888899</c:v>
                </c:pt>
                <c:pt idx="13520">
                  <c:v>18.7777777777778</c:v>
                </c:pt>
                <c:pt idx="13521">
                  <c:v>18.779166666666701</c:v>
                </c:pt>
                <c:pt idx="13522">
                  <c:v>18.780555555555601</c:v>
                </c:pt>
                <c:pt idx="13523">
                  <c:v>18.781944444444399</c:v>
                </c:pt>
                <c:pt idx="13524">
                  <c:v>18.783333333333299</c:v>
                </c:pt>
                <c:pt idx="13525">
                  <c:v>18.7847222222222</c:v>
                </c:pt>
                <c:pt idx="13526">
                  <c:v>18.786111111111101</c:v>
                </c:pt>
                <c:pt idx="13527">
                  <c:v>18.787500000000001</c:v>
                </c:pt>
                <c:pt idx="13528">
                  <c:v>18.788888888888899</c:v>
                </c:pt>
                <c:pt idx="13529">
                  <c:v>18.790277777777799</c:v>
                </c:pt>
                <c:pt idx="13530">
                  <c:v>18.7916666666667</c:v>
                </c:pt>
                <c:pt idx="13531">
                  <c:v>18.7930555555556</c:v>
                </c:pt>
                <c:pt idx="13532">
                  <c:v>18.794444444444402</c:v>
                </c:pt>
                <c:pt idx="13533">
                  <c:v>18.795833333333299</c:v>
                </c:pt>
                <c:pt idx="13534">
                  <c:v>18.797222222222199</c:v>
                </c:pt>
                <c:pt idx="13535">
                  <c:v>18.7986111111111</c:v>
                </c:pt>
                <c:pt idx="13536">
                  <c:v>18.8</c:v>
                </c:pt>
                <c:pt idx="13537">
                  <c:v>18.801388888888901</c:v>
                </c:pt>
                <c:pt idx="13538">
                  <c:v>18.802777777777798</c:v>
                </c:pt>
                <c:pt idx="13539">
                  <c:v>18.804166666666699</c:v>
                </c:pt>
                <c:pt idx="13540">
                  <c:v>18.8055555555556</c:v>
                </c:pt>
                <c:pt idx="13541">
                  <c:v>18.806944444444401</c:v>
                </c:pt>
                <c:pt idx="13542">
                  <c:v>18.808333333333302</c:v>
                </c:pt>
                <c:pt idx="13543">
                  <c:v>18.809722222222199</c:v>
                </c:pt>
                <c:pt idx="13544">
                  <c:v>18.811111111111099</c:v>
                </c:pt>
                <c:pt idx="13545">
                  <c:v>18.8125</c:v>
                </c:pt>
                <c:pt idx="13546">
                  <c:v>18.813888888888901</c:v>
                </c:pt>
                <c:pt idx="13547">
                  <c:v>18.815277777777801</c:v>
                </c:pt>
                <c:pt idx="13548">
                  <c:v>18.816666666666698</c:v>
                </c:pt>
                <c:pt idx="13549">
                  <c:v>18.818055555555599</c:v>
                </c:pt>
                <c:pt idx="13550">
                  <c:v>18.8194444444444</c:v>
                </c:pt>
                <c:pt idx="13551">
                  <c:v>18.820833333333301</c:v>
                </c:pt>
                <c:pt idx="13552">
                  <c:v>18.822222222222202</c:v>
                </c:pt>
                <c:pt idx="13553">
                  <c:v>18.823611111111099</c:v>
                </c:pt>
                <c:pt idx="13554">
                  <c:v>18.824999999999999</c:v>
                </c:pt>
                <c:pt idx="13555">
                  <c:v>18.8263888888889</c:v>
                </c:pt>
                <c:pt idx="13556">
                  <c:v>18.827777777777801</c:v>
                </c:pt>
                <c:pt idx="13557">
                  <c:v>18.829166666666701</c:v>
                </c:pt>
                <c:pt idx="13558">
                  <c:v>18.830555555555598</c:v>
                </c:pt>
                <c:pt idx="13559">
                  <c:v>18.8319444444444</c:v>
                </c:pt>
                <c:pt idx="13560">
                  <c:v>18.8333333333333</c:v>
                </c:pt>
                <c:pt idx="13561">
                  <c:v>18.834722222222201</c:v>
                </c:pt>
                <c:pt idx="13562">
                  <c:v>18.836111111111101</c:v>
                </c:pt>
                <c:pt idx="13563">
                  <c:v>18.837499999999999</c:v>
                </c:pt>
                <c:pt idx="13564">
                  <c:v>18.838888888888899</c:v>
                </c:pt>
                <c:pt idx="13565">
                  <c:v>18.8402777777778</c:v>
                </c:pt>
                <c:pt idx="13566">
                  <c:v>18.841666666666701</c:v>
                </c:pt>
                <c:pt idx="13567">
                  <c:v>18.843055555555601</c:v>
                </c:pt>
                <c:pt idx="13568">
                  <c:v>18.844444444444399</c:v>
                </c:pt>
                <c:pt idx="13569">
                  <c:v>18.845833333333299</c:v>
                </c:pt>
                <c:pt idx="13570">
                  <c:v>18.8472222222222</c:v>
                </c:pt>
                <c:pt idx="13571">
                  <c:v>18.848611111111101</c:v>
                </c:pt>
                <c:pt idx="13572">
                  <c:v>18.850000000000001</c:v>
                </c:pt>
                <c:pt idx="13573">
                  <c:v>18.851388888888899</c:v>
                </c:pt>
                <c:pt idx="13574">
                  <c:v>18.852777777777799</c:v>
                </c:pt>
                <c:pt idx="13575">
                  <c:v>18.8541666666667</c:v>
                </c:pt>
                <c:pt idx="13576">
                  <c:v>18.8555555555556</c:v>
                </c:pt>
                <c:pt idx="13577">
                  <c:v>18.856944444444402</c:v>
                </c:pt>
                <c:pt idx="13578">
                  <c:v>18.858333333333299</c:v>
                </c:pt>
                <c:pt idx="13579">
                  <c:v>18.859722222222199</c:v>
                </c:pt>
                <c:pt idx="13580">
                  <c:v>18.8611111111111</c:v>
                </c:pt>
                <c:pt idx="13581">
                  <c:v>18.862500000000001</c:v>
                </c:pt>
                <c:pt idx="13582">
                  <c:v>18.863888888888901</c:v>
                </c:pt>
                <c:pt idx="13583">
                  <c:v>18.865277777777798</c:v>
                </c:pt>
                <c:pt idx="13584">
                  <c:v>18.866666666666699</c:v>
                </c:pt>
                <c:pt idx="13585">
                  <c:v>18.8680555555556</c:v>
                </c:pt>
                <c:pt idx="13586">
                  <c:v>18.869444444444401</c:v>
                </c:pt>
                <c:pt idx="13587">
                  <c:v>18.870833333333302</c:v>
                </c:pt>
                <c:pt idx="13588">
                  <c:v>18.872222222222199</c:v>
                </c:pt>
                <c:pt idx="13589">
                  <c:v>18.873611111111099</c:v>
                </c:pt>
                <c:pt idx="13590">
                  <c:v>18.875</c:v>
                </c:pt>
                <c:pt idx="13591">
                  <c:v>18.876388888888901</c:v>
                </c:pt>
                <c:pt idx="13592">
                  <c:v>18.877777777777801</c:v>
                </c:pt>
                <c:pt idx="13593">
                  <c:v>18.879166666666698</c:v>
                </c:pt>
                <c:pt idx="13594">
                  <c:v>18.880555555555599</c:v>
                </c:pt>
                <c:pt idx="13595">
                  <c:v>18.8819444444444</c:v>
                </c:pt>
                <c:pt idx="13596">
                  <c:v>18.883333333333301</c:v>
                </c:pt>
                <c:pt idx="13597">
                  <c:v>18.884722222222202</c:v>
                </c:pt>
                <c:pt idx="13598">
                  <c:v>18.886111111111099</c:v>
                </c:pt>
                <c:pt idx="13599">
                  <c:v>18.887499999999999</c:v>
                </c:pt>
                <c:pt idx="13600">
                  <c:v>18.8888888888889</c:v>
                </c:pt>
                <c:pt idx="13601">
                  <c:v>18.890277777777801</c:v>
                </c:pt>
                <c:pt idx="13602">
                  <c:v>18.891666666666701</c:v>
                </c:pt>
                <c:pt idx="13603">
                  <c:v>18.893055555555598</c:v>
                </c:pt>
                <c:pt idx="13604">
                  <c:v>18.8944444444444</c:v>
                </c:pt>
                <c:pt idx="13605">
                  <c:v>18.8958333333333</c:v>
                </c:pt>
                <c:pt idx="13606">
                  <c:v>18.897222222222201</c:v>
                </c:pt>
                <c:pt idx="13607">
                  <c:v>18.898611111111101</c:v>
                </c:pt>
                <c:pt idx="13608">
                  <c:v>18.899999999999999</c:v>
                </c:pt>
                <c:pt idx="13609">
                  <c:v>18.901388888888899</c:v>
                </c:pt>
                <c:pt idx="13610">
                  <c:v>18.9027777777778</c:v>
                </c:pt>
                <c:pt idx="13611">
                  <c:v>18.904166666666701</c:v>
                </c:pt>
                <c:pt idx="13612">
                  <c:v>18.905555555555601</c:v>
                </c:pt>
                <c:pt idx="13613">
                  <c:v>18.906944444444399</c:v>
                </c:pt>
                <c:pt idx="13614">
                  <c:v>18.908333333333299</c:v>
                </c:pt>
                <c:pt idx="13615">
                  <c:v>18.9097222222222</c:v>
                </c:pt>
                <c:pt idx="13616">
                  <c:v>18.911111111111101</c:v>
                </c:pt>
                <c:pt idx="13617">
                  <c:v>18.912500000000001</c:v>
                </c:pt>
                <c:pt idx="13618">
                  <c:v>18.913888888888899</c:v>
                </c:pt>
                <c:pt idx="13619">
                  <c:v>18.915277777777799</c:v>
                </c:pt>
                <c:pt idx="13620">
                  <c:v>18.9166666666667</c:v>
                </c:pt>
                <c:pt idx="13621">
                  <c:v>18.9180555555556</c:v>
                </c:pt>
                <c:pt idx="13622">
                  <c:v>18.919444444444402</c:v>
                </c:pt>
                <c:pt idx="13623">
                  <c:v>18.920833333333299</c:v>
                </c:pt>
                <c:pt idx="13624">
                  <c:v>18.922222222222199</c:v>
                </c:pt>
                <c:pt idx="13625">
                  <c:v>18.9236111111111</c:v>
                </c:pt>
                <c:pt idx="13626">
                  <c:v>18.925000000000001</c:v>
                </c:pt>
                <c:pt idx="13627">
                  <c:v>18.926388888888901</c:v>
                </c:pt>
                <c:pt idx="13628">
                  <c:v>18.927777777777798</c:v>
                </c:pt>
                <c:pt idx="13629">
                  <c:v>18.929166666666699</c:v>
                </c:pt>
                <c:pt idx="13630">
                  <c:v>18.9305555555556</c:v>
                </c:pt>
                <c:pt idx="13631">
                  <c:v>18.931944444444401</c:v>
                </c:pt>
                <c:pt idx="13632">
                  <c:v>18.933333333333302</c:v>
                </c:pt>
                <c:pt idx="13633">
                  <c:v>18.934722222222199</c:v>
                </c:pt>
                <c:pt idx="13634">
                  <c:v>18.936111111111099</c:v>
                </c:pt>
                <c:pt idx="13635">
                  <c:v>18.9375</c:v>
                </c:pt>
                <c:pt idx="13636">
                  <c:v>18.938888888888901</c:v>
                </c:pt>
                <c:pt idx="13637">
                  <c:v>18.940277777777801</c:v>
                </c:pt>
                <c:pt idx="13638">
                  <c:v>18.941666666666698</c:v>
                </c:pt>
                <c:pt idx="13639">
                  <c:v>18.943055555555599</c:v>
                </c:pt>
                <c:pt idx="13640">
                  <c:v>18.9444444444444</c:v>
                </c:pt>
                <c:pt idx="13641">
                  <c:v>18.945833333333301</c:v>
                </c:pt>
                <c:pt idx="13642">
                  <c:v>18.947222222222202</c:v>
                </c:pt>
                <c:pt idx="13643">
                  <c:v>18.948611111111099</c:v>
                </c:pt>
                <c:pt idx="13644">
                  <c:v>18.95</c:v>
                </c:pt>
                <c:pt idx="13645">
                  <c:v>18.9513888888889</c:v>
                </c:pt>
                <c:pt idx="13646">
                  <c:v>18.952777777777801</c:v>
                </c:pt>
                <c:pt idx="13647">
                  <c:v>18.954166666666701</c:v>
                </c:pt>
                <c:pt idx="13648">
                  <c:v>18.955555555555598</c:v>
                </c:pt>
                <c:pt idx="13649">
                  <c:v>18.9569444444444</c:v>
                </c:pt>
                <c:pt idx="13650">
                  <c:v>18.9583333333333</c:v>
                </c:pt>
                <c:pt idx="13651">
                  <c:v>18.959722222222201</c:v>
                </c:pt>
                <c:pt idx="13652">
                  <c:v>18.961111111111101</c:v>
                </c:pt>
                <c:pt idx="13653">
                  <c:v>18.962499999999999</c:v>
                </c:pt>
                <c:pt idx="13654">
                  <c:v>18.963888888888899</c:v>
                </c:pt>
                <c:pt idx="13655">
                  <c:v>18.9652777777778</c:v>
                </c:pt>
                <c:pt idx="13656">
                  <c:v>18.966666666666701</c:v>
                </c:pt>
                <c:pt idx="13657">
                  <c:v>18.968055555555601</c:v>
                </c:pt>
                <c:pt idx="13658">
                  <c:v>18.969444444444399</c:v>
                </c:pt>
                <c:pt idx="13659">
                  <c:v>18.970833333333299</c:v>
                </c:pt>
                <c:pt idx="13660">
                  <c:v>18.9722222222222</c:v>
                </c:pt>
                <c:pt idx="13661">
                  <c:v>18.973611111111101</c:v>
                </c:pt>
                <c:pt idx="13662">
                  <c:v>18.975000000000001</c:v>
                </c:pt>
                <c:pt idx="13663">
                  <c:v>18.976388888888899</c:v>
                </c:pt>
                <c:pt idx="13664">
                  <c:v>18.977777777777799</c:v>
                </c:pt>
                <c:pt idx="13665">
                  <c:v>18.9791666666667</c:v>
                </c:pt>
                <c:pt idx="13666">
                  <c:v>18.9805555555556</c:v>
                </c:pt>
                <c:pt idx="13667">
                  <c:v>18.981944444444402</c:v>
                </c:pt>
                <c:pt idx="13668">
                  <c:v>18.983333333333299</c:v>
                </c:pt>
                <c:pt idx="13669">
                  <c:v>18.984722222222199</c:v>
                </c:pt>
                <c:pt idx="13670">
                  <c:v>18.9861111111111</c:v>
                </c:pt>
                <c:pt idx="13671">
                  <c:v>18.987500000000001</c:v>
                </c:pt>
                <c:pt idx="13672">
                  <c:v>18.988888888888901</c:v>
                </c:pt>
                <c:pt idx="13673">
                  <c:v>18.990277777777798</c:v>
                </c:pt>
                <c:pt idx="13674">
                  <c:v>18.991666666666699</c:v>
                </c:pt>
                <c:pt idx="13675">
                  <c:v>18.9930555555556</c:v>
                </c:pt>
                <c:pt idx="13676">
                  <c:v>18.994444444444401</c:v>
                </c:pt>
                <c:pt idx="13677">
                  <c:v>18.995833333333302</c:v>
                </c:pt>
                <c:pt idx="13678">
                  <c:v>18.997222222222199</c:v>
                </c:pt>
                <c:pt idx="13679">
                  <c:v>18.998611111111099</c:v>
                </c:pt>
                <c:pt idx="13680">
                  <c:v>19</c:v>
                </c:pt>
                <c:pt idx="13681">
                  <c:v>19.001388888888901</c:v>
                </c:pt>
                <c:pt idx="13682">
                  <c:v>19.002777777777801</c:v>
                </c:pt>
                <c:pt idx="13683">
                  <c:v>19.004166666666698</c:v>
                </c:pt>
                <c:pt idx="13684">
                  <c:v>19.005555555555599</c:v>
                </c:pt>
                <c:pt idx="13685">
                  <c:v>19.0069444444444</c:v>
                </c:pt>
                <c:pt idx="13686">
                  <c:v>19.008333333333301</c:v>
                </c:pt>
                <c:pt idx="13687">
                  <c:v>19.009722222222202</c:v>
                </c:pt>
                <c:pt idx="13688">
                  <c:v>19.011111111111099</c:v>
                </c:pt>
                <c:pt idx="13689">
                  <c:v>19.012499999999999</c:v>
                </c:pt>
                <c:pt idx="13690">
                  <c:v>19.0138888888889</c:v>
                </c:pt>
                <c:pt idx="13691">
                  <c:v>19.015277777777801</c:v>
                </c:pt>
                <c:pt idx="13692">
                  <c:v>19.016666666666701</c:v>
                </c:pt>
                <c:pt idx="13693">
                  <c:v>19.018055555555598</c:v>
                </c:pt>
                <c:pt idx="13694">
                  <c:v>19.0194444444444</c:v>
                </c:pt>
                <c:pt idx="13695">
                  <c:v>19.0208333333333</c:v>
                </c:pt>
                <c:pt idx="13696">
                  <c:v>19.022222222222201</c:v>
                </c:pt>
                <c:pt idx="13697">
                  <c:v>19.023611111111101</c:v>
                </c:pt>
                <c:pt idx="13698">
                  <c:v>19.024999999999999</c:v>
                </c:pt>
                <c:pt idx="13699">
                  <c:v>19.026388888888899</c:v>
                </c:pt>
                <c:pt idx="13700">
                  <c:v>19.0277777777778</c:v>
                </c:pt>
                <c:pt idx="13701">
                  <c:v>19.029166666666701</c:v>
                </c:pt>
                <c:pt idx="13702">
                  <c:v>19.030555555555601</c:v>
                </c:pt>
                <c:pt idx="13703">
                  <c:v>19.031944444444399</c:v>
                </c:pt>
                <c:pt idx="13704">
                  <c:v>19.033333333333299</c:v>
                </c:pt>
                <c:pt idx="13705">
                  <c:v>19.0347222222222</c:v>
                </c:pt>
                <c:pt idx="13706">
                  <c:v>19.036111111111101</c:v>
                </c:pt>
                <c:pt idx="13707">
                  <c:v>19.037500000000001</c:v>
                </c:pt>
                <c:pt idx="13708">
                  <c:v>19.038888888888899</c:v>
                </c:pt>
                <c:pt idx="13709">
                  <c:v>19.040277777777799</c:v>
                </c:pt>
                <c:pt idx="13710">
                  <c:v>19.0416666666667</c:v>
                </c:pt>
                <c:pt idx="13711">
                  <c:v>19.0430555555556</c:v>
                </c:pt>
                <c:pt idx="13712">
                  <c:v>19.044444444444402</c:v>
                </c:pt>
                <c:pt idx="13713">
                  <c:v>19.045833333333299</c:v>
                </c:pt>
                <c:pt idx="13714">
                  <c:v>19.047222222222199</c:v>
                </c:pt>
                <c:pt idx="13715">
                  <c:v>19.0486111111111</c:v>
                </c:pt>
                <c:pt idx="13716">
                  <c:v>19.05</c:v>
                </c:pt>
                <c:pt idx="13717">
                  <c:v>19.051388888888901</c:v>
                </c:pt>
                <c:pt idx="13718">
                  <c:v>19.052777777777798</c:v>
                </c:pt>
                <c:pt idx="13719">
                  <c:v>19.054166666666699</c:v>
                </c:pt>
                <c:pt idx="13720">
                  <c:v>19.0555555555556</c:v>
                </c:pt>
                <c:pt idx="13721">
                  <c:v>19.056944444444401</c:v>
                </c:pt>
                <c:pt idx="13722">
                  <c:v>19.058333333333302</c:v>
                </c:pt>
                <c:pt idx="13723">
                  <c:v>19.059722222222199</c:v>
                </c:pt>
                <c:pt idx="13724">
                  <c:v>19.061111111111099</c:v>
                </c:pt>
                <c:pt idx="13725">
                  <c:v>19.0625</c:v>
                </c:pt>
                <c:pt idx="13726">
                  <c:v>19.063888888888901</c:v>
                </c:pt>
                <c:pt idx="13727">
                  <c:v>19.065277777777801</c:v>
                </c:pt>
                <c:pt idx="13728">
                  <c:v>19.066666666666698</c:v>
                </c:pt>
                <c:pt idx="13729">
                  <c:v>19.068055555555599</c:v>
                </c:pt>
                <c:pt idx="13730">
                  <c:v>19.0694444444444</c:v>
                </c:pt>
                <c:pt idx="13731">
                  <c:v>19.070833333333301</c:v>
                </c:pt>
                <c:pt idx="13732">
                  <c:v>19.072222222222202</c:v>
                </c:pt>
                <c:pt idx="13733">
                  <c:v>19.073611111111099</c:v>
                </c:pt>
                <c:pt idx="13734">
                  <c:v>19.074999999999999</c:v>
                </c:pt>
                <c:pt idx="13735">
                  <c:v>19.0763888888889</c:v>
                </c:pt>
                <c:pt idx="13736">
                  <c:v>19.077777777777801</c:v>
                </c:pt>
                <c:pt idx="13737">
                  <c:v>19.079166666666701</c:v>
                </c:pt>
                <c:pt idx="13738">
                  <c:v>19.080555555555598</c:v>
                </c:pt>
                <c:pt idx="13739">
                  <c:v>19.0819444444444</c:v>
                </c:pt>
                <c:pt idx="13740">
                  <c:v>19.0833333333333</c:v>
                </c:pt>
                <c:pt idx="13741">
                  <c:v>19.084722222222201</c:v>
                </c:pt>
                <c:pt idx="13742">
                  <c:v>19.086111111111101</c:v>
                </c:pt>
                <c:pt idx="13743">
                  <c:v>19.087499999999999</c:v>
                </c:pt>
                <c:pt idx="13744">
                  <c:v>19.088888888888899</c:v>
                </c:pt>
                <c:pt idx="13745">
                  <c:v>19.0902777777778</c:v>
                </c:pt>
                <c:pt idx="13746">
                  <c:v>19.091666666666701</c:v>
                </c:pt>
                <c:pt idx="13747">
                  <c:v>19.093055555555601</c:v>
                </c:pt>
                <c:pt idx="13748">
                  <c:v>19.094444444444399</c:v>
                </c:pt>
                <c:pt idx="13749">
                  <c:v>19.095833333333299</c:v>
                </c:pt>
                <c:pt idx="13750">
                  <c:v>19.0972222222222</c:v>
                </c:pt>
                <c:pt idx="13751">
                  <c:v>19.098611111111101</c:v>
                </c:pt>
                <c:pt idx="13752">
                  <c:v>19.100000000000001</c:v>
                </c:pt>
                <c:pt idx="13753">
                  <c:v>19.101388888888899</c:v>
                </c:pt>
                <c:pt idx="13754">
                  <c:v>19.102777777777799</c:v>
                </c:pt>
                <c:pt idx="13755">
                  <c:v>19.1041666666667</c:v>
                </c:pt>
                <c:pt idx="13756">
                  <c:v>19.1055555555556</c:v>
                </c:pt>
                <c:pt idx="13757">
                  <c:v>19.106944444444402</c:v>
                </c:pt>
                <c:pt idx="13758">
                  <c:v>19.108333333333299</c:v>
                </c:pt>
                <c:pt idx="13759">
                  <c:v>19.109722222222199</c:v>
                </c:pt>
                <c:pt idx="13760">
                  <c:v>19.1111111111111</c:v>
                </c:pt>
                <c:pt idx="13761">
                  <c:v>19.112500000000001</c:v>
                </c:pt>
                <c:pt idx="13762">
                  <c:v>19.113888888888901</c:v>
                </c:pt>
                <c:pt idx="13763">
                  <c:v>19.115277777777798</c:v>
                </c:pt>
                <c:pt idx="13764">
                  <c:v>19.116666666666699</c:v>
                </c:pt>
                <c:pt idx="13765">
                  <c:v>19.1180555555556</c:v>
                </c:pt>
                <c:pt idx="13766">
                  <c:v>19.119444444444401</c:v>
                </c:pt>
                <c:pt idx="13767">
                  <c:v>19.120833333333302</c:v>
                </c:pt>
                <c:pt idx="13768">
                  <c:v>19.122222222222199</c:v>
                </c:pt>
                <c:pt idx="13769">
                  <c:v>19.123611111111099</c:v>
                </c:pt>
                <c:pt idx="13770">
                  <c:v>19.125</c:v>
                </c:pt>
                <c:pt idx="13771">
                  <c:v>19.126388888888901</c:v>
                </c:pt>
                <c:pt idx="13772">
                  <c:v>19.127777777777801</c:v>
                </c:pt>
                <c:pt idx="13773">
                  <c:v>19.129166666666698</c:v>
                </c:pt>
                <c:pt idx="13774">
                  <c:v>19.130555555555599</c:v>
                </c:pt>
                <c:pt idx="13775">
                  <c:v>19.1319444444444</c:v>
                </c:pt>
                <c:pt idx="13776">
                  <c:v>19.133333333333301</c:v>
                </c:pt>
                <c:pt idx="13777">
                  <c:v>19.134722222222202</c:v>
                </c:pt>
                <c:pt idx="13778">
                  <c:v>19.136111111111099</c:v>
                </c:pt>
                <c:pt idx="13779">
                  <c:v>19.137499999999999</c:v>
                </c:pt>
                <c:pt idx="13780">
                  <c:v>19.1388888888889</c:v>
                </c:pt>
                <c:pt idx="13781">
                  <c:v>19.140277777777801</c:v>
                </c:pt>
                <c:pt idx="13782">
                  <c:v>19.141666666666701</c:v>
                </c:pt>
                <c:pt idx="13783">
                  <c:v>19.143055555555598</c:v>
                </c:pt>
                <c:pt idx="13784">
                  <c:v>19.1444444444444</c:v>
                </c:pt>
                <c:pt idx="13785">
                  <c:v>19.1458333333333</c:v>
                </c:pt>
                <c:pt idx="13786">
                  <c:v>19.147222222222201</c:v>
                </c:pt>
                <c:pt idx="13787">
                  <c:v>19.148611111111101</c:v>
                </c:pt>
                <c:pt idx="13788">
                  <c:v>19.149999999999999</c:v>
                </c:pt>
                <c:pt idx="13789">
                  <c:v>19.151388888888899</c:v>
                </c:pt>
                <c:pt idx="13790">
                  <c:v>19.1527777777778</c:v>
                </c:pt>
                <c:pt idx="13791">
                  <c:v>19.154166666666701</c:v>
                </c:pt>
                <c:pt idx="13792">
                  <c:v>19.155555555555601</c:v>
                </c:pt>
                <c:pt idx="13793">
                  <c:v>19.156944444444399</c:v>
                </c:pt>
                <c:pt idx="13794">
                  <c:v>19.158333333333299</c:v>
                </c:pt>
                <c:pt idx="13795">
                  <c:v>19.1597222222222</c:v>
                </c:pt>
                <c:pt idx="13796">
                  <c:v>19.161111111111101</c:v>
                </c:pt>
                <c:pt idx="13797">
                  <c:v>19.162500000000001</c:v>
                </c:pt>
                <c:pt idx="13798">
                  <c:v>19.163888888888899</c:v>
                </c:pt>
                <c:pt idx="13799">
                  <c:v>19.165277777777799</c:v>
                </c:pt>
                <c:pt idx="13800">
                  <c:v>19.1666666666667</c:v>
                </c:pt>
                <c:pt idx="13801">
                  <c:v>19.1680555555556</c:v>
                </c:pt>
                <c:pt idx="13802">
                  <c:v>19.169444444444402</c:v>
                </c:pt>
                <c:pt idx="13803">
                  <c:v>19.170833333333299</c:v>
                </c:pt>
                <c:pt idx="13804">
                  <c:v>19.172222222222199</c:v>
                </c:pt>
                <c:pt idx="13805">
                  <c:v>19.1736111111111</c:v>
                </c:pt>
                <c:pt idx="13806">
                  <c:v>19.175000000000001</c:v>
                </c:pt>
                <c:pt idx="13807">
                  <c:v>19.176388888888901</c:v>
                </c:pt>
                <c:pt idx="13808">
                  <c:v>19.177777777777798</c:v>
                </c:pt>
                <c:pt idx="13809">
                  <c:v>19.179166666666699</c:v>
                </c:pt>
                <c:pt idx="13810">
                  <c:v>19.1805555555556</c:v>
                </c:pt>
                <c:pt idx="13811">
                  <c:v>19.181944444444401</c:v>
                </c:pt>
                <c:pt idx="13812">
                  <c:v>19.183333333333302</c:v>
                </c:pt>
                <c:pt idx="13813">
                  <c:v>19.184722222222199</c:v>
                </c:pt>
                <c:pt idx="13814">
                  <c:v>19.186111111111099</c:v>
                </c:pt>
                <c:pt idx="13815">
                  <c:v>19.1875</c:v>
                </c:pt>
                <c:pt idx="13816">
                  <c:v>19.188888888888901</c:v>
                </c:pt>
                <c:pt idx="13817">
                  <c:v>19.190277777777801</c:v>
                </c:pt>
                <c:pt idx="13818">
                  <c:v>19.191666666666698</c:v>
                </c:pt>
                <c:pt idx="13819">
                  <c:v>19.193055555555599</c:v>
                </c:pt>
                <c:pt idx="13820">
                  <c:v>19.1944444444444</c:v>
                </c:pt>
                <c:pt idx="13821">
                  <c:v>19.195833333333301</c:v>
                </c:pt>
                <c:pt idx="13822">
                  <c:v>19.197222222222202</c:v>
                </c:pt>
                <c:pt idx="13823">
                  <c:v>19.198611111111099</c:v>
                </c:pt>
                <c:pt idx="13824">
                  <c:v>19.2</c:v>
                </c:pt>
                <c:pt idx="13825">
                  <c:v>19.2013888888889</c:v>
                </c:pt>
                <c:pt idx="13826">
                  <c:v>19.202777777777801</c:v>
                </c:pt>
                <c:pt idx="13827">
                  <c:v>19.204166666666701</c:v>
                </c:pt>
                <c:pt idx="13828">
                  <c:v>19.205555555555598</c:v>
                </c:pt>
                <c:pt idx="13829">
                  <c:v>19.2069444444444</c:v>
                </c:pt>
                <c:pt idx="13830">
                  <c:v>19.2083333333333</c:v>
                </c:pt>
                <c:pt idx="13831">
                  <c:v>19.209722222222201</c:v>
                </c:pt>
                <c:pt idx="13832">
                  <c:v>19.211111111111101</c:v>
                </c:pt>
                <c:pt idx="13833">
                  <c:v>19.212499999999999</c:v>
                </c:pt>
                <c:pt idx="13834">
                  <c:v>19.213888888888899</c:v>
                </c:pt>
                <c:pt idx="13835">
                  <c:v>19.2152777777778</c:v>
                </c:pt>
                <c:pt idx="13836">
                  <c:v>19.216666666666701</c:v>
                </c:pt>
                <c:pt idx="13837">
                  <c:v>19.218055555555601</c:v>
                </c:pt>
                <c:pt idx="13838">
                  <c:v>19.219444444444399</c:v>
                </c:pt>
                <c:pt idx="13839">
                  <c:v>19.220833333333299</c:v>
                </c:pt>
                <c:pt idx="13840">
                  <c:v>19.2222222222222</c:v>
                </c:pt>
                <c:pt idx="13841">
                  <c:v>19.223611111111101</c:v>
                </c:pt>
                <c:pt idx="13842">
                  <c:v>19.225000000000001</c:v>
                </c:pt>
                <c:pt idx="13843">
                  <c:v>19.226388888888899</c:v>
                </c:pt>
                <c:pt idx="13844">
                  <c:v>19.227777777777799</c:v>
                </c:pt>
                <c:pt idx="13845">
                  <c:v>19.2291666666667</c:v>
                </c:pt>
                <c:pt idx="13846">
                  <c:v>19.2305555555556</c:v>
                </c:pt>
                <c:pt idx="13847">
                  <c:v>19.231944444444402</c:v>
                </c:pt>
                <c:pt idx="13848">
                  <c:v>19.233333333333299</c:v>
                </c:pt>
                <c:pt idx="13849">
                  <c:v>19.234722222222199</c:v>
                </c:pt>
                <c:pt idx="13850">
                  <c:v>19.2361111111111</c:v>
                </c:pt>
                <c:pt idx="13851">
                  <c:v>19.237500000000001</c:v>
                </c:pt>
                <c:pt idx="13852">
                  <c:v>19.238888888888901</c:v>
                </c:pt>
                <c:pt idx="13853">
                  <c:v>19.240277777777798</c:v>
                </c:pt>
                <c:pt idx="13854">
                  <c:v>19.241666666666699</c:v>
                </c:pt>
                <c:pt idx="13855">
                  <c:v>19.2430555555556</c:v>
                </c:pt>
                <c:pt idx="13856">
                  <c:v>19.244444444444401</c:v>
                </c:pt>
                <c:pt idx="13857">
                  <c:v>19.245833333333302</c:v>
                </c:pt>
                <c:pt idx="13858">
                  <c:v>19.247222222222199</c:v>
                </c:pt>
                <c:pt idx="13859">
                  <c:v>19.248611111111099</c:v>
                </c:pt>
                <c:pt idx="13860">
                  <c:v>19.25</c:v>
                </c:pt>
                <c:pt idx="13861">
                  <c:v>19.251388888888901</c:v>
                </c:pt>
                <c:pt idx="13862">
                  <c:v>19.252777777777801</c:v>
                </c:pt>
                <c:pt idx="13863">
                  <c:v>19.254166666666698</c:v>
                </c:pt>
                <c:pt idx="13864">
                  <c:v>19.255555555555599</c:v>
                </c:pt>
                <c:pt idx="13865">
                  <c:v>19.2569444444444</c:v>
                </c:pt>
                <c:pt idx="13866">
                  <c:v>19.258333333333301</c:v>
                </c:pt>
                <c:pt idx="13867">
                  <c:v>19.259722222222202</c:v>
                </c:pt>
                <c:pt idx="13868">
                  <c:v>19.261111111111099</c:v>
                </c:pt>
                <c:pt idx="13869">
                  <c:v>19.262499999999999</c:v>
                </c:pt>
                <c:pt idx="13870">
                  <c:v>19.2638888888889</c:v>
                </c:pt>
                <c:pt idx="13871">
                  <c:v>19.265277777777801</c:v>
                </c:pt>
                <c:pt idx="13872">
                  <c:v>19.266666666666701</c:v>
                </c:pt>
                <c:pt idx="13873">
                  <c:v>19.268055555555598</c:v>
                </c:pt>
                <c:pt idx="13874">
                  <c:v>19.2694444444444</c:v>
                </c:pt>
                <c:pt idx="13875">
                  <c:v>19.2708333333333</c:v>
                </c:pt>
                <c:pt idx="13876">
                  <c:v>19.272222222222201</c:v>
                </c:pt>
                <c:pt idx="13877">
                  <c:v>19.273611111111101</c:v>
                </c:pt>
                <c:pt idx="13878">
                  <c:v>19.274999999999999</c:v>
                </c:pt>
                <c:pt idx="13879">
                  <c:v>19.276388888888899</c:v>
                </c:pt>
                <c:pt idx="13880">
                  <c:v>19.2777777777778</c:v>
                </c:pt>
                <c:pt idx="13881">
                  <c:v>19.279166666666701</c:v>
                </c:pt>
                <c:pt idx="13882">
                  <c:v>19.280555555555601</c:v>
                </c:pt>
                <c:pt idx="13883">
                  <c:v>19.281944444444399</c:v>
                </c:pt>
                <c:pt idx="13884">
                  <c:v>19.283333333333299</c:v>
                </c:pt>
                <c:pt idx="13885">
                  <c:v>19.2847222222222</c:v>
                </c:pt>
                <c:pt idx="13886">
                  <c:v>19.286111111111101</c:v>
                </c:pt>
                <c:pt idx="13887">
                  <c:v>19.287500000000001</c:v>
                </c:pt>
                <c:pt idx="13888">
                  <c:v>19.288888888888899</c:v>
                </c:pt>
                <c:pt idx="13889">
                  <c:v>19.290277777777799</c:v>
                </c:pt>
                <c:pt idx="13890">
                  <c:v>19.2916666666667</c:v>
                </c:pt>
                <c:pt idx="13891">
                  <c:v>19.2930555555556</c:v>
                </c:pt>
                <c:pt idx="13892">
                  <c:v>19.294444444444402</c:v>
                </c:pt>
                <c:pt idx="13893">
                  <c:v>19.295833333333299</c:v>
                </c:pt>
                <c:pt idx="13894">
                  <c:v>19.297222222222199</c:v>
                </c:pt>
                <c:pt idx="13895">
                  <c:v>19.2986111111111</c:v>
                </c:pt>
                <c:pt idx="13896">
                  <c:v>19.3</c:v>
                </c:pt>
                <c:pt idx="13897">
                  <c:v>19.301388888888901</c:v>
                </c:pt>
                <c:pt idx="13898">
                  <c:v>19.302777777777798</c:v>
                </c:pt>
                <c:pt idx="13899">
                  <c:v>19.304166666666699</c:v>
                </c:pt>
                <c:pt idx="13900">
                  <c:v>19.3055555555556</c:v>
                </c:pt>
                <c:pt idx="13901">
                  <c:v>19.306944444444401</c:v>
                </c:pt>
                <c:pt idx="13902">
                  <c:v>19.308333333333302</c:v>
                </c:pt>
                <c:pt idx="13903">
                  <c:v>19.309722222222199</c:v>
                </c:pt>
                <c:pt idx="13904">
                  <c:v>19.311111111111099</c:v>
                </c:pt>
                <c:pt idx="13905">
                  <c:v>19.3125</c:v>
                </c:pt>
                <c:pt idx="13906">
                  <c:v>19.313888888888901</c:v>
                </c:pt>
                <c:pt idx="13907">
                  <c:v>19.315277777777801</c:v>
                </c:pt>
                <c:pt idx="13908">
                  <c:v>19.316666666666698</c:v>
                </c:pt>
                <c:pt idx="13909">
                  <c:v>19.318055555555599</c:v>
                </c:pt>
                <c:pt idx="13910">
                  <c:v>19.3194444444444</c:v>
                </c:pt>
                <c:pt idx="13911">
                  <c:v>19.320833333333301</c:v>
                </c:pt>
                <c:pt idx="13912">
                  <c:v>19.322222222222202</c:v>
                </c:pt>
                <c:pt idx="13913">
                  <c:v>19.323611111111099</c:v>
                </c:pt>
                <c:pt idx="13914">
                  <c:v>19.324999999999999</c:v>
                </c:pt>
                <c:pt idx="13915">
                  <c:v>19.3263888888889</c:v>
                </c:pt>
                <c:pt idx="13916">
                  <c:v>19.327777777777801</c:v>
                </c:pt>
                <c:pt idx="13917">
                  <c:v>19.329166666666701</c:v>
                </c:pt>
                <c:pt idx="13918">
                  <c:v>19.330555555555598</c:v>
                </c:pt>
                <c:pt idx="13919">
                  <c:v>19.3319444444444</c:v>
                </c:pt>
                <c:pt idx="13920">
                  <c:v>19.3333333333333</c:v>
                </c:pt>
                <c:pt idx="13921">
                  <c:v>19.334722222222201</c:v>
                </c:pt>
                <c:pt idx="13922">
                  <c:v>19.336111111111101</c:v>
                </c:pt>
                <c:pt idx="13923">
                  <c:v>19.337499999999999</c:v>
                </c:pt>
                <c:pt idx="13924">
                  <c:v>19.338888888888899</c:v>
                </c:pt>
                <c:pt idx="13925">
                  <c:v>19.3402777777778</c:v>
                </c:pt>
                <c:pt idx="13926">
                  <c:v>19.341666666666701</c:v>
                </c:pt>
                <c:pt idx="13927">
                  <c:v>19.343055555555601</c:v>
                </c:pt>
                <c:pt idx="13928">
                  <c:v>19.344444444444399</c:v>
                </c:pt>
                <c:pt idx="13929">
                  <c:v>19.345833333333299</c:v>
                </c:pt>
                <c:pt idx="13930">
                  <c:v>19.3472222222222</c:v>
                </c:pt>
                <c:pt idx="13931">
                  <c:v>19.348611111111101</c:v>
                </c:pt>
                <c:pt idx="13932">
                  <c:v>19.350000000000001</c:v>
                </c:pt>
                <c:pt idx="13933">
                  <c:v>19.351388888888899</c:v>
                </c:pt>
                <c:pt idx="13934">
                  <c:v>19.352777777777799</c:v>
                </c:pt>
                <c:pt idx="13935">
                  <c:v>19.3541666666667</c:v>
                </c:pt>
                <c:pt idx="13936">
                  <c:v>19.3555555555556</c:v>
                </c:pt>
                <c:pt idx="13937">
                  <c:v>19.356944444444402</c:v>
                </c:pt>
                <c:pt idx="13938">
                  <c:v>19.358333333333299</c:v>
                </c:pt>
                <c:pt idx="13939">
                  <c:v>19.359722222222199</c:v>
                </c:pt>
                <c:pt idx="13940">
                  <c:v>19.3611111111111</c:v>
                </c:pt>
                <c:pt idx="13941">
                  <c:v>19.362500000000001</c:v>
                </c:pt>
                <c:pt idx="13942">
                  <c:v>19.363888888888901</c:v>
                </c:pt>
                <c:pt idx="13943">
                  <c:v>19.365277777777798</c:v>
                </c:pt>
                <c:pt idx="13944">
                  <c:v>19.366666666666699</c:v>
                </c:pt>
                <c:pt idx="13945">
                  <c:v>19.3680555555556</c:v>
                </c:pt>
                <c:pt idx="13946">
                  <c:v>19.369444444444401</c:v>
                </c:pt>
                <c:pt idx="13947">
                  <c:v>19.370833333333302</c:v>
                </c:pt>
                <c:pt idx="13948">
                  <c:v>19.372222222222199</c:v>
                </c:pt>
                <c:pt idx="13949">
                  <c:v>19.373611111111099</c:v>
                </c:pt>
                <c:pt idx="13950">
                  <c:v>19.375</c:v>
                </c:pt>
                <c:pt idx="13951">
                  <c:v>19.376388888888901</c:v>
                </c:pt>
                <c:pt idx="13952">
                  <c:v>19.377777777777801</c:v>
                </c:pt>
                <c:pt idx="13953">
                  <c:v>19.379166666666698</c:v>
                </c:pt>
                <c:pt idx="13954">
                  <c:v>19.380555555555599</c:v>
                </c:pt>
                <c:pt idx="13955">
                  <c:v>19.3819444444444</c:v>
                </c:pt>
                <c:pt idx="13956">
                  <c:v>19.383333333333301</c:v>
                </c:pt>
                <c:pt idx="13957">
                  <c:v>19.384722222222202</c:v>
                </c:pt>
                <c:pt idx="13958">
                  <c:v>19.386111111111099</c:v>
                </c:pt>
                <c:pt idx="13959">
                  <c:v>19.387499999999999</c:v>
                </c:pt>
                <c:pt idx="13960">
                  <c:v>19.3888888888889</c:v>
                </c:pt>
                <c:pt idx="13961">
                  <c:v>19.390277777777801</c:v>
                </c:pt>
                <c:pt idx="13962">
                  <c:v>19.391666666666701</c:v>
                </c:pt>
                <c:pt idx="13963">
                  <c:v>19.393055555555598</c:v>
                </c:pt>
                <c:pt idx="13964">
                  <c:v>19.3944444444444</c:v>
                </c:pt>
                <c:pt idx="13965">
                  <c:v>19.3958333333333</c:v>
                </c:pt>
                <c:pt idx="13966">
                  <c:v>19.397222222222201</c:v>
                </c:pt>
                <c:pt idx="13967">
                  <c:v>19.398611111111101</c:v>
                </c:pt>
                <c:pt idx="13968">
                  <c:v>19.399999999999999</c:v>
                </c:pt>
                <c:pt idx="13969">
                  <c:v>19.401388888888899</c:v>
                </c:pt>
                <c:pt idx="13970">
                  <c:v>19.4027777777778</c:v>
                </c:pt>
                <c:pt idx="13971">
                  <c:v>19.404166666666701</c:v>
                </c:pt>
                <c:pt idx="13972">
                  <c:v>19.405555555555601</c:v>
                </c:pt>
                <c:pt idx="13973">
                  <c:v>19.406944444444399</c:v>
                </c:pt>
                <c:pt idx="13974">
                  <c:v>19.408333333333299</c:v>
                </c:pt>
                <c:pt idx="13975">
                  <c:v>19.4097222222222</c:v>
                </c:pt>
                <c:pt idx="13976">
                  <c:v>19.411111111111101</c:v>
                </c:pt>
                <c:pt idx="13977">
                  <c:v>19.412500000000001</c:v>
                </c:pt>
                <c:pt idx="13978">
                  <c:v>19.413888888888899</c:v>
                </c:pt>
                <c:pt idx="13979">
                  <c:v>19.415277777777799</c:v>
                </c:pt>
                <c:pt idx="13980">
                  <c:v>19.4166666666667</c:v>
                </c:pt>
                <c:pt idx="13981">
                  <c:v>19.4180555555556</c:v>
                </c:pt>
                <c:pt idx="13982">
                  <c:v>19.419444444444402</c:v>
                </c:pt>
                <c:pt idx="13983">
                  <c:v>19.420833333333299</c:v>
                </c:pt>
                <c:pt idx="13984">
                  <c:v>19.422222222222199</c:v>
                </c:pt>
                <c:pt idx="13985">
                  <c:v>19.4236111111111</c:v>
                </c:pt>
                <c:pt idx="13986">
                  <c:v>19.425000000000001</c:v>
                </c:pt>
                <c:pt idx="13987">
                  <c:v>19.426388888888901</c:v>
                </c:pt>
                <c:pt idx="13988">
                  <c:v>19.427777777777798</c:v>
                </c:pt>
                <c:pt idx="13989">
                  <c:v>19.429166666666699</c:v>
                </c:pt>
                <c:pt idx="13990">
                  <c:v>19.4305555555556</c:v>
                </c:pt>
                <c:pt idx="13991">
                  <c:v>19.431944444444401</c:v>
                </c:pt>
                <c:pt idx="13992">
                  <c:v>19.433333333333302</c:v>
                </c:pt>
                <c:pt idx="13993">
                  <c:v>19.434722222222199</c:v>
                </c:pt>
                <c:pt idx="13994">
                  <c:v>19.436111111111099</c:v>
                </c:pt>
                <c:pt idx="13995">
                  <c:v>19.4375</c:v>
                </c:pt>
                <c:pt idx="13996">
                  <c:v>19.438888888888901</c:v>
                </c:pt>
                <c:pt idx="13997">
                  <c:v>19.440277777777801</c:v>
                </c:pt>
                <c:pt idx="13998">
                  <c:v>19.441666666666698</c:v>
                </c:pt>
                <c:pt idx="13999">
                  <c:v>19.443055555555599</c:v>
                </c:pt>
                <c:pt idx="14000">
                  <c:v>19.4444444444444</c:v>
                </c:pt>
                <c:pt idx="14001">
                  <c:v>19.445833333333301</c:v>
                </c:pt>
                <c:pt idx="14002">
                  <c:v>19.447222222222202</c:v>
                </c:pt>
                <c:pt idx="14003">
                  <c:v>19.448611111111099</c:v>
                </c:pt>
                <c:pt idx="14004">
                  <c:v>19.45</c:v>
                </c:pt>
                <c:pt idx="14005">
                  <c:v>19.4513888888889</c:v>
                </c:pt>
                <c:pt idx="14006">
                  <c:v>19.452777777777801</c:v>
                </c:pt>
                <c:pt idx="14007">
                  <c:v>19.454166666666701</c:v>
                </c:pt>
                <c:pt idx="14008">
                  <c:v>19.455555555555598</c:v>
                </c:pt>
                <c:pt idx="14009">
                  <c:v>19.4569444444444</c:v>
                </c:pt>
                <c:pt idx="14010">
                  <c:v>19.4583333333333</c:v>
                </c:pt>
                <c:pt idx="14011">
                  <c:v>19.459722222222201</c:v>
                </c:pt>
                <c:pt idx="14012">
                  <c:v>19.461111111111101</c:v>
                </c:pt>
                <c:pt idx="14013">
                  <c:v>19.462499999999999</c:v>
                </c:pt>
                <c:pt idx="14014">
                  <c:v>19.463888888888899</c:v>
                </c:pt>
                <c:pt idx="14015">
                  <c:v>19.4652777777778</c:v>
                </c:pt>
                <c:pt idx="14016">
                  <c:v>19.466666666666701</c:v>
                </c:pt>
                <c:pt idx="14017">
                  <c:v>19.468055555555601</c:v>
                </c:pt>
                <c:pt idx="14018">
                  <c:v>19.469444444444399</c:v>
                </c:pt>
                <c:pt idx="14019">
                  <c:v>19.470833333333299</c:v>
                </c:pt>
                <c:pt idx="14020">
                  <c:v>19.4722222222222</c:v>
                </c:pt>
                <c:pt idx="14021">
                  <c:v>19.473611111111101</c:v>
                </c:pt>
                <c:pt idx="14022">
                  <c:v>19.475000000000001</c:v>
                </c:pt>
                <c:pt idx="14023">
                  <c:v>19.476388888888899</c:v>
                </c:pt>
                <c:pt idx="14024">
                  <c:v>19.477777777777799</c:v>
                </c:pt>
                <c:pt idx="14025">
                  <c:v>19.4791666666667</c:v>
                </c:pt>
                <c:pt idx="14026">
                  <c:v>19.4805555555556</c:v>
                </c:pt>
                <c:pt idx="14027">
                  <c:v>19.481944444444402</c:v>
                </c:pt>
                <c:pt idx="14028">
                  <c:v>19.483333333333299</c:v>
                </c:pt>
                <c:pt idx="14029">
                  <c:v>19.484722222222199</c:v>
                </c:pt>
                <c:pt idx="14030">
                  <c:v>19.4861111111111</c:v>
                </c:pt>
                <c:pt idx="14031">
                  <c:v>19.487500000000001</c:v>
                </c:pt>
                <c:pt idx="14032">
                  <c:v>19.488888888888901</c:v>
                </c:pt>
                <c:pt idx="14033">
                  <c:v>19.490277777777798</c:v>
                </c:pt>
                <c:pt idx="14034">
                  <c:v>19.491666666666699</c:v>
                </c:pt>
                <c:pt idx="14035">
                  <c:v>19.4930555555556</c:v>
                </c:pt>
                <c:pt idx="14036">
                  <c:v>19.494444444444401</c:v>
                </c:pt>
                <c:pt idx="14037">
                  <c:v>19.495833333333302</c:v>
                </c:pt>
                <c:pt idx="14038">
                  <c:v>19.497222222222199</c:v>
                </c:pt>
                <c:pt idx="14039">
                  <c:v>19.498611111111099</c:v>
                </c:pt>
                <c:pt idx="14040">
                  <c:v>19.5</c:v>
                </c:pt>
                <c:pt idx="14041">
                  <c:v>19.501388888888901</c:v>
                </c:pt>
                <c:pt idx="14042">
                  <c:v>19.502777777777801</c:v>
                </c:pt>
                <c:pt idx="14043">
                  <c:v>19.504166666666698</c:v>
                </c:pt>
                <c:pt idx="14044">
                  <c:v>19.505555555555599</c:v>
                </c:pt>
                <c:pt idx="14045">
                  <c:v>19.5069444444444</c:v>
                </c:pt>
                <c:pt idx="14046">
                  <c:v>19.508333333333301</c:v>
                </c:pt>
                <c:pt idx="14047">
                  <c:v>19.509722222222202</c:v>
                </c:pt>
                <c:pt idx="14048">
                  <c:v>19.511111111111099</c:v>
                </c:pt>
                <c:pt idx="14049">
                  <c:v>19.512499999999999</c:v>
                </c:pt>
                <c:pt idx="14050">
                  <c:v>19.5138888888889</c:v>
                </c:pt>
                <c:pt idx="14051">
                  <c:v>19.515277777777801</c:v>
                </c:pt>
                <c:pt idx="14052">
                  <c:v>19.516666666666701</c:v>
                </c:pt>
                <c:pt idx="14053">
                  <c:v>19.518055555555598</c:v>
                </c:pt>
                <c:pt idx="14054">
                  <c:v>19.5194444444444</c:v>
                </c:pt>
                <c:pt idx="14055">
                  <c:v>19.5208333333333</c:v>
                </c:pt>
                <c:pt idx="14056">
                  <c:v>19.522222222222201</c:v>
                </c:pt>
                <c:pt idx="14057">
                  <c:v>19.523611111111101</c:v>
                </c:pt>
                <c:pt idx="14058">
                  <c:v>19.524999999999999</c:v>
                </c:pt>
                <c:pt idx="14059">
                  <c:v>19.526388888888899</c:v>
                </c:pt>
                <c:pt idx="14060">
                  <c:v>19.5277777777778</c:v>
                </c:pt>
                <c:pt idx="14061">
                  <c:v>19.529166666666701</c:v>
                </c:pt>
                <c:pt idx="14062">
                  <c:v>19.530555555555601</c:v>
                </c:pt>
                <c:pt idx="14063">
                  <c:v>19.531944444444399</c:v>
                </c:pt>
                <c:pt idx="14064">
                  <c:v>19.533333333333299</c:v>
                </c:pt>
                <c:pt idx="14065">
                  <c:v>19.5347222222222</c:v>
                </c:pt>
                <c:pt idx="14066">
                  <c:v>19.536111111111101</c:v>
                </c:pt>
                <c:pt idx="14067">
                  <c:v>19.537500000000001</c:v>
                </c:pt>
                <c:pt idx="14068">
                  <c:v>19.538888888888899</c:v>
                </c:pt>
                <c:pt idx="14069">
                  <c:v>19.540277777777799</c:v>
                </c:pt>
                <c:pt idx="14070">
                  <c:v>19.5416666666667</c:v>
                </c:pt>
                <c:pt idx="14071">
                  <c:v>19.5430555555556</c:v>
                </c:pt>
                <c:pt idx="14072">
                  <c:v>19.544444444444402</c:v>
                </c:pt>
                <c:pt idx="14073">
                  <c:v>19.545833333333299</c:v>
                </c:pt>
                <c:pt idx="14074">
                  <c:v>19.547222222222199</c:v>
                </c:pt>
                <c:pt idx="14075">
                  <c:v>19.5486111111111</c:v>
                </c:pt>
                <c:pt idx="14076">
                  <c:v>19.55</c:v>
                </c:pt>
                <c:pt idx="14077">
                  <c:v>19.551388888888901</c:v>
                </c:pt>
                <c:pt idx="14078">
                  <c:v>19.552777777777798</c:v>
                </c:pt>
                <c:pt idx="14079">
                  <c:v>19.554166666666699</c:v>
                </c:pt>
                <c:pt idx="14080">
                  <c:v>19.5555555555556</c:v>
                </c:pt>
                <c:pt idx="14081">
                  <c:v>19.556944444444401</c:v>
                </c:pt>
                <c:pt idx="14082">
                  <c:v>19.558333333333302</c:v>
                </c:pt>
                <c:pt idx="14083">
                  <c:v>19.559722222222199</c:v>
                </c:pt>
                <c:pt idx="14084">
                  <c:v>19.561111111111099</c:v>
                </c:pt>
                <c:pt idx="14085">
                  <c:v>19.5625</c:v>
                </c:pt>
                <c:pt idx="14086">
                  <c:v>19.563888888888901</c:v>
                </c:pt>
                <c:pt idx="14087">
                  <c:v>19.565277777777801</c:v>
                </c:pt>
                <c:pt idx="14088">
                  <c:v>19.566666666666698</c:v>
                </c:pt>
                <c:pt idx="14089">
                  <c:v>19.568055555555599</c:v>
                </c:pt>
                <c:pt idx="14090">
                  <c:v>19.5694444444444</c:v>
                </c:pt>
                <c:pt idx="14091">
                  <c:v>19.570833333333301</c:v>
                </c:pt>
                <c:pt idx="14092">
                  <c:v>19.572222222222202</c:v>
                </c:pt>
                <c:pt idx="14093">
                  <c:v>19.573611111111099</c:v>
                </c:pt>
                <c:pt idx="14094">
                  <c:v>19.574999999999999</c:v>
                </c:pt>
                <c:pt idx="14095">
                  <c:v>19.5763888888889</c:v>
                </c:pt>
                <c:pt idx="14096">
                  <c:v>19.577777777777801</c:v>
                </c:pt>
                <c:pt idx="14097">
                  <c:v>19.579166666666701</c:v>
                </c:pt>
                <c:pt idx="14098">
                  <c:v>19.580555555555598</c:v>
                </c:pt>
                <c:pt idx="14099">
                  <c:v>19.5819444444444</c:v>
                </c:pt>
                <c:pt idx="14100">
                  <c:v>19.5833333333333</c:v>
                </c:pt>
                <c:pt idx="14101">
                  <c:v>19.584722222222201</c:v>
                </c:pt>
                <c:pt idx="14102">
                  <c:v>19.586111111111101</c:v>
                </c:pt>
                <c:pt idx="14103">
                  <c:v>19.587499999999999</c:v>
                </c:pt>
                <c:pt idx="14104">
                  <c:v>19.588888888888899</c:v>
                </c:pt>
                <c:pt idx="14105">
                  <c:v>19.5902777777778</c:v>
                </c:pt>
                <c:pt idx="14106">
                  <c:v>19.591666666666701</c:v>
                </c:pt>
                <c:pt idx="14107">
                  <c:v>19.593055555555601</c:v>
                </c:pt>
                <c:pt idx="14108">
                  <c:v>19.594444444444399</c:v>
                </c:pt>
                <c:pt idx="14109">
                  <c:v>19.595833333333299</c:v>
                </c:pt>
                <c:pt idx="14110">
                  <c:v>19.5972222222222</c:v>
                </c:pt>
                <c:pt idx="14111">
                  <c:v>19.598611111111101</c:v>
                </c:pt>
                <c:pt idx="14112">
                  <c:v>19.600000000000001</c:v>
                </c:pt>
                <c:pt idx="14113">
                  <c:v>19.601388888888899</c:v>
                </c:pt>
                <c:pt idx="14114">
                  <c:v>19.602777777777799</c:v>
                </c:pt>
                <c:pt idx="14115">
                  <c:v>19.6041666666667</c:v>
                </c:pt>
                <c:pt idx="14116">
                  <c:v>19.6055555555556</c:v>
                </c:pt>
                <c:pt idx="14117">
                  <c:v>19.606944444444402</c:v>
                </c:pt>
                <c:pt idx="14118">
                  <c:v>19.608333333333299</c:v>
                </c:pt>
                <c:pt idx="14119">
                  <c:v>19.609722222222199</c:v>
                </c:pt>
                <c:pt idx="14120">
                  <c:v>19.6111111111111</c:v>
                </c:pt>
                <c:pt idx="14121">
                  <c:v>19.612500000000001</c:v>
                </c:pt>
                <c:pt idx="14122">
                  <c:v>19.613888888888901</c:v>
                </c:pt>
                <c:pt idx="14123">
                  <c:v>19.615277777777798</c:v>
                </c:pt>
                <c:pt idx="14124">
                  <c:v>19.616666666666699</c:v>
                </c:pt>
                <c:pt idx="14125">
                  <c:v>19.6180555555556</c:v>
                </c:pt>
                <c:pt idx="14126">
                  <c:v>19.619444444444401</c:v>
                </c:pt>
                <c:pt idx="14127">
                  <c:v>19.620833333333302</c:v>
                </c:pt>
                <c:pt idx="14128">
                  <c:v>19.622222222222199</c:v>
                </c:pt>
                <c:pt idx="14129">
                  <c:v>19.623611111111099</c:v>
                </c:pt>
                <c:pt idx="14130">
                  <c:v>19.625</c:v>
                </c:pt>
                <c:pt idx="14131">
                  <c:v>19.626388888888901</c:v>
                </c:pt>
                <c:pt idx="14132">
                  <c:v>19.627777777777801</c:v>
                </c:pt>
                <c:pt idx="14133">
                  <c:v>19.629166666666698</c:v>
                </c:pt>
                <c:pt idx="14134">
                  <c:v>19.630555555555599</c:v>
                </c:pt>
                <c:pt idx="14135">
                  <c:v>19.6319444444444</c:v>
                </c:pt>
                <c:pt idx="14136">
                  <c:v>19.633333333333301</c:v>
                </c:pt>
                <c:pt idx="14137">
                  <c:v>19.634722222222202</c:v>
                </c:pt>
                <c:pt idx="14138">
                  <c:v>19.636111111111099</c:v>
                </c:pt>
                <c:pt idx="14139">
                  <c:v>19.637499999999999</c:v>
                </c:pt>
                <c:pt idx="14140">
                  <c:v>19.6388888888889</c:v>
                </c:pt>
                <c:pt idx="14141">
                  <c:v>19.640277777777801</c:v>
                </c:pt>
                <c:pt idx="14142">
                  <c:v>19.641666666666701</c:v>
                </c:pt>
                <c:pt idx="14143">
                  <c:v>19.643055555555598</c:v>
                </c:pt>
                <c:pt idx="14144">
                  <c:v>19.6444444444444</c:v>
                </c:pt>
                <c:pt idx="14145">
                  <c:v>19.6458333333333</c:v>
                </c:pt>
                <c:pt idx="14146">
                  <c:v>19.647222222222201</c:v>
                </c:pt>
                <c:pt idx="14147">
                  <c:v>19.648611111111101</c:v>
                </c:pt>
                <c:pt idx="14148">
                  <c:v>19.649999999999999</c:v>
                </c:pt>
                <c:pt idx="14149">
                  <c:v>19.651388888888899</c:v>
                </c:pt>
                <c:pt idx="14150">
                  <c:v>19.6527777777778</c:v>
                </c:pt>
                <c:pt idx="14151">
                  <c:v>19.654166666666701</c:v>
                </c:pt>
                <c:pt idx="14152">
                  <c:v>19.655555555555601</c:v>
                </c:pt>
                <c:pt idx="14153">
                  <c:v>19.656944444444399</c:v>
                </c:pt>
                <c:pt idx="14154">
                  <c:v>19.658333333333299</c:v>
                </c:pt>
                <c:pt idx="14155">
                  <c:v>19.6597222222222</c:v>
                </c:pt>
                <c:pt idx="14156">
                  <c:v>19.661111111111101</c:v>
                </c:pt>
                <c:pt idx="14157">
                  <c:v>19.662500000000001</c:v>
                </c:pt>
                <c:pt idx="14158">
                  <c:v>19.663888888888899</c:v>
                </c:pt>
                <c:pt idx="14159">
                  <c:v>19.665277777777799</c:v>
                </c:pt>
                <c:pt idx="14160">
                  <c:v>19.6666666666667</c:v>
                </c:pt>
                <c:pt idx="14161">
                  <c:v>19.6680555555556</c:v>
                </c:pt>
                <c:pt idx="14162">
                  <c:v>19.669444444444402</c:v>
                </c:pt>
                <c:pt idx="14163">
                  <c:v>19.670833333333299</c:v>
                </c:pt>
                <c:pt idx="14164">
                  <c:v>19.672222222222199</c:v>
                </c:pt>
                <c:pt idx="14165">
                  <c:v>19.6736111111111</c:v>
                </c:pt>
                <c:pt idx="14166">
                  <c:v>19.675000000000001</c:v>
                </c:pt>
                <c:pt idx="14167">
                  <c:v>19.676388888888901</c:v>
                </c:pt>
                <c:pt idx="14168">
                  <c:v>19.677777777777798</c:v>
                </c:pt>
                <c:pt idx="14169">
                  <c:v>19.679166666666699</c:v>
                </c:pt>
                <c:pt idx="14170">
                  <c:v>19.6805555555556</c:v>
                </c:pt>
                <c:pt idx="14171">
                  <c:v>19.681944444444401</c:v>
                </c:pt>
                <c:pt idx="14172">
                  <c:v>19.683333333333302</c:v>
                </c:pt>
                <c:pt idx="14173">
                  <c:v>19.684722222222199</c:v>
                </c:pt>
                <c:pt idx="14174">
                  <c:v>19.686111111111099</c:v>
                </c:pt>
                <c:pt idx="14175">
                  <c:v>19.6875</c:v>
                </c:pt>
                <c:pt idx="14176">
                  <c:v>19.688888888888901</c:v>
                </c:pt>
                <c:pt idx="14177">
                  <c:v>19.690277777777801</c:v>
                </c:pt>
                <c:pt idx="14178">
                  <c:v>19.691666666666698</c:v>
                </c:pt>
                <c:pt idx="14179">
                  <c:v>19.693055555555599</c:v>
                </c:pt>
                <c:pt idx="14180">
                  <c:v>19.6944444444444</c:v>
                </c:pt>
                <c:pt idx="14181">
                  <c:v>19.695833333333301</c:v>
                </c:pt>
                <c:pt idx="14182">
                  <c:v>19.697222222222202</c:v>
                </c:pt>
                <c:pt idx="14183">
                  <c:v>19.698611111111099</c:v>
                </c:pt>
                <c:pt idx="14184">
                  <c:v>19.7</c:v>
                </c:pt>
                <c:pt idx="14185">
                  <c:v>19.7013888888889</c:v>
                </c:pt>
                <c:pt idx="14186">
                  <c:v>19.702777777777801</c:v>
                </c:pt>
                <c:pt idx="14187">
                  <c:v>19.704166666666701</c:v>
                </c:pt>
                <c:pt idx="14188">
                  <c:v>19.705555555555598</c:v>
                </c:pt>
                <c:pt idx="14189">
                  <c:v>19.7069444444444</c:v>
                </c:pt>
                <c:pt idx="14190">
                  <c:v>19.7083333333333</c:v>
                </c:pt>
                <c:pt idx="14191">
                  <c:v>19.709722222222201</c:v>
                </c:pt>
                <c:pt idx="14192">
                  <c:v>19.711111111111101</c:v>
                </c:pt>
                <c:pt idx="14193">
                  <c:v>19.712499999999999</c:v>
                </c:pt>
                <c:pt idx="14194">
                  <c:v>19.713888888888899</c:v>
                </c:pt>
                <c:pt idx="14195">
                  <c:v>19.7152777777778</c:v>
                </c:pt>
                <c:pt idx="14196">
                  <c:v>19.716666666666701</c:v>
                </c:pt>
                <c:pt idx="14197">
                  <c:v>19.718055555555601</c:v>
                </c:pt>
                <c:pt idx="14198">
                  <c:v>19.719444444444399</c:v>
                </c:pt>
                <c:pt idx="14199">
                  <c:v>19.720833333333299</c:v>
                </c:pt>
                <c:pt idx="14200">
                  <c:v>19.7222222222222</c:v>
                </c:pt>
                <c:pt idx="14201">
                  <c:v>19.723611111111101</c:v>
                </c:pt>
                <c:pt idx="14202">
                  <c:v>19.725000000000001</c:v>
                </c:pt>
                <c:pt idx="14203">
                  <c:v>19.726388888888899</c:v>
                </c:pt>
                <c:pt idx="14204">
                  <c:v>19.727777777777799</c:v>
                </c:pt>
                <c:pt idx="14205">
                  <c:v>19.7291666666667</c:v>
                </c:pt>
                <c:pt idx="14206">
                  <c:v>19.7305555555556</c:v>
                </c:pt>
                <c:pt idx="14207">
                  <c:v>19.731944444444402</c:v>
                </c:pt>
                <c:pt idx="14208">
                  <c:v>19.733333333333299</c:v>
                </c:pt>
                <c:pt idx="14209">
                  <c:v>19.734722222222199</c:v>
                </c:pt>
                <c:pt idx="14210">
                  <c:v>19.7361111111111</c:v>
                </c:pt>
                <c:pt idx="14211">
                  <c:v>19.737500000000001</c:v>
                </c:pt>
                <c:pt idx="14212">
                  <c:v>19.738888888888901</c:v>
                </c:pt>
                <c:pt idx="14213">
                  <c:v>19.740277777777798</c:v>
                </c:pt>
                <c:pt idx="14214">
                  <c:v>19.741666666666699</c:v>
                </c:pt>
                <c:pt idx="14215">
                  <c:v>19.7430555555556</c:v>
                </c:pt>
                <c:pt idx="14216">
                  <c:v>19.744444444444401</c:v>
                </c:pt>
                <c:pt idx="14217">
                  <c:v>19.745833333333302</c:v>
                </c:pt>
                <c:pt idx="14218">
                  <c:v>19.747222222222199</c:v>
                </c:pt>
                <c:pt idx="14219">
                  <c:v>19.748611111111099</c:v>
                </c:pt>
                <c:pt idx="14220">
                  <c:v>19.75</c:v>
                </c:pt>
                <c:pt idx="14221">
                  <c:v>19.751388888888901</c:v>
                </c:pt>
                <c:pt idx="14222">
                  <c:v>19.752777777777801</c:v>
                </c:pt>
                <c:pt idx="14223">
                  <c:v>19.754166666666698</c:v>
                </c:pt>
                <c:pt idx="14224">
                  <c:v>19.755555555555599</c:v>
                </c:pt>
                <c:pt idx="14225">
                  <c:v>19.7569444444444</c:v>
                </c:pt>
                <c:pt idx="14226">
                  <c:v>19.758333333333301</c:v>
                </c:pt>
                <c:pt idx="14227">
                  <c:v>19.759722222222202</c:v>
                </c:pt>
                <c:pt idx="14228">
                  <c:v>19.761111111111099</c:v>
                </c:pt>
                <c:pt idx="14229">
                  <c:v>19.762499999999999</c:v>
                </c:pt>
                <c:pt idx="14230">
                  <c:v>19.7638888888889</c:v>
                </c:pt>
                <c:pt idx="14231">
                  <c:v>19.765277777777801</c:v>
                </c:pt>
                <c:pt idx="14232">
                  <c:v>19.766666666666701</c:v>
                </c:pt>
                <c:pt idx="14233">
                  <c:v>19.768055555555598</c:v>
                </c:pt>
                <c:pt idx="14234">
                  <c:v>19.7694444444444</c:v>
                </c:pt>
                <c:pt idx="14235">
                  <c:v>19.7708333333333</c:v>
                </c:pt>
                <c:pt idx="14236">
                  <c:v>19.772222222222201</c:v>
                </c:pt>
                <c:pt idx="14237">
                  <c:v>19.773611111111101</c:v>
                </c:pt>
                <c:pt idx="14238">
                  <c:v>19.774999999999999</c:v>
                </c:pt>
                <c:pt idx="14239">
                  <c:v>19.776388888888899</c:v>
                </c:pt>
                <c:pt idx="14240">
                  <c:v>19.7777777777778</c:v>
                </c:pt>
                <c:pt idx="14241">
                  <c:v>19.779166666666701</c:v>
                </c:pt>
                <c:pt idx="14242">
                  <c:v>19.780555555555601</c:v>
                </c:pt>
                <c:pt idx="14243">
                  <c:v>19.781944444444399</c:v>
                </c:pt>
                <c:pt idx="14244">
                  <c:v>19.783333333333299</c:v>
                </c:pt>
                <c:pt idx="14245">
                  <c:v>19.7847222222222</c:v>
                </c:pt>
                <c:pt idx="14246">
                  <c:v>19.786111111111101</c:v>
                </c:pt>
                <c:pt idx="14247">
                  <c:v>19.787500000000001</c:v>
                </c:pt>
                <c:pt idx="14248">
                  <c:v>19.788888888888899</c:v>
                </c:pt>
                <c:pt idx="14249">
                  <c:v>19.790277777777799</c:v>
                </c:pt>
                <c:pt idx="14250">
                  <c:v>19.7916666666667</c:v>
                </c:pt>
                <c:pt idx="14251">
                  <c:v>19.7930555555556</c:v>
                </c:pt>
                <c:pt idx="14252">
                  <c:v>19.794444444444402</c:v>
                </c:pt>
                <c:pt idx="14253">
                  <c:v>19.795833333333299</c:v>
                </c:pt>
                <c:pt idx="14254">
                  <c:v>19.797222222222199</c:v>
                </c:pt>
                <c:pt idx="14255">
                  <c:v>19.7986111111111</c:v>
                </c:pt>
                <c:pt idx="14256">
                  <c:v>19.8</c:v>
                </c:pt>
                <c:pt idx="14257">
                  <c:v>19.801388888888901</c:v>
                </c:pt>
                <c:pt idx="14258">
                  <c:v>19.802777777777798</c:v>
                </c:pt>
                <c:pt idx="14259">
                  <c:v>19.804166666666699</c:v>
                </c:pt>
                <c:pt idx="14260">
                  <c:v>19.8055555555556</c:v>
                </c:pt>
                <c:pt idx="14261">
                  <c:v>19.806944444444401</c:v>
                </c:pt>
                <c:pt idx="14262">
                  <c:v>19.808333333333302</c:v>
                </c:pt>
                <c:pt idx="14263">
                  <c:v>19.809722222222199</c:v>
                </c:pt>
                <c:pt idx="14264">
                  <c:v>19.811111111111099</c:v>
                </c:pt>
                <c:pt idx="14265">
                  <c:v>19.8125</c:v>
                </c:pt>
                <c:pt idx="14266">
                  <c:v>19.813888888888901</c:v>
                </c:pt>
                <c:pt idx="14267">
                  <c:v>19.815277777777801</c:v>
                </c:pt>
                <c:pt idx="14268">
                  <c:v>19.816666666666698</c:v>
                </c:pt>
                <c:pt idx="14269">
                  <c:v>19.818055555555599</c:v>
                </c:pt>
                <c:pt idx="14270">
                  <c:v>19.8194444444444</c:v>
                </c:pt>
                <c:pt idx="14271">
                  <c:v>19.820833333333301</c:v>
                </c:pt>
                <c:pt idx="14272">
                  <c:v>19.822222222222202</c:v>
                </c:pt>
                <c:pt idx="14273">
                  <c:v>19.823611111111099</c:v>
                </c:pt>
                <c:pt idx="14274">
                  <c:v>19.824999999999999</c:v>
                </c:pt>
                <c:pt idx="14275">
                  <c:v>19.8263888888889</c:v>
                </c:pt>
                <c:pt idx="14276">
                  <c:v>19.827777777777801</c:v>
                </c:pt>
                <c:pt idx="14277">
                  <c:v>19.829166666666701</c:v>
                </c:pt>
                <c:pt idx="14278">
                  <c:v>19.830555555555598</c:v>
                </c:pt>
                <c:pt idx="14279">
                  <c:v>19.8319444444444</c:v>
                </c:pt>
                <c:pt idx="14280">
                  <c:v>19.8333333333333</c:v>
                </c:pt>
                <c:pt idx="14281">
                  <c:v>19.834722222222201</c:v>
                </c:pt>
                <c:pt idx="14282">
                  <c:v>19.836111111111101</c:v>
                </c:pt>
                <c:pt idx="14283">
                  <c:v>19.837499999999999</c:v>
                </c:pt>
                <c:pt idx="14284">
                  <c:v>19.838888888888899</c:v>
                </c:pt>
                <c:pt idx="14285">
                  <c:v>19.8402777777778</c:v>
                </c:pt>
                <c:pt idx="14286">
                  <c:v>19.841666666666701</c:v>
                </c:pt>
                <c:pt idx="14287">
                  <c:v>19.843055555555601</c:v>
                </c:pt>
                <c:pt idx="14288">
                  <c:v>19.844444444444399</c:v>
                </c:pt>
                <c:pt idx="14289">
                  <c:v>19.845833333333299</c:v>
                </c:pt>
                <c:pt idx="14290">
                  <c:v>19.8472222222222</c:v>
                </c:pt>
                <c:pt idx="14291">
                  <c:v>19.848611111111101</c:v>
                </c:pt>
                <c:pt idx="14292">
                  <c:v>19.850000000000001</c:v>
                </c:pt>
                <c:pt idx="14293">
                  <c:v>19.851388888888899</c:v>
                </c:pt>
                <c:pt idx="14294">
                  <c:v>19.852777777777799</c:v>
                </c:pt>
                <c:pt idx="14295">
                  <c:v>19.8541666666667</c:v>
                </c:pt>
                <c:pt idx="14296">
                  <c:v>19.8555555555556</c:v>
                </c:pt>
                <c:pt idx="14297">
                  <c:v>19.856944444444402</c:v>
                </c:pt>
                <c:pt idx="14298">
                  <c:v>19.858333333333299</c:v>
                </c:pt>
                <c:pt idx="14299">
                  <c:v>19.859722222222199</c:v>
                </c:pt>
                <c:pt idx="14300">
                  <c:v>19.8611111111111</c:v>
                </c:pt>
                <c:pt idx="14301">
                  <c:v>19.862500000000001</c:v>
                </c:pt>
                <c:pt idx="14302">
                  <c:v>19.863888888888901</c:v>
                </c:pt>
                <c:pt idx="14303">
                  <c:v>19.865277777777798</c:v>
                </c:pt>
                <c:pt idx="14304">
                  <c:v>19.866666666666699</c:v>
                </c:pt>
                <c:pt idx="14305">
                  <c:v>19.8680555555556</c:v>
                </c:pt>
                <c:pt idx="14306">
                  <c:v>19.869444444444401</c:v>
                </c:pt>
                <c:pt idx="14307">
                  <c:v>19.870833333333302</c:v>
                </c:pt>
                <c:pt idx="14308">
                  <c:v>19.872222222222199</c:v>
                </c:pt>
                <c:pt idx="14309">
                  <c:v>19.873611111111099</c:v>
                </c:pt>
                <c:pt idx="14310">
                  <c:v>19.875</c:v>
                </c:pt>
                <c:pt idx="14311">
                  <c:v>19.876388888888901</c:v>
                </c:pt>
                <c:pt idx="14312">
                  <c:v>19.877777777777801</c:v>
                </c:pt>
                <c:pt idx="14313">
                  <c:v>19.879166666666698</c:v>
                </c:pt>
                <c:pt idx="14314">
                  <c:v>19.880555555555599</c:v>
                </c:pt>
                <c:pt idx="14315">
                  <c:v>19.8819444444444</c:v>
                </c:pt>
                <c:pt idx="14316">
                  <c:v>19.883333333333301</c:v>
                </c:pt>
                <c:pt idx="14317">
                  <c:v>19.884722222222202</c:v>
                </c:pt>
                <c:pt idx="14318">
                  <c:v>19.886111111111099</c:v>
                </c:pt>
                <c:pt idx="14319">
                  <c:v>19.887499999999999</c:v>
                </c:pt>
                <c:pt idx="14320">
                  <c:v>19.8888888888889</c:v>
                </c:pt>
                <c:pt idx="14321">
                  <c:v>19.890277777777801</c:v>
                </c:pt>
                <c:pt idx="14322">
                  <c:v>19.891666666666701</c:v>
                </c:pt>
                <c:pt idx="14323">
                  <c:v>19.893055555555598</c:v>
                </c:pt>
                <c:pt idx="14324">
                  <c:v>19.8944444444444</c:v>
                </c:pt>
                <c:pt idx="14325">
                  <c:v>19.8958333333333</c:v>
                </c:pt>
                <c:pt idx="14326">
                  <c:v>19.897222222222201</c:v>
                </c:pt>
                <c:pt idx="14327">
                  <c:v>19.898611111111101</c:v>
                </c:pt>
                <c:pt idx="14328">
                  <c:v>19.899999999999999</c:v>
                </c:pt>
                <c:pt idx="14329">
                  <c:v>19.901388888888899</c:v>
                </c:pt>
                <c:pt idx="14330">
                  <c:v>19.9027777777778</c:v>
                </c:pt>
                <c:pt idx="14331">
                  <c:v>19.904166666666701</c:v>
                </c:pt>
                <c:pt idx="14332">
                  <c:v>19.905555555555601</c:v>
                </c:pt>
                <c:pt idx="14333">
                  <c:v>19.906944444444399</c:v>
                </c:pt>
                <c:pt idx="14334">
                  <c:v>19.908333333333299</c:v>
                </c:pt>
                <c:pt idx="14335">
                  <c:v>19.9097222222222</c:v>
                </c:pt>
                <c:pt idx="14336">
                  <c:v>19.911111111111101</c:v>
                </c:pt>
                <c:pt idx="14337">
                  <c:v>19.912500000000001</c:v>
                </c:pt>
                <c:pt idx="14338">
                  <c:v>19.913888888888899</c:v>
                </c:pt>
                <c:pt idx="14339">
                  <c:v>19.915277777777799</c:v>
                </c:pt>
                <c:pt idx="14340">
                  <c:v>19.9166666666667</c:v>
                </c:pt>
                <c:pt idx="14341">
                  <c:v>19.9180555555556</c:v>
                </c:pt>
                <c:pt idx="14342">
                  <c:v>19.919444444444402</c:v>
                </c:pt>
                <c:pt idx="14343">
                  <c:v>19.920833333333299</c:v>
                </c:pt>
                <c:pt idx="14344">
                  <c:v>19.922222222222199</c:v>
                </c:pt>
                <c:pt idx="14345">
                  <c:v>19.9236111111111</c:v>
                </c:pt>
                <c:pt idx="14346">
                  <c:v>19.925000000000001</c:v>
                </c:pt>
                <c:pt idx="14347">
                  <c:v>19.926388888888901</c:v>
                </c:pt>
                <c:pt idx="14348">
                  <c:v>19.927777777777798</c:v>
                </c:pt>
                <c:pt idx="14349">
                  <c:v>19.929166666666699</c:v>
                </c:pt>
                <c:pt idx="14350">
                  <c:v>19.9305555555556</c:v>
                </c:pt>
                <c:pt idx="14351">
                  <c:v>19.931944444444401</c:v>
                </c:pt>
                <c:pt idx="14352">
                  <c:v>19.933333333333302</c:v>
                </c:pt>
                <c:pt idx="14353">
                  <c:v>19.934722222222199</c:v>
                </c:pt>
                <c:pt idx="14354">
                  <c:v>19.936111111111099</c:v>
                </c:pt>
                <c:pt idx="14355">
                  <c:v>19.9375</c:v>
                </c:pt>
                <c:pt idx="14356">
                  <c:v>19.938888888888901</c:v>
                </c:pt>
                <c:pt idx="14357">
                  <c:v>19.940277777777801</c:v>
                </c:pt>
                <c:pt idx="14358">
                  <c:v>19.941666666666698</c:v>
                </c:pt>
                <c:pt idx="14359">
                  <c:v>19.943055555555599</c:v>
                </c:pt>
                <c:pt idx="14360">
                  <c:v>19.9444444444444</c:v>
                </c:pt>
                <c:pt idx="14361">
                  <c:v>19.945833333333301</c:v>
                </c:pt>
                <c:pt idx="14362">
                  <c:v>19.947222222222202</c:v>
                </c:pt>
                <c:pt idx="14363">
                  <c:v>19.948611111111099</c:v>
                </c:pt>
                <c:pt idx="14364">
                  <c:v>19.95</c:v>
                </c:pt>
                <c:pt idx="14365">
                  <c:v>19.9513888888889</c:v>
                </c:pt>
                <c:pt idx="14366">
                  <c:v>19.952777777777801</c:v>
                </c:pt>
                <c:pt idx="14367">
                  <c:v>19.954166666666701</c:v>
                </c:pt>
                <c:pt idx="14368">
                  <c:v>19.955555555555598</c:v>
                </c:pt>
                <c:pt idx="14369">
                  <c:v>19.9569444444444</c:v>
                </c:pt>
                <c:pt idx="14370">
                  <c:v>19.9583333333333</c:v>
                </c:pt>
                <c:pt idx="14371">
                  <c:v>19.959722222222201</c:v>
                </c:pt>
                <c:pt idx="14372">
                  <c:v>19.961111111111101</c:v>
                </c:pt>
                <c:pt idx="14373">
                  <c:v>19.962499999999999</c:v>
                </c:pt>
                <c:pt idx="14374">
                  <c:v>19.963888888888899</c:v>
                </c:pt>
                <c:pt idx="14375">
                  <c:v>19.9652777777778</c:v>
                </c:pt>
                <c:pt idx="14376">
                  <c:v>19.966666666666701</c:v>
                </c:pt>
                <c:pt idx="14377">
                  <c:v>19.968055555555601</c:v>
                </c:pt>
                <c:pt idx="14378">
                  <c:v>19.969444444444399</c:v>
                </c:pt>
                <c:pt idx="14379">
                  <c:v>19.970833333333299</c:v>
                </c:pt>
                <c:pt idx="14380">
                  <c:v>19.9722222222222</c:v>
                </c:pt>
                <c:pt idx="14381">
                  <c:v>19.973611111111101</c:v>
                </c:pt>
                <c:pt idx="14382">
                  <c:v>19.975000000000001</c:v>
                </c:pt>
                <c:pt idx="14383">
                  <c:v>19.976388888888899</c:v>
                </c:pt>
                <c:pt idx="14384">
                  <c:v>19.977777777777799</c:v>
                </c:pt>
                <c:pt idx="14385">
                  <c:v>19.9791666666667</c:v>
                </c:pt>
                <c:pt idx="14386">
                  <c:v>19.9805555555556</c:v>
                </c:pt>
                <c:pt idx="14387">
                  <c:v>19.981944444444402</c:v>
                </c:pt>
                <c:pt idx="14388">
                  <c:v>19.983333333333299</c:v>
                </c:pt>
                <c:pt idx="14389">
                  <c:v>19.984722222222199</c:v>
                </c:pt>
                <c:pt idx="14390">
                  <c:v>19.9861111111111</c:v>
                </c:pt>
                <c:pt idx="14391">
                  <c:v>19.987500000000001</c:v>
                </c:pt>
                <c:pt idx="14392">
                  <c:v>19.988888888888901</c:v>
                </c:pt>
                <c:pt idx="14393">
                  <c:v>19.990277777777798</c:v>
                </c:pt>
                <c:pt idx="14394">
                  <c:v>19.991666666666699</c:v>
                </c:pt>
                <c:pt idx="14395">
                  <c:v>19.9930555555556</c:v>
                </c:pt>
                <c:pt idx="14396">
                  <c:v>19.994444444444401</c:v>
                </c:pt>
                <c:pt idx="14397">
                  <c:v>19.995833333333302</c:v>
                </c:pt>
                <c:pt idx="14398">
                  <c:v>19.997222222222199</c:v>
                </c:pt>
                <c:pt idx="14399">
                  <c:v>19.998611111111099</c:v>
                </c:pt>
                <c:pt idx="14400">
                  <c:v>20</c:v>
                </c:pt>
                <c:pt idx="14401">
                  <c:v>20.001388888888901</c:v>
                </c:pt>
                <c:pt idx="14402">
                  <c:v>20.002777777777801</c:v>
                </c:pt>
                <c:pt idx="14403">
                  <c:v>20.004166666666698</c:v>
                </c:pt>
                <c:pt idx="14404">
                  <c:v>20.005555555555599</c:v>
                </c:pt>
                <c:pt idx="14405">
                  <c:v>20.0069444444444</c:v>
                </c:pt>
                <c:pt idx="14406">
                  <c:v>20.008333333333301</c:v>
                </c:pt>
                <c:pt idx="14407">
                  <c:v>20.009722222222202</c:v>
                </c:pt>
                <c:pt idx="14408">
                  <c:v>20.011111111111099</c:v>
                </c:pt>
                <c:pt idx="14409">
                  <c:v>20.012499999999999</c:v>
                </c:pt>
                <c:pt idx="14410">
                  <c:v>20.0138888888889</c:v>
                </c:pt>
                <c:pt idx="14411">
                  <c:v>20.015277777777801</c:v>
                </c:pt>
                <c:pt idx="14412">
                  <c:v>20.016666666666701</c:v>
                </c:pt>
                <c:pt idx="14413">
                  <c:v>20.018055555555598</c:v>
                </c:pt>
                <c:pt idx="14414">
                  <c:v>20.0194444444444</c:v>
                </c:pt>
                <c:pt idx="14415">
                  <c:v>20.0208333333333</c:v>
                </c:pt>
                <c:pt idx="14416">
                  <c:v>20.022222222222201</c:v>
                </c:pt>
                <c:pt idx="14417">
                  <c:v>20.023611111111101</c:v>
                </c:pt>
                <c:pt idx="14418">
                  <c:v>20.024999999999999</c:v>
                </c:pt>
                <c:pt idx="14419">
                  <c:v>20.026388888888899</c:v>
                </c:pt>
                <c:pt idx="14420">
                  <c:v>20.0277777777778</c:v>
                </c:pt>
                <c:pt idx="14421">
                  <c:v>20.029166666666701</c:v>
                </c:pt>
                <c:pt idx="14422">
                  <c:v>20.030555555555601</c:v>
                </c:pt>
                <c:pt idx="14423">
                  <c:v>20.031944444444399</c:v>
                </c:pt>
                <c:pt idx="14424">
                  <c:v>20.033333333333299</c:v>
                </c:pt>
                <c:pt idx="14425">
                  <c:v>20.0347222222222</c:v>
                </c:pt>
                <c:pt idx="14426">
                  <c:v>20.036111111111101</c:v>
                </c:pt>
                <c:pt idx="14427">
                  <c:v>20.037500000000001</c:v>
                </c:pt>
                <c:pt idx="14428">
                  <c:v>20.038888888888899</c:v>
                </c:pt>
                <c:pt idx="14429">
                  <c:v>20.040277777777799</c:v>
                </c:pt>
                <c:pt idx="14430">
                  <c:v>20.0416666666667</c:v>
                </c:pt>
                <c:pt idx="14431">
                  <c:v>20.0430555555556</c:v>
                </c:pt>
                <c:pt idx="14432">
                  <c:v>20.044444444444402</c:v>
                </c:pt>
                <c:pt idx="14433">
                  <c:v>20.045833333333299</c:v>
                </c:pt>
                <c:pt idx="14434">
                  <c:v>20.047222222222199</c:v>
                </c:pt>
                <c:pt idx="14435">
                  <c:v>20.0486111111111</c:v>
                </c:pt>
                <c:pt idx="14436">
                  <c:v>20.05</c:v>
                </c:pt>
                <c:pt idx="14437">
                  <c:v>20.051388888888901</c:v>
                </c:pt>
                <c:pt idx="14438">
                  <c:v>20.052777777777798</c:v>
                </c:pt>
                <c:pt idx="14439">
                  <c:v>20.054166666666699</c:v>
                </c:pt>
                <c:pt idx="14440">
                  <c:v>20.0555555555556</c:v>
                </c:pt>
                <c:pt idx="14441">
                  <c:v>20.056944444444401</c:v>
                </c:pt>
                <c:pt idx="14442">
                  <c:v>20.058333333333302</c:v>
                </c:pt>
                <c:pt idx="14443">
                  <c:v>20.059722222222199</c:v>
                </c:pt>
                <c:pt idx="14444">
                  <c:v>20.061111111111099</c:v>
                </c:pt>
                <c:pt idx="14445">
                  <c:v>20.0625</c:v>
                </c:pt>
                <c:pt idx="14446">
                  <c:v>20.063888888888901</c:v>
                </c:pt>
                <c:pt idx="14447">
                  <c:v>20.065277777777801</c:v>
                </c:pt>
                <c:pt idx="14448">
                  <c:v>20.066666666666698</c:v>
                </c:pt>
                <c:pt idx="14449">
                  <c:v>20.068055555555599</c:v>
                </c:pt>
                <c:pt idx="14450">
                  <c:v>20.0694444444444</c:v>
                </c:pt>
                <c:pt idx="14451">
                  <c:v>20.070833333333301</c:v>
                </c:pt>
                <c:pt idx="14452">
                  <c:v>20.072222222222202</c:v>
                </c:pt>
                <c:pt idx="14453">
                  <c:v>20.073611111111099</c:v>
                </c:pt>
                <c:pt idx="14454">
                  <c:v>20.074999999999999</c:v>
                </c:pt>
                <c:pt idx="14455">
                  <c:v>20.0763888888889</c:v>
                </c:pt>
                <c:pt idx="14456">
                  <c:v>20.077777777777801</c:v>
                </c:pt>
                <c:pt idx="14457">
                  <c:v>20.079166666666701</c:v>
                </c:pt>
                <c:pt idx="14458">
                  <c:v>20.080555555555598</c:v>
                </c:pt>
                <c:pt idx="14459">
                  <c:v>20.0819444444444</c:v>
                </c:pt>
                <c:pt idx="14460">
                  <c:v>20.0833333333333</c:v>
                </c:pt>
                <c:pt idx="14461">
                  <c:v>20.084722222222201</c:v>
                </c:pt>
                <c:pt idx="14462">
                  <c:v>20.086111111111101</c:v>
                </c:pt>
                <c:pt idx="14463">
                  <c:v>20.087499999999999</c:v>
                </c:pt>
                <c:pt idx="14464">
                  <c:v>20.088888888888899</c:v>
                </c:pt>
                <c:pt idx="14465">
                  <c:v>20.0902777777778</c:v>
                </c:pt>
                <c:pt idx="14466">
                  <c:v>20.091666666666701</c:v>
                </c:pt>
                <c:pt idx="14467">
                  <c:v>20.093055555555601</c:v>
                </c:pt>
                <c:pt idx="14468">
                  <c:v>20.094444444444399</c:v>
                </c:pt>
                <c:pt idx="14469">
                  <c:v>20.095833333333299</c:v>
                </c:pt>
                <c:pt idx="14470">
                  <c:v>20.0972222222222</c:v>
                </c:pt>
                <c:pt idx="14471">
                  <c:v>20.098611111111101</c:v>
                </c:pt>
                <c:pt idx="14472">
                  <c:v>20.100000000000001</c:v>
                </c:pt>
                <c:pt idx="14473">
                  <c:v>20.101388888888899</c:v>
                </c:pt>
                <c:pt idx="14474">
                  <c:v>20.102777777777799</c:v>
                </c:pt>
                <c:pt idx="14475">
                  <c:v>20.1041666666667</c:v>
                </c:pt>
                <c:pt idx="14476">
                  <c:v>20.1055555555556</c:v>
                </c:pt>
                <c:pt idx="14477">
                  <c:v>20.106944444444402</c:v>
                </c:pt>
                <c:pt idx="14478">
                  <c:v>20.108333333333299</c:v>
                </c:pt>
                <c:pt idx="14479">
                  <c:v>20.109722222222199</c:v>
                </c:pt>
                <c:pt idx="14480">
                  <c:v>20.1111111111111</c:v>
                </c:pt>
                <c:pt idx="14481">
                  <c:v>20.112500000000001</c:v>
                </c:pt>
                <c:pt idx="14482">
                  <c:v>20.113888888888901</c:v>
                </c:pt>
                <c:pt idx="14483">
                  <c:v>20.115277777777798</c:v>
                </c:pt>
                <c:pt idx="14484">
                  <c:v>20.116666666666699</c:v>
                </c:pt>
                <c:pt idx="14485">
                  <c:v>20.1180555555556</c:v>
                </c:pt>
                <c:pt idx="14486">
                  <c:v>20.119444444444401</c:v>
                </c:pt>
                <c:pt idx="14487">
                  <c:v>20.120833333333302</c:v>
                </c:pt>
                <c:pt idx="14488">
                  <c:v>20.122222222222199</c:v>
                </c:pt>
                <c:pt idx="14489">
                  <c:v>20.123611111111099</c:v>
                </c:pt>
                <c:pt idx="14490">
                  <c:v>20.125</c:v>
                </c:pt>
                <c:pt idx="14491">
                  <c:v>20.126388888888901</c:v>
                </c:pt>
                <c:pt idx="14492">
                  <c:v>20.127777777777801</c:v>
                </c:pt>
                <c:pt idx="14493">
                  <c:v>20.129166666666698</c:v>
                </c:pt>
                <c:pt idx="14494">
                  <c:v>20.130555555555599</c:v>
                </c:pt>
                <c:pt idx="14495">
                  <c:v>20.1319444444444</c:v>
                </c:pt>
                <c:pt idx="14496">
                  <c:v>20.133333333333301</c:v>
                </c:pt>
                <c:pt idx="14497">
                  <c:v>20.134722222222202</c:v>
                </c:pt>
                <c:pt idx="14498">
                  <c:v>20.136111111111099</c:v>
                </c:pt>
                <c:pt idx="14499">
                  <c:v>20.137499999999999</c:v>
                </c:pt>
                <c:pt idx="14500">
                  <c:v>20.1388888888889</c:v>
                </c:pt>
                <c:pt idx="14501">
                  <c:v>20.140277777777801</c:v>
                </c:pt>
                <c:pt idx="14502">
                  <c:v>20.141666666666701</c:v>
                </c:pt>
                <c:pt idx="14503">
                  <c:v>20.143055555555598</c:v>
                </c:pt>
                <c:pt idx="14504">
                  <c:v>20.1444444444444</c:v>
                </c:pt>
                <c:pt idx="14505">
                  <c:v>20.1458333333333</c:v>
                </c:pt>
                <c:pt idx="14506">
                  <c:v>20.147222222222201</c:v>
                </c:pt>
                <c:pt idx="14507">
                  <c:v>20.148611111111101</c:v>
                </c:pt>
                <c:pt idx="14508">
                  <c:v>20.149999999999999</c:v>
                </c:pt>
                <c:pt idx="14509">
                  <c:v>20.151388888888899</c:v>
                </c:pt>
                <c:pt idx="14510">
                  <c:v>20.1527777777778</c:v>
                </c:pt>
                <c:pt idx="14511">
                  <c:v>20.154166666666701</c:v>
                </c:pt>
                <c:pt idx="14512">
                  <c:v>20.155555555555601</c:v>
                </c:pt>
                <c:pt idx="14513">
                  <c:v>20.156944444444399</c:v>
                </c:pt>
                <c:pt idx="14514">
                  <c:v>20.158333333333299</c:v>
                </c:pt>
                <c:pt idx="14515">
                  <c:v>20.1597222222222</c:v>
                </c:pt>
                <c:pt idx="14516">
                  <c:v>20.161111111111101</c:v>
                </c:pt>
                <c:pt idx="14517">
                  <c:v>20.162500000000001</c:v>
                </c:pt>
                <c:pt idx="14518">
                  <c:v>20.163888888888899</c:v>
                </c:pt>
                <c:pt idx="14519">
                  <c:v>20.165277777777799</c:v>
                </c:pt>
                <c:pt idx="14520">
                  <c:v>20.1666666666667</c:v>
                </c:pt>
                <c:pt idx="14521">
                  <c:v>20.1680555555556</c:v>
                </c:pt>
                <c:pt idx="14522">
                  <c:v>20.169444444444402</c:v>
                </c:pt>
                <c:pt idx="14523">
                  <c:v>20.170833333333299</c:v>
                </c:pt>
                <c:pt idx="14524">
                  <c:v>20.172222222222199</c:v>
                </c:pt>
                <c:pt idx="14525">
                  <c:v>20.1736111111111</c:v>
                </c:pt>
                <c:pt idx="14526">
                  <c:v>20.175000000000001</c:v>
                </c:pt>
                <c:pt idx="14527">
                  <c:v>20.176388888888901</c:v>
                </c:pt>
                <c:pt idx="14528">
                  <c:v>20.177777777777798</c:v>
                </c:pt>
                <c:pt idx="14529">
                  <c:v>20.179166666666699</c:v>
                </c:pt>
                <c:pt idx="14530">
                  <c:v>20.1805555555556</c:v>
                </c:pt>
                <c:pt idx="14531">
                  <c:v>20.181944444444401</c:v>
                </c:pt>
                <c:pt idx="14532">
                  <c:v>20.183333333333302</c:v>
                </c:pt>
                <c:pt idx="14533">
                  <c:v>20.184722222222199</c:v>
                </c:pt>
                <c:pt idx="14534">
                  <c:v>20.186111111111099</c:v>
                </c:pt>
                <c:pt idx="14535">
                  <c:v>20.1875</c:v>
                </c:pt>
                <c:pt idx="14536">
                  <c:v>20.188888888888901</c:v>
                </c:pt>
                <c:pt idx="14537">
                  <c:v>20.190277777777801</c:v>
                </c:pt>
                <c:pt idx="14538">
                  <c:v>20.191666666666698</c:v>
                </c:pt>
                <c:pt idx="14539">
                  <c:v>20.193055555555599</c:v>
                </c:pt>
                <c:pt idx="14540">
                  <c:v>20.1944444444444</c:v>
                </c:pt>
                <c:pt idx="14541">
                  <c:v>20.195833333333301</c:v>
                </c:pt>
                <c:pt idx="14542">
                  <c:v>20.197222222222202</c:v>
                </c:pt>
                <c:pt idx="14543">
                  <c:v>20.198611111111099</c:v>
                </c:pt>
                <c:pt idx="14544">
                  <c:v>20.2</c:v>
                </c:pt>
                <c:pt idx="14545">
                  <c:v>20.2013888888889</c:v>
                </c:pt>
                <c:pt idx="14546">
                  <c:v>20.202777777777801</c:v>
                </c:pt>
                <c:pt idx="14547">
                  <c:v>20.204166666666701</c:v>
                </c:pt>
                <c:pt idx="14548">
                  <c:v>20.205555555555598</c:v>
                </c:pt>
                <c:pt idx="14549">
                  <c:v>20.2069444444444</c:v>
                </c:pt>
                <c:pt idx="14550">
                  <c:v>20.2083333333333</c:v>
                </c:pt>
                <c:pt idx="14551">
                  <c:v>20.209722222222201</c:v>
                </c:pt>
                <c:pt idx="14552">
                  <c:v>20.211111111111101</c:v>
                </c:pt>
                <c:pt idx="14553">
                  <c:v>20.212499999999999</c:v>
                </c:pt>
                <c:pt idx="14554">
                  <c:v>20.213888888888899</c:v>
                </c:pt>
                <c:pt idx="14555">
                  <c:v>20.2152777777778</c:v>
                </c:pt>
                <c:pt idx="14556">
                  <c:v>20.216666666666701</c:v>
                </c:pt>
                <c:pt idx="14557">
                  <c:v>20.218055555555601</c:v>
                </c:pt>
                <c:pt idx="14558">
                  <c:v>20.219444444444399</c:v>
                </c:pt>
                <c:pt idx="14559">
                  <c:v>20.220833333333299</c:v>
                </c:pt>
                <c:pt idx="14560">
                  <c:v>20.2222222222222</c:v>
                </c:pt>
                <c:pt idx="14561">
                  <c:v>20.223611111111101</c:v>
                </c:pt>
                <c:pt idx="14562">
                  <c:v>20.225000000000001</c:v>
                </c:pt>
                <c:pt idx="14563">
                  <c:v>20.226388888888899</c:v>
                </c:pt>
                <c:pt idx="14564">
                  <c:v>20.227777777777799</c:v>
                </c:pt>
                <c:pt idx="14565">
                  <c:v>20.2291666666667</c:v>
                </c:pt>
                <c:pt idx="14566">
                  <c:v>20.2305555555556</c:v>
                </c:pt>
                <c:pt idx="14567">
                  <c:v>20.231944444444402</c:v>
                </c:pt>
                <c:pt idx="14568">
                  <c:v>20.233333333333299</c:v>
                </c:pt>
                <c:pt idx="14569">
                  <c:v>20.234722222222199</c:v>
                </c:pt>
                <c:pt idx="14570">
                  <c:v>20.2361111111111</c:v>
                </c:pt>
                <c:pt idx="14571">
                  <c:v>20.237500000000001</c:v>
                </c:pt>
                <c:pt idx="14572">
                  <c:v>20.238888888888901</c:v>
                </c:pt>
                <c:pt idx="14573">
                  <c:v>20.240277777777798</c:v>
                </c:pt>
                <c:pt idx="14574">
                  <c:v>20.241666666666699</c:v>
                </c:pt>
                <c:pt idx="14575">
                  <c:v>20.2430555555556</c:v>
                </c:pt>
                <c:pt idx="14576">
                  <c:v>20.244444444444401</c:v>
                </c:pt>
                <c:pt idx="14577">
                  <c:v>20.245833333333302</c:v>
                </c:pt>
                <c:pt idx="14578">
                  <c:v>20.247222222222199</c:v>
                </c:pt>
                <c:pt idx="14579">
                  <c:v>20.248611111111099</c:v>
                </c:pt>
                <c:pt idx="14580">
                  <c:v>20.25</c:v>
                </c:pt>
                <c:pt idx="14581">
                  <c:v>20.251388888888901</c:v>
                </c:pt>
                <c:pt idx="14582">
                  <c:v>20.252777777777801</c:v>
                </c:pt>
                <c:pt idx="14583">
                  <c:v>20.254166666666698</c:v>
                </c:pt>
                <c:pt idx="14584">
                  <c:v>20.255555555555599</c:v>
                </c:pt>
                <c:pt idx="14585">
                  <c:v>20.2569444444444</c:v>
                </c:pt>
                <c:pt idx="14586">
                  <c:v>20.258333333333301</c:v>
                </c:pt>
                <c:pt idx="14587">
                  <c:v>20.259722222222202</c:v>
                </c:pt>
                <c:pt idx="14588">
                  <c:v>20.261111111111099</c:v>
                </c:pt>
                <c:pt idx="14589">
                  <c:v>20.262499999999999</c:v>
                </c:pt>
                <c:pt idx="14590">
                  <c:v>20.2638888888889</c:v>
                </c:pt>
                <c:pt idx="14591">
                  <c:v>20.265277777777801</c:v>
                </c:pt>
                <c:pt idx="14592">
                  <c:v>20.266666666666701</c:v>
                </c:pt>
                <c:pt idx="14593">
                  <c:v>20.268055555555598</c:v>
                </c:pt>
                <c:pt idx="14594">
                  <c:v>20.2694444444444</c:v>
                </c:pt>
                <c:pt idx="14595">
                  <c:v>20.2708333333333</c:v>
                </c:pt>
                <c:pt idx="14596">
                  <c:v>20.272222222222201</c:v>
                </c:pt>
                <c:pt idx="14597">
                  <c:v>20.273611111111101</c:v>
                </c:pt>
                <c:pt idx="14598">
                  <c:v>20.274999999999999</c:v>
                </c:pt>
                <c:pt idx="14599">
                  <c:v>20.276388888888899</c:v>
                </c:pt>
                <c:pt idx="14600">
                  <c:v>20.2777777777778</c:v>
                </c:pt>
                <c:pt idx="14601">
                  <c:v>20.279166666666701</c:v>
                </c:pt>
                <c:pt idx="14602">
                  <c:v>20.280555555555601</c:v>
                </c:pt>
                <c:pt idx="14603">
                  <c:v>20.281944444444399</c:v>
                </c:pt>
                <c:pt idx="14604">
                  <c:v>20.283333333333299</c:v>
                </c:pt>
                <c:pt idx="14605">
                  <c:v>20.2847222222222</c:v>
                </c:pt>
                <c:pt idx="14606">
                  <c:v>20.286111111111101</c:v>
                </c:pt>
                <c:pt idx="14607">
                  <c:v>20.287500000000001</c:v>
                </c:pt>
                <c:pt idx="14608">
                  <c:v>20.288888888888899</c:v>
                </c:pt>
                <c:pt idx="14609">
                  <c:v>20.290277777777799</c:v>
                </c:pt>
                <c:pt idx="14610">
                  <c:v>20.2916666666667</c:v>
                </c:pt>
                <c:pt idx="14611">
                  <c:v>20.2930555555556</c:v>
                </c:pt>
                <c:pt idx="14612">
                  <c:v>20.294444444444402</c:v>
                </c:pt>
                <c:pt idx="14613">
                  <c:v>20.295833333333299</c:v>
                </c:pt>
                <c:pt idx="14614">
                  <c:v>20.297222222222199</c:v>
                </c:pt>
                <c:pt idx="14615">
                  <c:v>20.2986111111111</c:v>
                </c:pt>
                <c:pt idx="14616">
                  <c:v>20.3</c:v>
                </c:pt>
                <c:pt idx="14617">
                  <c:v>20.301388888888901</c:v>
                </c:pt>
                <c:pt idx="14618">
                  <c:v>20.302777777777798</c:v>
                </c:pt>
                <c:pt idx="14619">
                  <c:v>20.304166666666699</c:v>
                </c:pt>
                <c:pt idx="14620">
                  <c:v>20.3055555555556</c:v>
                </c:pt>
                <c:pt idx="14621">
                  <c:v>20.306944444444401</c:v>
                </c:pt>
                <c:pt idx="14622">
                  <c:v>20.308333333333302</c:v>
                </c:pt>
                <c:pt idx="14623">
                  <c:v>20.309722222222199</c:v>
                </c:pt>
                <c:pt idx="14624">
                  <c:v>20.311111111111099</c:v>
                </c:pt>
                <c:pt idx="14625">
                  <c:v>20.3125</c:v>
                </c:pt>
                <c:pt idx="14626">
                  <c:v>20.313888888888901</c:v>
                </c:pt>
                <c:pt idx="14627">
                  <c:v>20.315277777777801</c:v>
                </c:pt>
                <c:pt idx="14628">
                  <c:v>20.316666666666698</c:v>
                </c:pt>
                <c:pt idx="14629">
                  <c:v>20.318055555555599</c:v>
                </c:pt>
                <c:pt idx="14630">
                  <c:v>20.3194444444444</c:v>
                </c:pt>
                <c:pt idx="14631">
                  <c:v>20.320833333333301</c:v>
                </c:pt>
                <c:pt idx="14632">
                  <c:v>20.322222222222202</c:v>
                </c:pt>
                <c:pt idx="14633">
                  <c:v>20.323611111111099</c:v>
                </c:pt>
                <c:pt idx="14634">
                  <c:v>20.324999999999999</c:v>
                </c:pt>
                <c:pt idx="14635">
                  <c:v>20.3263888888889</c:v>
                </c:pt>
                <c:pt idx="14636">
                  <c:v>20.327777777777801</c:v>
                </c:pt>
                <c:pt idx="14637">
                  <c:v>20.329166666666701</c:v>
                </c:pt>
                <c:pt idx="14638">
                  <c:v>20.330555555555598</c:v>
                </c:pt>
                <c:pt idx="14639">
                  <c:v>20.3319444444444</c:v>
                </c:pt>
                <c:pt idx="14640">
                  <c:v>20.3333333333333</c:v>
                </c:pt>
                <c:pt idx="14641">
                  <c:v>20.334722222222201</c:v>
                </c:pt>
                <c:pt idx="14642">
                  <c:v>20.336111111111101</c:v>
                </c:pt>
                <c:pt idx="14643">
                  <c:v>20.337499999999999</c:v>
                </c:pt>
                <c:pt idx="14644">
                  <c:v>20.338888888888899</c:v>
                </c:pt>
                <c:pt idx="14645">
                  <c:v>20.3402777777778</c:v>
                </c:pt>
                <c:pt idx="14646">
                  <c:v>20.341666666666701</c:v>
                </c:pt>
                <c:pt idx="14647">
                  <c:v>20.343055555555601</c:v>
                </c:pt>
                <c:pt idx="14648">
                  <c:v>20.344444444444399</c:v>
                </c:pt>
                <c:pt idx="14649">
                  <c:v>20.345833333333299</c:v>
                </c:pt>
                <c:pt idx="14650">
                  <c:v>20.3472222222222</c:v>
                </c:pt>
                <c:pt idx="14651">
                  <c:v>20.348611111111101</c:v>
                </c:pt>
                <c:pt idx="14652">
                  <c:v>20.350000000000001</c:v>
                </c:pt>
                <c:pt idx="14653">
                  <c:v>20.351388888888899</c:v>
                </c:pt>
                <c:pt idx="14654">
                  <c:v>20.352777777777799</c:v>
                </c:pt>
                <c:pt idx="14655">
                  <c:v>20.3541666666667</c:v>
                </c:pt>
                <c:pt idx="14656">
                  <c:v>20.3555555555556</c:v>
                </c:pt>
                <c:pt idx="14657">
                  <c:v>20.356944444444402</c:v>
                </c:pt>
                <c:pt idx="14658">
                  <c:v>20.358333333333299</c:v>
                </c:pt>
                <c:pt idx="14659">
                  <c:v>20.359722222222199</c:v>
                </c:pt>
                <c:pt idx="14660">
                  <c:v>20.3611111111111</c:v>
                </c:pt>
                <c:pt idx="14661">
                  <c:v>20.362500000000001</c:v>
                </c:pt>
                <c:pt idx="14662">
                  <c:v>20.363888888888901</c:v>
                </c:pt>
                <c:pt idx="14663">
                  <c:v>20.365277777777798</c:v>
                </c:pt>
                <c:pt idx="14664">
                  <c:v>20.366666666666699</c:v>
                </c:pt>
                <c:pt idx="14665">
                  <c:v>20.3680555555556</c:v>
                </c:pt>
                <c:pt idx="14666">
                  <c:v>20.369444444444401</c:v>
                </c:pt>
                <c:pt idx="14667">
                  <c:v>20.370833333333302</c:v>
                </c:pt>
                <c:pt idx="14668">
                  <c:v>20.372222222222199</c:v>
                </c:pt>
                <c:pt idx="14669">
                  <c:v>20.373611111111099</c:v>
                </c:pt>
                <c:pt idx="14670">
                  <c:v>20.375</c:v>
                </c:pt>
                <c:pt idx="14671">
                  <c:v>20.376388888888901</c:v>
                </c:pt>
                <c:pt idx="14672">
                  <c:v>20.377777777777801</c:v>
                </c:pt>
                <c:pt idx="14673">
                  <c:v>20.379166666666698</c:v>
                </c:pt>
                <c:pt idx="14674">
                  <c:v>20.380555555555599</c:v>
                </c:pt>
                <c:pt idx="14675">
                  <c:v>20.3819444444444</c:v>
                </c:pt>
                <c:pt idx="14676">
                  <c:v>20.383333333333301</c:v>
                </c:pt>
                <c:pt idx="14677">
                  <c:v>20.384722222222202</c:v>
                </c:pt>
                <c:pt idx="14678">
                  <c:v>20.386111111111099</c:v>
                </c:pt>
                <c:pt idx="14679">
                  <c:v>20.387499999999999</c:v>
                </c:pt>
                <c:pt idx="14680">
                  <c:v>20.3888888888889</c:v>
                </c:pt>
                <c:pt idx="14681">
                  <c:v>20.390277777777801</c:v>
                </c:pt>
                <c:pt idx="14682">
                  <c:v>20.391666666666701</c:v>
                </c:pt>
                <c:pt idx="14683">
                  <c:v>20.393055555555598</c:v>
                </c:pt>
                <c:pt idx="14684">
                  <c:v>20.3944444444444</c:v>
                </c:pt>
                <c:pt idx="14685">
                  <c:v>20.3958333333333</c:v>
                </c:pt>
                <c:pt idx="14686">
                  <c:v>20.397222222222201</c:v>
                </c:pt>
                <c:pt idx="14687">
                  <c:v>20.398611111111101</c:v>
                </c:pt>
                <c:pt idx="14688">
                  <c:v>20.399999999999999</c:v>
                </c:pt>
                <c:pt idx="14689">
                  <c:v>20.401388888888899</c:v>
                </c:pt>
                <c:pt idx="14690">
                  <c:v>20.4027777777778</c:v>
                </c:pt>
                <c:pt idx="14691">
                  <c:v>20.404166666666701</c:v>
                </c:pt>
                <c:pt idx="14692">
                  <c:v>20.405555555555601</c:v>
                </c:pt>
                <c:pt idx="14693">
                  <c:v>20.406944444444399</c:v>
                </c:pt>
                <c:pt idx="14694">
                  <c:v>20.408333333333299</c:v>
                </c:pt>
                <c:pt idx="14695">
                  <c:v>20.4097222222222</c:v>
                </c:pt>
                <c:pt idx="14696">
                  <c:v>20.411111111111101</c:v>
                </c:pt>
                <c:pt idx="14697">
                  <c:v>20.412500000000001</c:v>
                </c:pt>
                <c:pt idx="14698">
                  <c:v>20.413888888888899</c:v>
                </c:pt>
                <c:pt idx="14699">
                  <c:v>20.415277777777799</c:v>
                </c:pt>
                <c:pt idx="14700">
                  <c:v>20.4166666666667</c:v>
                </c:pt>
                <c:pt idx="14701">
                  <c:v>20.4180555555556</c:v>
                </c:pt>
                <c:pt idx="14702">
                  <c:v>20.419444444444402</c:v>
                </c:pt>
                <c:pt idx="14703">
                  <c:v>20.420833333333299</c:v>
                </c:pt>
                <c:pt idx="14704">
                  <c:v>20.422222222222199</c:v>
                </c:pt>
                <c:pt idx="14705">
                  <c:v>20.4236111111111</c:v>
                </c:pt>
                <c:pt idx="14706">
                  <c:v>20.425000000000001</c:v>
                </c:pt>
                <c:pt idx="14707">
                  <c:v>20.426388888888901</c:v>
                </c:pt>
                <c:pt idx="14708">
                  <c:v>20.427777777777798</c:v>
                </c:pt>
                <c:pt idx="14709">
                  <c:v>20.429166666666699</c:v>
                </c:pt>
                <c:pt idx="14710">
                  <c:v>20.4305555555556</c:v>
                </c:pt>
                <c:pt idx="14711">
                  <c:v>20.431944444444401</c:v>
                </c:pt>
                <c:pt idx="14712">
                  <c:v>20.433333333333302</c:v>
                </c:pt>
                <c:pt idx="14713">
                  <c:v>20.434722222222199</c:v>
                </c:pt>
                <c:pt idx="14714">
                  <c:v>20.436111111111099</c:v>
                </c:pt>
                <c:pt idx="14715">
                  <c:v>20.4375</c:v>
                </c:pt>
                <c:pt idx="14716">
                  <c:v>20.438888888888901</c:v>
                </c:pt>
                <c:pt idx="14717">
                  <c:v>20.440277777777801</c:v>
                </c:pt>
                <c:pt idx="14718">
                  <c:v>20.441666666666698</c:v>
                </c:pt>
                <c:pt idx="14719">
                  <c:v>20.443055555555599</c:v>
                </c:pt>
                <c:pt idx="14720">
                  <c:v>20.4444444444444</c:v>
                </c:pt>
                <c:pt idx="14721">
                  <c:v>20.445833333333301</c:v>
                </c:pt>
                <c:pt idx="14722">
                  <c:v>20.447222222222202</c:v>
                </c:pt>
                <c:pt idx="14723">
                  <c:v>20.448611111111099</c:v>
                </c:pt>
                <c:pt idx="14724">
                  <c:v>20.45</c:v>
                </c:pt>
                <c:pt idx="14725">
                  <c:v>20.4513888888889</c:v>
                </c:pt>
                <c:pt idx="14726">
                  <c:v>20.452777777777801</c:v>
                </c:pt>
                <c:pt idx="14727">
                  <c:v>20.454166666666701</c:v>
                </c:pt>
                <c:pt idx="14728">
                  <c:v>20.455555555555598</c:v>
                </c:pt>
                <c:pt idx="14729">
                  <c:v>20.4569444444444</c:v>
                </c:pt>
                <c:pt idx="14730">
                  <c:v>20.4583333333333</c:v>
                </c:pt>
                <c:pt idx="14731">
                  <c:v>20.459722222222201</c:v>
                </c:pt>
                <c:pt idx="14732">
                  <c:v>20.461111111111101</c:v>
                </c:pt>
                <c:pt idx="14733">
                  <c:v>20.462499999999999</c:v>
                </c:pt>
                <c:pt idx="14734">
                  <c:v>20.463888888888899</c:v>
                </c:pt>
                <c:pt idx="14735">
                  <c:v>20.4652777777778</c:v>
                </c:pt>
                <c:pt idx="14736">
                  <c:v>20.466666666666701</c:v>
                </c:pt>
                <c:pt idx="14737">
                  <c:v>20.468055555555601</c:v>
                </c:pt>
                <c:pt idx="14738">
                  <c:v>20.469444444444399</c:v>
                </c:pt>
                <c:pt idx="14739">
                  <c:v>20.470833333333299</c:v>
                </c:pt>
                <c:pt idx="14740">
                  <c:v>20.4722222222222</c:v>
                </c:pt>
                <c:pt idx="14741">
                  <c:v>20.473611111111101</c:v>
                </c:pt>
                <c:pt idx="14742">
                  <c:v>20.475000000000001</c:v>
                </c:pt>
                <c:pt idx="14743">
                  <c:v>20.476388888888899</c:v>
                </c:pt>
                <c:pt idx="14744">
                  <c:v>20.477777777777799</c:v>
                </c:pt>
                <c:pt idx="14745">
                  <c:v>20.4791666666667</c:v>
                </c:pt>
                <c:pt idx="14746">
                  <c:v>20.4805555555556</c:v>
                </c:pt>
                <c:pt idx="14747">
                  <c:v>20.481944444444402</c:v>
                </c:pt>
                <c:pt idx="14748">
                  <c:v>20.483333333333299</c:v>
                </c:pt>
                <c:pt idx="14749">
                  <c:v>20.484722222222199</c:v>
                </c:pt>
                <c:pt idx="14750">
                  <c:v>20.4861111111111</c:v>
                </c:pt>
                <c:pt idx="14751">
                  <c:v>20.487500000000001</c:v>
                </c:pt>
                <c:pt idx="14752">
                  <c:v>20.488888888888901</c:v>
                </c:pt>
                <c:pt idx="14753">
                  <c:v>20.490277777777798</c:v>
                </c:pt>
                <c:pt idx="14754">
                  <c:v>20.491666666666699</c:v>
                </c:pt>
                <c:pt idx="14755">
                  <c:v>20.4930555555556</c:v>
                </c:pt>
                <c:pt idx="14756">
                  <c:v>20.494444444444401</c:v>
                </c:pt>
                <c:pt idx="14757">
                  <c:v>20.495833333333302</c:v>
                </c:pt>
                <c:pt idx="14758">
                  <c:v>20.497222222222199</c:v>
                </c:pt>
                <c:pt idx="14759">
                  <c:v>20.498611111111099</c:v>
                </c:pt>
                <c:pt idx="14760">
                  <c:v>20.5</c:v>
                </c:pt>
                <c:pt idx="14761">
                  <c:v>20.501388888888901</c:v>
                </c:pt>
                <c:pt idx="14762">
                  <c:v>20.502777777777801</c:v>
                </c:pt>
                <c:pt idx="14763">
                  <c:v>20.504166666666698</c:v>
                </c:pt>
                <c:pt idx="14764">
                  <c:v>20.505555555555599</c:v>
                </c:pt>
                <c:pt idx="14765">
                  <c:v>20.5069444444444</c:v>
                </c:pt>
                <c:pt idx="14766">
                  <c:v>20.508333333333301</c:v>
                </c:pt>
                <c:pt idx="14767">
                  <c:v>20.509722222222202</c:v>
                </c:pt>
                <c:pt idx="14768">
                  <c:v>20.511111111111099</c:v>
                </c:pt>
                <c:pt idx="14769">
                  <c:v>20.512499999999999</c:v>
                </c:pt>
                <c:pt idx="14770">
                  <c:v>20.5138888888889</c:v>
                </c:pt>
                <c:pt idx="14771">
                  <c:v>20.515277777777801</c:v>
                </c:pt>
                <c:pt idx="14772">
                  <c:v>20.516666666666701</c:v>
                </c:pt>
                <c:pt idx="14773">
                  <c:v>20.518055555555598</c:v>
                </c:pt>
                <c:pt idx="14774">
                  <c:v>20.5194444444444</c:v>
                </c:pt>
                <c:pt idx="14775">
                  <c:v>20.5208333333333</c:v>
                </c:pt>
                <c:pt idx="14776">
                  <c:v>20.522222222222201</c:v>
                </c:pt>
                <c:pt idx="14777">
                  <c:v>20.523611111111101</c:v>
                </c:pt>
                <c:pt idx="14778">
                  <c:v>20.524999999999999</c:v>
                </c:pt>
                <c:pt idx="14779">
                  <c:v>20.526388888888899</c:v>
                </c:pt>
                <c:pt idx="14780">
                  <c:v>20.5277777777778</c:v>
                </c:pt>
                <c:pt idx="14781">
                  <c:v>20.529166666666701</c:v>
                </c:pt>
                <c:pt idx="14782">
                  <c:v>20.530555555555601</c:v>
                </c:pt>
                <c:pt idx="14783">
                  <c:v>20.531944444444399</c:v>
                </c:pt>
                <c:pt idx="14784">
                  <c:v>20.533333333333299</c:v>
                </c:pt>
                <c:pt idx="14785">
                  <c:v>20.5347222222222</c:v>
                </c:pt>
                <c:pt idx="14786">
                  <c:v>20.536111111111101</c:v>
                </c:pt>
                <c:pt idx="14787">
                  <c:v>20.537500000000001</c:v>
                </c:pt>
                <c:pt idx="14788">
                  <c:v>20.538888888888899</c:v>
                </c:pt>
                <c:pt idx="14789">
                  <c:v>20.540277777777799</c:v>
                </c:pt>
                <c:pt idx="14790">
                  <c:v>20.5416666666667</c:v>
                </c:pt>
                <c:pt idx="14791">
                  <c:v>20.5430555555556</c:v>
                </c:pt>
                <c:pt idx="14792">
                  <c:v>20.544444444444402</c:v>
                </c:pt>
                <c:pt idx="14793">
                  <c:v>20.545833333333299</c:v>
                </c:pt>
                <c:pt idx="14794">
                  <c:v>20.547222222222199</c:v>
                </c:pt>
                <c:pt idx="14795">
                  <c:v>20.5486111111111</c:v>
                </c:pt>
                <c:pt idx="14796">
                  <c:v>20.55</c:v>
                </c:pt>
                <c:pt idx="14797">
                  <c:v>20.551388888888901</c:v>
                </c:pt>
                <c:pt idx="14798">
                  <c:v>20.552777777777798</c:v>
                </c:pt>
                <c:pt idx="14799">
                  <c:v>20.554166666666699</c:v>
                </c:pt>
                <c:pt idx="14800">
                  <c:v>20.5555555555556</c:v>
                </c:pt>
                <c:pt idx="14801">
                  <c:v>20.556944444444401</c:v>
                </c:pt>
                <c:pt idx="14802">
                  <c:v>20.558333333333302</c:v>
                </c:pt>
                <c:pt idx="14803">
                  <c:v>20.559722222222199</c:v>
                </c:pt>
                <c:pt idx="14804">
                  <c:v>20.561111111111099</c:v>
                </c:pt>
                <c:pt idx="14805">
                  <c:v>20.5625</c:v>
                </c:pt>
                <c:pt idx="14806">
                  <c:v>20.563888888888901</c:v>
                </c:pt>
                <c:pt idx="14807">
                  <c:v>20.565277777777801</c:v>
                </c:pt>
                <c:pt idx="14808">
                  <c:v>20.566666666666698</c:v>
                </c:pt>
                <c:pt idx="14809">
                  <c:v>20.568055555555599</c:v>
                </c:pt>
                <c:pt idx="14810">
                  <c:v>20.5694444444444</c:v>
                </c:pt>
                <c:pt idx="14811">
                  <c:v>20.570833333333301</c:v>
                </c:pt>
                <c:pt idx="14812">
                  <c:v>20.572222222222202</c:v>
                </c:pt>
                <c:pt idx="14813">
                  <c:v>20.573611111111099</c:v>
                </c:pt>
                <c:pt idx="14814">
                  <c:v>20.574999999999999</c:v>
                </c:pt>
                <c:pt idx="14815">
                  <c:v>20.5763888888889</c:v>
                </c:pt>
                <c:pt idx="14816">
                  <c:v>20.577777777777801</c:v>
                </c:pt>
                <c:pt idx="14817">
                  <c:v>20.579166666666701</c:v>
                </c:pt>
                <c:pt idx="14818">
                  <c:v>20.580555555555598</c:v>
                </c:pt>
                <c:pt idx="14819">
                  <c:v>20.5819444444444</c:v>
                </c:pt>
                <c:pt idx="14820">
                  <c:v>20.5833333333333</c:v>
                </c:pt>
                <c:pt idx="14821">
                  <c:v>20.584722222222201</c:v>
                </c:pt>
                <c:pt idx="14822">
                  <c:v>20.586111111111101</c:v>
                </c:pt>
                <c:pt idx="14823">
                  <c:v>20.587499999999999</c:v>
                </c:pt>
                <c:pt idx="14824">
                  <c:v>20.588888888888899</c:v>
                </c:pt>
                <c:pt idx="14825">
                  <c:v>20.5902777777778</c:v>
                </c:pt>
                <c:pt idx="14826">
                  <c:v>20.591666666666701</c:v>
                </c:pt>
                <c:pt idx="14827">
                  <c:v>20.593055555555601</c:v>
                </c:pt>
                <c:pt idx="14828">
                  <c:v>20.594444444444399</c:v>
                </c:pt>
                <c:pt idx="14829">
                  <c:v>20.595833333333299</c:v>
                </c:pt>
                <c:pt idx="14830">
                  <c:v>20.5972222222222</c:v>
                </c:pt>
                <c:pt idx="14831">
                  <c:v>20.598611111111101</c:v>
                </c:pt>
                <c:pt idx="14832">
                  <c:v>20.6</c:v>
                </c:pt>
                <c:pt idx="14833">
                  <c:v>20.601388888888899</c:v>
                </c:pt>
                <c:pt idx="14834">
                  <c:v>20.602777777777799</c:v>
                </c:pt>
                <c:pt idx="14835">
                  <c:v>20.6041666666667</c:v>
                </c:pt>
                <c:pt idx="14836">
                  <c:v>20.6055555555556</c:v>
                </c:pt>
                <c:pt idx="14837">
                  <c:v>20.606944444444402</c:v>
                </c:pt>
                <c:pt idx="14838">
                  <c:v>20.608333333333299</c:v>
                </c:pt>
                <c:pt idx="14839">
                  <c:v>20.609722222222199</c:v>
                </c:pt>
                <c:pt idx="14840">
                  <c:v>20.6111111111111</c:v>
                </c:pt>
                <c:pt idx="14841">
                  <c:v>20.612500000000001</c:v>
                </c:pt>
                <c:pt idx="14842">
                  <c:v>20.613888888888901</c:v>
                </c:pt>
                <c:pt idx="14843">
                  <c:v>20.615277777777798</c:v>
                </c:pt>
                <c:pt idx="14844">
                  <c:v>20.616666666666699</c:v>
                </c:pt>
                <c:pt idx="14845">
                  <c:v>20.6180555555556</c:v>
                </c:pt>
                <c:pt idx="14846">
                  <c:v>20.619444444444401</c:v>
                </c:pt>
                <c:pt idx="14847">
                  <c:v>20.620833333333302</c:v>
                </c:pt>
                <c:pt idx="14848">
                  <c:v>20.622222222222199</c:v>
                </c:pt>
                <c:pt idx="14849">
                  <c:v>20.623611111111099</c:v>
                </c:pt>
                <c:pt idx="14850">
                  <c:v>20.625</c:v>
                </c:pt>
                <c:pt idx="14851">
                  <c:v>20.626388888888901</c:v>
                </c:pt>
                <c:pt idx="14852">
                  <c:v>20.627777777777801</c:v>
                </c:pt>
                <c:pt idx="14853">
                  <c:v>20.629166666666698</c:v>
                </c:pt>
                <c:pt idx="14854">
                  <c:v>20.630555555555599</c:v>
                </c:pt>
                <c:pt idx="14855">
                  <c:v>20.6319444444444</c:v>
                </c:pt>
                <c:pt idx="14856">
                  <c:v>20.633333333333301</c:v>
                </c:pt>
                <c:pt idx="14857">
                  <c:v>20.634722222222202</c:v>
                </c:pt>
                <c:pt idx="14858">
                  <c:v>20.636111111111099</c:v>
                </c:pt>
                <c:pt idx="14859">
                  <c:v>20.637499999999999</c:v>
                </c:pt>
                <c:pt idx="14860">
                  <c:v>20.6388888888889</c:v>
                </c:pt>
                <c:pt idx="14861">
                  <c:v>20.640277777777801</c:v>
                </c:pt>
                <c:pt idx="14862">
                  <c:v>20.641666666666701</c:v>
                </c:pt>
                <c:pt idx="14863">
                  <c:v>20.643055555555598</c:v>
                </c:pt>
                <c:pt idx="14864">
                  <c:v>20.6444444444444</c:v>
                </c:pt>
                <c:pt idx="14865">
                  <c:v>20.6458333333333</c:v>
                </c:pt>
                <c:pt idx="14866">
                  <c:v>20.647222222222201</c:v>
                </c:pt>
                <c:pt idx="14867">
                  <c:v>20.648611111111101</c:v>
                </c:pt>
                <c:pt idx="14868">
                  <c:v>20.65</c:v>
                </c:pt>
                <c:pt idx="14869">
                  <c:v>20.651388888888899</c:v>
                </c:pt>
                <c:pt idx="14870">
                  <c:v>20.6527777777778</c:v>
                </c:pt>
                <c:pt idx="14871">
                  <c:v>20.654166666666701</c:v>
                </c:pt>
                <c:pt idx="14872">
                  <c:v>20.655555555555601</c:v>
                </c:pt>
                <c:pt idx="14873">
                  <c:v>20.656944444444399</c:v>
                </c:pt>
                <c:pt idx="14874">
                  <c:v>20.658333333333299</c:v>
                </c:pt>
                <c:pt idx="14875">
                  <c:v>20.6597222222222</c:v>
                </c:pt>
                <c:pt idx="14876">
                  <c:v>20.661111111111101</c:v>
                </c:pt>
                <c:pt idx="14877">
                  <c:v>20.662500000000001</c:v>
                </c:pt>
                <c:pt idx="14878">
                  <c:v>20.663888888888899</c:v>
                </c:pt>
                <c:pt idx="14879">
                  <c:v>20.665277777777799</c:v>
                </c:pt>
                <c:pt idx="14880">
                  <c:v>20.6666666666667</c:v>
                </c:pt>
                <c:pt idx="14881">
                  <c:v>20.6680555555556</c:v>
                </c:pt>
                <c:pt idx="14882">
                  <c:v>20.669444444444402</c:v>
                </c:pt>
                <c:pt idx="14883">
                  <c:v>20.670833333333299</c:v>
                </c:pt>
                <c:pt idx="14884">
                  <c:v>20.672222222222199</c:v>
                </c:pt>
                <c:pt idx="14885">
                  <c:v>20.6736111111111</c:v>
                </c:pt>
                <c:pt idx="14886">
                  <c:v>20.675000000000001</c:v>
                </c:pt>
                <c:pt idx="14887">
                  <c:v>20.676388888888901</c:v>
                </c:pt>
                <c:pt idx="14888">
                  <c:v>20.677777777777798</c:v>
                </c:pt>
                <c:pt idx="14889">
                  <c:v>20.679166666666699</c:v>
                </c:pt>
                <c:pt idx="14890">
                  <c:v>20.6805555555556</c:v>
                </c:pt>
                <c:pt idx="14891">
                  <c:v>20.681944444444401</c:v>
                </c:pt>
                <c:pt idx="14892">
                  <c:v>20.683333333333302</c:v>
                </c:pt>
                <c:pt idx="14893">
                  <c:v>20.684722222222199</c:v>
                </c:pt>
                <c:pt idx="14894">
                  <c:v>20.686111111111099</c:v>
                </c:pt>
                <c:pt idx="14895">
                  <c:v>20.6875</c:v>
                </c:pt>
                <c:pt idx="14896">
                  <c:v>20.688888888888901</c:v>
                </c:pt>
                <c:pt idx="14897">
                  <c:v>20.690277777777801</c:v>
                </c:pt>
                <c:pt idx="14898">
                  <c:v>20.691666666666698</c:v>
                </c:pt>
                <c:pt idx="14899">
                  <c:v>20.693055555555599</c:v>
                </c:pt>
                <c:pt idx="14900">
                  <c:v>20.6944444444444</c:v>
                </c:pt>
                <c:pt idx="14901">
                  <c:v>20.695833333333301</c:v>
                </c:pt>
                <c:pt idx="14902">
                  <c:v>20.697222222222202</c:v>
                </c:pt>
                <c:pt idx="14903">
                  <c:v>20.698611111111099</c:v>
                </c:pt>
                <c:pt idx="14904">
                  <c:v>20.7</c:v>
                </c:pt>
                <c:pt idx="14905">
                  <c:v>20.7013888888889</c:v>
                </c:pt>
                <c:pt idx="14906">
                  <c:v>20.702777777777801</c:v>
                </c:pt>
                <c:pt idx="14907">
                  <c:v>20.704166666666701</c:v>
                </c:pt>
                <c:pt idx="14908">
                  <c:v>20.705555555555598</c:v>
                </c:pt>
                <c:pt idx="14909">
                  <c:v>20.7069444444444</c:v>
                </c:pt>
                <c:pt idx="14910">
                  <c:v>20.7083333333333</c:v>
                </c:pt>
                <c:pt idx="14911">
                  <c:v>20.709722222222201</c:v>
                </c:pt>
                <c:pt idx="14912">
                  <c:v>20.711111111111101</c:v>
                </c:pt>
                <c:pt idx="14913">
                  <c:v>20.712499999999999</c:v>
                </c:pt>
                <c:pt idx="14914">
                  <c:v>20.713888888888899</c:v>
                </c:pt>
                <c:pt idx="14915">
                  <c:v>20.7152777777778</c:v>
                </c:pt>
                <c:pt idx="14916">
                  <c:v>20.716666666666701</c:v>
                </c:pt>
                <c:pt idx="14917">
                  <c:v>20.718055555555601</c:v>
                </c:pt>
                <c:pt idx="14918">
                  <c:v>20.719444444444399</c:v>
                </c:pt>
                <c:pt idx="14919">
                  <c:v>20.720833333333299</c:v>
                </c:pt>
                <c:pt idx="14920">
                  <c:v>20.7222222222222</c:v>
                </c:pt>
                <c:pt idx="14921">
                  <c:v>20.723611111111101</c:v>
                </c:pt>
                <c:pt idx="14922">
                  <c:v>20.725000000000001</c:v>
                </c:pt>
                <c:pt idx="14923">
                  <c:v>20.726388888888899</c:v>
                </c:pt>
                <c:pt idx="14924">
                  <c:v>20.727777777777799</c:v>
                </c:pt>
                <c:pt idx="14925">
                  <c:v>20.7291666666667</c:v>
                </c:pt>
                <c:pt idx="14926">
                  <c:v>20.7305555555556</c:v>
                </c:pt>
                <c:pt idx="14927">
                  <c:v>20.731944444444402</c:v>
                </c:pt>
                <c:pt idx="14928">
                  <c:v>20.733333333333299</c:v>
                </c:pt>
                <c:pt idx="14929">
                  <c:v>20.734722222222199</c:v>
                </c:pt>
                <c:pt idx="14930">
                  <c:v>20.7361111111111</c:v>
                </c:pt>
                <c:pt idx="14931">
                  <c:v>20.737500000000001</c:v>
                </c:pt>
                <c:pt idx="14932">
                  <c:v>20.738888888888901</c:v>
                </c:pt>
                <c:pt idx="14933">
                  <c:v>20.740277777777798</c:v>
                </c:pt>
                <c:pt idx="14934">
                  <c:v>20.741666666666699</c:v>
                </c:pt>
                <c:pt idx="14935">
                  <c:v>20.7430555555556</c:v>
                </c:pt>
                <c:pt idx="14936">
                  <c:v>20.744444444444401</c:v>
                </c:pt>
                <c:pt idx="14937">
                  <c:v>20.745833333333302</c:v>
                </c:pt>
                <c:pt idx="14938">
                  <c:v>20.747222222222199</c:v>
                </c:pt>
                <c:pt idx="14939">
                  <c:v>20.748611111111099</c:v>
                </c:pt>
                <c:pt idx="14940">
                  <c:v>20.75</c:v>
                </c:pt>
                <c:pt idx="14941">
                  <c:v>20.751388888888901</c:v>
                </c:pt>
                <c:pt idx="14942">
                  <c:v>20.752777777777801</c:v>
                </c:pt>
                <c:pt idx="14943">
                  <c:v>20.754166666666698</c:v>
                </c:pt>
                <c:pt idx="14944">
                  <c:v>20.755555555555599</c:v>
                </c:pt>
                <c:pt idx="14945">
                  <c:v>20.7569444444444</c:v>
                </c:pt>
                <c:pt idx="14946">
                  <c:v>20.758333333333301</c:v>
                </c:pt>
                <c:pt idx="14947">
                  <c:v>20.759722222222202</c:v>
                </c:pt>
                <c:pt idx="14948">
                  <c:v>20.761111111111099</c:v>
                </c:pt>
                <c:pt idx="14949">
                  <c:v>20.762499999999999</c:v>
                </c:pt>
                <c:pt idx="14950">
                  <c:v>20.7638888888889</c:v>
                </c:pt>
                <c:pt idx="14951">
                  <c:v>20.765277777777801</c:v>
                </c:pt>
                <c:pt idx="14952">
                  <c:v>20.766666666666701</c:v>
                </c:pt>
                <c:pt idx="14953">
                  <c:v>20.768055555555598</c:v>
                </c:pt>
                <c:pt idx="14954">
                  <c:v>20.7694444444444</c:v>
                </c:pt>
                <c:pt idx="14955">
                  <c:v>20.7708333333333</c:v>
                </c:pt>
                <c:pt idx="14956">
                  <c:v>20.772222222222201</c:v>
                </c:pt>
                <c:pt idx="14957">
                  <c:v>20.773611111111101</c:v>
                </c:pt>
                <c:pt idx="14958">
                  <c:v>20.774999999999999</c:v>
                </c:pt>
                <c:pt idx="14959">
                  <c:v>20.776388888888899</c:v>
                </c:pt>
                <c:pt idx="14960">
                  <c:v>20.7777777777778</c:v>
                </c:pt>
                <c:pt idx="14961">
                  <c:v>20.779166666666701</c:v>
                </c:pt>
                <c:pt idx="14962">
                  <c:v>20.780555555555601</c:v>
                </c:pt>
                <c:pt idx="14963">
                  <c:v>20.781944444444399</c:v>
                </c:pt>
                <c:pt idx="14964">
                  <c:v>20.783333333333299</c:v>
                </c:pt>
                <c:pt idx="14965">
                  <c:v>20.7847222222222</c:v>
                </c:pt>
                <c:pt idx="14966">
                  <c:v>20.786111111111101</c:v>
                </c:pt>
                <c:pt idx="14967">
                  <c:v>20.787500000000001</c:v>
                </c:pt>
                <c:pt idx="14968">
                  <c:v>20.788888888888899</c:v>
                </c:pt>
                <c:pt idx="14969">
                  <c:v>20.790277777777799</c:v>
                </c:pt>
                <c:pt idx="14970">
                  <c:v>20.7916666666667</c:v>
                </c:pt>
                <c:pt idx="14971">
                  <c:v>20.7930555555556</c:v>
                </c:pt>
                <c:pt idx="14972">
                  <c:v>20.794444444444402</c:v>
                </c:pt>
                <c:pt idx="14973">
                  <c:v>20.795833333333299</c:v>
                </c:pt>
                <c:pt idx="14974">
                  <c:v>20.797222222222199</c:v>
                </c:pt>
                <c:pt idx="14975">
                  <c:v>20.7986111111111</c:v>
                </c:pt>
                <c:pt idx="14976">
                  <c:v>20.8</c:v>
                </c:pt>
                <c:pt idx="14977">
                  <c:v>20.801388888888901</c:v>
                </c:pt>
                <c:pt idx="14978">
                  <c:v>20.802777777777798</c:v>
                </c:pt>
                <c:pt idx="14979">
                  <c:v>20.804166666666699</c:v>
                </c:pt>
                <c:pt idx="14980">
                  <c:v>20.8055555555556</c:v>
                </c:pt>
                <c:pt idx="14981">
                  <c:v>20.806944444444401</c:v>
                </c:pt>
                <c:pt idx="14982">
                  <c:v>20.808333333333302</c:v>
                </c:pt>
                <c:pt idx="14983">
                  <c:v>20.809722222222199</c:v>
                </c:pt>
                <c:pt idx="14984">
                  <c:v>20.811111111111099</c:v>
                </c:pt>
                <c:pt idx="14985">
                  <c:v>20.8125</c:v>
                </c:pt>
                <c:pt idx="14986">
                  <c:v>20.813888888888901</c:v>
                </c:pt>
                <c:pt idx="14987">
                  <c:v>20.815277777777801</c:v>
                </c:pt>
                <c:pt idx="14988">
                  <c:v>20.816666666666698</c:v>
                </c:pt>
                <c:pt idx="14989">
                  <c:v>20.818055555555599</c:v>
                </c:pt>
                <c:pt idx="14990">
                  <c:v>20.8194444444444</c:v>
                </c:pt>
                <c:pt idx="14991">
                  <c:v>20.820833333333301</c:v>
                </c:pt>
                <c:pt idx="14992">
                  <c:v>20.822222222222202</c:v>
                </c:pt>
                <c:pt idx="14993">
                  <c:v>20.823611111111099</c:v>
                </c:pt>
                <c:pt idx="14994">
                  <c:v>20.824999999999999</c:v>
                </c:pt>
                <c:pt idx="14995">
                  <c:v>20.8263888888889</c:v>
                </c:pt>
                <c:pt idx="14996">
                  <c:v>20.827777777777801</c:v>
                </c:pt>
                <c:pt idx="14997">
                  <c:v>20.829166666666701</c:v>
                </c:pt>
                <c:pt idx="14998">
                  <c:v>20.830555555555598</c:v>
                </c:pt>
                <c:pt idx="14999">
                  <c:v>20.8319444444444</c:v>
                </c:pt>
                <c:pt idx="15000">
                  <c:v>20.8333333333333</c:v>
                </c:pt>
                <c:pt idx="15001">
                  <c:v>20.834722222222201</c:v>
                </c:pt>
                <c:pt idx="15002">
                  <c:v>20.836111111111101</c:v>
                </c:pt>
                <c:pt idx="15003">
                  <c:v>20.837499999999999</c:v>
                </c:pt>
                <c:pt idx="15004">
                  <c:v>20.838888888888899</c:v>
                </c:pt>
                <c:pt idx="15005">
                  <c:v>20.8402777777778</c:v>
                </c:pt>
                <c:pt idx="15006">
                  <c:v>20.841666666666701</c:v>
                </c:pt>
                <c:pt idx="15007">
                  <c:v>20.843055555555601</c:v>
                </c:pt>
                <c:pt idx="15008">
                  <c:v>20.844444444444399</c:v>
                </c:pt>
                <c:pt idx="15009">
                  <c:v>20.845833333333299</c:v>
                </c:pt>
                <c:pt idx="15010">
                  <c:v>20.8472222222222</c:v>
                </c:pt>
                <c:pt idx="15011">
                  <c:v>20.848611111111101</c:v>
                </c:pt>
                <c:pt idx="15012">
                  <c:v>20.85</c:v>
                </c:pt>
                <c:pt idx="15013">
                  <c:v>20.851388888888899</c:v>
                </c:pt>
                <c:pt idx="15014">
                  <c:v>20.852777777777799</c:v>
                </c:pt>
                <c:pt idx="15015">
                  <c:v>20.8541666666667</c:v>
                </c:pt>
                <c:pt idx="15016">
                  <c:v>20.8555555555556</c:v>
                </c:pt>
                <c:pt idx="15017">
                  <c:v>20.856944444444402</c:v>
                </c:pt>
                <c:pt idx="15018">
                  <c:v>20.858333333333299</c:v>
                </c:pt>
                <c:pt idx="15019">
                  <c:v>20.859722222222199</c:v>
                </c:pt>
                <c:pt idx="15020">
                  <c:v>20.8611111111111</c:v>
                </c:pt>
                <c:pt idx="15021">
                  <c:v>20.862500000000001</c:v>
                </c:pt>
                <c:pt idx="15022">
                  <c:v>20.863888888888901</c:v>
                </c:pt>
                <c:pt idx="15023">
                  <c:v>20.865277777777798</c:v>
                </c:pt>
                <c:pt idx="15024">
                  <c:v>20.866666666666699</c:v>
                </c:pt>
                <c:pt idx="15025">
                  <c:v>20.8680555555556</c:v>
                </c:pt>
                <c:pt idx="15026">
                  <c:v>20.869444444444401</c:v>
                </c:pt>
                <c:pt idx="15027">
                  <c:v>20.870833333333302</c:v>
                </c:pt>
                <c:pt idx="15028">
                  <c:v>20.872222222222199</c:v>
                </c:pt>
                <c:pt idx="15029">
                  <c:v>20.873611111111099</c:v>
                </c:pt>
                <c:pt idx="15030">
                  <c:v>20.875</c:v>
                </c:pt>
                <c:pt idx="15031">
                  <c:v>20.876388888888901</c:v>
                </c:pt>
                <c:pt idx="15032">
                  <c:v>20.877777777777801</c:v>
                </c:pt>
                <c:pt idx="15033">
                  <c:v>20.879166666666698</c:v>
                </c:pt>
                <c:pt idx="15034">
                  <c:v>20.880555555555599</c:v>
                </c:pt>
                <c:pt idx="15035">
                  <c:v>20.8819444444444</c:v>
                </c:pt>
                <c:pt idx="15036">
                  <c:v>20.883333333333301</c:v>
                </c:pt>
                <c:pt idx="15037">
                  <c:v>20.884722222222202</c:v>
                </c:pt>
                <c:pt idx="15038">
                  <c:v>20.886111111111099</c:v>
                </c:pt>
                <c:pt idx="15039">
                  <c:v>20.887499999999999</c:v>
                </c:pt>
                <c:pt idx="15040">
                  <c:v>20.8888888888889</c:v>
                </c:pt>
                <c:pt idx="15041">
                  <c:v>20.890277777777801</c:v>
                </c:pt>
                <c:pt idx="15042">
                  <c:v>20.891666666666701</c:v>
                </c:pt>
                <c:pt idx="15043">
                  <c:v>20.893055555555598</c:v>
                </c:pt>
                <c:pt idx="15044">
                  <c:v>20.8944444444444</c:v>
                </c:pt>
                <c:pt idx="15045">
                  <c:v>20.8958333333333</c:v>
                </c:pt>
                <c:pt idx="15046">
                  <c:v>20.897222222222201</c:v>
                </c:pt>
                <c:pt idx="15047">
                  <c:v>20.898611111111101</c:v>
                </c:pt>
                <c:pt idx="15048">
                  <c:v>20.9</c:v>
                </c:pt>
                <c:pt idx="15049">
                  <c:v>20.901388888888899</c:v>
                </c:pt>
                <c:pt idx="15050">
                  <c:v>20.9027777777778</c:v>
                </c:pt>
                <c:pt idx="15051">
                  <c:v>20.904166666666701</c:v>
                </c:pt>
                <c:pt idx="15052">
                  <c:v>20.905555555555601</c:v>
                </c:pt>
                <c:pt idx="15053">
                  <c:v>20.906944444444399</c:v>
                </c:pt>
                <c:pt idx="15054">
                  <c:v>20.908333333333299</c:v>
                </c:pt>
                <c:pt idx="15055">
                  <c:v>20.9097222222222</c:v>
                </c:pt>
                <c:pt idx="15056">
                  <c:v>20.911111111111101</c:v>
                </c:pt>
                <c:pt idx="15057">
                  <c:v>20.912500000000001</c:v>
                </c:pt>
                <c:pt idx="15058">
                  <c:v>20.913888888888899</c:v>
                </c:pt>
                <c:pt idx="15059">
                  <c:v>20.915277777777799</c:v>
                </c:pt>
                <c:pt idx="15060">
                  <c:v>20.9166666666667</c:v>
                </c:pt>
                <c:pt idx="15061">
                  <c:v>20.9180555555556</c:v>
                </c:pt>
                <c:pt idx="15062">
                  <c:v>20.919444444444402</c:v>
                </c:pt>
                <c:pt idx="15063">
                  <c:v>20.920833333333299</c:v>
                </c:pt>
                <c:pt idx="15064">
                  <c:v>20.922222222222199</c:v>
                </c:pt>
                <c:pt idx="15065">
                  <c:v>20.9236111111111</c:v>
                </c:pt>
                <c:pt idx="15066">
                  <c:v>20.925000000000001</c:v>
                </c:pt>
                <c:pt idx="15067">
                  <c:v>20.926388888888901</c:v>
                </c:pt>
                <c:pt idx="15068">
                  <c:v>20.927777777777798</c:v>
                </c:pt>
                <c:pt idx="15069">
                  <c:v>20.929166666666699</c:v>
                </c:pt>
                <c:pt idx="15070">
                  <c:v>20.9305555555556</c:v>
                </c:pt>
                <c:pt idx="15071">
                  <c:v>20.931944444444401</c:v>
                </c:pt>
                <c:pt idx="15072">
                  <c:v>20.933333333333302</c:v>
                </c:pt>
                <c:pt idx="15073">
                  <c:v>20.934722222222199</c:v>
                </c:pt>
                <c:pt idx="15074">
                  <c:v>20.936111111111099</c:v>
                </c:pt>
                <c:pt idx="15075">
                  <c:v>20.9375</c:v>
                </c:pt>
                <c:pt idx="15076">
                  <c:v>20.938888888888901</c:v>
                </c:pt>
                <c:pt idx="15077">
                  <c:v>20.940277777777801</c:v>
                </c:pt>
                <c:pt idx="15078">
                  <c:v>20.941666666666698</c:v>
                </c:pt>
                <c:pt idx="15079">
                  <c:v>20.943055555555599</c:v>
                </c:pt>
                <c:pt idx="15080">
                  <c:v>20.9444444444444</c:v>
                </c:pt>
                <c:pt idx="15081">
                  <c:v>20.945833333333301</c:v>
                </c:pt>
                <c:pt idx="15082">
                  <c:v>20.947222222222202</c:v>
                </c:pt>
                <c:pt idx="15083">
                  <c:v>20.948611111111099</c:v>
                </c:pt>
                <c:pt idx="15084">
                  <c:v>20.95</c:v>
                </c:pt>
                <c:pt idx="15085">
                  <c:v>20.9513888888889</c:v>
                </c:pt>
                <c:pt idx="15086">
                  <c:v>20.952777777777801</c:v>
                </c:pt>
                <c:pt idx="15087">
                  <c:v>20.954166666666701</c:v>
                </c:pt>
                <c:pt idx="15088">
                  <c:v>20.955555555555598</c:v>
                </c:pt>
                <c:pt idx="15089">
                  <c:v>20.9569444444444</c:v>
                </c:pt>
                <c:pt idx="15090">
                  <c:v>20.9583333333333</c:v>
                </c:pt>
                <c:pt idx="15091">
                  <c:v>20.959722222222201</c:v>
                </c:pt>
                <c:pt idx="15092">
                  <c:v>20.961111111111101</c:v>
                </c:pt>
                <c:pt idx="15093">
                  <c:v>20.962499999999999</c:v>
                </c:pt>
                <c:pt idx="15094">
                  <c:v>20.963888888888899</c:v>
                </c:pt>
                <c:pt idx="15095">
                  <c:v>20.9652777777778</c:v>
                </c:pt>
                <c:pt idx="15096">
                  <c:v>20.966666666666701</c:v>
                </c:pt>
                <c:pt idx="15097">
                  <c:v>20.968055555555601</c:v>
                </c:pt>
                <c:pt idx="15098">
                  <c:v>20.969444444444399</c:v>
                </c:pt>
                <c:pt idx="15099">
                  <c:v>20.970833333333299</c:v>
                </c:pt>
                <c:pt idx="15100">
                  <c:v>20.9722222222222</c:v>
                </c:pt>
                <c:pt idx="15101">
                  <c:v>20.973611111111101</c:v>
                </c:pt>
                <c:pt idx="15102">
                  <c:v>20.975000000000001</c:v>
                </c:pt>
                <c:pt idx="15103">
                  <c:v>20.976388888888899</c:v>
                </c:pt>
                <c:pt idx="15104">
                  <c:v>20.977777777777799</c:v>
                </c:pt>
                <c:pt idx="15105">
                  <c:v>20.9791666666667</c:v>
                </c:pt>
                <c:pt idx="15106">
                  <c:v>20.9805555555556</c:v>
                </c:pt>
                <c:pt idx="15107">
                  <c:v>20.981944444444402</c:v>
                </c:pt>
                <c:pt idx="15108">
                  <c:v>20.983333333333299</c:v>
                </c:pt>
                <c:pt idx="15109">
                  <c:v>20.984722222222199</c:v>
                </c:pt>
                <c:pt idx="15110">
                  <c:v>20.9861111111111</c:v>
                </c:pt>
                <c:pt idx="15111">
                  <c:v>20.987500000000001</c:v>
                </c:pt>
                <c:pt idx="15112">
                  <c:v>20.988888888888901</c:v>
                </c:pt>
                <c:pt idx="15113">
                  <c:v>20.990277777777798</c:v>
                </c:pt>
                <c:pt idx="15114">
                  <c:v>20.991666666666699</c:v>
                </c:pt>
                <c:pt idx="15115">
                  <c:v>20.9930555555556</c:v>
                </c:pt>
                <c:pt idx="15116">
                  <c:v>20.994444444444401</c:v>
                </c:pt>
                <c:pt idx="15117">
                  <c:v>20.995833333333302</c:v>
                </c:pt>
                <c:pt idx="15118">
                  <c:v>20.997222222222199</c:v>
                </c:pt>
                <c:pt idx="15119">
                  <c:v>20.998611111111099</c:v>
                </c:pt>
                <c:pt idx="15120">
                  <c:v>21</c:v>
                </c:pt>
                <c:pt idx="15121">
                  <c:v>21.001388888888901</c:v>
                </c:pt>
                <c:pt idx="15122">
                  <c:v>21.002777777777801</c:v>
                </c:pt>
                <c:pt idx="15123">
                  <c:v>21.004166666666698</c:v>
                </c:pt>
                <c:pt idx="15124">
                  <c:v>21.005555555555599</c:v>
                </c:pt>
                <c:pt idx="15125">
                  <c:v>21.0069444444444</c:v>
                </c:pt>
                <c:pt idx="15126">
                  <c:v>21.008333333333301</c:v>
                </c:pt>
                <c:pt idx="15127">
                  <c:v>21.009722222222202</c:v>
                </c:pt>
                <c:pt idx="15128">
                  <c:v>21.011111111111099</c:v>
                </c:pt>
                <c:pt idx="15129">
                  <c:v>21.012499999999999</c:v>
                </c:pt>
                <c:pt idx="15130">
                  <c:v>21.0138888888889</c:v>
                </c:pt>
                <c:pt idx="15131">
                  <c:v>21.015277777777801</c:v>
                </c:pt>
                <c:pt idx="15132">
                  <c:v>21.016666666666701</c:v>
                </c:pt>
                <c:pt idx="15133">
                  <c:v>21.018055555555598</c:v>
                </c:pt>
                <c:pt idx="15134">
                  <c:v>21.0194444444444</c:v>
                </c:pt>
                <c:pt idx="15135">
                  <c:v>21.0208333333333</c:v>
                </c:pt>
                <c:pt idx="15136">
                  <c:v>21.022222222222201</c:v>
                </c:pt>
                <c:pt idx="15137">
                  <c:v>21.023611111111101</c:v>
                </c:pt>
                <c:pt idx="15138">
                  <c:v>21.024999999999999</c:v>
                </c:pt>
                <c:pt idx="15139">
                  <c:v>21.026388888888899</c:v>
                </c:pt>
                <c:pt idx="15140">
                  <c:v>21.0277777777778</c:v>
                </c:pt>
                <c:pt idx="15141">
                  <c:v>21.029166666666701</c:v>
                </c:pt>
                <c:pt idx="15142">
                  <c:v>21.030555555555601</c:v>
                </c:pt>
                <c:pt idx="15143">
                  <c:v>21.031944444444399</c:v>
                </c:pt>
                <c:pt idx="15144">
                  <c:v>21.033333333333299</c:v>
                </c:pt>
                <c:pt idx="15145">
                  <c:v>21.0347222222222</c:v>
                </c:pt>
                <c:pt idx="15146">
                  <c:v>21.036111111111101</c:v>
                </c:pt>
                <c:pt idx="15147">
                  <c:v>21.037500000000001</c:v>
                </c:pt>
                <c:pt idx="15148">
                  <c:v>21.038888888888899</c:v>
                </c:pt>
                <c:pt idx="15149">
                  <c:v>21.040277777777799</c:v>
                </c:pt>
                <c:pt idx="15150">
                  <c:v>21.0416666666667</c:v>
                </c:pt>
                <c:pt idx="15151">
                  <c:v>21.0430555555556</c:v>
                </c:pt>
                <c:pt idx="15152">
                  <c:v>21.044444444444402</c:v>
                </c:pt>
                <c:pt idx="15153">
                  <c:v>21.045833333333299</c:v>
                </c:pt>
                <c:pt idx="15154">
                  <c:v>21.047222222222199</c:v>
                </c:pt>
                <c:pt idx="15155">
                  <c:v>21.0486111111111</c:v>
                </c:pt>
                <c:pt idx="15156">
                  <c:v>21.05</c:v>
                </c:pt>
                <c:pt idx="15157">
                  <c:v>21.051388888888901</c:v>
                </c:pt>
                <c:pt idx="15158">
                  <c:v>21.052777777777798</c:v>
                </c:pt>
                <c:pt idx="15159">
                  <c:v>21.054166666666699</c:v>
                </c:pt>
                <c:pt idx="15160">
                  <c:v>21.0555555555556</c:v>
                </c:pt>
                <c:pt idx="15161">
                  <c:v>21.056944444444401</c:v>
                </c:pt>
                <c:pt idx="15162">
                  <c:v>21.058333333333302</c:v>
                </c:pt>
                <c:pt idx="15163">
                  <c:v>21.059722222222199</c:v>
                </c:pt>
                <c:pt idx="15164">
                  <c:v>21.061111111111099</c:v>
                </c:pt>
                <c:pt idx="15165">
                  <c:v>21.0625</c:v>
                </c:pt>
                <c:pt idx="15166">
                  <c:v>21.063888888888901</c:v>
                </c:pt>
                <c:pt idx="15167">
                  <c:v>21.065277777777801</c:v>
                </c:pt>
                <c:pt idx="15168">
                  <c:v>21.066666666666698</c:v>
                </c:pt>
                <c:pt idx="15169">
                  <c:v>21.068055555555599</c:v>
                </c:pt>
                <c:pt idx="15170">
                  <c:v>21.0694444444444</c:v>
                </c:pt>
                <c:pt idx="15171">
                  <c:v>21.070833333333301</c:v>
                </c:pt>
                <c:pt idx="15172">
                  <c:v>21.072222222222202</c:v>
                </c:pt>
                <c:pt idx="15173">
                  <c:v>21.073611111111099</c:v>
                </c:pt>
                <c:pt idx="15174">
                  <c:v>21.074999999999999</c:v>
                </c:pt>
                <c:pt idx="15175">
                  <c:v>21.0763888888889</c:v>
                </c:pt>
                <c:pt idx="15176">
                  <c:v>21.077777777777801</c:v>
                </c:pt>
                <c:pt idx="15177">
                  <c:v>21.079166666666701</c:v>
                </c:pt>
                <c:pt idx="15178">
                  <c:v>21.080555555555598</c:v>
                </c:pt>
                <c:pt idx="15179">
                  <c:v>21.0819444444444</c:v>
                </c:pt>
                <c:pt idx="15180">
                  <c:v>21.0833333333333</c:v>
                </c:pt>
                <c:pt idx="15181">
                  <c:v>21.084722222222201</c:v>
                </c:pt>
                <c:pt idx="15182">
                  <c:v>21.086111111111101</c:v>
                </c:pt>
                <c:pt idx="15183">
                  <c:v>21.087499999999999</c:v>
                </c:pt>
                <c:pt idx="15184">
                  <c:v>21.088888888888899</c:v>
                </c:pt>
                <c:pt idx="15185">
                  <c:v>21.0902777777778</c:v>
                </c:pt>
                <c:pt idx="15186">
                  <c:v>21.091666666666701</c:v>
                </c:pt>
                <c:pt idx="15187">
                  <c:v>21.093055555555601</c:v>
                </c:pt>
                <c:pt idx="15188">
                  <c:v>21.094444444444399</c:v>
                </c:pt>
                <c:pt idx="15189">
                  <c:v>21.095833333333299</c:v>
                </c:pt>
                <c:pt idx="15190">
                  <c:v>21.0972222222222</c:v>
                </c:pt>
                <c:pt idx="15191">
                  <c:v>21.098611111111101</c:v>
                </c:pt>
                <c:pt idx="15192">
                  <c:v>21.1</c:v>
                </c:pt>
                <c:pt idx="15193">
                  <c:v>21.101388888888899</c:v>
                </c:pt>
                <c:pt idx="15194">
                  <c:v>21.102777777777799</c:v>
                </c:pt>
                <c:pt idx="15195">
                  <c:v>21.1041666666667</c:v>
                </c:pt>
                <c:pt idx="15196">
                  <c:v>21.1055555555556</c:v>
                </c:pt>
                <c:pt idx="15197">
                  <c:v>21.106944444444402</c:v>
                </c:pt>
                <c:pt idx="15198">
                  <c:v>21.108333333333299</c:v>
                </c:pt>
                <c:pt idx="15199">
                  <c:v>21.109722222222199</c:v>
                </c:pt>
                <c:pt idx="15200">
                  <c:v>21.1111111111111</c:v>
                </c:pt>
                <c:pt idx="15201">
                  <c:v>21.112500000000001</c:v>
                </c:pt>
                <c:pt idx="15202">
                  <c:v>21.113888888888901</c:v>
                </c:pt>
                <c:pt idx="15203">
                  <c:v>21.115277777777798</c:v>
                </c:pt>
                <c:pt idx="15204">
                  <c:v>21.116666666666699</c:v>
                </c:pt>
                <c:pt idx="15205">
                  <c:v>21.1180555555556</c:v>
                </c:pt>
                <c:pt idx="15206">
                  <c:v>21.119444444444401</c:v>
                </c:pt>
                <c:pt idx="15207">
                  <c:v>21.120833333333302</c:v>
                </c:pt>
                <c:pt idx="15208">
                  <c:v>21.122222222222199</c:v>
                </c:pt>
                <c:pt idx="15209">
                  <c:v>21.123611111111099</c:v>
                </c:pt>
                <c:pt idx="15210">
                  <c:v>21.125</c:v>
                </c:pt>
                <c:pt idx="15211">
                  <c:v>21.126388888888901</c:v>
                </c:pt>
                <c:pt idx="15212">
                  <c:v>21.127777777777801</c:v>
                </c:pt>
                <c:pt idx="15213">
                  <c:v>21.129166666666698</c:v>
                </c:pt>
                <c:pt idx="15214">
                  <c:v>21.130555555555599</c:v>
                </c:pt>
                <c:pt idx="15215">
                  <c:v>21.1319444444444</c:v>
                </c:pt>
                <c:pt idx="15216">
                  <c:v>21.133333333333301</c:v>
                </c:pt>
                <c:pt idx="15217">
                  <c:v>21.134722222222202</c:v>
                </c:pt>
                <c:pt idx="15218">
                  <c:v>21.136111111111099</c:v>
                </c:pt>
                <c:pt idx="15219">
                  <c:v>21.137499999999999</c:v>
                </c:pt>
                <c:pt idx="15220">
                  <c:v>21.1388888888889</c:v>
                </c:pt>
                <c:pt idx="15221">
                  <c:v>21.140277777777801</c:v>
                </c:pt>
                <c:pt idx="15222">
                  <c:v>21.141666666666701</c:v>
                </c:pt>
                <c:pt idx="15223">
                  <c:v>21.143055555555598</c:v>
                </c:pt>
                <c:pt idx="15224">
                  <c:v>21.1444444444444</c:v>
                </c:pt>
                <c:pt idx="15225">
                  <c:v>21.1458333333333</c:v>
                </c:pt>
                <c:pt idx="15226">
                  <c:v>21.147222222222201</c:v>
                </c:pt>
                <c:pt idx="15227">
                  <c:v>21.148611111111101</c:v>
                </c:pt>
                <c:pt idx="15228">
                  <c:v>21.15</c:v>
                </c:pt>
                <c:pt idx="15229">
                  <c:v>21.151388888888899</c:v>
                </c:pt>
                <c:pt idx="15230">
                  <c:v>21.1527777777778</c:v>
                </c:pt>
                <c:pt idx="15231">
                  <c:v>21.154166666666701</c:v>
                </c:pt>
                <c:pt idx="15232">
                  <c:v>21.155555555555601</c:v>
                </c:pt>
                <c:pt idx="15233">
                  <c:v>21.156944444444399</c:v>
                </c:pt>
                <c:pt idx="15234">
                  <c:v>21.158333333333299</c:v>
                </c:pt>
                <c:pt idx="15235">
                  <c:v>21.1597222222222</c:v>
                </c:pt>
                <c:pt idx="15236">
                  <c:v>21.161111111111101</c:v>
                </c:pt>
                <c:pt idx="15237">
                  <c:v>21.162500000000001</c:v>
                </c:pt>
                <c:pt idx="15238">
                  <c:v>21.163888888888899</c:v>
                </c:pt>
                <c:pt idx="15239">
                  <c:v>21.165277777777799</c:v>
                </c:pt>
                <c:pt idx="15240">
                  <c:v>21.1666666666667</c:v>
                </c:pt>
                <c:pt idx="15241">
                  <c:v>21.1680555555556</c:v>
                </c:pt>
                <c:pt idx="15242">
                  <c:v>21.169444444444402</c:v>
                </c:pt>
                <c:pt idx="15243">
                  <c:v>21.170833333333299</c:v>
                </c:pt>
                <c:pt idx="15244">
                  <c:v>21.172222222222199</c:v>
                </c:pt>
                <c:pt idx="15245">
                  <c:v>21.1736111111111</c:v>
                </c:pt>
                <c:pt idx="15246">
                  <c:v>21.175000000000001</c:v>
                </c:pt>
                <c:pt idx="15247">
                  <c:v>21.176388888888901</c:v>
                </c:pt>
                <c:pt idx="15248">
                  <c:v>21.177777777777798</c:v>
                </c:pt>
                <c:pt idx="15249">
                  <c:v>21.179166666666699</c:v>
                </c:pt>
                <c:pt idx="15250">
                  <c:v>21.1805555555556</c:v>
                </c:pt>
                <c:pt idx="15251">
                  <c:v>21.181944444444401</c:v>
                </c:pt>
                <c:pt idx="15252">
                  <c:v>21.183333333333302</c:v>
                </c:pt>
                <c:pt idx="15253">
                  <c:v>21.184722222222199</c:v>
                </c:pt>
                <c:pt idx="15254">
                  <c:v>21.186111111111099</c:v>
                </c:pt>
                <c:pt idx="15255">
                  <c:v>21.1875</c:v>
                </c:pt>
                <c:pt idx="15256">
                  <c:v>21.188888888888901</c:v>
                </c:pt>
                <c:pt idx="15257">
                  <c:v>21.190277777777801</c:v>
                </c:pt>
                <c:pt idx="15258">
                  <c:v>21.191666666666698</c:v>
                </c:pt>
                <c:pt idx="15259">
                  <c:v>21.193055555555599</c:v>
                </c:pt>
                <c:pt idx="15260">
                  <c:v>21.1944444444444</c:v>
                </c:pt>
                <c:pt idx="15261">
                  <c:v>21.195833333333301</c:v>
                </c:pt>
                <c:pt idx="15262">
                  <c:v>21.197222222222202</c:v>
                </c:pt>
                <c:pt idx="15263">
                  <c:v>21.198611111111099</c:v>
                </c:pt>
                <c:pt idx="15264">
                  <c:v>21.2</c:v>
                </c:pt>
                <c:pt idx="15265">
                  <c:v>21.2013888888889</c:v>
                </c:pt>
                <c:pt idx="15266">
                  <c:v>21.202777777777801</c:v>
                </c:pt>
                <c:pt idx="15267">
                  <c:v>21.204166666666701</c:v>
                </c:pt>
                <c:pt idx="15268">
                  <c:v>21.205555555555598</c:v>
                </c:pt>
                <c:pt idx="15269">
                  <c:v>21.2069444444444</c:v>
                </c:pt>
                <c:pt idx="15270">
                  <c:v>21.2083333333333</c:v>
                </c:pt>
                <c:pt idx="15271">
                  <c:v>21.209722222222201</c:v>
                </c:pt>
                <c:pt idx="15272">
                  <c:v>21.211111111111101</c:v>
                </c:pt>
                <c:pt idx="15273">
                  <c:v>21.212499999999999</c:v>
                </c:pt>
                <c:pt idx="15274">
                  <c:v>21.213888888888899</c:v>
                </c:pt>
                <c:pt idx="15275">
                  <c:v>21.2152777777778</c:v>
                </c:pt>
                <c:pt idx="15276">
                  <c:v>21.216666666666701</c:v>
                </c:pt>
                <c:pt idx="15277">
                  <c:v>21.218055555555601</c:v>
                </c:pt>
                <c:pt idx="15278">
                  <c:v>21.219444444444399</c:v>
                </c:pt>
                <c:pt idx="15279">
                  <c:v>21.220833333333299</c:v>
                </c:pt>
                <c:pt idx="15280">
                  <c:v>21.2222222222222</c:v>
                </c:pt>
                <c:pt idx="15281">
                  <c:v>21.223611111111101</c:v>
                </c:pt>
                <c:pt idx="15282">
                  <c:v>21.225000000000001</c:v>
                </c:pt>
                <c:pt idx="15283">
                  <c:v>21.226388888888899</c:v>
                </c:pt>
                <c:pt idx="15284">
                  <c:v>21.227777777777799</c:v>
                </c:pt>
                <c:pt idx="15285">
                  <c:v>21.2291666666667</c:v>
                </c:pt>
                <c:pt idx="15286">
                  <c:v>21.2305555555556</c:v>
                </c:pt>
                <c:pt idx="15287">
                  <c:v>21.231944444444402</c:v>
                </c:pt>
                <c:pt idx="15288">
                  <c:v>21.233333333333299</c:v>
                </c:pt>
                <c:pt idx="15289">
                  <c:v>21.234722222222199</c:v>
                </c:pt>
                <c:pt idx="15290">
                  <c:v>21.2361111111111</c:v>
                </c:pt>
                <c:pt idx="15291">
                  <c:v>21.237500000000001</c:v>
                </c:pt>
                <c:pt idx="15292">
                  <c:v>21.238888888888901</c:v>
                </c:pt>
                <c:pt idx="15293">
                  <c:v>21.240277777777798</c:v>
                </c:pt>
                <c:pt idx="15294">
                  <c:v>21.241666666666699</c:v>
                </c:pt>
                <c:pt idx="15295">
                  <c:v>21.2430555555556</c:v>
                </c:pt>
                <c:pt idx="15296">
                  <c:v>21.244444444444401</c:v>
                </c:pt>
                <c:pt idx="15297">
                  <c:v>21.245833333333302</c:v>
                </c:pt>
                <c:pt idx="15298">
                  <c:v>21.247222222222199</c:v>
                </c:pt>
                <c:pt idx="15299">
                  <c:v>21.248611111111099</c:v>
                </c:pt>
                <c:pt idx="15300">
                  <c:v>21.25</c:v>
                </c:pt>
                <c:pt idx="15301">
                  <c:v>21.251388888888901</c:v>
                </c:pt>
                <c:pt idx="15302">
                  <c:v>21.252777777777801</c:v>
                </c:pt>
                <c:pt idx="15303">
                  <c:v>21.254166666666698</c:v>
                </c:pt>
                <c:pt idx="15304">
                  <c:v>21.255555555555599</c:v>
                </c:pt>
                <c:pt idx="15305">
                  <c:v>21.2569444444444</c:v>
                </c:pt>
                <c:pt idx="15306">
                  <c:v>21.258333333333301</c:v>
                </c:pt>
                <c:pt idx="15307">
                  <c:v>21.259722222222202</c:v>
                </c:pt>
                <c:pt idx="15308">
                  <c:v>21.261111111111099</c:v>
                </c:pt>
                <c:pt idx="15309">
                  <c:v>21.262499999999999</c:v>
                </c:pt>
                <c:pt idx="15310">
                  <c:v>21.2638888888889</c:v>
                </c:pt>
                <c:pt idx="15311">
                  <c:v>21.265277777777801</c:v>
                </c:pt>
                <c:pt idx="15312">
                  <c:v>21.266666666666701</c:v>
                </c:pt>
                <c:pt idx="15313">
                  <c:v>21.268055555555598</c:v>
                </c:pt>
                <c:pt idx="15314">
                  <c:v>21.2694444444444</c:v>
                </c:pt>
                <c:pt idx="15315">
                  <c:v>21.2708333333333</c:v>
                </c:pt>
                <c:pt idx="15316">
                  <c:v>21.272222222222201</c:v>
                </c:pt>
                <c:pt idx="15317">
                  <c:v>21.273611111111101</c:v>
                </c:pt>
                <c:pt idx="15318">
                  <c:v>21.274999999999999</c:v>
                </c:pt>
                <c:pt idx="15319">
                  <c:v>21.276388888888899</c:v>
                </c:pt>
                <c:pt idx="15320">
                  <c:v>21.2777777777778</c:v>
                </c:pt>
                <c:pt idx="15321">
                  <c:v>21.279166666666701</c:v>
                </c:pt>
                <c:pt idx="15322">
                  <c:v>21.280555555555601</c:v>
                </c:pt>
                <c:pt idx="15323">
                  <c:v>21.281944444444399</c:v>
                </c:pt>
                <c:pt idx="15324">
                  <c:v>21.283333333333299</c:v>
                </c:pt>
                <c:pt idx="15325">
                  <c:v>21.2847222222222</c:v>
                </c:pt>
                <c:pt idx="15326">
                  <c:v>21.286111111111101</c:v>
                </c:pt>
                <c:pt idx="15327">
                  <c:v>21.287500000000001</c:v>
                </c:pt>
                <c:pt idx="15328">
                  <c:v>21.288888888888899</c:v>
                </c:pt>
                <c:pt idx="15329">
                  <c:v>21.290277777777799</c:v>
                </c:pt>
                <c:pt idx="15330">
                  <c:v>21.2916666666667</c:v>
                </c:pt>
                <c:pt idx="15331">
                  <c:v>21.2930555555556</c:v>
                </c:pt>
                <c:pt idx="15332">
                  <c:v>21.294444444444402</c:v>
                </c:pt>
                <c:pt idx="15333">
                  <c:v>21.295833333333299</c:v>
                </c:pt>
                <c:pt idx="15334">
                  <c:v>21.297222222222199</c:v>
                </c:pt>
                <c:pt idx="15335">
                  <c:v>21.2986111111111</c:v>
                </c:pt>
                <c:pt idx="15336">
                  <c:v>21.3</c:v>
                </c:pt>
                <c:pt idx="15337">
                  <c:v>21.301388888888901</c:v>
                </c:pt>
                <c:pt idx="15338">
                  <c:v>21.302777777777798</c:v>
                </c:pt>
                <c:pt idx="15339">
                  <c:v>21.304166666666699</c:v>
                </c:pt>
                <c:pt idx="15340">
                  <c:v>21.3055555555556</c:v>
                </c:pt>
                <c:pt idx="15341">
                  <c:v>21.306944444444401</c:v>
                </c:pt>
                <c:pt idx="15342">
                  <c:v>21.308333333333302</c:v>
                </c:pt>
                <c:pt idx="15343">
                  <c:v>21.309722222222199</c:v>
                </c:pt>
                <c:pt idx="15344">
                  <c:v>21.311111111111099</c:v>
                </c:pt>
                <c:pt idx="15345">
                  <c:v>21.3125</c:v>
                </c:pt>
                <c:pt idx="15346">
                  <c:v>21.313888888888901</c:v>
                </c:pt>
                <c:pt idx="15347">
                  <c:v>21.315277777777801</c:v>
                </c:pt>
                <c:pt idx="15348">
                  <c:v>21.316666666666698</c:v>
                </c:pt>
                <c:pt idx="15349">
                  <c:v>21.318055555555599</c:v>
                </c:pt>
                <c:pt idx="15350">
                  <c:v>21.3194444444444</c:v>
                </c:pt>
                <c:pt idx="15351">
                  <c:v>21.320833333333301</c:v>
                </c:pt>
                <c:pt idx="15352">
                  <c:v>21.322222222222202</c:v>
                </c:pt>
                <c:pt idx="15353">
                  <c:v>21.323611111111099</c:v>
                </c:pt>
                <c:pt idx="15354">
                  <c:v>21.324999999999999</c:v>
                </c:pt>
                <c:pt idx="15355">
                  <c:v>21.3263888888889</c:v>
                </c:pt>
                <c:pt idx="15356">
                  <c:v>21.327777777777801</c:v>
                </c:pt>
                <c:pt idx="15357">
                  <c:v>21.329166666666701</c:v>
                </c:pt>
                <c:pt idx="15358">
                  <c:v>21.330555555555598</c:v>
                </c:pt>
                <c:pt idx="15359">
                  <c:v>21.3319444444444</c:v>
                </c:pt>
                <c:pt idx="15360">
                  <c:v>21.3333333333333</c:v>
                </c:pt>
                <c:pt idx="15361">
                  <c:v>21.334722222222201</c:v>
                </c:pt>
                <c:pt idx="15362">
                  <c:v>21.336111111111101</c:v>
                </c:pt>
                <c:pt idx="15363">
                  <c:v>21.337499999999999</c:v>
                </c:pt>
                <c:pt idx="15364">
                  <c:v>21.338888888888899</c:v>
                </c:pt>
                <c:pt idx="15365">
                  <c:v>21.3402777777778</c:v>
                </c:pt>
                <c:pt idx="15366">
                  <c:v>21.341666666666701</c:v>
                </c:pt>
                <c:pt idx="15367">
                  <c:v>21.343055555555601</c:v>
                </c:pt>
                <c:pt idx="15368">
                  <c:v>21.344444444444399</c:v>
                </c:pt>
                <c:pt idx="15369">
                  <c:v>21.345833333333299</c:v>
                </c:pt>
                <c:pt idx="15370">
                  <c:v>21.3472222222222</c:v>
                </c:pt>
                <c:pt idx="15371">
                  <c:v>21.348611111111101</c:v>
                </c:pt>
                <c:pt idx="15372">
                  <c:v>21.35</c:v>
                </c:pt>
                <c:pt idx="15373">
                  <c:v>21.351388888888899</c:v>
                </c:pt>
                <c:pt idx="15374">
                  <c:v>21.352777777777799</c:v>
                </c:pt>
                <c:pt idx="15375">
                  <c:v>21.3541666666667</c:v>
                </c:pt>
                <c:pt idx="15376">
                  <c:v>21.3555555555556</c:v>
                </c:pt>
                <c:pt idx="15377">
                  <c:v>21.356944444444402</c:v>
                </c:pt>
                <c:pt idx="15378">
                  <c:v>21.358333333333299</c:v>
                </c:pt>
                <c:pt idx="15379">
                  <c:v>21.359722222222199</c:v>
                </c:pt>
                <c:pt idx="15380">
                  <c:v>21.3611111111111</c:v>
                </c:pt>
                <c:pt idx="15381">
                  <c:v>21.362500000000001</c:v>
                </c:pt>
                <c:pt idx="15382">
                  <c:v>21.363888888888901</c:v>
                </c:pt>
                <c:pt idx="15383">
                  <c:v>21.365277777777798</c:v>
                </c:pt>
                <c:pt idx="15384">
                  <c:v>21.366666666666699</c:v>
                </c:pt>
                <c:pt idx="15385">
                  <c:v>21.3680555555556</c:v>
                </c:pt>
                <c:pt idx="15386">
                  <c:v>21.369444444444401</c:v>
                </c:pt>
                <c:pt idx="15387">
                  <c:v>21.370833333333302</c:v>
                </c:pt>
                <c:pt idx="15388">
                  <c:v>21.372222222222199</c:v>
                </c:pt>
                <c:pt idx="15389">
                  <c:v>21.373611111111099</c:v>
                </c:pt>
                <c:pt idx="15390">
                  <c:v>21.375</c:v>
                </c:pt>
                <c:pt idx="15391">
                  <c:v>21.376388888888901</c:v>
                </c:pt>
                <c:pt idx="15392">
                  <c:v>21.377777777777801</c:v>
                </c:pt>
                <c:pt idx="15393">
                  <c:v>21.379166666666698</c:v>
                </c:pt>
                <c:pt idx="15394">
                  <c:v>21.380555555555599</c:v>
                </c:pt>
                <c:pt idx="15395">
                  <c:v>21.3819444444444</c:v>
                </c:pt>
                <c:pt idx="15396">
                  <c:v>21.383333333333301</c:v>
                </c:pt>
                <c:pt idx="15397">
                  <c:v>21.384722222222202</c:v>
                </c:pt>
                <c:pt idx="15398">
                  <c:v>21.386111111111099</c:v>
                </c:pt>
                <c:pt idx="15399">
                  <c:v>21.387499999999999</c:v>
                </c:pt>
                <c:pt idx="15400">
                  <c:v>21.3888888888889</c:v>
                </c:pt>
                <c:pt idx="15401">
                  <c:v>21.390277777777801</c:v>
                </c:pt>
                <c:pt idx="15402">
                  <c:v>21.391666666666701</c:v>
                </c:pt>
                <c:pt idx="15403">
                  <c:v>21.393055555555598</c:v>
                </c:pt>
                <c:pt idx="15404">
                  <c:v>21.3944444444444</c:v>
                </c:pt>
                <c:pt idx="15405">
                  <c:v>21.3958333333333</c:v>
                </c:pt>
                <c:pt idx="15406">
                  <c:v>21.397222222222201</c:v>
                </c:pt>
                <c:pt idx="15407">
                  <c:v>21.398611111111101</c:v>
                </c:pt>
                <c:pt idx="15408">
                  <c:v>21.4</c:v>
                </c:pt>
                <c:pt idx="15409">
                  <c:v>21.401388888888899</c:v>
                </c:pt>
                <c:pt idx="15410">
                  <c:v>21.4027777777778</c:v>
                </c:pt>
                <c:pt idx="15411">
                  <c:v>21.404166666666701</c:v>
                </c:pt>
                <c:pt idx="15412">
                  <c:v>21.405555555555601</c:v>
                </c:pt>
                <c:pt idx="15413">
                  <c:v>21.406944444444399</c:v>
                </c:pt>
                <c:pt idx="15414">
                  <c:v>21.408333333333299</c:v>
                </c:pt>
                <c:pt idx="15415">
                  <c:v>21.4097222222222</c:v>
                </c:pt>
                <c:pt idx="15416">
                  <c:v>21.411111111111101</c:v>
                </c:pt>
                <c:pt idx="15417">
                  <c:v>21.412500000000001</c:v>
                </c:pt>
                <c:pt idx="15418">
                  <c:v>21.413888888888899</c:v>
                </c:pt>
                <c:pt idx="15419">
                  <c:v>21.415277777777799</c:v>
                </c:pt>
                <c:pt idx="15420">
                  <c:v>21.4166666666667</c:v>
                </c:pt>
                <c:pt idx="15421">
                  <c:v>21.4180555555556</c:v>
                </c:pt>
                <c:pt idx="15422">
                  <c:v>21.419444444444402</c:v>
                </c:pt>
                <c:pt idx="15423">
                  <c:v>21.420833333333299</c:v>
                </c:pt>
                <c:pt idx="15424">
                  <c:v>21.422222222222199</c:v>
                </c:pt>
                <c:pt idx="15425">
                  <c:v>21.4236111111111</c:v>
                </c:pt>
                <c:pt idx="15426">
                  <c:v>21.425000000000001</c:v>
                </c:pt>
                <c:pt idx="15427">
                  <c:v>21.426388888888901</c:v>
                </c:pt>
                <c:pt idx="15428">
                  <c:v>21.427777777777798</c:v>
                </c:pt>
                <c:pt idx="15429">
                  <c:v>21.429166666666699</c:v>
                </c:pt>
                <c:pt idx="15430">
                  <c:v>21.4305555555556</c:v>
                </c:pt>
                <c:pt idx="15431">
                  <c:v>21.431944444444401</c:v>
                </c:pt>
                <c:pt idx="15432">
                  <c:v>21.433333333333302</c:v>
                </c:pt>
                <c:pt idx="15433">
                  <c:v>21.434722222222199</c:v>
                </c:pt>
                <c:pt idx="15434">
                  <c:v>21.436111111111099</c:v>
                </c:pt>
                <c:pt idx="15435">
                  <c:v>21.4375</c:v>
                </c:pt>
                <c:pt idx="15436">
                  <c:v>21.438888888888901</c:v>
                </c:pt>
                <c:pt idx="15437">
                  <c:v>21.440277777777801</c:v>
                </c:pt>
                <c:pt idx="15438">
                  <c:v>21.441666666666698</c:v>
                </c:pt>
                <c:pt idx="15439">
                  <c:v>21.443055555555599</c:v>
                </c:pt>
                <c:pt idx="15440">
                  <c:v>21.4444444444444</c:v>
                </c:pt>
                <c:pt idx="15441">
                  <c:v>21.445833333333301</c:v>
                </c:pt>
                <c:pt idx="15442">
                  <c:v>21.447222222222202</c:v>
                </c:pt>
                <c:pt idx="15443">
                  <c:v>21.448611111111099</c:v>
                </c:pt>
                <c:pt idx="15444">
                  <c:v>21.45</c:v>
                </c:pt>
                <c:pt idx="15445">
                  <c:v>21.4513888888889</c:v>
                </c:pt>
                <c:pt idx="15446">
                  <c:v>21.452777777777801</c:v>
                </c:pt>
                <c:pt idx="15447">
                  <c:v>21.454166666666701</c:v>
                </c:pt>
                <c:pt idx="15448">
                  <c:v>21.455555555555598</c:v>
                </c:pt>
                <c:pt idx="15449">
                  <c:v>21.4569444444444</c:v>
                </c:pt>
                <c:pt idx="15450">
                  <c:v>21.4583333333333</c:v>
                </c:pt>
                <c:pt idx="15451">
                  <c:v>21.459722222222201</c:v>
                </c:pt>
                <c:pt idx="15452">
                  <c:v>21.461111111111101</c:v>
                </c:pt>
                <c:pt idx="15453">
                  <c:v>21.462499999999999</c:v>
                </c:pt>
                <c:pt idx="15454">
                  <c:v>21.463888888888899</c:v>
                </c:pt>
                <c:pt idx="15455">
                  <c:v>21.4652777777778</c:v>
                </c:pt>
                <c:pt idx="15456">
                  <c:v>21.466666666666701</c:v>
                </c:pt>
                <c:pt idx="15457">
                  <c:v>21.468055555555601</c:v>
                </c:pt>
                <c:pt idx="15458">
                  <c:v>21.469444444444399</c:v>
                </c:pt>
                <c:pt idx="15459">
                  <c:v>21.470833333333299</c:v>
                </c:pt>
                <c:pt idx="15460">
                  <c:v>21.4722222222222</c:v>
                </c:pt>
                <c:pt idx="15461">
                  <c:v>21.473611111111101</c:v>
                </c:pt>
                <c:pt idx="15462">
                  <c:v>21.475000000000001</c:v>
                </c:pt>
                <c:pt idx="15463">
                  <c:v>21.476388888888899</c:v>
                </c:pt>
                <c:pt idx="15464">
                  <c:v>21.477777777777799</c:v>
                </c:pt>
                <c:pt idx="15465">
                  <c:v>21.4791666666667</c:v>
                </c:pt>
                <c:pt idx="15466">
                  <c:v>21.4805555555556</c:v>
                </c:pt>
                <c:pt idx="15467">
                  <c:v>21.481944444444402</c:v>
                </c:pt>
                <c:pt idx="15468">
                  <c:v>21.483333333333299</c:v>
                </c:pt>
                <c:pt idx="15469">
                  <c:v>21.484722222222199</c:v>
                </c:pt>
                <c:pt idx="15470">
                  <c:v>21.4861111111111</c:v>
                </c:pt>
                <c:pt idx="15471">
                  <c:v>21.487500000000001</c:v>
                </c:pt>
                <c:pt idx="15472">
                  <c:v>21.488888888888901</c:v>
                </c:pt>
                <c:pt idx="15473">
                  <c:v>21.490277777777798</c:v>
                </c:pt>
                <c:pt idx="15474">
                  <c:v>21.491666666666699</c:v>
                </c:pt>
                <c:pt idx="15475">
                  <c:v>21.4930555555556</c:v>
                </c:pt>
                <c:pt idx="15476">
                  <c:v>21.494444444444401</c:v>
                </c:pt>
                <c:pt idx="15477">
                  <c:v>21.495833333333302</c:v>
                </c:pt>
                <c:pt idx="15478">
                  <c:v>21.497222222222199</c:v>
                </c:pt>
                <c:pt idx="15479">
                  <c:v>21.498611111111099</c:v>
                </c:pt>
                <c:pt idx="15480">
                  <c:v>21.5</c:v>
                </c:pt>
                <c:pt idx="15481">
                  <c:v>21.501388888888901</c:v>
                </c:pt>
                <c:pt idx="15482">
                  <c:v>21.502777777777801</c:v>
                </c:pt>
                <c:pt idx="15483">
                  <c:v>21.504166666666698</c:v>
                </c:pt>
                <c:pt idx="15484">
                  <c:v>21.505555555555599</c:v>
                </c:pt>
                <c:pt idx="15485">
                  <c:v>21.5069444444444</c:v>
                </c:pt>
                <c:pt idx="15486">
                  <c:v>21.508333333333301</c:v>
                </c:pt>
                <c:pt idx="15487">
                  <c:v>21.509722222222202</c:v>
                </c:pt>
                <c:pt idx="15488">
                  <c:v>21.511111111111099</c:v>
                </c:pt>
                <c:pt idx="15489">
                  <c:v>21.512499999999999</c:v>
                </c:pt>
                <c:pt idx="15490">
                  <c:v>21.5138888888889</c:v>
                </c:pt>
                <c:pt idx="15491">
                  <c:v>21.515277777777801</c:v>
                </c:pt>
                <c:pt idx="15492">
                  <c:v>21.516666666666701</c:v>
                </c:pt>
                <c:pt idx="15493">
                  <c:v>21.518055555555598</c:v>
                </c:pt>
                <c:pt idx="15494">
                  <c:v>21.5194444444444</c:v>
                </c:pt>
                <c:pt idx="15495">
                  <c:v>21.5208333333333</c:v>
                </c:pt>
                <c:pt idx="15496">
                  <c:v>21.522222222222201</c:v>
                </c:pt>
                <c:pt idx="15497">
                  <c:v>21.523611111111101</c:v>
                </c:pt>
                <c:pt idx="15498">
                  <c:v>21.524999999999999</c:v>
                </c:pt>
                <c:pt idx="15499">
                  <c:v>21.526388888888899</c:v>
                </c:pt>
                <c:pt idx="15500">
                  <c:v>21.5277777777778</c:v>
                </c:pt>
                <c:pt idx="15501">
                  <c:v>21.529166666666701</c:v>
                </c:pt>
                <c:pt idx="15502">
                  <c:v>21.530555555555601</c:v>
                </c:pt>
                <c:pt idx="15503">
                  <c:v>21.531944444444399</c:v>
                </c:pt>
                <c:pt idx="15504">
                  <c:v>21.533333333333299</c:v>
                </c:pt>
                <c:pt idx="15505">
                  <c:v>21.5347222222222</c:v>
                </c:pt>
                <c:pt idx="15506">
                  <c:v>21.536111111111101</c:v>
                </c:pt>
                <c:pt idx="15507">
                  <c:v>21.537500000000001</c:v>
                </c:pt>
                <c:pt idx="15508">
                  <c:v>21.538888888888899</c:v>
                </c:pt>
                <c:pt idx="15509">
                  <c:v>21.540277777777799</c:v>
                </c:pt>
                <c:pt idx="15510">
                  <c:v>21.5416666666667</c:v>
                </c:pt>
                <c:pt idx="15511">
                  <c:v>21.5430555555556</c:v>
                </c:pt>
                <c:pt idx="15512">
                  <c:v>21.544444444444402</c:v>
                </c:pt>
                <c:pt idx="15513">
                  <c:v>21.545833333333299</c:v>
                </c:pt>
                <c:pt idx="15514">
                  <c:v>21.547222222222199</c:v>
                </c:pt>
                <c:pt idx="15515">
                  <c:v>21.5486111111111</c:v>
                </c:pt>
                <c:pt idx="15516">
                  <c:v>21.55</c:v>
                </c:pt>
                <c:pt idx="15517">
                  <c:v>21.551388888888901</c:v>
                </c:pt>
                <c:pt idx="15518">
                  <c:v>21.552777777777798</c:v>
                </c:pt>
                <c:pt idx="15519">
                  <c:v>21.554166666666699</c:v>
                </c:pt>
                <c:pt idx="15520">
                  <c:v>21.5555555555556</c:v>
                </c:pt>
                <c:pt idx="15521">
                  <c:v>21.556944444444401</c:v>
                </c:pt>
                <c:pt idx="15522">
                  <c:v>21.558333333333302</c:v>
                </c:pt>
                <c:pt idx="15523">
                  <c:v>21.559722222222199</c:v>
                </c:pt>
                <c:pt idx="15524">
                  <c:v>21.561111111111099</c:v>
                </c:pt>
                <c:pt idx="15525">
                  <c:v>21.5625</c:v>
                </c:pt>
                <c:pt idx="15526">
                  <c:v>21.563888888888901</c:v>
                </c:pt>
                <c:pt idx="15527">
                  <c:v>21.565277777777801</c:v>
                </c:pt>
                <c:pt idx="15528">
                  <c:v>21.566666666666698</c:v>
                </c:pt>
                <c:pt idx="15529">
                  <c:v>21.568055555555599</c:v>
                </c:pt>
                <c:pt idx="15530">
                  <c:v>21.5694444444444</c:v>
                </c:pt>
                <c:pt idx="15531">
                  <c:v>21.570833333333301</c:v>
                </c:pt>
                <c:pt idx="15532">
                  <c:v>21.572222222222202</c:v>
                </c:pt>
                <c:pt idx="15533">
                  <c:v>21.573611111111099</c:v>
                </c:pt>
                <c:pt idx="15534">
                  <c:v>21.574999999999999</c:v>
                </c:pt>
                <c:pt idx="15535">
                  <c:v>21.5763888888889</c:v>
                </c:pt>
                <c:pt idx="15536">
                  <c:v>21.577777777777801</c:v>
                </c:pt>
                <c:pt idx="15537">
                  <c:v>21.579166666666701</c:v>
                </c:pt>
                <c:pt idx="15538">
                  <c:v>21.580555555555598</c:v>
                </c:pt>
                <c:pt idx="15539">
                  <c:v>21.5819444444444</c:v>
                </c:pt>
                <c:pt idx="15540">
                  <c:v>21.5833333333333</c:v>
                </c:pt>
                <c:pt idx="15541">
                  <c:v>21.584722222222201</c:v>
                </c:pt>
                <c:pt idx="15542">
                  <c:v>21.586111111111101</c:v>
                </c:pt>
                <c:pt idx="15543">
                  <c:v>21.587499999999999</c:v>
                </c:pt>
                <c:pt idx="15544">
                  <c:v>21.588888888888899</c:v>
                </c:pt>
                <c:pt idx="15545">
                  <c:v>21.5902777777778</c:v>
                </c:pt>
                <c:pt idx="15546">
                  <c:v>21.591666666666701</c:v>
                </c:pt>
                <c:pt idx="15547">
                  <c:v>21.593055555555601</c:v>
                </c:pt>
                <c:pt idx="15548">
                  <c:v>21.594444444444399</c:v>
                </c:pt>
                <c:pt idx="15549">
                  <c:v>21.595833333333299</c:v>
                </c:pt>
                <c:pt idx="15550">
                  <c:v>21.5972222222222</c:v>
                </c:pt>
                <c:pt idx="15551">
                  <c:v>21.598611111111101</c:v>
                </c:pt>
                <c:pt idx="15552">
                  <c:v>21.6</c:v>
                </c:pt>
                <c:pt idx="15553">
                  <c:v>21.601388888888899</c:v>
                </c:pt>
                <c:pt idx="15554">
                  <c:v>21.602777777777799</c:v>
                </c:pt>
                <c:pt idx="15555">
                  <c:v>21.6041666666667</c:v>
                </c:pt>
                <c:pt idx="15556">
                  <c:v>21.6055555555556</c:v>
                </c:pt>
                <c:pt idx="15557">
                  <c:v>21.606944444444402</c:v>
                </c:pt>
                <c:pt idx="15558">
                  <c:v>21.608333333333299</c:v>
                </c:pt>
                <c:pt idx="15559">
                  <c:v>21.609722222222199</c:v>
                </c:pt>
                <c:pt idx="15560">
                  <c:v>21.6111111111111</c:v>
                </c:pt>
                <c:pt idx="15561">
                  <c:v>21.612500000000001</c:v>
                </c:pt>
                <c:pt idx="15562">
                  <c:v>21.613888888888901</c:v>
                </c:pt>
                <c:pt idx="15563">
                  <c:v>21.615277777777798</c:v>
                </c:pt>
                <c:pt idx="15564">
                  <c:v>21.616666666666699</c:v>
                </c:pt>
                <c:pt idx="15565">
                  <c:v>21.6180555555556</c:v>
                </c:pt>
                <c:pt idx="15566">
                  <c:v>21.619444444444401</c:v>
                </c:pt>
                <c:pt idx="15567">
                  <c:v>21.620833333333302</c:v>
                </c:pt>
                <c:pt idx="15568">
                  <c:v>21.622222222222199</c:v>
                </c:pt>
                <c:pt idx="15569">
                  <c:v>21.623611111111099</c:v>
                </c:pt>
                <c:pt idx="15570">
                  <c:v>21.625</c:v>
                </c:pt>
                <c:pt idx="15571">
                  <c:v>21.626388888888901</c:v>
                </c:pt>
                <c:pt idx="15572">
                  <c:v>21.627777777777801</c:v>
                </c:pt>
                <c:pt idx="15573">
                  <c:v>21.629166666666698</c:v>
                </c:pt>
                <c:pt idx="15574">
                  <c:v>21.630555555555599</c:v>
                </c:pt>
                <c:pt idx="15575">
                  <c:v>21.6319444444444</c:v>
                </c:pt>
                <c:pt idx="15576">
                  <c:v>21.633333333333301</c:v>
                </c:pt>
                <c:pt idx="15577">
                  <c:v>21.634722222222202</c:v>
                </c:pt>
                <c:pt idx="15578">
                  <c:v>21.636111111111099</c:v>
                </c:pt>
                <c:pt idx="15579">
                  <c:v>21.637499999999999</c:v>
                </c:pt>
                <c:pt idx="15580">
                  <c:v>21.6388888888889</c:v>
                </c:pt>
                <c:pt idx="15581">
                  <c:v>21.640277777777801</c:v>
                </c:pt>
                <c:pt idx="15582">
                  <c:v>21.641666666666701</c:v>
                </c:pt>
                <c:pt idx="15583">
                  <c:v>21.643055555555598</c:v>
                </c:pt>
                <c:pt idx="15584">
                  <c:v>21.6444444444444</c:v>
                </c:pt>
                <c:pt idx="15585">
                  <c:v>21.6458333333333</c:v>
                </c:pt>
                <c:pt idx="15586">
                  <c:v>21.647222222222201</c:v>
                </c:pt>
                <c:pt idx="15587">
                  <c:v>21.648611111111101</c:v>
                </c:pt>
                <c:pt idx="15588">
                  <c:v>21.65</c:v>
                </c:pt>
                <c:pt idx="15589">
                  <c:v>21.651388888888899</c:v>
                </c:pt>
                <c:pt idx="15590">
                  <c:v>21.6527777777778</c:v>
                </c:pt>
                <c:pt idx="15591">
                  <c:v>21.654166666666701</c:v>
                </c:pt>
                <c:pt idx="15592">
                  <c:v>21.655555555555601</c:v>
                </c:pt>
                <c:pt idx="15593">
                  <c:v>21.656944444444399</c:v>
                </c:pt>
                <c:pt idx="15594">
                  <c:v>21.658333333333299</c:v>
                </c:pt>
                <c:pt idx="15595">
                  <c:v>21.6597222222222</c:v>
                </c:pt>
                <c:pt idx="15596">
                  <c:v>21.661111111111101</c:v>
                </c:pt>
                <c:pt idx="15597">
                  <c:v>21.662500000000001</c:v>
                </c:pt>
                <c:pt idx="15598">
                  <c:v>21.663888888888899</c:v>
                </c:pt>
                <c:pt idx="15599">
                  <c:v>21.665277777777799</c:v>
                </c:pt>
                <c:pt idx="15600">
                  <c:v>21.6666666666667</c:v>
                </c:pt>
                <c:pt idx="15601">
                  <c:v>21.6680555555556</c:v>
                </c:pt>
                <c:pt idx="15602">
                  <c:v>21.669444444444402</c:v>
                </c:pt>
                <c:pt idx="15603">
                  <c:v>21.670833333333299</c:v>
                </c:pt>
                <c:pt idx="15604">
                  <c:v>21.672222222222199</c:v>
                </c:pt>
                <c:pt idx="15605">
                  <c:v>21.6736111111111</c:v>
                </c:pt>
                <c:pt idx="15606">
                  <c:v>21.675000000000001</c:v>
                </c:pt>
                <c:pt idx="15607">
                  <c:v>21.676388888888901</c:v>
                </c:pt>
                <c:pt idx="15608">
                  <c:v>21.677777777777798</c:v>
                </c:pt>
                <c:pt idx="15609">
                  <c:v>21.679166666666699</c:v>
                </c:pt>
                <c:pt idx="15610">
                  <c:v>21.6805555555556</c:v>
                </c:pt>
                <c:pt idx="15611">
                  <c:v>21.681944444444401</c:v>
                </c:pt>
                <c:pt idx="15612">
                  <c:v>21.683333333333302</c:v>
                </c:pt>
                <c:pt idx="15613">
                  <c:v>21.684722222222199</c:v>
                </c:pt>
                <c:pt idx="15614">
                  <c:v>21.686111111111099</c:v>
                </c:pt>
                <c:pt idx="15615">
                  <c:v>21.6875</c:v>
                </c:pt>
                <c:pt idx="15616">
                  <c:v>21.688888888888901</c:v>
                </c:pt>
                <c:pt idx="15617">
                  <c:v>21.690277777777801</c:v>
                </c:pt>
                <c:pt idx="15618">
                  <c:v>21.691666666666698</c:v>
                </c:pt>
                <c:pt idx="15619">
                  <c:v>21.693055555555599</c:v>
                </c:pt>
                <c:pt idx="15620">
                  <c:v>21.6944444444444</c:v>
                </c:pt>
                <c:pt idx="15621">
                  <c:v>21.695833333333301</c:v>
                </c:pt>
                <c:pt idx="15622">
                  <c:v>21.697222222222202</c:v>
                </c:pt>
                <c:pt idx="15623">
                  <c:v>21.698611111111099</c:v>
                </c:pt>
                <c:pt idx="15624">
                  <c:v>21.7</c:v>
                </c:pt>
                <c:pt idx="15625">
                  <c:v>21.7013888888889</c:v>
                </c:pt>
                <c:pt idx="15626">
                  <c:v>21.702777777777801</c:v>
                </c:pt>
                <c:pt idx="15627">
                  <c:v>21.704166666666701</c:v>
                </c:pt>
                <c:pt idx="15628">
                  <c:v>21.705555555555598</c:v>
                </c:pt>
                <c:pt idx="15629">
                  <c:v>21.7069444444444</c:v>
                </c:pt>
                <c:pt idx="15630">
                  <c:v>21.7083333333333</c:v>
                </c:pt>
                <c:pt idx="15631">
                  <c:v>21.709722222222201</c:v>
                </c:pt>
                <c:pt idx="15632">
                  <c:v>21.711111111111101</c:v>
                </c:pt>
                <c:pt idx="15633">
                  <c:v>21.712499999999999</c:v>
                </c:pt>
                <c:pt idx="15634">
                  <c:v>21.713888888888899</c:v>
                </c:pt>
                <c:pt idx="15635">
                  <c:v>21.7152777777778</c:v>
                </c:pt>
                <c:pt idx="15636">
                  <c:v>21.716666666666701</c:v>
                </c:pt>
                <c:pt idx="15637">
                  <c:v>21.718055555555601</c:v>
                </c:pt>
                <c:pt idx="15638">
                  <c:v>21.719444444444399</c:v>
                </c:pt>
                <c:pt idx="15639">
                  <c:v>21.720833333333299</c:v>
                </c:pt>
                <c:pt idx="15640">
                  <c:v>21.7222222222222</c:v>
                </c:pt>
                <c:pt idx="15641">
                  <c:v>21.723611111111101</c:v>
                </c:pt>
                <c:pt idx="15642">
                  <c:v>21.725000000000001</c:v>
                </c:pt>
                <c:pt idx="15643">
                  <c:v>21.726388888888899</c:v>
                </c:pt>
                <c:pt idx="15644">
                  <c:v>21.727777777777799</c:v>
                </c:pt>
                <c:pt idx="15645">
                  <c:v>21.7291666666667</c:v>
                </c:pt>
                <c:pt idx="15646">
                  <c:v>21.7305555555556</c:v>
                </c:pt>
                <c:pt idx="15647">
                  <c:v>21.731944444444402</c:v>
                </c:pt>
                <c:pt idx="15648">
                  <c:v>21.733333333333299</c:v>
                </c:pt>
                <c:pt idx="15649">
                  <c:v>21.734722222222199</c:v>
                </c:pt>
                <c:pt idx="15650">
                  <c:v>21.7361111111111</c:v>
                </c:pt>
                <c:pt idx="15651">
                  <c:v>21.737500000000001</c:v>
                </c:pt>
                <c:pt idx="15652">
                  <c:v>21.738888888888901</c:v>
                </c:pt>
                <c:pt idx="15653">
                  <c:v>21.740277777777798</c:v>
                </c:pt>
                <c:pt idx="15654">
                  <c:v>21.741666666666699</c:v>
                </c:pt>
                <c:pt idx="15655">
                  <c:v>21.7430555555556</c:v>
                </c:pt>
                <c:pt idx="15656">
                  <c:v>21.744444444444401</c:v>
                </c:pt>
                <c:pt idx="15657">
                  <c:v>21.745833333333302</c:v>
                </c:pt>
                <c:pt idx="15658">
                  <c:v>21.747222222222199</c:v>
                </c:pt>
                <c:pt idx="15659">
                  <c:v>21.748611111111099</c:v>
                </c:pt>
                <c:pt idx="15660">
                  <c:v>21.75</c:v>
                </c:pt>
                <c:pt idx="15661">
                  <c:v>21.751388888888901</c:v>
                </c:pt>
                <c:pt idx="15662">
                  <c:v>21.752777777777801</c:v>
                </c:pt>
                <c:pt idx="15663">
                  <c:v>21.754166666666698</c:v>
                </c:pt>
                <c:pt idx="15664">
                  <c:v>21.755555555555599</c:v>
                </c:pt>
                <c:pt idx="15665">
                  <c:v>21.7569444444444</c:v>
                </c:pt>
                <c:pt idx="15666">
                  <c:v>21.758333333333301</c:v>
                </c:pt>
                <c:pt idx="15667">
                  <c:v>21.759722222222202</c:v>
                </c:pt>
                <c:pt idx="15668">
                  <c:v>21.761111111111099</c:v>
                </c:pt>
                <c:pt idx="15669">
                  <c:v>21.762499999999999</c:v>
                </c:pt>
                <c:pt idx="15670">
                  <c:v>21.7638888888889</c:v>
                </c:pt>
                <c:pt idx="15671">
                  <c:v>21.765277777777801</c:v>
                </c:pt>
                <c:pt idx="15672">
                  <c:v>21.766666666666701</c:v>
                </c:pt>
                <c:pt idx="15673">
                  <c:v>21.768055555555598</c:v>
                </c:pt>
                <c:pt idx="15674">
                  <c:v>21.7694444444444</c:v>
                </c:pt>
                <c:pt idx="15675">
                  <c:v>21.7708333333333</c:v>
                </c:pt>
                <c:pt idx="15676">
                  <c:v>21.772222222222201</c:v>
                </c:pt>
                <c:pt idx="15677">
                  <c:v>21.773611111111101</c:v>
                </c:pt>
                <c:pt idx="15678">
                  <c:v>21.774999999999999</c:v>
                </c:pt>
                <c:pt idx="15679">
                  <c:v>21.776388888888899</c:v>
                </c:pt>
                <c:pt idx="15680">
                  <c:v>21.7777777777778</c:v>
                </c:pt>
                <c:pt idx="15681">
                  <c:v>21.779166666666701</c:v>
                </c:pt>
                <c:pt idx="15682">
                  <c:v>21.780555555555601</c:v>
                </c:pt>
                <c:pt idx="15683">
                  <c:v>21.781944444444399</c:v>
                </c:pt>
                <c:pt idx="15684">
                  <c:v>21.783333333333299</c:v>
                </c:pt>
                <c:pt idx="15685">
                  <c:v>21.7847222222222</c:v>
                </c:pt>
                <c:pt idx="15686">
                  <c:v>21.786111111111101</c:v>
                </c:pt>
                <c:pt idx="15687">
                  <c:v>21.787500000000001</c:v>
                </c:pt>
                <c:pt idx="15688">
                  <c:v>21.788888888888899</c:v>
                </c:pt>
                <c:pt idx="15689">
                  <c:v>21.790277777777799</c:v>
                </c:pt>
                <c:pt idx="15690">
                  <c:v>21.7916666666667</c:v>
                </c:pt>
                <c:pt idx="15691">
                  <c:v>21.7930555555556</c:v>
                </c:pt>
                <c:pt idx="15692">
                  <c:v>21.794444444444402</c:v>
                </c:pt>
                <c:pt idx="15693">
                  <c:v>21.795833333333299</c:v>
                </c:pt>
                <c:pt idx="15694">
                  <c:v>21.797222222222199</c:v>
                </c:pt>
                <c:pt idx="15695">
                  <c:v>21.7986111111111</c:v>
                </c:pt>
                <c:pt idx="15696">
                  <c:v>21.8</c:v>
                </c:pt>
                <c:pt idx="15697">
                  <c:v>21.801388888888901</c:v>
                </c:pt>
                <c:pt idx="15698">
                  <c:v>21.802777777777798</c:v>
                </c:pt>
                <c:pt idx="15699">
                  <c:v>21.804166666666699</c:v>
                </c:pt>
                <c:pt idx="15700">
                  <c:v>21.8055555555556</c:v>
                </c:pt>
                <c:pt idx="15701">
                  <c:v>21.806944444444401</c:v>
                </c:pt>
                <c:pt idx="15702">
                  <c:v>21.808333333333302</c:v>
                </c:pt>
                <c:pt idx="15703">
                  <c:v>21.809722222222199</c:v>
                </c:pt>
                <c:pt idx="15704">
                  <c:v>21.811111111111099</c:v>
                </c:pt>
                <c:pt idx="15705">
                  <c:v>21.8125</c:v>
                </c:pt>
                <c:pt idx="15706">
                  <c:v>21.813888888888901</c:v>
                </c:pt>
                <c:pt idx="15707">
                  <c:v>21.815277777777801</c:v>
                </c:pt>
                <c:pt idx="15708">
                  <c:v>21.816666666666698</c:v>
                </c:pt>
                <c:pt idx="15709">
                  <c:v>21.818055555555599</c:v>
                </c:pt>
                <c:pt idx="15710">
                  <c:v>21.8194444444444</c:v>
                </c:pt>
                <c:pt idx="15711">
                  <c:v>21.820833333333301</c:v>
                </c:pt>
                <c:pt idx="15712">
                  <c:v>21.822222222222202</c:v>
                </c:pt>
                <c:pt idx="15713">
                  <c:v>21.823611111111099</c:v>
                </c:pt>
                <c:pt idx="15714">
                  <c:v>21.824999999999999</c:v>
                </c:pt>
                <c:pt idx="15715">
                  <c:v>21.8263888888889</c:v>
                </c:pt>
                <c:pt idx="15716">
                  <c:v>21.827777777777801</c:v>
                </c:pt>
                <c:pt idx="15717">
                  <c:v>21.829166666666701</c:v>
                </c:pt>
                <c:pt idx="15718">
                  <c:v>21.830555555555598</c:v>
                </c:pt>
                <c:pt idx="15719">
                  <c:v>21.8319444444444</c:v>
                </c:pt>
                <c:pt idx="15720">
                  <c:v>21.8333333333333</c:v>
                </c:pt>
                <c:pt idx="15721">
                  <c:v>21.834722222222201</c:v>
                </c:pt>
                <c:pt idx="15722">
                  <c:v>21.836111111111101</c:v>
                </c:pt>
                <c:pt idx="15723">
                  <c:v>21.837499999999999</c:v>
                </c:pt>
                <c:pt idx="15724">
                  <c:v>21.838888888888899</c:v>
                </c:pt>
                <c:pt idx="15725">
                  <c:v>21.8402777777778</c:v>
                </c:pt>
                <c:pt idx="15726">
                  <c:v>21.841666666666701</c:v>
                </c:pt>
                <c:pt idx="15727">
                  <c:v>21.843055555555601</c:v>
                </c:pt>
                <c:pt idx="15728">
                  <c:v>21.844444444444399</c:v>
                </c:pt>
                <c:pt idx="15729">
                  <c:v>21.845833333333299</c:v>
                </c:pt>
                <c:pt idx="15730">
                  <c:v>21.8472222222222</c:v>
                </c:pt>
                <c:pt idx="15731">
                  <c:v>21.848611111111101</c:v>
                </c:pt>
                <c:pt idx="15732">
                  <c:v>21.85</c:v>
                </c:pt>
                <c:pt idx="15733">
                  <c:v>21.851388888888899</c:v>
                </c:pt>
                <c:pt idx="15734">
                  <c:v>21.852777777777799</c:v>
                </c:pt>
                <c:pt idx="15735">
                  <c:v>21.8541666666667</c:v>
                </c:pt>
                <c:pt idx="15736">
                  <c:v>21.8555555555556</c:v>
                </c:pt>
                <c:pt idx="15737">
                  <c:v>21.856944444444402</c:v>
                </c:pt>
                <c:pt idx="15738">
                  <c:v>21.858333333333299</c:v>
                </c:pt>
                <c:pt idx="15739">
                  <c:v>21.859722222222199</c:v>
                </c:pt>
                <c:pt idx="15740">
                  <c:v>21.8611111111111</c:v>
                </c:pt>
                <c:pt idx="15741">
                  <c:v>21.862500000000001</c:v>
                </c:pt>
                <c:pt idx="15742">
                  <c:v>21.863888888888901</c:v>
                </c:pt>
                <c:pt idx="15743">
                  <c:v>21.865277777777798</c:v>
                </c:pt>
                <c:pt idx="15744">
                  <c:v>21.866666666666699</c:v>
                </c:pt>
                <c:pt idx="15745">
                  <c:v>21.8680555555556</c:v>
                </c:pt>
                <c:pt idx="15746">
                  <c:v>21.869444444444401</c:v>
                </c:pt>
                <c:pt idx="15747">
                  <c:v>21.870833333333302</c:v>
                </c:pt>
                <c:pt idx="15748">
                  <c:v>21.872222222222199</c:v>
                </c:pt>
                <c:pt idx="15749">
                  <c:v>21.873611111111099</c:v>
                </c:pt>
                <c:pt idx="15750">
                  <c:v>21.875</c:v>
                </c:pt>
                <c:pt idx="15751">
                  <c:v>21.876388888888901</c:v>
                </c:pt>
                <c:pt idx="15752">
                  <c:v>21.877777777777801</c:v>
                </c:pt>
                <c:pt idx="15753">
                  <c:v>21.879166666666698</c:v>
                </c:pt>
                <c:pt idx="15754">
                  <c:v>21.880555555555599</c:v>
                </c:pt>
                <c:pt idx="15755">
                  <c:v>21.8819444444444</c:v>
                </c:pt>
                <c:pt idx="15756">
                  <c:v>21.883333333333301</c:v>
                </c:pt>
                <c:pt idx="15757">
                  <c:v>21.884722222222202</c:v>
                </c:pt>
                <c:pt idx="15758">
                  <c:v>21.886111111111099</c:v>
                </c:pt>
                <c:pt idx="15759">
                  <c:v>21.887499999999999</c:v>
                </c:pt>
                <c:pt idx="15760">
                  <c:v>21.8888888888889</c:v>
                </c:pt>
                <c:pt idx="15761">
                  <c:v>21.890277777777801</c:v>
                </c:pt>
                <c:pt idx="15762">
                  <c:v>21.891666666666701</c:v>
                </c:pt>
                <c:pt idx="15763">
                  <c:v>21.893055555555598</c:v>
                </c:pt>
                <c:pt idx="15764">
                  <c:v>21.8944444444444</c:v>
                </c:pt>
                <c:pt idx="15765">
                  <c:v>21.8958333333333</c:v>
                </c:pt>
                <c:pt idx="15766">
                  <c:v>21.897222222222201</c:v>
                </c:pt>
                <c:pt idx="15767">
                  <c:v>21.898611111111101</c:v>
                </c:pt>
                <c:pt idx="15768">
                  <c:v>21.9</c:v>
                </c:pt>
                <c:pt idx="15769">
                  <c:v>21.901388888888899</c:v>
                </c:pt>
                <c:pt idx="15770">
                  <c:v>21.9027777777778</c:v>
                </c:pt>
                <c:pt idx="15771">
                  <c:v>21.904166666666701</c:v>
                </c:pt>
                <c:pt idx="15772">
                  <c:v>21.905555555555601</c:v>
                </c:pt>
                <c:pt idx="15773">
                  <c:v>21.906944444444399</c:v>
                </c:pt>
                <c:pt idx="15774">
                  <c:v>21.908333333333299</c:v>
                </c:pt>
                <c:pt idx="15775">
                  <c:v>21.9097222222222</c:v>
                </c:pt>
                <c:pt idx="15776">
                  <c:v>21.911111111111101</c:v>
                </c:pt>
                <c:pt idx="15777">
                  <c:v>21.912500000000001</c:v>
                </c:pt>
                <c:pt idx="15778">
                  <c:v>21.913888888888899</c:v>
                </c:pt>
                <c:pt idx="15779">
                  <c:v>21.915277777777799</c:v>
                </c:pt>
                <c:pt idx="15780">
                  <c:v>21.9166666666667</c:v>
                </c:pt>
                <c:pt idx="15781">
                  <c:v>21.9180555555556</c:v>
                </c:pt>
                <c:pt idx="15782">
                  <c:v>21.919444444444402</c:v>
                </c:pt>
                <c:pt idx="15783">
                  <c:v>21.920833333333299</c:v>
                </c:pt>
                <c:pt idx="15784">
                  <c:v>21.922222222222199</c:v>
                </c:pt>
                <c:pt idx="15785">
                  <c:v>21.9236111111111</c:v>
                </c:pt>
                <c:pt idx="15786">
                  <c:v>21.925000000000001</c:v>
                </c:pt>
                <c:pt idx="15787">
                  <c:v>21.926388888888901</c:v>
                </c:pt>
                <c:pt idx="15788">
                  <c:v>21.927777777777798</c:v>
                </c:pt>
                <c:pt idx="15789">
                  <c:v>21.929166666666699</c:v>
                </c:pt>
                <c:pt idx="15790">
                  <c:v>21.9305555555556</c:v>
                </c:pt>
                <c:pt idx="15791">
                  <c:v>21.931944444444401</c:v>
                </c:pt>
                <c:pt idx="15792">
                  <c:v>21.933333333333302</c:v>
                </c:pt>
                <c:pt idx="15793">
                  <c:v>21.934722222222199</c:v>
                </c:pt>
                <c:pt idx="15794">
                  <c:v>21.936111111111099</c:v>
                </c:pt>
                <c:pt idx="15795">
                  <c:v>21.9375</c:v>
                </c:pt>
                <c:pt idx="15796">
                  <c:v>21.938888888888901</c:v>
                </c:pt>
                <c:pt idx="15797">
                  <c:v>21.940277777777801</c:v>
                </c:pt>
                <c:pt idx="15798">
                  <c:v>21.941666666666698</c:v>
                </c:pt>
                <c:pt idx="15799">
                  <c:v>21.943055555555599</c:v>
                </c:pt>
                <c:pt idx="15800">
                  <c:v>21.9444444444444</c:v>
                </c:pt>
                <c:pt idx="15801">
                  <c:v>21.945833333333301</c:v>
                </c:pt>
                <c:pt idx="15802">
                  <c:v>21.947222222222202</c:v>
                </c:pt>
                <c:pt idx="15803">
                  <c:v>21.948611111111099</c:v>
                </c:pt>
                <c:pt idx="15804">
                  <c:v>21.95</c:v>
                </c:pt>
                <c:pt idx="15805">
                  <c:v>21.9513888888889</c:v>
                </c:pt>
                <c:pt idx="15806">
                  <c:v>21.952777777777801</c:v>
                </c:pt>
                <c:pt idx="15807">
                  <c:v>21.954166666666701</c:v>
                </c:pt>
                <c:pt idx="15808">
                  <c:v>21.955555555555598</c:v>
                </c:pt>
                <c:pt idx="15809">
                  <c:v>21.9569444444444</c:v>
                </c:pt>
                <c:pt idx="15810">
                  <c:v>21.9583333333333</c:v>
                </c:pt>
                <c:pt idx="15811">
                  <c:v>21.959722222222201</c:v>
                </c:pt>
                <c:pt idx="15812">
                  <c:v>21.961111111111101</c:v>
                </c:pt>
                <c:pt idx="15813">
                  <c:v>21.962499999999999</c:v>
                </c:pt>
                <c:pt idx="15814">
                  <c:v>21.963888888888899</c:v>
                </c:pt>
                <c:pt idx="15815">
                  <c:v>21.9652777777778</c:v>
                </c:pt>
                <c:pt idx="15816">
                  <c:v>21.966666666666701</c:v>
                </c:pt>
                <c:pt idx="15817">
                  <c:v>21.968055555555601</c:v>
                </c:pt>
                <c:pt idx="15818">
                  <c:v>21.969444444444399</c:v>
                </c:pt>
                <c:pt idx="15819">
                  <c:v>21.970833333333299</c:v>
                </c:pt>
                <c:pt idx="15820">
                  <c:v>21.9722222222222</c:v>
                </c:pt>
                <c:pt idx="15821">
                  <c:v>21.973611111111101</c:v>
                </c:pt>
                <c:pt idx="15822">
                  <c:v>21.975000000000001</c:v>
                </c:pt>
                <c:pt idx="15823">
                  <c:v>21.976388888888899</c:v>
                </c:pt>
                <c:pt idx="15824">
                  <c:v>21.977777777777799</c:v>
                </c:pt>
                <c:pt idx="15825">
                  <c:v>21.9791666666667</c:v>
                </c:pt>
                <c:pt idx="15826">
                  <c:v>21.9805555555556</c:v>
                </c:pt>
                <c:pt idx="15827">
                  <c:v>21.981944444444402</c:v>
                </c:pt>
                <c:pt idx="15828">
                  <c:v>21.983333333333299</c:v>
                </c:pt>
                <c:pt idx="15829">
                  <c:v>21.984722222222199</c:v>
                </c:pt>
                <c:pt idx="15830">
                  <c:v>21.9861111111111</c:v>
                </c:pt>
                <c:pt idx="15831">
                  <c:v>21.987500000000001</c:v>
                </c:pt>
                <c:pt idx="15832">
                  <c:v>21.988888888888901</c:v>
                </c:pt>
                <c:pt idx="15833">
                  <c:v>21.990277777777798</c:v>
                </c:pt>
                <c:pt idx="15834">
                  <c:v>21.991666666666699</c:v>
                </c:pt>
                <c:pt idx="15835">
                  <c:v>21.9930555555556</c:v>
                </c:pt>
                <c:pt idx="15836">
                  <c:v>21.994444444444401</c:v>
                </c:pt>
                <c:pt idx="15837">
                  <c:v>21.995833333333302</c:v>
                </c:pt>
                <c:pt idx="15838">
                  <c:v>21.997222222222199</c:v>
                </c:pt>
                <c:pt idx="15839">
                  <c:v>21.998611111111099</c:v>
                </c:pt>
                <c:pt idx="15840">
                  <c:v>22</c:v>
                </c:pt>
                <c:pt idx="15841">
                  <c:v>22.001388888888901</c:v>
                </c:pt>
                <c:pt idx="15842">
                  <c:v>22.002777777777801</c:v>
                </c:pt>
                <c:pt idx="15843">
                  <c:v>22.004166666666698</c:v>
                </c:pt>
                <c:pt idx="15844">
                  <c:v>22.005555555555599</c:v>
                </c:pt>
                <c:pt idx="15845">
                  <c:v>22.0069444444444</c:v>
                </c:pt>
                <c:pt idx="15846">
                  <c:v>22.008333333333301</c:v>
                </c:pt>
                <c:pt idx="15847">
                  <c:v>22.009722222222202</c:v>
                </c:pt>
                <c:pt idx="15848">
                  <c:v>22.011111111111099</c:v>
                </c:pt>
                <c:pt idx="15849">
                  <c:v>22.012499999999999</c:v>
                </c:pt>
                <c:pt idx="15850">
                  <c:v>22.0138888888889</c:v>
                </c:pt>
                <c:pt idx="15851">
                  <c:v>22.015277777777801</c:v>
                </c:pt>
                <c:pt idx="15852">
                  <c:v>22.016666666666701</c:v>
                </c:pt>
                <c:pt idx="15853">
                  <c:v>22.018055555555598</c:v>
                </c:pt>
                <c:pt idx="15854">
                  <c:v>22.0194444444444</c:v>
                </c:pt>
                <c:pt idx="15855">
                  <c:v>22.0208333333333</c:v>
                </c:pt>
                <c:pt idx="15856">
                  <c:v>22.022222222222201</c:v>
                </c:pt>
                <c:pt idx="15857">
                  <c:v>22.023611111111101</c:v>
                </c:pt>
                <c:pt idx="15858">
                  <c:v>22.024999999999999</c:v>
                </c:pt>
                <c:pt idx="15859">
                  <c:v>22.026388888888899</c:v>
                </c:pt>
                <c:pt idx="15860">
                  <c:v>22.0277777777778</c:v>
                </c:pt>
                <c:pt idx="15861">
                  <c:v>22.029166666666701</c:v>
                </c:pt>
                <c:pt idx="15862">
                  <c:v>22.030555555555601</c:v>
                </c:pt>
                <c:pt idx="15863">
                  <c:v>22.031944444444399</c:v>
                </c:pt>
                <c:pt idx="15864">
                  <c:v>22.033333333333299</c:v>
                </c:pt>
                <c:pt idx="15865">
                  <c:v>22.0347222222222</c:v>
                </c:pt>
                <c:pt idx="15866">
                  <c:v>22.036111111111101</c:v>
                </c:pt>
                <c:pt idx="15867">
                  <c:v>22.037500000000001</c:v>
                </c:pt>
                <c:pt idx="15868">
                  <c:v>22.038888888888899</c:v>
                </c:pt>
                <c:pt idx="15869">
                  <c:v>22.040277777777799</c:v>
                </c:pt>
                <c:pt idx="15870">
                  <c:v>22.0416666666667</c:v>
                </c:pt>
                <c:pt idx="15871">
                  <c:v>22.0430555555556</c:v>
                </c:pt>
                <c:pt idx="15872">
                  <c:v>22.044444444444402</c:v>
                </c:pt>
                <c:pt idx="15873">
                  <c:v>22.045833333333299</c:v>
                </c:pt>
                <c:pt idx="15874">
                  <c:v>22.047222222222199</c:v>
                </c:pt>
                <c:pt idx="15875">
                  <c:v>22.0486111111111</c:v>
                </c:pt>
                <c:pt idx="15876">
                  <c:v>22.05</c:v>
                </c:pt>
                <c:pt idx="15877">
                  <c:v>22.051388888888901</c:v>
                </c:pt>
                <c:pt idx="15878">
                  <c:v>22.052777777777798</c:v>
                </c:pt>
                <c:pt idx="15879">
                  <c:v>22.054166666666699</c:v>
                </c:pt>
                <c:pt idx="15880">
                  <c:v>22.0555555555556</c:v>
                </c:pt>
                <c:pt idx="15881">
                  <c:v>22.056944444444401</c:v>
                </c:pt>
                <c:pt idx="15882">
                  <c:v>22.058333333333302</c:v>
                </c:pt>
                <c:pt idx="15883">
                  <c:v>22.059722222222199</c:v>
                </c:pt>
                <c:pt idx="15884">
                  <c:v>22.061111111111099</c:v>
                </c:pt>
                <c:pt idx="15885">
                  <c:v>22.0625</c:v>
                </c:pt>
                <c:pt idx="15886">
                  <c:v>22.063888888888901</c:v>
                </c:pt>
                <c:pt idx="15887">
                  <c:v>22.065277777777801</c:v>
                </c:pt>
                <c:pt idx="15888">
                  <c:v>22.066666666666698</c:v>
                </c:pt>
                <c:pt idx="15889">
                  <c:v>22.068055555555599</c:v>
                </c:pt>
                <c:pt idx="15890">
                  <c:v>22.0694444444444</c:v>
                </c:pt>
                <c:pt idx="15891">
                  <c:v>22.070833333333301</c:v>
                </c:pt>
                <c:pt idx="15892">
                  <c:v>22.072222222222202</c:v>
                </c:pt>
                <c:pt idx="15893">
                  <c:v>22.073611111111099</c:v>
                </c:pt>
                <c:pt idx="15894">
                  <c:v>22.074999999999999</c:v>
                </c:pt>
                <c:pt idx="15895">
                  <c:v>22.0763888888889</c:v>
                </c:pt>
                <c:pt idx="15896">
                  <c:v>22.077777777777801</c:v>
                </c:pt>
                <c:pt idx="15897">
                  <c:v>22.079166666666701</c:v>
                </c:pt>
                <c:pt idx="15898">
                  <c:v>22.080555555555598</c:v>
                </c:pt>
                <c:pt idx="15899">
                  <c:v>22.0819444444444</c:v>
                </c:pt>
                <c:pt idx="15900">
                  <c:v>22.0833333333333</c:v>
                </c:pt>
                <c:pt idx="15901">
                  <c:v>22.084722222222201</c:v>
                </c:pt>
                <c:pt idx="15902">
                  <c:v>22.086111111111101</c:v>
                </c:pt>
                <c:pt idx="15903">
                  <c:v>22.087499999999999</c:v>
                </c:pt>
                <c:pt idx="15904">
                  <c:v>22.088888888888899</c:v>
                </c:pt>
                <c:pt idx="15905">
                  <c:v>22.0902777777778</c:v>
                </c:pt>
                <c:pt idx="15906">
                  <c:v>22.091666666666701</c:v>
                </c:pt>
                <c:pt idx="15907">
                  <c:v>22.093055555555601</c:v>
                </c:pt>
                <c:pt idx="15908">
                  <c:v>22.094444444444399</c:v>
                </c:pt>
                <c:pt idx="15909">
                  <c:v>22.095833333333299</c:v>
                </c:pt>
                <c:pt idx="15910">
                  <c:v>22.0972222222222</c:v>
                </c:pt>
                <c:pt idx="15911">
                  <c:v>22.098611111111101</c:v>
                </c:pt>
                <c:pt idx="15912">
                  <c:v>22.1</c:v>
                </c:pt>
                <c:pt idx="15913">
                  <c:v>22.101388888888899</c:v>
                </c:pt>
                <c:pt idx="15914">
                  <c:v>22.102777777777799</c:v>
                </c:pt>
                <c:pt idx="15915">
                  <c:v>22.1041666666667</c:v>
                </c:pt>
                <c:pt idx="15916">
                  <c:v>22.1055555555556</c:v>
                </c:pt>
                <c:pt idx="15917">
                  <c:v>22.106944444444402</c:v>
                </c:pt>
                <c:pt idx="15918">
                  <c:v>22.108333333333299</c:v>
                </c:pt>
                <c:pt idx="15919">
                  <c:v>22.109722222222199</c:v>
                </c:pt>
                <c:pt idx="15920">
                  <c:v>22.1111111111111</c:v>
                </c:pt>
                <c:pt idx="15921">
                  <c:v>22.112500000000001</c:v>
                </c:pt>
                <c:pt idx="15922">
                  <c:v>22.113888888888901</c:v>
                </c:pt>
                <c:pt idx="15923">
                  <c:v>22.115277777777798</c:v>
                </c:pt>
                <c:pt idx="15924">
                  <c:v>22.116666666666699</c:v>
                </c:pt>
                <c:pt idx="15925">
                  <c:v>22.1180555555556</c:v>
                </c:pt>
                <c:pt idx="15926">
                  <c:v>22.119444444444401</c:v>
                </c:pt>
                <c:pt idx="15927">
                  <c:v>22.120833333333302</c:v>
                </c:pt>
                <c:pt idx="15928">
                  <c:v>22.122222222222199</c:v>
                </c:pt>
                <c:pt idx="15929">
                  <c:v>22.123611111111099</c:v>
                </c:pt>
                <c:pt idx="15930">
                  <c:v>22.125</c:v>
                </c:pt>
                <c:pt idx="15931">
                  <c:v>22.126388888888901</c:v>
                </c:pt>
                <c:pt idx="15932">
                  <c:v>22.127777777777801</c:v>
                </c:pt>
                <c:pt idx="15933">
                  <c:v>22.129166666666698</c:v>
                </c:pt>
                <c:pt idx="15934">
                  <c:v>22.130555555555599</c:v>
                </c:pt>
                <c:pt idx="15935">
                  <c:v>22.1319444444444</c:v>
                </c:pt>
                <c:pt idx="15936">
                  <c:v>22.133333333333301</c:v>
                </c:pt>
                <c:pt idx="15937">
                  <c:v>22.134722222222202</c:v>
                </c:pt>
                <c:pt idx="15938">
                  <c:v>22.136111111111099</c:v>
                </c:pt>
                <c:pt idx="15939">
                  <c:v>22.137499999999999</c:v>
                </c:pt>
                <c:pt idx="15940">
                  <c:v>22.1388888888889</c:v>
                </c:pt>
                <c:pt idx="15941">
                  <c:v>22.140277777777801</c:v>
                </c:pt>
                <c:pt idx="15942">
                  <c:v>22.141666666666701</c:v>
                </c:pt>
                <c:pt idx="15943">
                  <c:v>22.143055555555598</c:v>
                </c:pt>
                <c:pt idx="15944">
                  <c:v>22.1444444444444</c:v>
                </c:pt>
                <c:pt idx="15945">
                  <c:v>22.1458333333333</c:v>
                </c:pt>
                <c:pt idx="15946">
                  <c:v>22.147222222222201</c:v>
                </c:pt>
                <c:pt idx="15947">
                  <c:v>22.148611111111101</c:v>
                </c:pt>
                <c:pt idx="15948">
                  <c:v>22.15</c:v>
                </c:pt>
                <c:pt idx="15949">
                  <c:v>22.151388888888899</c:v>
                </c:pt>
                <c:pt idx="15950">
                  <c:v>22.1527777777778</c:v>
                </c:pt>
                <c:pt idx="15951">
                  <c:v>22.154166666666701</c:v>
                </c:pt>
                <c:pt idx="15952">
                  <c:v>22.155555555555601</c:v>
                </c:pt>
                <c:pt idx="15953">
                  <c:v>22.156944444444399</c:v>
                </c:pt>
                <c:pt idx="15954">
                  <c:v>22.158333333333299</c:v>
                </c:pt>
                <c:pt idx="15955">
                  <c:v>22.1597222222222</c:v>
                </c:pt>
                <c:pt idx="15956">
                  <c:v>22.161111111111101</c:v>
                </c:pt>
                <c:pt idx="15957">
                  <c:v>22.162500000000001</c:v>
                </c:pt>
                <c:pt idx="15958">
                  <c:v>22.163888888888899</c:v>
                </c:pt>
                <c:pt idx="15959">
                  <c:v>22.165277777777799</c:v>
                </c:pt>
                <c:pt idx="15960">
                  <c:v>22.1666666666667</c:v>
                </c:pt>
                <c:pt idx="15961">
                  <c:v>22.1680555555556</c:v>
                </c:pt>
                <c:pt idx="15962">
                  <c:v>22.169444444444402</c:v>
                </c:pt>
                <c:pt idx="15963">
                  <c:v>22.170833333333299</c:v>
                </c:pt>
                <c:pt idx="15964">
                  <c:v>22.172222222222199</c:v>
                </c:pt>
                <c:pt idx="15965">
                  <c:v>22.1736111111111</c:v>
                </c:pt>
                <c:pt idx="15966">
                  <c:v>22.175000000000001</c:v>
                </c:pt>
                <c:pt idx="15967">
                  <c:v>22.176388888888901</c:v>
                </c:pt>
                <c:pt idx="15968">
                  <c:v>22.177777777777798</c:v>
                </c:pt>
                <c:pt idx="15969">
                  <c:v>22.179166666666699</c:v>
                </c:pt>
                <c:pt idx="15970">
                  <c:v>22.1805555555556</c:v>
                </c:pt>
                <c:pt idx="15971">
                  <c:v>22.181944444444401</c:v>
                </c:pt>
                <c:pt idx="15972">
                  <c:v>22.183333333333302</c:v>
                </c:pt>
                <c:pt idx="15973">
                  <c:v>22.184722222222199</c:v>
                </c:pt>
                <c:pt idx="15974">
                  <c:v>22.186111111111099</c:v>
                </c:pt>
                <c:pt idx="15975">
                  <c:v>22.1875</c:v>
                </c:pt>
                <c:pt idx="15976">
                  <c:v>22.188888888888901</c:v>
                </c:pt>
                <c:pt idx="15977">
                  <c:v>22.190277777777801</c:v>
                </c:pt>
                <c:pt idx="15978">
                  <c:v>22.191666666666698</c:v>
                </c:pt>
                <c:pt idx="15979">
                  <c:v>22.193055555555599</c:v>
                </c:pt>
                <c:pt idx="15980">
                  <c:v>22.1944444444444</c:v>
                </c:pt>
                <c:pt idx="15981">
                  <c:v>22.195833333333301</c:v>
                </c:pt>
                <c:pt idx="15982">
                  <c:v>22.197222222222202</c:v>
                </c:pt>
                <c:pt idx="15983">
                  <c:v>22.198611111111099</c:v>
                </c:pt>
                <c:pt idx="15984">
                  <c:v>22.2</c:v>
                </c:pt>
                <c:pt idx="15985">
                  <c:v>22.2013888888889</c:v>
                </c:pt>
                <c:pt idx="15986">
                  <c:v>22.202777777777801</c:v>
                </c:pt>
                <c:pt idx="15987">
                  <c:v>22.204166666666701</c:v>
                </c:pt>
                <c:pt idx="15988">
                  <c:v>22.205555555555598</c:v>
                </c:pt>
                <c:pt idx="15989">
                  <c:v>22.2069444444444</c:v>
                </c:pt>
                <c:pt idx="15990">
                  <c:v>22.2083333333333</c:v>
                </c:pt>
                <c:pt idx="15991">
                  <c:v>22.209722222222201</c:v>
                </c:pt>
                <c:pt idx="15992">
                  <c:v>22.211111111111101</c:v>
                </c:pt>
                <c:pt idx="15993">
                  <c:v>22.212499999999999</c:v>
                </c:pt>
                <c:pt idx="15994">
                  <c:v>22.213888888888899</c:v>
                </c:pt>
                <c:pt idx="15995">
                  <c:v>22.2152777777778</c:v>
                </c:pt>
                <c:pt idx="15996">
                  <c:v>22.216666666666701</c:v>
                </c:pt>
                <c:pt idx="15997">
                  <c:v>22.218055555555601</c:v>
                </c:pt>
                <c:pt idx="15998">
                  <c:v>22.219444444444399</c:v>
                </c:pt>
                <c:pt idx="15999">
                  <c:v>22.220833333333299</c:v>
                </c:pt>
                <c:pt idx="16000">
                  <c:v>22.2222222222222</c:v>
                </c:pt>
                <c:pt idx="16001">
                  <c:v>22.223611111111101</c:v>
                </c:pt>
                <c:pt idx="16002">
                  <c:v>22.225000000000001</c:v>
                </c:pt>
                <c:pt idx="16003">
                  <c:v>22.226388888888899</c:v>
                </c:pt>
                <c:pt idx="16004">
                  <c:v>22.227777777777799</c:v>
                </c:pt>
                <c:pt idx="16005">
                  <c:v>22.2291666666667</c:v>
                </c:pt>
                <c:pt idx="16006">
                  <c:v>22.2305555555556</c:v>
                </c:pt>
                <c:pt idx="16007">
                  <c:v>22.231944444444402</c:v>
                </c:pt>
                <c:pt idx="16008">
                  <c:v>22.233333333333299</c:v>
                </c:pt>
                <c:pt idx="16009">
                  <c:v>22.234722222222199</c:v>
                </c:pt>
                <c:pt idx="16010">
                  <c:v>22.2361111111111</c:v>
                </c:pt>
                <c:pt idx="16011">
                  <c:v>22.237500000000001</c:v>
                </c:pt>
                <c:pt idx="16012">
                  <c:v>22.238888888888901</c:v>
                </c:pt>
                <c:pt idx="16013">
                  <c:v>22.240277777777798</c:v>
                </c:pt>
                <c:pt idx="16014">
                  <c:v>22.241666666666699</c:v>
                </c:pt>
                <c:pt idx="16015">
                  <c:v>22.2430555555556</c:v>
                </c:pt>
                <c:pt idx="16016">
                  <c:v>22.244444444444401</c:v>
                </c:pt>
                <c:pt idx="16017">
                  <c:v>22.245833333333302</c:v>
                </c:pt>
                <c:pt idx="16018">
                  <c:v>22.247222222222199</c:v>
                </c:pt>
                <c:pt idx="16019">
                  <c:v>22.248611111111099</c:v>
                </c:pt>
                <c:pt idx="16020">
                  <c:v>22.25</c:v>
                </c:pt>
                <c:pt idx="16021">
                  <c:v>22.251388888888901</c:v>
                </c:pt>
                <c:pt idx="16022">
                  <c:v>22.252777777777801</c:v>
                </c:pt>
                <c:pt idx="16023">
                  <c:v>22.254166666666698</c:v>
                </c:pt>
                <c:pt idx="16024">
                  <c:v>22.255555555555599</c:v>
                </c:pt>
                <c:pt idx="16025">
                  <c:v>22.2569444444444</c:v>
                </c:pt>
                <c:pt idx="16026">
                  <c:v>22.258333333333301</c:v>
                </c:pt>
                <c:pt idx="16027">
                  <c:v>22.259722222222202</c:v>
                </c:pt>
                <c:pt idx="16028">
                  <c:v>22.261111111111099</c:v>
                </c:pt>
                <c:pt idx="16029">
                  <c:v>22.262499999999999</c:v>
                </c:pt>
                <c:pt idx="16030">
                  <c:v>22.2638888888889</c:v>
                </c:pt>
                <c:pt idx="16031">
                  <c:v>22.265277777777801</c:v>
                </c:pt>
                <c:pt idx="16032">
                  <c:v>22.266666666666701</c:v>
                </c:pt>
                <c:pt idx="16033">
                  <c:v>22.268055555555598</c:v>
                </c:pt>
                <c:pt idx="16034">
                  <c:v>22.2694444444444</c:v>
                </c:pt>
                <c:pt idx="16035">
                  <c:v>22.2708333333333</c:v>
                </c:pt>
                <c:pt idx="16036">
                  <c:v>22.272222222222201</c:v>
                </c:pt>
                <c:pt idx="16037">
                  <c:v>22.273611111111101</c:v>
                </c:pt>
                <c:pt idx="16038">
                  <c:v>22.274999999999999</c:v>
                </c:pt>
                <c:pt idx="16039">
                  <c:v>22.276388888888899</c:v>
                </c:pt>
                <c:pt idx="16040">
                  <c:v>22.2777777777778</c:v>
                </c:pt>
                <c:pt idx="16041">
                  <c:v>22.279166666666701</c:v>
                </c:pt>
                <c:pt idx="16042">
                  <c:v>22.280555555555601</c:v>
                </c:pt>
                <c:pt idx="16043">
                  <c:v>22.281944444444399</c:v>
                </c:pt>
                <c:pt idx="16044">
                  <c:v>22.283333333333299</c:v>
                </c:pt>
                <c:pt idx="16045">
                  <c:v>22.2847222222222</c:v>
                </c:pt>
                <c:pt idx="16046">
                  <c:v>22.286111111111101</c:v>
                </c:pt>
                <c:pt idx="16047">
                  <c:v>22.287500000000001</c:v>
                </c:pt>
                <c:pt idx="16048">
                  <c:v>22.288888888888899</c:v>
                </c:pt>
                <c:pt idx="16049">
                  <c:v>22.290277777777799</c:v>
                </c:pt>
                <c:pt idx="16050">
                  <c:v>22.2916666666667</c:v>
                </c:pt>
                <c:pt idx="16051">
                  <c:v>22.2930555555556</c:v>
                </c:pt>
                <c:pt idx="16052">
                  <c:v>22.294444444444402</c:v>
                </c:pt>
                <c:pt idx="16053">
                  <c:v>22.295833333333299</c:v>
                </c:pt>
                <c:pt idx="16054">
                  <c:v>22.297222222222199</c:v>
                </c:pt>
                <c:pt idx="16055">
                  <c:v>22.2986111111111</c:v>
                </c:pt>
                <c:pt idx="16056">
                  <c:v>22.3</c:v>
                </c:pt>
                <c:pt idx="16057">
                  <c:v>22.301388888888901</c:v>
                </c:pt>
                <c:pt idx="16058">
                  <c:v>22.302777777777798</c:v>
                </c:pt>
                <c:pt idx="16059">
                  <c:v>22.304166666666699</c:v>
                </c:pt>
                <c:pt idx="16060">
                  <c:v>22.3055555555556</c:v>
                </c:pt>
                <c:pt idx="16061">
                  <c:v>22.306944444444401</c:v>
                </c:pt>
                <c:pt idx="16062">
                  <c:v>22.308333333333302</c:v>
                </c:pt>
                <c:pt idx="16063">
                  <c:v>22.309722222222199</c:v>
                </c:pt>
                <c:pt idx="16064">
                  <c:v>22.311111111111099</c:v>
                </c:pt>
                <c:pt idx="16065">
                  <c:v>22.3125</c:v>
                </c:pt>
                <c:pt idx="16066">
                  <c:v>22.313888888888901</c:v>
                </c:pt>
                <c:pt idx="16067">
                  <c:v>22.315277777777801</c:v>
                </c:pt>
                <c:pt idx="16068">
                  <c:v>22.316666666666698</c:v>
                </c:pt>
                <c:pt idx="16069">
                  <c:v>22.318055555555599</c:v>
                </c:pt>
                <c:pt idx="16070">
                  <c:v>22.3194444444444</c:v>
                </c:pt>
                <c:pt idx="16071">
                  <c:v>22.320833333333301</c:v>
                </c:pt>
                <c:pt idx="16072">
                  <c:v>22.322222222222202</c:v>
                </c:pt>
                <c:pt idx="16073">
                  <c:v>22.323611111111099</c:v>
                </c:pt>
                <c:pt idx="16074">
                  <c:v>22.324999999999999</c:v>
                </c:pt>
                <c:pt idx="16075">
                  <c:v>22.3263888888889</c:v>
                </c:pt>
                <c:pt idx="16076">
                  <c:v>22.327777777777801</c:v>
                </c:pt>
                <c:pt idx="16077">
                  <c:v>22.329166666666701</c:v>
                </c:pt>
                <c:pt idx="16078">
                  <c:v>22.330555555555598</c:v>
                </c:pt>
                <c:pt idx="16079">
                  <c:v>22.3319444444444</c:v>
                </c:pt>
                <c:pt idx="16080">
                  <c:v>22.3333333333333</c:v>
                </c:pt>
                <c:pt idx="16081">
                  <c:v>22.334722222222201</c:v>
                </c:pt>
                <c:pt idx="16082">
                  <c:v>22.336111111111101</c:v>
                </c:pt>
                <c:pt idx="16083">
                  <c:v>22.337499999999999</c:v>
                </c:pt>
                <c:pt idx="16084">
                  <c:v>22.338888888888899</c:v>
                </c:pt>
                <c:pt idx="16085">
                  <c:v>22.3402777777778</c:v>
                </c:pt>
                <c:pt idx="16086">
                  <c:v>22.341666666666701</c:v>
                </c:pt>
                <c:pt idx="16087">
                  <c:v>22.343055555555601</c:v>
                </c:pt>
                <c:pt idx="16088">
                  <c:v>22.344444444444399</c:v>
                </c:pt>
                <c:pt idx="16089">
                  <c:v>22.345833333333299</c:v>
                </c:pt>
                <c:pt idx="16090">
                  <c:v>22.3472222222222</c:v>
                </c:pt>
                <c:pt idx="16091">
                  <c:v>22.348611111111101</c:v>
                </c:pt>
                <c:pt idx="16092">
                  <c:v>22.35</c:v>
                </c:pt>
                <c:pt idx="16093">
                  <c:v>22.351388888888899</c:v>
                </c:pt>
                <c:pt idx="16094">
                  <c:v>22.352777777777799</c:v>
                </c:pt>
                <c:pt idx="16095">
                  <c:v>22.3541666666667</c:v>
                </c:pt>
                <c:pt idx="16096">
                  <c:v>22.3555555555556</c:v>
                </c:pt>
                <c:pt idx="16097">
                  <c:v>22.356944444444402</c:v>
                </c:pt>
                <c:pt idx="16098">
                  <c:v>22.358333333333299</c:v>
                </c:pt>
                <c:pt idx="16099">
                  <c:v>22.359722222222199</c:v>
                </c:pt>
                <c:pt idx="16100">
                  <c:v>22.3611111111111</c:v>
                </c:pt>
                <c:pt idx="16101">
                  <c:v>22.362500000000001</c:v>
                </c:pt>
                <c:pt idx="16102">
                  <c:v>22.363888888888901</c:v>
                </c:pt>
                <c:pt idx="16103">
                  <c:v>22.365277777777798</c:v>
                </c:pt>
                <c:pt idx="16104">
                  <c:v>22.366666666666699</c:v>
                </c:pt>
                <c:pt idx="16105">
                  <c:v>22.3680555555556</c:v>
                </c:pt>
                <c:pt idx="16106">
                  <c:v>22.369444444444401</c:v>
                </c:pt>
                <c:pt idx="16107">
                  <c:v>22.370833333333302</c:v>
                </c:pt>
                <c:pt idx="16108">
                  <c:v>22.372222222222199</c:v>
                </c:pt>
                <c:pt idx="16109">
                  <c:v>22.373611111111099</c:v>
                </c:pt>
                <c:pt idx="16110">
                  <c:v>22.375</c:v>
                </c:pt>
                <c:pt idx="16111">
                  <c:v>22.376388888888901</c:v>
                </c:pt>
                <c:pt idx="16112">
                  <c:v>22.377777777777801</c:v>
                </c:pt>
                <c:pt idx="16113">
                  <c:v>22.379166666666698</c:v>
                </c:pt>
                <c:pt idx="16114">
                  <c:v>22.380555555555599</c:v>
                </c:pt>
                <c:pt idx="16115">
                  <c:v>22.3819444444444</c:v>
                </c:pt>
                <c:pt idx="16116">
                  <c:v>22.383333333333301</c:v>
                </c:pt>
                <c:pt idx="16117">
                  <c:v>22.384722222222202</c:v>
                </c:pt>
                <c:pt idx="16118">
                  <c:v>22.386111111111099</c:v>
                </c:pt>
                <c:pt idx="16119">
                  <c:v>22.387499999999999</c:v>
                </c:pt>
                <c:pt idx="16120">
                  <c:v>22.3888888888889</c:v>
                </c:pt>
                <c:pt idx="16121">
                  <c:v>22.390277777777801</c:v>
                </c:pt>
                <c:pt idx="16122">
                  <c:v>22.391666666666701</c:v>
                </c:pt>
                <c:pt idx="16123">
                  <c:v>22.393055555555598</c:v>
                </c:pt>
                <c:pt idx="16124">
                  <c:v>22.3944444444444</c:v>
                </c:pt>
                <c:pt idx="16125">
                  <c:v>22.3958333333333</c:v>
                </c:pt>
                <c:pt idx="16126">
                  <c:v>22.397222222222201</c:v>
                </c:pt>
                <c:pt idx="16127">
                  <c:v>22.398611111111101</c:v>
                </c:pt>
                <c:pt idx="16128">
                  <c:v>22.4</c:v>
                </c:pt>
                <c:pt idx="16129">
                  <c:v>22.401388888888899</c:v>
                </c:pt>
                <c:pt idx="16130">
                  <c:v>22.4027777777778</c:v>
                </c:pt>
                <c:pt idx="16131">
                  <c:v>22.404166666666701</c:v>
                </c:pt>
                <c:pt idx="16132">
                  <c:v>22.405555555555601</c:v>
                </c:pt>
                <c:pt idx="16133">
                  <c:v>22.406944444444399</c:v>
                </c:pt>
                <c:pt idx="16134">
                  <c:v>22.408333333333299</c:v>
                </c:pt>
                <c:pt idx="16135">
                  <c:v>22.4097222222222</c:v>
                </c:pt>
                <c:pt idx="16136">
                  <c:v>22.411111111111101</c:v>
                </c:pt>
                <c:pt idx="16137">
                  <c:v>22.412500000000001</c:v>
                </c:pt>
                <c:pt idx="16138">
                  <c:v>22.413888888888899</c:v>
                </c:pt>
                <c:pt idx="16139">
                  <c:v>22.415277777777799</c:v>
                </c:pt>
                <c:pt idx="16140">
                  <c:v>22.4166666666667</c:v>
                </c:pt>
                <c:pt idx="16141">
                  <c:v>22.4180555555556</c:v>
                </c:pt>
                <c:pt idx="16142">
                  <c:v>22.419444444444402</c:v>
                </c:pt>
                <c:pt idx="16143">
                  <c:v>22.420833333333299</c:v>
                </c:pt>
                <c:pt idx="16144">
                  <c:v>22.422222222222199</c:v>
                </c:pt>
                <c:pt idx="16145">
                  <c:v>22.4236111111111</c:v>
                </c:pt>
                <c:pt idx="16146">
                  <c:v>22.425000000000001</c:v>
                </c:pt>
                <c:pt idx="16147">
                  <c:v>22.426388888888901</c:v>
                </c:pt>
                <c:pt idx="16148">
                  <c:v>22.427777777777798</c:v>
                </c:pt>
                <c:pt idx="16149">
                  <c:v>22.429166666666699</c:v>
                </c:pt>
                <c:pt idx="16150">
                  <c:v>22.4305555555556</c:v>
                </c:pt>
                <c:pt idx="16151">
                  <c:v>22.431944444444401</c:v>
                </c:pt>
                <c:pt idx="16152">
                  <c:v>22.433333333333302</c:v>
                </c:pt>
                <c:pt idx="16153">
                  <c:v>22.434722222222199</c:v>
                </c:pt>
                <c:pt idx="16154">
                  <c:v>22.436111111111099</c:v>
                </c:pt>
                <c:pt idx="16155">
                  <c:v>22.4375</c:v>
                </c:pt>
                <c:pt idx="16156">
                  <c:v>22.438888888888901</c:v>
                </c:pt>
                <c:pt idx="16157">
                  <c:v>22.440277777777801</c:v>
                </c:pt>
                <c:pt idx="16158">
                  <c:v>22.441666666666698</c:v>
                </c:pt>
                <c:pt idx="16159">
                  <c:v>22.443055555555599</c:v>
                </c:pt>
                <c:pt idx="16160">
                  <c:v>22.4444444444444</c:v>
                </c:pt>
                <c:pt idx="16161">
                  <c:v>22.445833333333301</c:v>
                </c:pt>
                <c:pt idx="16162">
                  <c:v>22.447222222222202</c:v>
                </c:pt>
                <c:pt idx="16163">
                  <c:v>22.448611111111099</c:v>
                </c:pt>
                <c:pt idx="16164">
                  <c:v>22.45</c:v>
                </c:pt>
                <c:pt idx="16165">
                  <c:v>22.4513888888889</c:v>
                </c:pt>
                <c:pt idx="16166">
                  <c:v>22.452777777777801</c:v>
                </c:pt>
                <c:pt idx="16167">
                  <c:v>22.454166666666701</c:v>
                </c:pt>
                <c:pt idx="16168">
                  <c:v>22.455555555555598</c:v>
                </c:pt>
                <c:pt idx="16169">
                  <c:v>22.4569444444444</c:v>
                </c:pt>
                <c:pt idx="16170">
                  <c:v>22.4583333333333</c:v>
                </c:pt>
                <c:pt idx="16171">
                  <c:v>22.459722222222201</c:v>
                </c:pt>
                <c:pt idx="16172">
                  <c:v>22.461111111111101</c:v>
                </c:pt>
                <c:pt idx="16173">
                  <c:v>22.462499999999999</c:v>
                </c:pt>
                <c:pt idx="16174">
                  <c:v>22.463888888888899</c:v>
                </c:pt>
                <c:pt idx="16175">
                  <c:v>22.4652777777778</c:v>
                </c:pt>
                <c:pt idx="16176">
                  <c:v>22.466666666666701</c:v>
                </c:pt>
                <c:pt idx="16177">
                  <c:v>22.468055555555601</c:v>
                </c:pt>
                <c:pt idx="16178">
                  <c:v>22.469444444444399</c:v>
                </c:pt>
                <c:pt idx="16179">
                  <c:v>22.470833333333299</c:v>
                </c:pt>
                <c:pt idx="16180">
                  <c:v>22.4722222222222</c:v>
                </c:pt>
                <c:pt idx="16181">
                  <c:v>22.473611111111101</c:v>
                </c:pt>
                <c:pt idx="16182">
                  <c:v>22.475000000000001</c:v>
                </c:pt>
                <c:pt idx="16183">
                  <c:v>22.476388888888899</c:v>
                </c:pt>
                <c:pt idx="16184">
                  <c:v>22.477777777777799</c:v>
                </c:pt>
                <c:pt idx="16185">
                  <c:v>22.4791666666667</c:v>
                </c:pt>
                <c:pt idx="16186">
                  <c:v>22.4805555555556</c:v>
                </c:pt>
                <c:pt idx="16187">
                  <c:v>22.481944444444402</c:v>
                </c:pt>
                <c:pt idx="16188">
                  <c:v>22.483333333333299</c:v>
                </c:pt>
                <c:pt idx="16189">
                  <c:v>22.484722222222199</c:v>
                </c:pt>
                <c:pt idx="16190">
                  <c:v>22.4861111111111</c:v>
                </c:pt>
                <c:pt idx="16191">
                  <c:v>22.487500000000001</c:v>
                </c:pt>
                <c:pt idx="16192">
                  <c:v>22.488888888888901</c:v>
                </c:pt>
                <c:pt idx="16193">
                  <c:v>22.490277777777798</c:v>
                </c:pt>
                <c:pt idx="16194">
                  <c:v>22.491666666666699</c:v>
                </c:pt>
                <c:pt idx="16195">
                  <c:v>22.4930555555556</c:v>
                </c:pt>
                <c:pt idx="16196">
                  <c:v>22.494444444444401</c:v>
                </c:pt>
                <c:pt idx="16197">
                  <c:v>22.495833333333302</c:v>
                </c:pt>
                <c:pt idx="16198">
                  <c:v>22.497222222222199</c:v>
                </c:pt>
                <c:pt idx="16199">
                  <c:v>22.498611111111099</c:v>
                </c:pt>
                <c:pt idx="16200">
                  <c:v>22.5</c:v>
                </c:pt>
                <c:pt idx="16201">
                  <c:v>22.501388888888901</c:v>
                </c:pt>
                <c:pt idx="16202">
                  <c:v>22.502777777777801</c:v>
                </c:pt>
                <c:pt idx="16203">
                  <c:v>22.504166666666698</c:v>
                </c:pt>
                <c:pt idx="16204">
                  <c:v>22.505555555555599</c:v>
                </c:pt>
                <c:pt idx="16205">
                  <c:v>22.5069444444444</c:v>
                </c:pt>
                <c:pt idx="16206">
                  <c:v>22.508333333333301</c:v>
                </c:pt>
                <c:pt idx="16207">
                  <c:v>22.509722222222202</c:v>
                </c:pt>
                <c:pt idx="16208">
                  <c:v>22.511111111111099</c:v>
                </c:pt>
                <c:pt idx="16209">
                  <c:v>22.512499999999999</c:v>
                </c:pt>
                <c:pt idx="16210">
                  <c:v>22.5138888888889</c:v>
                </c:pt>
                <c:pt idx="16211">
                  <c:v>22.515277777777801</c:v>
                </c:pt>
                <c:pt idx="16212">
                  <c:v>22.516666666666701</c:v>
                </c:pt>
                <c:pt idx="16213">
                  <c:v>22.518055555555598</c:v>
                </c:pt>
                <c:pt idx="16214">
                  <c:v>22.5194444444444</c:v>
                </c:pt>
                <c:pt idx="16215">
                  <c:v>22.5208333333333</c:v>
                </c:pt>
                <c:pt idx="16216">
                  <c:v>22.522222222222201</c:v>
                </c:pt>
                <c:pt idx="16217">
                  <c:v>22.523611111111101</c:v>
                </c:pt>
                <c:pt idx="16218">
                  <c:v>22.524999999999999</c:v>
                </c:pt>
                <c:pt idx="16219">
                  <c:v>22.526388888888899</c:v>
                </c:pt>
                <c:pt idx="16220">
                  <c:v>22.5277777777778</c:v>
                </c:pt>
                <c:pt idx="16221">
                  <c:v>22.529166666666701</c:v>
                </c:pt>
                <c:pt idx="16222">
                  <c:v>22.530555555555601</c:v>
                </c:pt>
                <c:pt idx="16223">
                  <c:v>22.531944444444399</c:v>
                </c:pt>
                <c:pt idx="16224">
                  <c:v>22.533333333333299</c:v>
                </c:pt>
                <c:pt idx="16225">
                  <c:v>22.5347222222222</c:v>
                </c:pt>
                <c:pt idx="16226">
                  <c:v>22.536111111111101</c:v>
                </c:pt>
                <c:pt idx="16227">
                  <c:v>22.537500000000001</c:v>
                </c:pt>
                <c:pt idx="16228">
                  <c:v>22.538888888888899</c:v>
                </c:pt>
                <c:pt idx="16229">
                  <c:v>22.540277777777799</c:v>
                </c:pt>
                <c:pt idx="16230">
                  <c:v>22.5416666666667</c:v>
                </c:pt>
                <c:pt idx="16231">
                  <c:v>22.5430555555556</c:v>
                </c:pt>
                <c:pt idx="16232">
                  <c:v>22.544444444444402</c:v>
                </c:pt>
                <c:pt idx="16233">
                  <c:v>22.545833333333299</c:v>
                </c:pt>
                <c:pt idx="16234">
                  <c:v>22.547222222222199</c:v>
                </c:pt>
                <c:pt idx="16235">
                  <c:v>22.5486111111111</c:v>
                </c:pt>
                <c:pt idx="16236">
                  <c:v>22.55</c:v>
                </c:pt>
                <c:pt idx="16237">
                  <c:v>22.551388888888901</c:v>
                </c:pt>
                <c:pt idx="16238">
                  <c:v>22.552777777777798</c:v>
                </c:pt>
                <c:pt idx="16239">
                  <c:v>22.554166666666699</c:v>
                </c:pt>
                <c:pt idx="16240">
                  <c:v>22.5555555555556</c:v>
                </c:pt>
                <c:pt idx="16241">
                  <c:v>22.556944444444401</c:v>
                </c:pt>
                <c:pt idx="16242">
                  <c:v>22.558333333333302</c:v>
                </c:pt>
                <c:pt idx="16243">
                  <c:v>22.559722222222199</c:v>
                </c:pt>
                <c:pt idx="16244">
                  <c:v>22.561111111111099</c:v>
                </c:pt>
                <c:pt idx="16245">
                  <c:v>22.5625</c:v>
                </c:pt>
                <c:pt idx="16246">
                  <c:v>22.563888888888901</c:v>
                </c:pt>
                <c:pt idx="16247">
                  <c:v>22.565277777777801</c:v>
                </c:pt>
                <c:pt idx="16248">
                  <c:v>22.566666666666698</c:v>
                </c:pt>
                <c:pt idx="16249">
                  <c:v>22.568055555555599</c:v>
                </c:pt>
                <c:pt idx="16250">
                  <c:v>22.5694444444444</c:v>
                </c:pt>
                <c:pt idx="16251">
                  <c:v>22.570833333333301</c:v>
                </c:pt>
                <c:pt idx="16252">
                  <c:v>22.572222222222202</c:v>
                </c:pt>
                <c:pt idx="16253">
                  <c:v>22.573611111111099</c:v>
                </c:pt>
                <c:pt idx="16254">
                  <c:v>22.574999999999999</c:v>
                </c:pt>
                <c:pt idx="16255">
                  <c:v>22.5763888888889</c:v>
                </c:pt>
                <c:pt idx="16256">
                  <c:v>22.577777777777801</c:v>
                </c:pt>
                <c:pt idx="16257">
                  <c:v>22.579166666666701</c:v>
                </c:pt>
                <c:pt idx="16258">
                  <c:v>22.580555555555598</c:v>
                </c:pt>
                <c:pt idx="16259">
                  <c:v>22.5819444444444</c:v>
                </c:pt>
                <c:pt idx="16260">
                  <c:v>22.5833333333333</c:v>
                </c:pt>
                <c:pt idx="16261">
                  <c:v>22.584722222222201</c:v>
                </c:pt>
                <c:pt idx="16262">
                  <c:v>22.586111111111101</c:v>
                </c:pt>
                <c:pt idx="16263">
                  <c:v>22.587499999999999</c:v>
                </c:pt>
                <c:pt idx="16264">
                  <c:v>22.588888888888899</c:v>
                </c:pt>
                <c:pt idx="16265">
                  <c:v>22.5902777777778</c:v>
                </c:pt>
                <c:pt idx="16266">
                  <c:v>22.591666666666701</c:v>
                </c:pt>
                <c:pt idx="16267">
                  <c:v>22.593055555555601</c:v>
                </c:pt>
                <c:pt idx="16268">
                  <c:v>22.594444444444399</c:v>
                </c:pt>
                <c:pt idx="16269">
                  <c:v>22.595833333333299</c:v>
                </c:pt>
                <c:pt idx="16270">
                  <c:v>22.5972222222222</c:v>
                </c:pt>
                <c:pt idx="16271">
                  <c:v>22.598611111111101</c:v>
                </c:pt>
                <c:pt idx="16272">
                  <c:v>22.6</c:v>
                </c:pt>
                <c:pt idx="16273">
                  <c:v>22.601388888888899</c:v>
                </c:pt>
                <c:pt idx="16274">
                  <c:v>22.602777777777799</c:v>
                </c:pt>
                <c:pt idx="16275">
                  <c:v>22.6041666666667</c:v>
                </c:pt>
                <c:pt idx="16276">
                  <c:v>22.6055555555556</c:v>
                </c:pt>
                <c:pt idx="16277">
                  <c:v>22.606944444444402</c:v>
                </c:pt>
                <c:pt idx="16278">
                  <c:v>22.608333333333299</c:v>
                </c:pt>
                <c:pt idx="16279">
                  <c:v>22.609722222222199</c:v>
                </c:pt>
                <c:pt idx="16280">
                  <c:v>22.6111111111111</c:v>
                </c:pt>
                <c:pt idx="16281">
                  <c:v>22.612500000000001</c:v>
                </c:pt>
                <c:pt idx="16282">
                  <c:v>22.613888888888901</c:v>
                </c:pt>
                <c:pt idx="16283">
                  <c:v>22.615277777777798</c:v>
                </c:pt>
                <c:pt idx="16284">
                  <c:v>22.616666666666699</c:v>
                </c:pt>
                <c:pt idx="16285">
                  <c:v>22.6180555555556</c:v>
                </c:pt>
                <c:pt idx="16286">
                  <c:v>22.619444444444401</c:v>
                </c:pt>
                <c:pt idx="16287">
                  <c:v>22.620833333333302</c:v>
                </c:pt>
                <c:pt idx="16288">
                  <c:v>22.622222222222199</c:v>
                </c:pt>
                <c:pt idx="16289">
                  <c:v>22.623611111111099</c:v>
                </c:pt>
                <c:pt idx="16290">
                  <c:v>22.625</c:v>
                </c:pt>
                <c:pt idx="16291">
                  <c:v>22.626388888888901</c:v>
                </c:pt>
                <c:pt idx="16292">
                  <c:v>22.627777777777801</c:v>
                </c:pt>
                <c:pt idx="16293">
                  <c:v>22.629166666666698</c:v>
                </c:pt>
                <c:pt idx="16294">
                  <c:v>22.630555555555599</c:v>
                </c:pt>
                <c:pt idx="16295">
                  <c:v>22.6319444444444</c:v>
                </c:pt>
                <c:pt idx="16296">
                  <c:v>22.633333333333301</c:v>
                </c:pt>
                <c:pt idx="16297">
                  <c:v>22.634722222222202</c:v>
                </c:pt>
                <c:pt idx="16298">
                  <c:v>22.636111111111099</c:v>
                </c:pt>
                <c:pt idx="16299">
                  <c:v>22.637499999999999</c:v>
                </c:pt>
                <c:pt idx="16300">
                  <c:v>22.6388888888889</c:v>
                </c:pt>
                <c:pt idx="16301">
                  <c:v>22.640277777777801</c:v>
                </c:pt>
                <c:pt idx="16302">
                  <c:v>22.641666666666701</c:v>
                </c:pt>
                <c:pt idx="16303">
                  <c:v>22.643055555555598</c:v>
                </c:pt>
                <c:pt idx="16304">
                  <c:v>22.6444444444444</c:v>
                </c:pt>
                <c:pt idx="16305">
                  <c:v>22.6458333333333</c:v>
                </c:pt>
                <c:pt idx="16306">
                  <c:v>22.647222222222201</c:v>
                </c:pt>
                <c:pt idx="16307">
                  <c:v>22.648611111111101</c:v>
                </c:pt>
                <c:pt idx="16308">
                  <c:v>22.65</c:v>
                </c:pt>
                <c:pt idx="16309">
                  <c:v>22.651388888888899</c:v>
                </c:pt>
                <c:pt idx="16310">
                  <c:v>22.6527777777778</c:v>
                </c:pt>
                <c:pt idx="16311">
                  <c:v>22.654166666666701</c:v>
                </c:pt>
                <c:pt idx="16312">
                  <c:v>22.655555555555601</c:v>
                </c:pt>
                <c:pt idx="16313">
                  <c:v>22.656944444444399</c:v>
                </c:pt>
                <c:pt idx="16314">
                  <c:v>22.658333333333299</c:v>
                </c:pt>
                <c:pt idx="16315">
                  <c:v>22.6597222222222</c:v>
                </c:pt>
                <c:pt idx="16316">
                  <c:v>22.661111111111101</c:v>
                </c:pt>
                <c:pt idx="16317">
                  <c:v>22.662500000000001</c:v>
                </c:pt>
                <c:pt idx="16318">
                  <c:v>22.663888888888899</c:v>
                </c:pt>
                <c:pt idx="16319">
                  <c:v>22.665277777777799</c:v>
                </c:pt>
                <c:pt idx="16320">
                  <c:v>22.6666666666667</c:v>
                </c:pt>
                <c:pt idx="16321">
                  <c:v>22.6680555555556</c:v>
                </c:pt>
                <c:pt idx="16322">
                  <c:v>22.669444444444402</c:v>
                </c:pt>
                <c:pt idx="16323">
                  <c:v>22.670833333333299</c:v>
                </c:pt>
                <c:pt idx="16324">
                  <c:v>22.672222222222199</c:v>
                </c:pt>
                <c:pt idx="16325">
                  <c:v>22.6736111111111</c:v>
                </c:pt>
                <c:pt idx="16326">
                  <c:v>22.675000000000001</c:v>
                </c:pt>
                <c:pt idx="16327">
                  <c:v>22.676388888888901</c:v>
                </c:pt>
                <c:pt idx="16328">
                  <c:v>22.677777777777798</c:v>
                </c:pt>
                <c:pt idx="16329">
                  <c:v>22.679166666666699</c:v>
                </c:pt>
                <c:pt idx="16330">
                  <c:v>22.6805555555556</c:v>
                </c:pt>
                <c:pt idx="16331">
                  <c:v>22.681944444444401</c:v>
                </c:pt>
                <c:pt idx="16332">
                  <c:v>22.683333333333302</c:v>
                </c:pt>
                <c:pt idx="16333">
                  <c:v>22.684722222222199</c:v>
                </c:pt>
                <c:pt idx="16334">
                  <c:v>22.686111111111099</c:v>
                </c:pt>
                <c:pt idx="16335">
                  <c:v>22.6875</c:v>
                </c:pt>
                <c:pt idx="16336">
                  <c:v>22.688888888888901</c:v>
                </c:pt>
                <c:pt idx="16337">
                  <c:v>22.690277777777801</c:v>
                </c:pt>
                <c:pt idx="16338">
                  <c:v>22.691666666666698</c:v>
                </c:pt>
                <c:pt idx="16339">
                  <c:v>22.693055555555599</c:v>
                </c:pt>
                <c:pt idx="16340">
                  <c:v>22.6944444444444</c:v>
                </c:pt>
                <c:pt idx="16341">
                  <c:v>22.695833333333301</c:v>
                </c:pt>
                <c:pt idx="16342">
                  <c:v>22.697222222222202</c:v>
                </c:pt>
                <c:pt idx="16343">
                  <c:v>22.698611111111099</c:v>
                </c:pt>
                <c:pt idx="16344">
                  <c:v>22.7</c:v>
                </c:pt>
                <c:pt idx="16345">
                  <c:v>22.7013888888889</c:v>
                </c:pt>
                <c:pt idx="16346">
                  <c:v>22.702777777777801</c:v>
                </c:pt>
                <c:pt idx="16347">
                  <c:v>22.704166666666701</c:v>
                </c:pt>
                <c:pt idx="16348">
                  <c:v>22.705555555555598</c:v>
                </c:pt>
                <c:pt idx="16349">
                  <c:v>22.7069444444444</c:v>
                </c:pt>
                <c:pt idx="16350">
                  <c:v>22.7083333333333</c:v>
                </c:pt>
                <c:pt idx="16351">
                  <c:v>22.709722222222201</c:v>
                </c:pt>
                <c:pt idx="16352">
                  <c:v>22.711111111111101</c:v>
                </c:pt>
                <c:pt idx="16353">
                  <c:v>22.712499999999999</c:v>
                </c:pt>
                <c:pt idx="16354">
                  <c:v>22.713888888888899</c:v>
                </c:pt>
                <c:pt idx="16355">
                  <c:v>22.7152777777778</c:v>
                </c:pt>
                <c:pt idx="16356">
                  <c:v>22.716666666666701</c:v>
                </c:pt>
                <c:pt idx="16357">
                  <c:v>22.718055555555601</c:v>
                </c:pt>
                <c:pt idx="16358">
                  <c:v>22.719444444444399</c:v>
                </c:pt>
                <c:pt idx="16359">
                  <c:v>22.720833333333299</c:v>
                </c:pt>
                <c:pt idx="16360">
                  <c:v>22.7222222222222</c:v>
                </c:pt>
                <c:pt idx="16361">
                  <c:v>22.723611111111101</c:v>
                </c:pt>
                <c:pt idx="16362">
                  <c:v>22.725000000000001</c:v>
                </c:pt>
                <c:pt idx="16363">
                  <c:v>22.726388888888899</c:v>
                </c:pt>
                <c:pt idx="16364">
                  <c:v>22.727777777777799</c:v>
                </c:pt>
                <c:pt idx="16365">
                  <c:v>22.7291666666667</c:v>
                </c:pt>
                <c:pt idx="16366">
                  <c:v>22.7305555555556</c:v>
                </c:pt>
                <c:pt idx="16367">
                  <c:v>22.731944444444402</c:v>
                </c:pt>
                <c:pt idx="16368">
                  <c:v>22.733333333333299</c:v>
                </c:pt>
                <c:pt idx="16369">
                  <c:v>22.734722222222199</c:v>
                </c:pt>
                <c:pt idx="16370">
                  <c:v>22.7361111111111</c:v>
                </c:pt>
                <c:pt idx="16371">
                  <c:v>22.737500000000001</c:v>
                </c:pt>
                <c:pt idx="16372">
                  <c:v>22.738888888888901</c:v>
                </c:pt>
                <c:pt idx="16373">
                  <c:v>22.740277777777798</c:v>
                </c:pt>
                <c:pt idx="16374">
                  <c:v>22.741666666666699</c:v>
                </c:pt>
                <c:pt idx="16375">
                  <c:v>22.7430555555556</c:v>
                </c:pt>
                <c:pt idx="16376">
                  <c:v>22.744444444444401</c:v>
                </c:pt>
                <c:pt idx="16377">
                  <c:v>22.745833333333302</c:v>
                </c:pt>
                <c:pt idx="16378">
                  <c:v>22.747222222222199</c:v>
                </c:pt>
                <c:pt idx="16379">
                  <c:v>22.748611111111099</c:v>
                </c:pt>
                <c:pt idx="16380">
                  <c:v>22.75</c:v>
                </c:pt>
                <c:pt idx="16381">
                  <c:v>22.751388888888901</c:v>
                </c:pt>
                <c:pt idx="16382">
                  <c:v>22.752777777777801</c:v>
                </c:pt>
                <c:pt idx="16383">
                  <c:v>22.754166666666698</c:v>
                </c:pt>
                <c:pt idx="16384">
                  <c:v>22.755555555555599</c:v>
                </c:pt>
                <c:pt idx="16385">
                  <c:v>22.7569444444444</c:v>
                </c:pt>
                <c:pt idx="16386">
                  <c:v>22.758333333333301</c:v>
                </c:pt>
                <c:pt idx="16387">
                  <c:v>22.759722222222202</c:v>
                </c:pt>
                <c:pt idx="16388">
                  <c:v>22.761111111111099</c:v>
                </c:pt>
                <c:pt idx="16389">
                  <c:v>22.762499999999999</c:v>
                </c:pt>
                <c:pt idx="16390">
                  <c:v>22.7638888888889</c:v>
                </c:pt>
                <c:pt idx="16391">
                  <c:v>22.765277777777801</c:v>
                </c:pt>
                <c:pt idx="16392">
                  <c:v>22.766666666666701</c:v>
                </c:pt>
                <c:pt idx="16393">
                  <c:v>22.768055555555598</c:v>
                </c:pt>
                <c:pt idx="16394">
                  <c:v>22.7694444444444</c:v>
                </c:pt>
                <c:pt idx="16395">
                  <c:v>22.7708333333333</c:v>
                </c:pt>
                <c:pt idx="16396">
                  <c:v>22.772222222222201</c:v>
                </c:pt>
                <c:pt idx="16397">
                  <c:v>22.773611111111101</c:v>
                </c:pt>
                <c:pt idx="16398">
                  <c:v>22.774999999999999</c:v>
                </c:pt>
                <c:pt idx="16399">
                  <c:v>22.776388888888899</c:v>
                </c:pt>
                <c:pt idx="16400">
                  <c:v>22.7777777777778</c:v>
                </c:pt>
                <c:pt idx="16401">
                  <c:v>22.779166666666701</c:v>
                </c:pt>
                <c:pt idx="16402">
                  <c:v>22.780555555555601</c:v>
                </c:pt>
                <c:pt idx="16403">
                  <c:v>22.781944444444399</c:v>
                </c:pt>
                <c:pt idx="16404">
                  <c:v>22.783333333333299</c:v>
                </c:pt>
                <c:pt idx="16405">
                  <c:v>22.7847222222222</c:v>
                </c:pt>
                <c:pt idx="16406">
                  <c:v>22.786111111111101</c:v>
                </c:pt>
                <c:pt idx="16407">
                  <c:v>22.787500000000001</c:v>
                </c:pt>
                <c:pt idx="16408">
                  <c:v>22.788888888888899</c:v>
                </c:pt>
                <c:pt idx="16409">
                  <c:v>22.790277777777799</c:v>
                </c:pt>
                <c:pt idx="16410">
                  <c:v>22.7916666666667</c:v>
                </c:pt>
                <c:pt idx="16411">
                  <c:v>22.7930555555556</c:v>
                </c:pt>
                <c:pt idx="16412">
                  <c:v>22.794444444444402</c:v>
                </c:pt>
                <c:pt idx="16413">
                  <c:v>22.795833333333299</c:v>
                </c:pt>
                <c:pt idx="16414">
                  <c:v>22.797222222222199</c:v>
                </c:pt>
                <c:pt idx="16415">
                  <c:v>22.7986111111111</c:v>
                </c:pt>
                <c:pt idx="16416">
                  <c:v>22.8</c:v>
                </c:pt>
                <c:pt idx="16417">
                  <c:v>22.801388888888901</c:v>
                </c:pt>
                <c:pt idx="16418">
                  <c:v>22.802777777777798</c:v>
                </c:pt>
                <c:pt idx="16419">
                  <c:v>22.804166666666699</c:v>
                </c:pt>
                <c:pt idx="16420">
                  <c:v>22.8055555555556</c:v>
                </c:pt>
                <c:pt idx="16421">
                  <c:v>22.806944444444401</c:v>
                </c:pt>
                <c:pt idx="16422">
                  <c:v>22.808333333333302</c:v>
                </c:pt>
                <c:pt idx="16423">
                  <c:v>22.809722222222199</c:v>
                </c:pt>
                <c:pt idx="16424">
                  <c:v>22.811111111111099</c:v>
                </c:pt>
                <c:pt idx="16425">
                  <c:v>22.8125</c:v>
                </c:pt>
                <c:pt idx="16426">
                  <c:v>22.813888888888901</c:v>
                </c:pt>
                <c:pt idx="16427">
                  <c:v>22.815277777777801</c:v>
                </c:pt>
                <c:pt idx="16428">
                  <c:v>22.816666666666698</c:v>
                </c:pt>
                <c:pt idx="16429">
                  <c:v>22.818055555555599</c:v>
                </c:pt>
                <c:pt idx="16430">
                  <c:v>22.8194444444444</c:v>
                </c:pt>
                <c:pt idx="16431">
                  <c:v>22.820833333333301</c:v>
                </c:pt>
                <c:pt idx="16432">
                  <c:v>22.822222222222202</c:v>
                </c:pt>
                <c:pt idx="16433">
                  <c:v>22.823611111111099</c:v>
                </c:pt>
                <c:pt idx="16434">
                  <c:v>22.824999999999999</c:v>
                </c:pt>
                <c:pt idx="16435">
                  <c:v>22.8263888888889</c:v>
                </c:pt>
                <c:pt idx="16436">
                  <c:v>22.827777777777801</c:v>
                </c:pt>
                <c:pt idx="16437">
                  <c:v>22.829166666666701</c:v>
                </c:pt>
                <c:pt idx="16438">
                  <c:v>22.830555555555598</c:v>
                </c:pt>
                <c:pt idx="16439">
                  <c:v>22.8319444444444</c:v>
                </c:pt>
                <c:pt idx="16440">
                  <c:v>22.8333333333333</c:v>
                </c:pt>
                <c:pt idx="16441">
                  <c:v>22.834722222222201</c:v>
                </c:pt>
                <c:pt idx="16442">
                  <c:v>22.836111111111101</c:v>
                </c:pt>
                <c:pt idx="16443">
                  <c:v>22.837499999999999</c:v>
                </c:pt>
                <c:pt idx="16444">
                  <c:v>22.838888888888899</c:v>
                </c:pt>
                <c:pt idx="16445">
                  <c:v>22.8402777777778</c:v>
                </c:pt>
                <c:pt idx="16446">
                  <c:v>22.841666666666701</c:v>
                </c:pt>
                <c:pt idx="16447">
                  <c:v>22.843055555555601</c:v>
                </c:pt>
                <c:pt idx="16448">
                  <c:v>22.844444444444399</c:v>
                </c:pt>
                <c:pt idx="16449">
                  <c:v>22.845833333333299</c:v>
                </c:pt>
                <c:pt idx="16450">
                  <c:v>22.8472222222222</c:v>
                </c:pt>
                <c:pt idx="16451">
                  <c:v>22.848611111111101</c:v>
                </c:pt>
                <c:pt idx="16452">
                  <c:v>22.85</c:v>
                </c:pt>
                <c:pt idx="16453">
                  <c:v>22.851388888888899</c:v>
                </c:pt>
                <c:pt idx="16454">
                  <c:v>22.852777777777799</c:v>
                </c:pt>
                <c:pt idx="16455">
                  <c:v>22.8541666666667</c:v>
                </c:pt>
                <c:pt idx="16456">
                  <c:v>22.8555555555556</c:v>
                </c:pt>
                <c:pt idx="16457">
                  <c:v>22.856944444444402</c:v>
                </c:pt>
                <c:pt idx="16458">
                  <c:v>22.858333333333299</c:v>
                </c:pt>
                <c:pt idx="16459">
                  <c:v>22.859722222222199</c:v>
                </c:pt>
                <c:pt idx="16460">
                  <c:v>22.8611111111111</c:v>
                </c:pt>
                <c:pt idx="16461">
                  <c:v>22.862500000000001</c:v>
                </c:pt>
                <c:pt idx="16462">
                  <c:v>22.863888888888901</c:v>
                </c:pt>
                <c:pt idx="16463">
                  <c:v>22.865277777777798</c:v>
                </c:pt>
                <c:pt idx="16464">
                  <c:v>22.866666666666699</c:v>
                </c:pt>
                <c:pt idx="16465">
                  <c:v>22.8680555555556</c:v>
                </c:pt>
                <c:pt idx="16466">
                  <c:v>22.869444444444401</c:v>
                </c:pt>
                <c:pt idx="16467">
                  <c:v>22.870833333333302</c:v>
                </c:pt>
                <c:pt idx="16468">
                  <c:v>22.872222222222199</c:v>
                </c:pt>
                <c:pt idx="16469">
                  <c:v>22.873611111111099</c:v>
                </c:pt>
                <c:pt idx="16470">
                  <c:v>22.875</c:v>
                </c:pt>
                <c:pt idx="16471">
                  <c:v>22.876388888888901</c:v>
                </c:pt>
                <c:pt idx="16472">
                  <c:v>22.877777777777801</c:v>
                </c:pt>
                <c:pt idx="16473">
                  <c:v>22.879166666666698</c:v>
                </c:pt>
                <c:pt idx="16474">
                  <c:v>22.880555555555599</c:v>
                </c:pt>
                <c:pt idx="16475">
                  <c:v>22.8819444444444</c:v>
                </c:pt>
                <c:pt idx="16476">
                  <c:v>22.883333333333301</c:v>
                </c:pt>
                <c:pt idx="16477">
                  <c:v>22.884722222222202</c:v>
                </c:pt>
                <c:pt idx="16478">
                  <c:v>22.886111111111099</c:v>
                </c:pt>
                <c:pt idx="16479">
                  <c:v>22.887499999999999</c:v>
                </c:pt>
                <c:pt idx="16480">
                  <c:v>22.8888888888889</c:v>
                </c:pt>
                <c:pt idx="16481">
                  <c:v>22.890277777777801</c:v>
                </c:pt>
                <c:pt idx="16482">
                  <c:v>22.891666666666701</c:v>
                </c:pt>
                <c:pt idx="16483">
                  <c:v>22.893055555555598</c:v>
                </c:pt>
                <c:pt idx="16484">
                  <c:v>22.8944444444444</c:v>
                </c:pt>
                <c:pt idx="16485">
                  <c:v>22.8958333333333</c:v>
                </c:pt>
                <c:pt idx="16486">
                  <c:v>22.897222222222201</c:v>
                </c:pt>
                <c:pt idx="16487">
                  <c:v>22.898611111111101</c:v>
                </c:pt>
                <c:pt idx="16488">
                  <c:v>22.9</c:v>
                </c:pt>
                <c:pt idx="16489">
                  <c:v>22.901388888888899</c:v>
                </c:pt>
                <c:pt idx="16490">
                  <c:v>22.9027777777778</c:v>
                </c:pt>
                <c:pt idx="16491">
                  <c:v>22.904166666666701</c:v>
                </c:pt>
                <c:pt idx="16492">
                  <c:v>22.905555555555601</c:v>
                </c:pt>
                <c:pt idx="16493">
                  <c:v>22.906944444444399</c:v>
                </c:pt>
                <c:pt idx="16494">
                  <c:v>22.908333333333299</c:v>
                </c:pt>
                <c:pt idx="16495">
                  <c:v>22.9097222222222</c:v>
                </c:pt>
                <c:pt idx="16496">
                  <c:v>22.911111111111101</c:v>
                </c:pt>
                <c:pt idx="16497">
                  <c:v>22.912500000000001</c:v>
                </c:pt>
                <c:pt idx="16498">
                  <c:v>22.913888888888899</c:v>
                </c:pt>
                <c:pt idx="16499">
                  <c:v>22.915277777777799</c:v>
                </c:pt>
                <c:pt idx="16500">
                  <c:v>22.9166666666667</c:v>
                </c:pt>
                <c:pt idx="16501">
                  <c:v>22.9180555555556</c:v>
                </c:pt>
                <c:pt idx="16502">
                  <c:v>22.919444444444402</c:v>
                </c:pt>
                <c:pt idx="16503">
                  <c:v>22.920833333333299</c:v>
                </c:pt>
                <c:pt idx="16504">
                  <c:v>22.922222222222199</c:v>
                </c:pt>
                <c:pt idx="16505">
                  <c:v>22.9236111111111</c:v>
                </c:pt>
                <c:pt idx="16506">
                  <c:v>22.925000000000001</c:v>
                </c:pt>
                <c:pt idx="16507">
                  <c:v>22.926388888888901</c:v>
                </c:pt>
                <c:pt idx="16508">
                  <c:v>22.927777777777798</c:v>
                </c:pt>
                <c:pt idx="16509">
                  <c:v>22.929166666666699</c:v>
                </c:pt>
                <c:pt idx="16510">
                  <c:v>22.9305555555556</c:v>
                </c:pt>
                <c:pt idx="16511">
                  <c:v>22.931944444444401</c:v>
                </c:pt>
                <c:pt idx="16512">
                  <c:v>22.933333333333302</c:v>
                </c:pt>
                <c:pt idx="16513">
                  <c:v>22.934722222222199</c:v>
                </c:pt>
                <c:pt idx="16514">
                  <c:v>22.936111111111099</c:v>
                </c:pt>
                <c:pt idx="16515">
                  <c:v>22.9375</c:v>
                </c:pt>
                <c:pt idx="16516">
                  <c:v>22.938888888888901</c:v>
                </c:pt>
                <c:pt idx="16517">
                  <c:v>22.940277777777801</c:v>
                </c:pt>
                <c:pt idx="16518">
                  <c:v>22.941666666666698</c:v>
                </c:pt>
                <c:pt idx="16519">
                  <c:v>22.943055555555599</c:v>
                </c:pt>
                <c:pt idx="16520">
                  <c:v>22.9444444444444</c:v>
                </c:pt>
                <c:pt idx="16521">
                  <c:v>22.945833333333301</c:v>
                </c:pt>
                <c:pt idx="16522">
                  <c:v>22.947222222222202</c:v>
                </c:pt>
                <c:pt idx="16523">
                  <c:v>22.948611111111099</c:v>
                </c:pt>
                <c:pt idx="16524">
                  <c:v>22.95</c:v>
                </c:pt>
                <c:pt idx="16525">
                  <c:v>22.9513888888889</c:v>
                </c:pt>
                <c:pt idx="16526">
                  <c:v>22.952777777777801</c:v>
                </c:pt>
                <c:pt idx="16527">
                  <c:v>22.954166666666701</c:v>
                </c:pt>
                <c:pt idx="16528">
                  <c:v>22.955555555555598</c:v>
                </c:pt>
                <c:pt idx="16529">
                  <c:v>22.9569444444444</c:v>
                </c:pt>
                <c:pt idx="16530">
                  <c:v>22.9583333333333</c:v>
                </c:pt>
                <c:pt idx="16531">
                  <c:v>22.959722222222201</c:v>
                </c:pt>
                <c:pt idx="16532">
                  <c:v>22.961111111111101</c:v>
                </c:pt>
                <c:pt idx="16533">
                  <c:v>22.962499999999999</c:v>
                </c:pt>
                <c:pt idx="16534">
                  <c:v>22.963888888888899</c:v>
                </c:pt>
                <c:pt idx="16535">
                  <c:v>22.9652777777778</c:v>
                </c:pt>
                <c:pt idx="16536">
                  <c:v>22.966666666666701</c:v>
                </c:pt>
                <c:pt idx="16537">
                  <c:v>22.968055555555601</c:v>
                </c:pt>
                <c:pt idx="16538">
                  <c:v>22.969444444444399</c:v>
                </c:pt>
                <c:pt idx="16539">
                  <c:v>22.970833333333299</c:v>
                </c:pt>
                <c:pt idx="16540">
                  <c:v>22.9722222222222</c:v>
                </c:pt>
                <c:pt idx="16541">
                  <c:v>22.973611111111101</c:v>
                </c:pt>
                <c:pt idx="16542">
                  <c:v>22.975000000000001</c:v>
                </c:pt>
                <c:pt idx="16543">
                  <c:v>22.976388888888899</c:v>
                </c:pt>
                <c:pt idx="16544">
                  <c:v>22.977777777777799</c:v>
                </c:pt>
                <c:pt idx="16545">
                  <c:v>22.9791666666667</c:v>
                </c:pt>
                <c:pt idx="16546">
                  <c:v>22.9805555555556</c:v>
                </c:pt>
                <c:pt idx="16547">
                  <c:v>22.981944444444402</c:v>
                </c:pt>
                <c:pt idx="16548">
                  <c:v>22.983333333333299</c:v>
                </c:pt>
                <c:pt idx="16549">
                  <c:v>22.984722222222199</c:v>
                </c:pt>
                <c:pt idx="16550">
                  <c:v>22.9861111111111</c:v>
                </c:pt>
                <c:pt idx="16551">
                  <c:v>22.987500000000001</c:v>
                </c:pt>
                <c:pt idx="16552">
                  <c:v>22.988888888888901</c:v>
                </c:pt>
                <c:pt idx="16553">
                  <c:v>22.990277777777798</c:v>
                </c:pt>
                <c:pt idx="16554">
                  <c:v>22.991666666666699</c:v>
                </c:pt>
                <c:pt idx="16555">
                  <c:v>22.9930555555556</c:v>
                </c:pt>
                <c:pt idx="16556">
                  <c:v>22.994444444444401</c:v>
                </c:pt>
                <c:pt idx="16557">
                  <c:v>22.995833333333302</c:v>
                </c:pt>
                <c:pt idx="16558">
                  <c:v>22.997222222222199</c:v>
                </c:pt>
                <c:pt idx="16559">
                  <c:v>22.998611111111099</c:v>
                </c:pt>
                <c:pt idx="16560">
                  <c:v>23</c:v>
                </c:pt>
                <c:pt idx="16561">
                  <c:v>23.001388888888901</c:v>
                </c:pt>
                <c:pt idx="16562">
                  <c:v>23.002777777777801</c:v>
                </c:pt>
                <c:pt idx="16563">
                  <c:v>23.004166666666698</c:v>
                </c:pt>
                <c:pt idx="16564">
                  <c:v>23.005555555555599</c:v>
                </c:pt>
                <c:pt idx="16565">
                  <c:v>23.0069444444444</c:v>
                </c:pt>
                <c:pt idx="16566">
                  <c:v>23.008333333333301</c:v>
                </c:pt>
                <c:pt idx="16567">
                  <c:v>23.009722222222202</c:v>
                </c:pt>
                <c:pt idx="16568">
                  <c:v>23.011111111111099</c:v>
                </c:pt>
                <c:pt idx="16569">
                  <c:v>23.012499999999999</c:v>
                </c:pt>
                <c:pt idx="16570">
                  <c:v>23.0138888888889</c:v>
                </c:pt>
                <c:pt idx="16571">
                  <c:v>23.015277777777801</c:v>
                </c:pt>
                <c:pt idx="16572">
                  <c:v>23.016666666666701</c:v>
                </c:pt>
                <c:pt idx="16573">
                  <c:v>23.018055555555598</c:v>
                </c:pt>
                <c:pt idx="16574">
                  <c:v>23.0194444444444</c:v>
                </c:pt>
                <c:pt idx="16575">
                  <c:v>23.0208333333333</c:v>
                </c:pt>
                <c:pt idx="16576">
                  <c:v>23.022222222222201</c:v>
                </c:pt>
                <c:pt idx="16577">
                  <c:v>23.023611111111101</c:v>
                </c:pt>
                <c:pt idx="16578">
                  <c:v>23.024999999999999</c:v>
                </c:pt>
                <c:pt idx="16579">
                  <c:v>23.026388888888899</c:v>
                </c:pt>
                <c:pt idx="16580">
                  <c:v>23.0277777777778</c:v>
                </c:pt>
                <c:pt idx="16581">
                  <c:v>23.029166666666701</c:v>
                </c:pt>
                <c:pt idx="16582">
                  <c:v>23.030555555555601</c:v>
                </c:pt>
                <c:pt idx="16583">
                  <c:v>23.031944444444399</c:v>
                </c:pt>
                <c:pt idx="16584">
                  <c:v>23.033333333333299</c:v>
                </c:pt>
                <c:pt idx="16585">
                  <c:v>23.0347222222222</c:v>
                </c:pt>
                <c:pt idx="16586">
                  <c:v>23.036111111111101</c:v>
                </c:pt>
                <c:pt idx="16587">
                  <c:v>23.037500000000001</c:v>
                </c:pt>
                <c:pt idx="16588">
                  <c:v>23.038888888888899</c:v>
                </c:pt>
                <c:pt idx="16589">
                  <c:v>23.040277777777799</c:v>
                </c:pt>
                <c:pt idx="16590">
                  <c:v>23.0416666666667</c:v>
                </c:pt>
                <c:pt idx="16591">
                  <c:v>23.0430555555556</c:v>
                </c:pt>
                <c:pt idx="16592">
                  <c:v>23.044444444444402</c:v>
                </c:pt>
                <c:pt idx="16593">
                  <c:v>23.045833333333299</c:v>
                </c:pt>
                <c:pt idx="16594">
                  <c:v>23.047222222222199</c:v>
                </c:pt>
                <c:pt idx="16595">
                  <c:v>23.0486111111111</c:v>
                </c:pt>
                <c:pt idx="16596">
                  <c:v>23.05</c:v>
                </c:pt>
                <c:pt idx="16597">
                  <c:v>23.051388888888901</c:v>
                </c:pt>
                <c:pt idx="16598">
                  <c:v>23.052777777777798</c:v>
                </c:pt>
                <c:pt idx="16599">
                  <c:v>23.054166666666699</c:v>
                </c:pt>
                <c:pt idx="16600">
                  <c:v>23.0555555555556</c:v>
                </c:pt>
                <c:pt idx="16601">
                  <c:v>23.056944444444401</c:v>
                </c:pt>
                <c:pt idx="16602">
                  <c:v>23.058333333333302</c:v>
                </c:pt>
                <c:pt idx="16603">
                  <c:v>23.059722222222199</c:v>
                </c:pt>
                <c:pt idx="16604">
                  <c:v>23.061111111111099</c:v>
                </c:pt>
                <c:pt idx="16605">
                  <c:v>23.0625</c:v>
                </c:pt>
                <c:pt idx="16606">
                  <c:v>23.063888888888901</c:v>
                </c:pt>
                <c:pt idx="16607">
                  <c:v>23.065277777777801</c:v>
                </c:pt>
                <c:pt idx="16608">
                  <c:v>23.066666666666698</c:v>
                </c:pt>
                <c:pt idx="16609">
                  <c:v>23.068055555555599</c:v>
                </c:pt>
                <c:pt idx="16610">
                  <c:v>23.0694444444444</c:v>
                </c:pt>
                <c:pt idx="16611">
                  <c:v>23.070833333333301</c:v>
                </c:pt>
                <c:pt idx="16612">
                  <c:v>23.072222222222202</c:v>
                </c:pt>
                <c:pt idx="16613">
                  <c:v>23.073611111111099</c:v>
                </c:pt>
                <c:pt idx="16614">
                  <c:v>23.074999999999999</c:v>
                </c:pt>
                <c:pt idx="16615">
                  <c:v>23.0763888888889</c:v>
                </c:pt>
                <c:pt idx="16616">
                  <c:v>23.077777777777801</c:v>
                </c:pt>
                <c:pt idx="16617">
                  <c:v>23.079166666666701</c:v>
                </c:pt>
                <c:pt idx="16618">
                  <c:v>23.080555555555598</c:v>
                </c:pt>
                <c:pt idx="16619">
                  <c:v>23.0819444444444</c:v>
                </c:pt>
                <c:pt idx="16620">
                  <c:v>23.0833333333333</c:v>
                </c:pt>
                <c:pt idx="16621">
                  <c:v>23.084722222222201</c:v>
                </c:pt>
                <c:pt idx="16622">
                  <c:v>23.086111111111101</c:v>
                </c:pt>
                <c:pt idx="16623">
                  <c:v>23.087499999999999</c:v>
                </c:pt>
                <c:pt idx="16624">
                  <c:v>23.088888888888899</c:v>
                </c:pt>
                <c:pt idx="16625">
                  <c:v>23.0902777777778</c:v>
                </c:pt>
                <c:pt idx="16626">
                  <c:v>23.091666666666701</c:v>
                </c:pt>
                <c:pt idx="16627">
                  <c:v>23.093055555555601</c:v>
                </c:pt>
                <c:pt idx="16628">
                  <c:v>23.094444444444399</c:v>
                </c:pt>
                <c:pt idx="16629">
                  <c:v>23.095833333333299</c:v>
                </c:pt>
                <c:pt idx="16630">
                  <c:v>23.0972222222222</c:v>
                </c:pt>
                <c:pt idx="16631">
                  <c:v>23.098611111111101</c:v>
                </c:pt>
                <c:pt idx="16632">
                  <c:v>23.1</c:v>
                </c:pt>
                <c:pt idx="16633">
                  <c:v>23.101388888888899</c:v>
                </c:pt>
                <c:pt idx="16634">
                  <c:v>23.102777777777799</c:v>
                </c:pt>
                <c:pt idx="16635">
                  <c:v>23.1041666666667</c:v>
                </c:pt>
                <c:pt idx="16636">
                  <c:v>23.1055555555556</c:v>
                </c:pt>
                <c:pt idx="16637">
                  <c:v>23.106944444444402</c:v>
                </c:pt>
                <c:pt idx="16638">
                  <c:v>23.108333333333299</c:v>
                </c:pt>
                <c:pt idx="16639">
                  <c:v>23.109722222222199</c:v>
                </c:pt>
                <c:pt idx="16640">
                  <c:v>23.1111111111111</c:v>
                </c:pt>
                <c:pt idx="16641">
                  <c:v>23.112500000000001</c:v>
                </c:pt>
                <c:pt idx="16642">
                  <c:v>23.113888888888901</c:v>
                </c:pt>
                <c:pt idx="16643">
                  <c:v>23.115277777777798</c:v>
                </c:pt>
                <c:pt idx="16644">
                  <c:v>23.116666666666699</c:v>
                </c:pt>
                <c:pt idx="16645">
                  <c:v>23.1180555555556</c:v>
                </c:pt>
                <c:pt idx="16646">
                  <c:v>23.119444444444401</c:v>
                </c:pt>
                <c:pt idx="16647">
                  <c:v>23.120833333333302</c:v>
                </c:pt>
                <c:pt idx="16648">
                  <c:v>23.122222222222199</c:v>
                </c:pt>
                <c:pt idx="16649">
                  <c:v>23.123611111111099</c:v>
                </c:pt>
                <c:pt idx="16650">
                  <c:v>23.125</c:v>
                </c:pt>
                <c:pt idx="16651">
                  <c:v>23.126388888888901</c:v>
                </c:pt>
                <c:pt idx="16652">
                  <c:v>23.127777777777801</c:v>
                </c:pt>
                <c:pt idx="16653">
                  <c:v>23.129166666666698</c:v>
                </c:pt>
                <c:pt idx="16654">
                  <c:v>23.130555555555599</c:v>
                </c:pt>
                <c:pt idx="16655">
                  <c:v>23.1319444444444</c:v>
                </c:pt>
                <c:pt idx="16656">
                  <c:v>23.133333333333301</c:v>
                </c:pt>
                <c:pt idx="16657">
                  <c:v>23.134722222222202</c:v>
                </c:pt>
                <c:pt idx="16658">
                  <c:v>23.136111111111099</c:v>
                </c:pt>
                <c:pt idx="16659">
                  <c:v>23.137499999999999</c:v>
                </c:pt>
                <c:pt idx="16660">
                  <c:v>23.1388888888889</c:v>
                </c:pt>
                <c:pt idx="16661">
                  <c:v>23.140277777777801</c:v>
                </c:pt>
                <c:pt idx="16662">
                  <c:v>23.141666666666701</c:v>
                </c:pt>
                <c:pt idx="16663">
                  <c:v>23.143055555555598</c:v>
                </c:pt>
                <c:pt idx="16664">
                  <c:v>23.1444444444444</c:v>
                </c:pt>
                <c:pt idx="16665">
                  <c:v>23.1458333333333</c:v>
                </c:pt>
                <c:pt idx="16666">
                  <c:v>23.147222222222201</c:v>
                </c:pt>
                <c:pt idx="16667">
                  <c:v>23.148611111111101</c:v>
                </c:pt>
                <c:pt idx="16668">
                  <c:v>23.15</c:v>
                </c:pt>
                <c:pt idx="16669">
                  <c:v>23.151388888888899</c:v>
                </c:pt>
                <c:pt idx="16670">
                  <c:v>23.1527777777778</c:v>
                </c:pt>
                <c:pt idx="16671">
                  <c:v>23.154166666666701</c:v>
                </c:pt>
                <c:pt idx="16672">
                  <c:v>23.155555555555601</c:v>
                </c:pt>
                <c:pt idx="16673">
                  <c:v>23.156944444444399</c:v>
                </c:pt>
                <c:pt idx="16674">
                  <c:v>23.158333333333299</c:v>
                </c:pt>
                <c:pt idx="16675">
                  <c:v>23.1597222222222</c:v>
                </c:pt>
                <c:pt idx="16676">
                  <c:v>23.161111111111101</c:v>
                </c:pt>
                <c:pt idx="16677">
                  <c:v>23.162500000000001</c:v>
                </c:pt>
                <c:pt idx="16678">
                  <c:v>23.163888888888899</c:v>
                </c:pt>
                <c:pt idx="16679">
                  <c:v>23.165277777777799</c:v>
                </c:pt>
                <c:pt idx="16680">
                  <c:v>23.1666666666667</c:v>
                </c:pt>
                <c:pt idx="16681">
                  <c:v>23.1680555555556</c:v>
                </c:pt>
                <c:pt idx="16682">
                  <c:v>23.169444444444402</c:v>
                </c:pt>
                <c:pt idx="16683">
                  <c:v>23.170833333333299</c:v>
                </c:pt>
                <c:pt idx="16684">
                  <c:v>23.172222222222199</c:v>
                </c:pt>
                <c:pt idx="16685">
                  <c:v>23.1736111111111</c:v>
                </c:pt>
                <c:pt idx="16686">
                  <c:v>23.175000000000001</c:v>
                </c:pt>
                <c:pt idx="16687">
                  <c:v>23.176388888888901</c:v>
                </c:pt>
                <c:pt idx="16688">
                  <c:v>23.177777777777798</c:v>
                </c:pt>
                <c:pt idx="16689">
                  <c:v>23.179166666666699</c:v>
                </c:pt>
                <c:pt idx="16690">
                  <c:v>23.1805555555556</c:v>
                </c:pt>
                <c:pt idx="16691">
                  <c:v>23.181944444444401</c:v>
                </c:pt>
                <c:pt idx="16692">
                  <c:v>23.183333333333302</c:v>
                </c:pt>
                <c:pt idx="16693">
                  <c:v>23.184722222222199</c:v>
                </c:pt>
                <c:pt idx="16694">
                  <c:v>23.186111111111099</c:v>
                </c:pt>
                <c:pt idx="16695">
                  <c:v>23.1875</c:v>
                </c:pt>
                <c:pt idx="16696">
                  <c:v>23.188888888888901</c:v>
                </c:pt>
                <c:pt idx="16697">
                  <c:v>23.190277777777801</c:v>
                </c:pt>
                <c:pt idx="16698">
                  <c:v>23.191666666666698</c:v>
                </c:pt>
                <c:pt idx="16699">
                  <c:v>23.193055555555599</c:v>
                </c:pt>
                <c:pt idx="16700">
                  <c:v>23.1944444444444</c:v>
                </c:pt>
                <c:pt idx="16701">
                  <c:v>23.195833333333301</c:v>
                </c:pt>
                <c:pt idx="16702">
                  <c:v>23.197222222222202</c:v>
                </c:pt>
                <c:pt idx="16703">
                  <c:v>23.198611111111099</c:v>
                </c:pt>
                <c:pt idx="16704">
                  <c:v>23.2</c:v>
                </c:pt>
                <c:pt idx="16705">
                  <c:v>23.2013888888889</c:v>
                </c:pt>
                <c:pt idx="16706">
                  <c:v>23.202777777777801</c:v>
                </c:pt>
                <c:pt idx="16707">
                  <c:v>23.204166666666701</c:v>
                </c:pt>
                <c:pt idx="16708">
                  <c:v>23.205555555555598</c:v>
                </c:pt>
                <c:pt idx="16709">
                  <c:v>23.2069444444444</c:v>
                </c:pt>
                <c:pt idx="16710">
                  <c:v>23.2083333333333</c:v>
                </c:pt>
                <c:pt idx="16711">
                  <c:v>23.209722222222201</c:v>
                </c:pt>
                <c:pt idx="16712">
                  <c:v>23.211111111111101</c:v>
                </c:pt>
                <c:pt idx="16713">
                  <c:v>23.212499999999999</c:v>
                </c:pt>
                <c:pt idx="16714">
                  <c:v>23.213888888888899</c:v>
                </c:pt>
                <c:pt idx="16715">
                  <c:v>23.2152777777778</c:v>
                </c:pt>
                <c:pt idx="16716">
                  <c:v>23.216666666666701</c:v>
                </c:pt>
                <c:pt idx="16717">
                  <c:v>23.218055555555601</c:v>
                </c:pt>
                <c:pt idx="16718">
                  <c:v>23.219444444444399</c:v>
                </c:pt>
                <c:pt idx="16719">
                  <c:v>23.220833333333299</c:v>
                </c:pt>
                <c:pt idx="16720">
                  <c:v>23.2222222222222</c:v>
                </c:pt>
                <c:pt idx="16721">
                  <c:v>23.223611111111101</c:v>
                </c:pt>
                <c:pt idx="16722">
                  <c:v>23.225000000000001</c:v>
                </c:pt>
                <c:pt idx="16723">
                  <c:v>23.226388888888899</c:v>
                </c:pt>
                <c:pt idx="16724">
                  <c:v>23.227777777777799</c:v>
                </c:pt>
                <c:pt idx="16725">
                  <c:v>23.2291666666667</c:v>
                </c:pt>
                <c:pt idx="16726">
                  <c:v>23.2305555555556</c:v>
                </c:pt>
                <c:pt idx="16727">
                  <c:v>23.231944444444402</c:v>
                </c:pt>
                <c:pt idx="16728">
                  <c:v>23.233333333333299</c:v>
                </c:pt>
                <c:pt idx="16729">
                  <c:v>23.234722222222199</c:v>
                </c:pt>
                <c:pt idx="16730">
                  <c:v>23.2361111111111</c:v>
                </c:pt>
                <c:pt idx="16731">
                  <c:v>23.237500000000001</c:v>
                </c:pt>
                <c:pt idx="16732">
                  <c:v>23.238888888888901</c:v>
                </c:pt>
                <c:pt idx="16733">
                  <c:v>23.240277777777798</c:v>
                </c:pt>
                <c:pt idx="16734">
                  <c:v>23.241666666666699</c:v>
                </c:pt>
                <c:pt idx="16735">
                  <c:v>23.2430555555556</c:v>
                </c:pt>
                <c:pt idx="16736">
                  <c:v>23.244444444444401</c:v>
                </c:pt>
                <c:pt idx="16737">
                  <c:v>23.245833333333302</c:v>
                </c:pt>
                <c:pt idx="16738">
                  <c:v>23.247222222222199</c:v>
                </c:pt>
                <c:pt idx="16739">
                  <c:v>23.248611111111099</c:v>
                </c:pt>
                <c:pt idx="16740">
                  <c:v>23.25</c:v>
                </c:pt>
                <c:pt idx="16741">
                  <c:v>23.251388888888901</c:v>
                </c:pt>
                <c:pt idx="16742">
                  <c:v>23.252777777777801</c:v>
                </c:pt>
                <c:pt idx="16743">
                  <c:v>23.254166666666698</c:v>
                </c:pt>
                <c:pt idx="16744">
                  <c:v>23.255555555555599</c:v>
                </c:pt>
                <c:pt idx="16745">
                  <c:v>23.2569444444444</c:v>
                </c:pt>
                <c:pt idx="16746">
                  <c:v>23.258333333333301</c:v>
                </c:pt>
                <c:pt idx="16747">
                  <c:v>23.259722222222202</c:v>
                </c:pt>
                <c:pt idx="16748">
                  <c:v>23.261111111111099</c:v>
                </c:pt>
                <c:pt idx="16749">
                  <c:v>23.262499999999999</c:v>
                </c:pt>
                <c:pt idx="16750">
                  <c:v>23.2638888888889</c:v>
                </c:pt>
                <c:pt idx="16751">
                  <c:v>23.265277777777801</c:v>
                </c:pt>
                <c:pt idx="16752">
                  <c:v>23.266666666666701</c:v>
                </c:pt>
                <c:pt idx="16753">
                  <c:v>23.268055555555598</c:v>
                </c:pt>
                <c:pt idx="16754">
                  <c:v>23.2694444444444</c:v>
                </c:pt>
                <c:pt idx="16755">
                  <c:v>23.2708333333333</c:v>
                </c:pt>
                <c:pt idx="16756">
                  <c:v>23.272222222222201</c:v>
                </c:pt>
                <c:pt idx="16757">
                  <c:v>23.273611111111101</c:v>
                </c:pt>
                <c:pt idx="16758">
                  <c:v>23.274999999999999</c:v>
                </c:pt>
                <c:pt idx="16759">
                  <c:v>23.276388888888899</c:v>
                </c:pt>
                <c:pt idx="16760">
                  <c:v>23.2777777777778</c:v>
                </c:pt>
                <c:pt idx="16761">
                  <c:v>23.279166666666701</c:v>
                </c:pt>
                <c:pt idx="16762">
                  <c:v>23.280555555555601</c:v>
                </c:pt>
                <c:pt idx="16763">
                  <c:v>23.281944444444399</c:v>
                </c:pt>
                <c:pt idx="16764">
                  <c:v>23.283333333333299</c:v>
                </c:pt>
                <c:pt idx="16765">
                  <c:v>23.2847222222222</c:v>
                </c:pt>
                <c:pt idx="16766">
                  <c:v>23.286111111111101</c:v>
                </c:pt>
                <c:pt idx="16767">
                  <c:v>23.287500000000001</c:v>
                </c:pt>
                <c:pt idx="16768">
                  <c:v>23.288888888888899</c:v>
                </c:pt>
                <c:pt idx="16769">
                  <c:v>23.290277777777799</c:v>
                </c:pt>
                <c:pt idx="16770">
                  <c:v>23.2916666666667</c:v>
                </c:pt>
                <c:pt idx="16771">
                  <c:v>23.2930555555556</c:v>
                </c:pt>
                <c:pt idx="16772">
                  <c:v>23.294444444444402</c:v>
                </c:pt>
                <c:pt idx="16773">
                  <c:v>23.295833333333299</c:v>
                </c:pt>
                <c:pt idx="16774">
                  <c:v>23.297222222222199</c:v>
                </c:pt>
                <c:pt idx="16775">
                  <c:v>23.2986111111111</c:v>
                </c:pt>
                <c:pt idx="16776">
                  <c:v>23.3</c:v>
                </c:pt>
                <c:pt idx="16777">
                  <c:v>23.301388888888901</c:v>
                </c:pt>
                <c:pt idx="16778">
                  <c:v>23.302777777777798</c:v>
                </c:pt>
                <c:pt idx="16779">
                  <c:v>23.304166666666699</c:v>
                </c:pt>
                <c:pt idx="16780">
                  <c:v>23.3055555555556</c:v>
                </c:pt>
                <c:pt idx="16781">
                  <c:v>23.306944444444401</c:v>
                </c:pt>
                <c:pt idx="16782">
                  <c:v>23.308333333333302</c:v>
                </c:pt>
                <c:pt idx="16783">
                  <c:v>23.309722222222199</c:v>
                </c:pt>
                <c:pt idx="16784">
                  <c:v>23.311111111111099</c:v>
                </c:pt>
                <c:pt idx="16785">
                  <c:v>23.3125</c:v>
                </c:pt>
                <c:pt idx="16786">
                  <c:v>23.313888888888901</c:v>
                </c:pt>
                <c:pt idx="16787">
                  <c:v>23.315277777777801</c:v>
                </c:pt>
                <c:pt idx="16788">
                  <c:v>23.316666666666698</c:v>
                </c:pt>
                <c:pt idx="16789">
                  <c:v>23.318055555555599</c:v>
                </c:pt>
                <c:pt idx="16790">
                  <c:v>23.3194444444444</c:v>
                </c:pt>
                <c:pt idx="16791">
                  <c:v>23.320833333333301</c:v>
                </c:pt>
                <c:pt idx="16792">
                  <c:v>23.322222222222202</c:v>
                </c:pt>
                <c:pt idx="16793">
                  <c:v>23.323611111111099</c:v>
                </c:pt>
                <c:pt idx="16794">
                  <c:v>23.324999999999999</c:v>
                </c:pt>
                <c:pt idx="16795">
                  <c:v>23.3263888888889</c:v>
                </c:pt>
                <c:pt idx="16796">
                  <c:v>23.327777777777801</c:v>
                </c:pt>
                <c:pt idx="16797">
                  <c:v>23.329166666666701</c:v>
                </c:pt>
                <c:pt idx="16798">
                  <c:v>23.330555555555598</c:v>
                </c:pt>
                <c:pt idx="16799">
                  <c:v>23.3319444444444</c:v>
                </c:pt>
                <c:pt idx="16800">
                  <c:v>23.3333333333333</c:v>
                </c:pt>
                <c:pt idx="16801">
                  <c:v>23.334722222222201</c:v>
                </c:pt>
                <c:pt idx="16802">
                  <c:v>23.336111111111101</c:v>
                </c:pt>
                <c:pt idx="16803">
                  <c:v>23.337499999999999</c:v>
                </c:pt>
                <c:pt idx="16804">
                  <c:v>23.338888888888899</c:v>
                </c:pt>
                <c:pt idx="16805">
                  <c:v>23.3402777777778</c:v>
                </c:pt>
                <c:pt idx="16806">
                  <c:v>23.341666666666701</c:v>
                </c:pt>
                <c:pt idx="16807">
                  <c:v>23.343055555555601</c:v>
                </c:pt>
                <c:pt idx="16808">
                  <c:v>23.344444444444399</c:v>
                </c:pt>
                <c:pt idx="16809">
                  <c:v>23.345833333333299</c:v>
                </c:pt>
                <c:pt idx="16810">
                  <c:v>23.3472222222222</c:v>
                </c:pt>
                <c:pt idx="16811">
                  <c:v>23.348611111111101</c:v>
                </c:pt>
                <c:pt idx="16812">
                  <c:v>23.35</c:v>
                </c:pt>
                <c:pt idx="16813">
                  <c:v>23.351388888888899</c:v>
                </c:pt>
                <c:pt idx="16814">
                  <c:v>23.352777777777799</c:v>
                </c:pt>
                <c:pt idx="16815">
                  <c:v>23.3541666666667</c:v>
                </c:pt>
                <c:pt idx="16816">
                  <c:v>23.3555555555556</c:v>
                </c:pt>
                <c:pt idx="16817">
                  <c:v>23.356944444444402</c:v>
                </c:pt>
                <c:pt idx="16818">
                  <c:v>23.358333333333299</c:v>
                </c:pt>
                <c:pt idx="16819">
                  <c:v>23.359722222222199</c:v>
                </c:pt>
                <c:pt idx="16820">
                  <c:v>23.3611111111111</c:v>
                </c:pt>
                <c:pt idx="16821">
                  <c:v>23.362500000000001</c:v>
                </c:pt>
                <c:pt idx="16822">
                  <c:v>23.363888888888901</c:v>
                </c:pt>
                <c:pt idx="16823">
                  <c:v>23.365277777777798</c:v>
                </c:pt>
                <c:pt idx="16824">
                  <c:v>23.366666666666699</c:v>
                </c:pt>
                <c:pt idx="16825">
                  <c:v>23.3680555555556</c:v>
                </c:pt>
                <c:pt idx="16826">
                  <c:v>23.369444444444401</c:v>
                </c:pt>
                <c:pt idx="16827">
                  <c:v>23.370833333333302</c:v>
                </c:pt>
                <c:pt idx="16828">
                  <c:v>23.372222222222199</c:v>
                </c:pt>
                <c:pt idx="16829">
                  <c:v>23.373611111111099</c:v>
                </c:pt>
                <c:pt idx="16830">
                  <c:v>23.375</c:v>
                </c:pt>
                <c:pt idx="16831">
                  <c:v>23.376388888888901</c:v>
                </c:pt>
                <c:pt idx="16832">
                  <c:v>23.377777777777801</c:v>
                </c:pt>
                <c:pt idx="16833">
                  <c:v>23.379166666666698</c:v>
                </c:pt>
                <c:pt idx="16834">
                  <c:v>23.380555555555599</c:v>
                </c:pt>
                <c:pt idx="16835">
                  <c:v>23.3819444444444</c:v>
                </c:pt>
                <c:pt idx="16836">
                  <c:v>23.383333333333301</c:v>
                </c:pt>
                <c:pt idx="16837">
                  <c:v>23.384722222222202</c:v>
                </c:pt>
                <c:pt idx="16838">
                  <c:v>23.386111111111099</c:v>
                </c:pt>
                <c:pt idx="16839">
                  <c:v>23.387499999999999</c:v>
                </c:pt>
                <c:pt idx="16840">
                  <c:v>23.3888888888889</c:v>
                </c:pt>
                <c:pt idx="16841">
                  <c:v>23.390277777777801</c:v>
                </c:pt>
                <c:pt idx="16842">
                  <c:v>23.391666666666701</c:v>
                </c:pt>
                <c:pt idx="16843">
                  <c:v>23.393055555555598</c:v>
                </c:pt>
                <c:pt idx="16844">
                  <c:v>23.3944444444444</c:v>
                </c:pt>
                <c:pt idx="16845">
                  <c:v>23.3958333333333</c:v>
                </c:pt>
                <c:pt idx="16846">
                  <c:v>23.397222222222201</c:v>
                </c:pt>
                <c:pt idx="16847">
                  <c:v>23.398611111111101</c:v>
                </c:pt>
                <c:pt idx="16848">
                  <c:v>23.4</c:v>
                </c:pt>
                <c:pt idx="16849">
                  <c:v>23.401388888888899</c:v>
                </c:pt>
                <c:pt idx="16850">
                  <c:v>23.4027777777778</c:v>
                </c:pt>
                <c:pt idx="16851">
                  <c:v>23.404166666666701</c:v>
                </c:pt>
                <c:pt idx="16852">
                  <c:v>23.405555555555601</c:v>
                </c:pt>
                <c:pt idx="16853">
                  <c:v>23.406944444444399</c:v>
                </c:pt>
                <c:pt idx="16854">
                  <c:v>23.408333333333299</c:v>
                </c:pt>
                <c:pt idx="16855">
                  <c:v>23.4097222222222</c:v>
                </c:pt>
                <c:pt idx="16856">
                  <c:v>23.411111111111101</c:v>
                </c:pt>
                <c:pt idx="16857">
                  <c:v>23.412500000000001</c:v>
                </c:pt>
                <c:pt idx="16858">
                  <c:v>23.413888888888899</c:v>
                </c:pt>
                <c:pt idx="16859">
                  <c:v>23.415277777777799</c:v>
                </c:pt>
                <c:pt idx="16860">
                  <c:v>23.4166666666667</c:v>
                </c:pt>
                <c:pt idx="16861">
                  <c:v>23.4180555555556</c:v>
                </c:pt>
                <c:pt idx="16862">
                  <c:v>23.419444444444402</c:v>
                </c:pt>
                <c:pt idx="16863">
                  <c:v>23.420833333333299</c:v>
                </c:pt>
                <c:pt idx="16864">
                  <c:v>23.422222222222199</c:v>
                </c:pt>
                <c:pt idx="16865">
                  <c:v>23.4236111111111</c:v>
                </c:pt>
                <c:pt idx="16866">
                  <c:v>23.425000000000001</c:v>
                </c:pt>
                <c:pt idx="16867">
                  <c:v>23.426388888888901</c:v>
                </c:pt>
                <c:pt idx="16868">
                  <c:v>23.427777777777798</c:v>
                </c:pt>
                <c:pt idx="16869">
                  <c:v>23.429166666666699</c:v>
                </c:pt>
                <c:pt idx="16870">
                  <c:v>23.4305555555556</c:v>
                </c:pt>
                <c:pt idx="16871">
                  <c:v>23.431944444444401</c:v>
                </c:pt>
                <c:pt idx="16872">
                  <c:v>23.433333333333302</c:v>
                </c:pt>
                <c:pt idx="16873">
                  <c:v>23.434722222222199</c:v>
                </c:pt>
                <c:pt idx="16874">
                  <c:v>23.436111111111099</c:v>
                </c:pt>
                <c:pt idx="16875">
                  <c:v>23.4375</c:v>
                </c:pt>
                <c:pt idx="16876">
                  <c:v>23.438888888888901</c:v>
                </c:pt>
                <c:pt idx="16877">
                  <c:v>23.440277777777801</c:v>
                </c:pt>
                <c:pt idx="16878">
                  <c:v>23.441666666666698</c:v>
                </c:pt>
                <c:pt idx="16879">
                  <c:v>23.443055555555599</c:v>
                </c:pt>
                <c:pt idx="16880">
                  <c:v>23.4444444444444</c:v>
                </c:pt>
                <c:pt idx="16881">
                  <c:v>23.445833333333301</c:v>
                </c:pt>
                <c:pt idx="16882">
                  <c:v>23.447222222222202</c:v>
                </c:pt>
                <c:pt idx="16883">
                  <c:v>23.448611111111099</c:v>
                </c:pt>
                <c:pt idx="16884">
                  <c:v>23.45</c:v>
                </c:pt>
                <c:pt idx="16885">
                  <c:v>23.4513888888889</c:v>
                </c:pt>
                <c:pt idx="16886">
                  <c:v>23.452777777777801</c:v>
                </c:pt>
                <c:pt idx="16887">
                  <c:v>23.454166666666701</c:v>
                </c:pt>
                <c:pt idx="16888">
                  <c:v>23.455555555555598</c:v>
                </c:pt>
                <c:pt idx="16889">
                  <c:v>23.4569444444444</c:v>
                </c:pt>
                <c:pt idx="16890">
                  <c:v>23.4583333333333</c:v>
                </c:pt>
                <c:pt idx="16891">
                  <c:v>23.459722222222201</c:v>
                </c:pt>
                <c:pt idx="16892">
                  <c:v>23.461111111111101</c:v>
                </c:pt>
                <c:pt idx="16893">
                  <c:v>23.462499999999999</c:v>
                </c:pt>
                <c:pt idx="16894">
                  <c:v>23.463888888888899</c:v>
                </c:pt>
                <c:pt idx="16895">
                  <c:v>23.4652777777778</c:v>
                </c:pt>
                <c:pt idx="16896">
                  <c:v>23.466666666666701</c:v>
                </c:pt>
                <c:pt idx="16897">
                  <c:v>23.468055555555601</c:v>
                </c:pt>
                <c:pt idx="16898">
                  <c:v>23.469444444444399</c:v>
                </c:pt>
                <c:pt idx="16899">
                  <c:v>23.470833333333299</c:v>
                </c:pt>
                <c:pt idx="16900">
                  <c:v>23.4722222222222</c:v>
                </c:pt>
                <c:pt idx="16901">
                  <c:v>23.473611111111101</c:v>
                </c:pt>
                <c:pt idx="16902">
                  <c:v>23.475000000000001</c:v>
                </c:pt>
                <c:pt idx="16903">
                  <c:v>23.476388888888899</c:v>
                </c:pt>
                <c:pt idx="16904">
                  <c:v>23.477777777777799</c:v>
                </c:pt>
                <c:pt idx="16905">
                  <c:v>23.4791666666667</c:v>
                </c:pt>
                <c:pt idx="16906">
                  <c:v>23.4805555555556</c:v>
                </c:pt>
                <c:pt idx="16907">
                  <c:v>23.481944444444402</c:v>
                </c:pt>
                <c:pt idx="16908">
                  <c:v>23.483333333333299</c:v>
                </c:pt>
                <c:pt idx="16909">
                  <c:v>23.484722222222199</c:v>
                </c:pt>
                <c:pt idx="16910">
                  <c:v>23.4861111111111</c:v>
                </c:pt>
                <c:pt idx="16911">
                  <c:v>23.487500000000001</c:v>
                </c:pt>
                <c:pt idx="16912">
                  <c:v>23.488888888888901</c:v>
                </c:pt>
                <c:pt idx="16913">
                  <c:v>23.490277777777798</c:v>
                </c:pt>
                <c:pt idx="16914">
                  <c:v>23.491666666666699</c:v>
                </c:pt>
                <c:pt idx="16915">
                  <c:v>23.4930555555556</c:v>
                </c:pt>
                <c:pt idx="16916">
                  <c:v>23.494444444444401</c:v>
                </c:pt>
                <c:pt idx="16917">
                  <c:v>23.495833333333302</c:v>
                </c:pt>
                <c:pt idx="16918">
                  <c:v>23.497222222222199</c:v>
                </c:pt>
                <c:pt idx="16919">
                  <c:v>23.498611111111099</c:v>
                </c:pt>
                <c:pt idx="16920">
                  <c:v>23.5</c:v>
                </c:pt>
                <c:pt idx="16921">
                  <c:v>23.501388888888901</c:v>
                </c:pt>
                <c:pt idx="16922">
                  <c:v>23.502777777777801</c:v>
                </c:pt>
                <c:pt idx="16923">
                  <c:v>23.504166666666698</c:v>
                </c:pt>
                <c:pt idx="16924">
                  <c:v>23.505555555555599</c:v>
                </c:pt>
                <c:pt idx="16925">
                  <c:v>23.5069444444444</c:v>
                </c:pt>
                <c:pt idx="16926">
                  <c:v>23.508333333333301</c:v>
                </c:pt>
                <c:pt idx="16927">
                  <c:v>23.509722222222202</c:v>
                </c:pt>
                <c:pt idx="16928">
                  <c:v>23.511111111111099</c:v>
                </c:pt>
                <c:pt idx="16929">
                  <c:v>23.512499999999999</c:v>
                </c:pt>
                <c:pt idx="16930">
                  <c:v>23.5138888888889</c:v>
                </c:pt>
                <c:pt idx="16931">
                  <c:v>23.515277777777801</c:v>
                </c:pt>
                <c:pt idx="16932">
                  <c:v>23.516666666666701</c:v>
                </c:pt>
                <c:pt idx="16933">
                  <c:v>23.518055555555598</c:v>
                </c:pt>
                <c:pt idx="16934">
                  <c:v>23.5194444444444</c:v>
                </c:pt>
                <c:pt idx="16935">
                  <c:v>23.5208333333333</c:v>
                </c:pt>
                <c:pt idx="16936">
                  <c:v>23.522222222222201</c:v>
                </c:pt>
                <c:pt idx="16937">
                  <c:v>23.523611111111101</c:v>
                </c:pt>
                <c:pt idx="16938">
                  <c:v>23.524999999999999</c:v>
                </c:pt>
                <c:pt idx="16939">
                  <c:v>23.526388888888899</c:v>
                </c:pt>
                <c:pt idx="16940">
                  <c:v>23.5277777777778</c:v>
                </c:pt>
                <c:pt idx="16941">
                  <c:v>23.529166666666701</c:v>
                </c:pt>
                <c:pt idx="16942">
                  <c:v>23.530555555555601</c:v>
                </c:pt>
                <c:pt idx="16943">
                  <c:v>23.531944444444399</c:v>
                </c:pt>
                <c:pt idx="16944">
                  <c:v>23.533333333333299</c:v>
                </c:pt>
                <c:pt idx="16945">
                  <c:v>23.5347222222222</c:v>
                </c:pt>
                <c:pt idx="16946">
                  <c:v>23.536111111111101</c:v>
                </c:pt>
                <c:pt idx="16947">
                  <c:v>23.537500000000001</c:v>
                </c:pt>
                <c:pt idx="16948">
                  <c:v>23.538888888888899</c:v>
                </c:pt>
                <c:pt idx="16949">
                  <c:v>23.540277777777799</c:v>
                </c:pt>
                <c:pt idx="16950">
                  <c:v>23.5416666666667</c:v>
                </c:pt>
                <c:pt idx="16951">
                  <c:v>23.5430555555556</c:v>
                </c:pt>
                <c:pt idx="16952">
                  <c:v>23.544444444444402</c:v>
                </c:pt>
                <c:pt idx="16953">
                  <c:v>23.545833333333299</c:v>
                </c:pt>
                <c:pt idx="16954">
                  <c:v>23.547222222222199</c:v>
                </c:pt>
                <c:pt idx="16955">
                  <c:v>23.5486111111111</c:v>
                </c:pt>
                <c:pt idx="16956">
                  <c:v>23.55</c:v>
                </c:pt>
                <c:pt idx="16957">
                  <c:v>23.551388888888901</c:v>
                </c:pt>
                <c:pt idx="16958">
                  <c:v>23.552777777777798</c:v>
                </c:pt>
                <c:pt idx="16959">
                  <c:v>23.554166666666699</c:v>
                </c:pt>
                <c:pt idx="16960">
                  <c:v>23.5555555555556</c:v>
                </c:pt>
                <c:pt idx="16961">
                  <c:v>23.556944444444401</c:v>
                </c:pt>
                <c:pt idx="16962">
                  <c:v>23.558333333333302</c:v>
                </c:pt>
                <c:pt idx="16963">
                  <c:v>23.559722222222199</c:v>
                </c:pt>
                <c:pt idx="16964">
                  <c:v>23.561111111111099</c:v>
                </c:pt>
                <c:pt idx="16965">
                  <c:v>23.5625</c:v>
                </c:pt>
                <c:pt idx="16966">
                  <c:v>23.563888888888901</c:v>
                </c:pt>
                <c:pt idx="16967">
                  <c:v>23.565277777777801</c:v>
                </c:pt>
                <c:pt idx="16968">
                  <c:v>23.566666666666698</c:v>
                </c:pt>
                <c:pt idx="16969">
                  <c:v>23.568055555555599</c:v>
                </c:pt>
                <c:pt idx="16970">
                  <c:v>23.5694444444444</c:v>
                </c:pt>
                <c:pt idx="16971">
                  <c:v>23.570833333333301</c:v>
                </c:pt>
                <c:pt idx="16972">
                  <c:v>23.572222222222202</c:v>
                </c:pt>
                <c:pt idx="16973">
                  <c:v>23.573611111111099</c:v>
                </c:pt>
                <c:pt idx="16974">
                  <c:v>23.574999999999999</c:v>
                </c:pt>
                <c:pt idx="16975">
                  <c:v>23.5763888888889</c:v>
                </c:pt>
                <c:pt idx="16976">
                  <c:v>23.577777777777801</c:v>
                </c:pt>
                <c:pt idx="16977">
                  <c:v>23.579166666666701</c:v>
                </c:pt>
                <c:pt idx="16978">
                  <c:v>23.580555555555598</c:v>
                </c:pt>
                <c:pt idx="16979">
                  <c:v>23.5819444444444</c:v>
                </c:pt>
                <c:pt idx="16980">
                  <c:v>23.5833333333333</c:v>
                </c:pt>
                <c:pt idx="16981">
                  <c:v>23.584722222222201</c:v>
                </c:pt>
                <c:pt idx="16982">
                  <c:v>23.586111111111101</c:v>
                </c:pt>
                <c:pt idx="16983">
                  <c:v>23.587499999999999</c:v>
                </c:pt>
                <c:pt idx="16984">
                  <c:v>23.588888888888899</c:v>
                </c:pt>
                <c:pt idx="16985">
                  <c:v>23.5902777777778</c:v>
                </c:pt>
                <c:pt idx="16986">
                  <c:v>23.591666666666701</c:v>
                </c:pt>
                <c:pt idx="16987">
                  <c:v>23.593055555555601</c:v>
                </c:pt>
                <c:pt idx="16988">
                  <c:v>23.594444444444399</c:v>
                </c:pt>
                <c:pt idx="16989">
                  <c:v>23.595833333333299</c:v>
                </c:pt>
                <c:pt idx="16990">
                  <c:v>23.5972222222222</c:v>
                </c:pt>
                <c:pt idx="16991">
                  <c:v>23.598611111111101</c:v>
                </c:pt>
                <c:pt idx="16992">
                  <c:v>23.6</c:v>
                </c:pt>
                <c:pt idx="16993">
                  <c:v>23.601388888888899</c:v>
                </c:pt>
                <c:pt idx="16994">
                  <c:v>23.602777777777799</c:v>
                </c:pt>
                <c:pt idx="16995">
                  <c:v>23.6041666666667</c:v>
                </c:pt>
                <c:pt idx="16996">
                  <c:v>23.6055555555556</c:v>
                </c:pt>
                <c:pt idx="16997">
                  <c:v>23.606944444444402</c:v>
                </c:pt>
                <c:pt idx="16998">
                  <c:v>23.608333333333299</c:v>
                </c:pt>
                <c:pt idx="16999">
                  <c:v>23.609722222222199</c:v>
                </c:pt>
                <c:pt idx="17000">
                  <c:v>23.6111111111111</c:v>
                </c:pt>
                <c:pt idx="17001">
                  <c:v>23.612500000000001</c:v>
                </c:pt>
                <c:pt idx="17002">
                  <c:v>23.613888888888901</c:v>
                </c:pt>
                <c:pt idx="17003">
                  <c:v>23.615277777777798</c:v>
                </c:pt>
                <c:pt idx="17004">
                  <c:v>23.616666666666699</c:v>
                </c:pt>
                <c:pt idx="17005">
                  <c:v>23.6180555555556</c:v>
                </c:pt>
                <c:pt idx="17006">
                  <c:v>23.619444444444401</c:v>
                </c:pt>
                <c:pt idx="17007">
                  <c:v>23.620833333333302</c:v>
                </c:pt>
                <c:pt idx="17008">
                  <c:v>23.622222222222199</c:v>
                </c:pt>
                <c:pt idx="17009">
                  <c:v>23.623611111111099</c:v>
                </c:pt>
                <c:pt idx="17010">
                  <c:v>23.625</c:v>
                </c:pt>
                <c:pt idx="17011">
                  <c:v>23.626388888888901</c:v>
                </c:pt>
                <c:pt idx="17012">
                  <c:v>23.627777777777801</c:v>
                </c:pt>
                <c:pt idx="17013">
                  <c:v>23.629166666666698</c:v>
                </c:pt>
                <c:pt idx="17014">
                  <c:v>23.630555555555599</c:v>
                </c:pt>
                <c:pt idx="17015">
                  <c:v>23.6319444444444</c:v>
                </c:pt>
                <c:pt idx="17016">
                  <c:v>23.633333333333301</c:v>
                </c:pt>
                <c:pt idx="17017">
                  <c:v>23.634722222222202</c:v>
                </c:pt>
                <c:pt idx="17018">
                  <c:v>23.636111111111099</c:v>
                </c:pt>
                <c:pt idx="17019">
                  <c:v>23.637499999999999</c:v>
                </c:pt>
                <c:pt idx="17020">
                  <c:v>23.6388888888889</c:v>
                </c:pt>
                <c:pt idx="17021">
                  <c:v>23.640277777777801</c:v>
                </c:pt>
                <c:pt idx="17022">
                  <c:v>23.641666666666701</c:v>
                </c:pt>
                <c:pt idx="17023">
                  <c:v>23.643055555555598</c:v>
                </c:pt>
                <c:pt idx="17024">
                  <c:v>23.6444444444444</c:v>
                </c:pt>
                <c:pt idx="17025">
                  <c:v>23.6458333333333</c:v>
                </c:pt>
                <c:pt idx="17026">
                  <c:v>23.647222222222201</c:v>
                </c:pt>
                <c:pt idx="17027">
                  <c:v>23.648611111111101</c:v>
                </c:pt>
                <c:pt idx="17028">
                  <c:v>23.65</c:v>
                </c:pt>
                <c:pt idx="17029">
                  <c:v>23.651388888888899</c:v>
                </c:pt>
                <c:pt idx="17030">
                  <c:v>23.6527777777778</c:v>
                </c:pt>
                <c:pt idx="17031">
                  <c:v>23.654166666666701</c:v>
                </c:pt>
                <c:pt idx="17032">
                  <c:v>23.655555555555601</c:v>
                </c:pt>
                <c:pt idx="17033">
                  <c:v>23.656944444444399</c:v>
                </c:pt>
                <c:pt idx="17034">
                  <c:v>23.658333333333299</c:v>
                </c:pt>
                <c:pt idx="17035">
                  <c:v>23.6597222222222</c:v>
                </c:pt>
                <c:pt idx="17036">
                  <c:v>23.661111111111101</c:v>
                </c:pt>
                <c:pt idx="17037">
                  <c:v>23.662500000000001</c:v>
                </c:pt>
                <c:pt idx="17038">
                  <c:v>23.663888888888899</c:v>
                </c:pt>
                <c:pt idx="17039">
                  <c:v>23.665277777777799</c:v>
                </c:pt>
                <c:pt idx="17040">
                  <c:v>23.6666666666667</c:v>
                </c:pt>
                <c:pt idx="17041">
                  <c:v>23.6680555555556</c:v>
                </c:pt>
                <c:pt idx="17042">
                  <c:v>23.669444444444402</c:v>
                </c:pt>
                <c:pt idx="17043">
                  <c:v>23.670833333333299</c:v>
                </c:pt>
                <c:pt idx="17044">
                  <c:v>23.672222222222199</c:v>
                </c:pt>
                <c:pt idx="17045">
                  <c:v>23.6736111111111</c:v>
                </c:pt>
                <c:pt idx="17046">
                  <c:v>23.675000000000001</c:v>
                </c:pt>
                <c:pt idx="17047">
                  <c:v>23.676388888888901</c:v>
                </c:pt>
                <c:pt idx="17048">
                  <c:v>23.677777777777798</c:v>
                </c:pt>
                <c:pt idx="17049">
                  <c:v>23.679166666666699</c:v>
                </c:pt>
                <c:pt idx="17050">
                  <c:v>23.6805555555556</c:v>
                </c:pt>
                <c:pt idx="17051">
                  <c:v>23.681944444444401</c:v>
                </c:pt>
                <c:pt idx="17052">
                  <c:v>23.683333333333302</c:v>
                </c:pt>
                <c:pt idx="17053">
                  <c:v>23.684722222222199</c:v>
                </c:pt>
                <c:pt idx="17054">
                  <c:v>23.686111111111099</c:v>
                </c:pt>
                <c:pt idx="17055">
                  <c:v>23.6875</c:v>
                </c:pt>
                <c:pt idx="17056">
                  <c:v>23.688888888888901</c:v>
                </c:pt>
                <c:pt idx="17057">
                  <c:v>23.690277777777801</c:v>
                </c:pt>
                <c:pt idx="17058">
                  <c:v>23.691666666666698</c:v>
                </c:pt>
                <c:pt idx="17059">
                  <c:v>23.693055555555599</c:v>
                </c:pt>
                <c:pt idx="17060">
                  <c:v>23.6944444444444</c:v>
                </c:pt>
                <c:pt idx="17061">
                  <c:v>23.695833333333301</c:v>
                </c:pt>
                <c:pt idx="17062">
                  <c:v>23.697222222222202</c:v>
                </c:pt>
                <c:pt idx="17063">
                  <c:v>23.698611111111099</c:v>
                </c:pt>
                <c:pt idx="17064">
                  <c:v>23.7</c:v>
                </c:pt>
                <c:pt idx="17065">
                  <c:v>23.7013888888889</c:v>
                </c:pt>
                <c:pt idx="17066">
                  <c:v>23.702777777777801</c:v>
                </c:pt>
                <c:pt idx="17067">
                  <c:v>23.704166666666701</c:v>
                </c:pt>
                <c:pt idx="17068">
                  <c:v>23.705555555555598</c:v>
                </c:pt>
                <c:pt idx="17069">
                  <c:v>23.7069444444444</c:v>
                </c:pt>
                <c:pt idx="17070">
                  <c:v>23.7083333333333</c:v>
                </c:pt>
                <c:pt idx="17071">
                  <c:v>23.709722222222201</c:v>
                </c:pt>
                <c:pt idx="17072">
                  <c:v>23.711111111111101</c:v>
                </c:pt>
                <c:pt idx="17073">
                  <c:v>23.712499999999999</c:v>
                </c:pt>
                <c:pt idx="17074">
                  <c:v>23.713888888888899</c:v>
                </c:pt>
                <c:pt idx="17075">
                  <c:v>23.7152777777778</c:v>
                </c:pt>
                <c:pt idx="17076">
                  <c:v>23.716666666666701</c:v>
                </c:pt>
                <c:pt idx="17077">
                  <c:v>23.718055555555601</c:v>
                </c:pt>
                <c:pt idx="17078">
                  <c:v>23.719444444444399</c:v>
                </c:pt>
                <c:pt idx="17079">
                  <c:v>23.720833333333299</c:v>
                </c:pt>
                <c:pt idx="17080">
                  <c:v>23.7222222222222</c:v>
                </c:pt>
                <c:pt idx="17081">
                  <c:v>23.723611111111101</c:v>
                </c:pt>
                <c:pt idx="17082">
                  <c:v>23.725000000000001</c:v>
                </c:pt>
                <c:pt idx="17083">
                  <c:v>23.726388888888899</c:v>
                </c:pt>
                <c:pt idx="17084">
                  <c:v>23.727777777777799</c:v>
                </c:pt>
                <c:pt idx="17085">
                  <c:v>23.7291666666667</c:v>
                </c:pt>
                <c:pt idx="17086">
                  <c:v>23.7305555555556</c:v>
                </c:pt>
                <c:pt idx="17087">
                  <c:v>23.731944444444402</c:v>
                </c:pt>
                <c:pt idx="17088">
                  <c:v>23.733333333333299</c:v>
                </c:pt>
                <c:pt idx="17089">
                  <c:v>23.734722222222199</c:v>
                </c:pt>
                <c:pt idx="17090">
                  <c:v>23.7361111111111</c:v>
                </c:pt>
                <c:pt idx="17091">
                  <c:v>23.737500000000001</c:v>
                </c:pt>
                <c:pt idx="17092">
                  <c:v>23.738888888888901</c:v>
                </c:pt>
                <c:pt idx="17093">
                  <c:v>23.740277777777798</c:v>
                </c:pt>
                <c:pt idx="17094">
                  <c:v>23.741666666666699</c:v>
                </c:pt>
                <c:pt idx="17095">
                  <c:v>23.7430555555556</c:v>
                </c:pt>
                <c:pt idx="17096">
                  <c:v>23.744444444444401</c:v>
                </c:pt>
                <c:pt idx="17097">
                  <c:v>23.745833333333302</c:v>
                </c:pt>
                <c:pt idx="17098">
                  <c:v>23.747222222222199</c:v>
                </c:pt>
                <c:pt idx="17099">
                  <c:v>23.748611111111099</c:v>
                </c:pt>
                <c:pt idx="17100">
                  <c:v>23.75</c:v>
                </c:pt>
                <c:pt idx="17101">
                  <c:v>23.751388888888901</c:v>
                </c:pt>
                <c:pt idx="17102">
                  <c:v>23.752777777777801</c:v>
                </c:pt>
                <c:pt idx="17103">
                  <c:v>23.754166666666698</c:v>
                </c:pt>
                <c:pt idx="17104">
                  <c:v>23.755555555555599</c:v>
                </c:pt>
                <c:pt idx="17105">
                  <c:v>23.7569444444444</c:v>
                </c:pt>
                <c:pt idx="17106">
                  <c:v>23.758333333333301</c:v>
                </c:pt>
                <c:pt idx="17107">
                  <c:v>23.759722222222202</c:v>
                </c:pt>
                <c:pt idx="17108">
                  <c:v>23.761111111111099</c:v>
                </c:pt>
                <c:pt idx="17109">
                  <c:v>23.762499999999999</c:v>
                </c:pt>
                <c:pt idx="17110">
                  <c:v>23.7638888888889</c:v>
                </c:pt>
                <c:pt idx="17111">
                  <c:v>23.765277777777801</c:v>
                </c:pt>
                <c:pt idx="17112">
                  <c:v>23.766666666666701</c:v>
                </c:pt>
                <c:pt idx="17113">
                  <c:v>23.768055555555598</c:v>
                </c:pt>
                <c:pt idx="17114">
                  <c:v>23.7694444444444</c:v>
                </c:pt>
                <c:pt idx="17115">
                  <c:v>23.7708333333333</c:v>
                </c:pt>
                <c:pt idx="17116">
                  <c:v>23.772222222222201</c:v>
                </c:pt>
                <c:pt idx="17117">
                  <c:v>23.773611111111101</c:v>
                </c:pt>
                <c:pt idx="17118">
                  <c:v>23.774999999999999</c:v>
                </c:pt>
                <c:pt idx="17119">
                  <c:v>23.776388888888899</c:v>
                </c:pt>
                <c:pt idx="17120">
                  <c:v>23.7777777777778</c:v>
                </c:pt>
                <c:pt idx="17121">
                  <c:v>23.779166666666701</c:v>
                </c:pt>
                <c:pt idx="17122">
                  <c:v>23.780555555555601</c:v>
                </c:pt>
                <c:pt idx="17123">
                  <c:v>23.781944444444399</c:v>
                </c:pt>
                <c:pt idx="17124">
                  <c:v>23.783333333333299</c:v>
                </c:pt>
                <c:pt idx="17125">
                  <c:v>23.7847222222222</c:v>
                </c:pt>
                <c:pt idx="17126">
                  <c:v>23.786111111111101</c:v>
                </c:pt>
                <c:pt idx="17127">
                  <c:v>23.787500000000001</c:v>
                </c:pt>
                <c:pt idx="17128">
                  <c:v>23.788888888888899</c:v>
                </c:pt>
                <c:pt idx="17129">
                  <c:v>23.790277777777799</c:v>
                </c:pt>
                <c:pt idx="17130">
                  <c:v>23.7916666666667</c:v>
                </c:pt>
                <c:pt idx="17131">
                  <c:v>23.7930555555556</c:v>
                </c:pt>
                <c:pt idx="17132">
                  <c:v>23.794444444444402</c:v>
                </c:pt>
                <c:pt idx="17133">
                  <c:v>23.795833333333299</c:v>
                </c:pt>
                <c:pt idx="17134">
                  <c:v>23.797222222222199</c:v>
                </c:pt>
                <c:pt idx="17135">
                  <c:v>23.7986111111111</c:v>
                </c:pt>
                <c:pt idx="17136">
                  <c:v>23.8</c:v>
                </c:pt>
                <c:pt idx="17137">
                  <c:v>23.801388888888901</c:v>
                </c:pt>
                <c:pt idx="17138">
                  <c:v>23.802777777777798</c:v>
                </c:pt>
                <c:pt idx="17139">
                  <c:v>23.804166666666699</c:v>
                </c:pt>
                <c:pt idx="17140">
                  <c:v>23.8055555555556</c:v>
                </c:pt>
                <c:pt idx="17141">
                  <c:v>23.806944444444401</c:v>
                </c:pt>
                <c:pt idx="17142">
                  <c:v>23.808333333333302</c:v>
                </c:pt>
                <c:pt idx="17143">
                  <c:v>23.809722222222199</c:v>
                </c:pt>
                <c:pt idx="17144">
                  <c:v>23.811111111111099</c:v>
                </c:pt>
                <c:pt idx="17145">
                  <c:v>23.8125</c:v>
                </c:pt>
                <c:pt idx="17146">
                  <c:v>23.813888888888901</c:v>
                </c:pt>
                <c:pt idx="17147">
                  <c:v>23.815277777777801</c:v>
                </c:pt>
                <c:pt idx="17148">
                  <c:v>23.816666666666698</c:v>
                </c:pt>
                <c:pt idx="17149">
                  <c:v>23.818055555555599</c:v>
                </c:pt>
                <c:pt idx="17150">
                  <c:v>23.8194444444444</c:v>
                </c:pt>
                <c:pt idx="17151">
                  <c:v>23.820833333333301</c:v>
                </c:pt>
                <c:pt idx="17152">
                  <c:v>23.822222222222202</c:v>
                </c:pt>
                <c:pt idx="17153">
                  <c:v>23.823611111111099</c:v>
                </c:pt>
                <c:pt idx="17154">
                  <c:v>23.824999999999999</c:v>
                </c:pt>
                <c:pt idx="17155">
                  <c:v>23.8263888888889</c:v>
                </c:pt>
                <c:pt idx="17156">
                  <c:v>23.827777777777801</c:v>
                </c:pt>
                <c:pt idx="17157">
                  <c:v>23.829166666666701</c:v>
                </c:pt>
                <c:pt idx="17158">
                  <c:v>23.830555555555598</c:v>
                </c:pt>
                <c:pt idx="17159">
                  <c:v>23.8319444444444</c:v>
                </c:pt>
                <c:pt idx="17160">
                  <c:v>23.8333333333333</c:v>
                </c:pt>
                <c:pt idx="17161">
                  <c:v>23.834722222222201</c:v>
                </c:pt>
                <c:pt idx="17162">
                  <c:v>23.836111111111101</c:v>
                </c:pt>
                <c:pt idx="17163">
                  <c:v>23.837499999999999</c:v>
                </c:pt>
                <c:pt idx="17164">
                  <c:v>23.838888888888899</c:v>
                </c:pt>
                <c:pt idx="17165">
                  <c:v>23.8402777777778</c:v>
                </c:pt>
                <c:pt idx="17166">
                  <c:v>23.841666666666701</c:v>
                </c:pt>
                <c:pt idx="17167">
                  <c:v>23.843055555555601</c:v>
                </c:pt>
                <c:pt idx="17168">
                  <c:v>23.844444444444399</c:v>
                </c:pt>
                <c:pt idx="17169">
                  <c:v>23.845833333333299</c:v>
                </c:pt>
                <c:pt idx="17170">
                  <c:v>23.8472222222222</c:v>
                </c:pt>
                <c:pt idx="17171">
                  <c:v>23.848611111111101</c:v>
                </c:pt>
                <c:pt idx="17172">
                  <c:v>23.85</c:v>
                </c:pt>
                <c:pt idx="17173">
                  <c:v>23.851388888888899</c:v>
                </c:pt>
                <c:pt idx="17174">
                  <c:v>23.852777777777799</c:v>
                </c:pt>
                <c:pt idx="17175">
                  <c:v>23.8541666666667</c:v>
                </c:pt>
                <c:pt idx="17176">
                  <c:v>23.8555555555556</c:v>
                </c:pt>
                <c:pt idx="17177">
                  <c:v>23.856944444444402</c:v>
                </c:pt>
                <c:pt idx="17178">
                  <c:v>23.858333333333299</c:v>
                </c:pt>
                <c:pt idx="17179">
                  <c:v>23.859722222222199</c:v>
                </c:pt>
                <c:pt idx="17180">
                  <c:v>23.8611111111111</c:v>
                </c:pt>
                <c:pt idx="17181">
                  <c:v>23.862500000000001</c:v>
                </c:pt>
                <c:pt idx="17182">
                  <c:v>23.863888888888901</c:v>
                </c:pt>
                <c:pt idx="17183">
                  <c:v>23.865277777777798</c:v>
                </c:pt>
                <c:pt idx="17184">
                  <c:v>23.866666666666699</c:v>
                </c:pt>
                <c:pt idx="17185">
                  <c:v>23.8680555555556</c:v>
                </c:pt>
                <c:pt idx="17186">
                  <c:v>23.869444444444401</c:v>
                </c:pt>
                <c:pt idx="17187">
                  <c:v>23.870833333333302</c:v>
                </c:pt>
                <c:pt idx="17188">
                  <c:v>23.872222222222199</c:v>
                </c:pt>
                <c:pt idx="17189">
                  <c:v>23.873611111111099</c:v>
                </c:pt>
                <c:pt idx="17190">
                  <c:v>23.875</c:v>
                </c:pt>
                <c:pt idx="17191">
                  <c:v>23.876388888888901</c:v>
                </c:pt>
                <c:pt idx="17192">
                  <c:v>23.877777777777801</c:v>
                </c:pt>
                <c:pt idx="17193">
                  <c:v>23.879166666666698</c:v>
                </c:pt>
                <c:pt idx="17194">
                  <c:v>23.880555555555599</c:v>
                </c:pt>
                <c:pt idx="17195">
                  <c:v>23.8819444444444</c:v>
                </c:pt>
                <c:pt idx="17196">
                  <c:v>23.883333333333301</c:v>
                </c:pt>
                <c:pt idx="17197">
                  <c:v>23.884722222222202</c:v>
                </c:pt>
                <c:pt idx="17198">
                  <c:v>23.886111111111099</c:v>
                </c:pt>
                <c:pt idx="17199">
                  <c:v>23.887499999999999</c:v>
                </c:pt>
                <c:pt idx="17200">
                  <c:v>23.8888888888889</c:v>
                </c:pt>
                <c:pt idx="17201">
                  <c:v>23.890277777777801</c:v>
                </c:pt>
                <c:pt idx="17202">
                  <c:v>23.891666666666701</c:v>
                </c:pt>
                <c:pt idx="17203">
                  <c:v>23.893055555555598</c:v>
                </c:pt>
                <c:pt idx="17204">
                  <c:v>23.8944444444444</c:v>
                </c:pt>
                <c:pt idx="17205">
                  <c:v>23.8958333333333</c:v>
                </c:pt>
                <c:pt idx="17206">
                  <c:v>23.897222222222201</c:v>
                </c:pt>
                <c:pt idx="17207">
                  <c:v>23.898611111111101</c:v>
                </c:pt>
                <c:pt idx="17208">
                  <c:v>23.9</c:v>
                </c:pt>
                <c:pt idx="17209">
                  <c:v>23.901388888888899</c:v>
                </c:pt>
                <c:pt idx="17210">
                  <c:v>23.9027777777778</c:v>
                </c:pt>
                <c:pt idx="17211">
                  <c:v>23.904166666666701</c:v>
                </c:pt>
                <c:pt idx="17212">
                  <c:v>23.905555555555601</c:v>
                </c:pt>
                <c:pt idx="17213">
                  <c:v>23.906944444444399</c:v>
                </c:pt>
                <c:pt idx="17214">
                  <c:v>23.908333333333299</c:v>
                </c:pt>
                <c:pt idx="17215">
                  <c:v>23.9097222222222</c:v>
                </c:pt>
                <c:pt idx="17216">
                  <c:v>23.911111111111101</c:v>
                </c:pt>
                <c:pt idx="17217">
                  <c:v>23.912500000000001</c:v>
                </c:pt>
                <c:pt idx="17218">
                  <c:v>23.913888888888899</c:v>
                </c:pt>
                <c:pt idx="17219">
                  <c:v>23.915277777777799</c:v>
                </c:pt>
                <c:pt idx="17220">
                  <c:v>23.9166666666667</c:v>
                </c:pt>
                <c:pt idx="17221">
                  <c:v>23.9180555555556</c:v>
                </c:pt>
                <c:pt idx="17222">
                  <c:v>23.919444444444402</c:v>
                </c:pt>
                <c:pt idx="17223">
                  <c:v>23.920833333333299</c:v>
                </c:pt>
                <c:pt idx="17224">
                  <c:v>23.922222222222199</c:v>
                </c:pt>
                <c:pt idx="17225">
                  <c:v>23.9236111111111</c:v>
                </c:pt>
                <c:pt idx="17226">
                  <c:v>23.925000000000001</c:v>
                </c:pt>
                <c:pt idx="17227">
                  <c:v>23.926388888888901</c:v>
                </c:pt>
                <c:pt idx="17228">
                  <c:v>23.927777777777798</c:v>
                </c:pt>
                <c:pt idx="17229">
                  <c:v>23.929166666666699</c:v>
                </c:pt>
                <c:pt idx="17230">
                  <c:v>23.9305555555556</c:v>
                </c:pt>
                <c:pt idx="17231">
                  <c:v>23.931944444444401</c:v>
                </c:pt>
                <c:pt idx="17232">
                  <c:v>23.933333333333302</c:v>
                </c:pt>
                <c:pt idx="17233">
                  <c:v>23.934722222222199</c:v>
                </c:pt>
                <c:pt idx="17234">
                  <c:v>23.936111111111099</c:v>
                </c:pt>
                <c:pt idx="17235">
                  <c:v>23.9375</c:v>
                </c:pt>
                <c:pt idx="17236">
                  <c:v>23.938888888888901</c:v>
                </c:pt>
                <c:pt idx="17237">
                  <c:v>23.940277777777801</c:v>
                </c:pt>
                <c:pt idx="17238">
                  <c:v>23.941666666666698</c:v>
                </c:pt>
                <c:pt idx="17239">
                  <c:v>23.943055555555599</c:v>
                </c:pt>
                <c:pt idx="17240">
                  <c:v>23.9444444444444</c:v>
                </c:pt>
                <c:pt idx="17241">
                  <c:v>23.945833333333301</c:v>
                </c:pt>
                <c:pt idx="17242">
                  <c:v>23.947222222222202</c:v>
                </c:pt>
                <c:pt idx="17243">
                  <c:v>23.948611111111099</c:v>
                </c:pt>
                <c:pt idx="17244">
                  <c:v>23.95</c:v>
                </c:pt>
                <c:pt idx="17245">
                  <c:v>23.9513888888889</c:v>
                </c:pt>
                <c:pt idx="17246">
                  <c:v>23.952777777777801</c:v>
                </c:pt>
                <c:pt idx="17247">
                  <c:v>23.954166666666701</c:v>
                </c:pt>
                <c:pt idx="17248">
                  <c:v>23.955555555555598</c:v>
                </c:pt>
                <c:pt idx="17249">
                  <c:v>23.9569444444444</c:v>
                </c:pt>
                <c:pt idx="17250">
                  <c:v>23.9583333333333</c:v>
                </c:pt>
                <c:pt idx="17251">
                  <c:v>23.959722222222201</c:v>
                </c:pt>
                <c:pt idx="17252">
                  <c:v>23.961111111111101</c:v>
                </c:pt>
                <c:pt idx="17253">
                  <c:v>23.962499999999999</c:v>
                </c:pt>
                <c:pt idx="17254">
                  <c:v>23.963888888888899</c:v>
                </c:pt>
                <c:pt idx="17255">
                  <c:v>23.9652777777778</c:v>
                </c:pt>
                <c:pt idx="17256">
                  <c:v>23.966666666666701</c:v>
                </c:pt>
                <c:pt idx="17257">
                  <c:v>23.968055555555601</c:v>
                </c:pt>
                <c:pt idx="17258">
                  <c:v>23.969444444444399</c:v>
                </c:pt>
                <c:pt idx="17259">
                  <c:v>23.970833333333299</c:v>
                </c:pt>
                <c:pt idx="17260">
                  <c:v>23.9722222222222</c:v>
                </c:pt>
                <c:pt idx="17261">
                  <c:v>23.973611111111101</c:v>
                </c:pt>
                <c:pt idx="17262">
                  <c:v>23.975000000000001</c:v>
                </c:pt>
                <c:pt idx="17263">
                  <c:v>23.976388888888899</c:v>
                </c:pt>
                <c:pt idx="17264">
                  <c:v>23.977777777777799</c:v>
                </c:pt>
                <c:pt idx="17265">
                  <c:v>23.9791666666667</c:v>
                </c:pt>
                <c:pt idx="17266">
                  <c:v>23.9805555555556</c:v>
                </c:pt>
                <c:pt idx="17267">
                  <c:v>23.981944444444402</c:v>
                </c:pt>
                <c:pt idx="17268">
                  <c:v>23.983333333333299</c:v>
                </c:pt>
                <c:pt idx="17269">
                  <c:v>23.984722222222199</c:v>
                </c:pt>
                <c:pt idx="17270">
                  <c:v>23.9861111111111</c:v>
                </c:pt>
                <c:pt idx="17271">
                  <c:v>23.987500000000001</c:v>
                </c:pt>
                <c:pt idx="17272">
                  <c:v>23.988888888888901</c:v>
                </c:pt>
                <c:pt idx="17273">
                  <c:v>23.990277777777798</c:v>
                </c:pt>
                <c:pt idx="17274">
                  <c:v>23.991666666666699</c:v>
                </c:pt>
                <c:pt idx="17275">
                  <c:v>23.9930555555556</c:v>
                </c:pt>
                <c:pt idx="17276">
                  <c:v>23.994444444444401</c:v>
                </c:pt>
                <c:pt idx="17277">
                  <c:v>23.995833333333302</c:v>
                </c:pt>
                <c:pt idx="17278">
                  <c:v>23.997222222222199</c:v>
                </c:pt>
                <c:pt idx="17279">
                  <c:v>23.998611111111099</c:v>
                </c:pt>
                <c:pt idx="17280">
                  <c:v>24</c:v>
                </c:pt>
                <c:pt idx="17281">
                  <c:v>24.001388888888901</c:v>
                </c:pt>
                <c:pt idx="17282">
                  <c:v>24.002777777777801</c:v>
                </c:pt>
                <c:pt idx="17283">
                  <c:v>24.004166666666698</c:v>
                </c:pt>
                <c:pt idx="17284">
                  <c:v>24.005555555555599</c:v>
                </c:pt>
                <c:pt idx="17285">
                  <c:v>24.0069444444444</c:v>
                </c:pt>
                <c:pt idx="17286">
                  <c:v>24.008333333333301</c:v>
                </c:pt>
                <c:pt idx="17287">
                  <c:v>24.009722222222202</c:v>
                </c:pt>
                <c:pt idx="17288">
                  <c:v>24.011111111111099</c:v>
                </c:pt>
                <c:pt idx="17289">
                  <c:v>24.012499999999999</c:v>
                </c:pt>
                <c:pt idx="17290">
                  <c:v>24.0138888888889</c:v>
                </c:pt>
                <c:pt idx="17291">
                  <c:v>24.015277777777801</c:v>
                </c:pt>
                <c:pt idx="17292">
                  <c:v>24.016666666666701</c:v>
                </c:pt>
                <c:pt idx="17293">
                  <c:v>24.018055555555598</c:v>
                </c:pt>
                <c:pt idx="17294">
                  <c:v>24.0194444444444</c:v>
                </c:pt>
                <c:pt idx="17295">
                  <c:v>24.0208333333333</c:v>
                </c:pt>
                <c:pt idx="17296">
                  <c:v>24.022222222222201</c:v>
                </c:pt>
                <c:pt idx="17297">
                  <c:v>24.023611111111101</c:v>
                </c:pt>
                <c:pt idx="17298">
                  <c:v>24.024999999999999</c:v>
                </c:pt>
                <c:pt idx="17299">
                  <c:v>24.026388888888899</c:v>
                </c:pt>
                <c:pt idx="17300">
                  <c:v>24.0277777777778</c:v>
                </c:pt>
                <c:pt idx="17301">
                  <c:v>24.029166666666701</c:v>
                </c:pt>
                <c:pt idx="17302">
                  <c:v>24.030555555555601</c:v>
                </c:pt>
                <c:pt idx="17303">
                  <c:v>24.031944444444399</c:v>
                </c:pt>
                <c:pt idx="17304">
                  <c:v>24.033333333333299</c:v>
                </c:pt>
                <c:pt idx="17305">
                  <c:v>24.0347222222222</c:v>
                </c:pt>
                <c:pt idx="17306">
                  <c:v>24.036111111111101</c:v>
                </c:pt>
                <c:pt idx="17307">
                  <c:v>24.037500000000001</c:v>
                </c:pt>
                <c:pt idx="17308">
                  <c:v>24.038888888888899</c:v>
                </c:pt>
                <c:pt idx="17309">
                  <c:v>24.040277777777799</c:v>
                </c:pt>
                <c:pt idx="17310">
                  <c:v>24.0416666666667</c:v>
                </c:pt>
                <c:pt idx="17311">
                  <c:v>24.0430555555556</c:v>
                </c:pt>
                <c:pt idx="17312">
                  <c:v>24.044444444444402</c:v>
                </c:pt>
                <c:pt idx="17313">
                  <c:v>24.045833333333299</c:v>
                </c:pt>
                <c:pt idx="17314">
                  <c:v>24.047222222222199</c:v>
                </c:pt>
                <c:pt idx="17315">
                  <c:v>24.0486111111111</c:v>
                </c:pt>
                <c:pt idx="17316">
                  <c:v>24.05</c:v>
                </c:pt>
                <c:pt idx="17317">
                  <c:v>24.051388888888901</c:v>
                </c:pt>
                <c:pt idx="17318">
                  <c:v>24.052777777777798</c:v>
                </c:pt>
                <c:pt idx="17319">
                  <c:v>24.054166666666699</c:v>
                </c:pt>
                <c:pt idx="17320">
                  <c:v>24.0555555555556</c:v>
                </c:pt>
                <c:pt idx="17321">
                  <c:v>24.056944444444401</c:v>
                </c:pt>
                <c:pt idx="17322">
                  <c:v>24.058333333333302</c:v>
                </c:pt>
                <c:pt idx="17323">
                  <c:v>24.059722222222199</c:v>
                </c:pt>
                <c:pt idx="17324">
                  <c:v>24.061111111111099</c:v>
                </c:pt>
                <c:pt idx="17325">
                  <c:v>24.0625</c:v>
                </c:pt>
                <c:pt idx="17326">
                  <c:v>24.063888888888901</c:v>
                </c:pt>
                <c:pt idx="17327">
                  <c:v>24.065277777777801</c:v>
                </c:pt>
                <c:pt idx="17328">
                  <c:v>24.066666666666698</c:v>
                </c:pt>
                <c:pt idx="17329">
                  <c:v>24.068055555555599</c:v>
                </c:pt>
                <c:pt idx="17330">
                  <c:v>24.0694444444444</c:v>
                </c:pt>
                <c:pt idx="17331">
                  <c:v>24.070833333333301</c:v>
                </c:pt>
                <c:pt idx="17332">
                  <c:v>24.072222222222202</c:v>
                </c:pt>
                <c:pt idx="17333">
                  <c:v>24.073611111111099</c:v>
                </c:pt>
                <c:pt idx="17334">
                  <c:v>24.074999999999999</c:v>
                </c:pt>
                <c:pt idx="17335">
                  <c:v>24.0763888888889</c:v>
                </c:pt>
                <c:pt idx="17336">
                  <c:v>24.077777777777801</c:v>
                </c:pt>
                <c:pt idx="17337">
                  <c:v>24.079166666666701</c:v>
                </c:pt>
                <c:pt idx="17338">
                  <c:v>24.080555555555598</c:v>
                </c:pt>
                <c:pt idx="17339">
                  <c:v>24.0819444444444</c:v>
                </c:pt>
                <c:pt idx="17340">
                  <c:v>24.0833333333333</c:v>
                </c:pt>
                <c:pt idx="17341">
                  <c:v>24.084722222222201</c:v>
                </c:pt>
                <c:pt idx="17342">
                  <c:v>24.086111111111101</c:v>
                </c:pt>
                <c:pt idx="17343">
                  <c:v>24.087499999999999</c:v>
                </c:pt>
                <c:pt idx="17344">
                  <c:v>24.088888888888899</c:v>
                </c:pt>
                <c:pt idx="17345">
                  <c:v>24.0902777777778</c:v>
                </c:pt>
                <c:pt idx="17346">
                  <c:v>24.091666666666701</c:v>
                </c:pt>
                <c:pt idx="17347">
                  <c:v>24.093055555555601</c:v>
                </c:pt>
                <c:pt idx="17348">
                  <c:v>24.094444444444399</c:v>
                </c:pt>
                <c:pt idx="17349">
                  <c:v>24.095833333333299</c:v>
                </c:pt>
                <c:pt idx="17350">
                  <c:v>24.0972222222222</c:v>
                </c:pt>
                <c:pt idx="17351">
                  <c:v>24.098611111111101</c:v>
                </c:pt>
                <c:pt idx="17352">
                  <c:v>24.1</c:v>
                </c:pt>
                <c:pt idx="17353">
                  <c:v>24.101388888888899</c:v>
                </c:pt>
                <c:pt idx="17354">
                  <c:v>24.102777777777799</c:v>
                </c:pt>
                <c:pt idx="17355">
                  <c:v>24.1041666666667</c:v>
                </c:pt>
                <c:pt idx="17356">
                  <c:v>24.1055555555556</c:v>
                </c:pt>
                <c:pt idx="17357">
                  <c:v>24.106944444444402</c:v>
                </c:pt>
                <c:pt idx="17358">
                  <c:v>24.108333333333299</c:v>
                </c:pt>
                <c:pt idx="17359">
                  <c:v>24.109722222222199</c:v>
                </c:pt>
                <c:pt idx="17360">
                  <c:v>24.1111111111111</c:v>
                </c:pt>
                <c:pt idx="17361">
                  <c:v>24.112500000000001</c:v>
                </c:pt>
                <c:pt idx="17362">
                  <c:v>24.113888888888901</c:v>
                </c:pt>
                <c:pt idx="17363">
                  <c:v>24.115277777777798</c:v>
                </c:pt>
                <c:pt idx="17364">
                  <c:v>24.116666666666699</c:v>
                </c:pt>
                <c:pt idx="17365">
                  <c:v>24.1180555555556</c:v>
                </c:pt>
                <c:pt idx="17366">
                  <c:v>24.119444444444401</c:v>
                </c:pt>
                <c:pt idx="17367">
                  <c:v>24.120833333333302</c:v>
                </c:pt>
                <c:pt idx="17368">
                  <c:v>24.122222222222199</c:v>
                </c:pt>
                <c:pt idx="17369">
                  <c:v>24.123611111111099</c:v>
                </c:pt>
                <c:pt idx="17370">
                  <c:v>24.125</c:v>
                </c:pt>
                <c:pt idx="17371">
                  <c:v>24.126388888888901</c:v>
                </c:pt>
                <c:pt idx="17372">
                  <c:v>24.127777777777801</c:v>
                </c:pt>
                <c:pt idx="17373">
                  <c:v>24.129166666666698</c:v>
                </c:pt>
                <c:pt idx="17374">
                  <c:v>24.130555555555599</c:v>
                </c:pt>
                <c:pt idx="17375">
                  <c:v>24.1319444444444</c:v>
                </c:pt>
                <c:pt idx="17376">
                  <c:v>24.133333333333301</c:v>
                </c:pt>
                <c:pt idx="17377">
                  <c:v>24.134722222222202</c:v>
                </c:pt>
                <c:pt idx="17378">
                  <c:v>24.136111111111099</c:v>
                </c:pt>
                <c:pt idx="17379">
                  <c:v>24.137499999999999</c:v>
                </c:pt>
                <c:pt idx="17380">
                  <c:v>24.1388888888889</c:v>
                </c:pt>
                <c:pt idx="17381">
                  <c:v>24.140277777777801</c:v>
                </c:pt>
                <c:pt idx="17382">
                  <c:v>24.141666666666701</c:v>
                </c:pt>
                <c:pt idx="17383">
                  <c:v>24.143055555555598</c:v>
                </c:pt>
                <c:pt idx="17384">
                  <c:v>24.1444444444444</c:v>
                </c:pt>
                <c:pt idx="17385">
                  <c:v>24.1458333333333</c:v>
                </c:pt>
                <c:pt idx="17386">
                  <c:v>24.147222222222201</c:v>
                </c:pt>
                <c:pt idx="17387">
                  <c:v>24.148611111111101</c:v>
                </c:pt>
                <c:pt idx="17388">
                  <c:v>24.15</c:v>
                </c:pt>
                <c:pt idx="17389">
                  <c:v>24.151388888888899</c:v>
                </c:pt>
                <c:pt idx="17390">
                  <c:v>24.1527777777778</c:v>
                </c:pt>
                <c:pt idx="17391">
                  <c:v>24.154166666666701</c:v>
                </c:pt>
                <c:pt idx="17392">
                  <c:v>24.155555555555601</c:v>
                </c:pt>
                <c:pt idx="17393">
                  <c:v>24.156944444444399</c:v>
                </c:pt>
                <c:pt idx="17394">
                  <c:v>24.158333333333299</c:v>
                </c:pt>
                <c:pt idx="17395">
                  <c:v>24.1597222222222</c:v>
                </c:pt>
                <c:pt idx="17396">
                  <c:v>24.161111111111101</c:v>
                </c:pt>
                <c:pt idx="17397">
                  <c:v>24.162500000000001</c:v>
                </c:pt>
                <c:pt idx="17398">
                  <c:v>24.163888888888899</c:v>
                </c:pt>
                <c:pt idx="17399">
                  <c:v>24.165277777777799</c:v>
                </c:pt>
                <c:pt idx="17400">
                  <c:v>24.1666666666667</c:v>
                </c:pt>
                <c:pt idx="17401">
                  <c:v>24.1680555555556</c:v>
                </c:pt>
                <c:pt idx="17402">
                  <c:v>24.169444444444402</c:v>
                </c:pt>
                <c:pt idx="17403">
                  <c:v>24.170833333333299</c:v>
                </c:pt>
                <c:pt idx="17404">
                  <c:v>24.172222222222199</c:v>
                </c:pt>
                <c:pt idx="17405">
                  <c:v>24.1736111111111</c:v>
                </c:pt>
                <c:pt idx="17406">
                  <c:v>24.175000000000001</c:v>
                </c:pt>
                <c:pt idx="17407">
                  <c:v>24.176388888888901</c:v>
                </c:pt>
                <c:pt idx="17408">
                  <c:v>24.177777777777798</c:v>
                </c:pt>
                <c:pt idx="17409">
                  <c:v>24.179166666666699</c:v>
                </c:pt>
                <c:pt idx="17410">
                  <c:v>24.1805555555556</c:v>
                </c:pt>
                <c:pt idx="17411">
                  <c:v>24.181944444444401</c:v>
                </c:pt>
                <c:pt idx="17412">
                  <c:v>24.183333333333302</c:v>
                </c:pt>
                <c:pt idx="17413">
                  <c:v>24.184722222222199</c:v>
                </c:pt>
                <c:pt idx="17414">
                  <c:v>24.186111111111099</c:v>
                </c:pt>
                <c:pt idx="17415">
                  <c:v>24.1875</c:v>
                </c:pt>
                <c:pt idx="17416">
                  <c:v>24.188888888888901</c:v>
                </c:pt>
                <c:pt idx="17417">
                  <c:v>24.190277777777801</c:v>
                </c:pt>
                <c:pt idx="17418">
                  <c:v>24.191666666666698</c:v>
                </c:pt>
                <c:pt idx="17419">
                  <c:v>24.193055555555599</c:v>
                </c:pt>
                <c:pt idx="17420">
                  <c:v>24.1944444444444</c:v>
                </c:pt>
                <c:pt idx="17421">
                  <c:v>24.195833333333301</c:v>
                </c:pt>
                <c:pt idx="17422">
                  <c:v>24.197222222222202</c:v>
                </c:pt>
                <c:pt idx="17423">
                  <c:v>24.198611111111099</c:v>
                </c:pt>
                <c:pt idx="17424">
                  <c:v>24.2</c:v>
                </c:pt>
                <c:pt idx="17425">
                  <c:v>24.2013888888889</c:v>
                </c:pt>
                <c:pt idx="17426">
                  <c:v>24.202777777777801</c:v>
                </c:pt>
                <c:pt idx="17427">
                  <c:v>24.204166666666701</c:v>
                </c:pt>
                <c:pt idx="17428">
                  <c:v>24.205555555555598</c:v>
                </c:pt>
                <c:pt idx="17429">
                  <c:v>24.2069444444444</c:v>
                </c:pt>
                <c:pt idx="17430">
                  <c:v>24.2083333333333</c:v>
                </c:pt>
                <c:pt idx="17431">
                  <c:v>24.209722222222201</c:v>
                </c:pt>
                <c:pt idx="17432">
                  <c:v>24.211111111111101</c:v>
                </c:pt>
                <c:pt idx="17433">
                  <c:v>24.212499999999999</c:v>
                </c:pt>
                <c:pt idx="17434">
                  <c:v>24.213888888888899</c:v>
                </c:pt>
                <c:pt idx="17435">
                  <c:v>24.2152777777778</c:v>
                </c:pt>
                <c:pt idx="17436">
                  <c:v>24.216666666666701</c:v>
                </c:pt>
                <c:pt idx="17437">
                  <c:v>24.218055555555601</c:v>
                </c:pt>
                <c:pt idx="17438">
                  <c:v>24.219444444444399</c:v>
                </c:pt>
                <c:pt idx="17439">
                  <c:v>24.220833333333299</c:v>
                </c:pt>
                <c:pt idx="17440">
                  <c:v>24.2222222222222</c:v>
                </c:pt>
                <c:pt idx="17441">
                  <c:v>24.223611111111101</c:v>
                </c:pt>
                <c:pt idx="17442">
                  <c:v>24.225000000000001</c:v>
                </c:pt>
                <c:pt idx="17443">
                  <c:v>24.226388888888899</c:v>
                </c:pt>
                <c:pt idx="17444">
                  <c:v>24.227777777777799</c:v>
                </c:pt>
                <c:pt idx="17445">
                  <c:v>24.2291666666667</c:v>
                </c:pt>
                <c:pt idx="17446">
                  <c:v>24.2305555555556</c:v>
                </c:pt>
                <c:pt idx="17447">
                  <c:v>24.231944444444402</c:v>
                </c:pt>
                <c:pt idx="17448">
                  <c:v>24.233333333333299</c:v>
                </c:pt>
                <c:pt idx="17449">
                  <c:v>24.234722222222199</c:v>
                </c:pt>
                <c:pt idx="17450">
                  <c:v>24.2361111111111</c:v>
                </c:pt>
                <c:pt idx="17451">
                  <c:v>24.237500000000001</c:v>
                </c:pt>
                <c:pt idx="17452">
                  <c:v>24.238888888888901</c:v>
                </c:pt>
                <c:pt idx="17453">
                  <c:v>24.240277777777798</c:v>
                </c:pt>
                <c:pt idx="17454">
                  <c:v>24.241666666666699</c:v>
                </c:pt>
                <c:pt idx="17455">
                  <c:v>24.2430555555556</c:v>
                </c:pt>
                <c:pt idx="17456">
                  <c:v>24.244444444444401</c:v>
                </c:pt>
                <c:pt idx="17457">
                  <c:v>24.245833333333302</c:v>
                </c:pt>
                <c:pt idx="17458">
                  <c:v>24.247222222222199</c:v>
                </c:pt>
                <c:pt idx="17459">
                  <c:v>24.248611111111099</c:v>
                </c:pt>
                <c:pt idx="17460">
                  <c:v>24.25</c:v>
                </c:pt>
                <c:pt idx="17461">
                  <c:v>24.251388888888901</c:v>
                </c:pt>
                <c:pt idx="17462">
                  <c:v>24.252777777777801</c:v>
                </c:pt>
                <c:pt idx="17463">
                  <c:v>24.254166666666698</c:v>
                </c:pt>
                <c:pt idx="17464">
                  <c:v>24.255555555555599</c:v>
                </c:pt>
                <c:pt idx="17465">
                  <c:v>24.2569444444444</c:v>
                </c:pt>
                <c:pt idx="17466">
                  <c:v>24.258333333333301</c:v>
                </c:pt>
                <c:pt idx="17467">
                  <c:v>24.259722222222202</c:v>
                </c:pt>
                <c:pt idx="17468">
                  <c:v>24.261111111111099</c:v>
                </c:pt>
                <c:pt idx="17469">
                  <c:v>24.262499999999999</c:v>
                </c:pt>
                <c:pt idx="17470">
                  <c:v>24.2638888888889</c:v>
                </c:pt>
                <c:pt idx="17471">
                  <c:v>24.265277777777801</c:v>
                </c:pt>
                <c:pt idx="17472">
                  <c:v>24.266666666666701</c:v>
                </c:pt>
                <c:pt idx="17473">
                  <c:v>24.268055555555598</c:v>
                </c:pt>
                <c:pt idx="17474">
                  <c:v>24.2694444444444</c:v>
                </c:pt>
                <c:pt idx="17475">
                  <c:v>24.2708333333333</c:v>
                </c:pt>
                <c:pt idx="17476">
                  <c:v>24.272222222222201</c:v>
                </c:pt>
                <c:pt idx="17477">
                  <c:v>24.273611111111101</c:v>
                </c:pt>
                <c:pt idx="17478">
                  <c:v>24.274999999999999</c:v>
                </c:pt>
                <c:pt idx="17479">
                  <c:v>24.276388888888899</c:v>
                </c:pt>
                <c:pt idx="17480">
                  <c:v>24.2777777777778</c:v>
                </c:pt>
                <c:pt idx="17481">
                  <c:v>24.279166666666701</c:v>
                </c:pt>
                <c:pt idx="17482">
                  <c:v>24.280555555555601</c:v>
                </c:pt>
                <c:pt idx="17483">
                  <c:v>24.281944444444399</c:v>
                </c:pt>
                <c:pt idx="17484">
                  <c:v>24.283333333333299</c:v>
                </c:pt>
                <c:pt idx="17485">
                  <c:v>24.2847222222222</c:v>
                </c:pt>
                <c:pt idx="17486">
                  <c:v>24.286111111111101</c:v>
                </c:pt>
                <c:pt idx="17487">
                  <c:v>24.287500000000001</c:v>
                </c:pt>
                <c:pt idx="17488">
                  <c:v>24.288888888888899</c:v>
                </c:pt>
                <c:pt idx="17489">
                  <c:v>24.290277777777799</c:v>
                </c:pt>
                <c:pt idx="17490">
                  <c:v>24.2916666666667</c:v>
                </c:pt>
                <c:pt idx="17491">
                  <c:v>24.2930555555556</c:v>
                </c:pt>
                <c:pt idx="17492">
                  <c:v>24.294444444444402</c:v>
                </c:pt>
                <c:pt idx="17493">
                  <c:v>24.295833333333299</c:v>
                </c:pt>
                <c:pt idx="17494">
                  <c:v>24.297222222222199</c:v>
                </c:pt>
                <c:pt idx="17495">
                  <c:v>24.2986111111111</c:v>
                </c:pt>
                <c:pt idx="17496">
                  <c:v>24.3</c:v>
                </c:pt>
                <c:pt idx="17497">
                  <c:v>24.301388888888901</c:v>
                </c:pt>
                <c:pt idx="17498">
                  <c:v>24.302777777777798</c:v>
                </c:pt>
                <c:pt idx="17499">
                  <c:v>24.304166666666699</c:v>
                </c:pt>
                <c:pt idx="17500">
                  <c:v>24.3055555555556</c:v>
                </c:pt>
                <c:pt idx="17501">
                  <c:v>24.306944444444401</c:v>
                </c:pt>
                <c:pt idx="17502">
                  <c:v>24.308333333333302</c:v>
                </c:pt>
                <c:pt idx="17503">
                  <c:v>24.309722222222199</c:v>
                </c:pt>
                <c:pt idx="17504">
                  <c:v>24.311111111111099</c:v>
                </c:pt>
                <c:pt idx="17505">
                  <c:v>24.3125</c:v>
                </c:pt>
                <c:pt idx="17506">
                  <c:v>24.313888888888901</c:v>
                </c:pt>
                <c:pt idx="17507">
                  <c:v>24.315277777777801</c:v>
                </c:pt>
                <c:pt idx="17508">
                  <c:v>24.316666666666698</c:v>
                </c:pt>
                <c:pt idx="17509">
                  <c:v>24.318055555555599</c:v>
                </c:pt>
                <c:pt idx="17510">
                  <c:v>24.3194444444444</c:v>
                </c:pt>
                <c:pt idx="17511">
                  <c:v>24.320833333333301</c:v>
                </c:pt>
                <c:pt idx="17512">
                  <c:v>24.322222222222202</c:v>
                </c:pt>
                <c:pt idx="17513">
                  <c:v>24.323611111111099</c:v>
                </c:pt>
                <c:pt idx="17514">
                  <c:v>24.324999999999999</c:v>
                </c:pt>
                <c:pt idx="17515">
                  <c:v>24.3263888888889</c:v>
                </c:pt>
                <c:pt idx="17516">
                  <c:v>24.327777777777801</c:v>
                </c:pt>
                <c:pt idx="17517">
                  <c:v>24.329166666666701</c:v>
                </c:pt>
                <c:pt idx="17518">
                  <c:v>24.330555555555598</c:v>
                </c:pt>
                <c:pt idx="17519">
                  <c:v>24.3319444444444</c:v>
                </c:pt>
                <c:pt idx="17520">
                  <c:v>24.3333333333333</c:v>
                </c:pt>
                <c:pt idx="17521">
                  <c:v>24.334722222222201</c:v>
                </c:pt>
                <c:pt idx="17522">
                  <c:v>24.336111111111101</c:v>
                </c:pt>
                <c:pt idx="17523">
                  <c:v>24.337499999999999</c:v>
                </c:pt>
                <c:pt idx="17524">
                  <c:v>24.338888888888899</c:v>
                </c:pt>
                <c:pt idx="17525">
                  <c:v>24.3402777777778</c:v>
                </c:pt>
                <c:pt idx="17526">
                  <c:v>24.341666666666701</c:v>
                </c:pt>
                <c:pt idx="17527">
                  <c:v>24.343055555555601</c:v>
                </c:pt>
                <c:pt idx="17528">
                  <c:v>24.344444444444399</c:v>
                </c:pt>
                <c:pt idx="17529">
                  <c:v>24.345833333333299</c:v>
                </c:pt>
                <c:pt idx="17530">
                  <c:v>24.3472222222222</c:v>
                </c:pt>
                <c:pt idx="17531">
                  <c:v>24.348611111111101</c:v>
                </c:pt>
                <c:pt idx="17532">
                  <c:v>24.35</c:v>
                </c:pt>
                <c:pt idx="17533">
                  <c:v>24.351388888888899</c:v>
                </c:pt>
                <c:pt idx="17534">
                  <c:v>24.352777777777799</c:v>
                </c:pt>
                <c:pt idx="17535">
                  <c:v>24.3541666666667</c:v>
                </c:pt>
                <c:pt idx="17536">
                  <c:v>24.3555555555556</c:v>
                </c:pt>
                <c:pt idx="17537">
                  <c:v>24.356944444444402</c:v>
                </c:pt>
                <c:pt idx="17538">
                  <c:v>24.358333333333299</c:v>
                </c:pt>
                <c:pt idx="17539">
                  <c:v>24.359722222222199</c:v>
                </c:pt>
                <c:pt idx="17540">
                  <c:v>24.3611111111111</c:v>
                </c:pt>
                <c:pt idx="17541">
                  <c:v>24.362500000000001</c:v>
                </c:pt>
                <c:pt idx="17542">
                  <c:v>24.363888888888901</c:v>
                </c:pt>
                <c:pt idx="17543">
                  <c:v>24.365277777777798</c:v>
                </c:pt>
                <c:pt idx="17544">
                  <c:v>24.366666666666699</c:v>
                </c:pt>
                <c:pt idx="17545">
                  <c:v>24.3680555555556</c:v>
                </c:pt>
                <c:pt idx="17546">
                  <c:v>24.369444444444401</c:v>
                </c:pt>
                <c:pt idx="17547">
                  <c:v>24.370833333333302</c:v>
                </c:pt>
                <c:pt idx="17548">
                  <c:v>24.372222222222199</c:v>
                </c:pt>
                <c:pt idx="17549">
                  <c:v>24.373611111111099</c:v>
                </c:pt>
                <c:pt idx="17550">
                  <c:v>24.375</c:v>
                </c:pt>
                <c:pt idx="17551">
                  <c:v>24.376388888888901</c:v>
                </c:pt>
                <c:pt idx="17552">
                  <c:v>24.377777777777801</c:v>
                </c:pt>
                <c:pt idx="17553">
                  <c:v>24.379166666666698</c:v>
                </c:pt>
                <c:pt idx="17554">
                  <c:v>24.380555555555599</c:v>
                </c:pt>
                <c:pt idx="17555">
                  <c:v>24.3819444444444</c:v>
                </c:pt>
                <c:pt idx="17556">
                  <c:v>24.383333333333301</c:v>
                </c:pt>
                <c:pt idx="17557">
                  <c:v>24.384722222222202</c:v>
                </c:pt>
                <c:pt idx="17558">
                  <c:v>24.386111111111099</c:v>
                </c:pt>
                <c:pt idx="17559">
                  <c:v>24.387499999999999</c:v>
                </c:pt>
                <c:pt idx="17560">
                  <c:v>24.3888888888889</c:v>
                </c:pt>
                <c:pt idx="17561">
                  <c:v>24.390277777777801</c:v>
                </c:pt>
                <c:pt idx="17562">
                  <c:v>24.391666666666701</c:v>
                </c:pt>
                <c:pt idx="17563">
                  <c:v>24.393055555555598</c:v>
                </c:pt>
                <c:pt idx="17564">
                  <c:v>24.3944444444444</c:v>
                </c:pt>
                <c:pt idx="17565">
                  <c:v>24.3958333333333</c:v>
                </c:pt>
                <c:pt idx="17566">
                  <c:v>24.397222222222201</c:v>
                </c:pt>
                <c:pt idx="17567">
                  <c:v>24.398611111111101</c:v>
                </c:pt>
                <c:pt idx="17568">
                  <c:v>24.4</c:v>
                </c:pt>
                <c:pt idx="17569">
                  <c:v>24.401388888888899</c:v>
                </c:pt>
                <c:pt idx="17570">
                  <c:v>24.4027777777778</c:v>
                </c:pt>
                <c:pt idx="17571">
                  <c:v>24.404166666666701</c:v>
                </c:pt>
                <c:pt idx="17572">
                  <c:v>24.405555555555601</c:v>
                </c:pt>
                <c:pt idx="17573">
                  <c:v>24.406944444444399</c:v>
                </c:pt>
                <c:pt idx="17574">
                  <c:v>24.408333333333299</c:v>
                </c:pt>
                <c:pt idx="17575">
                  <c:v>24.4097222222222</c:v>
                </c:pt>
                <c:pt idx="17576">
                  <c:v>24.411111111111101</c:v>
                </c:pt>
                <c:pt idx="17577">
                  <c:v>24.412500000000001</c:v>
                </c:pt>
                <c:pt idx="17578">
                  <c:v>24.413888888888899</c:v>
                </c:pt>
                <c:pt idx="17579">
                  <c:v>24.415277777777799</c:v>
                </c:pt>
                <c:pt idx="17580">
                  <c:v>24.4166666666667</c:v>
                </c:pt>
                <c:pt idx="17581">
                  <c:v>24.4180555555556</c:v>
                </c:pt>
                <c:pt idx="17582">
                  <c:v>24.419444444444402</c:v>
                </c:pt>
                <c:pt idx="17583">
                  <c:v>24.420833333333299</c:v>
                </c:pt>
                <c:pt idx="17584">
                  <c:v>24.422222222222199</c:v>
                </c:pt>
                <c:pt idx="17585">
                  <c:v>24.4236111111111</c:v>
                </c:pt>
                <c:pt idx="17586">
                  <c:v>24.425000000000001</c:v>
                </c:pt>
                <c:pt idx="17587">
                  <c:v>24.426388888888901</c:v>
                </c:pt>
                <c:pt idx="17588">
                  <c:v>24.427777777777798</c:v>
                </c:pt>
                <c:pt idx="17589">
                  <c:v>24.429166666666699</c:v>
                </c:pt>
                <c:pt idx="17590">
                  <c:v>24.4305555555556</c:v>
                </c:pt>
                <c:pt idx="17591">
                  <c:v>24.431944444444401</c:v>
                </c:pt>
                <c:pt idx="17592">
                  <c:v>24.433333333333302</c:v>
                </c:pt>
                <c:pt idx="17593">
                  <c:v>24.434722222222199</c:v>
                </c:pt>
                <c:pt idx="17594">
                  <c:v>24.436111111111099</c:v>
                </c:pt>
                <c:pt idx="17595">
                  <c:v>24.4375</c:v>
                </c:pt>
                <c:pt idx="17596">
                  <c:v>24.438888888888901</c:v>
                </c:pt>
                <c:pt idx="17597">
                  <c:v>24.440277777777801</c:v>
                </c:pt>
                <c:pt idx="17598">
                  <c:v>24.441666666666698</c:v>
                </c:pt>
                <c:pt idx="17599">
                  <c:v>24.443055555555599</c:v>
                </c:pt>
                <c:pt idx="17600">
                  <c:v>24.4444444444444</c:v>
                </c:pt>
                <c:pt idx="17601">
                  <c:v>24.445833333333301</c:v>
                </c:pt>
                <c:pt idx="17602">
                  <c:v>24.447222222222202</c:v>
                </c:pt>
                <c:pt idx="17603">
                  <c:v>24.448611111111099</c:v>
                </c:pt>
                <c:pt idx="17604">
                  <c:v>24.45</c:v>
                </c:pt>
                <c:pt idx="17605">
                  <c:v>24.4513888888889</c:v>
                </c:pt>
                <c:pt idx="17606">
                  <c:v>24.452777777777801</c:v>
                </c:pt>
                <c:pt idx="17607">
                  <c:v>24.454166666666701</c:v>
                </c:pt>
                <c:pt idx="17608">
                  <c:v>24.455555555555598</c:v>
                </c:pt>
                <c:pt idx="17609">
                  <c:v>24.4569444444444</c:v>
                </c:pt>
                <c:pt idx="17610">
                  <c:v>24.4583333333333</c:v>
                </c:pt>
                <c:pt idx="17611">
                  <c:v>24.459722222222201</c:v>
                </c:pt>
                <c:pt idx="17612">
                  <c:v>24.461111111111101</c:v>
                </c:pt>
                <c:pt idx="17613">
                  <c:v>24.462499999999999</c:v>
                </c:pt>
                <c:pt idx="17614">
                  <c:v>24.463888888888899</c:v>
                </c:pt>
                <c:pt idx="17615">
                  <c:v>24.4652777777778</c:v>
                </c:pt>
                <c:pt idx="17616">
                  <c:v>24.466666666666701</c:v>
                </c:pt>
                <c:pt idx="17617">
                  <c:v>24.468055555555601</c:v>
                </c:pt>
                <c:pt idx="17618">
                  <c:v>24.469444444444399</c:v>
                </c:pt>
                <c:pt idx="17619">
                  <c:v>24.470833333333299</c:v>
                </c:pt>
                <c:pt idx="17620">
                  <c:v>24.4722222222222</c:v>
                </c:pt>
                <c:pt idx="17621">
                  <c:v>24.473611111111101</c:v>
                </c:pt>
                <c:pt idx="17622">
                  <c:v>24.475000000000001</c:v>
                </c:pt>
                <c:pt idx="17623">
                  <c:v>24.476388888888899</c:v>
                </c:pt>
                <c:pt idx="17624">
                  <c:v>24.477777777777799</c:v>
                </c:pt>
                <c:pt idx="17625">
                  <c:v>24.4791666666667</c:v>
                </c:pt>
                <c:pt idx="17626">
                  <c:v>24.4805555555556</c:v>
                </c:pt>
                <c:pt idx="17627">
                  <c:v>24.481944444444402</c:v>
                </c:pt>
                <c:pt idx="17628">
                  <c:v>24.483333333333299</c:v>
                </c:pt>
                <c:pt idx="17629">
                  <c:v>24.484722222222199</c:v>
                </c:pt>
                <c:pt idx="17630">
                  <c:v>24.4861111111111</c:v>
                </c:pt>
                <c:pt idx="17631">
                  <c:v>24.487500000000001</c:v>
                </c:pt>
                <c:pt idx="17632">
                  <c:v>24.488888888888901</c:v>
                </c:pt>
                <c:pt idx="17633">
                  <c:v>24.490277777777798</c:v>
                </c:pt>
                <c:pt idx="17634">
                  <c:v>24.491666666666699</c:v>
                </c:pt>
                <c:pt idx="17635">
                  <c:v>24.4930555555556</c:v>
                </c:pt>
                <c:pt idx="17636">
                  <c:v>24.494444444444401</c:v>
                </c:pt>
                <c:pt idx="17637">
                  <c:v>24.495833333333302</c:v>
                </c:pt>
                <c:pt idx="17638">
                  <c:v>24.497222222222199</c:v>
                </c:pt>
                <c:pt idx="17639">
                  <c:v>24.498611111111099</c:v>
                </c:pt>
                <c:pt idx="17640">
                  <c:v>24.5</c:v>
                </c:pt>
                <c:pt idx="17641">
                  <c:v>24.501388888888901</c:v>
                </c:pt>
                <c:pt idx="17642">
                  <c:v>24.502777777777801</c:v>
                </c:pt>
                <c:pt idx="17643">
                  <c:v>24.504166666666698</c:v>
                </c:pt>
                <c:pt idx="17644">
                  <c:v>24.505555555555599</c:v>
                </c:pt>
                <c:pt idx="17645">
                  <c:v>24.5069444444444</c:v>
                </c:pt>
                <c:pt idx="17646">
                  <c:v>24.508333333333301</c:v>
                </c:pt>
                <c:pt idx="17647">
                  <c:v>24.509722222222202</c:v>
                </c:pt>
                <c:pt idx="17648">
                  <c:v>24.511111111111099</c:v>
                </c:pt>
                <c:pt idx="17649">
                  <c:v>24.512499999999999</c:v>
                </c:pt>
                <c:pt idx="17650">
                  <c:v>24.5138888888889</c:v>
                </c:pt>
                <c:pt idx="17651">
                  <c:v>24.515277777777801</c:v>
                </c:pt>
                <c:pt idx="17652">
                  <c:v>24.516666666666701</c:v>
                </c:pt>
                <c:pt idx="17653">
                  <c:v>24.518055555555598</c:v>
                </c:pt>
                <c:pt idx="17654">
                  <c:v>24.5194444444444</c:v>
                </c:pt>
                <c:pt idx="17655">
                  <c:v>24.5208333333333</c:v>
                </c:pt>
                <c:pt idx="17656">
                  <c:v>24.522222222222201</c:v>
                </c:pt>
                <c:pt idx="17657">
                  <c:v>24.523611111111101</c:v>
                </c:pt>
                <c:pt idx="17658">
                  <c:v>24.524999999999999</c:v>
                </c:pt>
                <c:pt idx="17659">
                  <c:v>24.526388888888899</c:v>
                </c:pt>
                <c:pt idx="17660">
                  <c:v>24.5277777777778</c:v>
                </c:pt>
                <c:pt idx="17661">
                  <c:v>24.529166666666701</c:v>
                </c:pt>
                <c:pt idx="17662">
                  <c:v>24.530555555555601</c:v>
                </c:pt>
                <c:pt idx="17663">
                  <c:v>24.531944444444399</c:v>
                </c:pt>
                <c:pt idx="17664">
                  <c:v>24.533333333333299</c:v>
                </c:pt>
                <c:pt idx="17665">
                  <c:v>24.5347222222222</c:v>
                </c:pt>
                <c:pt idx="17666">
                  <c:v>24.536111111111101</c:v>
                </c:pt>
                <c:pt idx="17667">
                  <c:v>24.537500000000001</c:v>
                </c:pt>
                <c:pt idx="17668">
                  <c:v>24.538888888888899</c:v>
                </c:pt>
                <c:pt idx="17669">
                  <c:v>24.540277777777799</c:v>
                </c:pt>
                <c:pt idx="17670">
                  <c:v>24.5416666666667</c:v>
                </c:pt>
                <c:pt idx="17671">
                  <c:v>24.5430555555556</c:v>
                </c:pt>
                <c:pt idx="17672">
                  <c:v>24.544444444444402</c:v>
                </c:pt>
                <c:pt idx="17673">
                  <c:v>24.545833333333299</c:v>
                </c:pt>
                <c:pt idx="17674">
                  <c:v>24.547222222222199</c:v>
                </c:pt>
                <c:pt idx="17675">
                  <c:v>24.5486111111111</c:v>
                </c:pt>
                <c:pt idx="17676">
                  <c:v>24.55</c:v>
                </c:pt>
                <c:pt idx="17677">
                  <c:v>24.551388888888901</c:v>
                </c:pt>
                <c:pt idx="17678">
                  <c:v>24.552777777777798</c:v>
                </c:pt>
                <c:pt idx="17679">
                  <c:v>24.554166666666699</c:v>
                </c:pt>
                <c:pt idx="17680">
                  <c:v>24.5555555555556</c:v>
                </c:pt>
                <c:pt idx="17681">
                  <c:v>24.556944444444401</c:v>
                </c:pt>
                <c:pt idx="17682">
                  <c:v>24.558333333333302</c:v>
                </c:pt>
                <c:pt idx="17683">
                  <c:v>24.559722222222199</c:v>
                </c:pt>
                <c:pt idx="17684">
                  <c:v>24.561111111111099</c:v>
                </c:pt>
                <c:pt idx="17685">
                  <c:v>24.5625</c:v>
                </c:pt>
                <c:pt idx="17686">
                  <c:v>24.563888888888901</c:v>
                </c:pt>
                <c:pt idx="17687">
                  <c:v>24.565277777777801</c:v>
                </c:pt>
                <c:pt idx="17688">
                  <c:v>24.566666666666698</c:v>
                </c:pt>
                <c:pt idx="17689">
                  <c:v>24.568055555555599</c:v>
                </c:pt>
                <c:pt idx="17690">
                  <c:v>24.5694444444444</c:v>
                </c:pt>
                <c:pt idx="17691">
                  <c:v>24.570833333333301</c:v>
                </c:pt>
                <c:pt idx="17692">
                  <c:v>24.572222222222202</c:v>
                </c:pt>
                <c:pt idx="17693">
                  <c:v>24.573611111111099</c:v>
                </c:pt>
                <c:pt idx="17694">
                  <c:v>24.574999999999999</c:v>
                </c:pt>
                <c:pt idx="17695">
                  <c:v>24.5763888888889</c:v>
                </c:pt>
                <c:pt idx="17696">
                  <c:v>24.577777777777801</c:v>
                </c:pt>
                <c:pt idx="17697">
                  <c:v>24.579166666666701</c:v>
                </c:pt>
                <c:pt idx="17698">
                  <c:v>24.580555555555598</c:v>
                </c:pt>
                <c:pt idx="17699">
                  <c:v>24.5819444444444</c:v>
                </c:pt>
                <c:pt idx="17700">
                  <c:v>24.5833333333333</c:v>
                </c:pt>
                <c:pt idx="17701">
                  <c:v>24.584722222222201</c:v>
                </c:pt>
                <c:pt idx="17702">
                  <c:v>24.586111111111101</c:v>
                </c:pt>
                <c:pt idx="17703">
                  <c:v>24.587499999999999</c:v>
                </c:pt>
                <c:pt idx="17704">
                  <c:v>24.588888888888899</c:v>
                </c:pt>
                <c:pt idx="17705">
                  <c:v>24.5902777777778</c:v>
                </c:pt>
                <c:pt idx="17706">
                  <c:v>24.591666666666701</c:v>
                </c:pt>
                <c:pt idx="17707">
                  <c:v>24.593055555555601</c:v>
                </c:pt>
                <c:pt idx="17708">
                  <c:v>24.594444444444399</c:v>
                </c:pt>
                <c:pt idx="17709">
                  <c:v>24.595833333333299</c:v>
                </c:pt>
                <c:pt idx="17710">
                  <c:v>24.5972222222222</c:v>
                </c:pt>
                <c:pt idx="17711">
                  <c:v>24.598611111111101</c:v>
                </c:pt>
                <c:pt idx="17712">
                  <c:v>24.6</c:v>
                </c:pt>
                <c:pt idx="17713">
                  <c:v>24.601388888888899</c:v>
                </c:pt>
                <c:pt idx="17714">
                  <c:v>24.602777777777799</c:v>
                </c:pt>
                <c:pt idx="17715">
                  <c:v>24.6041666666667</c:v>
                </c:pt>
                <c:pt idx="17716">
                  <c:v>24.6055555555556</c:v>
                </c:pt>
                <c:pt idx="17717">
                  <c:v>24.606944444444402</c:v>
                </c:pt>
                <c:pt idx="17718">
                  <c:v>24.608333333333299</c:v>
                </c:pt>
                <c:pt idx="17719">
                  <c:v>24.609722222222199</c:v>
                </c:pt>
                <c:pt idx="17720">
                  <c:v>24.6111111111111</c:v>
                </c:pt>
                <c:pt idx="17721">
                  <c:v>24.612500000000001</c:v>
                </c:pt>
                <c:pt idx="17722">
                  <c:v>24.613888888888901</c:v>
                </c:pt>
                <c:pt idx="17723">
                  <c:v>24.615277777777798</c:v>
                </c:pt>
                <c:pt idx="17724">
                  <c:v>24.616666666666699</c:v>
                </c:pt>
                <c:pt idx="17725">
                  <c:v>24.6180555555556</c:v>
                </c:pt>
                <c:pt idx="17726">
                  <c:v>24.619444444444401</c:v>
                </c:pt>
                <c:pt idx="17727">
                  <c:v>24.620833333333302</c:v>
                </c:pt>
                <c:pt idx="17728">
                  <c:v>24.622222222222199</c:v>
                </c:pt>
                <c:pt idx="17729">
                  <c:v>24.623611111111099</c:v>
                </c:pt>
                <c:pt idx="17730">
                  <c:v>24.625</c:v>
                </c:pt>
                <c:pt idx="17731">
                  <c:v>24.626388888888901</c:v>
                </c:pt>
                <c:pt idx="17732">
                  <c:v>24.627777777777801</c:v>
                </c:pt>
                <c:pt idx="17733">
                  <c:v>24.629166666666698</c:v>
                </c:pt>
                <c:pt idx="17734">
                  <c:v>24.630555555555599</c:v>
                </c:pt>
                <c:pt idx="17735">
                  <c:v>24.6319444444444</c:v>
                </c:pt>
                <c:pt idx="17736">
                  <c:v>24.633333333333301</c:v>
                </c:pt>
                <c:pt idx="17737">
                  <c:v>24.634722222222202</c:v>
                </c:pt>
                <c:pt idx="17738">
                  <c:v>24.636111111111099</c:v>
                </c:pt>
                <c:pt idx="17739">
                  <c:v>24.637499999999999</c:v>
                </c:pt>
                <c:pt idx="17740">
                  <c:v>24.6388888888889</c:v>
                </c:pt>
                <c:pt idx="17741">
                  <c:v>24.640277777777801</c:v>
                </c:pt>
                <c:pt idx="17742">
                  <c:v>24.641666666666701</c:v>
                </c:pt>
                <c:pt idx="17743">
                  <c:v>24.643055555555598</c:v>
                </c:pt>
                <c:pt idx="17744">
                  <c:v>24.6444444444444</c:v>
                </c:pt>
                <c:pt idx="17745">
                  <c:v>24.6458333333333</c:v>
                </c:pt>
                <c:pt idx="17746">
                  <c:v>24.647222222222201</c:v>
                </c:pt>
                <c:pt idx="17747">
                  <c:v>24.648611111111101</c:v>
                </c:pt>
                <c:pt idx="17748">
                  <c:v>24.65</c:v>
                </c:pt>
                <c:pt idx="17749">
                  <c:v>24.651388888888899</c:v>
                </c:pt>
                <c:pt idx="17750">
                  <c:v>24.6527777777778</c:v>
                </c:pt>
                <c:pt idx="17751">
                  <c:v>24.654166666666701</c:v>
                </c:pt>
                <c:pt idx="17752">
                  <c:v>24.655555555555601</c:v>
                </c:pt>
                <c:pt idx="17753">
                  <c:v>24.656944444444399</c:v>
                </c:pt>
                <c:pt idx="17754">
                  <c:v>24.658333333333299</c:v>
                </c:pt>
                <c:pt idx="17755">
                  <c:v>24.6597222222222</c:v>
                </c:pt>
                <c:pt idx="17756">
                  <c:v>24.661111111111101</c:v>
                </c:pt>
                <c:pt idx="17757">
                  <c:v>24.662500000000001</c:v>
                </c:pt>
                <c:pt idx="17758">
                  <c:v>24.663888888888899</c:v>
                </c:pt>
                <c:pt idx="17759">
                  <c:v>24.665277777777799</c:v>
                </c:pt>
                <c:pt idx="17760">
                  <c:v>24.6666666666667</c:v>
                </c:pt>
                <c:pt idx="17761">
                  <c:v>24.6680555555556</c:v>
                </c:pt>
                <c:pt idx="17762">
                  <c:v>24.669444444444402</c:v>
                </c:pt>
                <c:pt idx="17763">
                  <c:v>24.670833333333299</c:v>
                </c:pt>
                <c:pt idx="17764">
                  <c:v>24.672222222222199</c:v>
                </c:pt>
                <c:pt idx="17765">
                  <c:v>24.6736111111111</c:v>
                </c:pt>
                <c:pt idx="17766">
                  <c:v>24.675000000000001</c:v>
                </c:pt>
                <c:pt idx="17767">
                  <c:v>24.676388888888901</c:v>
                </c:pt>
                <c:pt idx="17768">
                  <c:v>24.677777777777798</c:v>
                </c:pt>
                <c:pt idx="17769">
                  <c:v>24.679166666666699</c:v>
                </c:pt>
                <c:pt idx="17770">
                  <c:v>24.6805555555556</c:v>
                </c:pt>
                <c:pt idx="17771">
                  <c:v>24.681944444444401</c:v>
                </c:pt>
                <c:pt idx="17772">
                  <c:v>24.683333333333302</c:v>
                </c:pt>
                <c:pt idx="17773">
                  <c:v>24.684722222222199</c:v>
                </c:pt>
                <c:pt idx="17774">
                  <c:v>24.686111111111099</c:v>
                </c:pt>
                <c:pt idx="17775">
                  <c:v>24.6875</c:v>
                </c:pt>
                <c:pt idx="17776">
                  <c:v>24.688888888888901</c:v>
                </c:pt>
                <c:pt idx="17777">
                  <c:v>24.690277777777801</c:v>
                </c:pt>
                <c:pt idx="17778">
                  <c:v>24.691666666666698</c:v>
                </c:pt>
                <c:pt idx="17779">
                  <c:v>24.693055555555599</c:v>
                </c:pt>
                <c:pt idx="17780">
                  <c:v>24.6944444444444</c:v>
                </c:pt>
                <c:pt idx="17781">
                  <c:v>24.695833333333301</c:v>
                </c:pt>
                <c:pt idx="17782">
                  <c:v>24.697222222222202</c:v>
                </c:pt>
                <c:pt idx="17783">
                  <c:v>24.698611111111099</c:v>
                </c:pt>
                <c:pt idx="17784">
                  <c:v>24.7</c:v>
                </c:pt>
                <c:pt idx="17785">
                  <c:v>24.7013888888889</c:v>
                </c:pt>
                <c:pt idx="17786">
                  <c:v>24.702777777777801</c:v>
                </c:pt>
                <c:pt idx="17787">
                  <c:v>24.704166666666701</c:v>
                </c:pt>
                <c:pt idx="17788">
                  <c:v>24.705555555555598</c:v>
                </c:pt>
                <c:pt idx="17789">
                  <c:v>24.7069444444444</c:v>
                </c:pt>
                <c:pt idx="17790">
                  <c:v>24.7083333333333</c:v>
                </c:pt>
                <c:pt idx="17791">
                  <c:v>24.709722222222201</c:v>
                </c:pt>
                <c:pt idx="17792">
                  <c:v>24.711111111111101</c:v>
                </c:pt>
                <c:pt idx="17793">
                  <c:v>24.712499999999999</c:v>
                </c:pt>
                <c:pt idx="17794">
                  <c:v>24.713888888888899</c:v>
                </c:pt>
                <c:pt idx="17795">
                  <c:v>24.7152777777778</c:v>
                </c:pt>
                <c:pt idx="17796">
                  <c:v>24.716666666666701</c:v>
                </c:pt>
                <c:pt idx="17797">
                  <c:v>24.718055555555601</c:v>
                </c:pt>
                <c:pt idx="17798">
                  <c:v>24.719444444444399</c:v>
                </c:pt>
                <c:pt idx="17799">
                  <c:v>24.720833333333299</c:v>
                </c:pt>
                <c:pt idx="17800">
                  <c:v>24.7222222222222</c:v>
                </c:pt>
                <c:pt idx="17801">
                  <c:v>24.723611111111101</c:v>
                </c:pt>
                <c:pt idx="17802">
                  <c:v>24.725000000000001</c:v>
                </c:pt>
                <c:pt idx="17803">
                  <c:v>24.726388888888899</c:v>
                </c:pt>
                <c:pt idx="17804">
                  <c:v>24.727777777777799</c:v>
                </c:pt>
                <c:pt idx="17805">
                  <c:v>24.7291666666667</c:v>
                </c:pt>
                <c:pt idx="17806">
                  <c:v>24.7305555555556</c:v>
                </c:pt>
                <c:pt idx="17807">
                  <c:v>24.731944444444402</c:v>
                </c:pt>
                <c:pt idx="17808">
                  <c:v>24.733333333333299</c:v>
                </c:pt>
                <c:pt idx="17809">
                  <c:v>24.734722222222199</c:v>
                </c:pt>
                <c:pt idx="17810">
                  <c:v>24.7361111111111</c:v>
                </c:pt>
                <c:pt idx="17811">
                  <c:v>24.737500000000001</c:v>
                </c:pt>
                <c:pt idx="17812">
                  <c:v>24.738888888888901</c:v>
                </c:pt>
                <c:pt idx="17813">
                  <c:v>24.740277777777798</c:v>
                </c:pt>
                <c:pt idx="17814">
                  <c:v>24.741666666666699</c:v>
                </c:pt>
                <c:pt idx="17815">
                  <c:v>24.7430555555556</c:v>
                </c:pt>
                <c:pt idx="17816">
                  <c:v>24.744444444444401</c:v>
                </c:pt>
                <c:pt idx="17817">
                  <c:v>24.745833333333302</c:v>
                </c:pt>
                <c:pt idx="17818">
                  <c:v>24.747222222222199</c:v>
                </c:pt>
                <c:pt idx="17819">
                  <c:v>24.748611111111099</c:v>
                </c:pt>
                <c:pt idx="17820">
                  <c:v>24.75</c:v>
                </c:pt>
                <c:pt idx="17821">
                  <c:v>24.751388888888901</c:v>
                </c:pt>
                <c:pt idx="17822">
                  <c:v>24.752777777777801</c:v>
                </c:pt>
                <c:pt idx="17823">
                  <c:v>24.754166666666698</c:v>
                </c:pt>
                <c:pt idx="17824">
                  <c:v>24.755555555555599</c:v>
                </c:pt>
                <c:pt idx="17825">
                  <c:v>24.7569444444444</c:v>
                </c:pt>
                <c:pt idx="17826">
                  <c:v>24.758333333333301</c:v>
                </c:pt>
                <c:pt idx="17827">
                  <c:v>24.759722222222202</c:v>
                </c:pt>
                <c:pt idx="17828">
                  <c:v>24.761111111111099</c:v>
                </c:pt>
                <c:pt idx="17829">
                  <c:v>24.762499999999999</c:v>
                </c:pt>
                <c:pt idx="17830">
                  <c:v>24.7638888888889</c:v>
                </c:pt>
                <c:pt idx="17831">
                  <c:v>24.765277777777801</c:v>
                </c:pt>
                <c:pt idx="17832">
                  <c:v>24.766666666666701</c:v>
                </c:pt>
                <c:pt idx="17833">
                  <c:v>24.768055555555598</c:v>
                </c:pt>
                <c:pt idx="17834">
                  <c:v>24.7694444444444</c:v>
                </c:pt>
                <c:pt idx="17835">
                  <c:v>24.7708333333333</c:v>
                </c:pt>
                <c:pt idx="17836">
                  <c:v>24.772222222222201</c:v>
                </c:pt>
                <c:pt idx="17837">
                  <c:v>24.773611111111101</c:v>
                </c:pt>
                <c:pt idx="17838">
                  <c:v>24.774999999999999</c:v>
                </c:pt>
                <c:pt idx="17839">
                  <c:v>24.776388888888899</c:v>
                </c:pt>
                <c:pt idx="17840">
                  <c:v>24.7777777777778</c:v>
                </c:pt>
                <c:pt idx="17841">
                  <c:v>24.779166666666701</c:v>
                </c:pt>
                <c:pt idx="17842">
                  <c:v>24.780555555555601</c:v>
                </c:pt>
                <c:pt idx="17843">
                  <c:v>24.781944444444399</c:v>
                </c:pt>
                <c:pt idx="17844">
                  <c:v>24.783333333333299</c:v>
                </c:pt>
                <c:pt idx="17845">
                  <c:v>24.7847222222222</c:v>
                </c:pt>
                <c:pt idx="17846">
                  <c:v>24.786111111111101</c:v>
                </c:pt>
                <c:pt idx="17847">
                  <c:v>24.787500000000001</c:v>
                </c:pt>
                <c:pt idx="17848">
                  <c:v>24.788888888888899</c:v>
                </c:pt>
                <c:pt idx="17849">
                  <c:v>24.790277777777799</c:v>
                </c:pt>
                <c:pt idx="17850">
                  <c:v>24.7916666666667</c:v>
                </c:pt>
                <c:pt idx="17851">
                  <c:v>24.7930555555556</c:v>
                </c:pt>
                <c:pt idx="17852">
                  <c:v>24.794444444444402</c:v>
                </c:pt>
                <c:pt idx="17853">
                  <c:v>24.795833333333299</c:v>
                </c:pt>
                <c:pt idx="17854">
                  <c:v>24.797222222222199</c:v>
                </c:pt>
                <c:pt idx="17855">
                  <c:v>24.7986111111111</c:v>
                </c:pt>
                <c:pt idx="17856">
                  <c:v>24.8</c:v>
                </c:pt>
                <c:pt idx="17857">
                  <c:v>24.801388888888901</c:v>
                </c:pt>
                <c:pt idx="17858">
                  <c:v>24.802777777777798</c:v>
                </c:pt>
                <c:pt idx="17859">
                  <c:v>24.804166666666699</c:v>
                </c:pt>
                <c:pt idx="17860">
                  <c:v>24.8055555555556</c:v>
                </c:pt>
                <c:pt idx="17861">
                  <c:v>24.806944444444401</c:v>
                </c:pt>
                <c:pt idx="17862">
                  <c:v>24.808333333333302</c:v>
                </c:pt>
                <c:pt idx="17863">
                  <c:v>24.809722222222199</c:v>
                </c:pt>
                <c:pt idx="17864">
                  <c:v>24.811111111111099</c:v>
                </c:pt>
                <c:pt idx="17865">
                  <c:v>24.8125</c:v>
                </c:pt>
                <c:pt idx="17866">
                  <c:v>24.813888888888901</c:v>
                </c:pt>
                <c:pt idx="17867">
                  <c:v>24.815277777777801</c:v>
                </c:pt>
                <c:pt idx="17868">
                  <c:v>24.816666666666698</c:v>
                </c:pt>
                <c:pt idx="17869">
                  <c:v>24.818055555555599</c:v>
                </c:pt>
                <c:pt idx="17870">
                  <c:v>24.8194444444444</c:v>
                </c:pt>
                <c:pt idx="17871">
                  <c:v>24.820833333333301</c:v>
                </c:pt>
                <c:pt idx="17872">
                  <c:v>24.822222222222202</c:v>
                </c:pt>
                <c:pt idx="17873">
                  <c:v>24.823611111111099</c:v>
                </c:pt>
                <c:pt idx="17874">
                  <c:v>24.824999999999999</c:v>
                </c:pt>
                <c:pt idx="17875">
                  <c:v>24.8263888888889</c:v>
                </c:pt>
                <c:pt idx="17876">
                  <c:v>24.827777777777801</c:v>
                </c:pt>
                <c:pt idx="17877">
                  <c:v>24.829166666666701</c:v>
                </c:pt>
                <c:pt idx="17878">
                  <c:v>24.830555555555598</c:v>
                </c:pt>
                <c:pt idx="17879">
                  <c:v>24.8319444444444</c:v>
                </c:pt>
                <c:pt idx="17880">
                  <c:v>24.8333333333333</c:v>
                </c:pt>
                <c:pt idx="17881">
                  <c:v>24.834722222222201</c:v>
                </c:pt>
                <c:pt idx="17882">
                  <c:v>24.836111111111101</c:v>
                </c:pt>
                <c:pt idx="17883">
                  <c:v>24.837499999999999</c:v>
                </c:pt>
                <c:pt idx="17884">
                  <c:v>24.838888888888899</c:v>
                </c:pt>
                <c:pt idx="17885">
                  <c:v>24.8402777777778</c:v>
                </c:pt>
                <c:pt idx="17886">
                  <c:v>24.841666666666701</c:v>
                </c:pt>
                <c:pt idx="17887">
                  <c:v>24.843055555555601</c:v>
                </c:pt>
                <c:pt idx="17888">
                  <c:v>24.844444444444399</c:v>
                </c:pt>
                <c:pt idx="17889">
                  <c:v>24.845833333333299</c:v>
                </c:pt>
                <c:pt idx="17890">
                  <c:v>24.8472222222222</c:v>
                </c:pt>
                <c:pt idx="17891">
                  <c:v>24.848611111111101</c:v>
                </c:pt>
                <c:pt idx="17892">
                  <c:v>24.85</c:v>
                </c:pt>
                <c:pt idx="17893">
                  <c:v>24.851388888888899</c:v>
                </c:pt>
                <c:pt idx="17894">
                  <c:v>24.852777777777799</c:v>
                </c:pt>
                <c:pt idx="17895">
                  <c:v>24.8541666666667</c:v>
                </c:pt>
                <c:pt idx="17896">
                  <c:v>24.8555555555556</c:v>
                </c:pt>
                <c:pt idx="17897">
                  <c:v>24.856944444444402</c:v>
                </c:pt>
                <c:pt idx="17898">
                  <c:v>24.858333333333299</c:v>
                </c:pt>
                <c:pt idx="17899">
                  <c:v>24.859722222222199</c:v>
                </c:pt>
                <c:pt idx="17900">
                  <c:v>24.8611111111111</c:v>
                </c:pt>
                <c:pt idx="17901">
                  <c:v>24.862500000000001</c:v>
                </c:pt>
                <c:pt idx="17902">
                  <c:v>24.863888888888901</c:v>
                </c:pt>
                <c:pt idx="17903">
                  <c:v>24.865277777777798</c:v>
                </c:pt>
                <c:pt idx="17904">
                  <c:v>24.866666666666699</c:v>
                </c:pt>
                <c:pt idx="17905">
                  <c:v>24.8680555555556</c:v>
                </c:pt>
                <c:pt idx="17906">
                  <c:v>24.869444444444401</c:v>
                </c:pt>
                <c:pt idx="17907">
                  <c:v>24.870833333333302</c:v>
                </c:pt>
                <c:pt idx="17908">
                  <c:v>24.872222222222199</c:v>
                </c:pt>
                <c:pt idx="17909">
                  <c:v>24.873611111111099</c:v>
                </c:pt>
                <c:pt idx="17910">
                  <c:v>24.875</c:v>
                </c:pt>
                <c:pt idx="17911">
                  <c:v>24.876388888888901</c:v>
                </c:pt>
                <c:pt idx="17912">
                  <c:v>24.877777777777801</c:v>
                </c:pt>
                <c:pt idx="17913">
                  <c:v>24.879166666666698</c:v>
                </c:pt>
                <c:pt idx="17914">
                  <c:v>24.880555555555599</c:v>
                </c:pt>
                <c:pt idx="17915">
                  <c:v>24.8819444444444</c:v>
                </c:pt>
                <c:pt idx="17916">
                  <c:v>24.883333333333301</c:v>
                </c:pt>
                <c:pt idx="17917">
                  <c:v>24.884722222222202</c:v>
                </c:pt>
                <c:pt idx="17918">
                  <c:v>24.886111111111099</c:v>
                </c:pt>
                <c:pt idx="17919">
                  <c:v>24.887499999999999</c:v>
                </c:pt>
                <c:pt idx="17920">
                  <c:v>24.8888888888889</c:v>
                </c:pt>
                <c:pt idx="17921">
                  <c:v>24.890277777777801</c:v>
                </c:pt>
                <c:pt idx="17922">
                  <c:v>24.891666666666701</c:v>
                </c:pt>
                <c:pt idx="17923">
                  <c:v>24.893055555555598</c:v>
                </c:pt>
                <c:pt idx="17924">
                  <c:v>24.8944444444444</c:v>
                </c:pt>
                <c:pt idx="17925">
                  <c:v>24.8958333333333</c:v>
                </c:pt>
                <c:pt idx="17926">
                  <c:v>24.897222222222201</c:v>
                </c:pt>
                <c:pt idx="17927">
                  <c:v>24.898611111111101</c:v>
                </c:pt>
                <c:pt idx="17928">
                  <c:v>24.9</c:v>
                </c:pt>
                <c:pt idx="17929">
                  <c:v>24.901388888888899</c:v>
                </c:pt>
                <c:pt idx="17930">
                  <c:v>24.9027777777778</c:v>
                </c:pt>
                <c:pt idx="17931">
                  <c:v>24.904166666666701</c:v>
                </c:pt>
                <c:pt idx="17932">
                  <c:v>24.905555555555601</c:v>
                </c:pt>
                <c:pt idx="17933">
                  <c:v>24.906944444444399</c:v>
                </c:pt>
                <c:pt idx="17934">
                  <c:v>24.908333333333299</c:v>
                </c:pt>
                <c:pt idx="17935">
                  <c:v>24.9097222222222</c:v>
                </c:pt>
                <c:pt idx="17936">
                  <c:v>24.911111111111101</c:v>
                </c:pt>
                <c:pt idx="17937">
                  <c:v>24.912500000000001</c:v>
                </c:pt>
                <c:pt idx="17938">
                  <c:v>24.913888888888899</c:v>
                </c:pt>
                <c:pt idx="17939">
                  <c:v>24.915277777777799</c:v>
                </c:pt>
                <c:pt idx="17940">
                  <c:v>24.9166666666667</c:v>
                </c:pt>
                <c:pt idx="17941">
                  <c:v>24.9180555555556</c:v>
                </c:pt>
                <c:pt idx="17942">
                  <c:v>24.919444444444402</c:v>
                </c:pt>
                <c:pt idx="17943">
                  <c:v>24.920833333333299</c:v>
                </c:pt>
                <c:pt idx="17944">
                  <c:v>24.922222222222199</c:v>
                </c:pt>
                <c:pt idx="17945">
                  <c:v>24.9236111111111</c:v>
                </c:pt>
                <c:pt idx="17946">
                  <c:v>24.925000000000001</c:v>
                </c:pt>
                <c:pt idx="17947">
                  <c:v>24.926388888888901</c:v>
                </c:pt>
                <c:pt idx="17948">
                  <c:v>24.927777777777798</c:v>
                </c:pt>
                <c:pt idx="17949">
                  <c:v>24.929166666666699</c:v>
                </c:pt>
                <c:pt idx="17950">
                  <c:v>24.9305555555556</c:v>
                </c:pt>
                <c:pt idx="17951">
                  <c:v>24.931944444444401</c:v>
                </c:pt>
                <c:pt idx="17952">
                  <c:v>24.933333333333302</c:v>
                </c:pt>
                <c:pt idx="17953">
                  <c:v>24.934722222222199</c:v>
                </c:pt>
                <c:pt idx="17954">
                  <c:v>24.936111111111099</c:v>
                </c:pt>
                <c:pt idx="17955">
                  <c:v>24.9375</c:v>
                </c:pt>
                <c:pt idx="17956">
                  <c:v>24.938888888888901</c:v>
                </c:pt>
                <c:pt idx="17957">
                  <c:v>24.940277777777801</c:v>
                </c:pt>
                <c:pt idx="17958">
                  <c:v>24.941666666666698</c:v>
                </c:pt>
                <c:pt idx="17959">
                  <c:v>24.943055555555599</c:v>
                </c:pt>
                <c:pt idx="17960">
                  <c:v>24.9444444444444</c:v>
                </c:pt>
                <c:pt idx="17961">
                  <c:v>24.945833333333301</c:v>
                </c:pt>
                <c:pt idx="17962">
                  <c:v>24.947222222222202</c:v>
                </c:pt>
                <c:pt idx="17963">
                  <c:v>24.948611111111099</c:v>
                </c:pt>
                <c:pt idx="17964">
                  <c:v>24.95</c:v>
                </c:pt>
                <c:pt idx="17965">
                  <c:v>24.9513888888889</c:v>
                </c:pt>
                <c:pt idx="17966">
                  <c:v>24.952777777777801</c:v>
                </c:pt>
                <c:pt idx="17967">
                  <c:v>24.954166666666701</c:v>
                </c:pt>
                <c:pt idx="17968">
                  <c:v>24.955555555555598</c:v>
                </c:pt>
                <c:pt idx="17969">
                  <c:v>24.9569444444444</c:v>
                </c:pt>
                <c:pt idx="17970">
                  <c:v>24.9583333333333</c:v>
                </c:pt>
                <c:pt idx="17971">
                  <c:v>24.959722222222201</c:v>
                </c:pt>
                <c:pt idx="17972">
                  <c:v>24.961111111111101</c:v>
                </c:pt>
                <c:pt idx="17973">
                  <c:v>24.962499999999999</c:v>
                </c:pt>
                <c:pt idx="17974">
                  <c:v>24.963888888888899</c:v>
                </c:pt>
                <c:pt idx="17975">
                  <c:v>24.9652777777778</c:v>
                </c:pt>
                <c:pt idx="17976">
                  <c:v>24.966666666666701</c:v>
                </c:pt>
                <c:pt idx="17977">
                  <c:v>24.968055555555601</c:v>
                </c:pt>
                <c:pt idx="17978">
                  <c:v>24.969444444444399</c:v>
                </c:pt>
                <c:pt idx="17979">
                  <c:v>24.970833333333299</c:v>
                </c:pt>
                <c:pt idx="17980">
                  <c:v>24.9722222222222</c:v>
                </c:pt>
                <c:pt idx="17981">
                  <c:v>24.973611111111101</c:v>
                </c:pt>
                <c:pt idx="17982">
                  <c:v>24.975000000000001</c:v>
                </c:pt>
                <c:pt idx="17983">
                  <c:v>24.976388888888899</c:v>
                </c:pt>
                <c:pt idx="17984">
                  <c:v>24.977777777777799</c:v>
                </c:pt>
                <c:pt idx="17985">
                  <c:v>24.9791666666667</c:v>
                </c:pt>
                <c:pt idx="17986">
                  <c:v>24.9805555555556</c:v>
                </c:pt>
                <c:pt idx="17987">
                  <c:v>24.981944444444402</c:v>
                </c:pt>
                <c:pt idx="17988">
                  <c:v>24.983333333333299</c:v>
                </c:pt>
                <c:pt idx="17989">
                  <c:v>24.984722222222199</c:v>
                </c:pt>
                <c:pt idx="17990">
                  <c:v>24.9861111111111</c:v>
                </c:pt>
                <c:pt idx="17991">
                  <c:v>24.987500000000001</c:v>
                </c:pt>
                <c:pt idx="17992">
                  <c:v>24.988888888888901</c:v>
                </c:pt>
                <c:pt idx="17993">
                  <c:v>24.990277777777798</c:v>
                </c:pt>
                <c:pt idx="17994">
                  <c:v>24.991666666666699</c:v>
                </c:pt>
                <c:pt idx="17995">
                  <c:v>24.9930555555556</c:v>
                </c:pt>
                <c:pt idx="17996">
                  <c:v>24.994444444444401</c:v>
                </c:pt>
                <c:pt idx="17997">
                  <c:v>24.995833333333302</c:v>
                </c:pt>
                <c:pt idx="17998">
                  <c:v>24.997222222222199</c:v>
                </c:pt>
                <c:pt idx="17999">
                  <c:v>24.998611111111099</c:v>
                </c:pt>
                <c:pt idx="18000">
                  <c:v>25</c:v>
                </c:pt>
                <c:pt idx="18001">
                  <c:v>25.001388888888901</c:v>
                </c:pt>
                <c:pt idx="18002">
                  <c:v>25.002777777777801</c:v>
                </c:pt>
                <c:pt idx="18003">
                  <c:v>25.004166666666698</c:v>
                </c:pt>
                <c:pt idx="18004">
                  <c:v>25.005555555555599</c:v>
                </c:pt>
                <c:pt idx="18005">
                  <c:v>25.0069444444444</c:v>
                </c:pt>
                <c:pt idx="18006">
                  <c:v>25.008333333333301</c:v>
                </c:pt>
                <c:pt idx="18007">
                  <c:v>25.009722222222202</c:v>
                </c:pt>
                <c:pt idx="18008">
                  <c:v>25.011111111111099</c:v>
                </c:pt>
                <c:pt idx="18009">
                  <c:v>25.012499999999999</c:v>
                </c:pt>
                <c:pt idx="18010">
                  <c:v>25.0138888888889</c:v>
                </c:pt>
                <c:pt idx="18011">
                  <c:v>25.015277777777801</c:v>
                </c:pt>
                <c:pt idx="18012">
                  <c:v>25.016666666666701</c:v>
                </c:pt>
                <c:pt idx="18013">
                  <c:v>25.018055555555598</c:v>
                </c:pt>
                <c:pt idx="18014">
                  <c:v>25.0194444444444</c:v>
                </c:pt>
                <c:pt idx="18015">
                  <c:v>25.0208333333333</c:v>
                </c:pt>
                <c:pt idx="18016">
                  <c:v>25.022222222222201</c:v>
                </c:pt>
                <c:pt idx="18017">
                  <c:v>25.023611111111101</c:v>
                </c:pt>
                <c:pt idx="18018">
                  <c:v>25.024999999999999</c:v>
                </c:pt>
                <c:pt idx="18019">
                  <c:v>25.026388888888899</c:v>
                </c:pt>
                <c:pt idx="18020">
                  <c:v>25.0277777777778</c:v>
                </c:pt>
                <c:pt idx="18021">
                  <c:v>25.029166666666701</c:v>
                </c:pt>
                <c:pt idx="18022">
                  <c:v>25.030555555555601</c:v>
                </c:pt>
                <c:pt idx="18023">
                  <c:v>25.031944444444399</c:v>
                </c:pt>
                <c:pt idx="18024">
                  <c:v>25.033333333333299</c:v>
                </c:pt>
                <c:pt idx="18025">
                  <c:v>25.0347222222222</c:v>
                </c:pt>
                <c:pt idx="18026">
                  <c:v>25.036111111111101</c:v>
                </c:pt>
                <c:pt idx="18027">
                  <c:v>25.037500000000001</c:v>
                </c:pt>
                <c:pt idx="18028">
                  <c:v>25.038888888888899</c:v>
                </c:pt>
                <c:pt idx="18029">
                  <c:v>25.040277777777799</c:v>
                </c:pt>
                <c:pt idx="18030">
                  <c:v>25.0416666666667</c:v>
                </c:pt>
                <c:pt idx="18031">
                  <c:v>25.0430555555556</c:v>
                </c:pt>
                <c:pt idx="18032">
                  <c:v>25.044444444444402</c:v>
                </c:pt>
                <c:pt idx="18033">
                  <c:v>25.045833333333299</c:v>
                </c:pt>
                <c:pt idx="18034">
                  <c:v>25.047222222222199</c:v>
                </c:pt>
                <c:pt idx="18035">
                  <c:v>25.0486111111111</c:v>
                </c:pt>
                <c:pt idx="18036">
                  <c:v>25.05</c:v>
                </c:pt>
                <c:pt idx="18037">
                  <c:v>25.051388888888901</c:v>
                </c:pt>
                <c:pt idx="18038">
                  <c:v>25.052777777777798</c:v>
                </c:pt>
                <c:pt idx="18039">
                  <c:v>25.054166666666699</c:v>
                </c:pt>
                <c:pt idx="18040">
                  <c:v>25.0555555555556</c:v>
                </c:pt>
                <c:pt idx="18041">
                  <c:v>25.056944444444401</c:v>
                </c:pt>
                <c:pt idx="18042">
                  <c:v>25.058333333333302</c:v>
                </c:pt>
                <c:pt idx="18043">
                  <c:v>25.059722222222199</c:v>
                </c:pt>
                <c:pt idx="18044">
                  <c:v>25.061111111111099</c:v>
                </c:pt>
                <c:pt idx="18045">
                  <c:v>25.0625</c:v>
                </c:pt>
                <c:pt idx="18046">
                  <c:v>25.063888888888901</c:v>
                </c:pt>
                <c:pt idx="18047">
                  <c:v>25.065277777777801</c:v>
                </c:pt>
                <c:pt idx="18048">
                  <c:v>25.066666666666698</c:v>
                </c:pt>
                <c:pt idx="18049">
                  <c:v>25.068055555555599</c:v>
                </c:pt>
                <c:pt idx="18050">
                  <c:v>25.0694444444444</c:v>
                </c:pt>
                <c:pt idx="18051">
                  <c:v>25.070833333333301</c:v>
                </c:pt>
                <c:pt idx="18052">
                  <c:v>25.072222222222202</c:v>
                </c:pt>
                <c:pt idx="18053">
                  <c:v>25.073611111111099</c:v>
                </c:pt>
                <c:pt idx="18054">
                  <c:v>25.074999999999999</c:v>
                </c:pt>
                <c:pt idx="18055">
                  <c:v>25.0763888888889</c:v>
                </c:pt>
                <c:pt idx="18056">
                  <c:v>25.077777777777801</c:v>
                </c:pt>
                <c:pt idx="18057">
                  <c:v>25.079166666666701</c:v>
                </c:pt>
                <c:pt idx="18058">
                  <c:v>25.080555555555598</c:v>
                </c:pt>
                <c:pt idx="18059">
                  <c:v>25.0819444444444</c:v>
                </c:pt>
                <c:pt idx="18060">
                  <c:v>25.0833333333333</c:v>
                </c:pt>
                <c:pt idx="18061">
                  <c:v>25.084722222222201</c:v>
                </c:pt>
                <c:pt idx="18062">
                  <c:v>25.086111111111101</c:v>
                </c:pt>
                <c:pt idx="18063">
                  <c:v>25.087499999999999</c:v>
                </c:pt>
                <c:pt idx="18064">
                  <c:v>25.088888888888899</c:v>
                </c:pt>
                <c:pt idx="18065">
                  <c:v>25.0902777777778</c:v>
                </c:pt>
                <c:pt idx="18066">
                  <c:v>25.091666666666701</c:v>
                </c:pt>
                <c:pt idx="18067">
                  <c:v>25.093055555555601</c:v>
                </c:pt>
                <c:pt idx="18068">
                  <c:v>25.094444444444399</c:v>
                </c:pt>
                <c:pt idx="18069">
                  <c:v>25.095833333333299</c:v>
                </c:pt>
                <c:pt idx="18070">
                  <c:v>25.0972222222222</c:v>
                </c:pt>
                <c:pt idx="18071">
                  <c:v>25.098611111111101</c:v>
                </c:pt>
                <c:pt idx="18072">
                  <c:v>25.1</c:v>
                </c:pt>
                <c:pt idx="18073">
                  <c:v>25.101388888888899</c:v>
                </c:pt>
                <c:pt idx="18074">
                  <c:v>25.102777777777799</c:v>
                </c:pt>
                <c:pt idx="18075">
                  <c:v>25.1041666666667</c:v>
                </c:pt>
                <c:pt idx="18076">
                  <c:v>25.1055555555556</c:v>
                </c:pt>
                <c:pt idx="18077">
                  <c:v>25.106944444444402</c:v>
                </c:pt>
                <c:pt idx="18078">
                  <c:v>25.108333333333299</c:v>
                </c:pt>
                <c:pt idx="18079">
                  <c:v>25.109722222222199</c:v>
                </c:pt>
                <c:pt idx="18080">
                  <c:v>25.1111111111111</c:v>
                </c:pt>
                <c:pt idx="18081">
                  <c:v>25.112500000000001</c:v>
                </c:pt>
                <c:pt idx="18082">
                  <c:v>25.113888888888901</c:v>
                </c:pt>
                <c:pt idx="18083">
                  <c:v>25.115277777777798</c:v>
                </c:pt>
                <c:pt idx="18084">
                  <c:v>25.116666666666699</c:v>
                </c:pt>
                <c:pt idx="18085">
                  <c:v>25.1180555555556</c:v>
                </c:pt>
                <c:pt idx="18086">
                  <c:v>25.119444444444401</c:v>
                </c:pt>
                <c:pt idx="18087">
                  <c:v>25.120833333333302</c:v>
                </c:pt>
                <c:pt idx="18088">
                  <c:v>25.122222222222199</c:v>
                </c:pt>
                <c:pt idx="18089">
                  <c:v>25.123611111111099</c:v>
                </c:pt>
                <c:pt idx="18090">
                  <c:v>25.125</c:v>
                </c:pt>
                <c:pt idx="18091">
                  <c:v>25.126388888888901</c:v>
                </c:pt>
                <c:pt idx="18092">
                  <c:v>25.127777777777801</c:v>
                </c:pt>
                <c:pt idx="18093">
                  <c:v>25.129166666666698</c:v>
                </c:pt>
                <c:pt idx="18094">
                  <c:v>25.130555555555599</c:v>
                </c:pt>
                <c:pt idx="18095">
                  <c:v>25.1319444444444</c:v>
                </c:pt>
                <c:pt idx="18096">
                  <c:v>25.133333333333301</c:v>
                </c:pt>
                <c:pt idx="18097">
                  <c:v>25.134722222222202</c:v>
                </c:pt>
                <c:pt idx="18098">
                  <c:v>25.136111111111099</c:v>
                </c:pt>
                <c:pt idx="18099">
                  <c:v>25.137499999999999</c:v>
                </c:pt>
                <c:pt idx="18100">
                  <c:v>25.1388888888889</c:v>
                </c:pt>
                <c:pt idx="18101">
                  <c:v>25.140277777777801</c:v>
                </c:pt>
                <c:pt idx="18102">
                  <c:v>25.141666666666701</c:v>
                </c:pt>
                <c:pt idx="18103">
                  <c:v>25.143055555555598</c:v>
                </c:pt>
                <c:pt idx="18104">
                  <c:v>25.1444444444444</c:v>
                </c:pt>
                <c:pt idx="18105">
                  <c:v>25.1458333333333</c:v>
                </c:pt>
                <c:pt idx="18106">
                  <c:v>25.147222222222201</c:v>
                </c:pt>
                <c:pt idx="18107">
                  <c:v>25.148611111111101</c:v>
                </c:pt>
                <c:pt idx="18108">
                  <c:v>25.15</c:v>
                </c:pt>
                <c:pt idx="18109">
                  <c:v>25.151388888888899</c:v>
                </c:pt>
                <c:pt idx="18110">
                  <c:v>25.1527777777778</c:v>
                </c:pt>
                <c:pt idx="18111">
                  <c:v>25.154166666666701</c:v>
                </c:pt>
                <c:pt idx="18112">
                  <c:v>25.155555555555601</c:v>
                </c:pt>
                <c:pt idx="18113">
                  <c:v>25.156944444444399</c:v>
                </c:pt>
                <c:pt idx="18114">
                  <c:v>25.158333333333299</c:v>
                </c:pt>
                <c:pt idx="18115">
                  <c:v>25.1597222222222</c:v>
                </c:pt>
                <c:pt idx="18116">
                  <c:v>25.161111111111101</c:v>
                </c:pt>
                <c:pt idx="18117">
                  <c:v>25.162500000000001</c:v>
                </c:pt>
                <c:pt idx="18118">
                  <c:v>25.163888888888899</c:v>
                </c:pt>
                <c:pt idx="18119">
                  <c:v>25.165277777777799</c:v>
                </c:pt>
                <c:pt idx="18120">
                  <c:v>25.1666666666667</c:v>
                </c:pt>
                <c:pt idx="18121">
                  <c:v>25.1680555555556</c:v>
                </c:pt>
                <c:pt idx="18122">
                  <c:v>25.169444444444402</c:v>
                </c:pt>
                <c:pt idx="18123">
                  <c:v>25.170833333333299</c:v>
                </c:pt>
                <c:pt idx="18124">
                  <c:v>25.172222222222199</c:v>
                </c:pt>
                <c:pt idx="18125">
                  <c:v>25.1736111111111</c:v>
                </c:pt>
                <c:pt idx="18126">
                  <c:v>25.175000000000001</c:v>
                </c:pt>
                <c:pt idx="18127">
                  <c:v>25.176388888888901</c:v>
                </c:pt>
                <c:pt idx="18128">
                  <c:v>25.177777777777798</c:v>
                </c:pt>
                <c:pt idx="18129">
                  <c:v>25.179166666666699</c:v>
                </c:pt>
                <c:pt idx="18130">
                  <c:v>25.1805555555556</c:v>
                </c:pt>
                <c:pt idx="18131">
                  <c:v>25.181944444444401</c:v>
                </c:pt>
                <c:pt idx="18132">
                  <c:v>25.183333333333302</c:v>
                </c:pt>
                <c:pt idx="18133">
                  <c:v>25.184722222222199</c:v>
                </c:pt>
                <c:pt idx="18134">
                  <c:v>25.186111111111099</c:v>
                </c:pt>
                <c:pt idx="18135">
                  <c:v>25.1875</c:v>
                </c:pt>
                <c:pt idx="18136">
                  <c:v>25.188888888888901</c:v>
                </c:pt>
                <c:pt idx="18137">
                  <c:v>25.190277777777801</c:v>
                </c:pt>
                <c:pt idx="18138">
                  <c:v>25.191666666666698</c:v>
                </c:pt>
                <c:pt idx="18139">
                  <c:v>25.193055555555599</c:v>
                </c:pt>
                <c:pt idx="18140">
                  <c:v>25.1944444444444</c:v>
                </c:pt>
                <c:pt idx="18141">
                  <c:v>25.195833333333301</c:v>
                </c:pt>
                <c:pt idx="18142">
                  <c:v>25.197222222222202</c:v>
                </c:pt>
                <c:pt idx="18143">
                  <c:v>25.198611111111099</c:v>
                </c:pt>
                <c:pt idx="18144">
                  <c:v>25.2</c:v>
                </c:pt>
                <c:pt idx="18145">
                  <c:v>25.2013888888889</c:v>
                </c:pt>
                <c:pt idx="18146">
                  <c:v>25.202777777777801</c:v>
                </c:pt>
                <c:pt idx="18147">
                  <c:v>25.204166666666701</c:v>
                </c:pt>
                <c:pt idx="18148">
                  <c:v>25.205555555555598</c:v>
                </c:pt>
                <c:pt idx="18149">
                  <c:v>25.2069444444444</c:v>
                </c:pt>
                <c:pt idx="18150">
                  <c:v>25.2083333333333</c:v>
                </c:pt>
                <c:pt idx="18151">
                  <c:v>25.209722222222201</c:v>
                </c:pt>
                <c:pt idx="18152">
                  <c:v>25.211111111111101</c:v>
                </c:pt>
                <c:pt idx="18153">
                  <c:v>25.212499999999999</c:v>
                </c:pt>
                <c:pt idx="18154">
                  <c:v>25.213888888888899</c:v>
                </c:pt>
                <c:pt idx="18155">
                  <c:v>25.2152777777778</c:v>
                </c:pt>
                <c:pt idx="18156">
                  <c:v>25.216666666666701</c:v>
                </c:pt>
                <c:pt idx="18157">
                  <c:v>25.218055555555601</c:v>
                </c:pt>
                <c:pt idx="18158">
                  <c:v>25.219444444444399</c:v>
                </c:pt>
                <c:pt idx="18159">
                  <c:v>25.220833333333299</c:v>
                </c:pt>
                <c:pt idx="18160">
                  <c:v>25.2222222222222</c:v>
                </c:pt>
                <c:pt idx="18161">
                  <c:v>25.223611111111101</c:v>
                </c:pt>
                <c:pt idx="18162">
                  <c:v>25.225000000000001</c:v>
                </c:pt>
                <c:pt idx="18163">
                  <c:v>25.226388888888899</c:v>
                </c:pt>
                <c:pt idx="18164">
                  <c:v>25.227777777777799</c:v>
                </c:pt>
                <c:pt idx="18165">
                  <c:v>25.2291666666667</c:v>
                </c:pt>
                <c:pt idx="18166">
                  <c:v>25.2305555555556</c:v>
                </c:pt>
                <c:pt idx="18167">
                  <c:v>25.231944444444402</c:v>
                </c:pt>
                <c:pt idx="18168">
                  <c:v>25.233333333333299</c:v>
                </c:pt>
                <c:pt idx="18169">
                  <c:v>25.234722222222199</c:v>
                </c:pt>
                <c:pt idx="18170">
                  <c:v>25.2361111111111</c:v>
                </c:pt>
                <c:pt idx="18171">
                  <c:v>25.237500000000001</c:v>
                </c:pt>
                <c:pt idx="18172">
                  <c:v>25.238888888888901</c:v>
                </c:pt>
                <c:pt idx="18173">
                  <c:v>25.240277777777798</c:v>
                </c:pt>
                <c:pt idx="18174">
                  <c:v>25.241666666666699</c:v>
                </c:pt>
                <c:pt idx="18175">
                  <c:v>25.2430555555556</c:v>
                </c:pt>
                <c:pt idx="18176">
                  <c:v>25.244444444444401</c:v>
                </c:pt>
                <c:pt idx="18177">
                  <c:v>25.245833333333302</c:v>
                </c:pt>
                <c:pt idx="18178">
                  <c:v>25.247222222222199</c:v>
                </c:pt>
                <c:pt idx="18179">
                  <c:v>25.248611111111099</c:v>
                </c:pt>
                <c:pt idx="18180">
                  <c:v>25.25</c:v>
                </c:pt>
                <c:pt idx="18181">
                  <c:v>25.251388888888901</c:v>
                </c:pt>
                <c:pt idx="18182">
                  <c:v>25.252777777777801</c:v>
                </c:pt>
                <c:pt idx="18183">
                  <c:v>25.254166666666698</c:v>
                </c:pt>
                <c:pt idx="18184">
                  <c:v>25.255555555555599</c:v>
                </c:pt>
                <c:pt idx="18185">
                  <c:v>25.2569444444444</c:v>
                </c:pt>
                <c:pt idx="18186">
                  <c:v>25.258333333333301</c:v>
                </c:pt>
                <c:pt idx="18187">
                  <c:v>25.259722222222202</c:v>
                </c:pt>
                <c:pt idx="18188">
                  <c:v>25.261111111111099</c:v>
                </c:pt>
                <c:pt idx="18189">
                  <c:v>25.262499999999999</c:v>
                </c:pt>
                <c:pt idx="18190">
                  <c:v>25.2638888888889</c:v>
                </c:pt>
                <c:pt idx="18191">
                  <c:v>25.265277777777801</c:v>
                </c:pt>
                <c:pt idx="18192">
                  <c:v>25.266666666666701</c:v>
                </c:pt>
                <c:pt idx="18193">
                  <c:v>25.268055555555598</c:v>
                </c:pt>
                <c:pt idx="18194">
                  <c:v>25.2694444444444</c:v>
                </c:pt>
                <c:pt idx="18195">
                  <c:v>25.2708333333333</c:v>
                </c:pt>
                <c:pt idx="18196">
                  <c:v>25.272222222222201</c:v>
                </c:pt>
                <c:pt idx="18197">
                  <c:v>25.273611111111101</c:v>
                </c:pt>
                <c:pt idx="18198">
                  <c:v>25.274999999999999</c:v>
                </c:pt>
                <c:pt idx="18199">
                  <c:v>25.276388888888899</c:v>
                </c:pt>
                <c:pt idx="18200">
                  <c:v>25.2777777777778</c:v>
                </c:pt>
                <c:pt idx="18201">
                  <c:v>25.279166666666701</c:v>
                </c:pt>
                <c:pt idx="18202">
                  <c:v>25.280555555555601</c:v>
                </c:pt>
                <c:pt idx="18203">
                  <c:v>25.281944444444399</c:v>
                </c:pt>
                <c:pt idx="18204">
                  <c:v>25.283333333333299</c:v>
                </c:pt>
                <c:pt idx="18205">
                  <c:v>25.2847222222222</c:v>
                </c:pt>
                <c:pt idx="18206">
                  <c:v>25.286111111111101</c:v>
                </c:pt>
                <c:pt idx="18207">
                  <c:v>25.287500000000001</c:v>
                </c:pt>
                <c:pt idx="18208">
                  <c:v>25.288888888888899</c:v>
                </c:pt>
                <c:pt idx="18209">
                  <c:v>25.290277777777799</c:v>
                </c:pt>
                <c:pt idx="18210">
                  <c:v>25.2916666666667</c:v>
                </c:pt>
                <c:pt idx="18211">
                  <c:v>25.2930555555556</c:v>
                </c:pt>
                <c:pt idx="18212">
                  <c:v>25.294444444444402</c:v>
                </c:pt>
                <c:pt idx="18213">
                  <c:v>25.295833333333299</c:v>
                </c:pt>
                <c:pt idx="18214">
                  <c:v>25.297222222222199</c:v>
                </c:pt>
                <c:pt idx="18215">
                  <c:v>25.2986111111111</c:v>
                </c:pt>
                <c:pt idx="18216">
                  <c:v>25.3</c:v>
                </c:pt>
                <c:pt idx="18217">
                  <c:v>25.301388888888901</c:v>
                </c:pt>
                <c:pt idx="18218">
                  <c:v>25.302777777777798</c:v>
                </c:pt>
                <c:pt idx="18219">
                  <c:v>25.304166666666699</c:v>
                </c:pt>
                <c:pt idx="18220">
                  <c:v>25.3055555555556</c:v>
                </c:pt>
                <c:pt idx="18221">
                  <c:v>25.306944444444401</c:v>
                </c:pt>
                <c:pt idx="18222">
                  <c:v>25.308333333333302</c:v>
                </c:pt>
                <c:pt idx="18223">
                  <c:v>25.309722222222199</c:v>
                </c:pt>
                <c:pt idx="18224">
                  <c:v>25.311111111111099</c:v>
                </c:pt>
                <c:pt idx="18225">
                  <c:v>25.3125</c:v>
                </c:pt>
                <c:pt idx="18226">
                  <c:v>25.313888888888901</c:v>
                </c:pt>
                <c:pt idx="18227">
                  <c:v>25.315277777777801</c:v>
                </c:pt>
                <c:pt idx="18228">
                  <c:v>25.316666666666698</c:v>
                </c:pt>
                <c:pt idx="18229">
                  <c:v>25.318055555555599</c:v>
                </c:pt>
                <c:pt idx="18230">
                  <c:v>25.3194444444444</c:v>
                </c:pt>
                <c:pt idx="18231">
                  <c:v>25.320833333333301</c:v>
                </c:pt>
                <c:pt idx="18232">
                  <c:v>25.322222222222202</c:v>
                </c:pt>
                <c:pt idx="18233">
                  <c:v>25.323611111111099</c:v>
                </c:pt>
                <c:pt idx="18234">
                  <c:v>25.324999999999999</c:v>
                </c:pt>
                <c:pt idx="18235">
                  <c:v>25.3263888888889</c:v>
                </c:pt>
                <c:pt idx="18236">
                  <c:v>25.327777777777801</c:v>
                </c:pt>
                <c:pt idx="18237">
                  <c:v>25.329166666666701</c:v>
                </c:pt>
                <c:pt idx="18238">
                  <c:v>25.330555555555598</c:v>
                </c:pt>
                <c:pt idx="18239">
                  <c:v>25.3319444444444</c:v>
                </c:pt>
                <c:pt idx="18240">
                  <c:v>25.3333333333333</c:v>
                </c:pt>
                <c:pt idx="18241">
                  <c:v>25.334722222222201</c:v>
                </c:pt>
                <c:pt idx="18242">
                  <c:v>25.336111111111101</c:v>
                </c:pt>
                <c:pt idx="18243">
                  <c:v>25.337499999999999</c:v>
                </c:pt>
                <c:pt idx="18244">
                  <c:v>25.338888888888899</c:v>
                </c:pt>
                <c:pt idx="18245">
                  <c:v>25.3402777777778</c:v>
                </c:pt>
                <c:pt idx="18246">
                  <c:v>25.341666666666701</c:v>
                </c:pt>
                <c:pt idx="18247">
                  <c:v>25.343055555555601</c:v>
                </c:pt>
                <c:pt idx="18248">
                  <c:v>25.344444444444399</c:v>
                </c:pt>
                <c:pt idx="18249">
                  <c:v>25.345833333333299</c:v>
                </c:pt>
                <c:pt idx="18250">
                  <c:v>25.3472222222222</c:v>
                </c:pt>
                <c:pt idx="18251">
                  <c:v>25.348611111111101</c:v>
                </c:pt>
                <c:pt idx="18252">
                  <c:v>25.35</c:v>
                </c:pt>
                <c:pt idx="18253">
                  <c:v>25.351388888888899</c:v>
                </c:pt>
                <c:pt idx="18254">
                  <c:v>25.352777777777799</c:v>
                </c:pt>
                <c:pt idx="18255">
                  <c:v>25.3541666666667</c:v>
                </c:pt>
                <c:pt idx="18256">
                  <c:v>25.3555555555556</c:v>
                </c:pt>
                <c:pt idx="18257">
                  <c:v>25.356944444444402</c:v>
                </c:pt>
                <c:pt idx="18258">
                  <c:v>25.358333333333299</c:v>
                </c:pt>
                <c:pt idx="18259">
                  <c:v>25.359722222222199</c:v>
                </c:pt>
                <c:pt idx="18260">
                  <c:v>25.3611111111111</c:v>
                </c:pt>
                <c:pt idx="18261">
                  <c:v>25.362500000000001</c:v>
                </c:pt>
                <c:pt idx="18262">
                  <c:v>25.363888888888901</c:v>
                </c:pt>
                <c:pt idx="18263">
                  <c:v>25.365277777777798</c:v>
                </c:pt>
                <c:pt idx="18264">
                  <c:v>25.366666666666699</c:v>
                </c:pt>
                <c:pt idx="18265">
                  <c:v>25.3680555555556</c:v>
                </c:pt>
                <c:pt idx="18266">
                  <c:v>25.369444444444401</c:v>
                </c:pt>
                <c:pt idx="18267">
                  <c:v>25.370833333333302</c:v>
                </c:pt>
                <c:pt idx="18268">
                  <c:v>25.372222222222199</c:v>
                </c:pt>
                <c:pt idx="18269">
                  <c:v>25.373611111111099</c:v>
                </c:pt>
                <c:pt idx="18270">
                  <c:v>25.375</c:v>
                </c:pt>
                <c:pt idx="18271">
                  <c:v>25.376388888888901</c:v>
                </c:pt>
                <c:pt idx="18272">
                  <c:v>25.377777777777801</c:v>
                </c:pt>
                <c:pt idx="18273">
                  <c:v>25.379166666666698</c:v>
                </c:pt>
                <c:pt idx="18274">
                  <c:v>25.380555555555599</c:v>
                </c:pt>
                <c:pt idx="18275">
                  <c:v>25.3819444444444</c:v>
                </c:pt>
                <c:pt idx="18276">
                  <c:v>25.383333333333301</c:v>
                </c:pt>
                <c:pt idx="18277">
                  <c:v>25.384722222222202</c:v>
                </c:pt>
                <c:pt idx="18278">
                  <c:v>25.386111111111099</c:v>
                </c:pt>
                <c:pt idx="18279">
                  <c:v>25.387499999999999</c:v>
                </c:pt>
                <c:pt idx="18280">
                  <c:v>25.3888888888889</c:v>
                </c:pt>
                <c:pt idx="18281">
                  <c:v>25.390277777777801</c:v>
                </c:pt>
                <c:pt idx="18282">
                  <c:v>25.391666666666701</c:v>
                </c:pt>
                <c:pt idx="18283">
                  <c:v>25.393055555555598</c:v>
                </c:pt>
                <c:pt idx="18284">
                  <c:v>25.3944444444444</c:v>
                </c:pt>
                <c:pt idx="18285">
                  <c:v>25.3958333333333</c:v>
                </c:pt>
                <c:pt idx="18286">
                  <c:v>25.397222222222201</c:v>
                </c:pt>
                <c:pt idx="18287">
                  <c:v>25.398611111111101</c:v>
                </c:pt>
                <c:pt idx="18288">
                  <c:v>25.4</c:v>
                </c:pt>
                <c:pt idx="18289">
                  <c:v>25.401388888888899</c:v>
                </c:pt>
                <c:pt idx="18290">
                  <c:v>25.4027777777778</c:v>
                </c:pt>
                <c:pt idx="18291">
                  <c:v>25.404166666666701</c:v>
                </c:pt>
                <c:pt idx="18292">
                  <c:v>25.405555555555601</c:v>
                </c:pt>
                <c:pt idx="18293">
                  <c:v>25.406944444444399</c:v>
                </c:pt>
                <c:pt idx="18294">
                  <c:v>25.408333333333299</c:v>
                </c:pt>
                <c:pt idx="18295">
                  <c:v>25.4097222222222</c:v>
                </c:pt>
                <c:pt idx="18296">
                  <c:v>25.411111111111101</c:v>
                </c:pt>
                <c:pt idx="18297">
                  <c:v>25.412500000000001</c:v>
                </c:pt>
                <c:pt idx="18298">
                  <c:v>25.413888888888899</c:v>
                </c:pt>
                <c:pt idx="18299">
                  <c:v>25.415277777777799</c:v>
                </c:pt>
                <c:pt idx="18300">
                  <c:v>25.4166666666667</c:v>
                </c:pt>
                <c:pt idx="18301">
                  <c:v>25.4180555555556</c:v>
                </c:pt>
                <c:pt idx="18302">
                  <c:v>25.419444444444402</c:v>
                </c:pt>
                <c:pt idx="18303">
                  <c:v>25.420833333333299</c:v>
                </c:pt>
                <c:pt idx="18304">
                  <c:v>25.422222222222199</c:v>
                </c:pt>
                <c:pt idx="18305">
                  <c:v>25.4236111111111</c:v>
                </c:pt>
                <c:pt idx="18306">
                  <c:v>25.425000000000001</c:v>
                </c:pt>
                <c:pt idx="18307">
                  <c:v>25.426388888888901</c:v>
                </c:pt>
                <c:pt idx="18308">
                  <c:v>25.427777777777798</c:v>
                </c:pt>
                <c:pt idx="18309">
                  <c:v>25.429166666666699</c:v>
                </c:pt>
                <c:pt idx="18310">
                  <c:v>25.4305555555556</c:v>
                </c:pt>
                <c:pt idx="18311">
                  <c:v>25.431944444444401</c:v>
                </c:pt>
                <c:pt idx="18312">
                  <c:v>25.433333333333302</c:v>
                </c:pt>
                <c:pt idx="18313">
                  <c:v>25.434722222222199</c:v>
                </c:pt>
                <c:pt idx="18314">
                  <c:v>25.436111111111099</c:v>
                </c:pt>
                <c:pt idx="18315">
                  <c:v>25.4375</c:v>
                </c:pt>
                <c:pt idx="18316">
                  <c:v>25.438888888888901</c:v>
                </c:pt>
                <c:pt idx="18317">
                  <c:v>25.440277777777801</c:v>
                </c:pt>
                <c:pt idx="18318">
                  <c:v>25.441666666666698</c:v>
                </c:pt>
                <c:pt idx="18319">
                  <c:v>25.443055555555599</c:v>
                </c:pt>
                <c:pt idx="18320">
                  <c:v>25.4444444444444</c:v>
                </c:pt>
                <c:pt idx="18321">
                  <c:v>25.445833333333301</c:v>
                </c:pt>
                <c:pt idx="18322">
                  <c:v>25.447222222222202</c:v>
                </c:pt>
                <c:pt idx="18323">
                  <c:v>25.448611111111099</c:v>
                </c:pt>
                <c:pt idx="18324">
                  <c:v>25.45</c:v>
                </c:pt>
                <c:pt idx="18325">
                  <c:v>25.4513888888889</c:v>
                </c:pt>
                <c:pt idx="18326">
                  <c:v>25.452777777777801</c:v>
                </c:pt>
                <c:pt idx="18327">
                  <c:v>25.454166666666701</c:v>
                </c:pt>
                <c:pt idx="18328">
                  <c:v>25.455555555555598</c:v>
                </c:pt>
                <c:pt idx="18329">
                  <c:v>25.4569444444444</c:v>
                </c:pt>
                <c:pt idx="18330">
                  <c:v>25.4583333333333</c:v>
                </c:pt>
                <c:pt idx="18331">
                  <c:v>25.459722222222201</c:v>
                </c:pt>
                <c:pt idx="18332">
                  <c:v>25.461111111111101</c:v>
                </c:pt>
                <c:pt idx="18333">
                  <c:v>25.462499999999999</c:v>
                </c:pt>
                <c:pt idx="18334">
                  <c:v>25.463888888888899</c:v>
                </c:pt>
                <c:pt idx="18335">
                  <c:v>25.4652777777778</c:v>
                </c:pt>
                <c:pt idx="18336">
                  <c:v>25.466666666666701</c:v>
                </c:pt>
                <c:pt idx="18337">
                  <c:v>25.468055555555601</c:v>
                </c:pt>
                <c:pt idx="18338">
                  <c:v>25.469444444444399</c:v>
                </c:pt>
                <c:pt idx="18339">
                  <c:v>25.470833333333299</c:v>
                </c:pt>
                <c:pt idx="18340">
                  <c:v>25.4722222222222</c:v>
                </c:pt>
                <c:pt idx="18341">
                  <c:v>25.473611111111101</c:v>
                </c:pt>
                <c:pt idx="18342">
                  <c:v>25.475000000000001</c:v>
                </c:pt>
                <c:pt idx="18343">
                  <c:v>25.476388888888899</c:v>
                </c:pt>
                <c:pt idx="18344">
                  <c:v>25.477777777777799</c:v>
                </c:pt>
                <c:pt idx="18345">
                  <c:v>25.4791666666667</c:v>
                </c:pt>
                <c:pt idx="18346">
                  <c:v>25.4805555555556</c:v>
                </c:pt>
                <c:pt idx="18347">
                  <c:v>25.481944444444402</c:v>
                </c:pt>
                <c:pt idx="18348">
                  <c:v>25.483333333333299</c:v>
                </c:pt>
                <c:pt idx="18349">
                  <c:v>25.484722222222199</c:v>
                </c:pt>
                <c:pt idx="18350">
                  <c:v>25.4861111111111</c:v>
                </c:pt>
                <c:pt idx="18351">
                  <c:v>25.487500000000001</c:v>
                </c:pt>
                <c:pt idx="18352">
                  <c:v>25.488888888888901</c:v>
                </c:pt>
                <c:pt idx="18353">
                  <c:v>25.490277777777798</c:v>
                </c:pt>
                <c:pt idx="18354">
                  <c:v>25.491666666666699</c:v>
                </c:pt>
                <c:pt idx="18355">
                  <c:v>25.4930555555556</c:v>
                </c:pt>
                <c:pt idx="18356">
                  <c:v>25.494444444444401</c:v>
                </c:pt>
                <c:pt idx="18357">
                  <c:v>25.495833333333302</c:v>
                </c:pt>
                <c:pt idx="18358">
                  <c:v>25.497222222222199</c:v>
                </c:pt>
                <c:pt idx="18359">
                  <c:v>25.498611111111099</c:v>
                </c:pt>
                <c:pt idx="18360">
                  <c:v>25.5</c:v>
                </c:pt>
                <c:pt idx="18361">
                  <c:v>25.501388888888901</c:v>
                </c:pt>
                <c:pt idx="18362">
                  <c:v>25.502777777777801</c:v>
                </c:pt>
                <c:pt idx="18363">
                  <c:v>25.504166666666698</c:v>
                </c:pt>
                <c:pt idx="18364">
                  <c:v>25.505555555555599</c:v>
                </c:pt>
                <c:pt idx="18365">
                  <c:v>25.5069444444444</c:v>
                </c:pt>
                <c:pt idx="18366">
                  <c:v>25.508333333333301</c:v>
                </c:pt>
                <c:pt idx="18367">
                  <c:v>25.509722222222202</c:v>
                </c:pt>
                <c:pt idx="18368">
                  <c:v>25.511111111111099</c:v>
                </c:pt>
                <c:pt idx="18369">
                  <c:v>25.512499999999999</c:v>
                </c:pt>
                <c:pt idx="18370">
                  <c:v>25.5138888888889</c:v>
                </c:pt>
                <c:pt idx="18371">
                  <c:v>25.515277777777801</c:v>
                </c:pt>
                <c:pt idx="18372">
                  <c:v>25.516666666666701</c:v>
                </c:pt>
                <c:pt idx="18373">
                  <c:v>25.518055555555598</c:v>
                </c:pt>
                <c:pt idx="18374">
                  <c:v>25.5194444444444</c:v>
                </c:pt>
                <c:pt idx="18375">
                  <c:v>25.5208333333333</c:v>
                </c:pt>
                <c:pt idx="18376">
                  <c:v>25.522222222222201</c:v>
                </c:pt>
                <c:pt idx="18377">
                  <c:v>25.523611111111101</c:v>
                </c:pt>
                <c:pt idx="18378">
                  <c:v>25.524999999999999</c:v>
                </c:pt>
                <c:pt idx="18379">
                  <c:v>25.526388888888899</c:v>
                </c:pt>
                <c:pt idx="18380">
                  <c:v>25.5277777777778</c:v>
                </c:pt>
                <c:pt idx="18381">
                  <c:v>25.529166666666701</c:v>
                </c:pt>
                <c:pt idx="18382">
                  <c:v>25.530555555555601</c:v>
                </c:pt>
                <c:pt idx="18383">
                  <c:v>25.531944444444399</c:v>
                </c:pt>
                <c:pt idx="18384">
                  <c:v>25.533333333333299</c:v>
                </c:pt>
                <c:pt idx="18385">
                  <c:v>25.5347222222222</c:v>
                </c:pt>
                <c:pt idx="18386">
                  <c:v>25.536111111111101</c:v>
                </c:pt>
                <c:pt idx="18387">
                  <c:v>25.537500000000001</c:v>
                </c:pt>
                <c:pt idx="18388">
                  <c:v>25.538888888888899</c:v>
                </c:pt>
                <c:pt idx="18389">
                  <c:v>25.540277777777799</c:v>
                </c:pt>
                <c:pt idx="18390">
                  <c:v>25.5416666666667</c:v>
                </c:pt>
                <c:pt idx="18391">
                  <c:v>25.5430555555556</c:v>
                </c:pt>
                <c:pt idx="18392">
                  <c:v>25.544444444444402</c:v>
                </c:pt>
                <c:pt idx="18393">
                  <c:v>25.545833333333299</c:v>
                </c:pt>
                <c:pt idx="18394">
                  <c:v>25.547222222222199</c:v>
                </c:pt>
                <c:pt idx="18395">
                  <c:v>25.5486111111111</c:v>
                </c:pt>
                <c:pt idx="18396">
                  <c:v>25.55</c:v>
                </c:pt>
                <c:pt idx="18397">
                  <c:v>25.551388888888901</c:v>
                </c:pt>
                <c:pt idx="18398">
                  <c:v>25.552777777777798</c:v>
                </c:pt>
                <c:pt idx="18399">
                  <c:v>25.554166666666699</c:v>
                </c:pt>
                <c:pt idx="18400">
                  <c:v>25.5555555555556</c:v>
                </c:pt>
                <c:pt idx="18401">
                  <c:v>25.556944444444401</c:v>
                </c:pt>
                <c:pt idx="18402">
                  <c:v>25.558333333333302</c:v>
                </c:pt>
                <c:pt idx="18403">
                  <c:v>25.559722222222199</c:v>
                </c:pt>
                <c:pt idx="18404">
                  <c:v>25.561111111111099</c:v>
                </c:pt>
                <c:pt idx="18405">
                  <c:v>25.5625</c:v>
                </c:pt>
                <c:pt idx="18406">
                  <c:v>25.563888888888901</c:v>
                </c:pt>
                <c:pt idx="18407">
                  <c:v>25.565277777777801</c:v>
                </c:pt>
                <c:pt idx="18408">
                  <c:v>25.566666666666698</c:v>
                </c:pt>
                <c:pt idx="18409">
                  <c:v>25.568055555555599</c:v>
                </c:pt>
                <c:pt idx="18410">
                  <c:v>25.5694444444444</c:v>
                </c:pt>
                <c:pt idx="18411">
                  <c:v>25.570833333333301</c:v>
                </c:pt>
                <c:pt idx="18412">
                  <c:v>25.572222222222202</c:v>
                </c:pt>
                <c:pt idx="18413">
                  <c:v>25.573611111111099</c:v>
                </c:pt>
                <c:pt idx="18414">
                  <c:v>25.574999999999999</c:v>
                </c:pt>
                <c:pt idx="18415">
                  <c:v>25.5763888888889</c:v>
                </c:pt>
                <c:pt idx="18416">
                  <c:v>25.577777777777801</c:v>
                </c:pt>
                <c:pt idx="18417">
                  <c:v>25.579166666666701</c:v>
                </c:pt>
                <c:pt idx="18418">
                  <c:v>25.580555555555598</c:v>
                </c:pt>
                <c:pt idx="18419">
                  <c:v>25.5819444444444</c:v>
                </c:pt>
                <c:pt idx="18420">
                  <c:v>25.5833333333333</c:v>
                </c:pt>
                <c:pt idx="18421">
                  <c:v>25.584722222222201</c:v>
                </c:pt>
                <c:pt idx="18422">
                  <c:v>25.586111111111101</c:v>
                </c:pt>
                <c:pt idx="18423">
                  <c:v>25.587499999999999</c:v>
                </c:pt>
                <c:pt idx="18424">
                  <c:v>25.588888888888899</c:v>
                </c:pt>
                <c:pt idx="18425">
                  <c:v>25.5902777777778</c:v>
                </c:pt>
                <c:pt idx="18426">
                  <c:v>25.591666666666701</c:v>
                </c:pt>
                <c:pt idx="18427">
                  <c:v>25.593055555555601</c:v>
                </c:pt>
                <c:pt idx="18428">
                  <c:v>25.594444444444399</c:v>
                </c:pt>
                <c:pt idx="18429">
                  <c:v>25.595833333333299</c:v>
                </c:pt>
                <c:pt idx="18430">
                  <c:v>25.5972222222222</c:v>
                </c:pt>
                <c:pt idx="18431">
                  <c:v>25.598611111111101</c:v>
                </c:pt>
                <c:pt idx="18432">
                  <c:v>25.6</c:v>
                </c:pt>
                <c:pt idx="18433">
                  <c:v>25.601388888888899</c:v>
                </c:pt>
                <c:pt idx="18434">
                  <c:v>25.602777777777799</c:v>
                </c:pt>
                <c:pt idx="18435">
                  <c:v>25.6041666666667</c:v>
                </c:pt>
                <c:pt idx="18436">
                  <c:v>25.6055555555556</c:v>
                </c:pt>
                <c:pt idx="18437">
                  <c:v>25.606944444444402</c:v>
                </c:pt>
                <c:pt idx="18438">
                  <c:v>25.608333333333299</c:v>
                </c:pt>
                <c:pt idx="18439">
                  <c:v>25.609722222222199</c:v>
                </c:pt>
                <c:pt idx="18440">
                  <c:v>25.6111111111111</c:v>
                </c:pt>
                <c:pt idx="18441">
                  <c:v>25.612500000000001</c:v>
                </c:pt>
                <c:pt idx="18442">
                  <c:v>25.613888888888901</c:v>
                </c:pt>
                <c:pt idx="18443">
                  <c:v>25.615277777777798</c:v>
                </c:pt>
                <c:pt idx="18444">
                  <c:v>25.616666666666699</c:v>
                </c:pt>
                <c:pt idx="18445">
                  <c:v>25.6180555555556</c:v>
                </c:pt>
                <c:pt idx="18446">
                  <c:v>25.619444444444401</c:v>
                </c:pt>
                <c:pt idx="18447">
                  <c:v>25.620833333333302</c:v>
                </c:pt>
                <c:pt idx="18448">
                  <c:v>25.622222222222199</c:v>
                </c:pt>
                <c:pt idx="18449">
                  <c:v>25.623611111111099</c:v>
                </c:pt>
                <c:pt idx="18450">
                  <c:v>25.625</c:v>
                </c:pt>
                <c:pt idx="18451">
                  <c:v>25.626388888888901</c:v>
                </c:pt>
                <c:pt idx="18452">
                  <c:v>25.627777777777801</c:v>
                </c:pt>
                <c:pt idx="18453">
                  <c:v>25.629166666666698</c:v>
                </c:pt>
                <c:pt idx="18454">
                  <c:v>25.630555555555599</c:v>
                </c:pt>
                <c:pt idx="18455">
                  <c:v>25.6319444444444</c:v>
                </c:pt>
                <c:pt idx="18456">
                  <c:v>25.633333333333301</c:v>
                </c:pt>
                <c:pt idx="18457">
                  <c:v>25.634722222222202</c:v>
                </c:pt>
                <c:pt idx="18458">
                  <c:v>25.636111111111099</c:v>
                </c:pt>
                <c:pt idx="18459">
                  <c:v>25.637499999999999</c:v>
                </c:pt>
                <c:pt idx="18460">
                  <c:v>25.6388888888889</c:v>
                </c:pt>
                <c:pt idx="18461">
                  <c:v>25.640277777777801</c:v>
                </c:pt>
                <c:pt idx="18462">
                  <c:v>25.641666666666701</c:v>
                </c:pt>
                <c:pt idx="18463">
                  <c:v>25.643055555555598</c:v>
                </c:pt>
                <c:pt idx="18464">
                  <c:v>25.6444444444444</c:v>
                </c:pt>
                <c:pt idx="18465">
                  <c:v>25.6458333333333</c:v>
                </c:pt>
                <c:pt idx="18466">
                  <c:v>25.647222222222201</c:v>
                </c:pt>
                <c:pt idx="18467">
                  <c:v>25.648611111111101</c:v>
                </c:pt>
                <c:pt idx="18468">
                  <c:v>25.65</c:v>
                </c:pt>
                <c:pt idx="18469">
                  <c:v>25.651388888888899</c:v>
                </c:pt>
                <c:pt idx="18470">
                  <c:v>25.6527777777778</c:v>
                </c:pt>
                <c:pt idx="18471">
                  <c:v>25.654166666666701</c:v>
                </c:pt>
                <c:pt idx="18472">
                  <c:v>25.655555555555601</c:v>
                </c:pt>
                <c:pt idx="18473">
                  <c:v>25.656944444444399</c:v>
                </c:pt>
                <c:pt idx="18474">
                  <c:v>25.658333333333299</c:v>
                </c:pt>
                <c:pt idx="18475">
                  <c:v>25.6597222222222</c:v>
                </c:pt>
                <c:pt idx="18476">
                  <c:v>25.661111111111101</c:v>
                </c:pt>
                <c:pt idx="18477">
                  <c:v>25.662500000000001</c:v>
                </c:pt>
                <c:pt idx="18478">
                  <c:v>25.663888888888899</c:v>
                </c:pt>
                <c:pt idx="18479">
                  <c:v>25.665277777777799</c:v>
                </c:pt>
                <c:pt idx="18480">
                  <c:v>25.6666666666667</c:v>
                </c:pt>
                <c:pt idx="18481">
                  <c:v>25.6680555555556</c:v>
                </c:pt>
                <c:pt idx="18482">
                  <c:v>25.669444444444402</c:v>
                </c:pt>
                <c:pt idx="18483">
                  <c:v>25.670833333333299</c:v>
                </c:pt>
                <c:pt idx="18484">
                  <c:v>25.672222222222199</c:v>
                </c:pt>
                <c:pt idx="18485">
                  <c:v>25.6736111111111</c:v>
                </c:pt>
                <c:pt idx="18486">
                  <c:v>25.675000000000001</c:v>
                </c:pt>
                <c:pt idx="18487">
                  <c:v>25.676388888888901</c:v>
                </c:pt>
                <c:pt idx="18488">
                  <c:v>25.677777777777798</c:v>
                </c:pt>
                <c:pt idx="18489">
                  <c:v>25.679166666666699</c:v>
                </c:pt>
                <c:pt idx="18490">
                  <c:v>25.6805555555556</c:v>
                </c:pt>
                <c:pt idx="18491">
                  <c:v>25.681944444444401</c:v>
                </c:pt>
                <c:pt idx="18492">
                  <c:v>25.683333333333302</c:v>
                </c:pt>
                <c:pt idx="18493">
                  <c:v>25.684722222222199</c:v>
                </c:pt>
                <c:pt idx="18494">
                  <c:v>25.686111111111099</c:v>
                </c:pt>
                <c:pt idx="18495">
                  <c:v>25.6875</c:v>
                </c:pt>
                <c:pt idx="18496">
                  <c:v>25.688888888888901</c:v>
                </c:pt>
                <c:pt idx="18497">
                  <c:v>25.690277777777801</c:v>
                </c:pt>
                <c:pt idx="18498">
                  <c:v>25.691666666666698</c:v>
                </c:pt>
                <c:pt idx="18499">
                  <c:v>25.693055555555599</c:v>
                </c:pt>
                <c:pt idx="18500">
                  <c:v>25.6944444444444</c:v>
                </c:pt>
                <c:pt idx="18501">
                  <c:v>25.695833333333301</c:v>
                </c:pt>
                <c:pt idx="18502">
                  <c:v>25.697222222222202</c:v>
                </c:pt>
                <c:pt idx="18503">
                  <c:v>25.698611111111099</c:v>
                </c:pt>
                <c:pt idx="18504">
                  <c:v>25.7</c:v>
                </c:pt>
                <c:pt idx="18505">
                  <c:v>25.7013888888889</c:v>
                </c:pt>
                <c:pt idx="18506">
                  <c:v>25.702777777777801</c:v>
                </c:pt>
                <c:pt idx="18507">
                  <c:v>25.704166666666701</c:v>
                </c:pt>
                <c:pt idx="18508">
                  <c:v>25.705555555555598</c:v>
                </c:pt>
                <c:pt idx="18509">
                  <c:v>25.7069444444444</c:v>
                </c:pt>
                <c:pt idx="18510">
                  <c:v>25.7083333333333</c:v>
                </c:pt>
                <c:pt idx="18511">
                  <c:v>25.709722222222201</c:v>
                </c:pt>
                <c:pt idx="18512">
                  <c:v>25.711111111111101</c:v>
                </c:pt>
                <c:pt idx="18513">
                  <c:v>25.712499999999999</c:v>
                </c:pt>
                <c:pt idx="18514">
                  <c:v>25.713888888888899</c:v>
                </c:pt>
                <c:pt idx="18515">
                  <c:v>25.7152777777778</c:v>
                </c:pt>
                <c:pt idx="18516">
                  <c:v>25.716666666666701</c:v>
                </c:pt>
                <c:pt idx="18517">
                  <c:v>25.718055555555601</c:v>
                </c:pt>
                <c:pt idx="18518">
                  <c:v>25.719444444444399</c:v>
                </c:pt>
                <c:pt idx="18519">
                  <c:v>25.720833333333299</c:v>
                </c:pt>
                <c:pt idx="18520">
                  <c:v>25.7222222222222</c:v>
                </c:pt>
                <c:pt idx="18521">
                  <c:v>25.723611111111101</c:v>
                </c:pt>
                <c:pt idx="18522">
                  <c:v>25.725000000000001</c:v>
                </c:pt>
                <c:pt idx="18523">
                  <c:v>25.726388888888899</c:v>
                </c:pt>
                <c:pt idx="18524">
                  <c:v>25.727777777777799</c:v>
                </c:pt>
                <c:pt idx="18525">
                  <c:v>25.7291666666667</c:v>
                </c:pt>
                <c:pt idx="18526">
                  <c:v>25.7305555555556</c:v>
                </c:pt>
                <c:pt idx="18527">
                  <c:v>25.731944444444402</c:v>
                </c:pt>
                <c:pt idx="18528">
                  <c:v>25.733333333333299</c:v>
                </c:pt>
                <c:pt idx="18529">
                  <c:v>25.734722222222199</c:v>
                </c:pt>
                <c:pt idx="18530">
                  <c:v>25.7361111111111</c:v>
                </c:pt>
                <c:pt idx="18531">
                  <c:v>25.737500000000001</c:v>
                </c:pt>
                <c:pt idx="18532">
                  <c:v>25.738888888888901</c:v>
                </c:pt>
                <c:pt idx="18533">
                  <c:v>25.740277777777798</c:v>
                </c:pt>
                <c:pt idx="18534">
                  <c:v>25.741666666666699</c:v>
                </c:pt>
                <c:pt idx="18535">
                  <c:v>25.7430555555556</c:v>
                </c:pt>
                <c:pt idx="18536">
                  <c:v>25.744444444444401</c:v>
                </c:pt>
                <c:pt idx="18537">
                  <c:v>25.745833333333302</c:v>
                </c:pt>
                <c:pt idx="18538">
                  <c:v>25.747222222222199</c:v>
                </c:pt>
                <c:pt idx="18539">
                  <c:v>25.748611111111099</c:v>
                </c:pt>
                <c:pt idx="18540">
                  <c:v>25.75</c:v>
                </c:pt>
                <c:pt idx="18541">
                  <c:v>25.751388888888901</c:v>
                </c:pt>
                <c:pt idx="18542">
                  <c:v>25.752777777777801</c:v>
                </c:pt>
                <c:pt idx="18543">
                  <c:v>25.754166666666698</c:v>
                </c:pt>
                <c:pt idx="18544">
                  <c:v>25.755555555555599</c:v>
                </c:pt>
                <c:pt idx="18545">
                  <c:v>25.7569444444444</c:v>
                </c:pt>
                <c:pt idx="18546">
                  <c:v>25.758333333333301</c:v>
                </c:pt>
                <c:pt idx="18547">
                  <c:v>25.759722222222202</c:v>
                </c:pt>
                <c:pt idx="18548">
                  <c:v>25.761111111111099</c:v>
                </c:pt>
                <c:pt idx="18549">
                  <c:v>25.762499999999999</c:v>
                </c:pt>
                <c:pt idx="18550">
                  <c:v>25.7638888888889</c:v>
                </c:pt>
                <c:pt idx="18551">
                  <c:v>25.765277777777801</c:v>
                </c:pt>
                <c:pt idx="18552">
                  <c:v>25.766666666666701</c:v>
                </c:pt>
                <c:pt idx="18553">
                  <c:v>25.768055555555598</c:v>
                </c:pt>
                <c:pt idx="18554">
                  <c:v>25.7694444444444</c:v>
                </c:pt>
                <c:pt idx="18555">
                  <c:v>25.7708333333333</c:v>
                </c:pt>
                <c:pt idx="18556">
                  <c:v>25.772222222222201</c:v>
                </c:pt>
                <c:pt idx="18557">
                  <c:v>25.773611111111101</c:v>
                </c:pt>
                <c:pt idx="18558">
                  <c:v>25.774999999999999</c:v>
                </c:pt>
                <c:pt idx="18559">
                  <c:v>25.776388888888899</c:v>
                </c:pt>
                <c:pt idx="18560">
                  <c:v>25.7777777777778</c:v>
                </c:pt>
                <c:pt idx="18561">
                  <c:v>25.779166666666701</c:v>
                </c:pt>
                <c:pt idx="18562">
                  <c:v>25.780555555555601</c:v>
                </c:pt>
                <c:pt idx="18563">
                  <c:v>25.781944444444399</c:v>
                </c:pt>
                <c:pt idx="18564">
                  <c:v>25.783333333333299</c:v>
                </c:pt>
                <c:pt idx="18565">
                  <c:v>25.7847222222222</c:v>
                </c:pt>
                <c:pt idx="18566">
                  <c:v>25.786111111111101</c:v>
                </c:pt>
                <c:pt idx="18567">
                  <c:v>25.787500000000001</c:v>
                </c:pt>
                <c:pt idx="18568">
                  <c:v>25.788888888888899</c:v>
                </c:pt>
                <c:pt idx="18569">
                  <c:v>25.790277777777799</c:v>
                </c:pt>
                <c:pt idx="18570">
                  <c:v>25.7916666666667</c:v>
                </c:pt>
                <c:pt idx="18571">
                  <c:v>25.7930555555556</c:v>
                </c:pt>
                <c:pt idx="18572">
                  <c:v>25.794444444444402</c:v>
                </c:pt>
                <c:pt idx="18573">
                  <c:v>25.795833333333299</c:v>
                </c:pt>
                <c:pt idx="18574">
                  <c:v>25.797222222222199</c:v>
                </c:pt>
                <c:pt idx="18575">
                  <c:v>25.7986111111111</c:v>
                </c:pt>
                <c:pt idx="18576">
                  <c:v>25.8</c:v>
                </c:pt>
                <c:pt idx="18577">
                  <c:v>25.801388888888901</c:v>
                </c:pt>
                <c:pt idx="18578">
                  <c:v>25.802777777777798</c:v>
                </c:pt>
                <c:pt idx="18579">
                  <c:v>25.804166666666699</c:v>
                </c:pt>
                <c:pt idx="18580">
                  <c:v>25.8055555555556</c:v>
                </c:pt>
                <c:pt idx="18581">
                  <c:v>25.806944444444401</c:v>
                </c:pt>
                <c:pt idx="18582">
                  <c:v>25.808333333333302</c:v>
                </c:pt>
                <c:pt idx="18583">
                  <c:v>25.809722222222199</c:v>
                </c:pt>
                <c:pt idx="18584">
                  <c:v>25.811111111111099</c:v>
                </c:pt>
                <c:pt idx="18585">
                  <c:v>25.8125</c:v>
                </c:pt>
                <c:pt idx="18586">
                  <c:v>25.813888888888901</c:v>
                </c:pt>
                <c:pt idx="18587">
                  <c:v>25.815277777777801</c:v>
                </c:pt>
                <c:pt idx="18588">
                  <c:v>25.816666666666698</c:v>
                </c:pt>
                <c:pt idx="18589">
                  <c:v>25.818055555555599</c:v>
                </c:pt>
                <c:pt idx="18590">
                  <c:v>25.8194444444444</c:v>
                </c:pt>
                <c:pt idx="18591">
                  <c:v>25.820833333333301</c:v>
                </c:pt>
                <c:pt idx="18592">
                  <c:v>25.822222222222202</c:v>
                </c:pt>
                <c:pt idx="18593">
                  <c:v>25.823611111111099</c:v>
                </c:pt>
                <c:pt idx="18594">
                  <c:v>25.824999999999999</c:v>
                </c:pt>
                <c:pt idx="18595">
                  <c:v>25.8263888888889</c:v>
                </c:pt>
                <c:pt idx="18596">
                  <c:v>25.827777777777801</c:v>
                </c:pt>
                <c:pt idx="18597">
                  <c:v>25.829166666666701</c:v>
                </c:pt>
                <c:pt idx="18598">
                  <c:v>25.830555555555598</c:v>
                </c:pt>
                <c:pt idx="18599">
                  <c:v>25.8319444444444</c:v>
                </c:pt>
                <c:pt idx="18600">
                  <c:v>25.8333333333333</c:v>
                </c:pt>
                <c:pt idx="18601">
                  <c:v>25.834722222222201</c:v>
                </c:pt>
                <c:pt idx="18602">
                  <c:v>25.836111111111101</c:v>
                </c:pt>
                <c:pt idx="18603">
                  <c:v>25.837499999999999</c:v>
                </c:pt>
                <c:pt idx="18604">
                  <c:v>25.838888888888899</c:v>
                </c:pt>
                <c:pt idx="18605">
                  <c:v>25.8402777777778</c:v>
                </c:pt>
                <c:pt idx="18606">
                  <c:v>25.841666666666701</c:v>
                </c:pt>
                <c:pt idx="18607">
                  <c:v>25.843055555555601</c:v>
                </c:pt>
                <c:pt idx="18608">
                  <c:v>25.844444444444399</c:v>
                </c:pt>
                <c:pt idx="18609">
                  <c:v>25.845833333333299</c:v>
                </c:pt>
                <c:pt idx="18610">
                  <c:v>25.8472222222222</c:v>
                </c:pt>
                <c:pt idx="18611">
                  <c:v>25.848611111111101</c:v>
                </c:pt>
                <c:pt idx="18612">
                  <c:v>25.85</c:v>
                </c:pt>
                <c:pt idx="18613">
                  <c:v>25.851388888888899</c:v>
                </c:pt>
                <c:pt idx="18614">
                  <c:v>25.852777777777799</c:v>
                </c:pt>
                <c:pt idx="18615">
                  <c:v>25.8541666666667</c:v>
                </c:pt>
                <c:pt idx="18616">
                  <c:v>25.8555555555556</c:v>
                </c:pt>
                <c:pt idx="18617">
                  <c:v>25.856944444444402</c:v>
                </c:pt>
                <c:pt idx="18618">
                  <c:v>25.858333333333299</c:v>
                </c:pt>
                <c:pt idx="18619">
                  <c:v>25.859722222222199</c:v>
                </c:pt>
                <c:pt idx="18620">
                  <c:v>25.8611111111111</c:v>
                </c:pt>
                <c:pt idx="18621">
                  <c:v>25.862500000000001</c:v>
                </c:pt>
                <c:pt idx="18622">
                  <c:v>25.863888888888901</c:v>
                </c:pt>
                <c:pt idx="18623">
                  <c:v>25.865277777777798</c:v>
                </c:pt>
                <c:pt idx="18624">
                  <c:v>25.866666666666699</c:v>
                </c:pt>
                <c:pt idx="18625">
                  <c:v>25.8680555555556</c:v>
                </c:pt>
                <c:pt idx="18626">
                  <c:v>25.869444444444401</c:v>
                </c:pt>
                <c:pt idx="18627">
                  <c:v>25.870833333333302</c:v>
                </c:pt>
                <c:pt idx="18628">
                  <c:v>25.872222222222199</c:v>
                </c:pt>
                <c:pt idx="18629">
                  <c:v>25.873611111111099</c:v>
                </c:pt>
                <c:pt idx="18630">
                  <c:v>25.875</c:v>
                </c:pt>
                <c:pt idx="18631">
                  <c:v>25.876388888888901</c:v>
                </c:pt>
                <c:pt idx="18632">
                  <c:v>25.877777777777801</c:v>
                </c:pt>
                <c:pt idx="18633">
                  <c:v>25.879166666666698</c:v>
                </c:pt>
                <c:pt idx="18634">
                  <c:v>25.880555555555599</c:v>
                </c:pt>
                <c:pt idx="18635">
                  <c:v>25.8819444444444</c:v>
                </c:pt>
                <c:pt idx="18636">
                  <c:v>25.883333333333301</c:v>
                </c:pt>
                <c:pt idx="18637">
                  <c:v>25.884722222222202</c:v>
                </c:pt>
                <c:pt idx="18638">
                  <c:v>25.886111111111099</c:v>
                </c:pt>
                <c:pt idx="18639">
                  <c:v>25.887499999999999</c:v>
                </c:pt>
                <c:pt idx="18640">
                  <c:v>25.8888888888889</c:v>
                </c:pt>
                <c:pt idx="18641">
                  <c:v>25.890277777777801</c:v>
                </c:pt>
                <c:pt idx="18642">
                  <c:v>25.891666666666701</c:v>
                </c:pt>
                <c:pt idx="18643">
                  <c:v>25.893055555555598</c:v>
                </c:pt>
                <c:pt idx="18644">
                  <c:v>25.8944444444444</c:v>
                </c:pt>
                <c:pt idx="18645">
                  <c:v>25.8958333333333</c:v>
                </c:pt>
                <c:pt idx="18646">
                  <c:v>25.897222222222201</c:v>
                </c:pt>
                <c:pt idx="18647">
                  <c:v>25.898611111111101</c:v>
                </c:pt>
                <c:pt idx="18648">
                  <c:v>25.9</c:v>
                </c:pt>
                <c:pt idx="18649">
                  <c:v>25.901388888888899</c:v>
                </c:pt>
                <c:pt idx="18650">
                  <c:v>25.9027777777778</c:v>
                </c:pt>
                <c:pt idx="18651">
                  <c:v>25.904166666666701</c:v>
                </c:pt>
                <c:pt idx="18652">
                  <c:v>25.905555555555601</c:v>
                </c:pt>
                <c:pt idx="18653">
                  <c:v>25.906944444444399</c:v>
                </c:pt>
                <c:pt idx="18654">
                  <c:v>25.908333333333299</c:v>
                </c:pt>
                <c:pt idx="18655">
                  <c:v>25.9097222222222</c:v>
                </c:pt>
                <c:pt idx="18656">
                  <c:v>25.911111111111101</c:v>
                </c:pt>
                <c:pt idx="18657">
                  <c:v>25.912500000000001</c:v>
                </c:pt>
                <c:pt idx="18658">
                  <c:v>25.913888888888899</c:v>
                </c:pt>
                <c:pt idx="18659">
                  <c:v>25.915277777777799</c:v>
                </c:pt>
                <c:pt idx="18660">
                  <c:v>25.9166666666667</c:v>
                </c:pt>
                <c:pt idx="18661">
                  <c:v>25.9180555555556</c:v>
                </c:pt>
                <c:pt idx="18662">
                  <c:v>25.919444444444402</c:v>
                </c:pt>
                <c:pt idx="18663">
                  <c:v>25.920833333333299</c:v>
                </c:pt>
                <c:pt idx="18664">
                  <c:v>25.922222222222199</c:v>
                </c:pt>
                <c:pt idx="18665">
                  <c:v>25.9236111111111</c:v>
                </c:pt>
                <c:pt idx="18666">
                  <c:v>25.925000000000001</c:v>
                </c:pt>
                <c:pt idx="18667">
                  <c:v>25.926388888888901</c:v>
                </c:pt>
                <c:pt idx="18668">
                  <c:v>25.927777777777798</c:v>
                </c:pt>
                <c:pt idx="18669">
                  <c:v>25.929166666666699</c:v>
                </c:pt>
                <c:pt idx="18670">
                  <c:v>25.9305555555556</c:v>
                </c:pt>
                <c:pt idx="18671">
                  <c:v>25.931944444444401</c:v>
                </c:pt>
                <c:pt idx="18672">
                  <c:v>25.933333333333302</c:v>
                </c:pt>
                <c:pt idx="18673">
                  <c:v>25.934722222222199</c:v>
                </c:pt>
                <c:pt idx="18674">
                  <c:v>25.936111111111099</c:v>
                </c:pt>
                <c:pt idx="18675">
                  <c:v>25.9375</c:v>
                </c:pt>
                <c:pt idx="18676">
                  <c:v>25.938888888888901</c:v>
                </c:pt>
                <c:pt idx="18677">
                  <c:v>25.940277777777801</c:v>
                </c:pt>
                <c:pt idx="18678">
                  <c:v>25.941666666666698</c:v>
                </c:pt>
                <c:pt idx="18679">
                  <c:v>25.943055555555599</c:v>
                </c:pt>
                <c:pt idx="18680">
                  <c:v>25.9444444444444</c:v>
                </c:pt>
                <c:pt idx="18681">
                  <c:v>25.945833333333301</c:v>
                </c:pt>
                <c:pt idx="18682">
                  <c:v>25.947222222222202</c:v>
                </c:pt>
                <c:pt idx="18683">
                  <c:v>25.948611111111099</c:v>
                </c:pt>
                <c:pt idx="18684">
                  <c:v>25.95</c:v>
                </c:pt>
                <c:pt idx="18685">
                  <c:v>25.9513888888889</c:v>
                </c:pt>
                <c:pt idx="18686">
                  <c:v>25.952777777777801</c:v>
                </c:pt>
                <c:pt idx="18687">
                  <c:v>25.954166666666701</c:v>
                </c:pt>
                <c:pt idx="18688">
                  <c:v>25.955555555555598</c:v>
                </c:pt>
                <c:pt idx="18689">
                  <c:v>25.9569444444444</c:v>
                </c:pt>
                <c:pt idx="18690">
                  <c:v>25.9583333333333</c:v>
                </c:pt>
                <c:pt idx="18691">
                  <c:v>25.959722222222201</c:v>
                </c:pt>
                <c:pt idx="18692">
                  <c:v>25.961111111111101</c:v>
                </c:pt>
                <c:pt idx="18693">
                  <c:v>25.962499999999999</c:v>
                </c:pt>
                <c:pt idx="18694">
                  <c:v>25.963888888888899</c:v>
                </c:pt>
                <c:pt idx="18695">
                  <c:v>25.9652777777778</c:v>
                </c:pt>
                <c:pt idx="18696">
                  <c:v>25.966666666666701</c:v>
                </c:pt>
                <c:pt idx="18697">
                  <c:v>25.968055555555601</c:v>
                </c:pt>
                <c:pt idx="18698">
                  <c:v>25.969444444444399</c:v>
                </c:pt>
                <c:pt idx="18699">
                  <c:v>25.970833333333299</c:v>
                </c:pt>
                <c:pt idx="18700">
                  <c:v>25.9722222222222</c:v>
                </c:pt>
                <c:pt idx="18701">
                  <c:v>25.973611111111101</c:v>
                </c:pt>
                <c:pt idx="18702">
                  <c:v>25.975000000000001</c:v>
                </c:pt>
                <c:pt idx="18703">
                  <c:v>25.976388888888899</c:v>
                </c:pt>
                <c:pt idx="18704">
                  <c:v>25.977777777777799</c:v>
                </c:pt>
                <c:pt idx="18705">
                  <c:v>25.9791666666667</c:v>
                </c:pt>
                <c:pt idx="18706">
                  <c:v>25.9805555555556</c:v>
                </c:pt>
                <c:pt idx="18707">
                  <c:v>25.981944444444402</c:v>
                </c:pt>
                <c:pt idx="18708">
                  <c:v>25.983333333333299</c:v>
                </c:pt>
                <c:pt idx="18709">
                  <c:v>25.984722222222199</c:v>
                </c:pt>
                <c:pt idx="18710">
                  <c:v>25.9861111111111</c:v>
                </c:pt>
                <c:pt idx="18711">
                  <c:v>25.987500000000001</c:v>
                </c:pt>
                <c:pt idx="18712">
                  <c:v>25.988888888888901</c:v>
                </c:pt>
                <c:pt idx="18713">
                  <c:v>25.990277777777798</c:v>
                </c:pt>
                <c:pt idx="18714">
                  <c:v>25.991666666666699</c:v>
                </c:pt>
                <c:pt idx="18715">
                  <c:v>25.9930555555556</c:v>
                </c:pt>
                <c:pt idx="18716">
                  <c:v>25.994444444444401</c:v>
                </c:pt>
                <c:pt idx="18717">
                  <c:v>25.995833333333302</c:v>
                </c:pt>
                <c:pt idx="18718">
                  <c:v>25.997222222222199</c:v>
                </c:pt>
                <c:pt idx="18719">
                  <c:v>25.998611111111099</c:v>
                </c:pt>
                <c:pt idx="18720">
                  <c:v>26</c:v>
                </c:pt>
                <c:pt idx="18721">
                  <c:v>26.001388888888901</c:v>
                </c:pt>
                <c:pt idx="18722">
                  <c:v>26.002777777777801</c:v>
                </c:pt>
                <c:pt idx="18723">
                  <c:v>26.004166666666698</c:v>
                </c:pt>
                <c:pt idx="18724">
                  <c:v>26.005555555555599</c:v>
                </c:pt>
                <c:pt idx="18725">
                  <c:v>26.0069444444444</c:v>
                </c:pt>
                <c:pt idx="18726">
                  <c:v>26.008333333333301</c:v>
                </c:pt>
                <c:pt idx="18727">
                  <c:v>26.009722222222202</c:v>
                </c:pt>
                <c:pt idx="18728">
                  <c:v>26.011111111111099</c:v>
                </c:pt>
                <c:pt idx="18729">
                  <c:v>26.012499999999999</c:v>
                </c:pt>
                <c:pt idx="18730">
                  <c:v>26.0138888888889</c:v>
                </c:pt>
                <c:pt idx="18731">
                  <c:v>26.015277777777801</c:v>
                </c:pt>
                <c:pt idx="18732">
                  <c:v>26.016666666666701</c:v>
                </c:pt>
                <c:pt idx="18733">
                  <c:v>26.018055555555598</c:v>
                </c:pt>
                <c:pt idx="18734">
                  <c:v>26.0194444444444</c:v>
                </c:pt>
                <c:pt idx="18735">
                  <c:v>26.0208333333333</c:v>
                </c:pt>
                <c:pt idx="18736">
                  <c:v>26.022222222222201</c:v>
                </c:pt>
                <c:pt idx="18737">
                  <c:v>26.023611111111101</c:v>
                </c:pt>
                <c:pt idx="18738">
                  <c:v>26.024999999999999</c:v>
                </c:pt>
                <c:pt idx="18739">
                  <c:v>26.026388888888899</c:v>
                </c:pt>
                <c:pt idx="18740">
                  <c:v>26.0277777777778</c:v>
                </c:pt>
                <c:pt idx="18741">
                  <c:v>26.029166666666701</c:v>
                </c:pt>
                <c:pt idx="18742">
                  <c:v>26.030555555555601</c:v>
                </c:pt>
                <c:pt idx="18743">
                  <c:v>26.031944444444399</c:v>
                </c:pt>
                <c:pt idx="18744">
                  <c:v>26.033333333333299</c:v>
                </c:pt>
                <c:pt idx="18745">
                  <c:v>26.0347222222222</c:v>
                </c:pt>
                <c:pt idx="18746">
                  <c:v>26.036111111111101</c:v>
                </c:pt>
                <c:pt idx="18747">
                  <c:v>26.037500000000001</c:v>
                </c:pt>
                <c:pt idx="18748">
                  <c:v>26.038888888888899</c:v>
                </c:pt>
                <c:pt idx="18749">
                  <c:v>26.040277777777799</c:v>
                </c:pt>
                <c:pt idx="18750">
                  <c:v>26.0416666666667</c:v>
                </c:pt>
                <c:pt idx="18751">
                  <c:v>26.0430555555556</c:v>
                </c:pt>
                <c:pt idx="18752">
                  <c:v>26.044444444444402</c:v>
                </c:pt>
                <c:pt idx="18753">
                  <c:v>26.045833333333299</c:v>
                </c:pt>
                <c:pt idx="18754">
                  <c:v>26.047222222222199</c:v>
                </c:pt>
                <c:pt idx="18755">
                  <c:v>26.0486111111111</c:v>
                </c:pt>
                <c:pt idx="18756">
                  <c:v>26.05</c:v>
                </c:pt>
                <c:pt idx="18757">
                  <c:v>26.051388888888901</c:v>
                </c:pt>
                <c:pt idx="18758">
                  <c:v>26.052777777777798</c:v>
                </c:pt>
                <c:pt idx="18759">
                  <c:v>26.054166666666699</c:v>
                </c:pt>
                <c:pt idx="18760">
                  <c:v>26.0555555555556</c:v>
                </c:pt>
                <c:pt idx="18761">
                  <c:v>26.056944444444401</c:v>
                </c:pt>
                <c:pt idx="18762">
                  <c:v>26.058333333333302</c:v>
                </c:pt>
                <c:pt idx="18763">
                  <c:v>26.059722222222199</c:v>
                </c:pt>
                <c:pt idx="18764">
                  <c:v>26.061111111111099</c:v>
                </c:pt>
                <c:pt idx="18765">
                  <c:v>26.0625</c:v>
                </c:pt>
                <c:pt idx="18766">
                  <c:v>26.063888888888901</c:v>
                </c:pt>
                <c:pt idx="18767">
                  <c:v>26.065277777777801</c:v>
                </c:pt>
                <c:pt idx="18768">
                  <c:v>26.066666666666698</c:v>
                </c:pt>
                <c:pt idx="18769">
                  <c:v>26.068055555555599</c:v>
                </c:pt>
                <c:pt idx="18770">
                  <c:v>26.0694444444444</c:v>
                </c:pt>
                <c:pt idx="18771">
                  <c:v>26.070833333333301</c:v>
                </c:pt>
                <c:pt idx="18772">
                  <c:v>26.072222222222202</c:v>
                </c:pt>
                <c:pt idx="18773">
                  <c:v>26.073611111111099</c:v>
                </c:pt>
                <c:pt idx="18774">
                  <c:v>26.074999999999999</c:v>
                </c:pt>
                <c:pt idx="18775">
                  <c:v>26.0763888888889</c:v>
                </c:pt>
                <c:pt idx="18776">
                  <c:v>26.077777777777801</c:v>
                </c:pt>
                <c:pt idx="18777">
                  <c:v>26.079166666666701</c:v>
                </c:pt>
                <c:pt idx="18778">
                  <c:v>26.080555555555598</c:v>
                </c:pt>
                <c:pt idx="18779">
                  <c:v>26.0819444444444</c:v>
                </c:pt>
                <c:pt idx="18780">
                  <c:v>26.0833333333333</c:v>
                </c:pt>
                <c:pt idx="18781">
                  <c:v>26.084722222222201</c:v>
                </c:pt>
                <c:pt idx="18782">
                  <c:v>26.086111111111101</c:v>
                </c:pt>
                <c:pt idx="18783">
                  <c:v>26.087499999999999</c:v>
                </c:pt>
                <c:pt idx="18784">
                  <c:v>26.088888888888899</c:v>
                </c:pt>
                <c:pt idx="18785">
                  <c:v>26.0902777777778</c:v>
                </c:pt>
                <c:pt idx="18786">
                  <c:v>26.091666666666701</c:v>
                </c:pt>
                <c:pt idx="18787">
                  <c:v>26.093055555555601</c:v>
                </c:pt>
                <c:pt idx="18788">
                  <c:v>26.094444444444399</c:v>
                </c:pt>
                <c:pt idx="18789">
                  <c:v>26.095833333333299</c:v>
                </c:pt>
                <c:pt idx="18790">
                  <c:v>26.0972222222222</c:v>
                </c:pt>
                <c:pt idx="18791">
                  <c:v>26.098611111111101</c:v>
                </c:pt>
                <c:pt idx="18792">
                  <c:v>26.1</c:v>
                </c:pt>
                <c:pt idx="18793">
                  <c:v>26.101388888888899</c:v>
                </c:pt>
                <c:pt idx="18794">
                  <c:v>26.102777777777799</c:v>
                </c:pt>
                <c:pt idx="18795">
                  <c:v>26.1041666666667</c:v>
                </c:pt>
                <c:pt idx="18796">
                  <c:v>26.1055555555556</c:v>
                </c:pt>
                <c:pt idx="18797">
                  <c:v>26.106944444444402</c:v>
                </c:pt>
                <c:pt idx="18798">
                  <c:v>26.108333333333299</c:v>
                </c:pt>
                <c:pt idx="18799">
                  <c:v>26.109722222222199</c:v>
                </c:pt>
                <c:pt idx="18800">
                  <c:v>26.1111111111111</c:v>
                </c:pt>
                <c:pt idx="18801">
                  <c:v>26.112500000000001</c:v>
                </c:pt>
                <c:pt idx="18802">
                  <c:v>26.113888888888901</c:v>
                </c:pt>
                <c:pt idx="18803">
                  <c:v>26.115277777777798</c:v>
                </c:pt>
                <c:pt idx="18804">
                  <c:v>26.116666666666699</c:v>
                </c:pt>
                <c:pt idx="18805">
                  <c:v>26.1180555555556</c:v>
                </c:pt>
                <c:pt idx="18806">
                  <c:v>26.119444444444401</c:v>
                </c:pt>
                <c:pt idx="18807">
                  <c:v>26.120833333333302</c:v>
                </c:pt>
                <c:pt idx="18808">
                  <c:v>26.122222222222199</c:v>
                </c:pt>
                <c:pt idx="18809">
                  <c:v>26.123611111111099</c:v>
                </c:pt>
                <c:pt idx="18810">
                  <c:v>26.125</c:v>
                </c:pt>
                <c:pt idx="18811">
                  <c:v>26.126388888888901</c:v>
                </c:pt>
                <c:pt idx="18812">
                  <c:v>26.127777777777801</c:v>
                </c:pt>
                <c:pt idx="18813">
                  <c:v>26.129166666666698</c:v>
                </c:pt>
                <c:pt idx="18814">
                  <c:v>26.130555555555599</c:v>
                </c:pt>
                <c:pt idx="18815">
                  <c:v>26.1319444444444</c:v>
                </c:pt>
                <c:pt idx="18816">
                  <c:v>26.133333333333301</c:v>
                </c:pt>
                <c:pt idx="18817">
                  <c:v>26.134722222222202</c:v>
                </c:pt>
                <c:pt idx="18818">
                  <c:v>26.136111111111099</c:v>
                </c:pt>
                <c:pt idx="18819">
                  <c:v>26.137499999999999</c:v>
                </c:pt>
                <c:pt idx="18820">
                  <c:v>26.1388888888889</c:v>
                </c:pt>
                <c:pt idx="18821">
                  <c:v>26.140277777777801</c:v>
                </c:pt>
                <c:pt idx="18822">
                  <c:v>26.141666666666701</c:v>
                </c:pt>
                <c:pt idx="18823">
                  <c:v>26.143055555555598</c:v>
                </c:pt>
                <c:pt idx="18824">
                  <c:v>26.1444444444444</c:v>
                </c:pt>
                <c:pt idx="18825">
                  <c:v>26.1458333333333</c:v>
                </c:pt>
                <c:pt idx="18826">
                  <c:v>26.147222222222201</c:v>
                </c:pt>
                <c:pt idx="18827">
                  <c:v>26.148611111111101</c:v>
                </c:pt>
                <c:pt idx="18828">
                  <c:v>26.15</c:v>
                </c:pt>
                <c:pt idx="18829">
                  <c:v>26.151388888888899</c:v>
                </c:pt>
                <c:pt idx="18830">
                  <c:v>26.1527777777778</c:v>
                </c:pt>
                <c:pt idx="18831">
                  <c:v>26.154166666666701</c:v>
                </c:pt>
                <c:pt idx="18832">
                  <c:v>26.155555555555601</c:v>
                </c:pt>
                <c:pt idx="18833">
                  <c:v>26.156944444444399</c:v>
                </c:pt>
                <c:pt idx="18834">
                  <c:v>26.158333333333299</c:v>
                </c:pt>
                <c:pt idx="18835">
                  <c:v>26.1597222222222</c:v>
                </c:pt>
                <c:pt idx="18836">
                  <c:v>26.161111111111101</c:v>
                </c:pt>
                <c:pt idx="18837">
                  <c:v>26.162500000000001</c:v>
                </c:pt>
                <c:pt idx="18838">
                  <c:v>26.163888888888899</c:v>
                </c:pt>
                <c:pt idx="18839">
                  <c:v>26.165277777777799</c:v>
                </c:pt>
                <c:pt idx="18840">
                  <c:v>26.1666666666667</c:v>
                </c:pt>
                <c:pt idx="18841">
                  <c:v>26.1680555555556</c:v>
                </c:pt>
                <c:pt idx="18842">
                  <c:v>26.169444444444402</c:v>
                </c:pt>
                <c:pt idx="18843">
                  <c:v>26.170833333333299</c:v>
                </c:pt>
                <c:pt idx="18844">
                  <c:v>26.172222222222199</c:v>
                </c:pt>
                <c:pt idx="18845">
                  <c:v>26.1736111111111</c:v>
                </c:pt>
                <c:pt idx="18846">
                  <c:v>26.175000000000001</c:v>
                </c:pt>
                <c:pt idx="18847">
                  <c:v>26.176388888888901</c:v>
                </c:pt>
                <c:pt idx="18848">
                  <c:v>26.177777777777798</c:v>
                </c:pt>
                <c:pt idx="18849">
                  <c:v>26.179166666666699</c:v>
                </c:pt>
                <c:pt idx="18850">
                  <c:v>26.1805555555556</c:v>
                </c:pt>
                <c:pt idx="18851">
                  <c:v>26.181944444444401</c:v>
                </c:pt>
                <c:pt idx="18852">
                  <c:v>26.183333333333302</c:v>
                </c:pt>
                <c:pt idx="18853">
                  <c:v>26.184722222222199</c:v>
                </c:pt>
                <c:pt idx="18854">
                  <c:v>26.186111111111099</c:v>
                </c:pt>
                <c:pt idx="18855">
                  <c:v>26.1875</c:v>
                </c:pt>
                <c:pt idx="18856">
                  <c:v>26.188888888888901</c:v>
                </c:pt>
                <c:pt idx="18857">
                  <c:v>26.190277777777801</c:v>
                </c:pt>
                <c:pt idx="18858">
                  <c:v>26.191666666666698</c:v>
                </c:pt>
                <c:pt idx="18859">
                  <c:v>26.193055555555599</c:v>
                </c:pt>
                <c:pt idx="18860">
                  <c:v>26.1944444444444</c:v>
                </c:pt>
                <c:pt idx="18861">
                  <c:v>26.195833333333301</c:v>
                </c:pt>
                <c:pt idx="18862">
                  <c:v>26.197222222222202</c:v>
                </c:pt>
                <c:pt idx="18863">
                  <c:v>26.198611111111099</c:v>
                </c:pt>
                <c:pt idx="18864">
                  <c:v>26.2</c:v>
                </c:pt>
                <c:pt idx="18865">
                  <c:v>26.2013888888889</c:v>
                </c:pt>
                <c:pt idx="18866">
                  <c:v>26.202777777777801</c:v>
                </c:pt>
                <c:pt idx="18867">
                  <c:v>26.204166666666701</c:v>
                </c:pt>
                <c:pt idx="18868">
                  <c:v>26.205555555555598</c:v>
                </c:pt>
                <c:pt idx="18869">
                  <c:v>26.2069444444444</c:v>
                </c:pt>
                <c:pt idx="18870">
                  <c:v>26.2083333333333</c:v>
                </c:pt>
                <c:pt idx="18871">
                  <c:v>26.209722222222201</c:v>
                </c:pt>
                <c:pt idx="18872">
                  <c:v>26.211111111111101</c:v>
                </c:pt>
                <c:pt idx="18873">
                  <c:v>26.212499999999999</c:v>
                </c:pt>
                <c:pt idx="18874">
                  <c:v>26.213888888888899</c:v>
                </c:pt>
                <c:pt idx="18875">
                  <c:v>26.2152777777778</c:v>
                </c:pt>
                <c:pt idx="18876">
                  <c:v>26.216666666666701</c:v>
                </c:pt>
                <c:pt idx="18877">
                  <c:v>26.218055555555601</c:v>
                </c:pt>
                <c:pt idx="18878">
                  <c:v>26.219444444444399</c:v>
                </c:pt>
                <c:pt idx="18879">
                  <c:v>26.220833333333299</c:v>
                </c:pt>
                <c:pt idx="18880">
                  <c:v>26.2222222222222</c:v>
                </c:pt>
                <c:pt idx="18881">
                  <c:v>26.223611111111101</c:v>
                </c:pt>
                <c:pt idx="18882">
                  <c:v>26.225000000000001</c:v>
                </c:pt>
                <c:pt idx="18883">
                  <c:v>26.226388888888899</c:v>
                </c:pt>
                <c:pt idx="18884">
                  <c:v>26.227777777777799</c:v>
                </c:pt>
                <c:pt idx="18885">
                  <c:v>26.2291666666667</c:v>
                </c:pt>
                <c:pt idx="18886">
                  <c:v>26.2305555555556</c:v>
                </c:pt>
                <c:pt idx="18887">
                  <c:v>26.231944444444402</c:v>
                </c:pt>
                <c:pt idx="18888">
                  <c:v>26.233333333333299</c:v>
                </c:pt>
                <c:pt idx="18889">
                  <c:v>26.234722222222199</c:v>
                </c:pt>
                <c:pt idx="18890">
                  <c:v>26.2361111111111</c:v>
                </c:pt>
                <c:pt idx="18891">
                  <c:v>26.237500000000001</c:v>
                </c:pt>
                <c:pt idx="18892">
                  <c:v>26.238888888888901</c:v>
                </c:pt>
                <c:pt idx="18893">
                  <c:v>26.240277777777798</c:v>
                </c:pt>
                <c:pt idx="18894">
                  <c:v>26.241666666666699</c:v>
                </c:pt>
                <c:pt idx="18895">
                  <c:v>26.2430555555556</c:v>
                </c:pt>
                <c:pt idx="18896">
                  <c:v>26.244444444444401</c:v>
                </c:pt>
                <c:pt idx="18897">
                  <c:v>26.245833333333302</c:v>
                </c:pt>
                <c:pt idx="18898">
                  <c:v>26.247222222222199</c:v>
                </c:pt>
                <c:pt idx="18899">
                  <c:v>26.248611111111099</c:v>
                </c:pt>
                <c:pt idx="18900">
                  <c:v>26.25</c:v>
                </c:pt>
                <c:pt idx="18901">
                  <c:v>26.251388888888901</c:v>
                </c:pt>
                <c:pt idx="18902">
                  <c:v>26.252777777777801</c:v>
                </c:pt>
                <c:pt idx="18903">
                  <c:v>26.254166666666698</c:v>
                </c:pt>
                <c:pt idx="18904">
                  <c:v>26.255555555555599</c:v>
                </c:pt>
                <c:pt idx="18905">
                  <c:v>26.2569444444444</c:v>
                </c:pt>
                <c:pt idx="18906">
                  <c:v>26.258333333333301</c:v>
                </c:pt>
                <c:pt idx="18907">
                  <c:v>26.259722222222202</c:v>
                </c:pt>
                <c:pt idx="18908">
                  <c:v>26.261111111111099</c:v>
                </c:pt>
                <c:pt idx="18909">
                  <c:v>26.262499999999999</c:v>
                </c:pt>
                <c:pt idx="18910">
                  <c:v>26.2638888888889</c:v>
                </c:pt>
                <c:pt idx="18911">
                  <c:v>26.265277777777801</c:v>
                </c:pt>
                <c:pt idx="18912">
                  <c:v>26.266666666666701</c:v>
                </c:pt>
                <c:pt idx="18913">
                  <c:v>26.268055555555598</c:v>
                </c:pt>
                <c:pt idx="18914">
                  <c:v>26.2694444444444</c:v>
                </c:pt>
                <c:pt idx="18915">
                  <c:v>26.2708333333333</c:v>
                </c:pt>
                <c:pt idx="18916">
                  <c:v>26.272222222222201</c:v>
                </c:pt>
                <c:pt idx="18917">
                  <c:v>26.273611111111101</c:v>
                </c:pt>
                <c:pt idx="18918">
                  <c:v>26.274999999999999</c:v>
                </c:pt>
                <c:pt idx="18919">
                  <c:v>26.276388888888899</c:v>
                </c:pt>
                <c:pt idx="18920">
                  <c:v>26.2777777777778</c:v>
                </c:pt>
                <c:pt idx="18921">
                  <c:v>26.279166666666701</c:v>
                </c:pt>
                <c:pt idx="18922">
                  <c:v>26.280555555555601</c:v>
                </c:pt>
                <c:pt idx="18923">
                  <c:v>26.281944444444399</c:v>
                </c:pt>
                <c:pt idx="18924">
                  <c:v>26.283333333333299</c:v>
                </c:pt>
                <c:pt idx="18925">
                  <c:v>26.2847222222222</c:v>
                </c:pt>
                <c:pt idx="18926">
                  <c:v>26.286111111111101</c:v>
                </c:pt>
                <c:pt idx="18927">
                  <c:v>26.287500000000001</c:v>
                </c:pt>
                <c:pt idx="18928">
                  <c:v>26.288888888888899</c:v>
                </c:pt>
                <c:pt idx="18929">
                  <c:v>26.290277777777799</c:v>
                </c:pt>
                <c:pt idx="18930">
                  <c:v>26.2916666666667</c:v>
                </c:pt>
                <c:pt idx="18931">
                  <c:v>26.2930555555556</c:v>
                </c:pt>
                <c:pt idx="18932">
                  <c:v>26.294444444444402</c:v>
                </c:pt>
                <c:pt idx="18933">
                  <c:v>26.295833333333299</c:v>
                </c:pt>
                <c:pt idx="18934">
                  <c:v>26.297222222222199</c:v>
                </c:pt>
                <c:pt idx="18935">
                  <c:v>26.2986111111111</c:v>
                </c:pt>
                <c:pt idx="18936">
                  <c:v>26.3</c:v>
                </c:pt>
                <c:pt idx="18937">
                  <c:v>26.301388888888901</c:v>
                </c:pt>
                <c:pt idx="18938">
                  <c:v>26.302777777777798</c:v>
                </c:pt>
                <c:pt idx="18939">
                  <c:v>26.304166666666699</c:v>
                </c:pt>
                <c:pt idx="18940">
                  <c:v>26.3055555555556</c:v>
                </c:pt>
                <c:pt idx="18941">
                  <c:v>26.306944444444401</c:v>
                </c:pt>
                <c:pt idx="18942">
                  <c:v>26.308333333333302</c:v>
                </c:pt>
                <c:pt idx="18943">
                  <c:v>26.309722222222199</c:v>
                </c:pt>
                <c:pt idx="18944">
                  <c:v>26.311111111111099</c:v>
                </c:pt>
                <c:pt idx="18945">
                  <c:v>26.3125</c:v>
                </c:pt>
                <c:pt idx="18946">
                  <c:v>26.313888888888901</c:v>
                </c:pt>
                <c:pt idx="18947">
                  <c:v>26.315277777777801</c:v>
                </c:pt>
                <c:pt idx="18948">
                  <c:v>26.316666666666698</c:v>
                </c:pt>
                <c:pt idx="18949">
                  <c:v>26.318055555555599</c:v>
                </c:pt>
                <c:pt idx="18950">
                  <c:v>26.3194444444444</c:v>
                </c:pt>
                <c:pt idx="18951">
                  <c:v>26.320833333333301</c:v>
                </c:pt>
                <c:pt idx="18952">
                  <c:v>26.322222222222202</c:v>
                </c:pt>
                <c:pt idx="18953">
                  <c:v>26.323611111111099</c:v>
                </c:pt>
                <c:pt idx="18954">
                  <c:v>26.324999999999999</c:v>
                </c:pt>
                <c:pt idx="18955">
                  <c:v>26.3263888888889</c:v>
                </c:pt>
                <c:pt idx="18956">
                  <c:v>26.327777777777801</c:v>
                </c:pt>
                <c:pt idx="18957">
                  <c:v>26.329166666666701</c:v>
                </c:pt>
                <c:pt idx="18958">
                  <c:v>26.330555555555598</c:v>
                </c:pt>
                <c:pt idx="18959">
                  <c:v>26.3319444444444</c:v>
                </c:pt>
                <c:pt idx="18960">
                  <c:v>26.3333333333333</c:v>
                </c:pt>
                <c:pt idx="18961">
                  <c:v>26.334722222222201</c:v>
                </c:pt>
                <c:pt idx="18962">
                  <c:v>26.336111111111101</c:v>
                </c:pt>
                <c:pt idx="18963">
                  <c:v>26.337499999999999</c:v>
                </c:pt>
                <c:pt idx="18964">
                  <c:v>26.338888888888899</c:v>
                </c:pt>
                <c:pt idx="18965">
                  <c:v>26.3402777777778</c:v>
                </c:pt>
                <c:pt idx="18966">
                  <c:v>26.341666666666701</c:v>
                </c:pt>
                <c:pt idx="18967">
                  <c:v>26.343055555555601</c:v>
                </c:pt>
                <c:pt idx="18968">
                  <c:v>26.344444444444399</c:v>
                </c:pt>
                <c:pt idx="18969">
                  <c:v>26.345833333333299</c:v>
                </c:pt>
                <c:pt idx="18970">
                  <c:v>26.3472222222222</c:v>
                </c:pt>
                <c:pt idx="18971">
                  <c:v>26.348611111111101</c:v>
                </c:pt>
                <c:pt idx="18972">
                  <c:v>26.35</c:v>
                </c:pt>
                <c:pt idx="18973">
                  <c:v>26.351388888888899</c:v>
                </c:pt>
                <c:pt idx="18974">
                  <c:v>26.352777777777799</c:v>
                </c:pt>
                <c:pt idx="18975">
                  <c:v>26.3541666666667</c:v>
                </c:pt>
                <c:pt idx="18976">
                  <c:v>26.3555555555556</c:v>
                </c:pt>
                <c:pt idx="18977">
                  <c:v>26.356944444444402</c:v>
                </c:pt>
                <c:pt idx="18978">
                  <c:v>26.358333333333299</c:v>
                </c:pt>
                <c:pt idx="18979">
                  <c:v>26.359722222222199</c:v>
                </c:pt>
                <c:pt idx="18980">
                  <c:v>26.3611111111111</c:v>
                </c:pt>
                <c:pt idx="18981">
                  <c:v>26.362500000000001</c:v>
                </c:pt>
                <c:pt idx="18982">
                  <c:v>26.363888888888901</c:v>
                </c:pt>
                <c:pt idx="18983">
                  <c:v>26.365277777777798</c:v>
                </c:pt>
                <c:pt idx="18984">
                  <c:v>26.366666666666699</c:v>
                </c:pt>
                <c:pt idx="18985">
                  <c:v>26.3680555555556</c:v>
                </c:pt>
                <c:pt idx="18986">
                  <c:v>26.369444444444401</c:v>
                </c:pt>
                <c:pt idx="18987">
                  <c:v>26.370833333333302</c:v>
                </c:pt>
                <c:pt idx="18988">
                  <c:v>26.372222222222199</c:v>
                </c:pt>
                <c:pt idx="18989">
                  <c:v>26.373611111111099</c:v>
                </c:pt>
                <c:pt idx="18990">
                  <c:v>26.375</c:v>
                </c:pt>
                <c:pt idx="18991">
                  <c:v>26.376388888888901</c:v>
                </c:pt>
                <c:pt idx="18992">
                  <c:v>26.377777777777801</c:v>
                </c:pt>
                <c:pt idx="18993">
                  <c:v>26.379166666666698</c:v>
                </c:pt>
                <c:pt idx="18994">
                  <c:v>26.380555555555599</c:v>
                </c:pt>
                <c:pt idx="18995">
                  <c:v>26.3819444444444</c:v>
                </c:pt>
                <c:pt idx="18996">
                  <c:v>26.383333333333301</c:v>
                </c:pt>
                <c:pt idx="18997">
                  <c:v>26.384722222222202</c:v>
                </c:pt>
                <c:pt idx="18998">
                  <c:v>26.386111111111099</c:v>
                </c:pt>
                <c:pt idx="18999">
                  <c:v>26.387499999999999</c:v>
                </c:pt>
                <c:pt idx="19000">
                  <c:v>26.3888888888889</c:v>
                </c:pt>
                <c:pt idx="19001">
                  <c:v>26.390277777777801</c:v>
                </c:pt>
                <c:pt idx="19002">
                  <c:v>26.391666666666701</c:v>
                </c:pt>
                <c:pt idx="19003">
                  <c:v>26.393055555555598</c:v>
                </c:pt>
                <c:pt idx="19004">
                  <c:v>26.3944444444444</c:v>
                </c:pt>
                <c:pt idx="19005">
                  <c:v>26.3958333333333</c:v>
                </c:pt>
                <c:pt idx="19006">
                  <c:v>26.397222222222201</c:v>
                </c:pt>
                <c:pt idx="19007">
                  <c:v>26.398611111111101</c:v>
                </c:pt>
                <c:pt idx="19008">
                  <c:v>26.4</c:v>
                </c:pt>
                <c:pt idx="19009">
                  <c:v>26.401388888888899</c:v>
                </c:pt>
                <c:pt idx="19010">
                  <c:v>26.4027777777778</c:v>
                </c:pt>
                <c:pt idx="19011">
                  <c:v>26.404166666666701</c:v>
                </c:pt>
                <c:pt idx="19012">
                  <c:v>26.405555555555601</c:v>
                </c:pt>
                <c:pt idx="19013">
                  <c:v>26.406944444444399</c:v>
                </c:pt>
                <c:pt idx="19014">
                  <c:v>26.408333333333299</c:v>
                </c:pt>
                <c:pt idx="19015">
                  <c:v>26.4097222222222</c:v>
                </c:pt>
                <c:pt idx="19016">
                  <c:v>26.411111111111101</c:v>
                </c:pt>
                <c:pt idx="19017">
                  <c:v>26.412500000000001</c:v>
                </c:pt>
                <c:pt idx="19018">
                  <c:v>26.413888888888899</c:v>
                </c:pt>
                <c:pt idx="19019">
                  <c:v>26.415277777777799</c:v>
                </c:pt>
                <c:pt idx="19020">
                  <c:v>26.4166666666667</c:v>
                </c:pt>
                <c:pt idx="19021">
                  <c:v>26.4180555555556</c:v>
                </c:pt>
                <c:pt idx="19022">
                  <c:v>26.419444444444402</c:v>
                </c:pt>
                <c:pt idx="19023">
                  <c:v>26.420833333333299</c:v>
                </c:pt>
                <c:pt idx="19024">
                  <c:v>26.422222222222199</c:v>
                </c:pt>
                <c:pt idx="19025">
                  <c:v>26.4236111111111</c:v>
                </c:pt>
                <c:pt idx="19026">
                  <c:v>26.425000000000001</c:v>
                </c:pt>
                <c:pt idx="19027">
                  <c:v>26.426388888888901</c:v>
                </c:pt>
                <c:pt idx="19028">
                  <c:v>26.427777777777798</c:v>
                </c:pt>
                <c:pt idx="19029">
                  <c:v>26.429166666666699</c:v>
                </c:pt>
                <c:pt idx="19030">
                  <c:v>26.4305555555556</c:v>
                </c:pt>
                <c:pt idx="19031">
                  <c:v>26.431944444444401</c:v>
                </c:pt>
                <c:pt idx="19032">
                  <c:v>26.433333333333302</c:v>
                </c:pt>
                <c:pt idx="19033">
                  <c:v>26.434722222222199</c:v>
                </c:pt>
                <c:pt idx="19034">
                  <c:v>26.436111111111099</c:v>
                </c:pt>
                <c:pt idx="19035">
                  <c:v>26.4375</c:v>
                </c:pt>
                <c:pt idx="19036">
                  <c:v>26.438888888888901</c:v>
                </c:pt>
                <c:pt idx="19037">
                  <c:v>26.440277777777801</c:v>
                </c:pt>
                <c:pt idx="19038">
                  <c:v>26.441666666666698</c:v>
                </c:pt>
                <c:pt idx="19039">
                  <c:v>26.443055555555599</c:v>
                </c:pt>
                <c:pt idx="19040">
                  <c:v>26.4444444444444</c:v>
                </c:pt>
                <c:pt idx="19041">
                  <c:v>26.445833333333301</c:v>
                </c:pt>
                <c:pt idx="19042">
                  <c:v>26.447222222222202</c:v>
                </c:pt>
                <c:pt idx="19043">
                  <c:v>26.448611111111099</c:v>
                </c:pt>
                <c:pt idx="19044">
                  <c:v>26.45</c:v>
                </c:pt>
                <c:pt idx="19045">
                  <c:v>26.4513888888889</c:v>
                </c:pt>
                <c:pt idx="19046">
                  <c:v>26.452777777777801</c:v>
                </c:pt>
                <c:pt idx="19047">
                  <c:v>26.454166666666701</c:v>
                </c:pt>
                <c:pt idx="19048">
                  <c:v>26.455555555555598</c:v>
                </c:pt>
                <c:pt idx="19049">
                  <c:v>26.4569444444444</c:v>
                </c:pt>
                <c:pt idx="19050">
                  <c:v>26.4583333333333</c:v>
                </c:pt>
                <c:pt idx="19051">
                  <c:v>26.459722222222201</c:v>
                </c:pt>
                <c:pt idx="19052">
                  <c:v>26.461111111111101</c:v>
                </c:pt>
                <c:pt idx="19053">
                  <c:v>26.462499999999999</c:v>
                </c:pt>
                <c:pt idx="19054">
                  <c:v>26.463888888888899</c:v>
                </c:pt>
                <c:pt idx="19055">
                  <c:v>26.4652777777778</c:v>
                </c:pt>
                <c:pt idx="19056">
                  <c:v>26.466666666666701</c:v>
                </c:pt>
                <c:pt idx="19057">
                  <c:v>26.468055555555601</c:v>
                </c:pt>
                <c:pt idx="19058">
                  <c:v>26.469444444444399</c:v>
                </c:pt>
                <c:pt idx="19059">
                  <c:v>26.470833333333299</c:v>
                </c:pt>
                <c:pt idx="19060">
                  <c:v>26.4722222222222</c:v>
                </c:pt>
                <c:pt idx="19061">
                  <c:v>26.473611111111101</c:v>
                </c:pt>
                <c:pt idx="19062">
                  <c:v>26.475000000000001</c:v>
                </c:pt>
                <c:pt idx="19063">
                  <c:v>26.476388888888899</c:v>
                </c:pt>
                <c:pt idx="19064">
                  <c:v>26.477777777777799</c:v>
                </c:pt>
                <c:pt idx="19065">
                  <c:v>26.4791666666667</c:v>
                </c:pt>
                <c:pt idx="19066">
                  <c:v>26.4805555555556</c:v>
                </c:pt>
                <c:pt idx="19067">
                  <c:v>26.481944444444402</c:v>
                </c:pt>
                <c:pt idx="19068">
                  <c:v>26.483333333333299</c:v>
                </c:pt>
                <c:pt idx="19069">
                  <c:v>26.484722222222199</c:v>
                </c:pt>
                <c:pt idx="19070">
                  <c:v>26.4861111111111</c:v>
                </c:pt>
                <c:pt idx="19071">
                  <c:v>26.487500000000001</c:v>
                </c:pt>
                <c:pt idx="19072">
                  <c:v>26.488888888888901</c:v>
                </c:pt>
                <c:pt idx="19073">
                  <c:v>26.490277777777798</c:v>
                </c:pt>
                <c:pt idx="19074">
                  <c:v>26.491666666666699</c:v>
                </c:pt>
                <c:pt idx="19075">
                  <c:v>26.4930555555556</c:v>
                </c:pt>
                <c:pt idx="19076">
                  <c:v>26.494444444444401</c:v>
                </c:pt>
                <c:pt idx="19077">
                  <c:v>26.495833333333302</c:v>
                </c:pt>
                <c:pt idx="19078">
                  <c:v>26.497222222222199</c:v>
                </c:pt>
                <c:pt idx="19079">
                  <c:v>26.498611111111099</c:v>
                </c:pt>
                <c:pt idx="19080">
                  <c:v>26.5</c:v>
                </c:pt>
                <c:pt idx="19081">
                  <c:v>26.501388888888901</c:v>
                </c:pt>
                <c:pt idx="19082">
                  <c:v>26.502777777777801</c:v>
                </c:pt>
                <c:pt idx="19083">
                  <c:v>26.504166666666698</c:v>
                </c:pt>
                <c:pt idx="19084">
                  <c:v>26.505555555555599</c:v>
                </c:pt>
                <c:pt idx="19085">
                  <c:v>26.5069444444444</c:v>
                </c:pt>
                <c:pt idx="19086">
                  <c:v>26.508333333333301</c:v>
                </c:pt>
                <c:pt idx="19087">
                  <c:v>26.509722222222202</c:v>
                </c:pt>
                <c:pt idx="19088">
                  <c:v>26.511111111111099</c:v>
                </c:pt>
                <c:pt idx="19089">
                  <c:v>26.512499999999999</c:v>
                </c:pt>
                <c:pt idx="19090">
                  <c:v>26.5138888888889</c:v>
                </c:pt>
                <c:pt idx="19091">
                  <c:v>26.515277777777801</c:v>
                </c:pt>
                <c:pt idx="19092">
                  <c:v>26.516666666666701</c:v>
                </c:pt>
                <c:pt idx="19093">
                  <c:v>26.518055555555598</c:v>
                </c:pt>
                <c:pt idx="19094">
                  <c:v>26.5194444444444</c:v>
                </c:pt>
                <c:pt idx="19095">
                  <c:v>26.5208333333333</c:v>
                </c:pt>
                <c:pt idx="19096">
                  <c:v>26.522222222222201</c:v>
                </c:pt>
                <c:pt idx="19097">
                  <c:v>26.523611111111101</c:v>
                </c:pt>
                <c:pt idx="19098">
                  <c:v>26.524999999999999</c:v>
                </c:pt>
                <c:pt idx="19099">
                  <c:v>26.526388888888899</c:v>
                </c:pt>
                <c:pt idx="19100">
                  <c:v>26.5277777777778</c:v>
                </c:pt>
                <c:pt idx="19101">
                  <c:v>26.529166666666701</c:v>
                </c:pt>
                <c:pt idx="19102">
                  <c:v>26.530555555555601</c:v>
                </c:pt>
                <c:pt idx="19103">
                  <c:v>26.531944444444399</c:v>
                </c:pt>
                <c:pt idx="19104">
                  <c:v>26.533333333333299</c:v>
                </c:pt>
                <c:pt idx="19105">
                  <c:v>26.5347222222222</c:v>
                </c:pt>
                <c:pt idx="19106">
                  <c:v>26.536111111111101</c:v>
                </c:pt>
                <c:pt idx="19107">
                  <c:v>26.537500000000001</c:v>
                </c:pt>
                <c:pt idx="19108">
                  <c:v>26.538888888888899</c:v>
                </c:pt>
                <c:pt idx="19109">
                  <c:v>26.540277777777799</c:v>
                </c:pt>
                <c:pt idx="19110">
                  <c:v>26.5416666666667</c:v>
                </c:pt>
                <c:pt idx="19111">
                  <c:v>26.5430555555556</c:v>
                </c:pt>
                <c:pt idx="19112">
                  <c:v>26.544444444444402</c:v>
                </c:pt>
                <c:pt idx="19113">
                  <c:v>26.545833333333299</c:v>
                </c:pt>
                <c:pt idx="19114">
                  <c:v>26.547222222222199</c:v>
                </c:pt>
                <c:pt idx="19115">
                  <c:v>26.5486111111111</c:v>
                </c:pt>
                <c:pt idx="19116">
                  <c:v>26.55</c:v>
                </c:pt>
                <c:pt idx="19117">
                  <c:v>26.551388888888901</c:v>
                </c:pt>
                <c:pt idx="19118">
                  <c:v>26.552777777777798</c:v>
                </c:pt>
                <c:pt idx="19119">
                  <c:v>26.554166666666699</c:v>
                </c:pt>
                <c:pt idx="19120">
                  <c:v>26.5555555555556</c:v>
                </c:pt>
                <c:pt idx="19121">
                  <c:v>26.556944444444401</c:v>
                </c:pt>
                <c:pt idx="19122">
                  <c:v>26.558333333333302</c:v>
                </c:pt>
                <c:pt idx="19123">
                  <c:v>26.559722222222199</c:v>
                </c:pt>
                <c:pt idx="19124">
                  <c:v>26.561111111111099</c:v>
                </c:pt>
                <c:pt idx="19125">
                  <c:v>26.5625</c:v>
                </c:pt>
                <c:pt idx="19126">
                  <c:v>26.563888888888901</c:v>
                </c:pt>
                <c:pt idx="19127">
                  <c:v>26.565277777777801</c:v>
                </c:pt>
                <c:pt idx="19128">
                  <c:v>26.566666666666698</c:v>
                </c:pt>
                <c:pt idx="19129">
                  <c:v>26.568055555555599</c:v>
                </c:pt>
                <c:pt idx="19130">
                  <c:v>26.5694444444444</c:v>
                </c:pt>
                <c:pt idx="19131">
                  <c:v>26.570833333333301</c:v>
                </c:pt>
                <c:pt idx="19132">
                  <c:v>26.572222222222202</c:v>
                </c:pt>
                <c:pt idx="19133">
                  <c:v>26.573611111111099</c:v>
                </c:pt>
                <c:pt idx="19134">
                  <c:v>26.574999999999999</c:v>
                </c:pt>
                <c:pt idx="19135">
                  <c:v>26.5763888888889</c:v>
                </c:pt>
                <c:pt idx="19136">
                  <c:v>26.577777777777801</c:v>
                </c:pt>
                <c:pt idx="19137">
                  <c:v>26.579166666666701</c:v>
                </c:pt>
                <c:pt idx="19138">
                  <c:v>26.580555555555598</c:v>
                </c:pt>
                <c:pt idx="19139">
                  <c:v>26.5819444444444</c:v>
                </c:pt>
                <c:pt idx="19140">
                  <c:v>26.5833333333333</c:v>
                </c:pt>
                <c:pt idx="19141">
                  <c:v>26.584722222222201</c:v>
                </c:pt>
                <c:pt idx="19142">
                  <c:v>26.586111111111101</c:v>
                </c:pt>
                <c:pt idx="19143">
                  <c:v>26.587499999999999</c:v>
                </c:pt>
                <c:pt idx="19144">
                  <c:v>26.588888888888899</c:v>
                </c:pt>
                <c:pt idx="19145">
                  <c:v>26.5902777777778</c:v>
                </c:pt>
                <c:pt idx="19146">
                  <c:v>26.591666666666701</c:v>
                </c:pt>
                <c:pt idx="19147">
                  <c:v>26.593055555555601</c:v>
                </c:pt>
                <c:pt idx="19148">
                  <c:v>26.594444444444399</c:v>
                </c:pt>
                <c:pt idx="19149">
                  <c:v>26.595833333333299</c:v>
                </c:pt>
                <c:pt idx="19150">
                  <c:v>26.5972222222222</c:v>
                </c:pt>
                <c:pt idx="19151">
                  <c:v>26.598611111111101</c:v>
                </c:pt>
                <c:pt idx="19152">
                  <c:v>26.6</c:v>
                </c:pt>
                <c:pt idx="19153">
                  <c:v>26.601388888888899</c:v>
                </c:pt>
                <c:pt idx="19154">
                  <c:v>26.602777777777799</c:v>
                </c:pt>
                <c:pt idx="19155">
                  <c:v>26.6041666666667</c:v>
                </c:pt>
                <c:pt idx="19156">
                  <c:v>26.6055555555556</c:v>
                </c:pt>
                <c:pt idx="19157">
                  <c:v>26.606944444444402</c:v>
                </c:pt>
                <c:pt idx="19158">
                  <c:v>26.608333333333299</c:v>
                </c:pt>
                <c:pt idx="19159">
                  <c:v>26.609722222222199</c:v>
                </c:pt>
                <c:pt idx="19160">
                  <c:v>26.6111111111111</c:v>
                </c:pt>
                <c:pt idx="19161">
                  <c:v>26.612500000000001</c:v>
                </c:pt>
                <c:pt idx="19162">
                  <c:v>26.613888888888901</c:v>
                </c:pt>
                <c:pt idx="19163">
                  <c:v>26.615277777777798</c:v>
                </c:pt>
                <c:pt idx="19164">
                  <c:v>26.616666666666699</c:v>
                </c:pt>
                <c:pt idx="19165">
                  <c:v>26.6180555555556</c:v>
                </c:pt>
                <c:pt idx="19166">
                  <c:v>26.619444444444401</c:v>
                </c:pt>
                <c:pt idx="19167">
                  <c:v>26.620833333333302</c:v>
                </c:pt>
                <c:pt idx="19168">
                  <c:v>26.622222222222199</c:v>
                </c:pt>
                <c:pt idx="19169">
                  <c:v>26.623611111111099</c:v>
                </c:pt>
                <c:pt idx="19170">
                  <c:v>26.625</c:v>
                </c:pt>
                <c:pt idx="19171">
                  <c:v>26.626388888888901</c:v>
                </c:pt>
                <c:pt idx="19172">
                  <c:v>26.627777777777801</c:v>
                </c:pt>
                <c:pt idx="19173">
                  <c:v>26.629166666666698</c:v>
                </c:pt>
                <c:pt idx="19174">
                  <c:v>26.630555555555599</c:v>
                </c:pt>
                <c:pt idx="19175">
                  <c:v>26.6319444444444</c:v>
                </c:pt>
                <c:pt idx="19176">
                  <c:v>26.633333333333301</c:v>
                </c:pt>
                <c:pt idx="19177">
                  <c:v>26.634722222222202</c:v>
                </c:pt>
                <c:pt idx="19178">
                  <c:v>26.636111111111099</c:v>
                </c:pt>
                <c:pt idx="19179">
                  <c:v>26.637499999999999</c:v>
                </c:pt>
                <c:pt idx="19180">
                  <c:v>26.6388888888889</c:v>
                </c:pt>
                <c:pt idx="19181">
                  <c:v>26.640277777777801</c:v>
                </c:pt>
                <c:pt idx="19182">
                  <c:v>26.641666666666701</c:v>
                </c:pt>
                <c:pt idx="19183">
                  <c:v>26.643055555555598</c:v>
                </c:pt>
                <c:pt idx="19184">
                  <c:v>26.6444444444444</c:v>
                </c:pt>
                <c:pt idx="19185">
                  <c:v>26.6458333333333</c:v>
                </c:pt>
                <c:pt idx="19186">
                  <c:v>26.647222222222201</c:v>
                </c:pt>
                <c:pt idx="19187">
                  <c:v>26.648611111111101</c:v>
                </c:pt>
                <c:pt idx="19188">
                  <c:v>26.65</c:v>
                </c:pt>
                <c:pt idx="19189">
                  <c:v>26.651388888888899</c:v>
                </c:pt>
                <c:pt idx="19190">
                  <c:v>26.6527777777778</c:v>
                </c:pt>
                <c:pt idx="19191">
                  <c:v>26.654166666666701</c:v>
                </c:pt>
                <c:pt idx="19192">
                  <c:v>26.655555555555601</c:v>
                </c:pt>
                <c:pt idx="19193">
                  <c:v>26.656944444444399</c:v>
                </c:pt>
                <c:pt idx="19194">
                  <c:v>26.658333333333299</c:v>
                </c:pt>
                <c:pt idx="19195">
                  <c:v>26.6597222222222</c:v>
                </c:pt>
                <c:pt idx="19196">
                  <c:v>26.661111111111101</c:v>
                </c:pt>
                <c:pt idx="19197">
                  <c:v>26.662500000000001</c:v>
                </c:pt>
                <c:pt idx="19198">
                  <c:v>26.663888888888899</c:v>
                </c:pt>
                <c:pt idx="19199">
                  <c:v>26.665277777777799</c:v>
                </c:pt>
                <c:pt idx="19200">
                  <c:v>26.6666666666667</c:v>
                </c:pt>
                <c:pt idx="19201">
                  <c:v>26.6680555555556</c:v>
                </c:pt>
                <c:pt idx="19202">
                  <c:v>26.669444444444402</c:v>
                </c:pt>
                <c:pt idx="19203">
                  <c:v>26.670833333333299</c:v>
                </c:pt>
                <c:pt idx="19204">
                  <c:v>26.672222222222199</c:v>
                </c:pt>
                <c:pt idx="19205">
                  <c:v>26.6736111111111</c:v>
                </c:pt>
                <c:pt idx="19206">
                  <c:v>26.675000000000001</c:v>
                </c:pt>
                <c:pt idx="19207">
                  <c:v>26.676388888888901</c:v>
                </c:pt>
                <c:pt idx="19208">
                  <c:v>26.677777777777798</c:v>
                </c:pt>
                <c:pt idx="19209">
                  <c:v>26.679166666666699</c:v>
                </c:pt>
                <c:pt idx="19210">
                  <c:v>26.6805555555556</c:v>
                </c:pt>
                <c:pt idx="19211">
                  <c:v>26.681944444444401</c:v>
                </c:pt>
                <c:pt idx="19212">
                  <c:v>26.683333333333302</c:v>
                </c:pt>
                <c:pt idx="19213">
                  <c:v>26.684722222222199</c:v>
                </c:pt>
                <c:pt idx="19214">
                  <c:v>26.686111111111099</c:v>
                </c:pt>
                <c:pt idx="19215">
                  <c:v>26.6875</c:v>
                </c:pt>
                <c:pt idx="19216">
                  <c:v>26.688888888888901</c:v>
                </c:pt>
                <c:pt idx="19217">
                  <c:v>26.690277777777801</c:v>
                </c:pt>
                <c:pt idx="19218">
                  <c:v>26.691666666666698</c:v>
                </c:pt>
                <c:pt idx="19219">
                  <c:v>26.693055555555599</c:v>
                </c:pt>
                <c:pt idx="19220">
                  <c:v>26.6944444444444</c:v>
                </c:pt>
                <c:pt idx="19221">
                  <c:v>26.695833333333301</c:v>
                </c:pt>
                <c:pt idx="19222">
                  <c:v>26.697222222222202</c:v>
                </c:pt>
                <c:pt idx="19223">
                  <c:v>26.698611111111099</c:v>
                </c:pt>
                <c:pt idx="19224">
                  <c:v>26.7</c:v>
                </c:pt>
                <c:pt idx="19225">
                  <c:v>26.7013888888889</c:v>
                </c:pt>
                <c:pt idx="19226">
                  <c:v>26.702777777777801</c:v>
                </c:pt>
                <c:pt idx="19227">
                  <c:v>26.704166666666701</c:v>
                </c:pt>
                <c:pt idx="19228">
                  <c:v>26.705555555555598</c:v>
                </c:pt>
                <c:pt idx="19229">
                  <c:v>26.7069444444444</c:v>
                </c:pt>
                <c:pt idx="19230">
                  <c:v>26.7083333333333</c:v>
                </c:pt>
                <c:pt idx="19231">
                  <c:v>26.709722222222201</c:v>
                </c:pt>
                <c:pt idx="19232">
                  <c:v>26.711111111111101</c:v>
                </c:pt>
                <c:pt idx="19233">
                  <c:v>26.712499999999999</c:v>
                </c:pt>
                <c:pt idx="19234">
                  <c:v>26.713888888888899</c:v>
                </c:pt>
                <c:pt idx="19235">
                  <c:v>26.7152777777778</c:v>
                </c:pt>
                <c:pt idx="19236">
                  <c:v>26.716666666666701</c:v>
                </c:pt>
                <c:pt idx="19237">
                  <c:v>26.718055555555601</c:v>
                </c:pt>
                <c:pt idx="19238">
                  <c:v>26.719444444444399</c:v>
                </c:pt>
                <c:pt idx="19239">
                  <c:v>26.720833333333299</c:v>
                </c:pt>
                <c:pt idx="19240">
                  <c:v>26.7222222222222</c:v>
                </c:pt>
                <c:pt idx="19241">
                  <c:v>26.723611111111101</c:v>
                </c:pt>
                <c:pt idx="19242">
                  <c:v>26.725000000000001</c:v>
                </c:pt>
                <c:pt idx="19243">
                  <c:v>26.726388888888899</c:v>
                </c:pt>
                <c:pt idx="19244">
                  <c:v>26.727777777777799</c:v>
                </c:pt>
                <c:pt idx="19245">
                  <c:v>26.7291666666667</c:v>
                </c:pt>
                <c:pt idx="19246">
                  <c:v>26.7305555555556</c:v>
                </c:pt>
                <c:pt idx="19247">
                  <c:v>26.731944444444402</c:v>
                </c:pt>
                <c:pt idx="19248">
                  <c:v>26.733333333333299</c:v>
                </c:pt>
                <c:pt idx="19249">
                  <c:v>26.734722222222199</c:v>
                </c:pt>
                <c:pt idx="19250">
                  <c:v>26.7361111111111</c:v>
                </c:pt>
                <c:pt idx="19251">
                  <c:v>26.737500000000001</c:v>
                </c:pt>
                <c:pt idx="19252">
                  <c:v>26.738888888888901</c:v>
                </c:pt>
                <c:pt idx="19253">
                  <c:v>26.740277777777798</c:v>
                </c:pt>
                <c:pt idx="19254">
                  <c:v>26.741666666666699</c:v>
                </c:pt>
                <c:pt idx="19255">
                  <c:v>26.7430555555556</c:v>
                </c:pt>
                <c:pt idx="19256">
                  <c:v>26.744444444444401</c:v>
                </c:pt>
                <c:pt idx="19257">
                  <c:v>26.745833333333302</c:v>
                </c:pt>
                <c:pt idx="19258">
                  <c:v>26.747222222222199</c:v>
                </c:pt>
                <c:pt idx="19259">
                  <c:v>26.748611111111099</c:v>
                </c:pt>
                <c:pt idx="19260">
                  <c:v>26.75</c:v>
                </c:pt>
                <c:pt idx="19261">
                  <c:v>26.751388888888901</c:v>
                </c:pt>
                <c:pt idx="19262">
                  <c:v>26.752777777777801</c:v>
                </c:pt>
                <c:pt idx="19263">
                  <c:v>26.754166666666698</c:v>
                </c:pt>
                <c:pt idx="19264">
                  <c:v>26.755555555555599</c:v>
                </c:pt>
                <c:pt idx="19265">
                  <c:v>26.7569444444444</c:v>
                </c:pt>
                <c:pt idx="19266">
                  <c:v>26.758333333333301</c:v>
                </c:pt>
                <c:pt idx="19267">
                  <c:v>26.759722222222202</c:v>
                </c:pt>
                <c:pt idx="19268">
                  <c:v>26.761111111111099</c:v>
                </c:pt>
                <c:pt idx="19269">
                  <c:v>26.762499999999999</c:v>
                </c:pt>
                <c:pt idx="19270">
                  <c:v>26.7638888888889</c:v>
                </c:pt>
                <c:pt idx="19271">
                  <c:v>26.765277777777801</c:v>
                </c:pt>
                <c:pt idx="19272">
                  <c:v>26.766666666666701</c:v>
                </c:pt>
                <c:pt idx="19273">
                  <c:v>26.768055555555598</c:v>
                </c:pt>
                <c:pt idx="19274">
                  <c:v>26.7694444444444</c:v>
                </c:pt>
                <c:pt idx="19275">
                  <c:v>26.7708333333333</c:v>
                </c:pt>
                <c:pt idx="19276">
                  <c:v>26.772222222222201</c:v>
                </c:pt>
                <c:pt idx="19277">
                  <c:v>26.773611111111101</c:v>
                </c:pt>
                <c:pt idx="19278">
                  <c:v>26.774999999999999</c:v>
                </c:pt>
                <c:pt idx="19279">
                  <c:v>26.776388888888899</c:v>
                </c:pt>
                <c:pt idx="19280">
                  <c:v>26.7777777777778</c:v>
                </c:pt>
                <c:pt idx="19281">
                  <c:v>26.779166666666701</c:v>
                </c:pt>
                <c:pt idx="19282">
                  <c:v>26.780555555555601</c:v>
                </c:pt>
                <c:pt idx="19283">
                  <c:v>26.781944444444399</c:v>
                </c:pt>
                <c:pt idx="19284">
                  <c:v>26.783333333333299</c:v>
                </c:pt>
                <c:pt idx="19285">
                  <c:v>26.7847222222222</c:v>
                </c:pt>
                <c:pt idx="19286">
                  <c:v>26.786111111111101</c:v>
                </c:pt>
                <c:pt idx="19287">
                  <c:v>26.787500000000001</c:v>
                </c:pt>
                <c:pt idx="19288">
                  <c:v>26.788888888888899</c:v>
                </c:pt>
                <c:pt idx="19289">
                  <c:v>26.790277777777799</c:v>
                </c:pt>
                <c:pt idx="19290">
                  <c:v>26.7916666666667</c:v>
                </c:pt>
                <c:pt idx="19291">
                  <c:v>26.7930555555556</c:v>
                </c:pt>
                <c:pt idx="19292">
                  <c:v>26.794444444444402</c:v>
                </c:pt>
                <c:pt idx="19293">
                  <c:v>26.795833333333299</c:v>
                </c:pt>
                <c:pt idx="19294">
                  <c:v>26.797222222222199</c:v>
                </c:pt>
                <c:pt idx="19295">
                  <c:v>26.7986111111111</c:v>
                </c:pt>
                <c:pt idx="19296">
                  <c:v>26.8</c:v>
                </c:pt>
                <c:pt idx="19297">
                  <c:v>26.801388888888901</c:v>
                </c:pt>
                <c:pt idx="19298">
                  <c:v>26.802777777777798</c:v>
                </c:pt>
                <c:pt idx="19299">
                  <c:v>26.804166666666699</c:v>
                </c:pt>
                <c:pt idx="19300">
                  <c:v>26.8055555555556</c:v>
                </c:pt>
                <c:pt idx="19301">
                  <c:v>26.806944444444401</c:v>
                </c:pt>
                <c:pt idx="19302">
                  <c:v>26.808333333333302</c:v>
                </c:pt>
                <c:pt idx="19303">
                  <c:v>26.809722222222199</c:v>
                </c:pt>
                <c:pt idx="19304">
                  <c:v>26.811111111111099</c:v>
                </c:pt>
                <c:pt idx="19305">
                  <c:v>26.8125</c:v>
                </c:pt>
                <c:pt idx="19306">
                  <c:v>26.813888888888901</c:v>
                </c:pt>
                <c:pt idx="19307">
                  <c:v>26.815277777777801</c:v>
                </c:pt>
                <c:pt idx="19308">
                  <c:v>26.816666666666698</c:v>
                </c:pt>
                <c:pt idx="19309">
                  <c:v>26.818055555555599</c:v>
                </c:pt>
                <c:pt idx="19310">
                  <c:v>26.8194444444444</c:v>
                </c:pt>
                <c:pt idx="19311">
                  <c:v>26.820833333333301</c:v>
                </c:pt>
                <c:pt idx="19312">
                  <c:v>26.822222222222202</c:v>
                </c:pt>
                <c:pt idx="19313">
                  <c:v>26.823611111111099</c:v>
                </c:pt>
                <c:pt idx="19314">
                  <c:v>26.824999999999999</c:v>
                </c:pt>
                <c:pt idx="19315">
                  <c:v>26.8263888888889</c:v>
                </c:pt>
                <c:pt idx="19316">
                  <c:v>26.827777777777801</c:v>
                </c:pt>
                <c:pt idx="19317">
                  <c:v>26.829166666666701</c:v>
                </c:pt>
                <c:pt idx="19318">
                  <c:v>26.830555555555598</c:v>
                </c:pt>
                <c:pt idx="19319">
                  <c:v>26.8319444444444</c:v>
                </c:pt>
                <c:pt idx="19320">
                  <c:v>26.8333333333333</c:v>
                </c:pt>
                <c:pt idx="19321">
                  <c:v>26.834722222222201</c:v>
                </c:pt>
                <c:pt idx="19322">
                  <c:v>26.836111111111101</c:v>
                </c:pt>
                <c:pt idx="19323">
                  <c:v>26.837499999999999</c:v>
                </c:pt>
                <c:pt idx="19324">
                  <c:v>26.838888888888899</c:v>
                </c:pt>
                <c:pt idx="19325">
                  <c:v>26.8402777777778</c:v>
                </c:pt>
                <c:pt idx="19326">
                  <c:v>26.841666666666701</c:v>
                </c:pt>
                <c:pt idx="19327">
                  <c:v>26.843055555555601</c:v>
                </c:pt>
                <c:pt idx="19328">
                  <c:v>26.844444444444399</c:v>
                </c:pt>
                <c:pt idx="19329">
                  <c:v>26.845833333333299</c:v>
                </c:pt>
                <c:pt idx="19330">
                  <c:v>26.8472222222222</c:v>
                </c:pt>
                <c:pt idx="19331">
                  <c:v>26.848611111111101</c:v>
                </c:pt>
                <c:pt idx="19332">
                  <c:v>26.85</c:v>
                </c:pt>
                <c:pt idx="19333">
                  <c:v>26.851388888888899</c:v>
                </c:pt>
                <c:pt idx="19334">
                  <c:v>26.852777777777799</c:v>
                </c:pt>
                <c:pt idx="19335">
                  <c:v>26.8541666666667</c:v>
                </c:pt>
                <c:pt idx="19336">
                  <c:v>26.8555555555556</c:v>
                </c:pt>
                <c:pt idx="19337">
                  <c:v>26.856944444444402</c:v>
                </c:pt>
                <c:pt idx="19338">
                  <c:v>26.858333333333299</c:v>
                </c:pt>
                <c:pt idx="19339">
                  <c:v>26.859722222222199</c:v>
                </c:pt>
                <c:pt idx="19340">
                  <c:v>26.8611111111111</c:v>
                </c:pt>
                <c:pt idx="19341">
                  <c:v>26.862500000000001</c:v>
                </c:pt>
                <c:pt idx="19342">
                  <c:v>26.863888888888901</c:v>
                </c:pt>
                <c:pt idx="19343">
                  <c:v>26.865277777777798</c:v>
                </c:pt>
                <c:pt idx="19344">
                  <c:v>26.866666666666699</c:v>
                </c:pt>
                <c:pt idx="19345">
                  <c:v>26.8680555555556</c:v>
                </c:pt>
                <c:pt idx="19346">
                  <c:v>26.869444444444401</c:v>
                </c:pt>
                <c:pt idx="19347">
                  <c:v>26.870833333333302</c:v>
                </c:pt>
                <c:pt idx="19348">
                  <c:v>26.872222222222199</c:v>
                </c:pt>
                <c:pt idx="19349">
                  <c:v>26.873611111111099</c:v>
                </c:pt>
                <c:pt idx="19350">
                  <c:v>26.875</c:v>
                </c:pt>
                <c:pt idx="19351">
                  <c:v>26.876388888888901</c:v>
                </c:pt>
                <c:pt idx="19352">
                  <c:v>26.877777777777801</c:v>
                </c:pt>
                <c:pt idx="19353">
                  <c:v>26.879166666666698</c:v>
                </c:pt>
                <c:pt idx="19354">
                  <c:v>26.880555555555599</c:v>
                </c:pt>
                <c:pt idx="19355">
                  <c:v>26.8819444444444</c:v>
                </c:pt>
                <c:pt idx="19356">
                  <c:v>26.883333333333301</c:v>
                </c:pt>
                <c:pt idx="19357">
                  <c:v>26.884722222222202</c:v>
                </c:pt>
                <c:pt idx="19358">
                  <c:v>26.886111111111099</c:v>
                </c:pt>
                <c:pt idx="19359">
                  <c:v>26.887499999999999</c:v>
                </c:pt>
                <c:pt idx="19360">
                  <c:v>26.8888888888889</c:v>
                </c:pt>
                <c:pt idx="19361">
                  <c:v>26.890277777777801</c:v>
                </c:pt>
                <c:pt idx="19362">
                  <c:v>26.891666666666701</c:v>
                </c:pt>
                <c:pt idx="19363">
                  <c:v>26.893055555555598</c:v>
                </c:pt>
                <c:pt idx="19364">
                  <c:v>26.8944444444444</c:v>
                </c:pt>
                <c:pt idx="19365">
                  <c:v>26.8958333333333</c:v>
                </c:pt>
                <c:pt idx="19366">
                  <c:v>26.897222222222201</c:v>
                </c:pt>
                <c:pt idx="19367">
                  <c:v>26.898611111111101</c:v>
                </c:pt>
                <c:pt idx="19368">
                  <c:v>26.9</c:v>
                </c:pt>
                <c:pt idx="19369">
                  <c:v>26.901388888888899</c:v>
                </c:pt>
                <c:pt idx="19370">
                  <c:v>26.9027777777778</c:v>
                </c:pt>
                <c:pt idx="19371">
                  <c:v>26.904166666666701</c:v>
                </c:pt>
                <c:pt idx="19372">
                  <c:v>26.905555555555601</c:v>
                </c:pt>
                <c:pt idx="19373">
                  <c:v>26.906944444444399</c:v>
                </c:pt>
                <c:pt idx="19374">
                  <c:v>26.908333333333299</c:v>
                </c:pt>
                <c:pt idx="19375">
                  <c:v>26.9097222222222</c:v>
                </c:pt>
                <c:pt idx="19376">
                  <c:v>26.911111111111101</c:v>
                </c:pt>
                <c:pt idx="19377">
                  <c:v>26.912500000000001</c:v>
                </c:pt>
                <c:pt idx="19378">
                  <c:v>26.913888888888899</c:v>
                </c:pt>
                <c:pt idx="19379">
                  <c:v>26.915277777777799</c:v>
                </c:pt>
                <c:pt idx="19380">
                  <c:v>26.9166666666667</c:v>
                </c:pt>
                <c:pt idx="19381">
                  <c:v>26.9180555555556</c:v>
                </c:pt>
                <c:pt idx="19382">
                  <c:v>26.919444444444402</c:v>
                </c:pt>
                <c:pt idx="19383">
                  <c:v>26.920833333333299</c:v>
                </c:pt>
                <c:pt idx="19384">
                  <c:v>26.922222222222199</c:v>
                </c:pt>
                <c:pt idx="19385">
                  <c:v>26.9236111111111</c:v>
                </c:pt>
                <c:pt idx="19386">
                  <c:v>26.925000000000001</c:v>
                </c:pt>
                <c:pt idx="19387">
                  <c:v>26.926388888888901</c:v>
                </c:pt>
                <c:pt idx="19388">
                  <c:v>26.927777777777798</c:v>
                </c:pt>
                <c:pt idx="19389">
                  <c:v>26.929166666666699</c:v>
                </c:pt>
                <c:pt idx="19390">
                  <c:v>26.9305555555556</c:v>
                </c:pt>
                <c:pt idx="19391">
                  <c:v>26.931944444444401</c:v>
                </c:pt>
                <c:pt idx="19392">
                  <c:v>26.933333333333302</c:v>
                </c:pt>
                <c:pt idx="19393">
                  <c:v>26.934722222222199</c:v>
                </c:pt>
                <c:pt idx="19394">
                  <c:v>26.936111111111099</c:v>
                </c:pt>
                <c:pt idx="19395">
                  <c:v>26.9375</c:v>
                </c:pt>
                <c:pt idx="19396">
                  <c:v>26.938888888888901</c:v>
                </c:pt>
                <c:pt idx="19397">
                  <c:v>26.940277777777801</c:v>
                </c:pt>
                <c:pt idx="19398">
                  <c:v>26.941666666666698</c:v>
                </c:pt>
                <c:pt idx="19399">
                  <c:v>26.943055555555599</c:v>
                </c:pt>
                <c:pt idx="19400">
                  <c:v>26.9444444444444</c:v>
                </c:pt>
                <c:pt idx="19401">
                  <c:v>26.945833333333301</c:v>
                </c:pt>
                <c:pt idx="19402">
                  <c:v>26.947222222222202</c:v>
                </c:pt>
                <c:pt idx="19403">
                  <c:v>26.948611111111099</c:v>
                </c:pt>
                <c:pt idx="19404">
                  <c:v>26.95</c:v>
                </c:pt>
                <c:pt idx="19405">
                  <c:v>26.9513888888889</c:v>
                </c:pt>
                <c:pt idx="19406">
                  <c:v>26.952777777777801</c:v>
                </c:pt>
                <c:pt idx="19407">
                  <c:v>26.954166666666701</c:v>
                </c:pt>
                <c:pt idx="19408">
                  <c:v>26.955555555555598</c:v>
                </c:pt>
                <c:pt idx="19409">
                  <c:v>26.9569444444444</c:v>
                </c:pt>
                <c:pt idx="19410">
                  <c:v>26.9583333333333</c:v>
                </c:pt>
                <c:pt idx="19411">
                  <c:v>26.959722222222201</c:v>
                </c:pt>
                <c:pt idx="19412">
                  <c:v>26.961111111111101</c:v>
                </c:pt>
                <c:pt idx="19413">
                  <c:v>26.962499999999999</c:v>
                </c:pt>
                <c:pt idx="19414">
                  <c:v>26.963888888888899</c:v>
                </c:pt>
                <c:pt idx="19415">
                  <c:v>26.9652777777778</c:v>
                </c:pt>
                <c:pt idx="19416">
                  <c:v>26.966666666666701</c:v>
                </c:pt>
                <c:pt idx="19417">
                  <c:v>26.968055555555601</c:v>
                </c:pt>
                <c:pt idx="19418">
                  <c:v>26.969444444444399</c:v>
                </c:pt>
                <c:pt idx="19419">
                  <c:v>26.970833333333299</c:v>
                </c:pt>
                <c:pt idx="19420">
                  <c:v>26.9722222222222</c:v>
                </c:pt>
                <c:pt idx="19421">
                  <c:v>26.973611111111101</c:v>
                </c:pt>
                <c:pt idx="19422">
                  <c:v>26.975000000000001</c:v>
                </c:pt>
                <c:pt idx="19423">
                  <c:v>26.976388888888899</c:v>
                </c:pt>
                <c:pt idx="19424">
                  <c:v>26.977777777777799</c:v>
                </c:pt>
                <c:pt idx="19425">
                  <c:v>26.9791666666667</c:v>
                </c:pt>
                <c:pt idx="19426">
                  <c:v>26.9805555555556</c:v>
                </c:pt>
                <c:pt idx="19427">
                  <c:v>26.981944444444402</c:v>
                </c:pt>
                <c:pt idx="19428">
                  <c:v>26.983333333333299</c:v>
                </c:pt>
                <c:pt idx="19429">
                  <c:v>26.984722222222199</c:v>
                </c:pt>
                <c:pt idx="19430">
                  <c:v>26.9861111111111</c:v>
                </c:pt>
                <c:pt idx="19431">
                  <c:v>26.987500000000001</c:v>
                </c:pt>
                <c:pt idx="19432">
                  <c:v>26.988888888888901</c:v>
                </c:pt>
                <c:pt idx="19433">
                  <c:v>26.990277777777798</c:v>
                </c:pt>
                <c:pt idx="19434">
                  <c:v>26.991666666666699</c:v>
                </c:pt>
                <c:pt idx="19435">
                  <c:v>26.9930555555556</c:v>
                </c:pt>
                <c:pt idx="19436">
                  <c:v>26.994444444444401</c:v>
                </c:pt>
                <c:pt idx="19437">
                  <c:v>26.995833333333302</c:v>
                </c:pt>
                <c:pt idx="19438">
                  <c:v>26.997222222222199</c:v>
                </c:pt>
                <c:pt idx="19439">
                  <c:v>26.998611111111099</c:v>
                </c:pt>
                <c:pt idx="19440">
                  <c:v>27</c:v>
                </c:pt>
                <c:pt idx="19441">
                  <c:v>27.001388888888901</c:v>
                </c:pt>
                <c:pt idx="19442">
                  <c:v>27.002777777777801</c:v>
                </c:pt>
                <c:pt idx="19443">
                  <c:v>27.004166666666698</c:v>
                </c:pt>
                <c:pt idx="19444">
                  <c:v>27.005555555555599</c:v>
                </c:pt>
                <c:pt idx="19445">
                  <c:v>27.0069444444444</c:v>
                </c:pt>
                <c:pt idx="19446">
                  <c:v>27.008333333333301</c:v>
                </c:pt>
                <c:pt idx="19447">
                  <c:v>27.009722222222202</c:v>
                </c:pt>
                <c:pt idx="19448">
                  <c:v>27.011111111111099</c:v>
                </c:pt>
                <c:pt idx="19449">
                  <c:v>27.012499999999999</c:v>
                </c:pt>
                <c:pt idx="19450">
                  <c:v>27.0138888888889</c:v>
                </c:pt>
                <c:pt idx="19451">
                  <c:v>27.015277777777801</c:v>
                </c:pt>
                <c:pt idx="19452">
                  <c:v>27.016666666666701</c:v>
                </c:pt>
                <c:pt idx="19453">
                  <c:v>27.018055555555598</c:v>
                </c:pt>
                <c:pt idx="19454">
                  <c:v>27.0194444444444</c:v>
                </c:pt>
                <c:pt idx="19455">
                  <c:v>27.0208333333333</c:v>
                </c:pt>
                <c:pt idx="19456">
                  <c:v>27.022222222222201</c:v>
                </c:pt>
                <c:pt idx="19457">
                  <c:v>27.023611111111101</c:v>
                </c:pt>
                <c:pt idx="19458">
                  <c:v>27.024999999999999</c:v>
                </c:pt>
                <c:pt idx="19459">
                  <c:v>27.026388888888899</c:v>
                </c:pt>
                <c:pt idx="19460">
                  <c:v>27.0277777777778</c:v>
                </c:pt>
                <c:pt idx="19461">
                  <c:v>27.029166666666701</c:v>
                </c:pt>
                <c:pt idx="19462">
                  <c:v>27.030555555555601</c:v>
                </c:pt>
                <c:pt idx="19463">
                  <c:v>27.031944444444399</c:v>
                </c:pt>
                <c:pt idx="19464">
                  <c:v>27.033333333333299</c:v>
                </c:pt>
                <c:pt idx="19465">
                  <c:v>27.0347222222222</c:v>
                </c:pt>
                <c:pt idx="19466">
                  <c:v>27.036111111111101</c:v>
                </c:pt>
                <c:pt idx="19467">
                  <c:v>27.037500000000001</c:v>
                </c:pt>
                <c:pt idx="19468">
                  <c:v>27.038888888888899</c:v>
                </c:pt>
                <c:pt idx="19469">
                  <c:v>27.040277777777799</c:v>
                </c:pt>
                <c:pt idx="19470">
                  <c:v>27.0416666666667</c:v>
                </c:pt>
                <c:pt idx="19471">
                  <c:v>27.0430555555556</c:v>
                </c:pt>
                <c:pt idx="19472">
                  <c:v>27.044444444444402</c:v>
                </c:pt>
                <c:pt idx="19473">
                  <c:v>27.045833333333299</c:v>
                </c:pt>
                <c:pt idx="19474">
                  <c:v>27.047222222222199</c:v>
                </c:pt>
                <c:pt idx="19475">
                  <c:v>27.0486111111111</c:v>
                </c:pt>
                <c:pt idx="19476">
                  <c:v>27.05</c:v>
                </c:pt>
                <c:pt idx="19477">
                  <c:v>27.051388888888901</c:v>
                </c:pt>
                <c:pt idx="19478">
                  <c:v>27.052777777777798</c:v>
                </c:pt>
                <c:pt idx="19479">
                  <c:v>27.054166666666699</c:v>
                </c:pt>
                <c:pt idx="19480">
                  <c:v>27.0555555555556</c:v>
                </c:pt>
                <c:pt idx="19481">
                  <c:v>27.056944444444401</c:v>
                </c:pt>
                <c:pt idx="19482">
                  <c:v>27.058333333333302</c:v>
                </c:pt>
                <c:pt idx="19483">
                  <c:v>27.059722222222199</c:v>
                </c:pt>
                <c:pt idx="19484">
                  <c:v>27.061111111111099</c:v>
                </c:pt>
                <c:pt idx="19485">
                  <c:v>27.0625</c:v>
                </c:pt>
                <c:pt idx="19486">
                  <c:v>27.063888888888901</c:v>
                </c:pt>
                <c:pt idx="19487">
                  <c:v>27.065277777777801</c:v>
                </c:pt>
                <c:pt idx="19488">
                  <c:v>27.066666666666698</c:v>
                </c:pt>
                <c:pt idx="19489">
                  <c:v>27.068055555555599</c:v>
                </c:pt>
                <c:pt idx="19490">
                  <c:v>27.0694444444444</c:v>
                </c:pt>
                <c:pt idx="19491">
                  <c:v>27.070833333333301</c:v>
                </c:pt>
                <c:pt idx="19492">
                  <c:v>27.072222222222202</c:v>
                </c:pt>
                <c:pt idx="19493">
                  <c:v>27.073611111111099</c:v>
                </c:pt>
                <c:pt idx="19494">
                  <c:v>27.074999999999999</c:v>
                </c:pt>
                <c:pt idx="19495">
                  <c:v>27.0763888888889</c:v>
                </c:pt>
                <c:pt idx="19496">
                  <c:v>27.077777777777801</c:v>
                </c:pt>
                <c:pt idx="19497">
                  <c:v>27.079166666666701</c:v>
                </c:pt>
                <c:pt idx="19498">
                  <c:v>27.080555555555598</c:v>
                </c:pt>
                <c:pt idx="19499">
                  <c:v>27.0819444444444</c:v>
                </c:pt>
                <c:pt idx="19500">
                  <c:v>27.0833333333333</c:v>
                </c:pt>
                <c:pt idx="19501">
                  <c:v>27.084722222222201</c:v>
                </c:pt>
                <c:pt idx="19502">
                  <c:v>27.086111111111101</c:v>
                </c:pt>
                <c:pt idx="19503">
                  <c:v>27.087499999999999</c:v>
                </c:pt>
                <c:pt idx="19504">
                  <c:v>27.088888888888899</c:v>
                </c:pt>
                <c:pt idx="19505">
                  <c:v>27.0902777777778</c:v>
                </c:pt>
                <c:pt idx="19506">
                  <c:v>27.091666666666701</c:v>
                </c:pt>
                <c:pt idx="19507">
                  <c:v>27.093055555555601</c:v>
                </c:pt>
                <c:pt idx="19508">
                  <c:v>27.094444444444399</c:v>
                </c:pt>
                <c:pt idx="19509">
                  <c:v>27.095833333333299</c:v>
                </c:pt>
                <c:pt idx="19510">
                  <c:v>27.0972222222222</c:v>
                </c:pt>
                <c:pt idx="19511">
                  <c:v>27.098611111111101</c:v>
                </c:pt>
                <c:pt idx="19512">
                  <c:v>27.1</c:v>
                </c:pt>
                <c:pt idx="19513">
                  <c:v>27.101388888888899</c:v>
                </c:pt>
                <c:pt idx="19514">
                  <c:v>27.102777777777799</c:v>
                </c:pt>
                <c:pt idx="19515">
                  <c:v>27.1041666666667</c:v>
                </c:pt>
                <c:pt idx="19516">
                  <c:v>27.1055555555556</c:v>
                </c:pt>
                <c:pt idx="19517">
                  <c:v>27.106944444444402</c:v>
                </c:pt>
                <c:pt idx="19518">
                  <c:v>27.108333333333299</c:v>
                </c:pt>
                <c:pt idx="19519">
                  <c:v>27.109722222222199</c:v>
                </c:pt>
                <c:pt idx="19520">
                  <c:v>27.1111111111111</c:v>
                </c:pt>
                <c:pt idx="19521">
                  <c:v>27.112500000000001</c:v>
                </c:pt>
                <c:pt idx="19522">
                  <c:v>27.113888888888901</c:v>
                </c:pt>
                <c:pt idx="19523">
                  <c:v>27.115277777777798</c:v>
                </c:pt>
                <c:pt idx="19524">
                  <c:v>27.116666666666699</c:v>
                </c:pt>
                <c:pt idx="19525">
                  <c:v>27.1180555555556</c:v>
                </c:pt>
                <c:pt idx="19526">
                  <c:v>27.119444444444401</c:v>
                </c:pt>
                <c:pt idx="19527">
                  <c:v>27.120833333333302</c:v>
                </c:pt>
                <c:pt idx="19528">
                  <c:v>27.122222222222199</c:v>
                </c:pt>
                <c:pt idx="19529">
                  <c:v>27.123611111111099</c:v>
                </c:pt>
                <c:pt idx="19530">
                  <c:v>27.125</c:v>
                </c:pt>
                <c:pt idx="19531">
                  <c:v>27.126388888888901</c:v>
                </c:pt>
                <c:pt idx="19532">
                  <c:v>27.127777777777801</c:v>
                </c:pt>
                <c:pt idx="19533">
                  <c:v>27.129166666666698</c:v>
                </c:pt>
                <c:pt idx="19534">
                  <c:v>27.130555555555599</c:v>
                </c:pt>
                <c:pt idx="19535">
                  <c:v>27.1319444444444</c:v>
                </c:pt>
                <c:pt idx="19536">
                  <c:v>27.133333333333301</c:v>
                </c:pt>
                <c:pt idx="19537">
                  <c:v>27.134722222222202</c:v>
                </c:pt>
                <c:pt idx="19538">
                  <c:v>27.136111111111099</c:v>
                </c:pt>
                <c:pt idx="19539">
                  <c:v>27.137499999999999</c:v>
                </c:pt>
                <c:pt idx="19540">
                  <c:v>27.1388888888889</c:v>
                </c:pt>
                <c:pt idx="19541">
                  <c:v>27.140277777777801</c:v>
                </c:pt>
                <c:pt idx="19542">
                  <c:v>27.141666666666701</c:v>
                </c:pt>
                <c:pt idx="19543">
                  <c:v>27.143055555555598</c:v>
                </c:pt>
                <c:pt idx="19544">
                  <c:v>27.1444444444444</c:v>
                </c:pt>
                <c:pt idx="19545">
                  <c:v>27.1458333333333</c:v>
                </c:pt>
                <c:pt idx="19546">
                  <c:v>27.147222222222201</c:v>
                </c:pt>
                <c:pt idx="19547">
                  <c:v>27.148611111111101</c:v>
                </c:pt>
                <c:pt idx="19548">
                  <c:v>27.15</c:v>
                </c:pt>
                <c:pt idx="19549">
                  <c:v>27.151388888888899</c:v>
                </c:pt>
                <c:pt idx="19550">
                  <c:v>27.1527777777778</c:v>
                </c:pt>
                <c:pt idx="19551">
                  <c:v>27.154166666666701</c:v>
                </c:pt>
                <c:pt idx="19552">
                  <c:v>27.155555555555601</c:v>
                </c:pt>
                <c:pt idx="19553">
                  <c:v>27.156944444444399</c:v>
                </c:pt>
                <c:pt idx="19554">
                  <c:v>27.158333333333299</c:v>
                </c:pt>
                <c:pt idx="19555">
                  <c:v>27.1597222222222</c:v>
                </c:pt>
                <c:pt idx="19556">
                  <c:v>27.161111111111101</c:v>
                </c:pt>
                <c:pt idx="19557">
                  <c:v>27.162500000000001</c:v>
                </c:pt>
                <c:pt idx="19558">
                  <c:v>27.163888888888899</c:v>
                </c:pt>
                <c:pt idx="19559">
                  <c:v>27.165277777777799</c:v>
                </c:pt>
                <c:pt idx="19560">
                  <c:v>27.1666666666667</c:v>
                </c:pt>
                <c:pt idx="19561">
                  <c:v>27.1680555555556</c:v>
                </c:pt>
                <c:pt idx="19562">
                  <c:v>27.169444444444402</c:v>
                </c:pt>
                <c:pt idx="19563">
                  <c:v>27.170833333333299</c:v>
                </c:pt>
                <c:pt idx="19564">
                  <c:v>27.172222222222199</c:v>
                </c:pt>
                <c:pt idx="19565">
                  <c:v>27.1736111111111</c:v>
                </c:pt>
                <c:pt idx="19566">
                  <c:v>27.175000000000001</c:v>
                </c:pt>
                <c:pt idx="19567">
                  <c:v>27.176388888888901</c:v>
                </c:pt>
                <c:pt idx="19568">
                  <c:v>27.177777777777798</c:v>
                </c:pt>
                <c:pt idx="19569">
                  <c:v>27.179166666666699</c:v>
                </c:pt>
                <c:pt idx="19570">
                  <c:v>27.1805555555556</c:v>
                </c:pt>
                <c:pt idx="19571">
                  <c:v>27.181944444444401</c:v>
                </c:pt>
                <c:pt idx="19572">
                  <c:v>27.183333333333302</c:v>
                </c:pt>
                <c:pt idx="19573">
                  <c:v>27.184722222222199</c:v>
                </c:pt>
                <c:pt idx="19574">
                  <c:v>27.186111111111099</c:v>
                </c:pt>
                <c:pt idx="19575">
                  <c:v>27.1875</c:v>
                </c:pt>
                <c:pt idx="19576">
                  <c:v>27.188888888888901</c:v>
                </c:pt>
                <c:pt idx="19577">
                  <c:v>27.190277777777801</c:v>
                </c:pt>
                <c:pt idx="19578">
                  <c:v>27.191666666666698</c:v>
                </c:pt>
                <c:pt idx="19579">
                  <c:v>27.193055555555599</c:v>
                </c:pt>
                <c:pt idx="19580">
                  <c:v>27.1944444444444</c:v>
                </c:pt>
                <c:pt idx="19581">
                  <c:v>27.195833333333301</c:v>
                </c:pt>
                <c:pt idx="19582">
                  <c:v>27.197222222222202</c:v>
                </c:pt>
                <c:pt idx="19583">
                  <c:v>27.198611111111099</c:v>
                </c:pt>
                <c:pt idx="19584">
                  <c:v>27.2</c:v>
                </c:pt>
                <c:pt idx="19585">
                  <c:v>27.2013888888889</c:v>
                </c:pt>
                <c:pt idx="19586">
                  <c:v>27.202777777777801</c:v>
                </c:pt>
                <c:pt idx="19587">
                  <c:v>27.204166666666701</c:v>
                </c:pt>
                <c:pt idx="19588">
                  <c:v>27.205555555555598</c:v>
                </c:pt>
                <c:pt idx="19589">
                  <c:v>27.2069444444444</c:v>
                </c:pt>
                <c:pt idx="19590">
                  <c:v>27.2083333333333</c:v>
                </c:pt>
                <c:pt idx="19591">
                  <c:v>27.209722222222201</c:v>
                </c:pt>
                <c:pt idx="19592">
                  <c:v>27.211111111111101</c:v>
                </c:pt>
                <c:pt idx="19593">
                  <c:v>27.212499999999999</c:v>
                </c:pt>
                <c:pt idx="19594">
                  <c:v>27.213888888888899</c:v>
                </c:pt>
                <c:pt idx="19595">
                  <c:v>27.2152777777778</c:v>
                </c:pt>
                <c:pt idx="19596">
                  <c:v>27.216666666666701</c:v>
                </c:pt>
                <c:pt idx="19597">
                  <c:v>27.218055555555601</c:v>
                </c:pt>
                <c:pt idx="19598">
                  <c:v>27.219444444444399</c:v>
                </c:pt>
                <c:pt idx="19599">
                  <c:v>27.220833333333299</c:v>
                </c:pt>
                <c:pt idx="19600">
                  <c:v>27.2222222222222</c:v>
                </c:pt>
                <c:pt idx="19601">
                  <c:v>27.223611111111101</c:v>
                </c:pt>
                <c:pt idx="19602">
                  <c:v>27.225000000000001</c:v>
                </c:pt>
                <c:pt idx="19603">
                  <c:v>27.226388888888899</c:v>
                </c:pt>
                <c:pt idx="19604">
                  <c:v>27.227777777777799</c:v>
                </c:pt>
                <c:pt idx="19605">
                  <c:v>27.2291666666667</c:v>
                </c:pt>
                <c:pt idx="19606">
                  <c:v>27.2305555555556</c:v>
                </c:pt>
                <c:pt idx="19607">
                  <c:v>27.231944444444402</c:v>
                </c:pt>
                <c:pt idx="19608">
                  <c:v>27.233333333333299</c:v>
                </c:pt>
                <c:pt idx="19609">
                  <c:v>27.234722222222199</c:v>
                </c:pt>
                <c:pt idx="19610">
                  <c:v>27.2361111111111</c:v>
                </c:pt>
                <c:pt idx="19611">
                  <c:v>27.237500000000001</c:v>
                </c:pt>
                <c:pt idx="19612">
                  <c:v>27.238888888888901</c:v>
                </c:pt>
                <c:pt idx="19613">
                  <c:v>27.240277777777798</c:v>
                </c:pt>
                <c:pt idx="19614">
                  <c:v>27.241666666666699</c:v>
                </c:pt>
                <c:pt idx="19615">
                  <c:v>27.2430555555556</c:v>
                </c:pt>
                <c:pt idx="19616">
                  <c:v>27.244444444444401</c:v>
                </c:pt>
                <c:pt idx="19617">
                  <c:v>27.245833333333302</c:v>
                </c:pt>
                <c:pt idx="19618">
                  <c:v>27.247222222222199</c:v>
                </c:pt>
                <c:pt idx="19619">
                  <c:v>27.248611111111099</c:v>
                </c:pt>
                <c:pt idx="19620">
                  <c:v>27.25</c:v>
                </c:pt>
                <c:pt idx="19621">
                  <c:v>27.251388888888901</c:v>
                </c:pt>
                <c:pt idx="19622">
                  <c:v>27.252777777777801</c:v>
                </c:pt>
                <c:pt idx="19623">
                  <c:v>27.254166666666698</c:v>
                </c:pt>
                <c:pt idx="19624">
                  <c:v>27.255555555555599</c:v>
                </c:pt>
                <c:pt idx="19625">
                  <c:v>27.2569444444444</c:v>
                </c:pt>
                <c:pt idx="19626">
                  <c:v>27.258333333333301</c:v>
                </c:pt>
                <c:pt idx="19627">
                  <c:v>27.259722222222202</c:v>
                </c:pt>
                <c:pt idx="19628">
                  <c:v>27.261111111111099</c:v>
                </c:pt>
                <c:pt idx="19629">
                  <c:v>27.262499999999999</c:v>
                </c:pt>
                <c:pt idx="19630">
                  <c:v>27.2638888888889</c:v>
                </c:pt>
                <c:pt idx="19631">
                  <c:v>27.265277777777801</c:v>
                </c:pt>
                <c:pt idx="19632">
                  <c:v>27.266666666666701</c:v>
                </c:pt>
                <c:pt idx="19633">
                  <c:v>27.268055555555598</c:v>
                </c:pt>
                <c:pt idx="19634">
                  <c:v>27.2694444444444</c:v>
                </c:pt>
                <c:pt idx="19635">
                  <c:v>27.2708333333333</c:v>
                </c:pt>
                <c:pt idx="19636">
                  <c:v>27.272222222222201</c:v>
                </c:pt>
                <c:pt idx="19637">
                  <c:v>27.273611111111101</c:v>
                </c:pt>
                <c:pt idx="19638">
                  <c:v>27.274999999999999</c:v>
                </c:pt>
                <c:pt idx="19639">
                  <c:v>27.276388888888899</c:v>
                </c:pt>
                <c:pt idx="19640">
                  <c:v>27.2777777777778</c:v>
                </c:pt>
                <c:pt idx="19641">
                  <c:v>27.279166666666701</c:v>
                </c:pt>
                <c:pt idx="19642">
                  <c:v>27.280555555555601</c:v>
                </c:pt>
                <c:pt idx="19643">
                  <c:v>27.281944444444399</c:v>
                </c:pt>
                <c:pt idx="19644">
                  <c:v>27.283333333333299</c:v>
                </c:pt>
                <c:pt idx="19645">
                  <c:v>27.2847222222222</c:v>
                </c:pt>
                <c:pt idx="19646">
                  <c:v>27.286111111111101</c:v>
                </c:pt>
                <c:pt idx="19647">
                  <c:v>27.287500000000001</c:v>
                </c:pt>
                <c:pt idx="19648">
                  <c:v>27.288888888888899</c:v>
                </c:pt>
                <c:pt idx="19649">
                  <c:v>27.290277777777799</c:v>
                </c:pt>
                <c:pt idx="19650">
                  <c:v>27.2916666666667</c:v>
                </c:pt>
                <c:pt idx="19651">
                  <c:v>27.2930555555556</c:v>
                </c:pt>
                <c:pt idx="19652">
                  <c:v>27.294444444444402</c:v>
                </c:pt>
                <c:pt idx="19653">
                  <c:v>27.295833333333299</c:v>
                </c:pt>
                <c:pt idx="19654">
                  <c:v>27.297222222222199</c:v>
                </c:pt>
                <c:pt idx="19655">
                  <c:v>27.2986111111111</c:v>
                </c:pt>
                <c:pt idx="19656">
                  <c:v>27.3</c:v>
                </c:pt>
                <c:pt idx="19657">
                  <c:v>27.301388888888901</c:v>
                </c:pt>
                <c:pt idx="19658">
                  <c:v>27.302777777777798</c:v>
                </c:pt>
                <c:pt idx="19659">
                  <c:v>27.304166666666699</c:v>
                </c:pt>
                <c:pt idx="19660">
                  <c:v>27.3055555555556</c:v>
                </c:pt>
                <c:pt idx="19661">
                  <c:v>27.306944444444401</c:v>
                </c:pt>
                <c:pt idx="19662">
                  <c:v>27.308333333333302</c:v>
                </c:pt>
                <c:pt idx="19663">
                  <c:v>27.309722222222199</c:v>
                </c:pt>
                <c:pt idx="19664">
                  <c:v>27.311111111111099</c:v>
                </c:pt>
                <c:pt idx="19665">
                  <c:v>27.3125</c:v>
                </c:pt>
                <c:pt idx="19666">
                  <c:v>27.313888888888901</c:v>
                </c:pt>
                <c:pt idx="19667">
                  <c:v>27.315277777777801</c:v>
                </c:pt>
                <c:pt idx="19668">
                  <c:v>27.316666666666698</c:v>
                </c:pt>
                <c:pt idx="19669">
                  <c:v>27.318055555555599</c:v>
                </c:pt>
                <c:pt idx="19670">
                  <c:v>27.3194444444444</c:v>
                </c:pt>
                <c:pt idx="19671">
                  <c:v>27.320833333333301</c:v>
                </c:pt>
                <c:pt idx="19672">
                  <c:v>27.322222222222202</c:v>
                </c:pt>
                <c:pt idx="19673">
                  <c:v>27.323611111111099</c:v>
                </c:pt>
                <c:pt idx="19674">
                  <c:v>27.324999999999999</c:v>
                </c:pt>
                <c:pt idx="19675">
                  <c:v>27.3263888888889</c:v>
                </c:pt>
                <c:pt idx="19676">
                  <c:v>27.327777777777801</c:v>
                </c:pt>
                <c:pt idx="19677">
                  <c:v>27.329166666666701</c:v>
                </c:pt>
                <c:pt idx="19678">
                  <c:v>27.330555555555598</c:v>
                </c:pt>
                <c:pt idx="19679">
                  <c:v>27.3319444444444</c:v>
                </c:pt>
                <c:pt idx="19680">
                  <c:v>27.3333333333333</c:v>
                </c:pt>
                <c:pt idx="19681">
                  <c:v>27.334722222222201</c:v>
                </c:pt>
                <c:pt idx="19682">
                  <c:v>27.336111111111101</c:v>
                </c:pt>
                <c:pt idx="19683">
                  <c:v>27.337499999999999</c:v>
                </c:pt>
                <c:pt idx="19684">
                  <c:v>27.338888888888899</c:v>
                </c:pt>
                <c:pt idx="19685">
                  <c:v>27.3402777777778</c:v>
                </c:pt>
                <c:pt idx="19686">
                  <c:v>27.341666666666701</c:v>
                </c:pt>
                <c:pt idx="19687">
                  <c:v>27.343055555555601</c:v>
                </c:pt>
                <c:pt idx="19688">
                  <c:v>27.344444444444399</c:v>
                </c:pt>
                <c:pt idx="19689">
                  <c:v>27.345833333333299</c:v>
                </c:pt>
                <c:pt idx="19690">
                  <c:v>27.3472222222222</c:v>
                </c:pt>
                <c:pt idx="19691">
                  <c:v>27.348611111111101</c:v>
                </c:pt>
                <c:pt idx="19692">
                  <c:v>27.35</c:v>
                </c:pt>
                <c:pt idx="19693">
                  <c:v>27.351388888888899</c:v>
                </c:pt>
                <c:pt idx="19694">
                  <c:v>27.352777777777799</c:v>
                </c:pt>
                <c:pt idx="19695">
                  <c:v>27.3541666666667</c:v>
                </c:pt>
                <c:pt idx="19696">
                  <c:v>27.3555555555556</c:v>
                </c:pt>
                <c:pt idx="19697">
                  <c:v>27.356944444444402</c:v>
                </c:pt>
                <c:pt idx="19698">
                  <c:v>27.358333333333299</c:v>
                </c:pt>
                <c:pt idx="19699">
                  <c:v>27.359722222222199</c:v>
                </c:pt>
                <c:pt idx="19700">
                  <c:v>27.3611111111111</c:v>
                </c:pt>
                <c:pt idx="19701">
                  <c:v>27.362500000000001</c:v>
                </c:pt>
                <c:pt idx="19702">
                  <c:v>27.363888888888901</c:v>
                </c:pt>
                <c:pt idx="19703">
                  <c:v>27.365277777777798</c:v>
                </c:pt>
                <c:pt idx="19704">
                  <c:v>27.366666666666699</c:v>
                </c:pt>
                <c:pt idx="19705">
                  <c:v>27.3680555555556</c:v>
                </c:pt>
                <c:pt idx="19706">
                  <c:v>27.369444444444401</c:v>
                </c:pt>
                <c:pt idx="19707">
                  <c:v>27.370833333333302</c:v>
                </c:pt>
                <c:pt idx="19708">
                  <c:v>27.372222222222199</c:v>
                </c:pt>
                <c:pt idx="19709">
                  <c:v>27.373611111111099</c:v>
                </c:pt>
                <c:pt idx="19710">
                  <c:v>27.375</c:v>
                </c:pt>
                <c:pt idx="19711">
                  <c:v>27.376388888888901</c:v>
                </c:pt>
                <c:pt idx="19712">
                  <c:v>27.377777777777801</c:v>
                </c:pt>
                <c:pt idx="19713">
                  <c:v>27.379166666666698</c:v>
                </c:pt>
                <c:pt idx="19714">
                  <c:v>27.380555555555599</c:v>
                </c:pt>
                <c:pt idx="19715">
                  <c:v>27.3819444444444</c:v>
                </c:pt>
                <c:pt idx="19716">
                  <c:v>27.383333333333301</c:v>
                </c:pt>
                <c:pt idx="19717">
                  <c:v>27.384722222222202</c:v>
                </c:pt>
                <c:pt idx="19718">
                  <c:v>27.386111111111099</c:v>
                </c:pt>
                <c:pt idx="19719">
                  <c:v>27.387499999999999</c:v>
                </c:pt>
                <c:pt idx="19720">
                  <c:v>27.3888888888889</c:v>
                </c:pt>
                <c:pt idx="19721">
                  <c:v>27.390277777777801</c:v>
                </c:pt>
                <c:pt idx="19722">
                  <c:v>27.391666666666701</c:v>
                </c:pt>
                <c:pt idx="19723">
                  <c:v>27.393055555555598</c:v>
                </c:pt>
                <c:pt idx="19724">
                  <c:v>27.3944444444444</c:v>
                </c:pt>
                <c:pt idx="19725">
                  <c:v>27.3958333333333</c:v>
                </c:pt>
                <c:pt idx="19726">
                  <c:v>27.397222222222201</c:v>
                </c:pt>
                <c:pt idx="19727">
                  <c:v>27.398611111111101</c:v>
                </c:pt>
                <c:pt idx="19728">
                  <c:v>27.4</c:v>
                </c:pt>
                <c:pt idx="19729">
                  <c:v>27.401388888888899</c:v>
                </c:pt>
                <c:pt idx="19730">
                  <c:v>27.4027777777778</c:v>
                </c:pt>
                <c:pt idx="19731">
                  <c:v>27.404166666666701</c:v>
                </c:pt>
                <c:pt idx="19732">
                  <c:v>27.405555555555601</c:v>
                </c:pt>
                <c:pt idx="19733">
                  <c:v>27.406944444444399</c:v>
                </c:pt>
                <c:pt idx="19734">
                  <c:v>27.408333333333299</c:v>
                </c:pt>
                <c:pt idx="19735">
                  <c:v>27.4097222222222</c:v>
                </c:pt>
                <c:pt idx="19736">
                  <c:v>27.411111111111101</c:v>
                </c:pt>
                <c:pt idx="19737">
                  <c:v>27.412500000000001</c:v>
                </c:pt>
                <c:pt idx="19738">
                  <c:v>27.413888888888899</c:v>
                </c:pt>
                <c:pt idx="19739">
                  <c:v>27.415277777777799</c:v>
                </c:pt>
                <c:pt idx="19740">
                  <c:v>27.4166666666667</c:v>
                </c:pt>
                <c:pt idx="19741">
                  <c:v>27.4180555555556</c:v>
                </c:pt>
                <c:pt idx="19742">
                  <c:v>27.419444444444402</c:v>
                </c:pt>
                <c:pt idx="19743">
                  <c:v>27.420833333333299</c:v>
                </c:pt>
                <c:pt idx="19744">
                  <c:v>27.422222222222199</c:v>
                </c:pt>
                <c:pt idx="19745">
                  <c:v>27.4236111111111</c:v>
                </c:pt>
                <c:pt idx="19746">
                  <c:v>27.425000000000001</c:v>
                </c:pt>
                <c:pt idx="19747">
                  <c:v>27.426388888888901</c:v>
                </c:pt>
                <c:pt idx="19748">
                  <c:v>27.427777777777798</c:v>
                </c:pt>
                <c:pt idx="19749">
                  <c:v>27.429166666666699</c:v>
                </c:pt>
                <c:pt idx="19750">
                  <c:v>27.4305555555556</c:v>
                </c:pt>
                <c:pt idx="19751">
                  <c:v>27.431944444444401</c:v>
                </c:pt>
                <c:pt idx="19752">
                  <c:v>27.433333333333302</c:v>
                </c:pt>
                <c:pt idx="19753">
                  <c:v>27.434722222222199</c:v>
                </c:pt>
                <c:pt idx="19754">
                  <c:v>27.436111111111099</c:v>
                </c:pt>
                <c:pt idx="19755">
                  <c:v>27.4375</c:v>
                </c:pt>
                <c:pt idx="19756">
                  <c:v>27.438888888888901</c:v>
                </c:pt>
                <c:pt idx="19757">
                  <c:v>27.440277777777801</c:v>
                </c:pt>
                <c:pt idx="19758">
                  <c:v>27.441666666666698</c:v>
                </c:pt>
                <c:pt idx="19759">
                  <c:v>27.443055555555599</c:v>
                </c:pt>
                <c:pt idx="19760">
                  <c:v>27.4444444444444</c:v>
                </c:pt>
                <c:pt idx="19761">
                  <c:v>27.445833333333301</c:v>
                </c:pt>
                <c:pt idx="19762">
                  <c:v>27.447222222222202</c:v>
                </c:pt>
                <c:pt idx="19763">
                  <c:v>27.448611111111099</c:v>
                </c:pt>
                <c:pt idx="19764">
                  <c:v>27.45</c:v>
                </c:pt>
                <c:pt idx="19765">
                  <c:v>27.4513888888889</c:v>
                </c:pt>
                <c:pt idx="19766">
                  <c:v>27.452777777777801</c:v>
                </c:pt>
                <c:pt idx="19767">
                  <c:v>27.454166666666701</c:v>
                </c:pt>
                <c:pt idx="19768">
                  <c:v>27.455555555555598</c:v>
                </c:pt>
                <c:pt idx="19769">
                  <c:v>27.4569444444444</c:v>
                </c:pt>
                <c:pt idx="19770">
                  <c:v>27.4583333333333</c:v>
                </c:pt>
                <c:pt idx="19771">
                  <c:v>27.459722222222201</c:v>
                </c:pt>
                <c:pt idx="19772">
                  <c:v>27.461111111111101</c:v>
                </c:pt>
                <c:pt idx="19773">
                  <c:v>27.462499999999999</c:v>
                </c:pt>
                <c:pt idx="19774">
                  <c:v>27.463888888888899</c:v>
                </c:pt>
                <c:pt idx="19775">
                  <c:v>27.4652777777778</c:v>
                </c:pt>
                <c:pt idx="19776">
                  <c:v>27.466666666666701</c:v>
                </c:pt>
                <c:pt idx="19777">
                  <c:v>27.468055555555601</c:v>
                </c:pt>
                <c:pt idx="19778">
                  <c:v>27.469444444444399</c:v>
                </c:pt>
                <c:pt idx="19779">
                  <c:v>27.470833333333299</c:v>
                </c:pt>
                <c:pt idx="19780">
                  <c:v>27.4722222222222</c:v>
                </c:pt>
                <c:pt idx="19781">
                  <c:v>27.473611111111101</c:v>
                </c:pt>
                <c:pt idx="19782">
                  <c:v>27.475000000000001</c:v>
                </c:pt>
                <c:pt idx="19783">
                  <c:v>27.476388888888899</c:v>
                </c:pt>
                <c:pt idx="19784">
                  <c:v>27.477777777777799</c:v>
                </c:pt>
                <c:pt idx="19785">
                  <c:v>27.4791666666667</c:v>
                </c:pt>
                <c:pt idx="19786">
                  <c:v>27.4805555555556</c:v>
                </c:pt>
                <c:pt idx="19787">
                  <c:v>27.481944444444402</c:v>
                </c:pt>
                <c:pt idx="19788">
                  <c:v>27.483333333333299</c:v>
                </c:pt>
                <c:pt idx="19789">
                  <c:v>27.484722222222199</c:v>
                </c:pt>
                <c:pt idx="19790">
                  <c:v>27.4861111111111</c:v>
                </c:pt>
                <c:pt idx="19791">
                  <c:v>27.487500000000001</c:v>
                </c:pt>
                <c:pt idx="19792">
                  <c:v>27.488888888888901</c:v>
                </c:pt>
                <c:pt idx="19793">
                  <c:v>27.490277777777798</c:v>
                </c:pt>
                <c:pt idx="19794">
                  <c:v>27.491666666666699</c:v>
                </c:pt>
                <c:pt idx="19795">
                  <c:v>27.4930555555556</c:v>
                </c:pt>
                <c:pt idx="19796">
                  <c:v>27.494444444444401</c:v>
                </c:pt>
                <c:pt idx="19797">
                  <c:v>27.495833333333302</c:v>
                </c:pt>
                <c:pt idx="19798">
                  <c:v>27.497222222222199</c:v>
                </c:pt>
                <c:pt idx="19799">
                  <c:v>27.498611111111099</c:v>
                </c:pt>
                <c:pt idx="19800">
                  <c:v>27.5</c:v>
                </c:pt>
                <c:pt idx="19801">
                  <c:v>27.501388888888901</c:v>
                </c:pt>
                <c:pt idx="19802">
                  <c:v>27.502777777777801</c:v>
                </c:pt>
                <c:pt idx="19803">
                  <c:v>27.504166666666698</c:v>
                </c:pt>
                <c:pt idx="19804">
                  <c:v>27.505555555555599</c:v>
                </c:pt>
                <c:pt idx="19805">
                  <c:v>27.5069444444444</c:v>
                </c:pt>
                <c:pt idx="19806">
                  <c:v>27.508333333333301</c:v>
                </c:pt>
                <c:pt idx="19807">
                  <c:v>27.509722222222202</c:v>
                </c:pt>
                <c:pt idx="19808">
                  <c:v>27.511111111111099</c:v>
                </c:pt>
                <c:pt idx="19809">
                  <c:v>27.512499999999999</c:v>
                </c:pt>
                <c:pt idx="19810">
                  <c:v>27.5138888888889</c:v>
                </c:pt>
                <c:pt idx="19811">
                  <c:v>27.515277777777801</c:v>
                </c:pt>
                <c:pt idx="19812">
                  <c:v>27.516666666666701</c:v>
                </c:pt>
                <c:pt idx="19813">
                  <c:v>27.518055555555598</c:v>
                </c:pt>
                <c:pt idx="19814">
                  <c:v>27.5194444444444</c:v>
                </c:pt>
                <c:pt idx="19815">
                  <c:v>27.5208333333333</c:v>
                </c:pt>
                <c:pt idx="19816">
                  <c:v>27.522222222222201</c:v>
                </c:pt>
                <c:pt idx="19817">
                  <c:v>27.523611111111101</c:v>
                </c:pt>
                <c:pt idx="19818">
                  <c:v>27.524999999999999</c:v>
                </c:pt>
                <c:pt idx="19819">
                  <c:v>27.526388888888899</c:v>
                </c:pt>
                <c:pt idx="19820">
                  <c:v>27.5277777777778</c:v>
                </c:pt>
                <c:pt idx="19821">
                  <c:v>27.529166666666701</c:v>
                </c:pt>
                <c:pt idx="19822">
                  <c:v>27.530555555555601</c:v>
                </c:pt>
                <c:pt idx="19823">
                  <c:v>27.531944444444399</c:v>
                </c:pt>
                <c:pt idx="19824">
                  <c:v>27.533333333333299</c:v>
                </c:pt>
                <c:pt idx="19825">
                  <c:v>27.5347222222222</c:v>
                </c:pt>
                <c:pt idx="19826">
                  <c:v>27.536111111111101</c:v>
                </c:pt>
                <c:pt idx="19827">
                  <c:v>27.537500000000001</c:v>
                </c:pt>
                <c:pt idx="19828">
                  <c:v>27.538888888888899</c:v>
                </c:pt>
                <c:pt idx="19829">
                  <c:v>27.540277777777799</c:v>
                </c:pt>
                <c:pt idx="19830">
                  <c:v>27.5416666666667</c:v>
                </c:pt>
                <c:pt idx="19831">
                  <c:v>27.5430555555556</c:v>
                </c:pt>
                <c:pt idx="19832">
                  <c:v>27.544444444444402</c:v>
                </c:pt>
                <c:pt idx="19833">
                  <c:v>27.545833333333299</c:v>
                </c:pt>
                <c:pt idx="19834">
                  <c:v>27.547222222222199</c:v>
                </c:pt>
                <c:pt idx="19835">
                  <c:v>27.5486111111111</c:v>
                </c:pt>
                <c:pt idx="19836">
                  <c:v>27.55</c:v>
                </c:pt>
                <c:pt idx="19837">
                  <c:v>27.551388888888901</c:v>
                </c:pt>
                <c:pt idx="19838">
                  <c:v>27.552777777777798</c:v>
                </c:pt>
                <c:pt idx="19839">
                  <c:v>27.554166666666699</c:v>
                </c:pt>
                <c:pt idx="19840">
                  <c:v>27.5555555555556</c:v>
                </c:pt>
                <c:pt idx="19841">
                  <c:v>27.556944444444401</c:v>
                </c:pt>
                <c:pt idx="19842">
                  <c:v>27.558333333333302</c:v>
                </c:pt>
                <c:pt idx="19843">
                  <c:v>27.559722222222199</c:v>
                </c:pt>
                <c:pt idx="19844">
                  <c:v>27.561111111111099</c:v>
                </c:pt>
                <c:pt idx="19845">
                  <c:v>27.5625</c:v>
                </c:pt>
                <c:pt idx="19846">
                  <c:v>27.563888888888901</c:v>
                </c:pt>
                <c:pt idx="19847">
                  <c:v>27.565277777777801</c:v>
                </c:pt>
                <c:pt idx="19848">
                  <c:v>27.566666666666698</c:v>
                </c:pt>
                <c:pt idx="19849">
                  <c:v>27.568055555555599</c:v>
                </c:pt>
                <c:pt idx="19850">
                  <c:v>27.5694444444444</c:v>
                </c:pt>
                <c:pt idx="19851">
                  <c:v>27.570833333333301</c:v>
                </c:pt>
                <c:pt idx="19852">
                  <c:v>27.572222222222202</c:v>
                </c:pt>
                <c:pt idx="19853">
                  <c:v>27.573611111111099</c:v>
                </c:pt>
                <c:pt idx="19854">
                  <c:v>27.574999999999999</c:v>
                </c:pt>
                <c:pt idx="19855">
                  <c:v>27.5763888888889</c:v>
                </c:pt>
                <c:pt idx="19856">
                  <c:v>27.577777777777801</c:v>
                </c:pt>
                <c:pt idx="19857">
                  <c:v>27.579166666666701</c:v>
                </c:pt>
                <c:pt idx="19858">
                  <c:v>27.580555555555598</c:v>
                </c:pt>
                <c:pt idx="19859">
                  <c:v>27.5819444444444</c:v>
                </c:pt>
                <c:pt idx="19860">
                  <c:v>27.5833333333333</c:v>
                </c:pt>
                <c:pt idx="19861">
                  <c:v>27.584722222222201</c:v>
                </c:pt>
                <c:pt idx="19862">
                  <c:v>27.586111111111101</c:v>
                </c:pt>
                <c:pt idx="19863">
                  <c:v>27.587499999999999</c:v>
                </c:pt>
                <c:pt idx="19864">
                  <c:v>27.588888888888899</c:v>
                </c:pt>
                <c:pt idx="19865">
                  <c:v>27.5902777777778</c:v>
                </c:pt>
                <c:pt idx="19866">
                  <c:v>27.591666666666701</c:v>
                </c:pt>
                <c:pt idx="19867">
                  <c:v>27.593055555555601</c:v>
                </c:pt>
                <c:pt idx="19868">
                  <c:v>27.594444444444399</c:v>
                </c:pt>
                <c:pt idx="19869">
                  <c:v>27.595833333333299</c:v>
                </c:pt>
                <c:pt idx="19870">
                  <c:v>27.5972222222222</c:v>
                </c:pt>
                <c:pt idx="19871">
                  <c:v>27.598611111111101</c:v>
                </c:pt>
                <c:pt idx="19872">
                  <c:v>27.6</c:v>
                </c:pt>
                <c:pt idx="19873">
                  <c:v>27.601388888888899</c:v>
                </c:pt>
                <c:pt idx="19874">
                  <c:v>27.602777777777799</c:v>
                </c:pt>
                <c:pt idx="19875">
                  <c:v>27.6041666666667</c:v>
                </c:pt>
                <c:pt idx="19876">
                  <c:v>27.6055555555556</c:v>
                </c:pt>
                <c:pt idx="19877">
                  <c:v>27.606944444444402</c:v>
                </c:pt>
                <c:pt idx="19878">
                  <c:v>27.608333333333299</c:v>
                </c:pt>
                <c:pt idx="19879">
                  <c:v>27.609722222222199</c:v>
                </c:pt>
                <c:pt idx="19880">
                  <c:v>27.6111111111111</c:v>
                </c:pt>
                <c:pt idx="19881">
                  <c:v>27.612500000000001</c:v>
                </c:pt>
                <c:pt idx="19882">
                  <c:v>27.613888888888901</c:v>
                </c:pt>
                <c:pt idx="19883">
                  <c:v>27.615277777777798</c:v>
                </c:pt>
                <c:pt idx="19884">
                  <c:v>27.616666666666699</c:v>
                </c:pt>
                <c:pt idx="19885">
                  <c:v>27.6180555555556</c:v>
                </c:pt>
                <c:pt idx="19886">
                  <c:v>27.619444444444401</c:v>
                </c:pt>
                <c:pt idx="19887">
                  <c:v>27.620833333333302</c:v>
                </c:pt>
                <c:pt idx="19888">
                  <c:v>27.622222222222199</c:v>
                </c:pt>
                <c:pt idx="19889">
                  <c:v>27.623611111111099</c:v>
                </c:pt>
                <c:pt idx="19890">
                  <c:v>27.625</c:v>
                </c:pt>
                <c:pt idx="19891">
                  <c:v>27.626388888888901</c:v>
                </c:pt>
                <c:pt idx="19892">
                  <c:v>27.627777777777801</c:v>
                </c:pt>
                <c:pt idx="19893">
                  <c:v>27.629166666666698</c:v>
                </c:pt>
                <c:pt idx="19894">
                  <c:v>27.630555555555599</c:v>
                </c:pt>
                <c:pt idx="19895">
                  <c:v>27.6319444444444</c:v>
                </c:pt>
                <c:pt idx="19896">
                  <c:v>27.633333333333301</c:v>
                </c:pt>
                <c:pt idx="19897">
                  <c:v>27.634722222222202</c:v>
                </c:pt>
                <c:pt idx="19898">
                  <c:v>27.636111111111099</c:v>
                </c:pt>
                <c:pt idx="19899">
                  <c:v>27.637499999999999</c:v>
                </c:pt>
                <c:pt idx="19900">
                  <c:v>27.6388888888889</c:v>
                </c:pt>
                <c:pt idx="19901">
                  <c:v>27.640277777777801</c:v>
                </c:pt>
                <c:pt idx="19902">
                  <c:v>27.641666666666701</c:v>
                </c:pt>
                <c:pt idx="19903">
                  <c:v>27.643055555555598</c:v>
                </c:pt>
                <c:pt idx="19904">
                  <c:v>27.6444444444444</c:v>
                </c:pt>
                <c:pt idx="19905">
                  <c:v>27.6458333333333</c:v>
                </c:pt>
                <c:pt idx="19906">
                  <c:v>27.647222222222201</c:v>
                </c:pt>
                <c:pt idx="19907">
                  <c:v>27.648611111111101</c:v>
                </c:pt>
                <c:pt idx="19908">
                  <c:v>27.65</c:v>
                </c:pt>
                <c:pt idx="19909">
                  <c:v>27.651388888888899</c:v>
                </c:pt>
                <c:pt idx="19910">
                  <c:v>27.6527777777778</c:v>
                </c:pt>
                <c:pt idx="19911">
                  <c:v>27.654166666666701</c:v>
                </c:pt>
                <c:pt idx="19912">
                  <c:v>27.655555555555601</c:v>
                </c:pt>
                <c:pt idx="19913">
                  <c:v>27.656944444444399</c:v>
                </c:pt>
                <c:pt idx="19914">
                  <c:v>27.658333333333299</c:v>
                </c:pt>
                <c:pt idx="19915">
                  <c:v>27.6597222222222</c:v>
                </c:pt>
                <c:pt idx="19916">
                  <c:v>27.661111111111101</c:v>
                </c:pt>
                <c:pt idx="19917">
                  <c:v>27.662500000000001</c:v>
                </c:pt>
                <c:pt idx="19918">
                  <c:v>27.663888888888899</c:v>
                </c:pt>
                <c:pt idx="19919">
                  <c:v>27.665277777777799</c:v>
                </c:pt>
                <c:pt idx="19920">
                  <c:v>27.6666666666667</c:v>
                </c:pt>
                <c:pt idx="19921">
                  <c:v>27.6680555555556</c:v>
                </c:pt>
                <c:pt idx="19922">
                  <c:v>27.669444444444402</c:v>
                </c:pt>
                <c:pt idx="19923">
                  <c:v>27.670833333333299</c:v>
                </c:pt>
                <c:pt idx="19924">
                  <c:v>27.672222222222199</c:v>
                </c:pt>
                <c:pt idx="19925">
                  <c:v>27.6736111111111</c:v>
                </c:pt>
                <c:pt idx="19926">
                  <c:v>27.675000000000001</c:v>
                </c:pt>
                <c:pt idx="19927">
                  <c:v>27.676388888888901</c:v>
                </c:pt>
                <c:pt idx="19928">
                  <c:v>27.677777777777798</c:v>
                </c:pt>
                <c:pt idx="19929">
                  <c:v>27.679166666666699</c:v>
                </c:pt>
                <c:pt idx="19930">
                  <c:v>27.6805555555556</c:v>
                </c:pt>
                <c:pt idx="19931">
                  <c:v>27.681944444444401</c:v>
                </c:pt>
                <c:pt idx="19932">
                  <c:v>27.683333333333302</c:v>
                </c:pt>
                <c:pt idx="19933">
                  <c:v>27.684722222222199</c:v>
                </c:pt>
                <c:pt idx="19934">
                  <c:v>27.686111111111099</c:v>
                </c:pt>
                <c:pt idx="19935">
                  <c:v>27.6875</c:v>
                </c:pt>
                <c:pt idx="19936">
                  <c:v>27.688888888888901</c:v>
                </c:pt>
                <c:pt idx="19937">
                  <c:v>27.690277777777801</c:v>
                </c:pt>
                <c:pt idx="19938">
                  <c:v>27.691666666666698</c:v>
                </c:pt>
                <c:pt idx="19939">
                  <c:v>27.693055555555599</c:v>
                </c:pt>
                <c:pt idx="19940">
                  <c:v>27.6944444444444</c:v>
                </c:pt>
                <c:pt idx="19941">
                  <c:v>27.695833333333301</c:v>
                </c:pt>
                <c:pt idx="19942">
                  <c:v>27.697222222222202</c:v>
                </c:pt>
                <c:pt idx="19943">
                  <c:v>27.698611111111099</c:v>
                </c:pt>
                <c:pt idx="19944">
                  <c:v>27.7</c:v>
                </c:pt>
                <c:pt idx="19945">
                  <c:v>27.7013888888889</c:v>
                </c:pt>
                <c:pt idx="19946">
                  <c:v>27.702777777777801</c:v>
                </c:pt>
                <c:pt idx="19947">
                  <c:v>27.704166666666701</c:v>
                </c:pt>
                <c:pt idx="19948">
                  <c:v>27.705555555555598</c:v>
                </c:pt>
                <c:pt idx="19949">
                  <c:v>27.7069444444444</c:v>
                </c:pt>
                <c:pt idx="19950">
                  <c:v>27.7083333333333</c:v>
                </c:pt>
                <c:pt idx="19951">
                  <c:v>27.709722222222201</c:v>
                </c:pt>
                <c:pt idx="19952">
                  <c:v>27.711111111111101</c:v>
                </c:pt>
                <c:pt idx="19953">
                  <c:v>27.712499999999999</c:v>
                </c:pt>
                <c:pt idx="19954">
                  <c:v>27.713888888888899</c:v>
                </c:pt>
                <c:pt idx="19955">
                  <c:v>27.7152777777778</c:v>
                </c:pt>
                <c:pt idx="19956">
                  <c:v>27.716666666666701</c:v>
                </c:pt>
                <c:pt idx="19957">
                  <c:v>27.718055555555601</c:v>
                </c:pt>
                <c:pt idx="19958">
                  <c:v>27.719444444444399</c:v>
                </c:pt>
                <c:pt idx="19959">
                  <c:v>27.720833333333299</c:v>
                </c:pt>
                <c:pt idx="19960">
                  <c:v>27.7222222222222</c:v>
                </c:pt>
                <c:pt idx="19961">
                  <c:v>27.723611111111101</c:v>
                </c:pt>
                <c:pt idx="19962">
                  <c:v>27.725000000000001</c:v>
                </c:pt>
                <c:pt idx="19963">
                  <c:v>27.726388888888899</c:v>
                </c:pt>
                <c:pt idx="19964">
                  <c:v>27.727777777777799</c:v>
                </c:pt>
                <c:pt idx="19965">
                  <c:v>27.7291666666667</c:v>
                </c:pt>
                <c:pt idx="19966">
                  <c:v>27.7305555555556</c:v>
                </c:pt>
                <c:pt idx="19967">
                  <c:v>27.731944444444402</c:v>
                </c:pt>
                <c:pt idx="19968">
                  <c:v>27.733333333333299</c:v>
                </c:pt>
                <c:pt idx="19969">
                  <c:v>27.734722222222199</c:v>
                </c:pt>
                <c:pt idx="19970">
                  <c:v>27.7361111111111</c:v>
                </c:pt>
                <c:pt idx="19971">
                  <c:v>27.737500000000001</c:v>
                </c:pt>
                <c:pt idx="19972">
                  <c:v>27.738888888888901</c:v>
                </c:pt>
                <c:pt idx="19973">
                  <c:v>27.740277777777798</c:v>
                </c:pt>
                <c:pt idx="19974">
                  <c:v>27.741666666666699</c:v>
                </c:pt>
                <c:pt idx="19975">
                  <c:v>27.7430555555556</c:v>
                </c:pt>
                <c:pt idx="19976">
                  <c:v>27.744444444444401</c:v>
                </c:pt>
                <c:pt idx="19977">
                  <c:v>27.745833333333302</c:v>
                </c:pt>
                <c:pt idx="19978">
                  <c:v>27.747222222222199</c:v>
                </c:pt>
                <c:pt idx="19979">
                  <c:v>27.748611111111099</c:v>
                </c:pt>
                <c:pt idx="19980">
                  <c:v>27.75</c:v>
                </c:pt>
                <c:pt idx="19981">
                  <c:v>27.751388888888901</c:v>
                </c:pt>
                <c:pt idx="19982">
                  <c:v>27.752777777777801</c:v>
                </c:pt>
                <c:pt idx="19983">
                  <c:v>27.754166666666698</c:v>
                </c:pt>
                <c:pt idx="19984">
                  <c:v>27.755555555555599</c:v>
                </c:pt>
                <c:pt idx="19985">
                  <c:v>27.7569444444444</c:v>
                </c:pt>
                <c:pt idx="19986">
                  <c:v>27.758333333333301</c:v>
                </c:pt>
                <c:pt idx="19987">
                  <c:v>27.759722222222202</c:v>
                </c:pt>
                <c:pt idx="19988">
                  <c:v>27.761111111111099</c:v>
                </c:pt>
                <c:pt idx="19989">
                  <c:v>27.762499999999999</c:v>
                </c:pt>
                <c:pt idx="19990">
                  <c:v>27.7638888888889</c:v>
                </c:pt>
                <c:pt idx="19991">
                  <c:v>27.765277777777801</c:v>
                </c:pt>
                <c:pt idx="19992">
                  <c:v>27.766666666666701</c:v>
                </c:pt>
                <c:pt idx="19993">
                  <c:v>27.768055555555598</c:v>
                </c:pt>
                <c:pt idx="19994">
                  <c:v>27.7694444444444</c:v>
                </c:pt>
                <c:pt idx="19995">
                  <c:v>27.7708333333333</c:v>
                </c:pt>
                <c:pt idx="19996">
                  <c:v>27.772222222222201</c:v>
                </c:pt>
                <c:pt idx="19997">
                  <c:v>27.773611111111101</c:v>
                </c:pt>
                <c:pt idx="19998">
                  <c:v>27.774999999999999</c:v>
                </c:pt>
                <c:pt idx="19999">
                  <c:v>27.776388888888899</c:v>
                </c:pt>
                <c:pt idx="20000">
                  <c:v>27.7777777777778</c:v>
                </c:pt>
                <c:pt idx="20001">
                  <c:v>27.779166666666701</c:v>
                </c:pt>
                <c:pt idx="20002">
                  <c:v>27.780555555555601</c:v>
                </c:pt>
                <c:pt idx="20003">
                  <c:v>27.781944444444399</c:v>
                </c:pt>
                <c:pt idx="20004">
                  <c:v>27.783333333333299</c:v>
                </c:pt>
                <c:pt idx="20005">
                  <c:v>27.7847222222222</c:v>
                </c:pt>
                <c:pt idx="20006">
                  <c:v>27.786111111111101</c:v>
                </c:pt>
                <c:pt idx="20007">
                  <c:v>27.787500000000001</c:v>
                </c:pt>
                <c:pt idx="20008">
                  <c:v>27.788888888888899</c:v>
                </c:pt>
                <c:pt idx="20009">
                  <c:v>27.790277777777799</c:v>
                </c:pt>
                <c:pt idx="20010">
                  <c:v>27.7916666666667</c:v>
                </c:pt>
                <c:pt idx="20011">
                  <c:v>27.7930555555556</c:v>
                </c:pt>
                <c:pt idx="20012">
                  <c:v>27.794444444444402</c:v>
                </c:pt>
                <c:pt idx="20013">
                  <c:v>27.795833333333299</c:v>
                </c:pt>
                <c:pt idx="20014">
                  <c:v>27.797222222222199</c:v>
                </c:pt>
                <c:pt idx="20015">
                  <c:v>27.7986111111111</c:v>
                </c:pt>
                <c:pt idx="20016">
                  <c:v>27.8</c:v>
                </c:pt>
                <c:pt idx="20017">
                  <c:v>27.801388888888901</c:v>
                </c:pt>
                <c:pt idx="20018">
                  <c:v>27.802777777777798</c:v>
                </c:pt>
                <c:pt idx="20019">
                  <c:v>27.804166666666699</c:v>
                </c:pt>
                <c:pt idx="20020">
                  <c:v>27.8055555555556</c:v>
                </c:pt>
                <c:pt idx="20021">
                  <c:v>27.806944444444401</c:v>
                </c:pt>
                <c:pt idx="20022">
                  <c:v>27.808333333333302</c:v>
                </c:pt>
                <c:pt idx="20023">
                  <c:v>27.809722222222199</c:v>
                </c:pt>
                <c:pt idx="20024">
                  <c:v>27.811111111111099</c:v>
                </c:pt>
                <c:pt idx="20025">
                  <c:v>27.8125</c:v>
                </c:pt>
                <c:pt idx="20026">
                  <c:v>27.813888888888901</c:v>
                </c:pt>
                <c:pt idx="20027">
                  <c:v>27.815277777777801</c:v>
                </c:pt>
                <c:pt idx="20028">
                  <c:v>27.816666666666698</c:v>
                </c:pt>
                <c:pt idx="20029">
                  <c:v>27.818055555555599</c:v>
                </c:pt>
                <c:pt idx="20030">
                  <c:v>27.8194444444444</c:v>
                </c:pt>
                <c:pt idx="20031">
                  <c:v>27.820833333333301</c:v>
                </c:pt>
                <c:pt idx="20032">
                  <c:v>27.822222222222202</c:v>
                </c:pt>
                <c:pt idx="20033">
                  <c:v>27.823611111111099</c:v>
                </c:pt>
                <c:pt idx="20034">
                  <c:v>27.824999999999999</c:v>
                </c:pt>
                <c:pt idx="20035">
                  <c:v>27.8263888888889</c:v>
                </c:pt>
                <c:pt idx="20036">
                  <c:v>27.827777777777801</c:v>
                </c:pt>
                <c:pt idx="20037">
                  <c:v>27.829166666666701</c:v>
                </c:pt>
                <c:pt idx="20038">
                  <c:v>27.830555555555598</c:v>
                </c:pt>
                <c:pt idx="20039">
                  <c:v>27.8319444444444</c:v>
                </c:pt>
                <c:pt idx="20040">
                  <c:v>27.8333333333333</c:v>
                </c:pt>
                <c:pt idx="20041">
                  <c:v>27.834722222222201</c:v>
                </c:pt>
                <c:pt idx="20042">
                  <c:v>27.836111111111101</c:v>
                </c:pt>
                <c:pt idx="20043">
                  <c:v>27.837499999999999</c:v>
                </c:pt>
                <c:pt idx="20044">
                  <c:v>27.838888888888899</c:v>
                </c:pt>
                <c:pt idx="20045">
                  <c:v>27.8402777777778</c:v>
                </c:pt>
                <c:pt idx="20046">
                  <c:v>27.841666666666701</c:v>
                </c:pt>
                <c:pt idx="20047">
                  <c:v>27.843055555555601</c:v>
                </c:pt>
                <c:pt idx="20048">
                  <c:v>27.844444444444399</c:v>
                </c:pt>
                <c:pt idx="20049">
                  <c:v>27.845833333333299</c:v>
                </c:pt>
                <c:pt idx="20050">
                  <c:v>27.8472222222222</c:v>
                </c:pt>
                <c:pt idx="20051">
                  <c:v>27.848611111111101</c:v>
                </c:pt>
                <c:pt idx="20052">
                  <c:v>27.85</c:v>
                </c:pt>
                <c:pt idx="20053">
                  <c:v>27.851388888888899</c:v>
                </c:pt>
                <c:pt idx="20054">
                  <c:v>27.852777777777799</c:v>
                </c:pt>
                <c:pt idx="20055">
                  <c:v>27.8541666666667</c:v>
                </c:pt>
                <c:pt idx="20056">
                  <c:v>27.8555555555556</c:v>
                </c:pt>
                <c:pt idx="20057">
                  <c:v>27.856944444444402</c:v>
                </c:pt>
                <c:pt idx="20058">
                  <c:v>27.858333333333299</c:v>
                </c:pt>
                <c:pt idx="20059">
                  <c:v>27.859722222222199</c:v>
                </c:pt>
                <c:pt idx="20060">
                  <c:v>27.8611111111111</c:v>
                </c:pt>
                <c:pt idx="20061">
                  <c:v>27.862500000000001</c:v>
                </c:pt>
                <c:pt idx="20062">
                  <c:v>27.863888888888901</c:v>
                </c:pt>
                <c:pt idx="20063">
                  <c:v>27.865277777777798</c:v>
                </c:pt>
                <c:pt idx="20064">
                  <c:v>27.866666666666699</c:v>
                </c:pt>
                <c:pt idx="20065">
                  <c:v>27.8680555555556</c:v>
                </c:pt>
                <c:pt idx="20066">
                  <c:v>27.869444444444401</c:v>
                </c:pt>
                <c:pt idx="20067">
                  <c:v>27.870833333333302</c:v>
                </c:pt>
                <c:pt idx="20068">
                  <c:v>27.872222222222199</c:v>
                </c:pt>
                <c:pt idx="20069">
                  <c:v>27.873611111111099</c:v>
                </c:pt>
                <c:pt idx="20070">
                  <c:v>27.875</c:v>
                </c:pt>
                <c:pt idx="20071">
                  <c:v>27.876388888888901</c:v>
                </c:pt>
                <c:pt idx="20072">
                  <c:v>27.877777777777801</c:v>
                </c:pt>
                <c:pt idx="20073">
                  <c:v>27.879166666666698</c:v>
                </c:pt>
                <c:pt idx="20074">
                  <c:v>27.880555555555599</c:v>
                </c:pt>
                <c:pt idx="20075">
                  <c:v>27.8819444444444</c:v>
                </c:pt>
                <c:pt idx="20076">
                  <c:v>27.883333333333301</c:v>
                </c:pt>
                <c:pt idx="20077">
                  <c:v>27.884722222222202</c:v>
                </c:pt>
                <c:pt idx="20078">
                  <c:v>27.886111111111099</c:v>
                </c:pt>
                <c:pt idx="20079">
                  <c:v>27.887499999999999</c:v>
                </c:pt>
                <c:pt idx="20080">
                  <c:v>27.8888888888889</c:v>
                </c:pt>
                <c:pt idx="20081">
                  <c:v>27.890277777777801</c:v>
                </c:pt>
                <c:pt idx="20082">
                  <c:v>27.891666666666701</c:v>
                </c:pt>
                <c:pt idx="20083">
                  <c:v>27.893055555555598</c:v>
                </c:pt>
                <c:pt idx="20084">
                  <c:v>27.8944444444444</c:v>
                </c:pt>
                <c:pt idx="20085">
                  <c:v>27.8958333333333</c:v>
                </c:pt>
                <c:pt idx="20086">
                  <c:v>27.897222222222201</c:v>
                </c:pt>
                <c:pt idx="20087">
                  <c:v>27.898611111111101</c:v>
                </c:pt>
                <c:pt idx="20088">
                  <c:v>27.9</c:v>
                </c:pt>
                <c:pt idx="20089">
                  <c:v>27.901388888888899</c:v>
                </c:pt>
                <c:pt idx="20090">
                  <c:v>27.9027777777778</c:v>
                </c:pt>
                <c:pt idx="20091">
                  <c:v>27.904166666666701</c:v>
                </c:pt>
                <c:pt idx="20092">
                  <c:v>27.905555555555601</c:v>
                </c:pt>
                <c:pt idx="20093">
                  <c:v>27.906944444444399</c:v>
                </c:pt>
                <c:pt idx="20094">
                  <c:v>27.908333333333299</c:v>
                </c:pt>
                <c:pt idx="20095">
                  <c:v>27.9097222222222</c:v>
                </c:pt>
                <c:pt idx="20096">
                  <c:v>27.911111111111101</c:v>
                </c:pt>
                <c:pt idx="20097">
                  <c:v>27.912500000000001</c:v>
                </c:pt>
                <c:pt idx="20098">
                  <c:v>27.913888888888899</c:v>
                </c:pt>
                <c:pt idx="20099">
                  <c:v>27.915277777777799</c:v>
                </c:pt>
                <c:pt idx="20100">
                  <c:v>27.9166666666667</c:v>
                </c:pt>
                <c:pt idx="20101">
                  <c:v>27.9180555555556</c:v>
                </c:pt>
                <c:pt idx="20102">
                  <c:v>27.919444444444402</c:v>
                </c:pt>
                <c:pt idx="20103">
                  <c:v>27.920833333333299</c:v>
                </c:pt>
                <c:pt idx="20104">
                  <c:v>27.922222222222199</c:v>
                </c:pt>
                <c:pt idx="20105">
                  <c:v>27.9236111111111</c:v>
                </c:pt>
                <c:pt idx="20106">
                  <c:v>27.925000000000001</c:v>
                </c:pt>
                <c:pt idx="20107">
                  <c:v>27.926388888888901</c:v>
                </c:pt>
                <c:pt idx="20108">
                  <c:v>27.927777777777798</c:v>
                </c:pt>
                <c:pt idx="20109">
                  <c:v>27.929166666666699</c:v>
                </c:pt>
                <c:pt idx="20110">
                  <c:v>27.9305555555556</c:v>
                </c:pt>
                <c:pt idx="20111">
                  <c:v>27.931944444444401</c:v>
                </c:pt>
                <c:pt idx="20112">
                  <c:v>27.933333333333302</c:v>
                </c:pt>
                <c:pt idx="20113">
                  <c:v>27.934722222222199</c:v>
                </c:pt>
                <c:pt idx="20114">
                  <c:v>27.936111111111099</c:v>
                </c:pt>
                <c:pt idx="20115">
                  <c:v>27.9375</c:v>
                </c:pt>
                <c:pt idx="20116">
                  <c:v>27.938888888888901</c:v>
                </c:pt>
                <c:pt idx="20117">
                  <c:v>27.940277777777801</c:v>
                </c:pt>
                <c:pt idx="20118">
                  <c:v>27.941666666666698</c:v>
                </c:pt>
                <c:pt idx="20119">
                  <c:v>27.943055555555599</c:v>
                </c:pt>
                <c:pt idx="20120">
                  <c:v>27.9444444444444</c:v>
                </c:pt>
                <c:pt idx="20121">
                  <c:v>27.945833333333301</c:v>
                </c:pt>
                <c:pt idx="20122">
                  <c:v>27.947222222222202</c:v>
                </c:pt>
                <c:pt idx="20123">
                  <c:v>27.948611111111099</c:v>
                </c:pt>
                <c:pt idx="20124">
                  <c:v>27.95</c:v>
                </c:pt>
                <c:pt idx="20125">
                  <c:v>27.9513888888889</c:v>
                </c:pt>
                <c:pt idx="20126">
                  <c:v>27.952777777777801</c:v>
                </c:pt>
                <c:pt idx="20127">
                  <c:v>27.954166666666701</c:v>
                </c:pt>
                <c:pt idx="20128">
                  <c:v>27.955555555555598</c:v>
                </c:pt>
                <c:pt idx="20129">
                  <c:v>27.9569444444444</c:v>
                </c:pt>
                <c:pt idx="20130">
                  <c:v>27.9583333333333</c:v>
                </c:pt>
                <c:pt idx="20131">
                  <c:v>27.959722222222201</c:v>
                </c:pt>
                <c:pt idx="20132">
                  <c:v>27.961111111111101</c:v>
                </c:pt>
                <c:pt idx="20133">
                  <c:v>27.962499999999999</c:v>
                </c:pt>
                <c:pt idx="20134">
                  <c:v>27.963888888888899</c:v>
                </c:pt>
                <c:pt idx="20135">
                  <c:v>27.9652777777778</c:v>
                </c:pt>
                <c:pt idx="20136">
                  <c:v>27.966666666666701</c:v>
                </c:pt>
                <c:pt idx="20137">
                  <c:v>27.968055555555601</c:v>
                </c:pt>
                <c:pt idx="20138">
                  <c:v>27.969444444444399</c:v>
                </c:pt>
                <c:pt idx="20139">
                  <c:v>27.970833333333299</c:v>
                </c:pt>
                <c:pt idx="20140">
                  <c:v>27.9722222222222</c:v>
                </c:pt>
                <c:pt idx="20141">
                  <c:v>27.973611111111101</c:v>
                </c:pt>
                <c:pt idx="20142">
                  <c:v>27.975000000000001</c:v>
                </c:pt>
                <c:pt idx="20143">
                  <c:v>27.976388888888899</c:v>
                </c:pt>
                <c:pt idx="20144">
                  <c:v>27.977777777777799</c:v>
                </c:pt>
                <c:pt idx="20145">
                  <c:v>27.9791666666667</c:v>
                </c:pt>
                <c:pt idx="20146">
                  <c:v>27.9805555555556</c:v>
                </c:pt>
                <c:pt idx="20147">
                  <c:v>27.981944444444402</c:v>
                </c:pt>
                <c:pt idx="20148">
                  <c:v>27.983333333333299</c:v>
                </c:pt>
                <c:pt idx="20149">
                  <c:v>27.984722222222199</c:v>
                </c:pt>
                <c:pt idx="20150">
                  <c:v>27.9861111111111</c:v>
                </c:pt>
                <c:pt idx="20151">
                  <c:v>27.987500000000001</c:v>
                </c:pt>
                <c:pt idx="20152">
                  <c:v>27.988888888888901</c:v>
                </c:pt>
                <c:pt idx="20153">
                  <c:v>27.990277777777798</c:v>
                </c:pt>
                <c:pt idx="20154">
                  <c:v>27.991666666666699</c:v>
                </c:pt>
                <c:pt idx="20155">
                  <c:v>27.9930555555556</c:v>
                </c:pt>
                <c:pt idx="20156">
                  <c:v>27.994444444444401</c:v>
                </c:pt>
                <c:pt idx="20157">
                  <c:v>27.995833333333302</c:v>
                </c:pt>
                <c:pt idx="20158">
                  <c:v>27.997222222222199</c:v>
                </c:pt>
                <c:pt idx="20159">
                  <c:v>27.998611111111099</c:v>
                </c:pt>
                <c:pt idx="20160">
                  <c:v>28</c:v>
                </c:pt>
                <c:pt idx="20161">
                  <c:v>28.001388888888901</c:v>
                </c:pt>
                <c:pt idx="20162">
                  <c:v>28.002777777777801</c:v>
                </c:pt>
                <c:pt idx="20163">
                  <c:v>28.004166666666698</c:v>
                </c:pt>
                <c:pt idx="20164">
                  <c:v>28.005555555555599</c:v>
                </c:pt>
                <c:pt idx="20165">
                  <c:v>28.0069444444444</c:v>
                </c:pt>
                <c:pt idx="20166">
                  <c:v>28.008333333333301</c:v>
                </c:pt>
                <c:pt idx="20167">
                  <c:v>28.009722222222202</c:v>
                </c:pt>
                <c:pt idx="20168">
                  <c:v>28.011111111111099</c:v>
                </c:pt>
                <c:pt idx="20169">
                  <c:v>28.012499999999999</c:v>
                </c:pt>
                <c:pt idx="20170">
                  <c:v>28.0138888888889</c:v>
                </c:pt>
                <c:pt idx="20171">
                  <c:v>28.015277777777801</c:v>
                </c:pt>
                <c:pt idx="20172">
                  <c:v>28.016666666666701</c:v>
                </c:pt>
                <c:pt idx="20173">
                  <c:v>28.018055555555598</c:v>
                </c:pt>
                <c:pt idx="20174">
                  <c:v>28.0194444444444</c:v>
                </c:pt>
                <c:pt idx="20175">
                  <c:v>28.0208333333333</c:v>
                </c:pt>
                <c:pt idx="20176">
                  <c:v>28.022222222222201</c:v>
                </c:pt>
                <c:pt idx="20177">
                  <c:v>28.023611111111101</c:v>
                </c:pt>
                <c:pt idx="20178">
                  <c:v>28.024999999999999</c:v>
                </c:pt>
                <c:pt idx="20179">
                  <c:v>28.026388888888899</c:v>
                </c:pt>
                <c:pt idx="20180">
                  <c:v>28.0277777777778</c:v>
                </c:pt>
                <c:pt idx="20181">
                  <c:v>28.029166666666701</c:v>
                </c:pt>
                <c:pt idx="20182">
                  <c:v>28.030555555555601</c:v>
                </c:pt>
                <c:pt idx="20183">
                  <c:v>28.031944444444399</c:v>
                </c:pt>
                <c:pt idx="20184">
                  <c:v>28.033333333333299</c:v>
                </c:pt>
                <c:pt idx="20185">
                  <c:v>28.0347222222222</c:v>
                </c:pt>
                <c:pt idx="20186">
                  <c:v>28.036111111111101</c:v>
                </c:pt>
                <c:pt idx="20187">
                  <c:v>28.037500000000001</c:v>
                </c:pt>
                <c:pt idx="20188">
                  <c:v>28.038888888888899</c:v>
                </c:pt>
                <c:pt idx="20189">
                  <c:v>28.040277777777799</c:v>
                </c:pt>
                <c:pt idx="20190">
                  <c:v>28.0416666666667</c:v>
                </c:pt>
                <c:pt idx="20191">
                  <c:v>28.0430555555556</c:v>
                </c:pt>
                <c:pt idx="20192">
                  <c:v>28.044444444444402</c:v>
                </c:pt>
                <c:pt idx="20193">
                  <c:v>28.045833333333299</c:v>
                </c:pt>
                <c:pt idx="20194">
                  <c:v>28.047222222222199</c:v>
                </c:pt>
                <c:pt idx="20195">
                  <c:v>28.0486111111111</c:v>
                </c:pt>
                <c:pt idx="20196">
                  <c:v>28.05</c:v>
                </c:pt>
                <c:pt idx="20197">
                  <c:v>28.051388888888901</c:v>
                </c:pt>
                <c:pt idx="20198">
                  <c:v>28.052777777777798</c:v>
                </c:pt>
                <c:pt idx="20199">
                  <c:v>28.054166666666699</c:v>
                </c:pt>
                <c:pt idx="20200">
                  <c:v>28.0555555555556</c:v>
                </c:pt>
                <c:pt idx="20201">
                  <c:v>28.056944444444401</c:v>
                </c:pt>
                <c:pt idx="20202">
                  <c:v>28.058333333333302</c:v>
                </c:pt>
                <c:pt idx="20203">
                  <c:v>28.059722222222199</c:v>
                </c:pt>
                <c:pt idx="20204">
                  <c:v>28.061111111111099</c:v>
                </c:pt>
                <c:pt idx="20205">
                  <c:v>28.0625</c:v>
                </c:pt>
                <c:pt idx="20206">
                  <c:v>28.063888888888901</c:v>
                </c:pt>
                <c:pt idx="20207">
                  <c:v>28.065277777777801</c:v>
                </c:pt>
                <c:pt idx="20208">
                  <c:v>28.066666666666698</c:v>
                </c:pt>
                <c:pt idx="20209">
                  <c:v>28.068055555555599</c:v>
                </c:pt>
                <c:pt idx="20210">
                  <c:v>28.0694444444444</c:v>
                </c:pt>
                <c:pt idx="20211">
                  <c:v>28.070833333333301</c:v>
                </c:pt>
                <c:pt idx="20212">
                  <c:v>28.072222222222202</c:v>
                </c:pt>
                <c:pt idx="20213">
                  <c:v>28.073611111111099</c:v>
                </c:pt>
                <c:pt idx="20214">
                  <c:v>28.074999999999999</c:v>
                </c:pt>
                <c:pt idx="20215">
                  <c:v>28.0763888888889</c:v>
                </c:pt>
                <c:pt idx="20216">
                  <c:v>28.077777777777801</c:v>
                </c:pt>
                <c:pt idx="20217">
                  <c:v>28.079166666666701</c:v>
                </c:pt>
                <c:pt idx="20218">
                  <c:v>28.080555555555598</c:v>
                </c:pt>
                <c:pt idx="20219">
                  <c:v>28.0819444444444</c:v>
                </c:pt>
                <c:pt idx="20220">
                  <c:v>28.0833333333333</c:v>
                </c:pt>
                <c:pt idx="20221">
                  <c:v>28.084722222222201</c:v>
                </c:pt>
                <c:pt idx="20222">
                  <c:v>28.086111111111101</c:v>
                </c:pt>
                <c:pt idx="20223">
                  <c:v>28.087499999999999</c:v>
                </c:pt>
                <c:pt idx="20224">
                  <c:v>28.088888888888899</c:v>
                </c:pt>
                <c:pt idx="20225">
                  <c:v>28.0902777777778</c:v>
                </c:pt>
                <c:pt idx="20226">
                  <c:v>28.091666666666701</c:v>
                </c:pt>
                <c:pt idx="20227">
                  <c:v>28.093055555555601</c:v>
                </c:pt>
                <c:pt idx="20228">
                  <c:v>28.094444444444399</c:v>
                </c:pt>
                <c:pt idx="20229">
                  <c:v>28.095833333333299</c:v>
                </c:pt>
                <c:pt idx="20230">
                  <c:v>28.0972222222222</c:v>
                </c:pt>
                <c:pt idx="20231">
                  <c:v>28.098611111111101</c:v>
                </c:pt>
                <c:pt idx="20232">
                  <c:v>28.1</c:v>
                </c:pt>
                <c:pt idx="20233">
                  <c:v>28.101388888888899</c:v>
                </c:pt>
                <c:pt idx="20234">
                  <c:v>28.102777777777799</c:v>
                </c:pt>
                <c:pt idx="20235">
                  <c:v>28.1041666666667</c:v>
                </c:pt>
                <c:pt idx="20236">
                  <c:v>28.1055555555556</c:v>
                </c:pt>
                <c:pt idx="20237">
                  <c:v>28.106944444444402</c:v>
                </c:pt>
                <c:pt idx="20238">
                  <c:v>28.108333333333299</c:v>
                </c:pt>
                <c:pt idx="20239">
                  <c:v>28.109722222222199</c:v>
                </c:pt>
                <c:pt idx="20240">
                  <c:v>28.1111111111111</c:v>
                </c:pt>
                <c:pt idx="20241">
                  <c:v>28.112500000000001</c:v>
                </c:pt>
                <c:pt idx="20242">
                  <c:v>28.113888888888901</c:v>
                </c:pt>
                <c:pt idx="20243">
                  <c:v>28.115277777777798</c:v>
                </c:pt>
                <c:pt idx="20244">
                  <c:v>28.116666666666699</c:v>
                </c:pt>
                <c:pt idx="20245">
                  <c:v>28.1180555555556</c:v>
                </c:pt>
                <c:pt idx="20246">
                  <c:v>28.119444444444401</c:v>
                </c:pt>
                <c:pt idx="20247">
                  <c:v>28.120833333333302</c:v>
                </c:pt>
                <c:pt idx="20248">
                  <c:v>28.122222222222199</c:v>
                </c:pt>
                <c:pt idx="20249">
                  <c:v>28.123611111111099</c:v>
                </c:pt>
                <c:pt idx="20250">
                  <c:v>28.125</c:v>
                </c:pt>
                <c:pt idx="20251">
                  <c:v>28.126388888888901</c:v>
                </c:pt>
                <c:pt idx="20252">
                  <c:v>28.127777777777801</c:v>
                </c:pt>
                <c:pt idx="20253">
                  <c:v>28.129166666666698</c:v>
                </c:pt>
                <c:pt idx="20254">
                  <c:v>28.130555555555599</c:v>
                </c:pt>
                <c:pt idx="20255">
                  <c:v>28.1319444444444</c:v>
                </c:pt>
                <c:pt idx="20256">
                  <c:v>28.133333333333301</c:v>
                </c:pt>
                <c:pt idx="20257">
                  <c:v>28.134722222222202</c:v>
                </c:pt>
                <c:pt idx="20258">
                  <c:v>28.136111111111099</c:v>
                </c:pt>
                <c:pt idx="20259">
                  <c:v>28.137499999999999</c:v>
                </c:pt>
                <c:pt idx="20260">
                  <c:v>28.1388888888889</c:v>
                </c:pt>
                <c:pt idx="20261">
                  <c:v>28.140277777777801</c:v>
                </c:pt>
                <c:pt idx="20262">
                  <c:v>28.141666666666701</c:v>
                </c:pt>
                <c:pt idx="20263">
                  <c:v>28.143055555555598</c:v>
                </c:pt>
                <c:pt idx="20264">
                  <c:v>28.1444444444444</c:v>
                </c:pt>
                <c:pt idx="20265">
                  <c:v>28.1458333333333</c:v>
                </c:pt>
                <c:pt idx="20266">
                  <c:v>28.147222222222201</c:v>
                </c:pt>
                <c:pt idx="20267">
                  <c:v>28.148611111111101</c:v>
                </c:pt>
                <c:pt idx="20268">
                  <c:v>28.15</c:v>
                </c:pt>
                <c:pt idx="20269">
                  <c:v>28.151388888888899</c:v>
                </c:pt>
                <c:pt idx="20270">
                  <c:v>28.1527777777778</c:v>
                </c:pt>
                <c:pt idx="20271">
                  <c:v>28.154166666666701</c:v>
                </c:pt>
                <c:pt idx="20272">
                  <c:v>28.155555555555601</c:v>
                </c:pt>
                <c:pt idx="20273">
                  <c:v>28.156944444444399</c:v>
                </c:pt>
                <c:pt idx="20274">
                  <c:v>28.158333333333299</c:v>
                </c:pt>
                <c:pt idx="20275">
                  <c:v>28.1597222222222</c:v>
                </c:pt>
                <c:pt idx="20276">
                  <c:v>28.161111111111101</c:v>
                </c:pt>
                <c:pt idx="20277">
                  <c:v>28.162500000000001</c:v>
                </c:pt>
                <c:pt idx="20278">
                  <c:v>28.163888888888899</c:v>
                </c:pt>
                <c:pt idx="20279">
                  <c:v>28.165277777777799</c:v>
                </c:pt>
                <c:pt idx="20280">
                  <c:v>28.1666666666667</c:v>
                </c:pt>
                <c:pt idx="20281">
                  <c:v>28.1680555555556</c:v>
                </c:pt>
                <c:pt idx="20282">
                  <c:v>28.169444444444402</c:v>
                </c:pt>
                <c:pt idx="20283">
                  <c:v>28.170833333333299</c:v>
                </c:pt>
                <c:pt idx="20284">
                  <c:v>28.172222222222199</c:v>
                </c:pt>
                <c:pt idx="20285">
                  <c:v>28.1736111111111</c:v>
                </c:pt>
                <c:pt idx="20286">
                  <c:v>28.175000000000001</c:v>
                </c:pt>
                <c:pt idx="20287">
                  <c:v>28.176388888888901</c:v>
                </c:pt>
                <c:pt idx="20288">
                  <c:v>28.177777777777798</c:v>
                </c:pt>
                <c:pt idx="20289">
                  <c:v>28.179166666666699</c:v>
                </c:pt>
                <c:pt idx="20290">
                  <c:v>28.1805555555556</c:v>
                </c:pt>
                <c:pt idx="20291">
                  <c:v>28.181944444444401</c:v>
                </c:pt>
                <c:pt idx="20292">
                  <c:v>28.183333333333302</c:v>
                </c:pt>
                <c:pt idx="20293">
                  <c:v>28.184722222222199</c:v>
                </c:pt>
                <c:pt idx="20294">
                  <c:v>28.186111111111099</c:v>
                </c:pt>
                <c:pt idx="20295">
                  <c:v>28.1875</c:v>
                </c:pt>
                <c:pt idx="20296">
                  <c:v>28.188888888888901</c:v>
                </c:pt>
                <c:pt idx="20297">
                  <c:v>28.190277777777801</c:v>
                </c:pt>
                <c:pt idx="20298">
                  <c:v>28.191666666666698</c:v>
                </c:pt>
                <c:pt idx="20299">
                  <c:v>28.193055555555599</c:v>
                </c:pt>
                <c:pt idx="20300">
                  <c:v>28.1944444444444</c:v>
                </c:pt>
                <c:pt idx="20301">
                  <c:v>28.195833333333301</c:v>
                </c:pt>
                <c:pt idx="20302">
                  <c:v>28.197222222222202</c:v>
                </c:pt>
                <c:pt idx="20303">
                  <c:v>28.198611111111099</c:v>
                </c:pt>
                <c:pt idx="20304">
                  <c:v>28.2</c:v>
                </c:pt>
                <c:pt idx="20305">
                  <c:v>28.2013888888889</c:v>
                </c:pt>
                <c:pt idx="20306">
                  <c:v>28.202777777777801</c:v>
                </c:pt>
                <c:pt idx="20307">
                  <c:v>28.204166666666701</c:v>
                </c:pt>
                <c:pt idx="20308">
                  <c:v>28.205555555555598</c:v>
                </c:pt>
                <c:pt idx="20309">
                  <c:v>28.2069444444444</c:v>
                </c:pt>
                <c:pt idx="20310">
                  <c:v>28.2083333333333</c:v>
                </c:pt>
                <c:pt idx="20311">
                  <c:v>28.209722222222201</c:v>
                </c:pt>
                <c:pt idx="20312">
                  <c:v>28.211111111111101</c:v>
                </c:pt>
                <c:pt idx="20313">
                  <c:v>28.212499999999999</c:v>
                </c:pt>
                <c:pt idx="20314">
                  <c:v>28.213888888888899</c:v>
                </c:pt>
                <c:pt idx="20315">
                  <c:v>28.2152777777778</c:v>
                </c:pt>
                <c:pt idx="20316">
                  <c:v>28.216666666666701</c:v>
                </c:pt>
                <c:pt idx="20317">
                  <c:v>28.218055555555601</c:v>
                </c:pt>
                <c:pt idx="20318">
                  <c:v>28.219444444444399</c:v>
                </c:pt>
                <c:pt idx="20319">
                  <c:v>28.220833333333299</c:v>
                </c:pt>
                <c:pt idx="20320">
                  <c:v>28.2222222222222</c:v>
                </c:pt>
                <c:pt idx="20321">
                  <c:v>28.223611111111101</c:v>
                </c:pt>
                <c:pt idx="20322">
                  <c:v>28.225000000000001</c:v>
                </c:pt>
                <c:pt idx="20323">
                  <c:v>28.226388888888899</c:v>
                </c:pt>
                <c:pt idx="20324">
                  <c:v>28.227777777777799</c:v>
                </c:pt>
                <c:pt idx="20325">
                  <c:v>28.2291666666667</c:v>
                </c:pt>
                <c:pt idx="20326">
                  <c:v>28.2305555555556</c:v>
                </c:pt>
                <c:pt idx="20327">
                  <c:v>28.231944444444402</c:v>
                </c:pt>
                <c:pt idx="20328">
                  <c:v>28.233333333333299</c:v>
                </c:pt>
                <c:pt idx="20329">
                  <c:v>28.234722222222199</c:v>
                </c:pt>
                <c:pt idx="20330">
                  <c:v>28.2361111111111</c:v>
                </c:pt>
                <c:pt idx="20331">
                  <c:v>28.237500000000001</c:v>
                </c:pt>
                <c:pt idx="20332">
                  <c:v>28.238888888888901</c:v>
                </c:pt>
                <c:pt idx="20333">
                  <c:v>28.240277777777798</c:v>
                </c:pt>
                <c:pt idx="20334">
                  <c:v>28.241666666666699</c:v>
                </c:pt>
                <c:pt idx="20335">
                  <c:v>28.2430555555556</c:v>
                </c:pt>
                <c:pt idx="20336">
                  <c:v>28.244444444444401</c:v>
                </c:pt>
                <c:pt idx="20337">
                  <c:v>28.245833333333302</c:v>
                </c:pt>
                <c:pt idx="20338">
                  <c:v>28.247222222222199</c:v>
                </c:pt>
                <c:pt idx="20339">
                  <c:v>28.248611111111099</c:v>
                </c:pt>
                <c:pt idx="20340">
                  <c:v>28.25</c:v>
                </c:pt>
                <c:pt idx="20341">
                  <c:v>28.251388888888901</c:v>
                </c:pt>
                <c:pt idx="20342">
                  <c:v>28.252777777777801</c:v>
                </c:pt>
                <c:pt idx="20343">
                  <c:v>28.254166666666698</c:v>
                </c:pt>
                <c:pt idx="20344">
                  <c:v>28.255555555555599</c:v>
                </c:pt>
                <c:pt idx="20345">
                  <c:v>28.2569444444444</c:v>
                </c:pt>
                <c:pt idx="20346">
                  <c:v>28.258333333333301</c:v>
                </c:pt>
                <c:pt idx="20347">
                  <c:v>28.259722222222202</c:v>
                </c:pt>
                <c:pt idx="20348">
                  <c:v>28.261111111111099</c:v>
                </c:pt>
                <c:pt idx="20349">
                  <c:v>28.262499999999999</c:v>
                </c:pt>
                <c:pt idx="20350">
                  <c:v>28.2638888888889</c:v>
                </c:pt>
                <c:pt idx="20351">
                  <c:v>28.265277777777801</c:v>
                </c:pt>
                <c:pt idx="20352">
                  <c:v>28.266666666666701</c:v>
                </c:pt>
                <c:pt idx="20353">
                  <c:v>28.268055555555598</c:v>
                </c:pt>
                <c:pt idx="20354">
                  <c:v>28.2694444444444</c:v>
                </c:pt>
                <c:pt idx="20355">
                  <c:v>28.2708333333333</c:v>
                </c:pt>
                <c:pt idx="20356">
                  <c:v>28.272222222222201</c:v>
                </c:pt>
                <c:pt idx="20357">
                  <c:v>28.273611111111101</c:v>
                </c:pt>
                <c:pt idx="20358">
                  <c:v>28.274999999999999</c:v>
                </c:pt>
                <c:pt idx="20359">
                  <c:v>28.276388888888899</c:v>
                </c:pt>
                <c:pt idx="20360">
                  <c:v>28.2777777777778</c:v>
                </c:pt>
                <c:pt idx="20361">
                  <c:v>28.279166666666701</c:v>
                </c:pt>
                <c:pt idx="20362">
                  <c:v>28.280555555555601</c:v>
                </c:pt>
                <c:pt idx="20363">
                  <c:v>28.281944444444399</c:v>
                </c:pt>
                <c:pt idx="20364">
                  <c:v>28.283333333333299</c:v>
                </c:pt>
                <c:pt idx="20365">
                  <c:v>28.2847222222222</c:v>
                </c:pt>
                <c:pt idx="20366">
                  <c:v>28.286111111111101</c:v>
                </c:pt>
                <c:pt idx="20367">
                  <c:v>28.287500000000001</c:v>
                </c:pt>
                <c:pt idx="20368">
                  <c:v>28.288888888888899</c:v>
                </c:pt>
                <c:pt idx="20369">
                  <c:v>28.290277777777799</c:v>
                </c:pt>
                <c:pt idx="20370">
                  <c:v>28.2916666666667</c:v>
                </c:pt>
                <c:pt idx="20371">
                  <c:v>28.2930555555556</c:v>
                </c:pt>
                <c:pt idx="20372">
                  <c:v>28.294444444444402</c:v>
                </c:pt>
                <c:pt idx="20373">
                  <c:v>28.295833333333299</c:v>
                </c:pt>
                <c:pt idx="20374">
                  <c:v>28.297222222222199</c:v>
                </c:pt>
                <c:pt idx="20375">
                  <c:v>28.2986111111111</c:v>
                </c:pt>
                <c:pt idx="20376">
                  <c:v>28.3</c:v>
                </c:pt>
                <c:pt idx="20377">
                  <c:v>28.301388888888901</c:v>
                </c:pt>
                <c:pt idx="20378">
                  <c:v>28.302777777777798</c:v>
                </c:pt>
                <c:pt idx="20379">
                  <c:v>28.304166666666699</c:v>
                </c:pt>
                <c:pt idx="20380">
                  <c:v>28.3055555555556</c:v>
                </c:pt>
                <c:pt idx="20381">
                  <c:v>28.306944444444401</c:v>
                </c:pt>
                <c:pt idx="20382">
                  <c:v>28.308333333333302</c:v>
                </c:pt>
                <c:pt idx="20383">
                  <c:v>28.309722222222199</c:v>
                </c:pt>
                <c:pt idx="20384">
                  <c:v>28.311111111111099</c:v>
                </c:pt>
                <c:pt idx="20385">
                  <c:v>28.3125</c:v>
                </c:pt>
                <c:pt idx="20386">
                  <c:v>28.313888888888901</c:v>
                </c:pt>
                <c:pt idx="20387">
                  <c:v>28.315277777777801</c:v>
                </c:pt>
                <c:pt idx="20388">
                  <c:v>28.316666666666698</c:v>
                </c:pt>
                <c:pt idx="20389">
                  <c:v>28.318055555555599</c:v>
                </c:pt>
                <c:pt idx="20390">
                  <c:v>28.3194444444444</c:v>
                </c:pt>
                <c:pt idx="20391">
                  <c:v>28.320833333333301</c:v>
                </c:pt>
                <c:pt idx="20392">
                  <c:v>28.322222222222202</c:v>
                </c:pt>
                <c:pt idx="20393">
                  <c:v>28.323611111111099</c:v>
                </c:pt>
                <c:pt idx="20394">
                  <c:v>28.324999999999999</c:v>
                </c:pt>
                <c:pt idx="20395">
                  <c:v>28.3263888888889</c:v>
                </c:pt>
                <c:pt idx="20396">
                  <c:v>28.327777777777801</c:v>
                </c:pt>
                <c:pt idx="20397">
                  <c:v>28.329166666666701</c:v>
                </c:pt>
                <c:pt idx="20398">
                  <c:v>28.330555555555598</c:v>
                </c:pt>
                <c:pt idx="20399">
                  <c:v>28.3319444444444</c:v>
                </c:pt>
                <c:pt idx="20400">
                  <c:v>28.3333333333333</c:v>
                </c:pt>
                <c:pt idx="20401">
                  <c:v>28.334722222222201</c:v>
                </c:pt>
                <c:pt idx="20402">
                  <c:v>28.336111111111101</c:v>
                </c:pt>
                <c:pt idx="20403">
                  <c:v>28.337499999999999</c:v>
                </c:pt>
                <c:pt idx="20404">
                  <c:v>28.338888888888899</c:v>
                </c:pt>
                <c:pt idx="20405">
                  <c:v>28.3402777777778</c:v>
                </c:pt>
                <c:pt idx="20406">
                  <c:v>28.341666666666701</c:v>
                </c:pt>
                <c:pt idx="20407">
                  <c:v>28.343055555555601</c:v>
                </c:pt>
                <c:pt idx="20408">
                  <c:v>28.344444444444399</c:v>
                </c:pt>
                <c:pt idx="20409">
                  <c:v>28.345833333333299</c:v>
                </c:pt>
                <c:pt idx="20410">
                  <c:v>28.3472222222222</c:v>
                </c:pt>
                <c:pt idx="20411">
                  <c:v>28.348611111111101</c:v>
                </c:pt>
                <c:pt idx="20412">
                  <c:v>28.35</c:v>
                </c:pt>
                <c:pt idx="20413">
                  <c:v>28.351388888888899</c:v>
                </c:pt>
                <c:pt idx="20414">
                  <c:v>28.352777777777799</c:v>
                </c:pt>
                <c:pt idx="20415">
                  <c:v>28.3541666666667</c:v>
                </c:pt>
                <c:pt idx="20416">
                  <c:v>28.3555555555556</c:v>
                </c:pt>
                <c:pt idx="20417">
                  <c:v>28.356944444444402</c:v>
                </c:pt>
                <c:pt idx="20418">
                  <c:v>28.358333333333299</c:v>
                </c:pt>
                <c:pt idx="20419">
                  <c:v>28.359722222222199</c:v>
                </c:pt>
                <c:pt idx="20420">
                  <c:v>28.3611111111111</c:v>
                </c:pt>
                <c:pt idx="20421">
                  <c:v>28.362500000000001</c:v>
                </c:pt>
                <c:pt idx="20422">
                  <c:v>28.363888888888901</c:v>
                </c:pt>
                <c:pt idx="20423">
                  <c:v>28.365277777777798</c:v>
                </c:pt>
                <c:pt idx="20424">
                  <c:v>28.366666666666699</c:v>
                </c:pt>
                <c:pt idx="20425">
                  <c:v>28.3680555555556</c:v>
                </c:pt>
                <c:pt idx="20426">
                  <c:v>28.369444444444401</c:v>
                </c:pt>
                <c:pt idx="20427">
                  <c:v>28.370833333333302</c:v>
                </c:pt>
                <c:pt idx="20428">
                  <c:v>28.372222222222199</c:v>
                </c:pt>
                <c:pt idx="20429">
                  <c:v>28.373611111111099</c:v>
                </c:pt>
                <c:pt idx="20430">
                  <c:v>28.375</c:v>
                </c:pt>
                <c:pt idx="20431">
                  <c:v>28.376388888888901</c:v>
                </c:pt>
                <c:pt idx="20432">
                  <c:v>28.377777777777801</c:v>
                </c:pt>
                <c:pt idx="20433">
                  <c:v>28.379166666666698</c:v>
                </c:pt>
                <c:pt idx="20434">
                  <c:v>28.380555555555599</c:v>
                </c:pt>
                <c:pt idx="20435">
                  <c:v>28.3819444444444</c:v>
                </c:pt>
                <c:pt idx="20436">
                  <c:v>28.383333333333301</c:v>
                </c:pt>
                <c:pt idx="20437">
                  <c:v>28.384722222222202</c:v>
                </c:pt>
                <c:pt idx="20438">
                  <c:v>28.386111111111099</c:v>
                </c:pt>
                <c:pt idx="20439">
                  <c:v>28.387499999999999</c:v>
                </c:pt>
                <c:pt idx="20440">
                  <c:v>28.3888888888889</c:v>
                </c:pt>
                <c:pt idx="20441">
                  <c:v>28.390277777777801</c:v>
                </c:pt>
                <c:pt idx="20442">
                  <c:v>28.391666666666701</c:v>
                </c:pt>
                <c:pt idx="20443">
                  <c:v>28.393055555555598</c:v>
                </c:pt>
                <c:pt idx="20444">
                  <c:v>28.3944444444444</c:v>
                </c:pt>
                <c:pt idx="20445">
                  <c:v>28.3958333333333</c:v>
                </c:pt>
                <c:pt idx="20446">
                  <c:v>28.397222222222201</c:v>
                </c:pt>
                <c:pt idx="20447">
                  <c:v>28.398611111111101</c:v>
                </c:pt>
                <c:pt idx="20448">
                  <c:v>28.4</c:v>
                </c:pt>
                <c:pt idx="20449">
                  <c:v>28.401388888888899</c:v>
                </c:pt>
                <c:pt idx="20450">
                  <c:v>28.4027777777778</c:v>
                </c:pt>
                <c:pt idx="20451">
                  <c:v>28.404166666666701</c:v>
                </c:pt>
                <c:pt idx="20452">
                  <c:v>28.405555555555601</c:v>
                </c:pt>
                <c:pt idx="20453">
                  <c:v>28.406944444444399</c:v>
                </c:pt>
                <c:pt idx="20454">
                  <c:v>28.408333333333299</c:v>
                </c:pt>
                <c:pt idx="20455">
                  <c:v>28.4097222222222</c:v>
                </c:pt>
                <c:pt idx="20456">
                  <c:v>28.411111111111101</c:v>
                </c:pt>
                <c:pt idx="20457">
                  <c:v>28.412500000000001</c:v>
                </c:pt>
                <c:pt idx="20458">
                  <c:v>28.413888888888899</c:v>
                </c:pt>
                <c:pt idx="20459">
                  <c:v>28.415277777777799</c:v>
                </c:pt>
                <c:pt idx="20460">
                  <c:v>28.4166666666667</c:v>
                </c:pt>
                <c:pt idx="20461">
                  <c:v>28.4180555555556</c:v>
                </c:pt>
                <c:pt idx="20462">
                  <c:v>28.419444444444402</c:v>
                </c:pt>
                <c:pt idx="20463">
                  <c:v>28.420833333333299</c:v>
                </c:pt>
                <c:pt idx="20464">
                  <c:v>28.422222222222199</c:v>
                </c:pt>
                <c:pt idx="20465">
                  <c:v>28.4236111111111</c:v>
                </c:pt>
                <c:pt idx="20466">
                  <c:v>28.425000000000001</c:v>
                </c:pt>
                <c:pt idx="20467">
                  <c:v>28.426388888888901</c:v>
                </c:pt>
                <c:pt idx="20468">
                  <c:v>28.427777777777798</c:v>
                </c:pt>
                <c:pt idx="20469">
                  <c:v>28.429166666666699</c:v>
                </c:pt>
                <c:pt idx="20470">
                  <c:v>28.4305555555556</c:v>
                </c:pt>
                <c:pt idx="20471">
                  <c:v>28.431944444444401</c:v>
                </c:pt>
                <c:pt idx="20472">
                  <c:v>28.433333333333302</c:v>
                </c:pt>
                <c:pt idx="20473">
                  <c:v>28.434722222222199</c:v>
                </c:pt>
                <c:pt idx="20474">
                  <c:v>28.436111111111099</c:v>
                </c:pt>
                <c:pt idx="20475">
                  <c:v>28.4375</c:v>
                </c:pt>
                <c:pt idx="20476">
                  <c:v>28.438888888888901</c:v>
                </c:pt>
                <c:pt idx="20477">
                  <c:v>28.440277777777801</c:v>
                </c:pt>
                <c:pt idx="20478">
                  <c:v>28.441666666666698</c:v>
                </c:pt>
                <c:pt idx="20479">
                  <c:v>28.443055555555599</c:v>
                </c:pt>
                <c:pt idx="20480">
                  <c:v>28.4444444444444</c:v>
                </c:pt>
                <c:pt idx="20481">
                  <c:v>28.445833333333301</c:v>
                </c:pt>
                <c:pt idx="20482">
                  <c:v>28.447222222222202</c:v>
                </c:pt>
                <c:pt idx="20483">
                  <c:v>28.448611111111099</c:v>
                </c:pt>
                <c:pt idx="20484">
                  <c:v>28.45</c:v>
                </c:pt>
                <c:pt idx="20485">
                  <c:v>28.4513888888889</c:v>
                </c:pt>
                <c:pt idx="20486">
                  <c:v>28.452777777777801</c:v>
                </c:pt>
                <c:pt idx="20487">
                  <c:v>28.454166666666701</c:v>
                </c:pt>
                <c:pt idx="20488">
                  <c:v>28.455555555555598</c:v>
                </c:pt>
                <c:pt idx="20489">
                  <c:v>28.4569444444444</c:v>
                </c:pt>
                <c:pt idx="20490">
                  <c:v>28.4583333333333</c:v>
                </c:pt>
                <c:pt idx="20491">
                  <c:v>28.459722222222201</c:v>
                </c:pt>
                <c:pt idx="20492">
                  <c:v>28.461111111111101</c:v>
                </c:pt>
                <c:pt idx="20493">
                  <c:v>28.462499999999999</c:v>
                </c:pt>
                <c:pt idx="20494">
                  <c:v>28.463888888888899</c:v>
                </c:pt>
                <c:pt idx="20495">
                  <c:v>28.4652777777778</c:v>
                </c:pt>
                <c:pt idx="20496">
                  <c:v>28.466666666666701</c:v>
                </c:pt>
                <c:pt idx="20497">
                  <c:v>28.468055555555601</c:v>
                </c:pt>
                <c:pt idx="20498">
                  <c:v>28.469444444444399</c:v>
                </c:pt>
                <c:pt idx="20499">
                  <c:v>28.470833333333299</c:v>
                </c:pt>
                <c:pt idx="20500">
                  <c:v>28.4722222222222</c:v>
                </c:pt>
                <c:pt idx="20501">
                  <c:v>28.473611111111101</c:v>
                </c:pt>
                <c:pt idx="20502">
                  <c:v>28.475000000000001</c:v>
                </c:pt>
                <c:pt idx="20503">
                  <c:v>28.476388888888899</c:v>
                </c:pt>
                <c:pt idx="20504">
                  <c:v>28.477777777777799</c:v>
                </c:pt>
                <c:pt idx="20505">
                  <c:v>28.4791666666667</c:v>
                </c:pt>
                <c:pt idx="20506">
                  <c:v>28.4805555555556</c:v>
                </c:pt>
                <c:pt idx="20507">
                  <c:v>28.481944444444402</c:v>
                </c:pt>
                <c:pt idx="20508">
                  <c:v>28.483333333333299</c:v>
                </c:pt>
                <c:pt idx="20509">
                  <c:v>28.484722222222199</c:v>
                </c:pt>
                <c:pt idx="20510">
                  <c:v>28.4861111111111</c:v>
                </c:pt>
                <c:pt idx="20511">
                  <c:v>28.487500000000001</c:v>
                </c:pt>
                <c:pt idx="20512">
                  <c:v>28.488888888888901</c:v>
                </c:pt>
                <c:pt idx="20513">
                  <c:v>28.490277777777798</c:v>
                </c:pt>
                <c:pt idx="20514">
                  <c:v>28.491666666666699</c:v>
                </c:pt>
                <c:pt idx="20515">
                  <c:v>28.4930555555556</c:v>
                </c:pt>
                <c:pt idx="20516">
                  <c:v>28.494444444444401</c:v>
                </c:pt>
                <c:pt idx="20517">
                  <c:v>28.495833333333302</c:v>
                </c:pt>
                <c:pt idx="20518">
                  <c:v>28.497222222222199</c:v>
                </c:pt>
                <c:pt idx="20519">
                  <c:v>28.498611111111099</c:v>
                </c:pt>
                <c:pt idx="20520">
                  <c:v>28.5</c:v>
                </c:pt>
                <c:pt idx="20521">
                  <c:v>28.501388888888901</c:v>
                </c:pt>
                <c:pt idx="20522">
                  <c:v>28.502777777777801</c:v>
                </c:pt>
                <c:pt idx="20523">
                  <c:v>28.504166666666698</c:v>
                </c:pt>
                <c:pt idx="20524">
                  <c:v>28.505555555555599</c:v>
                </c:pt>
                <c:pt idx="20525">
                  <c:v>28.5069444444444</c:v>
                </c:pt>
                <c:pt idx="20526">
                  <c:v>28.508333333333301</c:v>
                </c:pt>
                <c:pt idx="20527">
                  <c:v>28.509722222222202</c:v>
                </c:pt>
                <c:pt idx="20528">
                  <c:v>28.511111111111099</c:v>
                </c:pt>
                <c:pt idx="20529">
                  <c:v>28.512499999999999</c:v>
                </c:pt>
                <c:pt idx="20530">
                  <c:v>28.5138888888889</c:v>
                </c:pt>
                <c:pt idx="20531">
                  <c:v>28.515277777777801</c:v>
                </c:pt>
                <c:pt idx="20532">
                  <c:v>28.516666666666701</c:v>
                </c:pt>
                <c:pt idx="20533">
                  <c:v>28.518055555555598</c:v>
                </c:pt>
                <c:pt idx="20534">
                  <c:v>28.5194444444444</c:v>
                </c:pt>
                <c:pt idx="20535">
                  <c:v>28.5208333333333</c:v>
                </c:pt>
                <c:pt idx="20536">
                  <c:v>28.522222222222201</c:v>
                </c:pt>
                <c:pt idx="20537">
                  <c:v>28.523611111111101</c:v>
                </c:pt>
                <c:pt idx="20538">
                  <c:v>28.524999999999999</c:v>
                </c:pt>
                <c:pt idx="20539">
                  <c:v>28.526388888888899</c:v>
                </c:pt>
                <c:pt idx="20540">
                  <c:v>28.5277777777778</c:v>
                </c:pt>
                <c:pt idx="20541">
                  <c:v>28.529166666666701</c:v>
                </c:pt>
                <c:pt idx="20542">
                  <c:v>28.530555555555601</c:v>
                </c:pt>
                <c:pt idx="20543">
                  <c:v>28.531944444444399</c:v>
                </c:pt>
                <c:pt idx="20544">
                  <c:v>28.533333333333299</c:v>
                </c:pt>
                <c:pt idx="20545">
                  <c:v>28.5347222222222</c:v>
                </c:pt>
                <c:pt idx="20546">
                  <c:v>28.536111111111101</c:v>
                </c:pt>
                <c:pt idx="20547">
                  <c:v>28.537500000000001</c:v>
                </c:pt>
                <c:pt idx="20548">
                  <c:v>28.538888888888899</c:v>
                </c:pt>
                <c:pt idx="20549">
                  <c:v>28.540277777777799</c:v>
                </c:pt>
                <c:pt idx="20550">
                  <c:v>28.5416666666667</c:v>
                </c:pt>
                <c:pt idx="20551">
                  <c:v>28.5430555555556</c:v>
                </c:pt>
                <c:pt idx="20552">
                  <c:v>28.544444444444402</c:v>
                </c:pt>
                <c:pt idx="20553">
                  <c:v>28.545833333333299</c:v>
                </c:pt>
                <c:pt idx="20554">
                  <c:v>28.547222222222199</c:v>
                </c:pt>
                <c:pt idx="20555">
                  <c:v>28.5486111111111</c:v>
                </c:pt>
                <c:pt idx="20556">
                  <c:v>28.55</c:v>
                </c:pt>
                <c:pt idx="20557">
                  <c:v>28.551388888888901</c:v>
                </c:pt>
                <c:pt idx="20558">
                  <c:v>28.552777777777798</c:v>
                </c:pt>
                <c:pt idx="20559">
                  <c:v>28.554166666666699</c:v>
                </c:pt>
                <c:pt idx="20560">
                  <c:v>28.5555555555556</c:v>
                </c:pt>
                <c:pt idx="20561">
                  <c:v>28.556944444444401</c:v>
                </c:pt>
                <c:pt idx="20562">
                  <c:v>28.558333333333302</c:v>
                </c:pt>
                <c:pt idx="20563">
                  <c:v>28.559722222222199</c:v>
                </c:pt>
                <c:pt idx="20564">
                  <c:v>28.561111111111099</c:v>
                </c:pt>
                <c:pt idx="20565">
                  <c:v>28.5625</c:v>
                </c:pt>
                <c:pt idx="20566">
                  <c:v>28.563888888888901</c:v>
                </c:pt>
                <c:pt idx="20567">
                  <c:v>28.565277777777801</c:v>
                </c:pt>
                <c:pt idx="20568">
                  <c:v>28.566666666666698</c:v>
                </c:pt>
                <c:pt idx="20569">
                  <c:v>28.568055555555599</c:v>
                </c:pt>
                <c:pt idx="20570">
                  <c:v>28.5694444444444</c:v>
                </c:pt>
                <c:pt idx="20571">
                  <c:v>28.570833333333301</c:v>
                </c:pt>
                <c:pt idx="20572">
                  <c:v>28.572222222222202</c:v>
                </c:pt>
                <c:pt idx="20573">
                  <c:v>28.573611111111099</c:v>
                </c:pt>
                <c:pt idx="20574">
                  <c:v>28.574999999999999</c:v>
                </c:pt>
                <c:pt idx="20575">
                  <c:v>28.5763888888889</c:v>
                </c:pt>
                <c:pt idx="20576">
                  <c:v>28.577777777777801</c:v>
                </c:pt>
                <c:pt idx="20577">
                  <c:v>28.579166666666701</c:v>
                </c:pt>
                <c:pt idx="20578">
                  <c:v>28.580555555555598</c:v>
                </c:pt>
                <c:pt idx="20579">
                  <c:v>28.5819444444444</c:v>
                </c:pt>
                <c:pt idx="20580">
                  <c:v>28.5833333333333</c:v>
                </c:pt>
                <c:pt idx="20581">
                  <c:v>28.584722222222201</c:v>
                </c:pt>
                <c:pt idx="20582">
                  <c:v>28.586111111111101</c:v>
                </c:pt>
                <c:pt idx="20583">
                  <c:v>28.587499999999999</c:v>
                </c:pt>
                <c:pt idx="20584">
                  <c:v>28.588888888888899</c:v>
                </c:pt>
                <c:pt idx="20585">
                  <c:v>28.5902777777778</c:v>
                </c:pt>
                <c:pt idx="20586">
                  <c:v>28.591666666666701</c:v>
                </c:pt>
                <c:pt idx="20587">
                  <c:v>28.593055555555601</c:v>
                </c:pt>
                <c:pt idx="20588">
                  <c:v>28.594444444444399</c:v>
                </c:pt>
                <c:pt idx="20589">
                  <c:v>28.595833333333299</c:v>
                </c:pt>
                <c:pt idx="20590">
                  <c:v>28.5972222222222</c:v>
                </c:pt>
                <c:pt idx="20591">
                  <c:v>28.598611111111101</c:v>
                </c:pt>
                <c:pt idx="20592">
                  <c:v>28.6</c:v>
                </c:pt>
                <c:pt idx="20593">
                  <c:v>28.601388888888899</c:v>
                </c:pt>
                <c:pt idx="20594">
                  <c:v>28.602777777777799</c:v>
                </c:pt>
                <c:pt idx="20595">
                  <c:v>28.6041666666667</c:v>
                </c:pt>
                <c:pt idx="20596">
                  <c:v>28.6055555555556</c:v>
                </c:pt>
                <c:pt idx="20597">
                  <c:v>28.606944444444402</c:v>
                </c:pt>
                <c:pt idx="20598">
                  <c:v>28.608333333333299</c:v>
                </c:pt>
                <c:pt idx="20599">
                  <c:v>28.609722222222199</c:v>
                </c:pt>
                <c:pt idx="20600">
                  <c:v>28.6111111111111</c:v>
                </c:pt>
                <c:pt idx="20601">
                  <c:v>28.612500000000001</c:v>
                </c:pt>
                <c:pt idx="20602">
                  <c:v>28.613888888888901</c:v>
                </c:pt>
                <c:pt idx="20603">
                  <c:v>28.615277777777798</c:v>
                </c:pt>
                <c:pt idx="20604">
                  <c:v>28.616666666666699</c:v>
                </c:pt>
                <c:pt idx="20605">
                  <c:v>28.6180555555556</c:v>
                </c:pt>
                <c:pt idx="20606">
                  <c:v>28.619444444444401</c:v>
                </c:pt>
                <c:pt idx="20607">
                  <c:v>28.620833333333302</c:v>
                </c:pt>
                <c:pt idx="20608">
                  <c:v>28.622222222222199</c:v>
                </c:pt>
                <c:pt idx="20609">
                  <c:v>28.623611111111099</c:v>
                </c:pt>
                <c:pt idx="20610">
                  <c:v>28.625</c:v>
                </c:pt>
                <c:pt idx="20611">
                  <c:v>28.626388888888901</c:v>
                </c:pt>
                <c:pt idx="20612">
                  <c:v>28.627777777777801</c:v>
                </c:pt>
                <c:pt idx="20613">
                  <c:v>28.629166666666698</c:v>
                </c:pt>
                <c:pt idx="20614">
                  <c:v>28.630555555555599</c:v>
                </c:pt>
                <c:pt idx="20615">
                  <c:v>28.6319444444444</c:v>
                </c:pt>
                <c:pt idx="20616">
                  <c:v>28.633333333333301</c:v>
                </c:pt>
                <c:pt idx="20617">
                  <c:v>28.634722222222202</c:v>
                </c:pt>
                <c:pt idx="20618">
                  <c:v>28.636111111111099</c:v>
                </c:pt>
                <c:pt idx="20619">
                  <c:v>28.637499999999999</c:v>
                </c:pt>
                <c:pt idx="20620">
                  <c:v>28.6388888888889</c:v>
                </c:pt>
                <c:pt idx="20621">
                  <c:v>28.640277777777801</c:v>
                </c:pt>
                <c:pt idx="20622">
                  <c:v>28.641666666666701</c:v>
                </c:pt>
                <c:pt idx="20623">
                  <c:v>28.643055555555598</c:v>
                </c:pt>
                <c:pt idx="20624">
                  <c:v>28.6444444444444</c:v>
                </c:pt>
                <c:pt idx="20625">
                  <c:v>28.6458333333333</c:v>
                </c:pt>
                <c:pt idx="20626">
                  <c:v>28.647222222222201</c:v>
                </c:pt>
                <c:pt idx="20627">
                  <c:v>28.648611111111101</c:v>
                </c:pt>
                <c:pt idx="20628">
                  <c:v>28.65</c:v>
                </c:pt>
                <c:pt idx="20629">
                  <c:v>28.651388888888899</c:v>
                </c:pt>
                <c:pt idx="20630">
                  <c:v>28.6527777777778</c:v>
                </c:pt>
                <c:pt idx="20631">
                  <c:v>28.654166666666701</c:v>
                </c:pt>
                <c:pt idx="20632">
                  <c:v>28.655555555555601</c:v>
                </c:pt>
                <c:pt idx="20633">
                  <c:v>28.656944444444399</c:v>
                </c:pt>
                <c:pt idx="20634">
                  <c:v>28.658333333333299</c:v>
                </c:pt>
                <c:pt idx="20635">
                  <c:v>28.6597222222222</c:v>
                </c:pt>
                <c:pt idx="20636">
                  <c:v>28.661111111111101</c:v>
                </c:pt>
                <c:pt idx="20637">
                  <c:v>28.662500000000001</c:v>
                </c:pt>
                <c:pt idx="20638">
                  <c:v>28.663888888888899</c:v>
                </c:pt>
                <c:pt idx="20639">
                  <c:v>28.665277777777799</c:v>
                </c:pt>
                <c:pt idx="20640">
                  <c:v>28.6666666666667</c:v>
                </c:pt>
                <c:pt idx="20641">
                  <c:v>28.6680555555556</c:v>
                </c:pt>
                <c:pt idx="20642">
                  <c:v>28.669444444444402</c:v>
                </c:pt>
                <c:pt idx="20643">
                  <c:v>28.670833333333299</c:v>
                </c:pt>
                <c:pt idx="20644">
                  <c:v>28.672222222222199</c:v>
                </c:pt>
                <c:pt idx="20645">
                  <c:v>28.6736111111111</c:v>
                </c:pt>
                <c:pt idx="20646">
                  <c:v>28.675000000000001</c:v>
                </c:pt>
                <c:pt idx="20647">
                  <c:v>28.676388888888901</c:v>
                </c:pt>
                <c:pt idx="20648">
                  <c:v>28.677777777777798</c:v>
                </c:pt>
                <c:pt idx="20649">
                  <c:v>28.679166666666699</c:v>
                </c:pt>
                <c:pt idx="20650">
                  <c:v>28.6805555555556</c:v>
                </c:pt>
                <c:pt idx="20651">
                  <c:v>28.681944444444401</c:v>
                </c:pt>
                <c:pt idx="20652">
                  <c:v>28.683333333333302</c:v>
                </c:pt>
                <c:pt idx="20653">
                  <c:v>28.684722222222199</c:v>
                </c:pt>
                <c:pt idx="20654">
                  <c:v>28.686111111111099</c:v>
                </c:pt>
                <c:pt idx="20655">
                  <c:v>28.6875</c:v>
                </c:pt>
                <c:pt idx="20656">
                  <c:v>28.688888888888901</c:v>
                </c:pt>
                <c:pt idx="20657">
                  <c:v>28.690277777777801</c:v>
                </c:pt>
                <c:pt idx="20658">
                  <c:v>28.691666666666698</c:v>
                </c:pt>
                <c:pt idx="20659">
                  <c:v>28.693055555555599</c:v>
                </c:pt>
                <c:pt idx="20660">
                  <c:v>28.6944444444444</c:v>
                </c:pt>
                <c:pt idx="20661">
                  <c:v>28.695833333333301</c:v>
                </c:pt>
                <c:pt idx="20662">
                  <c:v>28.697222222222202</c:v>
                </c:pt>
                <c:pt idx="20663">
                  <c:v>28.698611111111099</c:v>
                </c:pt>
                <c:pt idx="20664">
                  <c:v>28.7</c:v>
                </c:pt>
                <c:pt idx="20665">
                  <c:v>28.7013888888889</c:v>
                </c:pt>
                <c:pt idx="20666">
                  <c:v>28.702777777777801</c:v>
                </c:pt>
                <c:pt idx="20667">
                  <c:v>28.704166666666701</c:v>
                </c:pt>
                <c:pt idx="20668">
                  <c:v>28.705555555555598</c:v>
                </c:pt>
                <c:pt idx="20669">
                  <c:v>28.7069444444444</c:v>
                </c:pt>
                <c:pt idx="20670">
                  <c:v>28.7083333333333</c:v>
                </c:pt>
                <c:pt idx="20671">
                  <c:v>28.709722222222201</c:v>
                </c:pt>
                <c:pt idx="20672">
                  <c:v>28.711111111111101</c:v>
                </c:pt>
                <c:pt idx="20673">
                  <c:v>28.712499999999999</c:v>
                </c:pt>
                <c:pt idx="20674">
                  <c:v>28.713888888888899</c:v>
                </c:pt>
                <c:pt idx="20675">
                  <c:v>28.7152777777778</c:v>
                </c:pt>
                <c:pt idx="20676">
                  <c:v>28.716666666666701</c:v>
                </c:pt>
                <c:pt idx="20677">
                  <c:v>28.718055555555601</c:v>
                </c:pt>
                <c:pt idx="20678">
                  <c:v>28.719444444444399</c:v>
                </c:pt>
                <c:pt idx="20679">
                  <c:v>28.720833333333299</c:v>
                </c:pt>
                <c:pt idx="20680">
                  <c:v>28.7222222222222</c:v>
                </c:pt>
                <c:pt idx="20681">
                  <c:v>28.723611111111101</c:v>
                </c:pt>
                <c:pt idx="20682">
                  <c:v>28.725000000000001</c:v>
                </c:pt>
                <c:pt idx="20683">
                  <c:v>28.726388888888899</c:v>
                </c:pt>
                <c:pt idx="20684">
                  <c:v>28.727777777777799</c:v>
                </c:pt>
                <c:pt idx="20685">
                  <c:v>28.7291666666667</c:v>
                </c:pt>
                <c:pt idx="20686">
                  <c:v>28.7305555555556</c:v>
                </c:pt>
                <c:pt idx="20687">
                  <c:v>28.731944444444402</c:v>
                </c:pt>
                <c:pt idx="20688">
                  <c:v>28.733333333333299</c:v>
                </c:pt>
                <c:pt idx="20689">
                  <c:v>28.734722222222199</c:v>
                </c:pt>
                <c:pt idx="20690">
                  <c:v>28.7361111111111</c:v>
                </c:pt>
                <c:pt idx="20691">
                  <c:v>28.737500000000001</c:v>
                </c:pt>
                <c:pt idx="20692">
                  <c:v>28.738888888888901</c:v>
                </c:pt>
                <c:pt idx="20693">
                  <c:v>28.740277777777798</c:v>
                </c:pt>
                <c:pt idx="20694">
                  <c:v>28.741666666666699</c:v>
                </c:pt>
                <c:pt idx="20695">
                  <c:v>28.7430555555556</c:v>
                </c:pt>
                <c:pt idx="20696">
                  <c:v>28.744444444444401</c:v>
                </c:pt>
                <c:pt idx="20697">
                  <c:v>28.745833333333302</c:v>
                </c:pt>
                <c:pt idx="20698">
                  <c:v>28.747222222222199</c:v>
                </c:pt>
                <c:pt idx="20699">
                  <c:v>28.748611111111099</c:v>
                </c:pt>
                <c:pt idx="20700">
                  <c:v>28.75</c:v>
                </c:pt>
                <c:pt idx="20701">
                  <c:v>28.751388888888901</c:v>
                </c:pt>
                <c:pt idx="20702">
                  <c:v>28.752777777777801</c:v>
                </c:pt>
                <c:pt idx="20703">
                  <c:v>28.754166666666698</c:v>
                </c:pt>
                <c:pt idx="20704">
                  <c:v>28.755555555555599</c:v>
                </c:pt>
                <c:pt idx="20705">
                  <c:v>28.7569444444444</c:v>
                </c:pt>
                <c:pt idx="20706">
                  <c:v>28.758333333333301</c:v>
                </c:pt>
                <c:pt idx="20707">
                  <c:v>28.759722222222202</c:v>
                </c:pt>
                <c:pt idx="20708">
                  <c:v>28.761111111111099</c:v>
                </c:pt>
                <c:pt idx="20709">
                  <c:v>28.762499999999999</c:v>
                </c:pt>
                <c:pt idx="20710">
                  <c:v>28.7638888888889</c:v>
                </c:pt>
                <c:pt idx="20711">
                  <c:v>28.765277777777801</c:v>
                </c:pt>
                <c:pt idx="20712">
                  <c:v>28.766666666666701</c:v>
                </c:pt>
                <c:pt idx="20713">
                  <c:v>28.768055555555598</c:v>
                </c:pt>
                <c:pt idx="20714">
                  <c:v>28.7694444444444</c:v>
                </c:pt>
                <c:pt idx="20715">
                  <c:v>28.7708333333333</c:v>
                </c:pt>
                <c:pt idx="20716">
                  <c:v>28.772222222222201</c:v>
                </c:pt>
                <c:pt idx="20717">
                  <c:v>28.773611111111101</c:v>
                </c:pt>
                <c:pt idx="20718">
                  <c:v>28.774999999999999</c:v>
                </c:pt>
                <c:pt idx="20719">
                  <c:v>28.776388888888899</c:v>
                </c:pt>
                <c:pt idx="20720">
                  <c:v>28.7777777777778</c:v>
                </c:pt>
                <c:pt idx="20721">
                  <c:v>28.779166666666701</c:v>
                </c:pt>
                <c:pt idx="20722">
                  <c:v>28.780555555555601</c:v>
                </c:pt>
                <c:pt idx="20723">
                  <c:v>28.781944444444399</c:v>
                </c:pt>
                <c:pt idx="20724">
                  <c:v>28.783333333333299</c:v>
                </c:pt>
                <c:pt idx="20725">
                  <c:v>28.7847222222222</c:v>
                </c:pt>
                <c:pt idx="20726">
                  <c:v>28.786111111111101</c:v>
                </c:pt>
                <c:pt idx="20727">
                  <c:v>28.787500000000001</c:v>
                </c:pt>
                <c:pt idx="20728">
                  <c:v>28.788888888888899</c:v>
                </c:pt>
                <c:pt idx="20729">
                  <c:v>28.790277777777799</c:v>
                </c:pt>
                <c:pt idx="20730">
                  <c:v>28.7916666666667</c:v>
                </c:pt>
                <c:pt idx="20731">
                  <c:v>28.7930555555556</c:v>
                </c:pt>
                <c:pt idx="20732">
                  <c:v>28.794444444444402</c:v>
                </c:pt>
                <c:pt idx="20733">
                  <c:v>28.795833333333299</c:v>
                </c:pt>
                <c:pt idx="20734">
                  <c:v>28.797222222222199</c:v>
                </c:pt>
                <c:pt idx="20735">
                  <c:v>28.7986111111111</c:v>
                </c:pt>
                <c:pt idx="20736">
                  <c:v>28.8</c:v>
                </c:pt>
                <c:pt idx="20737">
                  <c:v>28.801388888888901</c:v>
                </c:pt>
                <c:pt idx="20738">
                  <c:v>28.802777777777798</c:v>
                </c:pt>
                <c:pt idx="20739">
                  <c:v>28.804166666666699</c:v>
                </c:pt>
                <c:pt idx="20740">
                  <c:v>28.8055555555556</c:v>
                </c:pt>
                <c:pt idx="20741">
                  <c:v>28.806944444444401</c:v>
                </c:pt>
                <c:pt idx="20742">
                  <c:v>28.808333333333302</c:v>
                </c:pt>
                <c:pt idx="20743">
                  <c:v>28.809722222222199</c:v>
                </c:pt>
                <c:pt idx="20744">
                  <c:v>28.811111111111099</c:v>
                </c:pt>
                <c:pt idx="20745">
                  <c:v>28.8125</c:v>
                </c:pt>
                <c:pt idx="20746">
                  <c:v>28.813888888888901</c:v>
                </c:pt>
                <c:pt idx="20747">
                  <c:v>28.815277777777801</c:v>
                </c:pt>
                <c:pt idx="20748">
                  <c:v>28.816666666666698</c:v>
                </c:pt>
                <c:pt idx="20749">
                  <c:v>28.818055555555599</c:v>
                </c:pt>
                <c:pt idx="20750">
                  <c:v>28.8194444444444</c:v>
                </c:pt>
                <c:pt idx="20751">
                  <c:v>28.820833333333301</c:v>
                </c:pt>
                <c:pt idx="20752">
                  <c:v>28.822222222222202</c:v>
                </c:pt>
                <c:pt idx="20753">
                  <c:v>28.823611111111099</c:v>
                </c:pt>
                <c:pt idx="20754">
                  <c:v>28.824999999999999</c:v>
                </c:pt>
                <c:pt idx="20755">
                  <c:v>28.8263888888889</c:v>
                </c:pt>
                <c:pt idx="20756">
                  <c:v>28.827777777777801</c:v>
                </c:pt>
                <c:pt idx="20757">
                  <c:v>28.829166666666701</c:v>
                </c:pt>
                <c:pt idx="20758">
                  <c:v>28.830555555555598</c:v>
                </c:pt>
                <c:pt idx="20759">
                  <c:v>28.8319444444444</c:v>
                </c:pt>
                <c:pt idx="20760">
                  <c:v>28.8333333333333</c:v>
                </c:pt>
                <c:pt idx="20761">
                  <c:v>28.834722222222201</c:v>
                </c:pt>
                <c:pt idx="20762">
                  <c:v>28.836111111111101</c:v>
                </c:pt>
                <c:pt idx="20763">
                  <c:v>28.837499999999999</c:v>
                </c:pt>
                <c:pt idx="20764">
                  <c:v>28.838888888888899</c:v>
                </c:pt>
                <c:pt idx="20765">
                  <c:v>28.8402777777778</c:v>
                </c:pt>
                <c:pt idx="20766">
                  <c:v>28.841666666666701</c:v>
                </c:pt>
                <c:pt idx="20767">
                  <c:v>28.843055555555601</c:v>
                </c:pt>
                <c:pt idx="20768">
                  <c:v>28.844444444444399</c:v>
                </c:pt>
                <c:pt idx="20769">
                  <c:v>28.845833333333299</c:v>
                </c:pt>
                <c:pt idx="20770">
                  <c:v>28.8472222222222</c:v>
                </c:pt>
                <c:pt idx="20771">
                  <c:v>28.848611111111101</c:v>
                </c:pt>
                <c:pt idx="20772">
                  <c:v>28.85</c:v>
                </c:pt>
                <c:pt idx="20773">
                  <c:v>28.851388888888899</c:v>
                </c:pt>
                <c:pt idx="20774">
                  <c:v>28.852777777777799</c:v>
                </c:pt>
                <c:pt idx="20775">
                  <c:v>28.8541666666667</c:v>
                </c:pt>
                <c:pt idx="20776">
                  <c:v>28.8555555555556</c:v>
                </c:pt>
                <c:pt idx="20777">
                  <c:v>28.856944444444402</c:v>
                </c:pt>
                <c:pt idx="20778">
                  <c:v>28.858333333333299</c:v>
                </c:pt>
                <c:pt idx="20779">
                  <c:v>28.859722222222199</c:v>
                </c:pt>
                <c:pt idx="20780">
                  <c:v>28.8611111111111</c:v>
                </c:pt>
                <c:pt idx="20781">
                  <c:v>28.862500000000001</c:v>
                </c:pt>
                <c:pt idx="20782">
                  <c:v>28.863888888888901</c:v>
                </c:pt>
                <c:pt idx="20783">
                  <c:v>28.865277777777798</c:v>
                </c:pt>
                <c:pt idx="20784">
                  <c:v>28.866666666666699</c:v>
                </c:pt>
                <c:pt idx="20785">
                  <c:v>28.8680555555556</c:v>
                </c:pt>
                <c:pt idx="20786">
                  <c:v>28.869444444444401</c:v>
                </c:pt>
                <c:pt idx="20787">
                  <c:v>28.870833333333302</c:v>
                </c:pt>
                <c:pt idx="20788">
                  <c:v>28.872222222222199</c:v>
                </c:pt>
                <c:pt idx="20789">
                  <c:v>28.873611111111099</c:v>
                </c:pt>
                <c:pt idx="20790">
                  <c:v>28.875</c:v>
                </c:pt>
                <c:pt idx="20791">
                  <c:v>28.876388888888901</c:v>
                </c:pt>
                <c:pt idx="20792">
                  <c:v>28.877777777777801</c:v>
                </c:pt>
                <c:pt idx="20793">
                  <c:v>28.879166666666698</c:v>
                </c:pt>
                <c:pt idx="20794">
                  <c:v>28.880555555555599</c:v>
                </c:pt>
                <c:pt idx="20795">
                  <c:v>28.8819444444444</c:v>
                </c:pt>
                <c:pt idx="20796">
                  <c:v>28.883333333333301</c:v>
                </c:pt>
                <c:pt idx="20797">
                  <c:v>28.884722222222202</c:v>
                </c:pt>
                <c:pt idx="20798">
                  <c:v>28.886111111111099</c:v>
                </c:pt>
                <c:pt idx="20799">
                  <c:v>28.887499999999999</c:v>
                </c:pt>
                <c:pt idx="20800">
                  <c:v>28.8888888888889</c:v>
                </c:pt>
                <c:pt idx="20801">
                  <c:v>28.890277777777801</c:v>
                </c:pt>
                <c:pt idx="20802">
                  <c:v>28.891666666666701</c:v>
                </c:pt>
                <c:pt idx="20803">
                  <c:v>28.893055555555598</c:v>
                </c:pt>
                <c:pt idx="20804">
                  <c:v>28.8944444444444</c:v>
                </c:pt>
                <c:pt idx="20805">
                  <c:v>28.8958333333333</c:v>
                </c:pt>
                <c:pt idx="20806">
                  <c:v>28.897222222222201</c:v>
                </c:pt>
                <c:pt idx="20807">
                  <c:v>28.898611111111101</c:v>
                </c:pt>
                <c:pt idx="20808">
                  <c:v>28.9</c:v>
                </c:pt>
                <c:pt idx="20809">
                  <c:v>28.901388888888899</c:v>
                </c:pt>
                <c:pt idx="20810">
                  <c:v>28.9027777777778</c:v>
                </c:pt>
                <c:pt idx="20811">
                  <c:v>28.904166666666701</c:v>
                </c:pt>
                <c:pt idx="20812">
                  <c:v>28.905555555555601</c:v>
                </c:pt>
                <c:pt idx="20813">
                  <c:v>28.906944444444399</c:v>
                </c:pt>
                <c:pt idx="20814">
                  <c:v>28.908333333333299</c:v>
                </c:pt>
                <c:pt idx="20815">
                  <c:v>28.9097222222222</c:v>
                </c:pt>
                <c:pt idx="20816">
                  <c:v>28.911111111111101</c:v>
                </c:pt>
                <c:pt idx="20817">
                  <c:v>28.912500000000001</c:v>
                </c:pt>
                <c:pt idx="20818">
                  <c:v>28.913888888888899</c:v>
                </c:pt>
                <c:pt idx="20819">
                  <c:v>28.915277777777799</c:v>
                </c:pt>
                <c:pt idx="20820">
                  <c:v>28.9166666666667</c:v>
                </c:pt>
                <c:pt idx="20821">
                  <c:v>28.9180555555556</c:v>
                </c:pt>
                <c:pt idx="20822">
                  <c:v>28.919444444444402</c:v>
                </c:pt>
                <c:pt idx="20823">
                  <c:v>28.920833333333299</c:v>
                </c:pt>
                <c:pt idx="20824">
                  <c:v>28.922222222222199</c:v>
                </c:pt>
                <c:pt idx="20825">
                  <c:v>28.9236111111111</c:v>
                </c:pt>
                <c:pt idx="20826">
                  <c:v>28.925000000000001</c:v>
                </c:pt>
                <c:pt idx="20827">
                  <c:v>28.926388888888901</c:v>
                </c:pt>
                <c:pt idx="20828">
                  <c:v>28.927777777777798</c:v>
                </c:pt>
                <c:pt idx="20829">
                  <c:v>28.929166666666699</c:v>
                </c:pt>
                <c:pt idx="20830">
                  <c:v>28.9305555555556</c:v>
                </c:pt>
                <c:pt idx="20831">
                  <c:v>28.931944444444401</c:v>
                </c:pt>
                <c:pt idx="20832">
                  <c:v>28.933333333333302</c:v>
                </c:pt>
                <c:pt idx="20833">
                  <c:v>28.934722222222199</c:v>
                </c:pt>
                <c:pt idx="20834">
                  <c:v>28.936111111111099</c:v>
                </c:pt>
                <c:pt idx="20835">
                  <c:v>28.9375</c:v>
                </c:pt>
                <c:pt idx="20836">
                  <c:v>28.938888888888901</c:v>
                </c:pt>
                <c:pt idx="20837">
                  <c:v>28.940277777777801</c:v>
                </c:pt>
                <c:pt idx="20838">
                  <c:v>28.941666666666698</c:v>
                </c:pt>
                <c:pt idx="20839">
                  <c:v>28.943055555555599</c:v>
                </c:pt>
                <c:pt idx="20840">
                  <c:v>28.9444444444444</c:v>
                </c:pt>
                <c:pt idx="20841">
                  <c:v>28.945833333333301</c:v>
                </c:pt>
                <c:pt idx="20842">
                  <c:v>28.947222222222202</c:v>
                </c:pt>
                <c:pt idx="20843">
                  <c:v>28.948611111111099</c:v>
                </c:pt>
                <c:pt idx="20844">
                  <c:v>28.95</c:v>
                </c:pt>
                <c:pt idx="20845">
                  <c:v>28.9513888888889</c:v>
                </c:pt>
                <c:pt idx="20846">
                  <c:v>28.952777777777801</c:v>
                </c:pt>
                <c:pt idx="20847">
                  <c:v>28.954166666666701</c:v>
                </c:pt>
                <c:pt idx="20848">
                  <c:v>28.955555555555598</c:v>
                </c:pt>
                <c:pt idx="20849">
                  <c:v>28.9569444444444</c:v>
                </c:pt>
                <c:pt idx="20850">
                  <c:v>28.9583333333333</c:v>
                </c:pt>
                <c:pt idx="20851">
                  <c:v>28.959722222222201</c:v>
                </c:pt>
                <c:pt idx="20852">
                  <c:v>28.961111111111101</c:v>
                </c:pt>
                <c:pt idx="20853">
                  <c:v>28.962499999999999</c:v>
                </c:pt>
                <c:pt idx="20854">
                  <c:v>28.963888888888899</c:v>
                </c:pt>
                <c:pt idx="20855">
                  <c:v>28.9652777777778</c:v>
                </c:pt>
                <c:pt idx="20856">
                  <c:v>28.966666666666701</c:v>
                </c:pt>
                <c:pt idx="20857">
                  <c:v>28.968055555555601</c:v>
                </c:pt>
                <c:pt idx="20858">
                  <c:v>28.969444444444399</c:v>
                </c:pt>
                <c:pt idx="20859">
                  <c:v>28.970833333333299</c:v>
                </c:pt>
                <c:pt idx="20860">
                  <c:v>28.9722222222222</c:v>
                </c:pt>
                <c:pt idx="20861">
                  <c:v>28.973611111111101</c:v>
                </c:pt>
                <c:pt idx="20862">
                  <c:v>28.975000000000001</c:v>
                </c:pt>
                <c:pt idx="20863">
                  <c:v>28.976388888888899</c:v>
                </c:pt>
                <c:pt idx="20864">
                  <c:v>28.977777777777799</c:v>
                </c:pt>
                <c:pt idx="20865">
                  <c:v>28.9791666666667</c:v>
                </c:pt>
                <c:pt idx="20866">
                  <c:v>28.9805555555556</c:v>
                </c:pt>
                <c:pt idx="20867">
                  <c:v>28.981944444444402</c:v>
                </c:pt>
                <c:pt idx="20868">
                  <c:v>28.983333333333299</c:v>
                </c:pt>
                <c:pt idx="20869">
                  <c:v>28.984722222222199</c:v>
                </c:pt>
                <c:pt idx="20870">
                  <c:v>28.9861111111111</c:v>
                </c:pt>
                <c:pt idx="20871">
                  <c:v>28.987500000000001</c:v>
                </c:pt>
                <c:pt idx="20872">
                  <c:v>28.988888888888901</c:v>
                </c:pt>
                <c:pt idx="20873">
                  <c:v>28.990277777777798</c:v>
                </c:pt>
                <c:pt idx="20874">
                  <c:v>28.991666666666699</c:v>
                </c:pt>
                <c:pt idx="20875">
                  <c:v>28.9930555555556</c:v>
                </c:pt>
                <c:pt idx="20876">
                  <c:v>28.994444444444401</c:v>
                </c:pt>
                <c:pt idx="20877">
                  <c:v>28.995833333333302</c:v>
                </c:pt>
                <c:pt idx="20878">
                  <c:v>28.997222222222199</c:v>
                </c:pt>
                <c:pt idx="20879">
                  <c:v>28.998611111111099</c:v>
                </c:pt>
                <c:pt idx="20880">
                  <c:v>29</c:v>
                </c:pt>
                <c:pt idx="20881">
                  <c:v>29.001388888888901</c:v>
                </c:pt>
                <c:pt idx="20882">
                  <c:v>29.002777777777801</c:v>
                </c:pt>
                <c:pt idx="20883">
                  <c:v>29.004166666666698</c:v>
                </c:pt>
                <c:pt idx="20884">
                  <c:v>29.005555555555599</c:v>
                </c:pt>
                <c:pt idx="20885">
                  <c:v>29.0069444444444</c:v>
                </c:pt>
                <c:pt idx="20886">
                  <c:v>29.008333333333301</c:v>
                </c:pt>
                <c:pt idx="20887">
                  <c:v>29.009722222222202</c:v>
                </c:pt>
                <c:pt idx="20888">
                  <c:v>29.011111111111099</c:v>
                </c:pt>
                <c:pt idx="20889">
                  <c:v>29.012499999999999</c:v>
                </c:pt>
                <c:pt idx="20890">
                  <c:v>29.0138888888889</c:v>
                </c:pt>
                <c:pt idx="20891">
                  <c:v>29.015277777777801</c:v>
                </c:pt>
                <c:pt idx="20892">
                  <c:v>29.016666666666701</c:v>
                </c:pt>
                <c:pt idx="20893">
                  <c:v>29.018055555555598</c:v>
                </c:pt>
                <c:pt idx="20894">
                  <c:v>29.0194444444444</c:v>
                </c:pt>
                <c:pt idx="20895">
                  <c:v>29.0208333333333</c:v>
                </c:pt>
                <c:pt idx="20896">
                  <c:v>29.022222222222201</c:v>
                </c:pt>
                <c:pt idx="20897">
                  <c:v>29.023611111111101</c:v>
                </c:pt>
                <c:pt idx="20898">
                  <c:v>29.024999999999999</c:v>
                </c:pt>
                <c:pt idx="20899">
                  <c:v>29.026388888888899</c:v>
                </c:pt>
                <c:pt idx="20900">
                  <c:v>29.0277777777778</c:v>
                </c:pt>
                <c:pt idx="20901">
                  <c:v>29.029166666666701</c:v>
                </c:pt>
                <c:pt idx="20902">
                  <c:v>29.030555555555601</c:v>
                </c:pt>
                <c:pt idx="20903">
                  <c:v>29.031944444444399</c:v>
                </c:pt>
                <c:pt idx="20904">
                  <c:v>29.033333333333299</c:v>
                </c:pt>
                <c:pt idx="20905">
                  <c:v>29.0347222222222</c:v>
                </c:pt>
                <c:pt idx="20906">
                  <c:v>29.036111111111101</c:v>
                </c:pt>
                <c:pt idx="20907">
                  <c:v>29.037500000000001</c:v>
                </c:pt>
                <c:pt idx="20908">
                  <c:v>29.038888888888899</c:v>
                </c:pt>
                <c:pt idx="20909">
                  <c:v>29.040277777777799</c:v>
                </c:pt>
                <c:pt idx="20910">
                  <c:v>29.0416666666667</c:v>
                </c:pt>
                <c:pt idx="20911">
                  <c:v>29.0430555555556</c:v>
                </c:pt>
                <c:pt idx="20912">
                  <c:v>29.044444444444402</c:v>
                </c:pt>
                <c:pt idx="20913">
                  <c:v>29.045833333333299</c:v>
                </c:pt>
                <c:pt idx="20914">
                  <c:v>29.047222222222199</c:v>
                </c:pt>
                <c:pt idx="20915">
                  <c:v>29.0486111111111</c:v>
                </c:pt>
                <c:pt idx="20916">
                  <c:v>29.05</c:v>
                </c:pt>
                <c:pt idx="20917">
                  <c:v>29.051388888888901</c:v>
                </c:pt>
                <c:pt idx="20918">
                  <c:v>29.052777777777798</c:v>
                </c:pt>
                <c:pt idx="20919">
                  <c:v>29.054166666666699</c:v>
                </c:pt>
                <c:pt idx="20920">
                  <c:v>29.0555555555556</c:v>
                </c:pt>
                <c:pt idx="20921">
                  <c:v>29.056944444444401</c:v>
                </c:pt>
                <c:pt idx="20922">
                  <c:v>29.058333333333302</c:v>
                </c:pt>
                <c:pt idx="20923">
                  <c:v>29.059722222222199</c:v>
                </c:pt>
                <c:pt idx="20924">
                  <c:v>29.061111111111099</c:v>
                </c:pt>
                <c:pt idx="20925">
                  <c:v>29.0625</c:v>
                </c:pt>
                <c:pt idx="20926">
                  <c:v>29.063888888888901</c:v>
                </c:pt>
                <c:pt idx="20927">
                  <c:v>29.065277777777801</c:v>
                </c:pt>
                <c:pt idx="20928">
                  <c:v>29.066666666666698</c:v>
                </c:pt>
                <c:pt idx="20929">
                  <c:v>29.068055555555599</c:v>
                </c:pt>
                <c:pt idx="20930">
                  <c:v>29.0694444444444</c:v>
                </c:pt>
                <c:pt idx="20931">
                  <c:v>29.070833333333301</c:v>
                </c:pt>
                <c:pt idx="20932">
                  <c:v>29.072222222222202</c:v>
                </c:pt>
                <c:pt idx="20933">
                  <c:v>29.073611111111099</c:v>
                </c:pt>
                <c:pt idx="20934">
                  <c:v>29.074999999999999</c:v>
                </c:pt>
                <c:pt idx="20935">
                  <c:v>29.0763888888889</c:v>
                </c:pt>
                <c:pt idx="20936">
                  <c:v>29.077777777777801</c:v>
                </c:pt>
                <c:pt idx="20937">
                  <c:v>29.079166666666701</c:v>
                </c:pt>
                <c:pt idx="20938">
                  <c:v>29.080555555555598</c:v>
                </c:pt>
                <c:pt idx="20939">
                  <c:v>29.0819444444444</c:v>
                </c:pt>
                <c:pt idx="20940">
                  <c:v>29.0833333333333</c:v>
                </c:pt>
                <c:pt idx="20941">
                  <c:v>29.084722222222201</c:v>
                </c:pt>
                <c:pt idx="20942">
                  <c:v>29.086111111111101</c:v>
                </c:pt>
                <c:pt idx="20943">
                  <c:v>29.087499999999999</c:v>
                </c:pt>
                <c:pt idx="20944">
                  <c:v>29.088888888888899</c:v>
                </c:pt>
                <c:pt idx="20945">
                  <c:v>29.0902777777778</c:v>
                </c:pt>
                <c:pt idx="20946">
                  <c:v>29.091666666666701</c:v>
                </c:pt>
                <c:pt idx="20947">
                  <c:v>29.093055555555601</c:v>
                </c:pt>
                <c:pt idx="20948">
                  <c:v>29.094444444444399</c:v>
                </c:pt>
                <c:pt idx="20949">
                  <c:v>29.095833333333299</c:v>
                </c:pt>
                <c:pt idx="20950">
                  <c:v>29.0972222222222</c:v>
                </c:pt>
                <c:pt idx="20951">
                  <c:v>29.098611111111101</c:v>
                </c:pt>
                <c:pt idx="20952">
                  <c:v>29.1</c:v>
                </c:pt>
                <c:pt idx="20953">
                  <c:v>29.101388888888899</c:v>
                </c:pt>
                <c:pt idx="20954">
                  <c:v>29.102777777777799</c:v>
                </c:pt>
                <c:pt idx="20955">
                  <c:v>29.1041666666667</c:v>
                </c:pt>
                <c:pt idx="20956">
                  <c:v>29.1055555555556</c:v>
                </c:pt>
                <c:pt idx="20957">
                  <c:v>29.106944444444402</c:v>
                </c:pt>
                <c:pt idx="20958">
                  <c:v>29.108333333333299</c:v>
                </c:pt>
                <c:pt idx="20959">
                  <c:v>29.109722222222199</c:v>
                </c:pt>
                <c:pt idx="20960">
                  <c:v>29.1111111111111</c:v>
                </c:pt>
                <c:pt idx="20961">
                  <c:v>29.112500000000001</c:v>
                </c:pt>
                <c:pt idx="20962">
                  <c:v>29.113888888888901</c:v>
                </c:pt>
                <c:pt idx="20963">
                  <c:v>29.115277777777798</c:v>
                </c:pt>
                <c:pt idx="20964">
                  <c:v>29.116666666666699</c:v>
                </c:pt>
                <c:pt idx="20965">
                  <c:v>29.1180555555556</c:v>
                </c:pt>
                <c:pt idx="20966">
                  <c:v>29.119444444444401</c:v>
                </c:pt>
                <c:pt idx="20967">
                  <c:v>29.120833333333302</c:v>
                </c:pt>
                <c:pt idx="20968">
                  <c:v>29.122222222222199</c:v>
                </c:pt>
                <c:pt idx="20969">
                  <c:v>29.123611111111099</c:v>
                </c:pt>
                <c:pt idx="20970">
                  <c:v>29.125</c:v>
                </c:pt>
                <c:pt idx="20971">
                  <c:v>29.126388888888901</c:v>
                </c:pt>
                <c:pt idx="20972">
                  <c:v>29.127777777777801</c:v>
                </c:pt>
                <c:pt idx="20973">
                  <c:v>29.129166666666698</c:v>
                </c:pt>
                <c:pt idx="20974">
                  <c:v>29.130555555555599</c:v>
                </c:pt>
                <c:pt idx="20975">
                  <c:v>29.1319444444444</c:v>
                </c:pt>
                <c:pt idx="20976">
                  <c:v>29.133333333333301</c:v>
                </c:pt>
                <c:pt idx="20977">
                  <c:v>29.134722222222202</c:v>
                </c:pt>
                <c:pt idx="20978">
                  <c:v>29.136111111111099</c:v>
                </c:pt>
                <c:pt idx="20979">
                  <c:v>29.137499999999999</c:v>
                </c:pt>
                <c:pt idx="20980">
                  <c:v>29.1388888888889</c:v>
                </c:pt>
                <c:pt idx="20981">
                  <c:v>29.140277777777801</c:v>
                </c:pt>
                <c:pt idx="20982">
                  <c:v>29.141666666666701</c:v>
                </c:pt>
                <c:pt idx="20983">
                  <c:v>29.143055555555598</c:v>
                </c:pt>
                <c:pt idx="20984">
                  <c:v>29.1444444444444</c:v>
                </c:pt>
                <c:pt idx="20985">
                  <c:v>29.1458333333333</c:v>
                </c:pt>
                <c:pt idx="20986">
                  <c:v>29.147222222222201</c:v>
                </c:pt>
                <c:pt idx="20987">
                  <c:v>29.148611111111101</c:v>
                </c:pt>
                <c:pt idx="20988">
                  <c:v>29.15</c:v>
                </c:pt>
                <c:pt idx="20989">
                  <c:v>29.151388888888899</c:v>
                </c:pt>
                <c:pt idx="20990">
                  <c:v>29.1527777777778</c:v>
                </c:pt>
                <c:pt idx="20991">
                  <c:v>29.154166666666701</c:v>
                </c:pt>
                <c:pt idx="20992">
                  <c:v>29.155555555555601</c:v>
                </c:pt>
                <c:pt idx="20993">
                  <c:v>29.156944444444399</c:v>
                </c:pt>
                <c:pt idx="20994">
                  <c:v>29.158333333333299</c:v>
                </c:pt>
                <c:pt idx="20995">
                  <c:v>29.1597222222222</c:v>
                </c:pt>
                <c:pt idx="20996">
                  <c:v>29.161111111111101</c:v>
                </c:pt>
                <c:pt idx="20997">
                  <c:v>29.162500000000001</c:v>
                </c:pt>
                <c:pt idx="20998">
                  <c:v>29.163888888888899</c:v>
                </c:pt>
                <c:pt idx="20999">
                  <c:v>29.165277777777799</c:v>
                </c:pt>
                <c:pt idx="21000">
                  <c:v>29.1666666666667</c:v>
                </c:pt>
                <c:pt idx="21001">
                  <c:v>29.1680555555556</c:v>
                </c:pt>
                <c:pt idx="21002">
                  <c:v>29.169444444444402</c:v>
                </c:pt>
                <c:pt idx="21003">
                  <c:v>29.170833333333299</c:v>
                </c:pt>
                <c:pt idx="21004">
                  <c:v>29.172222222222199</c:v>
                </c:pt>
                <c:pt idx="21005">
                  <c:v>29.1736111111111</c:v>
                </c:pt>
                <c:pt idx="21006">
                  <c:v>29.175000000000001</c:v>
                </c:pt>
                <c:pt idx="21007">
                  <c:v>29.176388888888901</c:v>
                </c:pt>
                <c:pt idx="21008">
                  <c:v>29.177777777777798</c:v>
                </c:pt>
                <c:pt idx="21009">
                  <c:v>29.179166666666699</c:v>
                </c:pt>
                <c:pt idx="21010">
                  <c:v>29.1805555555556</c:v>
                </c:pt>
                <c:pt idx="21011">
                  <c:v>29.181944444444401</c:v>
                </c:pt>
                <c:pt idx="21012">
                  <c:v>29.183333333333302</c:v>
                </c:pt>
                <c:pt idx="21013">
                  <c:v>29.184722222222199</c:v>
                </c:pt>
                <c:pt idx="21014">
                  <c:v>29.186111111111099</c:v>
                </c:pt>
                <c:pt idx="21015">
                  <c:v>29.1875</c:v>
                </c:pt>
                <c:pt idx="21016">
                  <c:v>29.188888888888901</c:v>
                </c:pt>
                <c:pt idx="21017">
                  <c:v>29.190277777777801</c:v>
                </c:pt>
                <c:pt idx="21018">
                  <c:v>29.191666666666698</c:v>
                </c:pt>
                <c:pt idx="21019">
                  <c:v>29.193055555555599</c:v>
                </c:pt>
                <c:pt idx="21020">
                  <c:v>29.1944444444444</c:v>
                </c:pt>
                <c:pt idx="21021">
                  <c:v>29.195833333333301</c:v>
                </c:pt>
                <c:pt idx="21022">
                  <c:v>29.197222222222202</c:v>
                </c:pt>
                <c:pt idx="21023">
                  <c:v>29.198611111111099</c:v>
                </c:pt>
                <c:pt idx="21024">
                  <c:v>29.2</c:v>
                </c:pt>
                <c:pt idx="21025">
                  <c:v>29.2013888888889</c:v>
                </c:pt>
                <c:pt idx="21026">
                  <c:v>29.202777777777801</c:v>
                </c:pt>
                <c:pt idx="21027">
                  <c:v>29.204166666666701</c:v>
                </c:pt>
                <c:pt idx="21028">
                  <c:v>29.205555555555598</c:v>
                </c:pt>
                <c:pt idx="21029">
                  <c:v>29.2069444444444</c:v>
                </c:pt>
                <c:pt idx="21030">
                  <c:v>29.2083333333333</c:v>
                </c:pt>
                <c:pt idx="21031">
                  <c:v>29.209722222222201</c:v>
                </c:pt>
                <c:pt idx="21032">
                  <c:v>29.211111111111101</c:v>
                </c:pt>
                <c:pt idx="21033">
                  <c:v>29.212499999999999</c:v>
                </c:pt>
                <c:pt idx="21034">
                  <c:v>29.213888888888899</c:v>
                </c:pt>
                <c:pt idx="21035">
                  <c:v>29.2152777777778</c:v>
                </c:pt>
                <c:pt idx="21036">
                  <c:v>29.216666666666701</c:v>
                </c:pt>
                <c:pt idx="21037">
                  <c:v>29.218055555555601</c:v>
                </c:pt>
                <c:pt idx="21038">
                  <c:v>29.219444444444399</c:v>
                </c:pt>
                <c:pt idx="21039">
                  <c:v>29.220833333333299</c:v>
                </c:pt>
                <c:pt idx="21040">
                  <c:v>29.2222222222222</c:v>
                </c:pt>
                <c:pt idx="21041">
                  <c:v>29.223611111111101</c:v>
                </c:pt>
                <c:pt idx="21042">
                  <c:v>29.225000000000001</c:v>
                </c:pt>
                <c:pt idx="21043">
                  <c:v>29.226388888888899</c:v>
                </c:pt>
                <c:pt idx="21044">
                  <c:v>29.227777777777799</c:v>
                </c:pt>
                <c:pt idx="21045">
                  <c:v>29.2291666666667</c:v>
                </c:pt>
                <c:pt idx="21046">
                  <c:v>29.2305555555556</c:v>
                </c:pt>
                <c:pt idx="21047">
                  <c:v>29.231944444444402</c:v>
                </c:pt>
                <c:pt idx="21048">
                  <c:v>29.233333333333299</c:v>
                </c:pt>
                <c:pt idx="21049">
                  <c:v>29.234722222222199</c:v>
                </c:pt>
                <c:pt idx="21050">
                  <c:v>29.2361111111111</c:v>
                </c:pt>
                <c:pt idx="21051">
                  <c:v>29.237500000000001</c:v>
                </c:pt>
                <c:pt idx="21052">
                  <c:v>29.238888888888901</c:v>
                </c:pt>
                <c:pt idx="21053">
                  <c:v>29.240277777777798</c:v>
                </c:pt>
                <c:pt idx="21054">
                  <c:v>29.241666666666699</c:v>
                </c:pt>
                <c:pt idx="21055">
                  <c:v>29.2430555555556</c:v>
                </c:pt>
                <c:pt idx="21056">
                  <c:v>29.244444444444401</c:v>
                </c:pt>
                <c:pt idx="21057">
                  <c:v>29.245833333333302</c:v>
                </c:pt>
                <c:pt idx="21058">
                  <c:v>29.247222222222199</c:v>
                </c:pt>
                <c:pt idx="21059">
                  <c:v>29.248611111111099</c:v>
                </c:pt>
                <c:pt idx="21060">
                  <c:v>29.25</c:v>
                </c:pt>
                <c:pt idx="21061">
                  <c:v>29.251388888888901</c:v>
                </c:pt>
                <c:pt idx="21062">
                  <c:v>29.252777777777801</c:v>
                </c:pt>
                <c:pt idx="21063">
                  <c:v>29.254166666666698</c:v>
                </c:pt>
                <c:pt idx="21064">
                  <c:v>29.255555555555599</c:v>
                </c:pt>
                <c:pt idx="21065">
                  <c:v>29.2569444444444</c:v>
                </c:pt>
                <c:pt idx="21066">
                  <c:v>29.258333333333301</c:v>
                </c:pt>
                <c:pt idx="21067">
                  <c:v>29.259722222222202</c:v>
                </c:pt>
                <c:pt idx="21068">
                  <c:v>29.261111111111099</c:v>
                </c:pt>
                <c:pt idx="21069">
                  <c:v>29.262499999999999</c:v>
                </c:pt>
                <c:pt idx="21070">
                  <c:v>29.2638888888889</c:v>
                </c:pt>
                <c:pt idx="21071">
                  <c:v>29.265277777777801</c:v>
                </c:pt>
                <c:pt idx="21072">
                  <c:v>29.266666666666701</c:v>
                </c:pt>
                <c:pt idx="21073">
                  <c:v>29.268055555555598</c:v>
                </c:pt>
                <c:pt idx="21074">
                  <c:v>29.2694444444444</c:v>
                </c:pt>
                <c:pt idx="21075">
                  <c:v>29.2708333333333</c:v>
                </c:pt>
                <c:pt idx="21076">
                  <c:v>29.272222222222201</c:v>
                </c:pt>
                <c:pt idx="21077">
                  <c:v>29.273611111111101</c:v>
                </c:pt>
                <c:pt idx="21078">
                  <c:v>29.274999999999999</c:v>
                </c:pt>
                <c:pt idx="21079">
                  <c:v>29.276388888888899</c:v>
                </c:pt>
                <c:pt idx="21080">
                  <c:v>29.2777777777778</c:v>
                </c:pt>
                <c:pt idx="21081">
                  <c:v>29.279166666666701</c:v>
                </c:pt>
                <c:pt idx="21082">
                  <c:v>29.280555555555601</c:v>
                </c:pt>
                <c:pt idx="21083">
                  <c:v>29.281944444444399</c:v>
                </c:pt>
                <c:pt idx="21084">
                  <c:v>29.283333333333299</c:v>
                </c:pt>
                <c:pt idx="21085">
                  <c:v>29.2847222222222</c:v>
                </c:pt>
                <c:pt idx="21086">
                  <c:v>29.286111111111101</c:v>
                </c:pt>
                <c:pt idx="21087">
                  <c:v>29.287500000000001</c:v>
                </c:pt>
                <c:pt idx="21088">
                  <c:v>29.288888888888899</c:v>
                </c:pt>
                <c:pt idx="21089">
                  <c:v>29.290277777777799</c:v>
                </c:pt>
                <c:pt idx="21090">
                  <c:v>29.2916666666667</c:v>
                </c:pt>
                <c:pt idx="21091">
                  <c:v>29.2930555555556</c:v>
                </c:pt>
                <c:pt idx="21092">
                  <c:v>29.294444444444402</c:v>
                </c:pt>
                <c:pt idx="21093">
                  <c:v>29.295833333333299</c:v>
                </c:pt>
                <c:pt idx="21094">
                  <c:v>29.297222222222199</c:v>
                </c:pt>
                <c:pt idx="21095">
                  <c:v>29.2986111111111</c:v>
                </c:pt>
                <c:pt idx="21096">
                  <c:v>29.3</c:v>
                </c:pt>
                <c:pt idx="21097">
                  <c:v>29.301388888888901</c:v>
                </c:pt>
                <c:pt idx="21098">
                  <c:v>29.302777777777798</c:v>
                </c:pt>
                <c:pt idx="21099">
                  <c:v>29.304166666666699</c:v>
                </c:pt>
                <c:pt idx="21100">
                  <c:v>29.3055555555556</c:v>
                </c:pt>
                <c:pt idx="21101">
                  <c:v>29.306944444444401</c:v>
                </c:pt>
                <c:pt idx="21102">
                  <c:v>29.308333333333302</c:v>
                </c:pt>
                <c:pt idx="21103">
                  <c:v>29.309722222222199</c:v>
                </c:pt>
                <c:pt idx="21104">
                  <c:v>29.311111111111099</c:v>
                </c:pt>
                <c:pt idx="21105">
                  <c:v>29.3125</c:v>
                </c:pt>
                <c:pt idx="21106">
                  <c:v>29.313888888888901</c:v>
                </c:pt>
                <c:pt idx="21107">
                  <c:v>29.315277777777801</c:v>
                </c:pt>
                <c:pt idx="21108">
                  <c:v>29.316666666666698</c:v>
                </c:pt>
                <c:pt idx="21109">
                  <c:v>29.318055555555599</c:v>
                </c:pt>
                <c:pt idx="21110">
                  <c:v>29.3194444444444</c:v>
                </c:pt>
                <c:pt idx="21111">
                  <c:v>29.320833333333301</c:v>
                </c:pt>
                <c:pt idx="21112">
                  <c:v>29.322222222222202</c:v>
                </c:pt>
                <c:pt idx="21113">
                  <c:v>29.323611111111099</c:v>
                </c:pt>
                <c:pt idx="21114">
                  <c:v>29.324999999999999</c:v>
                </c:pt>
                <c:pt idx="21115">
                  <c:v>29.3263888888889</c:v>
                </c:pt>
                <c:pt idx="21116">
                  <c:v>29.327777777777801</c:v>
                </c:pt>
                <c:pt idx="21117">
                  <c:v>29.329166666666701</c:v>
                </c:pt>
                <c:pt idx="21118">
                  <c:v>29.330555555555598</c:v>
                </c:pt>
                <c:pt idx="21119">
                  <c:v>29.3319444444444</c:v>
                </c:pt>
                <c:pt idx="21120">
                  <c:v>29.3333333333333</c:v>
                </c:pt>
                <c:pt idx="21121">
                  <c:v>29.334722222222201</c:v>
                </c:pt>
                <c:pt idx="21122">
                  <c:v>29.336111111111101</c:v>
                </c:pt>
                <c:pt idx="21123">
                  <c:v>29.337499999999999</c:v>
                </c:pt>
                <c:pt idx="21124">
                  <c:v>29.338888888888899</c:v>
                </c:pt>
                <c:pt idx="21125">
                  <c:v>29.3402777777778</c:v>
                </c:pt>
                <c:pt idx="21126">
                  <c:v>29.341666666666701</c:v>
                </c:pt>
                <c:pt idx="21127">
                  <c:v>29.343055555555601</c:v>
                </c:pt>
                <c:pt idx="21128">
                  <c:v>29.344444444444399</c:v>
                </c:pt>
                <c:pt idx="21129">
                  <c:v>29.345833333333299</c:v>
                </c:pt>
                <c:pt idx="21130">
                  <c:v>29.3472222222222</c:v>
                </c:pt>
                <c:pt idx="21131">
                  <c:v>29.348611111111101</c:v>
                </c:pt>
                <c:pt idx="21132">
                  <c:v>29.35</c:v>
                </c:pt>
                <c:pt idx="21133">
                  <c:v>29.351388888888899</c:v>
                </c:pt>
                <c:pt idx="21134">
                  <c:v>29.352777777777799</c:v>
                </c:pt>
                <c:pt idx="21135">
                  <c:v>29.3541666666667</c:v>
                </c:pt>
                <c:pt idx="21136">
                  <c:v>29.3555555555556</c:v>
                </c:pt>
                <c:pt idx="21137">
                  <c:v>29.356944444444402</c:v>
                </c:pt>
                <c:pt idx="21138">
                  <c:v>29.358333333333299</c:v>
                </c:pt>
                <c:pt idx="21139">
                  <c:v>29.359722222222199</c:v>
                </c:pt>
                <c:pt idx="21140">
                  <c:v>29.3611111111111</c:v>
                </c:pt>
                <c:pt idx="21141">
                  <c:v>29.362500000000001</c:v>
                </c:pt>
                <c:pt idx="21142">
                  <c:v>29.363888888888901</c:v>
                </c:pt>
                <c:pt idx="21143">
                  <c:v>29.365277777777798</c:v>
                </c:pt>
                <c:pt idx="21144">
                  <c:v>29.366666666666699</c:v>
                </c:pt>
                <c:pt idx="21145">
                  <c:v>29.3680555555556</c:v>
                </c:pt>
                <c:pt idx="21146">
                  <c:v>29.369444444444401</c:v>
                </c:pt>
                <c:pt idx="21147">
                  <c:v>29.370833333333302</c:v>
                </c:pt>
                <c:pt idx="21148">
                  <c:v>29.372222222222199</c:v>
                </c:pt>
                <c:pt idx="21149">
                  <c:v>29.373611111111099</c:v>
                </c:pt>
                <c:pt idx="21150">
                  <c:v>29.375</c:v>
                </c:pt>
                <c:pt idx="21151">
                  <c:v>29.376388888888901</c:v>
                </c:pt>
                <c:pt idx="21152">
                  <c:v>29.377777777777801</c:v>
                </c:pt>
                <c:pt idx="21153">
                  <c:v>29.379166666666698</c:v>
                </c:pt>
                <c:pt idx="21154">
                  <c:v>29.380555555555599</c:v>
                </c:pt>
                <c:pt idx="21155">
                  <c:v>29.3819444444444</c:v>
                </c:pt>
                <c:pt idx="21156">
                  <c:v>29.383333333333301</c:v>
                </c:pt>
                <c:pt idx="21157">
                  <c:v>29.384722222222202</c:v>
                </c:pt>
                <c:pt idx="21158">
                  <c:v>29.386111111111099</c:v>
                </c:pt>
                <c:pt idx="21159">
                  <c:v>29.387499999999999</c:v>
                </c:pt>
                <c:pt idx="21160">
                  <c:v>29.3888888888889</c:v>
                </c:pt>
                <c:pt idx="21161">
                  <c:v>29.390277777777801</c:v>
                </c:pt>
                <c:pt idx="21162">
                  <c:v>29.391666666666701</c:v>
                </c:pt>
                <c:pt idx="21163">
                  <c:v>29.393055555555598</c:v>
                </c:pt>
                <c:pt idx="21164">
                  <c:v>29.3944444444444</c:v>
                </c:pt>
                <c:pt idx="21165">
                  <c:v>29.3958333333333</c:v>
                </c:pt>
                <c:pt idx="21166">
                  <c:v>29.397222222222201</c:v>
                </c:pt>
                <c:pt idx="21167">
                  <c:v>29.398611111111101</c:v>
                </c:pt>
                <c:pt idx="21168">
                  <c:v>29.4</c:v>
                </c:pt>
                <c:pt idx="21169">
                  <c:v>29.401388888888899</c:v>
                </c:pt>
                <c:pt idx="21170">
                  <c:v>29.4027777777778</c:v>
                </c:pt>
                <c:pt idx="21171">
                  <c:v>29.404166666666701</c:v>
                </c:pt>
                <c:pt idx="21172">
                  <c:v>29.405555555555601</c:v>
                </c:pt>
                <c:pt idx="21173">
                  <c:v>29.406944444444399</c:v>
                </c:pt>
                <c:pt idx="21174">
                  <c:v>29.408333333333299</c:v>
                </c:pt>
                <c:pt idx="21175">
                  <c:v>29.4097222222222</c:v>
                </c:pt>
                <c:pt idx="21176">
                  <c:v>29.411111111111101</c:v>
                </c:pt>
                <c:pt idx="21177">
                  <c:v>29.412500000000001</c:v>
                </c:pt>
                <c:pt idx="21178">
                  <c:v>29.413888888888899</c:v>
                </c:pt>
                <c:pt idx="21179">
                  <c:v>29.415277777777799</c:v>
                </c:pt>
                <c:pt idx="21180">
                  <c:v>29.4166666666667</c:v>
                </c:pt>
                <c:pt idx="21181">
                  <c:v>29.4180555555556</c:v>
                </c:pt>
                <c:pt idx="21182">
                  <c:v>29.419444444444402</c:v>
                </c:pt>
                <c:pt idx="21183">
                  <c:v>29.420833333333299</c:v>
                </c:pt>
                <c:pt idx="21184">
                  <c:v>29.422222222222199</c:v>
                </c:pt>
                <c:pt idx="21185">
                  <c:v>29.4236111111111</c:v>
                </c:pt>
                <c:pt idx="21186">
                  <c:v>29.425000000000001</c:v>
                </c:pt>
                <c:pt idx="21187">
                  <c:v>29.426388888888901</c:v>
                </c:pt>
                <c:pt idx="21188">
                  <c:v>29.427777777777798</c:v>
                </c:pt>
                <c:pt idx="21189">
                  <c:v>29.429166666666699</c:v>
                </c:pt>
                <c:pt idx="21190">
                  <c:v>29.4305555555556</c:v>
                </c:pt>
                <c:pt idx="21191">
                  <c:v>29.431944444444401</c:v>
                </c:pt>
                <c:pt idx="21192">
                  <c:v>29.433333333333302</c:v>
                </c:pt>
                <c:pt idx="21193">
                  <c:v>29.434722222222199</c:v>
                </c:pt>
                <c:pt idx="21194">
                  <c:v>29.436111111111099</c:v>
                </c:pt>
                <c:pt idx="21195">
                  <c:v>29.4375</c:v>
                </c:pt>
                <c:pt idx="21196">
                  <c:v>29.438888888888901</c:v>
                </c:pt>
                <c:pt idx="21197">
                  <c:v>29.440277777777801</c:v>
                </c:pt>
                <c:pt idx="21198">
                  <c:v>29.441666666666698</c:v>
                </c:pt>
                <c:pt idx="21199">
                  <c:v>29.443055555555599</c:v>
                </c:pt>
                <c:pt idx="21200">
                  <c:v>29.4444444444444</c:v>
                </c:pt>
                <c:pt idx="21201">
                  <c:v>29.445833333333301</c:v>
                </c:pt>
                <c:pt idx="21202">
                  <c:v>29.447222222222202</c:v>
                </c:pt>
                <c:pt idx="21203">
                  <c:v>29.448611111111099</c:v>
                </c:pt>
                <c:pt idx="21204">
                  <c:v>29.45</c:v>
                </c:pt>
                <c:pt idx="21205">
                  <c:v>29.4513888888889</c:v>
                </c:pt>
                <c:pt idx="21206">
                  <c:v>29.452777777777801</c:v>
                </c:pt>
                <c:pt idx="21207">
                  <c:v>29.454166666666701</c:v>
                </c:pt>
                <c:pt idx="21208">
                  <c:v>29.455555555555598</c:v>
                </c:pt>
                <c:pt idx="21209">
                  <c:v>29.4569444444444</c:v>
                </c:pt>
                <c:pt idx="21210">
                  <c:v>29.4583333333333</c:v>
                </c:pt>
                <c:pt idx="21211">
                  <c:v>29.459722222222201</c:v>
                </c:pt>
                <c:pt idx="21212">
                  <c:v>29.461111111111101</c:v>
                </c:pt>
                <c:pt idx="21213">
                  <c:v>29.462499999999999</c:v>
                </c:pt>
                <c:pt idx="21214">
                  <c:v>29.463888888888899</c:v>
                </c:pt>
                <c:pt idx="21215">
                  <c:v>29.4652777777778</c:v>
                </c:pt>
                <c:pt idx="21216">
                  <c:v>29.466666666666701</c:v>
                </c:pt>
                <c:pt idx="21217">
                  <c:v>29.468055555555601</c:v>
                </c:pt>
                <c:pt idx="21218">
                  <c:v>29.469444444444399</c:v>
                </c:pt>
                <c:pt idx="21219">
                  <c:v>29.470833333333299</c:v>
                </c:pt>
                <c:pt idx="21220">
                  <c:v>29.4722222222222</c:v>
                </c:pt>
                <c:pt idx="21221">
                  <c:v>29.473611111111101</c:v>
                </c:pt>
                <c:pt idx="21222">
                  <c:v>29.475000000000001</c:v>
                </c:pt>
                <c:pt idx="21223">
                  <c:v>29.476388888888899</c:v>
                </c:pt>
                <c:pt idx="21224">
                  <c:v>29.477777777777799</c:v>
                </c:pt>
                <c:pt idx="21225">
                  <c:v>29.4791666666667</c:v>
                </c:pt>
                <c:pt idx="21226">
                  <c:v>29.4805555555556</c:v>
                </c:pt>
                <c:pt idx="21227">
                  <c:v>29.481944444444402</c:v>
                </c:pt>
                <c:pt idx="21228">
                  <c:v>29.483333333333299</c:v>
                </c:pt>
                <c:pt idx="21229">
                  <c:v>29.484722222222199</c:v>
                </c:pt>
                <c:pt idx="21230">
                  <c:v>29.4861111111111</c:v>
                </c:pt>
                <c:pt idx="21231">
                  <c:v>29.487500000000001</c:v>
                </c:pt>
                <c:pt idx="21232">
                  <c:v>29.488888888888901</c:v>
                </c:pt>
                <c:pt idx="21233">
                  <c:v>29.490277777777798</c:v>
                </c:pt>
                <c:pt idx="21234">
                  <c:v>29.491666666666699</c:v>
                </c:pt>
                <c:pt idx="21235">
                  <c:v>29.4930555555556</c:v>
                </c:pt>
                <c:pt idx="21236">
                  <c:v>29.494444444444401</c:v>
                </c:pt>
                <c:pt idx="21237">
                  <c:v>29.495833333333302</c:v>
                </c:pt>
                <c:pt idx="21238">
                  <c:v>29.497222222222199</c:v>
                </c:pt>
                <c:pt idx="21239">
                  <c:v>29.498611111111099</c:v>
                </c:pt>
                <c:pt idx="21240">
                  <c:v>29.5</c:v>
                </c:pt>
                <c:pt idx="21241">
                  <c:v>29.501388888888901</c:v>
                </c:pt>
                <c:pt idx="21242">
                  <c:v>29.502777777777801</c:v>
                </c:pt>
                <c:pt idx="21243">
                  <c:v>29.504166666666698</c:v>
                </c:pt>
                <c:pt idx="21244">
                  <c:v>29.505555555555599</c:v>
                </c:pt>
                <c:pt idx="21245">
                  <c:v>29.5069444444444</c:v>
                </c:pt>
                <c:pt idx="21246">
                  <c:v>29.508333333333301</c:v>
                </c:pt>
                <c:pt idx="21247">
                  <c:v>29.509722222222202</c:v>
                </c:pt>
                <c:pt idx="21248">
                  <c:v>29.511111111111099</c:v>
                </c:pt>
                <c:pt idx="21249">
                  <c:v>29.512499999999999</c:v>
                </c:pt>
                <c:pt idx="21250">
                  <c:v>29.5138888888889</c:v>
                </c:pt>
                <c:pt idx="21251">
                  <c:v>29.515277777777801</c:v>
                </c:pt>
                <c:pt idx="21252">
                  <c:v>29.516666666666701</c:v>
                </c:pt>
                <c:pt idx="21253">
                  <c:v>29.518055555555598</c:v>
                </c:pt>
                <c:pt idx="21254">
                  <c:v>29.5194444444444</c:v>
                </c:pt>
                <c:pt idx="21255">
                  <c:v>29.5208333333333</c:v>
                </c:pt>
                <c:pt idx="21256">
                  <c:v>29.522222222222201</c:v>
                </c:pt>
                <c:pt idx="21257">
                  <c:v>29.523611111111101</c:v>
                </c:pt>
                <c:pt idx="21258">
                  <c:v>29.524999999999999</c:v>
                </c:pt>
                <c:pt idx="21259">
                  <c:v>29.526388888888899</c:v>
                </c:pt>
                <c:pt idx="21260">
                  <c:v>29.5277777777778</c:v>
                </c:pt>
                <c:pt idx="21261">
                  <c:v>29.529166666666701</c:v>
                </c:pt>
                <c:pt idx="21262">
                  <c:v>29.530555555555601</c:v>
                </c:pt>
                <c:pt idx="21263">
                  <c:v>29.531944444444399</c:v>
                </c:pt>
                <c:pt idx="21264">
                  <c:v>29.533333333333299</c:v>
                </c:pt>
                <c:pt idx="21265">
                  <c:v>29.5347222222222</c:v>
                </c:pt>
                <c:pt idx="21266">
                  <c:v>29.536111111111101</c:v>
                </c:pt>
                <c:pt idx="21267">
                  <c:v>29.537500000000001</c:v>
                </c:pt>
                <c:pt idx="21268">
                  <c:v>29.538888888888899</c:v>
                </c:pt>
                <c:pt idx="21269">
                  <c:v>29.540277777777799</c:v>
                </c:pt>
                <c:pt idx="21270">
                  <c:v>29.5416666666667</c:v>
                </c:pt>
                <c:pt idx="21271">
                  <c:v>29.5430555555556</c:v>
                </c:pt>
                <c:pt idx="21272">
                  <c:v>29.544444444444402</c:v>
                </c:pt>
                <c:pt idx="21273">
                  <c:v>29.545833333333299</c:v>
                </c:pt>
                <c:pt idx="21274">
                  <c:v>29.547222222222199</c:v>
                </c:pt>
                <c:pt idx="21275">
                  <c:v>29.5486111111111</c:v>
                </c:pt>
                <c:pt idx="21276">
                  <c:v>29.55</c:v>
                </c:pt>
                <c:pt idx="21277">
                  <c:v>29.551388888888901</c:v>
                </c:pt>
                <c:pt idx="21278">
                  <c:v>29.552777777777798</c:v>
                </c:pt>
                <c:pt idx="21279">
                  <c:v>29.554166666666699</c:v>
                </c:pt>
                <c:pt idx="21280">
                  <c:v>29.5555555555556</c:v>
                </c:pt>
                <c:pt idx="21281">
                  <c:v>29.556944444444401</c:v>
                </c:pt>
                <c:pt idx="21282">
                  <c:v>29.558333333333302</c:v>
                </c:pt>
                <c:pt idx="21283">
                  <c:v>29.559722222222199</c:v>
                </c:pt>
                <c:pt idx="21284">
                  <c:v>29.561111111111099</c:v>
                </c:pt>
                <c:pt idx="21285">
                  <c:v>29.5625</c:v>
                </c:pt>
                <c:pt idx="21286">
                  <c:v>29.563888888888901</c:v>
                </c:pt>
                <c:pt idx="21287">
                  <c:v>29.565277777777801</c:v>
                </c:pt>
                <c:pt idx="21288">
                  <c:v>29.566666666666698</c:v>
                </c:pt>
                <c:pt idx="21289">
                  <c:v>29.568055555555599</c:v>
                </c:pt>
                <c:pt idx="21290">
                  <c:v>29.5694444444444</c:v>
                </c:pt>
                <c:pt idx="21291">
                  <c:v>29.570833333333301</c:v>
                </c:pt>
                <c:pt idx="21292">
                  <c:v>29.572222222222202</c:v>
                </c:pt>
                <c:pt idx="21293">
                  <c:v>29.573611111111099</c:v>
                </c:pt>
                <c:pt idx="21294">
                  <c:v>29.574999999999999</c:v>
                </c:pt>
                <c:pt idx="21295">
                  <c:v>29.5763888888889</c:v>
                </c:pt>
                <c:pt idx="21296">
                  <c:v>29.577777777777801</c:v>
                </c:pt>
                <c:pt idx="21297">
                  <c:v>29.579166666666701</c:v>
                </c:pt>
                <c:pt idx="21298">
                  <c:v>29.580555555555598</c:v>
                </c:pt>
                <c:pt idx="21299">
                  <c:v>29.5819444444444</c:v>
                </c:pt>
                <c:pt idx="21300">
                  <c:v>29.5833333333333</c:v>
                </c:pt>
                <c:pt idx="21301">
                  <c:v>29.584722222222201</c:v>
                </c:pt>
                <c:pt idx="21302">
                  <c:v>29.586111111111101</c:v>
                </c:pt>
                <c:pt idx="21303">
                  <c:v>29.587499999999999</c:v>
                </c:pt>
                <c:pt idx="21304">
                  <c:v>29.588888888888899</c:v>
                </c:pt>
                <c:pt idx="21305">
                  <c:v>29.5902777777778</c:v>
                </c:pt>
                <c:pt idx="21306">
                  <c:v>29.591666666666701</c:v>
                </c:pt>
                <c:pt idx="21307">
                  <c:v>29.593055555555601</c:v>
                </c:pt>
                <c:pt idx="21308">
                  <c:v>29.594444444444399</c:v>
                </c:pt>
                <c:pt idx="21309">
                  <c:v>29.595833333333299</c:v>
                </c:pt>
                <c:pt idx="21310">
                  <c:v>29.5972222222222</c:v>
                </c:pt>
                <c:pt idx="21311">
                  <c:v>29.598611111111101</c:v>
                </c:pt>
                <c:pt idx="21312">
                  <c:v>29.6</c:v>
                </c:pt>
                <c:pt idx="21313">
                  <c:v>29.601388888888899</c:v>
                </c:pt>
                <c:pt idx="21314">
                  <c:v>29.602777777777799</c:v>
                </c:pt>
                <c:pt idx="21315">
                  <c:v>29.6041666666667</c:v>
                </c:pt>
                <c:pt idx="21316">
                  <c:v>29.6055555555556</c:v>
                </c:pt>
                <c:pt idx="21317">
                  <c:v>29.606944444444402</c:v>
                </c:pt>
                <c:pt idx="21318">
                  <c:v>29.608333333333299</c:v>
                </c:pt>
                <c:pt idx="21319">
                  <c:v>29.609722222222199</c:v>
                </c:pt>
                <c:pt idx="21320">
                  <c:v>29.6111111111111</c:v>
                </c:pt>
                <c:pt idx="21321">
                  <c:v>29.612500000000001</c:v>
                </c:pt>
                <c:pt idx="21322">
                  <c:v>29.613888888888901</c:v>
                </c:pt>
                <c:pt idx="21323">
                  <c:v>29.615277777777798</c:v>
                </c:pt>
                <c:pt idx="21324">
                  <c:v>29.616666666666699</c:v>
                </c:pt>
                <c:pt idx="21325">
                  <c:v>29.6180555555556</c:v>
                </c:pt>
                <c:pt idx="21326">
                  <c:v>29.619444444444401</c:v>
                </c:pt>
                <c:pt idx="21327">
                  <c:v>29.620833333333302</c:v>
                </c:pt>
                <c:pt idx="21328">
                  <c:v>29.622222222222199</c:v>
                </c:pt>
                <c:pt idx="21329">
                  <c:v>29.623611111111099</c:v>
                </c:pt>
                <c:pt idx="21330">
                  <c:v>29.625</c:v>
                </c:pt>
                <c:pt idx="21331">
                  <c:v>29.626388888888901</c:v>
                </c:pt>
                <c:pt idx="21332">
                  <c:v>29.627777777777801</c:v>
                </c:pt>
                <c:pt idx="21333">
                  <c:v>29.629166666666698</c:v>
                </c:pt>
                <c:pt idx="21334">
                  <c:v>29.630555555555599</c:v>
                </c:pt>
                <c:pt idx="21335">
                  <c:v>29.6319444444444</c:v>
                </c:pt>
                <c:pt idx="21336">
                  <c:v>29.633333333333301</c:v>
                </c:pt>
                <c:pt idx="21337">
                  <c:v>29.634722222222202</c:v>
                </c:pt>
                <c:pt idx="21338">
                  <c:v>29.636111111111099</c:v>
                </c:pt>
                <c:pt idx="21339">
                  <c:v>29.637499999999999</c:v>
                </c:pt>
                <c:pt idx="21340">
                  <c:v>29.6388888888889</c:v>
                </c:pt>
                <c:pt idx="21341">
                  <c:v>29.640277777777801</c:v>
                </c:pt>
                <c:pt idx="21342">
                  <c:v>29.641666666666701</c:v>
                </c:pt>
                <c:pt idx="21343">
                  <c:v>29.643055555555598</c:v>
                </c:pt>
                <c:pt idx="21344">
                  <c:v>29.6444444444444</c:v>
                </c:pt>
                <c:pt idx="21345">
                  <c:v>29.6458333333333</c:v>
                </c:pt>
                <c:pt idx="21346">
                  <c:v>29.647222222222201</c:v>
                </c:pt>
                <c:pt idx="21347">
                  <c:v>29.648611111111101</c:v>
                </c:pt>
                <c:pt idx="21348">
                  <c:v>29.65</c:v>
                </c:pt>
                <c:pt idx="21349">
                  <c:v>29.651388888888899</c:v>
                </c:pt>
                <c:pt idx="21350">
                  <c:v>29.6527777777778</c:v>
                </c:pt>
                <c:pt idx="21351">
                  <c:v>29.654166666666701</c:v>
                </c:pt>
                <c:pt idx="21352">
                  <c:v>29.655555555555601</c:v>
                </c:pt>
                <c:pt idx="21353">
                  <c:v>29.656944444444399</c:v>
                </c:pt>
                <c:pt idx="21354">
                  <c:v>29.658333333333299</c:v>
                </c:pt>
                <c:pt idx="21355">
                  <c:v>29.6597222222222</c:v>
                </c:pt>
                <c:pt idx="21356">
                  <c:v>29.661111111111101</c:v>
                </c:pt>
                <c:pt idx="21357">
                  <c:v>29.662500000000001</c:v>
                </c:pt>
                <c:pt idx="21358">
                  <c:v>29.663888888888899</c:v>
                </c:pt>
                <c:pt idx="21359">
                  <c:v>29.665277777777799</c:v>
                </c:pt>
                <c:pt idx="21360">
                  <c:v>29.6666666666667</c:v>
                </c:pt>
                <c:pt idx="21361">
                  <c:v>29.6680555555556</c:v>
                </c:pt>
                <c:pt idx="21362">
                  <c:v>29.669444444444402</c:v>
                </c:pt>
                <c:pt idx="21363">
                  <c:v>29.670833333333299</c:v>
                </c:pt>
                <c:pt idx="21364">
                  <c:v>29.672222222222199</c:v>
                </c:pt>
                <c:pt idx="21365">
                  <c:v>29.6736111111111</c:v>
                </c:pt>
                <c:pt idx="21366">
                  <c:v>29.675000000000001</c:v>
                </c:pt>
                <c:pt idx="21367">
                  <c:v>29.676388888888901</c:v>
                </c:pt>
                <c:pt idx="21368">
                  <c:v>29.677777777777798</c:v>
                </c:pt>
                <c:pt idx="21369">
                  <c:v>29.679166666666699</c:v>
                </c:pt>
                <c:pt idx="21370">
                  <c:v>29.6805555555556</c:v>
                </c:pt>
                <c:pt idx="21371">
                  <c:v>29.681944444444401</c:v>
                </c:pt>
                <c:pt idx="21372">
                  <c:v>29.683333333333302</c:v>
                </c:pt>
                <c:pt idx="21373">
                  <c:v>29.684722222222199</c:v>
                </c:pt>
                <c:pt idx="21374">
                  <c:v>29.686111111111099</c:v>
                </c:pt>
                <c:pt idx="21375">
                  <c:v>29.6875</c:v>
                </c:pt>
                <c:pt idx="21376">
                  <c:v>29.688888888888901</c:v>
                </c:pt>
                <c:pt idx="21377">
                  <c:v>29.690277777777801</c:v>
                </c:pt>
                <c:pt idx="21378">
                  <c:v>29.691666666666698</c:v>
                </c:pt>
                <c:pt idx="21379">
                  <c:v>29.693055555555599</c:v>
                </c:pt>
                <c:pt idx="21380">
                  <c:v>29.6944444444444</c:v>
                </c:pt>
                <c:pt idx="21381">
                  <c:v>29.695833333333301</c:v>
                </c:pt>
                <c:pt idx="21382">
                  <c:v>29.697222222222202</c:v>
                </c:pt>
                <c:pt idx="21383">
                  <c:v>29.698611111111099</c:v>
                </c:pt>
                <c:pt idx="21384">
                  <c:v>29.7</c:v>
                </c:pt>
                <c:pt idx="21385">
                  <c:v>29.7013888888889</c:v>
                </c:pt>
                <c:pt idx="21386">
                  <c:v>29.702777777777801</c:v>
                </c:pt>
                <c:pt idx="21387">
                  <c:v>29.704166666666701</c:v>
                </c:pt>
                <c:pt idx="21388">
                  <c:v>29.705555555555598</c:v>
                </c:pt>
                <c:pt idx="21389">
                  <c:v>29.7069444444444</c:v>
                </c:pt>
                <c:pt idx="21390">
                  <c:v>29.7083333333333</c:v>
                </c:pt>
                <c:pt idx="21391">
                  <c:v>29.709722222222201</c:v>
                </c:pt>
                <c:pt idx="21392">
                  <c:v>29.711111111111101</c:v>
                </c:pt>
                <c:pt idx="21393">
                  <c:v>29.712499999999999</c:v>
                </c:pt>
                <c:pt idx="21394">
                  <c:v>29.713888888888899</c:v>
                </c:pt>
                <c:pt idx="21395">
                  <c:v>29.7152777777778</c:v>
                </c:pt>
                <c:pt idx="21396">
                  <c:v>29.716666666666701</c:v>
                </c:pt>
                <c:pt idx="21397">
                  <c:v>29.718055555555601</c:v>
                </c:pt>
                <c:pt idx="21398">
                  <c:v>29.719444444444399</c:v>
                </c:pt>
                <c:pt idx="21399">
                  <c:v>29.720833333333299</c:v>
                </c:pt>
                <c:pt idx="21400">
                  <c:v>29.7222222222222</c:v>
                </c:pt>
                <c:pt idx="21401">
                  <c:v>29.723611111111101</c:v>
                </c:pt>
                <c:pt idx="21402">
                  <c:v>29.725000000000001</c:v>
                </c:pt>
                <c:pt idx="21403">
                  <c:v>29.726388888888899</c:v>
                </c:pt>
                <c:pt idx="21404">
                  <c:v>29.727777777777799</c:v>
                </c:pt>
                <c:pt idx="21405">
                  <c:v>29.7291666666667</c:v>
                </c:pt>
                <c:pt idx="21406">
                  <c:v>29.7305555555556</c:v>
                </c:pt>
                <c:pt idx="21407">
                  <c:v>29.731944444444402</c:v>
                </c:pt>
                <c:pt idx="21408">
                  <c:v>29.733333333333299</c:v>
                </c:pt>
                <c:pt idx="21409">
                  <c:v>29.734722222222199</c:v>
                </c:pt>
                <c:pt idx="21410">
                  <c:v>29.7361111111111</c:v>
                </c:pt>
                <c:pt idx="21411">
                  <c:v>29.737500000000001</c:v>
                </c:pt>
                <c:pt idx="21412">
                  <c:v>29.738888888888901</c:v>
                </c:pt>
                <c:pt idx="21413">
                  <c:v>29.740277777777798</c:v>
                </c:pt>
                <c:pt idx="21414">
                  <c:v>29.741666666666699</c:v>
                </c:pt>
                <c:pt idx="21415">
                  <c:v>29.7430555555556</c:v>
                </c:pt>
                <c:pt idx="21416">
                  <c:v>29.744444444444401</c:v>
                </c:pt>
                <c:pt idx="21417">
                  <c:v>29.745833333333302</c:v>
                </c:pt>
                <c:pt idx="21418">
                  <c:v>29.747222222222199</c:v>
                </c:pt>
                <c:pt idx="21419">
                  <c:v>29.748611111111099</c:v>
                </c:pt>
                <c:pt idx="21420">
                  <c:v>29.75</c:v>
                </c:pt>
                <c:pt idx="21421">
                  <c:v>29.751388888888901</c:v>
                </c:pt>
                <c:pt idx="21422">
                  <c:v>29.752777777777801</c:v>
                </c:pt>
                <c:pt idx="21423">
                  <c:v>29.754166666666698</c:v>
                </c:pt>
                <c:pt idx="21424">
                  <c:v>29.755555555555599</c:v>
                </c:pt>
                <c:pt idx="21425">
                  <c:v>29.7569444444444</c:v>
                </c:pt>
                <c:pt idx="21426">
                  <c:v>29.758333333333301</c:v>
                </c:pt>
                <c:pt idx="21427">
                  <c:v>29.759722222222202</c:v>
                </c:pt>
                <c:pt idx="21428">
                  <c:v>29.761111111111099</c:v>
                </c:pt>
                <c:pt idx="21429">
                  <c:v>29.762499999999999</c:v>
                </c:pt>
                <c:pt idx="21430">
                  <c:v>29.7638888888889</c:v>
                </c:pt>
                <c:pt idx="21431">
                  <c:v>29.765277777777801</c:v>
                </c:pt>
                <c:pt idx="21432">
                  <c:v>29.766666666666701</c:v>
                </c:pt>
                <c:pt idx="21433">
                  <c:v>29.768055555555598</c:v>
                </c:pt>
                <c:pt idx="21434">
                  <c:v>29.7694444444444</c:v>
                </c:pt>
                <c:pt idx="21435">
                  <c:v>29.7708333333333</c:v>
                </c:pt>
                <c:pt idx="21436">
                  <c:v>29.772222222222201</c:v>
                </c:pt>
                <c:pt idx="21437">
                  <c:v>29.773611111111101</c:v>
                </c:pt>
                <c:pt idx="21438">
                  <c:v>29.774999999999999</c:v>
                </c:pt>
                <c:pt idx="21439">
                  <c:v>29.776388888888899</c:v>
                </c:pt>
                <c:pt idx="21440">
                  <c:v>29.7777777777778</c:v>
                </c:pt>
                <c:pt idx="21441">
                  <c:v>29.779166666666701</c:v>
                </c:pt>
                <c:pt idx="21442">
                  <c:v>29.780555555555601</c:v>
                </c:pt>
                <c:pt idx="21443">
                  <c:v>29.781944444444399</c:v>
                </c:pt>
                <c:pt idx="21444">
                  <c:v>29.783333333333299</c:v>
                </c:pt>
                <c:pt idx="21445">
                  <c:v>29.7847222222222</c:v>
                </c:pt>
                <c:pt idx="21446">
                  <c:v>29.786111111111101</c:v>
                </c:pt>
                <c:pt idx="21447">
                  <c:v>29.787500000000001</c:v>
                </c:pt>
                <c:pt idx="21448">
                  <c:v>29.788888888888899</c:v>
                </c:pt>
                <c:pt idx="21449">
                  <c:v>29.790277777777799</c:v>
                </c:pt>
                <c:pt idx="21450">
                  <c:v>29.7916666666667</c:v>
                </c:pt>
                <c:pt idx="21451">
                  <c:v>29.7930555555556</c:v>
                </c:pt>
                <c:pt idx="21452">
                  <c:v>29.794444444444402</c:v>
                </c:pt>
                <c:pt idx="21453">
                  <c:v>29.795833333333299</c:v>
                </c:pt>
                <c:pt idx="21454">
                  <c:v>29.797222222222199</c:v>
                </c:pt>
                <c:pt idx="21455">
                  <c:v>29.7986111111111</c:v>
                </c:pt>
                <c:pt idx="21456">
                  <c:v>29.8</c:v>
                </c:pt>
                <c:pt idx="21457">
                  <c:v>29.801388888888901</c:v>
                </c:pt>
                <c:pt idx="21458">
                  <c:v>29.802777777777798</c:v>
                </c:pt>
                <c:pt idx="21459">
                  <c:v>29.804166666666699</c:v>
                </c:pt>
                <c:pt idx="21460">
                  <c:v>29.8055555555556</c:v>
                </c:pt>
                <c:pt idx="21461">
                  <c:v>29.806944444444401</c:v>
                </c:pt>
                <c:pt idx="21462">
                  <c:v>29.808333333333302</c:v>
                </c:pt>
                <c:pt idx="21463">
                  <c:v>29.809722222222199</c:v>
                </c:pt>
                <c:pt idx="21464">
                  <c:v>29.811111111111099</c:v>
                </c:pt>
                <c:pt idx="21465">
                  <c:v>29.8125</c:v>
                </c:pt>
                <c:pt idx="21466">
                  <c:v>29.813888888888901</c:v>
                </c:pt>
                <c:pt idx="21467">
                  <c:v>29.815277777777801</c:v>
                </c:pt>
                <c:pt idx="21468">
                  <c:v>29.816666666666698</c:v>
                </c:pt>
                <c:pt idx="21469">
                  <c:v>29.818055555555599</c:v>
                </c:pt>
                <c:pt idx="21470">
                  <c:v>29.8194444444444</c:v>
                </c:pt>
                <c:pt idx="21471">
                  <c:v>29.820833333333301</c:v>
                </c:pt>
                <c:pt idx="21472">
                  <c:v>29.822222222222202</c:v>
                </c:pt>
                <c:pt idx="21473">
                  <c:v>29.823611111111099</c:v>
                </c:pt>
                <c:pt idx="21474">
                  <c:v>29.824999999999999</c:v>
                </c:pt>
                <c:pt idx="21475">
                  <c:v>29.8263888888889</c:v>
                </c:pt>
                <c:pt idx="21476">
                  <c:v>29.827777777777801</c:v>
                </c:pt>
                <c:pt idx="21477">
                  <c:v>29.829166666666701</c:v>
                </c:pt>
                <c:pt idx="21478">
                  <c:v>29.830555555555598</c:v>
                </c:pt>
                <c:pt idx="21479">
                  <c:v>29.8319444444444</c:v>
                </c:pt>
                <c:pt idx="21480">
                  <c:v>29.8333333333333</c:v>
                </c:pt>
                <c:pt idx="21481">
                  <c:v>29.834722222222201</c:v>
                </c:pt>
                <c:pt idx="21482">
                  <c:v>29.836111111111101</c:v>
                </c:pt>
                <c:pt idx="21483">
                  <c:v>29.837499999999999</c:v>
                </c:pt>
                <c:pt idx="21484">
                  <c:v>29.838888888888899</c:v>
                </c:pt>
                <c:pt idx="21485">
                  <c:v>29.8402777777778</c:v>
                </c:pt>
                <c:pt idx="21486">
                  <c:v>29.841666666666701</c:v>
                </c:pt>
                <c:pt idx="21487">
                  <c:v>29.843055555555601</c:v>
                </c:pt>
                <c:pt idx="21488">
                  <c:v>29.844444444444399</c:v>
                </c:pt>
                <c:pt idx="21489">
                  <c:v>29.845833333333299</c:v>
                </c:pt>
                <c:pt idx="21490">
                  <c:v>29.8472222222222</c:v>
                </c:pt>
                <c:pt idx="21491">
                  <c:v>29.848611111111101</c:v>
                </c:pt>
                <c:pt idx="21492">
                  <c:v>29.85</c:v>
                </c:pt>
                <c:pt idx="21493">
                  <c:v>29.851388888888899</c:v>
                </c:pt>
                <c:pt idx="21494">
                  <c:v>29.852777777777799</c:v>
                </c:pt>
                <c:pt idx="21495">
                  <c:v>29.8541666666667</c:v>
                </c:pt>
                <c:pt idx="21496">
                  <c:v>29.8555555555556</c:v>
                </c:pt>
                <c:pt idx="21497">
                  <c:v>29.856944444444402</c:v>
                </c:pt>
                <c:pt idx="21498">
                  <c:v>29.858333333333299</c:v>
                </c:pt>
                <c:pt idx="21499">
                  <c:v>29.859722222222199</c:v>
                </c:pt>
                <c:pt idx="21500">
                  <c:v>29.8611111111111</c:v>
                </c:pt>
                <c:pt idx="21501">
                  <c:v>29.862500000000001</c:v>
                </c:pt>
                <c:pt idx="21502">
                  <c:v>29.863888888888901</c:v>
                </c:pt>
                <c:pt idx="21503">
                  <c:v>29.865277777777798</c:v>
                </c:pt>
                <c:pt idx="21504">
                  <c:v>29.866666666666699</c:v>
                </c:pt>
                <c:pt idx="21505">
                  <c:v>29.8680555555556</c:v>
                </c:pt>
                <c:pt idx="21506">
                  <c:v>29.869444444444401</c:v>
                </c:pt>
                <c:pt idx="21507">
                  <c:v>29.870833333333302</c:v>
                </c:pt>
                <c:pt idx="21508">
                  <c:v>29.872222222222199</c:v>
                </c:pt>
                <c:pt idx="21509">
                  <c:v>29.873611111111099</c:v>
                </c:pt>
                <c:pt idx="21510">
                  <c:v>29.875</c:v>
                </c:pt>
                <c:pt idx="21511">
                  <c:v>29.876388888888901</c:v>
                </c:pt>
                <c:pt idx="21512">
                  <c:v>29.877777777777801</c:v>
                </c:pt>
                <c:pt idx="21513">
                  <c:v>29.879166666666698</c:v>
                </c:pt>
                <c:pt idx="21514">
                  <c:v>29.880555555555599</c:v>
                </c:pt>
                <c:pt idx="21515">
                  <c:v>29.8819444444444</c:v>
                </c:pt>
                <c:pt idx="21516">
                  <c:v>29.883333333333301</c:v>
                </c:pt>
                <c:pt idx="21517">
                  <c:v>29.884722222222202</c:v>
                </c:pt>
                <c:pt idx="21518">
                  <c:v>29.886111111111099</c:v>
                </c:pt>
                <c:pt idx="21519">
                  <c:v>29.887499999999999</c:v>
                </c:pt>
                <c:pt idx="21520">
                  <c:v>29.8888888888889</c:v>
                </c:pt>
                <c:pt idx="21521">
                  <c:v>29.890277777777801</c:v>
                </c:pt>
                <c:pt idx="21522">
                  <c:v>29.891666666666701</c:v>
                </c:pt>
                <c:pt idx="21523">
                  <c:v>29.893055555555598</c:v>
                </c:pt>
                <c:pt idx="21524">
                  <c:v>29.8944444444444</c:v>
                </c:pt>
                <c:pt idx="21525">
                  <c:v>29.8958333333333</c:v>
                </c:pt>
                <c:pt idx="21526">
                  <c:v>29.897222222222201</c:v>
                </c:pt>
                <c:pt idx="21527">
                  <c:v>29.898611111111101</c:v>
                </c:pt>
                <c:pt idx="21528">
                  <c:v>29.9</c:v>
                </c:pt>
                <c:pt idx="21529">
                  <c:v>29.901388888888899</c:v>
                </c:pt>
                <c:pt idx="21530">
                  <c:v>29.9027777777778</c:v>
                </c:pt>
                <c:pt idx="21531">
                  <c:v>29.904166666666701</c:v>
                </c:pt>
                <c:pt idx="21532">
                  <c:v>29.905555555555601</c:v>
                </c:pt>
                <c:pt idx="21533">
                  <c:v>29.906944444444399</c:v>
                </c:pt>
                <c:pt idx="21534">
                  <c:v>29.908333333333299</c:v>
                </c:pt>
                <c:pt idx="21535">
                  <c:v>29.9097222222222</c:v>
                </c:pt>
                <c:pt idx="21536">
                  <c:v>29.911111111111101</c:v>
                </c:pt>
                <c:pt idx="21537">
                  <c:v>29.912500000000001</c:v>
                </c:pt>
                <c:pt idx="21538">
                  <c:v>29.913888888888899</c:v>
                </c:pt>
                <c:pt idx="21539">
                  <c:v>29.915277777777799</c:v>
                </c:pt>
                <c:pt idx="21540">
                  <c:v>29.9166666666667</c:v>
                </c:pt>
                <c:pt idx="21541">
                  <c:v>29.9180555555556</c:v>
                </c:pt>
                <c:pt idx="21542">
                  <c:v>29.919444444444402</c:v>
                </c:pt>
                <c:pt idx="21543">
                  <c:v>29.920833333333299</c:v>
                </c:pt>
                <c:pt idx="21544">
                  <c:v>29.922222222222199</c:v>
                </c:pt>
                <c:pt idx="21545">
                  <c:v>29.9236111111111</c:v>
                </c:pt>
                <c:pt idx="21546">
                  <c:v>29.925000000000001</c:v>
                </c:pt>
                <c:pt idx="21547">
                  <c:v>29.926388888888901</c:v>
                </c:pt>
                <c:pt idx="21548">
                  <c:v>29.927777777777798</c:v>
                </c:pt>
                <c:pt idx="21549">
                  <c:v>29.929166666666699</c:v>
                </c:pt>
                <c:pt idx="21550">
                  <c:v>29.9305555555556</c:v>
                </c:pt>
                <c:pt idx="21551">
                  <c:v>29.931944444444401</c:v>
                </c:pt>
                <c:pt idx="21552">
                  <c:v>29.933333333333302</c:v>
                </c:pt>
                <c:pt idx="21553">
                  <c:v>29.934722222222199</c:v>
                </c:pt>
                <c:pt idx="21554">
                  <c:v>29.936111111111099</c:v>
                </c:pt>
                <c:pt idx="21555">
                  <c:v>29.9375</c:v>
                </c:pt>
                <c:pt idx="21556">
                  <c:v>29.938888888888901</c:v>
                </c:pt>
                <c:pt idx="21557">
                  <c:v>29.940277777777801</c:v>
                </c:pt>
                <c:pt idx="21558">
                  <c:v>29.941666666666698</c:v>
                </c:pt>
                <c:pt idx="21559">
                  <c:v>29.943055555555599</c:v>
                </c:pt>
                <c:pt idx="21560">
                  <c:v>29.9444444444444</c:v>
                </c:pt>
                <c:pt idx="21561">
                  <c:v>29.945833333333301</c:v>
                </c:pt>
                <c:pt idx="21562">
                  <c:v>29.947222222222202</c:v>
                </c:pt>
                <c:pt idx="21563">
                  <c:v>29.948611111111099</c:v>
                </c:pt>
                <c:pt idx="21564">
                  <c:v>29.95</c:v>
                </c:pt>
                <c:pt idx="21565">
                  <c:v>29.9513888888889</c:v>
                </c:pt>
                <c:pt idx="21566">
                  <c:v>29.952777777777801</c:v>
                </c:pt>
                <c:pt idx="21567">
                  <c:v>29.954166666666701</c:v>
                </c:pt>
                <c:pt idx="21568">
                  <c:v>29.955555555555598</c:v>
                </c:pt>
                <c:pt idx="21569">
                  <c:v>29.9569444444444</c:v>
                </c:pt>
                <c:pt idx="21570">
                  <c:v>29.9583333333333</c:v>
                </c:pt>
                <c:pt idx="21571">
                  <c:v>29.959722222222201</c:v>
                </c:pt>
                <c:pt idx="21572">
                  <c:v>29.961111111111101</c:v>
                </c:pt>
                <c:pt idx="21573">
                  <c:v>29.962499999999999</c:v>
                </c:pt>
                <c:pt idx="21574">
                  <c:v>29.963888888888899</c:v>
                </c:pt>
                <c:pt idx="21575">
                  <c:v>29.9652777777778</c:v>
                </c:pt>
                <c:pt idx="21576">
                  <c:v>29.966666666666701</c:v>
                </c:pt>
                <c:pt idx="21577">
                  <c:v>29.968055555555601</c:v>
                </c:pt>
                <c:pt idx="21578">
                  <c:v>29.969444444444399</c:v>
                </c:pt>
                <c:pt idx="21579">
                  <c:v>29.970833333333299</c:v>
                </c:pt>
                <c:pt idx="21580">
                  <c:v>29.9722222222222</c:v>
                </c:pt>
                <c:pt idx="21581">
                  <c:v>29.973611111111101</c:v>
                </c:pt>
                <c:pt idx="21582">
                  <c:v>29.975000000000001</c:v>
                </c:pt>
                <c:pt idx="21583">
                  <c:v>29.976388888888899</c:v>
                </c:pt>
                <c:pt idx="21584">
                  <c:v>29.977777777777799</c:v>
                </c:pt>
                <c:pt idx="21585">
                  <c:v>29.9791666666667</c:v>
                </c:pt>
                <c:pt idx="21586">
                  <c:v>29.9805555555556</c:v>
                </c:pt>
                <c:pt idx="21587">
                  <c:v>29.981944444444402</c:v>
                </c:pt>
                <c:pt idx="21588">
                  <c:v>29.983333333333299</c:v>
                </c:pt>
                <c:pt idx="21589">
                  <c:v>29.984722222222199</c:v>
                </c:pt>
                <c:pt idx="21590">
                  <c:v>29.9861111111111</c:v>
                </c:pt>
                <c:pt idx="21591">
                  <c:v>29.987500000000001</c:v>
                </c:pt>
                <c:pt idx="21592">
                  <c:v>29.988888888888901</c:v>
                </c:pt>
                <c:pt idx="21593">
                  <c:v>29.990277777777798</c:v>
                </c:pt>
                <c:pt idx="21594">
                  <c:v>29.991666666666699</c:v>
                </c:pt>
                <c:pt idx="21595">
                  <c:v>29.9930555555556</c:v>
                </c:pt>
                <c:pt idx="21596">
                  <c:v>29.994444444444401</c:v>
                </c:pt>
                <c:pt idx="21597">
                  <c:v>29.995833333333302</c:v>
                </c:pt>
                <c:pt idx="21598">
                  <c:v>29.997222222222199</c:v>
                </c:pt>
                <c:pt idx="21599">
                  <c:v>29.998611111111099</c:v>
                </c:pt>
              </c:numCache>
            </c:numRef>
          </c:xVal>
          <c:yVal>
            <c:numRef>
              <c:f>'20ft'!$CC$9:$CC$21608</c:f>
              <c:numCache>
                <c:formatCode>General</c:formatCode>
                <c:ptCount val="21600"/>
                <c:pt idx="0">
                  <c:v>0</c:v>
                </c:pt>
                <c:pt idx="1">
                  <c:v>1.4503356291994123E-3</c:v>
                </c:pt>
                <c:pt idx="2">
                  <c:v>9.8075496334500117E-3</c:v>
                </c:pt>
                <c:pt idx="3">
                  <c:v>2.5498541507258797E-2</c:v>
                </c:pt>
                <c:pt idx="4">
                  <c:v>4.7295992781775188E-2</c:v>
                </c:pt>
                <c:pt idx="5">
                  <c:v>7.3915470095319069E-2</c:v>
                </c:pt>
                <c:pt idx="6">
                  <c:v>0.10407806629517147</c:v>
                </c:pt>
                <c:pt idx="7">
                  <c:v>0.1365605890371703</c:v>
                </c:pt>
                <c:pt idx="8">
                  <c:v>0.17023644641518046</c:v>
                </c:pt>
                <c:pt idx="9">
                  <c:v>0.204104141292482</c:v>
                </c:pt>
                <c:pt idx="10">
                  <c:v>0.23730331656114104</c:v>
                </c:pt>
                <c:pt idx="11">
                  <c:v>0.26913504705302677</c:v>
                </c:pt>
                <c:pt idx="12">
                  <c:v>0.29905408410418383</c:v>
                </c:pt>
                <c:pt idx="13">
                  <c:v>0.32666533820393662</c:v>
                </c:pt>
                <c:pt idx="14">
                  <c:v>0.35171609192199288</c:v>
                </c:pt>
                <c:pt idx="15">
                  <c:v>0.374084908813892</c:v>
                </c:pt>
                <c:pt idx="16">
                  <c:v>0.39376082299890397</c:v>
                </c:pt>
                <c:pt idx="17">
                  <c:v>0.41082346465319936</c:v>
                </c:pt>
                <c:pt idx="18">
                  <c:v>0.42542380423432896</c:v>
                </c:pt>
                <c:pt idx="19">
                  <c:v>0.43776523380111931</c:v>
                </c:pt>
                <c:pt idx="20">
                  <c:v>0.44808681421819035</c:v>
                </c:pt>
                <c:pt idx="21">
                  <c:v>0.45665008893068532</c:v>
                </c:pt>
                <c:pt idx="22">
                  <c:v>0.46372100471402516</c:v>
                </c:pt>
                <c:pt idx="23">
                  <c:v>0.46955666624093317</c:v>
                </c:pt>
                <c:pt idx="24">
                  <c:v>0.47439678384550782</c:v>
                </c:pt>
                <c:pt idx="25">
                  <c:v>0.47845948228240226</c:v>
                </c:pt>
                <c:pt idx="26">
                  <c:v>0.48193250690489264</c:v>
                </c:pt>
                <c:pt idx="27">
                  <c:v>0.48496912341220594</c:v>
                </c:pt>
                <c:pt idx="28">
                  <c:v>0.48768932658900954</c:v>
                </c:pt>
                <c:pt idx="29">
                  <c:v>0.49018438259683689</c:v>
                </c:pt>
                <c:pt idx="30">
                  <c:v>0.49250610907021891</c:v>
                </c:pt>
                <c:pt idx="31">
                  <c:v>0.49468031884027458</c:v>
                </c:pt>
                <c:pt idx="32">
                  <c:v>0.49671306638606577</c:v>
                </c:pt>
                <c:pt idx="33">
                  <c:v>0.49858209111178464</c:v>
                </c:pt>
                <c:pt idx="34">
                  <c:v>0.50025253993057672</c:v>
                </c:pt>
                <c:pt idx="35">
                  <c:v>0.50167729578568454</c:v>
                </c:pt>
                <c:pt idx="36">
                  <c:v>0.50280079933287658</c:v>
                </c:pt>
                <c:pt idx="37">
                  <c:v>0.50355723279045472</c:v>
                </c:pt>
                <c:pt idx="38">
                  <c:v>0.50388200648882286</c:v>
                </c:pt>
                <c:pt idx="39">
                  <c:v>0.50371623634549179</c:v>
                </c:pt>
                <c:pt idx="40">
                  <c:v>0.50299663984425935</c:v>
                </c:pt>
                <c:pt idx="41">
                  <c:v>0.50167009867704371</c:v>
                </c:pt>
                <c:pt idx="42">
                  <c:v>0.49969205881074008</c:v>
                </c:pt>
                <c:pt idx="43">
                  <c:v>0.49702063363040611</c:v>
                </c:pt>
                <c:pt idx="44">
                  <c:v>0.49362607594913305</c:v>
                </c:pt>
                <c:pt idx="45">
                  <c:v>0.48948587269969018</c:v>
                </c:pt>
                <c:pt idx="46">
                  <c:v>0.48458549340608958</c:v>
                </c:pt>
                <c:pt idx="47">
                  <c:v>0.47891553208110577</c:v>
                </c:pt>
                <c:pt idx="48">
                  <c:v>0.47247437564477485</c:v>
                </c:pt>
                <c:pt idx="49">
                  <c:v>0.46526705862169576</c:v>
                </c:pt>
                <c:pt idx="50">
                  <c:v>0.45730089350508735</c:v>
                </c:pt>
                <c:pt idx="51">
                  <c:v>0.44858796851507027</c:v>
                </c:pt>
                <c:pt idx="52">
                  <c:v>0.43914509238743571</c:v>
                </c:pt>
                <c:pt idx="53">
                  <c:v>0.42899259587257238</c:v>
                </c:pt>
                <c:pt idx="54">
                  <c:v>0.41815098459507999</c:v>
                </c:pt>
                <c:pt idx="55">
                  <c:v>0.40663600367615094</c:v>
                </c:pt>
                <c:pt idx="56">
                  <c:v>0.39447043090149503</c:v>
                </c:pt>
                <c:pt idx="57">
                  <c:v>0.38167509683858158</c:v>
                </c:pt>
                <c:pt idx="58">
                  <c:v>0.36826856818788739</c:v>
                </c:pt>
                <c:pt idx="59">
                  <c:v>0.35426700924606391</c:v>
                </c:pt>
                <c:pt idx="60">
                  <c:v>0.33969157456425941</c:v>
                </c:pt>
                <c:pt idx="61">
                  <c:v>0.32455672194876617</c:v>
                </c:pt>
                <c:pt idx="62">
                  <c:v>0.30887720795916823</c:v>
                </c:pt>
                <c:pt idx="63">
                  <c:v>0.29266576265974742</c:v>
                </c:pt>
                <c:pt idx="64">
                  <c:v>0.27593962496551283</c:v>
                </c:pt>
                <c:pt idx="65">
                  <c:v>0.25870913079923458</c:v>
                </c:pt>
                <c:pt idx="66">
                  <c:v>0.24098605301836132</c:v>
                </c:pt>
                <c:pt idx="67">
                  <c:v>0.2227834239492481</c:v>
                </c:pt>
                <c:pt idx="68">
                  <c:v>0.20411532089473849</c:v>
                </c:pt>
                <c:pt idx="69">
                  <c:v>0.18498925177640943</c:v>
                </c:pt>
                <c:pt idx="70">
                  <c:v>0.1654188463981027</c:v>
                </c:pt>
                <c:pt idx="71">
                  <c:v>0.14541881233452852</c:v>
                </c:pt>
                <c:pt idx="72">
                  <c:v>0.12500265734616753</c:v>
                </c:pt>
                <c:pt idx="73">
                  <c:v>0.10418278917846346</c:v>
                </c:pt>
                <c:pt idx="74">
                  <c:v>8.2971757509116423E-2</c:v>
                </c:pt>
                <c:pt idx="75">
                  <c:v>6.1385471940922115E-2</c:v>
                </c:pt>
                <c:pt idx="76">
                  <c:v>3.9439530863480891E-2</c:v>
                </c:pt>
                <c:pt idx="77">
                  <c:v>1.7149241199222905E-2</c:v>
                </c:pt>
                <c:pt idx="78">
                  <c:v>-5.46719370391828E-3</c:v>
                </c:pt>
                <c:pt idx="79">
                  <c:v>-2.8391243935770288E-2</c:v>
                </c:pt>
                <c:pt idx="80">
                  <c:v>-5.160317518708879E-2</c:v>
                </c:pt>
                <c:pt idx="81">
                  <c:v>-7.5086578960521955E-2</c:v>
                </c:pt>
                <c:pt idx="82">
                  <c:v>-9.881946747025197E-2</c:v>
                </c:pt>
                <c:pt idx="83">
                  <c:v>-0.12278160873107168</c:v>
                </c:pt>
                <c:pt idx="84">
                  <c:v>-0.1469564883697084</c:v>
                </c:pt>
                <c:pt idx="85">
                  <c:v>-0.17131918429269058</c:v>
                </c:pt>
                <c:pt idx="86">
                  <c:v>-0.19584940215285065</c:v>
                </c:pt>
                <c:pt idx="87">
                  <c:v>-0.22052882189659817</c:v>
                </c:pt>
                <c:pt idx="88">
                  <c:v>-0.2453334764259919</c:v>
                </c:pt>
                <c:pt idx="89">
                  <c:v>-0.27023993452646006</c:v>
                </c:pt>
                <c:pt idx="90">
                  <c:v>-0.29522544864904832</c:v>
                </c:pt>
                <c:pt idx="91">
                  <c:v>-0.32027118639845709</c:v>
                </c:pt>
                <c:pt idx="92">
                  <c:v>-0.34535114713393789</c:v>
                </c:pt>
                <c:pt idx="93">
                  <c:v>-0.37044504613488216</c:v>
                </c:pt>
                <c:pt idx="94">
                  <c:v>-0.39553438496950849</c:v>
                </c:pt>
                <c:pt idx="95">
                  <c:v>-0.42059270158997419</c:v>
                </c:pt>
                <c:pt idx="96">
                  <c:v>-0.44559848075494629</c:v>
                </c:pt>
                <c:pt idx="97">
                  <c:v>-0.47053034019938045</c:v>
                </c:pt>
                <c:pt idx="98">
                  <c:v>-0.49536498374723476</c:v>
                </c:pt>
                <c:pt idx="99">
                  <c:v>-0.52007863145201794</c:v>
                </c:pt>
                <c:pt idx="100">
                  <c:v>-0.5446504216983985</c:v>
                </c:pt>
                <c:pt idx="101">
                  <c:v>-0.56905891384541452</c:v>
                </c:pt>
                <c:pt idx="102">
                  <c:v>-0.59328115851886898</c:v>
                </c:pt>
                <c:pt idx="103">
                  <c:v>-0.61729407224163824</c:v>
                </c:pt>
                <c:pt idx="104">
                  <c:v>-0.6410777804198653</c:v>
                </c:pt>
                <c:pt idx="105">
                  <c:v>-0.66461206028687869</c:v>
                </c:pt>
                <c:pt idx="106">
                  <c:v>-0.68787535344617612</c:v>
                </c:pt>
                <c:pt idx="107">
                  <c:v>-0.71084497858540441</c:v>
                </c:pt>
                <c:pt idx="108">
                  <c:v>-0.73349736452619374</c:v>
                </c:pt>
                <c:pt idx="109">
                  <c:v>-0.75580939910345546</c:v>
                </c:pt>
                <c:pt idx="110">
                  <c:v>-0.77776172841493296</c:v>
                </c:pt>
                <c:pt idx="111">
                  <c:v>-0.79933514284963691</c:v>
                </c:pt>
                <c:pt idx="112">
                  <c:v>-0.82050841592979429</c:v>
                </c:pt>
                <c:pt idx="113">
                  <c:v>-0.84125782320035292</c:v>
                </c:pt>
                <c:pt idx="114">
                  <c:v>-0.86156643888953655</c:v>
                </c:pt>
                <c:pt idx="115">
                  <c:v>-0.88141358356611343</c:v>
                </c:pt>
                <c:pt idx="116">
                  <c:v>-0.90077870399730686</c:v>
                </c:pt>
                <c:pt idx="117">
                  <c:v>-0.91964216027821777</c:v>
                </c:pt>
                <c:pt idx="118">
                  <c:v>-0.93798446431045279</c:v>
                </c:pt>
                <c:pt idx="119">
                  <c:v>-0.95578708658110789</c:v>
                </c:pt>
                <c:pt idx="120">
                  <c:v>-0.97303143103959544</c:v>
                </c:pt>
                <c:pt idx="121">
                  <c:v>-0.98969880507674057</c:v>
                </c:pt>
                <c:pt idx="122">
                  <c:v>-1.0057713623815581</c:v>
                </c:pt>
                <c:pt idx="123">
                  <c:v>-1.0212320610862422</c:v>
                </c:pt>
                <c:pt idx="124">
                  <c:v>-1.0360637572508333</c:v>
                </c:pt>
                <c:pt idx="125">
                  <c:v>-1.0502493859444653</c:v>
                </c:pt>
                <c:pt idx="126">
                  <c:v>-1.0637729734377706</c:v>
                </c:pt>
                <c:pt idx="127">
                  <c:v>-1.0766188069760267</c:v>
                </c:pt>
                <c:pt idx="128">
                  <c:v>-1.0887722138468097</c:v>
                </c:pt>
                <c:pt idx="129">
                  <c:v>-1.1002186640919829</c:v>
                </c:pt>
                <c:pt idx="130">
                  <c:v>-1.1109405348389827</c:v>
                </c:pt>
                <c:pt idx="131">
                  <c:v>-1.1209273144372003</c:v>
                </c:pt>
                <c:pt idx="132">
                  <c:v>-1.130165812257121</c:v>
                </c:pt>
                <c:pt idx="133">
                  <c:v>-1.138641381326726</c:v>
                </c:pt>
                <c:pt idx="134">
                  <c:v>-1.1463403055094648</c:v>
                </c:pt>
                <c:pt idx="135">
                  <c:v>-1.1532529798095188</c:v>
                </c:pt>
                <c:pt idx="136">
                  <c:v>-1.1593701891319503</c:v>
                </c:pt>
                <c:pt idx="137">
                  <c:v>-1.1646819619276421</c:v>
                </c:pt>
                <c:pt idx="138">
                  <c:v>-1.1691776347157972</c:v>
                </c:pt>
                <c:pt idx="139">
                  <c:v>-1.1728459517100993</c:v>
                </c:pt>
                <c:pt idx="140">
                  <c:v>-1.1756762978073805</c:v>
                </c:pt>
                <c:pt idx="141">
                  <c:v>-1.1776619010540748</c:v>
                </c:pt>
                <c:pt idx="142">
                  <c:v>-1.178796141519814</c:v>
                </c:pt>
                <c:pt idx="143">
                  <c:v>-1.179071440378278</c:v>
                </c:pt>
                <c:pt idx="144">
                  <c:v>-1.1784804709249814</c:v>
                </c:pt>
                <c:pt idx="145">
                  <c:v>-1.1770193590123728</c:v>
                </c:pt>
                <c:pt idx="146">
                  <c:v>-1.1746840065119715</c:v>
                </c:pt>
                <c:pt idx="147">
                  <c:v>-1.1714690081622234</c:v>
                </c:pt>
                <c:pt idx="148">
                  <c:v>-1.167370008273025</c:v>
                </c:pt>
                <c:pt idx="149">
                  <c:v>-1.1623877906277376</c:v>
                </c:pt>
                <c:pt idx="150">
                  <c:v>-1.1565157949255547</c:v>
                </c:pt>
                <c:pt idx="151">
                  <c:v>-1.1497507796712318</c:v>
                </c:pt>
                <c:pt idx="152">
                  <c:v>-1.1420955567633451</c:v>
                </c:pt>
                <c:pt idx="153">
                  <c:v>-1.1335464596789935</c:v>
                </c:pt>
                <c:pt idx="154">
                  <c:v>-1.1241048692840045</c:v>
                </c:pt>
                <c:pt idx="155">
                  <c:v>-1.1137733337091484</c:v>
                </c:pt>
                <c:pt idx="156">
                  <c:v>-1.1025553443341412</c:v>
                </c:pt>
                <c:pt idx="157">
                  <c:v>-1.0904497754443541</c:v>
                </c:pt>
                <c:pt idx="158">
                  <c:v>-1.07745903083033</c:v>
                </c:pt>
                <c:pt idx="159">
                  <c:v>-1.0635906543091063</c:v>
                </c:pt>
                <c:pt idx="160">
                  <c:v>-1.0488448694356189</c:v>
                </c:pt>
                <c:pt idx="161">
                  <c:v>-1.0332273068936335</c:v>
                </c:pt>
                <c:pt idx="162">
                  <c:v>-1.0167460775021944</c:v>
                </c:pt>
                <c:pt idx="163">
                  <c:v>-0.99940502494831063</c:v>
                </c:pt>
                <c:pt idx="164">
                  <c:v>-0.98121277824320197</c:v>
                </c:pt>
                <c:pt idx="165">
                  <c:v>-0.96217780196154679</c:v>
                </c:pt>
                <c:pt idx="166">
                  <c:v>-0.94230941362172294</c:v>
                </c:pt>
                <c:pt idx="167">
                  <c:v>-0.92161544367589143</c:v>
                </c:pt>
                <c:pt idx="168">
                  <c:v>-0.90010560764073066</c:v>
                </c:pt>
                <c:pt idx="169">
                  <c:v>-0.87779118968345926</c:v>
                </c:pt>
                <c:pt idx="170">
                  <c:v>-0.85468157168531844</c:v>
                </c:pt>
                <c:pt idx="171">
                  <c:v>-0.83078765063779814</c:v>
                </c:pt>
                <c:pt idx="172">
                  <c:v>-0.80612268253938424</c:v>
                </c:pt>
                <c:pt idx="173">
                  <c:v>-0.78070192886051837</c:v>
                </c:pt>
                <c:pt idx="174">
                  <c:v>-0.75454007452350158</c:v>
                </c:pt>
                <c:pt idx="175">
                  <c:v>-0.72764695972357185</c:v>
                </c:pt>
                <c:pt idx="176">
                  <c:v>-0.70003993137872145</c:v>
                </c:pt>
                <c:pt idx="177">
                  <c:v>-0.67173530795172898</c:v>
                </c:pt>
                <c:pt idx="178">
                  <c:v>-0.64274839472454603</c:v>
                </c:pt>
                <c:pt idx="179">
                  <c:v>-0.61309356969820605</c:v>
                </c:pt>
                <c:pt idx="180">
                  <c:v>-0.58279180201916125</c:v>
                </c:pt>
                <c:pt idx="181">
                  <c:v>-0.55185900345991745</c:v>
                </c:pt>
                <c:pt idx="182">
                  <c:v>-0.52031298815378935</c:v>
                </c:pt>
                <c:pt idx="183">
                  <c:v>-0.48817105122837789</c:v>
                </c:pt>
                <c:pt idx="184">
                  <c:v>-0.45545636170148157</c:v>
                </c:pt>
                <c:pt idx="185">
                  <c:v>-0.42218637541037096</c:v>
                </c:pt>
                <c:pt idx="186">
                  <c:v>-0.38838097954432055</c:v>
                </c:pt>
                <c:pt idx="187">
                  <c:v>-0.35406211092515627</c:v>
                </c:pt>
                <c:pt idx="188">
                  <c:v>-0.31925333816258145</c:v>
                </c:pt>
                <c:pt idx="189">
                  <c:v>-0.28397205291922817</c:v>
                </c:pt>
                <c:pt idx="190">
                  <c:v>-0.24824198211311263</c:v>
                </c:pt>
                <c:pt idx="191">
                  <c:v>-0.21208798470119636</c:v>
                </c:pt>
                <c:pt idx="192">
                  <c:v>-0.17553363798231061</c:v>
                </c:pt>
                <c:pt idx="193">
                  <c:v>-0.13860122585668258</c:v>
                </c:pt>
                <c:pt idx="194">
                  <c:v>-0.1013128941099718</c:v>
                </c:pt>
                <c:pt idx="195">
                  <c:v>-6.3693805850826096E-2</c:v>
                </c:pt>
                <c:pt idx="196">
                  <c:v>-2.5768430297635789E-2</c:v>
                </c:pt>
                <c:pt idx="197">
                  <c:v>1.2439457345130049E-2</c:v>
                </c:pt>
                <c:pt idx="198">
                  <c:v>5.0903590377456488E-2</c:v>
                </c:pt>
                <c:pt idx="199">
                  <c:v>8.9597768340196005E-2</c:v>
                </c:pt>
                <c:pt idx="200">
                  <c:v>0.1284949556088642</c:v>
                </c:pt>
                <c:pt idx="201">
                  <c:v>0.16757177961057204</c:v>
                </c:pt>
                <c:pt idx="202">
                  <c:v>0.2067995881563589</c:v>
                </c:pt>
                <c:pt idx="203">
                  <c:v>0.24615174398707884</c:v>
                </c:pt>
                <c:pt idx="204">
                  <c:v>0.28560554534363447</c:v>
                </c:pt>
                <c:pt idx="205">
                  <c:v>0.32513006061610683</c:v>
                </c:pt>
                <c:pt idx="206">
                  <c:v>0.3646991265570117</c:v>
                </c:pt>
                <c:pt idx="207">
                  <c:v>0.40428866150769888</c:v>
                </c:pt>
                <c:pt idx="208">
                  <c:v>0.4438690154780785</c:v>
                </c:pt>
                <c:pt idx="209">
                  <c:v>0.48341112970343608</c:v>
                </c:pt>
                <c:pt idx="210">
                  <c:v>0.52288666644433024</c:v>
                </c:pt>
                <c:pt idx="211">
                  <c:v>0.5622712278045997</c:v>
                </c:pt>
                <c:pt idx="212">
                  <c:v>0.60153326469038093</c:v>
                </c:pt>
                <c:pt idx="213">
                  <c:v>0.64064695791811244</c:v>
                </c:pt>
                <c:pt idx="214">
                  <c:v>0.67958828954942896</c:v>
                </c:pt>
                <c:pt idx="215">
                  <c:v>0.71832529734423667</c:v>
                </c:pt>
                <c:pt idx="216">
                  <c:v>0.75683099226557715</c:v>
                </c:pt>
                <c:pt idx="217">
                  <c:v>0.79507855378735537</c:v>
                </c:pt>
                <c:pt idx="218">
                  <c:v>0.83303929355894957</c:v>
                </c:pt>
                <c:pt idx="219">
                  <c:v>0.87068409691705817</c:v>
                </c:pt>
                <c:pt idx="220">
                  <c:v>0.90798683664907809</c:v>
                </c:pt>
                <c:pt idx="221">
                  <c:v>0.94492088713407452</c:v>
                </c:pt>
                <c:pt idx="222">
                  <c:v>0.98145820559597841</c:v>
                </c:pt>
                <c:pt idx="223">
                  <c:v>1.0175707168675767</c:v>
                </c:pt>
                <c:pt idx="224">
                  <c:v>1.0532336654736283</c:v>
                </c:pt>
                <c:pt idx="225">
                  <c:v>1.0884220665012039</c:v>
                </c:pt>
                <c:pt idx="226">
                  <c:v>1.123109724832698</c:v>
                </c:pt>
                <c:pt idx="227">
                  <c:v>1.1572694533076091</c:v>
                </c:pt>
                <c:pt idx="228">
                  <c:v>1.1908733100209603</c:v>
                </c:pt>
                <c:pt idx="229">
                  <c:v>1.2238939503353421</c:v>
                </c:pt>
                <c:pt idx="230">
                  <c:v>1.2563079282592553</c:v>
                </c:pt>
                <c:pt idx="231">
                  <c:v>1.2880920837322658</c:v>
                </c:pt>
                <c:pt idx="232">
                  <c:v>1.3192213819950751</c:v>
                </c:pt>
                <c:pt idx="233">
                  <c:v>1.3496684324239712</c:v>
                </c:pt>
                <c:pt idx="234">
                  <c:v>1.3794127846966628</c:v>
                </c:pt>
                <c:pt idx="235">
                  <c:v>1.4084303756489294</c:v>
                </c:pt>
                <c:pt idx="236">
                  <c:v>1.4366974081476613</c:v>
                </c:pt>
                <c:pt idx="237">
                  <c:v>1.4641911371571537</c:v>
                </c:pt>
                <c:pt idx="238">
                  <c:v>1.4908891071647374</c:v>
                </c:pt>
                <c:pt idx="239">
                  <c:v>1.5167699579878269</c:v>
                </c:pt>
                <c:pt idx="240">
                  <c:v>1.5418123988123209</c:v>
                </c:pt>
                <c:pt idx="241">
                  <c:v>1.5659951775027929</c:v>
                </c:pt>
                <c:pt idx="242">
                  <c:v>1.5892980229796709</c:v>
                </c:pt>
                <c:pt idx="243">
                  <c:v>1.6117016030806217</c:v>
                </c:pt>
                <c:pt idx="244">
                  <c:v>1.6331866179518679</c:v>
                </c:pt>
                <c:pt idx="245">
                  <c:v>1.653733981211557</c:v>
                </c:pt>
                <c:pt idx="246">
                  <c:v>1.6733258323775688</c:v>
                </c:pt>
                <c:pt idx="247">
                  <c:v>1.6919447070018587</c:v>
                </c:pt>
                <c:pt idx="248">
                  <c:v>1.7095743161946844</c:v>
                </c:pt>
                <c:pt idx="249">
                  <c:v>1.726198649856624</c:v>
                </c:pt>
                <c:pt idx="250">
                  <c:v>1.7417987415617469</c:v>
                </c:pt>
                <c:pt idx="251">
                  <c:v>1.7563628732473955</c:v>
                </c:pt>
                <c:pt idx="252">
                  <c:v>1.7698767855407123</c:v>
                </c:pt>
                <c:pt idx="253">
                  <c:v>1.7823249008716846</c:v>
                </c:pt>
                <c:pt idx="254">
                  <c:v>1.7936927110563285</c:v>
                </c:pt>
                <c:pt idx="255">
                  <c:v>1.8039699579187451</c:v>
                </c:pt>
                <c:pt idx="256">
                  <c:v>1.8131469122667165</c:v>
                </c:pt>
                <c:pt idx="257">
                  <c:v>1.8212132276416313</c:v>
                </c:pt>
                <c:pt idx="258">
                  <c:v>1.8281580048300825</c:v>
                </c:pt>
                <c:pt idx="259">
                  <c:v>1.8339698913608582</c:v>
                </c:pt>
                <c:pt idx="260">
                  <c:v>1.8386383142467368</c:v>
                </c:pt>
                <c:pt idx="261">
                  <c:v>1.8421566820891873</c:v>
                </c:pt>
                <c:pt idx="262">
                  <c:v>1.8445186934800257</c:v>
                </c:pt>
                <c:pt idx="263">
                  <c:v>1.8457172255059873</c:v>
                </c:pt>
                <c:pt idx="264">
                  <c:v>1.8457455440930606</c:v>
                </c:pt>
                <c:pt idx="265">
                  <c:v>1.844600503678137</c:v>
                </c:pt>
                <c:pt idx="266">
                  <c:v>1.8422788698252561</c:v>
                </c:pt>
                <c:pt idx="267">
                  <c:v>1.8387762351525931</c:v>
                </c:pt>
                <c:pt idx="268">
                  <c:v>1.8340893750478282</c:v>
                </c:pt>
                <c:pt idx="269">
                  <c:v>1.8282203365192486</c:v>
                </c:pt>
                <c:pt idx="270">
                  <c:v>1.8211639535307897</c:v>
                </c:pt>
                <c:pt idx="271">
                  <c:v>1.8129185087329813</c:v>
                </c:pt>
                <c:pt idx="272">
                  <c:v>1.8034884668446813</c:v>
                </c:pt>
                <c:pt idx="273">
                  <c:v>1.7928719415868131</c:v>
                </c:pt>
                <c:pt idx="274">
                  <c:v>1.7810722201991755</c:v>
                </c:pt>
                <c:pt idx="275">
                  <c:v>1.7680938819826932</c:v>
                </c:pt>
                <c:pt idx="276">
                  <c:v>1.7539425729097435</c:v>
                </c:pt>
                <c:pt idx="277">
                  <c:v>1.7386194438678557</c:v>
                </c:pt>
                <c:pt idx="278">
                  <c:v>1.7221292958069532</c:v>
                </c:pt>
                <c:pt idx="279">
                  <c:v>1.704482188768955</c:v>
                </c:pt>
                <c:pt idx="280">
                  <c:v>1.685680980067265</c:v>
                </c:pt>
                <c:pt idx="281">
                  <c:v>1.6657340501052378</c:v>
                </c:pt>
                <c:pt idx="282">
                  <c:v>1.6446523737687269</c:v>
                </c:pt>
                <c:pt idx="283">
                  <c:v>1.6224427715030549</c:v>
                </c:pt>
                <c:pt idx="284">
                  <c:v>1.5991169600708828</c:v>
                </c:pt>
                <c:pt idx="285">
                  <c:v>1.5746866010504537</c:v>
                </c:pt>
                <c:pt idx="286">
                  <c:v>1.5491643164315758</c:v>
                </c:pt>
                <c:pt idx="287">
                  <c:v>1.5225613467785044</c:v>
                </c:pt>
                <c:pt idx="288">
                  <c:v>1.4948909214904493</c:v>
                </c:pt>
                <c:pt idx="289">
                  <c:v>1.4661679404749988</c:v>
                </c:pt>
                <c:pt idx="290">
                  <c:v>1.4364055012570622</c:v>
                </c:pt>
                <c:pt idx="291">
                  <c:v>1.4056183143792864</c:v>
                </c:pt>
                <c:pt idx="292">
                  <c:v>1.3738235452629661</c:v>
                </c:pt>
                <c:pt idx="293">
                  <c:v>1.3410404585979052</c:v>
                </c:pt>
                <c:pt idx="294">
                  <c:v>1.3072878342092871</c:v>
                </c:pt>
                <c:pt idx="295">
                  <c:v>1.2725796967290957</c:v>
                </c:pt>
                <c:pt idx="296">
                  <c:v>1.2369376648609902</c:v>
                </c:pt>
                <c:pt idx="297">
                  <c:v>1.2003824139833887</c:v>
                </c:pt>
                <c:pt idx="298">
                  <c:v>1.1629336891726363</c:v>
                </c:pt>
                <c:pt idx="299">
                  <c:v>1.1246103888204821</c:v>
                </c:pt>
                <c:pt idx="300">
                  <c:v>1.0854380807486694</c:v>
                </c:pt>
                <c:pt idx="301">
                  <c:v>1.0454373513494883</c:v>
                </c:pt>
                <c:pt idx="302">
                  <c:v>1.0046307629538926</c:v>
                </c:pt>
                <c:pt idx="303">
                  <c:v>0.96304043007286244</c:v>
                </c:pt>
                <c:pt idx="304">
                  <c:v>0.92069440987752704</c:v>
                </c:pt>
                <c:pt idx="305">
                  <c:v>0.87761511268963055</c:v>
                </c:pt>
                <c:pt idx="306">
                  <c:v>0.83382744405413467</c:v>
                </c:pt>
                <c:pt idx="307">
                  <c:v>0.78935842053963123</c:v>
                </c:pt>
                <c:pt idx="308">
                  <c:v>0.74423674939471329</c:v>
                </c:pt>
                <c:pt idx="309">
                  <c:v>0.69848501729617785</c:v>
                </c:pt>
                <c:pt idx="310">
                  <c:v>0.65213220001847116</c:v>
                </c:pt>
                <c:pt idx="311">
                  <c:v>0.60520845666840617</c:v>
                </c:pt>
                <c:pt idx="312">
                  <c:v>0.55774271342544401</c:v>
                </c:pt>
                <c:pt idx="313">
                  <c:v>0.5097626492252203</c:v>
                </c:pt>
                <c:pt idx="314">
                  <c:v>0.46129584845595345</c:v>
                </c:pt>
                <c:pt idx="315">
                  <c:v>0.41237295379714739</c:v>
                </c:pt>
                <c:pt idx="316">
                  <c:v>0.36302395239816443</c:v>
                </c:pt>
                <c:pt idx="317">
                  <c:v>0.31327817313775741</c:v>
                </c:pt>
                <c:pt idx="318">
                  <c:v>0.26316746950937059</c:v>
                </c:pt>
                <c:pt idx="319">
                  <c:v>0.21272365925424991</c:v>
                </c:pt>
                <c:pt idx="320">
                  <c:v>0.16197942313221703</c:v>
                </c:pt>
                <c:pt idx="321">
                  <c:v>0.11096380406547317</c:v>
                </c:pt>
                <c:pt idx="322">
                  <c:v>5.9711147164209638E-2</c:v>
                </c:pt>
                <c:pt idx="323">
                  <c:v>8.253802536970679E-3</c:v>
                </c:pt>
                <c:pt idx="324">
                  <c:v>-4.3379797923215585E-2</c:v>
                </c:pt>
                <c:pt idx="325">
                  <c:v>-9.5152977831168162E-2</c:v>
                </c:pt>
                <c:pt idx="326">
                  <c:v>-0.14703381716380365</c:v>
                </c:pt>
                <c:pt idx="327">
                  <c:v>-0.19899246812432053</c:v>
                </c:pt>
                <c:pt idx="328">
                  <c:v>-0.25099350785514657</c:v>
                </c:pt>
                <c:pt idx="329">
                  <c:v>-0.30300210062258531</c:v>
                </c:pt>
                <c:pt idx="330">
                  <c:v>-0.35498413023765285</c:v>
                </c:pt>
                <c:pt idx="331">
                  <c:v>-0.4069094214869462</c:v>
                </c:pt>
                <c:pt idx="332">
                  <c:v>-0.45874065169559552</c:v>
                </c:pt>
                <c:pt idx="333">
                  <c:v>-0.51044623442860493</c:v>
                </c:pt>
                <c:pt idx="334">
                  <c:v>-0.56199639340800123</c:v>
                </c:pt>
                <c:pt idx="335">
                  <c:v>-0.61335341953524103</c:v>
                </c:pt>
                <c:pt idx="336">
                  <c:v>-0.66448459095189538</c:v>
                </c:pt>
                <c:pt idx="337">
                  <c:v>-0.71535737088828422</c:v>
                </c:pt>
                <c:pt idx="338">
                  <c:v>-0.765937373852977</c:v>
                </c:pt>
                <c:pt idx="339">
                  <c:v>-0.81618980965270371</c:v>
                </c:pt>
                <c:pt idx="340">
                  <c:v>-0.86608289964556595</c:v>
                </c:pt>
                <c:pt idx="341">
                  <c:v>-0.91558439335254982</c:v>
                </c:pt>
                <c:pt idx="342">
                  <c:v>-0.96466065216125418</c:v>
                </c:pt>
                <c:pt idx="343">
                  <c:v>-1.0132780365189669</c:v>
                </c:pt>
                <c:pt idx="344">
                  <c:v>-1.0614062604228454</c:v>
                </c:pt>
                <c:pt idx="345">
                  <c:v>-1.1090148446735839</c:v>
                </c:pt>
                <c:pt idx="346">
                  <c:v>-1.1560721384679209</c:v>
                </c:pt>
                <c:pt idx="347">
                  <c:v>-1.2025455398943454</c:v>
                </c:pt>
                <c:pt idx="348">
                  <c:v>-1.2484017355392953</c:v>
                </c:pt>
                <c:pt idx="349">
                  <c:v>-1.2936080547799438</c:v>
                </c:pt>
                <c:pt idx="350">
                  <c:v>-1.3381357734146491</c:v>
                </c:pt>
                <c:pt idx="351">
                  <c:v>-1.3819565031720296</c:v>
                </c:pt>
                <c:pt idx="352">
                  <c:v>-1.4250400332739677</c:v>
                </c:pt>
                <c:pt idx="353">
                  <c:v>-1.4673538514331406</c:v>
                </c:pt>
                <c:pt idx="354">
                  <c:v>-1.5088724421495014</c:v>
                </c:pt>
                <c:pt idx="355">
                  <c:v>-1.5495667356653424</c:v>
                </c:pt>
                <c:pt idx="356">
                  <c:v>-1.5894079889033352</c:v>
                </c:pt>
                <c:pt idx="357">
                  <c:v>-1.6283685735635192</c:v>
                </c:pt>
                <c:pt idx="358">
                  <c:v>-1.6664212155445552</c:v>
                </c:pt>
                <c:pt idx="359">
                  <c:v>-1.7035398027107471</c:v>
                </c:pt>
                <c:pt idx="360">
                  <c:v>-1.7396983608537384</c:v>
                </c:pt>
                <c:pt idx="361">
                  <c:v>-1.7748710248885993</c:v>
                </c:pt>
                <c:pt idx="362">
                  <c:v>-1.8090329830790361</c:v>
                </c:pt>
                <c:pt idx="363">
                  <c:v>-1.8421604367078621</c:v>
                </c:pt>
                <c:pt idx="364">
                  <c:v>-1.8742296952380508</c:v>
                </c:pt>
                <c:pt idx="365">
                  <c:v>-1.9052173592057022</c:v>
                </c:pt>
                <c:pt idx="366">
                  <c:v>-1.9351013343367567</c:v>
                </c:pt>
                <c:pt idx="367">
                  <c:v>-1.9638600033285794</c:v>
                </c:pt>
                <c:pt idx="368">
                  <c:v>-1.9914730069798232</c:v>
                </c:pt>
                <c:pt idx="369">
                  <c:v>-2.0179203489852178</c:v>
                </c:pt>
                <c:pt idx="370">
                  <c:v>-2.043179162338431</c:v>
                </c:pt>
                <c:pt idx="371">
                  <c:v>-2.0672339154978285</c:v>
                </c:pt>
                <c:pt idx="372">
                  <c:v>-2.0900666241448791</c:v>
                </c:pt>
                <c:pt idx="373">
                  <c:v>-2.1116580756842227</c:v>
                </c:pt>
                <c:pt idx="374">
                  <c:v>-2.1319902181687294</c:v>
                </c:pt>
                <c:pt idx="375">
                  <c:v>-2.1510493422178447</c:v>
                </c:pt>
                <c:pt idx="376">
                  <c:v>-2.1688223612432775</c:v>
                </c:pt>
                <c:pt idx="377">
                  <c:v>-2.1852956664026908</c:v>
                </c:pt>
                <c:pt idx="378">
                  <c:v>-2.2004551922679929</c:v>
                </c:pt>
                <c:pt idx="379">
                  <c:v>-2.214286517431924</c:v>
                </c:pt>
                <c:pt idx="380">
                  <c:v>-2.2267760983118103</c:v>
                </c:pt>
                <c:pt idx="381">
                  <c:v>-2.2379144722682711</c:v>
                </c:pt>
                <c:pt idx="382">
                  <c:v>-2.2476925669727463</c:v>
                </c:pt>
                <c:pt idx="383">
                  <c:v>-2.2561005898293902</c:v>
                </c:pt>
                <c:pt idx="384">
                  <c:v>-2.2631292391880442</c:v>
                </c:pt>
                <c:pt idx="385">
                  <c:v>-2.2687729048354983</c:v>
                </c:pt>
                <c:pt idx="386">
                  <c:v>-2.2730259913822297</c:v>
                </c:pt>
                <c:pt idx="387">
                  <c:v>-2.2758818349105119</c:v>
                </c:pt>
                <c:pt idx="388">
                  <c:v>-2.2773350593613122</c:v>
                </c:pt>
                <c:pt idx="389">
                  <c:v>-2.2773856660074103</c:v>
                </c:pt>
                <c:pt idx="390">
                  <c:v>-2.2760265493605329</c:v>
                </c:pt>
                <c:pt idx="391">
                  <c:v>-2.273254159424611</c:v>
                </c:pt>
                <c:pt idx="392">
                  <c:v>-2.2690712355498603</c:v>
                </c:pt>
                <c:pt idx="393">
                  <c:v>-2.2634742737888751</c:v>
                </c:pt>
                <c:pt idx="394">
                  <c:v>-2.256465051785804</c:v>
                </c:pt>
                <c:pt idx="395">
                  <c:v>-2.2480467476409483</c:v>
                </c:pt>
                <c:pt idx="396">
                  <c:v>-2.2382237147934321</c:v>
                </c:pt>
                <c:pt idx="397">
                  <c:v>-2.2269959204872718</c:v>
                </c:pt>
                <c:pt idx="398">
                  <c:v>-2.2143670910912414</c:v>
                </c:pt>
                <c:pt idx="399">
                  <c:v>-2.2003463212510579</c:v>
                </c:pt>
                <c:pt idx="400">
                  <c:v>-2.1849356121420564</c:v>
                </c:pt>
                <c:pt idx="401">
                  <c:v>-2.1681425973110322</c:v>
                </c:pt>
                <c:pt idx="402">
                  <c:v>-2.1499776140429208</c:v>
                </c:pt>
                <c:pt idx="403">
                  <c:v>-2.1304469543626525</c:v>
                </c:pt>
                <c:pt idx="404">
                  <c:v>-2.1095619156688721</c:v>
                </c:pt>
                <c:pt idx="405">
                  <c:v>-2.0873338490591298</c:v>
                </c:pt>
                <c:pt idx="406">
                  <c:v>-2.063775174704467</c:v>
                </c:pt>
                <c:pt idx="407">
                  <c:v>-2.0388970397423223</c:v>
                </c:pt>
                <c:pt idx="408">
                  <c:v>-2.0127126882192901</c:v>
                </c:pt>
                <c:pt idx="409">
                  <c:v>-1.985237142398909</c:v>
                </c:pt>
                <c:pt idx="410">
                  <c:v>-1.9564837294576221</c:v>
                </c:pt>
                <c:pt idx="411">
                  <c:v>-1.9264674964252027</c:v>
                </c:pt>
                <c:pt idx="412">
                  <c:v>-1.8952060515388931</c:v>
                </c:pt>
                <c:pt idx="413">
                  <c:v>-1.862719208080293</c:v>
                </c:pt>
                <c:pt idx="414">
                  <c:v>-1.8290263996432636</c:v>
                </c:pt>
                <c:pt idx="415">
                  <c:v>-1.7941424091609917</c:v>
                </c:pt>
                <c:pt idx="416">
                  <c:v>-1.7580897174813286</c:v>
                </c:pt>
                <c:pt idx="417">
                  <c:v>-1.7208899652359815</c:v>
                </c:pt>
                <c:pt idx="418">
                  <c:v>-1.6825639650854729</c:v>
                </c:pt>
                <c:pt idx="419">
                  <c:v>-1.6431317845149551</c:v>
                </c:pt>
                <c:pt idx="420">
                  <c:v>-1.602620261083948</c:v>
                </c:pt>
                <c:pt idx="421">
                  <c:v>-1.5610513506595798</c:v>
                </c:pt>
                <c:pt idx="422">
                  <c:v>-1.5184490838353752</c:v>
                </c:pt>
                <c:pt idx="423">
                  <c:v>-1.4748371411818175</c:v>
                </c:pt>
                <c:pt idx="424">
                  <c:v>-1.4302452426948458</c:v>
                </c:pt>
                <c:pt idx="425">
                  <c:v>-1.3846975572143738</c:v>
                </c:pt>
                <c:pt idx="426">
                  <c:v>-1.3382208433855742</c:v>
                </c:pt>
                <c:pt idx="427">
                  <c:v>-1.2908440643086665</c:v>
                </c:pt>
                <c:pt idx="428">
                  <c:v>-1.2425979660063431</c:v>
                </c:pt>
                <c:pt idx="429">
                  <c:v>-1.1935072649458032</c:v>
                </c:pt>
                <c:pt idx="430">
                  <c:v>-1.1436031564442257</c:v>
                </c:pt>
                <c:pt idx="431">
                  <c:v>-1.0929181076040313</c:v>
                </c:pt>
                <c:pt idx="432">
                  <c:v>-1.0414834397174866</c:v>
                </c:pt>
                <c:pt idx="433">
                  <c:v>-0.98932931258003376</c:v>
                </c:pt>
                <c:pt idx="434">
                  <c:v>-0.93648587578215814</c:v>
                </c:pt>
                <c:pt idx="435">
                  <c:v>-0.88298642011026862</c:v>
                </c:pt>
                <c:pt idx="436">
                  <c:v>-0.82886366225477004</c:v>
                </c:pt>
                <c:pt idx="437">
                  <c:v>-0.77414974056712682</c:v>
                </c:pt>
                <c:pt idx="438">
                  <c:v>-0.71887939641182519</c:v>
                </c:pt>
                <c:pt idx="439">
                  <c:v>-0.66308741223568568</c:v>
                </c:pt>
                <c:pt idx="440">
                  <c:v>-0.60680950874534101</c:v>
                </c:pt>
                <c:pt idx="441">
                  <c:v>-0.55007784242924684</c:v>
                </c:pt>
                <c:pt idx="442">
                  <c:v>-0.49292994393343958</c:v>
                </c:pt>
                <c:pt idx="443">
                  <c:v>-0.43540141919532227</c:v>
                </c:pt>
                <c:pt idx="444">
                  <c:v>-0.37752402452670436</c:v>
                </c:pt>
                <c:pt idx="445">
                  <c:v>-0.31933782759343415</c:v>
                </c:pt>
                <c:pt idx="446">
                  <c:v>-0.26087820480836138</c:v>
                </c:pt>
                <c:pt idx="447">
                  <c:v>-0.20217852369121855</c:v>
                </c:pt>
                <c:pt idx="448">
                  <c:v>-0.14327778835646163</c:v>
                </c:pt>
                <c:pt idx="449">
                  <c:v>-8.4214475508198147E-2</c:v>
                </c:pt>
                <c:pt idx="450">
                  <c:v>-2.502640017766428E-2</c:v>
                </c:pt>
                <c:pt idx="451">
                  <c:v>3.425250756913565E-2</c:v>
                </c:pt>
                <c:pt idx="452">
                  <c:v>9.3581116075172055E-2</c:v>
                </c:pt>
                <c:pt idx="453">
                  <c:v>0.15292397769250451</c:v>
                </c:pt>
                <c:pt idx="454">
                  <c:v>0.21224740461556707</c:v>
                </c:pt>
                <c:pt idx="455">
                  <c:v>0.2715097278360829</c:v>
                </c:pt>
                <c:pt idx="456">
                  <c:v>0.33067421915156997</c:v>
                </c:pt>
                <c:pt idx="457">
                  <c:v>0.38970429097637899</c:v>
                </c:pt>
                <c:pt idx="458">
                  <c:v>0.44856146450712747</c:v>
                </c:pt>
                <c:pt idx="459">
                  <c:v>0.50720681573110893</c:v>
                </c:pt>
                <c:pt idx="460">
                  <c:v>0.56560439367975279</c:v>
                </c:pt>
                <c:pt idx="461">
                  <c:v>0.62371773905110384</c:v>
                </c:pt>
                <c:pt idx="462">
                  <c:v>0.68150896993422705</c:v>
                </c:pt>
                <c:pt idx="463">
                  <c:v>0.73894017103195098</c:v>
                </c:pt>
                <c:pt idx="464">
                  <c:v>0.79597675018843228</c:v>
                </c:pt>
                <c:pt idx="465">
                  <c:v>0.85258389368750598</c:v>
                </c:pt>
                <c:pt idx="466">
                  <c:v>0.90872558989530461</c:v>
                </c:pt>
                <c:pt idx="467">
                  <c:v>0.96436485181179821</c:v>
                </c:pt>
                <c:pt idx="468">
                  <c:v>1.0194639587364813</c:v>
                </c:pt>
                <c:pt idx="469">
                  <c:v>1.0739858126239803</c:v>
                </c:pt>
                <c:pt idx="470">
                  <c:v>1.1278972437796644</c:v>
                </c:pt>
                <c:pt idx="471">
                  <c:v>1.1811654024349365</c:v>
                </c:pt>
                <c:pt idx="472">
                  <c:v>1.233755602377093</c:v>
                </c:pt>
                <c:pt idx="473">
                  <c:v>1.2856308440128494</c:v>
                </c:pt>
                <c:pt idx="474">
                  <c:v>1.3367611147296181</c:v>
                </c:pt>
                <c:pt idx="475">
                  <c:v>1.3871128399126158</c:v>
                </c:pt>
                <c:pt idx="476">
                  <c:v>1.4366527659418731</c:v>
                </c:pt>
                <c:pt idx="477">
                  <c:v>1.4853487503436962</c:v>
                </c:pt>
                <c:pt idx="478">
                  <c:v>1.5331690032614227</c:v>
                </c:pt>
                <c:pt idx="479">
                  <c:v>1.5800828972656753</c:v>
                </c:pt>
                <c:pt idx="480">
                  <c:v>1.6260599453523379</c:v>
                </c:pt>
                <c:pt idx="481">
                  <c:v>1.6710697741671212</c:v>
                </c:pt>
                <c:pt idx="482">
                  <c:v>1.715083070250307</c:v>
                </c:pt>
                <c:pt idx="483">
                  <c:v>1.7580715417173209</c:v>
                </c:pt>
                <c:pt idx="484">
                  <c:v>1.800007015419155</c:v>
                </c:pt>
                <c:pt idx="485">
                  <c:v>1.8408616218232312</c:v>
                </c:pt>
                <c:pt idx="486">
                  <c:v>1.8806088111061143</c:v>
                </c:pt>
                <c:pt idx="487">
                  <c:v>1.9192225268975771</c:v>
                </c:pt>
                <c:pt idx="488">
                  <c:v>1.9566779893592099</c:v>
                </c:pt>
                <c:pt idx="489">
                  <c:v>1.9929508019130562</c:v>
                </c:pt>
                <c:pt idx="490">
                  <c:v>2.0280137195628281</c:v>
                </c:pt>
                <c:pt idx="491">
                  <c:v>2.0618468569615187</c:v>
                </c:pt>
                <c:pt idx="492">
                  <c:v>2.0944279020543255</c:v>
                </c:pt>
                <c:pt idx="493">
                  <c:v>2.1257333424454834</c:v>
                </c:pt>
                <c:pt idx="494">
                  <c:v>2.1557408561709437</c:v>
                </c:pt>
                <c:pt idx="495">
                  <c:v>2.1844324954450536</c:v>
                </c:pt>
                <c:pt idx="496">
                  <c:v>2.2117909686940904</c:v>
                </c:pt>
                <c:pt idx="497">
                  <c:v>2.2377984972966556</c:v>
                </c:pt>
                <c:pt idx="498">
                  <c:v>2.2624368830170702</c:v>
                </c:pt>
                <c:pt idx="499">
                  <c:v>2.2856876103542159</c:v>
                </c:pt>
                <c:pt idx="500">
                  <c:v>2.3075330820645763</c:v>
                </c:pt>
                <c:pt idx="501">
                  <c:v>2.3279598239760322</c:v>
                </c:pt>
                <c:pt idx="502">
                  <c:v>2.3469547960260013</c:v>
                </c:pt>
                <c:pt idx="503">
                  <c:v>2.3645042833285683</c:v>
                </c:pt>
                <c:pt idx="504">
                  <c:v>2.3805951090066668</c:v>
                </c:pt>
                <c:pt idx="505">
                  <c:v>2.3952178362760277</c:v>
                </c:pt>
                <c:pt idx="506">
                  <c:v>2.4083630933972993</c:v>
                </c:pt>
                <c:pt idx="507">
                  <c:v>2.420020491861655</c:v>
                </c:pt>
                <c:pt idx="508">
                  <c:v>2.4301809842867885</c:v>
                </c:pt>
                <c:pt idx="509">
                  <c:v>2.4388409553700106</c:v>
                </c:pt>
                <c:pt idx="510">
                  <c:v>2.4459897392457961</c:v>
                </c:pt>
                <c:pt idx="511">
                  <c:v>2.4516202831591793</c:v>
                </c:pt>
                <c:pt idx="512">
                  <c:v>2.4557318827094186</c:v>
                </c:pt>
                <c:pt idx="513">
                  <c:v>2.458317650564203</c:v>
                </c:pt>
                <c:pt idx="514">
                  <c:v>2.4593760426753919</c:v>
                </c:pt>
                <c:pt idx="515">
                  <c:v>2.4589069784378177</c:v>
                </c:pt>
                <c:pt idx="516">
                  <c:v>2.4569116168334397</c:v>
                </c:pt>
                <c:pt idx="517">
                  <c:v>2.4533867961257387</c:v>
                </c:pt>
                <c:pt idx="518">
                  <c:v>2.4483331803742927</c:v>
                </c:pt>
                <c:pt idx="519">
                  <c:v>2.4417568697475462</c:v>
                </c:pt>
                <c:pt idx="520">
                  <c:v>2.4336569399016796</c:v>
                </c:pt>
                <c:pt idx="521">
                  <c:v>2.4240381689137318</c:v>
                </c:pt>
                <c:pt idx="522">
                  <c:v>2.4129081097043352</c:v>
                </c:pt>
                <c:pt idx="523">
                  <c:v>2.400270342060026</c:v>
                </c:pt>
                <c:pt idx="524">
                  <c:v>2.3861335242514756</c:v>
                </c:pt>
                <c:pt idx="525">
                  <c:v>2.3705064423069597</c:v>
                </c:pt>
                <c:pt idx="526">
                  <c:v>2.3533990262985869</c:v>
                </c:pt>
                <c:pt idx="527">
                  <c:v>2.3348200091100342</c:v>
                </c:pt>
                <c:pt idx="528">
                  <c:v>2.3147802972169544</c:v>
                </c:pt>
                <c:pt idx="529">
                  <c:v>2.2932926527951203</c:v>
                </c:pt>
                <c:pt idx="530">
                  <c:v>2.2703682211789484</c:v>
                </c:pt>
                <c:pt idx="531">
                  <c:v>2.2460199465268054</c:v>
                </c:pt>
                <c:pt idx="532">
                  <c:v>2.2202634138618849</c:v>
                </c:pt>
                <c:pt idx="533">
                  <c:v>2.1931164935576311</c:v>
                </c:pt>
                <c:pt idx="534">
                  <c:v>2.1645967572157683</c:v>
                </c:pt>
                <c:pt idx="535">
                  <c:v>2.1347172072649614</c:v>
                </c:pt>
                <c:pt idx="536">
                  <c:v>2.1034986260690487</c:v>
                </c:pt>
                <c:pt idx="537">
                  <c:v>2.0709610382904091</c:v>
                </c:pt>
                <c:pt idx="538">
                  <c:v>2.0371237235900601</c:v>
                </c:pt>
                <c:pt idx="539">
                  <c:v>2.0020052998399125</c:v>
                </c:pt>
                <c:pt idx="540">
                  <c:v>1.9656312387496166</c:v>
                </c:pt>
                <c:pt idx="541">
                  <c:v>1.9280222144381516</c:v>
                </c:pt>
                <c:pt idx="542">
                  <c:v>1.8892010601516145</c:v>
                </c:pt>
                <c:pt idx="543">
                  <c:v>1.8491903437739288</c:v>
                </c:pt>
                <c:pt idx="544">
                  <c:v>1.8080187574962789</c:v>
                </c:pt>
                <c:pt idx="545">
                  <c:v>1.7657095274175729</c:v>
                </c:pt>
                <c:pt idx="546">
                  <c:v>1.722288554648669</c:v>
                </c:pt>
                <c:pt idx="547">
                  <c:v>1.6777840300660394</c:v>
                </c:pt>
                <c:pt idx="548">
                  <c:v>1.6322260128446628</c:v>
                </c:pt>
                <c:pt idx="549">
                  <c:v>1.5856386180060968</c:v>
                </c:pt>
                <c:pt idx="550">
                  <c:v>1.5380525248120167</c:v>
                </c:pt>
                <c:pt idx="551">
                  <c:v>1.4894997696485643</c:v>
                </c:pt>
                <c:pt idx="552">
                  <c:v>1.4400113283420211</c:v>
                </c:pt>
                <c:pt idx="553">
                  <c:v>1.3896171003448434</c:v>
                </c:pt>
                <c:pt idx="554">
                  <c:v>1.3383470598622704</c:v>
                </c:pt>
                <c:pt idx="555">
                  <c:v>1.2862344070501839</c:v>
                </c:pt>
                <c:pt idx="556">
                  <c:v>1.2333118524825668</c:v>
                </c:pt>
                <c:pt idx="557">
                  <c:v>1.1796116126306588</c:v>
                </c:pt>
                <c:pt idx="558">
                  <c:v>1.1251685908997877</c:v>
                </c:pt>
                <c:pt idx="559">
                  <c:v>1.0700178153468711</c:v>
                </c:pt>
                <c:pt idx="560">
                  <c:v>1.0141953354694191</c:v>
                </c:pt>
                <c:pt idx="561">
                  <c:v>0.95773371930293105</c:v>
                </c:pt>
                <c:pt idx="562">
                  <c:v>0.90067099133597517</c:v>
                </c:pt>
                <c:pt idx="563">
                  <c:v>0.84304333314779301</c:v>
                </c:pt>
                <c:pt idx="564">
                  <c:v>0.78488315795979313</c:v>
                </c:pt>
                <c:pt idx="565">
                  <c:v>0.72623127104883256</c:v>
                </c:pt>
                <c:pt idx="566">
                  <c:v>0.66712386653926936</c:v>
                </c:pt>
                <c:pt idx="567">
                  <c:v>0.6075952091275254</c:v>
                </c:pt>
                <c:pt idx="568">
                  <c:v>0.54768527890134322</c:v>
                </c:pt>
                <c:pt idx="569">
                  <c:v>0.48743360663237245</c:v>
                </c:pt>
                <c:pt idx="570">
                  <c:v>0.42687913877858819</c:v>
                </c:pt>
                <c:pt idx="571">
                  <c:v>0.36605701342418934</c:v>
                </c:pt>
                <c:pt idx="572">
                  <c:v>0.30500964603653175</c:v>
                </c:pt>
                <c:pt idx="573">
                  <c:v>0.2437738430345939</c:v>
                </c:pt>
                <c:pt idx="574">
                  <c:v>0.18238472509368045</c:v>
                </c:pt>
                <c:pt idx="575">
                  <c:v>0.12088546729755857</c:v>
                </c:pt>
                <c:pt idx="576">
                  <c:v>5.9314376207118276E-2</c:v>
                </c:pt>
                <c:pt idx="577">
                  <c:v>-2.290310903015787E-3</c:v>
                </c:pt>
                <c:pt idx="578">
                  <c:v>-6.3888395191503577E-2</c:v>
                </c:pt>
                <c:pt idx="579">
                  <c:v>-0.12543916326860091</c:v>
                </c:pt>
                <c:pt idx="580">
                  <c:v>-0.18690480648744354</c:v>
                </c:pt>
                <c:pt idx="581">
                  <c:v>-0.24824694063185698</c:v>
                </c:pt>
                <c:pt idx="582">
                  <c:v>-0.30942569273289688</c:v>
                </c:pt>
                <c:pt idx="583">
                  <c:v>-0.37040109140979238</c:v>
                </c:pt>
                <c:pt idx="584">
                  <c:v>-0.43113642454146317</c:v>
                </c:pt>
                <c:pt idx="585">
                  <c:v>-0.49159469573377729</c:v>
                </c:pt>
                <c:pt idx="586">
                  <c:v>-0.55173764915577672</c:v>
                </c:pt>
                <c:pt idx="587">
                  <c:v>-0.61152599330812829</c:v>
                </c:pt>
                <c:pt idx="588">
                  <c:v>-0.67091964392932457</c:v>
                </c:pt>
                <c:pt idx="589">
                  <c:v>-0.7298790816141707</c:v>
                </c:pt>
                <c:pt idx="590">
                  <c:v>-0.78836865879413964</c:v>
                </c:pt>
                <c:pt idx="591">
                  <c:v>-0.84635299261864327</c:v>
                </c:pt>
                <c:pt idx="592">
                  <c:v>-0.90379480991168759</c:v>
                </c:pt>
                <c:pt idx="593">
                  <c:v>-0.96065447158168571</c:v>
                </c:pt>
                <c:pt idx="594">
                  <c:v>-1.0168992743485419</c:v>
                </c:pt>
                <c:pt idx="595">
                  <c:v>-1.0724929031451975</c:v>
                </c:pt>
                <c:pt idx="596">
                  <c:v>-1.1273993155166802</c:v>
                </c:pt>
                <c:pt idx="597">
                  <c:v>-1.1815835331909328</c:v>
                </c:pt>
                <c:pt idx="598">
                  <c:v>-1.2350108849854899</c:v>
                </c:pt>
                <c:pt idx="599">
                  <c:v>-1.2876478180692958</c:v>
                </c:pt>
                <c:pt idx="600">
                  <c:v>-1.3394608774272949</c:v>
                </c:pt>
                <c:pt idx="601">
                  <c:v>-1.390416680566211</c:v>
                </c:pt>
                <c:pt idx="602">
                  <c:v>-1.4404828652538684</c:v>
                </c:pt>
                <c:pt idx="603">
                  <c:v>-1.4896280527073142</c:v>
                </c:pt>
                <c:pt idx="604">
                  <c:v>-1.5378209462731955</c:v>
                </c:pt>
                <c:pt idx="605">
                  <c:v>-1.5850305178398707</c:v>
                </c:pt>
                <c:pt idx="606">
                  <c:v>-1.6312270254719923</c:v>
                </c:pt>
                <c:pt idx="607">
                  <c:v>-1.6763811887068911</c:v>
                </c:pt>
                <c:pt idx="608">
                  <c:v>-1.7204649731941994</c:v>
                </c:pt>
                <c:pt idx="609">
                  <c:v>-1.7634506989946519</c:v>
                </c:pt>
                <c:pt idx="610">
                  <c:v>-1.805307810478648</c:v>
                </c:pt>
                <c:pt idx="611">
                  <c:v>-1.8460130859788708</c:v>
                </c:pt>
                <c:pt idx="612">
                  <c:v>-1.8855408530241453</c:v>
                </c:pt>
                <c:pt idx="613">
                  <c:v>-1.9238642163028903</c:v>
                </c:pt>
                <c:pt idx="614">
                  <c:v>-1.960957450037391</c:v>
                </c:pt>
                <c:pt idx="615">
                  <c:v>-1.996799183336089</c:v>
                </c:pt>
                <c:pt idx="616">
                  <c:v>-2.0313686838360061</c:v>
                </c:pt>
                <c:pt idx="617">
                  <c:v>-2.064644716054906</c:v>
                </c:pt>
                <c:pt idx="618">
                  <c:v>-2.096605610438099</c:v>
                </c:pt>
                <c:pt idx="619">
                  <c:v>-2.1272293673220317</c:v>
                </c:pt>
                <c:pt idx="620">
                  <c:v>-2.1564948940724769</c:v>
                </c:pt>
                <c:pt idx="621">
                  <c:v>-2.1843852115130908</c:v>
                </c:pt>
                <c:pt idx="622">
                  <c:v>-2.210883766577457</c:v>
                </c:pt>
                <c:pt idx="623">
                  <c:v>-2.2359733249881382</c:v>
                </c:pt>
                <c:pt idx="624">
                  <c:v>-2.2596371856985362</c:v>
                </c:pt>
                <c:pt idx="625">
                  <c:v>-2.2818623845832455</c:v>
                </c:pt>
                <c:pt idx="626">
                  <c:v>-2.3026360209925767</c:v>
                </c:pt>
                <c:pt idx="627">
                  <c:v>-2.3219441775361402</c:v>
                </c:pt>
                <c:pt idx="628">
                  <c:v>-2.3397742795713139</c:v>
                </c:pt>
                <c:pt idx="629">
                  <c:v>-2.3561191877429204</c:v>
                </c:pt>
                <c:pt idx="630">
                  <c:v>-2.3709647169205295</c:v>
                </c:pt>
                <c:pt idx="631">
                  <c:v>-2.3843003014443829</c:v>
                </c:pt>
                <c:pt idx="632">
                  <c:v>-2.396121731933218</c:v>
                </c:pt>
                <c:pt idx="633">
                  <c:v>-2.4064186255541467</c:v>
                </c:pt>
                <c:pt idx="634">
                  <c:v>-2.4151859537843952</c:v>
                </c:pt>
                <c:pt idx="635">
                  <c:v>-2.4224201641061729</c:v>
                </c:pt>
                <c:pt idx="636">
                  <c:v>-2.4281189576759661</c:v>
                </c:pt>
                <c:pt idx="637">
                  <c:v>-2.4322757305327865</c:v>
                </c:pt>
                <c:pt idx="638">
                  <c:v>-2.4348877216144191</c:v>
                </c:pt>
                <c:pt idx="639">
                  <c:v>-2.4359576245592289</c:v>
                </c:pt>
                <c:pt idx="640">
                  <c:v>-2.4354811285607072</c:v>
                </c:pt>
                <c:pt idx="641">
                  <c:v>-2.4334596467623175</c:v>
                </c:pt>
                <c:pt idx="642">
                  <c:v>-2.4298973901273335</c:v>
                </c:pt>
                <c:pt idx="643">
                  <c:v>-2.4247946208932118</c:v>
                </c:pt>
                <c:pt idx="644">
                  <c:v>-2.4181567056059268</c:v>
                </c:pt>
                <c:pt idx="645">
                  <c:v>-2.4099891657933448</c:v>
                </c:pt>
                <c:pt idx="646">
                  <c:v>-2.4002986956342944</c:v>
                </c:pt>
                <c:pt idx="647">
                  <c:v>-2.389090822091791</c:v>
                </c:pt>
                <c:pt idx="648">
                  <c:v>-2.376373277040702</c:v>
                </c:pt>
                <c:pt idx="649">
                  <c:v>-2.362155680704638</c:v>
                </c:pt>
                <c:pt idx="650">
                  <c:v>-2.3464460704240691</c:v>
                </c:pt>
                <c:pt idx="651">
                  <c:v>-2.3292543176115323</c:v>
                </c:pt>
                <c:pt idx="652">
                  <c:v>-2.3105929710622211</c:v>
                </c:pt>
                <c:pt idx="653">
                  <c:v>-2.2904769026883764</c:v>
                </c:pt>
                <c:pt idx="654">
                  <c:v>-2.2689207246251937</c:v>
                </c:pt>
                <c:pt idx="655">
                  <c:v>-2.245934520035596</c:v>
                </c:pt>
                <c:pt idx="656">
                  <c:v>-2.221536193402466</c:v>
                </c:pt>
                <c:pt idx="657">
                  <c:v>-2.1957429340533867</c:v>
                </c:pt>
                <c:pt idx="658">
                  <c:v>-2.1685712299990447</c:v>
                </c:pt>
                <c:pt idx="659">
                  <c:v>-2.1400369522603615</c:v>
                </c:pt>
                <c:pt idx="660">
                  <c:v>-2.1101628715861702</c:v>
                </c:pt>
                <c:pt idx="661">
                  <c:v>-2.0789670080914493</c:v>
                </c:pt>
                <c:pt idx="662">
                  <c:v>-2.0464695890168714</c:v>
                </c:pt>
                <c:pt idx="663">
                  <c:v>-2.0126906252563241</c:v>
                </c:pt>
                <c:pt idx="664">
                  <c:v>-1.9776563020173739</c:v>
                </c:pt>
                <c:pt idx="665">
                  <c:v>-1.9413873893873566</c:v>
                </c:pt>
                <c:pt idx="666">
                  <c:v>-1.9039073843763932</c:v>
                </c:pt>
                <c:pt idx="667">
                  <c:v>-1.8652421265840395</c:v>
                </c:pt>
                <c:pt idx="668">
                  <c:v>-1.8254193776175249</c:v>
                </c:pt>
                <c:pt idx="669">
                  <c:v>-1.7844610094986206</c:v>
                </c:pt>
                <c:pt idx="670">
                  <c:v>-1.7423955138881042</c:v>
                </c:pt>
                <c:pt idx="671">
                  <c:v>-1.6992527957735193</c:v>
                </c:pt>
                <c:pt idx="672">
                  <c:v>-1.6550617565599737</c:v>
                </c:pt>
                <c:pt idx="673">
                  <c:v>-1.6098502790032592</c:v>
                </c:pt>
                <c:pt idx="674">
                  <c:v>-1.5636463790548085</c:v>
                </c:pt>
                <c:pt idx="675">
                  <c:v>-1.5164813577493437</c:v>
                </c:pt>
                <c:pt idx="676">
                  <c:v>-1.4683860863329101</c:v>
                </c:pt>
                <c:pt idx="677">
                  <c:v>-1.4193910023736835</c:v>
                </c:pt>
                <c:pt idx="678">
                  <c:v>-1.3695292914007815</c:v>
                </c:pt>
                <c:pt idx="679">
                  <c:v>-1.3188343251945545</c:v>
                </c:pt>
                <c:pt idx="680">
                  <c:v>-1.2673405591183542</c:v>
                </c:pt>
                <c:pt idx="681">
                  <c:v>-1.2150790297290728</c:v>
                </c:pt>
                <c:pt idx="682">
                  <c:v>-1.1620862931752545</c:v>
                </c:pt>
                <c:pt idx="683">
                  <c:v>-1.1083971262876333</c:v>
                </c:pt>
                <c:pt idx="684">
                  <c:v>-1.0540426015535405</c:v>
                </c:pt>
                <c:pt idx="685">
                  <c:v>-0.99906224792243581</c:v>
                </c:pt>
                <c:pt idx="686">
                  <c:v>-0.94349104796028882</c:v>
                </c:pt>
                <c:pt idx="687">
                  <c:v>-0.88736211990566605</c:v>
                </c:pt>
                <c:pt idx="688">
                  <c:v>-0.83071436279023725</c:v>
                </c:pt>
                <c:pt idx="689">
                  <c:v>-0.77358629200196583</c:v>
                </c:pt>
                <c:pt idx="690">
                  <c:v>-0.71601590452769892</c:v>
                </c:pt>
                <c:pt idx="691">
                  <c:v>-0.65803745510271983</c:v>
                </c:pt>
                <c:pt idx="692">
                  <c:v>-0.59969254214658374</c:v>
                </c:pt>
                <c:pt idx="693">
                  <c:v>-0.54101722148021003</c:v>
                </c:pt>
                <c:pt idx="694">
                  <c:v>-0.48204592974858879</c:v>
                </c:pt>
                <c:pt idx="695">
                  <c:v>-0.42282122466052902</c:v>
                </c:pt>
                <c:pt idx="696">
                  <c:v>-0.36338086211463755</c:v>
                </c:pt>
                <c:pt idx="697">
                  <c:v>-0.30376259546272633</c:v>
                </c:pt>
                <c:pt idx="698">
                  <c:v>-0.24400620635962267</c:v>
                </c:pt>
                <c:pt idx="699">
                  <c:v>-0.18415205771144161</c:v>
                </c:pt>
                <c:pt idx="700">
                  <c:v>-0.12423767432091802</c:v>
                </c:pt>
                <c:pt idx="701">
                  <c:v>-6.4301223106391692E-2</c:v>
                </c:pt>
                <c:pt idx="702">
                  <c:v>-4.3824261622520911E-3</c:v>
                </c:pt>
                <c:pt idx="703">
                  <c:v>5.5478829734464705E-2</c:v>
                </c:pt>
                <c:pt idx="704">
                  <c:v>0.11524585097761482</c:v>
                </c:pt>
                <c:pt idx="705">
                  <c:v>0.17488159381034868</c:v>
                </c:pt>
                <c:pt idx="706">
                  <c:v>0.2343476894014184</c:v>
                </c:pt>
                <c:pt idx="707">
                  <c:v>0.29360466788282463</c:v>
                </c:pt>
                <c:pt idx="708">
                  <c:v>0.3526122015534619</c:v>
                </c:pt>
                <c:pt idx="709">
                  <c:v>0.41133046282372349</c:v>
                </c:pt>
                <c:pt idx="710">
                  <c:v>0.46972343154994561</c:v>
                </c:pt>
                <c:pt idx="711">
                  <c:v>0.52775528829776397</c:v>
                </c:pt>
                <c:pt idx="712">
                  <c:v>0.58538825970833153</c:v>
                </c:pt>
                <c:pt idx="713">
                  <c:v>0.64258214334516095</c:v>
                </c:pt>
                <c:pt idx="714">
                  <c:v>0.69930360988527529</c:v>
                </c:pt>
                <c:pt idx="715">
                  <c:v>0.75551565601146475</c:v>
                </c:pt>
                <c:pt idx="716">
                  <c:v>0.81118148932870193</c:v>
                </c:pt>
                <c:pt idx="717">
                  <c:v>0.86626532047822769</c:v>
                </c:pt>
                <c:pt idx="718">
                  <c:v>0.92073160661343723</c:v>
                </c:pt>
                <c:pt idx="719">
                  <c:v>0.97454586325631398</c:v>
                </c:pt>
                <c:pt idx="720">
                  <c:v>1.0276736443817169</c:v>
                </c:pt>
                <c:pt idx="721">
                  <c:v>1.0800805177675235</c:v>
                </c:pt>
                <c:pt idx="722">
                  <c:v>1.1317330134028667</c:v>
                </c:pt>
                <c:pt idx="723">
                  <c:v>1.1825985873689633</c:v>
                </c:pt>
                <c:pt idx="724">
                  <c:v>1.2326447212358704</c:v>
                </c:pt>
                <c:pt idx="725">
                  <c:v>1.2818391092141508</c:v>
                </c:pt>
                <c:pt idx="726">
                  <c:v>1.3301506765516571</c:v>
                </c:pt>
                <c:pt idx="727">
                  <c:v>1.3775487556148283</c:v>
                </c:pt>
                <c:pt idx="728">
                  <c:v>1.4240038713346814</c:v>
                </c:pt>
                <c:pt idx="729">
                  <c:v>1.4694868503337413</c:v>
                </c:pt>
                <c:pt idx="730">
                  <c:v>1.5139655916738752</c:v>
                </c:pt>
                <c:pt idx="731">
                  <c:v>1.5574152773784176</c:v>
                </c:pt>
                <c:pt idx="732">
                  <c:v>1.5998085885560205</c:v>
                </c:pt>
                <c:pt idx="733">
                  <c:v>1.6411169342734935</c:v>
                </c:pt>
                <c:pt idx="734">
                  <c:v>1.6813128448589763</c:v>
                </c:pt>
                <c:pt idx="735">
                  <c:v>1.7203731582012725</c:v>
                </c:pt>
                <c:pt idx="736">
                  <c:v>1.7582753043582418</c:v>
                </c:pt>
                <c:pt idx="737">
                  <c:v>1.7949961648920292</c:v>
                </c:pt>
                <c:pt idx="738">
                  <c:v>1.8305121429164908</c:v>
                </c:pt>
                <c:pt idx="739">
                  <c:v>1.8647992680780723</c:v>
                </c:pt>
                <c:pt idx="740">
                  <c:v>1.8978344347272724</c:v>
                </c:pt>
                <c:pt idx="741">
                  <c:v>1.9295986093964839</c:v>
                </c:pt>
                <c:pt idx="742">
                  <c:v>1.9600731445161121</c:v>
                </c:pt>
                <c:pt idx="743">
                  <c:v>1.9892386721725595</c:v>
                </c:pt>
                <c:pt idx="744">
                  <c:v>2.0170763196430439</c:v>
                </c:pt>
                <c:pt idx="745">
                  <c:v>2.0435709141923364</c:v>
                </c:pt>
                <c:pt idx="746">
                  <c:v>2.0687073107468041</c:v>
                </c:pt>
                <c:pt idx="747">
                  <c:v>2.092469312809921</c:v>
                </c:pt>
                <c:pt idx="748">
                  <c:v>2.1148420330944249</c:v>
                </c:pt>
                <c:pt idx="749">
                  <c:v>2.1358159872172955</c:v>
                </c:pt>
                <c:pt idx="750">
                  <c:v>2.1553746138028562</c:v>
                </c:pt>
                <c:pt idx="751">
                  <c:v>2.1735049409048304</c:v>
                </c:pt>
                <c:pt idx="752">
                  <c:v>2.1902003240000489</c:v>
                </c:pt>
                <c:pt idx="753">
                  <c:v>2.2054479174530686</c:v>
                </c:pt>
                <c:pt idx="754">
                  <c:v>2.2192402034813976</c:v>
                </c:pt>
                <c:pt idx="755">
                  <c:v>2.2315711150616262</c:v>
                </c:pt>
                <c:pt idx="756">
                  <c:v>2.2424358148174686</c:v>
                </c:pt>
                <c:pt idx="757">
                  <c:v>2.2518251374534617</c:v>
                </c:pt>
                <c:pt idx="758">
                  <c:v>2.2597337390029542</c:v>
                </c:pt>
                <c:pt idx="759">
                  <c:v>2.266161709867256</c:v>
                </c:pt>
                <c:pt idx="760">
                  <c:v>2.271102116912616</c:v>
                </c:pt>
                <c:pt idx="761">
                  <c:v>2.2745537331119796</c:v>
                </c:pt>
                <c:pt idx="762">
                  <c:v>2.2765181126656571</c:v>
                </c:pt>
                <c:pt idx="763">
                  <c:v>2.2769928457098469</c:v>
                </c:pt>
                <c:pt idx="764">
                  <c:v>2.2759806126078792</c:v>
                </c:pt>
                <c:pt idx="765">
                  <c:v>2.2734842358826937</c:v>
                </c:pt>
                <c:pt idx="766">
                  <c:v>2.2695076991466427</c:v>
                </c:pt>
                <c:pt idx="767">
                  <c:v>2.2640538084963633</c:v>
                </c:pt>
                <c:pt idx="768">
                  <c:v>2.2571275659027328</c:v>
                </c:pt>
                <c:pt idx="769">
                  <c:v>2.248735853909734</c:v>
                </c:pt>
                <c:pt idx="770">
                  <c:v>2.23888396566407</c:v>
                </c:pt>
                <c:pt idx="771">
                  <c:v>2.2275790231304038</c:v>
                </c:pt>
                <c:pt idx="772">
                  <c:v>2.2148308216603709</c:v>
                </c:pt>
                <c:pt idx="773">
                  <c:v>2.20065147698286</c:v>
                </c:pt>
                <c:pt idx="774">
                  <c:v>2.1850528435629797</c:v>
                </c:pt>
                <c:pt idx="775">
                  <c:v>2.1680422466562987</c:v>
                </c:pt>
                <c:pt idx="776">
                  <c:v>2.1496348338466387</c:v>
                </c:pt>
                <c:pt idx="777">
                  <c:v>2.1298450398116375</c:v>
                </c:pt>
                <c:pt idx="778">
                  <c:v>2.108686601396967</c:v>
                </c:pt>
                <c:pt idx="779">
                  <c:v>2.0861726431734597</c:v>
                </c:pt>
                <c:pt idx="780">
                  <c:v>2.0623231953787329</c:v>
                </c:pt>
                <c:pt idx="781">
                  <c:v>2.037153544772488</c:v>
                </c:pt>
                <c:pt idx="782">
                  <c:v>2.0106811936059441</c:v>
                </c:pt>
                <c:pt idx="783">
                  <c:v>1.9829234373513434</c:v>
                </c:pt>
                <c:pt idx="784">
                  <c:v>1.953903756556246</c:v>
                </c:pt>
                <c:pt idx="785">
                  <c:v>1.9236402285944341</c:v>
                </c:pt>
                <c:pt idx="786">
                  <c:v>1.8921536708846416</c:v>
                </c:pt>
                <c:pt idx="787">
                  <c:v>1.8594672577228386</c:v>
                </c:pt>
                <c:pt idx="788">
                  <c:v>1.8256061008560265</c:v>
                </c:pt>
                <c:pt idx="789">
                  <c:v>1.7905894390336698</c:v>
                </c:pt>
                <c:pt idx="790">
                  <c:v>1.7544431483655127</c:v>
                </c:pt>
                <c:pt idx="791">
                  <c:v>1.7171945371309552</c:v>
                </c:pt>
                <c:pt idx="792">
                  <c:v>1.678869929979232</c:v>
                </c:pt>
                <c:pt idx="793">
                  <c:v>1.6394946539591013</c:v>
                </c:pt>
                <c:pt idx="794">
                  <c:v>1.5990941914474146</c:v>
                </c:pt>
                <c:pt idx="795">
                  <c:v>1.5576973331066282</c:v>
                </c:pt>
                <c:pt idx="796">
                  <c:v>1.5153324640688663</c:v>
                </c:pt>
                <c:pt idx="797">
                  <c:v>1.4720275610880378</c:v>
                </c:pt>
                <c:pt idx="798">
                  <c:v>1.4278133752053188</c:v>
                </c:pt>
                <c:pt idx="799">
                  <c:v>1.38272087105069</c:v>
                </c:pt>
                <c:pt idx="800">
                  <c:v>1.3367821251703631</c:v>
                </c:pt>
                <c:pt idx="801">
                  <c:v>1.290025824616664</c:v>
                </c:pt>
                <c:pt idx="802">
                  <c:v>1.2424862063093194</c:v>
                </c:pt>
                <c:pt idx="803">
                  <c:v>1.194195759072092</c:v>
                </c:pt>
                <c:pt idx="804">
                  <c:v>1.1451832995360129</c:v>
                </c:pt>
                <c:pt idx="805">
                  <c:v>1.0954861338564459</c:v>
                </c:pt>
                <c:pt idx="806">
                  <c:v>1.0451370557605322</c:v>
                </c:pt>
                <c:pt idx="807">
                  <c:v>0.99416702947868085</c:v>
                </c:pt>
                <c:pt idx="808">
                  <c:v>0.94261283572127907</c:v>
                </c:pt>
                <c:pt idx="809">
                  <c:v>0.8905109080795548</c:v>
                </c:pt>
                <c:pt idx="810">
                  <c:v>0.83789719908627935</c:v>
                </c:pt>
                <c:pt idx="811">
                  <c:v>0.78480395716407403</c:v>
                </c:pt>
                <c:pt idx="812">
                  <c:v>0.73127081333995569</c:v>
                </c:pt>
                <c:pt idx="813">
                  <c:v>0.67733189572123509</c:v>
                </c:pt>
                <c:pt idx="814">
                  <c:v>0.62301975365623319</c:v>
                </c:pt>
                <c:pt idx="815">
                  <c:v>0.56837509869172476</c:v>
                </c:pt>
                <c:pt idx="816">
                  <c:v>0.51343388239538568</c:v>
                </c:pt>
                <c:pt idx="817">
                  <c:v>0.45823209629465256</c:v>
                </c:pt>
                <c:pt idx="818">
                  <c:v>0.40280780338047045</c:v>
                </c:pt>
                <c:pt idx="819">
                  <c:v>0.34719969168785275</c:v>
                </c:pt>
                <c:pt idx="820">
                  <c:v>0.29144365555169255</c:v>
                </c:pt>
                <c:pt idx="821">
                  <c:v>0.23557627641407017</c:v>
                </c:pt>
                <c:pt idx="822">
                  <c:v>0.17963573645089689</c:v>
                </c:pt>
                <c:pt idx="823">
                  <c:v>0.12366042862208568</c:v>
                </c:pt>
                <c:pt idx="824">
                  <c:v>6.7685599339087382E-2</c:v>
                </c:pt>
                <c:pt idx="825">
                  <c:v>1.174689228490591E-2</c:v>
                </c:pt>
                <c:pt idx="826">
                  <c:v>-4.4118676187036548E-2</c:v>
                </c:pt>
                <c:pt idx="827">
                  <c:v>-9.9872940638071839E-2</c:v>
                </c:pt>
                <c:pt idx="828">
                  <c:v>-0.155476829318941</c:v>
                </c:pt>
                <c:pt idx="829">
                  <c:v>-0.21089172170849874</c:v>
                </c:pt>
                <c:pt idx="830">
                  <c:v>-0.26608275546576188</c:v>
                </c:pt>
                <c:pt idx="831">
                  <c:v>-0.32101521933443672</c:v>
                </c:pt>
                <c:pt idx="832">
                  <c:v>-0.37565239817367979</c:v>
                </c:pt>
                <c:pt idx="833">
                  <c:v>-0.42995509749347222</c:v>
                </c:pt>
                <c:pt idx="834">
                  <c:v>-0.48389094535773136</c:v>
                </c:pt>
                <c:pt idx="835">
                  <c:v>-0.53742384501238838</c:v>
                </c:pt>
                <c:pt idx="836">
                  <c:v>-0.59051785956154013</c:v>
                </c:pt>
                <c:pt idx="837">
                  <c:v>-0.64313800386507924</c:v>
                </c:pt>
                <c:pt idx="838">
                  <c:v>-0.69524948782178386</c:v>
                </c:pt>
                <c:pt idx="839">
                  <c:v>-0.7468185280571632</c:v>
                </c:pt>
                <c:pt idx="840">
                  <c:v>-0.79781132786276365</c:v>
                </c:pt>
                <c:pt idx="841">
                  <c:v>-0.84819405242529977</c:v>
                </c:pt>
                <c:pt idx="842">
                  <c:v>-0.89793377713771905</c:v>
                </c:pt>
                <c:pt idx="843">
                  <c:v>-0.9469984514064933</c:v>
                </c:pt>
                <c:pt idx="844">
                  <c:v>-0.99535599799885821</c:v>
                </c:pt>
                <c:pt idx="845">
                  <c:v>-1.0429745001684154</c:v>
                </c:pt>
                <c:pt idx="846">
                  <c:v>-1.089823220049615</c:v>
                </c:pt>
                <c:pt idx="847">
                  <c:v>-1.135871774760143</c:v>
                </c:pt>
                <c:pt idx="848">
                  <c:v>-1.1810909218917103</c:v>
                </c:pt>
                <c:pt idx="849">
                  <c:v>-1.2254516687049155</c:v>
                </c:pt>
                <c:pt idx="850">
                  <c:v>-1.2689220429683552</c:v>
                </c:pt>
                <c:pt idx="851">
                  <c:v>-1.3114773035951446</c:v>
                </c:pt>
                <c:pt idx="852">
                  <c:v>-1.3530901569042006</c:v>
                </c:pt>
                <c:pt idx="853">
                  <c:v>-1.3937319856534141</c:v>
                </c:pt>
                <c:pt idx="854">
                  <c:v>-1.4333752425255977</c:v>
                </c:pt>
                <c:pt idx="855">
                  <c:v>-1.4719966366337305</c:v>
                </c:pt>
                <c:pt idx="856">
                  <c:v>-1.5095734183569518</c:v>
                </c:pt>
                <c:pt idx="857">
                  <c:v>-1.5460822389261661</c:v>
                </c:pt>
                <c:pt idx="858">
                  <c:v>-1.5814992207436247</c:v>
                </c:pt>
                <c:pt idx="859">
                  <c:v>-1.6158000626577667</c:v>
                </c:pt>
                <c:pt idx="860">
                  <c:v>-1.6489612784504333</c:v>
                </c:pt>
                <c:pt idx="861">
                  <c:v>-1.680963404651721</c:v>
                </c:pt>
                <c:pt idx="862">
                  <c:v>-1.7117873146143612</c:v>
                </c:pt>
                <c:pt idx="863">
                  <c:v>-1.7414131126509858</c:v>
                </c:pt>
                <c:pt idx="864">
                  <c:v>-1.7698213499688136</c:v>
                </c:pt>
                <c:pt idx="865">
                  <c:v>-1.7969962298868314</c:v>
                </c:pt>
                <c:pt idx="866">
                  <c:v>-1.8229219359504381</c:v>
                </c:pt>
                <c:pt idx="867">
                  <c:v>-1.8475815533075457</c:v>
                </c:pt>
                <c:pt idx="868">
                  <c:v>-1.8709594298209573</c:v>
                </c:pt>
                <c:pt idx="869">
                  <c:v>-1.8930452702629508</c:v>
                </c:pt>
                <c:pt idx="870">
                  <c:v>-1.9138216569371251</c:v>
                </c:pt>
                <c:pt idx="871">
                  <c:v>-1.93327471663797</c:v>
                </c:pt>
                <c:pt idx="872">
                  <c:v>-1.9513968592005917</c:v>
                </c:pt>
                <c:pt idx="873">
                  <c:v>-1.9681742495395376</c:v>
                </c:pt>
                <c:pt idx="874">
                  <c:v>-1.9835983372060917</c:v>
                </c:pt>
                <c:pt idx="875">
                  <c:v>-1.9976619799039932</c:v>
                </c:pt>
                <c:pt idx="876">
                  <c:v>-2.0103592230043126</c:v>
                </c:pt>
                <c:pt idx="877">
                  <c:v>-2.0216797426228035</c:v>
                </c:pt>
                <c:pt idx="878">
                  <c:v>-2.0316169955280983</c:v>
                </c:pt>
                <c:pt idx="879">
                  <c:v>-2.0401698328572007</c:v>
                </c:pt>
                <c:pt idx="880">
                  <c:v>-2.0473300429046186</c:v>
                </c:pt>
                <c:pt idx="881">
                  <c:v>-2.0530950814717781</c:v>
                </c:pt>
                <c:pt idx="882">
                  <c:v>-2.0574651477102672</c:v>
                </c:pt>
                <c:pt idx="883">
                  <c:v>-2.0604364395678423</c:v>
                </c:pt>
                <c:pt idx="884">
                  <c:v>-2.0620102088312575</c:v>
                </c:pt>
                <c:pt idx="885">
                  <c:v>-2.0621878138244081</c:v>
                </c:pt>
                <c:pt idx="886">
                  <c:v>-2.0609717391172264</c:v>
                </c:pt>
                <c:pt idx="887">
                  <c:v>-2.0583632577129025</c:v>
                </c:pt>
                <c:pt idx="888">
                  <c:v>-2.0543658052427731</c:v>
                </c:pt>
                <c:pt idx="889">
                  <c:v>-2.0489846654825881</c:v>
                </c:pt>
                <c:pt idx="890">
                  <c:v>-2.0422235012113679</c:v>
                </c:pt>
                <c:pt idx="891">
                  <c:v>-2.0340877732674296</c:v>
                </c:pt>
                <c:pt idx="892">
                  <c:v>-2.0245855859692536</c:v>
                </c:pt>
                <c:pt idx="893">
                  <c:v>-2.013727334968292</c:v>
                </c:pt>
                <c:pt idx="894">
                  <c:v>-2.0015231264807007</c:v>
                </c:pt>
                <c:pt idx="895">
                  <c:v>-1.9879785102242116</c:v>
                </c:pt>
                <c:pt idx="896">
                  <c:v>-1.9731068318478533</c:v>
                </c:pt>
                <c:pt idx="897">
                  <c:v>-1.9569206985984433</c:v>
                </c:pt>
                <c:pt idx="898">
                  <c:v>-1.939431995304266</c:v>
                </c:pt>
                <c:pt idx="899">
                  <c:v>-1.9206519708497187</c:v>
                </c:pt>
                <c:pt idx="900">
                  <c:v>-1.9005987570420486</c:v>
                </c:pt>
                <c:pt idx="901">
                  <c:v>-1.8792857203990314</c:v>
                </c:pt>
                <c:pt idx="902">
                  <c:v>-1.8567284220574312</c:v>
                </c:pt>
                <c:pt idx="903">
                  <c:v>-1.832942196448015</c:v>
                </c:pt>
                <c:pt idx="904">
                  <c:v>-1.80794854410095</c:v>
                </c:pt>
                <c:pt idx="905">
                  <c:v>-1.7817635443534674</c:v>
                </c:pt>
                <c:pt idx="906">
                  <c:v>-1.754405999530104</c:v>
                </c:pt>
                <c:pt idx="907">
                  <c:v>-1.7258970527411686</c:v>
                </c:pt>
                <c:pt idx="908">
                  <c:v>-1.6962597694266583</c:v>
                </c:pt>
                <c:pt idx="909">
                  <c:v>-1.6655113278814333</c:v>
                </c:pt>
                <c:pt idx="910">
                  <c:v>-1.6336755305900057</c:v>
                </c:pt>
                <c:pt idx="911">
                  <c:v>-1.6007776000154756</c:v>
                </c:pt>
                <c:pt idx="912">
                  <c:v>-1.5668417637815839</c:v>
                </c:pt>
                <c:pt idx="913">
                  <c:v>-1.5318912416860733</c:v>
                </c:pt>
                <c:pt idx="914">
                  <c:v>-1.4959493996142492</c:v>
                </c:pt>
                <c:pt idx="915">
                  <c:v>-1.4590429034824022</c:v>
                </c:pt>
                <c:pt idx="916">
                  <c:v>-1.4211980064082153</c:v>
                </c:pt>
                <c:pt idx="917">
                  <c:v>-1.3824405468492598</c:v>
                </c:pt>
                <c:pt idx="918">
                  <c:v>-1.3427991322543833</c:v>
                </c:pt>
                <c:pt idx="919">
                  <c:v>-1.302302579350247</c:v>
                </c:pt>
                <c:pt idx="920">
                  <c:v>-1.2609808134525811</c:v>
                </c:pt>
                <c:pt idx="921">
                  <c:v>-1.2188603680378463</c:v>
                </c:pt>
                <c:pt idx="922">
                  <c:v>-1.1759733250843536</c:v>
                </c:pt>
                <c:pt idx="923">
                  <c:v>-1.1323500180859798</c:v>
                </c:pt>
                <c:pt idx="924">
                  <c:v>-1.0880171089294548</c:v>
                </c:pt>
                <c:pt idx="925">
                  <c:v>-1.0430097505819045</c:v>
                </c:pt>
                <c:pt idx="926">
                  <c:v>-0.99735858610497174</c:v>
                </c:pt>
                <c:pt idx="927">
                  <c:v>-0.95109243254848719</c:v>
                </c:pt>
                <c:pt idx="928">
                  <c:v>-0.90424592788472036</c:v>
                </c:pt>
                <c:pt idx="929">
                  <c:v>-0.85685336836152126</c:v>
                </c:pt>
                <c:pt idx="930">
                  <c:v>-0.8089485755097392</c:v>
                </c:pt>
                <c:pt idx="931">
                  <c:v>-0.76056167403218511</c:v>
                </c:pt>
                <c:pt idx="932">
                  <c:v>-0.71173017945256623</c:v>
                </c:pt>
                <c:pt idx="933">
                  <c:v>-0.66248611351866948</c:v>
                </c:pt>
                <c:pt idx="934">
                  <c:v>-0.6128599292836272</c:v>
                </c:pt>
                <c:pt idx="935">
                  <c:v>-0.56289025297574857</c:v>
                </c:pt>
                <c:pt idx="936">
                  <c:v>-0.51261096272579187</c:v>
                </c:pt>
                <c:pt idx="937">
                  <c:v>-0.46205598940214082</c:v>
                </c:pt>
                <c:pt idx="938">
                  <c:v>-0.41126134900209266</c:v>
                </c:pt>
                <c:pt idx="939">
                  <c:v>-0.36026369711088918</c:v>
                </c:pt>
                <c:pt idx="940">
                  <c:v>-0.3090969110264799</c:v>
                </c:pt>
                <c:pt idx="941">
                  <c:v>-0.25779557142596893</c:v>
                </c:pt>
                <c:pt idx="942">
                  <c:v>-0.20639587684121133</c:v>
                </c:pt>
                <c:pt idx="943">
                  <c:v>-0.15493425454738974</c:v>
                </c:pt>
                <c:pt idx="944">
                  <c:v>-0.10344400405800586</c:v>
                </c:pt>
                <c:pt idx="945">
                  <c:v>-5.1958841761126924E-2</c:v>
                </c:pt>
                <c:pt idx="946">
                  <c:v>-5.1387712313152119E-4</c:v>
                </c:pt>
                <c:pt idx="947">
                  <c:v>5.0854610103891862E-2</c:v>
                </c:pt>
                <c:pt idx="948">
                  <c:v>0.10210941187588977</c:v>
                </c:pt>
                <c:pt idx="949">
                  <c:v>0.15321374862765869</c:v>
                </c:pt>
                <c:pt idx="950">
                  <c:v>0.20413457546952574</c:v>
                </c:pt>
                <c:pt idx="951">
                  <c:v>0.25483897434960118</c:v>
                </c:pt>
                <c:pt idx="952">
                  <c:v>0.30529199835598325</c:v>
                </c:pt>
                <c:pt idx="953">
                  <c:v>0.35545619553677943</c:v>
                </c:pt>
                <c:pt idx="954">
                  <c:v>0.40530091010233948</c:v>
                </c:pt>
                <c:pt idx="955">
                  <c:v>0.45479173436640385</c:v>
                </c:pt>
                <c:pt idx="956">
                  <c:v>0.50389439274980974</c:v>
                </c:pt>
                <c:pt idx="957">
                  <c:v>0.55257553302060325</c:v>
                </c:pt>
                <c:pt idx="958">
                  <c:v>0.60080196893449622</c:v>
                </c:pt>
                <c:pt idx="959">
                  <c:v>0.64854149129535243</c:v>
                </c:pt>
                <c:pt idx="960">
                  <c:v>0.69576184728260904</c:v>
                </c:pt>
                <c:pt idx="961">
                  <c:v>0.74243071508425118</c:v>
                </c:pt>
                <c:pt idx="962">
                  <c:v>0.78851665162758811</c:v>
                </c:pt>
                <c:pt idx="963">
                  <c:v>0.8339890558225288</c:v>
                </c:pt>
                <c:pt idx="964">
                  <c:v>0.87881726736085874</c:v>
                </c:pt>
                <c:pt idx="965">
                  <c:v>0.92297075331061096</c:v>
                </c:pt>
                <c:pt idx="966">
                  <c:v>0.96642012599619609</c:v>
                </c:pt>
                <c:pt idx="967">
                  <c:v>1.0091363186027125</c:v>
                </c:pt>
                <c:pt idx="968">
                  <c:v>1.0510913701865054</c:v>
                </c:pt>
                <c:pt idx="969">
                  <c:v>1.092257534406369</c:v>
                </c:pt>
                <c:pt idx="970">
                  <c:v>1.1326040499166443</c:v>
                </c:pt>
                <c:pt idx="971">
                  <c:v>1.1721073505753223</c:v>
                </c:pt>
                <c:pt idx="972">
                  <c:v>1.2107412812942648</c:v>
                </c:pt>
                <c:pt idx="973">
                  <c:v>1.2484783266793871</c:v>
                </c:pt>
                <c:pt idx="974">
                  <c:v>1.2852920041412728</c:v>
                </c:pt>
                <c:pt idx="975">
                  <c:v>1.3211600500432368</c:v>
                </c:pt>
                <c:pt idx="976">
                  <c:v>1.3560607041981776</c:v>
                </c:pt>
                <c:pt idx="977">
                  <c:v>1.3899715691332393</c:v>
                </c:pt>
                <c:pt idx="978">
                  <c:v>1.4228696801066916</c:v>
                </c:pt>
                <c:pt idx="979">
                  <c:v>1.4547316100985375</c:v>
                </c:pt>
                <c:pt idx="980">
                  <c:v>1.4855347080317738</c:v>
                </c:pt>
                <c:pt idx="981">
                  <c:v>1.5152603063398484</c:v>
                </c:pt>
                <c:pt idx="982">
                  <c:v>1.5438900348122064</c:v>
                </c:pt>
                <c:pt idx="983">
                  <c:v>1.5714047145212167</c:v>
                </c:pt>
                <c:pt idx="984">
                  <c:v>1.5977855735651139</c:v>
                </c:pt>
                <c:pt idx="985">
                  <c:v>1.6230174521122263</c:v>
                </c:pt>
                <c:pt idx="986">
                  <c:v>1.6470851303610856</c:v>
                </c:pt>
                <c:pt idx="987">
                  <c:v>1.6699722497808098</c:v>
                </c:pt>
                <c:pt idx="988">
                  <c:v>1.6916636741063813</c:v>
                </c:pt>
                <c:pt idx="989">
                  <c:v>1.7121495834347189</c:v>
                </c:pt>
                <c:pt idx="990">
                  <c:v>1.7314129947666879</c:v>
                </c:pt>
                <c:pt idx="991">
                  <c:v>1.7494404289054954</c:v>
                </c:pt>
                <c:pt idx="992">
                  <c:v>1.7662246489636071</c:v>
                </c:pt>
                <c:pt idx="993">
                  <c:v>1.7817521323775685</c:v>
                </c:pt>
                <c:pt idx="994">
                  <c:v>1.7960146004595174</c:v>
                </c:pt>
                <c:pt idx="995">
                  <c:v>1.8090051419256941</c:v>
                </c:pt>
                <c:pt idx="996">
                  <c:v>1.8207179924423627</c:v>
                </c:pt>
                <c:pt idx="997">
                  <c:v>1.8311429777525785</c:v>
                </c:pt>
                <c:pt idx="998">
                  <c:v>1.8402736636518644</c:v>
                </c:pt>
                <c:pt idx="999">
                  <c:v>1.8481089697894322</c:v>
                </c:pt>
                <c:pt idx="1000">
                  <c:v>1.8546407125608992</c:v>
                </c:pt>
                <c:pt idx="1001">
                  <c:v>1.8598663355792431</c:v>
                </c:pt>
                <c:pt idx="1002">
                  <c:v>1.863785985657451</c:v>
                </c:pt>
                <c:pt idx="1003">
                  <c:v>1.8663957684113957</c:v>
                </c:pt>
                <c:pt idx="1004">
                  <c:v>1.867696803477263</c:v>
                </c:pt>
                <c:pt idx="1005">
                  <c:v>1.8676902774015525</c:v>
                </c:pt>
                <c:pt idx="1006">
                  <c:v>1.8663784635591327</c:v>
                </c:pt>
                <c:pt idx="1007">
                  <c:v>1.8637623845666866</c:v>
                </c:pt>
                <c:pt idx="1008">
                  <c:v>1.859845186720809</c:v>
                </c:pt>
                <c:pt idx="1009">
                  <c:v>1.854631825774212</c:v>
                </c:pt>
                <c:pt idx="1010">
                  <c:v>1.8481255980711184</c:v>
                </c:pt>
                <c:pt idx="1011">
                  <c:v>1.8403315598962606</c:v>
                </c:pt>
                <c:pt idx="1012">
                  <c:v>1.8312573732049309</c:v>
                </c:pt>
                <c:pt idx="1013">
                  <c:v>1.820912953801042</c:v>
                </c:pt>
                <c:pt idx="1014">
                  <c:v>1.8093078909099225</c:v>
                </c:pt>
                <c:pt idx="1015">
                  <c:v>1.7964471804718685</c:v>
                </c:pt>
                <c:pt idx="1016">
                  <c:v>1.7823435779440044</c:v>
                </c:pt>
                <c:pt idx="1017">
                  <c:v>1.7670090643540928</c:v>
                </c:pt>
                <c:pt idx="1018">
                  <c:v>1.7504548626864769</c:v>
                </c:pt>
                <c:pt idx="1019">
                  <c:v>1.7326915247737711</c:v>
                </c:pt>
                <c:pt idx="1020">
                  <c:v>1.713736450595152</c:v>
                </c:pt>
                <c:pt idx="1021">
                  <c:v>1.6936022405098072</c:v>
                </c:pt>
                <c:pt idx="1022">
                  <c:v>1.6723036556252093</c:v>
                </c:pt>
                <c:pt idx="1023">
                  <c:v>1.6498551969457351</c:v>
                </c:pt>
                <c:pt idx="1024">
                  <c:v>1.6262774986650721</c:v>
                </c:pt>
                <c:pt idx="1025">
                  <c:v>1.6015857413742516</c:v>
                </c:pt>
                <c:pt idx="1026">
                  <c:v>1.5757977967551007</c:v>
                </c:pt>
                <c:pt idx="1027">
                  <c:v>1.5489338459047211</c:v>
                </c:pt>
                <c:pt idx="1028">
                  <c:v>1.5210159614177492</c:v>
                </c:pt>
                <c:pt idx="1029">
                  <c:v>1.4920602984620415</c:v>
                </c:pt>
                <c:pt idx="1030">
                  <c:v>1.4620896066757849</c:v>
                </c:pt>
                <c:pt idx="1031">
                  <c:v>1.4311280265303283</c:v>
                </c:pt>
                <c:pt idx="1032">
                  <c:v>1.3991986750973686</c:v>
                </c:pt>
                <c:pt idx="1033">
                  <c:v>1.3663236336583873</c:v>
                </c:pt>
                <c:pt idx="1034">
                  <c:v>1.3325251022248856</c:v>
                </c:pt>
                <c:pt idx="1035">
                  <c:v>1.2978285540989509</c:v>
                </c:pt>
                <c:pt idx="1036">
                  <c:v>1.2622590236706339</c:v>
                </c:pt>
                <c:pt idx="1037">
                  <c:v>1.2258411051932512</c:v>
                </c:pt>
                <c:pt idx="1038">
                  <c:v>1.1886021370809809</c:v>
                </c:pt>
                <c:pt idx="1039">
                  <c:v>1.1505696428504948</c:v>
                </c:pt>
                <c:pt idx="1040">
                  <c:v>1.111772231096291</c:v>
                </c:pt>
                <c:pt idx="1041">
                  <c:v>1.0722350957345932</c:v>
                </c:pt>
                <c:pt idx="1042">
                  <c:v>1.0319889570249943</c:v>
                </c:pt>
                <c:pt idx="1043">
                  <c:v>0.99106276527230519</c:v>
                </c:pt>
                <c:pt idx="1044">
                  <c:v>0.94948177839937953</c:v>
                </c:pt>
                <c:pt idx="1045">
                  <c:v>0.90727972533733448</c:v>
                </c:pt>
                <c:pt idx="1046">
                  <c:v>0.86448580574905065</c:v>
                </c:pt>
                <c:pt idx="1047">
                  <c:v>0.82112737463854146</c:v>
                </c:pt>
                <c:pt idx="1048">
                  <c:v>0.77723759000703874</c:v>
                </c:pt>
                <c:pt idx="1049">
                  <c:v>0.73284925093353048</c:v>
                </c:pt>
                <c:pt idx="1050">
                  <c:v>0.68799466531511455</c:v>
                </c:pt>
                <c:pt idx="1051">
                  <c:v>0.64270242849372627</c:v>
                </c:pt>
                <c:pt idx="1052">
                  <c:v>0.59700851164749702</c:v>
                </c:pt>
                <c:pt idx="1053">
                  <c:v>0.55094337794080772</c:v>
                </c:pt>
                <c:pt idx="1054">
                  <c:v>0.50453590835606799</c:v>
                </c:pt>
                <c:pt idx="1055">
                  <c:v>0.45782314431814281</c:v>
                </c:pt>
                <c:pt idx="1056">
                  <c:v>0.41083736717891828</c:v>
                </c:pt>
                <c:pt idx="1057">
                  <c:v>0.36361089981299083</c:v>
                </c:pt>
                <c:pt idx="1058">
                  <c:v>0.31617813977193698</c:v>
                </c:pt>
                <c:pt idx="1059">
                  <c:v>0.26857411450850988</c:v>
                </c:pt>
                <c:pt idx="1060">
                  <c:v>0.22083106426834731</c:v>
                </c:pt>
                <c:pt idx="1061">
                  <c:v>0.17298192452493161</c:v>
                </c:pt>
                <c:pt idx="1062">
                  <c:v>0.12506124122466372</c:v>
                </c:pt>
                <c:pt idx="1063">
                  <c:v>7.7103782445889654E-2</c:v>
                </c:pt>
                <c:pt idx="1064">
                  <c:v>2.9141182664713529E-2</c:v>
                </c:pt>
                <c:pt idx="1065">
                  <c:v>-1.8794511838032563E-2</c:v>
                </c:pt>
                <c:pt idx="1066">
                  <c:v>-6.6669866002326564E-2</c:v>
                </c:pt>
                <c:pt idx="1067">
                  <c:v>-0.11445027801157701</c:v>
                </c:pt>
                <c:pt idx="1068">
                  <c:v>-0.16210022051754208</c:v>
                </c:pt>
                <c:pt idx="1069">
                  <c:v>-0.20958459664322215</c:v>
                </c:pt>
                <c:pt idx="1070">
                  <c:v>-0.25687204541362163</c:v>
                </c:pt>
                <c:pt idx="1071">
                  <c:v>-0.30393133315393955</c:v>
                </c:pt>
                <c:pt idx="1072">
                  <c:v>-0.35072919702995753</c:v>
                </c:pt>
                <c:pt idx="1073">
                  <c:v>-0.3972298681091696</c:v>
                </c:pt>
                <c:pt idx="1074">
                  <c:v>-0.44340437180678538</c:v>
                </c:pt>
                <c:pt idx="1075">
                  <c:v>-0.48921997907421277</c:v>
                </c:pt>
                <c:pt idx="1076">
                  <c:v>-0.53464408965370402</c:v>
                </c:pt>
                <c:pt idx="1077">
                  <c:v>-0.57964502257338624</c:v>
                </c:pt>
                <c:pt idx="1078">
                  <c:v>-0.62419125804690911</c:v>
                </c:pt>
                <c:pt idx="1079">
                  <c:v>-0.66825224779771319</c:v>
                </c:pt>
                <c:pt idx="1080">
                  <c:v>-0.71179739365544581</c:v>
                </c:pt>
                <c:pt idx="1081">
                  <c:v>-0.7547960214627617</c:v>
                </c:pt>
                <c:pt idx="1082">
                  <c:v>-0.79721832808584048</c:v>
                </c:pt>
                <c:pt idx="1083">
                  <c:v>-0.83903534394316093</c:v>
                </c:pt>
                <c:pt idx="1084">
                  <c:v>-0.88021803109629693</c:v>
                </c:pt>
                <c:pt idx="1085">
                  <c:v>-0.92073746914272225</c:v>
                </c:pt>
                <c:pt idx="1086">
                  <c:v>-0.96056587240056279</c:v>
                </c:pt>
                <c:pt idx="1087">
                  <c:v>-0.99967576482510456</c:v>
                </c:pt>
                <c:pt idx="1088">
                  <c:v>-1.0380407643385756</c:v>
                </c:pt>
                <c:pt idx="1089">
                  <c:v>-1.0756346908883223</c:v>
                </c:pt>
                <c:pt idx="1090">
                  <c:v>-1.112428336174869</c:v>
                </c:pt>
                <c:pt idx="1091">
                  <c:v>-1.1483996732030035</c:v>
                </c:pt>
                <c:pt idx="1092">
                  <c:v>-1.183524071483548</c:v>
                </c:pt>
                <c:pt idx="1093">
                  <c:v>-1.2177755250337834</c:v>
                </c:pt>
                <c:pt idx="1094">
                  <c:v>-1.2511290448573</c:v>
                </c:pt>
                <c:pt idx="1095">
                  <c:v>-1.2835638444704829</c:v>
                </c:pt>
                <c:pt idx="1096">
                  <c:v>-1.3150596237873455</c:v>
                </c:pt>
                <c:pt idx="1097">
                  <c:v>-1.3455954277817861</c:v>
                </c:pt>
                <c:pt idx="1098">
                  <c:v>-1.3751497159122172</c:v>
                </c:pt>
                <c:pt idx="1099">
                  <c:v>-1.4037004665298922</c:v>
                </c:pt>
                <c:pt idx="1100">
                  <c:v>-1.4312264145285345</c:v>
                </c:pt>
                <c:pt idx="1101">
                  <c:v>-1.4577102583506429</c:v>
                </c:pt>
                <c:pt idx="1102">
                  <c:v>-1.4831349732828987</c:v>
                </c:pt>
                <c:pt idx="1103">
                  <c:v>-1.5074827048438999</c:v>
                </c:pt>
                <c:pt idx="1104">
                  <c:v>-1.5307359839993895</c:v>
                </c:pt>
                <c:pt idx="1105">
                  <c:v>-1.5528809316900078</c:v>
                </c:pt>
                <c:pt idx="1106">
                  <c:v>-1.5739035862869155</c:v>
                </c:pt>
                <c:pt idx="1107">
                  <c:v>-1.5937888243392191</c:v>
                </c:pt>
                <c:pt idx="1108">
                  <c:v>-1.6125227210887383</c:v>
                </c:pt>
                <c:pt idx="1109">
                  <c:v>-1.6300966440974201</c:v>
                </c:pt>
                <c:pt idx="1110">
                  <c:v>-1.6464947733334276</c:v>
                </c:pt>
                <c:pt idx="1111">
                  <c:v>-1.661704767625914</c:v>
                </c:pt>
                <c:pt idx="1112">
                  <c:v>-1.6757205027412567</c:v>
                </c:pt>
                <c:pt idx="1113">
                  <c:v>-1.6885295429799461</c:v>
                </c:pt>
                <c:pt idx="1114">
                  <c:v>-1.7001246703232615</c:v>
                </c:pt>
                <c:pt idx="1115">
                  <c:v>-1.7105000075700589</c:v>
                </c:pt>
                <c:pt idx="1116">
                  <c:v>-1.7196507975043465</c:v>
                </c:pt>
                <c:pt idx="1117">
                  <c:v>-1.7275678456570382</c:v>
                </c:pt>
                <c:pt idx="1118">
                  <c:v>-1.7342456699302295</c:v>
                </c:pt>
                <c:pt idx="1119">
                  <c:v>-1.7396841140606658</c:v>
                </c:pt>
                <c:pt idx="1120">
                  <c:v>-1.7438758901884563</c:v>
                </c:pt>
                <c:pt idx="1121">
                  <c:v>-1.746819309017912</c:v>
                </c:pt>
                <c:pt idx="1122">
                  <c:v>-1.7485153555040347</c:v>
                </c:pt>
                <c:pt idx="1123">
                  <c:v>-1.748960944173257</c:v>
                </c:pt>
                <c:pt idx="1124">
                  <c:v>-1.7481579740729207</c:v>
                </c:pt>
                <c:pt idx="1125">
                  <c:v>-1.7461083814074685</c:v>
                </c:pt>
                <c:pt idx="1126">
                  <c:v>-1.7428151592170091</c:v>
                </c:pt>
                <c:pt idx="1127">
                  <c:v>-1.7382800195655823</c:v>
                </c:pt>
                <c:pt idx="1128">
                  <c:v>-1.7325067677684574</c:v>
                </c:pt>
                <c:pt idx="1129">
                  <c:v>-1.7255009879719787</c:v>
                </c:pt>
                <c:pt idx="1130">
                  <c:v>-1.7172665741070865</c:v>
                </c:pt>
                <c:pt idx="1131">
                  <c:v>-1.7078091490709515</c:v>
                </c:pt>
                <c:pt idx="1132">
                  <c:v>-1.6971369103041352</c:v>
                </c:pt>
                <c:pt idx="1133">
                  <c:v>-1.6852602778304178</c:v>
                </c:pt>
                <c:pt idx="1134">
                  <c:v>-1.672189313705865</c:v>
                </c:pt>
                <c:pt idx="1135">
                  <c:v>-1.6579294552032207</c:v>
                </c:pt>
                <c:pt idx="1136">
                  <c:v>-1.6424938675192169</c:v>
                </c:pt>
                <c:pt idx="1137">
                  <c:v>-1.6258949097484243</c:v>
                </c:pt>
                <c:pt idx="1138">
                  <c:v>-1.6081441512037298</c:v>
                </c:pt>
                <c:pt idx="1139">
                  <c:v>-1.5892524582571652</c:v>
                </c:pt>
                <c:pt idx="1140">
                  <c:v>-1.5692375136018042</c:v>
                </c:pt>
                <c:pt idx="1141">
                  <c:v>-1.5481121684633858</c:v>
                </c:pt>
                <c:pt idx="1142">
                  <c:v>-1.5258914029610708</c:v>
                </c:pt>
                <c:pt idx="1143">
                  <c:v>-1.5025899052630527</c:v>
                </c:pt>
                <c:pt idx="1144">
                  <c:v>-1.4782284649003272</c:v>
                </c:pt>
                <c:pt idx="1145">
                  <c:v>-1.4528223860102314</c:v>
                </c:pt>
                <c:pt idx="1146">
                  <c:v>-1.4263896320798426</c:v>
                </c:pt>
                <c:pt idx="1147">
                  <c:v>-1.3989504443343677</c:v>
                </c:pt>
                <c:pt idx="1148">
                  <c:v>-1.3705269238975164</c:v>
                </c:pt>
                <c:pt idx="1149">
                  <c:v>-1.3411352229592539</c:v>
                </c:pt>
                <c:pt idx="1150">
                  <c:v>-1.3107980567789317</c:v>
                </c:pt>
                <c:pt idx="1151">
                  <c:v>-1.2795395001679275</c:v>
                </c:pt>
                <c:pt idx="1152">
                  <c:v>-1.2473825733903261</c:v>
                </c:pt>
                <c:pt idx="1153">
                  <c:v>-1.2143492299195424</c:v>
                </c:pt>
                <c:pt idx="1154">
                  <c:v>-1.1804615111192243</c:v>
                </c:pt>
                <c:pt idx="1155">
                  <c:v>-1.1457447009778028</c:v>
                </c:pt>
                <c:pt idx="1156">
                  <c:v>-1.1102236140932031</c:v>
                </c:pt>
                <c:pt idx="1157">
                  <c:v>-1.0739225946485704</c:v>
                </c:pt>
                <c:pt idx="1158">
                  <c:v>-1.0368687009232642</c:v>
                </c:pt>
                <c:pt idx="1159">
                  <c:v>-0.9990891464608832</c:v>
                </c:pt>
                <c:pt idx="1160">
                  <c:v>-0.96061220028344962</c:v>
                </c:pt>
                <c:pt idx="1161">
                  <c:v>-0.92146268738701953</c:v>
                </c:pt>
                <c:pt idx="1162">
                  <c:v>-0.8816709300272112</c:v>
                </c:pt>
                <c:pt idx="1163">
                  <c:v>-0.84126545169731248</c:v>
                </c:pt>
                <c:pt idx="1164">
                  <c:v>-0.80027105498947593</c:v>
                </c:pt>
                <c:pt idx="1165">
                  <c:v>-0.75872098528504273</c:v>
                </c:pt>
                <c:pt idx="1166">
                  <c:v>-0.71664393079011646</c:v>
                </c:pt>
                <c:pt idx="1167">
                  <c:v>-0.67406670746842356</c:v>
                </c:pt>
                <c:pt idx="1168">
                  <c:v>-0.63102190703227079</c:v>
                </c:pt>
                <c:pt idx="1169">
                  <c:v>-0.58754173536919074</c:v>
                </c:pt>
                <c:pt idx="1170">
                  <c:v>-0.54365788063938791</c:v>
                </c:pt>
                <c:pt idx="1171">
                  <c:v>-0.49939829227027172</c:v>
                </c:pt>
                <c:pt idx="1172">
                  <c:v>-0.45479826972637549</c:v>
                </c:pt>
                <c:pt idx="1173">
                  <c:v>-0.40988757904816464</c:v>
                </c:pt>
                <c:pt idx="1174">
                  <c:v>-0.36469437908289365</c:v>
                </c:pt>
                <c:pt idx="1175">
                  <c:v>-0.31925496451799529</c:v>
                </c:pt>
                <c:pt idx="1176">
                  <c:v>-0.27360084578442062</c:v>
                </c:pt>
                <c:pt idx="1177">
                  <c:v>-0.22776355108056032</c:v>
                </c:pt>
                <c:pt idx="1178">
                  <c:v>-0.18177665996401732</c:v>
                </c:pt>
                <c:pt idx="1179">
                  <c:v>-0.13567435902252598</c:v>
                </c:pt>
                <c:pt idx="1180">
                  <c:v>-8.9488025221072118E-2</c:v>
                </c:pt>
                <c:pt idx="1181">
                  <c:v>-4.3249708800890685E-2</c:v>
                </c:pt>
                <c:pt idx="1182">
                  <c:v>3.0069510029172119E-3</c:v>
                </c:pt>
                <c:pt idx="1183">
                  <c:v>4.9248113821947513E-2</c:v>
                </c:pt>
                <c:pt idx="1184">
                  <c:v>9.5443093400136736E-2</c:v>
                </c:pt>
                <c:pt idx="1185">
                  <c:v>0.14156081169069515</c:v>
                </c:pt>
                <c:pt idx="1186">
                  <c:v>0.18756882137833183</c:v>
                </c:pt>
                <c:pt idx="1187">
                  <c:v>0.23343352739109915</c:v>
                </c:pt>
                <c:pt idx="1188">
                  <c:v>0.27912042760801525</c:v>
                </c:pt>
                <c:pt idx="1189">
                  <c:v>0.32459546833763103</c:v>
                </c:pt>
                <c:pt idx="1190">
                  <c:v>0.36982834921868035</c:v>
                </c:pt>
                <c:pt idx="1191">
                  <c:v>0.41478891408131391</c:v>
                </c:pt>
                <c:pt idx="1192">
                  <c:v>0.45944499394542038</c:v>
                </c:pt>
                <c:pt idx="1193">
                  <c:v>0.50376192953355248</c:v>
                </c:pt>
                <c:pt idx="1194">
                  <c:v>0.54771187116371445</c:v>
                </c:pt>
                <c:pt idx="1195">
                  <c:v>0.59126322937960718</c:v>
                </c:pt>
                <c:pt idx="1196">
                  <c:v>0.63438455764196078</c:v>
                </c:pt>
                <c:pt idx="1197">
                  <c:v>0.67704534225610336</c:v>
                </c:pt>
                <c:pt idx="1198">
                  <c:v>0.71921524369973344</c:v>
                </c:pt>
                <c:pt idx="1199">
                  <c:v>0.76086490637132675</c:v>
                </c:pt>
                <c:pt idx="1200">
                  <c:v>0.80196493660711088</c:v>
                </c:pt>
                <c:pt idx="1201">
                  <c:v>0.84248587600494773</c:v>
                </c:pt>
                <c:pt idx="1202">
                  <c:v>0.88239914784871387</c:v>
                </c:pt>
                <c:pt idx="1203">
                  <c:v>0.92167701904825272</c:v>
                </c:pt>
                <c:pt idx="1204">
                  <c:v>0.96029169763860578</c:v>
                </c:pt>
                <c:pt idx="1205">
                  <c:v>0.99821551807904241</c:v>
                </c:pt>
                <c:pt idx="1206">
                  <c:v>1.0354219578418742</c:v>
                </c:pt>
                <c:pt idx="1207">
                  <c:v>1.0718848117313653</c:v>
                </c:pt>
                <c:pt idx="1208">
                  <c:v>1.1075789756144414</c:v>
                </c:pt>
                <c:pt idx="1209">
                  <c:v>1.1424795538784702</c:v>
                </c:pt>
                <c:pt idx="1210">
                  <c:v>1.176558628558104</c:v>
                </c:pt>
                <c:pt idx="1211">
                  <c:v>1.2097954682844048</c:v>
                </c:pt>
                <c:pt idx="1212">
                  <c:v>1.2421667428843171</c:v>
                </c:pt>
                <c:pt idx="1213">
                  <c:v>1.2736477507786472</c:v>
                </c:pt>
                <c:pt idx="1214">
                  <c:v>1.3042148108596563</c:v>
                </c:pt>
                <c:pt idx="1215">
                  <c:v>1.333848447415646</c:v>
                </c:pt>
                <c:pt idx="1216">
                  <c:v>1.362529673414693</c:v>
                </c:pt>
                <c:pt idx="1217">
                  <c:v>1.3902388485667199</c:v>
                </c:pt>
                <c:pt idx="1218">
                  <c:v>1.4169557481491113</c:v>
                </c:pt>
                <c:pt idx="1219">
                  <c:v>1.4426596668176637</c:v>
                </c:pt>
                <c:pt idx="1220">
                  <c:v>1.467330655660485</c:v>
                </c:pt>
                <c:pt idx="1221">
                  <c:v>1.4909527286106474</c:v>
                </c:pt>
                <c:pt idx="1222">
                  <c:v>1.5135101751502342</c:v>
                </c:pt>
                <c:pt idx="1223">
                  <c:v>1.5349864531092854</c:v>
                </c:pt>
                <c:pt idx="1224">
                  <c:v>1.5553654032949482</c:v>
                </c:pt>
                <c:pt idx="1225">
                  <c:v>1.5746344534363328</c:v>
                </c:pt>
                <c:pt idx="1226">
                  <c:v>1.5927809450604618</c:v>
                </c:pt>
                <c:pt idx="1227">
                  <c:v>1.6097910536636633</c:v>
                </c:pt>
                <c:pt idx="1228">
                  <c:v>1.6256521486540225</c:v>
                </c:pt>
                <c:pt idx="1229">
                  <c:v>1.6403568864106601</c:v>
                </c:pt>
                <c:pt idx="1230">
                  <c:v>1.6538907298058627</c:v>
                </c:pt>
                <c:pt idx="1231">
                  <c:v>1.6662426141005406</c:v>
                </c:pt>
                <c:pt idx="1232">
                  <c:v>1.6774076844658459</c:v>
                </c:pt>
                <c:pt idx="1233">
                  <c:v>1.6873747670305375</c:v>
                </c:pt>
                <c:pt idx="1234">
                  <c:v>1.6961378974832928</c:v>
                </c:pt>
                <c:pt idx="1235">
                  <c:v>1.7036924436707088</c:v>
                </c:pt>
                <c:pt idx="1236">
                  <c:v>1.7100348842316364</c:v>
                </c:pt>
                <c:pt idx="1237">
                  <c:v>1.7151572508317694</c:v>
                </c:pt>
                <c:pt idx="1238">
                  <c:v>1.7190552772668544</c:v>
                </c:pt>
                <c:pt idx="1239">
                  <c:v>1.7217300124113302</c:v>
                </c:pt>
                <c:pt idx="1240">
                  <c:v>1.7231753622789368</c:v>
                </c:pt>
                <c:pt idx="1241">
                  <c:v>1.7233908196821444</c:v>
                </c:pt>
                <c:pt idx="1242">
                  <c:v>1.722378539424166</c:v>
                </c:pt>
                <c:pt idx="1243">
                  <c:v>1.7201365931325125</c:v>
                </c:pt>
                <c:pt idx="1244">
                  <c:v>1.716668023728533</c:v>
                </c:pt>
                <c:pt idx="1245">
                  <c:v>1.7119758975913337</c:v>
                </c:pt>
                <c:pt idx="1246">
                  <c:v>1.7060643237717237</c:v>
                </c:pt>
                <c:pt idx="1247">
                  <c:v>1.6989361157239129</c:v>
                </c:pt>
                <c:pt idx="1248">
                  <c:v>1.6905961650842414</c:v>
                </c:pt>
                <c:pt idx="1249">
                  <c:v>1.681051126810841</c:v>
                </c:pt>
                <c:pt idx="1250">
                  <c:v>1.6703059497053558</c:v>
                </c:pt>
                <c:pt idx="1251">
                  <c:v>1.6583672951714592</c:v>
                </c:pt>
                <c:pt idx="1252">
                  <c:v>1.645244382377701</c:v>
                </c:pt>
                <c:pt idx="1253">
                  <c:v>1.6309486358919008</c:v>
                </c:pt>
                <c:pt idx="1254">
                  <c:v>1.6154911047339038</c:v>
                </c:pt>
                <c:pt idx="1255">
                  <c:v>1.5988781951730027</c:v>
                </c:pt>
                <c:pt idx="1256">
                  <c:v>1.5811240230575367</c:v>
                </c:pt>
                <c:pt idx="1257">
                  <c:v>1.5622418794206678</c:v>
                </c:pt>
                <c:pt idx="1258">
                  <c:v>1.5422442464423731</c:v>
                </c:pt>
                <c:pt idx="1259">
                  <c:v>1.5211428839416679</c:v>
                </c:pt>
                <c:pt idx="1260">
                  <c:v>1.4989563482997623</c:v>
                </c:pt>
                <c:pt idx="1261">
                  <c:v>1.4756983443429768</c:v>
                </c:pt>
                <c:pt idx="1262">
                  <c:v>1.4513846853850121</c:v>
                </c:pt>
                <c:pt idx="1263">
                  <c:v>1.4260308720742858</c:v>
                </c:pt>
                <c:pt idx="1264">
                  <c:v>1.399658485409804</c:v>
                </c:pt>
                <c:pt idx="1265">
                  <c:v>1.3722835996973453</c:v>
                </c:pt>
                <c:pt idx="1266">
                  <c:v>1.3439249270159295</c:v>
                </c:pt>
                <c:pt idx="1267">
                  <c:v>1.3146034353400824</c:v>
                </c:pt>
                <c:pt idx="1268">
                  <c:v>1.2843419304447279</c:v>
                </c:pt>
                <c:pt idx="1269">
                  <c:v>1.2531572468283561</c:v>
                </c:pt>
                <c:pt idx="1270">
                  <c:v>1.2210727594824236</c:v>
                </c:pt>
                <c:pt idx="1271">
                  <c:v>1.1881131801511828</c:v>
                </c:pt>
                <c:pt idx="1272">
                  <c:v>1.1543021430206515</c:v>
                </c:pt>
                <c:pt idx="1273">
                  <c:v>1.1196621922746701</c:v>
                </c:pt>
                <c:pt idx="1274">
                  <c:v>1.0842159365861728</c:v>
                </c:pt>
                <c:pt idx="1275">
                  <c:v>1.0479892036735285</c:v>
                </c:pt>
                <c:pt idx="1276">
                  <c:v>1.0110073281181176</c:v>
                </c:pt>
                <c:pt idx="1277">
                  <c:v>0.9732951501843049</c:v>
                </c:pt>
                <c:pt idx="1278">
                  <c:v>0.93488020018589957</c:v>
                </c:pt>
                <c:pt idx="1279">
                  <c:v>0.89579013952099773</c:v>
                </c:pt>
                <c:pt idx="1280">
                  <c:v>0.85605366076440204</c:v>
                </c:pt>
                <c:pt idx="1281">
                  <c:v>0.81569598805277044</c:v>
                </c:pt>
                <c:pt idx="1282">
                  <c:v>0.77474781827107819</c:v>
                </c:pt>
                <c:pt idx="1283">
                  <c:v>0.73323802494311807</c:v>
                </c:pt>
                <c:pt idx="1284">
                  <c:v>0.69119173601629869</c:v>
                </c:pt>
                <c:pt idx="1285">
                  <c:v>0.64864249748725222</c:v>
                </c:pt>
                <c:pt idx="1286">
                  <c:v>0.60561927338382104</c:v>
                </c:pt>
                <c:pt idx="1287">
                  <c:v>0.56214913065575312</c:v>
                </c:pt>
                <c:pt idx="1288">
                  <c:v>0.51826488713493546</c:v>
                </c:pt>
                <c:pt idx="1289">
                  <c:v>0.47399894994260533</c:v>
                </c:pt>
                <c:pt idx="1290">
                  <c:v>0.4293831835785466</c:v>
                </c:pt>
                <c:pt idx="1291">
                  <c:v>0.38444568891881381</c:v>
                </c:pt>
                <c:pt idx="1292">
                  <c:v>0.33922189199988878</c:v>
                </c:pt>
                <c:pt idx="1293">
                  <c:v>0.29374166058308204</c:v>
                </c:pt>
                <c:pt idx="1294">
                  <c:v>0.24803323042195397</c:v>
                </c:pt>
                <c:pt idx="1295">
                  <c:v>0.20213294834346252</c:v>
                </c:pt>
                <c:pt idx="1296">
                  <c:v>0.15607235221002014</c:v>
                </c:pt>
                <c:pt idx="1297">
                  <c:v>0.10988297301304681</c:v>
                </c:pt>
                <c:pt idx="1298">
                  <c:v>6.3598368545469283E-2</c:v>
                </c:pt>
                <c:pt idx="1299">
                  <c:v>1.7252679163841277E-2</c:v>
                </c:pt>
                <c:pt idx="1300">
                  <c:v>-2.9122788762274379E-2</c:v>
                </c:pt>
                <c:pt idx="1301">
                  <c:v>-7.5496079838552582E-2</c:v>
                </c:pt>
                <c:pt idx="1302">
                  <c:v>-0.12183367380495531</c:v>
                </c:pt>
                <c:pt idx="1303">
                  <c:v>-0.16810187326240464</c:v>
                </c:pt>
                <c:pt idx="1304">
                  <c:v>-0.21427015877428118</c:v>
                </c:pt>
                <c:pt idx="1305">
                  <c:v>-0.26030764280878749</c:v>
                </c:pt>
                <c:pt idx="1306">
                  <c:v>-0.30618209209650482</c:v>
                </c:pt>
                <c:pt idx="1307">
                  <c:v>-0.35186014896747064</c:v>
                </c:pt>
                <c:pt idx="1308">
                  <c:v>-0.39730757187410398</c:v>
                </c:pt>
                <c:pt idx="1309">
                  <c:v>-0.44249059067517177</c:v>
                </c:pt>
                <c:pt idx="1310">
                  <c:v>-0.48737921133215301</c:v>
                </c:pt>
                <c:pt idx="1311">
                  <c:v>-0.53194360655665751</c:v>
                </c:pt>
                <c:pt idx="1312">
                  <c:v>-0.57615195858524848</c:v>
                </c:pt>
                <c:pt idx="1313">
                  <c:v>-0.61996998145980708</c:v>
                </c:pt>
                <c:pt idx="1314">
                  <c:v>-0.66337022067833917</c:v>
                </c:pt>
                <c:pt idx="1315">
                  <c:v>-0.70632150357425294</c:v>
                </c:pt>
                <c:pt idx="1316">
                  <c:v>-0.74879282174791417</c:v>
                </c:pt>
                <c:pt idx="1317">
                  <c:v>-0.79075412072540463</c:v>
                </c:pt>
                <c:pt idx="1318">
                  <c:v>-0.8321755410091396</c:v>
                </c:pt>
                <c:pt idx="1319">
                  <c:v>-0.87302822754050402</c:v>
                </c:pt>
                <c:pt idx="1320">
                  <c:v>-0.91328330742270303</c:v>
                </c:pt>
                <c:pt idx="1321">
                  <c:v>-0.95291186294251662</c:v>
                </c:pt>
                <c:pt idx="1322">
                  <c:v>-0.99188587768446734</c:v>
                </c:pt>
                <c:pt idx="1323">
                  <c:v>-1.0301781981527536</c:v>
                </c:pt>
                <c:pt idx="1324">
                  <c:v>-1.0677616309447848</c:v>
                </c:pt>
                <c:pt idx="1325">
                  <c:v>-1.1046091277171224</c:v>
                </c:pt>
                <c:pt idx="1326">
                  <c:v>-1.1406948014337936</c:v>
                </c:pt>
                <c:pt idx="1327">
                  <c:v>-1.1759931003376702</c:v>
                </c:pt>
                <c:pt idx="1328">
                  <c:v>-1.2104795913265973</c:v>
                </c:pt>
                <c:pt idx="1329">
                  <c:v>-1.2441300670499831</c:v>
                </c:pt>
                <c:pt idx="1330">
                  <c:v>-1.2769173146677018</c:v>
                </c:pt>
                <c:pt idx="1331">
                  <c:v>-1.3088213244249971</c:v>
                </c:pt>
                <c:pt idx="1332">
                  <c:v>-1.3398195038715321</c:v>
                </c:pt>
                <c:pt idx="1333">
                  <c:v>-1.3698879048728845</c:v>
                </c:pt>
                <c:pt idx="1334">
                  <c:v>-1.3990036150958745</c:v>
                </c:pt>
                <c:pt idx="1335">
                  <c:v>-1.4271479425353149</c:v>
                </c:pt>
                <c:pt idx="1336">
                  <c:v>-1.4543026983943887</c:v>
                </c:pt>
                <c:pt idx="1337">
                  <c:v>-1.4804490547382172</c:v>
                </c:pt>
                <c:pt idx="1338">
                  <c:v>-1.5055676129060065</c:v>
                </c:pt>
                <c:pt idx="1339">
                  <c:v>-1.5296385069035636</c:v>
                </c:pt>
                <c:pt idx="1340">
                  <c:v>-1.5526426400342859</c:v>
                </c:pt>
                <c:pt idx="1341">
                  <c:v>-1.5745648908845111</c:v>
                </c:pt>
                <c:pt idx="1342">
                  <c:v>-1.5953904255959162</c:v>
                </c:pt>
                <c:pt idx="1343">
                  <c:v>-1.6151035902290027</c:v>
                </c:pt>
                <c:pt idx="1344">
                  <c:v>-1.6336891249529204</c:v>
                </c:pt>
                <c:pt idx="1345">
                  <c:v>-1.6511353675474503</c:v>
                </c:pt>
                <c:pt idx="1346">
                  <c:v>-1.6674305798327373</c:v>
                </c:pt>
                <c:pt idx="1347">
                  <c:v>-1.6825618673912806</c:v>
                </c:pt>
                <c:pt idx="1348">
                  <c:v>-1.6965175390581564</c:v>
                </c:pt>
                <c:pt idx="1349">
                  <c:v>-1.7092911995252338</c:v>
                </c:pt>
                <c:pt idx="1350">
                  <c:v>-1.7208692684058196</c:v>
                </c:pt>
                <c:pt idx="1351">
                  <c:v>-1.7312416456703341</c:v>
                </c:pt>
                <c:pt idx="1352">
                  <c:v>-1.7404044487060719</c:v>
                </c:pt>
                <c:pt idx="1353">
                  <c:v>-1.7483474829008265</c:v>
                </c:pt>
                <c:pt idx="1354">
                  <c:v>-1.7550657697798902</c:v>
                </c:pt>
                <c:pt idx="1355">
                  <c:v>-1.7605556691372342</c:v>
                </c:pt>
                <c:pt idx="1356">
                  <c:v>-1.764814657201929</c:v>
                </c:pt>
                <c:pt idx="1357">
                  <c:v>-1.7678357684036876</c:v>
                </c:pt>
                <c:pt idx="1358">
                  <c:v>-1.7696157440063689</c:v>
                </c:pt>
                <c:pt idx="1359">
                  <c:v>-1.7701566445862871</c:v>
                </c:pt>
                <c:pt idx="1360">
                  <c:v>-1.7694533916221817</c:v>
                </c:pt>
                <c:pt idx="1361">
                  <c:v>-1.7675064966837979</c:v>
                </c:pt>
                <c:pt idx="1362">
                  <c:v>-1.7643191361532373</c:v>
                </c:pt>
                <c:pt idx="1363">
                  <c:v>-1.7598904055880467</c:v>
                </c:pt>
                <c:pt idx="1364">
                  <c:v>-1.7542243737208532</c:v>
                </c:pt>
                <c:pt idx="1365">
                  <c:v>-1.7473251341540355</c:v>
                </c:pt>
                <c:pt idx="1366">
                  <c:v>-1.7391978241054256</c:v>
                </c:pt>
                <c:pt idx="1367">
                  <c:v>-1.7298462856727763</c:v>
                </c:pt>
                <c:pt idx="1368">
                  <c:v>-1.7192764391467157</c:v>
                </c:pt>
                <c:pt idx="1369">
                  <c:v>-1.7074959676861159</c:v>
                </c:pt>
                <c:pt idx="1370">
                  <c:v>-1.6945108473772221</c:v>
                </c:pt>
                <c:pt idx="1371">
                  <c:v>-1.6803287655316557</c:v>
                </c:pt>
                <c:pt idx="1372">
                  <c:v>-1.6649599653907761</c:v>
                </c:pt>
                <c:pt idx="1373">
                  <c:v>-1.6484168933039847</c:v>
                </c:pt>
                <c:pt idx="1374">
                  <c:v>-1.630711617327963</c:v>
                </c:pt>
                <c:pt idx="1375">
                  <c:v>-1.6118515595732945</c:v>
                </c:pt>
                <c:pt idx="1376">
                  <c:v>-1.5918518480862101</c:v>
                </c:pt>
                <c:pt idx="1377">
                  <c:v>-1.5707267820096127</c:v>
                </c:pt>
                <c:pt idx="1378">
                  <c:v>-1.5484898471037363</c:v>
                </c:pt>
                <c:pt idx="1379">
                  <c:v>-1.5251538018004049</c:v>
                </c:pt>
                <c:pt idx="1380">
                  <c:v>-1.5007381956920678</c:v>
                </c:pt>
                <c:pt idx="1381">
                  <c:v>-1.475257720984319</c:v>
                </c:pt>
                <c:pt idx="1382">
                  <c:v>-1.448729172112003</c:v>
                </c:pt>
                <c:pt idx="1383">
                  <c:v>-1.421169024164479</c:v>
                </c:pt>
                <c:pt idx="1384">
                  <c:v>-1.3925998254839334</c:v>
                </c:pt>
                <c:pt idx="1385">
                  <c:v>-1.3630386102084797</c:v>
                </c:pt>
                <c:pt idx="1386">
                  <c:v>-1.3325050423305531</c:v>
                </c:pt>
                <c:pt idx="1387">
                  <c:v>-1.3010210334156633</c:v>
                </c:pt>
                <c:pt idx="1388">
                  <c:v>-1.2686103241092221</c:v>
                </c:pt>
                <c:pt idx="1389">
                  <c:v>-1.2352906746666725</c:v>
                </c:pt>
                <c:pt idx="1390">
                  <c:v>-1.201086376335355</c:v>
                </c:pt>
                <c:pt idx="1391">
                  <c:v>-1.1660230472323923</c:v>
                </c:pt>
                <c:pt idx="1392">
                  <c:v>-1.1301252176574519</c:v>
                </c:pt>
                <c:pt idx="1393">
                  <c:v>-1.0934163172783569</c:v>
                </c:pt>
                <c:pt idx="1394">
                  <c:v>-1.0559198292581236</c:v>
                </c:pt>
                <c:pt idx="1395">
                  <c:v>-1.017662444453066</c:v>
                </c:pt>
                <c:pt idx="1396">
                  <c:v>-0.97867034887861704</c:v>
                </c:pt>
                <c:pt idx="1397">
                  <c:v>-0.93896922218382073</c:v>
                </c:pt>
                <c:pt idx="1398">
                  <c:v>-0.89858742167902961</c:v>
                </c:pt>
                <c:pt idx="1399">
                  <c:v>-0.85755342303864956</c:v>
                </c:pt>
                <c:pt idx="1400">
                  <c:v>-0.81589672006832592</c:v>
                </c:pt>
                <c:pt idx="1401">
                  <c:v>-0.77364332477177811</c:v>
                </c:pt>
                <c:pt idx="1402">
                  <c:v>-0.73082470822608914</c:v>
                </c:pt>
                <c:pt idx="1403">
                  <c:v>-0.68747050416821931</c:v>
                </c:pt>
                <c:pt idx="1404">
                  <c:v>-0.64360658648317515</c:v>
                </c:pt>
                <c:pt idx="1405">
                  <c:v>-0.59926723254030034</c:v>
                </c:pt>
                <c:pt idx="1406">
                  <c:v>-0.55448212289361676</c:v>
                </c:pt>
                <c:pt idx="1407">
                  <c:v>-0.50927902589843377</c:v>
                </c:pt>
                <c:pt idx="1408">
                  <c:v>-0.46369144540522267</c:v>
                </c:pt>
                <c:pt idx="1409">
                  <c:v>-0.41775245890842128</c:v>
                </c:pt>
                <c:pt idx="1410">
                  <c:v>-0.37149458538490981</c:v>
                </c:pt>
                <c:pt idx="1411">
                  <c:v>-0.32494656404920624</c:v>
                </c:pt>
                <c:pt idx="1412">
                  <c:v>-0.27814444290321033</c:v>
                </c:pt>
                <c:pt idx="1413">
                  <c:v>-0.23111869507414107</c:v>
                </c:pt>
                <c:pt idx="1414">
                  <c:v>-0.18389814486407063</c:v>
                </c:pt>
                <c:pt idx="1415">
                  <c:v>-0.13651971062107088</c:v>
                </c:pt>
                <c:pt idx="1416">
                  <c:v>-8.9015484500076958E-2</c:v>
                </c:pt>
                <c:pt idx="1417">
                  <c:v>-4.1417534363474902E-2</c:v>
                </c:pt>
                <c:pt idx="1418">
                  <c:v>6.2400627309311405E-3</c:v>
                </c:pt>
                <c:pt idx="1419">
                  <c:v>5.3922664943536473E-2</c:v>
                </c:pt>
                <c:pt idx="1420">
                  <c:v>0.10159848237097197</c:v>
                </c:pt>
                <c:pt idx="1421">
                  <c:v>0.14923509419283665</c:v>
                </c:pt>
                <c:pt idx="1422">
                  <c:v>0.19679853298068747</c:v>
                </c:pt>
                <c:pt idx="1423">
                  <c:v>0.24425467256595323</c:v>
                </c:pt>
                <c:pt idx="1424">
                  <c:v>0.29157258327370816</c:v>
                </c:pt>
                <c:pt idx="1425">
                  <c:v>0.33872098598871969</c:v>
                </c:pt>
                <c:pt idx="1426">
                  <c:v>0.38566727462776618</c:v>
                </c:pt>
                <c:pt idx="1427">
                  <c:v>0.43237773758265691</c:v>
                </c:pt>
                <c:pt idx="1428">
                  <c:v>0.47881779834003285</c:v>
                </c:pt>
                <c:pt idx="1429">
                  <c:v>0.52495337085381766</c:v>
                </c:pt>
                <c:pt idx="1430">
                  <c:v>0.57075416432039117</c:v>
                </c:pt>
                <c:pt idx="1431">
                  <c:v>0.61619007389682356</c:v>
                </c:pt>
                <c:pt idx="1432">
                  <c:v>0.66122902353689705</c:v>
                </c:pt>
                <c:pt idx="1433">
                  <c:v>0.70583648832403856</c:v>
                </c:pt>
                <c:pt idx="1434">
                  <c:v>0.74998479416590835</c:v>
                </c:pt>
                <c:pt idx="1435">
                  <c:v>0.79364256820831136</c:v>
                </c:pt>
                <c:pt idx="1436">
                  <c:v>0.83677862129275904</c:v>
                </c:pt>
                <c:pt idx="1437">
                  <c:v>0.87936273763221429</c:v>
                </c:pt>
                <c:pt idx="1438">
                  <c:v>0.92136491586996738</c:v>
                </c:pt>
                <c:pt idx="1439">
                  <c:v>0.96275617854160189</c:v>
                </c:pt>
                <c:pt idx="1440">
                  <c:v>1.0035075497886092</c:v>
                </c:pt>
                <c:pt idx="1441">
                  <c:v>1.0435900283618811</c:v>
                </c:pt>
                <c:pt idx="1442">
                  <c:v>1.0829755337091409</c:v>
                </c:pt>
                <c:pt idx="1443">
                  <c:v>1.121636867561381</c:v>
                </c:pt>
                <c:pt idx="1444">
                  <c:v>1.1595468110622666</c:v>
                </c:pt>
                <c:pt idx="1445">
                  <c:v>1.1966783096813778</c:v>
                </c:pt>
                <c:pt idx="1446">
                  <c:v>1.2330054894014051</c:v>
                </c:pt>
                <c:pt idx="1447">
                  <c:v>1.2685028306197508</c:v>
                </c:pt>
                <c:pt idx="1448">
                  <c:v>1.3031459514466643</c:v>
                </c:pt>
                <c:pt idx="1449">
                  <c:v>1.336910714715398</c:v>
                </c:pt>
                <c:pt idx="1450">
                  <c:v>1.3697699966463754</c:v>
                </c:pt>
                <c:pt idx="1451">
                  <c:v>1.4017038953192757</c:v>
                </c:pt>
                <c:pt idx="1452">
                  <c:v>1.4326899447810197</c:v>
                </c:pt>
                <c:pt idx="1453">
                  <c:v>1.4627043419381442</c:v>
                </c:pt>
                <c:pt idx="1454">
                  <c:v>1.4917243379151863</c:v>
                </c:pt>
                <c:pt idx="1455">
                  <c:v>1.5197314224463943</c:v>
                </c:pt>
                <c:pt idx="1456">
                  <c:v>1.5467076066133549</c:v>
                </c:pt>
                <c:pt idx="1457">
                  <c:v>1.5726342803482192</c:v>
                </c:pt>
                <c:pt idx="1458">
                  <c:v>1.5974922806875997</c:v>
                </c:pt>
                <c:pt idx="1459">
                  <c:v>1.6212619949996543</c:v>
                </c:pt>
                <c:pt idx="1460">
                  <c:v>1.6439245974419432</c:v>
                </c:pt>
                <c:pt idx="1461">
                  <c:v>1.6654652547664808</c:v>
                </c:pt>
                <c:pt idx="1462">
                  <c:v>1.6858694384045689</c:v>
                </c:pt>
                <c:pt idx="1463">
                  <c:v>1.7051218166356472</c:v>
                </c:pt>
                <c:pt idx="1464">
                  <c:v>1.7232074685754182</c:v>
                </c:pt>
                <c:pt idx="1465">
                  <c:v>1.7401150874693285</c:v>
                </c:pt>
                <c:pt idx="1466">
                  <c:v>1.755833306907</c:v>
                </c:pt>
                <c:pt idx="1467">
                  <c:v>1.7703496203222762</c:v>
                </c:pt>
                <c:pt idx="1468">
                  <c:v>1.7836527402549764</c:v>
                </c:pt>
                <c:pt idx="1469">
                  <c:v>1.7957366907202672</c:v>
                </c:pt>
                <c:pt idx="1470">
                  <c:v>1.8065883260321884</c:v>
                </c:pt>
                <c:pt idx="1471">
                  <c:v>1.8161979959920298</c:v>
                </c:pt>
                <c:pt idx="1472">
                  <c:v>1.8245622826948709</c:v>
                </c:pt>
                <c:pt idx="1473">
                  <c:v>1.8316714708540045</c:v>
                </c:pt>
                <c:pt idx="1474">
                  <c:v>1.8375210756730986</c:v>
                </c:pt>
                <c:pt idx="1475">
                  <c:v>1.8421079647068797</c:v>
                </c:pt>
                <c:pt idx="1476">
                  <c:v>1.8454301357516247</c:v>
                </c:pt>
                <c:pt idx="1477">
                  <c:v>1.8474811583294379</c:v>
                </c:pt>
                <c:pt idx="1478">
                  <c:v>1.8482583220353377</c:v>
                </c:pt>
                <c:pt idx="1479">
                  <c:v>1.847764248724139</c:v>
                </c:pt>
                <c:pt idx="1480">
                  <c:v>1.8459944338040704</c:v>
                </c:pt>
                <c:pt idx="1481">
                  <c:v>1.8429499751243468</c:v>
                </c:pt>
                <c:pt idx="1482">
                  <c:v>1.8386346473908777</c:v>
                </c:pt>
                <c:pt idx="1483">
                  <c:v>1.8330481562193155</c:v>
                </c:pt>
                <c:pt idx="1484">
                  <c:v>1.8261951918203763</c:v>
                </c:pt>
                <c:pt idx="1485">
                  <c:v>1.8180804803761395</c:v>
                </c:pt>
                <c:pt idx="1486">
                  <c:v>1.8087098024633141</c:v>
                </c:pt>
                <c:pt idx="1487">
                  <c:v>1.7980876539915955</c:v>
                </c:pt>
                <c:pt idx="1488">
                  <c:v>1.786220619186818</c:v>
                </c:pt>
                <c:pt idx="1489">
                  <c:v>1.7731170549329995</c:v>
                </c:pt>
                <c:pt idx="1490">
                  <c:v>1.7587836204949781</c:v>
                </c:pt>
                <c:pt idx="1491">
                  <c:v>1.7432286954765885</c:v>
                </c:pt>
                <c:pt idx="1492">
                  <c:v>1.7264632241823792</c:v>
                </c:pt>
                <c:pt idx="1493">
                  <c:v>1.7085003624503539</c:v>
                </c:pt>
                <c:pt idx="1494">
                  <c:v>1.6893528959030257</c:v>
                </c:pt>
                <c:pt idx="1495">
                  <c:v>1.6690289719433262</c:v>
                </c:pt>
                <c:pt idx="1496">
                  <c:v>1.6475444512834285</c:v>
                </c:pt>
                <c:pt idx="1497">
                  <c:v>1.6249143727505091</c:v>
                </c:pt>
                <c:pt idx="1498">
                  <c:v>1.6011529684503523</c:v>
                </c:pt>
                <c:pt idx="1499">
                  <c:v>1.5762737494626191</c:v>
                </c:pt>
                <c:pt idx="1500">
                  <c:v>1.5502970239692071</c:v>
                </c:pt>
                <c:pt idx="1501">
                  <c:v>1.5232382483447511</c:v>
                </c:pt>
                <c:pt idx="1502">
                  <c:v>1.4951149864092947</c:v>
                </c:pt>
                <c:pt idx="1503">
                  <c:v>1.4659444874889542</c:v>
                </c:pt>
                <c:pt idx="1504">
                  <c:v>1.4357500786486672</c:v>
                </c:pt>
                <c:pt idx="1505">
                  <c:v>1.4045495768691036</c:v>
                </c:pt>
                <c:pt idx="1506">
                  <c:v>1.3723634327377965</c:v>
                </c:pt>
                <c:pt idx="1507">
                  <c:v>1.3392143478006917</c:v>
                </c:pt>
                <c:pt idx="1508">
                  <c:v>1.305126855701022</c:v>
                </c:pt>
                <c:pt idx="1509">
                  <c:v>1.2701195123415929</c:v>
                </c:pt>
                <c:pt idx="1510">
                  <c:v>1.2342174068987446</c:v>
                </c:pt>
                <c:pt idx="1511">
                  <c:v>1.1974469573325268</c:v>
                </c:pt>
                <c:pt idx="1512">
                  <c:v>1.1598334953321288</c:v>
                </c:pt>
                <c:pt idx="1513">
                  <c:v>1.1214012531347033</c:v>
                </c:pt>
                <c:pt idx="1514">
                  <c:v>1.0821745172861923</c:v>
                </c:pt>
                <c:pt idx="1515">
                  <c:v>1.0421807824742446</c:v>
                </c:pt>
                <c:pt idx="1516">
                  <c:v>1.0014470386296794</c:v>
                </c:pt>
                <c:pt idx="1517">
                  <c:v>0.95999976903791662</c:v>
                </c:pt>
                <c:pt idx="1518">
                  <c:v>0.9178681340049063</c:v>
                </c:pt>
                <c:pt idx="1519">
                  <c:v>0.87508141119959404</c:v>
                </c:pt>
                <c:pt idx="1520">
                  <c:v>0.83166989506247335</c:v>
                </c:pt>
                <c:pt idx="1521">
                  <c:v>0.78766039651556741</c:v>
                </c:pt>
                <c:pt idx="1522">
                  <c:v>0.74308518348294939</c:v>
                </c:pt>
                <c:pt idx="1523">
                  <c:v>0.69797468412435271</c:v>
                </c:pt>
                <c:pt idx="1524">
                  <c:v>0.65235556397300043</c:v>
                </c:pt>
                <c:pt idx="1525">
                  <c:v>0.60626288892368896</c:v>
                </c:pt>
                <c:pt idx="1526">
                  <c:v>0.55972712458778895</c:v>
                </c:pt>
                <c:pt idx="1527">
                  <c:v>0.51277682056692575</c:v>
                </c:pt>
                <c:pt idx="1528">
                  <c:v>0.4654462578069814</c:v>
                </c:pt>
                <c:pt idx="1529">
                  <c:v>0.41776928640991812</c:v>
                </c:pt>
                <c:pt idx="1530">
                  <c:v>0.36977919313853713</c:v>
                </c:pt>
                <c:pt idx="1531">
                  <c:v>0.32150547984119737</c:v>
                </c:pt>
                <c:pt idx="1532">
                  <c:v>0.27298495167433617</c:v>
                </c:pt>
                <c:pt idx="1533">
                  <c:v>0.22424883311701166</c:v>
                </c:pt>
                <c:pt idx="1534">
                  <c:v>0.17532669370059337</c:v>
                </c:pt>
                <c:pt idx="1535">
                  <c:v>0.12625619056390791</c:v>
                </c:pt>
                <c:pt idx="1536">
                  <c:v>7.7070147902019895E-2</c:v>
                </c:pt>
                <c:pt idx="1537">
                  <c:v>2.7801358558871524E-2</c:v>
                </c:pt>
                <c:pt idx="1538">
                  <c:v>-2.1515382788470545E-2</c:v>
                </c:pt>
                <c:pt idx="1539">
                  <c:v>-7.084472434285459E-2</c:v>
                </c:pt>
                <c:pt idx="1540">
                  <c:v>-0.12015417420011935</c:v>
                </c:pt>
                <c:pt idx="1541">
                  <c:v>-0.16941061778609112</c:v>
                </c:pt>
                <c:pt idx="1542">
                  <c:v>-0.21857940245145377</c:v>
                </c:pt>
                <c:pt idx="1543">
                  <c:v>-0.26762572562042652</c:v>
                </c:pt>
                <c:pt idx="1544">
                  <c:v>-0.31651799030061073</c:v>
                </c:pt>
                <c:pt idx="1545">
                  <c:v>-0.36522425942002357</c:v>
                </c:pt>
                <c:pt idx="1546">
                  <c:v>-0.4137112785652402</c:v>
                </c:pt>
                <c:pt idx="1547">
                  <c:v>-0.4619446976850155</c:v>
                </c:pt>
                <c:pt idx="1548">
                  <c:v>-0.50988931196548803</c:v>
                </c:pt>
                <c:pt idx="1549">
                  <c:v>-0.5575104174523865</c:v>
                </c:pt>
                <c:pt idx="1550">
                  <c:v>-0.60477711607068774</c:v>
                </c:pt>
                <c:pt idx="1551">
                  <c:v>-0.65165870658146352</c:v>
                </c:pt>
                <c:pt idx="1552">
                  <c:v>-0.6981225276510008</c:v>
                </c:pt>
                <c:pt idx="1553">
                  <c:v>-0.74413348041098726</c:v>
                </c:pt>
                <c:pt idx="1554">
                  <c:v>-0.78966332837452213</c:v>
                </c:pt>
                <c:pt idx="1555">
                  <c:v>-0.83468014806540902</c:v>
                </c:pt>
                <c:pt idx="1556">
                  <c:v>-0.87915221168508484</c:v>
                </c:pt>
                <c:pt idx="1557">
                  <c:v>-0.92304877699179133</c:v>
                </c:pt>
                <c:pt idx="1558">
                  <c:v>-0.96633932855643001</c:v>
                </c:pt>
                <c:pt idx="1559">
                  <c:v>-1.0089943874155303</c:v>
                </c:pt>
                <c:pt idx="1560">
                  <c:v>-1.0509844889693283</c:v>
                </c:pt>
                <c:pt idx="1561">
                  <c:v>-1.0922801561635769</c:v>
                </c:pt>
                <c:pt idx="1562">
                  <c:v>-1.1328528457486688</c:v>
                </c:pt>
                <c:pt idx="1563">
                  <c:v>-1.1726749100313578</c:v>
                </c:pt>
                <c:pt idx="1564">
                  <c:v>-1.2117186941629712</c:v>
                </c:pt>
                <c:pt idx="1565">
                  <c:v>-1.2499567212047713</c:v>
                </c:pt>
                <c:pt idx="1566">
                  <c:v>-1.2873627084606283</c:v>
                </c:pt>
                <c:pt idx="1567">
                  <c:v>-1.3239107415175524</c:v>
                </c:pt>
                <c:pt idx="1568">
                  <c:v>-1.3595760576758884</c:v>
                </c:pt>
                <c:pt idx="1569">
                  <c:v>-1.3943341530848505</c:v>
                </c:pt>
                <c:pt idx="1570">
                  <c:v>-1.4281575515252669</c:v>
                </c:pt>
                <c:pt idx="1571">
                  <c:v>-1.4610260129934194</c:v>
                </c:pt>
                <c:pt idx="1572">
                  <c:v>-1.4929167479138961</c:v>
                </c:pt>
                <c:pt idx="1573">
                  <c:v>-1.5238056441300589</c:v>
                </c:pt>
                <c:pt idx="1574">
                  <c:v>-1.55366965835344</c:v>
                </c:pt>
                <c:pt idx="1575">
                  <c:v>-1.5824900006397802</c:v>
                </c:pt>
                <c:pt idx="1576">
                  <c:v>-1.6102484172039104</c:v>
                </c:pt>
                <c:pt idx="1577">
                  <c:v>-1.6369260479932677</c:v>
                </c:pt>
                <c:pt idx="1578">
                  <c:v>-1.6625034950052522</c:v>
                </c:pt>
                <c:pt idx="1579">
                  <c:v>-1.6869609255706917</c:v>
                </c:pt>
                <c:pt idx="1580">
                  <c:v>-1.7102793088611934</c:v>
                </c:pt>
                <c:pt idx="1581">
                  <c:v>-1.7324436217367507</c:v>
                </c:pt>
                <c:pt idx="1582">
                  <c:v>-1.7534391608660953</c:v>
                </c:pt>
                <c:pt idx="1583">
                  <c:v>-1.7732504349241882</c:v>
                </c:pt>
                <c:pt idx="1584">
                  <c:v>-1.7918623786020427</c:v>
                </c:pt>
                <c:pt idx="1585">
                  <c:v>-1.8092635559149393</c:v>
                </c:pt>
                <c:pt idx="1586">
                  <c:v>-1.8254424864247509</c:v>
                </c:pt>
                <c:pt idx="1587">
                  <c:v>-1.8403865647409043</c:v>
                </c:pt>
                <c:pt idx="1588">
                  <c:v>-1.854084419776284</c:v>
                </c:pt>
                <c:pt idx="1589">
                  <c:v>-1.8665300071038322</c:v>
                </c:pt>
                <c:pt idx="1590">
                  <c:v>-1.8777101277605694</c:v>
                </c:pt>
                <c:pt idx="1591">
                  <c:v>-1.8876150934095968</c:v>
                </c:pt>
                <c:pt idx="1592">
                  <c:v>-1.8962414631136055</c:v>
                </c:pt>
                <c:pt idx="1593">
                  <c:v>-1.9035795136195</c:v>
                </c:pt>
                <c:pt idx="1594">
                  <c:v>-1.9096247671841122</c:v>
                </c:pt>
                <c:pt idx="1595">
                  <c:v>-1.9143741133818171</c:v>
                </c:pt>
                <c:pt idx="1596">
                  <c:v>-1.9178255869353757</c:v>
                </c:pt>
                <c:pt idx="1597">
                  <c:v>-1.9199728091340458</c:v>
                </c:pt>
                <c:pt idx="1598">
                  <c:v>-1.9208131361079894</c:v>
                </c:pt>
                <c:pt idx="1599">
                  <c:v>-1.9203492709360825</c:v>
                </c:pt>
                <c:pt idx="1600">
                  <c:v>-1.9185768048541016</c:v>
                </c:pt>
                <c:pt idx="1601">
                  <c:v>-1.9154969460505151</c:v>
                </c:pt>
                <c:pt idx="1602">
                  <c:v>-1.9111135939842061</c:v>
                </c:pt>
                <c:pt idx="1603">
                  <c:v>-1.9054265933333352</c:v>
                </c:pt>
                <c:pt idx="1604">
                  <c:v>-1.8984407875704079</c:v>
                </c:pt>
                <c:pt idx="1605">
                  <c:v>-1.8901610702221643</c:v>
                </c:pt>
                <c:pt idx="1606">
                  <c:v>-1.8805934031706224</c:v>
                </c:pt>
                <c:pt idx="1607">
                  <c:v>-1.869742477463187</c:v>
                </c:pt>
                <c:pt idx="1608">
                  <c:v>-1.8576150861618066</c:v>
                </c:pt>
                <c:pt idx="1609">
                  <c:v>-1.8442198085452799</c:v>
                </c:pt>
                <c:pt idx="1610">
                  <c:v>-1.8295635396864431</c:v>
                </c:pt>
                <c:pt idx="1611">
                  <c:v>-1.8136549082594324</c:v>
                </c:pt>
                <c:pt idx="1612">
                  <c:v>-1.7965051207448786</c:v>
                </c:pt>
                <c:pt idx="1613">
                  <c:v>-1.7781276081008355</c:v>
                </c:pt>
                <c:pt idx="1614">
                  <c:v>-1.7585354438466532</c:v>
                </c:pt>
                <c:pt idx="1615">
                  <c:v>-1.7377370758865229</c:v>
                </c:pt>
                <c:pt idx="1616">
                  <c:v>-1.715748677860808</c:v>
                </c:pt>
                <c:pt idx="1617">
                  <c:v>-1.6925856137692925</c:v>
                </c:pt>
                <c:pt idx="1618">
                  <c:v>-1.6682624529474159</c:v>
                </c:pt>
                <c:pt idx="1619">
                  <c:v>-1.6427930555691459</c:v>
                </c:pt>
                <c:pt idx="1620">
                  <c:v>-1.6161980905786009</c:v>
                </c:pt>
                <c:pt idx="1621">
                  <c:v>-1.5884933865787811</c:v>
                </c:pt>
                <c:pt idx="1622">
                  <c:v>-1.5596968908782356</c:v>
                </c:pt>
                <c:pt idx="1623">
                  <c:v>-1.529826247341284</c:v>
                </c:pt>
                <c:pt idx="1624">
                  <c:v>-1.4989051884059685</c:v>
                </c:pt>
                <c:pt idx="1625">
                  <c:v>-1.4669519470419667</c:v>
                </c:pt>
                <c:pt idx="1626">
                  <c:v>-1.4339874002188517</c:v>
                </c:pt>
                <c:pt idx="1627">
                  <c:v>-1.4000346860305459</c:v>
                </c:pt>
                <c:pt idx="1628">
                  <c:v>-1.3651187846035042</c:v>
                </c:pt>
                <c:pt idx="1629">
                  <c:v>-1.3292587080244533</c:v>
                </c:pt>
                <c:pt idx="1630">
                  <c:v>-1.292480011116248</c:v>
                </c:pt>
                <c:pt idx="1631">
                  <c:v>-1.2548095867064795</c:v>
                </c:pt>
                <c:pt idx="1632">
                  <c:v>-1.2162732503279508</c:v>
                </c:pt>
                <c:pt idx="1633">
                  <c:v>-1.1768957267892672</c:v>
                </c:pt>
                <c:pt idx="1634">
                  <c:v>-1.1367018036845025</c:v>
                </c:pt>
                <c:pt idx="1635">
                  <c:v>-1.0957194849716776</c:v>
                </c:pt>
                <c:pt idx="1636">
                  <c:v>-1.0539762778171464</c:v>
                </c:pt>
                <c:pt idx="1637">
                  <c:v>-1.0114991904471484</c:v>
                </c:pt>
                <c:pt idx="1638">
                  <c:v>-0.96831791555115299</c:v>
                </c:pt>
                <c:pt idx="1639">
                  <c:v>-0.92446227035949291</c:v>
                </c:pt>
                <c:pt idx="1640">
                  <c:v>-0.87996309578422693</c:v>
                </c:pt>
                <c:pt idx="1641">
                  <c:v>-0.8348477558599845</c:v>
                </c:pt>
                <c:pt idx="1642">
                  <c:v>-0.78914907799243272</c:v>
                </c:pt>
                <c:pt idx="1643">
                  <c:v>-0.74289805591841451</c:v>
                </c:pt>
                <c:pt idx="1644">
                  <c:v>-0.69612192656820804</c:v>
                </c:pt>
                <c:pt idx="1645">
                  <c:v>-0.64885633277649091</c:v>
                </c:pt>
                <c:pt idx="1646">
                  <c:v>-0.60113232235828429</c:v>
                </c:pt>
                <c:pt idx="1647">
                  <c:v>-0.552979032102765</c:v>
                </c:pt>
                <c:pt idx="1648">
                  <c:v>-0.50443133484543257</c:v>
                </c:pt>
                <c:pt idx="1649">
                  <c:v>-0.45552367699730867</c:v>
                </c:pt>
                <c:pt idx="1650">
                  <c:v>-0.40628994576577843</c:v>
                </c:pt>
                <c:pt idx="1651">
                  <c:v>-0.35676024729472261</c:v>
                </c:pt>
                <c:pt idx="1652">
                  <c:v>-0.30697199460141006</c:v>
                </c:pt>
                <c:pt idx="1653">
                  <c:v>-0.2569570233049292</c:v>
                </c:pt>
                <c:pt idx="1654">
                  <c:v>-0.20674551706913818</c:v>
                </c:pt>
                <c:pt idx="1655">
                  <c:v>-0.15637574987063713</c:v>
                </c:pt>
                <c:pt idx="1656">
                  <c:v>-0.10588116516027866</c:v>
                </c:pt>
                <c:pt idx="1657">
                  <c:v>-5.5295177168284235E-2</c:v>
                </c:pt>
                <c:pt idx="1658">
                  <c:v>-4.6532038008894648E-3</c:v>
                </c:pt>
                <c:pt idx="1659">
                  <c:v>4.6008778360044106E-2</c:v>
                </c:pt>
                <c:pt idx="1660">
                  <c:v>9.6657651357187763E-2</c:v>
                </c:pt>
                <c:pt idx="1661">
                  <c:v>0.14725967358164418</c:v>
                </c:pt>
                <c:pt idx="1662">
                  <c:v>0.19777956465395272</c:v>
                </c:pt>
                <c:pt idx="1663">
                  <c:v>0.24818189385835937</c:v>
                </c:pt>
                <c:pt idx="1664">
                  <c:v>0.29843443593768593</c:v>
                </c:pt>
                <c:pt idx="1665">
                  <c:v>0.34850462571418578</c:v>
                </c:pt>
                <c:pt idx="1666">
                  <c:v>0.39835858111058081</c:v>
                </c:pt>
                <c:pt idx="1667">
                  <c:v>0.44796132513570469</c:v>
                </c:pt>
                <c:pt idx="1668">
                  <c:v>0.49727702704001975</c:v>
                </c:pt>
                <c:pt idx="1669">
                  <c:v>0.54627035821717096</c:v>
                </c:pt>
                <c:pt idx="1670">
                  <c:v>0.59490979750110196</c:v>
                </c:pt>
                <c:pt idx="1671">
                  <c:v>0.64316402239914017</c:v>
                </c:pt>
                <c:pt idx="1672">
                  <c:v>0.69099975243526235</c:v>
                </c:pt>
                <c:pt idx="1673">
                  <c:v>0.73838127198277614</c:v>
                </c:pt>
                <c:pt idx="1674">
                  <c:v>0.78527973045061616</c:v>
                </c:pt>
                <c:pt idx="1675">
                  <c:v>0.83166259318119951</c:v>
                </c:pt>
                <c:pt idx="1676">
                  <c:v>0.87749752438333484</c:v>
                </c:pt>
                <c:pt idx="1677">
                  <c:v>0.92275317727522221</c:v>
                </c:pt>
                <c:pt idx="1678">
                  <c:v>0.96739843560165506</c:v>
                </c:pt>
                <c:pt idx="1679">
                  <c:v>1.0114032235459596</c:v>
                </c:pt>
                <c:pt idx="1680">
                  <c:v>1.0547374838840677</c:v>
                </c:pt>
                <c:pt idx="1681">
                  <c:v>1.0973711514198259</c:v>
                </c:pt>
                <c:pt idx="1682">
                  <c:v>1.1392750994946925</c:v>
                </c:pt>
                <c:pt idx="1683">
                  <c:v>1.1804211019869852</c:v>
                </c:pt>
                <c:pt idx="1684">
                  <c:v>1.2207809308446456</c:v>
                </c:pt>
                <c:pt idx="1685">
                  <c:v>1.2603265413919278</c:v>
                </c:pt>
                <c:pt idx="1686">
                  <c:v>1.2990310889001511</c:v>
                </c:pt>
                <c:pt idx="1687">
                  <c:v>1.3368681028629346</c:v>
                </c:pt>
                <c:pt idx="1688">
                  <c:v>1.373812270657647</c:v>
                </c:pt>
                <c:pt idx="1689">
                  <c:v>1.409838544908611</c:v>
                </c:pt>
                <c:pt idx="1690">
                  <c:v>1.4449189124939461</c:v>
                </c:pt>
                <c:pt idx="1691">
                  <c:v>1.479032603349687</c:v>
                </c:pt>
                <c:pt idx="1692">
                  <c:v>1.5121563048991493</c:v>
                </c:pt>
                <c:pt idx="1693">
                  <c:v>1.5442653892560125</c:v>
                </c:pt>
                <c:pt idx="1694">
                  <c:v>1.5753363048822633</c:v>
                </c:pt>
                <c:pt idx="1695">
                  <c:v>1.605349761268837</c:v>
                </c:pt>
                <c:pt idx="1696">
                  <c:v>1.6342870119508377</c:v>
                </c:pt>
                <c:pt idx="1697">
                  <c:v>1.6621287122772521</c:v>
                </c:pt>
                <c:pt idx="1698">
                  <c:v>1.6888549879201573</c:v>
                </c:pt>
                <c:pt idx="1699">
                  <c:v>1.714445538345676</c:v>
                </c:pt>
                <c:pt idx="1700">
                  <c:v>1.7388808735044146</c:v>
                </c:pt>
                <c:pt idx="1701">
                  <c:v>1.7621455198575642</c:v>
                </c:pt>
                <c:pt idx="1702">
                  <c:v>1.7842243326712608</c:v>
                </c:pt>
                <c:pt idx="1703">
                  <c:v>1.8051013883834017</c:v>
                </c:pt>
                <c:pt idx="1704">
                  <c:v>1.8247611987780847</c:v>
                </c:pt>
                <c:pt idx="1705">
                  <c:v>1.8431919144537223</c:v>
                </c:pt>
                <c:pt idx="1706">
                  <c:v>1.8603816512003921</c:v>
                </c:pt>
                <c:pt idx="1707">
                  <c:v>1.8763174096510467</c:v>
                </c:pt>
                <c:pt idx="1708">
                  <c:v>1.8909874346826441</c:v>
                </c:pt>
                <c:pt idx="1709">
                  <c:v>1.9043853079130728</c:v>
                </c:pt>
                <c:pt idx="1710">
                  <c:v>1.9164974666404533</c:v>
                </c:pt>
                <c:pt idx="1711">
                  <c:v>1.9273138691353806</c:v>
                </c:pt>
                <c:pt idx="1712">
                  <c:v>1.9368307315395414</c:v>
                </c:pt>
                <c:pt idx="1713">
                  <c:v>1.9450379982703416</c:v>
                </c:pt>
                <c:pt idx="1714">
                  <c:v>1.9519308699614235</c:v>
                </c:pt>
                <c:pt idx="1715">
                  <c:v>1.957505925379865</c:v>
                </c:pt>
                <c:pt idx="1716">
                  <c:v>1.9617608993613818</c:v>
                </c:pt>
                <c:pt idx="1717">
                  <c:v>1.9646891243274964</c:v>
                </c:pt>
                <c:pt idx="1718">
                  <c:v>1.9662876786537393</c:v>
                </c:pt>
                <c:pt idx="1719">
                  <c:v>1.9665589988658785</c:v>
                </c:pt>
                <c:pt idx="1720">
                  <c:v>1.9654984209312134</c:v>
                </c:pt>
                <c:pt idx="1721">
                  <c:v>1.9631069091320843</c:v>
                </c:pt>
                <c:pt idx="1722">
                  <c:v>1.9593881304559426</c:v>
                </c:pt>
                <c:pt idx="1723">
                  <c:v>1.9543417086111565</c:v>
                </c:pt>
                <c:pt idx="1724">
                  <c:v>1.9479722776635655</c:v>
                </c:pt>
                <c:pt idx="1725">
                  <c:v>1.940284533352528</c:v>
                </c:pt>
                <c:pt idx="1726">
                  <c:v>1.9312842514425936</c:v>
                </c:pt>
                <c:pt idx="1727">
                  <c:v>1.920975948578888</c:v>
                </c:pt>
                <c:pt idx="1728">
                  <c:v>1.9093662551760056</c:v>
                </c:pt>
                <c:pt idx="1729">
                  <c:v>1.8964635996547379</c:v>
                </c:pt>
                <c:pt idx="1730">
                  <c:v>1.8822747380481775</c:v>
                </c:pt>
                <c:pt idx="1731">
                  <c:v>1.8668081718324483</c:v>
                </c:pt>
                <c:pt idx="1732">
                  <c:v>1.8500749921499944</c:v>
                </c:pt>
                <c:pt idx="1733">
                  <c:v>1.8320885264931668</c:v>
                </c:pt>
                <c:pt idx="1734">
                  <c:v>1.8128617567953529</c:v>
                </c:pt>
                <c:pt idx="1735">
                  <c:v>1.7924030512564233</c:v>
                </c:pt>
                <c:pt idx="1736">
                  <c:v>1.7707285156905173</c:v>
                </c:pt>
                <c:pt idx="1737">
                  <c:v>1.7478534581405269</c:v>
                </c:pt>
                <c:pt idx="1738">
                  <c:v>1.7237924038400394</c:v>
                </c:pt>
                <c:pt idx="1739">
                  <c:v>1.6985591806969367</c:v>
                </c:pt>
                <c:pt idx="1740">
                  <c:v>1.6721744371999983</c:v>
                </c:pt>
                <c:pt idx="1741">
                  <c:v>1.6446539932778914</c:v>
                </c:pt>
                <c:pt idx="1742">
                  <c:v>1.616015799310476</c:v>
                </c:pt>
                <c:pt idx="1743">
                  <c:v>1.5862775139386287</c:v>
                </c:pt>
                <c:pt idx="1744">
                  <c:v>1.5554628960367491</c:v>
                </c:pt>
                <c:pt idx="1745">
                  <c:v>1.5235902166198878</c:v>
                </c:pt>
                <c:pt idx="1746">
                  <c:v>1.4906804022563573</c:v>
                </c:pt>
                <c:pt idx="1747">
                  <c:v>1.4567566521314068</c:v>
                </c:pt>
                <c:pt idx="1748">
                  <c:v>1.4218440188896293</c:v>
                </c:pt>
                <c:pt idx="1749">
                  <c:v>1.3859615984920803</c:v>
                </c:pt>
                <c:pt idx="1750">
                  <c:v>1.3491350409165028</c:v>
                </c:pt>
                <c:pt idx="1751">
                  <c:v>1.3113913453455455</c:v>
                </c:pt>
                <c:pt idx="1752">
                  <c:v>1.2727564447820399</c:v>
                </c:pt>
                <c:pt idx="1753">
                  <c:v>1.233255192529662</c:v>
                </c:pt>
                <c:pt idx="1754">
                  <c:v>1.1929125156079476</c:v>
                </c:pt>
                <c:pt idx="1755">
                  <c:v>1.1517565682315878</c:v>
                </c:pt>
                <c:pt idx="1756">
                  <c:v>1.1098150185509983</c:v>
                </c:pt>
                <c:pt idx="1757">
                  <c:v>1.0671150463955978</c:v>
                </c:pt>
                <c:pt idx="1758">
                  <c:v>1.0236865265644401</c:v>
                </c:pt>
                <c:pt idx="1759">
                  <c:v>0.97955946878670885</c:v>
                </c:pt>
                <c:pt idx="1760">
                  <c:v>0.93476491674126905</c:v>
                </c:pt>
                <c:pt idx="1761">
                  <c:v>0.88933044737185785</c:v>
                </c:pt>
                <c:pt idx="1762">
                  <c:v>0.84328911100575277</c:v>
                </c:pt>
                <c:pt idx="1763">
                  <c:v>0.79667213418009997</c:v>
                </c:pt>
                <c:pt idx="1764">
                  <c:v>0.74950699636622797</c:v>
                </c:pt>
                <c:pt idx="1765">
                  <c:v>0.70182959253880872</c:v>
                </c:pt>
                <c:pt idx="1766">
                  <c:v>0.65367123210624845</c:v>
                </c:pt>
                <c:pt idx="1767">
                  <c:v>0.60506132275478308</c:v>
                </c:pt>
                <c:pt idx="1768">
                  <c:v>0.55603501736776417</c:v>
                </c:pt>
                <c:pt idx="1769">
                  <c:v>0.50662705139779984</c:v>
                </c:pt>
                <c:pt idx="1770">
                  <c:v>0.45687160992757414</c:v>
                </c:pt>
                <c:pt idx="1771">
                  <c:v>0.40679910564593991</c:v>
                </c:pt>
                <c:pt idx="1772">
                  <c:v>0.3564472666177595</c:v>
                </c:pt>
                <c:pt idx="1773">
                  <c:v>0.30584825184195885</c:v>
                </c:pt>
                <c:pt idx="1774">
                  <c:v>0.25503257652077221</c:v>
                </c:pt>
                <c:pt idx="1775">
                  <c:v>0.20403885415107087</c:v>
                </c:pt>
                <c:pt idx="1776">
                  <c:v>0.1529008755060523</c:v>
                </c:pt>
                <c:pt idx="1777">
                  <c:v>0.10165240975769141</c:v>
                </c:pt>
                <c:pt idx="1778">
                  <c:v>5.032923718799448E-2</c:v>
                </c:pt>
                <c:pt idx="1779">
                  <c:v>-1.0322959998127815E-3</c:v>
                </c:pt>
                <c:pt idx="1780">
                  <c:v>-5.2398695172137542E-2</c:v>
                </c:pt>
                <c:pt idx="1781">
                  <c:v>-0.10373583518246576</c:v>
                </c:pt>
                <c:pt idx="1782">
                  <c:v>-0.15500804544824531</c:v>
                </c:pt>
                <c:pt idx="1783">
                  <c:v>-0.20617949858336515</c:v>
                </c:pt>
                <c:pt idx="1784">
                  <c:v>-0.25721756639354348</c:v>
                </c:pt>
                <c:pt idx="1785">
                  <c:v>-0.30808927469987013</c:v>
                </c:pt>
                <c:pt idx="1786">
                  <c:v>-0.35876032656456414</c:v>
                </c:pt>
                <c:pt idx="1787">
                  <c:v>-0.40919532448329271</c:v>
                </c:pt>
                <c:pt idx="1788">
                  <c:v>-0.45935801174926694</c:v>
                </c:pt>
                <c:pt idx="1789">
                  <c:v>-0.50921262856513405</c:v>
                </c:pt>
                <c:pt idx="1790">
                  <c:v>-0.55872721755209487</c:v>
                </c:pt>
                <c:pt idx="1791">
                  <c:v>-0.60787001519644723</c:v>
                </c:pt>
                <c:pt idx="1792">
                  <c:v>-0.65660729540797635</c:v>
                </c:pt>
                <c:pt idx="1793">
                  <c:v>-0.70490289256895389</c:v>
                </c:pt>
                <c:pt idx="1794">
                  <c:v>-0.7527275019380838</c:v>
                </c:pt>
                <c:pt idx="1795">
                  <c:v>-0.80004813076705994</c:v>
                </c:pt>
                <c:pt idx="1796">
                  <c:v>-0.84683198145344185</c:v>
                </c:pt>
                <c:pt idx="1797">
                  <c:v>-0.89304724190427709</c:v>
                </c:pt>
                <c:pt idx="1798">
                  <c:v>-0.93866232727514542</c:v>
                </c:pt>
                <c:pt idx="1799">
                  <c:v>-0.98364669010427275</c:v>
                </c:pt>
                <c:pt idx="1800">
                  <c:v>-1.027969798689641</c:v>
                </c:pt>
                <c:pt idx="1801">
                  <c:v>-1.0716011107479566</c:v>
                </c:pt>
                <c:pt idx="1802">
                  <c:v>-1.1145110201482631</c:v>
                </c:pt>
                <c:pt idx="1803">
                  <c:v>-1.1566708191355024</c:v>
                </c:pt>
                <c:pt idx="1804">
                  <c:v>-1.1980517960878456</c:v>
                </c:pt>
                <c:pt idx="1805">
                  <c:v>-1.2386254210480281</c:v>
                </c:pt>
                <c:pt idx="1806">
                  <c:v>-1.2783643625188275</c:v>
                </c:pt>
                <c:pt idx="1807">
                  <c:v>-1.3172416619629541</c:v>
                </c:pt>
                <c:pt idx="1808">
                  <c:v>-1.3552315176888898</c:v>
                </c:pt>
                <c:pt idx="1809">
                  <c:v>-1.3923083924382915</c:v>
                </c:pt>
                <c:pt idx="1810">
                  <c:v>-1.4284437826166705</c:v>
                </c:pt>
                <c:pt idx="1811">
                  <c:v>-1.4636164273207442</c:v>
                </c:pt>
                <c:pt idx="1812">
                  <c:v>-1.4978025229906344</c:v>
                </c:pt>
                <c:pt idx="1813">
                  <c:v>-1.5309769508349456</c:v>
                </c:pt>
                <c:pt idx="1814">
                  <c:v>-1.5631156687100725</c:v>
                </c:pt>
                <c:pt idx="1815">
                  <c:v>-1.5941988960211866</c:v>
                </c:pt>
                <c:pt idx="1816">
                  <c:v>-1.6242073969569912</c:v>
                </c:pt>
                <c:pt idx="1817">
                  <c:v>-1.653121338477783</c:v>
                </c:pt>
                <c:pt idx="1818">
                  <c:v>-1.6809203590418971</c:v>
                </c:pt>
                <c:pt idx="1819">
                  <c:v>-1.7075836722926858</c:v>
                </c:pt>
                <c:pt idx="1820">
                  <c:v>-1.7330913039635765</c:v>
                </c:pt>
                <c:pt idx="1821">
                  <c:v>-1.7574272981173364</c:v>
                </c:pt>
                <c:pt idx="1822">
                  <c:v>-1.7805760296521818</c:v>
                </c:pt>
                <c:pt idx="1823">
                  <c:v>-1.8025210968785772</c:v>
                </c:pt>
                <c:pt idx="1824">
                  <c:v>-1.8232465359020873</c:v>
                </c:pt>
                <c:pt idx="1825">
                  <c:v>-1.842740024297989</c:v>
                </c:pt>
                <c:pt idx="1826">
                  <c:v>-1.8609892076932963</c:v>
                </c:pt>
                <c:pt idx="1827">
                  <c:v>-1.8779806196206907</c:v>
                </c:pt>
                <c:pt idx="1828">
                  <c:v>-1.8937020411202456</c:v>
                </c:pt>
                <c:pt idx="1829">
                  <c:v>-1.9081465934349022</c:v>
                </c:pt>
                <c:pt idx="1830">
                  <c:v>-1.9213002571459832</c:v>
                </c:pt>
                <c:pt idx="1831">
                  <c:v>-1.9331525376594958</c:v>
                </c:pt>
                <c:pt idx="1832">
                  <c:v>-1.9436992022962274</c:v>
                </c:pt>
                <c:pt idx="1833">
                  <c:v>-1.9529297508856307</c:v>
                </c:pt>
                <c:pt idx="1834">
                  <c:v>-1.96083894389281</c:v>
                </c:pt>
                <c:pt idx="1835">
                  <c:v>-1.9674229245198007</c:v>
                </c:pt>
                <c:pt idx="1836">
                  <c:v>-1.9726789968219767</c:v>
                </c:pt>
                <c:pt idx="1837">
                  <c:v>-1.9766000674038102</c:v>
                </c:pt>
                <c:pt idx="1838">
                  <c:v>-1.9791827939627129</c:v>
                </c:pt>
                <c:pt idx="1839">
                  <c:v>-1.9804291976581085</c:v>
                </c:pt>
                <c:pt idx="1840">
                  <c:v>-1.9803342045724959</c:v>
                </c:pt>
                <c:pt idx="1841">
                  <c:v>-1.9788983747517777</c:v>
                </c:pt>
                <c:pt idx="1842">
                  <c:v>-1.976124976758999</c:v>
                </c:pt>
                <c:pt idx="1843">
                  <c:v>-1.9720132418506442</c:v>
                </c:pt>
                <c:pt idx="1844">
                  <c:v>-1.9665674177705061</c:v>
                </c:pt>
                <c:pt idx="1845">
                  <c:v>-1.9597918202197004</c:v>
                </c:pt>
                <c:pt idx="1846">
                  <c:v>-1.9516918513590031</c:v>
                </c:pt>
                <c:pt idx="1847">
                  <c:v>-1.9422716608114736</c:v>
                </c:pt>
                <c:pt idx="1848">
                  <c:v>-1.9315375186951123</c:v>
                </c:pt>
                <c:pt idx="1849">
                  <c:v>-1.9194974999998911</c:v>
                </c:pt>
                <c:pt idx="1850">
                  <c:v>-1.9061580143305339</c:v>
                </c:pt>
                <c:pt idx="1851">
                  <c:v>-1.8915272238703524</c:v>
                </c:pt>
                <c:pt idx="1852">
                  <c:v>-1.8756158877339495</c:v>
                </c:pt>
                <c:pt idx="1853">
                  <c:v>-1.8584370087765565</c:v>
                </c:pt>
                <c:pt idx="1854">
                  <c:v>-1.8400032518070857</c:v>
                </c:pt>
                <c:pt idx="1855">
                  <c:v>-1.8203226755317867</c:v>
                </c:pt>
                <c:pt idx="1856">
                  <c:v>-1.7994110840163311</c:v>
                </c:pt>
                <c:pt idx="1857">
                  <c:v>-1.7772834914108009</c:v>
                </c:pt>
                <c:pt idx="1858">
                  <c:v>-1.7539541370181333</c:v>
                </c:pt>
                <c:pt idx="1859">
                  <c:v>-1.7294365708803014</c:v>
                </c:pt>
                <c:pt idx="1860">
                  <c:v>-1.7037511717836604</c:v>
                </c:pt>
                <c:pt idx="1861">
                  <c:v>-1.6769134982123686</c:v>
                </c:pt>
                <c:pt idx="1862">
                  <c:v>-1.6489412474503919</c:v>
                </c:pt>
                <c:pt idx="1863">
                  <c:v>-1.6198518334777667</c:v>
                </c:pt>
                <c:pt idx="1864">
                  <c:v>-1.5896687790254966</c:v>
                </c:pt>
                <c:pt idx="1865">
                  <c:v>-1.5584101275610287</c:v>
                </c:pt>
                <c:pt idx="1866">
                  <c:v>-1.5260965867749505</c:v>
                </c:pt>
                <c:pt idx="1867">
                  <c:v>-1.4927511457146678</c:v>
                </c:pt>
                <c:pt idx="1868">
                  <c:v>-1.4583986556926123</c:v>
                </c:pt>
                <c:pt idx="1869">
                  <c:v>-1.4230580202050338</c:v>
                </c:pt>
                <c:pt idx="1870">
                  <c:v>-1.3867547056895202</c:v>
                </c:pt>
                <c:pt idx="1871">
                  <c:v>-1.3495155367665446</c:v>
                </c:pt>
                <c:pt idx="1872">
                  <c:v>-1.3113662809036091</c:v>
                </c:pt>
                <c:pt idx="1873">
                  <c:v>-1.2723316349406373</c:v>
                </c:pt>
                <c:pt idx="1874">
                  <c:v>-1.232436378545543</c:v>
                </c:pt>
                <c:pt idx="1875">
                  <c:v>-1.1917085277296786</c:v>
                </c:pt>
                <c:pt idx="1876">
                  <c:v>-1.1501756216204619</c:v>
                </c:pt>
                <c:pt idx="1877">
                  <c:v>-1.1078647202323333</c:v>
                </c:pt>
                <c:pt idx="1878">
                  <c:v>-1.0648055877809259</c:v>
                </c:pt>
                <c:pt idx="1879">
                  <c:v>-1.0210281326627169</c:v>
                </c:pt>
                <c:pt idx="1880">
                  <c:v>-0.9765633064898005</c:v>
                </c:pt>
                <c:pt idx="1881">
                  <c:v>-0.93143860341555285</c:v>
                </c:pt>
                <c:pt idx="1882">
                  <c:v>-0.88568700026010072</c:v>
                </c:pt>
                <c:pt idx="1883">
                  <c:v>-0.83933965933884414</c:v>
                </c:pt>
                <c:pt idx="1884">
                  <c:v>-0.79242400518498213</c:v>
                </c:pt>
                <c:pt idx="1885">
                  <c:v>-0.74497588711263163</c:v>
                </c:pt>
                <c:pt idx="1886">
                  <c:v>-0.69702657813699187</c:v>
                </c:pt>
                <c:pt idx="1887">
                  <c:v>-0.64860545880406906</c:v>
                </c:pt>
                <c:pt idx="1888">
                  <c:v>-0.59974766409151947</c:v>
                </c:pt>
                <c:pt idx="1889">
                  <c:v>-0.55048792075814545</c:v>
                </c:pt>
                <c:pt idx="1890">
                  <c:v>-0.50086041437807272</c:v>
                </c:pt>
                <c:pt idx="1891">
                  <c:v>-0.45089556728609687</c:v>
                </c:pt>
                <c:pt idx="1892">
                  <c:v>-0.40063112631284303</c:v>
                </c:pt>
                <c:pt idx="1893">
                  <c:v>-0.35009927830393867</c:v>
                </c:pt>
                <c:pt idx="1894">
                  <c:v>-0.29933057534655644</c:v>
                </c:pt>
                <c:pt idx="1895">
                  <c:v>-0.24836367681413449</c:v>
                </c:pt>
                <c:pt idx="1896">
                  <c:v>-0.19723242829747831</c:v>
                </c:pt>
                <c:pt idx="1897">
                  <c:v>-0.14597066267270686</c:v>
                </c:pt>
                <c:pt idx="1898">
                  <c:v>-9.4614232754329383E-2</c:v>
                </c:pt>
                <c:pt idx="1899">
                  <c:v>-4.3199566044320958E-2</c:v>
                </c:pt>
                <c:pt idx="1900">
                  <c:v>8.2397528245319387E-3</c:v>
                </c:pt>
                <c:pt idx="1901">
                  <c:v>5.966950007557982E-2</c:v>
                </c:pt>
                <c:pt idx="1902">
                  <c:v>0.11105389793839381</c:v>
                </c:pt>
                <c:pt idx="1903">
                  <c:v>0.16235700335803807</c:v>
                </c:pt>
                <c:pt idx="1904">
                  <c:v>0.21354606407082252</c:v>
                </c:pt>
                <c:pt idx="1905">
                  <c:v>0.26458797351169722</c:v>
                </c:pt>
                <c:pt idx="1906">
                  <c:v>0.31544829412754627</c:v>
                </c:pt>
                <c:pt idx="1907">
                  <c:v>0.3660914796600922</c:v>
                </c:pt>
                <c:pt idx="1908">
                  <c:v>0.41648111660433107</c:v>
                </c:pt>
                <c:pt idx="1909">
                  <c:v>0.46658128041772917</c:v>
                </c:pt>
                <c:pt idx="1910">
                  <c:v>0.51635984113030509</c:v>
                </c:pt>
                <c:pt idx="1911">
                  <c:v>0.56578485489499919</c:v>
                </c:pt>
                <c:pt idx="1912">
                  <c:v>0.61482240765312235</c:v>
                </c:pt>
                <c:pt idx="1913">
                  <c:v>0.6634361382936429</c:v>
                </c:pt>
                <c:pt idx="1914">
                  <c:v>0.71159653917038068</c:v>
                </c:pt>
                <c:pt idx="1915">
                  <c:v>0.7592704073346529</c:v>
                </c:pt>
                <c:pt idx="1916">
                  <c:v>0.8064247278072556</c:v>
                </c:pt>
                <c:pt idx="1917">
                  <c:v>0.85302746406419327</c:v>
                </c:pt>
                <c:pt idx="1918">
                  <c:v>0.89904679990021286</c:v>
                </c:pt>
                <c:pt idx="1919">
                  <c:v>0.94445194969045987</c:v>
                </c:pt>
                <c:pt idx="1920">
                  <c:v>0.9892121368977963</c:v>
                </c:pt>
                <c:pt idx="1921">
                  <c:v>1.0332965678641681</c:v>
                </c:pt>
                <c:pt idx="1922">
                  <c:v>1.0766753786795933</c:v>
                </c:pt>
                <c:pt idx="1923">
                  <c:v>1.1193195975432402</c:v>
                </c:pt>
                <c:pt idx="1924">
                  <c:v>1.1612002426608048</c:v>
                </c:pt>
                <c:pt idx="1925">
                  <c:v>1.202288507918041</c:v>
                </c:pt>
                <c:pt idx="1926">
                  <c:v>1.2425567798208721</c:v>
                </c:pt>
                <c:pt idx="1927">
                  <c:v>1.2819778121418277</c:v>
                </c:pt>
                <c:pt idx="1928">
                  <c:v>1.3205255099547046</c:v>
                </c:pt>
                <c:pt idx="1929">
                  <c:v>1.3581740373727211</c:v>
                </c:pt>
                <c:pt idx="1930">
                  <c:v>1.3948945869318636</c:v>
                </c:pt>
                <c:pt idx="1931">
                  <c:v>1.4306655887728041</c:v>
                </c:pt>
                <c:pt idx="1932">
                  <c:v>1.4654629254494544</c:v>
                </c:pt>
                <c:pt idx="1933">
                  <c:v>1.4992611595120084</c:v>
                </c:pt>
                <c:pt idx="1934">
                  <c:v>1.5320359255460247</c:v>
                </c:pt>
                <c:pt idx="1935">
                  <c:v>1.5637671152345385</c:v>
                </c:pt>
                <c:pt idx="1936">
                  <c:v>1.594435160755546</c:v>
                </c:pt>
                <c:pt idx="1937">
                  <c:v>1.6240198929341612</c:v>
                </c:pt>
                <c:pt idx="1938">
                  <c:v>1.6525006101344626</c:v>
                </c:pt>
                <c:pt idx="1939">
                  <c:v>1.6798561821130822</c:v>
                </c:pt>
                <c:pt idx="1940">
                  <c:v>1.7060662870920849</c:v>
                </c:pt>
                <c:pt idx="1941">
                  <c:v>1.7311146181671371</c:v>
                </c:pt>
                <c:pt idx="1942">
                  <c:v>1.7549851959834628</c:v>
                </c:pt>
                <c:pt idx="1943">
                  <c:v>1.7776612614834209</c:v>
                </c:pt>
                <c:pt idx="1944">
                  <c:v>1.7991264904610167</c:v>
                </c:pt>
                <c:pt idx="1945">
                  <c:v>1.8193681974088998</c:v>
                </c:pt>
                <c:pt idx="1946">
                  <c:v>1.8383736622734868</c:v>
                </c:pt>
                <c:pt idx="1947">
                  <c:v>1.8561290504824828</c:v>
                </c:pt>
                <c:pt idx="1948">
                  <c:v>1.8726217727209049</c:v>
                </c:pt>
                <c:pt idx="1949">
                  <c:v>1.8878445778010409</c:v>
                </c:pt>
                <c:pt idx="1950">
                  <c:v>1.9017830719730828</c:v>
                </c:pt>
                <c:pt idx="1951">
                  <c:v>1.9144263845865666</c:v>
                </c:pt>
                <c:pt idx="1952">
                  <c:v>1.9257699053560267</c:v>
                </c:pt>
                <c:pt idx="1953">
                  <c:v>1.9358027551303425</c:v>
                </c:pt>
                <c:pt idx="1954">
                  <c:v>1.9445193141954098</c:v>
                </c:pt>
                <c:pt idx="1955">
                  <c:v>1.9519153445509538</c:v>
                </c:pt>
                <c:pt idx="1956">
                  <c:v>1.9579877682023736</c:v>
                </c:pt>
                <c:pt idx="1957">
                  <c:v>1.9627291090317602</c:v>
                </c:pt>
                <c:pt idx="1958">
                  <c:v>1.9661356415166906</c:v>
                </c:pt>
                <c:pt idx="1959">
                  <c:v>1.9682090032738939</c:v>
                </c:pt>
                <c:pt idx="1960">
                  <c:v>1.968943736694525</c:v>
                </c:pt>
                <c:pt idx="1961">
                  <c:v>1.9683400181581121</c:v>
                </c:pt>
                <c:pt idx="1962">
                  <c:v>1.9664007327593818</c:v>
                </c:pt>
                <c:pt idx="1963">
                  <c:v>1.9631247286569908</c:v>
                </c:pt>
                <c:pt idx="1964">
                  <c:v>1.9585158710390129</c:v>
                </c:pt>
                <c:pt idx="1965">
                  <c:v>1.9525780937638639</c:v>
                </c:pt>
                <c:pt idx="1966">
                  <c:v>1.9453164180325613</c:v>
                </c:pt>
                <c:pt idx="1967">
                  <c:v>1.9367346135603452</c:v>
                </c:pt>
                <c:pt idx="1968">
                  <c:v>1.9268385717773591</c:v>
                </c:pt>
                <c:pt idx="1969">
                  <c:v>1.9156359903724673</c:v>
                </c:pt>
                <c:pt idx="1970">
                  <c:v>1.9031329032017483</c:v>
                </c:pt>
                <c:pt idx="1971">
                  <c:v>1.8893370984167479</c:v>
                </c:pt>
                <c:pt idx="1972">
                  <c:v>1.8742589629802955</c:v>
                </c:pt>
                <c:pt idx="1973">
                  <c:v>1.8579111296375443</c:v>
                </c:pt>
                <c:pt idx="1974">
                  <c:v>1.8403058952892977</c:v>
                </c:pt>
                <c:pt idx="1975">
                  <c:v>1.8214509530943654</c:v>
                </c:pt>
                <c:pt idx="1976">
                  <c:v>1.8013617440888179</c:v>
                </c:pt>
                <c:pt idx="1977">
                  <c:v>1.7800529220664154</c:v>
                </c:pt>
                <c:pt idx="1978">
                  <c:v>1.7575383688008668</c:v>
                </c:pt>
                <c:pt idx="1979">
                  <c:v>1.7338312797839261</c:v>
                </c:pt>
                <c:pt idx="1980">
                  <c:v>1.7089516823808792</c:v>
                </c:pt>
                <c:pt idx="1981">
                  <c:v>1.682914786932165</c:v>
                </c:pt>
                <c:pt idx="1982">
                  <c:v>1.6557379460016459</c:v>
                </c:pt>
                <c:pt idx="1983">
                  <c:v>1.6274382324170544</c:v>
                </c:pt>
                <c:pt idx="1984">
                  <c:v>1.5980388314669878</c:v>
                </c:pt>
                <c:pt idx="1985">
                  <c:v>1.5675574530264107</c:v>
                </c:pt>
                <c:pt idx="1986">
                  <c:v>1.5360144751810594</c:v>
                </c:pt>
                <c:pt idx="1987">
                  <c:v>1.5034325614966617</c:v>
                </c:pt>
                <c:pt idx="1988">
                  <c:v>1.4698362420604203</c:v>
                </c:pt>
                <c:pt idx="1989">
                  <c:v>1.4352441035304262</c:v>
                </c:pt>
                <c:pt idx="1990">
                  <c:v>1.3996813000218824</c:v>
                </c:pt>
                <c:pt idx="1991">
                  <c:v>1.363174348474383</c:v>
                </c:pt>
                <c:pt idx="1992">
                  <c:v>1.3257487134396082</c:v>
                </c:pt>
                <c:pt idx="1993">
                  <c:v>1.2874287937276083</c:v>
                </c:pt>
                <c:pt idx="1994">
                  <c:v>1.2482390759805819</c:v>
                </c:pt>
                <c:pt idx="1995">
                  <c:v>1.208207288304016</c:v>
                </c:pt>
                <c:pt idx="1996">
                  <c:v>1.1673606871522062</c:v>
                </c:pt>
                <c:pt idx="1997">
                  <c:v>1.1257260552094461</c:v>
                </c:pt>
                <c:pt idx="1998">
                  <c:v>1.0833328848115429</c:v>
                </c:pt>
                <c:pt idx="1999">
                  <c:v>1.0402108180301761</c:v>
                </c:pt>
                <c:pt idx="2000">
                  <c:v>0.99639054580934894</c:v>
                </c:pt>
                <c:pt idx="2001">
                  <c:v>0.95189930738986717</c:v>
                </c:pt>
                <c:pt idx="2002">
                  <c:v>0.90676983053083349</c:v>
                </c:pt>
                <c:pt idx="2003">
                  <c:v>0.86103303443110468</c:v>
                </c:pt>
                <c:pt idx="2004">
                  <c:v>0.81471610654174909</c:v>
                </c:pt>
                <c:pt idx="2005">
                  <c:v>0.76785466521618617</c:v>
                </c:pt>
                <c:pt idx="2006">
                  <c:v>0.720479758714209</c:v>
                </c:pt>
                <c:pt idx="2007">
                  <c:v>0.67262054911259195</c:v>
                </c:pt>
                <c:pt idx="2008">
                  <c:v>0.62431195928351846</c:v>
                </c:pt>
                <c:pt idx="2009">
                  <c:v>0.57558851031893998</c:v>
                </c:pt>
                <c:pt idx="2010">
                  <c:v>0.52648418863581781</c:v>
                </c:pt>
                <c:pt idx="2011">
                  <c:v>0.477029223990036</c:v>
                </c:pt>
                <c:pt idx="2012">
                  <c:v>0.42726117727649621</c:v>
                </c:pt>
                <c:pt idx="2013">
                  <c:v>0.37721205611012948</c:v>
                </c:pt>
                <c:pt idx="2014">
                  <c:v>0.32691224011111475</c:v>
                </c:pt>
                <c:pt idx="2015">
                  <c:v>0.27640022300497186</c:v>
                </c:pt>
                <c:pt idx="2016">
                  <c:v>0.22570969160568088</c:v>
                </c:pt>
                <c:pt idx="2017">
                  <c:v>0.17487432693257238</c:v>
                </c:pt>
                <c:pt idx="2018">
                  <c:v>0.12392983690891135</c:v>
                </c:pt>
                <c:pt idx="2019">
                  <c:v>7.2912511153229304E-2</c:v>
                </c:pt>
                <c:pt idx="2020">
                  <c:v>2.1855803461605205E-2</c:v>
                </c:pt>
                <c:pt idx="2021">
                  <c:v>-2.920618614363241E-2</c:v>
                </c:pt>
                <c:pt idx="2022">
                  <c:v>-8.0237796531578878E-2</c:v>
                </c:pt>
                <c:pt idx="2023">
                  <c:v>-0.13120319414315412</c:v>
                </c:pt>
                <c:pt idx="2024">
                  <c:v>-0.18206972904110014</c:v>
                </c:pt>
                <c:pt idx="2025">
                  <c:v>-0.2328043897949669</c:v>
                </c:pt>
                <c:pt idx="2026">
                  <c:v>-0.28337282677540132</c:v>
                </c:pt>
                <c:pt idx="2027">
                  <c:v>-0.33373957442134655</c:v>
                </c:pt>
                <c:pt idx="2028">
                  <c:v>-0.38386829268600242</c:v>
                </c:pt>
                <c:pt idx="2029">
                  <c:v>-0.43372312323698303</c:v>
                </c:pt>
                <c:pt idx="2030">
                  <c:v>-0.48327199506046498</c:v>
                </c:pt>
                <c:pt idx="2031">
                  <c:v>-0.5324830160092251</c:v>
                </c:pt>
                <c:pt idx="2032">
                  <c:v>-0.58132231646868338</c:v>
                </c:pt>
                <c:pt idx="2033">
                  <c:v>-0.62975357252036879</c:v>
                </c:pt>
                <c:pt idx="2034">
                  <c:v>-0.67774730646629699</c:v>
                </c:pt>
                <c:pt idx="2035">
                  <c:v>-0.72527033807223296</c:v>
                </c:pt>
                <c:pt idx="2036">
                  <c:v>-0.77228966785351483</c:v>
                </c:pt>
                <c:pt idx="2037">
                  <c:v>-0.81877326757754076</c:v>
                </c:pt>
                <c:pt idx="2038">
                  <c:v>-0.86468932214778194</c:v>
                </c:pt>
                <c:pt idx="2039">
                  <c:v>-0.91000703988858389</c:v>
                </c:pt>
                <c:pt idx="2040">
                  <c:v>-0.95469563107899735</c:v>
                </c:pt>
                <c:pt idx="2041">
                  <c:v>-0.99872428177399653</c:v>
                </c:pt>
                <c:pt idx="2042">
                  <c:v>-1.0420631007059566</c:v>
                </c:pt>
                <c:pt idx="2043">
                  <c:v>-1.0846830816817352</c:v>
                </c:pt>
                <c:pt idx="2044">
                  <c:v>-1.1265552015188391</c:v>
                </c:pt>
                <c:pt idx="2045">
                  <c:v>-1.1676506057609799</c:v>
                </c:pt>
                <c:pt idx="2046">
                  <c:v>-1.2079416256629751</c:v>
                </c:pt>
                <c:pt idx="2047">
                  <c:v>-1.2474009528851442</c:v>
                </c:pt>
                <c:pt idx="2048">
                  <c:v>-1.286002423578787</c:v>
                </c:pt>
                <c:pt idx="2049">
                  <c:v>-1.3237201261780613</c:v>
                </c:pt>
                <c:pt idx="2050">
                  <c:v>-1.3605251708398725</c:v>
                </c:pt>
                <c:pt idx="2051">
                  <c:v>-1.3963958986853495</c:v>
                </c:pt>
                <c:pt idx="2052">
                  <c:v>-1.4313080966704661</c:v>
                </c:pt>
                <c:pt idx="2053">
                  <c:v>-1.4652362252342321</c:v>
                </c:pt>
                <c:pt idx="2054">
                  <c:v>-1.498155810405388</c:v>
                </c:pt>
                <c:pt idx="2055">
                  <c:v>-1.5300466289349794</c:v>
                </c:pt>
                <c:pt idx="2056">
                  <c:v>-1.5608889917668747</c:v>
                </c:pt>
                <c:pt idx="2057">
                  <c:v>-1.5906626022655341</c:v>
                </c:pt>
                <c:pt idx="2058">
                  <c:v>-1.6193466251861068</c:v>
                </c:pt>
                <c:pt idx="2059">
                  <c:v>-1.6469197906087438</c:v>
                </c:pt>
                <c:pt idx="2060">
                  <c:v>-1.673361631094634</c:v>
                </c:pt>
                <c:pt idx="2061">
                  <c:v>-1.6986556881798118</c:v>
                </c:pt>
                <c:pt idx="2062">
                  <c:v>-1.7227858251390942</c:v>
                </c:pt>
                <c:pt idx="2063">
                  <c:v>-1.7457351198240241</c:v>
                </c:pt>
                <c:pt idx="2064">
                  <c:v>-1.7674870793099049</c:v>
                </c:pt>
                <c:pt idx="2065">
                  <c:v>-1.7880288438377558</c:v>
                </c:pt>
                <c:pt idx="2066">
                  <c:v>-1.8073475136663177</c:v>
                </c:pt>
                <c:pt idx="2067">
                  <c:v>-1.8254290691988635</c:v>
                </c:pt>
                <c:pt idx="2068">
                  <c:v>-1.8422607308603369</c:v>
                </c:pt>
                <c:pt idx="2069">
                  <c:v>-1.8578350520706493</c:v>
                </c:pt>
                <c:pt idx="2070">
                  <c:v>-1.8721374386605005</c:v>
                </c:pt>
                <c:pt idx="2071">
                  <c:v>-1.8851568146399846</c:v>
                </c:pt>
                <c:pt idx="2072">
                  <c:v>-1.8968883595732682</c:v>
                </c:pt>
                <c:pt idx="2073">
                  <c:v>-1.9073209794587354</c:v>
                </c:pt>
                <c:pt idx="2074">
                  <c:v>-1.9164488351442683</c:v>
                </c:pt>
                <c:pt idx="2075">
                  <c:v>-1.9242674647183093</c:v>
                </c:pt>
                <c:pt idx="2076">
                  <c:v>-1.930773561917636</c:v>
                </c:pt>
                <c:pt idx="2077">
                  <c:v>-1.9359594181158524</c:v>
                </c:pt>
                <c:pt idx="2078">
                  <c:v>-1.9398210711612327</c:v>
                </c:pt>
                <c:pt idx="2079">
                  <c:v>-1.9423599180408349</c:v>
                </c:pt>
                <c:pt idx="2080">
                  <c:v>-1.943570256637696</c:v>
                </c:pt>
                <c:pt idx="2081">
                  <c:v>-1.9434520150679828</c:v>
                </c:pt>
                <c:pt idx="2082">
                  <c:v>-1.9420078265323619</c:v>
                </c:pt>
                <c:pt idx="2083">
                  <c:v>-1.9392362837904433</c:v>
                </c:pt>
                <c:pt idx="2084">
                  <c:v>-1.9351409932532289</c:v>
                </c:pt>
                <c:pt idx="2085">
                  <c:v>-1.9297256267519816</c:v>
                </c:pt>
                <c:pt idx="2086">
                  <c:v>-1.9229949403395825</c:v>
                </c:pt>
                <c:pt idx="2087">
                  <c:v>-1.9149524355921936</c:v>
                </c:pt>
                <c:pt idx="2088">
                  <c:v>-1.9056037329408286</c:v>
                </c:pt>
                <c:pt idx="2089">
                  <c:v>-1.8949562563470452</c:v>
                </c:pt>
                <c:pt idx="2090">
                  <c:v>-1.8830157633440088</c:v>
                </c:pt>
                <c:pt idx="2091">
                  <c:v>-1.869789763298074</c:v>
                </c:pt>
                <c:pt idx="2092">
                  <c:v>-1.8552883620586131</c:v>
                </c:pt>
                <c:pt idx="2093">
                  <c:v>-1.8395239090636297</c:v>
                </c:pt>
                <c:pt idx="2094">
                  <c:v>-1.8225084158482718</c:v>
                </c:pt>
                <c:pt idx="2095">
                  <c:v>-1.8042492882827956</c:v>
                </c:pt>
                <c:pt idx="2096">
                  <c:v>-1.7847616783278881</c:v>
                </c:pt>
                <c:pt idx="2097">
                  <c:v>-1.7640599490514619</c:v>
                </c:pt>
                <c:pt idx="2098">
                  <c:v>-1.7421576899876159</c:v>
                </c:pt>
                <c:pt idx="2099">
                  <c:v>-1.7190678030116819</c:v>
                </c:pt>
                <c:pt idx="2100">
                  <c:v>-1.6948100206327552</c:v>
                </c:pt>
                <c:pt idx="2101">
                  <c:v>-1.6693992572325485</c:v>
                </c:pt>
                <c:pt idx="2102">
                  <c:v>-1.6428525684508535</c:v>
                </c:pt>
                <c:pt idx="2103">
                  <c:v>-1.6151867293632451</c:v>
                </c:pt>
                <c:pt idx="2104">
                  <c:v>-1.586424626815188</c:v>
                </c:pt>
                <c:pt idx="2105">
                  <c:v>-1.5565836716844992</c:v>
                </c:pt>
                <c:pt idx="2106">
                  <c:v>-1.525683942642601</c:v>
                </c:pt>
                <c:pt idx="2107">
                  <c:v>-1.4937478035602134</c:v>
                </c:pt>
                <c:pt idx="2108">
                  <c:v>-1.4607994846849857</c:v>
                </c:pt>
                <c:pt idx="2109">
                  <c:v>-1.4268572728268316</c:v>
                </c:pt>
                <c:pt idx="2110">
                  <c:v>-1.3919460223793778</c:v>
                </c:pt>
                <c:pt idx="2111">
                  <c:v>-1.3560919508222027</c:v>
                </c:pt>
                <c:pt idx="2112">
                  <c:v>-1.3193202236427091</c:v>
                </c:pt>
                <c:pt idx="2113">
                  <c:v>-1.2816549411161908</c:v>
                </c:pt>
                <c:pt idx="2114">
                  <c:v>-1.2431202920124547</c:v>
                </c:pt>
                <c:pt idx="2115">
                  <c:v>-1.2037437073593034</c:v>
                </c:pt>
                <c:pt idx="2116">
                  <c:v>-1.1635521474594235</c:v>
                </c:pt>
                <c:pt idx="2117">
                  <c:v>-1.12257209990219</c:v>
                </c:pt>
                <c:pt idx="2118">
                  <c:v>-1.080832763114872</c:v>
                </c:pt>
                <c:pt idx="2119">
                  <c:v>-1.038363486575608</c:v>
                </c:pt>
                <c:pt idx="2120">
                  <c:v>-0.99519467007766771</c:v>
                </c:pt>
                <c:pt idx="2121">
                  <c:v>-0.95135326328045489</c:v>
                </c:pt>
                <c:pt idx="2122">
                  <c:v>-0.90687170605650191</c:v>
                </c:pt>
                <c:pt idx="2123">
                  <c:v>-0.86178063153723328</c:v>
                </c:pt>
                <c:pt idx="2124">
                  <c:v>-0.81610694304852227</c:v>
                </c:pt>
                <c:pt idx="2125">
                  <c:v>-0.76988597688250549</c:v>
                </c:pt>
                <c:pt idx="2126">
                  <c:v>-0.72314850142217779</c:v>
                </c:pt>
                <c:pt idx="2127">
                  <c:v>-0.67592340117095151</c:v>
                </c:pt>
                <c:pt idx="2128">
                  <c:v>-0.6282453238488076</c:v>
                </c:pt>
                <c:pt idx="2129">
                  <c:v>-0.58014851793263356</c:v>
                </c:pt>
                <c:pt idx="2130">
                  <c:v>-0.53166669987635551</c:v>
                </c:pt>
                <c:pt idx="2131">
                  <c:v>-0.48282983223755294</c:v>
                </c:pt>
                <c:pt idx="2132">
                  <c:v>-0.433675211589159</c:v>
                </c:pt>
                <c:pt idx="2133">
                  <c:v>-0.38423458421020823</c:v>
                </c:pt>
                <c:pt idx="2134">
                  <c:v>-0.33453807147899534</c:v>
                </c:pt>
                <c:pt idx="2135">
                  <c:v>-0.28462391207952492</c:v>
                </c:pt>
                <c:pt idx="2136">
                  <c:v>-0.2345255410890105</c:v>
                </c:pt>
                <c:pt idx="2137">
                  <c:v>-0.18427639119754963</c:v>
                </c:pt>
                <c:pt idx="2138">
                  <c:v>-0.13391192550730804</c:v>
                </c:pt>
                <c:pt idx="2139">
                  <c:v>-8.3468192422755383E-2</c:v>
                </c:pt>
                <c:pt idx="2140">
                  <c:v>-3.297840822989366E-2</c:v>
                </c:pt>
                <c:pt idx="2141">
                  <c:v>1.752356076027143E-2</c:v>
                </c:pt>
                <c:pt idx="2142">
                  <c:v>6.8002283236429983E-2</c:v>
                </c:pt>
                <c:pt idx="2143">
                  <c:v>0.11842215147671598</c:v>
                </c:pt>
                <c:pt idx="2144">
                  <c:v>0.16875073730979226</c:v>
                </c:pt>
                <c:pt idx="2145">
                  <c:v>0.21895524691349008</c:v>
                </c:pt>
                <c:pt idx="2146">
                  <c:v>0.26900154402457832</c:v>
                </c:pt>
                <c:pt idx="2147">
                  <c:v>0.31885437212379925</c:v>
                </c:pt>
                <c:pt idx="2148">
                  <c:v>0.36847759580176576</c:v>
                </c:pt>
                <c:pt idx="2149">
                  <c:v>0.41783555688153345</c:v>
                </c:pt>
                <c:pt idx="2150">
                  <c:v>0.46689637994723243</c:v>
                </c:pt>
                <c:pt idx="2151">
                  <c:v>0.51562836381885524</c:v>
                </c:pt>
                <c:pt idx="2152">
                  <c:v>0.56399782514772145</c:v>
                </c:pt>
                <c:pt idx="2153">
                  <c:v>0.61196862151131537</c:v>
                </c:pt>
                <c:pt idx="2154">
                  <c:v>0.65951145187163962</c:v>
                </c:pt>
                <c:pt idx="2155">
                  <c:v>0.70659330775483875</c:v>
                </c:pt>
                <c:pt idx="2156">
                  <c:v>0.75318135647575968</c:v>
                </c:pt>
                <c:pt idx="2157">
                  <c:v>0.79924373158166673</c:v>
                </c:pt>
                <c:pt idx="2158">
                  <c:v>0.84474877467979581</c:v>
                </c:pt>
                <c:pt idx="2159">
                  <c:v>0.88966584566844453</c:v>
                </c:pt>
                <c:pt idx="2160">
                  <c:v>0.93396430121942764</c:v>
                </c:pt>
                <c:pt idx="2161">
                  <c:v>0.97761346855023845</c:v>
                </c:pt>
                <c:pt idx="2162">
                  <c:v>1.0205835922794262</c:v>
                </c:pt>
                <c:pt idx="2163">
                  <c:v>1.0628457967797813</c:v>
                </c:pt>
                <c:pt idx="2164">
                  <c:v>1.1043711840731878</c:v>
                </c:pt>
                <c:pt idx="2165">
                  <c:v>1.1451310195075677</c:v>
                </c:pt>
                <c:pt idx="2166">
                  <c:v>1.1850977487056065</c:v>
                </c:pt>
                <c:pt idx="2167">
                  <c:v>1.2242441722256223</c:v>
                </c:pt>
                <c:pt idx="2168">
                  <c:v>1.2625442296160176</c:v>
                </c:pt>
                <c:pt idx="2169">
                  <c:v>1.2999721071787818</c:v>
                </c:pt>
                <c:pt idx="2170">
                  <c:v>1.3364990073836265</c:v>
                </c:pt>
                <c:pt idx="2171">
                  <c:v>1.372103358086139</c:v>
                </c:pt>
                <c:pt idx="2172">
                  <c:v>1.4067610273779092</c:v>
                </c:pt>
                <c:pt idx="2173">
                  <c:v>1.4404465512166327</c:v>
                </c:pt>
                <c:pt idx="2174">
                  <c:v>1.4731355255173826</c:v>
                </c:pt>
                <c:pt idx="2175">
                  <c:v>1.5048077912723694</c:v>
                </c:pt>
                <c:pt idx="2176">
                  <c:v>1.5354437180111817</c:v>
                </c:pt>
                <c:pt idx="2177">
                  <c:v>1.5650230620209633</c:v>
                </c:pt>
                <c:pt idx="2178">
                  <c:v>1.5935250353113581</c:v>
                </c:pt>
                <c:pt idx="2179">
                  <c:v>1.6209284095463965</c:v>
                </c:pt>
                <c:pt idx="2180">
                  <c:v>1.6472127532005274</c:v>
                </c:pt>
                <c:pt idx="2181">
                  <c:v>1.6723616380551214</c:v>
                </c:pt>
                <c:pt idx="2182">
                  <c:v>1.6963589519675177</c:v>
                </c:pt>
                <c:pt idx="2183">
                  <c:v>1.7191877917167266</c:v>
                </c:pt>
                <c:pt idx="2184">
                  <c:v>1.7408316776607358</c:v>
                </c:pt>
                <c:pt idx="2185">
                  <c:v>1.7612777576911067</c:v>
                </c:pt>
                <c:pt idx="2186">
                  <c:v>1.7805131341003502</c:v>
                </c:pt>
                <c:pt idx="2187">
                  <c:v>1.798523783726415</c:v>
                </c:pt>
                <c:pt idx="2188">
                  <c:v>1.8152969178500533</c:v>
                </c:pt>
                <c:pt idx="2189">
                  <c:v>1.8308250751907844</c:v>
                </c:pt>
                <c:pt idx="2190">
                  <c:v>1.8450936413477703</c:v>
                </c:pt>
                <c:pt idx="2191">
                  <c:v>1.8580915145959578</c:v>
                </c:pt>
                <c:pt idx="2192">
                  <c:v>1.8698138432906179</c:v>
                </c:pt>
                <c:pt idx="2193">
                  <c:v>1.8802494967798205</c:v>
                </c:pt>
                <c:pt idx="2194">
                  <c:v>1.8893925938542511</c:v>
                </c:pt>
                <c:pt idx="2195">
                  <c:v>1.8972386251752573</c:v>
                </c:pt>
                <c:pt idx="2196">
                  <c:v>1.9037842317218618</c:v>
                </c:pt>
                <c:pt idx="2197">
                  <c:v>1.9090216468207741</c:v>
                </c:pt>
                <c:pt idx="2198">
                  <c:v>1.9129468450279699</c:v>
                </c:pt>
                <c:pt idx="2199">
                  <c:v>1.9155611548388336</c:v>
                </c:pt>
                <c:pt idx="2200">
                  <c:v>1.9168588004934985</c:v>
                </c:pt>
                <c:pt idx="2201">
                  <c:v>1.9168396313643745</c:v>
                </c:pt>
                <c:pt idx="2202">
                  <c:v>1.9155061968599714</c:v>
                </c:pt>
                <c:pt idx="2203">
                  <c:v>1.9128570009539585</c:v>
                </c:pt>
                <c:pt idx="2204">
                  <c:v>1.90889555633424</c:v>
                </c:pt>
                <c:pt idx="2205">
                  <c:v>1.9036254362305312</c:v>
                </c:pt>
                <c:pt idx="2206">
                  <c:v>1.8970512932764489</c:v>
                </c:pt>
                <c:pt idx="2207">
                  <c:v>1.8891765208737927</c:v>
                </c:pt>
                <c:pt idx="2208">
                  <c:v>1.8800066265887965</c:v>
                </c:pt>
                <c:pt idx="2209">
                  <c:v>1.8695489168942951</c:v>
                </c:pt>
                <c:pt idx="2210">
                  <c:v>1.8578090272791721</c:v>
                </c:pt>
                <c:pt idx="2211">
                  <c:v>1.8447943405801803</c:v>
                </c:pt>
                <c:pt idx="2212">
                  <c:v>1.8305148317037434</c:v>
                </c:pt>
                <c:pt idx="2213">
                  <c:v>1.8149827148053619</c:v>
                </c:pt>
                <c:pt idx="2214">
                  <c:v>1.7982098618735523</c:v>
                </c:pt>
                <c:pt idx="2215">
                  <c:v>1.7802035350449923</c:v>
                </c:pt>
                <c:pt idx="2216">
                  <c:v>1.7609787384385716</c:v>
                </c:pt>
                <c:pt idx="2217">
                  <c:v>1.7405496832526344</c:v>
                </c:pt>
                <c:pt idx="2218">
                  <c:v>1.7189298032057756</c:v>
                </c:pt>
                <c:pt idx="2219">
                  <c:v>1.6961318404953747</c:v>
                </c:pt>
                <c:pt idx="2220">
                  <c:v>1.6721753641749828</c:v>
                </c:pt>
                <c:pt idx="2221">
                  <c:v>1.6470751214795307</c:v>
                </c:pt>
                <c:pt idx="2222">
                  <c:v>1.6208479972984511</c:v>
                </c:pt>
                <c:pt idx="2223">
                  <c:v>1.5935105924424429</c:v>
                </c:pt>
                <c:pt idx="2224">
                  <c:v>1.5650856160678994</c:v>
                </c:pt>
                <c:pt idx="2225">
                  <c:v>1.5355902980309168</c:v>
                </c:pt>
                <c:pt idx="2226">
                  <c:v>1.5050445327413158</c:v>
                </c:pt>
                <c:pt idx="2227">
                  <c:v>1.4734704966623051</c:v>
                </c:pt>
                <c:pt idx="2228">
                  <c:v>1.4408922295830393</c:v>
                </c:pt>
                <c:pt idx="2229">
                  <c:v>1.4073278249001915</c:v>
                </c:pt>
                <c:pt idx="2230">
                  <c:v>1.372801940736379</c:v>
                </c:pt>
                <c:pt idx="2231">
                  <c:v>1.3373405955405187</c:v>
                </c:pt>
                <c:pt idx="2232">
                  <c:v>1.3009687531087311</c:v>
                </c:pt>
                <c:pt idx="2233">
                  <c:v>1.2637103094642026</c:v>
                </c:pt>
                <c:pt idx="2234">
                  <c:v>1.2255892466645433</c:v>
                </c:pt>
                <c:pt idx="2235">
                  <c:v>1.1866327866667188</c:v>
                </c:pt>
                <c:pt idx="2236">
                  <c:v>1.1468676784461465</c:v>
                </c:pt>
                <c:pt idx="2237">
                  <c:v>1.1063201961113265</c:v>
                </c:pt>
                <c:pt idx="2238">
                  <c:v>1.0650193225585878</c:v>
                </c:pt>
                <c:pt idx="2239">
                  <c:v>1.022994189789189</c:v>
                </c:pt>
                <c:pt idx="2240">
                  <c:v>0.98027497827804033</c:v>
                </c:pt>
                <c:pt idx="2241">
                  <c:v>0.93688841663001354</c:v>
                </c:pt>
                <c:pt idx="2242">
                  <c:v>0.89286672203227802</c:v>
                </c:pt>
                <c:pt idx="2243">
                  <c:v>0.84824030340612311</c:v>
                </c:pt>
                <c:pt idx="2244">
                  <c:v>0.80303583844866111</c:v>
                </c:pt>
                <c:pt idx="2245">
                  <c:v>0.7572884365113558</c:v>
                </c:pt>
                <c:pt idx="2246">
                  <c:v>0.71102863783109926</c:v>
                </c:pt>
                <c:pt idx="2247">
                  <c:v>0.66428509766707677</c:v>
                </c:pt>
                <c:pt idx="2248">
                  <c:v>0.61709223350381692</c:v>
                </c:pt>
                <c:pt idx="2249">
                  <c:v>0.56948406269874463</c:v>
                </c:pt>
                <c:pt idx="2250">
                  <c:v>0.52149406980966795</c:v>
                </c:pt>
                <c:pt idx="2251">
                  <c:v>0.47315198482853932</c:v>
                </c:pt>
                <c:pt idx="2252">
                  <c:v>0.42449487120034535</c:v>
                </c:pt>
                <c:pt idx="2253">
                  <c:v>0.37555424162097378</c:v>
                </c:pt>
                <c:pt idx="2254">
                  <c:v>0.32635998353731654</c:v>
                </c:pt>
                <c:pt idx="2255">
                  <c:v>0.27695010146034854</c:v>
                </c:pt>
                <c:pt idx="2256">
                  <c:v>0.22735779615931193</c:v>
                </c:pt>
                <c:pt idx="2257">
                  <c:v>0.17761626598734978</c:v>
                </c:pt>
                <c:pt idx="2258">
                  <c:v>0.12776073978668798</c:v>
                </c:pt>
                <c:pt idx="2259">
                  <c:v>7.7827031884404901E-2</c:v>
                </c:pt>
                <c:pt idx="2260">
                  <c:v>2.7848124776506587E-2</c:v>
                </c:pt>
                <c:pt idx="2261">
                  <c:v>-2.2142348623880578E-2</c:v>
                </c:pt>
                <c:pt idx="2262">
                  <c:v>-7.210918990726467E-2</c:v>
                </c:pt>
                <c:pt idx="2263">
                  <c:v>-0.12201702365401088</c:v>
                </c:pt>
                <c:pt idx="2264">
                  <c:v>-0.17183365329260708</c:v>
                </c:pt>
                <c:pt idx="2265">
                  <c:v>-0.22152651579615662</c:v>
                </c:pt>
                <c:pt idx="2266">
                  <c:v>-0.271061704790583</c:v>
                </c:pt>
                <c:pt idx="2267">
                  <c:v>-0.32040419263887432</c:v>
                </c:pt>
                <c:pt idx="2268">
                  <c:v>-0.36951807170722689</c:v>
                </c:pt>
                <c:pt idx="2269">
                  <c:v>-0.4183679103882959</c:v>
                </c:pt>
                <c:pt idx="2270">
                  <c:v>-0.4669220585316412</c:v>
                </c:pt>
                <c:pt idx="2271">
                  <c:v>-0.51514903882124152</c:v>
                </c:pt>
                <c:pt idx="2272">
                  <c:v>-0.56301539027450309</c:v>
                </c:pt>
                <c:pt idx="2273">
                  <c:v>-0.61048519124169265</c:v>
                </c:pt>
                <c:pt idx="2274">
                  <c:v>-0.657529359770049</c:v>
                </c:pt>
                <c:pt idx="2275">
                  <c:v>-0.70411510469008709</c:v>
                </c:pt>
                <c:pt idx="2276">
                  <c:v>-0.75020980874791554</c:v>
                </c:pt>
                <c:pt idx="2277">
                  <c:v>-0.79578181895806821</c:v>
                </c:pt>
                <c:pt idx="2278">
                  <c:v>-0.84079968834121899</c:v>
                </c:pt>
                <c:pt idx="2279">
                  <c:v>-0.88523298606661682</c:v>
                </c:pt>
                <c:pt idx="2280">
                  <c:v>-0.92905127584721836</c:v>
                </c:pt>
                <c:pt idx="2281">
                  <c:v>-0.97222408962589557</c:v>
                </c:pt>
                <c:pt idx="2282">
                  <c:v>-1.0147218743460358</c:v>
                </c:pt>
                <c:pt idx="2283">
                  <c:v>-1.0565159542213507</c:v>
                </c:pt>
                <c:pt idx="2284">
                  <c:v>-1.0975776285489169</c:v>
                </c:pt>
                <c:pt idx="2285">
                  <c:v>-1.1378783573055087</c:v>
                </c:pt>
                <c:pt idx="2286">
                  <c:v>-1.177390778017265</c:v>
                </c:pt>
                <c:pt idx="2287">
                  <c:v>-1.2160878803430752</c:v>
                </c:pt>
                <c:pt idx="2288">
                  <c:v>-1.2539437900529173</c:v>
                </c:pt>
                <c:pt idx="2289">
                  <c:v>-1.2909328767169501</c:v>
                </c:pt>
                <c:pt idx="2290">
                  <c:v>-1.3270265230467093</c:v>
                </c:pt>
                <c:pt idx="2291">
                  <c:v>-1.3622033340419417</c:v>
                </c:pt>
                <c:pt idx="2292">
                  <c:v>-1.3964393517711251</c:v>
                </c:pt>
                <c:pt idx="2293">
                  <c:v>-1.4297092829335334</c:v>
                </c:pt>
                <c:pt idx="2294">
                  <c:v>-1.4619888908841994</c:v>
                </c:pt>
                <c:pt idx="2295">
                  <c:v>-1.4932581806891114</c:v>
                </c:pt>
                <c:pt idx="2296">
                  <c:v>-1.5234976825225446</c:v>
                </c:pt>
                <c:pt idx="2297">
                  <c:v>-1.5526873098261118</c:v>
                </c:pt>
                <c:pt idx="2298">
                  <c:v>-1.5808064282144425</c:v>
                </c:pt>
                <c:pt idx="2299">
                  <c:v>-1.6078339593494686</c:v>
                </c:pt>
                <c:pt idx="2300">
                  <c:v>-1.6337496180407622</c:v>
                </c:pt>
                <c:pt idx="2301">
                  <c:v>-1.6585371186881539</c:v>
                </c:pt>
                <c:pt idx="2302">
                  <c:v>-1.6821804879988009</c:v>
                </c:pt>
                <c:pt idx="2303">
                  <c:v>-1.7046629577826804</c:v>
                </c:pt>
                <c:pt idx="2304">
                  <c:v>-1.7259681795616653</c:v>
                </c:pt>
                <c:pt idx="2305">
                  <c:v>-1.7460834284777693</c:v>
                </c:pt>
                <c:pt idx="2306">
                  <c:v>-1.7649959301161224</c:v>
                </c:pt>
                <c:pt idx="2307">
                  <c:v>-1.7826917806068812</c:v>
                </c:pt>
                <c:pt idx="2308">
                  <c:v>-1.7991583064821182</c:v>
                </c:pt>
                <c:pt idx="2309">
                  <c:v>-1.8143881576331504</c:v>
                </c:pt>
                <c:pt idx="2310">
                  <c:v>-1.8283668267148216</c:v>
                </c:pt>
                <c:pt idx="2311">
                  <c:v>-1.841083314906991</c:v>
                </c:pt>
                <c:pt idx="2312">
                  <c:v>-1.8525328692863745</c:v>
                </c:pt>
                <c:pt idx="2313">
                  <c:v>-1.8627044537084163</c:v>
                </c:pt>
                <c:pt idx="2314">
                  <c:v>-1.8715922772284401</c:v>
                </c:pt>
                <c:pt idx="2315">
                  <c:v>-1.8791919165030169</c:v>
                </c:pt>
                <c:pt idx="2316">
                  <c:v>-1.8855000942123894</c:v>
                </c:pt>
                <c:pt idx="2317">
                  <c:v>-1.890509121067828</c:v>
                </c:pt>
                <c:pt idx="2318">
                  <c:v>-1.8942150446726753</c:v>
                </c:pt>
                <c:pt idx="2319">
                  <c:v>-1.8966192622138782</c:v>
                </c:pt>
                <c:pt idx="2320">
                  <c:v>-1.8977160622508262</c:v>
                </c:pt>
                <c:pt idx="2321">
                  <c:v>-1.8975053540883613</c:v>
                </c:pt>
                <c:pt idx="2322">
                  <c:v>-1.8959897426681254</c:v>
                </c:pt>
                <c:pt idx="2323">
                  <c:v>-1.8931677830871649</c:v>
                </c:pt>
                <c:pt idx="2324">
                  <c:v>-1.8890430347385823</c:v>
                </c:pt>
                <c:pt idx="2325">
                  <c:v>-1.8836191131327253</c:v>
                </c:pt>
                <c:pt idx="2326">
                  <c:v>-1.8769007087548453</c:v>
                </c:pt>
                <c:pt idx="2327">
                  <c:v>-1.8688912484270783</c:v>
                </c:pt>
                <c:pt idx="2328">
                  <c:v>-1.8595962687042689</c:v>
                </c:pt>
                <c:pt idx="2329">
                  <c:v>-1.8490231006177775</c:v>
                </c:pt>
                <c:pt idx="2330">
                  <c:v>-1.83717739978862</c:v>
                </c:pt>
                <c:pt idx="2331">
                  <c:v>-1.8240665647648331</c:v>
                </c:pt>
                <c:pt idx="2332">
                  <c:v>-1.8097005817509066</c:v>
                </c:pt>
                <c:pt idx="2333">
                  <c:v>-1.7940916717967308</c:v>
                </c:pt>
                <c:pt idx="2334">
                  <c:v>-1.7772517093930771</c:v>
                </c:pt>
                <c:pt idx="2335">
                  <c:v>-1.7591879548001721</c:v>
                </c:pt>
                <c:pt idx="2336">
                  <c:v>-1.739915405897176</c:v>
                </c:pt>
                <c:pt idx="2337">
                  <c:v>-1.7194482632966821</c:v>
                </c:pt>
                <c:pt idx="2338">
                  <c:v>-1.6977999458047612</c:v>
                </c:pt>
                <c:pt idx="2339">
                  <c:v>-1.6749831764006007</c:v>
                </c:pt>
                <c:pt idx="2340">
                  <c:v>-1.6510175006368606</c:v>
                </c:pt>
                <c:pt idx="2341">
                  <c:v>-1.6259176379897045</c:v>
                </c:pt>
                <c:pt idx="2342">
                  <c:v>-1.5997004413585962</c:v>
                </c:pt>
                <c:pt idx="2343">
                  <c:v>-1.572382475361531</c:v>
                </c:pt>
                <c:pt idx="2344">
                  <c:v>-1.5439864087898376</c:v>
                </c:pt>
                <c:pt idx="2345">
                  <c:v>-1.514529426994164</c:v>
                </c:pt>
                <c:pt idx="2346">
                  <c:v>-1.4840313757723858</c:v>
                </c:pt>
                <c:pt idx="2347">
                  <c:v>-1.4525143789048618</c:v>
                </c:pt>
                <c:pt idx="2348">
                  <c:v>-1.420002419464294</c:v>
                </c:pt>
                <c:pt idx="2349">
                  <c:v>-1.3865135301362266</c:v>
                </c:pt>
                <c:pt idx="2350">
                  <c:v>-1.352072304378211</c:v>
                </c:pt>
                <c:pt idx="2351">
                  <c:v>-1.3167046920624492</c:v>
                </c:pt>
                <c:pt idx="2352">
                  <c:v>-1.2804355845406792</c:v>
                </c:pt>
                <c:pt idx="2353">
                  <c:v>-1.2432888015694881</c:v>
                </c:pt>
                <c:pt idx="2354">
                  <c:v>-1.2052882451649125</c:v>
                </c:pt>
                <c:pt idx="2355">
                  <c:v>-1.1664610535159146</c:v>
                </c:pt>
                <c:pt idx="2356">
                  <c:v>-1.1268338881537334</c:v>
                </c:pt>
                <c:pt idx="2357">
                  <c:v>-1.0864329321181569</c:v>
                </c:pt>
                <c:pt idx="2358">
                  <c:v>-1.0452870736654716</c:v>
                </c:pt>
                <c:pt idx="2359">
                  <c:v>-1.0034253466400018</c:v>
                </c:pt>
                <c:pt idx="2360">
                  <c:v>-0.96087782989900272</c:v>
                </c:pt>
                <c:pt idx="2361">
                  <c:v>-0.91767114702612662</c:v>
                </c:pt>
                <c:pt idx="2362">
                  <c:v>-0.87383740684265476</c:v>
                </c:pt>
                <c:pt idx="2363">
                  <c:v>-0.82940690661913918</c:v>
                </c:pt>
                <c:pt idx="2364">
                  <c:v>-0.78440620917864645</c:v>
                </c:pt>
                <c:pt idx="2365">
                  <c:v>-0.73887030583750246</c:v>
                </c:pt>
                <c:pt idx="2366">
                  <c:v>-0.69282961570055823</c:v>
                </c:pt>
                <c:pt idx="2367">
                  <c:v>-0.64631266986261049</c:v>
                </c:pt>
                <c:pt idx="2368">
                  <c:v>-0.59935375867785323</c:v>
                </c:pt>
                <c:pt idx="2369">
                  <c:v>-0.5519867694745596</c:v>
                </c:pt>
                <c:pt idx="2370">
                  <c:v>-0.50424505395070696</c:v>
                </c:pt>
                <c:pt idx="2371">
                  <c:v>-0.45615820647743116</c:v>
                </c:pt>
                <c:pt idx="2372">
                  <c:v>-0.40776315218810311</c:v>
                </c:pt>
                <c:pt idx="2373">
                  <c:v>-0.35909126284749954</c:v>
                </c:pt>
                <c:pt idx="2374">
                  <c:v>-0.31017228242437628</c:v>
                </c:pt>
                <c:pt idx="2375">
                  <c:v>-0.26104406947763126</c:v>
                </c:pt>
                <c:pt idx="2376">
                  <c:v>-0.21173967642461555</c:v>
                </c:pt>
                <c:pt idx="2377">
                  <c:v>-0.1622921509417507</c:v>
                </c:pt>
                <c:pt idx="2378">
                  <c:v>-0.11273656894533692</c:v>
                </c:pt>
                <c:pt idx="2379">
                  <c:v>-6.3108589663892919E-2</c:v>
                </c:pt>
                <c:pt idx="2380">
                  <c:v>-1.344103839937553E-2</c:v>
                </c:pt>
                <c:pt idx="2381">
                  <c:v>3.623261114663924E-2</c:v>
                </c:pt>
                <c:pt idx="2382">
                  <c:v>8.5877321715242871E-2</c:v>
                </c:pt>
                <c:pt idx="2383">
                  <c:v>0.1354578808971641</c:v>
                </c:pt>
                <c:pt idx="2384">
                  <c:v>0.18494225691138458</c:v>
                </c:pt>
                <c:pt idx="2385">
                  <c:v>0.23429805322121275</c:v>
                </c:pt>
                <c:pt idx="2386">
                  <c:v>0.28349153156182827</c:v>
                </c:pt>
                <c:pt idx="2387">
                  <c:v>0.3324878339432189</c:v>
                </c:pt>
                <c:pt idx="2388">
                  <c:v>0.38125122383469567</c:v>
                </c:pt>
                <c:pt idx="2389">
                  <c:v>0.42974644210597257</c:v>
                </c:pt>
                <c:pt idx="2390">
                  <c:v>0.47794201237533951</c:v>
                </c:pt>
                <c:pt idx="2391">
                  <c:v>0.5258066323043834</c:v>
                </c:pt>
                <c:pt idx="2392">
                  <c:v>0.57330701701405551</c:v>
                </c:pt>
                <c:pt idx="2393">
                  <c:v>0.62040742200084631</c:v>
                </c:pt>
                <c:pt idx="2394">
                  <c:v>0.66707894341753859</c:v>
                </c:pt>
                <c:pt idx="2395">
                  <c:v>0.71328896907584438</c:v>
                </c:pt>
                <c:pt idx="2396">
                  <c:v>0.7590050614951479</c:v>
                </c:pt>
                <c:pt idx="2397">
                  <c:v>0.80419574817149353</c:v>
                </c:pt>
                <c:pt idx="2398">
                  <c:v>0.84882976323155346</c:v>
                </c:pt>
                <c:pt idx="2399">
                  <c:v>0.89287685749115675</c:v>
                </c:pt>
                <c:pt idx="2400">
                  <c:v>0.93630677676678753</c:v>
                </c:pt>
                <c:pt idx="2401">
                  <c:v>0.97908923547797788</c:v>
                </c:pt>
                <c:pt idx="2402">
                  <c:v>1.0211948633343171</c:v>
                </c:pt>
                <c:pt idx="2403">
                  <c:v>1.0625951675218903</c:v>
                </c:pt>
                <c:pt idx="2404">
                  <c:v>1.1032616304329772</c:v>
                </c:pt>
                <c:pt idx="2405">
                  <c:v>1.1431658951793691</c:v>
                </c:pt>
                <c:pt idx="2406">
                  <c:v>1.1822807823792834</c:v>
                </c:pt>
                <c:pt idx="2407">
                  <c:v>1.2205794646581913</c:v>
                </c:pt>
                <c:pt idx="2408">
                  <c:v>1.2580362505450735</c:v>
                </c:pt>
                <c:pt idx="2409">
                  <c:v>1.2946256920796608</c:v>
                </c:pt>
                <c:pt idx="2410">
                  <c:v>1.3303193540722502</c:v>
                </c:pt>
                <c:pt idx="2411">
                  <c:v>1.3650960231696183</c:v>
                </c:pt>
                <c:pt idx="2412">
                  <c:v>1.3989319225550279</c:v>
                </c:pt>
                <c:pt idx="2413">
                  <c:v>1.4318019394303381</c:v>
                </c:pt>
                <c:pt idx="2414">
                  <c:v>1.4636820169615323</c:v>
                </c:pt>
                <c:pt idx="2415">
                  <c:v>1.4945523392550293</c:v>
                </c:pt>
                <c:pt idx="2416">
                  <c:v>1.52439361467684</c:v>
                </c:pt>
                <c:pt idx="2417">
                  <c:v>1.5531859339339513</c:v>
                </c:pt>
                <c:pt idx="2418">
                  <c:v>1.5809088389031007</c:v>
                </c:pt>
                <c:pt idx="2419">
                  <c:v>1.6075414264288355</c:v>
                </c:pt>
                <c:pt idx="2420">
                  <c:v>1.6330635853483939</c:v>
                </c:pt>
                <c:pt idx="2421">
                  <c:v>1.6574592028596393</c:v>
                </c:pt>
                <c:pt idx="2422">
                  <c:v>1.6807124771641404</c:v>
                </c:pt>
                <c:pt idx="2423">
                  <c:v>1.7028068101896523</c:v>
                </c:pt>
                <c:pt idx="2424">
                  <c:v>1.7237260221270221</c:v>
                </c:pt>
                <c:pt idx="2425">
                  <c:v>1.7434575552670553</c:v>
                </c:pt>
                <c:pt idx="2426">
                  <c:v>1.7619888007531324</c:v>
                </c:pt>
                <c:pt idx="2427">
                  <c:v>1.7793060186136886</c:v>
                </c:pt>
                <c:pt idx="2428">
                  <c:v>1.7953966975506415</c:v>
                </c:pt>
                <c:pt idx="2429">
                  <c:v>1.8102536478292706</c:v>
                </c:pt>
                <c:pt idx="2430">
                  <c:v>1.823862520616057</c:v>
                </c:pt>
                <c:pt idx="2431">
                  <c:v>1.8362124736748806</c:v>
                </c:pt>
                <c:pt idx="2432">
                  <c:v>1.8472989086745479</c:v>
                </c:pt>
                <c:pt idx="2433">
                  <c:v>1.8571109420075187</c:v>
                </c:pt>
                <c:pt idx="2434">
                  <c:v>1.8656429331490263</c:v>
                </c:pt>
                <c:pt idx="2435">
                  <c:v>1.8728906069976405</c:v>
                </c:pt>
                <c:pt idx="2436">
                  <c:v>1.8788508322379425</c:v>
                </c:pt>
                <c:pt idx="2437">
                  <c:v>1.883516063289506</c:v>
                </c:pt>
                <c:pt idx="2438">
                  <c:v>1.8868824891106419</c:v>
                </c:pt>
                <c:pt idx="2439">
                  <c:v>1.8889516458339934</c:v>
                </c:pt>
                <c:pt idx="2440">
                  <c:v>1.8897179585006274</c:v>
                </c:pt>
                <c:pt idx="2441">
                  <c:v>1.8891814703796765</c:v>
                </c:pt>
                <c:pt idx="2442">
                  <c:v>1.8873449178075641</c:v>
                </c:pt>
                <c:pt idx="2443">
                  <c:v>1.8842069846558311</c:v>
                </c:pt>
                <c:pt idx="2444">
                  <c:v>1.879771356422399</c:v>
                </c:pt>
                <c:pt idx="2445">
                  <c:v>1.8740417720046947</c:v>
                </c:pt>
                <c:pt idx="2446">
                  <c:v>1.8670230425106702</c:v>
                </c:pt>
                <c:pt idx="2447">
                  <c:v>1.8587187125754807</c:v>
                </c:pt>
                <c:pt idx="2448">
                  <c:v>1.8491344337135196</c:v>
                </c:pt>
                <c:pt idx="2449">
                  <c:v>1.8382776490198096</c:v>
                </c:pt>
                <c:pt idx="2450">
                  <c:v>1.8261541232421579</c:v>
                </c:pt>
                <c:pt idx="2451">
                  <c:v>1.8127713610790406</c:v>
                </c:pt>
                <c:pt idx="2452">
                  <c:v>1.7981394518710354</c:v>
                </c:pt>
                <c:pt idx="2453">
                  <c:v>1.7822707167532044</c:v>
                </c:pt>
                <c:pt idx="2454">
                  <c:v>1.7651771272155414</c:v>
                </c:pt>
                <c:pt idx="2455">
                  <c:v>1.7468660373980345</c:v>
                </c:pt>
                <c:pt idx="2456">
                  <c:v>1.7273525359081165</c:v>
                </c:pt>
                <c:pt idx="2457">
                  <c:v>1.7066509109047032</c:v>
                </c:pt>
                <c:pt idx="2458">
                  <c:v>1.6847746655293003</c:v>
                </c:pt>
                <c:pt idx="2459">
                  <c:v>1.6617366038582104</c:v>
                </c:pt>
                <c:pt idx="2460">
                  <c:v>1.6375563492770799</c:v>
                </c:pt>
                <c:pt idx="2461">
                  <c:v>1.6122486958066102</c:v>
                </c:pt>
                <c:pt idx="2462">
                  <c:v>1.5858305675796744</c:v>
                </c:pt>
                <c:pt idx="2463">
                  <c:v>1.558318597115401</c:v>
                </c:pt>
                <c:pt idx="2464">
                  <c:v>1.5297355177543119</c:v>
                </c:pt>
                <c:pt idx="2465">
                  <c:v>1.5000985760264356</c:v>
                </c:pt>
                <c:pt idx="2466">
                  <c:v>1.46942767552271</c:v>
                </c:pt>
                <c:pt idx="2467">
                  <c:v>1.4377449944154075</c:v>
                </c:pt>
                <c:pt idx="2468">
                  <c:v>1.405074566754799</c:v>
                </c:pt>
                <c:pt idx="2469">
                  <c:v>1.3714344727779189</c:v>
                </c:pt>
                <c:pt idx="2470">
                  <c:v>1.3368493500577245</c:v>
                </c:pt>
                <c:pt idx="2471">
                  <c:v>1.3013451891371521</c:v>
                </c:pt>
                <c:pt idx="2472">
                  <c:v>1.264946918587162</c:v>
                </c:pt>
                <c:pt idx="2473">
                  <c:v>1.2276783919266823</c:v>
                </c:pt>
                <c:pt idx="2474">
                  <c:v>1.1895635414734753</c:v>
                </c:pt>
                <c:pt idx="2475">
                  <c:v>1.1506295322554216</c:v>
                </c:pt>
                <c:pt idx="2476">
                  <c:v>1.1109030491792271</c:v>
                </c:pt>
                <c:pt idx="2477">
                  <c:v>1.0704102951977201</c:v>
                </c:pt>
                <c:pt idx="2478">
                  <c:v>1.0291801750202503</c:v>
                </c:pt>
                <c:pt idx="2479">
                  <c:v>0.98724173548834171</c:v>
                </c:pt>
                <c:pt idx="2480">
                  <c:v>0.94462506500615939</c:v>
                </c:pt>
                <c:pt idx="2481">
                  <c:v>0.90135679326114626</c:v>
                </c:pt>
                <c:pt idx="2482">
                  <c:v>0.85746903174393008</c:v>
                </c:pt>
                <c:pt idx="2483">
                  <c:v>0.81299207697020259</c:v>
                </c:pt>
                <c:pt idx="2484">
                  <c:v>0.76795248759558887</c:v>
                </c:pt>
                <c:pt idx="2485">
                  <c:v>0.72238524736974341</c:v>
                </c:pt>
                <c:pt idx="2486">
                  <c:v>0.67632076444619427</c:v>
                </c:pt>
                <c:pt idx="2487">
                  <c:v>0.6297875556000212</c:v>
                </c:pt>
                <c:pt idx="2488">
                  <c:v>0.58281989351489671</c:v>
                </c:pt>
                <c:pt idx="2489">
                  <c:v>0.53545164451693339</c:v>
                </c:pt>
                <c:pt idx="2490">
                  <c:v>0.48771613599090913</c:v>
                </c:pt>
                <c:pt idx="2491">
                  <c:v>0.43964293470547577</c:v>
                </c:pt>
                <c:pt idx="2492">
                  <c:v>0.39126893492584119</c:v>
                </c:pt>
                <c:pt idx="2493">
                  <c:v>0.34262547430765</c:v>
                </c:pt>
                <c:pt idx="2494">
                  <c:v>0.29374225949566302</c:v>
                </c:pt>
                <c:pt idx="2495">
                  <c:v>0.24465710853747902</c:v>
                </c:pt>
                <c:pt idx="2496">
                  <c:v>0.19540303018072924</c:v>
                </c:pt>
                <c:pt idx="2497">
                  <c:v>0.14601302530390237</c:v>
                </c:pt>
                <c:pt idx="2498">
                  <c:v>9.6522119928644817E-2</c:v>
                </c:pt>
                <c:pt idx="2499">
                  <c:v>4.6965920324852979E-2</c:v>
                </c:pt>
                <c:pt idx="2500">
                  <c:v>-2.6228041939195088E-3</c:v>
                </c:pt>
                <c:pt idx="2501">
                  <c:v>-5.2210638909036947E-2</c:v>
                </c:pt>
                <c:pt idx="2502">
                  <c:v>-0.10176260850243621</c:v>
                </c:pt>
                <c:pt idx="2503">
                  <c:v>-0.15124356542587375</c:v>
                </c:pt>
                <c:pt idx="2504">
                  <c:v>-0.20062154564056187</c:v>
                </c:pt>
                <c:pt idx="2505">
                  <c:v>-0.24986422319308715</c:v>
                </c:pt>
                <c:pt idx="2506">
                  <c:v>-0.2989379332015723</c:v>
                </c:pt>
                <c:pt idx="2507">
                  <c:v>-0.34780789381643878</c:v>
                </c:pt>
                <c:pt idx="2508">
                  <c:v>-0.3964384473610803</c:v>
                </c:pt>
                <c:pt idx="2509">
                  <c:v>-0.4447944162285925</c:v>
                </c:pt>
                <c:pt idx="2510">
                  <c:v>-0.49284440818420344</c:v>
                </c:pt>
                <c:pt idx="2511">
                  <c:v>-0.540557207613241</c:v>
                </c:pt>
                <c:pt idx="2512">
                  <c:v>-0.58789961888961717</c:v>
                </c:pt>
                <c:pt idx="2513">
                  <c:v>-0.63483598924321771</c:v>
                </c:pt>
                <c:pt idx="2514">
                  <c:v>-0.68133750899106749</c:v>
                </c:pt>
                <c:pt idx="2515">
                  <c:v>-0.72737166248938767</c:v>
                </c:pt>
                <c:pt idx="2516">
                  <c:v>-0.77290611113087726</c:v>
                </c:pt>
                <c:pt idx="2517">
                  <c:v>-0.81790948356132276</c:v>
                </c:pt>
                <c:pt idx="2518">
                  <c:v>-0.86235061728030038</c:v>
                </c:pt>
                <c:pt idx="2519">
                  <c:v>-0.9061993686457902</c:v>
                </c:pt>
                <c:pt idx="2520">
                  <c:v>-0.94942559113074154</c:v>
                </c:pt>
                <c:pt idx="2521">
                  <c:v>-0.99199910886986875</c:v>
                </c:pt>
                <c:pt idx="2522">
                  <c:v>-1.0338906632903309</c:v>
                </c:pt>
                <c:pt idx="2523">
                  <c:v>-1.0750718752410826</c:v>
                </c:pt>
                <c:pt idx="2524">
                  <c:v>-1.1155143426648302</c:v>
                </c:pt>
                <c:pt idx="2525">
                  <c:v>-1.1551898260529037</c:v>
                </c:pt>
                <c:pt idx="2526">
                  <c:v>-1.1940712651731293</c:v>
                </c:pt>
                <c:pt idx="2527">
                  <c:v>-1.2321319535110344</c:v>
                </c:pt>
                <c:pt idx="2528">
                  <c:v>-1.2693463221058006</c:v>
                </c:pt>
                <c:pt idx="2529">
                  <c:v>-1.3056890470968254</c:v>
                </c:pt>
                <c:pt idx="2530">
                  <c:v>-1.3411318189221866</c:v>
                </c:pt>
                <c:pt idx="2531">
                  <c:v>-1.3756535513227954</c:v>
                </c:pt>
                <c:pt idx="2532">
                  <c:v>-1.4092305959801983</c:v>
                </c:pt>
                <c:pt idx="2533">
                  <c:v>-1.4418379699359796</c:v>
                </c:pt>
                <c:pt idx="2534">
                  <c:v>-1.4734517474742785</c:v>
                </c:pt>
                <c:pt idx="2535">
                  <c:v>-1.5040522450346634</c:v>
                </c:pt>
                <c:pt idx="2536">
                  <c:v>-1.5336203044675401</c:v>
                </c:pt>
                <c:pt idx="2537">
                  <c:v>-1.5621361510514318</c:v>
                </c:pt>
                <c:pt idx="2538">
                  <c:v>-1.5895794622574562</c:v>
                </c:pt>
                <c:pt idx="2539">
                  <c:v>-1.6159294714827404</c:v>
                </c:pt>
                <c:pt idx="2540">
                  <c:v>-1.6411662050105702</c:v>
                </c:pt>
                <c:pt idx="2541">
                  <c:v>-1.6652736883131842</c:v>
                </c:pt>
                <c:pt idx="2542">
                  <c:v>-1.6882362586298703</c:v>
                </c:pt>
                <c:pt idx="2543">
                  <c:v>-1.7100374576240351</c:v>
                </c:pt>
                <c:pt idx="2544">
                  <c:v>-1.7306612458547668</c:v>
                </c:pt>
                <c:pt idx="2545">
                  <c:v>-1.7500952065482613</c:v>
                </c:pt>
                <c:pt idx="2546">
                  <c:v>-1.7683268722849264</c:v>
                </c:pt>
                <c:pt idx="2547">
                  <c:v>-1.7853426449663765</c:v>
                </c:pt>
                <c:pt idx="2548">
                  <c:v>-1.8011301555383721</c:v>
                </c:pt>
                <c:pt idx="2549">
                  <c:v>-1.8156823568152916</c:v>
                </c:pt>
                <c:pt idx="2550">
                  <c:v>-1.8289850427525998</c:v>
                </c:pt>
                <c:pt idx="2551">
                  <c:v>-1.8410275140777863</c:v>
                </c:pt>
                <c:pt idx="2552">
                  <c:v>-1.8518053155328482</c:v>
                </c:pt>
                <c:pt idx="2553">
                  <c:v>-1.861307706628031</c:v>
                </c:pt>
                <c:pt idx="2554">
                  <c:v>-1.8695291899362441</c:v>
                </c:pt>
                <c:pt idx="2555">
                  <c:v>-1.8764656333690788</c:v>
                </c:pt>
                <c:pt idx="2556">
                  <c:v>-1.8821140484752339</c:v>
                </c:pt>
                <c:pt idx="2557">
                  <c:v>-1.8864670323255097</c:v>
                </c:pt>
                <c:pt idx="2558">
                  <c:v>-1.8895209162528981</c:v>
                </c:pt>
                <c:pt idx="2559">
                  <c:v>-1.891277378424796</c:v>
                </c:pt>
                <c:pt idx="2560">
                  <c:v>-1.8917309855141773</c:v>
                </c:pt>
                <c:pt idx="2561">
                  <c:v>-1.8908819219566118</c:v>
                </c:pt>
                <c:pt idx="2562">
                  <c:v>-1.8887330647273284</c:v>
                </c:pt>
                <c:pt idx="2563">
                  <c:v>-1.8852832377473596</c:v>
                </c:pt>
                <c:pt idx="2564">
                  <c:v>-1.8805362659134972</c:v>
                </c:pt>
                <c:pt idx="2565">
                  <c:v>-1.8744960268107269</c:v>
                </c:pt>
                <c:pt idx="2566">
                  <c:v>-1.8671674694629421</c:v>
                </c:pt>
                <c:pt idx="2567">
                  <c:v>-1.8585542755900271</c:v>
                </c:pt>
                <c:pt idx="2568">
                  <c:v>-1.8486622329007185</c:v>
                </c:pt>
                <c:pt idx="2569">
                  <c:v>-1.8374989197355236</c:v>
                </c:pt>
                <c:pt idx="2570">
                  <c:v>-1.8250702350809533</c:v>
                </c:pt>
                <c:pt idx="2571">
                  <c:v>-1.8113838168102179</c:v>
                </c:pt>
                <c:pt idx="2572">
                  <c:v>-1.7964498863180338</c:v>
                </c:pt>
                <c:pt idx="2573">
                  <c:v>-1.7802808956171674</c:v>
                </c:pt>
                <c:pt idx="2574">
                  <c:v>-1.7628889458437187</c:v>
                </c:pt>
                <c:pt idx="2575">
                  <c:v>-1.7442815194977339</c:v>
                </c:pt>
                <c:pt idx="2576">
                  <c:v>-1.7244738322070308</c:v>
                </c:pt>
                <c:pt idx="2577">
                  <c:v>-1.7034802977583456</c:v>
                </c:pt>
                <c:pt idx="2578">
                  <c:v>-1.6813145434763777</c:v>
                </c:pt>
                <c:pt idx="2579">
                  <c:v>-1.657989496124701</c:v>
                </c:pt>
                <c:pt idx="2580">
                  <c:v>-1.6335249002299934</c:v>
                </c:pt>
                <c:pt idx="2581">
                  <c:v>-1.6079356693581406</c:v>
                </c:pt>
                <c:pt idx="2582">
                  <c:v>-1.5812388455427373</c:v>
                </c:pt>
                <c:pt idx="2583">
                  <c:v>-1.5534511775113873</c:v>
                </c:pt>
                <c:pt idx="2584">
                  <c:v>-1.5245955130740489</c:v>
                </c:pt>
                <c:pt idx="2585">
                  <c:v>-1.4946892114452568</c:v>
                </c:pt>
                <c:pt idx="2586">
                  <c:v>-1.4637522870705779</c:v>
                </c:pt>
                <c:pt idx="2587">
                  <c:v>-1.4318070271031018</c:v>
                </c:pt>
                <c:pt idx="2588">
                  <c:v>-1.3988775726571403</c:v>
                </c:pt>
                <c:pt idx="2589">
                  <c:v>-1.364982109075026</c:v>
                </c:pt>
                <c:pt idx="2590">
                  <c:v>-1.3301453770353637</c:v>
                </c:pt>
                <c:pt idx="2591">
                  <c:v>-1.2943934681471909</c:v>
                </c:pt>
                <c:pt idx="2592">
                  <c:v>-1.2577514099691465</c:v>
                </c:pt>
                <c:pt idx="2593">
                  <c:v>-1.2202431528917204</c:v>
                </c:pt>
                <c:pt idx="2594">
                  <c:v>-1.1818927239513095</c:v>
                </c:pt>
                <c:pt idx="2595">
                  <c:v>-1.1427273807060532</c:v>
                </c:pt>
                <c:pt idx="2596">
                  <c:v>-1.1027738983699247</c:v>
                </c:pt>
                <c:pt idx="2597">
                  <c:v>-1.0620585679467485</c:v>
                </c:pt>
                <c:pt idx="2598">
                  <c:v>-1.0206103799082218</c:v>
                </c:pt>
                <c:pt idx="2599">
                  <c:v>-0.97845846453863694</c:v>
                </c:pt>
                <c:pt idx="2600">
                  <c:v>-0.93563299133526623</c:v>
                </c:pt>
                <c:pt idx="2601">
                  <c:v>-0.89216066870025779</c:v>
                </c:pt>
                <c:pt idx="2602">
                  <c:v>-0.84807368443287012</c:v>
                </c:pt>
                <c:pt idx="2603">
                  <c:v>-0.80340240892498593</c:v>
                </c:pt>
                <c:pt idx="2604">
                  <c:v>-0.75817347225062248</c:v>
                </c:pt>
                <c:pt idx="2605">
                  <c:v>-0.71242192709605978</c:v>
                </c:pt>
                <c:pt idx="2606">
                  <c:v>-0.66617824804669012</c:v>
                </c:pt>
                <c:pt idx="2607">
                  <c:v>-0.619471015783155</c:v>
                </c:pt>
                <c:pt idx="2608">
                  <c:v>-0.57233456434790175</c:v>
                </c:pt>
                <c:pt idx="2609">
                  <c:v>-0.52480281885974311</c:v>
                </c:pt>
                <c:pt idx="2610">
                  <c:v>-0.47690916291208219</c:v>
                </c:pt>
                <c:pt idx="2611">
                  <c:v>-0.42868321688149247</c:v>
                </c:pt>
                <c:pt idx="2612">
                  <c:v>-0.38016192602456406</c:v>
                </c:pt>
                <c:pt idx="2613">
                  <c:v>-0.33137667635768508</c:v>
                </c:pt>
                <c:pt idx="2614">
                  <c:v>-0.28235722024255777</c:v>
                </c:pt>
                <c:pt idx="2615">
                  <c:v>-0.23314141878807479</c:v>
                </c:pt>
                <c:pt idx="2616">
                  <c:v>-0.18376232113692534</c:v>
                </c:pt>
                <c:pt idx="2617">
                  <c:v>-0.13425296588696498</c:v>
                </c:pt>
                <c:pt idx="2618">
                  <c:v>-8.4648414095406771E-2</c:v>
                </c:pt>
                <c:pt idx="2619">
                  <c:v>-3.4984304377162559E-2</c:v>
                </c:pt>
                <c:pt idx="2620">
                  <c:v>1.4706564305670466E-2</c:v>
                </c:pt>
                <c:pt idx="2621">
                  <c:v>6.4390750286543036E-2</c:v>
                </c:pt>
                <c:pt idx="2622">
                  <c:v>0.11403325400356688</c:v>
                </c:pt>
                <c:pt idx="2623">
                  <c:v>0.16359890637047203</c:v>
                </c:pt>
                <c:pt idx="2624">
                  <c:v>0.21305572451712454</c:v>
                </c:pt>
                <c:pt idx="2625">
                  <c:v>0.26237136636492464</c:v>
                </c:pt>
                <c:pt idx="2626">
                  <c:v>0.31151215361127021</c:v>
                </c:pt>
                <c:pt idx="2627">
                  <c:v>0.36044329368729566</c:v>
                </c:pt>
                <c:pt idx="2628">
                  <c:v>0.40912912089455689</c:v>
                </c:pt>
                <c:pt idx="2629">
                  <c:v>0.45753445229634682</c:v>
                </c:pt>
                <c:pt idx="2630">
                  <c:v>0.5056278930135748</c:v>
                </c:pt>
                <c:pt idx="2631">
                  <c:v>0.55337822746505982</c:v>
                </c:pt>
                <c:pt idx="2632">
                  <c:v>0.60075226272702698</c:v>
                </c:pt>
                <c:pt idx="2633">
                  <c:v>0.64771435139049138</c:v>
                </c:pt>
                <c:pt idx="2634">
                  <c:v>0.69423569178108824</c:v>
                </c:pt>
                <c:pt idx="2635">
                  <c:v>0.74028377889890773</c:v>
                </c:pt>
                <c:pt idx="2636">
                  <c:v>0.78582628740193339</c:v>
                </c:pt>
                <c:pt idx="2637">
                  <c:v>0.83083186180816859</c:v>
                </c:pt>
                <c:pt idx="2638">
                  <c:v>0.87526935808051531</c:v>
                </c:pt>
                <c:pt idx="2639">
                  <c:v>0.91910865361431027</c:v>
                </c:pt>
                <c:pt idx="2640">
                  <c:v>0.96231962547596805</c:v>
                </c:pt>
                <c:pt idx="2641">
                  <c:v>1.0048721239305871</c:v>
                </c:pt>
                <c:pt idx="2642">
                  <c:v>1.0467369190524445</c:v>
                </c:pt>
                <c:pt idx="2643">
                  <c:v>1.0878856628330076</c:v>
                </c:pt>
                <c:pt idx="2644">
                  <c:v>1.1282899868305876</c:v>
                </c:pt>
                <c:pt idx="2645">
                  <c:v>1.1679216876017895</c:v>
                </c:pt>
                <c:pt idx="2646">
                  <c:v>1.2067537434050459</c:v>
                </c:pt>
                <c:pt idx="2647">
                  <c:v>1.244759488616288</c:v>
                </c:pt>
                <c:pt idx="2648">
                  <c:v>1.2819133975385786</c:v>
                </c:pt>
                <c:pt idx="2649">
                  <c:v>1.3181901919211694</c:v>
                </c:pt>
                <c:pt idx="2650">
                  <c:v>1.3535616101296362</c:v>
                </c:pt>
                <c:pt idx="2651">
                  <c:v>1.3880066161207441</c:v>
                </c:pt>
                <c:pt idx="2652">
                  <c:v>1.4215016140498924</c:v>
                </c:pt>
                <c:pt idx="2653">
                  <c:v>1.4540216756594109</c:v>
                </c:pt>
                <c:pt idx="2654">
                  <c:v>1.4855429321289537</c:v>
                </c:pt>
                <c:pt idx="2655">
                  <c:v>1.5160457589554432</c:v>
                </c:pt>
                <c:pt idx="2656">
                  <c:v>1.5455110591745755</c:v>
                </c:pt>
                <c:pt idx="2657">
                  <c:v>1.5739191213434829</c:v>
                </c:pt>
                <c:pt idx="2658">
                  <c:v>1.6012496882696849</c:v>
                </c:pt>
                <c:pt idx="2659">
                  <c:v>1.6274820607081815</c:v>
                </c:pt>
                <c:pt idx="2660">
                  <c:v>1.6525963342844272</c:v>
                </c:pt>
                <c:pt idx="2661">
                  <c:v>1.6765766057593787</c:v>
                </c:pt>
                <c:pt idx="2662">
                  <c:v>1.6994072855687736</c:v>
                </c:pt>
                <c:pt idx="2663">
                  <c:v>1.7210719904409826</c:v>
                </c:pt>
                <c:pt idx="2664">
                  <c:v>1.741554757828399</c:v>
                </c:pt>
                <c:pt idx="2665">
                  <c:v>1.7608432496381212</c:v>
                </c:pt>
                <c:pt idx="2666">
                  <c:v>1.7789250788776017</c:v>
                </c:pt>
                <c:pt idx="2667">
                  <c:v>1.795786729579536</c:v>
                </c:pt>
                <c:pt idx="2668">
                  <c:v>1.8114159164821009</c:v>
                </c:pt>
                <c:pt idx="2669">
                  <c:v>1.8258056778100549</c:v>
                </c:pt>
                <c:pt idx="2670">
                  <c:v>1.8389418945033187</c:v>
                </c:pt>
                <c:pt idx="2671">
                  <c:v>1.8508139558034049</c:v>
                </c:pt>
                <c:pt idx="2672">
                  <c:v>1.8614174964508905</c:v>
                </c:pt>
                <c:pt idx="2673">
                  <c:v>1.8707418673935776</c:v>
                </c:pt>
                <c:pt idx="2674">
                  <c:v>1.8787816640349051</c:v>
                </c:pt>
                <c:pt idx="2675">
                  <c:v>1.8855328484634017</c:v>
                </c:pt>
                <c:pt idx="2676">
                  <c:v>1.890992527704181</c:v>
                </c:pt>
                <c:pt idx="2677">
                  <c:v>1.895153395556479</c:v>
                </c:pt>
                <c:pt idx="2678">
                  <c:v>1.8980118812859572</c:v>
                </c:pt>
                <c:pt idx="2679">
                  <c:v>1.899569762148732</c:v>
                </c:pt>
                <c:pt idx="2680">
                  <c:v>1.8998217050139508</c:v>
                </c:pt>
                <c:pt idx="2681">
                  <c:v>1.898767995571935</c:v>
                </c:pt>
                <c:pt idx="2682">
                  <c:v>1.8964116130620376</c:v>
                </c:pt>
                <c:pt idx="2683">
                  <c:v>1.8927514846292459</c:v>
                </c:pt>
                <c:pt idx="2684">
                  <c:v>1.887791539304404</c:v>
                </c:pt>
                <c:pt idx="2685">
                  <c:v>1.8815357596665789</c:v>
                </c:pt>
                <c:pt idx="2686">
                  <c:v>1.8739892005436067</c:v>
                </c:pt>
                <c:pt idx="2687">
                  <c:v>1.8651556502186382</c:v>
                </c:pt>
                <c:pt idx="2688">
                  <c:v>1.8550410036724669</c:v>
                </c:pt>
                <c:pt idx="2689">
                  <c:v>1.8436529471756393</c:v>
                </c:pt>
                <c:pt idx="2690">
                  <c:v>1.8309974882517861</c:v>
                </c:pt>
                <c:pt idx="2691">
                  <c:v>1.8170823738673403</c:v>
                </c:pt>
                <c:pt idx="2692">
                  <c:v>1.8019179350152528</c:v>
                </c:pt>
                <c:pt idx="2693">
                  <c:v>1.7855167337603823</c:v>
                </c:pt>
                <c:pt idx="2694">
                  <c:v>1.7678909816936219</c:v>
                </c:pt>
                <c:pt idx="2695">
                  <c:v>1.7490482721213048</c:v>
                </c:pt>
                <c:pt idx="2696">
                  <c:v>1.7290039317778865</c:v>
                </c:pt>
                <c:pt idx="2697">
                  <c:v>1.7077724858058942</c:v>
                </c:pt>
                <c:pt idx="2698">
                  <c:v>1.6853676730839247</c:v>
                </c:pt>
                <c:pt idx="2699">
                  <c:v>1.6618025320765848</c:v>
                </c:pt>
                <c:pt idx="2700">
                  <c:v>1.6370969191077263</c:v>
                </c:pt>
                <c:pt idx="2701">
                  <c:v>1.6112658595858635</c:v>
                </c:pt>
                <c:pt idx="2702">
                  <c:v>1.5843265073820025</c:v>
                </c:pt>
                <c:pt idx="2703">
                  <c:v>1.556295723005487</c:v>
                </c:pt>
                <c:pt idx="2704">
                  <c:v>1.5271964659420956</c:v>
                </c:pt>
                <c:pt idx="2705">
                  <c:v>1.4970462069261823</c:v>
                </c:pt>
                <c:pt idx="2706">
                  <c:v>1.4658650717173836</c:v>
                </c:pt>
                <c:pt idx="2707">
                  <c:v>1.4336754585274902</c:v>
                </c:pt>
                <c:pt idx="2708">
                  <c:v>1.4005016192248649</c:v>
                </c:pt>
                <c:pt idx="2709">
                  <c:v>1.3663618495523699</c:v>
                </c:pt>
                <c:pt idx="2710">
                  <c:v>1.3312810001867936</c:v>
                </c:pt>
                <c:pt idx="2711">
                  <c:v>1.2952852722848889</c:v>
                </c:pt>
                <c:pt idx="2712">
                  <c:v>1.2583998024544865</c:v>
                </c:pt>
                <c:pt idx="2713">
                  <c:v>1.2206486495891757</c:v>
                </c:pt>
                <c:pt idx="2714">
                  <c:v>1.1820559486352964</c:v>
                </c:pt>
                <c:pt idx="2715">
                  <c:v>1.1426490644209353</c:v>
                </c:pt>
                <c:pt idx="2716">
                  <c:v>1.1024548787438146</c:v>
                </c:pt>
                <c:pt idx="2717">
                  <c:v>1.0614997884594184</c:v>
                </c:pt>
                <c:pt idx="2718">
                  <c:v>1.0198128891137557</c:v>
                </c:pt>
                <c:pt idx="2719">
                  <c:v>0.97742341524312448</c:v>
                </c:pt>
                <c:pt idx="2720">
                  <c:v>0.93436163973029829</c:v>
                </c:pt>
                <c:pt idx="2721">
                  <c:v>0.89065437345256171</c:v>
                </c:pt>
                <c:pt idx="2722">
                  <c:v>0.84633390573075895</c:v>
                </c:pt>
                <c:pt idx="2723">
                  <c:v>0.80143070748216827</c:v>
                </c:pt>
                <c:pt idx="2724">
                  <c:v>0.7559715082678411</c:v>
                </c:pt>
                <c:pt idx="2725">
                  <c:v>0.70999145918144602</c:v>
                </c:pt>
                <c:pt idx="2726">
                  <c:v>0.66352113209519192</c:v>
                </c:pt>
                <c:pt idx="2727">
                  <c:v>0.61658920381577831</c:v>
                </c:pt>
                <c:pt idx="2728">
                  <c:v>0.5692301033114372</c:v>
                </c:pt>
                <c:pt idx="2729">
                  <c:v>0.52147784938767727</c:v>
                </c:pt>
                <c:pt idx="2730">
                  <c:v>0.47336591804730249</c:v>
                </c:pt>
                <c:pt idx="2731">
                  <c:v>0.4249240207614991</c:v>
                </c:pt>
                <c:pt idx="2732">
                  <c:v>0.37618919252998528</c:v>
                </c:pt>
                <c:pt idx="2733">
                  <c:v>0.32719290772481524</c:v>
                </c:pt>
                <c:pt idx="2734">
                  <c:v>0.27796500564051335</c:v>
                </c:pt>
                <c:pt idx="2735">
                  <c:v>0.22854343286149803</c:v>
                </c:pt>
                <c:pt idx="2736">
                  <c:v>0.17896132251503777</c:v>
                </c:pt>
                <c:pt idx="2737">
                  <c:v>0.12925179565947487</c:v>
                </c:pt>
                <c:pt idx="2738">
                  <c:v>7.9449994256538384E-2</c:v>
                </c:pt>
                <c:pt idx="2739">
                  <c:v>2.9591636237992613E-2</c:v>
                </c:pt>
                <c:pt idx="2740">
                  <c:v>-2.0290401735039074E-2</c:v>
                </c:pt>
                <c:pt idx="2741">
                  <c:v>-7.0162601944815661E-2</c:v>
                </c:pt>
                <c:pt idx="2742">
                  <c:v>-0.11998989045470131</c:v>
                </c:pt>
                <c:pt idx="2743">
                  <c:v>-0.16973702550828582</c:v>
                </c:pt>
                <c:pt idx="2744">
                  <c:v>-0.21937195329688669</c:v>
                </c:pt>
                <c:pt idx="2745">
                  <c:v>-0.26886226256140983</c:v>
                </c:pt>
                <c:pt idx="2746">
                  <c:v>-0.31817420760198406</c:v>
                </c:pt>
                <c:pt idx="2747">
                  <c:v>-0.36727293026034863</c:v>
                </c:pt>
                <c:pt idx="2748">
                  <c:v>-0.4161227010800807</c:v>
                </c:pt>
                <c:pt idx="2749">
                  <c:v>-0.4646882752205751</c:v>
                </c:pt>
                <c:pt idx="2750">
                  <c:v>-0.51293819777475058</c:v>
                </c:pt>
                <c:pt idx="2751">
                  <c:v>-0.56084119503016228</c:v>
                </c:pt>
                <c:pt idx="2752">
                  <c:v>-0.60836401784845895</c:v>
                </c:pt>
                <c:pt idx="2753">
                  <c:v>-0.65547096454181331</c:v>
                </c:pt>
                <c:pt idx="2754">
                  <c:v>-0.70213318111073009</c:v>
                </c:pt>
                <c:pt idx="2755">
                  <c:v>-0.74831811220103561</c:v>
                </c:pt>
                <c:pt idx="2756">
                  <c:v>-0.79399338410354914</c:v>
                </c:pt>
                <c:pt idx="2757">
                  <c:v>-0.83912759497143585</c:v>
                </c:pt>
                <c:pt idx="2758">
                  <c:v>-0.88368955641918023</c:v>
                </c:pt>
                <c:pt idx="2759">
                  <c:v>-0.92764910352376795</c:v>
                </c:pt>
                <c:pt idx="2760">
                  <c:v>-0.9709760730753676</c:v>
                </c:pt>
                <c:pt idx="2761">
                  <c:v>-1.0136402771165338</c:v>
                </c:pt>
                <c:pt idx="2762">
                  <c:v>-1.0556124495630301</c:v>
                </c:pt>
                <c:pt idx="2763">
                  <c:v>-1.0968642083213431</c:v>
                </c:pt>
                <c:pt idx="2764">
                  <c:v>-1.1373671529468294</c:v>
                </c:pt>
                <c:pt idx="2765">
                  <c:v>-1.1770930500827033</c:v>
                </c:pt>
                <c:pt idx="2766">
                  <c:v>-1.2160148501700772</c:v>
                </c:pt>
                <c:pt idx="2767">
                  <c:v>-1.2541058618693073</c:v>
                </c:pt>
                <c:pt idx="2768">
                  <c:v>-1.2913405358741792</c:v>
                </c:pt>
                <c:pt idx="2769">
                  <c:v>-1.3276935724346537</c:v>
                </c:pt>
                <c:pt idx="2770">
                  <c:v>-1.3631366905297417</c:v>
                </c:pt>
                <c:pt idx="2771">
                  <c:v>-1.3976488368439923</c:v>
                </c:pt>
                <c:pt idx="2772">
                  <c:v>-1.4312064003758025</c:v>
                </c:pt>
                <c:pt idx="2773">
                  <c:v>-1.4637844398255011</c:v>
                </c:pt>
                <c:pt idx="2774">
                  <c:v>-1.4953590754446233</c:v>
                </c:pt>
                <c:pt idx="2775">
                  <c:v>-1.5259106739137065</c:v>
                </c:pt>
                <c:pt idx="2776">
                  <c:v>-1.5554201315608098</c:v>
                </c:pt>
                <c:pt idx="2777">
                  <c:v>-1.5838677323402128</c:v>
                </c:pt>
                <c:pt idx="2778">
                  <c:v>-1.6112332165563978</c:v>
                </c:pt>
                <c:pt idx="2779">
                  <c:v>-1.6374958845553358</c:v>
                </c:pt>
                <c:pt idx="2780">
                  <c:v>-1.6626358336407152</c:v>
                </c:pt>
                <c:pt idx="2781">
                  <c:v>-1.6866371643311966</c:v>
                </c:pt>
                <c:pt idx="2782">
                  <c:v>-1.7094842928912499</c:v>
                </c:pt>
                <c:pt idx="2783">
                  <c:v>-1.7311608439393344</c:v>
                </c:pt>
                <c:pt idx="2784">
                  <c:v>-1.7516508648689768</c:v>
                </c:pt>
                <c:pt idx="2785">
                  <c:v>-1.7709420295681342</c:v>
                </c:pt>
                <c:pt idx="2786">
                  <c:v>-1.7890219650526442</c:v>
                </c:pt>
                <c:pt idx="2787">
                  <c:v>-1.8058771713780959</c:v>
                </c:pt>
                <c:pt idx="2788">
                  <c:v>-1.821495381306093</c:v>
                </c:pt>
                <c:pt idx="2789">
                  <c:v>-1.8358696530706013</c:v>
                </c:pt>
                <c:pt idx="2790">
                  <c:v>-1.8489858895909088</c:v>
                </c:pt>
                <c:pt idx="2791">
                  <c:v>-1.8608335040416049</c:v>
                </c:pt>
                <c:pt idx="2792">
                  <c:v>-1.8714081570327097</c:v>
                </c:pt>
                <c:pt idx="2793">
                  <c:v>-1.8806992272997813</c:v>
                </c:pt>
                <c:pt idx="2794">
                  <c:v>-1.888701339933389</c:v>
                </c:pt>
                <c:pt idx="2795">
                  <c:v>-1.895410488588867</c:v>
                </c:pt>
                <c:pt idx="2796">
                  <c:v>-1.9008238137173168</c:v>
                </c:pt>
                <c:pt idx="2797">
                  <c:v>-1.9049340443818779</c:v>
                </c:pt>
                <c:pt idx="2798">
                  <c:v>-1.9077376469280281</c:v>
                </c:pt>
                <c:pt idx="2799">
                  <c:v>-1.9092364374848185</c:v>
                </c:pt>
                <c:pt idx="2800">
                  <c:v>-1.9094251235639874</c:v>
                </c:pt>
                <c:pt idx="2801">
                  <c:v>-1.9083040332438479</c:v>
                </c:pt>
                <c:pt idx="2802">
                  <c:v>-1.905876189872231</c:v>
                </c:pt>
                <c:pt idx="2803">
                  <c:v>-1.9021405663974624</c:v>
                </c:pt>
                <c:pt idx="2804">
                  <c:v>-1.8971011393223105</c:v>
                </c:pt>
                <c:pt idx="2805">
                  <c:v>-1.8907619403393439</c:v>
                </c:pt>
                <c:pt idx="2806">
                  <c:v>-1.8831280750038797</c:v>
                </c:pt>
                <c:pt idx="2807">
                  <c:v>-1.874203383912276</c:v>
                </c:pt>
                <c:pt idx="2808">
                  <c:v>-1.8639938159153853</c:v>
                </c:pt>
                <c:pt idx="2809">
                  <c:v>-1.8525071126811672</c:v>
                </c:pt>
                <c:pt idx="2810">
                  <c:v>-1.8397493386279515</c:v>
                </c:pt>
                <c:pt idx="2811">
                  <c:v>-1.825728299083516</c:v>
                </c:pt>
                <c:pt idx="2812">
                  <c:v>-1.8104543848375736</c:v>
                </c:pt>
                <c:pt idx="2813">
                  <c:v>-1.7939402191554215</c:v>
                </c:pt>
                <c:pt idx="2814">
                  <c:v>-1.776198076199772</c:v>
                </c:pt>
                <c:pt idx="2815">
                  <c:v>-1.7572356131873788</c:v>
                </c:pt>
                <c:pt idx="2816">
                  <c:v>-1.7370682220683973</c:v>
                </c:pt>
                <c:pt idx="2817">
                  <c:v>-1.7157104944726254</c:v>
                </c:pt>
                <c:pt idx="2818">
                  <c:v>-1.6931762370032133</c:v>
                </c:pt>
                <c:pt idx="2819">
                  <c:v>-1.6694785570519315</c:v>
                </c:pt>
                <c:pt idx="2820">
                  <c:v>-1.6446373810373416</c:v>
                </c:pt>
                <c:pt idx="2821">
                  <c:v>-1.618667805594695</c:v>
                </c:pt>
                <c:pt idx="2822">
                  <c:v>-1.5915870569177943</c:v>
                </c:pt>
                <c:pt idx="2823">
                  <c:v>-1.5634120688986612</c:v>
                </c:pt>
                <c:pt idx="2824">
                  <c:v>-1.5341658754288876</c:v>
                </c:pt>
                <c:pt idx="2825">
                  <c:v>-1.5038660226349008</c:v>
                </c:pt>
                <c:pt idx="2826">
                  <c:v>-1.4725327126172514</c:v>
                </c:pt>
                <c:pt idx="2827">
                  <c:v>-1.4401884208399935</c:v>
                </c:pt>
                <c:pt idx="2828">
                  <c:v>-1.4068574772971409</c:v>
                </c:pt>
                <c:pt idx="2829">
                  <c:v>-1.372558256692449</c:v>
                </c:pt>
                <c:pt idx="2830">
                  <c:v>-1.3373156894604683</c:v>
                </c:pt>
                <c:pt idx="2831">
                  <c:v>-1.3011560572738656</c:v>
                </c:pt>
                <c:pt idx="2832">
                  <c:v>-1.2641045779756992</c:v>
                </c:pt>
                <c:pt idx="2833">
                  <c:v>-1.2261853923751684</c:v>
                </c:pt>
                <c:pt idx="2834">
                  <c:v>-1.1874227179751753</c:v>
                </c:pt>
                <c:pt idx="2835">
                  <c:v>-1.1478440027620929</c:v>
                </c:pt>
                <c:pt idx="2836">
                  <c:v>-1.107476212254032</c:v>
                </c:pt>
                <c:pt idx="2837">
                  <c:v>-1.066345827549372</c:v>
                </c:pt>
                <c:pt idx="2838">
                  <c:v>-1.0244820289197458</c:v>
                </c:pt>
                <c:pt idx="2839">
                  <c:v>-0.98191413606995559</c:v>
                </c:pt>
                <c:pt idx="2840">
                  <c:v>-0.93867250745424502</c:v>
                </c:pt>
                <c:pt idx="2841">
                  <c:v>-0.89478403988441335</c:v>
                </c:pt>
                <c:pt idx="2842">
                  <c:v>-0.85028110893883735</c:v>
                </c:pt>
                <c:pt idx="2843">
                  <c:v>-0.80519427207534033</c:v>
                </c:pt>
                <c:pt idx="2844">
                  <c:v>-0.75955034563857704</c:v>
                </c:pt>
                <c:pt idx="2845">
                  <c:v>-0.71338456770885617</c:v>
                </c:pt>
                <c:pt idx="2846">
                  <c:v>-0.66672759730813591</c:v>
                </c:pt>
                <c:pt idx="2847">
                  <c:v>-0.61960819851616822</c:v>
                </c:pt>
                <c:pt idx="2848">
                  <c:v>-0.57206088765761909</c:v>
                </c:pt>
                <c:pt idx="2849">
                  <c:v>-0.52411977093821804</c:v>
                </c:pt>
                <c:pt idx="2850">
                  <c:v>-0.4758184117651561</c:v>
                </c:pt>
                <c:pt idx="2851">
                  <c:v>-0.42718660897865046</c:v>
                </c:pt>
                <c:pt idx="2852">
                  <c:v>-0.37826148487292055</c:v>
                </c:pt>
                <c:pt idx="2853">
                  <c:v>-0.32907460100067132</c:v>
                </c:pt>
                <c:pt idx="2854">
                  <c:v>-0.27965588368435562</c:v>
                </c:pt>
                <c:pt idx="2855">
                  <c:v>-0.23004336634490136</c:v>
                </c:pt>
                <c:pt idx="2856">
                  <c:v>-0.18027026871589749</c:v>
                </c:pt>
                <c:pt idx="2857">
                  <c:v>-0.13036979819371794</c:v>
                </c:pt>
                <c:pt idx="2858">
                  <c:v>-8.037718277161944E-2</c:v>
                </c:pt>
                <c:pt idx="2859">
                  <c:v>-3.0328226068638185E-2</c:v>
                </c:pt>
                <c:pt idx="2860">
                  <c:v>1.9744109948623894E-2</c:v>
                </c:pt>
                <c:pt idx="2861">
                  <c:v>6.9806222675976248E-2</c:v>
                </c:pt>
                <c:pt idx="2862">
                  <c:v>0.11982295374627769</c:v>
                </c:pt>
                <c:pt idx="2863">
                  <c:v>0.16975897746513466</c:v>
                </c:pt>
                <c:pt idx="2864">
                  <c:v>0.21958215661475322</c:v>
                </c:pt>
                <c:pt idx="2865">
                  <c:v>0.26925999709144272</c:v>
                </c:pt>
                <c:pt idx="2866">
                  <c:v>0.31875867095106747</c:v>
                </c:pt>
                <c:pt idx="2867">
                  <c:v>0.36804323842635839</c:v>
                </c:pt>
                <c:pt idx="2868">
                  <c:v>0.4170778891218902</c:v>
                </c:pt>
                <c:pt idx="2869">
                  <c:v>0.46582729796242422</c:v>
                </c:pt>
                <c:pt idx="2870">
                  <c:v>0.51425993054443087</c:v>
                </c:pt>
                <c:pt idx="2871">
                  <c:v>0.56234443443069904</c:v>
                </c:pt>
                <c:pt idx="2872">
                  <c:v>0.61004748256264629</c:v>
                </c:pt>
                <c:pt idx="2873">
                  <c:v>0.65733329616934066</c:v>
                </c:pt>
                <c:pt idx="2874">
                  <c:v>0.70417294503734817</c:v>
                </c:pt>
                <c:pt idx="2875">
                  <c:v>0.75053379849901236</c:v>
                </c:pt>
                <c:pt idx="2876">
                  <c:v>0.79638340846347033</c:v>
                </c:pt>
                <c:pt idx="2877">
                  <c:v>0.84169029966412023</c:v>
                </c:pt>
                <c:pt idx="2878">
                  <c:v>0.88642321128788448</c:v>
                </c:pt>
                <c:pt idx="2879">
                  <c:v>0.93055190700545265</c:v>
                </c:pt>
                <c:pt idx="2880">
                  <c:v>0.97404615325103316</c:v>
                </c:pt>
                <c:pt idx="2881">
                  <c:v>1.0168756927896987</c:v>
                </c:pt>
                <c:pt idx="2882">
                  <c:v>1.0590111913659963</c:v>
                </c:pt>
                <c:pt idx="2883">
                  <c:v>1.1004241998484277</c:v>
                </c:pt>
                <c:pt idx="2884">
                  <c:v>1.1410862519142053</c:v>
                </c:pt>
                <c:pt idx="2885">
                  <c:v>1.1809690495140199</c:v>
                </c:pt>
                <c:pt idx="2886">
                  <c:v>1.2200454796074298</c:v>
                </c:pt>
                <c:pt idx="2887">
                  <c:v>1.2582887886087459</c:v>
                </c:pt>
                <c:pt idx="2888">
                  <c:v>1.2956733662253128</c:v>
                </c:pt>
                <c:pt idx="2889">
                  <c:v>1.3321738530034706</c:v>
                </c:pt>
                <c:pt idx="2890">
                  <c:v>1.3677619095242239</c:v>
                </c:pt>
                <c:pt idx="2891">
                  <c:v>1.4024164254016818</c:v>
                </c:pt>
                <c:pt idx="2892">
                  <c:v>1.4361137339127574</c:v>
                </c:pt>
                <c:pt idx="2893">
                  <c:v>1.4688288394058662</c:v>
                </c:pt>
                <c:pt idx="2894">
                  <c:v>1.500537809170237</c:v>
                </c:pt>
                <c:pt idx="2895">
                  <c:v>1.531220958332963</c:v>
                </c:pt>
                <c:pt idx="2896">
                  <c:v>1.5608591330961215</c:v>
                </c:pt>
                <c:pt idx="2897">
                  <c:v>1.5894325687333566</c:v>
                </c:pt>
                <c:pt idx="2898">
                  <c:v>1.6169209583310467</c:v>
                </c:pt>
                <c:pt idx="2899">
                  <c:v>1.6433035564959444</c:v>
                </c:pt>
                <c:pt idx="2900">
                  <c:v>1.6685604162872985</c:v>
                </c:pt>
                <c:pt idx="2901">
                  <c:v>1.692675595488988</c:v>
                </c:pt>
                <c:pt idx="2902">
                  <c:v>1.7156334691546675</c:v>
                </c:pt>
                <c:pt idx="2903">
                  <c:v>1.7374176222294908</c:v>
                </c:pt>
                <c:pt idx="2904">
                  <c:v>1.7580120639839993</c:v>
                </c:pt>
                <c:pt idx="2905">
                  <c:v>1.7774044317455107</c:v>
                </c:pt>
                <c:pt idx="2906">
                  <c:v>1.7955823175429031</c:v>
                </c:pt>
                <c:pt idx="2907">
                  <c:v>1.8125321880290475</c:v>
                </c:pt>
                <c:pt idx="2908">
                  <c:v>1.828241744156849</c:v>
                </c:pt>
                <c:pt idx="2909">
                  <c:v>1.8427040139547226</c:v>
                </c:pt>
                <c:pt idx="2910">
                  <c:v>1.8559048717478122</c:v>
                </c:pt>
                <c:pt idx="2911">
                  <c:v>1.8678337037355128</c:v>
                </c:pt>
                <c:pt idx="2912">
                  <c:v>1.8784861451784496</c:v>
                </c:pt>
                <c:pt idx="2913">
                  <c:v>1.8878515510945637</c:v>
                </c:pt>
                <c:pt idx="2914">
                  <c:v>1.8959245244939316</c:v>
                </c:pt>
                <c:pt idx="2915">
                  <c:v>1.9027010385929788</c:v>
                </c:pt>
                <c:pt idx="2916">
                  <c:v>1.9081782150493207</c:v>
                </c:pt>
                <c:pt idx="2917">
                  <c:v>1.9123487657810041</c:v>
                </c:pt>
                <c:pt idx="2918">
                  <c:v>1.9152091416390775</c:v>
                </c:pt>
                <c:pt idx="2919">
                  <c:v>1.9167611449103679</c:v>
                </c:pt>
                <c:pt idx="2920">
                  <c:v>1.916999470917309</c:v>
                </c:pt>
                <c:pt idx="2921">
                  <c:v>1.9159244372018696</c:v>
                </c:pt>
                <c:pt idx="2922">
                  <c:v>1.9135390582277569</c:v>
                </c:pt>
                <c:pt idx="2923">
                  <c:v>1.9098422997098994</c:v>
                </c:pt>
                <c:pt idx="2924">
                  <c:v>1.9048381325661965</c:v>
                </c:pt>
                <c:pt idx="2925">
                  <c:v>1.898530584549917</c:v>
                </c:pt>
                <c:pt idx="2926">
                  <c:v>1.8909247589189417</c:v>
                </c:pt>
                <c:pt idx="2927">
                  <c:v>1.8820244956096743</c:v>
                </c:pt>
                <c:pt idx="2928">
                  <c:v>1.8718357444453013</c:v>
                </c:pt>
                <c:pt idx="2929">
                  <c:v>1.8603662496925977</c:v>
                </c:pt>
                <c:pt idx="2930">
                  <c:v>1.8476220799885974</c:v>
                </c:pt>
                <c:pt idx="2931">
                  <c:v>1.8336110464923596</c:v>
                </c:pt>
                <c:pt idx="2932">
                  <c:v>1.8183435474295149</c:v>
                </c:pt>
                <c:pt idx="2933">
                  <c:v>1.8018322150971806</c:v>
                </c:pt>
                <c:pt idx="2934">
                  <c:v>1.7840893342764452</c:v>
                </c:pt>
                <c:pt idx="2935">
                  <c:v>1.7651225743789278</c:v>
                </c:pt>
                <c:pt idx="2936">
                  <c:v>1.7449473411154051</c:v>
                </c:pt>
                <c:pt idx="2937">
                  <c:v>1.7235782414306027</c:v>
                </c:pt>
                <c:pt idx="2938">
                  <c:v>1.7010290987848931</c:v>
                </c:pt>
                <c:pt idx="2939">
                  <c:v>1.6773130389567732</c:v>
                </c:pt>
                <c:pt idx="2940">
                  <c:v>1.6524500082677072</c:v>
                </c:pt>
                <c:pt idx="2941">
                  <c:v>1.6264551247579428</c:v>
                </c:pt>
                <c:pt idx="2942">
                  <c:v>1.5993456375137955</c:v>
                </c:pt>
                <c:pt idx="2943">
                  <c:v>1.5711385047920035</c:v>
                </c:pt>
                <c:pt idx="2944">
                  <c:v>1.5418567863051926</c:v>
                </c:pt>
                <c:pt idx="2945">
                  <c:v>1.5115180554406598</c:v>
                </c:pt>
                <c:pt idx="2946">
                  <c:v>1.4801425429825892</c:v>
                </c:pt>
                <c:pt idx="2947">
                  <c:v>1.4477527544836932</c:v>
                </c:pt>
                <c:pt idx="2948">
                  <c:v>1.4143730514135644</c:v>
                </c:pt>
                <c:pt idx="2949">
                  <c:v>1.3800218413194563</c:v>
                </c:pt>
                <c:pt idx="2950">
                  <c:v>1.3447240888281142</c:v>
                </c:pt>
                <c:pt idx="2951">
                  <c:v>1.3085061111331553</c:v>
                </c:pt>
                <c:pt idx="2952">
                  <c:v>1.2713931629068862</c:v>
                </c:pt>
                <c:pt idx="2953">
                  <c:v>1.233409423075023</c:v>
                </c:pt>
                <c:pt idx="2954">
                  <c:v>1.19457914852292</c:v>
                </c:pt>
                <c:pt idx="2955">
                  <c:v>1.1549298278631761</c:v>
                </c:pt>
                <c:pt idx="2956">
                  <c:v>1.1144884684616392</c:v>
                </c:pt>
                <c:pt idx="2957">
                  <c:v>1.0732815944628136</c:v>
                </c:pt>
                <c:pt idx="2958">
                  <c:v>1.031338430359501</c:v>
                </c:pt>
                <c:pt idx="2959">
                  <c:v>0.98868834122891813</c:v>
                </c:pt>
                <c:pt idx="2960">
                  <c:v>0.94536173202458251</c:v>
                </c:pt>
                <c:pt idx="2961">
                  <c:v>0.90138554715972885</c:v>
                </c:pt>
                <c:pt idx="2962">
                  <c:v>0.85679221089122459</c:v>
                </c:pt>
                <c:pt idx="2963">
                  <c:v>0.81161233040673697</c:v>
                </c:pt>
                <c:pt idx="2964">
                  <c:v>0.76587277280649002</c:v>
                </c:pt>
                <c:pt idx="2965">
                  <c:v>0.71960882792538827</c:v>
                </c:pt>
                <c:pt idx="2966">
                  <c:v>0.67285120751265837</c:v>
                </c:pt>
                <c:pt idx="2967">
                  <c:v>0.62562872932076519</c:v>
                </c:pt>
                <c:pt idx="2968">
                  <c:v>0.57797596426529396</c:v>
                </c:pt>
                <c:pt idx="2969">
                  <c:v>0.52992707403335093</c:v>
                </c:pt>
                <c:pt idx="2970">
                  <c:v>0.48151567837592874</c:v>
                </c:pt>
                <c:pt idx="2971">
                  <c:v>0.43277163331124735</c:v>
                </c:pt>
                <c:pt idx="2972">
                  <c:v>0.38373211911713173</c:v>
                </c:pt>
                <c:pt idx="2973">
                  <c:v>0.3344287561066529</c:v>
                </c:pt>
                <c:pt idx="2974">
                  <c:v>0.28489153011024837</c:v>
                </c:pt>
                <c:pt idx="2975">
                  <c:v>0.23515853477519325</c:v>
                </c:pt>
                <c:pt idx="2976">
                  <c:v>0.18526305075009267</c:v>
                </c:pt>
                <c:pt idx="2977">
                  <c:v>0.13523834700540549</c:v>
                </c:pt>
                <c:pt idx="2978">
                  <c:v>8.5119713737388358E-2</c:v>
                </c:pt>
                <c:pt idx="2979">
                  <c:v>3.4943017366903736E-2</c:v>
                </c:pt>
                <c:pt idx="2980">
                  <c:v>-1.5258716769064953E-2</c:v>
                </c:pt>
                <c:pt idx="2981">
                  <c:v>-6.545182215802664E-2</c:v>
                </c:pt>
                <c:pt idx="2982">
                  <c:v>-0.11560107601709076</c:v>
                </c:pt>
                <c:pt idx="2983">
                  <c:v>-0.16567108775959058</c:v>
                </c:pt>
                <c:pt idx="2984">
                  <c:v>-0.21562965482957983</c:v>
                </c:pt>
                <c:pt idx="2985">
                  <c:v>-0.265444217370577</c:v>
                </c:pt>
                <c:pt idx="2986">
                  <c:v>-0.31508088130181822</c:v>
                </c:pt>
                <c:pt idx="2987">
                  <c:v>-0.36450464036686958</c:v>
                </c:pt>
                <c:pt idx="2988">
                  <c:v>-0.41367961735970943</c:v>
                </c:pt>
                <c:pt idx="2989">
                  <c:v>-0.46257042010428057</c:v>
                </c:pt>
                <c:pt idx="2990">
                  <c:v>-0.51114544683729413</c:v>
                </c:pt>
                <c:pt idx="2991">
                  <c:v>-0.5593732775340764</c:v>
                </c:pt>
                <c:pt idx="2992">
                  <c:v>-0.60722051735217442</c:v>
                </c:pt>
                <c:pt idx="2993">
                  <c:v>-0.65465131957159017</c:v>
                </c:pt>
                <c:pt idx="2994">
                  <c:v>-0.70163668589577799</c:v>
                </c:pt>
                <c:pt idx="2995">
                  <c:v>-0.74814391747131359</c:v>
                </c:pt>
                <c:pt idx="2996">
                  <c:v>-0.79414049794974073</c:v>
                </c:pt>
                <c:pt idx="2997">
                  <c:v>-0.83959488376629621</c:v>
                </c:pt>
                <c:pt idx="2998">
                  <c:v>-0.88447574580001398</c:v>
                </c:pt>
                <c:pt idx="2999">
                  <c:v>-0.92875277943491164</c:v>
                </c:pt>
                <c:pt idx="3000">
                  <c:v>-0.9723956828704402</c:v>
                </c:pt>
                <c:pt idx="3001">
                  <c:v>-1.0153741307194817</c:v>
                </c:pt>
                <c:pt idx="3002">
                  <c:v>-1.0576587206873591</c:v>
                </c:pt>
                <c:pt idx="3003">
                  <c:v>-1.0992209357468044</c:v>
                </c:pt>
                <c:pt idx="3004">
                  <c:v>-1.1400322418527102</c:v>
                </c:pt>
                <c:pt idx="3005">
                  <c:v>-1.1800642734370375</c:v>
                </c:pt>
                <c:pt idx="3006">
                  <c:v>-1.2192898501738869</c:v>
                </c:pt>
                <c:pt idx="3007">
                  <c:v>-1.2576821514550427</c:v>
                </c:pt>
                <c:pt idx="3008">
                  <c:v>-1.2952155002575654</c:v>
                </c:pt>
                <c:pt idx="3009">
                  <c:v>-1.331864470719021</c:v>
                </c:pt>
                <c:pt idx="3010">
                  <c:v>-1.3676006573618789</c:v>
                </c:pt>
                <c:pt idx="3011">
                  <c:v>-1.4024028841207661</c:v>
                </c:pt>
                <c:pt idx="3012">
                  <c:v>-1.4362474190004313</c:v>
                </c:pt>
                <c:pt idx="3013">
                  <c:v>-1.4691092015126654</c:v>
                </c:pt>
                <c:pt idx="3014">
                  <c:v>-1.5009642345732634</c:v>
                </c:pt>
                <c:pt idx="3015">
                  <c:v>-1.5317927694267783</c:v>
                </c:pt>
                <c:pt idx="3016">
                  <c:v>-1.5615755889107084</c:v>
                </c:pt>
                <c:pt idx="3017">
                  <c:v>-1.5902928654790065</c:v>
                </c:pt>
                <c:pt idx="3018">
                  <c:v>-1.6179242299697274</c:v>
                </c:pt>
                <c:pt idx="3019">
                  <c:v>-1.6444488753390374</c:v>
                </c:pt>
                <c:pt idx="3020">
                  <c:v>-1.6698467936189401</c:v>
                </c:pt>
                <c:pt idx="3021">
                  <c:v>-1.6941019822150583</c:v>
                </c:pt>
                <c:pt idx="3022">
                  <c:v>-1.7171987564767901</c:v>
                </c:pt>
                <c:pt idx="3023">
                  <c:v>-1.7391206423437946</c:v>
                </c:pt>
                <c:pt idx="3024">
                  <c:v>-1.7598515908041137</c:v>
                </c:pt>
                <c:pt idx="3025">
                  <c:v>-1.7793791816495375</c:v>
                </c:pt>
                <c:pt idx="3026">
                  <c:v>-1.7976909501438303</c:v>
                </c:pt>
                <c:pt idx="3027">
                  <c:v>-1.8147733069682392</c:v>
                </c:pt>
                <c:pt idx="3028">
                  <c:v>-1.8306138979201778</c:v>
                </c:pt>
                <c:pt idx="3029">
                  <c:v>-1.8452056967108381</c:v>
                </c:pt>
                <c:pt idx="3030">
                  <c:v>-1.8585345242081672</c:v>
                </c:pt>
                <c:pt idx="3031">
                  <c:v>-1.8705897140356824</c:v>
                </c:pt>
                <c:pt idx="3032">
                  <c:v>-1.8813668497801992</c:v>
                </c:pt>
                <c:pt idx="3033">
                  <c:v>-1.8908552357083008</c:v>
                </c:pt>
                <c:pt idx="3034">
                  <c:v>-1.8990494250209236</c:v>
                </c:pt>
                <c:pt idx="3035">
                  <c:v>-1.9059453420870218</c:v>
                </c:pt>
                <c:pt idx="3036">
                  <c:v>-1.9115400606971455</c:v>
                </c:pt>
                <c:pt idx="3037">
                  <c:v>-1.9158262459011337</c:v>
                </c:pt>
                <c:pt idx="3038">
                  <c:v>-1.9188003026984506</c:v>
                </c:pt>
                <c:pt idx="3039">
                  <c:v>-1.9204639885582993</c:v>
                </c:pt>
                <c:pt idx="3040">
                  <c:v>-1.9208119550362506</c:v>
                </c:pt>
                <c:pt idx="3041">
                  <c:v>-1.9198444769744312</c:v>
                </c:pt>
                <c:pt idx="3042">
                  <c:v>-1.9175645272194413</c:v>
                </c:pt>
                <c:pt idx="3043">
                  <c:v>-1.9139710309670566</c:v>
                </c:pt>
                <c:pt idx="3044">
                  <c:v>-1.9090679197285598</c:v>
                </c:pt>
                <c:pt idx="3045">
                  <c:v>-1.9028591829772883</c:v>
                </c:pt>
                <c:pt idx="3046">
                  <c:v>-1.8953498868313818</c:v>
                </c:pt>
                <c:pt idx="3047">
                  <c:v>-1.8865438352406718</c:v>
                </c:pt>
                <c:pt idx="3048">
                  <c:v>-1.8764469432073567</c:v>
                </c:pt>
                <c:pt idx="3049">
                  <c:v>-1.8650669213546409</c:v>
                </c:pt>
                <c:pt idx="3050">
                  <c:v>-1.8524098058646952</c:v>
                </c:pt>
                <c:pt idx="3051">
                  <c:v>-1.8384833766411042</c:v>
                </c:pt>
                <c:pt idx="3052">
                  <c:v>-1.823298001863535</c:v>
                </c:pt>
                <c:pt idx="3053">
                  <c:v>-1.806866285002237</c:v>
                </c:pt>
                <c:pt idx="3054">
                  <c:v>-1.7892004832394157</c:v>
                </c:pt>
                <c:pt idx="3055">
                  <c:v>-1.7703082396242413</c:v>
                </c:pt>
                <c:pt idx="3056">
                  <c:v>-1.7502049347492039</c:v>
                </c:pt>
                <c:pt idx="3057">
                  <c:v>-1.7289051516921481</c:v>
                </c:pt>
                <c:pt idx="3058">
                  <c:v>-1.706422691304587</c:v>
                </c:pt>
                <c:pt idx="3059">
                  <c:v>-1.6827706580201738</c:v>
                </c:pt>
                <c:pt idx="3060">
                  <c:v>-1.6579689780850162</c:v>
                </c:pt>
                <c:pt idx="3061">
                  <c:v>-1.6320327507383081</c:v>
                </c:pt>
                <c:pt idx="3062">
                  <c:v>-1.6049792075439038</c:v>
                </c:pt>
                <c:pt idx="3063">
                  <c:v>-1.5768252905182463</c:v>
                </c:pt>
                <c:pt idx="3064">
                  <c:v>-1.5475940444190452</c:v>
                </c:pt>
                <c:pt idx="3065">
                  <c:v>-1.5173030289664062</c:v>
                </c:pt>
                <c:pt idx="3066">
                  <c:v>-1.4859724625669921</c:v>
                </c:pt>
                <c:pt idx="3067">
                  <c:v>-1.4536248396870153</c:v>
                </c:pt>
                <c:pt idx="3068">
                  <c:v>-1.420284512001196</c:v>
                </c:pt>
                <c:pt idx="3069">
                  <c:v>-1.3859698785537684</c:v>
                </c:pt>
                <c:pt idx="3070">
                  <c:v>-1.3507058967598244</c:v>
                </c:pt>
                <c:pt idx="3071">
                  <c:v>-1.3145188778916415</c:v>
                </c:pt>
                <c:pt idx="3072">
                  <c:v>-1.2774340719888964</c:v>
                </c:pt>
                <c:pt idx="3073">
                  <c:v>-1.2394756546312466</c:v>
                </c:pt>
                <c:pt idx="3074">
                  <c:v>-1.200667880641699</c:v>
                </c:pt>
                <c:pt idx="3075">
                  <c:v>-1.1610382378509847</c:v>
                </c:pt>
                <c:pt idx="3076">
                  <c:v>-1.1206137341195679</c:v>
                </c:pt>
                <c:pt idx="3077">
                  <c:v>-1.0794208953586619</c:v>
                </c:pt>
                <c:pt idx="3078">
                  <c:v>-1.0374889490948338</c:v>
                </c:pt>
                <c:pt idx="3079">
                  <c:v>-0.99484726470051255</c:v>
                </c:pt>
                <c:pt idx="3080">
                  <c:v>-0.9515262526797823</c:v>
                </c:pt>
                <c:pt idx="3081">
                  <c:v>-0.90755286424509185</c:v>
                </c:pt>
                <c:pt idx="3082">
                  <c:v>-0.86295953169394346</c:v>
                </c:pt>
                <c:pt idx="3083">
                  <c:v>-0.81777687148843947</c:v>
                </c:pt>
                <c:pt idx="3084">
                  <c:v>-0.77203176122852646</c:v>
                </c:pt>
                <c:pt idx="3085">
                  <c:v>-0.72575950246554177</c:v>
                </c:pt>
                <c:pt idx="3086">
                  <c:v>-0.67899081987230769</c:v>
                </c:pt>
                <c:pt idx="3087">
                  <c:v>-0.63175454532242825</c:v>
                </c:pt>
                <c:pt idx="3088">
                  <c:v>-0.58408526503965597</c:v>
                </c:pt>
                <c:pt idx="3089">
                  <c:v>-0.53601715719543674</c:v>
                </c:pt>
                <c:pt idx="3090">
                  <c:v>-0.48758385919010894</c:v>
                </c:pt>
                <c:pt idx="3091">
                  <c:v>-0.43881524584420928</c:v>
                </c:pt>
                <c:pt idx="3092">
                  <c:v>-0.38974851737862537</c:v>
                </c:pt>
                <c:pt idx="3093">
                  <c:v>-0.34041531517740686</c:v>
                </c:pt>
                <c:pt idx="3094">
                  <c:v>-0.29084564725673678</c:v>
                </c:pt>
                <c:pt idx="3095">
                  <c:v>-0.24107763055051146</c:v>
                </c:pt>
                <c:pt idx="3096">
                  <c:v>-0.19114457008083691</c:v>
                </c:pt>
                <c:pt idx="3097">
                  <c:v>-0.14107976026381983</c:v>
                </c:pt>
                <c:pt idx="3098">
                  <c:v>-9.0918517798526791E-2</c:v>
                </c:pt>
                <c:pt idx="3099">
                  <c:v>-4.0696736650337836E-2</c:v>
                </c:pt>
                <c:pt idx="3100">
                  <c:v>9.5525292735292727E-3</c:v>
                </c:pt>
                <c:pt idx="3101">
                  <c:v>5.9795583880749743E-2</c:v>
                </c:pt>
                <c:pt idx="3102">
                  <c:v>0.1099971738159734</c:v>
                </c:pt>
                <c:pt idx="3103">
                  <c:v>0.16012187694422211</c:v>
                </c:pt>
                <c:pt idx="3104">
                  <c:v>0.21013745820318533</c:v>
                </c:pt>
                <c:pt idx="3105">
                  <c:v>0.2600113242895406</c:v>
                </c:pt>
                <c:pt idx="3106">
                  <c:v>0.30970954675362883</c:v>
                </c:pt>
                <c:pt idx="3107">
                  <c:v>0.35919708406651929</c:v>
                </c:pt>
                <c:pt idx="3108">
                  <c:v>0.40843802286504383</c:v>
                </c:pt>
                <c:pt idx="3109">
                  <c:v>0.45739693395065761</c:v>
                </c:pt>
                <c:pt idx="3110">
                  <c:v>0.50604217769177984</c:v>
                </c:pt>
                <c:pt idx="3111">
                  <c:v>0.55434229536949953</c:v>
                </c:pt>
                <c:pt idx="3112">
                  <c:v>0.60226385264146365</c:v>
                </c:pt>
                <c:pt idx="3113">
                  <c:v>0.64977096250258237</c:v>
                </c:pt>
                <c:pt idx="3114">
                  <c:v>0.69683458560684086</c:v>
                </c:pt>
                <c:pt idx="3115">
                  <c:v>0.7434219813079429</c:v>
                </c:pt>
                <c:pt idx="3116">
                  <c:v>0.78950059074259638</c:v>
                </c:pt>
                <c:pt idx="3117">
                  <c:v>0.83503882713083644</c:v>
                </c:pt>
                <c:pt idx="3118">
                  <c:v>0.8800053174577902</c:v>
                </c:pt>
                <c:pt idx="3119">
                  <c:v>0.92436971255717515</c:v>
                </c:pt>
                <c:pt idx="3120">
                  <c:v>0.96810166544378207</c:v>
                </c:pt>
                <c:pt idx="3121">
                  <c:v>1.0111708049341623</c:v>
                </c:pt>
                <c:pt idx="3122">
                  <c:v>1.0535476823482777</c:v>
                </c:pt>
                <c:pt idx="3123">
                  <c:v>1.0952037337073102</c:v>
                </c:pt>
                <c:pt idx="3124">
                  <c:v>1.1361103774715779</c:v>
                </c:pt>
                <c:pt idx="3125">
                  <c:v>1.1762392000585757</c:v>
                </c:pt>
                <c:pt idx="3126">
                  <c:v>1.2155629726315447</c:v>
                </c:pt>
                <c:pt idx="3127">
                  <c:v>1.2540548255984636</c:v>
                </c:pt>
                <c:pt idx="3128">
                  <c:v>1.2916890325034258</c:v>
                </c:pt>
                <c:pt idx="3129">
                  <c:v>1.3284401176255709</c:v>
                </c:pt>
                <c:pt idx="3130">
                  <c:v>1.3642796252274565</c:v>
                </c:pt>
                <c:pt idx="3131">
                  <c:v>1.3991863286062864</c:v>
                </c:pt>
                <c:pt idx="3132">
                  <c:v>1.4331364447760575</c:v>
                </c:pt>
                <c:pt idx="3133">
                  <c:v>1.4661048619285588</c:v>
                </c:pt>
                <c:pt idx="3134">
                  <c:v>1.4980675313547251</c:v>
                </c:pt>
                <c:pt idx="3135">
                  <c:v>1.5290046523935235</c:v>
                </c:pt>
                <c:pt idx="3136">
                  <c:v>1.5588969557206842</c:v>
                </c:pt>
                <c:pt idx="3137">
                  <c:v>1.5877245613964595</c:v>
                </c:pt>
                <c:pt idx="3138">
                  <c:v>1.6154670476578246</c:v>
                </c:pt>
                <c:pt idx="3139">
                  <c:v>1.6421035546767422</c:v>
                </c:pt>
                <c:pt idx="3140">
                  <c:v>1.6676140215424817</c:v>
                </c:pt>
                <c:pt idx="3141">
                  <c:v>1.6919823925837438</c:v>
                </c:pt>
                <c:pt idx="3142">
                  <c:v>1.7151929299632016</c:v>
                </c:pt>
                <c:pt idx="3143">
                  <c:v>1.7372291063484022</c:v>
                </c:pt>
                <c:pt idx="3144">
                  <c:v>1.7580748193941957</c:v>
                </c:pt>
                <c:pt idx="3145">
                  <c:v>1.7777175955223681</c:v>
                </c:pt>
                <c:pt idx="3146">
                  <c:v>1.7961449166140864</c:v>
                </c:pt>
                <c:pt idx="3147">
                  <c:v>1.8133431399795077</c:v>
                </c:pt>
                <c:pt idx="3148">
                  <c:v>1.8292998580805735</c:v>
                </c:pt>
                <c:pt idx="3149">
                  <c:v>1.8440079913525311</c:v>
                </c:pt>
                <c:pt idx="3150">
                  <c:v>1.8574533074707704</c:v>
                </c:pt>
                <c:pt idx="3151">
                  <c:v>1.8696250869733417</c:v>
                </c:pt>
                <c:pt idx="3152">
                  <c:v>1.8805188604923491</c:v>
                </c:pt>
                <c:pt idx="3153">
                  <c:v>1.8901238794938122</c:v>
                </c:pt>
                <c:pt idx="3154">
                  <c:v>1.8984346445556266</c:v>
                </c:pt>
                <c:pt idx="3155">
                  <c:v>1.9054470276243414</c:v>
                </c:pt>
                <c:pt idx="3156">
                  <c:v>1.9111580502917858</c:v>
                </c:pt>
                <c:pt idx="3157">
                  <c:v>1.9155603256555149</c:v>
                </c:pt>
                <c:pt idx="3158">
                  <c:v>1.9186502070318276</c:v>
                </c:pt>
                <c:pt idx="3159">
                  <c:v>1.9204294004982745</c:v>
                </c:pt>
                <c:pt idx="3160">
                  <c:v>1.9208925065325442</c:v>
                </c:pt>
                <c:pt idx="3161">
                  <c:v>1.9200397492346297</c:v>
                </c:pt>
                <c:pt idx="3162">
                  <c:v>1.9178740510665446</c:v>
                </c:pt>
                <c:pt idx="3163">
                  <c:v>1.9143942872186037</c:v>
                </c:pt>
                <c:pt idx="3164">
                  <c:v>1.9096043395970055</c:v>
                </c:pt>
                <c:pt idx="3165">
                  <c:v>1.903508148491506</c:v>
                </c:pt>
                <c:pt idx="3166">
                  <c:v>1.8961107312789065</c:v>
                </c:pt>
                <c:pt idx="3167">
                  <c:v>1.8874158436305022</c:v>
                </c:pt>
                <c:pt idx="3168">
                  <c:v>1.8774293527530035</c:v>
                </c:pt>
                <c:pt idx="3169">
                  <c:v>1.8661589219771257</c:v>
                </c:pt>
                <c:pt idx="3170">
                  <c:v>1.8536105407152643</c:v>
                </c:pt>
                <c:pt idx="3171">
                  <c:v>1.8397919426432663</c:v>
                </c:pt>
                <c:pt idx="3172">
                  <c:v>1.8247134502741917</c:v>
                </c:pt>
                <c:pt idx="3173">
                  <c:v>1.8083876219915342</c:v>
                </c:pt>
                <c:pt idx="3174">
                  <c:v>1.7908266704890627</c:v>
                </c:pt>
                <c:pt idx="3175">
                  <c:v>1.7720381949438626</c:v>
                </c:pt>
                <c:pt idx="3176">
                  <c:v>1.7520375327104929</c:v>
                </c:pt>
                <c:pt idx="3177">
                  <c:v>1.7308392242804076</c:v>
                </c:pt>
                <c:pt idx="3178">
                  <c:v>1.7084570285873071</c:v>
                </c:pt>
                <c:pt idx="3179">
                  <c:v>1.6849040088323526</c:v>
                </c:pt>
                <c:pt idx="3180">
                  <c:v>1.6602000507307908</c:v>
                </c:pt>
                <c:pt idx="3181">
                  <c:v>1.6343602137085249</c:v>
                </c:pt>
                <c:pt idx="3182">
                  <c:v>1.6074016902492922</c:v>
                </c:pt>
                <c:pt idx="3183">
                  <c:v>1.5793413840378254</c:v>
                </c:pt>
                <c:pt idx="3184">
                  <c:v>1.5502023022632831</c:v>
                </c:pt>
                <c:pt idx="3185">
                  <c:v>1.5200019678548455</c:v>
                </c:pt>
                <c:pt idx="3186">
                  <c:v>1.4887605632198824</c:v>
                </c:pt>
                <c:pt idx="3187">
                  <c:v>1.4565005476305743</c:v>
                </c:pt>
                <c:pt idx="3188">
                  <c:v>1.4232462383860387</c:v>
                </c:pt>
                <c:pt idx="3189">
                  <c:v>1.3890160009862118</c:v>
                </c:pt>
                <c:pt idx="3190">
                  <c:v>1.3538347601454825</c:v>
                </c:pt>
                <c:pt idx="3191">
                  <c:v>1.3177287952910159</c:v>
                </c:pt>
                <c:pt idx="3192">
                  <c:v>1.2807233254845554</c:v>
                </c:pt>
                <c:pt idx="3193">
                  <c:v>1.2428424962059483</c:v>
                </c:pt>
                <c:pt idx="3194">
                  <c:v>1.2041105330673654</c:v>
                </c:pt>
                <c:pt idx="3195">
                  <c:v>1.1645548955877709</c:v>
                </c:pt>
                <c:pt idx="3196">
                  <c:v>1.1242025642248252</c:v>
                </c:pt>
                <c:pt idx="3197">
                  <c:v>1.0830800384051389</c:v>
                </c:pt>
                <c:pt idx="3198">
                  <c:v>1.0412165200978762</c:v>
                </c:pt>
                <c:pt idx="3199">
                  <c:v>0.99864135405367638</c:v>
                </c:pt>
                <c:pt idx="3200">
                  <c:v>0.95538492709844225</c:v>
                </c:pt>
                <c:pt idx="3201">
                  <c:v>0.91147416771761736</c:v>
                </c:pt>
                <c:pt idx="3202">
                  <c:v>0.86694148644002167</c:v>
                </c:pt>
                <c:pt idx="3203">
                  <c:v>0.82181747892389034</c:v>
                </c:pt>
                <c:pt idx="3204">
                  <c:v>0.7761290029364879</c:v>
                </c:pt>
                <c:pt idx="3205">
                  <c:v>0.72991134117324563</c:v>
                </c:pt>
                <c:pt idx="3206">
                  <c:v>0.68319520043323678</c:v>
                </c:pt>
                <c:pt idx="3207">
                  <c:v>0.6360093957030889</c:v>
                </c:pt>
                <c:pt idx="3208">
                  <c:v>0.58838849731090992</c:v>
                </c:pt>
                <c:pt idx="3209">
                  <c:v>0.54036666852763138</c:v>
                </c:pt>
                <c:pt idx="3210">
                  <c:v>0.4919775328515299</c:v>
                </c:pt>
                <c:pt idx="3211">
                  <c:v>0.44325095220265665</c:v>
                </c:pt>
                <c:pt idx="3212">
                  <c:v>0.39422411490535231</c:v>
                </c:pt>
                <c:pt idx="3213">
                  <c:v>0.34492865145319518</c:v>
                </c:pt>
                <c:pt idx="3214">
                  <c:v>0.29539455997945269</c:v>
                </c:pt>
                <c:pt idx="3215">
                  <c:v>0.24565994854382911</c:v>
                </c:pt>
                <c:pt idx="3216">
                  <c:v>0.19575811430363793</c:v>
                </c:pt>
                <c:pt idx="3217">
                  <c:v>0.1457223448197231</c:v>
                </c:pt>
                <c:pt idx="3218">
                  <c:v>9.5587950945173125E-2</c:v>
                </c:pt>
                <c:pt idx="3219">
                  <c:v>4.5390821808084861E-2</c:v>
                </c:pt>
                <c:pt idx="3220">
                  <c:v>-4.8359925143252099E-3</c:v>
                </c:pt>
                <c:pt idx="3221">
                  <c:v>-5.5058798753845818E-2</c:v>
                </c:pt>
                <c:pt idx="3222">
                  <c:v>-0.10524234537548469</c:v>
                </c:pt>
                <c:pt idx="3223">
                  <c:v>-0.15535121106344502</c:v>
                </c:pt>
                <c:pt idx="3224">
                  <c:v>-0.20535316057625166</c:v>
                </c:pt>
                <c:pt idx="3225">
                  <c:v>-0.25521559943665195</c:v>
                </c:pt>
                <c:pt idx="3226">
                  <c:v>-0.30490459702993938</c:v>
                </c:pt>
                <c:pt idx="3227">
                  <c:v>-0.35438510867532819</c:v>
                </c:pt>
                <c:pt idx="3228">
                  <c:v>-0.40362121687583896</c:v>
                </c:pt>
                <c:pt idx="3229">
                  <c:v>-0.4525774873220707</c:v>
                </c:pt>
                <c:pt idx="3230">
                  <c:v>-0.50122227430022537</c:v>
                </c:pt>
                <c:pt idx="3231">
                  <c:v>-0.54952411204376461</c:v>
                </c:pt>
                <c:pt idx="3232">
                  <c:v>-0.59744955820365864</c:v>
                </c:pt>
                <c:pt idx="3233">
                  <c:v>-0.64496271681590223</c:v>
                </c:pt>
                <c:pt idx="3234">
                  <c:v>-0.69203453863055242</c:v>
                </c:pt>
                <c:pt idx="3235">
                  <c:v>-0.73863227215995808</c:v>
                </c:pt>
                <c:pt idx="3236">
                  <c:v>-0.78472334677006339</c:v>
                </c:pt>
                <c:pt idx="3237">
                  <c:v>-0.83027616298908569</c:v>
                </c:pt>
                <c:pt idx="3238">
                  <c:v>-0.87525933419818458</c:v>
                </c:pt>
                <c:pt idx="3239">
                  <c:v>-0.9196424967239778</c:v>
                </c:pt>
                <c:pt idx="3240">
                  <c:v>-0.96339528818068432</c:v>
                </c:pt>
                <c:pt idx="3241">
                  <c:v>-1.0064873211006835</c:v>
                </c:pt>
                <c:pt idx="3242">
                  <c:v>-1.0488891296464555</c:v>
                </c:pt>
                <c:pt idx="3243">
                  <c:v>-1.090572131819058</c:v>
                </c:pt>
                <c:pt idx="3244">
                  <c:v>-1.1315077272069616</c:v>
                </c:pt>
                <c:pt idx="3245">
                  <c:v>-1.1716674825155573</c:v>
                </c:pt>
                <c:pt idx="3246">
                  <c:v>-1.2110241483673161</c:v>
                </c:pt>
                <c:pt idx="3247">
                  <c:v>-1.2495508338128709</c:v>
                </c:pt>
                <c:pt idx="3248">
                  <c:v>-1.2872217902346474</c:v>
                </c:pt>
                <c:pt idx="3249">
                  <c:v>-1.3240115189585973</c:v>
                </c:pt>
                <c:pt idx="3250">
                  <c:v>-1.3598915405154528</c:v>
                </c:pt>
                <c:pt idx="3251">
                  <c:v>-1.3948406037053316</c:v>
                </c:pt>
                <c:pt idx="3252">
                  <c:v>-1.4288349002934018</c:v>
                </c:pt>
                <c:pt idx="3253">
                  <c:v>-1.4618492924848492</c:v>
                </c:pt>
                <c:pt idx="3254">
                  <c:v>-1.4938597048603406</c:v>
                </c:pt>
                <c:pt idx="3255">
                  <c:v>-1.5248463093394387</c:v>
                </c:pt>
                <c:pt idx="3256">
                  <c:v>-1.5547898084839933</c:v>
                </c:pt>
                <c:pt idx="3257">
                  <c:v>-1.5836702935609595</c:v>
                </c:pt>
                <c:pt idx="3258">
                  <c:v>-1.6114673133497948</c:v>
                </c:pt>
                <c:pt idx="3259">
                  <c:v>-1.6381599779162781</c:v>
                </c:pt>
                <c:pt idx="3260">
                  <c:v>-1.6637281956105154</c:v>
                </c:pt>
                <c:pt idx="3261">
                  <c:v>-1.6881558794050766</c:v>
                </c:pt>
                <c:pt idx="3262">
                  <c:v>-1.7114272595057416</c:v>
                </c:pt>
                <c:pt idx="3263">
                  <c:v>-1.733525776038789</c:v>
                </c:pt>
                <c:pt idx="3264">
                  <c:v>-1.754435293550082</c:v>
                </c:pt>
                <c:pt idx="3265">
                  <c:v>-1.7741433048015121</c:v>
                </c:pt>
                <c:pt idx="3266">
                  <c:v>-1.7926372574804639</c:v>
                </c:pt>
                <c:pt idx="3267">
                  <c:v>-1.8099034741866575</c:v>
                </c:pt>
                <c:pt idx="3268">
                  <c:v>-1.8259295121722932</c:v>
                </c:pt>
                <c:pt idx="3269">
                  <c:v>-1.8407082561811221</c:v>
                </c:pt>
                <c:pt idx="3270">
                  <c:v>-1.854225437733021</c:v>
                </c:pt>
                <c:pt idx="3271">
                  <c:v>-1.8664703007643424</c:v>
                </c:pt>
                <c:pt idx="3272">
                  <c:v>-1.8774383388773153</c:v>
                </c:pt>
                <c:pt idx="3273">
                  <c:v>-1.887118766098042</c:v>
                </c:pt>
                <c:pt idx="3274">
                  <c:v>-1.8955060451727261</c:v>
                </c:pt>
                <c:pt idx="3275">
                  <c:v>-1.9025960098428172</c:v>
                </c:pt>
                <c:pt idx="3276">
                  <c:v>-1.9083856431401001</c:v>
                </c:pt>
                <c:pt idx="3277">
                  <c:v>-1.912867519265782</c:v>
                </c:pt>
                <c:pt idx="3278">
                  <c:v>-1.9160379523221116</c:v>
                </c:pt>
                <c:pt idx="3279">
                  <c:v>-1.9178986088736916</c:v>
                </c:pt>
                <c:pt idx="3280">
                  <c:v>-1.9184440496051542</c:v>
                </c:pt>
                <c:pt idx="3281">
                  <c:v>-1.9176744585622532</c:v>
                </c:pt>
                <c:pt idx="3282">
                  <c:v>-1.915592717910497</c:v>
                </c:pt>
                <c:pt idx="3283">
                  <c:v>-1.9121976623204189</c:v>
                </c:pt>
                <c:pt idx="3284">
                  <c:v>-1.9074931329742333</c:v>
                </c:pt>
                <c:pt idx="3285">
                  <c:v>-1.9014830292524911</c:v>
                </c:pt>
                <c:pt idx="3286">
                  <c:v>-1.8941723274567239</c:v>
                </c:pt>
                <c:pt idx="3287">
                  <c:v>-1.8855647420359118</c:v>
                </c:pt>
                <c:pt idx="3288">
                  <c:v>-1.875666098846571</c:v>
                </c:pt>
                <c:pt idx="3289">
                  <c:v>-1.8644840197603696</c:v>
                </c:pt>
                <c:pt idx="3290">
                  <c:v>-1.8520244526408873</c:v>
                </c:pt>
                <c:pt idx="3291">
                  <c:v>-1.8382950895444643</c:v>
                </c:pt>
                <c:pt idx="3292">
                  <c:v>-1.8233062113129703</c:v>
                </c:pt>
                <c:pt idx="3293">
                  <c:v>-1.8070703346259707</c:v>
                </c:pt>
                <c:pt idx="3294">
                  <c:v>-1.7895996304595592</c:v>
                </c:pt>
                <c:pt idx="3295">
                  <c:v>-1.7709016562782021</c:v>
                </c:pt>
                <c:pt idx="3296">
                  <c:v>-1.750991707747767</c:v>
                </c:pt>
                <c:pt idx="3297">
                  <c:v>-1.7298842837136561</c:v>
                </c:pt>
                <c:pt idx="3298">
                  <c:v>-1.7075931015247838</c:v>
                </c:pt>
                <c:pt idx="3299">
                  <c:v>-1.684131182877411</c:v>
                </c:pt>
                <c:pt idx="3300">
                  <c:v>-1.6595183720801718</c:v>
                </c:pt>
                <c:pt idx="3301">
                  <c:v>-1.6337696872690894</c:v>
                </c:pt>
                <c:pt idx="3302">
                  <c:v>-1.6069022797728918</c:v>
                </c:pt>
                <c:pt idx="3303">
                  <c:v>-1.5789330122744083</c:v>
                </c:pt>
                <c:pt idx="3304">
                  <c:v>-1.5498848511319212</c:v>
                </c:pt>
                <c:pt idx="3305">
                  <c:v>-1.5197752786326446</c:v>
                </c:pt>
                <c:pt idx="3306">
                  <c:v>-1.4886244367486581</c:v>
                </c:pt>
                <c:pt idx="3307">
                  <c:v>-1.4564547445409497</c:v>
                </c:pt>
                <c:pt idx="3308">
                  <c:v>-1.4232904793391294</c:v>
                </c:pt>
                <c:pt idx="3309">
                  <c:v>-1.3891499669324072</c:v>
                </c:pt>
                <c:pt idx="3310">
                  <c:v>-1.354058092600348</c:v>
                </c:pt>
                <c:pt idx="3311">
                  <c:v>-1.318041096628088</c:v>
                </c:pt>
                <c:pt idx="3312">
                  <c:v>-1.28112415924475</c:v>
                </c:pt>
                <c:pt idx="3313">
                  <c:v>-1.2433313874236056</c:v>
                </c:pt>
                <c:pt idx="3314">
                  <c:v>-1.2046869686124566</c:v>
                </c:pt>
                <c:pt idx="3315">
                  <c:v>-1.1652183245242607</c:v>
                </c:pt>
                <c:pt idx="3316">
                  <c:v>-1.1249523981848779</c:v>
                </c:pt>
                <c:pt idx="3317">
                  <c:v>-1.0839156519790425</c:v>
                </c:pt>
                <c:pt idx="3318">
                  <c:v>-1.0421372512392713</c:v>
                </c:pt>
                <c:pt idx="3319">
                  <c:v>-0.99964650450007164</c:v>
                </c:pt>
                <c:pt idx="3320">
                  <c:v>-0.95647376280666008</c:v>
                </c:pt>
                <c:pt idx="3321">
                  <c:v>-0.9126459193138956</c:v>
                </c:pt>
                <c:pt idx="3322">
                  <c:v>-0.868195349684589</c:v>
                </c:pt>
                <c:pt idx="3323">
                  <c:v>-0.82315261518982596</c:v>
                </c:pt>
                <c:pt idx="3324">
                  <c:v>-0.77754453970230131</c:v>
                </c:pt>
                <c:pt idx="3325">
                  <c:v>-0.73140637252932994</c:v>
                </c:pt>
                <c:pt idx="3326">
                  <c:v>-0.68476878760160131</c:v>
                </c:pt>
                <c:pt idx="3327">
                  <c:v>-0.63766056757022982</c:v>
                </c:pt>
                <c:pt idx="3328">
                  <c:v>-0.59011625097347553</c:v>
                </c:pt>
                <c:pt idx="3329">
                  <c:v>-0.54216996985064059</c:v>
                </c:pt>
                <c:pt idx="3330">
                  <c:v>-0.49385531703883107</c:v>
                </c:pt>
                <c:pt idx="3331">
                  <c:v>-0.44520212437936768</c:v>
                </c:pt>
                <c:pt idx="3332">
                  <c:v>-0.39624755071187329</c:v>
                </c:pt>
                <c:pt idx="3333">
                  <c:v>-0.34702319765058509</c:v>
                </c:pt>
                <c:pt idx="3334">
                  <c:v>-0.29755903506583203</c:v>
                </c:pt>
                <c:pt idx="3335">
                  <c:v>-0.24789314338151236</c:v>
                </c:pt>
                <c:pt idx="3336">
                  <c:v>-0.19805879275660213</c:v>
                </c:pt>
                <c:pt idx="3337">
                  <c:v>-0.14808924440117208</c:v>
                </c:pt>
                <c:pt idx="3338">
                  <c:v>-9.8019783474904601E-2</c:v>
                </c:pt>
                <c:pt idx="3339">
                  <c:v>-4.7886274079131583E-2</c:v>
                </c:pt>
                <c:pt idx="3340">
                  <c:v>2.2782580598528679E-3</c:v>
                </c:pt>
                <c:pt idx="3341">
                  <c:v>5.244014334020735E-2</c:v>
                </c:pt>
                <c:pt idx="3342">
                  <c:v>0.1025641532003624</c:v>
                </c:pt>
                <c:pt idx="3343">
                  <c:v>0.15261488859694686</c:v>
                </c:pt>
                <c:pt idx="3344">
                  <c:v>0.20256013585215626</c:v>
                </c:pt>
                <c:pt idx="3345">
                  <c:v>0.25236732133623402</c:v>
                </c:pt>
                <c:pt idx="3346">
                  <c:v>0.30200253455888765</c:v>
                </c:pt>
                <c:pt idx="3347">
                  <c:v>0.3514307502338796</c:v>
                </c:pt>
                <c:pt idx="3348">
                  <c:v>0.4006160695226359</c:v>
                </c:pt>
                <c:pt idx="3349">
                  <c:v>0.44952307603202668</c:v>
                </c:pt>
                <c:pt idx="3350">
                  <c:v>0.49812014121669151</c:v>
                </c:pt>
                <c:pt idx="3351">
                  <c:v>0.54637581572558336</c:v>
                </c:pt>
                <c:pt idx="3352">
                  <c:v>0.59425667286726158</c:v>
                </c:pt>
                <c:pt idx="3353">
                  <c:v>0.64172683157274002</c:v>
                </c:pt>
                <c:pt idx="3354">
                  <c:v>0.68875725672048405</c:v>
                </c:pt>
                <c:pt idx="3355">
                  <c:v>0.7353152101807231</c:v>
                </c:pt>
                <c:pt idx="3356">
                  <c:v>0.78136813390333482</c:v>
                </c:pt>
                <c:pt idx="3357">
                  <c:v>0.82688444022337626</c:v>
                </c:pt>
                <c:pt idx="3358">
                  <c:v>0.87183275354905543</c:v>
                </c:pt>
                <c:pt idx="3359">
                  <c:v>0.91618272045175531</c:v>
                </c:pt>
                <c:pt idx="3360">
                  <c:v>0.95990398800630172</c:v>
                </c:pt>
                <c:pt idx="3361">
                  <c:v>1.0029661774197487</c:v>
                </c:pt>
                <c:pt idx="3362">
                  <c:v>1.0453398307420088</c:v>
                </c:pt>
                <c:pt idx="3363">
                  <c:v>1.0869963730734666</c:v>
                </c:pt>
                <c:pt idx="3364">
                  <c:v>1.1279072103131809</c:v>
                </c:pt>
                <c:pt idx="3365">
                  <c:v>1.1680439146881414</c:v>
                </c:pt>
                <c:pt idx="3366">
                  <c:v>1.2073792415535709</c:v>
                </c:pt>
                <c:pt idx="3367">
                  <c:v>1.245886303904542</c:v>
                </c:pt>
                <c:pt idx="3368">
                  <c:v>1.2835393562803894</c:v>
                </c:pt>
                <c:pt idx="3369">
                  <c:v>1.3203129023776086</c:v>
                </c:pt>
                <c:pt idx="3370">
                  <c:v>1.3561784643127552</c:v>
                </c:pt>
                <c:pt idx="3371">
                  <c:v>1.3911147916888555</c:v>
                </c:pt>
                <c:pt idx="3372">
                  <c:v>1.4250980762933001</c:v>
                </c:pt>
                <c:pt idx="3373">
                  <c:v>1.4581031795754755</c:v>
                </c:pt>
                <c:pt idx="3374">
                  <c:v>1.4901060245850679</c:v>
                </c:pt>
                <c:pt idx="3375">
                  <c:v>1.5210867809388189</c:v>
                </c:pt>
                <c:pt idx="3376">
                  <c:v>1.5510261481274421</c:v>
                </c:pt>
                <c:pt idx="3377">
                  <c:v>1.579904213582453</c:v>
                </c:pt>
                <c:pt idx="3378">
                  <c:v>1.6077005214877458</c:v>
                </c:pt>
                <c:pt idx="3379">
                  <c:v>1.6343941765581476</c:v>
                </c:pt>
                <c:pt idx="3380">
                  <c:v>1.6599650810421858</c:v>
                </c:pt>
                <c:pt idx="3381">
                  <c:v>1.6843971410656011</c:v>
                </c:pt>
                <c:pt idx="3382">
                  <c:v>1.7076745792476138</c:v>
                </c:pt>
                <c:pt idx="3383">
                  <c:v>1.7297808273940469</c:v>
                </c:pt>
                <c:pt idx="3384">
                  <c:v>1.7506997410027085</c:v>
                </c:pt>
                <c:pt idx="3385">
                  <c:v>1.7704188030662202</c:v>
                </c:pt>
                <c:pt idx="3386">
                  <c:v>1.7889254507883818</c:v>
                </c:pt>
                <c:pt idx="3387">
                  <c:v>1.8062059955780614</c:v>
                </c:pt>
                <c:pt idx="3388">
                  <c:v>1.8222479827967548</c:v>
                </c:pt>
                <c:pt idx="3389">
                  <c:v>1.8370442846053543</c:v>
                </c:pt>
                <c:pt idx="3390">
                  <c:v>1.85058061925669</c:v>
                </c:pt>
                <c:pt idx="3391">
                  <c:v>1.8628462167441666</c:v>
                </c:pt>
                <c:pt idx="3392">
                  <c:v>1.8738365560596326</c:v>
                </c:pt>
                <c:pt idx="3393">
                  <c:v>1.8835408359603083</c:v>
                </c:pt>
                <c:pt idx="3394">
                  <c:v>1.891953503273955</c:v>
                </c:pt>
                <c:pt idx="3395">
                  <c:v>1.8990703751834614</c:v>
                </c:pt>
                <c:pt idx="3396">
                  <c:v>1.9048884175315022</c:v>
                </c:pt>
                <c:pt idx="3397">
                  <c:v>1.9094001867094403</c:v>
                </c:pt>
                <c:pt idx="3398">
                  <c:v>1.9126019783991144</c:v>
                </c:pt>
                <c:pt idx="3399">
                  <c:v>1.9144954401444438</c:v>
                </c:pt>
                <c:pt idx="3400">
                  <c:v>1.9150751130196844</c:v>
                </c:pt>
                <c:pt idx="3401">
                  <c:v>1.9143411608813528</c:v>
                </c:pt>
                <c:pt idx="3402">
                  <c:v>1.912296445137889</c:v>
                </c:pt>
                <c:pt idx="3403">
                  <c:v>1.9089397791461555</c:v>
                </c:pt>
                <c:pt idx="3404">
                  <c:v>1.9042749822295879</c:v>
                </c:pt>
                <c:pt idx="3405">
                  <c:v>1.8983059313765245</c:v>
                </c:pt>
                <c:pt idx="3406">
                  <c:v>1.8910375799747057</c:v>
                </c:pt>
                <c:pt idx="3407">
                  <c:v>1.8824736190498601</c:v>
                </c:pt>
                <c:pt idx="3408">
                  <c:v>1.8726198505379914</c:v>
                </c:pt>
                <c:pt idx="3409">
                  <c:v>1.8614838719055007</c:v>
                </c:pt>
                <c:pt idx="3410">
                  <c:v>1.849071606138543</c:v>
                </c:pt>
                <c:pt idx="3411">
                  <c:v>1.8353907199566897</c:v>
                </c:pt>
                <c:pt idx="3412">
                  <c:v>1.8204514684186035</c:v>
                </c:pt>
                <c:pt idx="3413">
                  <c:v>1.8042663419874208</c:v>
                </c:pt>
                <c:pt idx="3414">
                  <c:v>1.786847485002752</c:v>
                </c:pt>
                <c:pt idx="3415">
                  <c:v>1.7682024278860338</c:v>
                </c:pt>
                <c:pt idx="3416">
                  <c:v>1.7483464388670298</c:v>
                </c:pt>
                <c:pt idx="3417">
                  <c:v>1.7272939889757184</c:v>
                </c:pt>
                <c:pt idx="3418">
                  <c:v>1.7050587673800415</c:v>
                </c:pt>
                <c:pt idx="3419">
                  <c:v>1.6816537672437193</c:v>
                </c:pt>
                <c:pt idx="3420">
                  <c:v>1.6570988040052483</c:v>
                </c:pt>
                <c:pt idx="3421">
                  <c:v>1.6314088666071145</c:v>
                </c:pt>
                <c:pt idx="3422">
                  <c:v>1.6046010768753995</c:v>
                </c:pt>
                <c:pt idx="3423">
                  <c:v>1.5766922676954256</c:v>
                </c:pt>
                <c:pt idx="3424">
                  <c:v>1.5477053753476229</c:v>
                </c:pt>
                <c:pt idx="3425">
                  <c:v>1.5176578517754304</c:v>
                </c:pt>
                <c:pt idx="3426">
                  <c:v>1.4865698083558823</c:v>
                </c:pt>
                <c:pt idx="3427">
                  <c:v>1.4544636333182559</c:v>
                </c:pt>
                <c:pt idx="3428">
                  <c:v>1.421363572938503</c:v>
                </c:pt>
                <c:pt idx="3429">
                  <c:v>1.3872879217449374</c:v>
                </c:pt>
                <c:pt idx="3430">
                  <c:v>1.3522615335638661</c:v>
                </c:pt>
                <c:pt idx="3431">
                  <c:v>1.3163106170495669</c:v>
                </c:pt>
                <c:pt idx="3432">
                  <c:v>1.2794603206375883</c:v>
                </c:pt>
                <c:pt idx="3433">
                  <c:v>1.2417347193598285</c:v>
                </c:pt>
                <c:pt idx="3434">
                  <c:v>1.2031579685897988</c:v>
                </c:pt>
                <c:pt idx="3435">
                  <c:v>1.1637574578481729</c:v>
                </c:pt>
                <c:pt idx="3436">
                  <c:v>1.1235600978654487</c:v>
                </c:pt>
                <c:pt idx="3437">
                  <c:v>1.0825923186428215</c:v>
                </c:pt>
                <c:pt idx="3438">
                  <c:v>1.0408832530560861</c:v>
                </c:pt>
                <c:pt idx="3439">
                  <c:v>0.99846217712460072</c:v>
                </c:pt>
                <c:pt idx="3440">
                  <c:v>0.95535940933496488</c:v>
                </c:pt>
                <c:pt idx="3441">
                  <c:v>0.91160181025480325</c:v>
                </c:pt>
                <c:pt idx="3442">
                  <c:v>0.86722172294582833</c:v>
                </c:pt>
                <c:pt idx="3443">
                  <c:v>0.82224967607888888</c:v>
                </c:pt>
                <c:pt idx="3444">
                  <c:v>0.77671246094215785</c:v>
                </c:pt>
                <c:pt idx="3445">
                  <c:v>0.73064529428866243</c:v>
                </c:pt>
                <c:pt idx="3446">
                  <c:v>0.68407881753963307</c:v>
                </c:pt>
                <c:pt idx="3447">
                  <c:v>0.63704178089618935</c:v>
                </c:pt>
                <c:pt idx="3448">
                  <c:v>0.58956869052038685</c:v>
                </c:pt>
                <c:pt idx="3449">
                  <c:v>0.54169364616352822</c:v>
                </c:pt>
                <c:pt idx="3450">
                  <c:v>0.49345020847727139</c:v>
                </c:pt>
                <c:pt idx="3451">
                  <c:v>0.44486817723405425</c:v>
                </c:pt>
                <c:pt idx="3452">
                  <c:v>0.39598467933547654</c:v>
                </c:pt>
                <c:pt idx="3453">
                  <c:v>0.34683128460239881</c:v>
                </c:pt>
                <c:pt idx="3454">
                  <c:v>0.29743793127047785</c:v>
                </c:pt>
                <c:pt idx="3455">
                  <c:v>0.24784266830120247</c:v>
                </c:pt>
                <c:pt idx="3456">
                  <c:v>0.19807873457715558</c:v>
                </c:pt>
                <c:pt idx="3457">
                  <c:v>0.14817936023156461</c:v>
                </c:pt>
                <c:pt idx="3458">
                  <c:v>9.8179799559965392E-2</c:v>
                </c:pt>
                <c:pt idx="3459">
                  <c:v>4.8115886025731198E-2</c:v>
                </c:pt>
                <c:pt idx="3460">
                  <c:v>-1.9793850436854296E-3</c:v>
                </c:pt>
                <c:pt idx="3461">
                  <c:v>-5.2072374193251357E-2</c:v>
                </c:pt>
                <c:pt idx="3462">
                  <c:v>-0.10212788274331401</c:v>
                </c:pt>
                <c:pt idx="3463">
                  <c:v>-0.15211054125503048</c:v>
                </c:pt>
                <c:pt idx="3464">
                  <c:v>-0.2019881653652221</c:v>
                </c:pt>
                <c:pt idx="3465">
                  <c:v>-0.25172821045661836</c:v>
                </c:pt>
                <c:pt idx="3466">
                  <c:v>-0.30129679473712034</c:v>
                </c:pt>
                <c:pt idx="3467">
                  <c:v>-0.35065892129261206</c:v>
                </c:pt>
                <c:pt idx="3468">
                  <c:v>-0.39977871931870751</c:v>
                </c:pt>
                <c:pt idx="3469">
                  <c:v>-0.44862080010709526</c:v>
                </c:pt>
                <c:pt idx="3470">
                  <c:v>-0.49715356243649267</c:v>
                </c:pt>
                <c:pt idx="3471">
                  <c:v>-0.54534558390808408</c:v>
                </c:pt>
                <c:pt idx="3472">
                  <c:v>-0.59316346439979328</c:v>
                </c:pt>
                <c:pt idx="3473">
                  <c:v>-0.64057134901858315</c:v>
                </c:pt>
                <c:pt idx="3474">
                  <c:v>-0.68754022841472984</c:v>
                </c:pt>
                <c:pt idx="3475">
                  <c:v>-0.73403738981608724</c:v>
                </c:pt>
                <c:pt idx="3476">
                  <c:v>-0.78003030010568397</c:v>
                </c:pt>
                <c:pt idx="3477">
                  <c:v>-0.82548739611752076</c:v>
                </c:pt>
                <c:pt idx="3478">
                  <c:v>-0.87037732631493003</c:v>
                </c:pt>
                <c:pt idx="3479">
                  <c:v>-0.91466976087118068</c:v>
                </c:pt>
                <c:pt idx="3480">
                  <c:v>-0.95833437000064992</c:v>
                </c:pt>
                <c:pt idx="3481">
                  <c:v>-1.0013407975786146</c:v>
                </c:pt>
                <c:pt idx="3482">
                  <c:v>-1.0436596078433131</c:v>
                </c:pt>
                <c:pt idx="3483">
                  <c:v>-1.0852622475950826</c:v>
                </c:pt>
                <c:pt idx="3484">
                  <c:v>-1.1261201439363924</c:v>
                </c:pt>
                <c:pt idx="3485">
                  <c:v>-1.1662048897931991</c:v>
                </c:pt>
                <c:pt idx="3486">
                  <c:v>-1.2054892607075811</c:v>
                </c:pt>
                <c:pt idx="3487">
                  <c:v>-1.2439463893419249</c:v>
                </c:pt>
                <c:pt idx="3488">
                  <c:v>-1.2815505493762005</c:v>
                </c:pt>
                <c:pt idx="3489">
                  <c:v>-1.318276263113993</c:v>
                </c:pt>
                <c:pt idx="3490">
                  <c:v>-1.3540950707387314</c:v>
                </c:pt>
                <c:pt idx="3491">
                  <c:v>-1.3889857393737537</c:v>
                </c:pt>
                <c:pt idx="3492">
                  <c:v>-1.4229244777741641</c:v>
                </c:pt>
                <c:pt idx="3493">
                  <c:v>-1.4558861637985281</c:v>
                </c:pt>
                <c:pt idx="3494">
                  <c:v>-1.4878467363417693</c:v>
                </c:pt>
                <c:pt idx="3495">
                  <c:v>-1.5187863802965031</c:v>
                </c:pt>
                <c:pt idx="3496">
                  <c:v>-1.5486858098550518</c:v>
                </c:pt>
                <c:pt idx="3497">
                  <c:v>-1.5775251265715042</c:v>
                </c:pt>
                <c:pt idx="3498">
                  <c:v>-1.6052838881688776</c:v>
                </c:pt>
                <c:pt idx="3499">
                  <c:v>-1.6319412123134009</c:v>
                </c:pt>
                <c:pt idx="3500">
                  <c:v>-1.6574770136135706</c:v>
                </c:pt>
                <c:pt idx="3501">
                  <c:v>-1.6818752099598226</c:v>
                </c:pt>
                <c:pt idx="3502">
                  <c:v>-1.7051200351376699</c:v>
                </c:pt>
                <c:pt idx="3503">
                  <c:v>-1.72719493151765</c:v>
                </c:pt>
                <c:pt idx="3504">
                  <c:v>-1.748083764557973</c:v>
                </c:pt>
                <c:pt idx="3505">
                  <c:v>-1.7677740266048818</c:v>
                </c:pt>
                <c:pt idx="3506">
                  <c:v>-1.7862531636067758</c:v>
                </c:pt>
                <c:pt idx="3507">
                  <c:v>-1.8035074951061982</c:v>
                </c:pt>
                <c:pt idx="3508">
                  <c:v>-1.8195245739857502</c:v>
                </c:pt>
                <c:pt idx="3509">
                  <c:v>-1.834297279313519</c:v>
                </c:pt>
                <c:pt idx="3510">
                  <c:v>-1.8478113356344821</c:v>
                </c:pt>
                <c:pt idx="3511">
                  <c:v>-1.8600559786184157</c:v>
                </c:pt>
                <c:pt idx="3512">
                  <c:v>-1.871026692317211</c:v>
                </c:pt>
                <c:pt idx="3513">
                  <c:v>-1.8807126799315681</c:v>
                </c:pt>
                <c:pt idx="3514">
                  <c:v>-1.8891083921162224</c:v>
                </c:pt>
                <c:pt idx="3515">
                  <c:v>-1.8962096492648246</c:v>
                </c:pt>
                <c:pt idx="3516">
                  <c:v>-1.902013419815233</c:v>
                </c:pt>
                <c:pt idx="3517">
                  <c:v>-1.9065122621392632</c:v>
                </c:pt>
                <c:pt idx="3518">
                  <c:v>-1.9097024732856156</c:v>
                </c:pt>
                <c:pt idx="3519">
                  <c:v>-1.9115857015529403</c:v>
                </c:pt>
                <c:pt idx="3520">
                  <c:v>-1.9121564881597517</c:v>
                </c:pt>
                <c:pt idx="3521">
                  <c:v>-1.9114149964983123</c:v>
                </c:pt>
                <c:pt idx="3522">
                  <c:v>-1.9093640869065653</c:v>
                </c:pt>
                <c:pt idx="3523">
                  <c:v>-1.9060025710670736</c:v>
                </c:pt>
                <c:pt idx="3524">
                  <c:v>-1.9013342660279935</c:v>
                </c:pt>
                <c:pt idx="3525">
                  <c:v>-1.8953630459043687</c:v>
                </c:pt>
                <c:pt idx="3526">
                  <c:v>-1.8880938606159634</c:v>
                </c:pt>
                <c:pt idx="3527">
                  <c:v>-1.879530397129338</c:v>
                </c:pt>
                <c:pt idx="3528">
                  <c:v>-1.8696784527339849</c:v>
                </c:pt>
                <c:pt idx="3529">
                  <c:v>-1.85854561966646</c:v>
                </c:pt>
                <c:pt idx="3530">
                  <c:v>-1.8461378151040577</c:v>
                </c:pt>
                <c:pt idx="3531">
                  <c:v>-1.8324626993829956</c:v>
                </c:pt>
                <c:pt idx="3532">
                  <c:v>-1.8175305206089112</c:v>
                </c:pt>
                <c:pt idx="3533">
                  <c:v>-1.801353761727253</c:v>
                </c:pt>
                <c:pt idx="3534">
                  <c:v>-1.7839445590005365</c:v>
                </c:pt>
                <c:pt idx="3535">
                  <c:v>-1.7653104342192276</c:v>
                </c:pt>
                <c:pt idx="3536">
                  <c:v>-1.7454666464339865</c:v>
                </c:pt>
                <c:pt idx="3537">
                  <c:v>-1.7244276569534578</c:v>
                </c:pt>
                <c:pt idx="3538">
                  <c:v>-1.7022071446882938</c:v>
                </c:pt>
                <c:pt idx="3539">
                  <c:v>-1.6788180920152964</c:v>
                </c:pt>
                <c:pt idx="3540">
                  <c:v>-1.6542803030631048</c:v>
                </c:pt>
                <c:pt idx="3541">
                  <c:v>-1.6286087549482255</c:v>
                </c:pt>
                <c:pt idx="3542">
                  <c:v>-1.6018205571616695</c:v>
                </c:pt>
                <c:pt idx="3543">
                  <c:v>-1.5739325297518996</c:v>
                </c:pt>
                <c:pt idx="3544">
                  <c:v>-1.5449675956681121</c:v>
                </c:pt>
                <c:pt idx="3545">
                  <c:v>-1.5149431930358397</c:v>
                </c:pt>
                <c:pt idx="3546">
                  <c:v>-1.4838794189353361</c:v>
                </c:pt>
                <c:pt idx="3547">
                  <c:v>-1.451798646828379</c:v>
                </c:pt>
                <c:pt idx="3548">
                  <c:v>-1.4187251077607359</c:v>
                </c:pt>
                <c:pt idx="3549">
                  <c:v>-1.3846770805764832</c:v>
                </c:pt>
                <c:pt idx="3550">
                  <c:v>-1.3496794029720509</c:v>
                </c:pt>
                <c:pt idx="3551">
                  <c:v>-1.3137582670350341</c:v>
                </c:pt>
                <c:pt idx="3552">
                  <c:v>-1.2769388042064742</c:v>
                </c:pt>
                <c:pt idx="3553">
                  <c:v>-1.2392450721048958</c:v>
                </c:pt>
                <c:pt idx="3554">
                  <c:v>-1.2007012082809132</c:v>
                </c:pt>
                <c:pt idx="3555">
                  <c:v>-1.1613345840321965</c:v>
                </c:pt>
                <c:pt idx="3556">
                  <c:v>-1.1211720914756138</c:v>
                </c:pt>
                <c:pt idx="3557">
                  <c:v>-1.0802401416178633</c:v>
                </c:pt>
                <c:pt idx="3558">
                  <c:v>-1.0385678479691778</c:v>
                </c:pt>
                <c:pt idx="3559">
                  <c:v>-0.99618446682231077</c:v>
                </c:pt>
                <c:pt idx="3560">
                  <c:v>-0.95312029658622488</c:v>
                </c:pt>
                <c:pt idx="3561">
                  <c:v>-0.90940217741022145</c:v>
                </c:pt>
                <c:pt idx="3562">
                  <c:v>-0.86506243160722418</c:v>
                </c:pt>
                <c:pt idx="3563">
                  <c:v>-0.82013156677943388</c:v>
                </c:pt>
                <c:pt idx="3564">
                  <c:v>-0.77463635283692933</c:v>
                </c:pt>
                <c:pt idx="3565">
                  <c:v>-0.72861198485597667</c:v>
                </c:pt>
                <c:pt idx="3566">
                  <c:v>-0.68208908229318066</c:v>
                </c:pt>
                <c:pt idx="3567">
                  <c:v>-0.63509637310789924</c:v>
                </c:pt>
                <c:pt idx="3568">
                  <c:v>-0.58766834095435661</c:v>
                </c:pt>
                <c:pt idx="3569">
                  <c:v>-0.53983906282106509</c:v>
                </c:pt>
                <c:pt idx="3570">
                  <c:v>-0.49164207635285467</c:v>
                </c:pt>
                <c:pt idx="3571">
                  <c:v>-0.44310715808267043</c:v>
                </c:pt>
                <c:pt idx="3572">
                  <c:v>-0.39427141145109768</c:v>
                </c:pt>
                <c:pt idx="3573">
                  <c:v>-0.34516638260790328</c:v>
                </c:pt>
                <c:pt idx="3574">
                  <c:v>-0.29582198591880626</c:v>
                </c:pt>
                <c:pt idx="3575">
                  <c:v>-0.2462762462880613</c:v>
                </c:pt>
                <c:pt idx="3576">
                  <c:v>-0.1965623783652104</c:v>
                </c:pt>
                <c:pt idx="3577">
                  <c:v>-0.14671358788596359</c:v>
                </c:pt>
                <c:pt idx="3578">
                  <c:v>-9.6765104595758697E-2</c:v>
                </c:pt>
                <c:pt idx="3579">
                  <c:v>-4.6752737266518733E-2</c:v>
                </c:pt>
                <c:pt idx="3580">
                  <c:v>3.2905435952261817E-3</c:v>
                </c:pt>
                <c:pt idx="3581">
                  <c:v>5.3331123473375708E-2</c:v>
                </c:pt>
                <c:pt idx="3582">
                  <c:v>0.10333382873348659</c:v>
                </c:pt>
                <c:pt idx="3583">
                  <c:v>0.15326331507652335</c:v>
                </c:pt>
                <c:pt idx="3584">
                  <c:v>0.20308742336215324</c:v>
                </c:pt>
                <c:pt idx="3585">
                  <c:v>0.25277363426723737</c:v>
                </c:pt>
                <c:pt idx="3586">
                  <c:v>0.302288091353491</c:v>
                </c:pt>
                <c:pt idx="3587">
                  <c:v>0.35159582310864712</c:v>
                </c:pt>
                <c:pt idx="3588">
                  <c:v>0.40066098416652379</c:v>
                </c:pt>
                <c:pt idx="3589">
                  <c:v>0.44944821128186768</c:v>
                </c:pt>
                <c:pt idx="3590">
                  <c:v>0.49792592870968372</c:v>
                </c:pt>
                <c:pt idx="3591">
                  <c:v>0.54606273952908757</c:v>
                </c:pt>
                <c:pt idx="3592">
                  <c:v>0.59382526908612587</c:v>
                </c:pt>
                <c:pt idx="3593">
                  <c:v>0.64117768793462082</c:v>
                </c:pt>
                <c:pt idx="3594">
                  <c:v>0.68809101213904555</c:v>
                </c:pt>
                <c:pt idx="3595">
                  <c:v>0.73453255429729591</c:v>
                </c:pt>
                <c:pt idx="3596">
                  <c:v>0.78046980660717713</c:v>
                </c:pt>
                <c:pt idx="3597">
                  <c:v>0.82587123115082017</c:v>
                </c:pt>
                <c:pt idx="3598">
                  <c:v>0.87070550156191229</c:v>
                </c:pt>
                <c:pt idx="3599">
                  <c:v>0.91494231309525209</c:v>
                </c:pt>
                <c:pt idx="3600">
                  <c:v>0.95855136094675975</c:v>
                </c:pt>
                <c:pt idx="3601">
                  <c:v>1.0015023138624881</c:v>
                </c:pt>
                <c:pt idx="3602">
                  <c:v>1.0437657608297088</c:v>
                </c:pt>
                <c:pt idx="3603">
                  <c:v>1.0853131732653489</c:v>
                </c:pt>
                <c:pt idx="3604">
                  <c:v>1.1261160027453112</c:v>
                </c:pt>
                <c:pt idx="3605">
                  <c:v>1.1661458665153099</c:v>
                </c:pt>
                <c:pt idx="3606">
                  <c:v>1.2053755642729851</c:v>
                </c:pt>
                <c:pt idx="3607">
                  <c:v>1.243778252661764</c:v>
                </c:pt>
                <c:pt idx="3608">
                  <c:v>1.281328229157882</c:v>
                </c:pt>
                <c:pt idx="3609">
                  <c:v>1.318000039666315</c:v>
                </c:pt>
                <c:pt idx="3610">
                  <c:v>1.3537652477669655</c:v>
                </c:pt>
                <c:pt idx="3611">
                  <c:v>1.3886026437648562</c:v>
                </c:pt>
                <c:pt idx="3612">
                  <c:v>1.4224884593722655</c:v>
                </c:pt>
                <c:pt idx="3613">
                  <c:v>1.4553975951707903</c:v>
                </c:pt>
                <c:pt idx="3614">
                  <c:v>1.4873060125347308</c:v>
                </c:pt>
                <c:pt idx="3615">
                  <c:v>1.518193918583159</c:v>
                </c:pt>
                <c:pt idx="3616">
                  <c:v>1.5480420494727016</c:v>
                </c:pt>
                <c:pt idx="3617">
                  <c:v>1.5768305284505504</c:v>
                </c:pt>
                <c:pt idx="3618">
                  <c:v>1.6045389346527377</c:v>
                </c:pt>
                <c:pt idx="3619">
                  <c:v>1.631146406869705</c:v>
                </c:pt>
                <c:pt idx="3620">
                  <c:v>1.6566328805367596</c:v>
                </c:pt>
                <c:pt idx="3621">
                  <c:v>1.6809822940653953</c:v>
                </c:pt>
                <c:pt idx="3622">
                  <c:v>1.7041789014480586</c:v>
                </c:pt>
                <c:pt idx="3623">
                  <c:v>1.7262061649401612</c:v>
                </c:pt>
                <c:pt idx="3624">
                  <c:v>1.7470479695547321</c:v>
                </c:pt>
                <c:pt idx="3625">
                  <c:v>1.7666918268550804</c:v>
                </c:pt>
                <c:pt idx="3626">
                  <c:v>1.7851252016613615</c:v>
                </c:pt>
                <c:pt idx="3627">
                  <c:v>1.802334432035217</c:v>
                </c:pt>
                <c:pt idx="3628">
                  <c:v>1.8183070890184527</c:v>
                </c:pt>
                <c:pt idx="3629">
                  <c:v>1.8330360694714989</c:v>
                </c:pt>
                <c:pt idx="3630">
                  <c:v>1.8465071153580317</c:v>
                </c:pt>
                <c:pt idx="3631">
                  <c:v>1.8587094793861838</c:v>
                </c:pt>
                <c:pt idx="3632">
                  <c:v>1.8696386622595267</c:v>
                </c:pt>
                <c:pt idx="3633">
                  <c:v>1.8792838834374441</c:v>
                </c:pt>
                <c:pt idx="3634">
                  <c:v>1.8876396094343926</c:v>
                </c:pt>
                <c:pt idx="3635">
                  <c:v>1.8947016760989306</c:v>
                </c:pt>
                <c:pt idx="3636">
                  <c:v>1.900467066913345</c:v>
                </c:pt>
                <c:pt idx="3637">
                  <c:v>1.9049283548780409</c:v>
                </c:pt>
                <c:pt idx="3638">
                  <c:v>1.9080818512491828</c:v>
                </c:pt>
                <c:pt idx="3639">
                  <c:v>1.9099292181067857</c:v>
                </c:pt>
                <c:pt idx="3640">
                  <c:v>1.9104650100198193</c:v>
                </c:pt>
                <c:pt idx="3641">
                  <c:v>1.9096894032954854</c:v>
                </c:pt>
                <c:pt idx="3642">
                  <c:v>1.9076052707467732</c:v>
                </c:pt>
                <c:pt idx="3643">
                  <c:v>1.904211436087242</c:v>
                </c:pt>
                <c:pt idx="3644">
                  <c:v>1.899511727948018</c:v>
                </c:pt>
                <c:pt idx="3645">
                  <c:v>1.8935100315753746</c:v>
                </c:pt>
                <c:pt idx="3646">
                  <c:v>1.886211307565002</c:v>
                </c:pt>
                <c:pt idx="3647">
                  <c:v>1.8776192531008402</c:v>
                </c:pt>
                <c:pt idx="3648">
                  <c:v>1.8677396752280584</c:v>
                </c:pt>
                <c:pt idx="3649">
                  <c:v>1.856580175474366</c:v>
                </c:pt>
                <c:pt idx="3650">
                  <c:v>1.8441466798410049</c:v>
                </c:pt>
                <c:pt idx="3651">
                  <c:v>1.8304468570185255</c:v>
                </c:pt>
                <c:pt idx="3652">
                  <c:v>1.8154909629950768</c:v>
                </c:pt>
                <c:pt idx="3653">
                  <c:v>1.7992914881247681</c:v>
                </c:pt>
                <c:pt idx="3654">
                  <c:v>1.7818605756032151</c:v>
                </c:pt>
                <c:pt idx="3655">
                  <c:v>1.7632057536768211</c:v>
                </c:pt>
                <c:pt idx="3656">
                  <c:v>1.7433422873737119</c:v>
                </c:pt>
                <c:pt idx="3657">
                  <c:v>1.7222846435004284</c:v>
                </c:pt>
                <c:pt idx="3658">
                  <c:v>1.7000465059850418</c:v>
                </c:pt>
                <c:pt idx="3659">
                  <c:v>1.6766408617406448</c:v>
                </c:pt>
                <c:pt idx="3660">
                  <c:v>1.6520875189505915</c:v>
                </c:pt>
                <c:pt idx="3661">
                  <c:v>1.6264014583042332</c:v>
                </c:pt>
                <c:pt idx="3662">
                  <c:v>1.5995997923836875</c:v>
                </c:pt>
                <c:pt idx="3663">
                  <c:v>1.5716993438468203</c:v>
                </c:pt>
                <c:pt idx="3664">
                  <c:v>1.5427230377710623</c:v>
                </c:pt>
                <c:pt idx="3665">
                  <c:v>1.5126883139296317</c:v>
                </c:pt>
                <c:pt idx="3666">
                  <c:v>1.4816152705707222</c:v>
                </c:pt>
                <c:pt idx="3667">
                  <c:v>1.4495262818454453</c:v>
                </c:pt>
                <c:pt idx="3668">
                  <c:v>1.4164455790115036</c:v>
                </c:pt>
                <c:pt idx="3669">
                  <c:v>1.3823914406490545</c:v>
                </c:pt>
                <c:pt idx="3670">
                  <c:v>1.3473887037164258</c:v>
                </c:pt>
                <c:pt idx="3671">
                  <c:v>1.3114635590908466</c:v>
                </c:pt>
                <c:pt idx="3672">
                  <c:v>1.2746411365328227</c:v>
                </c:pt>
                <c:pt idx="3673">
                  <c:v>1.2369454915125373</c:v>
                </c:pt>
                <c:pt idx="3674">
                  <c:v>1.1984007589669519</c:v>
                </c:pt>
                <c:pt idx="3675">
                  <c:v>1.1590343071174447</c:v>
                </c:pt>
                <c:pt idx="3676">
                  <c:v>1.1188730245450176</c:v>
                </c:pt>
                <c:pt idx="3677">
                  <c:v>1.0779433182639024</c:v>
                </c:pt>
                <c:pt idx="3678">
                  <c:v>1.0362742973386905</c:v>
                </c:pt>
                <c:pt idx="3679">
                  <c:v>0.99389521316672946</c:v>
                </c:pt>
                <c:pt idx="3680">
                  <c:v>0.95083635881565587</c:v>
                </c:pt>
                <c:pt idx="3681">
                  <c:v>0.90712456865123925</c:v>
                </c:pt>
                <c:pt idx="3682">
                  <c:v>0.86279215876492799</c:v>
                </c:pt>
                <c:pt idx="3683">
                  <c:v>0.81786963010359048</c:v>
                </c:pt>
                <c:pt idx="3684">
                  <c:v>0.7723837454927257</c:v>
                </c:pt>
                <c:pt idx="3685">
                  <c:v>0.72636969249929284</c:v>
                </c:pt>
                <c:pt idx="3686">
                  <c:v>0.67985808265062464</c:v>
                </c:pt>
                <c:pt idx="3687">
                  <c:v>0.63287763556198107</c:v>
                </c:pt>
                <c:pt idx="3688">
                  <c:v>0.58546282613366718</c:v>
                </c:pt>
                <c:pt idx="3689">
                  <c:v>0.53764772219574619</c:v>
                </c:pt>
                <c:pt idx="3690">
                  <c:v>0.48946585183565233</c:v>
                </c:pt>
                <c:pt idx="3691">
                  <c:v>0.44094698163559576</c:v>
                </c:pt>
                <c:pt idx="3692">
                  <c:v>0.39212820469784637</c:v>
                </c:pt>
                <c:pt idx="3693">
                  <c:v>0.34304105645220806</c:v>
                </c:pt>
                <c:pt idx="3694">
                  <c:v>0.2937154401690068</c:v>
                </c:pt>
                <c:pt idx="3695">
                  <c:v>0.24418936928780843</c:v>
                </c:pt>
                <c:pt idx="3696">
                  <c:v>0.19449604663062128</c:v>
                </c:pt>
                <c:pt idx="3697">
                  <c:v>0.14466866574937207</c:v>
                </c:pt>
                <c:pt idx="3698">
                  <c:v>9.4742443856029826E-2</c:v>
                </c:pt>
                <c:pt idx="3699">
                  <c:v>4.4753176846290259E-2</c:v>
                </c:pt>
                <c:pt idx="3700">
                  <c:v>-5.2661779854627395E-3</c:v>
                </c:pt>
                <c:pt idx="3701">
                  <c:v>-5.5282019663952651E-2</c:v>
                </c:pt>
                <c:pt idx="3702">
                  <c:v>-0.10525918841719582</c:v>
                </c:pt>
                <c:pt idx="3703">
                  <c:v>-0.15516235412285179</c:v>
                </c:pt>
                <c:pt idx="3704">
                  <c:v>-0.20495937212405937</c:v>
                </c:pt>
                <c:pt idx="3705">
                  <c:v>-0.2546177378804404</c:v>
                </c:pt>
                <c:pt idx="3706">
                  <c:v>-0.30410361002802933</c:v>
                </c:pt>
                <c:pt idx="3707">
                  <c:v>-0.3533820324127025</c:v>
                </c:pt>
                <c:pt idx="3708">
                  <c:v>-0.40241717530235571</c:v>
                </c:pt>
                <c:pt idx="3709">
                  <c:v>-0.45117369135375873</c:v>
                </c:pt>
                <c:pt idx="3710">
                  <c:v>-0.49962002098386271</c:v>
                </c:pt>
                <c:pt idx="3711">
                  <c:v>-0.54772478368547362</c:v>
                </c:pt>
                <c:pt idx="3712">
                  <c:v>-0.5954546214617954</c:v>
                </c:pt>
                <c:pt idx="3713">
                  <c:v>-0.64277372175899528</c:v>
                </c:pt>
                <c:pt idx="3714">
                  <c:v>-0.68965311776066607</c:v>
                </c:pt>
                <c:pt idx="3715">
                  <c:v>-0.73606013940206949</c:v>
                </c:pt>
                <c:pt idx="3716">
                  <c:v>-0.78196229642816806</c:v>
                </c:pt>
                <c:pt idx="3717">
                  <c:v>-0.82732806866933906</c:v>
                </c:pt>
                <c:pt idx="3718">
                  <c:v>-0.8721261476999691</c:v>
                </c:pt>
                <c:pt idx="3719">
                  <c:v>-0.91632624689921294</c:v>
                </c:pt>
                <c:pt idx="3720">
                  <c:v>-0.9598980797623452</c:v>
                </c:pt>
                <c:pt idx="3721">
                  <c:v>-1.0028113335007882</c:v>
                </c:pt>
                <c:pt idx="3722">
                  <c:v>-1.04503661572441</c:v>
                </c:pt>
                <c:pt idx="3723">
                  <c:v>-1.0865454166209456</c:v>
                </c:pt>
                <c:pt idx="3724">
                  <c:v>-1.1273092066764783</c:v>
                </c:pt>
                <c:pt idx="3725">
                  <c:v>-1.1672996221771341</c:v>
                </c:pt>
                <c:pt idx="3726">
                  <c:v>-1.2064894819822971</c:v>
                </c:pt>
                <c:pt idx="3727">
                  <c:v>-1.2448519620093126</c:v>
                </c:pt>
                <c:pt idx="3728">
                  <c:v>-1.2823613791115405</c:v>
                </c:pt>
                <c:pt idx="3729">
                  <c:v>-1.3189922986651241</c:v>
                </c:pt>
                <c:pt idx="3730">
                  <c:v>-1.3547163038060692</c:v>
                </c:pt>
                <c:pt idx="3731">
                  <c:v>-1.3895122044714028</c:v>
                </c:pt>
                <c:pt idx="3732">
                  <c:v>-1.4233562520721375</c:v>
                </c:pt>
                <c:pt idx="3733">
                  <c:v>-1.456223366946229</c:v>
                </c:pt>
                <c:pt idx="3734">
                  <c:v>-1.4880895302728752</c:v>
                </c:pt>
                <c:pt idx="3735">
                  <c:v>-1.5189349690154812</c:v>
                </c:pt>
                <c:pt idx="3736">
                  <c:v>-1.5487404392053028</c:v>
                </c:pt>
                <c:pt idx="3737">
                  <c:v>-1.5774860839854599</c:v>
                </c:pt>
                <c:pt idx="3738">
                  <c:v>-1.6051515024001448</c:v>
                </c:pt>
                <c:pt idx="3739">
                  <c:v>-1.631715853151124</c:v>
                </c:pt>
                <c:pt idx="3740">
                  <c:v>-1.6571590915792411</c:v>
                </c:pt>
                <c:pt idx="3741">
                  <c:v>-1.6814651759867569</c:v>
                </c:pt>
                <c:pt idx="3742">
                  <c:v>-1.7046183802331589</c:v>
                </c:pt>
                <c:pt idx="3743">
                  <c:v>-1.7266021864083698</c:v>
                </c:pt>
                <c:pt idx="3744">
                  <c:v>-1.7474004993184495</c:v>
                </c:pt>
                <c:pt idx="3745">
                  <c:v>-1.7670008502695567</c:v>
                </c:pt>
                <c:pt idx="3746">
                  <c:v>-1.7853907237656987</c:v>
                </c:pt>
                <c:pt idx="3747">
                  <c:v>-1.8025564774847322</c:v>
                </c:pt>
                <c:pt idx="3748">
                  <c:v>-1.8184857020083764</c:v>
                </c:pt>
                <c:pt idx="3749">
                  <c:v>-1.8331713136521592</c:v>
                </c:pt>
                <c:pt idx="3750">
                  <c:v>-1.8465990737414744</c:v>
                </c:pt>
                <c:pt idx="3751">
                  <c:v>-1.8587582542444132</c:v>
                </c:pt>
                <c:pt idx="3752">
                  <c:v>-1.8696443750143801</c:v>
                </c:pt>
                <c:pt idx="3753">
                  <c:v>-1.8792466745421648</c:v>
                </c:pt>
                <c:pt idx="3754">
                  <c:v>-1.8875596382470501</c:v>
                </c:pt>
                <c:pt idx="3755">
                  <c:v>-1.8945791207476994</c:v>
                </c:pt>
                <c:pt idx="3756">
                  <c:v>-1.9003021241537641</c:v>
                </c:pt>
                <c:pt idx="3757">
                  <c:v>-1.9047212399423323</c:v>
                </c:pt>
                <c:pt idx="3758">
                  <c:v>-1.9078327976877807</c:v>
                </c:pt>
                <c:pt idx="3759">
                  <c:v>-1.909638477622039</c:v>
                </c:pt>
                <c:pt idx="3760">
                  <c:v>-1.9101328522921246</c:v>
                </c:pt>
                <c:pt idx="3761">
                  <c:v>-1.9093161158018725</c:v>
                </c:pt>
                <c:pt idx="3762">
                  <c:v>-1.9071911585720247</c:v>
                </c:pt>
                <c:pt idx="3763">
                  <c:v>-1.9037568217277407</c:v>
                </c:pt>
                <c:pt idx="3764">
                  <c:v>-1.8990169511083455</c:v>
                </c:pt>
                <c:pt idx="3765">
                  <c:v>-1.8929754489578554</c:v>
                </c:pt>
                <c:pt idx="3766">
                  <c:v>-1.885637292652252</c:v>
                </c:pt>
                <c:pt idx="3767">
                  <c:v>-1.8770061959314635</c:v>
                </c:pt>
                <c:pt idx="3768">
                  <c:v>-1.8670879821656405</c:v>
                </c:pt>
                <c:pt idx="3769">
                  <c:v>-1.8558902689698364</c:v>
                </c:pt>
                <c:pt idx="3770">
                  <c:v>-1.8434189981885551</c:v>
                </c:pt>
                <c:pt idx="3771">
                  <c:v>-1.8296818541051698</c:v>
                </c:pt>
                <c:pt idx="3772">
                  <c:v>-1.8146891080440015</c:v>
                </c:pt>
                <c:pt idx="3773">
                  <c:v>-1.7984532654326444</c:v>
                </c:pt>
                <c:pt idx="3774">
                  <c:v>-1.7809864842715399</c:v>
                </c:pt>
                <c:pt idx="3775">
                  <c:v>-1.7622963073375064</c:v>
                </c:pt>
                <c:pt idx="3776">
                  <c:v>-1.7423980139089987</c:v>
                </c:pt>
                <c:pt idx="3777">
                  <c:v>-1.7213060847573185</c:v>
                </c:pt>
                <c:pt idx="3778">
                  <c:v>-1.6990342174843547</c:v>
                </c:pt>
                <c:pt idx="3779">
                  <c:v>-1.6755954123809111</c:v>
                </c:pt>
                <c:pt idx="3780">
                  <c:v>-1.6510094907068034</c:v>
                </c:pt>
                <c:pt idx="3781">
                  <c:v>-1.6252914459218433</c:v>
                </c:pt>
                <c:pt idx="3782">
                  <c:v>-1.5984584030676985</c:v>
                </c:pt>
                <c:pt idx="3783">
                  <c:v>-1.5705271969463888</c:v>
                </c:pt>
                <c:pt idx="3784">
                  <c:v>-1.5415207644596349</c:v>
                </c:pt>
                <c:pt idx="3785">
                  <c:v>-1.5114565568808169</c:v>
                </c:pt>
                <c:pt idx="3786">
                  <c:v>-1.4803546836300334</c:v>
                </c:pt>
                <c:pt idx="3787">
                  <c:v>-1.4482375296980625</c:v>
                </c:pt>
                <c:pt idx="3788">
                  <c:v>-1.4151293368463882</c:v>
                </c:pt>
                <c:pt idx="3789">
                  <c:v>-1.3810483938192024</c:v>
                </c:pt>
                <c:pt idx="3790">
                  <c:v>-1.346019547395912</c:v>
                </c:pt>
                <c:pt idx="3791">
                  <c:v>-1.3100689979284026</c:v>
                </c:pt>
                <c:pt idx="3792">
                  <c:v>-1.2732218843023295</c:v>
                </c:pt>
                <c:pt idx="3793">
                  <c:v>-1.2355022707606178</c:v>
                </c:pt>
                <c:pt idx="3794">
                  <c:v>-1.1969343006576894</c:v>
                </c:pt>
                <c:pt idx="3795">
                  <c:v>-1.1575453502745952</c:v>
                </c:pt>
                <c:pt idx="3796">
                  <c:v>-1.1173623158916373</c:v>
                </c:pt>
                <c:pt idx="3797">
                  <c:v>-1.0764116118597937</c:v>
                </c:pt>
                <c:pt idx="3798">
                  <c:v>-1.0347223542156962</c:v>
                </c:pt>
                <c:pt idx="3799">
                  <c:v>-0.99232380096213535</c:v>
                </c:pt>
                <c:pt idx="3800">
                  <c:v>-0.94924625140376417</c:v>
                </c:pt>
                <c:pt idx="3801">
                  <c:v>-0.90551654577342877</c:v>
                </c:pt>
                <c:pt idx="3802">
                  <c:v>-0.86116700565821092</c:v>
                </c:pt>
                <c:pt idx="3803">
                  <c:v>-0.81622813712803055</c:v>
                </c:pt>
                <c:pt idx="3804">
                  <c:v>-0.77072670775762042</c:v>
                </c:pt>
                <c:pt idx="3805">
                  <c:v>-0.72469790948865631</c:v>
                </c:pt>
                <c:pt idx="3806">
                  <c:v>-0.67817235784777019</c:v>
                </c:pt>
                <c:pt idx="3807">
                  <c:v>-0.6311787760736195</c:v>
                </c:pt>
                <c:pt idx="3808">
                  <c:v>-0.58375164231361665</c:v>
                </c:pt>
                <c:pt idx="3809">
                  <c:v>-0.53592502726842683</c:v>
                </c:pt>
                <c:pt idx="3810">
                  <c:v>-0.48773246151954297</c:v>
                </c:pt>
                <c:pt idx="3811">
                  <c:v>-0.43920371376674877</c:v>
                </c:pt>
                <c:pt idx="3812">
                  <c:v>-0.39037587885376779</c:v>
                </c:pt>
                <c:pt idx="3813">
                  <c:v>-0.34128049357624102</c:v>
                </c:pt>
                <c:pt idx="3814">
                  <c:v>-0.29194746219520468</c:v>
                </c:pt>
                <c:pt idx="3815">
                  <c:v>-0.24241479876673072</c:v>
                </c:pt>
                <c:pt idx="3816">
                  <c:v>-0.19271570635606194</c:v>
                </c:pt>
                <c:pt idx="3817">
                  <c:v>-0.1428833783862152</c:v>
                </c:pt>
                <c:pt idx="3818">
                  <c:v>-9.2953031569325301E-2</c:v>
                </c:pt>
                <c:pt idx="3819">
                  <c:v>-4.2960460931931531E-2</c:v>
                </c:pt>
                <c:pt idx="3820">
                  <c:v>7.0613774685092034E-3</c:v>
                </c:pt>
                <c:pt idx="3821">
                  <c:v>5.7078884259702853E-2</c:v>
                </c:pt>
                <c:pt idx="3822">
                  <c:v>0.10705690163670244</c:v>
                </c:pt>
                <c:pt idx="3823">
                  <c:v>0.15696010180614262</c:v>
                </c:pt>
                <c:pt idx="3824">
                  <c:v>0.20675634279985611</c:v>
                </c:pt>
                <c:pt idx="3825">
                  <c:v>0.25641312312343334</c:v>
                </c:pt>
                <c:pt idx="3826">
                  <c:v>0.30589660481368569</c:v>
                </c:pt>
                <c:pt idx="3827">
                  <c:v>0.35517183546919928</c:v>
                </c:pt>
                <c:pt idx="3828">
                  <c:v>0.40420298945983141</c:v>
                </c:pt>
                <c:pt idx="3829">
                  <c:v>0.45295472389042518</c:v>
                </c:pt>
                <c:pt idx="3830">
                  <c:v>0.50139548396899725</c:v>
                </c:pt>
                <c:pt idx="3831">
                  <c:v>0.54949389431910978</c:v>
                </c:pt>
                <c:pt idx="3832">
                  <c:v>0.59721660241101515</c:v>
                </c:pt>
                <c:pt idx="3833">
                  <c:v>0.64452780149054745</c:v>
                </c:pt>
                <c:pt idx="3834">
                  <c:v>0.69139853086988834</c:v>
                </c:pt>
                <c:pt idx="3835">
                  <c:v>0.73779612693808772</c:v>
                </c:pt>
                <c:pt idx="3836">
                  <c:v>0.78368810621485319</c:v>
                </c:pt>
                <c:pt idx="3837">
                  <c:v>0.82904295562235819</c:v>
                </c:pt>
                <c:pt idx="3838">
                  <c:v>0.87382937413946826</c:v>
                </c:pt>
                <c:pt idx="3839">
                  <c:v>0.91801708285818262</c:v>
                </c:pt>
                <c:pt idx="3840">
                  <c:v>0.96157580329039205</c:v>
                </c:pt>
                <c:pt idx="3841">
                  <c:v>1.0044752309633931</c:v>
                </c:pt>
                <c:pt idx="3842">
                  <c:v>1.0466859820973513</c:v>
                </c:pt>
                <c:pt idx="3843">
                  <c:v>1.0881795557799239</c:v>
                </c:pt>
                <c:pt idx="3844">
                  <c:v>1.1289274316816784</c:v>
                </c:pt>
                <c:pt idx="3845">
                  <c:v>1.1689012555527984</c:v>
                </c:pt>
                <c:pt idx="3846">
                  <c:v>1.2080738559910069</c:v>
                </c:pt>
                <c:pt idx="3847">
                  <c:v>1.2464184189210463</c:v>
                </c:pt>
                <c:pt idx="3848">
                  <c:v>1.2839092714672395</c:v>
                </c:pt>
                <c:pt idx="3849">
                  <c:v>1.3205209895347907</c:v>
                </c:pt>
                <c:pt idx="3850">
                  <c:v>1.3562251670412868</c:v>
                </c:pt>
                <c:pt idx="3851">
                  <c:v>1.3910006249520928</c:v>
                </c:pt>
                <c:pt idx="3852">
                  <c:v>1.4248236259475406</c:v>
                </c:pt>
                <c:pt idx="3853">
                  <c:v>1.457669101870021</c:v>
                </c:pt>
                <c:pt idx="3854">
                  <c:v>1.4895130456322769</c:v>
                </c:pt>
                <c:pt idx="3855">
                  <c:v>1.5203356961543046</c:v>
                </c:pt>
                <c:pt idx="3856">
                  <c:v>1.5501178216409373</c:v>
                </c:pt>
                <c:pt idx="3857">
                  <c:v>1.5788395776195527</c:v>
                </c:pt>
                <c:pt idx="3858">
                  <c:v>1.6064805757230158</c:v>
                </c:pt>
                <c:pt idx="3859">
                  <c:v>1.6330199874398883</c:v>
                </c:pt>
                <c:pt idx="3860">
                  <c:v>1.6584377810893627</c:v>
                </c:pt>
                <c:pt idx="3861">
                  <c:v>1.6827179281372522</c:v>
                </c:pt>
                <c:pt idx="3862">
                  <c:v>1.7058447157851975</c:v>
                </c:pt>
                <c:pt idx="3863">
                  <c:v>1.7278016396371947</c:v>
                </c:pt>
                <c:pt idx="3864">
                  <c:v>1.748572618178716</c:v>
                </c:pt>
                <c:pt idx="3865">
                  <c:v>1.7681451965538955</c:v>
                </c:pt>
                <c:pt idx="3866">
                  <c:v>1.7865068732565488</c:v>
                </c:pt>
                <c:pt idx="3867">
                  <c:v>1.8036440200992947</c:v>
                </c:pt>
                <c:pt idx="3868">
                  <c:v>1.8195442419367756</c:v>
                </c:pt>
                <c:pt idx="3869">
                  <c:v>1.8342004694886542</c:v>
                </c:pt>
                <c:pt idx="3870">
                  <c:v>1.8475984786087467</c:v>
                </c:pt>
                <c:pt idx="3871">
                  <c:v>1.8597275559109072</c:v>
                </c:pt>
                <c:pt idx="3872">
                  <c:v>1.8705832360046084</c:v>
                </c:pt>
                <c:pt idx="3873">
                  <c:v>1.8801547722400158</c:v>
                </c:pt>
                <c:pt idx="3874">
                  <c:v>1.8884366649920339</c:v>
                </c:pt>
                <c:pt idx="3875">
                  <c:v>1.8954247839241136</c:v>
                </c:pt>
                <c:pt idx="3876">
                  <c:v>1.9011161462727932</c:v>
                </c:pt>
                <c:pt idx="3877">
                  <c:v>1.9055033587170538</c:v>
                </c:pt>
                <c:pt idx="3878">
                  <c:v>1.908582766101016</c:v>
                </c:pt>
                <c:pt idx="3879">
                  <c:v>1.9103560639871402</c:v>
                </c:pt>
                <c:pt idx="3880">
                  <c:v>1.9108178403066198</c:v>
                </c:pt>
                <c:pt idx="3881">
                  <c:v>1.9099683045939706</c:v>
                </c:pt>
                <c:pt idx="3882">
                  <c:v>1.9078103627400416</c:v>
                </c:pt>
                <c:pt idx="3883">
                  <c:v>1.9043428713723642</c:v>
                </c:pt>
                <c:pt idx="3884">
                  <c:v>1.8995696918578475</c:v>
                </c:pt>
                <c:pt idx="3885">
                  <c:v>1.8934947419861716</c:v>
                </c:pt>
                <c:pt idx="3886">
                  <c:v>1.886123014690015</c:v>
                </c:pt>
                <c:pt idx="3887">
                  <c:v>1.8774582392699548</c:v>
                </c:pt>
                <c:pt idx="3888">
                  <c:v>1.8675062546537109</c:v>
                </c:pt>
                <c:pt idx="3889">
                  <c:v>1.8562746940038408</c:v>
                </c:pt>
                <c:pt idx="3890">
                  <c:v>1.8437695146952595</c:v>
                </c:pt>
                <c:pt idx="3891">
                  <c:v>1.8299984165177412</c:v>
                </c:pt>
                <c:pt idx="3892">
                  <c:v>1.8149716862710841</c:v>
                </c:pt>
                <c:pt idx="3893">
                  <c:v>1.7987018448205101</c:v>
                </c:pt>
                <c:pt idx="3894">
                  <c:v>1.7812010655594397</c:v>
                </c:pt>
                <c:pt idx="3895">
                  <c:v>1.7624769066062147</c:v>
                </c:pt>
                <c:pt idx="3896">
                  <c:v>1.742544662522584</c:v>
                </c:pt>
                <c:pt idx="3897">
                  <c:v>1.7214188292982344</c:v>
                </c:pt>
                <c:pt idx="3898">
                  <c:v>1.6991131196818792</c:v>
                </c:pt>
                <c:pt idx="3899">
                  <c:v>1.6756405490329329</c:v>
                </c:pt>
                <c:pt idx="3900">
                  <c:v>1.651020953595173</c:v>
                </c:pt>
                <c:pt idx="3901">
                  <c:v>1.6252693417211443</c:v>
                </c:pt>
                <c:pt idx="3902">
                  <c:v>1.5984028532476202</c:v>
                </c:pt>
                <c:pt idx="3903">
                  <c:v>1.5704383376677979</c:v>
                </c:pt>
                <c:pt idx="3904">
                  <c:v>1.5413987464643215</c:v>
                </c:pt>
                <c:pt idx="3905">
                  <c:v>1.5113015453750032</c:v>
                </c:pt>
                <c:pt idx="3906">
                  <c:v>1.4801668581618082</c:v>
                </c:pt>
                <c:pt idx="3907">
                  <c:v>1.4480170840286928</c:v>
                </c:pt>
                <c:pt idx="3908">
                  <c:v>1.4148764788156185</c:v>
                </c:pt>
                <c:pt idx="3909">
                  <c:v>1.3807633452047896</c:v>
                </c:pt>
                <c:pt idx="3910">
                  <c:v>1.3457025437671537</c:v>
                </c:pt>
                <c:pt idx="3911">
                  <c:v>1.3097202884940151</c:v>
                </c:pt>
                <c:pt idx="3912">
                  <c:v>1.272841731752747</c:v>
                </c:pt>
                <c:pt idx="3913">
                  <c:v>1.2350909511045616</c:v>
                </c:pt>
                <c:pt idx="3914">
                  <c:v>1.196492103053417</c:v>
                </c:pt>
                <c:pt idx="3915">
                  <c:v>1.1570725768557293</c:v>
                </c:pt>
                <c:pt idx="3916">
                  <c:v>1.1168592815876532</c:v>
                </c:pt>
                <c:pt idx="3917">
                  <c:v>1.0758786442114623</c:v>
                </c:pt>
                <c:pt idx="3918">
                  <c:v>1.0341597931852868</c:v>
                </c:pt>
                <c:pt idx="3919">
                  <c:v>0.99173199873880047</c:v>
                </c:pt>
                <c:pt idx="3920">
                  <c:v>0.9486255722039203</c:v>
                </c:pt>
                <c:pt idx="3921">
                  <c:v>0.90486736563648651</c:v>
                </c:pt>
                <c:pt idx="3922">
                  <c:v>0.86048971223752135</c:v>
                </c:pt>
                <c:pt idx="3923">
                  <c:v>0.81552312947741878</c:v>
                </c:pt>
                <c:pt idx="3924">
                  <c:v>0.7699943961134158</c:v>
                </c:pt>
                <c:pt idx="3925">
                  <c:v>0.72393871504730256</c:v>
                </c:pt>
                <c:pt idx="3926">
                  <c:v>0.67738671253946381</c:v>
                </c:pt>
                <c:pt idx="3927">
                  <c:v>0.63036712233166825</c:v>
                </c:pt>
                <c:pt idx="3928">
                  <c:v>0.58291443283981936</c:v>
                </c:pt>
                <c:pt idx="3929">
                  <c:v>0.53506272479475614</c:v>
                </c:pt>
                <c:pt idx="3930">
                  <c:v>0.48684553856589069</c:v>
                </c:pt>
                <c:pt idx="3931">
                  <c:v>0.43829265239519666</c:v>
                </c:pt>
                <c:pt idx="3932">
                  <c:v>0.38944117041937287</c:v>
                </c:pt>
                <c:pt idx="3933">
                  <c:v>0.34032263847434113</c:v>
                </c:pt>
                <c:pt idx="3934">
                  <c:v>0.29096696960559748</c:v>
                </c:pt>
                <c:pt idx="3935">
                  <c:v>0.24141218639469919</c:v>
                </c:pt>
                <c:pt idx="3936">
                  <c:v>0.19169150017038075</c:v>
                </c:pt>
                <c:pt idx="3937">
                  <c:v>0.1418381123542701</c:v>
                </c:pt>
                <c:pt idx="3938">
                  <c:v>9.1887247389720511E-2</c:v>
                </c:pt>
                <c:pt idx="3939">
                  <c:v>4.1874707764181125E-2</c:v>
                </c:pt>
                <c:pt idx="3940">
                  <c:v>-8.1665432765592738E-3</c:v>
                </c:pt>
                <c:pt idx="3941">
                  <c:v>-5.8202899446859802E-2</c:v>
                </c:pt>
                <c:pt idx="3942">
                  <c:v>-0.10819919630555744</c:v>
                </c:pt>
                <c:pt idx="3943">
                  <c:v>-0.15812009970232957</c:v>
                </c:pt>
                <c:pt idx="3944">
                  <c:v>-0.20793346159330217</c:v>
                </c:pt>
                <c:pt idx="3945">
                  <c:v>-0.2576067746912617</c:v>
                </c:pt>
                <c:pt idx="3946">
                  <c:v>-0.30710619552493257</c:v>
                </c:pt>
                <c:pt idx="3947">
                  <c:v>-0.35639676647107393</c:v>
                </c:pt>
                <c:pt idx="3948">
                  <c:v>-0.40544265696524207</c:v>
                </c:pt>
                <c:pt idx="3949">
                  <c:v>-0.45420851946691543</c:v>
                </c:pt>
                <c:pt idx="3950">
                  <c:v>-0.50266279482877618</c:v>
                </c:pt>
                <c:pt idx="3951">
                  <c:v>-0.55077410361007806</c:v>
                </c:pt>
                <c:pt idx="3952">
                  <c:v>-0.59850908950866677</c:v>
                </c:pt>
                <c:pt idx="3953">
                  <c:v>-0.64583194229054874</c:v>
                </c:pt>
                <c:pt idx="3954">
                  <c:v>-0.69271369808141536</c:v>
                </c:pt>
                <c:pt idx="3955">
                  <c:v>-0.73912169037738273</c:v>
                </c:pt>
                <c:pt idx="3956">
                  <c:v>-0.78502343309935441</c:v>
                </c:pt>
                <c:pt idx="3957">
                  <c:v>-0.83038741086486922</c:v>
                </c:pt>
                <c:pt idx="3958">
                  <c:v>-0.87518232064245105</c:v>
                </c:pt>
                <c:pt idx="3959">
                  <c:v>-0.91937788180795454</c:v>
                </c:pt>
                <c:pt idx="3960">
                  <c:v>-0.96294381445116572</c:v>
                </c:pt>
                <c:pt idx="3961">
                  <c:v>-1.0058498129709055</c:v>
                </c:pt>
                <c:pt idx="3962">
                  <c:v>-1.0480664927521368</c:v>
                </c:pt>
                <c:pt idx="3963">
                  <c:v>-1.0895653523398472</c:v>
                </c:pt>
                <c:pt idx="3964">
                  <c:v>-1.130317871153862</c:v>
                </c:pt>
                <c:pt idx="3965">
                  <c:v>-1.1702956949846683</c:v>
                </c:pt>
                <c:pt idx="3966">
                  <c:v>-1.2094716527602845</c:v>
                </c:pt>
                <c:pt idx="3967">
                  <c:v>-1.2478189310247172</c:v>
                </c:pt>
                <c:pt idx="3968">
                  <c:v>-1.2853118578092373</c:v>
                </c:pt>
                <c:pt idx="3969">
                  <c:v>-1.321925010212309</c:v>
                </c:pt>
                <c:pt idx="3970">
                  <c:v>-1.3576299836296375</c:v>
                </c:pt>
                <c:pt idx="3971">
                  <c:v>-1.3924056007879104</c:v>
                </c:pt>
                <c:pt idx="3972">
                  <c:v>-1.4262281264102692</c:v>
                </c:pt>
                <c:pt idx="3973">
                  <c:v>-1.4590724946615603</c:v>
                </c:pt>
                <c:pt idx="3974">
                  <c:v>-1.4909147010546084</c:v>
                </c:pt>
                <c:pt idx="3975">
                  <c:v>-1.521734987385108</c:v>
                </c:pt>
                <c:pt idx="3976">
                  <c:v>-1.5515141250068758</c:v>
                </c:pt>
                <c:pt idx="3977">
                  <c:v>-1.5802322728673126</c:v>
                </c:pt>
                <c:pt idx="3978">
                  <c:v>-1.6078690462878811</c:v>
                </c:pt>
                <c:pt idx="3979">
                  <c:v>-1.6344036207117147</c:v>
                </c:pt>
                <c:pt idx="3980">
                  <c:v>-1.6598159686760292</c:v>
                </c:pt>
                <c:pt idx="3981">
                  <c:v>-1.6840900661251066</c:v>
                </c:pt>
                <c:pt idx="3982">
                  <c:v>-1.7072102049967972</c:v>
                </c:pt>
                <c:pt idx="3983">
                  <c:v>-1.729159885886014</c:v>
                </c:pt>
                <c:pt idx="3984">
                  <c:v>-1.7499230325207118</c:v>
                </c:pt>
                <c:pt idx="3985">
                  <c:v>-1.7694871955358835</c:v>
                </c:pt>
                <c:pt idx="3986">
                  <c:v>-1.787839879161301</c:v>
                </c:pt>
                <c:pt idx="3987">
                  <c:v>-1.8049674611872284</c:v>
                </c:pt>
                <c:pt idx="3988">
                  <c:v>-1.820857552684138</c:v>
                </c:pt>
                <c:pt idx="3989">
                  <c:v>-1.8355030908220857</c:v>
                </c:pt>
                <c:pt idx="3990">
                  <c:v>-1.8488898581362037</c:v>
                </c:pt>
                <c:pt idx="3991">
                  <c:v>-1.8610071481487509</c:v>
                </c:pt>
                <c:pt idx="3992">
                  <c:v>-1.8718505026008547</c:v>
                </c:pt>
                <c:pt idx="3993">
                  <c:v>-1.8814091821936287</c:v>
                </c:pt>
                <c:pt idx="3994">
                  <c:v>-1.8896776948681298</c:v>
                </c:pt>
                <c:pt idx="3995">
                  <c:v>-1.8966519180650949</c:v>
                </c:pt>
                <c:pt idx="3996">
                  <c:v>-1.9023288770052329</c:v>
                </c:pt>
                <c:pt idx="3997">
                  <c:v>-1.9067011865542878</c:v>
                </c:pt>
                <c:pt idx="3998">
                  <c:v>-1.9097651999413836</c:v>
                </c:pt>
                <c:pt idx="3999">
                  <c:v>-1.9115226213077947</c:v>
                </c:pt>
                <c:pt idx="4000">
                  <c:v>-1.9119680473527798</c:v>
                </c:pt>
                <c:pt idx="4001">
                  <c:v>-1.9111016965636223</c:v>
                </c:pt>
                <c:pt idx="4002">
                  <c:v>-1.9089264839639644</c:v>
                </c:pt>
                <c:pt idx="4003">
                  <c:v>-1.9054412754894785</c:v>
                </c:pt>
                <c:pt idx="4004">
                  <c:v>-1.9006499419857148</c:v>
                </c:pt>
                <c:pt idx="4005">
                  <c:v>-1.8945564108866955</c:v>
                </c:pt>
                <c:pt idx="4006">
                  <c:v>-1.8871656849302365</c:v>
                </c:pt>
                <c:pt idx="4007">
                  <c:v>-1.878481503377863</c:v>
                </c:pt>
                <c:pt idx="4008">
                  <c:v>-1.8685097152690866</c:v>
                </c:pt>
                <c:pt idx="4009">
                  <c:v>-1.8572579640239633</c:v>
                </c:pt>
                <c:pt idx="4010">
                  <c:v>-1.8447322174155827</c:v>
                </c:pt>
                <c:pt idx="4011">
                  <c:v>-1.8309401857673471</c:v>
                </c:pt>
                <c:pt idx="4012">
                  <c:v>-1.8158921665429566</c:v>
                </c:pt>
                <c:pt idx="4013">
                  <c:v>-1.7996006913965661</c:v>
                </c:pt>
                <c:pt idx="4014">
                  <c:v>-1.7820779446302901</c:v>
                </c:pt>
                <c:pt idx="4015">
                  <c:v>-1.763331495385535</c:v>
                </c:pt>
                <c:pt idx="4016">
                  <c:v>-1.7433766493562244</c:v>
                </c:pt>
                <c:pt idx="4017">
                  <c:v>-1.7222279137679055</c:v>
                </c:pt>
                <c:pt idx="4018">
                  <c:v>-1.6998990127033564</c:v>
                </c:pt>
                <c:pt idx="4019">
                  <c:v>-1.6764029729489704</c:v>
                </c:pt>
                <c:pt idx="4020">
                  <c:v>-1.6517596422627614</c:v>
                </c:pt>
                <c:pt idx="4021">
                  <c:v>-1.6259840405934496</c:v>
                </c:pt>
                <c:pt idx="4022">
                  <c:v>-1.5990933194503343</c:v>
                </c:pt>
                <c:pt idx="4023">
                  <c:v>-1.5711043400699922</c:v>
                </c:pt>
                <c:pt idx="4024">
                  <c:v>-1.5420400657436966</c:v>
                </c:pt>
                <c:pt idx="4025">
                  <c:v>-1.5119179740777182</c:v>
                </c:pt>
                <c:pt idx="4026">
                  <c:v>-1.480758200756662</c:v>
                </c:pt>
                <c:pt idx="4027">
                  <c:v>-1.4485831569557615</c:v>
                </c:pt>
                <c:pt idx="4028">
                  <c:v>-1.4154171105293625</c:v>
                </c:pt>
                <c:pt idx="4029">
                  <c:v>-1.3812783762115424</c:v>
                </c:pt>
                <c:pt idx="4030">
                  <c:v>-1.3461918266570501</c:v>
                </c:pt>
                <c:pt idx="4031">
                  <c:v>-1.3101836879674638</c:v>
                </c:pt>
                <c:pt idx="4032">
                  <c:v>-1.2732791246412063</c:v>
                </c:pt>
                <c:pt idx="4033">
                  <c:v>-1.2355022263858344</c:v>
                </c:pt>
                <c:pt idx="4034">
                  <c:v>-1.196877161861456</c:v>
                </c:pt>
                <c:pt idx="4035">
                  <c:v>-1.15743133248483</c:v>
                </c:pt>
                <c:pt idx="4036">
                  <c:v>-1.1171916594912219</c:v>
                </c:pt>
                <c:pt idx="4037">
                  <c:v>-1.0761845819952558</c:v>
                </c:pt>
                <c:pt idx="4038">
                  <c:v>-1.0344392405952532</c:v>
                </c:pt>
                <c:pt idx="4039">
                  <c:v>-0.99198491764337648</c:v>
                </c:pt>
                <c:pt idx="4040">
                  <c:v>-0.94885193657102007</c:v>
                </c:pt>
                <c:pt idx="4041">
                  <c:v>-0.90506716150501909</c:v>
                </c:pt>
                <c:pt idx="4042">
                  <c:v>-0.8606629376836733</c:v>
                </c:pt>
                <c:pt idx="4043">
                  <c:v>-0.81566979457543731</c:v>
                </c:pt>
                <c:pt idx="4044">
                  <c:v>-0.77011452289127469</c:v>
                </c:pt>
                <c:pt idx="4045">
                  <c:v>-0.72403233743706108</c:v>
                </c:pt>
                <c:pt idx="4046">
                  <c:v>-0.67745387632240628</c:v>
                </c:pt>
                <c:pt idx="4047">
                  <c:v>-0.63040788507823786</c:v>
                </c:pt>
                <c:pt idx="4048">
                  <c:v>-0.58292886384454201</c:v>
                </c:pt>
                <c:pt idx="4049">
                  <c:v>-0.53505090500596442</c:v>
                </c:pt>
                <c:pt idx="4050">
                  <c:v>-0.48680756051055407</c:v>
                </c:pt>
                <c:pt idx="4051">
                  <c:v>-0.43822862009866664</c:v>
                </c:pt>
                <c:pt idx="4052">
                  <c:v>-0.38935119932021417</c:v>
                </c:pt>
                <c:pt idx="4053">
                  <c:v>-0.34020685533436867</c:v>
                </c:pt>
                <c:pt idx="4054">
                  <c:v>-0.29082551241502008</c:v>
                </c:pt>
                <c:pt idx="4055">
                  <c:v>-0.24124520427256746</c:v>
                </c:pt>
                <c:pt idx="4056">
                  <c:v>-0.19149915326031089</c:v>
                </c:pt>
                <c:pt idx="4057">
                  <c:v>-0.14162057171560627</c:v>
                </c:pt>
                <c:pt idx="4058">
                  <c:v>-9.1644694883956532E-2</c:v>
                </c:pt>
                <c:pt idx="4059">
                  <c:v>-4.1607335937096847E-2</c:v>
                </c:pt>
                <c:pt idx="4060">
                  <c:v>8.458531317303588E-3</c:v>
                </c:pt>
                <c:pt idx="4061">
                  <c:v>5.8519290158472854E-2</c:v>
                </c:pt>
                <c:pt idx="4062">
                  <c:v>0.10853976584114435</c:v>
                </c:pt>
                <c:pt idx="4063">
                  <c:v>0.15848461404619646</c:v>
                </c:pt>
                <c:pt idx="4064">
                  <c:v>0.20832167670024698</c:v>
                </c:pt>
                <c:pt idx="4065">
                  <c:v>0.25801843663014301</c:v>
                </c:pt>
                <c:pt idx="4066">
                  <c:v>0.30754104062604126</c:v>
                </c:pt>
                <c:pt idx="4067">
                  <c:v>0.35685452147748831</c:v>
                </c:pt>
                <c:pt idx="4068">
                  <c:v>0.405923039187989</c:v>
                </c:pt>
                <c:pt idx="4069">
                  <c:v>0.45471123694391619</c:v>
                </c:pt>
                <c:pt idx="4070">
                  <c:v>0.50318754648740682</c:v>
                </c:pt>
                <c:pt idx="4071">
                  <c:v>0.5513205794332865</c:v>
                </c:pt>
                <c:pt idx="4072">
                  <c:v>0.59907697070457622</c:v>
                </c:pt>
                <c:pt idx="4073">
                  <c:v>0.64642090146559072</c:v>
                </c:pt>
                <c:pt idx="4074">
                  <c:v>0.69332339941650656</c:v>
                </c:pt>
                <c:pt idx="4075">
                  <c:v>0.73975178980757905</c:v>
                </c:pt>
                <c:pt idx="4076">
                  <c:v>0.7856735784965041</c:v>
                </c:pt>
                <c:pt idx="4077">
                  <c:v>0.83105724222328992</c:v>
                </c:pt>
                <c:pt idx="4078">
                  <c:v>0.8758714702675785</c:v>
                </c:pt>
                <c:pt idx="4079">
                  <c:v>0.92008597450785101</c:v>
                </c:pt>
                <c:pt idx="4080">
                  <c:v>0.96367046773073017</c:v>
                </c:pt>
                <c:pt idx="4081">
                  <c:v>1.0065946372287911</c:v>
                </c:pt>
                <c:pt idx="4082">
                  <c:v>1.0488290914801177</c:v>
                </c:pt>
                <c:pt idx="4083">
                  <c:v>1.0903453223248014</c:v>
                </c:pt>
                <c:pt idx="4084">
                  <c:v>1.1311148026819742</c:v>
                </c:pt>
                <c:pt idx="4085">
                  <c:v>1.1711091720479099</c:v>
                </c:pt>
                <c:pt idx="4086">
                  <c:v>1.2103012532651307</c:v>
                </c:pt>
                <c:pt idx="4087">
                  <c:v>1.2486642270028048</c:v>
                </c:pt>
                <c:pt idx="4088">
                  <c:v>1.2861724156300427</c:v>
                </c:pt>
                <c:pt idx="4089">
                  <c:v>1.3228003907976906</c:v>
                </c:pt>
                <c:pt idx="4090">
                  <c:v>1.3585197426700502</c:v>
                </c:pt>
                <c:pt idx="4091">
                  <c:v>1.393309288960358</c:v>
                </c:pt>
                <c:pt idx="4092">
                  <c:v>1.4271452895976871</c:v>
                </c:pt>
                <c:pt idx="4093">
                  <c:v>1.4600026741737187</c:v>
                </c:pt>
                <c:pt idx="4094">
                  <c:v>1.4918574338503432</c:v>
                </c:pt>
                <c:pt idx="4095">
                  <c:v>1.5226898062956888</c:v>
                </c:pt>
                <c:pt idx="4096">
                  <c:v>1.5524805589606132</c:v>
                </c:pt>
                <c:pt idx="4097">
                  <c:v>1.5812098471151033</c:v>
                </c:pt>
                <c:pt idx="4098">
                  <c:v>1.6088572826296856</c:v>
                </c:pt>
                <c:pt idx="4099">
                  <c:v>1.6354020377238576</c:v>
                </c:pt>
                <c:pt idx="4100">
                  <c:v>1.6608240819391393</c:v>
                </c:pt>
                <c:pt idx="4101">
                  <c:v>1.685107388452749</c:v>
                </c:pt>
                <c:pt idx="4102">
                  <c:v>1.7082362466645074</c:v>
                </c:pt>
                <c:pt idx="4103">
                  <c:v>1.7301941548607538</c:v>
                </c:pt>
                <c:pt idx="4104">
                  <c:v>1.7509650346905905</c:v>
                </c:pt>
                <c:pt idx="4105">
                  <c:v>1.7705364349400905</c:v>
                </c:pt>
                <c:pt idx="4106">
                  <c:v>1.7888958582200707</c:v>
                </c:pt>
                <c:pt idx="4107">
                  <c:v>1.8060296809317828</c:v>
                </c:pt>
                <c:pt idx="4108">
                  <c:v>1.8219255129865009</c:v>
                </c:pt>
                <c:pt idx="4109">
                  <c:v>1.8365762906246192</c:v>
                </c:pt>
                <c:pt idx="4110">
                  <c:v>1.8499677956808986</c:v>
                </c:pt>
                <c:pt idx="4111">
                  <c:v>1.8620893212059313</c:v>
                </c:pt>
                <c:pt idx="4112">
                  <c:v>1.8729364086974596</c:v>
                </c:pt>
                <c:pt idx="4113">
                  <c:v>1.8824983188407796</c:v>
                </c:pt>
                <c:pt idx="4114">
                  <c:v>1.8907695597879615</c:v>
                </c:pt>
                <c:pt idx="4115">
                  <c:v>1.8977460094167509</c:v>
                </c:pt>
                <c:pt idx="4116">
                  <c:v>1.9034246936099011</c:v>
                </c:pt>
                <c:pt idx="4117">
                  <c:v>1.9077982281191816</c:v>
                </c:pt>
                <c:pt idx="4118">
                  <c:v>1.910862967282615</c:v>
                </c:pt>
                <c:pt idx="4119">
                  <c:v>1.9126206165719575</c:v>
                </c:pt>
                <c:pt idx="4120">
                  <c:v>1.9130657742372337</c:v>
                </c:pt>
                <c:pt idx="4121">
                  <c:v>1.9121986605353241</c:v>
                </c:pt>
                <c:pt idx="4122">
                  <c:v>1.9100221924767964</c:v>
                </c:pt>
                <c:pt idx="4123">
                  <c:v>1.9065352381999323</c:v>
                </c:pt>
                <c:pt idx="4124">
                  <c:v>1.9017416709668773</c:v>
                </c:pt>
                <c:pt idx="4125">
                  <c:v>1.895645420840437</c:v>
                </c:pt>
                <c:pt idx="4126">
                  <c:v>1.8882514933974979</c:v>
                </c:pt>
                <c:pt idx="4127">
                  <c:v>1.8795636309469825</c:v>
                </c:pt>
                <c:pt idx="4128">
                  <c:v>1.8695876857820117</c:v>
                </c:pt>
                <c:pt idx="4129">
                  <c:v>1.85833130478039</c:v>
                </c:pt>
                <c:pt idx="4130">
                  <c:v>1.8458004593747597</c:v>
                </c:pt>
                <c:pt idx="4131">
                  <c:v>1.8320028637476553</c:v>
                </c:pt>
                <c:pt idx="4132">
                  <c:v>1.8169488194189956</c:v>
                </c:pt>
                <c:pt idx="4133">
                  <c:v>1.8006508622938211</c:v>
                </c:pt>
                <c:pt idx="4134">
                  <c:v>1.7831211811171914</c:v>
                </c:pt>
                <c:pt idx="4135">
                  <c:v>1.7643673496629122</c:v>
                </c:pt>
                <c:pt idx="4136">
                  <c:v>1.7444046784440121</c:v>
                </c:pt>
                <c:pt idx="4137">
                  <c:v>1.7232476796890259</c:v>
                </c:pt>
                <c:pt idx="4138">
                  <c:v>1.7009100826648398</c:v>
                </c:pt>
                <c:pt idx="4139">
                  <c:v>1.6774049195199743</c:v>
                </c:pt>
                <c:pt idx="4140">
                  <c:v>1.6527520435497849</c:v>
                </c:pt>
                <c:pt idx="4141">
                  <c:v>1.6269664804122224</c:v>
                </c:pt>
                <c:pt idx="4142">
                  <c:v>1.6000653874947848</c:v>
                </c:pt>
                <c:pt idx="4143">
                  <c:v>1.5720656320778237</c:v>
                </c:pt>
                <c:pt idx="4144">
                  <c:v>1.5429901836588322</c:v>
                </c:pt>
                <c:pt idx="4145">
                  <c:v>1.512856526209299</c:v>
                </c:pt>
                <c:pt idx="4146">
                  <c:v>1.4816848019346789</c:v>
                </c:pt>
                <c:pt idx="4147">
                  <c:v>1.4494974286832418</c:v>
                </c:pt>
                <c:pt idx="4148">
                  <c:v>1.4163186811310413</c:v>
                </c:pt>
                <c:pt idx="4149">
                  <c:v>1.3821668809789145</c:v>
                </c:pt>
                <c:pt idx="4150">
                  <c:v>1.3470669079898712</c:v>
                </c:pt>
                <c:pt idx="4151">
                  <c:v>1.3110449955115022</c:v>
                </c:pt>
                <c:pt idx="4152">
                  <c:v>1.2741263154222797</c:v>
                </c:pt>
                <c:pt idx="4153">
                  <c:v>1.2363349649401538</c:v>
                </c:pt>
                <c:pt idx="4154">
                  <c:v>1.1976951203620068</c:v>
                </c:pt>
                <c:pt idx="4155">
                  <c:v>1.1582341908639882</c:v>
                </c:pt>
                <c:pt idx="4156">
                  <c:v>1.1179791055594677</c:v>
                </c:pt>
                <c:pt idx="4157">
                  <c:v>1.0769563115558531</c:v>
                </c:pt>
                <c:pt idx="4158">
                  <c:v>1.0351949575550274</c:v>
                </c:pt>
                <c:pt idx="4159">
                  <c:v>0.99272433411938876</c:v>
                </c:pt>
                <c:pt idx="4160">
                  <c:v>0.9495747729932672</c:v>
                </c:pt>
                <c:pt idx="4161">
                  <c:v>0.90577314671498543</c:v>
                </c:pt>
                <c:pt idx="4162">
                  <c:v>0.86135180902874575</c:v>
                </c:pt>
                <c:pt idx="4163">
                  <c:v>0.81634129799922672</c:v>
                </c:pt>
                <c:pt idx="4164">
                  <c:v>0.77076841301971655</c:v>
                </c:pt>
                <c:pt idx="4165">
                  <c:v>0.72466837766030068</c:v>
                </c:pt>
                <c:pt idx="4166">
                  <c:v>0.67807183887246592</c:v>
                </c:pt>
                <c:pt idx="4167">
                  <c:v>0.63100755110248119</c:v>
                </c:pt>
                <c:pt idx="4168">
                  <c:v>0.58351002347484204</c:v>
                </c:pt>
                <c:pt idx="4169">
                  <c:v>0.53561335742352467</c:v>
                </c:pt>
                <c:pt idx="4170">
                  <c:v>0.48735111400651371</c:v>
                </c:pt>
                <c:pt idx="4171">
                  <c:v>0.43875309213034602</c:v>
                </c:pt>
                <c:pt idx="4172">
                  <c:v>0.38985641656311032</c:v>
                </c:pt>
                <c:pt idx="4173">
                  <c:v>0.34069265372968327</c:v>
                </c:pt>
                <c:pt idx="4174">
                  <c:v>0.29129173721299823</c:v>
                </c:pt>
                <c:pt idx="4175">
                  <c:v>0.24169171007136089</c:v>
                </c:pt>
                <c:pt idx="4176">
                  <c:v>0.19192580404059184</c:v>
                </c:pt>
                <c:pt idx="4177">
                  <c:v>0.14202724087074728</c:v>
                </c:pt>
                <c:pt idx="4178">
                  <c:v>9.2031265245976435E-2</c:v>
                </c:pt>
                <c:pt idx="4179">
                  <c:v>4.1973699798114446E-2</c:v>
                </c:pt>
                <c:pt idx="4180">
                  <c:v>-8.1124721878337389E-3</c:v>
                </c:pt>
                <c:pt idx="4181">
                  <c:v>-5.8193624500917814E-2</c:v>
                </c:pt>
                <c:pt idx="4182">
                  <c:v>-0.10823457289719562</c:v>
                </c:pt>
                <c:pt idx="4183">
                  <c:v>-0.15819996355459712</c:v>
                </c:pt>
                <c:pt idx="4184">
                  <c:v>-0.20805762889691748</c:v>
                </c:pt>
                <c:pt idx="4185">
                  <c:v>-0.25777504225256165</c:v>
                </c:pt>
                <c:pt idx="4186">
                  <c:v>-0.30731834092187998</c:v>
                </c:pt>
                <c:pt idx="4187">
                  <c:v>-0.3566525482175309</c:v>
                </c:pt>
                <c:pt idx="4188">
                  <c:v>-0.40574181468326481</c:v>
                </c:pt>
                <c:pt idx="4189">
                  <c:v>-0.45455077406706651</c:v>
                </c:pt>
                <c:pt idx="4190">
                  <c:v>-0.50304784869818708</c:v>
                </c:pt>
                <c:pt idx="4191">
                  <c:v>-0.55120164080828249</c:v>
                </c:pt>
                <c:pt idx="4192">
                  <c:v>-0.59897877597108462</c:v>
                </c:pt>
                <c:pt idx="4193">
                  <c:v>-0.64634342603948747</c:v>
                </c:pt>
                <c:pt idx="4194">
                  <c:v>-0.6932666094443749</c:v>
                </c:pt>
                <c:pt idx="4195">
                  <c:v>-0.73971564221269503</c:v>
                </c:pt>
                <c:pt idx="4196">
                  <c:v>-0.78565802102890692</c:v>
                </c:pt>
                <c:pt idx="4197">
                  <c:v>-0.8310622135138982</c:v>
                </c:pt>
                <c:pt idx="4198">
                  <c:v>-0.8758968998861294</c:v>
                </c:pt>
                <c:pt idx="4199">
                  <c:v>-0.92013178302479004</c:v>
                </c:pt>
                <c:pt idx="4200">
                  <c:v>-0.96373656678298081</c:v>
                </c:pt>
                <c:pt idx="4201">
                  <c:v>-1.0066809295892432</c:v>
                </c:pt>
                <c:pt idx="4202">
                  <c:v>-1.0489354711310188</c:v>
                </c:pt>
                <c:pt idx="4203">
                  <c:v>-1.0904716745347607</c:v>
                </c:pt>
                <c:pt idx="4204">
                  <c:v>-1.1312610040867028</c:v>
                </c:pt>
                <c:pt idx="4205">
                  <c:v>-1.1712750907345559</c:v>
                </c:pt>
                <c:pt idx="4206">
                  <c:v>-1.2104867488602247</c:v>
                </c:pt>
                <c:pt idx="4207">
                  <c:v>-1.248869150763708</c:v>
                </c:pt>
                <c:pt idx="4208">
                  <c:v>-1.286396610539897</c:v>
                </c:pt>
                <c:pt idx="4209">
                  <c:v>-1.3230436916637158</c:v>
                </c:pt>
                <c:pt idx="4210">
                  <c:v>-1.3587819762252882</c:v>
                </c:pt>
                <c:pt idx="4211">
                  <c:v>-1.3935902739686972</c:v>
                </c:pt>
                <c:pt idx="4212">
                  <c:v>-1.4274448369621078</c:v>
                </c:pt>
                <c:pt idx="4213">
                  <c:v>-1.4603205870477745</c:v>
                </c:pt>
                <c:pt idx="4214">
                  <c:v>-1.4921935077527153</c:v>
                </c:pt>
                <c:pt idx="4215">
                  <c:v>-1.5230438292278208</c:v>
                </c:pt>
                <c:pt idx="4216">
                  <c:v>-1.5528523115273944</c:v>
                </c:pt>
                <c:pt idx="4217">
                  <c:v>-1.5815991026484264</c:v>
                </c:pt>
                <c:pt idx="4218">
                  <c:v>-1.6092638073149104</c:v>
                </c:pt>
                <c:pt idx="4219">
                  <c:v>-1.6358255907290975</c:v>
                </c:pt>
                <c:pt idx="4220">
                  <c:v>-1.6612644155471989</c:v>
                </c:pt>
                <c:pt idx="4221">
                  <c:v>-1.6855642481958641</c:v>
                </c:pt>
                <c:pt idx="4222">
                  <c:v>-1.7087093714615791</c:v>
                </c:pt>
                <c:pt idx="4223">
                  <c:v>-1.730683277157137</c:v>
                </c:pt>
                <c:pt idx="4224">
                  <c:v>-1.7514698806003668</c:v>
                </c:pt>
                <c:pt idx="4225">
                  <c:v>-1.7710567243906976</c:v>
                </c:pt>
                <c:pt idx="4226">
                  <c:v>-1.7894313050992647</c:v>
                </c:pt>
                <c:pt idx="4227">
                  <c:v>-1.8065799932368096</c:v>
                </c:pt>
                <c:pt idx="4228">
                  <c:v>-1.8224903929754537</c:v>
                </c:pt>
                <c:pt idx="4229">
                  <c:v>-1.8371554349699006</c:v>
                </c:pt>
                <c:pt idx="4230">
                  <c:v>-1.8505608956246198</c:v>
                </c:pt>
                <c:pt idx="4231">
                  <c:v>-1.8626960627173523</c:v>
                </c:pt>
                <c:pt idx="4232">
                  <c:v>-1.8735564726322007</c:v>
                </c:pt>
                <c:pt idx="4233">
                  <c:v>-1.883131381101842</c:v>
                </c:pt>
                <c:pt idx="4234">
                  <c:v>-1.8914152914884663</c:v>
                </c:pt>
                <c:pt idx="4235">
                  <c:v>-1.898404077044259</c:v>
                </c:pt>
                <c:pt idx="4236">
                  <c:v>-1.9040947591923163</c:v>
                </c:pt>
                <c:pt idx="4237">
                  <c:v>-1.9084799493920876</c:v>
                </c:pt>
                <c:pt idx="4238">
                  <c:v>-1.9115559978579977</c:v>
                </c:pt>
                <c:pt idx="4239">
                  <c:v>-1.9133246061082452</c:v>
                </c:pt>
                <c:pt idx="4240">
                  <c:v>-1.9137803686105341</c:v>
                </c:pt>
                <c:pt idx="4241">
                  <c:v>-1.912923502011824</c:v>
                </c:pt>
                <c:pt idx="4242">
                  <c:v>-1.910756919886182</c:v>
                </c:pt>
                <c:pt idx="4243">
                  <c:v>-1.9072794871098278</c:v>
                </c:pt>
                <c:pt idx="4244">
                  <c:v>-1.9024950738581332</c:v>
                </c:pt>
                <c:pt idx="4245">
                  <c:v>-1.8964076072832787</c:v>
                </c:pt>
                <c:pt idx="4246">
                  <c:v>-1.8890220902283534</c:v>
                </c:pt>
                <c:pt idx="4247">
                  <c:v>-1.8803422624459858</c:v>
                </c:pt>
                <c:pt idx="4248">
                  <c:v>-1.8703739738510576</c:v>
                </c:pt>
                <c:pt idx="4249">
                  <c:v>-1.8591248691216846</c:v>
                </c:pt>
                <c:pt idx="4250">
                  <c:v>-1.8466009176697711</c:v>
                </c:pt>
                <c:pt idx="4251">
                  <c:v>-1.8328098318363446</c:v>
                </c:pt>
                <c:pt idx="4252">
                  <c:v>-1.8177619114793302</c:v>
                </c:pt>
                <c:pt idx="4253">
                  <c:v>-1.8014696910214216</c:v>
                </c:pt>
                <c:pt idx="4254">
                  <c:v>-1.7839453579050499</c:v>
                </c:pt>
                <c:pt idx="4255">
                  <c:v>-1.7651964847811161</c:v>
                </c:pt>
                <c:pt idx="4256">
                  <c:v>-1.7452383812193493</c:v>
                </c:pt>
                <c:pt idx="4257">
                  <c:v>-1.7240855586844457</c:v>
                </c:pt>
                <c:pt idx="4258">
                  <c:v>-1.7017517458586582</c:v>
                </c:pt>
                <c:pt idx="4259">
                  <c:v>-1.6782499744847259</c:v>
                </c:pt>
                <c:pt idx="4260">
                  <c:v>-1.6536000976306804</c:v>
                </c:pt>
                <c:pt idx="4261">
                  <c:v>-1.6278171409051614</c:v>
                </c:pt>
                <c:pt idx="4262">
                  <c:v>-1.6009182618236761</c:v>
                </c:pt>
                <c:pt idx="4263">
                  <c:v>-1.5729203279714055</c:v>
                </c:pt>
                <c:pt idx="4264">
                  <c:v>-1.5438463093266634</c:v>
                </c:pt>
                <c:pt idx="4265">
                  <c:v>-1.5137136905169979</c:v>
                </c:pt>
                <c:pt idx="4266">
                  <c:v>-1.4825426145782534</c:v>
                </c:pt>
                <c:pt idx="4267">
                  <c:v>-1.4503555003625224</c:v>
                </c:pt>
                <c:pt idx="4268">
                  <c:v>-1.4171766237219947</c:v>
                </c:pt>
                <c:pt idx="4269">
                  <c:v>-1.3830243077049327</c:v>
                </c:pt>
                <c:pt idx="4270">
                  <c:v>-1.3479234335918566</c:v>
                </c:pt>
                <c:pt idx="4271">
                  <c:v>-1.3119002364166901</c:v>
                </c:pt>
                <c:pt idx="4272">
                  <c:v>-1.2749798899117624</c:v>
                </c:pt>
                <c:pt idx="4273">
                  <c:v>-1.2371864933149797</c:v>
                </c:pt>
                <c:pt idx="4274">
                  <c:v>-1.1985442251078664</c:v>
                </c:pt>
                <c:pt idx="4275">
                  <c:v>-1.1590804968143136</c:v>
                </c:pt>
                <c:pt idx="4276">
                  <c:v>-1.1188222400569663</c:v>
                </c:pt>
                <c:pt idx="4277">
                  <c:v>-1.0777959046123586</c:v>
                </c:pt>
                <c:pt idx="4278">
                  <c:v>-1.0360306420095895</c:v>
                </c:pt>
                <c:pt idx="4279">
                  <c:v>-0.99355574579464456</c:v>
                </c:pt>
                <c:pt idx="4280">
                  <c:v>-0.95040155084983902</c:v>
                </c:pt>
                <c:pt idx="4281">
                  <c:v>-0.90659493300403593</c:v>
                </c:pt>
                <c:pt idx="4282">
                  <c:v>-0.86216824944247905</c:v>
                </c:pt>
                <c:pt idx="4283">
                  <c:v>-0.81715204181938705</c:v>
                </c:pt>
                <c:pt idx="4284">
                  <c:v>-0.77157311326393996</c:v>
                </c:pt>
                <c:pt idx="4285">
                  <c:v>-0.72546669122631768</c:v>
                </c:pt>
                <c:pt idx="4286">
                  <c:v>-0.6788634266800363</c:v>
                </c:pt>
                <c:pt idx="4287">
                  <c:v>-0.63179207823311501</c:v>
                </c:pt>
                <c:pt idx="4288">
                  <c:v>-0.5842871593090625</c:v>
                </c:pt>
                <c:pt idx="4289">
                  <c:v>-0.5363827757758719</c:v>
                </c:pt>
                <c:pt idx="4290">
                  <c:v>-0.48811249325798806</c:v>
                </c:pt>
                <c:pt idx="4291">
                  <c:v>-0.43950611535841105</c:v>
                </c:pt>
                <c:pt idx="4292">
                  <c:v>-0.39060077166910634</c:v>
                </c:pt>
                <c:pt idx="4293">
                  <c:v>-0.34142803356369428</c:v>
                </c:pt>
                <c:pt idx="4294">
                  <c:v>-0.29201783969601031</c:v>
                </c:pt>
                <c:pt idx="4295">
                  <c:v>-0.24240823831476835</c:v>
                </c:pt>
                <c:pt idx="4296">
                  <c:v>-0.19263246646291493</c:v>
                </c:pt>
                <c:pt idx="4297">
                  <c:v>-0.14272375131168158</c:v>
                </c:pt>
                <c:pt idx="4298">
                  <c:v>-9.2717343077421702E-2</c:v>
                </c:pt>
                <c:pt idx="4299">
                  <c:v>-4.264907003255182E-2</c:v>
                </c:pt>
                <c:pt idx="4300">
                  <c:v>7.4480787920293643E-3</c:v>
                </c:pt>
                <c:pt idx="4301">
                  <c:v>5.7540471337032072E-2</c:v>
                </c:pt>
                <c:pt idx="4302">
                  <c:v>0.10759291741072423</c:v>
                </c:pt>
                <c:pt idx="4303">
                  <c:v>0.15757005714677264</c:v>
                </c:pt>
                <c:pt idx="4304">
                  <c:v>0.2074397168314395</c:v>
                </c:pt>
                <c:pt idx="4305">
                  <c:v>0.25716936356513947</c:v>
                </c:pt>
                <c:pt idx="4306">
                  <c:v>0.30672512833315507</c:v>
                </c:pt>
                <c:pt idx="4307">
                  <c:v>0.35607202804895705</c:v>
                </c:pt>
                <c:pt idx="4308">
                  <c:v>0.40517420677627358</c:v>
                </c:pt>
                <c:pt idx="4309">
                  <c:v>0.45399629170527533</c:v>
                </c:pt>
                <c:pt idx="4310">
                  <c:v>0.50250669853304142</c:v>
                </c:pt>
                <c:pt idx="4311">
                  <c:v>0.55067402278774014</c:v>
                </c:pt>
                <c:pt idx="4312">
                  <c:v>0.59846488327168657</c:v>
                </c:pt>
                <c:pt idx="4313">
                  <c:v>0.64584344500164459</c:v>
                </c:pt>
                <c:pt idx="4314">
                  <c:v>0.69278071951092612</c:v>
                </c:pt>
                <c:pt idx="4315">
                  <c:v>0.73924401587094335</c:v>
                </c:pt>
                <c:pt idx="4316">
                  <c:v>0.78520082375577072</c:v>
                </c:pt>
                <c:pt idx="4317">
                  <c:v>0.83061960372456967</c:v>
                </c:pt>
                <c:pt idx="4318">
                  <c:v>0.87546902888602562</c:v>
                </c:pt>
                <c:pt idx="4319">
                  <c:v>0.91971879496488196</c:v>
                </c:pt>
                <c:pt idx="4320">
                  <c:v>0.96333859861845927</c:v>
                </c:pt>
                <c:pt idx="4321">
                  <c:v>1.0062981110416815</c:v>
                </c:pt>
                <c:pt idx="4322">
                  <c:v>1.0485679246537942</c:v>
                </c:pt>
                <c:pt idx="4323">
                  <c:v>1.0901195152819536</c:v>
                </c:pt>
                <c:pt idx="4324">
                  <c:v>1.1309243398853697</c:v>
                </c:pt>
                <c:pt idx="4325">
                  <c:v>1.1709540220604171</c:v>
                </c:pt>
                <c:pt idx="4326">
                  <c:v>1.2101813688166907</c:v>
                </c:pt>
                <c:pt idx="4327">
                  <c:v>1.2485795450643857</c:v>
                </c:pt>
                <c:pt idx="4328">
                  <c:v>1.2861228574944488</c:v>
                </c:pt>
                <c:pt idx="4329">
                  <c:v>1.3227858621670863</c:v>
                </c:pt>
                <c:pt idx="4330">
                  <c:v>1.3585401337503689</c:v>
                </c:pt>
                <c:pt idx="4331">
                  <c:v>1.3933644745622973</c:v>
                </c:pt>
                <c:pt idx="4332">
                  <c:v>1.4272351292443626</c:v>
                </c:pt>
                <c:pt idx="4333">
                  <c:v>1.4601270122148302</c:v>
                </c:pt>
                <c:pt idx="4334">
                  <c:v>1.4920160995828085</c:v>
                </c:pt>
                <c:pt idx="4335">
                  <c:v>1.5228826140907128</c:v>
                </c:pt>
                <c:pt idx="4336">
                  <c:v>1.5527073083970082</c:v>
                </c:pt>
                <c:pt idx="4337">
                  <c:v>1.581470323118888</c:v>
                </c:pt>
                <c:pt idx="4338">
                  <c:v>1.6091512556198528</c:v>
                </c:pt>
                <c:pt idx="4339">
                  <c:v>1.6357292637641354</c:v>
                </c:pt>
                <c:pt idx="4340">
                  <c:v>1.6611843028957718</c:v>
                </c:pt>
                <c:pt idx="4341">
                  <c:v>1.685500332158157</c:v>
                </c:pt>
                <c:pt idx="4342">
                  <c:v>1.7086616270867552</c:v>
                </c:pt>
                <c:pt idx="4343">
                  <c:v>1.7306516722786591</c:v>
                </c:pt>
                <c:pt idx="4344">
                  <c:v>1.7514543758744818</c:v>
                </c:pt>
                <c:pt idx="4345">
                  <c:v>1.7710572733380461</c:v>
                </c:pt>
                <c:pt idx="4346">
                  <c:v>1.7894478541495358</c:v>
                </c:pt>
                <c:pt idx="4347">
                  <c:v>1.8066124817764908</c:v>
                </c:pt>
                <c:pt idx="4348">
                  <c:v>1.822538753398576</c:v>
                </c:pt>
                <c:pt idx="4349">
                  <c:v>1.8372195927317736</c:v>
                </c:pt>
                <c:pt idx="4350">
                  <c:v>1.8506407692985187</c:v>
                </c:pt>
                <c:pt idx="4351">
                  <c:v>1.8627915640541477</c:v>
                </c:pt>
                <c:pt idx="4352">
                  <c:v>1.8736675066228099</c:v>
                </c:pt>
                <c:pt idx="4353">
                  <c:v>1.8832578460425946</c:v>
                </c:pt>
                <c:pt idx="4354">
                  <c:v>1.8915570790492178</c:v>
                </c:pt>
                <c:pt idx="4355">
                  <c:v>1.8985610723393171</c:v>
                </c:pt>
                <c:pt idx="4356">
                  <c:v>1.9042668408540393</c:v>
                </c:pt>
                <c:pt idx="4357">
                  <c:v>1.9086669896472075</c:v>
                </c:pt>
                <c:pt idx="4358">
                  <c:v>1.9117578626065654</c:v>
                </c:pt>
                <c:pt idx="4359">
                  <c:v>1.9135411550051447</c:v>
                </c:pt>
                <c:pt idx="4360">
                  <c:v>1.9140114551495835</c:v>
                </c:pt>
                <c:pt idx="4361">
                  <c:v>1.9131689736123607</c:v>
                </c:pt>
                <c:pt idx="4362">
                  <c:v>1.9110166179820962</c:v>
                </c:pt>
                <c:pt idx="4363">
                  <c:v>1.9075532472410099</c:v>
                </c:pt>
                <c:pt idx="4364">
                  <c:v>1.90278272576428</c:v>
                </c:pt>
                <c:pt idx="4365">
                  <c:v>1.896708974999981</c:v>
                </c:pt>
                <c:pt idx="4366">
                  <c:v>1.8893369921854832</c:v>
                </c:pt>
                <c:pt idx="4367">
                  <c:v>1.8806705115682412</c:v>
                </c:pt>
                <c:pt idx="4368">
                  <c:v>1.8707153776606971</c:v>
                </c:pt>
                <c:pt idx="4369">
                  <c:v>1.8594792298433263</c:v>
                </c:pt>
                <c:pt idx="4370">
                  <c:v>1.8469680323372426</c:v>
                </c:pt>
                <c:pt idx="4371">
                  <c:v>1.8331894924015508</c:v>
                </c:pt>
                <c:pt idx="4372">
                  <c:v>1.8181539049230158</c:v>
                </c:pt>
                <c:pt idx="4373">
                  <c:v>1.8018737994658238</c:v>
                </c:pt>
                <c:pt idx="4374">
                  <c:v>1.7843613587283556</c:v>
                </c:pt>
                <c:pt idx="4375">
                  <c:v>1.7656241507337127</c:v>
                </c:pt>
                <c:pt idx="4376">
                  <c:v>1.7456774805417392</c:v>
                </c:pt>
                <c:pt idx="4377">
                  <c:v>1.7245358552268399</c:v>
                </c:pt>
                <c:pt idx="4378">
                  <c:v>1.7022129992021331</c:v>
                </c:pt>
                <c:pt idx="4379">
                  <c:v>1.6787219400639068</c:v>
                </c:pt>
                <c:pt idx="4380">
                  <c:v>1.6540825268578871</c:v>
                </c:pt>
                <c:pt idx="4381">
                  <c:v>1.6283097812959642</c:v>
                </c:pt>
                <c:pt idx="4382">
                  <c:v>1.6014208571237813</c:v>
                </c:pt>
                <c:pt idx="4383">
                  <c:v>1.5734326182848457</c:v>
                </c:pt>
                <c:pt idx="4384">
                  <c:v>1.5443680312451888</c:v>
                </c:pt>
                <c:pt idx="4385">
                  <c:v>1.514244577250595</c:v>
                </c:pt>
                <c:pt idx="4386">
                  <c:v>1.4830823960868407</c:v>
                </c:pt>
                <c:pt idx="4387">
                  <c:v>1.45090390348854</c:v>
                </c:pt>
                <c:pt idx="4388">
                  <c:v>1.4177333723241197</c:v>
                </c:pt>
                <c:pt idx="4389">
                  <c:v>1.3835891227925619</c:v>
                </c:pt>
                <c:pt idx="4390">
                  <c:v>1.3484960334605209</c:v>
                </c:pt>
                <c:pt idx="4391">
                  <c:v>1.3124803367841633</c:v>
                </c:pt>
                <c:pt idx="4392">
                  <c:v>1.2755672040549912</c:v>
                </c:pt>
                <c:pt idx="4393">
                  <c:v>1.2377807322075365</c:v>
                </c:pt>
                <c:pt idx="4394">
                  <c:v>1.1991450975580622</c:v>
                </c:pt>
                <c:pt idx="4395">
                  <c:v>1.1596877096038043</c:v>
                </c:pt>
                <c:pt idx="4396">
                  <c:v>1.1194354980798398</c:v>
                </c:pt>
                <c:pt idx="4397">
                  <c:v>1.078414911014552</c:v>
                </c:pt>
                <c:pt idx="4398">
                  <c:v>1.0366550983287177</c:v>
                </c:pt>
                <c:pt idx="4399">
                  <c:v>0.9941853521000158</c:v>
                </c:pt>
                <c:pt idx="4400">
                  <c:v>0.95103600588271608</c:v>
                </c:pt>
                <c:pt idx="4401">
                  <c:v>0.90723393431796706</c:v>
                </c:pt>
                <c:pt idx="4402">
                  <c:v>0.86281149354379616</c:v>
                </c:pt>
                <c:pt idx="4403">
                  <c:v>0.81779922430762508</c:v>
                </c:pt>
                <c:pt idx="4404">
                  <c:v>0.77222392897224645</c:v>
                </c:pt>
                <c:pt idx="4405">
                  <c:v>0.72612083436170338</c:v>
                </c:pt>
                <c:pt idx="4406">
                  <c:v>0.67952059096350781</c:v>
                </c:pt>
                <c:pt idx="4407">
                  <c:v>0.63245195703941959</c:v>
                </c:pt>
                <c:pt idx="4408">
                  <c:v>0.58494944580639274</c:v>
                </c:pt>
                <c:pt idx="4409">
                  <c:v>0.53704716306485301</c:v>
                </c:pt>
                <c:pt idx="4410">
                  <c:v>0.48877867451052498</c:v>
                </c:pt>
                <c:pt idx="4411">
                  <c:v>0.44017378395589646</c:v>
                </c:pt>
                <c:pt idx="4412">
                  <c:v>0.39126962134011228</c:v>
                </c:pt>
                <c:pt idx="4413">
                  <c:v>0.34209775852101804</c:v>
                </c:pt>
                <c:pt idx="4414">
                  <c:v>0.29268813477308697</c:v>
                </c:pt>
                <c:pt idx="4415">
                  <c:v>0.24307879910136293</c:v>
                </c:pt>
                <c:pt idx="4416">
                  <c:v>0.19330298943997878</c:v>
                </c:pt>
                <c:pt idx="4417">
                  <c:v>0.14339393398536243</c:v>
                </c:pt>
                <c:pt idx="4418">
                  <c:v>9.3386884112191343E-2</c:v>
                </c:pt>
                <c:pt idx="4419">
                  <c:v>4.3317669383357099E-2</c:v>
                </c:pt>
                <c:pt idx="4420">
                  <c:v>-6.7807197486237569E-3</c:v>
                </c:pt>
                <c:pt idx="4421">
                  <c:v>-5.6874649672824309E-2</c:v>
                </c:pt>
                <c:pt idx="4422">
                  <c:v>-0.10692892851690743</c:v>
                </c:pt>
                <c:pt idx="4423">
                  <c:v>-0.15690819460629138</c:v>
                </c:pt>
                <c:pt idx="4424">
                  <c:v>-0.2067802722923528</c:v>
                </c:pt>
                <c:pt idx="4425">
                  <c:v>-0.25651262661555607</c:v>
                </c:pt>
                <c:pt idx="4426">
                  <c:v>-0.30607138637731807</c:v>
                </c:pt>
                <c:pt idx="4427">
                  <c:v>-0.35542156618479748</c:v>
                </c:pt>
                <c:pt idx="4428">
                  <c:v>-0.40452730767436418</c:v>
                </c:pt>
                <c:pt idx="4429">
                  <c:v>-0.45335323548940515</c:v>
                </c:pt>
                <c:pt idx="4430">
                  <c:v>-0.50186776266216326</c:v>
                </c:pt>
                <c:pt idx="4431">
                  <c:v>-0.55003948193964414</c:v>
                </c:pt>
                <c:pt idx="4432">
                  <c:v>-0.59783500922825672</c:v>
                </c:pt>
                <c:pt idx="4433">
                  <c:v>-0.64521850653583024</c:v>
                </c:pt>
                <c:pt idx="4434">
                  <c:v>-0.69216098227542155</c:v>
                </c:pt>
                <c:pt idx="4435">
                  <c:v>-0.73862974228866096</c:v>
                </c:pt>
                <c:pt idx="4436">
                  <c:v>-0.78459227291215428</c:v>
                </c:pt>
                <c:pt idx="4437">
                  <c:v>-0.83001703126166759</c:v>
                </c:pt>
                <c:pt idx="4438">
                  <c:v>-0.87487268689868269</c:v>
                </c:pt>
                <c:pt idx="4439">
                  <c:v>-0.91912893189861289</c:v>
                </c:pt>
                <c:pt idx="4440">
                  <c:v>-0.96275545916956262</c:v>
                </c:pt>
                <c:pt idx="4441">
                  <c:v>-1.0057219360591558</c:v>
                </c:pt>
                <c:pt idx="4442">
                  <c:v>-1.0479989510434986</c:v>
                </c:pt>
                <c:pt idx="4443">
                  <c:v>-1.0895579759127285</c:v>
                </c:pt>
                <c:pt idx="4444">
                  <c:v>-1.1303704634973637</c:v>
                </c:pt>
                <c:pt idx="4445">
                  <c:v>-1.1704080331755586</c:v>
                </c:pt>
                <c:pt idx="4446">
                  <c:v>-1.2096434876514164</c:v>
                </c:pt>
                <c:pt idx="4447">
                  <c:v>-1.2480499874444853</c:v>
                </c:pt>
                <c:pt idx="4448">
                  <c:v>-1.2856018347722693</c:v>
                </c:pt>
                <c:pt idx="4449">
                  <c:v>-1.3222735811410269</c:v>
                </c:pt>
                <c:pt idx="4450">
                  <c:v>-1.3580367965866549</c:v>
                </c:pt>
                <c:pt idx="4451">
                  <c:v>-1.3928702787190965</c:v>
                </c:pt>
                <c:pt idx="4452">
                  <c:v>-1.4267502673983661</c:v>
                </c:pt>
                <c:pt idx="4453">
                  <c:v>-1.4596516721901205</c:v>
                </c:pt>
                <c:pt idx="4454">
                  <c:v>-1.491550464282253</c:v>
                </c:pt>
                <c:pt idx="4455">
                  <c:v>-1.5224268614297276</c:v>
                </c:pt>
                <c:pt idx="4456">
                  <c:v>-1.5522616112398619</c:v>
                </c:pt>
                <c:pt idx="4457">
                  <c:v>-1.5810348492174247</c:v>
                </c:pt>
                <c:pt idx="4458">
                  <c:v>-1.6087261675547806</c:v>
                </c:pt>
                <c:pt idx="4459">
                  <c:v>-1.6353147188888397</c:v>
                </c:pt>
                <c:pt idx="4460">
                  <c:v>-1.660780453282632</c:v>
                </c:pt>
                <c:pt idx="4461">
                  <c:v>-1.685107324547491</c:v>
                </c:pt>
                <c:pt idx="4462">
                  <c:v>-1.708279602838265</c:v>
                </c:pt>
                <c:pt idx="4463">
                  <c:v>-1.7302807673255312</c:v>
                </c:pt>
                <c:pt idx="4464">
                  <c:v>-1.7510947206800676</c:v>
                </c:pt>
                <c:pt idx="4465">
                  <c:v>-1.7707089928551136</c:v>
                </c:pt>
                <c:pt idx="4466">
                  <c:v>-1.7891110677822175</c:v>
                </c:pt>
                <c:pt idx="4467">
                  <c:v>-1.806287303344811</c:v>
                </c:pt>
                <c:pt idx="4468">
                  <c:v>-1.8222252911056225</c:v>
                </c:pt>
                <c:pt idx="4469">
                  <c:v>-1.8369179491335195</c:v>
                </c:pt>
                <c:pt idx="4470">
                  <c:v>-1.85035104127631</c:v>
                </c:pt>
                <c:pt idx="4471">
                  <c:v>-1.8625138427898049</c:v>
                </c:pt>
                <c:pt idx="4472">
                  <c:v>-1.8734018775764287</c:v>
                </c:pt>
                <c:pt idx="4473">
                  <c:v>-1.8830043889329671</c:v>
                </c:pt>
                <c:pt idx="4474">
                  <c:v>-1.8913158678369408</c:v>
                </c:pt>
                <c:pt idx="4475">
                  <c:v>-1.8983321752125064</c:v>
                </c:pt>
                <c:pt idx="4476">
                  <c:v>-1.9040503202167665</c:v>
                </c:pt>
                <c:pt idx="4477">
                  <c:v>-1.9084629021105166</c:v>
                </c:pt>
                <c:pt idx="4478">
                  <c:v>-1.9115662589821742</c:v>
                </c:pt>
                <c:pt idx="4479">
                  <c:v>-1.9133620803017919</c:v>
                </c:pt>
                <c:pt idx="4480">
                  <c:v>-1.9138449485719702</c:v>
                </c:pt>
                <c:pt idx="4481">
                  <c:v>-1.9130150685627376</c:v>
                </c:pt>
                <c:pt idx="4482">
                  <c:v>-1.910875342064474</c:v>
                </c:pt>
                <c:pt idx="4483">
                  <c:v>-1.9074246222679367</c:v>
                </c:pt>
                <c:pt idx="4484">
                  <c:v>-1.902666767766259</c:v>
                </c:pt>
                <c:pt idx="4485">
                  <c:v>-1.8966056942374314</c:v>
                </c:pt>
                <c:pt idx="4486">
                  <c:v>-1.889246393163257</c:v>
                </c:pt>
                <c:pt idx="4487">
                  <c:v>-1.8805925930527418</c:v>
                </c:pt>
                <c:pt idx="4488">
                  <c:v>-1.8706501326994676</c:v>
                </c:pt>
                <c:pt idx="4489">
                  <c:v>-1.8594266457871993</c:v>
                </c:pt>
                <c:pt idx="4490">
                  <c:v>-1.8469280908649615</c:v>
                </c:pt>
                <c:pt idx="4491">
                  <c:v>-1.8331621695468729</c:v>
                </c:pt>
                <c:pt idx="4492">
                  <c:v>-1.8181391711042987</c:v>
                </c:pt>
                <c:pt idx="4493">
                  <c:v>-1.8018716195180082</c:v>
                </c:pt>
                <c:pt idx="4494">
                  <c:v>-1.7843716919373984</c:v>
                </c:pt>
                <c:pt idx="4495">
                  <c:v>-1.7656469508733714</c:v>
                </c:pt>
                <c:pt idx="4496">
                  <c:v>-1.7457126959127678</c:v>
                </c:pt>
                <c:pt idx="4497">
                  <c:v>-1.724583428698484</c:v>
                </c:pt>
                <c:pt idx="4498">
                  <c:v>-1.7022728682559458</c:v>
                </c:pt>
                <c:pt idx="4499">
                  <c:v>-1.6787940368399077</c:v>
                </c:pt>
                <c:pt idx="4500">
                  <c:v>-1.6541667782028568</c:v>
                </c:pt>
                <c:pt idx="4501">
                  <c:v>-1.6284061088140893</c:v>
                </c:pt>
                <c:pt idx="4502">
                  <c:v>-1.6015291772294815</c:v>
                </c:pt>
                <c:pt idx="4503">
                  <c:v>-1.5735528422576506</c:v>
                </c:pt>
                <c:pt idx="4504">
                  <c:v>-1.5445000652868888</c:v>
                </c:pt>
                <c:pt idx="4505">
                  <c:v>-1.5143883225444408</c:v>
                </c:pt>
                <c:pt idx="4506">
                  <c:v>-1.4832377488587871</c:v>
                </c:pt>
                <c:pt idx="4507">
                  <c:v>-1.4510707550705757</c:v>
                </c:pt>
                <c:pt idx="4508">
                  <c:v>-1.4179116092195254</c:v>
                </c:pt>
                <c:pt idx="4509">
                  <c:v>-1.3837786267432148</c:v>
                </c:pt>
                <c:pt idx="4510">
                  <c:v>-1.3486966815160581</c:v>
                </c:pt>
                <c:pt idx="4511">
                  <c:v>-1.3126920013730921</c:v>
                </c:pt>
                <c:pt idx="4512">
                  <c:v>-1.2757897530575217</c:v>
                </c:pt>
                <c:pt idx="4513">
                  <c:v>-1.2380140290304253</c:v>
                </c:pt>
                <c:pt idx="4514">
                  <c:v>-1.1993890012110699</c:v>
                </c:pt>
                <c:pt idx="4515">
                  <c:v>-1.1599420747779208</c:v>
                </c:pt>
                <c:pt idx="4516">
                  <c:v>-1.1197001752272215</c:v>
                </c:pt>
                <c:pt idx="4517">
                  <c:v>-1.0786897464301246</c:v>
                </c:pt>
                <c:pt idx="4518">
                  <c:v>-1.0369399342332934</c:v>
                </c:pt>
                <c:pt idx="4519">
                  <c:v>-0.99448002672507652</c:v>
                </c:pt>
                <c:pt idx="4520">
                  <c:v>-0.95134035355667723</c:v>
                </c:pt>
                <c:pt idx="4521">
                  <c:v>-0.90754778555388815</c:v>
                </c:pt>
                <c:pt idx="4522">
                  <c:v>-0.86313467512855968</c:v>
                </c:pt>
                <c:pt idx="4523">
                  <c:v>-0.8181315593924734</c:v>
                </c:pt>
                <c:pt idx="4524">
                  <c:v>-0.77256523716469661</c:v>
                </c:pt>
                <c:pt idx="4525">
                  <c:v>-0.7264709318187117</c:v>
                </c:pt>
                <c:pt idx="4526">
                  <c:v>-0.67987929048592433</c:v>
                </c:pt>
                <c:pt idx="4527">
                  <c:v>-0.63281906816761235</c:v>
                </c:pt>
                <c:pt idx="4528">
                  <c:v>-0.58532477491698709</c:v>
                </c:pt>
                <c:pt idx="4529">
                  <c:v>-0.53743051346871284</c:v>
                </c:pt>
                <c:pt idx="4530">
                  <c:v>-0.48916984655165352</c:v>
                </c:pt>
                <c:pt idx="4531">
                  <c:v>-0.44057257511141845</c:v>
                </c:pt>
                <c:pt idx="4532">
                  <c:v>-0.39167582632115056</c:v>
                </c:pt>
                <c:pt idx="4533">
                  <c:v>-0.34251116937460863</c:v>
                </c:pt>
                <c:pt idx="4534">
                  <c:v>-0.29310854098482458</c:v>
                </c:pt>
                <c:pt idx="4535">
                  <c:v>-0.24350598769895831</c:v>
                </c:pt>
                <c:pt idx="4536">
                  <c:v>-0.19373674509747449</c:v>
                </c:pt>
                <c:pt idx="4537">
                  <c:v>-0.14383403912818452</c:v>
                </c:pt>
                <c:pt idx="4538">
                  <c:v>-9.3833119022849909E-2</c:v>
                </c:pt>
                <c:pt idx="4539">
                  <c:v>-4.3769812307622377E-2</c:v>
                </c:pt>
                <c:pt idx="4540">
                  <c:v>6.3228924947982381E-3</c:v>
                </c:pt>
                <c:pt idx="4541">
                  <c:v>5.6411363595945375E-2</c:v>
                </c:pt>
                <c:pt idx="4542">
                  <c:v>0.10646041083812546</c:v>
                </c:pt>
                <c:pt idx="4543">
                  <c:v>0.15643467415316598</c:v>
                </c:pt>
                <c:pt idx="4544">
                  <c:v>0.20630197939024417</c:v>
                </c:pt>
                <c:pt idx="4545">
                  <c:v>0.25602979297868567</c:v>
                </c:pt>
                <c:pt idx="4546">
                  <c:v>0.30558424499955394</c:v>
                </c:pt>
                <c:pt idx="4547">
                  <c:v>0.35493035123031297</c:v>
                </c:pt>
                <c:pt idx="4548">
                  <c:v>0.40403225436801898</c:v>
                </c:pt>
                <c:pt idx="4549">
                  <c:v>0.45285458000705925</c:v>
                </c:pt>
                <c:pt idx="4550">
                  <c:v>0.50136574202097195</c:v>
                </c:pt>
                <c:pt idx="4551">
                  <c:v>0.5495343338882418</c:v>
                </c:pt>
                <c:pt idx="4552">
                  <c:v>0.5973269721370682</c:v>
                </c:pt>
                <c:pt idx="4553">
                  <c:v>0.64470781928737964</c:v>
                </c:pt>
                <c:pt idx="4554">
                  <c:v>0.6916478841548821</c:v>
                </c:pt>
                <c:pt idx="4555">
                  <c:v>0.73811447287443521</c:v>
                </c:pt>
                <c:pt idx="4556">
                  <c:v>0.78407507196689163</c:v>
                </c:pt>
                <c:pt idx="4557">
                  <c:v>0.82949813862334432</c:v>
                </c:pt>
                <c:pt idx="4558">
                  <c:v>0.87435234237211457</c:v>
                </c:pt>
                <c:pt idx="4559">
                  <c:v>0.91860737514741353</c:v>
                </c:pt>
                <c:pt idx="4560">
                  <c:v>0.96223292960836571</c:v>
                </c:pt>
                <c:pt idx="4561">
                  <c:v>1.0051986727464286</c:v>
                </c:pt>
                <c:pt idx="4562">
                  <c:v>1.0474751925748333</c:v>
                </c:pt>
                <c:pt idx="4563">
                  <c:v>1.089033960314693</c:v>
                </c:pt>
                <c:pt idx="4564">
                  <c:v>1.1298464281219456</c:v>
                </c:pt>
                <c:pt idx="4565">
                  <c:v>1.1698842145953263</c:v>
                </c:pt>
                <c:pt idx="4566">
                  <c:v>1.2091201215553</c:v>
                </c:pt>
                <c:pt idx="4567">
                  <c:v>1.2475273085343608</c:v>
                </c:pt>
                <c:pt idx="4568">
                  <c:v>1.285080076660303</c:v>
                </c:pt>
                <c:pt idx="4569">
                  <c:v>1.3217529762478764</c:v>
                </c:pt>
                <c:pt idx="4570">
                  <c:v>1.3575175760404967</c:v>
                </c:pt>
                <c:pt idx="4571">
                  <c:v>1.392352672255661</c:v>
                </c:pt>
                <c:pt idx="4572">
                  <c:v>1.4262345032618067</c:v>
                </c:pt>
                <c:pt idx="4573">
                  <c:v>1.4591379770350357</c:v>
                </c:pt>
                <c:pt idx="4574">
                  <c:v>1.4910390630766261</c:v>
                </c:pt>
                <c:pt idx="4575">
                  <c:v>1.5219179773589819</c:v>
                </c:pt>
                <c:pt idx="4576">
                  <c:v>1.5517554656120962</c:v>
                </c:pt>
                <c:pt idx="4577">
                  <c:v>1.580531661369754</c:v>
                </c:pt>
                <c:pt idx="4578">
                  <c:v>1.6082261547608745</c:v>
                </c:pt>
                <c:pt idx="4579">
                  <c:v>1.6348180962677228</c:v>
                </c:pt>
                <c:pt idx="4580">
                  <c:v>1.660287433708777</c:v>
                </c:pt>
                <c:pt idx="4581">
                  <c:v>1.6846181185621858</c:v>
                </c:pt>
                <c:pt idx="4582">
                  <c:v>1.7077944185623186</c:v>
                </c:pt>
                <c:pt idx="4583">
                  <c:v>1.7297998103734156</c:v>
                </c:pt>
                <c:pt idx="4584">
                  <c:v>1.750618194075422</c:v>
                </c:pt>
                <c:pt idx="4585">
                  <c:v>1.7702370969477503</c:v>
                </c:pt>
                <c:pt idx="4586">
                  <c:v>1.7886440001665533</c:v>
                </c:pt>
                <c:pt idx="4587">
                  <c:v>1.8058252587798451</c:v>
                </c:pt>
                <c:pt idx="4588">
                  <c:v>1.8217684614364693</c:v>
                </c:pt>
                <c:pt idx="4589">
                  <c:v>1.8364665232145121</c:v>
                </c:pt>
                <c:pt idx="4590">
                  <c:v>1.8499052048956672</c:v>
                </c:pt>
                <c:pt idx="4591">
                  <c:v>1.8620737785959938</c:v>
                </c:pt>
                <c:pt idx="4592">
                  <c:v>1.8729677650061525</c:v>
                </c:pt>
                <c:pt idx="4593">
                  <c:v>1.8825764041408375</c:v>
                </c:pt>
                <c:pt idx="4594">
                  <c:v>1.8908941836268955</c:v>
                </c:pt>
                <c:pt idx="4595">
                  <c:v>1.8979169609709527</c:v>
                </c:pt>
                <c:pt idx="4596">
                  <c:v>1.9036417418474552</c:v>
                </c:pt>
                <c:pt idx="4597">
                  <c:v>1.9080611219712722</c:v>
                </c:pt>
                <c:pt idx="4598">
                  <c:v>1.9111714358233767</c:v>
                </c:pt>
                <c:pt idx="4599">
                  <c:v>1.9129743692067025</c:v>
                </c:pt>
                <c:pt idx="4600">
                  <c:v>1.9134645008989468</c:v>
                </c:pt>
                <c:pt idx="4601">
                  <c:v>1.9126420318892758</c:v>
                </c:pt>
                <c:pt idx="4602">
                  <c:v>1.9105098601331638</c:v>
                </c:pt>
                <c:pt idx="4603">
                  <c:v>1.9070668349343329</c:v>
                </c:pt>
                <c:pt idx="4604">
                  <c:v>1.902316810948677</c:v>
                </c:pt>
                <c:pt idx="4605">
                  <c:v>1.8962636998686606</c:v>
                </c:pt>
                <c:pt idx="4606">
                  <c:v>1.8889124891442759</c:v>
                </c:pt>
                <c:pt idx="4607">
                  <c:v>1.8802669032083827</c:v>
                </c:pt>
                <c:pt idx="4608">
                  <c:v>1.8703327767360591</c:v>
                </c:pt>
                <c:pt idx="4609">
                  <c:v>1.8591177392522362</c:v>
                </c:pt>
                <c:pt idx="4610">
                  <c:v>1.8466277451087574</c:v>
                </c:pt>
                <c:pt idx="4611">
                  <c:v>1.832870491686257</c:v>
                </c:pt>
                <c:pt idx="4612">
                  <c:v>1.817856263988322</c:v>
                </c:pt>
                <c:pt idx="4613">
                  <c:v>1.8015975816957064</c:v>
                </c:pt>
                <c:pt idx="4614">
                  <c:v>1.7841066176276046</c:v>
                </c:pt>
                <c:pt idx="4615">
                  <c:v>1.765390929936566</c:v>
                </c:pt>
                <c:pt idx="4616">
                  <c:v>1.7454658138250039</c:v>
                </c:pt>
                <c:pt idx="4617">
                  <c:v>1.7243457665273698</c:v>
                </c:pt>
                <c:pt idx="4618">
                  <c:v>1.7020445026387196</c:v>
                </c:pt>
                <c:pt idx="4619">
                  <c:v>1.6785750399635164</c:v>
                </c:pt>
                <c:pt idx="4620">
                  <c:v>1.6539572177862258</c:v>
                </c:pt>
                <c:pt idx="4621">
                  <c:v>1.6282060480923599</c:v>
                </c:pt>
                <c:pt idx="4622">
                  <c:v>1.6013386749403284</c:v>
                </c:pt>
                <c:pt idx="4623">
                  <c:v>1.573371952629798</c:v>
                </c:pt>
                <c:pt idx="4624">
                  <c:v>1.5443288380305582</c:v>
                </c:pt>
                <c:pt idx="4625">
                  <c:v>1.514226802843927</c:v>
                </c:pt>
                <c:pt idx="4626">
                  <c:v>1.4830859773670979</c:v>
                </c:pt>
                <c:pt idx="4627">
                  <c:v>1.4509287679061635</c:v>
                </c:pt>
                <c:pt idx="4628">
                  <c:v>1.4177794379650028</c:v>
                </c:pt>
                <c:pt idx="4629">
                  <c:v>1.3836562984462097</c:v>
                </c:pt>
                <c:pt idx="4630">
                  <c:v>1.3485842186920398</c:v>
                </c:pt>
                <c:pt idx="4631">
                  <c:v>1.3125894220102692</c:v>
                </c:pt>
                <c:pt idx="4632">
                  <c:v>1.2756970706237873</c:v>
                </c:pt>
                <c:pt idx="4633">
                  <c:v>1.2379312524822343</c:v>
                </c:pt>
                <c:pt idx="4634">
                  <c:v>1.199316135004449</c:v>
                </c:pt>
                <c:pt idx="4635">
                  <c:v>1.1598791188813762</c:v>
                </c:pt>
                <c:pt idx="4636">
                  <c:v>1.1196471251366382</c:v>
                </c:pt>
                <c:pt idx="4637">
                  <c:v>1.0786465931856815</c:v>
                </c:pt>
                <c:pt idx="4638">
                  <c:v>1.0369066644383147</c:v>
                </c:pt>
                <c:pt idx="4639">
                  <c:v>0.99445662256679179</c:v>
                </c:pt>
                <c:pt idx="4640">
                  <c:v>0.95132679282891652</c:v>
                </c:pt>
                <c:pt idx="4641">
                  <c:v>0.90754404168173186</c:v>
                </c:pt>
                <c:pt idx="4642">
                  <c:v>0.86314071719482799</c:v>
                </c:pt>
                <c:pt idx="4643">
                  <c:v>0.81814735216612466</c:v>
                </c:pt>
                <c:pt idx="4644">
                  <c:v>0.77259074113100379</c:v>
                </c:pt>
                <c:pt idx="4645">
                  <c:v>0.72650610321139308</c:v>
                </c:pt>
                <c:pt idx="4646">
                  <c:v>0.67992408132090509</c:v>
                </c:pt>
                <c:pt idx="4647">
                  <c:v>0.63287342627885945</c:v>
                </c:pt>
                <c:pt idx="4648">
                  <c:v>0.58538864399379476</c:v>
                </c:pt>
                <c:pt idx="4649">
                  <c:v>0.53750383309493743</c:v>
                </c:pt>
                <c:pt idx="4650">
                  <c:v>0.48925255224663317</c:v>
                </c:pt>
                <c:pt idx="4651">
                  <c:v>0.44066459837254557</c:v>
                </c:pt>
                <c:pt idx="4652">
                  <c:v>0.39177709466818905</c:v>
                </c:pt>
                <c:pt idx="4653">
                  <c:v>0.34262160639553779</c:v>
                </c:pt>
                <c:pt idx="4654">
                  <c:v>0.29322806638346988</c:v>
                </c:pt>
                <c:pt idx="4655">
                  <c:v>0.243634517344091</c:v>
                </c:pt>
                <c:pt idx="4656">
                  <c:v>0.19387419107352258</c:v>
                </c:pt>
                <c:pt idx="4657">
                  <c:v>0.14398030978751605</c:v>
                </c:pt>
                <c:pt idx="4658">
                  <c:v>9.398811903940614E-2</c:v>
                </c:pt>
                <c:pt idx="4659">
                  <c:v>4.3933442732367343E-2</c:v>
                </c:pt>
                <c:pt idx="4660">
                  <c:v>-6.1507341773778213E-3</c:v>
                </c:pt>
                <c:pt idx="4661">
                  <c:v>-5.6230783409611983E-2</c:v>
                </c:pt>
                <c:pt idx="4662">
                  <c:v>-0.10627151825545353</c:v>
                </c:pt>
                <c:pt idx="4663">
                  <c:v>-0.15623758203464919</c:v>
                </c:pt>
                <c:pt idx="4664">
                  <c:v>-0.20609680392208055</c:v>
                </c:pt>
                <c:pt idx="4665">
                  <c:v>-0.25581665360936595</c:v>
                </c:pt>
                <c:pt idx="4666">
                  <c:v>-0.30536326437506567</c:v>
                </c:pt>
                <c:pt idx="4667">
                  <c:v>-0.35470165512815482</c:v>
                </c:pt>
                <c:pt idx="4668">
                  <c:v>-0.40379597163007241</c:v>
                </c:pt>
                <c:pt idx="4669">
                  <c:v>-0.45261084247125338</c:v>
                </c:pt>
                <c:pt idx="4670">
                  <c:v>-0.50111468445178187</c:v>
                </c:pt>
                <c:pt idx="4671">
                  <c:v>-0.54927609390624976</c:v>
                </c:pt>
                <c:pt idx="4672">
                  <c:v>-0.59706169014724053</c:v>
                </c:pt>
                <c:pt idx="4673">
                  <c:v>-0.64443563840655504</c:v>
                </c:pt>
                <c:pt idx="4674">
                  <c:v>-0.69136895013810351</c:v>
                </c:pt>
                <c:pt idx="4675">
                  <c:v>-0.73782893404048089</c:v>
                </c:pt>
                <c:pt idx="4676">
                  <c:v>-0.78378307912268408</c:v>
                </c:pt>
                <c:pt idx="4677">
                  <c:v>-0.8291998449877962</c:v>
                </c:pt>
                <c:pt idx="4678">
                  <c:v>-0.87404790349885464</c:v>
                </c:pt>
                <c:pt idx="4679">
                  <c:v>-0.91829694884685897</c:v>
                </c:pt>
                <c:pt idx="4680">
                  <c:v>-0.96191667586898477</c:v>
                </c:pt>
                <c:pt idx="4681">
                  <c:v>-1.0048767536553436</c:v>
                </c:pt>
                <c:pt idx="4682">
                  <c:v>-1.0471477722376428</c:v>
                </c:pt>
                <c:pt idx="4683">
                  <c:v>-1.0887012047747282</c:v>
                </c:pt>
                <c:pt idx="4684">
                  <c:v>-1.12950850527894</c:v>
                </c:pt>
                <c:pt idx="4685">
                  <c:v>-1.1695412941233891</c:v>
                </c:pt>
                <c:pt idx="4686">
                  <c:v>-1.2087723748204913</c:v>
                </c:pt>
                <c:pt idx="4687">
                  <c:v>-1.2471749085117436</c:v>
                </c:pt>
                <c:pt idx="4688">
                  <c:v>-1.2847231978505111</c:v>
                </c:pt>
                <c:pt idx="4689">
                  <c:v>-1.3213917945932934</c:v>
                </c:pt>
                <c:pt idx="4690">
                  <c:v>-1.3571522688410576</c:v>
                </c:pt>
                <c:pt idx="4691">
                  <c:v>-1.3919834180843345</c:v>
                </c:pt>
                <c:pt idx="4692">
                  <c:v>-1.4258614818797886</c:v>
                </c:pt>
                <c:pt idx="4693">
                  <c:v>-1.4587613693066224</c:v>
                </c:pt>
                <c:pt idx="4694">
                  <c:v>-1.4906590508839637</c:v>
                </c:pt>
                <c:pt idx="4695">
                  <c:v>-1.5215347435166087</c:v>
                </c:pt>
                <c:pt idx="4696">
                  <c:v>-1.5513691937813021</c:v>
                </c:pt>
                <c:pt idx="4697">
                  <c:v>-1.580142535972892</c:v>
                </c:pt>
                <c:pt idx="4698">
                  <c:v>-1.6078343608956203</c:v>
                </c:pt>
                <c:pt idx="4699">
                  <c:v>-1.634423819621261</c:v>
                </c:pt>
                <c:pt idx="4700">
                  <c:v>-1.6598908604720666</c:v>
                </c:pt>
                <c:pt idx="4701">
                  <c:v>-1.6842194353442095</c:v>
                </c:pt>
                <c:pt idx="4702">
                  <c:v>-1.7073938123045553</c:v>
                </c:pt>
                <c:pt idx="4703">
                  <c:v>-1.729397468264287</c:v>
                </c:pt>
                <c:pt idx="4704">
                  <c:v>-1.7502143034650406</c:v>
                </c:pt>
                <c:pt idx="4705">
                  <c:v>-1.7698318452627946</c:v>
                </c:pt>
                <c:pt idx="4706">
                  <c:v>-1.7882375748254433</c:v>
                </c:pt>
                <c:pt idx="4707">
                  <c:v>-1.8054178471081799</c:v>
                </c:pt>
                <c:pt idx="4708">
                  <c:v>-1.8213602505828062</c:v>
                </c:pt>
                <c:pt idx="4709">
                  <c:v>-1.8360577000664493</c:v>
                </c:pt>
                <c:pt idx="4710">
                  <c:v>-1.8494959559964073</c:v>
                </c:pt>
                <c:pt idx="4711">
                  <c:v>-1.8616642900612874</c:v>
                </c:pt>
                <c:pt idx="4712">
                  <c:v>-1.8725582224416999</c:v>
                </c:pt>
                <c:pt idx="4713">
                  <c:v>-1.8821669925602513</c:v>
                </c:pt>
                <c:pt idx="4714">
                  <c:v>-1.8904850873701375</c:v>
                </c:pt>
                <c:pt idx="4715">
                  <c:v>-1.8975083636233732</c:v>
                </c:pt>
                <c:pt idx="4716">
                  <c:v>-1.9032338261594781</c:v>
                </c:pt>
                <c:pt idx="4717">
                  <c:v>-1.9076540697786499</c:v>
                </c:pt>
                <c:pt idx="4718">
                  <c:v>-1.9107654279681825</c:v>
                </c:pt>
                <c:pt idx="4719">
                  <c:v>-1.9125695854590206</c:v>
                </c:pt>
                <c:pt idx="4720">
                  <c:v>-1.9130611198792766</c:v>
                </c:pt>
                <c:pt idx="4721">
                  <c:v>-1.9122402309917528</c:v>
                </c:pt>
                <c:pt idx="4722">
                  <c:v>-1.9101098154495755</c:v>
                </c:pt>
                <c:pt idx="4723">
                  <c:v>-1.9066687211789539</c:v>
                </c:pt>
                <c:pt idx="4724">
                  <c:v>-1.9019208013839963</c:v>
                </c:pt>
                <c:pt idx="4725">
                  <c:v>-1.8958699662320302</c:v>
                </c:pt>
                <c:pt idx="4726">
                  <c:v>-1.8885212015754429</c:v>
                </c:pt>
                <c:pt idx="4727">
                  <c:v>-1.8798782301780028</c:v>
                </c:pt>
                <c:pt idx="4728">
                  <c:v>-1.8699468849752436</c:v>
                </c:pt>
                <c:pt idx="4729">
                  <c:v>-1.8587347936830403</c:v>
                </c:pt>
                <c:pt idx="4730">
                  <c:v>-1.8462479087757837</c:v>
                </c:pt>
                <c:pt idx="4731">
                  <c:v>-1.8324939256892867</c:v>
                </c:pt>
                <c:pt idx="4732">
                  <c:v>-1.817483127416085</c:v>
                </c:pt>
                <c:pt idx="4733">
                  <c:v>-1.8012280315607556</c:v>
                </c:pt>
                <c:pt idx="4734">
                  <c:v>-1.783740808802341</c:v>
                </c:pt>
                <c:pt idx="4735">
                  <c:v>-1.7650290150904604</c:v>
                </c:pt>
                <c:pt idx="4736">
                  <c:v>-1.7451079433630037</c:v>
                </c:pt>
                <c:pt idx="4737">
                  <c:v>-1.7239920885295632</c:v>
                </c:pt>
                <c:pt idx="4738">
                  <c:v>-1.7016951628011745</c:v>
                </c:pt>
                <c:pt idx="4739">
                  <c:v>-1.6782301815405056</c:v>
                </c:pt>
                <c:pt idx="4740">
                  <c:v>-1.6536169815336386</c:v>
                </c:pt>
                <c:pt idx="4741">
                  <c:v>-1.6278705722124878</c:v>
                </c:pt>
                <c:pt idx="4742">
                  <c:v>-1.6010080950280019</c:v>
                </c:pt>
                <c:pt idx="4743">
                  <c:v>-1.5730464016198111</c:v>
                </c:pt>
                <c:pt idx="4744">
                  <c:v>-1.5440084461465142</c:v>
                </c:pt>
                <c:pt idx="4745">
                  <c:v>-1.5139116975484883</c:v>
                </c:pt>
                <c:pt idx="4746">
                  <c:v>-1.48277628331364</c:v>
                </c:pt>
                <c:pt idx="4747">
                  <c:v>-1.4506246068917892</c:v>
                </c:pt>
                <c:pt idx="4748">
                  <c:v>-1.4174809288851333</c:v>
                </c:pt>
                <c:pt idx="4749">
                  <c:v>-1.3833635572505283</c:v>
                </c:pt>
                <c:pt idx="4750">
                  <c:v>-1.3482973583419298</c:v>
                </c:pt>
                <c:pt idx="4751">
                  <c:v>-1.3123085524377849</c:v>
                </c:pt>
                <c:pt idx="4752">
                  <c:v>-1.2754222986921</c:v>
                </c:pt>
                <c:pt idx="4753">
                  <c:v>-1.2376626819475962</c:v>
                </c:pt>
                <c:pt idx="4754">
                  <c:v>-1.1990538664796513</c:v>
                </c:pt>
                <c:pt idx="4755">
                  <c:v>-1.1596232498008261</c:v>
                </c:pt>
                <c:pt idx="4756">
                  <c:v>-1.1193977497229233</c:v>
                </c:pt>
                <c:pt idx="4757">
                  <c:v>-1.0784038024177216</c:v>
                </c:pt>
                <c:pt idx="4758">
                  <c:v>-1.036670546021055</c:v>
                </c:pt>
                <c:pt idx="4759">
                  <c:v>-0.99422726090252833</c:v>
                </c:pt>
                <c:pt idx="4760">
                  <c:v>-0.95110426899013256</c:v>
                </c:pt>
                <c:pt idx="4761">
                  <c:v>-0.90732843338561375</c:v>
                </c:pt>
                <c:pt idx="4762">
                  <c:v>-0.86293209877928756</c:v>
                </c:pt>
                <c:pt idx="4763">
                  <c:v>-0.81794579456749583</c:v>
                </c:pt>
                <c:pt idx="4764">
                  <c:v>-0.77239631186336277</c:v>
                </c:pt>
                <c:pt idx="4765">
                  <c:v>-0.72631886634735732</c:v>
                </c:pt>
                <c:pt idx="4766">
                  <c:v>-0.67974409747427433</c:v>
                </c:pt>
                <c:pt idx="4767">
                  <c:v>-0.63270075258864544</c:v>
                </c:pt>
                <c:pt idx="4768">
                  <c:v>-0.58522333411000904</c:v>
                </c:pt>
                <c:pt idx="4769">
                  <c:v>-0.53734593716599377</c:v>
                </c:pt>
                <c:pt idx="4770">
                  <c:v>-0.4891021169083099</c:v>
                </c:pt>
                <c:pt idx="4771">
                  <c:v>-0.44052166673860332</c:v>
                </c:pt>
                <c:pt idx="4772">
                  <c:v>-0.39164170632261341</c:v>
                </c:pt>
                <c:pt idx="4773">
                  <c:v>-0.34249379738647728</c:v>
                </c:pt>
                <c:pt idx="4774">
                  <c:v>-0.29310786921857218</c:v>
                </c:pt>
                <c:pt idx="4775">
                  <c:v>-0.24352196098770693</c:v>
                </c:pt>
                <c:pt idx="4776">
                  <c:v>-0.19376930094534084</c:v>
                </c:pt>
                <c:pt idx="4777">
                  <c:v>-0.14388310776284888</c:v>
                </c:pt>
                <c:pt idx="4778">
                  <c:v>-9.3898623451207724E-2</c:v>
                </c:pt>
                <c:pt idx="4779">
                  <c:v>-4.3851668374556896E-2</c:v>
                </c:pt>
                <c:pt idx="4780">
                  <c:v>6.2247760447012883E-3</c:v>
                </c:pt>
                <c:pt idx="4781">
                  <c:v>5.6297085053590851E-2</c:v>
                </c:pt>
                <c:pt idx="4782">
                  <c:v>0.10633007546223394</c:v>
                </c:pt>
                <c:pt idx="4783">
                  <c:v>0.15628839409952172</c:v>
                </c:pt>
                <c:pt idx="4784">
                  <c:v>0.20613987363827321</c:v>
                </c:pt>
                <c:pt idx="4785">
                  <c:v>0.25585198725505903</c:v>
                </c:pt>
                <c:pt idx="4786">
                  <c:v>0.30539087169902368</c:v>
                </c:pt>
                <c:pt idx="4787">
                  <c:v>0.35472154933376987</c:v>
                </c:pt>
                <c:pt idx="4788">
                  <c:v>0.40380816935800068</c:v>
                </c:pt>
                <c:pt idx="4789">
                  <c:v>0.45261536378040934</c:v>
                </c:pt>
                <c:pt idx="4790">
                  <c:v>0.50111155279899267</c:v>
                </c:pt>
                <c:pt idx="4791">
                  <c:v>0.54926533612431117</c:v>
                </c:pt>
                <c:pt idx="4792">
                  <c:v>0.59704333642168128</c:v>
                </c:pt>
                <c:pt idx="4793">
                  <c:v>0.64440972225077298</c:v>
                </c:pt>
                <c:pt idx="4794">
                  <c:v>0.69133550836730806</c:v>
                </c:pt>
                <c:pt idx="4795">
                  <c:v>0.73778800674401968</c:v>
                </c:pt>
                <c:pt idx="4796">
                  <c:v>0.78373470963510949</c:v>
                </c:pt>
                <c:pt idx="4797">
                  <c:v>0.82914407985851413</c:v>
                </c:pt>
                <c:pt idx="4798">
                  <c:v>0.87398479246045624</c:v>
                </c:pt>
                <c:pt idx="4799">
                  <c:v>0.91822654478208987</c:v>
                </c:pt>
                <c:pt idx="4800">
                  <c:v>0.96183903477641375</c:v>
                </c:pt>
                <c:pt idx="4801">
                  <c:v>1.0047919346137486</c:v>
                </c:pt>
                <c:pt idx="4802">
                  <c:v>1.0470558373691072</c:v>
                </c:pt>
                <c:pt idx="4803">
                  <c:v>1.0886022192065052</c:v>
                </c:pt>
                <c:pt idx="4804">
                  <c:v>1.1294025371040661</c:v>
                </c:pt>
                <c:pt idx="4805">
                  <c:v>1.1694284143601166</c:v>
                </c:pt>
                <c:pt idx="4806">
                  <c:v>1.2086526573705101</c:v>
                </c:pt>
                <c:pt idx="4807">
                  <c:v>1.2470484301172435</c:v>
                </c:pt>
                <c:pt idx="4808">
                  <c:v>1.2845900380501245</c:v>
                </c:pt>
                <c:pt idx="4809">
                  <c:v>1.3212520356769106</c:v>
                </c:pt>
                <c:pt idx="4810">
                  <c:v>1.3570059958035581</c:v>
                </c:pt>
                <c:pt idx="4811">
                  <c:v>1.3918307185782011</c:v>
                </c:pt>
                <c:pt idx="4812">
                  <c:v>1.4257024461667616</c:v>
                </c:pt>
                <c:pt idx="4813">
                  <c:v>1.4585960902082931</c:v>
                </c:pt>
                <c:pt idx="4814">
                  <c:v>1.4904876237313571</c:v>
                </c:pt>
                <c:pt idx="4815">
                  <c:v>1.5213572660988461</c:v>
                </c:pt>
                <c:pt idx="4816">
                  <c:v>1.5511857662932806</c:v>
                </c:pt>
                <c:pt idx="4817">
                  <c:v>1.579953260962103</c:v>
                </c:pt>
                <c:pt idx="4818">
                  <c:v>1.6076393432080143</c:v>
                </c:pt>
                <c:pt idx="4819">
                  <c:v>1.6342231663463487</c:v>
                </c:pt>
                <c:pt idx="4820">
                  <c:v>1.6596846808870698</c:v>
                </c:pt>
                <c:pt idx="4821">
                  <c:v>1.6840078408575392</c:v>
                </c:pt>
                <c:pt idx="4822">
                  <c:v>1.7071769163984138</c:v>
                </c:pt>
                <c:pt idx="4823">
                  <c:v>1.7291753864365602</c:v>
                </c:pt>
                <c:pt idx="4824">
                  <c:v>1.7499871531704985</c:v>
                </c:pt>
                <c:pt idx="4825">
                  <c:v>1.7695997458535695</c:v>
                </c:pt>
                <c:pt idx="4826">
                  <c:v>1.7880006474908687</c:v>
                </c:pt>
                <c:pt idx="4827">
                  <c:v>1.8051762148139916</c:v>
                </c:pt>
                <c:pt idx="4828">
                  <c:v>1.8211140380097244</c:v>
                </c:pt>
                <c:pt idx="4829">
                  <c:v>1.8358070335482501</c:v>
                </c:pt>
                <c:pt idx="4830">
                  <c:v>1.8492409634573896</c:v>
                </c:pt>
                <c:pt idx="4831">
                  <c:v>1.8614051009532511</c:v>
                </c:pt>
                <c:pt idx="4832">
                  <c:v>1.8722949676804743</c:v>
                </c:pt>
                <c:pt idx="4833">
                  <c:v>1.8818998044617103</c:v>
                </c:pt>
                <c:pt idx="4834">
                  <c:v>1.8902140995858672</c:v>
                </c:pt>
                <c:pt idx="4835">
                  <c:v>1.8972337110759092</c:v>
                </c:pt>
                <c:pt idx="4836">
                  <c:v>1.902955644977163</c:v>
                </c:pt>
                <c:pt idx="4837">
                  <c:v>1.9073724972302299</c:v>
                </c:pt>
                <c:pt idx="4838">
                  <c:v>1.9104806023970391</c:v>
                </c:pt>
                <c:pt idx="4839">
                  <c:v>1.9122816462171817</c:v>
                </c:pt>
                <c:pt idx="4840">
                  <c:v>1.9127702072611639</c:v>
                </c:pt>
                <c:pt idx="4841">
                  <c:v>1.9119464861677384</c:v>
                </c:pt>
                <c:pt idx="4842">
                  <c:v>1.9098133803993507</c:v>
                </c:pt>
                <c:pt idx="4843">
                  <c:v>1.9063697386247882</c:v>
                </c:pt>
                <c:pt idx="4844">
                  <c:v>1.9016194147238241</c:v>
                </c:pt>
                <c:pt idx="4845">
                  <c:v>1.8955663194725125</c:v>
                </c:pt>
                <c:pt idx="4846">
                  <c:v>1.8882154392649384</c:v>
                </c:pt>
                <c:pt idx="4847">
                  <c:v>1.8795704973395473</c:v>
                </c:pt>
                <c:pt idx="4848">
                  <c:v>1.8696373270395064</c:v>
                </c:pt>
                <c:pt idx="4849">
                  <c:v>1.8584235564213427</c:v>
                </c:pt>
                <c:pt idx="4850">
                  <c:v>1.8459351382331726</c:v>
                </c:pt>
                <c:pt idx="4851">
                  <c:v>1.832179768117717</c:v>
                </c:pt>
                <c:pt idx="4852">
                  <c:v>1.8171677292077242</c:v>
                </c:pt>
                <c:pt idx="4853">
                  <c:v>1.8009115391814541</c:v>
                </c:pt>
                <c:pt idx="4854">
                  <c:v>1.7834233687252778</c:v>
                </c:pt>
                <c:pt idx="4855">
                  <c:v>1.7647107737300143</c:v>
                </c:pt>
                <c:pt idx="4856">
                  <c:v>1.7447890470088672</c:v>
                </c:pt>
                <c:pt idx="4857">
                  <c:v>1.7236726832811358</c:v>
                </c:pt>
                <c:pt idx="4858">
                  <c:v>1.7013753945022674</c:v>
                </c:pt>
                <c:pt idx="4859">
                  <c:v>1.6779101957143387</c:v>
                </c:pt>
                <c:pt idx="4860">
                  <c:v>1.6532969233182651</c:v>
                </c:pt>
                <c:pt idx="4861">
                  <c:v>1.6275505862965505</c:v>
                </c:pt>
                <c:pt idx="4862">
                  <c:v>1.6006883255869291</c:v>
                </c:pt>
                <c:pt idx="4863">
                  <c:v>1.5727269922524412</c:v>
                </c:pt>
                <c:pt idx="4864">
                  <c:v>1.5436895398122183</c:v>
                </c:pt>
                <c:pt idx="4865">
                  <c:v>1.5135934365047587</c:v>
                </c:pt>
                <c:pt idx="4866">
                  <c:v>1.4824588090542372</c:v>
                </c:pt>
                <c:pt idx="4867">
                  <c:v>1.4503080600854044</c:v>
                </c:pt>
                <c:pt idx="4868">
                  <c:v>1.4171654493146633</c:v>
                </c:pt>
                <c:pt idx="4869">
                  <c:v>1.3830492837528892</c:v>
                </c:pt>
                <c:pt idx="4870">
                  <c:v>1.3479844287485778</c:v>
                </c:pt>
                <c:pt idx="4871">
                  <c:v>1.311997103515842</c:v>
                </c:pt>
                <c:pt idx="4872">
                  <c:v>1.2751124660861506</c:v>
                </c:pt>
                <c:pt idx="4873">
                  <c:v>1.2373546001222164</c:v>
                </c:pt>
                <c:pt idx="4874">
                  <c:v>1.1987476686626222</c:v>
                </c:pt>
                <c:pt idx="4875">
                  <c:v>1.1593190679271217</c:v>
                </c:pt>
                <c:pt idx="4876">
                  <c:v>1.1190957143794733</c:v>
                </c:pt>
                <c:pt idx="4877">
                  <c:v>1.0781040427889168</c:v>
                </c:pt>
                <c:pt idx="4878">
                  <c:v>1.0363731898351485</c:v>
                </c:pt>
                <c:pt idx="4879">
                  <c:v>0.99393243437879242</c:v>
                </c:pt>
                <c:pt idx="4880">
                  <c:v>0.95081209678692369</c:v>
                </c:pt>
                <c:pt idx="4881">
                  <c:v>0.90703903854927992</c:v>
                </c:pt>
                <c:pt idx="4882">
                  <c:v>0.86264560269400836</c:v>
                </c:pt>
                <c:pt idx="4883">
                  <c:v>0.81766231690601221</c:v>
                </c:pt>
                <c:pt idx="4884">
                  <c:v>0.7721159705386188</c:v>
                </c:pt>
                <c:pt idx="4885">
                  <c:v>0.72604177746519982</c:v>
                </c:pt>
                <c:pt idx="4886">
                  <c:v>0.67947037528702003</c:v>
                </c:pt>
                <c:pt idx="4887">
                  <c:v>0.6324305094496212</c:v>
                </c:pt>
                <c:pt idx="4888">
                  <c:v>0.58495668042924631</c:v>
                </c:pt>
                <c:pt idx="4889">
                  <c:v>0.53708298136678179</c:v>
                </c:pt>
                <c:pt idx="4890">
                  <c:v>0.48884296538488548</c:v>
                </c:pt>
                <c:pt idx="4891">
                  <c:v>0.44026642381488718</c:v>
                </c:pt>
                <c:pt idx="4892">
                  <c:v>0.39139047421199313</c:v>
                </c:pt>
                <c:pt idx="4893">
                  <c:v>0.34224667615265686</c:v>
                </c:pt>
                <c:pt idx="4894">
                  <c:v>0.29286495673760332</c:v>
                </c:pt>
                <c:pt idx="4895">
                  <c:v>0.24328335291101372</c:v>
                </c:pt>
                <c:pt idx="4896">
                  <c:v>0.19353509066402555</c:v>
                </c:pt>
                <c:pt idx="4897">
                  <c:v>0.14365338637300498</c:v>
                </c:pt>
                <c:pt idx="4898">
                  <c:v>9.3673479720415398E-2</c:v>
                </c:pt>
                <c:pt idx="4899">
                  <c:v>4.3631188709572125E-2</c:v>
                </c:pt>
                <c:pt idx="4900">
                  <c:v>-6.4405076290913361E-3</c:v>
                </c:pt>
                <c:pt idx="4901">
                  <c:v>-5.6507986964573584E-2</c:v>
                </c:pt>
                <c:pt idx="4902">
                  <c:v>-0.10653606855769886</c:v>
                </c:pt>
                <c:pt idx="4903">
                  <c:v>-0.15648940171570147</c:v>
                </c:pt>
                <c:pt idx="4904">
                  <c:v>-0.2063358216160826</c:v>
                </c:pt>
                <c:pt idx="4905">
                  <c:v>-0.25604280396519125</c:v>
                </c:pt>
                <c:pt idx="4906">
                  <c:v>-0.30557648806596444</c:v>
                </c:pt>
                <c:pt idx="4907">
                  <c:v>-0.35490189885844881</c:v>
                </c:pt>
                <c:pt idx="4908">
                  <c:v>-0.40398318813924583</c:v>
                </c:pt>
                <c:pt idx="4909">
                  <c:v>-0.45278499053517551</c:v>
                </c:pt>
                <c:pt idx="4910">
                  <c:v>-0.50127572888126626</c:v>
                </c:pt>
                <c:pt idx="4911">
                  <c:v>-0.5494240055429096</c:v>
                </c:pt>
                <c:pt idx="4912">
                  <c:v>-0.59719644585662246</c:v>
                </c:pt>
                <c:pt idx="4913">
                  <c:v>-0.6445572210685524</c:v>
                </c:pt>
                <c:pt idx="4914">
                  <c:v>-0.69147734863470878</c:v>
                </c:pt>
                <c:pt idx="4915">
                  <c:v>-0.73792414324088496</c:v>
                </c:pt>
                <c:pt idx="4916">
                  <c:v>-0.78386509986568587</c:v>
                </c:pt>
                <c:pt idx="4917">
                  <c:v>-0.82926868406161647</c:v>
                </c:pt>
                <c:pt idx="4918">
                  <c:v>-0.87410357361827207</c:v>
                </c:pt>
                <c:pt idx="4919">
                  <c:v>-0.91833946862782845</c:v>
                </c:pt>
                <c:pt idx="4920">
                  <c:v>-0.96194606980062236</c:v>
                </c:pt>
                <c:pt idx="4921">
                  <c:v>-1.0048930520693615</c:v>
                </c:pt>
                <c:pt idx="4922">
                  <c:v>-1.0471510112752564</c:v>
                </c:pt>
                <c:pt idx="4923">
                  <c:v>-1.0886914263510481</c:v>
                </c:pt>
                <c:pt idx="4924">
                  <c:v>-1.1294857570448682</c:v>
                </c:pt>
                <c:pt idx="4925">
                  <c:v>-1.169505629425075</c:v>
                </c:pt>
                <c:pt idx="4926">
                  <c:v>-1.2087238526563311</c:v>
                </c:pt>
                <c:pt idx="4927">
                  <c:v>-1.2471135934869895</c:v>
                </c:pt>
                <c:pt idx="4928">
                  <c:v>-1.2846491601294689</c:v>
                </c:pt>
                <c:pt idx="4929">
                  <c:v>-1.321305109849209</c:v>
                </c:pt>
                <c:pt idx="4930">
                  <c:v>-1.3570530182036828</c:v>
                </c:pt>
                <c:pt idx="4931">
                  <c:v>-1.3918716880851405</c:v>
                </c:pt>
                <c:pt idx="4932">
                  <c:v>-1.425737364395018</c:v>
                </c:pt>
                <c:pt idx="4933">
                  <c:v>-1.4586249614980438</c:v>
                </c:pt>
                <c:pt idx="4934">
                  <c:v>-1.4905104551374666</c:v>
                </c:pt>
                <c:pt idx="4935">
                  <c:v>-1.52137406737864</c:v>
                </c:pt>
                <c:pt idx="4936">
                  <c:v>-1.5511965498932281</c:v>
                </c:pt>
                <c:pt idx="4937">
                  <c:v>-1.57995804200318</c:v>
                </c:pt>
                <c:pt idx="4938">
                  <c:v>-1.6076381394700452</c:v>
                </c:pt>
                <c:pt idx="4939">
                  <c:v>-1.6342159982511477</c:v>
                </c:pt>
                <c:pt idx="4940">
                  <c:v>-1.6596715714804604</c:v>
                </c:pt>
                <c:pt idx="4941">
                  <c:v>-1.6839888157902121</c:v>
                </c:pt>
                <c:pt idx="4942">
                  <c:v>-1.707152003905684</c:v>
                </c:pt>
                <c:pt idx="4943">
                  <c:v>-1.7291446173170952</c:v>
                </c:pt>
                <c:pt idx="4944">
                  <c:v>-1.7499505607638539</c:v>
                </c:pt>
                <c:pt idx="4945">
                  <c:v>-1.7695573660167321</c:v>
                </c:pt>
                <c:pt idx="4946">
                  <c:v>-1.7879525185736871</c:v>
                </c:pt>
                <c:pt idx="4947">
                  <c:v>-1.8051223776336092</c:v>
                </c:pt>
                <c:pt idx="4948">
                  <c:v>-1.8210545358239483</c:v>
                </c:pt>
                <c:pt idx="4949">
                  <c:v>-1.8357419120279415</c:v>
                </c:pt>
                <c:pt idx="4950">
                  <c:v>-1.8491702706578066</c:v>
                </c:pt>
                <c:pt idx="4951">
                  <c:v>-1.8613288872844633</c:v>
                </c:pt>
                <c:pt idx="4952">
                  <c:v>-1.8722132858767861</c:v>
                </c:pt>
                <c:pt idx="4953">
                  <c:v>-1.8818127095501391</c:v>
                </c:pt>
                <c:pt idx="4954">
                  <c:v>-1.8901216488536856</c:v>
                </c:pt>
                <c:pt idx="4955">
                  <c:v>-1.8971359640373004</c:v>
                </c:pt>
                <c:pt idx="4956">
                  <c:v>-1.902852663338946</c:v>
                </c:pt>
                <c:pt idx="4957">
                  <c:v>-1.9072643448567341</c:v>
                </c:pt>
                <c:pt idx="4958">
                  <c:v>-1.9103673452741299</c:v>
                </c:pt>
                <c:pt idx="4959">
                  <c:v>-1.9121633524153965</c:v>
                </c:pt>
                <c:pt idx="4960">
                  <c:v>-1.9126469468981111</c:v>
                </c:pt>
                <c:pt idx="4961">
                  <c:v>-1.9118183313696173</c:v>
                </c:pt>
                <c:pt idx="4962">
                  <c:v>-1.9096804052617466</c:v>
                </c:pt>
                <c:pt idx="4963">
                  <c:v>-1.9062320191726829</c:v>
                </c:pt>
                <c:pt idx="4964">
                  <c:v>-1.9014770288708833</c:v>
                </c:pt>
                <c:pt idx="4965">
                  <c:v>-1.8954193469796337</c:v>
                </c:pt>
                <c:pt idx="4966">
                  <c:v>-1.8880639616981336</c:v>
                </c:pt>
                <c:pt idx="4967">
                  <c:v>-1.8794145980271317</c:v>
                </c:pt>
                <c:pt idx="4968">
                  <c:v>-1.8694770910286294</c:v>
                </c:pt>
                <c:pt idx="4969">
                  <c:v>-1.858259070433897</c:v>
                </c:pt>
                <c:pt idx="4970">
                  <c:v>-1.8457664906211009</c:v>
                </c:pt>
                <c:pt idx="4971">
                  <c:v>-1.8320070488177214</c:v>
                </c:pt>
                <c:pt idx="4972">
                  <c:v>-1.8169910296954064</c:v>
                </c:pt>
                <c:pt idx="4973">
                  <c:v>-1.8007309524249153</c:v>
                </c:pt>
                <c:pt idx="4974">
                  <c:v>-1.7832389891382152</c:v>
                </c:pt>
                <c:pt idx="4975">
                  <c:v>-1.7645226971242998</c:v>
                </c:pt>
                <c:pt idx="4976">
                  <c:v>-1.744597370546664</c:v>
                </c:pt>
                <c:pt idx="4977">
                  <c:v>-1.7234775054265725</c:v>
                </c:pt>
                <c:pt idx="4978">
                  <c:v>-1.7011768149726534</c:v>
                </c:pt>
                <c:pt idx="4979">
                  <c:v>-1.677708315431016</c:v>
                </c:pt>
                <c:pt idx="4980">
                  <c:v>-1.6530918443570568</c:v>
                </c:pt>
                <c:pt idx="4981">
                  <c:v>-1.6273424118378563</c:v>
                </c:pt>
                <c:pt idx="4982">
                  <c:v>-1.6004771598654681</c:v>
                </c:pt>
                <c:pt idx="4983">
                  <c:v>-1.5725129405067555</c:v>
                </c:pt>
                <c:pt idx="4984">
                  <c:v>-1.5434727082338044</c:v>
                </c:pt>
                <c:pt idx="4985">
                  <c:v>-1.513373932186983</c:v>
                </c:pt>
                <c:pt idx="4986">
                  <c:v>-1.4822367399410132</c:v>
                </c:pt>
                <c:pt idx="4987">
                  <c:v>-1.450083534919653</c:v>
                </c:pt>
                <c:pt idx="4988">
                  <c:v>-1.4169385775865604</c:v>
                </c:pt>
                <c:pt idx="4989">
                  <c:v>-1.3828201756479894</c:v>
                </c:pt>
                <c:pt idx="4990">
                  <c:v>-1.3477531950957913</c:v>
                </c:pt>
                <c:pt idx="4991">
                  <c:v>-1.3117638557352205</c:v>
                </c:pt>
                <c:pt idx="4992">
                  <c:v>-1.2748773161367126</c:v>
                </c:pt>
                <c:pt idx="4993">
                  <c:v>-1.2371176604495642</c:v>
                </c:pt>
                <c:pt idx="4994">
                  <c:v>-1.1985090521466151</c:v>
                </c:pt>
                <c:pt idx="4995">
                  <c:v>-1.1590788878294873</c:v>
                </c:pt>
                <c:pt idx="4996">
                  <c:v>-1.1188540842913848</c:v>
                </c:pt>
                <c:pt idx="4997">
                  <c:v>-1.0778610765786949</c:v>
                </c:pt>
                <c:pt idx="4998">
                  <c:v>-1.0361290015958835</c:v>
                </c:pt>
                <c:pt idx="4999">
                  <c:v>-0.99368713837613587</c:v>
                </c:pt>
                <c:pt idx="5000">
                  <c:v>-0.95056580740696417</c:v>
                </c:pt>
                <c:pt idx="5001">
                  <c:v>-0.90679187024649255</c:v>
                </c:pt>
                <c:pt idx="5002">
                  <c:v>-0.86239766993939448</c:v>
                </c:pt>
                <c:pt idx="5003">
                  <c:v>-0.81741373413533036</c:v>
                </c:pt>
                <c:pt idx="5004">
                  <c:v>-0.77186685210094186</c:v>
                </c:pt>
                <c:pt idx="5005">
                  <c:v>-0.72579223757152234</c:v>
                </c:pt>
                <c:pt idx="5006">
                  <c:v>-0.67922052795916366</c:v>
                </c:pt>
                <c:pt idx="5007">
                  <c:v>-0.63218046846947429</c:v>
                </c:pt>
                <c:pt idx="5008">
                  <c:v>-0.5847065592881413</c:v>
                </c:pt>
                <c:pt idx="5009">
                  <c:v>-0.53683289321528727</c:v>
                </c:pt>
                <c:pt idx="5010">
                  <c:v>-0.4885930229828363</c:v>
                </c:pt>
                <c:pt idx="5011">
                  <c:v>-0.44001673948180708</c:v>
                </c:pt>
                <c:pt idx="5012">
                  <c:v>-0.39114115977785363</c:v>
                </c:pt>
                <c:pt idx="5013">
                  <c:v>-0.34199784290906526</c:v>
                </c:pt>
                <c:pt idx="5014">
                  <c:v>-0.29261671538930983</c:v>
                </c:pt>
                <c:pt idx="5015">
                  <c:v>-0.24303581352796133</c:v>
                </c:pt>
                <c:pt idx="5016">
                  <c:v>-0.19328836263373614</c:v>
                </c:pt>
                <c:pt idx="5017">
                  <c:v>-0.14340757835346582</c:v>
                </c:pt>
                <c:pt idx="5018">
                  <c:v>-9.3428699593499795E-2</c:v>
                </c:pt>
                <c:pt idx="5019">
                  <c:v>-4.3387543534950813E-2</c:v>
                </c:pt>
                <c:pt idx="5020">
                  <c:v>6.6829116596388294E-3</c:v>
                </c:pt>
                <c:pt idx="5021">
                  <c:v>5.6749044572067024E-2</c:v>
                </c:pt>
                <c:pt idx="5022">
                  <c:v>0.10677567542056472</c:v>
                </c:pt>
                <c:pt idx="5023">
                  <c:v>0.15672745451360193</c:v>
                </c:pt>
                <c:pt idx="5024">
                  <c:v>0.20657221807321285</c:v>
                </c:pt>
                <c:pt idx="5025">
                  <c:v>0.25627744289304205</c:v>
                </c:pt>
                <c:pt idx="5026">
                  <c:v>0.30580926940529518</c:v>
                </c:pt>
                <c:pt idx="5027">
                  <c:v>0.35513272372077037</c:v>
                </c:pt>
                <c:pt idx="5028">
                  <c:v>0.40421195884747996</c:v>
                </c:pt>
                <c:pt idx="5029">
                  <c:v>0.45301161066375634</c:v>
                </c:pt>
                <c:pt idx="5030">
                  <c:v>0.50150010329555161</c:v>
                </c:pt>
                <c:pt idx="5031">
                  <c:v>0.54964604043773579</c:v>
                </c:pt>
                <c:pt idx="5032">
                  <c:v>0.59741604879429155</c:v>
                </c:pt>
                <c:pt idx="5033">
                  <c:v>0.64477430101597799</c:v>
                </c:pt>
                <c:pt idx="5034">
                  <c:v>0.69169181599984442</c:v>
                </c:pt>
                <c:pt idx="5035">
                  <c:v>0.7381359099083562</c:v>
                </c:pt>
                <c:pt idx="5036">
                  <c:v>0.78407407923171746</c:v>
                </c:pt>
                <c:pt idx="5037">
                  <c:v>0.82947479106800925</c:v>
                </c:pt>
                <c:pt idx="5038">
                  <c:v>0.87430672478572014</c:v>
                </c:pt>
                <c:pt idx="5039">
                  <c:v>0.91853958208832598</c:v>
                </c:pt>
                <c:pt idx="5040">
                  <c:v>0.96214306532904115</c:v>
                </c:pt>
                <c:pt idx="5041">
                  <c:v>1.0050868511142477</c:v>
                </c:pt>
                <c:pt idx="5042">
                  <c:v>1.047341536988674</c:v>
                </c:pt>
                <c:pt idx="5043">
                  <c:v>1.0888786036176541</c:v>
                </c:pt>
                <c:pt idx="5044">
                  <c:v>1.1296695125100114</c:v>
                </c:pt>
                <c:pt idx="5045">
                  <c:v>1.1696858915220905</c:v>
                </c:pt>
                <c:pt idx="5046">
                  <c:v>1.2089005516328852</c:v>
                </c:pt>
                <c:pt idx="5047">
                  <c:v>1.2472866614305154</c:v>
                </c:pt>
                <c:pt idx="5048">
                  <c:v>1.2848185309917493</c:v>
                </c:pt>
                <c:pt idx="5049">
                  <c:v>1.3214707194699551</c:v>
                </c:pt>
                <c:pt idx="5050">
                  <c:v>1.3572148043332422</c:v>
                </c:pt>
                <c:pt idx="5051">
                  <c:v>1.3920295904062243</c:v>
                </c:pt>
                <c:pt idx="5052">
                  <c:v>1.4258913245435174</c:v>
                </c:pt>
                <c:pt idx="5053">
                  <c:v>1.4587749230828939</c:v>
                </c:pt>
                <c:pt idx="5054">
                  <c:v>1.4906563637595158</c:v>
                </c:pt>
                <c:pt idx="5055">
                  <c:v>1.5215158706486387</c:v>
                </c:pt>
                <c:pt idx="5056">
                  <c:v>1.5513341974486938</c:v>
                </c:pt>
                <c:pt idx="5057">
                  <c:v>1.5800914855245298</c:v>
                </c:pt>
                <c:pt idx="5058">
                  <c:v>1.6077673326955184</c:v>
                </c:pt>
                <c:pt idx="5059">
                  <c:v>1.6343408969908779</c:v>
                </c:pt>
                <c:pt idx="5060">
                  <c:v>1.6597921336295407</c:v>
                </c:pt>
                <c:pt idx="5061">
                  <c:v>1.6841050013407624</c:v>
                </c:pt>
                <c:pt idx="5062">
                  <c:v>1.7072637749579753</c:v>
                </c:pt>
                <c:pt idx="5063">
                  <c:v>1.7292519380896141</c:v>
                </c:pt>
                <c:pt idx="5064">
                  <c:v>1.7500533976024306</c:v>
                </c:pt>
                <c:pt idx="5065">
                  <c:v>1.7696556874026605</c:v>
                </c:pt>
                <c:pt idx="5066">
                  <c:v>1.7880462951308542</c:v>
                </c:pt>
                <c:pt idx="5067">
                  <c:v>1.8052115821346486</c:v>
                </c:pt>
                <c:pt idx="5068">
                  <c:v>1.8211391431953854</c:v>
                </c:pt>
                <c:pt idx="5069">
                  <c:v>1.8358218993543414</c:v>
                </c:pt>
                <c:pt idx="5070">
                  <c:v>1.8492456171849772</c:v>
                </c:pt>
                <c:pt idx="5071">
                  <c:v>1.8613995744216107</c:v>
                </c:pt>
                <c:pt idx="5072">
                  <c:v>1.8722792971977429</c:v>
                </c:pt>
                <c:pt idx="5073">
                  <c:v>1.8818740307935766</c:v>
                </c:pt>
                <c:pt idx="5074">
                  <c:v>1.8901782679223729</c:v>
                </c:pt>
                <c:pt idx="5075">
                  <c:v>1.8971878709963463</c:v>
                </c:pt>
                <c:pt idx="5076">
                  <c:v>1.9028998504131371</c:v>
                </c:pt>
                <c:pt idx="5077">
                  <c:v>1.9073068064268597</c:v>
                </c:pt>
                <c:pt idx="5078">
                  <c:v>1.9104050778723258</c:v>
                </c:pt>
                <c:pt idx="5079">
                  <c:v>1.9121963547196188</c:v>
                </c:pt>
                <c:pt idx="5080">
                  <c:v>1.912675219725549</c:v>
                </c:pt>
                <c:pt idx="5081">
                  <c:v>1.9118418776692685</c:v>
                </c:pt>
                <c:pt idx="5082">
                  <c:v>1.909699230105975</c:v>
                </c:pt>
                <c:pt idx="5083">
                  <c:v>1.9062461297478734</c:v>
                </c:pt>
                <c:pt idx="5084">
                  <c:v>1.9014864344672089</c:v>
                </c:pt>
                <c:pt idx="5085">
                  <c:v>1.895424058979837</c:v>
                </c:pt>
                <c:pt idx="5086">
                  <c:v>1.8880639935654699</c:v>
                </c:pt>
                <c:pt idx="5087">
                  <c:v>1.8794099652923537</c:v>
                </c:pt>
                <c:pt idx="5088">
                  <c:v>1.8694678112761351</c:v>
                </c:pt>
                <c:pt idx="5089">
                  <c:v>1.8582451632869608</c:v>
                </c:pt>
                <c:pt idx="5090">
                  <c:v>1.84574797772625</c:v>
                </c:pt>
                <c:pt idx="5091">
                  <c:v>1.8319839538282339</c:v>
                </c:pt>
                <c:pt idx="5092">
                  <c:v>1.8169633782539909</c:v>
                </c:pt>
                <c:pt idx="5093">
                  <c:v>1.8006987721455128</c:v>
                </c:pt>
                <c:pt idx="5094">
                  <c:v>1.783202309586988</c:v>
                </c:pt>
                <c:pt idx="5095">
                  <c:v>1.7644815497998259</c:v>
                </c:pt>
                <c:pt idx="5096">
                  <c:v>1.744551788859277</c:v>
                </c:pt>
                <c:pt idx="5097">
                  <c:v>1.7234275246769388</c:v>
                </c:pt>
                <c:pt idx="5098">
                  <c:v>1.7011224723295766</c:v>
                </c:pt>
                <c:pt idx="5099">
                  <c:v>1.677649649908443</c:v>
                </c:pt>
                <c:pt idx="5100">
                  <c:v>1.6530288967903406</c:v>
                </c:pt>
                <c:pt idx="5101">
                  <c:v>1.627275224859281</c:v>
                </c:pt>
                <c:pt idx="5102">
                  <c:v>1.6004057778790537</c:v>
                </c:pt>
                <c:pt idx="5103">
                  <c:v>1.5724374096622911</c:v>
                </c:pt>
                <c:pt idx="5104">
                  <c:v>1.5433930764002752</c:v>
                </c:pt>
                <c:pt idx="5105">
                  <c:v>1.5132902489252127</c:v>
                </c:pt>
                <c:pt idx="5106">
                  <c:v>1.4821490564756821</c:v>
                </c:pt>
                <c:pt idx="5107">
                  <c:v>1.449991904110693</c:v>
                </c:pt>
                <c:pt idx="5108">
                  <c:v>1.4168430538998149</c:v>
                </c:pt>
                <c:pt idx="5109">
                  <c:v>1.3827208151253367</c:v>
                </c:pt>
                <c:pt idx="5110">
                  <c:v>1.3476500553245729</c:v>
                </c:pt>
                <c:pt idx="5111">
                  <c:v>1.3116569958171915</c:v>
                </c:pt>
                <c:pt idx="5112">
                  <c:v>1.2747667966562448</c:v>
                </c:pt>
                <c:pt idx="5113">
                  <c:v>1.2370035434414524</c:v>
                </c:pt>
                <c:pt idx="5114">
                  <c:v>1.1983914010632279</c:v>
                </c:pt>
                <c:pt idx="5115">
                  <c:v>1.1589577675074272</c:v>
                </c:pt>
                <c:pt idx="5116">
                  <c:v>1.1187295609176282</c:v>
                </c:pt>
                <c:pt idx="5117">
                  <c:v>1.07773321765624</c:v>
                </c:pt>
                <c:pt idx="5118">
                  <c:v>1.0359978759089186</c:v>
                </c:pt>
                <c:pt idx="5119">
                  <c:v>0.993552815954727</c:v>
                </c:pt>
                <c:pt idx="5120">
                  <c:v>0.95042835949131399</c:v>
                </c:pt>
                <c:pt idx="5121">
                  <c:v>0.90665136925077761</c:v>
                </c:pt>
                <c:pt idx="5122">
                  <c:v>0.86225418941516674</c:v>
                </c:pt>
                <c:pt idx="5123">
                  <c:v>0.81726734873458584</c:v>
                </c:pt>
                <c:pt idx="5124">
                  <c:v>0.7717176375386704</c:v>
                </c:pt>
                <c:pt idx="5125">
                  <c:v>0.72564027058815783</c:v>
                </c:pt>
                <c:pt idx="5126">
                  <c:v>0.67906588628243614</c:v>
                </c:pt>
                <c:pt idx="5127">
                  <c:v>0.63202323077606504</c:v>
                </c:pt>
                <c:pt idx="5128">
                  <c:v>0.58454680516505775</c:v>
                </c:pt>
                <c:pt idx="5129">
                  <c:v>0.53667070312088827</c:v>
                </c:pt>
                <c:pt idx="5130">
                  <c:v>0.4884284782076202</c:v>
                </c:pt>
                <c:pt idx="5131">
                  <c:v>0.43984992210900242</c:v>
                </c:pt>
                <c:pt idx="5132">
                  <c:v>0.39097215264369345</c:v>
                </c:pt>
                <c:pt idx="5133">
                  <c:v>0.34182672956291671</c:v>
                </c:pt>
                <c:pt idx="5134">
                  <c:v>0.29244358005364451</c:v>
                </c:pt>
                <c:pt idx="5135">
                  <c:v>0.24286074105802882</c:v>
                </c:pt>
                <c:pt idx="5136">
                  <c:v>0.19311143847718559</c:v>
                </c:pt>
                <c:pt idx="5137">
                  <c:v>0.14322888850988971</c:v>
                </c:pt>
                <c:pt idx="5138">
                  <c:v>9.3248330573669325E-2</c:v>
                </c:pt>
                <c:pt idx="5139">
                  <c:v>4.3205582320140497E-2</c:v>
                </c:pt>
                <c:pt idx="5140">
                  <c:v>-6.8663776584136048E-3</c:v>
                </c:pt>
                <c:pt idx="5141">
                  <c:v>-5.6933927555086389E-2</c:v>
                </c:pt>
                <c:pt idx="5142">
                  <c:v>-0.10696188724015142</c:v>
                </c:pt>
                <c:pt idx="5143">
                  <c:v>-0.15691490671517325</c:v>
                </c:pt>
                <c:pt idx="5144">
                  <c:v>-0.20676082193617124</c:v>
                </c:pt>
                <c:pt idx="5145">
                  <c:v>-0.25646710947169649</c:v>
                </c:pt>
                <c:pt idx="5146">
                  <c:v>-0.30599990956978262</c:v>
                </c:pt>
                <c:pt idx="5147">
                  <c:v>-0.35532424819786002</c:v>
                </c:pt>
                <c:pt idx="5148">
                  <c:v>-0.40440427826139541</c:v>
                </c:pt>
                <c:pt idx="5149">
                  <c:v>-0.45320463557677743</c:v>
                </c:pt>
                <c:pt idx="5150">
                  <c:v>-0.50169374424863333</c:v>
                </c:pt>
                <c:pt idx="5151">
                  <c:v>-0.54984020799094135</c:v>
                </c:pt>
                <c:pt idx="5152">
                  <c:v>-0.59761065356709275</c:v>
                </c:pt>
                <c:pt idx="5153">
                  <c:v>-0.64496925372741243</c:v>
                </c:pt>
                <c:pt idx="5154">
                  <c:v>-0.69188702750847486</c:v>
                </c:pt>
                <c:pt idx="5155">
                  <c:v>-0.73833129125198815</c:v>
                </c:pt>
                <c:pt idx="5156">
                  <c:v>-0.78426954166704366</c:v>
                </c:pt>
                <c:pt idx="5157">
                  <c:v>-0.82967024610985574</c:v>
                </c:pt>
                <c:pt idx="5158">
                  <c:v>-0.87450208424616616</c:v>
                </c:pt>
                <c:pt idx="5159">
                  <c:v>-0.91873475811549943</c:v>
                </c:pt>
                <c:pt idx="5160">
                  <c:v>-0.9623379704456827</c:v>
                </c:pt>
                <c:pt idx="5161">
                  <c:v>-1.0052813982558859</c:v>
                </c:pt>
                <c:pt idx="5162">
                  <c:v>-1.0475356395416104</c:v>
                </c:pt>
                <c:pt idx="5163">
                  <c:v>-1.0890721754565178</c:v>
                </c:pt>
                <c:pt idx="5164">
                  <c:v>-1.1298624680350304</c:v>
                </c:pt>
                <c:pt idx="5165">
                  <c:v>-1.1698781456959606</c:v>
                </c:pt>
                <c:pt idx="5166">
                  <c:v>-1.2090920200172788</c:v>
                </c:pt>
                <c:pt idx="5167">
                  <c:v>-1.2474772602222419</c:v>
                </c:pt>
                <c:pt idx="5168">
                  <c:v>-1.285008177058399</c:v>
                </c:pt>
                <c:pt idx="5169">
                  <c:v>-1.3216593303852366</c:v>
                </c:pt>
                <c:pt idx="5170">
                  <c:v>-1.3574022984118201</c:v>
                </c:pt>
                <c:pt idx="5171">
                  <c:v>-1.3922158867381633</c:v>
                </c:pt>
                <c:pt idx="5172">
                  <c:v>-1.4260763430281509</c:v>
                </c:pt>
                <c:pt idx="5173">
                  <c:v>-1.4589585844623625</c:v>
                </c:pt>
                <c:pt idx="5174">
                  <c:v>-1.4908385896516783</c:v>
                </c:pt>
                <c:pt idx="5175">
                  <c:v>-1.5216965835795748</c:v>
                </c:pt>
                <c:pt idx="5176">
                  <c:v>-1.5515133208846483</c:v>
                </c:pt>
                <c:pt idx="5177">
                  <c:v>-1.5802689439032935</c:v>
                </c:pt>
                <c:pt idx="5178">
                  <c:v>-1.6079430514573709</c:v>
                </c:pt>
                <c:pt idx="5179">
                  <c:v>-1.6345148026088545</c:v>
                </c:pt>
                <c:pt idx="5180">
                  <c:v>-1.659964153639198</c:v>
                </c:pt>
                <c:pt idx="5181">
                  <c:v>-1.6842750643693873</c:v>
                </c:pt>
                <c:pt idx="5182">
                  <c:v>-1.7074318107530955</c:v>
                </c:pt>
                <c:pt idx="5183">
                  <c:v>-1.7294178775470685</c:v>
                </c:pt>
                <c:pt idx="5184">
                  <c:v>-1.7502171727936902</c:v>
                </c:pt>
                <c:pt idx="5185">
                  <c:v>-1.7698172316015897</c:v>
                </c:pt>
                <c:pt idx="5186">
                  <c:v>-1.7882055428398598</c:v>
                </c:pt>
                <c:pt idx="5187">
                  <c:v>-1.8053684691101113</c:v>
                </c:pt>
                <c:pt idx="5188">
                  <c:v>-1.8212936064725331</c:v>
                </c:pt>
                <c:pt idx="5189">
                  <c:v>-1.8359738772713818</c:v>
                </c:pt>
                <c:pt idx="5190">
                  <c:v>-1.8493950494066307</c:v>
                </c:pt>
                <c:pt idx="5191">
                  <c:v>-1.861546401961933</c:v>
                </c:pt>
                <c:pt idx="5192">
                  <c:v>-1.8724234624422325</c:v>
                </c:pt>
                <c:pt idx="5193">
                  <c:v>-1.882015477520657</c:v>
                </c:pt>
                <c:pt idx="5194">
                  <c:v>-1.8903169413241112</c:v>
                </c:pt>
                <c:pt idx="5195">
                  <c:v>-1.897323717698522</c:v>
                </c:pt>
                <c:pt idx="5196">
                  <c:v>-1.9030328184945537</c:v>
                </c:pt>
                <c:pt idx="5197">
                  <c:v>-1.907436845437944</c:v>
                </c:pt>
                <c:pt idx="5198">
                  <c:v>-1.910532138853027</c:v>
                </c:pt>
                <c:pt idx="5199">
                  <c:v>-1.9123203902165371</c:v>
                </c:pt>
                <c:pt idx="5200">
                  <c:v>-1.912796183808368</c:v>
                </c:pt>
                <c:pt idx="5201">
                  <c:v>-1.9119597259464143</c:v>
                </c:pt>
                <c:pt idx="5202">
                  <c:v>-1.9098139197395374</c:v>
                </c:pt>
                <c:pt idx="5203">
                  <c:v>-1.9063576194677923</c:v>
                </c:pt>
                <c:pt idx="5204">
                  <c:v>-1.9015946845846765</c:v>
                </c:pt>
                <c:pt idx="5205">
                  <c:v>-1.8955290313999629</c:v>
                </c:pt>
                <c:pt idx="5206">
                  <c:v>-1.8881656517991914</c:v>
                </c:pt>
                <c:pt idx="5207">
                  <c:v>-1.8795082744675538</c:v>
                </c:pt>
                <c:pt idx="5208">
                  <c:v>-1.8695627381480162</c:v>
                </c:pt>
                <c:pt idx="5209">
                  <c:v>-1.8583366762476479</c:v>
                </c:pt>
                <c:pt idx="5210">
                  <c:v>-1.8458360468136168</c:v>
                </c:pt>
                <c:pt idx="5211">
                  <c:v>-1.8320685507339582</c:v>
                </c:pt>
                <c:pt idx="5212">
                  <c:v>-1.8170444763308264</c:v>
                </c:pt>
                <c:pt idx="5213">
                  <c:v>-1.8007763464138249</c:v>
                </c:pt>
                <c:pt idx="5214">
                  <c:v>-1.7832763367404614</c:v>
                </c:pt>
                <c:pt idx="5215">
                  <c:v>-1.7645520082104353</c:v>
                </c:pt>
                <c:pt idx="5216">
                  <c:v>-1.7446186585814858</c:v>
                </c:pt>
                <c:pt idx="5217">
                  <c:v>-1.7234907874510881</c:v>
                </c:pt>
                <c:pt idx="5218">
                  <c:v>-1.7011821115845414</c:v>
                </c:pt>
                <c:pt idx="5219">
                  <c:v>-1.6777056507635189</c:v>
                </c:pt>
                <c:pt idx="5220">
                  <c:v>-1.6530812460563074</c:v>
                </c:pt>
                <c:pt idx="5221">
                  <c:v>-1.6273239110387674</c:v>
                </c:pt>
                <c:pt idx="5222">
                  <c:v>-1.6004507911660779</c:v>
                </c:pt>
                <c:pt idx="5223">
                  <c:v>-1.5724787419411053</c:v>
                </c:pt>
                <c:pt idx="5224">
                  <c:v>-1.5434307212433893</c:v>
                </c:pt>
                <c:pt idx="5225">
                  <c:v>-1.5133242015906943</c:v>
                </c:pt>
                <c:pt idx="5226">
                  <c:v>-1.4821793139037047</c:v>
                </c:pt>
                <c:pt idx="5227">
                  <c:v>-1.4500184649193031</c:v>
                </c:pt>
                <c:pt idx="5228">
                  <c:v>-1.4168659183800183</c:v>
                </c:pt>
                <c:pt idx="5229">
                  <c:v>-1.382739985235385</c:v>
                </c:pt>
                <c:pt idx="5230">
                  <c:v>-1.3476655346835571</c:v>
                </c:pt>
                <c:pt idx="5231">
                  <c:v>-1.3116687896978829</c:v>
                </c:pt>
                <c:pt idx="5232">
                  <c:v>-1.2747749119772309</c:v>
                </c:pt>
                <c:pt idx="5233">
                  <c:v>-1.2370079887585306</c:v>
                </c:pt>
                <c:pt idx="5234">
                  <c:v>-1.1983921865601286</c:v>
                </c:pt>
                <c:pt idx="5235">
                  <c:v>-1.1589549049857937</c:v>
                </c:pt>
                <c:pt idx="5236">
                  <c:v>-1.1187230637863457</c:v>
                </c:pt>
                <c:pt idx="5237">
                  <c:v>-1.0777231009199795</c:v>
                </c:pt>
                <c:pt idx="5238">
                  <c:v>-1.0359841561561474</c:v>
                </c:pt>
                <c:pt idx="5239">
                  <c:v>-0.99353551134489748</c:v>
                </c:pt>
                <c:pt idx="5240">
                  <c:v>-0.95040748974147771</c:v>
                </c:pt>
                <c:pt idx="5241">
                  <c:v>-0.90662695562152451</c:v>
                </c:pt>
                <c:pt idx="5242">
                  <c:v>-0.86222625469586578</c:v>
                </c:pt>
                <c:pt idx="5243">
                  <c:v>-0.81723591722805178</c:v>
                </c:pt>
                <c:pt idx="5244">
                  <c:v>-0.77168273504518869</c:v>
                </c:pt>
                <c:pt idx="5245">
                  <c:v>-0.72560192438879456</c:v>
                </c:pt>
                <c:pt idx="5246">
                  <c:v>-0.67902412512187071</c:v>
                </c:pt>
                <c:pt idx="5247">
                  <c:v>-0.63197808484473406</c:v>
                </c:pt>
                <c:pt idx="5248">
                  <c:v>-0.58449830608072628</c:v>
                </c:pt>
                <c:pt idx="5249">
                  <c:v>-0.53661888390965318</c:v>
                </c:pt>
                <c:pt idx="5250">
                  <c:v>-0.48837337328432584</c:v>
                </c:pt>
                <c:pt idx="5251">
                  <c:v>-0.43979156725705104</c:v>
                </c:pt>
                <c:pt idx="5252">
                  <c:v>-0.39091058499441222</c:v>
                </c:pt>
                <c:pt idx="5253">
                  <c:v>-0.34176198757427728</c:v>
                </c:pt>
                <c:pt idx="5254">
                  <c:v>-0.29237570348853575</c:v>
                </c:pt>
                <c:pt idx="5255">
                  <c:v>-0.24278977096195226</c:v>
                </c:pt>
                <c:pt idx="5256">
                  <c:v>-0.19303741715546388</c:v>
                </c:pt>
                <c:pt idx="5257">
                  <c:v>-0.14315185950441164</c:v>
                </c:pt>
                <c:pt idx="5258">
                  <c:v>-9.3168338639162421E-2</c:v>
                </c:pt>
                <c:pt idx="5259">
                  <c:v>-4.3122673399849466E-2</c:v>
                </c:pt>
                <c:pt idx="5260">
                  <c:v>6.9521564573604673E-3</c:v>
                </c:pt>
                <c:pt idx="5261">
                  <c:v>5.7022527986761037E-2</c:v>
                </c:pt>
                <c:pt idx="5262">
                  <c:v>0.10705325994544057</c:v>
                </c:pt>
                <c:pt idx="5263">
                  <c:v>0.15700900124772477</c:v>
                </c:pt>
                <c:pt idx="5264">
                  <c:v>0.20685758678878727</c:v>
                </c:pt>
                <c:pt idx="5265">
                  <c:v>0.25656649210309918</c:v>
                </c:pt>
                <c:pt idx="5266">
                  <c:v>0.3061018564317578</c:v>
                </c:pt>
                <c:pt idx="5267">
                  <c:v>0.35542870476275679</c:v>
                </c:pt>
                <c:pt idx="5268">
                  <c:v>0.40451118904998679</c:v>
                </c:pt>
                <c:pt idx="5269">
                  <c:v>0.45331394418652637</c:v>
                </c:pt>
                <c:pt idx="5270">
                  <c:v>0.50180539338212971</c:v>
                </c:pt>
                <c:pt idx="5271">
                  <c:v>0.5499541394847709</c:v>
                </c:pt>
                <c:pt idx="5272">
                  <c:v>0.5977268084209777</c:v>
                </c:pt>
                <c:pt idx="5273">
                  <c:v>0.64508757213356116</c:v>
                </c:pt>
                <c:pt idx="5274">
                  <c:v>0.69200744888133958</c:v>
                </c:pt>
                <c:pt idx="5275">
                  <c:v>0.73845375425814119</c:v>
                </c:pt>
                <c:pt idx="5276">
                  <c:v>0.78439398425533224</c:v>
                </c:pt>
                <c:pt idx="5277">
                  <c:v>0.82979660554182555</c:v>
                </c:pt>
                <c:pt idx="5278">
                  <c:v>0.87463029712662743</c:v>
                </c:pt>
                <c:pt idx="5279">
                  <c:v>0.91886476042334519</c:v>
                </c:pt>
                <c:pt idx="5280">
                  <c:v>0.96246969756485923</c:v>
                </c:pt>
                <c:pt idx="5281">
                  <c:v>1.0054147850065038</c:v>
                </c:pt>
                <c:pt idx="5282">
                  <c:v>1.0476706202112753</c:v>
                </c:pt>
                <c:pt idx="5283">
                  <c:v>1.0892086838317243</c:v>
                </c:pt>
                <c:pt idx="5284">
                  <c:v>1.1300004374327159</c:v>
                </c:pt>
                <c:pt idx="5285">
                  <c:v>1.1700175089951694</c:v>
                </c:pt>
                <c:pt idx="5286">
                  <c:v>1.2092327096909152</c:v>
                </c:pt>
                <c:pt idx="5287">
                  <c:v>1.2476192083688622</c:v>
                </c:pt>
                <c:pt idx="5288">
                  <c:v>1.2851513154341445</c:v>
                </c:pt>
                <c:pt idx="5289">
                  <c:v>1.3218035904357381</c:v>
                </c:pt>
                <c:pt idx="5290">
                  <c:v>1.3575476113042</c:v>
                </c:pt>
                <c:pt idx="5291">
                  <c:v>1.3923621833929667</c:v>
                </c:pt>
                <c:pt idx="5292">
                  <c:v>1.4262235541514205</c:v>
                </c:pt>
                <c:pt idx="5293">
                  <c:v>1.459106640577555</c:v>
                </c:pt>
                <c:pt idx="5294">
                  <c:v>1.490987421131698</c:v>
                </c:pt>
                <c:pt idx="5295">
                  <c:v>1.5218461206786114</c:v>
                </c:pt>
                <c:pt idx="5296">
                  <c:v>1.5516634937701099</c:v>
                </c:pt>
                <c:pt idx="5297">
                  <c:v>1.5804196826876162</c:v>
                </c:pt>
                <c:pt idx="5298">
                  <c:v>1.6080942862296979</c:v>
                </c:pt>
                <c:pt idx="5299">
                  <c:v>1.6346664634667047</c:v>
                </c:pt>
                <c:pt idx="5300">
                  <c:v>1.6601161707199661</c:v>
                </c:pt>
                <c:pt idx="5301">
                  <c:v>1.6844273678817472</c:v>
                </c:pt>
                <c:pt idx="5302">
                  <c:v>1.7075843310082752</c:v>
                </c:pt>
                <c:pt idx="5303">
                  <c:v>1.7295705449899279</c:v>
                </c:pt>
                <c:pt idx="5304">
                  <c:v>1.7503699180337009</c:v>
                </c:pt>
                <c:pt idx="5305">
                  <c:v>1.7699699854435942</c:v>
                </c:pt>
                <c:pt idx="5306">
                  <c:v>1.7883582363146471</c:v>
                </c:pt>
                <c:pt idx="5307">
                  <c:v>1.8055210335048122</c:v>
                </c:pt>
                <c:pt idx="5308">
                  <c:v>1.8214459733607362</c:v>
                </c:pt>
                <c:pt idx="5309">
                  <c:v>1.8361259785431239</c:v>
                </c:pt>
                <c:pt idx="5310">
                  <c:v>1.8495468172980349</c:v>
                </c:pt>
                <c:pt idx="5311">
                  <c:v>1.8616977690846679</c:v>
                </c:pt>
                <c:pt idx="5312">
                  <c:v>1.8725743618126778</c:v>
                </c:pt>
                <c:pt idx="5313">
                  <c:v>1.8821658425887737</c:v>
                </c:pt>
                <c:pt idx="5314">
                  <c:v>1.8904667060020655</c:v>
                </c:pt>
                <c:pt idx="5315">
                  <c:v>1.8974728163889365</c:v>
                </c:pt>
                <c:pt idx="5316">
                  <c:v>1.9031811861185279</c:v>
                </c:pt>
                <c:pt idx="5317">
                  <c:v>1.9075844174626595</c:v>
                </c:pt>
                <c:pt idx="5318">
                  <c:v>1.9106788513191042</c:v>
                </c:pt>
                <c:pt idx="5319">
                  <c:v>1.9124661797649634</c:v>
                </c:pt>
                <c:pt idx="5320">
                  <c:v>1.9129409877071062</c:v>
                </c:pt>
                <c:pt idx="5321">
                  <c:v>1.9121034821166332</c:v>
                </c:pt>
                <c:pt idx="5322">
                  <c:v>1.9099565667814673</c:v>
                </c:pt>
                <c:pt idx="5323">
                  <c:v>1.9064990966861715</c:v>
                </c:pt>
                <c:pt idx="5324">
                  <c:v>1.9017349320138004</c:v>
                </c:pt>
                <c:pt idx="5325">
                  <c:v>1.8956679898283455</c:v>
                </c:pt>
                <c:pt idx="5326">
                  <c:v>1.8883032627937579</c:v>
                </c:pt>
                <c:pt idx="5327">
                  <c:v>1.8796444803974339</c:v>
                </c:pt>
                <c:pt idx="5328">
                  <c:v>1.8696974822079053</c:v>
                </c:pt>
                <c:pt idx="5329">
                  <c:v>1.8584699024806759</c:v>
                </c:pt>
                <c:pt idx="5330">
                  <c:v>1.8459677001338093</c:v>
                </c:pt>
                <c:pt idx="5331">
                  <c:v>1.8321985769481997</c:v>
                </c:pt>
                <c:pt idx="5332">
                  <c:v>1.8171728221603347</c:v>
                </c:pt>
                <c:pt idx="5333">
                  <c:v>1.8009029595151651</c:v>
                </c:pt>
                <c:pt idx="5334">
                  <c:v>1.7834011657261015</c:v>
                </c:pt>
                <c:pt idx="5335">
                  <c:v>1.764675002668707</c:v>
                </c:pt>
                <c:pt idx="5336">
                  <c:v>1.7447397690961282</c:v>
                </c:pt>
                <c:pt idx="5337">
                  <c:v>1.7236099656202346</c:v>
                </c:pt>
                <c:pt idx="5338">
                  <c:v>1.7012993100392046</c:v>
                </c:pt>
                <c:pt idx="5339">
                  <c:v>1.6778208231855187</c:v>
                </c:pt>
                <c:pt idx="5340">
                  <c:v>1.6531943471956878</c:v>
                </c:pt>
                <c:pt idx="5341">
                  <c:v>1.6274348967306942</c:v>
                </c:pt>
                <c:pt idx="5342">
                  <c:v>1.6005596183471567</c:v>
                </c:pt>
                <c:pt idx="5343">
                  <c:v>1.5725853686651481</c:v>
                </c:pt>
                <c:pt idx="5344">
                  <c:v>1.5435351066966307</c:v>
                </c:pt>
                <c:pt idx="5345">
                  <c:v>1.5134263061064763</c:v>
                </c:pt>
                <c:pt idx="5346">
                  <c:v>1.4822790989765215</c:v>
                </c:pt>
                <c:pt idx="5347">
                  <c:v>1.4501158932183886</c:v>
                </c:pt>
                <c:pt idx="5348">
                  <c:v>1.4169609537622432</c:v>
                </c:pt>
                <c:pt idx="5349">
                  <c:v>1.3828325927576399</c:v>
                </c:pt>
                <c:pt idx="5350">
                  <c:v>1.3477556806145286</c:v>
                </c:pt>
                <c:pt idx="5351">
                  <c:v>1.3117564415292489</c:v>
                </c:pt>
                <c:pt idx="5352">
                  <c:v>1.2748600384343052</c:v>
                </c:pt>
                <c:pt idx="5353">
                  <c:v>1.2370905598102322</c:v>
                </c:pt>
                <c:pt idx="5354">
                  <c:v>1.1984721734284554</c:v>
                </c:pt>
                <c:pt idx="5355">
                  <c:v>1.1590322801545914</c:v>
                </c:pt>
                <c:pt idx="5356">
                  <c:v>1.1187978010095605</c:v>
                </c:pt>
                <c:pt idx="5357">
                  <c:v>1.0777951752293251</c:v>
                </c:pt>
                <c:pt idx="5358">
                  <c:v>1.0360535438680389</c:v>
                </c:pt>
                <c:pt idx="5359">
                  <c:v>0.99360219006697637</c:v>
                </c:pt>
                <c:pt idx="5360">
                  <c:v>0.95047143837835835</c:v>
                </c:pt>
                <c:pt idx="5361">
                  <c:v>0.90668815438001782</c:v>
                </c:pt>
                <c:pt idx="5362">
                  <c:v>0.86228468508961797</c:v>
                </c:pt>
                <c:pt idx="5363">
                  <c:v>0.8172915620815121</c:v>
                </c:pt>
                <c:pt idx="5364">
                  <c:v>0.77173557849701013</c:v>
                </c:pt>
                <c:pt idx="5365">
                  <c:v>0.72565195189466469</c:v>
                </c:pt>
                <c:pt idx="5366">
                  <c:v>0.67907132345667864</c:v>
                </c:pt>
                <c:pt idx="5367">
                  <c:v>0.63202244210413572</c:v>
                </c:pt>
                <c:pt idx="5368">
                  <c:v>0.58453981168214064</c:v>
                </c:pt>
                <c:pt idx="5369">
                  <c:v>0.5366575285926527</c:v>
                </c:pt>
                <c:pt idx="5370">
                  <c:v>0.48840914911045274</c:v>
                </c:pt>
                <c:pt idx="5371">
                  <c:v>0.43982446760896471</c:v>
                </c:pt>
                <c:pt idx="5372">
                  <c:v>0.39094060457452001</c:v>
                </c:pt>
                <c:pt idx="5373">
                  <c:v>0.3417891224027319</c:v>
                </c:pt>
                <c:pt idx="5374">
                  <c:v>0.2923999509006302</c:v>
                </c:pt>
                <c:pt idx="5375">
                  <c:v>0.24281112960496645</c:v>
                </c:pt>
                <c:pt idx="5376">
                  <c:v>0.19305588698496406</c:v>
                </c:pt>
                <c:pt idx="5377">
                  <c:v>0.14316744177985891</c:v>
                </c:pt>
                <c:pt idx="5378">
                  <c:v>9.3181035919043892E-2</c:v>
                </c:pt>
                <c:pt idx="5379">
                  <c:v>4.3132489536196264E-2</c:v>
                </c:pt>
                <c:pt idx="5380">
                  <c:v>-6.9452163249661258E-3</c:v>
                </c:pt>
                <c:pt idx="5381">
                  <c:v>-5.7018457437822134E-2</c:v>
                </c:pt>
                <c:pt idx="5382">
                  <c:v>-0.10705205128571636</c:v>
                </c:pt>
                <c:pt idx="5383">
                  <c:v>-0.15701064551689103</c:v>
                </c:pt>
                <c:pt idx="5384">
                  <c:v>-0.20686207376868537</c:v>
                </c:pt>
                <c:pt idx="5385">
                  <c:v>-0.25657381032656457</c:v>
                </c:pt>
                <c:pt idx="5386">
                  <c:v>-0.30611199319193372</c:v>
                </c:pt>
                <c:pt idx="5387">
                  <c:v>-0.35544164612290075</c:v>
                </c:pt>
                <c:pt idx="5388">
                  <c:v>-0.40452691985389594</c:v>
                </c:pt>
                <c:pt idx="5389">
                  <c:v>-0.45333244806943634</c:v>
                </c:pt>
                <c:pt idx="5390">
                  <c:v>-0.50182665278201732</c:v>
                </c:pt>
                <c:pt idx="5391">
                  <c:v>-0.54997813565441944</c:v>
                </c:pt>
                <c:pt idx="5392">
                  <c:v>-0.59775352144021976</c:v>
                </c:pt>
                <c:pt idx="5393">
                  <c:v>-0.64511698092227288</c:v>
                </c:pt>
                <c:pt idx="5394">
                  <c:v>-0.69203953121273798</c:v>
                </c:pt>
                <c:pt idx="5395">
                  <c:v>-0.73848848677265</c:v>
                </c:pt>
                <c:pt idx="5396">
                  <c:v>-0.7844313424749072</c:v>
                </c:pt>
                <c:pt idx="5397">
                  <c:v>-0.82983656388466909</c:v>
                </c:pt>
                <c:pt idx="5398">
                  <c:v>-0.87467282892247677</c:v>
                </c:pt>
                <c:pt idx="5399">
                  <c:v>-0.91890983792901904</c:v>
                </c:pt>
                <c:pt idx="5400">
                  <c:v>-0.96251729198043046</c:v>
                </c:pt>
                <c:pt idx="5401">
                  <c:v>-1.0054648664917805</c:v>
                </c:pt>
                <c:pt idx="5402">
                  <c:v>-1.0477231579027051</c:v>
                </c:pt>
                <c:pt idx="5403">
                  <c:v>-1.0892636458597302</c:v>
                </c:pt>
                <c:pt idx="5404">
                  <c:v>-1.1300577909394462</c:v>
                </c:pt>
                <c:pt idx="5405">
                  <c:v>-1.170077220152594</c:v>
                </c:pt>
                <c:pt idx="5406">
                  <c:v>-1.2092947437192934</c:v>
                </c:pt>
                <c:pt idx="5407">
                  <c:v>-1.2476835295556463</c:v>
                </c:pt>
                <c:pt idx="5408">
                  <c:v>-1.2852178871531503</c:v>
                </c:pt>
                <c:pt idx="5409">
                  <c:v>-1.3218723751667354</c:v>
                </c:pt>
                <c:pt idx="5410">
                  <c:v>-1.3576185706528037</c:v>
                </c:pt>
                <c:pt idx="5411">
                  <c:v>-1.3924352781108909</c:v>
                </c:pt>
                <c:pt idx="5412">
                  <c:v>-1.4262987441569901</c:v>
                </c:pt>
                <c:pt idx="5413">
                  <c:v>-1.4591838849766003</c:v>
                </c:pt>
                <c:pt idx="5414">
                  <c:v>-1.4910666782386743</c:v>
                </c:pt>
                <c:pt idx="5415">
                  <c:v>-1.5219273480380855</c:v>
                </c:pt>
                <c:pt idx="5416">
                  <c:v>-1.5517466481784421</c:v>
                </c:pt>
                <c:pt idx="5417">
                  <c:v>-1.5805047202149582</c:v>
                </c:pt>
                <c:pt idx="5418">
                  <c:v>-1.6081811622422333</c:v>
                </c:pt>
                <c:pt idx="5419">
                  <c:v>-1.6347551326491139</c:v>
                </c:pt>
                <c:pt idx="5420">
                  <c:v>-1.6602065870981613</c:v>
                </c:pt>
                <c:pt idx="5421">
                  <c:v>-1.6845194848457892</c:v>
                </c:pt>
                <c:pt idx="5422">
                  <c:v>-1.7076781013355571</c:v>
                </c:pt>
                <c:pt idx="5423">
                  <c:v>-1.7296659208684975</c:v>
                </c:pt>
                <c:pt idx="5424">
                  <c:v>-1.7504668510857833</c:v>
                </c:pt>
                <c:pt idx="5425">
                  <c:v>-1.7700684267493352</c:v>
                </c:pt>
                <c:pt idx="5426">
                  <c:v>-1.7884581364359677</c:v>
                </c:pt>
                <c:pt idx="5427">
                  <c:v>-1.8056223425094513</c:v>
                </c:pt>
                <c:pt idx="5428">
                  <c:v>-1.8215486408464427</c:v>
                </c:pt>
                <c:pt idx="5429">
                  <c:v>-1.8362299536619353</c:v>
                </c:pt>
                <c:pt idx="5430">
                  <c:v>-1.8496520487807393</c:v>
                </c:pt>
                <c:pt idx="5431">
                  <c:v>-1.861804205265309</c:v>
                </c:pt>
                <c:pt idx="5432">
                  <c:v>-1.8726819506532075</c:v>
                </c:pt>
                <c:pt idx="5433">
                  <c:v>-1.8822745317037819</c:v>
                </c:pt>
                <c:pt idx="5434">
                  <c:v>-1.8905764426835574</c:v>
                </c:pt>
                <c:pt idx="5435">
                  <c:v>-1.8975835476312128</c:v>
                </c:pt>
                <c:pt idx="5436">
                  <c:v>-1.9032928586430722</c:v>
                </c:pt>
                <c:pt idx="5437">
                  <c:v>-1.907696977743117</c:v>
                </c:pt>
                <c:pt idx="5438">
                  <c:v>-1.9107922456062303</c:v>
                </c:pt>
                <c:pt idx="5439">
                  <c:v>-1.9125803541116448</c:v>
                </c:pt>
                <c:pt idx="5440">
                  <c:v>-1.9130558879933761</c:v>
                </c:pt>
                <c:pt idx="5441">
                  <c:v>-1.9122190540746402</c:v>
                </c:pt>
                <c:pt idx="5442">
                  <c:v>-1.91007275602048</c:v>
                </c:pt>
                <c:pt idx="5443">
                  <c:v>-1.9066158487175267</c:v>
                </c:pt>
                <c:pt idx="5444">
                  <c:v>-1.9018521922758154</c:v>
                </c:pt>
                <c:pt idx="5445">
                  <c:v>-1.8957857037111987</c:v>
                </c:pt>
                <c:pt idx="5446">
                  <c:v>-1.8884213756642789</c:v>
                </c:pt>
                <c:pt idx="5447">
                  <c:v>-1.8797629376238656</c:v>
                </c:pt>
                <c:pt idx="5448">
                  <c:v>-1.8698162291845128</c:v>
                </c:pt>
                <c:pt idx="5449">
                  <c:v>-1.8585888846523517</c:v>
                </c:pt>
                <c:pt idx="5450">
                  <c:v>-1.8460868630204847</c:v>
                </c:pt>
                <c:pt idx="5451">
                  <c:v>-1.8323178661692026</c:v>
                </c:pt>
                <c:pt idx="5452">
                  <c:v>-1.8172921834586158</c:v>
                </c:pt>
                <c:pt idx="5453">
                  <c:v>-1.8010223387813618</c:v>
                </c:pt>
                <c:pt idx="5454">
                  <c:v>-1.7835205090224504</c:v>
                </c:pt>
                <c:pt idx="5455">
                  <c:v>-1.7647942562528485</c:v>
                </c:pt>
                <c:pt idx="5456">
                  <c:v>-1.7448588794446909</c:v>
                </c:pt>
                <c:pt idx="5457">
                  <c:v>-1.7237288794522747</c:v>
                </c:pt>
                <c:pt idx="5458">
                  <c:v>-1.701417974339432</c:v>
                </c:pt>
                <c:pt idx="5459">
                  <c:v>-1.6779391852273635</c:v>
                </c:pt>
                <c:pt idx="5460">
                  <c:v>-1.6533123545641419</c:v>
                </c:pt>
                <c:pt idx="5461">
                  <c:v>-1.6275524973448909</c:v>
                </c:pt>
                <c:pt idx="5462">
                  <c:v>-1.6006767604828058</c:v>
                </c:pt>
                <c:pt idx="5463">
                  <c:v>-1.5727020009766706</c:v>
                </c:pt>
                <c:pt idx="5464">
                  <c:v>-1.5436511782390994</c:v>
                </c:pt>
                <c:pt idx="5465">
                  <c:v>-1.5135417663572648</c:v>
                </c:pt>
                <c:pt idx="5466">
                  <c:v>-1.4823938978566951</c:v>
                </c:pt>
                <c:pt idx="5467">
                  <c:v>-1.4502299811138397</c:v>
                </c:pt>
                <c:pt idx="5468">
                  <c:v>-1.4170742815445254</c:v>
                </c:pt>
                <c:pt idx="5469">
                  <c:v>-1.3829451118045746</c:v>
                </c:pt>
                <c:pt idx="5470">
                  <c:v>-1.3478673428304133</c:v>
                </c:pt>
                <c:pt idx="5471">
                  <c:v>-1.3118671993648405</c:v>
                </c:pt>
                <c:pt idx="5472">
                  <c:v>-1.2749698449064473</c:v>
                </c:pt>
                <c:pt idx="5473">
                  <c:v>-1.2371993685212135</c:v>
                </c:pt>
                <c:pt idx="5474">
                  <c:v>-1.1985799385849565</c:v>
                </c:pt>
                <c:pt idx="5475">
                  <c:v>-1.1591389565863905</c:v>
                </c:pt>
                <c:pt idx="5476">
                  <c:v>-1.1189033441878269</c:v>
                </c:pt>
                <c:pt idx="5477">
                  <c:v>-1.0778995412845866</c:v>
                </c:pt>
                <c:pt idx="5478">
                  <c:v>-1.0361566896078123</c:v>
                </c:pt>
                <c:pt idx="5479">
                  <c:v>-0.99370407299296959</c:v>
                </c:pt>
                <c:pt idx="5480">
                  <c:v>-0.95057201670337332</c:v>
                </c:pt>
                <c:pt idx="5481">
                  <c:v>-0.90678738704444983</c:v>
                </c:pt>
                <c:pt idx="5482">
                  <c:v>-0.86238253177756552</c:v>
                </c:pt>
                <c:pt idx="5483">
                  <c:v>-0.81738798323650408</c:v>
                </c:pt>
                <c:pt idx="5484">
                  <c:v>-0.77183053533733892</c:v>
                </c:pt>
                <c:pt idx="5485">
                  <c:v>-0.72574540642828067</c:v>
                </c:pt>
                <c:pt idx="5486">
                  <c:v>-0.67916323849575222</c:v>
                </c:pt>
                <c:pt idx="5487">
                  <c:v>-0.63211278127915216</c:v>
                </c:pt>
                <c:pt idx="5488">
                  <c:v>-0.58462853945565174</c:v>
                </c:pt>
                <c:pt idx="5489">
                  <c:v>-0.53674461027246201</c:v>
                </c:pt>
                <c:pt idx="5490">
                  <c:v>-0.48849455086248655</c:v>
                </c:pt>
                <c:pt idx="5491">
                  <c:v>-0.43990815646977466</c:v>
                </c:pt>
                <c:pt idx="5492">
                  <c:v>-0.39102254846316081</c:v>
                </c:pt>
                <c:pt idx="5493">
                  <c:v>-0.3418692901323418</c:v>
                </c:pt>
                <c:pt idx="5494">
                  <c:v>-0.29247831218958681</c:v>
                </c:pt>
                <c:pt idx="5495">
                  <c:v>-0.24288765508751434</c:v>
                </c:pt>
                <c:pt idx="5496">
                  <c:v>-0.19313054822139303</c:v>
                </c:pt>
                <c:pt idx="5497">
                  <c:v>-0.14324021126628259</c:v>
                </c:pt>
                <c:pt idx="5498">
                  <c:v>-9.3251887096701069E-2</c:v>
                </c:pt>
                <c:pt idx="5499">
                  <c:v>-4.3201396800404676E-2</c:v>
                </c:pt>
                <c:pt idx="5500">
                  <c:v>6.878277616628673E-3</c:v>
                </c:pt>
                <c:pt idx="5501">
                  <c:v>5.6953510957456127E-2</c:v>
                </c:pt>
                <c:pt idx="5502">
                  <c:v>0.10698911972764193</c:v>
                </c:pt>
                <c:pt idx="5503">
                  <c:v>0.15694975059067806</c:v>
                </c:pt>
                <c:pt idx="5504">
                  <c:v>0.20680323619263305</c:v>
                </c:pt>
                <c:pt idx="5505">
                  <c:v>0.25651704982163781</c:v>
                </c:pt>
                <c:pt idx="5506">
                  <c:v>0.30605732847617584</c:v>
                </c:pt>
                <c:pt idx="5507">
                  <c:v>0.35538909490630971</c:v>
                </c:pt>
                <c:pt idx="5508">
                  <c:v>0.40447649883378606</c:v>
                </c:pt>
                <c:pt idx="5509">
                  <c:v>0.45328417292625056</c:v>
                </c:pt>
                <c:pt idx="5510">
                  <c:v>0.50178053817566703</c:v>
                </c:pt>
                <c:pt idx="5511">
                  <c:v>0.54993419522101927</c:v>
                </c:pt>
                <c:pt idx="5512">
                  <c:v>0.5977117677893441</c:v>
                </c:pt>
                <c:pt idx="5513">
                  <c:v>0.64507742563467008</c:v>
                </c:pt>
                <c:pt idx="5514">
                  <c:v>0.69200218483855513</c:v>
                </c:pt>
                <c:pt idx="5515">
                  <c:v>0.73845335883005536</c:v>
                </c:pt>
                <c:pt idx="5516">
                  <c:v>0.78439844144922344</c:v>
                </c:pt>
                <c:pt idx="5517">
                  <c:v>0.82980589722801845</c:v>
                </c:pt>
                <c:pt idx="5518">
                  <c:v>0.87464440305374214</c:v>
                </c:pt>
                <c:pt idx="5519">
                  <c:v>0.91888365823454732</c:v>
                </c:pt>
                <c:pt idx="5520">
                  <c:v>0.9624933628148763</c:v>
                </c:pt>
                <c:pt idx="5521">
                  <c:v>1.0054431911796553</c:v>
                </c:pt>
                <c:pt idx="5522">
                  <c:v>1.0477037387402679</c:v>
                </c:pt>
                <c:pt idx="5523">
                  <c:v>1.0892464841173684</c:v>
                </c:pt>
                <c:pt idx="5524">
                  <c:v>1.1300428868645132</c:v>
                </c:pt>
                <c:pt idx="5525">
                  <c:v>1.1700645729726897</c:v>
                </c:pt>
                <c:pt idx="5526">
                  <c:v>1.209284351646015</c:v>
                </c:pt>
                <c:pt idx="5527">
                  <c:v>1.247675389788746</c:v>
                </c:pt>
                <c:pt idx="5528">
                  <c:v>1.2852119958851811</c:v>
                </c:pt>
                <c:pt idx="5529">
                  <c:v>1.3218687275881156</c:v>
                </c:pt>
                <c:pt idx="5530">
                  <c:v>1.3576171609572836</c:v>
                </c:pt>
                <c:pt idx="5531">
                  <c:v>1.3924360995015299</c:v>
                </c:pt>
                <c:pt idx="5532">
                  <c:v>1.4263017888524963</c:v>
                </c:pt>
                <c:pt idx="5533">
                  <c:v>1.4591891442181004</c:v>
                </c:pt>
                <c:pt idx="5534">
                  <c:v>1.4910741422969256</c:v>
                </c:pt>
                <c:pt idx="5535">
                  <c:v>1.5219370062210686</c:v>
                </c:pt>
                <c:pt idx="5536">
                  <c:v>1.5517584888394333</c:v>
                </c:pt>
                <c:pt idx="5537">
                  <c:v>1.5805187307608999</c:v>
                </c:pt>
                <c:pt idx="5538">
                  <c:v>1.608197329142582</c:v>
                </c:pt>
                <c:pt idx="5539">
                  <c:v>1.6347734414450887</c:v>
                </c:pt>
                <c:pt idx="5540">
                  <c:v>1.660227022412331</c:v>
                </c:pt>
                <c:pt idx="5541">
                  <c:v>1.6845420303920564</c:v>
                </c:pt>
                <c:pt idx="5542">
                  <c:v>1.7077027399295177</c:v>
                </c:pt>
                <c:pt idx="5543">
                  <c:v>1.7296926344381949</c:v>
                </c:pt>
                <c:pt idx="5544">
                  <c:v>1.7504956206828282</c:v>
                </c:pt>
                <c:pt idx="5545">
                  <c:v>1.7700992325603417</c:v>
                </c:pt>
                <c:pt idx="5546">
                  <c:v>1.7884909577943866</c:v>
                </c:pt>
                <c:pt idx="5547">
                  <c:v>1.8056571579077276</c:v>
                </c:pt>
                <c:pt idx="5548">
                  <c:v>1.8215854279484962</c:v>
                </c:pt>
                <c:pt idx="5549">
                  <c:v>1.8362686893160223</c:v>
                </c:pt>
                <c:pt idx="5550">
                  <c:v>1.8496927090325841</c:v>
                </c:pt>
                <c:pt idx="5551">
                  <c:v>1.8618467653716084</c:v>
                </c:pt>
                <c:pt idx="5552">
                  <c:v>1.8727263850953997</c:v>
                </c:pt>
                <c:pt idx="5553">
                  <c:v>1.8823208142021408</c:v>
                </c:pt>
                <c:pt idx="5554">
                  <c:v>1.8906245462115807</c:v>
                </c:pt>
                <c:pt idx="5555">
                  <c:v>1.8976334444303076</c:v>
                </c:pt>
                <c:pt idx="5556">
                  <c:v>1.9033445202375048</c:v>
                </c:pt>
                <c:pt idx="5557">
                  <c:v>1.9077503749552569</c:v>
                </c:pt>
                <c:pt idx="5558">
                  <c:v>1.9108473485720474</c:v>
                </c:pt>
                <c:pt idx="5559">
                  <c:v>1.9126371322964584</c:v>
                </c:pt>
                <c:pt idx="5560">
                  <c:v>1.9131143102078685</c:v>
                </c:pt>
                <c:pt idx="5561">
                  <c:v>1.9122790884911149</c:v>
                </c:pt>
                <c:pt idx="5562">
                  <c:v>1.9101343701893363</c:v>
                </c:pt>
                <c:pt idx="5563">
                  <c:v>1.9066790095839661</c:v>
                </c:pt>
                <c:pt idx="5564">
                  <c:v>1.9019168661967982</c:v>
                </c:pt>
                <c:pt idx="5565">
                  <c:v>1.8958518564725424</c:v>
                </c:pt>
                <c:pt idx="5566">
                  <c:v>1.8884889724980245</c:v>
                </c:pt>
                <c:pt idx="5567">
                  <c:v>1.8798319432258006</c:v>
                </c:pt>
                <c:pt idx="5568">
                  <c:v>1.8698866077318856</c:v>
                </c:pt>
                <c:pt idx="5569">
                  <c:v>1.8586605998217536</c:v>
                </c:pt>
                <c:pt idx="5570">
                  <c:v>1.8461598780059212</c:v>
                </c:pt>
                <c:pt idx="5571">
                  <c:v>1.832392143700301</c:v>
                </c:pt>
                <c:pt idx="5572">
                  <c:v>1.8173676858189824</c:v>
                </c:pt>
                <c:pt idx="5573">
                  <c:v>1.8010990278270886</c:v>
                </c:pt>
                <c:pt idx="5574">
                  <c:v>1.7835983462007601</c:v>
                </c:pt>
                <c:pt idx="5575">
                  <c:v>1.764873202620842</c:v>
                </c:pt>
                <c:pt idx="5576">
                  <c:v>1.7449388956882073</c:v>
                </c:pt>
                <c:pt idx="5577">
                  <c:v>1.7238099259048978</c:v>
                </c:pt>
                <c:pt idx="5578">
                  <c:v>1.7015000110015455</c:v>
                </c:pt>
                <c:pt idx="5579">
                  <c:v>1.6780221717852946</c:v>
                </c:pt>
                <c:pt idx="5580">
                  <c:v>1.6533962504094188</c:v>
                </c:pt>
                <c:pt idx="5581">
                  <c:v>1.6276372615935772</c:v>
                </c:pt>
                <c:pt idx="5582">
                  <c:v>1.6007623519947856</c:v>
                </c:pt>
                <c:pt idx="5583">
                  <c:v>1.5727883783751537</c:v>
                </c:pt>
                <c:pt idx="5584">
                  <c:v>1.5437382999300282</c:v>
                </c:pt>
                <c:pt idx="5585">
                  <c:v>1.5136295905488149</c:v>
                </c:pt>
                <c:pt idx="5586">
                  <c:v>1.4824823825788396</c:v>
                </c:pt>
                <c:pt idx="5587">
                  <c:v>1.4503190842377944</c:v>
                </c:pt>
                <c:pt idx="5588">
                  <c:v>1.417163960802396</c:v>
                </c:pt>
                <c:pt idx="5589">
                  <c:v>1.3830353248087961</c:v>
                </c:pt>
                <c:pt idx="5590">
                  <c:v>1.3479580470933377</c:v>
                </c:pt>
                <c:pt idx="5591">
                  <c:v>1.3119583523182354</c:v>
                </c:pt>
                <c:pt idx="5592">
                  <c:v>1.2750614039209616</c:v>
                </c:pt>
                <c:pt idx="5593">
                  <c:v>1.2372912909258305</c:v>
                </c:pt>
                <c:pt idx="5594">
                  <c:v>1.1986721816863857</c:v>
                </c:pt>
                <c:pt idx="5595">
                  <c:v>1.1592314776884194</c:v>
                </c:pt>
                <c:pt idx="5596">
                  <c:v>1.1189961006105789</c:v>
                </c:pt>
                <c:pt idx="5597">
                  <c:v>1.0779924903837486</c:v>
                </c:pt>
                <c:pt idx="5598">
                  <c:v>1.0362497887937623</c:v>
                </c:pt>
                <c:pt idx="5599">
                  <c:v>0.9937972797497906</c:v>
                </c:pt>
                <c:pt idx="5600">
                  <c:v>0.95066528860785227</c:v>
                </c:pt>
                <c:pt idx="5601">
                  <c:v>0.90688068178485504</c:v>
                </c:pt>
                <c:pt idx="5602">
                  <c:v>0.86247580717238492</c:v>
                </c:pt>
                <c:pt idx="5603">
                  <c:v>0.8174811972531062</c:v>
                </c:pt>
                <c:pt idx="5604">
                  <c:v>0.77192364611037367</c:v>
                </c:pt>
                <c:pt idx="5605">
                  <c:v>0.72583837227805215</c:v>
                </c:pt>
                <c:pt idx="5606">
                  <c:v>0.67925601794639445</c:v>
                </c:pt>
                <c:pt idx="5607">
                  <c:v>0.63220533307676008</c:v>
                </c:pt>
                <c:pt idx="5608">
                  <c:v>0.58472082258600699</c:v>
                </c:pt>
                <c:pt idx="5609">
                  <c:v>0.53683658397887124</c:v>
                </c:pt>
                <c:pt idx="5610">
                  <c:v>0.48858617466326931</c:v>
                </c:pt>
                <c:pt idx="5611">
                  <c:v>0.43999939017562734</c:v>
                </c:pt>
                <c:pt idx="5612">
                  <c:v>0.39111335219432219</c:v>
                </c:pt>
                <c:pt idx="5613">
                  <c:v>0.34195962433561</c:v>
                </c:pt>
                <c:pt idx="5614">
                  <c:v>0.29256813765496514</c:v>
                </c:pt>
                <c:pt idx="5615">
                  <c:v>0.24297693296488493</c:v>
                </c:pt>
                <c:pt idx="5616">
                  <c:v>0.19321924003685986</c:v>
                </c:pt>
                <c:pt idx="5617">
                  <c:v>0.14332827893818145</c:v>
                </c:pt>
                <c:pt idx="5618">
                  <c:v>9.3339292951582303E-2</c:v>
                </c:pt>
                <c:pt idx="5619">
                  <c:v>4.3288103588599802E-2</c:v>
                </c:pt>
                <c:pt idx="5620">
                  <c:v>-6.7923067055312512E-3</c:v>
                </c:pt>
                <c:pt idx="5621">
                  <c:v>-5.6868312279476418E-2</c:v>
                </c:pt>
                <c:pt idx="5622">
                  <c:v>-0.10690472916954878</c:v>
                </c:pt>
                <c:pt idx="5623">
                  <c:v>-0.15686620355530437</c:v>
                </c:pt>
                <c:pt idx="5624">
                  <c:v>-0.20672056758453275</c:v>
                </c:pt>
                <c:pt idx="5625">
                  <c:v>-0.2564352940329751</c:v>
                </c:pt>
                <c:pt idx="5626">
                  <c:v>-0.30597651937287695</c:v>
                </c:pt>
                <c:pt idx="5627">
                  <c:v>-0.3553092658146102</c:v>
                </c:pt>
                <c:pt idx="5628">
                  <c:v>-0.4043976825269302</c:v>
                </c:pt>
                <c:pt idx="5629">
                  <c:v>-0.45320640161147197</c:v>
                </c:pt>
                <c:pt idx="5630">
                  <c:v>-0.50170384348166397</c:v>
                </c:pt>
                <c:pt idx="5631">
                  <c:v>-0.54985860818549981</c:v>
                </c:pt>
                <c:pt idx="5632">
                  <c:v>-0.59763731884704663</c:v>
                </c:pt>
                <c:pt idx="5633">
                  <c:v>-0.6450041446055802</c:v>
                </c:pt>
                <c:pt idx="5634">
                  <c:v>-0.69193010091650864</c:v>
                </c:pt>
                <c:pt idx="5635">
                  <c:v>-0.73838250057165111</c:v>
                </c:pt>
                <c:pt idx="5636">
                  <c:v>-0.784328836763038</c:v>
                </c:pt>
                <c:pt idx="5637">
                  <c:v>-0.82973757336415932</c:v>
                </c:pt>
                <c:pt idx="5638">
                  <c:v>-0.87457738659379913</c:v>
                </c:pt>
                <c:pt idx="5639">
                  <c:v>-0.91881797508169172</c:v>
                </c:pt>
                <c:pt idx="5640">
                  <c:v>-0.96242903818453984</c:v>
                </c:pt>
                <c:pt idx="5641">
                  <c:v>-1.0053802495903768</c:v>
                </c:pt>
                <c:pt idx="5642">
                  <c:v>-1.0476422040049569</c:v>
                </c:pt>
                <c:pt idx="5643">
                  <c:v>-1.0891863793349021</c:v>
                </c:pt>
                <c:pt idx="5644">
                  <c:v>-1.1299842344116862</c:v>
                </c:pt>
                <c:pt idx="5645">
                  <c:v>-1.1700073944964915</c:v>
                </c:pt>
                <c:pt idx="5646">
                  <c:v>-1.2092286680563176</c:v>
                </c:pt>
                <c:pt idx="5647">
                  <c:v>-1.2476212212512854</c:v>
                </c:pt>
                <c:pt idx="5648">
                  <c:v>-1.285159361814959</c:v>
                </c:pt>
                <c:pt idx="5649">
                  <c:v>-1.321817646643096</c:v>
                </c:pt>
                <c:pt idx="5650">
                  <c:v>-1.3575676510325152</c:v>
                </c:pt>
                <c:pt idx="5651">
                  <c:v>-1.392388177723592</c:v>
                </c:pt>
                <c:pt idx="5652">
                  <c:v>-1.4262554715743065</c:v>
                </c:pt>
                <c:pt idx="5653">
                  <c:v>-1.4591444470141266</c:v>
                </c:pt>
                <c:pt idx="5654">
                  <c:v>-1.4910310799587381</c:v>
                </c:pt>
                <c:pt idx="5655">
                  <c:v>-1.5218955927532807</c:v>
                </c:pt>
                <c:pt idx="5656">
                  <c:v>-1.5517187374559489</c:v>
                </c:pt>
                <c:pt idx="5657">
                  <c:v>-1.5804806538816076</c:v>
                </c:pt>
                <c:pt idx="5658">
                  <c:v>-1.608160938390395</c:v>
                </c:pt>
                <c:pt idx="5659">
                  <c:v>-1.6347387476433273</c:v>
                </c:pt>
                <c:pt idx="5660">
                  <c:v>-1.6601940355824931</c:v>
                </c:pt>
                <c:pt idx="5661">
                  <c:v>-1.6845107597519722</c:v>
                </c:pt>
                <c:pt idx="5662">
                  <c:v>-1.707673193891851</c:v>
                </c:pt>
                <c:pt idx="5663">
                  <c:v>-1.7296648206093297</c:v>
                </c:pt>
                <c:pt idx="5664">
                  <c:v>-1.7504695458620916</c:v>
                </c:pt>
                <c:pt idx="5665">
                  <c:v>-1.7700749027396487</c:v>
                </c:pt>
                <c:pt idx="5666">
                  <c:v>-1.7884683781581792</c:v>
                </c:pt>
                <c:pt idx="5667">
                  <c:v>-1.8056363328333396</c:v>
                </c:pt>
                <c:pt idx="5668">
                  <c:v>-1.8215663610068689</c:v>
                </c:pt>
                <c:pt idx="5669">
                  <c:v>-1.8362513832727567</c:v>
                </c:pt>
                <c:pt idx="5670">
                  <c:v>-1.8496771658493598</c:v>
                </c:pt>
                <c:pt idx="5671">
                  <c:v>-1.8618329862079732</c:v>
                </c:pt>
                <c:pt idx="5672">
                  <c:v>-1.8727143703109315</c:v>
                </c:pt>
                <c:pt idx="5673">
                  <c:v>-1.8823105633589121</c:v>
                </c:pt>
                <c:pt idx="5674">
                  <c:v>-1.8906160580770364</c:v>
                </c:pt>
                <c:pt idx="5675">
                  <c:v>-1.897626716980422</c:v>
                </c:pt>
                <c:pt idx="5676">
                  <c:v>-1.9033395506603612</c:v>
                </c:pt>
                <c:pt idx="5677">
                  <c:v>-1.9077471596549112</c:v>
                </c:pt>
                <c:pt idx="5678">
                  <c:v>-1.9108458831727637</c:v>
                </c:pt>
                <c:pt idx="5679">
                  <c:v>-1.9126374116472757</c:v>
                </c:pt>
                <c:pt idx="5680">
                  <c:v>-1.913116328387487</c:v>
                </c:pt>
                <c:pt idx="5681">
                  <c:v>-1.9122828388131472</c:v>
                </c:pt>
                <c:pt idx="5682">
                  <c:v>-1.9101398452078455</c:v>
                </c:pt>
                <c:pt idx="5683">
                  <c:v>-1.906686201099373</c:v>
                </c:pt>
                <c:pt idx="5684">
                  <c:v>-1.9019257652620536</c:v>
                </c:pt>
                <c:pt idx="5685">
                  <c:v>-1.8958624533996862</c:v>
                </c:pt>
                <c:pt idx="5686">
                  <c:v>-1.8885012568649966</c:v>
                </c:pt>
                <c:pt idx="5687">
                  <c:v>-1.8798459038835613</c:v>
                </c:pt>
                <c:pt idx="5688">
                  <c:v>-1.869902232811919</c:v>
                </c:pt>
                <c:pt idx="5689">
                  <c:v>-1.8586778767437515</c:v>
                </c:pt>
                <c:pt idx="5690">
                  <c:v>-1.8461787934858715</c:v>
                </c:pt>
                <c:pt idx="5691">
                  <c:v>-1.8324126837588017</c:v>
                </c:pt>
                <c:pt idx="5692">
                  <c:v>-1.8173898357898541</c:v>
                </c:pt>
                <c:pt idx="5693">
                  <c:v>-1.8011227723662908</c:v>
                </c:pt>
                <c:pt idx="5694">
                  <c:v>-1.7836236692955547</c:v>
                </c:pt>
                <c:pt idx="5695">
                  <c:v>-1.7649000875992391</c:v>
                </c:pt>
                <c:pt idx="5696">
                  <c:v>-1.7449673252287141</c:v>
                </c:pt>
                <c:pt idx="5697">
                  <c:v>-1.7238398820464274</c:v>
                </c:pt>
                <c:pt idx="5698">
                  <c:v>-1.7015314751537198</c:v>
                </c:pt>
                <c:pt idx="5699">
                  <c:v>-1.6780551247388729</c:v>
                </c:pt>
                <c:pt idx="5700">
                  <c:v>-1.6534306723470473</c:v>
                </c:pt>
                <c:pt idx="5701">
                  <c:v>-1.6276731321007198</c:v>
                </c:pt>
                <c:pt idx="5702">
                  <c:v>-1.6007996500709896</c:v>
                </c:pt>
                <c:pt idx="5703">
                  <c:v>-1.5728270824454125</c:v>
                </c:pt>
                <c:pt idx="5704">
                  <c:v>-1.5437783878564346</c:v>
                </c:pt>
                <c:pt idx="5705">
                  <c:v>-1.5136710396424424</c:v>
                </c:pt>
                <c:pt idx="5706">
                  <c:v>-1.4825251696118078</c:v>
                </c:pt>
                <c:pt idx="5707">
                  <c:v>-1.4503631854555479</c:v>
                </c:pt>
                <c:pt idx="5708">
                  <c:v>-1.4172093519361364</c:v>
                </c:pt>
                <c:pt idx="5709">
                  <c:v>-1.3830819810881845</c:v>
                </c:pt>
                <c:pt idx="5710">
                  <c:v>-1.348005943259335</c:v>
                </c:pt>
                <c:pt idx="5711">
                  <c:v>-1.3120074626361056</c:v>
                </c:pt>
                <c:pt idx="5712">
                  <c:v>-1.2751117021934819</c:v>
                </c:pt>
                <c:pt idx="5713">
                  <c:v>-1.2373427505066499</c:v>
                </c:pt>
                <c:pt idx="5714">
                  <c:v>-1.1987247754935393</c:v>
                </c:pt>
                <c:pt idx="5715">
                  <c:v>-1.1592851782179965</c:v>
                </c:pt>
                <c:pt idx="5716">
                  <c:v>-1.119050879950541</c:v>
                </c:pt>
                <c:pt idx="5717">
                  <c:v>-1.0780483202278726</c:v>
                </c:pt>
                <c:pt idx="5718">
                  <c:v>-1.03630664045573</c:v>
                </c:pt>
                <c:pt idx="5719">
                  <c:v>-0.99385512417742483</c:v>
                </c:pt>
                <c:pt idx="5720">
                  <c:v>-0.95072409639740185</c:v>
                </c:pt>
                <c:pt idx="5721">
                  <c:v>-0.90694042319543966</c:v>
                </c:pt>
                <c:pt idx="5722">
                  <c:v>-0.8625364521405684</c:v>
                </c:pt>
                <c:pt idx="5723">
                  <c:v>-0.81754271540750934</c:v>
                </c:pt>
                <c:pt idx="5724">
                  <c:v>-0.77198600678640472</c:v>
                </c:pt>
                <c:pt idx="5725">
                  <c:v>-0.72590154453274525</c:v>
                </c:pt>
                <c:pt idx="5726">
                  <c:v>-0.67931997057327498</c:v>
                </c:pt>
                <c:pt idx="5727">
                  <c:v>-0.63227003462079079</c:v>
                </c:pt>
                <c:pt idx="5728">
                  <c:v>-0.58478624135862722</c:v>
                </c:pt>
                <c:pt idx="5729">
                  <c:v>-0.53690268807312336</c:v>
                </c:pt>
                <c:pt idx="5730">
                  <c:v>-0.4886529319688373</c:v>
                </c:pt>
                <c:pt idx="5731">
                  <c:v>-0.44006676839403275</c:v>
                </c:pt>
                <c:pt idx="5732">
                  <c:v>-0.39118131885415985</c:v>
                </c:pt>
                <c:pt idx="5733">
                  <c:v>-0.34202814680773697</c:v>
                </c:pt>
                <c:pt idx="5734">
                  <c:v>-0.292637183167823</c:v>
                </c:pt>
                <c:pt idx="5735">
                  <c:v>-0.2430464686196453</c:v>
                </c:pt>
                <c:pt idx="5736">
                  <c:v>-0.19328923282276023</c:v>
                </c:pt>
                <c:pt idx="5737">
                  <c:v>-0.14339869574782932</c:v>
                </c:pt>
                <c:pt idx="5738">
                  <c:v>-9.3410100596162324E-2</c:v>
                </c:pt>
                <c:pt idx="5739">
                  <c:v>-4.3359268813147847E-2</c:v>
                </c:pt>
                <c:pt idx="5740">
                  <c:v>6.7208172069060119E-3</c:v>
                </c:pt>
                <c:pt idx="5741">
                  <c:v>5.6796531848402533E-2</c:v>
                </c:pt>
                <c:pt idx="5742">
                  <c:v>0.10683269116817261</c:v>
                </c:pt>
                <c:pt idx="5743">
                  <c:v>0.15679394135125851</c:v>
                </c:pt>
                <c:pt idx="5744">
                  <c:v>0.20664811453577359</c:v>
                </c:pt>
                <c:pt idx="5745">
                  <c:v>0.25636268347279467</c:v>
                </c:pt>
                <c:pt idx="5746">
                  <c:v>0.30590378459495576</c:v>
                </c:pt>
                <c:pt idx="5747">
                  <c:v>0.35523644005808752</c:v>
                </c:pt>
                <c:pt idx="5748">
                  <c:v>0.40432479896157353</c:v>
                </c:pt>
                <c:pt idx="5749">
                  <c:v>0.45313349332303166</c:v>
                </c:pt>
                <c:pt idx="5750">
                  <c:v>0.50163094345711678</c:v>
                </c:pt>
                <c:pt idx="5751">
                  <c:v>0.54978574929853286</c:v>
                </c:pt>
                <c:pt idx="5752">
                  <c:v>0.59756453384356223</c:v>
                </c:pt>
                <c:pt idx="5753">
                  <c:v>0.64493146608939333</c:v>
                </c:pt>
                <c:pt idx="5754">
                  <c:v>0.69185756133509224</c:v>
                </c:pt>
                <c:pt idx="5755">
                  <c:v>0.73831013220198838</c:v>
                </c:pt>
                <c:pt idx="5756">
                  <c:v>0.78425667169762348</c:v>
                </c:pt>
                <c:pt idx="5757">
                  <c:v>0.82966564349715044</c:v>
                </c:pt>
                <c:pt idx="5758">
                  <c:v>0.87450572360724965</c:v>
                </c:pt>
                <c:pt idx="5759">
                  <c:v>0.91874661043201267</c:v>
                </c:pt>
                <c:pt idx="5760">
                  <c:v>0.96235800308897368</c:v>
                </c:pt>
                <c:pt idx="5761">
                  <c:v>1.005309575013752</c:v>
                </c:pt>
                <c:pt idx="5762">
                  <c:v>1.0475719206465568</c:v>
                </c:pt>
                <c:pt idx="5763">
                  <c:v>1.0891165176154662</c:v>
                </c:pt>
                <c:pt idx="5764">
                  <c:v>1.129914824460611</c:v>
                </c:pt>
                <c:pt idx="5765">
                  <c:v>1.1699384661392211</c:v>
                </c:pt>
                <c:pt idx="5766">
                  <c:v>1.2091602508018808</c:v>
                </c:pt>
                <c:pt idx="5767">
                  <c:v>1.2475533442800089</c:v>
                </c:pt>
                <c:pt idx="5768">
                  <c:v>1.2850920539664203</c:v>
                </c:pt>
                <c:pt idx="5769">
                  <c:v>1.3217509364042241</c:v>
                </c:pt>
                <c:pt idx="5770">
                  <c:v>1.3575015665259058</c:v>
                </c:pt>
                <c:pt idx="5771">
                  <c:v>1.3923227466960226</c:v>
                </c:pt>
                <c:pt idx="5772">
                  <c:v>1.426190721385469</c:v>
                </c:pt>
                <c:pt idx="5773">
                  <c:v>1.4590804046255712</c:v>
                </c:pt>
                <c:pt idx="5774">
                  <c:v>1.4909677719230143</c:v>
                </c:pt>
                <c:pt idx="5775">
                  <c:v>1.5218330452032842</c:v>
                </c:pt>
                <c:pt idx="5776">
                  <c:v>1.5516569760946006</c:v>
                </c:pt>
                <c:pt idx="5777">
                  <c:v>1.5804197039716112</c:v>
                </c:pt>
                <c:pt idx="5778">
                  <c:v>1.6081008247443234</c:v>
                </c:pt>
                <c:pt idx="5779">
                  <c:v>1.6346794946139183</c:v>
                </c:pt>
                <c:pt idx="5780">
                  <c:v>1.6601356670531762</c:v>
                </c:pt>
                <c:pt idx="5781">
                  <c:v>1.6844532991276646</c:v>
                </c:pt>
                <c:pt idx="5782">
                  <c:v>1.7076166640899806</c:v>
                </c:pt>
                <c:pt idx="5783">
                  <c:v>1.7296092440510982</c:v>
                </c:pt>
                <c:pt idx="5784">
                  <c:v>1.7504149444640134</c:v>
                </c:pt>
                <c:pt idx="5785">
                  <c:v>1.7700212979053289</c:v>
                </c:pt>
                <c:pt idx="5786">
                  <c:v>1.788415790770375</c:v>
                </c:pt>
                <c:pt idx="5787">
                  <c:v>1.8055847832462391</c:v>
                </c:pt>
                <c:pt idx="5788">
                  <c:v>1.821515869038687</c:v>
                </c:pt>
                <c:pt idx="5789">
                  <c:v>1.8362019681985482</c:v>
                </c:pt>
                <c:pt idx="5790">
                  <c:v>1.8496288463941464</c:v>
                </c:pt>
                <c:pt idx="5791">
                  <c:v>1.8617857805401066</c:v>
                </c:pt>
                <c:pt idx="5792">
                  <c:v>1.8726682960357328</c:v>
                </c:pt>
                <c:pt idx="5793">
                  <c:v>1.8822656375126157</c:v>
                </c:pt>
                <c:pt idx="5794">
                  <c:v>1.8905722971209793</c:v>
                </c:pt>
                <c:pt idx="5795">
                  <c:v>1.8975841367955344</c:v>
                </c:pt>
                <c:pt idx="5796">
                  <c:v>1.9032981665419206</c:v>
                </c:pt>
                <c:pt idx="5797">
                  <c:v>1.9077069863075702</c:v>
                </c:pt>
                <c:pt idx="5798">
                  <c:v>1.9108069347059085</c:v>
                </c:pt>
                <c:pt idx="5799">
                  <c:v>1.9125997015706055</c:v>
                </c:pt>
                <c:pt idx="5800">
                  <c:v>1.9130798696069231</c:v>
                </c:pt>
                <c:pt idx="5801">
                  <c:v>1.9122476436270095</c:v>
                </c:pt>
                <c:pt idx="5802">
                  <c:v>1.910105925303325</c:v>
                </c:pt>
                <c:pt idx="5803">
                  <c:v>1.9066535675492811</c:v>
                </c:pt>
                <c:pt idx="5804">
                  <c:v>1.90189442852187</c:v>
                </c:pt>
                <c:pt idx="5805">
                  <c:v>1.8958324233048831</c:v>
                </c:pt>
                <c:pt idx="5806">
                  <c:v>1.888472542628659</c:v>
                </c:pt>
                <c:pt idx="5807">
                  <c:v>1.8798185140943195</c:v>
                </c:pt>
                <c:pt idx="5808">
                  <c:v>1.8698761754321043</c:v>
                </c:pt>
                <c:pt idx="5809">
                  <c:v>1.8586531591079312</c:v>
                </c:pt>
                <c:pt idx="5810">
                  <c:v>1.8461554222995942</c:v>
                </c:pt>
                <c:pt idx="5811">
                  <c:v>1.8323906650976454</c:v>
                </c:pt>
                <c:pt idx="5812">
                  <c:v>1.817369175098825</c:v>
                </c:pt>
                <c:pt idx="5813">
                  <c:v>1.8011034744594228</c:v>
                </c:pt>
                <c:pt idx="5814">
                  <c:v>1.7836057383558312</c:v>
                </c:pt>
                <c:pt idx="5815">
                  <c:v>1.764883527178823</c:v>
                </c:pt>
                <c:pt idx="5816">
                  <c:v>1.7449521382494217</c:v>
                </c:pt>
                <c:pt idx="5817">
                  <c:v>1.7238260708005255</c:v>
                </c:pt>
                <c:pt idx="5818">
                  <c:v>1.7015190413049428</c:v>
                </c:pt>
                <c:pt idx="5819">
                  <c:v>1.6780440693238039</c:v>
                </c:pt>
                <c:pt idx="5820">
                  <c:v>1.6534209957767065</c:v>
                </c:pt>
                <c:pt idx="5821">
                  <c:v>1.627664834162474</c:v>
                </c:pt>
                <c:pt idx="5822">
                  <c:v>1.6007927299307003</c:v>
                </c:pt>
                <c:pt idx="5823">
                  <c:v>1.5728215386498752</c:v>
                </c:pt>
                <c:pt idx="5824">
                  <c:v>1.5437742183361305</c:v>
                </c:pt>
                <c:pt idx="5825">
                  <c:v>1.5136682417144711</c:v>
                </c:pt>
                <c:pt idx="5826">
                  <c:v>1.4825237399831515</c:v>
                </c:pt>
                <c:pt idx="5827">
                  <c:v>1.4503631202265965</c:v>
                </c:pt>
                <c:pt idx="5828">
                  <c:v>1.4172106466044412</c:v>
                </c:pt>
                <c:pt idx="5829">
                  <c:v>1.3830846305525335</c:v>
                </c:pt>
                <c:pt idx="5830">
                  <c:v>1.3480099418239917</c:v>
                </c:pt>
                <c:pt idx="5831">
                  <c:v>1.3120128040153793</c:v>
                </c:pt>
                <c:pt idx="5832">
                  <c:v>1.2751183795165359</c:v>
                </c:pt>
                <c:pt idx="5833">
                  <c:v>1.237350756322521</c:v>
                </c:pt>
                <c:pt idx="5834">
                  <c:v>1.1987341017764415</c:v>
                </c:pt>
                <c:pt idx="5835">
                  <c:v>1.1592958163728484</c:v>
                </c:pt>
                <c:pt idx="5836">
                  <c:v>1.1190628208187403</c:v>
                </c:pt>
                <c:pt idx="5837">
                  <c:v>1.0780615540933034</c:v>
                </c:pt>
                <c:pt idx="5838">
                  <c:v>1.0363211570509878</c:v>
                </c:pt>
                <c:pt idx="5839">
                  <c:v>0.99387091269029504</c:v>
                </c:pt>
                <c:pt idx="5840">
                  <c:v>0.95074114547752542</c:v>
                </c:pt>
                <c:pt idx="5841">
                  <c:v>0.90695872096128094</c:v>
                </c:pt>
                <c:pt idx="5842">
                  <c:v>0.86255598618646323</c:v>
                </c:pt>
                <c:pt idx="5843">
                  <c:v>0.81756347281106068</c:v>
                </c:pt>
                <c:pt idx="5844">
                  <c:v>0.77200797411599809</c:v>
                </c:pt>
                <c:pt idx="5845">
                  <c:v>0.72592470785533281</c:v>
                </c:pt>
                <c:pt idx="5846">
                  <c:v>0.67934431546230811</c:v>
                </c:pt>
                <c:pt idx="5847">
                  <c:v>0.63229554616438022</c:v>
                </c:pt>
                <c:pt idx="5848">
                  <c:v>0.5848129041678809</c:v>
                </c:pt>
                <c:pt idx="5849">
                  <c:v>0.53693048629064899</c:v>
                </c:pt>
                <c:pt idx="5850">
                  <c:v>0.48868184927752695</c:v>
                </c:pt>
                <c:pt idx="5851">
                  <c:v>0.44009678802588853</c:v>
                </c:pt>
                <c:pt idx="5852">
                  <c:v>0.39121242359937747</c:v>
                </c:pt>
                <c:pt idx="5853">
                  <c:v>0.34206031902394873</c:v>
                </c:pt>
                <c:pt idx="5854">
                  <c:v>0.29267040478948675</c:v>
                </c:pt>
                <c:pt idx="5855">
                  <c:v>0.24308072116760415</c:v>
                </c:pt>
                <c:pt idx="5856">
                  <c:v>0.19332449741397667</c:v>
                </c:pt>
                <c:pt idx="5857">
                  <c:v>0.14343495310521859</c:v>
                </c:pt>
                <c:pt idx="5858">
                  <c:v>9.3447331058629096E-2</c:v>
                </c:pt>
                <c:pt idx="5859">
                  <c:v>4.339745234566586E-2</c:v>
                </c:pt>
                <c:pt idx="5860">
                  <c:v>-6.6817010028714027E-3</c:v>
                </c:pt>
                <c:pt idx="5861">
                  <c:v>-5.6756503724597625E-2</c:v>
                </c:pt>
                <c:pt idx="5862">
                  <c:v>-0.10679177221901663</c:v>
                </c:pt>
                <c:pt idx="5863">
                  <c:v>-0.15675215300310108</c:v>
                </c:pt>
                <c:pt idx="5864">
                  <c:v>-0.20660547853619693</c:v>
                </c:pt>
                <c:pt idx="5865">
                  <c:v>-0.2563192218797154</c:v>
                </c:pt>
                <c:pt idx="5866">
                  <c:v>-0.30585951976559334</c:v>
                </c:pt>
                <c:pt idx="5867">
                  <c:v>-0.35519139463796628</c:v>
                </c:pt>
                <c:pt idx="5868">
                  <c:v>-0.40427899587327271</c:v>
                </c:pt>
                <c:pt idx="5869">
                  <c:v>-0.45308695575493191</c:v>
                </c:pt>
                <c:pt idx="5870">
                  <c:v>-0.50158369485207777</c:v>
                </c:pt>
                <c:pt idx="5871">
                  <c:v>-0.54973781334242056</c:v>
                </c:pt>
                <c:pt idx="5872">
                  <c:v>-0.59751593445384277</c:v>
                </c:pt>
                <c:pt idx="5873">
                  <c:v>-0.64488222740347723</c:v>
                </c:pt>
                <c:pt idx="5874">
                  <c:v>-0.69180770769872624</c:v>
                </c:pt>
                <c:pt idx="5875">
                  <c:v>-0.73825968815760057</c:v>
                </c:pt>
                <c:pt idx="5876">
                  <c:v>-0.78420566197262587</c:v>
                </c:pt>
                <c:pt idx="5877">
                  <c:v>-0.82961409299207434</c:v>
                </c:pt>
                <c:pt idx="5878">
                  <c:v>-0.87445365738401892</c:v>
                </c:pt>
                <c:pt idx="5879">
                  <c:v>-0.91869405370202317</c:v>
                </c:pt>
                <c:pt idx="5880">
                  <c:v>-0.96230498120128227</c:v>
                </c:pt>
                <c:pt idx="5881">
                  <c:v>-1.0052561134431559</c:v>
                </c:pt>
                <c:pt idx="5882">
                  <c:v>-1.0475180449816475</c:v>
                </c:pt>
                <c:pt idx="5883">
                  <c:v>-1.0890622535467818</c:v>
                </c:pt>
                <c:pt idx="5884">
                  <c:v>-1.1298601977686</c:v>
                </c:pt>
                <c:pt idx="5885">
                  <c:v>-1.1698835026823837</c:v>
                </c:pt>
                <c:pt idx="5886">
                  <c:v>-1.2091049765048183</c:v>
                </c:pt>
                <c:pt idx="5887">
                  <c:v>-1.2474977851214892</c:v>
                </c:pt>
                <c:pt idx="5888">
                  <c:v>-1.2850362359674969</c:v>
                </c:pt>
                <c:pt idx="5889">
                  <c:v>-1.3216948856163295</c:v>
                </c:pt>
                <c:pt idx="5890">
                  <c:v>-1.3574453090190197</c:v>
                </c:pt>
                <c:pt idx="5891">
                  <c:v>-1.3922663085468181</c:v>
                </c:pt>
                <c:pt idx="5892">
                  <c:v>-1.426134128665536</c:v>
                </c:pt>
                <c:pt idx="5893">
                  <c:v>-1.4590236833896515</c:v>
                </c:pt>
                <c:pt idx="5894">
                  <c:v>-1.4909109481973177</c:v>
                </c:pt>
                <c:pt idx="5895">
                  <c:v>-1.5217761449738569</c:v>
                </c:pt>
                <c:pt idx="5896">
                  <c:v>-1.551600025295647</c:v>
                </c:pt>
                <c:pt idx="5897">
                  <c:v>-1.5803627284740598</c:v>
                </c:pt>
                <c:pt idx="5898">
                  <c:v>-1.6080438503443277</c:v>
                </c:pt>
                <c:pt idx="5899">
                  <c:v>-1.6346225470214084</c:v>
                </c:pt>
                <c:pt idx="5900">
                  <c:v>-1.6600787718806274</c:v>
                </c:pt>
                <c:pt idx="5901">
                  <c:v>-1.6843964818788009</c:v>
                </c:pt>
                <c:pt idx="5902">
                  <c:v>-1.7075599501486571</c:v>
                </c:pt>
                <c:pt idx="5903">
                  <c:v>-1.7295526586702239</c:v>
                </c:pt>
                <c:pt idx="5904">
                  <c:v>-1.7503585127546091</c:v>
                </c:pt>
                <c:pt idx="5905">
                  <c:v>-1.7699650448256441</c:v>
                </c:pt>
                <c:pt idx="5906">
                  <c:v>-1.7883597411151444</c:v>
                </c:pt>
                <c:pt idx="5907">
                  <c:v>-1.8055289616360375</c:v>
                </c:pt>
                <c:pt idx="5908">
                  <c:v>-1.821460299909375</c:v>
                </c:pt>
                <c:pt idx="5909">
                  <c:v>-1.8361466757908871</c:v>
                </c:pt>
                <c:pt idx="5910">
                  <c:v>-1.8495738547434908</c:v>
                </c:pt>
                <c:pt idx="5911">
                  <c:v>-1.8617311134662282</c:v>
                </c:pt>
                <c:pt idx="5912">
                  <c:v>-1.8726139771328174</c:v>
                </c:pt>
                <c:pt idx="5913">
                  <c:v>-1.8822116901393271</c:v>
                </c:pt>
                <c:pt idx="5914">
                  <c:v>-1.8905187443907234</c:v>
                </c:pt>
                <c:pt idx="5915">
                  <c:v>-1.897531001566843</c:v>
                </c:pt>
                <c:pt idx="5916">
                  <c:v>-1.9032454714089617</c:v>
                </c:pt>
                <c:pt idx="5917">
                  <c:v>-1.9076547535908546</c:v>
                </c:pt>
                <c:pt idx="5918">
                  <c:v>-1.9107551864430918</c:v>
                </c:pt>
                <c:pt idx="5919">
                  <c:v>-1.9125484595075219</c:v>
                </c:pt>
                <c:pt idx="5920">
                  <c:v>-1.9130291551887184</c:v>
                </c:pt>
                <c:pt idx="5921">
                  <c:v>-1.9121974779894519</c:v>
                </c:pt>
                <c:pt idx="5922">
                  <c:v>-1.9100563292643091</c:v>
                </c:pt>
                <c:pt idx="5923">
                  <c:v>-1.9066045616004879</c:v>
                </c:pt>
                <c:pt idx="5924">
                  <c:v>-1.9018460328206026</c:v>
                </c:pt>
                <c:pt idx="5925">
                  <c:v>-1.8957846576660582</c:v>
                </c:pt>
                <c:pt idx="5926">
                  <c:v>-1.8884254265170386</c:v>
                </c:pt>
                <c:pt idx="5927">
                  <c:v>-1.8797720666168556</c:v>
                </c:pt>
                <c:pt idx="5928">
                  <c:v>-1.8698304153305303</c:v>
                </c:pt>
                <c:pt idx="5929">
                  <c:v>-1.8586081047515024</c:v>
                </c:pt>
                <c:pt idx="5930">
                  <c:v>-1.8461110916780157</c:v>
                </c:pt>
                <c:pt idx="5931">
                  <c:v>-1.8323470758142575</c:v>
                </c:pt>
                <c:pt idx="5932">
                  <c:v>-1.8173263443639143</c:v>
                </c:pt>
                <c:pt idx="5933">
                  <c:v>-1.8010614190837497</c:v>
                </c:pt>
                <c:pt idx="5934">
                  <c:v>-1.7835644747443986</c:v>
                </c:pt>
                <c:pt idx="5935">
                  <c:v>-1.7648430713248142</c:v>
                </c:pt>
                <c:pt idx="5936">
                  <c:v>-1.7449125057283279</c:v>
                </c:pt>
                <c:pt idx="5937">
                  <c:v>-1.7237872767645253</c:v>
                </c:pt>
                <c:pt idx="5938">
                  <c:v>-1.7014811004774504</c:v>
                </c:pt>
                <c:pt idx="5939">
                  <c:v>-1.6780069959942754</c:v>
                </c:pt>
                <c:pt idx="5940">
                  <c:v>-1.653384803795624</c:v>
                </c:pt>
                <c:pt idx="5941">
                  <c:v>-1.627629536936521</c:v>
                </c:pt>
                <c:pt idx="5942">
                  <c:v>-1.6007583404182262</c:v>
                </c:pt>
                <c:pt idx="5943">
                  <c:v>-1.5727880693565197</c:v>
                </c:pt>
                <c:pt idx="5944">
                  <c:v>-1.5437416813106659</c:v>
                </c:pt>
                <c:pt idx="5945">
                  <c:v>-1.5136366485449391</c:v>
                </c:pt>
                <c:pt idx="5946">
                  <c:v>-1.4824931017930871</c:v>
                </c:pt>
                <c:pt idx="5947">
                  <c:v>-1.4503334476715997</c:v>
                </c:pt>
                <c:pt idx="5948">
                  <c:v>-1.4171819498689286</c:v>
                </c:pt>
                <c:pt idx="5949">
                  <c:v>-1.3830569193466546</c:v>
                </c:pt>
                <c:pt idx="5950">
                  <c:v>-1.3479832253808759</c:v>
                </c:pt>
                <c:pt idx="5951">
                  <c:v>-1.3119870910885409</c:v>
                </c:pt>
                <c:pt idx="5952">
                  <c:v>-1.2750936783774816</c:v>
                </c:pt>
                <c:pt idx="5953">
                  <c:v>-1.2373270747586789</c:v>
                </c:pt>
                <c:pt idx="5954">
                  <c:v>-1.1987114470891791</c:v>
                </c:pt>
                <c:pt idx="5955">
                  <c:v>-1.1592741953758745</c:v>
                </c:pt>
                <c:pt idx="5956">
                  <c:v>-1.1190422398365909</c:v>
                </c:pt>
                <c:pt idx="5957">
                  <c:v>-1.0780420189601254</c:v>
                </c:pt>
                <c:pt idx="5958">
                  <c:v>-1.0363026731095486</c:v>
                </c:pt>
                <c:pt idx="5959">
                  <c:v>-0.99385348479117741</c:v>
                </c:pt>
                <c:pt idx="5960">
                  <c:v>-0.95072477797862087</c:v>
                </c:pt>
                <c:pt idx="5961">
                  <c:v>-0.9069434177273793</c:v>
                </c:pt>
                <c:pt idx="5962">
                  <c:v>-0.86254175058925742</c:v>
                </c:pt>
                <c:pt idx="5963">
                  <c:v>-0.81755030772913073</c:v>
                </c:pt>
                <c:pt idx="5964">
                  <c:v>-0.77199588193526636</c:v>
                </c:pt>
                <c:pt idx="5965">
                  <c:v>-0.72591369046956011</c:v>
                </c:pt>
                <c:pt idx="5966">
                  <c:v>-0.67933437427390875</c:v>
                </c:pt>
                <c:pt idx="5967">
                  <c:v>-0.63228668208535754</c:v>
                </c:pt>
                <c:pt idx="5968">
                  <c:v>-0.58480511762115517</c:v>
                </c:pt>
                <c:pt idx="5969">
                  <c:v>-0.53692377721137807</c:v>
                </c:pt>
                <c:pt idx="5970">
                  <c:v>-0.4886762171148224</c:v>
                </c:pt>
                <c:pt idx="5971">
                  <c:v>-0.44009223174463519</c:v>
                </c:pt>
                <c:pt idx="5972">
                  <c:v>-0.39120894168237835</c:v>
                </c:pt>
                <c:pt idx="5973">
                  <c:v>-0.34205790947411829</c:v>
                </c:pt>
                <c:pt idx="5974">
                  <c:v>-0.29266906513242436</c:v>
                </c:pt>
                <c:pt idx="5975">
                  <c:v>-0.24308044845423066</c:v>
                </c:pt>
                <c:pt idx="5976">
                  <c:v>-0.19332528822352793</c:v>
                </c:pt>
                <c:pt idx="5977">
                  <c:v>-0.14343680354825752</c:v>
                </c:pt>
                <c:pt idx="5978">
                  <c:v>-9.3450236780426951E-2</c:v>
                </c:pt>
                <c:pt idx="5979">
                  <c:v>-4.3401408529715156E-2</c:v>
                </c:pt>
                <c:pt idx="5980">
                  <c:v>6.6766996312258488E-3</c:v>
                </c:pt>
                <c:pt idx="5981">
                  <c:v>5.6750462894172508E-2</c:v>
                </c:pt>
                <c:pt idx="5982">
                  <c:v>0.10678469810871447</c:v>
                </c:pt>
                <c:pt idx="5983">
                  <c:v>0.15674405223766333</c:v>
                </c:pt>
                <c:pt idx="5984">
                  <c:v>0.2065963581817106</c:v>
                </c:pt>
                <c:pt idx="5985">
                  <c:v>0.25630908943893421</c:v>
                </c:pt>
                <c:pt idx="5986">
                  <c:v>0.30584838317315766</c:v>
                </c:pt>
                <c:pt idx="5987">
                  <c:v>0.35517926225531887</c:v>
                </c:pt>
                <c:pt idx="5988">
                  <c:v>0.40426587648352047</c:v>
                </c:pt>
                <c:pt idx="5989">
                  <c:v>0.45307285855745899</c:v>
                </c:pt>
                <c:pt idx="5990">
                  <c:v>0.50156862945701874</c:v>
                </c:pt>
                <c:pt idx="5991">
                  <c:v>0.54972178976495645</c:v>
                </c:pt>
                <c:pt idx="5992">
                  <c:v>0.59749896310832751</c:v>
                </c:pt>
                <c:pt idx="5993">
                  <c:v>0.64486431909741437</c:v>
                </c:pt>
                <c:pt idx="5994">
                  <c:v>0.6917888736265756</c:v>
                </c:pt>
                <c:pt idx="5995">
                  <c:v>0.73823993989453029</c:v>
                </c:pt>
                <c:pt idx="5996">
                  <c:v>0.78418501146783748</c:v>
                </c:pt>
                <c:pt idx="5997">
                  <c:v>0.8295925525623622</c:v>
                </c:pt>
                <c:pt idx="5998">
                  <c:v>0.87443123970686976</c:v>
                </c:pt>
                <c:pt idx="5999">
                  <c:v>0.91867077180875367</c:v>
                </c:pt>
                <c:pt idx="6000">
                  <c:v>0.96228084846994233</c:v>
                </c:pt>
                <c:pt idx="6001">
                  <c:v>1.0052311435913839</c:v>
                </c:pt>
                <c:pt idx="6002">
                  <c:v>1.0474922520592973</c:v>
                </c:pt>
                <c:pt idx="6003">
                  <c:v>1.0890356519285092</c:v>
                </c:pt>
                <c:pt idx="6004">
                  <c:v>1.1298328021463258</c:v>
                </c:pt>
                <c:pt idx="6005">
                  <c:v>1.1698553280575481</c:v>
                </c:pt>
                <c:pt idx="6006">
                  <c:v>1.2090760381806067</c:v>
                </c:pt>
                <c:pt idx="6007">
                  <c:v>1.2474680986949638</c:v>
                </c:pt>
                <c:pt idx="6008">
                  <c:v>1.2850058173215244</c:v>
                </c:pt>
                <c:pt idx="6009">
                  <c:v>1.3216637509114866</c:v>
                </c:pt>
                <c:pt idx="6010">
                  <c:v>1.3574134746853697</c:v>
                </c:pt>
                <c:pt idx="6011">
                  <c:v>1.3922337912756129</c:v>
                </c:pt>
                <c:pt idx="6012">
                  <c:v>1.426100945400824</c:v>
                </c:pt>
                <c:pt idx="6013">
                  <c:v>1.4589898513197552</c:v>
                </c:pt>
                <c:pt idx="6014">
                  <c:v>1.490876484746301</c:v>
                </c:pt>
                <c:pt idx="6015">
                  <c:v>1.521741067792832</c:v>
                </c:pt>
                <c:pt idx="6016">
                  <c:v>1.5515643522541469</c:v>
                </c:pt>
                <c:pt idx="6017">
                  <c:v>1.580326477651133</c:v>
                </c:pt>
                <c:pt idx="6018">
                  <c:v>1.6080070400197346</c:v>
                </c:pt>
                <c:pt idx="6019">
                  <c:v>1.634585195666749</c:v>
                </c:pt>
                <c:pt idx="6020">
                  <c:v>1.6600408981502968</c:v>
                </c:pt>
                <c:pt idx="6021">
                  <c:v>1.6843581046009826</c:v>
                </c:pt>
                <c:pt idx="6022">
                  <c:v>1.707521088316283</c:v>
                </c:pt>
                <c:pt idx="6023">
                  <c:v>1.7295133314318045</c:v>
                </c:pt>
                <c:pt idx="6024">
                  <c:v>1.7503187394051138</c:v>
                </c:pt>
                <c:pt idx="6025">
                  <c:v>1.7699248447972888</c:v>
                </c:pt>
                <c:pt idx="6026">
                  <c:v>1.7883191339681581</c:v>
                </c:pt>
                <c:pt idx="6027">
                  <c:v>1.8054879670494368</c:v>
                </c:pt>
                <c:pt idx="6028">
                  <c:v>1.8214189376716714</c:v>
                </c:pt>
                <c:pt idx="6029">
                  <c:v>1.836104965790776</c:v>
                </c:pt>
                <c:pt idx="6030">
                  <c:v>1.8495318169605581</c:v>
                </c:pt>
                <c:pt idx="6031">
                  <c:v>1.8616887679616518</c:v>
                </c:pt>
                <c:pt idx="6032">
                  <c:v>1.87257134404</c:v>
                </c:pt>
                <c:pt idx="6033">
                  <c:v>1.8821687896546153</c:v>
                </c:pt>
                <c:pt idx="6034">
                  <c:v>1.8904755967640388</c:v>
                </c:pt>
                <c:pt idx="6035">
                  <c:v>1.8974876270923966</c:v>
                </c:pt>
                <c:pt idx="6036">
                  <c:v>1.903201890415926</c:v>
                </c:pt>
                <c:pt idx="6037">
                  <c:v>1.907610986434104</c:v>
                </c:pt>
                <c:pt idx="6038">
                  <c:v>1.9107112534939028</c:v>
                </c:pt>
                <c:pt idx="6039">
                  <c:v>1.9125043811443263</c:v>
                </c:pt>
                <c:pt idx="6040">
                  <c:v>1.9129849517878927</c:v>
                </c:pt>
                <c:pt idx="6041">
                  <c:v>1.9121531699161207</c:v>
                </c:pt>
                <c:pt idx="6042">
                  <c:v>1.9100119368632029</c:v>
                </c:pt>
                <c:pt idx="6043">
                  <c:v>1.9065601051868137</c:v>
                </c:pt>
                <c:pt idx="6044">
                  <c:v>1.9018015326709752</c:v>
                </c:pt>
                <c:pt idx="6045">
                  <c:v>1.8957401340094997</c:v>
                </c:pt>
                <c:pt idx="6046">
                  <c:v>1.8883808995259717</c:v>
                </c:pt>
                <c:pt idx="6047">
                  <c:v>1.8797275563982161</c:v>
                </c:pt>
                <c:pt idx="6048">
                  <c:v>1.8697859419168896</c:v>
                </c:pt>
                <c:pt idx="6049">
                  <c:v>1.8585636880922864</c:v>
                </c:pt>
                <c:pt idx="6050">
                  <c:v>1.8460667516307807</c:v>
                </c:pt>
                <c:pt idx="6051">
                  <c:v>1.8323028321360151</c:v>
                </c:pt>
                <c:pt idx="6052">
                  <c:v>1.8172822167025646</c:v>
                </c:pt>
                <c:pt idx="6053">
                  <c:v>1.80101742696957</c:v>
                </c:pt>
                <c:pt idx="6054">
                  <c:v>1.7835206375816279</c:v>
                </c:pt>
                <c:pt idx="6055">
                  <c:v>1.7647994083832952</c:v>
                </c:pt>
                <c:pt idx="6056">
                  <c:v>1.7448690361352717</c:v>
                </c:pt>
                <c:pt idx="6057">
                  <c:v>1.7237440194963531</c:v>
                </c:pt>
                <c:pt idx="6058">
                  <c:v>1.7014380743517465</c:v>
                </c:pt>
                <c:pt idx="6059">
                  <c:v>1.6779642196617757</c:v>
                </c:pt>
                <c:pt idx="6060">
                  <c:v>1.6533422957323651</c:v>
                </c:pt>
                <c:pt idx="6061">
                  <c:v>1.6275873154361438</c:v>
                </c:pt>
                <c:pt idx="6062">
                  <c:v>1.6007164235842424</c:v>
                </c:pt>
                <c:pt idx="6063">
                  <c:v>1.5727464750948144</c:v>
                </c:pt>
                <c:pt idx="6064">
                  <c:v>1.5437004273220889</c:v>
                </c:pt>
                <c:pt idx="6065">
                  <c:v>1.5135957523179322</c:v>
                </c:pt>
                <c:pt idx="6066">
                  <c:v>1.4824525805965683</c:v>
                </c:pt>
                <c:pt idx="6067">
                  <c:v>1.4502933185478764</c:v>
                </c:pt>
                <c:pt idx="6068">
                  <c:v>1.4171422296267238</c:v>
                </c:pt>
                <c:pt idx="6069">
                  <c:v>1.3830176245543457</c:v>
                </c:pt>
                <c:pt idx="6070">
                  <c:v>1.3479443723598086</c:v>
                </c:pt>
                <c:pt idx="6071">
                  <c:v>1.311948695906431</c:v>
                </c:pt>
                <c:pt idx="6072">
                  <c:v>1.2750557568420828</c:v>
                </c:pt>
                <c:pt idx="6073">
                  <c:v>1.2372896424114397</c:v>
                </c:pt>
                <c:pt idx="6074">
                  <c:v>1.1986745191991792</c:v>
                </c:pt>
                <c:pt idx="6075">
                  <c:v>1.15923778693378</c:v>
                </c:pt>
                <c:pt idx="6076">
                  <c:v>1.1190063655488565</c:v>
                </c:pt>
                <c:pt idx="6077">
                  <c:v>1.0780066932432748</c:v>
                </c:pt>
                <c:pt idx="6078">
                  <c:v>1.0362679100846535</c:v>
                </c:pt>
                <c:pt idx="6079">
                  <c:v>0.9938192982784303</c:v>
                </c:pt>
                <c:pt idx="6080">
                  <c:v>0.95069118149213994</c:v>
                </c:pt>
                <c:pt idx="6081">
                  <c:v>0.90691042447010273</c:v>
                </c:pt>
                <c:pt idx="6082">
                  <c:v>0.86250937344799605</c:v>
                </c:pt>
                <c:pt idx="6083">
                  <c:v>0.81751855926986139</c:v>
                </c:pt>
                <c:pt idx="6084">
                  <c:v>0.77196477439849442</c:v>
                </c:pt>
                <c:pt idx="6085">
                  <c:v>0.72588323576583813</c:v>
                </c:pt>
                <c:pt idx="6086">
                  <c:v>0.67930458397960991</c:v>
                </c:pt>
                <c:pt idx="6087">
                  <c:v>0.63225756743855466</c:v>
                </c:pt>
                <c:pt idx="6088">
                  <c:v>0.58477668951766382</c:v>
                </c:pt>
                <c:pt idx="6089">
                  <c:v>0.536896046200945</c:v>
                </c:pt>
                <c:pt idx="6090">
                  <c:v>0.48864919339754692</c:v>
                </c:pt>
                <c:pt idx="6091">
                  <c:v>0.4400659251675651</c:v>
                </c:pt>
                <c:pt idx="6092">
                  <c:v>0.39118336173613949</c:v>
                </c:pt>
                <c:pt idx="6093">
                  <c:v>0.34203306528991828</c:v>
                </c:pt>
                <c:pt idx="6094">
                  <c:v>0.2926449654790424</c:v>
                </c:pt>
                <c:pt idx="6095">
                  <c:v>0.24305710173532741</c:v>
                </c:pt>
                <c:pt idx="6096">
                  <c:v>0.19330270247500855</c:v>
                </c:pt>
                <c:pt idx="6097">
                  <c:v>0.14341498643592518</c:v>
                </c:pt>
                <c:pt idx="6098">
                  <c:v>9.3429195597694525E-2</c:v>
                </c:pt>
                <c:pt idx="6099">
                  <c:v>4.3381150195616884E-2</c:v>
                </c:pt>
                <c:pt idx="6100">
                  <c:v>-6.6961685739778797E-3</c:v>
                </c:pt>
                <c:pt idx="6101">
                  <c:v>-5.6769136280886943E-2</c:v>
                </c:pt>
                <c:pt idx="6102">
                  <c:v>-0.10680257015417551</c:v>
                </c:pt>
                <c:pt idx="6103">
                  <c:v>-0.15676111753755556</c:v>
                </c:pt>
                <c:pt idx="6104">
                  <c:v>-0.20661261171378609</c:v>
                </c:pt>
                <c:pt idx="6105">
                  <c:v>-0.25632452656396165</c:v>
                </c:pt>
                <c:pt idx="6106">
                  <c:v>-0.3058629996357875</c:v>
                </c:pt>
                <c:pt idx="6107">
                  <c:v>-0.35519305418470137</c:v>
                </c:pt>
                <c:pt idx="6108">
                  <c:v>-0.40427884039381173</c:v>
                </c:pt>
                <c:pt idx="6109">
                  <c:v>-0.45308499134809127</c:v>
                </c:pt>
                <c:pt idx="6110">
                  <c:v>-0.50157992841281795</c:v>
                </c:pt>
                <c:pt idx="6111">
                  <c:v>-0.54973225255609826</c:v>
                </c:pt>
                <c:pt idx="6112">
                  <c:v>-0.59750858779006377</c:v>
                </c:pt>
                <c:pt idx="6113">
                  <c:v>-0.64487310410978715</c:v>
                </c:pt>
                <c:pt idx="6114">
                  <c:v>-0.69179681779371316</c:v>
                </c:pt>
                <c:pt idx="6115">
                  <c:v>-0.7382470424239379</c:v>
                </c:pt>
                <c:pt idx="6116">
                  <c:v>-0.78419127194954696</c:v>
                </c:pt>
                <c:pt idx="6117">
                  <c:v>-0.82959797096777854</c:v>
                </c:pt>
                <c:pt idx="6118">
                  <c:v>-0.87443581638753243</c:v>
                </c:pt>
                <c:pt idx="6119">
                  <c:v>-0.91867450749492385</c:v>
                </c:pt>
                <c:pt idx="6120">
                  <c:v>-0.96228374426901553</c:v>
                </c:pt>
                <c:pt idx="6121">
                  <c:v>-1.005233200986128</c:v>
                </c:pt>
                <c:pt idx="6122">
                  <c:v>-1.0474934729059504</c:v>
                </c:pt>
                <c:pt idx="6123">
                  <c:v>-1.0890360384546849</c:v>
                </c:pt>
                <c:pt idx="6124">
                  <c:v>-1.1298323569487905</c:v>
                </c:pt>
                <c:pt idx="6125">
                  <c:v>-1.1698540540998221</c:v>
                </c:pt>
                <c:pt idx="6126">
                  <c:v>-1.2090739387903819</c:v>
                </c:pt>
                <c:pt idx="6127">
                  <c:v>-1.2474651775614236</c:v>
                </c:pt>
                <c:pt idx="6128">
                  <c:v>-1.2850020784924612</c:v>
                </c:pt>
                <c:pt idx="6129">
                  <c:v>-1.3216591987903019</c:v>
                </c:pt>
                <c:pt idx="6130">
                  <c:v>-1.3574081140278773</c:v>
                </c:pt>
                <c:pt idx="6131">
                  <c:v>-1.3922276271867458</c:v>
                </c:pt>
                <c:pt idx="6132">
                  <c:v>-1.426093983331155</c:v>
                </c:pt>
                <c:pt idx="6133">
                  <c:v>-1.4589820970619181</c:v>
                </c:pt>
                <c:pt idx="6134">
                  <c:v>-1.4908679444311839</c:v>
                </c:pt>
                <c:pt idx="6135">
                  <c:v>-1.5217317478857679</c:v>
                </c:pt>
                <c:pt idx="6136">
                  <c:v>-1.5515542595507816</c:v>
                </c:pt>
                <c:pt idx="6137">
                  <c:v>-1.5803156192733603</c:v>
                </c:pt>
                <c:pt idx="6138">
                  <c:v>-1.6079954234113403</c:v>
                </c:pt>
                <c:pt idx="6139">
                  <c:v>-1.634572828588998</c:v>
                </c:pt>
                <c:pt idx="6140">
                  <c:v>-1.6600277886773669</c:v>
                </c:pt>
                <c:pt idx="6141">
                  <c:v>-1.6843442611153223</c:v>
                </c:pt>
                <c:pt idx="6142">
                  <c:v>-1.7075065195037347</c:v>
                </c:pt>
                <c:pt idx="6143">
                  <c:v>-1.7294980462767371</c:v>
                </c:pt>
                <c:pt idx="6144">
                  <c:v>-1.7503027471853339</c:v>
                </c:pt>
                <c:pt idx="6145">
                  <c:v>-1.769908155078918</c:v>
                </c:pt>
                <c:pt idx="6146">
                  <c:v>-1.7883017566003296</c:v>
                </c:pt>
                <c:pt idx="6147">
                  <c:v>-1.8054699121589104</c:v>
                </c:pt>
                <c:pt idx="6148">
                  <c:v>-1.8214002156573614</c:v>
                </c:pt>
                <c:pt idx="6149">
                  <c:v>-1.8360855873181379</c:v>
                </c:pt>
                <c:pt idx="6150">
                  <c:v>-1.8495117929558944</c:v>
                </c:pt>
                <c:pt idx="6151">
                  <c:v>-1.8616681096063123</c:v>
                </c:pt>
                <c:pt idx="6152">
                  <c:v>-1.8725500627644835</c:v>
                </c:pt>
                <c:pt idx="6153">
                  <c:v>-1.8821468971326021</c:v>
                </c:pt>
                <c:pt idx="6154">
                  <c:v>-1.8904531049062905</c:v>
                </c:pt>
                <c:pt idx="6155">
                  <c:v>-1.8974645480406132</c:v>
                </c:pt>
                <c:pt idx="6156">
                  <c:v>-1.9031782365364873</c:v>
                </c:pt>
                <c:pt idx="6157">
                  <c:v>-1.9075867703117371</c:v>
                </c:pt>
                <c:pt idx="6158">
                  <c:v>-1.9106864879252932</c:v>
                </c:pt>
                <c:pt idx="6159">
                  <c:v>-1.9124790791316328</c:v>
                </c:pt>
                <c:pt idx="6160">
                  <c:v>-1.9129591265321855</c:v>
                </c:pt>
                <c:pt idx="6161">
                  <c:v>-1.9121268348107816</c:v>
                </c:pt>
                <c:pt idx="6162">
                  <c:v>-1.9099851054872246</c:v>
                </c:pt>
                <c:pt idx="6163">
                  <c:v>-1.9065327912980645</c:v>
                </c:pt>
                <c:pt idx="6164">
                  <c:v>-1.9017737501993954</c:v>
                </c:pt>
                <c:pt idx="6165">
                  <c:v>-1.8957118970502393</c:v>
                </c:pt>
                <c:pt idx="6166">
                  <c:v>-1.8883522223324785</c:v>
                </c:pt>
                <c:pt idx="6167">
                  <c:v>-1.8796984533752887</c:v>
                </c:pt>
                <c:pt idx="6168">
                  <c:v>-1.8697564276136538</c:v>
                </c:pt>
                <c:pt idx="6169">
                  <c:v>-1.8585337771951742</c:v>
                </c:pt>
                <c:pt idx="6170">
                  <c:v>-1.8460364589564224</c:v>
                </c:pt>
                <c:pt idx="6171">
                  <c:v>-1.8322721726241404</c:v>
                </c:pt>
                <c:pt idx="6172">
                  <c:v>-1.8172512054088259</c:v>
                </c:pt>
                <c:pt idx="6173">
                  <c:v>-1.8009860790583991</c:v>
                </c:pt>
                <c:pt idx="6174">
                  <c:v>-1.7834889683189921</c:v>
                </c:pt>
                <c:pt idx="6175">
                  <c:v>-1.7647674331295029</c:v>
                </c:pt>
                <c:pt idx="6176">
                  <c:v>-1.7448367703376939</c:v>
                </c:pt>
                <c:pt idx="6177">
                  <c:v>-1.7237114786821912</c:v>
                </c:pt>
                <c:pt idx="6178">
                  <c:v>-1.7014052741207366</c:v>
                </c:pt>
                <c:pt idx="6179">
                  <c:v>-1.6779311756789324</c:v>
                </c:pt>
                <c:pt idx="6180">
                  <c:v>-1.6533090237206816</c:v>
                </c:pt>
                <c:pt idx="6181">
                  <c:v>-1.6275538311692792</c:v>
                </c:pt>
                <c:pt idx="6182">
                  <c:v>-1.6006827428792896</c:v>
                </c:pt>
                <c:pt idx="6183">
                  <c:v>-1.5727126138049752</c:v>
                </c:pt>
                <c:pt idx="6184">
                  <c:v>-1.5436664013293913</c:v>
                </c:pt>
                <c:pt idx="6185">
                  <c:v>-1.5135615775260083</c:v>
                </c:pt>
                <c:pt idx="6186">
                  <c:v>-1.4824182729233868</c:v>
                </c:pt>
                <c:pt idx="6187">
                  <c:v>-1.4502588939184649</c:v>
                </c:pt>
                <c:pt idx="6188">
                  <c:v>-1.4171077039660593</c:v>
                </c:pt>
                <c:pt idx="6189">
                  <c:v>-1.3829830137800596</c:v>
                </c:pt>
                <c:pt idx="6190">
                  <c:v>-1.3479096923750817</c:v>
                </c:pt>
                <c:pt idx="6191">
                  <c:v>-1.3119139625928753</c:v>
                </c:pt>
                <c:pt idx="6192">
                  <c:v>-1.2750209860526134</c:v>
                </c:pt>
                <c:pt idx="6193">
                  <c:v>-1.2372548499632388</c:v>
                </c:pt>
                <c:pt idx="6194">
                  <c:v>-1.1986397208666717</c:v>
                </c:pt>
                <c:pt idx="6195">
                  <c:v>-1.1592029984416194</c:v>
                </c:pt>
                <c:pt idx="6196">
                  <c:v>-1.118971602565064</c:v>
                </c:pt>
                <c:pt idx="6197">
                  <c:v>-1.0779719713723088</c:v>
                </c:pt>
                <c:pt idx="6198">
                  <c:v>-1.0362332448605598</c:v>
                </c:pt>
                <c:pt idx="6199">
                  <c:v>-0.99378470515813311</c:v>
                </c:pt>
                <c:pt idx="6200">
                  <c:v>-0.95065667584864055</c:v>
                </c:pt>
                <c:pt idx="6201">
                  <c:v>-0.9068760215858892</c:v>
                </c:pt>
                <c:pt idx="6202">
                  <c:v>-0.86247508850841748</c:v>
                </c:pt>
                <c:pt idx="6203">
                  <c:v>-0.81748440735658168</c:v>
                </c:pt>
                <c:pt idx="6204">
                  <c:v>-0.77193077048305803</c:v>
                </c:pt>
                <c:pt idx="6205">
                  <c:v>-0.72584939470327603</c:v>
                </c:pt>
                <c:pt idx="6206">
                  <c:v>-0.67927092050210103</c:v>
                </c:pt>
                <c:pt idx="6207">
                  <c:v>-0.63222409614919461</c:v>
                </c:pt>
                <c:pt idx="6208">
                  <c:v>-0.58474342488428466</c:v>
                </c:pt>
                <c:pt idx="6209">
                  <c:v>-0.53686300255008568</c:v>
                </c:pt>
                <c:pt idx="6210">
                  <c:v>-0.48861638490845294</c:v>
                </c:pt>
                <c:pt idx="6211">
                  <c:v>-0.44003336586619268</c:v>
                </c:pt>
                <c:pt idx="6212">
                  <c:v>-0.39115106548944151</c:v>
                </c:pt>
                <c:pt idx="6213">
                  <c:v>-0.34200104580003898</c:v>
                </c:pt>
                <c:pt idx="6214">
                  <c:v>-0.29261323627770625</c:v>
                </c:pt>
                <c:pt idx="6215">
                  <c:v>-0.24302567617833545</c:v>
                </c:pt>
                <c:pt idx="6216">
                  <c:v>-0.19327159373671185</c:v>
                </c:pt>
                <c:pt idx="6217">
                  <c:v>-0.14338420750398151</c:v>
                </c:pt>
                <c:pt idx="6218">
                  <c:v>-9.3398759267741688E-2</c:v>
                </c:pt>
                <c:pt idx="6219">
                  <c:v>-4.3351069066147635E-2</c:v>
                </c:pt>
                <c:pt idx="6220">
                  <c:v>6.7258821065843766E-3</c:v>
                </c:pt>
                <c:pt idx="6221">
                  <c:v>5.6798470027318138E-2</c:v>
                </c:pt>
                <c:pt idx="6222">
                  <c:v>0.10683151213706588</c:v>
                </c:pt>
                <c:pt idx="6223">
                  <c:v>0.15678965599609432</c:v>
                </c:pt>
                <c:pt idx="6224">
                  <c:v>0.20664073510832578</c:v>
                </c:pt>
                <c:pt idx="6225">
                  <c:v>0.25635222358055276</c:v>
                </c:pt>
                <c:pt idx="6226">
                  <c:v>0.30589025919048357</c:v>
                </c:pt>
                <c:pt idx="6227">
                  <c:v>0.35521986542779255</c:v>
                </c:pt>
                <c:pt idx="6228">
                  <c:v>0.40430519271397147</c:v>
                </c:pt>
                <c:pt idx="6229">
                  <c:v>0.45311087437633663</c:v>
                </c:pt>
                <c:pt idx="6230">
                  <c:v>0.5016053320264251</c:v>
                </c:pt>
                <c:pt idx="6231">
                  <c:v>0.54975716688233112</c:v>
                </c:pt>
                <c:pt idx="6232">
                  <c:v>0.59753300320980274</c:v>
                </c:pt>
                <c:pt idx="6233">
                  <c:v>0.64489701126100052</c:v>
                </c:pt>
                <c:pt idx="6234">
                  <c:v>0.69182020757492724</c:v>
                </c:pt>
                <c:pt idx="6235">
                  <c:v>0.73826990599735054</c:v>
                </c:pt>
                <c:pt idx="6236">
                  <c:v>0.78421360074421353</c:v>
                </c:pt>
                <c:pt idx="6237">
                  <c:v>0.82961975668255561</c:v>
                </c:pt>
                <c:pt idx="6238">
                  <c:v>0.87445705099399396</c:v>
                </c:pt>
                <c:pt idx="6239">
                  <c:v>0.91869518324000687</c:v>
                </c:pt>
                <c:pt idx="6240">
                  <c:v>0.96230385367765958</c:v>
                </c:pt>
                <c:pt idx="6241">
                  <c:v>1.0052527368636508</c:v>
                </c:pt>
                <c:pt idx="6242">
                  <c:v>1.0475124283404684</c:v>
                </c:pt>
                <c:pt idx="6243">
                  <c:v>1.0890544068192018</c:v>
                </c:pt>
                <c:pt idx="6244">
                  <c:v>1.1298501319032797</c:v>
                </c:pt>
                <c:pt idx="6245">
                  <c:v>1.1698712295931404</c:v>
                </c:pt>
                <c:pt idx="6246">
                  <c:v>1.209090509062043</c:v>
                </c:pt>
                <c:pt idx="6247">
                  <c:v>1.2474811371432128</c:v>
                </c:pt>
                <c:pt idx="6248">
                  <c:v>1.2850174222099284</c:v>
                </c:pt>
                <c:pt idx="6249">
                  <c:v>1.32167392176414</c:v>
                </c:pt>
                <c:pt idx="6250">
                  <c:v>1.3574222116751713</c:v>
                </c:pt>
                <c:pt idx="6251">
                  <c:v>1.3922410952219868</c:v>
                </c:pt>
                <c:pt idx="6252">
                  <c:v>1.4261068177672362</c:v>
                </c:pt>
                <c:pt idx="6253">
                  <c:v>1.4589942942109231</c:v>
                </c:pt>
                <c:pt idx="6254">
                  <c:v>1.4908795009050895</c:v>
                </c:pt>
                <c:pt idx="6255">
                  <c:v>1.5217426605969244</c:v>
                </c:pt>
                <c:pt idx="6256">
                  <c:v>1.5515645257123489</c:v>
                </c:pt>
                <c:pt idx="6257">
                  <c:v>1.5803252363995588</c:v>
                </c:pt>
                <c:pt idx="6258">
                  <c:v>1.6080043893175786</c:v>
                </c:pt>
                <c:pt idx="6259">
                  <c:v>1.6345811413918214</c:v>
                </c:pt>
                <c:pt idx="6260">
                  <c:v>1.6600354467943532</c:v>
                </c:pt>
                <c:pt idx="6261">
                  <c:v>1.6843512632647695</c:v>
                </c:pt>
                <c:pt idx="6262">
                  <c:v>1.7075128647042404</c:v>
                </c:pt>
                <c:pt idx="6263">
                  <c:v>1.7295037338466681</c:v>
                </c:pt>
                <c:pt idx="6264">
                  <c:v>1.7503077767421298</c:v>
                </c:pt>
                <c:pt idx="6265">
                  <c:v>1.7699125265382287</c:v>
                </c:pt>
                <c:pt idx="6266">
                  <c:v>1.7883054701751329</c:v>
                </c:pt>
                <c:pt idx="6267">
                  <c:v>1.8054729683583672</c:v>
                </c:pt>
                <c:pt idx="6268">
                  <c:v>1.8214026152856413</c:v>
                </c:pt>
                <c:pt idx="6269">
                  <c:v>1.8360873314730448</c:v>
                </c:pt>
                <c:pt idx="6270">
                  <c:v>1.8495128830274365</c:v>
                </c:pt>
                <c:pt idx="6271">
                  <c:v>1.8616685472750647</c:v>
                </c:pt>
                <c:pt idx="6272">
                  <c:v>1.8725498499998934</c:v>
                </c:pt>
                <c:pt idx="6273">
                  <c:v>1.8821460361911098</c:v>
                </c:pt>
                <c:pt idx="6274">
                  <c:v>1.8904515983293961</c:v>
                </c:pt>
                <c:pt idx="6275">
                  <c:v>1.8974623986527357</c:v>
                </c:pt>
                <c:pt idx="6276">
                  <c:v>1.9031754474428055</c:v>
                </c:pt>
                <c:pt idx="6277">
                  <c:v>1.9075833448958155</c:v>
                </c:pt>
                <c:pt idx="6278">
                  <c:v>1.9106824298466392</c:v>
                </c:pt>
                <c:pt idx="6279">
                  <c:v>1.9124743923231293</c:v>
                </c:pt>
                <c:pt idx="6280">
                  <c:v>1.9129538151974175</c:v>
                </c:pt>
                <c:pt idx="6281">
                  <c:v>1.9121209034212221</c:v>
                </c:pt>
                <c:pt idx="6282">
                  <c:v>1.9099785587793461</c:v>
                </c:pt>
                <c:pt idx="6283">
                  <c:v>1.9065256342703059</c:v>
                </c:pt>
                <c:pt idx="6284">
                  <c:v>1.9017659881090423</c:v>
                </c:pt>
                <c:pt idx="6285">
                  <c:v>1.8957035354101943</c:v>
                </c:pt>
                <c:pt idx="6286">
                  <c:v>1.8883432669079223</c:v>
                </c:pt>
                <c:pt idx="6287">
                  <c:v>1.8796889101802308</c:v>
                </c:pt>
                <c:pt idx="6288">
                  <c:v>1.8697463029074068</c:v>
                </c:pt>
                <c:pt idx="6289">
                  <c:v>1.8585230774787029</c:v>
                </c:pt>
                <c:pt idx="6290">
                  <c:v>1.8460251909686152</c:v>
                </c:pt>
                <c:pt idx="6291">
                  <c:v>1.8322603433379774</c:v>
                </c:pt>
                <c:pt idx="6292">
                  <c:v>1.8172388220274436</c:v>
                </c:pt>
                <c:pt idx="6293">
                  <c:v>1.8009731490110783</c:v>
                </c:pt>
                <c:pt idx="6294">
                  <c:v>1.7834754992570636</c:v>
                </c:pt>
                <c:pt idx="6295">
                  <c:v>1.7647534329221437</c:v>
                </c:pt>
                <c:pt idx="6296">
                  <c:v>1.744822247067678</c:v>
                </c:pt>
                <c:pt idx="6297">
                  <c:v>1.7236964406414979</c:v>
                </c:pt>
                <c:pt idx="6298">
                  <c:v>1.7013897298061262</c:v>
                </c:pt>
                <c:pt idx="6299">
                  <c:v>1.6779151337874387</c:v>
                </c:pt>
                <c:pt idx="6300">
                  <c:v>1.6532924931450281</c:v>
                </c:pt>
                <c:pt idx="6301">
                  <c:v>1.6275368209931917</c:v>
                </c:pt>
                <c:pt idx="6302">
                  <c:v>1.6006652623727666</c:v>
                </c:pt>
                <c:pt idx="6303">
                  <c:v>1.5726946724195163</c:v>
                </c:pt>
                <c:pt idx="6304">
                  <c:v>1.5436480086930866</c:v>
                </c:pt>
                <c:pt idx="6305">
                  <c:v>1.513542743438637</c:v>
                </c:pt>
                <c:pt idx="6306">
                  <c:v>1.4823990073514015</c:v>
                </c:pt>
                <c:pt idx="6307">
                  <c:v>1.4502392069899652</c:v>
                </c:pt>
                <c:pt idx="6308">
                  <c:v>1.4170876059656461</c:v>
                </c:pt>
                <c:pt idx="6309">
                  <c:v>1.3829625151437301</c:v>
                </c:pt>
                <c:pt idx="6310">
                  <c:v>1.3478888036849728</c:v>
                </c:pt>
                <c:pt idx="6311">
                  <c:v>1.3118926945720044</c:v>
                </c:pt>
                <c:pt idx="6312">
                  <c:v>1.274999349559589</c:v>
                </c:pt>
                <c:pt idx="6313">
                  <c:v>1.237232855986889</c:v>
                </c:pt>
                <c:pt idx="6314">
                  <c:v>1.1986173805206697</c:v>
                </c:pt>
                <c:pt idx="6315">
                  <c:v>1.1591803229590734</c:v>
                </c:pt>
                <c:pt idx="6316">
                  <c:v>1.1189486032929836</c:v>
                </c:pt>
                <c:pt idx="6317">
                  <c:v>1.0779486597661576</c:v>
                </c:pt>
                <c:pt idx="6318">
                  <c:v>1.0362096324787318</c:v>
                </c:pt>
                <c:pt idx="6319">
                  <c:v>0.99376080365635799</c:v>
                </c:pt>
                <c:pt idx="6320">
                  <c:v>0.95063249697443442</c:v>
                </c:pt>
                <c:pt idx="6321">
                  <c:v>0.90685157717292464</c:v>
                </c:pt>
                <c:pt idx="6322">
                  <c:v>0.86245039047088334</c:v>
                </c:pt>
                <c:pt idx="6323">
                  <c:v>0.81745946768360556</c:v>
                </c:pt>
                <c:pt idx="6324">
                  <c:v>0.7719056012329415</c:v>
                </c:pt>
                <c:pt idx="6325">
                  <c:v>0.72582400799792224</c:v>
                </c:pt>
                <c:pt idx="6326">
                  <c:v>0.67924532852127872</c:v>
                </c:pt>
                <c:pt idx="6327">
                  <c:v>0.632198311124887</c:v>
                </c:pt>
                <c:pt idx="6328">
                  <c:v>0.58471745909492467</c:v>
                </c:pt>
                <c:pt idx="6329">
                  <c:v>0.53683686831495869</c:v>
                </c:pt>
                <c:pt idx="6330">
                  <c:v>0.48859009458188057</c:v>
                </c:pt>
                <c:pt idx="6331">
                  <c:v>0.44000693183196971</c:v>
                </c:pt>
                <c:pt idx="6332">
                  <c:v>0.39112450015506284</c:v>
                </c:pt>
                <c:pt idx="6333">
                  <c:v>0.34197436159104089</c:v>
                </c:pt>
                <c:pt idx="6334">
                  <c:v>0.29258644563200831</c:v>
                </c:pt>
                <c:pt idx="6335">
                  <c:v>0.24299879154058074</c:v>
                </c:pt>
                <c:pt idx="6336">
                  <c:v>0.19324462755265254</c:v>
                </c:pt>
                <c:pt idx="6337">
                  <c:v>0.14335717221479113</c:v>
                </c:pt>
                <c:pt idx="6338">
                  <c:v>9.337166730448479E-2</c:v>
                </c:pt>
                <c:pt idx="6339">
                  <c:v>4.3323932844181762E-2</c:v>
                </c:pt>
                <c:pt idx="6340">
                  <c:v>-6.7530501931697545E-3</c:v>
                </c:pt>
                <c:pt idx="6341">
                  <c:v>-5.6825657611243134E-2</c:v>
                </c:pt>
                <c:pt idx="6342">
                  <c:v>-0.10685870688328965</c:v>
                </c:pt>
                <c:pt idx="6343">
                  <c:v>-0.15681684560734305</c:v>
                </c:pt>
                <c:pt idx="6344">
                  <c:v>-0.20666790733049298</c:v>
                </c:pt>
                <c:pt idx="6345">
                  <c:v>-0.25637936620805524</c:v>
                </c:pt>
                <c:pt idx="6346">
                  <c:v>-0.30591736007166065</c:v>
                </c:pt>
                <c:pt idx="6347">
                  <c:v>-0.35524691247017715</c:v>
                </c:pt>
                <c:pt idx="6348">
                  <c:v>-0.40433217388954296</c:v>
                </c:pt>
                <c:pt idx="6349">
                  <c:v>-0.45313777772677932</c:v>
                </c:pt>
                <c:pt idx="6350">
                  <c:v>-0.50163214566825198</c:v>
                </c:pt>
                <c:pt idx="6351">
                  <c:v>-0.54978387901201198</c:v>
                </c:pt>
                <c:pt idx="6352">
                  <c:v>-0.59755960210886228</c:v>
                </c:pt>
                <c:pt idx="6353">
                  <c:v>-0.64492348530092969</c:v>
                </c:pt>
                <c:pt idx="6354">
                  <c:v>-0.69184654522223443</c:v>
                </c:pt>
                <c:pt idx="6355">
                  <c:v>-0.73829609581839617</c:v>
                </c:pt>
                <c:pt idx="6356">
                  <c:v>-0.78423963141003949</c:v>
                </c:pt>
                <c:pt idx="6357">
                  <c:v>-0.82964561697371542</c:v>
                </c:pt>
                <c:pt idx="6358">
                  <c:v>-0.87448272980513986</c:v>
                </c:pt>
                <c:pt idx="6359">
                  <c:v>-0.91872066958460141</c:v>
                </c:pt>
                <c:pt idx="6360">
                  <c:v>-0.96232913669252385</c:v>
                </c:pt>
                <c:pt idx="6361">
                  <c:v>-1.0052778058134622</c:v>
                </c:pt>
                <c:pt idx="6362">
                  <c:v>-1.0475372726221621</c:v>
                </c:pt>
                <c:pt idx="6363">
                  <c:v>-1.0890790159663331</c:v>
                </c:pt>
                <c:pt idx="6364">
                  <c:v>-1.1298744955902911</c:v>
                </c:pt>
                <c:pt idx="6365">
                  <c:v>-1.1698953376395498</c:v>
                </c:pt>
                <c:pt idx="6366">
                  <c:v>-1.2091143514365577</c:v>
                </c:pt>
                <c:pt idx="6367">
                  <c:v>-1.2475047039677496</c:v>
                </c:pt>
                <c:pt idx="6368">
                  <c:v>-1.2850407037635918</c:v>
                </c:pt>
                <c:pt idx="6369">
                  <c:v>-1.3216969084870851</c:v>
                </c:pt>
                <c:pt idx="6370">
                  <c:v>-1.3574448941723236</c:v>
                </c:pt>
                <c:pt idx="6371">
                  <c:v>-1.3922634642668199</c:v>
                </c:pt>
                <c:pt idx="6372">
                  <c:v>-1.4261288643053178</c:v>
                </c:pt>
                <c:pt idx="6373">
                  <c:v>-1.4590160093634605</c:v>
                </c:pt>
                <c:pt idx="6374">
                  <c:v>-1.4909008759723312</c:v>
                </c:pt>
                <c:pt idx="6375">
                  <c:v>-1.5217636870615072</c:v>
                </c:pt>
                <c:pt idx="6376">
                  <c:v>-1.5515851952425315</c:v>
                </c:pt>
                <c:pt idx="6377">
                  <c:v>-1.580345540852365</c:v>
                </c:pt>
                <c:pt idx="6378">
                  <c:v>-1.6080243207418343</c:v>
                </c:pt>
                <c:pt idx="6379">
                  <c:v>-1.634600692031126</c:v>
                </c:pt>
                <c:pt idx="6380">
                  <c:v>-1.6600546090899431</c:v>
                </c:pt>
                <c:pt idx="6381">
                  <c:v>-1.684370029858222</c:v>
                </c:pt>
                <c:pt idx="6382">
                  <c:v>-1.7075312284401805</c:v>
                </c:pt>
                <c:pt idx="6383">
                  <c:v>-1.7295216877753015</c:v>
                </c:pt>
                <c:pt idx="6384">
                  <c:v>-1.750325314121691</c:v>
                </c:pt>
                <c:pt idx="6385">
                  <c:v>-1.7699296408373573</c:v>
                </c:pt>
                <c:pt idx="6386">
                  <c:v>-1.7883221550750907</c:v>
                </c:pt>
                <c:pt idx="6387">
                  <c:v>-1.8054892177552175</c:v>
                </c:pt>
                <c:pt idx="6388">
                  <c:v>-1.8214184232922459</c:v>
                </c:pt>
                <c:pt idx="6389">
                  <c:v>-1.8361026924210575</c:v>
                </c:pt>
                <c:pt idx="6390">
                  <c:v>-1.8495277914690822</c:v>
                </c:pt>
                <c:pt idx="6391">
                  <c:v>-1.8616829979849001</c:v>
                </c:pt>
                <c:pt idx="6392">
                  <c:v>-1.8725638379764011</c:v>
                </c:pt>
                <c:pt idx="6393">
                  <c:v>-1.8821595566582392</c:v>
                </c:pt>
                <c:pt idx="6394">
                  <c:v>-1.8904646467379458</c:v>
                </c:pt>
                <c:pt idx="6395">
                  <c:v>-1.8974749706816765</c:v>
                </c:pt>
                <c:pt idx="6396">
                  <c:v>-1.9031875390004453</c:v>
                </c:pt>
                <c:pt idx="6397">
                  <c:v>-1.9075949521209055</c:v>
                </c:pt>
                <c:pt idx="6398">
                  <c:v>-1.9106935491093424</c:v>
                </c:pt>
                <c:pt idx="6399">
                  <c:v>-1.912485020225893</c:v>
                </c:pt>
                <c:pt idx="6400">
                  <c:v>-1.912963948575733</c:v>
                </c:pt>
                <c:pt idx="6401">
                  <c:v>-1.9121305393442793</c:v>
                </c:pt>
                <c:pt idx="6402">
                  <c:v>-1.9099876945505823</c:v>
                </c:pt>
                <c:pt idx="6403">
                  <c:v>-1.9065342674278414</c:v>
                </c:pt>
                <c:pt idx="6404">
                  <c:v>-1.9017741164260127</c:v>
                </c:pt>
                <c:pt idx="6405">
                  <c:v>-1.895711156894974</c:v>
                </c:pt>
                <c:pt idx="6406">
                  <c:v>-1.8883503798042489</c:v>
                </c:pt>
                <c:pt idx="6407">
                  <c:v>-1.8796955129672062</c:v>
                </c:pt>
                <c:pt idx="6408">
                  <c:v>-1.8697523942994112</c:v>
                </c:pt>
                <c:pt idx="6409">
                  <c:v>-1.8585286564251762</c:v>
                </c:pt>
                <c:pt idx="6410">
                  <c:v>-1.8460302566537869</c:v>
                </c:pt>
                <c:pt idx="6411">
                  <c:v>-1.832264895180399</c:v>
                </c:pt>
                <c:pt idx="6412">
                  <c:v>-1.8172428596795334</c:v>
                </c:pt>
                <c:pt idx="6413">
                  <c:v>-1.8009766723584608</c:v>
                </c:pt>
                <c:pt idx="6414">
                  <c:v>-1.7834785084178628</c:v>
                </c:pt>
                <c:pt idx="6415">
                  <c:v>-1.7647559282461427</c:v>
                </c:pt>
                <c:pt idx="6416">
                  <c:v>-1.7448242291354135</c:v>
                </c:pt>
                <c:pt idx="6417">
                  <c:v>-1.7236979102632068</c:v>
                </c:pt>
                <c:pt idx="6418">
                  <c:v>-1.7013906880206497</c:v>
                </c:pt>
                <c:pt idx="6419">
                  <c:v>-1.6779155818609592</c:v>
                </c:pt>
                <c:pt idx="6420">
                  <c:v>-1.65329243256977</c:v>
                </c:pt>
                <c:pt idx="6421">
                  <c:v>-1.6275362534859583</c:v>
                </c:pt>
                <c:pt idx="6422">
                  <c:v>-1.6006641898734926</c:v>
                </c:pt>
                <c:pt idx="6423">
                  <c:v>-1.5726930970895625</c:v>
                </c:pt>
                <c:pt idx="6424">
                  <c:v>-1.5436459329135968</c:v>
                </c:pt>
                <c:pt idx="6425">
                  <c:v>-1.5135401698086963</c:v>
                </c:pt>
                <c:pt idx="6426">
                  <c:v>-1.4823959386861632</c:v>
                </c:pt>
                <c:pt idx="6427">
                  <c:v>-1.450235646318645</c:v>
                </c:pt>
                <c:pt idx="6428">
                  <c:v>-1.4170835565294524</c:v>
                </c:pt>
                <c:pt idx="6429">
                  <c:v>-1.382957980393674</c:v>
                </c:pt>
                <c:pt idx="6430">
                  <c:v>-1.3478837872796552</c:v>
                </c:pt>
                <c:pt idx="6431">
                  <c:v>-1.3118872003752526</c:v>
                </c:pt>
                <c:pt idx="6432">
                  <c:v>-1.2749933816380239</c:v>
                </c:pt>
                <c:pt idx="6433">
                  <c:v>-1.2372264186074329</c:v>
                </c:pt>
                <c:pt idx="6434">
                  <c:v>-1.1986104781479394</c:v>
                </c:pt>
                <c:pt idx="6435">
                  <c:v>-1.1591729602527174</c:v>
                </c:pt>
                <c:pt idx="6436">
                  <c:v>-1.1189407851049413</c:v>
                </c:pt>
                <c:pt idx="6437">
                  <c:v>-1.0779403911378052</c:v>
                </c:pt>
                <c:pt idx="6438">
                  <c:v>-1.0362009186380003</c:v>
                </c:pt>
                <c:pt idx="6439">
                  <c:v>-0.99375165001476695</c:v>
                </c:pt>
                <c:pt idx="6440">
                  <c:v>-0.95062290912396741</c:v>
                </c:pt>
                <c:pt idx="6441">
                  <c:v>-0.90684156088300116</c:v>
                </c:pt>
                <c:pt idx="6442">
                  <c:v>-0.86243995168511678</c:v>
                </c:pt>
                <c:pt idx="6443">
                  <c:v>-0.81744861251652101</c:v>
                </c:pt>
                <c:pt idx="6444">
                  <c:v>-0.77189433596671675</c:v>
                </c:pt>
                <c:pt idx="6445">
                  <c:v>-0.72581233907893772</c:v>
                </c:pt>
                <c:pt idx="6446">
                  <c:v>-0.67923326255663796</c:v>
                </c:pt>
                <c:pt idx="6447">
                  <c:v>-0.63218585487900059</c:v>
                </c:pt>
                <c:pt idx="6448">
                  <c:v>-0.58470461948585661</c:v>
                </c:pt>
                <c:pt idx="6449">
                  <c:v>-0.53682365241080154</c:v>
                </c:pt>
                <c:pt idx="6450">
                  <c:v>-0.48857650959708437</c:v>
                </c:pt>
                <c:pt idx="6451">
                  <c:v>-0.43999298512360346</c:v>
                </c:pt>
                <c:pt idx="6452">
                  <c:v>-0.39111019921899715</c:v>
                </c:pt>
                <c:pt idx="6453">
                  <c:v>-0.34195971405813447</c:v>
                </c:pt>
                <c:pt idx="6454">
                  <c:v>-0.2925714592641746</c:v>
                </c:pt>
                <c:pt idx="6455">
                  <c:v>-0.24298347422691741</c:v>
                </c:pt>
                <c:pt idx="6456">
                  <c:v>-0.19322898730536461</c:v>
                </c:pt>
                <c:pt idx="6457">
                  <c:v>-0.14334121716526055</c:v>
                </c:pt>
                <c:pt idx="6458">
                  <c:v>-9.3355405699140193E-2</c:v>
                </c:pt>
                <c:pt idx="6459">
                  <c:v>-4.3307373040405071E-2</c:v>
                </c:pt>
                <c:pt idx="6460">
                  <c:v>6.769899731157482E-3</c:v>
                </c:pt>
                <c:pt idx="6461">
                  <c:v>5.6842788316559409E-2</c:v>
                </c:pt>
                <c:pt idx="6462">
                  <c:v>0.10687611009065101</c:v>
                </c:pt>
                <c:pt idx="6463">
                  <c:v>0.15683451255722863</c:v>
                </c:pt>
                <c:pt idx="6464">
                  <c:v>0.20668582917344697</c:v>
                </c:pt>
                <c:pt idx="6465">
                  <c:v>0.25639753400902293</c:v>
                </c:pt>
                <c:pt idx="6466">
                  <c:v>0.30593576481417684</c:v>
                </c:pt>
                <c:pt idx="6467">
                  <c:v>0.35526554506085983</c:v>
                </c:pt>
                <c:pt idx="6468">
                  <c:v>0.40435102516234034</c:v>
                </c:pt>
                <c:pt idx="6469">
                  <c:v>0.45315683844743337</c:v>
                </c:pt>
                <c:pt idx="6470">
                  <c:v>0.50165140653860341</c:v>
                </c:pt>
                <c:pt idx="6471">
                  <c:v>0.54980333067447806</c:v>
                </c:pt>
                <c:pt idx="6472">
                  <c:v>0.59757923515081646</c:v>
                </c:pt>
                <c:pt idx="6473">
                  <c:v>0.64494329025919128</c:v>
                </c:pt>
                <c:pt idx="6474">
                  <c:v>0.69186651258741083</c:v>
                </c:pt>
                <c:pt idx="6475">
                  <c:v>0.73831621603941189</c:v>
                </c:pt>
                <c:pt idx="6476">
                  <c:v>0.78425989489856163</c:v>
                </c:pt>
                <c:pt idx="6477">
                  <c:v>0.82966601410858265</c:v>
                </c:pt>
                <c:pt idx="6478">
                  <c:v>0.87450325093683778</c:v>
                </c:pt>
                <c:pt idx="6479">
                  <c:v>0.91874130503970974</c:v>
                </c:pt>
                <c:pt idx="6480">
                  <c:v>0.96234987677814576</c:v>
                </c:pt>
                <c:pt idx="6481">
                  <c:v>1.0052986408216886</c:v>
                </c:pt>
                <c:pt idx="6482">
                  <c:v>1.047558192834479</c:v>
                </c:pt>
                <c:pt idx="6483">
                  <c:v>1.0891000116580574</c:v>
                </c:pt>
                <c:pt idx="6484">
                  <c:v>1.1298955570349714</c:v>
                </c:pt>
                <c:pt idx="6485">
                  <c:v>1.1699164551133587</c:v>
                </c:pt>
                <c:pt idx="6486">
                  <c:v>1.2091355152226979</c:v>
                </c:pt>
                <c:pt idx="6487">
                  <c:v>1.2475259043607776</c:v>
                </c:pt>
                <c:pt idx="6488">
                  <c:v>1.2850619310737965</c:v>
                </c:pt>
                <c:pt idx="6489">
                  <c:v>1.3217181530447728</c:v>
                </c:pt>
                <c:pt idx="6490">
                  <c:v>1.3574661463321569</c:v>
                </c:pt>
                <c:pt idx="6491">
                  <c:v>1.3922847144120389</c:v>
                </c:pt>
                <c:pt idx="6492">
                  <c:v>1.4261501028520365</c:v>
                </c:pt>
                <c:pt idx="6493">
                  <c:v>1.4590372267648535</c:v>
                </c:pt>
                <c:pt idx="6494">
                  <c:v>1.4909220627228332</c:v>
                </c:pt>
                <c:pt idx="6495">
                  <c:v>1.5217848337009456</c:v>
                </c:pt>
                <c:pt idx="6496">
                  <c:v>1.5516062923602729</c:v>
                </c:pt>
                <c:pt idx="6497">
                  <c:v>1.5803665790913646</c:v>
                </c:pt>
                <c:pt idx="6498">
                  <c:v>1.6080452908027212</c:v>
                </c:pt>
                <c:pt idx="6499">
                  <c:v>1.6346215846761836</c:v>
                </c:pt>
                <c:pt idx="6500">
                  <c:v>1.6600754151470598</c:v>
                </c:pt>
                <c:pt idx="6501">
                  <c:v>1.6843907402248435</c:v>
                </c:pt>
                <c:pt idx="6502">
                  <c:v>1.7075518340871874</c:v>
                </c:pt>
                <c:pt idx="6503">
                  <c:v>1.7295421797507933</c:v>
                </c:pt>
                <c:pt idx="6504">
                  <c:v>1.7503456835548288</c:v>
                </c:pt>
                <c:pt idx="6505">
                  <c:v>1.7699498789420691</c:v>
                </c:pt>
                <c:pt idx="6506">
                  <c:v>1.7883422531537467</c:v>
                </c:pt>
                <c:pt idx="6507">
                  <c:v>1.8055091672022829</c:v>
                </c:pt>
                <c:pt idx="6508">
                  <c:v>1.8214382155978559</c:v>
                </c:pt>
                <c:pt idx="6509">
                  <c:v>1.8361223191745291</c:v>
                </c:pt>
                <c:pt idx="6510">
                  <c:v>1.8495472443623768</c:v>
                </c:pt>
                <c:pt idx="6511">
                  <c:v>1.8617022688160345</c:v>
                </c:pt>
                <c:pt idx="6512">
                  <c:v>1.8725829186528293</c:v>
                </c:pt>
                <c:pt idx="6513">
                  <c:v>1.8821784392000971</c:v>
                </c:pt>
                <c:pt idx="6514">
                  <c:v>1.890483323281307</c:v>
                </c:pt>
                <c:pt idx="6515">
                  <c:v>1.8974934334816909</c:v>
                </c:pt>
                <c:pt idx="6516">
                  <c:v>1.9032057804344613</c:v>
                </c:pt>
                <c:pt idx="6517">
                  <c:v>1.9076129646914985</c:v>
                </c:pt>
                <c:pt idx="6518">
                  <c:v>1.9107113254472821</c:v>
                </c:pt>
                <c:pt idx="6519">
                  <c:v>1.9125025530930364</c:v>
                </c:pt>
                <c:pt idx="6520">
                  <c:v>1.9129812308678664</c:v>
                </c:pt>
                <c:pt idx="6521">
                  <c:v>1.9121475640938768</c:v>
                </c:pt>
                <c:pt idx="6522">
                  <c:v>1.9100044549294857</c:v>
                </c:pt>
                <c:pt idx="6523">
                  <c:v>1.9065507567498938</c:v>
                </c:pt>
                <c:pt idx="6524">
                  <c:v>1.9017903281495976</c:v>
                </c:pt>
                <c:pt idx="6525">
                  <c:v>1.8957270846254921</c:v>
                </c:pt>
                <c:pt idx="6526">
                  <c:v>1.8883660172965049</c:v>
                </c:pt>
                <c:pt idx="6527">
                  <c:v>1.8797108541277487</c:v>
                </c:pt>
                <c:pt idx="6528">
                  <c:v>1.8697674331887537</c:v>
                </c:pt>
                <c:pt idx="6529">
                  <c:v>1.8585433872599957</c:v>
                </c:pt>
                <c:pt idx="6530">
                  <c:v>1.8460446738089844</c:v>
                </c:pt>
                <c:pt idx="6531">
                  <c:v>1.8322789931911492</c:v>
                </c:pt>
                <c:pt idx="6532">
                  <c:v>1.817256633243169</c:v>
                </c:pt>
                <c:pt idx="6533">
                  <c:v>1.8009901163363886</c:v>
                </c:pt>
                <c:pt idx="6534">
                  <c:v>1.7834916178372835</c:v>
                </c:pt>
                <c:pt idx="6535">
                  <c:v>1.7647686983017872</c:v>
                </c:pt>
                <c:pt idx="6536">
                  <c:v>1.744836655191105</c:v>
                </c:pt>
                <c:pt idx="6537">
                  <c:v>1.7237099878534519</c:v>
                </c:pt>
                <c:pt idx="6538">
                  <c:v>1.7014024128520351</c:v>
                </c:pt>
                <c:pt idx="6539">
                  <c:v>1.6779269498135523</c:v>
                </c:pt>
                <c:pt idx="6540">
                  <c:v>1.6533034396983659</c:v>
                </c:pt>
                <c:pt idx="6541">
                  <c:v>1.6275468960213526</c:v>
                </c:pt>
                <c:pt idx="6542">
                  <c:v>1.6006744642234778</c:v>
                </c:pt>
                <c:pt idx="6543">
                  <c:v>1.5727029998400879</c:v>
                </c:pt>
                <c:pt idx="6544">
                  <c:v>1.5436554608296453</c:v>
                </c:pt>
                <c:pt idx="6545">
                  <c:v>1.5135493198351644</c:v>
                </c:pt>
                <c:pt idx="6546">
                  <c:v>1.4824047079486193</c:v>
                </c:pt>
                <c:pt idx="6547">
                  <c:v>1.4502440321240904</c:v>
                </c:pt>
                <c:pt idx="6548">
                  <c:v>1.4170915563668616</c:v>
                </c:pt>
                <c:pt idx="6549">
                  <c:v>1.3829655919345898</c:v>
                </c:pt>
                <c:pt idx="6550">
                  <c:v>1.3478910083785738</c:v>
                </c:pt>
                <c:pt idx="6551">
                  <c:v>1.3118940290700214</c:v>
                </c:pt>
                <c:pt idx="6552">
                  <c:v>1.2749998161500962</c:v>
                </c:pt>
                <c:pt idx="6553">
                  <c:v>1.2372324573420748</c:v>
                </c:pt>
                <c:pt idx="6554">
                  <c:v>1.1986161196943605</c:v>
                </c:pt>
                <c:pt idx="6555">
                  <c:v>1.1591782033840312</c:v>
                </c:pt>
                <c:pt idx="6556">
                  <c:v>1.1189456287781752</c:v>
                </c:pt>
                <c:pt idx="6557">
                  <c:v>1.0779448344937388</c:v>
                </c:pt>
                <c:pt idx="6558">
                  <c:v>1.0362049610009114</c:v>
                </c:pt>
                <c:pt idx="6559">
                  <c:v>0.9937552908921613</c:v>
                </c:pt>
                <c:pt idx="6560">
                  <c:v>0.95062614820620195</c:v>
                </c:pt>
                <c:pt idx="6561">
                  <c:v>0.90684439804278838</c:v>
                </c:pt>
                <c:pt idx="6562">
                  <c:v>0.86244238697697306</c:v>
                </c:pt>
                <c:pt idx="6563">
                  <c:v>0.81745064617618124</c:v>
                </c:pt>
                <c:pt idx="6564">
                  <c:v>0.77189596841039165</c:v>
                </c:pt>
                <c:pt idx="6565">
                  <c:v>0.72581357090249132</c:v>
                </c:pt>
                <c:pt idx="6566">
                  <c:v>0.67923409453482853</c:v>
                </c:pt>
                <c:pt idx="6567">
                  <c:v>0.63218628796438214</c:v>
                </c:pt>
                <c:pt idx="6568">
                  <c:v>0.58470465480794109</c:v>
                </c:pt>
                <c:pt idx="6569">
                  <c:v>0.53682329127479533</c:v>
                </c:pt>
                <c:pt idx="6570">
                  <c:v>0.48857575348284638</c:v>
                </c:pt>
                <c:pt idx="6571">
                  <c:v>0.43999183568429573</c:v>
                </c:pt>
                <c:pt idx="6572">
                  <c:v>0.39110865827982971</c:v>
                </c:pt>
                <c:pt idx="6573">
                  <c:v>0.3419577836149133</c:v>
                </c:pt>
                <c:pt idx="6574">
                  <c:v>0.29256914148193142</c:v>
                </c:pt>
                <c:pt idx="6575">
                  <c:v>0.24298077143822627</c:v>
                </c:pt>
                <c:pt idx="6576">
                  <c:v>0.19322590200885886</c:v>
                </c:pt>
                <c:pt idx="6577">
                  <c:v>0.14333775202387639</c:v>
                </c:pt>
                <c:pt idx="6578">
                  <c:v>9.3351563538459789E-2</c:v>
                </c:pt>
                <c:pt idx="6579">
                  <c:v>4.3303156846713702E-2</c:v>
                </c:pt>
                <c:pt idx="6580">
                  <c:v>-6.7744868126426777E-3</c:v>
                </c:pt>
                <c:pt idx="6581">
                  <c:v>-5.6847742983705069E-2</c:v>
                </c:pt>
                <c:pt idx="6582">
                  <c:v>-0.10688142888636686</c:v>
                </c:pt>
                <c:pt idx="6583">
                  <c:v>-0.15684019187159623</c:v>
                </c:pt>
                <c:pt idx="6584">
                  <c:v>-0.20669186524580963</c:v>
                </c:pt>
                <c:pt idx="6585">
                  <c:v>-0.25640392293020214</c:v>
                </c:pt>
                <c:pt idx="6586">
                  <c:v>-0.30594250252876198</c:v>
                </c:pt>
                <c:pt idx="6587">
                  <c:v>-0.35527262736945414</c:v>
                </c:pt>
                <c:pt idx="6588">
                  <c:v>-0.40435844772400942</c:v>
                </c:pt>
                <c:pt idx="6589">
                  <c:v>-0.45316459678206467</c:v>
                </c:pt>
                <c:pt idx="6590">
                  <c:v>-0.50165949602945714</c:v>
                </c:pt>
                <c:pt idx="6591">
                  <c:v>-0.54981174657064802</c:v>
                </c:pt>
                <c:pt idx="6592">
                  <c:v>-0.59758797256991614</c:v>
                </c:pt>
                <c:pt idx="6593">
                  <c:v>-0.64495234418992453</c:v>
                </c:pt>
                <c:pt idx="6594">
                  <c:v>-0.69187587789225302</c:v>
                </c:pt>
                <c:pt idx="6595">
                  <c:v>-0.73832588745741301</c:v>
                </c:pt>
                <c:pt idx="6596">
                  <c:v>-0.7842698670480579</c:v>
                </c:pt>
                <c:pt idx="6597">
                  <c:v>-0.82967628149006289</c:v>
                </c:pt>
                <c:pt idx="6598">
                  <c:v>-0.8745138079358421</c:v>
                </c:pt>
                <c:pt idx="6599">
                  <c:v>-0.9187521459296939</c:v>
                </c:pt>
                <c:pt idx="6600">
                  <c:v>-0.96236099572347156</c:v>
                </c:pt>
                <c:pt idx="6601">
                  <c:v>-1.0053100318805945</c:v>
                </c:pt>
                <c:pt idx="6602">
                  <c:v>-1.0475698499621433</c:v>
                </c:pt>
                <c:pt idx="6603">
                  <c:v>-1.0891119287096598</c:v>
                </c:pt>
                <c:pt idx="6604">
                  <c:v>-1.129907727768767</c:v>
                </c:pt>
                <c:pt idx="6605">
                  <c:v>-1.1699288731938802</c:v>
                </c:pt>
                <c:pt idx="6606">
                  <c:v>-1.2091481742238459</c:v>
                </c:pt>
                <c:pt idx="6607">
                  <c:v>-1.2475387977691086</c:v>
                </c:pt>
                <c:pt idx="6608">
                  <c:v>-1.285075052291681</c:v>
                </c:pt>
                <c:pt idx="6609">
                  <c:v>-1.3217314953936863</c:v>
                </c:pt>
                <c:pt idx="6610">
                  <c:v>-1.3574797030559576</c:v>
                </c:pt>
                <c:pt idx="6611">
                  <c:v>-1.3922984786802837</c:v>
                </c:pt>
                <c:pt idx="6612">
                  <c:v>-1.4261640677632998</c:v>
                </c:pt>
                <c:pt idx="6613">
                  <c:v>-1.4590513853500624</c:v>
                </c:pt>
                <c:pt idx="6614">
                  <c:v>-1.4909364079486647</c:v>
                </c:pt>
                <c:pt idx="6615">
                  <c:v>-1.5217993584732055</c:v>
                </c:pt>
                <c:pt idx="6616">
                  <c:v>-1.5516209895272957</c:v>
                </c:pt>
                <c:pt idx="6617">
                  <c:v>-1.5803814414474413</c:v>
                </c:pt>
                <c:pt idx="6618">
                  <c:v>-1.6080603110915044</c:v>
                </c:pt>
                <c:pt idx="6619">
                  <c:v>-1.6346367555941717</c:v>
                </c:pt>
                <c:pt idx="6620">
                  <c:v>-1.6600907293470151</c:v>
                </c:pt>
                <c:pt idx="6621">
                  <c:v>-1.6844061903192751</c:v>
                </c:pt>
                <c:pt idx="6622">
                  <c:v>-1.7075674126517972</c:v>
                </c:pt>
                <c:pt idx="6623">
                  <c:v>-1.7295578793279813</c:v>
                </c:pt>
                <c:pt idx="6624">
                  <c:v>-1.7503614966571344</c:v>
                </c:pt>
                <c:pt idx="6625">
                  <c:v>-1.7699657980556709</c:v>
                </c:pt>
                <c:pt idx="6626">
                  <c:v>-1.7883582707419359</c:v>
                </c:pt>
                <c:pt idx="6627">
                  <c:v>-1.8055252757089426</c:v>
                </c:pt>
                <c:pt idx="6628">
                  <c:v>-1.8214544074509269</c:v>
                </c:pt>
                <c:pt idx="6629">
                  <c:v>-1.836138586789491</c:v>
                </c:pt>
                <c:pt idx="6630">
                  <c:v>-1.8495635801457131</c:v>
                </c:pt>
                <c:pt idx="6631">
                  <c:v>-1.8617186651686846</c:v>
                </c:pt>
                <c:pt idx="6632">
                  <c:v>-1.8725993679736277</c:v>
                </c:pt>
                <c:pt idx="6633">
                  <c:v>-1.8821949338892339</c:v>
                </c:pt>
                <c:pt idx="6634">
                  <c:v>-1.8904998557437185</c:v>
                </c:pt>
                <c:pt idx="6635">
                  <c:v>-1.8975099961305146</c:v>
                </c:pt>
                <c:pt idx="6636">
                  <c:v>-1.9032223656944074</c:v>
                </c:pt>
                <c:pt idx="6637">
                  <c:v>-1.9076295650022224</c:v>
                </c:pt>
                <c:pt idx="6638">
                  <c:v>-1.9107279332667613</c:v>
                </c:pt>
                <c:pt idx="6639">
                  <c:v>-1.9125191609009198</c:v>
                </c:pt>
                <c:pt idx="6640">
                  <c:v>-1.912997831168779</c:v>
                </c:pt>
                <c:pt idx="6641">
                  <c:v>-1.9121641494207287</c:v>
                </c:pt>
                <c:pt idx="6642">
                  <c:v>-1.910021017846754</c:v>
                </c:pt>
                <c:pt idx="6643">
                  <c:v>-1.9065672898568602</c:v>
                </c:pt>
                <c:pt idx="6644">
                  <c:v>-1.9018068240835777</c:v>
                </c:pt>
                <c:pt idx="6645">
                  <c:v>-1.8957435360650345</c:v>
                </c:pt>
                <c:pt idx="6646">
                  <c:v>-1.8883824169645642</c:v>
                </c:pt>
                <c:pt idx="6647">
                  <c:v>-1.8797271947947998</c:v>
                </c:pt>
                <c:pt idx="6648">
                  <c:v>-1.8697837076759374</c:v>
                </c:pt>
                <c:pt idx="6649">
                  <c:v>-1.8585595884421473</c:v>
                </c:pt>
                <c:pt idx="6650">
                  <c:v>-1.8460607946176906</c:v>
                </c:pt>
                <c:pt idx="6651">
                  <c:v>-1.8322950266177533</c:v>
                </c:pt>
                <c:pt idx="6652">
                  <c:v>-1.817272572341744</c:v>
                </c:pt>
                <c:pt idx="6653">
                  <c:v>-1.8010059542266179</c:v>
                </c:pt>
                <c:pt idx="6654">
                  <c:v>-1.7835073477074115</c:v>
                </c:pt>
                <c:pt idx="6655">
                  <c:v>-1.764784313411411</c:v>
                </c:pt>
                <c:pt idx="6656">
                  <c:v>-1.7448521488740225</c:v>
                </c:pt>
                <c:pt idx="6657">
                  <c:v>-1.7237253535203971</c:v>
                </c:pt>
                <c:pt idx="6658">
                  <c:v>-1.7014176439934097</c:v>
                </c:pt>
                <c:pt idx="6659">
                  <c:v>-1.6779420400020804</c:v>
                </c:pt>
                <c:pt idx="6660">
                  <c:v>-1.6533183825917581</c:v>
                </c:pt>
                <c:pt idx="6661">
                  <c:v>-1.6275616853648269</c:v>
                </c:pt>
                <c:pt idx="6662">
                  <c:v>-1.6006890938523668</c:v>
                </c:pt>
                <c:pt idx="6663">
                  <c:v>-1.5727174636822574</c:v>
                </c:pt>
                <c:pt idx="6664">
                  <c:v>-1.5436697529079564</c:v>
                </c:pt>
                <c:pt idx="6665">
                  <c:v>-1.5135634342698474</c:v>
                </c:pt>
                <c:pt idx="6666">
                  <c:v>-1.482418638959633</c:v>
                </c:pt>
                <c:pt idx="6667">
                  <c:v>-1.4502577740333391</c:v>
                </c:pt>
                <c:pt idx="6668">
                  <c:v>-1.4171051036004925</c:v>
                </c:pt>
                <c:pt idx="6669">
                  <c:v>-1.3829789390250868</c:v>
                </c:pt>
                <c:pt idx="6670">
                  <c:v>-1.3479041499669355</c:v>
                </c:pt>
                <c:pt idx="6671">
                  <c:v>-1.3119069599077713</c:v>
                </c:pt>
                <c:pt idx="6672">
                  <c:v>-1.2750125311013254</c:v>
                </c:pt>
                <c:pt idx="6673">
                  <c:v>-1.2372449513853843</c:v>
                </c:pt>
                <c:pt idx="6674">
                  <c:v>-1.1986283879246735</c:v>
                </c:pt>
                <c:pt idx="6675">
                  <c:v>-1.1591902410145349</c:v>
                </c:pt>
                <c:pt idx="6676">
                  <c:v>-1.1189574311419885</c:v>
                </c:pt>
                <c:pt idx="6677">
                  <c:v>-1.0779563970456829</c:v>
                </c:pt>
                <c:pt idx="6678">
                  <c:v>-1.036216279319133</c:v>
                </c:pt>
                <c:pt idx="6679">
                  <c:v>-0.99376636067971924</c:v>
                </c:pt>
                <c:pt idx="6680">
                  <c:v>-0.95063696529260344</c:v>
                </c:pt>
                <c:pt idx="6681">
                  <c:v>-0.90685495838542529</c:v>
                </c:pt>
                <c:pt idx="6682">
                  <c:v>-0.86245268666256225</c:v>
                </c:pt>
                <c:pt idx="6683">
                  <c:v>-0.81746068142204842</c:v>
                </c:pt>
                <c:pt idx="6684">
                  <c:v>-0.77190573556574893</c:v>
                </c:pt>
                <c:pt idx="6685">
                  <c:v>-0.72582306644975414</c:v>
                </c:pt>
                <c:pt idx="6686">
                  <c:v>-0.67924331509062363</c:v>
                </c:pt>
                <c:pt idx="6687">
                  <c:v>-0.63219523028069013</c:v>
                </c:pt>
                <c:pt idx="6688">
                  <c:v>-0.58471331577309826</c:v>
                </c:pt>
                <c:pt idx="6689">
                  <c:v>-0.53683166791447512</c:v>
                </c:pt>
                <c:pt idx="6690">
                  <c:v>-0.48858384296089996</c:v>
                </c:pt>
                <c:pt idx="6691">
                  <c:v>-0.43999963530359038</c:v>
                </c:pt>
                <c:pt idx="6692">
                  <c:v>-0.39111616548302874</c:v>
                </c:pt>
                <c:pt idx="6693">
                  <c:v>-0.34196499598516722</c:v>
                </c:pt>
                <c:pt idx="6694">
                  <c:v>-0.29257605674342618</c:v>
                </c:pt>
                <c:pt idx="6695">
                  <c:v>-0.24298738745684337</c:v>
                </c:pt>
                <c:pt idx="6696">
                  <c:v>-0.1932322167926081</c:v>
                </c:pt>
                <c:pt idx="6697">
                  <c:v>-0.14334376372334387</c:v>
                </c:pt>
                <c:pt idx="6698">
                  <c:v>-9.3357270447122082E-2</c:v>
                </c:pt>
                <c:pt idx="6699">
                  <c:v>-4.3308557401343574E-2</c:v>
                </c:pt>
                <c:pt idx="6700">
                  <c:v>6.7693940318776027E-3</c:v>
                </c:pt>
                <c:pt idx="6701">
                  <c:v>5.6842959252996435E-2</c:v>
                </c:pt>
                <c:pt idx="6702">
                  <c:v>0.10687695533816492</c:v>
                </c:pt>
                <c:pt idx="6703">
                  <c:v>0.15683602949463929</c:v>
                </c:pt>
                <c:pt idx="6704">
                  <c:v>0.20668801488509436</c:v>
                </c:pt>
                <c:pt idx="6705">
                  <c:v>0.25640038528708398</c:v>
                </c:pt>
                <c:pt idx="6706">
                  <c:v>0.30593927816117322</c:v>
                </c:pt>
                <c:pt idx="6707">
                  <c:v>0.35526971669204566</c:v>
                </c:pt>
                <c:pt idx="6708">
                  <c:v>0.40435585100851157</c:v>
                </c:pt>
                <c:pt idx="6709">
                  <c:v>0.4531623141575748</c:v>
                </c:pt>
                <c:pt idx="6710">
                  <c:v>0.50165752748290204</c:v>
                </c:pt>
                <c:pt idx="6711">
                  <c:v>0.54981009194728536</c:v>
                </c:pt>
                <c:pt idx="6712">
                  <c:v>0.59758663157378344</c:v>
                </c:pt>
                <c:pt idx="6713">
                  <c:v>0.64495131638449965</c:v>
                </c:pt>
                <c:pt idx="6714">
                  <c:v>0.69187516270117055</c:v>
                </c:pt>
                <c:pt idx="6715">
                  <c:v>0.73832548416506372</c:v>
                </c:pt>
                <c:pt idx="6716">
                  <c:v>0.78426977480051829</c:v>
                </c:pt>
                <c:pt idx="6717">
                  <c:v>0.82967649929582077</c:v>
                </c:pt>
                <c:pt idx="6718">
                  <c:v>0.87451433466671968</c:v>
                </c:pt>
                <c:pt idx="6719">
                  <c:v>0.91875298032188979</c:v>
                </c:pt>
                <c:pt idx="6720">
                  <c:v>0.96236213637850554</c:v>
                </c:pt>
                <c:pt idx="6721">
                  <c:v>1.0053114772664118</c:v>
                </c:pt>
                <c:pt idx="6722">
                  <c:v>1.0475715984142393</c:v>
                </c:pt>
                <c:pt idx="6723">
                  <c:v>1.0891139784322796</c:v>
                </c:pt>
                <c:pt idx="6724">
                  <c:v>1.1299100768361721</c:v>
                </c:pt>
                <c:pt idx="6725">
                  <c:v>1.1699315195515978</c:v>
                </c:pt>
                <c:pt idx="6726">
                  <c:v>1.2091511156900823</c:v>
                </c:pt>
                <c:pt idx="6727">
                  <c:v>1.2475420320361217</c:v>
                </c:pt>
                <c:pt idx="6728">
                  <c:v>1.2850785769272273</c:v>
                </c:pt>
                <c:pt idx="6729">
                  <c:v>1.3217353078425864</c:v>
                </c:pt>
                <c:pt idx="6730">
                  <c:v>1.3574838006415875</c:v>
                </c:pt>
                <c:pt idx="6731">
                  <c:v>1.3923028586062516</c:v>
                </c:pt>
                <c:pt idx="6732">
                  <c:v>1.4261687271150629</c:v>
                </c:pt>
                <c:pt idx="6733">
                  <c:v>1.4590563210966589</c:v>
                </c:pt>
                <c:pt idx="6734">
                  <c:v>1.4909416169444381</c:v>
                </c:pt>
                <c:pt idx="6735">
                  <c:v>1.5218048374596496</c:v>
                </c:pt>
                <c:pt idx="6736">
                  <c:v>1.5516267351348505</c:v>
                </c:pt>
                <c:pt idx="6737">
                  <c:v>1.58038745019743</c:v>
                </c:pt>
                <c:pt idx="6738">
                  <c:v>1.6080665793980351</c:v>
                </c:pt>
                <c:pt idx="6739">
                  <c:v>1.6346432797661248</c:v>
                </c:pt>
                <c:pt idx="6740">
                  <c:v>1.6600975055900309</c:v>
                </c:pt>
                <c:pt idx="6741">
                  <c:v>1.6844132147378743</c:v>
                </c:pt>
                <c:pt idx="6742">
                  <c:v>1.7075746812513979</c:v>
                </c:pt>
                <c:pt idx="6743">
                  <c:v>1.7295653880170825</c:v>
                </c:pt>
                <c:pt idx="6744">
                  <c:v>1.7503692412494598</c:v>
                </c:pt>
                <c:pt idx="6745">
                  <c:v>1.7699737742723878</c:v>
                </c:pt>
                <c:pt idx="6746">
                  <c:v>1.7883664742138832</c:v>
                </c:pt>
                <c:pt idx="6747">
                  <c:v>1.8055337019789166</c:v>
                </c:pt>
                <c:pt idx="6748">
                  <c:v>1.821463051975962</c:v>
                </c:pt>
                <c:pt idx="6749">
                  <c:v>1.8361474449432114</c:v>
                </c:pt>
                <c:pt idx="6750">
                  <c:v>1.8495726472207086</c:v>
                </c:pt>
                <c:pt idx="6751">
                  <c:v>1.8617279363788741</c:v>
                </c:pt>
                <c:pt idx="6752">
                  <c:v>1.872608838456709</c:v>
                </c:pt>
                <c:pt idx="6753">
                  <c:v>1.8822045987091096</c:v>
                </c:pt>
                <c:pt idx="6754">
                  <c:v>1.8905097098929824</c:v>
                </c:pt>
                <c:pt idx="6755">
                  <c:v>1.8975200345329533</c:v>
                </c:pt>
                <c:pt idx="6756">
                  <c:v>1.9032325832074979</c:v>
                </c:pt>
                <c:pt idx="6757">
                  <c:v>1.907639956419694</c:v>
                </c:pt>
                <c:pt idx="6758">
                  <c:v>1.9107384933211509</c:v>
                </c:pt>
                <c:pt idx="6759">
                  <c:v>1.912529884266144</c:v>
                </c:pt>
                <c:pt idx="6760">
                  <c:v>1.9130087124627468</c:v>
                </c:pt>
                <c:pt idx="6761">
                  <c:v>1.9121751832079465</c:v>
                </c:pt>
                <c:pt idx="6762">
                  <c:v>1.9100321986409621</c:v>
                </c:pt>
                <c:pt idx="6763">
                  <c:v>1.9065786121236696</c:v>
                </c:pt>
                <c:pt idx="6764">
                  <c:v>1.9018182822431469</c:v>
                </c:pt>
                <c:pt idx="6765">
                  <c:v>1.8957551244947073</c:v>
                </c:pt>
                <c:pt idx="6766">
                  <c:v>1.8883941300015672</c:v>
                </c:pt>
                <c:pt idx="6767">
                  <c:v>1.8797390267389442</c:v>
                </c:pt>
                <c:pt idx="6768">
                  <c:v>1.8697956527922923</c:v>
                </c:pt>
                <c:pt idx="6769">
                  <c:v>1.858571640963758</c:v>
                </c:pt>
                <c:pt idx="6770">
                  <c:v>1.8460729487482879</c:v>
                </c:pt>
                <c:pt idx="6771">
                  <c:v>1.8323072765344535</c:v>
                </c:pt>
                <c:pt idx="6772">
                  <c:v>1.817284912197769</c:v>
                </c:pt>
                <c:pt idx="6773">
                  <c:v>1.8010183781540414</c:v>
                </c:pt>
                <c:pt idx="6774">
                  <c:v>1.7835198498198273</c:v>
                </c:pt>
                <c:pt idx="6775">
                  <c:v>1.7647968878066969</c:v>
                </c:pt>
                <c:pt idx="6776">
                  <c:v>1.7448647896370424</c:v>
                </c:pt>
                <c:pt idx="6777">
                  <c:v>1.7237380547256909</c:v>
                </c:pt>
                <c:pt idx="6778">
                  <c:v>1.7014303997079188</c:v>
                </c:pt>
                <c:pt idx="6779">
                  <c:v>1.6779548442878707</c:v>
                </c:pt>
                <c:pt idx="6780">
                  <c:v>1.6533312295086842</c:v>
                </c:pt>
                <c:pt idx="6781">
                  <c:v>1.6275745689732384</c:v>
                </c:pt>
                <c:pt idx="6782">
                  <c:v>1.6007020082157875</c:v>
                </c:pt>
                <c:pt idx="6783">
                  <c:v>1.5727304028700324</c:v>
                </c:pt>
                <c:pt idx="6784">
                  <c:v>1.5436827109979412</c:v>
                </c:pt>
                <c:pt idx="6785">
                  <c:v>1.5135764053510319</c:v>
                </c:pt>
                <c:pt idx="6786">
                  <c:v>1.4824316171347804</c:v>
                </c:pt>
                <c:pt idx="6787">
                  <c:v>1.4502707534215997</c:v>
                </c:pt>
                <c:pt idx="6788">
                  <c:v>1.4171180783399908</c:v>
                </c:pt>
                <c:pt idx="6789">
                  <c:v>1.3829919032755236</c:v>
                </c:pt>
                <c:pt idx="6790">
                  <c:v>1.3479170979121426</c:v>
                </c:pt>
                <c:pt idx="6791">
                  <c:v>1.3119198857582675</c:v>
                </c:pt>
                <c:pt idx="6792">
                  <c:v>1.275025429096821</c:v>
                </c:pt>
                <c:pt idx="6793">
                  <c:v>1.2372578157972871</c:v>
                </c:pt>
                <c:pt idx="6794">
                  <c:v>1.1986412130585975</c:v>
                </c:pt>
                <c:pt idx="6795">
                  <c:v>1.1592030212127113</c:v>
                </c:pt>
                <c:pt idx="6796">
                  <c:v>1.1189701607857405</c:v>
                </c:pt>
                <c:pt idx="6797">
                  <c:v>1.077969070557792</c:v>
                </c:pt>
                <c:pt idx="6798">
                  <c:v>1.0362288911662692</c:v>
                </c:pt>
                <c:pt idx="6799">
                  <c:v>0.99377890537472657</c:v>
                </c:pt>
                <c:pt idx="6800">
                  <c:v>0.95064943739688768</c:v>
                </c:pt>
                <c:pt idx="6801">
                  <c:v>0.90686735251119832</c:v>
                </c:pt>
                <c:pt idx="6802">
                  <c:v>0.86246499747514593</c:v>
                </c:pt>
                <c:pt idx="6803">
                  <c:v>0.8174729036420515</c:v>
                </c:pt>
                <c:pt idx="6804">
                  <c:v>0.77191786397133089</c:v>
                </c:pt>
                <c:pt idx="6805">
                  <c:v>0.72583509587873607</c:v>
                </c:pt>
                <c:pt idx="6806">
                  <c:v>0.67925524044266572</c:v>
                </c:pt>
                <c:pt idx="6807">
                  <c:v>0.63220704651936432</c:v>
                </c:pt>
                <c:pt idx="6808">
                  <c:v>0.58472501792792475</c:v>
                </c:pt>
                <c:pt idx="6809">
                  <c:v>0.53684325108297959</c:v>
                </c:pt>
                <c:pt idx="6810">
                  <c:v>0.48859530231059206</c:v>
                </c:pt>
                <c:pt idx="6811">
                  <c:v>0.44001096607394452</c:v>
                </c:pt>
                <c:pt idx="6812">
                  <c:v>0.39112736298732836</c:v>
                </c:pt>
                <c:pt idx="6813">
                  <c:v>0.3419760556124169</c:v>
                </c:pt>
                <c:pt idx="6814">
                  <c:v>0.29258697396016659</c:v>
                </c:pt>
                <c:pt idx="6815">
                  <c:v>0.24299815780895256</c:v>
                </c:pt>
                <c:pt idx="6816">
                  <c:v>0.19324283590704228</c:v>
                </c:pt>
                <c:pt idx="6817">
                  <c:v>0.14335422730983605</c:v>
                </c:pt>
                <c:pt idx="6818">
                  <c:v>9.3367574299868736E-2</c:v>
                </c:pt>
                <c:pt idx="6819">
                  <c:v>4.3318697400557792E-2</c:v>
                </c:pt>
                <c:pt idx="6820">
                  <c:v>-6.7594219183095472E-3</c:v>
                </c:pt>
                <c:pt idx="6821">
                  <c:v>-5.6833158968017952E-2</c:v>
                </c:pt>
                <c:pt idx="6822">
                  <c:v>-0.10686733073413705</c:v>
                </c:pt>
                <c:pt idx="6823">
                  <c:v>-0.15682658433177241</c:v>
                </c:pt>
                <c:pt idx="6824">
                  <c:v>-0.206678752830152</c:v>
                </c:pt>
                <c:pt idx="6825">
                  <c:v>-0.25639130991202908</c:v>
                </c:pt>
                <c:pt idx="6826">
                  <c:v>-0.30593039294178676</c:v>
                </c:pt>
                <c:pt idx="6827">
                  <c:v>-0.35526102500681611</c:v>
                </c:pt>
                <c:pt idx="6828">
                  <c:v>-0.40434735613731149</c:v>
                </c:pt>
                <c:pt idx="6829">
                  <c:v>-0.45315401928058169</c:v>
                </c:pt>
                <c:pt idx="6830">
                  <c:v>-0.50164943567948794</c:v>
                </c:pt>
                <c:pt idx="6831">
                  <c:v>-0.54980220619489528</c:v>
                </c:pt>
                <c:pt idx="6832">
                  <c:v>-0.59757895474698497</c:v>
                </c:pt>
                <c:pt idx="6833">
                  <c:v>-0.64494385125407327</c:v>
                </c:pt>
                <c:pt idx="6834">
                  <c:v>-0.69186791193309038</c:v>
                </c:pt>
                <c:pt idx="6835">
                  <c:v>-0.73831845031976107</c:v>
                </c:pt>
                <c:pt idx="6836">
                  <c:v>-0.78426296033194731</c:v>
                </c:pt>
                <c:pt idx="6837">
                  <c:v>-0.82966990655080508</c:v>
                </c:pt>
                <c:pt idx="6838">
                  <c:v>-0.87450796588426605</c:v>
                </c:pt>
                <c:pt idx="6839">
                  <c:v>-0.91874683763242837</c:v>
                </c:pt>
                <c:pt idx="6840">
                  <c:v>-0.9623562218033711</c:v>
                </c:pt>
                <c:pt idx="6841">
                  <c:v>-1.0053057927172875</c:v>
                </c:pt>
                <c:pt idx="6842">
                  <c:v>-1.0475661456926271</c:v>
                </c:pt>
                <c:pt idx="6843">
                  <c:v>-1.0891087592290836</c:v>
                </c:pt>
                <c:pt idx="6844">
                  <c:v>-1.1299050927312768</c:v>
                </c:pt>
                <c:pt idx="6845">
                  <c:v>-1.1699267720135411</c:v>
                </c:pt>
                <c:pt idx="6846">
                  <c:v>-1.2091466060757516</c:v>
                </c:pt>
                <c:pt idx="6847">
                  <c:v>-1.2475377615905012</c:v>
                </c:pt>
                <c:pt idx="6848">
                  <c:v>-1.2850745467832738</c:v>
                </c:pt>
                <c:pt idx="6849">
                  <c:v>-1.3217315190210037</c:v>
                </c:pt>
                <c:pt idx="6850">
                  <c:v>-1.3574802540507878</c:v>
                </c:pt>
                <c:pt idx="6851">
                  <c:v>-1.3922995550423038</c:v>
                </c:pt>
                <c:pt idx="6852">
                  <c:v>-1.4261656672616996</c:v>
                </c:pt>
                <c:pt idx="6853">
                  <c:v>-1.4590535055253595</c:v>
                </c:pt>
                <c:pt idx="6854">
                  <c:v>-1.490939046114548</c:v>
                </c:pt>
                <c:pt idx="6855">
                  <c:v>-1.5218025117185032</c:v>
                </c:pt>
                <c:pt idx="6856">
                  <c:v>-1.5516246547180421</c:v>
                </c:pt>
                <c:pt idx="6857">
                  <c:v>-1.5803856152290443</c:v>
                </c:pt>
                <c:pt idx="6858">
                  <c:v>-1.6080649898909625</c:v>
                </c:pt>
                <c:pt idx="6859">
                  <c:v>-1.6346419356224213</c:v>
                </c:pt>
                <c:pt idx="6860">
                  <c:v>-1.660096406601369</c:v>
                </c:pt>
                <c:pt idx="6861">
                  <c:v>-1.684412360585948</c:v>
                </c:pt>
                <c:pt idx="6862">
                  <c:v>-1.7075740715084855</c:v>
                </c:pt>
                <c:pt idx="6863">
                  <c:v>-1.7295650221465586</c:v>
                </c:pt>
                <c:pt idx="6864">
                  <c:v>-1.7503691186064265</c:v>
                </c:pt>
                <c:pt idx="6865">
                  <c:v>-1.7699738941043097</c:v>
                </c:pt>
                <c:pt idx="6866">
                  <c:v>-1.7883668356612985</c:v>
                </c:pt>
                <c:pt idx="6867">
                  <c:v>-1.8055343040761496</c:v>
                </c:pt>
                <c:pt idx="6868">
                  <c:v>-1.8214638936519691</c:v>
                </c:pt>
                <c:pt idx="6869">
                  <c:v>-1.8361485250223628</c:v>
                </c:pt>
                <c:pt idx="6870">
                  <c:v>-1.8495739644236777</c:v>
                </c:pt>
                <c:pt idx="6871">
                  <c:v>-1.8617294893235785</c:v>
                </c:pt>
                <c:pt idx="6872">
                  <c:v>-1.8726106256592492</c:v>
                </c:pt>
                <c:pt idx="6873">
                  <c:v>-1.8822066185847939</c:v>
                </c:pt>
                <c:pt idx="6874">
                  <c:v>-1.8905119607573857</c:v>
                </c:pt>
                <c:pt idx="6875">
                  <c:v>-1.8975225146029804</c:v>
                </c:pt>
                <c:pt idx="6876">
                  <c:v>-1.9032352906025318</c:v>
                </c:pt>
                <c:pt idx="6877">
                  <c:v>-1.9076428891627786</c:v>
                </c:pt>
                <c:pt idx="6878">
                  <c:v>-1.910741649340189</c:v>
                </c:pt>
                <c:pt idx="6879">
                  <c:v>-1.9125332613951531</c:v>
                </c:pt>
                <c:pt idx="6880">
                  <c:v>-1.913012308443143</c:v>
                </c:pt>
                <c:pt idx="6881">
                  <c:v>-1.9121789956898776</c:v>
                </c:pt>
                <c:pt idx="6882">
                  <c:v>-1.9100362251846699</c:v>
                </c:pt>
                <c:pt idx="6883">
                  <c:v>-1.9065828502008926</c:v>
                </c:pt>
                <c:pt idx="6884">
                  <c:v>-1.9018227292385432</c:v>
                </c:pt>
                <c:pt idx="6885">
                  <c:v>-1.8957597777073465</c:v>
                </c:pt>
                <c:pt idx="6886">
                  <c:v>-1.8883989866464175</c:v>
                </c:pt>
                <c:pt idx="6887">
                  <c:v>-1.8797440839484019</c:v>
                </c:pt>
                <c:pt idx="6888">
                  <c:v>-1.8698009076177702</c:v>
                </c:pt>
                <c:pt idx="6889">
                  <c:v>-1.8585770903772676</c:v>
                </c:pt>
                <c:pt idx="6890">
                  <c:v>-1.8460785896440808</c:v>
                </c:pt>
                <c:pt idx="6891">
                  <c:v>-1.8323131057306792</c:v>
                </c:pt>
                <c:pt idx="6892">
                  <c:v>-1.8172909264381614</c:v>
                </c:pt>
                <c:pt idx="6893">
                  <c:v>-1.8010245741096309</c:v>
                </c:pt>
                <c:pt idx="6894">
                  <c:v>-1.7835262240906975</c:v>
                </c:pt>
                <c:pt idx="6895">
                  <c:v>-1.7648034369237509</c:v>
                </c:pt>
                <c:pt idx="6896">
                  <c:v>-1.7448715100637715</c:v>
                </c:pt>
                <c:pt idx="6897">
                  <c:v>-1.7237449428600424</c:v>
                </c:pt>
                <c:pt idx="6898">
                  <c:v>-1.7014374518841091</c:v>
                </c:pt>
                <c:pt idx="6899">
                  <c:v>-1.6779620567782545</c:v>
                </c:pt>
                <c:pt idx="6900">
                  <c:v>-1.6533385985256444</c:v>
                </c:pt>
                <c:pt idx="6901">
                  <c:v>-1.6275820906710903</c:v>
                </c:pt>
                <c:pt idx="6902">
                  <c:v>-1.6007096786927255</c:v>
                </c:pt>
                <c:pt idx="6903">
                  <c:v>-1.5727382181700496</c:v>
                </c:pt>
                <c:pt idx="6904">
                  <c:v>-1.543690667112811</c:v>
                </c:pt>
                <c:pt idx="6905">
                  <c:v>-1.5135844982223061</c:v>
                </c:pt>
                <c:pt idx="6906">
                  <c:v>-1.4824398426557484</c:v>
                </c:pt>
                <c:pt idx="6907">
                  <c:v>-1.4502791074393366</c:v>
                </c:pt>
                <c:pt idx="6908">
                  <c:v>-1.4171265566573623</c:v>
                </c:pt>
                <c:pt idx="6909">
                  <c:v>-1.3830005016532516</c:v>
                </c:pt>
                <c:pt idx="6910">
                  <c:v>-1.3479258120708311</c:v>
                </c:pt>
                <c:pt idx="6911">
                  <c:v>-1.3119287113805083</c:v>
                </c:pt>
                <c:pt idx="6912">
                  <c:v>-1.2750343618291977</c:v>
                </c:pt>
                <c:pt idx="6913">
                  <c:v>-1.2372668512525244</c:v>
                </c:pt>
                <c:pt idx="6914">
                  <c:v>-1.1986503468176402</c:v>
                </c:pt>
                <c:pt idx="6915">
                  <c:v>-1.1592122488267989</c:v>
                </c:pt>
                <c:pt idx="6916">
                  <c:v>-1.1189794777785484</c:v>
                </c:pt>
                <c:pt idx="6917">
                  <c:v>-1.077978472427513</c:v>
                </c:pt>
                <c:pt idx="6918">
                  <c:v>-1.0362383733877418</c:v>
                </c:pt>
                <c:pt idx="6919">
                  <c:v>-0.9937884634015679</c:v>
                </c:pt>
                <c:pt idx="6920">
                  <c:v>-0.9506590666635818</c:v>
                </c:pt>
                <c:pt idx="6921">
                  <c:v>-0.90687704843525863</c:v>
                </c:pt>
                <c:pt idx="6922">
                  <c:v>-0.86247475545921348</c:v>
                </c:pt>
                <c:pt idx="6923">
                  <c:v>-0.81748271907604653</c:v>
                </c:pt>
                <c:pt idx="6924">
                  <c:v>-0.77192773223454569</c:v>
                </c:pt>
                <c:pt idx="6925">
                  <c:v>-0.72584501234195198</c:v>
                </c:pt>
                <c:pt idx="6926">
                  <c:v>-0.67926520047030381</c:v>
                </c:pt>
                <c:pt idx="6927">
                  <c:v>-0.63221704547158952</c:v>
                </c:pt>
                <c:pt idx="6928">
                  <c:v>-0.58473505116272417</c:v>
                </c:pt>
                <c:pt idx="6929">
                  <c:v>-0.5368533139583348</c:v>
                </c:pt>
                <c:pt idx="6930">
                  <c:v>-0.4886053901864631</c:v>
                </c:pt>
                <c:pt idx="6931">
                  <c:v>-0.44002107431445542</c:v>
                </c:pt>
                <c:pt idx="6932">
                  <c:v>-0.39113748696278039</c:v>
                </c:pt>
                <c:pt idx="6933">
                  <c:v>-0.34198619070141856</c:v>
                </c:pt>
                <c:pt idx="6934">
                  <c:v>-0.29259711555165063</c:v>
                </c:pt>
                <c:pt idx="6935">
                  <c:v>-0.24300830130423456</c:v>
                </c:pt>
                <c:pt idx="6936">
                  <c:v>-0.19325297672186509</c:v>
                </c:pt>
                <c:pt idx="6937">
                  <c:v>-0.14336436087634344</c:v>
                </c:pt>
                <c:pt idx="6938">
                  <c:v>-9.3377696068661906E-2</c:v>
                </c:pt>
                <c:pt idx="6939">
                  <c:v>-4.332880284272831E-2</c:v>
                </c:pt>
                <c:pt idx="6940">
                  <c:v>6.7493373093527424E-3</c:v>
                </c:pt>
                <c:pt idx="6941">
                  <c:v>5.6823099674431214E-2</c:v>
                </c:pt>
                <c:pt idx="6942">
                  <c:v>0.10685730121178522</c:v>
                </c:pt>
                <c:pt idx="6943">
                  <c:v>0.15681658900827017</c:v>
                </c:pt>
                <c:pt idx="6944">
                  <c:v>0.20666879610299188</c:v>
                </c:pt>
                <c:pt idx="6945">
                  <c:v>0.25638139614665278</c:v>
                </c:pt>
                <c:pt idx="6946">
                  <c:v>0.30592052646977008</c:v>
                </c:pt>
                <c:pt idx="6947">
                  <c:v>0.35525121012398303</c:v>
                </c:pt>
                <c:pt idx="6948">
                  <c:v>0.40433759710197797</c:v>
                </c:pt>
                <c:pt idx="6949">
                  <c:v>0.45314432031165491</c:v>
                </c:pt>
                <c:pt idx="6950">
                  <c:v>0.50163980095478022</c:v>
                </c:pt>
                <c:pt idx="6951">
                  <c:v>0.54979263984936988</c:v>
                </c:pt>
                <c:pt idx="6952">
                  <c:v>0.59756946087098706</c:v>
                </c:pt>
                <c:pt idx="6953">
                  <c:v>0.64493443389163396</c:v>
                </c:pt>
                <c:pt idx="6954">
                  <c:v>0.69185857508029469</c:v>
                </c:pt>
                <c:pt idx="6955">
                  <c:v>0.73830919792309724</c:v>
                </c:pt>
                <c:pt idx="6956">
                  <c:v>0.78425379628669145</c:v>
                </c:pt>
                <c:pt idx="6957">
                  <c:v>0.82966083469939411</c:v>
                </c:pt>
                <c:pt idx="6958">
                  <c:v>0.87449899001475029</c:v>
                </c:pt>
                <c:pt idx="6959">
                  <c:v>0.91873796147698439</c:v>
                </c:pt>
                <c:pt idx="6960">
                  <c:v>0.96234744903678349</c:v>
                </c:pt>
                <c:pt idx="6961">
                  <c:v>1.0052971269554447</c:v>
                </c:pt>
                <c:pt idx="6962">
                  <c:v>1.0475575904911425</c:v>
                </c:pt>
                <c:pt idx="6963">
                  <c:v>1.0891003180818384</c:v>
                </c:pt>
                <c:pt idx="6964">
                  <c:v>1.1298967690690851</c:v>
                </c:pt>
                <c:pt idx="6965">
                  <c:v>1.1699185692028049</c:v>
                </c:pt>
                <c:pt idx="6966">
                  <c:v>1.2091385274171322</c:v>
                </c:pt>
                <c:pt idx="6967">
                  <c:v>1.2475298103176864</c:v>
                </c:pt>
                <c:pt idx="6968">
                  <c:v>1.2850667260617008</c:v>
                </c:pt>
                <c:pt idx="6969">
                  <c:v>1.3217238319466766</c:v>
                </c:pt>
                <c:pt idx="6970">
                  <c:v>1.3574727036491174</c:v>
                </c:pt>
                <c:pt idx="6971">
                  <c:v>1.3922921442669605</c:v>
                </c:pt>
                <c:pt idx="6972">
                  <c:v>1.4261583989935369</c:v>
                </c:pt>
                <c:pt idx="6973">
                  <c:v>1.4590463825713462</c:v>
                </c:pt>
                <c:pt idx="6974">
                  <c:v>1.4909320712067309</c:v>
                </c:pt>
                <c:pt idx="6975">
                  <c:v>1.521795687513062</c:v>
                </c:pt>
                <c:pt idx="6976">
                  <c:v>1.5516179837942992</c:v>
                </c:pt>
                <c:pt idx="6977">
                  <c:v>1.5803791000885743</c:v>
                </c:pt>
                <c:pt idx="6978">
                  <c:v>1.6080586329567377</c:v>
                </c:pt>
                <c:pt idx="6979">
                  <c:v>1.6346357392379618</c:v>
                </c:pt>
                <c:pt idx="6980">
                  <c:v>1.6600903730299588</c:v>
                </c:pt>
                <c:pt idx="6981">
                  <c:v>1.6844064920098485</c:v>
                </c:pt>
                <c:pt idx="6982">
                  <c:v>1.7075683700282647</c:v>
                </c:pt>
                <c:pt idx="6983">
                  <c:v>1.7295594897803888</c:v>
                </c:pt>
                <c:pt idx="6984">
                  <c:v>1.7503637572894459</c:v>
                </c:pt>
                <c:pt idx="6985">
                  <c:v>1.7699687056880395</c:v>
                </c:pt>
                <c:pt idx="6986">
                  <c:v>1.7883618219130784</c:v>
                </c:pt>
                <c:pt idx="6987">
                  <c:v>1.8055294666786148</c:v>
                </c:pt>
                <c:pt idx="6988">
                  <c:v>1.8214592342025717</c:v>
                </c:pt>
                <c:pt idx="6989">
                  <c:v>1.8361440450329447</c:v>
                </c:pt>
                <c:pt idx="6990">
                  <c:v>1.8495696653200473</c:v>
                </c:pt>
                <c:pt idx="6991">
                  <c:v>1.8617253724452019</c:v>
                </c:pt>
                <c:pt idx="6992">
                  <c:v>1.8726066922588782</c:v>
                </c:pt>
                <c:pt idx="6993">
                  <c:v>1.8822028698282247</c:v>
                </c:pt>
                <c:pt idx="6994">
                  <c:v>1.8905083977231991</c:v>
                </c:pt>
                <c:pt idx="6995">
                  <c:v>1.8975191382823566</c:v>
                </c:pt>
                <c:pt idx="6996">
                  <c:v>1.9032321018991036</c:v>
                </c:pt>
                <c:pt idx="6997">
                  <c:v>1.907639888892491</c:v>
                </c:pt>
                <c:pt idx="6998">
                  <c:v>1.9107388382312316</c:v>
                </c:pt>
                <c:pt idx="6999">
                  <c:v>1.9125306400879274</c:v>
                </c:pt>
                <c:pt idx="7000">
                  <c:v>1.9130098774902649</c:v>
                </c:pt>
                <c:pt idx="7001">
                  <c:v>1.9121767555562204</c:v>
                </c:pt>
                <c:pt idx="7002">
                  <c:v>1.9100341762474355</c:v>
                </c:pt>
                <c:pt idx="7003">
                  <c:v>1.9065809927497415</c:v>
                </c:pt>
                <c:pt idx="7004">
                  <c:v>1.9018210634757573</c:v>
                </c:pt>
                <c:pt idx="7005">
                  <c:v>1.8957583037480099</c:v>
                </c:pt>
                <c:pt idx="7006">
                  <c:v>1.8883977045186806</c:v>
                </c:pt>
                <c:pt idx="7007">
                  <c:v>1.879742993593746</c:v>
                </c:pt>
                <c:pt idx="7008">
                  <c:v>1.869800008891306</c:v>
                </c:pt>
                <c:pt idx="7009">
                  <c:v>1.8585763830481232</c:v>
                </c:pt>
                <c:pt idx="7010">
                  <c:v>1.8460780733957465</c:v>
                </c:pt>
                <c:pt idx="7011">
                  <c:v>1.8323127801614723</c:v>
                </c:pt>
                <c:pt idx="7012">
                  <c:v>1.8172907910616725</c:v>
                </c:pt>
                <c:pt idx="7013">
                  <c:v>1.8010246283552309</c:v>
                </c:pt>
                <c:pt idx="7014">
                  <c:v>1.7835264673040763</c:v>
                </c:pt>
                <c:pt idx="7015">
                  <c:v>1.7648038683674703</c:v>
                </c:pt>
                <c:pt idx="7016">
                  <c:v>1.7448721289179128</c:v>
                </c:pt>
                <c:pt idx="7017">
                  <c:v>1.7237457482228129</c:v>
                </c:pt>
                <c:pt idx="7018">
                  <c:v>1.7014384427725415</c:v>
                </c:pt>
                <c:pt idx="7019">
                  <c:v>1.6779632321289153</c:v>
                </c:pt>
                <c:pt idx="7020">
                  <c:v>1.6533399571953831</c:v>
                </c:pt>
                <c:pt idx="7021">
                  <c:v>1.6275836314378327</c:v>
                </c:pt>
                <c:pt idx="7022">
                  <c:v>1.6007114002562282</c:v>
                </c:pt>
                <c:pt idx="7023">
                  <c:v>1.572740119152845</c:v>
                </c:pt>
                <c:pt idx="7024">
                  <c:v>1.5436927460609915</c:v>
                </c:pt>
                <c:pt idx="7025">
                  <c:v>1.51358675360649</c:v>
                </c:pt>
                <c:pt idx="7026">
                  <c:v>1.4824422728720041</c:v>
                </c:pt>
                <c:pt idx="7027">
                  <c:v>1.4502817108101573</c:v>
                </c:pt>
                <c:pt idx="7028">
                  <c:v>1.417129331432661</c:v>
                </c:pt>
                <c:pt idx="7029">
                  <c:v>1.3830034460114027</c:v>
                </c:pt>
                <c:pt idx="7030">
                  <c:v>1.3479289241197179</c:v>
                </c:pt>
                <c:pt idx="7031">
                  <c:v>1.3119319891586032</c:v>
                </c:pt>
                <c:pt idx="7032">
                  <c:v>1.2750378033067222</c:v>
                </c:pt>
                <c:pt idx="7033">
                  <c:v>1.2372704543325412</c:v>
                </c:pt>
                <c:pt idx="7034">
                  <c:v>1.1986541093372454</c:v>
                </c:pt>
                <c:pt idx="7035">
                  <c:v>1.1592161685583229</c:v>
                </c:pt>
                <c:pt idx="7036">
                  <c:v>1.1189835524307532</c:v>
                </c:pt>
                <c:pt idx="7037">
                  <c:v>1.0779826996468596</c:v>
                </c:pt>
                <c:pt idx="7038">
                  <c:v>1.0362427507596617</c:v>
                </c:pt>
                <c:pt idx="7039">
                  <c:v>0.99379298845173036</c:v>
                </c:pt>
                <c:pt idx="7040">
                  <c:v>0.95066373685923888</c:v>
                </c:pt>
                <c:pt idx="7041">
                  <c:v>0.90688186118655068</c:v>
                </c:pt>
                <c:pt idx="7042">
                  <c:v>0.86247970812055441</c:v>
                </c:pt>
                <c:pt idx="7043">
                  <c:v>0.81748780894750239</c:v>
                </c:pt>
                <c:pt idx="7044">
                  <c:v>0.77193295656323691</c:v>
                </c:pt>
                <c:pt idx="7045">
                  <c:v>0.72585036832342098</c:v>
                </c:pt>
                <c:pt idx="7046">
                  <c:v>0.67927068525002854</c:v>
                </c:pt>
                <c:pt idx="7047">
                  <c:v>0.63222265614635809</c:v>
                </c:pt>
                <c:pt idx="7048">
                  <c:v>0.58474078478218738</c:v>
                </c:pt>
                <c:pt idx="7049">
                  <c:v>0.53685916752640517</c:v>
                </c:pt>
                <c:pt idx="7050">
                  <c:v>0.48861136066293709</c:v>
                </c:pt>
                <c:pt idx="7051">
                  <c:v>0.44002715861641806</c:v>
                </c:pt>
                <c:pt idx="7052">
                  <c:v>0.39114368196622379</c:v>
                </c:pt>
                <c:pt idx="7053">
                  <c:v>0.34199249324270936</c:v>
                </c:pt>
                <c:pt idx="7054">
                  <c:v>0.2926035224291445</c:v>
                </c:pt>
                <c:pt idx="7055">
                  <c:v>0.24301480927985691</c:v>
                </c:pt>
                <c:pt idx="7056">
                  <c:v>0.19325958252261174</c:v>
                </c:pt>
                <c:pt idx="7057">
                  <c:v>0.14337106119600632</c:v>
                </c:pt>
                <c:pt idx="7058">
                  <c:v>9.3384487569298416E-2</c:v>
                </c:pt>
                <c:pt idx="7059">
                  <c:v>4.3335682156331497E-2</c:v>
                </c:pt>
                <c:pt idx="7060">
                  <c:v>-6.7423735791979356E-3</c:v>
                </c:pt>
                <c:pt idx="7061">
                  <c:v>-5.6816054950978946E-2</c:v>
                </c:pt>
                <c:pt idx="7062">
                  <c:v>-0.10685017894347322</c:v>
                </c:pt>
                <c:pt idx="7063">
                  <c:v>-0.15680939266707708</c:v>
                </c:pt>
                <c:pt idx="7064">
                  <c:v>-0.2066615291827828</c:v>
                </c:pt>
                <c:pt idx="7065">
                  <c:v>-0.25637406216156672</c:v>
                </c:pt>
                <c:pt idx="7066">
                  <c:v>-0.30591312895251804</c:v>
                </c:pt>
                <c:pt idx="7067">
                  <c:v>-0.35524375262423957</c:v>
                </c:pt>
                <c:pt idx="7068">
                  <c:v>-0.4043300831846513</c:v>
                </c:pt>
                <c:pt idx="7069">
                  <c:v>-0.45313675355535971</c:v>
                </c:pt>
                <c:pt idx="7070">
                  <c:v>-0.50163218494999695</c:v>
                </c:pt>
                <c:pt idx="7071">
                  <c:v>-0.54978497819691552</c:v>
                </c:pt>
                <c:pt idx="7072">
                  <c:v>-0.59756175718034599</c:v>
                </c:pt>
                <c:pt idx="7073">
                  <c:v>-0.64492669177926265</c:v>
                </c:pt>
                <c:pt idx="7074">
                  <c:v>-0.69185079816797523</c:v>
                </c:pt>
                <c:pt idx="7075">
                  <c:v>-0.73830138983625915</c:v>
                </c:pt>
                <c:pt idx="7076">
                  <c:v>-0.78424596065280738</c:v>
                </c:pt>
                <c:pt idx="7077">
                  <c:v>-0.82965297514635938</c:v>
                </c:pt>
                <c:pt idx="7078">
                  <c:v>-0.87449111016915393</c:v>
                </c:pt>
                <c:pt idx="7079">
                  <c:v>-0.91873006496256737</c:v>
                </c:pt>
                <c:pt idx="7080">
                  <c:v>-0.96233953947274398</c:v>
                </c:pt>
                <c:pt idx="7081">
                  <c:v>-1.0052892079548736</c:v>
                </c:pt>
                <c:pt idx="7082">
                  <c:v>-1.0475496656593573</c:v>
                </c:pt>
                <c:pt idx="7083">
                  <c:v>-1.0890923910148291</c:v>
                </c:pt>
                <c:pt idx="7084">
                  <c:v>-1.1298888433519103</c:v>
                </c:pt>
                <c:pt idx="7085">
                  <c:v>-1.16991064840801</c:v>
                </c:pt>
                <c:pt idx="7086">
                  <c:v>-1.2091306151031738</c:v>
                </c:pt>
                <c:pt idx="7087">
                  <c:v>-1.2475219100273611</c:v>
                </c:pt>
                <c:pt idx="7088">
                  <c:v>-1.2850588413206196</c:v>
                </c:pt>
                <c:pt idx="7089">
                  <c:v>-1.3217159662617119</c:v>
                </c:pt>
                <c:pt idx="7090">
                  <c:v>-1.3574648605069173</c:v>
                </c:pt>
                <c:pt idx="7091">
                  <c:v>-1.3922843271323939</c:v>
                </c:pt>
                <c:pt idx="7092">
                  <c:v>-1.4261506113082483</c:v>
                </c:pt>
                <c:pt idx="7093">
                  <c:v>-1.4590386277522402</c:v>
                </c:pt>
                <c:pt idx="7094">
                  <c:v>-1.4909243526445266</c:v>
                </c:pt>
                <c:pt idx="7095">
                  <c:v>-1.5217880085708686</c:v>
                </c:pt>
                <c:pt idx="7096">
                  <c:v>-1.5516103478061747</c:v>
                </c:pt>
                <c:pt idx="7097">
                  <c:v>-1.5803715103581071</c:v>
                </c:pt>
                <c:pt idx="7098">
                  <c:v>-1.6080510927556619</c:v>
                </c:pt>
                <c:pt idx="7099">
                  <c:v>-1.6346282518048065</c:v>
                </c:pt>
                <c:pt idx="7100">
                  <c:v>-1.660082941568652</c:v>
                </c:pt>
                <c:pt idx="7101">
                  <c:v>-1.6843991196884611</c:v>
                </c:pt>
                <c:pt idx="7102">
                  <c:v>-1.707561059977605</c:v>
                </c:pt>
                <c:pt idx="7103">
                  <c:v>-1.7295522450927951</c:v>
                </c:pt>
                <c:pt idx="7104">
                  <c:v>-1.7503565810174735</c:v>
                </c:pt>
                <c:pt idx="7105">
                  <c:v>-1.7699616008432346</c:v>
                </c:pt>
                <c:pt idx="7106">
                  <c:v>-1.7883547914647315</c:v>
                </c:pt>
                <c:pt idx="7107">
                  <c:v>-1.8055225135526005</c:v>
                </c:pt>
                <c:pt idx="7108">
                  <c:v>-1.8214523612801214</c:v>
                </c:pt>
                <c:pt idx="7109">
                  <c:v>-1.8361372551495478</c:v>
                </c:pt>
                <c:pt idx="7110">
                  <c:v>-1.8495629612642943</c:v>
                </c:pt>
                <c:pt idx="7111">
                  <c:v>-1.8617187569576672</c:v>
                </c:pt>
                <c:pt idx="7112">
                  <c:v>-1.8726001680310802</c:v>
                </c:pt>
                <c:pt idx="7113">
                  <c:v>-1.8821964395015447</c:v>
                </c:pt>
                <c:pt idx="7114">
                  <c:v>-1.8905020638878685</c:v>
                </c:pt>
                <c:pt idx="7115">
                  <c:v>-1.8975129034764595</c:v>
                </c:pt>
                <c:pt idx="7116">
                  <c:v>-1.9032259686075874</c:v>
                </c:pt>
                <c:pt idx="7117">
                  <c:v>-1.9076338595462474</c:v>
                </c:pt>
                <c:pt idx="7118">
                  <c:v>-1.9107329152061527</c:v>
                </c:pt>
                <c:pt idx="7119">
                  <c:v>-1.9125248257040481</c:v>
                </c:pt>
                <c:pt idx="7120">
                  <c:v>-1.913004174010865</c:v>
                </c:pt>
                <c:pt idx="7121">
                  <c:v>-1.9121711651870108</c:v>
                </c:pt>
                <c:pt idx="7122">
                  <c:v>-1.9100287011357557</c:v>
                </c:pt>
                <c:pt idx="7123">
                  <c:v>-1.9065756349837872</c:v>
                </c:pt>
                <c:pt idx="7124">
                  <c:v>-1.9018158250838151</c:v>
                </c:pt>
                <c:pt idx="7125">
                  <c:v>-1.8957531866977713</c:v>
                </c:pt>
                <c:pt idx="7126">
                  <c:v>-1.8883927107165148</c:v>
                </c:pt>
                <c:pt idx="7127">
                  <c:v>-1.8797381248840814</c:v>
                </c:pt>
                <c:pt idx="7128">
                  <c:v>-1.8697952670559936</c:v>
                </c:pt>
                <c:pt idx="7129">
                  <c:v>-1.8585717698058128</c:v>
                </c:pt>
                <c:pt idx="7130">
                  <c:v>-1.8460735904013617</c:v>
                </c:pt>
                <c:pt idx="7131">
                  <c:v>-1.8323084290056486</c:v>
                </c:pt>
                <c:pt idx="7132">
                  <c:v>-1.8172865732702677</c:v>
                </c:pt>
                <c:pt idx="7133">
                  <c:v>-1.8010205453888346</c:v>
                </c:pt>
                <c:pt idx="7134">
                  <c:v>-1.7835225205575833</c:v>
                </c:pt>
                <c:pt idx="7135">
                  <c:v>-1.7648000591696631</c:v>
                </c:pt>
                <c:pt idx="7136">
                  <c:v>-1.7448684585310836</c:v>
                </c:pt>
                <c:pt idx="7137">
                  <c:v>-1.723742217842412</c:v>
                </c:pt>
                <c:pt idx="7138">
                  <c:v>-1.7014350535268641</c:v>
                </c:pt>
                <c:pt idx="7139">
                  <c:v>-1.6779599850788165</c:v>
                </c:pt>
                <c:pt idx="7140">
                  <c:v>-1.6533368533339965</c:v>
                </c:pt>
                <c:pt idx="7141">
                  <c:v>-1.6275806716903896</c:v>
                </c:pt>
                <c:pt idx="7142">
                  <c:v>-1.6007085854798437</c:v>
                </c:pt>
                <c:pt idx="7143">
                  <c:v>-1.5727374501363505</c:v>
                </c:pt>
                <c:pt idx="7144">
                  <c:v>-1.5436902235248242</c:v>
                </c:pt>
                <c:pt idx="7145">
                  <c:v>-1.5135843782025795</c:v>
                </c:pt>
                <c:pt idx="7146">
                  <c:v>-1.4824400451837128</c:v>
                </c:pt>
                <c:pt idx="7147">
                  <c:v>-1.4502796313522301</c:v>
                </c:pt>
                <c:pt idx="7148">
                  <c:v>-1.4171274006512602</c:v>
                </c:pt>
                <c:pt idx="7149">
                  <c:v>-1.3830016642840905</c:v>
                </c:pt>
                <c:pt idx="7150">
                  <c:v>-1.3479272917555407</c:v>
                </c:pt>
                <c:pt idx="7151">
                  <c:v>-1.3119305063981539</c:v>
                </c:pt>
                <c:pt idx="7152">
                  <c:v>-1.2750364703222976</c:v>
                </c:pt>
                <c:pt idx="7153">
                  <c:v>-1.2372692712282598</c:v>
                </c:pt>
                <c:pt idx="7154">
                  <c:v>-1.1986530761492171</c:v>
                </c:pt>
                <c:pt idx="7155">
                  <c:v>-1.1592152852549129</c:v>
                </c:pt>
                <c:pt idx="7156">
                  <c:v>-1.1189828189127569</c:v>
                </c:pt>
                <c:pt idx="7157">
                  <c:v>-1.0779821157478287</c:v>
                </c:pt>
                <c:pt idx="7158">
                  <c:v>-1.0362423162461354</c:v>
                </c:pt>
                <c:pt idx="7159">
                  <c:v>-0.99379270302364031</c:v>
                </c:pt>
                <c:pt idx="7160">
                  <c:v>-0.95066360015020779</c:v>
                </c:pt>
                <c:pt idx="7161">
                  <c:v>-0.90688187276431964</c:v>
                </c:pt>
                <c:pt idx="7162">
                  <c:v>-0.86247986748734951</c:v>
                </c:pt>
                <c:pt idx="7163">
                  <c:v>-0.81748811554052392</c:v>
                </c:pt>
                <c:pt idx="7164">
                  <c:v>-0.77193340975506453</c:v>
                </c:pt>
                <c:pt idx="7165">
                  <c:v>-0.72585096742262756</c:v>
                </c:pt>
                <c:pt idx="7166">
                  <c:v>-0.67927142950156894</c:v>
                </c:pt>
                <c:pt idx="7167">
                  <c:v>-0.63222354473222109</c:v>
                </c:pt>
                <c:pt idx="7168">
                  <c:v>-0.58474181682193715</c:v>
                </c:pt>
                <c:pt idx="7169">
                  <c:v>-0.53686034207777533</c:v>
                </c:pt>
                <c:pt idx="7170">
                  <c:v>-0.48861267672249781</c:v>
                </c:pt>
                <c:pt idx="7171">
                  <c:v>-0.4400286151201715</c:v>
                </c:pt>
                <c:pt idx="7172">
                  <c:v>-0.39114527779031433</c:v>
                </c:pt>
                <c:pt idx="7173">
                  <c:v>-0.341994227204163</c:v>
                </c:pt>
                <c:pt idx="7174">
                  <c:v>-0.29260539328658491</c:v>
                </c:pt>
                <c:pt idx="7175">
                  <c:v>-0.24301681573421308</c:v>
                </c:pt>
                <c:pt idx="7176">
                  <c:v>-0.19326172321795243</c:v>
                </c:pt>
                <c:pt idx="7177">
                  <c:v>-0.14337333472030309</c:v>
                </c:pt>
                <c:pt idx="7178">
                  <c:v>-9.338689245527651E-2</c:v>
                </c:pt>
                <c:pt idx="7179">
                  <c:v>-4.3338216882316781E-2</c:v>
                </c:pt>
                <c:pt idx="7180">
                  <c:v>6.7397105884416464E-3</c:v>
                </c:pt>
                <c:pt idx="7181">
                  <c:v>5.6813265323372143E-2</c:v>
                </c:pt>
                <c:pt idx="7182">
                  <c:v>0.10684726435861384</c:v>
                </c:pt>
                <c:pt idx="7183">
                  <c:v>0.15680635485543243</c:v>
                </c:pt>
                <c:pt idx="7184">
                  <c:v>0.20665836992468314</c:v>
                </c:pt>
                <c:pt idx="7185">
                  <c:v>0.25637078328622531</c:v>
                </c:pt>
                <c:pt idx="7186">
                  <c:v>0.30590973233706692</c:v>
                </c:pt>
                <c:pt idx="7187">
                  <c:v>0.35524024019270661</c:v>
                </c:pt>
                <c:pt idx="7188">
                  <c:v>0.40432645690695329</c:v>
                </c:pt>
                <c:pt idx="7189">
                  <c:v>0.4531330154462217</c:v>
                </c:pt>
                <c:pt idx="7190">
                  <c:v>0.50162833706795817</c:v>
                </c:pt>
                <c:pt idx="7191">
                  <c:v>0.54978102264320827</c:v>
                </c:pt>
                <c:pt idx="7192">
                  <c:v>0.59755769609783971</c:v>
                </c:pt>
                <c:pt idx="7193">
                  <c:v>0.64492252735129363</c:v>
                </c:pt>
                <c:pt idx="7194">
                  <c:v>0.69184653261730511</c:v>
                </c:pt>
                <c:pt idx="7195">
                  <c:v>0.73829702542385889</c:v>
                </c:pt>
                <c:pt idx="7196">
                  <c:v>0.78424149967682166</c:v>
                </c:pt>
                <c:pt idx="7197">
                  <c:v>0.8296484199408285</c:v>
                </c:pt>
                <c:pt idx="7198">
                  <c:v>0.87448646310293343</c:v>
                </c:pt>
                <c:pt idx="7199">
                  <c:v>0.91872532843806687</c:v>
                </c:pt>
                <c:pt idx="7200">
                  <c:v>0.96233471592476794</c:v>
                </c:pt>
                <c:pt idx="7201">
                  <c:v>1.0052842998494331</c:v>
                </c:pt>
                <c:pt idx="7202">
                  <c:v>1.0475446754924491</c:v>
                </c:pt>
                <c:pt idx="7203">
                  <c:v>1.0890873213111634</c:v>
                </c:pt>
                <c:pt idx="7204">
                  <c:v>1.1298836966637282</c:v>
                </c:pt>
                <c:pt idx="7205">
                  <c:v>1.1699054273138061</c:v>
                </c:pt>
                <c:pt idx="7206">
                  <c:v>1.2091253222064577</c:v>
                </c:pt>
                <c:pt idx="7207">
                  <c:v>1.2475165479554364</c:v>
                </c:pt>
                <c:pt idx="7208">
                  <c:v>1.2850534127232265</c:v>
                </c:pt>
                <c:pt idx="7209">
                  <c:v>1.3217104738098571</c:v>
                </c:pt>
                <c:pt idx="7210">
                  <c:v>1.3574593068915335</c:v>
                </c:pt>
                <c:pt idx="7211">
                  <c:v>1.3922787150630969</c:v>
                </c:pt>
                <c:pt idx="7212">
                  <c:v>1.4261449435120075</c:v>
                </c:pt>
                <c:pt idx="7213">
                  <c:v>1.4590329069721466</c:v>
                </c:pt>
                <c:pt idx="7214">
                  <c:v>1.4909185816384527</c:v>
                </c:pt>
                <c:pt idx="7215">
                  <c:v>1.5217821901102138</c:v>
                </c:pt>
                <c:pt idx="7216">
                  <c:v>1.5516044846745352</c:v>
                </c:pt>
                <c:pt idx="7217">
                  <c:v>1.580365605349989</c:v>
                </c:pt>
                <c:pt idx="7218">
                  <c:v>1.6080451486752134</c:v>
                </c:pt>
                <c:pt idx="7219">
                  <c:v>1.6346222714644671</c:v>
                </c:pt>
                <c:pt idx="7220">
                  <c:v>1.6600769277879086</c:v>
                </c:pt>
                <c:pt idx="7221">
                  <c:v>1.6843930752925094</c:v>
                </c:pt>
                <c:pt idx="7222">
                  <c:v>1.7075549877960856</c:v>
                </c:pt>
                <c:pt idx="7223">
                  <c:v>1.7295461479584806</c:v>
                </c:pt>
                <c:pt idx="7224">
                  <c:v>1.7503504617650032</c:v>
                </c:pt>
                <c:pt idx="7225">
                  <c:v>1.7699554623077953</c:v>
                </c:pt>
                <c:pt idx="7226">
                  <c:v>1.788348636480811</c:v>
                </c:pt>
                <c:pt idx="7227">
                  <c:v>1.8055163449526948</c:v>
                </c:pt>
                <c:pt idx="7228">
                  <c:v>1.8214461818934611</c:v>
                </c:pt>
                <c:pt idx="7229">
                  <c:v>1.8361310678008214</c:v>
                </c:pt>
                <c:pt idx="7230">
                  <c:v>1.8495567687724257</c:v>
                </c:pt>
                <c:pt idx="7231">
                  <c:v>1.8617125621345219</c:v>
                </c:pt>
                <c:pt idx="7232">
                  <c:v>1.8725939736802437</c:v>
                </c:pt>
                <c:pt idx="7233">
                  <c:v>1.8821902484170669</c:v>
                </c:pt>
                <c:pt idx="7234">
                  <c:v>1.8904958788530533</c:v>
                </c:pt>
                <c:pt idx="7235">
                  <c:v>1.8975067272626327</c:v>
                </c:pt>
                <c:pt idx="7236">
                  <c:v>1.9032198039728916</c:v>
                </c:pt>
                <c:pt idx="7237">
                  <c:v>1.9076277092344327</c:v>
                </c:pt>
                <c:pt idx="7238">
                  <c:v>1.9107267819453986</c:v>
                </c:pt>
                <c:pt idx="7239">
                  <c:v>1.9125187122057714</c:v>
                </c:pt>
                <c:pt idx="7240">
                  <c:v>1.9129980829685593</c:v>
                </c:pt>
                <c:pt idx="7241">
                  <c:v>1.9121650992750892</c:v>
                </c:pt>
                <c:pt idx="7242">
                  <c:v>1.9100226630084101</c:v>
                </c:pt>
                <c:pt idx="7243">
                  <c:v>1.9065696272738379</c:v>
                </c:pt>
                <c:pt idx="7244">
                  <c:v>1.9018098504016276</c:v>
                </c:pt>
                <c:pt idx="7245">
                  <c:v>1.8957472476301265</c:v>
                </c:pt>
                <c:pt idx="7246">
                  <c:v>1.8883868098255381</c:v>
                </c:pt>
                <c:pt idx="7247">
                  <c:v>1.8797322647061403</c:v>
                </c:pt>
                <c:pt idx="7248">
                  <c:v>1.8697894501006675</c:v>
                </c:pt>
                <c:pt idx="7249">
                  <c:v>1.8585659985548346</c:v>
                </c:pt>
                <c:pt idx="7250">
                  <c:v>1.846067867307599</c:v>
                </c:pt>
                <c:pt idx="7251">
                  <c:v>1.8323027564920851</c:v>
                </c:pt>
                <c:pt idx="7252">
                  <c:v>1.817280953729006</c:v>
                </c:pt>
                <c:pt idx="7253">
                  <c:v>1.8010149811801355</c:v>
                </c:pt>
                <c:pt idx="7254">
                  <c:v>1.7835170140088843</c:v>
                </c:pt>
                <c:pt idx="7255">
                  <c:v>1.7647946125746556</c:v>
                </c:pt>
                <c:pt idx="7256">
                  <c:v>1.7448630741487805</c:v>
                </c:pt>
                <c:pt idx="7257">
                  <c:v>1.7237368978962553</c:v>
                </c:pt>
                <c:pt idx="7258">
                  <c:v>1.7014298002037986</c:v>
                </c:pt>
                <c:pt idx="7259">
                  <c:v>1.6779548005284786</c:v>
                </c:pt>
                <c:pt idx="7260">
                  <c:v>1.6533317396678462</c:v>
                </c:pt>
                <c:pt idx="7261">
                  <c:v>1.6275756309808613</c:v>
                </c:pt>
                <c:pt idx="7262">
                  <c:v>1.6007036197595983</c:v>
                </c:pt>
                <c:pt idx="7263">
                  <c:v>1.5727325613974183</c:v>
                </c:pt>
                <c:pt idx="7264">
                  <c:v>1.5436854137178921</c:v>
                </c:pt>
                <c:pt idx="7265">
                  <c:v>1.5135796492362283</c:v>
                </c:pt>
                <c:pt idx="7266">
                  <c:v>1.4824353989236991</c:v>
                </c:pt>
                <c:pt idx="7267">
                  <c:v>1.4502750696207873</c:v>
                </c:pt>
                <c:pt idx="7268">
                  <c:v>1.4171229252264177</c:v>
                </c:pt>
                <c:pt idx="7269">
                  <c:v>1.3829972768990202</c:v>
                </c:pt>
                <c:pt idx="7270">
                  <c:v>1.3479229940979212</c:v>
                </c:pt>
                <c:pt idx="7271">
                  <c:v>1.3119263001095745</c:v>
                </c:pt>
                <c:pt idx="7272">
                  <c:v>1.2750323569976489</c:v>
                </c:pt>
                <c:pt idx="7273">
                  <c:v>1.2372652524151724</c:v>
                </c:pt>
                <c:pt idx="7274">
                  <c:v>1.1986491533475487</c:v>
                </c:pt>
                <c:pt idx="7275">
                  <c:v>1.1592114599161738</c:v>
                </c:pt>
                <c:pt idx="7276">
                  <c:v>1.1189790924396881</c:v>
                </c:pt>
                <c:pt idx="7277">
                  <c:v>1.0779784894938507</c:v>
                </c:pt>
                <c:pt idx="7278">
                  <c:v>1.0362387915149871</c:v>
                </c:pt>
                <c:pt idx="7279">
                  <c:v>0.99378928106887299</c:v>
                </c:pt>
                <c:pt idx="7280">
                  <c:v>0.95066028217485277</c:v>
                </c:pt>
                <c:pt idx="7281">
                  <c:v>0.90687865992045524</c:v>
                </c:pt>
                <c:pt idx="7282">
                  <c:v>0.86247676087580216</c:v>
                </c:pt>
                <c:pt idx="7283">
                  <c:v>0.81748511621050823</c:v>
                </c:pt>
                <c:pt idx="7284">
                  <c:v>0.77193051870391893</c:v>
                </c:pt>
                <c:pt idx="7285">
                  <c:v>0.72584818559545317</c:v>
                </c:pt>
                <c:pt idx="7286">
                  <c:v>0.67926875779109008</c:v>
                </c:pt>
                <c:pt idx="7287">
                  <c:v>0.63222098397848048</c:v>
                </c:pt>
                <c:pt idx="7288">
                  <c:v>0.58473936781208202</c:v>
                </c:pt>
                <c:pt idx="7289">
                  <c:v>0.53685800554595486</c:v>
                </c:pt>
                <c:pt idx="7290">
                  <c:v>0.48861045334961173</c:v>
                </c:pt>
                <c:pt idx="7291">
                  <c:v>0.44002650553381162</c:v>
                </c:pt>
                <c:pt idx="7292">
                  <c:v>0.39114328256465425</c:v>
                </c:pt>
                <c:pt idx="7293">
                  <c:v>0.34199234685981245</c:v>
                </c:pt>
                <c:pt idx="7294">
                  <c:v>0.29260362829060577</c:v>
                </c:pt>
                <c:pt idx="7295">
                  <c:v>0.24301516650004762</c:v>
                </c:pt>
                <c:pt idx="7296">
                  <c:v>0.19326019010543605</c:v>
                </c:pt>
                <c:pt idx="7297">
                  <c:v>0.14337191803565039</c:v>
                </c:pt>
                <c:pt idx="7298">
                  <c:v>9.3385592451140267E-2</c:v>
                </c:pt>
                <c:pt idx="7299">
                  <c:v>4.3337033757844201E-2</c:v>
                </c:pt>
                <c:pt idx="7300">
                  <c:v>-6.7407766874791738E-3</c:v>
                </c:pt>
                <c:pt idx="7301">
                  <c:v>-5.6814214304521451E-2</c:v>
                </c:pt>
                <c:pt idx="7302">
                  <c:v>-0.10684809618262339</c:v>
                </c:pt>
                <c:pt idx="7303">
                  <c:v>-0.15680706953601098</c:v>
                </c:pt>
                <c:pt idx="7304">
                  <c:v>-0.20665896752835144</c:v>
                </c:pt>
                <c:pt idx="7305">
                  <c:v>-0.2563712639321607</c:v>
                </c:pt>
                <c:pt idx="7306">
                  <c:v>-0.30591009619682863</c:v>
                </c:pt>
                <c:pt idx="7307">
                  <c:v>-0.35524048748997805</c:v>
                </c:pt>
                <c:pt idx="7308">
                  <c:v>-0.40432658791729381</c:v>
                </c:pt>
                <c:pt idx="7309">
                  <c:v>-0.45313303049675346</c:v>
                </c:pt>
                <c:pt idx="7310">
                  <c:v>-0.50162823653706223</c:v>
                </c:pt>
                <c:pt idx="7311">
                  <c:v>-0.54978080696016518</c:v>
                </c:pt>
                <c:pt idx="7312">
                  <c:v>-0.59755736574243956</c:v>
                </c:pt>
                <c:pt idx="7313">
                  <c:v>-0.64492208285353292</c:v>
                </c:pt>
                <c:pt idx="7314">
                  <c:v>-0.69184597455691543</c:v>
                </c:pt>
                <c:pt idx="7315">
                  <c:v>-0.73829635442993791</c:v>
                </c:pt>
                <c:pt idx="7316">
                  <c:v>-0.78424071642725879</c:v>
                </c:pt>
                <c:pt idx="7317">
                  <c:v>-0.82964752516202334</c:v>
                </c:pt>
                <c:pt idx="7318">
                  <c:v>-0.87448545756912044</c:v>
                </c:pt>
                <c:pt idx="7319">
                  <c:v>-0.91872421297095552</c:v>
                </c:pt>
                <c:pt idx="7320">
                  <c:v>-0.96233349139295088</c:v>
                </c:pt>
                <c:pt idx="7321">
                  <c:v>-1.0052829671678125</c:v>
                </c:pt>
                <c:pt idx="7322">
                  <c:v>-1.047543235621696</c:v>
                </c:pt>
                <c:pt idx="7323">
                  <c:v>-1.0890857752571719</c:v>
                </c:pt>
                <c:pt idx="7324">
                  <c:v>-1.1298820454769403</c:v>
                </c:pt>
                <c:pt idx="7325">
                  <c:v>-1.1699036720886311</c:v>
                </c:pt>
                <c:pt idx="7326">
                  <c:v>-1.209123464080637</c:v>
                </c:pt>
                <c:pt idx="7327">
                  <c:v>-1.247514588109339</c:v>
                </c:pt>
                <c:pt idx="7328">
                  <c:v>-1.2850513523792533</c:v>
                </c:pt>
                <c:pt idx="7329">
                  <c:v>-1.3217083142316803</c:v>
                </c:pt>
                <c:pt idx="7330">
                  <c:v>-1.3574570493834157</c:v>
                </c:pt>
                <c:pt idx="7331">
                  <c:v>-1.3922763609691649</c:v>
                </c:pt>
                <c:pt idx="7332">
                  <c:v>-1.4261424942155316</c:v>
                </c:pt>
                <c:pt idx="7333">
                  <c:v>-1.4590303638947477</c:v>
                </c:pt>
                <c:pt idx="7334">
                  <c:v>-1.4909159462393811</c:v>
                </c:pt>
                <c:pt idx="7335">
                  <c:v>-1.5217794638854931</c:v>
                </c:pt>
                <c:pt idx="7336">
                  <c:v>-1.5516016691562604</c:v>
                </c:pt>
                <c:pt idx="7337">
                  <c:v>-1.5803627021054412</c:v>
                </c:pt>
                <c:pt idx="7338">
                  <c:v>-1.6080421593060552</c:v>
                </c:pt>
                <c:pt idx="7339">
                  <c:v>-1.6346191976059323</c:v>
                </c:pt>
                <c:pt idx="7340">
                  <c:v>-1.6600737711079188</c:v>
                </c:pt>
                <c:pt idx="7341">
                  <c:v>-1.6843898374908168</c:v>
                </c:pt>
                <c:pt idx="7342">
                  <c:v>-1.7075516706034257</c:v>
                </c:pt>
                <c:pt idx="7343">
                  <c:v>-1.7295427531356629</c:v>
                </c:pt>
                <c:pt idx="7344">
                  <c:v>-1.7503469911020186</c:v>
                </c:pt>
                <c:pt idx="7345">
                  <c:v>-1.7699519176229315</c:v>
                </c:pt>
                <c:pt idx="7346">
                  <c:v>-1.7883450196197122</c:v>
                </c:pt>
                <c:pt idx="7347">
                  <c:v>-1.8055126577874439</c:v>
                </c:pt>
                <c:pt idx="7348">
                  <c:v>-1.8214424263216633</c:v>
                </c:pt>
                <c:pt idx="7349">
                  <c:v>-1.8361272457446578</c:v>
                </c:pt>
                <c:pt idx="7350">
                  <c:v>-1.8495528821776794</c:v>
                </c:pt>
                <c:pt idx="7351">
                  <c:v>-1.8617086129696554</c:v>
                </c:pt>
                <c:pt idx="7352">
                  <c:v>-1.872589963935408</c:v>
                </c:pt>
                <c:pt idx="7353">
                  <c:v>-1.8821861801031605</c:v>
                </c:pt>
                <c:pt idx="7354">
                  <c:v>-1.890491754000722</c:v>
                </c:pt>
                <c:pt idx="7355">
                  <c:v>-1.897502547921283</c:v>
                </c:pt>
                <c:pt idx="7356">
                  <c:v>-1.9032155722097348</c:v>
                </c:pt>
                <c:pt idx="7357">
                  <c:v>-1.9076234271334538</c:v>
                </c:pt>
                <c:pt idx="7358">
                  <c:v>-1.910722451606389</c:v>
                </c:pt>
                <c:pt idx="7359">
                  <c:v>-1.9125143357433161</c:v>
                </c:pt>
                <c:pt idx="7360">
                  <c:v>-1.9129936625110389</c:v>
                </c:pt>
                <c:pt idx="7361">
                  <c:v>-1.9121606369636677</c:v>
                </c:pt>
                <c:pt idx="7362">
                  <c:v>-1.9100181609960281</c:v>
                </c:pt>
                <c:pt idx="7363">
                  <c:v>-1.9065650877242086</c:v>
                </c:pt>
                <c:pt idx="7364">
                  <c:v>-1.9018052754882149</c:v>
                </c:pt>
                <c:pt idx="7365">
                  <c:v>-1.8957426395351291</c:v>
                </c:pt>
                <c:pt idx="7366">
                  <c:v>-1.8883821707388841</c:v>
                </c:pt>
                <c:pt idx="7367">
                  <c:v>-1.8797275968244846</c:v>
                </c:pt>
                <c:pt idx="7368">
                  <c:v>-1.8697847556263438</c:v>
                </c:pt>
                <c:pt idx="7369">
                  <c:v>-1.8585612796948834</c:v>
                </c:pt>
                <c:pt idx="7370">
                  <c:v>-1.8460631262727238</c:v>
                </c:pt>
                <c:pt idx="7371">
                  <c:v>-1.8322979954956591</c:v>
                </c:pt>
                <c:pt idx="7372">
                  <c:v>-1.8172761749860569</c:v>
                </c:pt>
                <c:pt idx="7373">
                  <c:v>-1.8010101869063375</c:v>
                </c:pt>
                <c:pt idx="7374">
                  <c:v>-1.7835122064195799</c:v>
                </c:pt>
                <c:pt idx="7375">
                  <c:v>-1.7647897938838202</c:v>
                </c:pt>
                <c:pt idx="7376">
                  <c:v>-1.7448582465680524</c:v>
                </c:pt>
                <c:pt idx="7377">
                  <c:v>-1.7237320636339244</c:v>
                </c:pt>
                <c:pt idx="7378">
                  <c:v>-1.7014249614638766</c:v>
                </c:pt>
                <c:pt idx="7379">
                  <c:v>-1.677949959509629</c:v>
                </c:pt>
                <c:pt idx="7380">
                  <c:v>-1.6533268985624907</c:v>
                </c:pt>
                <c:pt idx="7381">
                  <c:v>-1.6275707919741773</c:v>
                </c:pt>
                <c:pt idx="7382">
                  <c:v>-1.6006987850285332</c:v>
                </c:pt>
                <c:pt idx="7383">
                  <c:v>-1.5727277331097727</c:v>
                </c:pt>
                <c:pt idx="7384">
                  <c:v>-1.5436805940313736</c:v>
                </c:pt>
                <c:pt idx="7385">
                  <c:v>-1.5135748402974609</c:v>
                </c:pt>
                <c:pt idx="7386">
                  <c:v>-1.4824306028673575</c:v>
                </c:pt>
                <c:pt idx="7387">
                  <c:v>-1.4502702885686438</c:v>
                </c:pt>
                <c:pt idx="7388">
                  <c:v>-1.4171181612863977</c:v>
                </c:pt>
                <c:pt idx="7389">
                  <c:v>-1.3829925321643515</c:v>
                </c:pt>
                <c:pt idx="7390">
                  <c:v>-1.3479182706461894</c:v>
                </c:pt>
                <c:pt idx="7391">
                  <c:v>-1.3119216000018716</c:v>
                </c:pt>
                <c:pt idx="7392">
                  <c:v>-1.2750276822776858</c:v>
                </c:pt>
                <c:pt idx="7393">
                  <c:v>-1.2372606051084098</c:v>
                </c:pt>
                <c:pt idx="7394">
                  <c:v>-1.1986445354603485</c:v>
                </c:pt>
                <c:pt idx="7395">
                  <c:v>-1.1592068734349608</c:v>
                </c:pt>
                <c:pt idx="7396">
                  <c:v>-1.1189745393300929</c:v>
                </c:pt>
                <c:pt idx="7397">
                  <c:v>-1.0779739716999566</c:v>
                </c:pt>
                <c:pt idx="7398">
                  <c:v>-1.0362343109584404</c:v>
                </c:pt>
                <c:pt idx="7399">
                  <c:v>-0.99378483964815145</c:v>
                </c:pt>
                <c:pt idx="7400">
                  <c:v>-0.95065588176445448</c:v>
                </c:pt>
                <c:pt idx="7401">
                  <c:v>-0.9068743023701672</c:v>
                </c:pt>
                <c:pt idx="7402">
                  <c:v>-0.86247244800990119</c:v>
                </c:pt>
                <c:pt idx="7403">
                  <c:v>-0.81748084982703428</c:v>
                </c:pt>
                <c:pt idx="7404">
                  <c:v>-0.77192630057400569</c:v>
                </c:pt>
                <c:pt idx="7405">
                  <c:v>-0.72584401746254001</c:v>
                </c:pt>
                <c:pt idx="7406">
                  <c:v>-0.6792646413702349</c:v>
                </c:pt>
                <c:pt idx="7407">
                  <c:v>-0.63221692095575233</c:v>
                </c:pt>
                <c:pt idx="7408">
                  <c:v>-0.58473535984384561</c:v>
                </c:pt>
                <c:pt idx="7409">
                  <c:v>-0.53685405425822352</c:v>
                </c:pt>
                <c:pt idx="7410">
                  <c:v>-0.48860656033737382</c:v>
                </c:pt>
                <c:pt idx="7411">
                  <c:v>-0.44002267236052506</c:v>
                </c:pt>
                <c:pt idx="7412">
                  <c:v>-0.39113951076153886</c:v>
                </c:pt>
                <c:pt idx="7413">
                  <c:v>-0.34198863792531731</c:v>
                </c:pt>
                <c:pt idx="7414">
                  <c:v>-0.29259998368980311</c:v>
                </c:pt>
                <c:pt idx="7415">
                  <c:v>-0.24301158766414419</c:v>
                </c:pt>
                <c:pt idx="7416">
                  <c:v>-0.19325667843118322</c:v>
                </c:pt>
                <c:pt idx="7417">
                  <c:v>-0.14336847488484028</c:v>
                </c:pt>
                <c:pt idx="7418">
                  <c:v>-9.3382219150142651E-2</c:v>
                </c:pt>
                <c:pt idx="7419">
                  <c:v>-4.333373159710565E-2</c:v>
                </c:pt>
                <c:pt idx="7420">
                  <c:v>6.7440064539551264E-3</c:v>
                </c:pt>
                <c:pt idx="7421">
                  <c:v>5.6817370459548391E-2</c:v>
                </c:pt>
                <c:pt idx="7422">
                  <c:v>0.10685117754623653</c:v>
                </c:pt>
                <c:pt idx="7423">
                  <c:v>0.15681007496598173</c:v>
                </c:pt>
                <c:pt idx="7424">
                  <c:v>0.20666189592049503</c:v>
                </c:pt>
                <c:pt idx="7425">
                  <c:v>0.25637411422070611</c:v>
                </c:pt>
                <c:pt idx="7426">
                  <c:v>0.30591286735481077</c:v>
                </c:pt>
                <c:pt idx="7427">
                  <c:v>0.35524317852956488</c:v>
                </c:pt>
                <c:pt idx="7428">
                  <c:v>0.40432919789007804</c:v>
                </c:pt>
                <c:pt idx="7429">
                  <c:v>0.45313555849406867</c:v>
                </c:pt>
                <c:pt idx="7430">
                  <c:v>0.50163068169025427</c:v>
                </c:pt>
                <c:pt idx="7431">
                  <c:v>0.54978316844085351</c:v>
                </c:pt>
                <c:pt idx="7432">
                  <c:v>0.59755964276279394</c:v>
                </c:pt>
                <c:pt idx="7433">
                  <c:v>0.64492427466640256</c:v>
                </c:pt>
                <c:pt idx="7434">
                  <c:v>0.69184808045610857</c:v>
                </c:pt>
                <c:pt idx="7435">
                  <c:v>0.7382983737503992</c:v>
                </c:pt>
                <c:pt idx="7436">
                  <c:v>0.78424264854522674</c:v>
                </c:pt>
                <c:pt idx="7437">
                  <c:v>0.82964936949509838</c:v>
                </c:pt>
                <c:pt idx="7438">
                  <c:v>0.87448721357654002</c:v>
                </c:pt>
                <c:pt idx="7439">
                  <c:v>0.91872588015356083</c:v>
                </c:pt>
                <c:pt idx="7440">
                  <c:v>0.9623350692933329</c:v>
                </c:pt>
                <c:pt idx="7441">
                  <c:v>1.0052844553703857</c:v>
                </c:pt>
                <c:pt idx="7442">
                  <c:v>1.0475446337527654</c:v>
                </c:pt>
                <c:pt idx="7443">
                  <c:v>1.0890870829848882</c:v>
                </c:pt>
                <c:pt idx="7444">
                  <c:v>1.1298832625113837</c:v>
                </c:pt>
                <c:pt idx="7445">
                  <c:v>1.1699047981817678</c:v>
                </c:pt>
                <c:pt idx="7446">
                  <c:v>1.2091244990263064</c:v>
                </c:pt>
                <c:pt idx="7447">
                  <c:v>1.2475155317432038</c:v>
                </c:pt>
                <c:pt idx="7448">
                  <c:v>1.2850522045787205</c:v>
                </c:pt>
                <c:pt idx="7449">
                  <c:v>1.3217090749158391</c:v>
                </c:pt>
                <c:pt idx="7450">
                  <c:v>1.3574577185129311</c:v>
                </c:pt>
                <c:pt idx="7451">
                  <c:v>1.3922769385461478</c:v>
                </c:pt>
                <c:pt idx="7452">
                  <c:v>1.4261429802833927</c:v>
                </c:pt>
                <c:pt idx="7453">
                  <c:v>1.4590307585380731</c:v>
                </c:pt>
                <c:pt idx="7454">
                  <c:v>1.4909162495837129</c:v>
                </c:pt>
                <c:pt idx="7455">
                  <c:v>1.5217796760972071</c:v>
                </c:pt>
                <c:pt idx="7456">
                  <c:v>1.5516017904422541</c:v>
                </c:pt>
                <c:pt idx="7457">
                  <c:v>1.5803627327129948</c:v>
                </c:pt>
                <c:pt idx="7458">
                  <c:v>1.6080420995225546</c:v>
                </c:pt>
                <c:pt idx="7459">
                  <c:v>1.6346190477585891</c:v>
                </c:pt>
                <c:pt idx="7460">
                  <c:v>1.660073531563504</c:v>
                </c:pt>
                <c:pt idx="7461">
                  <c:v>1.6843895086553695</c:v>
                </c:pt>
                <c:pt idx="7462">
                  <c:v>1.7075512529219483</c:v>
                </c:pt>
                <c:pt idx="7463">
                  <c:v>1.7295422470917619</c:v>
                </c:pt>
                <c:pt idx="7464">
                  <c:v>1.750346397217577</c:v>
                </c:pt>
                <c:pt idx="7465">
                  <c:v>1.7699512364577428</c:v>
                </c:pt>
                <c:pt idx="7466">
                  <c:v>1.7883442517711097</c:v>
                </c:pt>
                <c:pt idx="7467">
                  <c:v>1.8055118038898901</c:v>
                </c:pt>
                <c:pt idx="7468">
                  <c:v>1.8214414870463487</c:v>
                </c:pt>
                <c:pt idx="7469">
                  <c:v>1.8361262217990746</c:v>
                </c:pt>
                <c:pt idx="7470">
                  <c:v>1.8495517743051932</c:v>
                </c:pt>
                <c:pt idx="7471">
                  <c:v>1.8617074219490319</c:v>
                </c:pt>
                <c:pt idx="7472">
                  <c:v>1.8725886905803575</c:v>
                </c:pt>
                <c:pt idx="7473">
                  <c:v>1.8821848252618485</c:v>
                </c:pt>
                <c:pt idx="7474">
                  <c:v>1.8904903185552617</c:v>
                </c:pt>
                <c:pt idx="7475">
                  <c:v>1.8975010327872579</c:v>
                </c:pt>
                <c:pt idx="7476">
                  <c:v>1.903213978335629</c:v>
                </c:pt>
                <c:pt idx="7477">
                  <c:v>1.9076217555001524</c:v>
                </c:pt>
                <c:pt idx="7478">
                  <c:v>1.9107207032266142</c:v>
                </c:pt>
                <c:pt idx="7479">
                  <c:v>1.9125125116610528</c:v>
                </c:pt>
                <c:pt idx="7480">
                  <c:v>1.9129917638009786</c:v>
                </c:pt>
                <c:pt idx="7481">
                  <c:v>1.9121586647306166</c:v>
                </c:pt>
                <c:pt idx="7482">
                  <c:v>1.9100161163742879</c:v>
                </c:pt>
                <c:pt idx="7483">
                  <c:v>1.9065629718770032</c:v>
                </c:pt>
                <c:pt idx="7484">
                  <c:v>1.9018030896070361</c:v>
                </c:pt>
                <c:pt idx="7485">
                  <c:v>1.8957403848391299</c:v>
                </c:pt>
                <c:pt idx="7486">
                  <c:v>1.8883798484742196</c:v>
                </c:pt>
                <c:pt idx="7487">
                  <c:v>1.8797252082636695</c:v>
                </c:pt>
                <c:pt idx="7488">
                  <c:v>1.8697823020675788</c:v>
                </c:pt>
                <c:pt idx="7489">
                  <c:v>1.8585587624613995</c:v>
                </c:pt>
                <c:pt idx="7490">
                  <c:v>1.846060546712083</c:v>
                </c:pt>
                <c:pt idx="7491">
                  <c:v>1.8322953549791019</c:v>
                </c:pt>
                <c:pt idx="7492">
                  <c:v>1.8172734749077519</c:v>
                </c:pt>
                <c:pt idx="7493">
                  <c:v>1.8010074286827154</c:v>
                </c:pt>
                <c:pt idx="7494">
                  <c:v>1.7835093914886078</c:v>
                </c:pt>
                <c:pt idx="7495">
                  <c:v>1.7647869237042866</c:v>
                </c:pt>
                <c:pt idx="7496">
                  <c:v>1.7448553226188304</c:v>
                </c:pt>
                <c:pt idx="7497">
                  <c:v>1.72372908741325</c:v>
                </c:pt>
                <c:pt idx="7498">
                  <c:v>1.7014219344885841</c:v>
                </c:pt>
                <c:pt idx="7499">
                  <c:v>1.6779468833144422</c:v>
                </c:pt>
                <c:pt idx="7500">
                  <c:v>1.6533237746992275</c:v>
                </c:pt>
                <c:pt idx="7501">
                  <c:v>1.6275676220110196</c:v>
                </c:pt>
                <c:pt idx="7502">
                  <c:v>1.6006955705492716</c:v>
                </c:pt>
                <c:pt idx="7503">
                  <c:v>1.5727244757130305</c:v>
                </c:pt>
                <c:pt idx="7504">
                  <c:v>1.5436772953298179</c:v>
                </c:pt>
                <c:pt idx="7505">
                  <c:v>1.5135715019170666</c:v>
                </c:pt>
                <c:pt idx="7506">
                  <c:v>1.4824272264465777</c:v>
                </c:pt>
                <c:pt idx="7507">
                  <c:v>1.4502668757576631</c:v>
                </c:pt>
                <c:pt idx="7508">
                  <c:v>1.4171147137463651</c:v>
                </c:pt>
                <c:pt idx="7509">
                  <c:v>1.3829890515665491</c:v>
                </c:pt>
                <c:pt idx="7510">
                  <c:v>1.3479147586712881</c:v>
                </c:pt>
                <c:pt idx="7511">
                  <c:v>1.3119180583391092</c:v>
                </c:pt>
                <c:pt idx="7512">
                  <c:v>1.2750241126240738</c:v>
                </c:pt>
                <c:pt idx="7513">
                  <c:v>1.2372570091679849</c:v>
                </c:pt>
                <c:pt idx="7514">
                  <c:v>1.1986409149433279</c:v>
                </c:pt>
                <c:pt idx="7515">
                  <c:v>1.1592032300569932</c:v>
                </c:pt>
                <c:pt idx="7516">
                  <c:v>1.1189708748114324</c:v>
                </c:pt>
                <c:pt idx="7517">
                  <c:v>1.0779702877646784</c:v>
                </c:pt>
                <c:pt idx="7518">
                  <c:v>1.0362306093336771</c:v>
                </c:pt>
                <c:pt idx="7519">
                  <c:v>0.99378112206326397</c:v>
                </c:pt>
                <c:pt idx="7520">
                  <c:v>0.95065214995027325</c:v>
                </c:pt>
                <c:pt idx="7521">
                  <c:v>0.90687055805818129</c:v>
                </c:pt>
                <c:pt idx="7522">
                  <c:v>0.86246869293151496</c:v>
                </c:pt>
                <c:pt idx="7523">
                  <c:v>0.81747708571274624</c:v>
                </c:pt>
                <c:pt idx="7524">
                  <c:v>0.77192252915262527</c:v>
                </c:pt>
                <c:pt idx="7525">
                  <c:v>0.72584024046046192</c:v>
                </c:pt>
                <c:pt idx="7526">
                  <c:v>0.67926086051062862</c:v>
                </c:pt>
                <c:pt idx="7527">
                  <c:v>0.63221313795780731</c:v>
                </c:pt>
                <c:pt idx="7528">
                  <c:v>0.58473157642198981</c:v>
                </c:pt>
                <c:pt idx="7529">
                  <c:v>0.53685027212138703</c:v>
                </c:pt>
                <c:pt idx="7530">
                  <c:v>0.48860278118826267</c:v>
                </c:pt>
                <c:pt idx="7531">
                  <c:v>0.44001889789480486</c:v>
                </c:pt>
                <c:pt idx="7532">
                  <c:v>0.39113574266713003</c:v>
                </c:pt>
                <c:pt idx="7533">
                  <c:v>0.34198487788167303</c:v>
                </c:pt>
                <c:pt idx="7534">
                  <c:v>0.29259623336716201</c:v>
                </c:pt>
                <c:pt idx="7535">
                  <c:v>0.2430078487227951</c:v>
                </c:pt>
                <c:pt idx="7536">
                  <c:v>0.1932529525207746</c:v>
                </c:pt>
                <c:pt idx="7537">
                  <c:v>0.14336476364368791</c:v>
                </c:pt>
                <c:pt idx="7538">
                  <c:v>9.3378524204468918E-2</c:v>
                </c:pt>
                <c:pt idx="7539">
                  <c:v>4.3330054560346609E-2</c:v>
                </c:pt>
                <c:pt idx="7540">
                  <c:v>-6.747663981725824E-3</c:v>
                </c:pt>
                <c:pt idx="7541">
                  <c:v>-5.6821006892439532E-2</c:v>
                </c:pt>
                <c:pt idx="7542">
                  <c:v>-0.10685479131311509</c:v>
                </c:pt>
                <c:pt idx="7543">
                  <c:v>-0.15681366451117967</c:v>
                </c:pt>
                <c:pt idx="7544">
                  <c:v>-0.20666545970444147</c:v>
                </c:pt>
                <c:pt idx="7545">
                  <c:v>-0.25637765072056051</c:v>
                </c:pt>
                <c:pt idx="7546">
                  <c:v>-0.30591637506512676</c:v>
                </c:pt>
                <c:pt idx="7547">
                  <c:v>-0.35524665596283767</c:v>
                </c:pt>
                <c:pt idx="7548">
                  <c:v>-0.40433264357747695</c:v>
                </c:pt>
                <c:pt idx="7549">
                  <c:v>-0.45313897098591266</c:v>
                </c:pt>
                <c:pt idx="7550">
                  <c:v>-0.50163405955670459</c:v>
                </c:pt>
                <c:pt idx="7551">
                  <c:v>-0.54978651027241576</c:v>
                </c:pt>
                <c:pt idx="7552">
                  <c:v>-0.59756294717091041</c:v>
                </c:pt>
                <c:pt idx="7553">
                  <c:v>-0.64492754028405841</c:v>
                </c:pt>
                <c:pt idx="7554">
                  <c:v>-0.69185130593831023</c:v>
                </c:pt>
                <c:pt idx="7555">
                  <c:v>-0.73830155777473072</c:v>
                </c:pt>
                <c:pt idx="7556">
                  <c:v>-0.78424578981238457</c:v>
                </c:pt>
                <c:pt idx="7557">
                  <c:v>-0.82965246672938686</c:v>
                </c:pt>
                <c:pt idx="7558">
                  <c:v>-0.87449026552636711</c:v>
                </c:pt>
                <c:pt idx="7559">
                  <c:v>-0.91872888559194898</c:v>
                </c:pt>
                <c:pt idx="7560">
                  <c:v>-0.96233802701836557</c:v>
                </c:pt>
                <c:pt idx="7561">
                  <c:v>-1.0052873642056621</c:v>
                </c:pt>
                <c:pt idx="7562">
                  <c:v>-1.0475474925478563</c:v>
                </c:pt>
                <c:pt idx="7563">
                  <c:v>-1.0890898906157813</c:v>
                </c:pt>
                <c:pt idx="7564">
                  <c:v>-1.1298860178808894</c:v>
                </c:pt>
                <c:pt idx="7565">
                  <c:v>-1.1699075002199171</c:v>
                </c:pt>
                <c:pt idx="7566">
                  <c:v>-1.2091271466907634</c:v>
                </c:pt>
                <c:pt idx="7567">
                  <c:v>-1.2475181240196307</c:v>
                </c:pt>
                <c:pt idx="7568">
                  <c:v>-1.2850547404811612</c:v>
                </c:pt>
                <c:pt idx="7569">
                  <c:v>-1.3217115534870223</c:v>
                </c:pt>
                <c:pt idx="7570">
                  <c:v>-1.3574601388246699</c:v>
                </c:pt>
                <c:pt idx="7571">
                  <c:v>-1.392279299699611</c:v>
                </c:pt>
                <c:pt idx="7572">
                  <c:v>-1.4261452814094584</c:v>
                </c:pt>
                <c:pt idx="7573">
                  <c:v>-1.4590329987975597</c:v>
                </c:pt>
                <c:pt idx="7574">
                  <c:v>-1.4909184281677401</c:v>
                </c:pt>
                <c:pt idx="7575">
                  <c:v>-1.52178179222738</c:v>
                </c:pt>
                <c:pt idx="7576">
                  <c:v>-1.5516038433709745</c:v>
                </c:pt>
                <c:pt idx="7577">
                  <c:v>-1.5803647217236629</c:v>
                </c:pt>
                <c:pt idx="7578">
                  <c:v>-1.6080440239298004</c:v>
                </c:pt>
                <c:pt idx="7579">
                  <c:v>-1.6346209069084574</c:v>
                </c:pt>
                <c:pt idx="7580">
                  <c:v>-1.6600753248336966</c:v>
                </c:pt>
                <c:pt idx="7581">
                  <c:v>-1.6843912354553763</c:v>
                </c:pt>
                <c:pt idx="7582">
                  <c:v>-1.7075529126931961</c:v>
                </c:pt>
                <c:pt idx="7583">
                  <c:v>-1.7295438393078142</c:v>
                </c:pt>
                <c:pt idx="7584">
                  <c:v>-1.7503479213842168</c:v>
                </c:pt>
                <c:pt idx="7585">
                  <c:v>-1.769952692113109</c:v>
                </c:pt>
                <c:pt idx="7586">
                  <c:v>-1.7883456384858034</c:v>
                </c:pt>
                <c:pt idx="7587">
                  <c:v>-1.8055131212670528</c:v>
                </c:pt>
                <c:pt idx="7588">
                  <c:v>-1.8214427347217312</c:v>
                </c:pt>
                <c:pt idx="7589">
                  <c:v>-1.8361273994410858</c:v>
                </c:pt>
                <c:pt idx="7590">
                  <c:v>-1.8495528816149642</c:v>
                </c:pt>
                <c:pt idx="7591">
                  <c:v>-1.86170845866042</c:v>
                </c:pt>
                <c:pt idx="7592">
                  <c:v>-1.8725896564599693</c:v>
                </c:pt>
                <c:pt idx="7593">
                  <c:v>-1.8821857201090342</c:v>
                </c:pt>
                <c:pt idx="7594">
                  <c:v>-1.8904911422020985</c:v>
                </c:pt>
                <c:pt idx="7595">
                  <c:v>-1.8975017850985099</c:v>
                </c:pt>
                <c:pt idx="7596">
                  <c:v>-1.9032146592087087</c:v>
                </c:pt>
                <c:pt idx="7597">
                  <c:v>-1.9076223648650523</c:v>
                </c:pt>
                <c:pt idx="7598">
                  <c:v>-1.910721241045829</c:v>
                </c:pt>
                <c:pt idx="7599">
                  <c:v>-1.9125129779294934</c:v>
                </c:pt>
                <c:pt idx="7600">
                  <c:v>-1.9129921585458671</c:v>
                </c:pt>
                <c:pt idx="7601">
                  <c:v>-1.9121589880113665</c:v>
                </c:pt>
                <c:pt idx="7602">
                  <c:v>-1.9100163682823696</c:v>
                </c:pt>
                <c:pt idx="7603">
                  <c:v>-1.9065631525357867</c:v>
                </c:pt>
                <c:pt idx="7604">
                  <c:v>-1.9018031991716438</c:v>
                </c:pt>
                <c:pt idx="7605">
                  <c:v>-1.8957404234962518</c:v>
                </c:pt>
                <c:pt idx="7606">
                  <c:v>-1.8883798164419325</c:v>
                </c:pt>
                <c:pt idx="7607">
                  <c:v>-1.8797251057912236</c:v>
                </c:pt>
                <c:pt idx="7608">
                  <c:v>-1.8697821294351895</c:v>
                </c:pt>
                <c:pt idx="7609">
                  <c:v>-1.8585585199800161</c:v>
                </c:pt>
                <c:pt idx="7610">
                  <c:v>-1.8460602347231567</c:v>
                </c:pt>
                <c:pt idx="7611">
                  <c:v>-1.8322949738542911</c:v>
                </c:pt>
                <c:pt idx="7612">
                  <c:v>-1.8172730250487101</c:v>
                </c:pt>
                <c:pt idx="7613">
                  <c:v>-1.8010069105207898</c:v>
                </c:pt>
                <c:pt idx="7614">
                  <c:v>-1.7835088054845056</c:v>
                </c:pt>
                <c:pt idx="7615">
                  <c:v>-1.7647862703478281</c:v>
                </c:pt>
                <c:pt idx="7616">
                  <c:v>-1.7448546024285942</c:v>
                </c:pt>
                <c:pt idx="7617">
                  <c:v>-1.7237283009362641</c:v>
                </c:pt>
                <c:pt idx="7618">
                  <c:v>-1.7014210822999696</c:v>
                </c:pt>
                <c:pt idx="7619">
                  <c:v>-1.6779459660170712</c:v>
                </c:pt>
                <c:pt idx="7620">
                  <c:v>-1.6533227929233523</c:v>
                </c:pt>
                <c:pt idx="7621">
                  <c:v>-1.62756657641391</c:v>
                </c:pt>
                <c:pt idx="7622">
                  <c:v>-1.6006944618148011</c:v>
                </c:pt>
                <c:pt idx="7623">
                  <c:v>-1.5727233045512969</c:v>
                </c:pt>
                <c:pt idx="7624">
                  <c:v>-1.5436760624767454</c:v>
                </c:pt>
                <c:pt idx="7625">
                  <c:v>-1.5135702081339766</c:v>
                </c:pt>
                <c:pt idx="7626">
                  <c:v>-1.4824258725197565</c:v>
                </c:pt>
                <c:pt idx="7627">
                  <c:v>-1.4502654624979336</c:v>
                </c:pt>
                <c:pt idx="7628">
                  <c:v>-1.4171132419886308</c:v>
                </c:pt>
                <c:pt idx="7629">
                  <c:v>-1.3829875221693551</c:v>
                </c:pt>
                <c:pt idx="7630">
                  <c:v>-1.3479131725163085</c:v>
                </c:pt>
                <c:pt idx="7631">
                  <c:v>-1.3119164163307371</c:v>
                </c:pt>
                <c:pt idx="7632">
                  <c:v>-1.2750224156889025</c:v>
                </c:pt>
                <c:pt idx="7633">
                  <c:v>-1.2372552582543022</c:v>
                </c:pt>
                <c:pt idx="7634">
                  <c:v>-1.1986391110206536</c:v>
                </c:pt>
                <c:pt idx="7635">
                  <c:v>-1.1592013741155334</c:v>
                </c:pt>
                <c:pt idx="7636">
                  <c:v>-1.1189689678615957</c:v>
                </c:pt>
                <c:pt idx="7637">
                  <c:v>-1.0779683308365358</c:v>
                </c:pt>
                <c:pt idx="7638">
                  <c:v>-1.0362286034764145</c:v>
                </c:pt>
                <c:pt idx="7639">
                  <c:v>-0.99377906834468877</c:v>
                </c:pt>
                <c:pt idx="7640">
                  <c:v>-0.95065004945624443</c:v>
                </c:pt>
                <c:pt idx="7641">
                  <c:v>-0.90686841189205292</c:v>
                </c:pt>
                <c:pt idx="7642">
                  <c:v>-0.86246650221358401</c:v>
                </c:pt>
                <c:pt idx="7643">
                  <c:v>-0.81747485157970678</c:v>
                </c:pt>
                <c:pt idx="7644">
                  <c:v>-0.77192025275698906</c:v>
                </c:pt>
                <c:pt idx="7645">
                  <c:v>-0.72583792296997818</c:v>
                </c:pt>
                <c:pt idx="7646">
                  <c:v>-0.67925850310774361</c:v>
                </c:pt>
                <c:pt idx="7647">
                  <c:v>-0.63221074183901171</c:v>
                </c:pt>
                <c:pt idx="7648">
                  <c:v>-0.58472914279730615</c:v>
                </c:pt>
                <c:pt idx="7649">
                  <c:v>-0.53684780221372252</c:v>
                </c:pt>
                <c:pt idx="7650">
                  <c:v>-0.48860027623283575</c:v>
                </c:pt>
                <c:pt idx="7651">
                  <c:v>-0.44001635913856363</c:v>
                </c:pt>
                <c:pt idx="7652">
                  <c:v>-0.3911331713681378</c:v>
                </c:pt>
                <c:pt idx="7653">
                  <c:v>-0.34198227530849079</c:v>
                </c:pt>
                <c:pt idx="7654">
                  <c:v>-0.29259360079827063</c:v>
                </c:pt>
                <c:pt idx="7655">
                  <c:v>-0.24300518744594796</c:v>
                </c:pt>
                <c:pt idx="7656">
                  <c:v>-0.19325026383240776</c:v>
                </c:pt>
                <c:pt idx="7657">
                  <c:v>-0.14336204884830142</c:v>
                </c:pt>
                <c:pt idx="7658">
                  <c:v>-9.3375784614034812E-2</c:v>
                </c:pt>
                <c:pt idx="7659">
                  <c:v>-4.332729149363293E-2</c:v>
                </c:pt>
                <c:pt idx="7660">
                  <c:v>6.7504491997448816E-3</c:v>
                </c:pt>
                <c:pt idx="7661">
                  <c:v>5.682381293113134E-2</c:v>
                </c:pt>
                <c:pt idx="7662">
                  <c:v>0.10685761683693663</c:v>
                </c:pt>
                <c:pt idx="7663">
                  <c:v>0.15681650818016785</c:v>
                </c:pt>
                <c:pt idx="7664">
                  <c:v>0.20666832017494682</c:v>
                </c:pt>
                <c:pt idx="7665">
                  <c:v>0.25638052664578137</c:v>
                </c:pt>
                <c:pt idx="7666">
                  <c:v>0.30591926509576939</c:v>
                </c:pt>
                <c:pt idx="7667">
                  <c:v>0.35524955874775099</c:v>
                </c:pt>
                <c:pt idx="7668">
                  <c:v>0.40433555776417163</c:v>
                </c:pt>
                <c:pt idx="7669">
                  <c:v>0.45314189522133669</c:v>
                </c:pt>
                <c:pt idx="7670">
                  <c:v>0.50163699248769211</c:v>
                </c:pt>
                <c:pt idx="7671">
                  <c:v>0.54978945054641859</c:v>
                </c:pt>
                <c:pt idx="7672">
                  <c:v>0.5975658934365341</c:v>
                </c:pt>
                <c:pt idx="7673">
                  <c:v>0.64493049119168966</c:v>
                </c:pt>
                <c:pt idx="7674">
                  <c:v>0.6918542601407206</c:v>
                </c:pt>
                <c:pt idx="7675">
                  <c:v>0.73830451392770335</c:v>
                </c:pt>
                <c:pt idx="7676">
                  <c:v>0.78424874657526578</c:v>
                </c:pt>
                <c:pt idx="7677">
                  <c:v>0.82965542276570514</c:v>
                </c:pt>
                <c:pt idx="7678">
                  <c:v>0.87449321950444658</c:v>
                </c:pt>
                <c:pt idx="7679">
                  <c:v>0.91873183618542276</c:v>
                </c:pt>
                <c:pt idx="7680">
                  <c:v>0.96234097290682685</c:v>
                </c:pt>
                <c:pt idx="7681">
                  <c:v>1.0052903040752059</c:v>
                </c:pt>
                <c:pt idx="7682">
                  <c:v>1.0475504250916421</c:v>
                </c:pt>
                <c:pt idx="7683">
                  <c:v>1.0890928145346523</c:v>
                </c:pt>
                <c:pt idx="7684">
                  <c:v>1.1298889318838556</c:v>
                </c:pt>
                <c:pt idx="7685">
                  <c:v>1.1699104030247818</c:v>
                </c:pt>
                <c:pt idx="7686">
                  <c:v>1.2091300370246285</c:v>
                </c:pt>
                <c:pt idx="7687">
                  <c:v>1.2475210006194486</c:v>
                </c:pt>
                <c:pt idx="7688">
                  <c:v>1.2850576020942868</c:v>
                </c:pt>
                <c:pt idx="7689">
                  <c:v>1.3217143988717477</c:v>
                </c:pt>
                <c:pt idx="7690">
                  <c:v>1.3574629667507199</c:v>
                </c:pt>
                <c:pt idx="7691">
                  <c:v>1.3922821089486823</c:v>
                </c:pt>
                <c:pt idx="7692">
                  <c:v>1.4261480707757055</c:v>
                </c:pt>
                <c:pt idx="7693">
                  <c:v>1.4590357670881506</c:v>
                </c:pt>
                <c:pt idx="7694">
                  <c:v>1.4909211742032906</c:v>
                </c:pt>
                <c:pt idx="7695">
                  <c:v>1.5217845148424711</c:v>
                </c:pt>
                <c:pt idx="7696">
                  <c:v>1.5516065414146321</c:v>
                </c:pt>
                <c:pt idx="7697">
                  <c:v>1.5803673940598226</c:v>
                </c:pt>
                <c:pt idx="7698">
                  <c:v>1.6080466694377713</c:v>
                </c:pt>
                <c:pt idx="7699">
                  <c:v>1.6346235244833991</c:v>
                </c:pt>
                <c:pt idx="7700">
                  <c:v>1.6600779133870207</c:v>
                </c:pt>
                <c:pt idx="7701">
                  <c:v>1.6843937939152109</c:v>
                </c:pt>
                <c:pt idx="7702">
                  <c:v>1.7075554400048218</c:v>
                </c:pt>
                <c:pt idx="7703">
                  <c:v>1.7295463344340622</c:v>
                </c:pt>
                <c:pt idx="7704">
                  <c:v>1.7503503833059033</c:v>
                </c:pt>
                <c:pt idx="7705">
                  <c:v>1.7699551198294112</c:v>
                </c:pt>
                <c:pt idx="7706">
                  <c:v>1.78834803101466</c:v>
                </c:pt>
                <c:pt idx="7707">
                  <c:v>1.8055154776455413</c:v>
                </c:pt>
                <c:pt idx="7708">
                  <c:v>1.8214450540064555</c:v>
                </c:pt>
                <c:pt idx="7709">
                  <c:v>1.8361296807085148</c:v>
                </c:pt>
                <c:pt idx="7710">
                  <c:v>1.8495551239617967</c:v>
                </c:pt>
                <c:pt idx="7711">
                  <c:v>1.8617106612039178</c:v>
                </c:pt>
                <c:pt idx="7712">
                  <c:v>1.8725918183382946</c:v>
                </c:pt>
                <c:pt idx="7713">
                  <c:v>1.8821878404815529</c:v>
                </c:pt>
                <c:pt idx="7714">
                  <c:v>1.8904932202497193</c:v>
                </c:pt>
                <c:pt idx="7715">
                  <c:v>1.8975038200239476</c:v>
                </c:pt>
                <c:pt idx="7716">
                  <c:v>1.9032166502367944</c:v>
                </c:pt>
                <c:pt idx="7717">
                  <c:v>1.9076243112430029</c:v>
                </c:pt>
                <c:pt idx="7718">
                  <c:v>1.9107231420435187</c:v>
                </c:pt>
                <c:pt idx="7719">
                  <c:v>1.9125148328397008</c:v>
                </c:pt>
                <c:pt idx="7720">
                  <c:v>1.9129939666845159</c:v>
                </c:pt>
                <c:pt idx="7721">
                  <c:v>1.9121607487177528</c:v>
                </c:pt>
                <c:pt idx="7722">
                  <c:v>1.9100180809194083</c:v>
                </c:pt>
                <c:pt idx="7723">
                  <c:v>1.9065648164901974</c:v>
                </c:pt>
                <c:pt idx="7724">
                  <c:v>1.9018048138541543</c:v>
                </c:pt>
                <c:pt idx="7725">
                  <c:v>1.8957419883417821</c:v>
                </c:pt>
                <c:pt idx="7726">
                  <c:v>1.888381330909771</c:v>
                </c:pt>
                <c:pt idx="7727">
                  <c:v>1.8797265693651952</c:v>
                </c:pt>
                <c:pt idx="7728">
                  <c:v>1.8697835416238018</c:v>
                </c:pt>
                <c:pt idx="7729">
                  <c:v>1.8585598803166006</c:v>
                </c:pt>
                <c:pt idx="7730">
                  <c:v>1.8460615427659874</c:v>
                </c:pt>
                <c:pt idx="7731">
                  <c:v>1.8322962291867291</c:v>
                </c:pt>
                <c:pt idx="7732">
                  <c:v>1.817274227279273</c:v>
                </c:pt>
                <c:pt idx="7733">
                  <c:v>1.8010080592832634</c:v>
                </c:pt>
                <c:pt idx="7734">
                  <c:v>1.7835099004380399</c:v>
                </c:pt>
                <c:pt idx="7735">
                  <c:v>1.7647873111769656</c:v>
                </c:pt>
                <c:pt idx="7736">
                  <c:v>1.7448555888433699</c:v>
                </c:pt>
                <c:pt idx="7737">
                  <c:v>1.7237292326722298</c:v>
                </c:pt>
                <c:pt idx="7738">
                  <c:v>1.7014219591182327</c:v>
                </c:pt>
                <c:pt idx="7739">
                  <c:v>1.6779467877043168</c:v>
                </c:pt>
                <c:pt idx="7740">
                  <c:v>1.6533235592918603</c:v>
                </c:pt>
                <c:pt idx="7741">
                  <c:v>1.627567287301533</c:v>
                </c:pt>
                <c:pt idx="7742">
                  <c:v>1.600695117084997</c:v>
                </c:pt>
                <c:pt idx="7743">
                  <c:v>1.5727239040930687</c:v>
                </c:pt>
                <c:pt idx="7744">
                  <c:v>1.5436766062045952</c:v>
                </c:pt>
                <c:pt idx="7745">
                  <c:v>1.5135706959878994</c:v>
                </c:pt>
                <c:pt idx="7746">
                  <c:v>1.482426304465168</c:v>
                </c:pt>
                <c:pt idx="7747">
                  <c:v>1.4502658385255911</c:v>
                </c:pt>
                <c:pt idx="7748">
                  <c:v>1.4171135621145541</c:v>
                </c:pt>
                <c:pt idx="7749">
                  <c:v>1.3829877864347258</c:v>
                </c:pt>
                <c:pt idx="7750">
                  <c:v>1.3479133809874357</c:v>
                </c:pt>
                <c:pt idx="7751">
                  <c:v>1.3119165690988381</c:v>
                </c:pt>
                <c:pt idx="7752">
                  <c:v>1.2750225128700463</c:v>
                </c:pt>
                <c:pt idx="7753">
                  <c:v>1.237255299989269</c:v>
                </c:pt>
                <c:pt idx="7754">
                  <c:v>1.1986390974747654</c:v>
                </c:pt>
                <c:pt idx="7755">
                  <c:v>1.1592013054785257</c:v>
                </c:pt>
                <c:pt idx="7756">
                  <c:v>1.1189688443474308</c:v>
                </c:pt>
                <c:pt idx="7757">
                  <c:v>1.0779681526832283</c:v>
                </c:pt>
                <c:pt idx="7758">
                  <c:v>1.0362283709458628</c:v>
                </c:pt>
                <c:pt idx="7759">
                  <c:v>0.99377878172244971</c:v>
                </c:pt>
                <c:pt idx="7760">
                  <c:v>0.95064970905133095</c:v>
                </c:pt>
                <c:pt idx="7761">
                  <c:v>0.90686801803674755</c:v>
                </c:pt>
                <c:pt idx="7762">
                  <c:v>0.86246605526318076</c:v>
                </c:pt>
                <c:pt idx="7763">
                  <c:v>0.81747435191228013</c:v>
                </c:pt>
                <c:pt idx="7764">
                  <c:v>0.77191970077314032</c:v>
                </c:pt>
                <c:pt idx="7765">
                  <c:v>0.72583731909260518</c:v>
                </c:pt>
                <c:pt idx="7766">
                  <c:v>0.67925784778174203</c:v>
                </c:pt>
                <c:pt idx="7767">
                  <c:v>0.63221003553102195</c:v>
                </c:pt>
                <c:pt idx="7768">
                  <c:v>0.58472838599544852</c:v>
                </c:pt>
                <c:pt idx="7769">
                  <c:v>0.53684699542727632</c:v>
                </c:pt>
                <c:pt idx="7770">
                  <c:v>0.48859941999194306</c:v>
                </c:pt>
                <c:pt idx="7771">
                  <c:v>0.44001545399391356</c:v>
                </c:pt>
                <c:pt idx="7772">
                  <c:v>0.39113221789067859</c:v>
                </c:pt>
                <c:pt idx="7773">
                  <c:v>0.34198127408911183</c:v>
                </c:pt>
                <c:pt idx="7774">
                  <c:v>0.29259255244738702</c:v>
                </c:pt>
                <c:pt idx="7775">
                  <c:v>0.24300409259322525</c:v>
                </c:pt>
                <c:pt idx="7776">
                  <c:v>0.19324912312647383</c:v>
                </c:pt>
                <c:pt idx="7777">
                  <c:v>0.14336086295625833</c:v>
                </c:pt>
                <c:pt idx="7778">
                  <c:v>9.3374554221170025E-2</c:v>
                </c:pt>
                <c:pt idx="7779">
                  <c:v>4.3326017303073207E-2</c:v>
                </c:pt>
                <c:pt idx="7780">
                  <c:v>-6.7517664674354924E-3</c:v>
                </c:pt>
                <c:pt idx="7781">
                  <c:v>-5.6825172538398395E-2</c:v>
                </c:pt>
                <c:pt idx="7782">
                  <c:v>-0.10685901802950942</c:v>
                </c:pt>
                <c:pt idx="7783">
                  <c:v>-0.15681795018754835</c:v>
                </c:pt>
                <c:pt idx="7784">
                  <c:v>-0.20666980221075487</c:v>
                </c:pt>
                <c:pt idx="7785">
                  <c:v>-0.25638204790821617</c:v>
                </c:pt>
                <c:pt idx="7786">
                  <c:v>-0.30592082476794086</c:v>
                </c:pt>
                <c:pt idx="7787">
                  <c:v>-0.35525115599818252</c:v>
                </c:pt>
                <c:pt idx="7788">
                  <c:v>-0.40433719174718935</c:v>
                </c:pt>
                <c:pt idx="7789">
                  <c:v>-0.45314356507745951</c:v>
                </c:pt>
                <c:pt idx="7790">
                  <c:v>-0.50163869734414823</c:v>
                </c:pt>
                <c:pt idx="7791">
                  <c:v>-0.54979118951749273</c:v>
                </c:pt>
                <c:pt idx="7792">
                  <c:v>-0.59756766562410779</c:v>
                </c:pt>
                <c:pt idx="7793">
                  <c:v>-0.64493229568560728</c:v>
                </c:pt>
                <c:pt idx="7794">
                  <c:v>-0.69185609601928011</c:v>
                </c:pt>
                <c:pt idx="7795">
                  <c:v>-0.73830638025809692</c:v>
                </c:pt>
                <c:pt idx="7796">
                  <c:v>-0.7842506424140413</c:v>
                </c:pt>
                <c:pt idx="7797">
                  <c:v>-0.8296573471592219</c:v>
                </c:pt>
                <c:pt idx="7798">
                  <c:v>-0.87449517148933154</c:v>
                </c:pt>
                <c:pt idx="7799">
                  <c:v>-0.91873381478906002</c:v>
                </c:pt>
                <c:pt idx="7800">
                  <c:v>-0.96234297714781958</c:v>
                </c:pt>
                <c:pt idx="7801">
                  <c:v>-1.0052923329638654</c:v>
                </c:pt>
                <c:pt idx="7802">
                  <c:v>-1.0475524776304221</c:v>
                </c:pt>
                <c:pt idx="7803">
                  <c:v>-1.0890948897186381</c:v>
                </c:pt>
                <c:pt idx="7804">
                  <c:v>-1.129891028701282</c:v>
                </c:pt>
                <c:pt idx="7805">
                  <c:v>-1.1699125204574441</c:v>
                </c:pt>
                <c:pt idx="7806">
                  <c:v>-1.2091321740484227</c:v>
                </c:pt>
                <c:pt idx="7807">
                  <c:v>-1.2475231562048221</c:v>
                </c:pt>
                <c:pt idx="7808">
                  <c:v>-1.2850597752067392</c:v>
                </c:pt>
                <c:pt idx="7809">
                  <c:v>-1.3217165884722863</c:v>
                </c:pt>
                <c:pt idx="7810">
                  <c:v>-1.3574651717963724</c:v>
                </c:pt>
                <c:pt idx="7811">
                  <c:v>-1.3922843283929647</c:v>
                </c:pt>
                <c:pt idx="7812">
                  <c:v>-1.4261503035691381</c:v>
                </c:pt>
                <c:pt idx="7813">
                  <c:v>-1.4590380121786708</c:v>
                </c:pt>
                <c:pt idx="7814">
                  <c:v>-1.4909234305368089</c:v>
                </c:pt>
                <c:pt idx="7815">
                  <c:v>-1.5217867813633223</c:v>
                </c:pt>
                <c:pt idx="7816">
                  <c:v>-1.5516088170660527</c:v>
                </c:pt>
                <c:pt idx="7817">
                  <c:v>-1.5803696777844418</c:v>
                </c:pt>
                <c:pt idx="7818">
                  <c:v>-1.6080489601780834</c:v>
                </c:pt>
                <c:pt idx="7819">
                  <c:v>-1.6346258211822524</c:v>
                </c:pt>
                <c:pt idx="7820">
                  <c:v>-1.6600802149880745</c:v>
                </c:pt>
                <c:pt idx="7821">
                  <c:v>-1.6843960993634355</c:v>
                </c:pt>
                <c:pt idx="7822">
                  <c:v>-1.7075577482469502</c:v>
                </c:pt>
                <c:pt idx="7823">
                  <c:v>-1.7295486444190553</c:v>
                </c:pt>
                <c:pt idx="7824">
                  <c:v>-1.7503526939854364</c:v>
                </c:pt>
                <c:pt idx="7825">
                  <c:v>-1.7699574301583223</c:v>
                </c:pt>
                <c:pt idx="7826">
                  <c:v>-1.788350339951418</c:v>
                </c:pt>
                <c:pt idx="7827">
                  <c:v>-1.8055177841527073</c:v>
                </c:pt>
                <c:pt idx="7828">
                  <c:v>-1.8214473570511276</c:v>
                </c:pt>
                <c:pt idx="7829">
                  <c:v>-1.8361319792627953</c:v>
                </c:pt>
                <c:pt idx="7830">
                  <c:v>-1.8495574170032087</c:v>
                </c:pt>
                <c:pt idx="7831">
                  <c:v>-1.8617129477158829</c:v>
                </c:pt>
                <c:pt idx="7832">
                  <c:v>-1.8725940973105566</c:v>
                </c:pt>
                <c:pt idx="7833">
                  <c:v>-1.8821901109106154</c:v>
                </c:pt>
                <c:pt idx="7834">
                  <c:v>-1.8904954811392682</c:v>
                </c:pt>
                <c:pt idx="7835">
                  <c:v>-1.8975060703852913</c:v>
                </c:pt>
                <c:pt idx="7836">
                  <c:v>-1.9032188890892729</c:v>
                </c:pt>
                <c:pt idx="7837">
                  <c:v>-1.9076265376144066</c:v>
                </c:pt>
                <c:pt idx="7838">
                  <c:v>-1.9107253549705017</c:v>
                </c:pt>
                <c:pt idx="7839">
                  <c:v>-1.9125170313681776</c:v>
                </c:pt>
                <c:pt idx="7840">
                  <c:v>-1.912996149870078</c:v>
                </c:pt>
                <c:pt idx="7841">
                  <c:v>-1.9121629156260556</c:v>
                </c:pt>
                <c:pt idx="7842">
                  <c:v>-1.9100202306265492</c:v>
                </c:pt>
                <c:pt idx="7843">
                  <c:v>-1.9065669480831031</c:v>
                </c:pt>
                <c:pt idx="7844">
                  <c:v>-1.9018069264309652</c:v>
                </c:pt>
                <c:pt idx="7845">
                  <c:v>-1.895744081012217</c:v>
                </c:pt>
                <c:pt idx="7846">
                  <c:v>-1.8883834027954933</c:v>
                </c:pt>
                <c:pt idx="7847">
                  <c:v>-1.8797286196001515</c:v>
                </c:pt>
                <c:pt idx="7848">
                  <c:v>-1.8697855693546026</c:v>
                </c:pt>
                <c:pt idx="7849">
                  <c:v>-1.8585618847028373</c:v>
                </c:pt>
                <c:pt idx="7850">
                  <c:v>-1.8460635229805922</c:v>
                </c:pt>
                <c:pt idx="7851">
                  <c:v>-1.8322981844162731</c:v>
                </c:pt>
                <c:pt idx="7852">
                  <c:v>-1.8172761567243152</c:v>
                </c:pt>
                <c:pt idx="7853">
                  <c:v>-1.8010099621586488</c:v>
                </c:pt>
                <c:pt idx="7854">
                  <c:v>-1.7835117759732209</c:v>
                </c:pt>
                <c:pt idx="7855">
                  <c:v>-1.7647891586162892</c:v>
                </c:pt>
                <c:pt idx="7856">
                  <c:v>-1.744857407446375</c:v>
                </c:pt>
                <c:pt idx="7857">
                  <c:v>-1.7237310217139239</c:v>
                </c:pt>
                <c:pt idx="7858">
                  <c:v>-1.7014237178893845</c:v>
                </c:pt>
                <c:pt idx="7859">
                  <c:v>-1.6779485155116924</c:v>
                </c:pt>
                <c:pt idx="7860">
                  <c:v>-1.6533252554585214</c:v>
                </c:pt>
                <c:pt idx="7861">
                  <c:v>-1.6275689511670626</c:v>
                </c:pt>
                <c:pt idx="7862">
                  <c:v>-1.6006967480057639</c:v>
                </c:pt>
                <c:pt idx="7863">
                  <c:v>-1.5727255014424066</c:v>
                </c:pt>
                <c:pt idx="7864">
                  <c:v>-1.5436781693731192</c:v>
                </c:pt>
                <c:pt idx="7865">
                  <c:v>-1.513572224383652</c:v>
                </c:pt>
                <c:pt idx="7866">
                  <c:v>-1.4824277975138547</c:v>
                </c:pt>
                <c:pt idx="7867">
                  <c:v>-1.4502672956707729</c:v>
                </c:pt>
                <c:pt idx="7868">
                  <c:v>-1.41711498281785</c:v>
                </c:pt>
                <c:pt idx="7869">
                  <c:v>-1.3829891701759973</c:v>
                </c:pt>
                <c:pt idx="7870">
                  <c:v>-1.3479147272649297</c:v>
                </c:pt>
                <c:pt idx="7871">
                  <c:v>-1.3119178774293927</c:v>
                </c:pt>
                <c:pt idx="7872">
                  <c:v>-1.2750237827892392</c:v>
                </c:pt>
                <c:pt idx="7873">
                  <c:v>-1.2372565310515344</c:v>
                </c:pt>
                <c:pt idx="7874">
                  <c:v>-1.1986402892535812</c:v>
                </c:pt>
                <c:pt idx="7875">
                  <c:v>-1.1592024575664903</c:v>
                </c:pt>
                <c:pt idx="7876">
                  <c:v>-1.1189699563564222</c:v>
                </c:pt>
                <c:pt idx="7877">
                  <c:v>-1.0779692242444989</c:v>
                </c:pt>
                <c:pt idx="7878">
                  <c:v>-1.0362294017101421</c:v>
                </c:pt>
                <c:pt idx="7879">
                  <c:v>-0.99377977136004403</c:v>
                </c:pt>
                <c:pt idx="7880">
                  <c:v>-0.95065065725220288</c:v>
                </c:pt>
                <c:pt idx="7881">
                  <c:v>-0.90686892451058976</c:v>
                </c:pt>
                <c:pt idx="7882">
                  <c:v>-0.86246691973948797</c:v>
                </c:pt>
                <c:pt idx="7883">
                  <c:v>-0.81747517414037818</c:v>
                </c:pt>
                <c:pt idx="7884">
                  <c:v>-0.77192048052227591</c:v>
                </c:pt>
                <c:pt idx="7885">
                  <c:v>-0.72583805615195707</c:v>
                </c:pt>
                <c:pt idx="7886">
                  <c:v>-0.67925854196046598</c:v>
                </c:pt>
                <c:pt idx="7887">
                  <c:v>-0.63221068665825109</c:v>
                </c:pt>
                <c:pt idx="7888">
                  <c:v>-0.58472899392029309</c:v>
                </c:pt>
                <c:pt idx="7889">
                  <c:v>-0.53684756001888567</c:v>
                </c:pt>
                <c:pt idx="7890">
                  <c:v>-0.48859994113944427</c:v>
                </c:pt>
                <c:pt idx="7891">
                  <c:v>-0.44001593160639396</c:v>
                </c:pt>
                <c:pt idx="7892">
                  <c:v>-0.39113265189719593</c:v>
                </c:pt>
                <c:pt idx="7893">
                  <c:v>-0.34198166443859451</c:v>
                </c:pt>
                <c:pt idx="7894">
                  <c:v>-0.29259289910869068</c:v>
                </c:pt>
                <c:pt idx="7895">
                  <c:v>-0.24300439555503278</c:v>
                </c:pt>
                <c:pt idx="7896">
                  <c:v>-0.19324938239716508</c:v>
                </c:pt>
                <c:pt idx="7897">
                  <c:v>-0.14336107856393926</c:v>
                </c:pt>
                <c:pt idx="7898">
                  <c:v>-9.3374726213586556E-2</c:v>
                </c:pt>
                <c:pt idx="7899">
                  <c:v>-4.3326145747466904E-2</c:v>
                </c:pt>
                <c:pt idx="7900">
                  <c:v>6.7516814844139047E-3</c:v>
                </c:pt>
                <c:pt idx="7901">
                  <c:v>5.6825130910717864E-2</c:v>
                </c:pt>
                <c:pt idx="7902">
                  <c:v>0.10685901963195911</c:v>
                </c:pt>
                <c:pt idx="7903">
                  <c:v>0.15681799487582548</c:v>
                </c:pt>
                <c:pt idx="7904">
                  <c:v>0.2066698898215798</c:v>
                </c:pt>
                <c:pt idx="7905">
                  <c:v>0.25638217825946069</c:v>
                </c:pt>
                <c:pt idx="7906">
                  <c:v>0.3059209976588303</c:v>
                </c:pt>
                <c:pt idx="7907">
                  <c:v>0.35525137120939759</c:v>
                </c:pt>
                <c:pt idx="7908">
                  <c:v>0.40433744904100982</c:v>
                </c:pt>
                <c:pt idx="7909">
                  <c:v>0.45314386419800701</c:v>
                </c:pt>
                <c:pt idx="7910">
                  <c:v>0.50163903801747523</c:v>
                </c:pt>
                <c:pt idx="7911">
                  <c:v>0.54979157145185431</c:v>
                </c:pt>
                <c:pt idx="7912">
                  <c:v>0.59756808851004883</c:v>
                </c:pt>
                <c:pt idx="7913">
                  <c:v>0.64493275919629378</c:v>
                </c:pt>
                <c:pt idx="7914">
                  <c:v>0.6918565998105578</c:v>
                </c:pt>
                <c:pt idx="7915">
                  <c:v>0.73830692396880082</c:v>
                </c:pt>
                <c:pt idx="7916">
                  <c:v>0.78425122566618688</c:v>
                </c:pt>
                <c:pt idx="7917">
                  <c:v>0.82965796955826476</c:v>
                </c:pt>
                <c:pt idx="7918">
                  <c:v>0.87449583262431863</c:v>
                </c:pt>
                <c:pt idx="7919">
                  <c:v>0.91873451423296171</c:v>
                </c:pt>
                <c:pt idx="7920">
                  <c:v>0.96234371445771605</c:v>
                </c:pt>
                <c:pt idx="7921">
                  <c:v>1.0052931076812166</c:v>
                </c:pt>
                <c:pt idx="7922">
                  <c:v>1.0475532892813488</c:v>
                </c:pt>
                <c:pt idx="7923">
                  <c:v>1.0890957378141357</c:v>
                </c:pt>
                <c:pt idx="7924">
                  <c:v>1.129891912737548</c:v>
                </c:pt>
                <c:pt idx="7925">
                  <c:v>1.1699134399161082</c:v>
                </c:pt>
                <c:pt idx="7926">
                  <c:v>1.2091331283968674</c:v>
                </c:pt>
                <c:pt idx="7927">
                  <c:v>1.247524144896448</c:v>
                </c:pt>
                <c:pt idx="7928">
                  <c:v>1.2850607976812569</c:v>
                </c:pt>
                <c:pt idx="7929">
                  <c:v>1.3217176441560265</c:v>
                </c:pt>
                <c:pt idx="7930">
                  <c:v>1.3574662601025731</c:v>
                </c:pt>
                <c:pt idx="7931">
                  <c:v>1.3922854487221135</c:v>
                </c:pt>
                <c:pt idx="7932">
                  <c:v>1.4261514553092218</c:v>
                </c:pt>
                <c:pt idx="7933">
                  <c:v>1.4590391947055734</c:v>
                </c:pt>
                <c:pt idx="7934">
                  <c:v>1.4909246432145711</c:v>
                </c:pt>
                <c:pt idx="7935">
                  <c:v>1.5217880235444903</c:v>
                </c:pt>
                <c:pt idx="7936">
                  <c:v>1.5516100880920105</c:v>
                </c:pt>
                <c:pt idx="7937">
                  <c:v>1.5803709769857499</c:v>
                </c:pt>
                <c:pt idx="7938">
                  <c:v>1.608050286874797</c:v>
                </c:pt>
                <c:pt idx="7939">
                  <c:v>1.6346271746842846</c:v>
                </c:pt>
                <c:pt idx="7940">
                  <c:v>1.6600815945955318</c:v>
                </c:pt>
                <c:pt idx="7941">
                  <c:v>1.6843975043669575</c:v>
                </c:pt>
                <c:pt idx="7942">
                  <c:v>1.7075591779280852</c:v>
                </c:pt>
                <c:pt idx="7943">
                  <c:v>1.7295500980505933</c:v>
                </c:pt>
                <c:pt idx="7944">
                  <c:v>1.7503541708317738</c:v>
                </c:pt>
                <c:pt idx="7945">
                  <c:v>1.7699589294758238</c:v>
                </c:pt>
                <c:pt idx="7946">
                  <c:v>1.7883518609887816</c:v>
                </c:pt>
                <c:pt idx="7947">
                  <c:v>1.8055193261513125</c:v>
                </c:pt>
                <c:pt idx="7948">
                  <c:v>1.8214489192454204</c:v>
                </c:pt>
                <c:pt idx="7949">
                  <c:v>1.8361335608806459</c:v>
                </c:pt>
                <c:pt idx="7950">
                  <c:v>1.8495590172662904</c:v>
                </c:pt>
                <c:pt idx="7951">
                  <c:v>1.8617145658400376</c:v>
                </c:pt>
                <c:pt idx="7952">
                  <c:v>1.8725957325061653</c:v>
                </c:pt>
                <c:pt idx="7953">
                  <c:v>1.8821917623829827</c:v>
                </c:pt>
                <c:pt idx="7954">
                  <c:v>1.8904971480889925</c:v>
                </c:pt>
                <c:pt idx="7955">
                  <c:v>1.8975077520086361</c:v>
                </c:pt>
                <c:pt idx="7956">
                  <c:v>1.9032205845785513</c:v>
                </c:pt>
                <c:pt idx="7957">
                  <c:v>1.9076282461583567</c:v>
                </c:pt>
                <c:pt idx="7958">
                  <c:v>1.9107270757546642</c:v>
                </c:pt>
                <c:pt idx="7959">
                  <c:v>1.9125187635752794</c:v>
                </c:pt>
                <c:pt idx="7960">
                  <c:v>1.9129978926804023</c:v>
                </c:pt>
                <c:pt idx="7961">
                  <c:v>1.9121646682178142</c:v>
                </c:pt>
                <c:pt idx="7962">
                  <c:v>1.9100219921762769</c:v>
                </c:pt>
                <c:pt idx="7963">
                  <c:v>1.9065687177660284</c:v>
                </c:pt>
                <c:pt idx="7964">
                  <c:v>1.9018087034213824</c:v>
                </c:pt>
                <c:pt idx="7965">
                  <c:v>1.8957458644838634</c:v>
                </c:pt>
                <c:pt idx="7966">
                  <c:v>1.8883851919219312</c:v>
                </c:pt>
                <c:pt idx="7967">
                  <c:v>1.8797304135551289</c:v>
                </c:pt>
                <c:pt idx="7968">
                  <c:v>1.8697873673124425</c:v>
                </c:pt>
                <c:pt idx="7969">
                  <c:v>1.8585636858387851</c:v>
                </c:pt>
                <c:pt idx="7970">
                  <c:v>1.8460653264712048</c:v>
                </c:pt>
                <c:pt idx="7971">
                  <c:v>1.8322999894397796</c:v>
                </c:pt>
                <c:pt idx="7972">
                  <c:v>1.8172779624609992</c:v>
                </c:pt>
                <c:pt idx="7973">
                  <c:v>1.8010117677911686</c:v>
                </c:pt>
                <c:pt idx="7974">
                  <c:v>1.7835135806869999</c:v>
                </c:pt>
                <c:pt idx="7975">
                  <c:v>1.7647909615998907</c:v>
                </c:pt>
                <c:pt idx="7976">
                  <c:v>1.744859207891819</c:v>
                </c:pt>
                <c:pt idx="7977">
                  <c:v>1.7237328188170691</c:v>
                </c:pt>
                <c:pt idx="7978">
                  <c:v>1.7014255108502552</c:v>
                </c:pt>
                <c:pt idx="7979">
                  <c:v>1.6779503035348724</c:v>
                </c:pt>
                <c:pt idx="7980">
                  <c:v>1.6533270377534293</c:v>
                </c:pt>
                <c:pt idx="7981">
                  <c:v>1.627570726948347</c:v>
                </c:pt>
                <c:pt idx="7982">
                  <c:v>1.6006985164935945</c:v>
                </c:pt>
                <c:pt idx="7983">
                  <c:v>1.5727272618628927</c:v>
                </c:pt>
                <c:pt idx="7984">
                  <c:v>1.5436799209585275</c:v>
                </c:pt>
                <c:pt idx="7985">
                  <c:v>1.5135739663728127</c:v>
                </c:pt>
                <c:pt idx="7986">
                  <c:v>1.4824295291524374</c:v>
                </c:pt>
                <c:pt idx="7987">
                  <c:v>1.4502690162116518</c:v>
                </c:pt>
                <c:pt idx="7988">
                  <c:v>1.4171166915213695</c:v>
                </c:pt>
                <c:pt idx="7989">
                  <c:v>1.3829908663103092</c:v>
                </c:pt>
                <c:pt idx="7990">
                  <c:v>1.3479164101062733</c:v>
                </c:pt>
                <c:pt idx="7991">
                  <c:v>1.31191954626243</c:v>
                </c:pt>
                <c:pt idx="7992">
                  <c:v>1.2750254369073333</c:v>
                </c:pt>
                <c:pt idx="7993">
                  <c:v>1.2372581697570162</c:v>
                </c:pt>
                <c:pt idx="7994">
                  <c:v>1.1986419118580629</c:v>
                </c:pt>
                <c:pt idx="7995">
                  <c:v>1.1592040633911427</c:v>
                </c:pt>
                <c:pt idx="7996">
                  <c:v>1.118971544732255</c:v>
                </c:pt>
                <c:pt idx="7997">
                  <c:v>1.0779707945125871</c:v>
                </c:pt>
                <c:pt idx="7998">
                  <c:v>1.0362309532219511</c:v>
                </c:pt>
                <c:pt idx="7999">
                  <c:v>0.99378130347764426</c:v>
                </c:pt>
                <c:pt idx="8000">
                  <c:v>0.95065216934854591</c:v>
                </c:pt>
                <c:pt idx="8001">
                  <c:v>0.90687041596973272</c:v>
                </c:pt>
                <c:pt idx="8002">
                  <c:v>0.86246838995684194</c:v>
                </c:pt>
                <c:pt idx="8003">
                  <c:v>0.81747662252297193</c:v>
                </c:pt>
                <c:pt idx="8004">
                  <c:v>0.77192190648895942</c:v>
                </c:pt>
                <c:pt idx="8005">
                  <c:v>0.72583945913363179</c:v>
                </c:pt>
                <c:pt idx="8006">
                  <c:v>0.67925992140025937</c:v>
                </c:pt>
                <c:pt idx="8007">
                  <c:v>0.63221204201179815</c:v>
                </c:pt>
                <c:pt idx="8008">
                  <c:v>0.58473032465592223</c:v>
                </c:pt>
                <c:pt idx="8009">
                  <c:v>0.53684886561774414</c:v>
                </c:pt>
                <c:pt idx="8010">
                  <c:v>0.48860122109579629</c:v>
                </c:pt>
                <c:pt idx="8011">
                  <c:v>0.44001718542774926</c:v>
                </c:pt>
                <c:pt idx="8012">
                  <c:v>0.39113387910447034</c:v>
                </c:pt>
                <c:pt idx="8013">
                  <c:v>0.3419828645663523</c:v>
                </c:pt>
                <c:pt idx="8014">
                  <c:v>0.29259407170523349</c:v>
                </c:pt>
                <c:pt idx="8015">
                  <c:v>0.24300554018258511</c:v>
                </c:pt>
                <c:pt idx="8016">
                  <c:v>0.19325049863203431</c:v>
                </c:pt>
                <c:pt idx="8017">
                  <c:v>0.14336216599667184</c:v>
                </c:pt>
                <c:pt idx="8018">
                  <c:v>9.3375784449041141E-2</c:v>
                </c:pt>
                <c:pt idx="8019">
                  <c:v>4.3327174405031206E-2</c:v>
                </c:pt>
                <c:pt idx="8020">
                  <c:v>-6.7506827707381704E-3</c:v>
                </c:pt>
                <c:pt idx="8021">
                  <c:v>-5.6824162492228075E-2</c:v>
                </c:pt>
                <c:pt idx="8022">
                  <c:v>-0.1068580818450787</c:v>
                </c:pt>
                <c:pt idx="8023">
                  <c:v>-0.1568170880420606</c:v>
                </c:pt>
                <c:pt idx="8024">
                  <c:v>-0.20666901424737641</c:v>
                </c:pt>
                <c:pt idx="8025">
                  <c:v>-0.25638133423615944</c:v>
                </c:pt>
                <c:pt idx="8026">
                  <c:v>-0.3059201854625539</c:v>
                </c:pt>
                <c:pt idx="8027">
                  <c:v>-0.35525059110099122</c:v>
                </c:pt>
                <c:pt idx="8028">
                  <c:v>-0.4043367012659837</c:v>
                </c:pt>
                <c:pt idx="8029">
                  <c:v>-0.45314314898643682</c:v>
                </c:pt>
                <c:pt idx="8030">
                  <c:v>-0.50163835558400083</c:v>
                </c:pt>
                <c:pt idx="8031">
                  <c:v>-0.54979092199559443</c:v>
                </c:pt>
                <c:pt idx="8032">
                  <c:v>-0.59756747221458839</c:v>
                </c:pt>
                <c:pt idx="8033">
                  <c:v>-0.64493217622960364</c:v>
                </c:pt>
                <c:pt idx="8034">
                  <c:v>-0.6918560503250587</c:v>
                </c:pt>
                <c:pt idx="8035">
                  <c:v>-0.73830640810128201</c:v>
                </c:pt>
                <c:pt idx="8036">
                  <c:v>-0.78425074353780055</c:v>
                </c:pt>
                <c:pt idx="8037">
                  <c:v>-0.82965752127453674</c:v>
                </c:pt>
                <c:pt idx="8038">
                  <c:v>-0.87449541827516009</c:v>
                </c:pt>
                <c:pt idx="8039">
                  <c:v>-0.9187341338926639</c:v>
                </c:pt>
                <c:pt idx="8040">
                  <c:v>-0.96234336818496624</c:v>
                </c:pt>
                <c:pt idx="8041">
                  <c:v>-1.0052927955191326</c:v>
                </c:pt>
                <c:pt idx="8042">
                  <c:v>-1.0475530112575238</c:v>
                </c:pt>
                <c:pt idx="8043">
                  <c:v>-1.0890954939406552</c:v>
                </c:pt>
                <c:pt idx="8044">
                  <c:v>-1.12989170301104</c:v>
                </c:pt>
                <c:pt idx="8045">
                  <c:v>-1.1699132643178114</c:v>
                </c:pt>
                <c:pt idx="8046">
                  <c:v>-1.2091329868926817</c:v>
                </c:pt>
                <c:pt idx="8047">
                  <c:v>-1.2475240374369794</c:v>
                </c:pt>
                <c:pt idx="8048">
                  <c:v>-1.2850607242019298</c:v>
                </c:pt>
                <c:pt idx="8049">
                  <c:v>-1.3217176045771408</c:v>
                </c:pt>
                <c:pt idx="8050">
                  <c:v>-1.3574662543293821</c:v>
                </c:pt>
                <c:pt idx="8051">
                  <c:v>-1.3922854766449428</c:v>
                </c:pt>
                <c:pt idx="8052">
                  <c:v>-1.4261515168035475</c:v>
                </c:pt>
                <c:pt idx="8053">
                  <c:v>-1.4590392896321294</c:v>
                </c:pt>
                <c:pt idx="8054">
                  <c:v>-1.4909247714194731</c:v>
                </c:pt>
                <c:pt idx="8055">
                  <c:v>-1.5217881848593373</c:v>
                </c:pt>
                <c:pt idx="8056">
                  <c:v>-1.5516102823340356</c:v>
                </c:pt>
                <c:pt idx="8057">
                  <c:v>-1.5803712039579112</c:v>
                </c:pt>
                <c:pt idx="8058">
                  <c:v>-1.6080505463659416</c:v>
                </c:pt>
                <c:pt idx="8059">
                  <c:v>-1.6346274664692881</c:v>
                </c:pt>
                <c:pt idx="8060">
                  <c:v>-1.6600819184354449</c:v>
                </c:pt>
                <c:pt idx="8061">
                  <c:v>-1.6843978600091587</c:v>
                </c:pt>
                <c:pt idx="8062">
                  <c:v>-1.7075595651064259</c:v>
                </c:pt>
                <c:pt idx="8063">
                  <c:v>-1.7295505164855904</c:v>
                </c:pt>
                <c:pt idx="8064">
                  <c:v>-1.7503546202307554</c:v>
                </c:pt>
                <c:pt idx="8065">
                  <c:v>-1.7699594095331321</c:v>
                </c:pt>
                <c:pt idx="8066">
                  <c:v>-1.7883523713859133</c:v>
                </c:pt>
                <c:pt idx="8067">
                  <c:v>-1.8055198665571448</c:v>
                </c:pt>
                <c:pt idx="8068">
                  <c:v>-1.8214494893163782</c:v>
                </c:pt>
                <c:pt idx="8069">
                  <c:v>-1.8361341602609176</c:v>
                </c:pt>
                <c:pt idx="8070">
                  <c:v>-1.8495596455880181</c:v>
                </c:pt>
                <c:pt idx="8071">
                  <c:v>-1.8617152227235148</c:v>
                </c:pt>
                <c:pt idx="8072">
                  <c:v>-1.8725964175600611</c:v>
                </c:pt>
                <c:pt idx="8073">
                  <c:v>-1.8821924752045511</c:v>
                </c:pt>
                <c:pt idx="8074">
                  <c:v>-1.890497888264286</c:v>
                </c:pt>
                <c:pt idx="8075">
                  <c:v>-1.897508519112753</c:v>
                </c:pt>
                <c:pt idx="8076">
                  <c:v>-1.9032213781758329</c:v>
                </c:pt>
                <c:pt idx="8077">
                  <c:v>-1.907629065802646</c:v>
                </c:pt>
                <c:pt idx="8078">
                  <c:v>-1.9107279209895214</c:v>
                </c:pt>
                <c:pt idx="8079">
                  <c:v>-1.9125196339342383</c:v>
                </c:pt>
                <c:pt idx="8080">
                  <c:v>-1.912998787687197</c:v>
                </c:pt>
                <c:pt idx="8081">
                  <c:v>-1.9121655873866492</c:v>
                </c:pt>
                <c:pt idx="8082">
                  <c:v>-1.9100229350120568</c:v>
                </c:pt>
                <c:pt idx="8083">
                  <c:v>-1.9065696837646249</c:v>
                </c:pt>
                <c:pt idx="8084">
                  <c:v>-1.9018096920698848</c:v>
                </c:pt>
                <c:pt idx="8085">
                  <c:v>-1.8957468752608446</c:v>
                </c:pt>
                <c:pt idx="8086">
                  <c:v>-1.8883862242977072</c:v>
                </c:pt>
                <c:pt idx="8087">
                  <c:v>-1.8797314669920329</c:v>
                </c:pt>
                <c:pt idx="8088">
                  <c:v>-1.8697884412650789</c:v>
                </c:pt>
                <c:pt idx="8089">
                  <c:v>-1.8585647797543179</c:v>
                </c:pt>
                <c:pt idx="8090">
                  <c:v>-1.846066439789626</c:v>
                </c:pt>
                <c:pt idx="8091">
                  <c:v>-1.8323011215941858</c:v>
                </c:pt>
                <c:pt idx="8092">
                  <c:v>-1.8172791128778507</c:v>
                </c:pt>
                <c:pt idx="8093">
                  <c:v>-1.8010129358906102</c:v>
                </c:pt>
                <c:pt idx="8094">
                  <c:v>-1.7835147658831079</c:v>
                </c:pt>
                <c:pt idx="8095">
                  <c:v>-1.7647921633009771</c:v>
                </c:pt>
                <c:pt idx="8096">
                  <c:v>-1.7448604255007198</c:v>
                </c:pt>
                <c:pt idx="8097">
                  <c:v>-1.7237340517314186</c:v>
                </c:pt>
                <c:pt idx="8098">
                  <c:v>-1.7014267584627736</c:v>
                </c:pt>
                <c:pt idx="8099">
                  <c:v>-1.6779515652336636</c:v>
                </c:pt>
                <c:pt idx="8100">
                  <c:v>-1.6533283129222867</c:v>
                </c:pt>
                <c:pt idx="8101">
                  <c:v>-1.6275720149670212</c:v>
                </c:pt>
                <c:pt idx="8102">
                  <c:v>-1.6006998167381052</c:v>
                </c:pt>
                <c:pt idx="8103">
                  <c:v>-1.5727285737057801</c:v>
                </c:pt>
                <c:pt idx="8104">
                  <c:v>-1.5436812437692358</c:v>
                </c:pt>
                <c:pt idx="8105">
                  <c:v>-1.5135752995178819</c:v>
                </c:pt>
                <c:pt idx="8106">
                  <c:v>-1.4824308719958974</c:v>
                </c:pt>
                <c:pt idx="8107">
                  <c:v>-1.4502703681152127</c:v>
                </c:pt>
                <c:pt idx="8108">
                  <c:v>-1.417118051844805</c:v>
                </c:pt>
                <c:pt idx="8109">
                  <c:v>-1.3829922344117103</c:v>
                </c:pt>
                <c:pt idx="8110">
                  <c:v>-1.3479177853423578</c:v>
                </c:pt>
                <c:pt idx="8111">
                  <c:v>-1.3119209279888511</c:v>
                </c:pt>
                <c:pt idx="8112">
                  <c:v>-1.2750268244789005</c:v>
                </c:pt>
                <c:pt idx="8113">
                  <c:v>-1.2372595625281049</c:v>
                </c:pt>
                <c:pt idx="8114">
                  <c:v>-1.198643309182807</c:v>
                </c:pt>
                <c:pt idx="8115">
                  <c:v>-1.1592054646237886</c:v>
                </c:pt>
                <c:pt idx="8116">
                  <c:v>-1.1189729492273981</c:v>
                </c:pt>
                <c:pt idx="8117">
                  <c:v>-1.0779722016255431</c:v>
                </c:pt>
                <c:pt idx="8118">
                  <c:v>-1.0362323623089589</c:v>
                </c:pt>
                <c:pt idx="8119">
                  <c:v>-0.9937827138961981</c:v>
                </c:pt>
                <c:pt idx="8120">
                  <c:v>-0.95065358045766568</c:v>
                </c:pt>
                <c:pt idx="8121">
                  <c:v>-0.90687182713027281</c:v>
                </c:pt>
                <c:pt idx="8122">
                  <c:v>-0.86246980053175692</c:v>
                </c:pt>
                <c:pt idx="8123">
                  <c:v>-0.81747803187758594</c:v>
                </c:pt>
                <c:pt idx="8124">
                  <c:v>-0.77192331399124758</c:v>
                </c:pt>
                <c:pt idx="8125">
                  <c:v>-0.72584086415451898</c:v>
                </c:pt>
                <c:pt idx="8126">
                  <c:v>-0.67926132331386802</c:v>
                </c:pt>
                <c:pt idx="8127">
                  <c:v>-0.63221344019575154</c:v>
                </c:pt>
                <c:pt idx="8128">
                  <c:v>-0.58473171849157013</c:v>
                </c:pt>
                <c:pt idx="8129">
                  <c:v>-0.53685025449049517</c:v>
                </c:pt>
                <c:pt idx="8130">
                  <c:v>-0.48860260439527886</c:v>
                </c:pt>
                <c:pt idx="8131">
                  <c:v>-0.44001856254818533</c:v>
                </c:pt>
                <c:pt idx="8132">
                  <c:v>-0.3911352494448615</c:v>
                </c:pt>
                <c:pt idx="8133">
                  <c:v>-0.34198422753074142</c:v>
                </c:pt>
                <c:pt idx="8134">
                  <c:v>-0.29259542670300304</c:v>
                </c:pt>
                <c:pt idx="8135">
                  <c:v>-0.24300688662866271</c:v>
                </c:pt>
                <c:pt idx="8136">
                  <c:v>-0.19325183594714929</c:v>
                </c:pt>
                <c:pt idx="8137">
                  <c:v>-0.14336349360758666</c:v>
                </c:pt>
                <c:pt idx="8138">
                  <c:v>-9.3377101788825495E-2</c:v>
                </c:pt>
                <c:pt idx="8139">
                  <c:v>-4.3328480913262545E-2</c:v>
                </c:pt>
                <c:pt idx="8140">
                  <c:v>6.7493876477583425E-3</c:v>
                </c:pt>
                <c:pt idx="8141">
                  <c:v>5.6822879301171442E-2</c:v>
                </c:pt>
                <c:pt idx="8142">
                  <c:v>0.10685681112546136</c:v>
                </c:pt>
                <c:pt idx="8143">
                  <c:v>0.15681583032592575</c:v>
                </c:pt>
                <c:pt idx="8144">
                  <c:v>0.20666777005919229</c:v>
                </c:pt>
                <c:pt idx="8145">
                  <c:v>0.25638010409250594</c:v>
                </c:pt>
                <c:pt idx="8146">
                  <c:v>0.30591896987197492</c:v>
                </c:pt>
                <c:pt idx="8147">
                  <c:v>0.35524939056375121</c:v>
                </c:pt>
                <c:pt idx="8148">
                  <c:v>0.40433551627392544</c:v>
                </c:pt>
                <c:pt idx="8149">
                  <c:v>0.45314198002273465</c:v>
                </c:pt>
                <c:pt idx="8150">
                  <c:v>0.50163720312298699</c:v>
                </c:pt>
                <c:pt idx="8151">
                  <c:v>0.5497897865025746</c:v>
                </c:pt>
                <c:pt idx="8152">
                  <c:v>0.59756635414568415</c:v>
                </c:pt>
                <c:pt idx="8153">
                  <c:v>0.64493107603153832</c:v>
                </c:pt>
                <c:pt idx="8154">
                  <c:v>0.69185496843503902</c:v>
                </c:pt>
                <c:pt idx="8155">
                  <c:v>0.73830534494673128</c:v>
                </c:pt>
                <c:pt idx="8156">
                  <c:v>0.78424969953633639</c:v>
                </c:pt>
                <c:pt idx="8157">
                  <c:v>0.8296564968337069</c:v>
                </c:pt>
                <c:pt idx="8158">
                  <c:v>0.87449441379234083</c:v>
                </c:pt>
                <c:pt idx="8159">
                  <c:v>0.9187331497549186</c:v>
                </c:pt>
                <c:pt idx="8160">
                  <c:v>0.96234240476886657</c:v>
                </c:pt>
                <c:pt idx="8161">
                  <c:v>1.0052918531906732</c:v>
                </c:pt>
                <c:pt idx="8162">
                  <c:v>1.0475520903719422</c:v>
                </c:pt>
                <c:pt idx="8163">
                  <c:v>1.0890945948423421</c:v>
                </c:pt>
                <c:pt idx="8164">
                  <c:v>1.1298908260334042</c:v>
                </c:pt>
                <c:pt idx="8165">
                  <c:v>1.1699124097831894</c:v>
                </c:pt>
                <c:pt idx="8166">
                  <c:v>1.2091321551121743</c:v>
                </c:pt>
                <c:pt idx="8167">
                  <c:v>1.2475232287104301</c:v>
                </c:pt>
                <c:pt idx="8168">
                  <c:v>1.2850599388177377</c:v>
                </c:pt>
                <c:pt idx="8169">
                  <c:v>1.3217168428122394</c:v>
                </c:pt>
                <c:pt idx="8170">
                  <c:v>1.3574655164491316</c:v>
                </c:pt>
                <c:pt idx="8171">
                  <c:v>1.3922847629030066</c:v>
                </c:pt>
                <c:pt idx="8172">
                  <c:v>1.4261508274418804</c:v>
                </c:pt>
                <c:pt idx="8173">
                  <c:v>1.4590386248808824</c:v>
                </c:pt>
                <c:pt idx="8174">
                  <c:v>1.4909241314969088</c:v>
                </c:pt>
                <c:pt idx="8175">
                  <c:v>1.5217875699718078</c:v>
                </c:pt>
                <c:pt idx="8176">
                  <c:v>1.5516096926758749</c:v>
                </c:pt>
                <c:pt idx="8177">
                  <c:v>1.5803706397114581</c:v>
                </c:pt>
                <c:pt idx="8178">
                  <c:v>1.6080500077014492</c:v>
                </c:pt>
                <c:pt idx="8179">
                  <c:v>1.6346269535448852</c:v>
                </c:pt>
                <c:pt idx="8180">
                  <c:v>1.6600814313971353</c:v>
                </c:pt>
                <c:pt idx="8181">
                  <c:v>1.6843973989907648</c:v>
                </c:pt>
                <c:pt idx="8182">
                  <c:v>1.7075591302295956</c:v>
                </c:pt>
                <c:pt idx="8183">
                  <c:v>1.7295501078597559</c:v>
                </c:pt>
                <c:pt idx="8184">
                  <c:v>1.7503542379531516</c:v>
                </c:pt>
                <c:pt idx="8185">
                  <c:v>1.7699590536887557</c:v>
                </c:pt>
                <c:pt idx="8186">
                  <c:v>1.7883520420475749</c:v>
                </c:pt>
                <c:pt idx="8187">
                  <c:v>1.805519563785446</c:v>
                </c:pt>
                <c:pt idx="8188">
                  <c:v>1.8214492131597169</c:v>
                </c:pt>
                <c:pt idx="8189">
                  <c:v>1.8361339107555272</c:v>
                </c:pt>
                <c:pt idx="8190">
                  <c:v>1.8495594227579846</c:v>
                </c:pt>
                <c:pt idx="8191">
                  <c:v>1.8617150265808002</c:v>
                </c:pt>
                <c:pt idx="8192">
                  <c:v>1.8725962481045468</c:v>
                </c:pt>
                <c:pt idx="8193">
                  <c:v>1.8821923324240675</c:v>
                </c:pt>
                <c:pt idx="8194">
                  <c:v>1.890497772134679</c:v>
                </c:pt>
                <c:pt idx="8195">
                  <c:v>1.8975084295979077</c:v>
                </c:pt>
                <c:pt idx="8196">
                  <c:v>1.9032213152277511</c:v>
                </c:pt>
                <c:pt idx="8197">
                  <c:v>1.9076290293614975</c:v>
                </c:pt>
                <c:pt idx="8198">
                  <c:v>1.9107279109837054</c:v>
                </c:pt>
                <c:pt idx="8199">
                  <c:v>1.9125196502804636</c:v>
                </c:pt>
                <c:pt idx="8200">
                  <c:v>1.9129988302905594</c:v>
                </c:pt>
                <c:pt idx="8201">
                  <c:v>1.9121656561407105</c:v>
                </c:pt>
                <c:pt idx="8202">
                  <c:v>1.9100230297989249</c:v>
                </c:pt>
                <c:pt idx="8203">
                  <c:v>1.9065698044550528</c:v>
                </c:pt>
                <c:pt idx="8204">
                  <c:v>1.9018098385233628</c:v>
                </c:pt>
                <c:pt idx="8205">
                  <c:v>1.8957470473257061</c:v>
                </c:pt>
                <c:pt idx="8206">
                  <c:v>1.8883864218112243</c:v>
                </c:pt>
                <c:pt idx="8207">
                  <c:v>1.8797316897805356</c:v>
                </c:pt>
                <c:pt idx="8208">
                  <c:v>1.8697886891440674</c:v>
                </c:pt>
                <c:pt idx="8209">
                  <c:v>1.8585650525285855</c:v>
                </c:pt>
                <c:pt idx="8210">
                  <c:v>1.8460667372533723</c:v>
                </c:pt>
                <c:pt idx="8211">
                  <c:v>1.8323014435311464</c:v>
                </c:pt>
                <c:pt idx="8212">
                  <c:v>1.8172794590614492</c:v>
                </c:pt>
                <c:pt idx="8213">
                  <c:v>1.8010133060840698</c:v>
                </c:pt>
                <c:pt idx="8214">
                  <c:v>1.7835151598396048</c:v>
                </c:pt>
                <c:pt idx="8215">
                  <c:v>1.7647925807637863</c:v>
                </c:pt>
                <c:pt idx="8216">
                  <c:v>1.7448608662033491</c:v>
                </c:pt>
                <c:pt idx="8217">
                  <c:v>1.7237345153977794</c:v>
                </c:pt>
                <c:pt idx="8218">
                  <c:v>1.7014272448073313</c:v>
                </c:pt>
                <c:pt idx="8219">
                  <c:v>1.6779520739616021</c:v>
                </c:pt>
                <c:pt idx="8220">
                  <c:v>1.6533288437296478</c:v>
                </c:pt>
                <c:pt idx="8221">
                  <c:v>1.6275725675409141</c:v>
                </c:pt>
                <c:pt idx="8222">
                  <c:v>1.6007003907568402</c:v>
                </c:pt>
                <c:pt idx="8223">
                  <c:v>1.5727291688390785</c:v>
                </c:pt>
                <c:pt idx="8224">
                  <c:v>1.5436818596783475</c:v>
                </c:pt>
                <c:pt idx="8225">
                  <c:v>1.5135759358558492</c:v>
                </c:pt>
                <c:pt idx="8226">
                  <c:v>1.4824315284076455</c:v>
                </c:pt>
                <c:pt idx="8227">
                  <c:v>1.4502710442378379</c:v>
                </c:pt>
                <c:pt idx="8228">
                  <c:v>1.4171187473076905</c:v>
                </c:pt>
                <c:pt idx="8229">
                  <c:v>1.382992948836743</c:v>
                </c:pt>
                <c:pt idx="8230">
                  <c:v>1.3479185183441171</c:v>
                </c:pt>
                <c:pt idx="8231">
                  <c:v>1.3119216791748132</c:v>
                </c:pt>
                <c:pt idx="8232">
                  <c:v>1.2750275934496405</c:v>
                </c:pt>
                <c:pt idx="8233">
                  <c:v>1.2372603488775049</c:v>
                </c:pt>
                <c:pt idx="8234">
                  <c:v>1.1986441124982479</c:v>
                </c:pt>
                <c:pt idx="8235">
                  <c:v>1.1592062844863749</c:v>
                </c:pt>
                <c:pt idx="8236">
                  <c:v>1.1189737852121378</c:v>
                </c:pt>
                <c:pt idx="8237">
                  <c:v>1.0779730533015905</c:v>
                </c:pt>
                <c:pt idx="8238">
                  <c:v>1.0362332292398224</c:v>
                </c:pt>
                <c:pt idx="8239">
                  <c:v>0.99378359563994301</c:v>
                </c:pt>
                <c:pt idx="8240">
                  <c:v>0.95065447656715563</c:v>
                </c:pt>
                <c:pt idx="8241">
                  <c:v>0.90687273715335115</c:v>
                </c:pt>
                <c:pt idx="8242">
                  <c:v>0.86247072401148162</c:v>
                </c:pt>
                <c:pt idx="8243">
                  <c:v>0.81747896835250677</c:v>
                </c:pt>
                <c:pt idx="8244">
                  <c:v>0.77192426299554606</c:v>
                </c:pt>
                <c:pt idx="8245">
                  <c:v>0.72584182521825602</c:v>
                </c:pt>
                <c:pt idx="8246">
                  <c:v>0.67926229596327148</c:v>
                </c:pt>
                <c:pt idx="8247">
                  <c:v>0.63221442395333971</c:v>
                </c:pt>
                <c:pt idx="8248">
                  <c:v>0.58473271287647843</c:v>
                </c:pt>
                <c:pt idx="8249">
                  <c:v>0.53685125901861641</c:v>
                </c:pt>
                <c:pt idx="8250">
                  <c:v>0.48860361857958018</c:v>
                </c:pt>
                <c:pt idx="8251">
                  <c:v>0.44001958589885554</c:v>
                </c:pt>
                <c:pt idx="8252">
                  <c:v>0.39113628146962631</c:v>
                </c:pt>
                <c:pt idx="8253">
                  <c:v>0.34198526773499427</c:v>
                </c:pt>
                <c:pt idx="8254">
                  <c:v>0.29259647459012211</c:v>
                </c:pt>
                <c:pt idx="8255">
                  <c:v>0.24300794170019616</c:v>
                </c:pt>
                <c:pt idx="8256">
                  <c:v>0.19325289770304893</c:v>
                </c:pt>
                <c:pt idx="8257">
                  <c:v>0.14336456154647811</c:v>
                </c:pt>
                <c:pt idx="8258">
                  <c:v>9.33781754081833E-2</c:v>
                </c:pt>
                <c:pt idx="8259">
                  <c:v>4.3329559709653354E-2</c:v>
                </c:pt>
                <c:pt idx="8260">
                  <c:v>-6.7483041783718877E-3</c:v>
                </c:pt>
                <c:pt idx="8261">
                  <c:v>-5.6821791663316384E-2</c:v>
                </c:pt>
                <c:pt idx="8262">
                  <c:v>-0.106855719823852</c:v>
                </c:pt>
                <c:pt idx="8263">
                  <c:v>-0.15681473586527669</c:v>
                </c:pt>
                <c:pt idx="8264">
                  <c:v>-0.2066666729439299</c:v>
                </c:pt>
                <c:pt idx="8265">
                  <c:v>-0.25637900482659559</c:v>
                </c:pt>
                <c:pt idx="8266">
                  <c:v>-0.30591786895867673</c:v>
                </c:pt>
                <c:pt idx="8267">
                  <c:v>-0.3552482885054189</c:v>
                </c:pt>
                <c:pt idx="8268">
                  <c:v>-0.40433441357171612</c:v>
                </c:pt>
                <c:pt idx="8269">
                  <c:v>-0.45314087717646689</c:v>
                </c:pt>
                <c:pt idx="8270">
                  <c:v>-0.50163610063086783</c:v>
                </c:pt>
                <c:pt idx="8271">
                  <c:v>-0.54978868486101007</c:v>
                </c:pt>
                <c:pt idx="8272">
                  <c:v>-0.59756525384903336</c:v>
                </c:pt>
                <c:pt idx="8273">
                  <c:v>-0.64492997757192516</c:v>
                </c:pt>
                <c:pt idx="8274">
                  <c:v>-0.69185387230209228</c:v>
                </c:pt>
                <c:pt idx="8275">
                  <c:v>-0.73830425162747382</c:v>
                </c:pt>
                <c:pt idx="8276">
                  <c:v>-0.7842486095148189</c:v>
                </c:pt>
                <c:pt idx="8277">
                  <c:v>-0.82965541059094605</c:v>
                </c:pt>
                <c:pt idx="8278">
                  <c:v>-0.87449333180603206</c:v>
                </c:pt>
                <c:pt idx="8279">
                  <c:v>-0.9187320724992285</c:v>
                </c:pt>
                <c:pt idx="8280">
                  <c:v>-0.96234133271427424</c:v>
                </c:pt>
                <c:pt idx="8281">
                  <c:v>-1.0052907868037402</c:v>
                </c:pt>
                <c:pt idx="8282">
                  <c:v>-1.0475510301151154</c:v>
                </c:pt>
                <c:pt idx="8283">
                  <c:v>-1.089093541173779</c:v>
                </c:pt>
                <c:pt idx="8284">
                  <c:v>-1.1298897794067704</c:v>
                </c:pt>
                <c:pt idx="8285">
                  <c:v>-1.1699113706474442</c:v>
                </c:pt>
                <c:pt idx="8286">
                  <c:v>-1.2091311239114204</c:v>
                </c:pt>
                <c:pt idx="8287">
                  <c:v>-1.2475222058837199</c:v>
                </c:pt>
                <c:pt idx="8288">
                  <c:v>-1.2850589247988726</c:v>
                </c:pt>
                <c:pt idx="8289">
                  <c:v>-1.321715838029605</c:v>
                </c:pt>
                <c:pt idx="8290">
                  <c:v>-1.3574645213255132</c:v>
                </c:pt>
                <c:pt idx="8291">
                  <c:v>-1.3922837778554646</c:v>
                </c:pt>
                <c:pt idx="8292">
                  <c:v>-1.4261498528815142</c:v>
                </c:pt>
                <c:pt idx="8293">
                  <c:v>-1.4590376612126956</c:v>
                </c:pt>
                <c:pt idx="8294">
                  <c:v>-1.4909231791196338</c:v>
                </c:pt>
                <c:pt idx="8295">
                  <c:v>-1.5217866292777715</c:v>
                </c:pt>
                <c:pt idx="8296">
                  <c:v>-1.5516087640508298</c:v>
                </c:pt>
                <c:pt idx="8297">
                  <c:v>-1.5803697235344183</c:v>
                </c:pt>
                <c:pt idx="8298">
                  <c:v>-1.6080491043445448</c:v>
                </c:pt>
                <c:pt idx="8299">
                  <c:v>-1.6346260633732499</c:v>
                </c:pt>
                <c:pt idx="8300">
                  <c:v>-1.6600805547687201</c:v>
                </c:pt>
                <c:pt idx="8301">
                  <c:v>-1.684396536256231</c:v>
                </c:pt>
                <c:pt idx="8302">
                  <c:v>-1.7075582817321513</c:v>
                </c:pt>
                <c:pt idx="8303">
                  <c:v>-1.729549273935056</c:v>
                </c:pt>
                <c:pt idx="8304">
                  <c:v>-1.7503534189291614</c:v>
                </c:pt>
                <c:pt idx="8305">
                  <c:v>-1.7699582498856279</c:v>
                </c:pt>
                <c:pt idx="8306">
                  <c:v>-1.7883512537775195</c:v>
                </c:pt>
                <c:pt idx="8307">
                  <c:v>-1.8055187913526287</c:v>
                </c:pt>
                <c:pt idx="8308">
                  <c:v>-1.8214484568601588</c:v>
                </c:pt>
                <c:pt idx="8309">
                  <c:v>-1.8361331708769641</c:v>
                </c:pt>
                <c:pt idx="8310">
                  <c:v>-1.8495586995797872</c:v>
                </c:pt>
                <c:pt idx="8311">
                  <c:v>-1.8617143203738893</c:v>
                </c:pt>
                <c:pt idx="8312">
                  <c:v>-1.8725955591312773</c:v>
                </c:pt>
                <c:pt idx="8313">
                  <c:v>-1.8821916609381479</c:v>
                </c:pt>
                <c:pt idx="8314">
                  <c:v>-1.8904971183810753</c:v>
                </c:pt>
                <c:pt idx="8315">
                  <c:v>-1.8975077938127716</c:v>
                </c:pt>
                <c:pt idx="8316">
                  <c:v>-1.9032206976383401</c:v>
                </c:pt>
                <c:pt idx="8317">
                  <c:v>-1.9076284301861028</c:v>
                </c:pt>
                <c:pt idx="8318">
                  <c:v>-1.910727330431589</c:v>
                </c:pt>
                <c:pt idx="8319">
                  <c:v>-1.9125190885517798</c:v>
                </c:pt>
                <c:pt idx="8320">
                  <c:v>-1.9129982875762988</c:v>
                </c:pt>
                <c:pt idx="8321">
                  <c:v>-1.9121651326226601</c:v>
                </c:pt>
                <c:pt idx="8322">
                  <c:v>-1.9100225256495951</c:v>
                </c:pt>
                <c:pt idx="8323">
                  <c:v>-1.9065693198376383</c:v>
                </c:pt>
                <c:pt idx="8324">
                  <c:v>-1.9018093735917141</c:v>
                </c:pt>
                <c:pt idx="8325">
                  <c:v>-1.8957466022242624</c:v>
                </c:pt>
                <c:pt idx="8326">
                  <c:v>-1.8883859966750018</c:v>
                </c:pt>
                <c:pt idx="8327">
                  <c:v>-1.879731284735088</c:v>
                </c:pt>
                <c:pt idx="8328">
                  <c:v>-1.8697883043054746</c:v>
                </c:pt>
                <c:pt idx="8329">
                  <c:v>-1.8585646880034155</c:v>
                </c:pt>
                <c:pt idx="8330">
                  <c:v>-1.8460663931386625</c:v>
                </c:pt>
                <c:pt idx="8331">
                  <c:v>-1.8323011199144159</c:v>
                </c:pt>
                <c:pt idx="8332">
                  <c:v>-1.817279156020664</c:v>
                </c:pt>
                <c:pt idx="8333">
                  <c:v>-1.8010130236876563</c:v>
                </c:pt>
                <c:pt idx="8334">
                  <c:v>-1.783514898146447</c:v>
                </c:pt>
                <c:pt idx="8335">
                  <c:v>-1.7647923398232159</c:v>
                </c:pt>
                <c:pt idx="8336">
                  <c:v>-1.7448606460551808</c:v>
                </c:pt>
                <c:pt idx="8337">
                  <c:v>-1.7237343160723018</c:v>
                </c:pt>
                <c:pt idx="8338">
                  <c:v>-1.701427066325349</c:v>
                </c:pt>
                <c:pt idx="8339">
                  <c:v>-1.6779519163344352</c:v>
                </c:pt>
                <c:pt idx="8340">
                  <c:v>-1.6533287069591707</c:v>
                </c:pt>
                <c:pt idx="8341">
                  <c:v>-1.6275724516195673</c:v>
                </c:pt>
                <c:pt idx="8342">
                  <c:v>-1.6007002956676861</c:v>
                </c:pt>
                <c:pt idx="8343">
                  <c:v>-1.5727290945558581</c:v>
                </c:pt>
                <c:pt idx="8344">
                  <c:v>-1.543681806165474</c:v>
                </c:pt>
                <c:pt idx="8345">
                  <c:v>-1.5135759030684719</c:v>
                </c:pt>
                <c:pt idx="8346">
                  <c:v>-1.4824315162917314</c:v>
                </c:pt>
                <c:pt idx="8347">
                  <c:v>-1.4502710527301907</c:v>
                </c:pt>
                <c:pt idx="8348">
                  <c:v>-1.4171187763360296</c:v>
                </c:pt>
                <c:pt idx="8349">
                  <c:v>-1.3829929983197462</c:v>
                </c:pt>
                <c:pt idx="8350">
                  <c:v>-1.3479185881915299</c:v>
                </c:pt>
                <c:pt idx="8351">
                  <c:v>-1.3119217692874536</c:v>
                </c:pt>
                <c:pt idx="8352">
                  <c:v>-1.2750277037195448</c:v>
                </c:pt>
                <c:pt idx="8353">
                  <c:v>-1.2372604791879458</c:v>
                </c:pt>
                <c:pt idx="8354">
                  <c:v>-1.1986442627238516</c:v>
                </c:pt>
                <c:pt idx="8355">
                  <c:v>-1.1592064544931719</c:v>
                </c:pt>
                <c:pt idx="8356">
                  <c:v>-1.1189739748577272</c:v>
                </c:pt>
                <c:pt idx="8357">
                  <c:v>-1.0779732624351333</c:v>
                </c:pt>
                <c:pt idx="8358">
                  <c:v>-1.0362334577022103</c:v>
                </c:pt>
                <c:pt idx="8359">
                  <c:v>-0.99378384326387237</c:v>
                </c:pt>
                <c:pt idx="8360">
                  <c:v>-0.95065474317720566</c:v>
                </c:pt>
                <c:pt idx="8361">
                  <c:v>-0.90687302256614166</c:v>
                </c:pt>
                <c:pt idx="8362">
                  <c:v>-0.86247102803576337</c:v>
                </c:pt>
                <c:pt idx="8363">
                  <c:v>-0.81747929078922288</c:v>
                </c:pt>
                <c:pt idx="8364">
                  <c:v>-0.77192460363803528</c:v>
                </c:pt>
                <c:pt idx="8365">
                  <c:v>-0.72584218385230281</c:v>
                </c:pt>
                <c:pt idx="8366">
                  <c:v>-0.67926267236725824</c:v>
                </c:pt>
                <c:pt idx="8367">
                  <c:v>-0.63221481789837064</c:v>
                </c:pt>
                <c:pt idx="8368">
                  <c:v>-0.58473312412647516</c:v>
                </c:pt>
                <c:pt idx="8369">
                  <c:v>-0.53685168733051347</c:v>
                </c:pt>
                <c:pt idx="8370">
                  <c:v>-0.48860406370340514</c:v>
                </c:pt>
                <c:pt idx="8371">
                  <c:v>-0.44002004757786717</c:v>
                </c:pt>
                <c:pt idx="8372">
                  <c:v>-0.39113675944045956</c:v>
                </c:pt>
                <c:pt idx="8373">
                  <c:v>-0.34198576172786166</c:v>
                </c:pt>
                <c:pt idx="8374">
                  <c:v>-0.29259698432881537</c:v>
                </c:pt>
                <c:pt idx="8375">
                  <c:v>-0.24300846690237421</c:v>
                </c:pt>
                <c:pt idx="8376">
                  <c:v>-0.19325343808030609</c:v>
                </c:pt>
                <c:pt idx="8377">
                  <c:v>-0.14336511680453717</c:v>
                </c:pt>
                <c:pt idx="8378">
                  <c:v>-9.3378745247033892E-2</c:v>
                </c:pt>
                <c:pt idx="8379">
                  <c:v>-4.3330143823685031E-2</c:v>
                </c:pt>
                <c:pt idx="8380">
                  <c:v>6.7477061002263672E-3</c:v>
                </c:pt>
                <c:pt idx="8381">
                  <c:v>5.6821179937337173E-2</c:v>
                </c:pt>
                <c:pt idx="8382">
                  <c:v>0.10685509477147295</c:v>
                </c:pt>
                <c:pt idx="8383">
                  <c:v>0.15681409781284208</c:v>
                </c:pt>
                <c:pt idx="8384">
                  <c:v>0.20666602222257935</c:v>
                </c:pt>
                <c:pt idx="8385">
                  <c:v>0.25637834177211927</c:v>
                </c:pt>
                <c:pt idx="8386">
                  <c:v>0.30591719391127004</c:v>
                </c:pt>
                <c:pt idx="8387">
                  <c:v>0.35524760180956833</c:v>
                </c:pt>
                <c:pt idx="8388">
                  <c:v>0.40433371557605546</c:v>
                </c:pt>
                <c:pt idx="8389">
                  <c:v>0.45314016823353132</c:v>
                </c:pt>
                <c:pt idx="8390">
                  <c:v>0.50163538109697969</c:v>
                </c:pt>
                <c:pt idx="8391">
                  <c:v>0.54978795509609169</c:v>
                </c:pt>
                <c:pt idx="8392">
                  <c:v>0.59756451421641632</c:v>
                </c:pt>
                <c:pt idx="8393">
                  <c:v>0.644929228438201</c:v>
                </c:pt>
                <c:pt idx="8394">
                  <c:v>0.69185311403692029</c:v>
                </c:pt>
                <c:pt idx="8395">
                  <c:v>0.73830348460338391</c:v>
                </c:pt>
                <c:pt idx="8396">
                  <c:v>0.78424783410711041</c:v>
                </c:pt>
                <c:pt idx="8397">
                  <c:v>0.82965462717740046</c:v>
                </c:pt>
                <c:pt idx="8398">
                  <c:v>0.87449254076679517</c:v>
                </c:pt>
                <c:pt idx="8399">
                  <c:v>0.91873127421665279</c:v>
                </c:pt>
                <c:pt idx="8400">
                  <c:v>0.96234052757269917</c:v>
                </c:pt>
                <c:pt idx="8401">
                  <c:v>1.0052899751893174</c:v>
                </c:pt>
                <c:pt idx="8402">
                  <c:v>1.0475502124156519</c:v>
                </c:pt>
                <c:pt idx="8403">
                  <c:v>1.0890927177785339</c:v>
                </c:pt>
                <c:pt idx="8404">
                  <c:v>1.1298889507062526</c:v>
                </c:pt>
                <c:pt idx="8405">
                  <c:v>1.1699105370333052</c:v>
                </c:pt>
                <c:pt idx="8406">
                  <c:v>1.2091302857762063</c:v>
                </c:pt>
                <c:pt idx="8407">
                  <c:v>1.2475213636206974</c:v>
                </c:pt>
                <c:pt idx="8408">
                  <c:v>1.2850580788018886</c:v>
                </c:pt>
                <c:pt idx="8409">
                  <c:v>1.3217149886928836</c:v>
                </c:pt>
                <c:pt idx="8410">
                  <c:v>1.3574636690434694</c:v>
                </c:pt>
                <c:pt idx="8411">
                  <c:v>1.3922829230225133</c:v>
                </c:pt>
                <c:pt idx="8412">
                  <c:v>1.4261489958919531</c:v>
                </c:pt>
                <c:pt idx="8413">
                  <c:v>1.459036802460433</c:v>
                </c:pt>
                <c:pt idx="8414">
                  <c:v>1.4909223189981338</c:v>
                </c:pt>
                <c:pt idx="8415">
                  <c:v>1.5217857681797378</c:v>
                </c:pt>
                <c:pt idx="8416">
                  <c:v>1.5516079023681502</c:v>
                </c:pt>
                <c:pt idx="8417">
                  <c:v>1.5803688616579226</c:v>
                </c:pt>
                <c:pt idx="8418">
                  <c:v>1.6080482426638751</c:v>
                </c:pt>
                <c:pt idx="8419">
                  <c:v>1.634625202276629</c:v>
                </c:pt>
                <c:pt idx="8420">
                  <c:v>1.6600796946428404</c:v>
                </c:pt>
                <c:pt idx="8421">
                  <c:v>1.6843956774860569</c:v>
                </c:pt>
                <c:pt idx="8422">
                  <c:v>1.707557424700767</c:v>
                </c:pt>
                <c:pt idx="8423">
                  <c:v>1.7295484190234853</c:v>
                </c:pt>
                <c:pt idx="8424">
                  <c:v>1.7503525665161879</c:v>
                </c:pt>
                <c:pt idx="8425">
                  <c:v>1.7699574003476655</c:v>
                </c:pt>
                <c:pt idx="8426">
                  <c:v>1.788350407488432</c:v>
                </c:pt>
                <c:pt idx="8427">
                  <c:v>1.8055179486835675</c:v>
                </c:pt>
                <c:pt idx="8428">
                  <c:v>1.8214476181794146</c:v>
                </c:pt>
                <c:pt idx="8429">
                  <c:v>1.8361323365497997</c:v>
                </c:pt>
                <c:pt idx="8430">
                  <c:v>1.8495578699682906</c:v>
                </c:pt>
                <c:pt idx="8431">
                  <c:v>1.8617134958368222</c:v>
                </c:pt>
                <c:pt idx="8432">
                  <c:v>1.8725947400239056</c:v>
                </c:pt>
                <c:pt idx="8433">
                  <c:v>1.8821908476121232</c:v>
                </c:pt>
                <c:pt idx="8434">
                  <c:v>1.8904963111842563</c:v>
                </c:pt>
                <c:pt idx="8435">
                  <c:v>1.897506993089104</c:v>
                </c:pt>
                <c:pt idx="8436">
                  <c:v>1.9032199037277062</c:v>
                </c:pt>
                <c:pt idx="8437">
                  <c:v>1.9076276434241846</c:v>
                </c:pt>
                <c:pt idx="8438">
                  <c:v>1.9107265511497131</c:v>
                </c:pt>
                <c:pt idx="8439">
                  <c:v>1.9125183170768081</c:v>
                </c:pt>
                <c:pt idx="8440">
                  <c:v>1.9129975242304889</c:v>
                </c:pt>
                <c:pt idx="8441">
                  <c:v>1.9121643777235129</c:v>
                </c:pt>
                <c:pt idx="8442">
                  <c:v>1.91002177950976</c:v>
                </c:pt>
                <c:pt idx="8443">
                  <c:v>1.9065685827647716</c:v>
                </c:pt>
                <c:pt idx="8444">
                  <c:v>1.9018086458883436</c:v>
                </c:pt>
                <c:pt idx="8445">
                  <c:v>1.8957458841876982</c:v>
                </c:pt>
                <c:pt idx="8446">
                  <c:v>1.888385288597201</c:v>
                </c:pt>
                <c:pt idx="8447">
                  <c:v>1.8797305869025476</c:v>
                </c:pt>
                <c:pt idx="8448">
                  <c:v>1.8697876169990963</c:v>
                </c:pt>
                <c:pt idx="8449">
                  <c:v>1.8585640114984325</c:v>
                </c:pt>
                <c:pt idx="8450">
                  <c:v>1.8460657277045274</c:v>
                </c:pt>
                <c:pt idx="8451">
                  <c:v>1.8323004658146651</c:v>
                </c:pt>
                <c:pt idx="8452">
                  <c:v>1.8172785135128675</c:v>
                </c:pt>
                <c:pt idx="8453">
                  <c:v>1.8010123930232815</c:v>
                </c:pt>
                <c:pt idx="8454">
                  <c:v>1.783514279570787</c:v>
                </c:pt>
                <c:pt idx="8455">
                  <c:v>1.7647917335752992</c:v>
                </c:pt>
                <c:pt idx="8456">
                  <c:v>1.7448600523676681</c:v>
                </c:pt>
                <c:pt idx="8457">
                  <c:v>1.7237337351714155</c:v>
                </c:pt>
                <c:pt idx="8458">
                  <c:v>1.7014264984307932</c:v>
                </c:pt>
                <c:pt idx="8459">
                  <c:v>1.6779513616592934</c:v>
                </c:pt>
                <c:pt idx="8460">
                  <c:v>1.6533281657098793</c:v>
                </c:pt>
                <c:pt idx="8461">
                  <c:v>1.6275719239958135</c:v>
                </c:pt>
                <c:pt idx="8462">
                  <c:v>1.6006997818623461</c:v>
                </c:pt>
                <c:pt idx="8463">
                  <c:v>1.5727285947549012</c:v>
                </c:pt>
                <c:pt idx="8464">
                  <c:v>1.5436813205479631</c:v>
                </c:pt>
                <c:pt idx="8465">
                  <c:v>1.5135754318064671</c:v>
                </c:pt>
                <c:pt idx="8466">
                  <c:v>1.4824310595502459</c:v>
                </c:pt>
                <c:pt idx="8467">
                  <c:v>1.4502706106671275</c:v>
                </c:pt>
                <c:pt idx="8468">
                  <c:v>1.4171183491021377</c:v>
                </c:pt>
                <c:pt idx="8469">
                  <c:v>1.3829925860586032</c:v>
                </c:pt>
                <c:pt idx="8470">
                  <c:v>1.3479181910394527</c:v>
                </c:pt>
                <c:pt idx="8471">
                  <c:v>1.3119213873734969</c:v>
                </c:pt>
                <c:pt idx="8472">
                  <c:v>1.2750273371654688</c:v>
                </c:pt>
                <c:pt idx="8473">
                  <c:v>1.2372601281081588</c:v>
                </c:pt>
                <c:pt idx="8474">
                  <c:v>1.1986439272253993</c:v>
                </c:pt>
                <c:pt idx="8475">
                  <c:v>1.1592061346757265</c:v>
                </c:pt>
                <c:pt idx="8476">
                  <c:v>1.1189736708135416</c:v>
                </c:pt>
                <c:pt idx="8477">
                  <c:v>1.0779729742490356</c:v>
                </c:pt>
                <c:pt idx="8478">
                  <c:v>1.0362331854515874</c:v>
                </c:pt>
                <c:pt idx="8479">
                  <c:v>0.99378358701866987</c:v>
                </c:pt>
                <c:pt idx="8480">
                  <c:v>0.95065450299991616</c:v>
                </c:pt>
                <c:pt idx="8481">
                  <c:v>0.90687279851178804</c:v>
                </c:pt>
                <c:pt idx="8482">
                  <c:v>0.8624708201519049</c:v>
                </c:pt>
                <c:pt idx="8483">
                  <c:v>0.8174790991159826</c:v>
                </c:pt>
                <c:pt idx="8484">
                  <c:v>0.77192442820806684</c:v>
                </c:pt>
                <c:pt idx="8485">
                  <c:v>0.72584202469082948</c:v>
                </c:pt>
                <c:pt idx="8486">
                  <c:v>0.67926252949206756</c:v>
                </c:pt>
                <c:pt idx="8487">
                  <c:v>0.6322146913198593</c:v>
                </c:pt>
                <c:pt idx="8488">
                  <c:v>0.58473301384764886</c:v>
                </c:pt>
                <c:pt idx="8489">
                  <c:v>0.53685159334700994</c:v>
                </c:pt>
                <c:pt idx="8490">
                  <c:v>0.48860398600348676</c:v>
                </c:pt>
                <c:pt idx="8491">
                  <c:v>0.44001998614254201</c:v>
                </c:pt>
                <c:pt idx="8492">
                  <c:v>0.39113671424342172</c:v>
                </c:pt>
                <c:pt idx="8493">
                  <c:v>0.34198573273554855</c:v>
                </c:pt>
                <c:pt idx="8494">
                  <c:v>0.29259697150052116</c:v>
                </c:pt>
                <c:pt idx="8495">
                  <c:v>0.24300847019018074</c:v>
                </c:pt>
                <c:pt idx="8496">
                  <c:v>0.19325345742922526</c:v>
                </c:pt>
                <c:pt idx="8497">
                  <c:v>0.14336515215246695</c:v>
                </c:pt>
                <c:pt idx="8498">
                  <c:v>9.3378796524861973E-2</c:v>
                </c:pt>
                <c:pt idx="8499">
                  <c:v>4.3330210955386653E-2</c:v>
                </c:pt>
                <c:pt idx="8500">
                  <c:v>-6.747623197587386E-3</c:v>
                </c:pt>
                <c:pt idx="8501">
                  <c:v>-5.6821081353607618E-2</c:v>
                </c:pt>
                <c:pt idx="8502">
                  <c:v>-0.10685498060321073</c:v>
                </c:pt>
                <c:pt idx="8503">
                  <c:v>-0.15681396816332838</c:v>
                </c:pt>
                <c:pt idx="8504">
                  <c:v>-0.20666587720176166</c:v>
                </c:pt>
                <c:pt idx="8505">
                  <c:v>-0.25637818149649622</c:v>
                </c:pt>
                <c:pt idx="8506">
                  <c:v>-0.3059170185038495</c:v>
                </c:pt>
                <c:pt idx="8507">
                  <c:v>-0.35524741139977906</c:v>
                </c:pt>
                <c:pt idx="8508">
                  <c:v>-0.40433351029964815</c:v>
                </c:pt>
                <c:pt idx="8509">
                  <c:v>-0.45313994823254761</c:v>
                </c:pt>
                <c:pt idx="8510">
                  <c:v>-0.50163514651962482</c:v>
                </c:pt>
                <c:pt idx="8511">
                  <c:v>-0.54978770609663175</c:v>
                </c:pt>
                <c:pt idx="8512">
                  <c:v>-0.59756425095513843</c:v>
                </c:pt>
                <c:pt idx="8513">
                  <c:v>-0.644928951081289</c:v>
                </c:pt>
                <c:pt idx="8514">
                  <c:v>-0.6918528227563836</c:v>
                </c:pt>
                <c:pt idx="8515">
                  <c:v>-0.73830317957690605</c:v>
                </c:pt>
                <c:pt idx="8516">
                  <c:v>-0.78424751551803229</c:v>
                </c:pt>
                <c:pt idx="8517">
                  <c:v>-0.82965429521453971</c:v>
                </c:pt>
                <c:pt idx="8518">
                  <c:v>-0.87449219562441283</c:v>
                </c:pt>
                <c:pt idx="8519">
                  <c:v>-0.91873091609427815</c:v>
                </c:pt>
                <c:pt idx="8520">
                  <c:v>-0.96234015667508532</c:v>
                </c:pt>
                <c:pt idx="8521">
                  <c:v>-1.0052895917262894</c:v>
                </c:pt>
                <c:pt idx="8522">
                  <c:v>-1.0475498166019883</c:v>
                </c:pt>
                <c:pt idx="8523">
                  <c:v>-1.08909230983391</c:v>
                </c:pt>
                <c:pt idx="8524">
                  <c:v>-1.1298885308550837</c:v>
                </c:pt>
                <c:pt idx="8525">
                  <c:v>-1.1699101055046219</c:v>
                </c:pt>
                <c:pt idx="8526">
                  <c:v>-1.2091298428035486</c:v>
                </c:pt>
                <c:pt idx="8527">
                  <c:v>-1.2475209094419959</c:v>
                </c:pt>
                <c:pt idx="8528">
                  <c:v>-1.2850576136593512</c:v>
                </c:pt>
                <c:pt idx="8529">
                  <c:v>-1.3217145128328505</c:v>
                </c:pt>
                <c:pt idx="8530">
                  <c:v>-1.3574631827163051</c:v>
                </c:pt>
                <c:pt idx="8531">
                  <c:v>-1.3922824264824722</c:v>
                </c:pt>
                <c:pt idx="8532">
                  <c:v>-1.4261484893970491</c:v>
                </c:pt>
                <c:pt idx="8533">
                  <c:v>-1.4590362862723396</c:v>
                </c:pt>
                <c:pt idx="8534">
                  <c:v>-1.4909217933819805</c:v>
                </c:pt>
                <c:pt idx="8535">
                  <c:v>-1.5217852334040931</c:v>
                </c:pt>
                <c:pt idx="8536">
                  <c:v>-1.5516073587047687</c:v>
                </c:pt>
                <c:pt idx="8537">
                  <c:v>-1.5803683093817114</c:v>
                </c:pt>
                <c:pt idx="8538">
                  <c:v>-1.6080476820526739</c:v>
                </c:pt>
                <c:pt idx="8539">
                  <c:v>-1.6346246336111536</c:v>
                </c:pt>
                <c:pt idx="8540">
                  <c:v>-1.6600791182064749</c:v>
                </c:pt>
                <c:pt idx="8541">
                  <c:v>-1.6843950935647802</c:v>
                </c:pt>
                <c:pt idx="8542">
                  <c:v>-1.7075568335829734</c:v>
                </c:pt>
                <c:pt idx="8543">
                  <c:v>-1.7295478209998536</c:v>
                </c:pt>
                <c:pt idx="8544">
                  <c:v>-1.7503519618795647</c:v>
                </c:pt>
                <c:pt idx="8545">
                  <c:v>-1.7699567893928954</c:v>
                </c:pt>
                <c:pt idx="8546">
                  <c:v>-1.7883497905122396</c:v>
                </c:pt>
                <c:pt idx="8547">
                  <c:v>-1.8055173259843997</c:v>
                </c:pt>
                <c:pt idx="8548">
                  <c:v>-1.8214469900573231</c:v>
                </c:pt>
                <c:pt idx="8549">
                  <c:v>-1.8361317033062716</c:v>
                </c:pt>
                <c:pt idx="8550">
                  <c:v>-1.8495572319061466</c:v>
                </c:pt>
                <c:pt idx="8551">
                  <c:v>-1.8617128532600205</c:v>
                </c:pt>
                <c:pt idx="8552">
                  <c:v>-1.8725940932374561</c:v>
                </c:pt>
                <c:pt idx="8553">
                  <c:v>-1.8821901969219093</c:v>
                </c:pt>
                <c:pt idx="8554">
                  <c:v>-1.8904956568969207</c:v>
                </c:pt>
                <c:pt idx="8555">
                  <c:v>-1.8975063355118809</c:v>
                </c:pt>
                <c:pt idx="8556">
                  <c:v>-1.9032192431683079</c:v>
                </c:pt>
                <c:pt idx="8557">
                  <c:v>-1.9076269801906278</c:v>
                </c:pt>
                <c:pt idx="8558">
                  <c:v>-1.9107258855502163</c:v>
                </c:pt>
                <c:pt idx="8559">
                  <c:v>-1.9125176494196243</c:v>
                </c:pt>
                <c:pt idx="8560">
                  <c:v>-1.912996854823781</c:v>
                </c:pt>
                <c:pt idx="8561">
                  <c:v>-1.9121637068752073</c:v>
                </c:pt>
                <c:pt idx="8562">
                  <c:v>-1.9100211075274114</c:v>
                </c:pt>
                <c:pt idx="8563">
                  <c:v>-1.9065679099554227</c:v>
                </c:pt>
                <c:pt idx="8564">
                  <c:v>-1.9018079725583952</c:v>
                </c:pt>
                <c:pt idx="8565">
                  <c:v>-1.8957452106427632</c:v>
                </c:pt>
                <c:pt idx="8566">
                  <c:v>-1.8883846151419801</c:v>
                </c:pt>
                <c:pt idx="8567">
                  <c:v>-1.879729913840678</c:v>
                </c:pt>
                <c:pt idx="8568">
                  <c:v>-1.8697869446330446</c:v>
                </c:pt>
                <c:pt idx="8569">
                  <c:v>-1.8585633401293415</c:v>
                </c:pt>
                <c:pt idx="8570">
                  <c:v>-1.8460650576320776</c:v>
                </c:pt>
                <c:pt idx="8571">
                  <c:v>-1.8322997973369768</c:v>
                </c:pt>
                <c:pt idx="8572">
                  <c:v>-1.8172778469263275</c:v>
                </c:pt>
                <c:pt idx="8573">
                  <c:v>-1.8010117286224594</c:v>
                </c:pt>
                <c:pt idx="8574">
                  <c:v>-1.7835136176482755</c:v>
                </c:pt>
                <c:pt idx="8575">
                  <c:v>-1.7647910744216027</c:v>
                </c:pt>
                <c:pt idx="8576">
                  <c:v>-1.744859396271085</c:v>
                </c:pt>
                <c:pt idx="8577">
                  <c:v>-1.7237330824179025</c:v>
                </c:pt>
                <c:pt idx="8578">
                  <c:v>-1.7014258493038354</c:v>
                </c:pt>
                <c:pt idx="8579">
                  <c:v>-1.6779507164398155</c:v>
                </c:pt>
                <c:pt idx="8580">
                  <c:v>-1.6533275246760977</c:v>
                </c:pt>
                <c:pt idx="8581">
                  <c:v>-1.6275712874231361</c:v>
                </c:pt>
                <c:pt idx="8582">
                  <c:v>-1.6006991500232537</c:v>
                </c:pt>
                <c:pt idx="8583">
                  <c:v>-1.5727279679188291</c:v>
                </c:pt>
                <c:pt idx="8584">
                  <c:v>-1.5436806989812062</c:v>
                </c:pt>
                <c:pt idx="8585">
                  <c:v>-1.5135748157720437</c:v>
                </c:pt>
                <c:pt idx="8586">
                  <c:v>-1.4824304493077973</c:v>
                </c:pt>
                <c:pt idx="8587">
                  <c:v>-1.4502700064728389</c:v>
                </c:pt>
                <c:pt idx="8588">
                  <c:v>-1.4171177512086024</c:v>
                </c:pt>
                <c:pt idx="8589">
                  <c:v>-1.3829919947147284</c:v>
                </c:pt>
                <c:pt idx="8590">
                  <c:v>-1.3479176064903677</c:v>
                </c:pt>
                <c:pt idx="8591">
                  <c:v>-1.3119208098604589</c:v>
                </c:pt>
                <c:pt idx="8592">
                  <c:v>-1.2750267669257493</c:v>
                </c:pt>
                <c:pt idx="8593">
                  <c:v>-1.2372595653749543</c:v>
                </c:pt>
                <c:pt idx="8594">
                  <c:v>-1.1986433722277634</c:v>
                </c:pt>
                <c:pt idx="8595">
                  <c:v>-1.1592055876384231</c:v>
                </c:pt>
                <c:pt idx="8596">
                  <c:v>-1.1189731319570286</c:v>
                </c:pt>
                <c:pt idx="8597">
                  <c:v>-1.0779724437893468</c:v>
                </c:pt>
                <c:pt idx="8598">
                  <c:v>-1.0362326636002142</c:v>
                </c:pt>
                <c:pt idx="8599">
                  <c:v>-0.99378307398256593</c:v>
                </c:pt>
                <c:pt idx="8600">
                  <c:v>-0.95065399898133562</c:v>
                </c:pt>
                <c:pt idx="8601">
                  <c:v>-0.90687230370823979</c:v>
                </c:pt>
                <c:pt idx="8602">
                  <c:v>-0.8624703347561129</c:v>
                </c:pt>
                <c:pt idx="8603">
                  <c:v>-0.8174786233157515</c:v>
                </c:pt>
                <c:pt idx="8604">
                  <c:v>-0.77192396218625858</c:v>
                </c:pt>
                <c:pt idx="8605">
                  <c:v>-0.72584156862531946</c:v>
                </c:pt>
                <c:pt idx="8606">
                  <c:v>-0.6792620835555967</c:v>
                </c:pt>
                <c:pt idx="8607">
                  <c:v>-0.6322142556800523</c:v>
                </c:pt>
                <c:pt idx="8608">
                  <c:v>-0.58473258866690125</c:v>
                </c:pt>
                <c:pt idx="8609">
                  <c:v>-0.53685117878246957</c:v>
                </c:pt>
                <c:pt idx="8610">
                  <c:v>-0.48860358220703037</c:v>
                </c:pt>
                <c:pt idx="8611">
                  <c:v>-0.4400195932606033</c:v>
                </c:pt>
                <c:pt idx="8612">
                  <c:v>-0.39113633241707862</c:v>
                </c:pt>
                <c:pt idx="8613">
                  <c:v>-0.34198536210039254</c:v>
                </c:pt>
                <c:pt idx="8614">
                  <c:v>-0.29259661218667282</c:v>
                </c:pt>
                <c:pt idx="8615">
                  <c:v>-0.24300812232220151</c:v>
                </c:pt>
                <c:pt idx="8616">
                  <c:v>-0.1932531211260915</c:v>
                </c:pt>
                <c:pt idx="8617">
                  <c:v>-0.1433648275275391</c:v>
                </c:pt>
                <c:pt idx="8618">
                  <c:v>-9.3378483685869762E-2</c:v>
                </c:pt>
                <c:pt idx="8619">
                  <c:v>-4.3329910004358922E-2</c:v>
                </c:pt>
                <c:pt idx="8620">
                  <c:v>6.7479121643095434E-3</c:v>
                </c:pt>
                <c:pt idx="8621">
                  <c:v>5.6821358245399724E-2</c:v>
                </c:pt>
                <c:pt idx="8622">
                  <c:v>0.10685524533520724</c:v>
                </c:pt>
                <c:pt idx="8623">
                  <c:v>0.15681422065646611</c:v>
                </c:pt>
                <c:pt idx="8624">
                  <c:v>0.20666611738272292</c:v>
                </c:pt>
                <c:pt idx="8625">
                  <c:v>0.25637840929778083</c:v>
                </c:pt>
                <c:pt idx="8626">
                  <c:v>0.30591723386377367</c:v>
                </c:pt>
                <c:pt idx="8627">
                  <c:v>0.35524761426246193</c:v>
                </c:pt>
                <c:pt idx="8628">
                  <c:v>0.40433370061503987</c:v>
                </c:pt>
                <c:pt idx="8629">
                  <c:v>0.45314012595644454</c:v>
                </c:pt>
                <c:pt idx="8630">
                  <c:v>0.50163531161361175</c:v>
                </c:pt>
                <c:pt idx="8631">
                  <c:v>0.54978785852816747</c:v>
                </c:pt>
                <c:pt idx="8632">
                  <c:v>0.59756439069748368</c:v>
                </c:pt>
                <c:pt idx="8633">
                  <c:v>0.64492907811352795</c:v>
                </c:pt>
                <c:pt idx="8634">
                  <c:v>0.691852937063408</c:v>
                </c:pt>
                <c:pt idx="8635">
                  <c:v>0.73830328114941135</c:v>
                </c:pt>
                <c:pt idx="8636">
                  <c:v>0.78424760435241014</c:v>
                </c:pt>
                <c:pt idx="8637">
                  <c:v>0.82965437131305875</c:v>
                </c:pt>
                <c:pt idx="8638">
                  <c:v>0.87449225899502081</c:v>
                </c:pt>
                <c:pt idx="8639">
                  <c:v>0.91873096675065369</c:v>
                </c:pt>
                <c:pt idx="8640">
                  <c:v>0.96234019463658094</c:v>
                </c:pt>
                <c:pt idx="8641">
                  <c:v>1.0052896170179653</c:v>
                </c:pt>
                <c:pt idx="8642">
                  <c:v>1.0475498292544991</c:v>
                </c:pt>
                <c:pt idx="8643">
                  <c:v>1.0890923098835179</c:v>
                </c:pt>
                <c:pt idx="8644">
                  <c:v>1.1298885183436342</c:v>
                </c:pt>
                <c:pt idx="8645">
                  <c:v>1.1699100804794831</c:v>
                </c:pt>
                <c:pt idx="8646">
                  <c:v>1.2091298053175761</c:v>
                </c:pt>
                <c:pt idx="8647">
                  <c:v>1.2475208595534997</c:v>
                </c:pt>
                <c:pt idx="8648">
                  <c:v>1.2850575514320457</c:v>
                </c:pt>
                <c:pt idx="8649">
                  <c:v>1.3217144383357859</c:v>
                </c:pt>
                <c:pt idx="8650">
                  <c:v>1.3574630960238738</c:v>
                </c:pt>
                <c:pt idx="8651">
                  <c:v>1.3922823276743128</c:v>
                </c:pt>
                <c:pt idx="8652">
                  <c:v>1.4261483785579898</c:v>
                </c:pt>
                <c:pt idx="8653">
                  <c:v>1.459036163492365</c:v>
                </c:pt>
                <c:pt idx="8654">
                  <c:v>1.4909216587561633</c:v>
                </c:pt>
                <c:pt idx="8655">
                  <c:v>1.5217850870325336</c:v>
                </c:pt>
                <c:pt idx="8656">
                  <c:v>1.551607200692565</c:v>
                </c:pt>
                <c:pt idx="8657">
                  <c:v>1.5803681398388136</c:v>
                </c:pt>
                <c:pt idx="8658">
                  <c:v>1.6080475010939124</c:v>
                </c:pt>
                <c:pt idx="8659">
                  <c:v>1.6346244413561104</c:v>
                </c:pt>
                <c:pt idx="8660">
                  <c:v>1.6600789147794539</c:v>
                </c:pt>
                <c:pt idx="8661">
                  <c:v>1.6843948790946792</c:v>
                </c:pt>
                <c:pt idx="8662">
                  <c:v>1.7075566082032825</c:v>
                </c:pt>
                <c:pt idx="8663">
                  <c:v>1.7295475848485222</c:v>
                </c:pt>
                <c:pt idx="8664">
                  <c:v>1.7503517150989485</c:v>
                </c:pt>
                <c:pt idx="8665">
                  <c:v>1.7699565321296797</c:v>
                </c:pt>
                <c:pt idx="8666">
                  <c:v>1.7883495229173478</c:v>
                </c:pt>
                <c:pt idx="8667">
                  <c:v>1.805517048212921</c:v>
                </c:pt>
                <c:pt idx="8668">
                  <c:v>1.821446702268416</c:v>
                </c:pt>
                <c:pt idx="8669">
                  <c:v>1.836131405663108</c:v>
                </c:pt>
                <c:pt idx="8670">
                  <c:v>1.8495569245757717</c:v>
                </c:pt>
                <c:pt idx="8671">
                  <c:v>1.8617125364133231</c:v>
                </c:pt>
                <c:pt idx="8672">
                  <c:v>1.8725937670490471</c:v>
                </c:pt>
                <c:pt idx="8673">
                  <c:v>1.8821898615700239</c:v>
                </c:pt>
                <c:pt idx="8674">
                  <c:v>1.8904953125633517</c:v>
                </c:pt>
                <c:pt idx="8675">
                  <c:v>1.8975059823818652</c:v>
                </c:pt>
                <c:pt idx="8676">
                  <c:v>1.9032188814304329</c:v>
                </c:pt>
                <c:pt idx="8677">
                  <c:v>1.9076266100367452</c:v>
                </c:pt>
                <c:pt idx="8678">
                  <c:v>1.9107255071753413</c:v>
                </c:pt>
                <c:pt idx="8679">
                  <c:v>1.9125172630218341</c:v>
                </c:pt>
                <c:pt idx="8680">
                  <c:v>1.9129964606041021</c:v>
                </c:pt>
                <c:pt idx="8681">
                  <c:v>1.9121633050375433</c:v>
                </c:pt>
                <c:pt idx="8682">
                  <c:v>1.9100206982784238</c:v>
                </c:pt>
                <c:pt idx="8683">
                  <c:v>1.9065674935044292</c:v>
                </c:pt>
                <c:pt idx="8684">
                  <c:v>1.9018075491172703</c:v>
                </c:pt>
                <c:pt idx="8685">
                  <c:v>1.8957447804258294</c:v>
                </c:pt>
                <c:pt idx="8686">
                  <c:v>1.8883841783659068</c:v>
                </c:pt>
                <c:pt idx="8687">
                  <c:v>1.879729470724381</c:v>
                </c:pt>
                <c:pt idx="8688">
                  <c:v>1.8697864953975671</c:v>
                </c:pt>
                <c:pt idx="8689">
                  <c:v>1.858562884997754</c:v>
                </c:pt>
                <c:pt idx="8690">
                  <c:v>1.8460645968293743</c:v>
                </c:pt>
                <c:pt idx="8691">
                  <c:v>1.8322993310899656</c:v>
                </c:pt>
                <c:pt idx="8692">
                  <c:v>1.8172773754635214</c:v>
                </c:pt>
                <c:pt idx="8693">
                  <c:v>1.8010112521739583</c:v>
                </c:pt>
                <c:pt idx="8694">
                  <c:v>1.783513136445672</c:v>
                </c:pt>
                <c:pt idx="8695">
                  <c:v>1.7647905886978621</c:v>
                </c:pt>
                <c:pt idx="8696">
                  <c:v>1.7448589062604343</c:v>
                </c:pt>
                <c:pt idx="8697">
                  <c:v>1.7237325883557324</c:v>
                </c:pt>
                <c:pt idx="8698">
                  <c:v>1.7014253514265907</c:v>
                </c:pt>
                <c:pt idx="8699">
                  <c:v>1.6779502149848691</c:v>
                </c:pt>
                <c:pt idx="8700">
                  <c:v>1.6533270198816448</c:v>
                </c:pt>
                <c:pt idx="8701">
                  <c:v>1.6275707795280969</c:v>
                </c:pt>
                <c:pt idx="8702">
                  <c:v>1.6006986392671352</c:v>
                </c:pt>
                <c:pt idx="8703">
                  <c:v>1.572727454541667</c:v>
                </c:pt>
                <c:pt idx="8704">
                  <c:v>1.5436801832233846</c:v>
                </c:pt>
                <c:pt idx="8705">
                  <c:v>1.5135742978742512</c:v>
                </c:pt>
                <c:pt idx="8706">
                  <c:v>1.4824299295108856</c:v>
                </c:pt>
                <c:pt idx="8707">
                  <c:v>1.4502694850177045</c:v>
                </c:pt>
                <c:pt idx="8708">
                  <c:v>1.4171172283360918</c:v>
                </c:pt>
                <c:pt idx="8709">
                  <c:v>1.3829914706655353</c:v>
                </c:pt>
                <c:pt idx="8710">
                  <c:v>1.3479170815049106</c:v>
                </c:pt>
                <c:pt idx="8711">
                  <c:v>1.3119202841787789</c:v>
                </c:pt>
                <c:pt idx="8712">
                  <c:v>1.2750262407874147</c:v>
                </c:pt>
                <c:pt idx="8713">
                  <c:v>1.2372590390189311</c:v>
                </c:pt>
                <c:pt idx="8714">
                  <c:v>1.1986428458923251</c:v>
                </c:pt>
                <c:pt idx="8715">
                  <c:v>1.1592050615610781</c:v>
                </c:pt>
                <c:pt idx="8716">
                  <c:v>1.1189726063743168</c:v>
                </c:pt>
                <c:pt idx="8717">
                  <c:v>1.07797191893684</c:v>
                </c:pt>
                <c:pt idx="8718">
                  <c:v>1.036232139712375</c:v>
                </c:pt>
                <c:pt idx="8719">
                  <c:v>0.99378255129260218</c:v>
                </c:pt>
                <c:pt idx="8720">
                  <c:v>0.95065347772117714</c:v>
                </c:pt>
                <c:pt idx="8721">
                  <c:v>0.9068717841084033</c:v>
                </c:pt>
                <c:pt idx="8722">
                  <c:v>0.86246981704559011</c:v>
                </c:pt>
                <c:pt idx="8723">
                  <c:v>0.81747810772191265</c:v>
                </c:pt>
                <c:pt idx="8724">
                  <c:v>0.7719234489347685</c:v>
                </c:pt>
                <c:pt idx="8725">
                  <c:v>0.72584105794003018</c:v>
                </c:pt>
                <c:pt idx="8726">
                  <c:v>0.67926157565846945</c:v>
                </c:pt>
                <c:pt idx="8727">
                  <c:v>0.63221375079106668</c:v>
                </c:pt>
                <c:pt idx="8728">
                  <c:v>0.58473208700392576</c:v>
                </c:pt>
                <c:pt idx="8729">
                  <c:v>0.53685068056119234</c:v>
                </c:pt>
                <c:pt idx="8730">
                  <c:v>0.48860308764085397</c:v>
                </c:pt>
                <c:pt idx="8731">
                  <c:v>0.44001910256063953</c:v>
                </c:pt>
                <c:pt idx="8732">
                  <c:v>0.39113584579192018</c:v>
                </c:pt>
                <c:pt idx="8733">
                  <c:v>0.34198487975615544</c:v>
                </c:pt>
                <c:pt idx="8734">
                  <c:v>0.29259613432679588</c:v>
                </c:pt>
                <c:pt idx="8735">
                  <c:v>0.24300764914745832</c:v>
                </c:pt>
                <c:pt idx="8736">
                  <c:v>0.19325265283447721</c:v>
                </c:pt>
                <c:pt idx="8737">
                  <c:v>0.14336436431419766</c:v>
                </c:pt>
                <c:pt idx="8738">
                  <c:v>9.3378025742979917E-2</c:v>
                </c:pt>
                <c:pt idx="8739">
                  <c:v>4.3329457521089285E-2</c:v>
                </c:pt>
                <c:pt idx="8740">
                  <c:v>-6.7483590018713024E-3</c:v>
                </c:pt>
                <c:pt idx="8741">
                  <c:v>-5.6821799254347868E-2</c:v>
                </c:pt>
                <c:pt idx="8742">
                  <c:v>-0.1068556803358621</c:v>
                </c:pt>
                <c:pt idx="8743">
                  <c:v>-0.15681464947245846</c:v>
                </c:pt>
                <c:pt idx="8744">
                  <c:v>-0.20666653984106884</c:v>
                </c:pt>
                <c:pt idx="8745">
                  <c:v>-0.25637882522890748</c:v>
                </c:pt>
                <c:pt idx="8746">
                  <c:v>-0.30591764310167924</c:v>
                </c:pt>
                <c:pt idx="8747">
                  <c:v>-0.3552480166446581</c:v>
                </c:pt>
                <c:pt idx="8748">
                  <c:v>-0.40433409598272435</c:v>
                </c:pt>
                <c:pt idx="8749">
                  <c:v>-0.45314051415442985</c:v>
                </c:pt>
                <c:pt idx="8750">
                  <c:v>-0.50163569249056783</c:v>
                </c:pt>
                <c:pt idx="8751">
                  <c:v>-0.54978823193648019</c:v>
                </c:pt>
                <c:pt idx="8752">
                  <c:v>-0.59756475649345786</c:v>
                </c:pt>
                <c:pt idx="8753">
                  <c:v>-0.64492943615733378</c:v>
                </c:pt>
                <c:pt idx="8754">
                  <c:v>-0.6918532872192078</c:v>
                </c:pt>
                <c:pt idx="8755">
                  <c:v>-0.73830362328535792</c:v>
                </c:pt>
                <c:pt idx="8756">
                  <c:v>-0.78424793834078277</c:v>
                </c:pt>
                <c:pt idx="8757">
                  <c:v>-0.82965469703013262</c:v>
                </c:pt>
                <c:pt idx="8758">
                  <c:v>-0.87449257632127675</c:v>
                </c:pt>
                <c:pt idx="8759">
                  <c:v>-0.91873127557075984</c:v>
                </c:pt>
                <c:pt idx="8760">
                  <c:v>-0.96234049483942152</c:v>
                </c:pt>
                <c:pt idx="8761">
                  <c:v>-1.0052899084966411</c:v>
                </c:pt>
                <c:pt idx="8762">
                  <c:v>-1.0475501119064676</c:v>
                </c:pt>
                <c:pt idx="8763">
                  <c:v>-1.0890925836105367</c:v>
                </c:pt>
                <c:pt idx="8764">
                  <c:v>-1.1298887830517841</c:v>
                </c:pt>
                <c:pt idx="8765">
                  <c:v>-1.1699103360792582</c:v>
                </c:pt>
                <c:pt idx="8766">
                  <c:v>-1.2091300517238834</c:v>
                </c:pt>
                <c:pt idx="8767">
                  <c:v>-1.2475210966856711</c:v>
                </c:pt>
                <c:pt idx="8768">
                  <c:v>-1.285057779213848</c:v>
                </c:pt>
                <c:pt idx="8769">
                  <c:v>-1.3217146566954949</c:v>
                </c:pt>
                <c:pt idx="8770">
                  <c:v>-1.3574633048942177</c:v>
                </c:pt>
                <c:pt idx="8771">
                  <c:v>-1.3922825269925403</c:v>
                </c:pt>
                <c:pt idx="8772">
                  <c:v>-1.4261485682658805</c:v>
                </c:pt>
                <c:pt idx="8773">
                  <c:v>-1.4590363435362244</c:v>
                </c:pt>
                <c:pt idx="8774">
                  <c:v>-1.4909218290868338</c:v>
                </c:pt>
                <c:pt idx="8775">
                  <c:v>-1.5217852476053997</c:v>
                </c:pt>
                <c:pt idx="8776">
                  <c:v>-1.5516073514675712</c:v>
                </c:pt>
                <c:pt idx="8777">
                  <c:v>-1.5803682807804471</c:v>
                </c:pt>
                <c:pt idx="8778">
                  <c:v>-1.608047632171242</c:v>
                </c:pt>
                <c:pt idx="8779">
                  <c:v>-1.6346245625427362</c:v>
                </c:pt>
                <c:pt idx="8780">
                  <c:v>-1.6600790260535243</c:v>
                </c:pt>
                <c:pt idx="8781">
                  <c:v>-1.6843949804389133</c:v>
                </c:pt>
                <c:pt idx="8782">
                  <c:v>-1.7075566996049141</c:v>
                </c:pt>
                <c:pt idx="8783">
                  <c:v>-1.729547666299327</c:v>
                </c:pt>
                <c:pt idx="8784">
                  <c:v>-1.7503517865952172</c:v>
                </c:pt>
                <c:pt idx="8785">
                  <c:v>-1.7699565936722061</c:v>
                </c:pt>
                <c:pt idx="8786">
                  <c:v>-1.7883495745114231</c:v>
                </c:pt>
                <c:pt idx="8787">
                  <c:v>-1.8055170898683053</c:v>
                </c:pt>
                <c:pt idx="8788">
                  <c:v>-1.8214467339993172</c:v>
                </c:pt>
                <c:pt idx="8789">
                  <c:v>-1.8361314274881695</c:v>
                </c:pt>
                <c:pt idx="8790">
                  <c:v>-1.8495569365180493</c:v>
                </c:pt>
                <c:pt idx="8791">
                  <c:v>-1.8617125385002526</c:v>
                </c:pt>
                <c:pt idx="8792">
                  <c:v>-1.8725937593124149</c:v>
                </c:pt>
                <c:pt idx="8793">
                  <c:v>-1.8821898440459566</c:v>
                </c:pt>
                <c:pt idx="8794">
                  <c:v>-1.890495285292265</c:v>
                </c:pt>
                <c:pt idx="8795">
                  <c:v>-1.8975059454084426</c:v>
                </c:pt>
                <c:pt idx="8796">
                  <c:v>-1.9032188348035897</c:v>
                </c:pt>
                <c:pt idx="8797">
                  <c:v>-1.9076265538095902</c:v>
                </c:pt>
                <c:pt idx="8798">
                  <c:v>-1.910725441405138</c:v>
                </c:pt>
                <c:pt idx="8799">
                  <c:v>-1.9125171877699547</c:v>
                </c:pt>
                <c:pt idx="8800">
                  <c:v>-1.912996375936012</c:v>
                </c:pt>
                <c:pt idx="8801">
                  <c:v>-1.912163211022726</c:v>
                </c:pt>
                <c:pt idx="8802">
                  <c:v>-1.9100205949903595</c:v>
                </c:pt>
                <c:pt idx="8803">
                  <c:v>-1.9065673810205277</c:v>
                </c:pt>
                <c:pt idx="8804">
                  <c:v>-1.9018074275188472</c:v>
                </c:pt>
                <c:pt idx="8805">
                  <c:v>-1.8957446497980392</c:v>
                </c:pt>
                <c:pt idx="8806">
                  <c:v>-1.8883840387976933</c:v>
                </c:pt>
                <c:pt idx="8807">
                  <c:v>-1.8797293223084359</c:v>
                </c:pt>
                <c:pt idx="8808">
                  <c:v>-1.8697863382302524</c:v>
                </c:pt>
                <c:pt idx="8809">
                  <c:v>-1.8585627191790735</c:v>
                </c:pt>
                <c:pt idx="8810">
                  <c:v>-1.846064422462901</c:v>
                </c:pt>
                <c:pt idx="8811">
                  <c:v>-1.8322991482827846</c:v>
                </c:pt>
                <c:pt idx="8812">
                  <c:v>-1.8172771843261744</c:v>
                </c:pt>
                <c:pt idx="8813">
                  <c:v>-1.8010110528203755</c:v>
                </c:pt>
                <c:pt idx="8814">
                  <c:v>-1.7835129289931209</c:v>
                </c:pt>
                <c:pt idx="8815">
                  <c:v>-1.7647903732668702</c:v>
                </c:pt>
                <c:pt idx="8816">
                  <c:v>-1.7448586829747255</c:v>
                </c:pt>
                <c:pt idx="8817">
                  <c:v>-1.7237323573421728</c:v>
                </c:pt>
                <c:pt idx="8818">
                  <c:v>-1.7014251128151077</c:v>
                </c:pt>
                <c:pt idx="8819">
                  <c:v>-1.677949968908379</c:v>
                </c:pt>
                <c:pt idx="8820">
                  <c:v>-1.6533267664760245</c:v>
                </c:pt>
                <c:pt idx="8821">
                  <c:v>-1.6275705189320393</c:v>
                </c:pt>
                <c:pt idx="8822">
                  <c:v>-1.6006983716221401</c:v>
                </c:pt>
                <c:pt idx="8823">
                  <c:v>-1.5727271799919369</c:v>
                </c:pt>
                <c:pt idx="8824">
                  <c:v>-1.5436799019157741</c:v>
                </c:pt>
                <c:pt idx="8825">
                  <c:v>-1.5135740099581576</c:v>
                </c:pt>
                <c:pt idx="8826">
                  <c:v>-1.4824296351381951</c:v>
                </c:pt>
                <c:pt idx="8827">
                  <c:v>-1.4502691843427182</c:v>
                </c:pt>
                <c:pt idx="8828">
                  <c:v>-1.4171169215154467</c:v>
                </c:pt>
                <c:pt idx="8829">
                  <c:v>-1.3829911578581311</c:v>
                </c:pt>
                <c:pt idx="8830">
                  <c:v>-1.3479167628717972</c:v>
                </c:pt>
                <c:pt idx="8831">
                  <c:v>-1.311919959883123</c:v>
                </c:pt>
                <c:pt idx="8832">
                  <c:v>-1.2750259109943698</c:v>
                </c:pt>
                <c:pt idx="8833">
                  <c:v>-1.2372587038956093</c:v>
                </c:pt>
                <c:pt idx="8834">
                  <c:v>-1.1986425056076744</c:v>
                </c:pt>
                <c:pt idx="8835">
                  <c:v>-1.1592047162858128</c:v>
                </c:pt>
                <c:pt idx="8836">
                  <c:v>-1.1189722562808466</c:v>
                </c:pt>
                <c:pt idx="8837">
                  <c:v>-1.0779715641991614</c:v>
                </c:pt>
                <c:pt idx="8838">
                  <c:v>-1.036231780506021</c:v>
                </c:pt>
                <c:pt idx="8839">
                  <c:v>-0.99378218779454763</c:v>
                </c:pt>
                <c:pt idx="8840">
                  <c:v>-0.95065311010972442</c:v>
                </c:pt>
                <c:pt idx="8841">
                  <c:v>-0.90687141256312198</c:v>
                </c:pt>
                <c:pt idx="8842">
                  <c:v>-0.86246944174722007</c:v>
                </c:pt>
                <c:pt idx="8843">
                  <c:v>-0.81747772885230863</c:v>
                </c:pt>
                <c:pt idx="8844">
                  <c:v>-0.77192306667678146</c:v>
                </c:pt>
                <c:pt idx="8845">
                  <c:v>-0.72584067247743433</c:v>
                </c:pt>
                <c:pt idx="8846">
                  <c:v>-0.67926118717589434</c:v>
                </c:pt>
                <c:pt idx="8847">
                  <c:v>-0.63221335947384005</c:v>
                </c:pt>
                <c:pt idx="8848">
                  <c:v>-0.58473169303810146</c:v>
                </c:pt>
                <c:pt idx="8849">
                  <c:v>-0.53685028413333813</c:v>
                </c:pt>
                <c:pt idx="8850">
                  <c:v>-0.48860268893810616</c:v>
                </c:pt>
                <c:pt idx="8851">
                  <c:v>-0.4400187017704541</c:v>
                </c:pt>
                <c:pt idx="8852">
                  <c:v>-0.39113544310214104</c:v>
                </c:pt>
                <c:pt idx="8853">
                  <c:v>-0.34198447535481435</c:v>
                </c:pt>
                <c:pt idx="8854">
                  <c:v>-0.29259572840211057</c:v>
                </c:pt>
                <c:pt idx="8855">
                  <c:v>-0.24300724188767667</c:v>
                </c:pt>
                <c:pt idx="8856">
                  <c:v>-0.19325224442784614</c:v>
                </c:pt>
                <c:pt idx="8857">
                  <c:v>-0.14336395494883572</c:v>
                </c:pt>
                <c:pt idx="8858">
                  <c:v>-9.3377615606846348E-2</c:v>
                </c:pt>
                <c:pt idx="8859">
                  <c:v>-4.3329046801840826E-2</c:v>
                </c:pt>
                <c:pt idx="8860">
                  <c:v>6.7487701169518513E-3</c:v>
                </c:pt>
                <c:pt idx="8861">
                  <c:v>5.6822210578367061E-2</c:v>
                </c:pt>
                <c:pt idx="8862">
                  <c:v>0.10685609168252938</c:v>
                </c:pt>
                <c:pt idx="8863">
                  <c:v>0.15681506065603354</c:v>
                </c:pt>
                <c:pt idx="8864">
                  <c:v>0.20666695067651389</c:v>
                </c:pt>
                <c:pt idx="8865">
                  <c:v>0.25637923553196373</c:v>
                </c:pt>
                <c:pt idx="8866">
                  <c:v>0.3059180526889379</c:v>
                </c:pt>
                <c:pt idx="8867">
                  <c:v>0.35524842533364542</c:v>
                </c:pt>
                <c:pt idx="8868">
                  <c:v>0.40433450359196049</c:v>
                </c:pt>
                <c:pt idx="8869">
                  <c:v>0.45314092050355753</c:v>
                </c:pt>
                <c:pt idx="8870">
                  <c:v>0.50163609740036741</c:v>
                </c:pt>
                <c:pt idx="8871">
                  <c:v>0.54978863522901467</c:v>
                </c:pt>
                <c:pt idx="8872">
                  <c:v>0.59756515799203935</c:v>
                </c:pt>
                <c:pt idx="8873">
                  <c:v>0.64492983568676054</c:v>
                </c:pt>
                <c:pt idx="8874">
                  <c:v>0.69185368460568031</c:v>
                </c:pt>
                <c:pt idx="8875">
                  <c:v>0.73830401835666404</c:v>
                </c:pt>
                <c:pt idx="8876">
                  <c:v>0.78424833092628032</c:v>
                </c:pt>
                <c:pt idx="8877">
                  <c:v>0.82965508696091961</c:v>
                </c:pt>
                <c:pt idx="8878">
                  <c:v>0.87449296343019556</c:v>
                </c:pt>
                <c:pt idx="8879">
                  <c:v>0.91873165969245429</c:v>
                </c:pt>
                <c:pt idx="8880">
                  <c:v>0.96234087581046646</c:v>
                </c:pt>
                <c:pt idx="8881">
                  <c:v>1.0052902861555582</c:v>
                </c:pt>
                <c:pt idx="8882">
                  <c:v>1.0475504860938114</c:v>
                </c:pt>
                <c:pt idx="8883">
                  <c:v>1.0890929541689554</c:v>
                </c:pt>
                <c:pt idx="8884">
                  <c:v>1.1298891498260988</c:v>
                </c:pt>
                <c:pt idx="8885">
                  <c:v>1.1699106989165131</c:v>
                </c:pt>
                <c:pt idx="8886">
                  <c:v>1.2091304104733858</c:v>
                </c:pt>
                <c:pt idx="8887">
                  <c:v>1.2475214511990866</c:v>
                </c:pt>
                <c:pt idx="8888">
                  <c:v>1.2850581293452574</c:v>
                </c:pt>
                <c:pt idx="8889">
                  <c:v>1.321715002301433</c:v>
                </c:pt>
                <c:pt idx="8890">
                  <c:v>1.3574636458337359</c:v>
                </c:pt>
                <c:pt idx="8891">
                  <c:v>1.3922828631272726</c:v>
                </c:pt>
                <c:pt idx="8892">
                  <c:v>1.4261488994600737</c:v>
                </c:pt>
                <c:pt idx="8893">
                  <c:v>1.4590366696568045</c:v>
                </c:pt>
                <c:pt idx="8894">
                  <c:v>1.4909221500034904</c:v>
                </c:pt>
                <c:pt idx="8895">
                  <c:v>1.5217855631905748</c:v>
                </c:pt>
                <c:pt idx="8896">
                  <c:v>1.551607661596522</c:v>
                </c:pt>
                <c:pt idx="8897">
                  <c:v>1.5803685853313625</c:v>
                </c:pt>
                <c:pt idx="8898">
                  <c:v>1.6080479310251881</c:v>
                </c:pt>
                <c:pt idx="8899">
                  <c:v>1.6346248555837395</c:v>
                </c:pt>
                <c:pt idx="8900">
                  <c:v>1.6600793131686571</c:v>
                </c:pt>
                <c:pt idx="8901">
                  <c:v>1.6843952615182813</c:v>
                </c:pt>
                <c:pt idx="8902">
                  <c:v>1.7075569745416905</c:v>
                </c:pt>
                <c:pt idx="8903">
                  <c:v>1.7295479349898442</c:v>
                </c:pt>
                <c:pt idx="8904">
                  <c:v>1.7503520489389586</c:v>
                </c:pt>
                <c:pt idx="8905">
                  <c:v>1.769956849571847</c:v>
                </c:pt>
                <c:pt idx="8906">
                  <c:v>1.7883498238728757</c:v>
                </c:pt>
                <c:pt idx="8907">
                  <c:v>1.8055173326007463</c:v>
                </c:pt>
                <c:pt idx="8908">
                  <c:v>1.8214469700152163</c:v>
                </c:pt>
                <c:pt idx="8909">
                  <c:v>1.8361316567033172</c:v>
                </c:pt>
                <c:pt idx="8910">
                  <c:v>1.8495571588515807</c:v>
                </c:pt>
                <c:pt idx="8911">
                  <c:v>1.8617127538746847</c:v>
                </c:pt>
                <c:pt idx="8912">
                  <c:v>1.8725939676536656</c:v>
                </c:pt>
                <c:pt idx="8913">
                  <c:v>1.8821900452833538</c:v>
                </c:pt>
                <c:pt idx="8914">
                  <c:v>1.8904954793585822</c:v>
                </c:pt>
                <c:pt idx="8915">
                  <c:v>1.8975061322399149</c:v>
                </c:pt>
                <c:pt idx="8916">
                  <c:v>1.9032190143399197</c:v>
                </c:pt>
                <c:pt idx="8917">
                  <c:v>1.9076267259939876</c:v>
                </c:pt>
                <c:pt idx="8918">
                  <c:v>1.9107256061843079</c:v>
                </c:pt>
                <c:pt idx="8919">
                  <c:v>1.9125173450941317</c:v>
                </c:pt>
                <c:pt idx="8920">
                  <c:v>1.9129965257589481</c:v>
                </c:pt>
                <c:pt idx="8921">
                  <c:v>1.9121633533017262</c:v>
                </c:pt>
                <c:pt idx="8922">
                  <c:v>1.9100207296862568</c:v>
                </c:pt>
                <c:pt idx="8923">
                  <c:v>1.9065675080977307</c:v>
                </c:pt>
                <c:pt idx="8924">
                  <c:v>1.9018075469453042</c:v>
                </c:pt>
                <c:pt idx="8925">
                  <c:v>1.8957447615452685</c:v>
                </c:pt>
                <c:pt idx="8926">
                  <c:v>1.8883841428407577</c:v>
                </c:pt>
                <c:pt idx="8927">
                  <c:v>1.8797294186259685</c:v>
                </c:pt>
                <c:pt idx="8928">
                  <c:v>1.8697864268044544</c:v>
                </c:pt>
                <c:pt idx="8929">
                  <c:v>1.8585627999956864</c:v>
                </c:pt>
                <c:pt idx="8930">
                  <c:v>1.8460644955112133</c:v>
                </c:pt>
                <c:pt idx="8931">
                  <c:v>1.8322992135556306</c:v>
                </c:pt>
                <c:pt idx="8932">
                  <c:v>1.8172772418199232</c:v>
                </c:pt>
                <c:pt idx="8933">
                  <c:v>1.8010111025349198</c:v>
                </c:pt>
                <c:pt idx="8934">
                  <c:v>1.7835129709318613</c:v>
                </c:pt>
                <c:pt idx="8935">
                  <c:v>1.7647904074366962</c:v>
                </c:pt>
                <c:pt idx="8936">
                  <c:v>1.7448587093860397</c:v>
                </c:pt>
                <c:pt idx="8937">
                  <c:v>1.723732376008811</c:v>
                </c:pt>
                <c:pt idx="8938">
                  <c:v>1.7014251237543676</c:v>
                </c:pt>
                <c:pt idx="8939">
                  <c:v>1.6779499721410089</c:v>
                </c:pt>
                <c:pt idx="8940">
                  <c:v>1.6533267620261392</c:v>
                </c:pt>
                <c:pt idx="8941">
                  <c:v>1.6275705068271804</c:v>
                </c:pt>
                <c:pt idx="8942">
                  <c:v>1.6006983518931945</c:v>
                </c:pt>
                <c:pt idx="8943">
                  <c:v>1.5727271526731286</c:v>
                </c:pt>
                <c:pt idx="8944">
                  <c:v>1.5436798670446417</c:v>
                </c:pt>
                <c:pt idx="8945">
                  <c:v>1.5135739675755291</c:v>
                </c:pt>
                <c:pt idx="8946">
                  <c:v>1.4824295852881444</c:v>
                </c:pt>
                <c:pt idx="8947">
                  <c:v>1.4502691270725516</c:v>
                </c:pt>
                <c:pt idx="8948">
                  <c:v>1.4171168568756556</c:v>
                </c:pt>
                <c:pt idx="8949">
                  <c:v>1.3829910859023482</c:v>
                </c:pt>
                <c:pt idx="8950">
                  <c:v>1.3479166836568244</c:v>
                </c:pt>
                <c:pt idx="8951">
                  <c:v>1.3119198734688071</c:v>
                </c:pt>
                <c:pt idx="8952">
                  <c:v>1.2750258174436315</c:v>
                </c:pt>
                <c:pt idx="8953">
                  <c:v>1.2372586032743751</c:v>
                </c:pt>
                <c:pt idx="8954">
                  <c:v>1.1986423979848422</c:v>
                </c:pt>
                <c:pt idx="8955">
                  <c:v>1.1592046017331972</c:v>
                </c:pt>
                <c:pt idx="8956">
                  <c:v>1.1189721348731831</c:v>
                </c:pt>
                <c:pt idx="8957">
                  <c:v>1.0779714360139998</c:v>
                </c:pt>
                <c:pt idx="8958">
                  <c:v>1.0362316456237379</c:v>
                </c:pt>
                <c:pt idx="8959">
                  <c:v>0.99378204629824807</c:v>
                </c:pt>
                <c:pt idx="8960">
                  <c:v>0.95065296208523908</c:v>
                </c:pt>
                <c:pt idx="8961">
                  <c:v>0.9068712580989492</c:v>
                </c:pt>
                <c:pt idx="8962">
                  <c:v>0.86246928093444208</c:v>
                </c:pt>
                <c:pt idx="8963">
                  <c:v>0.8174775617846195</c:v>
                </c:pt>
                <c:pt idx="8964">
                  <c:v>0.77192289345033471</c:v>
                </c:pt>
                <c:pt idx="8965">
                  <c:v>0.72584049319088872</c:v>
                </c:pt>
                <c:pt idx="8966">
                  <c:v>0.67926100193028416</c:v>
                </c:pt>
                <c:pt idx="8967">
                  <c:v>0.6322131683725466</c:v>
                </c:pt>
                <c:pt idx="8968">
                  <c:v>0.58473149618682518</c:v>
                </c:pt>
                <c:pt idx="8969">
                  <c:v>0.53685008164005155</c:v>
                </c:pt>
                <c:pt idx="8970">
                  <c:v>0.48860248091290415</c:v>
                </c:pt>
                <c:pt idx="8971">
                  <c:v>0.44001848832561685</c:v>
                </c:pt>
                <c:pt idx="8972">
                  <c:v>0.39113522435197856</c:v>
                </c:pt>
                <c:pt idx="8973">
                  <c:v>0.34198425141569627</c:v>
                </c:pt>
                <c:pt idx="8974">
                  <c:v>0.29259549939233609</c:v>
                </c:pt>
                <c:pt idx="8975">
                  <c:v>0.24300700792743138</c:v>
                </c:pt>
                <c:pt idx="8976">
                  <c:v>0.19325200563917247</c:v>
                </c:pt>
                <c:pt idx="8977">
                  <c:v>0.14336371145554705</c:v>
                </c:pt>
                <c:pt idx="8978">
                  <c:v>9.3377367534454886E-2</c:v>
                </c:pt>
                <c:pt idx="8979">
                  <c:v>4.332879427751582E-2</c:v>
                </c:pt>
                <c:pt idx="8980">
                  <c:v>-6.7490269644439969E-3</c:v>
                </c:pt>
                <c:pt idx="8981">
                  <c:v>-5.6822471618761694E-2</c:v>
                </c:pt>
                <c:pt idx="8982">
                  <c:v>-0.10685635678408027</c:v>
                </c:pt>
                <c:pt idx="8983">
                  <c:v>-0.15681532968561027</c:v>
                </c:pt>
                <c:pt idx="8984">
                  <c:v>-0.20666722349964861</c:v>
                </c:pt>
                <c:pt idx="8985">
                  <c:v>-0.25637951201292042</c:v>
                </c:pt>
                <c:pt idx="8986">
                  <c:v>-0.30591833269078544</c:v>
                </c:pt>
                <c:pt idx="8987">
                  <c:v>-0.35524870871831621</c:v>
                </c:pt>
                <c:pt idx="8988">
                  <c:v>-0.40433479022033447</c:v>
                </c:pt>
                <c:pt idx="8989">
                  <c:v>-0.45314121023550796</c:v>
                </c:pt>
                <c:pt idx="8990">
                  <c:v>-0.50163639009480232</c:v>
                </c:pt>
                <c:pt idx="8991">
                  <c:v>-0.54978893074399204</c:v>
                </c:pt>
                <c:pt idx="8992">
                  <c:v>-0.59756545618484225</c:v>
                </c:pt>
                <c:pt idx="8993">
                  <c:v>-0.64493013641389341</c:v>
                </c:pt>
                <c:pt idx="8994">
                  <c:v>-0.6918539877230192</c:v>
                </c:pt>
                <c:pt idx="8995">
                  <c:v>-0.73830432371945476</c:v>
                </c:pt>
                <c:pt idx="8996">
                  <c:v>-0.78424863838926229</c:v>
                </c:pt>
                <c:pt idx="8997">
                  <c:v>-0.82965539637834218</c:v>
                </c:pt>
                <c:pt idx="8998">
                  <c:v>-0.87449327465593107</c:v>
                </c:pt>
                <c:pt idx="8999">
                  <c:v>-0.91873197258003181</c:v>
                </c:pt>
                <c:pt idx="9000">
                  <c:v>-0.96234119021313336</c:v>
                </c:pt>
                <c:pt idx="9001">
                  <c:v>-1.0052906019264101</c:v>
                </c:pt>
                <c:pt idx="9002">
                  <c:v>-1.0475508030857861</c:v>
                </c:pt>
                <c:pt idx="9003">
                  <c:v>-1.0890932722349291</c:v>
                </c:pt>
                <c:pt idx="9004">
                  <c:v>-1.1298894688189642</c:v>
                </c:pt>
                <c:pt idx="9005">
                  <c:v>-1.1699110186892083</c:v>
                </c:pt>
                <c:pt idx="9006">
                  <c:v>-1.2091307308790118</c:v>
                </c:pt>
                <c:pt idx="9007">
                  <c:v>-1.2475217720909306</c:v>
                </c:pt>
                <c:pt idx="9008">
                  <c:v>-1.2850584505768878</c:v>
                </c:pt>
                <c:pt idx="9009">
                  <c:v>-1.3217153237267329</c:v>
                </c:pt>
                <c:pt idx="9010">
                  <c:v>-1.3574639673070057</c:v>
                </c:pt>
                <c:pt idx="9011">
                  <c:v>-1.392283184503263</c:v>
                </c:pt>
                <c:pt idx="9012">
                  <c:v>-1.4261492205940585</c:v>
                </c:pt>
                <c:pt idx="9013">
                  <c:v>-1.4590369904046652</c:v>
                </c:pt>
                <c:pt idx="9014">
                  <c:v>-1.4909224702217396</c:v>
                </c:pt>
                <c:pt idx="9015">
                  <c:v>-1.521785882736457</c:v>
                </c:pt>
                <c:pt idx="9016">
                  <c:v>-1.5516079803280576</c:v>
                </c:pt>
                <c:pt idx="9017">
                  <c:v>-1.5803689031074</c:v>
                </c:pt>
                <c:pt idx="9018">
                  <c:v>-1.608048247705482</c:v>
                </c:pt>
                <c:pt idx="9019">
                  <c:v>-1.6346251710290183</c:v>
                </c:pt>
                <c:pt idx="9020">
                  <c:v>-1.6600796272406453</c:v>
                </c:pt>
                <c:pt idx="9021">
                  <c:v>-1.6843955740797958</c:v>
                </c:pt>
                <c:pt idx="9022">
                  <c:v>-1.7075572854566798</c:v>
                </c:pt>
                <c:pt idx="9023">
                  <c:v>-1.7295482441234662</c:v>
                </c:pt>
                <c:pt idx="9024">
                  <c:v>-1.7503523561575989</c:v>
                </c:pt>
                <c:pt idx="9025">
                  <c:v>-1.7699571547432251</c:v>
                </c:pt>
                <c:pt idx="9026">
                  <c:v>-1.7883501268660509</c:v>
                </c:pt>
                <c:pt idx="9027">
                  <c:v>-1.8055176332862135</c:v>
                </c:pt>
                <c:pt idx="9028">
                  <c:v>-1.8214472682649336</c:v>
                </c:pt>
                <c:pt idx="9029">
                  <c:v>-1.8361319523907684</c:v>
                </c:pt>
                <c:pt idx="9030">
                  <c:v>-1.8495574518518358</c:v>
                </c:pt>
                <c:pt idx="9031">
                  <c:v>-1.8617130440644256</c:v>
                </c:pt>
                <c:pt idx="9032">
                  <c:v>-1.872594254911256</c:v>
                </c:pt>
                <c:pt idx="9033">
                  <c:v>-1.8821903294888911</c:v>
                </c:pt>
                <c:pt idx="9034">
                  <c:v>-1.8904957603939376</c:v>
                </c:pt>
                <c:pt idx="9035">
                  <c:v>-1.8975064099887826</c:v>
                </c:pt>
                <c:pt idx="9036">
                  <c:v>-1.9032192886878685</c:v>
                </c:pt>
                <c:pt idx="9037">
                  <c:v>-1.9076269968284838</c:v>
                </c:pt>
                <c:pt idx="9038">
                  <c:v>-1.9107258733947985</c:v>
                </c:pt>
                <c:pt idx="9039">
                  <c:v>-1.912517608572051</c:v>
                </c:pt>
                <c:pt idx="9040">
                  <c:v>-1.9129967853977854</c:v>
                </c:pt>
                <c:pt idx="9041">
                  <c:v>-1.9121636089970473</c:v>
                </c:pt>
                <c:pt idx="9042">
                  <c:v>-1.9100209813357669</c:v>
                </c:pt>
                <c:pt idx="9043">
                  <c:v>-1.9065677556012903</c:v>
                </c:pt>
                <c:pt idx="9044">
                  <c:v>-1.9018077902049813</c:v>
                </c:pt>
                <c:pt idx="9045">
                  <c:v>-1.8957450004653702</c:v>
                </c:pt>
                <c:pt idx="9046">
                  <c:v>-1.8883843773278723</c:v>
                </c:pt>
                <c:pt idx="9047">
                  <c:v>-1.8797296485889907</c:v>
                </c:pt>
                <c:pt idx="9048">
                  <c:v>-1.8697866521546214</c:v>
                </c:pt>
                <c:pt idx="9049">
                  <c:v>-1.8585630206466166</c:v>
                </c:pt>
                <c:pt idx="9050">
                  <c:v>-1.8460647113789392</c:v>
                </c:pt>
                <c:pt idx="9051">
                  <c:v>-1.8322994245586055</c:v>
                </c:pt>
                <c:pt idx="9052">
                  <c:v>-1.8172774478790774</c:v>
                </c:pt>
                <c:pt idx="9053">
                  <c:v>-1.801011303573677</c:v>
                </c:pt>
                <c:pt idx="9054">
                  <c:v>-1.7835131668761608</c:v>
                </c:pt>
                <c:pt idx="9055">
                  <c:v>-1.7647905982150396</c:v>
                </c:pt>
                <c:pt idx="9056">
                  <c:v>-1.744858894929461</c:v>
                </c:pt>
                <c:pt idx="9057">
                  <c:v>-1.7237325562509784</c:v>
                </c:pt>
                <c:pt idx="9058">
                  <c:v>-1.7014252986315388</c:v>
                </c:pt>
                <c:pt idx="9059">
                  <c:v>-1.6779501415920706</c:v>
                </c:pt>
                <c:pt idx="9060">
                  <c:v>-1.6533269259926513</c:v>
                </c:pt>
                <c:pt idx="9061">
                  <c:v>-1.6275706652533435</c:v>
                </c:pt>
                <c:pt idx="9062">
                  <c:v>-1.6006985047259272</c:v>
                </c:pt>
                <c:pt idx="9063">
                  <c:v>-1.5727272998620179</c:v>
                </c:pt>
                <c:pt idx="9064">
                  <c:v>-1.543680008542011</c:v>
                </c:pt>
                <c:pt idx="9065">
                  <c:v>-1.5135741033364132</c:v>
                </c:pt>
                <c:pt idx="9066">
                  <c:v>-1.4824297152703385</c:v>
                </c:pt>
                <c:pt idx="9067">
                  <c:v>-1.4502692512365849</c:v>
                </c:pt>
                <c:pt idx="9068">
                  <c:v>-1.4171169751848105</c:v>
                </c:pt>
                <c:pt idx="9069">
                  <c:v>-1.3829911983226879</c:v>
                </c:pt>
                <c:pt idx="9070">
                  <c:v>-1.3479167901571643</c:v>
                </c:pt>
                <c:pt idx="9071">
                  <c:v>-1.3119199740207377</c:v>
                </c:pt>
                <c:pt idx="9072">
                  <c:v>-1.2750259120215413</c:v>
                </c:pt>
                <c:pt idx="9073">
                  <c:v>-1.2372586918554105</c:v>
                </c:pt>
                <c:pt idx="9074">
                  <c:v>-1.1986424805489473</c:v>
                </c:pt>
                <c:pt idx="9075">
                  <c:v>-1.1592046782630967</c:v>
                </c:pt>
                <c:pt idx="9076">
                  <c:v>-1.1189722053543825</c:v>
                </c:pt>
                <c:pt idx="9077">
                  <c:v>-1.0779715004347739</c:v>
                </c:pt>
                <c:pt idx="9078">
                  <c:v>-1.0362317039751479</c:v>
                </c:pt>
                <c:pt idx="9079">
                  <c:v>-0.99378209857411348</c:v>
                </c:pt>
                <c:pt idx="9080">
                  <c:v>-0.95065300828215438</c:v>
                </c:pt>
                <c:pt idx="9081">
                  <c:v>-0.90687129821625023</c:v>
                </c:pt>
                <c:pt idx="9082">
                  <c:v>-0.86246931497423385</c:v>
                </c:pt>
                <c:pt idx="9083">
                  <c:v>-0.81747758975169227</c:v>
                </c:pt>
                <c:pt idx="9084">
                  <c:v>-0.77192291535227076</c:v>
                </c:pt>
                <c:pt idx="9085">
                  <c:v>-0.72584050903792163</c:v>
                </c:pt>
                <c:pt idx="9086">
                  <c:v>-0.67926101173537146</c:v>
                </c:pt>
                <c:pt idx="9087">
                  <c:v>-0.63221317215137085</c:v>
                </c:pt>
                <c:pt idx="9088">
                  <c:v>-0.58473149395766344</c:v>
                </c:pt>
                <c:pt idx="9089">
                  <c:v>-0.53685007342386104</c:v>
                </c:pt>
                <c:pt idx="9090">
                  <c:v>-0.4886024667333006</c:v>
                </c:pt>
                <c:pt idx="9091">
                  <c:v>-0.44001846820880525</c:v>
                </c:pt>
                <c:pt idx="9092">
                  <c:v>-0.39113519832674254</c:v>
                </c:pt>
                <c:pt idx="9093">
                  <c:v>-0.34198421951342467</c:v>
                </c:pt>
                <c:pt idx="9094">
                  <c:v>-0.29259546164693712</c:v>
                </c:pt>
                <c:pt idx="9095">
                  <c:v>-0.24300696437536212</c:v>
                </c:pt>
                <c:pt idx="9096">
                  <c:v>-0.19325195631935319</c:v>
                </c:pt>
                <c:pt idx="9097">
                  <c:v>-0.14336365640941642</c:v>
                </c:pt>
                <c:pt idx="9098">
                  <c:v>-9.3377306805842164E-2</c:v>
                </c:pt>
                <c:pt idx="9099">
                  <c:v>-4.3328727912727183E-2</c:v>
                </c:pt>
                <c:pt idx="9100">
                  <c:v>6.7490989167413428E-3</c:v>
                </c:pt>
                <c:pt idx="9101">
                  <c:v>5.6822549107539588E-2</c:v>
                </c:pt>
                <c:pt idx="9102">
                  <c:v>0.10685643975594801</c:v>
                </c:pt>
                <c:pt idx="9103">
                  <c:v>0.15681541808493185</c:v>
                </c:pt>
                <c:pt idx="9104">
                  <c:v>0.2066673172684835</c:v>
                </c:pt>
                <c:pt idx="9105">
                  <c:v>0.25637961109114066</c:v>
                </c:pt>
                <c:pt idx="9106">
                  <c:v>0.30591843701603072</c:v>
                </c:pt>
                <c:pt idx="9107">
                  <c:v>0.3552488182260804</c:v>
                </c:pt>
                <c:pt idx="9108">
                  <c:v>0.40433490484396672</c:v>
                </c:pt>
                <c:pt idx="9109">
                  <c:v>0.45314132990628392</c:v>
                </c:pt>
                <c:pt idx="9110">
                  <c:v>0.50163651474195237</c:v>
                </c:pt>
                <c:pt idx="9111">
                  <c:v>0.54978906029474572</c:v>
                </c:pt>
                <c:pt idx="9112">
                  <c:v>0.59756559056444303</c:v>
                </c:pt>
                <c:pt idx="9113">
                  <c:v>0.64493027554564919</c:v>
                </c:pt>
                <c:pt idx="9114">
                  <c:v>0.69185413152832154</c:v>
                </c:pt>
                <c:pt idx="9115">
                  <c:v>0.73830447211791095</c:v>
                </c:pt>
                <c:pt idx="9116">
                  <c:v>0.78424879129863312</c:v>
                </c:pt>
                <c:pt idx="9117">
                  <c:v>0.8296555537146495</c:v>
                </c:pt>
                <c:pt idx="9118">
                  <c:v>0.8744934363334177</c:v>
                </c:pt>
                <c:pt idx="9119">
                  <c:v>0.9187321385113475</c:v>
                </c:pt>
                <c:pt idx="9120">
                  <c:v>0.96234136030926198</c:v>
                </c:pt>
                <c:pt idx="9121">
                  <c:v>1.0052907760967311</c:v>
                </c:pt>
                <c:pt idx="9122">
                  <c:v>1.0475509812381647</c:v>
                </c:pt>
                <c:pt idx="9123">
                  <c:v>1.0890934542757444</c:v>
                </c:pt>
                <c:pt idx="9124">
                  <c:v>1.1298896546531321</c:v>
                </c:pt>
                <c:pt idx="9125">
                  <c:v>1.1699112082202823</c:v>
                </c:pt>
                <c:pt idx="9126">
                  <c:v>1.2091309240091495</c:v>
                </c:pt>
                <c:pt idx="9127">
                  <c:v>1.2475219687210339</c:v>
                </c:pt>
                <c:pt idx="9128">
                  <c:v>1.28505865060657</c:v>
                </c:pt>
                <c:pt idx="9129">
                  <c:v>1.3217155270544312</c:v>
                </c:pt>
                <c:pt idx="9130">
                  <c:v>1.3574641738300024</c:v>
                </c:pt>
                <c:pt idx="9131">
                  <c:v>1.3922833941177324</c:v>
                </c:pt>
                <c:pt idx="9132">
                  <c:v>1.4261494331951272</c:v>
                </c:pt>
                <c:pt idx="9133">
                  <c:v>1.4590372058864809</c:v>
                </c:pt>
                <c:pt idx="9134">
                  <c:v>1.4909226884774651</c:v>
                </c:pt>
                <c:pt idx="9135">
                  <c:v>1.5217861036583757</c:v>
                </c:pt>
                <c:pt idx="9136">
                  <c:v>1.5516082038076213</c:v>
                </c:pt>
                <c:pt idx="9137">
                  <c:v>1.5803691290352384</c:v>
                </c:pt>
                <c:pt idx="9138">
                  <c:v>1.6080484759715037</c:v>
                </c:pt>
                <c:pt idx="9139">
                  <c:v>1.6346254015224344</c:v>
                </c:pt>
                <c:pt idx="9140">
                  <c:v>1.6600798598500361</c:v>
                </c:pt>
                <c:pt idx="9141">
                  <c:v>1.684395808693145</c:v>
                </c:pt>
                <c:pt idx="9142">
                  <c:v>1.7075575219614589</c:v>
                </c:pt>
                <c:pt idx="9143">
                  <c:v>1.7295484824066405</c:v>
                </c:pt>
                <c:pt idx="9144">
                  <c:v>1.7503525961057282</c:v>
                </c:pt>
                <c:pt idx="9145">
                  <c:v>1.7699573962424802</c:v>
                </c:pt>
                <c:pt idx="9146">
                  <c:v>1.7883503698022938</c:v>
                </c:pt>
                <c:pt idx="9147">
                  <c:v>1.8055178775450185</c:v>
                </c:pt>
                <c:pt idx="9148">
                  <c:v>1.8214475137316786</c:v>
                </c:pt>
                <c:pt idx="9149">
                  <c:v>1.836132198950656</c:v>
                </c:pt>
                <c:pt idx="9150">
                  <c:v>1.8495576993899463</c:v>
                </c:pt>
                <c:pt idx="9151">
                  <c:v>1.8617132924658037</c:v>
                </c:pt>
                <c:pt idx="9152">
                  <c:v>1.87259450406093</c:v>
                </c:pt>
                <c:pt idx="9153">
                  <c:v>1.882190579271924</c:v>
                </c:pt>
                <c:pt idx="9154">
                  <c:v>1.8904960106954927</c:v>
                </c:pt>
                <c:pt idx="9155">
                  <c:v>1.8975066606941704</c:v>
                </c:pt>
                <c:pt idx="9156">
                  <c:v>1.9032195396826015</c:v>
                </c:pt>
                <c:pt idx="9157">
                  <c:v>1.9076272479983278</c:v>
                </c:pt>
                <c:pt idx="9158">
                  <c:v>1.9107261246258014</c:v>
                </c:pt>
                <c:pt idx="9159">
                  <c:v>1.9125178597506374</c:v>
                </c:pt>
                <c:pt idx="9160">
                  <c:v>1.912997036410762</c:v>
                </c:pt>
                <c:pt idx="9161">
                  <c:v>1.9121638597316772</c:v>
                </c:pt>
                <c:pt idx="9162">
                  <c:v>1.9100212316798153</c:v>
                </c:pt>
                <c:pt idx="9163">
                  <c:v>1.9065680054430674</c:v>
                </c:pt>
                <c:pt idx="9164">
                  <c:v>1.9018080394333989</c:v>
                </c:pt>
                <c:pt idx="9165">
                  <c:v>1.8957452489699833</c:v>
                </c:pt>
                <c:pt idx="9166">
                  <c:v>1.8883846249989329</c:v>
                </c:pt>
                <c:pt idx="9167">
                  <c:v>1.8797298953174884</c:v>
                </c:pt>
                <c:pt idx="9168">
                  <c:v>1.869786897832334</c:v>
                </c:pt>
                <c:pt idx="9169">
                  <c:v>1.8585632651661492</c:v>
                </c:pt>
                <c:pt idx="9170">
                  <c:v>1.8460649546337864</c:v>
                </c:pt>
                <c:pt idx="9171">
                  <c:v>1.832299666443185</c:v>
                </c:pt>
                <c:pt idx="9172">
                  <c:v>1.8172776882887751</c:v>
                </c:pt>
                <c:pt idx="9173">
                  <c:v>1.8010115424048863</c:v>
                </c:pt>
                <c:pt idx="9174">
                  <c:v>1.7835134040263338</c:v>
                </c:pt>
                <c:pt idx="9175">
                  <c:v>1.7647908335827307</c:v>
                </c:pt>
                <c:pt idx="9176">
                  <c:v>1.7448591284143737</c:v>
                </c:pt>
                <c:pt idx="9177">
                  <c:v>1.7237327877539701</c:v>
                </c:pt>
                <c:pt idx="9178">
                  <c:v>1.701425528054733</c:v>
                </c:pt>
                <c:pt idx="9179">
                  <c:v>1.6779503688388235</c:v>
                </c:pt>
                <c:pt idx="9180">
                  <c:v>1.6533271509676259</c:v>
                </c:pt>
                <c:pt idx="9181">
                  <c:v>1.6275708878625585</c:v>
                </c:pt>
                <c:pt idx="9182">
                  <c:v>1.6006987248767641</c:v>
                </c:pt>
                <c:pt idx="9183">
                  <c:v>1.5727275174632986</c:v>
                </c:pt>
                <c:pt idx="9184">
                  <c:v>1.5436802235039759</c:v>
                </c:pt>
                <c:pt idx="9185">
                  <c:v>1.5135743155708345</c:v>
                </c:pt>
                <c:pt idx="9186">
                  <c:v>1.4824299246904795</c:v>
                </c:pt>
                <c:pt idx="9187">
                  <c:v>1.450269457757285</c:v>
                </c:pt>
                <c:pt idx="9188">
                  <c:v>1.4171171787224799</c:v>
                </c:pt>
                <c:pt idx="9189">
                  <c:v>1.3829913987953857</c:v>
                </c:pt>
                <c:pt idx="9190">
                  <c:v>1.347916987484588</c:v>
                </c:pt>
                <c:pt idx="9191">
                  <c:v>1.3119201681242794</c:v>
                </c:pt>
                <c:pt idx="9192">
                  <c:v>1.2750261028243031</c:v>
                </c:pt>
                <c:pt idx="9193">
                  <c:v>1.2372588792822463</c:v>
                </c:pt>
                <c:pt idx="9194">
                  <c:v>1.1986426645264834</c:v>
                </c:pt>
                <c:pt idx="9195">
                  <c:v>1.1592048587197556</c:v>
                </c:pt>
                <c:pt idx="9196">
                  <c:v>1.1189723822204098</c:v>
                </c:pt>
                <c:pt idx="9197">
                  <c:v>1.0779716736422904</c:v>
                </c:pt>
                <c:pt idx="9198">
                  <c:v>1.0362318734581202</c:v>
                </c:pt>
                <c:pt idx="9199">
                  <c:v>0.99378226426841643</c:v>
                </c:pt>
                <c:pt idx="9200">
                  <c:v>0.95065317012560513</c:v>
                </c:pt>
                <c:pt idx="9201">
                  <c:v>0.90687145614858489</c:v>
                </c:pt>
                <c:pt idx="9202">
                  <c:v>0.8624694689371537</c:v>
                </c:pt>
                <c:pt idx="9203">
                  <c:v>0.81747773968893001</c:v>
                </c:pt>
                <c:pt idx="9204">
                  <c:v>0.77192306120951848</c:v>
                </c:pt>
                <c:pt idx="9205">
                  <c:v>0.7258406507628693</c:v>
                </c:pt>
                <c:pt idx="9206">
                  <c:v>0.67926114927783132</c:v>
                </c:pt>
                <c:pt idx="9207">
                  <c:v>0.63221330546313081</c:v>
                </c:pt>
                <c:pt idx="9208">
                  <c:v>0.58473162299260006</c:v>
                </c:pt>
                <c:pt idx="9209">
                  <c:v>0.53685019813796464</c:v>
                </c:pt>
                <c:pt idx="9210">
                  <c:v>0.48860258708462662</c:v>
                </c:pt>
                <c:pt idx="9211">
                  <c:v>0.4400185841575272</c:v>
                </c:pt>
                <c:pt idx="9212">
                  <c:v>0.39113530983516442</c:v>
                </c:pt>
                <c:pt idx="9213">
                  <c:v>0.3419843265459675</c:v>
                </c:pt>
                <c:pt idx="9214">
                  <c:v>0.29259556417013954</c:v>
                </c:pt>
                <c:pt idx="9215">
                  <c:v>0.24300706235794972</c:v>
                </c:pt>
                <c:pt idx="9216">
                  <c:v>0.1932520497322113</c:v>
                </c:pt>
                <c:pt idx="9217">
                  <c:v>0.14336374522551987</c:v>
                </c:pt>
                <c:pt idx="9218">
                  <c:v>9.337739100041062E-2</c:v>
                </c:pt>
                <c:pt idx="9219">
                  <c:v>4.3328807463111463E-2</c:v>
                </c:pt>
                <c:pt idx="9220">
                  <c:v>-6.7490240310447615E-3</c:v>
                </c:pt>
                <c:pt idx="9221">
                  <c:v>-5.6822478904816419E-2</c:v>
                </c:pt>
                <c:pt idx="9222">
                  <c:v>-0.10685637425233979</c:v>
                </c:pt>
                <c:pt idx="9223">
                  <c:v>-0.15681535729437643</c:v>
                </c:pt>
                <c:pt idx="9224">
                  <c:v>-0.20666726120278761</c:v>
                </c:pt>
                <c:pt idx="9225">
                  <c:v>-0.25637955975990784</c:v>
                </c:pt>
                <c:pt idx="9226">
                  <c:v>-0.30591839042669122</c:v>
                </c:pt>
                <c:pt idx="9227">
                  <c:v>-0.35524877638391816</c:v>
                </c:pt>
                <c:pt idx="9228">
                  <c:v>-0.40433486775209165</c:v>
                </c:pt>
                <c:pt idx="9229">
                  <c:v>-0.45314129756566079</c:v>
                </c:pt>
                <c:pt idx="9230">
                  <c:v>-0.50163648715140097</c:v>
                </c:pt>
                <c:pt idx="9231">
                  <c:v>-0.54978903745091057</c:v>
                </c:pt>
                <c:pt idx="9232">
                  <c:v>-0.59756557246191067</c:v>
                </c:pt>
                <c:pt idx="9233">
                  <c:v>-0.64493026217680305</c:v>
                </c:pt>
                <c:pt idx="9234">
                  <c:v>-0.69185412288349679</c:v>
                </c:pt>
                <c:pt idx="9235">
                  <c:v>-0.73830446818532058</c:v>
                </c:pt>
                <c:pt idx="9236">
                  <c:v>-0.78424879206439613</c:v>
                </c:pt>
                <c:pt idx="9237">
                  <c:v>-0.82965555916279088</c:v>
                </c:pt>
                <c:pt idx="9238">
                  <c:v>-0.87449344644596405</c:v>
                </c:pt>
                <c:pt idx="9239">
                  <c:v>-0.91873215326820934</c:v>
                </c:pt>
                <c:pt idx="9240">
                  <c:v>-0.96234137968837374</c:v>
                </c:pt>
                <c:pt idx="9241">
                  <c:v>-1.0052908000739782</c:v>
                </c:pt>
                <c:pt idx="9242">
                  <c:v>-1.0475510097874741</c:v>
                </c:pt>
                <c:pt idx="9243">
                  <c:v>-1.0890934873690388</c:v>
                </c:pt>
                <c:pt idx="9244">
                  <c:v>-1.1298896922603752</c:v>
                </c:pt>
                <c:pt idx="9245">
                  <c:v>-1.1699112503095015</c:v>
                </c:pt>
                <c:pt idx="9246">
                  <c:v>-1.2091309705464757</c:v>
                </c:pt>
                <c:pt idx="9247">
                  <c:v>-1.247522019670684</c:v>
                </c:pt>
                <c:pt idx="9248">
                  <c:v>-1.2850587059308916</c:v>
                </c:pt>
                <c:pt idx="9249">
                  <c:v>-1.3217155867139314</c:v>
                </c:pt>
                <c:pt idx="9250">
                  <c:v>-1.3574642377833539</c:v>
                </c:pt>
                <c:pt idx="9251">
                  <c:v>-1.3922834623218057</c:v>
                </c:pt>
                <c:pt idx="9252">
                  <c:v>-1.4261495056050373</c:v>
                </c:pt>
                <c:pt idx="9253">
                  <c:v>-1.4590372824555524</c:v>
                </c:pt>
                <c:pt idx="9254">
                  <c:v>-1.4909227691573506</c:v>
                </c:pt>
                <c:pt idx="9255">
                  <c:v>-1.5217861883989896</c:v>
                </c:pt>
                <c:pt idx="9256">
                  <c:v>-1.5516082925572388</c:v>
                </c:pt>
                <c:pt idx="9257">
                  <c:v>-1.5803692217404908</c:v>
                </c:pt>
                <c:pt idx="9258">
                  <c:v>-1.6080485725774079</c:v>
                </c:pt>
                <c:pt idx="9259">
                  <c:v>-1.6346255019724416</c:v>
                </c:pt>
                <c:pt idx="9260">
                  <c:v>-1.6600799640860389</c:v>
                </c:pt>
                <c:pt idx="9261">
                  <c:v>-1.6843959166555214</c:v>
                </c:pt>
                <c:pt idx="9262">
                  <c:v>-1.7075576335891123</c:v>
                </c:pt>
                <c:pt idx="9263">
                  <c:v>-1.7295485976370104</c:v>
                </c:pt>
                <c:pt idx="9264">
                  <c:v>-1.7503527148748472</c:v>
                </c:pt>
                <c:pt idx="9265">
                  <c:v>-1.7699575184849909</c:v>
                </c:pt>
                <c:pt idx="9266">
                  <c:v>-1.7883504954514875</c:v>
                </c:pt>
                <c:pt idx="9267">
                  <c:v>-1.8055180065328744</c:v>
                </c:pt>
                <c:pt idx="9268">
                  <c:v>-1.8214476459888878</c:v>
                </c:pt>
                <c:pt idx="9269">
                  <c:v>-1.8361323344066762</c:v>
                </c:pt>
                <c:pt idx="9270">
                  <c:v>-1.8495578379730198</c:v>
                </c:pt>
                <c:pt idx="9271">
                  <c:v>-1.8617134341029902</c:v>
                </c:pt>
                <c:pt idx="9272">
                  <c:v>-1.8725946486781639</c:v>
                </c:pt>
                <c:pt idx="9273">
                  <c:v>-1.8821907267940419</c:v>
                </c:pt>
                <c:pt idx="9274">
                  <c:v>-1.8904961610462674</c:v>
                </c:pt>
                <c:pt idx="9275">
                  <c:v>-1.89750681379635</c:v>
                </c:pt>
                <c:pt idx="9276">
                  <c:v>-1.9032196954579435</c:v>
                </c:pt>
                <c:pt idx="9277">
                  <c:v>-1.9076274063676555</c:v>
                </c:pt>
                <c:pt idx="9278">
                  <c:v>-1.9107262855090255</c:v>
                </c:pt>
                <c:pt idx="9279">
                  <c:v>-1.9125180230667855</c:v>
                </c:pt>
                <c:pt idx="9280">
                  <c:v>-1.9129972020780572</c:v>
                </c:pt>
                <c:pt idx="9281">
                  <c:v>-1.9121640276675427</c:v>
                </c:pt>
                <c:pt idx="9282">
                  <c:v>-1.9100214018009138</c:v>
                </c:pt>
                <c:pt idx="9283">
                  <c:v>-1.9065681776653702</c:v>
                </c:pt>
                <c:pt idx="9284">
                  <c:v>-1.9018082136721963</c:v>
                </c:pt>
                <c:pt idx="9285">
                  <c:v>-1.8957454251399399</c:v>
                </c:pt>
                <c:pt idx="9286">
                  <c:v>-1.8883848030141226</c:v>
                </c:pt>
                <c:pt idx="9287">
                  <c:v>-1.879730075091445</c:v>
                </c:pt>
                <c:pt idx="9288">
                  <c:v>-1.8697870792780789</c:v>
                </c:pt>
                <c:pt idx="9289">
                  <c:v>-1.8585634481962476</c:v>
                </c:pt>
                <c:pt idx="9290">
                  <c:v>-1.8460651391603593</c:v>
                </c:pt>
                <c:pt idx="9291">
                  <c:v>-1.8322998523779874</c:v>
                </c:pt>
                <c:pt idx="9292">
                  <c:v>-1.8172778755432071</c:v>
                </c:pt>
                <c:pt idx="9293">
                  <c:v>-1.8010117308900613</c:v>
                </c:pt>
                <c:pt idx="9294">
                  <c:v>-1.7835135936530944</c:v>
                </c:pt>
                <c:pt idx="9295">
                  <c:v>-1.7647910242617006</c:v>
                </c:pt>
                <c:pt idx="9296">
                  <c:v>-1.7448593200560072</c:v>
                </c:pt>
                <c:pt idx="9297">
                  <c:v>-1.7237329802685812</c:v>
                </c:pt>
                <c:pt idx="9298">
                  <c:v>-1.7014257213525235</c:v>
                </c:pt>
                <c:pt idx="9299">
                  <c:v>-1.6779505628299607</c:v>
                </c:pt>
                <c:pt idx="9300">
                  <c:v>-1.6533273455622544</c:v>
                </c:pt>
                <c:pt idx="9301">
                  <c:v>-1.6275710829708514</c:v>
                </c:pt>
                <c:pt idx="9302">
                  <c:v>-1.6006989204089566</c:v>
                </c:pt>
                <c:pt idx="9303">
                  <c:v>-1.5727277133297386</c:v>
                </c:pt>
                <c:pt idx="9304">
                  <c:v>-1.5436804196151515</c:v>
                </c:pt>
                <c:pt idx="9305">
                  <c:v>-1.51357451183742</c:v>
                </c:pt>
                <c:pt idx="9306">
                  <c:v>-1.4824301210233908</c:v>
                </c:pt>
                <c:pt idx="9307">
                  <c:v>-1.4502696540676749</c:v>
                </c:pt>
                <c:pt idx="9308">
                  <c:v>-1.41711737492185</c:v>
                </c:pt>
                <c:pt idx="9309">
                  <c:v>-1.3829915947955358</c:v>
                </c:pt>
                <c:pt idx="9310">
                  <c:v>-1.3479171831977292</c:v>
                </c:pt>
                <c:pt idx="9311">
                  <c:v>-1.3119203634630441</c:v>
                </c:pt>
                <c:pt idx="9312">
                  <c:v>-1.2750262977017639</c:v>
                </c:pt>
                <c:pt idx="9313">
                  <c:v>-1.2372590736119815</c:v>
                </c:pt>
                <c:pt idx="9314">
                  <c:v>-1.1986428582226181</c:v>
                </c:pt>
                <c:pt idx="9315">
                  <c:v>-1.1592050516969656</c:v>
                </c:pt>
                <c:pt idx="9316">
                  <c:v>-1.1189725743939909</c:v>
                </c:pt>
                <c:pt idx="9317">
                  <c:v>-1.0779718649281911</c:v>
                </c:pt>
                <c:pt idx="9318">
                  <c:v>-1.0362320637729416</c:v>
                </c:pt>
                <c:pt idx="9319">
                  <c:v>-0.99378245352950889</c:v>
                </c:pt>
                <c:pt idx="9320">
                  <c:v>-0.95065335825103336</c:v>
                </c:pt>
                <c:pt idx="9321">
                  <c:v>-0.90687164305722467</c:v>
                </c:pt>
                <c:pt idx="9322">
                  <c:v>-0.86246965454871893</c:v>
                </c:pt>
                <c:pt idx="9323">
                  <c:v>-0.81747792392390639</c:v>
                </c:pt>
                <c:pt idx="9324">
                  <c:v>-0.77192324398934253</c:v>
                </c:pt>
                <c:pt idx="9325">
                  <c:v>-0.72584083200991767</c:v>
                </c:pt>
                <c:pt idx="9326">
                  <c:v>-0.67926132891535906</c:v>
                </c:pt>
                <c:pt idx="9327">
                  <c:v>-0.63221348341541694</c:v>
                </c:pt>
                <c:pt idx="9328">
                  <c:v>-0.58473179918494289</c:v>
                </c:pt>
                <c:pt idx="9329">
                  <c:v>-0.53685037249670597</c:v>
                </c:pt>
                <c:pt idx="9330">
                  <c:v>-0.4886027595371219</c:v>
                </c:pt>
                <c:pt idx="9331">
                  <c:v>-0.44001875463230217</c:v>
                </c:pt>
                <c:pt idx="9332">
                  <c:v>-0.39113547826186734</c:v>
                </c:pt>
                <c:pt idx="9333">
                  <c:v>-0.34198449285534077</c:v>
                </c:pt>
                <c:pt idx="9334">
                  <c:v>-0.29259572829419278</c:v>
                </c:pt>
                <c:pt idx="9335">
                  <c:v>-0.24300722422987392</c:v>
                </c:pt>
                <c:pt idx="9336">
                  <c:v>-0.19325220928639206</c:v>
                </c:pt>
                <c:pt idx="9337">
                  <c:v>-0.14336390239768124</c:v>
                </c:pt>
                <c:pt idx="9338">
                  <c:v>-9.3377545727530264E-2</c:v>
                </c:pt>
                <c:pt idx="9339">
                  <c:v>-4.3328959683433976E-2</c:v>
                </c:pt>
                <c:pt idx="9340">
                  <c:v>6.7488743778353301E-3</c:v>
                </c:pt>
                <c:pt idx="9341">
                  <c:v>5.6822331877754345E-2</c:v>
                </c:pt>
                <c:pt idx="9342">
                  <c:v>0.10685622990907719</c:v>
                </c:pt>
                <c:pt idx="9343">
                  <c:v>0.15681521569113918</c:v>
                </c:pt>
                <c:pt idx="9344">
                  <c:v>0.20666712239437818</c:v>
                </c:pt>
                <c:pt idx="9345">
                  <c:v>0.25637942379967238</c:v>
                </c:pt>
                <c:pt idx="9346">
                  <c:v>0.30591825736653649</c:v>
                </c:pt>
                <c:pt idx="9347">
                  <c:v>0.35524864627426778</c:v>
                </c:pt>
                <c:pt idx="9348">
                  <c:v>0.40433474064185854</c:v>
                </c:pt>
                <c:pt idx="9349">
                  <c:v>0.45314117350227329</c:v>
                </c:pt>
                <c:pt idx="9350">
                  <c:v>0.50163636618070462</c:v>
                </c:pt>
                <c:pt idx="9351">
                  <c:v>0.54978891961725318</c:v>
                </c:pt>
                <c:pt idx="9352">
                  <c:v>0.5975654578080245</c:v>
                </c:pt>
                <c:pt idx="9353">
                  <c:v>0.64493015074391724</c:v>
                </c:pt>
                <c:pt idx="9354">
                  <c:v>0.69185401471117736</c:v>
                </c:pt>
                <c:pt idx="9355">
                  <c:v>0.73830436331153482</c:v>
                </c:pt>
                <c:pt idx="9356">
                  <c:v>0.78424869052555224</c:v>
                </c:pt>
                <c:pt idx="9357">
                  <c:v>0.82965546099363041</c:v>
                </c:pt>
                <c:pt idx="9358">
                  <c:v>0.87449335167959685</c:v>
                </c:pt>
                <c:pt idx="9359">
                  <c:v>0.91873206193610113</c:v>
                </c:pt>
                <c:pt idx="9360">
                  <c:v>0.96234129182033523</c:v>
                </c:pt>
                <c:pt idx="9361">
                  <c:v>1.0052907156981772</c:v>
                </c:pt>
                <c:pt idx="9362">
                  <c:v>1.0475509289303775</c:v>
                </c:pt>
                <c:pt idx="9363">
                  <c:v>1.0890934100554424</c:v>
                </c:pt>
                <c:pt idx="9364">
                  <c:v>1.129889618513414</c:v>
                </c:pt>
                <c:pt idx="9365">
                  <c:v>1.1699111801506106</c:v>
                </c:pt>
                <c:pt idx="9366">
                  <c:v>1.2091309039954012</c:v>
                </c:pt>
                <c:pt idx="9367">
                  <c:v>1.2475219567454781</c:v>
                </c:pt>
                <c:pt idx="9368">
                  <c:v>1.2850586466479119</c:v>
                </c:pt>
                <c:pt idx="9369">
                  <c:v>1.3217155310878361</c:v>
                </c:pt>
                <c:pt idx="9370">
                  <c:v>1.3574641858270891</c:v>
                </c:pt>
                <c:pt idx="9371">
                  <c:v>1.3922834140466522</c:v>
                </c:pt>
                <c:pt idx="9372">
                  <c:v>1.4261494610205361</c:v>
                </c:pt>
                <c:pt idx="9373">
                  <c:v>1.4590372415695785</c:v>
                </c:pt>
                <c:pt idx="9374">
                  <c:v>1.4909227319760676</c:v>
                </c:pt>
                <c:pt idx="9375">
                  <c:v>1.5217861549268834</c:v>
                </c:pt>
                <c:pt idx="9376">
                  <c:v>1.5516082627970849</c:v>
                </c:pt>
                <c:pt idx="9377">
                  <c:v>1.5803691956933867</c:v>
                </c:pt>
                <c:pt idx="9378">
                  <c:v>1.6080485502427908</c:v>
                </c:pt>
                <c:pt idx="9379">
                  <c:v>1.6346254833480431</c:v>
                </c:pt>
                <c:pt idx="9380">
                  <c:v>1.6600799491679581</c:v>
                </c:pt>
                <c:pt idx="9381">
                  <c:v>1.6843959054381743</c:v>
                </c:pt>
                <c:pt idx="9382">
                  <c:v>1.7075576260652601</c:v>
                </c:pt>
                <c:pt idx="9383">
                  <c:v>1.7295485937977935</c:v>
                </c:pt>
                <c:pt idx="9384">
                  <c:v>1.7503527147097502</c:v>
                </c:pt>
                <c:pt idx="9385">
                  <c:v>1.769957521981889</c:v>
                </c:pt>
                <c:pt idx="9386">
                  <c:v>1.7883505025966344</c:v>
                </c:pt>
                <c:pt idx="9387">
                  <c:v>1.8055180173109437</c:v>
                </c:pt>
                <c:pt idx="9388">
                  <c:v>1.8214476603829353</c:v>
                </c:pt>
                <c:pt idx="9389">
                  <c:v>1.8361323523981892</c:v>
                </c:pt>
                <c:pt idx="9390">
                  <c:v>1.8495578595419357</c:v>
                </c:pt>
                <c:pt idx="9391">
                  <c:v>1.8617134592276998</c:v>
                </c:pt>
                <c:pt idx="9392">
                  <c:v>1.8725946773355098</c:v>
                </c:pt>
                <c:pt idx="9393">
                  <c:v>1.8821907589593581</c:v>
                </c:pt>
                <c:pt idx="9394">
                  <c:v>1.8904961966933789</c:v>
                </c:pt>
                <c:pt idx="9395">
                  <c:v>1.8975068528976129</c:v>
                </c:pt>
                <c:pt idx="9396">
                  <c:v>1.9032197379842342</c:v>
                </c:pt>
                <c:pt idx="9397">
                  <c:v>1.9076274522884029</c:v>
                </c:pt>
                <c:pt idx="9398">
                  <c:v>1.910726334792229</c:v>
                </c:pt>
                <c:pt idx="9399">
                  <c:v>1.912518075679043</c:v>
                </c:pt>
                <c:pt idx="9400">
                  <c:v>1.9129972579845589</c:v>
                </c:pt>
                <c:pt idx="9401">
                  <c:v>1.9121640868321172</c:v>
                </c:pt>
                <c:pt idx="9402">
                  <c:v>1.9100214641860385</c:v>
                </c:pt>
                <c:pt idx="9403">
                  <c:v>1.9065682432321938</c:v>
                </c:pt>
                <c:pt idx="9404">
                  <c:v>1.9018082823805507</c:v>
                </c:pt>
                <c:pt idx="9405">
                  <c:v>1.8957454969483902</c:v>
                </c:pt>
                <c:pt idx="9406">
                  <c:v>1.8883848778799621</c:v>
                </c:pt>
                <c:pt idx="9407">
                  <c:v>1.8797301529707289</c:v>
                </c:pt>
                <c:pt idx="9408">
                  <c:v>1.8697871601256457</c:v>
                </c:pt>
                <c:pt idx="9409">
                  <c:v>1.8585635319657483</c:v>
                </c:pt>
                <c:pt idx="9410">
                  <c:v>1.8460652258042858</c:v>
                </c:pt>
                <c:pt idx="9411">
                  <c:v>1.832299941847694</c:v>
                </c:pt>
                <c:pt idx="9412">
                  <c:v>1.8172779677889286</c:v>
                </c:pt>
                <c:pt idx="9413">
                  <c:v>1.801011825860934</c:v>
                </c:pt>
                <c:pt idx="9414">
                  <c:v>1.783513691297214</c:v>
                </c:pt>
                <c:pt idx="9415">
                  <c:v>1.7647911245261156</c:v>
                </c:pt>
                <c:pt idx="9416">
                  <c:v>1.7448594228867584</c:v>
                </c:pt>
                <c:pt idx="9417">
                  <c:v>1.7237330856107469</c:v>
                </c:pt>
                <c:pt idx="9418">
                  <c:v>1.7014258291502133</c:v>
                </c:pt>
                <c:pt idx="9419">
                  <c:v>1.677950673026362</c:v>
                </c:pt>
                <c:pt idx="9420">
                  <c:v>1.6533274580996649</c:v>
                </c:pt>
                <c:pt idx="9421">
                  <c:v>1.627571197790713</c:v>
                </c:pt>
                <c:pt idx="9422">
                  <c:v>1.6006990374518668</c:v>
                </c:pt>
                <c:pt idx="9423">
                  <c:v>1.5727278325354788</c:v>
                </c:pt>
                <c:pt idx="9424">
                  <c:v>1.5436805409227605</c:v>
                </c:pt>
                <c:pt idx="9425">
                  <c:v>1.5135746351851536</c:v>
                </c:pt>
                <c:pt idx="9426">
                  <c:v>1.4824302463488013</c:v>
                </c:pt>
                <c:pt idx="9427">
                  <c:v>1.4502697813076448</c:v>
                </c:pt>
                <c:pt idx="9428">
                  <c:v>1.4171175040125807</c:v>
                </c:pt>
                <c:pt idx="9429">
                  <c:v>1.3829917256726265</c:v>
                </c:pt>
                <c:pt idx="9430">
                  <c:v>1.3479173157961768</c:v>
                </c:pt>
                <c:pt idx="9431">
                  <c:v>1.3119204977172825</c:v>
                </c:pt>
                <c:pt idx="9432">
                  <c:v>1.275026433545698</c:v>
                </c:pt>
                <c:pt idx="9433">
                  <c:v>1.2372592109790432</c:v>
                </c:pt>
                <c:pt idx="9434">
                  <c:v>1.1986429970457269</c:v>
                </c:pt>
                <c:pt idx="9435">
                  <c:v>1.1592051919086532</c:v>
                </c:pt>
                <c:pt idx="9436">
                  <c:v>1.1189727159263549</c:v>
                </c:pt>
                <c:pt idx="9437">
                  <c:v>1.077972007712964</c:v>
                </c:pt>
                <c:pt idx="9438">
                  <c:v>1.0362322077415342</c:v>
                </c:pt>
                <c:pt idx="9439">
                  <c:v>0.99378259861300056</c:v>
                </c:pt>
                <c:pt idx="9440">
                  <c:v>0.95065350438024965</c:v>
                </c:pt>
                <c:pt idx="9441">
                  <c:v>0.90687179016274355</c:v>
                </c:pt>
                <c:pt idx="9442">
                  <c:v>0.86246980256089367</c:v>
                </c:pt>
                <c:pt idx="9443">
                  <c:v>0.81747807277294904</c:v>
                </c:pt>
                <c:pt idx="9444">
                  <c:v>0.77192339360527396</c:v>
                </c:pt>
                <c:pt idx="9445">
                  <c:v>0.72584098232268557</c:v>
                </c:pt>
                <c:pt idx="9446">
                  <c:v>0.67926147985478147</c:v>
                </c:pt>
                <c:pt idx="9447">
                  <c:v>0.63221363491131799</c:v>
                </c:pt>
                <c:pt idx="9448">
                  <c:v>0.58473195116708421</c:v>
                </c:pt>
                <c:pt idx="9449">
                  <c:v>0.53685052489487994</c:v>
                </c:pt>
                <c:pt idx="9450">
                  <c:v>0.4886029122811647</c:v>
                </c:pt>
                <c:pt idx="9451">
                  <c:v>0.44001890765215029</c:v>
                </c:pt>
                <c:pt idx="9452">
                  <c:v>0.39113563148751512</c:v>
                </c:pt>
                <c:pt idx="9453">
                  <c:v>0.34198464621698355</c:v>
                </c:pt>
                <c:pt idx="9454">
                  <c:v>0.29259588172214068</c:v>
                </c:pt>
                <c:pt idx="9455">
                  <c:v>0.24300737765465388</c:v>
                </c:pt>
                <c:pt idx="9456">
                  <c:v>0.19325236263879039</c:v>
                </c:pt>
                <c:pt idx="9457">
                  <c:v>0.14336405560872864</c:v>
                </c:pt>
                <c:pt idx="9458">
                  <c:v>9.3377698728516909E-2</c:v>
                </c:pt>
                <c:pt idx="9459">
                  <c:v>4.3329112406051924E-2</c:v>
                </c:pt>
                <c:pt idx="9460">
                  <c:v>-6.7487220016190308E-3</c:v>
                </c:pt>
                <c:pt idx="9461">
                  <c:v>-5.6822179915555826E-2</c:v>
                </c:pt>
                <c:pt idx="9462">
                  <c:v>-0.10685607842810868</c:v>
                </c:pt>
                <c:pt idx="9463">
                  <c:v>-0.15681506475813875</c:v>
                </c:pt>
                <c:pt idx="9464">
                  <c:v>-0.20666697207566498</c:v>
                </c:pt>
                <c:pt idx="9465">
                  <c:v>-0.25637927416104889</c:v>
                </c:pt>
                <c:pt idx="9466">
                  <c:v>-0.30591810847328516</c:v>
                </c:pt>
                <c:pt idx="9467">
                  <c:v>-0.35524849819108267</c:v>
                </c:pt>
                <c:pt idx="9468">
                  <c:v>-0.40433459343292777</c:v>
                </c:pt>
                <c:pt idx="9469">
                  <c:v>-0.4531410272310808</c:v>
                </c:pt>
                <c:pt idx="9470">
                  <c:v>-0.501636220910186</c:v>
                </c:pt>
                <c:pt idx="9471">
                  <c:v>-0.54978877540965398</c:v>
                </c:pt>
                <c:pt idx="9472">
                  <c:v>-0.59756531472487195</c:v>
                </c:pt>
                <c:pt idx="9473">
                  <c:v>-0.64493000884604257</c:v>
                </c:pt>
                <c:pt idx="9474">
                  <c:v>-0.69185387405870891</c:v>
                </c:pt>
                <c:pt idx="9475">
                  <c:v>-0.73830422396382411</c:v>
                </c:pt>
                <c:pt idx="9476">
                  <c:v>-0.78424855254112935</c:v>
                </c:pt>
                <c:pt idx="9477">
                  <c:v>-0.82965532443024859</c:v>
                </c:pt>
                <c:pt idx="9478">
                  <c:v>-0.874493216594187</c:v>
                </c:pt>
                <c:pt idx="9479">
                  <c:v>-0.91873192838471096</c:v>
                </c:pt>
                <c:pt idx="9480">
                  <c:v>-0.96234115985813973</c:v>
                </c:pt>
                <c:pt idx="9481">
                  <c:v>-1.0052905853794505</c:v>
                </c:pt>
                <c:pt idx="9482">
                  <c:v>-1.047550800308471</c:v>
                </c:pt>
                <c:pt idx="9483">
                  <c:v>-1.08909328318279</c:v>
                </c:pt>
                <c:pt idx="9484">
                  <c:v>-1.1298894934414641</c:v>
                </c:pt>
                <c:pt idx="9485">
                  <c:v>-1.1699110569298157</c:v>
                </c:pt>
                <c:pt idx="9486">
                  <c:v>-1.2091307826752342</c:v>
                </c:pt>
                <c:pt idx="9487">
                  <c:v>-1.2475218373743644</c:v>
                </c:pt>
                <c:pt idx="9488">
                  <c:v>-1.2850585292732761</c:v>
                </c:pt>
                <c:pt idx="9489">
                  <c:v>-1.3217154157560043</c:v>
                </c:pt>
                <c:pt idx="9490">
                  <c:v>-1.3574640725833349</c:v>
                </c:pt>
                <c:pt idx="9491">
                  <c:v>-1.3922833029351347</c:v>
                </c:pt>
                <c:pt idx="9492">
                  <c:v>-1.4261493520843394</c:v>
                </c:pt>
                <c:pt idx="9493">
                  <c:v>-1.4590371348506324</c:v>
                </c:pt>
                <c:pt idx="9494">
                  <c:v>-1.4909226275151657</c:v>
                </c:pt>
                <c:pt idx="9495">
                  <c:v>-1.5217860527636813</c:v>
                </c:pt>
                <c:pt idx="9496">
                  <c:v>-1.5516081629700509</c:v>
                </c:pt>
                <c:pt idx="9497">
                  <c:v>-1.5803690982398242</c:v>
                </c:pt>
                <c:pt idx="9498">
                  <c:v>-1.6080484551987866</c:v>
                </c:pt>
                <c:pt idx="9499">
                  <c:v>-1.6346253907485024</c:v>
                </c:pt>
                <c:pt idx="9500">
                  <c:v>-1.6600798590465367</c:v>
                </c:pt>
                <c:pt idx="9501">
                  <c:v>-1.6843958178273284</c:v>
                </c:pt>
                <c:pt idx="9502">
                  <c:v>-1.7075575409961914</c:v>
                </c:pt>
                <c:pt idx="9503">
                  <c:v>-1.7295485113004418</c:v>
                </c:pt>
                <c:pt idx="9504">
                  <c:v>-1.750352634812818</c:v>
                </c:pt>
                <c:pt idx="9505">
                  <c:v>-1.7699574447127895</c:v>
                </c:pt>
                <c:pt idx="9506">
                  <c:v>-1.7883504279815254</c:v>
                </c:pt>
                <c:pt idx="9507">
                  <c:v>-1.805517945374665</c:v>
                </c:pt>
                <c:pt idx="9508">
                  <c:v>-1.8214475911490673</c:v>
                </c:pt>
                <c:pt idx="9509">
                  <c:v>-1.8361322858890052</c:v>
                </c:pt>
                <c:pt idx="9510">
                  <c:v>-1.8495577957783982</c:v>
                </c:pt>
                <c:pt idx="9511">
                  <c:v>-1.8617133982294654</c:v>
                </c:pt>
                <c:pt idx="9512">
                  <c:v>-1.8725946191209231</c:v>
                </c:pt>
                <c:pt idx="9513">
                  <c:v>-1.8821907035454459</c:v>
                </c:pt>
                <c:pt idx="9514">
                  <c:v>-1.8904961440958525</c:v>
                </c:pt>
                <c:pt idx="9515">
                  <c:v>-1.8975068031308544</c:v>
                </c:pt>
                <c:pt idx="9516">
                  <c:v>-1.9032196910613022</c:v>
                </c:pt>
                <c:pt idx="9517">
                  <c:v>-1.9076274082210223</c:v>
                </c:pt>
                <c:pt idx="9518">
                  <c:v>-1.910726293590814</c:v>
                </c:pt>
                <c:pt idx="9519">
                  <c:v>-1.9125180373526616</c:v>
                </c:pt>
                <c:pt idx="9520">
                  <c:v>-1.9129972225409624</c:v>
                </c:pt>
                <c:pt idx="9521">
                  <c:v>-1.9121640542777223</c:v>
                </c:pt>
                <c:pt idx="9522">
                  <c:v>-1.9100214345259452</c:v>
                </c:pt>
                <c:pt idx="9523">
                  <c:v>-1.9065682164701678</c:v>
                </c:pt>
                <c:pt idx="9524">
                  <c:v>-1.9018082585190577</c:v>
                </c:pt>
                <c:pt idx="9525">
                  <c:v>-1.8957454759885499</c:v>
                </c:pt>
                <c:pt idx="9526">
                  <c:v>-1.888384859821606</c:v>
                </c:pt>
                <c:pt idx="9527">
                  <c:v>-1.8797301378123648</c:v>
                </c:pt>
                <c:pt idx="9528">
                  <c:v>-1.8697871478644934</c:v>
                </c:pt>
                <c:pt idx="9529">
                  <c:v>-1.8585635225977044</c:v>
                </c:pt>
                <c:pt idx="9530">
                  <c:v>-1.8460652193239799</c:v>
                </c:pt>
                <c:pt idx="9531">
                  <c:v>-1.8322999382484451</c:v>
                </c:pt>
                <c:pt idx="9532">
                  <c:v>-1.8172779670627988</c:v>
                </c:pt>
                <c:pt idx="9533">
                  <c:v>-1.8010118279987153</c:v>
                </c:pt>
                <c:pt idx="9534">
                  <c:v>-1.783513696288425</c:v>
                </c:pt>
                <c:pt idx="9535">
                  <c:v>-1.76479113235902</c:v>
                </c:pt>
                <c:pt idx="9536">
                  <c:v>-1.7448594335483869</c:v>
                </c:pt>
                <c:pt idx="9537">
                  <c:v>-1.7237330990868867</c:v>
                </c:pt>
                <c:pt idx="9538">
                  <c:v>-1.7014258454254407</c:v>
                </c:pt>
                <c:pt idx="9539">
                  <c:v>-1.6779506920840324</c:v>
                </c:pt>
                <c:pt idx="9540">
                  <c:v>-1.65332747992194</c:v>
                </c:pt>
                <c:pt idx="9541">
                  <c:v>-1.6275712223585503</c:v>
                </c:pt>
                <c:pt idx="9542">
                  <c:v>-1.6006990647450694</c:v>
                </c:pt>
                <c:pt idx="9543">
                  <c:v>-1.5727278625326735</c:v>
                </c:pt>
                <c:pt idx="9544">
                  <c:v>-1.5436805736014203</c:v>
                </c:pt>
                <c:pt idx="9545">
                  <c:v>-1.5135746705216369</c:v>
                </c:pt>
                <c:pt idx="9546">
                  <c:v>-1.4824302843183297</c:v>
                </c:pt>
                <c:pt idx="9547">
                  <c:v>-1.4502698218843191</c:v>
                </c:pt>
                <c:pt idx="9548">
                  <c:v>-1.4171175471694439</c:v>
                </c:pt>
                <c:pt idx="9549">
                  <c:v>-1.3829917713816295</c:v>
                </c:pt>
                <c:pt idx="9550">
                  <c:v>-1.3479173640282067</c:v>
                </c:pt>
                <c:pt idx="9551">
                  <c:v>-1.3119205484421963</c:v>
                </c:pt>
                <c:pt idx="9552">
                  <c:v>-1.2750264867323282</c:v>
                </c:pt>
                <c:pt idx="9553">
                  <c:v>-1.2372592665951978</c:v>
                </c:pt>
                <c:pt idx="9554">
                  <c:v>-1.1986430550582456</c:v>
                </c:pt>
                <c:pt idx="9555">
                  <c:v>-1.1592052522833909</c:v>
                </c:pt>
                <c:pt idx="9556">
                  <c:v>-1.1189727786282211</c:v>
                </c:pt>
                <c:pt idx="9557">
                  <c:v>-1.0779720727059154</c:v>
                </c:pt>
                <c:pt idx="9558">
                  <c:v>-1.036232274988629</c:v>
                </c:pt>
                <c:pt idx="9559">
                  <c:v>-0.99378266807642857</c:v>
                </c:pt>
                <c:pt idx="9560">
                  <c:v>-0.95065357602126699</c:v>
                </c:pt>
                <c:pt idx="9561">
                  <c:v>-0.90687186394180119</c:v>
                </c:pt>
                <c:pt idx="9562">
                  <c:v>-0.86246987843758682</c:v>
                </c:pt>
                <c:pt idx="9563">
                  <c:v>-0.81747815070606822</c:v>
                </c:pt>
                <c:pt idx="9564">
                  <c:v>-0.77192347355281576</c:v>
                </c:pt>
                <c:pt idx="9565">
                  <c:v>-0.72584106424188122</c:v>
                </c:pt>
                <c:pt idx="9566">
                  <c:v>-0.67926156370211377</c:v>
                </c:pt>
                <c:pt idx="9567">
                  <c:v>-0.63221372064252068</c:v>
                </c:pt>
                <c:pt idx="9568">
                  <c:v>-0.58473203873723267</c:v>
                </c:pt>
                <c:pt idx="9569">
                  <c:v>-0.53685061425833225</c:v>
                </c:pt>
                <c:pt idx="9570">
                  <c:v>-0.48860300339164248</c:v>
                </c:pt>
                <c:pt idx="9571">
                  <c:v>-0.4400190004627007</c:v>
                </c:pt>
                <c:pt idx="9572">
                  <c:v>-0.39113572595063656</c:v>
                </c:pt>
                <c:pt idx="9573">
                  <c:v>-0.34198474228452702</c:v>
                </c:pt>
                <c:pt idx="9574">
                  <c:v>-0.29259597934543941</c:v>
                </c:pt>
                <c:pt idx="9575">
                  <c:v>-0.24300747678447926</c:v>
                </c:pt>
                <c:pt idx="9576">
                  <c:v>-0.19325246322540895</c:v>
                </c:pt>
                <c:pt idx="9577">
                  <c:v>-0.14336415760187496</c:v>
                </c:pt>
                <c:pt idx="9578">
                  <c:v>-9.3377802077521901E-2</c:v>
                </c:pt>
                <c:pt idx="9579">
                  <c:v>-4.3329217059758132E-2</c:v>
                </c:pt>
                <c:pt idx="9580">
                  <c:v>6.7486160947877296E-3</c:v>
                </c:pt>
                <c:pt idx="9581">
                  <c:v>5.6822072807564197E-2</c:v>
                </c:pt>
                <c:pt idx="9582">
                  <c:v>0.10685597017125191</c:v>
                </c:pt>
                <c:pt idx="9583">
                  <c:v>0.15681495540511622</c:v>
                </c:pt>
                <c:pt idx="9584">
                  <c:v>0.20666686167947781</c:v>
                </c:pt>
                <c:pt idx="9585">
                  <c:v>0.2563791627749859</c:v>
                </c:pt>
                <c:pt idx="9586">
                  <c:v>0.3059179961508669</c:v>
                </c:pt>
                <c:pt idx="9587">
                  <c:v>0.35524838498617378</c:v>
                </c:pt>
                <c:pt idx="9588">
                  <c:v>0.40433447939950884</c:v>
                </c:pt>
                <c:pt idx="9589">
                  <c:v>0.45314091242337667</c:v>
                </c:pt>
                <c:pt idx="9590">
                  <c:v>0.50163610538259484</c:v>
                </c:pt>
                <c:pt idx="9591">
                  <c:v>0.54978865921668896</c:v>
                </c:pt>
                <c:pt idx="9592">
                  <c:v>0.59756519792118667</c:v>
                </c:pt>
                <c:pt idx="9593">
                  <c:v>0.64492989148638535</c:v>
                </c:pt>
                <c:pt idx="9594">
                  <c:v>0.69185375619789458</c:v>
                </c:pt>
                <c:pt idx="9595">
                  <c:v>0.73830410565671267</c:v>
                </c:pt>
                <c:pt idx="9596">
                  <c:v>0.78424843384259146</c:v>
                </c:pt>
                <c:pt idx="9597">
                  <c:v>0.82965520539517235</c:v>
                </c:pt>
                <c:pt idx="9598">
                  <c:v>0.87449309727738744</c:v>
                </c:pt>
                <c:pt idx="9599">
                  <c:v>0.9187318088409856</c:v>
                </c:pt>
                <c:pt idx="9600">
                  <c:v>0.96234104014219646</c:v>
                </c:pt>
                <c:pt idx="9601">
                  <c:v>1.0052904655458961</c:v>
                </c:pt>
                <c:pt idx="9602">
                  <c:v>1.0475506804117709</c:v>
                </c:pt>
                <c:pt idx="9603">
                  <c:v>1.0890931632772636</c:v>
                </c:pt>
                <c:pt idx="9604">
                  <c:v>1.1298893735812621</c:v>
                </c:pt>
                <c:pt idx="9605">
                  <c:v>1.169910937168869</c:v>
                </c:pt>
                <c:pt idx="9606">
                  <c:v>1.2091306630672767</c:v>
                </c:pt>
                <c:pt idx="9607">
                  <c:v>1.2475217179728715</c:v>
                </c:pt>
                <c:pt idx="9608">
                  <c:v>1.2850584101314413</c:v>
                </c:pt>
                <c:pt idx="9609">
                  <c:v>1.3217152969267452</c:v>
                </c:pt>
                <c:pt idx="9610">
                  <c:v>1.3574639541192262</c:v>
                </c:pt>
                <c:pt idx="9611">
                  <c:v>1.3922831848884523</c:v>
                </c:pt>
                <c:pt idx="9612">
                  <c:v>1.4261492345069544</c:v>
                </c:pt>
                <c:pt idx="9613">
                  <c:v>1.4590370177940608</c:v>
                </c:pt>
                <c:pt idx="9614">
                  <c:v>1.4909225110305013</c:v>
                </c:pt>
                <c:pt idx="9615">
                  <c:v>1.5217859369016022</c:v>
                </c:pt>
                <c:pt idx="9616">
                  <c:v>1.5516080477807834</c:v>
                </c:pt>
                <c:pt idx="9617">
                  <c:v>1.5803689837731063</c:v>
                </c:pt>
                <c:pt idx="9618">
                  <c:v>1.6080483415038886</c:v>
                </c:pt>
                <c:pt idx="9619">
                  <c:v>1.6346252778741768</c:v>
                </c:pt>
                <c:pt idx="9620">
                  <c:v>1.6600797470409949</c:v>
                </c:pt>
                <c:pt idx="9621">
                  <c:v>1.6843957067382311</c:v>
                </c:pt>
                <c:pt idx="9622">
                  <c:v>1.7075574308706418</c:v>
                </c:pt>
                <c:pt idx="9623">
                  <c:v>1.729548402184935</c:v>
                </c:pt>
                <c:pt idx="9624">
                  <c:v>1.7503525267532409</c:v>
                </c:pt>
                <c:pt idx="9625">
                  <c:v>1.7699573377544104</c:v>
                </c:pt>
                <c:pt idx="9626">
                  <c:v>1.7883503221689538</c:v>
                </c:pt>
                <c:pt idx="9627">
                  <c:v>1.8055178407518575</c:v>
                </c:pt>
                <c:pt idx="9628">
                  <c:v>1.8214474877592821</c:v>
                </c:pt>
                <c:pt idx="9629">
                  <c:v>1.8361321837748144</c:v>
                </c:pt>
                <c:pt idx="9630">
                  <c:v>1.849557694981653</c:v>
                </c:pt>
                <c:pt idx="9631">
                  <c:v>1.8617132987912739</c:v>
                </c:pt>
                <c:pt idx="9632">
                  <c:v>1.8725945210816508</c:v>
                </c:pt>
                <c:pt idx="9633">
                  <c:v>1.8821906069446981</c:v>
                </c:pt>
                <c:pt idx="9634">
                  <c:v>1.8904960489724518</c:v>
                </c:pt>
                <c:pt idx="9635">
                  <c:v>1.8975067095228133</c:v>
                </c:pt>
                <c:pt idx="9636">
                  <c:v>1.9032195990058449</c:v>
                </c:pt>
                <c:pt idx="9637">
                  <c:v>1.9076273177545346</c:v>
                </c:pt>
                <c:pt idx="9638">
                  <c:v>1.9107262047488482</c:v>
                </c:pt>
                <c:pt idx="9639">
                  <c:v>1.9125179501699148</c:v>
                </c:pt>
                <c:pt idx="9640">
                  <c:v>1.9129971370512757</c:v>
                </c:pt>
                <c:pt idx="9641">
                  <c:v>1.912163970514053</c:v>
                </c:pt>
                <c:pt idx="9642">
                  <c:v>1.9100213525203618</c:v>
                </c:pt>
                <c:pt idx="9643">
                  <c:v>1.9065681362538489</c:v>
                </c:pt>
                <c:pt idx="9644">
                  <c:v>1.9018081801222533</c:v>
                </c:pt>
                <c:pt idx="9645">
                  <c:v>1.8957453994406097</c:v>
                </c:pt>
                <c:pt idx="9646">
                  <c:v>1.8883847851509277</c:v>
                </c:pt>
                <c:pt idx="9647">
                  <c:v>1.8797300650464122</c:v>
                </c:pt>
                <c:pt idx="9648">
                  <c:v>1.8697870770297844</c:v>
                </c:pt>
                <c:pt idx="9649">
                  <c:v>1.8585634537197946</c:v>
                </c:pt>
                <c:pt idx="9650">
                  <c:v>1.8460651524274565</c:v>
                </c:pt>
                <c:pt idx="9651">
                  <c:v>1.8322998733569213</c:v>
                </c:pt>
                <c:pt idx="9652">
                  <c:v>1.8172779041988925</c:v>
                </c:pt>
                <c:pt idx="9653">
                  <c:v>1.8010117671840635</c:v>
                </c:pt>
                <c:pt idx="9654">
                  <c:v>1.7835136375436693</c:v>
                </c:pt>
                <c:pt idx="9655">
                  <c:v>1.7647910757037999</c:v>
                </c:pt>
                <c:pt idx="9656">
                  <c:v>1.7448593790013398</c:v>
                </c:pt>
                <c:pt idx="9657">
                  <c:v>1.7237330466656138</c:v>
                </c:pt>
                <c:pt idx="9658">
                  <c:v>1.7014257951465481</c:v>
                </c:pt>
                <c:pt idx="9659">
                  <c:v>1.6779506439631011</c:v>
                </c:pt>
                <c:pt idx="9660">
                  <c:v>1.6533274339735149</c:v>
                </c:pt>
                <c:pt idx="9661">
                  <c:v>1.6275711785961464</c:v>
                </c:pt>
                <c:pt idx="9662">
                  <c:v>1.6006990231811777</c:v>
                </c:pt>
                <c:pt idx="9663">
                  <c:v>1.5727278231787547</c:v>
                </c:pt>
                <c:pt idx="9664">
                  <c:v>1.5436805364678987</c:v>
                </c:pt>
                <c:pt idx="9665">
                  <c:v>1.5135746356178907</c:v>
                </c:pt>
                <c:pt idx="9666">
                  <c:v>1.4824302516526953</c:v>
                </c:pt>
                <c:pt idx="9667">
                  <c:v>1.4502697914641252</c:v>
                </c:pt>
                <c:pt idx="9668">
                  <c:v>1.4171175190009559</c:v>
                </c:pt>
                <c:pt idx="9669">
                  <c:v>1.3829917454700711</c:v>
                </c:pt>
                <c:pt idx="9670">
                  <c:v>1.3479173403777822</c:v>
                </c:pt>
                <c:pt idx="9671">
                  <c:v>1.3119205270560752</c:v>
                </c:pt>
                <c:pt idx="9672">
                  <c:v>1.2750264676126379</c:v>
                </c:pt>
                <c:pt idx="9673">
                  <c:v>1.2372592497430364</c:v>
                </c:pt>
                <c:pt idx="9674">
                  <c:v>1.1986430404736861</c:v>
                </c:pt>
                <c:pt idx="9675">
                  <c:v>1.159205239965482</c:v>
                </c:pt>
                <c:pt idx="9676">
                  <c:v>1.1189727685749979</c:v>
                </c:pt>
                <c:pt idx="9677">
                  <c:v>1.0779720649144009</c:v>
                </c:pt>
                <c:pt idx="9678">
                  <c:v>1.0362322694548205</c:v>
                </c:pt>
                <c:pt idx="9679">
                  <c:v>0.99378266479531085</c:v>
                </c:pt>
                <c:pt idx="9680">
                  <c:v>0.95065357498685643</c:v>
                </c:pt>
                <c:pt idx="9681">
                  <c:v>0.9068718651470955</c:v>
                </c:pt>
                <c:pt idx="9682">
                  <c:v>0.8624698818746096</c:v>
                </c:pt>
                <c:pt idx="9683">
                  <c:v>0.81747815636584686</c:v>
                </c:pt>
                <c:pt idx="9684">
                  <c:v>0.77192348142542666</c:v>
                </c:pt>
                <c:pt idx="9685">
                  <c:v>0.72584107431638734</c:v>
                </c:pt>
                <c:pt idx="9686">
                  <c:v>0.67926157596668846</c:v>
                </c:pt>
                <c:pt idx="9687">
                  <c:v>0.63221373508434686</c:v>
                </c:pt>
                <c:pt idx="9688">
                  <c:v>0.58473205534254191</c:v>
                </c:pt>
                <c:pt idx="9689">
                  <c:v>0.53685063301245894</c:v>
                </c:pt>
                <c:pt idx="9690">
                  <c:v>0.48860302427899543</c:v>
                </c:pt>
                <c:pt idx="9691">
                  <c:v>0.44001902346676358</c:v>
                </c:pt>
                <c:pt idx="9692">
                  <c:v>0.39113575105397297</c:v>
                </c:pt>
                <c:pt idx="9693">
                  <c:v>0.34198476946886552</c:v>
                </c:pt>
                <c:pt idx="9694">
                  <c:v>0.29259600859158635</c:v>
                </c:pt>
                <c:pt idx="9695">
                  <c:v>0.24300750807239097</c:v>
                </c:pt>
                <c:pt idx="9696">
                  <c:v>0.19325249653417956</c:v>
                </c:pt>
                <c:pt idx="9697">
                  <c:v>0.1433641929097626</c:v>
                </c:pt>
                <c:pt idx="9698">
                  <c:v>9.3377839361935347E-2</c:v>
                </c:pt>
                <c:pt idx="9699">
                  <c:v>4.3329256297327944E-2</c:v>
                </c:pt>
                <c:pt idx="9700">
                  <c:v>-6.7485749282798621E-3</c:v>
                </c:pt>
                <c:pt idx="9701">
                  <c:v>-5.6822029737085222E-2</c:v>
                </c:pt>
                <c:pt idx="9702">
                  <c:v>-0.10685592522257596</c:v>
                </c:pt>
                <c:pt idx="9703">
                  <c:v>-0.15681490860477931</c:v>
                </c:pt>
                <c:pt idx="9704">
                  <c:v>-0.20666681305470777</c:v>
                </c:pt>
                <c:pt idx="9705">
                  <c:v>-0.25637911235381711</c:v>
                </c:pt>
                <c:pt idx="9706">
                  <c:v>-0.30591794396203864</c:v>
                </c:pt>
                <c:pt idx="9707">
                  <c:v>-0.35524833105908837</c:v>
                </c:pt>
                <c:pt idx="9708">
                  <c:v>-0.4043344237642878</c:v>
                </c:pt>
                <c:pt idx="9709">
                  <c:v>-0.45314085511080426</c:v>
                </c:pt>
                <c:pt idx="9710">
                  <c:v>-0.50163604642410375</c:v>
                </c:pt>
                <c:pt idx="9711">
                  <c:v>-0.54978859864434437</c:v>
                </c:pt>
                <c:pt idx="9712">
                  <c:v>-0.59756513576770487</c:v>
                </c:pt>
                <c:pt idx="9713">
                  <c:v>-0.6449298277850648</c:v>
                </c:pt>
                <c:pt idx="9714">
                  <c:v>-0.69185369098263294</c:v>
                </c:pt>
                <c:pt idx="9715">
                  <c:v>-0.73830403896193642</c:v>
                </c:pt>
                <c:pt idx="9716">
                  <c:v>-0.78424836570334699</c:v>
                </c:pt>
                <c:pt idx="9717">
                  <c:v>-0.8296551358469948</c:v>
                </c:pt>
                <c:pt idx="9718">
                  <c:v>-0.87449302635635839</c:v>
                </c:pt>
                <c:pt idx="9719">
                  <c:v>-0.9187317365836708</c:v>
                </c:pt>
                <c:pt idx="9720">
                  <c:v>-0.96234096658564594</c:v>
                </c:pt>
                <c:pt idx="9721">
                  <c:v>-1.0052903907276094</c:v>
                </c:pt>
                <c:pt idx="9722">
                  <c:v>-1.0475506043697274</c:v>
                </c:pt>
                <c:pt idx="9723">
                  <c:v>-1.0890930860498351</c:v>
                </c:pt>
                <c:pt idx="9724">
                  <c:v>-1.1298892952072326</c:v>
                </c:pt>
                <c:pt idx="9725">
                  <c:v>-1.1699108576874382</c:v>
                </c:pt>
                <c:pt idx="9726">
                  <c:v>-1.209130582517977</c:v>
                </c:pt>
                <c:pt idx="9727">
                  <c:v>-1.2475216363956123</c:v>
                </c:pt>
                <c:pt idx="9728">
                  <c:v>-1.2850583275664467</c:v>
                </c:pt>
                <c:pt idx="9729">
                  <c:v>-1.3217152134145553</c:v>
                </c:pt>
                <c:pt idx="9730">
                  <c:v>-1.3574638697007013</c:v>
                </c:pt>
                <c:pt idx="9731">
                  <c:v>-1.3922830996046895</c:v>
                </c:pt>
                <c:pt idx="9732">
                  <c:v>-1.4261491483993096</c:v>
                </c:pt>
                <c:pt idx="9733">
                  <c:v>-1.4590369309041378</c:v>
                </c:pt>
                <c:pt idx="9734">
                  <c:v>-1.4909224234001233</c:v>
                </c:pt>
                <c:pt idx="9735">
                  <c:v>-1.5217858485727551</c:v>
                </c:pt>
                <c:pt idx="9736">
                  <c:v>-1.5516079587956622</c:v>
                </c:pt>
                <c:pt idx="9737">
                  <c:v>-1.5803688941740577</c:v>
                </c:pt>
                <c:pt idx="9738">
                  <c:v>-1.608048251333388</c:v>
                </c:pt>
                <c:pt idx="9739">
                  <c:v>-1.6346251871748134</c:v>
                </c:pt>
                <c:pt idx="9740">
                  <c:v>-1.66007965585547</c:v>
                </c:pt>
                <c:pt idx="9741">
                  <c:v>-1.6843956151093025</c:v>
                </c:pt>
                <c:pt idx="9742">
                  <c:v>-1.7075573388411285</c:v>
                </c:pt>
                <c:pt idx="9743">
                  <c:v>-1.7295483097977185</c:v>
                </c:pt>
                <c:pt idx="9744">
                  <c:v>-1.7503524340512027</c:v>
                </c:pt>
                <c:pt idx="9745">
                  <c:v>-1.7699572447804317</c:v>
                </c:pt>
                <c:pt idx="9746">
                  <c:v>-1.7883502289658937</c:v>
                </c:pt>
                <c:pt idx="9747">
                  <c:v>-1.8055177473625463</c:v>
                </c:pt>
                <c:pt idx="9748">
                  <c:v>-1.8214473942264888</c:v>
                </c:pt>
                <c:pt idx="9749">
                  <c:v>-1.8361320901412235</c:v>
                </c:pt>
                <c:pt idx="9750">
                  <c:v>-1.8495576012898589</c:v>
                </c:pt>
                <c:pt idx="9751">
                  <c:v>-1.8617132050837581</c:v>
                </c:pt>
                <c:pt idx="9752">
                  <c:v>-1.8725944274007598</c:v>
                </c:pt>
                <c:pt idx="9753">
                  <c:v>-1.8821905133326213</c:v>
                </c:pt>
                <c:pt idx="9754">
                  <c:v>-1.890495955471198</c:v>
                </c:pt>
                <c:pt idx="9755">
                  <c:v>-1.8975066161742278</c:v>
                </c:pt>
                <c:pt idx="9756">
                  <c:v>-1.9032195058515426</c:v>
                </c:pt>
                <c:pt idx="9757">
                  <c:v>-1.9076272248359167</c:v>
                </c:pt>
                <c:pt idx="9758">
                  <c:v>-1.9107261121070682</c:v>
                </c:pt>
                <c:pt idx="9759">
                  <c:v>-1.9125178578458606</c:v>
                </c:pt>
                <c:pt idx="9760">
                  <c:v>-1.9129970450855607</c:v>
                </c:pt>
                <c:pt idx="9761">
                  <c:v>-1.9121638789469924</c:v>
                </c:pt>
                <c:pt idx="9762">
                  <c:v>-1.9100212613919596</c:v>
                </c:pt>
                <c:pt idx="9763">
                  <c:v>-1.906568045603773</c:v>
                </c:pt>
                <c:pt idx="9764">
                  <c:v>-1.9018080899898329</c:v>
                </c:pt>
                <c:pt idx="9765">
                  <c:v>-1.8957453098647914</c:v>
                </c:pt>
                <c:pt idx="9766">
                  <c:v>-1.8883846961703039</c:v>
                </c:pt>
                <c:pt idx="9767">
                  <c:v>-1.8797299766991584</c:v>
                </c:pt>
                <c:pt idx="9768">
                  <c:v>-1.8697869893536709</c:v>
                </c:pt>
                <c:pt idx="9769">
                  <c:v>-1.8585633667521582</c:v>
                </c:pt>
                <c:pt idx="9770">
                  <c:v>-1.8460650662051949</c:v>
                </c:pt>
                <c:pt idx="9771">
                  <c:v>-1.8322997879164709</c:v>
                </c:pt>
                <c:pt idx="9772">
                  <c:v>-1.817277819576228</c:v>
                </c:pt>
                <c:pt idx="9773">
                  <c:v>-1.8010116834146528</c:v>
                </c:pt>
                <c:pt idx="9774">
                  <c:v>-1.7835135546624907</c:v>
                </c:pt>
                <c:pt idx="9775">
                  <c:v>-1.7647909937453023</c:v>
                </c:pt>
                <c:pt idx="9776">
                  <c:v>-1.7448592979994384</c:v>
                </c:pt>
                <c:pt idx="9777">
                  <c:v>-1.7237329666537107</c:v>
                </c:pt>
                <c:pt idx="9778">
                  <c:v>-1.7014257161574484</c:v>
                </c:pt>
                <c:pt idx="9779">
                  <c:v>-1.6779505660290643</c:v>
                </c:pt>
                <c:pt idx="9780">
                  <c:v>-1.6533273571262097</c:v>
                </c:pt>
                <c:pt idx="9781">
                  <c:v>-1.6275711028666506</c:v>
                </c:pt>
                <c:pt idx="9782">
                  <c:v>-1.6006989485999437</c:v>
                </c:pt>
                <c:pt idx="9783">
                  <c:v>-1.5727277497756322</c:v>
                </c:pt>
                <c:pt idx="9784">
                  <c:v>-1.543680464272114</c:v>
                </c:pt>
                <c:pt idx="9785">
                  <c:v>-1.513574564658005</c:v>
                </c:pt>
                <c:pt idx="9786">
                  <c:v>-1.4824301819566392</c:v>
                </c:pt>
                <c:pt idx="9787">
                  <c:v>-1.4502697230591377</c:v>
                </c:pt>
                <c:pt idx="9788">
                  <c:v>-1.4171174519136391</c:v>
                </c:pt>
                <c:pt idx="9789">
                  <c:v>-1.3829916797263182</c:v>
                </c:pt>
                <c:pt idx="9790">
                  <c:v>-1.3479172760028166</c:v>
                </c:pt>
                <c:pt idx="9791">
                  <c:v>-1.3119204640743827</c:v>
                </c:pt>
                <c:pt idx="9792">
                  <c:v>-1.2750264060480181</c:v>
                </c:pt>
                <c:pt idx="9793">
                  <c:v>-1.2372591896185732</c:v>
                </c:pt>
                <c:pt idx="9794">
                  <c:v>-1.1986429818117379</c:v>
                </c:pt>
                <c:pt idx="9795">
                  <c:v>-1.1592051827876695</c:v>
                </c:pt>
                <c:pt idx="9796">
                  <c:v>-1.1189727129021767</c:v>
                </c:pt>
                <c:pt idx="9797">
                  <c:v>-1.0779720107667055</c:v>
                </c:pt>
                <c:pt idx="9798">
                  <c:v>-1.0362322168516316</c:v>
                </c:pt>
                <c:pt idx="9799">
                  <c:v>-0.99378261375523747</c:v>
                </c:pt>
                <c:pt idx="9800">
                  <c:v>-0.95065352552774252</c:v>
                </c:pt>
                <c:pt idx="9801">
                  <c:v>-0.90687181728600241</c:v>
                </c:pt>
                <c:pt idx="9802">
                  <c:v>-0.86246983562783319</c:v>
                </c:pt>
                <c:pt idx="9803">
                  <c:v>-0.81747811174890062</c:v>
                </c:pt>
                <c:pt idx="9804">
                  <c:v>-0.77192343845304134</c:v>
                </c:pt>
                <c:pt idx="9805">
                  <c:v>-0.72584103300247771</c:v>
                </c:pt>
                <c:pt idx="9806">
                  <c:v>-0.67926153632438702</c:v>
                </c:pt>
                <c:pt idx="9807">
                  <c:v>-0.63221369712602593</c:v>
                </c:pt>
                <c:pt idx="9808">
                  <c:v>-0.58473201907972405</c:v>
                </c:pt>
                <c:pt idx="9809">
                  <c:v>-0.53685059845586158</c:v>
                </c:pt>
                <c:pt idx="9810">
                  <c:v>-0.48860299143855335</c:v>
                </c:pt>
                <c:pt idx="9811">
                  <c:v>-0.44001899235162018</c:v>
                </c:pt>
                <c:pt idx="9812">
                  <c:v>-0.39113572167242161</c:v>
                </c:pt>
                <c:pt idx="9813">
                  <c:v>-0.34198474182840832</c:v>
                </c:pt>
                <c:pt idx="9814">
                  <c:v>-0.29259598269891846</c:v>
                </c:pt>
                <c:pt idx="9815">
                  <c:v>-0.24300748393338675</c:v>
                </c:pt>
                <c:pt idx="9816">
                  <c:v>-0.19325247415390787</c:v>
                </c:pt>
                <c:pt idx="9817">
                  <c:v>-0.14336417229249923</c:v>
                </c:pt>
                <c:pt idx="9818">
                  <c:v>-9.3377820511121812E-2</c:v>
                </c:pt>
                <c:pt idx="9819">
                  <c:v>-4.3329239215584639E-2</c:v>
                </c:pt>
                <c:pt idx="9820">
                  <c:v>6.7485902390953803E-3</c:v>
                </c:pt>
                <c:pt idx="9821">
                  <c:v>5.6822043275936429E-2</c:v>
                </c:pt>
                <c:pt idx="9822">
                  <c:v>0.10685593698926057</c:v>
                </c:pt>
                <c:pt idx="9823">
                  <c:v>0.15681491859985966</c:v>
                </c:pt>
                <c:pt idx="9824">
                  <c:v>0.20666682127958041</c:v>
                </c:pt>
                <c:pt idx="9825">
                  <c:v>0.25637911881064185</c:v>
                </c:pt>
                <c:pt idx="9826">
                  <c:v>0.3059179486537667</c:v>
                </c:pt>
                <c:pt idx="9827">
                  <c:v>0.35524833398944955</c:v>
                </c:pt>
                <c:pt idx="9828">
                  <c:v>0.40433442493781735</c:v>
                </c:pt>
                <c:pt idx="9829">
                  <c:v>0.45314085453282998</c:v>
                </c:pt>
                <c:pt idx="9830">
                  <c:v>0.50163604410067275</c:v>
                </c:pt>
                <c:pt idx="9831">
                  <c:v>0.54978859458232521</c:v>
                </c:pt>
                <c:pt idx="9832">
                  <c:v>0.59756512997470002</c:v>
                </c:pt>
                <c:pt idx="9833">
                  <c:v>0.64492982026944212</c:v>
                </c:pt>
                <c:pt idx="9834">
                  <c:v>0.69185368175350026</c:v>
                </c:pt>
                <c:pt idx="9835">
                  <c:v>0.73830402802916129</c:v>
                </c:pt>
                <c:pt idx="9836">
                  <c:v>0.78424835307751151</c:v>
                </c:pt>
                <c:pt idx="9837">
                  <c:v>0.82965512153943044</c:v>
                </c:pt>
                <c:pt idx="9838">
                  <c:v>0.87449301037908278</c:v>
                </c:pt>
                <c:pt idx="9839">
                  <c:v>0.91873171894946748</c:v>
                </c:pt>
                <c:pt idx="9840">
                  <c:v>0.96234094730795661</c:v>
                </c:pt>
                <c:pt idx="9841">
                  <c:v>1.0052903698206195</c:v>
                </c:pt>
                <c:pt idx="9842">
                  <c:v>1.0475505818482573</c:v>
                </c:pt>
                <c:pt idx="9843">
                  <c:v>1.0890930619294155</c:v>
                </c:pt>
                <c:pt idx="9844">
                  <c:v>1.1298892695040748</c:v>
                </c:pt>
                <c:pt idx="9845">
                  <c:v>1.1699108304184009</c:v>
                </c:pt>
                <c:pt idx="9846">
                  <c:v>1.2091305537005608</c:v>
                </c:pt>
                <c:pt idx="9847">
                  <c:v>1.2475216060479646</c:v>
                </c:pt>
                <c:pt idx="9848">
                  <c:v>1.285058295707346</c:v>
                </c:pt>
                <c:pt idx="9849">
                  <c:v>1.3217151800634042</c:v>
                </c:pt>
                <c:pt idx="9850">
                  <c:v>1.3574638348775054</c:v>
                </c:pt>
                <c:pt idx="9851">
                  <c:v>1.3922830633300396</c:v>
                </c:pt>
                <c:pt idx="9852">
                  <c:v>1.4261491106944268</c:v>
                </c:pt>
                <c:pt idx="9853">
                  <c:v>1.4590368917907779</c:v>
                </c:pt>
                <c:pt idx="9854">
                  <c:v>1.4909223829006049</c:v>
                </c:pt>
                <c:pt idx="9855">
                  <c:v>1.5217858067099885</c:v>
                </c:pt>
                <c:pt idx="9856">
                  <c:v>1.5516079155930469</c:v>
                </c:pt>
                <c:pt idx="9857">
                  <c:v>1.5803688496555559</c:v>
                </c:pt>
                <c:pt idx="9858">
                  <c:v>1.6080482055234468</c:v>
                </c:pt>
                <c:pt idx="9859">
                  <c:v>1.6346251400983967</c:v>
                </c:pt>
                <c:pt idx="9860">
                  <c:v>1.6600796075380377</c:v>
                </c:pt>
                <c:pt idx="9861">
                  <c:v>1.6843955655767926</c:v>
                </c:pt>
                <c:pt idx="9862">
                  <c:v>1.7075572881199239</c:v>
                </c:pt>
                <c:pt idx="9863">
                  <c:v>1.7295482579146526</c:v>
                </c:pt>
                <c:pt idx="9864">
                  <c:v>1.7503523810335537</c:v>
                </c:pt>
                <c:pt idx="9865">
                  <c:v>1.7699571906558995</c:v>
                </c:pt>
                <c:pt idx="9866">
                  <c:v>1.7883501737625833</c:v>
                </c:pt>
                <c:pt idx="9867">
                  <c:v>1.8055176911089521</c:v>
                </c:pt>
                <c:pt idx="9868">
                  <c:v>1.8214473369514872</c:v>
                </c:pt>
                <c:pt idx="9869">
                  <c:v>1.8361320318740564</c:v>
                </c:pt>
                <c:pt idx="9870">
                  <c:v>1.8495575420601236</c:v>
                </c:pt>
                <c:pt idx="9871">
                  <c:v>1.8617131449213726</c:v>
                </c:pt>
                <c:pt idx="9872">
                  <c:v>1.8725943663359852</c:v>
                </c:pt>
                <c:pt idx="9873">
                  <c:v>1.8821904513960064</c:v>
                </c:pt>
                <c:pt idx="9874">
                  <c:v>1.8904958926936002</c:v>
                </c:pt>
                <c:pt idx="9875">
                  <c:v>1.8975065525867696</c:v>
                </c:pt>
                <c:pt idx="9876">
                  <c:v>1.9032194414856116</c:v>
                </c:pt>
                <c:pt idx="9877">
                  <c:v>1.9076271597231471</c:v>
                </c:pt>
                <c:pt idx="9878">
                  <c:v>1.9107260462793254</c:v>
                </c:pt>
                <c:pt idx="9879">
                  <c:v>1.912517791335236</c:v>
                </c:pt>
                <c:pt idx="9880">
                  <c:v>1.9129969779243301</c:v>
                </c:pt>
                <c:pt idx="9881">
                  <c:v>1.9121638111676347</c:v>
                </c:pt>
                <c:pt idx="9882">
                  <c:v>1.910021193027118</c:v>
                </c:pt>
                <c:pt idx="9883">
                  <c:v>1.9065679766862464</c:v>
                </c:pt>
                <c:pt idx="9884">
                  <c:v>1.9018080205525567</c:v>
                </c:pt>
                <c:pt idx="9885">
                  <c:v>1.8957452399408363</c:v>
                </c:pt>
                <c:pt idx="9886">
                  <c:v>1.8883846257928405</c:v>
                </c:pt>
                <c:pt idx="9887">
                  <c:v>1.8797299059014543</c:v>
                </c:pt>
                <c:pt idx="9888">
                  <c:v>1.8697869181690716</c:v>
                </c:pt>
                <c:pt idx="9889">
                  <c:v>1.8585632952140887</c:v>
                </c:pt>
                <c:pt idx="9890">
                  <c:v>1.8460649943471028</c:v>
                </c:pt>
                <c:pt idx="9891">
                  <c:v>1.8322997157718592</c:v>
                </c:pt>
                <c:pt idx="9892">
                  <c:v>1.8172777471786001</c:v>
                </c:pt>
                <c:pt idx="9893">
                  <c:v>1.8010116107975296</c:v>
                </c:pt>
                <c:pt idx="9894">
                  <c:v>1.7835134818593643</c:v>
                </c:pt>
                <c:pt idx="9895">
                  <c:v>1.7647909207896655</c:v>
                </c:pt>
                <c:pt idx="9896">
                  <c:v>1.744859224924715</c:v>
                </c:pt>
                <c:pt idx="9897">
                  <c:v>1.7237328934932752</c:v>
                </c:pt>
                <c:pt idx="9898">
                  <c:v>1.7014256429446017</c:v>
                </c:pt>
                <c:pt idx="9899">
                  <c:v>1.6779504927970286</c:v>
                </c:pt>
                <c:pt idx="9900">
                  <c:v>1.6533272839080944</c:v>
                </c:pt>
                <c:pt idx="9901">
                  <c:v>1.6275710296954526</c:v>
                </c:pt>
                <c:pt idx="9902">
                  <c:v>1.6006988755085361</c:v>
                </c:pt>
                <c:pt idx="9903">
                  <c:v>1.5727276767967417</c:v>
                </c:pt>
                <c:pt idx="9904">
                  <c:v>1.5436803914382877</c:v>
                </c:pt>
                <c:pt idx="9905">
                  <c:v>1.5135744920016481</c:v>
                </c:pt>
                <c:pt idx="9906">
                  <c:v>1.4824301095099495</c:v>
                </c:pt>
                <c:pt idx="9907">
                  <c:v>1.450269650854116</c:v>
                </c:pt>
                <c:pt idx="9908">
                  <c:v>1.4171173799820662</c:v>
                </c:pt>
                <c:pt idx="9909">
                  <c:v>1.382991608099756</c:v>
                </c:pt>
                <c:pt idx="9910">
                  <c:v>1.3479172047125676</c:v>
                </c:pt>
                <c:pt idx="9911">
                  <c:v>1.3119203931515075</c:v>
                </c:pt>
                <c:pt idx="9912">
                  <c:v>1.2750263355233125</c:v>
                </c:pt>
                <c:pt idx="9913">
                  <c:v>1.237259119522552</c:v>
                </c:pt>
                <c:pt idx="9914">
                  <c:v>1.198642912174589</c:v>
                </c:pt>
                <c:pt idx="9915">
                  <c:v>1.1592051136393053</c:v>
                </c:pt>
                <c:pt idx="9916">
                  <c:v>1.1189726442721886</c:v>
                </c:pt>
                <c:pt idx="9917">
                  <c:v>1.0779719426843528</c:v>
                </c:pt>
                <c:pt idx="9918">
                  <c:v>1.0362321493458018</c:v>
                </c:pt>
                <c:pt idx="9919">
                  <c:v>0.99378254685449219</c:v>
                </c:pt>
                <c:pt idx="9920">
                  <c:v>0.95065345926026601</c:v>
                </c:pt>
                <c:pt idx="9921">
                  <c:v>0.90687175167959588</c:v>
                </c:pt>
                <c:pt idx="9922">
                  <c:v>0.86246977070990982</c:v>
                </c:pt>
                <c:pt idx="9923">
                  <c:v>0.81747804754647913</c:v>
                </c:pt>
                <c:pt idx="9924">
                  <c:v>0.77192337499271313</c:v>
                </c:pt>
                <c:pt idx="9925">
                  <c:v>0.72584097031042882</c:v>
                </c:pt>
                <c:pt idx="9926">
                  <c:v>0.67926147442636398</c:v>
                </c:pt>
                <c:pt idx="9927">
                  <c:v>0.63221363604730862</c:v>
                </c:pt>
                <c:pt idx="9928">
                  <c:v>0.58473195884516971</c:v>
                </c:pt>
                <c:pt idx="9929">
                  <c:v>0.53685053908984659</c:v>
                </c:pt>
                <c:pt idx="9930">
                  <c:v>0.48860293296499274</c:v>
                </c:pt>
                <c:pt idx="9931">
                  <c:v>0.44001893479391191</c:v>
                </c:pt>
                <c:pt idx="9932">
                  <c:v>0.3911356650535312</c:v>
                </c:pt>
                <c:pt idx="9933">
                  <c:v>0.34198468617076833</c:v>
                </c:pt>
                <c:pt idx="9934">
                  <c:v>0.29259592802444456</c:v>
                </c:pt>
                <c:pt idx="9935">
                  <c:v>0.24300743026350402</c:v>
                </c:pt>
                <c:pt idx="9936">
                  <c:v>0.1932524215094788</c:v>
                </c:pt>
                <c:pt idx="9937">
                  <c:v>0.14336412069388432</c:v>
                </c:pt>
                <c:pt idx="9938">
                  <c:v>9.3377769978133324E-2</c:v>
                </c:pt>
                <c:pt idx="9939">
                  <c:v>4.3329189767502468E-2</c:v>
                </c:pt>
                <c:pt idx="9940">
                  <c:v>-6.7486385835531654E-3</c:v>
                </c:pt>
                <c:pt idx="9941">
                  <c:v>-5.6822090498656025E-2</c:v>
                </c:pt>
                <c:pt idx="9942">
                  <c:v>-0.10685598307260487</c:v>
                </c:pt>
                <c:pt idx="9943">
                  <c:v>-0.15681496352683713</c:v>
                </c:pt>
                <c:pt idx="9944">
                  <c:v>-0.20666686503376289</c:v>
                </c:pt>
                <c:pt idx="9945">
                  <c:v>-0.25637916137616135</c:v>
                </c:pt>
                <c:pt idx="9946">
                  <c:v>-0.30591799001537612</c:v>
                </c:pt>
                <c:pt idx="9947">
                  <c:v>-0.35524837413247584</c:v>
                </c:pt>
                <c:pt idx="9948">
                  <c:v>-0.40433446384819316</c:v>
                </c:pt>
                <c:pt idx="9949">
                  <c:v>-0.45314089219707854</c:v>
                </c:pt>
                <c:pt idx="9950">
                  <c:v>-0.50163608050594988</c:v>
                </c:pt>
                <c:pt idx="9951">
                  <c:v>-0.54978862971637832</c:v>
                </c:pt>
                <c:pt idx="9952">
                  <c:v>-0.59756516382588232</c:v>
                </c:pt>
                <c:pt idx="9953">
                  <c:v>-0.64492985282674731</c:v>
                </c:pt>
                <c:pt idx="9954">
                  <c:v>-0.69185371300652598</c:v>
                </c:pt>
                <c:pt idx="9955">
                  <c:v>-0.7383040579681357</c:v>
                </c:pt>
                <c:pt idx="9956">
                  <c:v>-0.78424838169328759</c:v>
                </c:pt>
                <c:pt idx="9957">
                  <c:v>-0.82965514882349145</c:v>
                </c:pt>
                <c:pt idx="9958">
                  <c:v>-0.87449303632354847</c:v>
                </c:pt>
                <c:pt idx="9959">
                  <c:v>-0.91873174354705922</c:v>
                </c:pt>
                <c:pt idx="9960">
                  <c:v>-0.96234097055206069</c:v>
                </c:pt>
                <c:pt idx="9961">
                  <c:v>-1.0052903917052238</c:v>
                </c:pt>
                <c:pt idx="9962">
                  <c:v>-1.0475506023680203</c:v>
                </c:pt>
                <c:pt idx="9963">
                  <c:v>-1.0890930810795978</c:v>
                </c:pt>
                <c:pt idx="9964">
                  <c:v>-1.1298892872805837</c:v>
                </c:pt>
                <c:pt idx="9965">
                  <c:v>-1.1699108468177692</c:v>
                </c:pt>
                <c:pt idx="9966">
                  <c:v>-1.2091305687199796</c:v>
                </c:pt>
                <c:pt idx="9967">
                  <c:v>-1.2475216196852275</c:v>
                </c:pt>
                <c:pt idx="9968">
                  <c:v>-1.2850583079608935</c:v>
                </c:pt>
                <c:pt idx="9969">
                  <c:v>-1.3217151909323077</c:v>
                </c:pt>
                <c:pt idx="9970">
                  <c:v>-1.3574638443614497</c:v>
                </c:pt>
                <c:pt idx="9971">
                  <c:v>-1.392283071429351</c:v>
                </c:pt>
                <c:pt idx="9972">
                  <c:v>-1.4261491174100398</c:v>
                </c:pt>
                <c:pt idx="9973">
                  <c:v>-1.4590368971242631</c:v>
                </c:pt>
                <c:pt idx="9974">
                  <c:v>-1.4909223868541464</c:v>
                </c:pt>
                <c:pt idx="9975">
                  <c:v>-1.5217858092863836</c:v>
                </c:pt>
                <c:pt idx="9976">
                  <c:v>-1.5516079167957013</c:v>
                </c:pt>
                <c:pt idx="9977">
                  <c:v>-1.580368849488494</c:v>
                </c:pt>
                <c:pt idx="9978">
                  <c:v>-1.608048203991296</c:v>
                </c:pt>
                <c:pt idx="9979">
                  <c:v>-1.6346251372063973</c:v>
                </c:pt>
                <c:pt idx="9980">
                  <c:v>-1.6600796032919876</c:v>
                </c:pt>
                <c:pt idx="9981">
                  <c:v>-1.6843955599831091</c:v>
                </c:pt>
                <c:pt idx="9982">
                  <c:v>-1.7075572811856146</c:v>
                </c:pt>
                <c:pt idx="9983">
                  <c:v>-1.7295482496473</c:v>
                </c:pt>
                <c:pt idx="9984">
                  <c:v>-1.7503523714413138</c:v>
                </c:pt>
                <c:pt idx="9985">
                  <c:v>-1.7699571797475033</c:v>
                </c:pt>
                <c:pt idx="9986">
                  <c:v>-1.7883501615473238</c:v>
                </c:pt>
                <c:pt idx="9987">
                  <c:v>-1.8055176775966861</c:v>
                </c:pt>
                <c:pt idx="9988">
                  <c:v>-1.821447322152622</c:v>
                </c:pt>
                <c:pt idx="9989">
                  <c:v>-1.8361320157995407</c:v>
                </c:pt>
                <c:pt idx="9990">
                  <c:v>-1.8495575247214515</c:v>
                </c:pt>
                <c:pt idx="9991">
                  <c:v>-1.8617131263305677</c:v>
                </c:pt>
                <c:pt idx="9992">
                  <c:v>-1.8725943465055945</c:v>
                </c:pt>
                <c:pt idx="9993">
                  <c:v>-1.8821904303390999</c:v>
                </c:pt>
                <c:pt idx="9994">
                  <c:v>-1.8904958704237558</c:v>
                </c:pt>
                <c:pt idx="9995">
                  <c:v>-1.8975065291180648</c:v>
                </c:pt>
                <c:pt idx="9996">
                  <c:v>-1.9032194168326195</c:v>
                </c:pt>
                <c:pt idx="9997">
                  <c:v>-1.9076271339009312</c:v>
                </c:pt>
                <c:pt idx="9998">
                  <c:v>-1.9107260193034217</c:v>
                </c:pt>
                <c:pt idx="9999">
                  <c:v>-1.9125177632216472</c:v>
                </c:pt>
                <c:pt idx="10000">
                  <c:v>-1.9129969486895322</c:v>
                </c:pt>
                <c:pt idx="10001">
                  <c:v>-1.9121637808285372</c:v>
                </c:pt>
                <c:pt idx="10002">
                  <c:v>-1.910021161601086</c:v>
                </c:pt>
                <c:pt idx="10003">
                  <c:v>-1.9065679441910679</c:v>
                </c:pt>
                <c:pt idx="10004">
                  <c:v>-1.9018079870064584</c:v>
                </c:pt>
                <c:pt idx="10005">
                  <c:v>-1.8957452053624435</c:v>
                </c:pt>
                <c:pt idx="10006">
                  <c:v>-1.8883845902011853</c:v>
                </c:pt>
                <c:pt idx="10007">
                  <c:v>-1.8797298693159734</c:v>
                </c:pt>
                <c:pt idx="10008">
                  <c:v>-1.8697868806095734</c:v>
                </c:pt>
                <c:pt idx="10009">
                  <c:v>-1.8585632567007528</c:v>
                </c:pt>
                <c:pt idx="10010">
                  <c:v>-1.8460649549004862</c:v>
                </c:pt>
                <c:pt idx="10011">
                  <c:v>-1.8322996754128624</c:v>
                </c:pt>
                <c:pt idx="10012">
                  <c:v>-1.8172777059284724</c:v>
                </c:pt>
                <c:pt idx="10013">
                  <c:v>-1.8010115686778407</c:v>
                </c:pt>
                <c:pt idx="10014">
                  <c:v>-1.7835134388920224</c:v>
                </c:pt>
                <c:pt idx="10015">
                  <c:v>-1.7647908769968654</c:v>
                </c:pt>
                <c:pt idx="10016">
                  <c:v>-1.7448591803289726</c:v>
                </c:pt>
                <c:pt idx="10017">
                  <c:v>-1.7237328481173768</c:v>
                </c:pt>
                <c:pt idx="10018">
                  <c:v>-1.7014255968116203</c:v>
                </c:pt>
                <c:pt idx="10019">
                  <c:v>-1.6779504459303016</c:v>
                </c:pt>
                <c:pt idx="10020">
                  <c:v>-1.6533272363312017</c:v>
                </c:pt>
                <c:pt idx="10021">
                  <c:v>-1.6275709814322439</c:v>
                </c:pt>
                <c:pt idx="10022">
                  <c:v>-1.6006988265830748</c:v>
                </c:pt>
                <c:pt idx="10023">
                  <c:v>-1.5727276272332897</c:v>
                </c:pt>
                <c:pt idx="10024">
                  <c:v>-1.5436803412613411</c:v>
                </c:pt>
                <c:pt idx="10025">
                  <c:v>-1.5135744412358847</c:v>
                </c:pt>
                <c:pt idx="10026">
                  <c:v>-1.4824300581802383</c:v>
                </c:pt>
                <c:pt idx="10027">
                  <c:v>-1.4502695989855054</c:v>
                </c:pt>
                <c:pt idx="10028">
                  <c:v>-1.4171173275997517</c:v>
                </c:pt>
                <c:pt idx="10029">
                  <c:v>-1.3829915552290788</c:v>
                </c:pt>
                <c:pt idx="10030">
                  <c:v>-1.3479171513790102</c:v>
                </c:pt>
                <c:pt idx="10031">
                  <c:v>-1.3119203393806875</c:v>
                </c:pt>
                <c:pt idx="10032">
                  <c:v>-1.2750262813409428</c:v>
                </c:pt>
                <c:pt idx="10033">
                  <c:v>-1.2372590649544466</c:v>
                </c:pt>
                <c:pt idx="10034">
                  <c:v>-1.1986428572466696</c:v>
                </c:pt>
                <c:pt idx="10035">
                  <c:v>-1.1592050583775553</c:v>
                </c:pt>
                <c:pt idx="10036">
                  <c:v>-1.1189725887026585</c:v>
                </c:pt>
                <c:pt idx="10037">
                  <c:v>-1.0779718868331385</c:v>
                </c:pt>
                <c:pt idx="10038">
                  <c:v>-1.0362320932390556</c:v>
                </c:pt>
                <c:pt idx="10039">
                  <c:v>-0.99378249051837186</c:v>
                </c:pt>
                <c:pt idx="10040">
                  <c:v>-0.95065340272096832</c:v>
                </c:pt>
                <c:pt idx="10041">
                  <c:v>-0.90687169496330711</c:v>
                </c:pt>
                <c:pt idx="10042">
                  <c:v>-0.86246971384281568</c:v>
                </c:pt>
                <c:pt idx="10043">
                  <c:v>-0.81747799055474879</c:v>
                </c:pt>
                <c:pt idx="10044">
                  <c:v>-0.77192331790248181</c:v>
                </c:pt>
                <c:pt idx="10045">
                  <c:v>-0.72584091314779198</c:v>
                </c:pt>
                <c:pt idx="10046">
                  <c:v>-0.67926141721736155</c:v>
                </c:pt>
                <c:pt idx="10047">
                  <c:v>-0.63221357881788987</c:v>
                </c:pt>
                <c:pt idx="10048">
                  <c:v>-0.58473190162125055</c:v>
                </c:pt>
                <c:pt idx="10049">
                  <c:v>-0.5368504818972436</c:v>
                </c:pt>
                <c:pt idx="10050">
                  <c:v>-0.48860287582939416</c:v>
                </c:pt>
                <c:pt idx="10051">
                  <c:v>-0.44001887774093229</c:v>
                </c:pt>
                <c:pt idx="10052">
                  <c:v>-0.39113560810864212</c:v>
                </c:pt>
                <c:pt idx="10053">
                  <c:v>-0.34198462935929669</c:v>
                </c:pt>
                <c:pt idx="10054">
                  <c:v>-0.29259587137161663</c:v>
                </c:pt>
                <c:pt idx="10055">
                  <c:v>-0.24300737379433027</c:v>
                </c:pt>
                <c:pt idx="10056">
                  <c:v>-0.19325236524885447</c:v>
                </c:pt>
                <c:pt idx="10057">
                  <c:v>-0.14336406466650303</c:v>
                </c:pt>
                <c:pt idx="10058">
                  <c:v>-9.3377714208501314E-2</c:v>
                </c:pt>
                <c:pt idx="10059">
                  <c:v>-4.3329134279939285E-2</c:v>
                </c:pt>
                <c:pt idx="10060">
                  <c:v>6.7486937649443883E-3</c:v>
                </c:pt>
                <c:pt idx="10061">
                  <c:v>5.6822145349988258E-2</c:v>
                </c:pt>
                <c:pt idx="10062">
                  <c:v>0.10685603757022036</c:v>
                </c:pt>
                <c:pt idx="10063">
                  <c:v>0.1568150176473104</c:v>
                </c:pt>
                <c:pt idx="10064">
                  <c:v>0.20666691875392573</c:v>
                </c:pt>
                <c:pt idx="10065">
                  <c:v>0.2563792146730921</c:v>
                </c:pt>
                <c:pt idx="10066">
                  <c:v>0.30591804286643903</c:v>
                </c:pt>
                <c:pt idx="10067">
                  <c:v>0.35524842651529581</c:v>
                </c:pt>
                <c:pt idx="10068">
                  <c:v>0.40433451574068335</c:v>
                </c:pt>
                <c:pt idx="10069">
                  <c:v>0.45314094357743911</c:v>
                </c:pt>
                <c:pt idx="10070">
                  <c:v>0.50163613135269858</c:v>
                </c:pt>
                <c:pt idx="10071">
                  <c:v>0.54978868000833392</c:v>
                </c:pt>
                <c:pt idx="10072">
                  <c:v>0.59756521354220571</c:v>
                </c:pt>
                <c:pt idx="10073">
                  <c:v>0.64492990194690247</c:v>
                </c:pt>
                <c:pt idx="10074">
                  <c:v>0.69185376151030498</c:v>
                </c:pt>
                <c:pt idx="10075">
                  <c:v>0.73830410583573025</c:v>
                </c:pt>
                <c:pt idx="10076">
                  <c:v>0.78424842890518209</c:v>
                </c:pt>
                <c:pt idx="10077">
                  <c:v>0.82965519536055321</c:v>
                </c:pt>
                <c:pt idx="10078">
                  <c:v>0.87449308216704402</c:v>
                </c:pt>
                <c:pt idx="10079">
                  <c:v>0.91873178867857652</c:v>
                </c:pt>
                <c:pt idx="10080">
                  <c:v>0.9623410149536038</c:v>
                </c:pt>
                <c:pt idx="10081">
                  <c:v>1.0052904353591912</c:v>
                </c:pt>
                <c:pt idx="10082">
                  <c:v>1.0475506452571817</c:v>
                </c:pt>
                <c:pt idx="10083">
                  <c:v>1.0890931231871337</c:v>
                </c:pt>
                <c:pt idx="10084">
                  <c:v>1.1298893285901026</c:v>
                </c:pt>
                <c:pt idx="10085">
                  <c:v>1.1699108873132626</c:v>
                </c:pt>
                <c:pt idx="10086">
                  <c:v>1.2091306083858606</c:v>
                </c:pt>
                <c:pt idx="10087">
                  <c:v>1.2475216585063713</c:v>
                </c:pt>
                <c:pt idx="10088">
                  <c:v>1.2850583459225748</c:v>
                </c:pt>
                <c:pt idx="10089">
                  <c:v>1.321715228020246</c:v>
                </c:pt>
                <c:pt idx="10090">
                  <c:v>1.3574638805618144</c:v>
                </c:pt>
                <c:pt idx="10091">
                  <c:v>1.3922831067287564</c:v>
                </c:pt>
                <c:pt idx="10092">
                  <c:v>1.4261491517955449</c:v>
                </c:pt>
                <c:pt idx="10093">
                  <c:v>1.4590369305833717</c:v>
                </c:pt>
                <c:pt idx="10094">
                  <c:v>1.4909224193748634</c:v>
                </c:pt>
                <c:pt idx="10095">
                  <c:v>1.5217858408571185</c:v>
                </c:pt>
                <c:pt idx="10096">
                  <c:v>1.5516079474053825</c:v>
                </c:pt>
                <c:pt idx="10097">
                  <c:v>1.5803688791264938</c:v>
                </c:pt>
                <c:pt idx="10098">
                  <c:v>1.6080482326474597</c:v>
                </c:pt>
                <c:pt idx="10099">
                  <c:v>1.6346251648710546</c:v>
                </c:pt>
                <c:pt idx="10100">
                  <c:v>1.6600796299559575</c:v>
                </c:pt>
                <c:pt idx="10101">
                  <c:v>1.6843955856376662</c:v>
                </c:pt>
                <c:pt idx="10102">
                  <c:v>1.7075573058225417</c:v>
                </c:pt>
                <c:pt idx="10103">
                  <c:v>1.7295482732588621</c:v>
                </c:pt>
                <c:pt idx="10104">
                  <c:v>1.7503523940202501</c:v>
                </c:pt>
                <c:pt idx="10105">
                  <c:v>1.7699572012870586</c:v>
                </c:pt>
                <c:pt idx="10106">
                  <c:v>1.7883501820412278</c:v>
                </c:pt>
                <c:pt idx="10107">
                  <c:v>1.8055176970391627</c:v>
                </c:pt>
                <c:pt idx="10108">
                  <c:v>1.8214473405383864</c:v>
                </c:pt>
                <c:pt idx="10109">
                  <c:v>1.836132033123808</c:v>
                </c:pt>
                <c:pt idx="10110">
                  <c:v>1.8495575409799272</c:v>
                </c:pt>
                <c:pt idx="10111">
                  <c:v>1.8617131415194632</c:v>
                </c:pt>
                <c:pt idx="10112">
                  <c:v>1.8725943606215942</c:v>
                </c:pt>
                <c:pt idx="10113">
                  <c:v>1.8821904433794066</c:v>
                </c:pt>
                <c:pt idx="10114">
                  <c:v>1.8904958823860498</c:v>
                </c:pt>
                <c:pt idx="10115">
                  <c:v>1.8975065400005284</c:v>
                </c:pt>
                <c:pt idx="10116">
                  <c:v>1.90321942663393</c:v>
                </c:pt>
                <c:pt idx="10117">
                  <c:v>1.9076271426202609</c:v>
                </c:pt>
                <c:pt idx="10118">
                  <c:v>1.9107260269404216</c:v>
                </c:pt>
                <c:pt idx="10119">
                  <c:v>1.912517769776469</c:v>
                </c:pt>
                <c:pt idx="10120">
                  <c:v>1.9129969541628069</c:v>
                </c:pt>
                <c:pt idx="10121">
                  <c:v>1.9121637852213962</c:v>
                </c:pt>
                <c:pt idx="10122">
                  <c:v>1.9100211649151275</c:v>
                </c:pt>
                <c:pt idx="10123">
                  <c:v>1.906567946428386</c:v>
                </c:pt>
                <c:pt idx="10124">
                  <c:v>1.9018079881696142</c:v>
                </c:pt>
                <c:pt idx="10125">
                  <c:v>1.8957452054544828</c:v>
                </c:pt>
                <c:pt idx="10126">
                  <c:v>1.8883845892256199</c:v>
                </c:pt>
                <c:pt idx="10127">
                  <c:v>1.8797298672767944</c:v>
                </c:pt>
                <c:pt idx="10128">
                  <c:v>1.8697868775112336</c:v>
                </c:pt>
                <c:pt idx="10129">
                  <c:v>1.8585632525481661</c:v>
                </c:pt>
                <c:pt idx="10130">
                  <c:v>1.8460649496990338</c:v>
                </c:pt>
                <c:pt idx="10131">
                  <c:v>1.8322996691683702</c:v>
                </c:pt>
                <c:pt idx="10132">
                  <c:v>1.8172776986472223</c:v>
                </c:pt>
                <c:pt idx="10133">
                  <c:v>1.8010115603665653</c:v>
                </c:pt>
                <c:pt idx="10134">
                  <c:v>1.7835134295578932</c:v>
                </c:pt>
                <c:pt idx="10135">
                  <c:v>1.7647908666474974</c:v>
                </c:pt>
                <c:pt idx="10136">
                  <c:v>1.7448591689724104</c:v>
                </c:pt>
                <c:pt idx="10137">
                  <c:v>1.7237328357620803</c:v>
                </c:pt>
                <c:pt idx="10138">
                  <c:v>1.7014255834664946</c:v>
                </c:pt>
                <c:pt idx="10139">
                  <c:v>1.6779504316046456</c:v>
                </c:pt>
                <c:pt idx="10140">
                  <c:v>1.6533272210347425</c:v>
                </c:pt>
                <c:pt idx="10141">
                  <c:v>1.6275709651751078</c:v>
                </c:pt>
                <c:pt idx="10142">
                  <c:v>1.6006988093757886</c:v>
                </c:pt>
                <c:pt idx="10143">
                  <c:v>1.5727276090867839</c:v>
                </c:pt>
                <c:pt idx="10144">
                  <c:v>1.5436803221869189</c:v>
                </c:pt>
                <c:pt idx="10145">
                  <c:v>1.5135744212452436</c:v>
                </c:pt>
                <c:pt idx="10146">
                  <c:v>1.4824300372854404</c:v>
                </c:pt>
                <c:pt idx="10147">
                  <c:v>1.4502695771989744</c:v>
                </c:pt>
                <c:pt idx="10148">
                  <c:v>1.4171173049342818</c:v>
                </c:pt>
                <c:pt idx="10149">
                  <c:v>1.3829915316978363</c:v>
                </c:pt>
                <c:pt idx="10150">
                  <c:v>1.3479171269954819</c:v>
                </c:pt>
                <c:pt idx="10151">
                  <c:v>1.3119203141587097</c:v>
                </c:pt>
                <c:pt idx="10152">
                  <c:v>1.2750262552946832</c:v>
                </c:pt>
                <c:pt idx="10153">
                  <c:v>1.2372590380984001</c:v>
                </c:pt>
                <c:pt idx="10154">
                  <c:v>1.1986428295956459</c:v>
                </c:pt>
                <c:pt idx="10155">
                  <c:v>1.1592050299466623</c:v>
                </c:pt>
                <c:pt idx="10156">
                  <c:v>1.118972559507331</c:v>
                </c:pt>
                <c:pt idx="10157">
                  <c:v>1.0779718568890813</c:v>
                </c:pt>
                <c:pt idx="10158">
                  <c:v>1.0362320625622885</c:v>
                </c:pt>
                <c:pt idx="10159">
                  <c:v>0.9937824591251514</c:v>
                </c:pt>
                <c:pt idx="10160">
                  <c:v>0.95065337062786059</c:v>
                </c:pt>
                <c:pt idx="10161">
                  <c:v>0.90687166218711446</c:v>
                </c:pt>
                <c:pt idx="10162">
                  <c:v>0.86246968040059946</c:v>
                </c:pt>
                <c:pt idx="10163">
                  <c:v>0.81747795646380106</c:v>
                </c:pt>
                <c:pt idx="10164">
                  <c:v>0.77192328318035941</c:v>
                </c:pt>
                <c:pt idx="10165">
                  <c:v>0.72584087781227136</c:v>
                </c:pt>
                <c:pt idx="10166">
                  <c:v>0.67926138128638747</c:v>
                </c:pt>
                <c:pt idx="10167">
                  <c:v>0.63221354230968907</c:v>
                </c:pt>
                <c:pt idx="10168">
                  <c:v>0.58473186455422954</c:v>
                </c:pt>
                <c:pt idx="10169">
                  <c:v>0.5368504442899561</c:v>
                </c:pt>
                <c:pt idx="10170">
                  <c:v>0.4886028377006465</c:v>
                </c:pt>
                <c:pt idx="10171">
                  <c:v>0.44001883910962991</c:v>
                </c:pt>
                <c:pt idx="10172">
                  <c:v>0.3911355689938924</c:v>
                </c:pt>
                <c:pt idx="10173">
                  <c:v>0.34198458978037949</c:v>
                </c:pt>
                <c:pt idx="10174">
                  <c:v>0.29259583134791123</c:v>
                </c:pt>
                <c:pt idx="10175">
                  <c:v>0.24300733334539112</c:v>
                </c:pt>
                <c:pt idx="10176">
                  <c:v>0.19325232439435028</c:v>
                </c:pt>
                <c:pt idx="10177">
                  <c:v>0.14336402342620266</c:v>
                </c:pt>
                <c:pt idx="10178">
                  <c:v>9.3377672602331846E-2</c:v>
                </c:pt>
                <c:pt idx="10179">
                  <c:v>4.3329092327857886E-2</c:v>
                </c:pt>
                <c:pt idx="10180">
                  <c:v>-6.7487360428374514E-3</c:v>
                </c:pt>
                <c:pt idx="10181">
                  <c:v>-5.6822187933520445E-2</c:v>
                </c:pt>
                <c:pt idx="10182">
                  <c:v>-0.10685608043919065</c:v>
                </c:pt>
                <c:pt idx="10183">
                  <c:v>-0.15681506078140217</c:v>
                </c:pt>
                <c:pt idx="10184">
                  <c:v>-0.20666696213279373</c:v>
                </c:pt>
                <c:pt idx="10185">
                  <c:v>-0.25637925827633362</c:v>
                </c:pt>
                <c:pt idx="10186">
                  <c:v>-0.30591808667363679</c:v>
                </c:pt>
                <c:pt idx="10187">
                  <c:v>-0.35524847050598957</c:v>
                </c:pt>
                <c:pt idx="10188">
                  <c:v>-0.40433455989442707</c:v>
                </c:pt>
                <c:pt idx="10189">
                  <c:v>-0.45314098787377211</c:v>
                </c:pt>
                <c:pt idx="10190">
                  <c:v>-0.50163617577113151</c:v>
                </c:pt>
                <c:pt idx="10191">
                  <c:v>-0.54978872452843586</c:v>
                </c:pt>
                <c:pt idx="10192">
                  <c:v>-0.59756525814353179</c:v>
                </c:pt>
                <c:pt idx="10193">
                  <c:v>-0.6449299466090439</c:v>
                </c:pt>
                <c:pt idx="10194">
                  <c:v>-0.69185380621293535</c:v>
                </c:pt>
                <c:pt idx="10195">
                  <c:v>-0.73830415055851795</c:v>
                </c:pt>
                <c:pt idx="10196">
                  <c:v>-0.78424847362790218</c:v>
                </c:pt>
                <c:pt idx="10197">
                  <c:v>-0.82965524006299773</c:v>
                </c:pt>
                <c:pt idx="10198">
                  <c:v>-0.87449312682908409</c:v>
                </c:pt>
                <c:pt idx="10199">
                  <c:v>-0.91873183328022345</c:v>
                </c:pt>
                <c:pt idx="10200">
                  <c:v>-0.96234105947492565</c:v>
                </c:pt>
                <c:pt idx="10201">
                  <c:v>-1.0052904797803457</c:v>
                </c:pt>
                <c:pt idx="10202">
                  <c:v>-1.0475506895584621</c:v>
                </c:pt>
                <c:pt idx="10203">
                  <c:v>-1.089093167348951</c:v>
                </c:pt>
                <c:pt idx="10204">
                  <c:v>-1.1298893725929695</c:v>
                </c:pt>
                <c:pt idx="10205">
                  <c:v>-1.1699109311378606</c:v>
                </c:pt>
                <c:pt idx="10206">
                  <c:v>-1.2091306520130063</c:v>
                </c:pt>
                <c:pt idx="10207">
                  <c:v>-1.247521701917027</c:v>
                </c:pt>
                <c:pt idx="10208">
                  <c:v>-1.2850583890978728</c:v>
                </c:pt>
                <c:pt idx="10209">
                  <c:v>-1.3217152709414755</c:v>
                </c:pt>
                <c:pt idx="10210">
                  <c:v>-1.3574639232104504</c:v>
                </c:pt>
                <c:pt idx="10211">
                  <c:v>-1.3922831490864545</c:v>
                </c:pt>
                <c:pt idx="10212">
                  <c:v>-1.4261491938441515</c:v>
                </c:pt>
                <c:pt idx="10213">
                  <c:v>-1.459036972304953</c:v>
                </c:pt>
                <c:pt idx="10214">
                  <c:v>-1.4909224607516482</c:v>
                </c:pt>
                <c:pt idx="10215">
                  <c:v>-1.5217858818716017</c:v>
                </c:pt>
                <c:pt idx="10216">
                  <c:v>-1.5516079880402431</c:v>
                </c:pt>
                <c:pt idx="10217">
                  <c:v>-1.5803689193646595</c:v>
                </c:pt>
                <c:pt idx="10218">
                  <c:v>-1.6080482724720999</c:v>
                </c:pt>
                <c:pt idx="10219">
                  <c:v>-1.6346252042655414</c:v>
                </c:pt>
                <c:pt idx="10220">
                  <c:v>-1.6600796689039554</c:v>
                </c:pt>
                <c:pt idx="10221">
                  <c:v>-1.6843956241230826</c:v>
                </c:pt>
                <c:pt idx="10222">
                  <c:v>-1.7075573438295362</c:v>
                </c:pt>
                <c:pt idx="10223">
                  <c:v>-1.7295483107718708</c:v>
                </c:pt>
                <c:pt idx="10224">
                  <c:v>-1.750352431023996</c:v>
                </c:pt>
                <c:pt idx="10225">
                  <c:v>-1.7699572377665236</c:v>
                </c:pt>
                <c:pt idx="10226">
                  <c:v>-1.7883502179816919</c:v>
                </c:pt>
                <c:pt idx="10227">
                  <c:v>-1.8055177324261942</c:v>
                </c:pt>
                <c:pt idx="10228">
                  <c:v>-1.8214473753578504</c:v>
                </c:pt>
                <c:pt idx="10229">
                  <c:v>-1.8361320673618797</c:v>
                </c:pt>
                <c:pt idx="10230">
                  <c:v>-1.8495575746230857</c:v>
                </c:pt>
                <c:pt idx="10231">
                  <c:v>-1.8617131745544919</c:v>
                </c:pt>
                <c:pt idx="10232">
                  <c:v>-1.8725943930356144</c:v>
                </c:pt>
                <c:pt idx="10233">
                  <c:v>-1.8821904751598428</c:v>
                </c:pt>
                <c:pt idx="10234">
                  <c:v>-1.8904959135206703</c:v>
                </c:pt>
                <c:pt idx="10235">
                  <c:v>-1.8975065704774283</c:v>
                </c:pt>
                <c:pt idx="10236">
                  <c:v>-1.9032194564415357</c:v>
                </c:pt>
                <c:pt idx="10237">
                  <c:v>-1.9076271717473374</c:v>
                </c:pt>
                <c:pt idx="10238">
                  <c:v>-1.9107260553760879</c:v>
                </c:pt>
                <c:pt idx="10239">
                  <c:v>-1.9125177975101937</c:v>
                </c:pt>
                <c:pt idx="10240">
                  <c:v>-1.9129969811844012</c:v>
                </c:pt>
                <c:pt idx="10241">
                  <c:v>-1.912163811521026</c:v>
                </c:pt>
                <c:pt idx="10242">
                  <c:v>-1.9100211904833257</c:v>
                </c:pt>
                <c:pt idx="10243">
                  <c:v>-1.9065679712560391</c:v>
                </c:pt>
                <c:pt idx="10244">
                  <c:v>-1.9018080122479744</c:v>
                </c:pt>
                <c:pt idx="10245">
                  <c:v>-1.8957452287751797</c:v>
                </c:pt>
                <c:pt idx="10246">
                  <c:v>-1.8883846117806444</c:v>
                </c:pt>
                <c:pt idx="10247">
                  <c:v>-1.8797298890585075</c:v>
                </c:pt>
                <c:pt idx="10248">
                  <c:v>-1.869786898512368</c:v>
                </c:pt>
                <c:pt idx="10249">
                  <c:v>-1.8585632727618491</c:v>
                </c:pt>
                <c:pt idx="10250">
                  <c:v>-1.8460649691187472</c:v>
                </c:pt>
                <c:pt idx="10251">
                  <c:v>-1.8322996877879896</c:v>
                </c:pt>
                <c:pt idx="10252">
                  <c:v>-1.8172777164610063</c:v>
                </c:pt>
                <c:pt idx="10253">
                  <c:v>-1.8010115773691495</c:v>
                </c:pt>
                <c:pt idx="10254">
                  <c:v>-1.7835134457442898</c:v>
                </c:pt>
                <c:pt idx="10255">
                  <c:v>-1.764790882013114</c:v>
                </c:pt>
                <c:pt idx="10256">
                  <c:v>-1.744859183513036</c:v>
                </c:pt>
                <c:pt idx="10257">
                  <c:v>-1.7237328494739097</c:v>
                </c:pt>
                <c:pt idx="10258">
                  <c:v>-1.7014255963460834</c:v>
                </c:pt>
                <c:pt idx="10259">
                  <c:v>-1.6779504436489425</c:v>
                </c:pt>
                <c:pt idx="10260">
                  <c:v>-1.6533272322410908</c:v>
                </c:pt>
                <c:pt idx="10261">
                  <c:v>-1.6275709755412275</c:v>
                </c:pt>
                <c:pt idx="10262">
                  <c:v>-1.6006988188997884</c:v>
                </c:pt>
                <c:pt idx="10263">
                  <c:v>-1.5727276177671725</c:v>
                </c:pt>
                <c:pt idx="10264">
                  <c:v>-1.5436803300225759</c:v>
                </c:pt>
                <c:pt idx="10265">
                  <c:v>-1.5135744282354426</c:v>
                </c:pt>
                <c:pt idx="10266">
                  <c:v>-1.4824300434298217</c:v>
                </c:pt>
                <c:pt idx="10267">
                  <c:v>-1.4502695824975937</c:v>
                </c:pt>
                <c:pt idx="10268">
                  <c:v>-1.4171173093875504</c:v>
                </c:pt>
                <c:pt idx="10269">
                  <c:v>-1.3829915353065423</c:v>
                </c:pt>
                <c:pt idx="10270">
                  <c:v>-1.3479171297608072</c:v>
                </c:pt>
                <c:pt idx="10271">
                  <c:v>-1.3119203160822135</c:v>
                </c:pt>
                <c:pt idx="10272">
                  <c:v>-1.275026256378285</c:v>
                </c:pt>
                <c:pt idx="10273">
                  <c:v>-1.2372590383444024</c:v>
                </c:pt>
                <c:pt idx="10274">
                  <c:v>-1.1986428290067221</c:v>
                </c:pt>
                <c:pt idx="10275">
                  <c:v>-1.1592050285258579</c:v>
                </c:pt>
                <c:pt idx="10276">
                  <c:v>-1.1189725572580345</c:v>
                </c:pt>
                <c:pt idx="10277">
                  <c:v>-1.0779718538150698</c:v>
                </c:pt>
                <c:pt idx="10278">
                  <c:v>-1.0362320586676881</c:v>
                </c:pt>
                <c:pt idx="10279">
                  <c:v>-0.99378245441445379</c:v>
                </c:pt>
                <c:pt idx="10280">
                  <c:v>-0.95065336510588427</c:v>
                </c:pt>
                <c:pt idx="10281">
                  <c:v>-0.90687165585906049</c:v>
                </c:pt>
                <c:pt idx="10282">
                  <c:v>-0.86246967327199009</c:v>
                </c:pt>
                <c:pt idx="10283">
                  <c:v>-0.81747794854052391</c:v>
                </c:pt>
                <c:pt idx="10284">
                  <c:v>-0.77192327446862896</c:v>
                </c:pt>
                <c:pt idx="10285">
                  <c:v>-0.7258408683186226</c:v>
                </c:pt>
                <c:pt idx="10286">
                  <c:v>-0.67926137101773321</c:v>
                </c:pt>
                <c:pt idx="10287">
                  <c:v>-0.63221353127321722</c:v>
                </c:pt>
                <c:pt idx="10288">
                  <c:v>-0.5847318527574662</c:v>
                </c:pt>
                <c:pt idx="10289">
                  <c:v>-0.53685043174076463</c:v>
                </c:pt>
                <c:pt idx="10290">
                  <c:v>-0.48860282440716196</c:v>
                </c:pt>
                <c:pt idx="10291">
                  <c:v>-0.44001882508036216</c:v>
                </c:pt>
                <c:pt idx="10292">
                  <c:v>-0.39113555423759572</c:v>
                </c:pt>
                <c:pt idx="10293">
                  <c:v>-0.34198457430612539</c:v>
                </c:pt>
                <c:pt idx="10294">
                  <c:v>-0.29259581516507305</c:v>
                </c:pt>
                <c:pt idx="10295">
                  <c:v>-0.24300731646361579</c:v>
                </c:pt>
                <c:pt idx="10296">
                  <c:v>-0.19325230682358691</c:v>
                </c:pt>
                <c:pt idx="10297">
                  <c:v>-0.14336400517668926</c:v>
                </c:pt>
                <c:pt idx="10298">
                  <c:v>-9.3377653684550629E-2</c:v>
                </c:pt>
                <c:pt idx="10299">
                  <c:v>-4.3329072752564E-2</c:v>
                </c:pt>
                <c:pt idx="10300">
                  <c:v>6.7487562646431761E-3</c:v>
                </c:pt>
                <c:pt idx="10301">
                  <c:v>5.6822208790549701E-2</c:v>
                </c:pt>
                <c:pt idx="10302">
                  <c:v>0.1068561019199244</c:v>
                </c:pt>
                <c:pt idx="10303">
                  <c:v>0.1568150828740765</c:v>
                </c:pt>
                <c:pt idx="10304">
                  <c:v>0.20666698482538573</c:v>
                </c:pt>
                <c:pt idx="10305">
                  <c:v>0.25637928155663353</c:v>
                </c:pt>
                <c:pt idx="10306">
                  <c:v>0.30591811052916118</c:v>
                </c:pt>
                <c:pt idx="10307">
                  <c:v>0.35524849492409649</c:v>
                </c:pt>
                <c:pt idx="10308">
                  <c:v>0.40433458486220036</c:v>
                </c:pt>
                <c:pt idx="10309">
                  <c:v>0.45314101337812379</c:v>
                </c:pt>
                <c:pt idx="10310">
                  <c:v>0.50163620179875756</c:v>
                </c:pt>
                <c:pt idx="10311">
                  <c:v>0.54978875106587299</c:v>
                </c:pt>
                <c:pt idx="10312">
                  <c:v>0.59756528517710439</c:v>
                </c:pt>
                <c:pt idx="10313">
                  <c:v>0.64492997412489961</c:v>
                </c:pt>
                <c:pt idx="10314">
                  <c:v>0.69185383419704705</c:v>
                </c:pt>
                <c:pt idx="10315">
                  <c:v>0.73830417899670053</c:v>
                </c:pt>
                <c:pt idx="10316">
                  <c:v>0.7842485025058018</c:v>
                </c:pt>
                <c:pt idx="10317">
                  <c:v>0.82965526936614797</c:v>
                </c:pt>
                <c:pt idx="10318">
                  <c:v>0.87449315654285531</c:v>
                </c:pt>
                <c:pt idx="10319">
                  <c:v>0.91873186338981716</c:v>
                </c:pt>
                <c:pt idx="10320">
                  <c:v>0.96234108996543621</c:v>
                </c:pt>
                <c:pt idx="10321">
                  <c:v>1.0052905106367553</c:v>
                </c:pt>
                <c:pt idx="10322">
                  <c:v>1.0475507207656287</c:v>
                </c:pt>
                <c:pt idx="10323">
                  <c:v>1.0890931988916257</c:v>
                </c:pt>
                <c:pt idx="10324">
                  <c:v>1.1298894044558025</c:v>
                </c:pt>
                <c:pt idx="10325">
                  <c:v>1.1699109633054057</c:v>
                </c:pt>
                <c:pt idx="10326">
                  <c:v>1.2091306844697387</c:v>
                </c:pt>
                <c:pt idx="10327">
                  <c:v>1.2475217346473382</c:v>
                </c:pt>
                <c:pt idx="10328">
                  <c:v>1.2850584220860801</c:v>
                </c:pt>
                <c:pt idx="10329">
                  <c:v>1.3217153041718235</c:v>
                </c:pt>
                <c:pt idx="10330">
                  <c:v>1.3574639566671558</c:v>
                </c:pt>
                <c:pt idx="10331">
                  <c:v>1.3922831827536601</c:v>
                </c:pt>
                <c:pt idx="10332">
                  <c:v>1.4261492277059555</c:v>
                </c:pt>
                <c:pt idx="10333">
                  <c:v>1.4590370063454259</c:v>
                </c:pt>
                <c:pt idx="10334">
                  <c:v>1.490922494954843</c:v>
                </c:pt>
                <c:pt idx="10335">
                  <c:v>1.5217859162215321</c:v>
                </c:pt>
                <c:pt idx="10336">
                  <c:v>1.5516080225209339</c:v>
                </c:pt>
                <c:pt idx="10337">
                  <c:v>1.5803689539600965</c:v>
                </c:pt>
                <c:pt idx="10338">
                  <c:v>1.6080483071662912</c:v>
                </c:pt>
                <c:pt idx="10339">
                  <c:v>1.6346252390425178</c:v>
                </c:pt>
                <c:pt idx="10340">
                  <c:v>1.6600797037477253</c:v>
                </c:pt>
                <c:pt idx="10341">
                  <c:v>1.6843956590177043</c:v>
                </c:pt>
                <c:pt idx="10342">
                  <c:v>1.7075573787591078</c:v>
                </c:pt>
                <c:pt idx="10343">
                  <c:v>1.7295483457204968</c:v>
                </c:pt>
                <c:pt idx="10344">
                  <c:v>1.7503524659758416</c:v>
                </c:pt>
                <c:pt idx="10345">
                  <c:v>1.7699572727058053</c:v>
                </c:pt>
                <c:pt idx="10346">
                  <c:v>1.7883502528926771</c:v>
                </c:pt>
                <c:pt idx="10347">
                  <c:v>1.8055177672932283</c:v>
                </c:pt>
                <c:pt idx="10348">
                  <c:v>1.8214474101653413</c:v>
                </c:pt>
                <c:pt idx="10349">
                  <c:v>1.8361321020943202</c:v>
                </c:pt>
                <c:pt idx="10350">
                  <c:v>1.8495576092650403</c:v>
                </c:pt>
                <c:pt idx="10351">
                  <c:v>1.8617132090906336</c:v>
                </c:pt>
                <c:pt idx="10352">
                  <c:v>1.8725944274507054</c:v>
                </c:pt>
                <c:pt idx="10353">
                  <c:v>1.8821905094387583</c:v>
                </c:pt>
                <c:pt idx="10354">
                  <c:v>1.8904959476483862</c:v>
                </c:pt>
                <c:pt idx="10355">
                  <c:v>1.8975066044390394</c:v>
                </c:pt>
                <c:pt idx="10356">
                  <c:v>1.9032194902222772</c:v>
                </c:pt>
                <c:pt idx="10357">
                  <c:v>1.9076272053325571</c:v>
                </c:pt>
                <c:pt idx="10358">
                  <c:v>1.91072608875128</c:v>
                </c:pt>
                <c:pt idx="10359">
                  <c:v>1.9125178306609933</c:v>
                </c:pt>
                <c:pt idx="10360">
                  <c:v>1.9129970140965893</c:v>
                </c:pt>
                <c:pt idx="10361">
                  <c:v>1.9121638441805475</c:v>
                </c:pt>
                <c:pt idx="10362">
                  <c:v>1.9100212228762765</c:v>
                </c:pt>
                <c:pt idx="10363">
                  <c:v>1.9065680033686847</c:v>
                </c:pt>
                <c:pt idx="10364">
                  <c:v>1.9018080440667551</c:v>
                </c:pt>
                <c:pt idx="10365">
                  <c:v>1.8957452602867038</c:v>
                </c:pt>
                <c:pt idx="10366">
                  <c:v>1.8883846429717179</c:v>
                </c:pt>
                <c:pt idx="10367">
                  <c:v>1.8797299199161159</c:v>
                </c:pt>
                <c:pt idx="10368">
                  <c:v>1.8697869290236888</c:v>
                </c:pt>
                <c:pt idx="10369">
                  <c:v>1.8585633029142679</c:v>
                </c:pt>
                <c:pt idx="10370">
                  <c:v>1.8460649988998408</c:v>
                </c:pt>
                <c:pt idx="10371">
                  <c:v>1.83229971718556</c:v>
                </c:pt>
                <c:pt idx="10372">
                  <c:v>1.8172777454630469</c:v>
                </c:pt>
                <c:pt idx="10373">
                  <c:v>1.8010116059638956</c:v>
                </c:pt>
                <c:pt idx="10374">
                  <c:v>1.7835134739201857</c:v>
                </c:pt>
                <c:pt idx="10375">
                  <c:v>1.7647909097588448</c:v>
                </c:pt>
                <c:pt idx="10376">
                  <c:v>1.7448592108174965</c:v>
                </c:pt>
                <c:pt idx="10377">
                  <c:v>1.7237328763262356</c:v>
                </c:pt>
                <c:pt idx="10378">
                  <c:v>1.7014256227356639</c:v>
                </c:pt>
                <c:pt idx="10379">
                  <c:v>1.6779504695654095</c:v>
                </c:pt>
                <c:pt idx="10380">
                  <c:v>1.6533272576743119</c:v>
                </c:pt>
                <c:pt idx="10381">
                  <c:v>1.6275710004813411</c:v>
                </c:pt>
                <c:pt idx="10382">
                  <c:v>1.6006988433371745</c:v>
                </c:pt>
                <c:pt idx="10383">
                  <c:v>1.5727276416924587</c:v>
                </c:pt>
                <c:pt idx="10384">
                  <c:v>1.5436803534266774</c:v>
                </c:pt>
                <c:pt idx="10385">
                  <c:v>1.5135744511095159</c:v>
                </c:pt>
                <c:pt idx="10386">
                  <c:v>1.4824300657653222</c:v>
                </c:pt>
                <c:pt idx="10387">
                  <c:v>1.4502696042862078</c:v>
                </c:pt>
                <c:pt idx="10388">
                  <c:v>1.4171173306212732</c:v>
                </c:pt>
                <c:pt idx="10389">
                  <c:v>1.3829915559776342</c:v>
                </c:pt>
                <c:pt idx="10390">
                  <c:v>1.3479171498618101</c:v>
                </c:pt>
                <c:pt idx="10391">
                  <c:v>1.3119203356059441</c:v>
                </c:pt>
                <c:pt idx="10392">
                  <c:v>1.2750262753178543</c:v>
                </c:pt>
                <c:pt idx="10393">
                  <c:v>1.2372590566931958</c:v>
                </c:pt>
                <c:pt idx="10394">
                  <c:v>1.1986428467584243</c:v>
                </c:pt>
                <c:pt idx="10395">
                  <c:v>1.15920504567444</c:v>
                </c:pt>
                <c:pt idx="10396">
                  <c:v>1.1189725737977607</c:v>
                </c:pt>
                <c:pt idx="10397">
                  <c:v>1.0779718697405025</c:v>
                </c:pt>
                <c:pt idx="10398">
                  <c:v>1.0362320739736657</c:v>
                </c:pt>
                <c:pt idx="10399">
                  <c:v>0.99378246909614087</c:v>
                </c:pt>
                <c:pt idx="10400">
                  <c:v>0.9506533791587215</c:v>
                </c:pt>
                <c:pt idx="10401">
                  <c:v>0.90687166927879803</c:v>
                </c:pt>
                <c:pt idx="10402">
                  <c:v>0.86246968605467056</c:v>
                </c:pt>
                <c:pt idx="10403">
                  <c:v>0.81747796068251133</c:v>
                </c:pt>
                <c:pt idx="10404">
                  <c:v>0.77192328596653426</c:v>
                </c:pt>
                <c:pt idx="10405">
                  <c:v>0.72584087916941231</c:v>
                </c:pt>
                <c:pt idx="10406">
                  <c:v>0.6792613812186824</c:v>
                </c:pt>
                <c:pt idx="10407">
                  <c:v>0.63221354082185499</c:v>
                </c:pt>
                <c:pt idx="10408">
                  <c:v>0.58473186165165913</c:v>
                </c:pt>
                <c:pt idx="10409">
                  <c:v>0.53685043997866821</c:v>
                </c:pt>
                <c:pt idx="10410">
                  <c:v>0.48860283198725074</c:v>
                </c:pt>
                <c:pt idx="10411">
                  <c:v>0.4400188320013691</c:v>
                </c:pt>
                <c:pt idx="10412">
                  <c:v>0.39113556049861387</c:v>
                </c:pt>
                <c:pt idx="10413">
                  <c:v>0.34198457990652037</c:v>
                </c:pt>
                <c:pt idx="10414">
                  <c:v>0.29259582010451507</c:v>
                </c:pt>
                <c:pt idx="10415">
                  <c:v>0.24300732074206094</c:v>
                </c:pt>
                <c:pt idx="10416">
                  <c:v>0.19325231044130875</c:v>
                </c:pt>
                <c:pt idx="10417">
                  <c:v>0.14336400813422029</c:v>
                </c:pt>
                <c:pt idx="10418">
                  <c:v>9.3377655982769509E-2</c:v>
                </c:pt>
                <c:pt idx="10419">
                  <c:v>4.3329074392637223E-2</c:v>
                </c:pt>
                <c:pt idx="10420">
                  <c:v>-6.7487552812903542E-3</c:v>
                </c:pt>
                <c:pt idx="10421">
                  <c:v>-5.6822208462160427E-2</c:v>
                </c:pt>
                <c:pt idx="10422">
                  <c:v>-0.10685610224448318</c:v>
                </c:pt>
                <c:pt idx="10423">
                  <c:v>-0.15681508384926529</c:v>
                </c:pt>
                <c:pt idx="10424">
                  <c:v>-0.20666698644861298</c:v>
                </c:pt>
                <c:pt idx="10425">
                  <c:v>-0.2563792838250189</c:v>
                </c:pt>
                <c:pt idx="10426">
                  <c:v>-0.30591811343952269</c:v>
                </c:pt>
                <c:pt idx="10427">
                  <c:v>-0.35524849847297846</c:v>
                </c:pt>
                <c:pt idx="10428">
                  <c:v>-0.40433458904590291</c:v>
                </c:pt>
                <c:pt idx="10429">
                  <c:v>-0.45314101819262892</c:v>
                </c:pt>
                <c:pt idx="10430">
                  <c:v>-0.50163620723983282</c:v>
                </c:pt>
                <c:pt idx="10431">
                  <c:v>-0.54978875712893938</c:v>
                </c:pt>
                <c:pt idx="10432">
                  <c:v>-0.59756529185737883</c:v>
                </c:pt>
                <c:pt idx="10433">
                  <c:v>-0.64492998141731728</c:v>
                </c:pt>
                <c:pt idx="10434">
                  <c:v>-0.69185384209629408</c:v>
                </c:pt>
                <c:pt idx="10435">
                  <c:v>-0.73830418749719318</c:v>
                </c:pt>
                <c:pt idx="10436">
                  <c:v>-0.78424851160169151</c:v>
                </c:pt>
                <c:pt idx="10437">
                  <c:v>-0.8296552790513555</c:v>
                </c:pt>
                <c:pt idx="10438">
                  <c:v>-0.87449316681104783</c:v>
                </c:pt>
                <c:pt idx="10439">
                  <c:v>-0.91873187423443736</c:v>
                </c:pt>
                <c:pt idx="10440">
                  <c:v>-0.96234110137966156</c:v>
                </c:pt>
                <c:pt idx="10441">
                  <c:v>-1.0052905226135664</c:v>
                </c:pt>
                <c:pt idx="10442">
                  <c:v>-1.0475507332977194</c:v>
                </c:pt>
                <c:pt idx="10443">
                  <c:v>-1.0890932119715206</c:v>
                </c:pt>
                <c:pt idx="10444">
                  <c:v>-1.1298894180757675</c:v>
                </c:pt>
                <c:pt idx="10445">
                  <c:v>-1.1699109774575038</c:v>
                </c:pt>
                <c:pt idx="10446">
                  <c:v>-1.2091306991458195</c:v>
                </c:pt>
                <c:pt idx="10447">
                  <c:v>-1.2475217498390256</c:v>
                </c:pt>
                <c:pt idx="10448">
                  <c:v>-1.2850584377848124</c:v>
                </c:pt>
                <c:pt idx="10449">
                  <c:v>-1.3217153203688476</c:v>
                </c:pt>
                <c:pt idx="10450">
                  <c:v>-1.3574639733534768</c:v>
                </c:pt>
                <c:pt idx="10451">
                  <c:v>-1.3922831999201366</c:v>
                </c:pt>
                <c:pt idx="10452">
                  <c:v>-1.4261492453432381</c:v>
                </c:pt>
                <c:pt idx="10453">
                  <c:v>-1.459037024444001</c:v>
                </c:pt>
                <c:pt idx="10454">
                  <c:v>-1.4909225135050068</c:v>
                </c:pt>
                <c:pt idx="10455">
                  <c:v>-1.5217859352134169</c:v>
                </c:pt>
                <c:pt idx="10456">
                  <c:v>-1.5516080419444922</c:v>
                </c:pt>
                <c:pt idx="10457">
                  <c:v>-1.5803689738051281</c:v>
                </c:pt>
                <c:pt idx="10458">
                  <c:v>-1.6080483274224451</c:v>
                </c:pt>
                <c:pt idx="10459">
                  <c:v>-1.6346252596992839</c:v>
                </c:pt>
                <c:pt idx="10460">
                  <c:v>-1.6600797247944485</c:v>
                </c:pt>
                <c:pt idx="10461">
                  <c:v>-1.6843956804436051</c:v>
                </c:pt>
                <c:pt idx="10462">
                  <c:v>-1.7075574005532383</c:v>
                </c:pt>
                <c:pt idx="10463">
                  <c:v>-1.7295483678718011</c:v>
                </c:pt>
                <c:pt idx="10464">
                  <c:v>-1.750352488473141</c:v>
                </c:pt>
                <c:pt idx="10465">
                  <c:v>-1.7699572955377965</c:v>
                </c:pt>
                <c:pt idx="10466">
                  <c:v>-1.7883502760479451</c:v>
                </c:pt>
                <c:pt idx="10467">
                  <c:v>-1.8055177907602444</c:v>
                </c:pt>
                <c:pt idx="10468">
                  <c:v>-1.8214474339324822</c:v>
                </c:pt>
                <c:pt idx="10469">
                  <c:v>-1.8361321261498604</c:v>
                </c:pt>
                <c:pt idx="10470">
                  <c:v>-1.8495576335971595</c:v>
                </c:pt>
                <c:pt idx="10471">
                  <c:v>-1.8617132336874429</c:v>
                </c:pt>
                <c:pt idx="10472">
                  <c:v>-1.8725944523002211</c:v>
                </c:pt>
                <c:pt idx="10473">
                  <c:v>-1.8821905345289227</c:v>
                </c:pt>
                <c:pt idx="10474">
                  <c:v>-1.8904959729670809</c:v>
                </c:pt>
                <c:pt idx="10475">
                  <c:v>-1.8975066299740773</c:v>
                </c:pt>
                <c:pt idx="10476">
                  <c:v>-1.9032195159614098</c:v>
                </c:pt>
                <c:pt idx="10477">
                  <c:v>-1.9076272312634963</c:v>
                </c:pt>
                <c:pt idx="10478">
                  <c:v>-1.9107261148616816</c:v>
                </c:pt>
                <c:pt idx="10479">
                  <c:v>-1.9125178569384791</c:v>
                </c:pt>
                <c:pt idx="10480">
                  <c:v>-1.9129970405287473</c:v>
                </c:pt>
                <c:pt idx="10481">
                  <c:v>-1.9121638707549267</c:v>
                </c:pt>
                <c:pt idx="10482">
                  <c:v>-1.9100212495804203</c:v>
                </c:pt>
                <c:pt idx="10483">
                  <c:v>-1.9065680301901022</c:v>
                </c:pt>
                <c:pt idx="10484">
                  <c:v>-1.9018080709929608</c:v>
                </c:pt>
                <c:pt idx="10485">
                  <c:v>-1.8957452873051908</c:v>
                </c:pt>
                <c:pt idx="10486">
                  <c:v>-1.888384670069984</c:v>
                </c:pt>
                <c:pt idx="10487">
                  <c:v>-1.8797299470816706</c:v>
                </c:pt>
                <c:pt idx="10488">
                  <c:v>-1.8697869562440526</c:v>
                </c:pt>
                <c:pt idx="10489">
                  <c:v>-1.8585633301769613</c:v>
                </c:pt>
                <c:pt idx="10490">
                  <c:v>-1.8460650261924294</c:v>
                </c:pt>
                <c:pt idx="10491">
                  <c:v>-1.8322997444956213</c:v>
                </c:pt>
                <c:pt idx="10492">
                  <c:v>-1.8172777727782021</c:v>
                </c:pt>
                <c:pt idx="10493">
                  <c:v>-1.8010116332717954</c:v>
                </c:pt>
                <c:pt idx="10494">
                  <c:v>-1.7835135012085357</c:v>
                </c:pt>
                <c:pt idx="10495">
                  <c:v>-1.7647909370153805</c:v>
                </c:pt>
                <c:pt idx="10496">
                  <c:v>-1.7448592380300358</c:v>
                </c:pt>
                <c:pt idx="10497">
                  <c:v>-1.7237329034826376</c:v>
                </c:pt>
                <c:pt idx="10498">
                  <c:v>-1.70142564982386</c:v>
                </c:pt>
                <c:pt idx="10499">
                  <c:v>-1.6779504965733987</c:v>
                </c:pt>
                <c:pt idx="10500">
                  <c:v>-1.653327284590183</c:v>
                </c:pt>
                <c:pt idx="10501">
                  <c:v>-1.6275710272932455</c:v>
                </c:pt>
                <c:pt idx="10502">
                  <c:v>-1.6006988700333473</c:v>
                </c:pt>
                <c:pt idx="10503">
                  <c:v>-1.5727276682612483</c:v>
                </c:pt>
                <c:pt idx="10504">
                  <c:v>-1.5436803798565109</c:v>
                </c:pt>
                <c:pt idx="10505">
                  <c:v>-1.513574477388921</c:v>
                </c:pt>
                <c:pt idx="10506">
                  <c:v>-1.4824300918829456</c:v>
                </c:pt>
                <c:pt idx="10507">
                  <c:v>-1.4502696302307971</c:v>
                </c:pt>
                <c:pt idx="10508">
                  <c:v>-1.4171173563817001</c:v>
                </c:pt>
                <c:pt idx="10509">
                  <c:v>-1.3829915815428713</c:v>
                </c:pt>
                <c:pt idx="10510">
                  <c:v>-1.3479171752209713</c:v>
                </c:pt>
                <c:pt idx="10511">
                  <c:v>-1.3119203607482781</c:v>
                </c:pt>
                <c:pt idx="10512">
                  <c:v>-1.2750263002327278</c:v>
                </c:pt>
                <c:pt idx="10513">
                  <c:v>-1.2372590813701165</c:v>
                </c:pt>
                <c:pt idx="10514">
                  <c:v>-1.1986428711870518</c:v>
                </c:pt>
                <c:pt idx="10515">
                  <c:v>-1.1592050698445691</c:v>
                </c:pt>
                <c:pt idx="10516">
                  <c:v>-1.1189725976993492</c:v>
                </c:pt>
                <c:pt idx="10517">
                  <c:v>-1.077971893363638</c:v>
                </c:pt>
                <c:pt idx="10518">
                  <c:v>-1.0362320973086268</c:v>
                </c:pt>
                <c:pt idx="10519">
                  <c:v>-0.99378249213335279</c:v>
                </c:pt>
                <c:pt idx="10520">
                  <c:v>-0.95065340188877256</c:v>
                </c:pt>
                <c:pt idx="10521">
                  <c:v>-0.90687169169245674</c:v>
                </c:pt>
                <c:pt idx="10522">
                  <c:v>-0.86246970814286872</c:v>
                </c:pt>
                <c:pt idx="10523">
                  <c:v>-0.81747798243635506</c:v>
                </c:pt>
                <c:pt idx="10524">
                  <c:v>-0.77192330737732151</c:v>
                </c:pt>
                <c:pt idx="10525">
                  <c:v>-0.72584090022861503</c:v>
                </c:pt>
                <c:pt idx="10526">
                  <c:v>-0.67926140191794726</c:v>
                </c:pt>
                <c:pt idx="10527">
                  <c:v>-0.63221356115305938</c:v>
                </c:pt>
                <c:pt idx="10528">
                  <c:v>-0.58473188160686063</c:v>
                </c:pt>
                <c:pt idx="10529">
                  <c:v>-0.5368504595500887</c:v>
                </c:pt>
                <c:pt idx="10530">
                  <c:v>-0.48860285116733171</c:v>
                </c:pt>
                <c:pt idx="10531">
                  <c:v>-0.44001885078276742</c:v>
                </c:pt>
                <c:pt idx="10532">
                  <c:v>-0.39113557887417244</c:v>
                </c:pt>
                <c:pt idx="10533">
                  <c:v>-0.34198459786928581</c:v>
                </c:pt>
                <c:pt idx="10534">
                  <c:v>-0.29259583764774777</c:v>
                </c:pt>
                <c:pt idx="10535">
                  <c:v>-0.24300733785925327</c:v>
                </c:pt>
                <c:pt idx="10536">
                  <c:v>-0.19325232712614052</c:v>
                </c:pt>
                <c:pt idx="10537">
                  <c:v>-0.14336402438061388</c:v>
                </c:pt>
                <c:pt idx="10538">
                  <c:v>-9.3377671784822439E-2</c:v>
                </c:pt>
                <c:pt idx="10539">
                  <c:v>-4.3329089744690352E-2</c:v>
                </c:pt>
                <c:pt idx="10540">
                  <c:v>6.7487403846507865E-3</c:v>
                </c:pt>
                <c:pt idx="10541">
                  <c:v>5.6822194026146716E-2</c:v>
                </c:pt>
                <c:pt idx="10542">
                  <c:v>0.10685608827407689</c:v>
                </c:pt>
                <c:pt idx="10543">
                  <c:v>0.15681507034923248</c:v>
                </c:pt>
                <c:pt idx="10544">
                  <c:v>0.20666697342348944</c:v>
                </c:pt>
                <c:pt idx="10545">
                  <c:v>0.25637927127908094</c:v>
                </c:pt>
                <c:pt idx="10546">
                  <c:v>0.30591810137687442</c:v>
                </c:pt>
                <c:pt idx="10547">
                  <c:v>0.3552484868974492</c:v>
                </c:pt>
                <c:pt idx="10548">
                  <c:v>0.4043345779610783</c:v>
                </c:pt>
                <c:pt idx="10549">
                  <c:v>0.45314100760190723</c:v>
                </c:pt>
                <c:pt idx="10550">
                  <c:v>0.50163619714633756</c:v>
                </c:pt>
                <c:pt idx="10551">
                  <c:v>0.54978874753557938</c:v>
                </c:pt>
                <c:pt idx="10552">
                  <c:v>0.59756528276681975</c:v>
                </c:pt>
                <c:pt idx="10553">
                  <c:v>0.64492997283200193</c:v>
                </c:pt>
                <c:pt idx="10554">
                  <c:v>0.69185383401840084</c:v>
                </c:pt>
                <c:pt idx="10555">
                  <c:v>0.73830417992869202</c:v>
                </c:pt>
                <c:pt idx="10556">
                  <c:v>0.78424850454431649</c:v>
                </c:pt>
                <c:pt idx="10557">
                  <c:v>0.82965527250658677</c:v>
                </c:pt>
                <c:pt idx="10558">
                  <c:v>0.87449316078013517</c:v>
                </c:pt>
                <c:pt idx="10559">
                  <c:v>0.9187318687183883</c:v>
                </c:pt>
                <c:pt idx="10560">
                  <c:v>0.96234109637926979</c:v>
                </c:pt>
                <c:pt idx="10561">
                  <c:v>1.0052905181293499</c:v>
                </c:pt>
                <c:pt idx="10562">
                  <c:v>1.0475507293300268</c:v>
                </c:pt>
                <c:pt idx="10563">
                  <c:v>1.0890932085203973</c:v>
                </c:pt>
                <c:pt idx="10564">
                  <c:v>1.129889415141067</c:v>
                </c:pt>
                <c:pt idx="10565">
                  <c:v>1.1699109750388321</c:v>
                </c:pt>
                <c:pt idx="10566">
                  <c:v>1.2091306972425573</c:v>
                </c:pt>
                <c:pt idx="10567">
                  <c:v>1.2475217484503176</c:v>
                </c:pt>
                <c:pt idx="10568">
                  <c:v>1.2850584369095719</c:v>
                </c:pt>
                <c:pt idx="10569">
                  <c:v>1.3217153200057634</c:v>
                </c:pt>
                <c:pt idx="10570">
                  <c:v>1.357463973501023</c:v>
                </c:pt>
                <c:pt idx="10571">
                  <c:v>1.3922832005765404</c:v>
                </c:pt>
                <c:pt idx="10572">
                  <c:v>1.4261492465065235</c:v>
                </c:pt>
                <c:pt idx="10573">
                  <c:v>1.4590370261119447</c:v>
                </c:pt>
                <c:pt idx="10574">
                  <c:v>1.4909225156751937</c:v>
                </c:pt>
                <c:pt idx="10575">
                  <c:v>1.5217859378831904</c:v>
                </c:pt>
                <c:pt idx="10576">
                  <c:v>1.5516080451109873</c:v>
                </c:pt>
                <c:pt idx="10577">
                  <c:v>1.5803689774652714</c:v>
                </c:pt>
                <c:pt idx="10578">
                  <c:v>1.6080483315729435</c:v>
                </c:pt>
                <c:pt idx="10579">
                  <c:v>1.634625264336625</c:v>
                </c:pt>
                <c:pt idx="10580">
                  <c:v>1.6600797299149455</c:v>
                </c:pt>
                <c:pt idx="10581">
                  <c:v>1.6843956860433287</c:v>
                </c:pt>
                <c:pt idx="10582">
                  <c:v>1.7075574066280623</c:v>
                </c:pt>
                <c:pt idx="10583">
                  <c:v>1.7295483744174196</c:v>
                </c:pt>
                <c:pt idx="10584">
                  <c:v>1.7503524954850282</c:v>
                </c:pt>
                <c:pt idx="10585">
                  <c:v>1.7699573030112359</c:v>
                </c:pt>
                <c:pt idx="10586">
                  <c:v>1.7883502839780387</c:v>
                </c:pt>
                <c:pt idx="10587">
                  <c:v>1.8055177991418931</c:v>
                </c:pt>
                <c:pt idx="10588">
                  <c:v>1.8214474427604055</c:v>
                </c:pt>
                <c:pt idx="10589">
                  <c:v>1.8361321354185871</c:v>
                </c:pt>
                <c:pt idx="10590">
                  <c:v>1.8495576433010494</c:v>
                </c:pt>
                <c:pt idx="10591">
                  <c:v>1.8617132438206647</c:v>
                </c:pt>
                <c:pt idx="10592">
                  <c:v>1.8725944628567737</c:v>
                </c:pt>
                <c:pt idx="10593">
                  <c:v>1.8821905455026433</c:v>
                </c:pt>
                <c:pt idx="10594">
                  <c:v>1.8904959843516249</c:v>
                </c:pt>
                <c:pt idx="10595">
                  <c:v>1.8975066417629431</c:v>
                </c:pt>
                <c:pt idx="10596">
                  <c:v>1.9032195281479392</c:v>
                </c:pt>
                <c:pt idx="10597">
                  <c:v>1.9076272438408608</c:v>
                </c:pt>
                <c:pt idx="10598">
                  <c:v>1.9107261278229124</c:v>
                </c:pt>
                <c:pt idx="10599">
                  <c:v>1.9125178702764503</c:v>
                </c:pt>
                <c:pt idx="10600">
                  <c:v>1.9129970542361865</c:v>
                </c:pt>
                <c:pt idx="10601">
                  <c:v>1.912163884824426</c:v>
                </c:pt>
                <c:pt idx="10602">
                  <c:v>1.9100212640044136</c:v>
                </c:pt>
                <c:pt idx="10603">
                  <c:v>1.9065680449609181</c:v>
                </c:pt>
                <c:pt idx="10604">
                  <c:v>1.9018080861027638</c:v>
                </c:pt>
                <c:pt idx="10605">
                  <c:v>1.8957453027460494</c:v>
                </c:pt>
                <c:pt idx="10606">
                  <c:v>1.8883846858338262</c:v>
                </c:pt>
                <c:pt idx="10607">
                  <c:v>1.8797299631603068</c:v>
                </c:pt>
                <c:pt idx="10608">
                  <c:v>1.8697869726291798</c:v>
                </c:pt>
                <c:pt idx="10609">
                  <c:v>1.8585633468601754</c:v>
                </c:pt>
                <c:pt idx="10610">
                  <c:v>1.8460650431652026</c:v>
                </c:pt>
                <c:pt idx="10611">
                  <c:v>1.8322997617493353</c:v>
                </c:pt>
                <c:pt idx="10612">
                  <c:v>1.8172777903041326</c:v>
                </c:pt>
                <c:pt idx="10613">
                  <c:v>1.8010116510611325</c:v>
                </c:pt>
                <c:pt idx="10614">
                  <c:v>1.783513519252375</c:v>
                </c:pt>
                <c:pt idx="10615">
                  <c:v>1.7647909553047323</c:v>
                </c:pt>
                <c:pt idx="10616">
                  <c:v>1.7448592565558261</c:v>
                </c:pt>
                <c:pt idx="10617">
                  <c:v>1.7237329222357365</c:v>
                </c:pt>
                <c:pt idx="10618">
                  <c:v>1.7014256687950358</c:v>
                </c:pt>
                <c:pt idx="10619">
                  <c:v>1.6779505157533581</c:v>
                </c:pt>
                <c:pt idx="10620">
                  <c:v>1.6533273039695819</c:v>
                </c:pt>
                <c:pt idx="10621">
                  <c:v>1.6275710468626721</c:v>
                </c:pt>
                <c:pt idx="10622">
                  <c:v>1.600698889783351</c:v>
                </c:pt>
                <c:pt idx="10623">
                  <c:v>1.5727276881823105</c:v>
                </c:pt>
                <c:pt idx="10624">
                  <c:v>1.5436803999390674</c:v>
                </c:pt>
                <c:pt idx="10625">
                  <c:v>1.5135744976233865</c:v>
                </c:pt>
                <c:pt idx="10626">
                  <c:v>1.4824301122596601</c:v>
                </c:pt>
                <c:pt idx="10627">
                  <c:v>1.4502696507401183</c:v>
                </c:pt>
                <c:pt idx="10628">
                  <c:v>1.4171173770139016</c:v>
                </c:pt>
                <c:pt idx="10629">
                  <c:v>1.3829916022882542</c:v>
                </c:pt>
                <c:pt idx="10630">
                  <c:v>1.3479171960697973</c:v>
                </c:pt>
                <c:pt idx="10631">
                  <c:v>1.3119203816907758</c:v>
                </c:pt>
                <c:pt idx="10632">
                  <c:v>1.2750263212591475</c:v>
                </c:pt>
                <c:pt idx="10633">
                  <c:v>1.2372591024706976</c:v>
                </c:pt>
                <c:pt idx="10634">
                  <c:v>1.1986428923520058</c:v>
                </c:pt>
                <c:pt idx="10635">
                  <c:v>1.1592050910641463</c:v>
                </c:pt>
                <c:pt idx="10636">
                  <c:v>1.1189726189637836</c:v>
                </c:pt>
                <c:pt idx="10637">
                  <c:v>1.077971914663197</c:v>
                </c:pt>
                <c:pt idx="10638">
                  <c:v>1.036232118633561</c:v>
                </c:pt>
                <c:pt idx="10639">
                  <c:v>0.99378251347395818</c:v>
                </c:pt>
                <c:pt idx="10640">
                  <c:v>0.95065342323536717</c:v>
                </c:pt>
                <c:pt idx="10641">
                  <c:v>0.90687171303538683</c:v>
                </c:pt>
                <c:pt idx="10642">
                  <c:v>0.86246972947252576</c:v>
                </c:pt>
                <c:pt idx="10643">
                  <c:v>0.81747800374312485</c:v>
                </c:pt>
                <c:pt idx="10644">
                  <c:v>0.77192332865170799</c:v>
                </c:pt>
                <c:pt idx="10645">
                  <c:v>0.72584092146111634</c:v>
                </c:pt>
                <c:pt idx="10646">
                  <c:v>0.67926142309908999</c:v>
                </c:pt>
                <c:pt idx="10647">
                  <c:v>0.63221358227348268</c:v>
                </c:pt>
                <c:pt idx="10648">
                  <c:v>0.58473190265718655</c:v>
                </c:pt>
                <c:pt idx="10649">
                  <c:v>0.53685048052111162</c:v>
                </c:pt>
                <c:pt idx="10650">
                  <c:v>0.48860287204981739</c:v>
                </c:pt>
                <c:pt idx="10651">
                  <c:v>0.4400188715675874</c:v>
                </c:pt>
                <c:pt idx="10652">
                  <c:v>0.39113559955227023</c:v>
                </c:pt>
                <c:pt idx="10653">
                  <c:v>0.34198461843169053</c:v>
                </c:pt>
                <c:pt idx="10654">
                  <c:v>0.29259585808556177</c:v>
                </c:pt>
                <c:pt idx="10655">
                  <c:v>0.24300735816367844</c:v>
                </c:pt>
                <c:pt idx="10656">
                  <c:v>0.19325234728843629</c:v>
                </c:pt>
                <c:pt idx="10657">
                  <c:v>0.14336404439215669</c:v>
                </c:pt>
                <c:pt idx="10658">
                  <c:v>9.3377691637073726E-2</c:v>
                </c:pt>
                <c:pt idx="10659">
                  <c:v>4.3329109429255247E-2</c:v>
                </c:pt>
                <c:pt idx="10660">
                  <c:v>-6.7487208761375823E-3</c:v>
                </c:pt>
                <c:pt idx="10661">
                  <c:v>-5.6822174701892499E-2</c:v>
                </c:pt>
                <c:pt idx="10662">
                  <c:v>-0.10685606914218825</c:v>
                </c:pt>
                <c:pt idx="10663">
                  <c:v>-0.15681505141771493</c:v>
                </c:pt>
                <c:pt idx="10664">
                  <c:v>-0.20666695470020438</c:v>
                </c:pt>
                <c:pt idx="10665">
                  <c:v>-0.25637925277180368</c:v>
                </c:pt>
                <c:pt idx="10666">
                  <c:v>-0.30591808309323659</c:v>
                </c:pt>
                <c:pt idx="10667">
                  <c:v>-0.35524846884493799</c:v>
                </c:pt>
                <c:pt idx="10668">
                  <c:v>-0.40433456014709401</c:v>
                </c:pt>
                <c:pt idx="10669">
                  <c:v>-0.45314099003369263</c:v>
                </c:pt>
                <c:pt idx="10670">
                  <c:v>-0.50163617983102005</c:v>
                </c:pt>
                <c:pt idx="10671">
                  <c:v>-0.54978873048011367</c:v>
                </c:pt>
                <c:pt idx="10672">
                  <c:v>-0.59756526597805726</c:v>
                </c:pt>
                <c:pt idx="10673">
                  <c:v>-0.6449299563166152</c:v>
                </c:pt>
                <c:pt idx="10674">
                  <c:v>-0.69185381778295341</c:v>
                </c:pt>
                <c:pt idx="10675">
                  <c:v>-0.73830416397956133</c:v>
                </c:pt>
                <c:pt idx="10676">
                  <c:v>-0.7842484888877731</c:v>
                </c:pt>
                <c:pt idx="10677">
                  <c:v>-0.82965525714869892</c:v>
                </c:pt>
                <c:pt idx="10678">
                  <c:v>-0.87449314572685821</c:v>
                </c:pt>
                <c:pt idx="10679">
                  <c:v>-0.91873185397551438</c:v>
                </c:pt>
                <c:pt idx="10680">
                  <c:v>-0.96234108195239976</c:v>
                </c:pt>
                <c:pt idx="10681">
                  <c:v>-1.0052905040239495</c:v>
                </c:pt>
                <c:pt idx="10682">
                  <c:v>-1.0475507155513928</c:v>
                </c:pt>
                <c:pt idx="10683">
                  <c:v>-1.0890931950736746</c:v>
                </c:pt>
                <c:pt idx="10684">
                  <c:v>-1.1298894020312205</c:v>
                </c:pt>
                <c:pt idx="10685">
                  <c:v>-1.1699109622706574</c:v>
                </c:pt>
                <c:pt idx="10686">
                  <c:v>-1.209130684820676</c:v>
                </c:pt>
                <c:pt idx="10687">
                  <c:v>-1.2475217363791931</c:v>
                </c:pt>
                <c:pt idx="10688">
                  <c:v>-1.2850584251934827</c:v>
                </c:pt>
                <c:pt idx="10689">
                  <c:v>-1.3217153086488294</c:v>
                </c:pt>
                <c:pt idx="10690">
                  <c:v>-1.3574639625071565</c:v>
                </c:pt>
                <c:pt idx="10691">
                  <c:v>-1.3922831899495074</c:v>
                </c:pt>
                <c:pt idx="10692">
                  <c:v>-1.4261492362499095</c:v>
                </c:pt>
                <c:pt idx="10693">
                  <c:v>-1.4590370162291497</c:v>
                </c:pt>
                <c:pt idx="10694">
                  <c:v>-1.4909225061694147</c:v>
                </c:pt>
                <c:pt idx="10695">
                  <c:v>-1.5217859287574729</c:v>
                </c:pt>
                <c:pt idx="10696">
                  <c:v>-1.5516080363681961</c:v>
                </c:pt>
                <c:pt idx="10697">
                  <c:v>-1.5803689691080864</c:v>
                </c:pt>
                <c:pt idx="10698">
                  <c:v>-1.6080483236038297</c:v>
                </c:pt>
                <c:pt idx="10699">
                  <c:v>-1.6346252567579131</c:v>
                </c:pt>
                <c:pt idx="10700">
                  <c:v>-1.6600797227287574</c:v>
                </c:pt>
                <c:pt idx="10701">
                  <c:v>-1.684395679251584</c:v>
                </c:pt>
                <c:pt idx="10702">
                  <c:v>-1.7075574002325455</c:v>
                </c:pt>
                <c:pt idx="10703">
                  <c:v>-1.729548368419684</c:v>
                </c:pt>
                <c:pt idx="10704">
                  <c:v>-1.7503524898864589</c:v>
                </c:pt>
                <c:pt idx="10705">
                  <c:v>-1.7699572978130425</c:v>
                </c:pt>
                <c:pt idx="10706">
                  <c:v>-1.7883502791812294</c:v>
                </c:pt>
                <c:pt idx="10707">
                  <c:v>-1.8055177947473007</c:v>
                </c:pt>
                <c:pt idx="10708">
                  <c:v>-1.8214474387686774</c:v>
                </c:pt>
                <c:pt idx="10709">
                  <c:v>-1.8361321318301846</c:v>
                </c:pt>
                <c:pt idx="10710">
                  <c:v>-1.8495576401162601</c:v>
                </c:pt>
                <c:pt idx="10711">
                  <c:v>-1.861713241039584</c:v>
                </c:pt>
                <c:pt idx="10712">
                  <c:v>-1.8725944604793117</c:v>
                </c:pt>
                <c:pt idx="10713">
                  <c:v>-1.8821905435285293</c:v>
                </c:pt>
                <c:pt idx="10714">
                  <c:v>-1.8904959827804149</c:v>
                </c:pt>
                <c:pt idx="10715">
                  <c:v>-1.8975066405940064</c:v>
                </c:pt>
                <c:pt idx="10716">
                  <c:v>-1.9032195273804704</c:v>
                </c:pt>
                <c:pt idx="10717">
                  <c:v>-1.9076272434738755</c:v>
                </c:pt>
                <c:pt idx="10718">
                  <c:v>-1.9107261278552394</c:v>
                </c:pt>
                <c:pt idx="10719">
                  <c:v>-1.9125178707067501</c:v>
                </c:pt>
                <c:pt idx="10720">
                  <c:v>-1.9129970550629392</c:v>
                </c:pt>
                <c:pt idx="10721">
                  <c:v>-1.9121638860459482</c:v>
                </c:pt>
                <c:pt idx="10722">
                  <c:v>-1.9100212656188431</c:v>
                </c:pt>
                <c:pt idx="10723">
                  <c:v>-1.9065680469662161</c:v>
                </c:pt>
                <c:pt idx="10724">
                  <c:v>-1.9018080884967299</c:v>
                </c:pt>
                <c:pt idx="10725">
                  <c:v>-1.895745305526314</c:v>
                </c:pt>
                <c:pt idx="10726">
                  <c:v>-1.8883846889978506</c:v>
                </c:pt>
                <c:pt idx="10727">
                  <c:v>-1.8797299667053828</c:v>
                </c:pt>
                <c:pt idx="10728">
                  <c:v>-1.8697869765524486</c:v>
                </c:pt>
                <c:pt idx="10729">
                  <c:v>-1.8585633511586028</c:v>
                </c:pt>
                <c:pt idx="10730">
                  <c:v>-1.8460650478356138</c:v>
                </c:pt>
                <c:pt idx="10731">
                  <c:v>-1.8322997667883756</c:v>
                </c:pt>
                <c:pt idx="10732">
                  <c:v>-1.8172777957083059</c:v>
                </c:pt>
                <c:pt idx="10733">
                  <c:v>-1.801011656826792</c:v>
                </c:pt>
                <c:pt idx="10734">
                  <c:v>-1.7835135253757097</c:v>
                </c:pt>
                <c:pt idx="10735">
                  <c:v>-1.7647909617818014</c:v>
                </c:pt>
                <c:pt idx="10736">
                  <c:v>-1.7448592633825268</c:v>
                </c:pt>
                <c:pt idx="10737">
                  <c:v>-1.7237329294078183</c:v>
                </c:pt>
                <c:pt idx="10738">
                  <c:v>-1.7014256763081252</c:v>
                </c:pt>
                <c:pt idx="10739">
                  <c:v>-1.6779505236029351</c:v>
                </c:pt>
                <c:pt idx="10740">
                  <c:v>-1.6533273121509804</c:v>
                </c:pt>
                <c:pt idx="10741">
                  <c:v>-1.6275710553710963</c:v>
                </c:pt>
                <c:pt idx="10742">
                  <c:v>-1.600698898613875</c:v>
                </c:pt>
                <c:pt idx="10743">
                  <c:v>-1.5727276973298738</c:v>
                </c:pt>
                <c:pt idx="10744">
                  <c:v>-1.5436804093984919</c:v>
                </c:pt>
                <c:pt idx="10745">
                  <c:v>-1.5135745073893694</c:v>
                </c:pt>
                <c:pt idx="10746">
                  <c:v>-1.4824301223267811</c:v>
                </c:pt>
                <c:pt idx="10747">
                  <c:v>-1.4502696611028156</c:v>
                </c:pt>
                <c:pt idx="10748">
                  <c:v>-1.4171173876665462</c:v>
                </c:pt>
                <c:pt idx="10749">
                  <c:v>-1.3829916132250542</c:v>
                </c:pt>
                <c:pt idx="10750">
                  <c:v>-1.3479172072848702</c:v>
                </c:pt>
                <c:pt idx="10751">
                  <c:v>-1.311920393178138</c:v>
                </c:pt>
                <c:pt idx="10752">
                  <c:v>-1.2750263330127256</c:v>
                </c:pt>
                <c:pt idx="10753">
                  <c:v>-1.2372591144842828</c:v>
                </c:pt>
                <c:pt idx="10754">
                  <c:v>-1.1986429046193272</c:v>
                </c:pt>
                <c:pt idx="10755">
                  <c:v>-1.1592051035788153</c:v>
                </c:pt>
                <c:pt idx="10756">
                  <c:v>-1.1189726317193327</c:v>
                </c:pt>
                <c:pt idx="10757">
                  <c:v>-1.0779719276530682</c:v>
                </c:pt>
                <c:pt idx="10758">
                  <c:v>-1.0362321318511121</c:v>
                </c:pt>
                <c:pt idx="10759">
                  <c:v>-0.99378252691247948</c:v>
                </c:pt>
                <c:pt idx="10760">
                  <c:v>-0.95065343688805326</c:v>
                </c:pt>
                <c:pt idx="10761">
                  <c:v>-0.90687172689536488</c:v>
                </c:pt>
                <c:pt idx="10762">
                  <c:v>-0.86246974353283268</c:v>
                </c:pt>
                <c:pt idx="10763">
                  <c:v>-0.81747801799679198</c:v>
                </c:pt>
                <c:pt idx="10764">
                  <c:v>-0.77192334309162036</c:v>
                </c:pt>
                <c:pt idx="10765">
                  <c:v>-0.72584093608013645</c:v>
                </c:pt>
                <c:pt idx="10766">
                  <c:v>-0.67926143789005777</c:v>
                </c:pt>
                <c:pt idx="10767">
                  <c:v>-0.6322135972291254</c:v>
                </c:pt>
                <c:pt idx="10768">
                  <c:v>-0.58473191777023736</c:v>
                </c:pt>
                <c:pt idx="10769">
                  <c:v>-0.53685049578418143</c:v>
                </c:pt>
                <c:pt idx="10770">
                  <c:v>-0.48860288745556313</c:v>
                </c:pt>
                <c:pt idx="10771">
                  <c:v>-0.44001888710856429</c:v>
                </c:pt>
                <c:pt idx="10772">
                  <c:v>-0.39113561522102053</c:v>
                </c:pt>
                <c:pt idx="10773">
                  <c:v>-0.34198463422069836</c:v>
                </c:pt>
                <c:pt idx="10774">
                  <c:v>-0.29259587398732489</c:v>
                </c:pt>
                <c:pt idx="10775">
                  <c:v>-0.2430073741706231</c:v>
                </c:pt>
                <c:pt idx="10776">
                  <c:v>-0.19325236339300389</c:v>
                </c:pt>
                <c:pt idx="10777">
                  <c:v>-0.14336406058675885</c:v>
                </c:pt>
                <c:pt idx="10778">
                  <c:v>-9.3377707914107405E-2</c:v>
                </c:pt>
                <c:pt idx="10779">
                  <c:v>-4.3329125781075617E-2</c:v>
                </c:pt>
                <c:pt idx="10780">
                  <c:v>6.7487044571333818E-3</c:v>
                </c:pt>
                <c:pt idx="10781">
                  <c:v>5.6822158223350114E-2</c:v>
                </c:pt>
                <c:pt idx="10782">
                  <c:v>0.10685605261173903</c:v>
                </c:pt>
                <c:pt idx="10783">
                  <c:v>0.15681503484298948</c:v>
                </c:pt>
                <c:pt idx="10784">
                  <c:v>0.20666693808883496</c:v>
                </c:pt>
                <c:pt idx="10785">
                  <c:v>0.2563792361314069</c:v>
                </c:pt>
                <c:pt idx="10786">
                  <c:v>0.30591806643141428</c:v>
                </c:pt>
                <c:pt idx="10787">
                  <c:v>0.35524845216932138</c:v>
                </c:pt>
                <c:pt idx="10788">
                  <c:v>0.40433454346521408</c:v>
                </c:pt>
                <c:pt idx="10789">
                  <c:v>0.4531409733531091</c:v>
                </c:pt>
                <c:pt idx="10790">
                  <c:v>0.50163616315924864</c:v>
                </c:pt>
                <c:pt idx="10791">
                  <c:v>0.54978871382465555</c:v>
                </c:pt>
                <c:pt idx="10792">
                  <c:v>0.59756524934637067</c:v>
                </c:pt>
                <c:pt idx="10793">
                  <c:v>0.64492993971614687</c:v>
                </c:pt>
                <c:pt idx="10794">
                  <c:v>0.69185380122105455</c:v>
                </c:pt>
                <c:pt idx="10795">
                  <c:v>0.73830414746361184</c:v>
                </c:pt>
                <c:pt idx="10796">
                  <c:v>0.7842484724250397</c:v>
                </c:pt>
                <c:pt idx="10797">
                  <c:v>0.82965524074648789</c:v>
                </c:pt>
                <c:pt idx="10798">
                  <c:v>0.87449312939232426</c:v>
                </c:pt>
                <c:pt idx="10799">
                  <c:v>0.91873183771581735</c:v>
                </c:pt>
                <c:pt idx="10800">
                  <c:v>0.96234106577463774</c:v>
                </c:pt>
                <c:pt idx="10801">
                  <c:v>1.0052904879351698</c:v>
                </c:pt>
                <c:pt idx="10802">
                  <c:v>1.0475506995585306</c:v>
                </c:pt>
                <c:pt idx="10803">
                  <c:v>1.0890931791836311</c:v>
                </c:pt>
                <c:pt idx="10804">
                  <c:v>1.1298893862508232</c:v>
                </c:pt>
                <c:pt idx="10805">
                  <c:v>1.1699109466066782</c:v>
                </c:pt>
                <c:pt idx="10806">
                  <c:v>1.2091306692797852</c:v>
                </c:pt>
                <c:pt idx="10807">
                  <c:v>1.2475217209680047</c:v>
                </c:pt>
                <c:pt idx="10808">
                  <c:v>1.2850584099185205</c:v>
                </c:pt>
                <c:pt idx="10809">
                  <c:v>1.3217152935165164</c:v>
                </c:pt>
                <c:pt idx="10810">
                  <c:v>1.3574639475238814</c:v>
                </c:pt>
                <c:pt idx="10811">
                  <c:v>1.3922831751215181</c:v>
                </c:pt>
                <c:pt idx="10812">
                  <c:v>1.4261492215833866</c:v>
                </c:pt>
                <c:pt idx="10813">
                  <c:v>1.4590370017301615</c:v>
                </c:pt>
                <c:pt idx="10814">
                  <c:v>1.4909224918439672</c:v>
                </c:pt>
                <c:pt idx="10815">
                  <c:v>1.5217859146114594</c:v>
                </c:pt>
                <c:pt idx="10816">
                  <c:v>1.5516080224073923</c:v>
                </c:pt>
                <c:pt idx="10817">
                  <c:v>1.5803689553381772</c:v>
                </c:pt>
                <c:pt idx="10818">
                  <c:v>1.6080483100304106</c:v>
                </c:pt>
                <c:pt idx="10819">
                  <c:v>1.6346252433864383</c:v>
                </c:pt>
                <c:pt idx="10820">
                  <c:v>1.6600797095645969</c:v>
                </c:pt>
                <c:pt idx="10821">
                  <c:v>1.6843956662999955</c:v>
                </c:pt>
                <c:pt idx="10822">
                  <c:v>1.7075573874986623</c:v>
                </c:pt>
                <c:pt idx="10823">
                  <c:v>1.7295483559085387</c:v>
                </c:pt>
                <c:pt idx="10824">
                  <c:v>1.7503524776029484</c:v>
                </c:pt>
                <c:pt idx="10825">
                  <c:v>1.7699572857619572</c:v>
                </c:pt>
                <c:pt idx="10826">
                  <c:v>1.7883502673672413</c:v>
                </c:pt>
                <c:pt idx="10827">
                  <c:v>1.8055177831749467</c:v>
                </c:pt>
                <c:pt idx="10828">
                  <c:v>1.8214474274423875</c:v>
                </c:pt>
                <c:pt idx="10829">
                  <c:v>1.8361321207542483</c:v>
                </c:pt>
                <c:pt idx="10830">
                  <c:v>1.8495576292948426</c:v>
                </c:pt>
                <c:pt idx="10831">
                  <c:v>1.8617132304767212</c:v>
                </c:pt>
                <c:pt idx="10832">
                  <c:v>1.8725944501789158</c:v>
                </c:pt>
                <c:pt idx="10833">
                  <c:v>1.8821905334943771</c:v>
                </c:pt>
                <c:pt idx="10834">
                  <c:v>1.8904959730161544</c:v>
                </c:pt>
                <c:pt idx="10835">
                  <c:v>1.8975066311031443</c:v>
                </c:pt>
                <c:pt idx="10836">
                  <c:v>1.9032195181663785</c:v>
                </c:pt>
                <c:pt idx="10837">
                  <c:v>1.9076272345397958</c:v>
                </c:pt>
                <c:pt idx="10838">
                  <c:v>1.9107261192042737</c:v>
                </c:pt>
                <c:pt idx="10839">
                  <c:v>1.9125178623418588</c:v>
                </c:pt>
                <c:pt idx="10840">
                  <c:v>1.9129970469869597</c:v>
                </c:pt>
                <c:pt idx="10841">
                  <c:v>1.9121638782615489</c:v>
                </c:pt>
                <c:pt idx="10842">
                  <c:v>1.9100212581285845</c:v>
                </c:pt>
                <c:pt idx="10843">
                  <c:v>1.9065680397724911</c:v>
                </c:pt>
                <c:pt idx="10844">
                  <c:v>1.9018080816018068</c:v>
                </c:pt>
                <c:pt idx="10845">
                  <c:v>1.8957452989323034</c:v>
                </c:pt>
                <c:pt idx="10846">
                  <c:v>1.8883846827067339</c:v>
                </c:pt>
                <c:pt idx="10847">
                  <c:v>1.879729960719001</c:v>
                </c:pt>
                <c:pt idx="10848">
                  <c:v>1.8697869708724841</c:v>
                </c:pt>
                <c:pt idx="10849">
                  <c:v>1.8585633457865989</c:v>
                </c:pt>
                <c:pt idx="10850">
                  <c:v>1.8460650427729712</c:v>
                </c:pt>
                <c:pt idx="10851">
                  <c:v>1.8322997620363612</c:v>
                </c:pt>
                <c:pt idx="10852">
                  <c:v>1.8172777912680294</c:v>
                </c:pt>
                <c:pt idx="10853">
                  <c:v>1.8010116526992148</c:v>
                </c:pt>
                <c:pt idx="10854">
                  <c:v>1.7835135215616593</c:v>
                </c:pt>
                <c:pt idx="10855">
                  <c:v>1.7647909582819592</c:v>
                </c:pt>
                <c:pt idx="10856">
                  <c:v>1.7448592601974278</c:v>
                </c:pt>
                <c:pt idx="10857">
                  <c:v>1.7237329265378563</c:v>
                </c:pt>
                <c:pt idx="10858">
                  <c:v>1.7014256737535538</c:v>
                </c:pt>
                <c:pt idx="10859">
                  <c:v>1.6779505213638495</c:v>
                </c:pt>
                <c:pt idx="10860">
                  <c:v>1.6533273102273471</c:v>
                </c:pt>
                <c:pt idx="10861">
                  <c:v>1.627571053762735</c:v>
                </c:pt>
                <c:pt idx="10862">
                  <c:v>1.6006988973204537</c:v>
                </c:pt>
                <c:pt idx="10863">
                  <c:v>1.5727276963509425</c:v>
                </c:pt>
                <c:pt idx="10864">
                  <c:v>1.543680408733459</c:v>
                </c:pt>
                <c:pt idx="10865">
                  <c:v>1.5135745070374753</c:v>
                </c:pt>
                <c:pt idx="10866">
                  <c:v>1.4824301222871532</c:v>
                </c:pt>
                <c:pt idx="10867">
                  <c:v>1.4502696613744297</c:v>
                </c:pt>
                <c:pt idx="10868">
                  <c:v>1.4171173882482313</c:v>
                </c:pt>
                <c:pt idx="10869">
                  <c:v>1.3829916141155436</c:v>
                </c:pt>
                <c:pt idx="10870">
                  <c:v>1.3479172084827231</c:v>
                </c:pt>
                <c:pt idx="10871">
                  <c:v>1.3119203946818063</c:v>
                </c:pt>
                <c:pt idx="10872">
                  <c:v>1.2750263348204982</c:v>
                </c:pt>
                <c:pt idx="10873">
                  <c:v>1.2372591165943414</c:v>
                </c:pt>
                <c:pt idx="10874">
                  <c:v>1.1986429070297189</c:v>
                </c:pt>
                <c:pt idx="10875">
                  <c:v>1.1592051062874458</c:v>
                </c:pt>
                <c:pt idx="10876">
                  <c:v>1.1189726347239897</c:v>
                </c:pt>
                <c:pt idx="10877">
                  <c:v>1.077971930951416</c:v>
                </c:pt>
                <c:pt idx="10878">
                  <c:v>1.036232135440702</c:v>
                </c:pt>
                <c:pt idx="10879">
                  <c:v>0.99378253079069412</c:v>
                </c:pt>
                <c:pt idx="10880">
                  <c:v>0.95065344105219629</c:v>
                </c:pt>
                <c:pt idx="10881">
                  <c:v>0.9068717313426049</c:v>
                </c:pt>
                <c:pt idx="10882">
                  <c:v>0.86246974826024836</c:v>
                </c:pt>
                <c:pt idx="10883">
                  <c:v>0.81747802300127603</c:v>
                </c:pt>
                <c:pt idx="10884">
                  <c:v>0.77192334837000931</c:v>
                </c:pt>
                <c:pt idx="10885">
                  <c:v>0.72584094162917112</c:v>
                </c:pt>
                <c:pt idx="10886">
                  <c:v>0.67926144370630459</c:v>
                </c:pt>
                <c:pt idx="10887">
                  <c:v>0.63221360330906629</c:v>
                </c:pt>
                <c:pt idx="10888">
                  <c:v>0.58473192411026409</c:v>
                </c:pt>
                <c:pt idx="10889">
                  <c:v>0.53685050238057153</c:v>
                </c:pt>
                <c:pt idx="10890">
                  <c:v>0.48860289430446141</c:v>
                </c:pt>
                <c:pt idx="10891">
                  <c:v>0.44001889420606932</c:v>
                </c:pt>
                <c:pt idx="10892">
                  <c:v>0.39113562256310019</c:v>
                </c:pt>
                <c:pt idx="10893">
                  <c:v>0.34198464180323462</c:v>
                </c:pt>
                <c:pt idx="10894">
                  <c:v>0.29259588180605606</c:v>
                </c:pt>
                <c:pt idx="10895">
                  <c:v>0.24300738222128743</c:v>
                </c:pt>
                <c:pt idx="10896">
                  <c:v>0.1932523716711658</c:v>
                </c:pt>
                <c:pt idx="10897">
                  <c:v>0.14336406908794053</c:v>
                </c:pt>
                <c:pt idx="10898">
                  <c:v>9.3377716633716162E-2</c:v>
                </c:pt>
                <c:pt idx="10899">
                  <c:v>4.3329134714460413E-2</c:v>
                </c:pt>
                <c:pt idx="10900">
                  <c:v>-6.7486953146951786E-3</c:v>
                </c:pt>
                <c:pt idx="10901">
                  <c:v>-5.6822148876725355E-2</c:v>
                </c:pt>
                <c:pt idx="10902">
                  <c:v>-0.1068560430657941</c:v>
                </c:pt>
                <c:pt idx="10903">
                  <c:v>-0.15681502510269252</c:v>
                </c:pt>
                <c:pt idx="10904">
                  <c:v>-0.20666692815923909</c:v>
                </c:pt>
                <c:pt idx="10905">
                  <c:v>-0.2563792260176096</c:v>
                </c:pt>
                <c:pt idx="10906">
                  <c:v>-0.3059180561385994</c:v>
                </c:pt>
                <c:pt idx="10907">
                  <c:v>-0.35524844170270126</c:v>
                </c:pt>
                <c:pt idx="10908">
                  <c:v>-0.40433453283013004</c:v>
                </c:pt>
                <c:pt idx="10909">
                  <c:v>-0.45314096255491709</c:v>
                </c:pt>
                <c:pt idx="10910">
                  <c:v>-0.50163615220333446</c:v>
                </c:pt>
                <c:pt idx="10911">
                  <c:v>-0.54978870271651981</c:v>
                </c:pt>
                <c:pt idx="10912">
                  <c:v>-0.5975652380915123</c:v>
                </c:pt>
                <c:pt idx="10913">
                  <c:v>-0.64492992832013674</c:v>
                </c:pt>
                <c:pt idx="10914">
                  <c:v>-0.69185378968949918</c:v>
                </c:pt>
                <c:pt idx="10915">
                  <c:v>-0.7383041358021909</c:v>
                </c:pt>
                <c:pt idx="10916">
                  <c:v>-0.78424846063942155</c:v>
                </c:pt>
                <c:pt idx="10917">
                  <c:v>-0.82965522884240839</c:v>
                </c:pt>
                <c:pt idx="10918">
                  <c:v>-0.87449311737556423</c:v>
                </c:pt>
                <c:pt idx="10919">
                  <c:v>-0.91873182559216915</c:v>
                </c:pt>
                <c:pt idx="10920">
                  <c:v>-0.96234105354992738</c:v>
                </c:pt>
                <c:pt idx="10921">
                  <c:v>-1.0052904756152232</c:v>
                </c:pt>
                <c:pt idx="10922">
                  <c:v>-1.0475506871492581</c:v>
                </c:pt>
                <c:pt idx="10923">
                  <c:v>-1.089093166690926</c:v>
                </c:pt>
                <c:pt idx="10924">
                  <c:v>-1.1298893736805962</c:v>
                </c:pt>
                <c:pt idx="10925">
                  <c:v>-1.1699109339648455</c:v>
                </c:pt>
                <c:pt idx="10926">
                  <c:v>-1.2091306565723188</c:v>
                </c:pt>
                <c:pt idx="10927">
                  <c:v>-1.2475217082008261</c:v>
                </c:pt>
                <c:pt idx="10928">
                  <c:v>-1.2850583970976082</c:v>
                </c:pt>
                <c:pt idx="10929">
                  <c:v>-1.3217152806478365</c:v>
                </c:pt>
                <c:pt idx="10930">
                  <c:v>-1.3574639346133897</c:v>
                </c:pt>
                <c:pt idx="10931">
                  <c:v>-1.3922831621751925</c:v>
                </c:pt>
                <c:pt idx="10932">
                  <c:v>-1.4261492086071772</c:v>
                </c:pt>
                <c:pt idx="10933">
                  <c:v>-1.4590369887300343</c:v>
                </c:pt>
                <c:pt idx="10934">
                  <c:v>-1.4909224788258728</c:v>
                </c:pt>
                <c:pt idx="10935">
                  <c:v>-1.5217859015813133</c:v>
                </c:pt>
                <c:pt idx="10936">
                  <c:v>-1.5516080093711218</c:v>
                </c:pt>
                <c:pt idx="10937">
                  <c:v>-1.5803689423016929</c:v>
                </c:pt>
                <c:pt idx="10938">
                  <c:v>-1.6080482969995999</c:v>
                </c:pt>
                <c:pt idx="10939">
                  <c:v>-1.6346252303671671</c:v>
                </c:pt>
                <c:pt idx="10940">
                  <c:v>-1.6600796965626798</c:v>
                </c:pt>
                <c:pt idx="10941">
                  <c:v>-1.6843956533212643</c:v>
                </c:pt>
                <c:pt idx="10942">
                  <c:v>-1.7075573745488863</c:v>
                </c:pt>
                <c:pt idx="10943">
                  <c:v>-1.7295483429934653</c:v>
                </c:pt>
                <c:pt idx="10944">
                  <c:v>-1.750352464728302</c:v>
                </c:pt>
                <c:pt idx="10945">
                  <c:v>-1.7699572729334063</c:v>
                </c:pt>
                <c:pt idx="10946">
                  <c:v>-1.7883502545904206</c:v>
                </c:pt>
                <c:pt idx="10947">
                  <c:v>-1.8055177704554624</c:v>
                </c:pt>
                <c:pt idx="10948">
                  <c:v>-1.8214474147857787</c:v>
                </c:pt>
                <c:pt idx="10949">
                  <c:v>-1.83613210816602</c:v>
                </c:pt>
                <c:pt idx="10950">
                  <c:v>-1.8495576167804493</c:v>
                </c:pt>
                <c:pt idx="10951">
                  <c:v>-1.8617132180415665</c:v>
                </c:pt>
                <c:pt idx="10952">
                  <c:v>-1.8725944378283474</c:v>
                </c:pt>
                <c:pt idx="10953">
                  <c:v>-1.8821905212336922</c:v>
                </c:pt>
                <c:pt idx="10954">
                  <c:v>-1.8904959608505816</c:v>
                </c:pt>
                <c:pt idx="10955">
                  <c:v>-1.8975066190378627</c:v>
                </c:pt>
                <c:pt idx="10956">
                  <c:v>-1.9032195062064989</c:v>
                </c:pt>
                <c:pt idx="10957">
                  <c:v>-1.9076272226903677</c:v>
                </c:pt>
                <c:pt idx="10958">
                  <c:v>-1.9107261074702786</c:v>
                </c:pt>
                <c:pt idx="10959">
                  <c:v>-1.9125178507282108</c:v>
                </c:pt>
                <c:pt idx="10960">
                  <c:v>-1.9129970354984884</c:v>
                </c:pt>
                <c:pt idx="10961">
                  <c:v>-1.9121638669030387</c:v>
                </c:pt>
                <c:pt idx="10962">
                  <c:v>-1.9100212469047193</c:v>
                </c:pt>
                <c:pt idx="10963">
                  <c:v>-1.9065680286878917</c:v>
                </c:pt>
                <c:pt idx="10964">
                  <c:v>-1.9018080706610159</c:v>
                </c:pt>
                <c:pt idx="10965">
                  <c:v>-1.8957452881397847</c:v>
                </c:pt>
                <c:pt idx="10966">
                  <c:v>-1.8883846720668611</c:v>
                </c:pt>
                <c:pt idx="10967">
                  <c:v>-1.8797299502360634</c:v>
                </c:pt>
                <c:pt idx="10968">
                  <c:v>-1.8697869605506985</c:v>
                </c:pt>
                <c:pt idx="10969">
                  <c:v>-1.8585633356300901</c:v>
                </c:pt>
                <c:pt idx="10970">
                  <c:v>-1.8460650327857704</c:v>
                </c:pt>
                <c:pt idx="10971">
                  <c:v>-1.8322997522224083</c:v>
                </c:pt>
                <c:pt idx="10972">
                  <c:v>-1.8172777816311856</c:v>
                </c:pt>
                <c:pt idx="10973">
                  <c:v>-1.8010116432432406</c:v>
                </c:pt>
                <c:pt idx="10974">
                  <c:v>-1.783513512290225</c:v>
                </c:pt>
                <c:pt idx="10975">
                  <c:v>-1.764790949198628</c:v>
                </c:pt>
                <c:pt idx="10976">
                  <c:v>-1.7448592513056778</c:v>
                </c:pt>
                <c:pt idx="10977">
                  <c:v>-1.7237329178410652</c:v>
                </c:pt>
                <c:pt idx="10978">
                  <c:v>-1.7014256652549917</c:v>
                </c:pt>
                <c:pt idx="10979">
                  <c:v>-1.6779505130667027</c:v>
                </c:pt>
                <c:pt idx="10980">
                  <c:v>-1.653327302134689</c:v>
                </c:pt>
                <c:pt idx="10981">
                  <c:v>-1.6275710458775432</c:v>
                </c:pt>
                <c:pt idx="10982">
                  <c:v>-1.6006988896455991</c:v>
                </c:pt>
                <c:pt idx="10983">
                  <c:v>-1.572727688889183</c:v>
                </c:pt>
                <c:pt idx="10984">
                  <c:v>-1.5436804014874519</c:v>
                </c:pt>
                <c:pt idx="10985">
                  <c:v>-1.5135745000097762</c:v>
                </c:pt>
                <c:pt idx="10986">
                  <c:v>-1.4824301154802044</c:v>
                </c:pt>
                <c:pt idx="10987">
                  <c:v>-1.4502696547905791</c:v>
                </c:pt>
                <c:pt idx="10988">
                  <c:v>-1.4171173818897134</c:v>
                </c:pt>
                <c:pt idx="10989">
                  <c:v>-1.3829916079844637</c:v>
                </c:pt>
                <c:pt idx="10990">
                  <c:v>-1.347917202581113</c:v>
                </c:pt>
                <c:pt idx="10991">
                  <c:v>-1.3119203890115576</c:v>
                </c:pt>
                <c:pt idx="10992">
                  <c:v>-1.2750263293833952</c:v>
                </c:pt>
                <c:pt idx="10993">
                  <c:v>-1.2372591113920672</c:v>
                </c:pt>
                <c:pt idx="10994">
                  <c:v>-1.1986429020638381</c:v>
                </c:pt>
                <c:pt idx="10995">
                  <c:v>-1.159205101559428</c:v>
                </c:pt>
                <c:pt idx="10996">
                  <c:v>-1.1189726302351686</c:v>
                </c:pt>
                <c:pt idx="10997">
                  <c:v>-1.0779719267030243</c:v>
                </c:pt>
                <c:pt idx="10998">
                  <c:v>-1.0362321314338434</c:v>
                </c:pt>
                <c:pt idx="10999">
                  <c:v>-0.99378252702640957</c:v>
                </c:pt>
                <c:pt idx="11000">
                  <c:v>-0.95065343753135834</c:v>
                </c:pt>
                <c:pt idx="11001">
                  <c:v>-0.90687172806599048</c:v>
                </c:pt>
                <c:pt idx="11002">
                  <c:v>-0.8624697452285216</c:v>
                </c:pt>
                <c:pt idx="11003">
                  <c:v>-0.81747802021499982</c:v>
                </c:pt>
                <c:pt idx="11004">
                  <c:v>-0.77192334582964506</c:v>
                </c:pt>
                <c:pt idx="11005">
                  <c:v>-0.72584093933499494</c:v>
                </c:pt>
                <c:pt idx="11006">
                  <c:v>-0.67926144165857538</c:v>
                </c:pt>
                <c:pt idx="11007">
                  <c:v>-0.63221360150789085</c:v>
                </c:pt>
                <c:pt idx="11008">
                  <c:v>-0.58473192255561435</c:v>
                </c:pt>
                <c:pt idx="11009">
                  <c:v>-0.53685050107235743</c:v>
                </c:pt>
                <c:pt idx="11010">
                  <c:v>-0.48860289324244932</c:v>
                </c:pt>
                <c:pt idx="11011">
                  <c:v>-0.44001889338989902</c:v>
                </c:pt>
                <c:pt idx="11012">
                  <c:v>-0.39113562199233937</c:v>
                </c:pt>
                <c:pt idx="11013">
                  <c:v>-0.3419846414773221</c:v>
                </c:pt>
                <c:pt idx="11014">
                  <c:v>-0.29259588172434386</c:v>
                </c:pt>
                <c:pt idx="11015">
                  <c:v>-0.24300738238296901</c:v>
                </c:pt>
                <c:pt idx="11016">
                  <c:v>-0.19325237207539231</c:v>
                </c:pt>
                <c:pt idx="11017">
                  <c:v>-0.14336406973370378</c:v>
                </c:pt>
                <c:pt idx="11018">
                  <c:v>-9.3377717519921896E-2</c:v>
                </c:pt>
                <c:pt idx="11019">
                  <c:v>-4.3329135839913102E-2</c:v>
                </c:pt>
                <c:pt idx="11020">
                  <c:v>6.7486939513199205E-3</c:v>
                </c:pt>
                <c:pt idx="11021">
                  <c:v>5.6822147276781122E-2</c:v>
                </c:pt>
                <c:pt idx="11022">
                  <c:v>0.10685604123082131</c:v>
                </c:pt>
                <c:pt idx="11023">
                  <c:v>0.15681502303430386</c:v>
                </c:pt>
                <c:pt idx="11024">
                  <c:v>0.20666692585911933</c:v>
                </c:pt>
                <c:pt idx="11025">
                  <c:v>0.25637922348760167</c:v>
                </c:pt>
                <c:pt idx="11026">
                  <c:v>0.30591805338058953</c:v>
                </c:pt>
                <c:pt idx="11027">
                  <c:v>0.35524843871870515</c:v>
                </c:pt>
                <c:pt idx="11028">
                  <c:v>0.40433452962222149</c:v>
                </c:pt>
                <c:pt idx="11029">
                  <c:v>0.45314095912528451</c:v>
                </c:pt>
                <c:pt idx="11030">
                  <c:v>0.50163614855429595</c:v>
                </c:pt>
                <c:pt idx="11031">
                  <c:v>0.54978869885042203</c:v>
                </c:pt>
                <c:pt idx="11032">
                  <c:v>0.59756523401081851</c:v>
                </c:pt>
                <c:pt idx="11033">
                  <c:v>0.64492992402741156</c:v>
                </c:pt>
                <c:pt idx="11034">
                  <c:v>0.69185378518741636</c:v>
                </c:pt>
                <c:pt idx="11035">
                  <c:v>0.73830413109342952</c:v>
                </c:pt>
                <c:pt idx="11036">
                  <c:v>0.78424845572681889</c:v>
                </c:pt>
                <c:pt idx="11037">
                  <c:v>0.8296552237288578</c:v>
                </c:pt>
                <c:pt idx="11038">
                  <c:v>0.87449311206402647</c:v>
                </c:pt>
                <c:pt idx="11039">
                  <c:v>0.91873182008569498</c:v>
                </c:pt>
                <c:pt idx="11040">
                  <c:v>0.96234104785166341</c:v>
                </c:pt>
                <c:pt idx="11041">
                  <c:v>1.0052904697283838</c:v>
                </c:pt>
                <c:pt idx="11042">
                  <c:v>1.0475506810771134</c:v>
                </c:pt>
                <c:pt idx="11043">
                  <c:v>1.0890931604368366</c:v>
                </c:pt>
                <c:pt idx="11044">
                  <c:v>1.1298893672479902</c:v>
                </c:pt>
                <c:pt idx="11045">
                  <c:v>1.1699109273572237</c:v>
                </c:pt>
                <c:pt idx="11046">
                  <c:v>1.2091306497932279</c:v>
                </c:pt>
                <c:pt idx="11047">
                  <c:v>1.247521701253925</c:v>
                </c:pt>
                <c:pt idx="11048">
                  <c:v>1.2850583899865609</c:v>
                </c:pt>
                <c:pt idx="11049">
                  <c:v>1.3217152733764093</c:v>
                </c:pt>
                <c:pt idx="11050">
                  <c:v>1.3574639271853988</c:v>
                </c:pt>
                <c:pt idx="11051">
                  <c:v>1.3922831545945047</c:v>
                </c:pt>
                <c:pt idx="11052">
                  <c:v>1.4261492008777217</c:v>
                </c:pt>
                <c:pt idx="11053">
                  <c:v>1.4590369808558024</c:v>
                </c:pt>
                <c:pt idx="11054">
                  <c:v>1.4909224708108775</c:v>
                </c:pt>
                <c:pt idx="11055">
                  <c:v>1.5217858934296637</c:v>
                </c:pt>
                <c:pt idx="11056">
                  <c:v>1.55160800108695</c:v>
                </c:pt>
                <c:pt idx="11057">
                  <c:v>1.5803689338891582</c:v>
                </c:pt>
                <c:pt idx="11058">
                  <c:v>1.6080482884629299</c:v>
                </c:pt>
                <c:pt idx="11059">
                  <c:v>1.6346252217106341</c:v>
                </c:pt>
                <c:pt idx="11060">
                  <c:v>1.6600796877905957</c:v>
                </c:pt>
                <c:pt idx="11061">
                  <c:v>1.6843956444379575</c:v>
                </c:pt>
                <c:pt idx="11062">
                  <c:v>1.7075573655587477</c:v>
                </c:pt>
                <c:pt idx="11063">
                  <c:v>1.7295483339009023</c:v>
                </c:pt>
                <c:pt idx="11064">
                  <c:v>1.7503524555377556</c:v>
                </c:pt>
                <c:pt idx="11065">
                  <c:v>1.7699572636493521</c:v>
                </c:pt>
                <c:pt idx="11066">
                  <c:v>1.7883502452173554</c:v>
                </c:pt>
                <c:pt idx="11067">
                  <c:v>1.8055177609979123</c:v>
                </c:pt>
                <c:pt idx="11068">
                  <c:v>1.8214474052483032</c:v>
                </c:pt>
                <c:pt idx="11069">
                  <c:v>1.8361320985531839</c:v>
                </c:pt>
                <c:pt idx="11070">
                  <c:v>1.8495576070968347</c:v>
                </c:pt>
                <c:pt idx="11071">
                  <c:v>1.8617132082917838</c:v>
                </c:pt>
                <c:pt idx="11072">
                  <c:v>1.8725944280170175</c:v>
                </c:pt>
                <c:pt idx="11073">
                  <c:v>1.882190511365448</c:v>
                </c:pt>
                <c:pt idx="11074">
                  <c:v>1.8904959509300612</c:v>
                </c:pt>
                <c:pt idx="11075">
                  <c:v>1.8975066090697212</c:v>
                </c:pt>
                <c:pt idx="11076">
                  <c:v>1.9032194961953919</c:v>
                </c:pt>
                <c:pt idx="11077">
                  <c:v>1.9076272126409555</c:v>
                </c:pt>
                <c:pt idx="11078">
                  <c:v>1.9107260973872278</c:v>
                </c:pt>
                <c:pt idx="11079">
                  <c:v>1.9125178406161765</c:v>
                </c:pt>
                <c:pt idx="11080">
                  <c:v>1.9129970253621371</c:v>
                </c:pt>
                <c:pt idx="11081">
                  <c:v>1.9121638567470254</c:v>
                </c:pt>
                <c:pt idx="11082">
                  <c:v>1.9100212367336877</c:v>
                </c:pt>
                <c:pt idx="11083">
                  <c:v>1.9065680185064917</c:v>
                </c:pt>
                <c:pt idx="11084">
                  <c:v>1.9018080604738685</c:v>
                </c:pt>
                <c:pt idx="11085">
                  <c:v>1.8957452779515063</c:v>
                </c:pt>
                <c:pt idx="11086">
                  <c:v>1.8883846618820559</c:v>
                </c:pt>
                <c:pt idx="11087">
                  <c:v>1.879729940059319</c:v>
                </c:pt>
                <c:pt idx="11088">
                  <c:v>1.8697869503865792</c:v>
                </c:pt>
                <c:pt idx="11089">
                  <c:v>1.8585633254831451</c:v>
                </c:pt>
                <c:pt idx="11090">
                  <c:v>1.8460650226605138</c:v>
                </c:pt>
                <c:pt idx="11091">
                  <c:v>1.8322997421233487</c:v>
                </c:pt>
                <c:pt idx="11092">
                  <c:v>1.8172777715627813</c:v>
                </c:pt>
                <c:pt idx="11093">
                  <c:v>1.8010116332099386</c:v>
                </c:pt>
                <c:pt idx="11094">
                  <c:v>1.7835135022964381</c:v>
                </c:pt>
                <c:pt idx="11095">
                  <c:v>1.7647909392487358</c:v>
                </c:pt>
                <c:pt idx="11096">
                  <c:v>1.7448592414040256</c:v>
                </c:pt>
                <c:pt idx="11097">
                  <c:v>1.7237329079919594</c:v>
                </c:pt>
                <c:pt idx="11098">
                  <c:v>1.7014256554627103</c:v>
                </c:pt>
                <c:pt idx="11099">
                  <c:v>1.6779505033354618</c:v>
                </c:pt>
                <c:pt idx="11100">
                  <c:v>1.6533272924686988</c:v>
                </c:pt>
                <c:pt idx="11101">
                  <c:v>1.6275710362809186</c:v>
                </c:pt>
                <c:pt idx="11102">
                  <c:v>1.6006988801224606</c:v>
                </c:pt>
                <c:pt idx="11103">
                  <c:v>1.5727276794435947</c:v>
                </c:pt>
                <c:pt idx="11104">
                  <c:v>1.543680392123399</c:v>
                </c:pt>
                <c:pt idx="11105">
                  <c:v>1.5135744907312154</c:v>
                </c:pt>
                <c:pt idx="11106">
                  <c:v>1.4824301062910543</c:v>
                </c:pt>
                <c:pt idx="11107">
                  <c:v>1.450269645694684</c:v>
                </c:pt>
                <c:pt idx="11108">
                  <c:v>1.4171173728908668</c:v>
                </c:pt>
                <c:pt idx="11109">
                  <c:v>1.3829915990864092</c:v>
                </c:pt>
                <c:pt idx="11110">
                  <c:v>1.3479171937875152</c:v>
                </c:pt>
                <c:pt idx="11111">
                  <c:v>1.3119203803260582</c:v>
                </c:pt>
                <c:pt idx="11112">
                  <c:v>1.2750263208095403</c:v>
                </c:pt>
                <c:pt idx="11113">
                  <c:v>1.2372591029333639</c:v>
                </c:pt>
                <c:pt idx="11114">
                  <c:v>1.1986428937237199</c:v>
                </c:pt>
                <c:pt idx="11115">
                  <c:v>1.1592050933412668</c:v>
                </c:pt>
                <c:pt idx="11116">
                  <c:v>1.1189726221422687</c:v>
                </c:pt>
                <c:pt idx="11117">
                  <c:v>1.0779719187386221</c:v>
                </c:pt>
                <c:pt idx="11118">
                  <c:v>1.0362321236011081</c:v>
                </c:pt>
                <c:pt idx="11119">
                  <c:v>0.99378251932841444</c:v>
                </c:pt>
                <c:pt idx="11120">
                  <c:v>0.95065342997116009</c:v>
                </c:pt>
                <c:pt idx="11121">
                  <c:v>0.90687172064653843</c:v>
                </c:pt>
                <c:pt idx="11122">
                  <c:v>0.86246973795269222</c:v>
                </c:pt>
                <c:pt idx="11123">
                  <c:v>0.81747801308560231</c:v>
                </c:pt>
                <c:pt idx="11124">
                  <c:v>0.77192333884938669</c:v>
                </c:pt>
                <c:pt idx="11125">
                  <c:v>0.72584093250657189</c:v>
                </c:pt>
                <c:pt idx="11126">
                  <c:v>0.67926143498454894</c:v>
                </c:pt>
                <c:pt idx="11127">
                  <c:v>0.63221359499076035</c:v>
                </c:pt>
                <c:pt idx="11128">
                  <c:v>0.58473191619779452</c:v>
                </c:pt>
                <c:pt idx="11129">
                  <c:v>0.53685049487617642</c:v>
                </c:pt>
                <c:pt idx="11130">
                  <c:v>0.48860288721018186</c:v>
                </c:pt>
                <c:pt idx="11131">
                  <c:v>0.44001888752373403</c:v>
                </c:pt>
                <c:pt idx="11132">
                  <c:v>0.39113561629436477</c:v>
                </c:pt>
                <c:pt idx="11133">
                  <c:v>0.34198463594953887</c:v>
                </c:pt>
                <c:pt idx="11134">
                  <c:v>0.29259587636868173</c:v>
                </c:pt>
                <c:pt idx="11135">
                  <c:v>0.24300737720128493</c:v>
                </c:pt>
                <c:pt idx="11136">
                  <c:v>0.19325236706944302</c:v>
                </c:pt>
                <c:pt idx="11137">
                  <c:v>0.14336406490516004</c:v>
                </c:pt>
                <c:pt idx="11138">
                  <c:v>9.3377712870395771E-2</c:v>
                </c:pt>
                <c:pt idx="11139">
                  <c:v>4.3329131370873686E-2</c:v>
                </c:pt>
                <c:pt idx="11140">
                  <c:v>-6.7486982384185783E-3</c:v>
                </c:pt>
                <c:pt idx="11141">
                  <c:v>-5.6822151380642553E-2</c:v>
                </c:pt>
                <c:pt idx="11142">
                  <c:v>-0.1068560451501797</c:v>
                </c:pt>
                <c:pt idx="11143">
                  <c:v>-0.156815026768021</c:v>
                </c:pt>
                <c:pt idx="11144">
                  <c:v>-0.20666692940611558</c:v>
                </c:pt>
                <c:pt idx="11145">
                  <c:v>-0.25637922684689762</c:v>
                </c:pt>
                <c:pt idx="11146">
                  <c:v>-0.30591805655129189</c:v>
                </c:pt>
                <c:pt idx="11147">
                  <c:v>-0.35524844169999431</c:v>
                </c:pt>
                <c:pt idx="11148">
                  <c:v>-0.40433453241340561</c:v>
                </c:pt>
                <c:pt idx="11149">
                  <c:v>-0.45314096172573037</c:v>
                </c:pt>
                <c:pt idx="11150">
                  <c:v>-0.50163615096345637</c:v>
                </c:pt>
                <c:pt idx="11151">
                  <c:v>-0.54978870106785072</c:v>
                </c:pt>
                <c:pt idx="11152">
                  <c:v>-0.59756523603615574</c:v>
                </c:pt>
                <c:pt idx="11153">
                  <c:v>-0.64492992586037934</c:v>
                </c:pt>
                <c:pt idx="11154">
                  <c:v>-0.69185378682780629</c:v>
                </c:pt>
                <c:pt idx="11155">
                  <c:v>-0.73830413254115168</c:v>
                </c:pt>
                <c:pt idx="11156">
                  <c:v>-0.78424845698187318</c:v>
                </c:pt>
                <c:pt idx="11157">
                  <c:v>-0.82965522479130605</c:v>
                </c:pt>
                <c:pt idx="11158">
                  <c:v>-0.87449311293402643</c:v>
                </c:pt>
                <c:pt idx="11159">
                  <c:v>-0.91873182076349991</c:v>
                </c:pt>
                <c:pt idx="11160">
                  <c:v>-0.96234104833760548</c:v>
                </c:pt>
                <c:pt idx="11161">
                  <c:v>-1.0052904700228738</c:v>
                </c:pt>
                <c:pt idx="11162">
                  <c:v>-1.0475506811806636</c:v>
                </c:pt>
                <c:pt idx="11163">
                  <c:v>-1.0890931603500327</c:v>
                </c:pt>
                <c:pt idx="11164">
                  <c:v>-1.1298893669714958</c:v>
                </c:pt>
                <c:pt idx="11165">
                  <c:v>-1.1699109268918051</c:v>
                </c:pt>
                <c:pt idx="11166">
                  <c:v>-1.2091306491397231</c:v>
                </c:pt>
                <c:pt idx="11167">
                  <c:v>-1.2475217004132406</c:v>
                </c:pt>
                <c:pt idx="11168">
                  <c:v>-1.28505838895971</c:v>
                </c:pt>
                <c:pt idx="11169">
                  <c:v>-1.3217152721644727</c:v>
                </c:pt>
                <c:pt idx="11170">
                  <c:v>-1.3574639257895249</c:v>
                </c:pt>
                <c:pt idx="11171">
                  <c:v>-1.3922831530159434</c:v>
                </c:pt>
                <c:pt idx="11172">
                  <c:v>-1.4261491991177953</c:v>
                </c:pt>
                <c:pt idx="11173">
                  <c:v>-1.4590369789159012</c:v>
                </c:pt>
                <c:pt idx="11174">
                  <c:v>-1.4909224686924822</c:v>
                </c:pt>
                <c:pt idx="11175">
                  <c:v>-1.5217858911343167</c:v>
                </c:pt>
                <c:pt idx="11176">
                  <c:v>-1.5516079986162723</c:v>
                </c:pt>
                <c:pt idx="11177">
                  <c:v>-1.5803689312448665</c:v>
                </c:pt>
                <c:pt idx="11178">
                  <c:v>-1.6080482856467808</c:v>
                </c:pt>
                <c:pt idx="11179">
                  <c:v>-1.6346252187244681</c:v>
                </c:pt>
                <c:pt idx="11180">
                  <c:v>-1.6600796846363266</c:v>
                </c:pt>
                <c:pt idx="11181">
                  <c:v>-1.6843956411175722</c:v>
                </c:pt>
                <c:pt idx="11182">
                  <c:v>-1.7075573620742841</c:v>
                </c:pt>
                <c:pt idx="11183">
                  <c:v>-1.7295483302544821</c:v>
                </c:pt>
                <c:pt idx="11184">
                  <c:v>-1.7503524517315694</c:v>
                </c:pt>
                <c:pt idx="11185">
                  <c:v>-1.7699572596856392</c:v>
                </c:pt>
                <c:pt idx="11186">
                  <c:v>-1.7883502410984411</c:v>
                </c:pt>
                <c:pt idx="11187">
                  <c:v>-1.8055177567261607</c:v>
                </c:pt>
                <c:pt idx="11188">
                  <c:v>-1.8214474008261456</c:v>
                </c:pt>
                <c:pt idx="11189">
                  <c:v>-1.8361320939831258</c:v>
                </c:pt>
                <c:pt idx="11190">
                  <c:v>-1.8495576023814313</c:v>
                </c:pt>
                <c:pt idx="11191">
                  <c:v>-1.8617132034336414</c:v>
                </c:pt>
                <c:pt idx="11192">
                  <c:v>-1.8725944230188041</c:v>
                </c:pt>
                <c:pt idx="11193">
                  <c:v>-1.8821905062298769</c:v>
                </c:pt>
                <c:pt idx="11194">
                  <c:v>-1.8904959456599189</c:v>
                </c:pt>
                <c:pt idx="11195">
                  <c:v>-1.8975066036678276</c:v>
                </c:pt>
                <c:pt idx="11196">
                  <c:v>-1.9032194906646176</c:v>
                </c:pt>
                <c:pt idx="11197">
                  <c:v>-1.9076272069842333</c:v>
                </c:pt>
                <c:pt idx="11198">
                  <c:v>-1.9107260916075184</c:v>
                </c:pt>
                <c:pt idx="11199">
                  <c:v>-1.9125178347165086</c:v>
                </c:pt>
                <c:pt idx="11200">
                  <c:v>-1.9129970193455672</c:v>
                </c:pt>
                <c:pt idx="11201">
                  <c:v>-1.9121638506166547</c:v>
                </c:pt>
                <c:pt idx="11202">
                  <c:v>-1.9100212304926631</c:v>
                </c:pt>
                <c:pt idx="11203">
                  <c:v>-1.9065680121579935</c:v>
                </c:pt>
                <c:pt idx="11204">
                  <c:v>-1.9018080540211277</c:v>
                </c:pt>
                <c:pt idx="11205">
                  <c:v>-1.8957452713977765</c:v>
                </c:pt>
                <c:pt idx="11206">
                  <c:v>-1.8883846552306298</c:v>
                </c:pt>
                <c:pt idx="11207">
                  <c:v>-1.8797299333135233</c:v>
                </c:pt>
                <c:pt idx="11208">
                  <c:v>-1.8697869435497694</c:v>
                </c:pt>
                <c:pt idx="11209">
                  <c:v>-1.8585633185587032</c:v>
                </c:pt>
                <c:pt idx="11210">
                  <c:v>-1.8460650156518741</c:v>
                </c:pt>
                <c:pt idx="11211">
                  <c:v>-1.8322997350339394</c:v>
                </c:pt>
                <c:pt idx="11212">
                  <c:v>-1.8172777643960807</c:v>
                </c:pt>
                <c:pt idx="11213">
                  <c:v>-1.8010116259694311</c:v>
                </c:pt>
                <c:pt idx="11214">
                  <c:v>-1.7835134949856419</c:v>
                </c:pt>
                <c:pt idx="11215">
                  <c:v>-1.7647909318711803</c:v>
                </c:pt>
                <c:pt idx="11216">
                  <c:v>-1.7448592339632569</c:v>
                </c:pt>
                <c:pt idx="11217">
                  <c:v>-1.7237329004915518</c:v>
                </c:pt>
                <c:pt idx="11218">
                  <c:v>-1.701425647906244</c:v>
                </c:pt>
                <c:pt idx="11219">
                  <c:v>-1.6779504957265392</c:v>
                </c:pt>
                <c:pt idx="11220">
                  <c:v>-1.6533272848109168</c:v>
                </c:pt>
                <c:pt idx="11221">
                  <c:v>-1.6275710285779137</c:v>
                </c:pt>
                <c:pt idx="11222">
                  <c:v>-1.6006988723778464</c:v>
                </c:pt>
                <c:pt idx="11223">
                  <c:v>-1.5727276716609964</c:v>
                </c:pt>
                <c:pt idx="11224">
                  <c:v>-1.5436803843064639</c:v>
                </c:pt>
                <c:pt idx="11225">
                  <c:v>-1.5135744828836026</c:v>
                </c:pt>
                <c:pt idx="11226">
                  <c:v>-1.4824300984163834</c:v>
                </c:pt>
                <c:pt idx="11227">
                  <c:v>-1.4502696377966131</c:v>
                </c:pt>
                <c:pt idx="11228">
                  <c:v>-1.4171173649730329</c:v>
                </c:pt>
                <c:pt idx="11229">
                  <c:v>-1.3829915911524426</c:v>
                </c:pt>
                <c:pt idx="11230">
                  <c:v>-1.3479171858410692</c:v>
                </c:pt>
                <c:pt idx="11231">
                  <c:v>-1.3119203723707353</c:v>
                </c:pt>
                <c:pt idx="11232">
                  <c:v>-1.2750263128489883</c:v>
                </c:pt>
                <c:pt idx="11233">
                  <c:v>-1.2372590949711795</c:v>
                </c:pt>
                <c:pt idx="11234">
                  <c:v>-1.1986428857635001</c:v>
                </c:pt>
                <c:pt idx="11235">
                  <c:v>-1.1592050853865914</c:v>
                </c:pt>
                <c:pt idx="11236">
                  <c:v>-1.1189726141967231</c:v>
                </c:pt>
                <c:pt idx="11237">
                  <c:v>-1.0779719108057533</c:v>
                </c:pt>
                <c:pt idx="11238">
                  <c:v>-1.0362321156844616</c:v>
                </c:pt>
                <c:pt idx="11239">
                  <c:v>-0.99378251143150886</c:v>
                </c:pt>
                <c:pt idx="11240">
                  <c:v>-0.95065342209748516</c:v>
                </c:pt>
                <c:pt idx="11241">
                  <c:v>-0.90687171279957302</c:v>
                </c:pt>
                <c:pt idx="11242">
                  <c:v>-0.86246973013588679</c:v>
                </c:pt>
                <c:pt idx="11243">
                  <c:v>-0.81747800530239045</c:v>
                </c:pt>
                <c:pt idx="11244">
                  <c:v>-0.77192333110318534</c:v>
                </c:pt>
                <c:pt idx="11245">
                  <c:v>-0.72584092480072437</c:v>
                </c:pt>
                <c:pt idx="11246">
                  <c:v>-0.6792614273224159</c:v>
                </c:pt>
                <c:pt idx="11247">
                  <c:v>-0.63221358737564026</c:v>
                </c:pt>
                <c:pt idx="11248">
                  <c:v>-0.58473190863298607</c:v>
                </c:pt>
                <c:pt idx="11249">
                  <c:v>-0.53685048736491281</c:v>
                </c:pt>
                <c:pt idx="11250">
                  <c:v>-0.4886028797556925</c:v>
                </c:pt>
                <c:pt idx="11251">
                  <c:v>-0.44001888012918572</c:v>
                </c:pt>
                <c:pt idx="11252">
                  <c:v>-0.39113560896288274</c:v>
                </c:pt>
                <c:pt idx="11253">
                  <c:v>-0.34198462868423246</c:v>
                </c:pt>
                <c:pt idx="11254">
                  <c:v>-0.29259586917261821</c:v>
                </c:pt>
                <c:pt idx="11255">
                  <c:v>-0.24300737007747411</c:v>
                </c:pt>
                <c:pt idx="11256">
                  <c:v>-0.19325236002085028</c:v>
                </c:pt>
                <c:pt idx="11257">
                  <c:v>-0.14336405793473711</c:v>
                </c:pt>
                <c:pt idx="11258">
                  <c:v>-9.3377705981022491E-2</c:v>
                </c:pt>
                <c:pt idx="11259">
                  <c:v>-4.3329124565386908E-2</c:v>
                </c:pt>
                <c:pt idx="11260">
                  <c:v>6.7487049572257565E-3</c:v>
                </c:pt>
                <c:pt idx="11261">
                  <c:v>5.6822158010020059E-2</c:v>
                </c:pt>
                <c:pt idx="11262">
                  <c:v>0.10685605168746357</c:v>
                </c:pt>
                <c:pt idx="11263">
                  <c:v>0.15681503321051887</c:v>
                </c:pt>
                <c:pt idx="11264">
                  <c:v>0.2066669357512641</c:v>
                </c:pt>
                <c:pt idx="11265">
                  <c:v>0.25637923309213445</c:v>
                </c:pt>
                <c:pt idx="11266">
                  <c:v>0.30591806269415489</c:v>
                </c:pt>
                <c:pt idx="11267">
                  <c:v>0.35524844773806419</c:v>
                </c:pt>
                <c:pt idx="11268">
                  <c:v>0.40433453834426358</c:v>
                </c:pt>
                <c:pt idx="11269">
                  <c:v>0.45314096754707256</c:v>
                </c:pt>
                <c:pt idx="11270">
                  <c:v>0.50163615667302164</c:v>
                </c:pt>
                <c:pt idx="11271">
                  <c:v>0.54978870666343693</c:v>
                </c:pt>
                <c:pt idx="11272">
                  <c:v>0.59756524151561663</c:v>
                </c:pt>
                <c:pt idx="11273">
                  <c:v>0.64492993122161524</c:v>
                </c:pt>
                <c:pt idx="11274">
                  <c:v>0.69185379206881337</c:v>
                </c:pt>
                <c:pt idx="11275">
                  <c:v>0.73830413765994285</c:v>
                </c:pt>
                <c:pt idx="11276">
                  <c:v>0.78424846197654585</c:v>
                </c:pt>
                <c:pt idx="11277">
                  <c:v>0.8296552296600197</c:v>
                </c:pt>
                <c:pt idx="11278">
                  <c:v>0.87449311767501903</c:v>
                </c:pt>
                <c:pt idx="11279">
                  <c:v>0.9187318253750435</c:v>
                </c:pt>
                <c:pt idx="11280">
                  <c:v>0.96234105281804505</c:v>
                </c:pt>
                <c:pt idx="11281">
                  <c:v>1.0052904743706221</c:v>
                </c:pt>
                <c:pt idx="11282">
                  <c:v>1.0475506853942065</c:v>
                </c:pt>
                <c:pt idx="11283">
                  <c:v>1.0890931644279063</c:v>
                </c:pt>
                <c:pt idx="11284">
                  <c:v>1.1298893709123214</c:v>
                </c:pt>
                <c:pt idx="11285">
                  <c:v>1.1699109306942539</c:v>
                </c:pt>
                <c:pt idx="11286">
                  <c:v>1.2091306528025345</c:v>
                </c:pt>
                <c:pt idx="11287">
                  <c:v>1.2475217039352213</c:v>
                </c:pt>
                <c:pt idx="11288">
                  <c:v>1.2850583923397509</c:v>
                </c:pt>
                <c:pt idx="11289">
                  <c:v>1.3217152754015102</c:v>
                </c:pt>
                <c:pt idx="11290">
                  <c:v>1.3574639288825905</c:v>
                </c:pt>
                <c:pt idx="11291">
                  <c:v>1.3922831559641025</c:v>
                </c:pt>
                <c:pt idx="11292">
                  <c:v>1.426149201920204</c:v>
                </c:pt>
                <c:pt idx="11293">
                  <c:v>1.4590369815717714</c:v>
                </c:pt>
                <c:pt idx="11294">
                  <c:v>1.4909224712011102</c:v>
                </c:pt>
                <c:pt idx="11295">
                  <c:v>1.5217858934950554</c:v>
                </c:pt>
                <c:pt idx="11296">
                  <c:v>1.5516080008285529</c:v>
                </c:pt>
                <c:pt idx="11297">
                  <c:v>1.580368933308177</c:v>
                </c:pt>
                <c:pt idx="11298">
                  <c:v>1.6080482875606874</c:v>
                </c:pt>
                <c:pt idx="11299">
                  <c:v>1.6346252204885938</c:v>
                </c:pt>
                <c:pt idx="11300">
                  <c:v>1.6600796862503899</c:v>
                </c:pt>
                <c:pt idx="11301">
                  <c:v>1.6843956425813311</c:v>
                </c:pt>
                <c:pt idx="11302">
                  <c:v>1.7075573633875811</c:v>
                </c:pt>
                <c:pt idx="11303">
                  <c:v>1.7295483314172218</c:v>
                </c:pt>
                <c:pt idx="11304">
                  <c:v>1.750352452743734</c:v>
                </c:pt>
                <c:pt idx="11305">
                  <c:v>1.7699572605472691</c:v>
                </c:pt>
                <c:pt idx="11306">
                  <c:v>1.7883502418096482</c:v>
                </c:pt>
                <c:pt idx="11307">
                  <c:v>1.8055177572871197</c:v>
                </c:pt>
                <c:pt idx="11308">
                  <c:v>1.8214474012371042</c:v>
                </c:pt>
                <c:pt idx="11309">
                  <c:v>1.8361320942443935</c:v>
                </c:pt>
                <c:pt idx="11310">
                  <c:v>1.8495576024933913</c:v>
                </c:pt>
                <c:pt idx="11311">
                  <c:v>1.8617132033967376</c:v>
                </c:pt>
                <c:pt idx="11312">
                  <c:v>1.8725944228335496</c:v>
                </c:pt>
                <c:pt idx="11313">
                  <c:v>1.8821905058968453</c:v>
                </c:pt>
                <c:pt idx="11314">
                  <c:v>1.8904959451797518</c:v>
                </c:pt>
                <c:pt idx="11315">
                  <c:v>1.8975066030412291</c:v>
                </c:pt>
                <c:pt idx="11316">
                  <c:v>1.9032194898923642</c:v>
                </c:pt>
                <c:pt idx="11317">
                  <c:v>1.9076272060671471</c:v>
                </c:pt>
                <c:pt idx="11318">
                  <c:v>1.9107260905465058</c:v>
                </c:pt>
                <c:pt idx="11319">
                  <c:v>1.9125178335125148</c:v>
                </c:pt>
                <c:pt idx="11320">
                  <c:v>1.9129970179996221</c:v>
                </c:pt>
                <c:pt idx="11321">
                  <c:v>1.9121638491298283</c:v>
                </c:pt>
                <c:pt idx="11322">
                  <c:v>1.910021228866098</c:v>
                </c:pt>
                <c:pt idx="11323">
                  <c:v>1.9065680103928884</c:v>
                </c:pt>
                <c:pt idx="11324">
                  <c:v>1.9018080521187382</c:v>
                </c:pt>
                <c:pt idx="11325">
                  <c:v>1.8957452693594137</c:v>
                </c:pt>
                <c:pt idx="11326">
                  <c:v>1.8883846530576731</c:v>
                </c:pt>
                <c:pt idx="11327">
                  <c:v>1.8797299310073914</c:v>
                </c:pt>
                <c:pt idx="11328">
                  <c:v>1.8697869411119534</c:v>
                </c:pt>
                <c:pt idx="11329">
                  <c:v>1.8585633159907406</c:v>
                </c:pt>
                <c:pt idx="11330">
                  <c:v>1.846065012955346</c:v>
                </c:pt>
                <c:pt idx="11331">
                  <c:v>1.8322997322105006</c:v>
                </c:pt>
                <c:pt idx="11332">
                  <c:v>1.8172777614474203</c:v>
                </c:pt>
                <c:pt idx="11333">
                  <c:v>1.8010116228972997</c:v>
                </c:pt>
                <c:pt idx="11334">
                  <c:v>1.7835134917918352</c:v>
                </c:pt>
                <c:pt idx="11335">
                  <c:v>1.7647909285575438</c:v>
                </c:pt>
                <c:pt idx="11336">
                  <c:v>1.7448592305316886</c:v>
                </c:pt>
                <c:pt idx="11337">
                  <c:v>1.7237328969439876</c:v>
                </c:pt>
                <c:pt idx="11338">
                  <c:v>1.7014256442446707</c:v>
                </c:pt>
                <c:pt idx="11339">
                  <c:v>1.6779504919529893</c:v>
                </c:pt>
                <c:pt idx="11340">
                  <c:v>1.6533272809274617</c:v>
                </c:pt>
                <c:pt idx="11341">
                  <c:v>1.6275710245866697</c:v>
                </c:pt>
                <c:pt idx="11342">
                  <c:v>1.6006988682809751</c:v>
                </c:pt>
                <c:pt idx="11343">
                  <c:v>1.5727276674606987</c:v>
                </c:pt>
                <c:pt idx="11344">
                  <c:v>1.5436803800049859</c:v>
                </c:pt>
                <c:pt idx="11345">
                  <c:v>1.5135744784832068</c:v>
                </c:pt>
                <c:pt idx="11346">
                  <c:v>1.4824300939193946</c:v>
                </c:pt>
                <c:pt idx="11347">
                  <c:v>1.4502696332053786</c:v>
                </c:pt>
                <c:pt idx="11348">
                  <c:v>1.4171173602899338</c:v>
                </c:pt>
                <c:pt idx="11349">
                  <c:v>1.3829915863799109</c:v>
                </c:pt>
                <c:pt idx="11350">
                  <c:v>1.3479171809815478</c:v>
                </c:pt>
                <c:pt idx="11351">
                  <c:v>1.3119203674267064</c:v>
                </c:pt>
                <c:pt idx="11352">
                  <c:v>1.2750263078229509</c:v>
                </c:pt>
                <c:pt idx="11353">
                  <c:v>1.2372590898656894</c:v>
                </c:pt>
                <c:pt idx="11354">
                  <c:v>1.1986428805811411</c:v>
                </c:pt>
                <c:pt idx="11355">
                  <c:v>1.1592050801299301</c:v>
                </c:pt>
                <c:pt idx="11356">
                  <c:v>1.1189726088683887</c:v>
                </c:pt>
                <c:pt idx="11357">
                  <c:v>1.0779719054083849</c:v>
                </c:pt>
                <c:pt idx="11358">
                  <c:v>1.0362321102207281</c:v>
                </c:pt>
                <c:pt idx="11359">
                  <c:v>0.99378250590410055</c:v>
                </c:pt>
                <c:pt idx="11360">
                  <c:v>0.95065341650910407</c:v>
                </c:pt>
                <c:pt idx="11361">
                  <c:v>0.90687170715294352</c:v>
                </c:pt>
                <c:pt idx="11362">
                  <c:v>0.8624697244337558</c:v>
                </c:pt>
                <c:pt idx="11363">
                  <c:v>0.81747799954751599</c:v>
                </c:pt>
                <c:pt idx="11364">
                  <c:v>0.77192332529832586</c:v>
                </c:pt>
                <c:pt idx="11365">
                  <c:v>0.72584091894868863</c:v>
                </c:pt>
                <c:pt idx="11366">
                  <c:v>0.67926142142597334</c:v>
                </c:pt>
                <c:pt idx="11367">
                  <c:v>0.63221358143761663</c:v>
                </c:pt>
                <c:pt idx="11368">
                  <c:v>0.58473190265619579</c:v>
                </c:pt>
                <c:pt idx="11369">
                  <c:v>0.53685048135219915</c:v>
                </c:pt>
                <c:pt idx="11370">
                  <c:v>0.48860287370986188</c:v>
                </c:pt>
                <c:pt idx="11371">
                  <c:v>0.44001887405307477</c:v>
                </c:pt>
                <c:pt idx="11372">
                  <c:v>0.3911356028593565</c:v>
                </c:pt>
                <c:pt idx="11373">
                  <c:v>0.34198462255612805</c:v>
                </c:pt>
                <c:pt idx="11374">
                  <c:v>0.29259586302277191</c:v>
                </c:pt>
                <c:pt idx="11375">
                  <c:v>0.24300736390875113</c:v>
                </c:pt>
                <c:pt idx="11376">
                  <c:v>0.19325235383608758</c:v>
                </c:pt>
                <c:pt idx="11377">
                  <c:v>0.14336405173678521</c:v>
                </c:pt>
                <c:pt idx="11378">
                  <c:v>9.3377699772703771E-2</c:v>
                </c:pt>
                <c:pt idx="11379">
                  <c:v>4.3329118349580587E-2</c:v>
                </c:pt>
                <c:pt idx="11380">
                  <c:v>-6.748711177740418E-3</c:v>
                </c:pt>
                <c:pt idx="11381">
                  <c:v>-5.6822164232406686E-2</c:v>
                </c:pt>
                <c:pt idx="11382">
                  <c:v>-0.10685605790887075</c:v>
                </c:pt>
                <c:pt idx="11383">
                  <c:v>-0.15681503942816818</c:v>
                </c:pt>
                <c:pt idx="11384">
                  <c:v>-0.2066669419623765</c:v>
                </c:pt>
                <c:pt idx="11385">
                  <c:v>-0.25637923929393092</c:v>
                </c:pt>
                <c:pt idx="11386">
                  <c:v>-0.30591806888382772</c:v>
                </c:pt>
                <c:pt idx="11387">
                  <c:v>-0.35524845391287768</c:v>
                </c:pt>
                <c:pt idx="11388">
                  <c:v>-0.4043345445014962</c:v>
                </c:pt>
                <c:pt idx="11389">
                  <c:v>-0.45314097368400325</c:v>
                </c:pt>
                <c:pt idx="11390">
                  <c:v>-0.50163616278692935</c:v>
                </c:pt>
                <c:pt idx="11391">
                  <c:v>-0.54978871275165742</c:v>
                </c:pt>
                <c:pt idx="11392">
                  <c:v>-0.59756524757547336</c:v>
                </c:pt>
                <c:pt idx="11393">
                  <c:v>-0.64492993725046777</c:v>
                </c:pt>
                <c:pt idx="11394">
                  <c:v>-0.69185379806404412</c:v>
                </c:pt>
                <c:pt idx="11395">
                  <c:v>-0.73830414361896812</c:v>
                </c:pt>
                <c:pt idx="11396">
                  <c:v>-0.78424846789679326</c:v>
                </c:pt>
                <c:pt idx="11397">
                  <c:v>-0.82965523553893938</c:v>
                </c:pt>
                <c:pt idx="11398">
                  <c:v>-0.87449312351010033</c:v>
                </c:pt>
                <c:pt idx="11399">
                  <c:v>-0.91873183116379287</c:v>
                </c:pt>
                <c:pt idx="11400">
                  <c:v>-0.962341058558014</c:v>
                </c:pt>
                <c:pt idx="11401">
                  <c:v>-1.00529048005939</c:v>
                </c:pt>
                <c:pt idx="11402">
                  <c:v>-1.0475506910293586</c:v>
                </c:pt>
                <c:pt idx="11403">
                  <c:v>-1.0890931700070785</c:v>
                </c:pt>
                <c:pt idx="11404">
                  <c:v>-1.1298893764331832</c:v>
                </c:pt>
                <c:pt idx="11405">
                  <c:v>-1.169910936154503</c:v>
                </c:pt>
                <c:pt idx="11406">
                  <c:v>-1.2091306581999084</c:v>
                </c:pt>
                <c:pt idx="11407">
                  <c:v>-1.2475217092675019</c:v>
                </c:pt>
                <c:pt idx="11408">
                  <c:v>-1.2850583976047487</c:v>
                </c:pt>
                <c:pt idx="11409">
                  <c:v>-1.3217152805970578</c:v>
                </c:pt>
                <c:pt idx="11410">
                  <c:v>-1.3574639340065828</c:v>
                </c:pt>
                <c:pt idx="11411">
                  <c:v>-1.3922831610144626</c:v>
                </c:pt>
                <c:pt idx="11412">
                  <c:v>-1.4261492068948998</c:v>
                </c:pt>
                <c:pt idx="11413">
                  <c:v>-1.45903698646881</c:v>
                </c:pt>
                <c:pt idx="11414">
                  <c:v>-1.4909224760185384</c:v>
                </c:pt>
                <c:pt idx="11415">
                  <c:v>-1.5217858982309651</c:v>
                </c:pt>
                <c:pt idx="11416">
                  <c:v>-1.5516080054810752</c:v>
                </c:pt>
                <c:pt idx="11417">
                  <c:v>-1.5803689378754826</c:v>
                </c:pt>
                <c:pt idx="11418">
                  <c:v>-1.6080482920410089</c:v>
                </c:pt>
                <c:pt idx="11419">
                  <c:v>-1.6346252248802087</c:v>
                </c:pt>
                <c:pt idx="11420">
                  <c:v>-1.6600796905515867</c:v>
                </c:pt>
                <c:pt idx="11421">
                  <c:v>-1.6843956467904833</c:v>
                </c:pt>
                <c:pt idx="11422">
                  <c:v>-1.7075573675030842</c:v>
                </c:pt>
                <c:pt idx="11423">
                  <c:v>-1.7295483354375392</c:v>
                </c:pt>
                <c:pt idx="11424">
                  <c:v>-1.7503524566673574</c:v>
                </c:pt>
                <c:pt idx="11425">
                  <c:v>-1.7699572643727628</c:v>
                </c:pt>
                <c:pt idx="11426">
                  <c:v>-1.7883502455355997</c:v>
                </c:pt>
                <c:pt idx="11427">
                  <c:v>-1.8055177609121833</c:v>
                </c:pt>
                <c:pt idx="11428">
                  <c:v>-1.82144740475998</c:v>
                </c:pt>
                <c:pt idx="11429">
                  <c:v>-1.8361320976638262</c:v>
                </c:pt>
                <c:pt idx="11430">
                  <c:v>-1.8495576058081811</c:v>
                </c:pt>
                <c:pt idx="11431">
                  <c:v>-1.8617132066057429</c:v>
                </c:pt>
                <c:pt idx="11432">
                  <c:v>-1.8725944259356666</c:v>
                </c:pt>
                <c:pt idx="11433">
                  <c:v>-1.8821905088910384</c:v>
                </c:pt>
                <c:pt idx="11434">
                  <c:v>-1.8904959480650192</c:v>
                </c:pt>
                <c:pt idx="11435">
                  <c:v>-1.8975066058166359</c:v>
                </c:pt>
                <c:pt idx="11436">
                  <c:v>-1.9032194925570158</c:v>
                </c:pt>
                <c:pt idx="11437">
                  <c:v>-1.9076272086202157</c:v>
                </c:pt>
                <c:pt idx="11438">
                  <c:v>-1.9107260929872034</c:v>
                </c:pt>
                <c:pt idx="11439">
                  <c:v>-1.9125178358401156</c:v>
                </c:pt>
                <c:pt idx="11440">
                  <c:v>-1.9129970202134505</c:v>
                </c:pt>
                <c:pt idx="11441">
                  <c:v>-1.9121638512292651</c:v>
                </c:pt>
                <c:pt idx="11442">
                  <c:v>-1.9100212308505746</c:v>
                </c:pt>
                <c:pt idx="11443">
                  <c:v>-1.9065680122618927</c:v>
                </c:pt>
                <c:pt idx="11444">
                  <c:v>-1.9018080538718085</c:v>
                </c:pt>
                <c:pt idx="11445">
                  <c:v>-1.8957452709961449</c:v>
                </c:pt>
                <c:pt idx="11446">
                  <c:v>-1.8883846545777101</c:v>
                </c:pt>
                <c:pt idx="11447">
                  <c:v>-1.8797299324104417</c:v>
                </c:pt>
                <c:pt idx="11448">
                  <c:v>-1.8697869423977698</c:v>
                </c:pt>
                <c:pt idx="11449">
                  <c:v>-1.8585633171591311</c:v>
                </c:pt>
                <c:pt idx="11450">
                  <c:v>-1.8460650140061703</c:v>
                </c:pt>
                <c:pt idx="11451">
                  <c:v>-1.8322997331436743</c:v>
                </c:pt>
                <c:pt idx="11452">
                  <c:v>-1.8172777622629266</c:v>
                </c:pt>
                <c:pt idx="11453">
                  <c:v>-1.8010116235951492</c:v>
                </c:pt>
                <c:pt idx="11454">
                  <c:v>-1.7835134923721017</c:v>
                </c:pt>
                <c:pt idx="11455">
                  <c:v>-1.7647909290203567</c:v>
                </c:pt>
                <c:pt idx="11456">
                  <c:v>-1.744859230877233</c:v>
                </c:pt>
                <c:pt idx="11457">
                  <c:v>-1.7237328971725006</c:v>
                </c:pt>
                <c:pt idx="11458">
                  <c:v>-1.7014256443564224</c:v>
                </c:pt>
                <c:pt idx="11459">
                  <c:v>-1.6779504919483397</c:v>
                </c:pt>
                <c:pt idx="11460">
                  <c:v>-1.6533272808067825</c:v>
                </c:pt>
                <c:pt idx="11461">
                  <c:v>-1.6275710243504167</c:v>
                </c:pt>
                <c:pt idx="11462">
                  <c:v>-1.600698867929627</c:v>
                </c:pt>
                <c:pt idx="11463">
                  <c:v>-1.5727276669947956</c:v>
                </c:pt>
                <c:pt idx="11464">
                  <c:v>-1.5436803794251304</c:v>
                </c:pt>
                <c:pt idx="11465">
                  <c:v>-1.5135744777900237</c:v>
                </c:pt>
                <c:pt idx="11466">
                  <c:v>-1.4824300931135872</c:v>
                </c:pt>
                <c:pt idx="11467">
                  <c:v>-1.4502696322876678</c:v>
                </c:pt>
                <c:pt idx="11468">
                  <c:v>-1.4171173592611186</c:v>
                </c:pt>
                <c:pt idx="11469">
                  <c:v>-1.3829915852408188</c:v>
                </c:pt>
                <c:pt idx="11470">
                  <c:v>-1.3479171797330569</c:v>
                </c:pt>
                <c:pt idx="11471">
                  <c:v>-1.3119203660697456</c:v>
                </c:pt>
                <c:pt idx="11472">
                  <c:v>-1.2750263063585052</c:v>
                </c:pt>
                <c:pt idx="11473">
                  <c:v>-1.2372590882947665</c:v>
                </c:pt>
                <c:pt idx="11474">
                  <c:v>-1.1986428789047989</c:v>
                </c:pt>
                <c:pt idx="11475">
                  <c:v>-1.1592050783492778</c:v>
                </c:pt>
                <c:pt idx="11476">
                  <c:v>-1.11897260698458</c:v>
                </c:pt>
                <c:pt idx="11477">
                  <c:v>-1.0779719034226136</c:v>
                </c:pt>
                <c:pt idx="11478">
                  <c:v>-1.0362321081342265</c:v>
                </c:pt>
                <c:pt idx="11479">
                  <c:v>-0.9937825037181468</c:v>
                </c:pt>
                <c:pt idx="11480">
                  <c:v>-0.95065341422500949</c:v>
                </c:pt>
                <c:pt idx="11481">
                  <c:v>-0.90687170477206458</c:v>
                </c:pt>
                <c:pt idx="11482">
                  <c:v>-0.86246972195749416</c:v>
                </c:pt>
                <c:pt idx="11483">
                  <c:v>-0.81747799697730716</c:v>
                </c:pt>
                <c:pt idx="11484">
                  <c:v>-0.7719233226356389</c:v>
                </c:pt>
                <c:pt idx="11485">
                  <c:v>-0.72584091619502655</c:v>
                </c:pt>
                <c:pt idx="11486">
                  <c:v>-0.67926141858287836</c:v>
                </c:pt>
                <c:pt idx="11487">
                  <c:v>-0.63221357850669313</c:v>
                </c:pt>
                <c:pt idx="11488">
                  <c:v>-0.58473189963905359</c:v>
                </c:pt>
                <c:pt idx="11489">
                  <c:v>-0.53685047825046561</c:v>
                </c:pt>
                <c:pt idx="11490">
                  <c:v>-0.48860287052523582</c:v>
                </c:pt>
                <c:pt idx="11491">
                  <c:v>-0.44001887078726898</c:v>
                </c:pt>
                <c:pt idx="11492">
                  <c:v>-0.39113559951408505</c:v>
                </c:pt>
                <c:pt idx="11493">
                  <c:v>-0.34198461913319056</c:v>
                </c:pt>
                <c:pt idx="11494">
                  <c:v>-0.29259585952398259</c:v>
                </c:pt>
                <c:pt idx="11495">
                  <c:v>-0.2430073603359095</c:v>
                </c:pt>
                <c:pt idx="11496">
                  <c:v>-0.1932523501910805</c:v>
                </c:pt>
                <c:pt idx="11497">
                  <c:v>-0.14336404802146968</c:v>
                </c:pt>
                <c:pt idx="11498">
                  <c:v>-9.3377695989023443E-2</c:v>
                </c:pt>
                <c:pt idx="11499">
                  <c:v>-4.3329114499436459E-2</c:v>
                </c:pt>
                <c:pt idx="11500">
                  <c:v>6.7487150923758758E-3</c:v>
                </c:pt>
                <c:pt idx="11501">
                  <c:v>5.6822168209532203E-2</c:v>
                </c:pt>
                <c:pt idx="11502">
                  <c:v>0.10685606194651372</c:v>
                </c:pt>
                <c:pt idx="11503">
                  <c:v>0.15681504352429826</c:v>
                </c:pt>
                <c:pt idx="11504">
                  <c:v>0.20666694611494921</c:v>
                </c:pt>
                <c:pt idx="11505">
                  <c:v>0.2563792435008726</c:v>
                </c:pt>
                <c:pt idx="11506">
                  <c:v>0.30591807314307984</c:v>
                </c:pt>
                <c:pt idx="11507">
                  <c:v>0.35524845822233725</c:v>
                </c:pt>
                <c:pt idx="11508">
                  <c:v>0.40433454885904724</c:v>
                </c:pt>
                <c:pt idx="11509">
                  <c:v>0.45314097808751475</c:v>
                </c:pt>
                <c:pt idx="11510">
                  <c:v>0.50163616723425553</c:v>
                </c:pt>
                <c:pt idx="11511">
                  <c:v>0.54978871724065304</c:v>
                </c:pt>
                <c:pt idx="11512">
                  <c:v>0.59756525210397871</c:v>
                </c:pt>
                <c:pt idx="11513">
                  <c:v>0.64492994181632668</c:v>
                </c:pt>
                <c:pt idx="11514">
                  <c:v>0.69185380266503338</c:v>
                </c:pt>
                <c:pt idx="11515">
                  <c:v>0.73830414825291502</c:v>
                </c:pt>
                <c:pt idx="11516">
                  <c:v>0.78424847256151375</c:v>
                </c:pt>
                <c:pt idx="11517">
                  <c:v>0.82965524023218173</c:v>
                </c:pt>
                <c:pt idx="11518">
                  <c:v>0.87449312822968051</c:v>
                </c:pt>
                <c:pt idx="11519">
                  <c:v>0.91873183590749308</c:v>
                </c:pt>
                <c:pt idx="11520">
                  <c:v>0.96234106332360514</c:v>
                </c:pt>
                <c:pt idx="11521">
                  <c:v>1.0052904848446431</c:v>
                </c:pt>
                <c:pt idx="11522">
                  <c:v>1.0475506958320615</c:v>
                </c:pt>
                <c:pt idx="11523">
                  <c:v>1.0890931748250077</c:v>
                </c:pt>
                <c:pt idx="11524">
                  <c:v>1.1298893812641098</c:v>
                </c:pt>
                <c:pt idx="11525">
                  <c:v>1.1699109409962034</c:v>
                </c:pt>
                <c:pt idx="11526">
                  <c:v>1.2091306630501646</c:v>
                </c:pt>
                <c:pt idx="11527">
                  <c:v>1.2475217141240964</c:v>
                </c:pt>
                <c:pt idx="11528">
                  <c:v>1.2850584024654523</c:v>
                </c:pt>
                <c:pt idx="11529">
                  <c:v>1.3217152854596865</c:v>
                </c:pt>
                <c:pt idx="11530">
                  <c:v>1.3574639388689189</c:v>
                </c:pt>
                <c:pt idx="11531">
                  <c:v>1.3922831658743164</c:v>
                </c:pt>
                <c:pt idx="11532">
                  <c:v>1.4261492117500869</c:v>
                </c:pt>
                <c:pt idx="11533">
                  <c:v>1.4590369913171695</c:v>
                </c:pt>
                <c:pt idx="11534">
                  <c:v>1.4909224808578803</c:v>
                </c:pt>
                <c:pt idx="11535">
                  <c:v>1.5217859030591501</c:v>
                </c:pt>
                <c:pt idx="11536">
                  <c:v>1.5516080102959535</c:v>
                </c:pt>
                <c:pt idx="11537">
                  <c:v>1.5803689426749377</c:v>
                </c:pt>
                <c:pt idx="11538">
                  <c:v>1.6080482968229126</c:v>
                </c:pt>
                <c:pt idx="11539">
                  <c:v>1.6346252296424673</c:v>
                </c:pt>
                <c:pt idx="11540">
                  <c:v>1.660079695292112</c:v>
                </c:pt>
                <c:pt idx="11541">
                  <c:v>1.6843956515072041</c:v>
                </c:pt>
                <c:pt idx="11542">
                  <c:v>1.7075573721939681</c:v>
                </c:pt>
                <c:pt idx="11543">
                  <c:v>1.7295483401005429</c:v>
                </c:pt>
                <c:pt idx="11544">
                  <c:v>1.7503524613004713</c:v>
                </c:pt>
                <c:pt idx="11545">
                  <c:v>1.7699572689739942</c:v>
                </c:pt>
                <c:pt idx="11546">
                  <c:v>1.7883502501029784</c:v>
                </c:pt>
                <c:pt idx="11547">
                  <c:v>1.8055177654437564</c:v>
                </c:pt>
                <c:pt idx="11548">
                  <c:v>1.821447409253822</c:v>
                </c:pt>
                <c:pt idx="11549">
                  <c:v>1.8361321021180461</c:v>
                </c:pt>
                <c:pt idx="11550">
                  <c:v>1.8495576102208877</c:v>
                </c:pt>
                <c:pt idx="11551">
                  <c:v>1.8617132109750838</c:v>
                </c:pt>
                <c:pt idx="11552">
                  <c:v>1.8725944302598183</c:v>
                </c:pt>
                <c:pt idx="11553">
                  <c:v>1.882190513168194</c:v>
                </c:pt>
                <c:pt idx="11554">
                  <c:v>1.8904959522934111</c:v>
                </c:pt>
                <c:pt idx="11555">
                  <c:v>1.8975066099945137</c:v>
                </c:pt>
                <c:pt idx="11556">
                  <c:v>1.9032194966826625</c:v>
                </c:pt>
                <c:pt idx="11557">
                  <c:v>1.9076272126919427</c:v>
                </c:pt>
                <c:pt idx="11558">
                  <c:v>1.9107260970033502</c:v>
                </c:pt>
                <c:pt idx="11559">
                  <c:v>1.9125178397990608</c:v>
                </c:pt>
                <c:pt idx="11560">
                  <c:v>1.9129970241135901</c:v>
                </c:pt>
                <c:pt idx="11561">
                  <c:v>1.9121638550690396</c:v>
                </c:pt>
                <c:pt idx="11562">
                  <c:v>1.9100212346284473</c:v>
                </c:pt>
                <c:pt idx="11563">
                  <c:v>1.9065680159763667</c:v>
                </c:pt>
                <c:pt idx="11564">
                  <c:v>1.9018080575214145</c:v>
                </c:pt>
                <c:pt idx="11565">
                  <c:v>1.8957452745794585</c:v>
                </c:pt>
                <c:pt idx="11566">
                  <c:v>1.8883846580933248</c:v>
                </c:pt>
                <c:pt idx="11567">
                  <c:v>1.8797299358570057</c:v>
                </c:pt>
                <c:pt idx="11568">
                  <c:v>1.8697869457739438</c:v>
                </c:pt>
                <c:pt idx="11569">
                  <c:v>1.8585633204636374</c:v>
                </c:pt>
                <c:pt idx="11570">
                  <c:v>1.8460650172377591</c:v>
                </c:pt>
                <c:pt idx="11571">
                  <c:v>1.8322997363011184</c:v>
                </c:pt>
                <c:pt idx="11572">
                  <c:v>1.8172777653450436</c:v>
                </c:pt>
                <c:pt idx="11573">
                  <c:v>1.8010116266008085</c:v>
                </c:pt>
                <c:pt idx="11574">
                  <c:v>1.7835134953001934</c:v>
                </c:pt>
                <c:pt idx="11575">
                  <c:v>1.7647909318698236</c:v>
                </c:pt>
                <c:pt idx="11576">
                  <c:v>1.7448592336470505</c:v>
                </c:pt>
                <c:pt idx="11577">
                  <c:v>1.7237328998616719</c:v>
                </c:pt>
                <c:pt idx="11578">
                  <c:v>1.7014256469640245</c:v>
                </c:pt>
                <c:pt idx="11579">
                  <c:v>1.6779504944734438</c:v>
                </c:pt>
                <c:pt idx="11580">
                  <c:v>1.6533272832485273</c:v>
                </c:pt>
                <c:pt idx="11581">
                  <c:v>1.6275710267079806</c:v>
                </c:pt>
                <c:pt idx="11582">
                  <c:v>1.6006988702022331</c:v>
                </c:pt>
                <c:pt idx="11583">
                  <c:v>1.5727276691816949</c:v>
                </c:pt>
                <c:pt idx="11584">
                  <c:v>1.5436803815256139</c:v>
                </c:pt>
                <c:pt idx="11585">
                  <c:v>1.5135744798034387</c:v>
                </c:pt>
                <c:pt idx="11586">
                  <c:v>1.4824300950393032</c:v>
                </c:pt>
                <c:pt idx="11587">
                  <c:v>1.4502696341251273</c:v>
                </c:pt>
                <c:pt idx="11588">
                  <c:v>1.4171173610097703</c:v>
                </c:pt>
                <c:pt idx="11589">
                  <c:v>1.3829915869001672</c:v>
                </c:pt>
                <c:pt idx="11590">
                  <c:v>1.3479171813026571</c:v>
                </c:pt>
                <c:pt idx="11591">
                  <c:v>1.3119203675491868</c:v>
                </c:pt>
                <c:pt idx="11592">
                  <c:v>1.2750263077474104</c:v>
                </c:pt>
                <c:pt idx="11593">
                  <c:v>1.2372590895928146</c:v>
                </c:pt>
                <c:pt idx="11594">
                  <c:v>1.1986428801117031</c:v>
                </c:pt>
                <c:pt idx="11595">
                  <c:v>1.159205079464807</c:v>
                </c:pt>
                <c:pt idx="11596">
                  <c:v>1.118972608008532</c:v>
                </c:pt>
                <c:pt idx="11597">
                  <c:v>1.0779719043548135</c:v>
                </c:pt>
                <c:pt idx="11598">
                  <c:v>1.0362321089745732</c:v>
                </c:pt>
                <c:pt idx="11599">
                  <c:v>0.99378250446655558</c:v>
                </c:pt>
                <c:pt idx="11600">
                  <c:v>0.95065341488146371</c:v>
                </c:pt>
                <c:pt idx="11601">
                  <c:v>0.90687170533657546</c:v>
                </c:pt>
                <c:pt idx="11602">
                  <c:v>0.86246972243008424</c:v>
                </c:pt>
                <c:pt idx="11603">
                  <c:v>0.81747799735808901</c:v>
                </c:pt>
                <c:pt idx="11604">
                  <c:v>0.77192332292474763</c:v>
                </c:pt>
                <c:pt idx="11605">
                  <c:v>0.72584091639263115</c:v>
                </c:pt>
                <c:pt idx="11606">
                  <c:v>0.67926141868921497</c:v>
                </c:pt>
                <c:pt idx="11607">
                  <c:v>0.63221357852198135</c:v>
                </c:pt>
                <c:pt idx="11608">
                  <c:v>0.58473189956360316</c:v>
                </c:pt>
                <c:pt idx="11609">
                  <c:v>0.53685047808460795</c:v>
                </c:pt>
                <c:pt idx="11610">
                  <c:v>0.48860287026934346</c:v>
                </c:pt>
                <c:pt idx="11611">
                  <c:v>0.44001887044177446</c:v>
                </c:pt>
                <c:pt idx="11612">
                  <c:v>0.39113559907943463</c:v>
                </c:pt>
                <c:pt idx="11613">
                  <c:v>0.34198461860985879</c:v>
                </c:pt>
                <c:pt idx="11614">
                  <c:v>0.29259585891251716</c:v>
                </c:pt>
                <c:pt idx="11615">
                  <c:v>0.24300735963688622</c:v>
                </c:pt>
                <c:pt idx="11616">
                  <c:v>0.19325234940508929</c:v>
                </c:pt>
                <c:pt idx="11617">
                  <c:v>0.14336404714915901</c:v>
                </c:pt>
                <c:pt idx="11618">
                  <c:v>9.3377695031069935E-2</c:v>
                </c:pt>
                <c:pt idx="11619">
                  <c:v>4.3329113456559806E-2</c:v>
                </c:pt>
                <c:pt idx="11620">
                  <c:v>-6.7487162194123798E-3</c:v>
                </c:pt>
                <c:pt idx="11621">
                  <c:v>-5.6822169419936459E-2</c:v>
                </c:pt>
                <c:pt idx="11622">
                  <c:v>-0.10685606323947953</c:v>
                </c:pt>
                <c:pt idx="11623">
                  <c:v>-0.15681504489897624</c:v>
                </c:pt>
                <c:pt idx="11624">
                  <c:v>-0.2066669475704325</c:v>
                </c:pt>
                <c:pt idx="11625">
                  <c:v>-0.25637924503623921</c:v>
                </c:pt>
                <c:pt idx="11626">
                  <c:v>-0.30591807475735028</c:v>
                </c:pt>
                <c:pt idx="11627">
                  <c:v>-0.3552484599145333</c:v>
                </c:pt>
                <c:pt idx="11628">
                  <c:v>-0.40433455062817536</c:v>
                </c:pt>
                <c:pt idx="11629">
                  <c:v>-0.45314097993249414</c:v>
                </c:pt>
                <c:pt idx="11630">
                  <c:v>-0.50163616915402176</c:v>
                </c:pt>
                <c:pt idx="11631">
                  <c:v>-0.54978871923406802</c:v>
                </c:pt>
                <c:pt idx="11632">
                  <c:v>-0.59756525416990636</c:v>
                </c:pt>
                <c:pt idx="11633">
                  <c:v>-0.64492994395356773</c:v>
                </c:pt>
                <c:pt idx="11634">
                  <c:v>-0.6918538048724393</c:v>
                </c:pt>
                <c:pt idx="11635">
                  <c:v>-0.73830415052921916</c:v>
                </c:pt>
                <c:pt idx="11636">
                  <c:v>-0.78424847490546101</c:v>
                </c:pt>
                <c:pt idx="11637">
                  <c:v>-0.82965524264252244</c:v>
                </c:pt>
                <c:pt idx="11638">
                  <c:v>-0.87449313070507528</c:v>
                </c:pt>
                <c:pt idx="11639">
                  <c:v>-0.91873183844661888</c:v>
                </c:pt>
                <c:pt idx="11640">
                  <c:v>-0.96234106592509971</c:v>
                </c:pt>
                <c:pt idx="11641">
                  <c:v>-1.0052904875071274</c:v>
                </c:pt>
                <c:pt idx="11642">
                  <c:v>-1.0475506985541283</c:v>
                </c:pt>
                <c:pt idx="11643">
                  <c:v>-1.0890931776052273</c:v>
                </c:pt>
                <c:pt idx="11644">
                  <c:v>-1.1298893841010409</c:v>
                </c:pt>
                <c:pt idx="11645">
                  <c:v>-1.1699109438883772</c:v>
                </c:pt>
                <c:pt idx="11646">
                  <c:v>-1.2091306659960894</c:v>
                </c:pt>
                <c:pt idx="11647">
                  <c:v>-1.2475217171222577</c:v>
                </c:pt>
                <c:pt idx="11648">
                  <c:v>-1.2850584055143477</c:v>
                </c:pt>
                <c:pt idx="11649">
                  <c:v>-1.3217152885577563</c:v>
                </c:pt>
                <c:pt idx="11650">
                  <c:v>-1.3574639420145926</c:v>
                </c:pt>
                <c:pt idx="11651">
                  <c:v>-1.3922831690660349</c:v>
                </c:pt>
                <c:pt idx="11652">
                  <c:v>-1.4261492149862462</c:v>
                </c:pt>
                <c:pt idx="11653">
                  <c:v>-1.4590369945961481</c:v>
                </c:pt>
                <c:pt idx="11654">
                  <c:v>-1.4909224841780853</c:v>
                </c:pt>
                <c:pt idx="11655">
                  <c:v>-1.521785906418927</c:v>
                </c:pt>
                <c:pt idx="11656">
                  <c:v>-1.5516080136936579</c:v>
                </c:pt>
                <c:pt idx="11657">
                  <c:v>-1.5803689461089097</c:v>
                </c:pt>
                <c:pt idx="11658">
                  <c:v>-1.6080483002914803</c:v>
                </c:pt>
                <c:pt idx="11659">
                  <c:v>-1.6346252331439475</c:v>
                </c:pt>
                <c:pt idx="11660">
                  <c:v>-1.6600796988248216</c:v>
                </c:pt>
                <c:pt idx="11661">
                  <c:v>-1.6843956550694485</c:v>
                </c:pt>
                <c:pt idx="11662">
                  <c:v>-1.7075573757840365</c:v>
                </c:pt>
                <c:pt idx="11663">
                  <c:v>-1.7295483437167241</c:v>
                </c:pt>
                <c:pt idx="11664">
                  <c:v>-1.7503524649410427</c:v>
                </c:pt>
                <c:pt idx="11665">
                  <c:v>-1.7699572726372335</c:v>
                </c:pt>
                <c:pt idx="11666">
                  <c:v>-1.7883502537871576</c:v>
                </c:pt>
                <c:pt idx="11667">
                  <c:v>-1.8055177691471471</c:v>
                </c:pt>
                <c:pt idx="11668">
                  <c:v>-1.8214474129746849</c:v>
                </c:pt>
                <c:pt idx="11669">
                  <c:v>-1.8361321058546418</c:v>
                </c:pt>
                <c:pt idx="11670">
                  <c:v>-1.8495576139714827</c:v>
                </c:pt>
                <c:pt idx="11671">
                  <c:v>-1.8617132147379387</c:v>
                </c:pt>
                <c:pt idx="11672">
                  <c:v>-1.8725944340331881</c:v>
                </c:pt>
                <c:pt idx="11673">
                  <c:v>-1.8821905169503448</c:v>
                </c:pt>
                <c:pt idx="11674">
                  <c:v>-1.8904959560826036</c:v>
                </c:pt>
                <c:pt idx="11675">
                  <c:v>-1.89750661378902</c:v>
                </c:pt>
                <c:pt idx="11676">
                  <c:v>-1.9032195004807488</c:v>
                </c:pt>
                <c:pt idx="11677">
                  <c:v>-1.9076272164918811</c:v>
                </c:pt>
                <c:pt idx="11678">
                  <c:v>-1.9107261008034293</c:v>
                </c:pt>
                <c:pt idx="11679">
                  <c:v>-1.9125178435975525</c:v>
                </c:pt>
                <c:pt idx="11680">
                  <c:v>-1.9129970279087947</c:v>
                </c:pt>
                <c:pt idx="11681">
                  <c:v>-1.9121638588592456</c:v>
                </c:pt>
                <c:pt idx="11682">
                  <c:v>-1.9100212384119721</c:v>
                </c:pt>
                <c:pt idx="11683">
                  <c:v>-1.9065680197515151</c:v>
                </c:pt>
                <c:pt idx="11684">
                  <c:v>-1.9018080612865154</c:v>
                </c:pt>
                <c:pt idx="11685">
                  <c:v>-1.8957452783328457</c:v>
                </c:pt>
                <c:pt idx="11686">
                  <c:v>-1.8883846618333429</c:v>
                </c:pt>
                <c:pt idx="11687">
                  <c:v>-1.8797299395820062</c:v>
                </c:pt>
                <c:pt idx="11688">
                  <c:v>-1.8697869494823045</c:v>
                </c:pt>
                <c:pt idx="11689">
                  <c:v>-1.8585633241537323</c:v>
                </c:pt>
                <c:pt idx="11690">
                  <c:v>-1.8460650209079839</c:v>
                </c:pt>
                <c:pt idx="11691">
                  <c:v>-1.8322997399498913</c:v>
                </c:pt>
                <c:pt idx="11692">
                  <c:v>-1.8172777689707829</c:v>
                </c:pt>
                <c:pt idx="11693">
                  <c:v>-1.801011630201955</c:v>
                </c:pt>
                <c:pt idx="11694">
                  <c:v>-1.7835134988752104</c:v>
                </c:pt>
                <c:pt idx="11695">
                  <c:v>-1.764790935417174</c:v>
                </c:pt>
                <c:pt idx="11696">
                  <c:v>-1.7448592371652314</c:v>
                </c:pt>
                <c:pt idx="11697">
                  <c:v>-1.7237329033491919</c:v>
                </c:pt>
                <c:pt idx="11698">
                  <c:v>-1.7014256504193979</c:v>
                </c:pt>
                <c:pt idx="11699">
                  <c:v>-1.6779504978952349</c:v>
                </c:pt>
                <c:pt idx="11700">
                  <c:v>-1.6533272866352948</c:v>
                </c:pt>
                <c:pt idx="11701">
                  <c:v>-1.6275710300583177</c:v>
                </c:pt>
                <c:pt idx="11702">
                  <c:v>-1.6006988735147434</c:v>
                </c:pt>
                <c:pt idx="11703">
                  <c:v>-1.572727672455011</c:v>
                </c:pt>
                <c:pt idx="11704">
                  <c:v>-1.5436803847583904</c:v>
                </c:pt>
                <c:pt idx="11705">
                  <c:v>-1.5135744829943525</c:v>
                </c:pt>
                <c:pt idx="11706">
                  <c:v>-1.4824300981870426</c:v>
                </c:pt>
                <c:pt idx="11707">
                  <c:v>-1.4502696372284209</c:v>
                </c:pt>
                <c:pt idx="11708">
                  <c:v>-1.4171173640673735</c:v>
                </c:pt>
                <c:pt idx="11709">
                  <c:v>-1.3829915899108527</c:v>
                </c:pt>
                <c:pt idx="11710">
                  <c:v>-1.347917184265204</c:v>
                </c:pt>
                <c:pt idx="11711">
                  <c:v>-1.3119203704624354</c:v>
                </c:pt>
                <c:pt idx="11712">
                  <c:v>-1.2750263106102064</c:v>
                </c:pt>
                <c:pt idx="11713">
                  <c:v>-1.2372590924040385</c:v>
                </c:pt>
                <c:pt idx="11714">
                  <c:v>-1.19864288287024</c:v>
                </c:pt>
                <c:pt idx="11715">
                  <c:v>-1.1592050821695929</c:v>
                </c:pt>
                <c:pt idx="11716">
                  <c:v>-1.1189726106585201</c:v>
                </c:pt>
                <c:pt idx="11717">
                  <c:v>-1.077971906949013</c:v>
                </c:pt>
                <c:pt idx="11718">
                  <c:v>-1.0362321115119821</c:v>
                </c:pt>
                <c:pt idx="11719">
                  <c:v>-0.99378250694621717</c:v>
                </c:pt>
                <c:pt idx="11720">
                  <c:v>-0.95065341730245467</c:v>
                </c:pt>
                <c:pt idx="11721">
                  <c:v>-0.90687170769798964</c:v>
                </c:pt>
                <c:pt idx="11722">
                  <c:v>-0.86246972473107153</c:v>
                </c:pt>
                <c:pt idx="11723">
                  <c:v>-0.81747799959779388</c:v>
                </c:pt>
                <c:pt idx="11724">
                  <c:v>-0.77192332510236494</c:v>
                </c:pt>
                <c:pt idx="11725">
                  <c:v>-0.72584091850740118</c:v>
                </c:pt>
                <c:pt idx="11726">
                  <c:v>-0.67926142074036666</c:v>
                </c:pt>
                <c:pt idx="11727">
                  <c:v>-0.6322135805088166</c:v>
                </c:pt>
                <c:pt idx="11728">
                  <c:v>-0.58473190148542953</c:v>
                </c:pt>
                <c:pt idx="11729">
                  <c:v>-0.53685047994079005</c:v>
                </c:pt>
                <c:pt idx="11730">
                  <c:v>-0.48860287205923397</c:v>
                </c:pt>
                <c:pt idx="11731">
                  <c:v>-0.44001887216479807</c:v>
                </c:pt>
                <c:pt idx="11732">
                  <c:v>-0.39113560073505821</c:v>
                </c:pt>
                <c:pt idx="11733">
                  <c:v>-0.34198462019754988</c:v>
                </c:pt>
                <c:pt idx="11734">
                  <c:v>-0.29259586043177144</c:v>
                </c:pt>
                <c:pt idx="11735">
                  <c:v>-0.24300736108724325</c:v>
                </c:pt>
                <c:pt idx="11736">
                  <c:v>-0.19325235078613137</c:v>
                </c:pt>
                <c:pt idx="11737">
                  <c:v>-0.14336404846048312</c:v>
                </c:pt>
                <c:pt idx="11738">
                  <c:v>-9.3377696272330418E-2</c:v>
                </c:pt>
                <c:pt idx="11739">
                  <c:v>-4.3329114627425655E-2</c:v>
                </c:pt>
                <c:pt idx="11740">
                  <c:v>6.7487151192292538E-3</c:v>
                </c:pt>
                <c:pt idx="11741">
                  <c:v>5.6822168390724313E-2</c:v>
                </c:pt>
                <c:pt idx="11742">
                  <c:v>0.10685606228143933</c:v>
                </c:pt>
                <c:pt idx="11743">
                  <c:v>0.15681504401231006</c:v>
                </c:pt>
                <c:pt idx="11744">
                  <c:v>0.20666694675529854</c:v>
                </c:pt>
                <c:pt idx="11745">
                  <c:v>0.25637924429278147</c:v>
                </c:pt>
                <c:pt idx="11746">
                  <c:v>0.30591807408568428</c:v>
                </c:pt>
                <c:pt idx="11747">
                  <c:v>0.35524845931468768</c:v>
                </c:pt>
                <c:pt idx="11748">
                  <c:v>0.40433455010019292</c:v>
                </c:pt>
                <c:pt idx="11749">
                  <c:v>0.45314097947637549</c:v>
                </c:pt>
                <c:pt idx="11750">
                  <c:v>0.50163616876973749</c:v>
                </c:pt>
                <c:pt idx="11751">
                  <c:v>0.54978871892154613</c:v>
                </c:pt>
                <c:pt idx="11752">
                  <c:v>0.59756525392906035</c:v>
                </c:pt>
                <c:pt idx="11753">
                  <c:v>0.64492994378427115</c:v>
                </c:pt>
                <c:pt idx="11754">
                  <c:v>0.69185380477451797</c:v>
                </c:pt>
                <c:pt idx="11755">
                  <c:v>0.73830415050249298</c:v>
                </c:pt>
                <c:pt idx="11756">
                  <c:v>0.78424847494967642</c:v>
                </c:pt>
                <c:pt idx="11757">
                  <c:v>0.82965524275743763</c:v>
                </c:pt>
                <c:pt idx="11758">
                  <c:v>0.87449313089041991</c:v>
                </c:pt>
                <c:pt idx="11759">
                  <c:v>0.91873183870207209</c:v>
                </c:pt>
                <c:pt idx="11760">
                  <c:v>0.9623410662502957</c:v>
                </c:pt>
                <c:pt idx="11761">
                  <c:v>1.0052904879017057</c:v>
                </c:pt>
                <c:pt idx="11762">
                  <c:v>1.0475506990176671</c:v>
                </c:pt>
                <c:pt idx="11763">
                  <c:v>1.0890931781372986</c:v>
                </c:pt>
                <c:pt idx="11764">
                  <c:v>1.1298893847011833</c:v>
                </c:pt>
                <c:pt idx="11765">
                  <c:v>1.169910944556078</c:v>
                </c:pt>
                <c:pt idx="11766">
                  <c:v>1.2091306667308312</c:v>
                </c:pt>
                <c:pt idx="11767">
                  <c:v>1.2475217179234832</c:v>
                </c:pt>
                <c:pt idx="11768">
                  <c:v>1.2850584063814654</c:v>
                </c:pt>
                <c:pt idx="11769">
                  <c:v>1.3217152894901645</c:v>
                </c:pt>
                <c:pt idx="11770">
                  <c:v>1.3574639430116664</c:v>
                </c:pt>
                <c:pt idx="11771">
                  <c:v>1.3922831701270872</c:v>
                </c:pt>
                <c:pt idx="11772">
                  <c:v>1.4261492161106075</c:v>
                </c:pt>
                <c:pt idx="11773">
                  <c:v>1.4590369957830804</c:v>
                </c:pt>
                <c:pt idx="11774">
                  <c:v>1.4909224854268521</c:v>
                </c:pt>
                <c:pt idx="11775">
                  <c:v>1.5217859077287621</c:v>
                </c:pt>
                <c:pt idx="11776">
                  <c:v>1.5516080150637734</c:v>
                </c:pt>
                <c:pt idx="11777">
                  <c:v>1.5803689475384781</c:v>
                </c:pt>
                <c:pt idx="11778">
                  <c:v>1.6080483017796632</c:v>
                </c:pt>
                <c:pt idx="11779">
                  <c:v>1.6346252346898666</c:v>
                </c:pt>
                <c:pt idx="11780">
                  <c:v>1.6600797004276102</c:v>
                </c:pt>
                <c:pt idx="11781">
                  <c:v>1.6843956567281719</c:v>
                </c:pt>
                <c:pt idx="11782">
                  <c:v>1.7075573774977717</c:v>
                </c:pt>
                <c:pt idx="11783">
                  <c:v>1.7295483454845084</c:v>
                </c:pt>
                <c:pt idx="11784">
                  <c:v>1.7503524667619139</c:v>
                </c:pt>
                <c:pt idx="11785">
                  <c:v>1.7699572745101779</c:v>
                </c:pt>
                <c:pt idx="11786">
                  <c:v>1.7883502557111566</c:v>
                </c:pt>
                <c:pt idx="11787">
                  <c:v>1.8055177711211707</c:v>
                </c:pt>
                <c:pt idx="11788">
                  <c:v>1.8214474149976749</c:v>
                </c:pt>
                <c:pt idx="11789">
                  <c:v>1.8361321079255173</c:v>
                </c:pt>
                <c:pt idx="11790">
                  <c:v>1.8495576160891516</c:v>
                </c:pt>
                <c:pt idx="11791">
                  <c:v>1.8617132169012922</c:v>
                </c:pt>
                <c:pt idx="11792">
                  <c:v>1.8725944362411004</c:v>
                </c:pt>
                <c:pt idx="11793">
                  <c:v>1.8821905192016735</c:v>
                </c:pt>
                <c:pt idx="11794">
                  <c:v>1.8904959583761833</c:v>
                </c:pt>
                <c:pt idx="11795">
                  <c:v>1.897506616123674</c:v>
                </c:pt>
                <c:pt idx="11796">
                  <c:v>1.9032195028552896</c:v>
                </c:pt>
                <c:pt idx="11797">
                  <c:v>1.9076272189050982</c:v>
                </c:pt>
                <c:pt idx="11798">
                  <c:v>1.9107261032541127</c:v>
                </c:pt>
                <c:pt idx="11799">
                  <c:v>1.9125178460844696</c:v>
                </c:pt>
                <c:pt idx="11800">
                  <c:v>1.9129970304307011</c:v>
                </c:pt>
                <c:pt idx="11801">
                  <c:v>1.9121638614148924</c:v>
                </c:pt>
                <c:pt idx="11802">
                  <c:v>1.9100212410000863</c:v>
                </c:pt>
                <c:pt idx="11803">
                  <c:v>1.9065680223708255</c:v>
                </c:pt>
                <c:pt idx="11804">
                  <c:v>1.9018080639357322</c:v>
                </c:pt>
                <c:pt idx="11805">
                  <c:v>1.8957452810106799</c:v>
                </c:pt>
                <c:pt idx="11806">
                  <c:v>1.888384664538489</c:v>
                </c:pt>
                <c:pt idx="11807">
                  <c:v>1.8797299423131524</c:v>
                </c:pt>
                <c:pt idx="11808">
                  <c:v>1.8697869522381283</c:v>
                </c:pt>
                <c:pt idx="11809">
                  <c:v>1.8585633269329105</c:v>
                </c:pt>
                <c:pt idx="11810">
                  <c:v>1.846065023709188</c:v>
                </c:pt>
                <c:pt idx="11811">
                  <c:v>1.8322997427717762</c:v>
                </c:pt>
                <c:pt idx="11812">
                  <c:v>1.817277771812009</c:v>
                </c:pt>
                <c:pt idx="11813">
                  <c:v>1.8010116330611825</c:v>
                </c:pt>
                <c:pt idx="11814">
                  <c:v>1.7835135017510768</c:v>
                </c:pt>
                <c:pt idx="11815">
                  <c:v>1.7647909383083402</c:v>
                </c:pt>
                <c:pt idx="11816">
                  <c:v>1.7448592400703296</c:v>
                </c:pt>
                <c:pt idx="11817">
                  <c:v>1.7237329062668649</c:v>
                </c:pt>
                <c:pt idx="11818">
                  <c:v>1.7014256533483005</c:v>
                </c:pt>
                <c:pt idx="11819">
                  <c:v>1.6779505008339939</c:v>
                </c:pt>
                <c:pt idx="11820">
                  <c:v>1.6533272895825704</c:v>
                </c:pt>
                <c:pt idx="11821">
                  <c:v>1.6275710330127307</c:v>
                </c:pt>
                <c:pt idx="11822">
                  <c:v>1.600698876474943</c:v>
                </c:pt>
                <c:pt idx="11823">
                  <c:v>1.5727276754196464</c:v>
                </c:pt>
                <c:pt idx="11824">
                  <c:v>1.5436803877260989</c:v>
                </c:pt>
                <c:pt idx="11825">
                  <c:v>1.513574485963795</c:v>
                </c:pt>
                <c:pt idx="11826">
                  <c:v>1.4824301011568735</c:v>
                </c:pt>
                <c:pt idx="11827">
                  <c:v>1.4502696401973001</c:v>
                </c:pt>
                <c:pt idx="11828">
                  <c:v>1.4171173670339452</c:v>
                </c:pt>
                <c:pt idx="11829">
                  <c:v>1.3829915928737995</c:v>
                </c:pt>
                <c:pt idx="11830">
                  <c:v>1.3479171872232028</c:v>
                </c:pt>
                <c:pt idx="11831">
                  <c:v>1.3119203734141636</c:v>
                </c:pt>
                <c:pt idx="11832">
                  <c:v>1.2750263135543527</c:v>
                </c:pt>
                <c:pt idx="11833">
                  <c:v>1.2372590953393019</c:v>
                </c:pt>
                <c:pt idx="11834">
                  <c:v>1.1986428857953204</c:v>
                </c:pt>
                <c:pt idx="11835">
                  <c:v>1.1592050850832187</c:v>
                </c:pt>
                <c:pt idx="11836">
                  <c:v>1.1189726135594016</c:v>
                </c:pt>
                <c:pt idx="11837">
                  <c:v>1.0779719098358842</c:v>
                </c:pt>
                <c:pt idx="11838">
                  <c:v>1.0362321143835822</c:v>
                </c:pt>
                <c:pt idx="11839">
                  <c:v>0.99378250980131289</c:v>
                </c:pt>
                <c:pt idx="11840">
                  <c:v>0.95065342013979681</c:v>
                </c:pt>
                <c:pt idx="11841">
                  <c:v>0.90687171051636206</c:v>
                </c:pt>
                <c:pt idx="11842">
                  <c:v>0.86246972752927553</c:v>
                </c:pt>
                <c:pt idx="11843">
                  <c:v>0.81747800237462476</c:v>
                </c:pt>
                <c:pt idx="11844">
                  <c:v>0.77192332785665752</c:v>
                </c:pt>
                <c:pt idx="11845">
                  <c:v>0.72584092123795074</c:v>
                </c:pt>
                <c:pt idx="11846">
                  <c:v>0.67926142344605323</c:v>
                </c:pt>
                <c:pt idx="11847">
                  <c:v>0.63221358318848608</c:v>
                </c:pt>
                <c:pt idx="11848">
                  <c:v>0.58473190413795628</c:v>
                </c:pt>
                <c:pt idx="11849">
                  <c:v>0.53685048256506551</c:v>
                </c:pt>
                <c:pt idx="11850">
                  <c:v>0.48860287465419444</c:v>
                </c:pt>
                <c:pt idx="11851">
                  <c:v>0.4400188747293487</c:v>
                </c:pt>
                <c:pt idx="11852">
                  <c:v>0.39113560326813285</c:v>
                </c:pt>
                <c:pt idx="11853">
                  <c:v>0.34198462269812741</c:v>
                </c:pt>
                <c:pt idx="11854">
                  <c:v>0.29259586289882855</c:v>
                </c:pt>
                <c:pt idx="11855">
                  <c:v>0.24300736351975827</c:v>
                </c:pt>
                <c:pt idx="11856">
                  <c:v>0.19325235318313955</c:v>
                </c:pt>
                <c:pt idx="11857">
                  <c:v>0.14336405082103368</c:v>
                </c:pt>
                <c:pt idx="11858">
                  <c:v>9.3377698595459122E-2</c:v>
                </c:pt>
                <c:pt idx="11859">
                  <c:v>4.3329116912210919E-2</c:v>
                </c:pt>
                <c:pt idx="11860">
                  <c:v>-6.7487128736802267E-3</c:v>
                </c:pt>
                <c:pt idx="11861">
                  <c:v>-5.6822166185318462E-2</c:v>
                </c:pt>
                <c:pt idx="11862">
                  <c:v>-0.1068560601170269</c:v>
                </c:pt>
                <c:pt idx="11863">
                  <c:v>-0.1568150418897106</c:v>
                </c:pt>
                <c:pt idx="11864">
                  <c:v>-0.20666694467536206</c:v>
                </c:pt>
                <c:pt idx="11865">
                  <c:v>-0.25637924225628594</c:v>
                </c:pt>
                <c:pt idx="11866">
                  <c:v>-0.30591807209340699</c:v>
                </c:pt>
                <c:pt idx="11867">
                  <c:v>-0.35524845736739136</c:v>
                </c:pt>
                <c:pt idx="11868">
                  <c:v>-0.40433454819859749</c:v>
                </c:pt>
                <c:pt idx="11869">
                  <c:v>-0.45314097762118682</c:v>
                </c:pt>
                <c:pt idx="11870">
                  <c:v>-0.50163616696164692</c:v>
                </c:pt>
                <c:pt idx="11871">
                  <c:v>-0.54978871716121613</c:v>
                </c:pt>
                <c:pt idx="11872">
                  <c:v>-0.59756525221710943</c:v>
                </c:pt>
                <c:pt idx="11873">
                  <c:v>-0.64492994212131471</c:v>
                </c:pt>
                <c:pt idx="11874">
                  <c:v>-0.69185380316115264</c:v>
                </c:pt>
                <c:pt idx="11875">
                  <c:v>-0.73830414893928153</c:v>
                </c:pt>
                <c:pt idx="11876">
                  <c:v>-0.78424847343715953</c:v>
                </c:pt>
                <c:pt idx="11877">
                  <c:v>-0.82965524129612156</c:v>
                </c:pt>
                <c:pt idx="11878">
                  <c:v>-0.87449312948080571</c:v>
                </c:pt>
                <c:pt idx="11879">
                  <c:v>-0.91873183734460462</c:v>
                </c:pt>
                <c:pt idx="11880">
                  <c:v>-0.96234106494543648</c:v>
                </c:pt>
                <c:pt idx="11881">
                  <c:v>-1.0052904866498489</c:v>
                </c:pt>
                <c:pt idx="11882">
                  <c:v>-1.0475506978192175</c:v>
                </c:pt>
                <c:pt idx="11883">
                  <c:v>-1.0890931769926169</c:v>
                </c:pt>
                <c:pt idx="11884">
                  <c:v>-1.1298893836105957</c:v>
                </c:pt>
                <c:pt idx="11885">
                  <c:v>-1.1699109435199058</c:v>
                </c:pt>
                <c:pt idx="11886">
                  <c:v>-1.2091306657493612</c:v>
                </c:pt>
                <c:pt idx="11887">
                  <c:v>-1.247521716996991</c:v>
                </c:pt>
                <c:pt idx="11888">
                  <c:v>-1.2850584055101653</c:v>
                </c:pt>
                <c:pt idx="11889">
                  <c:v>-1.3217152886742756</c:v>
                </c:pt>
                <c:pt idx="11890">
                  <c:v>-1.3574639422513632</c:v>
                </c:pt>
                <c:pt idx="11891">
                  <c:v>-1.3922831694225506</c:v>
                </c:pt>
                <c:pt idx="11892">
                  <c:v>-1.426149215461938</c:v>
                </c:pt>
                <c:pt idx="11893">
                  <c:v>-1.4590369951904192</c:v>
                </c:pt>
                <c:pt idx="11894">
                  <c:v>-1.4909224848902609</c:v>
                </c:pt>
                <c:pt idx="11895">
                  <c:v>-1.5217859072482915</c:v>
                </c:pt>
                <c:pt idx="11896">
                  <c:v>-1.5516080146394686</c:v>
                </c:pt>
                <c:pt idx="11897">
                  <c:v>-1.5803689471703333</c:v>
                </c:pt>
                <c:pt idx="11898">
                  <c:v>-1.6080483014676672</c:v>
                </c:pt>
                <c:pt idx="11899">
                  <c:v>-1.6346252344339687</c:v>
                </c:pt>
                <c:pt idx="11900">
                  <c:v>-1.6600797002277259</c:v>
                </c:pt>
                <c:pt idx="11901">
                  <c:v>-1.6843956565842342</c:v>
                </c:pt>
                <c:pt idx="11902">
                  <c:v>-1.7075573774096393</c:v>
                </c:pt>
                <c:pt idx="11903">
                  <c:v>-1.7295483454520462</c:v>
                </c:pt>
                <c:pt idx="11904">
                  <c:v>-1.7503524667849419</c:v>
                </c:pt>
                <c:pt idx="11905">
                  <c:v>-1.7699572745885046</c:v>
                </c:pt>
                <c:pt idx="11906">
                  <c:v>-1.7883502558445685</c:v>
                </c:pt>
                <c:pt idx="11907">
                  <c:v>-1.8055177713094199</c:v>
                </c:pt>
                <c:pt idx="11908">
                  <c:v>-1.8214474152404911</c:v>
                </c:pt>
                <c:pt idx="11909">
                  <c:v>-1.836132108222619</c:v>
                </c:pt>
                <c:pt idx="11910">
                  <c:v>-1.8495576164402239</c:v>
                </c:pt>
                <c:pt idx="11911">
                  <c:v>-1.861713217305986</c:v>
                </c:pt>
                <c:pt idx="11912">
                  <c:v>-1.872594436699061</c:v>
                </c:pt>
                <c:pt idx="11913">
                  <c:v>-1.8821905197125122</c:v>
                </c:pt>
                <c:pt idx="11914">
                  <c:v>-1.890495958939501</c:v>
                </c:pt>
                <c:pt idx="11915">
                  <c:v>-1.8975066167390426</c:v>
                </c:pt>
                <c:pt idx="11916">
                  <c:v>-1.9032195035222585</c:v>
                </c:pt>
                <c:pt idx="11917">
                  <c:v>-1.9076272196231951</c:v>
                </c:pt>
                <c:pt idx="11918">
                  <c:v>-1.9107261040228367</c:v>
                </c:pt>
                <c:pt idx="11919">
                  <c:v>-1.9125178469033139</c:v>
                </c:pt>
                <c:pt idx="11920">
                  <c:v>-1.9129970312991249</c:v>
                </c:pt>
                <c:pt idx="11921">
                  <c:v>-1.9121638623323389</c:v>
                </c:pt>
                <c:pt idx="11922">
                  <c:v>-1.9100212419659812</c:v>
                </c:pt>
                <c:pt idx="11923">
                  <c:v>-1.9065680233845721</c:v>
                </c:pt>
                <c:pt idx="11924">
                  <c:v>-1.9018080649967113</c:v>
                </c:pt>
                <c:pt idx="11925">
                  <c:v>-1.8957452821182554</c:v>
                </c:pt>
                <c:pt idx="11926">
                  <c:v>-1.8883846656920138</c:v>
                </c:pt>
                <c:pt idx="11927">
                  <c:v>-1.879729943511945</c:v>
                </c:pt>
                <c:pt idx="11928">
                  <c:v>-1.8697869534815024</c:v>
                </c:pt>
                <c:pt idx="11929">
                  <c:v>-1.8585633282201568</c:v>
                </c:pt>
                <c:pt idx="11930">
                  <c:v>-1.8460650250395689</c:v>
                </c:pt>
                <c:pt idx="11931">
                  <c:v>-1.8322997441445601</c:v>
                </c:pt>
                <c:pt idx="11932">
                  <c:v>-1.8172777732264358</c:v>
                </c:pt>
                <c:pt idx="11933">
                  <c:v>-1.801011634516464</c:v>
                </c:pt>
                <c:pt idx="11934">
                  <c:v>-1.7835135032464313</c:v>
                </c:pt>
                <c:pt idx="11935">
                  <c:v>-1.7647909398429564</c:v>
                </c:pt>
                <c:pt idx="11936">
                  <c:v>-1.7448592416433801</c:v>
                </c:pt>
                <c:pt idx="11937">
                  <c:v>-1.7237329078775228</c:v>
                </c:pt>
                <c:pt idx="11938">
                  <c:v>-1.7014256549957096</c:v>
                </c:pt>
                <c:pt idx="11939">
                  <c:v>-1.6779505025172821</c:v>
                </c:pt>
                <c:pt idx="11940">
                  <c:v>-1.6533272913008541</c:v>
                </c:pt>
                <c:pt idx="11941">
                  <c:v>-1.6275710347651369</c:v>
                </c:pt>
                <c:pt idx="11942">
                  <c:v>-1.6006988782605656</c:v>
                </c:pt>
                <c:pt idx="11943">
                  <c:v>-1.5727276772375567</c:v>
                </c:pt>
                <c:pt idx="11944">
                  <c:v>-1.5436803895753681</c:v>
                </c:pt>
                <c:pt idx="11945">
                  <c:v>-1.5135744878434887</c:v>
                </c:pt>
                <c:pt idx="11946">
                  <c:v>-1.4824301030660463</c:v>
                </c:pt>
                <c:pt idx="11947">
                  <c:v>-1.450269642134989</c:v>
                </c:pt>
                <c:pt idx="11948">
                  <c:v>-1.4171173689991934</c:v>
                </c:pt>
                <c:pt idx="11949">
                  <c:v>-1.3829915948656164</c:v>
                </c:pt>
                <c:pt idx="11950">
                  <c:v>-1.3479171892406032</c:v>
                </c:pt>
                <c:pt idx="11951">
                  <c:v>-1.3119203754561455</c:v>
                </c:pt>
                <c:pt idx="11952">
                  <c:v>-1.27502631561992</c:v>
                </c:pt>
                <c:pt idx="11953">
                  <c:v>-1.2372590974274358</c:v>
                </c:pt>
                <c:pt idx="11954">
                  <c:v>-1.1986428879050188</c:v>
                </c:pt>
                <c:pt idx="11955">
                  <c:v>-1.1592050872134403</c:v>
                </c:pt>
                <c:pt idx="11956">
                  <c:v>-1.1189726157091278</c:v>
                </c:pt>
                <c:pt idx="11957">
                  <c:v>-1.0779719120040845</c:v>
                </c:pt>
                <c:pt idx="11958">
                  <c:v>-1.0362321165692094</c:v>
                </c:pt>
                <c:pt idx="11959">
                  <c:v>-0.99378251200332057</c:v>
                </c:pt>
                <c:pt idx="11960">
                  <c:v>-0.95065342235714323</c:v>
                </c:pt>
                <c:pt idx="11961">
                  <c:v>-0.90687171274798939</c:v>
                </c:pt>
                <c:pt idx="11962">
                  <c:v>-0.86246972977413083</c:v>
                </c:pt>
                <c:pt idx="11963">
                  <c:v>-0.81747800463166109</c:v>
                </c:pt>
                <c:pt idx="11964">
                  <c:v>-0.77192333012478298</c:v>
                </c:pt>
                <c:pt idx="11965">
                  <c:v>-0.72584092351614071</c:v>
                </c:pt>
                <c:pt idx="11966">
                  <c:v>-0.6792614257332269</c:v>
                </c:pt>
                <c:pt idx="11967">
                  <c:v>-0.63221358548359108</c:v>
                </c:pt>
                <c:pt idx="11968">
                  <c:v>-0.58473190643993411</c:v>
                </c:pt>
                <c:pt idx="11969">
                  <c:v>-0.53685048487284515</c:v>
                </c:pt>
                <c:pt idx="11970">
                  <c:v>-0.48860287696672555</c:v>
                </c:pt>
                <c:pt idx="11971">
                  <c:v>-0.44001887704555148</c:v>
                </c:pt>
                <c:pt idx="11972">
                  <c:v>-0.39113560558697119</c:v>
                </c:pt>
                <c:pt idx="11973">
                  <c:v>-0.34198462501853455</c:v>
                </c:pt>
                <c:pt idx="11974">
                  <c:v>-0.29259586521973996</c:v>
                </c:pt>
                <c:pt idx="11975">
                  <c:v>-0.24300736584016591</c:v>
                </c:pt>
                <c:pt idx="11976">
                  <c:v>-0.19325235550196318</c:v>
                </c:pt>
                <c:pt idx="11977">
                  <c:v>-0.14336405313725112</c:v>
                </c:pt>
                <c:pt idx="11978">
                  <c:v>-9.3377700908004804E-2</c:v>
                </c:pt>
                <c:pt idx="11979">
                  <c:v>-4.3329119220077088E-2</c:v>
                </c:pt>
                <c:pt idx="11980">
                  <c:v>6.7487105715303159E-3</c:v>
                </c:pt>
                <c:pt idx="11981">
                  <c:v>5.6822163889892668E-2</c:v>
                </c:pt>
                <c:pt idx="11982">
                  <c:v>0.10685605782934712</c:v>
                </c:pt>
                <c:pt idx="11983">
                  <c:v>0.15681503961080021</c:v>
                </c:pt>
                <c:pt idx="11984">
                  <c:v>0.20666694240618522</c:v>
                </c:pt>
                <c:pt idx="11985">
                  <c:v>0.25637923999785023</c:v>
                </c:pt>
                <c:pt idx="11986">
                  <c:v>0.30591806984669134</c:v>
                </c:pt>
                <c:pt idx="11987">
                  <c:v>0.35524845513340447</c:v>
                </c:pt>
                <c:pt idx="11988">
                  <c:v>0.40433454597826035</c:v>
                </c:pt>
                <c:pt idx="11989">
                  <c:v>0.45314097541547865</c:v>
                </c:pt>
                <c:pt idx="11990">
                  <c:v>0.50163616477150341</c:v>
                </c:pt>
                <c:pt idx="11991">
                  <c:v>0.54978871498757331</c:v>
                </c:pt>
                <c:pt idx="11992">
                  <c:v>0.59756525006090455</c:v>
                </c:pt>
                <c:pt idx="11993">
                  <c:v>0.64492993998347159</c:v>
                </c:pt>
                <c:pt idx="11994">
                  <c:v>0.69185380104255478</c:v>
                </c:pt>
                <c:pt idx="11995">
                  <c:v>0.73830414684082979</c:v>
                </c:pt>
                <c:pt idx="11996">
                  <c:v>0.78424847135974318</c:v>
                </c:pt>
                <c:pt idx="11997">
                  <c:v>0.8296552392405907</c:v>
                </c:pt>
                <c:pt idx="11998">
                  <c:v>0.87449312744801566</c:v>
                </c:pt>
                <c:pt idx="11999">
                  <c:v>0.91873183533541669</c:v>
                </c:pt>
                <c:pt idx="12000">
                  <c:v>0.96234106296066158</c:v>
                </c:pt>
                <c:pt idx="12001">
                  <c:v>1.005290484690331</c:v>
                </c:pt>
                <c:pt idx="12002">
                  <c:v>1.0475506958857221</c:v>
                </c:pt>
                <c:pt idx="12003">
                  <c:v>1.0890931750859323</c:v>
                </c:pt>
                <c:pt idx="12004">
                  <c:v>1.1298893817315043</c:v>
                </c:pt>
                <c:pt idx="12005">
                  <c:v>1.1699109416691675</c:v>
                </c:pt>
                <c:pt idx="12006">
                  <c:v>1.2091306639277075</c:v>
                </c:pt>
                <c:pt idx="12007">
                  <c:v>1.2475217152051428</c:v>
                </c:pt>
                <c:pt idx="12008">
                  <c:v>1.2850584037488484</c:v>
                </c:pt>
                <c:pt idx="12009">
                  <c:v>1.3217152869441771</c:v>
                </c:pt>
                <c:pt idx="12010">
                  <c:v>1.3574639405531641</c:v>
                </c:pt>
                <c:pt idx="12011">
                  <c:v>1.3922831677568921</c:v>
                </c:pt>
                <c:pt idx="12012">
                  <c:v>1.4261492138294902</c:v>
                </c:pt>
                <c:pt idx="12013">
                  <c:v>1.4590369935917793</c:v>
                </c:pt>
                <c:pt idx="12014">
                  <c:v>1.4909224833260586</c:v>
                </c:pt>
                <c:pt idx="12015">
                  <c:v>1.5217859057191241</c:v>
                </c:pt>
                <c:pt idx="12016">
                  <c:v>1.5516080131458934</c:v>
                </c:pt>
                <c:pt idx="12017">
                  <c:v>1.5803689457129182</c:v>
                </c:pt>
                <c:pt idx="12018">
                  <c:v>1.6080483000469414</c:v>
                </c:pt>
                <c:pt idx="12019">
                  <c:v>1.6346252330504674</c:v>
                </c:pt>
                <c:pt idx="12020">
                  <c:v>1.6600796988819329</c:v>
                </c:pt>
                <c:pt idx="12021">
                  <c:v>1.684395655276639</c:v>
                </c:pt>
                <c:pt idx="12022">
                  <c:v>1.7075573761406984</c:v>
                </c:pt>
                <c:pt idx="12023">
                  <c:v>1.7295483442222097</c:v>
                </c:pt>
                <c:pt idx="12024">
                  <c:v>1.7503524655946319</c:v>
                </c:pt>
                <c:pt idx="12025">
                  <c:v>1.7699572734381321</c:v>
                </c:pt>
                <c:pt idx="12026">
                  <c:v>1.788350254734516</c:v>
                </c:pt>
                <c:pt idx="12027">
                  <c:v>1.8055177702400533</c:v>
                </c:pt>
                <c:pt idx="12028">
                  <c:v>1.8214474142121657</c:v>
                </c:pt>
                <c:pt idx="12029">
                  <c:v>1.8361321072356551</c:v>
                </c:pt>
                <c:pt idx="12030">
                  <c:v>1.8495576154949254</c:v>
                </c:pt>
                <c:pt idx="12031">
                  <c:v>1.8617132164026515</c:v>
                </c:pt>
                <c:pt idx="12032">
                  <c:v>1.8725944358379603</c:v>
                </c:pt>
                <c:pt idx="12033">
                  <c:v>1.8821905188938879</c:v>
                </c:pt>
                <c:pt idx="12034">
                  <c:v>1.8904959581635776</c:v>
                </c:pt>
                <c:pt idx="12035">
                  <c:v>1.8975066160060288</c:v>
                </c:pt>
                <c:pt idx="12036">
                  <c:v>1.903219502832346</c:v>
                </c:pt>
                <c:pt idx="12037">
                  <c:v>1.9076272189765522</c:v>
                </c:pt>
                <c:pt idx="12038">
                  <c:v>1.9107261034196097</c:v>
                </c:pt>
                <c:pt idx="12039">
                  <c:v>1.9125178463436381</c:v>
                </c:pt>
                <c:pt idx="12040">
                  <c:v>1.9129970307830961</c:v>
                </c:pt>
                <c:pt idx="12041">
                  <c:v>1.9121638618600527</c:v>
                </c:pt>
                <c:pt idx="12042">
                  <c:v>1.9100212415375053</c:v>
                </c:pt>
                <c:pt idx="12043">
                  <c:v>1.9065680229999511</c:v>
                </c:pt>
                <c:pt idx="12044">
                  <c:v>1.9018080646559792</c:v>
                </c:pt>
                <c:pt idx="12045">
                  <c:v>1.8957452818214182</c:v>
                </c:pt>
                <c:pt idx="12046">
                  <c:v>1.8883846654390486</c:v>
                </c:pt>
                <c:pt idx="12047">
                  <c:v>1.8797299433028352</c:v>
                </c:pt>
                <c:pt idx="12048">
                  <c:v>1.8697869533161913</c:v>
                </c:pt>
                <c:pt idx="12049">
                  <c:v>1.8585633280985712</c:v>
                </c:pt>
                <c:pt idx="12050">
                  <c:v>1.8460650249616248</c:v>
                </c:pt>
                <c:pt idx="12051">
                  <c:v>1.8322997441101392</c:v>
                </c:pt>
                <c:pt idx="12052">
                  <c:v>1.817277773235414</c:v>
                </c:pt>
                <c:pt idx="12053">
                  <c:v>1.8010116345686897</c:v>
                </c:pt>
                <c:pt idx="12054">
                  <c:v>1.7835135033417462</c:v>
                </c:pt>
                <c:pt idx="12055">
                  <c:v>1.7647909399811641</c:v>
                </c:pt>
                <c:pt idx="12056">
                  <c:v>1.744859241824289</c:v>
                </c:pt>
                <c:pt idx="12057">
                  <c:v>1.723732908100891</c:v>
                </c:pt>
                <c:pt idx="12058">
                  <c:v>1.7014256552613005</c:v>
                </c:pt>
                <c:pt idx="12059">
                  <c:v>1.6779505028248425</c:v>
                </c:pt>
                <c:pt idx="12060">
                  <c:v>1.6533272916501078</c:v>
                </c:pt>
                <c:pt idx="12061">
                  <c:v>1.6275710351557751</c:v>
                </c:pt>
                <c:pt idx="12062">
                  <c:v>1.6006988786922784</c:v>
                </c:pt>
                <c:pt idx="12063">
                  <c:v>1.572727677710023</c:v>
                </c:pt>
                <c:pt idx="12064">
                  <c:v>1.5436803900882334</c:v>
                </c:pt>
                <c:pt idx="12065">
                  <c:v>1.5135744883963924</c:v>
                </c:pt>
                <c:pt idx="12066">
                  <c:v>1.4824301036586118</c:v>
                </c:pt>
                <c:pt idx="12067">
                  <c:v>1.4502696427667887</c:v>
                </c:pt>
                <c:pt idx="12068">
                  <c:v>1.4171173696698272</c:v>
                </c:pt>
                <c:pt idx="12069">
                  <c:v>1.3829915955746508</c:v>
                </c:pt>
                <c:pt idx="12070">
                  <c:v>1.3479171899875995</c:v>
                </c:pt>
                <c:pt idx="12071">
                  <c:v>1.3119203762406304</c:v>
                </c:pt>
                <c:pt idx="12072">
                  <c:v>1.2750263164414264</c:v>
                </c:pt>
                <c:pt idx="12073">
                  <c:v>1.2372590982854572</c:v>
                </c:pt>
                <c:pt idx="12074">
                  <c:v>1.1986428887990488</c:v>
                </c:pt>
                <c:pt idx="12075">
                  <c:v>1.1592050881429721</c:v>
                </c:pt>
                <c:pt idx="12076">
                  <c:v>1.1189726166736096</c:v>
                </c:pt>
                <c:pt idx="12077">
                  <c:v>1.0779719130029595</c:v>
                </c:pt>
                <c:pt idx="12078">
                  <c:v>1.0362321176019145</c:v>
                </c:pt>
                <c:pt idx="12079">
                  <c:v>0.99378251306929255</c:v>
                </c:pt>
                <c:pt idx="12080">
                  <c:v>0.95065342345577453</c:v>
                </c:pt>
                <c:pt idx="12081">
                  <c:v>0.90687171387868881</c:v>
                </c:pt>
                <c:pt idx="12082">
                  <c:v>0.86246973093627355</c:v>
                </c:pt>
                <c:pt idx="12083">
                  <c:v>0.81747800582461672</c:v>
                </c:pt>
                <c:pt idx="12084">
                  <c:v>0.77192333134791546</c:v>
                </c:pt>
                <c:pt idx="12085">
                  <c:v>0.72584092476879136</c:v>
                </c:pt>
                <c:pt idx="12086">
                  <c:v>0.67926142701474856</c:v>
                </c:pt>
                <c:pt idx="12087">
                  <c:v>0.63221358679329109</c:v>
                </c:pt>
                <c:pt idx="12088">
                  <c:v>0.58473190777713169</c:v>
                </c:pt>
                <c:pt idx="12089">
                  <c:v>0.53685048623685405</c:v>
                </c:pt>
                <c:pt idx="12090">
                  <c:v>0.48860287835682459</c:v>
                </c:pt>
                <c:pt idx="12091">
                  <c:v>0.44001887846104953</c:v>
                </c:pt>
                <c:pt idx="12092">
                  <c:v>0.39113560702711953</c:v>
                </c:pt>
                <c:pt idx="12093">
                  <c:v>0.3419846264826279</c:v>
                </c:pt>
                <c:pt idx="12094">
                  <c:v>0.2925958667070151</c:v>
                </c:pt>
                <c:pt idx="12095">
                  <c:v>0.24300736734988815</c:v>
                </c:pt>
                <c:pt idx="12096">
                  <c:v>0.19325235703336982</c:v>
                </c:pt>
                <c:pt idx="12097">
                  <c:v>0.14336405468957947</c:v>
                </c:pt>
                <c:pt idx="12098">
                  <c:v>9.3377702480491015E-2</c:v>
                </c:pt>
                <c:pt idx="12099">
                  <c:v>4.3329120811929418E-2</c:v>
                </c:pt>
                <c:pt idx="12100">
                  <c:v>-6.7487089610749652E-3</c:v>
                </c:pt>
                <c:pt idx="12101">
                  <c:v>-5.6822162261640989E-2</c:v>
                </c:pt>
                <c:pt idx="12102">
                  <c:v>-0.10685605618409036</c:v>
                </c:pt>
                <c:pt idx="12103">
                  <c:v>-0.15681503794931625</c:v>
                </c:pt>
                <c:pt idx="12104">
                  <c:v>-0.20666694072929429</c:v>
                </c:pt>
                <c:pt idx="12105">
                  <c:v>-0.2563792383063595</c:v>
                </c:pt>
                <c:pt idx="12106">
                  <c:v>-0.30591806814142147</c:v>
                </c:pt>
                <c:pt idx="12107">
                  <c:v>-0.35524845341513228</c:v>
                </c:pt>
                <c:pt idx="12108">
                  <c:v>-0.40433454424785042</c:v>
                </c:pt>
                <c:pt idx="12109">
                  <c:v>-0.45314097367373718</c:v>
                </c:pt>
                <c:pt idx="12110">
                  <c:v>-0.5016361630192363</c:v>
                </c:pt>
                <c:pt idx="12111">
                  <c:v>-0.54978871322563061</c:v>
                </c:pt>
                <c:pt idx="12112">
                  <c:v>-0.59756524829011981</c:v>
                </c:pt>
                <c:pt idx="12113">
                  <c:v>-0.64492993820464872</c:v>
                </c:pt>
                <c:pt idx="12114">
                  <c:v>-0.69185379925652124</c:v>
                </c:pt>
                <c:pt idx="12115">
                  <c:v>-0.73830414504844688</c:v>
                </c:pt>
                <c:pt idx="12116">
                  <c:v>-0.78424846956182115</c:v>
                </c:pt>
                <c:pt idx="12117">
                  <c:v>-0.82965523743795733</c:v>
                </c:pt>
                <c:pt idx="12118">
                  <c:v>-0.87449312564149839</c:v>
                </c:pt>
                <c:pt idx="12119">
                  <c:v>-0.91873183352583732</c:v>
                </c:pt>
                <c:pt idx="12120">
                  <c:v>-0.96234106114886409</c:v>
                </c:pt>
                <c:pt idx="12121">
                  <c:v>-1.0052904828771321</c:v>
                </c:pt>
                <c:pt idx="12122">
                  <c:v>-1.0475506940719492</c:v>
                </c:pt>
                <c:pt idx="12123">
                  <c:v>-1.0890931732724067</c:v>
                </c:pt>
                <c:pt idx="12124">
                  <c:v>-1.1298893799190373</c:v>
                </c:pt>
                <c:pt idx="12125">
                  <c:v>-1.1699109398585747</c:v>
                </c:pt>
                <c:pt idx="12126">
                  <c:v>-1.2091306621198055</c:v>
                </c:pt>
                <c:pt idx="12127">
                  <c:v>-1.2475217134007306</c:v>
                </c:pt>
                <c:pt idx="12128">
                  <c:v>-1.285058401948737</c:v>
                </c:pt>
                <c:pt idx="12129">
                  <c:v>-1.3217152851491596</c:v>
                </c:pt>
                <c:pt idx="12130">
                  <c:v>-1.3574639387640288</c:v>
                </c:pt>
                <c:pt idx="12131">
                  <c:v>-1.3922831659744386</c:v>
                </c:pt>
                <c:pt idx="12132">
                  <c:v>-1.4261492120544896</c:v>
                </c:pt>
                <c:pt idx="12133">
                  <c:v>-1.4590369918250192</c:v>
                </c:pt>
                <c:pt idx="12134">
                  <c:v>-1.4909224815683106</c:v>
                </c:pt>
                <c:pt idx="12135">
                  <c:v>-1.5217859039711368</c:v>
                </c:pt>
                <c:pt idx="12136">
                  <c:v>-1.5516080114084321</c:v>
                </c:pt>
                <c:pt idx="12137">
                  <c:v>-1.5803689439867259</c:v>
                </c:pt>
                <c:pt idx="12138">
                  <c:v>-1.6080482983327673</c:v>
                </c:pt>
                <c:pt idx="12139">
                  <c:v>-1.6346252313490373</c:v>
                </c:pt>
                <c:pt idx="12140">
                  <c:v>-1.660079697193984</c:v>
                </c:pt>
                <c:pt idx="12141">
                  <c:v>-1.684395653602875</c:v>
                </c:pt>
                <c:pt idx="12142">
                  <c:v>-1.7075573744818398</c:v>
                </c:pt>
                <c:pt idx="12143">
                  <c:v>-1.7295483425789491</c:v>
                </c:pt>
                <c:pt idx="12144">
                  <c:v>-1.7503524639676613</c:v>
                </c:pt>
                <c:pt idx="12145">
                  <c:v>-1.7699572718281273</c:v>
                </c:pt>
                <c:pt idx="12146">
                  <c:v>-1.7883502531421525</c:v>
                </c:pt>
                <c:pt idx="12147">
                  <c:v>-1.8055177686659953</c:v>
                </c:pt>
                <c:pt idx="12148">
                  <c:v>-1.8214474126570488</c:v>
                </c:pt>
                <c:pt idx="12149">
                  <c:v>-1.8361321057001214</c:v>
                </c:pt>
                <c:pt idx="12150">
                  <c:v>-1.8495576139796164</c:v>
                </c:pt>
                <c:pt idx="12151">
                  <c:v>-1.861713214908175</c:v>
                </c:pt>
                <c:pt idx="12152">
                  <c:v>-1.8725944343649135</c:v>
                </c:pt>
                <c:pt idx="12153">
                  <c:v>-1.8821905174428728</c:v>
                </c:pt>
                <c:pt idx="12154">
                  <c:v>-1.8904959567351796</c:v>
                </c:pt>
                <c:pt idx="12155">
                  <c:v>-1.897506614600811</c:v>
                </c:pt>
                <c:pt idx="12156">
                  <c:v>-1.903219501450871</c:v>
                </c:pt>
                <c:pt idx="12157">
                  <c:v>-1.9076272176193607</c:v>
                </c:pt>
                <c:pt idx="12158">
                  <c:v>-1.9107261020872361</c:v>
                </c:pt>
                <c:pt idx="12159">
                  <c:v>-1.9125178450365947</c:v>
                </c:pt>
                <c:pt idx="12160">
                  <c:v>-1.9129970295019012</c:v>
                </c:pt>
                <c:pt idx="12161">
                  <c:v>-1.9121638606051898</c:v>
                </c:pt>
                <c:pt idx="12162">
                  <c:v>-1.910021240309453</c:v>
                </c:pt>
                <c:pt idx="12163">
                  <c:v>-1.9065680217991769</c:v>
                </c:pt>
                <c:pt idx="12164">
                  <c:v>-1.9018080634829335</c:v>
                </c:pt>
                <c:pt idx="12165">
                  <c:v>-1.8957452806765394</c:v>
                </c:pt>
                <c:pt idx="12166">
                  <c:v>-1.8883846643227591</c:v>
                </c:pt>
                <c:pt idx="12167">
                  <c:v>-1.8797299422155407</c:v>
                </c:pt>
                <c:pt idx="12168">
                  <c:v>-1.8697869522582913</c:v>
                </c:pt>
                <c:pt idx="12169">
                  <c:v>-1.8585633270704429</c:v>
                </c:pt>
                <c:pt idx="12170">
                  <c:v>-1.8460650239636394</c:v>
                </c:pt>
                <c:pt idx="12171">
                  <c:v>-1.8322997431426398</c:v>
                </c:pt>
                <c:pt idx="12172">
                  <c:v>-1.8172777722987392</c:v>
                </c:pt>
                <c:pt idx="12173">
                  <c:v>-1.8010116336631596</c:v>
                </c:pt>
                <c:pt idx="12174">
                  <c:v>-1.7835135024676654</c:v>
                </c:pt>
                <c:pt idx="12175">
                  <c:v>-1.764790939138819</c:v>
                </c:pt>
                <c:pt idx="12176">
                  <c:v>-1.7448592410139505</c:v>
                </c:pt>
                <c:pt idx="12177">
                  <c:v>-1.723732907322834</c:v>
                </c:pt>
                <c:pt idx="12178">
                  <c:v>-1.7014256545157569</c:v>
                </c:pt>
                <c:pt idx="12179">
                  <c:v>-1.677950502112048</c:v>
                </c:pt>
                <c:pt idx="12180">
                  <c:v>-1.6533272909702768</c:v>
                </c:pt>
                <c:pt idx="12181">
                  <c:v>-1.6275710345090926</c:v>
                </c:pt>
                <c:pt idx="12182">
                  <c:v>-1.6006988780789362</c:v>
                </c:pt>
                <c:pt idx="12183">
                  <c:v>-1.5727276771301844</c:v>
                </c:pt>
                <c:pt idx="12184">
                  <c:v>-1.5436803895420506</c:v>
                </c:pt>
                <c:pt idx="12185">
                  <c:v>-1.5135744878839945</c:v>
                </c:pt>
                <c:pt idx="12186">
                  <c:v>-1.4824301031801168</c:v>
                </c:pt>
                <c:pt idx="12187">
                  <c:v>-1.4502696423223096</c:v>
                </c:pt>
                <c:pt idx="12188">
                  <c:v>-1.4171173692594481</c:v>
                </c:pt>
                <c:pt idx="12189">
                  <c:v>-1.3829915951984395</c:v>
                </c:pt>
                <c:pt idx="12190">
                  <c:v>-1.3479171896456121</c:v>
                </c:pt>
                <c:pt idx="12191">
                  <c:v>-1.3119203759329179</c:v>
                </c:pt>
                <c:pt idx="12192">
                  <c:v>-1.2750263161680058</c:v>
                </c:pt>
                <c:pt idx="12193">
                  <c:v>-1.2372590980463394</c:v>
                </c:pt>
                <c:pt idx="12194">
                  <c:v>-1.1986428885942282</c:v>
                </c:pt>
                <c:pt idx="12195">
                  <c:v>-1.1592050879724147</c:v>
                </c:pt>
                <c:pt idx="12196">
                  <c:v>-1.1189726165372933</c:v>
                </c:pt>
                <c:pt idx="12197">
                  <c:v>-1.0779719129008276</c:v>
                </c:pt>
                <c:pt idx="12198">
                  <c:v>-1.0362321175339109</c:v>
                </c:pt>
                <c:pt idx="12199">
                  <c:v>-0.99378251303531617</c:v>
                </c:pt>
                <c:pt idx="12200">
                  <c:v>-0.95065342345574078</c:v>
                </c:pt>
                <c:pt idx="12201">
                  <c:v>-0.906871713912485</c:v>
                </c:pt>
                <c:pt idx="12202">
                  <c:v>-0.86246973100375901</c:v>
                </c:pt>
                <c:pt idx="12203">
                  <c:v>-0.81747800592565079</c:v>
                </c:pt>
                <c:pt idx="12204">
                  <c:v>-0.77192333148235726</c:v>
                </c:pt>
                <c:pt idx="12205">
                  <c:v>-0.72584092493646102</c:v>
                </c:pt>
                <c:pt idx="12206">
                  <c:v>-0.67926142721544891</c:v>
                </c:pt>
                <c:pt idx="12207">
                  <c:v>-0.6322135870268365</c:v>
                </c:pt>
                <c:pt idx="12208">
                  <c:v>-0.58473190804329112</c:v>
                </c:pt>
                <c:pt idx="12209">
                  <c:v>-0.53685048653542333</c:v>
                </c:pt>
                <c:pt idx="12210">
                  <c:v>-0.48860287868754593</c:v>
                </c:pt>
                <c:pt idx="12211">
                  <c:v>-0.44001887882366397</c:v>
                </c:pt>
                <c:pt idx="12212">
                  <c:v>-0.39113560742136755</c:v>
                </c:pt>
                <c:pt idx="12213">
                  <c:v>-0.3419846269082078</c:v>
                </c:pt>
                <c:pt idx="12214">
                  <c:v>-0.29259586716366681</c:v>
                </c:pt>
                <c:pt idx="12215">
                  <c:v>-0.24300736783726667</c:v>
                </c:pt>
                <c:pt idx="12216">
                  <c:v>-0.19325235755118694</c:v>
                </c:pt>
                <c:pt idx="12217">
                  <c:v>-0.14336405523746082</c:v>
                </c:pt>
                <c:pt idx="12218">
                  <c:v>-9.3377703058119696E-2</c:v>
                </c:pt>
                <c:pt idx="12219">
                  <c:v>-4.3329121418931457E-2</c:v>
                </c:pt>
                <c:pt idx="12220">
                  <c:v>6.7487083250741273E-3</c:v>
                </c:pt>
                <c:pt idx="12221">
                  <c:v>5.6822161597001042E-2</c:v>
                </c:pt>
                <c:pt idx="12222">
                  <c:v>0.10685605549121502</c:v>
                </c:pt>
                <c:pt idx="12223">
                  <c:v>0.15681503722863727</c:v>
                </c:pt>
                <c:pt idx="12224">
                  <c:v>0.20666693998121466</c:v>
                </c:pt>
                <c:pt idx="12225">
                  <c:v>0.25637923753131103</c:v>
                </c:pt>
                <c:pt idx="12226">
                  <c:v>0.30591806733982235</c:v>
                </c:pt>
                <c:pt idx="12227">
                  <c:v>0.35524845258747167</c:v>
                </c:pt>
                <c:pt idx="12228">
                  <c:v>0.40433454339454589</c:v>
                </c:pt>
                <c:pt idx="12229">
                  <c:v>0.45314097279527799</c:v>
                </c:pt>
                <c:pt idx="12230">
                  <c:v>0.50163616211611273</c:v>
                </c:pt>
                <c:pt idx="12231">
                  <c:v>0.54978871229833126</c:v>
                </c:pt>
                <c:pt idx="12232">
                  <c:v>0.59756524733910799</c:v>
                </c:pt>
                <c:pt idx="12233">
                  <c:v>0.6449299372304681</c:v>
                </c:pt>
                <c:pt idx="12234">
                  <c:v>0.69185379825967841</c:v>
                </c:pt>
                <c:pt idx="12235">
                  <c:v>0.73830414402945399</c:v>
                </c:pt>
                <c:pt idx="12236">
                  <c:v>0.78424846852123586</c:v>
                </c:pt>
                <c:pt idx="12237">
                  <c:v>0.82965523637631966</c:v>
                </c:pt>
                <c:pt idx="12238">
                  <c:v>0.87449312455933748</c:v>
                </c:pt>
                <c:pt idx="12239">
                  <c:v>0.91873183242373313</c:v>
                </c:pt>
                <c:pt idx="12240">
                  <c:v>0.96234106002736264</c:v>
                </c:pt>
                <c:pt idx="12241">
                  <c:v>1.0052904817367903</c:v>
                </c:pt>
                <c:pt idx="12242">
                  <c:v>1.0475506929133809</c:v>
                </c:pt>
                <c:pt idx="12243">
                  <c:v>1.0890931720961694</c:v>
                </c:pt>
                <c:pt idx="12244">
                  <c:v>1.1298893787257325</c:v>
                </c:pt>
                <c:pt idx="12245">
                  <c:v>1.1699109386487887</c:v>
                </c:pt>
                <c:pt idx="12246">
                  <c:v>1.2091306608941457</c:v>
                </c:pt>
                <c:pt idx="12247">
                  <c:v>1.2475217121597997</c:v>
                </c:pt>
                <c:pt idx="12248">
                  <c:v>1.2850584006931478</c:v>
                </c:pt>
                <c:pt idx="12249">
                  <c:v>1.3217152838795265</c:v>
                </c:pt>
                <c:pt idx="12250">
                  <c:v>1.3574639374809763</c:v>
                </c:pt>
                <c:pt idx="12251">
                  <c:v>1.3922831646785858</c:v>
                </c:pt>
                <c:pt idx="12252">
                  <c:v>1.4261492107464613</c:v>
                </c:pt>
                <c:pt idx="12253">
                  <c:v>1.4590369905054517</c:v>
                </c:pt>
                <c:pt idx="12254">
                  <c:v>1.490922480237834</c:v>
                </c:pt>
                <c:pt idx="12255">
                  <c:v>1.521785902630393</c:v>
                </c:pt>
                <c:pt idx="12256">
                  <c:v>1.5516080100580456</c:v>
                </c:pt>
                <c:pt idx="12257">
                  <c:v>1.5803689426273562</c:v>
                </c:pt>
                <c:pt idx="12258">
                  <c:v>1.6080482969650494</c:v>
                </c:pt>
                <c:pt idx="12259">
                  <c:v>1.634625229973619</c:v>
                </c:pt>
                <c:pt idx="12260">
                  <c:v>1.6600796958115014</c:v>
                </c:pt>
                <c:pt idx="12261">
                  <c:v>1.6843956522139925</c:v>
                </c:pt>
                <c:pt idx="12262">
                  <c:v>1.7075573730871929</c:v>
                </c:pt>
                <c:pt idx="12263">
                  <c:v>1.7295483411791857</c:v>
                </c:pt>
                <c:pt idx="12264">
                  <c:v>1.7503524625634344</c:v>
                </c:pt>
                <c:pt idx="12265">
                  <c:v>1.7699572704200892</c:v>
                </c:pt>
                <c:pt idx="12266">
                  <c:v>1.7883502517309453</c:v>
                </c:pt>
                <c:pt idx="12267">
                  <c:v>1.8055177672522664</c:v>
                </c:pt>
                <c:pt idx="12268">
                  <c:v>1.8214474112414512</c:v>
                </c:pt>
                <c:pt idx="12269">
                  <c:v>1.8361321042833021</c:v>
                </c:pt>
                <c:pt idx="12270">
                  <c:v>1.8495576125622006</c:v>
                </c:pt>
                <c:pt idx="12271">
                  <c:v>1.8617132134908156</c:v>
                </c:pt>
                <c:pt idx="12272">
                  <c:v>1.8725944329482576</c:v>
                </c:pt>
                <c:pt idx="12273">
                  <c:v>1.8821905160275509</c:v>
                </c:pt>
                <c:pt idx="12274">
                  <c:v>1.8904959553218224</c:v>
                </c:pt>
                <c:pt idx="12275">
                  <c:v>1.8975066131900542</c:v>
                </c:pt>
                <c:pt idx="12276">
                  <c:v>1.9032195000433398</c:v>
                </c:pt>
                <c:pt idx="12277">
                  <c:v>1.9076272162156851</c:v>
                </c:pt>
                <c:pt idx="12278">
                  <c:v>1.9107261006880356</c:v>
                </c:pt>
                <c:pt idx="12279">
                  <c:v>1.912517843642483</c:v>
                </c:pt>
                <c:pt idx="12280">
                  <c:v>1.9129970281134914</c:v>
                </c:pt>
                <c:pt idx="12281">
                  <c:v>1.9121638592230901</c:v>
                </c:pt>
                <c:pt idx="12282">
                  <c:v>1.9100212389342659</c:v>
                </c:pt>
                <c:pt idx="12283">
                  <c:v>1.9065680204314988</c:v>
                </c:pt>
                <c:pt idx="12284">
                  <c:v>1.9018080621233548</c:v>
                </c:pt>
                <c:pt idx="12285">
                  <c:v>1.8957452793256468</c:v>
                </c:pt>
                <c:pt idx="12286">
                  <c:v>1.8883846629811427</c:v>
                </c:pt>
                <c:pt idx="12287">
                  <c:v>1.8797299408837636</c:v>
                </c:pt>
                <c:pt idx="12288">
                  <c:v>1.8697869509369278</c:v>
                </c:pt>
                <c:pt idx="12289">
                  <c:v>1.8585633257600558</c:v>
                </c:pt>
                <c:pt idx="12290">
                  <c:v>1.8460650226647748</c:v>
                </c:pt>
                <c:pt idx="12291">
                  <c:v>1.8322997418558609</c:v>
                </c:pt>
                <c:pt idx="12292">
                  <c:v>1.8172777710245744</c:v>
                </c:pt>
                <c:pt idx="12293">
                  <c:v>1.8010116324021446</c:v>
                </c:pt>
                <c:pt idx="12294">
                  <c:v>1.7835135012203285</c:v>
                </c:pt>
                <c:pt idx="12295">
                  <c:v>1.7647909379056783</c:v>
                </c:pt>
                <c:pt idx="12296">
                  <c:v>1.7448592397955125</c:v>
                </c:pt>
                <c:pt idx="12297">
                  <c:v>1.7237329061196003</c:v>
                </c:pt>
                <c:pt idx="12298">
                  <c:v>1.7014256533282164</c:v>
                </c:pt>
                <c:pt idx="12299">
                  <c:v>1.6779505009406908</c:v>
                </c:pt>
                <c:pt idx="12300">
                  <c:v>1.6533272898155753</c:v>
                </c:pt>
                <c:pt idx="12301">
                  <c:v>1.6275710333715148</c:v>
                </c:pt>
                <c:pt idx="12302">
                  <c:v>1.6006988769589374</c:v>
                </c:pt>
                <c:pt idx="12303">
                  <c:v>1.5727276760282041</c:v>
                </c:pt>
                <c:pt idx="12304">
                  <c:v>1.5436803884585442</c:v>
                </c:pt>
                <c:pt idx="12305">
                  <c:v>1.5135744868193679</c:v>
                </c:pt>
                <c:pt idx="12306">
                  <c:v>1.4824301021347974</c:v>
                </c:pt>
                <c:pt idx="12307">
                  <c:v>1.4502696412967029</c:v>
                </c:pt>
                <c:pt idx="12308">
                  <c:v>1.4171173682539648</c:v>
                </c:pt>
                <c:pt idx="12309">
                  <c:v>1.3829915942134514</c:v>
                </c:pt>
                <c:pt idx="12310">
                  <c:v>1.3479171886815016</c:v>
                </c:pt>
                <c:pt idx="12311">
                  <c:v>1.311920374990057</c:v>
                </c:pt>
                <c:pt idx="12312">
                  <c:v>1.2750263152467372</c:v>
                </c:pt>
                <c:pt idx="12313">
                  <c:v>1.2372590971470068</c:v>
                </c:pt>
                <c:pt idx="12314">
                  <c:v>1.1986428877171751</c:v>
                </c:pt>
                <c:pt idx="12315">
                  <c:v>1.1592050871179564</c:v>
                </c:pt>
                <c:pt idx="12316">
                  <c:v>1.1189726157057447</c:v>
                </c:pt>
                <c:pt idx="12317">
                  <c:v>1.0779719120924871</c:v>
                </c:pt>
                <c:pt idx="12318">
                  <c:v>1.0362321167490602</c:v>
                </c:pt>
                <c:pt idx="12319">
                  <c:v>0.99378251227423664</c:v>
                </c:pt>
                <c:pt idx="12320">
                  <c:v>0.95065342271869668</c:v>
                </c:pt>
                <c:pt idx="12321">
                  <c:v>0.90687171319972426</c:v>
                </c:pt>
                <c:pt idx="12322">
                  <c:v>0.8624697303155181</c:v>
                </c:pt>
                <c:pt idx="12323">
                  <c:v>0.81747800526217718</c:v>
                </c:pt>
                <c:pt idx="12324">
                  <c:v>0.771923330843865</c:v>
                </c:pt>
                <c:pt idx="12325">
                  <c:v>0.7258409243231414</c:v>
                </c:pt>
                <c:pt idx="12326">
                  <c:v>0.679261426627499</c:v>
                </c:pt>
                <c:pt idx="12327">
                  <c:v>0.63221358646444203</c:v>
                </c:pt>
                <c:pt idx="12328">
                  <c:v>0.58473190750662662</c:v>
                </c:pt>
                <c:pt idx="12329">
                  <c:v>0.53685048602463292</c:v>
                </c:pt>
                <c:pt idx="12330">
                  <c:v>0.48860287820278825</c:v>
                </c:pt>
                <c:pt idx="12331">
                  <c:v>0.44001887836505388</c:v>
                </c:pt>
                <c:pt idx="12332">
                  <c:v>0.39113560698903516</c:v>
                </c:pt>
                <c:pt idx="12333">
                  <c:v>0.34198462650226785</c:v>
                </c:pt>
                <c:pt idx="12334">
                  <c:v>0.29259586678420602</c:v>
                </c:pt>
                <c:pt idx="12335">
                  <c:v>0.24300736748437121</c:v>
                </c:pt>
                <c:pt idx="12336">
                  <c:v>0.19325235722490008</c:v>
                </c:pt>
                <c:pt idx="12337">
                  <c:v>0.14336405493788335</c:v>
                </c:pt>
                <c:pt idx="12338">
                  <c:v>9.3377702785294947E-2</c:v>
                </c:pt>
                <c:pt idx="12339">
                  <c:v>4.33291211728737E-2</c:v>
                </c:pt>
                <c:pt idx="12340">
                  <c:v>-6.7487085443217422E-3</c:v>
                </c:pt>
                <c:pt idx="12341">
                  <c:v>-5.6822161789467383E-2</c:v>
                </c:pt>
                <c:pt idx="12342">
                  <c:v>-0.10685605565687122</c:v>
                </c:pt>
                <c:pt idx="12343">
                  <c:v>-0.15681503736749738</c:v>
                </c:pt>
                <c:pt idx="12344">
                  <c:v>-0.20666694009330797</c:v>
                </c:pt>
                <c:pt idx="12345">
                  <c:v>-0.2563792376166662</c:v>
                </c:pt>
                <c:pt idx="12346">
                  <c:v>-0.30591806739852501</c:v>
                </c:pt>
                <c:pt idx="12347">
                  <c:v>-0.35524845261955162</c:v>
                </c:pt>
                <c:pt idx="12348">
                  <c:v>-0.40433454340008934</c:v>
                </c:pt>
                <c:pt idx="12349">
                  <c:v>-0.45314097277437154</c:v>
                </c:pt>
                <c:pt idx="12350">
                  <c:v>-0.50163616206885653</c:v>
                </c:pt>
                <c:pt idx="12351">
                  <c:v>-0.54978871222481196</c:v>
                </c:pt>
                <c:pt idx="12352">
                  <c:v>-0.5975652472394698</c:v>
                </c:pt>
                <c:pt idx="12353">
                  <c:v>-0.64492993710482971</c:v>
                </c:pt>
                <c:pt idx="12354">
                  <c:v>-0.69185379810819192</c:v>
                </c:pt>
                <c:pt idx="12355">
                  <c:v>-0.73830414385226584</c:v>
                </c:pt>
                <c:pt idx="12356">
                  <c:v>-0.78424846831851469</c:v>
                </c:pt>
                <c:pt idx="12357">
                  <c:v>-0.82965523614824555</c:v>
                </c:pt>
                <c:pt idx="12358">
                  <c:v>-0.87449312430609649</c:v>
                </c:pt>
                <c:pt idx="12359">
                  <c:v>-0.91873183214552201</c:v>
                </c:pt>
                <c:pt idx="12360">
                  <c:v>-0.96234105972438966</c:v>
                </c:pt>
                <c:pt idx="12361">
                  <c:v>-1.0052904814092753</c:v>
                </c:pt>
                <c:pt idx="12362">
                  <c:v>-1.047550692561543</c:v>
                </c:pt>
                <c:pt idx="12363">
                  <c:v>-1.0890931717202676</c:v>
                </c:pt>
                <c:pt idx="12364">
                  <c:v>-1.129889378325998</c:v>
                </c:pt>
                <c:pt idx="12365">
                  <c:v>-1.1699109382254913</c:v>
                </c:pt>
                <c:pt idx="12366">
                  <c:v>-1.20913066044755</c:v>
                </c:pt>
                <c:pt idx="12367">
                  <c:v>-1.2475217116901982</c:v>
                </c:pt>
                <c:pt idx="12368">
                  <c:v>-1.2850584002008059</c:v>
                </c:pt>
                <c:pt idx="12369">
                  <c:v>-1.321715283364753</c:v>
                </c:pt>
                <c:pt idx="12370">
                  <c:v>-1.3574639369440809</c:v>
                </c:pt>
                <c:pt idx="12371">
                  <c:v>-1.3922831641198838</c:v>
                </c:pt>
                <c:pt idx="12372">
                  <c:v>-1.4261492101662681</c:v>
                </c:pt>
                <c:pt idx="12373">
                  <c:v>-1.4590369899041158</c:v>
                </c:pt>
                <c:pt idx="12374">
                  <c:v>-1.490922479615677</c:v>
                </c:pt>
                <c:pt idx="12375">
                  <c:v>-1.5217859019877744</c:v>
                </c:pt>
                <c:pt idx="12376">
                  <c:v>-1.5516080093953377</c:v>
                </c:pt>
                <c:pt idx="12377">
                  <c:v>-1.5803689419449127</c:v>
                </c:pt>
                <c:pt idx="12378">
                  <c:v>-1.6080482962632427</c:v>
                </c:pt>
                <c:pt idx="12379">
                  <c:v>-1.6346252292528256</c:v>
                </c:pt>
                <c:pt idx="12380">
                  <c:v>-1.6600796950721268</c:v>
                </c:pt>
                <c:pt idx="12381">
                  <c:v>-1.6843956514564082</c:v>
                </c:pt>
                <c:pt idx="12382">
                  <c:v>-1.7075573723118158</c:v>
                </c:pt>
                <c:pt idx="12383">
                  <c:v>-1.7295483403864262</c:v>
                </c:pt>
                <c:pt idx="12384">
                  <c:v>-1.7503524617537034</c:v>
                </c:pt>
                <c:pt idx="12385">
                  <c:v>-1.7699572695938097</c:v>
                </c:pt>
                <c:pt idx="12386">
                  <c:v>-1.7883502508885498</c:v>
                </c:pt>
                <c:pt idx="12387">
                  <c:v>-1.8055177663941828</c:v>
                </c:pt>
                <c:pt idx="12388">
                  <c:v>-1.8214474103681186</c:v>
                </c:pt>
                <c:pt idx="12389">
                  <c:v>-1.8361321033951603</c:v>
                </c:pt>
                <c:pt idx="12390">
                  <c:v>-1.8495576116597161</c:v>
                </c:pt>
                <c:pt idx="12391">
                  <c:v>-1.8617132125744329</c:v>
                </c:pt>
                <c:pt idx="12392">
                  <c:v>-1.8725944320184331</c:v>
                </c:pt>
                <c:pt idx="12393">
                  <c:v>-1.8821905150847573</c:v>
                </c:pt>
                <c:pt idx="12394">
                  <c:v>-1.890495954366527</c:v>
                </c:pt>
                <c:pt idx="12395">
                  <c:v>-1.897506612222724</c:v>
                </c:pt>
                <c:pt idx="12396">
                  <c:v>-1.9032194990644531</c:v>
                </c:pt>
                <c:pt idx="12397">
                  <c:v>-1.9076272152257265</c:v>
                </c:pt>
                <c:pt idx="12398">
                  <c:v>-1.9107260996874778</c:v>
                </c:pt>
                <c:pt idx="12399">
                  <c:v>-1.9125178426318208</c:v>
                </c:pt>
                <c:pt idx="12400">
                  <c:v>-1.9129970270932153</c:v>
                </c:pt>
                <c:pt idx="12401">
                  <c:v>-1.9121638581936893</c:v>
                </c:pt>
                <c:pt idx="12402">
                  <c:v>-1.9100212378962358</c:v>
                </c:pt>
                <c:pt idx="12403">
                  <c:v>-1.9065680193853405</c:v>
                </c:pt>
                <c:pt idx="12404">
                  <c:v>-1.9018080610695696</c:v>
                </c:pt>
                <c:pt idx="12405">
                  <c:v>-1.8957452782647239</c:v>
                </c:pt>
                <c:pt idx="12406">
                  <c:v>-1.8883846619135891</c:v>
                </c:pt>
                <c:pt idx="12407">
                  <c:v>-1.8797299398100913</c:v>
                </c:pt>
                <c:pt idx="12408">
                  <c:v>-1.8697869498576321</c:v>
                </c:pt>
                <c:pt idx="12409">
                  <c:v>-1.858563324675649</c:v>
                </c:pt>
                <c:pt idx="12410">
                  <c:v>-1.8460650215757637</c:v>
                </c:pt>
                <c:pt idx="12411">
                  <c:v>-1.8322997407627404</c:v>
                </c:pt>
                <c:pt idx="12412">
                  <c:v>-1.8172777699278628</c:v>
                </c:pt>
                <c:pt idx="12413">
                  <c:v>-1.8010116313023479</c:v>
                </c:pt>
                <c:pt idx="12414">
                  <c:v>-1.7835135001179483</c:v>
                </c:pt>
                <c:pt idx="12415">
                  <c:v>-1.7647909368012269</c:v>
                </c:pt>
                <c:pt idx="12416">
                  <c:v>-1.7448592386894903</c:v>
                </c:pt>
                <c:pt idx="12417">
                  <c:v>-1.7237329050125199</c:v>
                </c:pt>
                <c:pt idx="12418">
                  <c:v>-1.7014256522205733</c:v>
                </c:pt>
                <c:pt idx="12419">
                  <c:v>-1.6779504998329855</c:v>
                </c:pt>
                <c:pt idx="12420">
                  <c:v>-1.6533272887083095</c:v>
                </c:pt>
                <c:pt idx="12421">
                  <c:v>-1.6275710322651831</c:v>
                </c:pt>
                <c:pt idx="12422">
                  <c:v>-1.6006988758540468</c:v>
                </c:pt>
                <c:pt idx="12423">
                  <c:v>-1.5727276749252386</c:v>
                </c:pt>
                <c:pt idx="12424">
                  <c:v>-1.5436803873579992</c:v>
                </c:pt>
                <c:pt idx="12425">
                  <c:v>-1.513574485721733</c:v>
                </c:pt>
                <c:pt idx="12426">
                  <c:v>-1.4824301010405514</c:v>
                </c:pt>
                <c:pt idx="12427">
                  <c:v>-1.450269640206346</c:v>
                </c:pt>
                <c:pt idx="12428">
                  <c:v>-1.4171173671679538</c:v>
                </c:pt>
                <c:pt idx="12429">
                  <c:v>-1.3829915931322811</c:v>
                </c:pt>
                <c:pt idx="12430">
                  <c:v>-1.3479171876056339</c:v>
                </c:pt>
                <c:pt idx="12431">
                  <c:v>-1.3119203739199587</c:v>
                </c:pt>
                <c:pt idx="12432">
                  <c:v>-1.2750263141828759</c:v>
                </c:pt>
                <c:pt idx="12433">
                  <c:v>-1.2372590960898497</c:v>
                </c:pt>
                <c:pt idx="12434">
                  <c:v>-1.1986428866671555</c:v>
                </c:pt>
                <c:pt idx="12435">
                  <c:v>-1.1592050860755472</c:v>
                </c:pt>
                <c:pt idx="12436">
                  <c:v>-1.1189726146713792</c:v>
                </c:pt>
                <c:pt idx="12437">
                  <c:v>-1.0779719110666046</c:v>
                </c:pt>
                <c:pt idx="12438">
                  <c:v>-1.0362321157321053</c:v>
                </c:pt>
                <c:pt idx="12439">
                  <c:v>-0.99378251126663109</c:v>
                </c:pt>
                <c:pt idx="12440">
                  <c:v>-0.95065342172085754</c:v>
                </c:pt>
                <c:pt idx="12441">
                  <c:v>-0.90687171221207341</c:v>
                </c:pt>
                <c:pt idx="12442">
                  <c:v>-0.86246972933847776</c:v>
                </c:pt>
                <c:pt idx="12443">
                  <c:v>-0.81747800429614725</c:v>
                </c:pt>
                <c:pt idx="12444">
                  <c:v>-0.77192332988922241</c:v>
                </c:pt>
                <c:pt idx="12445">
                  <c:v>-0.72584092338031969</c:v>
                </c:pt>
                <c:pt idx="12446">
                  <c:v>-0.67926142569685821</c:v>
                </c:pt>
                <c:pt idx="12447">
                  <c:v>-0.63221358554637075</c:v>
                </c:pt>
                <c:pt idx="12448">
                  <c:v>-0.58473190660150198</c:v>
                </c:pt>
                <c:pt idx="12449">
                  <c:v>-0.53685048513281231</c:v>
                </c:pt>
                <c:pt idx="12450">
                  <c:v>-0.48860287732461732</c:v>
                </c:pt>
                <c:pt idx="12451">
                  <c:v>-0.4400188775009074</c:v>
                </c:pt>
                <c:pt idx="12452">
                  <c:v>-0.3911356061392583</c:v>
                </c:pt>
                <c:pt idx="12453">
                  <c:v>-0.34198462566716292</c:v>
                </c:pt>
                <c:pt idx="12454">
                  <c:v>-0.29259586596413323</c:v>
                </c:pt>
                <c:pt idx="12455">
                  <c:v>-0.2430073666796333</c:v>
                </c:pt>
                <c:pt idx="12456">
                  <c:v>-0.19325235643582758</c:v>
                </c:pt>
                <c:pt idx="12457">
                  <c:v>-0.14336405416477907</c:v>
                </c:pt>
                <c:pt idx="12458">
                  <c:v>-9.3377702028417831E-2</c:v>
                </c:pt>
                <c:pt idx="12459">
                  <c:v>-4.3329120432569347E-2</c:v>
                </c:pt>
                <c:pt idx="12460">
                  <c:v>6.7487092678372882E-3</c:v>
                </c:pt>
                <c:pt idx="12461">
                  <c:v>5.6822162495876995E-2</c:v>
                </c:pt>
                <c:pt idx="12462">
                  <c:v>0.10685605634593069</c:v>
                </c:pt>
                <c:pt idx="12463">
                  <c:v>0.15681503803894781</c:v>
                </c:pt>
                <c:pt idx="12464">
                  <c:v>0.20666694074691855</c:v>
                </c:pt>
                <c:pt idx="12465">
                  <c:v>0.25637923825219211</c:v>
                </c:pt>
                <c:pt idx="12466">
                  <c:v>0.3059180680157213</c:v>
                </c:pt>
                <c:pt idx="12467">
                  <c:v>0.35524845321821685</c:v>
                </c:pt>
                <c:pt idx="12468">
                  <c:v>0.40433454398000729</c:v>
                </c:pt>
                <c:pt idx="12469">
                  <c:v>0.45314097333534076</c:v>
                </c:pt>
                <c:pt idx="12470">
                  <c:v>0.50163616261070476</c:v>
                </c:pt>
                <c:pt idx="12471">
                  <c:v>0.54978871274733776</c:v>
                </c:pt>
                <c:pt idx="12472">
                  <c:v>0.59756524774254072</c:v>
                </c:pt>
                <c:pt idx="12473">
                  <c:v>0.64492993758824446</c:v>
                </c:pt>
                <c:pt idx="12474">
                  <c:v>0.69185379857182649</c:v>
                </c:pt>
                <c:pt idx="12475">
                  <c:v>0.7383041442959456</c:v>
                </c:pt>
                <c:pt idx="12476">
                  <c:v>0.78424846874211029</c:v>
                </c:pt>
                <c:pt idx="12477">
                  <c:v>0.82965523655163897</c:v>
                </c:pt>
                <c:pt idx="12478">
                  <c:v>0.87449312468918627</c:v>
                </c:pt>
                <c:pt idx="12479">
                  <c:v>0.91873183250817858</c:v>
                </c:pt>
                <c:pt idx="12480">
                  <c:v>0.96234106006653453</c:v>
                </c:pt>
                <c:pt idx="12481">
                  <c:v>1.0052904817308124</c:v>
                </c:pt>
                <c:pt idx="12482">
                  <c:v>1.0475506928623939</c:v>
                </c:pt>
                <c:pt idx="12483">
                  <c:v>1.0890931720003758</c:v>
                </c:pt>
                <c:pt idx="12484">
                  <c:v>1.129889378585307</c:v>
                </c:pt>
                <c:pt idx="12485">
                  <c:v>1.1699109384639506</c:v>
                </c:pt>
                <c:pt idx="12486">
                  <c:v>1.2091306606651204</c:v>
                </c:pt>
                <c:pt idx="12487">
                  <c:v>1.2475217118868458</c:v>
                </c:pt>
                <c:pt idx="12488">
                  <c:v>1.2850584003765135</c:v>
                </c:pt>
                <c:pt idx="12489">
                  <c:v>1.3217152835195154</c:v>
                </c:pt>
                <c:pt idx="12490">
                  <c:v>1.3574639370778925</c:v>
                </c:pt>
                <c:pt idx="12491">
                  <c:v>1.39228316423275</c:v>
                </c:pt>
                <c:pt idx="12492">
                  <c:v>1.4261492102582338</c:v>
                </c:pt>
                <c:pt idx="12493">
                  <c:v>1.4590369899751816</c:v>
                </c:pt>
                <c:pt idx="12494">
                  <c:v>1.4909224796658929</c:v>
                </c:pt>
                <c:pt idx="12495">
                  <c:v>1.52178590201718</c:v>
                </c:pt>
                <c:pt idx="12496">
                  <c:v>1.5516080094039892</c:v>
                </c:pt>
                <c:pt idx="12497">
                  <c:v>1.5803689419328668</c:v>
                </c:pt>
                <c:pt idx="12498">
                  <c:v>1.6080482962305835</c:v>
                </c:pt>
                <c:pt idx="12499">
                  <c:v>1.6346252291996433</c:v>
                </c:pt>
                <c:pt idx="12500">
                  <c:v>1.6600796949985002</c:v>
                </c:pt>
                <c:pt idx="12501">
                  <c:v>1.6843956513624496</c:v>
                </c:pt>
                <c:pt idx="12502">
                  <c:v>1.7075573721976269</c:v>
                </c:pt>
                <c:pt idx="12503">
                  <c:v>1.7295483402521303</c:v>
                </c:pt>
                <c:pt idx="12504">
                  <c:v>1.7503524615994308</c:v>
                </c:pt>
                <c:pt idx="12505">
                  <c:v>1.7699572694196892</c:v>
                </c:pt>
                <c:pt idx="12506">
                  <c:v>1.7883502506947224</c:v>
                </c:pt>
                <c:pt idx="12507">
                  <c:v>1.8055177661808117</c:v>
                </c:pt>
                <c:pt idx="12508">
                  <c:v>1.8214474101353615</c:v>
                </c:pt>
                <c:pt idx="12509">
                  <c:v>1.8361321031431914</c:v>
                </c:pt>
                <c:pt idx="12510">
                  <c:v>1.8495576113887042</c:v>
                </c:pt>
                <c:pt idx="12511">
                  <c:v>1.8617132122845643</c:v>
                </c:pt>
                <c:pt idx="12512">
                  <c:v>1.8725944317099104</c:v>
                </c:pt>
                <c:pt idx="12513">
                  <c:v>1.8821905147577656</c:v>
                </c:pt>
                <c:pt idx="12514">
                  <c:v>1.890495954021286</c:v>
                </c:pt>
                <c:pt idx="12515">
                  <c:v>1.8975066118594537</c:v>
                </c:pt>
                <c:pt idx="12516">
                  <c:v>1.9032194986833728</c:v>
                </c:pt>
                <c:pt idx="12517">
                  <c:v>1.9076272148270614</c:v>
                </c:pt>
                <c:pt idx="12518">
                  <c:v>1.9107260992714754</c:v>
                </c:pt>
                <c:pt idx="12519">
                  <c:v>1.9125178421987235</c:v>
                </c:pt>
                <c:pt idx="12520">
                  <c:v>1.9129970266432759</c:v>
                </c:pt>
                <c:pt idx="12521">
                  <c:v>1.9121638577271673</c:v>
                </c:pt>
                <c:pt idx="12522">
                  <c:v>1.9100212374133954</c:v>
                </c:pt>
                <c:pt idx="12523">
                  <c:v>1.9065680188864518</c:v>
                </c:pt>
                <c:pt idx="12524">
                  <c:v>1.9018080605549144</c:v>
                </c:pt>
                <c:pt idx="12525">
                  <c:v>1.8957452777345831</c:v>
                </c:pt>
                <c:pt idx="12526">
                  <c:v>1.8883846613682618</c:v>
                </c:pt>
                <c:pt idx="12527">
                  <c:v>1.8797299392498639</c:v>
                </c:pt>
                <c:pt idx="12528">
                  <c:v>1.8697869492828143</c:v>
                </c:pt>
                <c:pt idx="12529">
                  <c:v>1.8585633240865393</c:v>
                </c:pt>
                <c:pt idx="12530">
                  <c:v>1.846065020972683</c:v>
                </c:pt>
                <c:pt idx="12531">
                  <c:v>1.8322997401460097</c:v>
                </c:pt>
                <c:pt idx="12532">
                  <c:v>1.8172777692978028</c:v>
                </c:pt>
                <c:pt idx="12533">
                  <c:v>1.8010116306592849</c:v>
                </c:pt>
                <c:pt idx="12534">
                  <c:v>1.7835134994622146</c:v>
                </c:pt>
                <c:pt idx="12535">
                  <c:v>1.76479093613316</c:v>
                </c:pt>
                <c:pt idx="12536">
                  <c:v>1.7448592380094452</c:v>
                </c:pt>
                <c:pt idx="12537">
                  <c:v>1.7237329043208227</c:v>
                </c:pt>
                <c:pt idx="12538">
                  <c:v>1.7014256515175896</c:v>
                </c:pt>
                <c:pt idx="12539">
                  <c:v>1.6779504991190652</c:v>
                </c:pt>
                <c:pt idx="12540">
                  <c:v>1.6533272879838179</c:v>
                </c:pt>
                <c:pt idx="12541">
                  <c:v>1.6275710315304805</c:v>
                </c:pt>
                <c:pt idx="12542">
                  <c:v>1.6006988751094879</c:v>
                </c:pt>
                <c:pt idx="12543">
                  <c:v>1.5727276741712062</c:v>
                </c:pt>
                <c:pt idx="12544">
                  <c:v>1.5436803865948534</c:v>
                </c:pt>
                <c:pt idx="12545">
                  <c:v>1.5135744849498625</c:v>
                </c:pt>
                <c:pt idx="12546">
                  <c:v>1.482430100260322</c:v>
                </c:pt>
                <c:pt idx="12547">
                  <c:v>1.4502696394181405</c:v>
                </c:pt>
                <c:pt idx="12548">
                  <c:v>1.417117366372149</c:v>
                </c:pt>
                <c:pt idx="12549">
                  <c:v>1.3829915923292713</c:v>
                </c:pt>
                <c:pt idx="12550">
                  <c:v>1.3479171867957962</c:v>
                </c:pt>
                <c:pt idx="12551">
                  <c:v>1.3119203731036873</c:v>
                </c:pt>
                <c:pt idx="12552">
                  <c:v>1.2750263133605533</c:v>
                </c:pt>
                <c:pt idx="12553">
                  <c:v>1.2372590952618701</c:v>
                </c:pt>
                <c:pt idx="12554">
                  <c:v>1.198642885833924</c:v>
                </c:pt>
                <c:pt idx="12555">
                  <c:v>1.1592050852374407</c:v>
                </c:pt>
                <c:pt idx="12556">
                  <c:v>1.1189726138287979</c:v>
                </c:pt>
                <c:pt idx="12557">
                  <c:v>1.0779719102199423</c:v>
                </c:pt>
                <c:pt idx="12558">
                  <c:v>1.0362321148817502</c:v>
                </c:pt>
                <c:pt idx="12559">
                  <c:v>0.99378251041299448</c:v>
                </c:pt>
                <c:pt idx="12560">
                  <c:v>0.95065342086433902</c:v>
                </c:pt>
                <c:pt idx="12561">
                  <c:v>0.90687171135306122</c:v>
                </c:pt>
                <c:pt idx="12562">
                  <c:v>0.86246972847737169</c:v>
                </c:pt>
                <c:pt idx="12563">
                  <c:v>0.81747800343332422</c:v>
                </c:pt>
                <c:pt idx="12564">
                  <c:v>0.77192332902510474</c:v>
                </c:pt>
                <c:pt idx="12565">
                  <c:v>0.72584092251527876</c:v>
                </c:pt>
                <c:pt idx="12566">
                  <c:v>0.67926142483129959</c:v>
                </c:pt>
                <c:pt idx="12567">
                  <c:v>0.63221358468068256</c:v>
                </c:pt>
                <c:pt idx="12568">
                  <c:v>0.58473190573608391</c:v>
                </c:pt>
                <c:pt idx="12569">
                  <c:v>0.53685048426803206</c:v>
                </c:pt>
                <c:pt idx="12570">
                  <c:v>0.48860287646090261</c:v>
                </c:pt>
                <c:pt idx="12571">
                  <c:v>0.4400188766386034</c:v>
                </c:pt>
                <c:pt idx="12572">
                  <c:v>0.39113560527876845</c:v>
                </c:pt>
                <c:pt idx="12573">
                  <c:v>0.3419846248088762</c:v>
                </c:pt>
                <c:pt idx="12574">
                  <c:v>0.29259586510840996</c:v>
                </c:pt>
                <c:pt idx="12575">
                  <c:v>0.24300736582686133</c:v>
                </c:pt>
                <c:pt idx="12576">
                  <c:v>0.19325235558638229</c:v>
                </c:pt>
                <c:pt idx="12577">
                  <c:v>0.14336405331901905</c:v>
                </c:pt>
                <c:pt idx="12578">
                  <c:v>9.3377701186747264E-2</c:v>
                </c:pt>
                <c:pt idx="12579">
                  <c:v>4.3329119595319189E-2</c:v>
                </c:pt>
                <c:pt idx="12580">
                  <c:v>-6.7487101002782855E-3</c:v>
                </c:pt>
                <c:pt idx="12581">
                  <c:v>-5.6822163323163331E-2</c:v>
                </c:pt>
                <c:pt idx="12582">
                  <c:v>-0.10685605716770234</c:v>
                </c:pt>
                <c:pt idx="12583">
                  <c:v>-0.15681503885485915</c:v>
                </c:pt>
                <c:pt idx="12584">
                  <c:v>-0.20666694155659529</c:v>
                </c:pt>
                <c:pt idx="12585">
                  <c:v>-0.25637923905531729</c:v>
                </c:pt>
                <c:pt idx="12586">
                  <c:v>-0.30591806881194988</c:v>
                </c:pt>
                <c:pt idx="12587">
                  <c:v>-0.35524845400720262</c:v>
                </c:pt>
                <c:pt idx="12588">
                  <c:v>-0.40433454476144864</c:v>
                </c:pt>
                <c:pt idx="12589">
                  <c:v>-0.45314097410887733</c:v>
                </c:pt>
                <c:pt idx="12590">
                  <c:v>-0.50163616337600503</c:v>
                </c:pt>
                <c:pt idx="12591">
                  <c:v>-0.54978871350412817</c:v>
                </c:pt>
                <c:pt idx="12592">
                  <c:v>-0.59756524849044879</c:v>
                </c:pt>
                <c:pt idx="12593">
                  <c:v>-0.64492993832701084</c:v>
                </c:pt>
                <c:pt idx="12594">
                  <c:v>-0.6918537993011139</c:v>
                </c:pt>
                <c:pt idx="12595">
                  <c:v>-0.73830414501547248</c:v>
                </c:pt>
                <c:pt idx="12596">
                  <c:v>-0.78424846945160065</c:v>
                </c:pt>
                <c:pt idx="12597">
                  <c:v>-0.82965523725077772</c:v>
                </c:pt>
                <c:pt idx="12598">
                  <c:v>-0.87449312537771429</c:v>
                </c:pt>
                <c:pt idx="12599">
                  <c:v>-0.91873183318580354</c:v>
                </c:pt>
                <c:pt idx="12600">
                  <c:v>-0.96234106073299697</c:v>
                </c:pt>
                <c:pt idx="12601">
                  <c:v>-1.0052904823858482</c:v>
                </c:pt>
                <c:pt idx="12602">
                  <c:v>-1.0475506935057439</c:v>
                </c:pt>
                <c:pt idx="12603">
                  <c:v>-1.0890931726317812</c:v>
                </c:pt>
                <c:pt idx="12604">
                  <c:v>-1.1298893792045259</c:v>
                </c:pt>
                <c:pt idx="12605">
                  <c:v>-1.1699109390707521</c:v>
                </c:pt>
                <c:pt idx="12606">
                  <c:v>-1.2091306612592734</c:v>
                </c:pt>
                <c:pt idx="12607">
                  <c:v>-1.2475217124681086</c:v>
                </c:pt>
                <c:pt idx="12608">
                  <c:v>-1.285058400944689</c:v>
                </c:pt>
                <c:pt idx="12609">
                  <c:v>-1.3217152840743671</c:v>
                </c:pt>
                <c:pt idx="12610">
                  <c:v>-1.357463937619229</c:v>
                </c:pt>
                <c:pt idx="12611">
                  <c:v>-1.3922831647603744</c:v>
                </c:pt>
                <c:pt idx="12612">
                  <c:v>-1.4261492107719322</c:v>
                </c:pt>
                <c:pt idx="12613">
                  <c:v>-1.4590369904747851</c:v>
                </c:pt>
                <c:pt idx="12614">
                  <c:v>-1.4909224801512213</c:v>
                </c:pt>
                <c:pt idx="12615">
                  <c:v>-1.5217859024880647</c:v>
                </c:pt>
                <c:pt idx="12616">
                  <c:v>-1.5516080098602609</c:v>
                </c:pt>
                <c:pt idx="12617">
                  <c:v>-1.5803689423743628</c:v>
                </c:pt>
                <c:pt idx="12618">
                  <c:v>-1.6080482966571628</c:v>
                </c:pt>
                <c:pt idx="12619">
                  <c:v>-1.6346252296111536</c:v>
                </c:pt>
                <c:pt idx="12620">
                  <c:v>-1.6600796953948236</c:v>
                </c:pt>
                <c:pt idx="12621">
                  <c:v>-1.6843956517434455</c:v>
                </c:pt>
                <c:pt idx="12622">
                  <c:v>-1.7075573725631767</c:v>
                </c:pt>
                <c:pt idx="12623">
                  <c:v>-1.7295483406021164</c:v>
                </c:pt>
                <c:pt idx="12624">
                  <c:v>-1.7503524619337456</c:v>
                </c:pt>
                <c:pt idx="12625">
                  <c:v>-1.7699572697382373</c:v>
                </c:pt>
                <c:pt idx="12626">
                  <c:v>-1.7883502509974138</c:v>
                </c:pt>
                <c:pt idx="12627">
                  <c:v>-1.8055177664675619</c:v>
                </c:pt>
                <c:pt idx="12628">
                  <c:v>-1.8214474104060916</c:v>
                </c:pt>
                <c:pt idx="12629">
                  <c:v>-1.8361321033978339</c:v>
                </c:pt>
                <c:pt idx="12630">
                  <c:v>-1.8495576116271977</c:v>
                </c:pt>
                <c:pt idx="12631">
                  <c:v>-1.8617132125068574</c:v>
                </c:pt>
                <c:pt idx="12632">
                  <c:v>-1.8725944319159467</c:v>
                </c:pt>
                <c:pt idx="12633">
                  <c:v>-1.8821905149475178</c:v>
                </c:pt>
                <c:pt idx="12634">
                  <c:v>-1.8904959541947199</c:v>
                </c:pt>
                <c:pt idx="12635">
                  <c:v>-1.8975066120165409</c:v>
                </c:pt>
                <c:pt idx="12636">
                  <c:v>-1.9032194988240967</c:v>
                </c:pt>
                <c:pt idx="12637">
                  <c:v>-1.9076272149514217</c:v>
                </c:pt>
                <c:pt idx="12638">
                  <c:v>-1.9107260993794613</c:v>
                </c:pt>
                <c:pt idx="12639">
                  <c:v>-1.9125178422903459</c:v>
                </c:pt>
                <c:pt idx="12640">
                  <c:v>-1.9129970267185408</c:v>
                </c:pt>
                <c:pt idx="12641">
                  <c:v>-1.9121638577860967</c:v>
                </c:pt>
                <c:pt idx="12642">
                  <c:v>-1.9100212374560233</c:v>
                </c:pt>
                <c:pt idx="12643">
                  <c:v>-1.9065680189128125</c:v>
                </c:pt>
                <c:pt idx="12644">
                  <c:v>-1.9018080605650409</c:v>
                </c:pt>
                <c:pt idx="12645">
                  <c:v>-1.8957452777285377</c:v>
                </c:pt>
                <c:pt idx="12646">
                  <c:v>-1.8883846613460893</c:v>
                </c:pt>
                <c:pt idx="12647">
                  <c:v>-1.8797299392116376</c:v>
                </c:pt>
                <c:pt idx="12648">
                  <c:v>-1.8697869492285963</c:v>
                </c:pt>
                <c:pt idx="12649">
                  <c:v>-1.8585633240164139</c:v>
                </c:pt>
                <c:pt idx="12650">
                  <c:v>-1.8460650208867291</c:v>
                </c:pt>
                <c:pt idx="12651">
                  <c:v>-1.8322997400443226</c:v>
                </c:pt>
                <c:pt idx="12652">
                  <c:v>-1.8172777691804785</c:v>
                </c:pt>
                <c:pt idx="12653">
                  <c:v>-1.8010116305264303</c:v>
                </c:pt>
                <c:pt idx="12654">
                  <c:v>-1.7835134993139423</c:v>
                </c:pt>
                <c:pt idx="12655">
                  <c:v>-1.7647909359695884</c:v>
                </c:pt>
                <c:pt idx="12656">
                  <c:v>-1.7448592378306922</c:v>
                </c:pt>
                <c:pt idx="12657">
                  <c:v>-1.7237329041270288</c:v>
                </c:pt>
                <c:pt idx="12658">
                  <c:v>-1.7014256513088852</c:v>
                </c:pt>
                <c:pt idx="12659">
                  <c:v>-1.6779504988955956</c:v>
                </c:pt>
                <c:pt idx="12660">
                  <c:v>-1.6533272877457243</c:v>
                </c:pt>
                <c:pt idx="12661">
                  <c:v>-1.6275710312779375</c:v>
                </c:pt>
                <c:pt idx="12662">
                  <c:v>-1.6006988748426476</c:v>
                </c:pt>
                <c:pt idx="12663">
                  <c:v>-1.5727276738902312</c:v>
                </c:pt>
                <c:pt idx="12664">
                  <c:v>-1.5436803862999247</c:v>
                </c:pt>
                <c:pt idx="12665">
                  <c:v>-1.5135744846411539</c:v>
                </c:pt>
                <c:pt idx="12666">
                  <c:v>-1.4824300999380302</c:v>
                </c:pt>
                <c:pt idx="12667">
                  <c:v>-1.4502696390824408</c:v>
                </c:pt>
                <c:pt idx="12668">
                  <c:v>-1.4171173660232494</c:v>
                </c:pt>
                <c:pt idx="12669">
                  <c:v>-1.3829915919673632</c:v>
                </c:pt>
                <c:pt idx="12670">
                  <c:v>-1.347917186421105</c:v>
                </c:pt>
                <c:pt idx="12671">
                  <c:v>-1.3119203727163984</c:v>
                </c:pt>
                <c:pt idx="12672">
                  <c:v>-1.2750263129609032</c:v>
                </c:pt>
                <c:pt idx="12673">
                  <c:v>-1.2372590948500726</c:v>
                </c:pt>
                <c:pt idx="12674">
                  <c:v>-1.1986428854102098</c:v>
                </c:pt>
                <c:pt idx="12675">
                  <c:v>-1.1592050848020357</c:v>
                </c:pt>
                <c:pt idx="12676">
                  <c:v>-1.1189726133819378</c:v>
                </c:pt>
                <c:pt idx="12677">
                  <c:v>-1.0779719097618692</c:v>
                </c:pt>
                <c:pt idx="12678">
                  <c:v>-1.0362321144127065</c:v>
                </c:pt>
                <c:pt idx="12679">
                  <c:v>-0.99378250993322192</c:v>
                </c:pt>
                <c:pt idx="12680">
                  <c:v>-0.95065342037409073</c:v>
                </c:pt>
                <c:pt idx="12681">
                  <c:v>-0.90687171085260221</c:v>
                </c:pt>
                <c:pt idx="12682">
                  <c:v>-0.86246972796697186</c:v>
                </c:pt>
                <c:pt idx="12683">
                  <c:v>-0.81747800291323136</c:v>
                </c:pt>
                <c:pt idx="12684">
                  <c:v>-0.77192332849558343</c:v>
                </c:pt>
                <c:pt idx="12685">
                  <c:v>-0.72584092197659911</c:v>
                </c:pt>
                <c:pt idx="12686">
                  <c:v>-0.67926142428374858</c:v>
                </c:pt>
                <c:pt idx="12687">
                  <c:v>-0.63221358412453621</c:v>
                </c:pt>
                <c:pt idx="12688">
                  <c:v>-0.58473190517158991</c:v>
                </c:pt>
                <c:pt idx="12689">
                  <c:v>-0.53685048369550037</c:v>
                </c:pt>
                <c:pt idx="12690">
                  <c:v>-0.48860287588059564</c:v>
                </c:pt>
                <c:pt idx="12691">
                  <c:v>-0.44001887605085277</c:v>
                </c:pt>
                <c:pt idx="12692">
                  <c:v>-0.39113560468383302</c:v>
                </c:pt>
                <c:pt idx="12693">
                  <c:v>-0.34198462420704362</c:v>
                </c:pt>
                <c:pt idx="12694">
                  <c:v>-0.29259586449998243</c:v>
                </c:pt>
                <c:pt idx="12695">
                  <c:v>-0.24300736521215641</c:v>
                </c:pt>
                <c:pt idx="12696">
                  <c:v>-0.19325235496568707</c:v>
                </c:pt>
                <c:pt idx="12697">
                  <c:v>-0.14336405269262223</c:v>
                </c:pt>
                <c:pt idx="12698">
                  <c:v>-9.3377700554936507E-2</c:v>
                </c:pt>
                <c:pt idx="12699">
                  <c:v>-4.3329118958425658E-2</c:v>
                </c:pt>
                <c:pt idx="12700">
                  <c:v>6.7487107419522095E-3</c:v>
                </c:pt>
                <c:pt idx="12701">
                  <c:v>5.6822163969315533E-2</c:v>
                </c:pt>
                <c:pt idx="12702">
                  <c:v>0.10685605781804418</c:v>
                </c:pt>
                <c:pt idx="12703">
                  <c:v>0.15681503950905964</c:v>
                </c:pt>
                <c:pt idx="12704">
                  <c:v>0.20666694221436677</c:v>
                </c:pt>
                <c:pt idx="12705">
                  <c:v>0.25637923971634285</c:v>
                </c:pt>
                <c:pt idx="12706">
                  <c:v>0.30591806947591266</c:v>
                </c:pt>
                <c:pt idx="12707">
                  <c:v>0.3552484546738009</c:v>
                </c:pt>
                <c:pt idx="12708">
                  <c:v>0.40433454543035025</c:v>
                </c:pt>
                <c:pt idx="12709">
                  <c:v>0.4531409747798093</c:v>
                </c:pt>
                <c:pt idx="12710">
                  <c:v>0.50163616404863587</c:v>
                </c:pt>
                <c:pt idx="12711">
                  <c:v>0.54978871417815611</c:v>
                </c:pt>
                <c:pt idx="12712">
                  <c:v>0.59756524916556863</c:v>
                </c:pt>
                <c:pt idx="12713">
                  <c:v>0.64492993900290763</c:v>
                </c:pt>
                <c:pt idx="12714">
                  <c:v>0.69185379997748897</c:v>
                </c:pt>
                <c:pt idx="12715">
                  <c:v>0.73830414569202196</c:v>
                </c:pt>
                <c:pt idx="12716">
                  <c:v>0.78424847012798704</c:v>
                </c:pt>
                <c:pt idx="12717">
                  <c:v>0.82965523792673623</c:v>
                </c:pt>
                <c:pt idx="12718">
                  <c:v>0.87449312605290186</c:v>
                </c:pt>
                <c:pt idx="12719">
                  <c:v>0.91873183385994961</c:v>
                </c:pt>
                <c:pt idx="12720">
                  <c:v>0.96234106140578657</c:v>
                </c:pt>
                <c:pt idx="12721">
                  <c:v>1.0052904830569995</c:v>
                </c:pt>
                <c:pt idx="12722">
                  <c:v>1.0475506941749422</c:v>
                </c:pt>
                <c:pt idx="12723">
                  <c:v>1.0890931732987335</c:v>
                </c:pt>
                <c:pt idx="12724">
                  <c:v>1.1298893798689451</c:v>
                </c:pt>
                <c:pt idx="12725">
                  <c:v>1.1699109397323286</c:v>
                </c:pt>
                <c:pt idx="12726">
                  <c:v>1.209130661917726</c:v>
                </c:pt>
                <c:pt idx="12727">
                  <c:v>1.2475217131231613</c:v>
                </c:pt>
                <c:pt idx="12728">
                  <c:v>1.2850584015960491</c:v>
                </c:pt>
                <c:pt idx="12729">
                  <c:v>1.3217152847217586</c:v>
                </c:pt>
                <c:pt idx="12730">
                  <c:v>1.3574639382623652</c:v>
                </c:pt>
                <c:pt idx="12731">
                  <c:v>1.3922831653989736</c:v>
                </c:pt>
                <c:pt idx="12732">
                  <c:v>1.4261492114057301</c:v>
                </c:pt>
                <c:pt idx="12733">
                  <c:v>1.4590369911035168</c:v>
                </c:pt>
                <c:pt idx="12734">
                  <c:v>1.4909224807746055</c:v>
                </c:pt>
                <c:pt idx="12735">
                  <c:v>1.5217859031058592</c:v>
                </c:pt>
                <c:pt idx="12736">
                  <c:v>1.5516080104721848</c:v>
                </c:pt>
                <c:pt idx="12737">
                  <c:v>1.5803689429801788</c:v>
                </c:pt>
                <c:pt idx="12738">
                  <c:v>1.6080482972566068</c:v>
                </c:pt>
                <c:pt idx="12739">
                  <c:v>1.6346252302039781</c:v>
                </c:pt>
                <c:pt idx="12740">
                  <c:v>1.6600796959807753</c:v>
                </c:pt>
                <c:pt idx="12741">
                  <c:v>1.6843956523222881</c:v>
                </c:pt>
                <c:pt idx="12742">
                  <c:v>1.7075573731346789</c:v>
                </c:pt>
                <c:pt idx="12743">
                  <c:v>1.7295483411660362</c:v>
                </c:pt>
                <c:pt idx="12744">
                  <c:v>1.7503524624898581</c:v>
                </c:pt>
                <c:pt idx="12745">
                  <c:v>1.7699572702863173</c:v>
                </c:pt>
                <c:pt idx="12746">
                  <c:v>1.7883502515372418</c:v>
                </c:pt>
                <c:pt idx="12747">
                  <c:v>1.8055177669989129</c:v>
                </c:pt>
                <c:pt idx="12748">
                  <c:v>1.8214474109287626</c:v>
                </c:pt>
                <c:pt idx="12749">
                  <c:v>1.8361321039116112</c:v>
                </c:pt>
                <c:pt idx="12750">
                  <c:v>1.8495576121318895</c:v>
                </c:pt>
                <c:pt idx="12751">
                  <c:v>1.8617132130022562</c:v>
                </c:pt>
                <c:pt idx="12752">
                  <c:v>1.8725944324018664</c:v>
                </c:pt>
                <c:pt idx="12753">
                  <c:v>1.8821905154237721</c:v>
                </c:pt>
                <c:pt idx="12754">
                  <c:v>1.8904959546611182</c:v>
                </c:pt>
                <c:pt idx="12755">
                  <c:v>1.8975066124729087</c:v>
                </c:pt>
                <c:pt idx="12756">
                  <c:v>1.9032194992702649</c:v>
                </c:pt>
                <c:pt idx="12757">
                  <c:v>1.9076272153872154</c:v>
                </c:pt>
                <c:pt idx="12758">
                  <c:v>1.9107260998047289</c:v>
                </c:pt>
                <c:pt idx="12759">
                  <c:v>1.9125178427049183</c:v>
                </c:pt>
                <c:pt idx="12760">
                  <c:v>1.912997027122272</c:v>
                </c:pt>
                <c:pt idx="12761">
                  <c:v>1.9121638581788458</c:v>
                </c:pt>
                <c:pt idx="12762">
                  <c:v>1.9100212378376384</c:v>
                </c:pt>
                <c:pt idx="12763">
                  <c:v>1.9065680192831638</c:v>
                </c:pt>
                <c:pt idx="12764">
                  <c:v>1.9018080609239993</c:v>
                </c:pt>
                <c:pt idx="12765">
                  <c:v>1.8957452780759851</c:v>
                </c:pt>
                <c:pt idx="12766">
                  <c:v>1.8883846616818958</c:v>
                </c:pt>
                <c:pt idx="12767">
                  <c:v>1.8797299395356968</c:v>
                </c:pt>
                <c:pt idx="12768">
                  <c:v>1.8697869495408006</c:v>
                </c:pt>
                <c:pt idx="12769">
                  <c:v>1.8585633243166624</c:v>
                </c:pt>
                <c:pt idx="12770">
                  <c:v>1.8460650211749199</c:v>
                </c:pt>
                <c:pt idx="12771">
                  <c:v>1.8322997403203722</c:v>
                </c:pt>
                <c:pt idx="12772">
                  <c:v>1.8172777694442961</c:v>
                </c:pt>
                <c:pt idx="12773">
                  <c:v>1.8010116307779434</c:v>
                </c:pt>
                <c:pt idx="12774">
                  <c:v>1.7835134995530773</c:v>
                </c:pt>
                <c:pt idx="12775">
                  <c:v>1.7647909361962775</c:v>
                </c:pt>
                <c:pt idx="12776">
                  <c:v>1.7448592380448738</c:v>
                </c:pt>
                <c:pt idx="12777">
                  <c:v>1.7237329043286527</c:v>
                </c:pt>
                <c:pt idx="12778">
                  <c:v>1.7014256514978998</c:v>
                </c:pt>
                <c:pt idx="12779">
                  <c:v>1.6779504990719565</c:v>
                </c:pt>
                <c:pt idx="12780">
                  <c:v>1.6533272879093919</c:v>
                </c:pt>
                <c:pt idx="12781">
                  <c:v>1.6275710314288778</c:v>
                </c:pt>
                <c:pt idx="12782">
                  <c:v>1.6006988749808384</c:v>
                </c:pt>
                <c:pt idx="12783">
                  <c:v>1.5727276740156502</c:v>
                </c:pt>
                <c:pt idx="12784">
                  <c:v>1.5436803864125657</c:v>
                </c:pt>
                <c:pt idx="12785">
                  <c:v>1.5135744847410002</c:v>
                </c:pt>
                <c:pt idx="12786">
                  <c:v>1.4824301000250824</c:v>
                </c:pt>
                <c:pt idx="12787">
                  <c:v>1.4502696391567036</c:v>
                </c:pt>
                <c:pt idx="12788">
                  <c:v>1.4171173660847345</c:v>
                </c:pt>
                <c:pt idx="12789">
                  <c:v>1.3829915920160707</c:v>
                </c:pt>
                <c:pt idx="12790">
                  <c:v>1.3479171864570625</c:v>
                </c:pt>
                <c:pt idx="12791">
                  <c:v>1.3119203727396402</c:v>
                </c:pt>
                <c:pt idx="12792">
                  <c:v>1.2750263129714574</c:v>
                </c:pt>
                <c:pt idx="12793">
                  <c:v>1.2372590948479674</c:v>
                </c:pt>
                <c:pt idx="12794">
                  <c:v>1.1986428853955016</c:v>
                </c:pt>
                <c:pt idx="12795">
                  <c:v>1.1592050847747633</c:v>
                </c:pt>
                <c:pt idx="12796">
                  <c:v>1.1189726133421636</c:v>
                </c:pt>
                <c:pt idx="12797">
                  <c:v>1.0779719097096494</c:v>
                </c:pt>
                <c:pt idx="12798">
                  <c:v>1.0362321143481028</c:v>
                </c:pt>
                <c:pt idx="12799">
                  <c:v>0.99378250985631356</c:v>
                </c:pt>
                <c:pt idx="12800">
                  <c:v>0.95065342028494493</c:v>
                </c:pt>
                <c:pt idx="12801">
                  <c:v>0.90687171075129214</c:v>
                </c:pt>
                <c:pt idx="12802">
                  <c:v>0.86246972785358778</c:v>
                </c:pt>
                <c:pt idx="12803">
                  <c:v>0.81747800278788008</c:v>
                </c:pt>
                <c:pt idx="12804">
                  <c:v>0.77192332835834943</c:v>
                </c:pt>
                <c:pt idx="12805">
                  <c:v>0.7258409218275893</c:v>
                </c:pt>
                <c:pt idx="12806">
                  <c:v>0.67926142412305879</c:v>
                </c:pt>
                <c:pt idx="12807">
                  <c:v>0.63221358395227334</c:v>
                </c:pt>
                <c:pt idx="12808">
                  <c:v>0.58473190498788896</c:v>
                </c:pt>
                <c:pt idx="12809">
                  <c:v>0.53685048350047115</c:v>
                </c:pt>
                <c:pt idx="12810">
                  <c:v>0.48860287567439298</c:v>
                </c:pt>
                <c:pt idx="12811">
                  <c:v>0.44001887583356325</c:v>
                </c:pt>
                <c:pt idx="12812">
                  <c:v>0.39113560445558621</c:v>
                </c:pt>
                <c:pt idx="12813">
                  <c:v>0.34198462396802631</c:v>
                </c:pt>
                <c:pt idx="12814">
                  <c:v>0.2925958642503107</c:v>
                </c:pt>
                <c:pt idx="12815">
                  <c:v>0.24300736495197317</c:v>
                </c:pt>
                <c:pt idx="12816">
                  <c:v>0.19325235469515162</c:v>
                </c:pt>
                <c:pt idx="12817">
                  <c:v>0.14336405241189276</c:v>
                </c:pt>
                <c:pt idx="12818">
                  <c:v>9.3377700264185806E-2</c:v>
                </c:pt>
                <c:pt idx="12819">
                  <c:v>4.332911865779715E-2</c:v>
                </c:pt>
                <c:pt idx="12820">
                  <c:v>-6.7487110522853732E-3</c:v>
                </c:pt>
                <c:pt idx="12821">
                  <c:v>-5.682216428918032E-2</c:v>
                </c:pt>
                <c:pt idx="12822">
                  <c:v>-0.10685605814725414</c:v>
                </c:pt>
                <c:pt idx="12823">
                  <c:v>-0.15681503984744144</c:v>
                </c:pt>
                <c:pt idx="12824">
                  <c:v>-0.20666694256174759</c:v>
                </c:pt>
                <c:pt idx="12825">
                  <c:v>-0.25637924007252116</c:v>
                </c:pt>
                <c:pt idx="12826">
                  <c:v>-0.30591806984070158</c:v>
                </c:pt>
                <c:pt idx="12827">
                  <c:v>-0.35524845504701241</c:v>
                </c:pt>
                <c:pt idx="12828">
                  <c:v>-0.40433454581179806</c:v>
                </c:pt>
                <c:pt idx="12829">
                  <c:v>-0.4531409751692772</c:v>
                </c:pt>
                <c:pt idx="12830">
                  <c:v>-0.50163616444592241</c:v>
                </c:pt>
                <c:pt idx="12831">
                  <c:v>-0.54978871458305911</c:v>
                </c:pt>
                <c:pt idx="12832">
                  <c:v>-0.59756524957787271</c:v>
                </c:pt>
                <c:pt idx="12833">
                  <c:v>-0.64492993942239996</c:v>
                </c:pt>
                <c:pt idx="12834">
                  <c:v>-0.69185380040397804</c:v>
                </c:pt>
                <c:pt idx="12835">
                  <c:v>-0.7383041461252714</c:v>
                </c:pt>
                <c:pt idx="12836">
                  <c:v>-0.78424847056779423</c:v>
                </c:pt>
                <c:pt idx="12837">
                  <c:v>-0.82965523837287591</c:v>
                </c:pt>
                <c:pt idx="12838">
                  <c:v>-0.87449312650515465</c:v>
                </c:pt>
                <c:pt idx="12839">
                  <c:v>-0.91873183431808458</c:v>
                </c:pt>
                <c:pt idx="12840">
                  <c:v>-0.96234106186957302</c:v>
                </c:pt>
                <c:pt idx="12841">
                  <c:v>-1.0052904835262069</c:v>
                </c:pt>
                <c:pt idx="12842">
                  <c:v>-1.0475506946493618</c:v>
                </c:pt>
                <c:pt idx="12843">
                  <c:v>-1.0890931737781235</c:v>
                </c:pt>
                <c:pt idx="12844">
                  <c:v>-1.1298893803530634</c:v>
                </c:pt>
                <c:pt idx="12845">
                  <c:v>-1.1699109402209558</c:v>
                </c:pt>
                <c:pt idx="12846">
                  <c:v>-1.2091306624106142</c:v>
                </c:pt>
                <c:pt idx="12847">
                  <c:v>-1.2475217136200742</c:v>
                </c:pt>
                <c:pt idx="12848">
                  <c:v>-1.2850584020967502</c:v>
                </c:pt>
                <c:pt idx="12849">
                  <c:v>-1.3217152852260174</c:v>
                </c:pt>
                <c:pt idx="12850">
                  <c:v>-1.3574639387699337</c:v>
                </c:pt>
                <c:pt idx="12851">
                  <c:v>-1.3922831659096211</c:v>
                </c:pt>
                <c:pt idx="12852">
                  <c:v>-1.4261492119192203</c:v>
                </c:pt>
                <c:pt idx="12853">
                  <c:v>-1.4590369916195907</c:v>
                </c:pt>
                <c:pt idx="12854">
                  <c:v>-1.4909224812930379</c:v>
                </c:pt>
                <c:pt idx="12855">
                  <c:v>-1.5217859036263801</c:v>
                </c:pt>
                <c:pt idx="12856">
                  <c:v>-1.5516080109945911</c:v>
                </c:pt>
                <c:pt idx="12857">
                  <c:v>-1.5803689435042008</c:v>
                </c:pt>
                <c:pt idx="12858">
                  <c:v>-1.6080482977820134</c:v>
                </c:pt>
                <c:pt idx="12859">
                  <c:v>-1.6346252307305273</c:v>
                </c:pt>
                <c:pt idx="12860">
                  <c:v>-1.6600796965082254</c:v>
                </c:pt>
                <c:pt idx="12861">
                  <c:v>-1.6843956528503965</c:v>
                </c:pt>
                <c:pt idx="12862">
                  <c:v>-1.7075573736631984</c:v>
                </c:pt>
                <c:pt idx="12863">
                  <c:v>-1.7295483416947359</c:v>
                </c:pt>
                <c:pt idx="12864">
                  <c:v>-1.7503524630184959</c:v>
                </c:pt>
                <c:pt idx="12865">
                  <c:v>-1.7699572708146565</c:v>
                </c:pt>
                <c:pt idx="12866">
                  <c:v>-1.7883502520650407</c:v>
                </c:pt>
                <c:pt idx="12867">
                  <c:v>-1.8055177675259404</c:v>
                </c:pt>
                <c:pt idx="12868">
                  <c:v>-1.8214474114547827</c:v>
                </c:pt>
                <c:pt idx="12869">
                  <c:v>-1.836132104436393</c:v>
                </c:pt>
                <c:pt idx="12870">
                  <c:v>-1.8495576126551856</c:v>
                </c:pt>
                <c:pt idx="12871">
                  <c:v>-1.8617132135238521</c:v>
                </c:pt>
                <c:pt idx="12872">
                  <c:v>-1.8725944329215258</c:v>
                </c:pt>
                <c:pt idx="12873">
                  <c:v>-1.8821905159412644</c:v>
                </c:pt>
                <c:pt idx="12874">
                  <c:v>-1.8904959551762182</c:v>
                </c:pt>
                <c:pt idx="12875">
                  <c:v>-1.8975066129853966</c:v>
                </c:pt>
                <c:pt idx="12876">
                  <c:v>-1.9032194997799101</c:v>
                </c:pt>
                <c:pt idx="12877">
                  <c:v>-1.9076272158938046</c:v>
                </c:pt>
                <c:pt idx="12878">
                  <c:v>-1.910726100308036</c:v>
                </c:pt>
                <c:pt idx="12879">
                  <c:v>-1.9125178432047358</c:v>
                </c:pt>
                <c:pt idx="12880">
                  <c:v>-1.9129970276183852</c:v>
                </c:pt>
                <c:pt idx="12881">
                  <c:v>-1.9121638586710359</c:v>
                </c:pt>
                <c:pt idx="12882">
                  <c:v>-1.9100212383257027</c:v>
                </c:pt>
                <c:pt idx="12883">
                  <c:v>-1.9065680197668935</c:v>
                </c:pt>
                <c:pt idx="12884">
                  <c:v>-1.9018080614031923</c:v>
                </c:pt>
                <c:pt idx="12885">
                  <c:v>-1.8957452785504325</c:v>
                </c:pt>
                <c:pt idx="12886">
                  <c:v>-1.8883846621514127</c:v>
                </c:pt>
                <c:pt idx="12887">
                  <c:v>-1.8797299400000742</c:v>
                </c:pt>
                <c:pt idx="12888">
                  <c:v>-1.8697869499998476</c:v>
                </c:pt>
                <c:pt idx="12889">
                  <c:v>-1.8585633247701929</c:v>
                </c:pt>
                <c:pt idx="12890">
                  <c:v>-1.8460650216227599</c:v>
                </c:pt>
                <c:pt idx="12891">
                  <c:v>-1.8322997407623183</c:v>
                </c:pt>
                <c:pt idx="12892">
                  <c:v>-1.8172777698801801</c:v>
                </c:pt>
                <c:pt idx="12893">
                  <c:v>-1.8010116312075846</c:v>
                </c:pt>
                <c:pt idx="12894">
                  <c:v>-1.7835134999763014</c:v>
                </c:pt>
                <c:pt idx="12895">
                  <c:v>-1.7647909366129158</c:v>
                </c:pt>
                <c:pt idx="12896">
                  <c:v>-1.744859238454763</c:v>
                </c:pt>
                <c:pt idx="12897">
                  <c:v>-1.7237329047316239</c:v>
                </c:pt>
                <c:pt idx="12898">
                  <c:v>-1.7014256518938067</c:v>
                </c:pt>
                <c:pt idx="12899">
                  <c:v>-1.6779504994606302</c:v>
                </c:pt>
                <c:pt idx="12900">
                  <c:v>-1.6533272882906918</c:v>
                </c:pt>
                <c:pt idx="12901">
                  <c:v>-1.6275710318026519</c:v>
                </c:pt>
                <c:pt idx="12902">
                  <c:v>-1.6006988753469344</c:v>
                </c:pt>
                <c:pt idx="12903">
                  <c:v>-1.5727276743739498</c:v>
                </c:pt>
                <c:pt idx="12904">
                  <c:v>-1.5436803867629114</c:v>
                </c:pt>
                <c:pt idx="12905">
                  <c:v>-1.5135744850832686</c:v>
                </c:pt>
                <c:pt idx="12906">
                  <c:v>-1.4824301003591496</c:v>
                </c:pt>
                <c:pt idx="12907">
                  <c:v>-1.4502696394824344</c:v>
                </c:pt>
                <c:pt idx="12908">
                  <c:v>-1.4171173664020162</c:v>
                </c:pt>
                <c:pt idx="12909">
                  <c:v>-1.3829915923248017</c:v>
                </c:pt>
                <c:pt idx="12910">
                  <c:v>-1.347917186757114</c:v>
                </c:pt>
                <c:pt idx="12911">
                  <c:v>-1.3119203730309161</c:v>
                </c:pt>
                <c:pt idx="12912">
                  <c:v>-1.2750263132538395</c:v>
                </c:pt>
                <c:pt idx="12913">
                  <c:v>-1.2372590951213824</c:v>
                </c:pt>
                <c:pt idx="12914">
                  <c:v>-1.1986428856598317</c:v>
                </c:pt>
                <c:pt idx="12915">
                  <c:v>-1.1592050850299351</c:v>
                </c:pt>
                <c:pt idx="12916">
                  <c:v>-1.1189726135880758</c:v>
                </c:pt>
                <c:pt idx="12917">
                  <c:v>-1.0779719099462399</c:v>
                </c:pt>
                <c:pt idx="12918">
                  <c:v>-1.0362321145752931</c:v>
                </c:pt>
                <c:pt idx="12919">
                  <c:v>-0.99378251007401885</c:v>
                </c:pt>
                <c:pt idx="12920">
                  <c:v>-0.95065342049312063</c:v>
                </c:pt>
                <c:pt idx="12921">
                  <c:v>-0.90687171094986474</c:v>
                </c:pt>
                <c:pt idx="12922">
                  <c:v>-0.86246972804248978</c:v>
                </c:pt>
                <c:pt idx="12923">
                  <c:v>-0.81747800296705542</c:v>
                </c:pt>
                <c:pt idx="12924">
                  <c:v>-0.77192332852776413</c:v>
                </c:pt>
                <c:pt idx="12925">
                  <c:v>-0.72584092198719841</c:v>
                </c:pt>
                <c:pt idx="12926">
                  <c:v>-0.67926142427282288</c:v>
                </c:pt>
                <c:pt idx="12927">
                  <c:v>-0.63221358409215289</c:v>
                </c:pt>
                <c:pt idx="12928">
                  <c:v>-0.5847319051178671</c:v>
                </c:pt>
                <c:pt idx="12929">
                  <c:v>-0.53685048362051202</c:v>
                </c:pt>
                <c:pt idx="12930">
                  <c:v>-0.48860287578445594</c:v>
                </c:pt>
                <c:pt idx="12931">
                  <c:v>-0.4400188759336624</c:v>
                </c:pt>
                <c:pt idx="12932">
                  <c:v>-0.39113560454570689</c:v>
                </c:pt>
                <c:pt idx="12933">
                  <c:v>-0.34198462404814045</c:v>
                </c:pt>
                <c:pt idx="12934">
                  <c:v>-0.29259586432043172</c:v>
                </c:pt>
                <c:pt idx="12935">
                  <c:v>-0.24300736501208761</c:v>
                </c:pt>
                <c:pt idx="12936">
                  <c:v>-0.19325235474528757</c:v>
                </c:pt>
                <c:pt idx="12937">
                  <c:v>-0.14336405245203621</c:v>
                </c:pt>
                <c:pt idx="12938">
                  <c:v>-9.3377700294364874E-2</c:v>
                </c:pt>
                <c:pt idx="12939">
                  <c:v>-4.3329118678027162E-2</c:v>
                </c:pt>
                <c:pt idx="12940">
                  <c:v>6.7487110419759428E-3</c:v>
                </c:pt>
                <c:pt idx="12941">
                  <c:v>5.6822164288748582E-2</c:v>
                </c:pt>
                <c:pt idx="12942">
                  <c:v>0.10685605815668547</c:v>
                </c:pt>
                <c:pt idx="12943">
                  <c:v>0.15681503986670653</c:v>
                </c:pt>
                <c:pt idx="12944">
                  <c:v>0.20666694259078963</c:v>
                </c:pt>
                <c:pt idx="12945">
                  <c:v>0.25637924011129676</c:v>
                </c:pt>
                <c:pt idx="12946">
                  <c:v>0.30591806988918152</c:v>
                </c:pt>
                <c:pt idx="12947">
                  <c:v>0.35524845510511111</c:v>
                </c:pt>
                <c:pt idx="12948">
                  <c:v>0.4043345458794716</c:v>
                </c:pt>
                <c:pt idx="12949">
                  <c:v>0.45314097524646824</c:v>
                </c:pt>
                <c:pt idx="12950">
                  <c:v>0.50163616453257287</c:v>
                </c:pt>
                <c:pt idx="12951">
                  <c:v>0.54978871467906887</c:v>
                </c:pt>
                <c:pt idx="12952">
                  <c:v>0.59756524968318481</c:v>
                </c:pt>
                <c:pt idx="12953">
                  <c:v>0.64492993953695477</c:v>
                </c:pt>
                <c:pt idx="12954">
                  <c:v>0.6918538005276631</c:v>
                </c:pt>
                <c:pt idx="12955">
                  <c:v>0.73830414625801344</c:v>
                </c:pt>
                <c:pt idx="12956">
                  <c:v>0.78424847070949188</c:v>
                </c:pt>
                <c:pt idx="12957">
                  <c:v>0.82965523852345624</c:v>
                </c:pt>
                <c:pt idx="12958">
                  <c:v>0.87449312666450463</c:v>
                </c:pt>
                <c:pt idx="12959">
                  <c:v>0.91873183448609763</c:v>
                </c:pt>
                <c:pt idx="12960">
                  <c:v>0.96234106204615322</c:v>
                </c:pt>
                <c:pt idx="12961">
                  <c:v>1.0052904837112531</c:v>
                </c:pt>
                <c:pt idx="12962">
                  <c:v>1.0475506948427502</c:v>
                </c:pt>
                <c:pt idx="12963">
                  <c:v>1.0890931739797525</c:v>
                </c:pt>
                <c:pt idx="12964">
                  <c:v>1.1298893805628039</c:v>
                </c:pt>
                <c:pt idx="12965">
                  <c:v>1.1699109404386894</c:v>
                </c:pt>
                <c:pt idx="12966">
                  <c:v>1.209130662636217</c:v>
                </c:pt>
                <c:pt idx="12967">
                  <c:v>1.2475217138534225</c:v>
                </c:pt>
                <c:pt idx="12968">
                  <c:v>1.2850584023377032</c:v>
                </c:pt>
                <c:pt idx="12969">
                  <c:v>1.3217152854744456</c:v>
                </c:pt>
                <c:pt idx="12970">
                  <c:v>1.3574639390257022</c:v>
                </c:pt>
                <c:pt idx="12971">
                  <c:v>1.3922831661725892</c:v>
                </c:pt>
                <c:pt idx="12972">
                  <c:v>1.4261492121892354</c:v>
                </c:pt>
                <c:pt idx="12973">
                  <c:v>1.459036991896524</c:v>
                </c:pt>
                <c:pt idx="12974">
                  <c:v>1.4909224815767317</c:v>
                </c:pt>
                <c:pt idx="12975">
                  <c:v>1.5217859039166934</c:v>
                </c:pt>
                <c:pt idx="12976">
                  <c:v>1.5516080112913437</c:v>
                </c:pt>
                <c:pt idx="12977">
                  <c:v>1.5803689438072694</c:v>
                </c:pt>
                <c:pt idx="12978">
                  <c:v>1.6080482980912232</c:v>
                </c:pt>
                <c:pt idx="12979">
                  <c:v>1.6346252310457263</c:v>
                </c:pt>
                <c:pt idx="12980">
                  <c:v>1.6600796968292446</c:v>
                </c:pt>
                <c:pt idx="12981">
                  <c:v>1.6843956531770785</c:v>
                </c:pt>
                <c:pt idx="12982">
                  <c:v>1.7075573739953742</c:v>
                </c:pt>
                <c:pt idx="12983">
                  <c:v>1.7295483420322422</c:v>
                </c:pt>
                <c:pt idx="12984">
                  <c:v>1.7503524633611527</c:v>
                </c:pt>
                <c:pt idx="12985">
                  <c:v>1.7699572711622953</c:v>
                </c:pt>
                <c:pt idx="12986">
                  <c:v>1.7883502524174919</c:v>
                </c:pt>
                <c:pt idx="12987">
                  <c:v>1.8055177678830245</c:v>
                </c:pt>
                <c:pt idx="12988">
                  <c:v>1.8214474118163251</c:v>
                </c:pt>
                <c:pt idx="12989">
                  <c:v>1.8361321048022132</c:v>
                </c:pt>
                <c:pt idx="12990">
                  <c:v>1.8495576130251146</c:v>
                </c:pt>
                <c:pt idx="12991">
                  <c:v>1.8617132138976991</c:v>
                </c:pt>
                <c:pt idx="12992">
                  <c:v>1.8725944332991105</c:v>
                </c:pt>
                <c:pt idx="12993">
                  <c:v>1.8821905163224011</c:v>
                </c:pt>
                <c:pt idx="12994">
                  <c:v>1.8904959555607319</c:v>
                </c:pt>
                <c:pt idx="12995">
                  <c:v>1.8975066133730967</c:v>
                </c:pt>
                <c:pt idx="12996">
                  <c:v>1.903219500170616</c:v>
                </c:pt>
                <c:pt idx="12997">
                  <c:v>1.9076272162873191</c:v>
                </c:pt>
                <c:pt idx="12998">
                  <c:v>1.9107261007041851</c:v>
                </c:pt>
                <c:pt idx="12999">
                  <c:v>1.9125178436033223</c:v>
                </c:pt>
                <c:pt idx="13000">
                  <c:v>1.9129970280192232</c:v>
                </c:pt>
                <c:pt idx="13001">
                  <c:v>1.9121638590739396</c:v>
                </c:pt>
                <c:pt idx="13002">
                  <c:v>1.9100212387304862</c:v>
                </c:pt>
                <c:pt idx="13003">
                  <c:v>1.9065680201733604</c:v>
                </c:pt>
                <c:pt idx="13004">
                  <c:v>1.9018080618111564</c:v>
                </c:pt>
                <c:pt idx="13005">
                  <c:v>1.8957452789597085</c:v>
                </c:pt>
                <c:pt idx="13006">
                  <c:v>1.8883846625618026</c:v>
                </c:pt>
                <c:pt idx="13007">
                  <c:v>1.8797299404113987</c:v>
                </c:pt>
                <c:pt idx="13008">
                  <c:v>1.8697869504119209</c:v>
                </c:pt>
                <c:pt idx="13009">
                  <c:v>1.858563325182818</c:v>
                </c:pt>
                <c:pt idx="13010">
                  <c:v>1.8460650220357449</c:v>
                </c:pt>
                <c:pt idx="13011">
                  <c:v>1.8322997411754833</c:v>
                </c:pt>
                <c:pt idx="13012">
                  <c:v>1.8172777702933338</c:v>
                </c:pt>
                <c:pt idx="13013">
                  <c:v>1.8010116316205471</c:v>
                </c:pt>
                <c:pt idx="13014">
                  <c:v>1.7835135003888811</c:v>
                </c:pt>
                <c:pt idx="13015">
                  <c:v>1.7647909370249328</c:v>
                </c:pt>
                <c:pt idx="13016">
                  <c:v>1.7448592388660258</c:v>
                </c:pt>
                <c:pt idx="13017">
                  <c:v>1.7237329051419521</c:v>
                </c:pt>
                <c:pt idx="13018">
                  <c:v>1.7014256523030149</c:v>
                </c:pt>
                <c:pt idx="13019">
                  <c:v>1.6779504998685491</c:v>
                </c:pt>
                <c:pt idx="13020">
                  <c:v>1.6533272886971357</c:v>
                </c:pt>
                <c:pt idx="13021">
                  <c:v>1.6275710322074299</c:v>
                </c:pt>
                <c:pt idx="13022">
                  <c:v>1.6006988757498941</c:v>
                </c:pt>
                <c:pt idx="13023">
                  <c:v>1.5727276747748888</c:v>
                </c:pt>
                <c:pt idx="13024">
                  <c:v>1.5436803871616727</c:v>
                </c:pt>
                <c:pt idx="13025">
                  <c:v>1.5135744854796769</c:v>
                </c:pt>
                <c:pt idx="13026">
                  <c:v>1.4824301007530298</c:v>
                </c:pt>
                <c:pt idx="13027">
                  <c:v>1.4502696398736297</c:v>
                </c:pt>
                <c:pt idx="13028">
                  <c:v>1.4171173667903352</c:v>
                </c:pt>
                <c:pt idx="13029">
                  <c:v>1.3829915927100982</c:v>
                </c:pt>
                <c:pt idx="13030">
                  <c:v>1.3479171871392188</c:v>
                </c:pt>
                <c:pt idx="13031">
                  <c:v>1.3119203734096658</c:v>
                </c:pt>
                <c:pt idx="13032">
                  <c:v>1.2750263136290769</c:v>
                </c:pt>
                <c:pt idx="13033">
                  <c:v>1.2372590954929497</c:v>
                </c:pt>
                <c:pt idx="13034">
                  <c:v>1.1986428860275655</c:v>
                </c:pt>
                <c:pt idx="13035">
                  <c:v>1.1592050853936893</c:v>
                </c:pt>
                <c:pt idx="13036">
                  <c:v>1.1189726139477096</c:v>
                </c:pt>
                <c:pt idx="13037">
                  <c:v>1.0779719103015846</c:v>
                </c:pt>
                <c:pt idx="13038">
                  <c:v>1.0362321149262077</c:v>
                </c:pt>
                <c:pt idx="13039">
                  <c:v>0.99378251042037413</c:v>
                </c:pt>
                <c:pt idx="13040">
                  <c:v>0.95065342083475324</c:v>
                </c:pt>
                <c:pt idx="13041">
                  <c:v>0.90687171128665645</c:v>
                </c:pt>
                <c:pt idx="13042">
                  <c:v>0.86246972837429414</c:v>
                </c:pt>
                <c:pt idx="13043">
                  <c:v>0.81747800329374298</c:v>
                </c:pt>
                <c:pt idx="13044">
                  <c:v>0.77192332884921111</c:v>
                </c:pt>
                <c:pt idx="13045">
                  <c:v>0.7258409223032587</c:v>
                </c:pt>
                <c:pt idx="13046">
                  <c:v>0.67926142458337224</c:v>
                </c:pt>
                <c:pt idx="13047">
                  <c:v>0.63221358439709019</c:v>
                </c:pt>
                <c:pt idx="13048">
                  <c:v>0.58473190541705733</c:v>
                </c:pt>
                <c:pt idx="13049">
                  <c:v>0.53685048391384071</c:v>
                </c:pt>
                <c:pt idx="13050">
                  <c:v>0.48860287607182362</c:v>
                </c:pt>
                <c:pt idx="13051">
                  <c:v>0.44001887621493901</c:v>
                </c:pt>
                <c:pt idx="13052">
                  <c:v>0.39113560482079224</c:v>
                </c:pt>
                <c:pt idx="13053">
                  <c:v>0.34198462431694782</c:v>
                </c:pt>
                <c:pt idx="13054">
                  <c:v>0.29259586458284631</c:v>
                </c:pt>
                <c:pt idx="13055">
                  <c:v>0.24300736526802263</c:v>
                </c:pt>
                <c:pt idx="13056">
                  <c:v>0.19325235499461366</c:v>
                </c:pt>
                <c:pt idx="13057">
                  <c:v>0.14336405269471</c:v>
                </c:pt>
                <c:pt idx="13058">
                  <c:v>9.3377700530272112E-2</c:v>
                </c:pt>
                <c:pt idx="13059">
                  <c:v>4.3329118907094601E-2</c:v>
                </c:pt>
                <c:pt idx="13060">
                  <c:v>-6.7487108198342576E-3</c:v>
                </c:pt>
                <c:pt idx="13061">
                  <c:v>-5.6822164073633573E-2</c:v>
                </c:pt>
                <c:pt idx="13062">
                  <c:v>-0.10685605794863988</c:v>
                </c:pt>
                <c:pt idx="13063">
                  <c:v>-0.15681503966580296</c:v>
                </c:pt>
                <c:pt idx="13064">
                  <c:v>-0.20666694239709954</c:v>
                </c:pt>
                <c:pt idx="13065">
                  <c:v>-0.25637923992487821</c:v>
                </c:pt>
                <c:pt idx="13066">
                  <c:v>-0.30591806971010643</c:v>
                </c:pt>
                <c:pt idx="13067">
                  <c:v>-0.35524845493343643</c:v>
                </c:pt>
                <c:pt idx="13068">
                  <c:v>-0.40433454571524124</c:v>
                </c:pt>
                <c:pt idx="13069">
                  <c:v>-0.4531409750897249</c:v>
                </c:pt>
                <c:pt idx="13070">
                  <c:v>-0.50163616438336056</c:v>
                </c:pt>
                <c:pt idx="13071">
                  <c:v>-0.54978871453744438</c:v>
                </c:pt>
                <c:pt idx="13072">
                  <c:v>-0.59756524954920442</c:v>
                </c:pt>
                <c:pt idx="13073">
                  <c:v>-0.64492993941061849</c:v>
                </c:pt>
                <c:pt idx="13074">
                  <c:v>-0.69185380040901601</c:v>
                </c:pt>
                <c:pt idx="13075">
                  <c:v>-0.7383041461470724</c:v>
                </c:pt>
                <c:pt idx="13076">
                  <c:v>-0.78424847060630742</c:v>
                </c:pt>
                <c:pt idx="13077">
                  <c:v>-0.82965523842802291</c:v>
                </c:pt>
                <c:pt idx="13078">
                  <c:v>-0.87449312657685052</c:v>
                </c:pt>
                <c:pt idx="13079">
                  <c:v>-0.91873183440625084</c:v>
                </c:pt>
                <c:pt idx="13080">
                  <c:v>-0.96234106197411395</c:v>
                </c:pt>
                <c:pt idx="13081">
                  <c:v>-1.0052904836470153</c:v>
                </c:pt>
                <c:pt idx="13082">
                  <c:v>-1.0475506947863311</c:v>
                </c:pt>
                <c:pt idx="13083">
                  <c:v>-1.0890931739311354</c:v>
                </c:pt>
                <c:pt idx="13084">
                  <c:v>-1.1298893805220052</c:v>
                </c:pt>
                <c:pt idx="13085">
                  <c:v>-1.1699109404056867</c:v>
                </c:pt>
                <c:pt idx="13086">
                  <c:v>-1.209130662611005</c:v>
                </c:pt>
                <c:pt idx="13087">
                  <c:v>-1.247521713835984</c:v>
                </c:pt>
                <c:pt idx="13088">
                  <c:v>-1.2850584023280385</c:v>
                </c:pt>
                <c:pt idx="13089">
                  <c:v>-1.3217152854725149</c:v>
                </c:pt>
                <c:pt idx="13090">
                  <c:v>-1.3574639390314776</c:v>
                </c:pt>
                <c:pt idx="13091">
                  <c:v>-1.3922831661860535</c:v>
                </c:pt>
                <c:pt idx="13092">
                  <c:v>-1.4261492122103554</c:v>
                </c:pt>
                <c:pt idx="13093">
                  <c:v>-1.4590369919252486</c:v>
                </c:pt>
                <c:pt idx="13094">
                  <c:v>-1.490922481613044</c:v>
                </c:pt>
                <c:pt idx="13095">
                  <c:v>-1.5217859039605428</c:v>
                </c:pt>
                <c:pt idx="13096">
                  <c:v>-1.5516080113426911</c:v>
                </c:pt>
                <c:pt idx="13097">
                  <c:v>-1.5803689438660524</c:v>
                </c:pt>
                <c:pt idx="13098">
                  <c:v>-1.6080482981574027</c:v>
                </c:pt>
                <c:pt idx="13099">
                  <c:v>-1.6346252311192462</c:v>
                </c:pt>
                <c:pt idx="13100">
                  <c:v>-1.6600796969100424</c:v>
                </c:pt>
                <c:pt idx="13101">
                  <c:v>-1.6843956532650985</c:v>
                </c:pt>
                <c:pt idx="13102">
                  <c:v>-1.7075573740905488</c:v>
                </c:pt>
                <c:pt idx="13103">
                  <c:v>-1.7295483421345037</c:v>
                </c:pt>
                <c:pt idx="13104">
                  <c:v>-1.7503524634704333</c:v>
                </c:pt>
                <c:pt idx="13105">
                  <c:v>-1.7699572712785274</c:v>
                </c:pt>
                <c:pt idx="13106">
                  <c:v>-1.788350252540603</c:v>
                </c:pt>
                <c:pt idx="13107">
                  <c:v>-1.8055177680129237</c:v>
                </c:pt>
                <c:pt idx="13108">
                  <c:v>-1.8214474119529396</c:v>
                </c:pt>
                <c:pt idx="13109">
                  <c:v>-1.8361321049454531</c:v>
                </c:pt>
                <c:pt idx="13110">
                  <c:v>-1.8495576131748956</c:v>
                </c:pt>
                <c:pt idx="13111">
                  <c:v>-1.8617132140539361</c:v>
                </c:pt>
                <c:pt idx="13112">
                  <c:v>-1.8725944334617084</c:v>
                </c:pt>
                <c:pt idx="13113">
                  <c:v>-1.8821905164912698</c:v>
                </c:pt>
                <c:pt idx="13114">
                  <c:v>-1.8904959557357643</c:v>
                </c:pt>
                <c:pt idx="13115">
                  <c:v>-1.8975066135542027</c:v>
                </c:pt>
                <c:pt idx="13116">
                  <c:v>-1.9032195003576831</c:v>
                </c:pt>
                <c:pt idx="13117">
                  <c:v>-1.9076272164802572</c:v>
                </c:pt>
                <c:pt idx="13118">
                  <c:v>-1.910726100902876</c:v>
                </c:pt>
                <c:pt idx="13119">
                  <c:v>-1.9125178438076644</c:v>
                </c:pt>
                <c:pt idx="13120">
                  <c:v>-1.9129970282290989</c:v>
                </c:pt>
                <c:pt idx="13121">
                  <c:v>-1.9121638592892414</c:v>
                </c:pt>
                <c:pt idx="13122">
                  <c:v>-1.9100212389510962</c:v>
                </c:pt>
                <c:pt idx="13123">
                  <c:v>-1.9065680203991604</c:v>
                </c:pt>
                <c:pt idx="13124">
                  <c:v>-1.9018080620420335</c:v>
                </c:pt>
                <c:pt idx="13125">
                  <c:v>-1.8957452791955334</c:v>
                </c:pt>
                <c:pt idx="13126">
                  <c:v>-1.8883846628024574</c:v>
                </c:pt>
                <c:pt idx="13127">
                  <c:v>-1.8797299406567591</c:v>
                </c:pt>
                <c:pt idx="13128">
                  <c:v>-1.8697869506618578</c:v>
                </c:pt>
                <c:pt idx="13129">
                  <c:v>-1.8585633254372016</c:v>
                </c:pt>
                <c:pt idx="13130">
                  <c:v>-1.8460650222944517</c:v>
                </c:pt>
                <c:pt idx="13131">
                  <c:v>-1.8322997414383837</c:v>
                </c:pt>
                <c:pt idx="13132">
                  <c:v>-1.8172777705602927</c:v>
                </c:pt>
                <c:pt idx="13133">
                  <c:v>-1.8010116318914238</c:v>
                </c:pt>
                <c:pt idx="13134">
                  <c:v>-1.7835135006635461</c:v>
                </c:pt>
                <c:pt idx="13135">
                  <c:v>-1.7647909373032451</c:v>
                </c:pt>
                <c:pt idx="13136">
                  <c:v>-1.7448592391478561</c:v>
                </c:pt>
                <c:pt idx="13137">
                  <c:v>-1.72373290542716</c:v>
                </c:pt>
                <c:pt idx="13138">
                  <c:v>-1.7014256525914537</c:v>
                </c:pt>
                <c:pt idx="13139">
                  <c:v>-1.6779505001600783</c:v>
                </c:pt>
                <c:pt idx="13140">
                  <c:v>-1.6533272889916146</c:v>
                </c:pt>
                <c:pt idx="13141">
                  <c:v>-1.6275710325047288</c:v>
                </c:pt>
                <c:pt idx="13142">
                  <c:v>-1.6006988760498442</c:v>
                </c:pt>
                <c:pt idx="13143">
                  <c:v>-1.5727276750773664</c:v>
                </c:pt>
                <c:pt idx="13144">
                  <c:v>-1.5436803874665253</c:v>
                </c:pt>
                <c:pt idx="13145">
                  <c:v>-1.5135744857867641</c:v>
                </c:pt>
                <c:pt idx="13146">
                  <c:v>-1.4824301010622001</c:v>
                </c:pt>
                <c:pt idx="13147">
                  <c:v>-1.4502696401847366</c:v>
                </c:pt>
                <c:pt idx="13148">
                  <c:v>-1.4171173671032375</c:v>
                </c:pt>
                <c:pt idx="13149">
                  <c:v>-1.3829915930246441</c:v>
                </c:pt>
                <c:pt idx="13150">
                  <c:v>-1.3479171874552507</c:v>
                </c:pt>
                <c:pt idx="13151">
                  <c:v>-1.3119203737270488</c:v>
                </c:pt>
                <c:pt idx="13152">
                  <c:v>-1.2750263139476645</c:v>
                </c:pt>
                <c:pt idx="13153">
                  <c:v>-1.23725909581259</c:v>
                </c:pt>
                <c:pt idx="13154">
                  <c:v>-1.198642886348112</c:v>
                </c:pt>
                <c:pt idx="13155">
                  <c:v>-1.1592050857150014</c:v>
                </c:pt>
                <c:pt idx="13156">
                  <c:v>-1.1189726142696295</c:v>
                </c:pt>
                <c:pt idx="13157">
                  <c:v>-1.077971910623966</c:v>
                </c:pt>
                <c:pt idx="13158">
                  <c:v>-1.03623211524891</c:v>
                </c:pt>
                <c:pt idx="13159">
                  <c:v>-0.99378251074323964</c:v>
                </c:pt>
                <c:pt idx="13160">
                  <c:v>-0.95065342115764129</c:v>
                </c:pt>
                <c:pt idx="13161">
                  <c:v>-0.90687171160942071</c:v>
                </c:pt>
                <c:pt idx="13162">
                  <c:v>-0.86246972869679395</c:v>
                </c:pt>
                <c:pt idx="13163">
                  <c:v>-0.81747800361582623</c:v>
                </c:pt>
                <c:pt idx="13164">
                  <c:v>-0.77192332917073148</c:v>
                </c:pt>
                <c:pt idx="13165">
                  <c:v>-0.72584092262409206</c:v>
                </c:pt>
                <c:pt idx="13166">
                  <c:v>-0.67926142490336705</c:v>
                </c:pt>
                <c:pt idx="13167">
                  <c:v>-0.63221358471610556</c:v>
                </c:pt>
                <c:pt idx="13168">
                  <c:v>-0.58473190573493561</c:v>
                </c:pt>
                <c:pt idx="13169">
                  <c:v>-0.53685048423046611</c:v>
                </c:pt>
                <c:pt idx="13170">
                  <c:v>-0.48860287638703775</c:v>
                </c:pt>
                <c:pt idx="13171">
                  <c:v>-0.44001887652862715</c:v>
                </c:pt>
                <c:pt idx="13172">
                  <c:v>-0.3911356051328102</c:v>
                </c:pt>
                <c:pt idx="13173">
                  <c:v>-0.34198462462713752</c:v>
                </c:pt>
                <c:pt idx="13174">
                  <c:v>-0.29259586489107714</c:v>
                </c:pt>
                <c:pt idx="13175">
                  <c:v>-0.24300736557418035</c:v>
                </c:pt>
                <c:pt idx="13176">
                  <c:v>-0.19325235529856824</c:v>
                </c:pt>
                <c:pt idx="13177">
                  <c:v>-0.14336405299633193</c:v>
                </c:pt>
                <c:pt idx="13178">
                  <c:v>-9.3377700829417279E-2</c:v>
                </c:pt>
                <c:pt idx="13179">
                  <c:v>-4.3329119203633894E-2</c:v>
                </c:pt>
                <c:pt idx="13180">
                  <c:v>6.7487105260162781E-3</c:v>
                </c:pt>
                <c:pt idx="13181">
                  <c:v>5.6822163782637443E-2</c:v>
                </c:pt>
                <c:pt idx="13182">
                  <c:v>0.10685605766062427</c:v>
                </c:pt>
                <c:pt idx="13183">
                  <c:v>0.15681503938088329</c:v>
                </c:pt>
                <c:pt idx="13184">
                  <c:v>0.20666694211536193</c:v>
                </c:pt>
                <c:pt idx="13185">
                  <c:v>0.25637923964648079</c:v>
                </c:pt>
                <c:pt idx="13186">
                  <c:v>0.30591806943513594</c:v>
                </c:pt>
                <c:pt idx="13187">
                  <c:v>0.35524845466200827</c:v>
                </c:pt>
                <c:pt idx="13188">
                  <c:v>0.40433454544747011</c:v>
                </c:pt>
                <c:pt idx="13189">
                  <c:v>0.45314097482572641</c:v>
                </c:pt>
                <c:pt idx="13190">
                  <c:v>0.5016361641232493</c:v>
                </c:pt>
                <c:pt idx="13191">
                  <c:v>0.54978871428130727</c:v>
                </c:pt>
                <c:pt idx="13192">
                  <c:v>0.59756524929712862</c:v>
                </c:pt>
                <c:pt idx="13193">
                  <c:v>0.64492993916273622</c:v>
                </c:pt>
                <c:pt idx="13194">
                  <c:v>0.69185380016540599</c:v>
                </c:pt>
                <c:pt idx="13195">
                  <c:v>0.73830414590785309</c:v>
                </c:pt>
                <c:pt idx="13196">
                  <c:v>0.78424847037155754</c:v>
                </c:pt>
                <c:pt idx="13197">
                  <c:v>0.8296552381978155</c:v>
                </c:pt>
                <c:pt idx="13198">
                  <c:v>0.87449312635130405</c:v>
                </c:pt>
                <c:pt idx="13199">
                  <c:v>0.91873183418542692</c:v>
                </c:pt>
                <c:pt idx="13200">
                  <c:v>0.96234106175811973</c:v>
                </c:pt>
                <c:pt idx="13201">
                  <c:v>1.0052904834359127</c:v>
                </c:pt>
                <c:pt idx="13202">
                  <c:v>1.0475506945802044</c:v>
                </c:pt>
                <c:pt idx="13203">
                  <c:v>1.0890931737300691</c:v>
                </c:pt>
                <c:pt idx="13204">
                  <c:v>1.129889380326067</c:v>
                </c:pt>
                <c:pt idx="13205">
                  <c:v>1.1699109402149552</c:v>
                </c:pt>
                <c:pt idx="13206">
                  <c:v>1.2091306624255365</c:v>
                </c:pt>
                <c:pt idx="13207">
                  <c:v>1.2475217136558574</c:v>
                </c:pt>
                <c:pt idx="13208">
                  <c:v>1.2850584021533042</c:v>
                </c:pt>
                <c:pt idx="13209">
                  <c:v>1.3217152853032355</c:v>
                </c:pt>
                <c:pt idx="13210">
                  <c:v>1.3574639388677257</c:v>
                </c:pt>
                <c:pt idx="13211">
                  <c:v>1.3922831660278743</c:v>
                </c:pt>
                <c:pt idx="13212">
                  <c:v>1.4261492120577994</c:v>
                </c:pt>
                <c:pt idx="13213">
                  <c:v>1.4590369917783834</c:v>
                </c:pt>
                <c:pt idx="13214">
                  <c:v>1.490922481471898</c:v>
                </c:pt>
                <c:pt idx="13215">
                  <c:v>1.5217859038251609</c:v>
                </c:pt>
                <c:pt idx="13216">
                  <c:v>1.5516080112131239</c:v>
                </c:pt>
                <c:pt idx="13217">
                  <c:v>1.5803689437423394</c:v>
                </c:pt>
                <c:pt idx="13218">
                  <c:v>1.6080482980395718</c:v>
                </c:pt>
                <c:pt idx="13219">
                  <c:v>1.634625231007337</c:v>
                </c:pt>
                <c:pt idx="13220">
                  <c:v>1.6600796968040832</c:v>
                </c:pt>
                <c:pt idx="13221">
                  <c:v>1.6843956531651167</c:v>
                </c:pt>
                <c:pt idx="13222">
                  <c:v>1.7075573739965788</c:v>
                </c:pt>
                <c:pt idx="13223">
                  <c:v>1.7295483420465567</c:v>
                </c:pt>
                <c:pt idx="13224">
                  <c:v>1.7503524633885374</c:v>
                </c:pt>
                <c:pt idx="13225">
                  <c:v>1.7699572712026943</c:v>
                </c:pt>
                <c:pt idx="13226">
                  <c:v>1.7883502524708377</c:v>
                </c:pt>
                <c:pt idx="13227">
                  <c:v>1.8055177679492547</c:v>
                </c:pt>
                <c:pt idx="13228">
                  <c:v>1.8214474118953667</c:v>
                </c:pt>
                <c:pt idx="13229">
                  <c:v>1.8361321048939818</c:v>
                </c:pt>
                <c:pt idx="13230">
                  <c:v>1.8495576131295317</c:v>
                </c:pt>
                <c:pt idx="13231">
                  <c:v>1.8617132140146744</c:v>
                </c:pt>
                <c:pt idx="13232">
                  <c:v>1.8725944334285538</c:v>
                </c:pt>
                <c:pt idx="13233">
                  <c:v>1.8821905164642112</c:v>
                </c:pt>
                <c:pt idx="13234">
                  <c:v>1.8904959557148022</c:v>
                </c:pt>
                <c:pt idx="13235">
                  <c:v>1.8975066135393139</c:v>
                </c:pt>
                <c:pt idx="13236">
                  <c:v>1.9032195003488679</c:v>
                </c:pt>
                <c:pt idx="13237">
                  <c:v>1.9076272164774879</c:v>
                </c:pt>
                <c:pt idx="13238">
                  <c:v>1.9107261009061407</c:v>
                </c:pt>
                <c:pt idx="13239">
                  <c:v>1.9125178438169355</c:v>
                </c:pt>
                <c:pt idx="13240">
                  <c:v>1.9129970282443589</c:v>
                </c:pt>
                <c:pt idx="13241">
                  <c:v>1.9121638593104571</c:v>
                </c:pt>
                <c:pt idx="13242">
                  <c:v>1.9100212389782392</c:v>
                </c:pt>
                <c:pt idx="13243">
                  <c:v>1.9065680204322077</c:v>
                </c:pt>
                <c:pt idx="13244">
                  <c:v>1.9018080620809408</c:v>
                </c:pt>
                <c:pt idx="13245">
                  <c:v>1.8957452792402665</c:v>
                </c:pt>
                <c:pt idx="13246">
                  <c:v>1.8883846628529772</c:v>
                </c:pt>
                <c:pt idx="13247">
                  <c:v>1.8797299407130206</c:v>
                </c:pt>
                <c:pt idx="13248">
                  <c:v>1.8697869507238212</c:v>
                </c:pt>
                <c:pt idx="13249">
                  <c:v>1.8585633255048164</c:v>
                </c:pt>
                <c:pt idx="13250">
                  <c:v>1.8460650223676676</c:v>
                </c:pt>
                <c:pt idx="13251">
                  <c:v>1.8322997415171554</c:v>
                </c:pt>
                <c:pt idx="13252">
                  <c:v>1.8172777706445582</c:v>
                </c:pt>
                <c:pt idx="13253">
                  <c:v>1.8010116319811325</c:v>
                </c:pt>
                <c:pt idx="13254">
                  <c:v>1.7835135007586418</c:v>
                </c:pt>
                <c:pt idx="13255">
                  <c:v>1.7647909374036601</c:v>
                </c:pt>
                <c:pt idx="13256">
                  <c:v>1.7448592392535285</c:v>
                </c:pt>
                <c:pt idx="13257">
                  <c:v>1.7237329055380222</c:v>
                </c:pt>
                <c:pt idx="13258">
                  <c:v>1.7014256527074549</c:v>
                </c:pt>
                <c:pt idx="13259">
                  <c:v>1.6779505002811348</c:v>
                </c:pt>
                <c:pt idx="13260">
                  <c:v>1.6533272891176582</c:v>
                </c:pt>
                <c:pt idx="13261">
                  <c:v>1.6275710326356807</c:v>
                </c:pt>
                <c:pt idx="13262">
                  <c:v>1.6006988761856318</c:v>
                </c:pt>
                <c:pt idx="13263">
                  <c:v>1.5727276752179273</c:v>
                </c:pt>
                <c:pt idx="13264">
                  <c:v>1.543680387611758</c:v>
                </c:pt>
                <c:pt idx="13265">
                  <c:v>1.5135744859365903</c:v>
                </c:pt>
                <c:pt idx="13266">
                  <c:v>1.4824301012165404</c:v>
                </c:pt>
                <c:pt idx="13267">
                  <c:v>1.4502696403435069</c:v>
                </c:pt>
                <c:pt idx="13268">
                  <c:v>1.4171173672663704</c:v>
                </c:pt>
                <c:pt idx="13269">
                  <c:v>1.3829915931920211</c:v>
                </c:pt>
                <c:pt idx="13270">
                  <c:v>1.3479171876268043</c:v>
                </c:pt>
                <c:pt idx="13271">
                  <c:v>1.3119203739026724</c:v>
                </c:pt>
                <c:pt idx="13272">
                  <c:v>1.2750263141272844</c:v>
                </c:pt>
                <c:pt idx="13273">
                  <c:v>1.2372590959960881</c:v>
                </c:pt>
                <c:pt idx="13274">
                  <c:v>1.19864288653541</c:v>
                </c:pt>
                <c:pt idx="13275">
                  <c:v>1.1592050859059917</c:v>
                </c:pt>
                <c:pt idx="13276">
                  <c:v>1.1189726144642111</c:v>
                </c:pt>
                <c:pt idx="13277">
                  <c:v>1.0779719108220489</c:v>
                </c:pt>
                <c:pt idx="13278">
                  <c:v>1.0362321154503984</c:v>
                </c:pt>
                <c:pt idx="13279">
                  <c:v>0.99378251094802117</c:v>
                </c:pt>
                <c:pt idx="13280">
                  <c:v>0.95065342136561426</c:v>
                </c:pt>
                <c:pt idx="13281">
                  <c:v>0.90687171182047266</c:v>
                </c:pt>
                <c:pt idx="13282">
                  <c:v>0.86246972891082929</c:v>
                </c:pt>
                <c:pt idx="13283">
                  <c:v>0.81747800383275482</c:v>
                </c:pt>
                <c:pt idx="13284">
                  <c:v>0.77192332939041264</c:v>
                </c:pt>
                <c:pt idx="13285">
                  <c:v>0.72584092284644708</c:v>
                </c:pt>
                <c:pt idx="13286">
                  <c:v>0.67926142512825505</c:v>
                </c:pt>
                <c:pt idx="13287">
                  <c:v>0.63221358494344215</c:v>
                </c:pt>
                <c:pt idx="13288">
                  <c:v>0.58473190596461955</c:v>
                </c:pt>
                <c:pt idx="13289">
                  <c:v>0.53685048446235528</c:v>
                </c:pt>
                <c:pt idx="13290">
                  <c:v>0.48860287662101487</c:v>
                </c:pt>
                <c:pt idx="13291">
                  <c:v>0.44001887676460583</c:v>
                </c:pt>
                <c:pt idx="13292">
                  <c:v>0.39113560537067527</c:v>
                </c:pt>
                <c:pt idx="13293">
                  <c:v>0.34198462486677345</c:v>
                </c:pt>
                <c:pt idx="13294">
                  <c:v>0.29259586513236902</c:v>
                </c:pt>
                <c:pt idx="13295">
                  <c:v>0.24300736581701288</c:v>
                </c:pt>
                <c:pt idx="13296">
                  <c:v>0.19325235554282605</c:v>
                </c:pt>
                <c:pt idx="13297">
                  <c:v>0.14336405324188606</c:v>
                </c:pt>
                <c:pt idx="13298">
                  <c:v>9.3377701076166442E-2</c:v>
                </c:pt>
                <c:pt idx="13299">
                  <c:v>4.3329119451477112E-2</c:v>
                </c:pt>
                <c:pt idx="13300">
                  <c:v>-6.7487102772083767E-3</c:v>
                </c:pt>
                <c:pt idx="13301">
                  <c:v>-5.6822163532994435E-2</c:v>
                </c:pt>
                <c:pt idx="13302">
                  <c:v>-0.10685605741024724</c:v>
                </c:pt>
                <c:pt idx="13303">
                  <c:v>-0.15681503912987244</c:v>
                </c:pt>
                <c:pt idx="13304">
                  <c:v>-0.20666694186389006</c:v>
                </c:pt>
                <c:pt idx="13305">
                  <c:v>-0.25637923939460588</c:v>
                </c:pt>
                <c:pt idx="13306">
                  <c:v>-0.30591806918298753</c:v>
                </c:pt>
                <c:pt idx="13307">
                  <c:v>-0.35524845440970165</c:v>
                </c:pt>
                <c:pt idx="13308">
                  <c:v>-0.40433454519513479</c:v>
                </c:pt>
                <c:pt idx="13309">
                  <c:v>-0.45314097457344843</c:v>
                </c:pt>
                <c:pt idx="13310">
                  <c:v>-0.50163616387115884</c:v>
                </c:pt>
                <c:pt idx="13311">
                  <c:v>-0.54978871402951912</c:v>
                </c:pt>
                <c:pt idx="13312">
                  <c:v>-0.59756524904577324</c:v>
                </c:pt>
                <c:pt idx="13313">
                  <c:v>-0.64492993891188177</c:v>
                </c:pt>
                <c:pt idx="13314">
                  <c:v>-0.69185379991518781</c:v>
                </c:pt>
                <c:pt idx="13315">
                  <c:v>-0.73830414565838354</c:v>
                </c:pt>
                <c:pt idx="13316">
                  <c:v>-0.78424847012293231</c:v>
                </c:pt>
                <c:pt idx="13317">
                  <c:v>-0.82965523795017526</c:v>
                </c:pt>
                <c:pt idx="13318">
                  <c:v>-0.87449312610472762</c:v>
                </c:pt>
                <c:pt idx="13319">
                  <c:v>-0.91873183394003277</c:v>
                </c:pt>
                <c:pt idx="13320">
                  <c:v>-0.96234106151401455</c:v>
                </c:pt>
                <c:pt idx="13321">
                  <c:v>-1.0052904831932203</c:v>
                </c:pt>
                <c:pt idx="13322">
                  <c:v>-1.0475506943390094</c:v>
                </c:pt>
                <c:pt idx="13323">
                  <c:v>-1.089093173490467</c:v>
                </c:pt>
                <c:pt idx="13324">
                  <c:v>-1.1298893800881704</c:v>
                </c:pt>
                <c:pt idx="13325">
                  <c:v>-1.1699109399788599</c:v>
                </c:pt>
                <c:pt idx="13326">
                  <c:v>-1.2091306621913607</c:v>
                </c:pt>
                <c:pt idx="13327">
                  <c:v>-1.24752171342368</c:v>
                </c:pt>
                <c:pt idx="13328">
                  <c:v>-1.2850584019232321</c:v>
                </c:pt>
                <c:pt idx="13329">
                  <c:v>-1.321715285075364</c:v>
                </c:pt>
                <c:pt idx="13330">
                  <c:v>-1.3574639386421565</c:v>
                </c:pt>
                <c:pt idx="13331">
                  <c:v>-1.3922831658046917</c:v>
                </c:pt>
                <c:pt idx="13332">
                  <c:v>-1.4261492118371049</c:v>
                </c:pt>
                <c:pt idx="13333">
                  <c:v>-1.4590369915602504</c:v>
                </c:pt>
                <c:pt idx="13334">
                  <c:v>-1.4909224812564328</c:v>
                </c:pt>
                <c:pt idx="13335">
                  <c:v>-1.5217859036124595</c:v>
                </c:pt>
                <c:pt idx="13336">
                  <c:v>-1.5516080110032655</c:v>
                </c:pt>
                <c:pt idx="13337">
                  <c:v>-1.5803689435354022</c:v>
                </c:pt>
                <c:pt idx="13338">
                  <c:v>-1.6080482978356461</c:v>
                </c:pt>
                <c:pt idx="13339">
                  <c:v>-1.6346252308065015</c:v>
                </c:pt>
                <c:pt idx="13340">
                  <c:v>-1.660079696606428</c:v>
                </c:pt>
                <c:pt idx="13341">
                  <c:v>-1.6843956529707098</c:v>
                </c:pt>
                <c:pt idx="13342">
                  <c:v>-1.7075573738054985</c:v>
                </c:pt>
                <c:pt idx="13343">
                  <c:v>-1.7295483418588817</c:v>
                </c:pt>
                <c:pt idx="13344">
                  <c:v>-1.7503524632043412</c:v>
                </c:pt>
                <c:pt idx="13345">
                  <c:v>-1.7699572710220441</c:v>
                </c:pt>
                <c:pt idx="13346">
                  <c:v>-1.7883502522938128</c:v>
                </c:pt>
                <c:pt idx="13347">
                  <c:v>-1.8055177677759167</c:v>
                </c:pt>
                <c:pt idx="13348">
                  <c:v>-1.821447411725772</c:v>
                </c:pt>
                <c:pt idx="13349">
                  <c:v>-1.8361321047282091</c:v>
                </c:pt>
                <c:pt idx="13350">
                  <c:v>-1.8495576129676374</c:v>
                </c:pt>
                <c:pt idx="13351">
                  <c:v>-1.8617132138567203</c:v>
                </c:pt>
                <c:pt idx="13352">
                  <c:v>-1.8725944332745963</c:v>
                </c:pt>
                <c:pt idx="13353">
                  <c:v>-1.8821905163143067</c:v>
                </c:pt>
                <c:pt idx="13354">
                  <c:v>-1.8904959555690009</c:v>
                </c:pt>
                <c:pt idx="13355">
                  <c:v>-1.8975066133976726</c:v>
                </c:pt>
                <c:pt idx="13356">
                  <c:v>-1.9032195002114372</c:v>
                </c:pt>
                <c:pt idx="13357">
                  <c:v>-1.9076272163443122</c:v>
                </c:pt>
                <c:pt idx="13358">
                  <c:v>-1.9107261007772658</c:v>
                </c:pt>
                <c:pt idx="13359">
                  <c:v>-1.9125178436924115</c:v>
                </c:pt>
                <c:pt idx="13360">
                  <c:v>-1.9129970281242259</c:v>
                </c:pt>
                <c:pt idx="13361">
                  <c:v>-1.9121638591947538</c:v>
                </c:pt>
                <c:pt idx="13362">
                  <c:v>-1.9100212388669997</c:v>
                </c:pt>
                <c:pt idx="13363">
                  <c:v>-1.906568020325466</c:v>
                </c:pt>
                <c:pt idx="13364">
                  <c:v>-1.9018080619787361</c:v>
                </c:pt>
                <c:pt idx="13365">
                  <c:v>-1.8957452791426268</c:v>
                </c:pt>
                <c:pt idx="13366">
                  <c:v>-1.8883846627599363</c:v>
                </c:pt>
                <c:pt idx="13367">
                  <c:v>-1.8797299406246009</c:v>
                </c:pt>
                <c:pt idx="13368">
                  <c:v>-1.8697869506400455</c:v>
                </c:pt>
                <c:pt idx="13369">
                  <c:v>-1.8585633254257128</c:v>
                </c:pt>
                <c:pt idx="13370">
                  <c:v>-1.8460650222932526</c:v>
                </c:pt>
                <c:pt idx="13371">
                  <c:v>-1.8322997414474407</c:v>
                </c:pt>
                <c:pt idx="13372">
                  <c:v>-1.8172777705795717</c:v>
                </c:pt>
                <c:pt idx="13373">
                  <c:v>-1.8010116319208855</c:v>
                </c:pt>
                <c:pt idx="13374">
                  <c:v>-1.7835135007031344</c:v>
                </c:pt>
                <c:pt idx="13375">
                  <c:v>-1.7647909373529151</c:v>
                </c:pt>
                <c:pt idx="13376">
                  <c:v>-1.7448592392075457</c:v>
                </c:pt>
                <c:pt idx="13377">
                  <c:v>-1.7237329054968125</c:v>
                </c:pt>
                <c:pt idx="13378">
                  <c:v>-1.7014256526710076</c:v>
                </c:pt>
                <c:pt idx="13379">
                  <c:v>-1.6779505002494606</c:v>
                </c:pt>
                <c:pt idx="13380">
                  <c:v>-1.653327289090746</c:v>
                </c:pt>
                <c:pt idx="13381">
                  <c:v>-1.6275710326135477</c:v>
                </c:pt>
                <c:pt idx="13382">
                  <c:v>-1.6006988761682606</c:v>
                </c:pt>
                <c:pt idx="13383">
                  <c:v>-1.5727276752053012</c:v>
                </c:pt>
                <c:pt idx="13384">
                  <c:v>-1.5436803876038832</c:v>
                </c:pt>
                <c:pt idx="13385">
                  <c:v>-1.5135744859334492</c:v>
                </c:pt>
                <c:pt idx="13386">
                  <c:v>-1.4824301012181167</c:v>
                </c:pt>
                <c:pt idx="13387">
                  <c:v>-1.4502696403497777</c:v>
                </c:pt>
                <c:pt idx="13388">
                  <c:v>-1.4171173672773187</c:v>
                </c:pt>
                <c:pt idx="13389">
                  <c:v>-1.382991593207636</c:v>
                </c:pt>
                <c:pt idx="13390">
                  <c:v>-1.347917187647063</c:v>
                </c:pt>
                <c:pt idx="13391">
                  <c:v>-1.3119203739275467</c:v>
                </c:pt>
                <c:pt idx="13392">
                  <c:v>-1.2750263141567351</c:v>
                </c:pt>
                <c:pt idx="13393">
                  <c:v>-1.237259096030104</c:v>
                </c:pt>
                <c:pt idx="13394">
                  <c:v>-1.1986428865739569</c:v>
                </c:pt>
                <c:pt idx="13395">
                  <c:v>-1.1592050859490253</c:v>
                </c:pt>
                <c:pt idx="13396">
                  <c:v>-1.1189726145117196</c:v>
                </c:pt>
                <c:pt idx="13397">
                  <c:v>-1.0779719108739816</c:v>
                </c:pt>
                <c:pt idx="13398">
                  <c:v>-1.0362321155067105</c:v>
                </c:pt>
                <c:pt idx="13399">
                  <c:v>-0.99378251100867865</c:v>
                </c:pt>
                <c:pt idx="13400">
                  <c:v>-0.95065342143058362</c:v>
                </c:pt>
                <c:pt idx="13401">
                  <c:v>-0.90687171188970317</c:v>
                </c:pt>
                <c:pt idx="13402">
                  <c:v>-0.86246972898428154</c:v>
                </c:pt>
                <c:pt idx="13403">
                  <c:v>-0.81747800391036685</c:v>
                </c:pt>
                <c:pt idx="13404">
                  <c:v>-0.77192332947216757</c:v>
                </c:pt>
                <c:pt idx="13405">
                  <c:v>-0.72584092293223235</c:v>
                </c:pt>
                <c:pt idx="13406">
                  <c:v>-0.67926142521807631</c:v>
                </c:pt>
                <c:pt idx="13407">
                  <c:v>-0.63221358503720926</c:v>
                </c:pt>
                <c:pt idx="13408">
                  <c:v>-0.58473190606229875</c:v>
                </c:pt>
                <c:pt idx="13409">
                  <c:v>-0.53685048456389439</c:v>
                </c:pt>
                <c:pt idx="13410">
                  <c:v>-0.48860287672636971</c:v>
                </c:pt>
                <c:pt idx="13411">
                  <c:v>-0.44001887687366065</c:v>
                </c:pt>
                <c:pt idx="13412">
                  <c:v>-0.39113560548340176</c:v>
                </c:pt>
                <c:pt idx="13413">
                  <c:v>-0.34198462498311377</c:v>
                </c:pt>
                <c:pt idx="13414">
                  <c:v>-0.29259586525226633</c:v>
                </c:pt>
                <c:pt idx="13415">
                  <c:v>-0.24300736594037989</c:v>
                </c:pt>
                <c:pt idx="13416">
                  <c:v>-0.19325235566960583</c:v>
                </c:pt>
                <c:pt idx="13417">
                  <c:v>-0.14336405337200611</c:v>
                </c:pt>
                <c:pt idx="13418">
                  <c:v>-9.3377701209554659E-2</c:v>
                </c:pt>
                <c:pt idx="13419">
                  <c:v>-4.3329119588062286E-2</c:v>
                </c:pt>
                <c:pt idx="13420">
                  <c:v>6.7487101374987353E-3</c:v>
                </c:pt>
                <c:pt idx="13421">
                  <c:v>5.6822163390217686E-2</c:v>
                </c:pt>
                <c:pt idx="13422">
                  <c:v>0.10685605726448996</c:v>
                </c:pt>
                <c:pt idx="13423">
                  <c:v>0.15681503898120669</c:v>
                </c:pt>
                <c:pt idx="13424">
                  <c:v>0.20666694171238786</c:v>
                </c:pt>
                <c:pt idx="13425">
                  <c:v>0.256379239240354</c:v>
                </c:pt>
                <c:pt idx="13426">
                  <c:v>0.30591806902607138</c:v>
                </c:pt>
                <c:pt idx="13427">
                  <c:v>0.35524845425019391</c:v>
                </c:pt>
                <c:pt idx="13428">
                  <c:v>0.40433454503310706</c:v>
                </c:pt>
                <c:pt idx="13429">
                  <c:v>0.45314097440900192</c:v>
                </c:pt>
                <c:pt idx="13430">
                  <c:v>0.50163616370436515</c:v>
                </c:pt>
                <c:pt idx="13431">
                  <c:v>0.54978871386046524</c:v>
                </c:pt>
                <c:pt idx="13432">
                  <c:v>0.59756524887452922</c:v>
                </c:pt>
                <c:pt idx="13433">
                  <c:v>0.64492993873853821</c:v>
                </c:pt>
                <c:pt idx="13434">
                  <c:v>0.69185379973984018</c:v>
                </c:pt>
                <c:pt idx="13435">
                  <c:v>0.73830414548111079</c:v>
                </c:pt>
                <c:pt idx="13436">
                  <c:v>0.78424846994383035</c:v>
                </c:pt>
                <c:pt idx="13437">
                  <c:v>0.82965523776931693</c:v>
                </c:pt>
                <c:pt idx="13438">
                  <c:v>0.87449312592219741</c:v>
                </c:pt>
                <c:pt idx="13439">
                  <c:v>0.91873183375593781</c:v>
                </c:pt>
                <c:pt idx="13440">
                  <c:v>0.96234106132842223</c:v>
                </c:pt>
                <c:pt idx="13441">
                  <c:v>1.0052904830062153</c:v>
                </c:pt>
                <c:pt idx="13442">
                  <c:v>1.047550694150704</c:v>
                </c:pt>
                <c:pt idx="13443">
                  <c:v>1.0890931733009457</c:v>
                </c:pt>
                <c:pt idx="13444">
                  <c:v>1.1298893798975176</c:v>
                </c:pt>
                <c:pt idx="13445">
                  <c:v>1.1699109397871659</c:v>
                </c:pt>
                <c:pt idx="13446">
                  <c:v>1.2091306619987041</c:v>
                </c:pt>
                <c:pt idx="13447">
                  <c:v>1.2475217132301735</c:v>
                </c:pt>
                <c:pt idx="13448">
                  <c:v>1.2850584017289488</c:v>
                </c:pt>
                <c:pt idx="13449">
                  <c:v>1.3217152848804163</c:v>
                </c:pt>
                <c:pt idx="13450">
                  <c:v>1.357463938446601</c:v>
                </c:pt>
                <c:pt idx="13451">
                  <c:v>1.392283165608641</c:v>
                </c:pt>
                <c:pt idx="13452">
                  <c:v>1.4261492116406431</c:v>
                </c:pt>
                <c:pt idx="13453">
                  <c:v>1.4590369913634731</c:v>
                </c:pt>
                <c:pt idx="13454">
                  <c:v>1.4909224810594195</c:v>
                </c:pt>
                <c:pt idx="13455">
                  <c:v>1.5217859034153054</c:v>
                </c:pt>
                <c:pt idx="13456">
                  <c:v>1.5516080108060548</c:v>
                </c:pt>
                <c:pt idx="13457">
                  <c:v>1.5803689433382366</c:v>
                </c:pt>
                <c:pt idx="13458">
                  <c:v>1.6080482976386101</c:v>
                </c:pt>
                <c:pt idx="13459">
                  <c:v>1.634625230609668</c:v>
                </c:pt>
                <c:pt idx="13460">
                  <c:v>1.66007969640991</c:v>
                </c:pt>
                <c:pt idx="13461">
                  <c:v>1.6843956527745798</c:v>
                </c:pt>
                <c:pt idx="13462">
                  <c:v>1.7075573736098471</c:v>
                </c:pt>
                <c:pt idx="13463">
                  <c:v>1.7295483416637933</c:v>
                </c:pt>
                <c:pt idx="13464">
                  <c:v>1.7503524630099003</c:v>
                </c:pt>
                <c:pt idx="13465">
                  <c:v>1.7699572708283462</c:v>
                </c:pt>
                <c:pt idx="13466">
                  <c:v>1.7883502521009309</c:v>
                </c:pt>
                <c:pt idx="13467">
                  <c:v>1.8055177675839356</c:v>
                </c:pt>
                <c:pt idx="13468">
                  <c:v>1.8214474115347929</c:v>
                </c:pt>
                <c:pt idx="13469">
                  <c:v>1.8361321045382994</c:v>
                </c:pt>
                <c:pt idx="13470">
                  <c:v>1.849557612778876</c:v>
                </c:pt>
                <c:pt idx="13471">
                  <c:v>1.8617132136691974</c:v>
                </c:pt>
                <c:pt idx="13472">
                  <c:v>1.8725944330883848</c:v>
                </c:pt>
                <c:pt idx="13473">
                  <c:v>1.8821905161294967</c:v>
                </c:pt>
                <c:pt idx="13474">
                  <c:v>1.8904959553856659</c:v>
                </c:pt>
                <c:pt idx="13475">
                  <c:v>1.8975066132158911</c:v>
                </c:pt>
                <c:pt idx="13476">
                  <c:v>1.9032195000312824</c:v>
                </c:pt>
                <c:pt idx="13477">
                  <c:v>1.9076272161658687</c:v>
                </c:pt>
                <c:pt idx="13478">
                  <c:v>1.9107261006006009</c:v>
                </c:pt>
                <c:pt idx="13479">
                  <c:v>1.9125178435175987</c:v>
                </c:pt>
                <c:pt idx="13480">
                  <c:v>1.912997027951338</c:v>
                </c:pt>
                <c:pt idx="13481">
                  <c:v>1.9121638590238645</c:v>
                </c:pt>
                <c:pt idx="13482">
                  <c:v>1.9100212386981819</c:v>
                </c:pt>
                <c:pt idx="13483">
                  <c:v>1.9065680201587927</c:v>
                </c:pt>
                <c:pt idx="13484">
                  <c:v>1.9018080618142637</c:v>
                </c:pt>
                <c:pt idx="13485">
                  <c:v>1.8957452789804288</c:v>
                </c:pt>
                <c:pt idx="13486">
                  <c:v>1.8883846626000742</c:v>
                </c:pt>
                <c:pt idx="13487">
                  <c:v>1.8797299404671421</c:v>
                </c:pt>
                <c:pt idx="13488">
                  <c:v>1.8697869504850522</c:v>
                </c:pt>
                <c:pt idx="13489">
                  <c:v>1.8585633252732527</c:v>
                </c:pt>
                <c:pt idx="13490">
                  <c:v>1.8460650221433816</c:v>
                </c:pt>
                <c:pt idx="13491">
                  <c:v>1.8322997413002156</c:v>
                </c:pt>
                <c:pt idx="13492">
                  <c:v>1.8172777704350485</c:v>
                </c:pt>
                <c:pt idx="13493">
                  <c:v>1.801011631779126</c:v>
                </c:pt>
                <c:pt idx="13494">
                  <c:v>1.7835135005641949</c:v>
                </c:pt>
                <c:pt idx="13495">
                  <c:v>1.7647909372168407</c:v>
                </c:pt>
                <c:pt idx="13496">
                  <c:v>1.7448592390743984</c:v>
                </c:pt>
                <c:pt idx="13497">
                  <c:v>1.7237329053666317</c:v>
                </c:pt>
                <c:pt idx="13498">
                  <c:v>1.7014256525438494</c:v>
                </c:pt>
                <c:pt idx="13499">
                  <c:v>1.6779505001253761</c:v>
                </c:pt>
                <c:pt idx="13500">
                  <c:v>1.6533272889697799</c:v>
                </c:pt>
                <c:pt idx="13501">
                  <c:v>1.6275710324957282</c:v>
                </c:pt>
                <c:pt idx="13502">
                  <c:v>1.6006988760536496</c:v>
                </c:pt>
                <c:pt idx="13503">
                  <c:v>1.5727276750939267</c:v>
                </c:pt>
                <c:pt idx="13504">
                  <c:v>1.5436803874957958</c:v>
                </c:pt>
                <c:pt idx="13505">
                  <c:v>1.5135744858286717</c:v>
                </c:pt>
                <c:pt idx="13506">
                  <c:v>1.4824301011166998</c:v>
                </c:pt>
                <c:pt idx="13507">
                  <c:v>1.4502696402517605</c:v>
                </c:pt>
                <c:pt idx="13508">
                  <c:v>1.4171173671827184</c:v>
                </c:pt>
                <c:pt idx="13509">
                  <c:v>1.3829915931164862</c:v>
                </c:pt>
                <c:pt idx="13510">
                  <c:v>1.3479171875593978</c:v>
                </c:pt>
                <c:pt idx="13511">
                  <c:v>1.3119203738433938</c:v>
                </c:pt>
                <c:pt idx="13512">
                  <c:v>1.2750263140761229</c:v>
                </c:pt>
                <c:pt idx="13513">
                  <c:v>1.2372590959530549</c:v>
                </c:pt>
                <c:pt idx="13514">
                  <c:v>1.1986428865004934</c:v>
                </c:pt>
                <c:pt idx="13515">
                  <c:v>1.1592050858791754</c:v>
                </c:pt>
                <c:pt idx="13516">
                  <c:v>1.1189726144454837</c:v>
                </c:pt>
                <c:pt idx="13517">
                  <c:v>1.0779719108113932</c:v>
                </c:pt>
                <c:pt idx="13518">
                  <c:v>1.0362321154477923</c:v>
                </c:pt>
                <c:pt idx="13519">
                  <c:v>0.99378251095343617</c:v>
                </c:pt>
                <c:pt idx="13520">
                  <c:v>0.95065342137902242</c:v>
                </c:pt>
                <c:pt idx="13521">
                  <c:v>0.90687171184185156</c:v>
                </c:pt>
                <c:pt idx="13522">
                  <c:v>0.86246972894013363</c:v>
                </c:pt>
                <c:pt idx="13523">
                  <c:v>0.81747800386993408</c:v>
                </c:pt>
                <c:pt idx="13524">
                  <c:v>0.77192332943544983</c:v>
                </c:pt>
                <c:pt idx="13525">
                  <c:v>0.7258409228992635</c:v>
                </c:pt>
                <c:pt idx="13526">
                  <c:v>0.67926142518883381</c:v>
                </c:pt>
                <c:pt idx="13527">
                  <c:v>0.63221358501169322</c:v>
                </c:pt>
                <c:pt idx="13528">
                  <c:v>0.58473190604050351</c:v>
                </c:pt>
                <c:pt idx="13529">
                  <c:v>0.53685048454582429</c:v>
                </c:pt>
                <c:pt idx="13530">
                  <c:v>0.48860287671201424</c:v>
                </c:pt>
                <c:pt idx="13531">
                  <c:v>0.44001887686302021</c:v>
                </c:pt>
                <c:pt idx="13532">
                  <c:v>0.39113560547647591</c:v>
                </c:pt>
                <c:pt idx="13533">
                  <c:v>0.34198462497988896</c:v>
                </c:pt>
                <c:pt idx="13534">
                  <c:v>0.29259586525272735</c:v>
                </c:pt>
                <c:pt idx="13535">
                  <c:v>0.24300736594451267</c:v>
                </c:pt>
                <c:pt idx="13536">
                  <c:v>0.19325235567739574</c:v>
                </c:pt>
                <c:pt idx="13537">
                  <c:v>0.14336405338343849</c:v>
                </c:pt>
                <c:pt idx="13538">
                  <c:v>9.3377701224630114E-2</c:v>
                </c:pt>
                <c:pt idx="13539">
                  <c:v>4.3329119606737299E-2</c:v>
                </c:pt>
                <c:pt idx="13540">
                  <c:v>-6.7487101152240618E-3</c:v>
                </c:pt>
                <c:pt idx="13541">
                  <c:v>-5.6822163364386981E-2</c:v>
                </c:pt>
                <c:pt idx="13542">
                  <c:v>-0.10685605723510232</c:v>
                </c:pt>
                <c:pt idx="13543">
                  <c:v>-0.15681503894832063</c:v>
                </c:pt>
                <c:pt idx="13544">
                  <c:v>-0.2066669416759882</c:v>
                </c:pt>
                <c:pt idx="13545">
                  <c:v>-0.25637923920051281</c:v>
                </c:pt>
                <c:pt idx="13546">
                  <c:v>-0.30591806898277513</c:v>
                </c:pt>
                <c:pt idx="13547">
                  <c:v>-0.35524845420349893</c:v>
                </c:pt>
                <c:pt idx="13548">
                  <c:v>-0.40433454498304311</c:v>
                </c:pt>
                <c:pt idx="13549">
                  <c:v>-0.45314097435559719</c:v>
                </c:pt>
                <c:pt idx="13550">
                  <c:v>-0.5016361636476635</c:v>
                </c:pt>
                <c:pt idx="13551">
                  <c:v>-0.54978871380049488</c:v>
                </c:pt>
                <c:pt idx="13552">
                  <c:v>-0.59756524881132167</c:v>
                </c:pt>
                <c:pt idx="13553">
                  <c:v>-0.64492993867216153</c:v>
                </c:pt>
                <c:pt idx="13554">
                  <c:v>-0.69185379967029448</c:v>
                </c:pt>
                <c:pt idx="13555">
                  <c:v>-0.73830414540845213</c:v>
                </c:pt>
                <c:pt idx="13556">
                  <c:v>-0.78424846986810948</c:v>
                </c:pt>
                <c:pt idx="13557">
                  <c:v>-0.82965523769056793</c:v>
                </c:pt>
                <c:pt idx="13558">
                  <c:v>-0.87449312584049321</c:v>
                </c:pt>
                <c:pt idx="13559">
                  <c:v>-0.91873183367129507</c:v>
                </c:pt>
                <c:pt idx="13560">
                  <c:v>-0.96234106124090879</c:v>
                </c:pt>
                <c:pt idx="13561">
                  <c:v>-1.0052904829158817</c:v>
                </c:pt>
                <c:pt idx="13562">
                  <c:v>-1.047550694057573</c:v>
                </c:pt>
                <c:pt idx="13563">
                  <c:v>-1.0890931732050846</c:v>
                </c:pt>
                <c:pt idx="13564">
                  <c:v>-1.1298893797989829</c:v>
                </c:pt>
                <c:pt idx="13565">
                  <c:v>-1.1699109396860135</c:v>
                </c:pt>
                <c:pt idx="13566">
                  <c:v>-1.2091306618949906</c:v>
                </c:pt>
                <c:pt idx="13567">
                  <c:v>-1.247521713123938</c:v>
                </c:pt>
                <c:pt idx="13568">
                  <c:v>-1.2850584016202593</c:v>
                </c:pt>
                <c:pt idx="13569">
                  <c:v>-1.3217152847693234</c:v>
                </c:pt>
                <c:pt idx="13570">
                  <c:v>-1.3574639383331719</c:v>
                </c:pt>
                <c:pt idx="13571">
                  <c:v>-1.3922831654929266</c:v>
                </c:pt>
                <c:pt idx="13572">
                  <c:v>-1.4261492115227052</c:v>
                </c:pt>
                <c:pt idx="13573">
                  <c:v>-1.4590369912433738</c:v>
                </c:pt>
                <c:pt idx="13574">
                  <c:v>-1.4909224809372259</c:v>
                </c:pt>
                <c:pt idx="13575">
                  <c:v>-1.5217859032910688</c:v>
                </c:pt>
                <c:pt idx="13576">
                  <c:v>-1.5516080106798424</c:v>
                </c:pt>
                <c:pt idx="13577">
                  <c:v>-1.5803689432101105</c:v>
                </c:pt>
                <c:pt idx="13578">
                  <c:v>-1.6080482975086376</c:v>
                </c:pt>
                <c:pt idx="13579">
                  <c:v>-1.634625230477917</c:v>
                </c:pt>
                <c:pt idx="13580">
                  <c:v>-1.6600796962764364</c:v>
                </c:pt>
                <c:pt idx="13581">
                  <c:v>-1.684395652639457</c:v>
                </c:pt>
                <c:pt idx="13582">
                  <c:v>-1.7075573734731311</c:v>
                </c:pt>
                <c:pt idx="13583">
                  <c:v>-1.729548341525569</c:v>
                </c:pt>
                <c:pt idx="13584">
                  <c:v>-1.7503524628702236</c:v>
                </c:pt>
                <c:pt idx="13585">
                  <c:v>-1.769957270687279</c:v>
                </c:pt>
                <c:pt idx="13586">
                  <c:v>-1.7883502519585521</c:v>
                </c:pt>
                <c:pt idx="13587">
                  <c:v>-1.8055177674403129</c:v>
                </c:pt>
                <c:pt idx="13588">
                  <c:v>-1.8214474113899934</c:v>
                </c:pt>
                <c:pt idx="13589">
                  <c:v>-1.8361321043923915</c:v>
                </c:pt>
                <c:pt idx="13590">
                  <c:v>-1.8495576126319322</c:v>
                </c:pt>
                <c:pt idx="13591">
                  <c:v>-1.8617132135212795</c:v>
                </c:pt>
                <c:pt idx="13592">
                  <c:v>-1.8725944329395721</c:v>
                </c:pt>
                <c:pt idx="13593">
                  <c:v>-1.8821905159798511</c:v>
                </c:pt>
                <c:pt idx="13594">
                  <c:v>-1.8904959552352658</c:v>
                </c:pt>
                <c:pt idx="13595">
                  <c:v>-1.8975066130647988</c:v>
                </c:pt>
                <c:pt idx="13596">
                  <c:v>-1.9032194998795764</c:v>
                </c:pt>
                <c:pt idx="13597">
                  <c:v>-1.9076272160136112</c:v>
                </c:pt>
                <c:pt idx="13598">
                  <c:v>-1.9107261004478708</c:v>
                </c:pt>
                <c:pt idx="13599">
                  <c:v>-1.9125178433644632</c:v>
                </c:pt>
                <c:pt idx="13600">
                  <c:v>-1.9129970277978645</c:v>
                </c:pt>
                <c:pt idx="13601">
                  <c:v>-1.9121638588701264</c:v>
                </c:pt>
                <c:pt idx="13602">
                  <c:v>-1.9100212385442523</c:v>
                </c:pt>
                <c:pt idx="13603">
                  <c:v>-1.9065680200047339</c:v>
                </c:pt>
                <c:pt idx="13604">
                  <c:v>-1.901808061660154</c:v>
                </c:pt>
                <c:pt idx="13605">
                  <c:v>-1.8957452788263358</c:v>
                </c:pt>
                <c:pt idx="13606">
                  <c:v>-1.8883846624460603</c:v>
                </c:pt>
                <c:pt idx="13607">
                  <c:v>-1.8797299403132861</c:v>
                </c:pt>
                <c:pt idx="13608">
                  <c:v>-1.8697869503314157</c:v>
                </c:pt>
                <c:pt idx="13609">
                  <c:v>-1.858563325119903</c:v>
                </c:pt>
                <c:pt idx="13610">
                  <c:v>-1.8460650219903925</c:v>
                </c:pt>
                <c:pt idx="13611">
                  <c:v>-1.8322997411476596</c:v>
                </c:pt>
                <c:pt idx="13612">
                  <c:v>-1.8172777702829881</c:v>
                </c:pt>
                <c:pt idx="13613">
                  <c:v>-1.8010116316276226</c:v>
                </c:pt>
                <c:pt idx="13614">
                  <c:v>-1.7835135004133222</c:v>
                </c:pt>
                <c:pt idx="13615">
                  <c:v>-1.7647909370666603</c:v>
                </c:pt>
                <c:pt idx="13616">
                  <c:v>-1.7448592389249775</c:v>
                </c:pt>
                <c:pt idx="13617">
                  <c:v>-1.7237329052180386</c:v>
                </c:pt>
                <c:pt idx="13618">
                  <c:v>-1.7014256523961457</c:v>
                </c:pt>
                <c:pt idx="13619">
                  <c:v>-1.6779504999786234</c:v>
                </c:pt>
                <c:pt idx="13620">
                  <c:v>-1.6533272888240407</c:v>
                </c:pt>
                <c:pt idx="13621">
                  <c:v>-1.6275710323510642</c:v>
                </c:pt>
                <c:pt idx="13622">
                  <c:v>-1.6006988759101282</c:v>
                </c:pt>
                <c:pt idx="13623">
                  <c:v>-1.5727276749516101</c:v>
                </c:pt>
                <c:pt idx="13624">
                  <c:v>-1.54368038735474</c:v>
                </c:pt>
                <c:pt idx="13625">
                  <c:v>-1.513574485688933</c:v>
                </c:pt>
                <c:pt idx="13626">
                  <c:v>-1.4824301009783456</c:v>
                </c:pt>
                <c:pt idx="13627">
                  <c:v>-1.4502696401148474</c:v>
                </c:pt>
                <c:pt idx="13628">
                  <c:v>-1.4171173670472856</c:v>
                </c:pt>
                <c:pt idx="13629">
                  <c:v>-1.3829915929826071</c:v>
                </c:pt>
                <c:pt idx="13630">
                  <c:v>-1.347917187427123</c:v>
                </c:pt>
                <c:pt idx="13631">
                  <c:v>-1.3119203737127851</c:v>
                </c:pt>
                <c:pt idx="13632">
                  <c:v>-1.2750263139472255</c:v>
                </c:pt>
                <c:pt idx="13633">
                  <c:v>-1.2372590958259249</c:v>
                </c:pt>
                <c:pt idx="13634">
                  <c:v>-1.1986428863751759</c:v>
                </c:pt>
                <c:pt idx="13635">
                  <c:v>-1.1592050857557268</c:v>
                </c:pt>
                <c:pt idx="13636">
                  <c:v>-1.1189726143239547</c:v>
                </c:pt>
                <c:pt idx="13637">
                  <c:v>-1.0779719106918286</c:v>
                </c:pt>
                <c:pt idx="13638">
                  <c:v>-1.0362321153302314</c:v>
                </c:pt>
                <c:pt idx="13639">
                  <c:v>-0.99378251083794122</c:v>
                </c:pt>
                <c:pt idx="13640">
                  <c:v>-0.95065342126563834</c:v>
                </c:pt>
                <c:pt idx="13641">
                  <c:v>-0.9068717117306121</c:v>
                </c:pt>
                <c:pt idx="13642">
                  <c:v>-0.86246972883108952</c:v>
                </c:pt>
                <c:pt idx="13643">
                  <c:v>-0.81747800376312452</c:v>
                </c:pt>
                <c:pt idx="13644">
                  <c:v>-0.77192332933090335</c:v>
                </c:pt>
                <c:pt idx="13645">
                  <c:v>-0.7258409227970305</c:v>
                </c:pt>
                <c:pt idx="13646">
                  <c:v>-0.67926142508896492</c:v>
                </c:pt>
                <c:pt idx="13647">
                  <c:v>-0.63221358491421664</c:v>
                </c:pt>
                <c:pt idx="13648">
                  <c:v>-0.58473190594545854</c:v>
                </c:pt>
                <c:pt idx="13649">
                  <c:v>-0.53685048445324091</c:v>
                </c:pt>
                <c:pt idx="13650">
                  <c:v>-0.4886028766219076</c:v>
                </c:pt>
                <c:pt idx="13651">
                  <c:v>-0.44001887677546248</c:v>
                </c:pt>
                <c:pt idx="13652">
                  <c:v>-0.39113560539146691</c:v>
                </c:pt>
                <c:pt idx="13653">
                  <c:v>-0.34198462489745685</c:v>
                </c:pt>
                <c:pt idx="13654">
                  <c:v>-0.29259586517291553</c:v>
                </c:pt>
                <c:pt idx="13655">
                  <c:v>-0.24300736586735036</c:v>
                </c:pt>
                <c:pt idx="13656">
                  <c:v>-0.19325235560289711</c:v>
                </c:pt>
                <c:pt idx="13657">
                  <c:v>-0.14336405331164739</c:v>
                </c:pt>
                <c:pt idx="13658">
                  <c:v>-9.3377701155560044E-2</c:v>
                </c:pt>
                <c:pt idx="13659">
                  <c:v>-4.3329119540402881E-2</c:v>
                </c:pt>
                <c:pt idx="13660">
                  <c:v>6.7487101788083386E-3</c:v>
                </c:pt>
                <c:pt idx="13661">
                  <c:v>5.6822163425177437E-2</c:v>
                </c:pt>
                <c:pt idx="13662">
                  <c:v>0.10685605729310024</c:v>
                </c:pt>
                <c:pt idx="13663">
                  <c:v>0.15681503900349564</c:v>
                </c:pt>
                <c:pt idx="13664">
                  <c:v>0.20666694172834199</c:v>
                </c:pt>
                <c:pt idx="13665">
                  <c:v>0.25637923925000083</c:v>
                </c:pt>
                <c:pt idx="13666">
                  <c:v>0.30591806902941215</c:v>
                </c:pt>
                <c:pt idx="13667">
                  <c:v>0.35524845424727081</c:v>
                </c:pt>
                <c:pt idx="13668">
                  <c:v>0.40433454502393523</c:v>
                </c:pt>
                <c:pt idx="13669">
                  <c:v>0.45314097439359541</c:v>
                </c:pt>
                <c:pt idx="13670">
                  <c:v>0.50163616368275266</c:v>
                </c:pt>
                <c:pt idx="13671">
                  <c:v>0.54978871383269023</c:v>
                </c:pt>
                <c:pt idx="13672">
                  <c:v>0.59756524884062034</c:v>
                </c:pt>
                <c:pt idx="13673">
                  <c:v>0.64492993869853887</c:v>
                </c:pt>
                <c:pt idx="13674">
                  <c:v>0.69185379969377836</c:v>
                </c:pt>
                <c:pt idx="13675">
                  <c:v>0.73830414542901479</c:v>
                </c:pt>
                <c:pt idx="13676">
                  <c:v>0.78424846988576202</c:v>
                </c:pt>
                <c:pt idx="13677">
                  <c:v>0.82965523770531013</c:v>
                </c:pt>
                <c:pt idx="13678">
                  <c:v>0.87449312585231409</c:v>
                </c:pt>
                <c:pt idx="13679">
                  <c:v>0.91873183368021716</c:v>
                </c:pt>
                <c:pt idx="13680">
                  <c:v>0.96234106124692609</c:v>
                </c:pt>
                <c:pt idx="13681">
                  <c:v>1.0052904829190001</c:v>
                </c:pt>
                <c:pt idx="13682">
                  <c:v>1.0475506940578094</c:v>
                </c:pt>
                <c:pt idx="13683">
                  <c:v>1.0890931732024558</c:v>
                </c:pt>
                <c:pt idx="13684">
                  <c:v>1.1298893797934835</c:v>
                </c:pt>
                <c:pt idx="13685">
                  <c:v>1.1699109396776659</c:v>
                </c:pt>
                <c:pt idx="13686">
                  <c:v>1.2091306618838003</c:v>
                </c:pt>
                <c:pt idx="13687">
                  <c:v>1.2475217131099221</c:v>
                </c:pt>
                <c:pt idx="13688">
                  <c:v>1.2850584016034343</c:v>
                </c:pt>
                <c:pt idx="13689">
                  <c:v>1.3217152847497065</c:v>
                </c:pt>
                <c:pt idx="13690">
                  <c:v>1.35746393831078</c:v>
                </c:pt>
                <c:pt idx="13691">
                  <c:v>1.3922831654677876</c:v>
                </c:pt>
                <c:pt idx="13692">
                  <c:v>1.4261492114948306</c:v>
                </c:pt>
                <c:pt idx="13693">
                  <c:v>1.4590369912127861</c:v>
                </c:pt>
                <c:pt idx="13694">
                  <c:v>1.4909224809039474</c:v>
                </c:pt>
                <c:pt idx="13695">
                  <c:v>1.521785903255128</c:v>
                </c:pt>
                <c:pt idx="13696">
                  <c:v>1.5516080106412617</c:v>
                </c:pt>
                <c:pt idx="13697">
                  <c:v>1.5803689431689179</c:v>
                </c:pt>
                <c:pt idx="13698">
                  <c:v>1.6080482974648445</c:v>
                </c:pt>
                <c:pt idx="13699">
                  <c:v>1.6346252304315794</c:v>
                </c:pt>
                <c:pt idx="13700">
                  <c:v>1.6600796962275601</c:v>
                </c:pt>
                <c:pt idx="13701">
                  <c:v>1.6843956525880761</c:v>
                </c:pt>
                <c:pt idx="13702">
                  <c:v>1.7075573734192959</c:v>
                </c:pt>
                <c:pt idx="13703">
                  <c:v>1.7295483414692907</c:v>
                </c:pt>
                <c:pt idx="13704">
                  <c:v>1.7503524628115472</c:v>
                </c:pt>
                <c:pt idx="13705">
                  <c:v>1.7699572706262385</c:v>
                </c:pt>
                <c:pt idx="13706">
                  <c:v>1.7883502518951813</c:v>
                </c:pt>
                <c:pt idx="13707">
                  <c:v>1.8055177673746454</c:v>
                </c:pt>
                <c:pt idx="13708">
                  <c:v>1.8214474113220636</c:v>
                </c:pt>
                <c:pt idx="13709">
                  <c:v>1.8361321043222376</c:v>
                </c:pt>
                <c:pt idx="13710">
                  <c:v>1.8495576125596056</c:v>
                </c:pt>
                <c:pt idx="13711">
                  <c:v>1.8617132134468142</c:v>
                </c:pt>
                <c:pt idx="13712">
                  <c:v>1.8725944328630015</c:v>
                </c:pt>
                <c:pt idx="13713">
                  <c:v>1.8821905159012258</c:v>
                </c:pt>
                <c:pt idx="13714">
                  <c:v>1.8904959551546199</c:v>
                </c:pt>
                <c:pt idx="13715">
                  <c:v>1.8975066129821825</c:v>
                </c:pt>
                <c:pt idx="13716">
                  <c:v>1.9032194997950296</c:v>
                </c:pt>
                <c:pt idx="13717">
                  <c:v>1.9076272159271843</c:v>
                </c:pt>
                <c:pt idx="13718">
                  <c:v>1.9107261003596032</c:v>
                </c:pt>
                <c:pt idx="13719">
                  <c:v>1.9125178432743999</c:v>
                </c:pt>
                <c:pt idx="13720">
                  <c:v>1.9129970277060564</c:v>
                </c:pt>
                <c:pt idx="13721">
                  <c:v>1.9121638587766183</c:v>
                </c:pt>
                <c:pt idx="13722">
                  <c:v>1.9100212384490891</c:v>
                </c:pt>
                <c:pt idx="13723">
                  <c:v>1.9065680199079662</c:v>
                </c:pt>
                <c:pt idx="13724">
                  <c:v>1.9018080615618329</c:v>
                </c:pt>
                <c:pt idx="13725">
                  <c:v>1.8957452787265121</c:v>
                </c:pt>
                <c:pt idx="13726">
                  <c:v>1.8883846623447897</c:v>
                </c:pt>
                <c:pt idx="13727">
                  <c:v>1.8797299402106025</c:v>
                </c:pt>
                <c:pt idx="13728">
                  <c:v>1.8697869502273869</c:v>
                </c:pt>
                <c:pt idx="13729">
                  <c:v>1.8585633250145741</c:v>
                </c:pt>
                <c:pt idx="13730">
                  <c:v>1.8460650218838082</c:v>
                </c:pt>
                <c:pt idx="13731">
                  <c:v>1.8322997410398707</c:v>
                </c:pt>
                <c:pt idx="13732">
                  <c:v>1.8172777701740566</c:v>
                </c:pt>
                <c:pt idx="13733">
                  <c:v>1.801011631517599</c:v>
                </c:pt>
                <c:pt idx="13734">
                  <c:v>1.7835135003022629</c:v>
                </c:pt>
                <c:pt idx="13735">
                  <c:v>1.7647909369546215</c:v>
                </c:pt>
                <c:pt idx="13736">
                  <c:v>1.744859238811999</c:v>
                </c:pt>
                <c:pt idx="13737">
                  <c:v>1.7237329051041816</c:v>
                </c:pt>
                <c:pt idx="13738">
                  <c:v>1.7014256522814672</c:v>
                </c:pt>
                <c:pt idx="13739">
                  <c:v>1.6779504998631736</c:v>
                </c:pt>
                <c:pt idx="13740">
                  <c:v>1.6533272887078816</c:v>
                </c:pt>
                <c:pt idx="13741">
                  <c:v>1.627571032234252</c:v>
                </c:pt>
                <c:pt idx="13742">
                  <c:v>1.6006988757927083</c:v>
                </c:pt>
                <c:pt idx="13743">
                  <c:v>1.5727276748336385</c:v>
                </c:pt>
                <c:pt idx="13744">
                  <c:v>1.5436803872362672</c:v>
                </c:pt>
                <c:pt idx="13745">
                  <c:v>1.5135744855700384</c:v>
                </c:pt>
                <c:pt idx="13746">
                  <c:v>1.4824301008590512</c:v>
                </c:pt>
                <c:pt idx="13747">
                  <c:v>1.4502696399952208</c:v>
                </c:pt>
                <c:pt idx="13748">
                  <c:v>1.417117366927406</c:v>
                </c:pt>
                <c:pt idx="13749">
                  <c:v>1.3829915928625021</c:v>
                </c:pt>
                <c:pt idx="13750">
                  <c:v>1.3479171873068547</c:v>
                </c:pt>
                <c:pt idx="13751">
                  <c:v>1.3119203735924043</c:v>
                </c:pt>
                <c:pt idx="13752">
                  <c:v>1.2750263138267828</c:v>
                </c:pt>
                <c:pt idx="13753">
                  <c:v>1.2372590957054879</c:v>
                </c:pt>
                <c:pt idx="13754">
                  <c:v>1.1986428862548009</c:v>
                </c:pt>
                <c:pt idx="13755">
                  <c:v>1.159205085635453</c:v>
                </c:pt>
                <c:pt idx="13756">
                  <c:v>1.1189726142038552</c:v>
                </c:pt>
                <c:pt idx="13757">
                  <c:v>1.0779719105719376</c:v>
                </c:pt>
                <c:pt idx="13758">
                  <c:v>1.0362321152106164</c:v>
                </c:pt>
                <c:pt idx="13759">
                  <c:v>0.99378251071864687</c:v>
                </c:pt>
                <c:pt idx="13760">
                  <c:v>0.95065342114671547</c:v>
                </c:pt>
                <c:pt idx="13761">
                  <c:v>0.90687171161212254</c:v>
                </c:pt>
                <c:pt idx="13762">
                  <c:v>0.86246972871306726</c:v>
                </c:pt>
                <c:pt idx="13763">
                  <c:v>0.81747800364564827</c:v>
                </c:pt>
                <c:pt idx="13764">
                  <c:v>0.77192332921401241</c:v>
                </c:pt>
                <c:pt idx="13765">
                  <c:v>0.72584092268077571</c:v>
                </c:pt>
                <c:pt idx="13766">
                  <c:v>0.6792614249733856</c:v>
                </c:pt>
                <c:pt idx="13767">
                  <c:v>0.63221358479935785</c:v>
                </c:pt>
                <c:pt idx="13768">
                  <c:v>0.58473190583138779</c:v>
                </c:pt>
                <c:pt idx="13769">
                  <c:v>0.53685048433999594</c:v>
                </c:pt>
                <c:pt idx="13770">
                  <c:v>0.48860287650956996</c:v>
                </c:pt>
                <c:pt idx="13771">
                  <c:v>0.44001887666404571</c:v>
                </c:pt>
                <c:pt idx="13772">
                  <c:v>0.39113560528101499</c:v>
                </c:pt>
                <c:pt idx="13773">
                  <c:v>0.34198462478804176</c:v>
                </c:pt>
                <c:pt idx="13774">
                  <c:v>0.29259586506456603</c:v>
                </c:pt>
                <c:pt idx="13775">
                  <c:v>0.24300736576010923</c:v>
                </c:pt>
                <c:pt idx="13776">
                  <c:v>0.19325235549682282</c:v>
                </c:pt>
                <c:pt idx="13777">
                  <c:v>0.14336405320676759</c:v>
                </c:pt>
                <c:pt idx="13778">
                  <c:v>9.3377701051919157E-2</c:v>
                </c:pt>
                <c:pt idx="13779">
                  <c:v>4.3329119438071981E-2</c:v>
                </c:pt>
                <c:pt idx="13780">
                  <c:v>-6.7487102798145264E-3</c:v>
                </c:pt>
                <c:pt idx="13781">
                  <c:v>-5.682216352481613E-2</c:v>
                </c:pt>
                <c:pt idx="13782">
                  <c:v>-0.10685605739134184</c:v>
                </c:pt>
                <c:pt idx="13783">
                  <c:v>-0.15681503910028327</c:v>
                </c:pt>
                <c:pt idx="13784">
                  <c:v>-0.20666694182363177</c:v>
                </c:pt>
                <c:pt idx="13785">
                  <c:v>-0.25637923934376461</c:v>
                </c:pt>
                <c:pt idx="13786">
                  <c:v>-0.30591806912162062</c:v>
                </c:pt>
                <c:pt idx="13787">
                  <c:v>-0.35524845433786717</c:v>
                </c:pt>
                <c:pt idx="13788">
                  <c:v>-0.40433454511287559</c:v>
                </c:pt>
                <c:pt idx="13789">
                  <c:v>-0.4531409744808797</c:v>
                </c:pt>
                <c:pt idx="13790">
                  <c:v>-0.50163616376833808</c:v>
                </c:pt>
                <c:pt idx="13791">
                  <c:v>-0.54978871391651885</c:v>
                </c:pt>
                <c:pt idx="13792">
                  <c:v>-0.59756524892267926</c:v>
                </c:pt>
                <c:pt idx="13793">
                  <c:v>-0.64492993877879645</c:v>
                </c:pt>
                <c:pt idx="13794">
                  <c:v>-0.69185379977221229</c:v>
                </c:pt>
                <c:pt idx="13795">
                  <c:v>-0.73830414550558554</c:v>
                </c:pt>
                <c:pt idx="13796">
                  <c:v>-0.78424846996042996</c:v>
                </c:pt>
                <c:pt idx="13797">
                  <c:v>-0.82965523777807004</c:v>
                </c:pt>
                <c:pt idx="13798">
                  <c:v>-0.87449312592313189</c:v>
                </c:pt>
                <c:pt idx="13799">
                  <c:v>-0.91873183374906486</c:v>
                </c:pt>
                <c:pt idx="13800">
                  <c:v>-0.96234106131377561</c:v>
                </c:pt>
                <c:pt idx="13801">
                  <c:v>-1.0052904829838345</c:v>
                </c:pt>
                <c:pt idx="13802">
                  <c:v>-1.0475506941206003</c:v>
                </c:pt>
                <c:pt idx="13803">
                  <c:v>-1.0890931732631755</c:v>
                </c:pt>
                <c:pt idx="13804">
                  <c:v>-1.1298893798521314</c:v>
                </c:pt>
                <c:pt idx="13805">
                  <c:v>-1.1699109397342087</c:v>
                </c:pt>
                <c:pt idx="13806">
                  <c:v>-1.2091306619382323</c:v>
                </c:pt>
                <c:pt idx="13807">
                  <c:v>-1.2475217131622207</c:v>
                </c:pt>
                <c:pt idx="13808">
                  <c:v>-1.2850584016535769</c:v>
                </c:pt>
                <c:pt idx="13809">
                  <c:v>-1.3217152847976708</c:v>
                </c:pt>
                <c:pt idx="13810">
                  <c:v>-1.3574639383565601</c:v>
                </c:pt>
                <c:pt idx="13811">
                  <c:v>-1.3922831655113614</c:v>
                </c:pt>
                <c:pt idx="13812">
                  <c:v>-1.4261492115362036</c:v>
                </c:pt>
                <c:pt idx="13813">
                  <c:v>-1.459036991251941</c:v>
                </c:pt>
                <c:pt idx="13814">
                  <c:v>-1.4909224809408681</c:v>
                </c:pt>
                <c:pt idx="13815">
                  <c:v>-1.5217859032898078</c:v>
                </c:pt>
                <c:pt idx="13816">
                  <c:v>-1.5516080106736958</c:v>
                </c:pt>
                <c:pt idx="13817">
                  <c:v>-1.5803689431990888</c:v>
                </c:pt>
                <c:pt idx="13818">
                  <c:v>-1.6080482974927583</c:v>
                </c:pt>
                <c:pt idx="13819">
                  <c:v>-1.6346252304572191</c:v>
                </c:pt>
                <c:pt idx="13820">
                  <c:v>-1.6600796962509259</c:v>
                </c:pt>
                <c:pt idx="13821">
                  <c:v>-1.6843956526091732</c:v>
                </c:pt>
                <c:pt idx="13822">
                  <c:v>-1.7075573734381133</c:v>
                </c:pt>
                <c:pt idx="13823">
                  <c:v>-1.7295483414858286</c:v>
                </c:pt>
                <c:pt idx="13824">
                  <c:v>-1.7503524628258109</c:v>
                </c:pt>
                <c:pt idx="13825">
                  <c:v>-1.7699572706382227</c:v>
                </c:pt>
                <c:pt idx="13826">
                  <c:v>-1.7883502519048857</c:v>
                </c:pt>
                <c:pt idx="13827">
                  <c:v>-1.8055177673820868</c:v>
                </c:pt>
                <c:pt idx="13828">
                  <c:v>-1.8214474113272363</c:v>
                </c:pt>
                <c:pt idx="13829">
                  <c:v>-1.8361321043251535</c:v>
                </c:pt>
                <c:pt idx="13830">
                  <c:v>-1.8495576125602586</c:v>
                </c:pt>
                <c:pt idx="13831">
                  <c:v>-1.861713213445221</c:v>
                </c:pt>
                <c:pt idx="13832">
                  <c:v>-1.8725944328591737</c:v>
                </c:pt>
                <c:pt idx="13833">
                  <c:v>-1.8821905158951633</c:v>
                </c:pt>
                <c:pt idx="13834">
                  <c:v>-1.8904959551463341</c:v>
                </c:pt>
                <c:pt idx="13835">
                  <c:v>-1.8975066129716902</c:v>
                </c:pt>
                <c:pt idx="13836">
                  <c:v>-1.9032194997823362</c:v>
                </c:pt>
                <c:pt idx="13837">
                  <c:v>-1.9076272159123071</c:v>
                </c:pt>
                <c:pt idx="13838">
                  <c:v>-1.9107261003425529</c:v>
                </c:pt>
                <c:pt idx="13839">
                  <c:v>-1.9125178432551995</c:v>
                </c:pt>
                <c:pt idx="13840">
                  <c:v>-1.912997027684717</c:v>
                </c:pt>
                <c:pt idx="13841">
                  <c:v>-1.9121638587531566</c:v>
                </c:pt>
                <c:pt idx="13842">
                  <c:v>-1.9100212384235227</c:v>
                </c:pt>
                <c:pt idx="13843">
                  <c:v>-1.9065680198803114</c:v>
                </c:pt>
                <c:pt idx="13844">
                  <c:v>-1.9018080615321067</c:v>
                </c:pt>
                <c:pt idx="13845">
                  <c:v>-1.8957452786947366</c:v>
                </c:pt>
                <c:pt idx="13846">
                  <c:v>-1.8883846623109879</c:v>
                </c:pt>
                <c:pt idx="13847">
                  <c:v>-1.8797299401748024</c:v>
                </c:pt>
                <c:pt idx="13848">
                  <c:v>-1.8697869501895996</c:v>
                </c:pt>
                <c:pt idx="13849">
                  <c:v>-1.8585633249748281</c:v>
                </c:pt>
                <c:pt idx="13850">
                  <c:v>-1.8460650218421313</c:v>
                </c:pt>
                <c:pt idx="13851">
                  <c:v>-1.8322997409962916</c:v>
                </c:pt>
                <c:pt idx="13852">
                  <c:v>-1.8172777701285969</c:v>
                </c:pt>
                <c:pt idx="13853">
                  <c:v>-1.8010116314702767</c:v>
                </c:pt>
                <c:pt idx="13854">
                  <c:v>-1.7835135002531108</c:v>
                </c:pt>
                <c:pt idx="13855">
                  <c:v>-1.7647909369036681</c:v>
                </c:pt>
                <c:pt idx="13856">
                  <c:v>-1.7448592387592781</c:v>
                </c:pt>
                <c:pt idx="13857">
                  <c:v>-1.7237329050497272</c:v>
                </c:pt>
                <c:pt idx="13858">
                  <c:v>-1.7014256522252955</c:v>
                </c:pt>
                <c:pt idx="13859">
                  <c:v>-1.6779504998053247</c:v>
                </c:pt>
                <c:pt idx="13860">
                  <c:v>-1.6533272886483892</c:v>
                </c:pt>
                <c:pt idx="13861">
                  <c:v>-1.6275710321731327</c:v>
                </c:pt>
                <c:pt idx="13862">
                  <c:v>-1.6006988757300182</c:v>
                </c:pt>
                <c:pt idx="13863">
                  <c:v>-1.572727674769395</c:v>
                </c:pt>
                <c:pt idx="13864">
                  <c:v>-1.5436803871705156</c:v>
                </c:pt>
                <c:pt idx="13865">
                  <c:v>-1.5135744855027948</c:v>
                </c:pt>
                <c:pt idx="13866">
                  <c:v>-1.4824301007903724</c:v>
                </c:pt>
                <c:pt idx="13867">
                  <c:v>-1.4502696399251291</c:v>
                </c:pt>
                <c:pt idx="13868">
                  <c:v>-1.4171173668559296</c:v>
                </c:pt>
                <c:pt idx="13869">
                  <c:v>-1.382991592789703</c:v>
                </c:pt>
                <c:pt idx="13870">
                  <c:v>-1.3479171872327496</c:v>
                </c:pt>
                <c:pt idx="13871">
                  <c:v>-1.3119203735170437</c:v>
                </c:pt>
                <c:pt idx="13872">
                  <c:v>-1.2750263137502065</c:v>
                </c:pt>
                <c:pt idx="13873">
                  <c:v>-1.2372590956277183</c:v>
                </c:pt>
                <c:pt idx="13874">
                  <c:v>-1.1986428861758829</c:v>
                </c:pt>
                <c:pt idx="13875">
                  <c:v>-1.159205085555443</c:v>
                </c:pt>
                <c:pt idx="13876">
                  <c:v>-1.11897261412277</c:v>
                </c:pt>
                <c:pt idx="13877">
                  <c:v>-1.0779719104898338</c:v>
                </c:pt>
                <c:pt idx="13878">
                  <c:v>-1.036232115127516</c:v>
                </c:pt>
                <c:pt idx="13879">
                  <c:v>-0.99378251063460088</c:v>
                </c:pt>
                <c:pt idx="13880">
                  <c:v>-0.95065342106176876</c:v>
                </c:pt>
                <c:pt idx="13881">
                  <c:v>-0.90687171152630908</c:v>
                </c:pt>
                <c:pt idx="13882">
                  <c:v>-0.86246972862644877</c:v>
                </c:pt>
                <c:pt idx="13883">
                  <c:v>-0.81747800355823064</c:v>
                </c:pt>
                <c:pt idx="13884">
                  <c:v>-0.77192332912586858</c:v>
                </c:pt>
                <c:pt idx="13885">
                  <c:v>-0.72584092259192268</c:v>
                </c:pt>
                <c:pt idx="13886">
                  <c:v>-0.67926142488388519</c:v>
                </c:pt>
                <c:pt idx="13887">
                  <c:v>-0.63221358470927769</c:v>
                </c:pt>
                <c:pt idx="13888">
                  <c:v>-0.5847319057407222</c:v>
                </c:pt>
                <c:pt idx="13889">
                  <c:v>-0.53685048424882431</c:v>
                </c:pt>
                <c:pt idx="13890">
                  <c:v>-0.48860287641789407</c:v>
                </c:pt>
                <c:pt idx="13891">
                  <c:v>-0.440018876571938</c:v>
                </c:pt>
                <c:pt idx="13892">
                  <c:v>-0.39113560518851831</c:v>
                </c:pt>
                <c:pt idx="13893">
                  <c:v>-0.34198462469518487</c:v>
                </c:pt>
                <c:pt idx="13894">
                  <c:v>-0.29259586497140738</c:v>
                </c:pt>
                <c:pt idx="13895">
                  <c:v>-0.24300736566667702</c:v>
                </c:pt>
                <c:pt idx="13896">
                  <c:v>-0.19325235540317448</c:v>
                </c:pt>
                <c:pt idx="13897">
                  <c:v>-0.14336405311293179</c:v>
                </c:pt>
                <c:pt idx="13898">
                  <c:v>-9.337770095793925E-2</c:v>
                </c:pt>
                <c:pt idx="13899">
                  <c:v>-4.3329119344005899E-2</c:v>
                </c:pt>
                <c:pt idx="13900">
                  <c:v>6.7487103739382465E-3</c:v>
                </c:pt>
                <c:pt idx="13901">
                  <c:v>5.6822163618954195E-2</c:v>
                </c:pt>
                <c:pt idx="13902">
                  <c:v>0.1068560574854225</c:v>
                </c:pt>
                <c:pt idx="13903">
                  <c:v>0.15681503919429188</c:v>
                </c:pt>
                <c:pt idx="13904">
                  <c:v>0.20666694191752499</c:v>
                </c:pt>
                <c:pt idx="13905">
                  <c:v>0.25637923943749963</c:v>
                </c:pt>
                <c:pt idx="13906">
                  <c:v>0.30591806921515419</c:v>
                </c:pt>
                <c:pt idx="13907">
                  <c:v>0.35524845443115521</c:v>
                </c:pt>
                <c:pt idx="13908">
                  <c:v>0.40433454520589063</c:v>
                </c:pt>
                <c:pt idx="13909">
                  <c:v>0.45314097457356328</c:v>
                </c:pt>
                <c:pt idx="13910">
                  <c:v>0.50163616386064791</c:v>
                </c:pt>
                <c:pt idx="13911">
                  <c:v>0.54978871400842511</c:v>
                </c:pt>
                <c:pt idx="13912">
                  <c:v>0.59756524901413854</c:v>
                </c:pt>
                <c:pt idx="13913">
                  <c:v>0.64492993886976591</c:v>
                </c:pt>
                <c:pt idx="13914">
                  <c:v>0.69185379986264706</c:v>
                </c:pt>
                <c:pt idx="13915">
                  <c:v>0.73830414559546298</c:v>
                </c:pt>
                <c:pt idx="13916">
                  <c:v>0.78424847004970522</c:v>
                </c:pt>
                <c:pt idx="13917">
                  <c:v>0.82965523786669226</c:v>
                </c:pt>
                <c:pt idx="13918">
                  <c:v>0.87449312601107876</c:v>
                </c:pt>
                <c:pt idx="13919">
                  <c:v>0.91873183383629109</c:v>
                </c:pt>
                <c:pt idx="13920">
                  <c:v>0.96234106140024767</c:v>
                </c:pt>
                <c:pt idx="13921">
                  <c:v>1.0052904830695073</c:v>
                </c:pt>
                <c:pt idx="13922">
                  <c:v>1.0475506942054511</c:v>
                </c:pt>
                <c:pt idx="13923">
                  <c:v>1.0890931733471707</c:v>
                </c:pt>
                <c:pt idx="13924">
                  <c:v>1.1298893799352203</c:v>
                </c:pt>
                <c:pt idx="13925">
                  <c:v>1.169910939816369</c:v>
                </c:pt>
                <c:pt idx="13926">
                  <c:v>1.2091306620194187</c:v>
                </c:pt>
                <c:pt idx="13927">
                  <c:v>1.247521713242405</c:v>
                </c:pt>
                <c:pt idx="13928">
                  <c:v>1.2850584017327313</c:v>
                </c:pt>
                <c:pt idx="13929">
                  <c:v>1.3217152848757669</c:v>
                </c:pt>
                <c:pt idx="13930">
                  <c:v>1.3574639384335643</c:v>
                </c:pt>
                <c:pt idx="13931">
                  <c:v>1.3922831655872341</c:v>
                </c:pt>
                <c:pt idx="13932">
                  <c:v>1.4261492116109111</c:v>
                </c:pt>
                <c:pt idx="13933">
                  <c:v>1.4590369913254666</c:v>
                </c:pt>
                <c:pt idx="13934">
                  <c:v>1.4909224810131718</c:v>
                </c:pt>
                <c:pt idx="13935">
                  <c:v>1.5217859033608625</c:v>
                </c:pt>
                <c:pt idx="13936">
                  <c:v>1.5516080107434778</c:v>
                </c:pt>
                <c:pt idx="13937">
                  <c:v>1.5803689432675763</c:v>
                </c:pt>
                <c:pt idx="13938">
                  <c:v>1.6080482975599231</c:v>
                </c:pt>
                <c:pt idx="13939">
                  <c:v>1.6346252305230218</c:v>
                </c:pt>
                <c:pt idx="13940">
                  <c:v>1.6600796963153548</c:v>
                </c:pt>
                <c:pt idx="13941">
                  <c:v>1.6843956526721895</c:v>
                </c:pt>
                <c:pt idx="13942">
                  <c:v>1.7075573734997054</c:v>
                </c:pt>
                <c:pt idx="13943">
                  <c:v>1.7295483415459738</c:v>
                </c:pt>
                <c:pt idx="13944">
                  <c:v>1.7503524628844818</c:v>
                </c:pt>
                <c:pt idx="13945">
                  <c:v>1.7699572706953961</c:v>
                </c:pt>
                <c:pt idx="13946">
                  <c:v>1.7883502519605503</c:v>
                </c:pt>
                <c:pt idx="13947">
                  <c:v>1.8055177674362093</c:v>
                </c:pt>
                <c:pt idx="13948">
                  <c:v>1.8214474113798051</c:v>
                </c:pt>
                <c:pt idx="13949">
                  <c:v>1.8361321043761518</c:v>
                </c:pt>
                <c:pt idx="13950">
                  <c:v>1.8495576126096642</c:v>
                </c:pt>
                <c:pt idx="13951">
                  <c:v>1.8617132134930168</c:v>
                </c:pt>
                <c:pt idx="13952">
                  <c:v>1.8725944329053423</c:v>
                </c:pt>
                <c:pt idx="13953">
                  <c:v>1.8821905159396999</c:v>
                </c:pt>
                <c:pt idx="13954">
                  <c:v>1.8904959551892155</c:v>
                </c:pt>
                <c:pt idx="13955">
                  <c:v>1.8975066130129052</c:v>
                </c:pt>
                <c:pt idx="13956">
                  <c:v>1.9032194998218683</c:v>
                </c:pt>
                <c:pt idx="13957">
                  <c:v>1.9076272159501446</c:v>
                </c:pt>
                <c:pt idx="13958">
                  <c:v>1.9107261003786851</c:v>
                </c:pt>
                <c:pt idx="13959">
                  <c:v>1.912517843289615</c:v>
                </c:pt>
                <c:pt idx="13960">
                  <c:v>1.9129970277174044</c:v>
                </c:pt>
                <c:pt idx="13961">
                  <c:v>1.9121638587841105</c:v>
                </c:pt>
                <c:pt idx="13962">
                  <c:v>1.9100212384527366</c:v>
                </c:pt>
                <c:pt idx="13963">
                  <c:v>1.906568019907775</c:v>
                </c:pt>
                <c:pt idx="13964">
                  <c:v>1.9018080615578197</c:v>
                </c:pt>
                <c:pt idx="13965">
                  <c:v>1.8957452787186821</c:v>
                </c:pt>
                <c:pt idx="13966">
                  <c:v>1.8883846623331659</c:v>
                </c:pt>
                <c:pt idx="13967">
                  <c:v>1.8797299401952077</c:v>
                </c:pt>
                <c:pt idx="13968">
                  <c:v>1.8697869502082314</c:v>
                </c:pt>
                <c:pt idx="13969">
                  <c:v>1.8585633249916811</c:v>
                </c:pt>
                <c:pt idx="13970">
                  <c:v>1.8460650218572057</c:v>
                </c:pt>
                <c:pt idx="13971">
                  <c:v>1.8322997410095869</c:v>
                </c:pt>
                <c:pt idx="13972">
                  <c:v>1.8172777701401082</c:v>
                </c:pt>
                <c:pt idx="13973">
                  <c:v>1.8010116314800202</c:v>
                </c:pt>
                <c:pt idx="13974">
                  <c:v>1.78351350026107</c:v>
                </c:pt>
                <c:pt idx="13975">
                  <c:v>1.7647909369098487</c:v>
                </c:pt>
                <c:pt idx="13976">
                  <c:v>1.7448592387636914</c:v>
                </c:pt>
                <c:pt idx="13977">
                  <c:v>1.7237329050523671</c:v>
                </c:pt>
                <c:pt idx="13978">
                  <c:v>1.7014256522261739</c:v>
                </c:pt>
                <c:pt idx="13979">
                  <c:v>1.6779504998044468</c:v>
                </c:pt>
                <c:pt idx="13980">
                  <c:v>1.6533272886457604</c:v>
                </c:pt>
                <c:pt idx="13981">
                  <c:v>1.6275710321687646</c:v>
                </c:pt>
                <c:pt idx="13982">
                  <c:v>1.6006988757239053</c:v>
                </c:pt>
                <c:pt idx="13983">
                  <c:v>1.5727276747615597</c:v>
                </c:pt>
                <c:pt idx="13984">
                  <c:v>1.5436803871609461</c:v>
                </c:pt>
                <c:pt idx="13985">
                  <c:v>1.5135744854915314</c:v>
                </c:pt>
                <c:pt idx="13986">
                  <c:v>1.482430100777403</c:v>
                </c:pt>
                <c:pt idx="13987">
                  <c:v>1.4502696399104713</c:v>
                </c:pt>
                <c:pt idx="13988">
                  <c:v>1.4171173668396</c:v>
                </c:pt>
                <c:pt idx="13989">
                  <c:v>1.3829915927717071</c:v>
                </c:pt>
                <c:pt idx="13990">
                  <c:v>1.3479171872131102</c:v>
                </c:pt>
                <c:pt idx="13991">
                  <c:v>1.3119203734957607</c:v>
                </c:pt>
                <c:pt idx="13992">
                  <c:v>1.2750263137273079</c:v>
                </c:pt>
                <c:pt idx="13993">
                  <c:v>1.237259095603221</c:v>
                </c:pt>
                <c:pt idx="13994">
                  <c:v>1.1986428861497982</c:v>
                </c:pt>
                <c:pt idx="13995">
                  <c:v>1.1592050855277822</c:v>
                </c:pt>
                <c:pt idx="13996">
                  <c:v>1.1189726140935556</c:v>
                </c:pt>
                <c:pt idx="13997">
                  <c:v>1.0779719104590884</c:v>
                </c:pt>
                <c:pt idx="13998">
                  <c:v>1.036232115095262</c:v>
                </c:pt>
                <c:pt idx="13999">
                  <c:v>0.99378251060084966</c:v>
                </c:pt>
                <c:pt idx="14000">
                  <c:v>0.95065342102654848</c:v>
                </c:pt>
                <c:pt idx="14001">
                  <c:v>0.90687171148963086</c:v>
                </c:pt>
                <c:pt idx="14002">
                  <c:v>0.86246972858833526</c:v>
                </c:pt>
                <c:pt idx="14003">
                  <c:v>0.81747800351870981</c:v>
                </c:pt>
                <c:pt idx="14004">
                  <c:v>0.77192332908494621</c:v>
                </c:pt>
                <c:pt idx="14005">
                  <c:v>0.72584092254964916</c:v>
                </c:pt>
                <c:pt idx="14006">
                  <c:v>0.67926142484027208</c:v>
                </c:pt>
                <c:pt idx="14007">
                  <c:v>0.63221358466432487</c:v>
                </c:pt>
                <c:pt idx="14008">
                  <c:v>0.58473190569450295</c:v>
                </c:pt>
                <c:pt idx="14009">
                  <c:v>0.53685048420130865</c:v>
                </c:pt>
                <c:pt idx="14010">
                  <c:v>0.48860287636915462</c:v>
                </c:pt>
                <c:pt idx="14011">
                  <c:v>0.44001887652197486</c:v>
                </c:pt>
                <c:pt idx="14012">
                  <c:v>0.39113560513737416</c:v>
                </c:pt>
                <c:pt idx="14013">
                  <c:v>0.34198462464288903</c:v>
                </c:pt>
                <c:pt idx="14014">
                  <c:v>0.29259586491795936</c:v>
                </c:pt>
                <c:pt idx="14015">
                  <c:v>0.24300736561212063</c:v>
                </c:pt>
                <c:pt idx="14016">
                  <c:v>0.19325235534753785</c:v>
                </c:pt>
                <c:pt idx="14017">
                  <c:v>0.14336405305625891</c:v>
                </c:pt>
                <c:pt idx="14018">
                  <c:v>9.3377700900258237E-2</c:v>
                </c:pt>
                <c:pt idx="14019">
                  <c:v>4.3329119285302822E-2</c:v>
                </c:pt>
                <c:pt idx="14020">
                  <c:v>-6.7487104335772468E-3</c:v>
                </c:pt>
                <c:pt idx="14021">
                  <c:v>-5.6822163679529074E-2</c:v>
                </c:pt>
                <c:pt idx="14022">
                  <c:v>-0.10685605754690418</c:v>
                </c:pt>
                <c:pt idx="14023">
                  <c:v>-0.15681503925663762</c:v>
                </c:pt>
                <c:pt idx="14024">
                  <c:v>-0.20666694198072066</c:v>
                </c:pt>
                <c:pt idx="14025">
                  <c:v>-0.25637923950150143</c:v>
                </c:pt>
                <c:pt idx="14026">
                  <c:v>-0.30591806927991921</c:v>
                </c:pt>
                <c:pt idx="14027">
                  <c:v>-0.35524845449668363</c:v>
                </c:pt>
                <c:pt idx="14028">
                  <c:v>-0.40433454527212431</c:v>
                </c:pt>
                <c:pt idx="14029">
                  <c:v>-0.45314097464047354</c:v>
                </c:pt>
                <c:pt idx="14030">
                  <c:v>-0.50163616392820609</c:v>
                </c:pt>
                <c:pt idx="14031">
                  <c:v>-0.54978871407660246</c:v>
                </c:pt>
                <c:pt idx="14032">
                  <c:v>-0.59756524908289066</c:v>
                </c:pt>
                <c:pt idx="14033">
                  <c:v>-0.6449299389390809</c:v>
                </c:pt>
                <c:pt idx="14034">
                  <c:v>-0.69185379993246865</c:v>
                </c:pt>
                <c:pt idx="14035">
                  <c:v>-0.73830414566577429</c:v>
                </c:pt>
                <c:pt idx="14036">
                  <c:v>-0.78424847012047239</c:v>
                </c:pt>
                <c:pt idx="14037">
                  <c:v>-0.82965523793788154</c:v>
                </c:pt>
                <c:pt idx="14038">
                  <c:v>-0.87449312608263963</c:v>
                </c:pt>
                <c:pt idx="14039">
                  <c:v>-0.91873183390820656</c:v>
                </c:pt>
                <c:pt idx="14040">
                  <c:v>-0.96234106147247833</c:v>
                </c:pt>
                <c:pt idx="14041">
                  <c:v>-1.0052904831420419</c:v>
                </c:pt>
                <c:pt idx="14042">
                  <c:v>-1.0475506942782336</c:v>
                </c:pt>
                <c:pt idx="14043">
                  <c:v>-1.0890931734201557</c:v>
                </c:pt>
                <c:pt idx="14044">
                  <c:v>-1.1298893800083798</c:v>
                </c:pt>
                <c:pt idx="14045">
                  <c:v>-1.1699109398896748</c:v>
                </c:pt>
                <c:pt idx="14046">
                  <c:v>-1.2091306620928373</c:v>
                </c:pt>
                <c:pt idx="14047">
                  <c:v>-1.2475217133159024</c:v>
                </c:pt>
                <c:pt idx="14048">
                  <c:v>-1.2850584018062736</c:v>
                </c:pt>
                <c:pt idx="14049">
                  <c:v>-1.3217152849493261</c:v>
                </c:pt>
                <c:pt idx="14050">
                  <c:v>-1.357463938507101</c:v>
                </c:pt>
                <c:pt idx="14051">
                  <c:v>-1.3922831656607202</c:v>
                </c:pt>
                <c:pt idx="14052">
                  <c:v>-1.4261492116843071</c:v>
                </c:pt>
                <c:pt idx="14053">
                  <c:v>-1.4590369913987442</c:v>
                </c:pt>
                <c:pt idx="14054">
                  <c:v>-1.4909224810863033</c:v>
                </c:pt>
                <c:pt idx="14055">
                  <c:v>-1.5217859034338079</c:v>
                </c:pt>
                <c:pt idx="14056">
                  <c:v>-1.5516080108162038</c:v>
                </c:pt>
                <c:pt idx="14057">
                  <c:v>-1.5803689433400494</c:v>
                </c:pt>
                <c:pt idx="14058">
                  <c:v>-1.6080482976321144</c:v>
                </c:pt>
                <c:pt idx="14059">
                  <c:v>-1.6346252305949147</c:v>
                </c:pt>
                <c:pt idx="14060">
                  <c:v>-1.6600796963868931</c:v>
                </c:pt>
                <c:pt idx="14061">
                  <c:v>-1.6843956527433677</c:v>
                </c:pt>
                <c:pt idx="14062">
                  <c:v>-1.7075573735704725</c:v>
                </c:pt>
                <c:pt idx="14063">
                  <c:v>-1.729548341616302</c:v>
                </c:pt>
                <c:pt idx="14064">
                  <c:v>-1.7503524629543481</c:v>
                </c:pt>
                <c:pt idx="14065">
                  <c:v>-1.7699572707647673</c:v>
                </c:pt>
                <c:pt idx="14066">
                  <c:v>-1.7883502520293926</c:v>
                </c:pt>
                <c:pt idx="14067">
                  <c:v>-1.8055177675044942</c:v>
                </c:pt>
                <c:pt idx="14068">
                  <c:v>-1.8214474114475101</c:v>
                </c:pt>
                <c:pt idx="14069">
                  <c:v>-1.8361321044432435</c:v>
                </c:pt>
                <c:pt idx="14070">
                  <c:v>-1.8495576126761195</c:v>
                </c:pt>
                <c:pt idx="14071">
                  <c:v>-1.8617132135588024</c:v>
                </c:pt>
                <c:pt idx="14072">
                  <c:v>-1.8725944329704356</c:v>
                </c:pt>
                <c:pt idx="14073">
                  <c:v>-1.8821905160040613</c:v>
                </c:pt>
                <c:pt idx="14074">
                  <c:v>-1.8904959552528282</c:v>
                </c:pt>
                <c:pt idx="14075">
                  <c:v>-1.8975066130757414</c:v>
                </c:pt>
                <c:pt idx="14076">
                  <c:v>-1.9032194998839052</c:v>
                </c:pt>
                <c:pt idx="14077">
                  <c:v>-1.9076272160113541</c:v>
                </c:pt>
                <c:pt idx="14078">
                  <c:v>-1.9107261004390443</c:v>
                </c:pt>
                <c:pt idx="14079">
                  <c:v>-1.9125178433490959</c:v>
                </c:pt>
                <c:pt idx="14080">
                  <c:v>-1.9129970277759847</c:v>
                </c:pt>
                <c:pt idx="14081">
                  <c:v>-1.912163858841768</c:v>
                </c:pt>
                <c:pt idx="14082">
                  <c:v>-1.9100212385094428</c:v>
                </c:pt>
                <c:pt idx="14083">
                  <c:v>-1.9065680199635129</c:v>
                </c:pt>
                <c:pt idx="14084">
                  <c:v>-1.9018080616125612</c:v>
                </c:pt>
                <c:pt idx="14085">
                  <c:v>-1.8957452787724163</c:v>
                </c:pt>
                <c:pt idx="14086">
                  <c:v>-1.8883846623858642</c:v>
                </c:pt>
                <c:pt idx="14087">
                  <c:v>-1.879729940246853</c:v>
                </c:pt>
                <c:pt idx="14088">
                  <c:v>-1.8697869502588076</c:v>
                </c:pt>
                <c:pt idx="14089">
                  <c:v>-1.8585633250411651</c:v>
                </c:pt>
                <c:pt idx="14090">
                  <c:v>-1.8460650219055754</c:v>
                </c:pt>
                <c:pt idx="14091">
                  <c:v>-1.8322997410568251</c:v>
                </c:pt>
                <c:pt idx="14092">
                  <c:v>-1.817277770186198</c:v>
                </c:pt>
                <c:pt idx="14093">
                  <c:v>-1.8010116315249449</c:v>
                </c:pt>
                <c:pt idx="14094">
                  <c:v>-1.7835135003048184</c:v>
                </c:pt>
                <c:pt idx="14095">
                  <c:v>-1.7647909369524035</c:v>
                </c:pt>
                <c:pt idx="14096">
                  <c:v>-1.7448592388050306</c:v>
                </c:pt>
                <c:pt idx="14097">
                  <c:v>-1.7237329050924792</c:v>
                </c:pt>
                <c:pt idx="14098">
                  <c:v>-1.7014256522650473</c:v>
                </c:pt>
                <c:pt idx="14099">
                  <c:v>-1.6779504998420649</c:v>
                </c:pt>
                <c:pt idx="14100">
                  <c:v>-1.6533272886821011</c:v>
                </c:pt>
                <c:pt idx="14101">
                  <c:v>-1.6275710322038328</c:v>
                </c:pt>
                <c:pt idx="14102">
                  <c:v>-1.600698875757679</c:v>
                </c:pt>
                <c:pt idx="14103">
                  <c:v>-1.5727276747940331</c:v>
                </c:pt>
                <c:pt idx="14104">
                  <c:v>-1.5436803871921196</c:v>
                </c:pt>
                <c:pt idx="14105">
                  <c:v>-1.5135744855213704</c:v>
                </c:pt>
                <c:pt idx="14106">
                  <c:v>-1.482430100805914</c:v>
                </c:pt>
                <c:pt idx="14107">
                  <c:v>-1.4502696399376478</c:v>
                </c:pt>
                <c:pt idx="14108">
                  <c:v>-1.4171173668654311</c:v>
                </c:pt>
                <c:pt idx="14109">
                  <c:v>-1.3829915927961873</c:v>
                </c:pt>
                <c:pt idx="14110">
                  <c:v>-1.3479171872362281</c:v>
                </c:pt>
                <c:pt idx="14111">
                  <c:v>-1.3119203735175111</c:v>
                </c:pt>
                <c:pt idx="14112">
                  <c:v>-1.2750263137476845</c:v>
                </c:pt>
                <c:pt idx="14113">
                  <c:v>-1.2372590956222187</c:v>
                </c:pt>
                <c:pt idx="14114">
                  <c:v>-1.198642886167417</c:v>
                </c:pt>
                <c:pt idx="14115">
                  <c:v>-1.1592050855440219</c:v>
                </c:pt>
                <c:pt idx="14116">
                  <c:v>-1.1189726141084162</c:v>
                </c:pt>
                <c:pt idx="14117">
                  <c:v>-1.0779719104725529</c:v>
                </c:pt>
                <c:pt idx="14118">
                  <c:v>-1.0362321151073361</c:v>
                </c:pt>
                <c:pt idx="14119">
                  <c:v>-0.99378251061153344</c:v>
                </c:pt>
                <c:pt idx="14120">
                  <c:v>-0.95065342103583628</c:v>
                </c:pt>
                <c:pt idx="14121">
                  <c:v>-0.90687171149752843</c:v>
                </c:pt>
                <c:pt idx="14122">
                  <c:v>-0.86246972859484228</c:v>
                </c:pt>
                <c:pt idx="14123">
                  <c:v>-0.81747800352383204</c:v>
                </c:pt>
                <c:pt idx="14124">
                  <c:v>-0.77192332908868933</c:v>
                </c:pt>
                <c:pt idx="14125">
                  <c:v>-0.72584092255200772</c:v>
                </c:pt>
                <c:pt idx="14126">
                  <c:v>-0.67926142484125152</c:v>
                </c:pt>
                <c:pt idx="14127">
                  <c:v>-0.6322135846639364</c:v>
                </c:pt>
                <c:pt idx="14128">
                  <c:v>-0.58473190569271849</c:v>
                </c:pt>
                <c:pt idx="14129">
                  <c:v>-0.53685048419818404</c:v>
                </c:pt>
                <c:pt idx="14130">
                  <c:v>-0.4886028763646621</c:v>
                </c:pt>
                <c:pt idx="14131">
                  <c:v>-0.44001887651614324</c:v>
                </c:pt>
                <c:pt idx="14132">
                  <c:v>-0.39113560513018941</c:v>
                </c:pt>
                <c:pt idx="14133">
                  <c:v>-0.34198462463435103</c:v>
                </c:pt>
                <c:pt idx="14134">
                  <c:v>-0.2925958649080963</c:v>
                </c:pt>
                <c:pt idx="14135">
                  <c:v>-0.24300736560094716</c:v>
                </c:pt>
                <c:pt idx="14136">
                  <c:v>-0.19325235533505455</c:v>
                </c:pt>
                <c:pt idx="14137">
                  <c:v>-0.14336405304246516</c:v>
                </c:pt>
                <c:pt idx="14138">
                  <c:v>-9.3377700885168696E-2</c:v>
                </c:pt>
                <c:pt idx="14139">
                  <c:v>-4.3329119268945983E-2</c:v>
                </c:pt>
                <c:pt idx="14140">
                  <c:v>6.7487104512155196E-3</c:v>
                </c:pt>
                <c:pt idx="14141">
                  <c:v>5.6822163698405766E-2</c:v>
                </c:pt>
                <c:pt idx="14142">
                  <c:v>0.10685605756703333</c:v>
                </c:pt>
                <c:pt idx="14143">
                  <c:v>0.15681503927800514</c:v>
                </c:pt>
                <c:pt idx="14144">
                  <c:v>0.2066669420032973</c:v>
                </c:pt>
                <c:pt idx="14145">
                  <c:v>0.25637923952527364</c:v>
                </c:pt>
                <c:pt idx="14146">
                  <c:v>0.30591806930488641</c:v>
                </c:pt>
                <c:pt idx="14147">
                  <c:v>0.35524845452281717</c:v>
                </c:pt>
                <c:pt idx="14148">
                  <c:v>0.40433454529940949</c:v>
                </c:pt>
                <c:pt idx="14149">
                  <c:v>0.45314097466891101</c:v>
                </c:pt>
                <c:pt idx="14150">
                  <c:v>0.50163616395776656</c:v>
                </c:pt>
                <c:pt idx="14151">
                  <c:v>0.54978871410727181</c:v>
                </c:pt>
                <c:pt idx="14152">
                  <c:v>0.59756524911465481</c:v>
                </c:pt>
                <c:pt idx="14153">
                  <c:v>0.64492993897189776</c:v>
                </c:pt>
                <c:pt idx="14154">
                  <c:v>0.69185379996634366</c:v>
                </c:pt>
                <c:pt idx="14155">
                  <c:v>0.73830414570067382</c:v>
                </c:pt>
                <c:pt idx="14156">
                  <c:v>0.78424847015639643</c:v>
                </c:pt>
                <c:pt idx="14157">
                  <c:v>0.82965523797479634</c:v>
                </c:pt>
                <c:pt idx="14158">
                  <c:v>0.87449312612052821</c:v>
                </c:pt>
                <c:pt idx="14159">
                  <c:v>0.91873183394704627</c:v>
                </c:pt>
                <c:pt idx="14160">
                  <c:v>0.96234106151225818</c:v>
                </c:pt>
                <c:pt idx="14161">
                  <c:v>1.0052904831827223</c:v>
                </c:pt>
                <c:pt idx="14162">
                  <c:v>1.0475506943197979</c:v>
                </c:pt>
                <c:pt idx="14163">
                  <c:v>1.0890931734626037</c:v>
                </c:pt>
                <c:pt idx="14164">
                  <c:v>1.1298893800516836</c:v>
                </c:pt>
                <c:pt idx="14165">
                  <c:v>1.1699109399338001</c:v>
                </c:pt>
                <c:pt idx="14166">
                  <c:v>1.2091306621377618</c:v>
                </c:pt>
                <c:pt idx="14167">
                  <c:v>1.2475217133616094</c:v>
                </c:pt>
                <c:pt idx="14168">
                  <c:v>1.2850584018527407</c:v>
                </c:pt>
                <c:pt idx="14169">
                  <c:v>1.3217152849965192</c:v>
                </c:pt>
                <c:pt idx="14170">
                  <c:v>1.3574639385550034</c:v>
                </c:pt>
                <c:pt idx="14171">
                  <c:v>1.3922831657093147</c:v>
                </c:pt>
                <c:pt idx="14172">
                  <c:v>1.4261492117335659</c:v>
                </c:pt>
                <c:pt idx="14173">
                  <c:v>1.4590369914486336</c:v>
                </c:pt>
                <c:pt idx="14174">
                  <c:v>1.4909224811367952</c:v>
                </c:pt>
                <c:pt idx="14175">
                  <c:v>1.5217859034849019</c:v>
                </c:pt>
                <c:pt idx="14176">
                  <c:v>1.5516080108678609</c:v>
                </c:pt>
                <c:pt idx="14177">
                  <c:v>1.5803689433922408</c:v>
                </c:pt>
                <c:pt idx="14178">
                  <c:v>1.6080482976848127</c:v>
                </c:pt>
                <c:pt idx="14179">
                  <c:v>1.6346252306480915</c:v>
                </c:pt>
                <c:pt idx="14180">
                  <c:v>1.6600796964405427</c:v>
                </c:pt>
                <c:pt idx="14181">
                  <c:v>1.6843956527974449</c:v>
                </c:pt>
                <c:pt idx="14182">
                  <c:v>1.7075573736249607</c:v>
                </c:pt>
                <c:pt idx="14183">
                  <c:v>1.7295483416711785</c:v>
                </c:pt>
                <c:pt idx="14184">
                  <c:v>1.7503524630095739</c:v>
                </c:pt>
                <c:pt idx="14185">
                  <c:v>1.7699572708203306</c:v>
                </c:pt>
                <c:pt idx="14186">
                  <c:v>1.7883502520852599</c:v>
                </c:pt>
                <c:pt idx="14187">
                  <c:v>1.8055177675606431</c:v>
                </c:pt>
                <c:pt idx="14188">
                  <c:v>1.8214474115039068</c:v>
                </c:pt>
                <c:pt idx="14189">
                  <c:v>1.8361321044998706</c:v>
                </c:pt>
                <c:pt idx="14190">
                  <c:v>1.8495576127329381</c:v>
                </c:pt>
                <c:pt idx="14191">
                  <c:v>1.861713213615801</c:v>
                </c:pt>
                <c:pt idx="14192">
                  <c:v>1.8725944330275754</c:v>
                </c:pt>
                <c:pt idx="14193">
                  <c:v>1.8821905160613246</c:v>
                </c:pt>
                <c:pt idx="14194">
                  <c:v>1.8904959553101872</c:v>
                </c:pt>
                <c:pt idx="14195">
                  <c:v>1.8975066131331679</c:v>
                </c:pt>
                <c:pt idx="14196">
                  <c:v>1.903219499941371</c:v>
                </c:pt>
                <c:pt idx="14197">
                  <c:v>1.9076272160688368</c:v>
                </c:pt>
                <c:pt idx="14198">
                  <c:v>1.9107261004965159</c:v>
                </c:pt>
                <c:pt idx="14199">
                  <c:v>1.912517843406534</c:v>
                </c:pt>
                <c:pt idx="14200">
                  <c:v>1.912997027833361</c:v>
                </c:pt>
                <c:pt idx="14201">
                  <c:v>1.9121638588990535</c:v>
                </c:pt>
                <c:pt idx="14202">
                  <c:v>1.9100212385666218</c:v>
                </c:pt>
                <c:pt idx="14203">
                  <c:v>1.9065680200205513</c:v>
                </c:pt>
                <c:pt idx="14204">
                  <c:v>1.9018080616694359</c:v>
                </c:pt>
                <c:pt idx="14205">
                  <c:v>1.8957452788291054</c:v>
                </c:pt>
                <c:pt idx="14206">
                  <c:v>1.8883846624423393</c:v>
                </c:pt>
                <c:pt idx="14207">
                  <c:v>1.8797299403030865</c:v>
                </c:pt>
                <c:pt idx="14208">
                  <c:v>1.8697869503147764</c:v>
                </c:pt>
                <c:pt idx="14209">
                  <c:v>1.8585633250968467</c:v>
                </c:pt>
                <c:pt idx="14210">
                  <c:v>1.8460650219609473</c:v>
                </c:pt>
                <c:pt idx="14211">
                  <c:v>1.8322997411118596</c:v>
                </c:pt>
                <c:pt idx="14212">
                  <c:v>1.8172777702408776</c:v>
                </c:pt>
                <c:pt idx="14213">
                  <c:v>1.8010116315792417</c:v>
                </c:pt>
                <c:pt idx="14214">
                  <c:v>1.7835135003587044</c:v>
                </c:pt>
                <c:pt idx="14215">
                  <c:v>1.7647909370058616</c:v>
                </c:pt>
                <c:pt idx="14216">
                  <c:v>1.7448592388580382</c:v>
                </c:pt>
                <c:pt idx="14217">
                  <c:v>1.7237329051450143</c:v>
                </c:pt>
                <c:pt idx="14218">
                  <c:v>1.7014256523170816</c:v>
                </c:pt>
                <c:pt idx="14219">
                  <c:v>1.6779504998935812</c:v>
                </c:pt>
                <c:pt idx="14220">
                  <c:v>1.6533272887330823</c:v>
                </c:pt>
                <c:pt idx="14221">
                  <c:v>1.6275710322542516</c:v>
                </c:pt>
                <c:pt idx="14222">
                  <c:v>1.6006988758075233</c:v>
                </c:pt>
                <c:pt idx="14223">
                  <c:v>1.5727276748432695</c:v>
                </c:pt>
                <c:pt idx="14224">
                  <c:v>1.5436803872407312</c:v>
                </c:pt>
                <c:pt idx="14225">
                  <c:v>1.5135744855693458</c:v>
                </c:pt>
                <c:pt idx="14226">
                  <c:v>1.4824301008532252</c:v>
                </c:pt>
                <c:pt idx="14227">
                  <c:v>1.4502696399842783</c:v>
                </c:pt>
                <c:pt idx="14228">
                  <c:v>1.4171173669113635</c:v>
                </c:pt>
                <c:pt idx="14229">
                  <c:v>1.3829915928413936</c:v>
                </c:pt>
                <c:pt idx="14230">
                  <c:v>1.3479171872807081</c:v>
                </c:pt>
                <c:pt idx="14231">
                  <c:v>1.3119203735612368</c:v>
                </c:pt>
                <c:pt idx="14232">
                  <c:v>1.2750263137906335</c:v>
                </c:pt>
                <c:pt idx="14233">
                  <c:v>1.2372590956643852</c:v>
                </c:pt>
                <c:pt idx="14234">
                  <c:v>1.1986428862087786</c:v>
                </c:pt>
                <c:pt idx="14235">
                  <c:v>1.1592050855845504</c:v>
                </c:pt>
                <c:pt idx="14236">
                  <c:v>1.1189726141481116</c:v>
                </c:pt>
                <c:pt idx="14237">
                  <c:v>1.0779719105113983</c:v>
                </c:pt>
                <c:pt idx="14238">
                  <c:v>1.0362321151453204</c:v>
                </c:pt>
                <c:pt idx="14239">
                  <c:v>0.99378251064863954</c:v>
                </c:pt>
                <c:pt idx="14240">
                  <c:v>0.95065342107204176</c:v>
                </c:pt>
                <c:pt idx="14241">
                  <c:v>0.90687171153283308</c:v>
                </c:pt>
                <c:pt idx="14242">
                  <c:v>0.86246972862921267</c:v>
                </c:pt>
                <c:pt idx="14243">
                  <c:v>0.8174780035572794</c:v>
                </c:pt>
                <c:pt idx="14244">
                  <c:v>0.77192332912120221</c:v>
                </c:pt>
                <c:pt idx="14245">
                  <c:v>0.72584092258355803</c:v>
                </c:pt>
                <c:pt idx="14246">
                  <c:v>0.67926142487183361</c:v>
                </c:pt>
                <c:pt idx="14247">
                  <c:v>0.63221358469353905</c:v>
                </c:pt>
                <c:pt idx="14248">
                  <c:v>0.58473190572132483</c:v>
                </c:pt>
                <c:pt idx="14249">
                  <c:v>0.53685048422580084</c:v>
                </c:pt>
                <c:pt idx="14250">
                  <c:v>0.4886028763912707</c:v>
                </c:pt>
                <c:pt idx="14251">
                  <c:v>0.44001887654172966</c:v>
                </c:pt>
                <c:pt idx="14252">
                  <c:v>0.3911356051547536</c:v>
                </c:pt>
                <c:pt idx="14253">
                  <c:v>0.34198462465787838</c:v>
                </c:pt>
                <c:pt idx="14254">
                  <c:v>0.29259586493060141</c:v>
                </c:pt>
                <c:pt idx="14255">
                  <c:v>0.24300736562241543</c:v>
                </c:pt>
                <c:pt idx="14256">
                  <c:v>0.19325235535545726</c:v>
                </c:pt>
                <c:pt idx="14257">
                  <c:v>0.14336405306181693</c:v>
                </c:pt>
                <c:pt idx="14258">
                  <c:v>9.337770090345493E-2</c:v>
                </c:pt>
                <c:pt idx="14259">
                  <c:v>4.3329119286166701E-2</c:v>
                </c:pt>
                <c:pt idx="14260">
                  <c:v>-6.748710435060307E-3</c:v>
                </c:pt>
                <c:pt idx="14261">
                  <c:v>-5.6822163683344931E-2</c:v>
                </c:pt>
                <c:pt idx="14262">
                  <c:v>-0.10685605755303806</c:v>
                </c:pt>
                <c:pt idx="14263">
                  <c:v>-0.15681503926507542</c:v>
                </c:pt>
                <c:pt idx="14264">
                  <c:v>-0.20666694199146188</c:v>
                </c:pt>
                <c:pt idx="14265">
                  <c:v>-0.25637923951453184</c:v>
                </c:pt>
                <c:pt idx="14266">
                  <c:v>-0.30591806929522491</c:v>
                </c:pt>
                <c:pt idx="14267">
                  <c:v>-0.35524845451424986</c:v>
                </c:pt>
                <c:pt idx="14268">
                  <c:v>-0.40433454529193658</c:v>
                </c:pt>
                <c:pt idx="14269">
                  <c:v>-0.45314097466251818</c:v>
                </c:pt>
                <c:pt idx="14270">
                  <c:v>-0.50163616395245336</c:v>
                </c:pt>
                <c:pt idx="14271">
                  <c:v>-0.54978871410303831</c:v>
                </c:pt>
                <c:pt idx="14272">
                  <c:v>-0.59756524911150255</c:v>
                </c:pt>
                <c:pt idx="14273">
                  <c:v>-0.64492993896983752</c:v>
                </c:pt>
                <c:pt idx="14274">
                  <c:v>-0.69185379996536989</c:v>
                </c:pt>
                <c:pt idx="14275">
                  <c:v>-0.73830414570077507</c:v>
                </c:pt>
                <c:pt idx="14276">
                  <c:v>-0.78424847015753341</c:v>
                </c:pt>
                <c:pt idx="14277">
                  <c:v>-0.82965523797701413</c:v>
                </c:pt>
                <c:pt idx="14278">
                  <c:v>-0.87449312612382113</c:v>
                </c:pt>
                <c:pt idx="14279">
                  <c:v>-0.91873183395140312</c:v>
                </c:pt>
                <c:pt idx="14280">
                  <c:v>-0.96234106151765642</c:v>
                </c:pt>
                <c:pt idx="14281">
                  <c:v>-1.0052904831891676</c:v>
                </c:pt>
                <c:pt idx="14282">
                  <c:v>-1.0475506943272899</c:v>
                </c:pt>
                <c:pt idx="14283">
                  <c:v>-1.0890931734711202</c:v>
                </c:pt>
                <c:pt idx="14284">
                  <c:v>-1.1298893800612302</c:v>
                </c:pt>
                <c:pt idx="14285">
                  <c:v>-1.1699109399443657</c:v>
                </c:pt>
                <c:pt idx="14286">
                  <c:v>-1.2091306621493463</c:v>
                </c:pt>
                <c:pt idx="14287">
                  <c:v>-1.2475217133741958</c:v>
                </c:pt>
                <c:pt idx="14288">
                  <c:v>-1.2850584018663176</c:v>
                </c:pt>
                <c:pt idx="14289">
                  <c:v>-1.3217152850110758</c:v>
                </c:pt>
                <c:pt idx="14290">
                  <c:v>-1.3574639385705336</c:v>
                </c:pt>
                <c:pt idx="14291">
                  <c:v>-1.3922831657258077</c:v>
                </c:pt>
                <c:pt idx="14292">
                  <c:v>-1.4261492117510102</c:v>
                </c:pt>
                <c:pt idx="14293">
                  <c:v>-1.4590369914670123</c:v>
                </c:pt>
                <c:pt idx="14294">
                  <c:v>-1.4909224811561135</c:v>
                </c:pt>
                <c:pt idx="14295">
                  <c:v>-1.5217859035051322</c:v>
                </c:pt>
                <c:pt idx="14296">
                  <c:v>-1.5516080108889976</c:v>
                </c:pt>
                <c:pt idx="14297">
                  <c:v>-1.5803689434142782</c:v>
                </c:pt>
                <c:pt idx="14298">
                  <c:v>-1.6080482977077393</c:v>
                </c:pt>
                <c:pt idx="14299">
                  <c:v>-1.6346252306718794</c:v>
                </c:pt>
                <c:pt idx="14300">
                  <c:v>-1.6600796964651805</c:v>
                </c:pt>
                <c:pt idx="14301">
                  <c:v>-1.6843956528229271</c:v>
                </c:pt>
                <c:pt idx="14302">
                  <c:v>-1.707557373651265</c:v>
                </c:pt>
                <c:pt idx="14303">
                  <c:v>-1.7295483416982878</c:v>
                </c:pt>
                <c:pt idx="14304">
                  <c:v>-1.7503524630374823</c:v>
                </c:pt>
                <c:pt idx="14305">
                  <c:v>-1.7699572708490159</c:v>
                </c:pt>
                <c:pt idx="14306">
                  <c:v>-1.7883502521147105</c:v>
                </c:pt>
                <c:pt idx="14307">
                  <c:v>-1.805517767590848</c:v>
                </c:pt>
                <c:pt idx="14308">
                  <c:v>-1.8214474115348436</c:v>
                </c:pt>
                <c:pt idx="14309">
                  <c:v>-1.8361321045315222</c:v>
                </c:pt>
                <c:pt idx="14310">
                  <c:v>-1.8495576127652933</c:v>
                </c:pt>
                <c:pt idx="14311">
                  <c:v>-1.8617132136488317</c:v>
                </c:pt>
                <c:pt idx="14312">
                  <c:v>-1.8725944330612758</c:v>
                </c:pt>
                <c:pt idx="14313">
                  <c:v>-1.882190516095678</c:v>
                </c:pt>
                <c:pt idx="14314">
                  <c:v>-1.8904959553451715</c:v>
                </c:pt>
                <c:pt idx="14315">
                  <c:v>-1.8975066131687599</c:v>
                </c:pt>
                <c:pt idx="14316">
                  <c:v>-1.9032194999775653</c:v>
                </c:pt>
                <c:pt idx="14317">
                  <c:v>-1.9076272161056052</c:v>
                </c:pt>
                <c:pt idx="14318">
                  <c:v>-1.9107261005338416</c:v>
                </c:pt>
                <c:pt idx="14319">
                  <c:v>-1.9125178434444001</c:v>
                </c:pt>
                <c:pt idx="14320">
                  <c:v>-1.9129970278717447</c:v>
                </c:pt>
                <c:pt idx="14321">
                  <c:v>-1.9121638589379442</c:v>
                </c:pt>
                <c:pt idx="14322">
                  <c:v>-1.9100212386059907</c:v>
                </c:pt>
                <c:pt idx="14323">
                  <c:v>-1.9065680200603874</c:v>
                </c:pt>
                <c:pt idx="14324">
                  <c:v>-1.9018080617097111</c:v>
                </c:pt>
                <c:pt idx="14325">
                  <c:v>-1.8957452788698026</c:v>
                </c:pt>
                <c:pt idx="14326">
                  <c:v>-1.8883846624834422</c:v>
                </c:pt>
                <c:pt idx="14327">
                  <c:v>-1.8797299403445775</c:v>
                </c:pt>
                <c:pt idx="14328">
                  <c:v>-1.8697869503566276</c:v>
                </c:pt>
                <c:pt idx="14329">
                  <c:v>-1.8585633251390414</c:v>
                </c:pt>
                <c:pt idx="14330">
                  <c:v>-1.8460650220034687</c:v>
                </c:pt>
                <c:pt idx="14331">
                  <c:v>-1.8322997411546844</c:v>
                </c:pt>
                <c:pt idx="14332">
                  <c:v>-1.8172777702839842</c:v>
                </c:pt>
                <c:pt idx="14333">
                  <c:v>-1.8010116316226072</c:v>
                </c:pt>
                <c:pt idx="14334">
                  <c:v>-1.7835135004023175</c:v>
                </c:pt>
                <c:pt idx="14335">
                  <c:v>-1.7647909370497001</c:v>
                </c:pt>
                <c:pt idx="14336">
                  <c:v>-1.7448592389020736</c:v>
                </c:pt>
                <c:pt idx="14337">
                  <c:v>-1.7237329051892298</c:v>
                </c:pt>
                <c:pt idx="14338">
                  <c:v>-1.7014256523614657</c:v>
                </c:pt>
                <c:pt idx="14339">
                  <c:v>-1.677950499938095</c:v>
                </c:pt>
                <c:pt idx="14340">
                  <c:v>-1.6533272887777257</c:v>
                </c:pt>
                <c:pt idx="14341">
                  <c:v>-1.6275710322989962</c:v>
                </c:pt>
                <c:pt idx="14342">
                  <c:v>-1.6006988758523244</c:v>
                </c:pt>
                <c:pt idx="14343">
                  <c:v>-1.572727674888138</c:v>
                </c:pt>
                <c:pt idx="14344">
                  <c:v>-1.5436803872856388</c:v>
                </c:pt>
                <c:pt idx="14345">
                  <c:v>-1.5135744856142705</c:v>
                </c:pt>
                <c:pt idx="14346">
                  <c:v>-1.4824301008981444</c:v>
                </c:pt>
                <c:pt idx="14347">
                  <c:v>-1.4502696400291748</c:v>
                </c:pt>
                <c:pt idx="14348">
                  <c:v>-1.4171173669562094</c:v>
                </c:pt>
                <c:pt idx="14349">
                  <c:v>-1.3829915928861831</c:v>
                </c:pt>
                <c:pt idx="14350">
                  <c:v>-1.3479171873254021</c:v>
                </c:pt>
                <c:pt idx="14351">
                  <c:v>-1.3119203736058407</c:v>
                </c:pt>
                <c:pt idx="14352">
                  <c:v>-1.2750263138351137</c:v>
                </c:pt>
                <c:pt idx="14353">
                  <c:v>-1.2372590957087188</c:v>
                </c:pt>
                <c:pt idx="14354">
                  <c:v>-1.1986428862529375</c:v>
                </c:pt>
                <c:pt idx="14355">
                  <c:v>-1.1592050856285463</c:v>
                </c:pt>
                <c:pt idx="14356">
                  <c:v>-1.1189726141918992</c:v>
                </c:pt>
                <c:pt idx="14357">
                  <c:v>-1.0779719105549608</c:v>
                </c:pt>
                <c:pt idx="14358">
                  <c:v>-1.0362321151886464</c:v>
                </c:pt>
                <c:pt idx="14359">
                  <c:v>-0.99378251069170664</c:v>
                </c:pt>
                <c:pt idx="14360">
                  <c:v>-0.95065342111483875</c:v>
                </c:pt>
                <c:pt idx="14361">
                  <c:v>-0.90687171157532609</c:v>
                </c:pt>
                <c:pt idx="14362">
                  <c:v>-0.8624697286714017</c:v>
                </c:pt>
                <c:pt idx="14363">
                  <c:v>-0.81747800359913625</c:v>
                </c:pt>
                <c:pt idx="14364">
                  <c:v>-0.77192332916269879</c:v>
                </c:pt>
                <c:pt idx="14365">
                  <c:v>-0.72584092262467748</c:v>
                </c:pt>
                <c:pt idx="14366">
                  <c:v>-0.67926142491258157</c:v>
                </c:pt>
                <c:pt idx="14367">
                  <c:v>-0.63221358473388745</c:v>
                </c:pt>
                <c:pt idx="14368">
                  <c:v>-0.58473190576126788</c:v>
                </c:pt>
                <c:pt idx="14369">
                  <c:v>-0.53685048426529636</c:v>
                </c:pt>
                <c:pt idx="14370">
                  <c:v>-0.48860287643031997</c:v>
                </c:pt>
                <c:pt idx="14371">
                  <c:v>-0.44001887658030375</c:v>
                </c:pt>
                <c:pt idx="14372">
                  <c:v>-0.39113560519283797</c:v>
                </c:pt>
                <c:pt idx="14373">
                  <c:v>-0.34198462469548713</c:v>
                </c:pt>
                <c:pt idx="14374">
                  <c:v>-0.29259586496767764</c:v>
                </c:pt>
                <c:pt idx="14375">
                  <c:v>-0.2430073656589592</c:v>
                </c:pt>
                <c:pt idx="14376">
                  <c:v>-0.19325235539145386</c:v>
                </c:pt>
                <c:pt idx="14377">
                  <c:v>-0.14336405309726641</c:v>
                </c:pt>
                <c:pt idx="14378">
                  <c:v>-9.3377700938328548E-2</c:v>
                </c:pt>
                <c:pt idx="14379">
                  <c:v>-4.3329119320464203E-2</c:v>
                </c:pt>
                <c:pt idx="14380">
                  <c:v>6.7487104013819899E-3</c:v>
                </c:pt>
                <c:pt idx="14381">
                  <c:v>5.6822163650256816E-2</c:v>
                </c:pt>
                <c:pt idx="14382">
                  <c:v>0.10685605752059783</c:v>
                </c:pt>
                <c:pt idx="14383">
                  <c:v>0.15681503923328308</c:v>
                </c:pt>
                <c:pt idx="14384">
                  <c:v>0.2066669419602887</c:v>
                </c:pt>
                <c:pt idx="14385">
                  <c:v>0.2563792394840359</c:v>
                </c:pt>
                <c:pt idx="14386">
                  <c:v>0.30591806926540555</c:v>
                </c:pt>
                <c:pt idx="14387">
                  <c:v>0.35524845448510711</c:v>
                </c:pt>
                <c:pt idx="14388">
                  <c:v>0.4043345452634996</c:v>
                </c:pt>
                <c:pt idx="14389">
                  <c:v>0.45314097463477199</c:v>
                </c:pt>
                <c:pt idx="14390">
                  <c:v>0.50163616392544175</c:v>
                </c:pt>
                <c:pt idx="14391">
                  <c:v>0.54978871407674657</c:v>
                </c:pt>
                <c:pt idx="14392">
                  <c:v>0.5975652490859471</c:v>
                </c:pt>
                <c:pt idx="14393">
                  <c:v>0.64492993894501383</c:v>
                </c:pt>
                <c:pt idx="14394">
                  <c:v>0.69185379994130614</c:v>
                </c:pt>
                <c:pt idx="14395">
                  <c:v>0.73830414567747682</c:v>
                </c:pt>
                <c:pt idx="14396">
                  <c:v>0.78424847013502896</c:v>
                </c:pt>
                <c:pt idx="14397">
                  <c:v>0.82965523795527507</c:v>
                </c:pt>
                <c:pt idx="14398">
                  <c:v>0.87449312610285879</c:v>
                </c:pt>
                <c:pt idx="14399">
                  <c:v>0.91873183393122893</c:v>
                </c:pt>
                <c:pt idx="14400">
                  <c:v>0.96234106149828724</c:v>
                </c:pt>
                <c:pt idx="14401">
                  <c:v>1.0052904831705975</c:v>
                </c:pt>
                <c:pt idx="14402">
                  <c:v>1.0475506943095363</c:v>
                </c:pt>
                <c:pt idx="14403">
                  <c:v>1.0890931734541827</c:v>
                </c:pt>
                <c:pt idx="14404">
                  <c:v>1.1298893800451033</c:v>
                </c:pt>
                <c:pt idx="14405">
                  <c:v>1.1699109399290661</c:v>
                </c:pt>
                <c:pt idx="14406">
                  <c:v>1.2091306621348743</c:v>
                </c:pt>
                <c:pt idx="14407">
                  <c:v>1.2475217133605567</c:v>
                </c:pt>
                <c:pt idx="14408">
                  <c:v>1.2850584018535174</c:v>
                </c:pt>
                <c:pt idx="14409">
                  <c:v>1.3217152849991198</c:v>
                </c:pt>
                <c:pt idx="14410">
                  <c:v>1.3574639385594165</c:v>
                </c:pt>
                <c:pt idx="14411">
                  <c:v>1.3922831657155348</c:v>
                </c:pt>
                <c:pt idx="14412">
                  <c:v>1.4261492117415928</c:v>
                </c:pt>
                <c:pt idx="14413">
                  <c:v>1.4590369914584447</c:v>
                </c:pt>
                <c:pt idx="14414">
                  <c:v>1.490922481148385</c:v>
                </c:pt>
                <c:pt idx="14415">
                  <c:v>1.5217859034982539</c:v>
                </c:pt>
                <c:pt idx="14416">
                  <c:v>1.5516080108829633</c:v>
                </c:pt>
                <c:pt idx="14417">
                  <c:v>1.5803689434090997</c:v>
                </c:pt>
                <c:pt idx="14418">
                  <c:v>1.6080482977034052</c:v>
                </c:pt>
                <c:pt idx="14419">
                  <c:v>1.6346252306683953</c:v>
                </c:pt>
                <c:pt idx="14420">
                  <c:v>1.6600796964625462</c:v>
                </c:pt>
                <c:pt idx="14421">
                  <c:v>1.6843956528211315</c:v>
                </c:pt>
                <c:pt idx="14422">
                  <c:v>1.7075573736503138</c:v>
                </c:pt>
                <c:pt idx="14423">
                  <c:v>1.7295483416981865</c:v>
                </c:pt>
                <c:pt idx="14424">
                  <c:v>1.7503524630382139</c:v>
                </c:pt>
                <c:pt idx="14425">
                  <c:v>1.7699572708505862</c:v>
                </c:pt>
                <c:pt idx="14426">
                  <c:v>1.788350252117114</c:v>
                </c:pt>
                <c:pt idx="14427">
                  <c:v>1.8055177675940735</c:v>
                </c:pt>
                <c:pt idx="14428">
                  <c:v>1.8214474115388963</c:v>
                </c:pt>
                <c:pt idx="14429">
                  <c:v>1.8361321045363912</c:v>
                </c:pt>
                <c:pt idx="14430">
                  <c:v>1.8495576127709785</c:v>
                </c:pt>
                <c:pt idx="14431">
                  <c:v>1.8617132136553274</c:v>
                </c:pt>
                <c:pt idx="14432">
                  <c:v>1.8725944330685764</c:v>
                </c:pt>
                <c:pt idx="14433">
                  <c:v>1.8821905161037669</c:v>
                </c:pt>
                <c:pt idx="14434">
                  <c:v>1.8904959553540537</c:v>
                </c:pt>
                <c:pt idx="14435">
                  <c:v>1.8975066131784304</c:v>
                </c:pt>
                <c:pt idx="14436">
                  <c:v>1.9032194999880072</c:v>
                </c:pt>
                <c:pt idx="14437">
                  <c:v>1.9076272161168182</c:v>
                </c:pt>
                <c:pt idx="14438">
                  <c:v>1.91072610054582</c:v>
                </c:pt>
                <c:pt idx="14439">
                  <c:v>1.9125178434571326</c:v>
                </c:pt>
                <c:pt idx="14440">
                  <c:v>1.912997027885226</c:v>
                </c:pt>
                <c:pt idx="14441">
                  <c:v>1.9121638589521572</c:v>
                </c:pt>
                <c:pt idx="14442">
                  <c:v>1.9100212386209354</c:v>
                </c:pt>
                <c:pt idx="14443">
                  <c:v>1.9065680200760471</c:v>
                </c:pt>
                <c:pt idx="14444">
                  <c:v>1.9018080617260917</c:v>
                </c:pt>
                <c:pt idx="14445">
                  <c:v>1.8957452788868752</c:v>
                </c:pt>
                <c:pt idx="14446">
                  <c:v>1.8883846625012068</c:v>
                </c:pt>
                <c:pt idx="14447">
                  <c:v>1.8797299403630234</c:v>
                </c:pt>
                <c:pt idx="14448">
                  <c:v>1.8697869503757381</c:v>
                </c:pt>
                <c:pt idx="14449">
                  <c:v>1.8585633251588161</c:v>
                </c:pt>
                <c:pt idx="14450">
                  <c:v>1.8460650220238903</c:v>
                </c:pt>
                <c:pt idx="14451">
                  <c:v>1.8322997411757427</c:v>
                </c:pt>
                <c:pt idx="14452">
                  <c:v>1.8172777703056668</c:v>
                </c:pt>
                <c:pt idx="14453">
                  <c:v>1.8010116316449036</c:v>
                </c:pt>
                <c:pt idx="14454">
                  <c:v>1.7835135004252161</c:v>
                </c:pt>
                <c:pt idx="14455">
                  <c:v>1.7647909370731785</c:v>
                </c:pt>
                <c:pt idx="14456">
                  <c:v>1.7448592389261317</c:v>
                </c:pt>
                <c:pt idx="14457">
                  <c:v>1.723732905213845</c:v>
                </c:pt>
                <c:pt idx="14458">
                  <c:v>1.7014256523866329</c:v>
                </c:pt>
                <c:pt idx="14459">
                  <c:v>1.6779504999638022</c:v>
                </c:pt>
                <c:pt idx="14460">
                  <c:v>1.6533272888039512</c:v>
                </c:pt>
                <c:pt idx="14461">
                  <c:v>1.6275710323257337</c:v>
                </c:pt>
                <c:pt idx="14462">
                  <c:v>1.6006988758795628</c:v>
                </c:pt>
                <c:pt idx="14463">
                  <c:v>1.5727276749158605</c:v>
                </c:pt>
                <c:pt idx="14464">
                  <c:v>1.543680387313823</c:v>
                </c:pt>
                <c:pt idx="14465">
                  <c:v>1.5135744856428994</c:v>
                </c:pt>
                <c:pt idx="14466">
                  <c:v>1.4824301009272234</c:v>
                </c:pt>
                <c:pt idx="14467">
                  <c:v>1.4502696400586761</c:v>
                </c:pt>
                <c:pt idx="14468">
                  <c:v>1.4171173669861272</c:v>
                </c:pt>
                <c:pt idx="14469">
                  <c:v>1.3829915929164895</c:v>
                </c:pt>
                <c:pt idx="14470">
                  <c:v>1.3479171873560911</c:v>
                </c:pt>
                <c:pt idx="14471">
                  <c:v>1.3119203736368901</c:v>
                </c:pt>
                <c:pt idx="14472">
                  <c:v>1.2750263138665174</c:v>
                </c:pt>
                <c:pt idx="14473">
                  <c:v>1.2372590957404548</c:v>
                </c:pt>
                <c:pt idx="14474">
                  <c:v>1.1986428862850058</c:v>
                </c:pt>
                <c:pt idx="14475">
                  <c:v>1.1592050856609071</c:v>
                </c:pt>
                <c:pt idx="14476">
                  <c:v>1.118972614224536</c:v>
                </c:pt>
                <c:pt idx="14477">
                  <c:v>1.0779719105878844</c:v>
                </c:pt>
                <c:pt idx="14478">
                  <c:v>1.0362321152218179</c:v>
                </c:pt>
                <c:pt idx="14479">
                  <c:v>0.99378251072512014</c:v>
                </c:pt>
                <c:pt idx="14480">
                  <c:v>0.95065342114847717</c:v>
                </c:pt>
                <c:pt idx="14481">
                  <c:v>0.90687171160917313</c:v>
                </c:pt>
                <c:pt idx="14482">
                  <c:v>0.86246972870545124</c:v>
                </c:pt>
                <c:pt idx="14483">
                  <c:v>0.8174780036333491</c:v>
                </c:pt>
                <c:pt idx="14484">
                  <c:v>0.77192332919706919</c:v>
                </c:pt>
                <c:pt idx="14485">
                  <c:v>0.7258409226592224</c:v>
                </c:pt>
                <c:pt idx="14486">
                  <c:v>0.67926142494723918</c:v>
                </c:pt>
                <c:pt idx="14487">
                  <c:v>0.6322135847686462</c:v>
                </c:pt>
                <c:pt idx="14488">
                  <c:v>0.58473190579612799</c:v>
                </c:pt>
                <c:pt idx="14489">
                  <c:v>0.53685048430022742</c:v>
                </c:pt>
                <c:pt idx="14490">
                  <c:v>0.48860287646532308</c:v>
                </c:pt>
                <c:pt idx="14491">
                  <c:v>0.44001887661536426</c:v>
                </c:pt>
                <c:pt idx="14492">
                  <c:v>0.39113560522794177</c:v>
                </c:pt>
                <c:pt idx="14493">
                  <c:v>0.34198462473059094</c:v>
                </c:pt>
                <c:pt idx="14494">
                  <c:v>0.29259586500278151</c:v>
                </c:pt>
                <c:pt idx="14495">
                  <c:v>0.24300736569404893</c:v>
                </c:pt>
                <c:pt idx="14496">
                  <c:v>0.19325235542652902</c:v>
                </c:pt>
                <c:pt idx="14497">
                  <c:v>0.14336405313228356</c:v>
                </c:pt>
                <c:pt idx="14498">
                  <c:v>9.3377700973288291E-2</c:v>
                </c:pt>
                <c:pt idx="14499">
                  <c:v>4.3329119355323194E-2</c:v>
                </c:pt>
                <c:pt idx="14500">
                  <c:v>-6.7487103665949382E-3</c:v>
                </c:pt>
                <c:pt idx="14501">
                  <c:v>-5.6822163615584703E-2</c:v>
                </c:pt>
                <c:pt idx="14502">
                  <c:v>-0.10685605748604111</c:v>
                </c:pt>
                <c:pt idx="14503">
                  <c:v>-0.15681503919887047</c:v>
                </c:pt>
                <c:pt idx="14504">
                  <c:v>-0.2066669419260489</c:v>
                </c:pt>
                <c:pt idx="14505">
                  <c:v>-0.25637923944993962</c:v>
                </c:pt>
                <c:pt idx="14506">
                  <c:v>-0.30591806923149673</c:v>
                </c:pt>
                <c:pt idx="14507">
                  <c:v>-0.3552484544513998</c:v>
                </c:pt>
                <c:pt idx="14508">
                  <c:v>-0.40433454523000845</c:v>
                </c:pt>
                <c:pt idx="14509">
                  <c:v>-0.45314097460152569</c:v>
                </c:pt>
                <c:pt idx="14510">
                  <c:v>-0.5016361638924256</c:v>
                </c:pt>
                <c:pt idx="14511">
                  <c:v>-0.54978871404398943</c:v>
                </c:pt>
                <c:pt idx="14512">
                  <c:v>-0.59756524905346242</c:v>
                </c:pt>
                <c:pt idx="14513">
                  <c:v>-0.64492993891281625</c:v>
                </c:pt>
                <c:pt idx="14514">
                  <c:v>-0.69185379990940121</c:v>
                </c:pt>
                <c:pt idx="14515">
                  <c:v>-0.73830414564588709</c:v>
                </c:pt>
                <c:pt idx="14516">
                  <c:v>-0.7842484701037431</c:v>
                </c:pt>
                <c:pt idx="14517">
                  <c:v>-0.82965523792434404</c:v>
                </c:pt>
                <c:pt idx="14518">
                  <c:v>-0.87449312607227103</c:v>
                </c:pt>
                <c:pt idx="14519">
                  <c:v>-0.91873183390100721</c:v>
                </c:pt>
                <c:pt idx="14520">
                  <c:v>-0.96234106146843124</c:v>
                </c:pt>
                <c:pt idx="14521">
                  <c:v>-1.0052904831411411</c:v>
                </c:pt>
                <c:pt idx="14522">
                  <c:v>-1.0475506942804682</c:v>
                </c:pt>
                <c:pt idx="14523">
                  <c:v>-1.0890931734255314</c:v>
                </c:pt>
                <c:pt idx="14524">
                  <c:v>-1.1298893800168741</c:v>
                </c:pt>
                <c:pt idx="14525">
                  <c:v>-1.1699109399012704</c:v>
                </c:pt>
                <c:pt idx="14526">
                  <c:v>-1.2091306621075231</c:v>
                </c:pt>
                <c:pt idx="14527">
                  <c:v>-1.2475217133336616</c:v>
                </c:pt>
                <c:pt idx="14528">
                  <c:v>-1.2850584018270894</c:v>
                </c:pt>
                <c:pt idx="14529">
                  <c:v>-1.3217152849731704</c:v>
                </c:pt>
                <c:pt idx="14530">
                  <c:v>-1.3574639385339624</c:v>
                </c:pt>
                <c:pt idx="14531">
                  <c:v>-1.3922831656905761</c:v>
                </c:pt>
                <c:pt idx="14532">
                  <c:v>-1.4261492117171295</c:v>
                </c:pt>
                <c:pt idx="14533">
                  <c:v>-1.4590369914345049</c:v>
                </c:pt>
                <c:pt idx="14534">
                  <c:v>-1.4909224811249742</c:v>
                </c:pt>
                <c:pt idx="14535">
                  <c:v>-1.5217859034753665</c:v>
                </c:pt>
                <c:pt idx="14536">
                  <c:v>-1.5516080108606221</c:v>
                </c:pt>
                <c:pt idx="14537">
                  <c:v>-1.58036894338731</c:v>
                </c:pt>
                <c:pt idx="14538">
                  <c:v>-1.6080482976821726</c:v>
                </c:pt>
                <c:pt idx="14539">
                  <c:v>-1.6346252306477314</c:v>
                </c:pt>
                <c:pt idx="14540">
                  <c:v>-1.6600796964424567</c:v>
                </c:pt>
                <c:pt idx="14541">
                  <c:v>-1.6843956528016273</c:v>
                </c:pt>
                <c:pt idx="14542">
                  <c:v>-1.7075573736313947</c:v>
                </c:pt>
                <c:pt idx="14543">
                  <c:v>-1.7295483416798529</c:v>
                </c:pt>
                <c:pt idx="14544">
                  <c:v>-1.750352463020483</c:v>
                </c:pt>
                <c:pt idx="14545">
                  <c:v>-1.769957270833463</c:v>
                </c:pt>
                <c:pt idx="14546">
                  <c:v>-1.7883502521006043</c:v>
                </c:pt>
                <c:pt idx="14547">
                  <c:v>-1.8055177675781828</c:v>
                </c:pt>
                <c:pt idx="14548">
                  <c:v>-1.8214474115236305</c:v>
                </c:pt>
                <c:pt idx="14549">
                  <c:v>-1.8361321045217505</c:v>
                </c:pt>
                <c:pt idx="14550">
                  <c:v>-1.849557612756968</c:v>
                </c:pt>
                <c:pt idx="14551">
                  <c:v>-1.861713213641953</c:v>
                </c:pt>
                <c:pt idx="14552">
                  <c:v>-1.8725944330558439</c:v>
                </c:pt>
                <c:pt idx="14553">
                  <c:v>-1.8821905160916816</c:v>
                </c:pt>
                <c:pt idx="14554">
                  <c:v>-1.8904959553426157</c:v>
                </c:pt>
                <c:pt idx="14555">
                  <c:v>-1.8975066131676397</c:v>
                </c:pt>
                <c:pt idx="14556">
                  <c:v>-1.9032194999778751</c:v>
                </c:pt>
                <c:pt idx="14557">
                  <c:v>-1.9076272161073391</c:v>
                </c:pt>
                <c:pt idx="14558">
                  <c:v>-1.9107261005369993</c:v>
                </c:pt>
                <c:pt idx="14559">
                  <c:v>-1.9125178434489705</c:v>
                </c:pt>
                <c:pt idx="14560">
                  <c:v>-1.9129970278777226</c:v>
                </c:pt>
                <c:pt idx="14561">
                  <c:v>-1.9121638589453178</c:v>
                </c:pt>
                <c:pt idx="14562">
                  <c:v>-1.910021238614755</c:v>
                </c:pt>
                <c:pt idx="14563">
                  <c:v>-1.9065680200705362</c:v>
                </c:pt>
                <c:pt idx="14564">
                  <c:v>-1.9018080617212394</c:v>
                </c:pt>
                <c:pt idx="14565">
                  <c:v>-1.895745278882693</c:v>
                </c:pt>
                <c:pt idx="14566">
                  <c:v>-1.8883846624976834</c:v>
                </c:pt>
                <c:pt idx="14567">
                  <c:v>-1.8797299403601642</c:v>
                </c:pt>
                <c:pt idx="14568">
                  <c:v>-1.8697869503735427</c:v>
                </c:pt>
                <c:pt idx="14569">
                  <c:v>-1.8585633251572793</c:v>
                </c:pt>
                <c:pt idx="14570">
                  <c:v>-1.8460650220230124</c:v>
                </c:pt>
                <c:pt idx="14571">
                  <c:v>-1.8322997411755229</c:v>
                </c:pt>
                <c:pt idx="14572">
                  <c:v>-1.8172777703061003</c:v>
                </c:pt>
                <c:pt idx="14573">
                  <c:v>-1.8010116316459899</c:v>
                </c:pt>
                <c:pt idx="14574">
                  <c:v>-1.7835135004269498</c:v>
                </c:pt>
                <c:pt idx="14575">
                  <c:v>-1.7647909370755708</c:v>
                </c:pt>
                <c:pt idx="14576">
                  <c:v>-1.74485923892916</c:v>
                </c:pt>
                <c:pt idx="14577">
                  <c:v>-1.7237329052175208</c:v>
                </c:pt>
                <c:pt idx="14578">
                  <c:v>-1.701425652390939</c:v>
                </c:pt>
                <c:pt idx="14579">
                  <c:v>-1.6779504999687502</c:v>
                </c:pt>
                <c:pt idx="14580">
                  <c:v>-1.6533272888095236</c:v>
                </c:pt>
                <c:pt idx="14581">
                  <c:v>-1.6275710323319312</c:v>
                </c:pt>
                <c:pt idx="14582">
                  <c:v>-1.6006988758863794</c:v>
                </c:pt>
                <c:pt idx="14583">
                  <c:v>-1.5727276749232908</c:v>
                </c:pt>
                <c:pt idx="14584">
                  <c:v>-1.5436803873218554</c:v>
                </c:pt>
                <c:pt idx="14585">
                  <c:v>-1.5135744856515398</c:v>
                </c:pt>
                <c:pt idx="14586">
                  <c:v>-1.482430100936466</c:v>
                </c:pt>
                <c:pt idx="14587">
                  <c:v>-1.4502696400685042</c:v>
                </c:pt>
                <c:pt idx="14588">
                  <c:v>-1.4171173669965407</c:v>
                </c:pt>
                <c:pt idx="14589">
                  <c:v>-1.3829915929274772</c:v>
                </c:pt>
                <c:pt idx="14590">
                  <c:v>-1.347917187367653</c:v>
                </c:pt>
                <c:pt idx="14591">
                  <c:v>-1.3119203736490148</c:v>
                </c:pt>
                <c:pt idx="14592">
                  <c:v>-1.2750263138791937</c:v>
                </c:pt>
                <c:pt idx="14593">
                  <c:v>-1.2372590957536831</c:v>
                </c:pt>
                <c:pt idx="14594">
                  <c:v>-1.1986428862987686</c:v>
                </c:pt>
                <c:pt idx="14595">
                  <c:v>-1.1592050856752047</c:v>
                </c:pt>
                <c:pt idx="14596">
                  <c:v>-1.1189726142393739</c:v>
                </c:pt>
                <c:pt idx="14597">
                  <c:v>-1.0779719106032346</c:v>
                </c:pt>
                <c:pt idx="14598">
                  <c:v>-1.0362321152376803</c:v>
                </c:pt>
                <c:pt idx="14599">
                  <c:v>-0.99378251074147772</c:v>
                </c:pt>
                <c:pt idx="14600">
                  <c:v>-0.9506534211653247</c:v>
                </c:pt>
                <c:pt idx="14601">
                  <c:v>-0.90687171162649893</c:v>
                </c:pt>
                <c:pt idx="14602">
                  <c:v>-0.86246972872324434</c:v>
                </c:pt>
                <c:pt idx="14603">
                  <c:v>-0.81747800365160939</c:v>
                </c:pt>
                <c:pt idx="14604">
                  <c:v>-0.77192332921578555</c:v>
                </c:pt>
                <c:pt idx="14605">
                  <c:v>-0.72584092267836087</c:v>
                </c:pt>
                <c:pt idx="14606">
                  <c:v>-0.67926142496681663</c:v>
                </c:pt>
                <c:pt idx="14607">
                  <c:v>-0.63221358478864587</c:v>
                </c:pt>
                <c:pt idx="14608">
                  <c:v>-0.58473190581654422</c:v>
                </c:pt>
                <c:pt idx="14609">
                  <c:v>-0.53685048432104776</c:v>
                </c:pt>
                <c:pt idx="14610">
                  <c:v>-0.48860287648653183</c:v>
                </c:pt>
                <c:pt idx="14611">
                  <c:v>-0.44001887663694794</c:v>
                </c:pt>
                <c:pt idx="14612">
                  <c:v>-0.39113560524989982</c:v>
                </c:pt>
                <c:pt idx="14613">
                  <c:v>-0.34198462475289459</c:v>
                </c:pt>
                <c:pt idx="14614">
                  <c:v>-0.29259586502543072</c:v>
                </c:pt>
                <c:pt idx="14615">
                  <c:v>-0.24300736571704323</c:v>
                </c:pt>
                <c:pt idx="14616">
                  <c:v>-0.19325235544984021</c:v>
                </c:pt>
                <c:pt idx="14617">
                  <c:v>-0.14336405315589759</c:v>
                </c:pt>
                <c:pt idx="14618">
                  <c:v>-9.3377700997204036E-2</c:v>
                </c:pt>
                <c:pt idx="14619">
                  <c:v>-4.3329119379541661E-2</c:v>
                </c:pt>
                <c:pt idx="14620">
                  <c:v>6.7487103421029057E-3</c:v>
                </c:pt>
                <c:pt idx="14621">
                  <c:v>5.6822163590833627E-2</c:v>
                </c:pt>
                <c:pt idx="14622">
                  <c:v>0.10685605746104518</c:v>
                </c:pt>
                <c:pt idx="14623">
                  <c:v>0.15681503917362968</c:v>
                </c:pt>
                <c:pt idx="14624">
                  <c:v>0.20666694190057788</c:v>
                </c:pt>
                <c:pt idx="14625">
                  <c:v>0.2563792394242671</c:v>
                </c:pt>
                <c:pt idx="14626">
                  <c:v>0.30591806920562209</c:v>
                </c:pt>
                <c:pt idx="14627">
                  <c:v>0.35524845442532421</c:v>
                </c:pt>
                <c:pt idx="14628">
                  <c:v>0.40433454520374484</c:v>
                </c:pt>
                <c:pt idx="14629">
                  <c:v>0.45314097457508984</c:v>
                </c:pt>
                <c:pt idx="14630">
                  <c:v>0.50163616386584575</c:v>
                </c:pt>
                <c:pt idx="14631">
                  <c:v>0.54978871401726592</c:v>
                </c:pt>
                <c:pt idx="14632">
                  <c:v>0.59756524902660668</c:v>
                </c:pt>
                <c:pt idx="14633">
                  <c:v>0.64492993888586481</c:v>
                </c:pt>
                <c:pt idx="14634">
                  <c:v>0.69185379988233153</c:v>
                </c:pt>
                <c:pt idx="14635">
                  <c:v>0.73830414561873314</c:v>
                </c:pt>
                <c:pt idx="14636">
                  <c:v>0.78424847007651022</c:v>
                </c:pt>
                <c:pt idx="14637">
                  <c:v>0.82965523789703222</c:v>
                </c:pt>
                <c:pt idx="14638">
                  <c:v>0.87449312604493135</c:v>
                </c:pt>
                <c:pt idx="14639">
                  <c:v>0.91873183387361101</c:v>
                </c:pt>
                <c:pt idx="14640">
                  <c:v>0.96234106144102383</c:v>
                </c:pt>
                <c:pt idx="14641">
                  <c:v>1.005290483113717</c:v>
                </c:pt>
                <c:pt idx="14642">
                  <c:v>1.0475506942530495</c:v>
                </c:pt>
                <c:pt idx="14643">
                  <c:v>1.0890931733981184</c:v>
                </c:pt>
                <c:pt idx="14644">
                  <c:v>1.1298893799894894</c:v>
                </c:pt>
                <c:pt idx="14645">
                  <c:v>1.1699109398739083</c:v>
                </c:pt>
                <c:pt idx="14646">
                  <c:v>1.2091306620802114</c:v>
                </c:pt>
                <c:pt idx="14647">
                  <c:v>1.2475217133064063</c:v>
                </c:pt>
                <c:pt idx="14648">
                  <c:v>1.2850584017999016</c:v>
                </c:pt>
                <c:pt idx="14649">
                  <c:v>1.3217152849460501</c:v>
                </c:pt>
                <c:pt idx="14650">
                  <c:v>1.3574639385069434</c:v>
                </c:pt>
                <c:pt idx="14651">
                  <c:v>1.3922831656636583</c:v>
                </c:pt>
                <c:pt idx="14652">
                  <c:v>1.4261492116903356</c:v>
                </c:pt>
                <c:pt idx="14653">
                  <c:v>1.4590369914078407</c:v>
                </c:pt>
                <c:pt idx="14654">
                  <c:v>1.4909224810984449</c:v>
                </c:pt>
                <c:pt idx="14655">
                  <c:v>1.5217859034490004</c:v>
                </c:pt>
                <c:pt idx="14656">
                  <c:v>1.5516080108344248</c:v>
                </c:pt>
                <c:pt idx="14657">
                  <c:v>1.580368943361276</c:v>
                </c:pt>
                <c:pt idx="14658">
                  <c:v>1.6080482976563246</c:v>
                </c:pt>
                <c:pt idx="14659">
                  <c:v>1.6346252306220801</c:v>
                </c:pt>
                <c:pt idx="14660">
                  <c:v>1.6600796964170248</c:v>
                </c:pt>
                <c:pt idx="14661">
                  <c:v>1.6843956527764095</c:v>
                </c:pt>
                <c:pt idx="14662">
                  <c:v>1.707557373606408</c:v>
                </c:pt>
                <c:pt idx="14663">
                  <c:v>1.7295483416551136</c:v>
                </c:pt>
                <c:pt idx="14664">
                  <c:v>1.7503524629959912</c:v>
                </c:pt>
                <c:pt idx="14665">
                  <c:v>1.7699572708092302</c:v>
                </c:pt>
                <c:pt idx="14666">
                  <c:v>1.7883502520766419</c:v>
                </c:pt>
                <c:pt idx="14667">
                  <c:v>1.8055177675545018</c:v>
                </c:pt>
                <c:pt idx="14668">
                  <c:v>1.8214474115002424</c:v>
                </c:pt>
                <c:pt idx="14669">
                  <c:v>1.8361321044986605</c:v>
                </c:pt>
                <c:pt idx="14670">
                  <c:v>1.8495576127341933</c:v>
                </c:pt>
                <c:pt idx="14671">
                  <c:v>1.8617132136194992</c:v>
                </c:pt>
                <c:pt idx="14672">
                  <c:v>1.8725944330337165</c:v>
                </c:pt>
                <c:pt idx="14673">
                  <c:v>1.8821905160698917</c:v>
                </c:pt>
                <c:pt idx="14674">
                  <c:v>1.8904959553211695</c:v>
                </c:pt>
                <c:pt idx="14675">
                  <c:v>1.8975066131465481</c:v>
                </c:pt>
                <c:pt idx="14676">
                  <c:v>1.9032194999571437</c:v>
                </c:pt>
                <c:pt idx="14677">
                  <c:v>1.9076272160869792</c:v>
                </c:pt>
                <c:pt idx="14678">
                  <c:v>1.9107261005170166</c:v>
                </c:pt>
                <c:pt idx="14679">
                  <c:v>1.9125178434293761</c:v>
                </c:pt>
                <c:pt idx="14680">
                  <c:v>1.9129970278585278</c:v>
                </c:pt>
                <c:pt idx="14681">
                  <c:v>1.9121638589265229</c:v>
                </c:pt>
                <c:pt idx="14682">
                  <c:v>1.9100212385963709</c:v>
                </c:pt>
                <c:pt idx="14683">
                  <c:v>1.9065680200525628</c:v>
                </c:pt>
                <c:pt idx="14684">
                  <c:v>1.9018080617036883</c:v>
                </c:pt>
                <c:pt idx="14685">
                  <c:v>1.8957452788655755</c:v>
                </c:pt>
                <c:pt idx="14686">
                  <c:v>1.8883846624809992</c:v>
                </c:pt>
                <c:pt idx="14687">
                  <c:v>1.8797299403439187</c:v>
                </c:pt>
                <c:pt idx="14688">
                  <c:v>1.8697869503577536</c:v>
                </c:pt>
                <c:pt idx="14689">
                  <c:v>1.8585633251419402</c:v>
                </c:pt>
                <c:pt idx="14690">
                  <c:v>1.8460650220081234</c:v>
                </c:pt>
                <c:pt idx="14691">
                  <c:v>1.8322997411611015</c:v>
                </c:pt>
                <c:pt idx="14692">
                  <c:v>1.8172777702921461</c:v>
                </c:pt>
                <c:pt idx="14693">
                  <c:v>1.8010116316325144</c:v>
                </c:pt>
                <c:pt idx="14694">
                  <c:v>1.7835135004139526</c:v>
                </c:pt>
                <c:pt idx="14695">
                  <c:v>1.7647909370630463</c:v>
                </c:pt>
                <c:pt idx="14696">
                  <c:v>1.7448592389171309</c:v>
                </c:pt>
                <c:pt idx="14697">
                  <c:v>1.7237329052059758</c:v>
                </c:pt>
                <c:pt idx="14698">
                  <c:v>1.7014256523798892</c:v>
                </c:pt>
                <c:pt idx="14699">
                  <c:v>1.677950499958196</c:v>
                </c:pt>
                <c:pt idx="14700">
                  <c:v>1.6533272887994703</c:v>
                </c:pt>
                <c:pt idx="14701">
                  <c:v>1.6275710323223789</c:v>
                </c:pt>
                <c:pt idx="14702">
                  <c:v>1.6006988758773282</c:v>
                </c:pt>
                <c:pt idx="14703">
                  <c:v>1.5727276749147516</c:v>
                </c:pt>
                <c:pt idx="14704">
                  <c:v>1.5436803873138287</c:v>
                </c:pt>
                <c:pt idx="14705">
                  <c:v>1.5135744856440307</c:v>
                </c:pt>
                <c:pt idx="14706">
                  <c:v>1.4824301009294527</c:v>
                </c:pt>
                <c:pt idx="14707">
                  <c:v>1.4502696400620252</c:v>
                </c:pt>
                <c:pt idx="14708">
                  <c:v>1.4171173669905628</c:v>
                </c:pt>
                <c:pt idx="14709">
                  <c:v>1.3829915929220284</c:v>
                </c:pt>
                <c:pt idx="14710">
                  <c:v>1.3479171873627107</c:v>
                </c:pt>
                <c:pt idx="14711">
                  <c:v>1.3119203736445904</c:v>
                </c:pt>
                <c:pt idx="14712">
                  <c:v>1.2750263138752986</c:v>
                </c:pt>
                <c:pt idx="14713">
                  <c:v>1.2372590957503</c:v>
                </c:pt>
                <c:pt idx="14714">
                  <c:v>1.1986428862959202</c:v>
                </c:pt>
                <c:pt idx="14715">
                  <c:v>1.1592050856728631</c:v>
                </c:pt>
                <c:pt idx="14716">
                  <c:v>1.1189726142375502</c:v>
                </c:pt>
                <c:pt idx="14717">
                  <c:v>1.077971910601923</c:v>
                </c:pt>
                <c:pt idx="14718">
                  <c:v>1.0362321152368865</c:v>
                </c:pt>
                <c:pt idx="14719">
                  <c:v>0.99378251074119639</c:v>
                </c:pt>
                <c:pt idx="14720">
                  <c:v>0.95065342116555551</c:v>
                </c:pt>
                <c:pt idx="14721">
                  <c:v>0.90687171162724767</c:v>
                </c:pt>
                <c:pt idx="14722">
                  <c:v>0.86246972872449401</c:v>
                </c:pt>
                <c:pt idx="14723">
                  <c:v>0.81747800365336554</c:v>
                </c:pt>
                <c:pt idx="14724">
                  <c:v>0.77192332921804829</c:v>
                </c:pt>
                <c:pt idx="14725">
                  <c:v>0.72584092268113598</c:v>
                </c:pt>
                <c:pt idx="14726">
                  <c:v>0.6792614249700758</c:v>
                </c:pt>
                <c:pt idx="14727">
                  <c:v>0.63221358479241729</c:v>
                </c:pt>
                <c:pt idx="14728">
                  <c:v>0.58473190582079415</c:v>
                </c:pt>
                <c:pt idx="14729">
                  <c:v>0.53685048432579918</c:v>
                </c:pt>
                <c:pt idx="14730">
                  <c:v>0.48860287649175882</c:v>
                </c:pt>
                <c:pt idx="14731">
                  <c:v>0.44001887664266409</c:v>
                </c:pt>
                <c:pt idx="14732">
                  <c:v>0.39113560525606245</c:v>
                </c:pt>
                <c:pt idx="14733">
                  <c:v>0.34198462475954688</c:v>
                </c:pt>
                <c:pt idx="14734">
                  <c:v>0.29259586503255808</c:v>
                </c:pt>
                <c:pt idx="14735">
                  <c:v>0.24300736572463105</c:v>
                </c:pt>
                <c:pt idx="14736">
                  <c:v>0.19325235545787439</c:v>
                </c:pt>
                <c:pt idx="14737">
                  <c:v>0.1433640531643928</c:v>
                </c:pt>
                <c:pt idx="14738">
                  <c:v>9.3377701006145633E-2</c:v>
                </c:pt>
                <c:pt idx="14739">
                  <c:v>4.3329119388929568E-2</c:v>
                </c:pt>
                <c:pt idx="14740">
                  <c:v>-6.7487103322830828E-3</c:v>
                </c:pt>
                <c:pt idx="14741">
                  <c:v>-5.6822163580596254E-2</c:v>
                </c:pt>
                <c:pt idx="14742">
                  <c:v>-0.10685605745036143</c:v>
                </c:pt>
                <c:pt idx="14743">
                  <c:v>-0.15681503916254289</c:v>
                </c:pt>
                <c:pt idx="14744">
                  <c:v>-0.20666694188907342</c:v>
                </c:pt>
                <c:pt idx="14745">
                  <c:v>-0.25637923941234497</c:v>
                </c:pt>
                <c:pt idx="14746">
                  <c:v>-0.30591806919331155</c:v>
                </c:pt>
                <c:pt idx="14747">
                  <c:v>-0.35524845441262415</c:v>
                </c:pt>
                <c:pt idx="14748">
                  <c:v>-0.40433454519065698</c:v>
                </c:pt>
                <c:pt idx="14749">
                  <c:v>-0.45314097456162705</c:v>
                </c:pt>
                <c:pt idx="14750">
                  <c:v>-0.50163616385202325</c:v>
                </c:pt>
                <c:pt idx="14751">
                  <c:v>-0.54978871400306861</c:v>
                </c:pt>
                <c:pt idx="14752">
                  <c:v>-0.59756524901206709</c:v>
                </c:pt>
                <c:pt idx="14753">
                  <c:v>-0.6449299388709594</c:v>
                </c:pt>
                <c:pt idx="14754">
                  <c:v>-0.69185379986711082</c:v>
                </c:pt>
                <c:pt idx="14755">
                  <c:v>-0.73830414560315216</c:v>
                </c:pt>
                <c:pt idx="14756">
                  <c:v>-0.78424847006063103</c:v>
                </c:pt>
                <c:pt idx="14757">
                  <c:v>-0.82965523788083217</c:v>
                </c:pt>
                <c:pt idx="14758">
                  <c:v>-0.87449312602842155</c:v>
                </c:pt>
                <c:pt idx="14759">
                  <c:v>-0.91873183385680868</c:v>
                </c:pt>
                <c:pt idx="14760">
                  <c:v>-0.96234106142392872</c:v>
                </c:pt>
                <c:pt idx="14761">
                  <c:v>-1.0052904830963292</c:v>
                </c:pt>
                <c:pt idx="14762">
                  <c:v>-1.0475506942353972</c:v>
                </c:pt>
                <c:pt idx="14763">
                  <c:v>-1.0890931733802014</c:v>
                </c:pt>
                <c:pt idx="14764">
                  <c:v>-1.1298893799713188</c:v>
                </c:pt>
                <c:pt idx="14765">
                  <c:v>-1.1699109398555014</c:v>
                </c:pt>
                <c:pt idx="14766">
                  <c:v>-1.2091306620615627</c:v>
                </c:pt>
                <c:pt idx="14767">
                  <c:v>-1.2475217132875267</c:v>
                </c:pt>
                <c:pt idx="14768">
                  <c:v>-1.2850584017808082</c:v>
                </c:pt>
                <c:pt idx="14769">
                  <c:v>-1.3217152849267597</c:v>
                </c:pt>
                <c:pt idx="14770">
                  <c:v>-1.357463938487439</c:v>
                </c:pt>
                <c:pt idx="14771">
                  <c:v>-1.3922831656439683</c:v>
                </c:pt>
                <c:pt idx="14772">
                  <c:v>-1.426149211670471</c:v>
                </c:pt>
                <c:pt idx="14773">
                  <c:v>-1.4590369913878014</c:v>
                </c:pt>
                <c:pt idx="14774">
                  <c:v>-1.4909224810782538</c:v>
                </c:pt>
                <c:pt idx="14775">
                  <c:v>-1.5217859034286516</c:v>
                </c:pt>
                <c:pt idx="14776">
                  <c:v>-1.5516080108139298</c:v>
                </c:pt>
                <c:pt idx="14777">
                  <c:v>-1.5803689433406458</c:v>
                </c:pt>
                <c:pt idx="14778">
                  <c:v>-1.6080482976355874</c:v>
                </c:pt>
                <c:pt idx="14779">
                  <c:v>-1.6346252306012305</c:v>
                </c:pt>
                <c:pt idx="14780">
                  <c:v>-1.6600796963960569</c:v>
                </c:pt>
                <c:pt idx="14781">
                  <c:v>-1.6843956527553572</c:v>
                </c:pt>
                <c:pt idx="14782">
                  <c:v>-1.7075573735852712</c:v>
                </c:pt>
                <c:pt idx="14783">
                  <c:v>-1.7295483416339039</c:v>
                </c:pt>
                <c:pt idx="14784">
                  <c:v>-1.7503524629747251</c:v>
                </c:pt>
                <c:pt idx="14785">
                  <c:v>-1.7699572707879079</c:v>
                </c:pt>
                <c:pt idx="14786">
                  <c:v>-1.7883502520552801</c:v>
                </c:pt>
                <c:pt idx="14787">
                  <c:v>-1.8055177675331062</c:v>
                </c:pt>
                <c:pt idx="14788">
                  <c:v>-1.8214474114788186</c:v>
                </c:pt>
                <c:pt idx="14789">
                  <c:v>-1.8361321044772254</c:v>
                </c:pt>
                <c:pt idx="14790">
                  <c:v>-1.8495576127127527</c:v>
                </c:pt>
                <c:pt idx="14791">
                  <c:v>-1.8617132135980641</c:v>
                </c:pt>
                <c:pt idx="14792">
                  <c:v>-1.8725944330122928</c:v>
                </c:pt>
                <c:pt idx="14793">
                  <c:v>-1.8821905160484906</c:v>
                </c:pt>
                <c:pt idx="14794">
                  <c:v>-1.8904959552998075</c:v>
                </c:pt>
                <c:pt idx="14795">
                  <c:v>-1.8975066131252312</c:v>
                </c:pt>
                <c:pt idx="14796">
                  <c:v>-1.9032194999358771</c:v>
                </c:pt>
                <c:pt idx="14797">
                  <c:v>-1.9076272160657806</c:v>
                </c:pt>
                <c:pt idx="14798">
                  <c:v>-1.9107261004958913</c:v>
                </c:pt>
                <c:pt idx="14799">
                  <c:v>-1.9125178434083296</c:v>
                </c:pt>
                <c:pt idx="14800">
                  <c:v>-1.9129970278375656</c:v>
                </c:pt>
                <c:pt idx="14801">
                  <c:v>-1.9121638589056622</c:v>
                </c:pt>
                <c:pt idx="14802">
                  <c:v>-1.9100212385756223</c:v>
                </c:pt>
                <c:pt idx="14803">
                  <c:v>-1.9065680200319328</c:v>
                </c:pt>
                <c:pt idx="14804">
                  <c:v>-1.9018080616831823</c:v>
                </c:pt>
                <c:pt idx="14805">
                  <c:v>-1.8957452788452041</c:v>
                </c:pt>
                <c:pt idx="14806">
                  <c:v>-1.8883846624607743</c:v>
                </c:pt>
                <c:pt idx="14807">
                  <c:v>-1.8797299403238461</c:v>
                </c:pt>
                <c:pt idx="14808">
                  <c:v>-1.8697869503378384</c:v>
                </c:pt>
                <c:pt idx="14809">
                  <c:v>-1.858563325122194</c:v>
                </c:pt>
                <c:pt idx="14810">
                  <c:v>-1.846065021988563</c:v>
                </c:pt>
                <c:pt idx="14811">
                  <c:v>-1.8322997411417268</c:v>
                </c:pt>
                <c:pt idx="14812">
                  <c:v>-1.8172777702729681</c:v>
                </c:pt>
                <c:pt idx="14813">
                  <c:v>-1.8010116316135334</c:v>
                </c:pt>
                <c:pt idx="14814">
                  <c:v>-1.7835135003951799</c:v>
                </c:pt>
                <c:pt idx="14815">
                  <c:v>-1.764790937044499</c:v>
                </c:pt>
                <c:pt idx="14816">
                  <c:v>-1.7448592388988087</c:v>
                </c:pt>
                <c:pt idx="14817">
                  <c:v>-1.72373290518789</c:v>
                </c:pt>
                <c:pt idx="14818">
                  <c:v>-1.7014256523620399</c:v>
                </c:pt>
                <c:pt idx="14819">
                  <c:v>-1.6779504999405943</c:v>
                </c:pt>
                <c:pt idx="14820">
                  <c:v>-1.6533272887821218</c:v>
                </c:pt>
                <c:pt idx="14821">
                  <c:v>-1.6275710323052834</c:v>
                </c:pt>
                <c:pt idx="14822">
                  <c:v>-1.6006988758605203</c:v>
                </c:pt>
                <c:pt idx="14823">
                  <c:v>-1.5727276748982082</c:v>
                </c:pt>
                <c:pt idx="14824">
                  <c:v>-1.5436803872975724</c:v>
                </c:pt>
                <c:pt idx="14825">
                  <c:v>-1.513574485628056</c:v>
                </c:pt>
                <c:pt idx="14826">
                  <c:v>-1.4824301009137815</c:v>
                </c:pt>
                <c:pt idx="14827">
                  <c:v>-1.4502696400466468</c:v>
                </c:pt>
                <c:pt idx="14828">
                  <c:v>-1.4171173669754997</c:v>
                </c:pt>
                <c:pt idx="14829">
                  <c:v>-1.3829915929072749</c:v>
                </c:pt>
                <c:pt idx="14830">
                  <c:v>-1.3479171873482838</c:v>
                </c:pt>
                <c:pt idx="14831">
                  <c:v>-1.3119203736304843</c:v>
                </c:pt>
                <c:pt idx="14832">
                  <c:v>-1.2750263138615132</c:v>
                </c:pt>
                <c:pt idx="14833">
                  <c:v>-1.2372590957368581</c:v>
                </c:pt>
                <c:pt idx="14834">
                  <c:v>-1.1986428862827991</c:v>
                </c:pt>
                <c:pt idx="14835">
                  <c:v>-1.1592050856600966</c:v>
                </c:pt>
                <c:pt idx="14836">
                  <c:v>-1.1189726142251271</c:v>
                </c:pt>
                <c:pt idx="14837">
                  <c:v>-1.0779719105898602</c:v>
                </c:pt>
                <c:pt idx="14838">
                  <c:v>-1.0362321152251786</c:v>
                </c:pt>
                <c:pt idx="14839">
                  <c:v>-0.99378251072985413</c:v>
                </c:pt>
                <c:pt idx="14840">
                  <c:v>-0.95065342115457907</c:v>
                </c:pt>
                <c:pt idx="14841">
                  <c:v>-0.9068717116166426</c:v>
                </c:pt>
                <c:pt idx="14842">
                  <c:v>-0.86246972871424932</c:v>
                </c:pt>
                <c:pt idx="14843">
                  <c:v>-0.8174780036434981</c:v>
                </c:pt>
                <c:pt idx="14844">
                  <c:v>-0.77192332920857487</c:v>
                </c:pt>
                <c:pt idx="14845">
                  <c:v>-0.7258409226720226</c:v>
                </c:pt>
                <c:pt idx="14846">
                  <c:v>-0.67926142496136221</c:v>
                </c:pt>
                <c:pt idx="14847">
                  <c:v>-0.63221358478408085</c:v>
                </c:pt>
                <c:pt idx="14848">
                  <c:v>-0.58473190581285728</c:v>
                </c:pt>
                <c:pt idx="14849">
                  <c:v>-0.53685048431825411</c:v>
                </c:pt>
                <c:pt idx="14850">
                  <c:v>-0.48860287648460271</c:v>
                </c:pt>
                <c:pt idx="14851">
                  <c:v>-0.44001887663589645</c:v>
                </c:pt>
                <c:pt idx="14852">
                  <c:v>-0.39113560524971241</c:v>
                </c:pt>
                <c:pt idx="14853">
                  <c:v>-0.34198462475360047</c:v>
                </c:pt>
                <c:pt idx="14854">
                  <c:v>-0.29259586502700008</c:v>
                </c:pt>
                <c:pt idx="14855">
                  <c:v>-0.24300736571946199</c:v>
                </c:pt>
                <c:pt idx="14856">
                  <c:v>-0.19325235545313763</c:v>
                </c:pt>
                <c:pt idx="14857">
                  <c:v>-0.14336405316004444</c:v>
                </c:pt>
                <c:pt idx="14858">
                  <c:v>-9.3377701002200844E-2</c:v>
                </c:pt>
                <c:pt idx="14859">
                  <c:v>-4.3329119385387499E-2</c:v>
                </c:pt>
                <c:pt idx="14860">
                  <c:v>6.7487103354219565E-3</c:v>
                </c:pt>
                <c:pt idx="14861">
                  <c:v>5.6822163583317847E-2</c:v>
                </c:pt>
                <c:pt idx="14862">
                  <c:v>0.10685605745267998</c:v>
                </c:pt>
                <c:pt idx="14863">
                  <c:v>0.15681503916444323</c:v>
                </c:pt>
                <c:pt idx="14864">
                  <c:v>0.20666694189058535</c:v>
                </c:pt>
                <c:pt idx="14865">
                  <c:v>0.25637923941346852</c:v>
                </c:pt>
                <c:pt idx="14866">
                  <c:v>0.30591806919401687</c:v>
                </c:pt>
                <c:pt idx="14867">
                  <c:v>0.35524845441292702</c:v>
                </c:pt>
                <c:pt idx="14868">
                  <c:v>0.40433454519055623</c:v>
                </c:pt>
                <c:pt idx="14869">
                  <c:v>0.45314097456113739</c:v>
                </c:pt>
                <c:pt idx="14870">
                  <c:v>0.50163616385111587</c:v>
                </c:pt>
                <c:pt idx="14871">
                  <c:v>0.54978871400177276</c:v>
                </c:pt>
                <c:pt idx="14872">
                  <c:v>0.59756524901037844</c:v>
                </c:pt>
                <c:pt idx="14873">
                  <c:v>0.64492993886888783</c:v>
                </c:pt>
                <c:pt idx="14874">
                  <c:v>0.69185379986462281</c:v>
                </c:pt>
                <c:pt idx="14875">
                  <c:v>0.73830414560029822</c:v>
                </c:pt>
                <c:pt idx="14876">
                  <c:v>0.7842484700573944</c:v>
                </c:pt>
                <c:pt idx="14877">
                  <c:v>0.82965523787721851</c:v>
                </c:pt>
                <c:pt idx="14878">
                  <c:v>0.87449312602441376</c:v>
                </c:pt>
                <c:pt idx="14879">
                  <c:v>0.91873183385242363</c:v>
                </c:pt>
                <c:pt idx="14880">
                  <c:v>0.96234106141916653</c:v>
                </c:pt>
                <c:pt idx="14881">
                  <c:v>1.0052904830912124</c:v>
                </c:pt>
                <c:pt idx="14882">
                  <c:v>1.0475506942299033</c:v>
                </c:pt>
                <c:pt idx="14883">
                  <c:v>1.0890931733743472</c:v>
                </c:pt>
                <c:pt idx="14884">
                  <c:v>1.1298893799650989</c:v>
                </c:pt>
                <c:pt idx="14885">
                  <c:v>1.169910939848938</c:v>
                </c:pt>
                <c:pt idx="14886">
                  <c:v>1.2091306620546447</c:v>
                </c:pt>
                <c:pt idx="14887">
                  <c:v>1.2475217132802656</c:v>
                </c:pt>
                <c:pt idx="14888">
                  <c:v>1.2850584017732092</c:v>
                </c:pt>
                <c:pt idx="14889">
                  <c:v>1.3217152849188172</c:v>
                </c:pt>
                <c:pt idx="14890">
                  <c:v>1.3574639384791645</c:v>
                </c:pt>
                <c:pt idx="14891">
                  <c:v>1.3922831656353727</c:v>
                </c:pt>
                <c:pt idx="14892">
                  <c:v>1.4261492116615435</c:v>
                </c:pt>
                <c:pt idx="14893">
                  <c:v>1.4590369913785646</c:v>
                </c:pt>
                <c:pt idx="14894">
                  <c:v>1.4909224810686961</c:v>
                </c:pt>
                <c:pt idx="14895">
                  <c:v>1.5217859034187899</c:v>
                </c:pt>
                <c:pt idx="14896">
                  <c:v>1.5516080108037638</c:v>
                </c:pt>
                <c:pt idx="14897">
                  <c:v>1.5803689433301931</c:v>
                </c:pt>
                <c:pt idx="14898">
                  <c:v>1.608048297624836</c:v>
                </c:pt>
                <c:pt idx="14899">
                  <c:v>1.6346252305902034</c:v>
                </c:pt>
                <c:pt idx="14900">
                  <c:v>1.6600796963847486</c:v>
                </c:pt>
                <c:pt idx="14901">
                  <c:v>1.6843956527437727</c:v>
                </c:pt>
                <c:pt idx="14902">
                  <c:v>1.7075573735734222</c:v>
                </c:pt>
                <c:pt idx="14903">
                  <c:v>1.7295483416217958</c:v>
                </c:pt>
                <c:pt idx="14904">
                  <c:v>1.7503524629623637</c:v>
                </c:pt>
                <c:pt idx="14905">
                  <c:v>1.7699572707752991</c:v>
                </c:pt>
                <c:pt idx="14906">
                  <c:v>1.788350252042429</c:v>
                </c:pt>
                <c:pt idx="14907">
                  <c:v>1.8055177675200189</c:v>
                </c:pt>
                <c:pt idx="14908">
                  <c:v>1.8214474114655004</c:v>
                </c:pt>
                <c:pt idx="14909">
                  <c:v>1.8361321044636933</c:v>
                </c:pt>
                <c:pt idx="14910">
                  <c:v>1.8495576126990012</c:v>
                </c:pt>
                <c:pt idx="14911">
                  <c:v>1.8617132135841099</c:v>
                </c:pt>
                <c:pt idx="14912">
                  <c:v>1.8725944329981359</c:v>
                </c:pt>
                <c:pt idx="14913">
                  <c:v>1.8821905160341479</c:v>
                </c:pt>
                <c:pt idx="14914">
                  <c:v>1.8904959552852736</c:v>
                </c:pt>
                <c:pt idx="14915">
                  <c:v>1.8975066131105169</c:v>
                </c:pt>
                <c:pt idx="14916">
                  <c:v>1.9032194999209944</c:v>
                </c:pt>
                <c:pt idx="14917">
                  <c:v>1.9076272160507286</c:v>
                </c:pt>
                <c:pt idx="14918">
                  <c:v>1.9107261004806817</c:v>
                </c:pt>
                <c:pt idx="14919">
                  <c:v>1.9125178433929737</c:v>
                </c:pt>
                <c:pt idx="14920">
                  <c:v>1.9129970278220692</c:v>
                </c:pt>
                <c:pt idx="14921">
                  <c:v>1.9121638588900305</c:v>
                </c:pt>
                <c:pt idx="14922">
                  <c:v>1.9100212385598614</c:v>
                </c:pt>
                <c:pt idx="14923">
                  <c:v>1.9065680200160537</c:v>
                </c:pt>
                <c:pt idx="14924">
                  <c:v>1.901808061667196</c:v>
                </c:pt>
                <c:pt idx="14925">
                  <c:v>1.8957452788291109</c:v>
                </c:pt>
                <c:pt idx="14926">
                  <c:v>1.8883846624445855</c:v>
                </c:pt>
                <c:pt idx="14927">
                  <c:v>1.8797299403075669</c:v>
                </c:pt>
                <c:pt idx="14928">
                  <c:v>1.8697869503214748</c:v>
                </c:pt>
                <c:pt idx="14929">
                  <c:v>1.8585633251057576</c:v>
                </c:pt>
                <c:pt idx="14930">
                  <c:v>1.8460650219720589</c:v>
                </c:pt>
                <c:pt idx="14931">
                  <c:v>1.8322997411251665</c:v>
                </c:pt>
                <c:pt idx="14932">
                  <c:v>1.8172777702563516</c:v>
                </c:pt>
                <c:pt idx="14933">
                  <c:v>1.8010116315968774</c:v>
                </c:pt>
                <c:pt idx="14934">
                  <c:v>1.7835135003784901</c:v>
                </c:pt>
                <c:pt idx="14935">
                  <c:v>1.7647909370277808</c:v>
                </c:pt>
                <c:pt idx="14936">
                  <c:v>1.7448592388820681</c:v>
                </c:pt>
                <c:pt idx="14937">
                  <c:v>1.7237329051711381</c:v>
                </c:pt>
                <c:pt idx="14938">
                  <c:v>1.7014256523452824</c:v>
                </c:pt>
                <c:pt idx="14939">
                  <c:v>1.6779504999238426</c:v>
                </c:pt>
                <c:pt idx="14940">
                  <c:v>1.6533272887653756</c:v>
                </c:pt>
                <c:pt idx="14941">
                  <c:v>1.6275710322885601</c:v>
                </c:pt>
                <c:pt idx="14942">
                  <c:v>1.6006988758438134</c:v>
                </c:pt>
                <c:pt idx="14943">
                  <c:v>1.5727276748815411</c:v>
                </c:pt>
                <c:pt idx="14944">
                  <c:v>1.5436803872809441</c:v>
                </c:pt>
                <c:pt idx="14945">
                  <c:v>1.5135744856114788</c:v>
                </c:pt>
                <c:pt idx="14946">
                  <c:v>1.4824301008972607</c:v>
                </c:pt>
                <c:pt idx="14947">
                  <c:v>1.4502696400301822</c:v>
                </c:pt>
                <c:pt idx="14948">
                  <c:v>1.4171173669591026</c:v>
                </c:pt>
                <c:pt idx="14949">
                  <c:v>1.3829915928909564</c:v>
                </c:pt>
                <c:pt idx="14950">
                  <c:v>1.3479171873320444</c:v>
                </c:pt>
                <c:pt idx="14951">
                  <c:v>1.3119203736143403</c:v>
                </c:pt>
                <c:pt idx="14952">
                  <c:v>1.2750263138454707</c:v>
                </c:pt>
                <c:pt idx="14953">
                  <c:v>1.2372590957209111</c:v>
                </c:pt>
                <c:pt idx="14954">
                  <c:v>1.1986428862669707</c:v>
                </c:pt>
                <c:pt idx="14955">
                  <c:v>1.1592050856443918</c:v>
                </c:pt>
                <c:pt idx="14956">
                  <c:v>1.1189726142095404</c:v>
                </c:pt>
                <c:pt idx="14957">
                  <c:v>1.0779719105744032</c:v>
                </c:pt>
                <c:pt idx="14958">
                  <c:v>1.0362321152098564</c:v>
                </c:pt>
                <c:pt idx="14959">
                  <c:v>0.99378251071467272</c:v>
                </c:pt>
                <c:pt idx="14960">
                  <c:v>0.95065342113954976</c:v>
                </c:pt>
                <c:pt idx="14961">
                  <c:v>0.90687171160176527</c:v>
                </c:pt>
                <c:pt idx="14962">
                  <c:v>0.86246972869954652</c:v>
                </c:pt>
                <c:pt idx="14963">
                  <c:v>0.81747800362896972</c:v>
                </c:pt>
                <c:pt idx="14964">
                  <c:v>0.77192332919420403</c:v>
                </c:pt>
                <c:pt idx="14965">
                  <c:v>0.7258409226578546</c:v>
                </c:pt>
                <c:pt idx="14966">
                  <c:v>0.67926142494736852</c:v>
                </c:pt>
                <c:pt idx="14967">
                  <c:v>0.63221358477028422</c:v>
                </c:pt>
                <c:pt idx="14968">
                  <c:v>0.58473190579925216</c:v>
                </c:pt>
                <c:pt idx="14969">
                  <c:v>0.53685048430484927</c:v>
                </c:pt>
                <c:pt idx="14970">
                  <c:v>0.48860287647141354</c:v>
                </c:pt>
                <c:pt idx="14971">
                  <c:v>0.44001887662292338</c:v>
                </c:pt>
                <c:pt idx="14972">
                  <c:v>0.3911356052369549</c:v>
                </c:pt>
                <c:pt idx="14973">
                  <c:v>0.34198462474107322</c:v>
                </c:pt>
                <c:pt idx="14974">
                  <c:v>0.29259586501470358</c:v>
                </c:pt>
                <c:pt idx="14975">
                  <c:v>0.24300736570739634</c:v>
                </c:pt>
                <c:pt idx="14976">
                  <c:v>0.19325235544130162</c:v>
                </c:pt>
                <c:pt idx="14977">
                  <c:v>0.14336405314846792</c:v>
                </c:pt>
                <c:pt idx="14978">
                  <c:v>9.3377700990883286E-2</c:v>
                </c:pt>
                <c:pt idx="14979">
                  <c:v>4.3329119374300597E-2</c:v>
                </c:pt>
                <c:pt idx="14980">
                  <c:v>-6.7487103462497006E-3</c:v>
                </c:pt>
                <c:pt idx="14981">
                  <c:v>-5.6822163593886213E-2</c:v>
                </c:pt>
                <c:pt idx="14982">
                  <c:v>-0.10685605746298943</c:v>
                </c:pt>
                <c:pt idx="14983">
                  <c:v>-0.15681503917447909</c:v>
                </c:pt>
                <c:pt idx="14984">
                  <c:v>-0.20666694190034765</c:v>
                </c:pt>
                <c:pt idx="14985">
                  <c:v>-0.25637923942294261</c:v>
                </c:pt>
                <c:pt idx="14986">
                  <c:v>-0.30591806920321796</c:v>
                </c:pt>
                <c:pt idx="14987">
                  <c:v>-0.35524845442185399</c:v>
                </c:pt>
                <c:pt idx="14988">
                  <c:v>-0.40433454519920958</c:v>
                </c:pt>
                <c:pt idx="14989">
                  <c:v>-0.45314097456948849</c:v>
                </c:pt>
                <c:pt idx="14990">
                  <c:v>-0.50163616385917931</c:v>
                </c:pt>
                <c:pt idx="14991">
                  <c:v>-0.5497887140095481</c:v>
                </c:pt>
                <c:pt idx="14992">
                  <c:v>-0.59756524901784236</c:v>
                </c:pt>
                <c:pt idx="14993">
                  <c:v>-0.64492993887605921</c:v>
                </c:pt>
                <c:pt idx="14994">
                  <c:v>-0.69185379987150142</c:v>
                </c:pt>
                <c:pt idx="14995">
                  <c:v>-0.73830414560686719</c:v>
                </c:pt>
                <c:pt idx="14996">
                  <c:v>-0.78424847006365372</c:v>
                </c:pt>
                <c:pt idx="14997">
                  <c:v>-0.82965523788317952</c:v>
                </c:pt>
                <c:pt idx="14998">
                  <c:v>-0.87449312603006524</c:v>
                </c:pt>
                <c:pt idx="14999">
                  <c:v>-0.91873183385777113</c:v>
                </c:pt>
                <c:pt idx="15000">
                  <c:v>-0.96234106142421005</c:v>
                </c:pt>
                <c:pt idx="15001">
                  <c:v>-1.0052904830959182</c:v>
                </c:pt>
                <c:pt idx="15002">
                  <c:v>-1.0475506942343109</c:v>
                </c:pt>
                <c:pt idx="15003">
                  <c:v>-1.0890931733784281</c:v>
                </c:pt>
                <c:pt idx="15004">
                  <c:v>-1.1298893799688758</c:v>
                </c:pt>
                <c:pt idx="15005">
                  <c:v>-1.1699109398523944</c:v>
                </c:pt>
                <c:pt idx="15006">
                  <c:v>-1.2091306620577913</c:v>
                </c:pt>
                <c:pt idx="15007">
                  <c:v>-1.2475217132830967</c:v>
                </c:pt>
                <c:pt idx="15008">
                  <c:v>-1.2850584017757141</c:v>
                </c:pt>
                <c:pt idx="15009">
                  <c:v>-1.3217152849210125</c:v>
                </c:pt>
                <c:pt idx="15010">
                  <c:v>-1.3574639384810445</c:v>
                </c:pt>
                <c:pt idx="15011">
                  <c:v>-1.3922831656369321</c:v>
                </c:pt>
                <c:pt idx="15012">
                  <c:v>-1.4261492116627876</c:v>
                </c:pt>
                <c:pt idx="15013">
                  <c:v>-1.4590369913794876</c:v>
                </c:pt>
                <c:pt idx="15014">
                  <c:v>-1.4909224810693094</c:v>
                </c:pt>
                <c:pt idx="15015">
                  <c:v>-1.5217859034190939</c:v>
                </c:pt>
                <c:pt idx="15016">
                  <c:v>-1.5516080108037584</c:v>
                </c:pt>
                <c:pt idx="15017">
                  <c:v>-1.580368943329872</c:v>
                </c:pt>
                <c:pt idx="15018">
                  <c:v>-1.6080482976241945</c:v>
                </c:pt>
                <c:pt idx="15019">
                  <c:v>-1.6346252305892464</c:v>
                </c:pt>
                <c:pt idx="15020">
                  <c:v>-1.6600796963834876</c:v>
                </c:pt>
                <c:pt idx="15021">
                  <c:v>-1.6843956527422079</c:v>
                </c:pt>
                <c:pt idx="15022">
                  <c:v>-1.7075573735715535</c:v>
                </c:pt>
                <c:pt idx="15023">
                  <c:v>-1.7295483416196287</c:v>
                </c:pt>
                <c:pt idx="15024">
                  <c:v>-1.7503524629598872</c:v>
                </c:pt>
                <c:pt idx="15025">
                  <c:v>-1.7699572707725295</c:v>
                </c:pt>
                <c:pt idx="15026">
                  <c:v>-1.7883502520393557</c:v>
                </c:pt>
                <c:pt idx="15027">
                  <c:v>-1.8055177675166527</c:v>
                </c:pt>
                <c:pt idx="15028">
                  <c:v>-1.8214474114618471</c:v>
                </c:pt>
                <c:pt idx="15029">
                  <c:v>-1.8361321044597416</c:v>
                </c:pt>
                <c:pt idx="15030">
                  <c:v>-1.8495576126947737</c:v>
                </c:pt>
                <c:pt idx="15031">
                  <c:v>-1.86171321357959</c:v>
                </c:pt>
                <c:pt idx="15032">
                  <c:v>-1.8725944329933399</c:v>
                </c:pt>
                <c:pt idx="15033">
                  <c:v>-1.8821905160290706</c:v>
                </c:pt>
                <c:pt idx="15034">
                  <c:v>-1.8904959552799203</c:v>
                </c:pt>
                <c:pt idx="15035">
                  <c:v>-1.8975066131048992</c:v>
                </c:pt>
                <c:pt idx="15036">
                  <c:v>-1.9032194999151064</c:v>
                </c:pt>
                <c:pt idx="15037">
                  <c:v>-1.9076272160445762</c:v>
                </c:pt>
                <c:pt idx="15038">
                  <c:v>-1.9107261004742704</c:v>
                </c:pt>
                <c:pt idx="15039">
                  <c:v>-1.9125178433863037</c:v>
                </c:pt>
                <c:pt idx="15040">
                  <c:v>-1.9129970278151454</c:v>
                </c:pt>
                <c:pt idx="15041">
                  <c:v>-1.9121638588828593</c:v>
                </c:pt>
                <c:pt idx="15042">
                  <c:v>-1.9100212385524427</c:v>
                </c:pt>
                <c:pt idx="15043">
                  <c:v>-1.9065680200083981</c:v>
                </c:pt>
                <c:pt idx="15044">
                  <c:v>-1.9018080616592985</c:v>
                </c:pt>
                <c:pt idx="15045">
                  <c:v>-1.8957452788209828</c:v>
                </c:pt>
                <c:pt idx="15046">
                  <c:v>-1.8883846624362264</c:v>
                </c:pt>
                <c:pt idx="15047">
                  <c:v>-1.8797299402989887</c:v>
                </c:pt>
                <c:pt idx="15048">
                  <c:v>-1.8697869503126825</c:v>
                </c:pt>
                <c:pt idx="15049">
                  <c:v>-1.858563325096751</c:v>
                </c:pt>
                <c:pt idx="15050">
                  <c:v>-1.8460650219628443</c:v>
                </c:pt>
                <c:pt idx="15051">
                  <c:v>-1.8322997411157378</c:v>
                </c:pt>
                <c:pt idx="15052">
                  <c:v>-1.8172777702467375</c:v>
                </c:pt>
                <c:pt idx="15053">
                  <c:v>-1.8010116315870606</c:v>
                </c:pt>
                <c:pt idx="15054">
                  <c:v>-1.7835135003684817</c:v>
                </c:pt>
                <c:pt idx="15055">
                  <c:v>-1.7647909370175869</c:v>
                </c:pt>
                <c:pt idx="15056">
                  <c:v>-1.7448592388716995</c:v>
                </c:pt>
                <c:pt idx="15057">
                  <c:v>-1.7237329051605952</c:v>
                </c:pt>
                <c:pt idx="15058">
                  <c:v>-1.7014256523345763</c:v>
                </c:pt>
                <c:pt idx="15059">
                  <c:v>-1.6779504999129617</c:v>
                </c:pt>
                <c:pt idx="15060">
                  <c:v>-1.6533272887543484</c:v>
                </c:pt>
                <c:pt idx="15061">
                  <c:v>-1.6275710322773809</c:v>
                </c:pt>
                <c:pt idx="15062">
                  <c:v>-1.6006988758324823</c:v>
                </c:pt>
                <c:pt idx="15063">
                  <c:v>-1.5727276748700745</c:v>
                </c:pt>
                <c:pt idx="15064">
                  <c:v>-1.5436803872693319</c:v>
                </c:pt>
                <c:pt idx="15065">
                  <c:v>-1.5135744855997422</c:v>
                </c:pt>
                <c:pt idx="15066">
                  <c:v>-1.4824301008854004</c:v>
                </c:pt>
                <c:pt idx="15067">
                  <c:v>-1.4502696400182093</c:v>
                </c:pt>
                <c:pt idx="15068">
                  <c:v>-1.4171173669470172</c:v>
                </c:pt>
                <c:pt idx="15069">
                  <c:v>-1.3829915928787642</c:v>
                </c:pt>
                <c:pt idx="15070">
                  <c:v>-1.3479171873197562</c:v>
                </c:pt>
                <c:pt idx="15071">
                  <c:v>-1.3119203736019509</c:v>
                </c:pt>
                <c:pt idx="15072">
                  <c:v>-1.2750263138329858</c:v>
                </c:pt>
                <c:pt idx="15073">
                  <c:v>-1.2372590957083529</c:v>
                </c:pt>
                <c:pt idx="15074">
                  <c:v>-1.1986428862543337</c:v>
                </c:pt>
                <c:pt idx="15075">
                  <c:v>-1.1592050856316816</c:v>
                </c:pt>
                <c:pt idx="15076">
                  <c:v>-1.1189726141967626</c:v>
                </c:pt>
                <c:pt idx="15077">
                  <c:v>-1.0779719105615748</c:v>
                </c:pt>
                <c:pt idx="15078">
                  <c:v>-1.0362321151969718</c:v>
                </c:pt>
                <c:pt idx="15079">
                  <c:v>-0.99378251070174306</c:v>
                </c:pt>
                <c:pt idx="15080">
                  <c:v>-0.95065342112658058</c:v>
                </c:pt>
                <c:pt idx="15081">
                  <c:v>-0.90687171158875679</c:v>
                </c:pt>
                <c:pt idx="15082">
                  <c:v>-0.86246972868652672</c:v>
                </c:pt>
                <c:pt idx="15083">
                  <c:v>-0.8174780036159105</c:v>
                </c:pt>
                <c:pt idx="15084">
                  <c:v>-0.77192332918111128</c:v>
                </c:pt>
                <c:pt idx="15085">
                  <c:v>-0.72584092264476729</c:v>
                </c:pt>
                <c:pt idx="15086">
                  <c:v>-0.67926142493427555</c:v>
                </c:pt>
                <c:pt idx="15087">
                  <c:v>-0.63221358475719691</c:v>
                </c:pt>
                <c:pt idx="15088">
                  <c:v>-0.58473190578616474</c:v>
                </c:pt>
                <c:pt idx="15089">
                  <c:v>-0.53685048429177495</c:v>
                </c:pt>
                <c:pt idx="15090">
                  <c:v>-0.48860287645836847</c:v>
                </c:pt>
                <c:pt idx="15091">
                  <c:v>-0.44001887660989286</c:v>
                </c:pt>
                <c:pt idx="15092">
                  <c:v>-0.39113560522396779</c:v>
                </c:pt>
                <c:pt idx="15093">
                  <c:v>-0.34198462472810015</c:v>
                </c:pt>
                <c:pt idx="15094">
                  <c:v>-0.29259586500178797</c:v>
                </c:pt>
                <c:pt idx="15095">
                  <c:v>-0.24300736569452402</c:v>
                </c:pt>
                <c:pt idx="15096">
                  <c:v>-0.19325235542847266</c:v>
                </c:pt>
                <c:pt idx="15097">
                  <c:v>-0.14336405313569639</c:v>
                </c:pt>
                <c:pt idx="15098">
                  <c:v>-9.3377700978169151E-2</c:v>
                </c:pt>
                <c:pt idx="15099">
                  <c:v>-4.3329119361672996E-2</c:v>
                </c:pt>
                <c:pt idx="15100">
                  <c:v>6.748710358805309E-3</c:v>
                </c:pt>
                <c:pt idx="15101">
                  <c:v>5.6822163606355475E-2</c:v>
                </c:pt>
                <c:pt idx="15102">
                  <c:v>0.10685605747537201</c:v>
                </c:pt>
                <c:pt idx="15103">
                  <c:v>0.15681503918677553</c:v>
                </c:pt>
                <c:pt idx="15104">
                  <c:v>0.20666694191254337</c:v>
                </c:pt>
                <c:pt idx="15105">
                  <c:v>0.25637923943503754</c:v>
                </c:pt>
                <c:pt idx="15106">
                  <c:v>0.30591806921521153</c:v>
                </c:pt>
                <c:pt idx="15107">
                  <c:v>0.35524845443373276</c:v>
                </c:pt>
                <c:pt idx="15108">
                  <c:v>0.40433454521097301</c:v>
                </c:pt>
                <c:pt idx="15109">
                  <c:v>0.453140974581137</c:v>
                </c:pt>
                <c:pt idx="15110">
                  <c:v>0.50163616387069787</c:v>
                </c:pt>
                <c:pt idx="15111">
                  <c:v>0.54978871402093776</c:v>
                </c:pt>
                <c:pt idx="15112">
                  <c:v>0.59756524902910024</c:v>
                </c:pt>
                <c:pt idx="15113">
                  <c:v>0.64492993888715944</c:v>
                </c:pt>
                <c:pt idx="15114">
                  <c:v>0.6918537998824722</c:v>
                </c:pt>
                <c:pt idx="15115">
                  <c:v>0.7383041456176973</c:v>
                </c:pt>
                <c:pt idx="15116">
                  <c:v>0.78424847007430931</c:v>
                </c:pt>
                <c:pt idx="15117">
                  <c:v>0.82965523789367757</c:v>
                </c:pt>
                <c:pt idx="15118">
                  <c:v>0.87449312604039997</c:v>
                </c:pt>
                <c:pt idx="15119">
                  <c:v>0.91873183386794832</c:v>
                </c:pt>
                <c:pt idx="15120">
                  <c:v>0.96234106143420717</c:v>
                </c:pt>
                <c:pt idx="15121">
                  <c:v>1.0052904831057463</c:v>
                </c:pt>
                <c:pt idx="15122">
                  <c:v>1.0475506942439474</c:v>
                </c:pt>
                <c:pt idx="15123">
                  <c:v>1.0890931733878961</c:v>
                </c:pt>
                <c:pt idx="15124">
                  <c:v>1.1298893799781524</c:v>
                </c:pt>
                <c:pt idx="15125">
                  <c:v>1.1699109398614793</c:v>
                </c:pt>
                <c:pt idx="15126">
                  <c:v>1.2091306620666793</c:v>
                </c:pt>
                <c:pt idx="15127">
                  <c:v>1.2475217132917991</c:v>
                </c:pt>
                <c:pt idx="15128">
                  <c:v>1.2850584017842137</c:v>
                </c:pt>
                <c:pt idx="15129">
                  <c:v>1.3217152849293152</c:v>
                </c:pt>
                <c:pt idx="15130">
                  <c:v>1.3574639384891447</c:v>
                </c:pt>
                <c:pt idx="15131">
                  <c:v>1.3922831656448182</c:v>
                </c:pt>
                <c:pt idx="15132">
                  <c:v>1.4261492116704655</c:v>
                </c:pt>
                <c:pt idx="15133">
                  <c:v>1.4590369913869516</c:v>
                </c:pt>
                <c:pt idx="15134">
                  <c:v>1.4909224810765538</c:v>
                </c:pt>
                <c:pt idx="15135">
                  <c:v>1.5217859034261187</c:v>
                </c:pt>
                <c:pt idx="15136">
                  <c:v>1.5516080108105581</c:v>
                </c:pt>
                <c:pt idx="15137">
                  <c:v>1.5803689433364523</c:v>
                </c:pt>
                <c:pt idx="15138">
                  <c:v>1.6080482976305552</c:v>
                </c:pt>
                <c:pt idx="15139">
                  <c:v>1.6346252305953652</c:v>
                </c:pt>
                <c:pt idx="15140">
                  <c:v>1.6600796963893754</c:v>
                </c:pt>
                <c:pt idx="15141">
                  <c:v>1.6843956527478592</c:v>
                </c:pt>
                <c:pt idx="15142">
                  <c:v>1.7075573735769798</c:v>
                </c:pt>
                <c:pt idx="15143">
                  <c:v>1.729548341624813</c:v>
                </c:pt>
                <c:pt idx="15144">
                  <c:v>1.7503524629648348</c:v>
                </c:pt>
                <c:pt idx="15145">
                  <c:v>1.7699572707772411</c:v>
                </c:pt>
                <c:pt idx="15146">
                  <c:v>1.7883502520438253</c:v>
                </c:pt>
                <c:pt idx="15147">
                  <c:v>1.8055177675208802</c:v>
                </c:pt>
                <c:pt idx="15148">
                  <c:v>1.8214474114658326</c:v>
                </c:pt>
                <c:pt idx="15149">
                  <c:v>1.8361321044634851</c:v>
                </c:pt>
                <c:pt idx="15150">
                  <c:v>1.849557612698264</c:v>
                </c:pt>
                <c:pt idx="15151">
                  <c:v>1.8617132135828378</c:v>
                </c:pt>
                <c:pt idx="15152">
                  <c:v>1.8725944329963458</c:v>
                </c:pt>
                <c:pt idx="15153">
                  <c:v>1.8821905160318289</c:v>
                </c:pt>
                <c:pt idx="15154">
                  <c:v>1.890495955282431</c:v>
                </c:pt>
                <c:pt idx="15155">
                  <c:v>1.8975066131071621</c:v>
                </c:pt>
                <c:pt idx="15156">
                  <c:v>1.9032194999171215</c:v>
                </c:pt>
                <c:pt idx="15157">
                  <c:v>1.9076272160463437</c:v>
                </c:pt>
                <c:pt idx="15158">
                  <c:v>1.9107261004757903</c:v>
                </c:pt>
                <c:pt idx="15159">
                  <c:v>1.9125178433875756</c:v>
                </c:pt>
                <c:pt idx="15160">
                  <c:v>1.9129970278161756</c:v>
                </c:pt>
                <c:pt idx="15161">
                  <c:v>1.9121638588836416</c:v>
                </c:pt>
                <c:pt idx="15162">
                  <c:v>1.9100212385529773</c:v>
                </c:pt>
                <c:pt idx="15163">
                  <c:v>1.9065680200086852</c:v>
                </c:pt>
                <c:pt idx="15164">
                  <c:v>1.9018080616593436</c:v>
                </c:pt>
                <c:pt idx="15165">
                  <c:v>1.89574527882078</c:v>
                </c:pt>
                <c:pt idx="15166">
                  <c:v>1.8883846624357816</c:v>
                </c:pt>
                <c:pt idx="15167">
                  <c:v>1.8797299402983016</c:v>
                </c:pt>
                <c:pt idx="15168">
                  <c:v>1.8697869503117481</c:v>
                </c:pt>
                <c:pt idx="15169">
                  <c:v>1.8585633250955802</c:v>
                </c:pt>
                <c:pt idx="15170">
                  <c:v>1.8460650219614314</c:v>
                </c:pt>
                <c:pt idx="15171">
                  <c:v>1.8322997411140942</c:v>
                </c:pt>
                <c:pt idx="15172">
                  <c:v>1.8172777702448519</c:v>
                </c:pt>
                <c:pt idx="15173">
                  <c:v>1.8010116315849438</c:v>
                </c:pt>
                <c:pt idx="15174">
                  <c:v>1.7835135003661344</c:v>
                </c:pt>
                <c:pt idx="15175">
                  <c:v>1.764790937015009</c:v>
                </c:pt>
                <c:pt idx="15176">
                  <c:v>1.7448592388688908</c:v>
                </c:pt>
                <c:pt idx="15177">
                  <c:v>1.7237329051575612</c:v>
                </c:pt>
                <c:pt idx="15178">
                  <c:v>1.7014256523313169</c:v>
                </c:pt>
                <c:pt idx="15179">
                  <c:v>1.677950499909483</c:v>
                </c:pt>
                <c:pt idx="15180">
                  <c:v>1.6533272887506392</c:v>
                </c:pt>
                <c:pt idx="15181">
                  <c:v>1.6275710322734576</c:v>
                </c:pt>
                <c:pt idx="15182">
                  <c:v>1.6006988758283505</c:v>
                </c:pt>
                <c:pt idx="15183">
                  <c:v>1.5727276748657233</c:v>
                </c:pt>
                <c:pt idx="15184">
                  <c:v>1.5436803872647835</c:v>
                </c:pt>
                <c:pt idx="15185">
                  <c:v>1.513574485594986</c:v>
                </c:pt>
                <c:pt idx="15186">
                  <c:v>1.4824301008804357</c:v>
                </c:pt>
                <c:pt idx="15187">
                  <c:v>1.450269640013031</c:v>
                </c:pt>
                <c:pt idx="15188">
                  <c:v>1.4171173669416415</c:v>
                </c:pt>
                <c:pt idx="15189">
                  <c:v>1.3829915928731915</c:v>
                </c:pt>
                <c:pt idx="15190">
                  <c:v>1.3479171873139979</c:v>
                </c:pt>
                <c:pt idx="15191">
                  <c:v>1.3119203735960125</c:v>
                </c:pt>
                <c:pt idx="15192">
                  <c:v>1.2750263138268614</c:v>
                </c:pt>
                <c:pt idx="15193">
                  <c:v>1.2372590957020428</c:v>
                </c:pt>
                <c:pt idx="15194">
                  <c:v>1.1986428862478433</c:v>
                </c:pt>
                <c:pt idx="15195">
                  <c:v>1.1592050856250113</c:v>
                </c:pt>
                <c:pt idx="15196">
                  <c:v>1.1189726141899292</c:v>
                </c:pt>
                <c:pt idx="15197">
                  <c:v>1.0779719105545611</c:v>
                </c:pt>
                <c:pt idx="15198">
                  <c:v>1.0362321151897949</c:v>
                </c:pt>
                <c:pt idx="15199">
                  <c:v>0.99378251069441415</c:v>
                </c:pt>
                <c:pt idx="15200">
                  <c:v>0.95065342111908857</c:v>
                </c:pt>
                <c:pt idx="15201">
                  <c:v>0.90687171158111834</c:v>
                </c:pt>
                <c:pt idx="15202">
                  <c:v>0.86246972867871363</c:v>
                </c:pt>
                <c:pt idx="15203">
                  <c:v>0.8174780036079794</c:v>
                </c:pt>
                <c:pt idx="15204">
                  <c:v>0.7719233291730504</c:v>
                </c:pt>
                <c:pt idx="15205">
                  <c:v>0.7258409226365603</c:v>
                </c:pt>
                <c:pt idx="15206">
                  <c:v>0.67926142492593911</c:v>
                </c:pt>
                <c:pt idx="15207">
                  <c:v>0.6322135847487198</c:v>
                </c:pt>
                <c:pt idx="15208">
                  <c:v>0.58473190577758061</c:v>
                </c:pt>
                <c:pt idx="15209">
                  <c:v>0.53685048428306414</c:v>
                </c:pt>
                <c:pt idx="15210">
                  <c:v>0.48860287644952766</c:v>
                </c:pt>
                <c:pt idx="15211">
                  <c:v>0.44001887660095135</c:v>
                </c:pt>
                <c:pt idx="15212">
                  <c:v>0.39113560521492546</c:v>
                </c:pt>
                <c:pt idx="15213">
                  <c:v>0.34198462471895708</c:v>
                </c:pt>
                <c:pt idx="15214">
                  <c:v>0.29259586499253004</c:v>
                </c:pt>
                <c:pt idx="15215">
                  <c:v>0.24300736568517942</c:v>
                </c:pt>
                <c:pt idx="15216">
                  <c:v>0.19325235541905603</c:v>
                </c:pt>
                <c:pt idx="15217">
                  <c:v>0.14336405312617839</c:v>
                </c:pt>
                <c:pt idx="15218">
                  <c:v>9.3377700968565611E-2</c:v>
                </c:pt>
                <c:pt idx="15219">
                  <c:v>4.3329119352011565E-2</c:v>
                </c:pt>
                <c:pt idx="15220">
                  <c:v>-6.7487103685387288E-3</c:v>
                </c:pt>
                <c:pt idx="15221">
                  <c:v>-5.6822163616160548E-2</c:v>
                </c:pt>
                <c:pt idx="15222">
                  <c:v>-0.10685605748524969</c:v>
                </c:pt>
                <c:pt idx="15223">
                  <c:v>-0.15681503919671064</c:v>
                </c:pt>
                <c:pt idx="15224">
                  <c:v>-0.20666694192252122</c:v>
                </c:pt>
                <c:pt idx="15225">
                  <c:v>-0.2563792394450734</c:v>
                </c:pt>
                <c:pt idx="15226">
                  <c:v>-0.30591806922527615</c:v>
                </c:pt>
                <c:pt idx="15227">
                  <c:v>-0.35524845444382602</c:v>
                </c:pt>
                <c:pt idx="15228">
                  <c:v>-0.40433454522110962</c:v>
                </c:pt>
                <c:pt idx="15229">
                  <c:v>-0.45314097459128827</c:v>
                </c:pt>
                <c:pt idx="15230">
                  <c:v>-0.50163616388087784</c:v>
                </c:pt>
                <c:pt idx="15231">
                  <c:v>-0.54978871403114649</c:v>
                </c:pt>
                <c:pt idx="15232">
                  <c:v>-0.59756524903932251</c:v>
                </c:pt>
                <c:pt idx="15233">
                  <c:v>-0.64492993889739858</c:v>
                </c:pt>
                <c:pt idx="15234">
                  <c:v>-0.69185379989270002</c:v>
                </c:pt>
                <c:pt idx="15235">
                  <c:v>-0.73830414562791957</c:v>
                </c:pt>
                <c:pt idx="15236">
                  <c:v>-0.78424847008453158</c:v>
                </c:pt>
                <c:pt idx="15237">
                  <c:v>-0.82965523790389961</c:v>
                </c:pt>
                <c:pt idx="15238">
                  <c:v>-0.87449312605061091</c:v>
                </c:pt>
                <c:pt idx="15239">
                  <c:v>-0.91873183387813107</c:v>
                </c:pt>
                <c:pt idx="15240">
                  <c:v>-0.96234106144437315</c:v>
                </c:pt>
                <c:pt idx="15241">
                  <c:v>-1.0052904831159011</c:v>
                </c:pt>
                <c:pt idx="15242">
                  <c:v>-1.0475506942540684</c:v>
                </c:pt>
                <c:pt idx="15243">
                  <c:v>-1.0890931733979834</c:v>
                </c:pt>
                <c:pt idx="15244">
                  <c:v>-1.1298893799881944</c:v>
                </c:pt>
                <c:pt idx="15245">
                  <c:v>-1.1699109398714764</c:v>
                </c:pt>
                <c:pt idx="15246">
                  <c:v>-1.2091306620766258</c:v>
                </c:pt>
                <c:pt idx="15247">
                  <c:v>-1.2475217133016836</c:v>
                </c:pt>
                <c:pt idx="15248">
                  <c:v>-1.2850584017940363</c:v>
                </c:pt>
                <c:pt idx="15249">
                  <c:v>-1.3217152849390756</c:v>
                </c:pt>
                <c:pt idx="15250">
                  <c:v>-1.3574639384988434</c:v>
                </c:pt>
                <c:pt idx="15251">
                  <c:v>-1.3922831656544437</c:v>
                </c:pt>
                <c:pt idx="15252">
                  <c:v>-1.4261492116800178</c:v>
                </c:pt>
                <c:pt idx="15253">
                  <c:v>-1.4590369913964194</c:v>
                </c:pt>
                <c:pt idx="15254">
                  <c:v>-1.4909224810859487</c:v>
                </c:pt>
                <c:pt idx="15255">
                  <c:v>-1.521785903435412</c:v>
                </c:pt>
                <c:pt idx="15256">
                  <c:v>-1.5516080108197672</c:v>
                </c:pt>
                <c:pt idx="15257">
                  <c:v>-1.5803689433455657</c:v>
                </c:pt>
                <c:pt idx="15258">
                  <c:v>-1.6080482976395671</c:v>
                </c:pt>
                <c:pt idx="15259">
                  <c:v>-1.6346252306042925</c:v>
                </c:pt>
                <c:pt idx="15260">
                  <c:v>-1.6600796963981961</c:v>
                </c:pt>
                <c:pt idx="15261">
                  <c:v>-1.6843956527565731</c:v>
                </c:pt>
                <c:pt idx="15262">
                  <c:v>-1.7075573735855751</c:v>
                </c:pt>
                <c:pt idx="15263">
                  <c:v>-1.7295483416332846</c:v>
                </c:pt>
                <c:pt idx="15264">
                  <c:v>-1.7503524629731884</c:v>
                </c:pt>
                <c:pt idx="15265">
                  <c:v>-1.7699572707854705</c:v>
                </c:pt>
                <c:pt idx="15266">
                  <c:v>-1.788350252051931</c:v>
                </c:pt>
                <c:pt idx="15267">
                  <c:v>-1.8055177675288618</c:v>
                </c:pt>
                <c:pt idx="15268">
                  <c:v>-1.8214474114736738</c:v>
                </c:pt>
                <c:pt idx="15269">
                  <c:v>-1.8361321044711911</c:v>
                </c:pt>
                <c:pt idx="15270">
                  <c:v>-1.8495576127058404</c:v>
                </c:pt>
                <c:pt idx="15271">
                  <c:v>-1.8617132135902681</c:v>
                </c:pt>
                <c:pt idx="15272">
                  <c:v>-1.8725944330036299</c:v>
                </c:pt>
                <c:pt idx="15273">
                  <c:v>-1.8821905160389607</c:v>
                </c:pt>
                <c:pt idx="15274">
                  <c:v>-1.8904959552894165</c:v>
                </c:pt>
                <c:pt idx="15275">
                  <c:v>-1.8975066131139957</c:v>
                </c:pt>
                <c:pt idx="15276">
                  <c:v>-1.9032194999237975</c:v>
                </c:pt>
                <c:pt idx="15277">
                  <c:v>-1.907627216052862</c:v>
                </c:pt>
                <c:pt idx="15278">
                  <c:v>-1.910726100482151</c:v>
                </c:pt>
                <c:pt idx="15279">
                  <c:v>-1.9125178433937675</c:v>
                </c:pt>
                <c:pt idx="15280">
                  <c:v>-1.9129970278222044</c:v>
                </c:pt>
                <c:pt idx="15281">
                  <c:v>-1.9121638588895011</c:v>
                </c:pt>
                <c:pt idx="15282">
                  <c:v>-1.9100212385586681</c:v>
                </c:pt>
                <c:pt idx="15283">
                  <c:v>-1.9065680200142072</c:v>
                </c:pt>
                <c:pt idx="15284">
                  <c:v>-1.9018080616646909</c:v>
                </c:pt>
                <c:pt idx="15285">
                  <c:v>-1.895745278825953</c:v>
                </c:pt>
                <c:pt idx="15286">
                  <c:v>-1.8883846624407801</c:v>
                </c:pt>
                <c:pt idx="15287">
                  <c:v>-1.87972994030312</c:v>
                </c:pt>
                <c:pt idx="15288">
                  <c:v>-1.8697869503163864</c:v>
                </c:pt>
                <c:pt idx="15289">
                  <c:v>-1.8585633251000329</c:v>
                </c:pt>
                <c:pt idx="15290">
                  <c:v>-1.8460650219657093</c:v>
                </c:pt>
                <c:pt idx="15291">
                  <c:v>-1.8322997411181807</c:v>
                </c:pt>
                <c:pt idx="15292">
                  <c:v>-1.8172777702487526</c:v>
                </c:pt>
                <c:pt idx="15293">
                  <c:v>-1.8010116315886591</c:v>
                </c:pt>
                <c:pt idx="15294">
                  <c:v>-1.7835135003696641</c:v>
                </c:pt>
                <c:pt idx="15295">
                  <c:v>-1.764790937018347</c:v>
                </c:pt>
                <c:pt idx="15296">
                  <c:v>-1.7448592388720432</c:v>
                </c:pt>
                <c:pt idx="15297">
                  <c:v>-1.7237329051605164</c:v>
                </c:pt>
                <c:pt idx="15298">
                  <c:v>-1.7014256523340867</c:v>
                </c:pt>
                <c:pt idx="15299">
                  <c:v>-1.6779504999120609</c:v>
                </c:pt>
                <c:pt idx="15300">
                  <c:v>-1.6533272887530315</c:v>
                </c:pt>
                <c:pt idx="15301">
                  <c:v>-1.6275710322756529</c:v>
                </c:pt>
                <c:pt idx="15302">
                  <c:v>-1.6006988758303544</c:v>
                </c:pt>
                <c:pt idx="15303">
                  <c:v>-1.5727276748675247</c:v>
                </c:pt>
                <c:pt idx="15304">
                  <c:v>-1.5436803872663936</c:v>
                </c:pt>
                <c:pt idx="15305">
                  <c:v>-1.5135744855964044</c:v>
                </c:pt>
                <c:pt idx="15306">
                  <c:v>-1.4824301008816569</c:v>
                </c:pt>
                <c:pt idx="15307">
                  <c:v>-1.4502696400140722</c:v>
                </c:pt>
                <c:pt idx="15308">
                  <c:v>-1.4171173669424859</c:v>
                </c:pt>
                <c:pt idx="15309">
                  <c:v>-1.382991592873839</c:v>
                </c:pt>
                <c:pt idx="15310">
                  <c:v>-1.3479171873144482</c:v>
                </c:pt>
                <c:pt idx="15311">
                  <c:v>-1.3119203735962657</c:v>
                </c:pt>
                <c:pt idx="15312">
                  <c:v>-1.2750263138269347</c:v>
                </c:pt>
                <c:pt idx="15313">
                  <c:v>-1.2372590957019134</c:v>
                </c:pt>
                <c:pt idx="15314">
                  <c:v>-1.1986428862475338</c:v>
                </c:pt>
                <c:pt idx="15315">
                  <c:v>-1.1592050856245046</c:v>
                </c:pt>
                <c:pt idx="15316">
                  <c:v>-1.1189726141892311</c:v>
                </c:pt>
                <c:pt idx="15317">
                  <c:v>-1.0779719105536887</c:v>
                </c:pt>
                <c:pt idx="15318">
                  <c:v>-1.036232115188731</c:v>
                </c:pt>
                <c:pt idx="15319">
                  <c:v>-0.99378251069315893</c:v>
                </c:pt>
                <c:pt idx="15320">
                  <c:v>-0.95065342111765316</c:v>
                </c:pt>
                <c:pt idx="15321">
                  <c:v>-0.90687171157950286</c:v>
                </c:pt>
                <c:pt idx="15322">
                  <c:v>-0.86246972867692373</c:v>
                </c:pt>
                <c:pt idx="15323">
                  <c:v>-0.81747800360599243</c:v>
                </c:pt>
                <c:pt idx="15324">
                  <c:v>-0.77192332917088902</c:v>
                </c:pt>
                <c:pt idx="15325">
                  <c:v>-0.72584092263422417</c:v>
                </c:pt>
                <c:pt idx="15326">
                  <c:v>-0.67926142492342301</c:v>
                </c:pt>
                <c:pt idx="15327">
                  <c:v>-0.63221358474602352</c:v>
                </c:pt>
                <c:pt idx="15328">
                  <c:v>-0.58473190577471545</c:v>
                </c:pt>
                <c:pt idx="15329">
                  <c:v>-0.53685048428004023</c:v>
                </c:pt>
                <c:pt idx="15330">
                  <c:v>-0.48860287644633088</c:v>
                </c:pt>
                <c:pt idx="15331">
                  <c:v>-0.44001887659758182</c:v>
                </c:pt>
                <c:pt idx="15332">
                  <c:v>-0.39113560521138313</c:v>
                </c:pt>
                <c:pt idx="15333">
                  <c:v>-0.34198462471527119</c:v>
                </c:pt>
                <c:pt idx="15334">
                  <c:v>-0.29259586498868545</c:v>
                </c:pt>
                <c:pt idx="15335">
                  <c:v>-0.24300736568117606</c:v>
                </c:pt>
                <c:pt idx="15336">
                  <c:v>-0.19325235541489449</c:v>
                </c:pt>
                <c:pt idx="15337">
                  <c:v>-0.14336405312185929</c:v>
                </c:pt>
                <c:pt idx="15338">
                  <c:v>-9.3377700964101834E-2</c:v>
                </c:pt>
                <c:pt idx="15339">
                  <c:v>-4.3329119347389575E-2</c:v>
                </c:pt>
                <c:pt idx="15340">
                  <c:v>6.7487103733047081E-3</c:v>
                </c:pt>
                <c:pt idx="15341">
                  <c:v>5.6822163621070683E-2</c:v>
                </c:pt>
                <c:pt idx="15342">
                  <c:v>0.10685605749028872</c:v>
                </c:pt>
                <c:pt idx="15343">
                  <c:v>0.15681503920187972</c:v>
                </c:pt>
                <c:pt idx="15344">
                  <c:v>0.20666694192783439</c:v>
                </c:pt>
                <c:pt idx="15345">
                  <c:v>0.25637923945051605</c:v>
                </c:pt>
                <c:pt idx="15346">
                  <c:v>0.3059180692308488</c:v>
                </c:pt>
                <c:pt idx="15347">
                  <c:v>0.35524845444954223</c:v>
                </c:pt>
                <c:pt idx="15348">
                  <c:v>0.40433454522692658</c:v>
                </c:pt>
                <c:pt idx="15349">
                  <c:v>0.45314097459723474</c:v>
                </c:pt>
                <c:pt idx="15350">
                  <c:v>0.50163616388693966</c:v>
                </c:pt>
                <c:pt idx="15351">
                  <c:v>0.54978871403732299</c:v>
                </c:pt>
                <c:pt idx="15352">
                  <c:v>0.59756524904559882</c:v>
                </c:pt>
                <c:pt idx="15353">
                  <c:v>0.64492993890378736</c:v>
                </c:pt>
                <c:pt idx="15354">
                  <c:v>0.69185379989920714</c:v>
                </c:pt>
                <c:pt idx="15355">
                  <c:v>0.73830414563451108</c:v>
                </c:pt>
                <c:pt idx="15356">
                  <c:v>0.78424847009124132</c:v>
                </c:pt>
                <c:pt idx="15357">
                  <c:v>0.82965523791069384</c:v>
                </c:pt>
                <c:pt idx="15358">
                  <c:v>0.87449312605749507</c:v>
                </c:pt>
                <c:pt idx="15359">
                  <c:v>0.91873183388511104</c:v>
                </c:pt>
                <c:pt idx="15360">
                  <c:v>0.9623410614514204</c:v>
                </c:pt>
                <c:pt idx="15361">
                  <c:v>1.0052904831230274</c:v>
                </c:pt>
                <c:pt idx="15362">
                  <c:v>1.0475506942612791</c:v>
                </c:pt>
                <c:pt idx="15363">
                  <c:v>1.0890931734052616</c:v>
                </c:pt>
                <c:pt idx="15364">
                  <c:v>1.1298893799955516</c:v>
                </c:pt>
                <c:pt idx="15365">
                  <c:v>1.1699109398788954</c:v>
                </c:pt>
                <c:pt idx="15366">
                  <c:v>1.2091306620841122</c:v>
                </c:pt>
                <c:pt idx="15367">
                  <c:v>1.2475217133092207</c:v>
                </c:pt>
                <c:pt idx="15368">
                  <c:v>1.2850584018016356</c:v>
                </c:pt>
                <c:pt idx="15369">
                  <c:v>1.32171528494672</c:v>
                </c:pt>
                <c:pt idx="15370">
                  <c:v>1.3574639385065381</c:v>
                </c:pt>
                <c:pt idx="15371">
                  <c:v>1.3922831656621892</c:v>
                </c:pt>
                <c:pt idx="15372">
                  <c:v>1.426149211687797</c:v>
                </c:pt>
                <c:pt idx="15373">
                  <c:v>1.4590369914042436</c:v>
                </c:pt>
                <c:pt idx="15374">
                  <c:v>1.4909224810938011</c:v>
                </c:pt>
                <c:pt idx="15375">
                  <c:v>1.5217859034433041</c:v>
                </c:pt>
                <c:pt idx="15376">
                  <c:v>1.5516080108276815</c:v>
                </c:pt>
                <c:pt idx="15377">
                  <c:v>1.5803689433534966</c:v>
                </c:pt>
                <c:pt idx="15378">
                  <c:v>1.6080482976475263</c:v>
                </c:pt>
                <c:pt idx="15379">
                  <c:v>1.6346252306122631</c:v>
                </c:pt>
                <c:pt idx="15380">
                  <c:v>1.6600796964061721</c:v>
                </c:pt>
                <c:pt idx="15381">
                  <c:v>1.6843956527645549</c:v>
                </c:pt>
                <c:pt idx="15382">
                  <c:v>1.7075573735935683</c:v>
                </c:pt>
                <c:pt idx="15383">
                  <c:v>1.7295483416412833</c:v>
                </c:pt>
                <c:pt idx="15384">
                  <c:v>1.7503524629811873</c:v>
                </c:pt>
                <c:pt idx="15385">
                  <c:v>1.7699572707934579</c:v>
                </c:pt>
                <c:pt idx="15386">
                  <c:v>1.7883502520599126</c:v>
                </c:pt>
                <c:pt idx="15387">
                  <c:v>1.8055177675368268</c:v>
                </c:pt>
                <c:pt idx="15388">
                  <c:v>1.8214474114816217</c:v>
                </c:pt>
                <c:pt idx="15389">
                  <c:v>1.8361321044791223</c:v>
                </c:pt>
                <c:pt idx="15390">
                  <c:v>1.8495576127137376</c:v>
                </c:pt>
                <c:pt idx="15391">
                  <c:v>1.8617132135981429</c:v>
                </c:pt>
                <c:pt idx="15392">
                  <c:v>1.8725944330114708</c:v>
                </c:pt>
                <c:pt idx="15393">
                  <c:v>1.8821905160467736</c:v>
                </c:pt>
                <c:pt idx="15394">
                  <c:v>1.8904959552971901</c:v>
                </c:pt>
                <c:pt idx="15395">
                  <c:v>1.8975066131217242</c:v>
                </c:pt>
                <c:pt idx="15396">
                  <c:v>1.9032194999314866</c:v>
                </c:pt>
                <c:pt idx="15397">
                  <c:v>1.9076272160605061</c:v>
                </c:pt>
                <c:pt idx="15398">
                  <c:v>1.9107261004897387</c:v>
                </c:pt>
                <c:pt idx="15399">
                  <c:v>1.9125178434013046</c:v>
                </c:pt>
                <c:pt idx="15400">
                  <c:v>1.9129970278296793</c:v>
                </c:pt>
                <c:pt idx="15401">
                  <c:v>1.9121638588969203</c:v>
                </c:pt>
                <c:pt idx="15402">
                  <c:v>1.9100212385660196</c:v>
                </c:pt>
                <c:pt idx="15403">
                  <c:v>1.9065680200214914</c:v>
                </c:pt>
                <c:pt idx="15404">
                  <c:v>1.9018080616719071</c:v>
                </c:pt>
                <c:pt idx="15405">
                  <c:v>1.8957452788330964</c:v>
                </c:pt>
                <c:pt idx="15406">
                  <c:v>1.8883846624478446</c:v>
                </c:pt>
                <c:pt idx="15407">
                  <c:v>1.8797299403101055</c:v>
                </c:pt>
                <c:pt idx="15408">
                  <c:v>1.8697869503232929</c:v>
                </c:pt>
                <c:pt idx="15409">
                  <c:v>1.858563325106855</c:v>
                </c:pt>
                <c:pt idx="15410">
                  <c:v>1.8460650219724417</c:v>
                </c:pt>
                <c:pt idx="15411">
                  <c:v>1.8322997411248285</c:v>
                </c:pt>
                <c:pt idx="15412">
                  <c:v>1.8172777702553047</c:v>
                </c:pt>
                <c:pt idx="15413">
                  <c:v>1.8010116315951155</c:v>
                </c:pt>
                <c:pt idx="15414">
                  <c:v>1.783513500376019</c:v>
                </c:pt>
                <c:pt idx="15415">
                  <c:v>1.7647909370246062</c:v>
                </c:pt>
                <c:pt idx="15416">
                  <c:v>1.7448592388781898</c:v>
                </c:pt>
                <c:pt idx="15417">
                  <c:v>1.723732905166562</c:v>
                </c:pt>
                <c:pt idx="15418">
                  <c:v>1.7014256523400195</c:v>
                </c:pt>
                <c:pt idx="15419">
                  <c:v>1.6779504999178869</c:v>
                </c:pt>
                <c:pt idx="15420">
                  <c:v>1.6533272887587449</c:v>
                </c:pt>
                <c:pt idx="15421">
                  <c:v>1.6275710322812535</c:v>
                </c:pt>
                <c:pt idx="15422">
                  <c:v>1.6006988758358371</c:v>
                </c:pt>
                <c:pt idx="15423">
                  <c:v>1.5727276748728949</c:v>
                </c:pt>
                <c:pt idx="15424">
                  <c:v>1.543680387271634</c:v>
                </c:pt>
                <c:pt idx="15425">
                  <c:v>1.513574485601521</c:v>
                </c:pt>
                <c:pt idx="15426">
                  <c:v>1.4824301008866556</c:v>
                </c:pt>
                <c:pt idx="15427">
                  <c:v>1.4502696400189357</c:v>
                </c:pt>
                <c:pt idx="15428">
                  <c:v>1.417117366947231</c:v>
                </c:pt>
                <c:pt idx="15429">
                  <c:v>1.3829915928784546</c:v>
                </c:pt>
                <c:pt idx="15430">
                  <c:v>1.3479171873189288</c:v>
                </c:pt>
                <c:pt idx="15431">
                  <c:v>1.3119203736006113</c:v>
                </c:pt>
                <c:pt idx="15432">
                  <c:v>1.2750263138311393</c:v>
                </c:pt>
                <c:pt idx="15433">
                  <c:v>1.2372590957059888</c:v>
                </c:pt>
                <c:pt idx="15434">
                  <c:v>1.1986428862514684</c:v>
                </c:pt>
                <c:pt idx="15435">
                  <c:v>1.1592050856283043</c:v>
                </c:pt>
                <c:pt idx="15436">
                  <c:v>1.11897261419289</c:v>
                </c:pt>
                <c:pt idx="15437">
                  <c:v>1.0779719105572012</c:v>
                </c:pt>
                <c:pt idx="15438">
                  <c:v>1.0362321151921081</c:v>
                </c:pt>
                <c:pt idx="15439">
                  <c:v>0.99378251069639556</c:v>
                </c:pt>
                <c:pt idx="15440">
                  <c:v>0.95065342112073226</c:v>
                </c:pt>
                <c:pt idx="15441">
                  <c:v>0.90687171158243551</c:v>
                </c:pt>
                <c:pt idx="15442">
                  <c:v>0.86246972867971561</c:v>
                </c:pt>
                <c:pt idx="15443">
                  <c:v>0.81747800360864353</c:v>
                </c:pt>
                <c:pt idx="15444">
                  <c:v>0.77192332917338258</c:v>
                </c:pt>
                <c:pt idx="15445">
                  <c:v>0.7258409226365603</c:v>
                </c:pt>
                <c:pt idx="15446">
                  <c:v>0.6792614249256127</c:v>
                </c:pt>
                <c:pt idx="15447">
                  <c:v>0.63221358474808365</c:v>
                </c:pt>
                <c:pt idx="15448">
                  <c:v>0.58473190577660117</c:v>
                </c:pt>
                <c:pt idx="15449">
                  <c:v>0.53685048428178239</c:v>
                </c:pt>
                <c:pt idx="15450">
                  <c:v>0.48860287644792955</c:v>
                </c:pt>
                <c:pt idx="15451">
                  <c:v>0.44001887659903632</c:v>
                </c:pt>
                <c:pt idx="15452">
                  <c:v>0.39113560521267893</c:v>
                </c:pt>
                <c:pt idx="15453">
                  <c:v>0.34198462471640884</c:v>
                </c:pt>
                <c:pt idx="15454">
                  <c:v>0.29259586498967899</c:v>
                </c:pt>
                <c:pt idx="15455">
                  <c:v>0.24300736568201142</c:v>
                </c:pt>
                <c:pt idx="15456">
                  <c:v>0.19325235541557167</c:v>
                </c:pt>
                <c:pt idx="15457">
                  <c:v>0.14336405312240644</c:v>
                </c:pt>
                <c:pt idx="15458">
                  <c:v>9.3377700964490801E-2</c:v>
                </c:pt>
                <c:pt idx="15459">
                  <c:v>4.3329119347619967E-2</c:v>
                </c:pt>
                <c:pt idx="15460">
                  <c:v>-6.7487103732183033E-3</c:v>
                </c:pt>
                <c:pt idx="15461">
                  <c:v>-5.6822163621128109E-2</c:v>
                </c:pt>
                <c:pt idx="15462">
                  <c:v>-0.10685605749050488</c:v>
                </c:pt>
                <c:pt idx="15463">
                  <c:v>-0.15681503920223996</c:v>
                </c:pt>
                <c:pt idx="15464">
                  <c:v>-0.20666694192835283</c:v>
                </c:pt>
                <c:pt idx="15465">
                  <c:v>-0.25637923945117802</c:v>
                </c:pt>
                <c:pt idx="15466">
                  <c:v>-0.30591806923165488</c:v>
                </c:pt>
                <c:pt idx="15467">
                  <c:v>-0.35524845445049297</c:v>
                </c:pt>
                <c:pt idx="15468">
                  <c:v>-0.40433454522802148</c:v>
                </c:pt>
                <c:pt idx="15469">
                  <c:v>-0.45314097459847313</c:v>
                </c:pt>
                <c:pt idx="15470">
                  <c:v>-0.50163616388832211</c:v>
                </c:pt>
                <c:pt idx="15471">
                  <c:v>-0.549788714038835</c:v>
                </c:pt>
                <c:pt idx="15472">
                  <c:v>-0.59756524904727049</c:v>
                </c:pt>
                <c:pt idx="15473">
                  <c:v>-0.6449299389055887</c:v>
                </c:pt>
                <c:pt idx="15474">
                  <c:v>-0.69185379990113227</c:v>
                </c:pt>
                <c:pt idx="15475">
                  <c:v>-0.73830414563658819</c:v>
                </c:pt>
                <c:pt idx="15476">
                  <c:v>-0.78424847009345922</c:v>
                </c:pt>
                <c:pt idx="15477">
                  <c:v>-0.82965523791302409</c:v>
                </c:pt>
                <c:pt idx="15478">
                  <c:v>-0.87449312605997176</c:v>
                </c:pt>
                <c:pt idx="15479">
                  <c:v>-0.91873183388770041</c:v>
                </c:pt>
                <c:pt idx="15480">
                  <c:v>-0.96234106145415621</c:v>
                </c:pt>
                <c:pt idx="15481">
                  <c:v>-1.0052904831258924</c:v>
                </c:pt>
                <c:pt idx="15482">
                  <c:v>-1.0475506942642625</c:v>
                </c:pt>
                <c:pt idx="15483">
                  <c:v>-1.0890931734083631</c:v>
                </c:pt>
                <c:pt idx="15484">
                  <c:v>-1.129889379998777</c:v>
                </c:pt>
                <c:pt idx="15485">
                  <c:v>-1.1699109398822389</c:v>
                </c:pt>
                <c:pt idx="15486">
                  <c:v>-1.2091306620875741</c:v>
                </c:pt>
                <c:pt idx="15487">
                  <c:v>-1.2475217133128063</c:v>
                </c:pt>
                <c:pt idx="15488">
                  <c:v>-1.2850584018053393</c:v>
                </c:pt>
                <c:pt idx="15489">
                  <c:v>-1.3217152849505365</c:v>
                </c:pt>
                <c:pt idx="15490">
                  <c:v>-1.3574639385104559</c:v>
                </c:pt>
                <c:pt idx="15491">
                  <c:v>-1.392283165666214</c:v>
                </c:pt>
                <c:pt idx="15492">
                  <c:v>-1.4261492116919341</c:v>
                </c:pt>
                <c:pt idx="15493">
                  <c:v>-1.4590369914084769</c:v>
                </c:pt>
                <c:pt idx="15494">
                  <c:v>-1.4909224810981354</c:v>
                </c:pt>
                <c:pt idx="15495">
                  <c:v>-1.5217859034477452</c:v>
                </c:pt>
                <c:pt idx="15496">
                  <c:v>-1.5516080108322183</c:v>
                </c:pt>
                <c:pt idx="15497">
                  <c:v>-1.5803689433581296</c:v>
                </c:pt>
                <c:pt idx="15498">
                  <c:v>-1.6080482976522437</c:v>
                </c:pt>
                <c:pt idx="15499">
                  <c:v>-1.6346252306170703</c:v>
                </c:pt>
                <c:pt idx="15500">
                  <c:v>-1.6600796964110696</c:v>
                </c:pt>
                <c:pt idx="15501">
                  <c:v>-1.6843956527695365</c:v>
                </c:pt>
                <c:pt idx="15502">
                  <c:v>-1.7075573735986287</c:v>
                </c:pt>
                <c:pt idx="15503">
                  <c:v>-1.7295483416464226</c:v>
                </c:pt>
                <c:pt idx="15504">
                  <c:v>-1.7503524629864053</c:v>
                </c:pt>
                <c:pt idx="15505">
                  <c:v>-1.7699572707987492</c:v>
                </c:pt>
                <c:pt idx="15506">
                  <c:v>-1.7883502520652714</c:v>
                </c:pt>
                <c:pt idx="15507">
                  <c:v>-1.8055177675422589</c:v>
                </c:pt>
                <c:pt idx="15508">
                  <c:v>-1.8214474114871269</c:v>
                </c:pt>
                <c:pt idx="15509">
                  <c:v>-1.8361321044846837</c:v>
                </c:pt>
                <c:pt idx="15510">
                  <c:v>-1.8495576127193611</c:v>
                </c:pt>
                <c:pt idx="15511">
                  <c:v>-1.8617132136038281</c:v>
                </c:pt>
                <c:pt idx="15512">
                  <c:v>-1.8725944330172068</c:v>
                </c:pt>
                <c:pt idx="15513">
                  <c:v>-1.8821905160525603</c:v>
                </c:pt>
                <c:pt idx="15514">
                  <c:v>-1.8904959553030332</c:v>
                </c:pt>
                <c:pt idx="15515">
                  <c:v>-1.8975066131276066</c:v>
                </c:pt>
                <c:pt idx="15516">
                  <c:v>-1.9032194999374139</c:v>
                </c:pt>
                <c:pt idx="15517">
                  <c:v>-1.9076272160664729</c:v>
                </c:pt>
                <c:pt idx="15518">
                  <c:v>-1.9107261004957448</c:v>
                </c:pt>
                <c:pt idx="15519">
                  <c:v>-1.9125178434073502</c:v>
                </c:pt>
                <c:pt idx="15520">
                  <c:v>-1.9129970278357589</c:v>
                </c:pt>
                <c:pt idx="15521">
                  <c:v>-1.9121638589030276</c:v>
                </c:pt>
                <c:pt idx="15522">
                  <c:v>-1.9100212385721549</c:v>
                </c:pt>
                <c:pt idx="15523">
                  <c:v>-1.9065680200276491</c:v>
                </c:pt>
                <c:pt idx="15524">
                  <c:v>-1.9018080616780879</c:v>
                </c:pt>
                <c:pt idx="15525">
                  <c:v>-1.8957452788392939</c:v>
                </c:pt>
                <c:pt idx="15526">
                  <c:v>-1.8883846624540588</c:v>
                </c:pt>
                <c:pt idx="15527">
                  <c:v>-1.8797299403163312</c:v>
                </c:pt>
                <c:pt idx="15528">
                  <c:v>-1.8697869503295301</c:v>
                </c:pt>
                <c:pt idx="15529">
                  <c:v>-1.8585633251131033</c:v>
                </c:pt>
                <c:pt idx="15530">
                  <c:v>-1.8460650219786898</c:v>
                </c:pt>
                <c:pt idx="15531">
                  <c:v>-1.8322997411310769</c:v>
                </c:pt>
                <c:pt idx="15532">
                  <c:v>-1.817277770261553</c:v>
                </c:pt>
                <c:pt idx="15533">
                  <c:v>-1.801011631601358</c:v>
                </c:pt>
                <c:pt idx="15534">
                  <c:v>-1.7835135003822615</c:v>
                </c:pt>
                <c:pt idx="15535">
                  <c:v>-1.7647909370308263</c:v>
                </c:pt>
                <c:pt idx="15536">
                  <c:v>-1.74485923888441</c:v>
                </c:pt>
                <c:pt idx="15537">
                  <c:v>-1.7237329051727648</c:v>
                </c:pt>
                <c:pt idx="15538">
                  <c:v>-1.7014256523462001</c:v>
                </c:pt>
                <c:pt idx="15539">
                  <c:v>-1.6779504999240564</c:v>
                </c:pt>
                <c:pt idx="15540">
                  <c:v>-1.6533272887648802</c:v>
                </c:pt>
                <c:pt idx="15541">
                  <c:v>-1.6275710322873667</c:v>
                </c:pt>
                <c:pt idx="15542">
                  <c:v>-1.6006988758419165</c:v>
                </c:pt>
                <c:pt idx="15543">
                  <c:v>-1.5727276748789403</c:v>
                </c:pt>
                <c:pt idx="15544">
                  <c:v>-1.5436803872776572</c:v>
                </c:pt>
                <c:pt idx="15545">
                  <c:v>-1.5135744856075046</c:v>
                </c:pt>
                <c:pt idx="15546">
                  <c:v>-1.4824301008925942</c:v>
                </c:pt>
                <c:pt idx="15547">
                  <c:v>-1.4502696400248347</c:v>
                </c:pt>
                <c:pt idx="15548">
                  <c:v>-1.4171173669530797</c:v>
                </c:pt>
                <c:pt idx="15549">
                  <c:v>-1.382991592884258</c:v>
                </c:pt>
                <c:pt idx="15550">
                  <c:v>-1.3479171873246873</c:v>
                </c:pt>
                <c:pt idx="15551">
                  <c:v>-1.3119203736063134</c:v>
                </c:pt>
                <c:pt idx="15552">
                  <c:v>-1.275026313836791</c:v>
                </c:pt>
                <c:pt idx="15553">
                  <c:v>-1.2372590957115841</c:v>
                </c:pt>
                <c:pt idx="15554">
                  <c:v>-1.1986428862570073</c:v>
                </c:pt>
                <c:pt idx="15555">
                  <c:v>-1.1592050856337754</c:v>
                </c:pt>
                <c:pt idx="15556">
                  <c:v>-1.118972614198305</c:v>
                </c:pt>
                <c:pt idx="15557">
                  <c:v>-1.0779719105625429</c:v>
                </c:pt>
                <c:pt idx="15558">
                  <c:v>-1.0362321151973826</c:v>
                </c:pt>
                <c:pt idx="15559">
                  <c:v>-0.99378251070159107</c:v>
                </c:pt>
                <c:pt idx="15560">
                  <c:v>-0.95065342112587137</c:v>
                </c:pt>
                <c:pt idx="15561">
                  <c:v>-0.9068717115874958</c:v>
                </c:pt>
                <c:pt idx="15562">
                  <c:v>-0.86246972868469163</c:v>
                </c:pt>
                <c:pt idx="15563">
                  <c:v>-0.81747800361355205</c:v>
                </c:pt>
                <c:pt idx="15564">
                  <c:v>-0.77192332917821793</c:v>
                </c:pt>
                <c:pt idx="15565">
                  <c:v>-0.72584092264129429</c:v>
                </c:pt>
                <c:pt idx="15566">
                  <c:v>-0.67926142493027342</c:v>
                </c:pt>
                <c:pt idx="15567">
                  <c:v>-0.63221358475265998</c:v>
                </c:pt>
                <c:pt idx="15568">
                  <c:v>-0.58473190578109313</c:v>
                </c:pt>
                <c:pt idx="15569">
                  <c:v>-0.5368504842861741</c:v>
                </c:pt>
                <c:pt idx="15570">
                  <c:v>-0.48860287645223455</c:v>
                </c:pt>
                <c:pt idx="15571">
                  <c:v>-0.44001887660324063</c:v>
                </c:pt>
                <c:pt idx="15572">
                  <c:v>-0.39113560521678292</c:v>
                </c:pt>
                <c:pt idx="15573">
                  <c:v>-0.34198462472042568</c:v>
                </c:pt>
                <c:pt idx="15574">
                  <c:v>-0.29259586499360968</c:v>
                </c:pt>
                <c:pt idx="15575">
                  <c:v>-0.24300736568584139</c:v>
                </c:pt>
                <c:pt idx="15576">
                  <c:v>-0.19325235541928623</c:v>
                </c:pt>
                <c:pt idx="15577">
                  <c:v>-0.14336405312602021</c:v>
                </c:pt>
                <c:pt idx="15578">
                  <c:v>-9.3377700968018479E-2</c:v>
                </c:pt>
                <c:pt idx="15579">
                  <c:v>-4.3329119351046823E-2</c:v>
                </c:pt>
                <c:pt idx="15580">
                  <c:v>6.7487103699066207E-3</c:v>
                </c:pt>
                <c:pt idx="15581">
                  <c:v>5.6822163617931985E-2</c:v>
                </c:pt>
                <c:pt idx="15582">
                  <c:v>0.10685605748739488</c:v>
                </c:pt>
                <c:pt idx="15583">
                  <c:v>0.15681503919925943</c:v>
                </c:pt>
                <c:pt idx="15584">
                  <c:v>0.20666694192545843</c:v>
                </c:pt>
                <c:pt idx="15585">
                  <c:v>0.25637923944839897</c:v>
                </c:pt>
                <c:pt idx="15586">
                  <c:v>0.30591806922900588</c:v>
                </c:pt>
                <c:pt idx="15587">
                  <c:v>0.35524845444793007</c:v>
                </c:pt>
                <c:pt idx="15588">
                  <c:v>0.40433454522558804</c:v>
                </c:pt>
                <c:pt idx="15589">
                  <c:v>0.4531409745961551</c:v>
                </c:pt>
                <c:pt idx="15590">
                  <c:v>0.50163616388611898</c:v>
                </c:pt>
                <c:pt idx="15591">
                  <c:v>0.54978871403676177</c:v>
                </c:pt>
                <c:pt idx="15592">
                  <c:v>0.5975652490453004</c:v>
                </c:pt>
                <c:pt idx="15593">
                  <c:v>0.64492993890373107</c:v>
                </c:pt>
                <c:pt idx="15594">
                  <c:v>0.69185379989939289</c:v>
                </c:pt>
                <c:pt idx="15595">
                  <c:v>0.7383041456349726</c:v>
                </c:pt>
                <c:pt idx="15596">
                  <c:v>0.78424847009193377</c:v>
                </c:pt>
                <c:pt idx="15597">
                  <c:v>0.82965523791162832</c:v>
                </c:pt>
                <c:pt idx="15598">
                  <c:v>0.874493126058694</c:v>
                </c:pt>
                <c:pt idx="15599">
                  <c:v>0.91873183388655766</c:v>
                </c:pt>
                <c:pt idx="15600">
                  <c:v>0.96234106145312603</c:v>
                </c:pt>
                <c:pt idx="15601">
                  <c:v>1.0052904831249638</c:v>
                </c:pt>
                <c:pt idx="15602">
                  <c:v>1.0475506942634574</c:v>
                </c:pt>
                <c:pt idx="15603">
                  <c:v>1.0890931734076874</c:v>
                </c:pt>
                <c:pt idx="15604">
                  <c:v>1.1298893799982139</c:v>
                </c:pt>
                <c:pt idx="15605">
                  <c:v>1.1699109398817999</c:v>
                </c:pt>
                <c:pt idx="15606">
                  <c:v>1.2091306620872477</c:v>
                </c:pt>
                <c:pt idx="15607">
                  <c:v>1.2475217133125982</c:v>
                </c:pt>
                <c:pt idx="15608">
                  <c:v>1.2850584018052436</c:v>
                </c:pt>
                <c:pt idx="15609">
                  <c:v>1.3217152849505645</c:v>
                </c:pt>
                <c:pt idx="15610">
                  <c:v>1.3574639385105964</c:v>
                </c:pt>
                <c:pt idx="15611">
                  <c:v>1.3922831656664785</c:v>
                </c:pt>
                <c:pt idx="15612">
                  <c:v>1.4261492116923113</c:v>
                </c:pt>
                <c:pt idx="15613">
                  <c:v>1.4590369914089663</c:v>
                </c:pt>
                <c:pt idx="15614">
                  <c:v>1.4909224810987489</c:v>
                </c:pt>
                <c:pt idx="15615">
                  <c:v>1.52178590344846</c:v>
                </c:pt>
                <c:pt idx="15616">
                  <c:v>1.5516080108330512</c:v>
                </c:pt>
                <c:pt idx="15617">
                  <c:v>1.5803689433590695</c:v>
                </c:pt>
                <c:pt idx="15618">
                  <c:v>1.6080482976533017</c:v>
                </c:pt>
                <c:pt idx="15619">
                  <c:v>1.6346252306182298</c:v>
                </c:pt>
                <c:pt idx="15620">
                  <c:v>1.6600796964123472</c:v>
                </c:pt>
                <c:pt idx="15621">
                  <c:v>1.6843956527709267</c:v>
                </c:pt>
                <c:pt idx="15622">
                  <c:v>1.7075573736001204</c:v>
                </c:pt>
                <c:pt idx="15623">
                  <c:v>1.7295483416480211</c:v>
                </c:pt>
                <c:pt idx="15624">
                  <c:v>1.7503524629881106</c:v>
                </c:pt>
                <c:pt idx="15625">
                  <c:v>1.7699572708005562</c:v>
                </c:pt>
                <c:pt idx="15626">
                  <c:v>1.7883502520671908</c:v>
                </c:pt>
                <c:pt idx="15627">
                  <c:v>1.8055177675442742</c:v>
                </c:pt>
                <c:pt idx="15628">
                  <c:v>1.8214474114892376</c:v>
                </c:pt>
                <c:pt idx="15629">
                  <c:v>1.8361321044869017</c:v>
                </c:pt>
                <c:pt idx="15630">
                  <c:v>1.8495576127216744</c:v>
                </c:pt>
                <c:pt idx="15631">
                  <c:v>1.8617132136062373</c:v>
                </c:pt>
                <c:pt idx="15632">
                  <c:v>1.8725944330197173</c:v>
                </c:pt>
                <c:pt idx="15633">
                  <c:v>1.8821905160551611</c:v>
                </c:pt>
                <c:pt idx="15634">
                  <c:v>1.8904959553057237</c:v>
                </c:pt>
                <c:pt idx="15635">
                  <c:v>1.8975066131303928</c:v>
                </c:pt>
                <c:pt idx="15636">
                  <c:v>1.9032194999402905</c:v>
                </c:pt>
                <c:pt idx="15637">
                  <c:v>1.9076272160694336</c:v>
                </c:pt>
                <c:pt idx="15638">
                  <c:v>1.9107261004987957</c:v>
                </c:pt>
                <c:pt idx="15639">
                  <c:v>1.9125178434104799</c:v>
                </c:pt>
                <c:pt idx="15640">
                  <c:v>1.912997027838973</c:v>
                </c:pt>
                <c:pt idx="15641">
                  <c:v>1.9121638589063208</c:v>
                </c:pt>
                <c:pt idx="15642">
                  <c:v>1.9100212385755324</c:v>
                </c:pt>
                <c:pt idx="15643">
                  <c:v>1.9065680200311055</c:v>
                </c:pt>
                <c:pt idx="15644">
                  <c:v>1.9018080616816173</c:v>
                </c:pt>
                <c:pt idx="15645">
                  <c:v>1.8957452788428963</c:v>
                </c:pt>
                <c:pt idx="15646">
                  <c:v>1.8883846624577345</c:v>
                </c:pt>
                <c:pt idx="15647">
                  <c:v>1.8797299403200745</c:v>
                </c:pt>
                <c:pt idx="15648">
                  <c:v>1.8697869503333464</c:v>
                </c:pt>
                <c:pt idx="15649">
                  <c:v>1.8585633251169817</c:v>
                </c:pt>
                <c:pt idx="15650">
                  <c:v>1.8460650219826358</c:v>
                </c:pt>
                <c:pt idx="15651">
                  <c:v>1.8322997411350845</c:v>
                </c:pt>
                <c:pt idx="15652">
                  <c:v>1.8172777702656169</c:v>
                </c:pt>
                <c:pt idx="15653">
                  <c:v>1.8010116316054841</c:v>
                </c:pt>
                <c:pt idx="15654">
                  <c:v>1.7835135003864382</c:v>
                </c:pt>
                <c:pt idx="15655">
                  <c:v>1.7647909370350705</c:v>
                </c:pt>
                <c:pt idx="15656">
                  <c:v>1.7448592388886934</c:v>
                </c:pt>
                <c:pt idx="15657">
                  <c:v>1.7237329051770991</c:v>
                </c:pt>
                <c:pt idx="15658">
                  <c:v>1.7014256523505962</c:v>
                </c:pt>
                <c:pt idx="15659">
                  <c:v>1.6779504999284862</c:v>
                </c:pt>
                <c:pt idx="15660">
                  <c:v>1.6533272887693553</c:v>
                </c:pt>
                <c:pt idx="15661">
                  <c:v>1.627571032291881</c:v>
                </c:pt>
                <c:pt idx="15662">
                  <c:v>1.6006988758464815</c:v>
                </c:pt>
                <c:pt idx="15663">
                  <c:v>1.5727276748835335</c:v>
                </c:pt>
                <c:pt idx="15664">
                  <c:v>1.543680387282284</c:v>
                </c:pt>
                <c:pt idx="15665">
                  <c:v>1.5135744856121596</c:v>
                </c:pt>
                <c:pt idx="15666">
                  <c:v>1.4824301008972831</c:v>
                </c:pt>
                <c:pt idx="15667">
                  <c:v>1.4502696400295574</c:v>
                </c:pt>
                <c:pt idx="15668">
                  <c:v>1.4171173669578303</c:v>
                </c:pt>
                <c:pt idx="15669">
                  <c:v>1.3829915928890313</c:v>
                </c:pt>
                <c:pt idx="15670">
                  <c:v>1.3479171873294831</c:v>
                </c:pt>
                <c:pt idx="15671">
                  <c:v>1.3119203736111318</c:v>
                </c:pt>
                <c:pt idx="15672">
                  <c:v>1.2750263138416149</c:v>
                </c:pt>
                <c:pt idx="15673">
                  <c:v>1.2372590957164304</c:v>
                </c:pt>
                <c:pt idx="15674">
                  <c:v>1.1986428862618597</c:v>
                </c:pt>
                <c:pt idx="15675">
                  <c:v>1.1592050856386389</c:v>
                </c:pt>
                <c:pt idx="15676">
                  <c:v>1.1189726142031797</c:v>
                </c:pt>
                <c:pt idx="15677">
                  <c:v>1.0779719105674175</c:v>
                </c:pt>
                <c:pt idx="15678">
                  <c:v>1.0362321152022629</c:v>
                </c:pt>
                <c:pt idx="15679">
                  <c:v>0.99378251070647705</c:v>
                </c:pt>
                <c:pt idx="15680">
                  <c:v>0.95065342113075169</c:v>
                </c:pt>
                <c:pt idx="15681">
                  <c:v>0.90687171159238189</c:v>
                </c:pt>
                <c:pt idx="15682">
                  <c:v>0.86246972868956073</c:v>
                </c:pt>
                <c:pt idx="15683">
                  <c:v>0.81747800361841538</c:v>
                </c:pt>
                <c:pt idx="15684">
                  <c:v>0.77192332918307016</c:v>
                </c:pt>
                <c:pt idx="15685">
                  <c:v>0.72584092264614641</c:v>
                </c:pt>
                <c:pt idx="15686">
                  <c:v>0.67926142493511432</c:v>
                </c:pt>
                <c:pt idx="15687">
                  <c:v>0.6322135847574728</c:v>
                </c:pt>
                <c:pt idx="15688">
                  <c:v>0.58473190578588896</c:v>
                </c:pt>
                <c:pt idx="15689">
                  <c:v>0.53685048429095428</c:v>
                </c:pt>
                <c:pt idx="15690">
                  <c:v>0.48860287645698597</c:v>
                </c:pt>
                <c:pt idx="15691">
                  <c:v>0.44001887660797795</c:v>
                </c:pt>
                <c:pt idx="15692">
                  <c:v>0.3911356052215057</c:v>
                </c:pt>
                <c:pt idx="15693">
                  <c:v>0.34198462472510555</c:v>
                </c:pt>
                <c:pt idx="15694">
                  <c:v>0.29259586499824625</c:v>
                </c:pt>
                <c:pt idx="15695">
                  <c:v>0.2430073656904492</c:v>
                </c:pt>
                <c:pt idx="15696">
                  <c:v>0.19325235542387947</c:v>
                </c:pt>
                <c:pt idx="15697">
                  <c:v>0.1433640531305701</c:v>
                </c:pt>
                <c:pt idx="15698">
                  <c:v>9.3377700972524999E-2</c:v>
                </c:pt>
                <c:pt idx="15699">
                  <c:v>4.3329119355510412E-2</c:v>
                </c:pt>
                <c:pt idx="15700">
                  <c:v>-6.7487103654718487E-3</c:v>
                </c:pt>
                <c:pt idx="15701">
                  <c:v>-5.6822163613540269E-2</c:v>
                </c:pt>
                <c:pt idx="15702">
                  <c:v>-0.10685605748307522</c:v>
                </c:pt>
                <c:pt idx="15703">
                  <c:v>-0.15681503919496848</c:v>
                </c:pt>
                <c:pt idx="15704">
                  <c:v>-0.20666694192122542</c:v>
                </c:pt>
                <c:pt idx="15705">
                  <c:v>-0.25637923944422342</c:v>
                </c:pt>
                <c:pt idx="15706">
                  <c:v>-0.30591806922485903</c:v>
                </c:pt>
                <c:pt idx="15707">
                  <c:v>-0.35524845444385472</c:v>
                </c:pt>
                <c:pt idx="15708">
                  <c:v>-0.40433454522157064</c:v>
                </c:pt>
                <c:pt idx="15709">
                  <c:v>-0.4531409745921951</c:v>
                </c:pt>
                <c:pt idx="15710">
                  <c:v>-0.50163616388221688</c:v>
                </c:pt>
                <c:pt idx="15711">
                  <c:v>-0.54978871403290264</c:v>
                </c:pt>
                <c:pt idx="15712">
                  <c:v>-0.59756524904151209</c:v>
                </c:pt>
                <c:pt idx="15713">
                  <c:v>-0.64492993890000472</c:v>
                </c:pt>
                <c:pt idx="15714">
                  <c:v>-0.69185379989575091</c:v>
                </c:pt>
                <c:pt idx="15715">
                  <c:v>-0.73830414563138691</c:v>
                </c:pt>
                <c:pt idx="15716">
                  <c:v>-0.78424847008843246</c:v>
                </c:pt>
                <c:pt idx="15717">
                  <c:v>-0.82965523790818896</c:v>
                </c:pt>
                <c:pt idx="15718">
                  <c:v>-0.87449312605531671</c:v>
                </c:pt>
                <c:pt idx="15719">
                  <c:v>-0.91873183388324786</c:v>
                </c:pt>
                <c:pt idx="15720">
                  <c:v>-0.9623410614498894</c:v>
                </c:pt>
                <c:pt idx="15721">
                  <c:v>-1.0052904831218115</c:v>
                </c:pt>
                <c:pt idx="15722">
                  <c:v>-1.0475506942603785</c:v>
                </c:pt>
                <c:pt idx="15723">
                  <c:v>-1.0890931734046816</c:v>
                </c:pt>
                <c:pt idx="15724">
                  <c:v>-1.1298893799952872</c:v>
                </c:pt>
                <c:pt idx="15725">
                  <c:v>-1.1699109398789402</c:v>
                </c:pt>
                <c:pt idx="15726">
                  <c:v>-1.2091306620844782</c:v>
                </c:pt>
                <c:pt idx="15727">
                  <c:v>-1.2475217133099132</c:v>
                </c:pt>
                <c:pt idx="15728">
                  <c:v>-1.2850584018026487</c:v>
                </c:pt>
                <c:pt idx="15729">
                  <c:v>-1.3217152849480427</c:v>
                </c:pt>
                <c:pt idx="15730">
                  <c:v>-1.3574639385081648</c:v>
                </c:pt>
                <c:pt idx="15731">
                  <c:v>-1.3922831656641199</c:v>
                </c:pt>
                <c:pt idx="15732">
                  <c:v>-1.4261492116900487</c:v>
                </c:pt>
                <c:pt idx="15733">
                  <c:v>-1.4590369914067938</c:v>
                </c:pt>
                <c:pt idx="15734">
                  <c:v>-1.490922481096655</c:v>
                </c:pt>
                <c:pt idx="15735">
                  <c:v>-1.5217859034464507</c:v>
                </c:pt>
                <c:pt idx="15736">
                  <c:v>-1.5516080108311263</c:v>
                </c:pt>
                <c:pt idx="15737">
                  <c:v>-1.5803689433572512</c:v>
                </c:pt>
                <c:pt idx="15738">
                  <c:v>-1.6080482976515624</c:v>
                </c:pt>
                <c:pt idx="15739">
                  <c:v>-1.6346252306165918</c:v>
                </c:pt>
                <c:pt idx="15740">
                  <c:v>-1.660079696410788</c:v>
                </c:pt>
                <c:pt idx="15741">
                  <c:v>-1.6843956527694521</c:v>
                </c:pt>
                <c:pt idx="15742">
                  <c:v>-1.7075573735987413</c:v>
                </c:pt>
                <c:pt idx="15743">
                  <c:v>-1.7295483416467379</c:v>
                </c:pt>
                <c:pt idx="15744">
                  <c:v>-1.7503524629869172</c:v>
                </c:pt>
                <c:pt idx="15745">
                  <c:v>-1.7699572707994529</c:v>
                </c:pt>
                <c:pt idx="15746">
                  <c:v>-1.788350252066172</c:v>
                </c:pt>
                <c:pt idx="15747">
                  <c:v>-1.8055177675433509</c:v>
                </c:pt>
                <c:pt idx="15748">
                  <c:v>-1.8214474114884103</c:v>
                </c:pt>
                <c:pt idx="15749">
                  <c:v>-1.836132104486164</c:v>
                </c:pt>
                <c:pt idx="15750">
                  <c:v>-1.8495576127210329</c:v>
                </c:pt>
                <c:pt idx="15751">
                  <c:v>-1.8617132136056858</c:v>
                </c:pt>
                <c:pt idx="15752">
                  <c:v>-1.8725944330192557</c:v>
                </c:pt>
                <c:pt idx="15753">
                  <c:v>-1.8821905160547949</c:v>
                </c:pt>
                <c:pt idx="15754">
                  <c:v>-1.8904959553054479</c:v>
                </c:pt>
                <c:pt idx="15755">
                  <c:v>-1.8975066131302127</c:v>
                </c:pt>
                <c:pt idx="15756">
                  <c:v>-1.9032194999402003</c:v>
                </c:pt>
                <c:pt idx="15757">
                  <c:v>-1.9076272160694336</c:v>
                </c:pt>
                <c:pt idx="15758">
                  <c:v>-1.910726100498886</c:v>
                </c:pt>
                <c:pt idx="15759">
                  <c:v>-1.9125178434106658</c:v>
                </c:pt>
                <c:pt idx="15760">
                  <c:v>-1.912997027839243</c:v>
                </c:pt>
                <c:pt idx="15761">
                  <c:v>-1.9121638589066865</c:v>
                </c:pt>
                <c:pt idx="15762">
                  <c:v>-1.9100212385759827</c:v>
                </c:pt>
                <c:pt idx="15763">
                  <c:v>-1.9065680200316459</c:v>
                </c:pt>
                <c:pt idx="15764">
                  <c:v>-1.9018080616822421</c:v>
                </c:pt>
                <c:pt idx="15765">
                  <c:v>-1.8957452788436167</c:v>
                </c:pt>
                <c:pt idx="15766">
                  <c:v>-1.8883846624585396</c:v>
                </c:pt>
                <c:pt idx="15767">
                  <c:v>-1.8797299403209695</c:v>
                </c:pt>
                <c:pt idx="15768">
                  <c:v>-1.8697869503343201</c:v>
                </c:pt>
                <c:pt idx="15769">
                  <c:v>-1.8585633251180398</c:v>
                </c:pt>
                <c:pt idx="15770">
                  <c:v>-1.8460650219837784</c:v>
                </c:pt>
                <c:pt idx="15771">
                  <c:v>-1.8322997411363173</c:v>
                </c:pt>
                <c:pt idx="15772">
                  <c:v>-1.8172777702669343</c:v>
                </c:pt>
                <c:pt idx="15773">
                  <c:v>-1.80101163160688</c:v>
                </c:pt>
                <c:pt idx="15774">
                  <c:v>-1.7835135003879132</c:v>
                </c:pt>
                <c:pt idx="15775">
                  <c:v>-1.7647909370366184</c:v>
                </c:pt>
                <c:pt idx="15776">
                  <c:v>-1.7448592388903317</c:v>
                </c:pt>
                <c:pt idx="15777">
                  <c:v>-1.7237329051788162</c:v>
                </c:pt>
                <c:pt idx="15778">
                  <c:v>-1.7014256523523805</c:v>
                </c:pt>
                <c:pt idx="15779">
                  <c:v>-1.6779504999303494</c:v>
                </c:pt>
                <c:pt idx="15780">
                  <c:v>-1.6533272887713031</c:v>
                </c:pt>
                <c:pt idx="15781">
                  <c:v>-1.6275710322938961</c:v>
                </c:pt>
                <c:pt idx="15782">
                  <c:v>-1.6006988758485585</c:v>
                </c:pt>
                <c:pt idx="15783">
                  <c:v>-1.5727276748856951</c:v>
                </c:pt>
                <c:pt idx="15784">
                  <c:v>-1.5436803872845131</c:v>
                </c:pt>
                <c:pt idx="15785">
                  <c:v>-1.5135744856144564</c:v>
                </c:pt>
                <c:pt idx="15786">
                  <c:v>-1.4824301008996585</c:v>
                </c:pt>
                <c:pt idx="15787">
                  <c:v>-1.4502696400319837</c:v>
                </c:pt>
                <c:pt idx="15788">
                  <c:v>-1.4171173669603241</c:v>
                </c:pt>
                <c:pt idx="15789">
                  <c:v>-1.382991592891587</c:v>
                </c:pt>
                <c:pt idx="15790">
                  <c:v>-1.3479171873321005</c:v>
                </c:pt>
                <c:pt idx="15791">
                  <c:v>-1.3119203736138112</c:v>
                </c:pt>
                <c:pt idx="15792">
                  <c:v>-1.2750263138443563</c:v>
                </c:pt>
                <c:pt idx="15793">
                  <c:v>-1.237259095719228</c:v>
                </c:pt>
                <c:pt idx="15794">
                  <c:v>-1.1986428862647189</c:v>
                </c:pt>
                <c:pt idx="15795">
                  <c:v>-1.1592050856415603</c:v>
                </c:pt>
                <c:pt idx="15796">
                  <c:v>-1.118972614206146</c:v>
                </c:pt>
                <c:pt idx="15797">
                  <c:v>-1.0779719105704404</c:v>
                </c:pt>
                <c:pt idx="15798">
                  <c:v>-1.036232115205342</c:v>
                </c:pt>
                <c:pt idx="15799">
                  <c:v>-0.99378251070960666</c:v>
                </c:pt>
                <c:pt idx="15800">
                  <c:v>-0.95065342113392082</c:v>
                </c:pt>
                <c:pt idx="15801">
                  <c:v>-0.90687171159559599</c:v>
                </c:pt>
                <c:pt idx="15802">
                  <c:v>-0.86246972869283678</c:v>
                </c:pt>
                <c:pt idx="15803">
                  <c:v>-0.81747800362171408</c:v>
                </c:pt>
                <c:pt idx="15804">
                  <c:v>-0.7719233291864136</c:v>
                </c:pt>
                <c:pt idx="15805">
                  <c:v>-0.72584092264953504</c:v>
                </c:pt>
                <c:pt idx="15806">
                  <c:v>-0.67926142493854236</c:v>
                </c:pt>
                <c:pt idx="15807">
                  <c:v>-0.63221358476092904</c:v>
                </c:pt>
                <c:pt idx="15808">
                  <c:v>-0.58473190578939016</c:v>
                </c:pt>
                <c:pt idx="15809">
                  <c:v>-0.5368504842944819</c:v>
                </c:pt>
                <c:pt idx="15810">
                  <c:v>-0.48860287646055695</c:v>
                </c:pt>
                <c:pt idx="15811">
                  <c:v>-0.44001887661156303</c:v>
                </c:pt>
                <c:pt idx="15812">
                  <c:v>-0.39113560522511948</c:v>
                </c:pt>
                <c:pt idx="15813">
                  <c:v>-0.34198462472874808</c:v>
                </c:pt>
                <c:pt idx="15814">
                  <c:v>-0.29259586500190338</c:v>
                </c:pt>
                <c:pt idx="15815">
                  <c:v>-0.24300736569413506</c:v>
                </c:pt>
                <c:pt idx="15816">
                  <c:v>-0.1932523554275799</c:v>
                </c:pt>
                <c:pt idx="15817">
                  <c:v>-0.14336405313429929</c:v>
                </c:pt>
                <c:pt idx="15818">
                  <c:v>-9.3377700976254197E-2</c:v>
                </c:pt>
                <c:pt idx="15819">
                  <c:v>-4.3329119359268413E-2</c:v>
                </c:pt>
                <c:pt idx="15820">
                  <c:v>6.7487103617137898E-3</c:v>
                </c:pt>
                <c:pt idx="15821">
                  <c:v>5.6822163609767745E-2</c:v>
                </c:pt>
                <c:pt idx="15822">
                  <c:v>0.10685605747927399</c:v>
                </c:pt>
                <c:pt idx="15823">
                  <c:v>0.15681503919116724</c:v>
                </c:pt>
                <c:pt idx="15824">
                  <c:v>0.20666694191742421</c:v>
                </c:pt>
                <c:pt idx="15825">
                  <c:v>0.25637923944040814</c:v>
                </c:pt>
                <c:pt idx="15826">
                  <c:v>0.3059180692210578</c:v>
                </c:pt>
                <c:pt idx="15827">
                  <c:v>0.35524845444003944</c:v>
                </c:pt>
                <c:pt idx="15828">
                  <c:v>0.4043345452177407</c:v>
                </c:pt>
                <c:pt idx="15829">
                  <c:v>0.45314097458837976</c:v>
                </c:pt>
                <c:pt idx="15830">
                  <c:v>0.50163616387840115</c:v>
                </c:pt>
                <c:pt idx="15831">
                  <c:v>0.54978871402910146</c:v>
                </c:pt>
                <c:pt idx="15832">
                  <c:v>0.59756524903771258</c:v>
                </c:pt>
                <c:pt idx="15833">
                  <c:v>0.64492993889622774</c:v>
                </c:pt>
                <c:pt idx="15834">
                  <c:v>0.69185379989195139</c:v>
                </c:pt>
                <c:pt idx="15835">
                  <c:v>0.73830414562761559</c:v>
                </c:pt>
                <c:pt idx="15836">
                  <c:v>0.78424847008466103</c:v>
                </c:pt>
                <c:pt idx="15837">
                  <c:v>0.82965523790444562</c:v>
                </c:pt>
                <c:pt idx="15838">
                  <c:v>0.87449312605159035</c:v>
                </c:pt>
                <c:pt idx="15839">
                  <c:v>0.91873183387954394</c:v>
                </c:pt>
                <c:pt idx="15840">
                  <c:v>0.96234106144620812</c:v>
                </c:pt>
                <c:pt idx="15841">
                  <c:v>1.0052904831181357</c:v>
                </c:pt>
                <c:pt idx="15842">
                  <c:v>1.0475506942567365</c:v>
                </c:pt>
                <c:pt idx="15843">
                  <c:v>1.089093173401068</c:v>
                </c:pt>
                <c:pt idx="15844">
                  <c:v>1.1298893799916903</c:v>
                </c:pt>
                <c:pt idx="15845">
                  <c:v>1.1699109398753884</c:v>
                </c:pt>
                <c:pt idx="15846">
                  <c:v>1.209130662080949</c:v>
                </c:pt>
                <c:pt idx="15847">
                  <c:v>1.247521713306412</c:v>
                </c:pt>
                <c:pt idx="15848">
                  <c:v>1.2850584017991755</c:v>
                </c:pt>
                <c:pt idx="15849">
                  <c:v>1.321715284944609</c:v>
                </c:pt>
                <c:pt idx="15850">
                  <c:v>1.3574639385047649</c:v>
                </c:pt>
                <c:pt idx="15851">
                  <c:v>1.392283165660765</c:v>
                </c:pt>
                <c:pt idx="15852">
                  <c:v>1.4261492116867276</c:v>
                </c:pt>
                <c:pt idx="15853">
                  <c:v>1.459036991403512</c:v>
                </c:pt>
                <c:pt idx="15854">
                  <c:v>1.4909224810934127</c:v>
                </c:pt>
                <c:pt idx="15855">
                  <c:v>1.5217859034432588</c:v>
                </c:pt>
                <c:pt idx="15856">
                  <c:v>1.5516080108279739</c:v>
                </c:pt>
                <c:pt idx="15857">
                  <c:v>1.5803689433541328</c:v>
                </c:pt>
                <c:pt idx="15858">
                  <c:v>1.6080482976484944</c:v>
                </c:pt>
                <c:pt idx="15859">
                  <c:v>1.6346252306135634</c:v>
                </c:pt>
                <c:pt idx="15860">
                  <c:v>1.6600796964078217</c:v>
                </c:pt>
                <c:pt idx="15861">
                  <c:v>1.6843956527665362</c:v>
                </c:pt>
                <c:pt idx="15862">
                  <c:v>1.7075573735958762</c:v>
                </c:pt>
                <c:pt idx="15863">
                  <c:v>1.7295483416439177</c:v>
                </c:pt>
                <c:pt idx="15864">
                  <c:v>1.7503524629841478</c:v>
                </c:pt>
                <c:pt idx="15865">
                  <c:v>1.7699572707967453</c:v>
                </c:pt>
                <c:pt idx="15866">
                  <c:v>1.7883502520635208</c:v>
                </c:pt>
                <c:pt idx="15867">
                  <c:v>1.8055177675407503</c:v>
                </c:pt>
                <c:pt idx="15868">
                  <c:v>1.8214474114858659</c:v>
                </c:pt>
                <c:pt idx="15869">
                  <c:v>1.8361321044836871</c:v>
                </c:pt>
                <c:pt idx="15870">
                  <c:v>1.8495576127186069</c:v>
                </c:pt>
                <c:pt idx="15871">
                  <c:v>1.8617132136033214</c:v>
                </c:pt>
                <c:pt idx="15872">
                  <c:v>1.8725944330169533</c:v>
                </c:pt>
                <c:pt idx="15873">
                  <c:v>1.8821905160525603</c:v>
                </c:pt>
                <c:pt idx="15874">
                  <c:v>1.8904959553032692</c:v>
                </c:pt>
                <c:pt idx="15875">
                  <c:v>1.8975066131280964</c:v>
                </c:pt>
                <c:pt idx="15876">
                  <c:v>1.9032194999381515</c:v>
                </c:pt>
                <c:pt idx="15877">
                  <c:v>1.9076272160674523</c:v>
                </c:pt>
                <c:pt idx="15878">
                  <c:v>1.9107261004969665</c:v>
                </c:pt>
                <c:pt idx="15879">
                  <c:v>1.9125178434088137</c:v>
                </c:pt>
                <c:pt idx="15880">
                  <c:v>1.9129970278374588</c:v>
                </c:pt>
                <c:pt idx="15881">
                  <c:v>1.9121638589049641</c:v>
                </c:pt>
                <c:pt idx="15882">
                  <c:v>1.9100212385743336</c:v>
                </c:pt>
                <c:pt idx="15883">
                  <c:v>1.9065680200300639</c:v>
                </c:pt>
                <c:pt idx="15884">
                  <c:v>1.9018080616807336</c:v>
                </c:pt>
                <c:pt idx="15885">
                  <c:v>1.89574527884217</c:v>
                </c:pt>
                <c:pt idx="15886">
                  <c:v>1.8883846624571661</c:v>
                </c:pt>
                <c:pt idx="15887">
                  <c:v>1.8797299403196637</c:v>
                </c:pt>
                <c:pt idx="15888">
                  <c:v>1.8697869503330875</c:v>
                </c:pt>
                <c:pt idx="15889">
                  <c:v>1.8585633251168803</c:v>
                </c:pt>
                <c:pt idx="15890">
                  <c:v>1.8460650219826862</c:v>
                </c:pt>
                <c:pt idx="15891">
                  <c:v>1.8322997411352928</c:v>
                </c:pt>
                <c:pt idx="15892">
                  <c:v>1.8172777702659884</c:v>
                </c:pt>
                <c:pt idx="15893">
                  <c:v>1.8010116316060021</c:v>
                </c:pt>
                <c:pt idx="15894">
                  <c:v>1.7835135003871139</c:v>
                </c:pt>
                <c:pt idx="15895">
                  <c:v>1.7647909370358867</c:v>
                </c:pt>
                <c:pt idx="15896">
                  <c:v>1.7448592388896729</c:v>
                </c:pt>
                <c:pt idx="15897">
                  <c:v>1.7237329051782251</c:v>
                </c:pt>
                <c:pt idx="15898">
                  <c:v>1.7014256523518629</c:v>
                </c:pt>
                <c:pt idx="15899">
                  <c:v>1.6779504999299046</c:v>
                </c:pt>
                <c:pt idx="15900">
                  <c:v>1.6533272887709316</c:v>
                </c:pt>
                <c:pt idx="15901">
                  <c:v>1.6275710322935921</c:v>
                </c:pt>
                <c:pt idx="15902">
                  <c:v>1.6006988758483389</c:v>
                </c:pt>
                <c:pt idx="15903">
                  <c:v>1.5727276748855374</c:v>
                </c:pt>
                <c:pt idx="15904">
                  <c:v>1.5436803872844287</c:v>
                </c:pt>
                <c:pt idx="15905">
                  <c:v>1.5135744856144451</c:v>
                </c:pt>
                <c:pt idx="15906">
                  <c:v>1.4824301008997089</c:v>
                </c:pt>
                <c:pt idx="15907">
                  <c:v>1.4502696400321187</c:v>
                </c:pt>
                <c:pt idx="15908">
                  <c:v>1.417117366960521</c:v>
                </c:pt>
                <c:pt idx="15909">
                  <c:v>1.3829915928918628</c:v>
                </c:pt>
                <c:pt idx="15910">
                  <c:v>1.3479171873324383</c:v>
                </c:pt>
                <c:pt idx="15911">
                  <c:v>1.3119203736142164</c:v>
                </c:pt>
                <c:pt idx="15912">
                  <c:v>1.2750263138448403</c:v>
                </c:pt>
                <c:pt idx="15913">
                  <c:v>1.2372590957197853</c:v>
                </c:pt>
                <c:pt idx="15914">
                  <c:v>1.1986428862653324</c:v>
                </c:pt>
                <c:pt idx="15915">
                  <c:v>1.1592050856422413</c:v>
                </c:pt>
                <c:pt idx="15916">
                  <c:v>1.1189726142069005</c:v>
                </c:pt>
                <c:pt idx="15917">
                  <c:v>1.0779719105712566</c:v>
                </c:pt>
                <c:pt idx="15918">
                  <c:v>1.0362321152062257</c:v>
                </c:pt>
                <c:pt idx="15919">
                  <c:v>0.99378251071054668</c:v>
                </c:pt>
                <c:pt idx="15920">
                  <c:v>0.95065342113493401</c:v>
                </c:pt>
                <c:pt idx="15921">
                  <c:v>0.90687171159667113</c:v>
                </c:pt>
                <c:pt idx="15922">
                  <c:v>0.86246972869396821</c:v>
                </c:pt>
                <c:pt idx="15923">
                  <c:v>0.81747800362291301</c:v>
                </c:pt>
                <c:pt idx="15924">
                  <c:v>0.77192332918768025</c:v>
                </c:pt>
                <c:pt idx="15925">
                  <c:v>0.72584092265085776</c:v>
                </c:pt>
                <c:pt idx="15926">
                  <c:v>0.67926142493991015</c:v>
                </c:pt>
                <c:pt idx="15927">
                  <c:v>0.63221358476238121</c:v>
                </c:pt>
                <c:pt idx="15928">
                  <c:v>0.58473190579089873</c:v>
                </c:pt>
                <c:pt idx="15929">
                  <c:v>0.53685048429605187</c:v>
                </c:pt>
                <c:pt idx="15930">
                  <c:v>0.48860287646216971</c:v>
                </c:pt>
                <c:pt idx="15931">
                  <c:v>0.44001887661323313</c:v>
                </c:pt>
                <c:pt idx="15932">
                  <c:v>0.39113560522684759</c:v>
                </c:pt>
                <c:pt idx="15933">
                  <c:v>0.34198462473053359</c:v>
                </c:pt>
                <c:pt idx="15934">
                  <c:v>0.29259586500374629</c:v>
                </c:pt>
                <c:pt idx="15935">
                  <c:v>0.24300736569603595</c:v>
                </c:pt>
                <c:pt idx="15936">
                  <c:v>0.1932523554295236</c:v>
                </c:pt>
                <c:pt idx="15937">
                  <c:v>0.14336405313628631</c:v>
                </c:pt>
                <c:pt idx="15938">
                  <c:v>9.3377700978313258E-2</c:v>
                </c:pt>
                <c:pt idx="15939">
                  <c:v>4.332911936135625E-2</c:v>
                </c:pt>
                <c:pt idx="15940">
                  <c:v>-6.748710359568426E-3</c:v>
                </c:pt>
                <c:pt idx="15941">
                  <c:v>-5.6822163607579211E-2</c:v>
                </c:pt>
                <c:pt idx="15942">
                  <c:v>-0.10685605747705675</c:v>
                </c:pt>
                <c:pt idx="15943">
                  <c:v>-0.15681503918890666</c:v>
                </c:pt>
                <c:pt idx="15944">
                  <c:v>-0.20666694191510623</c:v>
                </c:pt>
                <c:pt idx="15945">
                  <c:v>-0.2563792394380468</c:v>
                </c:pt>
                <c:pt idx="15946">
                  <c:v>-0.30591806921865311</c:v>
                </c:pt>
                <c:pt idx="15947">
                  <c:v>-0.355248454437606</c:v>
                </c:pt>
                <c:pt idx="15948">
                  <c:v>-0.40433454521527862</c:v>
                </c:pt>
                <c:pt idx="15949">
                  <c:v>-0.45314097458585967</c:v>
                </c:pt>
                <c:pt idx="15950">
                  <c:v>-0.50163616387586696</c:v>
                </c:pt>
                <c:pt idx="15951">
                  <c:v>-0.54978871402652452</c:v>
                </c:pt>
                <c:pt idx="15952">
                  <c:v>-0.59756524903510633</c:v>
                </c:pt>
                <c:pt idx="15953">
                  <c:v>-0.64492993889358208</c:v>
                </c:pt>
                <c:pt idx="15954">
                  <c:v>-0.69185379988928331</c:v>
                </c:pt>
                <c:pt idx="15955">
                  <c:v>-0.73830414562490798</c:v>
                </c:pt>
                <c:pt idx="15956">
                  <c:v>-0.78424847008194221</c:v>
                </c:pt>
                <c:pt idx="15957">
                  <c:v>-0.82965523790169304</c:v>
                </c:pt>
                <c:pt idx="15958">
                  <c:v>-0.87449312604882645</c:v>
                </c:pt>
                <c:pt idx="15959">
                  <c:v>-0.91873183387675195</c:v>
                </c:pt>
                <c:pt idx="15960">
                  <c:v>-0.96234106144338794</c:v>
                </c:pt>
                <c:pt idx="15961">
                  <c:v>-1.00529048311531</c:v>
                </c:pt>
                <c:pt idx="15962">
                  <c:v>-1.0475506942538884</c:v>
                </c:pt>
                <c:pt idx="15963">
                  <c:v>-1.0890931733982028</c:v>
                </c:pt>
                <c:pt idx="15964">
                  <c:v>-1.1298893799888081</c:v>
                </c:pt>
                <c:pt idx="15965">
                  <c:v>-1.1699109398724841</c:v>
                </c:pt>
                <c:pt idx="15966">
                  <c:v>-1.2091306620780273</c:v>
                </c:pt>
                <c:pt idx="15967">
                  <c:v>-1.2475217133034848</c:v>
                </c:pt>
                <c:pt idx="15968">
                  <c:v>-1.2850584017962317</c:v>
                </c:pt>
                <c:pt idx="15969">
                  <c:v>-1.3217152849416538</c:v>
                </c:pt>
                <c:pt idx="15970">
                  <c:v>-1.3574639385018097</c:v>
                </c:pt>
                <c:pt idx="15971">
                  <c:v>-1.3922831656577874</c:v>
                </c:pt>
                <c:pt idx="15972">
                  <c:v>-1.4261492116837384</c:v>
                </c:pt>
                <c:pt idx="15973">
                  <c:v>-1.459036991400523</c:v>
                </c:pt>
                <c:pt idx="15974">
                  <c:v>-1.4909224810904236</c:v>
                </c:pt>
                <c:pt idx="15975">
                  <c:v>-1.5217859034402643</c:v>
                </c:pt>
                <c:pt idx="15976">
                  <c:v>-1.5516080108249852</c:v>
                </c:pt>
                <c:pt idx="15977">
                  <c:v>-1.5803689433511552</c:v>
                </c:pt>
                <c:pt idx="15978">
                  <c:v>-1.608048297645511</c:v>
                </c:pt>
                <c:pt idx="15979">
                  <c:v>-1.6346252306105915</c:v>
                </c:pt>
                <c:pt idx="15980">
                  <c:v>-1.6600796964048494</c:v>
                </c:pt>
                <c:pt idx="15981">
                  <c:v>-1.6843956527635697</c:v>
                </c:pt>
                <c:pt idx="15982">
                  <c:v>-1.707557373592921</c:v>
                </c:pt>
                <c:pt idx="15983">
                  <c:v>-1.7295483416409738</c:v>
                </c:pt>
                <c:pt idx="15984">
                  <c:v>-1.7503524629812153</c:v>
                </c:pt>
                <c:pt idx="15985">
                  <c:v>-1.769957270793824</c:v>
                </c:pt>
                <c:pt idx="15986">
                  <c:v>-1.7883502520606107</c:v>
                </c:pt>
                <c:pt idx="15987">
                  <c:v>-1.8055177675378571</c:v>
                </c:pt>
                <c:pt idx="15988">
                  <c:v>-1.8214474114829897</c:v>
                </c:pt>
                <c:pt idx="15989">
                  <c:v>-1.8361321044808223</c:v>
                </c:pt>
                <c:pt idx="15990">
                  <c:v>-1.8495576127157642</c:v>
                </c:pt>
                <c:pt idx="15991">
                  <c:v>-1.8617132136004959</c:v>
                </c:pt>
                <c:pt idx="15992">
                  <c:v>-1.8725944330141502</c:v>
                </c:pt>
                <c:pt idx="15993">
                  <c:v>-1.8821905160497741</c:v>
                </c:pt>
                <c:pt idx="15994">
                  <c:v>-1.890495955300511</c:v>
                </c:pt>
                <c:pt idx="15995">
                  <c:v>-1.8975066131253606</c:v>
                </c:pt>
                <c:pt idx="15996">
                  <c:v>-1.9032194999354382</c:v>
                </c:pt>
                <c:pt idx="15997">
                  <c:v>-1.9076272160647672</c:v>
                </c:pt>
                <c:pt idx="15998">
                  <c:v>-1.9107261004943095</c:v>
                </c:pt>
                <c:pt idx="15999">
                  <c:v>-1.9125178434061794</c:v>
                </c:pt>
                <c:pt idx="16000">
                  <c:v>-1.912997027834858</c:v>
                </c:pt>
                <c:pt idx="16001">
                  <c:v>-1.9121638589023973</c:v>
                </c:pt>
                <c:pt idx="16002">
                  <c:v>-1.910021238571795</c:v>
                </c:pt>
                <c:pt idx="16003">
                  <c:v>-1.9065680200275534</c:v>
                </c:pt>
                <c:pt idx="16004">
                  <c:v>-1.9018080616782567</c:v>
                </c:pt>
                <c:pt idx="16005">
                  <c:v>-1.8957452788397329</c:v>
                </c:pt>
                <c:pt idx="16006">
                  <c:v>-1.8883846624547682</c:v>
                </c:pt>
                <c:pt idx="16007">
                  <c:v>-1.8797299403172993</c:v>
                </c:pt>
                <c:pt idx="16008">
                  <c:v>-1.8697869503307625</c:v>
                </c:pt>
                <c:pt idx="16009">
                  <c:v>-1.8585633251145892</c:v>
                </c:pt>
                <c:pt idx="16010">
                  <c:v>-1.8460650219804404</c:v>
                </c:pt>
                <c:pt idx="16011">
                  <c:v>-1.8322997411330861</c:v>
                </c:pt>
                <c:pt idx="16012">
                  <c:v>-1.8172777702638212</c:v>
                </c:pt>
                <c:pt idx="16013">
                  <c:v>-1.8010116316038796</c:v>
                </c:pt>
                <c:pt idx="16014">
                  <c:v>-1.7835135003850309</c:v>
                </c:pt>
                <c:pt idx="16015">
                  <c:v>-1.7647909370338546</c:v>
                </c:pt>
                <c:pt idx="16016">
                  <c:v>-1.7448592388876747</c:v>
                </c:pt>
                <c:pt idx="16017">
                  <c:v>-1.7237329051762831</c:v>
                </c:pt>
                <c:pt idx="16018">
                  <c:v>-1.7014256523499658</c:v>
                </c:pt>
                <c:pt idx="16019">
                  <c:v>-1.6779504999280528</c:v>
                </c:pt>
                <c:pt idx="16020">
                  <c:v>-1.6533272887691191</c:v>
                </c:pt>
                <c:pt idx="16021">
                  <c:v>-1.6275710322918304</c:v>
                </c:pt>
                <c:pt idx="16022">
                  <c:v>-1.6006988758466336</c:v>
                </c:pt>
                <c:pt idx="16023">
                  <c:v>-1.5727276748838712</c:v>
                </c:pt>
                <c:pt idx="16024">
                  <c:v>-1.5436803872828189</c:v>
                </c:pt>
                <c:pt idx="16025">
                  <c:v>-1.5135744856128801</c:v>
                </c:pt>
                <c:pt idx="16026">
                  <c:v>-1.4824301008982006</c:v>
                </c:pt>
                <c:pt idx="16027">
                  <c:v>-1.4502696400306552</c:v>
                </c:pt>
                <c:pt idx="16028">
                  <c:v>-1.4171173669591195</c:v>
                </c:pt>
                <c:pt idx="16029">
                  <c:v>-1.3829915928905063</c:v>
                </c:pt>
                <c:pt idx="16030">
                  <c:v>-1.347917187331138</c:v>
                </c:pt>
                <c:pt idx="16031">
                  <c:v>-1.3119203736129725</c:v>
                </c:pt>
                <c:pt idx="16032">
                  <c:v>-1.2750263138436526</c:v>
                </c:pt>
                <c:pt idx="16033">
                  <c:v>-1.2372590957186371</c:v>
                </c:pt>
                <c:pt idx="16034">
                  <c:v>-1.1986428862642462</c:v>
                </c:pt>
                <c:pt idx="16035">
                  <c:v>-1.159205085641217</c:v>
                </c:pt>
                <c:pt idx="16036">
                  <c:v>-1.1189726142059211</c:v>
                </c:pt>
                <c:pt idx="16037">
                  <c:v>-1.0779719105703391</c:v>
                </c:pt>
                <c:pt idx="16038">
                  <c:v>-1.0362321152053531</c:v>
                </c:pt>
                <c:pt idx="16039">
                  <c:v>-0.99378251070974177</c:v>
                </c:pt>
                <c:pt idx="16040">
                  <c:v>-0.95065342113418527</c:v>
                </c:pt>
                <c:pt idx="16041">
                  <c:v>-0.90687171159597868</c:v>
                </c:pt>
                <c:pt idx="16042">
                  <c:v>-0.86246972869333771</c:v>
                </c:pt>
                <c:pt idx="16043">
                  <c:v>-0.81747800362233325</c:v>
                </c:pt>
                <c:pt idx="16044">
                  <c:v>-0.77192332918714535</c:v>
                </c:pt>
                <c:pt idx="16045">
                  <c:v>-0.72584092265037925</c:v>
                </c:pt>
                <c:pt idx="16046">
                  <c:v>-0.67926142493948805</c:v>
                </c:pt>
                <c:pt idx="16047">
                  <c:v>-0.63221358476202094</c:v>
                </c:pt>
                <c:pt idx="16048">
                  <c:v>-0.58473190579060041</c:v>
                </c:pt>
                <c:pt idx="16049">
                  <c:v>-0.5368504842957923</c:v>
                </c:pt>
                <c:pt idx="16050">
                  <c:v>-0.48860287646198225</c:v>
                </c:pt>
                <c:pt idx="16051">
                  <c:v>-0.44001887661310368</c:v>
                </c:pt>
                <c:pt idx="16052">
                  <c:v>-0.39113560522676089</c:v>
                </c:pt>
                <c:pt idx="16053">
                  <c:v>-0.34198462473050484</c:v>
                </c:pt>
                <c:pt idx="16054">
                  <c:v>-0.29259586500377499</c:v>
                </c:pt>
                <c:pt idx="16055">
                  <c:v>-0.24300736569612211</c:v>
                </c:pt>
                <c:pt idx="16056">
                  <c:v>-0.1932523554296677</c:v>
                </c:pt>
                <c:pt idx="16057">
                  <c:v>-0.14336405313648784</c:v>
                </c:pt>
                <c:pt idx="16058">
                  <c:v>-9.3377700978558117E-2</c:v>
                </c:pt>
                <c:pt idx="16059">
                  <c:v>-4.3329119361658577E-2</c:v>
                </c:pt>
                <c:pt idx="16060">
                  <c:v>6.7487103592084544E-3</c:v>
                </c:pt>
                <c:pt idx="16061">
                  <c:v>5.6822163607161538E-2</c:v>
                </c:pt>
                <c:pt idx="16062">
                  <c:v>0.10685605747656703</c:v>
                </c:pt>
                <c:pt idx="16063">
                  <c:v>0.15681503918837417</c:v>
                </c:pt>
                <c:pt idx="16064">
                  <c:v>0.20666694191453036</c:v>
                </c:pt>
                <c:pt idx="16065">
                  <c:v>0.25637923943741298</c:v>
                </c:pt>
                <c:pt idx="16066">
                  <c:v>0.30591806921796189</c:v>
                </c:pt>
                <c:pt idx="16067">
                  <c:v>0.35524845443687142</c:v>
                </c:pt>
                <c:pt idx="16068">
                  <c:v>0.40433454521450068</c:v>
                </c:pt>
                <c:pt idx="16069">
                  <c:v>0.45314097458503905</c:v>
                </c:pt>
                <c:pt idx="16070">
                  <c:v>0.50163616387498877</c:v>
                </c:pt>
                <c:pt idx="16071">
                  <c:v>0.54978871402558838</c:v>
                </c:pt>
                <c:pt idx="16072">
                  <c:v>0.59756524903411001</c:v>
                </c:pt>
                <c:pt idx="16073">
                  <c:v>0.64492993889255767</c:v>
                </c:pt>
                <c:pt idx="16074">
                  <c:v>0.6918537998882025</c:v>
                </c:pt>
                <c:pt idx="16075">
                  <c:v>0.7383041456237992</c:v>
                </c:pt>
                <c:pt idx="16076">
                  <c:v>0.78424847008077703</c:v>
                </c:pt>
                <c:pt idx="16077">
                  <c:v>0.82965523790048856</c:v>
                </c:pt>
                <c:pt idx="16078">
                  <c:v>0.87449312604756557</c:v>
                </c:pt>
                <c:pt idx="16079">
                  <c:v>0.91873183387544044</c:v>
                </c:pt>
                <c:pt idx="16080">
                  <c:v>0.96234106144204257</c:v>
                </c:pt>
                <c:pt idx="16081">
                  <c:v>1.0052904831139198</c:v>
                </c:pt>
                <c:pt idx="16082">
                  <c:v>1.0475506942524586</c:v>
                </c:pt>
                <c:pt idx="16083">
                  <c:v>1.0890931733967224</c:v>
                </c:pt>
                <c:pt idx="16084">
                  <c:v>1.1298893799872995</c:v>
                </c:pt>
                <c:pt idx="16085">
                  <c:v>1.169910939870936</c:v>
                </c:pt>
                <c:pt idx="16086">
                  <c:v>1.2091306620764457</c:v>
                </c:pt>
                <c:pt idx="16087">
                  <c:v>1.2475217133018581</c:v>
                </c:pt>
                <c:pt idx="16088">
                  <c:v>1.285058401794571</c:v>
                </c:pt>
                <c:pt idx="16089">
                  <c:v>1.3217152849399538</c:v>
                </c:pt>
                <c:pt idx="16090">
                  <c:v>1.3574639385000704</c:v>
                </c:pt>
                <c:pt idx="16091">
                  <c:v>1.3922831656560255</c:v>
                </c:pt>
                <c:pt idx="16092">
                  <c:v>1.4261492116819372</c:v>
                </c:pt>
                <c:pt idx="16093">
                  <c:v>1.4590369913986991</c:v>
                </c:pt>
                <c:pt idx="16094">
                  <c:v>1.4909224810885662</c:v>
                </c:pt>
                <c:pt idx="16095">
                  <c:v>1.5217859034383729</c:v>
                </c:pt>
                <c:pt idx="16096">
                  <c:v>1.5516080108230657</c:v>
                </c:pt>
                <c:pt idx="16097">
                  <c:v>1.5803689433492021</c:v>
                </c:pt>
                <c:pt idx="16098">
                  <c:v>1.6080482976435357</c:v>
                </c:pt>
                <c:pt idx="16099">
                  <c:v>1.6346252306085818</c:v>
                </c:pt>
                <c:pt idx="16100">
                  <c:v>1.6600796964028177</c:v>
                </c:pt>
                <c:pt idx="16101">
                  <c:v>1.6843956527615209</c:v>
                </c:pt>
                <c:pt idx="16102">
                  <c:v>1.7075573735908383</c:v>
                </c:pt>
                <c:pt idx="16103">
                  <c:v>1.7295483416388684</c:v>
                </c:pt>
                <c:pt idx="16104">
                  <c:v>1.750352462979093</c:v>
                </c:pt>
                <c:pt idx="16105">
                  <c:v>1.7699572707916793</c:v>
                </c:pt>
                <c:pt idx="16106">
                  <c:v>1.7883502520584436</c:v>
                </c:pt>
                <c:pt idx="16107">
                  <c:v>1.8055177675356788</c:v>
                </c:pt>
                <c:pt idx="16108">
                  <c:v>1.8214474114807886</c:v>
                </c:pt>
                <c:pt idx="16109">
                  <c:v>1.8361321044786045</c:v>
                </c:pt>
                <c:pt idx="16110">
                  <c:v>1.8495576127135351</c:v>
                </c:pt>
                <c:pt idx="16111">
                  <c:v>1.8617132135982499</c:v>
                </c:pt>
                <c:pt idx="16112">
                  <c:v>1.8725944330118931</c:v>
                </c:pt>
                <c:pt idx="16113">
                  <c:v>1.8821905160474999</c:v>
                </c:pt>
                <c:pt idx="16114">
                  <c:v>1.8904959552982259</c:v>
                </c:pt>
                <c:pt idx="16115">
                  <c:v>1.8975066131230698</c:v>
                </c:pt>
                <c:pt idx="16116">
                  <c:v>1.903219499933136</c:v>
                </c:pt>
                <c:pt idx="16117">
                  <c:v>1.9076272160624592</c:v>
                </c:pt>
                <c:pt idx="16118">
                  <c:v>1.910726100491996</c:v>
                </c:pt>
                <c:pt idx="16119">
                  <c:v>1.9125178434038603</c:v>
                </c:pt>
                <c:pt idx="16120">
                  <c:v>1.9129970278325334</c:v>
                </c:pt>
                <c:pt idx="16121">
                  <c:v>1.9121638589000669</c:v>
                </c:pt>
                <c:pt idx="16122">
                  <c:v>1.9100212385694644</c:v>
                </c:pt>
                <c:pt idx="16123">
                  <c:v>1.9065680200252231</c:v>
                </c:pt>
                <c:pt idx="16124">
                  <c:v>1.9018080616759263</c:v>
                </c:pt>
                <c:pt idx="16125">
                  <c:v>1.8957452788374025</c:v>
                </c:pt>
                <c:pt idx="16126">
                  <c:v>1.8883846624524379</c:v>
                </c:pt>
                <c:pt idx="16127">
                  <c:v>1.8797299403149745</c:v>
                </c:pt>
                <c:pt idx="16128">
                  <c:v>1.8697869503284379</c:v>
                </c:pt>
                <c:pt idx="16129">
                  <c:v>1.858563325112276</c:v>
                </c:pt>
                <c:pt idx="16130">
                  <c:v>1.8460650219781269</c:v>
                </c:pt>
                <c:pt idx="16131">
                  <c:v>1.832299741130784</c:v>
                </c:pt>
                <c:pt idx="16132">
                  <c:v>1.8172777702615248</c:v>
                </c:pt>
                <c:pt idx="16133">
                  <c:v>1.8010116316015887</c:v>
                </c:pt>
                <c:pt idx="16134">
                  <c:v>1.7835135003827514</c:v>
                </c:pt>
                <c:pt idx="16135">
                  <c:v>1.7647909370315862</c:v>
                </c:pt>
                <c:pt idx="16136">
                  <c:v>1.7448592388854229</c:v>
                </c:pt>
                <c:pt idx="16137">
                  <c:v>1.7237329051740371</c:v>
                </c:pt>
                <c:pt idx="16138">
                  <c:v>1.7014256523477311</c:v>
                </c:pt>
                <c:pt idx="16139">
                  <c:v>1.677950499925835</c:v>
                </c:pt>
                <c:pt idx="16140">
                  <c:v>1.6533272887669237</c:v>
                </c:pt>
                <c:pt idx="16141">
                  <c:v>1.6275710322896575</c:v>
                </c:pt>
                <c:pt idx="16142">
                  <c:v>1.6006988758444551</c:v>
                </c:pt>
                <c:pt idx="16143">
                  <c:v>1.5727276748817378</c:v>
                </c:pt>
                <c:pt idx="16144">
                  <c:v>1.5436803872806855</c:v>
                </c:pt>
                <c:pt idx="16145">
                  <c:v>1.5135744856107862</c:v>
                </c:pt>
                <c:pt idx="16146">
                  <c:v>1.4824301008961123</c:v>
                </c:pt>
                <c:pt idx="16147">
                  <c:v>1.450269640028589</c:v>
                </c:pt>
                <c:pt idx="16148">
                  <c:v>1.4171173669570818</c:v>
                </c:pt>
                <c:pt idx="16149">
                  <c:v>1.3829915928884911</c:v>
                </c:pt>
                <c:pt idx="16150">
                  <c:v>1.3479171873291509</c:v>
                </c:pt>
                <c:pt idx="16151">
                  <c:v>1.3119203736110081</c:v>
                </c:pt>
                <c:pt idx="16152">
                  <c:v>1.2750263138417164</c:v>
                </c:pt>
                <c:pt idx="16153">
                  <c:v>1.2372590957167289</c:v>
                </c:pt>
                <c:pt idx="16154">
                  <c:v>1.1986428862623606</c:v>
                </c:pt>
                <c:pt idx="16155">
                  <c:v>1.1592050856393594</c:v>
                </c:pt>
                <c:pt idx="16156">
                  <c:v>1.1189726142040917</c:v>
                </c:pt>
                <c:pt idx="16157">
                  <c:v>1.0779719105685435</c:v>
                </c:pt>
                <c:pt idx="16158">
                  <c:v>1.0362321152035912</c:v>
                </c:pt>
                <c:pt idx="16159">
                  <c:v>0.99378251070800805</c:v>
                </c:pt>
                <c:pt idx="16160">
                  <c:v>0.95065342113249107</c:v>
                </c:pt>
                <c:pt idx="16161">
                  <c:v>0.90687171159430702</c:v>
                </c:pt>
                <c:pt idx="16162">
                  <c:v>0.8624697286916998</c:v>
                </c:pt>
                <c:pt idx="16163">
                  <c:v>0.81747800362073453</c:v>
                </c:pt>
                <c:pt idx="16164">
                  <c:v>0.77192332918557494</c:v>
                </c:pt>
                <c:pt idx="16165">
                  <c:v>0.7258409226488538</c:v>
                </c:pt>
                <c:pt idx="16166">
                  <c:v>0.67926142493800767</c:v>
                </c:pt>
                <c:pt idx="16167">
                  <c:v>0.63221358476055178</c:v>
                </c:pt>
                <c:pt idx="16168">
                  <c:v>0.58473190578917622</c:v>
                </c:pt>
                <c:pt idx="16169">
                  <c:v>0.53685048429441051</c:v>
                </c:pt>
                <c:pt idx="16170">
                  <c:v>0.48860287646062905</c:v>
                </c:pt>
                <c:pt idx="16171">
                  <c:v>0.44001887661179323</c:v>
                </c:pt>
                <c:pt idx="16172">
                  <c:v>0.39113560522549379</c:v>
                </c:pt>
                <c:pt idx="16173">
                  <c:v>0.3419846247292665</c:v>
                </c:pt>
                <c:pt idx="16174">
                  <c:v>0.2925958650025946</c:v>
                </c:pt>
                <c:pt idx="16175">
                  <c:v>0.24300736569497042</c:v>
                </c:pt>
                <c:pt idx="16176">
                  <c:v>0.19325235542857341</c:v>
                </c:pt>
                <c:pt idx="16177">
                  <c:v>0.1433640531354369</c:v>
                </c:pt>
                <c:pt idx="16178">
                  <c:v>9.3377700977535893E-2</c:v>
                </c:pt>
                <c:pt idx="16179">
                  <c:v>4.3329119360693891E-2</c:v>
                </c:pt>
                <c:pt idx="16180">
                  <c:v>-6.7487103601587351E-3</c:v>
                </c:pt>
                <c:pt idx="16181">
                  <c:v>-5.682216360806893E-2</c:v>
                </c:pt>
                <c:pt idx="16182">
                  <c:v>-0.10685605747744514</c:v>
                </c:pt>
                <c:pt idx="16183">
                  <c:v>-0.15681503918918022</c:v>
                </c:pt>
                <c:pt idx="16184">
                  <c:v>-0.20666694191530774</c:v>
                </c:pt>
                <c:pt idx="16185">
                  <c:v>-0.2563792394381616</c:v>
                </c:pt>
                <c:pt idx="16186">
                  <c:v>-0.30591806921865311</c:v>
                </c:pt>
                <c:pt idx="16187">
                  <c:v>-0.35524845443751935</c:v>
                </c:pt>
                <c:pt idx="16188">
                  <c:v>-0.40433454521510576</c:v>
                </c:pt>
                <c:pt idx="16189">
                  <c:v>-0.45314097458558611</c:v>
                </c:pt>
                <c:pt idx="16190">
                  <c:v>-0.50163616387547849</c:v>
                </c:pt>
                <c:pt idx="16191">
                  <c:v>-0.54978871402606344</c:v>
                </c:pt>
                <c:pt idx="16192">
                  <c:v>-0.59756524903454356</c:v>
                </c:pt>
                <c:pt idx="16193">
                  <c:v>-0.64492993889294603</c:v>
                </c:pt>
                <c:pt idx="16194">
                  <c:v>-0.69185379988855156</c:v>
                </c:pt>
                <c:pt idx="16195">
                  <c:v>-0.73830414562408619</c:v>
                </c:pt>
                <c:pt idx="16196">
                  <c:v>-0.78424847008101906</c:v>
                </c:pt>
                <c:pt idx="16197">
                  <c:v>-0.82965523790068552</c:v>
                </c:pt>
                <c:pt idx="16198">
                  <c:v>-0.87449312604771756</c:v>
                </c:pt>
                <c:pt idx="16199">
                  <c:v>-0.91873183387555868</c:v>
                </c:pt>
                <c:pt idx="16200">
                  <c:v>-0.96234106144211029</c:v>
                </c:pt>
                <c:pt idx="16201">
                  <c:v>-1.0052904831139478</c:v>
                </c:pt>
                <c:pt idx="16202">
                  <c:v>-1.047550694252436</c:v>
                </c:pt>
                <c:pt idx="16203">
                  <c:v>-1.0890931733966605</c:v>
                </c:pt>
                <c:pt idx="16204">
                  <c:v>-1.129889379987187</c:v>
                </c:pt>
                <c:pt idx="16205">
                  <c:v>-1.1699109398707841</c:v>
                </c:pt>
                <c:pt idx="16206">
                  <c:v>-1.2091306620762488</c:v>
                </c:pt>
                <c:pt idx="16207">
                  <c:v>-1.2475217133016161</c:v>
                </c:pt>
                <c:pt idx="16208">
                  <c:v>-1.2850584017942952</c:v>
                </c:pt>
                <c:pt idx="16209">
                  <c:v>-1.3217152849396387</c:v>
                </c:pt>
                <c:pt idx="16210">
                  <c:v>-1.3574639384997103</c:v>
                </c:pt>
                <c:pt idx="16211">
                  <c:v>-1.3922831656556203</c:v>
                </c:pt>
                <c:pt idx="16212">
                  <c:v>-1.4261492116814982</c:v>
                </c:pt>
                <c:pt idx="16213">
                  <c:v>-1.4590369913982151</c:v>
                </c:pt>
                <c:pt idx="16214">
                  <c:v>-1.4909224810880426</c:v>
                </c:pt>
                <c:pt idx="16215">
                  <c:v>-1.5217859034378101</c:v>
                </c:pt>
                <c:pt idx="16216">
                  <c:v>-1.5516080108224635</c:v>
                </c:pt>
                <c:pt idx="16217">
                  <c:v>-1.5803689433485544</c:v>
                </c:pt>
                <c:pt idx="16218">
                  <c:v>-1.6080482976428545</c:v>
                </c:pt>
                <c:pt idx="16219">
                  <c:v>-1.6346252306078728</c:v>
                </c:pt>
                <c:pt idx="16220">
                  <c:v>-1.6600796964020577</c:v>
                </c:pt>
                <c:pt idx="16221">
                  <c:v>-1.6843956527607271</c:v>
                </c:pt>
                <c:pt idx="16222">
                  <c:v>-1.7075573735900051</c:v>
                </c:pt>
                <c:pt idx="16223">
                  <c:v>-1.7295483416380018</c:v>
                </c:pt>
                <c:pt idx="16224">
                  <c:v>-1.750352462978181</c:v>
                </c:pt>
                <c:pt idx="16225">
                  <c:v>-1.7699572707907334</c:v>
                </c:pt>
                <c:pt idx="16226">
                  <c:v>-1.7883502520574697</c:v>
                </c:pt>
                <c:pt idx="16227">
                  <c:v>-1.8055177675346596</c:v>
                </c:pt>
                <c:pt idx="16228">
                  <c:v>-1.8214474114797474</c:v>
                </c:pt>
                <c:pt idx="16229">
                  <c:v>-1.8361321044775236</c:v>
                </c:pt>
                <c:pt idx="16230">
                  <c:v>-1.8495576127124207</c:v>
                </c:pt>
                <c:pt idx="16231">
                  <c:v>-1.8617132135971071</c:v>
                </c:pt>
                <c:pt idx="16232">
                  <c:v>-1.8725944330107165</c:v>
                </c:pt>
                <c:pt idx="16233">
                  <c:v>-1.8821905160462953</c:v>
                </c:pt>
                <c:pt idx="16234">
                  <c:v>-1.8904959552969931</c:v>
                </c:pt>
                <c:pt idx="16235">
                  <c:v>-1.8975066131218032</c:v>
                </c:pt>
                <c:pt idx="16236">
                  <c:v>-1.9032194999318415</c:v>
                </c:pt>
                <c:pt idx="16237">
                  <c:v>-1.9076272160611365</c:v>
                </c:pt>
                <c:pt idx="16238">
                  <c:v>-1.9107261004906451</c:v>
                </c:pt>
                <c:pt idx="16239">
                  <c:v>-1.9125178434024812</c:v>
                </c:pt>
                <c:pt idx="16240">
                  <c:v>-1.9129970278311317</c:v>
                </c:pt>
                <c:pt idx="16241">
                  <c:v>-1.9121638588986369</c:v>
                </c:pt>
                <c:pt idx="16242">
                  <c:v>-1.9100212385680122</c:v>
                </c:pt>
                <c:pt idx="16243">
                  <c:v>-1.9065680200237485</c:v>
                </c:pt>
                <c:pt idx="16244">
                  <c:v>-1.9018080616744291</c:v>
                </c:pt>
                <c:pt idx="16245">
                  <c:v>-1.8957452788358768</c:v>
                </c:pt>
                <c:pt idx="16246">
                  <c:v>-1.8883846624508898</c:v>
                </c:pt>
                <c:pt idx="16247">
                  <c:v>-1.8797299403134098</c:v>
                </c:pt>
                <c:pt idx="16248">
                  <c:v>-1.869786950326856</c:v>
                </c:pt>
                <c:pt idx="16249">
                  <c:v>-1.8585633251106659</c:v>
                </c:pt>
                <c:pt idx="16250">
                  <c:v>-1.8460650219765058</c:v>
                </c:pt>
                <c:pt idx="16251">
                  <c:v>-1.8322997411291346</c:v>
                </c:pt>
                <c:pt idx="16252">
                  <c:v>-1.8172777702598641</c:v>
                </c:pt>
                <c:pt idx="16253">
                  <c:v>-1.8010116315999114</c:v>
                </c:pt>
                <c:pt idx="16254">
                  <c:v>-1.7835135003810627</c:v>
                </c:pt>
                <c:pt idx="16255">
                  <c:v>-1.7647909370298804</c:v>
                </c:pt>
                <c:pt idx="16256">
                  <c:v>-1.7448592388837063</c:v>
                </c:pt>
                <c:pt idx="16257">
                  <c:v>-1.7237329051723034</c:v>
                </c:pt>
                <c:pt idx="16258">
                  <c:v>-1.7014256523459919</c:v>
                </c:pt>
                <c:pt idx="16259">
                  <c:v>-1.6779504999240844</c:v>
                </c:pt>
                <c:pt idx="16260">
                  <c:v>-1.653327288765162</c:v>
                </c:pt>
                <c:pt idx="16261">
                  <c:v>-1.6275710322878789</c:v>
                </c:pt>
                <c:pt idx="16262">
                  <c:v>-1.6006988758426761</c:v>
                </c:pt>
                <c:pt idx="16263">
                  <c:v>-1.5727276748799421</c:v>
                </c:pt>
                <c:pt idx="16264">
                  <c:v>-1.5436803872788956</c:v>
                </c:pt>
                <c:pt idx="16265">
                  <c:v>-1.5135744856089794</c:v>
                </c:pt>
                <c:pt idx="16266">
                  <c:v>-1.4824301008943053</c:v>
                </c:pt>
                <c:pt idx="16267">
                  <c:v>-1.4502696400267823</c:v>
                </c:pt>
                <c:pt idx="16268">
                  <c:v>-1.4171173669552637</c:v>
                </c:pt>
                <c:pt idx="16269">
                  <c:v>-1.3829915928866729</c:v>
                </c:pt>
                <c:pt idx="16270">
                  <c:v>-1.3479171873273272</c:v>
                </c:pt>
                <c:pt idx="16271">
                  <c:v>-1.3119203736091787</c:v>
                </c:pt>
                <c:pt idx="16272">
                  <c:v>-1.275026313839887</c:v>
                </c:pt>
                <c:pt idx="16273">
                  <c:v>-1.237259095714905</c:v>
                </c:pt>
                <c:pt idx="16274">
                  <c:v>-1.1986428862605423</c:v>
                </c:pt>
                <c:pt idx="16275">
                  <c:v>-1.1592050856375355</c:v>
                </c:pt>
                <c:pt idx="16276">
                  <c:v>-1.1189726142022789</c:v>
                </c:pt>
                <c:pt idx="16277">
                  <c:v>-1.0779719105667365</c:v>
                </c:pt>
                <c:pt idx="16278">
                  <c:v>-1.0362321152017844</c:v>
                </c:pt>
                <c:pt idx="16279">
                  <c:v>-0.99378251070620682</c:v>
                </c:pt>
                <c:pt idx="16280">
                  <c:v>-0.95065342113068985</c:v>
                </c:pt>
                <c:pt idx="16281">
                  <c:v>-0.90687171159251689</c:v>
                </c:pt>
                <c:pt idx="16282">
                  <c:v>-0.86246972868992089</c:v>
                </c:pt>
                <c:pt idx="16283">
                  <c:v>-0.81747800361895018</c:v>
                </c:pt>
                <c:pt idx="16284">
                  <c:v>-0.77192332918383566</c:v>
                </c:pt>
                <c:pt idx="16285">
                  <c:v>-0.72584092264709765</c:v>
                </c:pt>
                <c:pt idx="16286">
                  <c:v>-0.67926142493625141</c:v>
                </c:pt>
                <c:pt idx="16287">
                  <c:v>-0.6322135847588406</c:v>
                </c:pt>
                <c:pt idx="16288">
                  <c:v>-0.58473190578744816</c:v>
                </c:pt>
                <c:pt idx="16289">
                  <c:v>-0.53685048429269699</c:v>
                </c:pt>
                <c:pt idx="16290">
                  <c:v>-0.48860287645893025</c:v>
                </c:pt>
                <c:pt idx="16291">
                  <c:v>-0.44001887661012318</c:v>
                </c:pt>
                <c:pt idx="16292">
                  <c:v>-0.39113560522383833</c:v>
                </c:pt>
                <c:pt idx="16293">
                  <c:v>-0.34198462472762509</c:v>
                </c:pt>
                <c:pt idx="16294">
                  <c:v>-0.29259586500095319</c:v>
                </c:pt>
                <c:pt idx="16295">
                  <c:v>-0.24300736569335768</c:v>
                </c:pt>
                <c:pt idx="16296">
                  <c:v>-0.19325235542696073</c:v>
                </c:pt>
                <c:pt idx="16297">
                  <c:v>-0.14336405313383885</c:v>
                </c:pt>
                <c:pt idx="16298">
                  <c:v>-9.3377700975980624E-2</c:v>
                </c:pt>
                <c:pt idx="16299">
                  <c:v>-4.3329119359153248E-2</c:v>
                </c:pt>
                <c:pt idx="16300">
                  <c:v>6.7487103616706168E-3</c:v>
                </c:pt>
                <c:pt idx="16301">
                  <c:v>5.6822163609566226E-2</c:v>
                </c:pt>
                <c:pt idx="16302">
                  <c:v>0.10685605747889966</c:v>
                </c:pt>
                <c:pt idx="16303">
                  <c:v>0.15681503919064882</c:v>
                </c:pt>
                <c:pt idx="16304">
                  <c:v>0.20666694191673299</c:v>
                </c:pt>
                <c:pt idx="16305">
                  <c:v>0.2563792394395587</c:v>
                </c:pt>
                <c:pt idx="16306">
                  <c:v>0.30591806922004966</c:v>
                </c:pt>
                <c:pt idx="16307">
                  <c:v>0.35524845443888775</c:v>
                </c:pt>
                <c:pt idx="16308">
                  <c:v>0.40433454521643025</c:v>
                </c:pt>
                <c:pt idx="16309">
                  <c:v>0.45314097458689656</c:v>
                </c:pt>
                <c:pt idx="16310">
                  <c:v>0.50163616387677434</c:v>
                </c:pt>
                <c:pt idx="16311">
                  <c:v>0.54978871402731588</c:v>
                </c:pt>
                <c:pt idx="16312">
                  <c:v>0.59756524903576502</c:v>
                </c:pt>
                <c:pt idx="16313">
                  <c:v>0.64492993889414507</c:v>
                </c:pt>
                <c:pt idx="16314">
                  <c:v>0.69185379988973361</c:v>
                </c:pt>
                <c:pt idx="16315">
                  <c:v>0.73830414562524016</c:v>
                </c:pt>
                <c:pt idx="16316">
                  <c:v>0.78424847008214493</c:v>
                </c:pt>
                <c:pt idx="16317">
                  <c:v>0.82965523790176632</c:v>
                </c:pt>
                <c:pt idx="16318">
                  <c:v>0.87449312604877572</c:v>
                </c:pt>
                <c:pt idx="16319">
                  <c:v>0.91873183387658319</c:v>
                </c:pt>
                <c:pt idx="16320">
                  <c:v>0.96234106144310649</c:v>
                </c:pt>
                <c:pt idx="16321">
                  <c:v>1.0052904831149103</c:v>
                </c:pt>
                <c:pt idx="16322">
                  <c:v>1.0475506942533648</c:v>
                </c:pt>
                <c:pt idx="16323">
                  <c:v>1.0890931733975611</c:v>
                </c:pt>
                <c:pt idx="16324">
                  <c:v>1.1298893799880652</c:v>
                </c:pt>
                <c:pt idx="16325">
                  <c:v>1.1699109398716228</c:v>
                </c:pt>
                <c:pt idx="16326">
                  <c:v>1.2091306620770648</c:v>
                </c:pt>
                <c:pt idx="16327">
                  <c:v>1.2475217133023928</c:v>
                </c:pt>
                <c:pt idx="16328">
                  <c:v>1.2850584017950384</c:v>
                </c:pt>
                <c:pt idx="16329">
                  <c:v>1.321715284940348</c:v>
                </c:pt>
                <c:pt idx="16330">
                  <c:v>1.3574639385003913</c:v>
                </c:pt>
                <c:pt idx="16331">
                  <c:v>1.3922831656562675</c:v>
                </c:pt>
                <c:pt idx="16332">
                  <c:v>1.4261492116821117</c:v>
                </c:pt>
                <c:pt idx="16333">
                  <c:v>1.4590369913987837</c:v>
                </c:pt>
                <c:pt idx="16334">
                  <c:v>1.4909224810885831</c:v>
                </c:pt>
                <c:pt idx="16335">
                  <c:v>1.5217859034383223</c:v>
                </c:pt>
                <c:pt idx="16336">
                  <c:v>1.5516080108229418</c:v>
                </c:pt>
                <c:pt idx="16337">
                  <c:v>1.5803689433489938</c:v>
                </c:pt>
                <c:pt idx="16338">
                  <c:v>1.60804829764326</c:v>
                </c:pt>
                <c:pt idx="16339">
                  <c:v>1.6346252306082385</c:v>
                </c:pt>
                <c:pt idx="16340">
                  <c:v>1.6600796964023952</c:v>
                </c:pt>
                <c:pt idx="16341">
                  <c:v>1.6843956527610311</c:v>
                </c:pt>
                <c:pt idx="16342">
                  <c:v>1.7075573735902752</c:v>
                </c:pt>
                <c:pt idx="16343">
                  <c:v>1.7295483416382382</c:v>
                </c:pt>
                <c:pt idx="16344">
                  <c:v>1.750352462978384</c:v>
                </c:pt>
                <c:pt idx="16345">
                  <c:v>1.7699572707909024</c:v>
                </c:pt>
                <c:pt idx="16346">
                  <c:v>1.7883502520575991</c:v>
                </c:pt>
                <c:pt idx="16347">
                  <c:v>1.8055177675347611</c:v>
                </c:pt>
                <c:pt idx="16348">
                  <c:v>1.8214474114798092</c:v>
                </c:pt>
                <c:pt idx="16349">
                  <c:v>1.8361321044775518</c:v>
                </c:pt>
                <c:pt idx="16350">
                  <c:v>1.8495576127124149</c:v>
                </c:pt>
                <c:pt idx="16351">
                  <c:v>1.8617132135970678</c:v>
                </c:pt>
                <c:pt idx="16352">
                  <c:v>1.8725944330106432</c:v>
                </c:pt>
                <c:pt idx="16353">
                  <c:v>1.8821905160461885</c:v>
                </c:pt>
                <c:pt idx="16354">
                  <c:v>1.8904959552968521</c:v>
                </c:pt>
                <c:pt idx="16355">
                  <c:v>1.8975066131216285</c:v>
                </c:pt>
                <c:pt idx="16356">
                  <c:v>1.9032194999316332</c:v>
                </c:pt>
                <c:pt idx="16357">
                  <c:v>1.9076272160608945</c:v>
                </c:pt>
                <c:pt idx="16358">
                  <c:v>1.9107261004903693</c:v>
                </c:pt>
                <c:pt idx="16359">
                  <c:v>1.9125178434021772</c:v>
                </c:pt>
                <c:pt idx="16360">
                  <c:v>1.9129970278307942</c:v>
                </c:pt>
                <c:pt idx="16361">
                  <c:v>1.9121638588982712</c:v>
                </c:pt>
                <c:pt idx="16362">
                  <c:v>1.9100212385676127</c:v>
                </c:pt>
                <c:pt idx="16363">
                  <c:v>1.9065680200233148</c:v>
                </c:pt>
                <c:pt idx="16364">
                  <c:v>1.9018080616739619</c:v>
                </c:pt>
                <c:pt idx="16365">
                  <c:v>1.8957452788353817</c:v>
                </c:pt>
                <c:pt idx="16366">
                  <c:v>1.8883846624503664</c:v>
                </c:pt>
                <c:pt idx="16367">
                  <c:v>1.8797299403128525</c:v>
                </c:pt>
                <c:pt idx="16368">
                  <c:v>1.8697869503262652</c:v>
                </c:pt>
                <c:pt idx="16369">
                  <c:v>1.858563325110058</c:v>
                </c:pt>
                <c:pt idx="16370">
                  <c:v>1.8460650219758585</c:v>
                </c:pt>
                <c:pt idx="16371">
                  <c:v>1.8322997411284649</c:v>
                </c:pt>
                <c:pt idx="16372">
                  <c:v>1.8172777702591605</c:v>
                </c:pt>
                <c:pt idx="16373">
                  <c:v>1.8010116315991851</c:v>
                </c:pt>
                <c:pt idx="16374">
                  <c:v>1.7835135003803027</c:v>
                </c:pt>
                <c:pt idx="16375">
                  <c:v>1.7647909370290982</c:v>
                </c:pt>
                <c:pt idx="16376">
                  <c:v>1.7448592388828901</c:v>
                </c:pt>
                <c:pt idx="16377">
                  <c:v>1.723732905171476</c:v>
                </c:pt>
                <c:pt idx="16378">
                  <c:v>1.7014256523451303</c:v>
                </c:pt>
                <c:pt idx="16379">
                  <c:v>1.6779504999231949</c:v>
                </c:pt>
                <c:pt idx="16380">
                  <c:v>1.6533272887642443</c:v>
                </c:pt>
                <c:pt idx="16381">
                  <c:v>1.6275710322869446</c:v>
                </c:pt>
                <c:pt idx="16382">
                  <c:v>1.6006988758417138</c:v>
                </c:pt>
                <c:pt idx="16383">
                  <c:v>1.5727276748789571</c:v>
                </c:pt>
                <c:pt idx="16384">
                  <c:v>1.5436803872778821</c:v>
                </c:pt>
                <c:pt idx="16385">
                  <c:v>1.5135744856079436</c:v>
                </c:pt>
                <c:pt idx="16386">
                  <c:v>1.4824301008932583</c:v>
                </c:pt>
                <c:pt idx="16387">
                  <c:v>1.4502696400257129</c:v>
                </c:pt>
                <c:pt idx="16388">
                  <c:v>1.4171173669541715</c:v>
                </c:pt>
                <c:pt idx="16389">
                  <c:v>1.3829915928855641</c:v>
                </c:pt>
                <c:pt idx="16390">
                  <c:v>1.3479171873261957</c:v>
                </c:pt>
                <c:pt idx="16391">
                  <c:v>1.311920373608036</c:v>
                </c:pt>
                <c:pt idx="16392">
                  <c:v>1.2750263138387103</c:v>
                </c:pt>
                <c:pt idx="16393">
                  <c:v>1.2372590957137231</c:v>
                </c:pt>
                <c:pt idx="16394">
                  <c:v>1.1986428862593377</c:v>
                </c:pt>
                <c:pt idx="16395">
                  <c:v>1.1592050856363199</c:v>
                </c:pt>
                <c:pt idx="16396">
                  <c:v>1.1189726142010463</c:v>
                </c:pt>
                <c:pt idx="16397">
                  <c:v>1.0779719105654813</c:v>
                </c:pt>
                <c:pt idx="16398">
                  <c:v>1.0362321152005181</c:v>
                </c:pt>
                <c:pt idx="16399">
                  <c:v>0.99378251070492341</c:v>
                </c:pt>
                <c:pt idx="16400">
                  <c:v>0.9506534211293951</c:v>
                </c:pt>
                <c:pt idx="16401">
                  <c:v>0.90687171159121094</c:v>
                </c:pt>
                <c:pt idx="16402">
                  <c:v>0.86246972868859817</c:v>
                </c:pt>
                <c:pt idx="16403">
                  <c:v>0.81747800361762746</c:v>
                </c:pt>
                <c:pt idx="16404">
                  <c:v>0.77192332918247897</c:v>
                </c:pt>
                <c:pt idx="16405">
                  <c:v>0.72584092264574673</c:v>
                </c:pt>
                <c:pt idx="16406">
                  <c:v>0.67926142493489483</c:v>
                </c:pt>
                <c:pt idx="16407">
                  <c:v>0.63221358475745593</c:v>
                </c:pt>
                <c:pt idx="16408">
                  <c:v>0.58473190578608036</c:v>
                </c:pt>
                <c:pt idx="16409">
                  <c:v>0.53685048429131454</c:v>
                </c:pt>
                <c:pt idx="16410">
                  <c:v>0.48860287645754774</c:v>
                </c:pt>
                <c:pt idx="16411">
                  <c:v>0.44001887660872657</c:v>
                </c:pt>
                <c:pt idx="16412">
                  <c:v>0.39113560522242713</c:v>
                </c:pt>
                <c:pt idx="16413">
                  <c:v>0.34198462472622854</c:v>
                </c:pt>
                <c:pt idx="16414">
                  <c:v>0.29259586499954204</c:v>
                </c:pt>
                <c:pt idx="16415">
                  <c:v>0.24300736569194656</c:v>
                </c:pt>
                <c:pt idx="16416">
                  <c:v>0.19325235542554955</c:v>
                </c:pt>
                <c:pt idx="16417">
                  <c:v>0.14336405313242767</c:v>
                </c:pt>
                <c:pt idx="16418">
                  <c:v>9.3377700974555361E-2</c:v>
                </c:pt>
                <c:pt idx="16419">
                  <c:v>4.3329119357713414E-2</c:v>
                </c:pt>
                <c:pt idx="16420">
                  <c:v>-6.748710363096092E-3</c:v>
                </c:pt>
                <c:pt idx="16421">
                  <c:v>-5.6822163610991482E-2</c:v>
                </c:pt>
                <c:pt idx="16422">
                  <c:v>-0.10685605748033955</c:v>
                </c:pt>
                <c:pt idx="16423">
                  <c:v>-0.15681503919206</c:v>
                </c:pt>
                <c:pt idx="16424">
                  <c:v>-0.20666694191815882</c:v>
                </c:pt>
                <c:pt idx="16425">
                  <c:v>-0.25637923944096935</c:v>
                </c:pt>
                <c:pt idx="16426">
                  <c:v>-0.30591806922146081</c:v>
                </c:pt>
                <c:pt idx="16427">
                  <c:v>-0.3552484544402843</c:v>
                </c:pt>
                <c:pt idx="16428">
                  <c:v>-0.40433454521784146</c:v>
                </c:pt>
                <c:pt idx="16429">
                  <c:v>-0.45314097458830777</c:v>
                </c:pt>
                <c:pt idx="16430">
                  <c:v>-0.50163616387815624</c:v>
                </c:pt>
                <c:pt idx="16431">
                  <c:v>-0.54978871402869833</c:v>
                </c:pt>
                <c:pt idx="16432">
                  <c:v>-0.59756524903714969</c:v>
                </c:pt>
                <c:pt idx="16433">
                  <c:v>-0.64492993889551287</c:v>
                </c:pt>
                <c:pt idx="16434">
                  <c:v>-0.69185379989108464</c:v>
                </c:pt>
                <c:pt idx="16435">
                  <c:v>-0.73830414562659108</c:v>
                </c:pt>
                <c:pt idx="16436">
                  <c:v>-0.78424847008349585</c:v>
                </c:pt>
                <c:pt idx="16437">
                  <c:v>-0.82965523790310591</c:v>
                </c:pt>
                <c:pt idx="16438">
                  <c:v>-0.87449312605010421</c:v>
                </c:pt>
                <c:pt idx="16439">
                  <c:v>-0.91873183387790602</c:v>
                </c:pt>
                <c:pt idx="16440">
                  <c:v>-0.96234106144441811</c:v>
                </c:pt>
                <c:pt idx="16441">
                  <c:v>-1.0052904831162106</c:v>
                </c:pt>
                <c:pt idx="16442">
                  <c:v>-1.0475506942546369</c:v>
                </c:pt>
                <c:pt idx="16443">
                  <c:v>-1.0890931733988276</c:v>
                </c:pt>
                <c:pt idx="16444">
                  <c:v>-1.1298893799893146</c:v>
                </c:pt>
                <c:pt idx="16445">
                  <c:v>-1.1699109398728667</c:v>
                </c:pt>
                <c:pt idx="16446">
                  <c:v>-1.2091306620782807</c:v>
                </c:pt>
                <c:pt idx="16447">
                  <c:v>-1.2475217133036032</c:v>
                </c:pt>
                <c:pt idx="16448">
                  <c:v>-1.2850584017962259</c:v>
                </c:pt>
                <c:pt idx="16449">
                  <c:v>-1.3217152849415301</c:v>
                </c:pt>
                <c:pt idx="16450">
                  <c:v>-1.3574639385015508</c:v>
                </c:pt>
                <c:pt idx="16451">
                  <c:v>-1.3922831656574102</c:v>
                </c:pt>
                <c:pt idx="16452">
                  <c:v>-1.4261492116832433</c:v>
                </c:pt>
                <c:pt idx="16453">
                  <c:v>-1.4590369913998926</c:v>
                </c:pt>
                <c:pt idx="16454">
                  <c:v>-1.4909224810896693</c:v>
                </c:pt>
                <c:pt idx="16455">
                  <c:v>-1.5217859034393917</c:v>
                </c:pt>
                <c:pt idx="16456">
                  <c:v>-1.5516080108239887</c:v>
                </c:pt>
                <c:pt idx="16457">
                  <c:v>-1.5803689433500294</c:v>
                </c:pt>
                <c:pt idx="16458">
                  <c:v>-1.6080482976442674</c:v>
                </c:pt>
                <c:pt idx="16459">
                  <c:v>-1.6346252306092237</c:v>
                </c:pt>
                <c:pt idx="16460">
                  <c:v>-1.6600796964033577</c:v>
                </c:pt>
                <c:pt idx="16461">
                  <c:v>-1.6843956527619712</c:v>
                </c:pt>
                <c:pt idx="16462">
                  <c:v>-1.7075573735911929</c:v>
                </c:pt>
                <c:pt idx="16463">
                  <c:v>-1.7295483416391388</c:v>
                </c:pt>
                <c:pt idx="16464">
                  <c:v>-1.7503524629792619</c:v>
                </c:pt>
                <c:pt idx="16465">
                  <c:v>-1.7699572707917579</c:v>
                </c:pt>
                <c:pt idx="16466">
                  <c:v>-1.7883502520584325</c:v>
                </c:pt>
                <c:pt idx="16467">
                  <c:v>-1.805517767535566</c:v>
                </c:pt>
                <c:pt idx="16468">
                  <c:v>-1.8214474114805914</c:v>
                </c:pt>
                <c:pt idx="16469">
                  <c:v>-1.8361321044783117</c:v>
                </c:pt>
                <c:pt idx="16470">
                  <c:v>-1.8495576127131466</c:v>
                </c:pt>
                <c:pt idx="16471">
                  <c:v>-1.8617132135977772</c:v>
                </c:pt>
                <c:pt idx="16472">
                  <c:v>-1.8725944330113302</c:v>
                </c:pt>
                <c:pt idx="16473">
                  <c:v>-1.8821905160468526</c:v>
                </c:pt>
                <c:pt idx="16474">
                  <c:v>-1.8904959552974883</c:v>
                </c:pt>
                <c:pt idx="16475">
                  <c:v>-1.8975066131222422</c:v>
                </c:pt>
                <c:pt idx="16476">
                  <c:v>-1.9032194999322183</c:v>
                </c:pt>
                <c:pt idx="16477">
                  <c:v>-1.9076272160614516</c:v>
                </c:pt>
                <c:pt idx="16478">
                  <c:v>-1.910726100490904</c:v>
                </c:pt>
                <c:pt idx="16479">
                  <c:v>-1.9125178434026837</c:v>
                </c:pt>
                <c:pt idx="16480">
                  <c:v>-1.9129970278312725</c:v>
                </c:pt>
                <c:pt idx="16481">
                  <c:v>-1.9121638588987273</c:v>
                </c:pt>
                <c:pt idx="16482">
                  <c:v>-1.9100212385680404</c:v>
                </c:pt>
                <c:pt idx="16483">
                  <c:v>-1.9065680200237145</c:v>
                </c:pt>
                <c:pt idx="16484">
                  <c:v>-1.9018080616743389</c:v>
                </c:pt>
                <c:pt idx="16485">
                  <c:v>-1.8957452788357361</c:v>
                </c:pt>
                <c:pt idx="16486">
                  <c:v>-1.8883846624506873</c:v>
                </c:pt>
                <c:pt idx="16487">
                  <c:v>-1.8797299403131511</c:v>
                </c:pt>
                <c:pt idx="16488">
                  <c:v>-1.8697869503265352</c:v>
                </c:pt>
                <c:pt idx="16489">
                  <c:v>-1.8585633251102944</c:v>
                </c:pt>
                <c:pt idx="16490">
                  <c:v>-1.8460650219760721</c:v>
                </c:pt>
                <c:pt idx="16491">
                  <c:v>-1.8322997411286563</c:v>
                </c:pt>
                <c:pt idx="16492">
                  <c:v>-1.8172777702593237</c:v>
                </c:pt>
                <c:pt idx="16493">
                  <c:v>-1.8010116315993205</c:v>
                </c:pt>
                <c:pt idx="16494">
                  <c:v>-1.7835135003804095</c:v>
                </c:pt>
                <c:pt idx="16495">
                  <c:v>-1.764790937029177</c:v>
                </c:pt>
                <c:pt idx="16496">
                  <c:v>-1.7448592388829465</c:v>
                </c:pt>
                <c:pt idx="16497">
                  <c:v>-1.7237329051714985</c:v>
                </c:pt>
                <c:pt idx="16498">
                  <c:v>-1.7014256523451303</c:v>
                </c:pt>
                <c:pt idx="16499">
                  <c:v>-1.6779504999231727</c:v>
                </c:pt>
                <c:pt idx="16500">
                  <c:v>-1.6533272887641937</c:v>
                </c:pt>
                <c:pt idx="16501">
                  <c:v>-1.62757103228686</c:v>
                </c:pt>
                <c:pt idx="16502">
                  <c:v>-1.6006988758416125</c:v>
                </c:pt>
                <c:pt idx="16503">
                  <c:v>-1.5727276748788277</c:v>
                </c:pt>
                <c:pt idx="16504">
                  <c:v>-1.5436803872777247</c:v>
                </c:pt>
                <c:pt idx="16505">
                  <c:v>-1.5135744856077635</c:v>
                </c:pt>
                <c:pt idx="16506">
                  <c:v>-1.4824301008930443</c:v>
                </c:pt>
                <c:pt idx="16507">
                  <c:v>-1.4502696400254707</c:v>
                </c:pt>
                <c:pt idx="16508">
                  <c:v>-1.4171173669539128</c:v>
                </c:pt>
                <c:pt idx="16509">
                  <c:v>-1.3829915928852712</c:v>
                </c:pt>
                <c:pt idx="16510">
                  <c:v>-1.3479171873258862</c:v>
                </c:pt>
                <c:pt idx="16511">
                  <c:v>-1.3119203736076983</c:v>
                </c:pt>
                <c:pt idx="16512">
                  <c:v>-1.2750263138383615</c:v>
                </c:pt>
                <c:pt idx="16513">
                  <c:v>-1.2372590957133345</c:v>
                </c:pt>
                <c:pt idx="16514">
                  <c:v>-1.1986428862589324</c:v>
                </c:pt>
                <c:pt idx="16515">
                  <c:v>-1.1592050856358864</c:v>
                </c:pt>
                <c:pt idx="16516">
                  <c:v>-1.118972614200596</c:v>
                </c:pt>
                <c:pt idx="16517">
                  <c:v>-1.0779719105650083</c:v>
                </c:pt>
                <c:pt idx="16518">
                  <c:v>-1.0362321152000169</c:v>
                </c:pt>
                <c:pt idx="16519">
                  <c:v>-0.99378251070439994</c:v>
                </c:pt>
                <c:pt idx="16520">
                  <c:v>-0.95065342112884343</c:v>
                </c:pt>
                <c:pt idx="16521">
                  <c:v>-0.90687171159064262</c:v>
                </c:pt>
                <c:pt idx="16522">
                  <c:v>-0.8624697286880072</c:v>
                </c:pt>
                <c:pt idx="16523">
                  <c:v>-0.8174780036170195</c:v>
                </c:pt>
                <c:pt idx="16524">
                  <c:v>-0.77192332918184858</c:v>
                </c:pt>
                <c:pt idx="16525">
                  <c:v>-0.72584092264509936</c:v>
                </c:pt>
                <c:pt idx="16526">
                  <c:v>-0.67926142493423625</c:v>
                </c:pt>
                <c:pt idx="16527">
                  <c:v>-0.63221358475676359</c:v>
                </c:pt>
                <c:pt idx="16528">
                  <c:v>-0.58473190578535983</c:v>
                </c:pt>
                <c:pt idx="16529">
                  <c:v>-0.53685048429059457</c:v>
                </c:pt>
                <c:pt idx="16530">
                  <c:v>-0.48860287645679906</c:v>
                </c:pt>
                <c:pt idx="16531">
                  <c:v>-0.44001887660796329</c:v>
                </c:pt>
                <c:pt idx="16532">
                  <c:v>-0.3911356052216492</c:v>
                </c:pt>
                <c:pt idx="16533">
                  <c:v>-0.3419846247254219</c:v>
                </c:pt>
                <c:pt idx="16534">
                  <c:v>-0.29259586499873597</c:v>
                </c:pt>
                <c:pt idx="16535">
                  <c:v>-0.2430073656911112</c:v>
                </c:pt>
                <c:pt idx="16536">
                  <c:v>-0.19325235542470015</c:v>
                </c:pt>
                <c:pt idx="16537">
                  <c:v>-0.14336405313154954</c:v>
                </c:pt>
                <c:pt idx="16538">
                  <c:v>-9.3377700973676689E-2</c:v>
                </c:pt>
                <c:pt idx="16539">
                  <c:v>-4.3329119356820663E-2</c:v>
                </c:pt>
                <c:pt idx="16540">
                  <c:v>6.748710364003198E-3</c:v>
                </c:pt>
                <c:pt idx="16541">
                  <c:v>5.6822163611912939E-2</c:v>
                </c:pt>
                <c:pt idx="16542">
                  <c:v>0.10685605748126102</c:v>
                </c:pt>
                <c:pt idx="16543">
                  <c:v>0.15681503919301015</c:v>
                </c:pt>
                <c:pt idx="16544">
                  <c:v>0.20666694191912305</c:v>
                </c:pt>
                <c:pt idx="16545">
                  <c:v>0.25637923944194879</c:v>
                </c:pt>
                <c:pt idx="16546">
                  <c:v>0.30591806922243969</c:v>
                </c:pt>
                <c:pt idx="16547">
                  <c:v>0.35524845444129183</c:v>
                </c:pt>
                <c:pt idx="16548">
                  <c:v>0.404334545218835</c:v>
                </c:pt>
                <c:pt idx="16549">
                  <c:v>0.45314097458931535</c:v>
                </c:pt>
                <c:pt idx="16550">
                  <c:v>0.50163616387919308</c:v>
                </c:pt>
                <c:pt idx="16551">
                  <c:v>0.54978871402974927</c:v>
                </c:pt>
                <c:pt idx="16552">
                  <c:v>0.59756524903819674</c:v>
                </c:pt>
                <c:pt idx="16553">
                  <c:v>0.64492993889657668</c:v>
                </c:pt>
                <c:pt idx="16554">
                  <c:v>0.69185379989214846</c:v>
                </c:pt>
                <c:pt idx="16555">
                  <c:v>0.73830414562766056</c:v>
                </c:pt>
                <c:pt idx="16556">
                  <c:v>0.78424847008455967</c:v>
                </c:pt>
                <c:pt idx="16557">
                  <c:v>0.82965523790419793</c:v>
                </c:pt>
                <c:pt idx="16558">
                  <c:v>0.87449312605119633</c:v>
                </c:pt>
                <c:pt idx="16559">
                  <c:v>0.91873183387899227</c:v>
                </c:pt>
                <c:pt idx="16560">
                  <c:v>0.96234106144551013</c:v>
                </c:pt>
                <c:pt idx="16561">
                  <c:v>1.0052904831173084</c:v>
                </c:pt>
                <c:pt idx="16562">
                  <c:v>1.0475506942557571</c:v>
                </c:pt>
                <c:pt idx="16563">
                  <c:v>1.089093173399942</c:v>
                </c:pt>
                <c:pt idx="16564">
                  <c:v>1.1298893799904348</c:v>
                </c:pt>
                <c:pt idx="16565">
                  <c:v>1.1699109398739813</c:v>
                </c:pt>
                <c:pt idx="16566">
                  <c:v>1.2091306620793953</c:v>
                </c:pt>
                <c:pt idx="16567">
                  <c:v>1.2475217133047234</c:v>
                </c:pt>
                <c:pt idx="16568">
                  <c:v>1.2850584017973461</c:v>
                </c:pt>
                <c:pt idx="16569">
                  <c:v>1.3217152849426332</c:v>
                </c:pt>
                <c:pt idx="16570">
                  <c:v>1.3574639385026599</c:v>
                </c:pt>
                <c:pt idx="16571">
                  <c:v>1.3922831656585135</c:v>
                </c:pt>
                <c:pt idx="16572">
                  <c:v>1.4261492116843464</c:v>
                </c:pt>
                <c:pt idx="16573">
                  <c:v>1.459036991400996</c:v>
                </c:pt>
                <c:pt idx="16574">
                  <c:v>1.4909224810907726</c:v>
                </c:pt>
                <c:pt idx="16575">
                  <c:v>1.5217859034404895</c:v>
                </c:pt>
                <c:pt idx="16576">
                  <c:v>1.5516080108250807</c:v>
                </c:pt>
                <c:pt idx="16577">
                  <c:v>1.5803689433511101</c:v>
                </c:pt>
                <c:pt idx="16578">
                  <c:v>1.6080482976453538</c:v>
                </c:pt>
                <c:pt idx="16579">
                  <c:v>1.63462523061031</c:v>
                </c:pt>
                <c:pt idx="16580">
                  <c:v>1.6600796964044444</c:v>
                </c:pt>
                <c:pt idx="16581">
                  <c:v>1.6843956527630464</c:v>
                </c:pt>
                <c:pt idx="16582">
                  <c:v>1.7075573735922622</c:v>
                </c:pt>
                <c:pt idx="16583">
                  <c:v>1.7295483416401969</c:v>
                </c:pt>
                <c:pt idx="16584">
                  <c:v>1.7503524629803147</c:v>
                </c:pt>
                <c:pt idx="16585">
                  <c:v>1.7699572707927995</c:v>
                </c:pt>
                <c:pt idx="16586">
                  <c:v>1.7883502520594681</c:v>
                </c:pt>
                <c:pt idx="16587">
                  <c:v>1.8055177675365961</c:v>
                </c:pt>
                <c:pt idx="16588">
                  <c:v>1.8214474114816106</c:v>
                </c:pt>
                <c:pt idx="16589">
                  <c:v>1.8361321044793193</c:v>
                </c:pt>
                <c:pt idx="16590">
                  <c:v>1.8495576127141542</c:v>
                </c:pt>
                <c:pt idx="16591">
                  <c:v>1.8617132135987677</c:v>
                </c:pt>
                <c:pt idx="16592">
                  <c:v>1.8725944330123097</c:v>
                </c:pt>
                <c:pt idx="16593">
                  <c:v>1.8821905160478209</c:v>
                </c:pt>
                <c:pt idx="16594">
                  <c:v>1.8904959552984453</c:v>
                </c:pt>
                <c:pt idx="16595">
                  <c:v>1.8975066131231877</c:v>
                </c:pt>
                <c:pt idx="16596">
                  <c:v>1.9032194999331529</c:v>
                </c:pt>
                <c:pt idx="16597">
                  <c:v>1.9076272160623748</c:v>
                </c:pt>
                <c:pt idx="16598">
                  <c:v>1.9107261004918101</c:v>
                </c:pt>
                <c:pt idx="16599">
                  <c:v>1.9125178434035788</c:v>
                </c:pt>
                <c:pt idx="16600">
                  <c:v>1.9129970278321562</c:v>
                </c:pt>
                <c:pt idx="16601">
                  <c:v>1.9121638588995886</c:v>
                </c:pt>
                <c:pt idx="16602">
                  <c:v>1.9100212385688904</c:v>
                </c:pt>
                <c:pt idx="16603">
                  <c:v>1.9065680200245534</c:v>
                </c:pt>
                <c:pt idx="16604">
                  <c:v>1.9018080616751609</c:v>
                </c:pt>
                <c:pt idx="16605">
                  <c:v>1.8957452788365357</c:v>
                </c:pt>
                <c:pt idx="16606">
                  <c:v>1.8883846624514808</c:v>
                </c:pt>
                <c:pt idx="16607">
                  <c:v>1.8797299403139223</c:v>
                </c:pt>
                <c:pt idx="16608">
                  <c:v>1.8697869503272897</c:v>
                </c:pt>
                <c:pt idx="16609">
                  <c:v>1.8585633251110374</c:v>
                </c:pt>
                <c:pt idx="16610">
                  <c:v>1.8460650219767984</c:v>
                </c:pt>
                <c:pt idx="16611">
                  <c:v>1.8322997411293598</c:v>
                </c:pt>
                <c:pt idx="16612">
                  <c:v>1.8172777702600162</c:v>
                </c:pt>
                <c:pt idx="16613">
                  <c:v>1.8010116315999902</c:v>
                </c:pt>
                <c:pt idx="16614">
                  <c:v>1.783513500381068</c:v>
                </c:pt>
                <c:pt idx="16615">
                  <c:v>1.7647909370298129</c:v>
                </c:pt>
                <c:pt idx="16616">
                  <c:v>1.7448592388835598</c:v>
                </c:pt>
                <c:pt idx="16617">
                  <c:v>1.7237329051720951</c:v>
                </c:pt>
                <c:pt idx="16618">
                  <c:v>1.7014256523457103</c:v>
                </c:pt>
                <c:pt idx="16619">
                  <c:v>1.6779504999237242</c:v>
                </c:pt>
                <c:pt idx="16620">
                  <c:v>1.6533272887647341</c:v>
                </c:pt>
                <c:pt idx="16621">
                  <c:v>1.6275710322873893</c:v>
                </c:pt>
                <c:pt idx="16622">
                  <c:v>1.6006988758421079</c:v>
                </c:pt>
                <c:pt idx="16623">
                  <c:v>1.5727276748793118</c:v>
                </c:pt>
                <c:pt idx="16624">
                  <c:v>1.5436803872781861</c:v>
                </c:pt>
                <c:pt idx="16625">
                  <c:v>1.5135744856082083</c:v>
                </c:pt>
                <c:pt idx="16626">
                  <c:v>1.4824301008934668</c:v>
                </c:pt>
                <c:pt idx="16627">
                  <c:v>1.4502696400258761</c:v>
                </c:pt>
                <c:pt idx="16628">
                  <c:v>1.4171173669542954</c:v>
                </c:pt>
                <c:pt idx="16629">
                  <c:v>1.3829915928856316</c:v>
                </c:pt>
                <c:pt idx="16630">
                  <c:v>1.3479171873262294</c:v>
                </c:pt>
                <c:pt idx="16631">
                  <c:v>1.3119203736080189</c:v>
                </c:pt>
                <c:pt idx="16632">
                  <c:v>1.2750263138386542</c:v>
                </c:pt>
                <c:pt idx="16633">
                  <c:v>1.237259095713616</c:v>
                </c:pt>
                <c:pt idx="16634">
                  <c:v>1.1986428862591858</c:v>
                </c:pt>
                <c:pt idx="16635">
                  <c:v>1.1592050856361229</c:v>
                </c:pt>
                <c:pt idx="16636">
                  <c:v>1.1189726142008098</c:v>
                </c:pt>
                <c:pt idx="16637">
                  <c:v>1.0779719105651999</c:v>
                </c:pt>
                <c:pt idx="16638">
                  <c:v>1.0362321152001914</c:v>
                </c:pt>
                <c:pt idx="16639">
                  <c:v>0.99378251070455192</c:v>
                </c:pt>
                <c:pt idx="16640">
                  <c:v>0.950653421128973</c:v>
                </c:pt>
                <c:pt idx="16641">
                  <c:v>0.90687171159075508</c:v>
                </c:pt>
                <c:pt idx="16642">
                  <c:v>0.86246972868810279</c:v>
                </c:pt>
                <c:pt idx="16643">
                  <c:v>0.81747800361709266</c:v>
                </c:pt>
                <c:pt idx="16644">
                  <c:v>0.77192332918190498</c:v>
                </c:pt>
                <c:pt idx="16645">
                  <c:v>0.72584092264512745</c:v>
                </c:pt>
                <c:pt idx="16646">
                  <c:v>0.67926142493423625</c:v>
                </c:pt>
                <c:pt idx="16647">
                  <c:v>0.63221358475675227</c:v>
                </c:pt>
                <c:pt idx="16648">
                  <c:v>0.58473190578531486</c:v>
                </c:pt>
                <c:pt idx="16649">
                  <c:v>0.53685048429052251</c:v>
                </c:pt>
                <c:pt idx="16650">
                  <c:v>0.48860287645671235</c:v>
                </c:pt>
                <c:pt idx="16651">
                  <c:v>0.44001887660784789</c:v>
                </c:pt>
                <c:pt idx="16652">
                  <c:v>0.3911356052215344</c:v>
                </c:pt>
                <c:pt idx="16653">
                  <c:v>0.34198462472527835</c:v>
                </c:pt>
                <c:pt idx="16654">
                  <c:v>0.2925958649985772</c:v>
                </c:pt>
                <c:pt idx="16655">
                  <c:v>0.24300736569093842</c:v>
                </c:pt>
                <c:pt idx="16656">
                  <c:v>0.19325235542449865</c:v>
                </c:pt>
                <c:pt idx="16657">
                  <c:v>0.14336405313133338</c:v>
                </c:pt>
                <c:pt idx="16658">
                  <c:v>9.3377700973432398E-2</c:v>
                </c:pt>
                <c:pt idx="16659">
                  <c:v>4.3329119356575914E-2</c:v>
                </c:pt>
                <c:pt idx="16660">
                  <c:v>-6.7487103642767656E-3</c:v>
                </c:pt>
                <c:pt idx="16661">
                  <c:v>-5.6822163612201139E-2</c:v>
                </c:pt>
                <c:pt idx="16662">
                  <c:v>-0.10685605748159198</c:v>
                </c:pt>
                <c:pt idx="16663">
                  <c:v>-0.15681503919334114</c:v>
                </c:pt>
                <c:pt idx="16664">
                  <c:v>-0.20666694191946863</c:v>
                </c:pt>
                <c:pt idx="16665">
                  <c:v>-0.2563792394423231</c:v>
                </c:pt>
                <c:pt idx="16666">
                  <c:v>-0.30591806922282866</c:v>
                </c:pt>
                <c:pt idx="16667">
                  <c:v>-0.35524845444169545</c:v>
                </c:pt>
                <c:pt idx="16668">
                  <c:v>-0.40433454521925261</c:v>
                </c:pt>
                <c:pt idx="16669">
                  <c:v>-0.45314097458976171</c:v>
                </c:pt>
                <c:pt idx="16670">
                  <c:v>-0.50163616387965415</c:v>
                </c:pt>
                <c:pt idx="16671">
                  <c:v>-0.54978871403021023</c:v>
                </c:pt>
                <c:pt idx="16672">
                  <c:v>-0.59756524903868635</c:v>
                </c:pt>
                <c:pt idx="16673">
                  <c:v>-0.6449299388970664</c:v>
                </c:pt>
                <c:pt idx="16674">
                  <c:v>-0.69185379989266627</c:v>
                </c:pt>
                <c:pt idx="16675">
                  <c:v>-0.7383041456281898</c:v>
                </c:pt>
                <c:pt idx="16676">
                  <c:v>-0.78424847008511134</c:v>
                </c:pt>
                <c:pt idx="16677">
                  <c:v>-0.82965523790476092</c:v>
                </c:pt>
                <c:pt idx="16678">
                  <c:v>-0.87449312605177054</c:v>
                </c:pt>
                <c:pt idx="16679">
                  <c:v>-0.91873183387958901</c:v>
                </c:pt>
                <c:pt idx="16680">
                  <c:v>-0.96234106144612364</c:v>
                </c:pt>
                <c:pt idx="16681">
                  <c:v>-1.0052904831179275</c:v>
                </c:pt>
                <c:pt idx="16682">
                  <c:v>-1.0475506942563877</c:v>
                </c:pt>
                <c:pt idx="16683">
                  <c:v>-1.0890931734005895</c:v>
                </c:pt>
                <c:pt idx="16684">
                  <c:v>-1.1298893799910878</c:v>
                </c:pt>
                <c:pt idx="16685">
                  <c:v>-1.1699109398746512</c:v>
                </c:pt>
                <c:pt idx="16686">
                  <c:v>-1.2091306620800819</c:v>
                </c:pt>
                <c:pt idx="16687">
                  <c:v>-1.2475217133054211</c:v>
                </c:pt>
                <c:pt idx="16688">
                  <c:v>-1.2850584017980553</c:v>
                </c:pt>
                <c:pt idx="16689">
                  <c:v>-1.3217152849433595</c:v>
                </c:pt>
                <c:pt idx="16690">
                  <c:v>-1.3574639385033913</c:v>
                </c:pt>
                <c:pt idx="16691">
                  <c:v>-1.3922831656592565</c:v>
                </c:pt>
                <c:pt idx="16692">
                  <c:v>-1.4261492116850951</c:v>
                </c:pt>
                <c:pt idx="16693">
                  <c:v>-1.4590369914017671</c:v>
                </c:pt>
                <c:pt idx="16694">
                  <c:v>-1.4909224810915438</c:v>
                </c:pt>
                <c:pt idx="16695">
                  <c:v>-1.5217859034412662</c:v>
                </c:pt>
                <c:pt idx="16696">
                  <c:v>-1.551608010825869</c:v>
                </c:pt>
                <c:pt idx="16697">
                  <c:v>-1.5803689433519092</c:v>
                </c:pt>
                <c:pt idx="16698">
                  <c:v>-1.608048297646153</c:v>
                </c:pt>
                <c:pt idx="16699">
                  <c:v>-1.6346252306111204</c:v>
                </c:pt>
                <c:pt idx="16700">
                  <c:v>-1.6600796964052607</c:v>
                </c:pt>
                <c:pt idx="16701">
                  <c:v>-1.6843956527638568</c:v>
                </c:pt>
                <c:pt idx="16702">
                  <c:v>-1.7075573735930896</c:v>
                </c:pt>
                <c:pt idx="16703">
                  <c:v>-1.7295483416410302</c:v>
                </c:pt>
                <c:pt idx="16704">
                  <c:v>-1.7503524629811533</c:v>
                </c:pt>
                <c:pt idx="16705">
                  <c:v>-1.7699572707936493</c:v>
                </c:pt>
                <c:pt idx="16706">
                  <c:v>-1.7883502520603178</c:v>
                </c:pt>
                <c:pt idx="16707">
                  <c:v>-1.8055177675374463</c:v>
                </c:pt>
                <c:pt idx="16708">
                  <c:v>-1.8214474114824661</c:v>
                </c:pt>
                <c:pt idx="16709">
                  <c:v>-1.8361321044801806</c:v>
                </c:pt>
                <c:pt idx="16710">
                  <c:v>-1.8495576127150155</c:v>
                </c:pt>
                <c:pt idx="16711">
                  <c:v>-1.8617132135996346</c:v>
                </c:pt>
                <c:pt idx="16712">
                  <c:v>-1.8725944330131765</c:v>
                </c:pt>
                <c:pt idx="16713">
                  <c:v>-1.8821905160486876</c:v>
                </c:pt>
                <c:pt idx="16714">
                  <c:v>-1.8904959552993121</c:v>
                </c:pt>
                <c:pt idx="16715">
                  <c:v>-1.897506613124055</c:v>
                </c:pt>
                <c:pt idx="16716">
                  <c:v>-1.9032194999340253</c:v>
                </c:pt>
                <c:pt idx="16717">
                  <c:v>-1.9076272160632473</c:v>
                </c:pt>
                <c:pt idx="16718">
                  <c:v>-1.9107261004926828</c:v>
                </c:pt>
                <c:pt idx="16719">
                  <c:v>-1.9125178434044512</c:v>
                </c:pt>
                <c:pt idx="16720">
                  <c:v>-1.9129970278330231</c:v>
                </c:pt>
                <c:pt idx="16721">
                  <c:v>-1.9121638589004555</c:v>
                </c:pt>
                <c:pt idx="16722">
                  <c:v>-1.910021238569757</c:v>
                </c:pt>
                <c:pt idx="16723">
                  <c:v>-1.9065680200254145</c:v>
                </c:pt>
                <c:pt idx="16724">
                  <c:v>-1.901808061676022</c:v>
                </c:pt>
                <c:pt idx="16725">
                  <c:v>-1.8957452788373967</c:v>
                </c:pt>
                <c:pt idx="16726">
                  <c:v>-1.8883846624523311</c:v>
                </c:pt>
                <c:pt idx="16727">
                  <c:v>-1.879729940314772</c:v>
                </c:pt>
                <c:pt idx="16728">
                  <c:v>-1.8697869503281395</c:v>
                </c:pt>
                <c:pt idx="16729">
                  <c:v>-1.8585633251118816</c:v>
                </c:pt>
                <c:pt idx="16730">
                  <c:v>-1.8460650219776318</c:v>
                </c:pt>
                <c:pt idx="16731">
                  <c:v>-1.8322997411301931</c:v>
                </c:pt>
                <c:pt idx="16732">
                  <c:v>-1.8172777702608378</c:v>
                </c:pt>
                <c:pt idx="16733">
                  <c:v>-1.8010116316008122</c:v>
                </c:pt>
                <c:pt idx="16734">
                  <c:v>-1.7835135003818789</c:v>
                </c:pt>
                <c:pt idx="16735">
                  <c:v>-1.7647909370306181</c:v>
                </c:pt>
                <c:pt idx="16736">
                  <c:v>-1.7448592388843591</c:v>
                </c:pt>
                <c:pt idx="16737">
                  <c:v>-1.7237329051728887</c:v>
                </c:pt>
                <c:pt idx="16738">
                  <c:v>-1.7014256523464983</c:v>
                </c:pt>
                <c:pt idx="16739">
                  <c:v>-1.6779504999245123</c:v>
                </c:pt>
                <c:pt idx="16740">
                  <c:v>-1.6533272887654995</c:v>
                </c:pt>
                <c:pt idx="16741">
                  <c:v>-1.6275710322881434</c:v>
                </c:pt>
                <c:pt idx="16742">
                  <c:v>-1.6006988758428677</c:v>
                </c:pt>
                <c:pt idx="16743">
                  <c:v>-1.5727276748800494</c:v>
                </c:pt>
                <c:pt idx="16744">
                  <c:v>-1.5436803872789235</c:v>
                </c:pt>
                <c:pt idx="16745">
                  <c:v>-1.5135744856089286</c:v>
                </c:pt>
                <c:pt idx="16746">
                  <c:v>-1.4824301008941874</c:v>
                </c:pt>
                <c:pt idx="16747">
                  <c:v>-1.450269640026574</c:v>
                </c:pt>
                <c:pt idx="16748">
                  <c:v>-1.4171173669549821</c:v>
                </c:pt>
                <c:pt idx="16749">
                  <c:v>-1.3829915928863181</c:v>
                </c:pt>
                <c:pt idx="16750">
                  <c:v>-1.3479171873268994</c:v>
                </c:pt>
                <c:pt idx="16751">
                  <c:v>-1.3119203736086833</c:v>
                </c:pt>
                <c:pt idx="16752">
                  <c:v>-1.2750263138393014</c:v>
                </c:pt>
                <c:pt idx="16753">
                  <c:v>-1.2372590957142464</c:v>
                </c:pt>
                <c:pt idx="16754">
                  <c:v>-1.1986428862598049</c:v>
                </c:pt>
                <c:pt idx="16755">
                  <c:v>-1.1592050856367309</c:v>
                </c:pt>
                <c:pt idx="16756">
                  <c:v>-1.1189726142014009</c:v>
                </c:pt>
                <c:pt idx="16757">
                  <c:v>-1.0779719105657852</c:v>
                </c:pt>
                <c:pt idx="16758">
                  <c:v>-1.0362321152007601</c:v>
                </c:pt>
                <c:pt idx="16759">
                  <c:v>-0.99378251070510348</c:v>
                </c:pt>
                <c:pt idx="16760">
                  <c:v>-0.95065342112951334</c:v>
                </c:pt>
                <c:pt idx="16761">
                  <c:v>-0.90687171159127855</c:v>
                </c:pt>
                <c:pt idx="16762">
                  <c:v>-0.86246972868861516</c:v>
                </c:pt>
                <c:pt idx="16763">
                  <c:v>-0.81747800361759926</c:v>
                </c:pt>
                <c:pt idx="16764">
                  <c:v>-0.7719233291823947</c:v>
                </c:pt>
                <c:pt idx="16765">
                  <c:v>-0.72584092264560041</c:v>
                </c:pt>
                <c:pt idx="16766">
                  <c:v>-0.67926142493469777</c:v>
                </c:pt>
                <c:pt idx="16767">
                  <c:v>-0.63221358475719691</c:v>
                </c:pt>
                <c:pt idx="16768">
                  <c:v>-0.58473190578575951</c:v>
                </c:pt>
                <c:pt idx="16769">
                  <c:v>-0.53685048429095428</c:v>
                </c:pt>
                <c:pt idx="16770">
                  <c:v>-0.48860287645711548</c:v>
                </c:pt>
                <c:pt idx="16771">
                  <c:v>-0.44001887660822225</c:v>
                </c:pt>
                <c:pt idx="16772">
                  <c:v>-0.39113560522189406</c:v>
                </c:pt>
                <c:pt idx="16773">
                  <c:v>-0.34198462472562347</c:v>
                </c:pt>
                <c:pt idx="16774">
                  <c:v>-0.29259586499890822</c:v>
                </c:pt>
                <c:pt idx="16775">
                  <c:v>-0.24300736569124121</c:v>
                </c:pt>
                <c:pt idx="16776">
                  <c:v>-0.1932523554248009</c:v>
                </c:pt>
                <c:pt idx="16777">
                  <c:v>-0.14336405313162159</c:v>
                </c:pt>
                <c:pt idx="16778">
                  <c:v>-9.337770097369133E-2</c:v>
                </c:pt>
                <c:pt idx="16779">
                  <c:v>-4.3329119356820663E-2</c:v>
                </c:pt>
                <c:pt idx="16780">
                  <c:v>6.7487103640463727E-3</c:v>
                </c:pt>
                <c:pt idx="16781">
                  <c:v>5.6822163611984992E-2</c:v>
                </c:pt>
                <c:pt idx="16782">
                  <c:v>0.1068560574813764</c:v>
                </c:pt>
                <c:pt idx="16783">
                  <c:v>0.15681503919316889</c:v>
                </c:pt>
                <c:pt idx="16784">
                  <c:v>0.20666694191931051</c:v>
                </c:pt>
                <c:pt idx="16785">
                  <c:v>0.2563792394421649</c:v>
                </c:pt>
                <c:pt idx="16786">
                  <c:v>0.30591806922269921</c:v>
                </c:pt>
                <c:pt idx="16787">
                  <c:v>0.35524845444156544</c:v>
                </c:pt>
                <c:pt idx="16788">
                  <c:v>0.4043345452191659</c:v>
                </c:pt>
                <c:pt idx="16789">
                  <c:v>0.45314097458966091</c:v>
                </c:pt>
                <c:pt idx="16790">
                  <c:v>0.5016361638795821</c:v>
                </c:pt>
                <c:pt idx="16791">
                  <c:v>0.54978871403015284</c:v>
                </c:pt>
                <c:pt idx="16792">
                  <c:v>0.59756524903864694</c:v>
                </c:pt>
                <c:pt idx="16793">
                  <c:v>0.64492993889704953</c:v>
                </c:pt>
                <c:pt idx="16794">
                  <c:v>0.69185379989266627</c:v>
                </c:pt>
                <c:pt idx="16795">
                  <c:v>0.73830414562820657</c:v>
                </c:pt>
                <c:pt idx="16796">
                  <c:v>0.78424847008513954</c:v>
                </c:pt>
                <c:pt idx="16797">
                  <c:v>0.82965523790480589</c:v>
                </c:pt>
                <c:pt idx="16798">
                  <c:v>0.87449312605183238</c:v>
                </c:pt>
                <c:pt idx="16799">
                  <c:v>0.91873183387966784</c:v>
                </c:pt>
                <c:pt idx="16800">
                  <c:v>0.96234106144620812</c:v>
                </c:pt>
                <c:pt idx="16801">
                  <c:v>1.0052904831180456</c:v>
                </c:pt>
                <c:pt idx="16802">
                  <c:v>1.0475506942565114</c:v>
                </c:pt>
                <c:pt idx="16803">
                  <c:v>1.0890931734007245</c:v>
                </c:pt>
                <c:pt idx="16804">
                  <c:v>1.1298893799912455</c:v>
                </c:pt>
                <c:pt idx="16805">
                  <c:v>1.16991093987482</c:v>
                </c:pt>
                <c:pt idx="16806">
                  <c:v>1.2091306620802678</c:v>
                </c:pt>
                <c:pt idx="16807">
                  <c:v>1.2475217133056182</c:v>
                </c:pt>
                <c:pt idx="16808">
                  <c:v>1.2850584017982691</c:v>
                </c:pt>
                <c:pt idx="16809">
                  <c:v>1.3217152849435903</c:v>
                </c:pt>
                <c:pt idx="16810">
                  <c:v>1.3574639385036336</c:v>
                </c:pt>
                <c:pt idx="16811">
                  <c:v>1.3922831656595267</c:v>
                </c:pt>
                <c:pt idx="16812">
                  <c:v>1.4261492116853651</c:v>
                </c:pt>
                <c:pt idx="16813">
                  <c:v>1.4590369914020482</c:v>
                </c:pt>
                <c:pt idx="16814">
                  <c:v>1.4909224810918422</c:v>
                </c:pt>
                <c:pt idx="16815">
                  <c:v>1.5217859034415813</c:v>
                </c:pt>
                <c:pt idx="16816">
                  <c:v>1.5516080108262065</c:v>
                </c:pt>
                <c:pt idx="16817">
                  <c:v>1.5803689433522472</c:v>
                </c:pt>
                <c:pt idx="16818">
                  <c:v>1.6080482976465134</c:v>
                </c:pt>
                <c:pt idx="16819">
                  <c:v>1.6346252306114866</c:v>
                </c:pt>
                <c:pt idx="16820">
                  <c:v>1.6600796964056375</c:v>
                </c:pt>
                <c:pt idx="16821">
                  <c:v>1.6843956527642565</c:v>
                </c:pt>
                <c:pt idx="16822">
                  <c:v>1.7075573735935008</c:v>
                </c:pt>
                <c:pt idx="16823">
                  <c:v>1.7295483416414466</c:v>
                </c:pt>
                <c:pt idx="16824">
                  <c:v>1.7503524629815868</c:v>
                </c:pt>
                <c:pt idx="16825">
                  <c:v>1.7699572707940883</c:v>
                </c:pt>
                <c:pt idx="16826">
                  <c:v>1.7883502520607739</c:v>
                </c:pt>
                <c:pt idx="16827">
                  <c:v>1.8055177675379135</c:v>
                </c:pt>
                <c:pt idx="16828">
                  <c:v>1.8214474114829446</c:v>
                </c:pt>
                <c:pt idx="16829">
                  <c:v>1.8361321044806702</c:v>
                </c:pt>
                <c:pt idx="16830">
                  <c:v>1.8495576127155109</c:v>
                </c:pt>
                <c:pt idx="16831">
                  <c:v>1.8617132136001413</c:v>
                </c:pt>
                <c:pt idx="16832">
                  <c:v>1.8725944330136888</c:v>
                </c:pt>
                <c:pt idx="16833">
                  <c:v>1.8821905160492112</c:v>
                </c:pt>
                <c:pt idx="16834">
                  <c:v>1.8904959552998526</c:v>
                </c:pt>
                <c:pt idx="16835">
                  <c:v>1.8975066131246008</c:v>
                </c:pt>
                <c:pt idx="16836">
                  <c:v>1.9032194999345771</c:v>
                </c:pt>
                <c:pt idx="16837">
                  <c:v>1.9076272160638101</c:v>
                </c:pt>
                <c:pt idx="16838">
                  <c:v>1.9107261004932512</c:v>
                </c:pt>
                <c:pt idx="16839">
                  <c:v>1.9125178434050254</c:v>
                </c:pt>
                <c:pt idx="16840">
                  <c:v>1.9129970278336086</c:v>
                </c:pt>
                <c:pt idx="16841">
                  <c:v>1.9121638589010521</c:v>
                </c:pt>
                <c:pt idx="16842">
                  <c:v>1.9100212385703592</c:v>
                </c:pt>
                <c:pt idx="16843">
                  <c:v>1.9065680200260224</c:v>
                </c:pt>
                <c:pt idx="16844">
                  <c:v>1.9018080616766357</c:v>
                </c:pt>
                <c:pt idx="16845">
                  <c:v>1.8957452788380158</c:v>
                </c:pt>
                <c:pt idx="16846">
                  <c:v>1.8883846624529554</c:v>
                </c:pt>
                <c:pt idx="16847">
                  <c:v>1.8797299403154024</c:v>
                </c:pt>
                <c:pt idx="16848">
                  <c:v>1.8697869503287756</c:v>
                </c:pt>
                <c:pt idx="16849">
                  <c:v>1.8585633251125235</c:v>
                </c:pt>
                <c:pt idx="16850">
                  <c:v>1.8460650219782844</c:v>
                </c:pt>
                <c:pt idx="16851">
                  <c:v>1.8322997411308459</c:v>
                </c:pt>
                <c:pt idx="16852">
                  <c:v>1.8172777702614908</c:v>
                </c:pt>
                <c:pt idx="16853">
                  <c:v>1.8010116316014706</c:v>
                </c:pt>
                <c:pt idx="16854">
                  <c:v>1.7835135003825373</c:v>
                </c:pt>
                <c:pt idx="16855">
                  <c:v>1.7647909370312878</c:v>
                </c:pt>
                <c:pt idx="16856">
                  <c:v>1.7448592388850346</c:v>
                </c:pt>
                <c:pt idx="16857">
                  <c:v>1.7237329051735586</c:v>
                </c:pt>
                <c:pt idx="16858">
                  <c:v>1.7014256523471682</c:v>
                </c:pt>
                <c:pt idx="16859">
                  <c:v>1.677950499925182</c:v>
                </c:pt>
                <c:pt idx="16860">
                  <c:v>1.6533272887661807</c:v>
                </c:pt>
                <c:pt idx="16861">
                  <c:v>1.6275710322888188</c:v>
                </c:pt>
                <c:pt idx="16862">
                  <c:v>1.6006988758435432</c:v>
                </c:pt>
                <c:pt idx="16863">
                  <c:v>1.5727276748807302</c:v>
                </c:pt>
                <c:pt idx="16864">
                  <c:v>1.5436803872796045</c:v>
                </c:pt>
                <c:pt idx="16865">
                  <c:v>1.5135744856096098</c:v>
                </c:pt>
                <c:pt idx="16866">
                  <c:v>1.4824301008948628</c:v>
                </c:pt>
                <c:pt idx="16867">
                  <c:v>1.450269640027261</c:v>
                </c:pt>
                <c:pt idx="16868">
                  <c:v>1.4171173669556631</c:v>
                </c:pt>
                <c:pt idx="16869">
                  <c:v>1.3829915928869936</c:v>
                </c:pt>
                <c:pt idx="16870">
                  <c:v>1.3479171873275748</c:v>
                </c:pt>
                <c:pt idx="16871">
                  <c:v>1.3119203736093532</c:v>
                </c:pt>
                <c:pt idx="16872">
                  <c:v>1.2750263138399713</c:v>
                </c:pt>
                <c:pt idx="16873">
                  <c:v>1.2372590957149163</c:v>
                </c:pt>
                <c:pt idx="16874">
                  <c:v>1.1986428862604748</c:v>
                </c:pt>
                <c:pt idx="16875">
                  <c:v>1.1592050856374005</c:v>
                </c:pt>
                <c:pt idx="16876">
                  <c:v>1.1189726142020651</c:v>
                </c:pt>
                <c:pt idx="16877">
                  <c:v>1.0779719105664325</c:v>
                </c:pt>
                <c:pt idx="16878">
                  <c:v>1.0362321152014184</c:v>
                </c:pt>
                <c:pt idx="16879">
                  <c:v>0.99378251070576218</c:v>
                </c:pt>
                <c:pt idx="16880">
                  <c:v>0.95065342113016638</c:v>
                </c:pt>
                <c:pt idx="16881">
                  <c:v>0.90687171159192015</c:v>
                </c:pt>
                <c:pt idx="16882">
                  <c:v>0.8624697286892512</c:v>
                </c:pt>
                <c:pt idx="16883">
                  <c:v>0.81747800361821843</c:v>
                </c:pt>
                <c:pt idx="16884">
                  <c:v>0.77192332918301376</c:v>
                </c:pt>
                <c:pt idx="16885">
                  <c:v>0.72584092264621958</c:v>
                </c:pt>
                <c:pt idx="16886">
                  <c:v>0.67926142493530006</c:v>
                </c:pt>
                <c:pt idx="16887">
                  <c:v>0.63221358475780487</c:v>
                </c:pt>
                <c:pt idx="16888">
                  <c:v>0.58473190578635048</c:v>
                </c:pt>
                <c:pt idx="16889">
                  <c:v>0.53685048429153071</c:v>
                </c:pt>
                <c:pt idx="16890">
                  <c:v>0.48860287645770595</c:v>
                </c:pt>
                <c:pt idx="16891">
                  <c:v>0.44001887660881273</c:v>
                </c:pt>
                <c:pt idx="16892">
                  <c:v>0.39113560522246993</c:v>
                </c:pt>
                <c:pt idx="16893">
                  <c:v>0.34198462472619984</c:v>
                </c:pt>
                <c:pt idx="16894">
                  <c:v>0.29259586499946999</c:v>
                </c:pt>
                <c:pt idx="16895">
                  <c:v>0.24300736569178835</c:v>
                </c:pt>
                <c:pt idx="16896">
                  <c:v>0.19325235542533342</c:v>
                </c:pt>
                <c:pt idx="16897">
                  <c:v>0.14336405313215408</c:v>
                </c:pt>
                <c:pt idx="16898">
                  <c:v>9.3377700974223835E-2</c:v>
                </c:pt>
                <c:pt idx="16899">
                  <c:v>4.3329119357339033E-2</c:v>
                </c:pt>
                <c:pt idx="16900">
                  <c:v>-6.748710363542413E-3</c:v>
                </c:pt>
                <c:pt idx="16901">
                  <c:v>-5.6822163611495842E-2</c:v>
                </c:pt>
                <c:pt idx="16902">
                  <c:v>-0.1068560574808867</c:v>
                </c:pt>
                <c:pt idx="16903">
                  <c:v>-0.15681503919269324</c:v>
                </c:pt>
                <c:pt idx="16904">
                  <c:v>-0.20666694191883539</c:v>
                </c:pt>
                <c:pt idx="16905">
                  <c:v>-0.25637923944170393</c:v>
                </c:pt>
                <c:pt idx="16906">
                  <c:v>-0.30591806922223819</c:v>
                </c:pt>
                <c:pt idx="16907">
                  <c:v>-0.35524845444113373</c:v>
                </c:pt>
                <c:pt idx="16908">
                  <c:v>-0.40433454521873419</c:v>
                </c:pt>
                <c:pt idx="16909">
                  <c:v>-0.45314097458925789</c:v>
                </c:pt>
                <c:pt idx="16910">
                  <c:v>-0.50163616387917898</c:v>
                </c:pt>
                <c:pt idx="16911">
                  <c:v>-0.54978871402976393</c:v>
                </c:pt>
                <c:pt idx="16912">
                  <c:v>-0.59756524903826991</c:v>
                </c:pt>
                <c:pt idx="16913">
                  <c:v>-0.64492993889667805</c:v>
                </c:pt>
                <c:pt idx="16914">
                  <c:v>-0.69185379989230611</c:v>
                </c:pt>
                <c:pt idx="16915">
                  <c:v>-0.73830414562785762</c:v>
                </c:pt>
                <c:pt idx="16916">
                  <c:v>-0.78424847008480736</c:v>
                </c:pt>
                <c:pt idx="16917">
                  <c:v>-0.82965523790447382</c:v>
                </c:pt>
                <c:pt idx="16918">
                  <c:v>-0.87449312605151708</c:v>
                </c:pt>
                <c:pt idx="16919">
                  <c:v>-0.91873183387936386</c:v>
                </c:pt>
                <c:pt idx="16920">
                  <c:v>-0.96234106144592091</c:v>
                </c:pt>
                <c:pt idx="16921">
                  <c:v>-1.0052904831177587</c:v>
                </c:pt>
                <c:pt idx="16922">
                  <c:v>-1.0475506942562525</c:v>
                </c:pt>
                <c:pt idx="16923">
                  <c:v>-1.0890931734004767</c:v>
                </c:pt>
                <c:pt idx="16924">
                  <c:v>-1.1298893799910033</c:v>
                </c:pt>
                <c:pt idx="16925">
                  <c:v>-1.1699109398745948</c:v>
                </c:pt>
                <c:pt idx="16926">
                  <c:v>-1.2091306620800595</c:v>
                </c:pt>
                <c:pt idx="16927">
                  <c:v>-1.24752171330541</c:v>
                </c:pt>
                <c:pt idx="16928">
                  <c:v>-1.2850584017980722</c:v>
                </c:pt>
                <c:pt idx="16929">
                  <c:v>-1.3217152849434157</c:v>
                </c:pt>
                <c:pt idx="16930">
                  <c:v>-1.3574639385034759</c:v>
                </c:pt>
                <c:pt idx="16931">
                  <c:v>-1.3922831656593635</c:v>
                </c:pt>
                <c:pt idx="16932">
                  <c:v>-1.4261492116852359</c:v>
                </c:pt>
                <c:pt idx="16933">
                  <c:v>-1.4590369914019246</c:v>
                </c:pt>
                <c:pt idx="16934">
                  <c:v>-1.4909224810917352</c:v>
                </c:pt>
                <c:pt idx="16935">
                  <c:v>-1.5217859034414913</c:v>
                </c:pt>
                <c:pt idx="16936">
                  <c:v>-1.5516080108261108</c:v>
                </c:pt>
                <c:pt idx="16937">
                  <c:v>-1.5803689433521797</c:v>
                </c:pt>
                <c:pt idx="16938">
                  <c:v>-1.608048297646457</c:v>
                </c:pt>
                <c:pt idx="16939">
                  <c:v>-1.6346252306114413</c:v>
                </c:pt>
                <c:pt idx="16940">
                  <c:v>-1.6600796964056093</c:v>
                </c:pt>
                <c:pt idx="16941">
                  <c:v>-1.6843956527642399</c:v>
                </c:pt>
                <c:pt idx="16942">
                  <c:v>-1.7075573735934892</c:v>
                </c:pt>
                <c:pt idx="16943">
                  <c:v>-1.7295483416414523</c:v>
                </c:pt>
                <c:pt idx="16944">
                  <c:v>-1.7503524629816034</c:v>
                </c:pt>
                <c:pt idx="16945">
                  <c:v>-1.7699572707941165</c:v>
                </c:pt>
                <c:pt idx="16946">
                  <c:v>-1.7883502520608132</c:v>
                </c:pt>
                <c:pt idx="16947">
                  <c:v>-1.8055177675379697</c:v>
                </c:pt>
                <c:pt idx="16948">
                  <c:v>-1.8214474114830121</c:v>
                </c:pt>
                <c:pt idx="16949">
                  <c:v>-1.836132104480749</c:v>
                </c:pt>
                <c:pt idx="16950">
                  <c:v>-1.8495576127156066</c:v>
                </c:pt>
                <c:pt idx="16951">
                  <c:v>-1.8617132136002483</c:v>
                </c:pt>
                <c:pt idx="16952">
                  <c:v>-1.8725944330138125</c:v>
                </c:pt>
                <c:pt idx="16953">
                  <c:v>-1.8821905160493404</c:v>
                </c:pt>
                <c:pt idx="16954">
                  <c:v>-1.8904959552999934</c:v>
                </c:pt>
                <c:pt idx="16955">
                  <c:v>-1.8975066131247527</c:v>
                </c:pt>
                <c:pt idx="16956">
                  <c:v>-1.9032194999347403</c:v>
                </c:pt>
                <c:pt idx="16957">
                  <c:v>-1.9076272160639849</c:v>
                </c:pt>
                <c:pt idx="16958">
                  <c:v>-1.9107261004934426</c:v>
                </c:pt>
                <c:pt idx="16959">
                  <c:v>-1.9125178434052279</c:v>
                </c:pt>
                <c:pt idx="16960">
                  <c:v>-1.9129970278338224</c:v>
                </c:pt>
                <c:pt idx="16961">
                  <c:v>-1.9121638589012717</c:v>
                </c:pt>
                <c:pt idx="16962">
                  <c:v>-1.9100212385705904</c:v>
                </c:pt>
                <c:pt idx="16963">
                  <c:v>-1.90656802002627</c:v>
                </c:pt>
                <c:pt idx="16964">
                  <c:v>-1.9018080616768887</c:v>
                </c:pt>
                <c:pt idx="16965">
                  <c:v>-1.8957452788382805</c:v>
                </c:pt>
                <c:pt idx="16966">
                  <c:v>-1.8883846624532314</c:v>
                </c:pt>
                <c:pt idx="16967">
                  <c:v>-1.8797299403156897</c:v>
                </c:pt>
                <c:pt idx="16968">
                  <c:v>-1.8697869503290683</c:v>
                </c:pt>
                <c:pt idx="16969">
                  <c:v>-1.8585633251128275</c:v>
                </c:pt>
                <c:pt idx="16970">
                  <c:v>-1.8460650219785997</c:v>
                </c:pt>
                <c:pt idx="16971">
                  <c:v>-1.8322997411311668</c:v>
                </c:pt>
                <c:pt idx="16972">
                  <c:v>-1.8172777702618288</c:v>
                </c:pt>
                <c:pt idx="16973">
                  <c:v>-1.8010116316018197</c:v>
                </c:pt>
                <c:pt idx="16974">
                  <c:v>-1.7835135003828977</c:v>
                </c:pt>
                <c:pt idx="16975">
                  <c:v>-1.7647909370316481</c:v>
                </c:pt>
                <c:pt idx="16976">
                  <c:v>-1.7448592388854007</c:v>
                </c:pt>
                <c:pt idx="16977">
                  <c:v>-1.7237329051739414</c:v>
                </c:pt>
                <c:pt idx="16978">
                  <c:v>-1.7014256523475511</c:v>
                </c:pt>
                <c:pt idx="16979">
                  <c:v>-1.6779504999255761</c:v>
                </c:pt>
                <c:pt idx="16980">
                  <c:v>-1.653327288766586</c:v>
                </c:pt>
                <c:pt idx="16981">
                  <c:v>-1.6275710322892354</c:v>
                </c:pt>
                <c:pt idx="16982">
                  <c:v>-1.60069887584396</c:v>
                </c:pt>
                <c:pt idx="16983">
                  <c:v>-1.5727276748811525</c:v>
                </c:pt>
                <c:pt idx="16984">
                  <c:v>-1.543680387280038</c:v>
                </c:pt>
                <c:pt idx="16985">
                  <c:v>-1.5135744856100433</c:v>
                </c:pt>
                <c:pt idx="16986">
                  <c:v>-1.4824301008953018</c:v>
                </c:pt>
                <c:pt idx="16987">
                  <c:v>-1.4502696400277111</c:v>
                </c:pt>
                <c:pt idx="16988">
                  <c:v>-1.4171173669561248</c:v>
                </c:pt>
                <c:pt idx="16989">
                  <c:v>-1.3829915928874554</c:v>
                </c:pt>
                <c:pt idx="16990">
                  <c:v>-1.3479171873280422</c:v>
                </c:pt>
                <c:pt idx="16991">
                  <c:v>-1.3119203736098259</c:v>
                </c:pt>
                <c:pt idx="16992">
                  <c:v>-1.2750263138404554</c:v>
                </c:pt>
                <c:pt idx="16993">
                  <c:v>-1.2372590957154062</c:v>
                </c:pt>
                <c:pt idx="16994">
                  <c:v>-1.1986428862609644</c:v>
                </c:pt>
                <c:pt idx="16995">
                  <c:v>-1.1592050856378904</c:v>
                </c:pt>
                <c:pt idx="16996">
                  <c:v>-1.1189726142025604</c:v>
                </c:pt>
                <c:pt idx="16997">
                  <c:v>-1.0779719105669334</c:v>
                </c:pt>
                <c:pt idx="16998">
                  <c:v>-1.0362321152019196</c:v>
                </c:pt>
                <c:pt idx="16999">
                  <c:v>-0.99378251070626866</c:v>
                </c:pt>
                <c:pt idx="17000">
                  <c:v>-0.95065342113067286</c:v>
                </c:pt>
                <c:pt idx="17001">
                  <c:v>-0.90687171159243807</c:v>
                </c:pt>
                <c:pt idx="17002">
                  <c:v>-0.86246972868976335</c:v>
                </c:pt>
                <c:pt idx="17003">
                  <c:v>-0.81747800361874745</c:v>
                </c:pt>
                <c:pt idx="17004">
                  <c:v>-0.77192332918353168</c:v>
                </c:pt>
                <c:pt idx="17005">
                  <c:v>-0.72584092264673739</c:v>
                </c:pt>
                <c:pt idx="17006">
                  <c:v>-0.67926142493583486</c:v>
                </c:pt>
                <c:pt idx="17007">
                  <c:v>-0.63221358475832279</c:v>
                </c:pt>
                <c:pt idx="17008">
                  <c:v>-0.58473190578688528</c:v>
                </c:pt>
                <c:pt idx="17009">
                  <c:v>-0.53685048429207782</c:v>
                </c:pt>
                <c:pt idx="17010">
                  <c:v>-0.48860287645822431</c:v>
                </c:pt>
                <c:pt idx="17011">
                  <c:v>-0.4400188766093458</c:v>
                </c:pt>
                <c:pt idx="17012">
                  <c:v>-0.391135605223003</c:v>
                </c:pt>
                <c:pt idx="17013">
                  <c:v>-0.34198462472673236</c:v>
                </c:pt>
                <c:pt idx="17014">
                  <c:v>-0.29259586500000245</c:v>
                </c:pt>
                <c:pt idx="17015">
                  <c:v>-0.24300736569233553</c:v>
                </c:pt>
                <c:pt idx="17016">
                  <c:v>-0.19325235542586647</c:v>
                </c:pt>
                <c:pt idx="17017">
                  <c:v>-0.1433640531326866</c:v>
                </c:pt>
                <c:pt idx="17018">
                  <c:v>-9.337770097475688E-2</c:v>
                </c:pt>
                <c:pt idx="17019">
                  <c:v>-4.3329119357857347E-2</c:v>
                </c:pt>
                <c:pt idx="17020">
                  <c:v>6.7487103630096881E-3</c:v>
                </c:pt>
                <c:pt idx="17021">
                  <c:v>5.6822163610962768E-2</c:v>
                </c:pt>
                <c:pt idx="17022">
                  <c:v>0.10685605748036826</c:v>
                </c:pt>
                <c:pt idx="17023">
                  <c:v>0.15681503919216075</c:v>
                </c:pt>
                <c:pt idx="17024">
                  <c:v>0.20666694191831697</c:v>
                </c:pt>
                <c:pt idx="17025">
                  <c:v>0.25637923944118551</c:v>
                </c:pt>
                <c:pt idx="17026">
                  <c:v>0.30591806922173442</c:v>
                </c:pt>
                <c:pt idx="17027">
                  <c:v>0.35524845444062991</c:v>
                </c:pt>
                <c:pt idx="17028">
                  <c:v>0.40433454521822987</c:v>
                </c:pt>
                <c:pt idx="17029">
                  <c:v>0.45314097458873948</c:v>
                </c:pt>
                <c:pt idx="17030">
                  <c:v>0.5016361638786746</c:v>
                </c:pt>
                <c:pt idx="17031">
                  <c:v>0.54978871402927421</c:v>
                </c:pt>
                <c:pt idx="17032">
                  <c:v>0.59756524903778019</c:v>
                </c:pt>
                <c:pt idx="17033">
                  <c:v>0.64492993889618833</c:v>
                </c:pt>
                <c:pt idx="17034">
                  <c:v>0.69185379989182194</c:v>
                </c:pt>
                <c:pt idx="17035">
                  <c:v>0.73830414562738478</c:v>
                </c:pt>
                <c:pt idx="17036">
                  <c:v>0.78424847008432885</c:v>
                </c:pt>
                <c:pt idx="17037">
                  <c:v>0.82965523790401219</c:v>
                </c:pt>
                <c:pt idx="17038">
                  <c:v>0.87449312605105556</c:v>
                </c:pt>
                <c:pt idx="17039">
                  <c:v>0.91873183387890223</c:v>
                </c:pt>
                <c:pt idx="17040">
                  <c:v>0.96234106144547638</c:v>
                </c:pt>
                <c:pt idx="17041">
                  <c:v>1.0052904831173139</c:v>
                </c:pt>
                <c:pt idx="17042">
                  <c:v>1.0475506942558077</c:v>
                </c:pt>
                <c:pt idx="17043">
                  <c:v>1.0890931734000378</c:v>
                </c:pt>
                <c:pt idx="17044">
                  <c:v>1.1298893799905756</c:v>
                </c:pt>
                <c:pt idx="17045">
                  <c:v>1.1699109398741727</c:v>
                </c:pt>
                <c:pt idx="17046">
                  <c:v>1.2091306620796429</c:v>
                </c:pt>
                <c:pt idx="17047">
                  <c:v>1.2475217133050158</c:v>
                </c:pt>
                <c:pt idx="17048">
                  <c:v>1.2850584017976838</c:v>
                </c:pt>
                <c:pt idx="17049">
                  <c:v>1.3217152849430274</c:v>
                </c:pt>
                <c:pt idx="17050">
                  <c:v>1.3574639385030989</c:v>
                </c:pt>
                <c:pt idx="17051">
                  <c:v>1.3922831656589976</c:v>
                </c:pt>
                <c:pt idx="17052">
                  <c:v>1.42614921168487</c:v>
                </c:pt>
                <c:pt idx="17053">
                  <c:v>1.4590369914015699</c:v>
                </c:pt>
                <c:pt idx="17054">
                  <c:v>1.4909224810913806</c:v>
                </c:pt>
                <c:pt idx="17055">
                  <c:v>1.5217859034411423</c:v>
                </c:pt>
                <c:pt idx="17056">
                  <c:v>1.5516080108257844</c:v>
                </c:pt>
                <c:pt idx="17057">
                  <c:v>1.5803689433518588</c:v>
                </c:pt>
                <c:pt idx="17058">
                  <c:v>1.6080482976461472</c:v>
                </c:pt>
                <c:pt idx="17059">
                  <c:v>1.6346252306111373</c:v>
                </c:pt>
                <c:pt idx="17060">
                  <c:v>1.6600796964053111</c:v>
                </c:pt>
                <c:pt idx="17061">
                  <c:v>1.6843956527639525</c:v>
                </c:pt>
                <c:pt idx="17062">
                  <c:v>1.7075573735932079</c:v>
                </c:pt>
                <c:pt idx="17063">
                  <c:v>1.7295483416411821</c:v>
                </c:pt>
                <c:pt idx="17064">
                  <c:v>1.7503524629813392</c:v>
                </c:pt>
                <c:pt idx="17065">
                  <c:v>1.7699572707938633</c:v>
                </c:pt>
                <c:pt idx="17066">
                  <c:v>1.7883502520605714</c:v>
                </c:pt>
                <c:pt idx="17067">
                  <c:v>1.8055177675377332</c:v>
                </c:pt>
                <c:pt idx="17068">
                  <c:v>1.8214474114827814</c:v>
                </c:pt>
                <c:pt idx="17069">
                  <c:v>1.8361321044805352</c:v>
                </c:pt>
                <c:pt idx="17070">
                  <c:v>1.8495576127153928</c:v>
                </c:pt>
                <c:pt idx="17071">
                  <c:v>1.8617132136000512</c:v>
                </c:pt>
                <c:pt idx="17072">
                  <c:v>1.8725944330136213</c:v>
                </c:pt>
                <c:pt idx="17073">
                  <c:v>1.8821905160491661</c:v>
                </c:pt>
                <c:pt idx="17074">
                  <c:v>1.8904959552998244</c:v>
                </c:pt>
                <c:pt idx="17075">
                  <c:v>1.897506613124595</c:v>
                </c:pt>
                <c:pt idx="17076">
                  <c:v>1.9032194999345937</c:v>
                </c:pt>
                <c:pt idx="17077">
                  <c:v>1.9076272160638441</c:v>
                </c:pt>
                <c:pt idx="17078">
                  <c:v>1.9107261004933132</c:v>
                </c:pt>
                <c:pt idx="17079">
                  <c:v>1.9125178434051098</c:v>
                </c:pt>
                <c:pt idx="17080">
                  <c:v>1.9129970278337154</c:v>
                </c:pt>
                <c:pt idx="17081">
                  <c:v>1.912163858901176</c:v>
                </c:pt>
                <c:pt idx="17082">
                  <c:v>1.9100212385705</c:v>
                </c:pt>
                <c:pt idx="17083">
                  <c:v>1.9065680200261914</c:v>
                </c:pt>
                <c:pt idx="17084">
                  <c:v>1.9018080616768211</c:v>
                </c:pt>
                <c:pt idx="17085">
                  <c:v>1.8957452788382243</c:v>
                </c:pt>
                <c:pt idx="17086">
                  <c:v>1.8883846624531866</c:v>
                </c:pt>
                <c:pt idx="17087">
                  <c:v>1.8797299403156502</c:v>
                </c:pt>
                <c:pt idx="17088">
                  <c:v>1.8697869503290458</c:v>
                </c:pt>
                <c:pt idx="17089">
                  <c:v>1.8585633251128049</c:v>
                </c:pt>
                <c:pt idx="17090">
                  <c:v>1.8460650219785883</c:v>
                </c:pt>
                <c:pt idx="17091">
                  <c:v>1.8322997411311726</c:v>
                </c:pt>
                <c:pt idx="17092">
                  <c:v>1.8172777702618399</c:v>
                </c:pt>
                <c:pt idx="17093">
                  <c:v>1.8010116316018363</c:v>
                </c:pt>
                <c:pt idx="17094">
                  <c:v>1.7835135003829259</c:v>
                </c:pt>
                <c:pt idx="17095">
                  <c:v>1.7647909370316932</c:v>
                </c:pt>
                <c:pt idx="17096">
                  <c:v>1.7448592388854569</c:v>
                </c:pt>
                <c:pt idx="17097">
                  <c:v>1.7237329051740033</c:v>
                </c:pt>
                <c:pt idx="17098">
                  <c:v>1.7014256523476186</c:v>
                </c:pt>
                <c:pt idx="17099">
                  <c:v>1.6779504999256549</c:v>
                </c:pt>
                <c:pt idx="17100">
                  <c:v>1.6533272887666706</c:v>
                </c:pt>
                <c:pt idx="17101">
                  <c:v>1.6275710322893311</c:v>
                </c:pt>
                <c:pt idx="17102">
                  <c:v>1.6006988758440668</c:v>
                </c:pt>
                <c:pt idx="17103">
                  <c:v>1.5727276748812764</c:v>
                </c:pt>
                <c:pt idx="17104">
                  <c:v>1.5436803872801677</c:v>
                </c:pt>
                <c:pt idx="17105">
                  <c:v>1.5135744856101896</c:v>
                </c:pt>
                <c:pt idx="17106">
                  <c:v>1.4824301008954537</c:v>
                </c:pt>
                <c:pt idx="17107">
                  <c:v>1.450269640027869</c:v>
                </c:pt>
                <c:pt idx="17108">
                  <c:v>1.4171173669562827</c:v>
                </c:pt>
                <c:pt idx="17109">
                  <c:v>1.3829915928876297</c:v>
                </c:pt>
                <c:pt idx="17110">
                  <c:v>1.3479171873282223</c:v>
                </c:pt>
                <c:pt idx="17111">
                  <c:v>1.3119203736100116</c:v>
                </c:pt>
                <c:pt idx="17112">
                  <c:v>1.2750263138406468</c:v>
                </c:pt>
                <c:pt idx="17113">
                  <c:v>1.2372590957156087</c:v>
                </c:pt>
                <c:pt idx="17114">
                  <c:v>1.1986428862611784</c:v>
                </c:pt>
                <c:pt idx="17115">
                  <c:v>1.1592050856381098</c:v>
                </c:pt>
                <c:pt idx="17116">
                  <c:v>1.1189726142027911</c:v>
                </c:pt>
                <c:pt idx="17117">
                  <c:v>1.077971910567181</c:v>
                </c:pt>
                <c:pt idx="17118">
                  <c:v>1.0362321152021672</c:v>
                </c:pt>
                <c:pt idx="17119">
                  <c:v>0.9937825107065219</c:v>
                </c:pt>
                <c:pt idx="17120">
                  <c:v>0.95065342113093187</c:v>
                </c:pt>
                <c:pt idx="17121">
                  <c:v>0.90687171159270263</c:v>
                </c:pt>
                <c:pt idx="17122">
                  <c:v>0.86246972869003913</c:v>
                </c:pt>
                <c:pt idx="17123">
                  <c:v>0.81747800361902334</c:v>
                </c:pt>
                <c:pt idx="17124">
                  <c:v>0.77192332918381867</c:v>
                </c:pt>
                <c:pt idx="17125">
                  <c:v>0.72584092264704136</c:v>
                </c:pt>
                <c:pt idx="17126">
                  <c:v>0.67926142493613317</c:v>
                </c:pt>
                <c:pt idx="17127">
                  <c:v>0.63221358475863798</c:v>
                </c:pt>
                <c:pt idx="17128">
                  <c:v>0.58473190578720047</c:v>
                </c:pt>
                <c:pt idx="17129">
                  <c:v>0.53685048429238014</c:v>
                </c:pt>
                <c:pt idx="17130">
                  <c:v>0.48860287645855532</c:v>
                </c:pt>
                <c:pt idx="17131">
                  <c:v>0.44001887660967676</c:v>
                </c:pt>
                <c:pt idx="17132">
                  <c:v>0.39113560522333402</c:v>
                </c:pt>
                <c:pt idx="17133">
                  <c:v>0.34198462472706331</c:v>
                </c:pt>
                <c:pt idx="17134">
                  <c:v>0.29259586500034807</c:v>
                </c:pt>
                <c:pt idx="17135">
                  <c:v>0.24300736569268055</c:v>
                </c:pt>
                <c:pt idx="17136">
                  <c:v>0.19325235542622615</c:v>
                </c:pt>
                <c:pt idx="17137">
                  <c:v>0.14336405313304684</c:v>
                </c:pt>
                <c:pt idx="17138">
                  <c:v>9.3377700975116565E-2</c:v>
                </c:pt>
                <c:pt idx="17139">
                  <c:v>4.3329119358231728E-2</c:v>
                </c:pt>
                <c:pt idx="17140">
                  <c:v>-6.7487103626353052E-3</c:v>
                </c:pt>
                <c:pt idx="17141">
                  <c:v>-5.682216361058845E-2</c:v>
                </c:pt>
                <c:pt idx="17142">
                  <c:v>-0.10685605747999394</c:v>
                </c:pt>
                <c:pt idx="17143">
                  <c:v>-0.15681503919177178</c:v>
                </c:pt>
                <c:pt idx="17144">
                  <c:v>-0.206666941917928</c:v>
                </c:pt>
                <c:pt idx="17145">
                  <c:v>-0.25637923944081115</c:v>
                </c:pt>
                <c:pt idx="17146">
                  <c:v>-0.30591806922133136</c:v>
                </c:pt>
                <c:pt idx="17147">
                  <c:v>-0.35524845444022629</c:v>
                </c:pt>
                <c:pt idx="17148">
                  <c:v>-0.40433454521782686</c:v>
                </c:pt>
                <c:pt idx="17149">
                  <c:v>-0.45314097458833646</c:v>
                </c:pt>
                <c:pt idx="17150">
                  <c:v>-0.50163616387827159</c:v>
                </c:pt>
                <c:pt idx="17151">
                  <c:v>-0.54978871402887108</c:v>
                </c:pt>
                <c:pt idx="17152">
                  <c:v>-0.59756524903736352</c:v>
                </c:pt>
                <c:pt idx="17153">
                  <c:v>-0.64492993889578298</c:v>
                </c:pt>
                <c:pt idx="17154">
                  <c:v>-0.6918537998914166</c:v>
                </c:pt>
                <c:pt idx="17155">
                  <c:v>-0.73830414562696833</c:v>
                </c:pt>
                <c:pt idx="17156">
                  <c:v>-0.78424847008391241</c:v>
                </c:pt>
                <c:pt idx="17157">
                  <c:v>-0.82965523790359563</c:v>
                </c:pt>
                <c:pt idx="17158">
                  <c:v>-0.87449312605063889</c:v>
                </c:pt>
                <c:pt idx="17159">
                  <c:v>-0.91873183387849133</c:v>
                </c:pt>
                <c:pt idx="17160">
                  <c:v>-0.96234106144505971</c:v>
                </c:pt>
                <c:pt idx="17161">
                  <c:v>-1.0052904831168916</c:v>
                </c:pt>
                <c:pt idx="17162">
                  <c:v>-1.0475506942553856</c:v>
                </c:pt>
                <c:pt idx="17163">
                  <c:v>-1.0890931733996267</c:v>
                </c:pt>
                <c:pt idx="17164">
                  <c:v>-1.1298893799901533</c:v>
                </c:pt>
                <c:pt idx="17165">
                  <c:v>-1.1699109398737504</c:v>
                </c:pt>
                <c:pt idx="17166">
                  <c:v>-1.2091306620792208</c:v>
                </c:pt>
                <c:pt idx="17167">
                  <c:v>-1.2475217133045995</c:v>
                </c:pt>
                <c:pt idx="17168">
                  <c:v>-1.2850584017972675</c:v>
                </c:pt>
                <c:pt idx="17169">
                  <c:v>-1.3217152849426164</c:v>
                </c:pt>
                <c:pt idx="17170">
                  <c:v>-1.3574639385026765</c:v>
                </c:pt>
                <c:pt idx="17171">
                  <c:v>-1.3922831656585868</c:v>
                </c:pt>
                <c:pt idx="17172">
                  <c:v>-1.426149211684459</c:v>
                </c:pt>
                <c:pt idx="17173">
                  <c:v>-1.4590369914011645</c:v>
                </c:pt>
                <c:pt idx="17174">
                  <c:v>-1.4909224810909809</c:v>
                </c:pt>
                <c:pt idx="17175">
                  <c:v>-1.5217859034407484</c:v>
                </c:pt>
                <c:pt idx="17176">
                  <c:v>-1.5516080108253902</c:v>
                </c:pt>
                <c:pt idx="17177">
                  <c:v>-1.5803689433514592</c:v>
                </c:pt>
                <c:pt idx="17178">
                  <c:v>-1.6080482976457533</c:v>
                </c:pt>
                <c:pt idx="17179">
                  <c:v>-1.6346252306107436</c:v>
                </c:pt>
                <c:pt idx="17180">
                  <c:v>-1.6600796964049285</c:v>
                </c:pt>
                <c:pt idx="17181">
                  <c:v>-1.6843956527635697</c:v>
                </c:pt>
                <c:pt idx="17182">
                  <c:v>-1.7075573735928307</c:v>
                </c:pt>
                <c:pt idx="17183">
                  <c:v>-1.7295483416408048</c:v>
                </c:pt>
                <c:pt idx="17184">
                  <c:v>-1.7503524629809732</c:v>
                </c:pt>
                <c:pt idx="17185">
                  <c:v>-1.7699572707934974</c:v>
                </c:pt>
                <c:pt idx="17186">
                  <c:v>-1.788350252060211</c:v>
                </c:pt>
                <c:pt idx="17187">
                  <c:v>-1.8055177675373784</c:v>
                </c:pt>
                <c:pt idx="17188">
                  <c:v>-1.8214474114824322</c:v>
                </c:pt>
                <c:pt idx="17189">
                  <c:v>-1.8361321044801806</c:v>
                </c:pt>
                <c:pt idx="17190">
                  <c:v>-1.849557612715055</c:v>
                </c:pt>
                <c:pt idx="17191">
                  <c:v>-1.8617132135997079</c:v>
                </c:pt>
                <c:pt idx="17192">
                  <c:v>-1.8725944330132891</c:v>
                </c:pt>
                <c:pt idx="17193">
                  <c:v>-1.8821905160488339</c:v>
                </c:pt>
                <c:pt idx="17194">
                  <c:v>-1.8904959552995035</c:v>
                </c:pt>
                <c:pt idx="17195">
                  <c:v>-1.8975066131242799</c:v>
                </c:pt>
                <c:pt idx="17196">
                  <c:v>-1.9032194999342844</c:v>
                </c:pt>
                <c:pt idx="17197">
                  <c:v>-1.9076272160635401</c:v>
                </c:pt>
                <c:pt idx="17198">
                  <c:v>-1.9107261004930149</c:v>
                </c:pt>
                <c:pt idx="17199">
                  <c:v>-1.9125178434048169</c:v>
                </c:pt>
                <c:pt idx="17200">
                  <c:v>-1.9129970278334227</c:v>
                </c:pt>
                <c:pt idx="17201">
                  <c:v>-1.9121638589008945</c:v>
                </c:pt>
                <c:pt idx="17202">
                  <c:v>-1.9100212385702242</c:v>
                </c:pt>
                <c:pt idx="17203">
                  <c:v>-1.9065680200259212</c:v>
                </c:pt>
                <c:pt idx="17204">
                  <c:v>-1.9018080616765569</c:v>
                </c:pt>
                <c:pt idx="17205">
                  <c:v>-1.8957452788379712</c:v>
                </c:pt>
                <c:pt idx="17206">
                  <c:v>-1.8883846624529386</c:v>
                </c:pt>
                <c:pt idx="17207">
                  <c:v>-1.8797299403154082</c:v>
                </c:pt>
                <c:pt idx="17208">
                  <c:v>-1.8697869503288094</c:v>
                </c:pt>
                <c:pt idx="17209">
                  <c:v>-1.8585633251125795</c:v>
                </c:pt>
                <c:pt idx="17210">
                  <c:v>-1.846065021978369</c:v>
                </c:pt>
                <c:pt idx="17211">
                  <c:v>-1.8322997411309585</c:v>
                </c:pt>
                <c:pt idx="17212">
                  <c:v>-1.8172777702616316</c:v>
                </c:pt>
                <c:pt idx="17213">
                  <c:v>-1.8010116316016396</c:v>
                </c:pt>
                <c:pt idx="17214">
                  <c:v>-1.7835135003827345</c:v>
                </c:pt>
                <c:pt idx="17215">
                  <c:v>-1.7647909370315074</c:v>
                </c:pt>
                <c:pt idx="17216">
                  <c:v>-1.7448592388852768</c:v>
                </c:pt>
                <c:pt idx="17217">
                  <c:v>-1.7237329051738286</c:v>
                </c:pt>
                <c:pt idx="17218">
                  <c:v>-1.7014256523474554</c:v>
                </c:pt>
                <c:pt idx="17219">
                  <c:v>-1.6779504999255028</c:v>
                </c:pt>
                <c:pt idx="17220">
                  <c:v>-1.6533272887665298</c:v>
                </c:pt>
                <c:pt idx="17221">
                  <c:v>-1.6275710322891961</c:v>
                </c:pt>
                <c:pt idx="17222">
                  <c:v>-1.6006988758439371</c:v>
                </c:pt>
                <c:pt idx="17223">
                  <c:v>-1.5727276748811525</c:v>
                </c:pt>
                <c:pt idx="17224">
                  <c:v>-1.5436803872800438</c:v>
                </c:pt>
                <c:pt idx="17225">
                  <c:v>-1.5135744856100715</c:v>
                </c:pt>
                <c:pt idx="17226">
                  <c:v>-1.4824301008953522</c:v>
                </c:pt>
                <c:pt idx="17227">
                  <c:v>-1.4502696400277675</c:v>
                </c:pt>
                <c:pt idx="17228">
                  <c:v>-1.4171173669561925</c:v>
                </c:pt>
                <c:pt idx="17229">
                  <c:v>-1.3829915928875567</c:v>
                </c:pt>
                <c:pt idx="17230">
                  <c:v>-1.347917187328149</c:v>
                </c:pt>
                <c:pt idx="17231">
                  <c:v>-1.3119203736099496</c:v>
                </c:pt>
                <c:pt idx="17232">
                  <c:v>-1.2750263138405962</c:v>
                </c:pt>
                <c:pt idx="17233">
                  <c:v>-1.2372590957155636</c:v>
                </c:pt>
                <c:pt idx="17234">
                  <c:v>-1.1986428862611391</c:v>
                </c:pt>
                <c:pt idx="17235">
                  <c:v>-1.159205085638076</c:v>
                </c:pt>
                <c:pt idx="17236">
                  <c:v>-1.1189726142027632</c:v>
                </c:pt>
                <c:pt idx="17237">
                  <c:v>-1.0779719105671643</c:v>
                </c:pt>
                <c:pt idx="17238">
                  <c:v>-1.0362321152021559</c:v>
                </c:pt>
                <c:pt idx="17239">
                  <c:v>-0.99378251070651635</c:v>
                </c:pt>
                <c:pt idx="17240">
                  <c:v>-0.95065342113094864</c:v>
                </c:pt>
                <c:pt idx="17241">
                  <c:v>-0.90687171159272528</c:v>
                </c:pt>
                <c:pt idx="17242">
                  <c:v>-0.86246972869006733</c:v>
                </c:pt>
                <c:pt idx="17243">
                  <c:v>-0.81747800361905143</c:v>
                </c:pt>
                <c:pt idx="17244">
                  <c:v>-0.77192332918386375</c:v>
                </c:pt>
                <c:pt idx="17245">
                  <c:v>-0.72584092264709765</c:v>
                </c:pt>
                <c:pt idx="17246">
                  <c:v>-0.67926142493619512</c:v>
                </c:pt>
                <c:pt idx="17247">
                  <c:v>-0.63221358475869427</c:v>
                </c:pt>
                <c:pt idx="17248">
                  <c:v>-0.58473190578725687</c:v>
                </c:pt>
                <c:pt idx="17249">
                  <c:v>-0.53685048429245208</c:v>
                </c:pt>
                <c:pt idx="17250">
                  <c:v>-0.48860287645864203</c:v>
                </c:pt>
                <c:pt idx="17251">
                  <c:v>-0.44001887660977751</c:v>
                </c:pt>
                <c:pt idx="17252">
                  <c:v>-0.39113560522343471</c:v>
                </c:pt>
                <c:pt idx="17253">
                  <c:v>-0.34198462472717867</c:v>
                </c:pt>
                <c:pt idx="17254">
                  <c:v>-0.29259586500046353</c:v>
                </c:pt>
                <c:pt idx="17255">
                  <c:v>-0.24300736569281059</c:v>
                </c:pt>
                <c:pt idx="17256">
                  <c:v>-0.19325235542635619</c:v>
                </c:pt>
                <c:pt idx="17257">
                  <c:v>-0.14336405313317629</c:v>
                </c:pt>
                <c:pt idx="17258">
                  <c:v>-9.3377700975260672E-2</c:v>
                </c:pt>
                <c:pt idx="17259">
                  <c:v>-4.3329119358375717E-2</c:v>
                </c:pt>
                <c:pt idx="17260">
                  <c:v>6.7487103624913171E-3</c:v>
                </c:pt>
                <c:pt idx="17261">
                  <c:v>5.6822163610415644E-2</c:v>
                </c:pt>
                <c:pt idx="17262">
                  <c:v>0.10685605747983576</c:v>
                </c:pt>
                <c:pt idx="17263">
                  <c:v>0.1568150391916136</c:v>
                </c:pt>
                <c:pt idx="17264">
                  <c:v>0.2066669419177552</c:v>
                </c:pt>
                <c:pt idx="17265">
                  <c:v>0.25637923944062424</c:v>
                </c:pt>
                <c:pt idx="17266">
                  <c:v>0.30591806922114395</c:v>
                </c:pt>
                <c:pt idx="17267">
                  <c:v>0.35524845444002479</c:v>
                </c:pt>
                <c:pt idx="17268">
                  <c:v>0.40433454521762535</c:v>
                </c:pt>
                <c:pt idx="17269">
                  <c:v>0.453140974588149</c:v>
                </c:pt>
                <c:pt idx="17270">
                  <c:v>0.50163616387805543</c:v>
                </c:pt>
                <c:pt idx="17271">
                  <c:v>0.54978871402864093</c:v>
                </c:pt>
                <c:pt idx="17272">
                  <c:v>0.59756524903714969</c:v>
                </c:pt>
                <c:pt idx="17273">
                  <c:v>0.64492993889555228</c:v>
                </c:pt>
                <c:pt idx="17274">
                  <c:v>0.69185379989116902</c:v>
                </c:pt>
                <c:pt idx="17275">
                  <c:v>0.73830414562672064</c:v>
                </c:pt>
                <c:pt idx="17276">
                  <c:v>0.78424847008367038</c:v>
                </c:pt>
                <c:pt idx="17277">
                  <c:v>0.82965523790335372</c:v>
                </c:pt>
                <c:pt idx="17278">
                  <c:v>0.87449312605038565</c:v>
                </c:pt>
                <c:pt idx="17279">
                  <c:v>0.91873183387823254</c:v>
                </c:pt>
                <c:pt idx="17280">
                  <c:v>0.96234106144478959</c:v>
                </c:pt>
                <c:pt idx="17281">
                  <c:v>1.0052904831166329</c:v>
                </c:pt>
                <c:pt idx="17282">
                  <c:v>1.0475506942551267</c:v>
                </c:pt>
                <c:pt idx="17283">
                  <c:v>1.0890931733993567</c:v>
                </c:pt>
                <c:pt idx="17284">
                  <c:v>1.1298893799898833</c:v>
                </c:pt>
                <c:pt idx="17285">
                  <c:v>1.1699109398734804</c:v>
                </c:pt>
                <c:pt idx="17286">
                  <c:v>1.2091306620789448</c:v>
                </c:pt>
                <c:pt idx="17287">
                  <c:v>1.2475217133043124</c:v>
                </c:pt>
                <c:pt idx="17288">
                  <c:v>1.2850584017969802</c:v>
                </c:pt>
                <c:pt idx="17289">
                  <c:v>1.3217152849423124</c:v>
                </c:pt>
                <c:pt idx="17290">
                  <c:v>1.3574639385023781</c:v>
                </c:pt>
                <c:pt idx="17291">
                  <c:v>1.3922831656582884</c:v>
                </c:pt>
                <c:pt idx="17292">
                  <c:v>1.4261492116841552</c:v>
                </c:pt>
                <c:pt idx="17293">
                  <c:v>1.4590369914008605</c:v>
                </c:pt>
                <c:pt idx="17294">
                  <c:v>1.4909224810906769</c:v>
                </c:pt>
                <c:pt idx="17295">
                  <c:v>1.5217859034404386</c:v>
                </c:pt>
                <c:pt idx="17296">
                  <c:v>1.5516080108250752</c:v>
                </c:pt>
                <c:pt idx="17297">
                  <c:v>1.5803689433511439</c:v>
                </c:pt>
                <c:pt idx="17298">
                  <c:v>1.6080482976454271</c:v>
                </c:pt>
                <c:pt idx="17299">
                  <c:v>1.6346252306104281</c:v>
                </c:pt>
                <c:pt idx="17300">
                  <c:v>1.6600796964046018</c:v>
                </c:pt>
                <c:pt idx="17301">
                  <c:v>1.6843956527632489</c:v>
                </c:pt>
                <c:pt idx="17302">
                  <c:v>1.7075573735925045</c:v>
                </c:pt>
                <c:pt idx="17303">
                  <c:v>1.729548341640484</c:v>
                </c:pt>
                <c:pt idx="17304">
                  <c:v>1.7503524629806468</c:v>
                </c:pt>
                <c:pt idx="17305">
                  <c:v>1.769957270793171</c:v>
                </c:pt>
                <c:pt idx="17306">
                  <c:v>1.7883502520598789</c:v>
                </c:pt>
                <c:pt idx="17307">
                  <c:v>1.805517767537052</c:v>
                </c:pt>
                <c:pt idx="17308">
                  <c:v>1.821447411482106</c:v>
                </c:pt>
                <c:pt idx="17309">
                  <c:v>1.8361321044798598</c:v>
                </c:pt>
                <c:pt idx="17310">
                  <c:v>1.8495576127147286</c:v>
                </c:pt>
                <c:pt idx="17311">
                  <c:v>1.8617132135993868</c:v>
                </c:pt>
                <c:pt idx="17312">
                  <c:v>1.8725944330129625</c:v>
                </c:pt>
                <c:pt idx="17313">
                  <c:v>1.8821905160485131</c:v>
                </c:pt>
                <c:pt idx="17314">
                  <c:v>1.8904959552991771</c:v>
                </c:pt>
                <c:pt idx="17315">
                  <c:v>1.8975066131239535</c:v>
                </c:pt>
                <c:pt idx="17316">
                  <c:v>1.9032194999339578</c:v>
                </c:pt>
                <c:pt idx="17317">
                  <c:v>1.9076272160632191</c:v>
                </c:pt>
                <c:pt idx="17318">
                  <c:v>1.9107261004926939</c:v>
                </c:pt>
                <c:pt idx="17319">
                  <c:v>1.9125178434044965</c:v>
                </c:pt>
                <c:pt idx="17320">
                  <c:v>1.9129970278331074</c:v>
                </c:pt>
                <c:pt idx="17321">
                  <c:v>1.9121638589005792</c:v>
                </c:pt>
                <c:pt idx="17322">
                  <c:v>1.9100212385699149</c:v>
                </c:pt>
                <c:pt idx="17323">
                  <c:v>1.9065680200256059</c:v>
                </c:pt>
                <c:pt idx="17324">
                  <c:v>1.9018080616762472</c:v>
                </c:pt>
                <c:pt idx="17325">
                  <c:v>1.8957452788376614</c:v>
                </c:pt>
                <c:pt idx="17326">
                  <c:v>1.8883846624526293</c:v>
                </c:pt>
                <c:pt idx="17327">
                  <c:v>1.8797299403151042</c:v>
                </c:pt>
                <c:pt idx="17328">
                  <c:v>1.8697869503285056</c:v>
                </c:pt>
                <c:pt idx="17329">
                  <c:v>1.8585633251122813</c:v>
                </c:pt>
                <c:pt idx="17330">
                  <c:v>1.8460650219780708</c:v>
                </c:pt>
                <c:pt idx="17331">
                  <c:v>1.8322997411306603</c:v>
                </c:pt>
                <c:pt idx="17332">
                  <c:v>1.817277770261339</c:v>
                </c:pt>
                <c:pt idx="17333">
                  <c:v>1.8010116316013467</c:v>
                </c:pt>
                <c:pt idx="17334">
                  <c:v>1.7835135003824474</c:v>
                </c:pt>
                <c:pt idx="17335">
                  <c:v>1.7647909370312203</c:v>
                </c:pt>
                <c:pt idx="17336">
                  <c:v>1.7448592388850011</c:v>
                </c:pt>
                <c:pt idx="17337">
                  <c:v>1.7237329051735528</c:v>
                </c:pt>
                <c:pt idx="17338">
                  <c:v>1.7014256523471907</c:v>
                </c:pt>
                <c:pt idx="17339">
                  <c:v>1.6779504999252384</c:v>
                </c:pt>
                <c:pt idx="17340">
                  <c:v>1.6533272887662709</c:v>
                </c:pt>
                <c:pt idx="17341">
                  <c:v>1.6275710322889372</c:v>
                </c:pt>
                <c:pt idx="17342">
                  <c:v>1.6006988758436838</c:v>
                </c:pt>
                <c:pt idx="17343">
                  <c:v>1.5727276748808992</c:v>
                </c:pt>
                <c:pt idx="17344">
                  <c:v>1.5436803872798015</c:v>
                </c:pt>
                <c:pt idx="17345">
                  <c:v>1.513574485609835</c:v>
                </c:pt>
                <c:pt idx="17346">
                  <c:v>1.482430100895116</c:v>
                </c:pt>
                <c:pt idx="17347">
                  <c:v>1.4502696400275368</c:v>
                </c:pt>
                <c:pt idx="17348">
                  <c:v>1.4171173669559729</c:v>
                </c:pt>
                <c:pt idx="17349">
                  <c:v>1.3829915928873315</c:v>
                </c:pt>
                <c:pt idx="17350">
                  <c:v>1.3479171873279352</c:v>
                </c:pt>
                <c:pt idx="17351">
                  <c:v>1.3119203736097416</c:v>
                </c:pt>
                <c:pt idx="17352">
                  <c:v>1.2750263138403877</c:v>
                </c:pt>
                <c:pt idx="17353">
                  <c:v>1.2372590957153553</c:v>
                </c:pt>
                <c:pt idx="17354">
                  <c:v>1.1986428862609422</c:v>
                </c:pt>
                <c:pt idx="17355">
                  <c:v>1.1592050856378904</c:v>
                </c:pt>
                <c:pt idx="17356">
                  <c:v>1.1189726142025829</c:v>
                </c:pt>
                <c:pt idx="17357">
                  <c:v>1.0779719105669785</c:v>
                </c:pt>
                <c:pt idx="17358">
                  <c:v>1.0362321152019871</c:v>
                </c:pt>
                <c:pt idx="17359">
                  <c:v>0.99378251070635881</c:v>
                </c:pt>
                <c:pt idx="17360">
                  <c:v>0.9506534211307911</c:v>
                </c:pt>
                <c:pt idx="17361">
                  <c:v>0.90687171159256763</c:v>
                </c:pt>
                <c:pt idx="17362">
                  <c:v>0.86246972868991534</c:v>
                </c:pt>
                <c:pt idx="17363">
                  <c:v>0.81747800361890521</c:v>
                </c:pt>
                <c:pt idx="17364">
                  <c:v>0.77192332918371742</c:v>
                </c:pt>
                <c:pt idx="17365">
                  <c:v>0.72584092264695688</c:v>
                </c:pt>
                <c:pt idx="17366">
                  <c:v>0.6792614249360488</c:v>
                </c:pt>
                <c:pt idx="17367">
                  <c:v>0.63221358475856482</c:v>
                </c:pt>
                <c:pt idx="17368">
                  <c:v>0.5847319057871555</c:v>
                </c:pt>
                <c:pt idx="17369">
                  <c:v>0.53685048429235138</c:v>
                </c:pt>
                <c:pt idx="17370">
                  <c:v>0.48860287645852662</c:v>
                </c:pt>
                <c:pt idx="17371">
                  <c:v>0.4400188766096621</c:v>
                </c:pt>
                <c:pt idx="17372">
                  <c:v>0.39113560522333402</c:v>
                </c:pt>
                <c:pt idx="17373">
                  <c:v>0.34198462472709257</c:v>
                </c:pt>
                <c:pt idx="17374">
                  <c:v>0.29259586500036272</c:v>
                </c:pt>
                <c:pt idx="17375">
                  <c:v>0.24300736569272388</c:v>
                </c:pt>
                <c:pt idx="17376">
                  <c:v>0.19325235542628416</c:v>
                </c:pt>
                <c:pt idx="17377">
                  <c:v>0.1433640531331189</c:v>
                </c:pt>
                <c:pt idx="17378">
                  <c:v>9.3377700975203259E-2</c:v>
                </c:pt>
                <c:pt idx="17379">
                  <c:v>4.3329119358332543E-2</c:v>
                </c:pt>
                <c:pt idx="17380">
                  <c:v>-6.7487103625201378E-3</c:v>
                </c:pt>
                <c:pt idx="17381">
                  <c:v>-5.6822163610473618E-2</c:v>
                </c:pt>
                <c:pt idx="17382">
                  <c:v>-0.10685605747984983</c:v>
                </c:pt>
                <c:pt idx="17383">
                  <c:v>-0.15681503919162826</c:v>
                </c:pt>
                <c:pt idx="17384">
                  <c:v>-0.20666694191776985</c:v>
                </c:pt>
                <c:pt idx="17385">
                  <c:v>-0.25637923944062424</c:v>
                </c:pt>
                <c:pt idx="17386">
                  <c:v>-0.30591806922114395</c:v>
                </c:pt>
                <c:pt idx="17387">
                  <c:v>-0.35524845444003944</c:v>
                </c:pt>
                <c:pt idx="17388">
                  <c:v>-0.40433454521762535</c:v>
                </c:pt>
                <c:pt idx="17389">
                  <c:v>-0.45314097458812036</c:v>
                </c:pt>
                <c:pt idx="17390">
                  <c:v>-0.50163616387804144</c:v>
                </c:pt>
                <c:pt idx="17391">
                  <c:v>-0.54978871402862628</c:v>
                </c:pt>
                <c:pt idx="17392">
                  <c:v>-0.59756524903710462</c:v>
                </c:pt>
                <c:pt idx="17393">
                  <c:v>-0.64492993889551287</c:v>
                </c:pt>
                <c:pt idx="17394">
                  <c:v>-0.69185379989112961</c:v>
                </c:pt>
                <c:pt idx="17395">
                  <c:v>-0.73830414562668112</c:v>
                </c:pt>
                <c:pt idx="17396">
                  <c:v>-0.78424847008361409</c:v>
                </c:pt>
                <c:pt idx="17397">
                  <c:v>-0.82965523790329176</c:v>
                </c:pt>
                <c:pt idx="17398">
                  <c:v>-0.87449312605032936</c:v>
                </c:pt>
                <c:pt idx="17399">
                  <c:v>-0.91873183387816482</c:v>
                </c:pt>
                <c:pt idx="17400">
                  <c:v>-0.96234106144471643</c:v>
                </c:pt>
                <c:pt idx="17401">
                  <c:v>-1.0052904831165539</c:v>
                </c:pt>
                <c:pt idx="17402">
                  <c:v>-1.0475506942550423</c:v>
                </c:pt>
                <c:pt idx="17403">
                  <c:v>-1.089093173399261</c:v>
                </c:pt>
                <c:pt idx="17404">
                  <c:v>-1.1298893799897818</c:v>
                </c:pt>
                <c:pt idx="17405">
                  <c:v>-1.1699109398733734</c:v>
                </c:pt>
                <c:pt idx="17406">
                  <c:v>-1.2091306620788267</c:v>
                </c:pt>
                <c:pt idx="17407">
                  <c:v>-1.247521713304194</c:v>
                </c:pt>
                <c:pt idx="17408">
                  <c:v>-1.2850584017968565</c:v>
                </c:pt>
                <c:pt idx="17409">
                  <c:v>-1.3217152849421943</c:v>
                </c:pt>
                <c:pt idx="17410">
                  <c:v>-1.3574639385022489</c:v>
                </c:pt>
                <c:pt idx="17411">
                  <c:v>-1.3922831656581589</c:v>
                </c:pt>
                <c:pt idx="17412">
                  <c:v>-1.42614921168402</c:v>
                </c:pt>
                <c:pt idx="17413">
                  <c:v>-1.4590369914007144</c:v>
                </c:pt>
                <c:pt idx="17414">
                  <c:v>-1.4909224810905193</c:v>
                </c:pt>
                <c:pt idx="17415">
                  <c:v>-1.5217859034402812</c:v>
                </c:pt>
                <c:pt idx="17416">
                  <c:v>-1.5516080108249064</c:v>
                </c:pt>
                <c:pt idx="17417">
                  <c:v>-1.5803689433509862</c:v>
                </c:pt>
                <c:pt idx="17418">
                  <c:v>-1.6080482976452692</c:v>
                </c:pt>
                <c:pt idx="17419">
                  <c:v>-1.6346252306102593</c:v>
                </c:pt>
                <c:pt idx="17420">
                  <c:v>-1.6600796964044215</c:v>
                </c:pt>
                <c:pt idx="17421">
                  <c:v>-1.6843956527630688</c:v>
                </c:pt>
                <c:pt idx="17422">
                  <c:v>-1.7075573735923297</c:v>
                </c:pt>
                <c:pt idx="17423">
                  <c:v>-1.7295483416402984</c:v>
                </c:pt>
                <c:pt idx="17424">
                  <c:v>-1.7503524629804554</c:v>
                </c:pt>
                <c:pt idx="17425">
                  <c:v>-1.7699572707929796</c:v>
                </c:pt>
                <c:pt idx="17426">
                  <c:v>-1.7883502520596819</c:v>
                </c:pt>
                <c:pt idx="17427">
                  <c:v>-1.8055177675368494</c:v>
                </c:pt>
                <c:pt idx="17428">
                  <c:v>-1.821447411481903</c:v>
                </c:pt>
                <c:pt idx="17429">
                  <c:v>-1.8361321044796515</c:v>
                </c:pt>
                <c:pt idx="17430">
                  <c:v>-1.8495576127145146</c:v>
                </c:pt>
                <c:pt idx="17431">
                  <c:v>-1.8617132135991732</c:v>
                </c:pt>
                <c:pt idx="17432">
                  <c:v>-1.8725944330127486</c:v>
                </c:pt>
                <c:pt idx="17433">
                  <c:v>-1.8821905160482935</c:v>
                </c:pt>
                <c:pt idx="17434">
                  <c:v>-1.8904959552989518</c:v>
                </c:pt>
                <c:pt idx="17435">
                  <c:v>-1.8975066131237281</c:v>
                </c:pt>
                <c:pt idx="17436">
                  <c:v>-1.9032194999337329</c:v>
                </c:pt>
                <c:pt idx="17437">
                  <c:v>-1.9076272160629884</c:v>
                </c:pt>
                <c:pt idx="17438">
                  <c:v>-1.9107261004924574</c:v>
                </c:pt>
                <c:pt idx="17439">
                  <c:v>-1.91251784340426</c:v>
                </c:pt>
                <c:pt idx="17440">
                  <c:v>-1.9129970278328712</c:v>
                </c:pt>
                <c:pt idx="17441">
                  <c:v>-1.9121638589003369</c:v>
                </c:pt>
                <c:pt idx="17442">
                  <c:v>-1.9100212385696727</c:v>
                </c:pt>
                <c:pt idx="17443">
                  <c:v>-1.9065680200253639</c:v>
                </c:pt>
                <c:pt idx="17444">
                  <c:v>-1.9018080616760049</c:v>
                </c:pt>
                <c:pt idx="17445">
                  <c:v>-1.8957452788374138</c:v>
                </c:pt>
                <c:pt idx="17446">
                  <c:v>-1.8883846624523815</c:v>
                </c:pt>
                <c:pt idx="17447">
                  <c:v>-1.8797299403148564</c:v>
                </c:pt>
                <c:pt idx="17448">
                  <c:v>-1.8697869503282578</c:v>
                </c:pt>
                <c:pt idx="17449">
                  <c:v>-1.8585633251120279</c:v>
                </c:pt>
                <c:pt idx="17450">
                  <c:v>-1.846065021977823</c:v>
                </c:pt>
                <c:pt idx="17451">
                  <c:v>-1.8322997411304125</c:v>
                </c:pt>
                <c:pt idx="17452">
                  <c:v>-1.8172777702610856</c:v>
                </c:pt>
                <c:pt idx="17453">
                  <c:v>-1.8010116316010991</c:v>
                </c:pt>
                <c:pt idx="17454">
                  <c:v>-1.783513500382194</c:v>
                </c:pt>
                <c:pt idx="17455">
                  <c:v>-1.7647909370309671</c:v>
                </c:pt>
                <c:pt idx="17456">
                  <c:v>-1.7448592388847475</c:v>
                </c:pt>
                <c:pt idx="17457">
                  <c:v>-1.7237329051733052</c:v>
                </c:pt>
                <c:pt idx="17458">
                  <c:v>-1.7014256523469375</c:v>
                </c:pt>
                <c:pt idx="17459">
                  <c:v>-1.6779504999249852</c:v>
                </c:pt>
                <c:pt idx="17460">
                  <c:v>-1.6533272887660004</c:v>
                </c:pt>
                <c:pt idx="17461">
                  <c:v>-1.6275710322886838</c:v>
                </c:pt>
                <c:pt idx="17462">
                  <c:v>-1.6006988758434249</c:v>
                </c:pt>
                <c:pt idx="17463">
                  <c:v>-1.5727276748806458</c:v>
                </c:pt>
                <c:pt idx="17464">
                  <c:v>-1.5436803872795481</c:v>
                </c:pt>
                <c:pt idx="17465">
                  <c:v>-1.5135744856095816</c:v>
                </c:pt>
                <c:pt idx="17466">
                  <c:v>-1.4824301008948628</c:v>
                </c:pt>
                <c:pt idx="17467">
                  <c:v>-1.4502696400272945</c:v>
                </c:pt>
                <c:pt idx="17468">
                  <c:v>-1.4171173669557195</c:v>
                </c:pt>
                <c:pt idx="17469">
                  <c:v>-1.3829915928870782</c:v>
                </c:pt>
                <c:pt idx="17470">
                  <c:v>-1.3479171873276874</c:v>
                </c:pt>
                <c:pt idx="17471">
                  <c:v>-1.3119203736094938</c:v>
                </c:pt>
                <c:pt idx="17472">
                  <c:v>-1.2750263138401514</c:v>
                </c:pt>
                <c:pt idx="17473">
                  <c:v>-1.2372590957151188</c:v>
                </c:pt>
                <c:pt idx="17474">
                  <c:v>-1.1986428862607057</c:v>
                </c:pt>
                <c:pt idx="17475">
                  <c:v>-1.1592050856376594</c:v>
                </c:pt>
                <c:pt idx="17476">
                  <c:v>-1.1189726142023408</c:v>
                </c:pt>
                <c:pt idx="17477">
                  <c:v>-1.0779719105667478</c:v>
                </c:pt>
                <c:pt idx="17478">
                  <c:v>-1.0362321152017562</c:v>
                </c:pt>
                <c:pt idx="17479">
                  <c:v>-0.99378251070611667</c:v>
                </c:pt>
                <c:pt idx="17480">
                  <c:v>-0.95065342113056039</c:v>
                </c:pt>
                <c:pt idx="17481">
                  <c:v>-0.90687171159233682</c:v>
                </c:pt>
                <c:pt idx="17482">
                  <c:v>-0.86246972868969585</c:v>
                </c:pt>
                <c:pt idx="17483">
                  <c:v>-0.81747800361867995</c:v>
                </c:pt>
                <c:pt idx="17484">
                  <c:v>-0.77192332918350348</c:v>
                </c:pt>
                <c:pt idx="17485">
                  <c:v>-0.72584092264673739</c:v>
                </c:pt>
                <c:pt idx="17486">
                  <c:v>-0.67926142493584607</c:v>
                </c:pt>
                <c:pt idx="17487">
                  <c:v>-0.63221358475836209</c:v>
                </c:pt>
                <c:pt idx="17488">
                  <c:v>-0.58473190578695844</c:v>
                </c:pt>
                <c:pt idx="17489">
                  <c:v>-0.53685048429214988</c:v>
                </c:pt>
                <c:pt idx="17490">
                  <c:v>-0.48860287645833972</c:v>
                </c:pt>
                <c:pt idx="17491">
                  <c:v>-0.44001887660947525</c:v>
                </c:pt>
                <c:pt idx="17492">
                  <c:v>-0.39113560522314705</c:v>
                </c:pt>
                <c:pt idx="17493">
                  <c:v>-0.34198462472690511</c:v>
                </c:pt>
                <c:pt idx="17494">
                  <c:v>-0.29259586500018991</c:v>
                </c:pt>
                <c:pt idx="17495">
                  <c:v>-0.2430073656925511</c:v>
                </c:pt>
                <c:pt idx="17496">
                  <c:v>-0.19325235542611133</c:v>
                </c:pt>
                <c:pt idx="17497">
                  <c:v>-0.14336405313294609</c:v>
                </c:pt>
                <c:pt idx="17498">
                  <c:v>-9.3377700975044539E-2</c:v>
                </c:pt>
                <c:pt idx="17499">
                  <c:v>-4.3329119358159737E-2</c:v>
                </c:pt>
                <c:pt idx="17500">
                  <c:v>6.7487103626928903E-3</c:v>
                </c:pt>
                <c:pt idx="17501">
                  <c:v>5.682216361063179E-2</c:v>
                </c:pt>
                <c:pt idx="17502">
                  <c:v>0.10685605748002264</c:v>
                </c:pt>
                <c:pt idx="17503">
                  <c:v>0.15681503919178644</c:v>
                </c:pt>
                <c:pt idx="17504">
                  <c:v>0.20666694191791396</c:v>
                </c:pt>
                <c:pt idx="17505">
                  <c:v>0.25637923944076779</c:v>
                </c:pt>
                <c:pt idx="17506">
                  <c:v>0.30591806922128806</c:v>
                </c:pt>
                <c:pt idx="17507">
                  <c:v>0.35524845444016889</c:v>
                </c:pt>
                <c:pt idx="17508">
                  <c:v>0.40433454521775475</c:v>
                </c:pt>
                <c:pt idx="17509">
                  <c:v>0.45314097458824976</c:v>
                </c:pt>
                <c:pt idx="17510">
                  <c:v>0.50163616387817078</c:v>
                </c:pt>
                <c:pt idx="17511">
                  <c:v>0.54978871402872709</c:v>
                </c:pt>
                <c:pt idx="17512">
                  <c:v>0.59756524903722286</c:v>
                </c:pt>
                <c:pt idx="17513">
                  <c:v>0.64492993889562544</c:v>
                </c:pt>
                <c:pt idx="17514">
                  <c:v>0.69185379989123086</c:v>
                </c:pt>
                <c:pt idx="17515">
                  <c:v>0.73830414562678259</c:v>
                </c:pt>
                <c:pt idx="17516">
                  <c:v>0.78424847008370968</c:v>
                </c:pt>
                <c:pt idx="17517">
                  <c:v>0.82965523790338169</c:v>
                </c:pt>
                <c:pt idx="17518">
                  <c:v>0.87449312605040264</c:v>
                </c:pt>
                <c:pt idx="17519">
                  <c:v>0.91873183387824364</c:v>
                </c:pt>
                <c:pt idx="17520">
                  <c:v>0.96234106144480092</c:v>
                </c:pt>
                <c:pt idx="17521">
                  <c:v>1.0052904831166158</c:v>
                </c:pt>
                <c:pt idx="17522">
                  <c:v>1.0475506942550985</c:v>
                </c:pt>
                <c:pt idx="17523">
                  <c:v>1.089093173399323</c:v>
                </c:pt>
                <c:pt idx="17524">
                  <c:v>1.1298893799898437</c:v>
                </c:pt>
                <c:pt idx="17525">
                  <c:v>1.1699109398734184</c:v>
                </c:pt>
                <c:pt idx="17526">
                  <c:v>1.2091306620788715</c:v>
                </c:pt>
                <c:pt idx="17527">
                  <c:v>1.2475217133042391</c:v>
                </c:pt>
                <c:pt idx="17528">
                  <c:v>1.2850584017968958</c:v>
                </c:pt>
                <c:pt idx="17529">
                  <c:v>1.3217152849422225</c:v>
                </c:pt>
                <c:pt idx="17530">
                  <c:v>1.3574639385022769</c:v>
                </c:pt>
                <c:pt idx="17531">
                  <c:v>1.3922831656581758</c:v>
                </c:pt>
                <c:pt idx="17532">
                  <c:v>1.4261492116840369</c:v>
                </c:pt>
                <c:pt idx="17533">
                  <c:v>1.4590369914007313</c:v>
                </c:pt>
                <c:pt idx="17534">
                  <c:v>1.4909224810905251</c:v>
                </c:pt>
                <c:pt idx="17535">
                  <c:v>1.5217859034402812</c:v>
                </c:pt>
                <c:pt idx="17536">
                  <c:v>1.5516080108249064</c:v>
                </c:pt>
                <c:pt idx="17537">
                  <c:v>1.5803689433509807</c:v>
                </c:pt>
                <c:pt idx="17538">
                  <c:v>1.6080482976452524</c:v>
                </c:pt>
                <c:pt idx="17539">
                  <c:v>1.6346252306102311</c:v>
                </c:pt>
                <c:pt idx="17540">
                  <c:v>1.6600796964043993</c:v>
                </c:pt>
                <c:pt idx="17541">
                  <c:v>1.6843956527630406</c:v>
                </c:pt>
                <c:pt idx="17542">
                  <c:v>1.7075573735922904</c:v>
                </c:pt>
                <c:pt idx="17543">
                  <c:v>1.7295483416402588</c:v>
                </c:pt>
                <c:pt idx="17544">
                  <c:v>1.7503524629804157</c:v>
                </c:pt>
                <c:pt idx="17545">
                  <c:v>1.7699572707929345</c:v>
                </c:pt>
                <c:pt idx="17546">
                  <c:v>1.7883502520596313</c:v>
                </c:pt>
                <c:pt idx="17547">
                  <c:v>1.8055177675367986</c:v>
                </c:pt>
                <c:pt idx="17548">
                  <c:v>1.8214474114818466</c:v>
                </c:pt>
                <c:pt idx="17549">
                  <c:v>1.8361321044795893</c:v>
                </c:pt>
                <c:pt idx="17550">
                  <c:v>1.8495576127144471</c:v>
                </c:pt>
                <c:pt idx="17551">
                  <c:v>1.8617132135990999</c:v>
                </c:pt>
                <c:pt idx="17552">
                  <c:v>1.87259443301267</c:v>
                </c:pt>
                <c:pt idx="17553">
                  <c:v>1.8821905160482091</c:v>
                </c:pt>
                <c:pt idx="17554">
                  <c:v>1.8904959552988674</c:v>
                </c:pt>
                <c:pt idx="17555">
                  <c:v>1.8975066131236438</c:v>
                </c:pt>
                <c:pt idx="17556">
                  <c:v>1.9032194999336371</c:v>
                </c:pt>
                <c:pt idx="17557">
                  <c:v>1.9076272160628929</c:v>
                </c:pt>
                <c:pt idx="17558">
                  <c:v>1.9107261004923564</c:v>
                </c:pt>
                <c:pt idx="17559">
                  <c:v>1.9125178434041528</c:v>
                </c:pt>
                <c:pt idx="17560">
                  <c:v>1.9129970278327584</c:v>
                </c:pt>
                <c:pt idx="17561">
                  <c:v>1.9121638589002243</c:v>
                </c:pt>
                <c:pt idx="17562">
                  <c:v>1.9100212385695545</c:v>
                </c:pt>
                <c:pt idx="17563">
                  <c:v>1.9065680200252459</c:v>
                </c:pt>
                <c:pt idx="17564">
                  <c:v>1.9018080616758812</c:v>
                </c:pt>
                <c:pt idx="17565">
                  <c:v>1.8957452788372842</c:v>
                </c:pt>
                <c:pt idx="17566">
                  <c:v>1.888384662452252</c:v>
                </c:pt>
                <c:pt idx="17567">
                  <c:v>1.879729940314727</c:v>
                </c:pt>
                <c:pt idx="17568">
                  <c:v>1.8697869503281226</c:v>
                </c:pt>
                <c:pt idx="17569">
                  <c:v>1.8585633251118929</c:v>
                </c:pt>
                <c:pt idx="17570">
                  <c:v>1.8460650219776764</c:v>
                </c:pt>
                <c:pt idx="17571">
                  <c:v>1.8322997411302606</c:v>
                </c:pt>
                <c:pt idx="17572">
                  <c:v>1.8172777702609393</c:v>
                </c:pt>
                <c:pt idx="17573">
                  <c:v>1.8010116316009415</c:v>
                </c:pt>
                <c:pt idx="17574">
                  <c:v>1.7835135003820419</c:v>
                </c:pt>
                <c:pt idx="17575">
                  <c:v>1.7647909370308095</c:v>
                </c:pt>
                <c:pt idx="17576">
                  <c:v>1.7448592388845845</c:v>
                </c:pt>
                <c:pt idx="17577">
                  <c:v>1.7237329051731367</c:v>
                </c:pt>
                <c:pt idx="17578">
                  <c:v>1.7014256523467628</c:v>
                </c:pt>
                <c:pt idx="17579">
                  <c:v>1.6779504999248105</c:v>
                </c:pt>
                <c:pt idx="17580">
                  <c:v>1.6533272887658372</c:v>
                </c:pt>
                <c:pt idx="17581">
                  <c:v>1.6275710322885037</c:v>
                </c:pt>
                <c:pt idx="17582">
                  <c:v>1.6006988758432559</c:v>
                </c:pt>
                <c:pt idx="17583">
                  <c:v>1.5727276748804655</c:v>
                </c:pt>
                <c:pt idx="17584">
                  <c:v>1.5436803872793683</c:v>
                </c:pt>
                <c:pt idx="17585">
                  <c:v>1.5135744856094016</c:v>
                </c:pt>
                <c:pt idx="17586">
                  <c:v>1.4824301008946825</c:v>
                </c:pt>
                <c:pt idx="17587">
                  <c:v>1.4502696400271089</c:v>
                </c:pt>
                <c:pt idx="17588">
                  <c:v>1.4171173669555395</c:v>
                </c:pt>
                <c:pt idx="17589">
                  <c:v>1.3829915928868923</c:v>
                </c:pt>
                <c:pt idx="17590">
                  <c:v>1.347917187327496</c:v>
                </c:pt>
                <c:pt idx="17591">
                  <c:v>1.3119203736093024</c:v>
                </c:pt>
                <c:pt idx="17592">
                  <c:v>1.27502631383996</c:v>
                </c:pt>
                <c:pt idx="17593">
                  <c:v>1.2372590957149219</c:v>
                </c:pt>
                <c:pt idx="17594">
                  <c:v>1.1986428862605143</c:v>
                </c:pt>
                <c:pt idx="17595">
                  <c:v>1.1592050856374569</c:v>
                </c:pt>
                <c:pt idx="17596">
                  <c:v>1.1189726142021497</c:v>
                </c:pt>
                <c:pt idx="17597">
                  <c:v>1.0779719105665451</c:v>
                </c:pt>
                <c:pt idx="17598">
                  <c:v>1.0362321152015537</c:v>
                </c:pt>
                <c:pt idx="17599">
                  <c:v>0.99378251070592538</c:v>
                </c:pt>
                <c:pt idx="17600">
                  <c:v>0.95065342113035767</c:v>
                </c:pt>
                <c:pt idx="17601">
                  <c:v>0.90687171159213986</c:v>
                </c:pt>
                <c:pt idx="17602">
                  <c:v>0.86246972868949889</c:v>
                </c:pt>
                <c:pt idx="17603">
                  <c:v>0.81747800361848866</c:v>
                </c:pt>
                <c:pt idx="17604">
                  <c:v>0.77192332918330075</c:v>
                </c:pt>
                <c:pt idx="17605">
                  <c:v>0.72584092264653466</c:v>
                </c:pt>
                <c:pt idx="17606">
                  <c:v>0.67926142493564912</c:v>
                </c:pt>
                <c:pt idx="17607">
                  <c:v>0.63221358475816514</c:v>
                </c:pt>
                <c:pt idx="17608">
                  <c:v>0.58473190578673895</c:v>
                </c:pt>
                <c:pt idx="17609">
                  <c:v>0.53685048429196236</c:v>
                </c:pt>
                <c:pt idx="17610">
                  <c:v>0.48860287645813821</c:v>
                </c:pt>
                <c:pt idx="17611">
                  <c:v>0.44001887660927375</c:v>
                </c:pt>
                <c:pt idx="17612">
                  <c:v>0.39113560522295965</c:v>
                </c:pt>
                <c:pt idx="17613">
                  <c:v>0.341984624726689</c:v>
                </c:pt>
                <c:pt idx="17614">
                  <c:v>0.29259586500000245</c:v>
                </c:pt>
                <c:pt idx="17615">
                  <c:v>0.24300736569233553</c:v>
                </c:pt>
                <c:pt idx="17616">
                  <c:v>0.19325235542590982</c:v>
                </c:pt>
                <c:pt idx="17617">
                  <c:v>0.14336405313275866</c:v>
                </c:pt>
                <c:pt idx="17618">
                  <c:v>9.337770097484302E-2</c:v>
                </c:pt>
                <c:pt idx="17619">
                  <c:v>4.3329119357972574E-2</c:v>
                </c:pt>
                <c:pt idx="17620">
                  <c:v>-6.7487103628801094E-3</c:v>
                </c:pt>
                <c:pt idx="17621">
                  <c:v>-5.6822163610818675E-2</c:v>
                </c:pt>
                <c:pt idx="17622">
                  <c:v>-0.10685605748019544</c:v>
                </c:pt>
                <c:pt idx="17623">
                  <c:v>-0.15681503919197332</c:v>
                </c:pt>
                <c:pt idx="17624">
                  <c:v>-0.20666694191808674</c:v>
                </c:pt>
                <c:pt idx="17625">
                  <c:v>-0.25637923944095525</c:v>
                </c:pt>
                <c:pt idx="17626">
                  <c:v>-0.30591806922147491</c:v>
                </c:pt>
                <c:pt idx="17627">
                  <c:v>-0.3552484544403417</c:v>
                </c:pt>
                <c:pt idx="17628">
                  <c:v>-0.40433454521792755</c:v>
                </c:pt>
                <c:pt idx="17629">
                  <c:v>-0.45314097458843722</c:v>
                </c:pt>
                <c:pt idx="17630">
                  <c:v>-0.5016361638783291</c:v>
                </c:pt>
                <c:pt idx="17631">
                  <c:v>-0.54978871402889984</c:v>
                </c:pt>
                <c:pt idx="17632">
                  <c:v>-0.59756524903739172</c:v>
                </c:pt>
                <c:pt idx="17633">
                  <c:v>-0.64492993889578298</c:v>
                </c:pt>
                <c:pt idx="17634">
                  <c:v>-0.69185379989139972</c:v>
                </c:pt>
                <c:pt idx="17635">
                  <c:v>-0.73830414562695135</c:v>
                </c:pt>
                <c:pt idx="17636">
                  <c:v>-0.78424847008387311</c:v>
                </c:pt>
                <c:pt idx="17637">
                  <c:v>-0.82965523790353946</c:v>
                </c:pt>
                <c:pt idx="17638">
                  <c:v>-0.87449312605056584</c:v>
                </c:pt>
                <c:pt idx="17639">
                  <c:v>-0.91873183387839008</c:v>
                </c:pt>
                <c:pt idx="17640">
                  <c:v>-0.96234106144494158</c:v>
                </c:pt>
                <c:pt idx="17641">
                  <c:v>-1.0052904831167624</c:v>
                </c:pt>
                <c:pt idx="17642">
                  <c:v>-1.0475506942552393</c:v>
                </c:pt>
                <c:pt idx="17643">
                  <c:v>-1.089093173399458</c:v>
                </c:pt>
                <c:pt idx="17644">
                  <c:v>-1.1298893799899732</c:v>
                </c:pt>
                <c:pt idx="17645">
                  <c:v>-1.169910939873559</c:v>
                </c:pt>
                <c:pt idx="17646">
                  <c:v>-1.2091306620790068</c:v>
                </c:pt>
                <c:pt idx="17647">
                  <c:v>-1.247521713304363</c:v>
                </c:pt>
                <c:pt idx="17648">
                  <c:v>-1.2850584017970252</c:v>
                </c:pt>
                <c:pt idx="17649">
                  <c:v>-1.3217152849423519</c:v>
                </c:pt>
                <c:pt idx="17650">
                  <c:v>-1.3574639385024008</c:v>
                </c:pt>
                <c:pt idx="17651">
                  <c:v>-1.3922831656582939</c:v>
                </c:pt>
                <c:pt idx="17652">
                  <c:v>-1.4261492116841494</c:v>
                </c:pt>
                <c:pt idx="17653">
                  <c:v>-1.4590369914008381</c:v>
                </c:pt>
                <c:pt idx="17654">
                  <c:v>-1.4909224810906319</c:v>
                </c:pt>
                <c:pt idx="17655">
                  <c:v>-1.5217859034403882</c:v>
                </c:pt>
                <c:pt idx="17656">
                  <c:v>-1.5516080108250074</c:v>
                </c:pt>
                <c:pt idx="17657">
                  <c:v>-1.5803689433510819</c:v>
                </c:pt>
                <c:pt idx="17658">
                  <c:v>-1.6080482976453481</c:v>
                </c:pt>
                <c:pt idx="17659">
                  <c:v>-1.6346252306103268</c:v>
                </c:pt>
                <c:pt idx="17660">
                  <c:v>-1.660079696404489</c:v>
                </c:pt>
                <c:pt idx="17661">
                  <c:v>-1.684395652763125</c:v>
                </c:pt>
                <c:pt idx="17662">
                  <c:v>-1.7075573735923748</c:v>
                </c:pt>
                <c:pt idx="17663">
                  <c:v>-1.7295483416403377</c:v>
                </c:pt>
                <c:pt idx="17664">
                  <c:v>-1.7503524629804836</c:v>
                </c:pt>
                <c:pt idx="17665">
                  <c:v>-1.769957270793002</c:v>
                </c:pt>
                <c:pt idx="17666">
                  <c:v>-1.7883502520596988</c:v>
                </c:pt>
                <c:pt idx="17667">
                  <c:v>-1.805517767536855</c:v>
                </c:pt>
                <c:pt idx="17668">
                  <c:v>-1.821447411481903</c:v>
                </c:pt>
                <c:pt idx="17669">
                  <c:v>-1.8361321044796404</c:v>
                </c:pt>
                <c:pt idx="17670">
                  <c:v>-1.8495576127144975</c:v>
                </c:pt>
                <c:pt idx="17671">
                  <c:v>-1.861713213599145</c:v>
                </c:pt>
                <c:pt idx="17672">
                  <c:v>-1.8725944330127093</c:v>
                </c:pt>
                <c:pt idx="17673">
                  <c:v>-1.8821905160482486</c:v>
                </c:pt>
                <c:pt idx="17674">
                  <c:v>-1.8904959552989067</c:v>
                </c:pt>
                <c:pt idx="17675">
                  <c:v>-1.897506613123672</c:v>
                </c:pt>
                <c:pt idx="17676">
                  <c:v>-1.9032194999336651</c:v>
                </c:pt>
                <c:pt idx="17677">
                  <c:v>-1.9076272160629151</c:v>
                </c:pt>
                <c:pt idx="17678">
                  <c:v>-1.9107261004923788</c:v>
                </c:pt>
                <c:pt idx="17679">
                  <c:v>-1.9125178434041754</c:v>
                </c:pt>
                <c:pt idx="17680">
                  <c:v>-1.9129970278327755</c:v>
                </c:pt>
                <c:pt idx="17681">
                  <c:v>-1.9121638589002359</c:v>
                </c:pt>
                <c:pt idx="17682">
                  <c:v>-1.9100212385695601</c:v>
                </c:pt>
                <c:pt idx="17683">
                  <c:v>-1.9065680200252459</c:v>
                </c:pt>
                <c:pt idx="17684">
                  <c:v>-1.9018080616758757</c:v>
                </c:pt>
                <c:pt idx="17685">
                  <c:v>-1.8957452788372842</c:v>
                </c:pt>
                <c:pt idx="17686">
                  <c:v>-1.8883846624522465</c:v>
                </c:pt>
                <c:pt idx="17687">
                  <c:v>-1.8797299403147103</c:v>
                </c:pt>
                <c:pt idx="17688">
                  <c:v>-1.8697869503281059</c:v>
                </c:pt>
                <c:pt idx="17689">
                  <c:v>-1.8585633251118705</c:v>
                </c:pt>
                <c:pt idx="17690">
                  <c:v>-1.8460650219776542</c:v>
                </c:pt>
                <c:pt idx="17691">
                  <c:v>-1.832299741130238</c:v>
                </c:pt>
                <c:pt idx="17692">
                  <c:v>-1.8172777702609053</c:v>
                </c:pt>
                <c:pt idx="17693">
                  <c:v>-1.8010116316009077</c:v>
                </c:pt>
                <c:pt idx="17694">
                  <c:v>-1.7835135003820026</c:v>
                </c:pt>
                <c:pt idx="17695">
                  <c:v>-1.7647909370307699</c:v>
                </c:pt>
                <c:pt idx="17696">
                  <c:v>-1.7448592388845392</c:v>
                </c:pt>
                <c:pt idx="17697">
                  <c:v>-1.7237329051730914</c:v>
                </c:pt>
                <c:pt idx="17698">
                  <c:v>-1.7014256523467235</c:v>
                </c:pt>
                <c:pt idx="17699">
                  <c:v>-1.6779504999247541</c:v>
                </c:pt>
                <c:pt idx="17700">
                  <c:v>-1.6533272887657811</c:v>
                </c:pt>
                <c:pt idx="17701">
                  <c:v>-1.6275710322884474</c:v>
                </c:pt>
                <c:pt idx="17702">
                  <c:v>-1.6006988758431941</c:v>
                </c:pt>
                <c:pt idx="17703">
                  <c:v>-1.5727276748804038</c:v>
                </c:pt>
                <c:pt idx="17704">
                  <c:v>-1.5436803872793006</c:v>
                </c:pt>
                <c:pt idx="17705">
                  <c:v>-1.5135744856093227</c:v>
                </c:pt>
                <c:pt idx="17706">
                  <c:v>-1.4824301008946035</c:v>
                </c:pt>
                <c:pt idx="17707">
                  <c:v>-1.4502696400270187</c:v>
                </c:pt>
                <c:pt idx="17708">
                  <c:v>-1.4171173669554549</c:v>
                </c:pt>
                <c:pt idx="17709">
                  <c:v>-1.382991592886808</c:v>
                </c:pt>
                <c:pt idx="17710">
                  <c:v>-1.3479171873274061</c:v>
                </c:pt>
                <c:pt idx="17711">
                  <c:v>-1.3119203736092124</c:v>
                </c:pt>
                <c:pt idx="17712">
                  <c:v>-1.2750263138398643</c:v>
                </c:pt>
                <c:pt idx="17713">
                  <c:v>-1.2372590957148206</c:v>
                </c:pt>
                <c:pt idx="17714">
                  <c:v>-1.1986428862604128</c:v>
                </c:pt>
                <c:pt idx="17715">
                  <c:v>-1.1592050856373499</c:v>
                </c:pt>
                <c:pt idx="17716">
                  <c:v>-1.1189726142020426</c:v>
                </c:pt>
                <c:pt idx="17717">
                  <c:v>-1.077971910566438</c:v>
                </c:pt>
                <c:pt idx="17718">
                  <c:v>-1.0362321152014466</c:v>
                </c:pt>
                <c:pt idx="17719">
                  <c:v>-0.99378251070581836</c:v>
                </c:pt>
                <c:pt idx="17720">
                  <c:v>-0.95065342113024509</c:v>
                </c:pt>
                <c:pt idx="17721">
                  <c:v>-0.90687171159202162</c:v>
                </c:pt>
                <c:pt idx="17722">
                  <c:v>-0.86246972868937499</c:v>
                </c:pt>
                <c:pt idx="17723">
                  <c:v>-0.81747800361835921</c:v>
                </c:pt>
                <c:pt idx="17724">
                  <c:v>-0.77192332918318829</c:v>
                </c:pt>
                <c:pt idx="17725">
                  <c:v>-0.72584092264640532</c:v>
                </c:pt>
                <c:pt idx="17726">
                  <c:v>-0.679261424935514</c:v>
                </c:pt>
                <c:pt idx="17727">
                  <c:v>-0.63221358475803568</c:v>
                </c:pt>
                <c:pt idx="17728">
                  <c:v>-0.5847319057866095</c:v>
                </c:pt>
                <c:pt idx="17729">
                  <c:v>-0.53685048429181836</c:v>
                </c:pt>
                <c:pt idx="17730">
                  <c:v>-0.48860287645800815</c:v>
                </c:pt>
                <c:pt idx="17731">
                  <c:v>-0.44001887660914424</c:v>
                </c:pt>
                <c:pt idx="17732">
                  <c:v>-0.3911356052228015</c:v>
                </c:pt>
                <c:pt idx="17733">
                  <c:v>-0.34198462472655949</c:v>
                </c:pt>
                <c:pt idx="17734">
                  <c:v>-0.2925958649998443</c:v>
                </c:pt>
                <c:pt idx="17735">
                  <c:v>-0.24300736569220549</c:v>
                </c:pt>
                <c:pt idx="17736">
                  <c:v>-0.19325235542577976</c:v>
                </c:pt>
                <c:pt idx="17737">
                  <c:v>-0.14336405313260045</c:v>
                </c:pt>
                <c:pt idx="17738">
                  <c:v>-9.3377700974699468E-2</c:v>
                </c:pt>
                <c:pt idx="17739">
                  <c:v>-4.3329119357828585E-2</c:v>
                </c:pt>
                <c:pt idx="17740">
                  <c:v>6.7487103630384515E-3</c:v>
                </c:pt>
                <c:pt idx="17741">
                  <c:v>5.6822163610962768E-2</c:v>
                </c:pt>
                <c:pt idx="17742">
                  <c:v>0.10685605748035418</c:v>
                </c:pt>
                <c:pt idx="17743">
                  <c:v>0.15681503919211739</c:v>
                </c:pt>
                <c:pt idx="17744">
                  <c:v>0.20666694191824492</c:v>
                </c:pt>
                <c:pt idx="17745">
                  <c:v>0.2563792394411134</c:v>
                </c:pt>
                <c:pt idx="17746">
                  <c:v>0.30591806922161902</c:v>
                </c:pt>
                <c:pt idx="17747">
                  <c:v>0.35524845444049991</c:v>
                </c:pt>
                <c:pt idx="17748">
                  <c:v>0.40433454521808632</c:v>
                </c:pt>
                <c:pt idx="17749">
                  <c:v>0.45314097458858132</c:v>
                </c:pt>
                <c:pt idx="17750">
                  <c:v>0.50163616387848775</c:v>
                </c:pt>
                <c:pt idx="17751">
                  <c:v>0.54978871402905805</c:v>
                </c:pt>
                <c:pt idx="17752">
                  <c:v>0.59756524903754926</c:v>
                </c:pt>
                <c:pt idx="17753">
                  <c:v>0.64492993889594064</c:v>
                </c:pt>
                <c:pt idx="17754">
                  <c:v>0.69185379989155738</c:v>
                </c:pt>
                <c:pt idx="17755">
                  <c:v>0.73830414562709767</c:v>
                </c:pt>
                <c:pt idx="17756">
                  <c:v>0.78424847008403065</c:v>
                </c:pt>
                <c:pt idx="17757">
                  <c:v>0.829655237903697</c:v>
                </c:pt>
                <c:pt idx="17758">
                  <c:v>0.87449312605071783</c:v>
                </c:pt>
                <c:pt idx="17759">
                  <c:v>0.91873183387855328</c:v>
                </c:pt>
                <c:pt idx="17760">
                  <c:v>0.96234106144509912</c:v>
                </c:pt>
                <c:pt idx="17761">
                  <c:v>1.0052904831169087</c:v>
                </c:pt>
                <c:pt idx="17762">
                  <c:v>1.0475506942553856</c:v>
                </c:pt>
                <c:pt idx="17763">
                  <c:v>1.0890931733996101</c:v>
                </c:pt>
                <c:pt idx="17764">
                  <c:v>1.1298893799901253</c:v>
                </c:pt>
                <c:pt idx="17765">
                  <c:v>1.1699109398737111</c:v>
                </c:pt>
                <c:pt idx="17766">
                  <c:v>1.2091306620791589</c:v>
                </c:pt>
                <c:pt idx="17767">
                  <c:v>1.2475217133045207</c:v>
                </c:pt>
                <c:pt idx="17768">
                  <c:v>1.2850584017971716</c:v>
                </c:pt>
                <c:pt idx="17769">
                  <c:v>1.3217152849424925</c:v>
                </c:pt>
                <c:pt idx="17770">
                  <c:v>1.3574639385025471</c:v>
                </c:pt>
                <c:pt idx="17771">
                  <c:v>1.392283165658446</c:v>
                </c:pt>
                <c:pt idx="17772">
                  <c:v>1.4261492116842958</c:v>
                </c:pt>
                <c:pt idx="17773">
                  <c:v>1.4590369914009844</c:v>
                </c:pt>
                <c:pt idx="17774">
                  <c:v>1.4909224810907837</c:v>
                </c:pt>
                <c:pt idx="17775">
                  <c:v>1.521785903440529</c:v>
                </c:pt>
                <c:pt idx="17776">
                  <c:v>1.551608010825154</c:v>
                </c:pt>
                <c:pt idx="17777">
                  <c:v>1.5803689433512171</c:v>
                </c:pt>
                <c:pt idx="17778">
                  <c:v>1.6080482976454831</c:v>
                </c:pt>
                <c:pt idx="17779">
                  <c:v>1.6346252306104676</c:v>
                </c:pt>
                <c:pt idx="17780">
                  <c:v>1.6600796964046245</c:v>
                </c:pt>
                <c:pt idx="17781">
                  <c:v>1.6843956527632546</c:v>
                </c:pt>
                <c:pt idx="17782">
                  <c:v>1.7075573735925045</c:v>
                </c:pt>
                <c:pt idx="17783">
                  <c:v>1.7295483416404671</c:v>
                </c:pt>
                <c:pt idx="17784">
                  <c:v>1.7503524629806129</c:v>
                </c:pt>
                <c:pt idx="17785">
                  <c:v>1.7699572707931259</c:v>
                </c:pt>
                <c:pt idx="17786">
                  <c:v>1.7883502520598227</c:v>
                </c:pt>
                <c:pt idx="17787">
                  <c:v>1.8055177675369787</c:v>
                </c:pt>
                <c:pt idx="17788">
                  <c:v>1.8214474114820214</c:v>
                </c:pt>
                <c:pt idx="17789">
                  <c:v>1.8361321044797583</c:v>
                </c:pt>
                <c:pt idx="17790">
                  <c:v>1.8495576127146158</c:v>
                </c:pt>
                <c:pt idx="17791">
                  <c:v>1.8617132135992576</c:v>
                </c:pt>
                <c:pt idx="17792">
                  <c:v>1.8725944330128219</c:v>
                </c:pt>
                <c:pt idx="17793">
                  <c:v>1.882190516048361</c:v>
                </c:pt>
                <c:pt idx="17794">
                  <c:v>1.8904959552990139</c:v>
                </c:pt>
                <c:pt idx="17795">
                  <c:v>1.897506613123779</c:v>
                </c:pt>
                <c:pt idx="17796">
                  <c:v>1.9032194999337664</c:v>
                </c:pt>
                <c:pt idx="17797">
                  <c:v>1.9076272160630166</c:v>
                </c:pt>
                <c:pt idx="17798">
                  <c:v>1.9107261004924745</c:v>
                </c:pt>
                <c:pt idx="17799">
                  <c:v>1.9125178434042653</c:v>
                </c:pt>
                <c:pt idx="17800">
                  <c:v>1.9129970278328656</c:v>
                </c:pt>
                <c:pt idx="17801">
                  <c:v>1.9121638589003258</c:v>
                </c:pt>
                <c:pt idx="17802">
                  <c:v>1.9100212385696445</c:v>
                </c:pt>
                <c:pt idx="17803">
                  <c:v>1.9065680200253299</c:v>
                </c:pt>
                <c:pt idx="17804">
                  <c:v>1.9018080616759603</c:v>
                </c:pt>
                <c:pt idx="17805">
                  <c:v>1.8957452788373632</c:v>
                </c:pt>
                <c:pt idx="17806">
                  <c:v>1.8883846624523195</c:v>
                </c:pt>
                <c:pt idx="17807">
                  <c:v>1.8797299403147831</c:v>
                </c:pt>
                <c:pt idx="17808">
                  <c:v>1.8697869503281734</c:v>
                </c:pt>
                <c:pt idx="17809">
                  <c:v>1.858563325111938</c:v>
                </c:pt>
                <c:pt idx="17810">
                  <c:v>1.8460650219777217</c:v>
                </c:pt>
                <c:pt idx="17811">
                  <c:v>1.8322997411302999</c:v>
                </c:pt>
                <c:pt idx="17812">
                  <c:v>1.8172777702609675</c:v>
                </c:pt>
                <c:pt idx="17813">
                  <c:v>1.8010116316009694</c:v>
                </c:pt>
                <c:pt idx="17814">
                  <c:v>1.7835135003820533</c:v>
                </c:pt>
                <c:pt idx="17815">
                  <c:v>1.7647909370308206</c:v>
                </c:pt>
                <c:pt idx="17816">
                  <c:v>1.7448592388845845</c:v>
                </c:pt>
                <c:pt idx="17817">
                  <c:v>1.7237329051731367</c:v>
                </c:pt>
                <c:pt idx="17818">
                  <c:v>1.7014256523467628</c:v>
                </c:pt>
                <c:pt idx="17819">
                  <c:v>1.6779504999247994</c:v>
                </c:pt>
                <c:pt idx="17820">
                  <c:v>1.6533272887658093</c:v>
                </c:pt>
                <c:pt idx="17821">
                  <c:v>1.6275710322884755</c:v>
                </c:pt>
                <c:pt idx="17822">
                  <c:v>1.6006988758432166</c:v>
                </c:pt>
                <c:pt idx="17823">
                  <c:v>1.5727276748804262</c:v>
                </c:pt>
                <c:pt idx="17824">
                  <c:v>1.5436803872793232</c:v>
                </c:pt>
                <c:pt idx="17825">
                  <c:v>1.5135744856093509</c:v>
                </c:pt>
                <c:pt idx="17826">
                  <c:v>1.4824301008946263</c:v>
                </c:pt>
                <c:pt idx="17827">
                  <c:v>1.4502696400270414</c:v>
                </c:pt>
                <c:pt idx="17828">
                  <c:v>1.4171173669554606</c:v>
                </c:pt>
                <c:pt idx="17829">
                  <c:v>1.3829915928868137</c:v>
                </c:pt>
                <c:pt idx="17830">
                  <c:v>1.3479171873274172</c:v>
                </c:pt>
                <c:pt idx="17831">
                  <c:v>1.3119203736092124</c:v>
                </c:pt>
                <c:pt idx="17832">
                  <c:v>1.2750263138398588</c:v>
                </c:pt>
                <c:pt idx="17833">
                  <c:v>1.2372590957148319</c:v>
                </c:pt>
                <c:pt idx="17834">
                  <c:v>1.1986428862604017</c:v>
                </c:pt>
                <c:pt idx="17835">
                  <c:v>1.1592050856373499</c:v>
                </c:pt>
                <c:pt idx="17836">
                  <c:v>1.1189726142020313</c:v>
                </c:pt>
                <c:pt idx="17837">
                  <c:v>1.0779719105664325</c:v>
                </c:pt>
                <c:pt idx="17838">
                  <c:v>1.036232115201424</c:v>
                </c:pt>
                <c:pt idx="17839">
                  <c:v>0.99378251070579593</c:v>
                </c:pt>
                <c:pt idx="17840">
                  <c:v>0.95065342113022255</c:v>
                </c:pt>
                <c:pt idx="17841">
                  <c:v>0.90687171159199909</c:v>
                </c:pt>
                <c:pt idx="17842">
                  <c:v>0.86246972868934113</c:v>
                </c:pt>
                <c:pt idx="17843">
                  <c:v>0.81747800361834788</c:v>
                </c:pt>
                <c:pt idx="17844">
                  <c:v>0.77192332918314321</c:v>
                </c:pt>
                <c:pt idx="17845">
                  <c:v>0.72584092264637712</c:v>
                </c:pt>
                <c:pt idx="17846">
                  <c:v>0.67926142493547459</c:v>
                </c:pt>
                <c:pt idx="17847">
                  <c:v>0.63221358475799061</c:v>
                </c:pt>
                <c:pt idx="17848">
                  <c:v>0.58473190578657008</c:v>
                </c:pt>
                <c:pt idx="17849">
                  <c:v>0.53685048429176085</c:v>
                </c:pt>
                <c:pt idx="17850">
                  <c:v>0.48860287645796546</c:v>
                </c:pt>
                <c:pt idx="17851">
                  <c:v>0.44001887660910094</c:v>
                </c:pt>
                <c:pt idx="17852">
                  <c:v>0.39113560522274349</c:v>
                </c:pt>
                <c:pt idx="17853">
                  <c:v>0.3419846247265021</c:v>
                </c:pt>
                <c:pt idx="17854">
                  <c:v>0.2925958649997869</c:v>
                </c:pt>
                <c:pt idx="17855">
                  <c:v>0.24300736569214804</c:v>
                </c:pt>
                <c:pt idx="17856">
                  <c:v>0.19325235542570829</c:v>
                </c:pt>
                <c:pt idx="17857">
                  <c:v>0.14336405313254305</c:v>
                </c:pt>
                <c:pt idx="17858">
                  <c:v>9.3377700974627414E-2</c:v>
                </c:pt>
                <c:pt idx="17859">
                  <c:v>4.3329119357756594E-2</c:v>
                </c:pt>
                <c:pt idx="17860">
                  <c:v>-6.748710363110446E-3</c:v>
                </c:pt>
                <c:pt idx="17861">
                  <c:v>-5.6822163611049463E-2</c:v>
                </c:pt>
                <c:pt idx="17862">
                  <c:v>-0.10685605748042568</c:v>
                </c:pt>
                <c:pt idx="17863">
                  <c:v>-0.15681503919218945</c:v>
                </c:pt>
                <c:pt idx="17864">
                  <c:v>-0.2066669419183316</c:v>
                </c:pt>
                <c:pt idx="17865">
                  <c:v>-0.25637923944120011</c:v>
                </c:pt>
                <c:pt idx="17866">
                  <c:v>-0.30591806922171977</c:v>
                </c:pt>
                <c:pt idx="17867">
                  <c:v>-0.35524845444058656</c:v>
                </c:pt>
                <c:pt idx="17868">
                  <c:v>-0.40433454521818707</c:v>
                </c:pt>
                <c:pt idx="17869">
                  <c:v>-0.45314097458868208</c:v>
                </c:pt>
                <c:pt idx="17870">
                  <c:v>-0.5016361638785739</c:v>
                </c:pt>
                <c:pt idx="17871">
                  <c:v>-0.5497887140291593</c:v>
                </c:pt>
                <c:pt idx="17872">
                  <c:v>-0.59756524903763941</c:v>
                </c:pt>
                <c:pt idx="17873">
                  <c:v>-0.644929938896042</c:v>
                </c:pt>
                <c:pt idx="17874">
                  <c:v>-0.69185379989165874</c:v>
                </c:pt>
                <c:pt idx="17875">
                  <c:v>-0.73830414562719904</c:v>
                </c:pt>
                <c:pt idx="17876">
                  <c:v>-0.78424847008414311</c:v>
                </c:pt>
                <c:pt idx="17877">
                  <c:v>-0.82965523790379836</c:v>
                </c:pt>
                <c:pt idx="17878">
                  <c:v>-0.87449312605082485</c:v>
                </c:pt>
                <c:pt idx="17879">
                  <c:v>-0.91873183387866031</c:v>
                </c:pt>
                <c:pt idx="17880">
                  <c:v>-0.96234106144520615</c:v>
                </c:pt>
                <c:pt idx="17881">
                  <c:v>-1.0052904831170382</c:v>
                </c:pt>
                <c:pt idx="17882">
                  <c:v>-1.0475506942555151</c:v>
                </c:pt>
                <c:pt idx="17883">
                  <c:v>-1.0890931733997282</c:v>
                </c:pt>
                <c:pt idx="17884">
                  <c:v>-1.1298893799902547</c:v>
                </c:pt>
                <c:pt idx="17885">
                  <c:v>-1.1699109398738237</c:v>
                </c:pt>
                <c:pt idx="17886">
                  <c:v>-1.2091306620792825</c:v>
                </c:pt>
                <c:pt idx="17887">
                  <c:v>-1.2475217133046332</c:v>
                </c:pt>
                <c:pt idx="17888">
                  <c:v>-1.2850584017972897</c:v>
                </c:pt>
                <c:pt idx="17889">
                  <c:v>-1.3217152849426108</c:v>
                </c:pt>
                <c:pt idx="17890">
                  <c:v>-1.3574639385026654</c:v>
                </c:pt>
                <c:pt idx="17891">
                  <c:v>-1.392283165658553</c:v>
                </c:pt>
                <c:pt idx="17892">
                  <c:v>-1.4261492116844139</c:v>
                </c:pt>
                <c:pt idx="17893">
                  <c:v>-1.459036991401097</c:v>
                </c:pt>
                <c:pt idx="17894">
                  <c:v>-1.4909224810909023</c:v>
                </c:pt>
                <c:pt idx="17895">
                  <c:v>-1.5217859034406469</c:v>
                </c:pt>
                <c:pt idx="17896">
                  <c:v>-1.5516080108252663</c:v>
                </c:pt>
                <c:pt idx="17897">
                  <c:v>-1.5803689433513295</c:v>
                </c:pt>
                <c:pt idx="17898">
                  <c:v>-1.6080482976456014</c:v>
                </c:pt>
                <c:pt idx="17899">
                  <c:v>-1.6346252306105857</c:v>
                </c:pt>
                <c:pt idx="17900">
                  <c:v>-1.6600796964047484</c:v>
                </c:pt>
                <c:pt idx="17901">
                  <c:v>-1.6843956527633783</c:v>
                </c:pt>
                <c:pt idx="17902">
                  <c:v>-1.7075573735926282</c:v>
                </c:pt>
                <c:pt idx="17903">
                  <c:v>-1.7295483416405855</c:v>
                </c:pt>
                <c:pt idx="17904">
                  <c:v>-1.7503524629807368</c:v>
                </c:pt>
                <c:pt idx="17905">
                  <c:v>-1.7699572707932496</c:v>
                </c:pt>
                <c:pt idx="17906">
                  <c:v>-1.7883502520599464</c:v>
                </c:pt>
                <c:pt idx="17907">
                  <c:v>-1.8055177675371026</c:v>
                </c:pt>
                <c:pt idx="17908">
                  <c:v>-1.8214474114821453</c:v>
                </c:pt>
                <c:pt idx="17909">
                  <c:v>-1.8361321044798822</c:v>
                </c:pt>
                <c:pt idx="17910">
                  <c:v>-1.849557612714734</c:v>
                </c:pt>
                <c:pt idx="17911">
                  <c:v>-1.8617132135993757</c:v>
                </c:pt>
                <c:pt idx="17912">
                  <c:v>-1.87259443301294</c:v>
                </c:pt>
                <c:pt idx="17913">
                  <c:v>-1.8821905160484793</c:v>
                </c:pt>
                <c:pt idx="17914">
                  <c:v>-1.8904959552991265</c:v>
                </c:pt>
                <c:pt idx="17915">
                  <c:v>-1.8975066131238971</c:v>
                </c:pt>
                <c:pt idx="17916">
                  <c:v>-1.9032194999338847</c:v>
                </c:pt>
                <c:pt idx="17917">
                  <c:v>-1.9076272160631291</c:v>
                </c:pt>
                <c:pt idx="17918">
                  <c:v>-1.9107261004925871</c:v>
                </c:pt>
                <c:pt idx="17919">
                  <c:v>-1.9125178434043779</c:v>
                </c:pt>
                <c:pt idx="17920">
                  <c:v>-1.912997027832978</c:v>
                </c:pt>
                <c:pt idx="17921">
                  <c:v>-1.9121638589004384</c:v>
                </c:pt>
                <c:pt idx="17922">
                  <c:v>-1.910021238569757</c:v>
                </c:pt>
                <c:pt idx="17923">
                  <c:v>-1.9065680200254427</c:v>
                </c:pt>
                <c:pt idx="17924">
                  <c:v>-1.9018080616760671</c:v>
                </c:pt>
                <c:pt idx="17925">
                  <c:v>-1.8957452788374642</c:v>
                </c:pt>
                <c:pt idx="17926">
                  <c:v>-1.8883846624524268</c:v>
                </c:pt>
                <c:pt idx="17927">
                  <c:v>-1.8797299403148904</c:v>
                </c:pt>
                <c:pt idx="17928">
                  <c:v>-1.8697869503282802</c:v>
                </c:pt>
                <c:pt idx="17929">
                  <c:v>-1.8585633251120395</c:v>
                </c:pt>
                <c:pt idx="17930">
                  <c:v>-1.846065021977823</c:v>
                </c:pt>
                <c:pt idx="17931">
                  <c:v>-1.8322997411304014</c:v>
                </c:pt>
                <c:pt idx="17932">
                  <c:v>-1.8172777702610632</c:v>
                </c:pt>
                <c:pt idx="17933">
                  <c:v>-1.8010116316010598</c:v>
                </c:pt>
                <c:pt idx="17934">
                  <c:v>-1.783513500382149</c:v>
                </c:pt>
                <c:pt idx="17935">
                  <c:v>-1.7647909370309107</c:v>
                </c:pt>
                <c:pt idx="17936">
                  <c:v>-1.74485923888468</c:v>
                </c:pt>
                <c:pt idx="17937">
                  <c:v>-1.7237329051732264</c:v>
                </c:pt>
                <c:pt idx="17938">
                  <c:v>-1.7014256523468532</c:v>
                </c:pt>
                <c:pt idx="17939">
                  <c:v>-1.6779504999248838</c:v>
                </c:pt>
                <c:pt idx="17940">
                  <c:v>-1.6533272887658992</c:v>
                </c:pt>
                <c:pt idx="17941">
                  <c:v>-1.6275710322885713</c:v>
                </c:pt>
                <c:pt idx="17942">
                  <c:v>-1.6006988758433067</c:v>
                </c:pt>
                <c:pt idx="17943">
                  <c:v>-1.5727276748805106</c:v>
                </c:pt>
                <c:pt idx="17944">
                  <c:v>-1.5436803872793963</c:v>
                </c:pt>
                <c:pt idx="17945">
                  <c:v>-1.513574485609424</c:v>
                </c:pt>
                <c:pt idx="17946">
                  <c:v>-1.4824301008946938</c:v>
                </c:pt>
                <c:pt idx="17947">
                  <c:v>-1.4502696400271089</c:v>
                </c:pt>
                <c:pt idx="17948">
                  <c:v>-1.4171173669555339</c:v>
                </c:pt>
                <c:pt idx="17949">
                  <c:v>-1.3829915928868812</c:v>
                </c:pt>
                <c:pt idx="17950">
                  <c:v>-1.3479171873274849</c:v>
                </c:pt>
                <c:pt idx="17951">
                  <c:v>-1.3119203736092857</c:v>
                </c:pt>
                <c:pt idx="17952">
                  <c:v>-1.2750263138399207</c:v>
                </c:pt>
                <c:pt idx="17953">
                  <c:v>-1.2372590957148826</c:v>
                </c:pt>
                <c:pt idx="17954">
                  <c:v>-1.1986428862604637</c:v>
                </c:pt>
                <c:pt idx="17955">
                  <c:v>-1.1592050856374063</c:v>
                </c:pt>
                <c:pt idx="17956">
                  <c:v>-1.1189726142020819</c:v>
                </c:pt>
                <c:pt idx="17957">
                  <c:v>-1.0779719105664833</c:v>
                </c:pt>
                <c:pt idx="17958">
                  <c:v>-1.0362321152014748</c:v>
                </c:pt>
                <c:pt idx="17959">
                  <c:v>-0.99378251070584089</c:v>
                </c:pt>
                <c:pt idx="17960">
                  <c:v>-0.95065342113026197</c:v>
                </c:pt>
                <c:pt idx="17961">
                  <c:v>-0.90687171159203284</c:v>
                </c:pt>
                <c:pt idx="17962">
                  <c:v>-0.86246972868939187</c:v>
                </c:pt>
                <c:pt idx="17963">
                  <c:v>-0.81747800361837597</c:v>
                </c:pt>
                <c:pt idx="17964">
                  <c:v>-0.77192332918318829</c:v>
                </c:pt>
                <c:pt idx="17965">
                  <c:v>-0.72584092264640532</c:v>
                </c:pt>
                <c:pt idx="17966">
                  <c:v>-0.679261424935514</c:v>
                </c:pt>
                <c:pt idx="17967">
                  <c:v>-0.63221358475801881</c:v>
                </c:pt>
                <c:pt idx="17968">
                  <c:v>-0.58473190578659828</c:v>
                </c:pt>
                <c:pt idx="17969">
                  <c:v>-0.53685048429178961</c:v>
                </c:pt>
                <c:pt idx="17970">
                  <c:v>-0.48860287645797945</c:v>
                </c:pt>
                <c:pt idx="17971">
                  <c:v>-0.44001887660911493</c:v>
                </c:pt>
                <c:pt idx="17972">
                  <c:v>-0.39113560522277274</c:v>
                </c:pt>
                <c:pt idx="17973">
                  <c:v>-0.3419846247265162</c:v>
                </c:pt>
                <c:pt idx="17974">
                  <c:v>-0.29259586499980095</c:v>
                </c:pt>
                <c:pt idx="17975">
                  <c:v>-0.24300736569214804</c:v>
                </c:pt>
                <c:pt idx="17976">
                  <c:v>-0.19325235542572236</c:v>
                </c:pt>
                <c:pt idx="17977">
                  <c:v>-0.14336405313254305</c:v>
                </c:pt>
                <c:pt idx="17978">
                  <c:v>-9.33777009746415E-2</c:v>
                </c:pt>
                <c:pt idx="17979">
                  <c:v>-4.3329119357756594E-2</c:v>
                </c:pt>
                <c:pt idx="17980">
                  <c:v>6.748710363110446E-3</c:v>
                </c:pt>
                <c:pt idx="17981">
                  <c:v>5.6822163611049463E-2</c:v>
                </c:pt>
                <c:pt idx="17982">
                  <c:v>0.10685605748042568</c:v>
                </c:pt>
                <c:pt idx="17983">
                  <c:v>0.15681503919221818</c:v>
                </c:pt>
                <c:pt idx="17984">
                  <c:v>0.2066669419183316</c:v>
                </c:pt>
                <c:pt idx="17985">
                  <c:v>0.25637923944120011</c:v>
                </c:pt>
                <c:pt idx="17986">
                  <c:v>0.30591806922173442</c:v>
                </c:pt>
                <c:pt idx="17987">
                  <c:v>0.35524845444060066</c:v>
                </c:pt>
                <c:pt idx="17988">
                  <c:v>0.40433454521820111</c:v>
                </c:pt>
                <c:pt idx="17989">
                  <c:v>0.45314097458869612</c:v>
                </c:pt>
                <c:pt idx="17990">
                  <c:v>0.50163616387861731</c:v>
                </c:pt>
                <c:pt idx="17991">
                  <c:v>0.54978871402918805</c:v>
                </c:pt>
                <c:pt idx="17992">
                  <c:v>0.59756524903767883</c:v>
                </c:pt>
                <c:pt idx="17993">
                  <c:v>0.64492993889607009</c:v>
                </c:pt>
                <c:pt idx="17994">
                  <c:v>0.69185379989169249</c:v>
                </c:pt>
                <c:pt idx="17995">
                  <c:v>0.73830414562722713</c:v>
                </c:pt>
                <c:pt idx="17996">
                  <c:v>0.78424847008417131</c:v>
                </c:pt>
                <c:pt idx="17997">
                  <c:v>0.82965523790384343</c:v>
                </c:pt>
                <c:pt idx="17998">
                  <c:v>0.87449312605086416</c:v>
                </c:pt>
                <c:pt idx="17999">
                  <c:v>0.91873183387869406</c:v>
                </c:pt>
                <c:pt idx="18000">
                  <c:v>0.96234106144524545</c:v>
                </c:pt>
                <c:pt idx="18001">
                  <c:v>1.0052904831170775</c:v>
                </c:pt>
                <c:pt idx="18002">
                  <c:v>1.0475506942555601</c:v>
                </c:pt>
                <c:pt idx="18003">
                  <c:v>1.0890931733997846</c:v>
                </c:pt>
                <c:pt idx="18004">
                  <c:v>1.129889379990294</c:v>
                </c:pt>
                <c:pt idx="18005">
                  <c:v>1.1699109398738801</c:v>
                </c:pt>
                <c:pt idx="18006">
                  <c:v>1.2091306620793334</c:v>
                </c:pt>
                <c:pt idx="18007">
                  <c:v>1.2475217133046896</c:v>
                </c:pt>
                <c:pt idx="18008">
                  <c:v>1.2850584017973405</c:v>
                </c:pt>
                <c:pt idx="18009">
                  <c:v>1.321715284942667</c:v>
                </c:pt>
                <c:pt idx="18010">
                  <c:v>1.3574639385027274</c:v>
                </c:pt>
                <c:pt idx="18011">
                  <c:v>1.3922831656586148</c:v>
                </c:pt>
                <c:pt idx="18012">
                  <c:v>1.4261492116844814</c:v>
                </c:pt>
                <c:pt idx="18013">
                  <c:v>1.4590369914011703</c:v>
                </c:pt>
                <c:pt idx="18014">
                  <c:v>1.490922481090964</c:v>
                </c:pt>
                <c:pt idx="18015">
                  <c:v>1.5217859034407202</c:v>
                </c:pt>
                <c:pt idx="18016">
                  <c:v>1.5516080108253396</c:v>
                </c:pt>
                <c:pt idx="18017">
                  <c:v>1.5803689433514028</c:v>
                </c:pt>
                <c:pt idx="18018">
                  <c:v>1.6080482976456689</c:v>
                </c:pt>
                <c:pt idx="18019">
                  <c:v>1.634625230610659</c:v>
                </c:pt>
                <c:pt idx="18020">
                  <c:v>1.6600796964048212</c:v>
                </c:pt>
                <c:pt idx="18021">
                  <c:v>1.6843956527634458</c:v>
                </c:pt>
                <c:pt idx="18022">
                  <c:v>1.7075573735927014</c:v>
                </c:pt>
                <c:pt idx="18023">
                  <c:v>1.7295483416406641</c:v>
                </c:pt>
                <c:pt idx="18024">
                  <c:v>1.7503524629808158</c:v>
                </c:pt>
                <c:pt idx="18025">
                  <c:v>1.7699572707933284</c:v>
                </c:pt>
                <c:pt idx="18026">
                  <c:v>1.7883502520600252</c:v>
                </c:pt>
                <c:pt idx="18027">
                  <c:v>1.8055177675371816</c:v>
                </c:pt>
                <c:pt idx="18028">
                  <c:v>1.8214474114822239</c:v>
                </c:pt>
                <c:pt idx="18029">
                  <c:v>1.8361321044799608</c:v>
                </c:pt>
                <c:pt idx="18030">
                  <c:v>1.8495576127148243</c:v>
                </c:pt>
                <c:pt idx="18031">
                  <c:v>1.8617132135994658</c:v>
                </c:pt>
                <c:pt idx="18032">
                  <c:v>1.8725944330130302</c:v>
                </c:pt>
                <c:pt idx="18033">
                  <c:v>1.8821905160485639</c:v>
                </c:pt>
                <c:pt idx="18034">
                  <c:v>1.8904959552992164</c:v>
                </c:pt>
                <c:pt idx="18035">
                  <c:v>1.8975066131239871</c:v>
                </c:pt>
                <c:pt idx="18036">
                  <c:v>1.9032194999339747</c:v>
                </c:pt>
                <c:pt idx="18037">
                  <c:v>1.9076272160632191</c:v>
                </c:pt>
                <c:pt idx="18038">
                  <c:v>1.9107261004926828</c:v>
                </c:pt>
                <c:pt idx="18039">
                  <c:v>1.9125178434044736</c:v>
                </c:pt>
                <c:pt idx="18040">
                  <c:v>1.9129970278330737</c:v>
                </c:pt>
                <c:pt idx="18041">
                  <c:v>1.9121638589005283</c:v>
                </c:pt>
                <c:pt idx="18042">
                  <c:v>1.9100212385698527</c:v>
                </c:pt>
                <c:pt idx="18043">
                  <c:v>1.9065680200255328</c:v>
                </c:pt>
                <c:pt idx="18044">
                  <c:v>1.9018080616761628</c:v>
                </c:pt>
                <c:pt idx="18045">
                  <c:v>1.8957452788375599</c:v>
                </c:pt>
                <c:pt idx="18046">
                  <c:v>1.8883846624525165</c:v>
                </c:pt>
                <c:pt idx="18047">
                  <c:v>1.8797299403149861</c:v>
                </c:pt>
                <c:pt idx="18048">
                  <c:v>1.8697869503283759</c:v>
                </c:pt>
                <c:pt idx="18049">
                  <c:v>1.8585633251121352</c:v>
                </c:pt>
                <c:pt idx="18050">
                  <c:v>1.8460650219779129</c:v>
                </c:pt>
                <c:pt idx="18051">
                  <c:v>1.8322997411304913</c:v>
                </c:pt>
                <c:pt idx="18052">
                  <c:v>1.8172777702611589</c:v>
                </c:pt>
                <c:pt idx="18053">
                  <c:v>1.8010116316011555</c:v>
                </c:pt>
                <c:pt idx="18054">
                  <c:v>1.7835135003822447</c:v>
                </c:pt>
                <c:pt idx="18055">
                  <c:v>1.7647909370310064</c:v>
                </c:pt>
                <c:pt idx="18056">
                  <c:v>1.7448592388847703</c:v>
                </c:pt>
                <c:pt idx="18057">
                  <c:v>1.7237329051733163</c:v>
                </c:pt>
                <c:pt idx="18058">
                  <c:v>1.7014256523469431</c:v>
                </c:pt>
                <c:pt idx="18059">
                  <c:v>1.6779504999249739</c:v>
                </c:pt>
                <c:pt idx="18060">
                  <c:v>1.6533272887659947</c:v>
                </c:pt>
                <c:pt idx="18061">
                  <c:v>1.6275710322886556</c:v>
                </c:pt>
                <c:pt idx="18062">
                  <c:v>1.6006988758433967</c:v>
                </c:pt>
                <c:pt idx="18063">
                  <c:v>1.5727276748805952</c:v>
                </c:pt>
                <c:pt idx="18064">
                  <c:v>1.5436803872794922</c:v>
                </c:pt>
                <c:pt idx="18065">
                  <c:v>1.5135744856095199</c:v>
                </c:pt>
                <c:pt idx="18066">
                  <c:v>1.4824301008947895</c:v>
                </c:pt>
                <c:pt idx="18067">
                  <c:v>1.4502696400271988</c:v>
                </c:pt>
                <c:pt idx="18068">
                  <c:v>1.4171173669556238</c:v>
                </c:pt>
                <c:pt idx="18069">
                  <c:v>1.3829915928869712</c:v>
                </c:pt>
                <c:pt idx="18070">
                  <c:v>1.3479171873275637</c:v>
                </c:pt>
                <c:pt idx="18071">
                  <c:v>1.3119203736093643</c:v>
                </c:pt>
                <c:pt idx="18072">
                  <c:v>1.2750263138400106</c:v>
                </c:pt>
                <c:pt idx="18073">
                  <c:v>1.2372590957149669</c:v>
                </c:pt>
                <c:pt idx="18074">
                  <c:v>1.198642886260548</c:v>
                </c:pt>
                <c:pt idx="18075">
                  <c:v>1.1592050856374794</c:v>
                </c:pt>
                <c:pt idx="18076">
                  <c:v>1.1189726142021608</c:v>
                </c:pt>
                <c:pt idx="18077">
                  <c:v>1.0779719105665619</c:v>
                </c:pt>
                <c:pt idx="18078">
                  <c:v>1.0362321152015537</c:v>
                </c:pt>
                <c:pt idx="18079">
                  <c:v>0.99378251070591972</c:v>
                </c:pt>
                <c:pt idx="18080">
                  <c:v>0.95065342113034068</c:v>
                </c:pt>
                <c:pt idx="18081">
                  <c:v>0.90687171159211166</c:v>
                </c:pt>
                <c:pt idx="18082">
                  <c:v>0.86246972868945371</c:v>
                </c:pt>
                <c:pt idx="18083">
                  <c:v>0.81747800361844924</c:v>
                </c:pt>
                <c:pt idx="18084">
                  <c:v>0.77192332918324447</c:v>
                </c:pt>
                <c:pt idx="18085">
                  <c:v>0.72584092264646716</c:v>
                </c:pt>
                <c:pt idx="18086">
                  <c:v>0.67926142493558717</c:v>
                </c:pt>
                <c:pt idx="18087">
                  <c:v>0.63221358475810319</c:v>
                </c:pt>
                <c:pt idx="18088">
                  <c:v>0.58473190578666578</c:v>
                </c:pt>
                <c:pt idx="18089">
                  <c:v>0.53685048429186166</c:v>
                </c:pt>
                <c:pt idx="18090">
                  <c:v>0.48860287645803746</c:v>
                </c:pt>
                <c:pt idx="18091">
                  <c:v>0.44001887660917294</c:v>
                </c:pt>
                <c:pt idx="18092">
                  <c:v>0.39113560522284485</c:v>
                </c:pt>
                <c:pt idx="18093">
                  <c:v>0.34198462472657415</c:v>
                </c:pt>
                <c:pt idx="18094">
                  <c:v>0.2925958649998589</c:v>
                </c:pt>
                <c:pt idx="18095">
                  <c:v>0.24300736569222009</c:v>
                </c:pt>
                <c:pt idx="18096">
                  <c:v>0.19325235542576572</c:v>
                </c:pt>
                <c:pt idx="18097">
                  <c:v>0.14336405313260045</c:v>
                </c:pt>
                <c:pt idx="18098">
                  <c:v>9.3377700974684827E-2</c:v>
                </c:pt>
                <c:pt idx="18099">
                  <c:v>4.3329119357799761E-2</c:v>
                </c:pt>
                <c:pt idx="18100">
                  <c:v>-6.7487103630528619E-3</c:v>
                </c:pt>
                <c:pt idx="18101">
                  <c:v>-5.6822163610991482E-2</c:v>
                </c:pt>
                <c:pt idx="18102">
                  <c:v>-0.1068560574803829</c:v>
                </c:pt>
                <c:pt idx="18103">
                  <c:v>-0.15681503919216075</c:v>
                </c:pt>
                <c:pt idx="18104">
                  <c:v>-0.20666694191830232</c:v>
                </c:pt>
                <c:pt idx="18105">
                  <c:v>-0.25637923944115676</c:v>
                </c:pt>
                <c:pt idx="18106">
                  <c:v>-0.30591806922169107</c:v>
                </c:pt>
                <c:pt idx="18107">
                  <c:v>-0.35524845444055786</c:v>
                </c:pt>
                <c:pt idx="18108">
                  <c:v>-0.40433454521815831</c:v>
                </c:pt>
                <c:pt idx="18109">
                  <c:v>-0.45314097458865332</c:v>
                </c:pt>
                <c:pt idx="18110">
                  <c:v>-0.5016361638785739</c:v>
                </c:pt>
                <c:pt idx="18111">
                  <c:v>-0.5497887140291593</c:v>
                </c:pt>
                <c:pt idx="18112">
                  <c:v>-0.59756524903765063</c:v>
                </c:pt>
                <c:pt idx="18113">
                  <c:v>-0.644929938896042</c:v>
                </c:pt>
                <c:pt idx="18114">
                  <c:v>-0.69185379989165874</c:v>
                </c:pt>
                <c:pt idx="18115">
                  <c:v>-0.73830414562719904</c:v>
                </c:pt>
                <c:pt idx="18116">
                  <c:v>-0.78424847008414311</c:v>
                </c:pt>
                <c:pt idx="18117">
                  <c:v>-0.82965523790380946</c:v>
                </c:pt>
                <c:pt idx="18118">
                  <c:v>-0.87449312605084728</c:v>
                </c:pt>
                <c:pt idx="18119">
                  <c:v>-0.91873183387868274</c:v>
                </c:pt>
                <c:pt idx="18120">
                  <c:v>-0.9623410614452399</c:v>
                </c:pt>
                <c:pt idx="18121">
                  <c:v>-1.005290483117055</c:v>
                </c:pt>
                <c:pt idx="18122">
                  <c:v>-1.0475506942555488</c:v>
                </c:pt>
                <c:pt idx="18123">
                  <c:v>-1.0890931733997675</c:v>
                </c:pt>
                <c:pt idx="18124">
                  <c:v>-1.1298893799902885</c:v>
                </c:pt>
                <c:pt idx="18125">
                  <c:v>-1.1699109398738687</c:v>
                </c:pt>
                <c:pt idx="18126">
                  <c:v>-1.2091306620793334</c:v>
                </c:pt>
                <c:pt idx="18127">
                  <c:v>-1.2475217133046839</c:v>
                </c:pt>
                <c:pt idx="18128">
                  <c:v>-1.2850584017973461</c:v>
                </c:pt>
                <c:pt idx="18129">
                  <c:v>-1.3217152849426725</c:v>
                </c:pt>
                <c:pt idx="18130">
                  <c:v>-1.3574639385027385</c:v>
                </c:pt>
                <c:pt idx="18131">
                  <c:v>-1.3922831656586261</c:v>
                </c:pt>
                <c:pt idx="18132">
                  <c:v>-1.4261492116844814</c:v>
                </c:pt>
                <c:pt idx="18133">
                  <c:v>-1.4590369914011703</c:v>
                </c:pt>
                <c:pt idx="18134">
                  <c:v>-1.4909224810909809</c:v>
                </c:pt>
                <c:pt idx="18135">
                  <c:v>-1.5217859034407257</c:v>
                </c:pt>
                <c:pt idx="18136">
                  <c:v>-1.5516080108253567</c:v>
                </c:pt>
                <c:pt idx="18137">
                  <c:v>-1.5803689433514199</c:v>
                </c:pt>
                <c:pt idx="18138">
                  <c:v>-1.6080482976456913</c:v>
                </c:pt>
                <c:pt idx="18139">
                  <c:v>-1.6346252306106814</c:v>
                </c:pt>
                <c:pt idx="18140">
                  <c:v>-1.6600796964048494</c:v>
                </c:pt>
                <c:pt idx="18141">
                  <c:v>-1.6843956527634798</c:v>
                </c:pt>
                <c:pt idx="18142">
                  <c:v>-1.7075573735927296</c:v>
                </c:pt>
                <c:pt idx="18143">
                  <c:v>-1.7295483416406923</c:v>
                </c:pt>
                <c:pt idx="18144">
                  <c:v>-1.7503524629808436</c:v>
                </c:pt>
                <c:pt idx="18145">
                  <c:v>-1.7699572707933566</c:v>
                </c:pt>
                <c:pt idx="18146">
                  <c:v>-1.7883502520600592</c:v>
                </c:pt>
                <c:pt idx="18147">
                  <c:v>-1.8055177675372152</c:v>
                </c:pt>
                <c:pt idx="18148">
                  <c:v>-1.8214474114822579</c:v>
                </c:pt>
                <c:pt idx="18149">
                  <c:v>-1.8361321044800005</c:v>
                </c:pt>
                <c:pt idx="18150">
                  <c:v>-1.8495576127148579</c:v>
                </c:pt>
                <c:pt idx="18151">
                  <c:v>-1.8617132135995054</c:v>
                </c:pt>
                <c:pt idx="18152">
                  <c:v>-1.8725944330130695</c:v>
                </c:pt>
                <c:pt idx="18153">
                  <c:v>-1.8821905160486088</c:v>
                </c:pt>
                <c:pt idx="18154">
                  <c:v>-1.8904959552992615</c:v>
                </c:pt>
                <c:pt idx="18155">
                  <c:v>-1.8975066131240268</c:v>
                </c:pt>
                <c:pt idx="18156">
                  <c:v>-1.9032194999340197</c:v>
                </c:pt>
                <c:pt idx="18157">
                  <c:v>-1.9076272160632701</c:v>
                </c:pt>
                <c:pt idx="18158">
                  <c:v>-1.9107261004927278</c:v>
                </c:pt>
                <c:pt idx="18159">
                  <c:v>-1.9125178434045242</c:v>
                </c:pt>
                <c:pt idx="18160">
                  <c:v>-1.9129970278331245</c:v>
                </c:pt>
                <c:pt idx="18161">
                  <c:v>-1.9121638589005792</c:v>
                </c:pt>
                <c:pt idx="18162">
                  <c:v>-1.9100212385699036</c:v>
                </c:pt>
                <c:pt idx="18163">
                  <c:v>-1.9065680200255892</c:v>
                </c:pt>
                <c:pt idx="18164">
                  <c:v>-1.901808061676219</c:v>
                </c:pt>
                <c:pt idx="18165">
                  <c:v>-1.8957452788376163</c:v>
                </c:pt>
                <c:pt idx="18166">
                  <c:v>-1.8883846624525786</c:v>
                </c:pt>
                <c:pt idx="18167">
                  <c:v>-1.8797299403150425</c:v>
                </c:pt>
                <c:pt idx="18168">
                  <c:v>-1.8697869503284323</c:v>
                </c:pt>
                <c:pt idx="18169">
                  <c:v>-1.8585633251121969</c:v>
                </c:pt>
                <c:pt idx="18170">
                  <c:v>-1.8460650219779751</c:v>
                </c:pt>
                <c:pt idx="18171">
                  <c:v>-1.8322997411305533</c:v>
                </c:pt>
                <c:pt idx="18172">
                  <c:v>-1.8172777702612264</c:v>
                </c:pt>
                <c:pt idx="18173">
                  <c:v>-1.8010116316012172</c:v>
                </c:pt>
                <c:pt idx="18174">
                  <c:v>-1.7835135003823122</c:v>
                </c:pt>
                <c:pt idx="18175">
                  <c:v>-1.7647909370310739</c:v>
                </c:pt>
                <c:pt idx="18176">
                  <c:v>-1.7448592388848378</c:v>
                </c:pt>
                <c:pt idx="18177">
                  <c:v>-1.7237329051733843</c:v>
                </c:pt>
                <c:pt idx="18178">
                  <c:v>-1.7014256523470164</c:v>
                </c:pt>
                <c:pt idx="18179">
                  <c:v>-1.6779504999250414</c:v>
                </c:pt>
                <c:pt idx="18180">
                  <c:v>-1.6533272887660679</c:v>
                </c:pt>
                <c:pt idx="18181">
                  <c:v>-1.6275710322887289</c:v>
                </c:pt>
                <c:pt idx="18182">
                  <c:v>-1.6006988758434642</c:v>
                </c:pt>
                <c:pt idx="18183">
                  <c:v>-1.5727276748806684</c:v>
                </c:pt>
                <c:pt idx="18184">
                  <c:v>-1.5436803872795597</c:v>
                </c:pt>
                <c:pt idx="18185">
                  <c:v>-1.5135744856095816</c:v>
                </c:pt>
                <c:pt idx="18186">
                  <c:v>-1.4824301008948571</c:v>
                </c:pt>
                <c:pt idx="18187">
                  <c:v>-1.4502696400272721</c:v>
                </c:pt>
                <c:pt idx="18188">
                  <c:v>-1.4171173669556913</c:v>
                </c:pt>
                <c:pt idx="18189">
                  <c:v>-1.3829915928870444</c:v>
                </c:pt>
                <c:pt idx="18190">
                  <c:v>-1.3479171873276368</c:v>
                </c:pt>
                <c:pt idx="18191">
                  <c:v>-1.3119203736094376</c:v>
                </c:pt>
                <c:pt idx="18192">
                  <c:v>-1.2750263138400781</c:v>
                </c:pt>
                <c:pt idx="18193">
                  <c:v>-1.2372590957150458</c:v>
                </c:pt>
                <c:pt idx="18194">
                  <c:v>-1.1986428862606211</c:v>
                </c:pt>
                <c:pt idx="18195">
                  <c:v>-1.1592050856375582</c:v>
                </c:pt>
                <c:pt idx="18196">
                  <c:v>-1.1189726142022396</c:v>
                </c:pt>
                <c:pt idx="18197">
                  <c:v>-1.0779719105666352</c:v>
                </c:pt>
                <c:pt idx="18198">
                  <c:v>-1.0362321152016325</c:v>
                </c:pt>
                <c:pt idx="18199">
                  <c:v>-0.99378251070599843</c:v>
                </c:pt>
                <c:pt idx="18200">
                  <c:v>-0.95065342113041396</c:v>
                </c:pt>
                <c:pt idx="18201">
                  <c:v>-0.90687171159218483</c:v>
                </c:pt>
                <c:pt idx="18202">
                  <c:v>-0.86246972868953264</c:v>
                </c:pt>
                <c:pt idx="18203">
                  <c:v>-0.81747800361851686</c:v>
                </c:pt>
                <c:pt idx="18204">
                  <c:v>-0.77192332918331774</c:v>
                </c:pt>
                <c:pt idx="18205">
                  <c:v>-0.72584092264655165</c:v>
                </c:pt>
                <c:pt idx="18206">
                  <c:v>-0.67926142493566033</c:v>
                </c:pt>
                <c:pt idx="18207">
                  <c:v>-0.63221358475817635</c:v>
                </c:pt>
                <c:pt idx="18208">
                  <c:v>-0.58473190578673895</c:v>
                </c:pt>
                <c:pt idx="18209">
                  <c:v>-0.53685048429193372</c:v>
                </c:pt>
                <c:pt idx="18210">
                  <c:v>-0.48860287645810896</c:v>
                </c:pt>
                <c:pt idx="18211">
                  <c:v>-0.44001887660924505</c:v>
                </c:pt>
                <c:pt idx="18212">
                  <c:v>-0.39113560522290219</c:v>
                </c:pt>
                <c:pt idx="18213">
                  <c:v>-0.34198462472666025</c:v>
                </c:pt>
                <c:pt idx="18214">
                  <c:v>-0.29259586499993101</c:v>
                </c:pt>
                <c:pt idx="18215">
                  <c:v>-0.24300736569227752</c:v>
                </c:pt>
                <c:pt idx="18216">
                  <c:v>-0.19325235542583777</c:v>
                </c:pt>
                <c:pt idx="18217">
                  <c:v>-0.1433640531326725</c:v>
                </c:pt>
                <c:pt idx="18218">
                  <c:v>-9.3377700974742253E-2</c:v>
                </c:pt>
                <c:pt idx="18219">
                  <c:v>-4.3329119357871759E-2</c:v>
                </c:pt>
                <c:pt idx="18220">
                  <c:v>6.7487103629952786E-3</c:v>
                </c:pt>
                <c:pt idx="18221">
                  <c:v>5.6822163610934062E-2</c:v>
                </c:pt>
                <c:pt idx="18222">
                  <c:v>0.10685605748032491</c:v>
                </c:pt>
                <c:pt idx="18223">
                  <c:v>0.15681503919210335</c:v>
                </c:pt>
                <c:pt idx="18224">
                  <c:v>0.20666694191823085</c:v>
                </c:pt>
                <c:pt idx="18225">
                  <c:v>0.25637923944109936</c:v>
                </c:pt>
                <c:pt idx="18226">
                  <c:v>0.30591806922163367</c:v>
                </c:pt>
                <c:pt idx="18227">
                  <c:v>0.35524845444049991</c:v>
                </c:pt>
                <c:pt idx="18228">
                  <c:v>0.40433454521810042</c:v>
                </c:pt>
                <c:pt idx="18229">
                  <c:v>0.45314097458861008</c:v>
                </c:pt>
                <c:pt idx="18230">
                  <c:v>0.50163616387851651</c:v>
                </c:pt>
                <c:pt idx="18231">
                  <c:v>0.54978871402908736</c:v>
                </c:pt>
                <c:pt idx="18232">
                  <c:v>0.59756524903757746</c:v>
                </c:pt>
                <c:pt idx="18233">
                  <c:v>0.64492993889598571</c:v>
                </c:pt>
                <c:pt idx="18234">
                  <c:v>0.69185379989161933</c:v>
                </c:pt>
                <c:pt idx="18235">
                  <c:v>0.73830414562715407</c:v>
                </c:pt>
                <c:pt idx="18236">
                  <c:v>0.78424847008410381</c:v>
                </c:pt>
                <c:pt idx="18237">
                  <c:v>0.8296552379037534</c:v>
                </c:pt>
                <c:pt idx="18238">
                  <c:v>0.87449312605079665</c:v>
                </c:pt>
                <c:pt idx="18239">
                  <c:v>0.91873183387863211</c:v>
                </c:pt>
                <c:pt idx="18240">
                  <c:v>0.96234106144518916</c:v>
                </c:pt>
                <c:pt idx="18241">
                  <c:v>1.00529048311701</c:v>
                </c:pt>
                <c:pt idx="18242">
                  <c:v>1.0475506942554982</c:v>
                </c:pt>
                <c:pt idx="18243">
                  <c:v>1.0890931733997169</c:v>
                </c:pt>
                <c:pt idx="18244">
                  <c:v>1.1298893799902434</c:v>
                </c:pt>
                <c:pt idx="18245">
                  <c:v>1.1699109398738237</c:v>
                </c:pt>
                <c:pt idx="18246">
                  <c:v>1.2091306620792883</c:v>
                </c:pt>
                <c:pt idx="18247">
                  <c:v>1.2475217133046443</c:v>
                </c:pt>
                <c:pt idx="18248">
                  <c:v>1.2850584017973068</c:v>
                </c:pt>
                <c:pt idx="18249">
                  <c:v>1.3217152849426388</c:v>
                </c:pt>
                <c:pt idx="18250">
                  <c:v>1.3574639385026936</c:v>
                </c:pt>
                <c:pt idx="18251">
                  <c:v>1.3922831656585868</c:v>
                </c:pt>
                <c:pt idx="18252">
                  <c:v>1.4261492116844421</c:v>
                </c:pt>
                <c:pt idx="18253">
                  <c:v>1.4590369914011421</c:v>
                </c:pt>
                <c:pt idx="18254">
                  <c:v>1.4909224810909527</c:v>
                </c:pt>
                <c:pt idx="18255">
                  <c:v>1.5217859034406975</c:v>
                </c:pt>
                <c:pt idx="18256">
                  <c:v>1.5516080108253343</c:v>
                </c:pt>
                <c:pt idx="18257">
                  <c:v>1.5803689433513974</c:v>
                </c:pt>
                <c:pt idx="18258">
                  <c:v>1.6080482976456689</c:v>
                </c:pt>
                <c:pt idx="18259">
                  <c:v>1.634625230610659</c:v>
                </c:pt>
                <c:pt idx="18260">
                  <c:v>1.6600796964048212</c:v>
                </c:pt>
                <c:pt idx="18261">
                  <c:v>1.6843956527634572</c:v>
                </c:pt>
                <c:pt idx="18262">
                  <c:v>1.707557373592707</c:v>
                </c:pt>
                <c:pt idx="18263">
                  <c:v>1.7295483416406754</c:v>
                </c:pt>
                <c:pt idx="18264">
                  <c:v>1.7503524629808269</c:v>
                </c:pt>
                <c:pt idx="18265">
                  <c:v>1.7699572707933453</c:v>
                </c:pt>
                <c:pt idx="18266">
                  <c:v>1.7883502520600421</c:v>
                </c:pt>
                <c:pt idx="18267">
                  <c:v>1.8055177675371983</c:v>
                </c:pt>
                <c:pt idx="18268">
                  <c:v>1.821447411482241</c:v>
                </c:pt>
                <c:pt idx="18269">
                  <c:v>1.836132104479989</c:v>
                </c:pt>
                <c:pt idx="18270">
                  <c:v>1.8495576127148465</c:v>
                </c:pt>
                <c:pt idx="18271">
                  <c:v>1.8617132135994938</c:v>
                </c:pt>
                <c:pt idx="18272">
                  <c:v>1.8725944330130637</c:v>
                </c:pt>
                <c:pt idx="18273">
                  <c:v>1.8821905160486032</c:v>
                </c:pt>
                <c:pt idx="18274">
                  <c:v>1.8904959552992557</c:v>
                </c:pt>
                <c:pt idx="18275">
                  <c:v>1.8975066131240268</c:v>
                </c:pt>
                <c:pt idx="18276">
                  <c:v>1.9032194999340197</c:v>
                </c:pt>
                <c:pt idx="18277">
                  <c:v>1.9076272160632701</c:v>
                </c:pt>
                <c:pt idx="18278">
                  <c:v>1.9107261004927332</c:v>
                </c:pt>
                <c:pt idx="18279">
                  <c:v>1.9125178434045242</c:v>
                </c:pt>
                <c:pt idx="18280">
                  <c:v>1.9129970278331245</c:v>
                </c:pt>
                <c:pt idx="18281">
                  <c:v>1.9121638589005847</c:v>
                </c:pt>
                <c:pt idx="18282">
                  <c:v>1.9100212385699091</c:v>
                </c:pt>
                <c:pt idx="18283">
                  <c:v>1.9065680200255946</c:v>
                </c:pt>
                <c:pt idx="18284">
                  <c:v>1.9018080616762303</c:v>
                </c:pt>
                <c:pt idx="18285">
                  <c:v>1.8957452788376274</c:v>
                </c:pt>
                <c:pt idx="18286">
                  <c:v>1.8883846624525897</c:v>
                </c:pt>
                <c:pt idx="18287">
                  <c:v>1.8797299403150536</c:v>
                </c:pt>
                <c:pt idx="18288">
                  <c:v>1.8697869503284492</c:v>
                </c:pt>
                <c:pt idx="18289">
                  <c:v>1.858563325112208</c:v>
                </c:pt>
                <c:pt idx="18290">
                  <c:v>1.8460650219779917</c:v>
                </c:pt>
                <c:pt idx="18291">
                  <c:v>1.8322997411305757</c:v>
                </c:pt>
                <c:pt idx="18292">
                  <c:v>1.8172777702612433</c:v>
                </c:pt>
                <c:pt idx="18293">
                  <c:v>1.8010116316012399</c:v>
                </c:pt>
                <c:pt idx="18294">
                  <c:v>1.7835135003823348</c:v>
                </c:pt>
                <c:pt idx="18295">
                  <c:v>1.7647909370310964</c:v>
                </c:pt>
                <c:pt idx="18296">
                  <c:v>1.744859238884866</c:v>
                </c:pt>
                <c:pt idx="18297">
                  <c:v>1.7237329051734067</c:v>
                </c:pt>
                <c:pt idx="18298">
                  <c:v>1.7014256523470388</c:v>
                </c:pt>
                <c:pt idx="18299">
                  <c:v>1.6779504999250752</c:v>
                </c:pt>
                <c:pt idx="18300">
                  <c:v>1.6533272887660961</c:v>
                </c:pt>
                <c:pt idx="18301">
                  <c:v>1.6275710322887571</c:v>
                </c:pt>
                <c:pt idx="18302">
                  <c:v>1.6006988758434981</c:v>
                </c:pt>
                <c:pt idx="18303">
                  <c:v>1.5727276748807077</c:v>
                </c:pt>
                <c:pt idx="18304">
                  <c:v>1.543680387279599</c:v>
                </c:pt>
                <c:pt idx="18305">
                  <c:v>1.5135744856096209</c:v>
                </c:pt>
                <c:pt idx="18306">
                  <c:v>1.4824301008948964</c:v>
                </c:pt>
                <c:pt idx="18307">
                  <c:v>1.4502696400273116</c:v>
                </c:pt>
                <c:pt idx="18308">
                  <c:v>1.4171173669557309</c:v>
                </c:pt>
                <c:pt idx="18309">
                  <c:v>1.3829915928870895</c:v>
                </c:pt>
                <c:pt idx="18310">
                  <c:v>1.3479171873276874</c:v>
                </c:pt>
                <c:pt idx="18311">
                  <c:v>1.3119203736094827</c:v>
                </c:pt>
                <c:pt idx="18312">
                  <c:v>1.2750263138401232</c:v>
                </c:pt>
                <c:pt idx="18313">
                  <c:v>1.2372590957150851</c:v>
                </c:pt>
                <c:pt idx="18314">
                  <c:v>1.1986428862606604</c:v>
                </c:pt>
                <c:pt idx="18315">
                  <c:v>1.1592050856376088</c:v>
                </c:pt>
                <c:pt idx="18316">
                  <c:v>1.1189726142022847</c:v>
                </c:pt>
                <c:pt idx="18317">
                  <c:v>1.0779719105666858</c:v>
                </c:pt>
                <c:pt idx="18318">
                  <c:v>1.0362321152016776</c:v>
                </c:pt>
                <c:pt idx="18319">
                  <c:v>0.99378251070603796</c:v>
                </c:pt>
                <c:pt idx="18320">
                  <c:v>0.95065342113046458</c:v>
                </c:pt>
                <c:pt idx="18321">
                  <c:v>0.90687171159224111</c:v>
                </c:pt>
                <c:pt idx="18322">
                  <c:v>0.86246972868957761</c:v>
                </c:pt>
                <c:pt idx="18323">
                  <c:v>0.8174780036185787</c:v>
                </c:pt>
                <c:pt idx="18324">
                  <c:v>0.77192332918337403</c:v>
                </c:pt>
                <c:pt idx="18325">
                  <c:v>0.72584092264659661</c:v>
                </c:pt>
                <c:pt idx="18326">
                  <c:v>0.6792614249357054</c:v>
                </c:pt>
                <c:pt idx="18327">
                  <c:v>0.63221358475822143</c:v>
                </c:pt>
                <c:pt idx="18328">
                  <c:v>0.58473190578679524</c:v>
                </c:pt>
                <c:pt idx="18329">
                  <c:v>0.53685048429199111</c:v>
                </c:pt>
                <c:pt idx="18330">
                  <c:v>0.48860287645816697</c:v>
                </c:pt>
                <c:pt idx="18331">
                  <c:v>0.44001887660930245</c:v>
                </c:pt>
                <c:pt idx="18332">
                  <c:v>0.39113560522295965</c:v>
                </c:pt>
                <c:pt idx="18333">
                  <c:v>0.3419846247267177</c:v>
                </c:pt>
                <c:pt idx="18334">
                  <c:v>0.29259586499998841</c:v>
                </c:pt>
                <c:pt idx="18335">
                  <c:v>0.24300736569234954</c:v>
                </c:pt>
                <c:pt idx="18336">
                  <c:v>0.19325235542589519</c:v>
                </c:pt>
                <c:pt idx="18337">
                  <c:v>0.14336405313272993</c:v>
                </c:pt>
                <c:pt idx="18338">
                  <c:v>9.3377700974800235E-2</c:v>
                </c:pt>
                <c:pt idx="18339">
                  <c:v>4.3329119357929338E-2</c:v>
                </c:pt>
                <c:pt idx="18340">
                  <c:v>-6.7487103629232841E-3</c:v>
                </c:pt>
                <c:pt idx="18341">
                  <c:v>-5.682216361087665E-2</c:v>
                </c:pt>
                <c:pt idx="18342">
                  <c:v>-0.1068560574802675</c:v>
                </c:pt>
                <c:pt idx="18343">
                  <c:v>-0.15681503919204537</c:v>
                </c:pt>
                <c:pt idx="18344">
                  <c:v>-0.20666694191817289</c:v>
                </c:pt>
                <c:pt idx="18345">
                  <c:v>-0.25637923944104141</c:v>
                </c:pt>
                <c:pt idx="18346">
                  <c:v>-0.30591806922157622</c:v>
                </c:pt>
                <c:pt idx="18347">
                  <c:v>-0.35524845444044245</c:v>
                </c:pt>
                <c:pt idx="18348">
                  <c:v>-0.40433454521804296</c:v>
                </c:pt>
                <c:pt idx="18349">
                  <c:v>-0.45314097458855263</c:v>
                </c:pt>
                <c:pt idx="18350">
                  <c:v>-0.50163616387844445</c:v>
                </c:pt>
                <c:pt idx="18351">
                  <c:v>-0.5497887140290294</c:v>
                </c:pt>
                <c:pt idx="18352">
                  <c:v>-0.59756524903752128</c:v>
                </c:pt>
                <c:pt idx="18353">
                  <c:v>-0.64492993889592931</c:v>
                </c:pt>
                <c:pt idx="18354">
                  <c:v>-0.69185379989154616</c:v>
                </c:pt>
                <c:pt idx="18355">
                  <c:v>-0.73830414562709767</c:v>
                </c:pt>
                <c:pt idx="18356">
                  <c:v>-0.78424847008404186</c:v>
                </c:pt>
                <c:pt idx="18357">
                  <c:v>-0.829655237903697</c:v>
                </c:pt>
                <c:pt idx="18358">
                  <c:v>-0.8744931260507347</c:v>
                </c:pt>
                <c:pt idx="18359">
                  <c:v>-0.91873183387858137</c:v>
                </c:pt>
                <c:pt idx="18360">
                  <c:v>-0.96234106144512732</c:v>
                </c:pt>
                <c:pt idx="18361">
                  <c:v>-1.005290483116948</c:v>
                </c:pt>
                <c:pt idx="18362">
                  <c:v>-1.0475506942554362</c:v>
                </c:pt>
                <c:pt idx="18363">
                  <c:v>-1.0890931733996607</c:v>
                </c:pt>
                <c:pt idx="18364">
                  <c:v>-1.1298893799901815</c:v>
                </c:pt>
                <c:pt idx="18365">
                  <c:v>-1.169910939873773</c:v>
                </c:pt>
                <c:pt idx="18366">
                  <c:v>-1.2091306620792319</c:v>
                </c:pt>
                <c:pt idx="18367">
                  <c:v>-1.2475217133045937</c:v>
                </c:pt>
                <c:pt idx="18368">
                  <c:v>-1.2850584017972559</c:v>
                </c:pt>
                <c:pt idx="18369">
                  <c:v>-1.3217152849425826</c:v>
                </c:pt>
                <c:pt idx="18370">
                  <c:v>-1.3574639385026428</c:v>
                </c:pt>
                <c:pt idx="18371">
                  <c:v>-1.3922831656585473</c:v>
                </c:pt>
                <c:pt idx="18372">
                  <c:v>-1.4261492116844028</c:v>
                </c:pt>
                <c:pt idx="18373">
                  <c:v>-1.459036991401097</c:v>
                </c:pt>
                <c:pt idx="18374">
                  <c:v>-1.4909224810909023</c:v>
                </c:pt>
                <c:pt idx="18375">
                  <c:v>-1.5217859034406527</c:v>
                </c:pt>
                <c:pt idx="18376">
                  <c:v>-1.5516080108252834</c:v>
                </c:pt>
                <c:pt idx="18377">
                  <c:v>-1.5803689433513521</c:v>
                </c:pt>
                <c:pt idx="18378">
                  <c:v>-1.6080482976456296</c:v>
                </c:pt>
                <c:pt idx="18379">
                  <c:v>-1.6346252306106082</c:v>
                </c:pt>
                <c:pt idx="18380">
                  <c:v>-1.6600796964047764</c:v>
                </c:pt>
                <c:pt idx="18381">
                  <c:v>-1.6843956527634123</c:v>
                </c:pt>
                <c:pt idx="18382">
                  <c:v>-1.7075573735926677</c:v>
                </c:pt>
                <c:pt idx="18383">
                  <c:v>-1.7295483416406359</c:v>
                </c:pt>
                <c:pt idx="18384">
                  <c:v>-1.7503524629807876</c:v>
                </c:pt>
                <c:pt idx="18385">
                  <c:v>-1.7699572707933002</c:v>
                </c:pt>
                <c:pt idx="18386">
                  <c:v>-1.7883502520600028</c:v>
                </c:pt>
                <c:pt idx="18387">
                  <c:v>-1.8055177675371648</c:v>
                </c:pt>
                <c:pt idx="18388">
                  <c:v>-1.8214474114822128</c:v>
                </c:pt>
                <c:pt idx="18389">
                  <c:v>-1.8361321044799497</c:v>
                </c:pt>
                <c:pt idx="18390">
                  <c:v>-1.849557612714813</c:v>
                </c:pt>
                <c:pt idx="18391">
                  <c:v>-1.8617132135994601</c:v>
                </c:pt>
                <c:pt idx="18392">
                  <c:v>-1.8725944330130302</c:v>
                </c:pt>
                <c:pt idx="18393">
                  <c:v>-1.8821905160485692</c:v>
                </c:pt>
                <c:pt idx="18394">
                  <c:v>-1.8904959552992222</c:v>
                </c:pt>
                <c:pt idx="18395">
                  <c:v>-1.8975066131239928</c:v>
                </c:pt>
                <c:pt idx="18396">
                  <c:v>-1.9032194999339915</c:v>
                </c:pt>
                <c:pt idx="18397">
                  <c:v>-1.9076272160632419</c:v>
                </c:pt>
                <c:pt idx="18398">
                  <c:v>-1.9107261004927052</c:v>
                </c:pt>
                <c:pt idx="18399">
                  <c:v>-1.9125178434044965</c:v>
                </c:pt>
                <c:pt idx="18400">
                  <c:v>-1.9129970278331019</c:v>
                </c:pt>
                <c:pt idx="18401">
                  <c:v>-1.9121638589005623</c:v>
                </c:pt>
                <c:pt idx="18402">
                  <c:v>-1.9100212385698867</c:v>
                </c:pt>
                <c:pt idx="18403">
                  <c:v>-1.9065680200255721</c:v>
                </c:pt>
                <c:pt idx="18404">
                  <c:v>-1.9018080616762079</c:v>
                </c:pt>
                <c:pt idx="18405">
                  <c:v>-1.8957452788376108</c:v>
                </c:pt>
                <c:pt idx="18406">
                  <c:v>-1.8883846624525729</c:v>
                </c:pt>
                <c:pt idx="18407">
                  <c:v>-1.8797299403150367</c:v>
                </c:pt>
                <c:pt idx="18408">
                  <c:v>-1.8697869503284323</c:v>
                </c:pt>
                <c:pt idx="18409">
                  <c:v>-1.8585633251121969</c:v>
                </c:pt>
                <c:pt idx="18410">
                  <c:v>-1.8460650219779804</c:v>
                </c:pt>
                <c:pt idx="18411">
                  <c:v>-1.8322997411305588</c:v>
                </c:pt>
                <c:pt idx="18412">
                  <c:v>-1.8172777702612322</c:v>
                </c:pt>
                <c:pt idx="18413">
                  <c:v>-1.8010116316012283</c:v>
                </c:pt>
                <c:pt idx="18414">
                  <c:v>-1.7835135003823237</c:v>
                </c:pt>
                <c:pt idx="18415">
                  <c:v>-1.7647909370310852</c:v>
                </c:pt>
                <c:pt idx="18416">
                  <c:v>-1.7448592388848545</c:v>
                </c:pt>
                <c:pt idx="18417">
                  <c:v>-1.7237329051734067</c:v>
                </c:pt>
                <c:pt idx="18418">
                  <c:v>-1.7014256523470388</c:v>
                </c:pt>
                <c:pt idx="18419">
                  <c:v>-1.6779504999250752</c:v>
                </c:pt>
                <c:pt idx="18420">
                  <c:v>-1.6533272887660908</c:v>
                </c:pt>
                <c:pt idx="18421">
                  <c:v>-1.6275710322887571</c:v>
                </c:pt>
                <c:pt idx="18422">
                  <c:v>-1.6006988758434981</c:v>
                </c:pt>
                <c:pt idx="18423">
                  <c:v>-1.5727276748807077</c:v>
                </c:pt>
                <c:pt idx="18424">
                  <c:v>-1.543680387279599</c:v>
                </c:pt>
                <c:pt idx="18425">
                  <c:v>-1.5135744856096267</c:v>
                </c:pt>
                <c:pt idx="18426">
                  <c:v>-1.4824301008948964</c:v>
                </c:pt>
                <c:pt idx="18427">
                  <c:v>-1.4502696400273172</c:v>
                </c:pt>
                <c:pt idx="18428">
                  <c:v>-1.4171173669557422</c:v>
                </c:pt>
                <c:pt idx="18429">
                  <c:v>-1.3829915928870895</c:v>
                </c:pt>
                <c:pt idx="18430">
                  <c:v>-1.3479171873276929</c:v>
                </c:pt>
                <c:pt idx="18431">
                  <c:v>-1.3119203736094882</c:v>
                </c:pt>
                <c:pt idx="18432">
                  <c:v>-1.275026313840129</c:v>
                </c:pt>
                <c:pt idx="18433">
                  <c:v>-1.2372590957150964</c:v>
                </c:pt>
                <c:pt idx="18434">
                  <c:v>-1.1986428862606775</c:v>
                </c:pt>
                <c:pt idx="18435">
                  <c:v>-1.1592050856376146</c:v>
                </c:pt>
                <c:pt idx="18436">
                  <c:v>-1.1189726142023071</c:v>
                </c:pt>
                <c:pt idx="18437">
                  <c:v>-1.0779719105666972</c:v>
                </c:pt>
                <c:pt idx="18438">
                  <c:v>-1.0362321152016942</c:v>
                </c:pt>
                <c:pt idx="18439">
                  <c:v>-0.99378251070605483</c:v>
                </c:pt>
                <c:pt idx="18440">
                  <c:v>-0.95065342113048712</c:v>
                </c:pt>
                <c:pt idx="18441">
                  <c:v>-0.90687171159225788</c:v>
                </c:pt>
                <c:pt idx="18442">
                  <c:v>-0.86246972868961136</c:v>
                </c:pt>
                <c:pt idx="18443">
                  <c:v>-0.81747800361858991</c:v>
                </c:pt>
                <c:pt idx="18444">
                  <c:v>-0.77192332918340223</c:v>
                </c:pt>
                <c:pt idx="18445">
                  <c:v>-0.72584092264662481</c:v>
                </c:pt>
                <c:pt idx="18446">
                  <c:v>-0.67926142493573349</c:v>
                </c:pt>
                <c:pt idx="18447">
                  <c:v>-0.63221358475824951</c:v>
                </c:pt>
                <c:pt idx="18448">
                  <c:v>-0.58473190578681211</c:v>
                </c:pt>
                <c:pt idx="18449">
                  <c:v>-0.53685048429200577</c:v>
                </c:pt>
                <c:pt idx="18450">
                  <c:v>-0.48860287645819567</c:v>
                </c:pt>
                <c:pt idx="18451">
                  <c:v>-0.4400188766093312</c:v>
                </c:pt>
                <c:pt idx="18452">
                  <c:v>-0.391135605223003</c:v>
                </c:pt>
                <c:pt idx="18453">
                  <c:v>-0.34198462472673236</c:v>
                </c:pt>
                <c:pt idx="18454">
                  <c:v>-0.29259586500003176</c:v>
                </c:pt>
                <c:pt idx="18455">
                  <c:v>-0.2430073656923642</c:v>
                </c:pt>
                <c:pt idx="18456">
                  <c:v>-0.19325235542592387</c:v>
                </c:pt>
                <c:pt idx="18457">
                  <c:v>-0.14336405313274456</c:v>
                </c:pt>
                <c:pt idx="18458">
                  <c:v>-9.337770097484302E-2</c:v>
                </c:pt>
                <c:pt idx="18459">
                  <c:v>-4.3329119357958162E-2</c:v>
                </c:pt>
                <c:pt idx="18460">
                  <c:v>6.7487103628944634E-3</c:v>
                </c:pt>
                <c:pt idx="18461">
                  <c:v>5.6822163610833303E-2</c:v>
                </c:pt>
                <c:pt idx="18462">
                  <c:v>0.10685605748022416</c:v>
                </c:pt>
                <c:pt idx="18463">
                  <c:v>0.15681503919200257</c:v>
                </c:pt>
                <c:pt idx="18464">
                  <c:v>0.20666694191814416</c:v>
                </c:pt>
                <c:pt idx="18465">
                  <c:v>0.25637923944099861</c:v>
                </c:pt>
                <c:pt idx="18466">
                  <c:v>0.30591806922153292</c:v>
                </c:pt>
                <c:pt idx="18467">
                  <c:v>0.3552484544403991</c:v>
                </c:pt>
                <c:pt idx="18468">
                  <c:v>0.40433454521799961</c:v>
                </c:pt>
                <c:pt idx="18469">
                  <c:v>0.45314097458850927</c:v>
                </c:pt>
                <c:pt idx="18470">
                  <c:v>0.5016361638784157</c:v>
                </c:pt>
                <c:pt idx="18471">
                  <c:v>0.54978871402900065</c:v>
                </c:pt>
                <c:pt idx="18472">
                  <c:v>0.59756524903749308</c:v>
                </c:pt>
                <c:pt idx="18473">
                  <c:v>0.64492993889588435</c:v>
                </c:pt>
                <c:pt idx="18474">
                  <c:v>0.69185379989151796</c:v>
                </c:pt>
                <c:pt idx="18475">
                  <c:v>0.7383041456270526</c:v>
                </c:pt>
                <c:pt idx="18476">
                  <c:v>0.78424847008400245</c:v>
                </c:pt>
                <c:pt idx="18477">
                  <c:v>0.82965523790365192</c:v>
                </c:pt>
                <c:pt idx="18478">
                  <c:v>0.87449312605069529</c:v>
                </c:pt>
                <c:pt idx="18479">
                  <c:v>0.9187318338785363</c:v>
                </c:pt>
                <c:pt idx="18480">
                  <c:v>0.9623410614450767</c:v>
                </c:pt>
                <c:pt idx="18481">
                  <c:v>1.0052904831169143</c:v>
                </c:pt>
                <c:pt idx="18482">
                  <c:v>1.0475506942553967</c:v>
                </c:pt>
                <c:pt idx="18483">
                  <c:v>1.0890931733996156</c:v>
                </c:pt>
                <c:pt idx="18484">
                  <c:v>1.1298893799901366</c:v>
                </c:pt>
                <c:pt idx="18485">
                  <c:v>1.169910939873728</c:v>
                </c:pt>
                <c:pt idx="18486">
                  <c:v>1.2091306620791813</c:v>
                </c:pt>
                <c:pt idx="18487">
                  <c:v>1.2475217133045489</c:v>
                </c:pt>
                <c:pt idx="18488">
                  <c:v>1.2850584017972111</c:v>
                </c:pt>
                <c:pt idx="18489">
                  <c:v>1.3217152849425375</c:v>
                </c:pt>
                <c:pt idx="18490">
                  <c:v>1.3574639385025977</c:v>
                </c:pt>
                <c:pt idx="18491">
                  <c:v>1.3922831656584966</c:v>
                </c:pt>
                <c:pt idx="18492">
                  <c:v>1.4261492116843577</c:v>
                </c:pt>
                <c:pt idx="18493">
                  <c:v>1.4590369914010466</c:v>
                </c:pt>
                <c:pt idx="18494">
                  <c:v>1.490922481090857</c:v>
                </c:pt>
                <c:pt idx="18495">
                  <c:v>1.5217859034406134</c:v>
                </c:pt>
                <c:pt idx="18496">
                  <c:v>1.5516080108252328</c:v>
                </c:pt>
                <c:pt idx="18497">
                  <c:v>1.5803689433513128</c:v>
                </c:pt>
                <c:pt idx="18498">
                  <c:v>1.6080482976455843</c:v>
                </c:pt>
                <c:pt idx="18499">
                  <c:v>1.6346252306105633</c:v>
                </c:pt>
                <c:pt idx="18500">
                  <c:v>1.6600796964047313</c:v>
                </c:pt>
                <c:pt idx="18501">
                  <c:v>1.6843956527633672</c:v>
                </c:pt>
                <c:pt idx="18502">
                  <c:v>1.7075573735926224</c:v>
                </c:pt>
                <c:pt idx="18503">
                  <c:v>1.7295483416405855</c:v>
                </c:pt>
                <c:pt idx="18504">
                  <c:v>1.7503524629807368</c:v>
                </c:pt>
                <c:pt idx="18505">
                  <c:v>1.7699572707932554</c:v>
                </c:pt>
                <c:pt idx="18506">
                  <c:v>1.7883502520599577</c:v>
                </c:pt>
                <c:pt idx="18507">
                  <c:v>1.8055177675371195</c:v>
                </c:pt>
                <c:pt idx="18508">
                  <c:v>1.8214474114821622</c:v>
                </c:pt>
                <c:pt idx="18509">
                  <c:v>1.8361321044799104</c:v>
                </c:pt>
                <c:pt idx="18510">
                  <c:v>1.8495576127147679</c:v>
                </c:pt>
                <c:pt idx="18511">
                  <c:v>1.8617132135994208</c:v>
                </c:pt>
                <c:pt idx="18512">
                  <c:v>1.8725944330129851</c:v>
                </c:pt>
                <c:pt idx="18513">
                  <c:v>1.8821905160485246</c:v>
                </c:pt>
                <c:pt idx="18514">
                  <c:v>1.8904959552991825</c:v>
                </c:pt>
                <c:pt idx="18515">
                  <c:v>1.8975066131239535</c:v>
                </c:pt>
                <c:pt idx="18516">
                  <c:v>1.9032194999339465</c:v>
                </c:pt>
                <c:pt idx="18517">
                  <c:v>1.9076272160631969</c:v>
                </c:pt>
                <c:pt idx="18518">
                  <c:v>1.9107261004926657</c:v>
                </c:pt>
                <c:pt idx="18519">
                  <c:v>1.9125178434044567</c:v>
                </c:pt>
                <c:pt idx="18520">
                  <c:v>1.9129970278330624</c:v>
                </c:pt>
                <c:pt idx="18521">
                  <c:v>1.912163858900523</c:v>
                </c:pt>
                <c:pt idx="18522">
                  <c:v>1.9100212385698474</c:v>
                </c:pt>
                <c:pt idx="18523">
                  <c:v>1.9065680200255384</c:v>
                </c:pt>
                <c:pt idx="18524">
                  <c:v>1.9018080616761686</c:v>
                </c:pt>
                <c:pt idx="18525">
                  <c:v>1.895745278837571</c:v>
                </c:pt>
                <c:pt idx="18526">
                  <c:v>1.8883846624525336</c:v>
                </c:pt>
                <c:pt idx="18527">
                  <c:v>1.8797299403150027</c:v>
                </c:pt>
                <c:pt idx="18528">
                  <c:v>1.8697869503283928</c:v>
                </c:pt>
                <c:pt idx="18529">
                  <c:v>1.8585633251121634</c:v>
                </c:pt>
                <c:pt idx="18530">
                  <c:v>1.8460650219779411</c:v>
                </c:pt>
                <c:pt idx="18531">
                  <c:v>1.8322997411305253</c:v>
                </c:pt>
                <c:pt idx="18532">
                  <c:v>1.8172777702611982</c:v>
                </c:pt>
                <c:pt idx="18533">
                  <c:v>1.8010116316012001</c:v>
                </c:pt>
                <c:pt idx="18534">
                  <c:v>1.7835135003822897</c:v>
                </c:pt>
                <c:pt idx="18535">
                  <c:v>1.764790937031057</c:v>
                </c:pt>
                <c:pt idx="18536">
                  <c:v>1.7448592388848263</c:v>
                </c:pt>
                <c:pt idx="18537">
                  <c:v>1.7237329051733727</c:v>
                </c:pt>
                <c:pt idx="18538">
                  <c:v>1.7014256523469993</c:v>
                </c:pt>
                <c:pt idx="18539">
                  <c:v>1.6779504999250359</c:v>
                </c:pt>
                <c:pt idx="18540">
                  <c:v>1.6533272887660626</c:v>
                </c:pt>
                <c:pt idx="18541">
                  <c:v>1.6275710322887289</c:v>
                </c:pt>
                <c:pt idx="18542">
                  <c:v>1.6006988758434699</c:v>
                </c:pt>
                <c:pt idx="18543">
                  <c:v>1.5727276748806795</c:v>
                </c:pt>
                <c:pt idx="18544">
                  <c:v>1.5436803872795763</c:v>
                </c:pt>
                <c:pt idx="18545">
                  <c:v>1.5135744856096041</c:v>
                </c:pt>
                <c:pt idx="18546">
                  <c:v>1.4824301008948739</c:v>
                </c:pt>
                <c:pt idx="18547">
                  <c:v>1.4502696400272945</c:v>
                </c:pt>
                <c:pt idx="18548">
                  <c:v>1.4171173669557195</c:v>
                </c:pt>
                <c:pt idx="18549">
                  <c:v>1.3829915928870669</c:v>
                </c:pt>
                <c:pt idx="18550">
                  <c:v>1.3479171873276763</c:v>
                </c:pt>
                <c:pt idx="18551">
                  <c:v>1.3119203736094769</c:v>
                </c:pt>
                <c:pt idx="18552">
                  <c:v>1.2750263138401177</c:v>
                </c:pt>
                <c:pt idx="18553">
                  <c:v>1.2372590957150851</c:v>
                </c:pt>
                <c:pt idx="18554">
                  <c:v>1.1986428862606548</c:v>
                </c:pt>
                <c:pt idx="18555">
                  <c:v>1.1592050856375975</c:v>
                </c:pt>
                <c:pt idx="18556">
                  <c:v>1.1189726142022847</c:v>
                </c:pt>
                <c:pt idx="18557">
                  <c:v>1.0779719105666858</c:v>
                </c:pt>
                <c:pt idx="18558">
                  <c:v>1.0362321152016831</c:v>
                </c:pt>
                <c:pt idx="18559">
                  <c:v>0.99378251070604917</c:v>
                </c:pt>
                <c:pt idx="18560">
                  <c:v>0.95065342113047591</c:v>
                </c:pt>
                <c:pt idx="18561">
                  <c:v>0.90687171159224111</c:v>
                </c:pt>
                <c:pt idx="18562">
                  <c:v>0.86246972868959448</c:v>
                </c:pt>
                <c:pt idx="18563">
                  <c:v>0.8174780036185787</c:v>
                </c:pt>
                <c:pt idx="18564">
                  <c:v>0.7719233291833909</c:v>
                </c:pt>
                <c:pt idx="18565">
                  <c:v>0.72584092264662481</c:v>
                </c:pt>
                <c:pt idx="18566">
                  <c:v>0.67926142493573349</c:v>
                </c:pt>
                <c:pt idx="18567">
                  <c:v>0.63221358475824951</c:v>
                </c:pt>
                <c:pt idx="18568">
                  <c:v>0.58473190578681211</c:v>
                </c:pt>
                <c:pt idx="18569">
                  <c:v>0.53685048429200577</c:v>
                </c:pt>
                <c:pt idx="18570">
                  <c:v>0.48860287645819567</c:v>
                </c:pt>
                <c:pt idx="18571">
                  <c:v>0.4400188766093171</c:v>
                </c:pt>
                <c:pt idx="18572">
                  <c:v>0.39113560522298835</c:v>
                </c:pt>
                <c:pt idx="18573">
                  <c:v>0.34198462472673236</c:v>
                </c:pt>
                <c:pt idx="18574">
                  <c:v>0.29259586500001711</c:v>
                </c:pt>
                <c:pt idx="18575">
                  <c:v>0.2430073656923642</c:v>
                </c:pt>
                <c:pt idx="18576">
                  <c:v>0.19325235542593852</c:v>
                </c:pt>
                <c:pt idx="18577">
                  <c:v>0.14336405313275866</c:v>
                </c:pt>
                <c:pt idx="18578">
                  <c:v>9.337770097484302E-2</c:v>
                </c:pt>
                <c:pt idx="18579">
                  <c:v>4.3329119357972574E-2</c:v>
                </c:pt>
                <c:pt idx="18580">
                  <c:v>-6.7487103628944634E-3</c:v>
                </c:pt>
                <c:pt idx="18581">
                  <c:v>-5.6822163610833303E-2</c:v>
                </c:pt>
                <c:pt idx="18582">
                  <c:v>-0.10685605748022416</c:v>
                </c:pt>
                <c:pt idx="18583">
                  <c:v>-0.15681503919198794</c:v>
                </c:pt>
                <c:pt idx="18584">
                  <c:v>-0.20666694191812954</c:v>
                </c:pt>
                <c:pt idx="18585">
                  <c:v>-0.25637923944098395</c:v>
                </c:pt>
                <c:pt idx="18586">
                  <c:v>-0.30591806922151826</c:v>
                </c:pt>
                <c:pt idx="18587">
                  <c:v>-0.3552484544403991</c:v>
                </c:pt>
                <c:pt idx="18588">
                  <c:v>-0.40433454521798556</c:v>
                </c:pt>
                <c:pt idx="18589">
                  <c:v>-0.45314097458848057</c:v>
                </c:pt>
                <c:pt idx="18590">
                  <c:v>-0.50163616387840115</c:v>
                </c:pt>
                <c:pt idx="18591">
                  <c:v>-0.54978871402898655</c:v>
                </c:pt>
                <c:pt idx="18592">
                  <c:v>-0.59756524903748176</c:v>
                </c:pt>
                <c:pt idx="18593">
                  <c:v>-0.64492993889587313</c:v>
                </c:pt>
                <c:pt idx="18594">
                  <c:v>-0.69185379989148987</c:v>
                </c:pt>
                <c:pt idx="18595">
                  <c:v>-0.73830414562702462</c:v>
                </c:pt>
                <c:pt idx="18596">
                  <c:v>-0.78424847008397436</c:v>
                </c:pt>
                <c:pt idx="18597">
                  <c:v>-0.82965523790365192</c:v>
                </c:pt>
                <c:pt idx="18598">
                  <c:v>-0.87449312605067842</c:v>
                </c:pt>
                <c:pt idx="18599">
                  <c:v>-0.91873183387851387</c:v>
                </c:pt>
                <c:pt idx="18600">
                  <c:v>-0.96234106144506537</c:v>
                </c:pt>
                <c:pt idx="18601">
                  <c:v>-1.0052904831168974</c:v>
                </c:pt>
                <c:pt idx="18602">
                  <c:v>-1.0475506942553801</c:v>
                </c:pt>
                <c:pt idx="18603">
                  <c:v>-1.0890931733996043</c:v>
                </c:pt>
                <c:pt idx="18604">
                  <c:v>-1.1298893799901253</c:v>
                </c:pt>
                <c:pt idx="18605">
                  <c:v>-1.1699109398737111</c:v>
                </c:pt>
                <c:pt idx="18606">
                  <c:v>-1.2091306620791589</c:v>
                </c:pt>
                <c:pt idx="18607">
                  <c:v>-1.2475217133045207</c:v>
                </c:pt>
                <c:pt idx="18608">
                  <c:v>-1.2850584017971829</c:v>
                </c:pt>
                <c:pt idx="18609">
                  <c:v>-1.3217152849425096</c:v>
                </c:pt>
                <c:pt idx="18610">
                  <c:v>-1.357463938502564</c:v>
                </c:pt>
                <c:pt idx="18611">
                  <c:v>-1.3922831656584684</c:v>
                </c:pt>
                <c:pt idx="18612">
                  <c:v>-1.426149211684324</c:v>
                </c:pt>
                <c:pt idx="18613">
                  <c:v>-1.4590369914010184</c:v>
                </c:pt>
                <c:pt idx="18614">
                  <c:v>-1.4909224810908233</c:v>
                </c:pt>
                <c:pt idx="18615">
                  <c:v>-1.5217859034405736</c:v>
                </c:pt>
                <c:pt idx="18616">
                  <c:v>-1.5516080108252046</c:v>
                </c:pt>
                <c:pt idx="18617">
                  <c:v>-1.5803689433512735</c:v>
                </c:pt>
                <c:pt idx="18618">
                  <c:v>-1.6080482976455508</c:v>
                </c:pt>
                <c:pt idx="18619">
                  <c:v>-1.6346252306105293</c:v>
                </c:pt>
                <c:pt idx="18620">
                  <c:v>-1.6600796964046975</c:v>
                </c:pt>
                <c:pt idx="18621">
                  <c:v>-1.6843956527633333</c:v>
                </c:pt>
                <c:pt idx="18622">
                  <c:v>-1.7075573735925831</c:v>
                </c:pt>
                <c:pt idx="18623">
                  <c:v>-1.7295483416405515</c:v>
                </c:pt>
                <c:pt idx="18624">
                  <c:v>-1.750352462980703</c:v>
                </c:pt>
                <c:pt idx="18625">
                  <c:v>-1.7699572707932272</c:v>
                </c:pt>
                <c:pt idx="18626">
                  <c:v>-1.7883502520599242</c:v>
                </c:pt>
                <c:pt idx="18627">
                  <c:v>-1.8055177675370859</c:v>
                </c:pt>
                <c:pt idx="18628">
                  <c:v>-1.8214474114821284</c:v>
                </c:pt>
                <c:pt idx="18629">
                  <c:v>-1.8361321044798711</c:v>
                </c:pt>
                <c:pt idx="18630">
                  <c:v>-1.849557612714734</c:v>
                </c:pt>
                <c:pt idx="18631">
                  <c:v>-1.8617132135993815</c:v>
                </c:pt>
                <c:pt idx="18632">
                  <c:v>-1.8725944330129511</c:v>
                </c:pt>
                <c:pt idx="18633">
                  <c:v>-1.8821905160484906</c:v>
                </c:pt>
                <c:pt idx="18634">
                  <c:v>-1.8904959552991489</c:v>
                </c:pt>
                <c:pt idx="18635">
                  <c:v>-1.8975066131239142</c:v>
                </c:pt>
                <c:pt idx="18636">
                  <c:v>-1.9032194999339129</c:v>
                </c:pt>
                <c:pt idx="18637">
                  <c:v>-1.9076272160631629</c:v>
                </c:pt>
                <c:pt idx="18638">
                  <c:v>-1.9107261004926264</c:v>
                </c:pt>
                <c:pt idx="18639">
                  <c:v>-1.9125178434044232</c:v>
                </c:pt>
                <c:pt idx="18640">
                  <c:v>-1.9129970278330231</c:v>
                </c:pt>
                <c:pt idx="18641">
                  <c:v>-1.9121638589004835</c:v>
                </c:pt>
                <c:pt idx="18642">
                  <c:v>-1.9100212385698134</c:v>
                </c:pt>
                <c:pt idx="18643">
                  <c:v>-1.9065680200254989</c:v>
                </c:pt>
                <c:pt idx="18644">
                  <c:v>-1.901808061676129</c:v>
                </c:pt>
                <c:pt idx="18645">
                  <c:v>-1.8957452788375317</c:v>
                </c:pt>
                <c:pt idx="18646">
                  <c:v>-1.8883846624524996</c:v>
                </c:pt>
                <c:pt idx="18647">
                  <c:v>-1.8797299403149634</c:v>
                </c:pt>
                <c:pt idx="18648">
                  <c:v>-1.8697869503283591</c:v>
                </c:pt>
                <c:pt idx="18649">
                  <c:v>-1.8585633251121239</c:v>
                </c:pt>
                <c:pt idx="18650">
                  <c:v>-1.8460650219779076</c:v>
                </c:pt>
                <c:pt idx="18651">
                  <c:v>-1.8322997411304913</c:v>
                </c:pt>
                <c:pt idx="18652">
                  <c:v>-1.8172777702611644</c:v>
                </c:pt>
                <c:pt idx="18653">
                  <c:v>-1.8010116316011608</c:v>
                </c:pt>
                <c:pt idx="18654">
                  <c:v>-1.7835135003822558</c:v>
                </c:pt>
                <c:pt idx="18655">
                  <c:v>-1.7647909370310231</c:v>
                </c:pt>
                <c:pt idx="18656">
                  <c:v>-1.744859238884787</c:v>
                </c:pt>
                <c:pt idx="18657">
                  <c:v>-1.7237329051733445</c:v>
                </c:pt>
                <c:pt idx="18658">
                  <c:v>-1.7014256523469657</c:v>
                </c:pt>
                <c:pt idx="18659">
                  <c:v>-1.6779504999250077</c:v>
                </c:pt>
                <c:pt idx="18660">
                  <c:v>-1.6533272887660229</c:v>
                </c:pt>
                <c:pt idx="18661">
                  <c:v>-1.6275710322886896</c:v>
                </c:pt>
                <c:pt idx="18662">
                  <c:v>-1.6006988758434362</c:v>
                </c:pt>
                <c:pt idx="18663">
                  <c:v>-1.5727276748806402</c:v>
                </c:pt>
                <c:pt idx="18664">
                  <c:v>-1.5436803872795428</c:v>
                </c:pt>
                <c:pt idx="18665">
                  <c:v>-1.5135744856095705</c:v>
                </c:pt>
                <c:pt idx="18666">
                  <c:v>-1.48243010089484</c:v>
                </c:pt>
                <c:pt idx="18667">
                  <c:v>-1.450269640027261</c:v>
                </c:pt>
                <c:pt idx="18668">
                  <c:v>-1.4171173669556913</c:v>
                </c:pt>
                <c:pt idx="18669">
                  <c:v>-1.3829915928870389</c:v>
                </c:pt>
                <c:pt idx="18670">
                  <c:v>-1.3479171873276481</c:v>
                </c:pt>
                <c:pt idx="18671">
                  <c:v>-1.3119203736094376</c:v>
                </c:pt>
                <c:pt idx="18672">
                  <c:v>-1.2750263138400895</c:v>
                </c:pt>
                <c:pt idx="18673">
                  <c:v>-1.2372590957150458</c:v>
                </c:pt>
                <c:pt idx="18674">
                  <c:v>-1.1986428862606324</c:v>
                </c:pt>
                <c:pt idx="18675">
                  <c:v>-1.1592050856375695</c:v>
                </c:pt>
                <c:pt idx="18676">
                  <c:v>-1.1189726142022622</c:v>
                </c:pt>
                <c:pt idx="18677">
                  <c:v>-1.0779719105666576</c:v>
                </c:pt>
                <c:pt idx="18678">
                  <c:v>-1.0362321152016549</c:v>
                </c:pt>
                <c:pt idx="18679">
                  <c:v>-0.99378251070602108</c:v>
                </c:pt>
                <c:pt idx="18680">
                  <c:v>-0.95065342113045337</c:v>
                </c:pt>
                <c:pt idx="18681">
                  <c:v>-0.90687171159221858</c:v>
                </c:pt>
                <c:pt idx="18682">
                  <c:v>-0.86246972868957195</c:v>
                </c:pt>
                <c:pt idx="18683">
                  <c:v>-0.81747800361856171</c:v>
                </c:pt>
                <c:pt idx="18684">
                  <c:v>-0.77192332918337403</c:v>
                </c:pt>
                <c:pt idx="18685">
                  <c:v>-0.72584092264659661</c:v>
                </c:pt>
                <c:pt idx="18686">
                  <c:v>-0.67926142493571662</c:v>
                </c:pt>
                <c:pt idx="18687">
                  <c:v>-0.63221358475820455</c:v>
                </c:pt>
                <c:pt idx="18688">
                  <c:v>-0.58473190578679524</c:v>
                </c:pt>
                <c:pt idx="18689">
                  <c:v>-0.53685048429199111</c:v>
                </c:pt>
                <c:pt idx="18690">
                  <c:v>-0.48860287645816697</c:v>
                </c:pt>
                <c:pt idx="18691">
                  <c:v>-0.44001887660930245</c:v>
                </c:pt>
                <c:pt idx="18692">
                  <c:v>-0.39113560522297425</c:v>
                </c:pt>
                <c:pt idx="18693">
                  <c:v>-0.3419846247267177</c:v>
                </c:pt>
                <c:pt idx="18694">
                  <c:v>-0.29259586500000245</c:v>
                </c:pt>
                <c:pt idx="18695">
                  <c:v>-0.24300736569234954</c:v>
                </c:pt>
                <c:pt idx="18696">
                  <c:v>-0.19325235542590982</c:v>
                </c:pt>
                <c:pt idx="18697">
                  <c:v>-0.14336405313274456</c:v>
                </c:pt>
                <c:pt idx="18698">
                  <c:v>-9.3377700974828934E-2</c:v>
                </c:pt>
                <c:pt idx="18699">
                  <c:v>-4.3329119357958162E-2</c:v>
                </c:pt>
                <c:pt idx="18700">
                  <c:v>6.7487103629088729E-3</c:v>
                </c:pt>
                <c:pt idx="18701">
                  <c:v>5.6822163610847944E-2</c:v>
                </c:pt>
                <c:pt idx="18702">
                  <c:v>0.1068560574802388</c:v>
                </c:pt>
                <c:pt idx="18703">
                  <c:v>0.15681503919200257</c:v>
                </c:pt>
                <c:pt idx="18704">
                  <c:v>0.20666694191814416</c:v>
                </c:pt>
                <c:pt idx="18705">
                  <c:v>0.25637923944101265</c:v>
                </c:pt>
                <c:pt idx="18706">
                  <c:v>0.30591806922153292</c:v>
                </c:pt>
                <c:pt idx="18707">
                  <c:v>0.35524845444041375</c:v>
                </c:pt>
                <c:pt idx="18708">
                  <c:v>0.40433454521798556</c:v>
                </c:pt>
                <c:pt idx="18709">
                  <c:v>0.45314097458850927</c:v>
                </c:pt>
                <c:pt idx="18710">
                  <c:v>0.50163616387840115</c:v>
                </c:pt>
                <c:pt idx="18711">
                  <c:v>0.54978871402898655</c:v>
                </c:pt>
                <c:pt idx="18712">
                  <c:v>0.59756524903748176</c:v>
                </c:pt>
                <c:pt idx="18713">
                  <c:v>0.64492993889588435</c:v>
                </c:pt>
                <c:pt idx="18714">
                  <c:v>0.69185379989148987</c:v>
                </c:pt>
                <c:pt idx="18715">
                  <c:v>0.73830414562704139</c:v>
                </c:pt>
                <c:pt idx="18716">
                  <c:v>0.78424847008397436</c:v>
                </c:pt>
                <c:pt idx="18717">
                  <c:v>0.82965523790364071</c:v>
                </c:pt>
                <c:pt idx="18718">
                  <c:v>0.87449312605067842</c:v>
                </c:pt>
                <c:pt idx="18719">
                  <c:v>0.91873183387851387</c:v>
                </c:pt>
                <c:pt idx="18720">
                  <c:v>0.96234106144506537</c:v>
                </c:pt>
                <c:pt idx="18721">
                  <c:v>1.0052904831168916</c:v>
                </c:pt>
                <c:pt idx="18722">
                  <c:v>1.0475506942553745</c:v>
                </c:pt>
                <c:pt idx="18723">
                  <c:v>1.0890931733995988</c:v>
                </c:pt>
                <c:pt idx="18724">
                  <c:v>1.129889379990114</c:v>
                </c:pt>
                <c:pt idx="18725">
                  <c:v>1.1699109398736998</c:v>
                </c:pt>
                <c:pt idx="18726">
                  <c:v>1.2091306620791589</c:v>
                </c:pt>
                <c:pt idx="18727">
                  <c:v>1.2475217133045207</c:v>
                </c:pt>
                <c:pt idx="18728">
                  <c:v>1.2850584017971716</c:v>
                </c:pt>
                <c:pt idx="18729">
                  <c:v>1.3217152849425038</c:v>
                </c:pt>
                <c:pt idx="18730">
                  <c:v>1.357463938502564</c:v>
                </c:pt>
                <c:pt idx="18731">
                  <c:v>1.3922831656584516</c:v>
                </c:pt>
                <c:pt idx="18732">
                  <c:v>1.426149211684324</c:v>
                </c:pt>
                <c:pt idx="18733">
                  <c:v>1.4590369914010126</c:v>
                </c:pt>
                <c:pt idx="18734">
                  <c:v>1.4909224810908119</c:v>
                </c:pt>
                <c:pt idx="18735">
                  <c:v>1.5217859034405625</c:v>
                </c:pt>
                <c:pt idx="18736">
                  <c:v>1.5516080108251988</c:v>
                </c:pt>
                <c:pt idx="18737">
                  <c:v>1.580368943351262</c:v>
                </c:pt>
                <c:pt idx="18738">
                  <c:v>1.6080482976455339</c:v>
                </c:pt>
                <c:pt idx="18739">
                  <c:v>1.6346252306105182</c:v>
                </c:pt>
                <c:pt idx="18740">
                  <c:v>1.660079696404692</c:v>
                </c:pt>
                <c:pt idx="18741">
                  <c:v>1.6843956527633164</c:v>
                </c:pt>
                <c:pt idx="18742">
                  <c:v>1.707557373592572</c:v>
                </c:pt>
                <c:pt idx="18743">
                  <c:v>1.7295483416405404</c:v>
                </c:pt>
                <c:pt idx="18744">
                  <c:v>1.7503524629806915</c:v>
                </c:pt>
                <c:pt idx="18745">
                  <c:v>1.7699572707932103</c:v>
                </c:pt>
                <c:pt idx="18746">
                  <c:v>1.7883502520599126</c:v>
                </c:pt>
                <c:pt idx="18747">
                  <c:v>1.8055177675370691</c:v>
                </c:pt>
                <c:pt idx="18748">
                  <c:v>1.8214474114821113</c:v>
                </c:pt>
                <c:pt idx="18749">
                  <c:v>1.8361321044798598</c:v>
                </c:pt>
                <c:pt idx="18750">
                  <c:v>1.8495576127147173</c:v>
                </c:pt>
                <c:pt idx="18751">
                  <c:v>1.8617132135993644</c:v>
                </c:pt>
                <c:pt idx="18752">
                  <c:v>1.8725944330129343</c:v>
                </c:pt>
                <c:pt idx="18753">
                  <c:v>1.8821905160484735</c:v>
                </c:pt>
                <c:pt idx="18754">
                  <c:v>1.8904959552991265</c:v>
                </c:pt>
                <c:pt idx="18755">
                  <c:v>1.8975066131238971</c:v>
                </c:pt>
                <c:pt idx="18756">
                  <c:v>1.9032194999338901</c:v>
                </c:pt>
                <c:pt idx="18757">
                  <c:v>1.9076272160631405</c:v>
                </c:pt>
                <c:pt idx="18758">
                  <c:v>1.9107261004926039</c:v>
                </c:pt>
                <c:pt idx="18759">
                  <c:v>1.9125178434044003</c:v>
                </c:pt>
                <c:pt idx="18760">
                  <c:v>1.9129970278330006</c:v>
                </c:pt>
                <c:pt idx="18761">
                  <c:v>1.9121638589004666</c:v>
                </c:pt>
                <c:pt idx="18762">
                  <c:v>1.910021238569791</c:v>
                </c:pt>
                <c:pt idx="18763">
                  <c:v>1.9065680200254764</c:v>
                </c:pt>
                <c:pt idx="18764">
                  <c:v>1.9018080616761064</c:v>
                </c:pt>
                <c:pt idx="18765">
                  <c:v>1.8957452788375093</c:v>
                </c:pt>
                <c:pt idx="18766">
                  <c:v>1.8883846624524714</c:v>
                </c:pt>
                <c:pt idx="18767">
                  <c:v>1.879729940314941</c:v>
                </c:pt>
                <c:pt idx="18768">
                  <c:v>1.8697869503283366</c:v>
                </c:pt>
                <c:pt idx="18769">
                  <c:v>1.8585633251121012</c:v>
                </c:pt>
                <c:pt idx="18770">
                  <c:v>1.8460650219778849</c:v>
                </c:pt>
                <c:pt idx="18771">
                  <c:v>1.8322997411304689</c:v>
                </c:pt>
                <c:pt idx="18772">
                  <c:v>1.8172777702611365</c:v>
                </c:pt>
                <c:pt idx="18773">
                  <c:v>1.8010116316011384</c:v>
                </c:pt>
                <c:pt idx="18774">
                  <c:v>1.7835135003822276</c:v>
                </c:pt>
                <c:pt idx="18775">
                  <c:v>1.7647909370309949</c:v>
                </c:pt>
                <c:pt idx="18776">
                  <c:v>1.7448592388847646</c:v>
                </c:pt>
                <c:pt idx="18777">
                  <c:v>1.723732905173311</c:v>
                </c:pt>
                <c:pt idx="18778">
                  <c:v>1.7014256523469431</c:v>
                </c:pt>
                <c:pt idx="18779">
                  <c:v>1.6779504999249795</c:v>
                </c:pt>
                <c:pt idx="18780">
                  <c:v>1.6533272887659947</c:v>
                </c:pt>
                <c:pt idx="18781">
                  <c:v>1.627571032288667</c:v>
                </c:pt>
                <c:pt idx="18782">
                  <c:v>1.6006988758434137</c:v>
                </c:pt>
                <c:pt idx="18783">
                  <c:v>1.572727674880612</c:v>
                </c:pt>
                <c:pt idx="18784">
                  <c:v>1.5436803872795146</c:v>
                </c:pt>
                <c:pt idx="18785">
                  <c:v>1.5135744856095423</c:v>
                </c:pt>
                <c:pt idx="18786">
                  <c:v>1.4824301008948177</c:v>
                </c:pt>
                <c:pt idx="18787">
                  <c:v>1.450269640027227</c:v>
                </c:pt>
                <c:pt idx="18788">
                  <c:v>1.4171173669556631</c:v>
                </c:pt>
                <c:pt idx="18789">
                  <c:v>1.3829915928870107</c:v>
                </c:pt>
                <c:pt idx="18790">
                  <c:v>1.3479171873276143</c:v>
                </c:pt>
                <c:pt idx="18791">
                  <c:v>1.3119203736094094</c:v>
                </c:pt>
                <c:pt idx="18792">
                  <c:v>1.2750263138400557</c:v>
                </c:pt>
                <c:pt idx="18793">
                  <c:v>1.2372590957150176</c:v>
                </c:pt>
                <c:pt idx="18794">
                  <c:v>1.1986428862606042</c:v>
                </c:pt>
                <c:pt idx="18795">
                  <c:v>1.1592050856375413</c:v>
                </c:pt>
                <c:pt idx="18796">
                  <c:v>1.118972614202234</c:v>
                </c:pt>
                <c:pt idx="18797">
                  <c:v>1.0779719105666352</c:v>
                </c:pt>
                <c:pt idx="18798">
                  <c:v>1.0362321152016156</c:v>
                </c:pt>
                <c:pt idx="18799">
                  <c:v>0.99378251070598733</c:v>
                </c:pt>
                <c:pt idx="18800">
                  <c:v>0.95065342113041396</c:v>
                </c:pt>
                <c:pt idx="18801">
                  <c:v>0.90687171159219038</c:v>
                </c:pt>
                <c:pt idx="18802">
                  <c:v>0.86246972868954386</c:v>
                </c:pt>
                <c:pt idx="18803">
                  <c:v>0.81747800361853362</c:v>
                </c:pt>
                <c:pt idx="18804">
                  <c:v>0.77192332918334594</c:v>
                </c:pt>
                <c:pt idx="18805">
                  <c:v>0.72584092264656863</c:v>
                </c:pt>
                <c:pt idx="18806">
                  <c:v>0.6792614249356772</c:v>
                </c:pt>
                <c:pt idx="18807">
                  <c:v>0.63221358475817635</c:v>
                </c:pt>
                <c:pt idx="18808">
                  <c:v>0.58473190578676715</c:v>
                </c:pt>
                <c:pt idx="18809">
                  <c:v>0.53685048429196236</c:v>
                </c:pt>
                <c:pt idx="18810">
                  <c:v>0.48860287645813821</c:v>
                </c:pt>
                <c:pt idx="18811">
                  <c:v>0.44001887660927375</c:v>
                </c:pt>
                <c:pt idx="18812">
                  <c:v>0.39113560522294555</c:v>
                </c:pt>
                <c:pt idx="18813">
                  <c:v>0.341984624726689</c:v>
                </c:pt>
                <c:pt idx="18814">
                  <c:v>0.29259586499997375</c:v>
                </c:pt>
                <c:pt idx="18815">
                  <c:v>0.24300736569233553</c:v>
                </c:pt>
                <c:pt idx="18816">
                  <c:v>0.19325235542588057</c:v>
                </c:pt>
                <c:pt idx="18817">
                  <c:v>0.14336405313272993</c:v>
                </c:pt>
                <c:pt idx="18818">
                  <c:v>9.3377700974800235E-2</c:v>
                </c:pt>
                <c:pt idx="18819">
                  <c:v>4.3329119357929338E-2</c:v>
                </c:pt>
                <c:pt idx="18820">
                  <c:v>-6.7487103629232841E-3</c:v>
                </c:pt>
                <c:pt idx="18821">
                  <c:v>-5.6822163610862009E-2</c:v>
                </c:pt>
                <c:pt idx="18822">
                  <c:v>-0.10685605748025287</c:v>
                </c:pt>
                <c:pt idx="18823">
                  <c:v>-0.1568150391920313</c:v>
                </c:pt>
                <c:pt idx="18824">
                  <c:v>-0.20666694191815882</c:v>
                </c:pt>
                <c:pt idx="18825">
                  <c:v>-0.25637923944102731</c:v>
                </c:pt>
                <c:pt idx="18826">
                  <c:v>-0.30591806922154696</c:v>
                </c:pt>
                <c:pt idx="18827">
                  <c:v>-0.35524845444042835</c:v>
                </c:pt>
                <c:pt idx="18828">
                  <c:v>-0.40433454521801426</c:v>
                </c:pt>
                <c:pt idx="18829">
                  <c:v>-0.45314097458852337</c:v>
                </c:pt>
                <c:pt idx="18830">
                  <c:v>-0.5016361638784298</c:v>
                </c:pt>
                <c:pt idx="18831">
                  <c:v>-0.54978871402900065</c:v>
                </c:pt>
                <c:pt idx="18832">
                  <c:v>-0.59756524903749308</c:v>
                </c:pt>
                <c:pt idx="18833">
                  <c:v>-0.64492993889590122</c:v>
                </c:pt>
                <c:pt idx="18834">
                  <c:v>-0.69185379989151796</c:v>
                </c:pt>
                <c:pt idx="18835">
                  <c:v>-0.73830414562706959</c:v>
                </c:pt>
                <c:pt idx="18836">
                  <c:v>-0.78424847008400245</c:v>
                </c:pt>
                <c:pt idx="18837">
                  <c:v>-0.82965523790366891</c:v>
                </c:pt>
                <c:pt idx="18838">
                  <c:v>-0.87449312605068963</c:v>
                </c:pt>
                <c:pt idx="18839">
                  <c:v>-0.91873183387853075</c:v>
                </c:pt>
                <c:pt idx="18840">
                  <c:v>-0.96234106144508791</c:v>
                </c:pt>
                <c:pt idx="18841">
                  <c:v>-1.0052904831169087</c:v>
                </c:pt>
                <c:pt idx="18842">
                  <c:v>-1.0475506942553856</c:v>
                </c:pt>
                <c:pt idx="18843">
                  <c:v>-1.0890931733996101</c:v>
                </c:pt>
                <c:pt idx="18844">
                  <c:v>-1.1298893799901308</c:v>
                </c:pt>
                <c:pt idx="18845">
                  <c:v>-1.1699109398737166</c:v>
                </c:pt>
                <c:pt idx="18846">
                  <c:v>-1.20913066207917</c:v>
                </c:pt>
                <c:pt idx="18847">
                  <c:v>-1.2475217133045262</c:v>
                </c:pt>
                <c:pt idx="18848">
                  <c:v>-1.2850584017971884</c:v>
                </c:pt>
                <c:pt idx="18849">
                  <c:v>-1.3217152849425151</c:v>
                </c:pt>
                <c:pt idx="18850">
                  <c:v>-1.3574639385025808</c:v>
                </c:pt>
                <c:pt idx="18851">
                  <c:v>-1.3922831656584684</c:v>
                </c:pt>
                <c:pt idx="18852">
                  <c:v>-1.4261492116843295</c:v>
                </c:pt>
                <c:pt idx="18853">
                  <c:v>-1.4590369914010184</c:v>
                </c:pt>
                <c:pt idx="18854">
                  <c:v>-1.490922481090829</c:v>
                </c:pt>
                <c:pt idx="18855">
                  <c:v>-1.5217859034405736</c:v>
                </c:pt>
                <c:pt idx="18856">
                  <c:v>-1.5516080108252046</c:v>
                </c:pt>
                <c:pt idx="18857">
                  <c:v>-1.5803689433512735</c:v>
                </c:pt>
                <c:pt idx="18858">
                  <c:v>-1.6080482976455392</c:v>
                </c:pt>
                <c:pt idx="18859">
                  <c:v>-1.6346252306105293</c:v>
                </c:pt>
                <c:pt idx="18860">
                  <c:v>-1.660079696404692</c:v>
                </c:pt>
                <c:pt idx="18861">
                  <c:v>-1.6843956527633279</c:v>
                </c:pt>
                <c:pt idx="18862">
                  <c:v>-1.7075573735925778</c:v>
                </c:pt>
                <c:pt idx="18863">
                  <c:v>-1.7295483416405462</c:v>
                </c:pt>
                <c:pt idx="18864">
                  <c:v>-1.7503524629806972</c:v>
                </c:pt>
                <c:pt idx="18865">
                  <c:v>-1.7699572707932103</c:v>
                </c:pt>
                <c:pt idx="18866">
                  <c:v>-1.7883502520599126</c:v>
                </c:pt>
                <c:pt idx="18867">
                  <c:v>-1.8055177675370744</c:v>
                </c:pt>
                <c:pt idx="18868">
                  <c:v>-1.8214474114821171</c:v>
                </c:pt>
                <c:pt idx="18869">
                  <c:v>-1.8361321044798598</c:v>
                </c:pt>
                <c:pt idx="18870">
                  <c:v>-1.8495576127147173</c:v>
                </c:pt>
                <c:pt idx="18871">
                  <c:v>-1.8617132135993644</c:v>
                </c:pt>
                <c:pt idx="18872">
                  <c:v>-1.8725944330129287</c:v>
                </c:pt>
                <c:pt idx="18873">
                  <c:v>-1.8821905160484682</c:v>
                </c:pt>
                <c:pt idx="18874">
                  <c:v>-1.8904959552991265</c:v>
                </c:pt>
                <c:pt idx="18875">
                  <c:v>-1.8975066131238971</c:v>
                </c:pt>
                <c:pt idx="18876">
                  <c:v>-1.9032194999338901</c:v>
                </c:pt>
                <c:pt idx="18877">
                  <c:v>-1.9076272160631405</c:v>
                </c:pt>
                <c:pt idx="18878">
                  <c:v>-1.9107261004925982</c:v>
                </c:pt>
                <c:pt idx="18879">
                  <c:v>-1.912517843404395</c:v>
                </c:pt>
                <c:pt idx="18880">
                  <c:v>-1.9129970278329949</c:v>
                </c:pt>
                <c:pt idx="18881">
                  <c:v>-1.9121638589004555</c:v>
                </c:pt>
                <c:pt idx="18882">
                  <c:v>-1.9100212385697852</c:v>
                </c:pt>
                <c:pt idx="18883">
                  <c:v>-1.9065680200254709</c:v>
                </c:pt>
                <c:pt idx="18884">
                  <c:v>-1.9018080616761011</c:v>
                </c:pt>
                <c:pt idx="18885">
                  <c:v>-1.8957452788375035</c:v>
                </c:pt>
                <c:pt idx="18886">
                  <c:v>-1.8883846624524661</c:v>
                </c:pt>
                <c:pt idx="18887">
                  <c:v>-1.8797299403149297</c:v>
                </c:pt>
                <c:pt idx="18888">
                  <c:v>-1.8697869503283253</c:v>
                </c:pt>
                <c:pt idx="18889">
                  <c:v>-1.8585633251120901</c:v>
                </c:pt>
                <c:pt idx="18890">
                  <c:v>-1.8460650219778736</c:v>
                </c:pt>
                <c:pt idx="18891">
                  <c:v>-1.832299741130452</c:v>
                </c:pt>
                <c:pt idx="18892">
                  <c:v>-1.8172777702611251</c:v>
                </c:pt>
                <c:pt idx="18893">
                  <c:v>-1.8010116316011273</c:v>
                </c:pt>
                <c:pt idx="18894">
                  <c:v>-1.7835135003822165</c:v>
                </c:pt>
                <c:pt idx="18895">
                  <c:v>-1.7647909370309838</c:v>
                </c:pt>
                <c:pt idx="18896">
                  <c:v>-1.7448592388847475</c:v>
                </c:pt>
                <c:pt idx="18897">
                  <c:v>-1.7237329051732997</c:v>
                </c:pt>
                <c:pt idx="18898">
                  <c:v>-1.7014256523469207</c:v>
                </c:pt>
                <c:pt idx="18899">
                  <c:v>-1.6779504999249626</c:v>
                </c:pt>
                <c:pt idx="18900">
                  <c:v>-1.6533272887659836</c:v>
                </c:pt>
                <c:pt idx="18901">
                  <c:v>-1.6275710322886556</c:v>
                </c:pt>
                <c:pt idx="18902">
                  <c:v>-1.6006988758433913</c:v>
                </c:pt>
                <c:pt idx="18903">
                  <c:v>-1.5727276748806063</c:v>
                </c:pt>
                <c:pt idx="18904">
                  <c:v>-1.5436803872794977</c:v>
                </c:pt>
                <c:pt idx="18905">
                  <c:v>-1.5135744856095252</c:v>
                </c:pt>
                <c:pt idx="18906">
                  <c:v>-1.4824301008947949</c:v>
                </c:pt>
                <c:pt idx="18907">
                  <c:v>-1.4502696400272159</c:v>
                </c:pt>
                <c:pt idx="18908">
                  <c:v>-1.4171173669556409</c:v>
                </c:pt>
                <c:pt idx="18909">
                  <c:v>-1.382991592886988</c:v>
                </c:pt>
                <c:pt idx="18910">
                  <c:v>-1.3479171873275975</c:v>
                </c:pt>
                <c:pt idx="18911">
                  <c:v>-1.3119203736093925</c:v>
                </c:pt>
                <c:pt idx="18912">
                  <c:v>-1.2750263138400388</c:v>
                </c:pt>
                <c:pt idx="18913">
                  <c:v>-1.2372590957150009</c:v>
                </c:pt>
                <c:pt idx="18914">
                  <c:v>-1.1986428862605818</c:v>
                </c:pt>
                <c:pt idx="18915">
                  <c:v>-1.1592050856375189</c:v>
                </c:pt>
                <c:pt idx="18916">
                  <c:v>-1.1189726142022114</c:v>
                </c:pt>
                <c:pt idx="18917">
                  <c:v>-1.0779719105666126</c:v>
                </c:pt>
                <c:pt idx="18918">
                  <c:v>-1.0362321152016043</c:v>
                </c:pt>
                <c:pt idx="18919">
                  <c:v>-0.99378251070597035</c:v>
                </c:pt>
                <c:pt idx="18920">
                  <c:v>-0.95065342113040263</c:v>
                </c:pt>
                <c:pt idx="18921">
                  <c:v>-0.90687171159217361</c:v>
                </c:pt>
                <c:pt idx="18922">
                  <c:v>-0.86246972868951566</c:v>
                </c:pt>
                <c:pt idx="18923">
                  <c:v>-0.81747800361850542</c:v>
                </c:pt>
                <c:pt idx="18924">
                  <c:v>-0.77192332918331774</c:v>
                </c:pt>
                <c:pt idx="18925">
                  <c:v>-0.72584092264653466</c:v>
                </c:pt>
                <c:pt idx="18926">
                  <c:v>-0.67926142493566033</c:v>
                </c:pt>
                <c:pt idx="18927">
                  <c:v>-0.63221358475816514</c:v>
                </c:pt>
                <c:pt idx="18928">
                  <c:v>-0.58473190578673895</c:v>
                </c:pt>
                <c:pt idx="18929">
                  <c:v>-0.5368504842919477</c:v>
                </c:pt>
                <c:pt idx="18930">
                  <c:v>-0.48860287645812361</c:v>
                </c:pt>
                <c:pt idx="18931">
                  <c:v>-0.44001887660925909</c:v>
                </c:pt>
                <c:pt idx="18932">
                  <c:v>-0.39113560522293089</c:v>
                </c:pt>
                <c:pt idx="18933">
                  <c:v>-0.3419846247266749</c:v>
                </c:pt>
                <c:pt idx="18934">
                  <c:v>-0.29259586499995971</c:v>
                </c:pt>
                <c:pt idx="18935">
                  <c:v>-0.24300736569230624</c:v>
                </c:pt>
                <c:pt idx="18936">
                  <c:v>-0.19325235542586647</c:v>
                </c:pt>
                <c:pt idx="18937">
                  <c:v>-0.14336405313270123</c:v>
                </c:pt>
                <c:pt idx="18938">
                  <c:v>-9.3377700974770966E-2</c:v>
                </c:pt>
                <c:pt idx="18939">
                  <c:v>-4.3329119357914989E-2</c:v>
                </c:pt>
                <c:pt idx="18940">
                  <c:v>6.7487103629521039E-3</c:v>
                </c:pt>
                <c:pt idx="18941">
                  <c:v>5.6822163610890715E-2</c:v>
                </c:pt>
                <c:pt idx="18942">
                  <c:v>0.10685605748028212</c:v>
                </c:pt>
                <c:pt idx="18943">
                  <c:v>0.15681503919206</c:v>
                </c:pt>
                <c:pt idx="18944">
                  <c:v>0.20666694191818749</c:v>
                </c:pt>
                <c:pt idx="18945">
                  <c:v>0.25637923944105601</c:v>
                </c:pt>
                <c:pt idx="18946">
                  <c:v>0.30591806922157622</c:v>
                </c:pt>
                <c:pt idx="18947">
                  <c:v>0.35524845444044245</c:v>
                </c:pt>
                <c:pt idx="18948">
                  <c:v>0.40433454521804296</c:v>
                </c:pt>
                <c:pt idx="18949">
                  <c:v>0.45314097458853797</c:v>
                </c:pt>
                <c:pt idx="18950">
                  <c:v>0.50163616387844445</c:v>
                </c:pt>
                <c:pt idx="18951">
                  <c:v>0.5497887140290294</c:v>
                </c:pt>
                <c:pt idx="18952">
                  <c:v>0.59756524903752128</c:v>
                </c:pt>
                <c:pt idx="18953">
                  <c:v>0.64492993889591244</c:v>
                </c:pt>
                <c:pt idx="18954">
                  <c:v>0.69185379989152929</c:v>
                </c:pt>
                <c:pt idx="18955">
                  <c:v>0.7383041456270808</c:v>
                </c:pt>
                <c:pt idx="18956">
                  <c:v>0.78424847008403065</c:v>
                </c:pt>
                <c:pt idx="18957">
                  <c:v>0.82965523790368012</c:v>
                </c:pt>
                <c:pt idx="18958">
                  <c:v>0.87449312605071217</c:v>
                </c:pt>
                <c:pt idx="18959">
                  <c:v>0.91873183387855328</c:v>
                </c:pt>
                <c:pt idx="18960">
                  <c:v>0.96234106144509912</c:v>
                </c:pt>
                <c:pt idx="18961">
                  <c:v>1.0052904831169254</c:v>
                </c:pt>
                <c:pt idx="18962">
                  <c:v>1.0475506942554025</c:v>
                </c:pt>
                <c:pt idx="18963">
                  <c:v>1.0890931733996267</c:v>
                </c:pt>
                <c:pt idx="18964">
                  <c:v>1.1298893799901422</c:v>
                </c:pt>
                <c:pt idx="18965">
                  <c:v>1.169910939873728</c:v>
                </c:pt>
                <c:pt idx="18966">
                  <c:v>1.2091306620791871</c:v>
                </c:pt>
                <c:pt idx="18967">
                  <c:v>1.2475217133045489</c:v>
                </c:pt>
                <c:pt idx="18968">
                  <c:v>1.2850584017972055</c:v>
                </c:pt>
                <c:pt idx="18969">
                  <c:v>1.321715284942532</c:v>
                </c:pt>
                <c:pt idx="18970">
                  <c:v>1.3574639385025922</c:v>
                </c:pt>
                <c:pt idx="18971">
                  <c:v>1.3922831656584853</c:v>
                </c:pt>
                <c:pt idx="18972">
                  <c:v>1.4261492116843519</c:v>
                </c:pt>
                <c:pt idx="18973">
                  <c:v>1.4590369914010408</c:v>
                </c:pt>
                <c:pt idx="18974">
                  <c:v>1.4909224810908459</c:v>
                </c:pt>
                <c:pt idx="18975">
                  <c:v>1.5217859034405907</c:v>
                </c:pt>
                <c:pt idx="18976">
                  <c:v>1.551608010825227</c:v>
                </c:pt>
                <c:pt idx="18977">
                  <c:v>1.5803689433512902</c:v>
                </c:pt>
                <c:pt idx="18978">
                  <c:v>1.6080482976455563</c:v>
                </c:pt>
                <c:pt idx="18979">
                  <c:v>1.6346252306105464</c:v>
                </c:pt>
                <c:pt idx="18980">
                  <c:v>1.6600796964047089</c:v>
                </c:pt>
                <c:pt idx="18981">
                  <c:v>1.6843956527633503</c:v>
                </c:pt>
                <c:pt idx="18982">
                  <c:v>1.7075573735925889</c:v>
                </c:pt>
                <c:pt idx="18983">
                  <c:v>1.7295483416405573</c:v>
                </c:pt>
                <c:pt idx="18984">
                  <c:v>1.7503524629807086</c:v>
                </c:pt>
                <c:pt idx="18985">
                  <c:v>1.7699572707932272</c:v>
                </c:pt>
                <c:pt idx="18986">
                  <c:v>1.7883502520599242</c:v>
                </c:pt>
                <c:pt idx="18987">
                  <c:v>1.8055177675370859</c:v>
                </c:pt>
                <c:pt idx="18988">
                  <c:v>1.8214474114821229</c:v>
                </c:pt>
                <c:pt idx="18989">
                  <c:v>1.8361321044798711</c:v>
                </c:pt>
                <c:pt idx="18990">
                  <c:v>1.8495576127147286</c:v>
                </c:pt>
                <c:pt idx="18991">
                  <c:v>1.8617132135993757</c:v>
                </c:pt>
                <c:pt idx="18992">
                  <c:v>1.87259443301294</c:v>
                </c:pt>
                <c:pt idx="18993">
                  <c:v>1.8821905160484793</c:v>
                </c:pt>
                <c:pt idx="18994">
                  <c:v>1.8904959552991378</c:v>
                </c:pt>
                <c:pt idx="18995">
                  <c:v>1.8975066131239029</c:v>
                </c:pt>
                <c:pt idx="18996">
                  <c:v>1.9032194999338958</c:v>
                </c:pt>
                <c:pt idx="18997">
                  <c:v>1.9076272160631462</c:v>
                </c:pt>
                <c:pt idx="18998">
                  <c:v>1.9107261004926095</c:v>
                </c:pt>
                <c:pt idx="18999">
                  <c:v>1.9125178434044061</c:v>
                </c:pt>
                <c:pt idx="19000">
                  <c:v>1.9129970278330062</c:v>
                </c:pt>
                <c:pt idx="19001">
                  <c:v>1.9121638589004666</c:v>
                </c:pt>
                <c:pt idx="19002">
                  <c:v>1.910021238569791</c:v>
                </c:pt>
                <c:pt idx="19003">
                  <c:v>1.9065680200254764</c:v>
                </c:pt>
                <c:pt idx="19004">
                  <c:v>1.9018080616761064</c:v>
                </c:pt>
                <c:pt idx="19005">
                  <c:v>1.8957452788375093</c:v>
                </c:pt>
                <c:pt idx="19006">
                  <c:v>1.8883846624524714</c:v>
                </c:pt>
                <c:pt idx="19007">
                  <c:v>1.8797299403149352</c:v>
                </c:pt>
                <c:pt idx="19008">
                  <c:v>1.8697869503283309</c:v>
                </c:pt>
                <c:pt idx="19009">
                  <c:v>1.8585633251120959</c:v>
                </c:pt>
                <c:pt idx="19010">
                  <c:v>1.8460650219778736</c:v>
                </c:pt>
                <c:pt idx="19011">
                  <c:v>1.8322997411304573</c:v>
                </c:pt>
                <c:pt idx="19012">
                  <c:v>1.8172777702611251</c:v>
                </c:pt>
                <c:pt idx="19013">
                  <c:v>1.8010116316011273</c:v>
                </c:pt>
                <c:pt idx="19014">
                  <c:v>1.7835135003822165</c:v>
                </c:pt>
                <c:pt idx="19015">
                  <c:v>1.7647909370309838</c:v>
                </c:pt>
                <c:pt idx="19016">
                  <c:v>1.7448592388847532</c:v>
                </c:pt>
                <c:pt idx="19017">
                  <c:v>1.7237329051733052</c:v>
                </c:pt>
                <c:pt idx="19018">
                  <c:v>1.7014256523469318</c:v>
                </c:pt>
                <c:pt idx="19019">
                  <c:v>1.6779504999249626</c:v>
                </c:pt>
                <c:pt idx="19020">
                  <c:v>1.6533272887659893</c:v>
                </c:pt>
                <c:pt idx="19021">
                  <c:v>1.6275710322886556</c:v>
                </c:pt>
                <c:pt idx="19022">
                  <c:v>1.6006988758433967</c:v>
                </c:pt>
                <c:pt idx="19023">
                  <c:v>1.5727276748805952</c:v>
                </c:pt>
                <c:pt idx="19024">
                  <c:v>1.5436803872794977</c:v>
                </c:pt>
                <c:pt idx="19025">
                  <c:v>1.5135744856095199</c:v>
                </c:pt>
                <c:pt idx="19026">
                  <c:v>1.4824301008947949</c:v>
                </c:pt>
                <c:pt idx="19027">
                  <c:v>1.4502696400272159</c:v>
                </c:pt>
                <c:pt idx="19028">
                  <c:v>1.4171173669556352</c:v>
                </c:pt>
                <c:pt idx="19029">
                  <c:v>1.3829915928869936</c:v>
                </c:pt>
                <c:pt idx="19030">
                  <c:v>1.3479171873275861</c:v>
                </c:pt>
                <c:pt idx="19031">
                  <c:v>1.311920373609387</c:v>
                </c:pt>
                <c:pt idx="19032">
                  <c:v>1.2750263138400277</c:v>
                </c:pt>
                <c:pt idx="19033">
                  <c:v>1.2372590957149951</c:v>
                </c:pt>
                <c:pt idx="19034">
                  <c:v>1.1986428862605762</c:v>
                </c:pt>
                <c:pt idx="19035">
                  <c:v>1.1592050856375131</c:v>
                </c:pt>
                <c:pt idx="19036">
                  <c:v>1.1189726142022058</c:v>
                </c:pt>
                <c:pt idx="19037">
                  <c:v>1.0779719105665957</c:v>
                </c:pt>
                <c:pt idx="19038">
                  <c:v>1.0362321152015987</c:v>
                </c:pt>
                <c:pt idx="19039">
                  <c:v>0.99378251070595913</c:v>
                </c:pt>
                <c:pt idx="19040">
                  <c:v>0.95065342113038587</c:v>
                </c:pt>
                <c:pt idx="19041">
                  <c:v>0.90687171159216229</c:v>
                </c:pt>
                <c:pt idx="19042">
                  <c:v>0.86246972868951566</c:v>
                </c:pt>
                <c:pt idx="19043">
                  <c:v>0.81747800361850542</c:v>
                </c:pt>
                <c:pt idx="19044">
                  <c:v>0.77192332918330075</c:v>
                </c:pt>
                <c:pt idx="19045">
                  <c:v>0.72584092264653466</c:v>
                </c:pt>
                <c:pt idx="19046">
                  <c:v>0.67926142493564912</c:v>
                </c:pt>
                <c:pt idx="19047">
                  <c:v>0.63221358475816514</c:v>
                </c:pt>
                <c:pt idx="19048">
                  <c:v>0.58473190578672762</c:v>
                </c:pt>
                <c:pt idx="19049">
                  <c:v>0.53685048429193372</c:v>
                </c:pt>
                <c:pt idx="19050">
                  <c:v>0.48860287645810896</c:v>
                </c:pt>
                <c:pt idx="19051">
                  <c:v>0.44001887660924505</c:v>
                </c:pt>
                <c:pt idx="19052">
                  <c:v>0.39113560522291629</c:v>
                </c:pt>
                <c:pt idx="19053">
                  <c:v>0.34198462472666025</c:v>
                </c:pt>
                <c:pt idx="19054">
                  <c:v>0.29259586499994505</c:v>
                </c:pt>
                <c:pt idx="19055">
                  <c:v>0.24300736569229214</c:v>
                </c:pt>
                <c:pt idx="19056">
                  <c:v>0.19325235542585184</c:v>
                </c:pt>
                <c:pt idx="19057">
                  <c:v>0.1433640531326866</c:v>
                </c:pt>
                <c:pt idx="19058">
                  <c:v>9.337770097475688E-2</c:v>
                </c:pt>
                <c:pt idx="19059">
                  <c:v>4.3329119357900577E-2</c:v>
                </c:pt>
                <c:pt idx="19060">
                  <c:v>-6.748710362966457E-3</c:v>
                </c:pt>
                <c:pt idx="19061">
                  <c:v>-5.6822163610905356E-2</c:v>
                </c:pt>
                <c:pt idx="19062">
                  <c:v>-0.10685605748029621</c:v>
                </c:pt>
                <c:pt idx="19063">
                  <c:v>-0.15681503919207407</c:v>
                </c:pt>
                <c:pt idx="19064">
                  <c:v>-0.20666694191820156</c:v>
                </c:pt>
                <c:pt idx="19065">
                  <c:v>-0.25637923944107011</c:v>
                </c:pt>
                <c:pt idx="19066">
                  <c:v>-0.30591806922159032</c:v>
                </c:pt>
                <c:pt idx="19067">
                  <c:v>-0.35524845444047115</c:v>
                </c:pt>
                <c:pt idx="19068">
                  <c:v>-0.40433454521804296</c:v>
                </c:pt>
                <c:pt idx="19069">
                  <c:v>-0.45314097458856673</c:v>
                </c:pt>
                <c:pt idx="19070">
                  <c:v>-0.501636163878459</c:v>
                </c:pt>
                <c:pt idx="19071">
                  <c:v>-0.54978871402904395</c:v>
                </c:pt>
                <c:pt idx="19072">
                  <c:v>-0.59756524903753816</c:v>
                </c:pt>
                <c:pt idx="19073">
                  <c:v>-0.64492993889592931</c:v>
                </c:pt>
                <c:pt idx="19074">
                  <c:v>-0.69185379989154616</c:v>
                </c:pt>
                <c:pt idx="19075">
                  <c:v>-0.73830414562709767</c:v>
                </c:pt>
                <c:pt idx="19076">
                  <c:v>-0.78424847008404186</c:v>
                </c:pt>
                <c:pt idx="19077">
                  <c:v>-0.829655237903697</c:v>
                </c:pt>
                <c:pt idx="19078">
                  <c:v>-0.87449312605072338</c:v>
                </c:pt>
                <c:pt idx="19079">
                  <c:v>-0.91873183387857027</c:v>
                </c:pt>
                <c:pt idx="19080">
                  <c:v>-0.96234106144511611</c:v>
                </c:pt>
                <c:pt idx="19081">
                  <c:v>-1.0052904831169425</c:v>
                </c:pt>
                <c:pt idx="19082">
                  <c:v>-1.0475506942554249</c:v>
                </c:pt>
                <c:pt idx="19083">
                  <c:v>-1.0890931733996381</c:v>
                </c:pt>
                <c:pt idx="19084">
                  <c:v>-1.1298893799901646</c:v>
                </c:pt>
                <c:pt idx="19085">
                  <c:v>-1.1699109398737448</c:v>
                </c:pt>
                <c:pt idx="19086">
                  <c:v>-1.2091306620792037</c:v>
                </c:pt>
                <c:pt idx="19087">
                  <c:v>-1.2475217133045713</c:v>
                </c:pt>
                <c:pt idx="19088">
                  <c:v>-1.2850584017972166</c:v>
                </c:pt>
                <c:pt idx="19089">
                  <c:v>-1.3217152849425544</c:v>
                </c:pt>
                <c:pt idx="19090">
                  <c:v>-1.357463938502609</c:v>
                </c:pt>
                <c:pt idx="19091">
                  <c:v>-1.3922831656585077</c:v>
                </c:pt>
                <c:pt idx="19092">
                  <c:v>-1.4261492116843633</c:v>
                </c:pt>
                <c:pt idx="19093">
                  <c:v>-1.4590369914010519</c:v>
                </c:pt>
                <c:pt idx="19094">
                  <c:v>-1.4909224810908628</c:v>
                </c:pt>
                <c:pt idx="19095">
                  <c:v>-1.5217859034406134</c:v>
                </c:pt>
                <c:pt idx="19096">
                  <c:v>-1.5516080108252386</c:v>
                </c:pt>
                <c:pt idx="19097">
                  <c:v>-1.5803689433513013</c:v>
                </c:pt>
                <c:pt idx="19098">
                  <c:v>-1.608048297645579</c:v>
                </c:pt>
                <c:pt idx="19099">
                  <c:v>-1.6346252306105633</c:v>
                </c:pt>
                <c:pt idx="19100">
                  <c:v>-1.6600796964047255</c:v>
                </c:pt>
                <c:pt idx="19101">
                  <c:v>-1.6843956527633615</c:v>
                </c:pt>
                <c:pt idx="19102">
                  <c:v>-1.7075573735926113</c:v>
                </c:pt>
                <c:pt idx="19103">
                  <c:v>-1.7295483416405741</c:v>
                </c:pt>
                <c:pt idx="19104">
                  <c:v>-1.7503524629807254</c:v>
                </c:pt>
                <c:pt idx="19105">
                  <c:v>-1.7699572707932443</c:v>
                </c:pt>
                <c:pt idx="19106">
                  <c:v>-1.7883502520599408</c:v>
                </c:pt>
                <c:pt idx="19107">
                  <c:v>-1.8055177675370973</c:v>
                </c:pt>
                <c:pt idx="19108">
                  <c:v>-1.8214474114821453</c:v>
                </c:pt>
                <c:pt idx="19109">
                  <c:v>-1.8361321044798822</c:v>
                </c:pt>
                <c:pt idx="19110">
                  <c:v>-1.8495576127147453</c:v>
                </c:pt>
                <c:pt idx="19111">
                  <c:v>-1.8617132135993868</c:v>
                </c:pt>
                <c:pt idx="19112">
                  <c:v>-1.8725944330129569</c:v>
                </c:pt>
                <c:pt idx="19113">
                  <c:v>-1.8821905160484964</c:v>
                </c:pt>
                <c:pt idx="19114">
                  <c:v>-1.8904959552991489</c:v>
                </c:pt>
                <c:pt idx="19115">
                  <c:v>-1.8975066131239195</c:v>
                </c:pt>
                <c:pt idx="19116">
                  <c:v>-1.9032194999339129</c:v>
                </c:pt>
                <c:pt idx="19117">
                  <c:v>-1.9076272160631629</c:v>
                </c:pt>
                <c:pt idx="19118">
                  <c:v>-1.9107261004926264</c:v>
                </c:pt>
                <c:pt idx="19119">
                  <c:v>-1.9125178434044174</c:v>
                </c:pt>
                <c:pt idx="19120">
                  <c:v>-1.9129970278330177</c:v>
                </c:pt>
                <c:pt idx="19121">
                  <c:v>-1.9121638589004777</c:v>
                </c:pt>
                <c:pt idx="19122">
                  <c:v>-1.9100212385698021</c:v>
                </c:pt>
                <c:pt idx="19123">
                  <c:v>-1.9065680200254878</c:v>
                </c:pt>
                <c:pt idx="19124">
                  <c:v>-1.9018080616761177</c:v>
                </c:pt>
                <c:pt idx="19125">
                  <c:v>-1.8957452788375206</c:v>
                </c:pt>
                <c:pt idx="19126">
                  <c:v>-1.8883846624524827</c:v>
                </c:pt>
                <c:pt idx="19127">
                  <c:v>-1.8797299403149463</c:v>
                </c:pt>
                <c:pt idx="19128">
                  <c:v>-1.8697869503283424</c:v>
                </c:pt>
                <c:pt idx="19129">
                  <c:v>-1.858563325112107</c:v>
                </c:pt>
                <c:pt idx="19130">
                  <c:v>-1.8460650219778905</c:v>
                </c:pt>
                <c:pt idx="19131">
                  <c:v>-1.8322997411304742</c:v>
                </c:pt>
                <c:pt idx="19132">
                  <c:v>-1.8172777702611418</c:v>
                </c:pt>
                <c:pt idx="19133">
                  <c:v>-1.8010116316011384</c:v>
                </c:pt>
                <c:pt idx="19134">
                  <c:v>-1.7835135003822276</c:v>
                </c:pt>
                <c:pt idx="19135">
                  <c:v>-1.7647909370309949</c:v>
                </c:pt>
                <c:pt idx="19136">
                  <c:v>-1.7448592388847588</c:v>
                </c:pt>
                <c:pt idx="19137">
                  <c:v>-1.7237329051733052</c:v>
                </c:pt>
                <c:pt idx="19138">
                  <c:v>-1.7014256523469375</c:v>
                </c:pt>
                <c:pt idx="19139">
                  <c:v>-1.6779504999249739</c:v>
                </c:pt>
                <c:pt idx="19140">
                  <c:v>-1.6533272887659947</c:v>
                </c:pt>
                <c:pt idx="19141">
                  <c:v>-1.6275710322886556</c:v>
                </c:pt>
                <c:pt idx="19142">
                  <c:v>-1.6006988758433967</c:v>
                </c:pt>
                <c:pt idx="19143">
                  <c:v>-1.5727276748806063</c:v>
                </c:pt>
                <c:pt idx="19144">
                  <c:v>-1.5436803872795033</c:v>
                </c:pt>
                <c:pt idx="19145">
                  <c:v>-1.513574485609531</c:v>
                </c:pt>
                <c:pt idx="19146">
                  <c:v>-1.4824301008948064</c:v>
                </c:pt>
                <c:pt idx="19147">
                  <c:v>-1.4502696400272217</c:v>
                </c:pt>
                <c:pt idx="19148">
                  <c:v>-1.4171173669556465</c:v>
                </c:pt>
                <c:pt idx="19149">
                  <c:v>-1.3829915928869936</c:v>
                </c:pt>
                <c:pt idx="19150">
                  <c:v>-1.3479171873275975</c:v>
                </c:pt>
                <c:pt idx="19151">
                  <c:v>-1.3119203736093925</c:v>
                </c:pt>
                <c:pt idx="19152">
                  <c:v>-1.2750263138400444</c:v>
                </c:pt>
                <c:pt idx="19153">
                  <c:v>-1.2372590957150009</c:v>
                </c:pt>
                <c:pt idx="19154">
                  <c:v>-1.1986428862605818</c:v>
                </c:pt>
                <c:pt idx="19155">
                  <c:v>-1.1592050856375189</c:v>
                </c:pt>
                <c:pt idx="19156">
                  <c:v>-1.1189726142022058</c:v>
                </c:pt>
                <c:pt idx="19157">
                  <c:v>-1.077971910566607</c:v>
                </c:pt>
                <c:pt idx="19158">
                  <c:v>-1.0362321152015987</c:v>
                </c:pt>
                <c:pt idx="19159">
                  <c:v>-0.99378251070597035</c:v>
                </c:pt>
                <c:pt idx="19160">
                  <c:v>-0.95065342113039142</c:v>
                </c:pt>
                <c:pt idx="19161">
                  <c:v>-0.90687171159217361</c:v>
                </c:pt>
                <c:pt idx="19162">
                  <c:v>-0.86246972868950444</c:v>
                </c:pt>
                <c:pt idx="19163">
                  <c:v>-0.81747800361850542</c:v>
                </c:pt>
                <c:pt idx="19164">
                  <c:v>-0.77192332918330075</c:v>
                </c:pt>
                <c:pt idx="19165">
                  <c:v>-0.72584092264655165</c:v>
                </c:pt>
                <c:pt idx="19166">
                  <c:v>-0.67926142493564912</c:v>
                </c:pt>
                <c:pt idx="19167">
                  <c:v>-0.63221358475816514</c:v>
                </c:pt>
                <c:pt idx="19168">
                  <c:v>-0.58473190578672762</c:v>
                </c:pt>
                <c:pt idx="19169">
                  <c:v>-0.53685048429193372</c:v>
                </c:pt>
                <c:pt idx="19170">
                  <c:v>-0.48860287645810896</c:v>
                </c:pt>
                <c:pt idx="19171">
                  <c:v>-0.44001887660924505</c:v>
                </c:pt>
                <c:pt idx="19172">
                  <c:v>-0.39113560522290219</c:v>
                </c:pt>
                <c:pt idx="19173">
                  <c:v>-0.34198462472666025</c:v>
                </c:pt>
                <c:pt idx="19174">
                  <c:v>-0.29259586499994505</c:v>
                </c:pt>
                <c:pt idx="19175">
                  <c:v>-0.24300736569229214</c:v>
                </c:pt>
                <c:pt idx="19176">
                  <c:v>-0.19325235542585184</c:v>
                </c:pt>
                <c:pt idx="19177">
                  <c:v>-0.1433640531326866</c:v>
                </c:pt>
                <c:pt idx="19178">
                  <c:v>-9.3377700974770966E-2</c:v>
                </c:pt>
                <c:pt idx="19179">
                  <c:v>-4.3329119357886171E-2</c:v>
                </c:pt>
                <c:pt idx="19180">
                  <c:v>6.748710362966457E-3</c:v>
                </c:pt>
                <c:pt idx="19181">
                  <c:v>5.6822163610905356E-2</c:v>
                </c:pt>
                <c:pt idx="19182">
                  <c:v>0.10685605748029621</c:v>
                </c:pt>
                <c:pt idx="19183">
                  <c:v>0.15681503919206</c:v>
                </c:pt>
                <c:pt idx="19184">
                  <c:v>0.20666694191820156</c:v>
                </c:pt>
                <c:pt idx="19185">
                  <c:v>0.25637923944107011</c:v>
                </c:pt>
                <c:pt idx="19186">
                  <c:v>0.30591806922160492</c:v>
                </c:pt>
                <c:pt idx="19187">
                  <c:v>0.35524845444047115</c:v>
                </c:pt>
                <c:pt idx="19188">
                  <c:v>0.40433454521805762</c:v>
                </c:pt>
                <c:pt idx="19189">
                  <c:v>0.45314097458856673</c:v>
                </c:pt>
                <c:pt idx="19190">
                  <c:v>0.5016361638784731</c:v>
                </c:pt>
                <c:pt idx="19191">
                  <c:v>0.54978871402904395</c:v>
                </c:pt>
                <c:pt idx="19192">
                  <c:v>0.59756524903753816</c:v>
                </c:pt>
                <c:pt idx="19193">
                  <c:v>0.64492993889594064</c:v>
                </c:pt>
                <c:pt idx="19194">
                  <c:v>0.69185379989155738</c:v>
                </c:pt>
                <c:pt idx="19195">
                  <c:v>0.73830414562710889</c:v>
                </c:pt>
                <c:pt idx="19196">
                  <c:v>0.78424847008403065</c:v>
                </c:pt>
                <c:pt idx="19197">
                  <c:v>0.82965523790370821</c:v>
                </c:pt>
                <c:pt idx="19198">
                  <c:v>0.87449312605074037</c:v>
                </c:pt>
                <c:pt idx="19199">
                  <c:v>0.91873183387857027</c:v>
                </c:pt>
                <c:pt idx="19200">
                  <c:v>0.96234106144512166</c:v>
                </c:pt>
                <c:pt idx="19201">
                  <c:v>1.0052904831169649</c:v>
                </c:pt>
                <c:pt idx="19202">
                  <c:v>1.0475506942554362</c:v>
                </c:pt>
                <c:pt idx="19203">
                  <c:v>1.0890931733996663</c:v>
                </c:pt>
                <c:pt idx="19204">
                  <c:v>1.1298893799901872</c:v>
                </c:pt>
                <c:pt idx="19205">
                  <c:v>1.1699109398737675</c:v>
                </c:pt>
                <c:pt idx="19206">
                  <c:v>1.209130662079215</c:v>
                </c:pt>
                <c:pt idx="19207">
                  <c:v>1.2475217133045768</c:v>
                </c:pt>
                <c:pt idx="19208">
                  <c:v>1.2850584017972335</c:v>
                </c:pt>
                <c:pt idx="19209">
                  <c:v>1.3217152849425657</c:v>
                </c:pt>
                <c:pt idx="19210">
                  <c:v>1.3574639385026146</c:v>
                </c:pt>
                <c:pt idx="19211">
                  <c:v>1.3922831656585135</c:v>
                </c:pt>
                <c:pt idx="19212">
                  <c:v>1.4261492116843746</c:v>
                </c:pt>
                <c:pt idx="19213">
                  <c:v>1.4590369914010635</c:v>
                </c:pt>
                <c:pt idx="19214">
                  <c:v>1.4909224810908741</c:v>
                </c:pt>
                <c:pt idx="19215">
                  <c:v>1.5217859034406189</c:v>
                </c:pt>
                <c:pt idx="19216">
                  <c:v>1.5516080108252497</c:v>
                </c:pt>
                <c:pt idx="19217">
                  <c:v>1.5803689433513184</c:v>
                </c:pt>
                <c:pt idx="19218">
                  <c:v>1.6080482976455843</c:v>
                </c:pt>
                <c:pt idx="19219">
                  <c:v>1.63462523061058</c:v>
                </c:pt>
                <c:pt idx="19220">
                  <c:v>1.6600796964047313</c:v>
                </c:pt>
                <c:pt idx="19221">
                  <c:v>1.6843956527633672</c:v>
                </c:pt>
                <c:pt idx="19222">
                  <c:v>1.7075573735926224</c:v>
                </c:pt>
                <c:pt idx="19223">
                  <c:v>1.7295483416405855</c:v>
                </c:pt>
                <c:pt idx="19224">
                  <c:v>1.7503524629807368</c:v>
                </c:pt>
                <c:pt idx="19225">
                  <c:v>1.7699572707932554</c:v>
                </c:pt>
                <c:pt idx="19226">
                  <c:v>1.7883502520599521</c:v>
                </c:pt>
                <c:pt idx="19227">
                  <c:v>1.8055177675371141</c:v>
                </c:pt>
                <c:pt idx="19228">
                  <c:v>1.8214474114821564</c:v>
                </c:pt>
                <c:pt idx="19229">
                  <c:v>1.8361321044798991</c:v>
                </c:pt>
                <c:pt idx="19230">
                  <c:v>1.8495576127147568</c:v>
                </c:pt>
                <c:pt idx="19231">
                  <c:v>1.8617132135994039</c:v>
                </c:pt>
                <c:pt idx="19232">
                  <c:v>1.8725944330129682</c:v>
                </c:pt>
                <c:pt idx="19233">
                  <c:v>1.8821905160485075</c:v>
                </c:pt>
                <c:pt idx="19234">
                  <c:v>1.8904959552991658</c:v>
                </c:pt>
                <c:pt idx="19235">
                  <c:v>1.8975066131239364</c:v>
                </c:pt>
                <c:pt idx="19236">
                  <c:v>1.9032194999339296</c:v>
                </c:pt>
                <c:pt idx="19237">
                  <c:v>1.9076272160631744</c:v>
                </c:pt>
                <c:pt idx="19238">
                  <c:v>1.9107261004926377</c:v>
                </c:pt>
                <c:pt idx="19239">
                  <c:v>1.9125178434044343</c:v>
                </c:pt>
                <c:pt idx="19240">
                  <c:v>1.9129970278330342</c:v>
                </c:pt>
                <c:pt idx="19241">
                  <c:v>1.9121638589004948</c:v>
                </c:pt>
                <c:pt idx="19242">
                  <c:v>1.9100212385698192</c:v>
                </c:pt>
                <c:pt idx="19243">
                  <c:v>1.9065680200255046</c:v>
                </c:pt>
                <c:pt idx="19244">
                  <c:v>1.9018080616761346</c:v>
                </c:pt>
                <c:pt idx="19245">
                  <c:v>1.8957452788375375</c:v>
                </c:pt>
                <c:pt idx="19246">
                  <c:v>1.8883846624524996</c:v>
                </c:pt>
                <c:pt idx="19247">
                  <c:v>1.8797299403149634</c:v>
                </c:pt>
                <c:pt idx="19248">
                  <c:v>1.8697869503283535</c:v>
                </c:pt>
                <c:pt idx="19249">
                  <c:v>1.8585633251121181</c:v>
                </c:pt>
                <c:pt idx="19250">
                  <c:v>1.8460650219779018</c:v>
                </c:pt>
                <c:pt idx="19251">
                  <c:v>1.8322997411304855</c:v>
                </c:pt>
                <c:pt idx="19252">
                  <c:v>1.8172777702611531</c:v>
                </c:pt>
                <c:pt idx="19253">
                  <c:v>1.8010116316011497</c:v>
                </c:pt>
                <c:pt idx="19254">
                  <c:v>1.7835135003822447</c:v>
                </c:pt>
                <c:pt idx="19255">
                  <c:v>1.7647909370310064</c:v>
                </c:pt>
                <c:pt idx="19256">
                  <c:v>1.7448592388847757</c:v>
                </c:pt>
                <c:pt idx="19257">
                  <c:v>1.7237329051733221</c:v>
                </c:pt>
                <c:pt idx="19258">
                  <c:v>1.7014256523469489</c:v>
                </c:pt>
                <c:pt idx="19259">
                  <c:v>1.6779504999249852</c:v>
                </c:pt>
                <c:pt idx="19260">
                  <c:v>1.6533272887660004</c:v>
                </c:pt>
                <c:pt idx="19261">
                  <c:v>1.627571032288667</c:v>
                </c:pt>
                <c:pt idx="19262">
                  <c:v>1.6006988758434137</c:v>
                </c:pt>
                <c:pt idx="19263">
                  <c:v>1.5727276748806176</c:v>
                </c:pt>
                <c:pt idx="19264">
                  <c:v>1.5436803872795146</c:v>
                </c:pt>
                <c:pt idx="19265">
                  <c:v>1.5135744856095423</c:v>
                </c:pt>
                <c:pt idx="19266">
                  <c:v>1.482430100894812</c:v>
                </c:pt>
                <c:pt idx="19267">
                  <c:v>1.450269640027227</c:v>
                </c:pt>
                <c:pt idx="19268">
                  <c:v>1.417117366955652</c:v>
                </c:pt>
                <c:pt idx="19269">
                  <c:v>1.3829915928870107</c:v>
                </c:pt>
                <c:pt idx="19270">
                  <c:v>1.3479171873276088</c:v>
                </c:pt>
                <c:pt idx="19271">
                  <c:v>1.3119203736094036</c:v>
                </c:pt>
                <c:pt idx="19272">
                  <c:v>1.2750263138400499</c:v>
                </c:pt>
                <c:pt idx="19273">
                  <c:v>1.237259095715012</c:v>
                </c:pt>
                <c:pt idx="19274">
                  <c:v>1.1986428862605929</c:v>
                </c:pt>
                <c:pt idx="19275">
                  <c:v>1.1592050856375355</c:v>
                </c:pt>
                <c:pt idx="19276">
                  <c:v>1.1189726142022114</c:v>
                </c:pt>
                <c:pt idx="19277">
                  <c:v>1.0779719105666126</c:v>
                </c:pt>
                <c:pt idx="19278">
                  <c:v>1.0362321152016101</c:v>
                </c:pt>
                <c:pt idx="19279">
                  <c:v>0.99378251070597612</c:v>
                </c:pt>
                <c:pt idx="19280">
                  <c:v>0.95065342113040263</c:v>
                </c:pt>
                <c:pt idx="19281">
                  <c:v>0.90687171159217916</c:v>
                </c:pt>
                <c:pt idx="19282">
                  <c:v>0.86246972868953264</c:v>
                </c:pt>
                <c:pt idx="19283">
                  <c:v>0.81747800361850542</c:v>
                </c:pt>
                <c:pt idx="19284">
                  <c:v>0.77192332918331774</c:v>
                </c:pt>
                <c:pt idx="19285">
                  <c:v>0.72584092264655165</c:v>
                </c:pt>
                <c:pt idx="19286">
                  <c:v>0.67926142493566033</c:v>
                </c:pt>
                <c:pt idx="19287">
                  <c:v>0.63221358475816514</c:v>
                </c:pt>
                <c:pt idx="19288">
                  <c:v>0.58473190578673895</c:v>
                </c:pt>
                <c:pt idx="19289">
                  <c:v>0.53685048429193372</c:v>
                </c:pt>
                <c:pt idx="19290">
                  <c:v>0.48860287645812361</c:v>
                </c:pt>
                <c:pt idx="19291">
                  <c:v>0.44001887660924505</c:v>
                </c:pt>
                <c:pt idx="19292">
                  <c:v>0.39113560522291629</c:v>
                </c:pt>
                <c:pt idx="19293">
                  <c:v>0.34198462472666025</c:v>
                </c:pt>
                <c:pt idx="19294">
                  <c:v>0.29259586499994505</c:v>
                </c:pt>
                <c:pt idx="19295">
                  <c:v>0.24300736569229214</c:v>
                </c:pt>
                <c:pt idx="19296">
                  <c:v>0.19325235542586647</c:v>
                </c:pt>
                <c:pt idx="19297">
                  <c:v>0.1433640531326866</c:v>
                </c:pt>
                <c:pt idx="19298">
                  <c:v>9.3377700974770966E-2</c:v>
                </c:pt>
                <c:pt idx="19299">
                  <c:v>4.3329119357900577E-2</c:v>
                </c:pt>
                <c:pt idx="19300">
                  <c:v>-6.748710362966457E-3</c:v>
                </c:pt>
                <c:pt idx="19301">
                  <c:v>-5.6822163610905356E-2</c:v>
                </c:pt>
                <c:pt idx="19302">
                  <c:v>-0.10685605748029621</c:v>
                </c:pt>
                <c:pt idx="19303">
                  <c:v>-0.15681503919206</c:v>
                </c:pt>
                <c:pt idx="19304">
                  <c:v>-0.20666694191820156</c:v>
                </c:pt>
                <c:pt idx="19305">
                  <c:v>-0.25637923944107011</c:v>
                </c:pt>
                <c:pt idx="19306">
                  <c:v>-0.30591806922159032</c:v>
                </c:pt>
                <c:pt idx="19307">
                  <c:v>-0.35524845444047115</c:v>
                </c:pt>
                <c:pt idx="19308">
                  <c:v>-0.40433454521805762</c:v>
                </c:pt>
                <c:pt idx="19309">
                  <c:v>-0.45314097458855263</c:v>
                </c:pt>
                <c:pt idx="19310">
                  <c:v>-0.5016361638784731</c:v>
                </c:pt>
                <c:pt idx="19311">
                  <c:v>-0.54978871402904395</c:v>
                </c:pt>
                <c:pt idx="19312">
                  <c:v>-0.59756524903753816</c:v>
                </c:pt>
                <c:pt idx="19313">
                  <c:v>-0.64492993889594064</c:v>
                </c:pt>
                <c:pt idx="19314">
                  <c:v>-0.69185379989155738</c:v>
                </c:pt>
                <c:pt idx="19315">
                  <c:v>-0.73830414562710889</c:v>
                </c:pt>
                <c:pt idx="19316">
                  <c:v>-0.78424847008403065</c:v>
                </c:pt>
                <c:pt idx="19317">
                  <c:v>-0.82965523790370821</c:v>
                </c:pt>
                <c:pt idx="19318">
                  <c:v>-0.87449312605074037</c:v>
                </c:pt>
                <c:pt idx="19319">
                  <c:v>-0.91873183387857027</c:v>
                </c:pt>
                <c:pt idx="19320">
                  <c:v>-0.96234106144512732</c:v>
                </c:pt>
                <c:pt idx="19321">
                  <c:v>-1.0052904831169593</c:v>
                </c:pt>
                <c:pt idx="19322">
                  <c:v>-1.0475506942554476</c:v>
                </c:pt>
                <c:pt idx="19323">
                  <c:v>-1.0890931733996607</c:v>
                </c:pt>
                <c:pt idx="19324">
                  <c:v>-1.1298893799901815</c:v>
                </c:pt>
                <c:pt idx="19325">
                  <c:v>-1.1699109398737675</c:v>
                </c:pt>
                <c:pt idx="19326">
                  <c:v>-1.2091306620792208</c:v>
                </c:pt>
                <c:pt idx="19327">
                  <c:v>-1.2475217133045768</c:v>
                </c:pt>
                <c:pt idx="19328">
                  <c:v>-1.2850584017972393</c:v>
                </c:pt>
                <c:pt idx="19329">
                  <c:v>-1.3217152849425657</c:v>
                </c:pt>
                <c:pt idx="19330">
                  <c:v>-1.3574639385026204</c:v>
                </c:pt>
                <c:pt idx="19331">
                  <c:v>-1.3922831656585135</c:v>
                </c:pt>
                <c:pt idx="19332">
                  <c:v>-1.4261492116843801</c:v>
                </c:pt>
                <c:pt idx="19333">
                  <c:v>-1.4590369914010688</c:v>
                </c:pt>
                <c:pt idx="19334">
                  <c:v>-1.4909224810908794</c:v>
                </c:pt>
                <c:pt idx="19335">
                  <c:v>-1.5217859034406247</c:v>
                </c:pt>
                <c:pt idx="19336">
                  <c:v>-1.5516080108252497</c:v>
                </c:pt>
                <c:pt idx="19337">
                  <c:v>-1.5803689433513184</c:v>
                </c:pt>
                <c:pt idx="19338">
                  <c:v>-1.6080482976455901</c:v>
                </c:pt>
                <c:pt idx="19339">
                  <c:v>-1.63462523061058</c:v>
                </c:pt>
                <c:pt idx="19340">
                  <c:v>-1.6600796964047426</c:v>
                </c:pt>
                <c:pt idx="19341">
                  <c:v>-1.6843956527633783</c:v>
                </c:pt>
                <c:pt idx="19342">
                  <c:v>-1.7075573735926282</c:v>
                </c:pt>
                <c:pt idx="19343">
                  <c:v>-1.7295483416405908</c:v>
                </c:pt>
                <c:pt idx="19344">
                  <c:v>-1.7503524629807425</c:v>
                </c:pt>
                <c:pt idx="19345">
                  <c:v>-1.7699572707932609</c:v>
                </c:pt>
                <c:pt idx="19346">
                  <c:v>-1.7883502520599635</c:v>
                </c:pt>
                <c:pt idx="19347">
                  <c:v>-1.8055177675371195</c:v>
                </c:pt>
                <c:pt idx="19348">
                  <c:v>-1.8214474114821622</c:v>
                </c:pt>
                <c:pt idx="19349">
                  <c:v>-1.8361321044799048</c:v>
                </c:pt>
                <c:pt idx="19350">
                  <c:v>-1.8495576127147679</c:v>
                </c:pt>
                <c:pt idx="19351">
                  <c:v>-1.8617132135994097</c:v>
                </c:pt>
                <c:pt idx="19352">
                  <c:v>-1.8725944330129793</c:v>
                </c:pt>
                <c:pt idx="19353">
                  <c:v>-1.8821905160485188</c:v>
                </c:pt>
                <c:pt idx="19354">
                  <c:v>-1.8904959552991714</c:v>
                </c:pt>
                <c:pt idx="19355">
                  <c:v>-1.8975066131239422</c:v>
                </c:pt>
                <c:pt idx="19356">
                  <c:v>-1.9032194999339354</c:v>
                </c:pt>
                <c:pt idx="19357">
                  <c:v>-1.9076272160631855</c:v>
                </c:pt>
                <c:pt idx="19358">
                  <c:v>-1.9107261004926488</c:v>
                </c:pt>
                <c:pt idx="19359">
                  <c:v>-1.9125178434044401</c:v>
                </c:pt>
                <c:pt idx="19360">
                  <c:v>-1.9129970278330399</c:v>
                </c:pt>
                <c:pt idx="19361">
                  <c:v>-1.9121638589005001</c:v>
                </c:pt>
                <c:pt idx="19362">
                  <c:v>-1.9100212385698245</c:v>
                </c:pt>
                <c:pt idx="19363">
                  <c:v>-1.9065680200255102</c:v>
                </c:pt>
                <c:pt idx="19364">
                  <c:v>-1.9018080616761404</c:v>
                </c:pt>
                <c:pt idx="19365">
                  <c:v>-1.8957452788375433</c:v>
                </c:pt>
                <c:pt idx="19366">
                  <c:v>-1.8883846624525054</c:v>
                </c:pt>
                <c:pt idx="19367">
                  <c:v>-1.8797299403149692</c:v>
                </c:pt>
                <c:pt idx="19368">
                  <c:v>-1.8697869503283646</c:v>
                </c:pt>
                <c:pt idx="19369">
                  <c:v>-1.8585633251121294</c:v>
                </c:pt>
                <c:pt idx="19370">
                  <c:v>-1.8460650219779129</c:v>
                </c:pt>
                <c:pt idx="19371">
                  <c:v>-1.8322997411304913</c:v>
                </c:pt>
                <c:pt idx="19372">
                  <c:v>-1.8172777702611644</c:v>
                </c:pt>
                <c:pt idx="19373">
                  <c:v>-1.8010116316011608</c:v>
                </c:pt>
                <c:pt idx="19374">
                  <c:v>-1.7835135003822558</c:v>
                </c:pt>
                <c:pt idx="19375">
                  <c:v>-1.7647909370310177</c:v>
                </c:pt>
                <c:pt idx="19376">
                  <c:v>-1.744859238884787</c:v>
                </c:pt>
                <c:pt idx="19377">
                  <c:v>-1.7237329051733279</c:v>
                </c:pt>
                <c:pt idx="19378">
                  <c:v>-1.70142565234696</c:v>
                </c:pt>
                <c:pt idx="19379">
                  <c:v>-1.6779504999249906</c:v>
                </c:pt>
                <c:pt idx="19380">
                  <c:v>-1.6533272887660175</c:v>
                </c:pt>
                <c:pt idx="19381">
                  <c:v>-1.6275710322886838</c:v>
                </c:pt>
                <c:pt idx="19382">
                  <c:v>-1.6006988758434195</c:v>
                </c:pt>
                <c:pt idx="19383">
                  <c:v>-1.5727276748806291</c:v>
                </c:pt>
                <c:pt idx="19384">
                  <c:v>-1.5436803872795257</c:v>
                </c:pt>
                <c:pt idx="19385">
                  <c:v>-1.5135744856095534</c:v>
                </c:pt>
                <c:pt idx="19386">
                  <c:v>-1.4824301008948231</c:v>
                </c:pt>
                <c:pt idx="19387">
                  <c:v>-1.4502696400272439</c:v>
                </c:pt>
                <c:pt idx="19388">
                  <c:v>-1.4171173669556689</c:v>
                </c:pt>
                <c:pt idx="19389">
                  <c:v>-1.3829915928870162</c:v>
                </c:pt>
                <c:pt idx="19390">
                  <c:v>-1.3479171873276143</c:v>
                </c:pt>
                <c:pt idx="19391">
                  <c:v>-1.3119203736094149</c:v>
                </c:pt>
                <c:pt idx="19392">
                  <c:v>-1.2750263138400557</c:v>
                </c:pt>
                <c:pt idx="19393">
                  <c:v>-1.2372590957150176</c:v>
                </c:pt>
                <c:pt idx="19394">
                  <c:v>-1.1986428862606042</c:v>
                </c:pt>
                <c:pt idx="19395">
                  <c:v>-1.1592050856375413</c:v>
                </c:pt>
                <c:pt idx="19396">
                  <c:v>-1.118972614202234</c:v>
                </c:pt>
                <c:pt idx="19397">
                  <c:v>-1.0779719105666239</c:v>
                </c:pt>
                <c:pt idx="19398">
                  <c:v>-1.0362321152016156</c:v>
                </c:pt>
                <c:pt idx="19399">
                  <c:v>-0.99378251070598167</c:v>
                </c:pt>
                <c:pt idx="19400">
                  <c:v>-0.9506534211304084</c:v>
                </c:pt>
                <c:pt idx="19401">
                  <c:v>-0.90687171159218483</c:v>
                </c:pt>
                <c:pt idx="19402">
                  <c:v>-0.86246972868954386</c:v>
                </c:pt>
                <c:pt idx="19403">
                  <c:v>-0.81747800361851686</c:v>
                </c:pt>
                <c:pt idx="19404">
                  <c:v>-0.77192332918331774</c:v>
                </c:pt>
                <c:pt idx="19405">
                  <c:v>-0.72584092264656863</c:v>
                </c:pt>
                <c:pt idx="19406">
                  <c:v>-0.67926142493566033</c:v>
                </c:pt>
                <c:pt idx="19407">
                  <c:v>-0.63221358475817635</c:v>
                </c:pt>
                <c:pt idx="19408">
                  <c:v>-0.58473190578673895</c:v>
                </c:pt>
                <c:pt idx="19409">
                  <c:v>-0.5368504842919477</c:v>
                </c:pt>
                <c:pt idx="19410">
                  <c:v>-0.48860287645813821</c:v>
                </c:pt>
                <c:pt idx="19411">
                  <c:v>-0.44001887660924505</c:v>
                </c:pt>
                <c:pt idx="19412">
                  <c:v>-0.39113560522291629</c:v>
                </c:pt>
                <c:pt idx="19413">
                  <c:v>-0.3419846247266749</c:v>
                </c:pt>
                <c:pt idx="19414">
                  <c:v>-0.29259586499994505</c:v>
                </c:pt>
                <c:pt idx="19415">
                  <c:v>-0.24300736569230624</c:v>
                </c:pt>
                <c:pt idx="19416">
                  <c:v>-0.19325235542586647</c:v>
                </c:pt>
                <c:pt idx="19417">
                  <c:v>-0.1433640531326866</c:v>
                </c:pt>
                <c:pt idx="19418">
                  <c:v>-9.3377700974785607E-2</c:v>
                </c:pt>
                <c:pt idx="19419">
                  <c:v>-4.3329119357900577E-2</c:v>
                </c:pt>
                <c:pt idx="19420">
                  <c:v>6.748710362966457E-3</c:v>
                </c:pt>
                <c:pt idx="19421">
                  <c:v>5.6822163610905356E-2</c:v>
                </c:pt>
                <c:pt idx="19422">
                  <c:v>0.10685605748028212</c:v>
                </c:pt>
                <c:pt idx="19423">
                  <c:v>0.15681503919206</c:v>
                </c:pt>
                <c:pt idx="19424">
                  <c:v>0.20666694191820156</c:v>
                </c:pt>
                <c:pt idx="19425">
                  <c:v>0.25637923944107011</c:v>
                </c:pt>
                <c:pt idx="19426">
                  <c:v>0.30591806922157622</c:v>
                </c:pt>
                <c:pt idx="19427">
                  <c:v>0.35524845444047115</c:v>
                </c:pt>
                <c:pt idx="19428">
                  <c:v>0.40433454521804296</c:v>
                </c:pt>
                <c:pt idx="19429">
                  <c:v>0.45314097458855263</c:v>
                </c:pt>
                <c:pt idx="19430">
                  <c:v>0.501636163878459</c:v>
                </c:pt>
                <c:pt idx="19431">
                  <c:v>0.54978871402904395</c:v>
                </c:pt>
                <c:pt idx="19432">
                  <c:v>0.59756524903753816</c:v>
                </c:pt>
                <c:pt idx="19433">
                  <c:v>0.64492993889594064</c:v>
                </c:pt>
                <c:pt idx="19434">
                  <c:v>0.69185379989155738</c:v>
                </c:pt>
                <c:pt idx="19435">
                  <c:v>0.73830414562710889</c:v>
                </c:pt>
                <c:pt idx="19436">
                  <c:v>0.78424847008403065</c:v>
                </c:pt>
                <c:pt idx="19437">
                  <c:v>0.82965523790370821</c:v>
                </c:pt>
                <c:pt idx="19438">
                  <c:v>0.87449312605074037</c:v>
                </c:pt>
                <c:pt idx="19439">
                  <c:v>0.91873183387857027</c:v>
                </c:pt>
                <c:pt idx="19440">
                  <c:v>0.96234106144512166</c:v>
                </c:pt>
                <c:pt idx="19441">
                  <c:v>1.005290483116948</c:v>
                </c:pt>
                <c:pt idx="19442">
                  <c:v>1.0475506942554305</c:v>
                </c:pt>
                <c:pt idx="19443">
                  <c:v>1.0890931733996549</c:v>
                </c:pt>
                <c:pt idx="19444">
                  <c:v>1.1298893799901759</c:v>
                </c:pt>
                <c:pt idx="19445">
                  <c:v>1.1699109398737617</c:v>
                </c:pt>
                <c:pt idx="19446">
                  <c:v>1.209130662079215</c:v>
                </c:pt>
                <c:pt idx="19447">
                  <c:v>1.2475217133045768</c:v>
                </c:pt>
                <c:pt idx="19448">
                  <c:v>1.2850584017972335</c:v>
                </c:pt>
                <c:pt idx="19449">
                  <c:v>1.3217152849425657</c:v>
                </c:pt>
                <c:pt idx="19450">
                  <c:v>1.3574639385026204</c:v>
                </c:pt>
                <c:pt idx="19451">
                  <c:v>1.3922831656585135</c:v>
                </c:pt>
                <c:pt idx="19452">
                  <c:v>1.4261492116843746</c:v>
                </c:pt>
                <c:pt idx="19453">
                  <c:v>1.4590369914010688</c:v>
                </c:pt>
                <c:pt idx="19454">
                  <c:v>1.4909224810908741</c:v>
                </c:pt>
                <c:pt idx="19455">
                  <c:v>1.5217859034406247</c:v>
                </c:pt>
                <c:pt idx="19456">
                  <c:v>1.5516080108252497</c:v>
                </c:pt>
                <c:pt idx="19457">
                  <c:v>1.5803689433513184</c:v>
                </c:pt>
                <c:pt idx="19458">
                  <c:v>1.6080482976455843</c:v>
                </c:pt>
                <c:pt idx="19459">
                  <c:v>1.6346252306105689</c:v>
                </c:pt>
                <c:pt idx="19460">
                  <c:v>1.6600796964047426</c:v>
                </c:pt>
                <c:pt idx="19461">
                  <c:v>1.6843956527633783</c:v>
                </c:pt>
                <c:pt idx="19462">
                  <c:v>1.7075573735926282</c:v>
                </c:pt>
                <c:pt idx="19463">
                  <c:v>1.7295483416405908</c:v>
                </c:pt>
                <c:pt idx="19464">
                  <c:v>1.7503524629807425</c:v>
                </c:pt>
                <c:pt idx="19465">
                  <c:v>1.7699572707932554</c:v>
                </c:pt>
                <c:pt idx="19466">
                  <c:v>1.7883502520599635</c:v>
                </c:pt>
                <c:pt idx="19467">
                  <c:v>1.8055177675371195</c:v>
                </c:pt>
                <c:pt idx="19468">
                  <c:v>1.8214474114821622</c:v>
                </c:pt>
                <c:pt idx="19469">
                  <c:v>1.8361321044799048</c:v>
                </c:pt>
                <c:pt idx="19470">
                  <c:v>1.8495576127147679</c:v>
                </c:pt>
                <c:pt idx="19471">
                  <c:v>1.8617132135994097</c:v>
                </c:pt>
                <c:pt idx="19472">
                  <c:v>1.8725944330129793</c:v>
                </c:pt>
                <c:pt idx="19473">
                  <c:v>1.8821905160485188</c:v>
                </c:pt>
                <c:pt idx="19474">
                  <c:v>1.8904959552991714</c:v>
                </c:pt>
                <c:pt idx="19475">
                  <c:v>1.8975066131239422</c:v>
                </c:pt>
                <c:pt idx="19476">
                  <c:v>1.9032194999339354</c:v>
                </c:pt>
                <c:pt idx="19477">
                  <c:v>1.9076272160631855</c:v>
                </c:pt>
                <c:pt idx="19478">
                  <c:v>1.9107261004926488</c:v>
                </c:pt>
                <c:pt idx="19479">
                  <c:v>1.9125178434044401</c:v>
                </c:pt>
                <c:pt idx="19480">
                  <c:v>1.9129970278330455</c:v>
                </c:pt>
                <c:pt idx="19481">
                  <c:v>1.9121638589005059</c:v>
                </c:pt>
                <c:pt idx="19482">
                  <c:v>1.9100212385698303</c:v>
                </c:pt>
                <c:pt idx="19483">
                  <c:v>1.906568020025516</c:v>
                </c:pt>
                <c:pt idx="19484">
                  <c:v>1.9018080616761457</c:v>
                </c:pt>
                <c:pt idx="19485">
                  <c:v>1.8957452788375488</c:v>
                </c:pt>
                <c:pt idx="19486">
                  <c:v>1.8883846624525054</c:v>
                </c:pt>
                <c:pt idx="19487">
                  <c:v>1.8797299403149745</c:v>
                </c:pt>
                <c:pt idx="19488">
                  <c:v>1.8697869503283704</c:v>
                </c:pt>
                <c:pt idx="19489">
                  <c:v>1.8585633251121352</c:v>
                </c:pt>
                <c:pt idx="19490">
                  <c:v>1.8460650219779129</c:v>
                </c:pt>
                <c:pt idx="19491">
                  <c:v>1.8322997411304913</c:v>
                </c:pt>
                <c:pt idx="19492">
                  <c:v>1.8172777702611644</c:v>
                </c:pt>
                <c:pt idx="19493">
                  <c:v>1.8010116316011666</c:v>
                </c:pt>
                <c:pt idx="19494">
                  <c:v>1.7835135003822615</c:v>
                </c:pt>
                <c:pt idx="19495">
                  <c:v>1.7647909370310231</c:v>
                </c:pt>
                <c:pt idx="19496">
                  <c:v>1.744859238884787</c:v>
                </c:pt>
                <c:pt idx="19497">
                  <c:v>1.7237329051733334</c:v>
                </c:pt>
                <c:pt idx="19498">
                  <c:v>1.7014256523469657</c:v>
                </c:pt>
                <c:pt idx="19499">
                  <c:v>1.6779504999250021</c:v>
                </c:pt>
                <c:pt idx="19500">
                  <c:v>1.6533272887660175</c:v>
                </c:pt>
                <c:pt idx="19501">
                  <c:v>1.6275710322886838</c:v>
                </c:pt>
                <c:pt idx="19502">
                  <c:v>1.6006988758434249</c:v>
                </c:pt>
                <c:pt idx="19503">
                  <c:v>1.5727276748806345</c:v>
                </c:pt>
                <c:pt idx="19504">
                  <c:v>1.5436803872795257</c:v>
                </c:pt>
                <c:pt idx="19505">
                  <c:v>1.5135744856095534</c:v>
                </c:pt>
                <c:pt idx="19506">
                  <c:v>1.4824301008948346</c:v>
                </c:pt>
                <c:pt idx="19507">
                  <c:v>1.4502696400272439</c:v>
                </c:pt>
                <c:pt idx="19508">
                  <c:v>1.4171173669556747</c:v>
                </c:pt>
                <c:pt idx="19509">
                  <c:v>1.3829915928870218</c:v>
                </c:pt>
                <c:pt idx="19510">
                  <c:v>1.3479171873276254</c:v>
                </c:pt>
                <c:pt idx="19511">
                  <c:v>1.3119203736094149</c:v>
                </c:pt>
                <c:pt idx="19512">
                  <c:v>1.275026313840067</c:v>
                </c:pt>
                <c:pt idx="19513">
                  <c:v>1.2372590957150231</c:v>
                </c:pt>
                <c:pt idx="19514">
                  <c:v>1.19864288626061</c:v>
                </c:pt>
                <c:pt idx="19515">
                  <c:v>1.1592050856375413</c:v>
                </c:pt>
                <c:pt idx="19516">
                  <c:v>1.118972614202234</c:v>
                </c:pt>
                <c:pt idx="19517">
                  <c:v>1.0779719105666239</c:v>
                </c:pt>
                <c:pt idx="19518">
                  <c:v>1.0362321152016267</c:v>
                </c:pt>
                <c:pt idx="19519">
                  <c:v>0.99378251070598733</c:v>
                </c:pt>
                <c:pt idx="19520">
                  <c:v>0.95065342113041396</c:v>
                </c:pt>
                <c:pt idx="19521">
                  <c:v>0.90687171159219038</c:v>
                </c:pt>
                <c:pt idx="19522">
                  <c:v>0.86246972868954386</c:v>
                </c:pt>
                <c:pt idx="19523">
                  <c:v>0.81747800361851686</c:v>
                </c:pt>
                <c:pt idx="19524">
                  <c:v>0.77192332918332895</c:v>
                </c:pt>
                <c:pt idx="19525">
                  <c:v>0.72584092264656863</c:v>
                </c:pt>
                <c:pt idx="19526">
                  <c:v>0.6792614249356772</c:v>
                </c:pt>
                <c:pt idx="19527">
                  <c:v>0.63221358475819323</c:v>
                </c:pt>
                <c:pt idx="19528">
                  <c:v>0.58473190578675582</c:v>
                </c:pt>
                <c:pt idx="19529">
                  <c:v>0.5368504842919477</c:v>
                </c:pt>
                <c:pt idx="19530">
                  <c:v>0.48860287645813821</c:v>
                </c:pt>
                <c:pt idx="19531">
                  <c:v>0.44001887660925909</c:v>
                </c:pt>
                <c:pt idx="19532">
                  <c:v>0.39113560522293089</c:v>
                </c:pt>
                <c:pt idx="19533">
                  <c:v>0.3419846247266749</c:v>
                </c:pt>
                <c:pt idx="19534">
                  <c:v>0.29259586499995971</c:v>
                </c:pt>
                <c:pt idx="19535">
                  <c:v>0.24300736569230624</c:v>
                </c:pt>
                <c:pt idx="19536">
                  <c:v>0.19325235542588057</c:v>
                </c:pt>
                <c:pt idx="19537">
                  <c:v>0.14336405313270123</c:v>
                </c:pt>
                <c:pt idx="19538">
                  <c:v>9.3377700974785607E-2</c:v>
                </c:pt>
                <c:pt idx="19539">
                  <c:v>4.3329119357914989E-2</c:v>
                </c:pt>
                <c:pt idx="19540">
                  <c:v>-6.7487103629521039E-3</c:v>
                </c:pt>
                <c:pt idx="19541">
                  <c:v>-5.6822163610890715E-2</c:v>
                </c:pt>
                <c:pt idx="19542">
                  <c:v>-0.10685605748028212</c:v>
                </c:pt>
                <c:pt idx="19543">
                  <c:v>-0.15681503919204537</c:v>
                </c:pt>
                <c:pt idx="19544">
                  <c:v>-0.20666694191818749</c:v>
                </c:pt>
                <c:pt idx="19545">
                  <c:v>-0.25637923944105601</c:v>
                </c:pt>
                <c:pt idx="19546">
                  <c:v>-0.30591806922157622</c:v>
                </c:pt>
                <c:pt idx="19547">
                  <c:v>-0.35524845444045711</c:v>
                </c:pt>
                <c:pt idx="19548">
                  <c:v>-0.40433454521804296</c:v>
                </c:pt>
                <c:pt idx="19549">
                  <c:v>-0.45314097458853797</c:v>
                </c:pt>
                <c:pt idx="19550">
                  <c:v>-0.501636163878459</c:v>
                </c:pt>
                <c:pt idx="19551">
                  <c:v>-0.54978871402904395</c:v>
                </c:pt>
                <c:pt idx="19552">
                  <c:v>-0.59756524903753816</c:v>
                </c:pt>
                <c:pt idx="19553">
                  <c:v>-0.64492993889592931</c:v>
                </c:pt>
                <c:pt idx="19554">
                  <c:v>-0.69185379989154616</c:v>
                </c:pt>
                <c:pt idx="19555">
                  <c:v>-0.73830414562709767</c:v>
                </c:pt>
                <c:pt idx="19556">
                  <c:v>-0.78424847008403065</c:v>
                </c:pt>
                <c:pt idx="19557">
                  <c:v>-0.829655237903697</c:v>
                </c:pt>
                <c:pt idx="19558">
                  <c:v>-0.8744931260507347</c:v>
                </c:pt>
                <c:pt idx="19559">
                  <c:v>-0.9187318338785645</c:v>
                </c:pt>
                <c:pt idx="19560">
                  <c:v>-0.96234106144511611</c:v>
                </c:pt>
                <c:pt idx="19561">
                  <c:v>-1.0052904831169425</c:v>
                </c:pt>
                <c:pt idx="19562">
                  <c:v>-1.0475506942554249</c:v>
                </c:pt>
                <c:pt idx="19563">
                  <c:v>-1.0890931733996381</c:v>
                </c:pt>
                <c:pt idx="19564">
                  <c:v>-1.1298893799901646</c:v>
                </c:pt>
                <c:pt idx="19565">
                  <c:v>-1.1699109398737504</c:v>
                </c:pt>
                <c:pt idx="19566">
                  <c:v>-1.2091306620792037</c:v>
                </c:pt>
                <c:pt idx="19567">
                  <c:v>-1.2475217133045713</c:v>
                </c:pt>
                <c:pt idx="19568">
                  <c:v>-1.2850584017972222</c:v>
                </c:pt>
                <c:pt idx="19569">
                  <c:v>-1.3217152849425602</c:v>
                </c:pt>
                <c:pt idx="19570">
                  <c:v>-1.3574639385026146</c:v>
                </c:pt>
                <c:pt idx="19571">
                  <c:v>-1.3922831656585077</c:v>
                </c:pt>
                <c:pt idx="19572">
                  <c:v>-1.4261492116843746</c:v>
                </c:pt>
                <c:pt idx="19573">
                  <c:v>-1.4590369914010635</c:v>
                </c:pt>
                <c:pt idx="19574">
                  <c:v>-1.4909224810908741</c:v>
                </c:pt>
                <c:pt idx="19575">
                  <c:v>-1.5217859034406189</c:v>
                </c:pt>
                <c:pt idx="19576">
                  <c:v>-1.5516080108252497</c:v>
                </c:pt>
                <c:pt idx="19577">
                  <c:v>-1.5803689433513184</c:v>
                </c:pt>
                <c:pt idx="19578">
                  <c:v>-1.6080482976455901</c:v>
                </c:pt>
                <c:pt idx="19579">
                  <c:v>-1.6346252306105689</c:v>
                </c:pt>
                <c:pt idx="19580">
                  <c:v>-1.6600796964047313</c:v>
                </c:pt>
                <c:pt idx="19581">
                  <c:v>-1.6843956527633672</c:v>
                </c:pt>
                <c:pt idx="19582">
                  <c:v>-1.7075573735926224</c:v>
                </c:pt>
                <c:pt idx="19583">
                  <c:v>-1.7295483416405855</c:v>
                </c:pt>
                <c:pt idx="19584">
                  <c:v>-1.7503524629807368</c:v>
                </c:pt>
                <c:pt idx="19585">
                  <c:v>-1.7699572707932554</c:v>
                </c:pt>
                <c:pt idx="19586">
                  <c:v>-1.7883502520599521</c:v>
                </c:pt>
                <c:pt idx="19587">
                  <c:v>-1.8055177675371141</c:v>
                </c:pt>
                <c:pt idx="19588">
                  <c:v>-1.8214474114821564</c:v>
                </c:pt>
                <c:pt idx="19589">
                  <c:v>-1.8361321044798991</c:v>
                </c:pt>
                <c:pt idx="19590">
                  <c:v>-1.8495576127147622</c:v>
                </c:pt>
                <c:pt idx="19591">
                  <c:v>-1.8617132135994097</c:v>
                </c:pt>
                <c:pt idx="19592">
                  <c:v>-1.872594433012974</c:v>
                </c:pt>
                <c:pt idx="19593">
                  <c:v>-1.8821905160485131</c:v>
                </c:pt>
                <c:pt idx="19594">
                  <c:v>-1.8904959552991714</c:v>
                </c:pt>
                <c:pt idx="19595">
                  <c:v>-1.8975066131239364</c:v>
                </c:pt>
                <c:pt idx="19596">
                  <c:v>-1.9032194999339354</c:v>
                </c:pt>
                <c:pt idx="19597">
                  <c:v>-1.9076272160631798</c:v>
                </c:pt>
                <c:pt idx="19598">
                  <c:v>-1.9107261004926435</c:v>
                </c:pt>
                <c:pt idx="19599">
                  <c:v>-1.9125178434044401</c:v>
                </c:pt>
                <c:pt idx="19600">
                  <c:v>-1.9129970278330399</c:v>
                </c:pt>
                <c:pt idx="19601">
                  <c:v>-1.9121638589005001</c:v>
                </c:pt>
                <c:pt idx="19602">
                  <c:v>-1.9100212385698245</c:v>
                </c:pt>
                <c:pt idx="19603">
                  <c:v>-1.9065680200255102</c:v>
                </c:pt>
                <c:pt idx="19604">
                  <c:v>-1.9018080616761404</c:v>
                </c:pt>
                <c:pt idx="19605">
                  <c:v>-1.8957452788375488</c:v>
                </c:pt>
                <c:pt idx="19606">
                  <c:v>-1.8883846624525054</c:v>
                </c:pt>
                <c:pt idx="19607">
                  <c:v>-1.8797299403149745</c:v>
                </c:pt>
                <c:pt idx="19608">
                  <c:v>-1.8697869503283646</c:v>
                </c:pt>
                <c:pt idx="19609">
                  <c:v>-1.8585633251121294</c:v>
                </c:pt>
                <c:pt idx="19610">
                  <c:v>-1.8460650219779129</c:v>
                </c:pt>
                <c:pt idx="19611">
                  <c:v>-1.8322997411304913</c:v>
                </c:pt>
                <c:pt idx="19612">
                  <c:v>-1.8172777702611644</c:v>
                </c:pt>
                <c:pt idx="19613">
                  <c:v>-1.8010116316011666</c:v>
                </c:pt>
                <c:pt idx="19614">
                  <c:v>-1.7835135003822558</c:v>
                </c:pt>
                <c:pt idx="19615">
                  <c:v>-1.7647909370310231</c:v>
                </c:pt>
                <c:pt idx="19616">
                  <c:v>-1.744859238884787</c:v>
                </c:pt>
                <c:pt idx="19617">
                  <c:v>-1.7237329051733392</c:v>
                </c:pt>
                <c:pt idx="19618">
                  <c:v>-1.7014256523469657</c:v>
                </c:pt>
                <c:pt idx="19619">
                  <c:v>-1.6779504999250021</c:v>
                </c:pt>
                <c:pt idx="19620">
                  <c:v>-1.6533272887660229</c:v>
                </c:pt>
                <c:pt idx="19621">
                  <c:v>-1.6275710322886896</c:v>
                </c:pt>
                <c:pt idx="19622">
                  <c:v>-1.6006988758434249</c:v>
                </c:pt>
                <c:pt idx="19623">
                  <c:v>-1.5727276748806345</c:v>
                </c:pt>
                <c:pt idx="19624">
                  <c:v>-1.5436803872795315</c:v>
                </c:pt>
                <c:pt idx="19625">
                  <c:v>-1.5135744856095648</c:v>
                </c:pt>
                <c:pt idx="19626">
                  <c:v>-1.4824301008948346</c:v>
                </c:pt>
                <c:pt idx="19627">
                  <c:v>-1.4502696400272497</c:v>
                </c:pt>
                <c:pt idx="19628">
                  <c:v>-1.4171173669556747</c:v>
                </c:pt>
                <c:pt idx="19629">
                  <c:v>-1.3829915928870218</c:v>
                </c:pt>
                <c:pt idx="19630">
                  <c:v>-1.3479171873276254</c:v>
                </c:pt>
                <c:pt idx="19631">
                  <c:v>-1.3119203736094263</c:v>
                </c:pt>
                <c:pt idx="19632">
                  <c:v>-1.2750263138400726</c:v>
                </c:pt>
                <c:pt idx="19633">
                  <c:v>-1.2372590957150347</c:v>
                </c:pt>
                <c:pt idx="19634">
                  <c:v>-1.19864288626061</c:v>
                </c:pt>
                <c:pt idx="19635">
                  <c:v>-1.1592050856375471</c:v>
                </c:pt>
                <c:pt idx="19636">
                  <c:v>-1.118972614202234</c:v>
                </c:pt>
                <c:pt idx="19637">
                  <c:v>-1.0779719105666352</c:v>
                </c:pt>
                <c:pt idx="19638">
                  <c:v>-1.0362321152016267</c:v>
                </c:pt>
                <c:pt idx="19639">
                  <c:v>-0.99378251070599843</c:v>
                </c:pt>
                <c:pt idx="19640">
                  <c:v>-0.95065342113041396</c:v>
                </c:pt>
                <c:pt idx="19641">
                  <c:v>-0.90687171159220181</c:v>
                </c:pt>
                <c:pt idx="19642">
                  <c:v>-0.86246972868954941</c:v>
                </c:pt>
                <c:pt idx="19643">
                  <c:v>-0.81747800361853362</c:v>
                </c:pt>
                <c:pt idx="19644">
                  <c:v>-0.77192332918332895</c:v>
                </c:pt>
                <c:pt idx="19645">
                  <c:v>-0.72584092264656863</c:v>
                </c:pt>
                <c:pt idx="19646">
                  <c:v>-0.6792614249356772</c:v>
                </c:pt>
                <c:pt idx="19647">
                  <c:v>-0.63221358475819323</c:v>
                </c:pt>
                <c:pt idx="19648">
                  <c:v>-0.58473190578675582</c:v>
                </c:pt>
                <c:pt idx="19649">
                  <c:v>-0.5368504842919477</c:v>
                </c:pt>
                <c:pt idx="19650">
                  <c:v>-0.48860287645815231</c:v>
                </c:pt>
                <c:pt idx="19651">
                  <c:v>-0.44001887660925909</c:v>
                </c:pt>
                <c:pt idx="19652">
                  <c:v>-0.39113560522293089</c:v>
                </c:pt>
                <c:pt idx="19653">
                  <c:v>-0.341984624726689</c:v>
                </c:pt>
                <c:pt idx="19654">
                  <c:v>-0.29259586499995971</c:v>
                </c:pt>
                <c:pt idx="19655">
                  <c:v>-0.24300736569232087</c:v>
                </c:pt>
                <c:pt idx="19656">
                  <c:v>-0.19325235542588057</c:v>
                </c:pt>
                <c:pt idx="19657">
                  <c:v>-0.14336405313270123</c:v>
                </c:pt>
                <c:pt idx="19658">
                  <c:v>-9.3377700974800235E-2</c:v>
                </c:pt>
                <c:pt idx="19659">
                  <c:v>-4.3329119357914989E-2</c:v>
                </c:pt>
                <c:pt idx="19660">
                  <c:v>6.7487103629521039E-3</c:v>
                </c:pt>
                <c:pt idx="19661">
                  <c:v>5.6822163610890715E-2</c:v>
                </c:pt>
                <c:pt idx="19662">
                  <c:v>0.10685605748028212</c:v>
                </c:pt>
                <c:pt idx="19663">
                  <c:v>0.15681503919204537</c:v>
                </c:pt>
                <c:pt idx="19664">
                  <c:v>0.20666694191818749</c:v>
                </c:pt>
                <c:pt idx="19665">
                  <c:v>0.25637923944105601</c:v>
                </c:pt>
                <c:pt idx="19666">
                  <c:v>0.30591806922156156</c:v>
                </c:pt>
                <c:pt idx="19667">
                  <c:v>0.35524845444045711</c:v>
                </c:pt>
                <c:pt idx="19668">
                  <c:v>0.40433454521802836</c:v>
                </c:pt>
                <c:pt idx="19669">
                  <c:v>0.45314097458853797</c:v>
                </c:pt>
                <c:pt idx="19670">
                  <c:v>0.50163616387844445</c:v>
                </c:pt>
                <c:pt idx="19671">
                  <c:v>0.5497887140290294</c:v>
                </c:pt>
                <c:pt idx="19672">
                  <c:v>0.59756524903752128</c:v>
                </c:pt>
                <c:pt idx="19673">
                  <c:v>0.64492993889592931</c:v>
                </c:pt>
                <c:pt idx="19674">
                  <c:v>0.69185379989154616</c:v>
                </c:pt>
                <c:pt idx="19675">
                  <c:v>0.73830414562709767</c:v>
                </c:pt>
                <c:pt idx="19676">
                  <c:v>0.78424847008401366</c:v>
                </c:pt>
                <c:pt idx="19677">
                  <c:v>0.829655237903697</c:v>
                </c:pt>
                <c:pt idx="19678">
                  <c:v>0.87449312605072338</c:v>
                </c:pt>
                <c:pt idx="19679">
                  <c:v>0.91873183387855883</c:v>
                </c:pt>
                <c:pt idx="19680">
                  <c:v>0.96234106144511045</c:v>
                </c:pt>
                <c:pt idx="19681">
                  <c:v>1.0052904831169254</c:v>
                </c:pt>
                <c:pt idx="19682">
                  <c:v>1.0475506942554194</c:v>
                </c:pt>
                <c:pt idx="19683">
                  <c:v>1.0890931733996381</c:v>
                </c:pt>
                <c:pt idx="19684">
                  <c:v>1.1298893799901646</c:v>
                </c:pt>
                <c:pt idx="19685">
                  <c:v>1.1699109398737448</c:v>
                </c:pt>
                <c:pt idx="19686">
                  <c:v>1.2091306620792037</c:v>
                </c:pt>
                <c:pt idx="19687">
                  <c:v>1.24752171330456</c:v>
                </c:pt>
                <c:pt idx="19688">
                  <c:v>1.2850584017972222</c:v>
                </c:pt>
                <c:pt idx="19689">
                  <c:v>1.3217152849425544</c:v>
                </c:pt>
                <c:pt idx="19690">
                  <c:v>1.357463938502609</c:v>
                </c:pt>
                <c:pt idx="19691">
                  <c:v>1.3922831656585022</c:v>
                </c:pt>
                <c:pt idx="19692">
                  <c:v>1.4261492116843633</c:v>
                </c:pt>
                <c:pt idx="19693">
                  <c:v>1.4590369914010519</c:v>
                </c:pt>
                <c:pt idx="19694">
                  <c:v>1.4909224810908628</c:v>
                </c:pt>
                <c:pt idx="19695">
                  <c:v>1.5217859034406134</c:v>
                </c:pt>
                <c:pt idx="19696">
                  <c:v>1.5516080108252386</c:v>
                </c:pt>
                <c:pt idx="19697">
                  <c:v>1.5803689433513128</c:v>
                </c:pt>
                <c:pt idx="19698">
                  <c:v>1.6080482976455843</c:v>
                </c:pt>
                <c:pt idx="19699">
                  <c:v>1.6346252306105633</c:v>
                </c:pt>
                <c:pt idx="19700">
                  <c:v>1.6600796964047313</c:v>
                </c:pt>
                <c:pt idx="19701">
                  <c:v>1.6843956527633615</c:v>
                </c:pt>
                <c:pt idx="19702">
                  <c:v>1.7075573735926224</c:v>
                </c:pt>
                <c:pt idx="19703">
                  <c:v>1.7295483416405855</c:v>
                </c:pt>
                <c:pt idx="19704">
                  <c:v>1.7503524629807368</c:v>
                </c:pt>
                <c:pt idx="19705">
                  <c:v>1.7699572707932496</c:v>
                </c:pt>
                <c:pt idx="19706">
                  <c:v>1.7883502520599521</c:v>
                </c:pt>
                <c:pt idx="19707">
                  <c:v>1.8055177675371084</c:v>
                </c:pt>
                <c:pt idx="19708">
                  <c:v>1.8214474114821564</c:v>
                </c:pt>
                <c:pt idx="19709">
                  <c:v>1.8361321044798991</c:v>
                </c:pt>
                <c:pt idx="19710">
                  <c:v>1.8495576127147568</c:v>
                </c:pt>
                <c:pt idx="19711">
                  <c:v>1.8617132135994039</c:v>
                </c:pt>
                <c:pt idx="19712">
                  <c:v>1.8725944330129682</c:v>
                </c:pt>
                <c:pt idx="19713">
                  <c:v>1.8821905160485075</c:v>
                </c:pt>
                <c:pt idx="19714">
                  <c:v>1.8904959552991658</c:v>
                </c:pt>
                <c:pt idx="19715">
                  <c:v>1.8975066131239364</c:v>
                </c:pt>
                <c:pt idx="19716">
                  <c:v>1.9032194999339296</c:v>
                </c:pt>
                <c:pt idx="19717">
                  <c:v>1.9076272160631798</c:v>
                </c:pt>
                <c:pt idx="19718">
                  <c:v>1.9107261004926377</c:v>
                </c:pt>
                <c:pt idx="19719">
                  <c:v>1.9125178434044343</c:v>
                </c:pt>
                <c:pt idx="19720">
                  <c:v>1.9129970278330342</c:v>
                </c:pt>
                <c:pt idx="19721">
                  <c:v>1.9121638589004948</c:v>
                </c:pt>
                <c:pt idx="19722">
                  <c:v>1.9100212385698245</c:v>
                </c:pt>
                <c:pt idx="19723">
                  <c:v>1.9065680200255102</c:v>
                </c:pt>
                <c:pt idx="19724">
                  <c:v>1.9018080616761404</c:v>
                </c:pt>
                <c:pt idx="19725">
                  <c:v>1.8957452788375433</c:v>
                </c:pt>
                <c:pt idx="19726">
                  <c:v>1.8883846624525054</c:v>
                </c:pt>
                <c:pt idx="19727">
                  <c:v>1.8797299403149692</c:v>
                </c:pt>
                <c:pt idx="19728">
                  <c:v>1.8697869503283646</c:v>
                </c:pt>
                <c:pt idx="19729">
                  <c:v>1.8585633251121239</c:v>
                </c:pt>
                <c:pt idx="19730">
                  <c:v>1.8460650219779129</c:v>
                </c:pt>
                <c:pt idx="19731">
                  <c:v>1.8322997411304913</c:v>
                </c:pt>
                <c:pt idx="19732">
                  <c:v>1.8172777702611644</c:v>
                </c:pt>
                <c:pt idx="19733">
                  <c:v>1.8010116316011608</c:v>
                </c:pt>
                <c:pt idx="19734">
                  <c:v>1.7835135003822504</c:v>
                </c:pt>
                <c:pt idx="19735">
                  <c:v>1.7647909370310177</c:v>
                </c:pt>
                <c:pt idx="19736">
                  <c:v>1.744859238884787</c:v>
                </c:pt>
                <c:pt idx="19737">
                  <c:v>1.7237329051733392</c:v>
                </c:pt>
                <c:pt idx="19738">
                  <c:v>1.7014256523469657</c:v>
                </c:pt>
                <c:pt idx="19739">
                  <c:v>1.6779504999250021</c:v>
                </c:pt>
                <c:pt idx="19740">
                  <c:v>1.6533272887660229</c:v>
                </c:pt>
                <c:pt idx="19741">
                  <c:v>1.6275710322886838</c:v>
                </c:pt>
                <c:pt idx="19742">
                  <c:v>1.6006988758434249</c:v>
                </c:pt>
                <c:pt idx="19743">
                  <c:v>1.5727276748806345</c:v>
                </c:pt>
                <c:pt idx="19744">
                  <c:v>1.5436803872795315</c:v>
                </c:pt>
                <c:pt idx="19745">
                  <c:v>1.5135744856095534</c:v>
                </c:pt>
                <c:pt idx="19746">
                  <c:v>1.4824301008948346</c:v>
                </c:pt>
                <c:pt idx="19747">
                  <c:v>1.4502696400272497</c:v>
                </c:pt>
                <c:pt idx="19748">
                  <c:v>1.4171173669556689</c:v>
                </c:pt>
                <c:pt idx="19749">
                  <c:v>1.3829915928870218</c:v>
                </c:pt>
                <c:pt idx="19750">
                  <c:v>1.3479171873276254</c:v>
                </c:pt>
                <c:pt idx="19751">
                  <c:v>1.3119203736094263</c:v>
                </c:pt>
                <c:pt idx="19752">
                  <c:v>1.275026313840067</c:v>
                </c:pt>
                <c:pt idx="19753">
                  <c:v>1.2372590957150347</c:v>
                </c:pt>
                <c:pt idx="19754">
                  <c:v>1.19864288626061</c:v>
                </c:pt>
                <c:pt idx="19755">
                  <c:v>1.1592050856375471</c:v>
                </c:pt>
                <c:pt idx="19756">
                  <c:v>1.118972614202234</c:v>
                </c:pt>
                <c:pt idx="19757">
                  <c:v>1.0779719105666352</c:v>
                </c:pt>
                <c:pt idx="19758">
                  <c:v>1.0362321152016267</c:v>
                </c:pt>
                <c:pt idx="19759">
                  <c:v>0.99378251070599843</c:v>
                </c:pt>
                <c:pt idx="19760">
                  <c:v>0.95065342113041396</c:v>
                </c:pt>
                <c:pt idx="19761">
                  <c:v>0.90687171159220181</c:v>
                </c:pt>
                <c:pt idx="19762">
                  <c:v>0.86246972868955496</c:v>
                </c:pt>
                <c:pt idx="19763">
                  <c:v>0.81747800361853362</c:v>
                </c:pt>
                <c:pt idx="19764">
                  <c:v>0.77192332918332895</c:v>
                </c:pt>
                <c:pt idx="19765">
                  <c:v>0.72584092264656863</c:v>
                </c:pt>
                <c:pt idx="19766">
                  <c:v>0.6792614249356772</c:v>
                </c:pt>
                <c:pt idx="19767">
                  <c:v>0.63221358475819323</c:v>
                </c:pt>
                <c:pt idx="19768">
                  <c:v>0.58473190578675582</c:v>
                </c:pt>
                <c:pt idx="19769">
                  <c:v>0.53685048429196236</c:v>
                </c:pt>
                <c:pt idx="19770">
                  <c:v>0.48860287645815231</c:v>
                </c:pt>
                <c:pt idx="19771">
                  <c:v>0.44001887660925909</c:v>
                </c:pt>
                <c:pt idx="19772">
                  <c:v>0.39113560522293089</c:v>
                </c:pt>
                <c:pt idx="19773">
                  <c:v>0.341984624726689</c:v>
                </c:pt>
                <c:pt idx="19774">
                  <c:v>0.29259586499995971</c:v>
                </c:pt>
                <c:pt idx="19775">
                  <c:v>0.24300736569232087</c:v>
                </c:pt>
                <c:pt idx="19776">
                  <c:v>0.19325235542588057</c:v>
                </c:pt>
                <c:pt idx="19777">
                  <c:v>0.14336405313270123</c:v>
                </c:pt>
                <c:pt idx="19778">
                  <c:v>9.3377700974800235E-2</c:v>
                </c:pt>
                <c:pt idx="19779">
                  <c:v>4.3329119357914989E-2</c:v>
                </c:pt>
                <c:pt idx="19780">
                  <c:v>-6.7487103629521039E-3</c:v>
                </c:pt>
                <c:pt idx="19781">
                  <c:v>-5.6822163610890715E-2</c:v>
                </c:pt>
                <c:pt idx="19782">
                  <c:v>-0.1068560574802675</c:v>
                </c:pt>
                <c:pt idx="19783">
                  <c:v>-0.15681503919204537</c:v>
                </c:pt>
                <c:pt idx="19784">
                  <c:v>-0.20666694191818749</c:v>
                </c:pt>
                <c:pt idx="19785">
                  <c:v>-0.25637923944105601</c:v>
                </c:pt>
                <c:pt idx="19786">
                  <c:v>-0.30591806922157622</c:v>
                </c:pt>
                <c:pt idx="19787">
                  <c:v>-0.35524845444045711</c:v>
                </c:pt>
                <c:pt idx="19788">
                  <c:v>-0.40433454521802836</c:v>
                </c:pt>
                <c:pt idx="19789">
                  <c:v>-0.45314097458853797</c:v>
                </c:pt>
                <c:pt idx="19790">
                  <c:v>-0.50163616387844445</c:v>
                </c:pt>
                <c:pt idx="19791">
                  <c:v>-0.5497887140290294</c:v>
                </c:pt>
                <c:pt idx="19792">
                  <c:v>-0.59756524903752128</c:v>
                </c:pt>
                <c:pt idx="19793">
                  <c:v>-0.64492993889592931</c:v>
                </c:pt>
                <c:pt idx="19794">
                  <c:v>-0.69185379989152929</c:v>
                </c:pt>
                <c:pt idx="19795">
                  <c:v>-0.7383041456270808</c:v>
                </c:pt>
                <c:pt idx="19796">
                  <c:v>-0.78424847008401366</c:v>
                </c:pt>
                <c:pt idx="19797">
                  <c:v>-0.829655237903697</c:v>
                </c:pt>
                <c:pt idx="19798">
                  <c:v>-0.87449312605071783</c:v>
                </c:pt>
                <c:pt idx="19799">
                  <c:v>-0.91873183387855883</c:v>
                </c:pt>
                <c:pt idx="19800">
                  <c:v>-0.96234106144509912</c:v>
                </c:pt>
                <c:pt idx="19801">
                  <c:v>-1.0052904831169369</c:v>
                </c:pt>
                <c:pt idx="19802">
                  <c:v>-1.0475506942554083</c:v>
                </c:pt>
                <c:pt idx="19803">
                  <c:v>-1.0890931733996325</c:v>
                </c:pt>
                <c:pt idx="19804">
                  <c:v>-1.1298893799901533</c:v>
                </c:pt>
                <c:pt idx="19805">
                  <c:v>-1.1699109398737448</c:v>
                </c:pt>
                <c:pt idx="19806">
                  <c:v>-1.2091306620791926</c:v>
                </c:pt>
                <c:pt idx="19807">
                  <c:v>-1.2475217133045544</c:v>
                </c:pt>
                <c:pt idx="19808">
                  <c:v>-1.2850584017972166</c:v>
                </c:pt>
                <c:pt idx="19809">
                  <c:v>-1.3217152849425544</c:v>
                </c:pt>
                <c:pt idx="19810">
                  <c:v>-1.357463938502609</c:v>
                </c:pt>
                <c:pt idx="19811">
                  <c:v>-1.3922831656585022</c:v>
                </c:pt>
                <c:pt idx="19812">
                  <c:v>-1.4261492116843577</c:v>
                </c:pt>
                <c:pt idx="19813">
                  <c:v>-1.4590369914010519</c:v>
                </c:pt>
                <c:pt idx="19814">
                  <c:v>-1.490922481090857</c:v>
                </c:pt>
                <c:pt idx="19815">
                  <c:v>-1.5217859034406134</c:v>
                </c:pt>
                <c:pt idx="19816">
                  <c:v>-1.5516080108252328</c:v>
                </c:pt>
                <c:pt idx="19817">
                  <c:v>-1.5803689433513013</c:v>
                </c:pt>
                <c:pt idx="19818">
                  <c:v>-1.608048297645579</c:v>
                </c:pt>
                <c:pt idx="19819">
                  <c:v>-1.6346252306105633</c:v>
                </c:pt>
                <c:pt idx="19820">
                  <c:v>-1.6600796964047255</c:v>
                </c:pt>
                <c:pt idx="19821">
                  <c:v>-1.6843956527633615</c:v>
                </c:pt>
                <c:pt idx="19822">
                  <c:v>-1.7075573735926171</c:v>
                </c:pt>
                <c:pt idx="19823">
                  <c:v>-1.7295483416405797</c:v>
                </c:pt>
                <c:pt idx="19824">
                  <c:v>-1.7503524629807312</c:v>
                </c:pt>
                <c:pt idx="19825">
                  <c:v>-1.7699572707932496</c:v>
                </c:pt>
                <c:pt idx="19826">
                  <c:v>-1.7883502520599464</c:v>
                </c:pt>
                <c:pt idx="19827">
                  <c:v>-1.8055177675371084</c:v>
                </c:pt>
                <c:pt idx="19828">
                  <c:v>-1.8214474114821506</c:v>
                </c:pt>
                <c:pt idx="19829">
                  <c:v>-1.8361321044798879</c:v>
                </c:pt>
                <c:pt idx="19830">
                  <c:v>-1.8495576127147568</c:v>
                </c:pt>
                <c:pt idx="19831">
                  <c:v>-1.8617132135993981</c:v>
                </c:pt>
                <c:pt idx="19832">
                  <c:v>-1.8725944330129682</c:v>
                </c:pt>
                <c:pt idx="19833">
                  <c:v>-1.8821905160485075</c:v>
                </c:pt>
                <c:pt idx="19834">
                  <c:v>-1.8904959552991603</c:v>
                </c:pt>
                <c:pt idx="19835">
                  <c:v>-1.8975066131239311</c:v>
                </c:pt>
                <c:pt idx="19836">
                  <c:v>-1.903219499933924</c:v>
                </c:pt>
                <c:pt idx="19837">
                  <c:v>-1.9076272160631744</c:v>
                </c:pt>
                <c:pt idx="19838">
                  <c:v>-1.9107261004926377</c:v>
                </c:pt>
                <c:pt idx="19839">
                  <c:v>-1.9125178434044343</c:v>
                </c:pt>
                <c:pt idx="19840">
                  <c:v>-1.9129970278330342</c:v>
                </c:pt>
                <c:pt idx="19841">
                  <c:v>-1.9121638589004948</c:v>
                </c:pt>
                <c:pt idx="19842">
                  <c:v>-1.9100212385698192</c:v>
                </c:pt>
                <c:pt idx="19843">
                  <c:v>-1.9065680200255046</c:v>
                </c:pt>
                <c:pt idx="19844">
                  <c:v>-1.9018080616761404</c:v>
                </c:pt>
                <c:pt idx="19845">
                  <c:v>-1.8957452788375433</c:v>
                </c:pt>
                <c:pt idx="19846">
                  <c:v>-1.8883846624525054</c:v>
                </c:pt>
                <c:pt idx="19847">
                  <c:v>-1.8797299403149692</c:v>
                </c:pt>
                <c:pt idx="19848">
                  <c:v>-1.8697869503283646</c:v>
                </c:pt>
                <c:pt idx="19849">
                  <c:v>-1.8585633251121239</c:v>
                </c:pt>
                <c:pt idx="19850">
                  <c:v>-1.8460650219779076</c:v>
                </c:pt>
                <c:pt idx="19851">
                  <c:v>-1.8322997411304913</c:v>
                </c:pt>
                <c:pt idx="19852">
                  <c:v>-1.8172777702611589</c:v>
                </c:pt>
                <c:pt idx="19853">
                  <c:v>-1.8010116316011608</c:v>
                </c:pt>
                <c:pt idx="19854">
                  <c:v>-1.7835135003822504</c:v>
                </c:pt>
                <c:pt idx="19855">
                  <c:v>-1.7647909370310177</c:v>
                </c:pt>
                <c:pt idx="19856">
                  <c:v>-1.744859238884787</c:v>
                </c:pt>
                <c:pt idx="19857">
                  <c:v>-1.7237329051733334</c:v>
                </c:pt>
                <c:pt idx="19858">
                  <c:v>-1.7014256523469657</c:v>
                </c:pt>
                <c:pt idx="19859">
                  <c:v>-1.6779504999250021</c:v>
                </c:pt>
                <c:pt idx="19860">
                  <c:v>-1.6533272887660175</c:v>
                </c:pt>
                <c:pt idx="19861">
                  <c:v>-1.6275710322886838</c:v>
                </c:pt>
                <c:pt idx="19862">
                  <c:v>-1.6006988758434249</c:v>
                </c:pt>
                <c:pt idx="19863">
                  <c:v>-1.5727276748806345</c:v>
                </c:pt>
                <c:pt idx="19864">
                  <c:v>-1.5436803872795257</c:v>
                </c:pt>
                <c:pt idx="19865">
                  <c:v>-1.5135744856095481</c:v>
                </c:pt>
                <c:pt idx="19866">
                  <c:v>-1.4824301008948346</c:v>
                </c:pt>
                <c:pt idx="19867">
                  <c:v>-1.4502696400272439</c:v>
                </c:pt>
                <c:pt idx="19868">
                  <c:v>-1.4171173669556631</c:v>
                </c:pt>
                <c:pt idx="19869">
                  <c:v>-1.3829915928870218</c:v>
                </c:pt>
                <c:pt idx="19870">
                  <c:v>-1.3479171873276143</c:v>
                </c:pt>
                <c:pt idx="19871">
                  <c:v>-1.3119203736094149</c:v>
                </c:pt>
                <c:pt idx="19872">
                  <c:v>-1.2750263138400557</c:v>
                </c:pt>
                <c:pt idx="19873">
                  <c:v>-1.2372590957150231</c:v>
                </c:pt>
                <c:pt idx="19874">
                  <c:v>-1.19864288626061</c:v>
                </c:pt>
                <c:pt idx="19875">
                  <c:v>-1.1592050856375413</c:v>
                </c:pt>
                <c:pt idx="19876">
                  <c:v>-1.118972614202234</c:v>
                </c:pt>
                <c:pt idx="19877">
                  <c:v>-1.0779719105666239</c:v>
                </c:pt>
                <c:pt idx="19878">
                  <c:v>-1.0362321152016267</c:v>
                </c:pt>
                <c:pt idx="19879">
                  <c:v>-0.99378251070599843</c:v>
                </c:pt>
                <c:pt idx="19880">
                  <c:v>-0.95065342113041396</c:v>
                </c:pt>
                <c:pt idx="19881">
                  <c:v>-0.90687171159219038</c:v>
                </c:pt>
                <c:pt idx="19882">
                  <c:v>-0.86246972868952698</c:v>
                </c:pt>
                <c:pt idx="19883">
                  <c:v>-0.81747800361853362</c:v>
                </c:pt>
                <c:pt idx="19884">
                  <c:v>-0.77192332918332895</c:v>
                </c:pt>
                <c:pt idx="19885">
                  <c:v>-0.72584092264656863</c:v>
                </c:pt>
                <c:pt idx="19886">
                  <c:v>-0.6792614249356772</c:v>
                </c:pt>
                <c:pt idx="19887">
                  <c:v>-0.63221358475819323</c:v>
                </c:pt>
                <c:pt idx="19888">
                  <c:v>-0.58473190578675582</c:v>
                </c:pt>
                <c:pt idx="19889">
                  <c:v>-0.53685048429196236</c:v>
                </c:pt>
                <c:pt idx="19890">
                  <c:v>-0.48860287645813821</c:v>
                </c:pt>
                <c:pt idx="19891">
                  <c:v>-0.44001887660925909</c:v>
                </c:pt>
                <c:pt idx="19892">
                  <c:v>-0.39113560522293089</c:v>
                </c:pt>
                <c:pt idx="19893">
                  <c:v>-0.341984624726689</c:v>
                </c:pt>
                <c:pt idx="19894">
                  <c:v>-0.29259586499995971</c:v>
                </c:pt>
                <c:pt idx="19895">
                  <c:v>-0.24300736569232087</c:v>
                </c:pt>
                <c:pt idx="19896">
                  <c:v>-0.19325235542588057</c:v>
                </c:pt>
                <c:pt idx="19897">
                  <c:v>-0.14336405313270123</c:v>
                </c:pt>
                <c:pt idx="19898">
                  <c:v>-9.3377700974800235E-2</c:v>
                </c:pt>
                <c:pt idx="19899">
                  <c:v>-4.3329119357914989E-2</c:v>
                </c:pt>
                <c:pt idx="19900">
                  <c:v>6.7487103629521039E-3</c:v>
                </c:pt>
                <c:pt idx="19901">
                  <c:v>5.6822163610890715E-2</c:v>
                </c:pt>
                <c:pt idx="19902">
                  <c:v>0.1068560574802675</c:v>
                </c:pt>
                <c:pt idx="19903">
                  <c:v>0.15681503919204537</c:v>
                </c:pt>
                <c:pt idx="19904">
                  <c:v>0.20666694191818749</c:v>
                </c:pt>
                <c:pt idx="19905">
                  <c:v>0.25637923944105601</c:v>
                </c:pt>
                <c:pt idx="19906">
                  <c:v>0.30591806922157622</c:v>
                </c:pt>
                <c:pt idx="19907">
                  <c:v>0.35524845444044245</c:v>
                </c:pt>
                <c:pt idx="19908">
                  <c:v>0.40433454521802836</c:v>
                </c:pt>
                <c:pt idx="19909">
                  <c:v>0.45314097458853797</c:v>
                </c:pt>
                <c:pt idx="19910">
                  <c:v>0.50163616387844445</c:v>
                </c:pt>
                <c:pt idx="19911">
                  <c:v>0.5497887140290294</c:v>
                </c:pt>
                <c:pt idx="19912">
                  <c:v>0.59756524903752128</c:v>
                </c:pt>
                <c:pt idx="19913">
                  <c:v>0.64492993889592931</c:v>
                </c:pt>
                <c:pt idx="19914">
                  <c:v>0.69185379989152929</c:v>
                </c:pt>
                <c:pt idx="19915">
                  <c:v>0.7383041456270808</c:v>
                </c:pt>
                <c:pt idx="19916">
                  <c:v>0.78424847008401366</c:v>
                </c:pt>
                <c:pt idx="19917">
                  <c:v>0.82965523790368012</c:v>
                </c:pt>
                <c:pt idx="19918">
                  <c:v>0.87449312605071783</c:v>
                </c:pt>
                <c:pt idx="19919">
                  <c:v>0.91873183387855328</c:v>
                </c:pt>
                <c:pt idx="19920">
                  <c:v>0.96234106144509912</c:v>
                </c:pt>
                <c:pt idx="19921">
                  <c:v>1.0052904831169198</c:v>
                </c:pt>
                <c:pt idx="19922">
                  <c:v>1.0475506942554025</c:v>
                </c:pt>
                <c:pt idx="19923">
                  <c:v>1.0890931733996267</c:v>
                </c:pt>
                <c:pt idx="19924">
                  <c:v>1.1298893799901533</c:v>
                </c:pt>
                <c:pt idx="19925">
                  <c:v>1.169910939873728</c:v>
                </c:pt>
                <c:pt idx="19926">
                  <c:v>1.2091306620791926</c:v>
                </c:pt>
                <c:pt idx="19927">
                  <c:v>1.2475217133045544</c:v>
                </c:pt>
                <c:pt idx="19928">
                  <c:v>1.2850584017972166</c:v>
                </c:pt>
                <c:pt idx="19929">
                  <c:v>1.3217152849425433</c:v>
                </c:pt>
                <c:pt idx="19930">
                  <c:v>1.357463938502609</c:v>
                </c:pt>
                <c:pt idx="19931">
                  <c:v>1.3922831656585022</c:v>
                </c:pt>
                <c:pt idx="19932">
                  <c:v>1.4261492116843577</c:v>
                </c:pt>
                <c:pt idx="19933">
                  <c:v>1.4590369914010519</c:v>
                </c:pt>
                <c:pt idx="19934">
                  <c:v>1.490922481090857</c:v>
                </c:pt>
                <c:pt idx="19935">
                  <c:v>1.5217859034406134</c:v>
                </c:pt>
                <c:pt idx="19936">
                  <c:v>1.5516080108252328</c:v>
                </c:pt>
                <c:pt idx="19937">
                  <c:v>1.5803689433513013</c:v>
                </c:pt>
                <c:pt idx="19938">
                  <c:v>1.608048297645579</c:v>
                </c:pt>
                <c:pt idx="19939">
                  <c:v>1.6346252306105633</c:v>
                </c:pt>
                <c:pt idx="19940">
                  <c:v>1.6600796964047255</c:v>
                </c:pt>
                <c:pt idx="19941">
                  <c:v>1.6843956527633561</c:v>
                </c:pt>
                <c:pt idx="19942">
                  <c:v>1.7075573735926113</c:v>
                </c:pt>
                <c:pt idx="19943">
                  <c:v>1.7295483416405797</c:v>
                </c:pt>
                <c:pt idx="19944">
                  <c:v>1.7503524629807254</c:v>
                </c:pt>
                <c:pt idx="19945">
                  <c:v>1.7699572707932496</c:v>
                </c:pt>
                <c:pt idx="19946">
                  <c:v>1.7883502520599464</c:v>
                </c:pt>
                <c:pt idx="19947">
                  <c:v>1.8055177675371026</c:v>
                </c:pt>
                <c:pt idx="19948">
                  <c:v>1.8214474114821453</c:v>
                </c:pt>
                <c:pt idx="19949">
                  <c:v>1.8361321044798879</c:v>
                </c:pt>
                <c:pt idx="19950">
                  <c:v>1.8495576127147511</c:v>
                </c:pt>
                <c:pt idx="19951">
                  <c:v>1.8617132135993981</c:v>
                </c:pt>
                <c:pt idx="19952">
                  <c:v>1.8725944330129682</c:v>
                </c:pt>
                <c:pt idx="19953">
                  <c:v>1.8821905160485017</c:v>
                </c:pt>
                <c:pt idx="19954">
                  <c:v>1.8904959552991603</c:v>
                </c:pt>
                <c:pt idx="19955">
                  <c:v>1.8975066131239311</c:v>
                </c:pt>
                <c:pt idx="19956">
                  <c:v>1.903219499933924</c:v>
                </c:pt>
                <c:pt idx="19957">
                  <c:v>1.9076272160631744</c:v>
                </c:pt>
                <c:pt idx="19958">
                  <c:v>1.9107261004926377</c:v>
                </c:pt>
                <c:pt idx="19959">
                  <c:v>1.9125178434044285</c:v>
                </c:pt>
                <c:pt idx="19960">
                  <c:v>1.9129970278330288</c:v>
                </c:pt>
                <c:pt idx="19961">
                  <c:v>1.9121638589004948</c:v>
                </c:pt>
                <c:pt idx="19962">
                  <c:v>1.9100212385698192</c:v>
                </c:pt>
                <c:pt idx="19963">
                  <c:v>1.9065680200255046</c:v>
                </c:pt>
                <c:pt idx="19964">
                  <c:v>1.9018080616761346</c:v>
                </c:pt>
                <c:pt idx="19965">
                  <c:v>1.8957452788375375</c:v>
                </c:pt>
                <c:pt idx="19966">
                  <c:v>1.8883846624524996</c:v>
                </c:pt>
                <c:pt idx="19967">
                  <c:v>1.8797299403149634</c:v>
                </c:pt>
                <c:pt idx="19968">
                  <c:v>1.8697869503283591</c:v>
                </c:pt>
                <c:pt idx="19969">
                  <c:v>1.8585633251121239</c:v>
                </c:pt>
                <c:pt idx="19970">
                  <c:v>1.8460650219779018</c:v>
                </c:pt>
                <c:pt idx="19971">
                  <c:v>1.8322997411304855</c:v>
                </c:pt>
                <c:pt idx="19972">
                  <c:v>1.8172777702611531</c:v>
                </c:pt>
                <c:pt idx="19973">
                  <c:v>1.8010116316011555</c:v>
                </c:pt>
                <c:pt idx="19974">
                  <c:v>1.7835135003822504</c:v>
                </c:pt>
                <c:pt idx="19975">
                  <c:v>1.7647909370310177</c:v>
                </c:pt>
                <c:pt idx="19976">
                  <c:v>1.7448592388847814</c:v>
                </c:pt>
                <c:pt idx="19977">
                  <c:v>1.7237329051733279</c:v>
                </c:pt>
                <c:pt idx="19978">
                  <c:v>1.70142565234696</c:v>
                </c:pt>
                <c:pt idx="19979">
                  <c:v>1.6779504999249906</c:v>
                </c:pt>
                <c:pt idx="19980">
                  <c:v>1.6533272887660175</c:v>
                </c:pt>
                <c:pt idx="19981">
                  <c:v>1.6275710322886838</c:v>
                </c:pt>
                <c:pt idx="19982">
                  <c:v>1.6006988758434249</c:v>
                </c:pt>
                <c:pt idx="19983">
                  <c:v>1.5727276748806291</c:v>
                </c:pt>
                <c:pt idx="19984">
                  <c:v>1.5436803872795257</c:v>
                </c:pt>
                <c:pt idx="19985">
                  <c:v>1.5135744856095481</c:v>
                </c:pt>
                <c:pt idx="19986">
                  <c:v>1.4824301008948231</c:v>
                </c:pt>
                <c:pt idx="19987">
                  <c:v>1.4502696400272439</c:v>
                </c:pt>
                <c:pt idx="19988">
                  <c:v>1.4171173669556631</c:v>
                </c:pt>
                <c:pt idx="19989">
                  <c:v>1.3829915928870218</c:v>
                </c:pt>
                <c:pt idx="19990">
                  <c:v>1.3479171873276143</c:v>
                </c:pt>
                <c:pt idx="19991">
                  <c:v>1.3119203736094149</c:v>
                </c:pt>
                <c:pt idx="19992">
                  <c:v>1.2750263138400557</c:v>
                </c:pt>
                <c:pt idx="19993">
                  <c:v>1.2372590957150231</c:v>
                </c:pt>
                <c:pt idx="19994">
                  <c:v>1.1986428862606042</c:v>
                </c:pt>
                <c:pt idx="19995">
                  <c:v>1.1592050856375413</c:v>
                </c:pt>
                <c:pt idx="19996">
                  <c:v>1.1189726142022285</c:v>
                </c:pt>
                <c:pt idx="19997">
                  <c:v>1.0779719105666239</c:v>
                </c:pt>
                <c:pt idx="19998">
                  <c:v>1.0362321152016267</c:v>
                </c:pt>
                <c:pt idx="19999">
                  <c:v>0.99378251070598733</c:v>
                </c:pt>
                <c:pt idx="20000">
                  <c:v>0.95065342113041396</c:v>
                </c:pt>
                <c:pt idx="20001">
                  <c:v>0.90687171159219038</c:v>
                </c:pt>
                <c:pt idx="20002">
                  <c:v>0.86246972868953264</c:v>
                </c:pt>
                <c:pt idx="20003">
                  <c:v>0.81747800361851686</c:v>
                </c:pt>
                <c:pt idx="20004">
                  <c:v>0.77192332918332895</c:v>
                </c:pt>
                <c:pt idx="20005">
                  <c:v>0.72584092264656863</c:v>
                </c:pt>
                <c:pt idx="20006">
                  <c:v>0.6792614249356772</c:v>
                </c:pt>
                <c:pt idx="20007">
                  <c:v>0.63221358475819323</c:v>
                </c:pt>
                <c:pt idx="20008">
                  <c:v>0.58473190578675582</c:v>
                </c:pt>
                <c:pt idx="20009">
                  <c:v>0.5368504842919477</c:v>
                </c:pt>
                <c:pt idx="20010">
                  <c:v>0.48860287645812361</c:v>
                </c:pt>
                <c:pt idx="20011">
                  <c:v>0.44001887660925909</c:v>
                </c:pt>
                <c:pt idx="20012">
                  <c:v>0.39113560522293089</c:v>
                </c:pt>
                <c:pt idx="20013">
                  <c:v>0.341984624726689</c:v>
                </c:pt>
                <c:pt idx="20014">
                  <c:v>0.29259586499995971</c:v>
                </c:pt>
                <c:pt idx="20015">
                  <c:v>0.24300736569232087</c:v>
                </c:pt>
                <c:pt idx="20016">
                  <c:v>0.19325235542588057</c:v>
                </c:pt>
                <c:pt idx="20017">
                  <c:v>0.14336405313270123</c:v>
                </c:pt>
                <c:pt idx="20018">
                  <c:v>9.3377700974800235E-2</c:v>
                </c:pt>
                <c:pt idx="20019">
                  <c:v>4.3329119357914989E-2</c:v>
                </c:pt>
                <c:pt idx="20020">
                  <c:v>-6.7487103629521039E-3</c:v>
                </c:pt>
                <c:pt idx="20021">
                  <c:v>-5.6822163610890715E-2</c:v>
                </c:pt>
                <c:pt idx="20022">
                  <c:v>-0.1068560574802675</c:v>
                </c:pt>
                <c:pt idx="20023">
                  <c:v>-0.15681503919204537</c:v>
                </c:pt>
                <c:pt idx="20024">
                  <c:v>-0.20666694191818749</c:v>
                </c:pt>
                <c:pt idx="20025">
                  <c:v>-0.25637923944105601</c:v>
                </c:pt>
                <c:pt idx="20026">
                  <c:v>-0.30591806922157622</c:v>
                </c:pt>
                <c:pt idx="20027">
                  <c:v>-0.35524845444045711</c:v>
                </c:pt>
                <c:pt idx="20028">
                  <c:v>-0.40433454521802836</c:v>
                </c:pt>
                <c:pt idx="20029">
                  <c:v>-0.45314097458853797</c:v>
                </c:pt>
                <c:pt idx="20030">
                  <c:v>-0.50163616387844445</c:v>
                </c:pt>
                <c:pt idx="20031">
                  <c:v>-0.5497887140290294</c:v>
                </c:pt>
                <c:pt idx="20032">
                  <c:v>-0.59756524903752128</c:v>
                </c:pt>
                <c:pt idx="20033">
                  <c:v>-0.64492993889592931</c:v>
                </c:pt>
                <c:pt idx="20034">
                  <c:v>-0.69185379989152929</c:v>
                </c:pt>
                <c:pt idx="20035">
                  <c:v>-0.7383041456270808</c:v>
                </c:pt>
                <c:pt idx="20036">
                  <c:v>-0.78424847008401366</c:v>
                </c:pt>
                <c:pt idx="20037">
                  <c:v>-0.82965523790368012</c:v>
                </c:pt>
                <c:pt idx="20038">
                  <c:v>-0.87449312605071783</c:v>
                </c:pt>
                <c:pt idx="20039">
                  <c:v>-0.91873183387855328</c:v>
                </c:pt>
                <c:pt idx="20040">
                  <c:v>-0.96234106144509912</c:v>
                </c:pt>
                <c:pt idx="20041">
                  <c:v>-1.0052904831169198</c:v>
                </c:pt>
                <c:pt idx="20042">
                  <c:v>-1.0475506942554025</c:v>
                </c:pt>
                <c:pt idx="20043">
                  <c:v>-1.0890931733996267</c:v>
                </c:pt>
                <c:pt idx="20044">
                  <c:v>-1.1298893799901533</c:v>
                </c:pt>
                <c:pt idx="20045">
                  <c:v>-1.169910939873728</c:v>
                </c:pt>
                <c:pt idx="20046">
                  <c:v>-1.2091306620791926</c:v>
                </c:pt>
                <c:pt idx="20047">
                  <c:v>-1.2475217133045544</c:v>
                </c:pt>
                <c:pt idx="20048">
                  <c:v>-1.2850584017972166</c:v>
                </c:pt>
                <c:pt idx="20049">
                  <c:v>-1.3217152849425433</c:v>
                </c:pt>
                <c:pt idx="20050">
                  <c:v>-1.357463938502609</c:v>
                </c:pt>
                <c:pt idx="20051">
                  <c:v>-1.3922831656584966</c:v>
                </c:pt>
                <c:pt idx="20052">
                  <c:v>-1.4261492116843633</c:v>
                </c:pt>
                <c:pt idx="20053">
                  <c:v>-1.4590369914010519</c:v>
                </c:pt>
                <c:pt idx="20054">
                  <c:v>-1.4909224810908628</c:v>
                </c:pt>
                <c:pt idx="20055">
                  <c:v>-1.5217859034406134</c:v>
                </c:pt>
                <c:pt idx="20056">
                  <c:v>-1.5516080108252386</c:v>
                </c:pt>
                <c:pt idx="20057">
                  <c:v>-1.5803689433513013</c:v>
                </c:pt>
                <c:pt idx="20058">
                  <c:v>-1.608048297645579</c:v>
                </c:pt>
                <c:pt idx="20059">
                  <c:v>-1.6346252306105633</c:v>
                </c:pt>
                <c:pt idx="20060">
                  <c:v>-1.6600796964047255</c:v>
                </c:pt>
                <c:pt idx="20061">
                  <c:v>-1.6843956527633561</c:v>
                </c:pt>
                <c:pt idx="20062">
                  <c:v>-1.7075573735926113</c:v>
                </c:pt>
                <c:pt idx="20063">
                  <c:v>-1.7295483416405741</c:v>
                </c:pt>
                <c:pt idx="20064">
                  <c:v>-1.7503524629807254</c:v>
                </c:pt>
                <c:pt idx="20065">
                  <c:v>-1.7699572707932443</c:v>
                </c:pt>
                <c:pt idx="20066">
                  <c:v>-1.7883502520599408</c:v>
                </c:pt>
                <c:pt idx="20067">
                  <c:v>-1.8055177675371026</c:v>
                </c:pt>
                <c:pt idx="20068">
                  <c:v>-1.8214474114821453</c:v>
                </c:pt>
                <c:pt idx="20069">
                  <c:v>-1.8361321044798879</c:v>
                </c:pt>
                <c:pt idx="20070">
                  <c:v>-1.8495576127147511</c:v>
                </c:pt>
                <c:pt idx="20071">
                  <c:v>-1.8617132135993926</c:v>
                </c:pt>
                <c:pt idx="20072">
                  <c:v>-1.8725944330129625</c:v>
                </c:pt>
                <c:pt idx="20073">
                  <c:v>-1.8821905160485017</c:v>
                </c:pt>
                <c:pt idx="20074">
                  <c:v>-1.8904959552991547</c:v>
                </c:pt>
                <c:pt idx="20075">
                  <c:v>-1.8975066131239253</c:v>
                </c:pt>
                <c:pt idx="20076">
                  <c:v>-1.9032194999339183</c:v>
                </c:pt>
                <c:pt idx="20077">
                  <c:v>-1.9076272160631687</c:v>
                </c:pt>
                <c:pt idx="20078">
                  <c:v>-1.9107261004926321</c:v>
                </c:pt>
                <c:pt idx="20079">
                  <c:v>-1.9125178434044285</c:v>
                </c:pt>
                <c:pt idx="20080">
                  <c:v>-1.9129970278330288</c:v>
                </c:pt>
                <c:pt idx="20081">
                  <c:v>-1.912163858900489</c:v>
                </c:pt>
                <c:pt idx="20082">
                  <c:v>-1.9100212385698134</c:v>
                </c:pt>
                <c:pt idx="20083">
                  <c:v>-1.9065680200254989</c:v>
                </c:pt>
                <c:pt idx="20084">
                  <c:v>-1.9018080616761346</c:v>
                </c:pt>
                <c:pt idx="20085">
                  <c:v>-1.8957452788375375</c:v>
                </c:pt>
                <c:pt idx="20086">
                  <c:v>-1.8883846624524996</c:v>
                </c:pt>
                <c:pt idx="20087">
                  <c:v>-1.8797299403149634</c:v>
                </c:pt>
                <c:pt idx="20088">
                  <c:v>-1.8697869503283591</c:v>
                </c:pt>
                <c:pt idx="20089">
                  <c:v>-1.8585633251121181</c:v>
                </c:pt>
                <c:pt idx="20090">
                  <c:v>-1.8460650219779018</c:v>
                </c:pt>
                <c:pt idx="20091">
                  <c:v>-1.8322997411304855</c:v>
                </c:pt>
                <c:pt idx="20092">
                  <c:v>-1.8172777702611531</c:v>
                </c:pt>
                <c:pt idx="20093">
                  <c:v>-1.8010116316011555</c:v>
                </c:pt>
                <c:pt idx="20094">
                  <c:v>-1.7835135003822447</c:v>
                </c:pt>
                <c:pt idx="20095">
                  <c:v>-1.764790937031012</c:v>
                </c:pt>
                <c:pt idx="20096">
                  <c:v>-1.7448592388847814</c:v>
                </c:pt>
                <c:pt idx="20097">
                  <c:v>-1.7237329051733279</c:v>
                </c:pt>
                <c:pt idx="20098">
                  <c:v>-1.70142565234696</c:v>
                </c:pt>
                <c:pt idx="20099">
                  <c:v>-1.6779504999249906</c:v>
                </c:pt>
                <c:pt idx="20100">
                  <c:v>-1.6533272887660175</c:v>
                </c:pt>
                <c:pt idx="20101">
                  <c:v>-1.6275710322886781</c:v>
                </c:pt>
                <c:pt idx="20102">
                  <c:v>-1.6006988758434195</c:v>
                </c:pt>
                <c:pt idx="20103">
                  <c:v>-1.5727276748806291</c:v>
                </c:pt>
                <c:pt idx="20104">
                  <c:v>-1.5436803872795257</c:v>
                </c:pt>
                <c:pt idx="20105">
                  <c:v>-1.5135744856095481</c:v>
                </c:pt>
                <c:pt idx="20106">
                  <c:v>-1.4824301008948231</c:v>
                </c:pt>
                <c:pt idx="20107">
                  <c:v>-1.4502696400272439</c:v>
                </c:pt>
                <c:pt idx="20108">
                  <c:v>-1.4171173669556631</c:v>
                </c:pt>
                <c:pt idx="20109">
                  <c:v>-1.3829915928870162</c:v>
                </c:pt>
                <c:pt idx="20110">
                  <c:v>-1.3479171873276143</c:v>
                </c:pt>
                <c:pt idx="20111">
                  <c:v>-1.3119203736094149</c:v>
                </c:pt>
                <c:pt idx="20112">
                  <c:v>-1.2750263138400557</c:v>
                </c:pt>
                <c:pt idx="20113">
                  <c:v>-1.2372590957150231</c:v>
                </c:pt>
                <c:pt idx="20114">
                  <c:v>-1.1986428862606042</c:v>
                </c:pt>
                <c:pt idx="20115">
                  <c:v>-1.1592050856375413</c:v>
                </c:pt>
                <c:pt idx="20116">
                  <c:v>-1.1189726142022285</c:v>
                </c:pt>
                <c:pt idx="20117">
                  <c:v>-1.0779719105666239</c:v>
                </c:pt>
                <c:pt idx="20118">
                  <c:v>-1.0362321152016267</c:v>
                </c:pt>
                <c:pt idx="20119">
                  <c:v>-0.99378251070598733</c:v>
                </c:pt>
                <c:pt idx="20120">
                  <c:v>-0.95065342113041396</c:v>
                </c:pt>
                <c:pt idx="20121">
                  <c:v>-0.90687171159219038</c:v>
                </c:pt>
                <c:pt idx="20122">
                  <c:v>-0.86246972868953264</c:v>
                </c:pt>
                <c:pt idx="20123">
                  <c:v>-0.81747800361851686</c:v>
                </c:pt>
                <c:pt idx="20124">
                  <c:v>-0.77192332918332895</c:v>
                </c:pt>
                <c:pt idx="20125">
                  <c:v>-0.72584092264656863</c:v>
                </c:pt>
                <c:pt idx="20126">
                  <c:v>-0.6792614249356772</c:v>
                </c:pt>
                <c:pt idx="20127">
                  <c:v>-0.63221358475819323</c:v>
                </c:pt>
                <c:pt idx="20128">
                  <c:v>-0.58473190578675582</c:v>
                </c:pt>
                <c:pt idx="20129">
                  <c:v>-0.5368504842919477</c:v>
                </c:pt>
                <c:pt idx="20130">
                  <c:v>-0.48860287645812361</c:v>
                </c:pt>
                <c:pt idx="20131">
                  <c:v>-0.44001887660925909</c:v>
                </c:pt>
                <c:pt idx="20132">
                  <c:v>-0.39113560522293089</c:v>
                </c:pt>
                <c:pt idx="20133">
                  <c:v>-0.3419846247266749</c:v>
                </c:pt>
                <c:pt idx="20134">
                  <c:v>-0.29259586499995971</c:v>
                </c:pt>
                <c:pt idx="20135">
                  <c:v>-0.24300736569232087</c:v>
                </c:pt>
                <c:pt idx="20136">
                  <c:v>-0.19325235542588057</c:v>
                </c:pt>
                <c:pt idx="20137">
                  <c:v>-0.14336405313270123</c:v>
                </c:pt>
                <c:pt idx="20138">
                  <c:v>-9.3377700974800235E-2</c:v>
                </c:pt>
                <c:pt idx="20139">
                  <c:v>-4.3329119357914989E-2</c:v>
                </c:pt>
                <c:pt idx="20140">
                  <c:v>6.7487103629521039E-3</c:v>
                </c:pt>
                <c:pt idx="20141">
                  <c:v>5.6822163610890715E-2</c:v>
                </c:pt>
                <c:pt idx="20142">
                  <c:v>0.10685605748028212</c:v>
                </c:pt>
                <c:pt idx="20143">
                  <c:v>0.15681503919204537</c:v>
                </c:pt>
                <c:pt idx="20144">
                  <c:v>0.20666694191818749</c:v>
                </c:pt>
                <c:pt idx="20145">
                  <c:v>0.25637923944105601</c:v>
                </c:pt>
                <c:pt idx="20146">
                  <c:v>0.30591806922157622</c:v>
                </c:pt>
                <c:pt idx="20147">
                  <c:v>0.35524845444045711</c:v>
                </c:pt>
                <c:pt idx="20148">
                  <c:v>0.40433454521802836</c:v>
                </c:pt>
                <c:pt idx="20149">
                  <c:v>0.45314097458853797</c:v>
                </c:pt>
                <c:pt idx="20150">
                  <c:v>0.50163616387844445</c:v>
                </c:pt>
                <c:pt idx="20151">
                  <c:v>0.5497887140290294</c:v>
                </c:pt>
                <c:pt idx="20152">
                  <c:v>0.59756524903752128</c:v>
                </c:pt>
                <c:pt idx="20153">
                  <c:v>0.64492993889592931</c:v>
                </c:pt>
                <c:pt idx="20154">
                  <c:v>0.69185379989154616</c:v>
                </c:pt>
                <c:pt idx="20155">
                  <c:v>0.73830414562709767</c:v>
                </c:pt>
                <c:pt idx="20156">
                  <c:v>0.78424847008401366</c:v>
                </c:pt>
                <c:pt idx="20157">
                  <c:v>0.829655237903697</c:v>
                </c:pt>
                <c:pt idx="20158">
                  <c:v>0.87449312605071783</c:v>
                </c:pt>
                <c:pt idx="20159">
                  <c:v>0.91873183387855883</c:v>
                </c:pt>
                <c:pt idx="20160">
                  <c:v>0.96234106144511045</c:v>
                </c:pt>
                <c:pt idx="20161">
                  <c:v>1.005290483116948</c:v>
                </c:pt>
                <c:pt idx="20162">
                  <c:v>1.0475506942554305</c:v>
                </c:pt>
                <c:pt idx="20163">
                  <c:v>1.0890931733996494</c:v>
                </c:pt>
                <c:pt idx="20164">
                  <c:v>1.1298893799901646</c:v>
                </c:pt>
                <c:pt idx="20165">
                  <c:v>1.1699109398737504</c:v>
                </c:pt>
                <c:pt idx="20166">
                  <c:v>1.2091306620792095</c:v>
                </c:pt>
                <c:pt idx="20167">
                  <c:v>1.24752171330456</c:v>
                </c:pt>
                <c:pt idx="20168">
                  <c:v>1.2850584017972166</c:v>
                </c:pt>
                <c:pt idx="20169">
                  <c:v>1.3217152849425433</c:v>
                </c:pt>
                <c:pt idx="20170">
                  <c:v>1.357463938502609</c:v>
                </c:pt>
                <c:pt idx="20171">
                  <c:v>1.3922831656584966</c:v>
                </c:pt>
                <c:pt idx="20172">
                  <c:v>1.4261492116843519</c:v>
                </c:pt>
                <c:pt idx="20173">
                  <c:v>1.4590369914010466</c:v>
                </c:pt>
                <c:pt idx="20174">
                  <c:v>1.4909224810908512</c:v>
                </c:pt>
                <c:pt idx="20175">
                  <c:v>1.5217859034406018</c:v>
                </c:pt>
                <c:pt idx="20176">
                  <c:v>1.551608010825227</c:v>
                </c:pt>
                <c:pt idx="20177">
                  <c:v>1.580368943351296</c:v>
                </c:pt>
                <c:pt idx="20178">
                  <c:v>1.6080482976455732</c:v>
                </c:pt>
                <c:pt idx="20179">
                  <c:v>1.6346252306105575</c:v>
                </c:pt>
                <c:pt idx="20180">
                  <c:v>1.6600796964047255</c:v>
                </c:pt>
                <c:pt idx="20181">
                  <c:v>1.6843956527633561</c:v>
                </c:pt>
                <c:pt idx="20182">
                  <c:v>1.7075573735926113</c:v>
                </c:pt>
                <c:pt idx="20183">
                  <c:v>1.7295483416405741</c:v>
                </c:pt>
                <c:pt idx="20184">
                  <c:v>1.7503524629807254</c:v>
                </c:pt>
                <c:pt idx="20185">
                  <c:v>1.7699572707932443</c:v>
                </c:pt>
                <c:pt idx="20186">
                  <c:v>1.7883502520599464</c:v>
                </c:pt>
                <c:pt idx="20187">
                  <c:v>1.8055177675371084</c:v>
                </c:pt>
                <c:pt idx="20188">
                  <c:v>1.8214474114821506</c:v>
                </c:pt>
                <c:pt idx="20189">
                  <c:v>1.8361321044798879</c:v>
                </c:pt>
                <c:pt idx="20190">
                  <c:v>1.8495576127147511</c:v>
                </c:pt>
                <c:pt idx="20191">
                  <c:v>1.8617132135993981</c:v>
                </c:pt>
                <c:pt idx="20192">
                  <c:v>1.8725944330129682</c:v>
                </c:pt>
                <c:pt idx="20193">
                  <c:v>1.8821905160485017</c:v>
                </c:pt>
                <c:pt idx="20194">
                  <c:v>1.8904959552991547</c:v>
                </c:pt>
                <c:pt idx="20195">
                  <c:v>1.8975066131239253</c:v>
                </c:pt>
                <c:pt idx="20196">
                  <c:v>1.903219499933924</c:v>
                </c:pt>
                <c:pt idx="20197">
                  <c:v>1.9076272160631687</c:v>
                </c:pt>
                <c:pt idx="20198">
                  <c:v>1.9107261004926321</c:v>
                </c:pt>
                <c:pt idx="20199">
                  <c:v>1.9125178434044285</c:v>
                </c:pt>
                <c:pt idx="20200">
                  <c:v>1.9129970278330288</c:v>
                </c:pt>
                <c:pt idx="20201">
                  <c:v>1.912163858900489</c:v>
                </c:pt>
                <c:pt idx="20202">
                  <c:v>1.9100212385698134</c:v>
                </c:pt>
                <c:pt idx="20203">
                  <c:v>1.9065680200254989</c:v>
                </c:pt>
                <c:pt idx="20204">
                  <c:v>1.9018080616761346</c:v>
                </c:pt>
                <c:pt idx="20205">
                  <c:v>1.8957452788375317</c:v>
                </c:pt>
                <c:pt idx="20206">
                  <c:v>1.8883846624524943</c:v>
                </c:pt>
                <c:pt idx="20207">
                  <c:v>1.8797299403149634</c:v>
                </c:pt>
                <c:pt idx="20208">
                  <c:v>1.8697869503283535</c:v>
                </c:pt>
                <c:pt idx="20209">
                  <c:v>1.8585633251121181</c:v>
                </c:pt>
                <c:pt idx="20210">
                  <c:v>1.8460650219779018</c:v>
                </c:pt>
                <c:pt idx="20211">
                  <c:v>1.8322997411304855</c:v>
                </c:pt>
                <c:pt idx="20212">
                  <c:v>1.8172777702611531</c:v>
                </c:pt>
                <c:pt idx="20213">
                  <c:v>1.8010116316011497</c:v>
                </c:pt>
                <c:pt idx="20214">
                  <c:v>1.7835135003822447</c:v>
                </c:pt>
                <c:pt idx="20215">
                  <c:v>1.764790937031012</c:v>
                </c:pt>
                <c:pt idx="20216">
                  <c:v>1.7448592388847814</c:v>
                </c:pt>
                <c:pt idx="20217">
                  <c:v>1.7237329051733221</c:v>
                </c:pt>
                <c:pt idx="20218">
                  <c:v>1.70142565234696</c:v>
                </c:pt>
                <c:pt idx="20219">
                  <c:v>1.6779504999249906</c:v>
                </c:pt>
                <c:pt idx="20220">
                  <c:v>1.6533272887660118</c:v>
                </c:pt>
                <c:pt idx="20221">
                  <c:v>1.6275710322886781</c:v>
                </c:pt>
                <c:pt idx="20222">
                  <c:v>1.6006988758434195</c:v>
                </c:pt>
                <c:pt idx="20223">
                  <c:v>1.5727276748806291</c:v>
                </c:pt>
                <c:pt idx="20224">
                  <c:v>1.5436803872795204</c:v>
                </c:pt>
                <c:pt idx="20225">
                  <c:v>1.5135744856095423</c:v>
                </c:pt>
                <c:pt idx="20226">
                  <c:v>1.4824301008948231</c:v>
                </c:pt>
                <c:pt idx="20227">
                  <c:v>1.4502696400272383</c:v>
                </c:pt>
                <c:pt idx="20228">
                  <c:v>1.4171173669556631</c:v>
                </c:pt>
                <c:pt idx="20229">
                  <c:v>1.3829915928870162</c:v>
                </c:pt>
                <c:pt idx="20230">
                  <c:v>1.3479171873276088</c:v>
                </c:pt>
                <c:pt idx="20231">
                  <c:v>1.3119203736094149</c:v>
                </c:pt>
                <c:pt idx="20232">
                  <c:v>1.2750263138400499</c:v>
                </c:pt>
                <c:pt idx="20233">
                  <c:v>1.2372590957150231</c:v>
                </c:pt>
                <c:pt idx="20234">
                  <c:v>1.1986428862606042</c:v>
                </c:pt>
                <c:pt idx="20235">
                  <c:v>1.1592050856375413</c:v>
                </c:pt>
                <c:pt idx="20236">
                  <c:v>1.1189726142022285</c:v>
                </c:pt>
                <c:pt idx="20237">
                  <c:v>1.0779719105666183</c:v>
                </c:pt>
                <c:pt idx="20238">
                  <c:v>1.0362321152016156</c:v>
                </c:pt>
                <c:pt idx="20239">
                  <c:v>0.99378251070598733</c:v>
                </c:pt>
                <c:pt idx="20240">
                  <c:v>0.9506534211304084</c:v>
                </c:pt>
                <c:pt idx="20241">
                  <c:v>0.90687171159219038</c:v>
                </c:pt>
                <c:pt idx="20242">
                  <c:v>0.86246972868952698</c:v>
                </c:pt>
                <c:pt idx="20243">
                  <c:v>0.81747800361851686</c:v>
                </c:pt>
                <c:pt idx="20244">
                  <c:v>0.77192332918332895</c:v>
                </c:pt>
                <c:pt idx="20245">
                  <c:v>0.72584092264656863</c:v>
                </c:pt>
                <c:pt idx="20246">
                  <c:v>0.6792614249356772</c:v>
                </c:pt>
                <c:pt idx="20247">
                  <c:v>0.63221358475817635</c:v>
                </c:pt>
                <c:pt idx="20248">
                  <c:v>0.58473190578675582</c:v>
                </c:pt>
                <c:pt idx="20249">
                  <c:v>0.5368504842919477</c:v>
                </c:pt>
                <c:pt idx="20250">
                  <c:v>0.48860287645812361</c:v>
                </c:pt>
                <c:pt idx="20251">
                  <c:v>0.44001887660925909</c:v>
                </c:pt>
                <c:pt idx="20252">
                  <c:v>0.39113560522293089</c:v>
                </c:pt>
                <c:pt idx="20253">
                  <c:v>0.3419846247266749</c:v>
                </c:pt>
                <c:pt idx="20254">
                  <c:v>0.29259586499995971</c:v>
                </c:pt>
                <c:pt idx="20255">
                  <c:v>0.24300736569230624</c:v>
                </c:pt>
                <c:pt idx="20256">
                  <c:v>0.19325235542588057</c:v>
                </c:pt>
                <c:pt idx="20257">
                  <c:v>0.14336405313270123</c:v>
                </c:pt>
                <c:pt idx="20258">
                  <c:v>9.3377700974785607E-2</c:v>
                </c:pt>
                <c:pt idx="20259">
                  <c:v>4.3329119357914989E-2</c:v>
                </c:pt>
                <c:pt idx="20260">
                  <c:v>-6.7487103629521039E-3</c:v>
                </c:pt>
                <c:pt idx="20261">
                  <c:v>-5.6822163610890715E-2</c:v>
                </c:pt>
                <c:pt idx="20262">
                  <c:v>-0.10685605748028212</c:v>
                </c:pt>
                <c:pt idx="20263">
                  <c:v>-0.15681503919204537</c:v>
                </c:pt>
                <c:pt idx="20264">
                  <c:v>-0.20666694191818749</c:v>
                </c:pt>
                <c:pt idx="20265">
                  <c:v>-0.25637923944105601</c:v>
                </c:pt>
                <c:pt idx="20266">
                  <c:v>-0.30591806922157622</c:v>
                </c:pt>
                <c:pt idx="20267">
                  <c:v>-0.35524845444045711</c:v>
                </c:pt>
                <c:pt idx="20268">
                  <c:v>-0.40433454521802836</c:v>
                </c:pt>
                <c:pt idx="20269">
                  <c:v>-0.45314097458853797</c:v>
                </c:pt>
                <c:pt idx="20270">
                  <c:v>-0.501636163878459</c:v>
                </c:pt>
                <c:pt idx="20271">
                  <c:v>-0.5497887140290294</c:v>
                </c:pt>
                <c:pt idx="20272">
                  <c:v>-0.59756524903752128</c:v>
                </c:pt>
                <c:pt idx="20273">
                  <c:v>-0.64492993889592931</c:v>
                </c:pt>
                <c:pt idx="20274">
                  <c:v>-0.69185379989154616</c:v>
                </c:pt>
                <c:pt idx="20275">
                  <c:v>-0.73830414562709767</c:v>
                </c:pt>
                <c:pt idx="20276">
                  <c:v>-0.78424847008401366</c:v>
                </c:pt>
                <c:pt idx="20277">
                  <c:v>-0.829655237903697</c:v>
                </c:pt>
                <c:pt idx="20278">
                  <c:v>-0.87449312605072338</c:v>
                </c:pt>
                <c:pt idx="20279">
                  <c:v>-0.91873183387855883</c:v>
                </c:pt>
                <c:pt idx="20280">
                  <c:v>-0.96234106144511045</c:v>
                </c:pt>
                <c:pt idx="20281">
                  <c:v>-1.005290483116948</c:v>
                </c:pt>
                <c:pt idx="20282">
                  <c:v>-1.0475506942554305</c:v>
                </c:pt>
                <c:pt idx="20283">
                  <c:v>-1.0890931733996549</c:v>
                </c:pt>
                <c:pt idx="20284">
                  <c:v>-1.1298893799901759</c:v>
                </c:pt>
                <c:pt idx="20285">
                  <c:v>-1.1699109398737504</c:v>
                </c:pt>
                <c:pt idx="20286">
                  <c:v>-1.2091306620792095</c:v>
                </c:pt>
                <c:pt idx="20287">
                  <c:v>-1.24752171330456</c:v>
                </c:pt>
                <c:pt idx="20288">
                  <c:v>-1.2850584017972222</c:v>
                </c:pt>
                <c:pt idx="20289">
                  <c:v>-1.3217152849425433</c:v>
                </c:pt>
                <c:pt idx="20290">
                  <c:v>-1.357463938502609</c:v>
                </c:pt>
                <c:pt idx="20291">
                  <c:v>-1.3922831656584966</c:v>
                </c:pt>
                <c:pt idx="20292">
                  <c:v>-1.4261492116843519</c:v>
                </c:pt>
                <c:pt idx="20293">
                  <c:v>-1.4590369914010466</c:v>
                </c:pt>
                <c:pt idx="20294">
                  <c:v>-1.4909224810908512</c:v>
                </c:pt>
                <c:pt idx="20295">
                  <c:v>-1.5217859034406018</c:v>
                </c:pt>
                <c:pt idx="20296">
                  <c:v>-1.5516080108252328</c:v>
                </c:pt>
                <c:pt idx="20297">
                  <c:v>-1.580368943351296</c:v>
                </c:pt>
                <c:pt idx="20298">
                  <c:v>-1.6080482976455732</c:v>
                </c:pt>
                <c:pt idx="20299">
                  <c:v>-1.6346252306105575</c:v>
                </c:pt>
                <c:pt idx="20300">
                  <c:v>-1.6600796964047255</c:v>
                </c:pt>
                <c:pt idx="20301">
                  <c:v>-1.6843956527633561</c:v>
                </c:pt>
                <c:pt idx="20302">
                  <c:v>-1.7075573735926113</c:v>
                </c:pt>
                <c:pt idx="20303">
                  <c:v>-1.7295483416405741</c:v>
                </c:pt>
                <c:pt idx="20304">
                  <c:v>-1.7503524629807312</c:v>
                </c:pt>
                <c:pt idx="20305">
                  <c:v>-1.7699572707932496</c:v>
                </c:pt>
                <c:pt idx="20306">
                  <c:v>-1.7883502520599464</c:v>
                </c:pt>
                <c:pt idx="20307">
                  <c:v>-1.8055177675371084</c:v>
                </c:pt>
                <c:pt idx="20308">
                  <c:v>-1.8214474114821506</c:v>
                </c:pt>
                <c:pt idx="20309">
                  <c:v>-1.8361321044798879</c:v>
                </c:pt>
                <c:pt idx="20310">
                  <c:v>-1.8495576127147511</c:v>
                </c:pt>
                <c:pt idx="20311">
                  <c:v>-1.8617132135993981</c:v>
                </c:pt>
                <c:pt idx="20312">
                  <c:v>-1.8725944330129682</c:v>
                </c:pt>
                <c:pt idx="20313">
                  <c:v>-1.8821905160485017</c:v>
                </c:pt>
                <c:pt idx="20314">
                  <c:v>-1.8904959552991603</c:v>
                </c:pt>
                <c:pt idx="20315">
                  <c:v>-1.8975066131239253</c:v>
                </c:pt>
                <c:pt idx="20316">
                  <c:v>-1.903219499933924</c:v>
                </c:pt>
                <c:pt idx="20317">
                  <c:v>-1.9076272160631687</c:v>
                </c:pt>
                <c:pt idx="20318">
                  <c:v>-1.9107261004926321</c:v>
                </c:pt>
                <c:pt idx="20319">
                  <c:v>-1.9125178434044285</c:v>
                </c:pt>
                <c:pt idx="20320">
                  <c:v>-1.9129970278330288</c:v>
                </c:pt>
                <c:pt idx="20321">
                  <c:v>-1.912163858900489</c:v>
                </c:pt>
                <c:pt idx="20322">
                  <c:v>-1.9100212385698134</c:v>
                </c:pt>
                <c:pt idx="20323">
                  <c:v>-1.9065680200254989</c:v>
                </c:pt>
                <c:pt idx="20324">
                  <c:v>-1.9018080616761346</c:v>
                </c:pt>
                <c:pt idx="20325">
                  <c:v>-1.8957452788375317</c:v>
                </c:pt>
                <c:pt idx="20326">
                  <c:v>-1.8883846624524996</c:v>
                </c:pt>
                <c:pt idx="20327">
                  <c:v>-1.8797299403149634</c:v>
                </c:pt>
                <c:pt idx="20328">
                  <c:v>-1.8697869503283535</c:v>
                </c:pt>
                <c:pt idx="20329">
                  <c:v>-1.8585633251121181</c:v>
                </c:pt>
                <c:pt idx="20330">
                  <c:v>-1.8460650219779018</c:v>
                </c:pt>
                <c:pt idx="20331">
                  <c:v>-1.8322997411304855</c:v>
                </c:pt>
                <c:pt idx="20332">
                  <c:v>-1.8172777702611531</c:v>
                </c:pt>
                <c:pt idx="20333">
                  <c:v>-1.8010116316011497</c:v>
                </c:pt>
                <c:pt idx="20334">
                  <c:v>-1.7835135003822447</c:v>
                </c:pt>
                <c:pt idx="20335">
                  <c:v>-1.764790937031012</c:v>
                </c:pt>
                <c:pt idx="20336">
                  <c:v>-1.7448592388847814</c:v>
                </c:pt>
                <c:pt idx="20337">
                  <c:v>-1.7237329051733221</c:v>
                </c:pt>
                <c:pt idx="20338">
                  <c:v>-1.70142565234696</c:v>
                </c:pt>
                <c:pt idx="20339">
                  <c:v>-1.6779504999249906</c:v>
                </c:pt>
                <c:pt idx="20340">
                  <c:v>-1.6533272887660118</c:v>
                </c:pt>
                <c:pt idx="20341">
                  <c:v>-1.6275710322886781</c:v>
                </c:pt>
                <c:pt idx="20342">
                  <c:v>-1.6006988758434195</c:v>
                </c:pt>
                <c:pt idx="20343">
                  <c:v>-1.5727276748806291</c:v>
                </c:pt>
                <c:pt idx="20344">
                  <c:v>-1.5436803872795204</c:v>
                </c:pt>
                <c:pt idx="20345">
                  <c:v>-1.5135744856095423</c:v>
                </c:pt>
                <c:pt idx="20346">
                  <c:v>-1.4824301008948177</c:v>
                </c:pt>
                <c:pt idx="20347">
                  <c:v>-1.4502696400272383</c:v>
                </c:pt>
                <c:pt idx="20348">
                  <c:v>-1.4171173669556631</c:v>
                </c:pt>
                <c:pt idx="20349">
                  <c:v>-1.3829915928870162</c:v>
                </c:pt>
                <c:pt idx="20350">
                  <c:v>-1.3479171873276088</c:v>
                </c:pt>
                <c:pt idx="20351">
                  <c:v>-1.3119203736094094</c:v>
                </c:pt>
                <c:pt idx="20352">
                  <c:v>-1.2750263138400557</c:v>
                </c:pt>
                <c:pt idx="20353">
                  <c:v>-1.2372590957150176</c:v>
                </c:pt>
                <c:pt idx="20354">
                  <c:v>-1.1986428862606042</c:v>
                </c:pt>
                <c:pt idx="20355">
                  <c:v>-1.1592050856375355</c:v>
                </c:pt>
                <c:pt idx="20356">
                  <c:v>-1.1189726142022285</c:v>
                </c:pt>
                <c:pt idx="20357">
                  <c:v>-1.0779719105666183</c:v>
                </c:pt>
                <c:pt idx="20358">
                  <c:v>-1.0362321152016156</c:v>
                </c:pt>
                <c:pt idx="20359">
                  <c:v>-0.99378251070598167</c:v>
                </c:pt>
                <c:pt idx="20360">
                  <c:v>-0.9506534211304084</c:v>
                </c:pt>
                <c:pt idx="20361">
                  <c:v>-0.90687171159219038</c:v>
                </c:pt>
                <c:pt idx="20362">
                  <c:v>-0.86246972868952121</c:v>
                </c:pt>
                <c:pt idx="20363">
                  <c:v>-0.81747800361851686</c:v>
                </c:pt>
                <c:pt idx="20364">
                  <c:v>-0.77192332918332895</c:v>
                </c:pt>
                <c:pt idx="20365">
                  <c:v>-0.72584092264656863</c:v>
                </c:pt>
                <c:pt idx="20366">
                  <c:v>-0.6792614249356772</c:v>
                </c:pt>
                <c:pt idx="20367">
                  <c:v>-0.63221358475817635</c:v>
                </c:pt>
                <c:pt idx="20368">
                  <c:v>-0.58473190578675582</c:v>
                </c:pt>
                <c:pt idx="20369">
                  <c:v>-0.5368504842919477</c:v>
                </c:pt>
                <c:pt idx="20370">
                  <c:v>-0.48860287645812361</c:v>
                </c:pt>
                <c:pt idx="20371">
                  <c:v>-0.44001887660925909</c:v>
                </c:pt>
                <c:pt idx="20372">
                  <c:v>-0.39113560522293089</c:v>
                </c:pt>
                <c:pt idx="20373">
                  <c:v>-0.3419846247266749</c:v>
                </c:pt>
                <c:pt idx="20374">
                  <c:v>-0.29259586499995971</c:v>
                </c:pt>
                <c:pt idx="20375">
                  <c:v>-0.24300736569230624</c:v>
                </c:pt>
                <c:pt idx="20376">
                  <c:v>-0.19325235542588057</c:v>
                </c:pt>
                <c:pt idx="20377">
                  <c:v>-0.14336405313270123</c:v>
                </c:pt>
                <c:pt idx="20378">
                  <c:v>-9.3377700974785607E-2</c:v>
                </c:pt>
                <c:pt idx="20379">
                  <c:v>-4.3329119357914989E-2</c:v>
                </c:pt>
                <c:pt idx="20380">
                  <c:v>6.7487103629521039E-3</c:v>
                </c:pt>
                <c:pt idx="20381">
                  <c:v>5.6822163610890715E-2</c:v>
                </c:pt>
                <c:pt idx="20382">
                  <c:v>0.10685605748028212</c:v>
                </c:pt>
                <c:pt idx="20383">
                  <c:v>0.15681503919204537</c:v>
                </c:pt>
                <c:pt idx="20384">
                  <c:v>0.20666694191818749</c:v>
                </c:pt>
                <c:pt idx="20385">
                  <c:v>0.25637923944105601</c:v>
                </c:pt>
                <c:pt idx="20386">
                  <c:v>0.30591806922157622</c:v>
                </c:pt>
                <c:pt idx="20387">
                  <c:v>0.35524845444045711</c:v>
                </c:pt>
                <c:pt idx="20388">
                  <c:v>0.40433454521804296</c:v>
                </c:pt>
                <c:pt idx="20389">
                  <c:v>0.45314097458853797</c:v>
                </c:pt>
                <c:pt idx="20390">
                  <c:v>0.501636163878459</c:v>
                </c:pt>
                <c:pt idx="20391">
                  <c:v>0.5497887140290294</c:v>
                </c:pt>
                <c:pt idx="20392">
                  <c:v>0.59756524903752128</c:v>
                </c:pt>
                <c:pt idx="20393">
                  <c:v>0.64492993889592931</c:v>
                </c:pt>
                <c:pt idx="20394">
                  <c:v>0.69185379989154616</c:v>
                </c:pt>
                <c:pt idx="20395">
                  <c:v>0.73830414562709767</c:v>
                </c:pt>
                <c:pt idx="20396">
                  <c:v>0.78424847008401366</c:v>
                </c:pt>
                <c:pt idx="20397">
                  <c:v>0.829655237903697</c:v>
                </c:pt>
                <c:pt idx="20398">
                  <c:v>0.87449312605072338</c:v>
                </c:pt>
                <c:pt idx="20399">
                  <c:v>0.91873183387855883</c:v>
                </c:pt>
                <c:pt idx="20400">
                  <c:v>0.96234106144511611</c:v>
                </c:pt>
                <c:pt idx="20401">
                  <c:v>1.0052904831169425</c:v>
                </c:pt>
                <c:pt idx="20402">
                  <c:v>1.0475506942554305</c:v>
                </c:pt>
                <c:pt idx="20403">
                  <c:v>1.0890931733996494</c:v>
                </c:pt>
                <c:pt idx="20404">
                  <c:v>1.1298893799901759</c:v>
                </c:pt>
                <c:pt idx="20405">
                  <c:v>1.1699109398737504</c:v>
                </c:pt>
                <c:pt idx="20406">
                  <c:v>1.2091306620792095</c:v>
                </c:pt>
                <c:pt idx="20407">
                  <c:v>1.24752171330456</c:v>
                </c:pt>
                <c:pt idx="20408">
                  <c:v>1.2850584017972222</c:v>
                </c:pt>
                <c:pt idx="20409">
                  <c:v>1.3217152849425433</c:v>
                </c:pt>
                <c:pt idx="20410">
                  <c:v>1.357463938502609</c:v>
                </c:pt>
                <c:pt idx="20411">
                  <c:v>1.3922831656584966</c:v>
                </c:pt>
                <c:pt idx="20412">
                  <c:v>1.4261492116843633</c:v>
                </c:pt>
                <c:pt idx="20413">
                  <c:v>1.4590369914010519</c:v>
                </c:pt>
                <c:pt idx="20414">
                  <c:v>1.490922481090857</c:v>
                </c:pt>
                <c:pt idx="20415">
                  <c:v>1.5217859034406134</c:v>
                </c:pt>
                <c:pt idx="20416">
                  <c:v>1.5516080108252386</c:v>
                </c:pt>
                <c:pt idx="20417">
                  <c:v>1.5803689433513013</c:v>
                </c:pt>
                <c:pt idx="20418">
                  <c:v>1.6080482976455732</c:v>
                </c:pt>
                <c:pt idx="20419">
                  <c:v>1.6346252306105633</c:v>
                </c:pt>
                <c:pt idx="20420">
                  <c:v>1.6600796964047255</c:v>
                </c:pt>
                <c:pt idx="20421">
                  <c:v>1.6843956527633615</c:v>
                </c:pt>
                <c:pt idx="20422">
                  <c:v>1.7075573735926171</c:v>
                </c:pt>
                <c:pt idx="20423">
                  <c:v>1.7295483416405797</c:v>
                </c:pt>
                <c:pt idx="20424">
                  <c:v>1.7503524629807312</c:v>
                </c:pt>
                <c:pt idx="20425">
                  <c:v>1.7699572707932496</c:v>
                </c:pt>
                <c:pt idx="20426">
                  <c:v>1.7883502520599521</c:v>
                </c:pt>
                <c:pt idx="20427">
                  <c:v>1.8055177675371084</c:v>
                </c:pt>
                <c:pt idx="20428">
                  <c:v>1.8214474114821506</c:v>
                </c:pt>
                <c:pt idx="20429">
                  <c:v>1.8361321044798933</c:v>
                </c:pt>
                <c:pt idx="20430">
                  <c:v>1.8495576127147511</c:v>
                </c:pt>
                <c:pt idx="20431">
                  <c:v>1.8617132135993981</c:v>
                </c:pt>
                <c:pt idx="20432">
                  <c:v>1.8725944330129682</c:v>
                </c:pt>
                <c:pt idx="20433">
                  <c:v>1.8821905160485075</c:v>
                </c:pt>
                <c:pt idx="20434">
                  <c:v>1.8904959552991603</c:v>
                </c:pt>
                <c:pt idx="20435">
                  <c:v>1.8975066131239311</c:v>
                </c:pt>
                <c:pt idx="20436">
                  <c:v>1.903219499933924</c:v>
                </c:pt>
                <c:pt idx="20437">
                  <c:v>1.9076272160631744</c:v>
                </c:pt>
                <c:pt idx="20438">
                  <c:v>1.9107261004926377</c:v>
                </c:pt>
                <c:pt idx="20439">
                  <c:v>1.9125178434044285</c:v>
                </c:pt>
                <c:pt idx="20440">
                  <c:v>1.9129970278330342</c:v>
                </c:pt>
                <c:pt idx="20441">
                  <c:v>1.9121638589004948</c:v>
                </c:pt>
                <c:pt idx="20442">
                  <c:v>1.9100212385698192</c:v>
                </c:pt>
                <c:pt idx="20443">
                  <c:v>1.9065680200255046</c:v>
                </c:pt>
                <c:pt idx="20444">
                  <c:v>1.9018080616761346</c:v>
                </c:pt>
                <c:pt idx="20445">
                  <c:v>1.8957452788375375</c:v>
                </c:pt>
                <c:pt idx="20446">
                  <c:v>1.8883846624524996</c:v>
                </c:pt>
                <c:pt idx="20447">
                  <c:v>1.8797299403149634</c:v>
                </c:pt>
                <c:pt idx="20448">
                  <c:v>1.8697869503283591</c:v>
                </c:pt>
                <c:pt idx="20449">
                  <c:v>1.8585633251121181</c:v>
                </c:pt>
                <c:pt idx="20450">
                  <c:v>1.8460650219779018</c:v>
                </c:pt>
                <c:pt idx="20451">
                  <c:v>1.8322997411304855</c:v>
                </c:pt>
                <c:pt idx="20452">
                  <c:v>1.8172777702611531</c:v>
                </c:pt>
                <c:pt idx="20453">
                  <c:v>1.8010116316011555</c:v>
                </c:pt>
                <c:pt idx="20454">
                  <c:v>1.7835135003822447</c:v>
                </c:pt>
                <c:pt idx="20455">
                  <c:v>1.764790937031012</c:v>
                </c:pt>
                <c:pt idx="20456">
                  <c:v>1.7448592388847814</c:v>
                </c:pt>
                <c:pt idx="20457">
                  <c:v>1.7237329051733279</c:v>
                </c:pt>
                <c:pt idx="20458">
                  <c:v>1.70142565234696</c:v>
                </c:pt>
                <c:pt idx="20459">
                  <c:v>1.6779504999249906</c:v>
                </c:pt>
                <c:pt idx="20460">
                  <c:v>1.6533272887660118</c:v>
                </c:pt>
                <c:pt idx="20461">
                  <c:v>1.6275710322886781</c:v>
                </c:pt>
                <c:pt idx="20462">
                  <c:v>1.6006988758434195</c:v>
                </c:pt>
                <c:pt idx="20463">
                  <c:v>1.5727276748806291</c:v>
                </c:pt>
                <c:pt idx="20464">
                  <c:v>1.5436803872795204</c:v>
                </c:pt>
                <c:pt idx="20465">
                  <c:v>1.5135744856095481</c:v>
                </c:pt>
                <c:pt idx="20466">
                  <c:v>1.4824301008948231</c:v>
                </c:pt>
                <c:pt idx="20467">
                  <c:v>1.4502696400272383</c:v>
                </c:pt>
                <c:pt idx="20468">
                  <c:v>1.4171173669556631</c:v>
                </c:pt>
                <c:pt idx="20469">
                  <c:v>1.3829915928870162</c:v>
                </c:pt>
                <c:pt idx="20470">
                  <c:v>1.3479171873276088</c:v>
                </c:pt>
                <c:pt idx="20471">
                  <c:v>1.3119203736094149</c:v>
                </c:pt>
                <c:pt idx="20472">
                  <c:v>1.2750263138400557</c:v>
                </c:pt>
                <c:pt idx="20473">
                  <c:v>1.2372590957150176</c:v>
                </c:pt>
                <c:pt idx="20474">
                  <c:v>1.1986428862606042</c:v>
                </c:pt>
                <c:pt idx="20475">
                  <c:v>1.1592050856375355</c:v>
                </c:pt>
                <c:pt idx="20476">
                  <c:v>1.1189726142022285</c:v>
                </c:pt>
                <c:pt idx="20477">
                  <c:v>1.0779719105666183</c:v>
                </c:pt>
                <c:pt idx="20478">
                  <c:v>1.0362321152016156</c:v>
                </c:pt>
                <c:pt idx="20479">
                  <c:v>0.99378251070598733</c:v>
                </c:pt>
                <c:pt idx="20480">
                  <c:v>0.9506534211304084</c:v>
                </c:pt>
                <c:pt idx="20481">
                  <c:v>0.90687171159219038</c:v>
                </c:pt>
                <c:pt idx="20482">
                  <c:v>0.86246972868952698</c:v>
                </c:pt>
                <c:pt idx="20483">
                  <c:v>0.81747800361851686</c:v>
                </c:pt>
                <c:pt idx="20484">
                  <c:v>0.77192332918332895</c:v>
                </c:pt>
                <c:pt idx="20485">
                  <c:v>0.72584092264656863</c:v>
                </c:pt>
                <c:pt idx="20486">
                  <c:v>0.6792614249356772</c:v>
                </c:pt>
                <c:pt idx="20487">
                  <c:v>0.63221358475817635</c:v>
                </c:pt>
                <c:pt idx="20488">
                  <c:v>0.58473190578675582</c:v>
                </c:pt>
                <c:pt idx="20489">
                  <c:v>0.5368504842919477</c:v>
                </c:pt>
                <c:pt idx="20490">
                  <c:v>0.48860287645813821</c:v>
                </c:pt>
                <c:pt idx="20491">
                  <c:v>0.44001887660925909</c:v>
                </c:pt>
                <c:pt idx="20492">
                  <c:v>0.39113560522293089</c:v>
                </c:pt>
                <c:pt idx="20493">
                  <c:v>0.3419846247266749</c:v>
                </c:pt>
                <c:pt idx="20494">
                  <c:v>0.29259586499995971</c:v>
                </c:pt>
                <c:pt idx="20495">
                  <c:v>0.24300736569230624</c:v>
                </c:pt>
                <c:pt idx="20496">
                  <c:v>0.19325235542588057</c:v>
                </c:pt>
                <c:pt idx="20497">
                  <c:v>0.14336405313270123</c:v>
                </c:pt>
                <c:pt idx="20498">
                  <c:v>9.3377700974785607E-2</c:v>
                </c:pt>
                <c:pt idx="20499">
                  <c:v>4.3329119357900577E-2</c:v>
                </c:pt>
                <c:pt idx="20500">
                  <c:v>-6.7487103629521039E-3</c:v>
                </c:pt>
                <c:pt idx="20501">
                  <c:v>-5.6822163610890715E-2</c:v>
                </c:pt>
                <c:pt idx="20502">
                  <c:v>-0.10685605748028212</c:v>
                </c:pt>
                <c:pt idx="20503">
                  <c:v>-0.15681503919204537</c:v>
                </c:pt>
                <c:pt idx="20504">
                  <c:v>-0.20666694191818749</c:v>
                </c:pt>
                <c:pt idx="20505">
                  <c:v>-0.25637923944105601</c:v>
                </c:pt>
                <c:pt idx="20506">
                  <c:v>-0.30591806922157622</c:v>
                </c:pt>
                <c:pt idx="20507">
                  <c:v>-0.35524845444045711</c:v>
                </c:pt>
                <c:pt idx="20508">
                  <c:v>-0.40433454521804296</c:v>
                </c:pt>
                <c:pt idx="20509">
                  <c:v>-0.45314097458853797</c:v>
                </c:pt>
                <c:pt idx="20510">
                  <c:v>-0.501636163878459</c:v>
                </c:pt>
                <c:pt idx="20511">
                  <c:v>-0.5497887140290294</c:v>
                </c:pt>
                <c:pt idx="20512">
                  <c:v>-0.59756524903753816</c:v>
                </c:pt>
                <c:pt idx="20513">
                  <c:v>-0.64492993889592931</c:v>
                </c:pt>
                <c:pt idx="20514">
                  <c:v>-0.69185379989154616</c:v>
                </c:pt>
                <c:pt idx="20515">
                  <c:v>-0.73830414562709767</c:v>
                </c:pt>
                <c:pt idx="20516">
                  <c:v>-0.78424847008403065</c:v>
                </c:pt>
                <c:pt idx="20517">
                  <c:v>-0.829655237903697</c:v>
                </c:pt>
                <c:pt idx="20518">
                  <c:v>-0.87449312605072338</c:v>
                </c:pt>
                <c:pt idx="20519">
                  <c:v>-0.91873183387855883</c:v>
                </c:pt>
                <c:pt idx="20520">
                  <c:v>-0.96234106144511611</c:v>
                </c:pt>
                <c:pt idx="20521">
                  <c:v>-1.0052904831169425</c:v>
                </c:pt>
                <c:pt idx="20522">
                  <c:v>-1.0475506942554305</c:v>
                </c:pt>
                <c:pt idx="20523">
                  <c:v>-1.0890931733996494</c:v>
                </c:pt>
                <c:pt idx="20524">
                  <c:v>-1.1298893799901646</c:v>
                </c:pt>
                <c:pt idx="20525">
                  <c:v>-1.1699109398737504</c:v>
                </c:pt>
                <c:pt idx="20526">
                  <c:v>-1.2091306620792095</c:v>
                </c:pt>
                <c:pt idx="20527">
                  <c:v>-1.24752171330456</c:v>
                </c:pt>
                <c:pt idx="20528">
                  <c:v>-1.2850584017972222</c:v>
                </c:pt>
                <c:pt idx="20529">
                  <c:v>-1.3217152849425544</c:v>
                </c:pt>
                <c:pt idx="20530">
                  <c:v>-1.357463938502609</c:v>
                </c:pt>
                <c:pt idx="20531">
                  <c:v>-1.3922831656585077</c:v>
                </c:pt>
                <c:pt idx="20532">
                  <c:v>-1.4261492116843633</c:v>
                </c:pt>
                <c:pt idx="20533">
                  <c:v>-1.4590369914010519</c:v>
                </c:pt>
                <c:pt idx="20534">
                  <c:v>-1.4909224810908628</c:v>
                </c:pt>
                <c:pt idx="20535">
                  <c:v>-1.5217859034406134</c:v>
                </c:pt>
                <c:pt idx="20536">
                  <c:v>-1.5516080108252386</c:v>
                </c:pt>
                <c:pt idx="20537">
                  <c:v>-1.5803689433513013</c:v>
                </c:pt>
                <c:pt idx="20538">
                  <c:v>-1.608048297645579</c:v>
                </c:pt>
                <c:pt idx="20539">
                  <c:v>-1.6346252306105633</c:v>
                </c:pt>
                <c:pt idx="20540">
                  <c:v>-1.6600796964047313</c:v>
                </c:pt>
                <c:pt idx="20541">
                  <c:v>-1.6843956527633615</c:v>
                </c:pt>
                <c:pt idx="20542">
                  <c:v>-1.7075573735926171</c:v>
                </c:pt>
                <c:pt idx="20543">
                  <c:v>-1.7295483416405855</c:v>
                </c:pt>
                <c:pt idx="20544">
                  <c:v>-1.7503524629807368</c:v>
                </c:pt>
                <c:pt idx="20545">
                  <c:v>-1.7699572707932496</c:v>
                </c:pt>
                <c:pt idx="20546">
                  <c:v>-1.7883502520599521</c:v>
                </c:pt>
                <c:pt idx="20547">
                  <c:v>-1.8055177675371084</c:v>
                </c:pt>
                <c:pt idx="20548">
                  <c:v>-1.8214474114821564</c:v>
                </c:pt>
                <c:pt idx="20549">
                  <c:v>-1.8361321044798933</c:v>
                </c:pt>
                <c:pt idx="20550">
                  <c:v>-1.8495576127147568</c:v>
                </c:pt>
                <c:pt idx="20551">
                  <c:v>-1.8617132135993981</c:v>
                </c:pt>
                <c:pt idx="20552">
                  <c:v>-1.8725944330129682</c:v>
                </c:pt>
                <c:pt idx="20553">
                  <c:v>-1.8821905160485075</c:v>
                </c:pt>
                <c:pt idx="20554">
                  <c:v>-1.8904959552991603</c:v>
                </c:pt>
                <c:pt idx="20555">
                  <c:v>-1.8975066131239311</c:v>
                </c:pt>
                <c:pt idx="20556">
                  <c:v>-1.903219499933924</c:v>
                </c:pt>
                <c:pt idx="20557">
                  <c:v>-1.9076272160631744</c:v>
                </c:pt>
                <c:pt idx="20558">
                  <c:v>-1.9107261004926377</c:v>
                </c:pt>
                <c:pt idx="20559">
                  <c:v>-1.9125178434044343</c:v>
                </c:pt>
                <c:pt idx="20560">
                  <c:v>-1.9129970278330342</c:v>
                </c:pt>
                <c:pt idx="20561">
                  <c:v>-1.9121638589004948</c:v>
                </c:pt>
                <c:pt idx="20562">
                  <c:v>-1.9100212385698192</c:v>
                </c:pt>
                <c:pt idx="20563">
                  <c:v>-1.9065680200255046</c:v>
                </c:pt>
                <c:pt idx="20564">
                  <c:v>-1.9018080616761404</c:v>
                </c:pt>
                <c:pt idx="20565">
                  <c:v>-1.8957452788375375</c:v>
                </c:pt>
                <c:pt idx="20566">
                  <c:v>-1.8883846624524996</c:v>
                </c:pt>
                <c:pt idx="20567">
                  <c:v>-1.8797299403149634</c:v>
                </c:pt>
                <c:pt idx="20568">
                  <c:v>-1.8697869503283591</c:v>
                </c:pt>
                <c:pt idx="20569">
                  <c:v>-1.8585633251121239</c:v>
                </c:pt>
                <c:pt idx="20570">
                  <c:v>-1.8460650219779018</c:v>
                </c:pt>
                <c:pt idx="20571">
                  <c:v>-1.8322997411304855</c:v>
                </c:pt>
                <c:pt idx="20572">
                  <c:v>-1.8172777702611589</c:v>
                </c:pt>
                <c:pt idx="20573">
                  <c:v>-1.8010116316011608</c:v>
                </c:pt>
                <c:pt idx="20574">
                  <c:v>-1.7835135003822504</c:v>
                </c:pt>
                <c:pt idx="20575">
                  <c:v>-1.7647909370310177</c:v>
                </c:pt>
                <c:pt idx="20576">
                  <c:v>-1.7448592388847814</c:v>
                </c:pt>
                <c:pt idx="20577">
                  <c:v>-1.7237329051733279</c:v>
                </c:pt>
                <c:pt idx="20578">
                  <c:v>-1.70142565234696</c:v>
                </c:pt>
                <c:pt idx="20579">
                  <c:v>-1.6779504999249906</c:v>
                </c:pt>
                <c:pt idx="20580">
                  <c:v>-1.6533272887660175</c:v>
                </c:pt>
                <c:pt idx="20581">
                  <c:v>-1.6275710322886781</c:v>
                </c:pt>
                <c:pt idx="20582">
                  <c:v>-1.6006988758434195</c:v>
                </c:pt>
                <c:pt idx="20583">
                  <c:v>-1.5727276748806291</c:v>
                </c:pt>
                <c:pt idx="20584">
                  <c:v>-1.5436803872795257</c:v>
                </c:pt>
                <c:pt idx="20585">
                  <c:v>-1.5135744856095534</c:v>
                </c:pt>
                <c:pt idx="20586">
                  <c:v>-1.4824301008948231</c:v>
                </c:pt>
                <c:pt idx="20587">
                  <c:v>-1.4502696400272439</c:v>
                </c:pt>
                <c:pt idx="20588">
                  <c:v>-1.4171173669556689</c:v>
                </c:pt>
                <c:pt idx="20589">
                  <c:v>-1.3829915928870162</c:v>
                </c:pt>
                <c:pt idx="20590">
                  <c:v>-1.3479171873276088</c:v>
                </c:pt>
                <c:pt idx="20591">
                  <c:v>-1.3119203736094149</c:v>
                </c:pt>
                <c:pt idx="20592">
                  <c:v>-1.275026313840067</c:v>
                </c:pt>
                <c:pt idx="20593">
                  <c:v>-1.2372590957150231</c:v>
                </c:pt>
                <c:pt idx="20594">
                  <c:v>-1.1986428862606042</c:v>
                </c:pt>
                <c:pt idx="20595">
                  <c:v>-1.1592050856375413</c:v>
                </c:pt>
                <c:pt idx="20596">
                  <c:v>-1.1189726142022285</c:v>
                </c:pt>
                <c:pt idx="20597">
                  <c:v>-1.0779719105666239</c:v>
                </c:pt>
                <c:pt idx="20598">
                  <c:v>-1.0362321152016156</c:v>
                </c:pt>
                <c:pt idx="20599">
                  <c:v>-0.99378251070598733</c:v>
                </c:pt>
                <c:pt idx="20600">
                  <c:v>-0.9506534211304084</c:v>
                </c:pt>
                <c:pt idx="20601">
                  <c:v>-0.90687171159219038</c:v>
                </c:pt>
                <c:pt idx="20602">
                  <c:v>-0.86246972868954386</c:v>
                </c:pt>
                <c:pt idx="20603">
                  <c:v>-0.81747800361851686</c:v>
                </c:pt>
                <c:pt idx="20604">
                  <c:v>-0.77192332918332895</c:v>
                </c:pt>
                <c:pt idx="20605">
                  <c:v>-0.72584092264656863</c:v>
                </c:pt>
                <c:pt idx="20606">
                  <c:v>-0.6792614249356772</c:v>
                </c:pt>
                <c:pt idx="20607">
                  <c:v>-0.63221358475817635</c:v>
                </c:pt>
                <c:pt idx="20608">
                  <c:v>-0.58473190578675582</c:v>
                </c:pt>
                <c:pt idx="20609">
                  <c:v>-0.5368504842919477</c:v>
                </c:pt>
                <c:pt idx="20610">
                  <c:v>-0.48860287645813821</c:v>
                </c:pt>
                <c:pt idx="20611">
                  <c:v>-0.44001887660925909</c:v>
                </c:pt>
                <c:pt idx="20612">
                  <c:v>-0.39113560522293089</c:v>
                </c:pt>
                <c:pt idx="20613">
                  <c:v>-0.3419846247266749</c:v>
                </c:pt>
                <c:pt idx="20614">
                  <c:v>-0.29259586499995971</c:v>
                </c:pt>
                <c:pt idx="20615">
                  <c:v>-0.24300736569230624</c:v>
                </c:pt>
                <c:pt idx="20616">
                  <c:v>-0.19325235542588057</c:v>
                </c:pt>
                <c:pt idx="20617">
                  <c:v>-0.14336405313270123</c:v>
                </c:pt>
                <c:pt idx="20618">
                  <c:v>-9.3377700974785607E-2</c:v>
                </c:pt>
                <c:pt idx="20619">
                  <c:v>-4.3329119357914989E-2</c:v>
                </c:pt>
                <c:pt idx="20620">
                  <c:v>6.7487103629521039E-3</c:v>
                </c:pt>
                <c:pt idx="20621">
                  <c:v>5.6822163610890715E-2</c:v>
                </c:pt>
                <c:pt idx="20622">
                  <c:v>0.10685605748028212</c:v>
                </c:pt>
                <c:pt idx="20623">
                  <c:v>0.15681503919204537</c:v>
                </c:pt>
                <c:pt idx="20624">
                  <c:v>0.20666694191818749</c:v>
                </c:pt>
                <c:pt idx="20625">
                  <c:v>0.25637923944105601</c:v>
                </c:pt>
                <c:pt idx="20626">
                  <c:v>0.30591806922157622</c:v>
                </c:pt>
                <c:pt idx="20627">
                  <c:v>0.35524845444045711</c:v>
                </c:pt>
                <c:pt idx="20628">
                  <c:v>0.40433454521804296</c:v>
                </c:pt>
                <c:pt idx="20629">
                  <c:v>0.45314097458853797</c:v>
                </c:pt>
                <c:pt idx="20630">
                  <c:v>0.501636163878459</c:v>
                </c:pt>
                <c:pt idx="20631">
                  <c:v>0.5497887140290294</c:v>
                </c:pt>
                <c:pt idx="20632">
                  <c:v>0.59756524903753816</c:v>
                </c:pt>
                <c:pt idx="20633">
                  <c:v>0.64492993889592931</c:v>
                </c:pt>
                <c:pt idx="20634">
                  <c:v>0.69185379989154616</c:v>
                </c:pt>
                <c:pt idx="20635">
                  <c:v>0.73830414562709767</c:v>
                </c:pt>
                <c:pt idx="20636">
                  <c:v>0.78424847008403065</c:v>
                </c:pt>
                <c:pt idx="20637">
                  <c:v>0.829655237903697</c:v>
                </c:pt>
                <c:pt idx="20638">
                  <c:v>0.87449312605072338</c:v>
                </c:pt>
                <c:pt idx="20639">
                  <c:v>0.91873183387855883</c:v>
                </c:pt>
                <c:pt idx="20640">
                  <c:v>0.96234106144511611</c:v>
                </c:pt>
                <c:pt idx="20641">
                  <c:v>1.0052904831169369</c:v>
                </c:pt>
                <c:pt idx="20642">
                  <c:v>1.0475506942554249</c:v>
                </c:pt>
                <c:pt idx="20643">
                  <c:v>1.0890931733996494</c:v>
                </c:pt>
                <c:pt idx="20644">
                  <c:v>1.1298893799901646</c:v>
                </c:pt>
                <c:pt idx="20645">
                  <c:v>1.1699109398737504</c:v>
                </c:pt>
                <c:pt idx="20646">
                  <c:v>1.2091306620792095</c:v>
                </c:pt>
                <c:pt idx="20647">
                  <c:v>1.24752171330456</c:v>
                </c:pt>
                <c:pt idx="20648">
                  <c:v>1.2850584017972222</c:v>
                </c:pt>
                <c:pt idx="20649">
                  <c:v>1.3217152849425602</c:v>
                </c:pt>
                <c:pt idx="20650">
                  <c:v>1.357463938502609</c:v>
                </c:pt>
                <c:pt idx="20651">
                  <c:v>1.3922831656585077</c:v>
                </c:pt>
                <c:pt idx="20652">
                  <c:v>1.4261492116843633</c:v>
                </c:pt>
                <c:pt idx="20653">
                  <c:v>1.4590369914010635</c:v>
                </c:pt>
                <c:pt idx="20654">
                  <c:v>1.4909224810908628</c:v>
                </c:pt>
                <c:pt idx="20655">
                  <c:v>1.5217859034406189</c:v>
                </c:pt>
                <c:pt idx="20656">
                  <c:v>1.5516080108252386</c:v>
                </c:pt>
                <c:pt idx="20657">
                  <c:v>1.5803689433513128</c:v>
                </c:pt>
                <c:pt idx="20658">
                  <c:v>1.608048297645579</c:v>
                </c:pt>
                <c:pt idx="20659">
                  <c:v>1.6346252306105633</c:v>
                </c:pt>
                <c:pt idx="20660">
                  <c:v>1.6600796964047313</c:v>
                </c:pt>
                <c:pt idx="20661">
                  <c:v>1.6843956527633615</c:v>
                </c:pt>
                <c:pt idx="20662">
                  <c:v>1.7075573735926224</c:v>
                </c:pt>
                <c:pt idx="20663">
                  <c:v>1.7295483416405855</c:v>
                </c:pt>
                <c:pt idx="20664">
                  <c:v>1.7503524629807368</c:v>
                </c:pt>
                <c:pt idx="20665">
                  <c:v>1.7699572707932496</c:v>
                </c:pt>
                <c:pt idx="20666">
                  <c:v>1.7883502520599521</c:v>
                </c:pt>
                <c:pt idx="20667">
                  <c:v>1.8055177675371141</c:v>
                </c:pt>
                <c:pt idx="20668">
                  <c:v>1.8214474114821564</c:v>
                </c:pt>
                <c:pt idx="20669">
                  <c:v>1.8361321044798991</c:v>
                </c:pt>
                <c:pt idx="20670">
                  <c:v>1.8495576127147568</c:v>
                </c:pt>
                <c:pt idx="20671">
                  <c:v>1.8617132135994039</c:v>
                </c:pt>
                <c:pt idx="20672">
                  <c:v>1.8725944330129682</c:v>
                </c:pt>
                <c:pt idx="20673">
                  <c:v>1.8821905160485075</c:v>
                </c:pt>
                <c:pt idx="20674">
                  <c:v>1.8904959552991658</c:v>
                </c:pt>
                <c:pt idx="20675">
                  <c:v>1.8975066131239311</c:v>
                </c:pt>
                <c:pt idx="20676">
                  <c:v>1.9032194999339296</c:v>
                </c:pt>
                <c:pt idx="20677">
                  <c:v>1.9076272160631744</c:v>
                </c:pt>
                <c:pt idx="20678">
                  <c:v>1.9107261004926377</c:v>
                </c:pt>
                <c:pt idx="20679">
                  <c:v>1.9125178434044343</c:v>
                </c:pt>
                <c:pt idx="20680">
                  <c:v>1.9129970278330342</c:v>
                </c:pt>
                <c:pt idx="20681">
                  <c:v>1.9121638589004948</c:v>
                </c:pt>
                <c:pt idx="20682">
                  <c:v>1.9100212385698192</c:v>
                </c:pt>
                <c:pt idx="20683">
                  <c:v>1.9065680200255046</c:v>
                </c:pt>
                <c:pt idx="20684">
                  <c:v>1.9018080616761346</c:v>
                </c:pt>
                <c:pt idx="20685">
                  <c:v>1.8957452788375375</c:v>
                </c:pt>
                <c:pt idx="20686">
                  <c:v>1.8883846624525054</c:v>
                </c:pt>
                <c:pt idx="20687">
                  <c:v>1.8797299403149692</c:v>
                </c:pt>
                <c:pt idx="20688">
                  <c:v>1.8697869503283646</c:v>
                </c:pt>
                <c:pt idx="20689">
                  <c:v>1.8585633251121239</c:v>
                </c:pt>
                <c:pt idx="20690">
                  <c:v>1.8460650219779076</c:v>
                </c:pt>
                <c:pt idx="20691">
                  <c:v>1.8322997411304913</c:v>
                </c:pt>
                <c:pt idx="20692">
                  <c:v>1.8172777702611589</c:v>
                </c:pt>
                <c:pt idx="20693">
                  <c:v>1.8010116316011608</c:v>
                </c:pt>
                <c:pt idx="20694">
                  <c:v>1.7835135003822504</c:v>
                </c:pt>
                <c:pt idx="20695">
                  <c:v>1.7647909370310177</c:v>
                </c:pt>
                <c:pt idx="20696">
                  <c:v>1.7448592388847814</c:v>
                </c:pt>
                <c:pt idx="20697">
                  <c:v>1.7237329051733279</c:v>
                </c:pt>
                <c:pt idx="20698">
                  <c:v>1.70142565234696</c:v>
                </c:pt>
                <c:pt idx="20699">
                  <c:v>1.6779504999249906</c:v>
                </c:pt>
                <c:pt idx="20700">
                  <c:v>1.6533272887660175</c:v>
                </c:pt>
                <c:pt idx="20701">
                  <c:v>1.6275710322886838</c:v>
                </c:pt>
                <c:pt idx="20702">
                  <c:v>1.6006988758434249</c:v>
                </c:pt>
                <c:pt idx="20703">
                  <c:v>1.5727276748806291</c:v>
                </c:pt>
                <c:pt idx="20704">
                  <c:v>1.5436803872795257</c:v>
                </c:pt>
                <c:pt idx="20705">
                  <c:v>1.5135744856095481</c:v>
                </c:pt>
                <c:pt idx="20706">
                  <c:v>1.4824301008948231</c:v>
                </c:pt>
                <c:pt idx="20707">
                  <c:v>1.4502696400272439</c:v>
                </c:pt>
                <c:pt idx="20708">
                  <c:v>1.4171173669556689</c:v>
                </c:pt>
                <c:pt idx="20709">
                  <c:v>1.3829915928870162</c:v>
                </c:pt>
                <c:pt idx="20710">
                  <c:v>1.3479171873276143</c:v>
                </c:pt>
                <c:pt idx="20711">
                  <c:v>1.3119203736094149</c:v>
                </c:pt>
                <c:pt idx="20712">
                  <c:v>1.275026313840067</c:v>
                </c:pt>
                <c:pt idx="20713">
                  <c:v>1.2372590957150231</c:v>
                </c:pt>
                <c:pt idx="20714">
                  <c:v>1.1986428862606042</c:v>
                </c:pt>
                <c:pt idx="20715">
                  <c:v>1.1592050856375413</c:v>
                </c:pt>
                <c:pt idx="20716">
                  <c:v>1.1189726142022285</c:v>
                </c:pt>
                <c:pt idx="20717">
                  <c:v>1.0779719105666239</c:v>
                </c:pt>
                <c:pt idx="20718">
                  <c:v>1.0362321152016156</c:v>
                </c:pt>
                <c:pt idx="20719">
                  <c:v>0.99378251070598733</c:v>
                </c:pt>
                <c:pt idx="20720">
                  <c:v>0.95065342113041396</c:v>
                </c:pt>
                <c:pt idx="20721">
                  <c:v>0.90687171159219038</c:v>
                </c:pt>
                <c:pt idx="20722">
                  <c:v>0.86246972868954941</c:v>
                </c:pt>
                <c:pt idx="20723">
                  <c:v>0.81747800361851686</c:v>
                </c:pt>
                <c:pt idx="20724">
                  <c:v>0.77192332918332895</c:v>
                </c:pt>
                <c:pt idx="20725">
                  <c:v>0.72584092264656863</c:v>
                </c:pt>
                <c:pt idx="20726">
                  <c:v>0.6792614249356772</c:v>
                </c:pt>
                <c:pt idx="20727">
                  <c:v>0.63221358475817635</c:v>
                </c:pt>
                <c:pt idx="20728">
                  <c:v>0.58473190578675582</c:v>
                </c:pt>
                <c:pt idx="20729">
                  <c:v>0.5368504842919477</c:v>
                </c:pt>
                <c:pt idx="20730">
                  <c:v>0.48860287645813821</c:v>
                </c:pt>
                <c:pt idx="20731">
                  <c:v>0.44001887660925909</c:v>
                </c:pt>
                <c:pt idx="20732">
                  <c:v>0.39113560522293089</c:v>
                </c:pt>
                <c:pt idx="20733">
                  <c:v>0.3419846247266749</c:v>
                </c:pt>
                <c:pt idx="20734">
                  <c:v>0.29259586499995971</c:v>
                </c:pt>
                <c:pt idx="20735">
                  <c:v>0.24300736569230624</c:v>
                </c:pt>
                <c:pt idx="20736">
                  <c:v>0.19325235542588057</c:v>
                </c:pt>
                <c:pt idx="20737">
                  <c:v>0.14336405313270123</c:v>
                </c:pt>
                <c:pt idx="20738">
                  <c:v>9.3377700974785607E-2</c:v>
                </c:pt>
                <c:pt idx="20739">
                  <c:v>4.3329119357914989E-2</c:v>
                </c:pt>
                <c:pt idx="20740">
                  <c:v>-6.7487103629521039E-3</c:v>
                </c:pt>
                <c:pt idx="20741">
                  <c:v>-5.6822163610890715E-2</c:v>
                </c:pt>
                <c:pt idx="20742">
                  <c:v>-0.10685605748028212</c:v>
                </c:pt>
                <c:pt idx="20743">
                  <c:v>-0.15681503919204537</c:v>
                </c:pt>
                <c:pt idx="20744">
                  <c:v>-0.20666694191818749</c:v>
                </c:pt>
                <c:pt idx="20745">
                  <c:v>-0.25637923944105601</c:v>
                </c:pt>
                <c:pt idx="20746">
                  <c:v>-0.30591806922156156</c:v>
                </c:pt>
                <c:pt idx="20747">
                  <c:v>-0.35524845444045711</c:v>
                </c:pt>
                <c:pt idx="20748">
                  <c:v>-0.40433454521804296</c:v>
                </c:pt>
                <c:pt idx="20749">
                  <c:v>-0.45314097458853797</c:v>
                </c:pt>
                <c:pt idx="20750">
                  <c:v>-0.501636163878459</c:v>
                </c:pt>
                <c:pt idx="20751">
                  <c:v>-0.5497887140290294</c:v>
                </c:pt>
                <c:pt idx="20752">
                  <c:v>-0.59756524903752128</c:v>
                </c:pt>
                <c:pt idx="20753">
                  <c:v>-0.64492993889592931</c:v>
                </c:pt>
                <c:pt idx="20754">
                  <c:v>-0.69185379989154616</c:v>
                </c:pt>
                <c:pt idx="20755">
                  <c:v>-0.73830414562709767</c:v>
                </c:pt>
                <c:pt idx="20756">
                  <c:v>-0.78424847008401366</c:v>
                </c:pt>
                <c:pt idx="20757">
                  <c:v>-0.829655237903697</c:v>
                </c:pt>
                <c:pt idx="20758">
                  <c:v>-0.87449312605072338</c:v>
                </c:pt>
                <c:pt idx="20759">
                  <c:v>-0.91873183387855883</c:v>
                </c:pt>
                <c:pt idx="20760">
                  <c:v>-0.96234106144511611</c:v>
                </c:pt>
                <c:pt idx="20761">
                  <c:v>-1.0052904831169369</c:v>
                </c:pt>
                <c:pt idx="20762">
                  <c:v>-1.0475506942554249</c:v>
                </c:pt>
                <c:pt idx="20763">
                  <c:v>-1.0890931733996381</c:v>
                </c:pt>
                <c:pt idx="20764">
                  <c:v>-1.1298893799901646</c:v>
                </c:pt>
                <c:pt idx="20765">
                  <c:v>-1.1699109398737504</c:v>
                </c:pt>
                <c:pt idx="20766">
                  <c:v>-1.2091306620792095</c:v>
                </c:pt>
                <c:pt idx="20767">
                  <c:v>-1.24752171330456</c:v>
                </c:pt>
                <c:pt idx="20768">
                  <c:v>-1.2850584017972222</c:v>
                </c:pt>
                <c:pt idx="20769">
                  <c:v>-1.3217152849425544</c:v>
                </c:pt>
                <c:pt idx="20770">
                  <c:v>-1.357463938502609</c:v>
                </c:pt>
                <c:pt idx="20771">
                  <c:v>-1.3922831656585077</c:v>
                </c:pt>
                <c:pt idx="20772">
                  <c:v>-1.4261492116843633</c:v>
                </c:pt>
                <c:pt idx="20773">
                  <c:v>-1.4590369914010519</c:v>
                </c:pt>
                <c:pt idx="20774">
                  <c:v>-1.4909224810908628</c:v>
                </c:pt>
                <c:pt idx="20775">
                  <c:v>-1.5217859034406134</c:v>
                </c:pt>
                <c:pt idx="20776">
                  <c:v>-1.5516080108252386</c:v>
                </c:pt>
                <c:pt idx="20777">
                  <c:v>-1.5803689433513128</c:v>
                </c:pt>
                <c:pt idx="20778">
                  <c:v>-1.6080482976455843</c:v>
                </c:pt>
                <c:pt idx="20779">
                  <c:v>-1.6346252306105633</c:v>
                </c:pt>
                <c:pt idx="20780">
                  <c:v>-1.6600796964047313</c:v>
                </c:pt>
                <c:pt idx="20781">
                  <c:v>-1.6843956527633615</c:v>
                </c:pt>
                <c:pt idx="20782">
                  <c:v>-1.7075573735926224</c:v>
                </c:pt>
                <c:pt idx="20783">
                  <c:v>-1.7295483416405855</c:v>
                </c:pt>
                <c:pt idx="20784">
                  <c:v>-1.7503524629807312</c:v>
                </c:pt>
                <c:pt idx="20785">
                  <c:v>-1.7699572707932496</c:v>
                </c:pt>
                <c:pt idx="20786">
                  <c:v>-1.7883502520599521</c:v>
                </c:pt>
                <c:pt idx="20787">
                  <c:v>-1.8055177675371084</c:v>
                </c:pt>
                <c:pt idx="20788">
                  <c:v>-1.8214474114821564</c:v>
                </c:pt>
                <c:pt idx="20789">
                  <c:v>-1.8361321044798991</c:v>
                </c:pt>
                <c:pt idx="20790">
                  <c:v>-1.8495576127147568</c:v>
                </c:pt>
                <c:pt idx="20791">
                  <c:v>-1.8617132135994039</c:v>
                </c:pt>
                <c:pt idx="20792">
                  <c:v>-1.8725944330129682</c:v>
                </c:pt>
                <c:pt idx="20793">
                  <c:v>-1.8821905160485075</c:v>
                </c:pt>
                <c:pt idx="20794">
                  <c:v>-1.8904959552991658</c:v>
                </c:pt>
                <c:pt idx="20795">
                  <c:v>-1.8975066131239311</c:v>
                </c:pt>
                <c:pt idx="20796">
                  <c:v>-1.9032194999339296</c:v>
                </c:pt>
                <c:pt idx="20797">
                  <c:v>-1.9076272160631744</c:v>
                </c:pt>
                <c:pt idx="20798">
                  <c:v>-1.9107261004926377</c:v>
                </c:pt>
                <c:pt idx="20799">
                  <c:v>-1.9125178434044343</c:v>
                </c:pt>
                <c:pt idx="20800">
                  <c:v>-1.9129970278330342</c:v>
                </c:pt>
                <c:pt idx="20801">
                  <c:v>-1.9121638589004948</c:v>
                </c:pt>
                <c:pt idx="20802">
                  <c:v>-1.9100212385698192</c:v>
                </c:pt>
                <c:pt idx="20803">
                  <c:v>-1.9065680200255046</c:v>
                </c:pt>
                <c:pt idx="20804">
                  <c:v>-1.9018080616761404</c:v>
                </c:pt>
                <c:pt idx="20805">
                  <c:v>-1.8957452788375433</c:v>
                </c:pt>
                <c:pt idx="20806">
                  <c:v>-1.8883846624525054</c:v>
                </c:pt>
                <c:pt idx="20807">
                  <c:v>-1.8797299403149692</c:v>
                </c:pt>
                <c:pt idx="20808">
                  <c:v>-1.8697869503283591</c:v>
                </c:pt>
                <c:pt idx="20809">
                  <c:v>-1.8585633251121239</c:v>
                </c:pt>
                <c:pt idx="20810">
                  <c:v>-1.8460650219779076</c:v>
                </c:pt>
                <c:pt idx="20811">
                  <c:v>-1.8322997411304913</c:v>
                </c:pt>
                <c:pt idx="20812">
                  <c:v>-1.8172777702611589</c:v>
                </c:pt>
                <c:pt idx="20813">
                  <c:v>-1.8010116316011608</c:v>
                </c:pt>
                <c:pt idx="20814">
                  <c:v>-1.7835135003822504</c:v>
                </c:pt>
                <c:pt idx="20815">
                  <c:v>-1.7647909370310177</c:v>
                </c:pt>
                <c:pt idx="20816">
                  <c:v>-1.744859238884787</c:v>
                </c:pt>
                <c:pt idx="20817">
                  <c:v>-1.7237329051733334</c:v>
                </c:pt>
                <c:pt idx="20818">
                  <c:v>-1.70142565234696</c:v>
                </c:pt>
                <c:pt idx="20819">
                  <c:v>-1.6779504999249906</c:v>
                </c:pt>
                <c:pt idx="20820">
                  <c:v>-1.6533272887660175</c:v>
                </c:pt>
                <c:pt idx="20821">
                  <c:v>-1.6275710322886838</c:v>
                </c:pt>
                <c:pt idx="20822">
                  <c:v>-1.6006988758434249</c:v>
                </c:pt>
                <c:pt idx="20823">
                  <c:v>-1.5727276748806291</c:v>
                </c:pt>
                <c:pt idx="20824">
                  <c:v>-1.5436803872795257</c:v>
                </c:pt>
                <c:pt idx="20825">
                  <c:v>-1.5135744856095534</c:v>
                </c:pt>
                <c:pt idx="20826">
                  <c:v>-1.4824301008948231</c:v>
                </c:pt>
                <c:pt idx="20827">
                  <c:v>-1.4502696400272439</c:v>
                </c:pt>
                <c:pt idx="20828">
                  <c:v>-1.4171173669556689</c:v>
                </c:pt>
                <c:pt idx="20829">
                  <c:v>-1.3829915928870218</c:v>
                </c:pt>
                <c:pt idx="20830">
                  <c:v>-1.3479171873276143</c:v>
                </c:pt>
                <c:pt idx="20831">
                  <c:v>-1.3119203736094149</c:v>
                </c:pt>
                <c:pt idx="20832">
                  <c:v>-1.275026313840067</c:v>
                </c:pt>
                <c:pt idx="20833">
                  <c:v>-1.2372590957150231</c:v>
                </c:pt>
                <c:pt idx="20834">
                  <c:v>-1.1986428862606042</c:v>
                </c:pt>
                <c:pt idx="20835">
                  <c:v>-1.1592050856375413</c:v>
                </c:pt>
                <c:pt idx="20836">
                  <c:v>-1.1189726142022285</c:v>
                </c:pt>
                <c:pt idx="20837">
                  <c:v>-1.0779719105666239</c:v>
                </c:pt>
                <c:pt idx="20838">
                  <c:v>-1.0362321152016267</c:v>
                </c:pt>
                <c:pt idx="20839">
                  <c:v>-0.99378251070598733</c:v>
                </c:pt>
                <c:pt idx="20840">
                  <c:v>-0.95065342113041396</c:v>
                </c:pt>
                <c:pt idx="20841">
                  <c:v>-0.90687171159219038</c:v>
                </c:pt>
                <c:pt idx="20842">
                  <c:v>-0.86246972868953264</c:v>
                </c:pt>
                <c:pt idx="20843">
                  <c:v>-0.81747800361851686</c:v>
                </c:pt>
                <c:pt idx="20844">
                  <c:v>-0.77192332918332895</c:v>
                </c:pt>
                <c:pt idx="20845">
                  <c:v>-0.72584092264656863</c:v>
                </c:pt>
                <c:pt idx="20846">
                  <c:v>-0.6792614249356772</c:v>
                </c:pt>
                <c:pt idx="20847">
                  <c:v>-0.63221358475819323</c:v>
                </c:pt>
                <c:pt idx="20848">
                  <c:v>-0.58473190578675582</c:v>
                </c:pt>
                <c:pt idx="20849">
                  <c:v>-0.5368504842919477</c:v>
                </c:pt>
                <c:pt idx="20850">
                  <c:v>-0.48860287645813821</c:v>
                </c:pt>
                <c:pt idx="20851">
                  <c:v>-0.44001887660925909</c:v>
                </c:pt>
                <c:pt idx="20852">
                  <c:v>-0.39113560522293089</c:v>
                </c:pt>
                <c:pt idx="20853">
                  <c:v>-0.3419846247266749</c:v>
                </c:pt>
                <c:pt idx="20854">
                  <c:v>-0.29259586499995971</c:v>
                </c:pt>
                <c:pt idx="20855">
                  <c:v>-0.24300736569230624</c:v>
                </c:pt>
                <c:pt idx="20856">
                  <c:v>-0.19325235542588057</c:v>
                </c:pt>
                <c:pt idx="20857">
                  <c:v>-0.14336405313270123</c:v>
                </c:pt>
                <c:pt idx="20858">
                  <c:v>-9.3377700974785607E-2</c:v>
                </c:pt>
                <c:pt idx="20859">
                  <c:v>-4.3329119357914989E-2</c:v>
                </c:pt>
                <c:pt idx="20860">
                  <c:v>6.7487103629521039E-3</c:v>
                </c:pt>
                <c:pt idx="20861">
                  <c:v>5.6822163610890715E-2</c:v>
                </c:pt>
                <c:pt idx="20862">
                  <c:v>0.10685605748028212</c:v>
                </c:pt>
                <c:pt idx="20863">
                  <c:v>0.15681503919204537</c:v>
                </c:pt>
                <c:pt idx="20864">
                  <c:v>0.20666694191818749</c:v>
                </c:pt>
                <c:pt idx="20865">
                  <c:v>0.25637923944105601</c:v>
                </c:pt>
                <c:pt idx="20866">
                  <c:v>0.30591806922157622</c:v>
                </c:pt>
                <c:pt idx="20867">
                  <c:v>0.35524845444045711</c:v>
                </c:pt>
                <c:pt idx="20868">
                  <c:v>0.40433454521802836</c:v>
                </c:pt>
                <c:pt idx="20869">
                  <c:v>0.45314097458853797</c:v>
                </c:pt>
                <c:pt idx="20870">
                  <c:v>0.501636163878459</c:v>
                </c:pt>
                <c:pt idx="20871">
                  <c:v>0.5497887140290294</c:v>
                </c:pt>
                <c:pt idx="20872">
                  <c:v>0.59756524903752128</c:v>
                </c:pt>
                <c:pt idx="20873">
                  <c:v>0.64492993889592931</c:v>
                </c:pt>
                <c:pt idx="20874">
                  <c:v>0.69185379989154616</c:v>
                </c:pt>
                <c:pt idx="20875">
                  <c:v>0.73830414562709767</c:v>
                </c:pt>
                <c:pt idx="20876">
                  <c:v>0.78424847008401366</c:v>
                </c:pt>
                <c:pt idx="20877">
                  <c:v>0.829655237903697</c:v>
                </c:pt>
                <c:pt idx="20878">
                  <c:v>0.87449312605072338</c:v>
                </c:pt>
                <c:pt idx="20879">
                  <c:v>0.91873183387855883</c:v>
                </c:pt>
                <c:pt idx="20880">
                  <c:v>0.96234106144511045</c:v>
                </c:pt>
                <c:pt idx="20881">
                  <c:v>1.0052904831169254</c:v>
                </c:pt>
                <c:pt idx="20882">
                  <c:v>1.0475506942554194</c:v>
                </c:pt>
                <c:pt idx="20883">
                  <c:v>1.0890931733996381</c:v>
                </c:pt>
                <c:pt idx="20884">
                  <c:v>1.1298893799901646</c:v>
                </c:pt>
                <c:pt idx="20885">
                  <c:v>1.1699109398737448</c:v>
                </c:pt>
                <c:pt idx="20886">
                  <c:v>1.2091306620792095</c:v>
                </c:pt>
                <c:pt idx="20887">
                  <c:v>1.24752171330456</c:v>
                </c:pt>
                <c:pt idx="20888">
                  <c:v>1.2850584017972222</c:v>
                </c:pt>
                <c:pt idx="20889">
                  <c:v>1.3217152849425544</c:v>
                </c:pt>
                <c:pt idx="20890">
                  <c:v>1.357463938502609</c:v>
                </c:pt>
                <c:pt idx="20891">
                  <c:v>1.3922831656585022</c:v>
                </c:pt>
                <c:pt idx="20892">
                  <c:v>1.4261492116843633</c:v>
                </c:pt>
                <c:pt idx="20893">
                  <c:v>1.4590369914010519</c:v>
                </c:pt>
                <c:pt idx="20894">
                  <c:v>1.4909224810908628</c:v>
                </c:pt>
                <c:pt idx="20895">
                  <c:v>1.5217859034406134</c:v>
                </c:pt>
                <c:pt idx="20896">
                  <c:v>1.5516080108252386</c:v>
                </c:pt>
                <c:pt idx="20897">
                  <c:v>1.5803689433513128</c:v>
                </c:pt>
                <c:pt idx="20898">
                  <c:v>1.6080482976455843</c:v>
                </c:pt>
                <c:pt idx="20899">
                  <c:v>1.6346252306105633</c:v>
                </c:pt>
                <c:pt idx="20900">
                  <c:v>1.6600796964047255</c:v>
                </c:pt>
                <c:pt idx="20901">
                  <c:v>1.6843956527633615</c:v>
                </c:pt>
                <c:pt idx="20902">
                  <c:v>1.7075573735926171</c:v>
                </c:pt>
                <c:pt idx="20903">
                  <c:v>1.7295483416405797</c:v>
                </c:pt>
                <c:pt idx="20904">
                  <c:v>1.7503524629807312</c:v>
                </c:pt>
                <c:pt idx="20905">
                  <c:v>1.7699572707932496</c:v>
                </c:pt>
                <c:pt idx="20906">
                  <c:v>1.7883502520599464</c:v>
                </c:pt>
                <c:pt idx="20907">
                  <c:v>1.8055177675371084</c:v>
                </c:pt>
                <c:pt idx="20908">
                  <c:v>1.8214474114821506</c:v>
                </c:pt>
                <c:pt idx="20909">
                  <c:v>1.8361321044798933</c:v>
                </c:pt>
                <c:pt idx="20910">
                  <c:v>1.8495576127147568</c:v>
                </c:pt>
                <c:pt idx="20911">
                  <c:v>1.8617132135993981</c:v>
                </c:pt>
                <c:pt idx="20912">
                  <c:v>1.8725944330129682</c:v>
                </c:pt>
                <c:pt idx="20913">
                  <c:v>1.8821905160485075</c:v>
                </c:pt>
                <c:pt idx="20914">
                  <c:v>1.8904959552991603</c:v>
                </c:pt>
                <c:pt idx="20915">
                  <c:v>1.8975066131239311</c:v>
                </c:pt>
                <c:pt idx="20916">
                  <c:v>1.903219499933924</c:v>
                </c:pt>
                <c:pt idx="20917">
                  <c:v>1.9076272160631744</c:v>
                </c:pt>
                <c:pt idx="20918">
                  <c:v>1.9107261004926377</c:v>
                </c:pt>
                <c:pt idx="20919">
                  <c:v>1.9125178434044343</c:v>
                </c:pt>
                <c:pt idx="20920">
                  <c:v>1.9129970278330342</c:v>
                </c:pt>
                <c:pt idx="20921">
                  <c:v>1.9121638589004948</c:v>
                </c:pt>
                <c:pt idx="20922">
                  <c:v>1.9100212385698192</c:v>
                </c:pt>
                <c:pt idx="20923">
                  <c:v>1.9065680200255046</c:v>
                </c:pt>
                <c:pt idx="20924">
                  <c:v>1.9018080616761346</c:v>
                </c:pt>
                <c:pt idx="20925">
                  <c:v>1.8957452788375375</c:v>
                </c:pt>
                <c:pt idx="20926">
                  <c:v>1.8883846624525054</c:v>
                </c:pt>
                <c:pt idx="20927">
                  <c:v>1.8797299403149692</c:v>
                </c:pt>
                <c:pt idx="20928">
                  <c:v>1.8697869503283591</c:v>
                </c:pt>
                <c:pt idx="20929">
                  <c:v>1.8585633251121239</c:v>
                </c:pt>
                <c:pt idx="20930">
                  <c:v>1.8460650219779076</c:v>
                </c:pt>
                <c:pt idx="20931">
                  <c:v>1.8322997411304913</c:v>
                </c:pt>
                <c:pt idx="20932">
                  <c:v>1.8172777702611589</c:v>
                </c:pt>
                <c:pt idx="20933">
                  <c:v>1.8010116316011608</c:v>
                </c:pt>
                <c:pt idx="20934">
                  <c:v>1.7835135003822504</c:v>
                </c:pt>
                <c:pt idx="20935">
                  <c:v>1.7647909370310177</c:v>
                </c:pt>
                <c:pt idx="20936">
                  <c:v>1.744859238884787</c:v>
                </c:pt>
                <c:pt idx="20937">
                  <c:v>1.7237329051733334</c:v>
                </c:pt>
                <c:pt idx="20938">
                  <c:v>1.70142565234696</c:v>
                </c:pt>
                <c:pt idx="20939">
                  <c:v>1.6779504999249906</c:v>
                </c:pt>
                <c:pt idx="20940">
                  <c:v>1.6533272887660175</c:v>
                </c:pt>
                <c:pt idx="20941">
                  <c:v>1.6275710322886838</c:v>
                </c:pt>
                <c:pt idx="20942">
                  <c:v>1.6006988758434249</c:v>
                </c:pt>
                <c:pt idx="20943">
                  <c:v>1.5727276748806345</c:v>
                </c:pt>
                <c:pt idx="20944">
                  <c:v>1.5436803872795257</c:v>
                </c:pt>
                <c:pt idx="20945">
                  <c:v>1.5135744856095481</c:v>
                </c:pt>
                <c:pt idx="20946">
                  <c:v>1.4824301008948231</c:v>
                </c:pt>
                <c:pt idx="20947">
                  <c:v>1.4502696400272439</c:v>
                </c:pt>
                <c:pt idx="20948">
                  <c:v>1.4171173669556689</c:v>
                </c:pt>
                <c:pt idx="20949">
                  <c:v>1.3829915928870218</c:v>
                </c:pt>
                <c:pt idx="20950">
                  <c:v>1.3479171873276143</c:v>
                </c:pt>
                <c:pt idx="20951">
                  <c:v>1.3119203736094149</c:v>
                </c:pt>
                <c:pt idx="20952">
                  <c:v>1.275026313840067</c:v>
                </c:pt>
                <c:pt idx="20953">
                  <c:v>1.2372590957150231</c:v>
                </c:pt>
                <c:pt idx="20954">
                  <c:v>1.1986428862606042</c:v>
                </c:pt>
                <c:pt idx="20955">
                  <c:v>1.1592050856375413</c:v>
                </c:pt>
                <c:pt idx="20956">
                  <c:v>1.1189726142022285</c:v>
                </c:pt>
                <c:pt idx="20957">
                  <c:v>1.0779719105666239</c:v>
                </c:pt>
                <c:pt idx="20958">
                  <c:v>1.0362321152016267</c:v>
                </c:pt>
                <c:pt idx="20959">
                  <c:v>0.99378251070598733</c:v>
                </c:pt>
                <c:pt idx="20960">
                  <c:v>0.95065342113041396</c:v>
                </c:pt>
                <c:pt idx="20961">
                  <c:v>0.90687171159219038</c:v>
                </c:pt>
                <c:pt idx="20962">
                  <c:v>0.86246972868953264</c:v>
                </c:pt>
                <c:pt idx="20963">
                  <c:v>0.81747800361851686</c:v>
                </c:pt>
                <c:pt idx="20964">
                  <c:v>0.77192332918332895</c:v>
                </c:pt>
                <c:pt idx="20965">
                  <c:v>0.72584092264656863</c:v>
                </c:pt>
                <c:pt idx="20966">
                  <c:v>0.6792614249356772</c:v>
                </c:pt>
                <c:pt idx="20967">
                  <c:v>0.63221358475819323</c:v>
                </c:pt>
                <c:pt idx="20968">
                  <c:v>0.58473190578675582</c:v>
                </c:pt>
                <c:pt idx="20969">
                  <c:v>0.5368504842919477</c:v>
                </c:pt>
                <c:pt idx="20970">
                  <c:v>0.48860287645812361</c:v>
                </c:pt>
                <c:pt idx="20971">
                  <c:v>0.44001887660925909</c:v>
                </c:pt>
                <c:pt idx="20972">
                  <c:v>0.39113560522293089</c:v>
                </c:pt>
                <c:pt idx="20973">
                  <c:v>0.3419846247266749</c:v>
                </c:pt>
                <c:pt idx="20974">
                  <c:v>0.29259586499995971</c:v>
                </c:pt>
                <c:pt idx="20975">
                  <c:v>0.24300736569232087</c:v>
                </c:pt>
                <c:pt idx="20976">
                  <c:v>0.19325235542588057</c:v>
                </c:pt>
                <c:pt idx="20977">
                  <c:v>0.14336405313270123</c:v>
                </c:pt>
                <c:pt idx="20978">
                  <c:v>9.3377700974800235E-2</c:v>
                </c:pt>
                <c:pt idx="20979">
                  <c:v>4.3329119357914989E-2</c:v>
                </c:pt>
                <c:pt idx="20980">
                  <c:v>-6.7487103629521039E-3</c:v>
                </c:pt>
                <c:pt idx="20981">
                  <c:v>-5.6822163610890715E-2</c:v>
                </c:pt>
                <c:pt idx="20982">
                  <c:v>-0.10685605748028212</c:v>
                </c:pt>
                <c:pt idx="20983">
                  <c:v>-0.15681503919204537</c:v>
                </c:pt>
                <c:pt idx="20984">
                  <c:v>-0.20666694191818749</c:v>
                </c:pt>
                <c:pt idx="20985">
                  <c:v>-0.25637923944105601</c:v>
                </c:pt>
                <c:pt idx="20986">
                  <c:v>-0.30591806922157622</c:v>
                </c:pt>
                <c:pt idx="20987">
                  <c:v>-0.35524845444045711</c:v>
                </c:pt>
                <c:pt idx="20988">
                  <c:v>-0.40433454521802836</c:v>
                </c:pt>
                <c:pt idx="20989">
                  <c:v>-0.45314097458853797</c:v>
                </c:pt>
                <c:pt idx="20990">
                  <c:v>-0.50163616387844445</c:v>
                </c:pt>
                <c:pt idx="20991">
                  <c:v>-0.5497887140290294</c:v>
                </c:pt>
                <c:pt idx="20992">
                  <c:v>-0.59756524903752128</c:v>
                </c:pt>
                <c:pt idx="20993">
                  <c:v>-0.64492993889592931</c:v>
                </c:pt>
                <c:pt idx="20994">
                  <c:v>-0.69185379989154616</c:v>
                </c:pt>
                <c:pt idx="20995">
                  <c:v>-0.73830414562709767</c:v>
                </c:pt>
                <c:pt idx="20996">
                  <c:v>-0.78424847008401366</c:v>
                </c:pt>
                <c:pt idx="20997">
                  <c:v>-0.829655237903697</c:v>
                </c:pt>
                <c:pt idx="20998">
                  <c:v>-0.87449312605072338</c:v>
                </c:pt>
                <c:pt idx="20999">
                  <c:v>-0.91873183387855883</c:v>
                </c:pt>
                <c:pt idx="21000">
                  <c:v>-0.96234106144509912</c:v>
                </c:pt>
                <c:pt idx="21001">
                  <c:v>-1.0052904831169369</c:v>
                </c:pt>
                <c:pt idx="21002">
                  <c:v>-1.0475506942554083</c:v>
                </c:pt>
                <c:pt idx="21003">
                  <c:v>-1.0890931733996325</c:v>
                </c:pt>
                <c:pt idx="21004">
                  <c:v>-1.129889379990159</c:v>
                </c:pt>
                <c:pt idx="21005">
                  <c:v>-1.1699109398737448</c:v>
                </c:pt>
                <c:pt idx="21006">
                  <c:v>-1.2091306620791926</c:v>
                </c:pt>
                <c:pt idx="21007">
                  <c:v>-1.24752171330456</c:v>
                </c:pt>
                <c:pt idx="21008">
                  <c:v>-1.2850584017972166</c:v>
                </c:pt>
                <c:pt idx="21009">
                  <c:v>-1.3217152849425544</c:v>
                </c:pt>
                <c:pt idx="21010">
                  <c:v>-1.3574639385026146</c:v>
                </c:pt>
                <c:pt idx="21011">
                  <c:v>-1.3922831656585022</c:v>
                </c:pt>
                <c:pt idx="21012">
                  <c:v>-1.4261492116843577</c:v>
                </c:pt>
                <c:pt idx="21013">
                  <c:v>-1.4590369914010519</c:v>
                </c:pt>
                <c:pt idx="21014">
                  <c:v>-1.4909224810908628</c:v>
                </c:pt>
                <c:pt idx="21015">
                  <c:v>-1.5217859034406134</c:v>
                </c:pt>
                <c:pt idx="21016">
                  <c:v>-1.5516080108252386</c:v>
                </c:pt>
                <c:pt idx="21017">
                  <c:v>-1.5803689433513128</c:v>
                </c:pt>
                <c:pt idx="21018">
                  <c:v>-1.608048297645579</c:v>
                </c:pt>
                <c:pt idx="21019">
                  <c:v>-1.6346252306105633</c:v>
                </c:pt>
                <c:pt idx="21020">
                  <c:v>-1.6600796964047255</c:v>
                </c:pt>
                <c:pt idx="21021">
                  <c:v>-1.6843956527633615</c:v>
                </c:pt>
                <c:pt idx="21022">
                  <c:v>-1.7075573735926171</c:v>
                </c:pt>
                <c:pt idx="21023">
                  <c:v>-1.7295483416405797</c:v>
                </c:pt>
                <c:pt idx="21024">
                  <c:v>-1.7503524629807312</c:v>
                </c:pt>
                <c:pt idx="21025">
                  <c:v>-1.7699572707932496</c:v>
                </c:pt>
                <c:pt idx="21026">
                  <c:v>-1.7883502520599464</c:v>
                </c:pt>
                <c:pt idx="21027">
                  <c:v>-1.8055177675371084</c:v>
                </c:pt>
                <c:pt idx="21028">
                  <c:v>-1.8214474114821506</c:v>
                </c:pt>
                <c:pt idx="21029">
                  <c:v>-1.8361321044798933</c:v>
                </c:pt>
                <c:pt idx="21030">
                  <c:v>-1.8495576127147568</c:v>
                </c:pt>
                <c:pt idx="21031">
                  <c:v>-1.8617132135993981</c:v>
                </c:pt>
                <c:pt idx="21032">
                  <c:v>-1.8725944330129682</c:v>
                </c:pt>
                <c:pt idx="21033">
                  <c:v>-1.8821905160485075</c:v>
                </c:pt>
                <c:pt idx="21034">
                  <c:v>-1.8904959552991603</c:v>
                </c:pt>
                <c:pt idx="21035">
                  <c:v>-1.8975066131239311</c:v>
                </c:pt>
                <c:pt idx="21036">
                  <c:v>-1.903219499933924</c:v>
                </c:pt>
                <c:pt idx="21037">
                  <c:v>-1.9076272160631744</c:v>
                </c:pt>
                <c:pt idx="21038">
                  <c:v>-1.9107261004926377</c:v>
                </c:pt>
                <c:pt idx="21039">
                  <c:v>-1.9125178434044343</c:v>
                </c:pt>
                <c:pt idx="21040">
                  <c:v>-1.9129970278330342</c:v>
                </c:pt>
                <c:pt idx="21041">
                  <c:v>-1.9121638589004948</c:v>
                </c:pt>
                <c:pt idx="21042">
                  <c:v>-1.9100212385698192</c:v>
                </c:pt>
                <c:pt idx="21043">
                  <c:v>-1.9065680200255046</c:v>
                </c:pt>
                <c:pt idx="21044">
                  <c:v>-1.9018080616761346</c:v>
                </c:pt>
                <c:pt idx="21045">
                  <c:v>-1.8957452788375375</c:v>
                </c:pt>
                <c:pt idx="21046">
                  <c:v>-1.8883846624524996</c:v>
                </c:pt>
                <c:pt idx="21047">
                  <c:v>-1.8797299403149634</c:v>
                </c:pt>
                <c:pt idx="21048">
                  <c:v>-1.8697869503283646</c:v>
                </c:pt>
                <c:pt idx="21049">
                  <c:v>-1.8585633251121239</c:v>
                </c:pt>
                <c:pt idx="21050">
                  <c:v>-1.8460650219779076</c:v>
                </c:pt>
                <c:pt idx="21051">
                  <c:v>-1.8322997411304913</c:v>
                </c:pt>
                <c:pt idx="21052">
                  <c:v>-1.8172777702611589</c:v>
                </c:pt>
                <c:pt idx="21053">
                  <c:v>-1.8010116316011608</c:v>
                </c:pt>
                <c:pt idx="21054">
                  <c:v>-1.7835135003822504</c:v>
                </c:pt>
                <c:pt idx="21055">
                  <c:v>-1.7647909370310177</c:v>
                </c:pt>
                <c:pt idx="21056">
                  <c:v>-1.744859238884787</c:v>
                </c:pt>
                <c:pt idx="21057">
                  <c:v>-1.7237329051733334</c:v>
                </c:pt>
                <c:pt idx="21058">
                  <c:v>-1.70142565234696</c:v>
                </c:pt>
                <c:pt idx="21059">
                  <c:v>-1.6779504999249906</c:v>
                </c:pt>
                <c:pt idx="21060">
                  <c:v>-1.6533272887660175</c:v>
                </c:pt>
                <c:pt idx="21061">
                  <c:v>-1.6275710322886838</c:v>
                </c:pt>
                <c:pt idx="21062">
                  <c:v>-1.6006988758434249</c:v>
                </c:pt>
                <c:pt idx="21063">
                  <c:v>-1.5727276748806291</c:v>
                </c:pt>
                <c:pt idx="21064">
                  <c:v>-1.5436803872795257</c:v>
                </c:pt>
                <c:pt idx="21065">
                  <c:v>-1.5135744856095481</c:v>
                </c:pt>
                <c:pt idx="21066">
                  <c:v>-1.4824301008948231</c:v>
                </c:pt>
                <c:pt idx="21067">
                  <c:v>-1.4502696400272439</c:v>
                </c:pt>
                <c:pt idx="21068">
                  <c:v>-1.4171173669556631</c:v>
                </c:pt>
                <c:pt idx="21069">
                  <c:v>-1.3829915928870218</c:v>
                </c:pt>
                <c:pt idx="21070">
                  <c:v>-1.3479171873276143</c:v>
                </c:pt>
                <c:pt idx="21071">
                  <c:v>-1.3119203736094149</c:v>
                </c:pt>
                <c:pt idx="21072">
                  <c:v>-1.2750263138400557</c:v>
                </c:pt>
                <c:pt idx="21073">
                  <c:v>-1.2372590957150231</c:v>
                </c:pt>
                <c:pt idx="21074">
                  <c:v>-1.1986428862606042</c:v>
                </c:pt>
                <c:pt idx="21075">
                  <c:v>-1.1592050856375413</c:v>
                </c:pt>
                <c:pt idx="21076">
                  <c:v>-1.1189726142022285</c:v>
                </c:pt>
                <c:pt idx="21077">
                  <c:v>-1.0779719105666239</c:v>
                </c:pt>
                <c:pt idx="21078">
                  <c:v>-1.0362321152016267</c:v>
                </c:pt>
                <c:pt idx="21079">
                  <c:v>-0.99378251070598733</c:v>
                </c:pt>
                <c:pt idx="21080">
                  <c:v>-0.95065342113041396</c:v>
                </c:pt>
                <c:pt idx="21081">
                  <c:v>-0.90687171159219038</c:v>
                </c:pt>
                <c:pt idx="21082">
                  <c:v>-0.86246972868952698</c:v>
                </c:pt>
                <c:pt idx="21083">
                  <c:v>-0.81747800361851686</c:v>
                </c:pt>
                <c:pt idx="21084">
                  <c:v>-0.77192332918332895</c:v>
                </c:pt>
                <c:pt idx="21085">
                  <c:v>-0.72584092264656863</c:v>
                </c:pt>
                <c:pt idx="21086">
                  <c:v>-0.6792614249356772</c:v>
                </c:pt>
                <c:pt idx="21087">
                  <c:v>-0.63221358475819323</c:v>
                </c:pt>
                <c:pt idx="21088">
                  <c:v>-0.58473190578675582</c:v>
                </c:pt>
                <c:pt idx="21089">
                  <c:v>-0.5368504842919477</c:v>
                </c:pt>
                <c:pt idx="21090">
                  <c:v>-0.48860287645812361</c:v>
                </c:pt>
                <c:pt idx="21091">
                  <c:v>-0.44001887660925909</c:v>
                </c:pt>
                <c:pt idx="21092">
                  <c:v>-0.39113560522293089</c:v>
                </c:pt>
                <c:pt idx="21093">
                  <c:v>-0.3419846247266749</c:v>
                </c:pt>
                <c:pt idx="21094">
                  <c:v>-0.29259586499995971</c:v>
                </c:pt>
                <c:pt idx="21095">
                  <c:v>-0.24300736569232087</c:v>
                </c:pt>
                <c:pt idx="21096">
                  <c:v>-0.19325235542588057</c:v>
                </c:pt>
                <c:pt idx="21097">
                  <c:v>-0.14336405313270123</c:v>
                </c:pt>
                <c:pt idx="21098">
                  <c:v>-9.3377700974800235E-2</c:v>
                </c:pt>
                <c:pt idx="21099">
                  <c:v>-4.3329119357914989E-2</c:v>
                </c:pt>
                <c:pt idx="21100">
                  <c:v>6.7487103629521039E-3</c:v>
                </c:pt>
                <c:pt idx="21101">
                  <c:v>5.6822163610890715E-2</c:v>
                </c:pt>
                <c:pt idx="21102">
                  <c:v>0.10685605748028212</c:v>
                </c:pt>
                <c:pt idx="21103">
                  <c:v>0.15681503919204537</c:v>
                </c:pt>
                <c:pt idx="21104">
                  <c:v>0.20666694191818749</c:v>
                </c:pt>
                <c:pt idx="21105">
                  <c:v>0.25637923944105601</c:v>
                </c:pt>
                <c:pt idx="21106">
                  <c:v>0.30591806922157622</c:v>
                </c:pt>
                <c:pt idx="21107">
                  <c:v>0.35524845444045711</c:v>
                </c:pt>
                <c:pt idx="21108">
                  <c:v>0.40433454521802836</c:v>
                </c:pt>
                <c:pt idx="21109">
                  <c:v>0.45314097458853797</c:v>
                </c:pt>
                <c:pt idx="21110">
                  <c:v>0.50163616387844445</c:v>
                </c:pt>
                <c:pt idx="21111">
                  <c:v>0.5497887140290294</c:v>
                </c:pt>
                <c:pt idx="21112">
                  <c:v>0.59756524903752128</c:v>
                </c:pt>
                <c:pt idx="21113">
                  <c:v>0.64492993889592931</c:v>
                </c:pt>
                <c:pt idx="21114">
                  <c:v>0.69185379989154616</c:v>
                </c:pt>
                <c:pt idx="21115">
                  <c:v>0.73830414562709767</c:v>
                </c:pt>
                <c:pt idx="21116">
                  <c:v>0.78424847008401366</c:v>
                </c:pt>
                <c:pt idx="21117">
                  <c:v>0.829655237903697</c:v>
                </c:pt>
                <c:pt idx="21118">
                  <c:v>0.87449312605071783</c:v>
                </c:pt>
                <c:pt idx="21119">
                  <c:v>0.91873183387855883</c:v>
                </c:pt>
                <c:pt idx="21120">
                  <c:v>0.96234106144509912</c:v>
                </c:pt>
                <c:pt idx="21121">
                  <c:v>1.0052904831169369</c:v>
                </c:pt>
                <c:pt idx="21122">
                  <c:v>1.0475506942554083</c:v>
                </c:pt>
                <c:pt idx="21123">
                  <c:v>1.0890931733996325</c:v>
                </c:pt>
                <c:pt idx="21124">
                  <c:v>1.1298893799901533</c:v>
                </c:pt>
                <c:pt idx="21125">
                  <c:v>1.1699109398737448</c:v>
                </c:pt>
                <c:pt idx="21126">
                  <c:v>1.2091306620791926</c:v>
                </c:pt>
                <c:pt idx="21127">
                  <c:v>1.2475217133045544</c:v>
                </c:pt>
                <c:pt idx="21128">
                  <c:v>1.2850584017972166</c:v>
                </c:pt>
                <c:pt idx="21129">
                  <c:v>1.3217152849425544</c:v>
                </c:pt>
                <c:pt idx="21130">
                  <c:v>1.357463938502609</c:v>
                </c:pt>
                <c:pt idx="21131">
                  <c:v>1.3922831656585022</c:v>
                </c:pt>
                <c:pt idx="21132">
                  <c:v>1.4261492116843577</c:v>
                </c:pt>
                <c:pt idx="21133">
                  <c:v>1.4590369914010635</c:v>
                </c:pt>
                <c:pt idx="21134">
                  <c:v>1.490922481090857</c:v>
                </c:pt>
                <c:pt idx="21135">
                  <c:v>1.5217859034406134</c:v>
                </c:pt>
                <c:pt idx="21136">
                  <c:v>1.5516080108252328</c:v>
                </c:pt>
                <c:pt idx="21137">
                  <c:v>1.5803689433513013</c:v>
                </c:pt>
                <c:pt idx="21138">
                  <c:v>1.608048297645579</c:v>
                </c:pt>
                <c:pt idx="21139">
                  <c:v>1.6346252306105633</c:v>
                </c:pt>
                <c:pt idx="21140">
                  <c:v>1.6600796964047255</c:v>
                </c:pt>
                <c:pt idx="21141">
                  <c:v>1.6843956527633615</c:v>
                </c:pt>
                <c:pt idx="21142">
                  <c:v>1.7075573735926113</c:v>
                </c:pt>
                <c:pt idx="21143">
                  <c:v>1.7295483416405797</c:v>
                </c:pt>
                <c:pt idx="21144">
                  <c:v>1.7503524629807254</c:v>
                </c:pt>
                <c:pt idx="21145">
                  <c:v>1.7699572707932496</c:v>
                </c:pt>
                <c:pt idx="21146">
                  <c:v>1.7883502520599464</c:v>
                </c:pt>
                <c:pt idx="21147">
                  <c:v>1.8055177675371026</c:v>
                </c:pt>
                <c:pt idx="21148">
                  <c:v>1.8214474114821453</c:v>
                </c:pt>
                <c:pt idx="21149">
                  <c:v>1.8361321044798933</c:v>
                </c:pt>
                <c:pt idx="21150">
                  <c:v>1.8495576127147511</c:v>
                </c:pt>
                <c:pt idx="21151">
                  <c:v>1.8617132135993981</c:v>
                </c:pt>
                <c:pt idx="21152">
                  <c:v>1.8725944330129682</c:v>
                </c:pt>
                <c:pt idx="21153">
                  <c:v>1.8821905160485017</c:v>
                </c:pt>
                <c:pt idx="21154">
                  <c:v>1.8904959552991547</c:v>
                </c:pt>
                <c:pt idx="21155">
                  <c:v>1.8975066131239311</c:v>
                </c:pt>
                <c:pt idx="21156">
                  <c:v>1.903219499933924</c:v>
                </c:pt>
                <c:pt idx="21157">
                  <c:v>1.9076272160631687</c:v>
                </c:pt>
                <c:pt idx="21158">
                  <c:v>1.9107261004926321</c:v>
                </c:pt>
                <c:pt idx="21159">
                  <c:v>1.9125178434044285</c:v>
                </c:pt>
                <c:pt idx="21160">
                  <c:v>1.9129970278330288</c:v>
                </c:pt>
                <c:pt idx="21161">
                  <c:v>1.912163858900489</c:v>
                </c:pt>
                <c:pt idx="21162">
                  <c:v>1.9100212385698134</c:v>
                </c:pt>
                <c:pt idx="21163">
                  <c:v>1.9065680200255046</c:v>
                </c:pt>
                <c:pt idx="21164">
                  <c:v>1.9018080616761346</c:v>
                </c:pt>
                <c:pt idx="21165">
                  <c:v>1.8957452788375375</c:v>
                </c:pt>
                <c:pt idx="21166">
                  <c:v>1.8883846624524996</c:v>
                </c:pt>
                <c:pt idx="21167">
                  <c:v>1.8797299403149634</c:v>
                </c:pt>
                <c:pt idx="21168">
                  <c:v>1.8697869503283591</c:v>
                </c:pt>
                <c:pt idx="21169">
                  <c:v>1.8585633251121239</c:v>
                </c:pt>
                <c:pt idx="21170">
                  <c:v>1.8460650219779018</c:v>
                </c:pt>
                <c:pt idx="21171">
                  <c:v>1.8322997411304855</c:v>
                </c:pt>
                <c:pt idx="21172">
                  <c:v>1.8172777702611531</c:v>
                </c:pt>
                <c:pt idx="21173">
                  <c:v>1.8010116316011555</c:v>
                </c:pt>
                <c:pt idx="21174">
                  <c:v>1.7835135003822504</c:v>
                </c:pt>
                <c:pt idx="21175">
                  <c:v>1.7647909370310177</c:v>
                </c:pt>
                <c:pt idx="21176">
                  <c:v>1.7448592388847814</c:v>
                </c:pt>
                <c:pt idx="21177">
                  <c:v>1.7237329051733279</c:v>
                </c:pt>
                <c:pt idx="21178">
                  <c:v>1.70142565234696</c:v>
                </c:pt>
                <c:pt idx="21179">
                  <c:v>1.6779504999249906</c:v>
                </c:pt>
                <c:pt idx="21180">
                  <c:v>1.6533272887660175</c:v>
                </c:pt>
                <c:pt idx="21181">
                  <c:v>1.6275710322886838</c:v>
                </c:pt>
                <c:pt idx="21182">
                  <c:v>1.6006988758434195</c:v>
                </c:pt>
                <c:pt idx="21183">
                  <c:v>1.5727276748806291</c:v>
                </c:pt>
                <c:pt idx="21184">
                  <c:v>1.5436803872795257</c:v>
                </c:pt>
                <c:pt idx="21185">
                  <c:v>1.5135744856095481</c:v>
                </c:pt>
                <c:pt idx="21186">
                  <c:v>1.4824301008948231</c:v>
                </c:pt>
                <c:pt idx="21187">
                  <c:v>1.4502696400272439</c:v>
                </c:pt>
                <c:pt idx="21188">
                  <c:v>1.4171173669556631</c:v>
                </c:pt>
                <c:pt idx="21189">
                  <c:v>1.3829915928870162</c:v>
                </c:pt>
                <c:pt idx="21190">
                  <c:v>1.3479171873276143</c:v>
                </c:pt>
                <c:pt idx="21191">
                  <c:v>1.3119203736094149</c:v>
                </c:pt>
                <c:pt idx="21192">
                  <c:v>1.2750263138400557</c:v>
                </c:pt>
                <c:pt idx="21193">
                  <c:v>1.2372590957150231</c:v>
                </c:pt>
                <c:pt idx="21194">
                  <c:v>1.1986428862606042</c:v>
                </c:pt>
                <c:pt idx="21195">
                  <c:v>1.1592050856375413</c:v>
                </c:pt>
                <c:pt idx="21196">
                  <c:v>1.1189726142022285</c:v>
                </c:pt>
                <c:pt idx="21197">
                  <c:v>1.0779719105666239</c:v>
                </c:pt>
                <c:pt idx="21198">
                  <c:v>1.0362321152016267</c:v>
                </c:pt>
                <c:pt idx="21199">
                  <c:v>0.99378251070598733</c:v>
                </c:pt>
                <c:pt idx="21200">
                  <c:v>0.95065342113041396</c:v>
                </c:pt>
                <c:pt idx="21201">
                  <c:v>0.90687171159219038</c:v>
                </c:pt>
                <c:pt idx="21202">
                  <c:v>0.86246972868952698</c:v>
                </c:pt>
                <c:pt idx="21203">
                  <c:v>0.81747800361851686</c:v>
                </c:pt>
                <c:pt idx="21204">
                  <c:v>0.77192332918332895</c:v>
                </c:pt>
                <c:pt idx="21205">
                  <c:v>0.72584092264656863</c:v>
                </c:pt>
                <c:pt idx="21206">
                  <c:v>0.6792614249356772</c:v>
                </c:pt>
                <c:pt idx="21207">
                  <c:v>0.63221358475819323</c:v>
                </c:pt>
                <c:pt idx="21208">
                  <c:v>0.58473190578675582</c:v>
                </c:pt>
                <c:pt idx="21209">
                  <c:v>0.5368504842919477</c:v>
                </c:pt>
                <c:pt idx="21210">
                  <c:v>0.48860287645812361</c:v>
                </c:pt>
                <c:pt idx="21211">
                  <c:v>0.44001887660925909</c:v>
                </c:pt>
                <c:pt idx="21212">
                  <c:v>0.39113560522293089</c:v>
                </c:pt>
                <c:pt idx="21213">
                  <c:v>0.3419846247266749</c:v>
                </c:pt>
                <c:pt idx="21214">
                  <c:v>0.29259586499995971</c:v>
                </c:pt>
                <c:pt idx="21215">
                  <c:v>0.24300736569232087</c:v>
                </c:pt>
                <c:pt idx="21216">
                  <c:v>0.19325235542588057</c:v>
                </c:pt>
                <c:pt idx="21217">
                  <c:v>0.14336405313270123</c:v>
                </c:pt>
                <c:pt idx="21218">
                  <c:v>9.3377700974800235E-2</c:v>
                </c:pt>
                <c:pt idx="21219">
                  <c:v>4.3329119357914989E-2</c:v>
                </c:pt>
                <c:pt idx="21220">
                  <c:v>-6.7487103629521039E-3</c:v>
                </c:pt>
                <c:pt idx="21221">
                  <c:v>-5.6822163610890715E-2</c:v>
                </c:pt>
                <c:pt idx="21222">
                  <c:v>-0.10685605748028212</c:v>
                </c:pt>
                <c:pt idx="21223">
                  <c:v>-0.15681503919204537</c:v>
                </c:pt>
                <c:pt idx="21224">
                  <c:v>-0.20666694191818749</c:v>
                </c:pt>
                <c:pt idx="21225">
                  <c:v>-0.25637923944105601</c:v>
                </c:pt>
                <c:pt idx="21226">
                  <c:v>-0.30591806922157622</c:v>
                </c:pt>
                <c:pt idx="21227">
                  <c:v>-0.35524845444045711</c:v>
                </c:pt>
                <c:pt idx="21228">
                  <c:v>-0.40433454521802836</c:v>
                </c:pt>
                <c:pt idx="21229">
                  <c:v>-0.45314097458853797</c:v>
                </c:pt>
                <c:pt idx="21230">
                  <c:v>-0.50163616387844445</c:v>
                </c:pt>
                <c:pt idx="21231">
                  <c:v>-0.5497887140290294</c:v>
                </c:pt>
                <c:pt idx="21232">
                  <c:v>-0.59756524903752128</c:v>
                </c:pt>
                <c:pt idx="21233">
                  <c:v>-0.64492993889592931</c:v>
                </c:pt>
                <c:pt idx="21234">
                  <c:v>-0.69185379989154616</c:v>
                </c:pt>
                <c:pt idx="21235">
                  <c:v>-0.73830414562709767</c:v>
                </c:pt>
                <c:pt idx="21236">
                  <c:v>-0.78424847008401366</c:v>
                </c:pt>
                <c:pt idx="21237">
                  <c:v>-0.829655237903697</c:v>
                </c:pt>
                <c:pt idx="21238">
                  <c:v>-0.87449312605072338</c:v>
                </c:pt>
                <c:pt idx="21239">
                  <c:v>-0.91873183387855883</c:v>
                </c:pt>
                <c:pt idx="21240">
                  <c:v>-0.96234106144509912</c:v>
                </c:pt>
                <c:pt idx="21241">
                  <c:v>-1.0052904831169254</c:v>
                </c:pt>
                <c:pt idx="21242">
                  <c:v>-1.0475506942554025</c:v>
                </c:pt>
                <c:pt idx="21243">
                  <c:v>-1.0890931733996267</c:v>
                </c:pt>
                <c:pt idx="21244">
                  <c:v>-1.1298893799901533</c:v>
                </c:pt>
                <c:pt idx="21245">
                  <c:v>-1.1699109398737393</c:v>
                </c:pt>
                <c:pt idx="21246">
                  <c:v>-1.2091306620791926</c:v>
                </c:pt>
                <c:pt idx="21247">
                  <c:v>-1.2475217133045544</c:v>
                </c:pt>
                <c:pt idx="21248">
                  <c:v>-1.2850584017972166</c:v>
                </c:pt>
                <c:pt idx="21249">
                  <c:v>-1.3217152849425433</c:v>
                </c:pt>
                <c:pt idx="21250">
                  <c:v>-1.357463938502609</c:v>
                </c:pt>
                <c:pt idx="21251">
                  <c:v>-1.3922831656585022</c:v>
                </c:pt>
                <c:pt idx="21252">
                  <c:v>-1.4261492116843633</c:v>
                </c:pt>
                <c:pt idx="21253">
                  <c:v>-1.4590369914010635</c:v>
                </c:pt>
                <c:pt idx="21254">
                  <c:v>-1.4909224810908628</c:v>
                </c:pt>
                <c:pt idx="21255">
                  <c:v>-1.5217859034406134</c:v>
                </c:pt>
                <c:pt idx="21256">
                  <c:v>-1.5516080108252386</c:v>
                </c:pt>
                <c:pt idx="21257">
                  <c:v>-1.5803689433513013</c:v>
                </c:pt>
                <c:pt idx="21258">
                  <c:v>-1.608048297645579</c:v>
                </c:pt>
                <c:pt idx="21259">
                  <c:v>-1.6346252306105633</c:v>
                </c:pt>
                <c:pt idx="21260">
                  <c:v>-1.6600796964047255</c:v>
                </c:pt>
                <c:pt idx="21261">
                  <c:v>-1.6843956527633615</c:v>
                </c:pt>
                <c:pt idx="21262">
                  <c:v>-1.7075573735926113</c:v>
                </c:pt>
                <c:pt idx="21263">
                  <c:v>-1.7295483416405797</c:v>
                </c:pt>
                <c:pt idx="21264">
                  <c:v>-1.7503524629807254</c:v>
                </c:pt>
                <c:pt idx="21265">
                  <c:v>-1.7699572707932496</c:v>
                </c:pt>
                <c:pt idx="21266">
                  <c:v>-1.7883502520599464</c:v>
                </c:pt>
                <c:pt idx="21267">
                  <c:v>-1.8055177675371026</c:v>
                </c:pt>
                <c:pt idx="21268">
                  <c:v>-1.8214474114821453</c:v>
                </c:pt>
                <c:pt idx="21269">
                  <c:v>-1.8361321044798879</c:v>
                </c:pt>
                <c:pt idx="21270">
                  <c:v>-1.8495576127147511</c:v>
                </c:pt>
                <c:pt idx="21271">
                  <c:v>-1.8617132135993926</c:v>
                </c:pt>
                <c:pt idx="21272">
                  <c:v>-1.8725944330129625</c:v>
                </c:pt>
                <c:pt idx="21273">
                  <c:v>-1.8821905160485017</c:v>
                </c:pt>
                <c:pt idx="21274">
                  <c:v>-1.8904959552991603</c:v>
                </c:pt>
                <c:pt idx="21275">
                  <c:v>-1.8975066131239311</c:v>
                </c:pt>
                <c:pt idx="21276">
                  <c:v>-1.903219499933924</c:v>
                </c:pt>
                <c:pt idx="21277">
                  <c:v>-1.9076272160631744</c:v>
                </c:pt>
                <c:pt idx="21278">
                  <c:v>-1.9107261004926321</c:v>
                </c:pt>
                <c:pt idx="21279">
                  <c:v>-1.9125178434044285</c:v>
                </c:pt>
                <c:pt idx="21280">
                  <c:v>-1.9129970278330288</c:v>
                </c:pt>
                <c:pt idx="21281">
                  <c:v>-1.912163858900489</c:v>
                </c:pt>
                <c:pt idx="21282">
                  <c:v>-1.9100212385698134</c:v>
                </c:pt>
                <c:pt idx="21283">
                  <c:v>-1.9065680200255046</c:v>
                </c:pt>
                <c:pt idx="21284">
                  <c:v>-1.9018080616761346</c:v>
                </c:pt>
                <c:pt idx="21285">
                  <c:v>-1.8957452788375375</c:v>
                </c:pt>
                <c:pt idx="21286">
                  <c:v>-1.8883846624524996</c:v>
                </c:pt>
                <c:pt idx="21287">
                  <c:v>-1.8797299403149634</c:v>
                </c:pt>
                <c:pt idx="21288">
                  <c:v>-1.8697869503283591</c:v>
                </c:pt>
                <c:pt idx="21289">
                  <c:v>-1.8585633251121181</c:v>
                </c:pt>
                <c:pt idx="21290">
                  <c:v>-1.8460650219779018</c:v>
                </c:pt>
                <c:pt idx="21291">
                  <c:v>-1.8322997411304855</c:v>
                </c:pt>
                <c:pt idx="21292">
                  <c:v>-1.8172777702611531</c:v>
                </c:pt>
                <c:pt idx="21293">
                  <c:v>-1.8010116316011555</c:v>
                </c:pt>
                <c:pt idx="21294">
                  <c:v>-1.7835135003822447</c:v>
                </c:pt>
                <c:pt idx="21295">
                  <c:v>-1.764790937031012</c:v>
                </c:pt>
                <c:pt idx="21296">
                  <c:v>-1.7448592388847814</c:v>
                </c:pt>
                <c:pt idx="21297">
                  <c:v>-1.7237329051733334</c:v>
                </c:pt>
                <c:pt idx="21298">
                  <c:v>-1.70142565234696</c:v>
                </c:pt>
                <c:pt idx="21299">
                  <c:v>-1.6779504999249906</c:v>
                </c:pt>
                <c:pt idx="21300">
                  <c:v>-1.6533272887660175</c:v>
                </c:pt>
                <c:pt idx="21301">
                  <c:v>-1.6275710322886781</c:v>
                </c:pt>
                <c:pt idx="21302">
                  <c:v>-1.6006988758434195</c:v>
                </c:pt>
                <c:pt idx="21303">
                  <c:v>-1.5727276748806291</c:v>
                </c:pt>
                <c:pt idx="21304">
                  <c:v>-1.5436803872795257</c:v>
                </c:pt>
                <c:pt idx="21305">
                  <c:v>-1.5135744856095481</c:v>
                </c:pt>
                <c:pt idx="21306">
                  <c:v>-1.4824301008948231</c:v>
                </c:pt>
                <c:pt idx="21307">
                  <c:v>-1.4502696400272439</c:v>
                </c:pt>
                <c:pt idx="21308">
                  <c:v>-1.4171173669556631</c:v>
                </c:pt>
                <c:pt idx="21309">
                  <c:v>-1.3829915928870162</c:v>
                </c:pt>
                <c:pt idx="21310">
                  <c:v>-1.3479171873276143</c:v>
                </c:pt>
                <c:pt idx="21311">
                  <c:v>-1.3119203736094149</c:v>
                </c:pt>
                <c:pt idx="21312">
                  <c:v>-1.2750263138400557</c:v>
                </c:pt>
                <c:pt idx="21313">
                  <c:v>-1.2372590957150231</c:v>
                </c:pt>
                <c:pt idx="21314">
                  <c:v>-1.1986428862606042</c:v>
                </c:pt>
                <c:pt idx="21315">
                  <c:v>-1.1592050856375413</c:v>
                </c:pt>
                <c:pt idx="21316">
                  <c:v>-1.1189726142022285</c:v>
                </c:pt>
                <c:pt idx="21317">
                  <c:v>-1.0779719105666239</c:v>
                </c:pt>
                <c:pt idx="21318">
                  <c:v>-1.0362321152016156</c:v>
                </c:pt>
                <c:pt idx="21319">
                  <c:v>-0.99378251070598733</c:v>
                </c:pt>
                <c:pt idx="21320">
                  <c:v>-0.95065342113041396</c:v>
                </c:pt>
                <c:pt idx="21321">
                  <c:v>-0.90687171159219038</c:v>
                </c:pt>
                <c:pt idx="21322">
                  <c:v>-0.86246972868953264</c:v>
                </c:pt>
                <c:pt idx="21323">
                  <c:v>-0.81747800361851686</c:v>
                </c:pt>
                <c:pt idx="21324">
                  <c:v>-0.77192332918332895</c:v>
                </c:pt>
                <c:pt idx="21325">
                  <c:v>-0.72584092264656863</c:v>
                </c:pt>
                <c:pt idx="21326">
                  <c:v>-0.6792614249356772</c:v>
                </c:pt>
                <c:pt idx="21327">
                  <c:v>-0.63221358475819323</c:v>
                </c:pt>
                <c:pt idx="21328">
                  <c:v>-0.58473190578675582</c:v>
                </c:pt>
                <c:pt idx="21329">
                  <c:v>-0.5368504842919477</c:v>
                </c:pt>
                <c:pt idx="21330">
                  <c:v>-0.48860287645812361</c:v>
                </c:pt>
                <c:pt idx="21331">
                  <c:v>-0.44001887660925909</c:v>
                </c:pt>
                <c:pt idx="21332">
                  <c:v>-0.39113560522293089</c:v>
                </c:pt>
                <c:pt idx="21333">
                  <c:v>-0.3419846247266749</c:v>
                </c:pt>
                <c:pt idx="21334">
                  <c:v>-0.29259586499995971</c:v>
                </c:pt>
                <c:pt idx="21335">
                  <c:v>-0.24300736569230624</c:v>
                </c:pt>
                <c:pt idx="21336">
                  <c:v>-0.19325235542588057</c:v>
                </c:pt>
                <c:pt idx="21337">
                  <c:v>-0.14336405313270123</c:v>
                </c:pt>
                <c:pt idx="21338">
                  <c:v>-9.3377700974785607E-2</c:v>
                </c:pt>
                <c:pt idx="21339">
                  <c:v>-4.3329119357914989E-2</c:v>
                </c:pt>
                <c:pt idx="21340">
                  <c:v>6.7487103629521039E-3</c:v>
                </c:pt>
                <c:pt idx="21341">
                  <c:v>5.6822163610890715E-2</c:v>
                </c:pt>
                <c:pt idx="21342">
                  <c:v>0.10685605748028212</c:v>
                </c:pt>
                <c:pt idx="21343">
                  <c:v>0.15681503919204537</c:v>
                </c:pt>
                <c:pt idx="21344">
                  <c:v>0.20666694191818749</c:v>
                </c:pt>
                <c:pt idx="21345">
                  <c:v>0.25637923944105601</c:v>
                </c:pt>
                <c:pt idx="21346">
                  <c:v>0.30591806922157622</c:v>
                </c:pt>
                <c:pt idx="21347">
                  <c:v>0.35524845444045711</c:v>
                </c:pt>
                <c:pt idx="21348">
                  <c:v>0.40433454521802836</c:v>
                </c:pt>
                <c:pt idx="21349">
                  <c:v>0.45314097458853797</c:v>
                </c:pt>
                <c:pt idx="21350">
                  <c:v>0.50163616387844445</c:v>
                </c:pt>
                <c:pt idx="21351">
                  <c:v>0.5497887140290294</c:v>
                </c:pt>
                <c:pt idx="21352">
                  <c:v>0.59756524903752128</c:v>
                </c:pt>
                <c:pt idx="21353">
                  <c:v>0.64492993889592931</c:v>
                </c:pt>
                <c:pt idx="21354">
                  <c:v>0.69185379989154616</c:v>
                </c:pt>
                <c:pt idx="21355">
                  <c:v>0.73830414562709767</c:v>
                </c:pt>
                <c:pt idx="21356">
                  <c:v>0.78424847008401366</c:v>
                </c:pt>
                <c:pt idx="21357">
                  <c:v>0.829655237903697</c:v>
                </c:pt>
                <c:pt idx="21358">
                  <c:v>0.87449312605072338</c:v>
                </c:pt>
                <c:pt idx="21359">
                  <c:v>0.91873183387855883</c:v>
                </c:pt>
                <c:pt idx="21360">
                  <c:v>0.96234106144509912</c:v>
                </c:pt>
                <c:pt idx="21361">
                  <c:v>1.0052904831169254</c:v>
                </c:pt>
                <c:pt idx="21362">
                  <c:v>1.0475506942554025</c:v>
                </c:pt>
                <c:pt idx="21363">
                  <c:v>1.0890931733996267</c:v>
                </c:pt>
                <c:pt idx="21364">
                  <c:v>1.1298893799901533</c:v>
                </c:pt>
                <c:pt idx="21365">
                  <c:v>1.1699109398737393</c:v>
                </c:pt>
                <c:pt idx="21366">
                  <c:v>1.2091306620791926</c:v>
                </c:pt>
                <c:pt idx="21367">
                  <c:v>1.2475217133045544</c:v>
                </c:pt>
                <c:pt idx="21368">
                  <c:v>1.2850584017972166</c:v>
                </c:pt>
                <c:pt idx="21369">
                  <c:v>1.3217152849425433</c:v>
                </c:pt>
                <c:pt idx="21370">
                  <c:v>1.357463938502609</c:v>
                </c:pt>
                <c:pt idx="21371">
                  <c:v>1.3922831656585077</c:v>
                </c:pt>
                <c:pt idx="21372">
                  <c:v>1.4261492116843633</c:v>
                </c:pt>
                <c:pt idx="21373">
                  <c:v>1.4590369914010635</c:v>
                </c:pt>
                <c:pt idx="21374">
                  <c:v>1.4909224810908628</c:v>
                </c:pt>
                <c:pt idx="21375">
                  <c:v>1.5217859034406189</c:v>
                </c:pt>
                <c:pt idx="21376">
                  <c:v>1.5516080108252386</c:v>
                </c:pt>
                <c:pt idx="21377">
                  <c:v>1.5803689433513013</c:v>
                </c:pt>
                <c:pt idx="21378">
                  <c:v>1.608048297645579</c:v>
                </c:pt>
                <c:pt idx="21379">
                  <c:v>1.6346252306105689</c:v>
                </c:pt>
                <c:pt idx="21380">
                  <c:v>1.6600796964047255</c:v>
                </c:pt>
                <c:pt idx="21381">
                  <c:v>1.6843956527633615</c:v>
                </c:pt>
                <c:pt idx="21382">
                  <c:v>1.7075573735926171</c:v>
                </c:pt>
                <c:pt idx="21383">
                  <c:v>1.7295483416405797</c:v>
                </c:pt>
                <c:pt idx="21384">
                  <c:v>1.7503524629807254</c:v>
                </c:pt>
                <c:pt idx="21385">
                  <c:v>1.7699572707932496</c:v>
                </c:pt>
                <c:pt idx="21386">
                  <c:v>1.7883502520599464</c:v>
                </c:pt>
                <c:pt idx="21387">
                  <c:v>1.8055177675371026</c:v>
                </c:pt>
                <c:pt idx="21388">
                  <c:v>1.8214474114821453</c:v>
                </c:pt>
                <c:pt idx="21389">
                  <c:v>1.8361321044798933</c:v>
                </c:pt>
                <c:pt idx="21390">
                  <c:v>1.8495576127147511</c:v>
                </c:pt>
                <c:pt idx="21391">
                  <c:v>1.8617132135993926</c:v>
                </c:pt>
                <c:pt idx="21392">
                  <c:v>1.8725944330129682</c:v>
                </c:pt>
                <c:pt idx="21393">
                  <c:v>1.8821905160485017</c:v>
                </c:pt>
                <c:pt idx="21394">
                  <c:v>1.8904959552991603</c:v>
                </c:pt>
                <c:pt idx="21395">
                  <c:v>1.8975066131239311</c:v>
                </c:pt>
                <c:pt idx="21396">
                  <c:v>1.903219499933924</c:v>
                </c:pt>
                <c:pt idx="21397">
                  <c:v>1.9076272160631744</c:v>
                </c:pt>
                <c:pt idx="21398">
                  <c:v>1.9107261004926377</c:v>
                </c:pt>
                <c:pt idx="21399">
                  <c:v>1.9125178434044285</c:v>
                </c:pt>
                <c:pt idx="21400">
                  <c:v>1.9129970278330288</c:v>
                </c:pt>
                <c:pt idx="21401">
                  <c:v>1.912163858900489</c:v>
                </c:pt>
                <c:pt idx="21402">
                  <c:v>1.9100212385698192</c:v>
                </c:pt>
                <c:pt idx="21403">
                  <c:v>1.9065680200254989</c:v>
                </c:pt>
                <c:pt idx="21404">
                  <c:v>1.9018080616761346</c:v>
                </c:pt>
                <c:pt idx="21405">
                  <c:v>1.8957452788375375</c:v>
                </c:pt>
                <c:pt idx="21406">
                  <c:v>1.8883846624524996</c:v>
                </c:pt>
                <c:pt idx="21407">
                  <c:v>1.8797299403149634</c:v>
                </c:pt>
                <c:pt idx="21408">
                  <c:v>1.8697869503283591</c:v>
                </c:pt>
                <c:pt idx="21409">
                  <c:v>1.8585633251121181</c:v>
                </c:pt>
                <c:pt idx="21410">
                  <c:v>1.8460650219779018</c:v>
                </c:pt>
                <c:pt idx="21411">
                  <c:v>1.8322997411304855</c:v>
                </c:pt>
                <c:pt idx="21412">
                  <c:v>1.8172777702611531</c:v>
                </c:pt>
                <c:pt idx="21413">
                  <c:v>1.8010116316011555</c:v>
                </c:pt>
                <c:pt idx="21414">
                  <c:v>1.7835135003822447</c:v>
                </c:pt>
                <c:pt idx="21415">
                  <c:v>1.764790937031012</c:v>
                </c:pt>
                <c:pt idx="21416">
                  <c:v>1.7448592388847814</c:v>
                </c:pt>
                <c:pt idx="21417">
                  <c:v>1.7237329051733334</c:v>
                </c:pt>
                <c:pt idx="21418">
                  <c:v>1.70142565234696</c:v>
                </c:pt>
                <c:pt idx="21419">
                  <c:v>1.6779504999249906</c:v>
                </c:pt>
                <c:pt idx="21420">
                  <c:v>1.6533272887660175</c:v>
                </c:pt>
                <c:pt idx="21421">
                  <c:v>1.6275710322886781</c:v>
                </c:pt>
                <c:pt idx="21422">
                  <c:v>1.6006988758434195</c:v>
                </c:pt>
                <c:pt idx="21423">
                  <c:v>1.5727276748806291</c:v>
                </c:pt>
                <c:pt idx="21424">
                  <c:v>1.5436803872795257</c:v>
                </c:pt>
                <c:pt idx="21425">
                  <c:v>1.5135744856095481</c:v>
                </c:pt>
                <c:pt idx="21426">
                  <c:v>1.4824301008948231</c:v>
                </c:pt>
                <c:pt idx="21427">
                  <c:v>1.4502696400272439</c:v>
                </c:pt>
                <c:pt idx="21428">
                  <c:v>1.4171173669556631</c:v>
                </c:pt>
                <c:pt idx="21429">
                  <c:v>1.3829915928870162</c:v>
                </c:pt>
                <c:pt idx="21430">
                  <c:v>1.3479171873276143</c:v>
                </c:pt>
                <c:pt idx="21431">
                  <c:v>1.3119203736094149</c:v>
                </c:pt>
                <c:pt idx="21432">
                  <c:v>1.2750263138400557</c:v>
                </c:pt>
                <c:pt idx="21433">
                  <c:v>1.2372590957150231</c:v>
                </c:pt>
                <c:pt idx="21434">
                  <c:v>1.1986428862606042</c:v>
                </c:pt>
                <c:pt idx="21435">
                  <c:v>1.1592050856375413</c:v>
                </c:pt>
                <c:pt idx="21436">
                  <c:v>1.1189726142022285</c:v>
                </c:pt>
                <c:pt idx="21437">
                  <c:v>1.0779719105666239</c:v>
                </c:pt>
                <c:pt idx="21438">
                  <c:v>1.0362321152016156</c:v>
                </c:pt>
                <c:pt idx="21439">
                  <c:v>0.99378251070598733</c:v>
                </c:pt>
                <c:pt idx="21440">
                  <c:v>0.95065342113041396</c:v>
                </c:pt>
                <c:pt idx="21441">
                  <c:v>0.90687171159219038</c:v>
                </c:pt>
                <c:pt idx="21442">
                  <c:v>0.86246972868953264</c:v>
                </c:pt>
                <c:pt idx="21443">
                  <c:v>0.81747800361851686</c:v>
                </c:pt>
                <c:pt idx="21444">
                  <c:v>0.77192332918332895</c:v>
                </c:pt>
                <c:pt idx="21445">
                  <c:v>0.72584092264656863</c:v>
                </c:pt>
                <c:pt idx="21446">
                  <c:v>0.6792614249356772</c:v>
                </c:pt>
                <c:pt idx="21447">
                  <c:v>0.63221358475819323</c:v>
                </c:pt>
                <c:pt idx="21448">
                  <c:v>0.58473190578675582</c:v>
                </c:pt>
                <c:pt idx="21449">
                  <c:v>0.5368504842919477</c:v>
                </c:pt>
                <c:pt idx="21450">
                  <c:v>0.48860287645812361</c:v>
                </c:pt>
                <c:pt idx="21451">
                  <c:v>0.44001887660925909</c:v>
                </c:pt>
                <c:pt idx="21452">
                  <c:v>0.39113560522293089</c:v>
                </c:pt>
                <c:pt idx="21453">
                  <c:v>0.3419846247266749</c:v>
                </c:pt>
                <c:pt idx="21454">
                  <c:v>0.29259586499995971</c:v>
                </c:pt>
                <c:pt idx="21455">
                  <c:v>0.24300736569230624</c:v>
                </c:pt>
                <c:pt idx="21456">
                  <c:v>0.19325235542588057</c:v>
                </c:pt>
                <c:pt idx="21457">
                  <c:v>0.14336405313270123</c:v>
                </c:pt>
                <c:pt idx="21458">
                  <c:v>9.3377700974785607E-2</c:v>
                </c:pt>
                <c:pt idx="21459">
                  <c:v>4.3329119357914989E-2</c:v>
                </c:pt>
                <c:pt idx="21460">
                  <c:v>-6.7487103629521039E-3</c:v>
                </c:pt>
                <c:pt idx="21461">
                  <c:v>-5.6822163610890715E-2</c:v>
                </c:pt>
                <c:pt idx="21462">
                  <c:v>-0.10685605748028212</c:v>
                </c:pt>
                <c:pt idx="21463">
                  <c:v>-0.15681503919204537</c:v>
                </c:pt>
                <c:pt idx="21464">
                  <c:v>-0.20666694191818749</c:v>
                </c:pt>
                <c:pt idx="21465">
                  <c:v>-0.25637923944105601</c:v>
                </c:pt>
                <c:pt idx="21466">
                  <c:v>-0.30591806922157622</c:v>
                </c:pt>
                <c:pt idx="21467">
                  <c:v>-0.35524845444045711</c:v>
                </c:pt>
                <c:pt idx="21468">
                  <c:v>-0.40433454521802836</c:v>
                </c:pt>
                <c:pt idx="21469">
                  <c:v>-0.45314097458853797</c:v>
                </c:pt>
                <c:pt idx="21470">
                  <c:v>-0.50163616387844445</c:v>
                </c:pt>
                <c:pt idx="21471">
                  <c:v>-0.5497887140290294</c:v>
                </c:pt>
                <c:pt idx="21472">
                  <c:v>-0.59756524903752128</c:v>
                </c:pt>
                <c:pt idx="21473">
                  <c:v>-0.64492993889592931</c:v>
                </c:pt>
                <c:pt idx="21474">
                  <c:v>-0.69185379989154616</c:v>
                </c:pt>
                <c:pt idx="21475">
                  <c:v>-0.73830414562709767</c:v>
                </c:pt>
                <c:pt idx="21476">
                  <c:v>-0.78424847008401366</c:v>
                </c:pt>
                <c:pt idx="21477">
                  <c:v>-0.829655237903697</c:v>
                </c:pt>
                <c:pt idx="21478">
                  <c:v>-0.87449312605072338</c:v>
                </c:pt>
                <c:pt idx="21479">
                  <c:v>-0.91873183387855883</c:v>
                </c:pt>
                <c:pt idx="21480">
                  <c:v>-0.96234106144511045</c:v>
                </c:pt>
                <c:pt idx="21481">
                  <c:v>-1.005290483116948</c:v>
                </c:pt>
                <c:pt idx="21482">
                  <c:v>-1.0475506942554305</c:v>
                </c:pt>
                <c:pt idx="21483">
                  <c:v>-1.0890931733996549</c:v>
                </c:pt>
                <c:pt idx="21484">
                  <c:v>-1.1298893799901759</c:v>
                </c:pt>
                <c:pt idx="21485">
                  <c:v>-1.1699109398737504</c:v>
                </c:pt>
                <c:pt idx="21486">
                  <c:v>-1.2091306620792095</c:v>
                </c:pt>
                <c:pt idx="21487">
                  <c:v>-1.24752171330456</c:v>
                </c:pt>
                <c:pt idx="21488">
                  <c:v>-1.2850584017972222</c:v>
                </c:pt>
                <c:pt idx="21489">
                  <c:v>-1.3217152849425433</c:v>
                </c:pt>
                <c:pt idx="21490">
                  <c:v>-1.357463938502609</c:v>
                </c:pt>
                <c:pt idx="21491">
                  <c:v>-1.3922831656584966</c:v>
                </c:pt>
                <c:pt idx="21492">
                  <c:v>-1.4261492116843577</c:v>
                </c:pt>
                <c:pt idx="21493">
                  <c:v>-1.4590369914010466</c:v>
                </c:pt>
                <c:pt idx="21494">
                  <c:v>-1.4909224810908512</c:v>
                </c:pt>
                <c:pt idx="21495">
                  <c:v>-1.5217859034406018</c:v>
                </c:pt>
                <c:pt idx="21496">
                  <c:v>-1.5516080108252328</c:v>
                </c:pt>
                <c:pt idx="21497">
                  <c:v>-1.580368943351296</c:v>
                </c:pt>
                <c:pt idx="21498">
                  <c:v>-1.6080482976455732</c:v>
                </c:pt>
                <c:pt idx="21499">
                  <c:v>-1.6346252306105575</c:v>
                </c:pt>
                <c:pt idx="21500">
                  <c:v>-1.6600796964047255</c:v>
                </c:pt>
                <c:pt idx="21501">
                  <c:v>-1.6843956527633561</c:v>
                </c:pt>
                <c:pt idx="21502">
                  <c:v>-1.7075573735926113</c:v>
                </c:pt>
                <c:pt idx="21503">
                  <c:v>-1.7295483416405741</c:v>
                </c:pt>
                <c:pt idx="21504">
                  <c:v>-1.7503524629807312</c:v>
                </c:pt>
                <c:pt idx="21505">
                  <c:v>-1.7699572707932496</c:v>
                </c:pt>
                <c:pt idx="21506">
                  <c:v>-1.7883502520599464</c:v>
                </c:pt>
                <c:pt idx="21507">
                  <c:v>-1.8055177675371084</c:v>
                </c:pt>
                <c:pt idx="21508">
                  <c:v>-1.8214474114821506</c:v>
                </c:pt>
                <c:pt idx="21509">
                  <c:v>-1.8361321044798879</c:v>
                </c:pt>
                <c:pt idx="21510">
                  <c:v>-1.8495576127147511</c:v>
                </c:pt>
                <c:pt idx="21511">
                  <c:v>-1.8617132135993981</c:v>
                </c:pt>
                <c:pt idx="21512">
                  <c:v>-1.8725944330129682</c:v>
                </c:pt>
                <c:pt idx="21513">
                  <c:v>-1.8821905160485075</c:v>
                </c:pt>
                <c:pt idx="21514">
                  <c:v>-1.8904959552991603</c:v>
                </c:pt>
                <c:pt idx="21515">
                  <c:v>-1.8975066131239311</c:v>
                </c:pt>
                <c:pt idx="21516">
                  <c:v>-1.903219499933924</c:v>
                </c:pt>
                <c:pt idx="21517">
                  <c:v>-1.9076272160631744</c:v>
                </c:pt>
                <c:pt idx="21518">
                  <c:v>-1.9107261004926377</c:v>
                </c:pt>
                <c:pt idx="21519">
                  <c:v>-1.9125178434044285</c:v>
                </c:pt>
                <c:pt idx="21520">
                  <c:v>-1.9129970278330288</c:v>
                </c:pt>
                <c:pt idx="21521">
                  <c:v>-1.912163858900489</c:v>
                </c:pt>
                <c:pt idx="21522">
                  <c:v>-1.9100212385698134</c:v>
                </c:pt>
                <c:pt idx="21523">
                  <c:v>-1.9065680200255046</c:v>
                </c:pt>
                <c:pt idx="21524">
                  <c:v>-1.9018080616761346</c:v>
                </c:pt>
                <c:pt idx="21525">
                  <c:v>-1.8957452788375375</c:v>
                </c:pt>
                <c:pt idx="21526">
                  <c:v>-1.8883846624524943</c:v>
                </c:pt>
                <c:pt idx="21527">
                  <c:v>-1.8797299403149634</c:v>
                </c:pt>
                <c:pt idx="21528">
                  <c:v>-1.8697869503283591</c:v>
                </c:pt>
                <c:pt idx="21529">
                  <c:v>-1.8585633251121181</c:v>
                </c:pt>
                <c:pt idx="21530">
                  <c:v>-1.8460650219779018</c:v>
                </c:pt>
                <c:pt idx="21531">
                  <c:v>-1.8322997411304855</c:v>
                </c:pt>
                <c:pt idx="21532">
                  <c:v>-1.8172777702611531</c:v>
                </c:pt>
                <c:pt idx="21533">
                  <c:v>-1.8010116316011497</c:v>
                </c:pt>
                <c:pt idx="21534">
                  <c:v>-1.7835135003822447</c:v>
                </c:pt>
                <c:pt idx="21535">
                  <c:v>-1.764790937031012</c:v>
                </c:pt>
                <c:pt idx="21536">
                  <c:v>-1.7448592388847814</c:v>
                </c:pt>
                <c:pt idx="21537">
                  <c:v>-1.7237329051733279</c:v>
                </c:pt>
                <c:pt idx="21538">
                  <c:v>-1.70142565234696</c:v>
                </c:pt>
                <c:pt idx="21539">
                  <c:v>-1.6779504999249906</c:v>
                </c:pt>
                <c:pt idx="21540">
                  <c:v>-1.6533272887660118</c:v>
                </c:pt>
                <c:pt idx="21541">
                  <c:v>-1.6275710322886781</c:v>
                </c:pt>
                <c:pt idx="21542">
                  <c:v>-1.6006988758434195</c:v>
                </c:pt>
                <c:pt idx="21543">
                  <c:v>-1.5727276748806291</c:v>
                </c:pt>
                <c:pt idx="21544">
                  <c:v>-1.5436803872795257</c:v>
                </c:pt>
                <c:pt idx="21545">
                  <c:v>-1.5135744856095481</c:v>
                </c:pt>
                <c:pt idx="21546">
                  <c:v>-1.4824301008948231</c:v>
                </c:pt>
                <c:pt idx="21547">
                  <c:v>-1.4502696400272439</c:v>
                </c:pt>
                <c:pt idx="21548">
                  <c:v>-1.4171173669556689</c:v>
                </c:pt>
                <c:pt idx="21549">
                  <c:v>-1.3829915928870162</c:v>
                </c:pt>
                <c:pt idx="21550">
                  <c:v>-1.3479171873276088</c:v>
                </c:pt>
                <c:pt idx="21551">
                  <c:v>-1.3119203736094149</c:v>
                </c:pt>
                <c:pt idx="21552">
                  <c:v>-1.2750263138400557</c:v>
                </c:pt>
                <c:pt idx="21553">
                  <c:v>-1.2372590957150231</c:v>
                </c:pt>
                <c:pt idx="21554">
                  <c:v>-1.1986428862606042</c:v>
                </c:pt>
                <c:pt idx="21555">
                  <c:v>-1.1592050856375413</c:v>
                </c:pt>
                <c:pt idx="21556">
                  <c:v>-1.1189726142022285</c:v>
                </c:pt>
                <c:pt idx="21557">
                  <c:v>-1.0779719105666239</c:v>
                </c:pt>
                <c:pt idx="21558">
                  <c:v>-1.0362321152016156</c:v>
                </c:pt>
                <c:pt idx="21559">
                  <c:v>-0.99378251070598733</c:v>
                </c:pt>
                <c:pt idx="21560">
                  <c:v>-0.9506534211304084</c:v>
                </c:pt>
                <c:pt idx="21561">
                  <c:v>-0.90687171159219038</c:v>
                </c:pt>
                <c:pt idx="21562">
                  <c:v>-0.86246972868952698</c:v>
                </c:pt>
                <c:pt idx="21563">
                  <c:v>-0.81747800361851686</c:v>
                </c:pt>
                <c:pt idx="21564">
                  <c:v>-0.77192332918332895</c:v>
                </c:pt>
                <c:pt idx="21565">
                  <c:v>-0.72584092264656863</c:v>
                </c:pt>
                <c:pt idx="21566">
                  <c:v>-0.6792614249356772</c:v>
                </c:pt>
                <c:pt idx="21567">
                  <c:v>-0.63221358475817635</c:v>
                </c:pt>
                <c:pt idx="21568">
                  <c:v>-0.58473190578675582</c:v>
                </c:pt>
                <c:pt idx="21569">
                  <c:v>-0.5368504842919477</c:v>
                </c:pt>
                <c:pt idx="21570">
                  <c:v>-0.48860287645812361</c:v>
                </c:pt>
                <c:pt idx="21571">
                  <c:v>-0.44001887660925909</c:v>
                </c:pt>
                <c:pt idx="21572">
                  <c:v>-0.39113560522293089</c:v>
                </c:pt>
                <c:pt idx="21573">
                  <c:v>-0.3419846247266749</c:v>
                </c:pt>
                <c:pt idx="21574">
                  <c:v>-0.29259586499995971</c:v>
                </c:pt>
                <c:pt idx="21575">
                  <c:v>-0.24300736569230624</c:v>
                </c:pt>
                <c:pt idx="21576">
                  <c:v>-0.19325235542588057</c:v>
                </c:pt>
                <c:pt idx="21577">
                  <c:v>-0.14336405313270123</c:v>
                </c:pt>
                <c:pt idx="21578">
                  <c:v>-9.3377700974785607E-2</c:v>
                </c:pt>
                <c:pt idx="21579">
                  <c:v>-4.3329119357914989E-2</c:v>
                </c:pt>
                <c:pt idx="21580">
                  <c:v>6.7487103629521039E-3</c:v>
                </c:pt>
                <c:pt idx="21581">
                  <c:v>5.6822163610890715E-2</c:v>
                </c:pt>
                <c:pt idx="21582">
                  <c:v>0.10685605748028212</c:v>
                </c:pt>
                <c:pt idx="21583">
                  <c:v>0.15681503919204537</c:v>
                </c:pt>
                <c:pt idx="21584">
                  <c:v>0.20666694191818749</c:v>
                </c:pt>
                <c:pt idx="21585">
                  <c:v>0.25637923944105601</c:v>
                </c:pt>
                <c:pt idx="21586">
                  <c:v>0.30591806922157622</c:v>
                </c:pt>
                <c:pt idx="21587">
                  <c:v>0.35524845444045711</c:v>
                </c:pt>
                <c:pt idx="21588">
                  <c:v>0.40433454521802836</c:v>
                </c:pt>
                <c:pt idx="21589">
                  <c:v>0.45314097458853797</c:v>
                </c:pt>
                <c:pt idx="21590">
                  <c:v>0.501636163878459</c:v>
                </c:pt>
                <c:pt idx="21591">
                  <c:v>0.5497887140290294</c:v>
                </c:pt>
                <c:pt idx="21592">
                  <c:v>0.59756524903752128</c:v>
                </c:pt>
                <c:pt idx="21593">
                  <c:v>0.64492993889592931</c:v>
                </c:pt>
                <c:pt idx="21594">
                  <c:v>0.69185379989154616</c:v>
                </c:pt>
                <c:pt idx="21595">
                  <c:v>0.73830414562709767</c:v>
                </c:pt>
                <c:pt idx="21596">
                  <c:v>0.78424847008401366</c:v>
                </c:pt>
                <c:pt idx="21597">
                  <c:v>0.829655237903697</c:v>
                </c:pt>
                <c:pt idx="21598">
                  <c:v>0.87449312605072338</c:v>
                </c:pt>
                <c:pt idx="21599">
                  <c:v>0.91873183387855883</c:v>
                </c:pt>
              </c:numCache>
            </c:numRef>
          </c:yVal>
          <c:smooth val="1"/>
        </c:ser>
        <c:ser>
          <c:idx val="2"/>
          <c:order val="4"/>
          <c:tx>
            <c:strRef>
              <c:f>'20ft'!$H$1</c:f>
              <c:strCache>
                <c:ptCount val="1"/>
                <c:pt idx="0">
                  <c:v>2 Hz</c:v>
                </c:pt>
              </c:strCache>
            </c:strRef>
          </c:tx>
          <c:marker>
            <c:symbol val="none"/>
          </c:marker>
          <c:xVal>
            <c:numRef>
              <c:f>'20ft'!$G$9:$G$21608</c:f>
              <c:numCache>
                <c:formatCode>General</c:formatCode>
                <c:ptCount val="21600"/>
                <c:pt idx="0">
                  <c:v>0</c:v>
                </c:pt>
                <c:pt idx="1">
                  <c:v>1.38888888888889E-3</c:v>
                </c:pt>
                <c:pt idx="2">
                  <c:v>2.7777777777777801E-3</c:v>
                </c:pt>
                <c:pt idx="3">
                  <c:v>4.1666666666666701E-3</c:v>
                </c:pt>
                <c:pt idx="4">
                  <c:v>5.5555555555555601E-3</c:v>
                </c:pt>
                <c:pt idx="5">
                  <c:v>6.9444444444444397E-3</c:v>
                </c:pt>
                <c:pt idx="6">
                  <c:v>8.3333333333333297E-3</c:v>
                </c:pt>
                <c:pt idx="7">
                  <c:v>9.7222222222222206E-3</c:v>
                </c:pt>
                <c:pt idx="8">
                  <c:v>1.1111111111111099E-2</c:v>
                </c:pt>
                <c:pt idx="9">
                  <c:v>1.2500000000000001E-2</c:v>
                </c:pt>
                <c:pt idx="10">
                  <c:v>1.38888888888889E-2</c:v>
                </c:pt>
                <c:pt idx="11">
                  <c:v>1.52777777777778E-2</c:v>
                </c:pt>
                <c:pt idx="12">
                  <c:v>1.6666666666666701E-2</c:v>
                </c:pt>
                <c:pt idx="13">
                  <c:v>1.8055555555555599E-2</c:v>
                </c:pt>
                <c:pt idx="14">
                  <c:v>1.94444444444444E-2</c:v>
                </c:pt>
                <c:pt idx="15">
                  <c:v>2.0833333333333301E-2</c:v>
                </c:pt>
                <c:pt idx="16">
                  <c:v>2.2222222222222199E-2</c:v>
                </c:pt>
                <c:pt idx="17">
                  <c:v>2.36111111111111E-2</c:v>
                </c:pt>
                <c:pt idx="18">
                  <c:v>2.5000000000000001E-2</c:v>
                </c:pt>
                <c:pt idx="19">
                  <c:v>2.6388888888888899E-2</c:v>
                </c:pt>
                <c:pt idx="20">
                  <c:v>2.7777777777777801E-2</c:v>
                </c:pt>
                <c:pt idx="21">
                  <c:v>2.9166666666666698E-2</c:v>
                </c:pt>
                <c:pt idx="22">
                  <c:v>3.05555555555556E-2</c:v>
                </c:pt>
                <c:pt idx="23">
                  <c:v>3.19444444444444E-2</c:v>
                </c:pt>
                <c:pt idx="24">
                  <c:v>3.3333333333333298E-2</c:v>
                </c:pt>
                <c:pt idx="25">
                  <c:v>3.4722222222222203E-2</c:v>
                </c:pt>
                <c:pt idx="26">
                  <c:v>3.6111111111111101E-2</c:v>
                </c:pt>
                <c:pt idx="27">
                  <c:v>3.7499999999999999E-2</c:v>
                </c:pt>
                <c:pt idx="28">
                  <c:v>3.8888888888888903E-2</c:v>
                </c:pt>
                <c:pt idx="29">
                  <c:v>4.0277777777777801E-2</c:v>
                </c:pt>
                <c:pt idx="30">
                  <c:v>4.1666666666666699E-2</c:v>
                </c:pt>
                <c:pt idx="31">
                  <c:v>4.3055555555555597E-2</c:v>
                </c:pt>
                <c:pt idx="32">
                  <c:v>4.4444444444444398E-2</c:v>
                </c:pt>
                <c:pt idx="33">
                  <c:v>4.5833333333333302E-2</c:v>
                </c:pt>
                <c:pt idx="34">
                  <c:v>4.72222222222222E-2</c:v>
                </c:pt>
                <c:pt idx="35">
                  <c:v>4.8611111111111098E-2</c:v>
                </c:pt>
                <c:pt idx="36">
                  <c:v>0.05</c:v>
                </c:pt>
                <c:pt idx="37">
                  <c:v>5.1388888888888901E-2</c:v>
                </c:pt>
                <c:pt idx="38">
                  <c:v>5.2777777777777798E-2</c:v>
                </c:pt>
                <c:pt idx="39">
                  <c:v>5.4166666666666703E-2</c:v>
                </c:pt>
                <c:pt idx="40">
                  <c:v>5.5555555555555601E-2</c:v>
                </c:pt>
                <c:pt idx="41">
                  <c:v>5.6944444444444402E-2</c:v>
                </c:pt>
                <c:pt idx="42">
                  <c:v>5.83333333333333E-2</c:v>
                </c:pt>
                <c:pt idx="43">
                  <c:v>5.9722222222222197E-2</c:v>
                </c:pt>
                <c:pt idx="44">
                  <c:v>6.1111111111111102E-2</c:v>
                </c:pt>
                <c:pt idx="45">
                  <c:v>6.25E-2</c:v>
                </c:pt>
                <c:pt idx="46">
                  <c:v>6.3888888888888898E-2</c:v>
                </c:pt>
                <c:pt idx="47">
                  <c:v>6.5277777777777796E-2</c:v>
                </c:pt>
                <c:pt idx="48">
                  <c:v>6.6666666666666693E-2</c:v>
                </c:pt>
                <c:pt idx="49">
                  <c:v>6.8055555555555605E-2</c:v>
                </c:pt>
                <c:pt idx="50">
                  <c:v>6.9444444444444503E-2</c:v>
                </c:pt>
                <c:pt idx="51">
                  <c:v>7.0833333333333304E-2</c:v>
                </c:pt>
                <c:pt idx="52">
                  <c:v>7.2222222222222202E-2</c:v>
                </c:pt>
                <c:pt idx="53">
                  <c:v>7.3611111111111099E-2</c:v>
                </c:pt>
                <c:pt idx="54">
                  <c:v>7.4999999999999997E-2</c:v>
                </c:pt>
                <c:pt idx="55">
                  <c:v>7.6388888888888895E-2</c:v>
                </c:pt>
                <c:pt idx="56">
                  <c:v>7.7777777777777807E-2</c:v>
                </c:pt>
                <c:pt idx="57">
                  <c:v>7.9166666666666705E-2</c:v>
                </c:pt>
                <c:pt idx="58">
                  <c:v>8.0555555555555602E-2</c:v>
                </c:pt>
                <c:pt idx="59">
                  <c:v>8.1944444444444403E-2</c:v>
                </c:pt>
                <c:pt idx="60">
                  <c:v>8.3333333333333301E-2</c:v>
                </c:pt>
                <c:pt idx="61">
                  <c:v>8.4722222222222199E-2</c:v>
                </c:pt>
                <c:pt idx="62">
                  <c:v>8.6111111111111097E-2</c:v>
                </c:pt>
                <c:pt idx="63">
                  <c:v>8.7499999999999994E-2</c:v>
                </c:pt>
                <c:pt idx="64">
                  <c:v>8.8888888888888906E-2</c:v>
                </c:pt>
                <c:pt idx="65">
                  <c:v>9.0277777777777804E-2</c:v>
                </c:pt>
                <c:pt idx="66">
                  <c:v>9.1666666666666702E-2</c:v>
                </c:pt>
                <c:pt idx="67">
                  <c:v>9.30555555555556E-2</c:v>
                </c:pt>
                <c:pt idx="68">
                  <c:v>9.44444444444444E-2</c:v>
                </c:pt>
                <c:pt idx="69">
                  <c:v>9.5833333333333298E-2</c:v>
                </c:pt>
                <c:pt idx="70">
                  <c:v>9.7222222222222196E-2</c:v>
                </c:pt>
                <c:pt idx="71">
                  <c:v>9.8611111111111094E-2</c:v>
                </c:pt>
                <c:pt idx="72">
                  <c:v>0.1</c:v>
                </c:pt>
                <c:pt idx="73">
                  <c:v>0.101388888888889</c:v>
                </c:pt>
                <c:pt idx="74">
                  <c:v>0.102777777777778</c:v>
                </c:pt>
                <c:pt idx="75">
                  <c:v>0.104166666666667</c:v>
                </c:pt>
                <c:pt idx="76">
                  <c:v>0.105555555555556</c:v>
                </c:pt>
                <c:pt idx="77">
                  <c:v>0.106944444444444</c:v>
                </c:pt>
                <c:pt idx="78">
                  <c:v>0.108333333333333</c:v>
                </c:pt>
                <c:pt idx="79">
                  <c:v>0.109722222222222</c:v>
                </c:pt>
                <c:pt idx="80">
                  <c:v>0.11111111111111099</c:v>
                </c:pt>
                <c:pt idx="81">
                  <c:v>0.1125</c:v>
                </c:pt>
                <c:pt idx="82">
                  <c:v>0.113888888888889</c:v>
                </c:pt>
                <c:pt idx="83">
                  <c:v>0.11527777777777801</c:v>
                </c:pt>
                <c:pt idx="84">
                  <c:v>0.116666666666667</c:v>
                </c:pt>
                <c:pt idx="85">
                  <c:v>0.118055555555556</c:v>
                </c:pt>
                <c:pt idx="86">
                  <c:v>0.11944444444444401</c:v>
                </c:pt>
                <c:pt idx="87">
                  <c:v>0.120833333333333</c:v>
                </c:pt>
                <c:pt idx="88">
                  <c:v>0.122222222222222</c:v>
                </c:pt>
                <c:pt idx="89">
                  <c:v>0.12361111111111101</c:v>
                </c:pt>
                <c:pt idx="90">
                  <c:v>0.125</c:v>
                </c:pt>
                <c:pt idx="91">
                  <c:v>0.12638888888888899</c:v>
                </c:pt>
                <c:pt idx="92">
                  <c:v>0.12777777777777799</c:v>
                </c:pt>
                <c:pt idx="93">
                  <c:v>0.12916666666666701</c:v>
                </c:pt>
                <c:pt idx="94">
                  <c:v>0.13055555555555601</c:v>
                </c:pt>
                <c:pt idx="95">
                  <c:v>0.131944444444444</c:v>
                </c:pt>
                <c:pt idx="96">
                  <c:v>0.133333333333333</c:v>
                </c:pt>
                <c:pt idx="97">
                  <c:v>0.13472222222222199</c:v>
                </c:pt>
                <c:pt idx="98">
                  <c:v>0.13611111111111099</c:v>
                </c:pt>
                <c:pt idx="99">
                  <c:v>0.13750000000000001</c:v>
                </c:pt>
                <c:pt idx="100">
                  <c:v>0.13888888888888901</c:v>
                </c:pt>
                <c:pt idx="101">
                  <c:v>0.140277777777778</c:v>
                </c:pt>
                <c:pt idx="102">
                  <c:v>0.141666666666667</c:v>
                </c:pt>
                <c:pt idx="103">
                  <c:v>0.14305555555555599</c:v>
                </c:pt>
                <c:pt idx="104">
                  <c:v>0.14444444444444399</c:v>
                </c:pt>
                <c:pt idx="105">
                  <c:v>0.14583333333333301</c:v>
                </c:pt>
                <c:pt idx="106">
                  <c:v>0.147222222222222</c:v>
                </c:pt>
                <c:pt idx="107">
                  <c:v>0.148611111111111</c:v>
                </c:pt>
                <c:pt idx="108">
                  <c:v>0.15</c:v>
                </c:pt>
                <c:pt idx="109">
                  <c:v>0.15138888888888899</c:v>
                </c:pt>
                <c:pt idx="110">
                  <c:v>0.15277777777777801</c:v>
                </c:pt>
                <c:pt idx="111">
                  <c:v>0.15416666666666701</c:v>
                </c:pt>
                <c:pt idx="112">
                  <c:v>0.155555555555556</c:v>
                </c:pt>
                <c:pt idx="113">
                  <c:v>0.156944444444444</c:v>
                </c:pt>
                <c:pt idx="114">
                  <c:v>0.15833333333333299</c:v>
                </c:pt>
                <c:pt idx="115">
                  <c:v>0.15972222222222199</c:v>
                </c:pt>
                <c:pt idx="116">
                  <c:v>0.16111111111111101</c:v>
                </c:pt>
                <c:pt idx="117">
                  <c:v>0.16250000000000001</c:v>
                </c:pt>
                <c:pt idx="118">
                  <c:v>0.163888888888889</c:v>
                </c:pt>
                <c:pt idx="119">
                  <c:v>0.165277777777778</c:v>
                </c:pt>
                <c:pt idx="120">
                  <c:v>0.16666666666666699</c:v>
                </c:pt>
                <c:pt idx="121">
                  <c:v>0.16805555555555601</c:v>
                </c:pt>
                <c:pt idx="122">
                  <c:v>0.16944444444444401</c:v>
                </c:pt>
                <c:pt idx="123">
                  <c:v>0.170833333333333</c:v>
                </c:pt>
                <c:pt idx="124">
                  <c:v>0.172222222222222</c:v>
                </c:pt>
                <c:pt idx="125">
                  <c:v>0.17361111111111099</c:v>
                </c:pt>
                <c:pt idx="126">
                  <c:v>0.17499999999999999</c:v>
                </c:pt>
                <c:pt idx="127">
                  <c:v>0.17638888888888901</c:v>
                </c:pt>
                <c:pt idx="128">
                  <c:v>0.17777777777777801</c:v>
                </c:pt>
                <c:pt idx="129">
                  <c:v>0.179166666666667</c:v>
                </c:pt>
                <c:pt idx="130">
                  <c:v>0.180555555555556</c:v>
                </c:pt>
                <c:pt idx="131">
                  <c:v>0.18194444444444399</c:v>
                </c:pt>
                <c:pt idx="132">
                  <c:v>0.18333333333333299</c:v>
                </c:pt>
                <c:pt idx="133">
                  <c:v>0.18472222222222201</c:v>
                </c:pt>
                <c:pt idx="134">
                  <c:v>0.18611111111111101</c:v>
                </c:pt>
                <c:pt idx="135">
                  <c:v>0.1875</c:v>
                </c:pt>
                <c:pt idx="136">
                  <c:v>0.18888888888888899</c:v>
                </c:pt>
                <c:pt idx="137">
                  <c:v>0.19027777777777799</c:v>
                </c:pt>
                <c:pt idx="138">
                  <c:v>0.19166666666666701</c:v>
                </c:pt>
                <c:pt idx="139">
                  <c:v>0.19305555555555601</c:v>
                </c:pt>
                <c:pt idx="140">
                  <c:v>0.194444444444444</c:v>
                </c:pt>
                <c:pt idx="141">
                  <c:v>0.195833333333333</c:v>
                </c:pt>
                <c:pt idx="142">
                  <c:v>0.19722222222222199</c:v>
                </c:pt>
                <c:pt idx="143">
                  <c:v>0.19861111111111099</c:v>
                </c:pt>
                <c:pt idx="144">
                  <c:v>0.2</c:v>
                </c:pt>
                <c:pt idx="145">
                  <c:v>0.20138888888888901</c:v>
                </c:pt>
                <c:pt idx="146">
                  <c:v>0.202777777777778</c:v>
                </c:pt>
                <c:pt idx="147">
                  <c:v>0.204166666666667</c:v>
                </c:pt>
                <c:pt idx="148">
                  <c:v>0.20555555555555599</c:v>
                </c:pt>
                <c:pt idx="149">
                  <c:v>0.20694444444444399</c:v>
                </c:pt>
                <c:pt idx="150">
                  <c:v>0.20833333333333301</c:v>
                </c:pt>
                <c:pt idx="151">
                  <c:v>0.209722222222222</c:v>
                </c:pt>
                <c:pt idx="152">
                  <c:v>0.211111111111111</c:v>
                </c:pt>
                <c:pt idx="153">
                  <c:v>0.21249999999999999</c:v>
                </c:pt>
                <c:pt idx="154">
                  <c:v>0.21388888888888899</c:v>
                </c:pt>
                <c:pt idx="155">
                  <c:v>0.21527777777777801</c:v>
                </c:pt>
                <c:pt idx="156">
                  <c:v>0.21666666666666701</c:v>
                </c:pt>
                <c:pt idx="157">
                  <c:v>0.218055555555556</c:v>
                </c:pt>
                <c:pt idx="158">
                  <c:v>0.219444444444444</c:v>
                </c:pt>
                <c:pt idx="159">
                  <c:v>0.22083333333333299</c:v>
                </c:pt>
                <c:pt idx="160">
                  <c:v>0.22222222222222199</c:v>
                </c:pt>
                <c:pt idx="161">
                  <c:v>0.22361111111111101</c:v>
                </c:pt>
                <c:pt idx="162">
                  <c:v>0.22500000000000001</c:v>
                </c:pt>
                <c:pt idx="163">
                  <c:v>0.226388888888889</c:v>
                </c:pt>
                <c:pt idx="164">
                  <c:v>0.227777777777778</c:v>
                </c:pt>
                <c:pt idx="165">
                  <c:v>0.22916666666666699</c:v>
                </c:pt>
                <c:pt idx="166">
                  <c:v>0.23055555555555601</c:v>
                </c:pt>
                <c:pt idx="167">
                  <c:v>0.23194444444444401</c:v>
                </c:pt>
                <c:pt idx="168">
                  <c:v>0.233333333333333</c:v>
                </c:pt>
                <c:pt idx="169">
                  <c:v>0.234722222222222</c:v>
                </c:pt>
                <c:pt idx="170">
                  <c:v>0.23611111111111099</c:v>
                </c:pt>
                <c:pt idx="171">
                  <c:v>0.23749999999999999</c:v>
                </c:pt>
                <c:pt idx="172">
                  <c:v>0.23888888888888901</c:v>
                </c:pt>
                <c:pt idx="173">
                  <c:v>0.24027777777777801</c:v>
                </c:pt>
                <c:pt idx="174">
                  <c:v>0.241666666666667</c:v>
                </c:pt>
                <c:pt idx="175">
                  <c:v>0.243055555555556</c:v>
                </c:pt>
                <c:pt idx="176">
                  <c:v>0.24444444444444399</c:v>
                </c:pt>
                <c:pt idx="177">
                  <c:v>0.24583333333333299</c:v>
                </c:pt>
                <c:pt idx="178">
                  <c:v>0.24722222222222201</c:v>
                </c:pt>
                <c:pt idx="179">
                  <c:v>0.24861111111111101</c:v>
                </c:pt>
                <c:pt idx="180">
                  <c:v>0.25</c:v>
                </c:pt>
                <c:pt idx="181">
                  <c:v>0.25138888888888899</c:v>
                </c:pt>
                <c:pt idx="182">
                  <c:v>0.25277777777777799</c:v>
                </c:pt>
                <c:pt idx="183">
                  <c:v>0.25416666666666698</c:v>
                </c:pt>
                <c:pt idx="184">
                  <c:v>0.25555555555555598</c:v>
                </c:pt>
                <c:pt idx="185">
                  <c:v>0.25694444444444398</c:v>
                </c:pt>
                <c:pt idx="186">
                  <c:v>0.25833333333333303</c:v>
                </c:pt>
                <c:pt idx="187">
                  <c:v>0.25972222222222202</c:v>
                </c:pt>
                <c:pt idx="188">
                  <c:v>0.26111111111111102</c:v>
                </c:pt>
                <c:pt idx="189">
                  <c:v>0.26250000000000001</c:v>
                </c:pt>
                <c:pt idx="190">
                  <c:v>0.26388888888888901</c:v>
                </c:pt>
                <c:pt idx="191">
                  <c:v>0.265277777777778</c:v>
                </c:pt>
                <c:pt idx="192">
                  <c:v>0.266666666666667</c:v>
                </c:pt>
                <c:pt idx="193">
                  <c:v>0.26805555555555599</c:v>
                </c:pt>
                <c:pt idx="194">
                  <c:v>0.26944444444444399</c:v>
                </c:pt>
                <c:pt idx="195">
                  <c:v>0.27083333333333298</c:v>
                </c:pt>
                <c:pt idx="196">
                  <c:v>0.27222222222222198</c:v>
                </c:pt>
                <c:pt idx="197">
                  <c:v>0.27361111111111103</c:v>
                </c:pt>
                <c:pt idx="198">
                  <c:v>0.27500000000000002</c:v>
                </c:pt>
                <c:pt idx="199">
                  <c:v>0.27638888888888902</c:v>
                </c:pt>
                <c:pt idx="200">
                  <c:v>0.27777777777777801</c:v>
                </c:pt>
                <c:pt idx="201">
                  <c:v>0.27916666666666701</c:v>
                </c:pt>
                <c:pt idx="202">
                  <c:v>0.280555555555556</c:v>
                </c:pt>
                <c:pt idx="203">
                  <c:v>0.281944444444444</c:v>
                </c:pt>
                <c:pt idx="204">
                  <c:v>0.28333333333333299</c:v>
                </c:pt>
                <c:pt idx="205">
                  <c:v>0.28472222222222199</c:v>
                </c:pt>
                <c:pt idx="206">
                  <c:v>0.28611111111111098</c:v>
                </c:pt>
                <c:pt idx="207">
                  <c:v>0.28749999999999998</c:v>
                </c:pt>
                <c:pt idx="208">
                  <c:v>0.28888888888888897</c:v>
                </c:pt>
                <c:pt idx="209">
                  <c:v>0.29027777777777802</c:v>
                </c:pt>
                <c:pt idx="210">
                  <c:v>0.29166666666666702</c:v>
                </c:pt>
                <c:pt idx="211">
                  <c:v>0.29305555555555601</c:v>
                </c:pt>
                <c:pt idx="212">
                  <c:v>0.29444444444444401</c:v>
                </c:pt>
                <c:pt idx="213">
                  <c:v>0.295833333333333</c:v>
                </c:pt>
                <c:pt idx="214">
                  <c:v>0.297222222222222</c:v>
                </c:pt>
                <c:pt idx="215">
                  <c:v>0.29861111111111099</c:v>
                </c:pt>
                <c:pt idx="216">
                  <c:v>0.3</c:v>
                </c:pt>
                <c:pt idx="217">
                  <c:v>0.30138888888888898</c:v>
                </c:pt>
                <c:pt idx="218">
                  <c:v>0.30277777777777798</c:v>
                </c:pt>
                <c:pt idx="219">
                  <c:v>0.30416666666666697</c:v>
                </c:pt>
                <c:pt idx="220">
                  <c:v>0.30555555555555602</c:v>
                </c:pt>
                <c:pt idx="221">
                  <c:v>0.30694444444444402</c:v>
                </c:pt>
                <c:pt idx="222">
                  <c:v>0.30833333333333302</c:v>
                </c:pt>
                <c:pt idx="223">
                  <c:v>0.30972222222222201</c:v>
                </c:pt>
                <c:pt idx="224">
                  <c:v>0.31111111111111101</c:v>
                </c:pt>
                <c:pt idx="225">
                  <c:v>0.3125</c:v>
                </c:pt>
                <c:pt idx="226">
                  <c:v>0.31388888888888899</c:v>
                </c:pt>
                <c:pt idx="227">
                  <c:v>0.31527777777777799</c:v>
                </c:pt>
                <c:pt idx="228">
                  <c:v>0.31666666666666698</c:v>
                </c:pt>
                <c:pt idx="229">
                  <c:v>0.31805555555555598</c:v>
                </c:pt>
                <c:pt idx="230">
                  <c:v>0.31944444444444398</c:v>
                </c:pt>
                <c:pt idx="231">
                  <c:v>0.32083333333333303</c:v>
                </c:pt>
                <c:pt idx="232">
                  <c:v>0.32222222222222202</c:v>
                </c:pt>
                <c:pt idx="233">
                  <c:v>0.32361111111111102</c:v>
                </c:pt>
                <c:pt idx="234">
                  <c:v>0.32500000000000001</c:v>
                </c:pt>
                <c:pt idx="235">
                  <c:v>0.32638888888888901</c:v>
                </c:pt>
                <c:pt idx="236">
                  <c:v>0.327777777777778</c:v>
                </c:pt>
                <c:pt idx="237">
                  <c:v>0.329166666666667</c:v>
                </c:pt>
                <c:pt idx="238">
                  <c:v>0.33055555555555599</c:v>
                </c:pt>
                <c:pt idx="239">
                  <c:v>0.33194444444444399</c:v>
                </c:pt>
                <c:pt idx="240">
                  <c:v>0.33333333333333298</c:v>
                </c:pt>
                <c:pt idx="241">
                  <c:v>0.33472222222222198</c:v>
                </c:pt>
                <c:pt idx="242">
                  <c:v>0.33611111111111103</c:v>
                </c:pt>
                <c:pt idx="243">
                  <c:v>0.33750000000000002</c:v>
                </c:pt>
                <c:pt idx="244">
                  <c:v>0.33888888888888902</c:v>
                </c:pt>
                <c:pt idx="245">
                  <c:v>0.34027777777777801</c:v>
                </c:pt>
                <c:pt idx="246">
                  <c:v>0.34166666666666701</c:v>
                </c:pt>
                <c:pt idx="247">
                  <c:v>0.343055555555556</c:v>
                </c:pt>
                <c:pt idx="248">
                  <c:v>0.344444444444444</c:v>
                </c:pt>
                <c:pt idx="249">
                  <c:v>0.34583333333333299</c:v>
                </c:pt>
                <c:pt idx="250">
                  <c:v>0.34722222222222199</c:v>
                </c:pt>
                <c:pt idx="251">
                  <c:v>0.34861111111111098</c:v>
                </c:pt>
                <c:pt idx="252">
                  <c:v>0.35</c:v>
                </c:pt>
                <c:pt idx="253">
                  <c:v>0.35138888888888897</c:v>
                </c:pt>
                <c:pt idx="254">
                  <c:v>0.35277777777777802</c:v>
                </c:pt>
                <c:pt idx="255">
                  <c:v>0.35416666666666702</c:v>
                </c:pt>
                <c:pt idx="256">
                  <c:v>0.35555555555555601</c:v>
                </c:pt>
                <c:pt idx="257">
                  <c:v>0.35694444444444401</c:v>
                </c:pt>
                <c:pt idx="258">
                  <c:v>0.358333333333333</c:v>
                </c:pt>
                <c:pt idx="259">
                  <c:v>0.359722222222222</c:v>
                </c:pt>
                <c:pt idx="260">
                  <c:v>0.36111111111111099</c:v>
                </c:pt>
                <c:pt idx="261">
                  <c:v>0.36249999999999999</c:v>
                </c:pt>
                <c:pt idx="262">
                  <c:v>0.36388888888888898</c:v>
                </c:pt>
                <c:pt idx="263">
                  <c:v>0.36527777777777798</c:v>
                </c:pt>
                <c:pt idx="264">
                  <c:v>0.36666666666666697</c:v>
                </c:pt>
                <c:pt idx="265">
                  <c:v>0.36805555555555602</c:v>
                </c:pt>
                <c:pt idx="266">
                  <c:v>0.36944444444444402</c:v>
                </c:pt>
                <c:pt idx="267">
                  <c:v>0.37083333333333302</c:v>
                </c:pt>
                <c:pt idx="268">
                  <c:v>0.37222222222222201</c:v>
                </c:pt>
                <c:pt idx="269">
                  <c:v>0.37361111111111101</c:v>
                </c:pt>
                <c:pt idx="270">
                  <c:v>0.375</c:v>
                </c:pt>
                <c:pt idx="271">
                  <c:v>0.37638888888888899</c:v>
                </c:pt>
                <c:pt idx="272">
                  <c:v>0.37777777777777799</c:v>
                </c:pt>
                <c:pt idx="273">
                  <c:v>0.37916666666666698</c:v>
                </c:pt>
                <c:pt idx="274">
                  <c:v>0.38055555555555598</c:v>
                </c:pt>
                <c:pt idx="275">
                  <c:v>0.38194444444444398</c:v>
                </c:pt>
                <c:pt idx="276">
                  <c:v>0.38333333333333303</c:v>
                </c:pt>
                <c:pt idx="277">
                  <c:v>0.38472222222222202</c:v>
                </c:pt>
                <c:pt idx="278">
                  <c:v>0.38611111111111102</c:v>
                </c:pt>
                <c:pt idx="279">
                  <c:v>0.38750000000000001</c:v>
                </c:pt>
                <c:pt idx="280">
                  <c:v>0.38888888888888901</c:v>
                </c:pt>
                <c:pt idx="281">
                  <c:v>0.390277777777778</c:v>
                </c:pt>
                <c:pt idx="282">
                  <c:v>0.391666666666667</c:v>
                </c:pt>
                <c:pt idx="283">
                  <c:v>0.39305555555555599</c:v>
                </c:pt>
                <c:pt idx="284">
                  <c:v>0.39444444444444399</c:v>
                </c:pt>
                <c:pt idx="285">
                  <c:v>0.39583333333333298</c:v>
                </c:pt>
                <c:pt idx="286">
                  <c:v>0.39722222222222198</c:v>
                </c:pt>
                <c:pt idx="287">
                  <c:v>0.39861111111111103</c:v>
                </c:pt>
                <c:pt idx="288">
                  <c:v>0.4</c:v>
                </c:pt>
                <c:pt idx="289">
                  <c:v>0.40138888888888902</c:v>
                </c:pt>
                <c:pt idx="290">
                  <c:v>0.40277777777777801</c:v>
                </c:pt>
                <c:pt idx="291">
                  <c:v>0.40416666666666701</c:v>
                </c:pt>
                <c:pt idx="292">
                  <c:v>0.405555555555556</c:v>
                </c:pt>
                <c:pt idx="293">
                  <c:v>0.406944444444444</c:v>
                </c:pt>
                <c:pt idx="294">
                  <c:v>0.40833333333333299</c:v>
                </c:pt>
                <c:pt idx="295">
                  <c:v>0.40972222222222199</c:v>
                </c:pt>
                <c:pt idx="296">
                  <c:v>0.41111111111111098</c:v>
                </c:pt>
                <c:pt idx="297">
                  <c:v>0.41249999999999998</c:v>
                </c:pt>
                <c:pt idx="298">
                  <c:v>0.41388888888888897</c:v>
                </c:pt>
                <c:pt idx="299">
                  <c:v>0.41527777777777802</c:v>
                </c:pt>
                <c:pt idx="300">
                  <c:v>0.41666666666666702</c:v>
                </c:pt>
                <c:pt idx="301">
                  <c:v>0.41805555555555601</c:v>
                </c:pt>
                <c:pt idx="302">
                  <c:v>0.41944444444444401</c:v>
                </c:pt>
                <c:pt idx="303">
                  <c:v>0.420833333333333</c:v>
                </c:pt>
                <c:pt idx="304">
                  <c:v>0.422222222222222</c:v>
                </c:pt>
                <c:pt idx="305">
                  <c:v>0.42361111111111099</c:v>
                </c:pt>
                <c:pt idx="306">
                  <c:v>0.42499999999999999</c:v>
                </c:pt>
                <c:pt idx="307">
                  <c:v>0.42638888888888898</c:v>
                </c:pt>
                <c:pt idx="308">
                  <c:v>0.42777777777777798</c:v>
                </c:pt>
                <c:pt idx="309">
                  <c:v>0.42916666666666697</c:v>
                </c:pt>
                <c:pt idx="310">
                  <c:v>0.43055555555555602</c:v>
                </c:pt>
                <c:pt idx="311">
                  <c:v>0.43194444444444402</c:v>
                </c:pt>
                <c:pt idx="312">
                  <c:v>0.43333333333333302</c:v>
                </c:pt>
                <c:pt idx="313">
                  <c:v>0.43472222222222201</c:v>
                </c:pt>
                <c:pt idx="314">
                  <c:v>0.43611111111111101</c:v>
                </c:pt>
                <c:pt idx="315">
                  <c:v>0.4375</c:v>
                </c:pt>
                <c:pt idx="316">
                  <c:v>0.43888888888888899</c:v>
                </c:pt>
                <c:pt idx="317">
                  <c:v>0.44027777777777799</c:v>
                </c:pt>
                <c:pt idx="318">
                  <c:v>0.44166666666666698</c:v>
                </c:pt>
                <c:pt idx="319">
                  <c:v>0.44305555555555598</c:v>
                </c:pt>
                <c:pt idx="320">
                  <c:v>0.44444444444444398</c:v>
                </c:pt>
                <c:pt idx="321">
                  <c:v>0.44583333333333303</c:v>
                </c:pt>
                <c:pt idx="322">
                  <c:v>0.44722222222222202</c:v>
                </c:pt>
                <c:pt idx="323">
                  <c:v>0.44861111111111102</c:v>
                </c:pt>
                <c:pt idx="324">
                  <c:v>0.45</c:v>
                </c:pt>
                <c:pt idx="325">
                  <c:v>0.45138888888888901</c:v>
                </c:pt>
                <c:pt idx="326">
                  <c:v>0.452777777777778</c:v>
                </c:pt>
                <c:pt idx="327">
                  <c:v>0.454166666666667</c:v>
                </c:pt>
                <c:pt idx="328">
                  <c:v>0.45555555555555599</c:v>
                </c:pt>
                <c:pt idx="329">
                  <c:v>0.45694444444444399</c:v>
                </c:pt>
                <c:pt idx="330">
                  <c:v>0.45833333333333298</c:v>
                </c:pt>
                <c:pt idx="331">
                  <c:v>0.45972222222222198</c:v>
                </c:pt>
                <c:pt idx="332">
                  <c:v>0.46111111111111103</c:v>
                </c:pt>
                <c:pt idx="333">
                  <c:v>0.46250000000000002</c:v>
                </c:pt>
                <c:pt idx="334">
                  <c:v>0.46388888888888902</c:v>
                </c:pt>
                <c:pt idx="335">
                  <c:v>0.46527777777777801</c:v>
                </c:pt>
                <c:pt idx="336">
                  <c:v>0.46666666666666701</c:v>
                </c:pt>
                <c:pt idx="337">
                  <c:v>0.468055555555556</c:v>
                </c:pt>
                <c:pt idx="338">
                  <c:v>0.469444444444444</c:v>
                </c:pt>
                <c:pt idx="339">
                  <c:v>0.47083333333333299</c:v>
                </c:pt>
                <c:pt idx="340">
                  <c:v>0.47222222222222199</c:v>
                </c:pt>
                <c:pt idx="341">
                  <c:v>0.47361111111111098</c:v>
                </c:pt>
                <c:pt idx="342">
                  <c:v>0.47499999999999998</c:v>
                </c:pt>
                <c:pt idx="343">
                  <c:v>0.47638888888888897</c:v>
                </c:pt>
                <c:pt idx="344">
                  <c:v>0.47777777777777802</c:v>
                </c:pt>
                <c:pt idx="345">
                  <c:v>0.47916666666666702</c:v>
                </c:pt>
                <c:pt idx="346">
                  <c:v>0.48055555555555601</c:v>
                </c:pt>
                <c:pt idx="347">
                  <c:v>0.48194444444444401</c:v>
                </c:pt>
                <c:pt idx="348">
                  <c:v>0.483333333333333</c:v>
                </c:pt>
                <c:pt idx="349">
                  <c:v>0.484722222222222</c:v>
                </c:pt>
                <c:pt idx="350">
                  <c:v>0.48611111111111099</c:v>
                </c:pt>
                <c:pt idx="351">
                  <c:v>0.48749999999999999</c:v>
                </c:pt>
                <c:pt idx="352">
                  <c:v>0.48888888888888898</c:v>
                </c:pt>
                <c:pt idx="353">
                  <c:v>0.49027777777777798</c:v>
                </c:pt>
                <c:pt idx="354">
                  <c:v>0.49166666666666697</c:v>
                </c:pt>
                <c:pt idx="355">
                  <c:v>0.49305555555555602</c:v>
                </c:pt>
                <c:pt idx="356">
                  <c:v>0.49444444444444402</c:v>
                </c:pt>
                <c:pt idx="357">
                  <c:v>0.49583333333333302</c:v>
                </c:pt>
                <c:pt idx="358">
                  <c:v>0.49722222222222201</c:v>
                </c:pt>
                <c:pt idx="359">
                  <c:v>0.49861111111111101</c:v>
                </c:pt>
                <c:pt idx="360">
                  <c:v>0.5</c:v>
                </c:pt>
                <c:pt idx="361">
                  <c:v>0.50138888888888899</c:v>
                </c:pt>
                <c:pt idx="362">
                  <c:v>0.50277777777777799</c:v>
                </c:pt>
                <c:pt idx="363">
                  <c:v>0.50416666666666698</c:v>
                </c:pt>
                <c:pt idx="364">
                  <c:v>0.50555555555555598</c:v>
                </c:pt>
                <c:pt idx="365">
                  <c:v>0.50694444444444398</c:v>
                </c:pt>
                <c:pt idx="366">
                  <c:v>0.50833333333333297</c:v>
                </c:pt>
                <c:pt idx="367">
                  <c:v>0.50972222222222197</c:v>
                </c:pt>
                <c:pt idx="368">
                  <c:v>0.51111111111111096</c:v>
                </c:pt>
                <c:pt idx="369">
                  <c:v>0.51249999999999996</c:v>
                </c:pt>
                <c:pt idx="370">
                  <c:v>0.51388888888888895</c:v>
                </c:pt>
                <c:pt idx="371">
                  <c:v>0.51527777777777795</c:v>
                </c:pt>
                <c:pt idx="372">
                  <c:v>0.51666666666666705</c:v>
                </c:pt>
                <c:pt idx="373">
                  <c:v>0.51805555555555605</c:v>
                </c:pt>
                <c:pt idx="374">
                  <c:v>0.51944444444444504</c:v>
                </c:pt>
                <c:pt idx="375">
                  <c:v>0.52083333333333304</c:v>
                </c:pt>
                <c:pt idx="376">
                  <c:v>0.52222222222222203</c:v>
                </c:pt>
                <c:pt idx="377">
                  <c:v>0.52361111111111103</c:v>
                </c:pt>
                <c:pt idx="378">
                  <c:v>0.52500000000000002</c:v>
                </c:pt>
                <c:pt idx="379">
                  <c:v>0.52638888888888902</c:v>
                </c:pt>
                <c:pt idx="380">
                  <c:v>0.52777777777777801</c:v>
                </c:pt>
                <c:pt idx="381">
                  <c:v>0.52916666666666701</c:v>
                </c:pt>
                <c:pt idx="382">
                  <c:v>0.530555555555556</c:v>
                </c:pt>
                <c:pt idx="383">
                  <c:v>0.531944444444444</c:v>
                </c:pt>
                <c:pt idx="384">
                  <c:v>0.53333333333333299</c:v>
                </c:pt>
                <c:pt idx="385">
                  <c:v>0.53472222222222199</c:v>
                </c:pt>
                <c:pt idx="386">
                  <c:v>0.53611111111111098</c:v>
                </c:pt>
                <c:pt idx="387">
                  <c:v>0.53749999999999998</c:v>
                </c:pt>
                <c:pt idx="388">
                  <c:v>0.53888888888888897</c:v>
                </c:pt>
                <c:pt idx="389">
                  <c:v>0.54027777777777797</c:v>
                </c:pt>
                <c:pt idx="390">
                  <c:v>0.54166666666666696</c:v>
                </c:pt>
                <c:pt idx="391">
                  <c:v>0.54305555555555596</c:v>
                </c:pt>
                <c:pt idx="392">
                  <c:v>0.54444444444444395</c:v>
                </c:pt>
                <c:pt idx="393">
                  <c:v>0.54583333333333295</c:v>
                </c:pt>
                <c:pt idx="394">
                  <c:v>0.54722222222222205</c:v>
                </c:pt>
                <c:pt idx="395">
                  <c:v>0.54861111111111105</c:v>
                </c:pt>
                <c:pt idx="396">
                  <c:v>0.55000000000000004</c:v>
                </c:pt>
                <c:pt idx="397">
                  <c:v>0.55138888888888904</c:v>
                </c:pt>
                <c:pt idx="398">
                  <c:v>0.55277777777777803</c:v>
                </c:pt>
                <c:pt idx="399">
                  <c:v>0.55416666666666703</c:v>
                </c:pt>
                <c:pt idx="400">
                  <c:v>0.55555555555555602</c:v>
                </c:pt>
                <c:pt idx="401">
                  <c:v>0.55694444444444502</c:v>
                </c:pt>
                <c:pt idx="402">
                  <c:v>0.55833333333333302</c:v>
                </c:pt>
                <c:pt idx="403">
                  <c:v>0.55972222222222201</c:v>
                </c:pt>
                <c:pt idx="404">
                  <c:v>0.56111111111111101</c:v>
                </c:pt>
                <c:pt idx="405">
                  <c:v>0.5625</c:v>
                </c:pt>
                <c:pt idx="406">
                  <c:v>0.56388888888888899</c:v>
                </c:pt>
                <c:pt idx="407">
                  <c:v>0.56527777777777799</c:v>
                </c:pt>
                <c:pt idx="408">
                  <c:v>0.56666666666666698</c:v>
                </c:pt>
                <c:pt idx="409">
                  <c:v>0.56805555555555598</c:v>
                </c:pt>
                <c:pt idx="410">
                  <c:v>0.56944444444444398</c:v>
                </c:pt>
                <c:pt idx="411">
                  <c:v>0.57083333333333297</c:v>
                </c:pt>
                <c:pt idx="412">
                  <c:v>0.57222222222222197</c:v>
                </c:pt>
                <c:pt idx="413">
                  <c:v>0.57361111111111096</c:v>
                </c:pt>
                <c:pt idx="414">
                  <c:v>0.57499999999999996</c:v>
                </c:pt>
                <c:pt idx="415">
                  <c:v>0.57638888888888895</c:v>
                </c:pt>
                <c:pt idx="416">
                  <c:v>0.57777777777777795</c:v>
                </c:pt>
                <c:pt idx="417">
                  <c:v>0.57916666666666705</c:v>
                </c:pt>
                <c:pt idx="418">
                  <c:v>0.58055555555555605</c:v>
                </c:pt>
                <c:pt idx="419">
                  <c:v>0.58194444444444504</c:v>
                </c:pt>
                <c:pt idx="420">
                  <c:v>0.58333333333333304</c:v>
                </c:pt>
                <c:pt idx="421">
                  <c:v>0.58472222222222203</c:v>
                </c:pt>
                <c:pt idx="422">
                  <c:v>0.58611111111111103</c:v>
                </c:pt>
                <c:pt idx="423">
                  <c:v>0.58750000000000002</c:v>
                </c:pt>
                <c:pt idx="424">
                  <c:v>0.58888888888888902</c:v>
                </c:pt>
                <c:pt idx="425">
                  <c:v>0.59027777777777801</c:v>
                </c:pt>
                <c:pt idx="426">
                  <c:v>0.59166666666666701</c:v>
                </c:pt>
                <c:pt idx="427">
                  <c:v>0.593055555555556</c:v>
                </c:pt>
                <c:pt idx="428">
                  <c:v>0.594444444444444</c:v>
                </c:pt>
                <c:pt idx="429">
                  <c:v>0.59583333333333299</c:v>
                </c:pt>
                <c:pt idx="430">
                  <c:v>0.59722222222222199</c:v>
                </c:pt>
                <c:pt idx="431">
                  <c:v>0.59861111111111098</c:v>
                </c:pt>
                <c:pt idx="432">
                  <c:v>0.6</c:v>
                </c:pt>
                <c:pt idx="433">
                  <c:v>0.60138888888888897</c:v>
                </c:pt>
                <c:pt idx="434">
                  <c:v>0.60277777777777797</c:v>
                </c:pt>
                <c:pt idx="435">
                  <c:v>0.60416666666666696</c:v>
                </c:pt>
                <c:pt idx="436">
                  <c:v>0.60555555555555596</c:v>
                </c:pt>
                <c:pt idx="437">
                  <c:v>0.60694444444444395</c:v>
                </c:pt>
                <c:pt idx="438">
                  <c:v>0.60833333333333295</c:v>
                </c:pt>
                <c:pt idx="439">
                  <c:v>0.60972222222222205</c:v>
                </c:pt>
                <c:pt idx="440">
                  <c:v>0.61111111111111105</c:v>
                </c:pt>
                <c:pt idx="441">
                  <c:v>0.61250000000000004</c:v>
                </c:pt>
                <c:pt idx="442">
                  <c:v>0.61388888888888904</c:v>
                </c:pt>
                <c:pt idx="443">
                  <c:v>0.61527777777777803</c:v>
                </c:pt>
                <c:pt idx="444">
                  <c:v>0.61666666666666703</c:v>
                </c:pt>
                <c:pt idx="445">
                  <c:v>0.61805555555555602</c:v>
                </c:pt>
                <c:pt idx="446">
                  <c:v>0.61944444444444502</c:v>
                </c:pt>
                <c:pt idx="447">
                  <c:v>0.62083333333333302</c:v>
                </c:pt>
                <c:pt idx="448">
                  <c:v>0.62222222222222201</c:v>
                </c:pt>
                <c:pt idx="449">
                  <c:v>0.62361111111111101</c:v>
                </c:pt>
                <c:pt idx="450">
                  <c:v>0.625</c:v>
                </c:pt>
                <c:pt idx="451">
                  <c:v>0.62638888888888899</c:v>
                </c:pt>
                <c:pt idx="452">
                  <c:v>0.62777777777777799</c:v>
                </c:pt>
                <c:pt idx="453">
                  <c:v>0.62916666666666698</c:v>
                </c:pt>
                <c:pt idx="454">
                  <c:v>0.63055555555555598</c:v>
                </c:pt>
                <c:pt idx="455">
                  <c:v>0.63194444444444398</c:v>
                </c:pt>
                <c:pt idx="456">
                  <c:v>0.63333333333333297</c:v>
                </c:pt>
                <c:pt idx="457">
                  <c:v>0.63472222222222197</c:v>
                </c:pt>
                <c:pt idx="458">
                  <c:v>0.63611111111111096</c:v>
                </c:pt>
                <c:pt idx="459">
                  <c:v>0.63749999999999996</c:v>
                </c:pt>
                <c:pt idx="460">
                  <c:v>0.63888888888888895</c:v>
                </c:pt>
                <c:pt idx="461">
                  <c:v>0.64027777777777795</c:v>
                </c:pt>
                <c:pt idx="462">
                  <c:v>0.64166666666666705</c:v>
                </c:pt>
                <c:pt idx="463">
                  <c:v>0.64305555555555605</c:v>
                </c:pt>
                <c:pt idx="464">
                  <c:v>0.64444444444444504</c:v>
                </c:pt>
                <c:pt idx="465">
                  <c:v>0.64583333333333304</c:v>
                </c:pt>
                <c:pt idx="466">
                  <c:v>0.64722222222222203</c:v>
                </c:pt>
                <c:pt idx="467">
                  <c:v>0.64861111111111103</c:v>
                </c:pt>
                <c:pt idx="468">
                  <c:v>0.65</c:v>
                </c:pt>
                <c:pt idx="469">
                  <c:v>0.65138888888888902</c:v>
                </c:pt>
                <c:pt idx="470">
                  <c:v>0.65277777777777801</c:v>
                </c:pt>
                <c:pt idx="471">
                  <c:v>0.65416666666666701</c:v>
                </c:pt>
                <c:pt idx="472">
                  <c:v>0.655555555555556</c:v>
                </c:pt>
                <c:pt idx="473">
                  <c:v>0.656944444444444</c:v>
                </c:pt>
                <c:pt idx="474">
                  <c:v>0.65833333333333299</c:v>
                </c:pt>
                <c:pt idx="475">
                  <c:v>0.65972222222222199</c:v>
                </c:pt>
                <c:pt idx="476">
                  <c:v>0.66111111111111098</c:v>
                </c:pt>
                <c:pt idx="477">
                  <c:v>0.66249999999999998</c:v>
                </c:pt>
                <c:pt idx="478">
                  <c:v>0.66388888888888897</c:v>
                </c:pt>
                <c:pt idx="479">
                  <c:v>0.66527777777777797</c:v>
                </c:pt>
                <c:pt idx="480">
                  <c:v>0.66666666666666696</c:v>
                </c:pt>
                <c:pt idx="481">
                  <c:v>0.66805555555555596</c:v>
                </c:pt>
                <c:pt idx="482">
                  <c:v>0.66944444444444395</c:v>
                </c:pt>
                <c:pt idx="483">
                  <c:v>0.67083333333333295</c:v>
                </c:pt>
                <c:pt idx="484">
                  <c:v>0.67222222222222205</c:v>
                </c:pt>
                <c:pt idx="485">
                  <c:v>0.67361111111111105</c:v>
                </c:pt>
                <c:pt idx="486">
                  <c:v>0.67500000000000004</c:v>
                </c:pt>
                <c:pt idx="487">
                  <c:v>0.67638888888888904</c:v>
                </c:pt>
                <c:pt idx="488">
                  <c:v>0.67777777777777803</c:v>
                </c:pt>
                <c:pt idx="489">
                  <c:v>0.67916666666666703</c:v>
                </c:pt>
                <c:pt idx="490">
                  <c:v>0.68055555555555602</c:v>
                </c:pt>
                <c:pt idx="491">
                  <c:v>0.68194444444444502</c:v>
                </c:pt>
                <c:pt idx="492">
                  <c:v>0.68333333333333302</c:v>
                </c:pt>
                <c:pt idx="493">
                  <c:v>0.68472222222222201</c:v>
                </c:pt>
                <c:pt idx="494">
                  <c:v>0.68611111111111101</c:v>
                </c:pt>
                <c:pt idx="495">
                  <c:v>0.6875</c:v>
                </c:pt>
                <c:pt idx="496">
                  <c:v>0.68888888888888899</c:v>
                </c:pt>
                <c:pt idx="497">
                  <c:v>0.69027777777777799</c:v>
                </c:pt>
                <c:pt idx="498">
                  <c:v>0.69166666666666698</c:v>
                </c:pt>
                <c:pt idx="499">
                  <c:v>0.69305555555555598</c:v>
                </c:pt>
                <c:pt idx="500">
                  <c:v>0.69444444444444398</c:v>
                </c:pt>
                <c:pt idx="501">
                  <c:v>0.69583333333333297</c:v>
                </c:pt>
                <c:pt idx="502">
                  <c:v>0.69722222222222197</c:v>
                </c:pt>
                <c:pt idx="503">
                  <c:v>0.69861111111111096</c:v>
                </c:pt>
                <c:pt idx="504">
                  <c:v>0.7</c:v>
                </c:pt>
                <c:pt idx="505">
                  <c:v>0.70138888888888895</c:v>
                </c:pt>
                <c:pt idx="506">
                  <c:v>0.70277777777777795</c:v>
                </c:pt>
                <c:pt idx="507">
                  <c:v>0.70416666666666705</c:v>
                </c:pt>
                <c:pt idx="508">
                  <c:v>0.70555555555555605</c:v>
                </c:pt>
                <c:pt idx="509">
                  <c:v>0.70694444444444504</c:v>
                </c:pt>
                <c:pt idx="510">
                  <c:v>0.70833333333333304</c:v>
                </c:pt>
                <c:pt idx="511">
                  <c:v>0.70972222222222203</c:v>
                </c:pt>
                <c:pt idx="512">
                  <c:v>0.71111111111111103</c:v>
                </c:pt>
                <c:pt idx="513">
                  <c:v>0.71250000000000002</c:v>
                </c:pt>
                <c:pt idx="514">
                  <c:v>0.71388888888888902</c:v>
                </c:pt>
                <c:pt idx="515">
                  <c:v>0.71527777777777801</c:v>
                </c:pt>
                <c:pt idx="516">
                  <c:v>0.71666666666666701</c:v>
                </c:pt>
                <c:pt idx="517">
                  <c:v>0.718055555555556</c:v>
                </c:pt>
                <c:pt idx="518">
                  <c:v>0.719444444444444</c:v>
                </c:pt>
                <c:pt idx="519">
                  <c:v>0.72083333333333299</c:v>
                </c:pt>
                <c:pt idx="520">
                  <c:v>0.72222222222222199</c:v>
                </c:pt>
                <c:pt idx="521">
                  <c:v>0.72361111111111098</c:v>
                </c:pt>
                <c:pt idx="522">
                  <c:v>0.72499999999999998</c:v>
                </c:pt>
                <c:pt idx="523">
                  <c:v>0.72638888888888897</c:v>
                </c:pt>
                <c:pt idx="524">
                  <c:v>0.72777777777777797</c:v>
                </c:pt>
                <c:pt idx="525">
                  <c:v>0.72916666666666696</c:v>
                </c:pt>
                <c:pt idx="526">
                  <c:v>0.73055555555555596</c:v>
                </c:pt>
                <c:pt idx="527">
                  <c:v>0.73194444444444395</c:v>
                </c:pt>
                <c:pt idx="528">
                  <c:v>0.73333333333333295</c:v>
                </c:pt>
                <c:pt idx="529">
                  <c:v>0.73472222222222205</c:v>
                </c:pt>
                <c:pt idx="530">
                  <c:v>0.73611111111111105</c:v>
                </c:pt>
                <c:pt idx="531">
                  <c:v>0.73750000000000004</c:v>
                </c:pt>
                <c:pt idx="532">
                  <c:v>0.73888888888888904</c:v>
                </c:pt>
                <c:pt idx="533">
                  <c:v>0.74027777777777803</c:v>
                </c:pt>
                <c:pt idx="534">
                  <c:v>0.74166666666666703</c:v>
                </c:pt>
                <c:pt idx="535">
                  <c:v>0.74305555555555602</c:v>
                </c:pt>
                <c:pt idx="536">
                  <c:v>0.74444444444444502</c:v>
                </c:pt>
                <c:pt idx="537">
                  <c:v>0.74583333333333302</c:v>
                </c:pt>
                <c:pt idx="538">
                  <c:v>0.74722222222222201</c:v>
                </c:pt>
                <c:pt idx="539">
                  <c:v>0.74861111111111101</c:v>
                </c:pt>
                <c:pt idx="540">
                  <c:v>0.75</c:v>
                </c:pt>
                <c:pt idx="541">
                  <c:v>0.75138888888888899</c:v>
                </c:pt>
                <c:pt idx="542">
                  <c:v>0.75277777777777799</c:v>
                </c:pt>
                <c:pt idx="543">
                  <c:v>0.75416666666666698</c:v>
                </c:pt>
                <c:pt idx="544">
                  <c:v>0.75555555555555598</c:v>
                </c:pt>
                <c:pt idx="545">
                  <c:v>0.75694444444444398</c:v>
                </c:pt>
                <c:pt idx="546">
                  <c:v>0.75833333333333297</c:v>
                </c:pt>
                <c:pt idx="547">
                  <c:v>0.75972222222222197</c:v>
                </c:pt>
                <c:pt idx="548">
                  <c:v>0.76111111111111096</c:v>
                </c:pt>
                <c:pt idx="549">
                  <c:v>0.76249999999999996</c:v>
                </c:pt>
                <c:pt idx="550">
                  <c:v>0.76388888888888895</c:v>
                </c:pt>
                <c:pt idx="551">
                  <c:v>0.76527777777777795</c:v>
                </c:pt>
                <c:pt idx="552">
                  <c:v>0.76666666666666705</c:v>
                </c:pt>
                <c:pt idx="553">
                  <c:v>0.76805555555555605</c:v>
                </c:pt>
                <c:pt idx="554">
                  <c:v>0.76944444444444504</c:v>
                </c:pt>
                <c:pt idx="555">
                  <c:v>0.77083333333333304</c:v>
                </c:pt>
                <c:pt idx="556">
                  <c:v>0.77222222222222203</c:v>
                </c:pt>
                <c:pt idx="557">
                  <c:v>0.77361111111111103</c:v>
                </c:pt>
                <c:pt idx="558">
                  <c:v>0.77500000000000002</c:v>
                </c:pt>
                <c:pt idx="559">
                  <c:v>0.77638888888888902</c:v>
                </c:pt>
                <c:pt idx="560">
                  <c:v>0.77777777777777801</c:v>
                </c:pt>
                <c:pt idx="561">
                  <c:v>0.77916666666666701</c:v>
                </c:pt>
                <c:pt idx="562">
                  <c:v>0.780555555555556</c:v>
                </c:pt>
                <c:pt idx="563">
                  <c:v>0.781944444444444</c:v>
                </c:pt>
                <c:pt idx="564">
                  <c:v>0.78333333333333299</c:v>
                </c:pt>
                <c:pt idx="565">
                  <c:v>0.78472222222222199</c:v>
                </c:pt>
                <c:pt idx="566">
                  <c:v>0.78611111111111098</c:v>
                </c:pt>
                <c:pt idx="567">
                  <c:v>0.78749999999999998</c:v>
                </c:pt>
                <c:pt idx="568">
                  <c:v>0.78888888888888897</c:v>
                </c:pt>
                <c:pt idx="569">
                  <c:v>0.79027777777777797</c:v>
                </c:pt>
                <c:pt idx="570">
                  <c:v>0.79166666666666696</c:v>
                </c:pt>
                <c:pt idx="571">
                  <c:v>0.79305555555555596</c:v>
                </c:pt>
                <c:pt idx="572">
                  <c:v>0.79444444444444395</c:v>
                </c:pt>
                <c:pt idx="573">
                  <c:v>0.79583333333333295</c:v>
                </c:pt>
                <c:pt idx="574">
                  <c:v>0.79722222222222205</c:v>
                </c:pt>
                <c:pt idx="575">
                  <c:v>0.79861111111111105</c:v>
                </c:pt>
                <c:pt idx="576">
                  <c:v>0.8</c:v>
                </c:pt>
                <c:pt idx="577">
                  <c:v>0.80138888888888904</c:v>
                </c:pt>
                <c:pt idx="578">
                  <c:v>0.80277777777777803</c:v>
                </c:pt>
                <c:pt idx="579">
                  <c:v>0.80416666666666703</c:v>
                </c:pt>
                <c:pt idx="580">
                  <c:v>0.80555555555555602</c:v>
                </c:pt>
                <c:pt idx="581">
                  <c:v>0.80694444444444502</c:v>
                </c:pt>
                <c:pt idx="582">
                  <c:v>0.80833333333333302</c:v>
                </c:pt>
                <c:pt idx="583">
                  <c:v>0.80972222222222201</c:v>
                </c:pt>
                <c:pt idx="584">
                  <c:v>0.81111111111111101</c:v>
                </c:pt>
                <c:pt idx="585">
                  <c:v>0.8125</c:v>
                </c:pt>
                <c:pt idx="586">
                  <c:v>0.81388888888888899</c:v>
                </c:pt>
                <c:pt idx="587">
                  <c:v>0.81527777777777799</c:v>
                </c:pt>
                <c:pt idx="588">
                  <c:v>0.81666666666666698</c:v>
                </c:pt>
                <c:pt idx="589">
                  <c:v>0.81805555555555598</c:v>
                </c:pt>
                <c:pt idx="590">
                  <c:v>0.81944444444444398</c:v>
                </c:pt>
                <c:pt idx="591">
                  <c:v>0.82083333333333297</c:v>
                </c:pt>
                <c:pt idx="592">
                  <c:v>0.82222222222222197</c:v>
                </c:pt>
                <c:pt idx="593">
                  <c:v>0.82361111111111096</c:v>
                </c:pt>
                <c:pt idx="594">
                  <c:v>0.82499999999999996</c:v>
                </c:pt>
                <c:pt idx="595">
                  <c:v>0.82638888888888895</c:v>
                </c:pt>
                <c:pt idx="596">
                  <c:v>0.82777777777777795</c:v>
                </c:pt>
                <c:pt idx="597">
                  <c:v>0.82916666666666705</c:v>
                </c:pt>
                <c:pt idx="598">
                  <c:v>0.83055555555555605</c:v>
                </c:pt>
                <c:pt idx="599">
                  <c:v>0.83194444444444504</c:v>
                </c:pt>
                <c:pt idx="600">
                  <c:v>0.83333333333333304</c:v>
                </c:pt>
                <c:pt idx="601">
                  <c:v>0.83472222222222203</c:v>
                </c:pt>
                <c:pt idx="602">
                  <c:v>0.83611111111111103</c:v>
                </c:pt>
                <c:pt idx="603">
                  <c:v>0.83750000000000002</c:v>
                </c:pt>
                <c:pt idx="604">
                  <c:v>0.83888888888888902</c:v>
                </c:pt>
                <c:pt idx="605">
                  <c:v>0.84027777777777801</c:v>
                </c:pt>
                <c:pt idx="606">
                  <c:v>0.84166666666666701</c:v>
                </c:pt>
                <c:pt idx="607">
                  <c:v>0.843055555555556</c:v>
                </c:pt>
                <c:pt idx="608">
                  <c:v>0.844444444444444</c:v>
                </c:pt>
                <c:pt idx="609">
                  <c:v>0.84583333333333299</c:v>
                </c:pt>
                <c:pt idx="610">
                  <c:v>0.84722222222222199</c:v>
                </c:pt>
                <c:pt idx="611">
                  <c:v>0.84861111111111098</c:v>
                </c:pt>
                <c:pt idx="612">
                  <c:v>0.85</c:v>
                </c:pt>
                <c:pt idx="613">
                  <c:v>0.85138888888888897</c:v>
                </c:pt>
                <c:pt idx="614">
                  <c:v>0.85277777777777797</c:v>
                </c:pt>
                <c:pt idx="615">
                  <c:v>0.85416666666666696</c:v>
                </c:pt>
                <c:pt idx="616">
                  <c:v>0.85555555555555596</c:v>
                </c:pt>
                <c:pt idx="617">
                  <c:v>0.85694444444444395</c:v>
                </c:pt>
                <c:pt idx="618">
                  <c:v>0.85833333333333295</c:v>
                </c:pt>
                <c:pt idx="619">
                  <c:v>0.85972222222222205</c:v>
                </c:pt>
                <c:pt idx="620">
                  <c:v>0.86111111111111105</c:v>
                </c:pt>
                <c:pt idx="621">
                  <c:v>0.86250000000000004</c:v>
                </c:pt>
                <c:pt idx="622">
                  <c:v>0.86388888888888904</c:v>
                </c:pt>
                <c:pt idx="623">
                  <c:v>0.86527777777777803</c:v>
                </c:pt>
                <c:pt idx="624">
                  <c:v>0.86666666666666703</c:v>
                </c:pt>
                <c:pt idx="625">
                  <c:v>0.86805555555555602</c:v>
                </c:pt>
                <c:pt idx="626">
                  <c:v>0.86944444444444502</c:v>
                </c:pt>
                <c:pt idx="627">
                  <c:v>0.87083333333333302</c:v>
                </c:pt>
                <c:pt idx="628">
                  <c:v>0.87222222222222201</c:v>
                </c:pt>
                <c:pt idx="629">
                  <c:v>0.87361111111111101</c:v>
                </c:pt>
                <c:pt idx="630">
                  <c:v>0.875</c:v>
                </c:pt>
                <c:pt idx="631">
                  <c:v>0.87638888888888899</c:v>
                </c:pt>
                <c:pt idx="632">
                  <c:v>0.87777777777777799</c:v>
                </c:pt>
                <c:pt idx="633">
                  <c:v>0.87916666666666698</c:v>
                </c:pt>
                <c:pt idx="634">
                  <c:v>0.88055555555555598</c:v>
                </c:pt>
                <c:pt idx="635">
                  <c:v>0.88194444444444398</c:v>
                </c:pt>
                <c:pt idx="636">
                  <c:v>0.88333333333333297</c:v>
                </c:pt>
                <c:pt idx="637">
                  <c:v>0.88472222222222197</c:v>
                </c:pt>
                <c:pt idx="638">
                  <c:v>0.88611111111111096</c:v>
                </c:pt>
                <c:pt idx="639">
                  <c:v>0.88749999999999996</c:v>
                </c:pt>
                <c:pt idx="640">
                  <c:v>0.88888888888888895</c:v>
                </c:pt>
                <c:pt idx="641">
                  <c:v>0.89027777777777795</c:v>
                </c:pt>
                <c:pt idx="642">
                  <c:v>0.89166666666666705</c:v>
                </c:pt>
                <c:pt idx="643">
                  <c:v>0.89305555555555605</c:v>
                </c:pt>
                <c:pt idx="644">
                  <c:v>0.89444444444444504</c:v>
                </c:pt>
                <c:pt idx="645">
                  <c:v>0.89583333333333304</c:v>
                </c:pt>
                <c:pt idx="646">
                  <c:v>0.89722222222222203</c:v>
                </c:pt>
                <c:pt idx="647">
                  <c:v>0.89861111111111103</c:v>
                </c:pt>
                <c:pt idx="648">
                  <c:v>0.9</c:v>
                </c:pt>
                <c:pt idx="649">
                  <c:v>0.90138888888888902</c:v>
                </c:pt>
                <c:pt idx="650">
                  <c:v>0.90277777777777801</c:v>
                </c:pt>
                <c:pt idx="651">
                  <c:v>0.90416666666666701</c:v>
                </c:pt>
                <c:pt idx="652">
                  <c:v>0.905555555555556</c:v>
                </c:pt>
                <c:pt idx="653">
                  <c:v>0.906944444444444</c:v>
                </c:pt>
                <c:pt idx="654">
                  <c:v>0.90833333333333299</c:v>
                </c:pt>
                <c:pt idx="655">
                  <c:v>0.90972222222222199</c:v>
                </c:pt>
                <c:pt idx="656">
                  <c:v>0.91111111111111098</c:v>
                </c:pt>
                <c:pt idx="657">
                  <c:v>0.91249999999999998</c:v>
                </c:pt>
                <c:pt idx="658">
                  <c:v>0.91388888888888897</c:v>
                </c:pt>
                <c:pt idx="659">
                  <c:v>0.91527777777777797</c:v>
                </c:pt>
                <c:pt idx="660">
                  <c:v>0.91666666666666696</c:v>
                </c:pt>
                <c:pt idx="661">
                  <c:v>0.91805555555555596</c:v>
                </c:pt>
                <c:pt idx="662">
                  <c:v>0.91944444444444395</c:v>
                </c:pt>
                <c:pt idx="663">
                  <c:v>0.92083333333333295</c:v>
                </c:pt>
                <c:pt idx="664">
                  <c:v>0.92222222222222205</c:v>
                </c:pt>
                <c:pt idx="665">
                  <c:v>0.92361111111111105</c:v>
                </c:pt>
                <c:pt idx="666">
                  <c:v>0.92500000000000004</c:v>
                </c:pt>
                <c:pt idx="667">
                  <c:v>0.92638888888888904</c:v>
                </c:pt>
                <c:pt idx="668">
                  <c:v>0.92777777777777803</c:v>
                </c:pt>
                <c:pt idx="669">
                  <c:v>0.92916666666666703</c:v>
                </c:pt>
                <c:pt idx="670">
                  <c:v>0.93055555555555602</c:v>
                </c:pt>
                <c:pt idx="671">
                  <c:v>0.93194444444444502</c:v>
                </c:pt>
                <c:pt idx="672">
                  <c:v>0.93333333333333302</c:v>
                </c:pt>
                <c:pt idx="673">
                  <c:v>0.93472222222222201</c:v>
                </c:pt>
                <c:pt idx="674">
                  <c:v>0.93611111111111101</c:v>
                </c:pt>
                <c:pt idx="675">
                  <c:v>0.9375</c:v>
                </c:pt>
                <c:pt idx="676">
                  <c:v>0.93888888888888899</c:v>
                </c:pt>
                <c:pt idx="677">
                  <c:v>0.94027777777777799</c:v>
                </c:pt>
                <c:pt idx="678">
                  <c:v>0.94166666666666698</c:v>
                </c:pt>
                <c:pt idx="679">
                  <c:v>0.94305555555555598</c:v>
                </c:pt>
                <c:pt idx="680">
                  <c:v>0.94444444444444398</c:v>
                </c:pt>
                <c:pt idx="681">
                  <c:v>0.94583333333333297</c:v>
                </c:pt>
                <c:pt idx="682">
                  <c:v>0.94722222222222197</c:v>
                </c:pt>
                <c:pt idx="683">
                  <c:v>0.94861111111111096</c:v>
                </c:pt>
                <c:pt idx="684">
                  <c:v>0.95</c:v>
                </c:pt>
                <c:pt idx="685">
                  <c:v>0.95138888888888895</c:v>
                </c:pt>
                <c:pt idx="686">
                  <c:v>0.95277777777777795</c:v>
                </c:pt>
                <c:pt idx="687">
                  <c:v>0.95416666666666705</c:v>
                </c:pt>
                <c:pt idx="688">
                  <c:v>0.95555555555555605</c:v>
                </c:pt>
                <c:pt idx="689">
                  <c:v>0.95694444444444504</c:v>
                </c:pt>
                <c:pt idx="690">
                  <c:v>0.95833333333333304</c:v>
                </c:pt>
                <c:pt idx="691">
                  <c:v>0.95972222222222203</c:v>
                </c:pt>
                <c:pt idx="692">
                  <c:v>0.96111111111111103</c:v>
                </c:pt>
                <c:pt idx="693">
                  <c:v>0.96250000000000002</c:v>
                </c:pt>
                <c:pt idx="694">
                  <c:v>0.96388888888888902</c:v>
                </c:pt>
                <c:pt idx="695">
                  <c:v>0.96527777777777801</c:v>
                </c:pt>
                <c:pt idx="696">
                  <c:v>0.96666666666666701</c:v>
                </c:pt>
                <c:pt idx="697">
                  <c:v>0.968055555555556</c:v>
                </c:pt>
                <c:pt idx="698">
                  <c:v>0.969444444444444</c:v>
                </c:pt>
                <c:pt idx="699">
                  <c:v>0.97083333333333299</c:v>
                </c:pt>
                <c:pt idx="700">
                  <c:v>0.97222222222222199</c:v>
                </c:pt>
                <c:pt idx="701">
                  <c:v>0.97361111111111098</c:v>
                </c:pt>
                <c:pt idx="702">
                  <c:v>0.97499999999999998</c:v>
                </c:pt>
                <c:pt idx="703">
                  <c:v>0.97638888888888897</c:v>
                </c:pt>
                <c:pt idx="704">
                  <c:v>0.97777777777777797</c:v>
                </c:pt>
                <c:pt idx="705">
                  <c:v>0.97916666666666696</c:v>
                </c:pt>
                <c:pt idx="706">
                  <c:v>0.98055555555555596</c:v>
                </c:pt>
                <c:pt idx="707">
                  <c:v>0.98194444444444395</c:v>
                </c:pt>
                <c:pt idx="708">
                  <c:v>0.98333333333333295</c:v>
                </c:pt>
                <c:pt idx="709">
                  <c:v>0.98472222222222205</c:v>
                </c:pt>
                <c:pt idx="710">
                  <c:v>0.98611111111111105</c:v>
                </c:pt>
                <c:pt idx="711">
                  <c:v>0.98750000000000004</c:v>
                </c:pt>
                <c:pt idx="712">
                  <c:v>0.98888888888888904</c:v>
                </c:pt>
                <c:pt idx="713">
                  <c:v>0.99027777777777803</c:v>
                </c:pt>
                <c:pt idx="714">
                  <c:v>0.99166666666666703</c:v>
                </c:pt>
                <c:pt idx="715">
                  <c:v>0.99305555555555602</c:v>
                </c:pt>
                <c:pt idx="716">
                  <c:v>0.99444444444444502</c:v>
                </c:pt>
                <c:pt idx="717">
                  <c:v>0.99583333333333302</c:v>
                </c:pt>
                <c:pt idx="718">
                  <c:v>0.99722222222222201</c:v>
                </c:pt>
                <c:pt idx="719">
                  <c:v>0.99861111111111101</c:v>
                </c:pt>
                <c:pt idx="720">
                  <c:v>1</c:v>
                </c:pt>
                <c:pt idx="721">
                  <c:v>1.00138888888889</c:v>
                </c:pt>
                <c:pt idx="722">
                  <c:v>1.00277777777778</c:v>
                </c:pt>
                <c:pt idx="723">
                  <c:v>1.00416666666667</c:v>
                </c:pt>
                <c:pt idx="724">
                  <c:v>1.00555555555556</c:v>
                </c:pt>
                <c:pt idx="725">
                  <c:v>1.00694444444444</c:v>
                </c:pt>
                <c:pt idx="726">
                  <c:v>1.00833333333333</c:v>
                </c:pt>
                <c:pt idx="727">
                  <c:v>1.00972222222222</c:v>
                </c:pt>
                <c:pt idx="728">
                  <c:v>1.01111111111111</c:v>
                </c:pt>
                <c:pt idx="729">
                  <c:v>1.0125</c:v>
                </c:pt>
                <c:pt idx="730">
                  <c:v>1.0138888888888899</c:v>
                </c:pt>
                <c:pt idx="731">
                  <c:v>1.0152777777777799</c:v>
                </c:pt>
                <c:pt idx="732">
                  <c:v>1.0166666666666699</c:v>
                </c:pt>
                <c:pt idx="733">
                  <c:v>1.0180555555555599</c:v>
                </c:pt>
                <c:pt idx="734">
                  <c:v>1.0194444444444399</c:v>
                </c:pt>
                <c:pt idx="735">
                  <c:v>1.0208333333333299</c:v>
                </c:pt>
                <c:pt idx="736">
                  <c:v>1.0222222222222199</c:v>
                </c:pt>
                <c:pt idx="737">
                  <c:v>1.0236111111111099</c:v>
                </c:pt>
                <c:pt idx="738">
                  <c:v>1.0249999999999999</c:v>
                </c:pt>
                <c:pt idx="739">
                  <c:v>1.0263888888888899</c:v>
                </c:pt>
                <c:pt idx="740">
                  <c:v>1.0277777777777799</c:v>
                </c:pt>
                <c:pt idx="741">
                  <c:v>1.0291666666666699</c:v>
                </c:pt>
                <c:pt idx="742">
                  <c:v>1.0305555555555601</c:v>
                </c:pt>
                <c:pt idx="743">
                  <c:v>1.0319444444444399</c:v>
                </c:pt>
                <c:pt idx="744">
                  <c:v>1.0333333333333301</c:v>
                </c:pt>
                <c:pt idx="745">
                  <c:v>1.0347222222222201</c:v>
                </c:pt>
                <c:pt idx="746">
                  <c:v>1.0361111111111101</c:v>
                </c:pt>
                <c:pt idx="747">
                  <c:v>1.0375000000000001</c:v>
                </c:pt>
                <c:pt idx="748">
                  <c:v>1.0388888888888901</c:v>
                </c:pt>
                <c:pt idx="749">
                  <c:v>1.0402777777777801</c:v>
                </c:pt>
                <c:pt idx="750">
                  <c:v>1.0416666666666701</c:v>
                </c:pt>
                <c:pt idx="751">
                  <c:v>1.0430555555555601</c:v>
                </c:pt>
                <c:pt idx="752">
                  <c:v>1.0444444444444401</c:v>
                </c:pt>
                <c:pt idx="753">
                  <c:v>1.0458333333333301</c:v>
                </c:pt>
                <c:pt idx="754">
                  <c:v>1.0472222222222201</c:v>
                </c:pt>
                <c:pt idx="755">
                  <c:v>1.0486111111111101</c:v>
                </c:pt>
                <c:pt idx="756">
                  <c:v>1.05</c:v>
                </c:pt>
                <c:pt idx="757">
                  <c:v>1.05138888888889</c:v>
                </c:pt>
                <c:pt idx="758">
                  <c:v>1.05277777777778</c:v>
                </c:pt>
                <c:pt idx="759">
                  <c:v>1.05416666666667</c:v>
                </c:pt>
                <c:pt idx="760">
                  <c:v>1.05555555555556</c:v>
                </c:pt>
                <c:pt idx="761">
                  <c:v>1.05694444444444</c:v>
                </c:pt>
                <c:pt idx="762">
                  <c:v>1.05833333333333</c:v>
                </c:pt>
                <c:pt idx="763">
                  <c:v>1.05972222222222</c:v>
                </c:pt>
                <c:pt idx="764">
                  <c:v>1.06111111111111</c:v>
                </c:pt>
                <c:pt idx="765">
                  <c:v>1.0625</c:v>
                </c:pt>
                <c:pt idx="766">
                  <c:v>1.06388888888889</c:v>
                </c:pt>
                <c:pt idx="767">
                  <c:v>1.06527777777778</c:v>
                </c:pt>
                <c:pt idx="768">
                  <c:v>1.06666666666667</c:v>
                </c:pt>
                <c:pt idx="769">
                  <c:v>1.06805555555556</c:v>
                </c:pt>
                <c:pt idx="770">
                  <c:v>1.06944444444444</c:v>
                </c:pt>
                <c:pt idx="771">
                  <c:v>1.07083333333333</c:v>
                </c:pt>
                <c:pt idx="772">
                  <c:v>1.07222222222222</c:v>
                </c:pt>
                <c:pt idx="773">
                  <c:v>1.07361111111111</c:v>
                </c:pt>
                <c:pt idx="774">
                  <c:v>1.075</c:v>
                </c:pt>
                <c:pt idx="775">
                  <c:v>1.0763888888888899</c:v>
                </c:pt>
                <c:pt idx="776">
                  <c:v>1.0777777777777799</c:v>
                </c:pt>
                <c:pt idx="777">
                  <c:v>1.0791666666666699</c:v>
                </c:pt>
                <c:pt idx="778">
                  <c:v>1.0805555555555599</c:v>
                </c:pt>
                <c:pt idx="779">
                  <c:v>1.0819444444444399</c:v>
                </c:pt>
                <c:pt idx="780">
                  <c:v>1.0833333333333299</c:v>
                </c:pt>
                <c:pt idx="781">
                  <c:v>1.0847222222222199</c:v>
                </c:pt>
                <c:pt idx="782">
                  <c:v>1.0861111111111099</c:v>
                </c:pt>
                <c:pt idx="783">
                  <c:v>1.0874999999999999</c:v>
                </c:pt>
                <c:pt idx="784">
                  <c:v>1.0888888888888899</c:v>
                </c:pt>
                <c:pt idx="785">
                  <c:v>1.0902777777777799</c:v>
                </c:pt>
                <c:pt idx="786">
                  <c:v>1.0916666666666699</c:v>
                </c:pt>
                <c:pt idx="787">
                  <c:v>1.0930555555555601</c:v>
                </c:pt>
                <c:pt idx="788">
                  <c:v>1.0944444444444399</c:v>
                </c:pt>
                <c:pt idx="789">
                  <c:v>1.0958333333333301</c:v>
                </c:pt>
                <c:pt idx="790">
                  <c:v>1.0972222222222201</c:v>
                </c:pt>
                <c:pt idx="791">
                  <c:v>1.0986111111111101</c:v>
                </c:pt>
                <c:pt idx="792">
                  <c:v>1.1000000000000001</c:v>
                </c:pt>
                <c:pt idx="793">
                  <c:v>1.1013888888888901</c:v>
                </c:pt>
                <c:pt idx="794">
                  <c:v>1.1027777777777801</c:v>
                </c:pt>
                <c:pt idx="795">
                  <c:v>1.1041666666666701</c:v>
                </c:pt>
                <c:pt idx="796">
                  <c:v>1.1055555555555601</c:v>
                </c:pt>
                <c:pt idx="797">
                  <c:v>1.1069444444444401</c:v>
                </c:pt>
                <c:pt idx="798">
                  <c:v>1.1083333333333301</c:v>
                </c:pt>
                <c:pt idx="799">
                  <c:v>1.1097222222222201</c:v>
                </c:pt>
                <c:pt idx="800">
                  <c:v>1.1111111111111101</c:v>
                </c:pt>
                <c:pt idx="801">
                  <c:v>1.1125</c:v>
                </c:pt>
                <c:pt idx="802">
                  <c:v>1.11388888888889</c:v>
                </c:pt>
                <c:pt idx="803">
                  <c:v>1.11527777777778</c:v>
                </c:pt>
                <c:pt idx="804">
                  <c:v>1.11666666666667</c:v>
                </c:pt>
                <c:pt idx="805">
                  <c:v>1.11805555555556</c:v>
                </c:pt>
                <c:pt idx="806">
                  <c:v>1.11944444444444</c:v>
                </c:pt>
                <c:pt idx="807">
                  <c:v>1.12083333333333</c:v>
                </c:pt>
                <c:pt idx="808">
                  <c:v>1.12222222222222</c:v>
                </c:pt>
                <c:pt idx="809">
                  <c:v>1.12361111111111</c:v>
                </c:pt>
                <c:pt idx="810">
                  <c:v>1.125</c:v>
                </c:pt>
                <c:pt idx="811">
                  <c:v>1.12638888888889</c:v>
                </c:pt>
                <c:pt idx="812">
                  <c:v>1.12777777777778</c:v>
                </c:pt>
                <c:pt idx="813">
                  <c:v>1.12916666666667</c:v>
                </c:pt>
                <c:pt idx="814">
                  <c:v>1.13055555555556</c:v>
                </c:pt>
                <c:pt idx="815">
                  <c:v>1.13194444444444</c:v>
                </c:pt>
                <c:pt idx="816">
                  <c:v>1.13333333333333</c:v>
                </c:pt>
                <c:pt idx="817">
                  <c:v>1.13472222222222</c:v>
                </c:pt>
                <c:pt idx="818">
                  <c:v>1.13611111111111</c:v>
                </c:pt>
                <c:pt idx="819">
                  <c:v>1.1375</c:v>
                </c:pt>
                <c:pt idx="820">
                  <c:v>1.1388888888888899</c:v>
                </c:pt>
                <c:pt idx="821">
                  <c:v>1.1402777777777799</c:v>
                </c:pt>
                <c:pt idx="822">
                  <c:v>1.1416666666666699</c:v>
                </c:pt>
                <c:pt idx="823">
                  <c:v>1.1430555555555599</c:v>
                </c:pt>
                <c:pt idx="824">
                  <c:v>1.1444444444444399</c:v>
                </c:pt>
                <c:pt idx="825">
                  <c:v>1.1458333333333299</c:v>
                </c:pt>
                <c:pt idx="826">
                  <c:v>1.1472222222222199</c:v>
                </c:pt>
                <c:pt idx="827">
                  <c:v>1.1486111111111099</c:v>
                </c:pt>
                <c:pt idx="828">
                  <c:v>1.1499999999999999</c:v>
                </c:pt>
                <c:pt idx="829">
                  <c:v>1.1513888888888899</c:v>
                </c:pt>
                <c:pt idx="830">
                  <c:v>1.1527777777777799</c:v>
                </c:pt>
                <c:pt idx="831">
                  <c:v>1.1541666666666699</c:v>
                </c:pt>
                <c:pt idx="832">
                  <c:v>1.1555555555555601</c:v>
                </c:pt>
                <c:pt idx="833">
                  <c:v>1.1569444444444399</c:v>
                </c:pt>
                <c:pt idx="834">
                  <c:v>1.1583333333333301</c:v>
                </c:pt>
                <c:pt idx="835">
                  <c:v>1.1597222222222201</c:v>
                </c:pt>
                <c:pt idx="836">
                  <c:v>1.1611111111111101</c:v>
                </c:pt>
                <c:pt idx="837">
                  <c:v>1.1625000000000001</c:v>
                </c:pt>
                <c:pt idx="838">
                  <c:v>1.1638888888888901</c:v>
                </c:pt>
                <c:pt idx="839">
                  <c:v>1.1652777777777801</c:v>
                </c:pt>
                <c:pt idx="840">
                  <c:v>1.1666666666666701</c:v>
                </c:pt>
                <c:pt idx="841">
                  <c:v>1.1680555555555601</c:v>
                </c:pt>
                <c:pt idx="842">
                  <c:v>1.1694444444444401</c:v>
                </c:pt>
                <c:pt idx="843">
                  <c:v>1.1708333333333301</c:v>
                </c:pt>
                <c:pt idx="844">
                  <c:v>1.1722222222222201</c:v>
                </c:pt>
                <c:pt idx="845">
                  <c:v>1.1736111111111101</c:v>
                </c:pt>
                <c:pt idx="846">
                  <c:v>1.175</c:v>
                </c:pt>
                <c:pt idx="847">
                  <c:v>1.17638888888889</c:v>
                </c:pt>
                <c:pt idx="848">
                  <c:v>1.17777777777778</c:v>
                </c:pt>
                <c:pt idx="849">
                  <c:v>1.17916666666667</c:v>
                </c:pt>
                <c:pt idx="850">
                  <c:v>1.18055555555556</c:v>
                </c:pt>
                <c:pt idx="851">
                  <c:v>1.18194444444444</c:v>
                </c:pt>
                <c:pt idx="852">
                  <c:v>1.18333333333333</c:v>
                </c:pt>
                <c:pt idx="853">
                  <c:v>1.18472222222222</c:v>
                </c:pt>
                <c:pt idx="854">
                  <c:v>1.18611111111111</c:v>
                </c:pt>
                <c:pt idx="855">
                  <c:v>1.1875</c:v>
                </c:pt>
                <c:pt idx="856">
                  <c:v>1.18888888888889</c:v>
                </c:pt>
                <c:pt idx="857">
                  <c:v>1.19027777777778</c:v>
                </c:pt>
                <c:pt idx="858">
                  <c:v>1.19166666666667</c:v>
                </c:pt>
                <c:pt idx="859">
                  <c:v>1.19305555555556</c:v>
                </c:pt>
                <c:pt idx="860">
                  <c:v>1.19444444444444</c:v>
                </c:pt>
                <c:pt idx="861">
                  <c:v>1.19583333333333</c:v>
                </c:pt>
                <c:pt idx="862">
                  <c:v>1.19722222222222</c:v>
                </c:pt>
                <c:pt idx="863">
                  <c:v>1.19861111111111</c:v>
                </c:pt>
                <c:pt idx="864">
                  <c:v>1.2</c:v>
                </c:pt>
                <c:pt idx="865">
                  <c:v>1.2013888888888899</c:v>
                </c:pt>
                <c:pt idx="866">
                  <c:v>1.2027777777777799</c:v>
                </c:pt>
                <c:pt idx="867">
                  <c:v>1.2041666666666699</c:v>
                </c:pt>
                <c:pt idx="868">
                  <c:v>1.2055555555555599</c:v>
                </c:pt>
                <c:pt idx="869">
                  <c:v>1.2069444444444399</c:v>
                </c:pt>
                <c:pt idx="870">
                  <c:v>1.2083333333333299</c:v>
                </c:pt>
                <c:pt idx="871">
                  <c:v>1.2097222222222199</c:v>
                </c:pt>
                <c:pt idx="872">
                  <c:v>1.2111111111111099</c:v>
                </c:pt>
                <c:pt idx="873">
                  <c:v>1.2124999999999999</c:v>
                </c:pt>
                <c:pt idx="874">
                  <c:v>1.2138888888888899</c:v>
                </c:pt>
                <c:pt idx="875">
                  <c:v>1.2152777777777799</c:v>
                </c:pt>
                <c:pt idx="876">
                  <c:v>1.2166666666666699</c:v>
                </c:pt>
                <c:pt idx="877">
                  <c:v>1.2180555555555601</c:v>
                </c:pt>
                <c:pt idx="878">
                  <c:v>1.2194444444444399</c:v>
                </c:pt>
                <c:pt idx="879">
                  <c:v>1.2208333333333301</c:v>
                </c:pt>
                <c:pt idx="880">
                  <c:v>1.2222222222222201</c:v>
                </c:pt>
                <c:pt idx="881">
                  <c:v>1.2236111111111101</c:v>
                </c:pt>
                <c:pt idx="882">
                  <c:v>1.2250000000000001</c:v>
                </c:pt>
                <c:pt idx="883">
                  <c:v>1.2263888888888901</c:v>
                </c:pt>
                <c:pt idx="884">
                  <c:v>1.2277777777777801</c:v>
                </c:pt>
                <c:pt idx="885">
                  <c:v>1.2291666666666701</c:v>
                </c:pt>
                <c:pt idx="886">
                  <c:v>1.2305555555555601</c:v>
                </c:pt>
                <c:pt idx="887">
                  <c:v>1.2319444444444401</c:v>
                </c:pt>
                <c:pt idx="888">
                  <c:v>1.2333333333333301</c:v>
                </c:pt>
                <c:pt idx="889">
                  <c:v>1.2347222222222201</c:v>
                </c:pt>
                <c:pt idx="890">
                  <c:v>1.2361111111111101</c:v>
                </c:pt>
                <c:pt idx="891">
                  <c:v>1.2375</c:v>
                </c:pt>
                <c:pt idx="892">
                  <c:v>1.23888888888889</c:v>
                </c:pt>
                <c:pt idx="893">
                  <c:v>1.24027777777778</c:v>
                </c:pt>
                <c:pt idx="894">
                  <c:v>1.24166666666667</c:v>
                </c:pt>
                <c:pt idx="895">
                  <c:v>1.24305555555556</c:v>
                </c:pt>
                <c:pt idx="896">
                  <c:v>1.24444444444444</c:v>
                </c:pt>
                <c:pt idx="897">
                  <c:v>1.24583333333333</c:v>
                </c:pt>
                <c:pt idx="898">
                  <c:v>1.24722222222222</c:v>
                </c:pt>
                <c:pt idx="899">
                  <c:v>1.24861111111111</c:v>
                </c:pt>
                <c:pt idx="900">
                  <c:v>1.25</c:v>
                </c:pt>
                <c:pt idx="901">
                  <c:v>1.25138888888889</c:v>
                </c:pt>
                <c:pt idx="902">
                  <c:v>1.25277777777778</c:v>
                </c:pt>
                <c:pt idx="903">
                  <c:v>1.25416666666667</c:v>
                </c:pt>
                <c:pt idx="904">
                  <c:v>1.25555555555556</c:v>
                </c:pt>
                <c:pt idx="905">
                  <c:v>1.25694444444444</c:v>
                </c:pt>
                <c:pt idx="906">
                  <c:v>1.25833333333333</c:v>
                </c:pt>
                <c:pt idx="907">
                  <c:v>1.25972222222222</c:v>
                </c:pt>
                <c:pt idx="908">
                  <c:v>1.26111111111111</c:v>
                </c:pt>
                <c:pt idx="909">
                  <c:v>1.2625</c:v>
                </c:pt>
                <c:pt idx="910">
                  <c:v>1.2638888888888899</c:v>
                </c:pt>
                <c:pt idx="911">
                  <c:v>1.2652777777777799</c:v>
                </c:pt>
                <c:pt idx="912">
                  <c:v>1.2666666666666699</c:v>
                </c:pt>
                <c:pt idx="913">
                  <c:v>1.2680555555555599</c:v>
                </c:pt>
                <c:pt idx="914">
                  <c:v>1.2694444444444399</c:v>
                </c:pt>
                <c:pt idx="915">
                  <c:v>1.2708333333333299</c:v>
                </c:pt>
                <c:pt idx="916">
                  <c:v>1.2722222222222199</c:v>
                </c:pt>
                <c:pt idx="917">
                  <c:v>1.2736111111111099</c:v>
                </c:pt>
                <c:pt idx="918">
                  <c:v>1.2749999999999999</c:v>
                </c:pt>
                <c:pt idx="919">
                  <c:v>1.2763888888888899</c:v>
                </c:pt>
                <c:pt idx="920">
                  <c:v>1.2777777777777799</c:v>
                </c:pt>
                <c:pt idx="921">
                  <c:v>1.2791666666666699</c:v>
                </c:pt>
                <c:pt idx="922">
                  <c:v>1.2805555555555601</c:v>
                </c:pt>
                <c:pt idx="923">
                  <c:v>1.2819444444444399</c:v>
                </c:pt>
                <c:pt idx="924">
                  <c:v>1.2833333333333301</c:v>
                </c:pt>
                <c:pt idx="925">
                  <c:v>1.2847222222222201</c:v>
                </c:pt>
                <c:pt idx="926">
                  <c:v>1.2861111111111101</c:v>
                </c:pt>
                <c:pt idx="927">
                  <c:v>1.2875000000000001</c:v>
                </c:pt>
                <c:pt idx="928">
                  <c:v>1.2888888888888901</c:v>
                </c:pt>
                <c:pt idx="929">
                  <c:v>1.2902777777777801</c:v>
                </c:pt>
                <c:pt idx="930">
                  <c:v>1.2916666666666701</c:v>
                </c:pt>
                <c:pt idx="931">
                  <c:v>1.2930555555555601</c:v>
                </c:pt>
                <c:pt idx="932">
                  <c:v>1.2944444444444401</c:v>
                </c:pt>
                <c:pt idx="933">
                  <c:v>1.2958333333333301</c:v>
                </c:pt>
                <c:pt idx="934">
                  <c:v>1.2972222222222201</c:v>
                </c:pt>
                <c:pt idx="935">
                  <c:v>1.2986111111111101</c:v>
                </c:pt>
                <c:pt idx="936">
                  <c:v>1.3</c:v>
                </c:pt>
                <c:pt idx="937">
                  <c:v>1.30138888888889</c:v>
                </c:pt>
                <c:pt idx="938">
                  <c:v>1.30277777777778</c:v>
                </c:pt>
                <c:pt idx="939">
                  <c:v>1.30416666666667</c:v>
                </c:pt>
                <c:pt idx="940">
                  <c:v>1.30555555555556</c:v>
                </c:pt>
                <c:pt idx="941">
                  <c:v>1.30694444444444</c:v>
                </c:pt>
                <c:pt idx="942">
                  <c:v>1.30833333333333</c:v>
                </c:pt>
                <c:pt idx="943">
                  <c:v>1.30972222222222</c:v>
                </c:pt>
                <c:pt idx="944">
                  <c:v>1.31111111111111</c:v>
                </c:pt>
                <c:pt idx="945">
                  <c:v>1.3125</c:v>
                </c:pt>
                <c:pt idx="946">
                  <c:v>1.31388888888889</c:v>
                </c:pt>
                <c:pt idx="947">
                  <c:v>1.31527777777778</c:v>
                </c:pt>
                <c:pt idx="948">
                  <c:v>1.31666666666667</c:v>
                </c:pt>
                <c:pt idx="949">
                  <c:v>1.31805555555556</c:v>
                </c:pt>
                <c:pt idx="950">
                  <c:v>1.31944444444444</c:v>
                </c:pt>
                <c:pt idx="951">
                  <c:v>1.32083333333333</c:v>
                </c:pt>
                <c:pt idx="952">
                  <c:v>1.32222222222222</c:v>
                </c:pt>
                <c:pt idx="953">
                  <c:v>1.32361111111111</c:v>
                </c:pt>
                <c:pt idx="954">
                  <c:v>1.325</c:v>
                </c:pt>
                <c:pt idx="955">
                  <c:v>1.3263888888888899</c:v>
                </c:pt>
                <c:pt idx="956">
                  <c:v>1.3277777777777799</c:v>
                </c:pt>
                <c:pt idx="957">
                  <c:v>1.3291666666666699</c:v>
                </c:pt>
                <c:pt idx="958">
                  <c:v>1.3305555555555599</c:v>
                </c:pt>
                <c:pt idx="959">
                  <c:v>1.3319444444444399</c:v>
                </c:pt>
                <c:pt idx="960">
                  <c:v>1.3333333333333299</c:v>
                </c:pt>
                <c:pt idx="961">
                  <c:v>1.3347222222222199</c:v>
                </c:pt>
                <c:pt idx="962">
                  <c:v>1.3361111111111099</c:v>
                </c:pt>
                <c:pt idx="963">
                  <c:v>1.3374999999999999</c:v>
                </c:pt>
                <c:pt idx="964">
                  <c:v>1.3388888888888899</c:v>
                </c:pt>
                <c:pt idx="965">
                  <c:v>1.3402777777777799</c:v>
                </c:pt>
                <c:pt idx="966">
                  <c:v>1.3416666666666699</c:v>
                </c:pt>
                <c:pt idx="967">
                  <c:v>1.3430555555555601</c:v>
                </c:pt>
                <c:pt idx="968">
                  <c:v>1.3444444444444399</c:v>
                </c:pt>
                <c:pt idx="969">
                  <c:v>1.3458333333333301</c:v>
                </c:pt>
                <c:pt idx="970">
                  <c:v>1.3472222222222201</c:v>
                </c:pt>
                <c:pt idx="971">
                  <c:v>1.3486111111111101</c:v>
                </c:pt>
                <c:pt idx="972">
                  <c:v>1.35</c:v>
                </c:pt>
                <c:pt idx="973">
                  <c:v>1.3513888888888901</c:v>
                </c:pt>
                <c:pt idx="974">
                  <c:v>1.3527777777777801</c:v>
                </c:pt>
                <c:pt idx="975">
                  <c:v>1.3541666666666701</c:v>
                </c:pt>
                <c:pt idx="976">
                  <c:v>1.3555555555555601</c:v>
                </c:pt>
                <c:pt idx="977">
                  <c:v>1.3569444444444401</c:v>
                </c:pt>
                <c:pt idx="978">
                  <c:v>1.3583333333333301</c:v>
                </c:pt>
                <c:pt idx="979">
                  <c:v>1.3597222222222201</c:v>
                </c:pt>
                <c:pt idx="980">
                  <c:v>1.3611111111111101</c:v>
                </c:pt>
                <c:pt idx="981">
                  <c:v>1.3625</c:v>
                </c:pt>
                <c:pt idx="982">
                  <c:v>1.36388888888889</c:v>
                </c:pt>
                <c:pt idx="983">
                  <c:v>1.36527777777778</c:v>
                </c:pt>
                <c:pt idx="984">
                  <c:v>1.36666666666667</c:v>
                </c:pt>
                <c:pt idx="985">
                  <c:v>1.36805555555556</c:v>
                </c:pt>
                <c:pt idx="986">
                  <c:v>1.36944444444444</c:v>
                </c:pt>
                <c:pt idx="987">
                  <c:v>1.37083333333333</c:v>
                </c:pt>
                <c:pt idx="988">
                  <c:v>1.37222222222222</c:v>
                </c:pt>
                <c:pt idx="989">
                  <c:v>1.37361111111111</c:v>
                </c:pt>
                <c:pt idx="990">
                  <c:v>1.375</c:v>
                </c:pt>
                <c:pt idx="991">
                  <c:v>1.37638888888889</c:v>
                </c:pt>
                <c:pt idx="992">
                  <c:v>1.37777777777778</c:v>
                </c:pt>
                <c:pt idx="993">
                  <c:v>1.37916666666667</c:v>
                </c:pt>
                <c:pt idx="994">
                  <c:v>1.38055555555556</c:v>
                </c:pt>
                <c:pt idx="995">
                  <c:v>1.38194444444444</c:v>
                </c:pt>
                <c:pt idx="996">
                  <c:v>1.38333333333333</c:v>
                </c:pt>
                <c:pt idx="997">
                  <c:v>1.38472222222222</c:v>
                </c:pt>
                <c:pt idx="998">
                  <c:v>1.38611111111111</c:v>
                </c:pt>
                <c:pt idx="999">
                  <c:v>1.3875</c:v>
                </c:pt>
                <c:pt idx="1000">
                  <c:v>1.3888888888888899</c:v>
                </c:pt>
                <c:pt idx="1001">
                  <c:v>1.3902777777777799</c:v>
                </c:pt>
                <c:pt idx="1002">
                  <c:v>1.3916666666666699</c:v>
                </c:pt>
                <c:pt idx="1003">
                  <c:v>1.3930555555555599</c:v>
                </c:pt>
                <c:pt idx="1004">
                  <c:v>1.3944444444444399</c:v>
                </c:pt>
                <c:pt idx="1005">
                  <c:v>1.3958333333333299</c:v>
                </c:pt>
                <c:pt idx="1006">
                  <c:v>1.3972222222222199</c:v>
                </c:pt>
                <c:pt idx="1007">
                  <c:v>1.3986111111111099</c:v>
                </c:pt>
                <c:pt idx="1008">
                  <c:v>1.4</c:v>
                </c:pt>
                <c:pt idx="1009">
                  <c:v>1.4013888888888899</c:v>
                </c:pt>
                <c:pt idx="1010">
                  <c:v>1.4027777777777799</c:v>
                </c:pt>
                <c:pt idx="1011">
                  <c:v>1.4041666666666699</c:v>
                </c:pt>
                <c:pt idx="1012">
                  <c:v>1.4055555555555601</c:v>
                </c:pt>
                <c:pt idx="1013">
                  <c:v>1.4069444444444399</c:v>
                </c:pt>
                <c:pt idx="1014">
                  <c:v>1.4083333333333301</c:v>
                </c:pt>
                <c:pt idx="1015">
                  <c:v>1.4097222222222201</c:v>
                </c:pt>
                <c:pt idx="1016">
                  <c:v>1.4111111111111101</c:v>
                </c:pt>
                <c:pt idx="1017">
                  <c:v>1.4125000000000001</c:v>
                </c:pt>
                <c:pt idx="1018">
                  <c:v>1.4138888888888901</c:v>
                </c:pt>
                <c:pt idx="1019">
                  <c:v>1.4152777777777801</c:v>
                </c:pt>
                <c:pt idx="1020">
                  <c:v>1.4166666666666701</c:v>
                </c:pt>
                <c:pt idx="1021">
                  <c:v>1.4180555555555601</c:v>
                </c:pt>
                <c:pt idx="1022">
                  <c:v>1.4194444444444401</c:v>
                </c:pt>
                <c:pt idx="1023">
                  <c:v>1.4208333333333301</c:v>
                </c:pt>
                <c:pt idx="1024">
                  <c:v>1.4222222222222201</c:v>
                </c:pt>
                <c:pt idx="1025">
                  <c:v>1.4236111111111101</c:v>
                </c:pt>
                <c:pt idx="1026">
                  <c:v>1.425</c:v>
                </c:pt>
                <c:pt idx="1027">
                  <c:v>1.42638888888889</c:v>
                </c:pt>
                <c:pt idx="1028">
                  <c:v>1.42777777777778</c:v>
                </c:pt>
                <c:pt idx="1029">
                  <c:v>1.42916666666667</c:v>
                </c:pt>
                <c:pt idx="1030">
                  <c:v>1.43055555555556</c:v>
                </c:pt>
                <c:pt idx="1031">
                  <c:v>1.43194444444444</c:v>
                </c:pt>
                <c:pt idx="1032">
                  <c:v>1.43333333333333</c:v>
                </c:pt>
                <c:pt idx="1033">
                  <c:v>1.43472222222222</c:v>
                </c:pt>
                <c:pt idx="1034">
                  <c:v>1.43611111111111</c:v>
                </c:pt>
                <c:pt idx="1035">
                  <c:v>1.4375</c:v>
                </c:pt>
                <c:pt idx="1036">
                  <c:v>1.43888888888889</c:v>
                </c:pt>
                <c:pt idx="1037">
                  <c:v>1.44027777777778</c:v>
                </c:pt>
                <c:pt idx="1038">
                  <c:v>1.44166666666667</c:v>
                </c:pt>
                <c:pt idx="1039">
                  <c:v>1.44305555555556</c:v>
                </c:pt>
                <c:pt idx="1040">
                  <c:v>1.44444444444444</c:v>
                </c:pt>
                <c:pt idx="1041">
                  <c:v>1.44583333333333</c:v>
                </c:pt>
                <c:pt idx="1042">
                  <c:v>1.44722222222222</c:v>
                </c:pt>
                <c:pt idx="1043">
                  <c:v>1.44861111111111</c:v>
                </c:pt>
                <c:pt idx="1044">
                  <c:v>1.45</c:v>
                </c:pt>
                <c:pt idx="1045">
                  <c:v>1.4513888888888899</c:v>
                </c:pt>
                <c:pt idx="1046">
                  <c:v>1.4527777777777799</c:v>
                </c:pt>
                <c:pt idx="1047">
                  <c:v>1.4541666666666699</c:v>
                </c:pt>
                <c:pt idx="1048">
                  <c:v>1.4555555555555599</c:v>
                </c:pt>
                <c:pt idx="1049">
                  <c:v>1.4569444444444399</c:v>
                </c:pt>
                <c:pt idx="1050">
                  <c:v>1.4583333333333299</c:v>
                </c:pt>
                <c:pt idx="1051">
                  <c:v>1.4597222222222199</c:v>
                </c:pt>
                <c:pt idx="1052">
                  <c:v>1.4611111111111099</c:v>
                </c:pt>
                <c:pt idx="1053">
                  <c:v>1.4624999999999999</c:v>
                </c:pt>
                <c:pt idx="1054">
                  <c:v>1.4638888888888899</c:v>
                </c:pt>
                <c:pt idx="1055">
                  <c:v>1.4652777777777799</c:v>
                </c:pt>
                <c:pt idx="1056">
                  <c:v>1.4666666666666699</c:v>
                </c:pt>
                <c:pt idx="1057">
                  <c:v>1.4680555555555601</c:v>
                </c:pt>
                <c:pt idx="1058">
                  <c:v>1.4694444444444399</c:v>
                </c:pt>
                <c:pt idx="1059">
                  <c:v>1.4708333333333301</c:v>
                </c:pt>
                <c:pt idx="1060">
                  <c:v>1.4722222222222201</c:v>
                </c:pt>
                <c:pt idx="1061">
                  <c:v>1.4736111111111101</c:v>
                </c:pt>
                <c:pt idx="1062">
                  <c:v>1.4750000000000001</c:v>
                </c:pt>
                <c:pt idx="1063">
                  <c:v>1.4763888888888901</c:v>
                </c:pt>
                <c:pt idx="1064">
                  <c:v>1.4777777777777801</c:v>
                </c:pt>
                <c:pt idx="1065">
                  <c:v>1.4791666666666701</c:v>
                </c:pt>
                <c:pt idx="1066">
                  <c:v>1.4805555555555601</c:v>
                </c:pt>
                <c:pt idx="1067">
                  <c:v>1.4819444444444401</c:v>
                </c:pt>
                <c:pt idx="1068">
                  <c:v>1.4833333333333301</c:v>
                </c:pt>
                <c:pt idx="1069">
                  <c:v>1.4847222222222201</c:v>
                </c:pt>
                <c:pt idx="1070">
                  <c:v>1.4861111111111101</c:v>
                </c:pt>
                <c:pt idx="1071">
                  <c:v>1.4875</c:v>
                </c:pt>
                <c:pt idx="1072">
                  <c:v>1.48888888888889</c:v>
                </c:pt>
                <c:pt idx="1073">
                  <c:v>1.49027777777778</c:v>
                </c:pt>
                <c:pt idx="1074">
                  <c:v>1.49166666666667</c:v>
                </c:pt>
                <c:pt idx="1075">
                  <c:v>1.49305555555556</c:v>
                </c:pt>
                <c:pt idx="1076">
                  <c:v>1.49444444444444</c:v>
                </c:pt>
                <c:pt idx="1077">
                  <c:v>1.49583333333333</c:v>
                </c:pt>
                <c:pt idx="1078">
                  <c:v>1.49722222222222</c:v>
                </c:pt>
                <c:pt idx="1079">
                  <c:v>1.49861111111111</c:v>
                </c:pt>
                <c:pt idx="1080">
                  <c:v>1.5</c:v>
                </c:pt>
                <c:pt idx="1081">
                  <c:v>1.50138888888889</c:v>
                </c:pt>
                <c:pt idx="1082">
                  <c:v>1.50277777777778</c:v>
                </c:pt>
                <c:pt idx="1083">
                  <c:v>1.50416666666667</c:v>
                </c:pt>
                <c:pt idx="1084">
                  <c:v>1.50555555555556</c:v>
                </c:pt>
                <c:pt idx="1085">
                  <c:v>1.50694444444444</c:v>
                </c:pt>
                <c:pt idx="1086">
                  <c:v>1.50833333333333</c:v>
                </c:pt>
                <c:pt idx="1087">
                  <c:v>1.50972222222222</c:v>
                </c:pt>
                <c:pt idx="1088">
                  <c:v>1.51111111111111</c:v>
                </c:pt>
                <c:pt idx="1089">
                  <c:v>1.5125</c:v>
                </c:pt>
                <c:pt idx="1090">
                  <c:v>1.5138888888888899</c:v>
                </c:pt>
                <c:pt idx="1091">
                  <c:v>1.5152777777777799</c:v>
                </c:pt>
                <c:pt idx="1092">
                  <c:v>1.5166666666666699</c:v>
                </c:pt>
                <c:pt idx="1093">
                  <c:v>1.5180555555555599</c:v>
                </c:pt>
                <c:pt idx="1094">
                  <c:v>1.5194444444444399</c:v>
                </c:pt>
                <c:pt idx="1095">
                  <c:v>1.5208333333333299</c:v>
                </c:pt>
                <c:pt idx="1096">
                  <c:v>1.5222222222222199</c:v>
                </c:pt>
                <c:pt idx="1097">
                  <c:v>1.5236111111111099</c:v>
                </c:pt>
                <c:pt idx="1098">
                  <c:v>1.5249999999999999</c:v>
                </c:pt>
                <c:pt idx="1099">
                  <c:v>1.5263888888888899</c:v>
                </c:pt>
                <c:pt idx="1100">
                  <c:v>1.5277777777777799</c:v>
                </c:pt>
                <c:pt idx="1101">
                  <c:v>1.5291666666666699</c:v>
                </c:pt>
                <c:pt idx="1102">
                  <c:v>1.5305555555555601</c:v>
                </c:pt>
                <c:pt idx="1103">
                  <c:v>1.5319444444444399</c:v>
                </c:pt>
                <c:pt idx="1104">
                  <c:v>1.5333333333333301</c:v>
                </c:pt>
                <c:pt idx="1105">
                  <c:v>1.5347222222222201</c:v>
                </c:pt>
                <c:pt idx="1106">
                  <c:v>1.5361111111111101</c:v>
                </c:pt>
                <c:pt idx="1107">
                  <c:v>1.5375000000000001</c:v>
                </c:pt>
                <c:pt idx="1108">
                  <c:v>1.5388888888888901</c:v>
                </c:pt>
                <c:pt idx="1109">
                  <c:v>1.5402777777777801</c:v>
                </c:pt>
                <c:pt idx="1110">
                  <c:v>1.5416666666666701</c:v>
                </c:pt>
                <c:pt idx="1111">
                  <c:v>1.5430555555555601</c:v>
                </c:pt>
                <c:pt idx="1112">
                  <c:v>1.5444444444444401</c:v>
                </c:pt>
                <c:pt idx="1113">
                  <c:v>1.5458333333333301</c:v>
                </c:pt>
                <c:pt idx="1114">
                  <c:v>1.5472222222222201</c:v>
                </c:pt>
                <c:pt idx="1115">
                  <c:v>1.5486111111111101</c:v>
                </c:pt>
                <c:pt idx="1116">
                  <c:v>1.55</c:v>
                </c:pt>
                <c:pt idx="1117">
                  <c:v>1.55138888888889</c:v>
                </c:pt>
                <c:pt idx="1118">
                  <c:v>1.55277777777778</c:v>
                </c:pt>
                <c:pt idx="1119">
                  <c:v>1.55416666666667</c:v>
                </c:pt>
                <c:pt idx="1120">
                  <c:v>1.55555555555556</c:v>
                </c:pt>
                <c:pt idx="1121">
                  <c:v>1.55694444444444</c:v>
                </c:pt>
                <c:pt idx="1122">
                  <c:v>1.55833333333333</c:v>
                </c:pt>
                <c:pt idx="1123">
                  <c:v>1.55972222222222</c:v>
                </c:pt>
                <c:pt idx="1124">
                  <c:v>1.56111111111111</c:v>
                </c:pt>
                <c:pt idx="1125">
                  <c:v>1.5625</c:v>
                </c:pt>
                <c:pt idx="1126">
                  <c:v>1.56388888888889</c:v>
                </c:pt>
                <c:pt idx="1127">
                  <c:v>1.56527777777778</c:v>
                </c:pt>
                <c:pt idx="1128">
                  <c:v>1.56666666666667</c:v>
                </c:pt>
                <c:pt idx="1129">
                  <c:v>1.56805555555556</c:v>
                </c:pt>
                <c:pt idx="1130">
                  <c:v>1.56944444444444</c:v>
                </c:pt>
                <c:pt idx="1131">
                  <c:v>1.57083333333333</c:v>
                </c:pt>
                <c:pt idx="1132">
                  <c:v>1.57222222222222</c:v>
                </c:pt>
                <c:pt idx="1133">
                  <c:v>1.57361111111111</c:v>
                </c:pt>
                <c:pt idx="1134">
                  <c:v>1.575</c:v>
                </c:pt>
                <c:pt idx="1135">
                  <c:v>1.5763888888888899</c:v>
                </c:pt>
                <c:pt idx="1136">
                  <c:v>1.5777777777777799</c:v>
                </c:pt>
                <c:pt idx="1137">
                  <c:v>1.5791666666666699</c:v>
                </c:pt>
                <c:pt idx="1138">
                  <c:v>1.5805555555555599</c:v>
                </c:pt>
                <c:pt idx="1139">
                  <c:v>1.5819444444444399</c:v>
                </c:pt>
                <c:pt idx="1140">
                  <c:v>1.5833333333333299</c:v>
                </c:pt>
                <c:pt idx="1141">
                  <c:v>1.5847222222222199</c:v>
                </c:pt>
                <c:pt idx="1142">
                  <c:v>1.5861111111111099</c:v>
                </c:pt>
                <c:pt idx="1143">
                  <c:v>1.5874999999999999</c:v>
                </c:pt>
                <c:pt idx="1144">
                  <c:v>1.5888888888888899</c:v>
                </c:pt>
                <c:pt idx="1145">
                  <c:v>1.5902777777777799</c:v>
                </c:pt>
                <c:pt idx="1146">
                  <c:v>1.5916666666666699</c:v>
                </c:pt>
                <c:pt idx="1147">
                  <c:v>1.5930555555555601</c:v>
                </c:pt>
                <c:pt idx="1148">
                  <c:v>1.5944444444444399</c:v>
                </c:pt>
                <c:pt idx="1149">
                  <c:v>1.5958333333333301</c:v>
                </c:pt>
                <c:pt idx="1150">
                  <c:v>1.5972222222222201</c:v>
                </c:pt>
                <c:pt idx="1151">
                  <c:v>1.5986111111111101</c:v>
                </c:pt>
                <c:pt idx="1152">
                  <c:v>1.6</c:v>
                </c:pt>
                <c:pt idx="1153">
                  <c:v>1.6013888888888901</c:v>
                </c:pt>
                <c:pt idx="1154">
                  <c:v>1.6027777777777801</c:v>
                </c:pt>
                <c:pt idx="1155">
                  <c:v>1.6041666666666701</c:v>
                </c:pt>
                <c:pt idx="1156">
                  <c:v>1.6055555555555601</c:v>
                </c:pt>
                <c:pt idx="1157">
                  <c:v>1.6069444444444401</c:v>
                </c:pt>
                <c:pt idx="1158">
                  <c:v>1.6083333333333301</c:v>
                </c:pt>
                <c:pt idx="1159">
                  <c:v>1.6097222222222201</c:v>
                </c:pt>
                <c:pt idx="1160">
                  <c:v>1.6111111111111101</c:v>
                </c:pt>
                <c:pt idx="1161">
                  <c:v>1.6125</c:v>
                </c:pt>
                <c:pt idx="1162">
                  <c:v>1.61388888888889</c:v>
                </c:pt>
                <c:pt idx="1163">
                  <c:v>1.61527777777778</c:v>
                </c:pt>
                <c:pt idx="1164">
                  <c:v>1.61666666666667</c:v>
                </c:pt>
                <c:pt idx="1165">
                  <c:v>1.61805555555556</c:v>
                </c:pt>
                <c:pt idx="1166">
                  <c:v>1.61944444444444</c:v>
                </c:pt>
                <c:pt idx="1167">
                  <c:v>1.62083333333333</c:v>
                </c:pt>
                <c:pt idx="1168">
                  <c:v>1.62222222222222</c:v>
                </c:pt>
                <c:pt idx="1169">
                  <c:v>1.62361111111111</c:v>
                </c:pt>
                <c:pt idx="1170">
                  <c:v>1.625</c:v>
                </c:pt>
                <c:pt idx="1171">
                  <c:v>1.62638888888889</c:v>
                </c:pt>
                <c:pt idx="1172">
                  <c:v>1.62777777777778</c:v>
                </c:pt>
                <c:pt idx="1173">
                  <c:v>1.62916666666667</c:v>
                </c:pt>
                <c:pt idx="1174">
                  <c:v>1.63055555555556</c:v>
                </c:pt>
                <c:pt idx="1175">
                  <c:v>1.63194444444444</c:v>
                </c:pt>
                <c:pt idx="1176">
                  <c:v>1.63333333333333</c:v>
                </c:pt>
                <c:pt idx="1177">
                  <c:v>1.63472222222222</c:v>
                </c:pt>
                <c:pt idx="1178">
                  <c:v>1.63611111111111</c:v>
                </c:pt>
                <c:pt idx="1179">
                  <c:v>1.6375</c:v>
                </c:pt>
                <c:pt idx="1180">
                  <c:v>1.6388888888888899</c:v>
                </c:pt>
                <c:pt idx="1181">
                  <c:v>1.6402777777777799</c:v>
                </c:pt>
                <c:pt idx="1182">
                  <c:v>1.6416666666666699</c:v>
                </c:pt>
                <c:pt idx="1183">
                  <c:v>1.6430555555555599</c:v>
                </c:pt>
                <c:pt idx="1184">
                  <c:v>1.6444444444444399</c:v>
                </c:pt>
                <c:pt idx="1185">
                  <c:v>1.6458333333333299</c:v>
                </c:pt>
                <c:pt idx="1186">
                  <c:v>1.6472222222222199</c:v>
                </c:pt>
                <c:pt idx="1187">
                  <c:v>1.6486111111111099</c:v>
                </c:pt>
                <c:pt idx="1188">
                  <c:v>1.65</c:v>
                </c:pt>
                <c:pt idx="1189">
                  <c:v>1.6513888888888899</c:v>
                </c:pt>
                <c:pt idx="1190">
                  <c:v>1.6527777777777799</c:v>
                </c:pt>
                <c:pt idx="1191">
                  <c:v>1.6541666666666699</c:v>
                </c:pt>
                <c:pt idx="1192">
                  <c:v>1.6555555555555601</c:v>
                </c:pt>
                <c:pt idx="1193">
                  <c:v>1.6569444444444399</c:v>
                </c:pt>
                <c:pt idx="1194">
                  <c:v>1.6583333333333301</c:v>
                </c:pt>
                <c:pt idx="1195">
                  <c:v>1.6597222222222201</c:v>
                </c:pt>
                <c:pt idx="1196">
                  <c:v>1.6611111111111101</c:v>
                </c:pt>
                <c:pt idx="1197">
                  <c:v>1.6625000000000001</c:v>
                </c:pt>
                <c:pt idx="1198">
                  <c:v>1.6638888888888901</c:v>
                </c:pt>
                <c:pt idx="1199">
                  <c:v>1.6652777777777801</c:v>
                </c:pt>
                <c:pt idx="1200">
                  <c:v>1.6666666666666701</c:v>
                </c:pt>
                <c:pt idx="1201">
                  <c:v>1.6680555555555601</c:v>
                </c:pt>
                <c:pt idx="1202">
                  <c:v>1.6694444444444401</c:v>
                </c:pt>
                <c:pt idx="1203">
                  <c:v>1.6708333333333301</c:v>
                </c:pt>
                <c:pt idx="1204">
                  <c:v>1.6722222222222201</c:v>
                </c:pt>
                <c:pt idx="1205">
                  <c:v>1.6736111111111101</c:v>
                </c:pt>
                <c:pt idx="1206">
                  <c:v>1.675</c:v>
                </c:pt>
                <c:pt idx="1207">
                  <c:v>1.67638888888889</c:v>
                </c:pt>
                <c:pt idx="1208">
                  <c:v>1.67777777777778</c:v>
                </c:pt>
                <c:pt idx="1209">
                  <c:v>1.67916666666667</c:v>
                </c:pt>
                <c:pt idx="1210">
                  <c:v>1.68055555555556</c:v>
                </c:pt>
                <c:pt idx="1211">
                  <c:v>1.68194444444444</c:v>
                </c:pt>
                <c:pt idx="1212">
                  <c:v>1.68333333333333</c:v>
                </c:pt>
                <c:pt idx="1213">
                  <c:v>1.68472222222222</c:v>
                </c:pt>
                <c:pt idx="1214">
                  <c:v>1.68611111111111</c:v>
                </c:pt>
                <c:pt idx="1215">
                  <c:v>1.6875</c:v>
                </c:pt>
                <c:pt idx="1216">
                  <c:v>1.68888888888889</c:v>
                </c:pt>
                <c:pt idx="1217">
                  <c:v>1.69027777777778</c:v>
                </c:pt>
                <c:pt idx="1218">
                  <c:v>1.69166666666667</c:v>
                </c:pt>
                <c:pt idx="1219">
                  <c:v>1.69305555555556</c:v>
                </c:pt>
                <c:pt idx="1220">
                  <c:v>1.69444444444444</c:v>
                </c:pt>
                <c:pt idx="1221">
                  <c:v>1.69583333333333</c:v>
                </c:pt>
                <c:pt idx="1222">
                  <c:v>1.69722222222222</c:v>
                </c:pt>
                <c:pt idx="1223">
                  <c:v>1.69861111111111</c:v>
                </c:pt>
                <c:pt idx="1224">
                  <c:v>1.7</c:v>
                </c:pt>
                <c:pt idx="1225">
                  <c:v>1.7013888888888899</c:v>
                </c:pt>
                <c:pt idx="1226">
                  <c:v>1.7027777777777799</c:v>
                </c:pt>
                <c:pt idx="1227">
                  <c:v>1.7041666666666699</c:v>
                </c:pt>
                <c:pt idx="1228">
                  <c:v>1.7055555555555599</c:v>
                </c:pt>
                <c:pt idx="1229">
                  <c:v>1.7069444444444399</c:v>
                </c:pt>
                <c:pt idx="1230">
                  <c:v>1.7083333333333299</c:v>
                </c:pt>
                <c:pt idx="1231">
                  <c:v>1.7097222222222199</c:v>
                </c:pt>
                <c:pt idx="1232">
                  <c:v>1.7111111111111099</c:v>
                </c:pt>
                <c:pt idx="1233">
                  <c:v>1.7124999999999999</c:v>
                </c:pt>
                <c:pt idx="1234">
                  <c:v>1.7138888888888899</c:v>
                </c:pt>
                <c:pt idx="1235">
                  <c:v>1.7152777777777799</c:v>
                </c:pt>
                <c:pt idx="1236">
                  <c:v>1.7166666666666699</c:v>
                </c:pt>
                <c:pt idx="1237">
                  <c:v>1.7180555555555601</c:v>
                </c:pt>
                <c:pt idx="1238">
                  <c:v>1.7194444444444399</c:v>
                </c:pt>
                <c:pt idx="1239">
                  <c:v>1.7208333333333301</c:v>
                </c:pt>
                <c:pt idx="1240">
                  <c:v>1.7222222222222201</c:v>
                </c:pt>
                <c:pt idx="1241">
                  <c:v>1.7236111111111101</c:v>
                </c:pt>
                <c:pt idx="1242">
                  <c:v>1.7250000000000001</c:v>
                </c:pt>
                <c:pt idx="1243">
                  <c:v>1.7263888888888901</c:v>
                </c:pt>
                <c:pt idx="1244">
                  <c:v>1.7277777777777801</c:v>
                </c:pt>
                <c:pt idx="1245">
                  <c:v>1.7291666666666701</c:v>
                </c:pt>
                <c:pt idx="1246">
                  <c:v>1.7305555555555601</c:v>
                </c:pt>
                <c:pt idx="1247">
                  <c:v>1.7319444444444401</c:v>
                </c:pt>
                <c:pt idx="1248">
                  <c:v>1.7333333333333301</c:v>
                </c:pt>
                <c:pt idx="1249">
                  <c:v>1.7347222222222201</c:v>
                </c:pt>
                <c:pt idx="1250">
                  <c:v>1.7361111111111101</c:v>
                </c:pt>
                <c:pt idx="1251">
                  <c:v>1.7375</c:v>
                </c:pt>
                <c:pt idx="1252">
                  <c:v>1.73888888888889</c:v>
                </c:pt>
                <c:pt idx="1253">
                  <c:v>1.74027777777778</c:v>
                </c:pt>
                <c:pt idx="1254">
                  <c:v>1.74166666666667</c:v>
                </c:pt>
                <c:pt idx="1255">
                  <c:v>1.74305555555556</c:v>
                </c:pt>
                <c:pt idx="1256">
                  <c:v>1.74444444444444</c:v>
                </c:pt>
                <c:pt idx="1257">
                  <c:v>1.74583333333333</c:v>
                </c:pt>
                <c:pt idx="1258">
                  <c:v>1.74722222222222</c:v>
                </c:pt>
                <c:pt idx="1259">
                  <c:v>1.74861111111111</c:v>
                </c:pt>
                <c:pt idx="1260">
                  <c:v>1.75</c:v>
                </c:pt>
                <c:pt idx="1261">
                  <c:v>1.75138888888889</c:v>
                </c:pt>
                <c:pt idx="1262">
                  <c:v>1.75277777777778</c:v>
                </c:pt>
                <c:pt idx="1263">
                  <c:v>1.75416666666667</c:v>
                </c:pt>
                <c:pt idx="1264">
                  <c:v>1.75555555555556</c:v>
                </c:pt>
                <c:pt idx="1265">
                  <c:v>1.75694444444444</c:v>
                </c:pt>
                <c:pt idx="1266">
                  <c:v>1.75833333333333</c:v>
                </c:pt>
                <c:pt idx="1267">
                  <c:v>1.75972222222222</c:v>
                </c:pt>
                <c:pt idx="1268">
                  <c:v>1.76111111111111</c:v>
                </c:pt>
                <c:pt idx="1269">
                  <c:v>1.7625</c:v>
                </c:pt>
                <c:pt idx="1270">
                  <c:v>1.7638888888888899</c:v>
                </c:pt>
                <c:pt idx="1271">
                  <c:v>1.7652777777777799</c:v>
                </c:pt>
                <c:pt idx="1272">
                  <c:v>1.7666666666666699</c:v>
                </c:pt>
                <c:pt idx="1273">
                  <c:v>1.7680555555555599</c:v>
                </c:pt>
                <c:pt idx="1274">
                  <c:v>1.7694444444444399</c:v>
                </c:pt>
                <c:pt idx="1275">
                  <c:v>1.7708333333333299</c:v>
                </c:pt>
                <c:pt idx="1276">
                  <c:v>1.7722222222222199</c:v>
                </c:pt>
                <c:pt idx="1277">
                  <c:v>1.7736111111111099</c:v>
                </c:pt>
                <c:pt idx="1278">
                  <c:v>1.7749999999999999</c:v>
                </c:pt>
                <c:pt idx="1279">
                  <c:v>1.7763888888888899</c:v>
                </c:pt>
                <c:pt idx="1280">
                  <c:v>1.7777777777777799</c:v>
                </c:pt>
                <c:pt idx="1281">
                  <c:v>1.7791666666666699</c:v>
                </c:pt>
                <c:pt idx="1282">
                  <c:v>1.7805555555555601</c:v>
                </c:pt>
                <c:pt idx="1283">
                  <c:v>1.7819444444444399</c:v>
                </c:pt>
                <c:pt idx="1284">
                  <c:v>1.7833333333333301</c:v>
                </c:pt>
                <c:pt idx="1285">
                  <c:v>1.7847222222222201</c:v>
                </c:pt>
                <c:pt idx="1286">
                  <c:v>1.7861111111111101</c:v>
                </c:pt>
                <c:pt idx="1287">
                  <c:v>1.7875000000000001</c:v>
                </c:pt>
                <c:pt idx="1288">
                  <c:v>1.7888888888888901</c:v>
                </c:pt>
                <c:pt idx="1289">
                  <c:v>1.7902777777777801</c:v>
                </c:pt>
                <c:pt idx="1290">
                  <c:v>1.7916666666666701</c:v>
                </c:pt>
                <c:pt idx="1291">
                  <c:v>1.7930555555555601</c:v>
                </c:pt>
                <c:pt idx="1292">
                  <c:v>1.7944444444444401</c:v>
                </c:pt>
                <c:pt idx="1293">
                  <c:v>1.7958333333333301</c:v>
                </c:pt>
                <c:pt idx="1294">
                  <c:v>1.7972222222222201</c:v>
                </c:pt>
                <c:pt idx="1295">
                  <c:v>1.7986111111111101</c:v>
                </c:pt>
                <c:pt idx="1296">
                  <c:v>1.8</c:v>
                </c:pt>
                <c:pt idx="1297">
                  <c:v>1.80138888888889</c:v>
                </c:pt>
                <c:pt idx="1298">
                  <c:v>1.80277777777778</c:v>
                </c:pt>
                <c:pt idx="1299">
                  <c:v>1.80416666666667</c:v>
                </c:pt>
                <c:pt idx="1300">
                  <c:v>1.80555555555556</c:v>
                </c:pt>
                <c:pt idx="1301">
                  <c:v>1.80694444444444</c:v>
                </c:pt>
                <c:pt idx="1302">
                  <c:v>1.80833333333333</c:v>
                </c:pt>
                <c:pt idx="1303">
                  <c:v>1.80972222222222</c:v>
                </c:pt>
                <c:pt idx="1304">
                  <c:v>1.81111111111111</c:v>
                </c:pt>
                <c:pt idx="1305">
                  <c:v>1.8125</c:v>
                </c:pt>
                <c:pt idx="1306">
                  <c:v>1.81388888888889</c:v>
                </c:pt>
                <c:pt idx="1307">
                  <c:v>1.81527777777778</c:v>
                </c:pt>
                <c:pt idx="1308">
                  <c:v>1.81666666666667</c:v>
                </c:pt>
                <c:pt idx="1309">
                  <c:v>1.81805555555556</c:v>
                </c:pt>
                <c:pt idx="1310">
                  <c:v>1.81944444444444</c:v>
                </c:pt>
                <c:pt idx="1311">
                  <c:v>1.82083333333333</c:v>
                </c:pt>
                <c:pt idx="1312">
                  <c:v>1.82222222222222</c:v>
                </c:pt>
                <c:pt idx="1313">
                  <c:v>1.82361111111111</c:v>
                </c:pt>
                <c:pt idx="1314">
                  <c:v>1.825</c:v>
                </c:pt>
                <c:pt idx="1315">
                  <c:v>1.8263888888888899</c:v>
                </c:pt>
                <c:pt idx="1316">
                  <c:v>1.8277777777777799</c:v>
                </c:pt>
                <c:pt idx="1317">
                  <c:v>1.8291666666666699</c:v>
                </c:pt>
                <c:pt idx="1318">
                  <c:v>1.8305555555555599</c:v>
                </c:pt>
                <c:pt idx="1319">
                  <c:v>1.8319444444444399</c:v>
                </c:pt>
                <c:pt idx="1320">
                  <c:v>1.8333333333333299</c:v>
                </c:pt>
                <c:pt idx="1321">
                  <c:v>1.8347222222222199</c:v>
                </c:pt>
                <c:pt idx="1322">
                  <c:v>1.8361111111111099</c:v>
                </c:pt>
                <c:pt idx="1323">
                  <c:v>1.8374999999999999</c:v>
                </c:pt>
                <c:pt idx="1324">
                  <c:v>1.8388888888888899</c:v>
                </c:pt>
                <c:pt idx="1325">
                  <c:v>1.8402777777777799</c:v>
                </c:pt>
                <c:pt idx="1326">
                  <c:v>1.8416666666666699</c:v>
                </c:pt>
                <c:pt idx="1327">
                  <c:v>1.8430555555555601</c:v>
                </c:pt>
                <c:pt idx="1328">
                  <c:v>1.8444444444444399</c:v>
                </c:pt>
                <c:pt idx="1329">
                  <c:v>1.8458333333333301</c:v>
                </c:pt>
                <c:pt idx="1330">
                  <c:v>1.8472222222222201</c:v>
                </c:pt>
                <c:pt idx="1331">
                  <c:v>1.8486111111111101</c:v>
                </c:pt>
                <c:pt idx="1332">
                  <c:v>1.85</c:v>
                </c:pt>
                <c:pt idx="1333">
                  <c:v>1.8513888888888901</c:v>
                </c:pt>
                <c:pt idx="1334">
                  <c:v>1.8527777777777801</c:v>
                </c:pt>
                <c:pt idx="1335">
                  <c:v>1.8541666666666701</c:v>
                </c:pt>
                <c:pt idx="1336">
                  <c:v>1.8555555555555601</c:v>
                </c:pt>
                <c:pt idx="1337">
                  <c:v>1.8569444444444401</c:v>
                </c:pt>
                <c:pt idx="1338">
                  <c:v>1.8583333333333301</c:v>
                </c:pt>
                <c:pt idx="1339">
                  <c:v>1.8597222222222201</c:v>
                </c:pt>
                <c:pt idx="1340">
                  <c:v>1.8611111111111101</c:v>
                </c:pt>
                <c:pt idx="1341">
                  <c:v>1.8625</c:v>
                </c:pt>
                <c:pt idx="1342">
                  <c:v>1.86388888888889</c:v>
                </c:pt>
                <c:pt idx="1343">
                  <c:v>1.86527777777778</c:v>
                </c:pt>
                <c:pt idx="1344">
                  <c:v>1.86666666666667</c:v>
                </c:pt>
                <c:pt idx="1345">
                  <c:v>1.86805555555556</c:v>
                </c:pt>
                <c:pt idx="1346">
                  <c:v>1.86944444444444</c:v>
                </c:pt>
                <c:pt idx="1347">
                  <c:v>1.87083333333333</c:v>
                </c:pt>
                <c:pt idx="1348">
                  <c:v>1.87222222222222</c:v>
                </c:pt>
                <c:pt idx="1349">
                  <c:v>1.87361111111111</c:v>
                </c:pt>
                <c:pt idx="1350">
                  <c:v>1.875</c:v>
                </c:pt>
                <c:pt idx="1351">
                  <c:v>1.87638888888889</c:v>
                </c:pt>
                <c:pt idx="1352">
                  <c:v>1.87777777777778</c:v>
                </c:pt>
                <c:pt idx="1353">
                  <c:v>1.87916666666667</c:v>
                </c:pt>
                <c:pt idx="1354">
                  <c:v>1.88055555555556</c:v>
                </c:pt>
                <c:pt idx="1355">
                  <c:v>1.88194444444444</c:v>
                </c:pt>
                <c:pt idx="1356">
                  <c:v>1.88333333333333</c:v>
                </c:pt>
                <c:pt idx="1357">
                  <c:v>1.88472222222222</c:v>
                </c:pt>
                <c:pt idx="1358">
                  <c:v>1.88611111111111</c:v>
                </c:pt>
                <c:pt idx="1359">
                  <c:v>1.8875</c:v>
                </c:pt>
                <c:pt idx="1360">
                  <c:v>1.8888888888888899</c:v>
                </c:pt>
                <c:pt idx="1361">
                  <c:v>1.8902777777777799</c:v>
                </c:pt>
                <c:pt idx="1362">
                  <c:v>1.8916666666666699</c:v>
                </c:pt>
                <c:pt idx="1363">
                  <c:v>1.8930555555555599</c:v>
                </c:pt>
                <c:pt idx="1364">
                  <c:v>1.8944444444444399</c:v>
                </c:pt>
                <c:pt idx="1365">
                  <c:v>1.8958333333333299</c:v>
                </c:pt>
                <c:pt idx="1366">
                  <c:v>1.8972222222222199</c:v>
                </c:pt>
                <c:pt idx="1367">
                  <c:v>1.8986111111111099</c:v>
                </c:pt>
                <c:pt idx="1368">
                  <c:v>1.9</c:v>
                </c:pt>
                <c:pt idx="1369">
                  <c:v>1.9013888888888899</c:v>
                </c:pt>
                <c:pt idx="1370">
                  <c:v>1.9027777777777799</c:v>
                </c:pt>
                <c:pt idx="1371">
                  <c:v>1.9041666666666699</c:v>
                </c:pt>
                <c:pt idx="1372">
                  <c:v>1.9055555555555601</c:v>
                </c:pt>
                <c:pt idx="1373">
                  <c:v>1.9069444444444399</c:v>
                </c:pt>
                <c:pt idx="1374">
                  <c:v>1.9083333333333301</c:v>
                </c:pt>
                <c:pt idx="1375">
                  <c:v>1.9097222222222201</c:v>
                </c:pt>
                <c:pt idx="1376">
                  <c:v>1.9111111111111101</c:v>
                </c:pt>
                <c:pt idx="1377">
                  <c:v>1.9125000000000001</c:v>
                </c:pt>
                <c:pt idx="1378">
                  <c:v>1.9138888888888901</c:v>
                </c:pt>
                <c:pt idx="1379">
                  <c:v>1.9152777777777801</c:v>
                </c:pt>
                <c:pt idx="1380">
                  <c:v>1.9166666666666701</c:v>
                </c:pt>
                <c:pt idx="1381">
                  <c:v>1.9180555555555601</c:v>
                </c:pt>
                <c:pt idx="1382">
                  <c:v>1.9194444444444401</c:v>
                </c:pt>
                <c:pt idx="1383">
                  <c:v>1.9208333333333301</c:v>
                </c:pt>
                <c:pt idx="1384">
                  <c:v>1.9222222222222201</c:v>
                </c:pt>
                <c:pt idx="1385">
                  <c:v>1.9236111111111101</c:v>
                </c:pt>
                <c:pt idx="1386">
                  <c:v>1.925</c:v>
                </c:pt>
                <c:pt idx="1387">
                  <c:v>1.92638888888889</c:v>
                </c:pt>
                <c:pt idx="1388">
                  <c:v>1.92777777777778</c:v>
                </c:pt>
                <c:pt idx="1389">
                  <c:v>1.92916666666667</c:v>
                </c:pt>
                <c:pt idx="1390">
                  <c:v>1.93055555555556</c:v>
                </c:pt>
                <c:pt idx="1391">
                  <c:v>1.93194444444444</c:v>
                </c:pt>
                <c:pt idx="1392">
                  <c:v>1.93333333333333</c:v>
                </c:pt>
                <c:pt idx="1393">
                  <c:v>1.93472222222222</c:v>
                </c:pt>
                <c:pt idx="1394">
                  <c:v>1.93611111111111</c:v>
                </c:pt>
                <c:pt idx="1395">
                  <c:v>1.9375</c:v>
                </c:pt>
                <c:pt idx="1396">
                  <c:v>1.93888888888889</c:v>
                </c:pt>
                <c:pt idx="1397">
                  <c:v>1.94027777777778</c:v>
                </c:pt>
                <c:pt idx="1398">
                  <c:v>1.94166666666667</c:v>
                </c:pt>
                <c:pt idx="1399">
                  <c:v>1.94305555555556</c:v>
                </c:pt>
                <c:pt idx="1400">
                  <c:v>1.94444444444444</c:v>
                </c:pt>
                <c:pt idx="1401">
                  <c:v>1.94583333333333</c:v>
                </c:pt>
                <c:pt idx="1402">
                  <c:v>1.94722222222222</c:v>
                </c:pt>
                <c:pt idx="1403">
                  <c:v>1.94861111111111</c:v>
                </c:pt>
                <c:pt idx="1404">
                  <c:v>1.95</c:v>
                </c:pt>
                <c:pt idx="1405">
                  <c:v>1.9513888888888899</c:v>
                </c:pt>
                <c:pt idx="1406">
                  <c:v>1.9527777777777799</c:v>
                </c:pt>
                <c:pt idx="1407">
                  <c:v>1.9541666666666699</c:v>
                </c:pt>
                <c:pt idx="1408">
                  <c:v>1.9555555555555599</c:v>
                </c:pt>
                <c:pt idx="1409">
                  <c:v>1.9569444444444399</c:v>
                </c:pt>
                <c:pt idx="1410">
                  <c:v>1.9583333333333299</c:v>
                </c:pt>
                <c:pt idx="1411">
                  <c:v>1.9597222222222199</c:v>
                </c:pt>
                <c:pt idx="1412">
                  <c:v>1.9611111111111099</c:v>
                </c:pt>
                <c:pt idx="1413">
                  <c:v>1.9624999999999999</c:v>
                </c:pt>
                <c:pt idx="1414">
                  <c:v>1.9638888888888899</c:v>
                </c:pt>
                <c:pt idx="1415">
                  <c:v>1.9652777777777799</c:v>
                </c:pt>
                <c:pt idx="1416">
                  <c:v>1.9666666666666699</c:v>
                </c:pt>
                <c:pt idx="1417">
                  <c:v>1.9680555555555601</c:v>
                </c:pt>
                <c:pt idx="1418">
                  <c:v>1.9694444444444399</c:v>
                </c:pt>
                <c:pt idx="1419">
                  <c:v>1.9708333333333301</c:v>
                </c:pt>
                <c:pt idx="1420">
                  <c:v>1.9722222222222201</c:v>
                </c:pt>
                <c:pt idx="1421">
                  <c:v>1.9736111111111101</c:v>
                </c:pt>
                <c:pt idx="1422">
                  <c:v>1.9750000000000001</c:v>
                </c:pt>
                <c:pt idx="1423">
                  <c:v>1.9763888888888901</c:v>
                </c:pt>
                <c:pt idx="1424">
                  <c:v>1.9777777777777801</c:v>
                </c:pt>
                <c:pt idx="1425">
                  <c:v>1.9791666666666701</c:v>
                </c:pt>
                <c:pt idx="1426">
                  <c:v>1.9805555555555601</c:v>
                </c:pt>
                <c:pt idx="1427">
                  <c:v>1.9819444444444401</c:v>
                </c:pt>
                <c:pt idx="1428">
                  <c:v>1.9833333333333301</c:v>
                </c:pt>
                <c:pt idx="1429">
                  <c:v>1.9847222222222201</c:v>
                </c:pt>
                <c:pt idx="1430">
                  <c:v>1.9861111111111101</c:v>
                </c:pt>
                <c:pt idx="1431">
                  <c:v>1.9875</c:v>
                </c:pt>
                <c:pt idx="1432">
                  <c:v>1.98888888888889</c:v>
                </c:pt>
                <c:pt idx="1433">
                  <c:v>1.99027777777778</c:v>
                </c:pt>
                <c:pt idx="1434">
                  <c:v>1.99166666666667</c:v>
                </c:pt>
                <c:pt idx="1435">
                  <c:v>1.99305555555556</c:v>
                </c:pt>
                <c:pt idx="1436">
                  <c:v>1.99444444444444</c:v>
                </c:pt>
                <c:pt idx="1437">
                  <c:v>1.99583333333333</c:v>
                </c:pt>
                <c:pt idx="1438">
                  <c:v>1.99722222222222</c:v>
                </c:pt>
                <c:pt idx="1439">
                  <c:v>1.99861111111111</c:v>
                </c:pt>
                <c:pt idx="1440">
                  <c:v>2</c:v>
                </c:pt>
                <c:pt idx="1441">
                  <c:v>2.00138888888889</c:v>
                </c:pt>
                <c:pt idx="1442">
                  <c:v>2.00277777777778</c:v>
                </c:pt>
                <c:pt idx="1443">
                  <c:v>2.00416666666667</c:v>
                </c:pt>
                <c:pt idx="1444">
                  <c:v>2.00555555555556</c:v>
                </c:pt>
                <c:pt idx="1445">
                  <c:v>2.0069444444444402</c:v>
                </c:pt>
                <c:pt idx="1446">
                  <c:v>2.0083333333333302</c:v>
                </c:pt>
                <c:pt idx="1447">
                  <c:v>2.0097222222222202</c:v>
                </c:pt>
                <c:pt idx="1448">
                  <c:v>2.0111111111111102</c:v>
                </c:pt>
                <c:pt idx="1449">
                  <c:v>2.0125000000000002</c:v>
                </c:pt>
                <c:pt idx="1450">
                  <c:v>2.0138888888888902</c:v>
                </c:pt>
                <c:pt idx="1451">
                  <c:v>2.0152777777777802</c:v>
                </c:pt>
                <c:pt idx="1452">
                  <c:v>2.0166666666666702</c:v>
                </c:pt>
                <c:pt idx="1453">
                  <c:v>2.0180555555555602</c:v>
                </c:pt>
                <c:pt idx="1454">
                  <c:v>2.0194444444444399</c:v>
                </c:pt>
                <c:pt idx="1455">
                  <c:v>2.0208333333333299</c:v>
                </c:pt>
                <c:pt idx="1456">
                  <c:v>2.0222222222222199</c:v>
                </c:pt>
                <c:pt idx="1457">
                  <c:v>2.0236111111111099</c:v>
                </c:pt>
                <c:pt idx="1458">
                  <c:v>2.0249999999999999</c:v>
                </c:pt>
                <c:pt idx="1459">
                  <c:v>2.0263888888888899</c:v>
                </c:pt>
                <c:pt idx="1460">
                  <c:v>2.0277777777777799</c:v>
                </c:pt>
                <c:pt idx="1461">
                  <c:v>2.0291666666666699</c:v>
                </c:pt>
                <c:pt idx="1462">
                  <c:v>2.0305555555555599</c:v>
                </c:pt>
                <c:pt idx="1463">
                  <c:v>2.0319444444444401</c:v>
                </c:pt>
                <c:pt idx="1464">
                  <c:v>2.0333333333333301</c:v>
                </c:pt>
                <c:pt idx="1465">
                  <c:v>2.0347222222222201</c:v>
                </c:pt>
                <c:pt idx="1466">
                  <c:v>2.0361111111111101</c:v>
                </c:pt>
                <c:pt idx="1467">
                  <c:v>2.0375000000000001</c:v>
                </c:pt>
                <c:pt idx="1468">
                  <c:v>2.0388888888888901</c:v>
                </c:pt>
                <c:pt idx="1469">
                  <c:v>2.0402777777777801</c:v>
                </c:pt>
                <c:pt idx="1470">
                  <c:v>2.0416666666666701</c:v>
                </c:pt>
                <c:pt idx="1471">
                  <c:v>2.0430555555555601</c:v>
                </c:pt>
                <c:pt idx="1472">
                  <c:v>2.0444444444444398</c:v>
                </c:pt>
                <c:pt idx="1473">
                  <c:v>2.0458333333333298</c:v>
                </c:pt>
                <c:pt idx="1474">
                  <c:v>2.0472222222222198</c:v>
                </c:pt>
                <c:pt idx="1475">
                  <c:v>2.0486111111111098</c:v>
                </c:pt>
                <c:pt idx="1476">
                  <c:v>2.0499999999999998</c:v>
                </c:pt>
                <c:pt idx="1477">
                  <c:v>2.0513888888888898</c:v>
                </c:pt>
                <c:pt idx="1478">
                  <c:v>2.0527777777777798</c:v>
                </c:pt>
                <c:pt idx="1479">
                  <c:v>2.0541666666666698</c:v>
                </c:pt>
                <c:pt idx="1480">
                  <c:v>2.0555555555555598</c:v>
                </c:pt>
                <c:pt idx="1481">
                  <c:v>2.05694444444444</c:v>
                </c:pt>
                <c:pt idx="1482">
                  <c:v>2.05833333333333</c:v>
                </c:pt>
                <c:pt idx="1483">
                  <c:v>2.05972222222222</c:v>
                </c:pt>
                <c:pt idx="1484">
                  <c:v>2.06111111111111</c:v>
                </c:pt>
                <c:pt idx="1485">
                  <c:v>2.0625</c:v>
                </c:pt>
                <c:pt idx="1486">
                  <c:v>2.06388888888889</c:v>
                </c:pt>
                <c:pt idx="1487">
                  <c:v>2.06527777777778</c:v>
                </c:pt>
                <c:pt idx="1488">
                  <c:v>2.06666666666667</c:v>
                </c:pt>
                <c:pt idx="1489">
                  <c:v>2.06805555555556</c:v>
                </c:pt>
                <c:pt idx="1490">
                  <c:v>2.0694444444444402</c:v>
                </c:pt>
                <c:pt idx="1491">
                  <c:v>2.0708333333333302</c:v>
                </c:pt>
                <c:pt idx="1492">
                  <c:v>2.0722222222222202</c:v>
                </c:pt>
                <c:pt idx="1493">
                  <c:v>2.0736111111111102</c:v>
                </c:pt>
                <c:pt idx="1494">
                  <c:v>2.0750000000000002</c:v>
                </c:pt>
                <c:pt idx="1495">
                  <c:v>2.0763888888888902</c:v>
                </c:pt>
                <c:pt idx="1496">
                  <c:v>2.0777777777777802</c:v>
                </c:pt>
                <c:pt idx="1497">
                  <c:v>2.0791666666666702</c:v>
                </c:pt>
                <c:pt idx="1498">
                  <c:v>2.0805555555555602</c:v>
                </c:pt>
                <c:pt idx="1499">
                  <c:v>2.0819444444444399</c:v>
                </c:pt>
                <c:pt idx="1500">
                  <c:v>2.0833333333333299</c:v>
                </c:pt>
                <c:pt idx="1501">
                  <c:v>2.0847222222222199</c:v>
                </c:pt>
                <c:pt idx="1502">
                  <c:v>2.0861111111111099</c:v>
                </c:pt>
                <c:pt idx="1503">
                  <c:v>2.0874999999999999</c:v>
                </c:pt>
                <c:pt idx="1504">
                  <c:v>2.0888888888888899</c:v>
                </c:pt>
                <c:pt idx="1505">
                  <c:v>2.0902777777777799</c:v>
                </c:pt>
                <c:pt idx="1506">
                  <c:v>2.0916666666666699</c:v>
                </c:pt>
                <c:pt idx="1507">
                  <c:v>2.0930555555555599</c:v>
                </c:pt>
                <c:pt idx="1508">
                  <c:v>2.0944444444444401</c:v>
                </c:pt>
                <c:pt idx="1509">
                  <c:v>2.0958333333333301</c:v>
                </c:pt>
                <c:pt idx="1510">
                  <c:v>2.0972222222222201</c:v>
                </c:pt>
                <c:pt idx="1511">
                  <c:v>2.0986111111111101</c:v>
                </c:pt>
                <c:pt idx="1512">
                  <c:v>2.1</c:v>
                </c:pt>
                <c:pt idx="1513">
                  <c:v>2.1013888888888901</c:v>
                </c:pt>
                <c:pt idx="1514">
                  <c:v>2.1027777777777801</c:v>
                </c:pt>
                <c:pt idx="1515">
                  <c:v>2.1041666666666701</c:v>
                </c:pt>
                <c:pt idx="1516">
                  <c:v>2.1055555555555601</c:v>
                </c:pt>
                <c:pt idx="1517">
                  <c:v>2.1069444444444398</c:v>
                </c:pt>
                <c:pt idx="1518">
                  <c:v>2.1083333333333298</c:v>
                </c:pt>
                <c:pt idx="1519">
                  <c:v>2.1097222222222198</c:v>
                </c:pt>
                <c:pt idx="1520">
                  <c:v>2.1111111111111098</c:v>
                </c:pt>
                <c:pt idx="1521">
                  <c:v>2.1124999999999998</c:v>
                </c:pt>
                <c:pt idx="1522">
                  <c:v>2.1138888888888898</c:v>
                </c:pt>
                <c:pt idx="1523">
                  <c:v>2.1152777777777798</c:v>
                </c:pt>
                <c:pt idx="1524">
                  <c:v>2.1166666666666698</c:v>
                </c:pt>
                <c:pt idx="1525">
                  <c:v>2.1180555555555598</c:v>
                </c:pt>
                <c:pt idx="1526">
                  <c:v>2.11944444444444</c:v>
                </c:pt>
                <c:pt idx="1527">
                  <c:v>2.12083333333333</c:v>
                </c:pt>
                <c:pt idx="1528">
                  <c:v>2.12222222222222</c:v>
                </c:pt>
                <c:pt idx="1529">
                  <c:v>2.12361111111111</c:v>
                </c:pt>
                <c:pt idx="1530">
                  <c:v>2.125</c:v>
                </c:pt>
                <c:pt idx="1531">
                  <c:v>2.12638888888889</c:v>
                </c:pt>
                <c:pt idx="1532">
                  <c:v>2.12777777777778</c:v>
                </c:pt>
                <c:pt idx="1533">
                  <c:v>2.12916666666667</c:v>
                </c:pt>
                <c:pt idx="1534">
                  <c:v>2.13055555555556</c:v>
                </c:pt>
                <c:pt idx="1535">
                  <c:v>2.1319444444444402</c:v>
                </c:pt>
                <c:pt idx="1536">
                  <c:v>2.1333333333333302</c:v>
                </c:pt>
                <c:pt idx="1537">
                  <c:v>2.1347222222222202</c:v>
                </c:pt>
                <c:pt idx="1538">
                  <c:v>2.1361111111111102</c:v>
                </c:pt>
                <c:pt idx="1539">
                  <c:v>2.1375000000000002</c:v>
                </c:pt>
                <c:pt idx="1540">
                  <c:v>2.1388888888888902</c:v>
                </c:pt>
                <c:pt idx="1541">
                  <c:v>2.1402777777777802</c:v>
                </c:pt>
                <c:pt idx="1542">
                  <c:v>2.1416666666666702</c:v>
                </c:pt>
                <c:pt idx="1543">
                  <c:v>2.1430555555555602</c:v>
                </c:pt>
                <c:pt idx="1544">
                  <c:v>2.1444444444444399</c:v>
                </c:pt>
                <c:pt idx="1545">
                  <c:v>2.1458333333333299</c:v>
                </c:pt>
                <c:pt idx="1546">
                  <c:v>2.1472222222222199</c:v>
                </c:pt>
                <c:pt idx="1547">
                  <c:v>2.1486111111111099</c:v>
                </c:pt>
                <c:pt idx="1548">
                  <c:v>2.15</c:v>
                </c:pt>
                <c:pt idx="1549">
                  <c:v>2.1513888888888899</c:v>
                </c:pt>
                <c:pt idx="1550">
                  <c:v>2.1527777777777799</c:v>
                </c:pt>
                <c:pt idx="1551">
                  <c:v>2.1541666666666699</c:v>
                </c:pt>
                <c:pt idx="1552">
                  <c:v>2.1555555555555599</c:v>
                </c:pt>
                <c:pt idx="1553">
                  <c:v>2.1569444444444401</c:v>
                </c:pt>
                <c:pt idx="1554">
                  <c:v>2.1583333333333301</c:v>
                </c:pt>
                <c:pt idx="1555">
                  <c:v>2.1597222222222201</c:v>
                </c:pt>
                <c:pt idx="1556">
                  <c:v>2.1611111111111101</c:v>
                </c:pt>
                <c:pt idx="1557">
                  <c:v>2.1625000000000001</c:v>
                </c:pt>
                <c:pt idx="1558">
                  <c:v>2.1638888888888901</c:v>
                </c:pt>
                <c:pt idx="1559">
                  <c:v>2.1652777777777801</c:v>
                </c:pt>
                <c:pt idx="1560">
                  <c:v>2.1666666666666701</c:v>
                </c:pt>
                <c:pt idx="1561">
                  <c:v>2.1680555555555601</c:v>
                </c:pt>
                <c:pt idx="1562">
                  <c:v>2.1694444444444398</c:v>
                </c:pt>
                <c:pt idx="1563">
                  <c:v>2.1708333333333298</c:v>
                </c:pt>
                <c:pt idx="1564">
                  <c:v>2.1722222222222198</c:v>
                </c:pt>
                <c:pt idx="1565">
                  <c:v>2.1736111111111098</c:v>
                </c:pt>
                <c:pt idx="1566">
                  <c:v>2.1749999999999998</c:v>
                </c:pt>
                <c:pt idx="1567">
                  <c:v>2.1763888888888898</c:v>
                </c:pt>
                <c:pt idx="1568">
                  <c:v>2.1777777777777798</c:v>
                </c:pt>
                <c:pt idx="1569">
                  <c:v>2.1791666666666698</c:v>
                </c:pt>
                <c:pt idx="1570">
                  <c:v>2.1805555555555598</c:v>
                </c:pt>
                <c:pt idx="1571">
                  <c:v>2.18194444444444</c:v>
                </c:pt>
                <c:pt idx="1572">
                  <c:v>2.18333333333333</c:v>
                </c:pt>
                <c:pt idx="1573">
                  <c:v>2.18472222222222</c:v>
                </c:pt>
                <c:pt idx="1574">
                  <c:v>2.18611111111111</c:v>
                </c:pt>
                <c:pt idx="1575">
                  <c:v>2.1875</c:v>
                </c:pt>
                <c:pt idx="1576">
                  <c:v>2.18888888888889</c:v>
                </c:pt>
                <c:pt idx="1577">
                  <c:v>2.19027777777778</c:v>
                </c:pt>
                <c:pt idx="1578">
                  <c:v>2.19166666666667</c:v>
                </c:pt>
                <c:pt idx="1579">
                  <c:v>2.19305555555556</c:v>
                </c:pt>
                <c:pt idx="1580">
                  <c:v>2.1944444444444402</c:v>
                </c:pt>
                <c:pt idx="1581">
                  <c:v>2.1958333333333302</c:v>
                </c:pt>
                <c:pt idx="1582">
                  <c:v>2.1972222222222202</c:v>
                </c:pt>
                <c:pt idx="1583">
                  <c:v>2.1986111111111102</c:v>
                </c:pt>
                <c:pt idx="1584">
                  <c:v>2.2000000000000002</c:v>
                </c:pt>
                <c:pt idx="1585">
                  <c:v>2.2013888888888902</c:v>
                </c:pt>
                <c:pt idx="1586">
                  <c:v>2.2027777777777802</c:v>
                </c:pt>
                <c:pt idx="1587">
                  <c:v>2.2041666666666702</c:v>
                </c:pt>
                <c:pt idx="1588">
                  <c:v>2.2055555555555602</c:v>
                </c:pt>
                <c:pt idx="1589">
                  <c:v>2.2069444444444399</c:v>
                </c:pt>
                <c:pt idx="1590">
                  <c:v>2.2083333333333299</c:v>
                </c:pt>
                <c:pt idx="1591">
                  <c:v>2.2097222222222199</c:v>
                </c:pt>
                <c:pt idx="1592">
                  <c:v>2.2111111111111099</c:v>
                </c:pt>
                <c:pt idx="1593">
                  <c:v>2.2124999999999999</c:v>
                </c:pt>
                <c:pt idx="1594">
                  <c:v>2.2138888888888899</c:v>
                </c:pt>
                <c:pt idx="1595">
                  <c:v>2.2152777777777799</c:v>
                </c:pt>
                <c:pt idx="1596">
                  <c:v>2.2166666666666699</c:v>
                </c:pt>
                <c:pt idx="1597">
                  <c:v>2.2180555555555599</c:v>
                </c:pt>
                <c:pt idx="1598">
                  <c:v>2.2194444444444401</c:v>
                </c:pt>
                <c:pt idx="1599">
                  <c:v>2.2208333333333301</c:v>
                </c:pt>
                <c:pt idx="1600">
                  <c:v>2.2222222222222201</c:v>
                </c:pt>
                <c:pt idx="1601">
                  <c:v>2.2236111111111101</c:v>
                </c:pt>
                <c:pt idx="1602">
                  <c:v>2.2250000000000001</c:v>
                </c:pt>
                <c:pt idx="1603">
                  <c:v>2.2263888888888901</c:v>
                </c:pt>
                <c:pt idx="1604">
                  <c:v>2.2277777777777801</c:v>
                </c:pt>
                <c:pt idx="1605">
                  <c:v>2.2291666666666701</c:v>
                </c:pt>
                <c:pt idx="1606">
                  <c:v>2.2305555555555601</c:v>
                </c:pt>
                <c:pt idx="1607">
                  <c:v>2.2319444444444398</c:v>
                </c:pt>
                <c:pt idx="1608">
                  <c:v>2.2333333333333298</c:v>
                </c:pt>
                <c:pt idx="1609">
                  <c:v>2.2347222222222198</c:v>
                </c:pt>
                <c:pt idx="1610">
                  <c:v>2.2361111111111098</c:v>
                </c:pt>
                <c:pt idx="1611">
                  <c:v>2.2374999999999998</c:v>
                </c:pt>
                <c:pt idx="1612">
                  <c:v>2.2388888888888898</c:v>
                </c:pt>
                <c:pt idx="1613">
                  <c:v>2.2402777777777798</c:v>
                </c:pt>
                <c:pt idx="1614">
                  <c:v>2.2416666666666698</c:v>
                </c:pt>
                <c:pt idx="1615">
                  <c:v>2.2430555555555598</c:v>
                </c:pt>
                <c:pt idx="1616">
                  <c:v>2.24444444444444</c:v>
                </c:pt>
                <c:pt idx="1617">
                  <c:v>2.24583333333333</c:v>
                </c:pt>
                <c:pt idx="1618">
                  <c:v>2.24722222222222</c:v>
                </c:pt>
                <c:pt idx="1619">
                  <c:v>2.24861111111111</c:v>
                </c:pt>
                <c:pt idx="1620">
                  <c:v>2.25</c:v>
                </c:pt>
                <c:pt idx="1621">
                  <c:v>2.25138888888889</c:v>
                </c:pt>
                <c:pt idx="1622">
                  <c:v>2.25277777777778</c:v>
                </c:pt>
                <c:pt idx="1623">
                  <c:v>2.25416666666667</c:v>
                </c:pt>
                <c:pt idx="1624">
                  <c:v>2.25555555555556</c:v>
                </c:pt>
                <c:pt idx="1625">
                  <c:v>2.2569444444444402</c:v>
                </c:pt>
                <c:pt idx="1626">
                  <c:v>2.2583333333333302</c:v>
                </c:pt>
                <c:pt idx="1627">
                  <c:v>2.2597222222222202</c:v>
                </c:pt>
                <c:pt idx="1628">
                  <c:v>2.2611111111111102</c:v>
                </c:pt>
                <c:pt idx="1629">
                  <c:v>2.2625000000000002</c:v>
                </c:pt>
                <c:pt idx="1630">
                  <c:v>2.2638888888888902</c:v>
                </c:pt>
                <c:pt idx="1631">
                  <c:v>2.2652777777777802</c:v>
                </c:pt>
                <c:pt idx="1632">
                  <c:v>2.2666666666666702</c:v>
                </c:pt>
                <c:pt idx="1633">
                  <c:v>2.2680555555555602</c:v>
                </c:pt>
                <c:pt idx="1634">
                  <c:v>2.2694444444444399</c:v>
                </c:pt>
                <c:pt idx="1635">
                  <c:v>2.2708333333333299</c:v>
                </c:pt>
                <c:pt idx="1636">
                  <c:v>2.2722222222222199</c:v>
                </c:pt>
                <c:pt idx="1637">
                  <c:v>2.2736111111111099</c:v>
                </c:pt>
                <c:pt idx="1638">
                  <c:v>2.2749999999999999</c:v>
                </c:pt>
                <c:pt idx="1639">
                  <c:v>2.2763888888888899</c:v>
                </c:pt>
                <c:pt idx="1640">
                  <c:v>2.2777777777777799</c:v>
                </c:pt>
                <c:pt idx="1641">
                  <c:v>2.2791666666666699</c:v>
                </c:pt>
                <c:pt idx="1642">
                  <c:v>2.2805555555555599</c:v>
                </c:pt>
                <c:pt idx="1643">
                  <c:v>2.2819444444444401</c:v>
                </c:pt>
                <c:pt idx="1644">
                  <c:v>2.2833333333333301</c:v>
                </c:pt>
                <c:pt idx="1645">
                  <c:v>2.2847222222222201</c:v>
                </c:pt>
                <c:pt idx="1646">
                  <c:v>2.2861111111111101</c:v>
                </c:pt>
                <c:pt idx="1647">
                  <c:v>2.2875000000000001</c:v>
                </c:pt>
                <c:pt idx="1648">
                  <c:v>2.2888888888888901</c:v>
                </c:pt>
                <c:pt idx="1649">
                  <c:v>2.2902777777777801</c:v>
                </c:pt>
                <c:pt idx="1650">
                  <c:v>2.2916666666666701</c:v>
                </c:pt>
                <c:pt idx="1651">
                  <c:v>2.2930555555555601</c:v>
                </c:pt>
                <c:pt idx="1652">
                  <c:v>2.2944444444444398</c:v>
                </c:pt>
                <c:pt idx="1653">
                  <c:v>2.2958333333333298</c:v>
                </c:pt>
                <c:pt idx="1654">
                  <c:v>2.2972222222222198</c:v>
                </c:pt>
                <c:pt idx="1655">
                  <c:v>2.2986111111111098</c:v>
                </c:pt>
                <c:pt idx="1656">
                  <c:v>2.2999999999999998</c:v>
                </c:pt>
                <c:pt idx="1657">
                  <c:v>2.3013888888888898</c:v>
                </c:pt>
                <c:pt idx="1658">
                  <c:v>2.3027777777777798</c:v>
                </c:pt>
                <c:pt idx="1659">
                  <c:v>2.3041666666666698</c:v>
                </c:pt>
                <c:pt idx="1660">
                  <c:v>2.3055555555555598</c:v>
                </c:pt>
                <c:pt idx="1661">
                  <c:v>2.30694444444444</c:v>
                </c:pt>
                <c:pt idx="1662">
                  <c:v>2.30833333333333</c:v>
                </c:pt>
                <c:pt idx="1663">
                  <c:v>2.30972222222222</c:v>
                </c:pt>
                <c:pt idx="1664">
                  <c:v>2.31111111111111</c:v>
                </c:pt>
                <c:pt idx="1665">
                  <c:v>2.3125</c:v>
                </c:pt>
                <c:pt idx="1666">
                  <c:v>2.31388888888889</c:v>
                </c:pt>
                <c:pt idx="1667">
                  <c:v>2.31527777777778</c:v>
                </c:pt>
                <c:pt idx="1668">
                  <c:v>2.31666666666667</c:v>
                </c:pt>
                <c:pt idx="1669">
                  <c:v>2.31805555555556</c:v>
                </c:pt>
                <c:pt idx="1670">
                  <c:v>2.3194444444444402</c:v>
                </c:pt>
                <c:pt idx="1671">
                  <c:v>2.3208333333333302</c:v>
                </c:pt>
                <c:pt idx="1672">
                  <c:v>2.3222222222222202</c:v>
                </c:pt>
                <c:pt idx="1673">
                  <c:v>2.3236111111111102</c:v>
                </c:pt>
                <c:pt idx="1674">
                  <c:v>2.3250000000000002</c:v>
                </c:pt>
                <c:pt idx="1675">
                  <c:v>2.3263888888888902</c:v>
                </c:pt>
                <c:pt idx="1676">
                  <c:v>2.3277777777777802</c:v>
                </c:pt>
                <c:pt idx="1677">
                  <c:v>2.3291666666666702</c:v>
                </c:pt>
                <c:pt idx="1678">
                  <c:v>2.3305555555555602</c:v>
                </c:pt>
                <c:pt idx="1679">
                  <c:v>2.3319444444444399</c:v>
                </c:pt>
                <c:pt idx="1680">
                  <c:v>2.3333333333333299</c:v>
                </c:pt>
                <c:pt idx="1681">
                  <c:v>2.3347222222222199</c:v>
                </c:pt>
                <c:pt idx="1682">
                  <c:v>2.3361111111111099</c:v>
                </c:pt>
                <c:pt idx="1683">
                  <c:v>2.3374999999999999</c:v>
                </c:pt>
                <c:pt idx="1684">
                  <c:v>2.3388888888888899</c:v>
                </c:pt>
                <c:pt idx="1685">
                  <c:v>2.3402777777777799</c:v>
                </c:pt>
                <c:pt idx="1686">
                  <c:v>2.3416666666666699</c:v>
                </c:pt>
                <c:pt idx="1687">
                  <c:v>2.3430555555555599</c:v>
                </c:pt>
                <c:pt idx="1688">
                  <c:v>2.3444444444444401</c:v>
                </c:pt>
                <c:pt idx="1689">
                  <c:v>2.3458333333333301</c:v>
                </c:pt>
                <c:pt idx="1690">
                  <c:v>2.3472222222222201</c:v>
                </c:pt>
                <c:pt idx="1691">
                  <c:v>2.3486111111111101</c:v>
                </c:pt>
                <c:pt idx="1692">
                  <c:v>2.35</c:v>
                </c:pt>
                <c:pt idx="1693">
                  <c:v>2.3513888888888901</c:v>
                </c:pt>
                <c:pt idx="1694">
                  <c:v>2.3527777777777801</c:v>
                </c:pt>
                <c:pt idx="1695">
                  <c:v>2.3541666666666701</c:v>
                </c:pt>
                <c:pt idx="1696">
                  <c:v>2.3555555555555601</c:v>
                </c:pt>
                <c:pt idx="1697">
                  <c:v>2.3569444444444398</c:v>
                </c:pt>
                <c:pt idx="1698">
                  <c:v>2.3583333333333298</c:v>
                </c:pt>
                <c:pt idx="1699">
                  <c:v>2.3597222222222198</c:v>
                </c:pt>
                <c:pt idx="1700">
                  <c:v>2.3611111111111098</c:v>
                </c:pt>
                <c:pt idx="1701">
                  <c:v>2.3624999999999998</c:v>
                </c:pt>
                <c:pt idx="1702">
                  <c:v>2.3638888888888898</c:v>
                </c:pt>
                <c:pt idx="1703">
                  <c:v>2.3652777777777798</c:v>
                </c:pt>
                <c:pt idx="1704">
                  <c:v>2.3666666666666698</c:v>
                </c:pt>
                <c:pt idx="1705">
                  <c:v>2.3680555555555598</c:v>
                </c:pt>
                <c:pt idx="1706">
                  <c:v>2.36944444444444</c:v>
                </c:pt>
                <c:pt idx="1707">
                  <c:v>2.37083333333333</c:v>
                </c:pt>
                <c:pt idx="1708">
                  <c:v>2.37222222222222</c:v>
                </c:pt>
                <c:pt idx="1709">
                  <c:v>2.37361111111111</c:v>
                </c:pt>
                <c:pt idx="1710">
                  <c:v>2.375</c:v>
                </c:pt>
                <c:pt idx="1711">
                  <c:v>2.37638888888889</c:v>
                </c:pt>
                <c:pt idx="1712">
                  <c:v>2.37777777777778</c:v>
                </c:pt>
                <c:pt idx="1713">
                  <c:v>2.37916666666667</c:v>
                </c:pt>
                <c:pt idx="1714">
                  <c:v>2.38055555555556</c:v>
                </c:pt>
                <c:pt idx="1715">
                  <c:v>2.3819444444444402</c:v>
                </c:pt>
                <c:pt idx="1716">
                  <c:v>2.3833333333333302</c:v>
                </c:pt>
                <c:pt idx="1717">
                  <c:v>2.3847222222222202</c:v>
                </c:pt>
                <c:pt idx="1718">
                  <c:v>2.3861111111111102</c:v>
                </c:pt>
                <c:pt idx="1719">
                  <c:v>2.3875000000000002</c:v>
                </c:pt>
                <c:pt idx="1720">
                  <c:v>2.3888888888888902</c:v>
                </c:pt>
                <c:pt idx="1721">
                  <c:v>2.3902777777777802</c:v>
                </c:pt>
                <c:pt idx="1722">
                  <c:v>2.3916666666666702</c:v>
                </c:pt>
                <c:pt idx="1723">
                  <c:v>2.3930555555555602</c:v>
                </c:pt>
                <c:pt idx="1724">
                  <c:v>2.3944444444444399</c:v>
                </c:pt>
                <c:pt idx="1725">
                  <c:v>2.3958333333333299</c:v>
                </c:pt>
                <c:pt idx="1726">
                  <c:v>2.3972222222222199</c:v>
                </c:pt>
                <c:pt idx="1727">
                  <c:v>2.3986111111111099</c:v>
                </c:pt>
                <c:pt idx="1728">
                  <c:v>2.4</c:v>
                </c:pt>
                <c:pt idx="1729">
                  <c:v>2.4013888888888899</c:v>
                </c:pt>
                <c:pt idx="1730">
                  <c:v>2.4027777777777799</c:v>
                </c:pt>
                <c:pt idx="1731">
                  <c:v>2.4041666666666699</c:v>
                </c:pt>
                <c:pt idx="1732">
                  <c:v>2.4055555555555599</c:v>
                </c:pt>
                <c:pt idx="1733">
                  <c:v>2.4069444444444401</c:v>
                </c:pt>
                <c:pt idx="1734">
                  <c:v>2.4083333333333301</c:v>
                </c:pt>
                <c:pt idx="1735">
                  <c:v>2.4097222222222201</c:v>
                </c:pt>
                <c:pt idx="1736">
                  <c:v>2.4111111111111101</c:v>
                </c:pt>
                <c:pt idx="1737">
                  <c:v>2.4125000000000001</c:v>
                </c:pt>
                <c:pt idx="1738">
                  <c:v>2.4138888888888901</c:v>
                </c:pt>
                <c:pt idx="1739">
                  <c:v>2.4152777777777801</c:v>
                </c:pt>
                <c:pt idx="1740">
                  <c:v>2.4166666666666701</c:v>
                </c:pt>
                <c:pt idx="1741">
                  <c:v>2.4180555555555601</c:v>
                </c:pt>
                <c:pt idx="1742">
                  <c:v>2.4194444444444398</c:v>
                </c:pt>
                <c:pt idx="1743">
                  <c:v>2.4208333333333298</c:v>
                </c:pt>
                <c:pt idx="1744">
                  <c:v>2.4222222222222198</c:v>
                </c:pt>
                <c:pt idx="1745">
                  <c:v>2.4236111111111098</c:v>
                </c:pt>
                <c:pt idx="1746">
                  <c:v>2.4249999999999998</c:v>
                </c:pt>
                <c:pt idx="1747">
                  <c:v>2.4263888888888898</c:v>
                </c:pt>
                <c:pt idx="1748">
                  <c:v>2.4277777777777798</c:v>
                </c:pt>
                <c:pt idx="1749">
                  <c:v>2.4291666666666698</c:v>
                </c:pt>
                <c:pt idx="1750">
                  <c:v>2.4305555555555598</c:v>
                </c:pt>
                <c:pt idx="1751">
                  <c:v>2.43194444444444</c:v>
                </c:pt>
                <c:pt idx="1752">
                  <c:v>2.43333333333333</c:v>
                </c:pt>
                <c:pt idx="1753">
                  <c:v>2.43472222222222</c:v>
                </c:pt>
                <c:pt idx="1754">
                  <c:v>2.43611111111111</c:v>
                </c:pt>
                <c:pt idx="1755">
                  <c:v>2.4375</c:v>
                </c:pt>
                <c:pt idx="1756">
                  <c:v>2.43888888888889</c:v>
                </c:pt>
                <c:pt idx="1757">
                  <c:v>2.44027777777778</c:v>
                </c:pt>
                <c:pt idx="1758">
                  <c:v>2.44166666666667</c:v>
                </c:pt>
                <c:pt idx="1759">
                  <c:v>2.44305555555556</c:v>
                </c:pt>
                <c:pt idx="1760">
                  <c:v>2.4444444444444402</c:v>
                </c:pt>
                <c:pt idx="1761">
                  <c:v>2.4458333333333302</c:v>
                </c:pt>
                <c:pt idx="1762">
                  <c:v>2.4472222222222202</c:v>
                </c:pt>
                <c:pt idx="1763">
                  <c:v>2.4486111111111102</c:v>
                </c:pt>
                <c:pt idx="1764">
                  <c:v>2.4500000000000002</c:v>
                </c:pt>
                <c:pt idx="1765">
                  <c:v>2.4513888888888902</c:v>
                </c:pt>
                <c:pt idx="1766">
                  <c:v>2.4527777777777802</c:v>
                </c:pt>
                <c:pt idx="1767">
                  <c:v>2.4541666666666702</c:v>
                </c:pt>
                <c:pt idx="1768">
                  <c:v>2.4555555555555602</c:v>
                </c:pt>
                <c:pt idx="1769">
                  <c:v>2.4569444444444399</c:v>
                </c:pt>
                <c:pt idx="1770">
                  <c:v>2.4583333333333299</c:v>
                </c:pt>
                <c:pt idx="1771">
                  <c:v>2.4597222222222199</c:v>
                </c:pt>
                <c:pt idx="1772">
                  <c:v>2.4611111111111099</c:v>
                </c:pt>
                <c:pt idx="1773">
                  <c:v>2.4624999999999999</c:v>
                </c:pt>
                <c:pt idx="1774">
                  <c:v>2.4638888888888899</c:v>
                </c:pt>
                <c:pt idx="1775">
                  <c:v>2.4652777777777799</c:v>
                </c:pt>
                <c:pt idx="1776">
                  <c:v>2.4666666666666699</c:v>
                </c:pt>
                <c:pt idx="1777">
                  <c:v>2.4680555555555599</c:v>
                </c:pt>
                <c:pt idx="1778">
                  <c:v>2.4694444444444401</c:v>
                </c:pt>
                <c:pt idx="1779">
                  <c:v>2.4708333333333301</c:v>
                </c:pt>
                <c:pt idx="1780">
                  <c:v>2.4722222222222201</c:v>
                </c:pt>
                <c:pt idx="1781">
                  <c:v>2.4736111111111101</c:v>
                </c:pt>
                <c:pt idx="1782">
                  <c:v>2.4750000000000001</c:v>
                </c:pt>
                <c:pt idx="1783">
                  <c:v>2.4763888888888901</c:v>
                </c:pt>
                <c:pt idx="1784">
                  <c:v>2.4777777777777801</c:v>
                </c:pt>
                <c:pt idx="1785">
                  <c:v>2.4791666666666701</c:v>
                </c:pt>
                <c:pt idx="1786">
                  <c:v>2.4805555555555601</c:v>
                </c:pt>
                <c:pt idx="1787">
                  <c:v>2.4819444444444398</c:v>
                </c:pt>
                <c:pt idx="1788">
                  <c:v>2.4833333333333298</c:v>
                </c:pt>
                <c:pt idx="1789">
                  <c:v>2.4847222222222198</c:v>
                </c:pt>
                <c:pt idx="1790">
                  <c:v>2.4861111111111098</c:v>
                </c:pt>
                <c:pt idx="1791">
                  <c:v>2.4874999999999998</c:v>
                </c:pt>
                <c:pt idx="1792">
                  <c:v>2.4888888888888898</c:v>
                </c:pt>
                <c:pt idx="1793">
                  <c:v>2.4902777777777798</c:v>
                </c:pt>
                <c:pt idx="1794">
                  <c:v>2.4916666666666698</c:v>
                </c:pt>
                <c:pt idx="1795">
                  <c:v>2.4930555555555598</c:v>
                </c:pt>
                <c:pt idx="1796">
                  <c:v>2.49444444444444</c:v>
                </c:pt>
                <c:pt idx="1797">
                  <c:v>2.49583333333333</c:v>
                </c:pt>
                <c:pt idx="1798">
                  <c:v>2.49722222222222</c:v>
                </c:pt>
                <c:pt idx="1799">
                  <c:v>2.49861111111111</c:v>
                </c:pt>
                <c:pt idx="1800">
                  <c:v>2.5</c:v>
                </c:pt>
                <c:pt idx="1801">
                  <c:v>2.50138888888889</c:v>
                </c:pt>
                <c:pt idx="1802">
                  <c:v>2.50277777777778</c:v>
                </c:pt>
                <c:pt idx="1803">
                  <c:v>2.50416666666667</c:v>
                </c:pt>
                <c:pt idx="1804">
                  <c:v>2.50555555555556</c:v>
                </c:pt>
                <c:pt idx="1805">
                  <c:v>2.5069444444444402</c:v>
                </c:pt>
                <c:pt idx="1806">
                  <c:v>2.5083333333333302</c:v>
                </c:pt>
                <c:pt idx="1807">
                  <c:v>2.5097222222222202</c:v>
                </c:pt>
                <c:pt idx="1808">
                  <c:v>2.5111111111111102</c:v>
                </c:pt>
                <c:pt idx="1809">
                  <c:v>2.5125000000000002</c:v>
                </c:pt>
                <c:pt idx="1810">
                  <c:v>2.5138888888888902</c:v>
                </c:pt>
                <c:pt idx="1811">
                  <c:v>2.5152777777777802</c:v>
                </c:pt>
                <c:pt idx="1812">
                  <c:v>2.5166666666666702</c:v>
                </c:pt>
                <c:pt idx="1813">
                  <c:v>2.5180555555555602</c:v>
                </c:pt>
                <c:pt idx="1814">
                  <c:v>2.5194444444444399</c:v>
                </c:pt>
                <c:pt idx="1815">
                  <c:v>2.5208333333333299</c:v>
                </c:pt>
                <c:pt idx="1816">
                  <c:v>2.5222222222222199</c:v>
                </c:pt>
                <c:pt idx="1817">
                  <c:v>2.5236111111111099</c:v>
                </c:pt>
                <c:pt idx="1818">
                  <c:v>2.5249999999999999</c:v>
                </c:pt>
                <c:pt idx="1819">
                  <c:v>2.5263888888888899</c:v>
                </c:pt>
                <c:pt idx="1820">
                  <c:v>2.5277777777777799</c:v>
                </c:pt>
                <c:pt idx="1821">
                  <c:v>2.5291666666666699</c:v>
                </c:pt>
                <c:pt idx="1822">
                  <c:v>2.5305555555555599</c:v>
                </c:pt>
                <c:pt idx="1823">
                  <c:v>2.5319444444444401</c:v>
                </c:pt>
                <c:pt idx="1824">
                  <c:v>2.5333333333333301</c:v>
                </c:pt>
                <c:pt idx="1825">
                  <c:v>2.5347222222222201</c:v>
                </c:pt>
                <c:pt idx="1826">
                  <c:v>2.5361111111111101</c:v>
                </c:pt>
                <c:pt idx="1827">
                  <c:v>2.5375000000000001</c:v>
                </c:pt>
                <c:pt idx="1828">
                  <c:v>2.5388888888888901</c:v>
                </c:pt>
                <c:pt idx="1829">
                  <c:v>2.5402777777777801</c:v>
                </c:pt>
                <c:pt idx="1830">
                  <c:v>2.5416666666666701</c:v>
                </c:pt>
                <c:pt idx="1831">
                  <c:v>2.5430555555555601</c:v>
                </c:pt>
                <c:pt idx="1832">
                  <c:v>2.5444444444444398</c:v>
                </c:pt>
                <c:pt idx="1833">
                  <c:v>2.5458333333333298</c:v>
                </c:pt>
                <c:pt idx="1834">
                  <c:v>2.5472222222222198</c:v>
                </c:pt>
                <c:pt idx="1835">
                  <c:v>2.5486111111111098</c:v>
                </c:pt>
                <c:pt idx="1836">
                  <c:v>2.5499999999999998</c:v>
                </c:pt>
                <c:pt idx="1837">
                  <c:v>2.5513888888888898</c:v>
                </c:pt>
                <c:pt idx="1838">
                  <c:v>2.5527777777777798</c:v>
                </c:pt>
                <c:pt idx="1839">
                  <c:v>2.5541666666666698</c:v>
                </c:pt>
                <c:pt idx="1840">
                  <c:v>2.5555555555555598</c:v>
                </c:pt>
                <c:pt idx="1841">
                  <c:v>2.55694444444444</c:v>
                </c:pt>
                <c:pt idx="1842">
                  <c:v>2.55833333333333</c:v>
                </c:pt>
                <c:pt idx="1843">
                  <c:v>2.55972222222222</c:v>
                </c:pt>
                <c:pt idx="1844">
                  <c:v>2.56111111111111</c:v>
                </c:pt>
                <c:pt idx="1845">
                  <c:v>2.5625</c:v>
                </c:pt>
                <c:pt idx="1846">
                  <c:v>2.56388888888889</c:v>
                </c:pt>
                <c:pt idx="1847">
                  <c:v>2.56527777777778</c:v>
                </c:pt>
                <c:pt idx="1848">
                  <c:v>2.56666666666667</c:v>
                </c:pt>
                <c:pt idx="1849">
                  <c:v>2.56805555555556</c:v>
                </c:pt>
                <c:pt idx="1850">
                  <c:v>2.5694444444444402</c:v>
                </c:pt>
                <c:pt idx="1851">
                  <c:v>2.5708333333333302</c:v>
                </c:pt>
                <c:pt idx="1852">
                  <c:v>2.5722222222222202</c:v>
                </c:pt>
                <c:pt idx="1853">
                  <c:v>2.5736111111111102</c:v>
                </c:pt>
                <c:pt idx="1854">
                  <c:v>2.5750000000000002</c:v>
                </c:pt>
                <c:pt idx="1855">
                  <c:v>2.5763888888888902</c:v>
                </c:pt>
                <c:pt idx="1856">
                  <c:v>2.5777777777777802</c:v>
                </c:pt>
                <c:pt idx="1857">
                  <c:v>2.5791666666666702</c:v>
                </c:pt>
                <c:pt idx="1858">
                  <c:v>2.5805555555555602</c:v>
                </c:pt>
                <c:pt idx="1859">
                  <c:v>2.5819444444444399</c:v>
                </c:pt>
                <c:pt idx="1860">
                  <c:v>2.5833333333333299</c:v>
                </c:pt>
                <c:pt idx="1861">
                  <c:v>2.5847222222222199</c:v>
                </c:pt>
                <c:pt idx="1862">
                  <c:v>2.5861111111111099</c:v>
                </c:pt>
                <c:pt idx="1863">
                  <c:v>2.5874999999999999</c:v>
                </c:pt>
                <c:pt idx="1864">
                  <c:v>2.5888888888888899</c:v>
                </c:pt>
                <c:pt idx="1865">
                  <c:v>2.5902777777777799</c:v>
                </c:pt>
                <c:pt idx="1866">
                  <c:v>2.5916666666666699</c:v>
                </c:pt>
                <c:pt idx="1867">
                  <c:v>2.5930555555555599</c:v>
                </c:pt>
                <c:pt idx="1868">
                  <c:v>2.5944444444444401</c:v>
                </c:pt>
                <c:pt idx="1869">
                  <c:v>2.5958333333333301</c:v>
                </c:pt>
                <c:pt idx="1870">
                  <c:v>2.5972222222222201</c:v>
                </c:pt>
                <c:pt idx="1871">
                  <c:v>2.5986111111111101</c:v>
                </c:pt>
                <c:pt idx="1872">
                  <c:v>2.6</c:v>
                </c:pt>
                <c:pt idx="1873">
                  <c:v>2.6013888888888901</c:v>
                </c:pt>
                <c:pt idx="1874">
                  <c:v>2.6027777777777801</c:v>
                </c:pt>
                <c:pt idx="1875">
                  <c:v>2.6041666666666701</c:v>
                </c:pt>
                <c:pt idx="1876">
                  <c:v>2.6055555555555601</c:v>
                </c:pt>
                <c:pt idx="1877">
                  <c:v>2.6069444444444398</c:v>
                </c:pt>
                <c:pt idx="1878">
                  <c:v>2.6083333333333298</c:v>
                </c:pt>
                <c:pt idx="1879">
                  <c:v>2.6097222222222198</c:v>
                </c:pt>
                <c:pt idx="1880">
                  <c:v>2.6111111111111098</c:v>
                </c:pt>
                <c:pt idx="1881">
                  <c:v>2.6124999999999998</c:v>
                </c:pt>
                <c:pt idx="1882">
                  <c:v>2.6138888888888898</c:v>
                </c:pt>
                <c:pt idx="1883">
                  <c:v>2.6152777777777798</c:v>
                </c:pt>
                <c:pt idx="1884">
                  <c:v>2.6166666666666698</c:v>
                </c:pt>
                <c:pt idx="1885">
                  <c:v>2.6180555555555598</c:v>
                </c:pt>
                <c:pt idx="1886">
                  <c:v>2.61944444444444</c:v>
                </c:pt>
                <c:pt idx="1887">
                  <c:v>2.62083333333333</c:v>
                </c:pt>
                <c:pt idx="1888">
                  <c:v>2.62222222222222</c:v>
                </c:pt>
                <c:pt idx="1889">
                  <c:v>2.62361111111111</c:v>
                </c:pt>
                <c:pt idx="1890">
                  <c:v>2.625</c:v>
                </c:pt>
                <c:pt idx="1891">
                  <c:v>2.62638888888889</c:v>
                </c:pt>
                <c:pt idx="1892">
                  <c:v>2.62777777777778</c:v>
                </c:pt>
                <c:pt idx="1893">
                  <c:v>2.62916666666667</c:v>
                </c:pt>
                <c:pt idx="1894">
                  <c:v>2.63055555555556</c:v>
                </c:pt>
                <c:pt idx="1895">
                  <c:v>2.6319444444444402</c:v>
                </c:pt>
                <c:pt idx="1896">
                  <c:v>2.6333333333333302</c:v>
                </c:pt>
                <c:pt idx="1897">
                  <c:v>2.6347222222222202</c:v>
                </c:pt>
                <c:pt idx="1898">
                  <c:v>2.6361111111111102</c:v>
                </c:pt>
                <c:pt idx="1899">
                  <c:v>2.6375000000000002</c:v>
                </c:pt>
                <c:pt idx="1900">
                  <c:v>2.6388888888888902</c:v>
                </c:pt>
                <c:pt idx="1901">
                  <c:v>2.6402777777777802</c:v>
                </c:pt>
                <c:pt idx="1902">
                  <c:v>2.6416666666666702</c:v>
                </c:pt>
                <c:pt idx="1903">
                  <c:v>2.6430555555555602</c:v>
                </c:pt>
                <c:pt idx="1904">
                  <c:v>2.6444444444444399</c:v>
                </c:pt>
                <c:pt idx="1905">
                  <c:v>2.6458333333333299</c:v>
                </c:pt>
                <c:pt idx="1906">
                  <c:v>2.6472222222222199</c:v>
                </c:pt>
                <c:pt idx="1907">
                  <c:v>2.6486111111111099</c:v>
                </c:pt>
                <c:pt idx="1908">
                  <c:v>2.65</c:v>
                </c:pt>
                <c:pt idx="1909">
                  <c:v>2.6513888888888899</c:v>
                </c:pt>
                <c:pt idx="1910">
                  <c:v>2.6527777777777799</c:v>
                </c:pt>
                <c:pt idx="1911">
                  <c:v>2.6541666666666699</c:v>
                </c:pt>
                <c:pt idx="1912">
                  <c:v>2.6555555555555599</c:v>
                </c:pt>
                <c:pt idx="1913">
                  <c:v>2.6569444444444401</c:v>
                </c:pt>
                <c:pt idx="1914">
                  <c:v>2.6583333333333301</c:v>
                </c:pt>
                <c:pt idx="1915">
                  <c:v>2.6597222222222201</c:v>
                </c:pt>
                <c:pt idx="1916">
                  <c:v>2.6611111111111101</c:v>
                </c:pt>
                <c:pt idx="1917">
                  <c:v>2.6625000000000001</c:v>
                </c:pt>
                <c:pt idx="1918">
                  <c:v>2.6638888888888901</c:v>
                </c:pt>
                <c:pt idx="1919">
                  <c:v>2.6652777777777801</c:v>
                </c:pt>
                <c:pt idx="1920">
                  <c:v>2.6666666666666701</c:v>
                </c:pt>
                <c:pt idx="1921">
                  <c:v>2.6680555555555601</c:v>
                </c:pt>
                <c:pt idx="1922">
                  <c:v>2.6694444444444398</c:v>
                </c:pt>
                <c:pt idx="1923">
                  <c:v>2.6708333333333298</c:v>
                </c:pt>
                <c:pt idx="1924">
                  <c:v>2.6722222222222198</c:v>
                </c:pt>
                <c:pt idx="1925">
                  <c:v>2.6736111111111098</c:v>
                </c:pt>
                <c:pt idx="1926">
                  <c:v>2.6749999999999998</c:v>
                </c:pt>
                <c:pt idx="1927">
                  <c:v>2.6763888888888898</c:v>
                </c:pt>
                <c:pt idx="1928">
                  <c:v>2.6777777777777798</c:v>
                </c:pt>
                <c:pt idx="1929">
                  <c:v>2.6791666666666698</c:v>
                </c:pt>
                <c:pt idx="1930">
                  <c:v>2.6805555555555598</c:v>
                </c:pt>
                <c:pt idx="1931">
                  <c:v>2.68194444444444</c:v>
                </c:pt>
                <c:pt idx="1932">
                  <c:v>2.68333333333333</c:v>
                </c:pt>
                <c:pt idx="1933">
                  <c:v>2.68472222222222</c:v>
                </c:pt>
                <c:pt idx="1934">
                  <c:v>2.68611111111111</c:v>
                </c:pt>
                <c:pt idx="1935">
                  <c:v>2.6875</c:v>
                </c:pt>
                <c:pt idx="1936">
                  <c:v>2.68888888888889</c:v>
                </c:pt>
                <c:pt idx="1937">
                  <c:v>2.69027777777778</c:v>
                </c:pt>
                <c:pt idx="1938">
                  <c:v>2.69166666666667</c:v>
                </c:pt>
                <c:pt idx="1939">
                  <c:v>2.69305555555556</c:v>
                </c:pt>
                <c:pt idx="1940">
                  <c:v>2.6944444444444402</c:v>
                </c:pt>
                <c:pt idx="1941">
                  <c:v>2.6958333333333302</c:v>
                </c:pt>
                <c:pt idx="1942">
                  <c:v>2.6972222222222202</c:v>
                </c:pt>
                <c:pt idx="1943">
                  <c:v>2.6986111111111102</c:v>
                </c:pt>
                <c:pt idx="1944">
                  <c:v>2.7</c:v>
                </c:pt>
                <c:pt idx="1945">
                  <c:v>2.7013888888888902</c:v>
                </c:pt>
                <c:pt idx="1946">
                  <c:v>2.7027777777777802</c:v>
                </c:pt>
                <c:pt idx="1947">
                  <c:v>2.7041666666666702</c:v>
                </c:pt>
                <c:pt idx="1948">
                  <c:v>2.7055555555555602</c:v>
                </c:pt>
                <c:pt idx="1949">
                  <c:v>2.7069444444444399</c:v>
                </c:pt>
                <c:pt idx="1950">
                  <c:v>2.7083333333333299</c:v>
                </c:pt>
                <c:pt idx="1951">
                  <c:v>2.7097222222222199</c:v>
                </c:pt>
                <c:pt idx="1952">
                  <c:v>2.7111111111111099</c:v>
                </c:pt>
                <c:pt idx="1953">
                  <c:v>2.7124999999999999</c:v>
                </c:pt>
                <c:pt idx="1954">
                  <c:v>2.7138888888888899</c:v>
                </c:pt>
                <c:pt idx="1955">
                  <c:v>2.7152777777777799</c:v>
                </c:pt>
                <c:pt idx="1956">
                  <c:v>2.7166666666666699</c:v>
                </c:pt>
                <c:pt idx="1957">
                  <c:v>2.7180555555555599</c:v>
                </c:pt>
                <c:pt idx="1958">
                  <c:v>2.7194444444444401</c:v>
                </c:pt>
                <c:pt idx="1959">
                  <c:v>2.7208333333333301</c:v>
                </c:pt>
                <c:pt idx="1960">
                  <c:v>2.7222222222222201</c:v>
                </c:pt>
                <c:pt idx="1961">
                  <c:v>2.7236111111111101</c:v>
                </c:pt>
                <c:pt idx="1962">
                  <c:v>2.7250000000000001</c:v>
                </c:pt>
                <c:pt idx="1963">
                  <c:v>2.7263888888888901</c:v>
                </c:pt>
                <c:pt idx="1964">
                  <c:v>2.7277777777777801</c:v>
                </c:pt>
                <c:pt idx="1965">
                  <c:v>2.7291666666666701</c:v>
                </c:pt>
                <c:pt idx="1966">
                  <c:v>2.7305555555555601</c:v>
                </c:pt>
                <c:pt idx="1967">
                  <c:v>2.7319444444444398</c:v>
                </c:pt>
                <c:pt idx="1968">
                  <c:v>2.7333333333333298</c:v>
                </c:pt>
                <c:pt idx="1969">
                  <c:v>2.7347222222222198</c:v>
                </c:pt>
                <c:pt idx="1970">
                  <c:v>2.7361111111111098</c:v>
                </c:pt>
                <c:pt idx="1971">
                  <c:v>2.7374999999999998</c:v>
                </c:pt>
                <c:pt idx="1972">
                  <c:v>2.7388888888888898</c:v>
                </c:pt>
                <c:pt idx="1973">
                  <c:v>2.7402777777777798</c:v>
                </c:pt>
                <c:pt idx="1974">
                  <c:v>2.7416666666666698</c:v>
                </c:pt>
                <c:pt idx="1975">
                  <c:v>2.7430555555555598</c:v>
                </c:pt>
                <c:pt idx="1976">
                  <c:v>2.74444444444444</c:v>
                </c:pt>
                <c:pt idx="1977">
                  <c:v>2.74583333333333</c:v>
                </c:pt>
                <c:pt idx="1978">
                  <c:v>2.74722222222222</c:v>
                </c:pt>
                <c:pt idx="1979">
                  <c:v>2.74861111111111</c:v>
                </c:pt>
                <c:pt idx="1980">
                  <c:v>2.75</c:v>
                </c:pt>
                <c:pt idx="1981">
                  <c:v>2.75138888888889</c:v>
                </c:pt>
                <c:pt idx="1982">
                  <c:v>2.75277777777778</c:v>
                </c:pt>
                <c:pt idx="1983">
                  <c:v>2.75416666666667</c:v>
                </c:pt>
                <c:pt idx="1984">
                  <c:v>2.75555555555556</c:v>
                </c:pt>
                <c:pt idx="1985">
                  <c:v>2.7569444444444402</c:v>
                </c:pt>
                <c:pt idx="1986">
                  <c:v>2.7583333333333302</c:v>
                </c:pt>
                <c:pt idx="1987">
                  <c:v>2.7597222222222202</c:v>
                </c:pt>
                <c:pt idx="1988">
                  <c:v>2.7611111111111102</c:v>
                </c:pt>
                <c:pt idx="1989">
                  <c:v>2.7625000000000002</c:v>
                </c:pt>
                <c:pt idx="1990">
                  <c:v>2.7638888888888902</c:v>
                </c:pt>
                <c:pt idx="1991">
                  <c:v>2.7652777777777802</c:v>
                </c:pt>
                <c:pt idx="1992">
                  <c:v>2.7666666666666702</c:v>
                </c:pt>
                <c:pt idx="1993">
                  <c:v>2.7680555555555602</c:v>
                </c:pt>
                <c:pt idx="1994">
                  <c:v>2.7694444444444399</c:v>
                </c:pt>
                <c:pt idx="1995">
                  <c:v>2.7708333333333299</c:v>
                </c:pt>
                <c:pt idx="1996">
                  <c:v>2.7722222222222199</c:v>
                </c:pt>
                <c:pt idx="1997">
                  <c:v>2.7736111111111099</c:v>
                </c:pt>
                <c:pt idx="1998">
                  <c:v>2.7749999999999999</c:v>
                </c:pt>
                <c:pt idx="1999">
                  <c:v>2.7763888888888899</c:v>
                </c:pt>
                <c:pt idx="2000">
                  <c:v>2.7777777777777799</c:v>
                </c:pt>
                <c:pt idx="2001">
                  <c:v>2.7791666666666699</c:v>
                </c:pt>
                <c:pt idx="2002">
                  <c:v>2.7805555555555599</c:v>
                </c:pt>
                <c:pt idx="2003">
                  <c:v>2.7819444444444401</c:v>
                </c:pt>
                <c:pt idx="2004">
                  <c:v>2.7833333333333301</c:v>
                </c:pt>
                <c:pt idx="2005">
                  <c:v>2.7847222222222201</c:v>
                </c:pt>
                <c:pt idx="2006">
                  <c:v>2.7861111111111101</c:v>
                </c:pt>
                <c:pt idx="2007">
                  <c:v>2.7875000000000001</c:v>
                </c:pt>
                <c:pt idx="2008">
                  <c:v>2.7888888888888901</c:v>
                </c:pt>
                <c:pt idx="2009">
                  <c:v>2.7902777777777801</c:v>
                </c:pt>
                <c:pt idx="2010">
                  <c:v>2.7916666666666701</c:v>
                </c:pt>
                <c:pt idx="2011">
                  <c:v>2.7930555555555601</c:v>
                </c:pt>
                <c:pt idx="2012">
                  <c:v>2.7944444444444398</c:v>
                </c:pt>
                <c:pt idx="2013">
                  <c:v>2.7958333333333298</c:v>
                </c:pt>
                <c:pt idx="2014">
                  <c:v>2.7972222222222198</c:v>
                </c:pt>
                <c:pt idx="2015">
                  <c:v>2.7986111111111098</c:v>
                </c:pt>
                <c:pt idx="2016">
                  <c:v>2.8</c:v>
                </c:pt>
                <c:pt idx="2017">
                  <c:v>2.8013888888888898</c:v>
                </c:pt>
                <c:pt idx="2018">
                  <c:v>2.8027777777777798</c:v>
                </c:pt>
                <c:pt idx="2019">
                  <c:v>2.8041666666666698</c:v>
                </c:pt>
                <c:pt idx="2020">
                  <c:v>2.8055555555555598</c:v>
                </c:pt>
                <c:pt idx="2021">
                  <c:v>2.80694444444444</c:v>
                </c:pt>
                <c:pt idx="2022">
                  <c:v>2.80833333333333</c:v>
                </c:pt>
                <c:pt idx="2023">
                  <c:v>2.80972222222222</c:v>
                </c:pt>
                <c:pt idx="2024">
                  <c:v>2.81111111111111</c:v>
                </c:pt>
                <c:pt idx="2025">
                  <c:v>2.8125</c:v>
                </c:pt>
                <c:pt idx="2026">
                  <c:v>2.81388888888889</c:v>
                </c:pt>
                <c:pt idx="2027">
                  <c:v>2.81527777777778</c:v>
                </c:pt>
                <c:pt idx="2028">
                  <c:v>2.81666666666667</c:v>
                </c:pt>
                <c:pt idx="2029">
                  <c:v>2.81805555555556</c:v>
                </c:pt>
                <c:pt idx="2030">
                  <c:v>2.8194444444444402</c:v>
                </c:pt>
                <c:pt idx="2031">
                  <c:v>2.8208333333333302</c:v>
                </c:pt>
                <c:pt idx="2032">
                  <c:v>2.8222222222222202</c:v>
                </c:pt>
                <c:pt idx="2033">
                  <c:v>2.8236111111111102</c:v>
                </c:pt>
                <c:pt idx="2034">
                  <c:v>2.8250000000000002</c:v>
                </c:pt>
                <c:pt idx="2035">
                  <c:v>2.8263888888888902</c:v>
                </c:pt>
                <c:pt idx="2036">
                  <c:v>2.8277777777777802</c:v>
                </c:pt>
                <c:pt idx="2037">
                  <c:v>2.8291666666666702</c:v>
                </c:pt>
                <c:pt idx="2038">
                  <c:v>2.8305555555555602</c:v>
                </c:pt>
                <c:pt idx="2039">
                  <c:v>2.8319444444444399</c:v>
                </c:pt>
                <c:pt idx="2040">
                  <c:v>2.8333333333333299</c:v>
                </c:pt>
                <c:pt idx="2041">
                  <c:v>2.8347222222222199</c:v>
                </c:pt>
                <c:pt idx="2042">
                  <c:v>2.8361111111111099</c:v>
                </c:pt>
                <c:pt idx="2043">
                  <c:v>2.8374999999999999</c:v>
                </c:pt>
                <c:pt idx="2044">
                  <c:v>2.8388888888888899</c:v>
                </c:pt>
                <c:pt idx="2045">
                  <c:v>2.8402777777777799</c:v>
                </c:pt>
                <c:pt idx="2046">
                  <c:v>2.8416666666666699</c:v>
                </c:pt>
                <c:pt idx="2047">
                  <c:v>2.8430555555555599</c:v>
                </c:pt>
                <c:pt idx="2048">
                  <c:v>2.8444444444444401</c:v>
                </c:pt>
                <c:pt idx="2049">
                  <c:v>2.8458333333333301</c:v>
                </c:pt>
                <c:pt idx="2050">
                  <c:v>2.8472222222222201</c:v>
                </c:pt>
                <c:pt idx="2051">
                  <c:v>2.8486111111111101</c:v>
                </c:pt>
                <c:pt idx="2052">
                  <c:v>2.85</c:v>
                </c:pt>
                <c:pt idx="2053">
                  <c:v>2.8513888888888901</c:v>
                </c:pt>
                <c:pt idx="2054">
                  <c:v>2.8527777777777801</c:v>
                </c:pt>
                <c:pt idx="2055">
                  <c:v>2.8541666666666701</c:v>
                </c:pt>
                <c:pt idx="2056">
                  <c:v>2.8555555555555601</c:v>
                </c:pt>
                <c:pt idx="2057">
                  <c:v>2.8569444444444398</c:v>
                </c:pt>
                <c:pt idx="2058">
                  <c:v>2.8583333333333298</c:v>
                </c:pt>
                <c:pt idx="2059">
                  <c:v>2.8597222222222198</c:v>
                </c:pt>
                <c:pt idx="2060">
                  <c:v>2.8611111111111098</c:v>
                </c:pt>
                <c:pt idx="2061">
                  <c:v>2.8624999999999998</c:v>
                </c:pt>
                <c:pt idx="2062">
                  <c:v>2.8638888888888898</c:v>
                </c:pt>
                <c:pt idx="2063">
                  <c:v>2.8652777777777798</c:v>
                </c:pt>
                <c:pt idx="2064">
                  <c:v>2.8666666666666698</c:v>
                </c:pt>
                <c:pt idx="2065">
                  <c:v>2.8680555555555598</c:v>
                </c:pt>
                <c:pt idx="2066">
                  <c:v>2.86944444444444</c:v>
                </c:pt>
                <c:pt idx="2067">
                  <c:v>2.87083333333333</c:v>
                </c:pt>
                <c:pt idx="2068">
                  <c:v>2.87222222222222</c:v>
                </c:pt>
                <c:pt idx="2069">
                  <c:v>2.87361111111111</c:v>
                </c:pt>
                <c:pt idx="2070">
                  <c:v>2.875</c:v>
                </c:pt>
                <c:pt idx="2071">
                  <c:v>2.87638888888889</c:v>
                </c:pt>
                <c:pt idx="2072">
                  <c:v>2.87777777777778</c:v>
                </c:pt>
                <c:pt idx="2073">
                  <c:v>2.87916666666667</c:v>
                </c:pt>
                <c:pt idx="2074">
                  <c:v>2.88055555555556</c:v>
                </c:pt>
                <c:pt idx="2075">
                  <c:v>2.8819444444444402</c:v>
                </c:pt>
                <c:pt idx="2076">
                  <c:v>2.8833333333333302</c:v>
                </c:pt>
                <c:pt idx="2077">
                  <c:v>2.8847222222222202</c:v>
                </c:pt>
                <c:pt idx="2078">
                  <c:v>2.8861111111111102</c:v>
                </c:pt>
                <c:pt idx="2079">
                  <c:v>2.8875000000000002</c:v>
                </c:pt>
                <c:pt idx="2080">
                  <c:v>2.8888888888888902</c:v>
                </c:pt>
                <c:pt idx="2081">
                  <c:v>2.8902777777777802</c:v>
                </c:pt>
                <c:pt idx="2082">
                  <c:v>2.8916666666666702</c:v>
                </c:pt>
                <c:pt idx="2083">
                  <c:v>2.8930555555555602</c:v>
                </c:pt>
                <c:pt idx="2084">
                  <c:v>2.8944444444444399</c:v>
                </c:pt>
                <c:pt idx="2085">
                  <c:v>2.8958333333333299</c:v>
                </c:pt>
                <c:pt idx="2086">
                  <c:v>2.8972222222222199</c:v>
                </c:pt>
                <c:pt idx="2087">
                  <c:v>2.8986111111111099</c:v>
                </c:pt>
                <c:pt idx="2088">
                  <c:v>2.9</c:v>
                </c:pt>
                <c:pt idx="2089">
                  <c:v>2.9013888888888899</c:v>
                </c:pt>
                <c:pt idx="2090">
                  <c:v>2.9027777777777799</c:v>
                </c:pt>
                <c:pt idx="2091">
                  <c:v>2.9041666666666699</c:v>
                </c:pt>
                <c:pt idx="2092">
                  <c:v>2.9055555555555599</c:v>
                </c:pt>
                <c:pt idx="2093">
                  <c:v>2.9069444444444401</c:v>
                </c:pt>
                <c:pt idx="2094">
                  <c:v>2.9083333333333301</c:v>
                </c:pt>
                <c:pt idx="2095">
                  <c:v>2.9097222222222201</c:v>
                </c:pt>
                <c:pt idx="2096">
                  <c:v>2.9111111111111101</c:v>
                </c:pt>
                <c:pt idx="2097">
                  <c:v>2.9125000000000001</c:v>
                </c:pt>
                <c:pt idx="2098">
                  <c:v>2.9138888888888901</c:v>
                </c:pt>
                <c:pt idx="2099">
                  <c:v>2.9152777777777801</c:v>
                </c:pt>
                <c:pt idx="2100">
                  <c:v>2.9166666666666701</c:v>
                </c:pt>
                <c:pt idx="2101">
                  <c:v>2.9180555555555601</c:v>
                </c:pt>
                <c:pt idx="2102">
                  <c:v>2.9194444444444398</c:v>
                </c:pt>
                <c:pt idx="2103">
                  <c:v>2.9208333333333298</c:v>
                </c:pt>
                <c:pt idx="2104">
                  <c:v>2.9222222222222198</c:v>
                </c:pt>
                <c:pt idx="2105">
                  <c:v>2.9236111111111098</c:v>
                </c:pt>
                <c:pt idx="2106">
                  <c:v>2.9249999999999998</c:v>
                </c:pt>
                <c:pt idx="2107">
                  <c:v>2.9263888888888898</c:v>
                </c:pt>
                <c:pt idx="2108">
                  <c:v>2.9277777777777798</c:v>
                </c:pt>
                <c:pt idx="2109">
                  <c:v>2.9291666666666698</c:v>
                </c:pt>
                <c:pt idx="2110">
                  <c:v>2.9305555555555598</c:v>
                </c:pt>
                <c:pt idx="2111">
                  <c:v>2.93194444444444</c:v>
                </c:pt>
                <c:pt idx="2112">
                  <c:v>2.93333333333333</c:v>
                </c:pt>
                <c:pt idx="2113">
                  <c:v>2.93472222222222</c:v>
                </c:pt>
                <c:pt idx="2114">
                  <c:v>2.93611111111111</c:v>
                </c:pt>
                <c:pt idx="2115">
                  <c:v>2.9375</c:v>
                </c:pt>
                <c:pt idx="2116">
                  <c:v>2.93888888888889</c:v>
                </c:pt>
                <c:pt idx="2117">
                  <c:v>2.94027777777778</c:v>
                </c:pt>
                <c:pt idx="2118">
                  <c:v>2.94166666666667</c:v>
                </c:pt>
                <c:pt idx="2119">
                  <c:v>2.94305555555556</c:v>
                </c:pt>
                <c:pt idx="2120">
                  <c:v>2.9444444444444402</c:v>
                </c:pt>
                <c:pt idx="2121">
                  <c:v>2.9458333333333302</c:v>
                </c:pt>
                <c:pt idx="2122">
                  <c:v>2.9472222222222202</c:v>
                </c:pt>
                <c:pt idx="2123">
                  <c:v>2.9486111111111102</c:v>
                </c:pt>
                <c:pt idx="2124">
                  <c:v>2.95</c:v>
                </c:pt>
                <c:pt idx="2125">
                  <c:v>2.9513888888888902</c:v>
                </c:pt>
                <c:pt idx="2126">
                  <c:v>2.9527777777777802</c:v>
                </c:pt>
                <c:pt idx="2127">
                  <c:v>2.9541666666666702</c:v>
                </c:pt>
                <c:pt idx="2128">
                  <c:v>2.9555555555555602</c:v>
                </c:pt>
                <c:pt idx="2129">
                  <c:v>2.9569444444444399</c:v>
                </c:pt>
                <c:pt idx="2130">
                  <c:v>2.9583333333333299</c:v>
                </c:pt>
                <c:pt idx="2131">
                  <c:v>2.9597222222222199</c:v>
                </c:pt>
                <c:pt idx="2132">
                  <c:v>2.9611111111111099</c:v>
                </c:pt>
                <c:pt idx="2133">
                  <c:v>2.9624999999999999</c:v>
                </c:pt>
                <c:pt idx="2134">
                  <c:v>2.9638888888888899</c:v>
                </c:pt>
                <c:pt idx="2135">
                  <c:v>2.9652777777777799</c:v>
                </c:pt>
                <c:pt idx="2136">
                  <c:v>2.9666666666666699</c:v>
                </c:pt>
                <c:pt idx="2137">
                  <c:v>2.9680555555555599</c:v>
                </c:pt>
                <c:pt idx="2138">
                  <c:v>2.9694444444444401</c:v>
                </c:pt>
                <c:pt idx="2139">
                  <c:v>2.9708333333333301</c:v>
                </c:pt>
                <c:pt idx="2140">
                  <c:v>2.9722222222222201</c:v>
                </c:pt>
                <c:pt idx="2141">
                  <c:v>2.9736111111111101</c:v>
                </c:pt>
                <c:pt idx="2142">
                  <c:v>2.9750000000000001</c:v>
                </c:pt>
                <c:pt idx="2143">
                  <c:v>2.9763888888888901</c:v>
                </c:pt>
                <c:pt idx="2144">
                  <c:v>2.9777777777777801</c:v>
                </c:pt>
                <c:pt idx="2145">
                  <c:v>2.9791666666666701</c:v>
                </c:pt>
                <c:pt idx="2146">
                  <c:v>2.9805555555555601</c:v>
                </c:pt>
                <c:pt idx="2147">
                  <c:v>2.9819444444444398</c:v>
                </c:pt>
                <c:pt idx="2148">
                  <c:v>2.9833333333333298</c:v>
                </c:pt>
                <c:pt idx="2149">
                  <c:v>2.9847222222222198</c:v>
                </c:pt>
                <c:pt idx="2150">
                  <c:v>2.9861111111111098</c:v>
                </c:pt>
                <c:pt idx="2151">
                  <c:v>2.9874999999999998</c:v>
                </c:pt>
                <c:pt idx="2152">
                  <c:v>2.9888888888888898</c:v>
                </c:pt>
                <c:pt idx="2153">
                  <c:v>2.9902777777777798</c:v>
                </c:pt>
                <c:pt idx="2154">
                  <c:v>2.9916666666666698</c:v>
                </c:pt>
                <c:pt idx="2155">
                  <c:v>2.9930555555555598</c:v>
                </c:pt>
                <c:pt idx="2156">
                  <c:v>2.99444444444444</c:v>
                </c:pt>
                <c:pt idx="2157">
                  <c:v>2.99583333333333</c:v>
                </c:pt>
                <c:pt idx="2158">
                  <c:v>2.99722222222222</c:v>
                </c:pt>
                <c:pt idx="2159">
                  <c:v>2.99861111111111</c:v>
                </c:pt>
                <c:pt idx="2160">
                  <c:v>3</c:v>
                </c:pt>
                <c:pt idx="2161">
                  <c:v>3.00138888888889</c:v>
                </c:pt>
                <c:pt idx="2162">
                  <c:v>3.00277777777778</c:v>
                </c:pt>
                <c:pt idx="2163">
                  <c:v>3.00416666666667</c:v>
                </c:pt>
                <c:pt idx="2164">
                  <c:v>3.00555555555556</c:v>
                </c:pt>
                <c:pt idx="2165">
                  <c:v>3.0069444444444402</c:v>
                </c:pt>
                <c:pt idx="2166">
                  <c:v>3.0083333333333302</c:v>
                </c:pt>
                <c:pt idx="2167">
                  <c:v>3.0097222222222202</c:v>
                </c:pt>
                <c:pt idx="2168">
                  <c:v>3.0111111111111102</c:v>
                </c:pt>
                <c:pt idx="2169">
                  <c:v>3.0125000000000002</c:v>
                </c:pt>
                <c:pt idx="2170">
                  <c:v>3.0138888888888902</c:v>
                </c:pt>
                <c:pt idx="2171">
                  <c:v>3.0152777777777802</c:v>
                </c:pt>
                <c:pt idx="2172">
                  <c:v>3.0166666666666702</c:v>
                </c:pt>
                <c:pt idx="2173">
                  <c:v>3.0180555555555602</c:v>
                </c:pt>
                <c:pt idx="2174">
                  <c:v>3.0194444444444399</c:v>
                </c:pt>
                <c:pt idx="2175">
                  <c:v>3.0208333333333299</c:v>
                </c:pt>
                <c:pt idx="2176">
                  <c:v>3.0222222222222199</c:v>
                </c:pt>
                <c:pt idx="2177">
                  <c:v>3.0236111111111099</c:v>
                </c:pt>
                <c:pt idx="2178">
                  <c:v>3.0249999999999999</c:v>
                </c:pt>
                <c:pt idx="2179">
                  <c:v>3.0263888888888899</c:v>
                </c:pt>
                <c:pt idx="2180">
                  <c:v>3.0277777777777799</c:v>
                </c:pt>
                <c:pt idx="2181">
                  <c:v>3.0291666666666699</c:v>
                </c:pt>
                <c:pt idx="2182">
                  <c:v>3.0305555555555599</c:v>
                </c:pt>
                <c:pt idx="2183">
                  <c:v>3.0319444444444401</c:v>
                </c:pt>
                <c:pt idx="2184">
                  <c:v>3.0333333333333301</c:v>
                </c:pt>
                <c:pt idx="2185">
                  <c:v>3.0347222222222201</c:v>
                </c:pt>
                <c:pt idx="2186">
                  <c:v>3.0361111111111101</c:v>
                </c:pt>
                <c:pt idx="2187">
                  <c:v>3.0375000000000001</c:v>
                </c:pt>
                <c:pt idx="2188">
                  <c:v>3.0388888888888901</c:v>
                </c:pt>
                <c:pt idx="2189">
                  <c:v>3.0402777777777801</c:v>
                </c:pt>
                <c:pt idx="2190">
                  <c:v>3.0416666666666701</c:v>
                </c:pt>
                <c:pt idx="2191">
                  <c:v>3.0430555555555601</c:v>
                </c:pt>
                <c:pt idx="2192">
                  <c:v>3.0444444444444398</c:v>
                </c:pt>
                <c:pt idx="2193">
                  <c:v>3.0458333333333298</c:v>
                </c:pt>
                <c:pt idx="2194">
                  <c:v>3.0472222222222198</c:v>
                </c:pt>
                <c:pt idx="2195">
                  <c:v>3.0486111111111098</c:v>
                </c:pt>
                <c:pt idx="2196">
                  <c:v>3.05</c:v>
                </c:pt>
                <c:pt idx="2197">
                  <c:v>3.0513888888888898</c:v>
                </c:pt>
                <c:pt idx="2198">
                  <c:v>3.0527777777777798</c:v>
                </c:pt>
                <c:pt idx="2199">
                  <c:v>3.0541666666666698</c:v>
                </c:pt>
                <c:pt idx="2200">
                  <c:v>3.0555555555555598</c:v>
                </c:pt>
                <c:pt idx="2201">
                  <c:v>3.05694444444444</c:v>
                </c:pt>
                <c:pt idx="2202">
                  <c:v>3.05833333333333</c:v>
                </c:pt>
                <c:pt idx="2203">
                  <c:v>3.05972222222222</c:v>
                </c:pt>
                <c:pt idx="2204">
                  <c:v>3.06111111111111</c:v>
                </c:pt>
                <c:pt idx="2205">
                  <c:v>3.0625</c:v>
                </c:pt>
                <c:pt idx="2206">
                  <c:v>3.06388888888889</c:v>
                </c:pt>
                <c:pt idx="2207">
                  <c:v>3.06527777777778</c:v>
                </c:pt>
                <c:pt idx="2208">
                  <c:v>3.06666666666667</c:v>
                </c:pt>
                <c:pt idx="2209">
                  <c:v>3.06805555555556</c:v>
                </c:pt>
                <c:pt idx="2210">
                  <c:v>3.0694444444444402</c:v>
                </c:pt>
                <c:pt idx="2211">
                  <c:v>3.0708333333333302</c:v>
                </c:pt>
                <c:pt idx="2212">
                  <c:v>3.0722222222222202</c:v>
                </c:pt>
                <c:pt idx="2213">
                  <c:v>3.0736111111111102</c:v>
                </c:pt>
                <c:pt idx="2214">
                  <c:v>3.0750000000000002</c:v>
                </c:pt>
                <c:pt idx="2215">
                  <c:v>3.0763888888888902</c:v>
                </c:pt>
                <c:pt idx="2216">
                  <c:v>3.0777777777777802</c:v>
                </c:pt>
                <c:pt idx="2217">
                  <c:v>3.0791666666666702</c:v>
                </c:pt>
                <c:pt idx="2218">
                  <c:v>3.0805555555555602</c:v>
                </c:pt>
                <c:pt idx="2219">
                  <c:v>3.0819444444444399</c:v>
                </c:pt>
                <c:pt idx="2220">
                  <c:v>3.0833333333333299</c:v>
                </c:pt>
                <c:pt idx="2221">
                  <c:v>3.0847222222222199</c:v>
                </c:pt>
                <c:pt idx="2222">
                  <c:v>3.0861111111111099</c:v>
                </c:pt>
                <c:pt idx="2223">
                  <c:v>3.0874999999999999</c:v>
                </c:pt>
                <c:pt idx="2224">
                  <c:v>3.0888888888888899</c:v>
                </c:pt>
                <c:pt idx="2225">
                  <c:v>3.0902777777777799</c:v>
                </c:pt>
                <c:pt idx="2226">
                  <c:v>3.0916666666666699</c:v>
                </c:pt>
                <c:pt idx="2227">
                  <c:v>3.0930555555555599</c:v>
                </c:pt>
                <c:pt idx="2228">
                  <c:v>3.0944444444444401</c:v>
                </c:pt>
                <c:pt idx="2229">
                  <c:v>3.0958333333333301</c:v>
                </c:pt>
                <c:pt idx="2230">
                  <c:v>3.0972222222222201</c:v>
                </c:pt>
                <c:pt idx="2231">
                  <c:v>3.0986111111111101</c:v>
                </c:pt>
                <c:pt idx="2232">
                  <c:v>3.1</c:v>
                </c:pt>
                <c:pt idx="2233">
                  <c:v>3.1013888888888901</c:v>
                </c:pt>
                <c:pt idx="2234">
                  <c:v>3.1027777777777801</c:v>
                </c:pt>
                <c:pt idx="2235">
                  <c:v>3.1041666666666701</c:v>
                </c:pt>
                <c:pt idx="2236">
                  <c:v>3.1055555555555601</c:v>
                </c:pt>
                <c:pt idx="2237">
                  <c:v>3.1069444444444398</c:v>
                </c:pt>
                <c:pt idx="2238">
                  <c:v>3.1083333333333298</c:v>
                </c:pt>
                <c:pt idx="2239">
                  <c:v>3.1097222222222198</c:v>
                </c:pt>
                <c:pt idx="2240">
                  <c:v>3.1111111111111098</c:v>
                </c:pt>
                <c:pt idx="2241">
                  <c:v>3.1124999999999998</c:v>
                </c:pt>
                <c:pt idx="2242">
                  <c:v>3.1138888888888898</c:v>
                </c:pt>
                <c:pt idx="2243">
                  <c:v>3.1152777777777798</c:v>
                </c:pt>
                <c:pt idx="2244">
                  <c:v>3.1166666666666698</c:v>
                </c:pt>
                <c:pt idx="2245">
                  <c:v>3.1180555555555598</c:v>
                </c:pt>
                <c:pt idx="2246">
                  <c:v>3.11944444444444</c:v>
                </c:pt>
                <c:pt idx="2247">
                  <c:v>3.12083333333333</c:v>
                </c:pt>
                <c:pt idx="2248">
                  <c:v>3.12222222222222</c:v>
                </c:pt>
                <c:pt idx="2249">
                  <c:v>3.12361111111111</c:v>
                </c:pt>
                <c:pt idx="2250">
                  <c:v>3.125</c:v>
                </c:pt>
                <c:pt idx="2251">
                  <c:v>3.12638888888889</c:v>
                </c:pt>
                <c:pt idx="2252">
                  <c:v>3.12777777777778</c:v>
                </c:pt>
                <c:pt idx="2253">
                  <c:v>3.12916666666667</c:v>
                </c:pt>
                <c:pt idx="2254">
                  <c:v>3.13055555555556</c:v>
                </c:pt>
                <c:pt idx="2255">
                  <c:v>3.1319444444444402</c:v>
                </c:pt>
                <c:pt idx="2256">
                  <c:v>3.1333333333333302</c:v>
                </c:pt>
                <c:pt idx="2257">
                  <c:v>3.1347222222222202</c:v>
                </c:pt>
                <c:pt idx="2258">
                  <c:v>3.1361111111111102</c:v>
                </c:pt>
                <c:pt idx="2259">
                  <c:v>3.1375000000000002</c:v>
                </c:pt>
                <c:pt idx="2260">
                  <c:v>3.1388888888888902</c:v>
                </c:pt>
                <c:pt idx="2261">
                  <c:v>3.1402777777777802</c:v>
                </c:pt>
                <c:pt idx="2262">
                  <c:v>3.1416666666666702</c:v>
                </c:pt>
                <c:pt idx="2263">
                  <c:v>3.1430555555555602</c:v>
                </c:pt>
                <c:pt idx="2264">
                  <c:v>3.1444444444444399</c:v>
                </c:pt>
                <c:pt idx="2265">
                  <c:v>3.1458333333333299</c:v>
                </c:pt>
                <c:pt idx="2266">
                  <c:v>3.1472222222222199</c:v>
                </c:pt>
                <c:pt idx="2267">
                  <c:v>3.1486111111111099</c:v>
                </c:pt>
                <c:pt idx="2268">
                  <c:v>3.15</c:v>
                </c:pt>
                <c:pt idx="2269">
                  <c:v>3.1513888888888899</c:v>
                </c:pt>
                <c:pt idx="2270">
                  <c:v>3.1527777777777799</c:v>
                </c:pt>
                <c:pt idx="2271">
                  <c:v>3.1541666666666699</c:v>
                </c:pt>
                <c:pt idx="2272">
                  <c:v>3.1555555555555599</c:v>
                </c:pt>
                <c:pt idx="2273">
                  <c:v>3.1569444444444401</c:v>
                </c:pt>
                <c:pt idx="2274">
                  <c:v>3.1583333333333301</c:v>
                </c:pt>
                <c:pt idx="2275">
                  <c:v>3.1597222222222201</c:v>
                </c:pt>
                <c:pt idx="2276">
                  <c:v>3.1611111111111101</c:v>
                </c:pt>
                <c:pt idx="2277">
                  <c:v>3.1625000000000001</c:v>
                </c:pt>
                <c:pt idx="2278">
                  <c:v>3.1638888888888901</c:v>
                </c:pt>
                <c:pt idx="2279">
                  <c:v>3.1652777777777801</c:v>
                </c:pt>
                <c:pt idx="2280">
                  <c:v>3.1666666666666701</c:v>
                </c:pt>
                <c:pt idx="2281">
                  <c:v>3.1680555555555601</c:v>
                </c:pt>
                <c:pt idx="2282">
                  <c:v>3.1694444444444398</c:v>
                </c:pt>
                <c:pt idx="2283">
                  <c:v>3.1708333333333298</c:v>
                </c:pt>
                <c:pt idx="2284">
                  <c:v>3.1722222222222198</c:v>
                </c:pt>
                <c:pt idx="2285">
                  <c:v>3.1736111111111098</c:v>
                </c:pt>
                <c:pt idx="2286">
                  <c:v>3.1749999999999998</c:v>
                </c:pt>
                <c:pt idx="2287">
                  <c:v>3.1763888888888898</c:v>
                </c:pt>
                <c:pt idx="2288">
                  <c:v>3.1777777777777798</c:v>
                </c:pt>
                <c:pt idx="2289">
                  <c:v>3.1791666666666698</c:v>
                </c:pt>
                <c:pt idx="2290">
                  <c:v>3.1805555555555598</c:v>
                </c:pt>
                <c:pt idx="2291">
                  <c:v>3.18194444444444</c:v>
                </c:pt>
                <c:pt idx="2292">
                  <c:v>3.18333333333333</c:v>
                </c:pt>
                <c:pt idx="2293">
                  <c:v>3.18472222222222</c:v>
                </c:pt>
                <c:pt idx="2294">
                  <c:v>3.18611111111111</c:v>
                </c:pt>
                <c:pt idx="2295">
                  <c:v>3.1875</c:v>
                </c:pt>
                <c:pt idx="2296">
                  <c:v>3.18888888888889</c:v>
                </c:pt>
                <c:pt idx="2297">
                  <c:v>3.19027777777778</c:v>
                </c:pt>
                <c:pt idx="2298">
                  <c:v>3.19166666666667</c:v>
                </c:pt>
                <c:pt idx="2299">
                  <c:v>3.19305555555556</c:v>
                </c:pt>
                <c:pt idx="2300">
                  <c:v>3.1944444444444402</c:v>
                </c:pt>
                <c:pt idx="2301">
                  <c:v>3.1958333333333302</c:v>
                </c:pt>
                <c:pt idx="2302">
                  <c:v>3.1972222222222202</c:v>
                </c:pt>
                <c:pt idx="2303">
                  <c:v>3.1986111111111102</c:v>
                </c:pt>
                <c:pt idx="2304">
                  <c:v>3.2</c:v>
                </c:pt>
                <c:pt idx="2305">
                  <c:v>3.2013888888888902</c:v>
                </c:pt>
                <c:pt idx="2306">
                  <c:v>3.2027777777777802</c:v>
                </c:pt>
                <c:pt idx="2307">
                  <c:v>3.2041666666666702</c:v>
                </c:pt>
                <c:pt idx="2308">
                  <c:v>3.2055555555555602</c:v>
                </c:pt>
                <c:pt idx="2309">
                  <c:v>3.2069444444444399</c:v>
                </c:pt>
                <c:pt idx="2310">
                  <c:v>3.2083333333333299</c:v>
                </c:pt>
                <c:pt idx="2311">
                  <c:v>3.2097222222222199</c:v>
                </c:pt>
                <c:pt idx="2312">
                  <c:v>3.2111111111111099</c:v>
                </c:pt>
                <c:pt idx="2313">
                  <c:v>3.2124999999999999</c:v>
                </c:pt>
                <c:pt idx="2314">
                  <c:v>3.2138888888888899</c:v>
                </c:pt>
                <c:pt idx="2315">
                  <c:v>3.2152777777777799</c:v>
                </c:pt>
                <c:pt idx="2316">
                  <c:v>3.2166666666666699</c:v>
                </c:pt>
                <c:pt idx="2317">
                  <c:v>3.2180555555555599</c:v>
                </c:pt>
                <c:pt idx="2318">
                  <c:v>3.2194444444444401</c:v>
                </c:pt>
                <c:pt idx="2319">
                  <c:v>3.2208333333333301</c:v>
                </c:pt>
                <c:pt idx="2320">
                  <c:v>3.2222222222222201</c:v>
                </c:pt>
                <c:pt idx="2321">
                  <c:v>3.2236111111111101</c:v>
                </c:pt>
                <c:pt idx="2322">
                  <c:v>3.2250000000000001</c:v>
                </c:pt>
                <c:pt idx="2323">
                  <c:v>3.2263888888888901</c:v>
                </c:pt>
                <c:pt idx="2324">
                  <c:v>3.2277777777777801</c:v>
                </c:pt>
                <c:pt idx="2325">
                  <c:v>3.2291666666666701</c:v>
                </c:pt>
                <c:pt idx="2326">
                  <c:v>3.2305555555555601</c:v>
                </c:pt>
                <c:pt idx="2327">
                  <c:v>3.2319444444444398</c:v>
                </c:pt>
                <c:pt idx="2328">
                  <c:v>3.2333333333333298</c:v>
                </c:pt>
                <c:pt idx="2329">
                  <c:v>3.2347222222222198</c:v>
                </c:pt>
                <c:pt idx="2330">
                  <c:v>3.2361111111111098</c:v>
                </c:pt>
                <c:pt idx="2331">
                  <c:v>3.2374999999999998</c:v>
                </c:pt>
                <c:pt idx="2332">
                  <c:v>3.2388888888888898</c:v>
                </c:pt>
                <c:pt idx="2333">
                  <c:v>3.2402777777777798</c:v>
                </c:pt>
                <c:pt idx="2334">
                  <c:v>3.2416666666666698</c:v>
                </c:pt>
                <c:pt idx="2335">
                  <c:v>3.2430555555555598</c:v>
                </c:pt>
                <c:pt idx="2336">
                  <c:v>3.24444444444444</c:v>
                </c:pt>
                <c:pt idx="2337">
                  <c:v>3.24583333333333</c:v>
                </c:pt>
                <c:pt idx="2338">
                  <c:v>3.24722222222222</c:v>
                </c:pt>
                <c:pt idx="2339">
                  <c:v>3.24861111111111</c:v>
                </c:pt>
                <c:pt idx="2340">
                  <c:v>3.25</c:v>
                </c:pt>
                <c:pt idx="2341">
                  <c:v>3.25138888888889</c:v>
                </c:pt>
                <c:pt idx="2342">
                  <c:v>3.25277777777778</c:v>
                </c:pt>
                <c:pt idx="2343">
                  <c:v>3.25416666666667</c:v>
                </c:pt>
                <c:pt idx="2344">
                  <c:v>3.25555555555556</c:v>
                </c:pt>
                <c:pt idx="2345">
                  <c:v>3.2569444444444402</c:v>
                </c:pt>
                <c:pt idx="2346">
                  <c:v>3.2583333333333302</c:v>
                </c:pt>
                <c:pt idx="2347">
                  <c:v>3.2597222222222202</c:v>
                </c:pt>
                <c:pt idx="2348">
                  <c:v>3.2611111111111102</c:v>
                </c:pt>
                <c:pt idx="2349">
                  <c:v>3.2625000000000002</c:v>
                </c:pt>
                <c:pt idx="2350">
                  <c:v>3.2638888888888902</c:v>
                </c:pt>
                <c:pt idx="2351">
                  <c:v>3.2652777777777802</c:v>
                </c:pt>
                <c:pt idx="2352">
                  <c:v>3.2666666666666702</c:v>
                </c:pt>
                <c:pt idx="2353">
                  <c:v>3.2680555555555602</c:v>
                </c:pt>
                <c:pt idx="2354">
                  <c:v>3.2694444444444399</c:v>
                </c:pt>
                <c:pt idx="2355">
                  <c:v>3.2708333333333299</c:v>
                </c:pt>
                <c:pt idx="2356">
                  <c:v>3.2722222222222199</c:v>
                </c:pt>
                <c:pt idx="2357">
                  <c:v>3.2736111111111099</c:v>
                </c:pt>
                <c:pt idx="2358">
                  <c:v>3.2749999999999999</c:v>
                </c:pt>
                <c:pt idx="2359">
                  <c:v>3.2763888888888899</c:v>
                </c:pt>
                <c:pt idx="2360">
                  <c:v>3.2777777777777799</c:v>
                </c:pt>
                <c:pt idx="2361">
                  <c:v>3.2791666666666699</c:v>
                </c:pt>
                <c:pt idx="2362">
                  <c:v>3.2805555555555599</c:v>
                </c:pt>
                <c:pt idx="2363">
                  <c:v>3.2819444444444401</c:v>
                </c:pt>
                <c:pt idx="2364">
                  <c:v>3.2833333333333301</c:v>
                </c:pt>
                <c:pt idx="2365">
                  <c:v>3.2847222222222201</c:v>
                </c:pt>
                <c:pt idx="2366">
                  <c:v>3.2861111111111101</c:v>
                </c:pt>
                <c:pt idx="2367">
                  <c:v>3.2875000000000001</c:v>
                </c:pt>
                <c:pt idx="2368">
                  <c:v>3.2888888888888901</c:v>
                </c:pt>
                <c:pt idx="2369">
                  <c:v>3.2902777777777801</c:v>
                </c:pt>
                <c:pt idx="2370">
                  <c:v>3.2916666666666701</c:v>
                </c:pt>
                <c:pt idx="2371">
                  <c:v>3.2930555555555601</c:v>
                </c:pt>
                <c:pt idx="2372">
                  <c:v>3.2944444444444398</c:v>
                </c:pt>
                <c:pt idx="2373">
                  <c:v>3.2958333333333298</c:v>
                </c:pt>
                <c:pt idx="2374">
                  <c:v>3.2972222222222198</c:v>
                </c:pt>
                <c:pt idx="2375">
                  <c:v>3.2986111111111098</c:v>
                </c:pt>
                <c:pt idx="2376">
                  <c:v>3.3</c:v>
                </c:pt>
                <c:pt idx="2377">
                  <c:v>3.3013888888888898</c:v>
                </c:pt>
                <c:pt idx="2378">
                  <c:v>3.3027777777777798</c:v>
                </c:pt>
                <c:pt idx="2379">
                  <c:v>3.3041666666666698</c:v>
                </c:pt>
                <c:pt idx="2380">
                  <c:v>3.3055555555555598</c:v>
                </c:pt>
                <c:pt idx="2381">
                  <c:v>3.30694444444444</c:v>
                </c:pt>
                <c:pt idx="2382">
                  <c:v>3.30833333333333</c:v>
                </c:pt>
                <c:pt idx="2383">
                  <c:v>3.30972222222222</c:v>
                </c:pt>
                <c:pt idx="2384">
                  <c:v>3.31111111111111</c:v>
                </c:pt>
                <c:pt idx="2385">
                  <c:v>3.3125</c:v>
                </c:pt>
                <c:pt idx="2386">
                  <c:v>3.31388888888889</c:v>
                </c:pt>
                <c:pt idx="2387">
                  <c:v>3.31527777777778</c:v>
                </c:pt>
                <c:pt idx="2388">
                  <c:v>3.31666666666667</c:v>
                </c:pt>
                <c:pt idx="2389">
                  <c:v>3.31805555555556</c:v>
                </c:pt>
                <c:pt idx="2390">
                  <c:v>3.3194444444444402</c:v>
                </c:pt>
                <c:pt idx="2391">
                  <c:v>3.3208333333333302</c:v>
                </c:pt>
                <c:pt idx="2392">
                  <c:v>3.3222222222222202</c:v>
                </c:pt>
                <c:pt idx="2393">
                  <c:v>3.3236111111111102</c:v>
                </c:pt>
                <c:pt idx="2394">
                  <c:v>3.3250000000000002</c:v>
                </c:pt>
                <c:pt idx="2395">
                  <c:v>3.3263888888888902</c:v>
                </c:pt>
                <c:pt idx="2396">
                  <c:v>3.3277777777777802</c:v>
                </c:pt>
                <c:pt idx="2397">
                  <c:v>3.3291666666666702</c:v>
                </c:pt>
                <c:pt idx="2398">
                  <c:v>3.3305555555555602</c:v>
                </c:pt>
                <c:pt idx="2399">
                  <c:v>3.3319444444444399</c:v>
                </c:pt>
                <c:pt idx="2400">
                  <c:v>3.3333333333333299</c:v>
                </c:pt>
                <c:pt idx="2401">
                  <c:v>3.3347222222222199</c:v>
                </c:pt>
                <c:pt idx="2402">
                  <c:v>3.3361111111111099</c:v>
                </c:pt>
                <c:pt idx="2403">
                  <c:v>3.3374999999999999</c:v>
                </c:pt>
                <c:pt idx="2404">
                  <c:v>3.3388888888888899</c:v>
                </c:pt>
                <c:pt idx="2405">
                  <c:v>3.3402777777777799</c:v>
                </c:pt>
                <c:pt idx="2406">
                  <c:v>3.3416666666666699</c:v>
                </c:pt>
                <c:pt idx="2407">
                  <c:v>3.3430555555555599</c:v>
                </c:pt>
                <c:pt idx="2408">
                  <c:v>3.3444444444444401</c:v>
                </c:pt>
                <c:pt idx="2409">
                  <c:v>3.3458333333333301</c:v>
                </c:pt>
                <c:pt idx="2410">
                  <c:v>3.3472222222222201</c:v>
                </c:pt>
                <c:pt idx="2411">
                  <c:v>3.3486111111111101</c:v>
                </c:pt>
                <c:pt idx="2412">
                  <c:v>3.35</c:v>
                </c:pt>
                <c:pt idx="2413">
                  <c:v>3.3513888888888901</c:v>
                </c:pt>
                <c:pt idx="2414">
                  <c:v>3.3527777777777801</c:v>
                </c:pt>
                <c:pt idx="2415">
                  <c:v>3.3541666666666701</c:v>
                </c:pt>
                <c:pt idx="2416">
                  <c:v>3.3555555555555601</c:v>
                </c:pt>
                <c:pt idx="2417">
                  <c:v>3.3569444444444398</c:v>
                </c:pt>
                <c:pt idx="2418">
                  <c:v>3.3583333333333298</c:v>
                </c:pt>
                <c:pt idx="2419">
                  <c:v>3.3597222222222198</c:v>
                </c:pt>
                <c:pt idx="2420">
                  <c:v>3.3611111111111098</c:v>
                </c:pt>
                <c:pt idx="2421">
                  <c:v>3.3624999999999998</c:v>
                </c:pt>
                <c:pt idx="2422">
                  <c:v>3.3638888888888898</c:v>
                </c:pt>
                <c:pt idx="2423">
                  <c:v>3.3652777777777798</c:v>
                </c:pt>
                <c:pt idx="2424">
                  <c:v>3.3666666666666698</c:v>
                </c:pt>
                <c:pt idx="2425">
                  <c:v>3.3680555555555598</c:v>
                </c:pt>
                <c:pt idx="2426">
                  <c:v>3.36944444444444</c:v>
                </c:pt>
                <c:pt idx="2427">
                  <c:v>3.37083333333333</c:v>
                </c:pt>
                <c:pt idx="2428">
                  <c:v>3.37222222222222</c:v>
                </c:pt>
                <c:pt idx="2429">
                  <c:v>3.37361111111111</c:v>
                </c:pt>
                <c:pt idx="2430">
                  <c:v>3.375</c:v>
                </c:pt>
                <c:pt idx="2431">
                  <c:v>3.37638888888889</c:v>
                </c:pt>
                <c:pt idx="2432">
                  <c:v>3.37777777777778</c:v>
                </c:pt>
                <c:pt idx="2433">
                  <c:v>3.37916666666667</c:v>
                </c:pt>
                <c:pt idx="2434">
                  <c:v>3.38055555555556</c:v>
                </c:pt>
                <c:pt idx="2435">
                  <c:v>3.3819444444444402</c:v>
                </c:pt>
                <c:pt idx="2436">
                  <c:v>3.3833333333333302</c:v>
                </c:pt>
                <c:pt idx="2437">
                  <c:v>3.3847222222222202</c:v>
                </c:pt>
                <c:pt idx="2438">
                  <c:v>3.3861111111111102</c:v>
                </c:pt>
                <c:pt idx="2439">
                  <c:v>3.3875000000000002</c:v>
                </c:pt>
                <c:pt idx="2440">
                  <c:v>3.3888888888888902</c:v>
                </c:pt>
                <c:pt idx="2441">
                  <c:v>3.3902777777777802</c:v>
                </c:pt>
                <c:pt idx="2442">
                  <c:v>3.3916666666666702</c:v>
                </c:pt>
                <c:pt idx="2443">
                  <c:v>3.3930555555555602</c:v>
                </c:pt>
                <c:pt idx="2444">
                  <c:v>3.3944444444444399</c:v>
                </c:pt>
                <c:pt idx="2445">
                  <c:v>3.3958333333333299</c:v>
                </c:pt>
                <c:pt idx="2446">
                  <c:v>3.3972222222222199</c:v>
                </c:pt>
                <c:pt idx="2447">
                  <c:v>3.3986111111111099</c:v>
                </c:pt>
                <c:pt idx="2448">
                  <c:v>3.4</c:v>
                </c:pt>
                <c:pt idx="2449">
                  <c:v>3.4013888888888899</c:v>
                </c:pt>
                <c:pt idx="2450">
                  <c:v>3.4027777777777799</c:v>
                </c:pt>
                <c:pt idx="2451">
                  <c:v>3.4041666666666699</c:v>
                </c:pt>
                <c:pt idx="2452">
                  <c:v>3.4055555555555599</c:v>
                </c:pt>
                <c:pt idx="2453">
                  <c:v>3.4069444444444401</c:v>
                </c:pt>
                <c:pt idx="2454">
                  <c:v>3.4083333333333301</c:v>
                </c:pt>
                <c:pt idx="2455">
                  <c:v>3.4097222222222201</c:v>
                </c:pt>
                <c:pt idx="2456">
                  <c:v>3.4111111111111101</c:v>
                </c:pt>
                <c:pt idx="2457">
                  <c:v>3.4125000000000001</c:v>
                </c:pt>
                <c:pt idx="2458">
                  <c:v>3.4138888888888901</c:v>
                </c:pt>
                <c:pt idx="2459">
                  <c:v>3.4152777777777801</c:v>
                </c:pt>
                <c:pt idx="2460">
                  <c:v>3.4166666666666701</c:v>
                </c:pt>
                <c:pt idx="2461">
                  <c:v>3.4180555555555601</c:v>
                </c:pt>
                <c:pt idx="2462">
                  <c:v>3.4194444444444398</c:v>
                </c:pt>
                <c:pt idx="2463">
                  <c:v>3.4208333333333298</c:v>
                </c:pt>
                <c:pt idx="2464">
                  <c:v>3.4222222222222198</c:v>
                </c:pt>
                <c:pt idx="2465">
                  <c:v>3.4236111111111098</c:v>
                </c:pt>
                <c:pt idx="2466">
                  <c:v>3.4249999999999998</c:v>
                </c:pt>
                <c:pt idx="2467">
                  <c:v>3.4263888888888898</c:v>
                </c:pt>
                <c:pt idx="2468">
                  <c:v>3.4277777777777798</c:v>
                </c:pt>
                <c:pt idx="2469">
                  <c:v>3.4291666666666698</c:v>
                </c:pt>
                <c:pt idx="2470">
                  <c:v>3.4305555555555598</c:v>
                </c:pt>
                <c:pt idx="2471">
                  <c:v>3.43194444444444</c:v>
                </c:pt>
                <c:pt idx="2472">
                  <c:v>3.43333333333333</c:v>
                </c:pt>
                <c:pt idx="2473">
                  <c:v>3.43472222222222</c:v>
                </c:pt>
                <c:pt idx="2474">
                  <c:v>3.43611111111111</c:v>
                </c:pt>
                <c:pt idx="2475">
                  <c:v>3.4375</c:v>
                </c:pt>
                <c:pt idx="2476">
                  <c:v>3.43888888888889</c:v>
                </c:pt>
                <c:pt idx="2477">
                  <c:v>3.44027777777778</c:v>
                </c:pt>
                <c:pt idx="2478">
                  <c:v>3.44166666666667</c:v>
                </c:pt>
                <c:pt idx="2479">
                  <c:v>3.44305555555556</c:v>
                </c:pt>
                <c:pt idx="2480">
                  <c:v>3.4444444444444402</c:v>
                </c:pt>
                <c:pt idx="2481">
                  <c:v>3.4458333333333302</c:v>
                </c:pt>
                <c:pt idx="2482">
                  <c:v>3.4472222222222202</c:v>
                </c:pt>
                <c:pt idx="2483">
                  <c:v>3.4486111111111102</c:v>
                </c:pt>
                <c:pt idx="2484">
                  <c:v>3.45</c:v>
                </c:pt>
                <c:pt idx="2485">
                  <c:v>3.4513888888888902</c:v>
                </c:pt>
                <c:pt idx="2486">
                  <c:v>3.4527777777777802</c:v>
                </c:pt>
                <c:pt idx="2487">
                  <c:v>3.4541666666666702</c:v>
                </c:pt>
                <c:pt idx="2488">
                  <c:v>3.4555555555555602</c:v>
                </c:pt>
                <c:pt idx="2489">
                  <c:v>3.4569444444444399</c:v>
                </c:pt>
                <c:pt idx="2490">
                  <c:v>3.4583333333333299</c:v>
                </c:pt>
                <c:pt idx="2491">
                  <c:v>3.4597222222222199</c:v>
                </c:pt>
                <c:pt idx="2492">
                  <c:v>3.4611111111111099</c:v>
                </c:pt>
                <c:pt idx="2493">
                  <c:v>3.4624999999999999</c:v>
                </c:pt>
                <c:pt idx="2494">
                  <c:v>3.4638888888888899</c:v>
                </c:pt>
                <c:pt idx="2495">
                  <c:v>3.4652777777777799</c:v>
                </c:pt>
                <c:pt idx="2496">
                  <c:v>3.4666666666666699</c:v>
                </c:pt>
                <c:pt idx="2497">
                  <c:v>3.4680555555555599</c:v>
                </c:pt>
                <c:pt idx="2498">
                  <c:v>3.4694444444444401</c:v>
                </c:pt>
                <c:pt idx="2499">
                  <c:v>3.4708333333333301</c:v>
                </c:pt>
                <c:pt idx="2500">
                  <c:v>3.4722222222222201</c:v>
                </c:pt>
                <c:pt idx="2501">
                  <c:v>3.4736111111111101</c:v>
                </c:pt>
                <c:pt idx="2502">
                  <c:v>3.4750000000000001</c:v>
                </c:pt>
                <c:pt idx="2503">
                  <c:v>3.4763888888888901</c:v>
                </c:pt>
                <c:pt idx="2504">
                  <c:v>3.4777777777777801</c:v>
                </c:pt>
                <c:pt idx="2505">
                  <c:v>3.4791666666666701</c:v>
                </c:pt>
                <c:pt idx="2506">
                  <c:v>3.4805555555555601</c:v>
                </c:pt>
                <c:pt idx="2507">
                  <c:v>3.4819444444444398</c:v>
                </c:pt>
                <c:pt idx="2508">
                  <c:v>3.4833333333333298</c:v>
                </c:pt>
                <c:pt idx="2509">
                  <c:v>3.4847222222222198</c:v>
                </c:pt>
                <c:pt idx="2510">
                  <c:v>3.4861111111111098</c:v>
                </c:pt>
                <c:pt idx="2511">
                  <c:v>3.4874999999999998</c:v>
                </c:pt>
                <c:pt idx="2512">
                  <c:v>3.4888888888888898</c:v>
                </c:pt>
                <c:pt idx="2513">
                  <c:v>3.4902777777777798</c:v>
                </c:pt>
                <c:pt idx="2514">
                  <c:v>3.4916666666666698</c:v>
                </c:pt>
                <c:pt idx="2515">
                  <c:v>3.4930555555555598</c:v>
                </c:pt>
                <c:pt idx="2516">
                  <c:v>3.49444444444444</c:v>
                </c:pt>
                <c:pt idx="2517">
                  <c:v>3.49583333333333</c:v>
                </c:pt>
                <c:pt idx="2518">
                  <c:v>3.49722222222222</c:v>
                </c:pt>
                <c:pt idx="2519">
                  <c:v>3.49861111111111</c:v>
                </c:pt>
                <c:pt idx="2520">
                  <c:v>3.5</c:v>
                </c:pt>
                <c:pt idx="2521">
                  <c:v>3.50138888888889</c:v>
                </c:pt>
                <c:pt idx="2522">
                  <c:v>3.50277777777778</c:v>
                </c:pt>
                <c:pt idx="2523">
                  <c:v>3.50416666666667</c:v>
                </c:pt>
                <c:pt idx="2524">
                  <c:v>3.50555555555556</c:v>
                </c:pt>
                <c:pt idx="2525">
                  <c:v>3.5069444444444402</c:v>
                </c:pt>
                <c:pt idx="2526">
                  <c:v>3.5083333333333302</c:v>
                </c:pt>
                <c:pt idx="2527">
                  <c:v>3.5097222222222202</c:v>
                </c:pt>
                <c:pt idx="2528">
                  <c:v>3.5111111111111102</c:v>
                </c:pt>
                <c:pt idx="2529">
                  <c:v>3.5125000000000002</c:v>
                </c:pt>
                <c:pt idx="2530">
                  <c:v>3.5138888888888902</c:v>
                </c:pt>
                <c:pt idx="2531">
                  <c:v>3.5152777777777802</c:v>
                </c:pt>
                <c:pt idx="2532">
                  <c:v>3.5166666666666702</c:v>
                </c:pt>
                <c:pt idx="2533">
                  <c:v>3.5180555555555602</c:v>
                </c:pt>
                <c:pt idx="2534">
                  <c:v>3.5194444444444399</c:v>
                </c:pt>
                <c:pt idx="2535">
                  <c:v>3.5208333333333299</c:v>
                </c:pt>
                <c:pt idx="2536">
                  <c:v>3.5222222222222199</c:v>
                </c:pt>
                <c:pt idx="2537">
                  <c:v>3.5236111111111099</c:v>
                </c:pt>
                <c:pt idx="2538">
                  <c:v>3.5249999999999999</c:v>
                </c:pt>
                <c:pt idx="2539">
                  <c:v>3.5263888888888899</c:v>
                </c:pt>
                <c:pt idx="2540">
                  <c:v>3.5277777777777799</c:v>
                </c:pt>
                <c:pt idx="2541">
                  <c:v>3.5291666666666699</c:v>
                </c:pt>
                <c:pt idx="2542">
                  <c:v>3.5305555555555599</c:v>
                </c:pt>
                <c:pt idx="2543">
                  <c:v>3.5319444444444401</c:v>
                </c:pt>
                <c:pt idx="2544">
                  <c:v>3.5333333333333301</c:v>
                </c:pt>
                <c:pt idx="2545">
                  <c:v>3.5347222222222201</c:v>
                </c:pt>
                <c:pt idx="2546">
                  <c:v>3.5361111111111101</c:v>
                </c:pt>
                <c:pt idx="2547">
                  <c:v>3.5375000000000001</c:v>
                </c:pt>
                <c:pt idx="2548">
                  <c:v>3.5388888888888901</c:v>
                </c:pt>
                <c:pt idx="2549">
                  <c:v>3.5402777777777801</c:v>
                </c:pt>
                <c:pt idx="2550">
                  <c:v>3.5416666666666701</c:v>
                </c:pt>
                <c:pt idx="2551">
                  <c:v>3.5430555555555601</c:v>
                </c:pt>
                <c:pt idx="2552">
                  <c:v>3.5444444444444398</c:v>
                </c:pt>
                <c:pt idx="2553">
                  <c:v>3.5458333333333298</c:v>
                </c:pt>
                <c:pt idx="2554">
                  <c:v>3.5472222222222198</c:v>
                </c:pt>
                <c:pt idx="2555">
                  <c:v>3.5486111111111098</c:v>
                </c:pt>
                <c:pt idx="2556">
                  <c:v>3.55</c:v>
                </c:pt>
                <c:pt idx="2557">
                  <c:v>3.5513888888888898</c:v>
                </c:pt>
                <c:pt idx="2558">
                  <c:v>3.5527777777777798</c:v>
                </c:pt>
                <c:pt idx="2559">
                  <c:v>3.5541666666666698</c:v>
                </c:pt>
                <c:pt idx="2560">
                  <c:v>3.5555555555555598</c:v>
                </c:pt>
                <c:pt idx="2561">
                  <c:v>3.55694444444444</c:v>
                </c:pt>
                <c:pt idx="2562">
                  <c:v>3.55833333333333</c:v>
                </c:pt>
                <c:pt idx="2563">
                  <c:v>3.55972222222222</c:v>
                </c:pt>
                <c:pt idx="2564">
                  <c:v>3.56111111111111</c:v>
                </c:pt>
                <c:pt idx="2565">
                  <c:v>3.5625</c:v>
                </c:pt>
                <c:pt idx="2566">
                  <c:v>3.56388888888889</c:v>
                </c:pt>
                <c:pt idx="2567">
                  <c:v>3.56527777777778</c:v>
                </c:pt>
                <c:pt idx="2568">
                  <c:v>3.56666666666667</c:v>
                </c:pt>
                <c:pt idx="2569">
                  <c:v>3.56805555555556</c:v>
                </c:pt>
                <c:pt idx="2570">
                  <c:v>3.5694444444444402</c:v>
                </c:pt>
                <c:pt idx="2571">
                  <c:v>3.5708333333333302</c:v>
                </c:pt>
                <c:pt idx="2572">
                  <c:v>3.5722222222222202</c:v>
                </c:pt>
                <c:pt idx="2573">
                  <c:v>3.5736111111111102</c:v>
                </c:pt>
                <c:pt idx="2574">
                  <c:v>3.5750000000000002</c:v>
                </c:pt>
                <c:pt idx="2575">
                  <c:v>3.5763888888888902</c:v>
                </c:pt>
                <c:pt idx="2576">
                  <c:v>3.5777777777777802</c:v>
                </c:pt>
                <c:pt idx="2577">
                  <c:v>3.5791666666666702</c:v>
                </c:pt>
                <c:pt idx="2578">
                  <c:v>3.5805555555555602</c:v>
                </c:pt>
                <c:pt idx="2579">
                  <c:v>3.5819444444444399</c:v>
                </c:pt>
                <c:pt idx="2580">
                  <c:v>3.5833333333333299</c:v>
                </c:pt>
                <c:pt idx="2581">
                  <c:v>3.5847222222222199</c:v>
                </c:pt>
                <c:pt idx="2582">
                  <c:v>3.5861111111111099</c:v>
                </c:pt>
                <c:pt idx="2583">
                  <c:v>3.5874999999999999</c:v>
                </c:pt>
                <c:pt idx="2584">
                  <c:v>3.5888888888888899</c:v>
                </c:pt>
                <c:pt idx="2585">
                  <c:v>3.5902777777777799</c:v>
                </c:pt>
                <c:pt idx="2586">
                  <c:v>3.5916666666666699</c:v>
                </c:pt>
                <c:pt idx="2587">
                  <c:v>3.5930555555555599</c:v>
                </c:pt>
                <c:pt idx="2588">
                  <c:v>3.5944444444444401</c:v>
                </c:pt>
                <c:pt idx="2589">
                  <c:v>3.5958333333333301</c:v>
                </c:pt>
                <c:pt idx="2590">
                  <c:v>3.5972222222222201</c:v>
                </c:pt>
                <c:pt idx="2591">
                  <c:v>3.5986111111111101</c:v>
                </c:pt>
                <c:pt idx="2592">
                  <c:v>3.6</c:v>
                </c:pt>
                <c:pt idx="2593">
                  <c:v>3.6013888888888901</c:v>
                </c:pt>
                <c:pt idx="2594">
                  <c:v>3.6027777777777801</c:v>
                </c:pt>
                <c:pt idx="2595">
                  <c:v>3.6041666666666701</c:v>
                </c:pt>
                <c:pt idx="2596">
                  <c:v>3.6055555555555601</c:v>
                </c:pt>
                <c:pt idx="2597">
                  <c:v>3.6069444444444398</c:v>
                </c:pt>
                <c:pt idx="2598">
                  <c:v>3.6083333333333298</c:v>
                </c:pt>
                <c:pt idx="2599">
                  <c:v>3.6097222222222198</c:v>
                </c:pt>
                <c:pt idx="2600">
                  <c:v>3.6111111111111098</c:v>
                </c:pt>
                <c:pt idx="2601">
                  <c:v>3.6124999999999998</c:v>
                </c:pt>
                <c:pt idx="2602">
                  <c:v>3.6138888888888898</c:v>
                </c:pt>
                <c:pt idx="2603">
                  <c:v>3.6152777777777798</c:v>
                </c:pt>
                <c:pt idx="2604">
                  <c:v>3.6166666666666698</c:v>
                </c:pt>
                <c:pt idx="2605">
                  <c:v>3.6180555555555598</c:v>
                </c:pt>
                <c:pt idx="2606">
                  <c:v>3.61944444444444</c:v>
                </c:pt>
                <c:pt idx="2607">
                  <c:v>3.62083333333333</c:v>
                </c:pt>
                <c:pt idx="2608">
                  <c:v>3.62222222222222</c:v>
                </c:pt>
                <c:pt idx="2609">
                  <c:v>3.62361111111111</c:v>
                </c:pt>
                <c:pt idx="2610">
                  <c:v>3.625</c:v>
                </c:pt>
                <c:pt idx="2611">
                  <c:v>3.62638888888889</c:v>
                </c:pt>
                <c:pt idx="2612">
                  <c:v>3.62777777777778</c:v>
                </c:pt>
                <c:pt idx="2613">
                  <c:v>3.62916666666667</c:v>
                </c:pt>
                <c:pt idx="2614">
                  <c:v>3.63055555555556</c:v>
                </c:pt>
                <c:pt idx="2615">
                  <c:v>3.6319444444444402</c:v>
                </c:pt>
                <c:pt idx="2616">
                  <c:v>3.6333333333333302</c:v>
                </c:pt>
                <c:pt idx="2617">
                  <c:v>3.6347222222222202</c:v>
                </c:pt>
                <c:pt idx="2618">
                  <c:v>3.6361111111111102</c:v>
                </c:pt>
                <c:pt idx="2619">
                  <c:v>3.6375000000000002</c:v>
                </c:pt>
                <c:pt idx="2620">
                  <c:v>3.6388888888888902</c:v>
                </c:pt>
                <c:pt idx="2621">
                  <c:v>3.6402777777777802</c:v>
                </c:pt>
                <c:pt idx="2622">
                  <c:v>3.6416666666666702</c:v>
                </c:pt>
                <c:pt idx="2623">
                  <c:v>3.6430555555555602</c:v>
                </c:pt>
                <c:pt idx="2624">
                  <c:v>3.6444444444444399</c:v>
                </c:pt>
                <c:pt idx="2625">
                  <c:v>3.6458333333333299</c:v>
                </c:pt>
                <c:pt idx="2626">
                  <c:v>3.6472222222222199</c:v>
                </c:pt>
                <c:pt idx="2627">
                  <c:v>3.6486111111111099</c:v>
                </c:pt>
                <c:pt idx="2628">
                  <c:v>3.65</c:v>
                </c:pt>
                <c:pt idx="2629">
                  <c:v>3.6513888888888899</c:v>
                </c:pt>
                <c:pt idx="2630">
                  <c:v>3.6527777777777799</c:v>
                </c:pt>
                <c:pt idx="2631">
                  <c:v>3.6541666666666699</c:v>
                </c:pt>
                <c:pt idx="2632">
                  <c:v>3.6555555555555599</c:v>
                </c:pt>
                <c:pt idx="2633">
                  <c:v>3.6569444444444401</c:v>
                </c:pt>
                <c:pt idx="2634">
                  <c:v>3.6583333333333301</c:v>
                </c:pt>
                <c:pt idx="2635">
                  <c:v>3.6597222222222201</c:v>
                </c:pt>
                <c:pt idx="2636">
                  <c:v>3.6611111111111101</c:v>
                </c:pt>
                <c:pt idx="2637">
                  <c:v>3.6625000000000001</c:v>
                </c:pt>
                <c:pt idx="2638">
                  <c:v>3.6638888888888901</c:v>
                </c:pt>
                <c:pt idx="2639">
                  <c:v>3.6652777777777801</c:v>
                </c:pt>
                <c:pt idx="2640">
                  <c:v>3.6666666666666701</c:v>
                </c:pt>
                <c:pt idx="2641">
                  <c:v>3.6680555555555601</c:v>
                </c:pt>
                <c:pt idx="2642">
                  <c:v>3.6694444444444398</c:v>
                </c:pt>
                <c:pt idx="2643">
                  <c:v>3.6708333333333298</c:v>
                </c:pt>
                <c:pt idx="2644">
                  <c:v>3.6722222222222198</c:v>
                </c:pt>
                <c:pt idx="2645">
                  <c:v>3.6736111111111098</c:v>
                </c:pt>
                <c:pt idx="2646">
                  <c:v>3.6749999999999998</c:v>
                </c:pt>
                <c:pt idx="2647">
                  <c:v>3.6763888888888898</c:v>
                </c:pt>
                <c:pt idx="2648">
                  <c:v>3.6777777777777798</c:v>
                </c:pt>
                <c:pt idx="2649">
                  <c:v>3.6791666666666698</c:v>
                </c:pt>
                <c:pt idx="2650">
                  <c:v>3.6805555555555598</c:v>
                </c:pt>
                <c:pt idx="2651">
                  <c:v>3.68194444444444</c:v>
                </c:pt>
                <c:pt idx="2652">
                  <c:v>3.68333333333333</c:v>
                </c:pt>
                <c:pt idx="2653">
                  <c:v>3.68472222222222</c:v>
                </c:pt>
                <c:pt idx="2654">
                  <c:v>3.68611111111111</c:v>
                </c:pt>
                <c:pt idx="2655">
                  <c:v>3.6875</c:v>
                </c:pt>
                <c:pt idx="2656">
                  <c:v>3.68888888888889</c:v>
                </c:pt>
                <c:pt idx="2657">
                  <c:v>3.69027777777778</c:v>
                </c:pt>
                <c:pt idx="2658">
                  <c:v>3.69166666666667</c:v>
                </c:pt>
                <c:pt idx="2659">
                  <c:v>3.69305555555556</c:v>
                </c:pt>
                <c:pt idx="2660">
                  <c:v>3.6944444444444402</c:v>
                </c:pt>
                <c:pt idx="2661">
                  <c:v>3.6958333333333302</c:v>
                </c:pt>
                <c:pt idx="2662">
                  <c:v>3.6972222222222202</c:v>
                </c:pt>
                <c:pt idx="2663">
                  <c:v>3.6986111111111102</c:v>
                </c:pt>
                <c:pt idx="2664">
                  <c:v>3.7</c:v>
                </c:pt>
                <c:pt idx="2665">
                  <c:v>3.7013888888888902</c:v>
                </c:pt>
                <c:pt idx="2666">
                  <c:v>3.7027777777777802</c:v>
                </c:pt>
                <c:pt idx="2667">
                  <c:v>3.7041666666666702</c:v>
                </c:pt>
                <c:pt idx="2668">
                  <c:v>3.7055555555555602</c:v>
                </c:pt>
                <c:pt idx="2669">
                  <c:v>3.7069444444444399</c:v>
                </c:pt>
                <c:pt idx="2670">
                  <c:v>3.7083333333333299</c:v>
                </c:pt>
                <c:pt idx="2671">
                  <c:v>3.7097222222222199</c:v>
                </c:pt>
                <c:pt idx="2672">
                  <c:v>3.7111111111111099</c:v>
                </c:pt>
                <c:pt idx="2673">
                  <c:v>3.7124999999999999</c:v>
                </c:pt>
                <c:pt idx="2674">
                  <c:v>3.7138888888888899</c:v>
                </c:pt>
                <c:pt idx="2675">
                  <c:v>3.7152777777777799</c:v>
                </c:pt>
                <c:pt idx="2676">
                  <c:v>3.7166666666666699</c:v>
                </c:pt>
                <c:pt idx="2677">
                  <c:v>3.7180555555555599</c:v>
                </c:pt>
                <c:pt idx="2678">
                  <c:v>3.7194444444444401</c:v>
                </c:pt>
                <c:pt idx="2679">
                  <c:v>3.7208333333333301</c:v>
                </c:pt>
                <c:pt idx="2680">
                  <c:v>3.7222222222222201</c:v>
                </c:pt>
                <c:pt idx="2681">
                  <c:v>3.7236111111111101</c:v>
                </c:pt>
                <c:pt idx="2682">
                  <c:v>3.7250000000000001</c:v>
                </c:pt>
                <c:pt idx="2683">
                  <c:v>3.7263888888888901</c:v>
                </c:pt>
                <c:pt idx="2684">
                  <c:v>3.7277777777777801</c:v>
                </c:pt>
                <c:pt idx="2685">
                  <c:v>3.7291666666666701</c:v>
                </c:pt>
                <c:pt idx="2686">
                  <c:v>3.7305555555555601</c:v>
                </c:pt>
                <c:pt idx="2687">
                  <c:v>3.7319444444444398</c:v>
                </c:pt>
                <c:pt idx="2688">
                  <c:v>3.7333333333333298</c:v>
                </c:pt>
                <c:pt idx="2689">
                  <c:v>3.7347222222222198</c:v>
                </c:pt>
                <c:pt idx="2690">
                  <c:v>3.7361111111111098</c:v>
                </c:pt>
                <c:pt idx="2691">
                  <c:v>3.7374999999999998</c:v>
                </c:pt>
                <c:pt idx="2692">
                  <c:v>3.7388888888888898</c:v>
                </c:pt>
                <c:pt idx="2693">
                  <c:v>3.7402777777777798</c:v>
                </c:pt>
                <c:pt idx="2694">
                  <c:v>3.7416666666666698</c:v>
                </c:pt>
                <c:pt idx="2695">
                  <c:v>3.7430555555555598</c:v>
                </c:pt>
                <c:pt idx="2696">
                  <c:v>3.74444444444444</c:v>
                </c:pt>
                <c:pt idx="2697">
                  <c:v>3.74583333333333</c:v>
                </c:pt>
                <c:pt idx="2698">
                  <c:v>3.74722222222222</c:v>
                </c:pt>
                <c:pt idx="2699">
                  <c:v>3.74861111111111</c:v>
                </c:pt>
                <c:pt idx="2700">
                  <c:v>3.75</c:v>
                </c:pt>
                <c:pt idx="2701">
                  <c:v>3.75138888888889</c:v>
                </c:pt>
                <c:pt idx="2702">
                  <c:v>3.75277777777778</c:v>
                </c:pt>
                <c:pt idx="2703">
                  <c:v>3.75416666666667</c:v>
                </c:pt>
                <c:pt idx="2704">
                  <c:v>3.75555555555556</c:v>
                </c:pt>
                <c:pt idx="2705">
                  <c:v>3.7569444444444402</c:v>
                </c:pt>
                <c:pt idx="2706">
                  <c:v>3.7583333333333302</c:v>
                </c:pt>
                <c:pt idx="2707">
                  <c:v>3.7597222222222202</c:v>
                </c:pt>
                <c:pt idx="2708">
                  <c:v>3.7611111111111102</c:v>
                </c:pt>
                <c:pt idx="2709">
                  <c:v>3.7625000000000002</c:v>
                </c:pt>
                <c:pt idx="2710">
                  <c:v>3.7638888888888902</c:v>
                </c:pt>
                <c:pt idx="2711">
                  <c:v>3.7652777777777802</c:v>
                </c:pt>
                <c:pt idx="2712">
                  <c:v>3.7666666666666702</c:v>
                </c:pt>
                <c:pt idx="2713">
                  <c:v>3.7680555555555602</c:v>
                </c:pt>
                <c:pt idx="2714">
                  <c:v>3.7694444444444399</c:v>
                </c:pt>
                <c:pt idx="2715">
                  <c:v>3.7708333333333299</c:v>
                </c:pt>
                <c:pt idx="2716">
                  <c:v>3.7722222222222199</c:v>
                </c:pt>
                <c:pt idx="2717">
                  <c:v>3.7736111111111099</c:v>
                </c:pt>
                <c:pt idx="2718">
                  <c:v>3.7749999999999999</c:v>
                </c:pt>
                <c:pt idx="2719">
                  <c:v>3.7763888888888899</c:v>
                </c:pt>
                <c:pt idx="2720">
                  <c:v>3.7777777777777799</c:v>
                </c:pt>
                <c:pt idx="2721">
                  <c:v>3.7791666666666699</c:v>
                </c:pt>
                <c:pt idx="2722">
                  <c:v>3.7805555555555599</c:v>
                </c:pt>
                <c:pt idx="2723">
                  <c:v>3.7819444444444401</c:v>
                </c:pt>
                <c:pt idx="2724">
                  <c:v>3.7833333333333301</c:v>
                </c:pt>
                <c:pt idx="2725">
                  <c:v>3.7847222222222201</c:v>
                </c:pt>
                <c:pt idx="2726">
                  <c:v>3.7861111111111101</c:v>
                </c:pt>
                <c:pt idx="2727">
                  <c:v>3.7875000000000001</c:v>
                </c:pt>
                <c:pt idx="2728">
                  <c:v>3.7888888888888901</c:v>
                </c:pt>
                <c:pt idx="2729">
                  <c:v>3.7902777777777801</c:v>
                </c:pt>
                <c:pt idx="2730">
                  <c:v>3.7916666666666701</c:v>
                </c:pt>
                <c:pt idx="2731">
                  <c:v>3.7930555555555601</c:v>
                </c:pt>
                <c:pt idx="2732">
                  <c:v>3.7944444444444398</c:v>
                </c:pt>
                <c:pt idx="2733">
                  <c:v>3.7958333333333298</c:v>
                </c:pt>
                <c:pt idx="2734">
                  <c:v>3.7972222222222198</c:v>
                </c:pt>
                <c:pt idx="2735">
                  <c:v>3.7986111111111098</c:v>
                </c:pt>
                <c:pt idx="2736">
                  <c:v>3.8</c:v>
                </c:pt>
                <c:pt idx="2737">
                  <c:v>3.8013888888888898</c:v>
                </c:pt>
                <c:pt idx="2738">
                  <c:v>3.8027777777777798</c:v>
                </c:pt>
                <c:pt idx="2739">
                  <c:v>3.8041666666666698</c:v>
                </c:pt>
                <c:pt idx="2740">
                  <c:v>3.8055555555555598</c:v>
                </c:pt>
                <c:pt idx="2741">
                  <c:v>3.80694444444444</c:v>
                </c:pt>
                <c:pt idx="2742">
                  <c:v>3.80833333333333</c:v>
                </c:pt>
                <c:pt idx="2743">
                  <c:v>3.80972222222222</c:v>
                </c:pt>
                <c:pt idx="2744">
                  <c:v>3.81111111111111</c:v>
                </c:pt>
                <c:pt idx="2745">
                  <c:v>3.8125</c:v>
                </c:pt>
                <c:pt idx="2746">
                  <c:v>3.81388888888889</c:v>
                </c:pt>
                <c:pt idx="2747">
                  <c:v>3.81527777777778</c:v>
                </c:pt>
                <c:pt idx="2748">
                  <c:v>3.81666666666667</c:v>
                </c:pt>
                <c:pt idx="2749">
                  <c:v>3.81805555555556</c:v>
                </c:pt>
                <c:pt idx="2750">
                  <c:v>3.8194444444444402</c:v>
                </c:pt>
                <c:pt idx="2751">
                  <c:v>3.8208333333333302</c:v>
                </c:pt>
                <c:pt idx="2752">
                  <c:v>3.8222222222222202</c:v>
                </c:pt>
                <c:pt idx="2753">
                  <c:v>3.8236111111111102</c:v>
                </c:pt>
                <c:pt idx="2754">
                  <c:v>3.8250000000000002</c:v>
                </c:pt>
                <c:pt idx="2755">
                  <c:v>3.8263888888888902</c:v>
                </c:pt>
                <c:pt idx="2756">
                  <c:v>3.8277777777777802</c:v>
                </c:pt>
                <c:pt idx="2757">
                  <c:v>3.8291666666666702</c:v>
                </c:pt>
                <c:pt idx="2758">
                  <c:v>3.8305555555555602</c:v>
                </c:pt>
                <c:pt idx="2759">
                  <c:v>3.8319444444444399</c:v>
                </c:pt>
                <c:pt idx="2760">
                  <c:v>3.8333333333333299</c:v>
                </c:pt>
                <c:pt idx="2761">
                  <c:v>3.8347222222222199</c:v>
                </c:pt>
                <c:pt idx="2762">
                  <c:v>3.8361111111111099</c:v>
                </c:pt>
                <c:pt idx="2763">
                  <c:v>3.8374999999999999</c:v>
                </c:pt>
                <c:pt idx="2764">
                  <c:v>3.8388888888888899</c:v>
                </c:pt>
                <c:pt idx="2765">
                  <c:v>3.8402777777777799</c:v>
                </c:pt>
                <c:pt idx="2766">
                  <c:v>3.8416666666666699</c:v>
                </c:pt>
                <c:pt idx="2767">
                  <c:v>3.8430555555555599</c:v>
                </c:pt>
                <c:pt idx="2768">
                  <c:v>3.8444444444444401</c:v>
                </c:pt>
                <c:pt idx="2769">
                  <c:v>3.8458333333333301</c:v>
                </c:pt>
                <c:pt idx="2770">
                  <c:v>3.8472222222222201</c:v>
                </c:pt>
                <c:pt idx="2771">
                  <c:v>3.8486111111111101</c:v>
                </c:pt>
                <c:pt idx="2772">
                  <c:v>3.85</c:v>
                </c:pt>
                <c:pt idx="2773">
                  <c:v>3.8513888888888901</c:v>
                </c:pt>
                <c:pt idx="2774">
                  <c:v>3.8527777777777801</c:v>
                </c:pt>
                <c:pt idx="2775">
                  <c:v>3.8541666666666701</c:v>
                </c:pt>
                <c:pt idx="2776">
                  <c:v>3.8555555555555601</c:v>
                </c:pt>
                <c:pt idx="2777">
                  <c:v>3.8569444444444398</c:v>
                </c:pt>
                <c:pt idx="2778">
                  <c:v>3.8583333333333298</c:v>
                </c:pt>
                <c:pt idx="2779">
                  <c:v>3.8597222222222198</c:v>
                </c:pt>
                <c:pt idx="2780">
                  <c:v>3.8611111111111098</c:v>
                </c:pt>
                <c:pt idx="2781">
                  <c:v>3.8624999999999998</c:v>
                </c:pt>
                <c:pt idx="2782">
                  <c:v>3.8638888888888898</c:v>
                </c:pt>
                <c:pt idx="2783">
                  <c:v>3.8652777777777798</c:v>
                </c:pt>
                <c:pt idx="2784">
                  <c:v>3.8666666666666698</c:v>
                </c:pt>
                <c:pt idx="2785">
                  <c:v>3.8680555555555598</c:v>
                </c:pt>
                <c:pt idx="2786">
                  <c:v>3.86944444444444</c:v>
                </c:pt>
                <c:pt idx="2787">
                  <c:v>3.87083333333333</c:v>
                </c:pt>
                <c:pt idx="2788">
                  <c:v>3.87222222222222</c:v>
                </c:pt>
                <c:pt idx="2789">
                  <c:v>3.87361111111111</c:v>
                </c:pt>
                <c:pt idx="2790">
                  <c:v>3.875</c:v>
                </c:pt>
                <c:pt idx="2791">
                  <c:v>3.87638888888889</c:v>
                </c:pt>
                <c:pt idx="2792">
                  <c:v>3.87777777777778</c:v>
                </c:pt>
                <c:pt idx="2793">
                  <c:v>3.87916666666667</c:v>
                </c:pt>
                <c:pt idx="2794">
                  <c:v>3.88055555555556</c:v>
                </c:pt>
                <c:pt idx="2795">
                  <c:v>3.8819444444444402</c:v>
                </c:pt>
                <c:pt idx="2796">
                  <c:v>3.8833333333333302</c:v>
                </c:pt>
                <c:pt idx="2797">
                  <c:v>3.8847222222222202</c:v>
                </c:pt>
                <c:pt idx="2798">
                  <c:v>3.8861111111111102</c:v>
                </c:pt>
                <c:pt idx="2799">
                  <c:v>3.8875000000000002</c:v>
                </c:pt>
                <c:pt idx="2800">
                  <c:v>3.8888888888888902</c:v>
                </c:pt>
                <c:pt idx="2801">
                  <c:v>3.8902777777777802</c:v>
                </c:pt>
                <c:pt idx="2802">
                  <c:v>3.8916666666666702</c:v>
                </c:pt>
                <c:pt idx="2803">
                  <c:v>3.8930555555555602</c:v>
                </c:pt>
                <c:pt idx="2804">
                  <c:v>3.8944444444444399</c:v>
                </c:pt>
                <c:pt idx="2805">
                  <c:v>3.8958333333333299</c:v>
                </c:pt>
                <c:pt idx="2806">
                  <c:v>3.8972222222222199</c:v>
                </c:pt>
                <c:pt idx="2807">
                  <c:v>3.8986111111111099</c:v>
                </c:pt>
                <c:pt idx="2808">
                  <c:v>3.9</c:v>
                </c:pt>
                <c:pt idx="2809">
                  <c:v>3.9013888888888899</c:v>
                </c:pt>
                <c:pt idx="2810">
                  <c:v>3.9027777777777799</c:v>
                </c:pt>
                <c:pt idx="2811">
                  <c:v>3.9041666666666699</c:v>
                </c:pt>
                <c:pt idx="2812">
                  <c:v>3.9055555555555599</c:v>
                </c:pt>
                <c:pt idx="2813">
                  <c:v>3.9069444444444401</c:v>
                </c:pt>
                <c:pt idx="2814">
                  <c:v>3.9083333333333301</c:v>
                </c:pt>
                <c:pt idx="2815">
                  <c:v>3.9097222222222201</c:v>
                </c:pt>
                <c:pt idx="2816">
                  <c:v>3.9111111111111101</c:v>
                </c:pt>
                <c:pt idx="2817">
                  <c:v>3.9125000000000001</c:v>
                </c:pt>
                <c:pt idx="2818">
                  <c:v>3.9138888888888901</c:v>
                </c:pt>
                <c:pt idx="2819">
                  <c:v>3.9152777777777801</c:v>
                </c:pt>
                <c:pt idx="2820">
                  <c:v>3.9166666666666701</c:v>
                </c:pt>
                <c:pt idx="2821">
                  <c:v>3.9180555555555601</c:v>
                </c:pt>
                <c:pt idx="2822">
                  <c:v>3.9194444444444398</c:v>
                </c:pt>
                <c:pt idx="2823">
                  <c:v>3.9208333333333298</c:v>
                </c:pt>
                <c:pt idx="2824">
                  <c:v>3.9222222222222198</c:v>
                </c:pt>
                <c:pt idx="2825">
                  <c:v>3.9236111111111098</c:v>
                </c:pt>
                <c:pt idx="2826">
                  <c:v>3.9249999999999998</c:v>
                </c:pt>
                <c:pt idx="2827">
                  <c:v>3.9263888888888898</c:v>
                </c:pt>
                <c:pt idx="2828">
                  <c:v>3.9277777777777798</c:v>
                </c:pt>
                <c:pt idx="2829">
                  <c:v>3.9291666666666698</c:v>
                </c:pt>
                <c:pt idx="2830">
                  <c:v>3.9305555555555598</c:v>
                </c:pt>
                <c:pt idx="2831">
                  <c:v>3.93194444444444</c:v>
                </c:pt>
                <c:pt idx="2832">
                  <c:v>3.93333333333333</c:v>
                </c:pt>
                <c:pt idx="2833">
                  <c:v>3.93472222222222</c:v>
                </c:pt>
                <c:pt idx="2834">
                  <c:v>3.93611111111111</c:v>
                </c:pt>
                <c:pt idx="2835">
                  <c:v>3.9375</c:v>
                </c:pt>
                <c:pt idx="2836">
                  <c:v>3.93888888888889</c:v>
                </c:pt>
                <c:pt idx="2837">
                  <c:v>3.94027777777778</c:v>
                </c:pt>
                <c:pt idx="2838">
                  <c:v>3.94166666666667</c:v>
                </c:pt>
                <c:pt idx="2839">
                  <c:v>3.94305555555556</c:v>
                </c:pt>
                <c:pt idx="2840">
                  <c:v>3.9444444444444402</c:v>
                </c:pt>
                <c:pt idx="2841">
                  <c:v>3.9458333333333302</c:v>
                </c:pt>
                <c:pt idx="2842">
                  <c:v>3.9472222222222202</c:v>
                </c:pt>
                <c:pt idx="2843">
                  <c:v>3.9486111111111102</c:v>
                </c:pt>
                <c:pt idx="2844">
                  <c:v>3.95</c:v>
                </c:pt>
                <c:pt idx="2845">
                  <c:v>3.9513888888888902</c:v>
                </c:pt>
                <c:pt idx="2846">
                  <c:v>3.9527777777777802</c:v>
                </c:pt>
                <c:pt idx="2847">
                  <c:v>3.9541666666666702</c:v>
                </c:pt>
                <c:pt idx="2848">
                  <c:v>3.9555555555555602</c:v>
                </c:pt>
                <c:pt idx="2849">
                  <c:v>3.9569444444444399</c:v>
                </c:pt>
                <c:pt idx="2850">
                  <c:v>3.9583333333333299</c:v>
                </c:pt>
                <c:pt idx="2851">
                  <c:v>3.9597222222222199</c:v>
                </c:pt>
                <c:pt idx="2852">
                  <c:v>3.9611111111111099</c:v>
                </c:pt>
                <c:pt idx="2853">
                  <c:v>3.9624999999999999</c:v>
                </c:pt>
                <c:pt idx="2854">
                  <c:v>3.9638888888888899</c:v>
                </c:pt>
                <c:pt idx="2855">
                  <c:v>3.9652777777777799</c:v>
                </c:pt>
                <c:pt idx="2856">
                  <c:v>3.9666666666666699</c:v>
                </c:pt>
                <c:pt idx="2857">
                  <c:v>3.9680555555555599</c:v>
                </c:pt>
                <c:pt idx="2858">
                  <c:v>3.9694444444444401</c:v>
                </c:pt>
                <c:pt idx="2859">
                  <c:v>3.9708333333333301</c:v>
                </c:pt>
                <c:pt idx="2860">
                  <c:v>3.9722222222222201</c:v>
                </c:pt>
                <c:pt idx="2861">
                  <c:v>3.9736111111111101</c:v>
                </c:pt>
                <c:pt idx="2862">
                  <c:v>3.9750000000000001</c:v>
                </c:pt>
                <c:pt idx="2863">
                  <c:v>3.9763888888888901</c:v>
                </c:pt>
                <c:pt idx="2864">
                  <c:v>3.9777777777777801</c:v>
                </c:pt>
                <c:pt idx="2865">
                  <c:v>3.9791666666666701</c:v>
                </c:pt>
                <c:pt idx="2866">
                  <c:v>3.9805555555555601</c:v>
                </c:pt>
                <c:pt idx="2867">
                  <c:v>3.9819444444444398</c:v>
                </c:pt>
                <c:pt idx="2868">
                  <c:v>3.9833333333333298</c:v>
                </c:pt>
                <c:pt idx="2869">
                  <c:v>3.9847222222222198</c:v>
                </c:pt>
                <c:pt idx="2870">
                  <c:v>3.9861111111111098</c:v>
                </c:pt>
                <c:pt idx="2871">
                  <c:v>3.9874999999999998</c:v>
                </c:pt>
                <c:pt idx="2872">
                  <c:v>3.9888888888888898</c:v>
                </c:pt>
                <c:pt idx="2873">
                  <c:v>3.9902777777777798</c:v>
                </c:pt>
                <c:pt idx="2874">
                  <c:v>3.9916666666666698</c:v>
                </c:pt>
                <c:pt idx="2875">
                  <c:v>3.9930555555555598</c:v>
                </c:pt>
                <c:pt idx="2876">
                  <c:v>3.99444444444444</c:v>
                </c:pt>
                <c:pt idx="2877">
                  <c:v>3.99583333333333</c:v>
                </c:pt>
                <c:pt idx="2878">
                  <c:v>3.99722222222222</c:v>
                </c:pt>
                <c:pt idx="2879">
                  <c:v>3.99861111111111</c:v>
                </c:pt>
                <c:pt idx="2880">
                  <c:v>4</c:v>
                </c:pt>
                <c:pt idx="2881">
                  <c:v>4.00138888888889</c:v>
                </c:pt>
                <c:pt idx="2882">
                  <c:v>4.00277777777778</c:v>
                </c:pt>
                <c:pt idx="2883">
                  <c:v>4.00416666666667</c:v>
                </c:pt>
                <c:pt idx="2884">
                  <c:v>4.00555555555556</c:v>
                </c:pt>
                <c:pt idx="2885">
                  <c:v>4.00694444444445</c:v>
                </c:pt>
                <c:pt idx="2886">
                  <c:v>4.0083333333333302</c:v>
                </c:pt>
                <c:pt idx="2887">
                  <c:v>4.0097222222222202</c:v>
                </c:pt>
                <c:pt idx="2888">
                  <c:v>4.0111111111111102</c:v>
                </c:pt>
                <c:pt idx="2889">
                  <c:v>4.0125000000000002</c:v>
                </c:pt>
                <c:pt idx="2890">
                  <c:v>4.0138888888888902</c:v>
                </c:pt>
                <c:pt idx="2891">
                  <c:v>4.0152777777777802</c:v>
                </c:pt>
                <c:pt idx="2892">
                  <c:v>4.0166666666666702</c:v>
                </c:pt>
                <c:pt idx="2893">
                  <c:v>4.0180555555555602</c:v>
                </c:pt>
                <c:pt idx="2894">
                  <c:v>4.0194444444444501</c:v>
                </c:pt>
                <c:pt idx="2895">
                  <c:v>4.0208333333333304</c:v>
                </c:pt>
                <c:pt idx="2896">
                  <c:v>4.0222222222222204</c:v>
                </c:pt>
                <c:pt idx="2897">
                  <c:v>4.0236111111111104</c:v>
                </c:pt>
                <c:pt idx="2898">
                  <c:v>4.0250000000000004</c:v>
                </c:pt>
                <c:pt idx="2899">
                  <c:v>4.0263888888888903</c:v>
                </c:pt>
                <c:pt idx="2900">
                  <c:v>4.0277777777777803</c:v>
                </c:pt>
                <c:pt idx="2901">
                  <c:v>4.0291666666666703</c:v>
                </c:pt>
                <c:pt idx="2902">
                  <c:v>4.0305555555555603</c:v>
                </c:pt>
                <c:pt idx="2903">
                  <c:v>4.0319444444444397</c:v>
                </c:pt>
                <c:pt idx="2904">
                  <c:v>4.0333333333333297</c:v>
                </c:pt>
                <c:pt idx="2905">
                  <c:v>4.0347222222222197</c:v>
                </c:pt>
                <c:pt idx="2906">
                  <c:v>4.0361111111111097</c:v>
                </c:pt>
                <c:pt idx="2907">
                  <c:v>4.0374999999999996</c:v>
                </c:pt>
                <c:pt idx="2908">
                  <c:v>4.0388888888888896</c:v>
                </c:pt>
                <c:pt idx="2909">
                  <c:v>4.0402777777777796</c:v>
                </c:pt>
                <c:pt idx="2910">
                  <c:v>4.0416666666666696</c:v>
                </c:pt>
                <c:pt idx="2911">
                  <c:v>4.0430555555555596</c:v>
                </c:pt>
                <c:pt idx="2912">
                  <c:v>4.0444444444444398</c:v>
                </c:pt>
                <c:pt idx="2913">
                  <c:v>4.0458333333333298</c:v>
                </c:pt>
                <c:pt idx="2914">
                  <c:v>4.0472222222222198</c:v>
                </c:pt>
                <c:pt idx="2915">
                  <c:v>4.0486111111111098</c:v>
                </c:pt>
                <c:pt idx="2916">
                  <c:v>4.05</c:v>
                </c:pt>
                <c:pt idx="2917">
                  <c:v>4.0513888888888898</c:v>
                </c:pt>
                <c:pt idx="2918">
                  <c:v>4.0527777777777798</c:v>
                </c:pt>
                <c:pt idx="2919">
                  <c:v>4.0541666666666698</c:v>
                </c:pt>
                <c:pt idx="2920">
                  <c:v>4.0555555555555598</c:v>
                </c:pt>
                <c:pt idx="2921">
                  <c:v>4.05694444444444</c:v>
                </c:pt>
                <c:pt idx="2922">
                  <c:v>4.05833333333333</c:v>
                </c:pt>
                <c:pt idx="2923">
                  <c:v>4.05972222222222</c:v>
                </c:pt>
                <c:pt idx="2924">
                  <c:v>4.06111111111111</c:v>
                </c:pt>
                <c:pt idx="2925">
                  <c:v>4.0625</c:v>
                </c:pt>
                <c:pt idx="2926">
                  <c:v>4.06388888888889</c:v>
                </c:pt>
                <c:pt idx="2927">
                  <c:v>4.06527777777778</c:v>
                </c:pt>
                <c:pt idx="2928">
                  <c:v>4.06666666666667</c:v>
                </c:pt>
                <c:pt idx="2929">
                  <c:v>4.06805555555556</c:v>
                </c:pt>
                <c:pt idx="2930">
                  <c:v>4.06944444444445</c:v>
                </c:pt>
                <c:pt idx="2931">
                  <c:v>4.0708333333333302</c:v>
                </c:pt>
                <c:pt idx="2932">
                  <c:v>4.0722222222222202</c:v>
                </c:pt>
                <c:pt idx="2933">
                  <c:v>4.0736111111111102</c:v>
                </c:pt>
                <c:pt idx="2934">
                  <c:v>4.0750000000000002</c:v>
                </c:pt>
                <c:pt idx="2935">
                  <c:v>4.0763888888888902</c:v>
                </c:pt>
                <c:pt idx="2936">
                  <c:v>4.0777777777777802</c:v>
                </c:pt>
                <c:pt idx="2937">
                  <c:v>4.0791666666666702</c:v>
                </c:pt>
                <c:pt idx="2938">
                  <c:v>4.0805555555555602</c:v>
                </c:pt>
                <c:pt idx="2939">
                  <c:v>4.0819444444444501</c:v>
                </c:pt>
                <c:pt idx="2940">
                  <c:v>4.0833333333333304</c:v>
                </c:pt>
                <c:pt idx="2941">
                  <c:v>4.0847222222222204</c:v>
                </c:pt>
                <c:pt idx="2942">
                  <c:v>4.0861111111111104</c:v>
                </c:pt>
                <c:pt idx="2943">
                  <c:v>4.0875000000000004</c:v>
                </c:pt>
                <c:pt idx="2944">
                  <c:v>4.0888888888888903</c:v>
                </c:pt>
                <c:pt idx="2945">
                  <c:v>4.0902777777777803</c:v>
                </c:pt>
                <c:pt idx="2946">
                  <c:v>4.0916666666666703</c:v>
                </c:pt>
                <c:pt idx="2947">
                  <c:v>4.0930555555555603</c:v>
                </c:pt>
                <c:pt idx="2948">
                  <c:v>4.0944444444444397</c:v>
                </c:pt>
                <c:pt idx="2949">
                  <c:v>4.0958333333333297</c:v>
                </c:pt>
                <c:pt idx="2950">
                  <c:v>4.0972222222222197</c:v>
                </c:pt>
                <c:pt idx="2951">
                  <c:v>4.0986111111111097</c:v>
                </c:pt>
                <c:pt idx="2952">
                  <c:v>4.0999999999999996</c:v>
                </c:pt>
                <c:pt idx="2953">
                  <c:v>4.1013888888888896</c:v>
                </c:pt>
                <c:pt idx="2954">
                  <c:v>4.1027777777777796</c:v>
                </c:pt>
                <c:pt idx="2955">
                  <c:v>4.1041666666666696</c:v>
                </c:pt>
                <c:pt idx="2956">
                  <c:v>4.1055555555555596</c:v>
                </c:pt>
                <c:pt idx="2957">
                  <c:v>4.1069444444444398</c:v>
                </c:pt>
                <c:pt idx="2958">
                  <c:v>4.1083333333333298</c:v>
                </c:pt>
                <c:pt idx="2959">
                  <c:v>4.1097222222222198</c:v>
                </c:pt>
                <c:pt idx="2960">
                  <c:v>4.1111111111111098</c:v>
                </c:pt>
                <c:pt idx="2961">
                  <c:v>4.1124999999999998</c:v>
                </c:pt>
                <c:pt idx="2962">
                  <c:v>4.1138888888888898</c:v>
                </c:pt>
                <c:pt idx="2963">
                  <c:v>4.1152777777777798</c:v>
                </c:pt>
                <c:pt idx="2964">
                  <c:v>4.1166666666666698</c:v>
                </c:pt>
                <c:pt idx="2965">
                  <c:v>4.1180555555555598</c:v>
                </c:pt>
                <c:pt idx="2966">
                  <c:v>4.11944444444444</c:v>
                </c:pt>
                <c:pt idx="2967">
                  <c:v>4.12083333333333</c:v>
                </c:pt>
                <c:pt idx="2968">
                  <c:v>4.12222222222222</c:v>
                </c:pt>
                <c:pt idx="2969">
                  <c:v>4.12361111111111</c:v>
                </c:pt>
                <c:pt idx="2970">
                  <c:v>4.125</c:v>
                </c:pt>
                <c:pt idx="2971">
                  <c:v>4.12638888888889</c:v>
                </c:pt>
                <c:pt idx="2972">
                  <c:v>4.12777777777778</c:v>
                </c:pt>
                <c:pt idx="2973">
                  <c:v>4.12916666666667</c:v>
                </c:pt>
                <c:pt idx="2974">
                  <c:v>4.13055555555556</c:v>
                </c:pt>
                <c:pt idx="2975">
                  <c:v>4.13194444444445</c:v>
                </c:pt>
                <c:pt idx="2976">
                  <c:v>4.1333333333333302</c:v>
                </c:pt>
                <c:pt idx="2977">
                  <c:v>4.1347222222222202</c:v>
                </c:pt>
                <c:pt idx="2978">
                  <c:v>4.1361111111111102</c:v>
                </c:pt>
                <c:pt idx="2979">
                  <c:v>4.1375000000000002</c:v>
                </c:pt>
                <c:pt idx="2980">
                  <c:v>4.1388888888888902</c:v>
                </c:pt>
                <c:pt idx="2981">
                  <c:v>4.1402777777777802</c:v>
                </c:pt>
                <c:pt idx="2982">
                  <c:v>4.1416666666666702</c:v>
                </c:pt>
                <c:pt idx="2983">
                  <c:v>4.1430555555555602</c:v>
                </c:pt>
                <c:pt idx="2984">
                  <c:v>4.1444444444444501</c:v>
                </c:pt>
                <c:pt idx="2985">
                  <c:v>4.1458333333333304</c:v>
                </c:pt>
                <c:pt idx="2986">
                  <c:v>4.1472222222222204</c:v>
                </c:pt>
                <c:pt idx="2987">
                  <c:v>4.1486111111111104</c:v>
                </c:pt>
                <c:pt idx="2988">
                  <c:v>4.1500000000000004</c:v>
                </c:pt>
                <c:pt idx="2989">
                  <c:v>4.1513888888888903</c:v>
                </c:pt>
                <c:pt idx="2990">
                  <c:v>4.1527777777777803</c:v>
                </c:pt>
                <c:pt idx="2991">
                  <c:v>4.1541666666666703</c:v>
                </c:pt>
                <c:pt idx="2992">
                  <c:v>4.1555555555555603</c:v>
                </c:pt>
                <c:pt idx="2993">
                  <c:v>4.1569444444444397</c:v>
                </c:pt>
                <c:pt idx="2994">
                  <c:v>4.1583333333333297</c:v>
                </c:pt>
                <c:pt idx="2995">
                  <c:v>4.1597222222222197</c:v>
                </c:pt>
                <c:pt idx="2996">
                  <c:v>4.1611111111111097</c:v>
                </c:pt>
                <c:pt idx="2997">
                  <c:v>4.1624999999999996</c:v>
                </c:pt>
                <c:pt idx="2998">
                  <c:v>4.1638888888888896</c:v>
                </c:pt>
                <c:pt idx="2999">
                  <c:v>4.1652777777777796</c:v>
                </c:pt>
                <c:pt idx="3000">
                  <c:v>4.1666666666666696</c:v>
                </c:pt>
                <c:pt idx="3001">
                  <c:v>4.1680555555555596</c:v>
                </c:pt>
                <c:pt idx="3002">
                  <c:v>4.1694444444444398</c:v>
                </c:pt>
                <c:pt idx="3003">
                  <c:v>4.1708333333333298</c:v>
                </c:pt>
                <c:pt idx="3004">
                  <c:v>4.1722222222222198</c:v>
                </c:pt>
                <c:pt idx="3005">
                  <c:v>4.1736111111111098</c:v>
                </c:pt>
                <c:pt idx="3006">
                  <c:v>4.1749999999999998</c:v>
                </c:pt>
                <c:pt idx="3007">
                  <c:v>4.1763888888888898</c:v>
                </c:pt>
                <c:pt idx="3008">
                  <c:v>4.1777777777777798</c:v>
                </c:pt>
                <c:pt idx="3009">
                  <c:v>4.1791666666666698</c:v>
                </c:pt>
                <c:pt idx="3010">
                  <c:v>4.1805555555555598</c:v>
                </c:pt>
                <c:pt idx="3011">
                  <c:v>4.18194444444444</c:v>
                </c:pt>
                <c:pt idx="3012">
                  <c:v>4.18333333333333</c:v>
                </c:pt>
                <c:pt idx="3013">
                  <c:v>4.18472222222222</c:v>
                </c:pt>
                <c:pt idx="3014">
                  <c:v>4.18611111111111</c:v>
                </c:pt>
                <c:pt idx="3015">
                  <c:v>4.1875</c:v>
                </c:pt>
                <c:pt idx="3016">
                  <c:v>4.18888888888889</c:v>
                </c:pt>
                <c:pt idx="3017">
                  <c:v>4.19027777777778</c:v>
                </c:pt>
                <c:pt idx="3018">
                  <c:v>4.19166666666667</c:v>
                </c:pt>
                <c:pt idx="3019">
                  <c:v>4.19305555555556</c:v>
                </c:pt>
                <c:pt idx="3020">
                  <c:v>4.19444444444445</c:v>
                </c:pt>
                <c:pt idx="3021">
                  <c:v>4.1958333333333302</c:v>
                </c:pt>
                <c:pt idx="3022">
                  <c:v>4.1972222222222202</c:v>
                </c:pt>
                <c:pt idx="3023">
                  <c:v>4.1986111111111102</c:v>
                </c:pt>
                <c:pt idx="3024">
                  <c:v>4.2</c:v>
                </c:pt>
                <c:pt idx="3025">
                  <c:v>4.2013888888888902</c:v>
                </c:pt>
                <c:pt idx="3026">
                  <c:v>4.2027777777777802</c:v>
                </c:pt>
                <c:pt idx="3027">
                  <c:v>4.2041666666666702</c:v>
                </c:pt>
                <c:pt idx="3028">
                  <c:v>4.2055555555555602</c:v>
                </c:pt>
                <c:pt idx="3029">
                  <c:v>4.2069444444444501</c:v>
                </c:pt>
                <c:pt idx="3030">
                  <c:v>4.2083333333333304</c:v>
                </c:pt>
                <c:pt idx="3031">
                  <c:v>4.2097222222222204</c:v>
                </c:pt>
                <c:pt idx="3032">
                  <c:v>4.2111111111111104</c:v>
                </c:pt>
                <c:pt idx="3033">
                  <c:v>4.2125000000000004</c:v>
                </c:pt>
                <c:pt idx="3034">
                  <c:v>4.2138888888888903</c:v>
                </c:pt>
                <c:pt idx="3035">
                  <c:v>4.2152777777777803</c:v>
                </c:pt>
                <c:pt idx="3036">
                  <c:v>4.2166666666666703</c:v>
                </c:pt>
                <c:pt idx="3037">
                  <c:v>4.2180555555555603</c:v>
                </c:pt>
                <c:pt idx="3038">
                  <c:v>4.2194444444444397</c:v>
                </c:pt>
                <c:pt idx="3039">
                  <c:v>4.2208333333333297</c:v>
                </c:pt>
                <c:pt idx="3040">
                  <c:v>4.2222222222222197</c:v>
                </c:pt>
                <c:pt idx="3041">
                  <c:v>4.2236111111111097</c:v>
                </c:pt>
                <c:pt idx="3042">
                  <c:v>4.2249999999999996</c:v>
                </c:pt>
                <c:pt idx="3043">
                  <c:v>4.2263888888888896</c:v>
                </c:pt>
                <c:pt idx="3044">
                  <c:v>4.2277777777777796</c:v>
                </c:pt>
                <c:pt idx="3045">
                  <c:v>4.2291666666666696</c:v>
                </c:pt>
                <c:pt idx="3046">
                  <c:v>4.2305555555555596</c:v>
                </c:pt>
                <c:pt idx="3047">
                  <c:v>4.2319444444444398</c:v>
                </c:pt>
                <c:pt idx="3048">
                  <c:v>4.2333333333333298</c:v>
                </c:pt>
                <c:pt idx="3049">
                  <c:v>4.2347222222222198</c:v>
                </c:pt>
                <c:pt idx="3050">
                  <c:v>4.2361111111111098</c:v>
                </c:pt>
                <c:pt idx="3051">
                  <c:v>4.2374999999999998</c:v>
                </c:pt>
                <c:pt idx="3052">
                  <c:v>4.2388888888888898</c:v>
                </c:pt>
                <c:pt idx="3053">
                  <c:v>4.2402777777777798</c:v>
                </c:pt>
                <c:pt idx="3054">
                  <c:v>4.2416666666666698</c:v>
                </c:pt>
                <c:pt idx="3055">
                  <c:v>4.2430555555555598</c:v>
                </c:pt>
                <c:pt idx="3056">
                  <c:v>4.24444444444444</c:v>
                </c:pt>
                <c:pt idx="3057">
                  <c:v>4.24583333333333</c:v>
                </c:pt>
                <c:pt idx="3058">
                  <c:v>4.24722222222222</c:v>
                </c:pt>
                <c:pt idx="3059">
                  <c:v>4.24861111111111</c:v>
                </c:pt>
                <c:pt idx="3060">
                  <c:v>4.25</c:v>
                </c:pt>
                <c:pt idx="3061">
                  <c:v>4.25138888888889</c:v>
                </c:pt>
                <c:pt idx="3062">
                  <c:v>4.25277777777778</c:v>
                </c:pt>
                <c:pt idx="3063">
                  <c:v>4.25416666666667</c:v>
                </c:pt>
                <c:pt idx="3064">
                  <c:v>4.25555555555556</c:v>
                </c:pt>
                <c:pt idx="3065">
                  <c:v>4.25694444444445</c:v>
                </c:pt>
                <c:pt idx="3066">
                  <c:v>4.2583333333333302</c:v>
                </c:pt>
                <c:pt idx="3067">
                  <c:v>4.2597222222222202</c:v>
                </c:pt>
                <c:pt idx="3068">
                  <c:v>4.2611111111111102</c:v>
                </c:pt>
                <c:pt idx="3069">
                  <c:v>4.2625000000000002</c:v>
                </c:pt>
                <c:pt idx="3070">
                  <c:v>4.2638888888888902</c:v>
                </c:pt>
                <c:pt idx="3071">
                  <c:v>4.2652777777777802</c:v>
                </c:pt>
                <c:pt idx="3072">
                  <c:v>4.2666666666666702</c:v>
                </c:pt>
                <c:pt idx="3073">
                  <c:v>4.2680555555555602</c:v>
                </c:pt>
                <c:pt idx="3074">
                  <c:v>4.2694444444444501</c:v>
                </c:pt>
                <c:pt idx="3075">
                  <c:v>4.2708333333333304</c:v>
                </c:pt>
                <c:pt idx="3076">
                  <c:v>4.2722222222222204</c:v>
                </c:pt>
                <c:pt idx="3077">
                  <c:v>4.2736111111111104</c:v>
                </c:pt>
                <c:pt idx="3078">
                  <c:v>4.2750000000000004</c:v>
                </c:pt>
                <c:pt idx="3079">
                  <c:v>4.2763888888888903</c:v>
                </c:pt>
                <c:pt idx="3080">
                  <c:v>4.2777777777777803</c:v>
                </c:pt>
                <c:pt idx="3081">
                  <c:v>4.2791666666666703</c:v>
                </c:pt>
                <c:pt idx="3082">
                  <c:v>4.2805555555555603</c:v>
                </c:pt>
                <c:pt idx="3083">
                  <c:v>4.2819444444444397</c:v>
                </c:pt>
                <c:pt idx="3084">
                  <c:v>4.2833333333333297</c:v>
                </c:pt>
                <c:pt idx="3085">
                  <c:v>4.2847222222222197</c:v>
                </c:pt>
                <c:pt idx="3086">
                  <c:v>4.2861111111111097</c:v>
                </c:pt>
                <c:pt idx="3087">
                  <c:v>4.2874999999999996</c:v>
                </c:pt>
                <c:pt idx="3088">
                  <c:v>4.2888888888888896</c:v>
                </c:pt>
                <c:pt idx="3089">
                  <c:v>4.2902777777777796</c:v>
                </c:pt>
                <c:pt idx="3090">
                  <c:v>4.2916666666666696</c:v>
                </c:pt>
                <c:pt idx="3091">
                  <c:v>4.2930555555555596</c:v>
                </c:pt>
                <c:pt idx="3092">
                  <c:v>4.2944444444444398</c:v>
                </c:pt>
                <c:pt idx="3093">
                  <c:v>4.2958333333333298</c:v>
                </c:pt>
                <c:pt idx="3094">
                  <c:v>4.2972222222222198</c:v>
                </c:pt>
                <c:pt idx="3095">
                  <c:v>4.2986111111111098</c:v>
                </c:pt>
                <c:pt idx="3096">
                  <c:v>4.3</c:v>
                </c:pt>
                <c:pt idx="3097">
                  <c:v>4.3013888888888898</c:v>
                </c:pt>
                <c:pt idx="3098">
                  <c:v>4.3027777777777798</c:v>
                </c:pt>
                <c:pt idx="3099">
                  <c:v>4.3041666666666698</c:v>
                </c:pt>
                <c:pt idx="3100">
                  <c:v>4.3055555555555598</c:v>
                </c:pt>
                <c:pt idx="3101">
                  <c:v>4.30694444444444</c:v>
                </c:pt>
                <c:pt idx="3102">
                  <c:v>4.30833333333333</c:v>
                </c:pt>
                <c:pt idx="3103">
                  <c:v>4.30972222222222</c:v>
                </c:pt>
                <c:pt idx="3104">
                  <c:v>4.31111111111111</c:v>
                </c:pt>
                <c:pt idx="3105">
                  <c:v>4.3125</c:v>
                </c:pt>
                <c:pt idx="3106">
                  <c:v>4.31388888888889</c:v>
                </c:pt>
                <c:pt idx="3107">
                  <c:v>4.31527777777778</c:v>
                </c:pt>
                <c:pt idx="3108">
                  <c:v>4.31666666666667</c:v>
                </c:pt>
                <c:pt idx="3109">
                  <c:v>4.31805555555556</c:v>
                </c:pt>
                <c:pt idx="3110">
                  <c:v>4.31944444444445</c:v>
                </c:pt>
                <c:pt idx="3111">
                  <c:v>4.3208333333333302</c:v>
                </c:pt>
                <c:pt idx="3112">
                  <c:v>4.3222222222222202</c:v>
                </c:pt>
                <c:pt idx="3113">
                  <c:v>4.3236111111111102</c:v>
                </c:pt>
                <c:pt idx="3114">
                  <c:v>4.3250000000000002</c:v>
                </c:pt>
                <c:pt idx="3115">
                  <c:v>4.3263888888888902</c:v>
                </c:pt>
                <c:pt idx="3116">
                  <c:v>4.3277777777777802</c:v>
                </c:pt>
                <c:pt idx="3117">
                  <c:v>4.3291666666666702</c:v>
                </c:pt>
                <c:pt idx="3118">
                  <c:v>4.3305555555555602</c:v>
                </c:pt>
                <c:pt idx="3119">
                  <c:v>4.3319444444444501</c:v>
                </c:pt>
                <c:pt idx="3120">
                  <c:v>4.3333333333333304</c:v>
                </c:pt>
                <c:pt idx="3121">
                  <c:v>4.3347222222222204</c:v>
                </c:pt>
                <c:pt idx="3122">
                  <c:v>4.3361111111111104</c:v>
                </c:pt>
                <c:pt idx="3123">
                  <c:v>4.3375000000000004</c:v>
                </c:pt>
                <c:pt idx="3124">
                  <c:v>4.3388888888888903</c:v>
                </c:pt>
                <c:pt idx="3125">
                  <c:v>4.3402777777777803</c:v>
                </c:pt>
                <c:pt idx="3126">
                  <c:v>4.3416666666666703</c:v>
                </c:pt>
                <c:pt idx="3127">
                  <c:v>4.3430555555555603</c:v>
                </c:pt>
                <c:pt idx="3128">
                  <c:v>4.3444444444444397</c:v>
                </c:pt>
                <c:pt idx="3129">
                  <c:v>4.3458333333333297</c:v>
                </c:pt>
                <c:pt idx="3130">
                  <c:v>4.3472222222222197</c:v>
                </c:pt>
                <c:pt idx="3131">
                  <c:v>4.3486111111111097</c:v>
                </c:pt>
                <c:pt idx="3132">
                  <c:v>4.3499999999999996</c:v>
                </c:pt>
                <c:pt idx="3133">
                  <c:v>4.3513888888888896</c:v>
                </c:pt>
                <c:pt idx="3134">
                  <c:v>4.3527777777777796</c:v>
                </c:pt>
                <c:pt idx="3135">
                  <c:v>4.3541666666666696</c:v>
                </c:pt>
                <c:pt idx="3136">
                  <c:v>4.3555555555555596</c:v>
                </c:pt>
                <c:pt idx="3137">
                  <c:v>4.3569444444444398</c:v>
                </c:pt>
                <c:pt idx="3138">
                  <c:v>4.3583333333333298</c:v>
                </c:pt>
                <c:pt idx="3139">
                  <c:v>4.3597222222222198</c:v>
                </c:pt>
                <c:pt idx="3140">
                  <c:v>4.3611111111111098</c:v>
                </c:pt>
                <c:pt idx="3141">
                  <c:v>4.3624999999999998</c:v>
                </c:pt>
                <c:pt idx="3142">
                  <c:v>4.3638888888888898</c:v>
                </c:pt>
                <c:pt idx="3143">
                  <c:v>4.3652777777777798</c:v>
                </c:pt>
                <c:pt idx="3144">
                  <c:v>4.3666666666666698</c:v>
                </c:pt>
                <c:pt idx="3145">
                  <c:v>4.3680555555555598</c:v>
                </c:pt>
                <c:pt idx="3146">
                  <c:v>4.36944444444444</c:v>
                </c:pt>
                <c:pt idx="3147">
                  <c:v>4.37083333333333</c:v>
                </c:pt>
                <c:pt idx="3148">
                  <c:v>4.37222222222222</c:v>
                </c:pt>
                <c:pt idx="3149">
                  <c:v>4.37361111111111</c:v>
                </c:pt>
                <c:pt idx="3150">
                  <c:v>4.375</c:v>
                </c:pt>
                <c:pt idx="3151">
                  <c:v>4.37638888888889</c:v>
                </c:pt>
                <c:pt idx="3152">
                  <c:v>4.37777777777778</c:v>
                </c:pt>
                <c:pt idx="3153">
                  <c:v>4.37916666666667</c:v>
                </c:pt>
                <c:pt idx="3154">
                  <c:v>4.38055555555556</c:v>
                </c:pt>
                <c:pt idx="3155">
                  <c:v>4.38194444444445</c:v>
                </c:pt>
                <c:pt idx="3156">
                  <c:v>4.3833333333333302</c:v>
                </c:pt>
                <c:pt idx="3157">
                  <c:v>4.3847222222222202</c:v>
                </c:pt>
                <c:pt idx="3158">
                  <c:v>4.3861111111111102</c:v>
                </c:pt>
                <c:pt idx="3159">
                  <c:v>4.3875000000000002</c:v>
                </c:pt>
                <c:pt idx="3160">
                  <c:v>4.3888888888888902</c:v>
                </c:pt>
                <c:pt idx="3161">
                  <c:v>4.3902777777777802</c:v>
                </c:pt>
                <c:pt idx="3162">
                  <c:v>4.3916666666666702</c:v>
                </c:pt>
                <c:pt idx="3163">
                  <c:v>4.3930555555555602</c:v>
                </c:pt>
                <c:pt idx="3164">
                  <c:v>4.3944444444444501</c:v>
                </c:pt>
                <c:pt idx="3165">
                  <c:v>4.3958333333333304</c:v>
                </c:pt>
                <c:pt idx="3166">
                  <c:v>4.3972222222222204</c:v>
                </c:pt>
                <c:pt idx="3167">
                  <c:v>4.3986111111111104</c:v>
                </c:pt>
                <c:pt idx="3168">
                  <c:v>4.4000000000000004</c:v>
                </c:pt>
                <c:pt idx="3169">
                  <c:v>4.4013888888888903</c:v>
                </c:pt>
                <c:pt idx="3170">
                  <c:v>4.4027777777777803</c:v>
                </c:pt>
                <c:pt idx="3171">
                  <c:v>4.4041666666666703</c:v>
                </c:pt>
                <c:pt idx="3172">
                  <c:v>4.4055555555555603</c:v>
                </c:pt>
                <c:pt idx="3173">
                  <c:v>4.4069444444444397</c:v>
                </c:pt>
                <c:pt idx="3174">
                  <c:v>4.4083333333333297</c:v>
                </c:pt>
                <c:pt idx="3175">
                  <c:v>4.4097222222222197</c:v>
                </c:pt>
                <c:pt idx="3176">
                  <c:v>4.4111111111111097</c:v>
                </c:pt>
                <c:pt idx="3177">
                  <c:v>4.4124999999999996</c:v>
                </c:pt>
                <c:pt idx="3178">
                  <c:v>4.4138888888888896</c:v>
                </c:pt>
                <c:pt idx="3179">
                  <c:v>4.4152777777777796</c:v>
                </c:pt>
                <c:pt idx="3180">
                  <c:v>4.4166666666666696</c:v>
                </c:pt>
                <c:pt idx="3181">
                  <c:v>4.4180555555555596</c:v>
                </c:pt>
                <c:pt idx="3182">
                  <c:v>4.4194444444444398</c:v>
                </c:pt>
                <c:pt idx="3183">
                  <c:v>4.4208333333333298</c:v>
                </c:pt>
                <c:pt idx="3184">
                  <c:v>4.4222222222222198</c:v>
                </c:pt>
                <c:pt idx="3185">
                  <c:v>4.4236111111111098</c:v>
                </c:pt>
                <c:pt idx="3186">
                  <c:v>4.4249999999999998</c:v>
                </c:pt>
                <c:pt idx="3187">
                  <c:v>4.4263888888888898</c:v>
                </c:pt>
                <c:pt idx="3188">
                  <c:v>4.4277777777777798</c:v>
                </c:pt>
                <c:pt idx="3189">
                  <c:v>4.4291666666666698</c:v>
                </c:pt>
                <c:pt idx="3190">
                  <c:v>4.4305555555555598</c:v>
                </c:pt>
                <c:pt idx="3191">
                  <c:v>4.43194444444444</c:v>
                </c:pt>
                <c:pt idx="3192">
                  <c:v>4.43333333333333</c:v>
                </c:pt>
                <c:pt idx="3193">
                  <c:v>4.43472222222222</c:v>
                </c:pt>
                <c:pt idx="3194">
                  <c:v>4.43611111111111</c:v>
                </c:pt>
                <c:pt idx="3195">
                  <c:v>4.4375</c:v>
                </c:pt>
                <c:pt idx="3196">
                  <c:v>4.43888888888889</c:v>
                </c:pt>
                <c:pt idx="3197">
                  <c:v>4.44027777777778</c:v>
                </c:pt>
                <c:pt idx="3198">
                  <c:v>4.44166666666667</c:v>
                </c:pt>
                <c:pt idx="3199">
                  <c:v>4.44305555555556</c:v>
                </c:pt>
                <c:pt idx="3200">
                  <c:v>4.44444444444445</c:v>
                </c:pt>
                <c:pt idx="3201">
                  <c:v>4.4458333333333302</c:v>
                </c:pt>
                <c:pt idx="3202">
                  <c:v>4.4472222222222202</c:v>
                </c:pt>
                <c:pt idx="3203">
                  <c:v>4.4486111111111102</c:v>
                </c:pt>
                <c:pt idx="3204">
                  <c:v>4.45</c:v>
                </c:pt>
                <c:pt idx="3205">
                  <c:v>4.4513888888888902</c:v>
                </c:pt>
                <c:pt idx="3206">
                  <c:v>4.4527777777777802</c:v>
                </c:pt>
                <c:pt idx="3207">
                  <c:v>4.4541666666666702</c:v>
                </c:pt>
                <c:pt idx="3208">
                  <c:v>4.4555555555555602</c:v>
                </c:pt>
                <c:pt idx="3209">
                  <c:v>4.4569444444444501</c:v>
                </c:pt>
                <c:pt idx="3210">
                  <c:v>4.4583333333333304</c:v>
                </c:pt>
                <c:pt idx="3211">
                  <c:v>4.4597222222222204</c:v>
                </c:pt>
                <c:pt idx="3212">
                  <c:v>4.4611111111111104</c:v>
                </c:pt>
                <c:pt idx="3213">
                  <c:v>4.4625000000000004</c:v>
                </c:pt>
                <c:pt idx="3214">
                  <c:v>4.4638888888888903</c:v>
                </c:pt>
                <c:pt idx="3215">
                  <c:v>4.4652777777777803</c:v>
                </c:pt>
                <c:pt idx="3216">
                  <c:v>4.4666666666666703</c:v>
                </c:pt>
                <c:pt idx="3217">
                  <c:v>4.4680555555555603</c:v>
                </c:pt>
                <c:pt idx="3218">
                  <c:v>4.4694444444444397</c:v>
                </c:pt>
                <c:pt idx="3219">
                  <c:v>4.4708333333333297</c:v>
                </c:pt>
                <c:pt idx="3220">
                  <c:v>4.4722222222222197</c:v>
                </c:pt>
                <c:pt idx="3221">
                  <c:v>4.4736111111111097</c:v>
                </c:pt>
                <c:pt idx="3222">
                  <c:v>4.4749999999999996</c:v>
                </c:pt>
                <c:pt idx="3223">
                  <c:v>4.4763888888888896</c:v>
                </c:pt>
                <c:pt idx="3224">
                  <c:v>4.4777777777777796</c:v>
                </c:pt>
                <c:pt idx="3225">
                  <c:v>4.4791666666666696</c:v>
                </c:pt>
                <c:pt idx="3226">
                  <c:v>4.4805555555555596</c:v>
                </c:pt>
                <c:pt idx="3227">
                  <c:v>4.4819444444444398</c:v>
                </c:pt>
                <c:pt idx="3228">
                  <c:v>4.4833333333333298</c:v>
                </c:pt>
                <c:pt idx="3229">
                  <c:v>4.4847222222222198</c:v>
                </c:pt>
                <c:pt idx="3230">
                  <c:v>4.4861111111111098</c:v>
                </c:pt>
                <c:pt idx="3231">
                  <c:v>4.4874999999999998</c:v>
                </c:pt>
                <c:pt idx="3232">
                  <c:v>4.4888888888888898</c:v>
                </c:pt>
                <c:pt idx="3233">
                  <c:v>4.4902777777777798</c:v>
                </c:pt>
                <c:pt idx="3234">
                  <c:v>4.4916666666666698</c:v>
                </c:pt>
                <c:pt idx="3235">
                  <c:v>4.4930555555555598</c:v>
                </c:pt>
                <c:pt idx="3236">
                  <c:v>4.49444444444444</c:v>
                </c:pt>
                <c:pt idx="3237">
                  <c:v>4.49583333333333</c:v>
                </c:pt>
                <c:pt idx="3238">
                  <c:v>4.49722222222222</c:v>
                </c:pt>
                <c:pt idx="3239">
                  <c:v>4.49861111111111</c:v>
                </c:pt>
                <c:pt idx="3240">
                  <c:v>4.5</c:v>
                </c:pt>
                <c:pt idx="3241">
                  <c:v>4.50138888888889</c:v>
                </c:pt>
                <c:pt idx="3242">
                  <c:v>4.50277777777778</c:v>
                </c:pt>
                <c:pt idx="3243">
                  <c:v>4.50416666666667</c:v>
                </c:pt>
                <c:pt idx="3244">
                  <c:v>4.50555555555556</c:v>
                </c:pt>
                <c:pt idx="3245">
                  <c:v>4.50694444444445</c:v>
                </c:pt>
                <c:pt idx="3246">
                  <c:v>4.5083333333333302</c:v>
                </c:pt>
                <c:pt idx="3247">
                  <c:v>4.5097222222222202</c:v>
                </c:pt>
                <c:pt idx="3248">
                  <c:v>4.5111111111111102</c:v>
                </c:pt>
                <c:pt idx="3249">
                  <c:v>4.5125000000000002</c:v>
                </c:pt>
                <c:pt idx="3250">
                  <c:v>4.5138888888888902</c:v>
                </c:pt>
                <c:pt idx="3251">
                  <c:v>4.5152777777777802</c:v>
                </c:pt>
                <c:pt idx="3252">
                  <c:v>4.5166666666666702</c:v>
                </c:pt>
                <c:pt idx="3253">
                  <c:v>4.5180555555555602</c:v>
                </c:pt>
                <c:pt idx="3254">
                  <c:v>4.5194444444444501</c:v>
                </c:pt>
                <c:pt idx="3255">
                  <c:v>4.5208333333333304</c:v>
                </c:pt>
                <c:pt idx="3256">
                  <c:v>4.5222222222222204</c:v>
                </c:pt>
                <c:pt idx="3257">
                  <c:v>4.5236111111111104</c:v>
                </c:pt>
                <c:pt idx="3258">
                  <c:v>4.5250000000000004</c:v>
                </c:pt>
                <c:pt idx="3259">
                  <c:v>4.5263888888888903</c:v>
                </c:pt>
                <c:pt idx="3260">
                  <c:v>4.5277777777777803</c:v>
                </c:pt>
                <c:pt idx="3261">
                  <c:v>4.5291666666666703</c:v>
                </c:pt>
                <c:pt idx="3262">
                  <c:v>4.5305555555555603</c:v>
                </c:pt>
                <c:pt idx="3263">
                  <c:v>4.5319444444444397</c:v>
                </c:pt>
                <c:pt idx="3264">
                  <c:v>4.5333333333333297</c:v>
                </c:pt>
                <c:pt idx="3265">
                  <c:v>4.5347222222222197</c:v>
                </c:pt>
                <c:pt idx="3266">
                  <c:v>4.5361111111111097</c:v>
                </c:pt>
                <c:pt idx="3267">
                  <c:v>4.5374999999999996</c:v>
                </c:pt>
                <c:pt idx="3268">
                  <c:v>4.5388888888888896</c:v>
                </c:pt>
                <c:pt idx="3269">
                  <c:v>4.5402777777777796</c:v>
                </c:pt>
                <c:pt idx="3270">
                  <c:v>4.5416666666666696</c:v>
                </c:pt>
                <c:pt idx="3271">
                  <c:v>4.5430555555555596</c:v>
                </c:pt>
                <c:pt idx="3272">
                  <c:v>4.5444444444444398</c:v>
                </c:pt>
                <c:pt idx="3273">
                  <c:v>4.5458333333333298</c:v>
                </c:pt>
                <c:pt idx="3274">
                  <c:v>4.5472222222222198</c:v>
                </c:pt>
                <c:pt idx="3275">
                  <c:v>4.5486111111111098</c:v>
                </c:pt>
                <c:pt idx="3276">
                  <c:v>4.55</c:v>
                </c:pt>
                <c:pt idx="3277">
                  <c:v>4.5513888888888898</c:v>
                </c:pt>
                <c:pt idx="3278">
                  <c:v>4.5527777777777798</c:v>
                </c:pt>
                <c:pt idx="3279">
                  <c:v>4.5541666666666698</c:v>
                </c:pt>
                <c:pt idx="3280">
                  <c:v>4.5555555555555598</c:v>
                </c:pt>
                <c:pt idx="3281">
                  <c:v>4.55694444444444</c:v>
                </c:pt>
                <c:pt idx="3282">
                  <c:v>4.55833333333333</c:v>
                </c:pt>
                <c:pt idx="3283">
                  <c:v>4.55972222222222</c:v>
                </c:pt>
                <c:pt idx="3284">
                  <c:v>4.56111111111111</c:v>
                </c:pt>
                <c:pt idx="3285">
                  <c:v>4.5625</c:v>
                </c:pt>
                <c:pt idx="3286">
                  <c:v>4.56388888888889</c:v>
                </c:pt>
                <c:pt idx="3287">
                  <c:v>4.56527777777778</c:v>
                </c:pt>
                <c:pt idx="3288">
                  <c:v>4.56666666666667</c:v>
                </c:pt>
                <c:pt idx="3289">
                  <c:v>4.56805555555556</c:v>
                </c:pt>
                <c:pt idx="3290">
                  <c:v>4.56944444444445</c:v>
                </c:pt>
                <c:pt idx="3291">
                  <c:v>4.5708333333333302</c:v>
                </c:pt>
                <c:pt idx="3292">
                  <c:v>4.5722222222222202</c:v>
                </c:pt>
                <c:pt idx="3293">
                  <c:v>4.5736111111111102</c:v>
                </c:pt>
                <c:pt idx="3294">
                  <c:v>4.5750000000000002</c:v>
                </c:pt>
                <c:pt idx="3295">
                  <c:v>4.5763888888888902</c:v>
                </c:pt>
                <c:pt idx="3296">
                  <c:v>4.5777777777777802</c:v>
                </c:pt>
                <c:pt idx="3297">
                  <c:v>4.5791666666666702</c:v>
                </c:pt>
                <c:pt idx="3298">
                  <c:v>4.5805555555555602</c:v>
                </c:pt>
                <c:pt idx="3299">
                  <c:v>4.5819444444444501</c:v>
                </c:pt>
                <c:pt idx="3300">
                  <c:v>4.5833333333333304</c:v>
                </c:pt>
                <c:pt idx="3301">
                  <c:v>4.5847222222222204</c:v>
                </c:pt>
                <c:pt idx="3302">
                  <c:v>4.5861111111111104</c:v>
                </c:pt>
                <c:pt idx="3303">
                  <c:v>4.5875000000000004</c:v>
                </c:pt>
                <c:pt idx="3304">
                  <c:v>4.5888888888888903</c:v>
                </c:pt>
                <c:pt idx="3305">
                  <c:v>4.5902777777777803</c:v>
                </c:pt>
                <c:pt idx="3306">
                  <c:v>4.5916666666666703</c:v>
                </c:pt>
                <c:pt idx="3307">
                  <c:v>4.5930555555555603</c:v>
                </c:pt>
                <c:pt idx="3308">
                  <c:v>4.5944444444444397</c:v>
                </c:pt>
                <c:pt idx="3309">
                  <c:v>4.5958333333333297</c:v>
                </c:pt>
                <c:pt idx="3310">
                  <c:v>4.5972222222222197</c:v>
                </c:pt>
                <c:pt idx="3311">
                  <c:v>4.5986111111111097</c:v>
                </c:pt>
                <c:pt idx="3312">
                  <c:v>4.5999999999999996</c:v>
                </c:pt>
                <c:pt idx="3313">
                  <c:v>4.6013888888888896</c:v>
                </c:pt>
                <c:pt idx="3314">
                  <c:v>4.6027777777777796</c:v>
                </c:pt>
                <c:pt idx="3315">
                  <c:v>4.6041666666666696</c:v>
                </c:pt>
                <c:pt idx="3316">
                  <c:v>4.6055555555555596</c:v>
                </c:pt>
                <c:pt idx="3317">
                  <c:v>4.6069444444444398</c:v>
                </c:pt>
                <c:pt idx="3318">
                  <c:v>4.6083333333333298</c:v>
                </c:pt>
                <c:pt idx="3319">
                  <c:v>4.6097222222222198</c:v>
                </c:pt>
                <c:pt idx="3320">
                  <c:v>4.6111111111111098</c:v>
                </c:pt>
                <c:pt idx="3321">
                  <c:v>4.6124999999999998</c:v>
                </c:pt>
                <c:pt idx="3322">
                  <c:v>4.6138888888888898</c:v>
                </c:pt>
                <c:pt idx="3323">
                  <c:v>4.6152777777777798</c:v>
                </c:pt>
                <c:pt idx="3324">
                  <c:v>4.6166666666666698</c:v>
                </c:pt>
                <c:pt idx="3325">
                  <c:v>4.6180555555555598</c:v>
                </c:pt>
                <c:pt idx="3326">
                  <c:v>4.61944444444444</c:v>
                </c:pt>
                <c:pt idx="3327">
                  <c:v>4.62083333333333</c:v>
                </c:pt>
                <c:pt idx="3328">
                  <c:v>4.62222222222222</c:v>
                </c:pt>
                <c:pt idx="3329">
                  <c:v>4.62361111111111</c:v>
                </c:pt>
                <c:pt idx="3330">
                  <c:v>4.625</c:v>
                </c:pt>
                <c:pt idx="3331">
                  <c:v>4.62638888888889</c:v>
                </c:pt>
                <c:pt idx="3332">
                  <c:v>4.62777777777778</c:v>
                </c:pt>
                <c:pt idx="3333">
                  <c:v>4.62916666666667</c:v>
                </c:pt>
                <c:pt idx="3334">
                  <c:v>4.63055555555556</c:v>
                </c:pt>
                <c:pt idx="3335">
                  <c:v>4.63194444444445</c:v>
                </c:pt>
                <c:pt idx="3336">
                  <c:v>4.6333333333333302</c:v>
                </c:pt>
                <c:pt idx="3337">
                  <c:v>4.6347222222222202</c:v>
                </c:pt>
                <c:pt idx="3338">
                  <c:v>4.6361111111111102</c:v>
                </c:pt>
                <c:pt idx="3339">
                  <c:v>4.6375000000000002</c:v>
                </c:pt>
                <c:pt idx="3340">
                  <c:v>4.6388888888888902</c:v>
                </c:pt>
                <c:pt idx="3341">
                  <c:v>4.6402777777777802</c:v>
                </c:pt>
                <c:pt idx="3342">
                  <c:v>4.6416666666666702</c:v>
                </c:pt>
                <c:pt idx="3343">
                  <c:v>4.6430555555555602</c:v>
                </c:pt>
                <c:pt idx="3344">
                  <c:v>4.6444444444444501</c:v>
                </c:pt>
                <c:pt idx="3345">
                  <c:v>4.6458333333333304</c:v>
                </c:pt>
                <c:pt idx="3346">
                  <c:v>4.6472222222222204</c:v>
                </c:pt>
                <c:pt idx="3347">
                  <c:v>4.6486111111111104</c:v>
                </c:pt>
                <c:pt idx="3348">
                  <c:v>4.6500000000000004</c:v>
                </c:pt>
                <c:pt idx="3349">
                  <c:v>4.6513888888888903</c:v>
                </c:pt>
                <c:pt idx="3350">
                  <c:v>4.6527777777777803</c:v>
                </c:pt>
                <c:pt idx="3351">
                  <c:v>4.6541666666666703</c:v>
                </c:pt>
                <c:pt idx="3352">
                  <c:v>4.6555555555555603</c:v>
                </c:pt>
                <c:pt idx="3353">
                  <c:v>4.6569444444444397</c:v>
                </c:pt>
                <c:pt idx="3354">
                  <c:v>4.6583333333333297</c:v>
                </c:pt>
                <c:pt idx="3355">
                  <c:v>4.6597222222222197</c:v>
                </c:pt>
                <c:pt idx="3356">
                  <c:v>4.6611111111111097</c:v>
                </c:pt>
                <c:pt idx="3357">
                  <c:v>4.6624999999999996</c:v>
                </c:pt>
                <c:pt idx="3358">
                  <c:v>4.6638888888888896</c:v>
                </c:pt>
                <c:pt idx="3359">
                  <c:v>4.6652777777777796</c:v>
                </c:pt>
                <c:pt idx="3360">
                  <c:v>4.6666666666666696</c:v>
                </c:pt>
                <c:pt idx="3361">
                  <c:v>4.6680555555555596</c:v>
                </c:pt>
                <c:pt idx="3362">
                  <c:v>4.6694444444444398</c:v>
                </c:pt>
                <c:pt idx="3363">
                  <c:v>4.6708333333333298</c:v>
                </c:pt>
                <c:pt idx="3364">
                  <c:v>4.6722222222222198</c:v>
                </c:pt>
                <c:pt idx="3365">
                  <c:v>4.6736111111111098</c:v>
                </c:pt>
                <c:pt idx="3366">
                  <c:v>4.6749999999999998</c:v>
                </c:pt>
                <c:pt idx="3367">
                  <c:v>4.6763888888888898</c:v>
                </c:pt>
                <c:pt idx="3368">
                  <c:v>4.6777777777777798</c:v>
                </c:pt>
                <c:pt idx="3369">
                  <c:v>4.6791666666666698</c:v>
                </c:pt>
                <c:pt idx="3370">
                  <c:v>4.6805555555555598</c:v>
                </c:pt>
                <c:pt idx="3371">
                  <c:v>4.68194444444444</c:v>
                </c:pt>
                <c:pt idx="3372">
                  <c:v>4.68333333333333</c:v>
                </c:pt>
                <c:pt idx="3373">
                  <c:v>4.68472222222222</c:v>
                </c:pt>
                <c:pt idx="3374">
                  <c:v>4.68611111111111</c:v>
                </c:pt>
                <c:pt idx="3375">
                  <c:v>4.6875</c:v>
                </c:pt>
                <c:pt idx="3376">
                  <c:v>4.68888888888889</c:v>
                </c:pt>
                <c:pt idx="3377">
                  <c:v>4.69027777777778</c:v>
                </c:pt>
                <c:pt idx="3378">
                  <c:v>4.69166666666667</c:v>
                </c:pt>
                <c:pt idx="3379">
                  <c:v>4.69305555555556</c:v>
                </c:pt>
                <c:pt idx="3380">
                  <c:v>4.69444444444445</c:v>
                </c:pt>
                <c:pt idx="3381">
                  <c:v>4.6958333333333302</c:v>
                </c:pt>
                <c:pt idx="3382">
                  <c:v>4.6972222222222202</c:v>
                </c:pt>
                <c:pt idx="3383">
                  <c:v>4.6986111111111102</c:v>
                </c:pt>
                <c:pt idx="3384">
                  <c:v>4.7</c:v>
                </c:pt>
                <c:pt idx="3385">
                  <c:v>4.7013888888888902</c:v>
                </c:pt>
                <c:pt idx="3386">
                  <c:v>4.7027777777777802</c:v>
                </c:pt>
                <c:pt idx="3387">
                  <c:v>4.7041666666666702</c:v>
                </c:pt>
                <c:pt idx="3388">
                  <c:v>4.7055555555555602</c:v>
                </c:pt>
                <c:pt idx="3389">
                  <c:v>4.7069444444444501</c:v>
                </c:pt>
                <c:pt idx="3390">
                  <c:v>4.7083333333333304</c:v>
                </c:pt>
                <c:pt idx="3391">
                  <c:v>4.7097222222222204</c:v>
                </c:pt>
                <c:pt idx="3392">
                  <c:v>4.7111111111111104</c:v>
                </c:pt>
                <c:pt idx="3393">
                  <c:v>4.7125000000000004</c:v>
                </c:pt>
                <c:pt idx="3394">
                  <c:v>4.7138888888888903</c:v>
                </c:pt>
                <c:pt idx="3395">
                  <c:v>4.7152777777777803</c:v>
                </c:pt>
                <c:pt idx="3396">
                  <c:v>4.7166666666666703</c:v>
                </c:pt>
                <c:pt idx="3397">
                  <c:v>4.7180555555555603</c:v>
                </c:pt>
                <c:pt idx="3398">
                  <c:v>4.7194444444444397</c:v>
                </c:pt>
                <c:pt idx="3399">
                  <c:v>4.7208333333333297</c:v>
                </c:pt>
                <c:pt idx="3400">
                  <c:v>4.7222222222222197</c:v>
                </c:pt>
                <c:pt idx="3401">
                  <c:v>4.7236111111111097</c:v>
                </c:pt>
                <c:pt idx="3402">
                  <c:v>4.7249999999999996</c:v>
                </c:pt>
                <c:pt idx="3403">
                  <c:v>4.7263888888888896</c:v>
                </c:pt>
                <c:pt idx="3404">
                  <c:v>4.7277777777777796</c:v>
                </c:pt>
                <c:pt idx="3405">
                  <c:v>4.7291666666666696</c:v>
                </c:pt>
                <c:pt idx="3406">
                  <c:v>4.7305555555555596</c:v>
                </c:pt>
                <c:pt idx="3407">
                  <c:v>4.7319444444444398</c:v>
                </c:pt>
                <c:pt idx="3408">
                  <c:v>4.7333333333333298</c:v>
                </c:pt>
                <c:pt idx="3409">
                  <c:v>4.7347222222222198</c:v>
                </c:pt>
                <c:pt idx="3410">
                  <c:v>4.7361111111111098</c:v>
                </c:pt>
                <c:pt idx="3411">
                  <c:v>4.7374999999999998</c:v>
                </c:pt>
                <c:pt idx="3412">
                  <c:v>4.7388888888888898</c:v>
                </c:pt>
                <c:pt idx="3413">
                  <c:v>4.7402777777777798</c:v>
                </c:pt>
                <c:pt idx="3414">
                  <c:v>4.7416666666666698</c:v>
                </c:pt>
                <c:pt idx="3415">
                  <c:v>4.7430555555555598</c:v>
                </c:pt>
                <c:pt idx="3416">
                  <c:v>4.74444444444444</c:v>
                </c:pt>
                <c:pt idx="3417">
                  <c:v>4.74583333333333</c:v>
                </c:pt>
                <c:pt idx="3418">
                  <c:v>4.74722222222222</c:v>
                </c:pt>
                <c:pt idx="3419">
                  <c:v>4.74861111111111</c:v>
                </c:pt>
                <c:pt idx="3420">
                  <c:v>4.75</c:v>
                </c:pt>
                <c:pt idx="3421">
                  <c:v>4.75138888888889</c:v>
                </c:pt>
                <c:pt idx="3422">
                  <c:v>4.75277777777778</c:v>
                </c:pt>
                <c:pt idx="3423">
                  <c:v>4.75416666666667</c:v>
                </c:pt>
                <c:pt idx="3424">
                  <c:v>4.75555555555556</c:v>
                </c:pt>
                <c:pt idx="3425">
                  <c:v>4.75694444444445</c:v>
                </c:pt>
                <c:pt idx="3426">
                  <c:v>4.7583333333333302</c:v>
                </c:pt>
                <c:pt idx="3427">
                  <c:v>4.7597222222222202</c:v>
                </c:pt>
                <c:pt idx="3428">
                  <c:v>4.7611111111111102</c:v>
                </c:pt>
                <c:pt idx="3429">
                  <c:v>4.7625000000000002</c:v>
                </c:pt>
                <c:pt idx="3430">
                  <c:v>4.7638888888888902</c:v>
                </c:pt>
                <c:pt idx="3431">
                  <c:v>4.7652777777777802</c:v>
                </c:pt>
                <c:pt idx="3432">
                  <c:v>4.7666666666666702</c:v>
                </c:pt>
                <c:pt idx="3433">
                  <c:v>4.7680555555555602</c:v>
                </c:pt>
                <c:pt idx="3434">
                  <c:v>4.7694444444444501</c:v>
                </c:pt>
                <c:pt idx="3435">
                  <c:v>4.7708333333333304</c:v>
                </c:pt>
                <c:pt idx="3436">
                  <c:v>4.7722222222222204</c:v>
                </c:pt>
                <c:pt idx="3437">
                  <c:v>4.7736111111111104</c:v>
                </c:pt>
                <c:pt idx="3438">
                  <c:v>4.7750000000000004</c:v>
                </c:pt>
                <c:pt idx="3439">
                  <c:v>4.7763888888888903</c:v>
                </c:pt>
                <c:pt idx="3440">
                  <c:v>4.7777777777777803</c:v>
                </c:pt>
                <c:pt idx="3441">
                  <c:v>4.7791666666666703</c:v>
                </c:pt>
                <c:pt idx="3442">
                  <c:v>4.7805555555555603</c:v>
                </c:pt>
                <c:pt idx="3443">
                  <c:v>4.7819444444444397</c:v>
                </c:pt>
                <c:pt idx="3444">
                  <c:v>4.7833333333333297</c:v>
                </c:pt>
                <c:pt idx="3445">
                  <c:v>4.7847222222222197</c:v>
                </c:pt>
                <c:pt idx="3446">
                  <c:v>4.7861111111111097</c:v>
                </c:pt>
                <c:pt idx="3447">
                  <c:v>4.7874999999999996</c:v>
                </c:pt>
                <c:pt idx="3448">
                  <c:v>4.7888888888888896</c:v>
                </c:pt>
                <c:pt idx="3449">
                  <c:v>4.7902777777777796</c:v>
                </c:pt>
                <c:pt idx="3450">
                  <c:v>4.7916666666666696</c:v>
                </c:pt>
                <c:pt idx="3451">
                  <c:v>4.7930555555555596</c:v>
                </c:pt>
                <c:pt idx="3452">
                  <c:v>4.7944444444444398</c:v>
                </c:pt>
                <c:pt idx="3453">
                  <c:v>4.7958333333333298</c:v>
                </c:pt>
                <c:pt idx="3454">
                  <c:v>4.7972222222222198</c:v>
                </c:pt>
                <c:pt idx="3455">
                  <c:v>4.7986111111111098</c:v>
                </c:pt>
                <c:pt idx="3456">
                  <c:v>4.8</c:v>
                </c:pt>
                <c:pt idx="3457">
                  <c:v>4.8013888888888898</c:v>
                </c:pt>
                <c:pt idx="3458">
                  <c:v>4.8027777777777798</c:v>
                </c:pt>
                <c:pt idx="3459">
                  <c:v>4.8041666666666698</c:v>
                </c:pt>
                <c:pt idx="3460">
                  <c:v>4.8055555555555598</c:v>
                </c:pt>
                <c:pt idx="3461">
                  <c:v>4.80694444444444</c:v>
                </c:pt>
                <c:pt idx="3462">
                  <c:v>4.80833333333333</c:v>
                </c:pt>
                <c:pt idx="3463">
                  <c:v>4.80972222222222</c:v>
                </c:pt>
                <c:pt idx="3464">
                  <c:v>4.81111111111111</c:v>
                </c:pt>
                <c:pt idx="3465">
                  <c:v>4.8125</c:v>
                </c:pt>
                <c:pt idx="3466">
                  <c:v>4.81388888888889</c:v>
                </c:pt>
                <c:pt idx="3467">
                  <c:v>4.81527777777778</c:v>
                </c:pt>
                <c:pt idx="3468">
                  <c:v>4.81666666666667</c:v>
                </c:pt>
                <c:pt idx="3469">
                  <c:v>4.81805555555556</c:v>
                </c:pt>
                <c:pt idx="3470">
                  <c:v>4.81944444444445</c:v>
                </c:pt>
                <c:pt idx="3471">
                  <c:v>4.8208333333333302</c:v>
                </c:pt>
                <c:pt idx="3472">
                  <c:v>4.8222222222222202</c:v>
                </c:pt>
                <c:pt idx="3473">
                  <c:v>4.8236111111111102</c:v>
                </c:pt>
                <c:pt idx="3474">
                  <c:v>4.8250000000000002</c:v>
                </c:pt>
                <c:pt idx="3475">
                  <c:v>4.8263888888888902</c:v>
                </c:pt>
                <c:pt idx="3476">
                  <c:v>4.8277777777777802</c:v>
                </c:pt>
                <c:pt idx="3477">
                  <c:v>4.8291666666666702</c:v>
                </c:pt>
                <c:pt idx="3478">
                  <c:v>4.8305555555555602</c:v>
                </c:pt>
                <c:pt idx="3479">
                  <c:v>4.8319444444444501</c:v>
                </c:pt>
                <c:pt idx="3480">
                  <c:v>4.8333333333333304</c:v>
                </c:pt>
                <c:pt idx="3481">
                  <c:v>4.8347222222222204</c:v>
                </c:pt>
                <c:pt idx="3482">
                  <c:v>4.8361111111111104</c:v>
                </c:pt>
                <c:pt idx="3483">
                  <c:v>4.8375000000000004</c:v>
                </c:pt>
                <c:pt idx="3484">
                  <c:v>4.8388888888888903</c:v>
                </c:pt>
                <c:pt idx="3485">
                  <c:v>4.8402777777777803</c:v>
                </c:pt>
                <c:pt idx="3486">
                  <c:v>4.8416666666666703</c:v>
                </c:pt>
                <c:pt idx="3487">
                  <c:v>4.8430555555555603</c:v>
                </c:pt>
                <c:pt idx="3488">
                  <c:v>4.8444444444444397</c:v>
                </c:pt>
                <c:pt idx="3489">
                  <c:v>4.8458333333333297</c:v>
                </c:pt>
                <c:pt idx="3490">
                  <c:v>4.8472222222222197</c:v>
                </c:pt>
                <c:pt idx="3491">
                  <c:v>4.8486111111111097</c:v>
                </c:pt>
                <c:pt idx="3492">
                  <c:v>4.8499999999999996</c:v>
                </c:pt>
                <c:pt idx="3493">
                  <c:v>4.8513888888888896</c:v>
                </c:pt>
                <c:pt idx="3494">
                  <c:v>4.8527777777777796</c:v>
                </c:pt>
                <c:pt idx="3495">
                  <c:v>4.8541666666666696</c:v>
                </c:pt>
                <c:pt idx="3496">
                  <c:v>4.8555555555555596</c:v>
                </c:pt>
                <c:pt idx="3497">
                  <c:v>4.8569444444444398</c:v>
                </c:pt>
                <c:pt idx="3498">
                  <c:v>4.8583333333333298</c:v>
                </c:pt>
                <c:pt idx="3499">
                  <c:v>4.8597222222222198</c:v>
                </c:pt>
                <c:pt idx="3500">
                  <c:v>4.8611111111111098</c:v>
                </c:pt>
                <c:pt idx="3501">
                  <c:v>4.8624999999999998</c:v>
                </c:pt>
                <c:pt idx="3502">
                  <c:v>4.8638888888888898</c:v>
                </c:pt>
                <c:pt idx="3503">
                  <c:v>4.8652777777777798</c:v>
                </c:pt>
                <c:pt idx="3504">
                  <c:v>4.8666666666666698</c:v>
                </c:pt>
                <c:pt idx="3505">
                  <c:v>4.8680555555555598</c:v>
                </c:pt>
                <c:pt idx="3506">
                  <c:v>4.86944444444444</c:v>
                </c:pt>
                <c:pt idx="3507">
                  <c:v>4.87083333333333</c:v>
                </c:pt>
                <c:pt idx="3508">
                  <c:v>4.87222222222222</c:v>
                </c:pt>
                <c:pt idx="3509">
                  <c:v>4.87361111111111</c:v>
                </c:pt>
                <c:pt idx="3510">
                  <c:v>4.875</c:v>
                </c:pt>
                <c:pt idx="3511">
                  <c:v>4.87638888888889</c:v>
                </c:pt>
                <c:pt idx="3512">
                  <c:v>4.87777777777778</c:v>
                </c:pt>
                <c:pt idx="3513">
                  <c:v>4.87916666666667</c:v>
                </c:pt>
                <c:pt idx="3514">
                  <c:v>4.88055555555556</c:v>
                </c:pt>
                <c:pt idx="3515">
                  <c:v>4.88194444444445</c:v>
                </c:pt>
                <c:pt idx="3516">
                  <c:v>4.8833333333333302</c:v>
                </c:pt>
                <c:pt idx="3517">
                  <c:v>4.8847222222222202</c:v>
                </c:pt>
                <c:pt idx="3518">
                  <c:v>4.8861111111111102</c:v>
                </c:pt>
                <c:pt idx="3519">
                  <c:v>4.8875000000000002</c:v>
                </c:pt>
                <c:pt idx="3520">
                  <c:v>4.8888888888888902</c:v>
                </c:pt>
                <c:pt idx="3521">
                  <c:v>4.8902777777777802</c:v>
                </c:pt>
                <c:pt idx="3522">
                  <c:v>4.8916666666666702</c:v>
                </c:pt>
                <c:pt idx="3523">
                  <c:v>4.8930555555555602</c:v>
                </c:pt>
                <c:pt idx="3524">
                  <c:v>4.8944444444444501</c:v>
                </c:pt>
                <c:pt idx="3525">
                  <c:v>4.8958333333333304</c:v>
                </c:pt>
                <c:pt idx="3526">
                  <c:v>4.8972222222222204</c:v>
                </c:pt>
                <c:pt idx="3527">
                  <c:v>4.8986111111111104</c:v>
                </c:pt>
                <c:pt idx="3528">
                  <c:v>4.9000000000000004</c:v>
                </c:pt>
                <c:pt idx="3529">
                  <c:v>4.9013888888888903</c:v>
                </c:pt>
                <c:pt idx="3530">
                  <c:v>4.9027777777777803</c:v>
                </c:pt>
                <c:pt idx="3531">
                  <c:v>4.9041666666666703</c:v>
                </c:pt>
                <c:pt idx="3532">
                  <c:v>4.9055555555555603</c:v>
                </c:pt>
                <c:pt idx="3533">
                  <c:v>4.9069444444444397</c:v>
                </c:pt>
                <c:pt idx="3534">
                  <c:v>4.9083333333333297</c:v>
                </c:pt>
                <c:pt idx="3535">
                  <c:v>4.9097222222222197</c:v>
                </c:pt>
                <c:pt idx="3536">
                  <c:v>4.9111111111111097</c:v>
                </c:pt>
                <c:pt idx="3537">
                  <c:v>4.9124999999999996</c:v>
                </c:pt>
                <c:pt idx="3538">
                  <c:v>4.9138888888888896</c:v>
                </c:pt>
                <c:pt idx="3539">
                  <c:v>4.9152777777777796</c:v>
                </c:pt>
                <c:pt idx="3540">
                  <c:v>4.9166666666666696</c:v>
                </c:pt>
                <c:pt idx="3541">
                  <c:v>4.9180555555555596</c:v>
                </c:pt>
                <c:pt idx="3542">
                  <c:v>4.9194444444444398</c:v>
                </c:pt>
                <c:pt idx="3543">
                  <c:v>4.9208333333333298</c:v>
                </c:pt>
                <c:pt idx="3544">
                  <c:v>4.9222222222222198</c:v>
                </c:pt>
                <c:pt idx="3545">
                  <c:v>4.9236111111111098</c:v>
                </c:pt>
                <c:pt idx="3546">
                  <c:v>4.9249999999999998</c:v>
                </c:pt>
                <c:pt idx="3547">
                  <c:v>4.9263888888888898</c:v>
                </c:pt>
                <c:pt idx="3548">
                  <c:v>4.9277777777777798</c:v>
                </c:pt>
                <c:pt idx="3549">
                  <c:v>4.9291666666666698</c:v>
                </c:pt>
                <c:pt idx="3550">
                  <c:v>4.9305555555555598</c:v>
                </c:pt>
                <c:pt idx="3551">
                  <c:v>4.93194444444444</c:v>
                </c:pt>
                <c:pt idx="3552">
                  <c:v>4.93333333333333</c:v>
                </c:pt>
                <c:pt idx="3553">
                  <c:v>4.93472222222222</c:v>
                </c:pt>
                <c:pt idx="3554">
                  <c:v>4.93611111111111</c:v>
                </c:pt>
                <c:pt idx="3555">
                  <c:v>4.9375</c:v>
                </c:pt>
                <c:pt idx="3556">
                  <c:v>4.93888888888889</c:v>
                </c:pt>
                <c:pt idx="3557">
                  <c:v>4.94027777777778</c:v>
                </c:pt>
                <c:pt idx="3558">
                  <c:v>4.94166666666667</c:v>
                </c:pt>
                <c:pt idx="3559">
                  <c:v>4.94305555555556</c:v>
                </c:pt>
                <c:pt idx="3560">
                  <c:v>4.94444444444445</c:v>
                </c:pt>
                <c:pt idx="3561">
                  <c:v>4.9458333333333302</c:v>
                </c:pt>
                <c:pt idx="3562">
                  <c:v>4.9472222222222202</c:v>
                </c:pt>
                <c:pt idx="3563">
                  <c:v>4.9486111111111102</c:v>
                </c:pt>
                <c:pt idx="3564">
                  <c:v>4.95</c:v>
                </c:pt>
                <c:pt idx="3565">
                  <c:v>4.9513888888888902</c:v>
                </c:pt>
                <c:pt idx="3566">
                  <c:v>4.9527777777777802</c:v>
                </c:pt>
                <c:pt idx="3567">
                  <c:v>4.9541666666666702</c:v>
                </c:pt>
                <c:pt idx="3568">
                  <c:v>4.9555555555555602</c:v>
                </c:pt>
                <c:pt idx="3569">
                  <c:v>4.9569444444444501</c:v>
                </c:pt>
                <c:pt idx="3570">
                  <c:v>4.9583333333333304</c:v>
                </c:pt>
                <c:pt idx="3571">
                  <c:v>4.9597222222222204</c:v>
                </c:pt>
                <c:pt idx="3572">
                  <c:v>4.9611111111111104</c:v>
                </c:pt>
                <c:pt idx="3573">
                  <c:v>4.9625000000000004</c:v>
                </c:pt>
                <c:pt idx="3574">
                  <c:v>4.9638888888888903</c:v>
                </c:pt>
                <c:pt idx="3575">
                  <c:v>4.9652777777777803</c:v>
                </c:pt>
                <c:pt idx="3576">
                  <c:v>4.9666666666666703</c:v>
                </c:pt>
                <c:pt idx="3577">
                  <c:v>4.9680555555555603</c:v>
                </c:pt>
                <c:pt idx="3578">
                  <c:v>4.9694444444444397</c:v>
                </c:pt>
                <c:pt idx="3579">
                  <c:v>4.9708333333333297</c:v>
                </c:pt>
                <c:pt idx="3580">
                  <c:v>4.9722222222222197</c:v>
                </c:pt>
                <c:pt idx="3581">
                  <c:v>4.9736111111111097</c:v>
                </c:pt>
                <c:pt idx="3582">
                  <c:v>4.9749999999999996</c:v>
                </c:pt>
                <c:pt idx="3583">
                  <c:v>4.9763888888888896</c:v>
                </c:pt>
                <c:pt idx="3584">
                  <c:v>4.9777777777777796</c:v>
                </c:pt>
                <c:pt idx="3585">
                  <c:v>4.9791666666666696</c:v>
                </c:pt>
                <c:pt idx="3586">
                  <c:v>4.9805555555555596</c:v>
                </c:pt>
                <c:pt idx="3587">
                  <c:v>4.9819444444444398</c:v>
                </c:pt>
                <c:pt idx="3588">
                  <c:v>4.9833333333333298</c:v>
                </c:pt>
                <c:pt idx="3589">
                  <c:v>4.9847222222222198</c:v>
                </c:pt>
                <c:pt idx="3590">
                  <c:v>4.9861111111111098</c:v>
                </c:pt>
                <c:pt idx="3591">
                  <c:v>4.9874999999999998</c:v>
                </c:pt>
                <c:pt idx="3592">
                  <c:v>4.9888888888888898</c:v>
                </c:pt>
                <c:pt idx="3593">
                  <c:v>4.9902777777777798</c:v>
                </c:pt>
                <c:pt idx="3594">
                  <c:v>4.9916666666666698</c:v>
                </c:pt>
                <c:pt idx="3595">
                  <c:v>4.9930555555555598</c:v>
                </c:pt>
                <c:pt idx="3596">
                  <c:v>4.99444444444444</c:v>
                </c:pt>
                <c:pt idx="3597">
                  <c:v>4.99583333333333</c:v>
                </c:pt>
                <c:pt idx="3598">
                  <c:v>4.99722222222222</c:v>
                </c:pt>
                <c:pt idx="3599">
                  <c:v>4.99861111111111</c:v>
                </c:pt>
                <c:pt idx="3600">
                  <c:v>5</c:v>
                </c:pt>
                <c:pt idx="3601">
                  <c:v>5.00138888888889</c:v>
                </c:pt>
                <c:pt idx="3602">
                  <c:v>5.00277777777778</c:v>
                </c:pt>
                <c:pt idx="3603">
                  <c:v>5.00416666666667</c:v>
                </c:pt>
                <c:pt idx="3604">
                  <c:v>5.00555555555556</c:v>
                </c:pt>
                <c:pt idx="3605">
                  <c:v>5.00694444444445</c:v>
                </c:pt>
                <c:pt idx="3606">
                  <c:v>5.0083333333333302</c:v>
                </c:pt>
                <c:pt idx="3607">
                  <c:v>5.0097222222222202</c:v>
                </c:pt>
                <c:pt idx="3608">
                  <c:v>5.0111111111111102</c:v>
                </c:pt>
                <c:pt idx="3609">
                  <c:v>5.0125000000000002</c:v>
                </c:pt>
                <c:pt idx="3610">
                  <c:v>5.0138888888888902</c:v>
                </c:pt>
                <c:pt idx="3611">
                  <c:v>5.0152777777777802</c:v>
                </c:pt>
                <c:pt idx="3612">
                  <c:v>5.0166666666666702</c:v>
                </c:pt>
                <c:pt idx="3613">
                  <c:v>5.0180555555555602</c:v>
                </c:pt>
                <c:pt idx="3614">
                  <c:v>5.0194444444444501</c:v>
                </c:pt>
                <c:pt idx="3615">
                  <c:v>5.0208333333333304</c:v>
                </c:pt>
                <c:pt idx="3616">
                  <c:v>5.0222222222222204</c:v>
                </c:pt>
                <c:pt idx="3617">
                  <c:v>5.0236111111111104</c:v>
                </c:pt>
                <c:pt idx="3618">
                  <c:v>5.0250000000000004</c:v>
                </c:pt>
                <c:pt idx="3619">
                  <c:v>5.0263888888888903</c:v>
                </c:pt>
                <c:pt idx="3620">
                  <c:v>5.0277777777777803</c:v>
                </c:pt>
                <c:pt idx="3621">
                  <c:v>5.0291666666666703</c:v>
                </c:pt>
                <c:pt idx="3622">
                  <c:v>5.0305555555555603</c:v>
                </c:pt>
                <c:pt idx="3623">
                  <c:v>5.0319444444444397</c:v>
                </c:pt>
                <c:pt idx="3624">
                  <c:v>5.0333333333333297</c:v>
                </c:pt>
                <c:pt idx="3625">
                  <c:v>5.0347222222222197</c:v>
                </c:pt>
                <c:pt idx="3626">
                  <c:v>5.0361111111111097</c:v>
                </c:pt>
                <c:pt idx="3627">
                  <c:v>5.0374999999999996</c:v>
                </c:pt>
                <c:pt idx="3628">
                  <c:v>5.0388888888888896</c:v>
                </c:pt>
                <c:pt idx="3629">
                  <c:v>5.0402777777777796</c:v>
                </c:pt>
                <c:pt idx="3630">
                  <c:v>5.0416666666666696</c:v>
                </c:pt>
                <c:pt idx="3631">
                  <c:v>5.0430555555555596</c:v>
                </c:pt>
                <c:pt idx="3632">
                  <c:v>5.0444444444444398</c:v>
                </c:pt>
                <c:pt idx="3633">
                  <c:v>5.0458333333333298</c:v>
                </c:pt>
                <c:pt idx="3634">
                  <c:v>5.0472222222222198</c:v>
                </c:pt>
                <c:pt idx="3635">
                  <c:v>5.0486111111111098</c:v>
                </c:pt>
                <c:pt idx="3636">
                  <c:v>5.05</c:v>
                </c:pt>
                <c:pt idx="3637">
                  <c:v>5.0513888888888898</c:v>
                </c:pt>
                <c:pt idx="3638">
                  <c:v>5.0527777777777798</c:v>
                </c:pt>
                <c:pt idx="3639">
                  <c:v>5.0541666666666698</c:v>
                </c:pt>
                <c:pt idx="3640">
                  <c:v>5.0555555555555598</c:v>
                </c:pt>
                <c:pt idx="3641">
                  <c:v>5.05694444444444</c:v>
                </c:pt>
                <c:pt idx="3642">
                  <c:v>5.05833333333333</c:v>
                </c:pt>
                <c:pt idx="3643">
                  <c:v>5.05972222222222</c:v>
                </c:pt>
                <c:pt idx="3644">
                  <c:v>5.06111111111111</c:v>
                </c:pt>
                <c:pt idx="3645">
                  <c:v>5.0625</c:v>
                </c:pt>
                <c:pt idx="3646">
                  <c:v>5.06388888888889</c:v>
                </c:pt>
                <c:pt idx="3647">
                  <c:v>5.06527777777778</c:v>
                </c:pt>
                <c:pt idx="3648">
                  <c:v>5.06666666666667</c:v>
                </c:pt>
                <c:pt idx="3649">
                  <c:v>5.06805555555556</c:v>
                </c:pt>
                <c:pt idx="3650">
                  <c:v>5.06944444444445</c:v>
                </c:pt>
                <c:pt idx="3651">
                  <c:v>5.0708333333333302</c:v>
                </c:pt>
                <c:pt idx="3652">
                  <c:v>5.0722222222222202</c:v>
                </c:pt>
                <c:pt idx="3653">
                  <c:v>5.0736111111111102</c:v>
                </c:pt>
                <c:pt idx="3654">
                  <c:v>5.0750000000000002</c:v>
                </c:pt>
                <c:pt idx="3655">
                  <c:v>5.0763888888888902</c:v>
                </c:pt>
                <c:pt idx="3656">
                  <c:v>5.0777777777777802</c:v>
                </c:pt>
                <c:pt idx="3657">
                  <c:v>5.0791666666666702</c:v>
                </c:pt>
                <c:pt idx="3658">
                  <c:v>5.0805555555555602</c:v>
                </c:pt>
                <c:pt idx="3659">
                  <c:v>5.0819444444444501</c:v>
                </c:pt>
                <c:pt idx="3660">
                  <c:v>5.0833333333333304</c:v>
                </c:pt>
                <c:pt idx="3661">
                  <c:v>5.0847222222222204</c:v>
                </c:pt>
                <c:pt idx="3662">
                  <c:v>5.0861111111111104</c:v>
                </c:pt>
                <c:pt idx="3663">
                  <c:v>5.0875000000000004</c:v>
                </c:pt>
                <c:pt idx="3664">
                  <c:v>5.0888888888888903</c:v>
                </c:pt>
                <c:pt idx="3665">
                  <c:v>5.0902777777777803</c:v>
                </c:pt>
                <c:pt idx="3666">
                  <c:v>5.0916666666666703</c:v>
                </c:pt>
                <c:pt idx="3667">
                  <c:v>5.0930555555555603</c:v>
                </c:pt>
                <c:pt idx="3668">
                  <c:v>5.0944444444444397</c:v>
                </c:pt>
                <c:pt idx="3669">
                  <c:v>5.0958333333333297</c:v>
                </c:pt>
                <c:pt idx="3670">
                  <c:v>5.0972222222222197</c:v>
                </c:pt>
                <c:pt idx="3671">
                  <c:v>5.0986111111111097</c:v>
                </c:pt>
                <c:pt idx="3672">
                  <c:v>5.0999999999999996</c:v>
                </c:pt>
                <c:pt idx="3673">
                  <c:v>5.1013888888888896</c:v>
                </c:pt>
                <c:pt idx="3674">
                  <c:v>5.1027777777777796</c:v>
                </c:pt>
                <c:pt idx="3675">
                  <c:v>5.1041666666666696</c:v>
                </c:pt>
                <c:pt idx="3676">
                  <c:v>5.1055555555555596</c:v>
                </c:pt>
                <c:pt idx="3677">
                  <c:v>5.1069444444444398</c:v>
                </c:pt>
                <c:pt idx="3678">
                  <c:v>5.1083333333333298</c:v>
                </c:pt>
                <c:pt idx="3679">
                  <c:v>5.1097222222222198</c:v>
                </c:pt>
                <c:pt idx="3680">
                  <c:v>5.1111111111111098</c:v>
                </c:pt>
                <c:pt idx="3681">
                  <c:v>5.1124999999999998</c:v>
                </c:pt>
                <c:pt idx="3682">
                  <c:v>5.1138888888888898</c:v>
                </c:pt>
                <c:pt idx="3683">
                  <c:v>5.1152777777777798</c:v>
                </c:pt>
                <c:pt idx="3684">
                  <c:v>5.1166666666666698</c:v>
                </c:pt>
                <c:pt idx="3685">
                  <c:v>5.1180555555555598</c:v>
                </c:pt>
                <c:pt idx="3686">
                  <c:v>5.11944444444444</c:v>
                </c:pt>
                <c:pt idx="3687">
                  <c:v>5.12083333333333</c:v>
                </c:pt>
                <c:pt idx="3688">
                  <c:v>5.12222222222222</c:v>
                </c:pt>
                <c:pt idx="3689">
                  <c:v>5.12361111111111</c:v>
                </c:pt>
                <c:pt idx="3690">
                  <c:v>5.125</c:v>
                </c:pt>
                <c:pt idx="3691">
                  <c:v>5.12638888888889</c:v>
                </c:pt>
                <c:pt idx="3692">
                  <c:v>5.12777777777778</c:v>
                </c:pt>
                <c:pt idx="3693">
                  <c:v>5.12916666666667</c:v>
                </c:pt>
                <c:pt idx="3694">
                  <c:v>5.13055555555556</c:v>
                </c:pt>
                <c:pt idx="3695">
                  <c:v>5.13194444444445</c:v>
                </c:pt>
                <c:pt idx="3696">
                  <c:v>5.1333333333333302</c:v>
                </c:pt>
                <c:pt idx="3697">
                  <c:v>5.1347222222222202</c:v>
                </c:pt>
                <c:pt idx="3698">
                  <c:v>5.1361111111111102</c:v>
                </c:pt>
                <c:pt idx="3699">
                  <c:v>5.1375000000000002</c:v>
                </c:pt>
                <c:pt idx="3700">
                  <c:v>5.1388888888888902</c:v>
                </c:pt>
                <c:pt idx="3701">
                  <c:v>5.1402777777777802</c:v>
                </c:pt>
                <c:pt idx="3702">
                  <c:v>5.1416666666666702</c:v>
                </c:pt>
                <c:pt idx="3703">
                  <c:v>5.1430555555555602</c:v>
                </c:pt>
                <c:pt idx="3704">
                  <c:v>5.1444444444444501</c:v>
                </c:pt>
                <c:pt idx="3705">
                  <c:v>5.1458333333333304</c:v>
                </c:pt>
                <c:pt idx="3706">
                  <c:v>5.1472222222222204</c:v>
                </c:pt>
                <c:pt idx="3707">
                  <c:v>5.1486111111111104</c:v>
                </c:pt>
                <c:pt idx="3708">
                  <c:v>5.15</c:v>
                </c:pt>
                <c:pt idx="3709">
                  <c:v>5.1513888888888903</c:v>
                </c:pt>
                <c:pt idx="3710">
                  <c:v>5.1527777777777803</c:v>
                </c:pt>
                <c:pt idx="3711">
                  <c:v>5.1541666666666703</c:v>
                </c:pt>
                <c:pt idx="3712">
                  <c:v>5.1555555555555603</c:v>
                </c:pt>
                <c:pt idx="3713">
                  <c:v>5.1569444444444397</c:v>
                </c:pt>
                <c:pt idx="3714">
                  <c:v>5.1583333333333297</c:v>
                </c:pt>
                <c:pt idx="3715">
                  <c:v>5.1597222222222197</c:v>
                </c:pt>
                <c:pt idx="3716">
                  <c:v>5.1611111111111097</c:v>
                </c:pt>
                <c:pt idx="3717">
                  <c:v>5.1624999999999996</c:v>
                </c:pt>
                <c:pt idx="3718">
                  <c:v>5.1638888888888896</c:v>
                </c:pt>
                <c:pt idx="3719">
                  <c:v>5.1652777777777796</c:v>
                </c:pt>
                <c:pt idx="3720">
                  <c:v>5.1666666666666696</c:v>
                </c:pt>
                <c:pt idx="3721">
                  <c:v>5.1680555555555596</c:v>
                </c:pt>
                <c:pt idx="3722">
                  <c:v>5.1694444444444398</c:v>
                </c:pt>
                <c:pt idx="3723">
                  <c:v>5.1708333333333298</c:v>
                </c:pt>
                <c:pt idx="3724">
                  <c:v>5.1722222222222198</c:v>
                </c:pt>
                <c:pt idx="3725">
                  <c:v>5.1736111111111098</c:v>
                </c:pt>
                <c:pt idx="3726">
                  <c:v>5.1749999999999998</c:v>
                </c:pt>
                <c:pt idx="3727">
                  <c:v>5.1763888888888898</c:v>
                </c:pt>
                <c:pt idx="3728">
                  <c:v>5.1777777777777798</c:v>
                </c:pt>
                <c:pt idx="3729">
                  <c:v>5.1791666666666698</c:v>
                </c:pt>
                <c:pt idx="3730">
                  <c:v>5.1805555555555598</c:v>
                </c:pt>
                <c:pt idx="3731">
                  <c:v>5.18194444444444</c:v>
                </c:pt>
                <c:pt idx="3732">
                  <c:v>5.18333333333333</c:v>
                </c:pt>
                <c:pt idx="3733">
                  <c:v>5.18472222222222</c:v>
                </c:pt>
                <c:pt idx="3734">
                  <c:v>5.18611111111111</c:v>
                </c:pt>
                <c:pt idx="3735">
                  <c:v>5.1875</c:v>
                </c:pt>
                <c:pt idx="3736">
                  <c:v>5.18888888888889</c:v>
                </c:pt>
                <c:pt idx="3737">
                  <c:v>5.19027777777778</c:v>
                </c:pt>
                <c:pt idx="3738">
                  <c:v>5.19166666666667</c:v>
                </c:pt>
                <c:pt idx="3739">
                  <c:v>5.19305555555556</c:v>
                </c:pt>
                <c:pt idx="3740">
                  <c:v>5.19444444444445</c:v>
                </c:pt>
                <c:pt idx="3741">
                  <c:v>5.1958333333333302</c:v>
                </c:pt>
                <c:pt idx="3742">
                  <c:v>5.1972222222222202</c:v>
                </c:pt>
                <c:pt idx="3743">
                  <c:v>5.1986111111111102</c:v>
                </c:pt>
                <c:pt idx="3744">
                  <c:v>5.2</c:v>
                </c:pt>
                <c:pt idx="3745">
                  <c:v>5.2013888888888902</c:v>
                </c:pt>
                <c:pt idx="3746">
                  <c:v>5.2027777777777802</c:v>
                </c:pt>
                <c:pt idx="3747">
                  <c:v>5.2041666666666702</c:v>
                </c:pt>
                <c:pt idx="3748">
                  <c:v>5.2055555555555602</c:v>
                </c:pt>
                <c:pt idx="3749">
                  <c:v>5.2069444444444501</c:v>
                </c:pt>
                <c:pt idx="3750">
                  <c:v>5.2083333333333304</c:v>
                </c:pt>
                <c:pt idx="3751">
                  <c:v>5.2097222222222204</c:v>
                </c:pt>
                <c:pt idx="3752">
                  <c:v>5.2111111111111104</c:v>
                </c:pt>
                <c:pt idx="3753">
                  <c:v>5.2125000000000004</c:v>
                </c:pt>
                <c:pt idx="3754">
                  <c:v>5.2138888888888903</c:v>
                </c:pt>
                <c:pt idx="3755">
                  <c:v>5.2152777777777803</c:v>
                </c:pt>
                <c:pt idx="3756">
                  <c:v>5.2166666666666703</c:v>
                </c:pt>
                <c:pt idx="3757">
                  <c:v>5.2180555555555603</c:v>
                </c:pt>
                <c:pt idx="3758">
                  <c:v>5.2194444444444397</c:v>
                </c:pt>
                <c:pt idx="3759">
                  <c:v>5.2208333333333297</c:v>
                </c:pt>
                <c:pt idx="3760">
                  <c:v>5.2222222222222197</c:v>
                </c:pt>
                <c:pt idx="3761">
                  <c:v>5.2236111111111097</c:v>
                </c:pt>
                <c:pt idx="3762">
                  <c:v>5.2249999999999996</c:v>
                </c:pt>
                <c:pt idx="3763">
                  <c:v>5.2263888888888896</c:v>
                </c:pt>
                <c:pt idx="3764">
                  <c:v>5.2277777777777796</c:v>
                </c:pt>
                <c:pt idx="3765">
                  <c:v>5.2291666666666696</c:v>
                </c:pt>
                <c:pt idx="3766">
                  <c:v>5.2305555555555596</c:v>
                </c:pt>
                <c:pt idx="3767">
                  <c:v>5.2319444444444398</c:v>
                </c:pt>
                <c:pt idx="3768">
                  <c:v>5.2333333333333298</c:v>
                </c:pt>
                <c:pt idx="3769">
                  <c:v>5.2347222222222198</c:v>
                </c:pt>
                <c:pt idx="3770">
                  <c:v>5.2361111111111098</c:v>
                </c:pt>
                <c:pt idx="3771">
                  <c:v>5.2374999999999998</c:v>
                </c:pt>
                <c:pt idx="3772">
                  <c:v>5.2388888888888898</c:v>
                </c:pt>
                <c:pt idx="3773">
                  <c:v>5.2402777777777798</c:v>
                </c:pt>
                <c:pt idx="3774">
                  <c:v>5.2416666666666698</c:v>
                </c:pt>
                <c:pt idx="3775">
                  <c:v>5.2430555555555598</c:v>
                </c:pt>
                <c:pt idx="3776">
                  <c:v>5.24444444444444</c:v>
                </c:pt>
                <c:pt idx="3777">
                  <c:v>5.24583333333333</c:v>
                </c:pt>
                <c:pt idx="3778">
                  <c:v>5.24722222222222</c:v>
                </c:pt>
                <c:pt idx="3779">
                  <c:v>5.24861111111111</c:v>
                </c:pt>
                <c:pt idx="3780">
                  <c:v>5.25</c:v>
                </c:pt>
                <c:pt idx="3781">
                  <c:v>5.25138888888889</c:v>
                </c:pt>
                <c:pt idx="3782">
                  <c:v>5.25277777777778</c:v>
                </c:pt>
                <c:pt idx="3783">
                  <c:v>5.25416666666667</c:v>
                </c:pt>
                <c:pt idx="3784">
                  <c:v>5.25555555555556</c:v>
                </c:pt>
                <c:pt idx="3785">
                  <c:v>5.25694444444445</c:v>
                </c:pt>
                <c:pt idx="3786">
                  <c:v>5.2583333333333302</c:v>
                </c:pt>
                <c:pt idx="3787">
                  <c:v>5.2597222222222202</c:v>
                </c:pt>
                <c:pt idx="3788">
                  <c:v>5.2611111111111102</c:v>
                </c:pt>
                <c:pt idx="3789">
                  <c:v>5.2625000000000002</c:v>
                </c:pt>
                <c:pt idx="3790">
                  <c:v>5.2638888888888902</c:v>
                </c:pt>
                <c:pt idx="3791">
                  <c:v>5.2652777777777802</c:v>
                </c:pt>
                <c:pt idx="3792">
                  <c:v>5.2666666666666702</c:v>
                </c:pt>
                <c:pt idx="3793">
                  <c:v>5.2680555555555602</c:v>
                </c:pt>
                <c:pt idx="3794">
                  <c:v>5.2694444444444501</c:v>
                </c:pt>
                <c:pt idx="3795">
                  <c:v>5.2708333333333304</c:v>
                </c:pt>
                <c:pt idx="3796">
                  <c:v>5.2722222222222204</c:v>
                </c:pt>
                <c:pt idx="3797">
                  <c:v>5.2736111111111104</c:v>
                </c:pt>
                <c:pt idx="3798">
                  <c:v>5.2750000000000004</c:v>
                </c:pt>
                <c:pt idx="3799">
                  <c:v>5.2763888888888903</c:v>
                </c:pt>
                <c:pt idx="3800">
                  <c:v>5.2777777777777803</c:v>
                </c:pt>
                <c:pt idx="3801">
                  <c:v>5.2791666666666703</c:v>
                </c:pt>
                <c:pt idx="3802">
                  <c:v>5.2805555555555603</c:v>
                </c:pt>
                <c:pt idx="3803">
                  <c:v>5.2819444444444397</c:v>
                </c:pt>
                <c:pt idx="3804">
                  <c:v>5.2833333333333297</c:v>
                </c:pt>
                <c:pt idx="3805">
                  <c:v>5.2847222222222197</c:v>
                </c:pt>
                <c:pt idx="3806">
                  <c:v>5.2861111111111097</c:v>
                </c:pt>
                <c:pt idx="3807">
                  <c:v>5.2874999999999996</c:v>
                </c:pt>
                <c:pt idx="3808">
                  <c:v>5.2888888888888896</c:v>
                </c:pt>
                <c:pt idx="3809">
                  <c:v>5.2902777777777796</c:v>
                </c:pt>
                <c:pt idx="3810">
                  <c:v>5.2916666666666696</c:v>
                </c:pt>
                <c:pt idx="3811">
                  <c:v>5.2930555555555596</c:v>
                </c:pt>
                <c:pt idx="3812">
                  <c:v>5.2944444444444398</c:v>
                </c:pt>
                <c:pt idx="3813">
                  <c:v>5.2958333333333298</c:v>
                </c:pt>
                <c:pt idx="3814">
                  <c:v>5.2972222222222198</c:v>
                </c:pt>
                <c:pt idx="3815">
                  <c:v>5.2986111111111098</c:v>
                </c:pt>
                <c:pt idx="3816">
                  <c:v>5.3</c:v>
                </c:pt>
                <c:pt idx="3817">
                  <c:v>5.3013888888888898</c:v>
                </c:pt>
                <c:pt idx="3818">
                  <c:v>5.3027777777777798</c:v>
                </c:pt>
                <c:pt idx="3819">
                  <c:v>5.3041666666666698</c:v>
                </c:pt>
                <c:pt idx="3820">
                  <c:v>5.3055555555555598</c:v>
                </c:pt>
                <c:pt idx="3821">
                  <c:v>5.30694444444444</c:v>
                </c:pt>
                <c:pt idx="3822">
                  <c:v>5.30833333333333</c:v>
                </c:pt>
                <c:pt idx="3823">
                  <c:v>5.30972222222222</c:v>
                </c:pt>
                <c:pt idx="3824">
                  <c:v>5.31111111111111</c:v>
                </c:pt>
                <c:pt idx="3825">
                  <c:v>5.3125</c:v>
                </c:pt>
                <c:pt idx="3826">
                  <c:v>5.31388888888889</c:v>
                </c:pt>
                <c:pt idx="3827">
                  <c:v>5.31527777777778</c:v>
                </c:pt>
                <c:pt idx="3828">
                  <c:v>5.31666666666667</c:v>
                </c:pt>
                <c:pt idx="3829">
                  <c:v>5.31805555555556</c:v>
                </c:pt>
                <c:pt idx="3830">
                  <c:v>5.31944444444445</c:v>
                </c:pt>
                <c:pt idx="3831">
                  <c:v>5.3208333333333302</c:v>
                </c:pt>
                <c:pt idx="3832">
                  <c:v>5.3222222222222202</c:v>
                </c:pt>
                <c:pt idx="3833">
                  <c:v>5.3236111111111102</c:v>
                </c:pt>
                <c:pt idx="3834">
                  <c:v>5.3250000000000002</c:v>
                </c:pt>
                <c:pt idx="3835">
                  <c:v>5.3263888888888902</c:v>
                </c:pt>
                <c:pt idx="3836">
                  <c:v>5.3277777777777802</c:v>
                </c:pt>
                <c:pt idx="3837">
                  <c:v>5.3291666666666702</c:v>
                </c:pt>
                <c:pt idx="3838">
                  <c:v>5.3305555555555602</c:v>
                </c:pt>
                <c:pt idx="3839">
                  <c:v>5.3319444444444501</c:v>
                </c:pt>
                <c:pt idx="3840">
                  <c:v>5.3333333333333304</c:v>
                </c:pt>
                <c:pt idx="3841">
                  <c:v>5.3347222222222204</c:v>
                </c:pt>
                <c:pt idx="3842">
                  <c:v>5.3361111111111104</c:v>
                </c:pt>
                <c:pt idx="3843">
                  <c:v>5.3375000000000004</c:v>
                </c:pt>
                <c:pt idx="3844">
                  <c:v>5.3388888888888903</c:v>
                </c:pt>
                <c:pt idx="3845">
                  <c:v>5.3402777777777803</c:v>
                </c:pt>
                <c:pt idx="3846">
                  <c:v>5.3416666666666703</c:v>
                </c:pt>
                <c:pt idx="3847">
                  <c:v>5.3430555555555603</c:v>
                </c:pt>
                <c:pt idx="3848">
                  <c:v>5.3444444444444397</c:v>
                </c:pt>
                <c:pt idx="3849">
                  <c:v>5.3458333333333297</c:v>
                </c:pt>
                <c:pt idx="3850">
                  <c:v>5.3472222222222197</c:v>
                </c:pt>
                <c:pt idx="3851">
                  <c:v>5.3486111111111097</c:v>
                </c:pt>
                <c:pt idx="3852">
                  <c:v>5.35</c:v>
                </c:pt>
                <c:pt idx="3853">
                  <c:v>5.3513888888888896</c:v>
                </c:pt>
                <c:pt idx="3854">
                  <c:v>5.3527777777777796</c:v>
                </c:pt>
                <c:pt idx="3855">
                  <c:v>5.3541666666666696</c:v>
                </c:pt>
                <c:pt idx="3856">
                  <c:v>5.3555555555555596</c:v>
                </c:pt>
                <c:pt idx="3857">
                  <c:v>5.3569444444444398</c:v>
                </c:pt>
                <c:pt idx="3858">
                  <c:v>5.3583333333333298</c:v>
                </c:pt>
                <c:pt idx="3859">
                  <c:v>5.3597222222222198</c:v>
                </c:pt>
                <c:pt idx="3860">
                  <c:v>5.3611111111111098</c:v>
                </c:pt>
                <c:pt idx="3861">
                  <c:v>5.3624999999999998</c:v>
                </c:pt>
                <c:pt idx="3862">
                  <c:v>5.3638888888888898</c:v>
                </c:pt>
                <c:pt idx="3863">
                  <c:v>5.3652777777777798</c:v>
                </c:pt>
                <c:pt idx="3864">
                  <c:v>5.3666666666666698</c:v>
                </c:pt>
                <c:pt idx="3865">
                  <c:v>5.3680555555555598</c:v>
                </c:pt>
                <c:pt idx="3866">
                  <c:v>5.36944444444444</c:v>
                </c:pt>
                <c:pt idx="3867">
                  <c:v>5.37083333333333</c:v>
                </c:pt>
                <c:pt idx="3868">
                  <c:v>5.37222222222222</c:v>
                </c:pt>
                <c:pt idx="3869">
                  <c:v>5.37361111111111</c:v>
                </c:pt>
                <c:pt idx="3870">
                  <c:v>5.375</c:v>
                </c:pt>
                <c:pt idx="3871">
                  <c:v>5.37638888888889</c:v>
                </c:pt>
                <c:pt idx="3872">
                  <c:v>5.37777777777778</c:v>
                </c:pt>
                <c:pt idx="3873">
                  <c:v>5.37916666666667</c:v>
                </c:pt>
                <c:pt idx="3874">
                  <c:v>5.38055555555556</c:v>
                </c:pt>
                <c:pt idx="3875">
                  <c:v>5.38194444444445</c:v>
                </c:pt>
                <c:pt idx="3876">
                  <c:v>5.3833333333333302</c:v>
                </c:pt>
                <c:pt idx="3877">
                  <c:v>5.3847222222222202</c:v>
                </c:pt>
                <c:pt idx="3878">
                  <c:v>5.3861111111111102</c:v>
                </c:pt>
                <c:pt idx="3879">
                  <c:v>5.3875000000000002</c:v>
                </c:pt>
                <c:pt idx="3880">
                  <c:v>5.3888888888888902</c:v>
                </c:pt>
                <c:pt idx="3881">
                  <c:v>5.3902777777777802</c:v>
                </c:pt>
                <c:pt idx="3882">
                  <c:v>5.3916666666666702</c:v>
                </c:pt>
                <c:pt idx="3883">
                  <c:v>5.3930555555555602</c:v>
                </c:pt>
                <c:pt idx="3884">
                  <c:v>5.3944444444444501</c:v>
                </c:pt>
                <c:pt idx="3885">
                  <c:v>5.3958333333333304</c:v>
                </c:pt>
                <c:pt idx="3886">
                  <c:v>5.3972222222222204</c:v>
                </c:pt>
                <c:pt idx="3887">
                  <c:v>5.3986111111111104</c:v>
                </c:pt>
                <c:pt idx="3888">
                  <c:v>5.4</c:v>
                </c:pt>
                <c:pt idx="3889">
                  <c:v>5.4013888888888903</c:v>
                </c:pt>
                <c:pt idx="3890">
                  <c:v>5.4027777777777803</c:v>
                </c:pt>
                <c:pt idx="3891">
                  <c:v>5.4041666666666703</c:v>
                </c:pt>
                <c:pt idx="3892">
                  <c:v>5.4055555555555603</c:v>
                </c:pt>
                <c:pt idx="3893">
                  <c:v>5.4069444444444397</c:v>
                </c:pt>
                <c:pt idx="3894">
                  <c:v>5.4083333333333297</c:v>
                </c:pt>
                <c:pt idx="3895">
                  <c:v>5.4097222222222197</c:v>
                </c:pt>
                <c:pt idx="3896">
                  <c:v>5.4111111111111097</c:v>
                </c:pt>
                <c:pt idx="3897">
                  <c:v>5.4124999999999996</c:v>
                </c:pt>
                <c:pt idx="3898">
                  <c:v>5.4138888888888896</c:v>
                </c:pt>
                <c:pt idx="3899">
                  <c:v>5.4152777777777796</c:v>
                </c:pt>
                <c:pt idx="3900">
                  <c:v>5.4166666666666696</c:v>
                </c:pt>
                <c:pt idx="3901">
                  <c:v>5.4180555555555596</c:v>
                </c:pt>
                <c:pt idx="3902">
                  <c:v>5.4194444444444398</c:v>
                </c:pt>
                <c:pt idx="3903">
                  <c:v>5.4208333333333298</c:v>
                </c:pt>
                <c:pt idx="3904">
                  <c:v>5.4222222222222198</c:v>
                </c:pt>
                <c:pt idx="3905">
                  <c:v>5.4236111111111098</c:v>
                </c:pt>
                <c:pt idx="3906">
                  <c:v>5.4249999999999998</c:v>
                </c:pt>
                <c:pt idx="3907">
                  <c:v>5.4263888888888898</c:v>
                </c:pt>
                <c:pt idx="3908">
                  <c:v>5.4277777777777798</c:v>
                </c:pt>
                <c:pt idx="3909">
                  <c:v>5.4291666666666698</c:v>
                </c:pt>
                <c:pt idx="3910">
                  <c:v>5.4305555555555598</c:v>
                </c:pt>
                <c:pt idx="3911">
                  <c:v>5.43194444444444</c:v>
                </c:pt>
                <c:pt idx="3912">
                  <c:v>5.43333333333333</c:v>
                </c:pt>
                <c:pt idx="3913">
                  <c:v>5.43472222222222</c:v>
                </c:pt>
                <c:pt idx="3914">
                  <c:v>5.43611111111111</c:v>
                </c:pt>
                <c:pt idx="3915">
                  <c:v>5.4375</c:v>
                </c:pt>
                <c:pt idx="3916">
                  <c:v>5.43888888888889</c:v>
                </c:pt>
                <c:pt idx="3917">
                  <c:v>5.44027777777778</c:v>
                </c:pt>
                <c:pt idx="3918">
                  <c:v>5.44166666666667</c:v>
                </c:pt>
                <c:pt idx="3919">
                  <c:v>5.44305555555556</c:v>
                </c:pt>
                <c:pt idx="3920">
                  <c:v>5.44444444444445</c:v>
                </c:pt>
                <c:pt idx="3921">
                  <c:v>5.4458333333333302</c:v>
                </c:pt>
                <c:pt idx="3922">
                  <c:v>5.4472222222222202</c:v>
                </c:pt>
                <c:pt idx="3923">
                  <c:v>5.4486111111111102</c:v>
                </c:pt>
                <c:pt idx="3924">
                  <c:v>5.45</c:v>
                </c:pt>
                <c:pt idx="3925">
                  <c:v>5.4513888888888902</c:v>
                </c:pt>
                <c:pt idx="3926">
                  <c:v>5.4527777777777802</c:v>
                </c:pt>
                <c:pt idx="3927">
                  <c:v>5.4541666666666702</c:v>
                </c:pt>
                <c:pt idx="3928">
                  <c:v>5.4555555555555602</c:v>
                </c:pt>
                <c:pt idx="3929">
                  <c:v>5.4569444444444501</c:v>
                </c:pt>
                <c:pt idx="3930">
                  <c:v>5.4583333333333304</c:v>
                </c:pt>
                <c:pt idx="3931">
                  <c:v>5.4597222222222204</c:v>
                </c:pt>
                <c:pt idx="3932">
                  <c:v>5.4611111111111104</c:v>
                </c:pt>
                <c:pt idx="3933">
                  <c:v>5.4625000000000004</c:v>
                </c:pt>
                <c:pt idx="3934">
                  <c:v>5.4638888888888903</c:v>
                </c:pt>
                <c:pt idx="3935">
                  <c:v>5.4652777777777803</c:v>
                </c:pt>
                <c:pt idx="3936">
                  <c:v>5.4666666666666703</c:v>
                </c:pt>
                <c:pt idx="3937">
                  <c:v>5.4680555555555603</c:v>
                </c:pt>
                <c:pt idx="3938">
                  <c:v>5.4694444444444397</c:v>
                </c:pt>
                <c:pt idx="3939">
                  <c:v>5.4708333333333297</c:v>
                </c:pt>
                <c:pt idx="3940">
                  <c:v>5.4722222222222197</c:v>
                </c:pt>
                <c:pt idx="3941">
                  <c:v>5.4736111111111097</c:v>
                </c:pt>
                <c:pt idx="3942">
                  <c:v>5.4749999999999996</c:v>
                </c:pt>
                <c:pt idx="3943">
                  <c:v>5.4763888888888896</c:v>
                </c:pt>
                <c:pt idx="3944">
                  <c:v>5.4777777777777796</c:v>
                </c:pt>
                <c:pt idx="3945">
                  <c:v>5.4791666666666696</c:v>
                </c:pt>
                <c:pt idx="3946">
                  <c:v>5.4805555555555596</c:v>
                </c:pt>
                <c:pt idx="3947">
                  <c:v>5.4819444444444398</c:v>
                </c:pt>
                <c:pt idx="3948">
                  <c:v>5.4833333333333298</c:v>
                </c:pt>
                <c:pt idx="3949">
                  <c:v>5.4847222222222198</c:v>
                </c:pt>
                <c:pt idx="3950">
                  <c:v>5.4861111111111098</c:v>
                </c:pt>
                <c:pt idx="3951">
                  <c:v>5.4874999999999998</c:v>
                </c:pt>
                <c:pt idx="3952">
                  <c:v>5.4888888888888898</c:v>
                </c:pt>
                <c:pt idx="3953">
                  <c:v>5.4902777777777798</c:v>
                </c:pt>
                <c:pt idx="3954">
                  <c:v>5.4916666666666698</c:v>
                </c:pt>
                <c:pt idx="3955">
                  <c:v>5.4930555555555598</c:v>
                </c:pt>
                <c:pt idx="3956">
                  <c:v>5.49444444444444</c:v>
                </c:pt>
                <c:pt idx="3957">
                  <c:v>5.49583333333333</c:v>
                </c:pt>
                <c:pt idx="3958">
                  <c:v>5.49722222222222</c:v>
                </c:pt>
                <c:pt idx="3959">
                  <c:v>5.49861111111111</c:v>
                </c:pt>
                <c:pt idx="3960">
                  <c:v>5.5</c:v>
                </c:pt>
                <c:pt idx="3961">
                  <c:v>5.50138888888889</c:v>
                </c:pt>
                <c:pt idx="3962">
                  <c:v>5.50277777777778</c:v>
                </c:pt>
                <c:pt idx="3963">
                  <c:v>5.50416666666667</c:v>
                </c:pt>
                <c:pt idx="3964">
                  <c:v>5.50555555555556</c:v>
                </c:pt>
                <c:pt idx="3965">
                  <c:v>5.50694444444445</c:v>
                </c:pt>
                <c:pt idx="3966">
                  <c:v>5.5083333333333302</c:v>
                </c:pt>
                <c:pt idx="3967">
                  <c:v>5.5097222222222202</c:v>
                </c:pt>
                <c:pt idx="3968">
                  <c:v>5.5111111111111102</c:v>
                </c:pt>
                <c:pt idx="3969">
                  <c:v>5.5125000000000002</c:v>
                </c:pt>
                <c:pt idx="3970">
                  <c:v>5.5138888888888902</c:v>
                </c:pt>
                <c:pt idx="3971">
                  <c:v>5.5152777777777802</c:v>
                </c:pt>
                <c:pt idx="3972">
                  <c:v>5.5166666666666702</c:v>
                </c:pt>
                <c:pt idx="3973">
                  <c:v>5.5180555555555602</c:v>
                </c:pt>
                <c:pt idx="3974">
                  <c:v>5.5194444444444501</c:v>
                </c:pt>
                <c:pt idx="3975">
                  <c:v>5.5208333333333304</c:v>
                </c:pt>
                <c:pt idx="3976">
                  <c:v>5.5222222222222204</c:v>
                </c:pt>
                <c:pt idx="3977">
                  <c:v>5.5236111111111104</c:v>
                </c:pt>
                <c:pt idx="3978">
                  <c:v>5.5250000000000004</c:v>
                </c:pt>
                <c:pt idx="3979">
                  <c:v>5.5263888888888903</c:v>
                </c:pt>
                <c:pt idx="3980">
                  <c:v>5.5277777777777803</c:v>
                </c:pt>
                <c:pt idx="3981">
                  <c:v>5.5291666666666703</c:v>
                </c:pt>
                <c:pt idx="3982">
                  <c:v>5.5305555555555603</c:v>
                </c:pt>
                <c:pt idx="3983">
                  <c:v>5.5319444444444397</c:v>
                </c:pt>
                <c:pt idx="3984">
                  <c:v>5.5333333333333297</c:v>
                </c:pt>
                <c:pt idx="3985">
                  <c:v>5.5347222222222197</c:v>
                </c:pt>
                <c:pt idx="3986">
                  <c:v>5.5361111111111097</c:v>
                </c:pt>
                <c:pt idx="3987">
                  <c:v>5.5374999999999996</c:v>
                </c:pt>
                <c:pt idx="3988">
                  <c:v>5.5388888888888896</c:v>
                </c:pt>
                <c:pt idx="3989">
                  <c:v>5.5402777777777796</c:v>
                </c:pt>
                <c:pt idx="3990">
                  <c:v>5.5416666666666696</c:v>
                </c:pt>
                <c:pt idx="3991">
                  <c:v>5.5430555555555596</c:v>
                </c:pt>
                <c:pt idx="3992">
                  <c:v>5.5444444444444398</c:v>
                </c:pt>
                <c:pt idx="3993">
                  <c:v>5.5458333333333298</c:v>
                </c:pt>
                <c:pt idx="3994">
                  <c:v>5.5472222222222198</c:v>
                </c:pt>
                <c:pt idx="3995">
                  <c:v>5.5486111111111098</c:v>
                </c:pt>
                <c:pt idx="3996">
                  <c:v>5.55</c:v>
                </c:pt>
                <c:pt idx="3997">
                  <c:v>5.5513888888888898</c:v>
                </c:pt>
                <c:pt idx="3998">
                  <c:v>5.5527777777777798</c:v>
                </c:pt>
                <c:pt idx="3999">
                  <c:v>5.5541666666666698</c:v>
                </c:pt>
                <c:pt idx="4000">
                  <c:v>5.5555555555555598</c:v>
                </c:pt>
                <c:pt idx="4001">
                  <c:v>5.55694444444444</c:v>
                </c:pt>
                <c:pt idx="4002">
                  <c:v>5.55833333333333</c:v>
                </c:pt>
                <c:pt idx="4003">
                  <c:v>5.55972222222222</c:v>
                </c:pt>
                <c:pt idx="4004">
                  <c:v>5.56111111111111</c:v>
                </c:pt>
                <c:pt idx="4005">
                  <c:v>5.5625</c:v>
                </c:pt>
                <c:pt idx="4006">
                  <c:v>5.56388888888889</c:v>
                </c:pt>
                <c:pt idx="4007">
                  <c:v>5.56527777777778</c:v>
                </c:pt>
                <c:pt idx="4008">
                  <c:v>5.56666666666667</c:v>
                </c:pt>
                <c:pt idx="4009">
                  <c:v>5.56805555555556</c:v>
                </c:pt>
                <c:pt idx="4010">
                  <c:v>5.56944444444445</c:v>
                </c:pt>
                <c:pt idx="4011">
                  <c:v>5.5708333333333302</c:v>
                </c:pt>
                <c:pt idx="4012">
                  <c:v>5.5722222222222202</c:v>
                </c:pt>
                <c:pt idx="4013">
                  <c:v>5.5736111111111102</c:v>
                </c:pt>
                <c:pt idx="4014">
                  <c:v>5.5750000000000002</c:v>
                </c:pt>
                <c:pt idx="4015">
                  <c:v>5.5763888888888902</c:v>
                </c:pt>
                <c:pt idx="4016">
                  <c:v>5.5777777777777802</c:v>
                </c:pt>
                <c:pt idx="4017">
                  <c:v>5.5791666666666702</c:v>
                </c:pt>
                <c:pt idx="4018">
                  <c:v>5.5805555555555602</c:v>
                </c:pt>
                <c:pt idx="4019">
                  <c:v>5.5819444444444501</c:v>
                </c:pt>
                <c:pt idx="4020">
                  <c:v>5.5833333333333304</c:v>
                </c:pt>
                <c:pt idx="4021">
                  <c:v>5.5847222222222204</c:v>
                </c:pt>
                <c:pt idx="4022">
                  <c:v>5.5861111111111104</c:v>
                </c:pt>
                <c:pt idx="4023">
                  <c:v>5.5875000000000004</c:v>
                </c:pt>
                <c:pt idx="4024">
                  <c:v>5.5888888888888903</c:v>
                </c:pt>
                <c:pt idx="4025">
                  <c:v>5.5902777777777803</c:v>
                </c:pt>
                <c:pt idx="4026">
                  <c:v>5.5916666666666703</c:v>
                </c:pt>
                <c:pt idx="4027">
                  <c:v>5.5930555555555603</c:v>
                </c:pt>
                <c:pt idx="4028">
                  <c:v>5.5944444444444397</c:v>
                </c:pt>
                <c:pt idx="4029">
                  <c:v>5.5958333333333297</c:v>
                </c:pt>
                <c:pt idx="4030">
                  <c:v>5.5972222222222197</c:v>
                </c:pt>
                <c:pt idx="4031">
                  <c:v>5.5986111111111097</c:v>
                </c:pt>
                <c:pt idx="4032">
                  <c:v>5.6</c:v>
                </c:pt>
                <c:pt idx="4033">
                  <c:v>5.6013888888888896</c:v>
                </c:pt>
                <c:pt idx="4034">
                  <c:v>5.6027777777777796</c:v>
                </c:pt>
                <c:pt idx="4035">
                  <c:v>5.6041666666666696</c:v>
                </c:pt>
                <c:pt idx="4036">
                  <c:v>5.6055555555555596</c:v>
                </c:pt>
                <c:pt idx="4037">
                  <c:v>5.6069444444444398</c:v>
                </c:pt>
                <c:pt idx="4038">
                  <c:v>5.6083333333333298</c:v>
                </c:pt>
                <c:pt idx="4039">
                  <c:v>5.6097222222222198</c:v>
                </c:pt>
                <c:pt idx="4040">
                  <c:v>5.6111111111111098</c:v>
                </c:pt>
                <c:pt idx="4041">
                  <c:v>5.6124999999999998</c:v>
                </c:pt>
                <c:pt idx="4042">
                  <c:v>5.6138888888888898</c:v>
                </c:pt>
                <c:pt idx="4043">
                  <c:v>5.6152777777777798</c:v>
                </c:pt>
                <c:pt idx="4044">
                  <c:v>5.6166666666666698</c:v>
                </c:pt>
                <c:pt idx="4045">
                  <c:v>5.6180555555555598</c:v>
                </c:pt>
                <c:pt idx="4046">
                  <c:v>5.61944444444444</c:v>
                </c:pt>
                <c:pt idx="4047">
                  <c:v>5.62083333333333</c:v>
                </c:pt>
                <c:pt idx="4048">
                  <c:v>5.62222222222222</c:v>
                </c:pt>
                <c:pt idx="4049">
                  <c:v>5.62361111111111</c:v>
                </c:pt>
                <c:pt idx="4050">
                  <c:v>5.625</c:v>
                </c:pt>
                <c:pt idx="4051">
                  <c:v>5.62638888888889</c:v>
                </c:pt>
                <c:pt idx="4052">
                  <c:v>5.62777777777778</c:v>
                </c:pt>
                <c:pt idx="4053">
                  <c:v>5.62916666666667</c:v>
                </c:pt>
                <c:pt idx="4054">
                  <c:v>5.63055555555556</c:v>
                </c:pt>
                <c:pt idx="4055">
                  <c:v>5.63194444444445</c:v>
                </c:pt>
                <c:pt idx="4056">
                  <c:v>5.6333333333333302</c:v>
                </c:pt>
                <c:pt idx="4057">
                  <c:v>5.6347222222222202</c:v>
                </c:pt>
                <c:pt idx="4058">
                  <c:v>5.6361111111111102</c:v>
                </c:pt>
                <c:pt idx="4059">
                  <c:v>5.6375000000000002</c:v>
                </c:pt>
                <c:pt idx="4060">
                  <c:v>5.6388888888888902</c:v>
                </c:pt>
                <c:pt idx="4061">
                  <c:v>5.6402777777777802</c:v>
                </c:pt>
                <c:pt idx="4062">
                  <c:v>5.6416666666666702</c:v>
                </c:pt>
                <c:pt idx="4063">
                  <c:v>5.6430555555555602</c:v>
                </c:pt>
                <c:pt idx="4064">
                  <c:v>5.6444444444444501</c:v>
                </c:pt>
                <c:pt idx="4065">
                  <c:v>5.6458333333333304</c:v>
                </c:pt>
                <c:pt idx="4066">
                  <c:v>5.6472222222222204</c:v>
                </c:pt>
                <c:pt idx="4067">
                  <c:v>5.6486111111111104</c:v>
                </c:pt>
                <c:pt idx="4068">
                  <c:v>5.65</c:v>
                </c:pt>
                <c:pt idx="4069">
                  <c:v>5.6513888888888903</c:v>
                </c:pt>
                <c:pt idx="4070">
                  <c:v>5.6527777777777803</c:v>
                </c:pt>
                <c:pt idx="4071">
                  <c:v>5.6541666666666703</c:v>
                </c:pt>
                <c:pt idx="4072">
                  <c:v>5.6555555555555603</c:v>
                </c:pt>
                <c:pt idx="4073">
                  <c:v>5.6569444444444397</c:v>
                </c:pt>
                <c:pt idx="4074">
                  <c:v>5.6583333333333297</c:v>
                </c:pt>
                <c:pt idx="4075">
                  <c:v>5.6597222222222197</c:v>
                </c:pt>
                <c:pt idx="4076">
                  <c:v>5.6611111111111097</c:v>
                </c:pt>
                <c:pt idx="4077">
                  <c:v>5.6624999999999996</c:v>
                </c:pt>
                <c:pt idx="4078">
                  <c:v>5.6638888888888896</c:v>
                </c:pt>
                <c:pt idx="4079">
                  <c:v>5.6652777777777796</c:v>
                </c:pt>
                <c:pt idx="4080">
                  <c:v>5.6666666666666696</c:v>
                </c:pt>
                <c:pt idx="4081">
                  <c:v>5.6680555555555596</c:v>
                </c:pt>
                <c:pt idx="4082">
                  <c:v>5.6694444444444398</c:v>
                </c:pt>
                <c:pt idx="4083">
                  <c:v>5.6708333333333298</c:v>
                </c:pt>
                <c:pt idx="4084">
                  <c:v>5.6722222222222198</c:v>
                </c:pt>
                <c:pt idx="4085">
                  <c:v>5.6736111111111098</c:v>
                </c:pt>
                <c:pt idx="4086">
                  <c:v>5.6749999999999998</c:v>
                </c:pt>
                <c:pt idx="4087">
                  <c:v>5.6763888888888898</c:v>
                </c:pt>
                <c:pt idx="4088">
                  <c:v>5.6777777777777798</c:v>
                </c:pt>
                <c:pt idx="4089">
                  <c:v>5.6791666666666698</c:v>
                </c:pt>
                <c:pt idx="4090">
                  <c:v>5.6805555555555598</c:v>
                </c:pt>
                <c:pt idx="4091">
                  <c:v>5.68194444444444</c:v>
                </c:pt>
                <c:pt idx="4092">
                  <c:v>5.68333333333333</c:v>
                </c:pt>
                <c:pt idx="4093">
                  <c:v>5.68472222222222</c:v>
                </c:pt>
                <c:pt idx="4094">
                  <c:v>5.68611111111111</c:v>
                </c:pt>
                <c:pt idx="4095">
                  <c:v>5.6875</c:v>
                </c:pt>
                <c:pt idx="4096">
                  <c:v>5.68888888888889</c:v>
                </c:pt>
                <c:pt idx="4097">
                  <c:v>5.69027777777778</c:v>
                </c:pt>
                <c:pt idx="4098">
                  <c:v>5.69166666666667</c:v>
                </c:pt>
                <c:pt idx="4099">
                  <c:v>5.69305555555556</c:v>
                </c:pt>
                <c:pt idx="4100">
                  <c:v>5.69444444444445</c:v>
                </c:pt>
                <c:pt idx="4101">
                  <c:v>5.6958333333333302</c:v>
                </c:pt>
                <c:pt idx="4102">
                  <c:v>5.6972222222222202</c:v>
                </c:pt>
                <c:pt idx="4103">
                  <c:v>5.6986111111111102</c:v>
                </c:pt>
                <c:pt idx="4104">
                  <c:v>5.7</c:v>
                </c:pt>
                <c:pt idx="4105">
                  <c:v>5.7013888888888902</c:v>
                </c:pt>
                <c:pt idx="4106">
                  <c:v>5.7027777777777802</c:v>
                </c:pt>
                <c:pt idx="4107">
                  <c:v>5.7041666666666702</c:v>
                </c:pt>
                <c:pt idx="4108">
                  <c:v>5.7055555555555602</c:v>
                </c:pt>
                <c:pt idx="4109">
                  <c:v>5.7069444444444501</c:v>
                </c:pt>
                <c:pt idx="4110">
                  <c:v>5.7083333333333304</c:v>
                </c:pt>
                <c:pt idx="4111">
                  <c:v>5.7097222222222204</c:v>
                </c:pt>
                <c:pt idx="4112">
                  <c:v>5.7111111111111104</c:v>
                </c:pt>
                <c:pt idx="4113">
                  <c:v>5.7125000000000004</c:v>
                </c:pt>
                <c:pt idx="4114">
                  <c:v>5.7138888888888903</c:v>
                </c:pt>
                <c:pt idx="4115">
                  <c:v>5.7152777777777803</c:v>
                </c:pt>
                <c:pt idx="4116">
                  <c:v>5.7166666666666703</c:v>
                </c:pt>
                <c:pt idx="4117">
                  <c:v>5.7180555555555603</c:v>
                </c:pt>
                <c:pt idx="4118">
                  <c:v>5.7194444444444397</c:v>
                </c:pt>
                <c:pt idx="4119">
                  <c:v>5.7208333333333297</c:v>
                </c:pt>
                <c:pt idx="4120">
                  <c:v>5.7222222222222197</c:v>
                </c:pt>
                <c:pt idx="4121">
                  <c:v>5.7236111111111097</c:v>
                </c:pt>
                <c:pt idx="4122">
                  <c:v>5.7249999999999996</c:v>
                </c:pt>
                <c:pt idx="4123">
                  <c:v>5.7263888888888896</c:v>
                </c:pt>
                <c:pt idx="4124">
                  <c:v>5.7277777777777796</c:v>
                </c:pt>
                <c:pt idx="4125">
                  <c:v>5.7291666666666696</c:v>
                </c:pt>
                <c:pt idx="4126">
                  <c:v>5.7305555555555596</c:v>
                </c:pt>
                <c:pt idx="4127">
                  <c:v>5.7319444444444398</c:v>
                </c:pt>
                <c:pt idx="4128">
                  <c:v>5.7333333333333298</c:v>
                </c:pt>
                <c:pt idx="4129">
                  <c:v>5.7347222222222198</c:v>
                </c:pt>
                <c:pt idx="4130">
                  <c:v>5.7361111111111098</c:v>
                </c:pt>
                <c:pt idx="4131">
                  <c:v>5.7374999999999998</c:v>
                </c:pt>
                <c:pt idx="4132">
                  <c:v>5.7388888888888898</c:v>
                </c:pt>
                <c:pt idx="4133">
                  <c:v>5.7402777777777798</c:v>
                </c:pt>
                <c:pt idx="4134">
                  <c:v>5.7416666666666698</c:v>
                </c:pt>
                <c:pt idx="4135">
                  <c:v>5.7430555555555598</c:v>
                </c:pt>
                <c:pt idx="4136">
                  <c:v>5.74444444444444</c:v>
                </c:pt>
                <c:pt idx="4137">
                  <c:v>5.74583333333333</c:v>
                </c:pt>
                <c:pt idx="4138">
                  <c:v>5.74722222222222</c:v>
                </c:pt>
                <c:pt idx="4139">
                  <c:v>5.74861111111111</c:v>
                </c:pt>
                <c:pt idx="4140">
                  <c:v>5.75</c:v>
                </c:pt>
                <c:pt idx="4141">
                  <c:v>5.75138888888889</c:v>
                </c:pt>
                <c:pt idx="4142">
                  <c:v>5.75277777777778</c:v>
                </c:pt>
                <c:pt idx="4143">
                  <c:v>5.75416666666667</c:v>
                </c:pt>
                <c:pt idx="4144">
                  <c:v>5.75555555555556</c:v>
                </c:pt>
                <c:pt idx="4145">
                  <c:v>5.75694444444445</c:v>
                </c:pt>
                <c:pt idx="4146">
                  <c:v>5.7583333333333302</c:v>
                </c:pt>
                <c:pt idx="4147">
                  <c:v>5.7597222222222202</c:v>
                </c:pt>
                <c:pt idx="4148">
                  <c:v>5.7611111111111102</c:v>
                </c:pt>
                <c:pt idx="4149">
                  <c:v>5.7625000000000002</c:v>
                </c:pt>
                <c:pt idx="4150">
                  <c:v>5.7638888888888902</c:v>
                </c:pt>
                <c:pt idx="4151">
                  <c:v>5.7652777777777802</c:v>
                </c:pt>
                <c:pt idx="4152">
                  <c:v>5.7666666666666702</c:v>
                </c:pt>
                <c:pt idx="4153">
                  <c:v>5.7680555555555602</c:v>
                </c:pt>
                <c:pt idx="4154">
                  <c:v>5.7694444444444501</c:v>
                </c:pt>
                <c:pt idx="4155">
                  <c:v>5.7708333333333304</c:v>
                </c:pt>
                <c:pt idx="4156">
                  <c:v>5.7722222222222204</c:v>
                </c:pt>
                <c:pt idx="4157">
                  <c:v>5.7736111111111104</c:v>
                </c:pt>
                <c:pt idx="4158">
                  <c:v>5.7750000000000004</c:v>
                </c:pt>
                <c:pt idx="4159">
                  <c:v>5.7763888888888903</c:v>
                </c:pt>
                <c:pt idx="4160">
                  <c:v>5.7777777777777803</c:v>
                </c:pt>
                <c:pt idx="4161">
                  <c:v>5.7791666666666703</c:v>
                </c:pt>
                <c:pt idx="4162">
                  <c:v>5.7805555555555603</c:v>
                </c:pt>
                <c:pt idx="4163">
                  <c:v>5.7819444444444397</c:v>
                </c:pt>
                <c:pt idx="4164">
                  <c:v>5.7833333333333297</c:v>
                </c:pt>
                <c:pt idx="4165">
                  <c:v>5.7847222222222197</c:v>
                </c:pt>
                <c:pt idx="4166">
                  <c:v>5.7861111111111097</c:v>
                </c:pt>
                <c:pt idx="4167">
                  <c:v>5.7874999999999996</c:v>
                </c:pt>
                <c:pt idx="4168">
                  <c:v>5.7888888888888896</c:v>
                </c:pt>
                <c:pt idx="4169">
                  <c:v>5.7902777777777796</c:v>
                </c:pt>
                <c:pt idx="4170">
                  <c:v>5.7916666666666696</c:v>
                </c:pt>
                <c:pt idx="4171">
                  <c:v>5.7930555555555596</c:v>
                </c:pt>
                <c:pt idx="4172">
                  <c:v>5.7944444444444398</c:v>
                </c:pt>
                <c:pt idx="4173">
                  <c:v>5.7958333333333298</c:v>
                </c:pt>
                <c:pt idx="4174">
                  <c:v>5.7972222222222198</c:v>
                </c:pt>
                <c:pt idx="4175">
                  <c:v>5.7986111111111098</c:v>
                </c:pt>
                <c:pt idx="4176">
                  <c:v>5.8</c:v>
                </c:pt>
                <c:pt idx="4177">
                  <c:v>5.8013888888888898</c:v>
                </c:pt>
                <c:pt idx="4178">
                  <c:v>5.8027777777777798</c:v>
                </c:pt>
                <c:pt idx="4179">
                  <c:v>5.8041666666666698</c:v>
                </c:pt>
                <c:pt idx="4180">
                  <c:v>5.8055555555555598</c:v>
                </c:pt>
                <c:pt idx="4181">
                  <c:v>5.80694444444444</c:v>
                </c:pt>
                <c:pt idx="4182">
                  <c:v>5.80833333333333</c:v>
                </c:pt>
                <c:pt idx="4183">
                  <c:v>5.80972222222222</c:v>
                </c:pt>
                <c:pt idx="4184">
                  <c:v>5.81111111111111</c:v>
                </c:pt>
                <c:pt idx="4185">
                  <c:v>5.8125</c:v>
                </c:pt>
                <c:pt idx="4186">
                  <c:v>5.81388888888889</c:v>
                </c:pt>
                <c:pt idx="4187">
                  <c:v>5.81527777777778</c:v>
                </c:pt>
                <c:pt idx="4188">
                  <c:v>5.81666666666667</c:v>
                </c:pt>
                <c:pt idx="4189">
                  <c:v>5.81805555555556</c:v>
                </c:pt>
                <c:pt idx="4190">
                  <c:v>5.81944444444445</c:v>
                </c:pt>
                <c:pt idx="4191">
                  <c:v>5.8208333333333302</c:v>
                </c:pt>
                <c:pt idx="4192">
                  <c:v>5.8222222222222202</c:v>
                </c:pt>
                <c:pt idx="4193">
                  <c:v>5.8236111111111102</c:v>
                </c:pt>
                <c:pt idx="4194">
                  <c:v>5.8250000000000002</c:v>
                </c:pt>
                <c:pt idx="4195">
                  <c:v>5.8263888888888902</c:v>
                </c:pt>
                <c:pt idx="4196">
                  <c:v>5.8277777777777802</c:v>
                </c:pt>
                <c:pt idx="4197">
                  <c:v>5.8291666666666702</c:v>
                </c:pt>
                <c:pt idx="4198">
                  <c:v>5.8305555555555602</c:v>
                </c:pt>
                <c:pt idx="4199">
                  <c:v>5.8319444444444501</c:v>
                </c:pt>
                <c:pt idx="4200">
                  <c:v>5.8333333333333304</c:v>
                </c:pt>
                <c:pt idx="4201">
                  <c:v>5.8347222222222204</c:v>
                </c:pt>
                <c:pt idx="4202">
                  <c:v>5.8361111111111104</c:v>
                </c:pt>
                <c:pt idx="4203">
                  <c:v>5.8375000000000004</c:v>
                </c:pt>
                <c:pt idx="4204">
                  <c:v>5.8388888888888903</c:v>
                </c:pt>
                <c:pt idx="4205">
                  <c:v>5.8402777777777803</c:v>
                </c:pt>
                <c:pt idx="4206">
                  <c:v>5.8416666666666703</c:v>
                </c:pt>
                <c:pt idx="4207">
                  <c:v>5.8430555555555603</c:v>
                </c:pt>
                <c:pt idx="4208">
                  <c:v>5.8444444444444397</c:v>
                </c:pt>
                <c:pt idx="4209">
                  <c:v>5.8458333333333297</c:v>
                </c:pt>
                <c:pt idx="4210">
                  <c:v>5.8472222222222197</c:v>
                </c:pt>
                <c:pt idx="4211">
                  <c:v>5.8486111111111097</c:v>
                </c:pt>
                <c:pt idx="4212">
                  <c:v>5.85</c:v>
                </c:pt>
                <c:pt idx="4213">
                  <c:v>5.8513888888888896</c:v>
                </c:pt>
                <c:pt idx="4214">
                  <c:v>5.8527777777777796</c:v>
                </c:pt>
                <c:pt idx="4215">
                  <c:v>5.8541666666666696</c:v>
                </c:pt>
                <c:pt idx="4216">
                  <c:v>5.8555555555555596</c:v>
                </c:pt>
                <c:pt idx="4217">
                  <c:v>5.8569444444444398</c:v>
                </c:pt>
                <c:pt idx="4218">
                  <c:v>5.8583333333333298</c:v>
                </c:pt>
                <c:pt idx="4219">
                  <c:v>5.8597222222222198</c:v>
                </c:pt>
                <c:pt idx="4220">
                  <c:v>5.8611111111111098</c:v>
                </c:pt>
                <c:pt idx="4221">
                  <c:v>5.8624999999999998</c:v>
                </c:pt>
                <c:pt idx="4222">
                  <c:v>5.8638888888888898</c:v>
                </c:pt>
                <c:pt idx="4223">
                  <c:v>5.8652777777777798</c:v>
                </c:pt>
                <c:pt idx="4224">
                  <c:v>5.8666666666666698</c:v>
                </c:pt>
                <c:pt idx="4225">
                  <c:v>5.8680555555555598</c:v>
                </c:pt>
                <c:pt idx="4226">
                  <c:v>5.86944444444444</c:v>
                </c:pt>
                <c:pt idx="4227">
                  <c:v>5.87083333333333</c:v>
                </c:pt>
                <c:pt idx="4228">
                  <c:v>5.87222222222222</c:v>
                </c:pt>
                <c:pt idx="4229">
                  <c:v>5.87361111111111</c:v>
                </c:pt>
                <c:pt idx="4230">
                  <c:v>5.875</c:v>
                </c:pt>
                <c:pt idx="4231">
                  <c:v>5.87638888888889</c:v>
                </c:pt>
                <c:pt idx="4232">
                  <c:v>5.87777777777778</c:v>
                </c:pt>
                <c:pt idx="4233">
                  <c:v>5.87916666666667</c:v>
                </c:pt>
                <c:pt idx="4234">
                  <c:v>5.88055555555556</c:v>
                </c:pt>
                <c:pt idx="4235">
                  <c:v>5.88194444444445</c:v>
                </c:pt>
                <c:pt idx="4236">
                  <c:v>5.8833333333333302</c:v>
                </c:pt>
                <c:pt idx="4237">
                  <c:v>5.8847222222222202</c:v>
                </c:pt>
                <c:pt idx="4238">
                  <c:v>5.8861111111111102</c:v>
                </c:pt>
                <c:pt idx="4239">
                  <c:v>5.8875000000000002</c:v>
                </c:pt>
                <c:pt idx="4240">
                  <c:v>5.8888888888888902</c:v>
                </c:pt>
                <c:pt idx="4241">
                  <c:v>5.8902777777777802</c:v>
                </c:pt>
                <c:pt idx="4242">
                  <c:v>5.8916666666666702</c:v>
                </c:pt>
                <c:pt idx="4243">
                  <c:v>5.8930555555555602</c:v>
                </c:pt>
                <c:pt idx="4244">
                  <c:v>5.8944444444444501</c:v>
                </c:pt>
                <c:pt idx="4245">
                  <c:v>5.8958333333333304</c:v>
                </c:pt>
                <c:pt idx="4246">
                  <c:v>5.8972222222222204</c:v>
                </c:pt>
                <c:pt idx="4247">
                  <c:v>5.8986111111111104</c:v>
                </c:pt>
                <c:pt idx="4248">
                  <c:v>5.9</c:v>
                </c:pt>
                <c:pt idx="4249">
                  <c:v>5.9013888888888903</c:v>
                </c:pt>
                <c:pt idx="4250">
                  <c:v>5.9027777777777803</c:v>
                </c:pt>
                <c:pt idx="4251">
                  <c:v>5.9041666666666703</c:v>
                </c:pt>
                <c:pt idx="4252">
                  <c:v>5.9055555555555603</c:v>
                </c:pt>
                <c:pt idx="4253">
                  <c:v>5.9069444444444397</c:v>
                </c:pt>
                <c:pt idx="4254">
                  <c:v>5.9083333333333297</c:v>
                </c:pt>
                <c:pt idx="4255">
                  <c:v>5.9097222222222197</c:v>
                </c:pt>
                <c:pt idx="4256">
                  <c:v>5.9111111111111097</c:v>
                </c:pt>
                <c:pt idx="4257">
                  <c:v>5.9124999999999996</c:v>
                </c:pt>
                <c:pt idx="4258">
                  <c:v>5.9138888888888896</c:v>
                </c:pt>
                <c:pt idx="4259">
                  <c:v>5.9152777777777796</c:v>
                </c:pt>
                <c:pt idx="4260">
                  <c:v>5.9166666666666696</c:v>
                </c:pt>
                <c:pt idx="4261">
                  <c:v>5.9180555555555596</c:v>
                </c:pt>
                <c:pt idx="4262">
                  <c:v>5.9194444444444398</c:v>
                </c:pt>
                <c:pt idx="4263">
                  <c:v>5.9208333333333298</c:v>
                </c:pt>
                <c:pt idx="4264">
                  <c:v>5.9222222222222198</c:v>
                </c:pt>
                <c:pt idx="4265">
                  <c:v>5.9236111111111098</c:v>
                </c:pt>
                <c:pt idx="4266">
                  <c:v>5.9249999999999998</c:v>
                </c:pt>
                <c:pt idx="4267">
                  <c:v>5.9263888888888898</c:v>
                </c:pt>
                <c:pt idx="4268">
                  <c:v>5.9277777777777798</c:v>
                </c:pt>
                <c:pt idx="4269">
                  <c:v>5.9291666666666698</c:v>
                </c:pt>
                <c:pt idx="4270">
                  <c:v>5.9305555555555598</c:v>
                </c:pt>
                <c:pt idx="4271">
                  <c:v>5.93194444444444</c:v>
                </c:pt>
                <c:pt idx="4272">
                  <c:v>5.93333333333333</c:v>
                </c:pt>
                <c:pt idx="4273">
                  <c:v>5.93472222222222</c:v>
                </c:pt>
                <c:pt idx="4274">
                  <c:v>5.93611111111111</c:v>
                </c:pt>
                <c:pt idx="4275">
                  <c:v>5.9375</c:v>
                </c:pt>
                <c:pt idx="4276">
                  <c:v>5.93888888888889</c:v>
                </c:pt>
                <c:pt idx="4277">
                  <c:v>5.94027777777778</c:v>
                </c:pt>
                <c:pt idx="4278">
                  <c:v>5.94166666666667</c:v>
                </c:pt>
                <c:pt idx="4279">
                  <c:v>5.94305555555556</c:v>
                </c:pt>
                <c:pt idx="4280">
                  <c:v>5.94444444444445</c:v>
                </c:pt>
                <c:pt idx="4281">
                  <c:v>5.9458333333333302</c:v>
                </c:pt>
                <c:pt idx="4282">
                  <c:v>5.9472222222222202</c:v>
                </c:pt>
                <c:pt idx="4283">
                  <c:v>5.9486111111111102</c:v>
                </c:pt>
                <c:pt idx="4284">
                  <c:v>5.95</c:v>
                </c:pt>
                <c:pt idx="4285">
                  <c:v>5.9513888888888902</c:v>
                </c:pt>
                <c:pt idx="4286">
                  <c:v>5.9527777777777802</c:v>
                </c:pt>
                <c:pt idx="4287">
                  <c:v>5.9541666666666702</c:v>
                </c:pt>
                <c:pt idx="4288">
                  <c:v>5.9555555555555602</c:v>
                </c:pt>
                <c:pt idx="4289">
                  <c:v>5.9569444444444501</c:v>
                </c:pt>
                <c:pt idx="4290">
                  <c:v>5.9583333333333304</c:v>
                </c:pt>
                <c:pt idx="4291">
                  <c:v>5.9597222222222204</c:v>
                </c:pt>
                <c:pt idx="4292">
                  <c:v>5.9611111111111104</c:v>
                </c:pt>
                <c:pt idx="4293">
                  <c:v>5.9625000000000004</c:v>
                </c:pt>
                <c:pt idx="4294">
                  <c:v>5.9638888888888903</c:v>
                </c:pt>
                <c:pt idx="4295">
                  <c:v>5.9652777777777803</c:v>
                </c:pt>
                <c:pt idx="4296">
                  <c:v>5.9666666666666703</c:v>
                </c:pt>
                <c:pt idx="4297">
                  <c:v>5.9680555555555603</c:v>
                </c:pt>
                <c:pt idx="4298">
                  <c:v>5.9694444444444397</c:v>
                </c:pt>
                <c:pt idx="4299">
                  <c:v>5.9708333333333297</c:v>
                </c:pt>
                <c:pt idx="4300">
                  <c:v>5.9722222222222197</c:v>
                </c:pt>
                <c:pt idx="4301">
                  <c:v>5.9736111111111097</c:v>
                </c:pt>
                <c:pt idx="4302">
                  <c:v>5.9749999999999996</c:v>
                </c:pt>
                <c:pt idx="4303">
                  <c:v>5.9763888888888896</c:v>
                </c:pt>
                <c:pt idx="4304">
                  <c:v>5.9777777777777796</c:v>
                </c:pt>
                <c:pt idx="4305">
                  <c:v>5.9791666666666696</c:v>
                </c:pt>
                <c:pt idx="4306">
                  <c:v>5.9805555555555596</c:v>
                </c:pt>
                <c:pt idx="4307">
                  <c:v>5.9819444444444398</c:v>
                </c:pt>
                <c:pt idx="4308">
                  <c:v>5.9833333333333298</c:v>
                </c:pt>
                <c:pt idx="4309">
                  <c:v>5.9847222222222198</c:v>
                </c:pt>
                <c:pt idx="4310">
                  <c:v>5.9861111111111098</c:v>
                </c:pt>
                <c:pt idx="4311">
                  <c:v>5.9874999999999998</c:v>
                </c:pt>
                <c:pt idx="4312">
                  <c:v>5.9888888888888898</c:v>
                </c:pt>
                <c:pt idx="4313">
                  <c:v>5.9902777777777798</c:v>
                </c:pt>
                <c:pt idx="4314">
                  <c:v>5.9916666666666698</c:v>
                </c:pt>
                <c:pt idx="4315">
                  <c:v>5.9930555555555598</c:v>
                </c:pt>
                <c:pt idx="4316">
                  <c:v>5.99444444444444</c:v>
                </c:pt>
                <c:pt idx="4317">
                  <c:v>5.99583333333333</c:v>
                </c:pt>
                <c:pt idx="4318">
                  <c:v>5.99722222222222</c:v>
                </c:pt>
                <c:pt idx="4319">
                  <c:v>5.99861111111111</c:v>
                </c:pt>
                <c:pt idx="4320">
                  <c:v>6</c:v>
                </c:pt>
                <c:pt idx="4321">
                  <c:v>6.00138888888889</c:v>
                </c:pt>
                <c:pt idx="4322">
                  <c:v>6.00277777777778</c:v>
                </c:pt>
                <c:pt idx="4323">
                  <c:v>6.00416666666667</c:v>
                </c:pt>
                <c:pt idx="4324">
                  <c:v>6.00555555555556</c:v>
                </c:pt>
                <c:pt idx="4325">
                  <c:v>6.00694444444445</c:v>
                </c:pt>
                <c:pt idx="4326">
                  <c:v>6.0083333333333302</c:v>
                </c:pt>
                <c:pt idx="4327">
                  <c:v>6.0097222222222202</c:v>
                </c:pt>
                <c:pt idx="4328">
                  <c:v>6.0111111111111102</c:v>
                </c:pt>
                <c:pt idx="4329">
                  <c:v>6.0125000000000002</c:v>
                </c:pt>
                <c:pt idx="4330">
                  <c:v>6.0138888888888902</c:v>
                </c:pt>
                <c:pt idx="4331">
                  <c:v>6.0152777777777802</c:v>
                </c:pt>
                <c:pt idx="4332">
                  <c:v>6.0166666666666702</c:v>
                </c:pt>
                <c:pt idx="4333">
                  <c:v>6.0180555555555602</c:v>
                </c:pt>
                <c:pt idx="4334">
                  <c:v>6.0194444444444501</c:v>
                </c:pt>
                <c:pt idx="4335">
                  <c:v>6.0208333333333304</c:v>
                </c:pt>
                <c:pt idx="4336">
                  <c:v>6.0222222222222204</c:v>
                </c:pt>
                <c:pt idx="4337">
                  <c:v>6.0236111111111104</c:v>
                </c:pt>
                <c:pt idx="4338">
                  <c:v>6.0250000000000004</c:v>
                </c:pt>
                <c:pt idx="4339">
                  <c:v>6.0263888888888903</c:v>
                </c:pt>
                <c:pt idx="4340">
                  <c:v>6.0277777777777803</c:v>
                </c:pt>
                <c:pt idx="4341">
                  <c:v>6.0291666666666703</c:v>
                </c:pt>
                <c:pt idx="4342">
                  <c:v>6.0305555555555603</c:v>
                </c:pt>
                <c:pt idx="4343">
                  <c:v>6.0319444444444397</c:v>
                </c:pt>
                <c:pt idx="4344">
                  <c:v>6.0333333333333297</c:v>
                </c:pt>
                <c:pt idx="4345">
                  <c:v>6.0347222222222197</c:v>
                </c:pt>
                <c:pt idx="4346">
                  <c:v>6.0361111111111097</c:v>
                </c:pt>
                <c:pt idx="4347">
                  <c:v>6.0374999999999996</c:v>
                </c:pt>
                <c:pt idx="4348">
                  <c:v>6.0388888888888896</c:v>
                </c:pt>
                <c:pt idx="4349">
                  <c:v>6.0402777777777796</c:v>
                </c:pt>
                <c:pt idx="4350">
                  <c:v>6.0416666666666696</c:v>
                </c:pt>
                <c:pt idx="4351">
                  <c:v>6.0430555555555596</c:v>
                </c:pt>
                <c:pt idx="4352">
                  <c:v>6.0444444444444398</c:v>
                </c:pt>
                <c:pt idx="4353">
                  <c:v>6.0458333333333298</c:v>
                </c:pt>
                <c:pt idx="4354">
                  <c:v>6.0472222222222198</c:v>
                </c:pt>
                <c:pt idx="4355">
                  <c:v>6.0486111111111098</c:v>
                </c:pt>
                <c:pt idx="4356">
                  <c:v>6.05</c:v>
                </c:pt>
                <c:pt idx="4357">
                  <c:v>6.0513888888888898</c:v>
                </c:pt>
                <c:pt idx="4358">
                  <c:v>6.0527777777777798</c:v>
                </c:pt>
                <c:pt idx="4359">
                  <c:v>6.0541666666666698</c:v>
                </c:pt>
                <c:pt idx="4360">
                  <c:v>6.0555555555555598</c:v>
                </c:pt>
                <c:pt idx="4361">
                  <c:v>6.05694444444444</c:v>
                </c:pt>
                <c:pt idx="4362">
                  <c:v>6.05833333333333</c:v>
                </c:pt>
                <c:pt idx="4363">
                  <c:v>6.05972222222222</c:v>
                </c:pt>
                <c:pt idx="4364">
                  <c:v>6.06111111111111</c:v>
                </c:pt>
                <c:pt idx="4365">
                  <c:v>6.0625</c:v>
                </c:pt>
                <c:pt idx="4366">
                  <c:v>6.06388888888889</c:v>
                </c:pt>
                <c:pt idx="4367">
                  <c:v>6.06527777777778</c:v>
                </c:pt>
                <c:pt idx="4368">
                  <c:v>6.06666666666667</c:v>
                </c:pt>
                <c:pt idx="4369">
                  <c:v>6.06805555555556</c:v>
                </c:pt>
                <c:pt idx="4370">
                  <c:v>6.06944444444445</c:v>
                </c:pt>
                <c:pt idx="4371">
                  <c:v>6.0708333333333302</c:v>
                </c:pt>
                <c:pt idx="4372">
                  <c:v>6.0722222222222202</c:v>
                </c:pt>
                <c:pt idx="4373">
                  <c:v>6.0736111111111102</c:v>
                </c:pt>
                <c:pt idx="4374">
                  <c:v>6.0750000000000002</c:v>
                </c:pt>
                <c:pt idx="4375">
                  <c:v>6.0763888888888902</c:v>
                </c:pt>
                <c:pt idx="4376">
                  <c:v>6.0777777777777802</c:v>
                </c:pt>
                <c:pt idx="4377">
                  <c:v>6.0791666666666702</c:v>
                </c:pt>
                <c:pt idx="4378">
                  <c:v>6.0805555555555602</c:v>
                </c:pt>
                <c:pt idx="4379">
                  <c:v>6.0819444444444501</c:v>
                </c:pt>
                <c:pt idx="4380">
                  <c:v>6.0833333333333304</c:v>
                </c:pt>
                <c:pt idx="4381">
                  <c:v>6.0847222222222204</c:v>
                </c:pt>
                <c:pt idx="4382">
                  <c:v>6.0861111111111104</c:v>
                </c:pt>
                <c:pt idx="4383">
                  <c:v>6.0875000000000004</c:v>
                </c:pt>
                <c:pt idx="4384">
                  <c:v>6.0888888888888903</c:v>
                </c:pt>
                <c:pt idx="4385">
                  <c:v>6.0902777777777803</c:v>
                </c:pt>
                <c:pt idx="4386">
                  <c:v>6.0916666666666703</c:v>
                </c:pt>
                <c:pt idx="4387">
                  <c:v>6.0930555555555603</c:v>
                </c:pt>
                <c:pt idx="4388">
                  <c:v>6.0944444444444397</c:v>
                </c:pt>
                <c:pt idx="4389">
                  <c:v>6.0958333333333297</c:v>
                </c:pt>
                <c:pt idx="4390">
                  <c:v>6.0972222222222197</c:v>
                </c:pt>
                <c:pt idx="4391">
                  <c:v>6.0986111111111097</c:v>
                </c:pt>
                <c:pt idx="4392">
                  <c:v>6.1</c:v>
                </c:pt>
                <c:pt idx="4393">
                  <c:v>6.1013888888888896</c:v>
                </c:pt>
                <c:pt idx="4394">
                  <c:v>6.1027777777777796</c:v>
                </c:pt>
                <c:pt idx="4395">
                  <c:v>6.1041666666666696</c:v>
                </c:pt>
                <c:pt idx="4396">
                  <c:v>6.1055555555555596</c:v>
                </c:pt>
                <c:pt idx="4397">
                  <c:v>6.1069444444444398</c:v>
                </c:pt>
                <c:pt idx="4398">
                  <c:v>6.1083333333333298</c:v>
                </c:pt>
                <c:pt idx="4399">
                  <c:v>6.1097222222222198</c:v>
                </c:pt>
                <c:pt idx="4400">
                  <c:v>6.1111111111111098</c:v>
                </c:pt>
                <c:pt idx="4401">
                  <c:v>6.1124999999999998</c:v>
                </c:pt>
                <c:pt idx="4402">
                  <c:v>6.1138888888888898</c:v>
                </c:pt>
                <c:pt idx="4403">
                  <c:v>6.1152777777777798</c:v>
                </c:pt>
                <c:pt idx="4404">
                  <c:v>6.1166666666666698</c:v>
                </c:pt>
                <c:pt idx="4405">
                  <c:v>6.1180555555555598</c:v>
                </c:pt>
                <c:pt idx="4406">
                  <c:v>6.11944444444444</c:v>
                </c:pt>
                <c:pt idx="4407">
                  <c:v>6.12083333333333</c:v>
                </c:pt>
                <c:pt idx="4408">
                  <c:v>6.12222222222222</c:v>
                </c:pt>
                <c:pt idx="4409">
                  <c:v>6.12361111111111</c:v>
                </c:pt>
                <c:pt idx="4410">
                  <c:v>6.125</c:v>
                </c:pt>
                <c:pt idx="4411">
                  <c:v>6.12638888888889</c:v>
                </c:pt>
                <c:pt idx="4412">
                  <c:v>6.12777777777778</c:v>
                </c:pt>
                <c:pt idx="4413">
                  <c:v>6.12916666666667</c:v>
                </c:pt>
                <c:pt idx="4414">
                  <c:v>6.13055555555556</c:v>
                </c:pt>
                <c:pt idx="4415">
                  <c:v>6.13194444444445</c:v>
                </c:pt>
                <c:pt idx="4416">
                  <c:v>6.1333333333333302</c:v>
                </c:pt>
                <c:pt idx="4417">
                  <c:v>6.1347222222222202</c:v>
                </c:pt>
                <c:pt idx="4418">
                  <c:v>6.1361111111111102</c:v>
                </c:pt>
                <c:pt idx="4419">
                  <c:v>6.1375000000000002</c:v>
                </c:pt>
                <c:pt idx="4420">
                  <c:v>6.1388888888888902</c:v>
                </c:pt>
                <c:pt idx="4421">
                  <c:v>6.1402777777777802</c:v>
                </c:pt>
                <c:pt idx="4422">
                  <c:v>6.1416666666666702</c:v>
                </c:pt>
                <c:pt idx="4423">
                  <c:v>6.1430555555555602</c:v>
                </c:pt>
                <c:pt idx="4424">
                  <c:v>6.1444444444444501</c:v>
                </c:pt>
                <c:pt idx="4425">
                  <c:v>6.1458333333333304</c:v>
                </c:pt>
                <c:pt idx="4426">
                  <c:v>6.1472222222222204</c:v>
                </c:pt>
                <c:pt idx="4427">
                  <c:v>6.1486111111111104</c:v>
                </c:pt>
                <c:pt idx="4428">
                  <c:v>6.15</c:v>
                </c:pt>
                <c:pt idx="4429">
                  <c:v>6.1513888888888903</c:v>
                </c:pt>
                <c:pt idx="4430">
                  <c:v>6.1527777777777803</c:v>
                </c:pt>
                <c:pt idx="4431">
                  <c:v>6.1541666666666703</c:v>
                </c:pt>
                <c:pt idx="4432">
                  <c:v>6.1555555555555603</c:v>
                </c:pt>
                <c:pt idx="4433">
                  <c:v>6.1569444444444397</c:v>
                </c:pt>
                <c:pt idx="4434">
                  <c:v>6.1583333333333297</c:v>
                </c:pt>
                <c:pt idx="4435">
                  <c:v>6.1597222222222197</c:v>
                </c:pt>
                <c:pt idx="4436">
                  <c:v>6.1611111111111097</c:v>
                </c:pt>
                <c:pt idx="4437">
                  <c:v>6.1624999999999996</c:v>
                </c:pt>
                <c:pt idx="4438">
                  <c:v>6.1638888888888896</c:v>
                </c:pt>
                <c:pt idx="4439">
                  <c:v>6.1652777777777796</c:v>
                </c:pt>
                <c:pt idx="4440">
                  <c:v>6.1666666666666696</c:v>
                </c:pt>
                <c:pt idx="4441">
                  <c:v>6.1680555555555596</c:v>
                </c:pt>
                <c:pt idx="4442">
                  <c:v>6.1694444444444398</c:v>
                </c:pt>
                <c:pt idx="4443">
                  <c:v>6.1708333333333298</c:v>
                </c:pt>
                <c:pt idx="4444">
                  <c:v>6.1722222222222198</c:v>
                </c:pt>
                <c:pt idx="4445">
                  <c:v>6.1736111111111098</c:v>
                </c:pt>
                <c:pt idx="4446">
                  <c:v>6.1749999999999998</c:v>
                </c:pt>
                <c:pt idx="4447">
                  <c:v>6.1763888888888898</c:v>
                </c:pt>
                <c:pt idx="4448">
                  <c:v>6.1777777777777798</c:v>
                </c:pt>
                <c:pt idx="4449">
                  <c:v>6.1791666666666698</c:v>
                </c:pt>
                <c:pt idx="4450">
                  <c:v>6.1805555555555598</c:v>
                </c:pt>
                <c:pt idx="4451">
                  <c:v>6.18194444444444</c:v>
                </c:pt>
                <c:pt idx="4452">
                  <c:v>6.18333333333333</c:v>
                </c:pt>
                <c:pt idx="4453">
                  <c:v>6.18472222222222</c:v>
                </c:pt>
                <c:pt idx="4454">
                  <c:v>6.18611111111111</c:v>
                </c:pt>
                <c:pt idx="4455">
                  <c:v>6.1875</c:v>
                </c:pt>
                <c:pt idx="4456">
                  <c:v>6.18888888888889</c:v>
                </c:pt>
                <c:pt idx="4457">
                  <c:v>6.19027777777778</c:v>
                </c:pt>
                <c:pt idx="4458">
                  <c:v>6.19166666666667</c:v>
                </c:pt>
                <c:pt idx="4459">
                  <c:v>6.19305555555556</c:v>
                </c:pt>
                <c:pt idx="4460">
                  <c:v>6.19444444444445</c:v>
                </c:pt>
                <c:pt idx="4461">
                  <c:v>6.1958333333333302</c:v>
                </c:pt>
                <c:pt idx="4462">
                  <c:v>6.1972222222222202</c:v>
                </c:pt>
                <c:pt idx="4463">
                  <c:v>6.1986111111111102</c:v>
                </c:pt>
                <c:pt idx="4464">
                  <c:v>6.2</c:v>
                </c:pt>
                <c:pt idx="4465">
                  <c:v>6.2013888888888902</c:v>
                </c:pt>
                <c:pt idx="4466">
                  <c:v>6.2027777777777802</c:v>
                </c:pt>
                <c:pt idx="4467">
                  <c:v>6.2041666666666702</c:v>
                </c:pt>
                <c:pt idx="4468">
                  <c:v>6.2055555555555602</c:v>
                </c:pt>
                <c:pt idx="4469">
                  <c:v>6.2069444444444501</c:v>
                </c:pt>
                <c:pt idx="4470">
                  <c:v>6.2083333333333304</c:v>
                </c:pt>
                <c:pt idx="4471">
                  <c:v>6.2097222222222204</c:v>
                </c:pt>
                <c:pt idx="4472">
                  <c:v>6.2111111111111104</c:v>
                </c:pt>
                <c:pt idx="4473">
                  <c:v>6.2125000000000004</c:v>
                </c:pt>
                <c:pt idx="4474">
                  <c:v>6.2138888888888903</c:v>
                </c:pt>
                <c:pt idx="4475">
                  <c:v>6.2152777777777803</c:v>
                </c:pt>
                <c:pt idx="4476">
                  <c:v>6.2166666666666703</c:v>
                </c:pt>
                <c:pt idx="4477">
                  <c:v>6.2180555555555603</c:v>
                </c:pt>
                <c:pt idx="4478">
                  <c:v>6.2194444444444397</c:v>
                </c:pt>
                <c:pt idx="4479">
                  <c:v>6.2208333333333297</c:v>
                </c:pt>
                <c:pt idx="4480">
                  <c:v>6.2222222222222197</c:v>
                </c:pt>
                <c:pt idx="4481">
                  <c:v>6.2236111111111097</c:v>
                </c:pt>
                <c:pt idx="4482">
                  <c:v>6.2249999999999996</c:v>
                </c:pt>
                <c:pt idx="4483">
                  <c:v>6.2263888888888896</c:v>
                </c:pt>
                <c:pt idx="4484">
                  <c:v>6.2277777777777796</c:v>
                </c:pt>
                <c:pt idx="4485">
                  <c:v>6.2291666666666696</c:v>
                </c:pt>
                <c:pt idx="4486">
                  <c:v>6.2305555555555596</c:v>
                </c:pt>
                <c:pt idx="4487">
                  <c:v>6.2319444444444398</c:v>
                </c:pt>
                <c:pt idx="4488">
                  <c:v>6.2333333333333298</c:v>
                </c:pt>
                <c:pt idx="4489">
                  <c:v>6.2347222222222198</c:v>
                </c:pt>
                <c:pt idx="4490">
                  <c:v>6.2361111111111098</c:v>
                </c:pt>
                <c:pt idx="4491">
                  <c:v>6.2374999999999998</c:v>
                </c:pt>
                <c:pt idx="4492">
                  <c:v>6.2388888888888898</c:v>
                </c:pt>
                <c:pt idx="4493">
                  <c:v>6.2402777777777798</c:v>
                </c:pt>
                <c:pt idx="4494">
                  <c:v>6.2416666666666698</c:v>
                </c:pt>
                <c:pt idx="4495">
                  <c:v>6.2430555555555598</c:v>
                </c:pt>
                <c:pt idx="4496">
                  <c:v>6.24444444444444</c:v>
                </c:pt>
                <c:pt idx="4497">
                  <c:v>6.24583333333333</c:v>
                </c:pt>
                <c:pt idx="4498">
                  <c:v>6.24722222222222</c:v>
                </c:pt>
                <c:pt idx="4499">
                  <c:v>6.24861111111111</c:v>
                </c:pt>
                <c:pt idx="4500">
                  <c:v>6.25</c:v>
                </c:pt>
                <c:pt idx="4501">
                  <c:v>6.25138888888889</c:v>
                </c:pt>
                <c:pt idx="4502">
                  <c:v>6.25277777777778</c:v>
                </c:pt>
                <c:pt idx="4503">
                  <c:v>6.25416666666667</c:v>
                </c:pt>
                <c:pt idx="4504">
                  <c:v>6.25555555555556</c:v>
                </c:pt>
                <c:pt idx="4505">
                  <c:v>6.25694444444445</c:v>
                </c:pt>
                <c:pt idx="4506">
                  <c:v>6.2583333333333302</c:v>
                </c:pt>
                <c:pt idx="4507">
                  <c:v>6.2597222222222202</c:v>
                </c:pt>
                <c:pt idx="4508">
                  <c:v>6.2611111111111102</c:v>
                </c:pt>
                <c:pt idx="4509">
                  <c:v>6.2625000000000002</c:v>
                </c:pt>
                <c:pt idx="4510">
                  <c:v>6.2638888888888902</c:v>
                </c:pt>
                <c:pt idx="4511">
                  <c:v>6.2652777777777802</c:v>
                </c:pt>
                <c:pt idx="4512">
                  <c:v>6.2666666666666702</c:v>
                </c:pt>
                <c:pt idx="4513">
                  <c:v>6.2680555555555602</c:v>
                </c:pt>
                <c:pt idx="4514">
                  <c:v>6.2694444444444501</c:v>
                </c:pt>
                <c:pt idx="4515">
                  <c:v>6.2708333333333304</c:v>
                </c:pt>
                <c:pt idx="4516">
                  <c:v>6.2722222222222204</c:v>
                </c:pt>
                <c:pt idx="4517">
                  <c:v>6.2736111111111104</c:v>
                </c:pt>
                <c:pt idx="4518">
                  <c:v>6.2750000000000004</c:v>
                </c:pt>
                <c:pt idx="4519">
                  <c:v>6.2763888888888903</c:v>
                </c:pt>
                <c:pt idx="4520">
                  <c:v>6.2777777777777803</c:v>
                </c:pt>
                <c:pt idx="4521">
                  <c:v>6.2791666666666703</c:v>
                </c:pt>
                <c:pt idx="4522">
                  <c:v>6.2805555555555603</c:v>
                </c:pt>
                <c:pt idx="4523">
                  <c:v>6.2819444444444397</c:v>
                </c:pt>
                <c:pt idx="4524">
                  <c:v>6.2833333333333297</c:v>
                </c:pt>
                <c:pt idx="4525">
                  <c:v>6.2847222222222197</c:v>
                </c:pt>
                <c:pt idx="4526">
                  <c:v>6.2861111111111097</c:v>
                </c:pt>
                <c:pt idx="4527">
                  <c:v>6.2874999999999996</c:v>
                </c:pt>
                <c:pt idx="4528">
                  <c:v>6.2888888888888896</c:v>
                </c:pt>
                <c:pt idx="4529">
                  <c:v>6.2902777777777796</c:v>
                </c:pt>
                <c:pt idx="4530">
                  <c:v>6.2916666666666696</c:v>
                </c:pt>
                <c:pt idx="4531">
                  <c:v>6.2930555555555596</c:v>
                </c:pt>
                <c:pt idx="4532">
                  <c:v>6.2944444444444398</c:v>
                </c:pt>
                <c:pt idx="4533">
                  <c:v>6.2958333333333298</c:v>
                </c:pt>
                <c:pt idx="4534">
                  <c:v>6.2972222222222198</c:v>
                </c:pt>
                <c:pt idx="4535">
                  <c:v>6.2986111111111098</c:v>
                </c:pt>
                <c:pt idx="4536">
                  <c:v>6.3</c:v>
                </c:pt>
                <c:pt idx="4537">
                  <c:v>6.3013888888888898</c:v>
                </c:pt>
                <c:pt idx="4538">
                  <c:v>6.3027777777777798</c:v>
                </c:pt>
                <c:pt idx="4539">
                  <c:v>6.3041666666666698</c:v>
                </c:pt>
                <c:pt idx="4540">
                  <c:v>6.3055555555555598</c:v>
                </c:pt>
                <c:pt idx="4541">
                  <c:v>6.30694444444444</c:v>
                </c:pt>
                <c:pt idx="4542">
                  <c:v>6.30833333333333</c:v>
                </c:pt>
                <c:pt idx="4543">
                  <c:v>6.30972222222222</c:v>
                </c:pt>
                <c:pt idx="4544">
                  <c:v>6.31111111111111</c:v>
                </c:pt>
                <c:pt idx="4545">
                  <c:v>6.3125</c:v>
                </c:pt>
                <c:pt idx="4546">
                  <c:v>6.31388888888889</c:v>
                </c:pt>
                <c:pt idx="4547">
                  <c:v>6.31527777777778</c:v>
                </c:pt>
                <c:pt idx="4548">
                  <c:v>6.31666666666667</c:v>
                </c:pt>
                <c:pt idx="4549">
                  <c:v>6.31805555555556</c:v>
                </c:pt>
                <c:pt idx="4550">
                  <c:v>6.31944444444445</c:v>
                </c:pt>
                <c:pt idx="4551">
                  <c:v>6.3208333333333302</c:v>
                </c:pt>
                <c:pt idx="4552">
                  <c:v>6.3222222222222202</c:v>
                </c:pt>
                <c:pt idx="4553">
                  <c:v>6.3236111111111102</c:v>
                </c:pt>
                <c:pt idx="4554">
                  <c:v>6.3250000000000002</c:v>
                </c:pt>
                <c:pt idx="4555">
                  <c:v>6.3263888888888902</c:v>
                </c:pt>
                <c:pt idx="4556">
                  <c:v>6.3277777777777802</c:v>
                </c:pt>
                <c:pt idx="4557">
                  <c:v>6.3291666666666702</c:v>
                </c:pt>
                <c:pt idx="4558">
                  <c:v>6.3305555555555602</c:v>
                </c:pt>
                <c:pt idx="4559">
                  <c:v>6.3319444444444501</c:v>
                </c:pt>
                <c:pt idx="4560">
                  <c:v>6.3333333333333304</c:v>
                </c:pt>
                <c:pt idx="4561">
                  <c:v>6.3347222222222204</c:v>
                </c:pt>
                <c:pt idx="4562">
                  <c:v>6.3361111111111104</c:v>
                </c:pt>
                <c:pt idx="4563">
                  <c:v>6.3375000000000004</c:v>
                </c:pt>
                <c:pt idx="4564">
                  <c:v>6.3388888888888903</c:v>
                </c:pt>
                <c:pt idx="4565">
                  <c:v>6.3402777777777803</c:v>
                </c:pt>
                <c:pt idx="4566">
                  <c:v>6.3416666666666703</c:v>
                </c:pt>
                <c:pt idx="4567">
                  <c:v>6.3430555555555603</c:v>
                </c:pt>
                <c:pt idx="4568">
                  <c:v>6.3444444444444397</c:v>
                </c:pt>
                <c:pt idx="4569">
                  <c:v>6.3458333333333297</c:v>
                </c:pt>
                <c:pt idx="4570">
                  <c:v>6.3472222222222197</c:v>
                </c:pt>
                <c:pt idx="4571">
                  <c:v>6.3486111111111097</c:v>
                </c:pt>
                <c:pt idx="4572">
                  <c:v>6.35</c:v>
                </c:pt>
                <c:pt idx="4573">
                  <c:v>6.3513888888888896</c:v>
                </c:pt>
                <c:pt idx="4574">
                  <c:v>6.3527777777777796</c:v>
                </c:pt>
                <c:pt idx="4575">
                  <c:v>6.3541666666666696</c:v>
                </c:pt>
                <c:pt idx="4576">
                  <c:v>6.3555555555555596</c:v>
                </c:pt>
                <c:pt idx="4577">
                  <c:v>6.3569444444444398</c:v>
                </c:pt>
                <c:pt idx="4578">
                  <c:v>6.3583333333333298</c:v>
                </c:pt>
                <c:pt idx="4579">
                  <c:v>6.3597222222222198</c:v>
                </c:pt>
                <c:pt idx="4580">
                  <c:v>6.3611111111111098</c:v>
                </c:pt>
                <c:pt idx="4581">
                  <c:v>6.3624999999999998</c:v>
                </c:pt>
                <c:pt idx="4582">
                  <c:v>6.3638888888888898</c:v>
                </c:pt>
                <c:pt idx="4583">
                  <c:v>6.3652777777777798</c:v>
                </c:pt>
                <c:pt idx="4584">
                  <c:v>6.3666666666666698</c:v>
                </c:pt>
                <c:pt idx="4585">
                  <c:v>6.3680555555555598</c:v>
                </c:pt>
                <c:pt idx="4586">
                  <c:v>6.36944444444444</c:v>
                </c:pt>
                <c:pt idx="4587">
                  <c:v>6.37083333333333</c:v>
                </c:pt>
                <c:pt idx="4588">
                  <c:v>6.37222222222222</c:v>
                </c:pt>
                <c:pt idx="4589">
                  <c:v>6.37361111111111</c:v>
                </c:pt>
                <c:pt idx="4590">
                  <c:v>6.375</c:v>
                </c:pt>
                <c:pt idx="4591">
                  <c:v>6.37638888888889</c:v>
                </c:pt>
                <c:pt idx="4592">
                  <c:v>6.37777777777778</c:v>
                </c:pt>
                <c:pt idx="4593">
                  <c:v>6.37916666666667</c:v>
                </c:pt>
                <c:pt idx="4594">
                  <c:v>6.38055555555556</c:v>
                </c:pt>
                <c:pt idx="4595">
                  <c:v>6.38194444444445</c:v>
                </c:pt>
                <c:pt idx="4596">
                  <c:v>6.3833333333333302</c:v>
                </c:pt>
                <c:pt idx="4597">
                  <c:v>6.3847222222222202</c:v>
                </c:pt>
                <c:pt idx="4598">
                  <c:v>6.3861111111111102</c:v>
                </c:pt>
                <c:pt idx="4599">
                  <c:v>6.3875000000000002</c:v>
                </c:pt>
                <c:pt idx="4600">
                  <c:v>6.3888888888888902</c:v>
                </c:pt>
                <c:pt idx="4601">
                  <c:v>6.3902777777777802</c:v>
                </c:pt>
                <c:pt idx="4602">
                  <c:v>6.3916666666666702</c:v>
                </c:pt>
                <c:pt idx="4603">
                  <c:v>6.3930555555555602</c:v>
                </c:pt>
                <c:pt idx="4604">
                  <c:v>6.3944444444444501</c:v>
                </c:pt>
                <c:pt idx="4605">
                  <c:v>6.3958333333333304</c:v>
                </c:pt>
                <c:pt idx="4606">
                  <c:v>6.3972222222222204</c:v>
                </c:pt>
                <c:pt idx="4607">
                  <c:v>6.3986111111111104</c:v>
                </c:pt>
                <c:pt idx="4608">
                  <c:v>6.4</c:v>
                </c:pt>
                <c:pt idx="4609">
                  <c:v>6.4013888888888903</c:v>
                </c:pt>
                <c:pt idx="4610">
                  <c:v>6.4027777777777803</c:v>
                </c:pt>
                <c:pt idx="4611">
                  <c:v>6.4041666666666703</c:v>
                </c:pt>
                <c:pt idx="4612">
                  <c:v>6.4055555555555603</c:v>
                </c:pt>
                <c:pt idx="4613">
                  <c:v>6.4069444444444397</c:v>
                </c:pt>
                <c:pt idx="4614">
                  <c:v>6.4083333333333297</c:v>
                </c:pt>
                <c:pt idx="4615">
                  <c:v>6.4097222222222197</c:v>
                </c:pt>
                <c:pt idx="4616">
                  <c:v>6.4111111111111097</c:v>
                </c:pt>
                <c:pt idx="4617">
                  <c:v>6.4124999999999996</c:v>
                </c:pt>
                <c:pt idx="4618">
                  <c:v>6.4138888888888896</c:v>
                </c:pt>
                <c:pt idx="4619">
                  <c:v>6.4152777777777796</c:v>
                </c:pt>
                <c:pt idx="4620">
                  <c:v>6.4166666666666696</c:v>
                </c:pt>
                <c:pt idx="4621">
                  <c:v>6.4180555555555596</c:v>
                </c:pt>
                <c:pt idx="4622">
                  <c:v>6.4194444444444398</c:v>
                </c:pt>
                <c:pt idx="4623">
                  <c:v>6.4208333333333298</c:v>
                </c:pt>
                <c:pt idx="4624">
                  <c:v>6.4222222222222198</c:v>
                </c:pt>
                <c:pt idx="4625">
                  <c:v>6.4236111111111098</c:v>
                </c:pt>
                <c:pt idx="4626">
                  <c:v>6.4249999999999998</c:v>
                </c:pt>
                <c:pt idx="4627">
                  <c:v>6.4263888888888898</c:v>
                </c:pt>
                <c:pt idx="4628">
                  <c:v>6.4277777777777798</c:v>
                </c:pt>
                <c:pt idx="4629">
                  <c:v>6.4291666666666698</c:v>
                </c:pt>
                <c:pt idx="4630">
                  <c:v>6.4305555555555598</c:v>
                </c:pt>
                <c:pt idx="4631">
                  <c:v>6.43194444444444</c:v>
                </c:pt>
                <c:pt idx="4632">
                  <c:v>6.43333333333333</c:v>
                </c:pt>
                <c:pt idx="4633">
                  <c:v>6.43472222222222</c:v>
                </c:pt>
                <c:pt idx="4634">
                  <c:v>6.43611111111111</c:v>
                </c:pt>
                <c:pt idx="4635">
                  <c:v>6.4375</c:v>
                </c:pt>
                <c:pt idx="4636">
                  <c:v>6.43888888888889</c:v>
                </c:pt>
                <c:pt idx="4637">
                  <c:v>6.44027777777778</c:v>
                </c:pt>
                <c:pt idx="4638">
                  <c:v>6.44166666666667</c:v>
                </c:pt>
                <c:pt idx="4639">
                  <c:v>6.44305555555556</c:v>
                </c:pt>
                <c:pt idx="4640">
                  <c:v>6.44444444444445</c:v>
                </c:pt>
                <c:pt idx="4641">
                  <c:v>6.4458333333333302</c:v>
                </c:pt>
                <c:pt idx="4642">
                  <c:v>6.4472222222222202</c:v>
                </c:pt>
                <c:pt idx="4643">
                  <c:v>6.4486111111111102</c:v>
                </c:pt>
                <c:pt idx="4644">
                  <c:v>6.45</c:v>
                </c:pt>
                <c:pt idx="4645">
                  <c:v>6.4513888888888902</c:v>
                </c:pt>
                <c:pt idx="4646">
                  <c:v>6.4527777777777802</c:v>
                </c:pt>
                <c:pt idx="4647">
                  <c:v>6.4541666666666702</c:v>
                </c:pt>
                <c:pt idx="4648">
                  <c:v>6.4555555555555602</c:v>
                </c:pt>
                <c:pt idx="4649">
                  <c:v>6.4569444444444501</c:v>
                </c:pt>
                <c:pt idx="4650">
                  <c:v>6.4583333333333304</c:v>
                </c:pt>
                <c:pt idx="4651">
                  <c:v>6.4597222222222204</c:v>
                </c:pt>
                <c:pt idx="4652">
                  <c:v>6.4611111111111104</c:v>
                </c:pt>
                <c:pt idx="4653">
                  <c:v>6.4625000000000004</c:v>
                </c:pt>
                <c:pt idx="4654">
                  <c:v>6.4638888888888903</c:v>
                </c:pt>
                <c:pt idx="4655">
                  <c:v>6.4652777777777803</c:v>
                </c:pt>
                <c:pt idx="4656">
                  <c:v>6.4666666666666703</c:v>
                </c:pt>
                <c:pt idx="4657">
                  <c:v>6.4680555555555603</c:v>
                </c:pt>
                <c:pt idx="4658">
                  <c:v>6.4694444444444397</c:v>
                </c:pt>
                <c:pt idx="4659">
                  <c:v>6.4708333333333297</c:v>
                </c:pt>
                <c:pt idx="4660">
                  <c:v>6.4722222222222197</c:v>
                </c:pt>
                <c:pt idx="4661">
                  <c:v>6.4736111111111097</c:v>
                </c:pt>
                <c:pt idx="4662">
                  <c:v>6.4749999999999996</c:v>
                </c:pt>
                <c:pt idx="4663">
                  <c:v>6.4763888888888896</c:v>
                </c:pt>
                <c:pt idx="4664">
                  <c:v>6.4777777777777796</c:v>
                </c:pt>
                <c:pt idx="4665">
                  <c:v>6.4791666666666696</c:v>
                </c:pt>
                <c:pt idx="4666">
                  <c:v>6.4805555555555596</c:v>
                </c:pt>
                <c:pt idx="4667">
                  <c:v>6.4819444444444398</c:v>
                </c:pt>
                <c:pt idx="4668">
                  <c:v>6.4833333333333298</c:v>
                </c:pt>
                <c:pt idx="4669">
                  <c:v>6.4847222222222198</c:v>
                </c:pt>
                <c:pt idx="4670">
                  <c:v>6.4861111111111098</c:v>
                </c:pt>
                <c:pt idx="4671">
                  <c:v>6.4874999999999998</c:v>
                </c:pt>
                <c:pt idx="4672">
                  <c:v>6.4888888888888898</c:v>
                </c:pt>
                <c:pt idx="4673">
                  <c:v>6.4902777777777798</c:v>
                </c:pt>
                <c:pt idx="4674">
                  <c:v>6.4916666666666698</c:v>
                </c:pt>
                <c:pt idx="4675">
                  <c:v>6.4930555555555598</c:v>
                </c:pt>
                <c:pt idx="4676">
                  <c:v>6.49444444444444</c:v>
                </c:pt>
                <c:pt idx="4677">
                  <c:v>6.49583333333333</c:v>
                </c:pt>
                <c:pt idx="4678">
                  <c:v>6.49722222222222</c:v>
                </c:pt>
                <c:pt idx="4679">
                  <c:v>6.49861111111111</c:v>
                </c:pt>
                <c:pt idx="4680">
                  <c:v>6.5</c:v>
                </c:pt>
                <c:pt idx="4681">
                  <c:v>6.50138888888889</c:v>
                </c:pt>
                <c:pt idx="4682">
                  <c:v>6.50277777777778</c:v>
                </c:pt>
                <c:pt idx="4683">
                  <c:v>6.50416666666667</c:v>
                </c:pt>
                <c:pt idx="4684">
                  <c:v>6.50555555555556</c:v>
                </c:pt>
                <c:pt idx="4685">
                  <c:v>6.50694444444445</c:v>
                </c:pt>
                <c:pt idx="4686">
                  <c:v>6.5083333333333302</c:v>
                </c:pt>
                <c:pt idx="4687">
                  <c:v>6.5097222222222202</c:v>
                </c:pt>
                <c:pt idx="4688">
                  <c:v>6.5111111111111102</c:v>
                </c:pt>
                <c:pt idx="4689">
                  <c:v>6.5125000000000002</c:v>
                </c:pt>
                <c:pt idx="4690">
                  <c:v>6.5138888888888902</c:v>
                </c:pt>
                <c:pt idx="4691">
                  <c:v>6.5152777777777802</c:v>
                </c:pt>
                <c:pt idx="4692">
                  <c:v>6.5166666666666702</c:v>
                </c:pt>
                <c:pt idx="4693">
                  <c:v>6.5180555555555602</c:v>
                </c:pt>
                <c:pt idx="4694">
                  <c:v>6.5194444444444501</c:v>
                </c:pt>
                <c:pt idx="4695">
                  <c:v>6.5208333333333304</c:v>
                </c:pt>
                <c:pt idx="4696">
                  <c:v>6.5222222222222204</c:v>
                </c:pt>
                <c:pt idx="4697">
                  <c:v>6.5236111111111104</c:v>
                </c:pt>
                <c:pt idx="4698">
                  <c:v>6.5250000000000004</c:v>
                </c:pt>
                <c:pt idx="4699">
                  <c:v>6.5263888888888903</c:v>
                </c:pt>
                <c:pt idx="4700">
                  <c:v>6.5277777777777803</c:v>
                </c:pt>
                <c:pt idx="4701">
                  <c:v>6.5291666666666703</c:v>
                </c:pt>
                <c:pt idx="4702">
                  <c:v>6.5305555555555603</c:v>
                </c:pt>
                <c:pt idx="4703">
                  <c:v>6.5319444444444397</c:v>
                </c:pt>
                <c:pt idx="4704">
                  <c:v>6.5333333333333297</c:v>
                </c:pt>
                <c:pt idx="4705">
                  <c:v>6.5347222222222197</c:v>
                </c:pt>
                <c:pt idx="4706">
                  <c:v>6.5361111111111097</c:v>
                </c:pt>
                <c:pt idx="4707">
                  <c:v>6.5374999999999996</c:v>
                </c:pt>
                <c:pt idx="4708">
                  <c:v>6.5388888888888896</c:v>
                </c:pt>
                <c:pt idx="4709">
                  <c:v>6.5402777777777796</c:v>
                </c:pt>
                <c:pt idx="4710">
                  <c:v>6.5416666666666696</c:v>
                </c:pt>
                <c:pt idx="4711">
                  <c:v>6.5430555555555596</c:v>
                </c:pt>
                <c:pt idx="4712">
                  <c:v>6.5444444444444398</c:v>
                </c:pt>
                <c:pt idx="4713">
                  <c:v>6.5458333333333298</c:v>
                </c:pt>
                <c:pt idx="4714">
                  <c:v>6.5472222222222198</c:v>
                </c:pt>
                <c:pt idx="4715">
                  <c:v>6.5486111111111098</c:v>
                </c:pt>
                <c:pt idx="4716">
                  <c:v>6.55</c:v>
                </c:pt>
                <c:pt idx="4717">
                  <c:v>6.5513888888888898</c:v>
                </c:pt>
                <c:pt idx="4718">
                  <c:v>6.5527777777777798</c:v>
                </c:pt>
                <c:pt idx="4719">
                  <c:v>6.5541666666666698</c:v>
                </c:pt>
                <c:pt idx="4720">
                  <c:v>6.5555555555555598</c:v>
                </c:pt>
                <c:pt idx="4721">
                  <c:v>6.55694444444444</c:v>
                </c:pt>
                <c:pt idx="4722">
                  <c:v>6.55833333333333</c:v>
                </c:pt>
                <c:pt idx="4723">
                  <c:v>6.55972222222222</c:v>
                </c:pt>
                <c:pt idx="4724">
                  <c:v>6.56111111111111</c:v>
                </c:pt>
                <c:pt idx="4725">
                  <c:v>6.5625</c:v>
                </c:pt>
                <c:pt idx="4726">
                  <c:v>6.56388888888889</c:v>
                </c:pt>
                <c:pt idx="4727">
                  <c:v>6.56527777777778</c:v>
                </c:pt>
                <c:pt idx="4728">
                  <c:v>6.56666666666667</c:v>
                </c:pt>
                <c:pt idx="4729">
                  <c:v>6.56805555555556</c:v>
                </c:pt>
                <c:pt idx="4730">
                  <c:v>6.56944444444445</c:v>
                </c:pt>
                <c:pt idx="4731">
                  <c:v>6.5708333333333302</c:v>
                </c:pt>
                <c:pt idx="4732">
                  <c:v>6.5722222222222202</c:v>
                </c:pt>
                <c:pt idx="4733">
                  <c:v>6.5736111111111102</c:v>
                </c:pt>
                <c:pt idx="4734">
                  <c:v>6.5750000000000002</c:v>
                </c:pt>
                <c:pt idx="4735">
                  <c:v>6.5763888888888902</c:v>
                </c:pt>
                <c:pt idx="4736">
                  <c:v>6.5777777777777802</c:v>
                </c:pt>
                <c:pt idx="4737">
                  <c:v>6.5791666666666702</c:v>
                </c:pt>
                <c:pt idx="4738">
                  <c:v>6.5805555555555602</c:v>
                </c:pt>
                <c:pt idx="4739">
                  <c:v>6.5819444444444501</c:v>
                </c:pt>
                <c:pt idx="4740">
                  <c:v>6.5833333333333304</c:v>
                </c:pt>
                <c:pt idx="4741">
                  <c:v>6.5847222222222204</c:v>
                </c:pt>
                <c:pt idx="4742">
                  <c:v>6.5861111111111104</c:v>
                </c:pt>
                <c:pt idx="4743">
                  <c:v>6.5875000000000004</c:v>
                </c:pt>
                <c:pt idx="4744">
                  <c:v>6.5888888888888903</c:v>
                </c:pt>
                <c:pt idx="4745">
                  <c:v>6.5902777777777803</c:v>
                </c:pt>
                <c:pt idx="4746">
                  <c:v>6.5916666666666703</c:v>
                </c:pt>
                <c:pt idx="4747">
                  <c:v>6.5930555555555603</c:v>
                </c:pt>
                <c:pt idx="4748">
                  <c:v>6.5944444444444397</c:v>
                </c:pt>
                <c:pt idx="4749">
                  <c:v>6.5958333333333297</c:v>
                </c:pt>
                <c:pt idx="4750">
                  <c:v>6.5972222222222197</c:v>
                </c:pt>
                <c:pt idx="4751">
                  <c:v>6.5986111111111097</c:v>
                </c:pt>
                <c:pt idx="4752">
                  <c:v>6.6</c:v>
                </c:pt>
                <c:pt idx="4753">
                  <c:v>6.6013888888888896</c:v>
                </c:pt>
                <c:pt idx="4754">
                  <c:v>6.6027777777777796</c:v>
                </c:pt>
                <c:pt idx="4755">
                  <c:v>6.6041666666666696</c:v>
                </c:pt>
                <c:pt idx="4756">
                  <c:v>6.6055555555555596</c:v>
                </c:pt>
                <c:pt idx="4757">
                  <c:v>6.6069444444444398</c:v>
                </c:pt>
                <c:pt idx="4758">
                  <c:v>6.6083333333333298</c:v>
                </c:pt>
                <c:pt idx="4759">
                  <c:v>6.6097222222222198</c:v>
                </c:pt>
                <c:pt idx="4760">
                  <c:v>6.6111111111111098</c:v>
                </c:pt>
                <c:pt idx="4761">
                  <c:v>6.6124999999999998</c:v>
                </c:pt>
                <c:pt idx="4762">
                  <c:v>6.6138888888888898</c:v>
                </c:pt>
                <c:pt idx="4763">
                  <c:v>6.6152777777777798</c:v>
                </c:pt>
                <c:pt idx="4764">
                  <c:v>6.6166666666666698</c:v>
                </c:pt>
                <c:pt idx="4765">
                  <c:v>6.6180555555555598</c:v>
                </c:pt>
                <c:pt idx="4766">
                  <c:v>6.61944444444444</c:v>
                </c:pt>
                <c:pt idx="4767">
                  <c:v>6.62083333333333</c:v>
                </c:pt>
                <c:pt idx="4768">
                  <c:v>6.62222222222222</c:v>
                </c:pt>
                <c:pt idx="4769">
                  <c:v>6.62361111111111</c:v>
                </c:pt>
                <c:pt idx="4770">
                  <c:v>6.625</c:v>
                </c:pt>
                <c:pt idx="4771">
                  <c:v>6.62638888888889</c:v>
                </c:pt>
                <c:pt idx="4772">
                  <c:v>6.62777777777778</c:v>
                </c:pt>
                <c:pt idx="4773">
                  <c:v>6.62916666666667</c:v>
                </c:pt>
                <c:pt idx="4774">
                  <c:v>6.63055555555556</c:v>
                </c:pt>
                <c:pt idx="4775">
                  <c:v>6.63194444444445</c:v>
                </c:pt>
                <c:pt idx="4776">
                  <c:v>6.6333333333333302</c:v>
                </c:pt>
                <c:pt idx="4777">
                  <c:v>6.6347222222222202</c:v>
                </c:pt>
                <c:pt idx="4778">
                  <c:v>6.6361111111111102</c:v>
                </c:pt>
                <c:pt idx="4779">
                  <c:v>6.6375000000000002</c:v>
                </c:pt>
                <c:pt idx="4780">
                  <c:v>6.6388888888888902</c:v>
                </c:pt>
                <c:pt idx="4781">
                  <c:v>6.6402777777777802</c:v>
                </c:pt>
                <c:pt idx="4782">
                  <c:v>6.6416666666666702</c:v>
                </c:pt>
                <c:pt idx="4783">
                  <c:v>6.6430555555555602</c:v>
                </c:pt>
                <c:pt idx="4784">
                  <c:v>6.6444444444444501</c:v>
                </c:pt>
                <c:pt idx="4785">
                  <c:v>6.6458333333333304</c:v>
                </c:pt>
                <c:pt idx="4786">
                  <c:v>6.6472222222222204</c:v>
                </c:pt>
                <c:pt idx="4787">
                  <c:v>6.6486111111111104</c:v>
                </c:pt>
                <c:pt idx="4788">
                  <c:v>6.65</c:v>
                </c:pt>
                <c:pt idx="4789">
                  <c:v>6.6513888888888903</c:v>
                </c:pt>
                <c:pt idx="4790">
                  <c:v>6.6527777777777803</c:v>
                </c:pt>
                <c:pt idx="4791">
                  <c:v>6.6541666666666703</c:v>
                </c:pt>
                <c:pt idx="4792">
                  <c:v>6.6555555555555603</c:v>
                </c:pt>
                <c:pt idx="4793">
                  <c:v>6.6569444444444397</c:v>
                </c:pt>
                <c:pt idx="4794">
                  <c:v>6.6583333333333297</c:v>
                </c:pt>
                <c:pt idx="4795">
                  <c:v>6.6597222222222197</c:v>
                </c:pt>
                <c:pt idx="4796">
                  <c:v>6.6611111111111097</c:v>
                </c:pt>
                <c:pt idx="4797">
                  <c:v>6.6624999999999996</c:v>
                </c:pt>
                <c:pt idx="4798">
                  <c:v>6.6638888888888896</c:v>
                </c:pt>
                <c:pt idx="4799">
                  <c:v>6.6652777777777796</c:v>
                </c:pt>
                <c:pt idx="4800">
                  <c:v>6.6666666666666696</c:v>
                </c:pt>
                <c:pt idx="4801">
                  <c:v>6.6680555555555596</c:v>
                </c:pt>
                <c:pt idx="4802">
                  <c:v>6.6694444444444398</c:v>
                </c:pt>
                <c:pt idx="4803">
                  <c:v>6.6708333333333298</c:v>
                </c:pt>
                <c:pt idx="4804">
                  <c:v>6.6722222222222198</c:v>
                </c:pt>
                <c:pt idx="4805">
                  <c:v>6.6736111111111098</c:v>
                </c:pt>
                <c:pt idx="4806">
                  <c:v>6.6749999999999998</c:v>
                </c:pt>
                <c:pt idx="4807">
                  <c:v>6.6763888888888898</c:v>
                </c:pt>
                <c:pt idx="4808">
                  <c:v>6.6777777777777798</c:v>
                </c:pt>
                <c:pt idx="4809">
                  <c:v>6.6791666666666698</c:v>
                </c:pt>
                <c:pt idx="4810">
                  <c:v>6.6805555555555598</c:v>
                </c:pt>
                <c:pt idx="4811">
                  <c:v>6.68194444444444</c:v>
                </c:pt>
                <c:pt idx="4812">
                  <c:v>6.68333333333333</c:v>
                </c:pt>
                <c:pt idx="4813">
                  <c:v>6.68472222222222</c:v>
                </c:pt>
                <c:pt idx="4814">
                  <c:v>6.68611111111111</c:v>
                </c:pt>
                <c:pt idx="4815">
                  <c:v>6.6875</c:v>
                </c:pt>
                <c:pt idx="4816">
                  <c:v>6.68888888888889</c:v>
                </c:pt>
                <c:pt idx="4817">
                  <c:v>6.69027777777778</c:v>
                </c:pt>
                <c:pt idx="4818">
                  <c:v>6.69166666666667</c:v>
                </c:pt>
                <c:pt idx="4819">
                  <c:v>6.69305555555556</c:v>
                </c:pt>
                <c:pt idx="4820">
                  <c:v>6.69444444444445</c:v>
                </c:pt>
                <c:pt idx="4821">
                  <c:v>6.6958333333333302</c:v>
                </c:pt>
                <c:pt idx="4822">
                  <c:v>6.6972222222222202</c:v>
                </c:pt>
                <c:pt idx="4823">
                  <c:v>6.6986111111111102</c:v>
                </c:pt>
                <c:pt idx="4824">
                  <c:v>6.7</c:v>
                </c:pt>
                <c:pt idx="4825">
                  <c:v>6.7013888888888902</c:v>
                </c:pt>
                <c:pt idx="4826">
                  <c:v>6.7027777777777802</c:v>
                </c:pt>
                <c:pt idx="4827">
                  <c:v>6.7041666666666702</c:v>
                </c:pt>
                <c:pt idx="4828">
                  <c:v>6.7055555555555602</c:v>
                </c:pt>
                <c:pt idx="4829">
                  <c:v>6.7069444444444501</c:v>
                </c:pt>
                <c:pt idx="4830">
                  <c:v>6.7083333333333304</c:v>
                </c:pt>
                <c:pt idx="4831">
                  <c:v>6.7097222222222204</c:v>
                </c:pt>
                <c:pt idx="4832">
                  <c:v>6.7111111111111104</c:v>
                </c:pt>
                <c:pt idx="4833">
                  <c:v>6.7125000000000004</c:v>
                </c:pt>
                <c:pt idx="4834">
                  <c:v>6.7138888888888903</c:v>
                </c:pt>
                <c:pt idx="4835">
                  <c:v>6.7152777777777803</c:v>
                </c:pt>
                <c:pt idx="4836">
                  <c:v>6.7166666666666703</c:v>
                </c:pt>
                <c:pt idx="4837">
                  <c:v>6.7180555555555603</c:v>
                </c:pt>
                <c:pt idx="4838">
                  <c:v>6.7194444444444397</c:v>
                </c:pt>
                <c:pt idx="4839">
                  <c:v>6.7208333333333297</c:v>
                </c:pt>
                <c:pt idx="4840">
                  <c:v>6.7222222222222197</c:v>
                </c:pt>
                <c:pt idx="4841">
                  <c:v>6.7236111111111097</c:v>
                </c:pt>
                <c:pt idx="4842">
                  <c:v>6.7249999999999996</c:v>
                </c:pt>
                <c:pt idx="4843">
                  <c:v>6.7263888888888896</c:v>
                </c:pt>
                <c:pt idx="4844">
                  <c:v>6.7277777777777796</c:v>
                </c:pt>
                <c:pt idx="4845">
                  <c:v>6.7291666666666696</c:v>
                </c:pt>
                <c:pt idx="4846">
                  <c:v>6.7305555555555596</c:v>
                </c:pt>
                <c:pt idx="4847">
                  <c:v>6.7319444444444398</c:v>
                </c:pt>
                <c:pt idx="4848">
                  <c:v>6.7333333333333298</c:v>
                </c:pt>
                <c:pt idx="4849">
                  <c:v>6.7347222222222198</c:v>
                </c:pt>
                <c:pt idx="4850">
                  <c:v>6.7361111111111098</c:v>
                </c:pt>
                <c:pt idx="4851">
                  <c:v>6.7374999999999998</c:v>
                </c:pt>
                <c:pt idx="4852">
                  <c:v>6.7388888888888898</c:v>
                </c:pt>
                <c:pt idx="4853">
                  <c:v>6.7402777777777798</c:v>
                </c:pt>
                <c:pt idx="4854">
                  <c:v>6.7416666666666698</c:v>
                </c:pt>
                <c:pt idx="4855">
                  <c:v>6.7430555555555598</c:v>
                </c:pt>
                <c:pt idx="4856">
                  <c:v>6.74444444444444</c:v>
                </c:pt>
                <c:pt idx="4857">
                  <c:v>6.74583333333333</c:v>
                </c:pt>
                <c:pt idx="4858">
                  <c:v>6.74722222222222</c:v>
                </c:pt>
                <c:pt idx="4859">
                  <c:v>6.74861111111111</c:v>
                </c:pt>
                <c:pt idx="4860">
                  <c:v>6.75</c:v>
                </c:pt>
                <c:pt idx="4861">
                  <c:v>6.75138888888889</c:v>
                </c:pt>
                <c:pt idx="4862">
                  <c:v>6.75277777777778</c:v>
                </c:pt>
                <c:pt idx="4863">
                  <c:v>6.75416666666667</c:v>
                </c:pt>
                <c:pt idx="4864">
                  <c:v>6.75555555555556</c:v>
                </c:pt>
                <c:pt idx="4865">
                  <c:v>6.75694444444445</c:v>
                </c:pt>
                <c:pt idx="4866">
                  <c:v>6.7583333333333302</c:v>
                </c:pt>
                <c:pt idx="4867">
                  <c:v>6.7597222222222202</c:v>
                </c:pt>
                <c:pt idx="4868">
                  <c:v>6.7611111111111102</c:v>
                </c:pt>
                <c:pt idx="4869">
                  <c:v>6.7625000000000002</c:v>
                </c:pt>
                <c:pt idx="4870">
                  <c:v>6.7638888888888902</c:v>
                </c:pt>
                <c:pt idx="4871">
                  <c:v>6.7652777777777802</c:v>
                </c:pt>
                <c:pt idx="4872">
                  <c:v>6.7666666666666702</c:v>
                </c:pt>
                <c:pt idx="4873">
                  <c:v>6.7680555555555602</c:v>
                </c:pt>
                <c:pt idx="4874">
                  <c:v>6.7694444444444501</c:v>
                </c:pt>
                <c:pt idx="4875">
                  <c:v>6.7708333333333304</c:v>
                </c:pt>
                <c:pt idx="4876">
                  <c:v>6.7722222222222204</c:v>
                </c:pt>
                <c:pt idx="4877">
                  <c:v>6.7736111111111104</c:v>
                </c:pt>
                <c:pt idx="4878">
                  <c:v>6.7750000000000004</c:v>
                </c:pt>
                <c:pt idx="4879">
                  <c:v>6.7763888888888903</c:v>
                </c:pt>
                <c:pt idx="4880">
                  <c:v>6.7777777777777803</c:v>
                </c:pt>
                <c:pt idx="4881">
                  <c:v>6.7791666666666703</c:v>
                </c:pt>
                <c:pt idx="4882">
                  <c:v>6.7805555555555603</c:v>
                </c:pt>
                <c:pt idx="4883">
                  <c:v>6.7819444444444397</c:v>
                </c:pt>
                <c:pt idx="4884">
                  <c:v>6.7833333333333297</c:v>
                </c:pt>
                <c:pt idx="4885">
                  <c:v>6.7847222222222197</c:v>
                </c:pt>
                <c:pt idx="4886">
                  <c:v>6.7861111111111097</c:v>
                </c:pt>
                <c:pt idx="4887">
                  <c:v>6.7874999999999996</c:v>
                </c:pt>
                <c:pt idx="4888">
                  <c:v>6.7888888888888896</c:v>
                </c:pt>
                <c:pt idx="4889">
                  <c:v>6.7902777777777796</c:v>
                </c:pt>
                <c:pt idx="4890">
                  <c:v>6.7916666666666696</c:v>
                </c:pt>
                <c:pt idx="4891">
                  <c:v>6.7930555555555596</c:v>
                </c:pt>
                <c:pt idx="4892">
                  <c:v>6.7944444444444398</c:v>
                </c:pt>
                <c:pt idx="4893">
                  <c:v>6.7958333333333298</c:v>
                </c:pt>
                <c:pt idx="4894">
                  <c:v>6.7972222222222198</c:v>
                </c:pt>
                <c:pt idx="4895">
                  <c:v>6.7986111111111098</c:v>
                </c:pt>
                <c:pt idx="4896">
                  <c:v>6.8</c:v>
                </c:pt>
                <c:pt idx="4897">
                  <c:v>6.8013888888888898</c:v>
                </c:pt>
                <c:pt idx="4898">
                  <c:v>6.8027777777777798</c:v>
                </c:pt>
                <c:pt idx="4899">
                  <c:v>6.8041666666666698</c:v>
                </c:pt>
                <c:pt idx="4900">
                  <c:v>6.8055555555555598</c:v>
                </c:pt>
                <c:pt idx="4901">
                  <c:v>6.80694444444444</c:v>
                </c:pt>
                <c:pt idx="4902">
                  <c:v>6.80833333333333</c:v>
                </c:pt>
                <c:pt idx="4903">
                  <c:v>6.80972222222222</c:v>
                </c:pt>
                <c:pt idx="4904">
                  <c:v>6.81111111111111</c:v>
                </c:pt>
                <c:pt idx="4905">
                  <c:v>6.8125</c:v>
                </c:pt>
                <c:pt idx="4906">
                  <c:v>6.81388888888889</c:v>
                </c:pt>
                <c:pt idx="4907">
                  <c:v>6.81527777777778</c:v>
                </c:pt>
                <c:pt idx="4908">
                  <c:v>6.81666666666667</c:v>
                </c:pt>
                <c:pt idx="4909">
                  <c:v>6.81805555555556</c:v>
                </c:pt>
                <c:pt idx="4910">
                  <c:v>6.81944444444445</c:v>
                </c:pt>
                <c:pt idx="4911">
                  <c:v>6.8208333333333302</c:v>
                </c:pt>
                <c:pt idx="4912">
                  <c:v>6.8222222222222202</c:v>
                </c:pt>
                <c:pt idx="4913">
                  <c:v>6.8236111111111102</c:v>
                </c:pt>
                <c:pt idx="4914">
                  <c:v>6.8250000000000002</c:v>
                </c:pt>
                <c:pt idx="4915">
                  <c:v>6.8263888888888902</c:v>
                </c:pt>
                <c:pt idx="4916">
                  <c:v>6.8277777777777802</c:v>
                </c:pt>
                <c:pt idx="4917">
                  <c:v>6.8291666666666702</c:v>
                </c:pt>
                <c:pt idx="4918">
                  <c:v>6.8305555555555602</c:v>
                </c:pt>
                <c:pt idx="4919">
                  <c:v>6.8319444444444501</c:v>
                </c:pt>
                <c:pt idx="4920">
                  <c:v>6.8333333333333304</c:v>
                </c:pt>
                <c:pt idx="4921">
                  <c:v>6.8347222222222204</c:v>
                </c:pt>
                <c:pt idx="4922">
                  <c:v>6.8361111111111104</c:v>
                </c:pt>
                <c:pt idx="4923">
                  <c:v>6.8375000000000004</c:v>
                </c:pt>
                <c:pt idx="4924">
                  <c:v>6.8388888888888903</c:v>
                </c:pt>
                <c:pt idx="4925">
                  <c:v>6.8402777777777803</c:v>
                </c:pt>
                <c:pt idx="4926">
                  <c:v>6.8416666666666703</c:v>
                </c:pt>
                <c:pt idx="4927">
                  <c:v>6.8430555555555603</c:v>
                </c:pt>
                <c:pt idx="4928">
                  <c:v>6.8444444444444397</c:v>
                </c:pt>
                <c:pt idx="4929">
                  <c:v>6.8458333333333297</c:v>
                </c:pt>
                <c:pt idx="4930">
                  <c:v>6.8472222222222197</c:v>
                </c:pt>
                <c:pt idx="4931">
                  <c:v>6.8486111111111097</c:v>
                </c:pt>
                <c:pt idx="4932">
                  <c:v>6.85</c:v>
                </c:pt>
                <c:pt idx="4933">
                  <c:v>6.8513888888888896</c:v>
                </c:pt>
                <c:pt idx="4934">
                  <c:v>6.8527777777777796</c:v>
                </c:pt>
                <c:pt idx="4935">
                  <c:v>6.8541666666666696</c:v>
                </c:pt>
                <c:pt idx="4936">
                  <c:v>6.8555555555555596</c:v>
                </c:pt>
                <c:pt idx="4937">
                  <c:v>6.8569444444444398</c:v>
                </c:pt>
                <c:pt idx="4938">
                  <c:v>6.8583333333333298</c:v>
                </c:pt>
                <c:pt idx="4939">
                  <c:v>6.8597222222222198</c:v>
                </c:pt>
                <c:pt idx="4940">
                  <c:v>6.8611111111111098</c:v>
                </c:pt>
                <c:pt idx="4941">
                  <c:v>6.8624999999999998</c:v>
                </c:pt>
                <c:pt idx="4942">
                  <c:v>6.8638888888888898</c:v>
                </c:pt>
                <c:pt idx="4943">
                  <c:v>6.8652777777777798</c:v>
                </c:pt>
                <c:pt idx="4944">
                  <c:v>6.8666666666666698</c:v>
                </c:pt>
                <c:pt idx="4945">
                  <c:v>6.8680555555555598</c:v>
                </c:pt>
                <c:pt idx="4946">
                  <c:v>6.86944444444444</c:v>
                </c:pt>
                <c:pt idx="4947">
                  <c:v>6.87083333333333</c:v>
                </c:pt>
                <c:pt idx="4948">
                  <c:v>6.87222222222222</c:v>
                </c:pt>
                <c:pt idx="4949">
                  <c:v>6.87361111111111</c:v>
                </c:pt>
                <c:pt idx="4950">
                  <c:v>6.875</c:v>
                </c:pt>
                <c:pt idx="4951">
                  <c:v>6.87638888888889</c:v>
                </c:pt>
                <c:pt idx="4952">
                  <c:v>6.87777777777778</c:v>
                </c:pt>
                <c:pt idx="4953">
                  <c:v>6.87916666666667</c:v>
                </c:pt>
                <c:pt idx="4954">
                  <c:v>6.88055555555556</c:v>
                </c:pt>
                <c:pt idx="4955">
                  <c:v>6.88194444444445</c:v>
                </c:pt>
                <c:pt idx="4956">
                  <c:v>6.8833333333333302</c:v>
                </c:pt>
                <c:pt idx="4957">
                  <c:v>6.8847222222222202</c:v>
                </c:pt>
                <c:pt idx="4958">
                  <c:v>6.8861111111111102</c:v>
                </c:pt>
                <c:pt idx="4959">
                  <c:v>6.8875000000000002</c:v>
                </c:pt>
                <c:pt idx="4960">
                  <c:v>6.8888888888888902</c:v>
                </c:pt>
                <c:pt idx="4961">
                  <c:v>6.8902777777777802</c:v>
                </c:pt>
                <c:pt idx="4962">
                  <c:v>6.8916666666666702</c:v>
                </c:pt>
                <c:pt idx="4963">
                  <c:v>6.8930555555555602</c:v>
                </c:pt>
                <c:pt idx="4964">
                  <c:v>6.8944444444444501</c:v>
                </c:pt>
                <c:pt idx="4965">
                  <c:v>6.8958333333333304</c:v>
                </c:pt>
                <c:pt idx="4966">
                  <c:v>6.8972222222222204</c:v>
                </c:pt>
                <c:pt idx="4967">
                  <c:v>6.8986111111111104</c:v>
                </c:pt>
                <c:pt idx="4968">
                  <c:v>6.9</c:v>
                </c:pt>
                <c:pt idx="4969">
                  <c:v>6.9013888888888903</c:v>
                </c:pt>
                <c:pt idx="4970">
                  <c:v>6.9027777777777803</c:v>
                </c:pt>
                <c:pt idx="4971">
                  <c:v>6.9041666666666703</c:v>
                </c:pt>
                <c:pt idx="4972">
                  <c:v>6.9055555555555603</c:v>
                </c:pt>
                <c:pt idx="4973">
                  <c:v>6.9069444444444397</c:v>
                </c:pt>
                <c:pt idx="4974">
                  <c:v>6.9083333333333297</c:v>
                </c:pt>
                <c:pt idx="4975">
                  <c:v>6.9097222222222197</c:v>
                </c:pt>
                <c:pt idx="4976">
                  <c:v>6.9111111111111097</c:v>
                </c:pt>
                <c:pt idx="4977">
                  <c:v>6.9124999999999996</c:v>
                </c:pt>
                <c:pt idx="4978">
                  <c:v>6.9138888888888896</c:v>
                </c:pt>
                <c:pt idx="4979">
                  <c:v>6.9152777777777796</c:v>
                </c:pt>
                <c:pt idx="4980">
                  <c:v>6.9166666666666696</c:v>
                </c:pt>
                <c:pt idx="4981">
                  <c:v>6.9180555555555596</c:v>
                </c:pt>
                <c:pt idx="4982">
                  <c:v>6.9194444444444398</c:v>
                </c:pt>
                <c:pt idx="4983">
                  <c:v>6.9208333333333298</c:v>
                </c:pt>
                <c:pt idx="4984">
                  <c:v>6.9222222222222198</c:v>
                </c:pt>
                <c:pt idx="4985">
                  <c:v>6.9236111111111098</c:v>
                </c:pt>
                <c:pt idx="4986">
                  <c:v>6.9249999999999998</c:v>
                </c:pt>
                <c:pt idx="4987">
                  <c:v>6.9263888888888898</c:v>
                </c:pt>
                <c:pt idx="4988">
                  <c:v>6.9277777777777798</c:v>
                </c:pt>
                <c:pt idx="4989">
                  <c:v>6.9291666666666698</c:v>
                </c:pt>
                <c:pt idx="4990">
                  <c:v>6.9305555555555598</c:v>
                </c:pt>
                <c:pt idx="4991">
                  <c:v>6.93194444444444</c:v>
                </c:pt>
                <c:pt idx="4992">
                  <c:v>6.93333333333333</c:v>
                </c:pt>
                <c:pt idx="4993">
                  <c:v>6.93472222222222</c:v>
                </c:pt>
                <c:pt idx="4994">
                  <c:v>6.93611111111111</c:v>
                </c:pt>
                <c:pt idx="4995">
                  <c:v>6.9375</c:v>
                </c:pt>
                <c:pt idx="4996">
                  <c:v>6.93888888888889</c:v>
                </c:pt>
                <c:pt idx="4997">
                  <c:v>6.94027777777778</c:v>
                </c:pt>
                <c:pt idx="4998">
                  <c:v>6.94166666666667</c:v>
                </c:pt>
                <c:pt idx="4999">
                  <c:v>6.94305555555556</c:v>
                </c:pt>
                <c:pt idx="5000">
                  <c:v>6.94444444444445</c:v>
                </c:pt>
                <c:pt idx="5001">
                  <c:v>6.9458333333333302</c:v>
                </c:pt>
                <c:pt idx="5002">
                  <c:v>6.9472222222222202</c:v>
                </c:pt>
                <c:pt idx="5003">
                  <c:v>6.9486111111111102</c:v>
                </c:pt>
                <c:pt idx="5004">
                  <c:v>6.95</c:v>
                </c:pt>
                <c:pt idx="5005">
                  <c:v>6.9513888888888902</c:v>
                </c:pt>
                <c:pt idx="5006">
                  <c:v>6.9527777777777802</c:v>
                </c:pt>
                <c:pt idx="5007">
                  <c:v>6.9541666666666702</c:v>
                </c:pt>
                <c:pt idx="5008">
                  <c:v>6.9555555555555602</c:v>
                </c:pt>
                <c:pt idx="5009">
                  <c:v>6.9569444444444501</c:v>
                </c:pt>
                <c:pt idx="5010">
                  <c:v>6.9583333333333304</c:v>
                </c:pt>
                <c:pt idx="5011">
                  <c:v>6.9597222222222204</c:v>
                </c:pt>
                <c:pt idx="5012">
                  <c:v>6.9611111111111104</c:v>
                </c:pt>
                <c:pt idx="5013">
                  <c:v>6.9625000000000004</c:v>
                </c:pt>
                <c:pt idx="5014">
                  <c:v>6.9638888888888903</c:v>
                </c:pt>
                <c:pt idx="5015">
                  <c:v>6.9652777777777803</c:v>
                </c:pt>
                <c:pt idx="5016">
                  <c:v>6.9666666666666703</c:v>
                </c:pt>
                <c:pt idx="5017">
                  <c:v>6.9680555555555603</c:v>
                </c:pt>
                <c:pt idx="5018">
                  <c:v>6.9694444444444397</c:v>
                </c:pt>
                <c:pt idx="5019">
                  <c:v>6.9708333333333297</c:v>
                </c:pt>
                <c:pt idx="5020">
                  <c:v>6.9722222222222197</c:v>
                </c:pt>
                <c:pt idx="5021">
                  <c:v>6.9736111111111097</c:v>
                </c:pt>
                <c:pt idx="5022">
                  <c:v>6.9749999999999996</c:v>
                </c:pt>
                <c:pt idx="5023">
                  <c:v>6.9763888888888896</c:v>
                </c:pt>
                <c:pt idx="5024">
                  <c:v>6.9777777777777796</c:v>
                </c:pt>
                <c:pt idx="5025">
                  <c:v>6.9791666666666696</c:v>
                </c:pt>
                <c:pt idx="5026">
                  <c:v>6.9805555555555596</c:v>
                </c:pt>
                <c:pt idx="5027">
                  <c:v>6.9819444444444398</c:v>
                </c:pt>
                <c:pt idx="5028">
                  <c:v>6.9833333333333298</c:v>
                </c:pt>
                <c:pt idx="5029">
                  <c:v>6.9847222222222198</c:v>
                </c:pt>
                <c:pt idx="5030">
                  <c:v>6.9861111111111098</c:v>
                </c:pt>
                <c:pt idx="5031">
                  <c:v>6.9874999999999998</c:v>
                </c:pt>
                <c:pt idx="5032">
                  <c:v>6.9888888888888898</c:v>
                </c:pt>
                <c:pt idx="5033">
                  <c:v>6.9902777777777798</c:v>
                </c:pt>
                <c:pt idx="5034">
                  <c:v>6.9916666666666698</c:v>
                </c:pt>
                <c:pt idx="5035">
                  <c:v>6.9930555555555598</c:v>
                </c:pt>
                <c:pt idx="5036">
                  <c:v>6.99444444444444</c:v>
                </c:pt>
                <c:pt idx="5037">
                  <c:v>6.99583333333333</c:v>
                </c:pt>
                <c:pt idx="5038">
                  <c:v>6.99722222222222</c:v>
                </c:pt>
                <c:pt idx="5039">
                  <c:v>6.99861111111111</c:v>
                </c:pt>
                <c:pt idx="5040">
                  <c:v>7</c:v>
                </c:pt>
                <c:pt idx="5041">
                  <c:v>7.00138888888889</c:v>
                </c:pt>
                <c:pt idx="5042">
                  <c:v>7.00277777777778</c:v>
                </c:pt>
                <c:pt idx="5043">
                  <c:v>7.00416666666667</c:v>
                </c:pt>
                <c:pt idx="5044">
                  <c:v>7.00555555555556</c:v>
                </c:pt>
                <c:pt idx="5045">
                  <c:v>7.00694444444445</c:v>
                </c:pt>
                <c:pt idx="5046">
                  <c:v>7.0083333333333302</c:v>
                </c:pt>
                <c:pt idx="5047">
                  <c:v>7.0097222222222202</c:v>
                </c:pt>
                <c:pt idx="5048">
                  <c:v>7.0111111111111102</c:v>
                </c:pt>
                <c:pt idx="5049">
                  <c:v>7.0125000000000002</c:v>
                </c:pt>
                <c:pt idx="5050">
                  <c:v>7.0138888888888902</c:v>
                </c:pt>
                <c:pt idx="5051">
                  <c:v>7.0152777777777802</c:v>
                </c:pt>
                <c:pt idx="5052">
                  <c:v>7.0166666666666702</c:v>
                </c:pt>
                <c:pt idx="5053">
                  <c:v>7.0180555555555602</c:v>
                </c:pt>
                <c:pt idx="5054">
                  <c:v>7.0194444444444501</c:v>
                </c:pt>
                <c:pt idx="5055">
                  <c:v>7.0208333333333304</c:v>
                </c:pt>
                <c:pt idx="5056">
                  <c:v>7.0222222222222204</c:v>
                </c:pt>
                <c:pt idx="5057">
                  <c:v>7.0236111111111104</c:v>
                </c:pt>
                <c:pt idx="5058">
                  <c:v>7.0250000000000004</c:v>
                </c:pt>
                <c:pt idx="5059">
                  <c:v>7.0263888888888903</c:v>
                </c:pt>
                <c:pt idx="5060">
                  <c:v>7.0277777777777803</c:v>
                </c:pt>
                <c:pt idx="5061">
                  <c:v>7.0291666666666703</c:v>
                </c:pt>
                <c:pt idx="5062">
                  <c:v>7.0305555555555603</c:v>
                </c:pt>
                <c:pt idx="5063">
                  <c:v>7.0319444444444397</c:v>
                </c:pt>
                <c:pt idx="5064">
                  <c:v>7.0333333333333297</c:v>
                </c:pt>
                <c:pt idx="5065">
                  <c:v>7.0347222222222197</c:v>
                </c:pt>
                <c:pt idx="5066">
                  <c:v>7.0361111111111097</c:v>
                </c:pt>
                <c:pt idx="5067">
                  <c:v>7.0374999999999996</c:v>
                </c:pt>
                <c:pt idx="5068">
                  <c:v>7.0388888888888896</c:v>
                </c:pt>
                <c:pt idx="5069">
                  <c:v>7.0402777777777796</c:v>
                </c:pt>
                <c:pt idx="5070">
                  <c:v>7.0416666666666696</c:v>
                </c:pt>
                <c:pt idx="5071">
                  <c:v>7.0430555555555596</c:v>
                </c:pt>
                <c:pt idx="5072">
                  <c:v>7.0444444444444398</c:v>
                </c:pt>
                <c:pt idx="5073">
                  <c:v>7.0458333333333298</c:v>
                </c:pt>
                <c:pt idx="5074">
                  <c:v>7.0472222222222198</c:v>
                </c:pt>
                <c:pt idx="5075">
                  <c:v>7.0486111111111098</c:v>
                </c:pt>
                <c:pt idx="5076">
                  <c:v>7.05</c:v>
                </c:pt>
                <c:pt idx="5077">
                  <c:v>7.0513888888888898</c:v>
                </c:pt>
                <c:pt idx="5078">
                  <c:v>7.0527777777777798</c:v>
                </c:pt>
                <c:pt idx="5079">
                  <c:v>7.0541666666666698</c:v>
                </c:pt>
                <c:pt idx="5080">
                  <c:v>7.0555555555555598</c:v>
                </c:pt>
                <c:pt idx="5081">
                  <c:v>7.05694444444444</c:v>
                </c:pt>
                <c:pt idx="5082">
                  <c:v>7.05833333333333</c:v>
                </c:pt>
                <c:pt idx="5083">
                  <c:v>7.05972222222222</c:v>
                </c:pt>
                <c:pt idx="5084">
                  <c:v>7.06111111111111</c:v>
                </c:pt>
                <c:pt idx="5085">
                  <c:v>7.0625</c:v>
                </c:pt>
                <c:pt idx="5086">
                  <c:v>7.06388888888889</c:v>
                </c:pt>
                <c:pt idx="5087">
                  <c:v>7.06527777777778</c:v>
                </c:pt>
                <c:pt idx="5088">
                  <c:v>7.06666666666667</c:v>
                </c:pt>
                <c:pt idx="5089">
                  <c:v>7.06805555555556</c:v>
                </c:pt>
                <c:pt idx="5090">
                  <c:v>7.06944444444445</c:v>
                </c:pt>
                <c:pt idx="5091">
                  <c:v>7.0708333333333302</c:v>
                </c:pt>
                <c:pt idx="5092">
                  <c:v>7.0722222222222202</c:v>
                </c:pt>
                <c:pt idx="5093">
                  <c:v>7.0736111111111102</c:v>
                </c:pt>
                <c:pt idx="5094">
                  <c:v>7.0750000000000002</c:v>
                </c:pt>
                <c:pt idx="5095">
                  <c:v>7.0763888888888902</c:v>
                </c:pt>
                <c:pt idx="5096">
                  <c:v>7.0777777777777802</c:v>
                </c:pt>
                <c:pt idx="5097">
                  <c:v>7.0791666666666702</c:v>
                </c:pt>
                <c:pt idx="5098">
                  <c:v>7.0805555555555602</c:v>
                </c:pt>
                <c:pt idx="5099">
                  <c:v>7.0819444444444501</c:v>
                </c:pt>
                <c:pt idx="5100">
                  <c:v>7.0833333333333304</c:v>
                </c:pt>
                <c:pt idx="5101">
                  <c:v>7.0847222222222204</c:v>
                </c:pt>
                <c:pt idx="5102">
                  <c:v>7.0861111111111104</c:v>
                </c:pt>
                <c:pt idx="5103">
                  <c:v>7.0875000000000004</c:v>
                </c:pt>
                <c:pt idx="5104">
                  <c:v>7.0888888888888903</c:v>
                </c:pt>
                <c:pt idx="5105">
                  <c:v>7.0902777777777803</c:v>
                </c:pt>
                <c:pt idx="5106">
                  <c:v>7.0916666666666703</c:v>
                </c:pt>
                <c:pt idx="5107">
                  <c:v>7.0930555555555603</c:v>
                </c:pt>
                <c:pt idx="5108">
                  <c:v>7.0944444444444397</c:v>
                </c:pt>
                <c:pt idx="5109">
                  <c:v>7.0958333333333297</c:v>
                </c:pt>
                <c:pt idx="5110">
                  <c:v>7.0972222222222197</c:v>
                </c:pt>
                <c:pt idx="5111">
                  <c:v>7.0986111111111097</c:v>
                </c:pt>
                <c:pt idx="5112">
                  <c:v>7.1</c:v>
                </c:pt>
                <c:pt idx="5113">
                  <c:v>7.1013888888888896</c:v>
                </c:pt>
                <c:pt idx="5114">
                  <c:v>7.1027777777777796</c:v>
                </c:pt>
                <c:pt idx="5115">
                  <c:v>7.1041666666666696</c:v>
                </c:pt>
                <c:pt idx="5116">
                  <c:v>7.1055555555555596</c:v>
                </c:pt>
                <c:pt idx="5117">
                  <c:v>7.1069444444444398</c:v>
                </c:pt>
                <c:pt idx="5118">
                  <c:v>7.1083333333333298</c:v>
                </c:pt>
                <c:pt idx="5119">
                  <c:v>7.1097222222222198</c:v>
                </c:pt>
                <c:pt idx="5120">
                  <c:v>7.1111111111111098</c:v>
                </c:pt>
                <c:pt idx="5121">
                  <c:v>7.1124999999999998</c:v>
                </c:pt>
                <c:pt idx="5122">
                  <c:v>7.1138888888888898</c:v>
                </c:pt>
                <c:pt idx="5123">
                  <c:v>7.1152777777777798</c:v>
                </c:pt>
                <c:pt idx="5124">
                  <c:v>7.1166666666666698</c:v>
                </c:pt>
                <c:pt idx="5125">
                  <c:v>7.1180555555555598</c:v>
                </c:pt>
                <c:pt idx="5126">
                  <c:v>7.11944444444444</c:v>
                </c:pt>
                <c:pt idx="5127">
                  <c:v>7.12083333333333</c:v>
                </c:pt>
                <c:pt idx="5128">
                  <c:v>7.12222222222222</c:v>
                </c:pt>
                <c:pt idx="5129">
                  <c:v>7.12361111111111</c:v>
                </c:pt>
                <c:pt idx="5130">
                  <c:v>7.125</c:v>
                </c:pt>
                <c:pt idx="5131">
                  <c:v>7.12638888888889</c:v>
                </c:pt>
                <c:pt idx="5132">
                  <c:v>7.12777777777778</c:v>
                </c:pt>
                <c:pt idx="5133">
                  <c:v>7.12916666666667</c:v>
                </c:pt>
                <c:pt idx="5134">
                  <c:v>7.13055555555556</c:v>
                </c:pt>
                <c:pt idx="5135">
                  <c:v>7.13194444444445</c:v>
                </c:pt>
                <c:pt idx="5136">
                  <c:v>7.1333333333333302</c:v>
                </c:pt>
                <c:pt idx="5137">
                  <c:v>7.1347222222222202</c:v>
                </c:pt>
                <c:pt idx="5138">
                  <c:v>7.1361111111111102</c:v>
                </c:pt>
                <c:pt idx="5139">
                  <c:v>7.1375000000000002</c:v>
                </c:pt>
                <c:pt idx="5140">
                  <c:v>7.1388888888888902</c:v>
                </c:pt>
                <c:pt idx="5141">
                  <c:v>7.1402777777777802</c:v>
                </c:pt>
                <c:pt idx="5142">
                  <c:v>7.1416666666666702</c:v>
                </c:pt>
                <c:pt idx="5143">
                  <c:v>7.1430555555555602</c:v>
                </c:pt>
                <c:pt idx="5144">
                  <c:v>7.1444444444444501</c:v>
                </c:pt>
                <c:pt idx="5145">
                  <c:v>7.1458333333333304</c:v>
                </c:pt>
                <c:pt idx="5146">
                  <c:v>7.1472222222222204</c:v>
                </c:pt>
                <c:pt idx="5147">
                  <c:v>7.1486111111111104</c:v>
                </c:pt>
                <c:pt idx="5148">
                  <c:v>7.15</c:v>
                </c:pt>
                <c:pt idx="5149">
                  <c:v>7.1513888888888903</c:v>
                </c:pt>
                <c:pt idx="5150">
                  <c:v>7.1527777777777803</c:v>
                </c:pt>
                <c:pt idx="5151">
                  <c:v>7.1541666666666703</c:v>
                </c:pt>
                <c:pt idx="5152">
                  <c:v>7.1555555555555603</c:v>
                </c:pt>
                <c:pt idx="5153">
                  <c:v>7.1569444444444397</c:v>
                </c:pt>
                <c:pt idx="5154">
                  <c:v>7.1583333333333297</c:v>
                </c:pt>
                <c:pt idx="5155">
                  <c:v>7.1597222222222197</c:v>
                </c:pt>
                <c:pt idx="5156">
                  <c:v>7.1611111111111097</c:v>
                </c:pt>
                <c:pt idx="5157">
                  <c:v>7.1624999999999996</c:v>
                </c:pt>
                <c:pt idx="5158">
                  <c:v>7.1638888888888896</c:v>
                </c:pt>
                <c:pt idx="5159">
                  <c:v>7.1652777777777796</c:v>
                </c:pt>
                <c:pt idx="5160">
                  <c:v>7.1666666666666696</c:v>
                </c:pt>
                <c:pt idx="5161">
                  <c:v>7.1680555555555596</c:v>
                </c:pt>
                <c:pt idx="5162">
                  <c:v>7.1694444444444398</c:v>
                </c:pt>
                <c:pt idx="5163">
                  <c:v>7.1708333333333298</c:v>
                </c:pt>
                <c:pt idx="5164">
                  <c:v>7.1722222222222198</c:v>
                </c:pt>
                <c:pt idx="5165">
                  <c:v>7.1736111111111098</c:v>
                </c:pt>
                <c:pt idx="5166">
                  <c:v>7.1749999999999998</c:v>
                </c:pt>
                <c:pt idx="5167">
                  <c:v>7.1763888888888898</c:v>
                </c:pt>
                <c:pt idx="5168">
                  <c:v>7.1777777777777798</c:v>
                </c:pt>
                <c:pt idx="5169">
                  <c:v>7.1791666666666698</c:v>
                </c:pt>
                <c:pt idx="5170">
                  <c:v>7.1805555555555598</c:v>
                </c:pt>
                <c:pt idx="5171">
                  <c:v>7.18194444444444</c:v>
                </c:pt>
                <c:pt idx="5172">
                  <c:v>7.18333333333333</c:v>
                </c:pt>
                <c:pt idx="5173">
                  <c:v>7.18472222222222</c:v>
                </c:pt>
                <c:pt idx="5174">
                  <c:v>7.18611111111111</c:v>
                </c:pt>
                <c:pt idx="5175">
                  <c:v>7.1875</c:v>
                </c:pt>
                <c:pt idx="5176">
                  <c:v>7.18888888888889</c:v>
                </c:pt>
                <c:pt idx="5177">
                  <c:v>7.19027777777778</c:v>
                </c:pt>
                <c:pt idx="5178">
                  <c:v>7.19166666666667</c:v>
                </c:pt>
                <c:pt idx="5179">
                  <c:v>7.19305555555556</c:v>
                </c:pt>
                <c:pt idx="5180">
                  <c:v>7.19444444444445</c:v>
                </c:pt>
                <c:pt idx="5181">
                  <c:v>7.1958333333333302</c:v>
                </c:pt>
                <c:pt idx="5182">
                  <c:v>7.1972222222222202</c:v>
                </c:pt>
                <c:pt idx="5183">
                  <c:v>7.1986111111111102</c:v>
                </c:pt>
                <c:pt idx="5184">
                  <c:v>7.2</c:v>
                </c:pt>
                <c:pt idx="5185">
                  <c:v>7.2013888888888902</c:v>
                </c:pt>
                <c:pt idx="5186">
                  <c:v>7.2027777777777802</c:v>
                </c:pt>
                <c:pt idx="5187">
                  <c:v>7.2041666666666702</c:v>
                </c:pt>
                <c:pt idx="5188">
                  <c:v>7.2055555555555602</c:v>
                </c:pt>
                <c:pt idx="5189">
                  <c:v>7.2069444444444501</c:v>
                </c:pt>
                <c:pt idx="5190">
                  <c:v>7.2083333333333304</c:v>
                </c:pt>
                <c:pt idx="5191">
                  <c:v>7.2097222222222204</c:v>
                </c:pt>
                <c:pt idx="5192">
                  <c:v>7.2111111111111104</c:v>
                </c:pt>
                <c:pt idx="5193">
                  <c:v>7.2125000000000004</c:v>
                </c:pt>
                <c:pt idx="5194">
                  <c:v>7.2138888888888903</c:v>
                </c:pt>
                <c:pt idx="5195">
                  <c:v>7.2152777777777803</c:v>
                </c:pt>
                <c:pt idx="5196">
                  <c:v>7.2166666666666703</c:v>
                </c:pt>
                <c:pt idx="5197">
                  <c:v>7.2180555555555603</c:v>
                </c:pt>
                <c:pt idx="5198">
                  <c:v>7.2194444444444397</c:v>
                </c:pt>
                <c:pt idx="5199">
                  <c:v>7.2208333333333297</c:v>
                </c:pt>
                <c:pt idx="5200">
                  <c:v>7.2222222222222197</c:v>
                </c:pt>
                <c:pt idx="5201">
                  <c:v>7.2236111111111097</c:v>
                </c:pt>
                <c:pt idx="5202">
                  <c:v>7.2249999999999996</c:v>
                </c:pt>
                <c:pt idx="5203">
                  <c:v>7.2263888888888896</c:v>
                </c:pt>
                <c:pt idx="5204">
                  <c:v>7.2277777777777796</c:v>
                </c:pt>
                <c:pt idx="5205">
                  <c:v>7.2291666666666696</c:v>
                </c:pt>
                <c:pt idx="5206">
                  <c:v>7.2305555555555596</c:v>
                </c:pt>
                <c:pt idx="5207">
                  <c:v>7.2319444444444398</c:v>
                </c:pt>
                <c:pt idx="5208">
                  <c:v>7.2333333333333298</c:v>
                </c:pt>
                <c:pt idx="5209">
                  <c:v>7.2347222222222198</c:v>
                </c:pt>
                <c:pt idx="5210">
                  <c:v>7.2361111111111098</c:v>
                </c:pt>
                <c:pt idx="5211">
                  <c:v>7.2374999999999998</c:v>
                </c:pt>
                <c:pt idx="5212">
                  <c:v>7.2388888888888898</c:v>
                </c:pt>
                <c:pt idx="5213">
                  <c:v>7.2402777777777798</c:v>
                </c:pt>
                <c:pt idx="5214">
                  <c:v>7.2416666666666698</c:v>
                </c:pt>
                <c:pt idx="5215">
                  <c:v>7.2430555555555598</c:v>
                </c:pt>
                <c:pt idx="5216">
                  <c:v>7.24444444444444</c:v>
                </c:pt>
                <c:pt idx="5217">
                  <c:v>7.24583333333333</c:v>
                </c:pt>
                <c:pt idx="5218">
                  <c:v>7.24722222222222</c:v>
                </c:pt>
                <c:pt idx="5219">
                  <c:v>7.24861111111111</c:v>
                </c:pt>
                <c:pt idx="5220">
                  <c:v>7.25</c:v>
                </c:pt>
                <c:pt idx="5221">
                  <c:v>7.25138888888889</c:v>
                </c:pt>
                <c:pt idx="5222">
                  <c:v>7.25277777777778</c:v>
                </c:pt>
                <c:pt idx="5223">
                  <c:v>7.25416666666667</c:v>
                </c:pt>
                <c:pt idx="5224">
                  <c:v>7.25555555555556</c:v>
                </c:pt>
                <c:pt idx="5225">
                  <c:v>7.25694444444445</c:v>
                </c:pt>
                <c:pt idx="5226">
                  <c:v>7.2583333333333302</c:v>
                </c:pt>
                <c:pt idx="5227">
                  <c:v>7.2597222222222202</c:v>
                </c:pt>
                <c:pt idx="5228">
                  <c:v>7.2611111111111102</c:v>
                </c:pt>
                <c:pt idx="5229">
                  <c:v>7.2625000000000002</c:v>
                </c:pt>
                <c:pt idx="5230">
                  <c:v>7.2638888888888902</c:v>
                </c:pt>
                <c:pt idx="5231">
                  <c:v>7.2652777777777802</c:v>
                </c:pt>
                <c:pt idx="5232">
                  <c:v>7.2666666666666702</c:v>
                </c:pt>
                <c:pt idx="5233">
                  <c:v>7.2680555555555602</c:v>
                </c:pt>
                <c:pt idx="5234">
                  <c:v>7.2694444444444501</c:v>
                </c:pt>
                <c:pt idx="5235">
                  <c:v>7.2708333333333304</c:v>
                </c:pt>
                <c:pt idx="5236">
                  <c:v>7.2722222222222204</c:v>
                </c:pt>
                <c:pt idx="5237">
                  <c:v>7.2736111111111104</c:v>
                </c:pt>
                <c:pt idx="5238">
                  <c:v>7.2750000000000004</c:v>
                </c:pt>
                <c:pt idx="5239">
                  <c:v>7.2763888888888903</c:v>
                </c:pt>
                <c:pt idx="5240">
                  <c:v>7.2777777777777803</c:v>
                </c:pt>
                <c:pt idx="5241">
                  <c:v>7.2791666666666703</c:v>
                </c:pt>
                <c:pt idx="5242">
                  <c:v>7.2805555555555603</c:v>
                </c:pt>
                <c:pt idx="5243">
                  <c:v>7.2819444444444397</c:v>
                </c:pt>
                <c:pt idx="5244">
                  <c:v>7.2833333333333297</c:v>
                </c:pt>
                <c:pt idx="5245">
                  <c:v>7.2847222222222197</c:v>
                </c:pt>
                <c:pt idx="5246">
                  <c:v>7.2861111111111097</c:v>
                </c:pt>
                <c:pt idx="5247">
                  <c:v>7.2874999999999996</c:v>
                </c:pt>
                <c:pt idx="5248">
                  <c:v>7.2888888888888896</c:v>
                </c:pt>
                <c:pt idx="5249">
                  <c:v>7.2902777777777796</c:v>
                </c:pt>
                <c:pt idx="5250">
                  <c:v>7.2916666666666696</c:v>
                </c:pt>
                <c:pt idx="5251">
                  <c:v>7.2930555555555596</c:v>
                </c:pt>
                <c:pt idx="5252">
                  <c:v>7.2944444444444398</c:v>
                </c:pt>
                <c:pt idx="5253">
                  <c:v>7.2958333333333298</c:v>
                </c:pt>
                <c:pt idx="5254">
                  <c:v>7.2972222222222198</c:v>
                </c:pt>
                <c:pt idx="5255">
                  <c:v>7.2986111111111098</c:v>
                </c:pt>
                <c:pt idx="5256">
                  <c:v>7.3</c:v>
                </c:pt>
                <c:pt idx="5257">
                  <c:v>7.3013888888888898</c:v>
                </c:pt>
                <c:pt idx="5258">
                  <c:v>7.3027777777777798</c:v>
                </c:pt>
                <c:pt idx="5259">
                  <c:v>7.3041666666666698</c:v>
                </c:pt>
                <c:pt idx="5260">
                  <c:v>7.3055555555555598</c:v>
                </c:pt>
                <c:pt idx="5261">
                  <c:v>7.30694444444444</c:v>
                </c:pt>
                <c:pt idx="5262">
                  <c:v>7.30833333333333</c:v>
                </c:pt>
                <c:pt idx="5263">
                  <c:v>7.30972222222222</c:v>
                </c:pt>
                <c:pt idx="5264">
                  <c:v>7.31111111111111</c:v>
                </c:pt>
                <c:pt idx="5265">
                  <c:v>7.3125</c:v>
                </c:pt>
                <c:pt idx="5266">
                  <c:v>7.31388888888889</c:v>
                </c:pt>
                <c:pt idx="5267">
                  <c:v>7.31527777777778</c:v>
                </c:pt>
                <c:pt idx="5268">
                  <c:v>7.31666666666667</c:v>
                </c:pt>
                <c:pt idx="5269">
                  <c:v>7.31805555555556</c:v>
                </c:pt>
                <c:pt idx="5270">
                  <c:v>7.31944444444445</c:v>
                </c:pt>
                <c:pt idx="5271">
                  <c:v>7.3208333333333302</c:v>
                </c:pt>
                <c:pt idx="5272">
                  <c:v>7.3222222222222202</c:v>
                </c:pt>
                <c:pt idx="5273">
                  <c:v>7.3236111111111102</c:v>
                </c:pt>
                <c:pt idx="5274">
                  <c:v>7.3250000000000002</c:v>
                </c:pt>
                <c:pt idx="5275">
                  <c:v>7.3263888888888902</c:v>
                </c:pt>
                <c:pt idx="5276">
                  <c:v>7.3277777777777802</c:v>
                </c:pt>
                <c:pt idx="5277">
                  <c:v>7.3291666666666702</c:v>
                </c:pt>
                <c:pt idx="5278">
                  <c:v>7.3305555555555602</c:v>
                </c:pt>
                <c:pt idx="5279">
                  <c:v>7.3319444444444501</c:v>
                </c:pt>
                <c:pt idx="5280">
                  <c:v>7.3333333333333304</c:v>
                </c:pt>
                <c:pt idx="5281">
                  <c:v>7.3347222222222204</c:v>
                </c:pt>
                <c:pt idx="5282">
                  <c:v>7.3361111111111104</c:v>
                </c:pt>
                <c:pt idx="5283">
                  <c:v>7.3375000000000004</c:v>
                </c:pt>
                <c:pt idx="5284">
                  <c:v>7.3388888888888903</c:v>
                </c:pt>
                <c:pt idx="5285">
                  <c:v>7.3402777777777803</c:v>
                </c:pt>
                <c:pt idx="5286">
                  <c:v>7.3416666666666703</c:v>
                </c:pt>
                <c:pt idx="5287">
                  <c:v>7.3430555555555603</c:v>
                </c:pt>
                <c:pt idx="5288">
                  <c:v>7.3444444444444397</c:v>
                </c:pt>
                <c:pt idx="5289">
                  <c:v>7.3458333333333297</c:v>
                </c:pt>
                <c:pt idx="5290">
                  <c:v>7.3472222222222197</c:v>
                </c:pt>
                <c:pt idx="5291">
                  <c:v>7.3486111111111097</c:v>
                </c:pt>
                <c:pt idx="5292">
                  <c:v>7.35</c:v>
                </c:pt>
                <c:pt idx="5293">
                  <c:v>7.3513888888888896</c:v>
                </c:pt>
                <c:pt idx="5294">
                  <c:v>7.3527777777777796</c:v>
                </c:pt>
                <c:pt idx="5295">
                  <c:v>7.3541666666666696</c:v>
                </c:pt>
                <c:pt idx="5296">
                  <c:v>7.3555555555555596</c:v>
                </c:pt>
                <c:pt idx="5297">
                  <c:v>7.3569444444444398</c:v>
                </c:pt>
                <c:pt idx="5298">
                  <c:v>7.3583333333333298</c:v>
                </c:pt>
                <c:pt idx="5299">
                  <c:v>7.3597222222222198</c:v>
                </c:pt>
                <c:pt idx="5300">
                  <c:v>7.3611111111111098</c:v>
                </c:pt>
                <c:pt idx="5301">
                  <c:v>7.3624999999999998</c:v>
                </c:pt>
                <c:pt idx="5302">
                  <c:v>7.3638888888888898</c:v>
                </c:pt>
                <c:pt idx="5303">
                  <c:v>7.3652777777777798</c:v>
                </c:pt>
                <c:pt idx="5304">
                  <c:v>7.3666666666666698</c:v>
                </c:pt>
                <c:pt idx="5305">
                  <c:v>7.3680555555555598</c:v>
                </c:pt>
                <c:pt idx="5306">
                  <c:v>7.36944444444444</c:v>
                </c:pt>
                <c:pt idx="5307">
                  <c:v>7.37083333333333</c:v>
                </c:pt>
                <c:pt idx="5308">
                  <c:v>7.37222222222222</c:v>
                </c:pt>
                <c:pt idx="5309">
                  <c:v>7.37361111111111</c:v>
                </c:pt>
                <c:pt idx="5310">
                  <c:v>7.375</c:v>
                </c:pt>
                <c:pt idx="5311">
                  <c:v>7.37638888888889</c:v>
                </c:pt>
                <c:pt idx="5312">
                  <c:v>7.37777777777778</c:v>
                </c:pt>
                <c:pt idx="5313">
                  <c:v>7.37916666666667</c:v>
                </c:pt>
                <c:pt idx="5314">
                  <c:v>7.38055555555556</c:v>
                </c:pt>
                <c:pt idx="5315">
                  <c:v>7.38194444444445</c:v>
                </c:pt>
                <c:pt idx="5316">
                  <c:v>7.3833333333333302</c:v>
                </c:pt>
                <c:pt idx="5317">
                  <c:v>7.3847222222222202</c:v>
                </c:pt>
                <c:pt idx="5318">
                  <c:v>7.3861111111111102</c:v>
                </c:pt>
                <c:pt idx="5319">
                  <c:v>7.3875000000000002</c:v>
                </c:pt>
                <c:pt idx="5320">
                  <c:v>7.3888888888888902</c:v>
                </c:pt>
                <c:pt idx="5321">
                  <c:v>7.3902777777777802</c:v>
                </c:pt>
                <c:pt idx="5322">
                  <c:v>7.3916666666666702</c:v>
                </c:pt>
                <c:pt idx="5323">
                  <c:v>7.3930555555555602</c:v>
                </c:pt>
                <c:pt idx="5324">
                  <c:v>7.3944444444444501</c:v>
                </c:pt>
                <c:pt idx="5325">
                  <c:v>7.3958333333333304</c:v>
                </c:pt>
                <c:pt idx="5326">
                  <c:v>7.3972222222222204</c:v>
                </c:pt>
                <c:pt idx="5327">
                  <c:v>7.3986111111111104</c:v>
                </c:pt>
                <c:pt idx="5328">
                  <c:v>7.4</c:v>
                </c:pt>
                <c:pt idx="5329">
                  <c:v>7.4013888888888903</c:v>
                </c:pt>
                <c:pt idx="5330">
                  <c:v>7.4027777777777803</c:v>
                </c:pt>
                <c:pt idx="5331">
                  <c:v>7.4041666666666703</c:v>
                </c:pt>
                <c:pt idx="5332">
                  <c:v>7.4055555555555603</c:v>
                </c:pt>
                <c:pt idx="5333">
                  <c:v>7.4069444444444397</c:v>
                </c:pt>
                <c:pt idx="5334">
                  <c:v>7.4083333333333297</c:v>
                </c:pt>
                <c:pt idx="5335">
                  <c:v>7.4097222222222197</c:v>
                </c:pt>
                <c:pt idx="5336">
                  <c:v>7.4111111111111097</c:v>
                </c:pt>
                <c:pt idx="5337">
                  <c:v>7.4124999999999996</c:v>
                </c:pt>
                <c:pt idx="5338">
                  <c:v>7.4138888888888896</c:v>
                </c:pt>
                <c:pt idx="5339">
                  <c:v>7.4152777777777796</c:v>
                </c:pt>
                <c:pt idx="5340">
                  <c:v>7.4166666666666696</c:v>
                </c:pt>
                <c:pt idx="5341">
                  <c:v>7.4180555555555596</c:v>
                </c:pt>
                <c:pt idx="5342">
                  <c:v>7.4194444444444398</c:v>
                </c:pt>
                <c:pt idx="5343">
                  <c:v>7.4208333333333298</c:v>
                </c:pt>
                <c:pt idx="5344">
                  <c:v>7.4222222222222198</c:v>
                </c:pt>
                <c:pt idx="5345">
                  <c:v>7.4236111111111098</c:v>
                </c:pt>
                <c:pt idx="5346">
                  <c:v>7.4249999999999998</c:v>
                </c:pt>
                <c:pt idx="5347">
                  <c:v>7.4263888888888898</c:v>
                </c:pt>
                <c:pt idx="5348">
                  <c:v>7.4277777777777798</c:v>
                </c:pt>
                <c:pt idx="5349">
                  <c:v>7.4291666666666698</c:v>
                </c:pt>
                <c:pt idx="5350">
                  <c:v>7.4305555555555598</c:v>
                </c:pt>
                <c:pt idx="5351">
                  <c:v>7.43194444444444</c:v>
                </c:pt>
                <c:pt idx="5352">
                  <c:v>7.43333333333333</c:v>
                </c:pt>
                <c:pt idx="5353">
                  <c:v>7.43472222222222</c:v>
                </c:pt>
                <c:pt idx="5354">
                  <c:v>7.43611111111111</c:v>
                </c:pt>
                <c:pt idx="5355">
                  <c:v>7.4375</c:v>
                </c:pt>
                <c:pt idx="5356">
                  <c:v>7.43888888888889</c:v>
                </c:pt>
                <c:pt idx="5357">
                  <c:v>7.44027777777778</c:v>
                </c:pt>
                <c:pt idx="5358">
                  <c:v>7.44166666666667</c:v>
                </c:pt>
                <c:pt idx="5359">
                  <c:v>7.44305555555556</c:v>
                </c:pt>
                <c:pt idx="5360">
                  <c:v>7.44444444444445</c:v>
                </c:pt>
                <c:pt idx="5361">
                  <c:v>7.4458333333333302</c:v>
                </c:pt>
                <c:pt idx="5362">
                  <c:v>7.4472222222222202</c:v>
                </c:pt>
                <c:pt idx="5363">
                  <c:v>7.4486111111111102</c:v>
                </c:pt>
                <c:pt idx="5364">
                  <c:v>7.45</c:v>
                </c:pt>
                <c:pt idx="5365">
                  <c:v>7.4513888888888902</c:v>
                </c:pt>
                <c:pt idx="5366">
                  <c:v>7.4527777777777802</c:v>
                </c:pt>
                <c:pt idx="5367">
                  <c:v>7.4541666666666702</c:v>
                </c:pt>
                <c:pt idx="5368">
                  <c:v>7.4555555555555602</c:v>
                </c:pt>
                <c:pt idx="5369">
                  <c:v>7.4569444444444501</c:v>
                </c:pt>
                <c:pt idx="5370">
                  <c:v>7.4583333333333304</c:v>
                </c:pt>
                <c:pt idx="5371">
                  <c:v>7.4597222222222204</c:v>
                </c:pt>
                <c:pt idx="5372">
                  <c:v>7.4611111111111104</c:v>
                </c:pt>
                <c:pt idx="5373">
                  <c:v>7.4625000000000004</c:v>
                </c:pt>
                <c:pt idx="5374">
                  <c:v>7.4638888888888903</c:v>
                </c:pt>
                <c:pt idx="5375">
                  <c:v>7.4652777777777803</c:v>
                </c:pt>
                <c:pt idx="5376">
                  <c:v>7.4666666666666703</c:v>
                </c:pt>
                <c:pt idx="5377">
                  <c:v>7.4680555555555603</c:v>
                </c:pt>
                <c:pt idx="5378">
                  <c:v>7.4694444444444397</c:v>
                </c:pt>
                <c:pt idx="5379">
                  <c:v>7.4708333333333297</c:v>
                </c:pt>
                <c:pt idx="5380">
                  <c:v>7.4722222222222197</c:v>
                </c:pt>
                <c:pt idx="5381">
                  <c:v>7.4736111111111097</c:v>
                </c:pt>
                <c:pt idx="5382">
                  <c:v>7.4749999999999996</c:v>
                </c:pt>
                <c:pt idx="5383">
                  <c:v>7.4763888888888896</c:v>
                </c:pt>
                <c:pt idx="5384">
                  <c:v>7.4777777777777796</c:v>
                </c:pt>
                <c:pt idx="5385">
                  <c:v>7.4791666666666696</c:v>
                </c:pt>
                <c:pt idx="5386">
                  <c:v>7.4805555555555596</c:v>
                </c:pt>
                <c:pt idx="5387">
                  <c:v>7.4819444444444398</c:v>
                </c:pt>
                <c:pt idx="5388">
                  <c:v>7.4833333333333298</c:v>
                </c:pt>
                <c:pt idx="5389">
                  <c:v>7.4847222222222198</c:v>
                </c:pt>
                <c:pt idx="5390">
                  <c:v>7.4861111111111098</c:v>
                </c:pt>
                <c:pt idx="5391">
                  <c:v>7.4874999999999998</c:v>
                </c:pt>
                <c:pt idx="5392">
                  <c:v>7.4888888888888898</c:v>
                </c:pt>
                <c:pt idx="5393">
                  <c:v>7.4902777777777798</c:v>
                </c:pt>
                <c:pt idx="5394">
                  <c:v>7.4916666666666698</c:v>
                </c:pt>
                <c:pt idx="5395">
                  <c:v>7.4930555555555598</c:v>
                </c:pt>
                <c:pt idx="5396">
                  <c:v>7.49444444444444</c:v>
                </c:pt>
                <c:pt idx="5397">
                  <c:v>7.49583333333333</c:v>
                </c:pt>
                <c:pt idx="5398">
                  <c:v>7.49722222222222</c:v>
                </c:pt>
                <c:pt idx="5399">
                  <c:v>7.49861111111111</c:v>
                </c:pt>
                <c:pt idx="5400">
                  <c:v>7.5</c:v>
                </c:pt>
                <c:pt idx="5401">
                  <c:v>7.50138888888889</c:v>
                </c:pt>
                <c:pt idx="5402">
                  <c:v>7.50277777777778</c:v>
                </c:pt>
                <c:pt idx="5403">
                  <c:v>7.50416666666667</c:v>
                </c:pt>
                <c:pt idx="5404">
                  <c:v>7.50555555555556</c:v>
                </c:pt>
                <c:pt idx="5405">
                  <c:v>7.50694444444445</c:v>
                </c:pt>
                <c:pt idx="5406">
                  <c:v>7.5083333333333302</c:v>
                </c:pt>
                <c:pt idx="5407">
                  <c:v>7.5097222222222202</c:v>
                </c:pt>
                <c:pt idx="5408">
                  <c:v>7.5111111111111102</c:v>
                </c:pt>
                <c:pt idx="5409">
                  <c:v>7.5125000000000002</c:v>
                </c:pt>
                <c:pt idx="5410">
                  <c:v>7.5138888888888902</c:v>
                </c:pt>
                <c:pt idx="5411">
                  <c:v>7.5152777777777802</c:v>
                </c:pt>
                <c:pt idx="5412">
                  <c:v>7.5166666666666702</c:v>
                </c:pt>
                <c:pt idx="5413">
                  <c:v>7.5180555555555602</c:v>
                </c:pt>
                <c:pt idx="5414">
                  <c:v>7.5194444444444501</c:v>
                </c:pt>
                <c:pt idx="5415">
                  <c:v>7.5208333333333304</c:v>
                </c:pt>
                <c:pt idx="5416">
                  <c:v>7.5222222222222204</c:v>
                </c:pt>
                <c:pt idx="5417">
                  <c:v>7.5236111111111104</c:v>
                </c:pt>
                <c:pt idx="5418">
                  <c:v>7.5250000000000004</c:v>
                </c:pt>
                <c:pt idx="5419">
                  <c:v>7.5263888888888903</c:v>
                </c:pt>
                <c:pt idx="5420">
                  <c:v>7.5277777777777803</c:v>
                </c:pt>
                <c:pt idx="5421">
                  <c:v>7.5291666666666703</c:v>
                </c:pt>
                <c:pt idx="5422">
                  <c:v>7.5305555555555603</c:v>
                </c:pt>
                <c:pt idx="5423">
                  <c:v>7.5319444444444397</c:v>
                </c:pt>
                <c:pt idx="5424">
                  <c:v>7.5333333333333297</c:v>
                </c:pt>
                <c:pt idx="5425">
                  <c:v>7.5347222222222197</c:v>
                </c:pt>
                <c:pt idx="5426">
                  <c:v>7.5361111111111097</c:v>
                </c:pt>
                <c:pt idx="5427">
                  <c:v>7.5374999999999996</c:v>
                </c:pt>
                <c:pt idx="5428">
                  <c:v>7.5388888888888896</c:v>
                </c:pt>
                <c:pt idx="5429">
                  <c:v>7.5402777777777796</c:v>
                </c:pt>
                <c:pt idx="5430">
                  <c:v>7.5416666666666696</c:v>
                </c:pt>
                <c:pt idx="5431">
                  <c:v>7.5430555555555596</c:v>
                </c:pt>
                <c:pt idx="5432">
                  <c:v>7.5444444444444398</c:v>
                </c:pt>
                <c:pt idx="5433">
                  <c:v>7.5458333333333298</c:v>
                </c:pt>
                <c:pt idx="5434">
                  <c:v>7.5472222222222198</c:v>
                </c:pt>
                <c:pt idx="5435">
                  <c:v>7.5486111111111098</c:v>
                </c:pt>
                <c:pt idx="5436">
                  <c:v>7.55</c:v>
                </c:pt>
                <c:pt idx="5437">
                  <c:v>7.5513888888888898</c:v>
                </c:pt>
                <c:pt idx="5438">
                  <c:v>7.5527777777777798</c:v>
                </c:pt>
                <c:pt idx="5439">
                  <c:v>7.5541666666666698</c:v>
                </c:pt>
                <c:pt idx="5440">
                  <c:v>7.5555555555555598</c:v>
                </c:pt>
                <c:pt idx="5441">
                  <c:v>7.55694444444444</c:v>
                </c:pt>
                <c:pt idx="5442">
                  <c:v>7.55833333333333</c:v>
                </c:pt>
                <c:pt idx="5443">
                  <c:v>7.55972222222222</c:v>
                </c:pt>
                <c:pt idx="5444">
                  <c:v>7.56111111111111</c:v>
                </c:pt>
                <c:pt idx="5445">
                  <c:v>7.5625</c:v>
                </c:pt>
                <c:pt idx="5446">
                  <c:v>7.56388888888889</c:v>
                </c:pt>
                <c:pt idx="5447">
                  <c:v>7.56527777777778</c:v>
                </c:pt>
                <c:pt idx="5448">
                  <c:v>7.56666666666667</c:v>
                </c:pt>
                <c:pt idx="5449">
                  <c:v>7.56805555555556</c:v>
                </c:pt>
                <c:pt idx="5450">
                  <c:v>7.56944444444445</c:v>
                </c:pt>
                <c:pt idx="5451">
                  <c:v>7.5708333333333302</c:v>
                </c:pt>
                <c:pt idx="5452">
                  <c:v>7.5722222222222202</c:v>
                </c:pt>
                <c:pt idx="5453">
                  <c:v>7.5736111111111102</c:v>
                </c:pt>
                <c:pt idx="5454">
                  <c:v>7.5750000000000002</c:v>
                </c:pt>
                <c:pt idx="5455">
                  <c:v>7.5763888888888902</c:v>
                </c:pt>
                <c:pt idx="5456">
                  <c:v>7.5777777777777802</c:v>
                </c:pt>
                <c:pt idx="5457">
                  <c:v>7.5791666666666702</c:v>
                </c:pt>
                <c:pt idx="5458">
                  <c:v>7.5805555555555602</c:v>
                </c:pt>
                <c:pt idx="5459">
                  <c:v>7.5819444444444501</c:v>
                </c:pt>
                <c:pt idx="5460">
                  <c:v>7.5833333333333304</c:v>
                </c:pt>
                <c:pt idx="5461">
                  <c:v>7.5847222222222204</c:v>
                </c:pt>
                <c:pt idx="5462">
                  <c:v>7.5861111111111104</c:v>
                </c:pt>
                <c:pt idx="5463">
                  <c:v>7.5875000000000004</c:v>
                </c:pt>
                <c:pt idx="5464">
                  <c:v>7.5888888888888903</c:v>
                </c:pt>
                <c:pt idx="5465">
                  <c:v>7.5902777777777803</c:v>
                </c:pt>
                <c:pt idx="5466">
                  <c:v>7.5916666666666703</c:v>
                </c:pt>
                <c:pt idx="5467">
                  <c:v>7.5930555555555603</c:v>
                </c:pt>
                <c:pt idx="5468">
                  <c:v>7.5944444444444397</c:v>
                </c:pt>
                <c:pt idx="5469">
                  <c:v>7.5958333333333297</c:v>
                </c:pt>
                <c:pt idx="5470">
                  <c:v>7.5972222222222197</c:v>
                </c:pt>
                <c:pt idx="5471">
                  <c:v>7.5986111111111097</c:v>
                </c:pt>
                <c:pt idx="5472">
                  <c:v>7.6</c:v>
                </c:pt>
                <c:pt idx="5473">
                  <c:v>7.6013888888888896</c:v>
                </c:pt>
                <c:pt idx="5474">
                  <c:v>7.6027777777777796</c:v>
                </c:pt>
                <c:pt idx="5475">
                  <c:v>7.6041666666666696</c:v>
                </c:pt>
                <c:pt idx="5476">
                  <c:v>7.6055555555555596</c:v>
                </c:pt>
                <c:pt idx="5477">
                  <c:v>7.6069444444444398</c:v>
                </c:pt>
                <c:pt idx="5478">
                  <c:v>7.6083333333333298</c:v>
                </c:pt>
                <c:pt idx="5479">
                  <c:v>7.6097222222222198</c:v>
                </c:pt>
                <c:pt idx="5480">
                  <c:v>7.6111111111111098</c:v>
                </c:pt>
                <c:pt idx="5481">
                  <c:v>7.6124999999999998</c:v>
                </c:pt>
                <c:pt idx="5482">
                  <c:v>7.6138888888888898</c:v>
                </c:pt>
                <c:pt idx="5483">
                  <c:v>7.6152777777777798</c:v>
                </c:pt>
                <c:pt idx="5484">
                  <c:v>7.6166666666666698</c:v>
                </c:pt>
                <c:pt idx="5485">
                  <c:v>7.6180555555555598</c:v>
                </c:pt>
                <c:pt idx="5486">
                  <c:v>7.61944444444444</c:v>
                </c:pt>
                <c:pt idx="5487">
                  <c:v>7.62083333333333</c:v>
                </c:pt>
                <c:pt idx="5488">
                  <c:v>7.62222222222222</c:v>
                </c:pt>
                <c:pt idx="5489">
                  <c:v>7.62361111111111</c:v>
                </c:pt>
                <c:pt idx="5490">
                  <c:v>7.625</c:v>
                </c:pt>
                <c:pt idx="5491">
                  <c:v>7.62638888888889</c:v>
                </c:pt>
                <c:pt idx="5492">
                  <c:v>7.62777777777778</c:v>
                </c:pt>
                <c:pt idx="5493">
                  <c:v>7.62916666666667</c:v>
                </c:pt>
                <c:pt idx="5494">
                  <c:v>7.63055555555556</c:v>
                </c:pt>
                <c:pt idx="5495">
                  <c:v>7.63194444444445</c:v>
                </c:pt>
                <c:pt idx="5496">
                  <c:v>7.6333333333333302</c:v>
                </c:pt>
                <c:pt idx="5497">
                  <c:v>7.6347222222222202</c:v>
                </c:pt>
                <c:pt idx="5498">
                  <c:v>7.6361111111111102</c:v>
                </c:pt>
                <c:pt idx="5499">
                  <c:v>7.6375000000000002</c:v>
                </c:pt>
                <c:pt idx="5500">
                  <c:v>7.6388888888888902</c:v>
                </c:pt>
                <c:pt idx="5501">
                  <c:v>7.6402777777777802</c:v>
                </c:pt>
                <c:pt idx="5502">
                  <c:v>7.6416666666666702</c:v>
                </c:pt>
                <c:pt idx="5503">
                  <c:v>7.6430555555555602</c:v>
                </c:pt>
                <c:pt idx="5504">
                  <c:v>7.6444444444444501</c:v>
                </c:pt>
                <c:pt idx="5505">
                  <c:v>7.6458333333333304</c:v>
                </c:pt>
                <c:pt idx="5506">
                  <c:v>7.6472222222222204</c:v>
                </c:pt>
                <c:pt idx="5507">
                  <c:v>7.6486111111111104</c:v>
                </c:pt>
                <c:pt idx="5508">
                  <c:v>7.65</c:v>
                </c:pt>
                <c:pt idx="5509">
                  <c:v>7.6513888888888903</c:v>
                </c:pt>
                <c:pt idx="5510">
                  <c:v>7.6527777777777803</c:v>
                </c:pt>
                <c:pt idx="5511">
                  <c:v>7.6541666666666703</c:v>
                </c:pt>
                <c:pt idx="5512">
                  <c:v>7.6555555555555603</c:v>
                </c:pt>
                <c:pt idx="5513">
                  <c:v>7.6569444444444397</c:v>
                </c:pt>
                <c:pt idx="5514">
                  <c:v>7.6583333333333297</c:v>
                </c:pt>
                <c:pt idx="5515">
                  <c:v>7.6597222222222197</c:v>
                </c:pt>
                <c:pt idx="5516">
                  <c:v>7.6611111111111097</c:v>
                </c:pt>
                <c:pt idx="5517">
                  <c:v>7.6624999999999996</c:v>
                </c:pt>
                <c:pt idx="5518">
                  <c:v>7.6638888888888896</c:v>
                </c:pt>
                <c:pt idx="5519">
                  <c:v>7.6652777777777796</c:v>
                </c:pt>
                <c:pt idx="5520">
                  <c:v>7.6666666666666696</c:v>
                </c:pt>
                <c:pt idx="5521">
                  <c:v>7.6680555555555596</c:v>
                </c:pt>
                <c:pt idx="5522">
                  <c:v>7.6694444444444398</c:v>
                </c:pt>
                <c:pt idx="5523">
                  <c:v>7.6708333333333298</c:v>
                </c:pt>
                <c:pt idx="5524">
                  <c:v>7.6722222222222198</c:v>
                </c:pt>
                <c:pt idx="5525">
                  <c:v>7.6736111111111098</c:v>
                </c:pt>
                <c:pt idx="5526">
                  <c:v>7.6749999999999998</c:v>
                </c:pt>
                <c:pt idx="5527">
                  <c:v>7.6763888888888898</c:v>
                </c:pt>
                <c:pt idx="5528">
                  <c:v>7.6777777777777798</c:v>
                </c:pt>
                <c:pt idx="5529">
                  <c:v>7.6791666666666698</c:v>
                </c:pt>
                <c:pt idx="5530">
                  <c:v>7.6805555555555598</c:v>
                </c:pt>
                <c:pt idx="5531">
                  <c:v>7.68194444444444</c:v>
                </c:pt>
                <c:pt idx="5532">
                  <c:v>7.68333333333333</c:v>
                </c:pt>
                <c:pt idx="5533">
                  <c:v>7.68472222222222</c:v>
                </c:pt>
                <c:pt idx="5534">
                  <c:v>7.68611111111111</c:v>
                </c:pt>
                <c:pt idx="5535">
                  <c:v>7.6875</c:v>
                </c:pt>
                <c:pt idx="5536">
                  <c:v>7.68888888888889</c:v>
                </c:pt>
                <c:pt idx="5537">
                  <c:v>7.69027777777778</c:v>
                </c:pt>
                <c:pt idx="5538">
                  <c:v>7.69166666666667</c:v>
                </c:pt>
                <c:pt idx="5539">
                  <c:v>7.69305555555556</c:v>
                </c:pt>
                <c:pt idx="5540">
                  <c:v>7.69444444444445</c:v>
                </c:pt>
                <c:pt idx="5541">
                  <c:v>7.6958333333333302</c:v>
                </c:pt>
                <c:pt idx="5542">
                  <c:v>7.6972222222222202</c:v>
                </c:pt>
                <c:pt idx="5543">
                  <c:v>7.6986111111111102</c:v>
                </c:pt>
                <c:pt idx="5544">
                  <c:v>7.7</c:v>
                </c:pt>
                <c:pt idx="5545">
                  <c:v>7.7013888888888902</c:v>
                </c:pt>
                <c:pt idx="5546">
                  <c:v>7.7027777777777802</c:v>
                </c:pt>
                <c:pt idx="5547">
                  <c:v>7.7041666666666702</c:v>
                </c:pt>
                <c:pt idx="5548">
                  <c:v>7.7055555555555602</c:v>
                </c:pt>
                <c:pt idx="5549">
                  <c:v>7.7069444444444501</c:v>
                </c:pt>
                <c:pt idx="5550">
                  <c:v>7.7083333333333304</c:v>
                </c:pt>
                <c:pt idx="5551">
                  <c:v>7.7097222222222204</c:v>
                </c:pt>
                <c:pt idx="5552">
                  <c:v>7.7111111111111104</c:v>
                </c:pt>
                <c:pt idx="5553">
                  <c:v>7.7125000000000004</c:v>
                </c:pt>
                <c:pt idx="5554">
                  <c:v>7.7138888888888903</c:v>
                </c:pt>
                <c:pt idx="5555">
                  <c:v>7.7152777777777803</c:v>
                </c:pt>
                <c:pt idx="5556">
                  <c:v>7.7166666666666703</c:v>
                </c:pt>
                <c:pt idx="5557">
                  <c:v>7.7180555555555603</c:v>
                </c:pt>
                <c:pt idx="5558">
                  <c:v>7.7194444444444397</c:v>
                </c:pt>
                <c:pt idx="5559">
                  <c:v>7.7208333333333297</c:v>
                </c:pt>
                <c:pt idx="5560">
                  <c:v>7.7222222222222197</c:v>
                </c:pt>
                <c:pt idx="5561">
                  <c:v>7.7236111111111097</c:v>
                </c:pt>
                <c:pt idx="5562">
                  <c:v>7.7249999999999996</c:v>
                </c:pt>
                <c:pt idx="5563">
                  <c:v>7.7263888888888896</c:v>
                </c:pt>
                <c:pt idx="5564">
                  <c:v>7.7277777777777796</c:v>
                </c:pt>
                <c:pt idx="5565">
                  <c:v>7.7291666666666696</c:v>
                </c:pt>
                <c:pt idx="5566">
                  <c:v>7.7305555555555596</c:v>
                </c:pt>
                <c:pt idx="5567">
                  <c:v>7.7319444444444398</c:v>
                </c:pt>
                <c:pt idx="5568">
                  <c:v>7.7333333333333298</c:v>
                </c:pt>
                <c:pt idx="5569">
                  <c:v>7.7347222222222198</c:v>
                </c:pt>
                <c:pt idx="5570">
                  <c:v>7.7361111111111098</c:v>
                </c:pt>
                <c:pt idx="5571">
                  <c:v>7.7374999999999998</c:v>
                </c:pt>
                <c:pt idx="5572">
                  <c:v>7.7388888888888898</c:v>
                </c:pt>
                <c:pt idx="5573">
                  <c:v>7.7402777777777798</c:v>
                </c:pt>
                <c:pt idx="5574">
                  <c:v>7.7416666666666698</c:v>
                </c:pt>
                <c:pt idx="5575">
                  <c:v>7.7430555555555598</c:v>
                </c:pt>
                <c:pt idx="5576">
                  <c:v>7.74444444444444</c:v>
                </c:pt>
                <c:pt idx="5577">
                  <c:v>7.74583333333333</c:v>
                </c:pt>
                <c:pt idx="5578">
                  <c:v>7.74722222222222</c:v>
                </c:pt>
                <c:pt idx="5579">
                  <c:v>7.74861111111111</c:v>
                </c:pt>
                <c:pt idx="5580">
                  <c:v>7.75</c:v>
                </c:pt>
                <c:pt idx="5581">
                  <c:v>7.75138888888889</c:v>
                </c:pt>
                <c:pt idx="5582">
                  <c:v>7.75277777777778</c:v>
                </c:pt>
                <c:pt idx="5583">
                  <c:v>7.75416666666667</c:v>
                </c:pt>
                <c:pt idx="5584">
                  <c:v>7.75555555555556</c:v>
                </c:pt>
                <c:pt idx="5585">
                  <c:v>7.75694444444445</c:v>
                </c:pt>
                <c:pt idx="5586">
                  <c:v>7.7583333333333302</c:v>
                </c:pt>
                <c:pt idx="5587">
                  <c:v>7.7597222222222202</c:v>
                </c:pt>
                <c:pt idx="5588">
                  <c:v>7.7611111111111102</c:v>
                </c:pt>
                <c:pt idx="5589">
                  <c:v>7.7625000000000002</c:v>
                </c:pt>
                <c:pt idx="5590">
                  <c:v>7.7638888888888902</c:v>
                </c:pt>
                <c:pt idx="5591">
                  <c:v>7.7652777777777802</c:v>
                </c:pt>
                <c:pt idx="5592">
                  <c:v>7.7666666666666702</c:v>
                </c:pt>
                <c:pt idx="5593">
                  <c:v>7.7680555555555602</c:v>
                </c:pt>
                <c:pt idx="5594">
                  <c:v>7.7694444444444501</c:v>
                </c:pt>
                <c:pt idx="5595">
                  <c:v>7.7708333333333304</c:v>
                </c:pt>
                <c:pt idx="5596">
                  <c:v>7.7722222222222204</c:v>
                </c:pt>
                <c:pt idx="5597">
                  <c:v>7.7736111111111104</c:v>
                </c:pt>
                <c:pt idx="5598">
                  <c:v>7.7750000000000004</c:v>
                </c:pt>
                <c:pt idx="5599">
                  <c:v>7.7763888888888903</c:v>
                </c:pt>
                <c:pt idx="5600">
                  <c:v>7.7777777777777803</c:v>
                </c:pt>
                <c:pt idx="5601">
                  <c:v>7.7791666666666703</c:v>
                </c:pt>
                <c:pt idx="5602">
                  <c:v>7.7805555555555603</c:v>
                </c:pt>
                <c:pt idx="5603">
                  <c:v>7.7819444444444397</c:v>
                </c:pt>
                <c:pt idx="5604">
                  <c:v>7.7833333333333297</c:v>
                </c:pt>
                <c:pt idx="5605">
                  <c:v>7.7847222222222197</c:v>
                </c:pt>
                <c:pt idx="5606">
                  <c:v>7.7861111111111097</c:v>
                </c:pt>
                <c:pt idx="5607">
                  <c:v>7.7874999999999996</c:v>
                </c:pt>
                <c:pt idx="5608">
                  <c:v>7.7888888888888896</c:v>
                </c:pt>
                <c:pt idx="5609">
                  <c:v>7.7902777777777796</c:v>
                </c:pt>
                <c:pt idx="5610">
                  <c:v>7.7916666666666696</c:v>
                </c:pt>
                <c:pt idx="5611">
                  <c:v>7.7930555555555596</c:v>
                </c:pt>
                <c:pt idx="5612">
                  <c:v>7.7944444444444398</c:v>
                </c:pt>
                <c:pt idx="5613">
                  <c:v>7.7958333333333298</c:v>
                </c:pt>
                <c:pt idx="5614">
                  <c:v>7.7972222222222198</c:v>
                </c:pt>
                <c:pt idx="5615">
                  <c:v>7.7986111111111098</c:v>
                </c:pt>
                <c:pt idx="5616">
                  <c:v>7.8</c:v>
                </c:pt>
                <c:pt idx="5617">
                  <c:v>7.8013888888888898</c:v>
                </c:pt>
                <c:pt idx="5618">
                  <c:v>7.8027777777777798</c:v>
                </c:pt>
                <c:pt idx="5619">
                  <c:v>7.8041666666666698</c:v>
                </c:pt>
                <c:pt idx="5620">
                  <c:v>7.8055555555555598</c:v>
                </c:pt>
                <c:pt idx="5621">
                  <c:v>7.80694444444444</c:v>
                </c:pt>
                <c:pt idx="5622">
                  <c:v>7.80833333333333</c:v>
                </c:pt>
                <c:pt idx="5623">
                  <c:v>7.80972222222222</c:v>
                </c:pt>
                <c:pt idx="5624">
                  <c:v>7.81111111111111</c:v>
                </c:pt>
                <c:pt idx="5625">
                  <c:v>7.8125</c:v>
                </c:pt>
                <c:pt idx="5626">
                  <c:v>7.81388888888889</c:v>
                </c:pt>
                <c:pt idx="5627">
                  <c:v>7.81527777777778</c:v>
                </c:pt>
                <c:pt idx="5628">
                  <c:v>7.81666666666667</c:v>
                </c:pt>
                <c:pt idx="5629">
                  <c:v>7.81805555555556</c:v>
                </c:pt>
                <c:pt idx="5630">
                  <c:v>7.81944444444445</c:v>
                </c:pt>
                <c:pt idx="5631">
                  <c:v>7.8208333333333302</c:v>
                </c:pt>
                <c:pt idx="5632">
                  <c:v>7.8222222222222202</c:v>
                </c:pt>
                <c:pt idx="5633">
                  <c:v>7.8236111111111102</c:v>
                </c:pt>
                <c:pt idx="5634">
                  <c:v>7.8250000000000002</c:v>
                </c:pt>
                <c:pt idx="5635">
                  <c:v>7.8263888888888902</c:v>
                </c:pt>
                <c:pt idx="5636">
                  <c:v>7.8277777777777802</c:v>
                </c:pt>
                <c:pt idx="5637">
                  <c:v>7.8291666666666702</c:v>
                </c:pt>
                <c:pt idx="5638">
                  <c:v>7.8305555555555602</c:v>
                </c:pt>
                <c:pt idx="5639">
                  <c:v>7.8319444444444501</c:v>
                </c:pt>
                <c:pt idx="5640">
                  <c:v>7.8333333333333304</c:v>
                </c:pt>
                <c:pt idx="5641">
                  <c:v>7.8347222222222204</c:v>
                </c:pt>
                <c:pt idx="5642">
                  <c:v>7.8361111111111104</c:v>
                </c:pt>
                <c:pt idx="5643">
                  <c:v>7.8375000000000004</c:v>
                </c:pt>
                <c:pt idx="5644">
                  <c:v>7.8388888888888903</c:v>
                </c:pt>
                <c:pt idx="5645">
                  <c:v>7.8402777777777803</c:v>
                </c:pt>
                <c:pt idx="5646">
                  <c:v>7.8416666666666703</c:v>
                </c:pt>
                <c:pt idx="5647">
                  <c:v>7.8430555555555603</c:v>
                </c:pt>
                <c:pt idx="5648">
                  <c:v>7.8444444444444397</c:v>
                </c:pt>
                <c:pt idx="5649">
                  <c:v>7.8458333333333297</c:v>
                </c:pt>
                <c:pt idx="5650">
                  <c:v>7.8472222222222197</c:v>
                </c:pt>
                <c:pt idx="5651">
                  <c:v>7.8486111111111097</c:v>
                </c:pt>
                <c:pt idx="5652">
                  <c:v>7.85</c:v>
                </c:pt>
                <c:pt idx="5653">
                  <c:v>7.8513888888888896</c:v>
                </c:pt>
                <c:pt idx="5654">
                  <c:v>7.8527777777777796</c:v>
                </c:pt>
                <c:pt idx="5655">
                  <c:v>7.8541666666666696</c:v>
                </c:pt>
                <c:pt idx="5656">
                  <c:v>7.8555555555555596</c:v>
                </c:pt>
                <c:pt idx="5657">
                  <c:v>7.8569444444444398</c:v>
                </c:pt>
                <c:pt idx="5658">
                  <c:v>7.8583333333333298</c:v>
                </c:pt>
                <c:pt idx="5659">
                  <c:v>7.8597222222222198</c:v>
                </c:pt>
                <c:pt idx="5660">
                  <c:v>7.8611111111111098</c:v>
                </c:pt>
                <c:pt idx="5661">
                  <c:v>7.8624999999999998</c:v>
                </c:pt>
                <c:pt idx="5662">
                  <c:v>7.8638888888888898</c:v>
                </c:pt>
                <c:pt idx="5663">
                  <c:v>7.8652777777777798</c:v>
                </c:pt>
                <c:pt idx="5664">
                  <c:v>7.8666666666666698</c:v>
                </c:pt>
                <c:pt idx="5665">
                  <c:v>7.8680555555555598</c:v>
                </c:pt>
                <c:pt idx="5666">
                  <c:v>7.86944444444444</c:v>
                </c:pt>
                <c:pt idx="5667">
                  <c:v>7.87083333333333</c:v>
                </c:pt>
                <c:pt idx="5668">
                  <c:v>7.87222222222222</c:v>
                </c:pt>
                <c:pt idx="5669">
                  <c:v>7.87361111111111</c:v>
                </c:pt>
                <c:pt idx="5670">
                  <c:v>7.875</c:v>
                </c:pt>
                <c:pt idx="5671">
                  <c:v>7.87638888888889</c:v>
                </c:pt>
                <c:pt idx="5672">
                  <c:v>7.87777777777778</c:v>
                </c:pt>
                <c:pt idx="5673">
                  <c:v>7.87916666666667</c:v>
                </c:pt>
                <c:pt idx="5674">
                  <c:v>7.88055555555556</c:v>
                </c:pt>
                <c:pt idx="5675">
                  <c:v>7.88194444444445</c:v>
                </c:pt>
                <c:pt idx="5676">
                  <c:v>7.8833333333333302</c:v>
                </c:pt>
                <c:pt idx="5677">
                  <c:v>7.8847222222222202</c:v>
                </c:pt>
                <c:pt idx="5678">
                  <c:v>7.8861111111111102</c:v>
                </c:pt>
                <c:pt idx="5679">
                  <c:v>7.8875000000000002</c:v>
                </c:pt>
                <c:pt idx="5680">
                  <c:v>7.8888888888888902</c:v>
                </c:pt>
                <c:pt idx="5681">
                  <c:v>7.8902777777777802</c:v>
                </c:pt>
                <c:pt idx="5682">
                  <c:v>7.8916666666666702</c:v>
                </c:pt>
                <c:pt idx="5683">
                  <c:v>7.8930555555555602</c:v>
                </c:pt>
                <c:pt idx="5684">
                  <c:v>7.8944444444444501</c:v>
                </c:pt>
                <c:pt idx="5685">
                  <c:v>7.8958333333333304</c:v>
                </c:pt>
                <c:pt idx="5686">
                  <c:v>7.8972222222222204</c:v>
                </c:pt>
                <c:pt idx="5687">
                  <c:v>7.8986111111111104</c:v>
                </c:pt>
                <c:pt idx="5688">
                  <c:v>7.9</c:v>
                </c:pt>
                <c:pt idx="5689">
                  <c:v>7.9013888888888903</c:v>
                </c:pt>
                <c:pt idx="5690">
                  <c:v>7.9027777777777803</c:v>
                </c:pt>
                <c:pt idx="5691">
                  <c:v>7.9041666666666703</c:v>
                </c:pt>
                <c:pt idx="5692">
                  <c:v>7.9055555555555603</c:v>
                </c:pt>
                <c:pt idx="5693">
                  <c:v>7.9069444444444397</c:v>
                </c:pt>
                <c:pt idx="5694">
                  <c:v>7.9083333333333297</c:v>
                </c:pt>
                <c:pt idx="5695">
                  <c:v>7.9097222222222197</c:v>
                </c:pt>
                <c:pt idx="5696">
                  <c:v>7.9111111111111097</c:v>
                </c:pt>
                <c:pt idx="5697">
                  <c:v>7.9124999999999996</c:v>
                </c:pt>
                <c:pt idx="5698">
                  <c:v>7.9138888888888896</c:v>
                </c:pt>
                <c:pt idx="5699">
                  <c:v>7.9152777777777796</c:v>
                </c:pt>
                <c:pt idx="5700">
                  <c:v>7.9166666666666696</c:v>
                </c:pt>
                <c:pt idx="5701">
                  <c:v>7.9180555555555596</c:v>
                </c:pt>
                <c:pt idx="5702">
                  <c:v>7.9194444444444398</c:v>
                </c:pt>
                <c:pt idx="5703">
                  <c:v>7.9208333333333298</c:v>
                </c:pt>
                <c:pt idx="5704">
                  <c:v>7.9222222222222198</c:v>
                </c:pt>
                <c:pt idx="5705">
                  <c:v>7.9236111111111098</c:v>
                </c:pt>
                <c:pt idx="5706">
                  <c:v>7.9249999999999998</c:v>
                </c:pt>
                <c:pt idx="5707">
                  <c:v>7.9263888888888898</c:v>
                </c:pt>
                <c:pt idx="5708">
                  <c:v>7.9277777777777798</c:v>
                </c:pt>
                <c:pt idx="5709">
                  <c:v>7.9291666666666698</c:v>
                </c:pt>
                <c:pt idx="5710">
                  <c:v>7.9305555555555598</c:v>
                </c:pt>
                <c:pt idx="5711">
                  <c:v>7.93194444444444</c:v>
                </c:pt>
                <c:pt idx="5712">
                  <c:v>7.93333333333333</c:v>
                </c:pt>
                <c:pt idx="5713">
                  <c:v>7.93472222222222</c:v>
                </c:pt>
                <c:pt idx="5714">
                  <c:v>7.93611111111111</c:v>
                </c:pt>
                <c:pt idx="5715">
                  <c:v>7.9375</c:v>
                </c:pt>
                <c:pt idx="5716">
                  <c:v>7.93888888888889</c:v>
                </c:pt>
                <c:pt idx="5717">
                  <c:v>7.94027777777778</c:v>
                </c:pt>
                <c:pt idx="5718">
                  <c:v>7.94166666666667</c:v>
                </c:pt>
                <c:pt idx="5719">
                  <c:v>7.94305555555556</c:v>
                </c:pt>
                <c:pt idx="5720">
                  <c:v>7.94444444444445</c:v>
                </c:pt>
                <c:pt idx="5721">
                  <c:v>7.9458333333333302</c:v>
                </c:pt>
                <c:pt idx="5722">
                  <c:v>7.9472222222222202</c:v>
                </c:pt>
                <c:pt idx="5723">
                  <c:v>7.9486111111111102</c:v>
                </c:pt>
                <c:pt idx="5724">
                  <c:v>7.95</c:v>
                </c:pt>
                <c:pt idx="5725">
                  <c:v>7.9513888888888902</c:v>
                </c:pt>
                <c:pt idx="5726">
                  <c:v>7.9527777777777802</c:v>
                </c:pt>
                <c:pt idx="5727">
                  <c:v>7.9541666666666702</c:v>
                </c:pt>
                <c:pt idx="5728">
                  <c:v>7.9555555555555602</c:v>
                </c:pt>
                <c:pt idx="5729">
                  <c:v>7.9569444444444501</c:v>
                </c:pt>
                <c:pt idx="5730">
                  <c:v>7.9583333333333304</c:v>
                </c:pt>
                <c:pt idx="5731">
                  <c:v>7.9597222222222204</c:v>
                </c:pt>
                <c:pt idx="5732">
                  <c:v>7.9611111111111104</c:v>
                </c:pt>
                <c:pt idx="5733">
                  <c:v>7.9625000000000004</c:v>
                </c:pt>
                <c:pt idx="5734">
                  <c:v>7.9638888888888903</c:v>
                </c:pt>
                <c:pt idx="5735">
                  <c:v>7.9652777777777803</c:v>
                </c:pt>
                <c:pt idx="5736">
                  <c:v>7.9666666666666703</c:v>
                </c:pt>
                <c:pt idx="5737">
                  <c:v>7.9680555555555603</c:v>
                </c:pt>
                <c:pt idx="5738">
                  <c:v>7.9694444444444397</c:v>
                </c:pt>
                <c:pt idx="5739">
                  <c:v>7.9708333333333297</c:v>
                </c:pt>
                <c:pt idx="5740">
                  <c:v>7.9722222222222197</c:v>
                </c:pt>
                <c:pt idx="5741">
                  <c:v>7.9736111111111097</c:v>
                </c:pt>
                <c:pt idx="5742">
                  <c:v>7.9749999999999996</c:v>
                </c:pt>
                <c:pt idx="5743">
                  <c:v>7.9763888888888896</c:v>
                </c:pt>
                <c:pt idx="5744">
                  <c:v>7.9777777777777796</c:v>
                </c:pt>
                <c:pt idx="5745">
                  <c:v>7.9791666666666696</c:v>
                </c:pt>
                <c:pt idx="5746">
                  <c:v>7.9805555555555596</c:v>
                </c:pt>
                <c:pt idx="5747">
                  <c:v>7.9819444444444398</c:v>
                </c:pt>
                <c:pt idx="5748">
                  <c:v>7.9833333333333298</c:v>
                </c:pt>
                <c:pt idx="5749">
                  <c:v>7.9847222222222198</c:v>
                </c:pt>
                <c:pt idx="5750">
                  <c:v>7.9861111111111098</c:v>
                </c:pt>
                <c:pt idx="5751">
                  <c:v>7.9874999999999998</c:v>
                </c:pt>
                <c:pt idx="5752">
                  <c:v>7.9888888888888898</c:v>
                </c:pt>
                <c:pt idx="5753">
                  <c:v>7.9902777777777798</c:v>
                </c:pt>
                <c:pt idx="5754">
                  <c:v>7.9916666666666698</c:v>
                </c:pt>
                <c:pt idx="5755">
                  <c:v>7.9930555555555598</c:v>
                </c:pt>
                <c:pt idx="5756">
                  <c:v>7.99444444444444</c:v>
                </c:pt>
                <c:pt idx="5757">
                  <c:v>7.99583333333333</c:v>
                </c:pt>
                <c:pt idx="5758">
                  <c:v>7.99722222222222</c:v>
                </c:pt>
                <c:pt idx="5759">
                  <c:v>7.99861111111111</c:v>
                </c:pt>
                <c:pt idx="5760">
                  <c:v>8</c:v>
                </c:pt>
                <c:pt idx="5761">
                  <c:v>8.00138888888889</c:v>
                </c:pt>
                <c:pt idx="5762">
                  <c:v>8.00277777777778</c:v>
                </c:pt>
                <c:pt idx="5763">
                  <c:v>8.00416666666667</c:v>
                </c:pt>
                <c:pt idx="5764">
                  <c:v>8.00555555555556</c:v>
                </c:pt>
                <c:pt idx="5765">
                  <c:v>8.00694444444445</c:v>
                </c:pt>
                <c:pt idx="5766">
                  <c:v>8.0083333333333293</c:v>
                </c:pt>
                <c:pt idx="5767">
                  <c:v>8.0097222222222193</c:v>
                </c:pt>
                <c:pt idx="5768">
                  <c:v>8.0111111111111093</c:v>
                </c:pt>
                <c:pt idx="5769">
                  <c:v>8.0124999999999993</c:v>
                </c:pt>
                <c:pt idx="5770">
                  <c:v>8.0138888888888893</c:v>
                </c:pt>
                <c:pt idx="5771">
                  <c:v>8.0152777777777793</c:v>
                </c:pt>
                <c:pt idx="5772">
                  <c:v>8.0166666666666693</c:v>
                </c:pt>
                <c:pt idx="5773">
                  <c:v>8.0180555555555593</c:v>
                </c:pt>
                <c:pt idx="5774">
                  <c:v>8.0194444444444404</c:v>
                </c:pt>
                <c:pt idx="5775">
                  <c:v>8.0208333333333304</c:v>
                </c:pt>
                <c:pt idx="5776">
                  <c:v>8.0222222222222204</c:v>
                </c:pt>
                <c:pt idx="5777">
                  <c:v>8.0236111111111104</c:v>
                </c:pt>
                <c:pt idx="5778">
                  <c:v>8.0250000000000004</c:v>
                </c:pt>
                <c:pt idx="5779">
                  <c:v>8.0263888888888903</c:v>
                </c:pt>
                <c:pt idx="5780">
                  <c:v>8.0277777777777803</c:v>
                </c:pt>
                <c:pt idx="5781">
                  <c:v>8.0291666666666703</c:v>
                </c:pt>
                <c:pt idx="5782">
                  <c:v>8.0305555555555603</c:v>
                </c:pt>
                <c:pt idx="5783">
                  <c:v>8.0319444444444503</c:v>
                </c:pt>
                <c:pt idx="5784">
                  <c:v>8.0333333333333297</c:v>
                </c:pt>
                <c:pt idx="5785">
                  <c:v>8.0347222222222197</c:v>
                </c:pt>
                <c:pt idx="5786">
                  <c:v>8.0361111111111097</c:v>
                </c:pt>
                <c:pt idx="5787">
                  <c:v>8.0374999999999996</c:v>
                </c:pt>
                <c:pt idx="5788">
                  <c:v>8.0388888888888896</c:v>
                </c:pt>
                <c:pt idx="5789">
                  <c:v>8.0402777777777796</c:v>
                </c:pt>
                <c:pt idx="5790">
                  <c:v>8.0416666666666696</c:v>
                </c:pt>
                <c:pt idx="5791">
                  <c:v>8.0430555555555596</c:v>
                </c:pt>
                <c:pt idx="5792">
                  <c:v>8.0444444444444407</c:v>
                </c:pt>
                <c:pt idx="5793">
                  <c:v>8.0458333333333307</c:v>
                </c:pt>
                <c:pt idx="5794">
                  <c:v>8.0472222222222207</c:v>
                </c:pt>
                <c:pt idx="5795">
                  <c:v>8.0486111111111107</c:v>
                </c:pt>
                <c:pt idx="5796">
                  <c:v>8.0500000000000007</c:v>
                </c:pt>
                <c:pt idx="5797">
                  <c:v>8.0513888888888907</c:v>
                </c:pt>
                <c:pt idx="5798">
                  <c:v>8.0527777777777807</c:v>
                </c:pt>
                <c:pt idx="5799">
                  <c:v>8.0541666666666707</c:v>
                </c:pt>
                <c:pt idx="5800">
                  <c:v>8.0555555555555607</c:v>
                </c:pt>
                <c:pt idx="5801">
                  <c:v>8.05694444444444</c:v>
                </c:pt>
                <c:pt idx="5802">
                  <c:v>8.05833333333333</c:v>
                </c:pt>
                <c:pt idx="5803">
                  <c:v>8.05972222222222</c:v>
                </c:pt>
                <c:pt idx="5804">
                  <c:v>8.06111111111111</c:v>
                </c:pt>
                <c:pt idx="5805">
                  <c:v>8.0625</c:v>
                </c:pt>
                <c:pt idx="5806">
                  <c:v>8.06388888888889</c:v>
                </c:pt>
                <c:pt idx="5807">
                  <c:v>8.06527777777778</c:v>
                </c:pt>
                <c:pt idx="5808">
                  <c:v>8.06666666666667</c:v>
                </c:pt>
                <c:pt idx="5809">
                  <c:v>8.06805555555556</c:v>
                </c:pt>
                <c:pt idx="5810">
                  <c:v>8.06944444444445</c:v>
                </c:pt>
                <c:pt idx="5811">
                  <c:v>8.0708333333333293</c:v>
                </c:pt>
                <c:pt idx="5812">
                  <c:v>8.0722222222222193</c:v>
                </c:pt>
                <c:pt idx="5813">
                  <c:v>8.0736111111111093</c:v>
                </c:pt>
                <c:pt idx="5814">
                  <c:v>8.0749999999999993</c:v>
                </c:pt>
                <c:pt idx="5815">
                  <c:v>8.0763888888888893</c:v>
                </c:pt>
                <c:pt idx="5816">
                  <c:v>8.0777777777777793</c:v>
                </c:pt>
                <c:pt idx="5817">
                  <c:v>8.0791666666666693</c:v>
                </c:pt>
                <c:pt idx="5818">
                  <c:v>8.0805555555555593</c:v>
                </c:pt>
                <c:pt idx="5819">
                  <c:v>8.0819444444444404</c:v>
                </c:pt>
                <c:pt idx="5820">
                  <c:v>8.0833333333333304</c:v>
                </c:pt>
                <c:pt idx="5821">
                  <c:v>8.0847222222222204</c:v>
                </c:pt>
                <c:pt idx="5822">
                  <c:v>8.0861111111111104</c:v>
                </c:pt>
                <c:pt idx="5823">
                  <c:v>8.0875000000000004</c:v>
                </c:pt>
                <c:pt idx="5824">
                  <c:v>8.0888888888888903</c:v>
                </c:pt>
                <c:pt idx="5825">
                  <c:v>8.0902777777777803</c:v>
                </c:pt>
                <c:pt idx="5826">
                  <c:v>8.0916666666666703</c:v>
                </c:pt>
                <c:pt idx="5827">
                  <c:v>8.0930555555555603</c:v>
                </c:pt>
                <c:pt idx="5828">
                  <c:v>8.0944444444444503</c:v>
                </c:pt>
                <c:pt idx="5829">
                  <c:v>8.0958333333333297</c:v>
                </c:pt>
                <c:pt idx="5830">
                  <c:v>8.0972222222222197</c:v>
                </c:pt>
                <c:pt idx="5831">
                  <c:v>8.0986111111111097</c:v>
                </c:pt>
                <c:pt idx="5832">
                  <c:v>8.1</c:v>
                </c:pt>
                <c:pt idx="5833">
                  <c:v>8.1013888888888896</c:v>
                </c:pt>
                <c:pt idx="5834">
                  <c:v>8.1027777777777796</c:v>
                </c:pt>
                <c:pt idx="5835">
                  <c:v>8.1041666666666696</c:v>
                </c:pt>
                <c:pt idx="5836">
                  <c:v>8.1055555555555596</c:v>
                </c:pt>
                <c:pt idx="5837">
                  <c:v>8.1069444444444407</c:v>
                </c:pt>
                <c:pt idx="5838">
                  <c:v>8.1083333333333307</c:v>
                </c:pt>
                <c:pt idx="5839">
                  <c:v>8.1097222222222207</c:v>
                </c:pt>
                <c:pt idx="5840">
                  <c:v>8.1111111111111107</c:v>
                </c:pt>
                <c:pt idx="5841">
                  <c:v>8.1125000000000007</c:v>
                </c:pt>
                <c:pt idx="5842">
                  <c:v>8.1138888888888907</c:v>
                </c:pt>
                <c:pt idx="5843">
                  <c:v>8.1152777777777807</c:v>
                </c:pt>
                <c:pt idx="5844">
                  <c:v>8.1166666666666707</c:v>
                </c:pt>
                <c:pt idx="5845">
                  <c:v>8.1180555555555607</c:v>
                </c:pt>
                <c:pt idx="5846">
                  <c:v>8.11944444444444</c:v>
                </c:pt>
                <c:pt idx="5847">
                  <c:v>8.12083333333333</c:v>
                </c:pt>
                <c:pt idx="5848">
                  <c:v>8.12222222222222</c:v>
                </c:pt>
                <c:pt idx="5849">
                  <c:v>8.12361111111111</c:v>
                </c:pt>
                <c:pt idx="5850">
                  <c:v>8.125</c:v>
                </c:pt>
                <c:pt idx="5851">
                  <c:v>8.12638888888889</c:v>
                </c:pt>
                <c:pt idx="5852">
                  <c:v>8.12777777777778</c:v>
                </c:pt>
                <c:pt idx="5853">
                  <c:v>8.12916666666667</c:v>
                </c:pt>
                <c:pt idx="5854">
                  <c:v>8.13055555555556</c:v>
                </c:pt>
                <c:pt idx="5855">
                  <c:v>8.13194444444445</c:v>
                </c:pt>
                <c:pt idx="5856">
                  <c:v>8.1333333333333293</c:v>
                </c:pt>
                <c:pt idx="5857">
                  <c:v>8.1347222222222193</c:v>
                </c:pt>
                <c:pt idx="5858">
                  <c:v>8.1361111111111093</c:v>
                </c:pt>
                <c:pt idx="5859">
                  <c:v>8.1374999999999993</c:v>
                </c:pt>
                <c:pt idx="5860">
                  <c:v>8.1388888888888893</c:v>
                </c:pt>
                <c:pt idx="5861">
                  <c:v>8.1402777777777793</c:v>
                </c:pt>
                <c:pt idx="5862">
                  <c:v>8.1416666666666693</c:v>
                </c:pt>
                <c:pt idx="5863">
                  <c:v>8.1430555555555593</c:v>
                </c:pt>
                <c:pt idx="5864">
                  <c:v>8.1444444444444404</c:v>
                </c:pt>
                <c:pt idx="5865">
                  <c:v>8.1458333333333304</c:v>
                </c:pt>
                <c:pt idx="5866">
                  <c:v>8.1472222222222204</c:v>
                </c:pt>
                <c:pt idx="5867">
                  <c:v>8.1486111111111104</c:v>
                </c:pt>
                <c:pt idx="5868">
                  <c:v>8.15</c:v>
                </c:pt>
                <c:pt idx="5869">
                  <c:v>8.1513888888888903</c:v>
                </c:pt>
                <c:pt idx="5870">
                  <c:v>8.1527777777777803</c:v>
                </c:pt>
                <c:pt idx="5871">
                  <c:v>8.1541666666666703</c:v>
                </c:pt>
                <c:pt idx="5872">
                  <c:v>8.1555555555555603</c:v>
                </c:pt>
                <c:pt idx="5873">
                  <c:v>8.1569444444444503</c:v>
                </c:pt>
                <c:pt idx="5874">
                  <c:v>8.1583333333333297</c:v>
                </c:pt>
                <c:pt idx="5875">
                  <c:v>8.1597222222222197</c:v>
                </c:pt>
                <c:pt idx="5876">
                  <c:v>8.1611111111111097</c:v>
                </c:pt>
                <c:pt idx="5877">
                  <c:v>8.1624999999999996</c:v>
                </c:pt>
                <c:pt idx="5878">
                  <c:v>8.1638888888888896</c:v>
                </c:pt>
                <c:pt idx="5879">
                  <c:v>8.1652777777777796</c:v>
                </c:pt>
                <c:pt idx="5880">
                  <c:v>8.1666666666666696</c:v>
                </c:pt>
                <c:pt idx="5881">
                  <c:v>8.1680555555555596</c:v>
                </c:pt>
                <c:pt idx="5882">
                  <c:v>8.1694444444444407</c:v>
                </c:pt>
                <c:pt idx="5883">
                  <c:v>8.1708333333333307</c:v>
                </c:pt>
                <c:pt idx="5884">
                  <c:v>8.1722222222222207</c:v>
                </c:pt>
                <c:pt idx="5885">
                  <c:v>8.1736111111111107</c:v>
                </c:pt>
                <c:pt idx="5886">
                  <c:v>8.1750000000000007</c:v>
                </c:pt>
                <c:pt idx="5887">
                  <c:v>8.1763888888888907</c:v>
                </c:pt>
                <c:pt idx="5888">
                  <c:v>8.1777777777777807</c:v>
                </c:pt>
                <c:pt idx="5889">
                  <c:v>8.1791666666666707</c:v>
                </c:pt>
                <c:pt idx="5890">
                  <c:v>8.1805555555555607</c:v>
                </c:pt>
                <c:pt idx="5891">
                  <c:v>8.18194444444444</c:v>
                </c:pt>
                <c:pt idx="5892">
                  <c:v>8.18333333333333</c:v>
                </c:pt>
                <c:pt idx="5893">
                  <c:v>8.18472222222222</c:v>
                </c:pt>
                <c:pt idx="5894">
                  <c:v>8.18611111111111</c:v>
                </c:pt>
                <c:pt idx="5895">
                  <c:v>8.1875</c:v>
                </c:pt>
                <c:pt idx="5896">
                  <c:v>8.18888888888889</c:v>
                </c:pt>
                <c:pt idx="5897">
                  <c:v>8.19027777777778</c:v>
                </c:pt>
                <c:pt idx="5898">
                  <c:v>8.19166666666667</c:v>
                </c:pt>
                <c:pt idx="5899">
                  <c:v>8.19305555555556</c:v>
                </c:pt>
                <c:pt idx="5900">
                  <c:v>8.19444444444445</c:v>
                </c:pt>
                <c:pt idx="5901">
                  <c:v>8.1958333333333293</c:v>
                </c:pt>
                <c:pt idx="5902">
                  <c:v>8.1972222222222193</c:v>
                </c:pt>
                <c:pt idx="5903">
                  <c:v>8.1986111111111093</c:v>
                </c:pt>
                <c:pt idx="5904">
                  <c:v>8.1999999999999993</c:v>
                </c:pt>
                <c:pt idx="5905">
                  <c:v>8.2013888888888893</c:v>
                </c:pt>
                <c:pt idx="5906">
                  <c:v>8.2027777777777793</c:v>
                </c:pt>
                <c:pt idx="5907">
                  <c:v>8.2041666666666693</c:v>
                </c:pt>
                <c:pt idx="5908">
                  <c:v>8.2055555555555593</c:v>
                </c:pt>
                <c:pt idx="5909">
                  <c:v>8.2069444444444404</c:v>
                </c:pt>
                <c:pt idx="5910">
                  <c:v>8.2083333333333304</c:v>
                </c:pt>
                <c:pt idx="5911">
                  <c:v>8.2097222222222204</c:v>
                </c:pt>
                <c:pt idx="5912">
                  <c:v>8.2111111111111104</c:v>
                </c:pt>
                <c:pt idx="5913">
                  <c:v>8.2125000000000004</c:v>
                </c:pt>
                <c:pt idx="5914">
                  <c:v>8.2138888888888903</c:v>
                </c:pt>
                <c:pt idx="5915">
                  <c:v>8.2152777777777803</c:v>
                </c:pt>
                <c:pt idx="5916">
                  <c:v>8.2166666666666703</c:v>
                </c:pt>
                <c:pt idx="5917">
                  <c:v>8.2180555555555603</c:v>
                </c:pt>
                <c:pt idx="5918">
                  <c:v>8.2194444444444503</c:v>
                </c:pt>
                <c:pt idx="5919">
                  <c:v>8.2208333333333297</c:v>
                </c:pt>
                <c:pt idx="5920">
                  <c:v>8.2222222222222197</c:v>
                </c:pt>
                <c:pt idx="5921">
                  <c:v>8.2236111111111097</c:v>
                </c:pt>
                <c:pt idx="5922">
                  <c:v>8.2249999999999996</c:v>
                </c:pt>
                <c:pt idx="5923">
                  <c:v>8.2263888888888896</c:v>
                </c:pt>
                <c:pt idx="5924">
                  <c:v>8.2277777777777796</c:v>
                </c:pt>
                <c:pt idx="5925">
                  <c:v>8.2291666666666696</c:v>
                </c:pt>
                <c:pt idx="5926">
                  <c:v>8.2305555555555596</c:v>
                </c:pt>
                <c:pt idx="5927">
                  <c:v>8.2319444444444407</c:v>
                </c:pt>
                <c:pt idx="5928">
                  <c:v>8.2333333333333307</c:v>
                </c:pt>
                <c:pt idx="5929">
                  <c:v>8.2347222222222207</c:v>
                </c:pt>
                <c:pt idx="5930">
                  <c:v>8.2361111111111107</c:v>
                </c:pt>
                <c:pt idx="5931">
                  <c:v>8.2375000000000007</c:v>
                </c:pt>
                <c:pt idx="5932">
                  <c:v>8.2388888888888907</c:v>
                </c:pt>
                <c:pt idx="5933">
                  <c:v>8.2402777777777807</c:v>
                </c:pt>
                <c:pt idx="5934">
                  <c:v>8.2416666666666707</c:v>
                </c:pt>
                <c:pt idx="5935">
                  <c:v>8.2430555555555607</c:v>
                </c:pt>
                <c:pt idx="5936">
                  <c:v>8.24444444444444</c:v>
                </c:pt>
                <c:pt idx="5937">
                  <c:v>8.24583333333333</c:v>
                </c:pt>
                <c:pt idx="5938">
                  <c:v>8.24722222222222</c:v>
                </c:pt>
                <c:pt idx="5939">
                  <c:v>8.24861111111111</c:v>
                </c:pt>
                <c:pt idx="5940">
                  <c:v>8.25</c:v>
                </c:pt>
                <c:pt idx="5941">
                  <c:v>8.25138888888889</c:v>
                </c:pt>
                <c:pt idx="5942">
                  <c:v>8.25277777777778</c:v>
                </c:pt>
                <c:pt idx="5943">
                  <c:v>8.25416666666667</c:v>
                </c:pt>
                <c:pt idx="5944">
                  <c:v>8.25555555555556</c:v>
                </c:pt>
                <c:pt idx="5945">
                  <c:v>8.25694444444445</c:v>
                </c:pt>
                <c:pt idx="5946">
                  <c:v>8.2583333333333293</c:v>
                </c:pt>
                <c:pt idx="5947">
                  <c:v>8.2597222222222193</c:v>
                </c:pt>
                <c:pt idx="5948">
                  <c:v>8.2611111111111093</c:v>
                </c:pt>
                <c:pt idx="5949">
                  <c:v>8.2624999999999993</c:v>
                </c:pt>
                <c:pt idx="5950">
                  <c:v>8.2638888888888893</c:v>
                </c:pt>
                <c:pt idx="5951">
                  <c:v>8.2652777777777793</c:v>
                </c:pt>
                <c:pt idx="5952">
                  <c:v>8.2666666666666693</c:v>
                </c:pt>
                <c:pt idx="5953">
                  <c:v>8.2680555555555593</c:v>
                </c:pt>
                <c:pt idx="5954">
                  <c:v>8.2694444444444404</c:v>
                </c:pt>
                <c:pt idx="5955">
                  <c:v>8.2708333333333304</c:v>
                </c:pt>
                <c:pt idx="5956">
                  <c:v>8.2722222222222204</c:v>
                </c:pt>
                <c:pt idx="5957">
                  <c:v>8.2736111111111104</c:v>
                </c:pt>
                <c:pt idx="5958">
                  <c:v>8.2750000000000004</c:v>
                </c:pt>
                <c:pt idx="5959">
                  <c:v>8.2763888888888903</c:v>
                </c:pt>
                <c:pt idx="5960">
                  <c:v>8.2777777777777803</c:v>
                </c:pt>
                <c:pt idx="5961">
                  <c:v>8.2791666666666703</c:v>
                </c:pt>
                <c:pt idx="5962">
                  <c:v>8.2805555555555603</c:v>
                </c:pt>
                <c:pt idx="5963">
                  <c:v>8.2819444444444503</c:v>
                </c:pt>
                <c:pt idx="5964">
                  <c:v>8.2833333333333297</c:v>
                </c:pt>
                <c:pt idx="5965">
                  <c:v>8.2847222222222197</c:v>
                </c:pt>
                <c:pt idx="5966">
                  <c:v>8.2861111111111097</c:v>
                </c:pt>
                <c:pt idx="5967">
                  <c:v>8.2874999999999996</c:v>
                </c:pt>
                <c:pt idx="5968">
                  <c:v>8.2888888888888896</c:v>
                </c:pt>
                <c:pt idx="5969">
                  <c:v>8.2902777777777796</c:v>
                </c:pt>
                <c:pt idx="5970">
                  <c:v>8.2916666666666696</c:v>
                </c:pt>
                <c:pt idx="5971">
                  <c:v>8.2930555555555596</c:v>
                </c:pt>
                <c:pt idx="5972">
                  <c:v>8.2944444444444407</c:v>
                </c:pt>
                <c:pt idx="5973">
                  <c:v>8.2958333333333307</c:v>
                </c:pt>
                <c:pt idx="5974">
                  <c:v>8.2972222222222207</c:v>
                </c:pt>
                <c:pt idx="5975">
                  <c:v>8.2986111111111107</c:v>
                </c:pt>
                <c:pt idx="5976">
                  <c:v>8.3000000000000007</c:v>
                </c:pt>
                <c:pt idx="5977">
                  <c:v>8.3013888888888907</c:v>
                </c:pt>
                <c:pt idx="5978">
                  <c:v>8.3027777777777807</c:v>
                </c:pt>
                <c:pt idx="5979">
                  <c:v>8.3041666666666707</c:v>
                </c:pt>
                <c:pt idx="5980">
                  <c:v>8.3055555555555607</c:v>
                </c:pt>
                <c:pt idx="5981">
                  <c:v>8.30694444444444</c:v>
                </c:pt>
                <c:pt idx="5982">
                  <c:v>8.30833333333333</c:v>
                </c:pt>
                <c:pt idx="5983">
                  <c:v>8.30972222222222</c:v>
                </c:pt>
                <c:pt idx="5984">
                  <c:v>8.31111111111111</c:v>
                </c:pt>
                <c:pt idx="5985">
                  <c:v>8.3125</c:v>
                </c:pt>
                <c:pt idx="5986">
                  <c:v>8.31388888888889</c:v>
                </c:pt>
                <c:pt idx="5987">
                  <c:v>8.31527777777778</c:v>
                </c:pt>
                <c:pt idx="5988">
                  <c:v>8.31666666666667</c:v>
                </c:pt>
                <c:pt idx="5989">
                  <c:v>8.31805555555556</c:v>
                </c:pt>
                <c:pt idx="5990">
                  <c:v>8.31944444444445</c:v>
                </c:pt>
                <c:pt idx="5991">
                  <c:v>8.3208333333333293</c:v>
                </c:pt>
                <c:pt idx="5992">
                  <c:v>8.3222222222222193</c:v>
                </c:pt>
                <c:pt idx="5993">
                  <c:v>8.3236111111111093</c:v>
                </c:pt>
                <c:pt idx="5994">
                  <c:v>8.3249999999999993</c:v>
                </c:pt>
                <c:pt idx="5995">
                  <c:v>8.3263888888888893</c:v>
                </c:pt>
                <c:pt idx="5996">
                  <c:v>8.3277777777777793</c:v>
                </c:pt>
                <c:pt idx="5997">
                  <c:v>8.3291666666666693</c:v>
                </c:pt>
                <c:pt idx="5998">
                  <c:v>8.3305555555555593</c:v>
                </c:pt>
                <c:pt idx="5999">
                  <c:v>8.3319444444444404</c:v>
                </c:pt>
                <c:pt idx="6000">
                  <c:v>8.3333333333333304</c:v>
                </c:pt>
                <c:pt idx="6001">
                  <c:v>8.3347222222222204</c:v>
                </c:pt>
                <c:pt idx="6002">
                  <c:v>8.3361111111111104</c:v>
                </c:pt>
                <c:pt idx="6003">
                  <c:v>8.3375000000000004</c:v>
                </c:pt>
                <c:pt idx="6004">
                  <c:v>8.3388888888888903</c:v>
                </c:pt>
                <c:pt idx="6005">
                  <c:v>8.3402777777777803</c:v>
                </c:pt>
                <c:pt idx="6006">
                  <c:v>8.3416666666666703</c:v>
                </c:pt>
                <c:pt idx="6007">
                  <c:v>8.3430555555555603</c:v>
                </c:pt>
                <c:pt idx="6008">
                  <c:v>8.3444444444444503</c:v>
                </c:pt>
                <c:pt idx="6009">
                  <c:v>8.3458333333333297</c:v>
                </c:pt>
                <c:pt idx="6010">
                  <c:v>8.3472222222222197</c:v>
                </c:pt>
                <c:pt idx="6011">
                  <c:v>8.3486111111111097</c:v>
                </c:pt>
                <c:pt idx="6012">
                  <c:v>8.35</c:v>
                </c:pt>
                <c:pt idx="6013">
                  <c:v>8.3513888888888896</c:v>
                </c:pt>
                <c:pt idx="6014">
                  <c:v>8.3527777777777796</c:v>
                </c:pt>
                <c:pt idx="6015">
                  <c:v>8.3541666666666696</c:v>
                </c:pt>
                <c:pt idx="6016">
                  <c:v>8.3555555555555596</c:v>
                </c:pt>
                <c:pt idx="6017">
                  <c:v>8.3569444444444407</c:v>
                </c:pt>
                <c:pt idx="6018">
                  <c:v>8.3583333333333307</c:v>
                </c:pt>
                <c:pt idx="6019">
                  <c:v>8.3597222222222207</c:v>
                </c:pt>
                <c:pt idx="6020">
                  <c:v>8.3611111111111107</c:v>
                </c:pt>
                <c:pt idx="6021">
                  <c:v>8.3625000000000007</c:v>
                </c:pt>
                <c:pt idx="6022">
                  <c:v>8.3638888888888907</c:v>
                </c:pt>
                <c:pt idx="6023">
                  <c:v>8.3652777777777807</c:v>
                </c:pt>
                <c:pt idx="6024">
                  <c:v>8.3666666666666707</c:v>
                </c:pt>
                <c:pt idx="6025">
                  <c:v>8.3680555555555607</c:v>
                </c:pt>
                <c:pt idx="6026">
                  <c:v>8.36944444444444</c:v>
                </c:pt>
                <c:pt idx="6027">
                  <c:v>8.37083333333333</c:v>
                </c:pt>
                <c:pt idx="6028">
                  <c:v>8.37222222222222</c:v>
                </c:pt>
                <c:pt idx="6029">
                  <c:v>8.37361111111111</c:v>
                </c:pt>
                <c:pt idx="6030">
                  <c:v>8.375</c:v>
                </c:pt>
                <c:pt idx="6031">
                  <c:v>8.37638888888889</c:v>
                </c:pt>
                <c:pt idx="6032">
                  <c:v>8.37777777777778</c:v>
                </c:pt>
                <c:pt idx="6033">
                  <c:v>8.37916666666667</c:v>
                </c:pt>
                <c:pt idx="6034">
                  <c:v>8.38055555555556</c:v>
                </c:pt>
                <c:pt idx="6035">
                  <c:v>8.38194444444445</c:v>
                </c:pt>
                <c:pt idx="6036">
                  <c:v>8.3833333333333293</c:v>
                </c:pt>
                <c:pt idx="6037">
                  <c:v>8.3847222222222193</c:v>
                </c:pt>
                <c:pt idx="6038">
                  <c:v>8.3861111111111093</c:v>
                </c:pt>
                <c:pt idx="6039">
                  <c:v>8.3874999999999993</c:v>
                </c:pt>
                <c:pt idx="6040">
                  <c:v>8.3888888888888893</c:v>
                </c:pt>
                <c:pt idx="6041">
                  <c:v>8.3902777777777793</c:v>
                </c:pt>
                <c:pt idx="6042">
                  <c:v>8.3916666666666693</c:v>
                </c:pt>
                <c:pt idx="6043">
                  <c:v>8.3930555555555593</c:v>
                </c:pt>
                <c:pt idx="6044">
                  <c:v>8.3944444444444404</c:v>
                </c:pt>
                <c:pt idx="6045">
                  <c:v>8.3958333333333304</c:v>
                </c:pt>
                <c:pt idx="6046">
                  <c:v>8.3972222222222204</c:v>
                </c:pt>
                <c:pt idx="6047">
                  <c:v>8.3986111111111104</c:v>
                </c:pt>
                <c:pt idx="6048">
                  <c:v>8.4</c:v>
                </c:pt>
                <c:pt idx="6049">
                  <c:v>8.4013888888888903</c:v>
                </c:pt>
                <c:pt idx="6050">
                  <c:v>8.4027777777777803</c:v>
                </c:pt>
                <c:pt idx="6051">
                  <c:v>8.4041666666666703</c:v>
                </c:pt>
                <c:pt idx="6052">
                  <c:v>8.4055555555555603</c:v>
                </c:pt>
                <c:pt idx="6053">
                  <c:v>8.4069444444444503</c:v>
                </c:pt>
                <c:pt idx="6054">
                  <c:v>8.4083333333333297</c:v>
                </c:pt>
                <c:pt idx="6055">
                  <c:v>8.4097222222222197</c:v>
                </c:pt>
                <c:pt idx="6056">
                  <c:v>8.4111111111111097</c:v>
                </c:pt>
                <c:pt idx="6057">
                  <c:v>8.4124999999999996</c:v>
                </c:pt>
                <c:pt idx="6058">
                  <c:v>8.4138888888888896</c:v>
                </c:pt>
                <c:pt idx="6059">
                  <c:v>8.4152777777777796</c:v>
                </c:pt>
                <c:pt idx="6060">
                  <c:v>8.4166666666666696</c:v>
                </c:pt>
                <c:pt idx="6061">
                  <c:v>8.4180555555555596</c:v>
                </c:pt>
                <c:pt idx="6062">
                  <c:v>8.4194444444444407</c:v>
                </c:pt>
                <c:pt idx="6063">
                  <c:v>8.4208333333333307</c:v>
                </c:pt>
                <c:pt idx="6064">
                  <c:v>8.4222222222222207</c:v>
                </c:pt>
                <c:pt idx="6065">
                  <c:v>8.4236111111111107</c:v>
                </c:pt>
                <c:pt idx="6066">
                  <c:v>8.4250000000000007</c:v>
                </c:pt>
                <c:pt idx="6067">
                  <c:v>8.4263888888888907</c:v>
                </c:pt>
                <c:pt idx="6068">
                  <c:v>8.4277777777777807</c:v>
                </c:pt>
                <c:pt idx="6069">
                  <c:v>8.4291666666666707</c:v>
                </c:pt>
                <c:pt idx="6070">
                  <c:v>8.4305555555555607</c:v>
                </c:pt>
                <c:pt idx="6071">
                  <c:v>8.43194444444444</c:v>
                </c:pt>
                <c:pt idx="6072">
                  <c:v>8.43333333333333</c:v>
                </c:pt>
                <c:pt idx="6073">
                  <c:v>8.43472222222222</c:v>
                </c:pt>
                <c:pt idx="6074">
                  <c:v>8.43611111111111</c:v>
                </c:pt>
                <c:pt idx="6075">
                  <c:v>8.4375</c:v>
                </c:pt>
                <c:pt idx="6076">
                  <c:v>8.43888888888889</c:v>
                </c:pt>
                <c:pt idx="6077">
                  <c:v>8.44027777777778</c:v>
                </c:pt>
                <c:pt idx="6078">
                  <c:v>8.44166666666667</c:v>
                </c:pt>
                <c:pt idx="6079">
                  <c:v>8.44305555555556</c:v>
                </c:pt>
                <c:pt idx="6080">
                  <c:v>8.44444444444445</c:v>
                </c:pt>
                <c:pt idx="6081">
                  <c:v>8.4458333333333293</c:v>
                </c:pt>
                <c:pt idx="6082">
                  <c:v>8.4472222222222193</c:v>
                </c:pt>
                <c:pt idx="6083">
                  <c:v>8.4486111111111093</c:v>
                </c:pt>
                <c:pt idx="6084">
                  <c:v>8.4499999999999993</c:v>
                </c:pt>
                <c:pt idx="6085">
                  <c:v>8.4513888888888893</c:v>
                </c:pt>
                <c:pt idx="6086">
                  <c:v>8.4527777777777793</c:v>
                </c:pt>
                <c:pt idx="6087">
                  <c:v>8.4541666666666693</c:v>
                </c:pt>
                <c:pt idx="6088">
                  <c:v>8.4555555555555593</c:v>
                </c:pt>
                <c:pt idx="6089">
                  <c:v>8.4569444444444404</c:v>
                </c:pt>
                <c:pt idx="6090">
                  <c:v>8.4583333333333304</c:v>
                </c:pt>
                <c:pt idx="6091">
                  <c:v>8.4597222222222204</c:v>
                </c:pt>
                <c:pt idx="6092">
                  <c:v>8.4611111111111104</c:v>
                </c:pt>
                <c:pt idx="6093">
                  <c:v>8.4625000000000004</c:v>
                </c:pt>
                <c:pt idx="6094">
                  <c:v>8.4638888888888903</c:v>
                </c:pt>
                <c:pt idx="6095">
                  <c:v>8.4652777777777803</c:v>
                </c:pt>
                <c:pt idx="6096">
                  <c:v>8.4666666666666703</c:v>
                </c:pt>
                <c:pt idx="6097">
                  <c:v>8.4680555555555603</c:v>
                </c:pt>
                <c:pt idx="6098">
                  <c:v>8.4694444444444503</c:v>
                </c:pt>
                <c:pt idx="6099">
                  <c:v>8.4708333333333297</c:v>
                </c:pt>
                <c:pt idx="6100">
                  <c:v>8.4722222222222197</c:v>
                </c:pt>
                <c:pt idx="6101">
                  <c:v>8.4736111111111097</c:v>
                </c:pt>
                <c:pt idx="6102">
                  <c:v>8.4749999999999996</c:v>
                </c:pt>
                <c:pt idx="6103">
                  <c:v>8.4763888888888896</c:v>
                </c:pt>
                <c:pt idx="6104">
                  <c:v>8.4777777777777796</c:v>
                </c:pt>
                <c:pt idx="6105">
                  <c:v>8.4791666666666696</c:v>
                </c:pt>
                <c:pt idx="6106">
                  <c:v>8.4805555555555596</c:v>
                </c:pt>
                <c:pt idx="6107">
                  <c:v>8.4819444444444407</c:v>
                </c:pt>
                <c:pt idx="6108">
                  <c:v>8.4833333333333307</c:v>
                </c:pt>
                <c:pt idx="6109">
                  <c:v>8.4847222222222207</c:v>
                </c:pt>
                <c:pt idx="6110">
                  <c:v>8.4861111111111107</c:v>
                </c:pt>
                <c:pt idx="6111">
                  <c:v>8.4875000000000007</c:v>
                </c:pt>
                <c:pt idx="6112">
                  <c:v>8.4888888888888907</c:v>
                </c:pt>
                <c:pt idx="6113">
                  <c:v>8.4902777777777807</c:v>
                </c:pt>
                <c:pt idx="6114">
                  <c:v>8.4916666666666707</c:v>
                </c:pt>
                <c:pt idx="6115">
                  <c:v>8.4930555555555607</c:v>
                </c:pt>
                <c:pt idx="6116">
                  <c:v>8.49444444444444</c:v>
                </c:pt>
                <c:pt idx="6117">
                  <c:v>8.49583333333333</c:v>
                </c:pt>
                <c:pt idx="6118">
                  <c:v>8.49722222222222</c:v>
                </c:pt>
                <c:pt idx="6119">
                  <c:v>8.49861111111111</c:v>
                </c:pt>
                <c:pt idx="6120">
                  <c:v>8.5</c:v>
                </c:pt>
                <c:pt idx="6121">
                  <c:v>8.50138888888889</c:v>
                </c:pt>
                <c:pt idx="6122">
                  <c:v>8.50277777777778</c:v>
                </c:pt>
                <c:pt idx="6123">
                  <c:v>8.50416666666667</c:v>
                </c:pt>
                <c:pt idx="6124">
                  <c:v>8.50555555555556</c:v>
                </c:pt>
                <c:pt idx="6125">
                  <c:v>8.50694444444445</c:v>
                </c:pt>
                <c:pt idx="6126">
                  <c:v>8.5083333333333293</c:v>
                </c:pt>
                <c:pt idx="6127">
                  <c:v>8.5097222222222193</c:v>
                </c:pt>
                <c:pt idx="6128">
                  <c:v>8.5111111111111093</c:v>
                </c:pt>
                <c:pt idx="6129">
                  <c:v>8.5124999999999993</c:v>
                </c:pt>
                <c:pt idx="6130">
                  <c:v>8.5138888888888893</c:v>
                </c:pt>
                <c:pt idx="6131">
                  <c:v>8.5152777777777793</c:v>
                </c:pt>
                <c:pt idx="6132">
                  <c:v>8.5166666666666693</c:v>
                </c:pt>
                <c:pt idx="6133">
                  <c:v>8.5180555555555593</c:v>
                </c:pt>
                <c:pt idx="6134">
                  <c:v>8.5194444444444404</c:v>
                </c:pt>
                <c:pt idx="6135">
                  <c:v>8.5208333333333304</c:v>
                </c:pt>
                <c:pt idx="6136">
                  <c:v>8.5222222222222204</c:v>
                </c:pt>
                <c:pt idx="6137">
                  <c:v>8.5236111111111104</c:v>
                </c:pt>
                <c:pt idx="6138">
                  <c:v>8.5250000000000004</c:v>
                </c:pt>
                <c:pt idx="6139">
                  <c:v>8.5263888888888903</c:v>
                </c:pt>
                <c:pt idx="6140">
                  <c:v>8.5277777777777803</c:v>
                </c:pt>
                <c:pt idx="6141">
                  <c:v>8.5291666666666703</c:v>
                </c:pt>
                <c:pt idx="6142">
                  <c:v>8.5305555555555603</c:v>
                </c:pt>
                <c:pt idx="6143">
                  <c:v>8.5319444444444503</c:v>
                </c:pt>
                <c:pt idx="6144">
                  <c:v>8.5333333333333297</c:v>
                </c:pt>
                <c:pt idx="6145">
                  <c:v>8.5347222222222197</c:v>
                </c:pt>
                <c:pt idx="6146">
                  <c:v>8.5361111111111097</c:v>
                </c:pt>
                <c:pt idx="6147">
                  <c:v>8.5374999999999996</c:v>
                </c:pt>
                <c:pt idx="6148">
                  <c:v>8.5388888888888896</c:v>
                </c:pt>
                <c:pt idx="6149">
                  <c:v>8.5402777777777796</c:v>
                </c:pt>
                <c:pt idx="6150">
                  <c:v>8.5416666666666696</c:v>
                </c:pt>
                <c:pt idx="6151">
                  <c:v>8.5430555555555596</c:v>
                </c:pt>
                <c:pt idx="6152">
                  <c:v>8.5444444444444407</c:v>
                </c:pt>
                <c:pt idx="6153">
                  <c:v>8.5458333333333307</c:v>
                </c:pt>
                <c:pt idx="6154">
                  <c:v>8.5472222222222207</c:v>
                </c:pt>
                <c:pt idx="6155">
                  <c:v>8.5486111111111107</c:v>
                </c:pt>
                <c:pt idx="6156">
                  <c:v>8.5500000000000007</c:v>
                </c:pt>
                <c:pt idx="6157">
                  <c:v>8.5513888888888907</c:v>
                </c:pt>
                <c:pt idx="6158">
                  <c:v>8.5527777777777807</c:v>
                </c:pt>
                <c:pt idx="6159">
                  <c:v>8.5541666666666707</c:v>
                </c:pt>
                <c:pt idx="6160">
                  <c:v>8.5555555555555607</c:v>
                </c:pt>
                <c:pt idx="6161">
                  <c:v>8.55694444444444</c:v>
                </c:pt>
                <c:pt idx="6162">
                  <c:v>8.55833333333333</c:v>
                </c:pt>
                <c:pt idx="6163">
                  <c:v>8.55972222222222</c:v>
                </c:pt>
                <c:pt idx="6164">
                  <c:v>8.56111111111111</c:v>
                </c:pt>
                <c:pt idx="6165">
                  <c:v>8.5625</c:v>
                </c:pt>
                <c:pt idx="6166">
                  <c:v>8.56388888888889</c:v>
                </c:pt>
                <c:pt idx="6167">
                  <c:v>8.56527777777778</c:v>
                </c:pt>
                <c:pt idx="6168">
                  <c:v>8.56666666666667</c:v>
                </c:pt>
                <c:pt idx="6169">
                  <c:v>8.56805555555556</c:v>
                </c:pt>
                <c:pt idx="6170">
                  <c:v>8.56944444444445</c:v>
                </c:pt>
                <c:pt idx="6171">
                  <c:v>8.5708333333333293</c:v>
                </c:pt>
                <c:pt idx="6172">
                  <c:v>8.5722222222222193</c:v>
                </c:pt>
                <c:pt idx="6173">
                  <c:v>8.5736111111111093</c:v>
                </c:pt>
                <c:pt idx="6174">
                  <c:v>8.5749999999999993</c:v>
                </c:pt>
                <c:pt idx="6175">
                  <c:v>8.5763888888888893</c:v>
                </c:pt>
                <c:pt idx="6176">
                  <c:v>8.5777777777777793</c:v>
                </c:pt>
                <c:pt idx="6177">
                  <c:v>8.5791666666666693</c:v>
                </c:pt>
                <c:pt idx="6178">
                  <c:v>8.5805555555555593</c:v>
                </c:pt>
                <c:pt idx="6179">
                  <c:v>8.5819444444444404</c:v>
                </c:pt>
                <c:pt idx="6180">
                  <c:v>8.5833333333333304</c:v>
                </c:pt>
                <c:pt idx="6181">
                  <c:v>8.5847222222222204</c:v>
                </c:pt>
                <c:pt idx="6182">
                  <c:v>8.5861111111111104</c:v>
                </c:pt>
                <c:pt idx="6183">
                  <c:v>8.5875000000000004</c:v>
                </c:pt>
                <c:pt idx="6184">
                  <c:v>8.5888888888888903</c:v>
                </c:pt>
                <c:pt idx="6185">
                  <c:v>8.5902777777777803</c:v>
                </c:pt>
                <c:pt idx="6186">
                  <c:v>8.5916666666666703</c:v>
                </c:pt>
                <c:pt idx="6187">
                  <c:v>8.5930555555555603</c:v>
                </c:pt>
                <c:pt idx="6188">
                  <c:v>8.5944444444444503</c:v>
                </c:pt>
                <c:pt idx="6189">
                  <c:v>8.5958333333333297</c:v>
                </c:pt>
                <c:pt idx="6190">
                  <c:v>8.5972222222222197</c:v>
                </c:pt>
                <c:pt idx="6191">
                  <c:v>8.5986111111111097</c:v>
                </c:pt>
                <c:pt idx="6192">
                  <c:v>8.6</c:v>
                </c:pt>
                <c:pt idx="6193">
                  <c:v>8.6013888888888896</c:v>
                </c:pt>
                <c:pt idx="6194">
                  <c:v>8.6027777777777796</c:v>
                </c:pt>
                <c:pt idx="6195">
                  <c:v>8.6041666666666696</c:v>
                </c:pt>
                <c:pt idx="6196">
                  <c:v>8.6055555555555596</c:v>
                </c:pt>
                <c:pt idx="6197">
                  <c:v>8.6069444444444407</c:v>
                </c:pt>
                <c:pt idx="6198">
                  <c:v>8.6083333333333307</c:v>
                </c:pt>
                <c:pt idx="6199">
                  <c:v>8.6097222222222207</c:v>
                </c:pt>
                <c:pt idx="6200">
                  <c:v>8.6111111111111107</c:v>
                </c:pt>
                <c:pt idx="6201">
                  <c:v>8.6125000000000007</c:v>
                </c:pt>
                <c:pt idx="6202">
                  <c:v>8.6138888888888907</c:v>
                </c:pt>
                <c:pt idx="6203">
                  <c:v>8.6152777777777807</c:v>
                </c:pt>
                <c:pt idx="6204">
                  <c:v>8.6166666666666707</c:v>
                </c:pt>
                <c:pt idx="6205">
                  <c:v>8.6180555555555607</c:v>
                </c:pt>
                <c:pt idx="6206">
                  <c:v>8.61944444444444</c:v>
                </c:pt>
                <c:pt idx="6207">
                  <c:v>8.62083333333333</c:v>
                </c:pt>
                <c:pt idx="6208">
                  <c:v>8.62222222222222</c:v>
                </c:pt>
                <c:pt idx="6209">
                  <c:v>8.62361111111111</c:v>
                </c:pt>
                <c:pt idx="6210">
                  <c:v>8.625</c:v>
                </c:pt>
                <c:pt idx="6211">
                  <c:v>8.62638888888889</c:v>
                </c:pt>
                <c:pt idx="6212">
                  <c:v>8.62777777777778</c:v>
                </c:pt>
                <c:pt idx="6213">
                  <c:v>8.62916666666667</c:v>
                </c:pt>
                <c:pt idx="6214">
                  <c:v>8.63055555555556</c:v>
                </c:pt>
                <c:pt idx="6215">
                  <c:v>8.63194444444445</c:v>
                </c:pt>
                <c:pt idx="6216">
                  <c:v>8.6333333333333293</c:v>
                </c:pt>
                <c:pt idx="6217">
                  <c:v>8.6347222222222193</c:v>
                </c:pt>
                <c:pt idx="6218">
                  <c:v>8.6361111111111093</c:v>
                </c:pt>
                <c:pt idx="6219">
                  <c:v>8.6374999999999993</c:v>
                </c:pt>
                <c:pt idx="6220">
                  <c:v>8.6388888888888893</c:v>
                </c:pt>
                <c:pt idx="6221">
                  <c:v>8.6402777777777793</c:v>
                </c:pt>
                <c:pt idx="6222">
                  <c:v>8.6416666666666693</c:v>
                </c:pt>
                <c:pt idx="6223">
                  <c:v>8.6430555555555593</c:v>
                </c:pt>
                <c:pt idx="6224">
                  <c:v>8.6444444444444404</c:v>
                </c:pt>
                <c:pt idx="6225">
                  <c:v>8.6458333333333304</c:v>
                </c:pt>
                <c:pt idx="6226">
                  <c:v>8.6472222222222204</c:v>
                </c:pt>
                <c:pt idx="6227">
                  <c:v>8.6486111111111104</c:v>
                </c:pt>
                <c:pt idx="6228">
                  <c:v>8.65</c:v>
                </c:pt>
                <c:pt idx="6229">
                  <c:v>8.6513888888888903</c:v>
                </c:pt>
                <c:pt idx="6230">
                  <c:v>8.6527777777777803</c:v>
                </c:pt>
                <c:pt idx="6231">
                  <c:v>8.6541666666666703</c:v>
                </c:pt>
                <c:pt idx="6232">
                  <c:v>8.6555555555555603</c:v>
                </c:pt>
                <c:pt idx="6233">
                  <c:v>8.6569444444444503</c:v>
                </c:pt>
                <c:pt idx="6234">
                  <c:v>8.6583333333333297</c:v>
                </c:pt>
                <c:pt idx="6235">
                  <c:v>8.6597222222222197</c:v>
                </c:pt>
                <c:pt idx="6236">
                  <c:v>8.6611111111111097</c:v>
                </c:pt>
                <c:pt idx="6237">
                  <c:v>8.6624999999999996</c:v>
                </c:pt>
                <c:pt idx="6238">
                  <c:v>8.6638888888888896</c:v>
                </c:pt>
                <c:pt idx="6239">
                  <c:v>8.6652777777777796</c:v>
                </c:pt>
                <c:pt idx="6240">
                  <c:v>8.6666666666666696</c:v>
                </c:pt>
                <c:pt idx="6241">
                  <c:v>8.6680555555555596</c:v>
                </c:pt>
                <c:pt idx="6242">
                  <c:v>8.6694444444444407</c:v>
                </c:pt>
                <c:pt idx="6243">
                  <c:v>8.6708333333333307</c:v>
                </c:pt>
                <c:pt idx="6244">
                  <c:v>8.6722222222222207</c:v>
                </c:pt>
                <c:pt idx="6245">
                  <c:v>8.6736111111111107</c:v>
                </c:pt>
                <c:pt idx="6246">
                  <c:v>8.6750000000000007</c:v>
                </c:pt>
                <c:pt idx="6247">
                  <c:v>8.6763888888888907</c:v>
                </c:pt>
                <c:pt idx="6248">
                  <c:v>8.6777777777777807</c:v>
                </c:pt>
                <c:pt idx="6249">
                  <c:v>8.6791666666666707</c:v>
                </c:pt>
                <c:pt idx="6250">
                  <c:v>8.6805555555555607</c:v>
                </c:pt>
                <c:pt idx="6251">
                  <c:v>8.68194444444444</c:v>
                </c:pt>
                <c:pt idx="6252">
                  <c:v>8.68333333333333</c:v>
                </c:pt>
                <c:pt idx="6253">
                  <c:v>8.68472222222222</c:v>
                </c:pt>
                <c:pt idx="6254">
                  <c:v>8.68611111111111</c:v>
                </c:pt>
                <c:pt idx="6255">
                  <c:v>8.6875</c:v>
                </c:pt>
                <c:pt idx="6256">
                  <c:v>8.68888888888889</c:v>
                </c:pt>
                <c:pt idx="6257">
                  <c:v>8.69027777777778</c:v>
                </c:pt>
                <c:pt idx="6258">
                  <c:v>8.69166666666667</c:v>
                </c:pt>
                <c:pt idx="6259">
                  <c:v>8.69305555555556</c:v>
                </c:pt>
                <c:pt idx="6260">
                  <c:v>8.69444444444445</c:v>
                </c:pt>
                <c:pt idx="6261">
                  <c:v>8.6958333333333293</c:v>
                </c:pt>
                <c:pt idx="6262">
                  <c:v>8.6972222222222193</c:v>
                </c:pt>
                <c:pt idx="6263">
                  <c:v>8.6986111111111093</c:v>
                </c:pt>
                <c:pt idx="6264">
                  <c:v>8.6999999999999993</c:v>
                </c:pt>
                <c:pt idx="6265">
                  <c:v>8.7013888888888893</c:v>
                </c:pt>
                <c:pt idx="6266">
                  <c:v>8.7027777777777793</c:v>
                </c:pt>
                <c:pt idx="6267">
                  <c:v>8.7041666666666693</c:v>
                </c:pt>
                <c:pt idx="6268">
                  <c:v>8.7055555555555593</c:v>
                </c:pt>
                <c:pt idx="6269">
                  <c:v>8.7069444444444404</c:v>
                </c:pt>
                <c:pt idx="6270">
                  <c:v>8.7083333333333304</c:v>
                </c:pt>
                <c:pt idx="6271">
                  <c:v>8.7097222222222204</c:v>
                </c:pt>
                <c:pt idx="6272">
                  <c:v>8.7111111111111104</c:v>
                </c:pt>
                <c:pt idx="6273">
                  <c:v>8.7125000000000004</c:v>
                </c:pt>
                <c:pt idx="6274">
                  <c:v>8.7138888888888903</c:v>
                </c:pt>
                <c:pt idx="6275">
                  <c:v>8.7152777777777803</c:v>
                </c:pt>
                <c:pt idx="6276">
                  <c:v>8.7166666666666703</c:v>
                </c:pt>
                <c:pt idx="6277">
                  <c:v>8.7180555555555603</c:v>
                </c:pt>
                <c:pt idx="6278">
                  <c:v>8.7194444444444503</c:v>
                </c:pt>
                <c:pt idx="6279">
                  <c:v>8.7208333333333297</c:v>
                </c:pt>
                <c:pt idx="6280">
                  <c:v>8.7222222222222197</c:v>
                </c:pt>
                <c:pt idx="6281">
                  <c:v>8.7236111111111097</c:v>
                </c:pt>
                <c:pt idx="6282">
                  <c:v>8.7249999999999996</c:v>
                </c:pt>
                <c:pt idx="6283">
                  <c:v>8.7263888888888896</c:v>
                </c:pt>
                <c:pt idx="6284">
                  <c:v>8.7277777777777796</c:v>
                </c:pt>
                <c:pt idx="6285">
                  <c:v>8.7291666666666696</c:v>
                </c:pt>
                <c:pt idx="6286">
                  <c:v>8.7305555555555596</c:v>
                </c:pt>
                <c:pt idx="6287">
                  <c:v>8.7319444444444407</c:v>
                </c:pt>
                <c:pt idx="6288">
                  <c:v>8.7333333333333307</c:v>
                </c:pt>
                <c:pt idx="6289">
                  <c:v>8.7347222222222207</c:v>
                </c:pt>
                <c:pt idx="6290">
                  <c:v>8.7361111111111107</c:v>
                </c:pt>
                <c:pt idx="6291">
                  <c:v>8.7375000000000007</c:v>
                </c:pt>
                <c:pt idx="6292">
                  <c:v>8.7388888888888907</c:v>
                </c:pt>
                <c:pt idx="6293">
                  <c:v>8.7402777777777807</c:v>
                </c:pt>
                <c:pt idx="6294">
                  <c:v>8.7416666666666707</c:v>
                </c:pt>
                <c:pt idx="6295">
                  <c:v>8.7430555555555607</c:v>
                </c:pt>
                <c:pt idx="6296">
                  <c:v>8.74444444444444</c:v>
                </c:pt>
                <c:pt idx="6297">
                  <c:v>8.74583333333333</c:v>
                </c:pt>
                <c:pt idx="6298">
                  <c:v>8.74722222222222</c:v>
                </c:pt>
                <c:pt idx="6299">
                  <c:v>8.74861111111111</c:v>
                </c:pt>
                <c:pt idx="6300">
                  <c:v>8.75</c:v>
                </c:pt>
                <c:pt idx="6301">
                  <c:v>8.75138888888889</c:v>
                </c:pt>
                <c:pt idx="6302">
                  <c:v>8.75277777777778</c:v>
                </c:pt>
                <c:pt idx="6303">
                  <c:v>8.75416666666667</c:v>
                </c:pt>
                <c:pt idx="6304">
                  <c:v>8.75555555555556</c:v>
                </c:pt>
                <c:pt idx="6305">
                  <c:v>8.75694444444445</c:v>
                </c:pt>
                <c:pt idx="6306">
                  <c:v>8.7583333333333293</c:v>
                </c:pt>
                <c:pt idx="6307">
                  <c:v>8.7597222222222193</c:v>
                </c:pt>
                <c:pt idx="6308">
                  <c:v>8.7611111111111093</c:v>
                </c:pt>
                <c:pt idx="6309">
                  <c:v>8.7624999999999993</c:v>
                </c:pt>
                <c:pt idx="6310">
                  <c:v>8.7638888888888893</c:v>
                </c:pt>
                <c:pt idx="6311">
                  <c:v>8.7652777777777793</c:v>
                </c:pt>
                <c:pt idx="6312">
                  <c:v>8.7666666666666693</c:v>
                </c:pt>
                <c:pt idx="6313">
                  <c:v>8.7680555555555593</c:v>
                </c:pt>
                <c:pt idx="6314">
                  <c:v>8.7694444444444404</c:v>
                </c:pt>
                <c:pt idx="6315">
                  <c:v>8.7708333333333304</c:v>
                </c:pt>
                <c:pt idx="6316">
                  <c:v>8.7722222222222204</c:v>
                </c:pt>
                <c:pt idx="6317">
                  <c:v>8.7736111111111104</c:v>
                </c:pt>
                <c:pt idx="6318">
                  <c:v>8.7750000000000004</c:v>
                </c:pt>
                <c:pt idx="6319">
                  <c:v>8.7763888888888903</c:v>
                </c:pt>
                <c:pt idx="6320">
                  <c:v>8.7777777777777803</c:v>
                </c:pt>
                <c:pt idx="6321">
                  <c:v>8.7791666666666703</c:v>
                </c:pt>
                <c:pt idx="6322">
                  <c:v>8.7805555555555603</c:v>
                </c:pt>
                <c:pt idx="6323">
                  <c:v>8.7819444444444503</c:v>
                </c:pt>
                <c:pt idx="6324">
                  <c:v>8.7833333333333297</c:v>
                </c:pt>
                <c:pt idx="6325">
                  <c:v>8.7847222222222197</c:v>
                </c:pt>
                <c:pt idx="6326">
                  <c:v>8.7861111111111097</c:v>
                </c:pt>
                <c:pt idx="6327">
                  <c:v>8.7874999999999996</c:v>
                </c:pt>
                <c:pt idx="6328">
                  <c:v>8.7888888888888896</c:v>
                </c:pt>
                <c:pt idx="6329">
                  <c:v>8.7902777777777796</c:v>
                </c:pt>
                <c:pt idx="6330">
                  <c:v>8.7916666666666696</c:v>
                </c:pt>
                <c:pt idx="6331">
                  <c:v>8.7930555555555596</c:v>
                </c:pt>
                <c:pt idx="6332">
                  <c:v>8.7944444444444407</c:v>
                </c:pt>
                <c:pt idx="6333">
                  <c:v>8.7958333333333307</c:v>
                </c:pt>
                <c:pt idx="6334">
                  <c:v>8.7972222222222207</c:v>
                </c:pt>
                <c:pt idx="6335">
                  <c:v>8.7986111111111107</c:v>
                </c:pt>
                <c:pt idx="6336">
                  <c:v>8.8000000000000007</c:v>
                </c:pt>
                <c:pt idx="6337">
                  <c:v>8.8013888888888907</c:v>
                </c:pt>
                <c:pt idx="6338">
                  <c:v>8.8027777777777807</c:v>
                </c:pt>
                <c:pt idx="6339">
                  <c:v>8.8041666666666707</c:v>
                </c:pt>
                <c:pt idx="6340">
                  <c:v>8.8055555555555607</c:v>
                </c:pt>
                <c:pt idx="6341">
                  <c:v>8.80694444444444</c:v>
                </c:pt>
                <c:pt idx="6342">
                  <c:v>8.80833333333333</c:v>
                </c:pt>
                <c:pt idx="6343">
                  <c:v>8.80972222222222</c:v>
                </c:pt>
                <c:pt idx="6344">
                  <c:v>8.81111111111111</c:v>
                </c:pt>
                <c:pt idx="6345">
                  <c:v>8.8125</c:v>
                </c:pt>
                <c:pt idx="6346">
                  <c:v>8.81388888888889</c:v>
                </c:pt>
                <c:pt idx="6347">
                  <c:v>8.81527777777778</c:v>
                </c:pt>
                <c:pt idx="6348">
                  <c:v>8.81666666666667</c:v>
                </c:pt>
                <c:pt idx="6349">
                  <c:v>8.81805555555556</c:v>
                </c:pt>
                <c:pt idx="6350">
                  <c:v>8.81944444444445</c:v>
                </c:pt>
                <c:pt idx="6351">
                  <c:v>8.8208333333333293</c:v>
                </c:pt>
                <c:pt idx="6352">
                  <c:v>8.8222222222222193</c:v>
                </c:pt>
                <c:pt idx="6353">
                  <c:v>8.8236111111111093</c:v>
                </c:pt>
                <c:pt idx="6354">
                  <c:v>8.8249999999999993</c:v>
                </c:pt>
                <c:pt idx="6355">
                  <c:v>8.8263888888888893</c:v>
                </c:pt>
                <c:pt idx="6356">
                  <c:v>8.8277777777777793</c:v>
                </c:pt>
                <c:pt idx="6357">
                  <c:v>8.8291666666666693</c:v>
                </c:pt>
                <c:pt idx="6358">
                  <c:v>8.8305555555555593</c:v>
                </c:pt>
                <c:pt idx="6359">
                  <c:v>8.8319444444444404</c:v>
                </c:pt>
                <c:pt idx="6360">
                  <c:v>8.8333333333333304</c:v>
                </c:pt>
                <c:pt idx="6361">
                  <c:v>8.8347222222222204</c:v>
                </c:pt>
                <c:pt idx="6362">
                  <c:v>8.8361111111111104</c:v>
                </c:pt>
                <c:pt idx="6363">
                  <c:v>8.8375000000000004</c:v>
                </c:pt>
                <c:pt idx="6364">
                  <c:v>8.8388888888888903</c:v>
                </c:pt>
                <c:pt idx="6365">
                  <c:v>8.8402777777777803</c:v>
                </c:pt>
                <c:pt idx="6366">
                  <c:v>8.8416666666666703</c:v>
                </c:pt>
                <c:pt idx="6367">
                  <c:v>8.8430555555555603</c:v>
                </c:pt>
                <c:pt idx="6368">
                  <c:v>8.8444444444444503</c:v>
                </c:pt>
                <c:pt idx="6369">
                  <c:v>8.8458333333333297</c:v>
                </c:pt>
                <c:pt idx="6370">
                  <c:v>8.8472222222222197</c:v>
                </c:pt>
                <c:pt idx="6371">
                  <c:v>8.8486111111111097</c:v>
                </c:pt>
                <c:pt idx="6372">
                  <c:v>8.85</c:v>
                </c:pt>
                <c:pt idx="6373">
                  <c:v>8.8513888888888896</c:v>
                </c:pt>
                <c:pt idx="6374">
                  <c:v>8.8527777777777796</c:v>
                </c:pt>
                <c:pt idx="6375">
                  <c:v>8.8541666666666696</c:v>
                </c:pt>
                <c:pt idx="6376">
                  <c:v>8.8555555555555596</c:v>
                </c:pt>
                <c:pt idx="6377">
                  <c:v>8.8569444444444407</c:v>
                </c:pt>
                <c:pt idx="6378">
                  <c:v>8.8583333333333307</c:v>
                </c:pt>
                <c:pt idx="6379">
                  <c:v>8.8597222222222207</c:v>
                </c:pt>
                <c:pt idx="6380">
                  <c:v>8.8611111111111107</c:v>
                </c:pt>
                <c:pt idx="6381">
                  <c:v>8.8625000000000007</c:v>
                </c:pt>
                <c:pt idx="6382">
                  <c:v>8.8638888888888907</c:v>
                </c:pt>
                <c:pt idx="6383">
                  <c:v>8.8652777777777807</c:v>
                </c:pt>
                <c:pt idx="6384">
                  <c:v>8.8666666666666707</c:v>
                </c:pt>
                <c:pt idx="6385">
                  <c:v>8.8680555555555607</c:v>
                </c:pt>
                <c:pt idx="6386">
                  <c:v>8.86944444444444</c:v>
                </c:pt>
                <c:pt idx="6387">
                  <c:v>8.87083333333333</c:v>
                </c:pt>
                <c:pt idx="6388">
                  <c:v>8.87222222222222</c:v>
                </c:pt>
                <c:pt idx="6389">
                  <c:v>8.87361111111111</c:v>
                </c:pt>
                <c:pt idx="6390">
                  <c:v>8.875</c:v>
                </c:pt>
                <c:pt idx="6391">
                  <c:v>8.87638888888889</c:v>
                </c:pt>
                <c:pt idx="6392">
                  <c:v>8.87777777777778</c:v>
                </c:pt>
                <c:pt idx="6393">
                  <c:v>8.87916666666667</c:v>
                </c:pt>
                <c:pt idx="6394">
                  <c:v>8.88055555555556</c:v>
                </c:pt>
                <c:pt idx="6395">
                  <c:v>8.88194444444445</c:v>
                </c:pt>
                <c:pt idx="6396">
                  <c:v>8.8833333333333293</c:v>
                </c:pt>
                <c:pt idx="6397">
                  <c:v>8.8847222222222193</c:v>
                </c:pt>
                <c:pt idx="6398">
                  <c:v>8.8861111111111093</c:v>
                </c:pt>
                <c:pt idx="6399">
                  <c:v>8.8874999999999993</c:v>
                </c:pt>
                <c:pt idx="6400">
                  <c:v>8.8888888888888893</c:v>
                </c:pt>
                <c:pt idx="6401">
                  <c:v>8.8902777777777793</c:v>
                </c:pt>
                <c:pt idx="6402">
                  <c:v>8.8916666666666693</c:v>
                </c:pt>
                <c:pt idx="6403">
                  <c:v>8.8930555555555593</c:v>
                </c:pt>
                <c:pt idx="6404">
                  <c:v>8.8944444444444404</c:v>
                </c:pt>
                <c:pt idx="6405">
                  <c:v>8.8958333333333304</c:v>
                </c:pt>
                <c:pt idx="6406">
                  <c:v>8.8972222222222204</c:v>
                </c:pt>
                <c:pt idx="6407">
                  <c:v>8.8986111111111104</c:v>
                </c:pt>
                <c:pt idx="6408">
                  <c:v>8.9</c:v>
                </c:pt>
                <c:pt idx="6409">
                  <c:v>8.9013888888888903</c:v>
                </c:pt>
                <c:pt idx="6410">
                  <c:v>8.9027777777777803</c:v>
                </c:pt>
                <c:pt idx="6411">
                  <c:v>8.9041666666666703</c:v>
                </c:pt>
                <c:pt idx="6412">
                  <c:v>8.9055555555555603</c:v>
                </c:pt>
                <c:pt idx="6413">
                  <c:v>8.9069444444444503</c:v>
                </c:pt>
                <c:pt idx="6414">
                  <c:v>8.9083333333333297</c:v>
                </c:pt>
                <c:pt idx="6415">
                  <c:v>8.9097222222222197</c:v>
                </c:pt>
                <c:pt idx="6416">
                  <c:v>8.9111111111111097</c:v>
                </c:pt>
                <c:pt idx="6417">
                  <c:v>8.9124999999999996</c:v>
                </c:pt>
                <c:pt idx="6418">
                  <c:v>8.9138888888888896</c:v>
                </c:pt>
                <c:pt idx="6419">
                  <c:v>8.9152777777777796</c:v>
                </c:pt>
                <c:pt idx="6420">
                  <c:v>8.9166666666666696</c:v>
                </c:pt>
                <c:pt idx="6421">
                  <c:v>8.9180555555555596</c:v>
                </c:pt>
                <c:pt idx="6422">
                  <c:v>8.9194444444444407</c:v>
                </c:pt>
                <c:pt idx="6423">
                  <c:v>8.9208333333333307</c:v>
                </c:pt>
                <c:pt idx="6424">
                  <c:v>8.9222222222222207</c:v>
                </c:pt>
                <c:pt idx="6425">
                  <c:v>8.9236111111111107</c:v>
                </c:pt>
                <c:pt idx="6426">
                  <c:v>8.9250000000000007</c:v>
                </c:pt>
                <c:pt idx="6427">
                  <c:v>8.9263888888888907</c:v>
                </c:pt>
                <c:pt idx="6428">
                  <c:v>8.9277777777777807</c:v>
                </c:pt>
                <c:pt idx="6429">
                  <c:v>8.9291666666666707</c:v>
                </c:pt>
                <c:pt idx="6430">
                  <c:v>8.9305555555555607</c:v>
                </c:pt>
                <c:pt idx="6431">
                  <c:v>8.93194444444444</c:v>
                </c:pt>
                <c:pt idx="6432">
                  <c:v>8.93333333333333</c:v>
                </c:pt>
                <c:pt idx="6433">
                  <c:v>8.93472222222222</c:v>
                </c:pt>
                <c:pt idx="6434">
                  <c:v>8.93611111111111</c:v>
                </c:pt>
                <c:pt idx="6435">
                  <c:v>8.9375</c:v>
                </c:pt>
                <c:pt idx="6436">
                  <c:v>8.93888888888889</c:v>
                </c:pt>
                <c:pt idx="6437">
                  <c:v>8.94027777777778</c:v>
                </c:pt>
                <c:pt idx="6438">
                  <c:v>8.94166666666667</c:v>
                </c:pt>
                <c:pt idx="6439">
                  <c:v>8.94305555555556</c:v>
                </c:pt>
                <c:pt idx="6440">
                  <c:v>8.94444444444445</c:v>
                </c:pt>
                <c:pt idx="6441">
                  <c:v>8.9458333333333293</c:v>
                </c:pt>
                <c:pt idx="6442">
                  <c:v>8.9472222222222193</c:v>
                </c:pt>
                <c:pt idx="6443">
                  <c:v>8.9486111111111093</c:v>
                </c:pt>
                <c:pt idx="6444">
                  <c:v>8.9499999999999993</c:v>
                </c:pt>
                <c:pt idx="6445">
                  <c:v>8.9513888888888893</c:v>
                </c:pt>
                <c:pt idx="6446">
                  <c:v>8.9527777777777793</c:v>
                </c:pt>
                <c:pt idx="6447">
                  <c:v>8.9541666666666693</c:v>
                </c:pt>
                <c:pt idx="6448">
                  <c:v>8.9555555555555593</c:v>
                </c:pt>
                <c:pt idx="6449">
                  <c:v>8.9569444444444404</c:v>
                </c:pt>
                <c:pt idx="6450">
                  <c:v>8.9583333333333304</c:v>
                </c:pt>
                <c:pt idx="6451">
                  <c:v>8.9597222222222204</c:v>
                </c:pt>
                <c:pt idx="6452">
                  <c:v>8.9611111111111104</c:v>
                </c:pt>
                <c:pt idx="6453">
                  <c:v>8.9625000000000004</c:v>
                </c:pt>
                <c:pt idx="6454">
                  <c:v>8.9638888888888903</c:v>
                </c:pt>
                <c:pt idx="6455">
                  <c:v>8.9652777777777803</c:v>
                </c:pt>
                <c:pt idx="6456">
                  <c:v>8.9666666666666703</c:v>
                </c:pt>
                <c:pt idx="6457">
                  <c:v>8.9680555555555603</c:v>
                </c:pt>
                <c:pt idx="6458">
                  <c:v>8.9694444444444503</c:v>
                </c:pt>
                <c:pt idx="6459">
                  <c:v>8.9708333333333297</c:v>
                </c:pt>
                <c:pt idx="6460">
                  <c:v>8.9722222222222197</c:v>
                </c:pt>
                <c:pt idx="6461">
                  <c:v>8.9736111111111097</c:v>
                </c:pt>
                <c:pt idx="6462">
                  <c:v>8.9749999999999996</c:v>
                </c:pt>
                <c:pt idx="6463">
                  <c:v>8.9763888888888896</c:v>
                </c:pt>
                <c:pt idx="6464">
                  <c:v>8.9777777777777796</c:v>
                </c:pt>
                <c:pt idx="6465">
                  <c:v>8.9791666666666696</c:v>
                </c:pt>
                <c:pt idx="6466">
                  <c:v>8.9805555555555596</c:v>
                </c:pt>
                <c:pt idx="6467">
                  <c:v>8.9819444444444407</c:v>
                </c:pt>
                <c:pt idx="6468">
                  <c:v>8.9833333333333307</c:v>
                </c:pt>
                <c:pt idx="6469">
                  <c:v>8.9847222222222207</c:v>
                </c:pt>
                <c:pt idx="6470">
                  <c:v>8.9861111111111107</c:v>
                </c:pt>
                <c:pt idx="6471">
                  <c:v>8.9875000000000007</c:v>
                </c:pt>
                <c:pt idx="6472">
                  <c:v>8.9888888888888907</c:v>
                </c:pt>
                <c:pt idx="6473">
                  <c:v>8.9902777777777807</c:v>
                </c:pt>
                <c:pt idx="6474">
                  <c:v>8.9916666666666707</c:v>
                </c:pt>
                <c:pt idx="6475">
                  <c:v>8.9930555555555607</c:v>
                </c:pt>
                <c:pt idx="6476">
                  <c:v>8.99444444444444</c:v>
                </c:pt>
                <c:pt idx="6477">
                  <c:v>8.99583333333333</c:v>
                </c:pt>
                <c:pt idx="6478">
                  <c:v>8.99722222222222</c:v>
                </c:pt>
                <c:pt idx="6479">
                  <c:v>8.99861111111111</c:v>
                </c:pt>
                <c:pt idx="6480">
                  <c:v>9</c:v>
                </c:pt>
                <c:pt idx="6481">
                  <c:v>9.00138888888889</c:v>
                </c:pt>
                <c:pt idx="6482">
                  <c:v>9.00277777777778</c:v>
                </c:pt>
                <c:pt idx="6483">
                  <c:v>9.00416666666667</c:v>
                </c:pt>
                <c:pt idx="6484">
                  <c:v>9.00555555555556</c:v>
                </c:pt>
                <c:pt idx="6485">
                  <c:v>9.00694444444445</c:v>
                </c:pt>
                <c:pt idx="6486">
                  <c:v>9.0083333333333293</c:v>
                </c:pt>
                <c:pt idx="6487">
                  <c:v>9.0097222222222193</c:v>
                </c:pt>
                <c:pt idx="6488">
                  <c:v>9.0111111111111093</c:v>
                </c:pt>
                <c:pt idx="6489">
                  <c:v>9.0124999999999993</c:v>
                </c:pt>
                <c:pt idx="6490">
                  <c:v>9.0138888888888893</c:v>
                </c:pt>
                <c:pt idx="6491">
                  <c:v>9.0152777777777793</c:v>
                </c:pt>
                <c:pt idx="6492">
                  <c:v>9.0166666666666693</c:v>
                </c:pt>
                <c:pt idx="6493">
                  <c:v>9.0180555555555593</c:v>
                </c:pt>
                <c:pt idx="6494">
                  <c:v>9.0194444444444404</c:v>
                </c:pt>
                <c:pt idx="6495">
                  <c:v>9.0208333333333304</c:v>
                </c:pt>
                <c:pt idx="6496">
                  <c:v>9.0222222222222204</c:v>
                </c:pt>
                <c:pt idx="6497">
                  <c:v>9.0236111111111104</c:v>
                </c:pt>
                <c:pt idx="6498">
                  <c:v>9.0250000000000004</c:v>
                </c:pt>
                <c:pt idx="6499">
                  <c:v>9.0263888888888903</c:v>
                </c:pt>
                <c:pt idx="6500">
                  <c:v>9.0277777777777803</c:v>
                </c:pt>
                <c:pt idx="6501">
                  <c:v>9.0291666666666703</c:v>
                </c:pt>
                <c:pt idx="6502">
                  <c:v>9.0305555555555603</c:v>
                </c:pt>
                <c:pt idx="6503">
                  <c:v>9.0319444444444503</c:v>
                </c:pt>
                <c:pt idx="6504">
                  <c:v>9.0333333333333297</c:v>
                </c:pt>
                <c:pt idx="6505">
                  <c:v>9.0347222222222197</c:v>
                </c:pt>
                <c:pt idx="6506">
                  <c:v>9.0361111111111097</c:v>
                </c:pt>
                <c:pt idx="6507">
                  <c:v>9.0374999999999996</c:v>
                </c:pt>
                <c:pt idx="6508">
                  <c:v>9.0388888888888896</c:v>
                </c:pt>
                <c:pt idx="6509">
                  <c:v>9.0402777777777796</c:v>
                </c:pt>
                <c:pt idx="6510">
                  <c:v>9.0416666666666696</c:v>
                </c:pt>
                <c:pt idx="6511">
                  <c:v>9.0430555555555596</c:v>
                </c:pt>
                <c:pt idx="6512">
                  <c:v>9.0444444444444407</c:v>
                </c:pt>
                <c:pt idx="6513">
                  <c:v>9.0458333333333307</c:v>
                </c:pt>
                <c:pt idx="6514">
                  <c:v>9.0472222222222207</c:v>
                </c:pt>
                <c:pt idx="6515">
                  <c:v>9.0486111111111107</c:v>
                </c:pt>
                <c:pt idx="6516">
                  <c:v>9.0500000000000007</c:v>
                </c:pt>
                <c:pt idx="6517">
                  <c:v>9.0513888888888907</c:v>
                </c:pt>
                <c:pt idx="6518">
                  <c:v>9.0527777777777807</c:v>
                </c:pt>
                <c:pt idx="6519">
                  <c:v>9.0541666666666707</c:v>
                </c:pt>
                <c:pt idx="6520">
                  <c:v>9.0555555555555607</c:v>
                </c:pt>
                <c:pt idx="6521">
                  <c:v>9.05694444444444</c:v>
                </c:pt>
                <c:pt idx="6522">
                  <c:v>9.05833333333333</c:v>
                </c:pt>
                <c:pt idx="6523">
                  <c:v>9.05972222222222</c:v>
                </c:pt>
                <c:pt idx="6524">
                  <c:v>9.06111111111111</c:v>
                </c:pt>
                <c:pt idx="6525">
                  <c:v>9.0625</c:v>
                </c:pt>
                <c:pt idx="6526">
                  <c:v>9.06388888888889</c:v>
                </c:pt>
                <c:pt idx="6527">
                  <c:v>9.06527777777778</c:v>
                </c:pt>
                <c:pt idx="6528">
                  <c:v>9.06666666666667</c:v>
                </c:pt>
                <c:pt idx="6529">
                  <c:v>9.06805555555556</c:v>
                </c:pt>
                <c:pt idx="6530">
                  <c:v>9.06944444444445</c:v>
                </c:pt>
                <c:pt idx="6531">
                  <c:v>9.0708333333333293</c:v>
                </c:pt>
                <c:pt idx="6532">
                  <c:v>9.0722222222222193</c:v>
                </c:pt>
                <c:pt idx="6533">
                  <c:v>9.0736111111111093</c:v>
                </c:pt>
                <c:pt idx="6534">
                  <c:v>9.0749999999999993</c:v>
                </c:pt>
                <c:pt idx="6535">
                  <c:v>9.0763888888888893</c:v>
                </c:pt>
                <c:pt idx="6536">
                  <c:v>9.0777777777777793</c:v>
                </c:pt>
                <c:pt idx="6537">
                  <c:v>9.0791666666666693</c:v>
                </c:pt>
                <c:pt idx="6538">
                  <c:v>9.0805555555555593</c:v>
                </c:pt>
                <c:pt idx="6539">
                  <c:v>9.0819444444444404</c:v>
                </c:pt>
                <c:pt idx="6540">
                  <c:v>9.0833333333333304</c:v>
                </c:pt>
                <c:pt idx="6541">
                  <c:v>9.0847222222222204</c:v>
                </c:pt>
                <c:pt idx="6542">
                  <c:v>9.0861111111111104</c:v>
                </c:pt>
                <c:pt idx="6543">
                  <c:v>9.0875000000000004</c:v>
                </c:pt>
                <c:pt idx="6544">
                  <c:v>9.0888888888888903</c:v>
                </c:pt>
                <c:pt idx="6545">
                  <c:v>9.0902777777777803</c:v>
                </c:pt>
                <c:pt idx="6546">
                  <c:v>9.0916666666666703</c:v>
                </c:pt>
                <c:pt idx="6547">
                  <c:v>9.0930555555555603</c:v>
                </c:pt>
                <c:pt idx="6548">
                  <c:v>9.0944444444444503</c:v>
                </c:pt>
                <c:pt idx="6549">
                  <c:v>9.0958333333333297</c:v>
                </c:pt>
                <c:pt idx="6550">
                  <c:v>9.0972222222222197</c:v>
                </c:pt>
                <c:pt idx="6551">
                  <c:v>9.0986111111111097</c:v>
                </c:pt>
                <c:pt idx="6552">
                  <c:v>9.1</c:v>
                </c:pt>
                <c:pt idx="6553">
                  <c:v>9.1013888888888896</c:v>
                </c:pt>
                <c:pt idx="6554">
                  <c:v>9.1027777777777796</c:v>
                </c:pt>
                <c:pt idx="6555">
                  <c:v>9.1041666666666696</c:v>
                </c:pt>
                <c:pt idx="6556">
                  <c:v>9.1055555555555596</c:v>
                </c:pt>
                <c:pt idx="6557">
                  <c:v>9.1069444444444407</c:v>
                </c:pt>
                <c:pt idx="6558">
                  <c:v>9.1083333333333307</c:v>
                </c:pt>
                <c:pt idx="6559">
                  <c:v>9.1097222222222207</c:v>
                </c:pt>
                <c:pt idx="6560">
                  <c:v>9.1111111111111107</c:v>
                </c:pt>
                <c:pt idx="6561">
                  <c:v>9.1125000000000007</c:v>
                </c:pt>
                <c:pt idx="6562">
                  <c:v>9.1138888888888907</c:v>
                </c:pt>
                <c:pt idx="6563">
                  <c:v>9.1152777777777807</c:v>
                </c:pt>
                <c:pt idx="6564">
                  <c:v>9.1166666666666707</c:v>
                </c:pt>
                <c:pt idx="6565">
                  <c:v>9.1180555555555607</c:v>
                </c:pt>
                <c:pt idx="6566">
                  <c:v>9.11944444444444</c:v>
                </c:pt>
                <c:pt idx="6567">
                  <c:v>9.12083333333333</c:v>
                </c:pt>
                <c:pt idx="6568">
                  <c:v>9.12222222222222</c:v>
                </c:pt>
                <c:pt idx="6569">
                  <c:v>9.12361111111111</c:v>
                </c:pt>
                <c:pt idx="6570">
                  <c:v>9.125</c:v>
                </c:pt>
                <c:pt idx="6571">
                  <c:v>9.12638888888889</c:v>
                </c:pt>
                <c:pt idx="6572">
                  <c:v>9.12777777777778</c:v>
                </c:pt>
                <c:pt idx="6573">
                  <c:v>9.12916666666667</c:v>
                </c:pt>
                <c:pt idx="6574">
                  <c:v>9.13055555555556</c:v>
                </c:pt>
                <c:pt idx="6575">
                  <c:v>9.13194444444445</c:v>
                </c:pt>
                <c:pt idx="6576">
                  <c:v>9.1333333333333293</c:v>
                </c:pt>
                <c:pt idx="6577">
                  <c:v>9.1347222222222193</c:v>
                </c:pt>
                <c:pt idx="6578">
                  <c:v>9.1361111111111093</c:v>
                </c:pt>
                <c:pt idx="6579">
                  <c:v>9.1374999999999993</c:v>
                </c:pt>
                <c:pt idx="6580">
                  <c:v>9.1388888888888893</c:v>
                </c:pt>
                <c:pt idx="6581">
                  <c:v>9.1402777777777793</c:v>
                </c:pt>
                <c:pt idx="6582">
                  <c:v>9.1416666666666693</c:v>
                </c:pt>
                <c:pt idx="6583">
                  <c:v>9.1430555555555593</c:v>
                </c:pt>
                <c:pt idx="6584">
                  <c:v>9.1444444444444404</c:v>
                </c:pt>
                <c:pt idx="6585">
                  <c:v>9.1458333333333304</c:v>
                </c:pt>
                <c:pt idx="6586">
                  <c:v>9.1472222222222204</c:v>
                </c:pt>
                <c:pt idx="6587">
                  <c:v>9.1486111111111104</c:v>
                </c:pt>
                <c:pt idx="6588">
                  <c:v>9.15</c:v>
                </c:pt>
                <c:pt idx="6589">
                  <c:v>9.1513888888888903</c:v>
                </c:pt>
                <c:pt idx="6590">
                  <c:v>9.1527777777777803</c:v>
                </c:pt>
                <c:pt idx="6591">
                  <c:v>9.1541666666666703</c:v>
                </c:pt>
                <c:pt idx="6592">
                  <c:v>9.1555555555555603</c:v>
                </c:pt>
                <c:pt idx="6593">
                  <c:v>9.1569444444444503</c:v>
                </c:pt>
                <c:pt idx="6594">
                  <c:v>9.1583333333333297</c:v>
                </c:pt>
                <c:pt idx="6595">
                  <c:v>9.1597222222222197</c:v>
                </c:pt>
                <c:pt idx="6596">
                  <c:v>9.1611111111111097</c:v>
                </c:pt>
                <c:pt idx="6597">
                  <c:v>9.1624999999999996</c:v>
                </c:pt>
                <c:pt idx="6598">
                  <c:v>9.1638888888888896</c:v>
                </c:pt>
                <c:pt idx="6599">
                  <c:v>9.1652777777777796</c:v>
                </c:pt>
                <c:pt idx="6600">
                  <c:v>9.1666666666666696</c:v>
                </c:pt>
                <c:pt idx="6601">
                  <c:v>9.1680555555555596</c:v>
                </c:pt>
                <c:pt idx="6602">
                  <c:v>9.1694444444444407</c:v>
                </c:pt>
                <c:pt idx="6603">
                  <c:v>9.1708333333333307</c:v>
                </c:pt>
                <c:pt idx="6604">
                  <c:v>9.1722222222222207</c:v>
                </c:pt>
                <c:pt idx="6605">
                  <c:v>9.1736111111111107</c:v>
                </c:pt>
                <c:pt idx="6606">
                  <c:v>9.1750000000000007</c:v>
                </c:pt>
                <c:pt idx="6607">
                  <c:v>9.1763888888888907</c:v>
                </c:pt>
                <c:pt idx="6608">
                  <c:v>9.1777777777777807</c:v>
                </c:pt>
                <c:pt idx="6609">
                  <c:v>9.1791666666666707</c:v>
                </c:pt>
                <c:pt idx="6610">
                  <c:v>9.1805555555555607</c:v>
                </c:pt>
                <c:pt idx="6611">
                  <c:v>9.18194444444444</c:v>
                </c:pt>
                <c:pt idx="6612">
                  <c:v>9.18333333333333</c:v>
                </c:pt>
                <c:pt idx="6613">
                  <c:v>9.18472222222222</c:v>
                </c:pt>
                <c:pt idx="6614">
                  <c:v>9.18611111111111</c:v>
                </c:pt>
                <c:pt idx="6615">
                  <c:v>9.1875</c:v>
                </c:pt>
                <c:pt idx="6616">
                  <c:v>9.18888888888889</c:v>
                </c:pt>
                <c:pt idx="6617">
                  <c:v>9.19027777777778</c:v>
                </c:pt>
                <c:pt idx="6618">
                  <c:v>9.19166666666667</c:v>
                </c:pt>
                <c:pt idx="6619">
                  <c:v>9.19305555555556</c:v>
                </c:pt>
                <c:pt idx="6620">
                  <c:v>9.19444444444445</c:v>
                </c:pt>
                <c:pt idx="6621">
                  <c:v>9.1958333333333293</c:v>
                </c:pt>
                <c:pt idx="6622">
                  <c:v>9.1972222222222193</c:v>
                </c:pt>
                <c:pt idx="6623">
                  <c:v>9.1986111111111093</c:v>
                </c:pt>
                <c:pt idx="6624">
                  <c:v>9.1999999999999993</c:v>
                </c:pt>
                <c:pt idx="6625">
                  <c:v>9.2013888888888893</c:v>
                </c:pt>
                <c:pt idx="6626">
                  <c:v>9.2027777777777793</c:v>
                </c:pt>
                <c:pt idx="6627">
                  <c:v>9.2041666666666693</c:v>
                </c:pt>
                <c:pt idx="6628">
                  <c:v>9.2055555555555593</c:v>
                </c:pt>
                <c:pt idx="6629">
                  <c:v>9.2069444444444404</c:v>
                </c:pt>
                <c:pt idx="6630">
                  <c:v>9.2083333333333304</c:v>
                </c:pt>
                <c:pt idx="6631">
                  <c:v>9.2097222222222204</c:v>
                </c:pt>
                <c:pt idx="6632">
                  <c:v>9.2111111111111104</c:v>
                </c:pt>
                <c:pt idx="6633">
                  <c:v>9.2125000000000004</c:v>
                </c:pt>
                <c:pt idx="6634">
                  <c:v>9.2138888888888903</c:v>
                </c:pt>
                <c:pt idx="6635">
                  <c:v>9.2152777777777803</c:v>
                </c:pt>
                <c:pt idx="6636">
                  <c:v>9.2166666666666703</c:v>
                </c:pt>
                <c:pt idx="6637">
                  <c:v>9.2180555555555603</c:v>
                </c:pt>
                <c:pt idx="6638">
                  <c:v>9.2194444444444503</c:v>
                </c:pt>
                <c:pt idx="6639">
                  <c:v>9.2208333333333297</c:v>
                </c:pt>
                <c:pt idx="6640">
                  <c:v>9.2222222222222197</c:v>
                </c:pt>
                <c:pt idx="6641">
                  <c:v>9.2236111111111097</c:v>
                </c:pt>
                <c:pt idx="6642">
                  <c:v>9.2249999999999996</c:v>
                </c:pt>
                <c:pt idx="6643">
                  <c:v>9.2263888888888896</c:v>
                </c:pt>
                <c:pt idx="6644">
                  <c:v>9.2277777777777796</c:v>
                </c:pt>
                <c:pt idx="6645">
                  <c:v>9.2291666666666696</c:v>
                </c:pt>
                <c:pt idx="6646">
                  <c:v>9.2305555555555596</c:v>
                </c:pt>
                <c:pt idx="6647">
                  <c:v>9.2319444444444407</c:v>
                </c:pt>
                <c:pt idx="6648">
                  <c:v>9.2333333333333307</c:v>
                </c:pt>
                <c:pt idx="6649">
                  <c:v>9.2347222222222207</c:v>
                </c:pt>
                <c:pt idx="6650">
                  <c:v>9.2361111111111107</c:v>
                </c:pt>
                <c:pt idx="6651">
                  <c:v>9.2375000000000007</c:v>
                </c:pt>
                <c:pt idx="6652">
                  <c:v>9.2388888888888907</c:v>
                </c:pt>
                <c:pt idx="6653">
                  <c:v>9.2402777777777807</c:v>
                </c:pt>
                <c:pt idx="6654">
                  <c:v>9.2416666666666707</c:v>
                </c:pt>
                <c:pt idx="6655">
                  <c:v>9.2430555555555607</c:v>
                </c:pt>
                <c:pt idx="6656">
                  <c:v>9.24444444444444</c:v>
                </c:pt>
                <c:pt idx="6657">
                  <c:v>9.24583333333333</c:v>
                </c:pt>
                <c:pt idx="6658">
                  <c:v>9.24722222222222</c:v>
                </c:pt>
                <c:pt idx="6659">
                  <c:v>9.24861111111111</c:v>
                </c:pt>
                <c:pt idx="6660">
                  <c:v>9.25</c:v>
                </c:pt>
                <c:pt idx="6661">
                  <c:v>9.25138888888889</c:v>
                </c:pt>
                <c:pt idx="6662">
                  <c:v>9.25277777777778</c:v>
                </c:pt>
                <c:pt idx="6663">
                  <c:v>9.25416666666667</c:v>
                </c:pt>
                <c:pt idx="6664">
                  <c:v>9.25555555555556</c:v>
                </c:pt>
                <c:pt idx="6665">
                  <c:v>9.25694444444445</c:v>
                </c:pt>
                <c:pt idx="6666">
                  <c:v>9.2583333333333293</c:v>
                </c:pt>
                <c:pt idx="6667">
                  <c:v>9.2597222222222193</c:v>
                </c:pt>
                <c:pt idx="6668">
                  <c:v>9.2611111111111093</c:v>
                </c:pt>
                <c:pt idx="6669">
                  <c:v>9.2624999999999993</c:v>
                </c:pt>
                <c:pt idx="6670">
                  <c:v>9.2638888888888893</c:v>
                </c:pt>
                <c:pt idx="6671">
                  <c:v>9.2652777777777793</c:v>
                </c:pt>
                <c:pt idx="6672">
                  <c:v>9.2666666666666693</c:v>
                </c:pt>
                <c:pt idx="6673">
                  <c:v>9.2680555555555593</c:v>
                </c:pt>
                <c:pt idx="6674">
                  <c:v>9.2694444444444404</c:v>
                </c:pt>
                <c:pt idx="6675">
                  <c:v>9.2708333333333304</c:v>
                </c:pt>
                <c:pt idx="6676">
                  <c:v>9.2722222222222204</c:v>
                </c:pt>
                <c:pt idx="6677">
                  <c:v>9.2736111111111104</c:v>
                </c:pt>
                <c:pt idx="6678">
                  <c:v>9.2750000000000004</c:v>
                </c:pt>
                <c:pt idx="6679">
                  <c:v>9.2763888888888903</c:v>
                </c:pt>
                <c:pt idx="6680">
                  <c:v>9.2777777777777803</c:v>
                </c:pt>
                <c:pt idx="6681">
                  <c:v>9.2791666666666703</c:v>
                </c:pt>
                <c:pt idx="6682">
                  <c:v>9.2805555555555603</c:v>
                </c:pt>
                <c:pt idx="6683">
                  <c:v>9.2819444444444503</c:v>
                </c:pt>
                <c:pt idx="6684">
                  <c:v>9.2833333333333297</c:v>
                </c:pt>
                <c:pt idx="6685">
                  <c:v>9.2847222222222197</c:v>
                </c:pt>
                <c:pt idx="6686">
                  <c:v>9.2861111111111097</c:v>
                </c:pt>
                <c:pt idx="6687">
                  <c:v>9.2874999999999996</c:v>
                </c:pt>
                <c:pt idx="6688">
                  <c:v>9.2888888888888896</c:v>
                </c:pt>
                <c:pt idx="6689">
                  <c:v>9.2902777777777796</c:v>
                </c:pt>
                <c:pt idx="6690">
                  <c:v>9.2916666666666696</c:v>
                </c:pt>
                <c:pt idx="6691">
                  <c:v>9.2930555555555596</c:v>
                </c:pt>
                <c:pt idx="6692">
                  <c:v>9.2944444444444407</c:v>
                </c:pt>
                <c:pt idx="6693">
                  <c:v>9.2958333333333307</c:v>
                </c:pt>
                <c:pt idx="6694">
                  <c:v>9.2972222222222207</c:v>
                </c:pt>
                <c:pt idx="6695">
                  <c:v>9.2986111111111107</c:v>
                </c:pt>
                <c:pt idx="6696">
                  <c:v>9.3000000000000007</c:v>
                </c:pt>
                <c:pt idx="6697">
                  <c:v>9.3013888888888907</c:v>
                </c:pt>
                <c:pt idx="6698">
                  <c:v>9.3027777777777807</c:v>
                </c:pt>
                <c:pt idx="6699">
                  <c:v>9.3041666666666707</c:v>
                </c:pt>
                <c:pt idx="6700">
                  <c:v>9.3055555555555607</c:v>
                </c:pt>
                <c:pt idx="6701">
                  <c:v>9.30694444444444</c:v>
                </c:pt>
                <c:pt idx="6702">
                  <c:v>9.30833333333333</c:v>
                </c:pt>
                <c:pt idx="6703">
                  <c:v>9.30972222222222</c:v>
                </c:pt>
                <c:pt idx="6704">
                  <c:v>9.31111111111111</c:v>
                </c:pt>
                <c:pt idx="6705">
                  <c:v>9.3125</c:v>
                </c:pt>
                <c:pt idx="6706">
                  <c:v>9.31388888888889</c:v>
                </c:pt>
                <c:pt idx="6707">
                  <c:v>9.31527777777778</c:v>
                </c:pt>
                <c:pt idx="6708">
                  <c:v>9.31666666666667</c:v>
                </c:pt>
                <c:pt idx="6709">
                  <c:v>9.31805555555556</c:v>
                </c:pt>
                <c:pt idx="6710">
                  <c:v>9.31944444444445</c:v>
                </c:pt>
                <c:pt idx="6711">
                  <c:v>9.3208333333333293</c:v>
                </c:pt>
                <c:pt idx="6712">
                  <c:v>9.3222222222222193</c:v>
                </c:pt>
                <c:pt idx="6713">
                  <c:v>9.3236111111111093</c:v>
                </c:pt>
                <c:pt idx="6714">
                  <c:v>9.3249999999999993</c:v>
                </c:pt>
                <c:pt idx="6715">
                  <c:v>9.3263888888888893</c:v>
                </c:pt>
                <c:pt idx="6716">
                  <c:v>9.3277777777777793</c:v>
                </c:pt>
                <c:pt idx="6717">
                  <c:v>9.3291666666666693</c:v>
                </c:pt>
                <c:pt idx="6718">
                  <c:v>9.3305555555555593</c:v>
                </c:pt>
                <c:pt idx="6719">
                  <c:v>9.3319444444444404</c:v>
                </c:pt>
                <c:pt idx="6720">
                  <c:v>9.3333333333333304</c:v>
                </c:pt>
                <c:pt idx="6721">
                  <c:v>9.3347222222222204</c:v>
                </c:pt>
                <c:pt idx="6722">
                  <c:v>9.3361111111111104</c:v>
                </c:pt>
                <c:pt idx="6723">
                  <c:v>9.3375000000000004</c:v>
                </c:pt>
                <c:pt idx="6724">
                  <c:v>9.3388888888888903</c:v>
                </c:pt>
                <c:pt idx="6725">
                  <c:v>9.3402777777777803</c:v>
                </c:pt>
                <c:pt idx="6726">
                  <c:v>9.3416666666666703</c:v>
                </c:pt>
                <c:pt idx="6727">
                  <c:v>9.3430555555555603</c:v>
                </c:pt>
                <c:pt idx="6728">
                  <c:v>9.3444444444444503</c:v>
                </c:pt>
                <c:pt idx="6729">
                  <c:v>9.3458333333333297</c:v>
                </c:pt>
                <c:pt idx="6730">
                  <c:v>9.3472222222222197</c:v>
                </c:pt>
                <c:pt idx="6731">
                  <c:v>9.3486111111111097</c:v>
                </c:pt>
                <c:pt idx="6732">
                  <c:v>9.35</c:v>
                </c:pt>
                <c:pt idx="6733">
                  <c:v>9.3513888888888896</c:v>
                </c:pt>
                <c:pt idx="6734">
                  <c:v>9.3527777777777796</c:v>
                </c:pt>
                <c:pt idx="6735">
                  <c:v>9.3541666666666696</c:v>
                </c:pt>
                <c:pt idx="6736">
                  <c:v>9.3555555555555596</c:v>
                </c:pt>
                <c:pt idx="6737">
                  <c:v>9.3569444444444407</c:v>
                </c:pt>
                <c:pt idx="6738">
                  <c:v>9.3583333333333307</c:v>
                </c:pt>
                <c:pt idx="6739">
                  <c:v>9.3597222222222207</c:v>
                </c:pt>
                <c:pt idx="6740">
                  <c:v>9.3611111111111107</c:v>
                </c:pt>
                <c:pt idx="6741">
                  <c:v>9.3625000000000007</c:v>
                </c:pt>
                <c:pt idx="6742">
                  <c:v>9.3638888888888907</c:v>
                </c:pt>
                <c:pt idx="6743">
                  <c:v>9.3652777777777807</c:v>
                </c:pt>
                <c:pt idx="6744">
                  <c:v>9.3666666666666707</c:v>
                </c:pt>
                <c:pt idx="6745">
                  <c:v>9.3680555555555607</c:v>
                </c:pt>
                <c:pt idx="6746">
                  <c:v>9.36944444444444</c:v>
                </c:pt>
                <c:pt idx="6747">
                  <c:v>9.37083333333333</c:v>
                </c:pt>
                <c:pt idx="6748">
                  <c:v>9.37222222222222</c:v>
                </c:pt>
                <c:pt idx="6749">
                  <c:v>9.37361111111111</c:v>
                </c:pt>
                <c:pt idx="6750">
                  <c:v>9.375</c:v>
                </c:pt>
                <c:pt idx="6751">
                  <c:v>9.37638888888889</c:v>
                </c:pt>
                <c:pt idx="6752">
                  <c:v>9.37777777777778</c:v>
                </c:pt>
                <c:pt idx="6753">
                  <c:v>9.37916666666667</c:v>
                </c:pt>
                <c:pt idx="6754">
                  <c:v>9.38055555555556</c:v>
                </c:pt>
                <c:pt idx="6755">
                  <c:v>9.38194444444445</c:v>
                </c:pt>
                <c:pt idx="6756">
                  <c:v>9.3833333333333293</c:v>
                </c:pt>
                <c:pt idx="6757">
                  <c:v>9.3847222222222193</c:v>
                </c:pt>
                <c:pt idx="6758">
                  <c:v>9.3861111111111093</c:v>
                </c:pt>
                <c:pt idx="6759">
                  <c:v>9.3874999999999993</c:v>
                </c:pt>
                <c:pt idx="6760">
                  <c:v>9.3888888888888893</c:v>
                </c:pt>
                <c:pt idx="6761">
                  <c:v>9.3902777777777793</c:v>
                </c:pt>
                <c:pt idx="6762">
                  <c:v>9.3916666666666693</c:v>
                </c:pt>
                <c:pt idx="6763">
                  <c:v>9.3930555555555593</c:v>
                </c:pt>
                <c:pt idx="6764">
                  <c:v>9.3944444444444404</c:v>
                </c:pt>
                <c:pt idx="6765">
                  <c:v>9.3958333333333304</c:v>
                </c:pt>
                <c:pt idx="6766">
                  <c:v>9.3972222222222204</c:v>
                </c:pt>
                <c:pt idx="6767">
                  <c:v>9.3986111111111104</c:v>
                </c:pt>
                <c:pt idx="6768">
                  <c:v>9.4</c:v>
                </c:pt>
                <c:pt idx="6769">
                  <c:v>9.4013888888888903</c:v>
                </c:pt>
                <c:pt idx="6770">
                  <c:v>9.4027777777777803</c:v>
                </c:pt>
                <c:pt idx="6771">
                  <c:v>9.4041666666666703</c:v>
                </c:pt>
                <c:pt idx="6772">
                  <c:v>9.4055555555555603</c:v>
                </c:pt>
                <c:pt idx="6773">
                  <c:v>9.4069444444444503</c:v>
                </c:pt>
                <c:pt idx="6774">
                  <c:v>9.4083333333333297</c:v>
                </c:pt>
                <c:pt idx="6775">
                  <c:v>9.4097222222222197</c:v>
                </c:pt>
                <c:pt idx="6776">
                  <c:v>9.4111111111111097</c:v>
                </c:pt>
                <c:pt idx="6777">
                  <c:v>9.4124999999999996</c:v>
                </c:pt>
                <c:pt idx="6778">
                  <c:v>9.4138888888888896</c:v>
                </c:pt>
                <c:pt idx="6779">
                  <c:v>9.4152777777777796</c:v>
                </c:pt>
                <c:pt idx="6780">
                  <c:v>9.4166666666666696</c:v>
                </c:pt>
                <c:pt idx="6781">
                  <c:v>9.4180555555555596</c:v>
                </c:pt>
                <c:pt idx="6782">
                  <c:v>9.4194444444444407</c:v>
                </c:pt>
                <c:pt idx="6783">
                  <c:v>9.4208333333333307</c:v>
                </c:pt>
                <c:pt idx="6784">
                  <c:v>9.4222222222222207</c:v>
                </c:pt>
                <c:pt idx="6785">
                  <c:v>9.4236111111111107</c:v>
                </c:pt>
                <c:pt idx="6786">
                  <c:v>9.4250000000000007</c:v>
                </c:pt>
                <c:pt idx="6787">
                  <c:v>9.4263888888888907</c:v>
                </c:pt>
                <c:pt idx="6788">
                  <c:v>9.4277777777777807</c:v>
                </c:pt>
                <c:pt idx="6789">
                  <c:v>9.4291666666666707</c:v>
                </c:pt>
                <c:pt idx="6790">
                  <c:v>9.4305555555555607</c:v>
                </c:pt>
                <c:pt idx="6791">
                  <c:v>9.43194444444444</c:v>
                </c:pt>
                <c:pt idx="6792">
                  <c:v>9.43333333333333</c:v>
                </c:pt>
                <c:pt idx="6793">
                  <c:v>9.43472222222222</c:v>
                </c:pt>
                <c:pt idx="6794">
                  <c:v>9.43611111111111</c:v>
                </c:pt>
                <c:pt idx="6795">
                  <c:v>9.4375</c:v>
                </c:pt>
                <c:pt idx="6796">
                  <c:v>9.43888888888889</c:v>
                </c:pt>
                <c:pt idx="6797">
                  <c:v>9.44027777777778</c:v>
                </c:pt>
                <c:pt idx="6798">
                  <c:v>9.44166666666667</c:v>
                </c:pt>
                <c:pt idx="6799">
                  <c:v>9.44305555555556</c:v>
                </c:pt>
                <c:pt idx="6800">
                  <c:v>9.44444444444445</c:v>
                </c:pt>
                <c:pt idx="6801">
                  <c:v>9.4458333333333293</c:v>
                </c:pt>
                <c:pt idx="6802">
                  <c:v>9.4472222222222193</c:v>
                </c:pt>
                <c:pt idx="6803">
                  <c:v>9.4486111111111093</c:v>
                </c:pt>
                <c:pt idx="6804">
                  <c:v>9.4499999999999993</c:v>
                </c:pt>
                <c:pt idx="6805">
                  <c:v>9.4513888888888893</c:v>
                </c:pt>
                <c:pt idx="6806">
                  <c:v>9.4527777777777793</c:v>
                </c:pt>
                <c:pt idx="6807">
                  <c:v>9.4541666666666693</c:v>
                </c:pt>
                <c:pt idx="6808">
                  <c:v>9.4555555555555593</c:v>
                </c:pt>
                <c:pt idx="6809">
                  <c:v>9.4569444444444404</c:v>
                </c:pt>
                <c:pt idx="6810">
                  <c:v>9.4583333333333304</c:v>
                </c:pt>
                <c:pt idx="6811">
                  <c:v>9.4597222222222204</c:v>
                </c:pt>
                <c:pt idx="6812">
                  <c:v>9.4611111111111104</c:v>
                </c:pt>
                <c:pt idx="6813">
                  <c:v>9.4625000000000004</c:v>
                </c:pt>
                <c:pt idx="6814">
                  <c:v>9.4638888888888903</c:v>
                </c:pt>
                <c:pt idx="6815">
                  <c:v>9.4652777777777803</c:v>
                </c:pt>
                <c:pt idx="6816">
                  <c:v>9.4666666666666703</c:v>
                </c:pt>
                <c:pt idx="6817">
                  <c:v>9.4680555555555603</c:v>
                </c:pt>
                <c:pt idx="6818">
                  <c:v>9.4694444444444503</c:v>
                </c:pt>
                <c:pt idx="6819">
                  <c:v>9.4708333333333297</c:v>
                </c:pt>
                <c:pt idx="6820">
                  <c:v>9.4722222222222197</c:v>
                </c:pt>
                <c:pt idx="6821">
                  <c:v>9.4736111111111097</c:v>
                </c:pt>
                <c:pt idx="6822">
                  <c:v>9.4749999999999996</c:v>
                </c:pt>
                <c:pt idx="6823">
                  <c:v>9.4763888888888896</c:v>
                </c:pt>
                <c:pt idx="6824">
                  <c:v>9.4777777777777796</c:v>
                </c:pt>
                <c:pt idx="6825">
                  <c:v>9.4791666666666696</c:v>
                </c:pt>
                <c:pt idx="6826">
                  <c:v>9.4805555555555596</c:v>
                </c:pt>
                <c:pt idx="6827">
                  <c:v>9.4819444444444407</c:v>
                </c:pt>
                <c:pt idx="6828">
                  <c:v>9.4833333333333307</c:v>
                </c:pt>
                <c:pt idx="6829">
                  <c:v>9.4847222222222207</c:v>
                </c:pt>
                <c:pt idx="6830">
                  <c:v>9.4861111111111107</c:v>
                </c:pt>
                <c:pt idx="6831">
                  <c:v>9.4875000000000007</c:v>
                </c:pt>
                <c:pt idx="6832">
                  <c:v>9.4888888888888907</c:v>
                </c:pt>
                <c:pt idx="6833">
                  <c:v>9.4902777777777807</c:v>
                </c:pt>
                <c:pt idx="6834">
                  <c:v>9.4916666666666707</c:v>
                </c:pt>
                <c:pt idx="6835">
                  <c:v>9.4930555555555607</c:v>
                </c:pt>
                <c:pt idx="6836">
                  <c:v>9.49444444444444</c:v>
                </c:pt>
                <c:pt idx="6837">
                  <c:v>9.49583333333333</c:v>
                </c:pt>
                <c:pt idx="6838">
                  <c:v>9.49722222222222</c:v>
                </c:pt>
                <c:pt idx="6839">
                  <c:v>9.49861111111111</c:v>
                </c:pt>
                <c:pt idx="6840">
                  <c:v>9.5</c:v>
                </c:pt>
                <c:pt idx="6841">
                  <c:v>9.50138888888889</c:v>
                </c:pt>
                <c:pt idx="6842">
                  <c:v>9.50277777777778</c:v>
                </c:pt>
                <c:pt idx="6843">
                  <c:v>9.50416666666667</c:v>
                </c:pt>
                <c:pt idx="6844">
                  <c:v>9.50555555555556</c:v>
                </c:pt>
                <c:pt idx="6845">
                  <c:v>9.50694444444445</c:v>
                </c:pt>
                <c:pt idx="6846">
                  <c:v>9.5083333333333293</c:v>
                </c:pt>
                <c:pt idx="6847">
                  <c:v>9.5097222222222193</c:v>
                </c:pt>
                <c:pt idx="6848">
                  <c:v>9.5111111111111093</c:v>
                </c:pt>
                <c:pt idx="6849">
                  <c:v>9.5124999999999993</c:v>
                </c:pt>
                <c:pt idx="6850">
                  <c:v>9.5138888888888893</c:v>
                </c:pt>
                <c:pt idx="6851">
                  <c:v>9.5152777777777793</c:v>
                </c:pt>
                <c:pt idx="6852">
                  <c:v>9.5166666666666693</c:v>
                </c:pt>
                <c:pt idx="6853">
                  <c:v>9.5180555555555593</c:v>
                </c:pt>
                <c:pt idx="6854">
                  <c:v>9.5194444444444404</c:v>
                </c:pt>
                <c:pt idx="6855">
                  <c:v>9.5208333333333304</c:v>
                </c:pt>
                <c:pt idx="6856">
                  <c:v>9.5222222222222204</c:v>
                </c:pt>
                <c:pt idx="6857">
                  <c:v>9.5236111111111104</c:v>
                </c:pt>
                <c:pt idx="6858">
                  <c:v>9.5250000000000004</c:v>
                </c:pt>
                <c:pt idx="6859">
                  <c:v>9.5263888888888903</c:v>
                </c:pt>
                <c:pt idx="6860">
                  <c:v>9.5277777777777803</c:v>
                </c:pt>
                <c:pt idx="6861">
                  <c:v>9.5291666666666703</c:v>
                </c:pt>
                <c:pt idx="6862">
                  <c:v>9.5305555555555603</c:v>
                </c:pt>
                <c:pt idx="6863">
                  <c:v>9.5319444444444503</c:v>
                </c:pt>
                <c:pt idx="6864">
                  <c:v>9.5333333333333297</c:v>
                </c:pt>
                <c:pt idx="6865">
                  <c:v>9.5347222222222197</c:v>
                </c:pt>
                <c:pt idx="6866">
                  <c:v>9.5361111111111097</c:v>
                </c:pt>
                <c:pt idx="6867">
                  <c:v>9.5374999999999996</c:v>
                </c:pt>
                <c:pt idx="6868">
                  <c:v>9.5388888888888896</c:v>
                </c:pt>
                <c:pt idx="6869">
                  <c:v>9.5402777777777796</c:v>
                </c:pt>
                <c:pt idx="6870">
                  <c:v>9.5416666666666696</c:v>
                </c:pt>
                <c:pt idx="6871">
                  <c:v>9.5430555555555596</c:v>
                </c:pt>
                <c:pt idx="6872">
                  <c:v>9.5444444444444407</c:v>
                </c:pt>
                <c:pt idx="6873">
                  <c:v>9.5458333333333307</c:v>
                </c:pt>
                <c:pt idx="6874">
                  <c:v>9.5472222222222207</c:v>
                </c:pt>
                <c:pt idx="6875">
                  <c:v>9.5486111111111107</c:v>
                </c:pt>
                <c:pt idx="6876">
                  <c:v>9.5500000000000007</c:v>
                </c:pt>
                <c:pt idx="6877">
                  <c:v>9.5513888888888907</c:v>
                </c:pt>
                <c:pt idx="6878">
                  <c:v>9.5527777777777807</c:v>
                </c:pt>
                <c:pt idx="6879">
                  <c:v>9.5541666666666707</c:v>
                </c:pt>
                <c:pt idx="6880">
                  <c:v>9.5555555555555607</c:v>
                </c:pt>
                <c:pt idx="6881">
                  <c:v>9.55694444444444</c:v>
                </c:pt>
                <c:pt idx="6882">
                  <c:v>9.55833333333333</c:v>
                </c:pt>
                <c:pt idx="6883">
                  <c:v>9.55972222222222</c:v>
                </c:pt>
                <c:pt idx="6884">
                  <c:v>9.56111111111111</c:v>
                </c:pt>
                <c:pt idx="6885">
                  <c:v>9.5625</c:v>
                </c:pt>
                <c:pt idx="6886">
                  <c:v>9.56388888888889</c:v>
                </c:pt>
                <c:pt idx="6887">
                  <c:v>9.56527777777778</c:v>
                </c:pt>
                <c:pt idx="6888">
                  <c:v>9.56666666666667</c:v>
                </c:pt>
                <c:pt idx="6889">
                  <c:v>9.56805555555556</c:v>
                </c:pt>
                <c:pt idx="6890">
                  <c:v>9.56944444444445</c:v>
                </c:pt>
                <c:pt idx="6891">
                  <c:v>9.5708333333333293</c:v>
                </c:pt>
                <c:pt idx="6892">
                  <c:v>9.5722222222222193</c:v>
                </c:pt>
                <c:pt idx="6893">
                  <c:v>9.5736111111111093</c:v>
                </c:pt>
                <c:pt idx="6894">
                  <c:v>9.5749999999999993</c:v>
                </c:pt>
                <c:pt idx="6895">
                  <c:v>9.5763888888888893</c:v>
                </c:pt>
                <c:pt idx="6896">
                  <c:v>9.5777777777777793</c:v>
                </c:pt>
                <c:pt idx="6897">
                  <c:v>9.5791666666666693</c:v>
                </c:pt>
                <c:pt idx="6898">
                  <c:v>9.5805555555555593</c:v>
                </c:pt>
                <c:pt idx="6899">
                  <c:v>9.5819444444444404</c:v>
                </c:pt>
                <c:pt idx="6900">
                  <c:v>9.5833333333333304</c:v>
                </c:pt>
                <c:pt idx="6901">
                  <c:v>9.5847222222222204</c:v>
                </c:pt>
                <c:pt idx="6902">
                  <c:v>9.5861111111111104</c:v>
                </c:pt>
                <c:pt idx="6903">
                  <c:v>9.5875000000000004</c:v>
                </c:pt>
                <c:pt idx="6904">
                  <c:v>9.5888888888888903</c:v>
                </c:pt>
                <c:pt idx="6905">
                  <c:v>9.5902777777777803</c:v>
                </c:pt>
                <c:pt idx="6906">
                  <c:v>9.5916666666666703</c:v>
                </c:pt>
                <c:pt idx="6907">
                  <c:v>9.5930555555555603</c:v>
                </c:pt>
                <c:pt idx="6908">
                  <c:v>9.5944444444444503</c:v>
                </c:pt>
                <c:pt idx="6909">
                  <c:v>9.5958333333333297</c:v>
                </c:pt>
                <c:pt idx="6910">
                  <c:v>9.5972222222222197</c:v>
                </c:pt>
                <c:pt idx="6911">
                  <c:v>9.5986111111111097</c:v>
                </c:pt>
                <c:pt idx="6912">
                  <c:v>9.6</c:v>
                </c:pt>
                <c:pt idx="6913">
                  <c:v>9.6013888888888896</c:v>
                </c:pt>
                <c:pt idx="6914">
                  <c:v>9.6027777777777796</c:v>
                </c:pt>
                <c:pt idx="6915">
                  <c:v>9.6041666666666696</c:v>
                </c:pt>
                <c:pt idx="6916">
                  <c:v>9.6055555555555596</c:v>
                </c:pt>
                <c:pt idx="6917">
                  <c:v>9.6069444444444407</c:v>
                </c:pt>
                <c:pt idx="6918">
                  <c:v>9.6083333333333307</c:v>
                </c:pt>
                <c:pt idx="6919">
                  <c:v>9.6097222222222207</c:v>
                </c:pt>
                <c:pt idx="6920">
                  <c:v>9.6111111111111107</c:v>
                </c:pt>
                <c:pt idx="6921">
                  <c:v>9.6125000000000007</c:v>
                </c:pt>
                <c:pt idx="6922">
                  <c:v>9.6138888888888907</c:v>
                </c:pt>
                <c:pt idx="6923">
                  <c:v>9.6152777777777807</c:v>
                </c:pt>
                <c:pt idx="6924">
                  <c:v>9.6166666666666707</c:v>
                </c:pt>
                <c:pt idx="6925">
                  <c:v>9.6180555555555607</c:v>
                </c:pt>
                <c:pt idx="6926">
                  <c:v>9.61944444444444</c:v>
                </c:pt>
                <c:pt idx="6927">
                  <c:v>9.62083333333333</c:v>
                </c:pt>
                <c:pt idx="6928">
                  <c:v>9.62222222222222</c:v>
                </c:pt>
                <c:pt idx="6929">
                  <c:v>9.62361111111111</c:v>
                </c:pt>
                <c:pt idx="6930">
                  <c:v>9.625</c:v>
                </c:pt>
                <c:pt idx="6931">
                  <c:v>9.62638888888889</c:v>
                </c:pt>
                <c:pt idx="6932">
                  <c:v>9.62777777777778</c:v>
                </c:pt>
                <c:pt idx="6933">
                  <c:v>9.62916666666667</c:v>
                </c:pt>
                <c:pt idx="6934">
                  <c:v>9.63055555555556</c:v>
                </c:pt>
                <c:pt idx="6935">
                  <c:v>9.63194444444445</c:v>
                </c:pt>
                <c:pt idx="6936">
                  <c:v>9.6333333333333293</c:v>
                </c:pt>
                <c:pt idx="6937">
                  <c:v>9.6347222222222193</c:v>
                </c:pt>
                <c:pt idx="6938">
                  <c:v>9.6361111111111093</c:v>
                </c:pt>
                <c:pt idx="6939">
                  <c:v>9.6374999999999993</c:v>
                </c:pt>
                <c:pt idx="6940">
                  <c:v>9.6388888888888893</c:v>
                </c:pt>
                <c:pt idx="6941">
                  <c:v>9.6402777777777793</c:v>
                </c:pt>
                <c:pt idx="6942">
                  <c:v>9.6416666666666693</c:v>
                </c:pt>
                <c:pt idx="6943">
                  <c:v>9.6430555555555593</c:v>
                </c:pt>
                <c:pt idx="6944">
                  <c:v>9.6444444444444404</c:v>
                </c:pt>
                <c:pt idx="6945">
                  <c:v>9.6458333333333304</c:v>
                </c:pt>
                <c:pt idx="6946">
                  <c:v>9.6472222222222204</c:v>
                </c:pt>
                <c:pt idx="6947">
                  <c:v>9.6486111111111104</c:v>
                </c:pt>
                <c:pt idx="6948">
                  <c:v>9.65</c:v>
                </c:pt>
                <c:pt idx="6949">
                  <c:v>9.6513888888888903</c:v>
                </c:pt>
                <c:pt idx="6950">
                  <c:v>9.6527777777777803</c:v>
                </c:pt>
                <c:pt idx="6951">
                  <c:v>9.6541666666666703</c:v>
                </c:pt>
                <c:pt idx="6952">
                  <c:v>9.6555555555555603</c:v>
                </c:pt>
                <c:pt idx="6953">
                  <c:v>9.6569444444444503</c:v>
                </c:pt>
                <c:pt idx="6954">
                  <c:v>9.6583333333333297</c:v>
                </c:pt>
                <c:pt idx="6955">
                  <c:v>9.6597222222222197</c:v>
                </c:pt>
                <c:pt idx="6956">
                  <c:v>9.6611111111111097</c:v>
                </c:pt>
                <c:pt idx="6957">
                  <c:v>9.6624999999999996</c:v>
                </c:pt>
                <c:pt idx="6958">
                  <c:v>9.6638888888888896</c:v>
                </c:pt>
                <c:pt idx="6959">
                  <c:v>9.6652777777777796</c:v>
                </c:pt>
                <c:pt idx="6960">
                  <c:v>9.6666666666666696</c:v>
                </c:pt>
                <c:pt idx="6961">
                  <c:v>9.6680555555555596</c:v>
                </c:pt>
                <c:pt idx="6962">
                  <c:v>9.6694444444444407</c:v>
                </c:pt>
                <c:pt idx="6963">
                  <c:v>9.6708333333333307</c:v>
                </c:pt>
                <c:pt idx="6964">
                  <c:v>9.6722222222222207</c:v>
                </c:pt>
                <c:pt idx="6965">
                  <c:v>9.6736111111111107</c:v>
                </c:pt>
                <c:pt idx="6966">
                  <c:v>9.6750000000000007</c:v>
                </c:pt>
                <c:pt idx="6967">
                  <c:v>9.6763888888888907</c:v>
                </c:pt>
                <c:pt idx="6968">
                  <c:v>9.6777777777777807</c:v>
                </c:pt>
                <c:pt idx="6969">
                  <c:v>9.6791666666666707</c:v>
                </c:pt>
                <c:pt idx="6970">
                  <c:v>9.6805555555555607</c:v>
                </c:pt>
                <c:pt idx="6971">
                  <c:v>9.68194444444444</c:v>
                </c:pt>
                <c:pt idx="6972">
                  <c:v>9.68333333333333</c:v>
                </c:pt>
                <c:pt idx="6973">
                  <c:v>9.68472222222222</c:v>
                </c:pt>
                <c:pt idx="6974">
                  <c:v>9.68611111111111</c:v>
                </c:pt>
                <c:pt idx="6975">
                  <c:v>9.6875</c:v>
                </c:pt>
                <c:pt idx="6976">
                  <c:v>9.68888888888889</c:v>
                </c:pt>
                <c:pt idx="6977">
                  <c:v>9.69027777777778</c:v>
                </c:pt>
                <c:pt idx="6978">
                  <c:v>9.69166666666667</c:v>
                </c:pt>
                <c:pt idx="6979">
                  <c:v>9.69305555555556</c:v>
                </c:pt>
                <c:pt idx="6980">
                  <c:v>9.69444444444445</c:v>
                </c:pt>
                <c:pt idx="6981">
                  <c:v>9.6958333333333293</c:v>
                </c:pt>
                <c:pt idx="6982">
                  <c:v>9.6972222222222193</c:v>
                </c:pt>
                <c:pt idx="6983">
                  <c:v>9.6986111111111093</c:v>
                </c:pt>
                <c:pt idx="6984">
                  <c:v>9.6999999999999993</c:v>
                </c:pt>
                <c:pt idx="6985">
                  <c:v>9.7013888888888893</c:v>
                </c:pt>
                <c:pt idx="6986">
                  <c:v>9.7027777777777793</c:v>
                </c:pt>
                <c:pt idx="6987">
                  <c:v>9.7041666666666693</c:v>
                </c:pt>
                <c:pt idx="6988">
                  <c:v>9.7055555555555593</c:v>
                </c:pt>
                <c:pt idx="6989">
                  <c:v>9.7069444444444404</c:v>
                </c:pt>
                <c:pt idx="6990">
                  <c:v>9.7083333333333304</c:v>
                </c:pt>
                <c:pt idx="6991">
                  <c:v>9.7097222222222204</c:v>
                </c:pt>
                <c:pt idx="6992">
                  <c:v>9.7111111111111104</c:v>
                </c:pt>
                <c:pt idx="6993">
                  <c:v>9.7125000000000004</c:v>
                </c:pt>
                <c:pt idx="6994">
                  <c:v>9.7138888888888903</c:v>
                </c:pt>
                <c:pt idx="6995">
                  <c:v>9.7152777777777803</c:v>
                </c:pt>
                <c:pt idx="6996">
                  <c:v>9.7166666666666703</c:v>
                </c:pt>
                <c:pt idx="6997">
                  <c:v>9.7180555555555603</c:v>
                </c:pt>
                <c:pt idx="6998">
                  <c:v>9.7194444444444503</c:v>
                </c:pt>
                <c:pt idx="6999">
                  <c:v>9.7208333333333297</c:v>
                </c:pt>
                <c:pt idx="7000">
                  <c:v>9.7222222222222197</c:v>
                </c:pt>
                <c:pt idx="7001">
                  <c:v>9.7236111111111097</c:v>
                </c:pt>
                <c:pt idx="7002">
                  <c:v>9.7249999999999996</c:v>
                </c:pt>
                <c:pt idx="7003">
                  <c:v>9.7263888888888896</c:v>
                </c:pt>
                <c:pt idx="7004">
                  <c:v>9.7277777777777796</c:v>
                </c:pt>
                <c:pt idx="7005">
                  <c:v>9.7291666666666696</c:v>
                </c:pt>
                <c:pt idx="7006">
                  <c:v>9.7305555555555596</c:v>
                </c:pt>
                <c:pt idx="7007">
                  <c:v>9.7319444444444407</c:v>
                </c:pt>
                <c:pt idx="7008">
                  <c:v>9.7333333333333307</c:v>
                </c:pt>
                <c:pt idx="7009">
                  <c:v>9.7347222222222207</c:v>
                </c:pt>
                <c:pt idx="7010">
                  <c:v>9.7361111111111107</c:v>
                </c:pt>
                <c:pt idx="7011">
                  <c:v>9.7375000000000007</c:v>
                </c:pt>
                <c:pt idx="7012">
                  <c:v>9.7388888888888907</c:v>
                </c:pt>
                <c:pt idx="7013">
                  <c:v>9.7402777777777807</c:v>
                </c:pt>
                <c:pt idx="7014">
                  <c:v>9.7416666666666707</c:v>
                </c:pt>
                <c:pt idx="7015">
                  <c:v>9.7430555555555607</c:v>
                </c:pt>
                <c:pt idx="7016">
                  <c:v>9.74444444444444</c:v>
                </c:pt>
                <c:pt idx="7017">
                  <c:v>9.74583333333333</c:v>
                </c:pt>
                <c:pt idx="7018">
                  <c:v>9.74722222222222</c:v>
                </c:pt>
                <c:pt idx="7019">
                  <c:v>9.74861111111111</c:v>
                </c:pt>
                <c:pt idx="7020">
                  <c:v>9.75</c:v>
                </c:pt>
                <c:pt idx="7021">
                  <c:v>9.75138888888889</c:v>
                </c:pt>
                <c:pt idx="7022">
                  <c:v>9.75277777777778</c:v>
                </c:pt>
                <c:pt idx="7023">
                  <c:v>9.75416666666667</c:v>
                </c:pt>
                <c:pt idx="7024">
                  <c:v>9.75555555555556</c:v>
                </c:pt>
                <c:pt idx="7025">
                  <c:v>9.75694444444445</c:v>
                </c:pt>
                <c:pt idx="7026">
                  <c:v>9.7583333333333293</c:v>
                </c:pt>
                <c:pt idx="7027">
                  <c:v>9.7597222222222193</c:v>
                </c:pt>
                <c:pt idx="7028">
                  <c:v>9.7611111111111093</c:v>
                </c:pt>
                <c:pt idx="7029">
                  <c:v>9.7624999999999993</c:v>
                </c:pt>
                <c:pt idx="7030">
                  <c:v>9.7638888888888893</c:v>
                </c:pt>
                <c:pt idx="7031">
                  <c:v>9.7652777777777793</c:v>
                </c:pt>
                <c:pt idx="7032">
                  <c:v>9.7666666666666693</c:v>
                </c:pt>
                <c:pt idx="7033">
                  <c:v>9.7680555555555593</c:v>
                </c:pt>
                <c:pt idx="7034">
                  <c:v>9.7694444444444404</c:v>
                </c:pt>
                <c:pt idx="7035">
                  <c:v>9.7708333333333304</c:v>
                </c:pt>
                <c:pt idx="7036">
                  <c:v>9.7722222222222204</c:v>
                </c:pt>
                <c:pt idx="7037">
                  <c:v>9.7736111111111104</c:v>
                </c:pt>
                <c:pt idx="7038">
                  <c:v>9.7750000000000004</c:v>
                </c:pt>
                <c:pt idx="7039">
                  <c:v>9.7763888888888903</c:v>
                </c:pt>
                <c:pt idx="7040">
                  <c:v>9.7777777777777803</c:v>
                </c:pt>
                <c:pt idx="7041">
                  <c:v>9.7791666666666703</c:v>
                </c:pt>
                <c:pt idx="7042">
                  <c:v>9.7805555555555603</c:v>
                </c:pt>
                <c:pt idx="7043">
                  <c:v>9.7819444444444503</c:v>
                </c:pt>
                <c:pt idx="7044">
                  <c:v>9.7833333333333297</c:v>
                </c:pt>
                <c:pt idx="7045">
                  <c:v>9.7847222222222197</c:v>
                </c:pt>
                <c:pt idx="7046">
                  <c:v>9.7861111111111097</c:v>
                </c:pt>
                <c:pt idx="7047">
                  <c:v>9.7874999999999996</c:v>
                </c:pt>
                <c:pt idx="7048">
                  <c:v>9.7888888888888896</c:v>
                </c:pt>
                <c:pt idx="7049">
                  <c:v>9.7902777777777796</c:v>
                </c:pt>
                <c:pt idx="7050">
                  <c:v>9.7916666666666696</c:v>
                </c:pt>
                <c:pt idx="7051">
                  <c:v>9.7930555555555596</c:v>
                </c:pt>
                <c:pt idx="7052">
                  <c:v>9.7944444444444407</c:v>
                </c:pt>
                <c:pt idx="7053">
                  <c:v>9.7958333333333307</c:v>
                </c:pt>
                <c:pt idx="7054">
                  <c:v>9.7972222222222207</c:v>
                </c:pt>
                <c:pt idx="7055">
                  <c:v>9.7986111111111107</c:v>
                </c:pt>
                <c:pt idx="7056">
                  <c:v>9.8000000000000007</c:v>
                </c:pt>
                <c:pt idx="7057">
                  <c:v>9.8013888888888907</c:v>
                </c:pt>
                <c:pt idx="7058">
                  <c:v>9.8027777777777807</c:v>
                </c:pt>
                <c:pt idx="7059">
                  <c:v>9.8041666666666707</c:v>
                </c:pt>
                <c:pt idx="7060">
                  <c:v>9.8055555555555607</c:v>
                </c:pt>
                <c:pt idx="7061">
                  <c:v>9.80694444444444</c:v>
                </c:pt>
                <c:pt idx="7062">
                  <c:v>9.80833333333333</c:v>
                </c:pt>
                <c:pt idx="7063">
                  <c:v>9.80972222222222</c:v>
                </c:pt>
                <c:pt idx="7064">
                  <c:v>9.81111111111111</c:v>
                </c:pt>
                <c:pt idx="7065">
                  <c:v>9.8125</c:v>
                </c:pt>
                <c:pt idx="7066">
                  <c:v>9.81388888888889</c:v>
                </c:pt>
                <c:pt idx="7067">
                  <c:v>9.81527777777778</c:v>
                </c:pt>
                <c:pt idx="7068">
                  <c:v>9.81666666666667</c:v>
                </c:pt>
                <c:pt idx="7069">
                  <c:v>9.81805555555556</c:v>
                </c:pt>
                <c:pt idx="7070">
                  <c:v>9.81944444444445</c:v>
                </c:pt>
                <c:pt idx="7071">
                  <c:v>9.8208333333333293</c:v>
                </c:pt>
                <c:pt idx="7072">
                  <c:v>9.8222222222222193</c:v>
                </c:pt>
                <c:pt idx="7073">
                  <c:v>9.8236111111111093</c:v>
                </c:pt>
                <c:pt idx="7074">
                  <c:v>9.8249999999999993</c:v>
                </c:pt>
                <c:pt idx="7075">
                  <c:v>9.8263888888888893</c:v>
                </c:pt>
                <c:pt idx="7076">
                  <c:v>9.8277777777777793</c:v>
                </c:pt>
                <c:pt idx="7077">
                  <c:v>9.8291666666666693</c:v>
                </c:pt>
                <c:pt idx="7078">
                  <c:v>9.8305555555555593</c:v>
                </c:pt>
                <c:pt idx="7079">
                  <c:v>9.8319444444444404</c:v>
                </c:pt>
                <c:pt idx="7080">
                  <c:v>9.8333333333333304</c:v>
                </c:pt>
                <c:pt idx="7081">
                  <c:v>9.8347222222222204</c:v>
                </c:pt>
                <c:pt idx="7082">
                  <c:v>9.8361111111111104</c:v>
                </c:pt>
                <c:pt idx="7083">
                  <c:v>9.8375000000000004</c:v>
                </c:pt>
                <c:pt idx="7084">
                  <c:v>9.8388888888888903</c:v>
                </c:pt>
                <c:pt idx="7085">
                  <c:v>9.8402777777777803</c:v>
                </c:pt>
                <c:pt idx="7086">
                  <c:v>9.8416666666666703</c:v>
                </c:pt>
                <c:pt idx="7087">
                  <c:v>9.8430555555555603</c:v>
                </c:pt>
                <c:pt idx="7088">
                  <c:v>9.8444444444444503</c:v>
                </c:pt>
                <c:pt idx="7089">
                  <c:v>9.8458333333333297</c:v>
                </c:pt>
                <c:pt idx="7090">
                  <c:v>9.8472222222222197</c:v>
                </c:pt>
                <c:pt idx="7091">
                  <c:v>9.8486111111111097</c:v>
                </c:pt>
                <c:pt idx="7092">
                  <c:v>9.85</c:v>
                </c:pt>
                <c:pt idx="7093">
                  <c:v>9.8513888888888896</c:v>
                </c:pt>
                <c:pt idx="7094">
                  <c:v>9.8527777777777796</c:v>
                </c:pt>
                <c:pt idx="7095">
                  <c:v>9.8541666666666696</c:v>
                </c:pt>
                <c:pt idx="7096">
                  <c:v>9.8555555555555596</c:v>
                </c:pt>
                <c:pt idx="7097">
                  <c:v>9.8569444444444407</c:v>
                </c:pt>
                <c:pt idx="7098">
                  <c:v>9.8583333333333307</c:v>
                </c:pt>
                <c:pt idx="7099">
                  <c:v>9.8597222222222207</c:v>
                </c:pt>
                <c:pt idx="7100">
                  <c:v>9.8611111111111107</c:v>
                </c:pt>
                <c:pt idx="7101">
                  <c:v>9.8625000000000007</c:v>
                </c:pt>
                <c:pt idx="7102">
                  <c:v>9.8638888888888907</c:v>
                </c:pt>
                <c:pt idx="7103">
                  <c:v>9.8652777777777807</c:v>
                </c:pt>
                <c:pt idx="7104">
                  <c:v>9.8666666666666707</c:v>
                </c:pt>
                <c:pt idx="7105">
                  <c:v>9.8680555555555607</c:v>
                </c:pt>
                <c:pt idx="7106">
                  <c:v>9.86944444444444</c:v>
                </c:pt>
                <c:pt idx="7107">
                  <c:v>9.87083333333333</c:v>
                </c:pt>
                <c:pt idx="7108">
                  <c:v>9.87222222222222</c:v>
                </c:pt>
                <c:pt idx="7109">
                  <c:v>9.87361111111111</c:v>
                </c:pt>
                <c:pt idx="7110">
                  <c:v>9.875</c:v>
                </c:pt>
                <c:pt idx="7111">
                  <c:v>9.87638888888889</c:v>
                </c:pt>
                <c:pt idx="7112">
                  <c:v>9.87777777777778</c:v>
                </c:pt>
                <c:pt idx="7113">
                  <c:v>9.87916666666667</c:v>
                </c:pt>
                <c:pt idx="7114">
                  <c:v>9.88055555555556</c:v>
                </c:pt>
                <c:pt idx="7115">
                  <c:v>9.88194444444445</c:v>
                </c:pt>
                <c:pt idx="7116">
                  <c:v>9.8833333333333293</c:v>
                </c:pt>
                <c:pt idx="7117">
                  <c:v>9.8847222222222193</c:v>
                </c:pt>
                <c:pt idx="7118">
                  <c:v>9.8861111111111093</c:v>
                </c:pt>
                <c:pt idx="7119">
                  <c:v>9.8874999999999993</c:v>
                </c:pt>
                <c:pt idx="7120">
                  <c:v>9.8888888888888893</c:v>
                </c:pt>
                <c:pt idx="7121">
                  <c:v>9.8902777777777793</c:v>
                </c:pt>
                <c:pt idx="7122">
                  <c:v>9.8916666666666693</c:v>
                </c:pt>
                <c:pt idx="7123">
                  <c:v>9.8930555555555593</c:v>
                </c:pt>
                <c:pt idx="7124">
                  <c:v>9.8944444444444404</c:v>
                </c:pt>
                <c:pt idx="7125">
                  <c:v>9.8958333333333304</c:v>
                </c:pt>
                <c:pt idx="7126">
                  <c:v>9.8972222222222204</c:v>
                </c:pt>
                <c:pt idx="7127">
                  <c:v>9.8986111111111104</c:v>
                </c:pt>
                <c:pt idx="7128">
                  <c:v>9.9</c:v>
                </c:pt>
                <c:pt idx="7129">
                  <c:v>9.9013888888888903</c:v>
                </c:pt>
                <c:pt idx="7130">
                  <c:v>9.9027777777777803</c:v>
                </c:pt>
                <c:pt idx="7131">
                  <c:v>9.9041666666666703</c:v>
                </c:pt>
                <c:pt idx="7132">
                  <c:v>9.9055555555555603</c:v>
                </c:pt>
                <c:pt idx="7133">
                  <c:v>9.9069444444444503</c:v>
                </c:pt>
                <c:pt idx="7134">
                  <c:v>9.9083333333333297</c:v>
                </c:pt>
                <c:pt idx="7135">
                  <c:v>9.9097222222222197</c:v>
                </c:pt>
                <c:pt idx="7136">
                  <c:v>9.9111111111111097</c:v>
                </c:pt>
                <c:pt idx="7137">
                  <c:v>9.9124999999999996</c:v>
                </c:pt>
                <c:pt idx="7138">
                  <c:v>9.9138888888888896</c:v>
                </c:pt>
                <c:pt idx="7139">
                  <c:v>9.9152777777777796</c:v>
                </c:pt>
                <c:pt idx="7140">
                  <c:v>9.9166666666666696</c:v>
                </c:pt>
                <c:pt idx="7141">
                  <c:v>9.9180555555555596</c:v>
                </c:pt>
                <c:pt idx="7142">
                  <c:v>9.9194444444444407</c:v>
                </c:pt>
                <c:pt idx="7143">
                  <c:v>9.9208333333333307</c:v>
                </c:pt>
                <c:pt idx="7144">
                  <c:v>9.9222222222222207</c:v>
                </c:pt>
                <c:pt idx="7145">
                  <c:v>9.9236111111111107</c:v>
                </c:pt>
                <c:pt idx="7146">
                  <c:v>9.9250000000000007</c:v>
                </c:pt>
                <c:pt idx="7147">
                  <c:v>9.9263888888888907</c:v>
                </c:pt>
                <c:pt idx="7148">
                  <c:v>9.9277777777777807</c:v>
                </c:pt>
                <c:pt idx="7149">
                  <c:v>9.9291666666666707</c:v>
                </c:pt>
                <c:pt idx="7150">
                  <c:v>9.9305555555555607</c:v>
                </c:pt>
                <c:pt idx="7151">
                  <c:v>9.93194444444444</c:v>
                </c:pt>
                <c:pt idx="7152">
                  <c:v>9.93333333333333</c:v>
                </c:pt>
                <c:pt idx="7153">
                  <c:v>9.93472222222222</c:v>
                </c:pt>
                <c:pt idx="7154">
                  <c:v>9.93611111111111</c:v>
                </c:pt>
                <c:pt idx="7155">
                  <c:v>9.9375</c:v>
                </c:pt>
                <c:pt idx="7156">
                  <c:v>9.93888888888889</c:v>
                </c:pt>
                <c:pt idx="7157">
                  <c:v>9.94027777777778</c:v>
                </c:pt>
                <c:pt idx="7158">
                  <c:v>9.94166666666667</c:v>
                </c:pt>
                <c:pt idx="7159">
                  <c:v>9.94305555555556</c:v>
                </c:pt>
                <c:pt idx="7160">
                  <c:v>9.94444444444445</c:v>
                </c:pt>
                <c:pt idx="7161">
                  <c:v>9.9458333333333293</c:v>
                </c:pt>
                <c:pt idx="7162">
                  <c:v>9.9472222222222193</c:v>
                </c:pt>
                <c:pt idx="7163">
                  <c:v>9.9486111111111093</c:v>
                </c:pt>
                <c:pt idx="7164">
                  <c:v>9.9499999999999993</c:v>
                </c:pt>
                <c:pt idx="7165">
                  <c:v>9.9513888888888893</c:v>
                </c:pt>
                <c:pt idx="7166">
                  <c:v>9.9527777777777793</c:v>
                </c:pt>
                <c:pt idx="7167">
                  <c:v>9.9541666666666693</c:v>
                </c:pt>
                <c:pt idx="7168">
                  <c:v>9.9555555555555593</c:v>
                </c:pt>
                <c:pt idx="7169">
                  <c:v>9.9569444444444404</c:v>
                </c:pt>
                <c:pt idx="7170">
                  <c:v>9.9583333333333304</c:v>
                </c:pt>
                <c:pt idx="7171">
                  <c:v>9.9597222222222204</c:v>
                </c:pt>
                <c:pt idx="7172">
                  <c:v>9.9611111111111104</c:v>
                </c:pt>
                <c:pt idx="7173">
                  <c:v>9.9625000000000004</c:v>
                </c:pt>
                <c:pt idx="7174">
                  <c:v>9.9638888888888903</c:v>
                </c:pt>
                <c:pt idx="7175">
                  <c:v>9.9652777777777803</c:v>
                </c:pt>
                <c:pt idx="7176">
                  <c:v>9.9666666666666703</c:v>
                </c:pt>
                <c:pt idx="7177">
                  <c:v>9.9680555555555603</c:v>
                </c:pt>
                <c:pt idx="7178">
                  <c:v>9.9694444444444503</c:v>
                </c:pt>
                <c:pt idx="7179">
                  <c:v>9.9708333333333297</c:v>
                </c:pt>
                <c:pt idx="7180">
                  <c:v>9.9722222222222197</c:v>
                </c:pt>
                <c:pt idx="7181">
                  <c:v>9.9736111111111097</c:v>
                </c:pt>
                <c:pt idx="7182">
                  <c:v>9.9749999999999996</c:v>
                </c:pt>
                <c:pt idx="7183">
                  <c:v>9.9763888888888896</c:v>
                </c:pt>
                <c:pt idx="7184">
                  <c:v>9.9777777777777796</c:v>
                </c:pt>
                <c:pt idx="7185">
                  <c:v>9.9791666666666696</c:v>
                </c:pt>
                <c:pt idx="7186">
                  <c:v>9.9805555555555596</c:v>
                </c:pt>
                <c:pt idx="7187">
                  <c:v>9.9819444444444407</c:v>
                </c:pt>
                <c:pt idx="7188">
                  <c:v>9.9833333333333307</c:v>
                </c:pt>
                <c:pt idx="7189">
                  <c:v>9.9847222222222207</c:v>
                </c:pt>
                <c:pt idx="7190">
                  <c:v>9.9861111111111107</c:v>
                </c:pt>
                <c:pt idx="7191">
                  <c:v>9.9875000000000007</c:v>
                </c:pt>
                <c:pt idx="7192">
                  <c:v>9.9888888888888907</c:v>
                </c:pt>
                <c:pt idx="7193">
                  <c:v>9.9902777777777807</c:v>
                </c:pt>
                <c:pt idx="7194">
                  <c:v>9.9916666666666707</c:v>
                </c:pt>
                <c:pt idx="7195">
                  <c:v>9.9930555555555607</c:v>
                </c:pt>
                <c:pt idx="7196">
                  <c:v>9.99444444444444</c:v>
                </c:pt>
                <c:pt idx="7197">
                  <c:v>9.99583333333333</c:v>
                </c:pt>
                <c:pt idx="7198">
                  <c:v>9.99722222222222</c:v>
                </c:pt>
                <c:pt idx="7199">
                  <c:v>9.99861111111111</c:v>
                </c:pt>
                <c:pt idx="7200">
                  <c:v>10</c:v>
                </c:pt>
                <c:pt idx="7201">
                  <c:v>10.001388888888901</c:v>
                </c:pt>
                <c:pt idx="7202">
                  <c:v>10.0027777777778</c:v>
                </c:pt>
                <c:pt idx="7203">
                  <c:v>10.0041666666667</c:v>
                </c:pt>
                <c:pt idx="7204">
                  <c:v>10.005555555555601</c:v>
                </c:pt>
                <c:pt idx="7205">
                  <c:v>10.0069444444444</c:v>
                </c:pt>
                <c:pt idx="7206">
                  <c:v>10.008333333333301</c:v>
                </c:pt>
                <c:pt idx="7207">
                  <c:v>10.0097222222222</c:v>
                </c:pt>
                <c:pt idx="7208">
                  <c:v>10.0111111111111</c:v>
                </c:pt>
                <c:pt idx="7209">
                  <c:v>10.012499999999999</c:v>
                </c:pt>
                <c:pt idx="7210">
                  <c:v>10.0138888888889</c:v>
                </c:pt>
                <c:pt idx="7211">
                  <c:v>10.015277777777801</c:v>
                </c:pt>
                <c:pt idx="7212">
                  <c:v>10.016666666666699</c:v>
                </c:pt>
                <c:pt idx="7213">
                  <c:v>10.0180555555556</c:v>
                </c:pt>
                <c:pt idx="7214">
                  <c:v>10.0194444444444</c:v>
                </c:pt>
                <c:pt idx="7215">
                  <c:v>10.0208333333333</c:v>
                </c:pt>
                <c:pt idx="7216">
                  <c:v>10.022222222222201</c:v>
                </c:pt>
                <c:pt idx="7217">
                  <c:v>10.0236111111111</c:v>
                </c:pt>
                <c:pt idx="7218">
                  <c:v>10.025</c:v>
                </c:pt>
                <c:pt idx="7219">
                  <c:v>10.026388888888899</c:v>
                </c:pt>
                <c:pt idx="7220">
                  <c:v>10.0277777777778</c:v>
                </c:pt>
                <c:pt idx="7221">
                  <c:v>10.029166666666701</c:v>
                </c:pt>
                <c:pt idx="7222">
                  <c:v>10.030555555555599</c:v>
                </c:pt>
                <c:pt idx="7223">
                  <c:v>10.031944444444401</c:v>
                </c:pt>
                <c:pt idx="7224">
                  <c:v>10.033333333333299</c:v>
                </c:pt>
                <c:pt idx="7225">
                  <c:v>10.0347222222222</c:v>
                </c:pt>
                <c:pt idx="7226">
                  <c:v>10.036111111111101</c:v>
                </c:pt>
                <c:pt idx="7227">
                  <c:v>10.0375</c:v>
                </c:pt>
                <c:pt idx="7228">
                  <c:v>10.0388888888889</c:v>
                </c:pt>
                <c:pt idx="7229">
                  <c:v>10.040277777777799</c:v>
                </c:pt>
                <c:pt idx="7230">
                  <c:v>10.0416666666667</c:v>
                </c:pt>
                <c:pt idx="7231">
                  <c:v>10.0430555555556</c:v>
                </c:pt>
                <c:pt idx="7232">
                  <c:v>10.0444444444444</c:v>
                </c:pt>
                <c:pt idx="7233">
                  <c:v>10.045833333333301</c:v>
                </c:pt>
                <c:pt idx="7234">
                  <c:v>10.047222222222199</c:v>
                </c:pt>
                <c:pt idx="7235">
                  <c:v>10.0486111111111</c:v>
                </c:pt>
                <c:pt idx="7236">
                  <c:v>10.050000000000001</c:v>
                </c:pt>
                <c:pt idx="7237">
                  <c:v>10.0513888888889</c:v>
                </c:pt>
                <c:pt idx="7238">
                  <c:v>10.0527777777778</c:v>
                </c:pt>
                <c:pt idx="7239">
                  <c:v>10.054166666666699</c:v>
                </c:pt>
                <c:pt idx="7240">
                  <c:v>10.0555555555556</c:v>
                </c:pt>
                <c:pt idx="7241">
                  <c:v>10.056944444444399</c:v>
                </c:pt>
                <c:pt idx="7242">
                  <c:v>10.0583333333333</c:v>
                </c:pt>
                <c:pt idx="7243">
                  <c:v>10.0597222222222</c:v>
                </c:pt>
                <c:pt idx="7244">
                  <c:v>10.061111111111099</c:v>
                </c:pt>
                <c:pt idx="7245">
                  <c:v>10.0625</c:v>
                </c:pt>
                <c:pt idx="7246">
                  <c:v>10.063888888888901</c:v>
                </c:pt>
                <c:pt idx="7247">
                  <c:v>10.0652777777778</c:v>
                </c:pt>
                <c:pt idx="7248">
                  <c:v>10.0666666666667</c:v>
                </c:pt>
                <c:pt idx="7249">
                  <c:v>10.068055555555601</c:v>
                </c:pt>
                <c:pt idx="7250">
                  <c:v>10.0694444444444</c:v>
                </c:pt>
                <c:pt idx="7251">
                  <c:v>10.070833333333301</c:v>
                </c:pt>
                <c:pt idx="7252">
                  <c:v>10.0722222222222</c:v>
                </c:pt>
                <c:pt idx="7253">
                  <c:v>10.0736111111111</c:v>
                </c:pt>
                <c:pt idx="7254">
                  <c:v>10.074999999999999</c:v>
                </c:pt>
                <c:pt idx="7255">
                  <c:v>10.0763888888889</c:v>
                </c:pt>
                <c:pt idx="7256">
                  <c:v>10.077777777777801</c:v>
                </c:pt>
                <c:pt idx="7257">
                  <c:v>10.079166666666699</c:v>
                </c:pt>
                <c:pt idx="7258">
                  <c:v>10.0805555555556</c:v>
                </c:pt>
                <c:pt idx="7259">
                  <c:v>10.0819444444444</c:v>
                </c:pt>
                <c:pt idx="7260">
                  <c:v>10.0833333333333</c:v>
                </c:pt>
                <c:pt idx="7261">
                  <c:v>10.084722222222201</c:v>
                </c:pt>
                <c:pt idx="7262">
                  <c:v>10.0861111111111</c:v>
                </c:pt>
                <c:pt idx="7263">
                  <c:v>10.0875</c:v>
                </c:pt>
                <c:pt idx="7264">
                  <c:v>10.088888888888899</c:v>
                </c:pt>
                <c:pt idx="7265">
                  <c:v>10.0902777777778</c:v>
                </c:pt>
                <c:pt idx="7266">
                  <c:v>10.091666666666701</c:v>
                </c:pt>
                <c:pt idx="7267">
                  <c:v>10.093055555555599</c:v>
                </c:pt>
                <c:pt idx="7268">
                  <c:v>10.094444444444401</c:v>
                </c:pt>
                <c:pt idx="7269">
                  <c:v>10.095833333333299</c:v>
                </c:pt>
                <c:pt idx="7270">
                  <c:v>10.0972222222222</c:v>
                </c:pt>
                <c:pt idx="7271">
                  <c:v>10.098611111111101</c:v>
                </c:pt>
                <c:pt idx="7272">
                  <c:v>10.1</c:v>
                </c:pt>
                <c:pt idx="7273">
                  <c:v>10.1013888888889</c:v>
                </c:pt>
                <c:pt idx="7274">
                  <c:v>10.102777777777799</c:v>
                </c:pt>
                <c:pt idx="7275">
                  <c:v>10.1041666666667</c:v>
                </c:pt>
                <c:pt idx="7276">
                  <c:v>10.1055555555556</c:v>
                </c:pt>
                <c:pt idx="7277">
                  <c:v>10.1069444444444</c:v>
                </c:pt>
                <c:pt idx="7278">
                  <c:v>10.108333333333301</c:v>
                </c:pt>
                <c:pt idx="7279">
                  <c:v>10.109722222222199</c:v>
                </c:pt>
                <c:pt idx="7280">
                  <c:v>10.1111111111111</c:v>
                </c:pt>
                <c:pt idx="7281">
                  <c:v>10.112500000000001</c:v>
                </c:pt>
                <c:pt idx="7282">
                  <c:v>10.1138888888889</c:v>
                </c:pt>
                <c:pt idx="7283">
                  <c:v>10.1152777777778</c:v>
                </c:pt>
                <c:pt idx="7284">
                  <c:v>10.116666666666699</c:v>
                </c:pt>
                <c:pt idx="7285">
                  <c:v>10.1180555555556</c:v>
                </c:pt>
                <c:pt idx="7286">
                  <c:v>10.119444444444399</c:v>
                </c:pt>
                <c:pt idx="7287">
                  <c:v>10.1208333333333</c:v>
                </c:pt>
                <c:pt idx="7288">
                  <c:v>10.1222222222222</c:v>
                </c:pt>
                <c:pt idx="7289">
                  <c:v>10.123611111111099</c:v>
                </c:pt>
                <c:pt idx="7290">
                  <c:v>10.125</c:v>
                </c:pt>
                <c:pt idx="7291">
                  <c:v>10.126388888888901</c:v>
                </c:pt>
                <c:pt idx="7292">
                  <c:v>10.1277777777778</c:v>
                </c:pt>
                <c:pt idx="7293">
                  <c:v>10.1291666666667</c:v>
                </c:pt>
                <c:pt idx="7294">
                  <c:v>10.130555555555601</c:v>
                </c:pt>
                <c:pt idx="7295">
                  <c:v>10.1319444444444</c:v>
                </c:pt>
                <c:pt idx="7296">
                  <c:v>10.133333333333301</c:v>
                </c:pt>
                <c:pt idx="7297">
                  <c:v>10.1347222222222</c:v>
                </c:pt>
                <c:pt idx="7298">
                  <c:v>10.1361111111111</c:v>
                </c:pt>
                <c:pt idx="7299">
                  <c:v>10.137499999999999</c:v>
                </c:pt>
                <c:pt idx="7300">
                  <c:v>10.1388888888889</c:v>
                </c:pt>
                <c:pt idx="7301">
                  <c:v>10.140277777777801</c:v>
                </c:pt>
                <c:pt idx="7302">
                  <c:v>10.141666666666699</c:v>
                </c:pt>
                <c:pt idx="7303">
                  <c:v>10.1430555555556</c:v>
                </c:pt>
                <c:pt idx="7304">
                  <c:v>10.1444444444444</c:v>
                </c:pt>
                <c:pt idx="7305">
                  <c:v>10.1458333333333</c:v>
                </c:pt>
                <c:pt idx="7306">
                  <c:v>10.147222222222201</c:v>
                </c:pt>
                <c:pt idx="7307">
                  <c:v>10.1486111111111</c:v>
                </c:pt>
                <c:pt idx="7308">
                  <c:v>10.15</c:v>
                </c:pt>
                <c:pt idx="7309">
                  <c:v>10.151388888888899</c:v>
                </c:pt>
                <c:pt idx="7310">
                  <c:v>10.1527777777778</c:v>
                </c:pt>
                <c:pt idx="7311">
                  <c:v>10.154166666666701</c:v>
                </c:pt>
                <c:pt idx="7312">
                  <c:v>10.155555555555599</c:v>
                </c:pt>
                <c:pt idx="7313">
                  <c:v>10.156944444444401</c:v>
                </c:pt>
                <c:pt idx="7314">
                  <c:v>10.158333333333299</c:v>
                </c:pt>
                <c:pt idx="7315">
                  <c:v>10.1597222222222</c:v>
                </c:pt>
                <c:pt idx="7316">
                  <c:v>10.161111111111101</c:v>
                </c:pt>
                <c:pt idx="7317">
                  <c:v>10.1625</c:v>
                </c:pt>
                <c:pt idx="7318">
                  <c:v>10.1638888888889</c:v>
                </c:pt>
                <c:pt idx="7319">
                  <c:v>10.165277777777799</c:v>
                </c:pt>
                <c:pt idx="7320">
                  <c:v>10.1666666666667</c:v>
                </c:pt>
                <c:pt idx="7321">
                  <c:v>10.1680555555556</c:v>
                </c:pt>
                <c:pt idx="7322">
                  <c:v>10.1694444444444</c:v>
                </c:pt>
                <c:pt idx="7323">
                  <c:v>10.170833333333301</c:v>
                </c:pt>
                <c:pt idx="7324">
                  <c:v>10.172222222222199</c:v>
                </c:pt>
                <c:pt idx="7325">
                  <c:v>10.1736111111111</c:v>
                </c:pt>
                <c:pt idx="7326">
                  <c:v>10.175000000000001</c:v>
                </c:pt>
                <c:pt idx="7327">
                  <c:v>10.1763888888889</c:v>
                </c:pt>
                <c:pt idx="7328">
                  <c:v>10.1777777777778</c:v>
                </c:pt>
                <c:pt idx="7329">
                  <c:v>10.179166666666699</c:v>
                </c:pt>
                <c:pt idx="7330">
                  <c:v>10.1805555555556</c:v>
                </c:pt>
                <c:pt idx="7331">
                  <c:v>10.181944444444399</c:v>
                </c:pt>
                <c:pt idx="7332">
                  <c:v>10.1833333333333</c:v>
                </c:pt>
                <c:pt idx="7333">
                  <c:v>10.1847222222222</c:v>
                </c:pt>
                <c:pt idx="7334">
                  <c:v>10.186111111111099</c:v>
                </c:pt>
                <c:pt idx="7335">
                  <c:v>10.1875</c:v>
                </c:pt>
                <c:pt idx="7336">
                  <c:v>10.188888888888901</c:v>
                </c:pt>
                <c:pt idx="7337">
                  <c:v>10.1902777777778</c:v>
                </c:pt>
                <c:pt idx="7338">
                  <c:v>10.1916666666667</c:v>
                </c:pt>
                <c:pt idx="7339">
                  <c:v>10.193055555555601</c:v>
                </c:pt>
                <c:pt idx="7340">
                  <c:v>10.1944444444444</c:v>
                </c:pt>
                <c:pt idx="7341">
                  <c:v>10.195833333333301</c:v>
                </c:pt>
                <c:pt idx="7342">
                  <c:v>10.1972222222222</c:v>
                </c:pt>
                <c:pt idx="7343">
                  <c:v>10.1986111111111</c:v>
                </c:pt>
                <c:pt idx="7344">
                  <c:v>10.199999999999999</c:v>
                </c:pt>
                <c:pt idx="7345">
                  <c:v>10.2013888888889</c:v>
                </c:pt>
                <c:pt idx="7346">
                  <c:v>10.202777777777801</c:v>
                </c:pt>
                <c:pt idx="7347">
                  <c:v>10.204166666666699</c:v>
                </c:pt>
                <c:pt idx="7348">
                  <c:v>10.2055555555556</c:v>
                </c:pt>
                <c:pt idx="7349">
                  <c:v>10.2069444444444</c:v>
                </c:pt>
                <c:pt idx="7350">
                  <c:v>10.2083333333333</c:v>
                </c:pt>
                <c:pt idx="7351">
                  <c:v>10.209722222222201</c:v>
                </c:pt>
                <c:pt idx="7352">
                  <c:v>10.2111111111111</c:v>
                </c:pt>
                <c:pt idx="7353">
                  <c:v>10.2125</c:v>
                </c:pt>
                <c:pt idx="7354">
                  <c:v>10.213888888888899</c:v>
                </c:pt>
                <c:pt idx="7355">
                  <c:v>10.2152777777778</c:v>
                </c:pt>
                <c:pt idx="7356">
                  <c:v>10.216666666666701</c:v>
                </c:pt>
                <c:pt idx="7357">
                  <c:v>10.218055555555599</c:v>
                </c:pt>
                <c:pt idx="7358">
                  <c:v>10.219444444444401</c:v>
                </c:pt>
                <c:pt idx="7359">
                  <c:v>10.220833333333299</c:v>
                </c:pt>
                <c:pt idx="7360">
                  <c:v>10.2222222222222</c:v>
                </c:pt>
                <c:pt idx="7361">
                  <c:v>10.223611111111101</c:v>
                </c:pt>
                <c:pt idx="7362">
                  <c:v>10.225</c:v>
                </c:pt>
                <c:pt idx="7363">
                  <c:v>10.2263888888889</c:v>
                </c:pt>
                <c:pt idx="7364">
                  <c:v>10.227777777777799</c:v>
                </c:pt>
                <c:pt idx="7365">
                  <c:v>10.2291666666667</c:v>
                </c:pt>
                <c:pt idx="7366">
                  <c:v>10.2305555555556</c:v>
                </c:pt>
                <c:pt idx="7367">
                  <c:v>10.2319444444444</c:v>
                </c:pt>
                <c:pt idx="7368">
                  <c:v>10.233333333333301</c:v>
                </c:pt>
                <c:pt idx="7369">
                  <c:v>10.234722222222199</c:v>
                </c:pt>
                <c:pt idx="7370">
                  <c:v>10.2361111111111</c:v>
                </c:pt>
                <c:pt idx="7371">
                  <c:v>10.237500000000001</c:v>
                </c:pt>
                <c:pt idx="7372">
                  <c:v>10.2388888888889</c:v>
                </c:pt>
                <c:pt idx="7373">
                  <c:v>10.2402777777778</c:v>
                </c:pt>
                <c:pt idx="7374">
                  <c:v>10.241666666666699</c:v>
                </c:pt>
                <c:pt idx="7375">
                  <c:v>10.2430555555556</c:v>
                </c:pt>
                <c:pt idx="7376">
                  <c:v>10.244444444444399</c:v>
                </c:pt>
                <c:pt idx="7377">
                  <c:v>10.2458333333333</c:v>
                </c:pt>
                <c:pt idx="7378">
                  <c:v>10.2472222222222</c:v>
                </c:pt>
                <c:pt idx="7379">
                  <c:v>10.248611111111099</c:v>
                </c:pt>
                <c:pt idx="7380">
                  <c:v>10.25</c:v>
                </c:pt>
                <c:pt idx="7381">
                  <c:v>10.251388888888901</c:v>
                </c:pt>
                <c:pt idx="7382">
                  <c:v>10.2527777777778</c:v>
                </c:pt>
                <c:pt idx="7383">
                  <c:v>10.2541666666667</c:v>
                </c:pt>
                <c:pt idx="7384">
                  <c:v>10.255555555555601</c:v>
                </c:pt>
                <c:pt idx="7385">
                  <c:v>10.2569444444444</c:v>
                </c:pt>
                <c:pt idx="7386">
                  <c:v>10.258333333333301</c:v>
                </c:pt>
                <c:pt idx="7387">
                  <c:v>10.2597222222222</c:v>
                </c:pt>
                <c:pt idx="7388">
                  <c:v>10.2611111111111</c:v>
                </c:pt>
                <c:pt idx="7389">
                  <c:v>10.262499999999999</c:v>
                </c:pt>
                <c:pt idx="7390">
                  <c:v>10.2638888888889</c:v>
                </c:pt>
                <c:pt idx="7391">
                  <c:v>10.265277777777801</c:v>
                </c:pt>
                <c:pt idx="7392">
                  <c:v>10.266666666666699</c:v>
                </c:pt>
                <c:pt idx="7393">
                  <c:v>10.2680555555556</c:v>
                </c:pt>
                <c:pt idx="7394">
                  <c:v>10.2694444444444</c:v>
                </c:pt>
                <c:pt idx="7395">
                  <c:v>10.2708333333333</c:v>
                </c:pt>
                <c:pt idx="7396">
                  <c:v>10.272222222222201</c:v>
                </c:pt>
                <c:pt idx="7397">
                  <c:v>10.2736111111111</c:v>
                </c:pt>
                <c:pt idx="7398">
                  <c:v>10.275</c:v>
                </c:pt>
                <c:pt idx="7399">
                  <c:v>10.276388888888899</c:v>
                </c:pt>
                <c:pt idx="7400">
                  <c:v>10.2777777777778</c:v>
                </c:pt>
                <c:pt idx="7401">
                  <c:v>10.279166666666701</c:v>
                </c:pt>
                <c:pt idx="7402">
                  <c:v>10.280555555555599</c:v>
                </c:pt>
                <c:pt idx="7403">
                  <c:v>10.281944444444401</c:v>
                </c:pt>
                <c:pt idx="7404">
                  <c:v>10.283333333333299</c:v>
                </c:pt>
                <c:pt idx="7405">
                  <c:v>10.2847222222222</c:v>
                </c:pt>
                <c:pt idx="7406">
                  <c:v>10.286111111111101</c:v>
                </c:pt>
                <c:pt idx="7407">
                  <c:v>10.2875</c:v>
                </c:pt>
                <c:pt idx="7408">
                  <c:v>10.2888888888889</c:v>
                </c:pt>
                <c:pt idx="7409">
                  <c:v>10.290277777777799</c:v>
                </c:pt>
                <c:pt idx="7410">
                  <c:v>10.2916666666667</c:v>
                </c:pt>
                <c:pt idx="7411">
                  <c:v>10.2930555555556</c:v>
                </c:pt>
                <c:pt idx="7412">
                  <c:v>10.2944444444444</c:v>
                </c:pt>
                <c:pt idx="7413">
                  <c:v>10.295833333333301</c:v>
                </c:pt>
                <c:pt idx="7414">
                  <c:v>10.297222222222199</c:v>
                </c:pt>
                <c:pt idx="7415">
                  <c:v>10.2986111111111</c:v>
                </c:pt>
                <c:pt idx="7416">
                  <c:v>10.3</c:v>
                </c:pt>
                <c:pt idx="7417">
                  <c:v>10.3013888888889</c:v>
                </c:pt>
                <c:pt idx="7418">
                  <c:v>10.3027777777778</c:v>
                </c:pt>
                <c:pt idx="7419">
                  <c:v>10.304166666666699</c:v>
                </c:pt>
                <c:pt idx="7420">
                  <c:v>10.3055555555556</c:v>
                </c:pt>
                <c:pt idx="7421">
                  <c:v>10.306944444444399</c:v>
                </c:pt>
                <c:pt idx="7422">
                  <c:v>10.3083333333333</c:v>
                </c:pt>
                <c:pt idx="7423">
                  <c:v>10.3097222222222</c:v>
                </c:pt>
                <c:pt idx="7424">
                  <c:v>10.311111111111099</c:v>
                </c:pt>
                <c:pt idx="7425">
                  <c:v>10.3125</c:v>
                </c:pt>
                <c:pt idx="7426">
                  <c:v>10.313888888888901</c:v>
                </c:pt>
                <c:pt idx="7427">
                  <c:v>10.3152777777778</c:v>
                </c:pt>
                <c:pt idx="7428">
                  <c:v>10.3166666666667</c:v>
                </c:pt>
                <c:pt idx="7429">
                  <c:v>10.318055555555601</c:v>
                </c:pt>
                <c:pt idx="7430">
                  <c:v>10.3194444444444</c:v>
                </c:pt>
                <c:pt idx="7431">
                  <c:v>10.320833333333301</c:v>
                </c:pt>
                <c:pt idx="7432">
                  <c:v>10.3222222222222</c:v>
                </c:pt>
                <c:pt idx="7433">
                  <c:v>10.3236111111111</c:v>
                </c:pt>
                <c:pt idx="7434">
                  <c:v>10.324999999999999</c:v>
                </c:pt>
                <c:pt idx="7435">
                  <c:v>10.3263888888889</c:v>
                </c:pt>
                <c:pt idx="7436">
                  <c:v>10.327777777777801</c:v>
                </c:pt>
                <c:pt idx="7437">
                  <c:v>10.329166666666699</c:v>
                </c:pt>
                <c:pt idx="7438">
                  <c:v>10.3305555555556</c:v>
                </c:pt>
                <c:pt idx="7439">
                  <c:v>10.3319444444444</c:v>
                </c:pt>
                <c:pt idx="7440">
                  <c:v>10.3333333333333</c:v>
                </c:pt>
                <c:pt idx="7441">
                  <c:v>10.334722222222201</c:v>
                </c:pt>
                <c:pt idx="7442">
                  <c:v>10.3361111111111</c:v>
                </c:pt>
                <c:pt idx="7443">
                  <c:v>10.3375</c:v>
                </c:pt>
                <c:pt idx="7444">
                  <c:v>10.338888888888899</c:v>
                </c:pt>
                <c:pt idx="7445">
                  <c:v>10.3402777777778</c:v>
                </c:pt>
                <c:pt idx="7446">
                  <c:v>10.341666666666701</c:v>
                </c:pt>
                <c:pt idx="7447">
                  <c:v>10.343055555555599</c:v>
                </c:pt>
                <c:pt idx="7448">
                  <c:v>10.344444444444401</c:v>
                </c:pt>
                <c:pt idx="7449">
                  <c:v>10.345833333333299</c:v>
                </c:pt>
                <c:pt idx="7450">
                  <c:v>10.3472222222222</c:v>
                </c:pt>
                <c:pt idx="7451">
                  <c:v>10.348611111111101</c:v>
                </c:pt>
                <c:pt idx="7452">
                  <c:v>10.35</c:v>
                </c:pt>
                <c:pt idx="7453">
                  <c:v>10.3513888888889</c:v>
                </c:pt>
                <c:pt idx="7454">
                  <c:v>10.352777777777799</c:v>
                </c:pt>
                <c:pt idx="7455">
                  <c:v>10.3541666666667</c:v>
                </c:pt>
                <c:pt idx="7456">
                  <c:v>10.3555555555556</c:v>
                </c:pt>
                <c:pt idx="7457">
                  <c:v>10.3569444444444</c:v>
                </c:pt>
                <c:pt idx="7458">
                  <c:v>10.358333333333301</c:v>
                </c:pt>
                <c:pt idx="7459">
                  <c:v>10.359722222222199</c:v>
                </c:pt>
                <c:pt idx="7460">
                  <c:v>10.3611111111111</c:v>
                </c:pt>
                <c:pt idx="7461">
                  <c:v>10.362500000000001</c:v>
                </c:pt>
                <c:pt idx="7462">
                  <c:v>10.3638888888889</c:v>
                </c:pt>
                <c:pt idx="7463">
                  <c:v>10.3652777777778</c:v>
                </c:pt>
                <c:pt idx="7464">
                  <c:v>10.366666666666699</c:v>
                </c:pt>
                <c:pt idx="7465">
                  <c:v>10.3680555555556</c:v>
                </c:pt>
                <c:pt idx="7466">
                  <c:v>10.369444444444399</c:v>
                </c:pt>
                <c:pt idx="7467">
                  <c:v>10.3708333333333</c:v>
                </c:pt>
                <c:pt idx="7468">
                  <c:v>10.3722222222222</c:v>
                </c:pt>
                <c:pt idx="7469">
                  <c:v>10.373611111111099</c:v>
                </c:pt>
                <c:pt idx="7470">
                  <c:v>10.375</c:v>
                </c:pt>
                <c:pt idx="7471">
                  <c:v>10.376388888888901</c:v>
                </c:pt>
                <c:pt idx="7472">
                  <c:v>10.3777777777778</c:v>
                </c:pt>
                <c:pt idx="7473">
                  <c:v>10.3791666666667</c:v>
                </c:pt>
                <c:pt idx="7474">
                  <c:v>10.380555555555601</c:v>
                </c:pt>
                <c:pt idx="7475">
                  <c:v>10.3819444444444</c:v>
                </c:pt>
                <c:pt idx="7476">
                  <c:v>10.383333333333301</c:v>
                </c:pt>
                <c:pt idx="7477">
                  <c:v>10.3847222222222</c:v>
                </c:pt>
                <c:pt idx="7478">
                  <c:v>10.3861111111111</c:v>
                </c:pt>
                <c:pt idx="7479">
                  <c:v>10.387499999999999</c:v>
                </c:pt>
                <c:pt idx="7480">
                  <c:v>10.3888888888889</c:v>
                </c:pt>
                <c:pt idx="7481">
                  <c:v>10.390277777777801</c:v>
                </c:pt>
                <c:pt idx="7482">
                  <c:v>10.391666666666699</c:v>
                </c:pt>
                <c:pt idx="7483">
                  <c:v>10.3930555555556</c:v>
                </c:pt>
                <c:pt idx="7484">
                  <c:v>10.3944444444444</c:v>
                </c:pt>
                <c:pt idx="7485">
                  <c:v>10.3958333333333</c:v>
                </c:pt>
                <c:pt idx="7486">
                  <c:v>10.397222222222201</c:v>
                </c:pt>
                <c:pt idx="7487">
                  <c:v>10.3986111111111</c:v>
                </c:pt>
                <c:pt idx="7488">
                  <c:v>10.4</c:v>
                </c:pt>
                <c:pt idx="7489">
                  <c:v>10.401388888888899</c:v>
                </c:pt>
                <c:pt idx="7490">
                  <c:v>10.4027777777778</c:v>
                </c:pt>
                <c:pt idx="7491">
                  <c:v>10.404166666666701</c:v>
                </c:pt>
                <c:pt idx="7492">
                  <c:v>10.405555555555599</c:v>
                </c:pt>
                <c:pt idx="7493">
                  <c:v>10.406944444444401</c:v>
                </c:pt>
                <c:pt idx="7494">
                  <c:v>10.408333333333299</c:v>
                </c:pt>
                <c:pt idx="7495">
                  <c:v>10.4097222222222</c:v>
                </c:pt>
                <c:pt idx="7496">
                  <c:v>10.411111111111101</c:v>
                </c:pt>
                <c:pt idx="7497">
                  <c:v>10.4125</c:v>
                </c:pt>
                <c:pt idx="7498">
                  <c:v>10.4138888888889</c:v>
                </c:pt>
                <c:pt idx="7499">
                  <c:v>10.415277777777799</c:v>
                </c:pt>
                <c:pt idx="7500">
                  <c:v>10.4166666666667</c:v>
                </c:pt>
                <c:pt idx="7501">
                  <c:v>10.4180555555556</c:v>
                </c:pt>
                <c:pt idx="7502">
                  <c:v>10.4194444444444</c:v>
                </c:pt>
                <c:pt idx="7503">
                  <c:v>10.420833333333301</c:v>
                </c:pt>
                <c:pt idx="7504">
                  <c:v>10.422222222222199</c:v>
                </c:pt>
                <c:pt idx="7505">
                  <c:v>10.4236111111111</c:v>
                </c:pt>
                <c:pt idx="7506">
                  <c:v>10.425000000000001</c:v>
                </c:pt>
                <c:pt idx="7507">
                  <c:v>10.4263888888889</c:v>
                </c:pt>
                <c:pt idx="7508">
                  <c:v>10.4277777777778</c:v>
                </c:pt>
                <c:pt idx="7509">
                  <c:v>10.429166666666699</c:v>
                </c:pt>
                <c:pt idx="7510">
                  <c:v>10.4305555555556</c:v>
                </c:pt>
                <c:pt idx="7511">
                  <c:v>10.431944444444399</c:v>
                </c:pt>
                <c:pt idx="7512">
                  <c:v>10.4333333333333</c:v>
                </c:pt>
                <c:pt idx="7513">
                  <c:v>10.4347222222222</c:v>
                </c:pt>
                <c:pt idx="7514">
                  <c:v>10.436111111111099</c:v>
                </c:pt>
                <c:pt idx="7515">
                  <c:v>10.4375</c:v>
                </c:pt>
                <c:pt idx="7516">
                  <c:v>10.438888888888901</c:v>
                </c:pt>
                <c:pt idx="7517">
                  <c:v>10.4402777777778</c:v>
                </c:pt>
                <c:pt idx="7518">
                  <c:v>10.4416666666667</c:v>
                </c:pt>
                <c:pt idx="7519">
                  <c:v>10.443055555555601</c:v>
                </c:pt>
                <c:pt idx="7520">
                  <c:v>10.4444444444444</c:v>
                </c:pt>
                <c:pt idx="7521">
                  <c:v>10.445833333333301</c:v>
                </c:pt>
                <c:pt idx="7522">
                  <c:v>10.4472222222222</c:v>
                </c:pt>
                <c:pt idx="7523">
                  <c:v>10.4486111111111</c:v>
                </c:pt>
                <c:pt idx="7524">
                  <c:v>10.45</c:v>
                </c:pt>
                <c:pt idx="7525">
                  <c:v>10.4513888888889</c:v>
                </c:pt>
                <c:pt idx="7526">
                  <c:v>10.452777777777801</c:v>
                </c:pt>
                <c:pt idx="7527">
                  <c:v>10.454166666666699</c:v>
                </c:pt>
                <c:pt idx="7528">
                  <c:v>10.4555555555556</c:v>
                </c:pt>
                <c:pt idx="7529">
                  <c:v>10.4569444444444</c:v>
                </c:pt>
                <c:pt idx="7530">
                  <c:v>10.4583333333333</c:v>
                </c:pt>
                <c:pt idx="7531">
                  <c:v>10.459722222222201</c:v>
                </c:pt>
                <c:pt idx="7532">
                  <c:v>10.4611111111111</c:v>
                </c:pt>
                <c:pt idx="7533">
                  <c:v>10.4625</c:v>
                </c:pt>
                <c:pt idx="7534">
                  <c:v>10.463888888888899</c:v>
                </c:pt>
                <c:pt idx="7535">
                  <c:v>10.4652777777778</c:v>
                </c:pt>
                <c:pt idx="7536">
                  <c:v>10.466666666666701</c:v>
                </c:pt>
                <c:pt idx="7537">
                  <c:v>10.468055555555599</c:v>
                </c:pt>
                <c:pt idx="7538">
                  <c:v>10.469444444444401</c:v>
                </c:pt>
                <c:pt idx="7539">
                  <c:v>10.470833333333299</c:v>
                </c:pt>
                <c:pt idx="7540">
                  <c:v>10.4722222222222</c:v>
                </c:pt>
                <c:pt idx="7541">
                  <c:v>10.473611111111101</c:v>
                </c:pt>
                <c:pt idx="7542">
                  <c:v>10.475</c:v>
                </c:pt>
                <c:pt idx="7543">
                  <c:v>10.4763888888889</c:v>
                </c:pt>
                <c:pt idx="7544">
                  <c:v>10.477777777777799</c:v>
                </c:pt>
                <c:pt idx="7545">
                  <c:v>10.4791666666667</c:v>
                </c:pt>
                <c:pt idx="7546">
                  <c:v>10.4805555555556</c:v>
                </c:pt>
                <c:pt idx="7547">
                  <c:v>10.4819444444444</c:v>
                </c:pt>
                <c:pt idx="7548">
                  <c:v>10.483333333333301</c:v>
                </c:pt>
                <c:pt idx="7549">
                  <c:v>10.484722222222199</c:v>
                </c:pt>
                <c:pt idx="7550">
                  <c:v>10.4861111111111</c:v>
                </c:pt>
                <c:pt idx="7551">
                  <c:v>10.487500000000001</c:v>
                </c:pt>
                <c:pt idx="7552">
                  <c:v>10.4888888888889</c:v>
                </c:pt>
                <c:pt idx="7553">
                  <c:v>10.4902777777778</c:v>
                </c:pt>
                <c:pt idx="7554">
                  <c:v>10.491666666666699</c:v>
                </c:pt>
                <c:pt idx="7555">
                  <c:v>10.4930555555556</c:v>
                </c:pt>
                <c:pt idx="7556">
                  <c:v>10.494444444444399</c:v>
                </c:pt>
                <c:pt idx="7557">
                  <c:v>10.4958333333333</c:v>
                </c:pt>
                <c:pt idx="7558">
                  <c:v>10.4972222222222</c:v>
                </c:pt>
                <c:pt idx="7559">
                  <c:v>10.498611111111099</c:v>
                </c:pt>
                <c:pt idx="7560">
                  <c:v>10.5</c:v>
                </c:pt>
                <c:pt idx="7561">
                  <c:v>10.501388888888901</c:v>
                </c:pt>
                <c:pt idx="7562">
                  <c:v>10.5027777777778</c:v>
                </c:pt>
                <c:pt idx="7563">
                  <c:v>10.5041666666667</c:v>
                </c:pt>
                <c:pt idx="7564">
                  <c:v>10.505555555555601</c:v>
                </c:pt>
                <c:pt idx="7565">
                  <c:v>10.5069444444444</c:v>
                </c:pt>
                <c:pt idx="7566">
                  <c:v>10.508333333333301</c:v>
                </c:pt>
                <c:pt idx="7567">
                  <c:v>10.5097222222222</c:v>
                </c:pt>
                <c:pt idx="7568">
                  <c:v>10.5111111111111</c:v>
                </c:pt>
                <c:pt idx="7569">
                  <c:v>10.512499999999999</c:v>
                </c:pt>
                <c:pt idx="7570">
                  <c:v>10.5138888888889</c:v>
                </c:pt>
                <c:pt idx="7571">
                  <c:v>10.515277777777801</c:v>
                </c:pt>
                <c:pt idx="7572">
                  <c:v>10.516666666666699</c:v>
                </c:pt>
                <c:pt idx="7573">
                  <c:v>10.5180555555556</c:v>
                </c:pt>
                <c:pt idx="7574">
                  <c:v>10.5194444444444</c:v>
                </c:pt>
                <c:pt idx="7575">
                  <c:v>10.5208333333333</c:v>
                </c:pt>
                <c:pt idx="7576">
                  <c:v>10.522222222222201</c:v>
                </c:pt>
                <c:pt idx="7577">
                  <c:v>10.5236111111111</c:v>
                </c:pt>
                <c:pt idx="7578">
                  <c:v>10.525</c:v>
                </c:pt>
                <c:pt idx="7579">
                  <c:v>10.526388888888899</c:v>
                </c:pt>
                <c:pt idx="7580">
                  <c:v>10.5277777777778</c:v>
                </c:pt>
                <c:pt idx="7581">
                  <c:v>10.529166666666701</c:v>
                </c:pt>
                <c:pt idx="7582">
                  <c:v>10.530555555555599</c:v>
                </c:pt>
                <c:pt idx="7583">
                  <c:v>10.531944444444401</c:v>
                </c:pt>
                <c:pt idx="7584">
                  <c:v>10.533333333333299</c:v>
                </c:pt>
                <c:pt idx="7585">
                  <c:v>10.5347222222222</c:v>
                </c:pt>
                <c:pt idx="7586">
                  <c:v>10.536111111111101</c:v>
                </c:pt>
                <c:pt idx="7587">
                  <c:v>10.5375</c:v>
                </c:pt>
                <c:pt idx="7588">
                  <c:v>10.5388888888889</c:v>
                </c:pt>
                <c:pt idx="7589">
                  <c:v>10.540277777777799</c:v>
                </c:pt>
                <c:pt idx="7590">
                  <c:v>10.5416666666667</c:v>
                </c:pt>
                <c:pt idx="7591">
                  <c:v>10.5430555555556</c:v>
                </c:pt>
                <c:pt idx="7592">
                  <c:v>10.5444444444444</c:v>
                </c:pt>
                <c:pt idx="7593">
                  <c:v>10.545833333333301</c:v>
                </c:pt>
                <c:pt idx="7594">
                  <c:v>10.547222222222199</c:v>
                </c:pt>
                <c:pt idx="7595">
                  <c:v>10.5486111111111</c:v>
                </c:pt>
                <c:pt idx="7596">
                  <c:v>10.55</c:v>
                </c:pt>
                <c:pt idx="7597">
                  <c:v>10.5513888888889</c:v>
                </c:pt>
                <c:pt idx="7598">
                  <c:v>10.5527777777778</c:v>
                </c:pt>
                <c:pt idx="7599">
                  <c:v>10.554166666666699</c:v>
                </c:pt>
                <c:pt idx="7600">
                  <c:v>10.5555555555556</c:v>
                </c:pt>
                <c:pt idx="7601">
                  <c:v>10.556944444444399</c:v>
                </c:pt>
                <c:pt idx="7602">
                  <c:v>10.5583333333333</c:v>
                </c:pt>
                <c:pt idx="7603">
                  <c:v>10.5597222222222</c:v>
                </c:pt>
                <c:pt idx="7604">
                  <c:v>10.561111111111099</c:v>
                </c:pt>
                <c:pt idx="7605">
                  <c:v>10.5625</c:v>
                </c:pt>
                <c:pt idx="7606">
                  <c:v>10.563888888888901</c:v>
                </c:pt>
                <c:pt idx="7607">
                  <c:v>10.5652777777778</c:v>
                </c:pt>
                <c:pt idx="7608">
                  <c:v>10.5666666666667</c:v>
                </c:pt>
                <c:pt idx="7609">
                  <c:v>10.568055555555601</c:v>
                </c:pt>
                <c:pt idx="7610">
                  <c:v>10.5694444444444</c:v>
                </c:pt>
                <c:pt idx="7611">
                  <c:v>10.570833333333301</c:v>
                </c:pt>
                <c:pt idx="7612">
                  <c:v>10.5722222222222</c:v>
                </c:pt>
                <c:pt idx="7613">
                  <c:v>10.5736111111111</c:v>
                </c:pt>
                <c:pt idx="7614">
                  <c:v>10.574999999999999</c:v>
                </c:pt>
                <c:pt idx="7615">
                  <c:v>10.5763888888889</c:v>
                </c:pt>
                <c:pt idx="7616">
                  <c:v>10.577777777777801</c:v>
                </c:pt>
                <c:pt idx="7617">
                  <c:v>10.579166666666699</c:v>
                </c:pt>
                <c:pt idx="7618">
                  <c:v>10.5805555555556</c:v>
                </c:pt>
                <c:pt idx="7619">
                  <c:v>10.5819444444444</c:v>
                </c:pt>
                <c:pt idx="7620">
                  <c:v>10.5833333333333</c:v>
                </c:pt>
                <c:pt idx="7621">
                  <c:v>10.584722222222201</c:v>
                </c:pt>
                <c:pt idx="7622">
                  <c:v>10.5861111111111</c:v>
                </c:pt>
                <c:pt idx="7623">
                  <c:v>10.5875</c:v>
                </c:pt>
                <c:pt idx="7624">
                  <c:v>10.588888888888899</c:v>
                </c:pt>
                <c:pt idx="7625">
                  <c:v>10.5902777777778</c:v>
                </c:pt>
                <c:pt idx="7626">
                  <c:v>10.591666666666701</c:v>
                </c:pt>
                <c:pt idx="7627">
                  <c:v>10.593055555555599</c:v>
                </c:pt>
                <c:pt idx="7628">
                  <c:v>10.594444444444401</c:v>
                </c:pt>
                <c:pt idx="7629">
                  <c:v>10.595833333333299</c:v>
                </c:pt>
                <c:pt idx="7630">
                  <c:v>10.5972222222222</c:v>
                </c:pt>
                <c:pt idx="7631">
                  <c:v>10.598611111111101</c:v>
                </c:pt>
                <c:pt idx="7632">
                  <c:v>10.6</c:v>
                </c:pt>
                <c:pt idx="7633">
                  <c:v>10.6013888888889</c:v>
                </c:pt>
                <c:pt idx="7634">
                  <c:v>10.602777777777799</c:v>
                </c:pt>
                <c:pt idx="7635">
                  <c:v>10.6041666666667</c:v>
                </c:pt>
                <c:pt idx="7636">
                  <c:v>10.6055555555556</c:v>
                </c:pt>
                <c:pt idx="7637">
                  <c:v>10.6069444444444</c:v>
                </c:pt>
                <c:pt idx="7638">
                  <c:v>10.608333333333301</c:v>
                </c:pt>
                <c:pt idx="7639">
                  <c:v>10.609722222222199</c:v>
                </c:pt>
                <c:pt idx="7640">
                  <c:v>10.6111111111111</c:v>
                </c:pt>
                <c:pt idx="7641">
                  <c:v>10.612500000000001</c:v>
                </c:pt>
                <c:pt idx="7642">
                  <c:v>10.6138888888889</c:v>
                </c:pt>
                <c:pt idx="7643">
                  <c:v>10.6152777777778</c:v>
                </c:pt>
                <c:pt idx="7644">
                  <c:v>10.616666666666699</c:v>
                </c:pt>
                <c:pt idx="7645">
                  <c:v>10.6180555555556</c:v>
                </c:pt>
                <c:pt idx="7646">
                  <c:v>10.619444444444399</c:v>
                </c:pt>
                <c:pt idx="7647">
                  <c:v>10.6208333333333</c:v>
                </c:pt>
                <c:pt idx="7648">
                  <c:v>10.6222222222222</c:v>
                </c:pt>
                <c:pt idx="7649">
                  <c:v>10.623611111111099</c:v>
                </c:pt>
                <c:pt idx="7650">
                  <c:v>10.625</c:v>
                </c:pt>
                <c:pt idx="7651">
                  <c:v>10.626388888888901</c:v>
                </c:pt>
                <c:pt idx="7652">
                  <c:v>10.6277777777778</c:v>
                </c:pt>
                <c:pt idx="7653">
                  <c:v>10.6291666666667</c:v>
                </c:pt>
                <c:pt idx="7654">
                  <c:v>10.630555555555601</c:v>
                </c:pt>
                <c:pt idx="7655">
                  <c:v>10.6319444444444</c:v>
                </c:pt>
                <c:pt idx="7656">
                  <c:v>10.633333333333301</c:v>
                </c:pt>
                <c:pt idx="7657">
                  <c:v>10.6347222222222</c:v>
                </c:pt>
                <c:pt idx="7658">
                  <c:v>10.6361111111111</c:v>
                </c:pt>
                <c:pt idx="7659">
                  <c:v>10.637499999999999</c:v>
                </c:pt>
                <c:pt idx="7660">
                  <c:v>10.6388888888889</c:v>
                </c:pt>
                <c:pt idx="7661">
                  <c:v>10.640277777777801</c:v>
                </c:pt>
                <c:pt idx="7662">
                  <c:v>10.641666666666699</c:v>
                </c:pt>
                <c:pt idx="7663">
                  <c:v>10.6430555555556</c:v>
                </c:pt>
                <c:pt idx="7664">
                  <c:v>10.6444444444444</c:v>
                </c:pt>
                <c:pt idx="7665">
                  <c:v>10.6458333333333</c:v>
                </c:pt>
                <c:pt idx="7666">
                  <c:v>10.647222222222201</c:v>
                </c:pt>
                <c:pt idx="7667">
                  <c:v>10.6486111111111</c:v>
                </c:pt>
                <c:pt idx="7668">
                  <c:v>10.65</c:v>
                </c:pt>
                <c:pt idx="7669">
                  <c:v>10.651388888888899</c:v>
                </c:pt>
                <c:pt idx="7670">
                  <c:v>10.6527777777778</c:v>
                </c:pt>
                <c:pt idx="7671">
                  <c:v>10.654166666666701</c:v>
                </c:pt>
                <c:pt idx="7672">
                  <c:v>10.655555555555599</c:v>
                </c:pt>
                <c:pt idx="7673">
                  <c:v>10.656944444444401</c:v>
                </c:pt>
                <c:pt idx="7674">
                  <c:v>10.658333333333299</c:v>
                </c:pt>
                <c:pt idx="7675">
                  <c:v>10.6597222222222</c:v>
                </c:pt>
                <c:pt idx="7676">
                  <c:v>10.661111111111101</c:v>
                </c:pt>
                <c:pt idx="7677">
                  <c:v>10.6625</c:v>
                </c:pt>
                <c:pt idx="7678">
                  <c:v>10.6638888888889</c:v>
                </c:pt>
                <c:pt idx="7679">
                  <c:v>10.665277777777799</c:v>
                </c:pt>
                <c:pt idx="7680">
                  <c:v>10.6666666666667</c:v>
                </c:pt>
                <c:pt idx="7681">
                  <c:v>10.6680555555556</c:v>
                </c:pt>
                <c:pt idx="7682">
                  <c:v>10.6694444444444</c:v>
                </c:pt>
                <c:pt idx="7683">
                  <c:v>10.670833333333301</c:v>
                </c:pt>
                <c:pt idx="7684">
                  <c:v>10.672222222222199</c:v>
                </c:pt>
                <c:pt idx="7685">
                  <c:v>10.6736111111111</c:v>
                </c:pt>
                <c:pt idx="7686">
                  <c:v>10.675000000000001</c:v>
                </c:pt>
                <c:pt idx="7687">
                  <c:v>10.6763888888889</c:v>
                </c:pt>
                <c:pt idx="7688">
                  <c:v>10.6777777777778</c:v>
                </c:pt>
                <c:pt idx="7689">
                  <c:v>10.679166666666699</c:v>
                </c:pt>
                <c:pt idx="7690">
                  <c:v>10.6805555555556</c:v>
                </c:pt>
                <c:pt idx="7691">
                  <c:v>10.681944444444399</c:v>
                </c:pt>
                <c:pt idx="7692">
                  <c:v>10.6833333333333</c:v>
                </c:pt>
                <c:pt idx="7693">
                  <c:v>10.6847222222222</c:v>
                </c:pt>
                <c:pt idx="7694">
                  <c:v>10.686111111111099</c:v>
                </c:pt>
                <c:pt idx="7695">
                  <c:v>10.6875</c:v>
                </c:pt>
                <c:pt idx="7696">
                  <c:v>10.688888888888901</c:v>
                </c:pt>
                <c:pt idx="7697">
                  <c:v>10.6902777777778</c:v>
                </c:pt>
                <c:pt idx="7698">
                  <c:v>10.6916666666667</c:v>
                </c:pt>
                <c:pt idx="7699">
                  <c:v>10.693055555555601</c:v>
                </c:pt>
                <c:pt idx="7700">
                  <c:v>10.6944444444444</c:v>
                </c:pt>
                <c:pt idx="7701">
                  <c:v>10.695833333333301</c:v>
                </c:pt>
                <c:pt idx="7702">
                  <c:v>10.6972222222222</c:v>
                </c:pt>
                <c:pt idx="7703">
                  <c:v>10.6986111111111</c:v>
                </c:pt>
                <c:pt idx="7704">
                  <c:v>10.7</c:v>
                </c:pt>
                <c:pt idx="7705">
                  <c:v>10.7013888888889</c:v>
                </c:pt>
                <c:pt idx="7706">
                  <c:v>10.702777777777801</c:v>
                </c:pt>
                <c:pt idx="7707">
                  <c:v>10.704166666666699</c:v>
                </c:pt>
                <c:pt idx="7708">
                  <c:v>10.7055555555556</c:v>
                </c:pt>
                <c:pt idx="7709">
                  <c:v>10.7069444444444</c:v>
                </c:pt>
                <c:pt idx="7710">
                  <c:v>10.7083333333333</c:v>
                </c:pt>
                <c:pt idx="7711">
                  <c:v>10.709722222222201</c:v>
                </c:pt>
                <c:pt idx="7712">
                  <c:v>10.7111111111111</c:v>
                </c:pt>
                <c:pt idx="7713">
                  <c:v>10.7125</c:v>
                </c:pt>
                <c:pt idx="7714">
                  <c:v>10.713888888888899</c:v>
                </c:pt>
                <c:pt idx="7715">
                  <c:v>10.7152777777778</c:v>
                </c:pt>
                <c:pt idx="7716">
                  <c:v>10.716666666666701</c:v>
                </c:pt>
                <c:pt idx="7717">
                  <c:v>10.718055555555599</c:v>
                </c:pt>
                <c:pt idx="7718">
                  <c:v>10.719444444444401</c:v>
                </c:pt>
                <c:pt idx="7719">
                  <c:v>10.720833333333299</c:v>
                </c:pt>
                <c:pt idx="7720">
                  <c:v>10.7222222222222</c:v>
                </c:pt>
                <c:pt idx="7721">
                  <c:v>10.723611111111101</c:v>
                </c:pt>
                <c:pt idx="7722">
                  <c:v>10.725</c:v>
                </c:pt>
                <c:pt idx="7723">
                  <c:v>10.7263888888889</c:v>
                </c:pt>
                <c:pt idx="7724">
                  <c:v>10.727777777777799</c:v>
                </c:pt>
                <c:pt idx="7725">
                  <c:v>10.7291666666667</c:v>
                </c:pt>
                <c:pt idx="7726">
                  <c:v>10.7305555555556</c:v>
                </c:pt>
                <c:pt idx="7727">
                  <c:v>10.7319444444444</c:v>
                </c:pt>
                <c:pt idx="7728">
                  <c:v>10.733333333333301</c:v>
                </c:pt>
                <c:pt idx="7729">
                  <c:v>10.734722222222199</c:v>
                </c:pt>
                <c:pt idx="7730">
                  <c:v>10.7361111111111</c:v>
                </c:pt>
                <c:pt idx="7731">
                  <c:v>10.737500000000001</c:v>
                </c:pt>
                <c:pt idx="7732">
                  <c:v>10.7388888888889</c:v>
                </c:pt>
                <c:pt idx="7733">
                  <c:v>10.7402777777778</c:v>
                </c:pt>
                <c:pt idx="7734">
                  <c:v>10.741666666666699</c:v>
                </c:pt>
                <c:pt idx="7735">
                  <c:v>10.7430555555556</c:v>
                </c:pt>
                <c:pt idx="7736">
                  <c:v>10.744444444444399</c:v>
                </c:pt>
                <c:pt idx="7737">
                  <c:v>10.7458333333333</c:v>
                </c:pt>
                <c:pt idx="7738">
                  <c:v>10.7472222222222</c:v>
                </c:pt>
                <c:pt idx="7739">
                  <c:v>10.748611111111099</c:v>
                </c:pt>
                <c:pt idx="7740">
                  <c:v>10.75</c:v>
                </c:pt>
                <c:pt idx="7741">
                  <c:v>10.751388888888901</c:v>
                </c:pt>
                <c:pt idx="7742">
                  <c:v>10.7527777777778</c:v>
                </c:pt>
                <c:pt idx="7743">
                  <c:v>10.7541666666667</c:v>
                </c:pt>
                <c:pt idx="7744">
                  <c:v>10.755555555555601</c:v>
                </c:pt>
                <c:pt idx="7745">
                  <c:v>10.7569444444444</c:v>
                </c:pt>
                <c:pt idx="7746">
                  <c:v>10.758333333333301</c:v>
                </c:pt>
                <c:pt idx="7747">
                  <c:v>10.7597222222222</c:v>
                </c:pt>
                <c:pt idx="7748">
                  <c:v>10.7611111111111</c:v>
                </c:pt>
                <c:pt idx="7749">
                  <c:v>10.762499999999999</c:v>
                </c:pt>
                <c:pt idx="7750">
                  <c:v>10.7638888888889</c:v>
                </c:pt>
                <c:pt idx="7751">
                  <c:v>10.765277777777801</c:v>
                </c:pt>
                <c:pt idx="7752">
                  <c:v>10.766666666666699</c:v>
                </c:pt>
                <c:pt idx="7753">
                  <c:v>10.7680555555556</c:v>
                </c:pt>
                <c:pt idx="7754">
                  <c:v>10.7694444444444</c:v>
                </c:pt>
                <c:pt idx="7755">
                  <c:v>10.7708333333333</c:v>
                </c:pt>
                <c:pt idx="7756">
                  <c:v>10.772222222222201</c:v>
                </c:pt>
                <c:pt idx="7757">
                  <c:v>10.7736111111111</c:v>
                </c:pt>
                <c:pt idx="7758">
                  <c:v>10.775</c:v>
                </c:pt>
                <c:pt idx="7759">
                  <c:v>10.776388888888899</c:v>
                </c:pt>
                <c:pt idx="7760">
                  <c:v>10.7777777777778</c:v>
                </c:pt>
                <c:pt idx="7761">
                  <c:v>10.779166666666701</c:v>
                </c:pt>
                <c:pt idx="7762">
                  <c:v>10.780555555555599</c:v>
                </c:pt>
                <c:pt idx="7763">
                  <c:v>10.781944444444401</c:v>
                </c:pt>
                <c:pt idx="7764">
                  <c:v>10.783333333333299</c:v>
                </c:pt>
                <c:pt idx="7765">
                  <c:v>10.7847222222222</c:v>
                </c:pt>
                <c:pt idx="7766">
                  <c:v>10.786111111111101</c:v>
                </c:pt>
                <c:pt idx="7767">
                  <c:v>10.7875</c:v>
                </c:pt>
                <c:pt idx="7768">
                  <c:v>10.7888888888889</c:v>
                </c:pt>
                <c:pt idx="7769">
                  <c:v>10.790277777777799</c:v>
                </c:pt>
                <c:pt idx="7770">
                  <c:v>10.7916666666667</c:v>
                </c:pt>
                <c:pt idx="7771">
                  <c:v>10.7930555555556</c:v>
                </c:pt>
                <c:pt idx="7772">
                  <c:v>10.7944444444444</c:v>
                </c:pt>
                <c:pt idx="7773">
                  <c:v>10.795833333333301</c:v>
                </c:pt>
                <c:pt idx="7774">
                  <c:v>10.797222222222199</c:v>
                </c:pt>
                <c:pt idx="7775">
                  <c:v>10.7986111111111</c:v>
                </c:pt>
                <c:pt idx="7776">
                  <c:v>10.8</c:v>
                </c:pt>
                <c:pt idx="7777">
                  <c:v>10.8013888888889</c:v>
                </c:pt>
                <c:pt idx="7778">
                  <c:v>10.8027777777778</c:v>
                </c:pt>
                <c:pt idx="7779">
                  <c:v>10.804166666666699</c:v>
                </c:pt>
                <c:pt idx="7780">
                  <c:v>10.8055555555556</c:v>
                </c:pt>
                <c:pt idx="7781">
                  <c:v>10.806944444444399</c:v>
                </c:pt>
                <c:pt idx="7782">
                  <c:v>10.8083333333333</c:v>
                </c:pt>
                <c:pt idx="7783">
                  <c:v>10.8097222222222</c:v>
                </c:pt>
                <c:pt idx="7784">
                  <c:v>10.811111111111099</c:v>
                </c:pt>
                <c:pt idx="7785">
                  <c:v>10.8125</c:v>
                </c:pt>
                <c:pt idx="7786">
                  <c:v>10.813888888888901</c:v>
                </c:pt>
                <c:pt idx="7787">
                  <c:v>10.8152777777778</c:v>
                </c:pt>
                <c:pt idx="7788">
                  <c:v>10.8166666666667</c:v>
                </c:pt>
                <c:pt idx="7789">
                  <c:v>10.818055555555601</c:v>
                </c:pt>
                <c:pt idx="7790">
                  <c:v>10.8194444444444</c:v>
                </c:pt>
                <c:pt idx="7791">
                  <c:v>10.820833333333301</c:v>
                </c:pt>
                <c:pt idx="7792">
                  <c:v>10.8222222222222</c:v>
                </c:pt>
                <c:pt idx="7793">
                  <c:v>10.8236111111111</c:v>
                </c:pt>
                <c:pt idx="7794">
                  <c:v>10.824999999999999</c:v>
                </c:pt>
                <c:pt idx="7795">
                  <c:v>10.8263888888889</c:v>
                </c:pt>
                <c:pt idx="7796">
                  <c:v>10.827777777777801</c:v>
                </c:pt>
                <c:pt idx="7797">
                  <c:v>10.829166666666699</c:v>
                </c:pt>
                <c:pt idx="7798">
                  <c:v>10.8305555555556</c:v>
                </c:pt>
                <c:pt idx="7799">
                  <c:v>10.8319444444444</c:v>
                </c:pt>
                <c:pt idx="7800">
                  <c:v>10.8333333333333</c:v>
                </c:pt>
                <c:pt idx="7801">
                  <c:v>10.834722222222201</c:v>
                </c:pt>
                <c:pt idx="7802">
                  <c:v>10.8361111111111</c:v>
                </c:pt>
                <c:pt idx="7803">
                  <c:v>10.8375</c:v>
                </c:pt>
                <c:pt idx="7804">
                  <c:v>10.838888888888899</c:v>
                </c:pt>
                <c:pt idx="7805">
                  <c:v>10.8402777777778</c:v>
                </c:pt>
                <c:pt idx="7806">
                  <c:v>10.841666666666701</c:v>
                </c:pt>
                <c:pt idx="7807">
                  <c:v>10.843055555555599</c:v>
                </c:pt>
                <c:pt idx="7808">
                  <c:v>10.844444444444401</c:v>
                </c:pt>
                <c:pt idx="7809">
                  <c:v>10.845833333333299</c:v>
                </c:pt>
                <c:pt idx="7810">
                  <c:v>10.8472222222222</c:v>
                </c:pt>
                <c:pt idx="7811">
                  <c:v>10.848611111111101</c:v>
                </c:pt>
                <c:pt idx="7812">
                  <c:v>10.85</c:v>
                </c:pt>
                <c:pt idx="7813">
                  <c:v>10.8513888888889</c:v>
                </c:pt>
                <c:pt idx="7814">
                  <c:v>10.852777777777799</c:v>
                </c:pt>
                <c:pt idx="7815">
                  <c:v>10.8541666666667</c:v>
                </c:pt>
                <c:pt idx="7816">
                  <c:v>10.8555555555556</c:v>
                </c:pt>
                <c:pt idx="7817">
                  <c:v>10.8569444444444</c:v>
                </c:pt>
                <c:pt idx="7818">
                  <c:v>10.858333333333301</c:v>
                </c:pt>
                <c:pt idx="7819">
                  <c:v>10.859722222222199</c:v>
                </c:pt>
                <c:pt idx="7820">
                  <c:v>10.8611111111111</c:v>
                </c:pt>
                <c:pt idx="7821">
                  <c:v>10.862500000000001</c:v>
                </c:pt>
                <c:pt idx="7822">
                  <c:v>10.8638888888889</c:v>
                </c:pt>
                <c:pt idx="7823">
                  <c:v>10.8652777777778</c:v>
                </c:pt>
                <c:pt idx="7824">
                  <c:v>10.866666666666699</c:v>
                </c:pt>
                <c:pt idx="7825">
                  <c:v>10.8680555555556</c:v>
                </c:pt>
                <c:pt idx="7826">
                  <c:v>10.869444444444399</c:v>
                </c:pt>
                <c:pt idx="7827">
                  <c:v>10.8708333333333</c:v>
                </c:pt>
                <c:pt idx="7828">
                  <c:v>10.8722222222222</c:v>
                </c:pt>
                <c:pt idx="7829">
                  <c:v>10.873611111111099</c:v>
                </c:pt>
                <c:pt idx="7830">
                  <c:v>10.875</c:v>
                </c:pt>
                <c:pt idx="7831">
                  <c:v>10.876388888888901</c:v>
                </c:pt>
                <c:pt idx="7832">
                  <c:v>10.8777777777778</c:v>
                </c:pt>
                <c:pt idx="7833">
                  <c:v>10.8791666666667</c:v>
                </c:pt>
                <c:pt idx="7834">
                  <c:v>10.880555555555601</c:v>
                </c:pt>
                <c:pt idx="7835">
                  <c:v>10.8819444444444</c:v>
                </c:pt>
                <c:pt idx="7836">
                  <c:v>10.883333333333301</c:v>
                </c:pt>
                <c:pt idx="7837">
                  <c:v>10.8847222222222</c:v>
                </c:pt>
                <c:pt idx="7838">
                  <c:v>10.8861111111111</c:v>
                </c:pt>
                <c:pt idx="7839">
                  <c:v>10.887499999999999</c:v>
                </c:pt>
                <c:pt idx="7840">
                  <c:v>10.8888888888889</c:v>
                </c:pt>
                <c:pt idx="7841">
                  <c:v>10.890277777777801</c:v>
                </c:pt>
                <c:pt idx="7842">
                  <c:v>10.891666666666699</c:v>
                </c:pt>
                <c:pt idx="7843">
                  <c:v>10.8930555555556</c:v>
                </c:pt>
                <c:pt idx="7844">
                  <c:v>10.8944444444444</c:v>
                </c:pt>
                <c:pt idx="7845">
                  <c:v>10.8958333333333</c:v>
                </c:pt>
                <c:pt idx="7846">
                  <c:v>10.897222222222201</c:v>
                </c:pt>
                <c:pt idx="7847">
                  <c:v>10.8986111111111</c:v>
                </c:pt>
                <c:pt idx="7848">
                  <c:v>10.9</c:v>
                </c:pt>
                <c:pt idx="7849">
                  <c:v>10.901388888888899</c:v>
                </c:pt>
                <c:pt idx="7850">
                  <c:v>10.9027777777778</c:v>
                </c:pt>
                <c:pt idx="7851">
                  <c:v>10.904166666666701</c:v>
                </c:pt>
                <c:pt idx="7852">
                  <c:v>10.905555555555599</c:v>
                </c:pt>
                <c:pt idx="7853">
                  <c:v>10.906944444444401</c:v>
                </c:pt>
                <c:pt idx="7854">
                  <c:v>10.908333333333299</c:v>
                </c:pt>
                <c:pt idx="7855">
                  <c:v>10.9097222222222</c:v>
                </c:pt>
                <c:pt idx="7856">
                  <c:v>10.911111111111101</c:v>
                </c:pt>
                <c:pt idx="7857">
                  <c:v>10.9125</c:v>
                </c:pt>
                <c:pt idx="7858">
                  <c:v>10.9138888888889</c:v>
                </c:pt>
                <c:pt idx="7859">
                  <c:v>10.915277777777799</c:v>
                </c:pt>
                <c:pt idx="7860">
                  <c:v>10.9166666666667</c:v>
                </c:pt>
                <c:pt idx="7861">
                  <c:v>10.9180555555556</c:v>
                </c:pt>
                <c:pt idx="7862">
                  <c:v>10.9194444444444</c:v>
                </c:pt>
                <c:pt idx="7863">
                  <c:v>10.920833333333301</c:v>
                </c:pt>
                <c:pt idx="7864">
                  <c:v>10.922222222222199</c:v>
                </c:pt>
                <c:pt idx="7865">
                  <c:v>10.9236111111111</c:v>
                </c:pt>
                <c:pt idx="7866">
                  <c:v>10.925000000000001</c:v>
                </c:pt>
                <c:pt idx="7867">
                  <c:v>10.9263888888889</c:v>
                </c:pt>
                <c:pt idx="7868">
                  <c:v>10.9277777777778</c:v>
                </c:pt>
                <c:pt idx="7869">
                  <c:v>10.929166666666699</c:v>
                </c:pt>
                <c:pt idx="7870">
                  <c:v>10.9305555555556</c:v>
                </c:pt>
                <c:pt idx="7871">
                  <c:v>10.931944444444399</c:v>
                </c:pt>
                <c:pt idx="7872">
                  <c:v>10.9333333333333</c:v>
                </c:pt>
                <c:pt idx="7873">
                  <c:v>10.9347222222222</c:v>
                </c:pt>
                <c:pt idx="7874">
                  <c:v>10.936111111111099</c:v>
                </c:pt>
                <c:pt idx="7875">
                  <c:v>10.9375</c:v>
                </c:pt>
                <c:pt idx="7876">
                  <c:v>10.938888888888901</c:v>
                </c:pt>
                <c:pt idx="7877">
                  <c:v>10.9402777777778</c:v>
                </c:pt>
                <c:pt idx="7878">
                  <c:v>10.9416666666667</c:v>
                </c:pt>
                <c:pt idx="7879">
                  <c:v>10.943055555555601</c:v>
                </c:pt>
                <c:pt idx="7880">
                  <c:v>10.9444444444444</c:v>
                </c:pt>
                <c:pt idx="7881">
                  <c:v>10.945833333333301</c:v>
                </c:pt>
                <c:pt idx="7882">
                  <c:v>10.9472222222222</c:v>
                </c:pt>
                <c:pt idx="7883">
                  <c:v>10.9486111111111</c:v>
                </c:pt>
                <c:pt idx="7884">
                  <c:v>10.95</c:v>
                </c:pt>
                <c:pt idx="7885">
                  <c:v>10.9513888888889</c:v>
                </c:pt>
                <c:pt idx="7886">
                  <c:v>10.952777777777801</c:v>
                </c:pt>
                <c:pt idx="7887">
                  <c:v>10.954166666666699</c:v>
                </c:pt>
                <c:pt idx="7888">
                  <c:v>10.9555555555556</c:v>
                </c:pt>
                <c:pt idx="7889">
                  <c:v>10.9569444444444</c:v>
                </c:pt>
                <c:pt idx="7890">
                  <c:v>10.9583333333333</c:v>
                </c:pt>
                <c:pt idx="7891">
                  <c:v>10.959722222222201</c:v>
                </c:pt>
                <c:pt idx="7892">
                  <c:v>10.9611111111111</c:v>
                </c:pt>
                <c:pt idx="7893">
                  <c:v>10.9625</c:v>
                </c:pt>
                <c:pt idx="7894">
                  <c:v>10.963888888888899</c:v>
                </c:pt>
                <c:pt idx="7895">
                  <c:v>10.9652777777778</c:v>
                </c:pt>
                <c:pt idx="7896">
                  <c:v>10.966666666666701</c:v>
                </c:pt>
                <c:pt idx="7897">
                  <c:v>10.968055555555599</c:v>
                </c:pt>
                <c:pt idx="7898">
                  <c:v>10.969444444444401</c:v>
                </c:pt>
                <c:pt idx="7899">
                  <c:v>10.970833333333299</c:v>
                </c:pt>
                <c:pt idx="7900">
                  <c:v>10.9722222222222</c:v>
                </c:pt>
                <c:pt idx="7901">
                  <c:v>10.973611111111101</c:v>
                </c:pt>
                <c:pt idx="7902">
                  <c:v>10.975</c:v>
                </c:pt>
                <c:pt idx="7903">
                  <c:v>10.9763888888889</c:v>
                </c:pt>
                <c:pt idx="7904">
                  <c:v>10.977777777777799</c:v>
                </c:pt>
                <c:pt idx="7905">
                  <c:v>10.9791666666667</c:v>
                </c:pt>
                <c:pt idx="7906">
                  <c:v>10.9805555555556</c:v>
                </c:pt>
                <c:pt idx="7907">
                  <c:v>10.9819444444444</c:v>
                </c:pt>
                <c:pt idx="7908">
                  <c:v>10.983333333333301</c:v>
                </c:pt>
                <c:pt idx="7909">
                  <c:v>10.984722222222199</c:v>
                </c:pt>
                <c:pt idx="7910">
                  <c:v>10.9861111111111</c:v>
                </c:pt>
                <c:pt idx="7911">
                  <c:v>10.987500000000001</c:v>
                </c:pt>
                <c:pt idx="7912">
                  <c:v>10.9888888888889</c:v>
                </c:pt>
                <c:pt idx="7913">
                  <c:v>10.9902777777778</c:v>
                </c:pt>
                <c:pt idx="7914">
                  <c:v>10.991666666666699</c:v>
                </c:pt>
                <c:pt idx="7915">
                  <c:v>10.9930555555556</c:v>
                </c:pt>
                <c:pt idx="7916">
                  <c:v>10.994444444444399</c:v>
                </c:pt>
                <c:pt idx="7917">
                  <c:v>10.9958333333333</c:v>
                </c:pt>
                <c:pt idx="7918">
                  <c:v>10.9972222222222</c:v>
                </c:pt>
                <c:pt idx="7919">
                  <c:v>10.998611111111099</c:v>
                </c:pt>
                <c:pt idx="7920">
                  <c:v>11</c:v>
                </c:pt>
                <c:pt idx="7921">
                  <c:v>11.001388888888901</c:v>
                </c:pt>
                <c:pt idx="7922">
                  <c:v>11.0027777777778</c:v>
                </c:pt>
                <c:pt idx="7923">
                  <c:v>11.0041666666667</c:v>
                </c:pt>
                <c:pt idx="7924">
                  <c:v>11.005555555555601</c:v>
                </c:pt>
                <c:pt idx="7925">
                  <c:v>11.0069444444444</c:v>
                </c:pt>
                <c:pt idx="7926">
                  <c:v>11.008333333333301</c:v>
                </c:pt>
                <c:pt idx="7927">
                  <c:v>11.0097222222222</c:v>
                </c:pt>
                <c:pt idx="7928">
                  <c:v>11.0111111111111</c:v>
                </c:pt>
                <c:pt idx="7929">
                  <c:v>11.012499999999999</c:v>
                </c:pt>
                <c:pt idx="7930">
                  <c:v>11.0138888888889</c:v>
                </c:pt>
                <c:pt idx="7931">
                  <c:v>11.015277777777801</c:v>
                </c:pt>
                <c:pt idx="7932">
                  <c:v>11.016666666666699</c:v>
                </c:pt>
                <c:pt idx="7933">
                  <c:v>11.0180555555556</c:v>
                </c:pt>
                <c:pt idx="7934">
                  <c:v>11.0194444444444</c:v>
                </c:pt>
                <c:pt idx="7935">
                  <c:v>11.0208333333333</c:v>
                </c:pt>
                <c:pt idx="7936">
                  <c:v>11.022222222222201</c:v>
                </c:pt>
                <c:pt idx="7937">
                  <c:v>11.0236111111111</c:v>
                </c:pt>
                <c:pt idx="7938">
                  <c:v>11.025</c:v>
                </c:pt>
                <c:pt idx="7939">
                  <c:v>11.026388888888899</c:v>
                </c:pt>
                <c:pt idx="7940">
                  <c:v>11.0277777777778</c:v>
                </c:pt>
                <c:pt idx="7941">
                  <c:v>11.029166666666701</c:v>
                </c:pt>
                <c:pt idx="7942">
                  <c:v>11.030555555555599</c:v>
                </c:pt>
                <c:pt idx="7943">
                  <c:v>11.031944444444401</c:v>
                </c:pt>
                <c:pt idx="7944">
                  <c:v>11.033333333333299</c:v>
                </c:pt>
                <c:pt idx="7945">
                  <c:v>11.0347222222222</c:v>
                </c:pt>
                <c:pt idx="7946">
                  <c:v>11.036111111111101</c:v>
                </c:pt>
                <c:pt idx="7947">
                  <c:v>11.0375</c:v>
                </c:pt>
                <c:pt idx="7948">
                  <c:v>11.0388888888889</c:v>
                </c:pt>
                <c:pt idx="7949">
                  <c:v>11.040277777777799</c:v>
                </c:pt>
                <c:pt idx="7950">
                  <c:v>11.0416666666667</c:v>
                </c:pt>
                <c:pt idx="7951">
                  <c:v>11.0430555555556</c:v>
                </c:pt>
                <c:pt idx="7952">
                  <c:v>11.0444444444444</c:v>
                </c:pt>
                <c:pt idx="7953">
                  <c:v>11.045833333333301</c:v>
                </c:pt>
                <c:pt idx="7954">
                  <c:v>11.047222222222199</c:v>
                </c:pt>
                <c:pt idx="7955">
                  <c:v>11.0486111111111</c:v>
                </c:pt>
                <c:pt idx="7956">
                  <c:v>11.05</c:v>
                </c:pt>
                <c:pt idx="7957">
                  <c:v>11.0513888888889</c:v>
                </c:pt>
                <c:pt idx="7958">
                  <c:v>11.0527777777778</c:v>
                </c:pt>
                <c:pt idx="7959">
                  <c:v>11.054166666666699</c:v>
                </c:pt>
                <c:pt idx="7960">
                  <c:v>11.0555555555556</c:v>
                </c:pt>
                <c:pt idx="7961">
                  <c:v>11.056944444444399</c:v>
                </c:pt>
                <c:pt idx="7962">
                  <c:v>11.0583333333333</c:v>
                </c:pt>
                <c:pt idx="7963">
                  <c:v>11.0597222222222</c:v>
                </c:pt>
                <c:pt idx="7964">
                  <c:v>11.061111111111099</c:v>
                </c:pt>
                <c:pt idx="7965">
                  <c:v>11.0625</c:v>
                </c:pt>
                <c:pt idx="7966">
                  <c:v>11.063888888888901</c:v>
                </c:pt>
                <c:pt idx="7967">
                  <c:v>11.0652777777778</c:v>
                </c:pt>
                <c:pt idx="7968">
                  <c:v>11.0666666666667</c:v>
                </c:pt>
                <c:pt idx="7969">
                  <c:v>11.068055555555601</c:v>
                </c:pt>
                <c:pt idx="7970">
                  <c:v>11.0694444444444</c:v>
                </c:pt>
                <c:pt idx="7971">
                  <c:v>11.070833333333301</c:v>
                </c:pt>
                <c:pt idx="7972">
                  <c:v>11.0722222222222</c:v>
                </c:pt>
                <c:pt idx="7973">
                  <c:v>11.0736111111111</c:v>
                </c:pt>
                <c:pt idx="7974">
                  <c:v>11.074999999999999</c:v>
                </c:pt>
                <c:pt idx="7975">
                  <c:v>11.0763888888889</c:v>
                </c:pt>
                <c:pt idx="7976">
                  <c:v>11.077777777777801</c:v>
                </c:pt>
                <c:pt idx="7977">
                  <c:v>11.079166666666699</c:v>
                </c:pt>
                <c:pt idx="7978">
                  <c:v>11.0805555555556</c:v>
                </c:pt>
                <c:pt idx="7979">
                  <c:v>11.0819444444444</c:v>
                </c:pt>
                <c:pt idx="7980">
                  <c:v>11.0833333333333</c:v>
                </c:pt>
                <c:pt idx="7981">
                  <c:v>11.084722222222201</c:v>
                </c:pt>
                <c:pt idx="7982">
                  <c:v>11.0861111111111</c:v>
                </c:pt>
                <c:pt idx="7983">
                  <c:v>11.0875</c:v>
                </c:pt>
                <c:pt idx="7984">
                  <c:v>11.088888888888899</c:v>
                </c:pt>
                <c:pt idx="7985">
                  <c:v>11.0902777777778</c:v>
                </c:pt>
                <c:pt idx="7986">
                  <c:v>11.091666666666701</c:v>
                </c:pt>
                <c:pt idx="7987">
                  <c:v>11.093055555555599</c:v>
                </c:pt>
                <c:pt idx="7988">
                  <c:v>11.094444444444401</c:v>
                </c:pt>
                <c:pt idx="7989">
                  <c:v>11.095833333333299</c:v>
                </c:pt>
                <c:pt idx="7990">
                  <c:v>11.0972222222222</c:v>
                </c:pt>
                <c:pt idx="7991">
                  <c:v>11.098611111111101</c:v>
                </c:pt>
                <c:pt idx="7992">
                  <c:v>11.1</c:v>
                </c:pt>
                <c:pt idx="7993">
                  <c:v>11.1013888888889</c:v>
                </c:pt>
                <c:pt idx="7994">
                  <c:v>11.102777777777799</c:v>
                </c:pt>
                <c:pt idx="7995">
                  <c:v>11.1041666666667</c:v>
                </c:pt>
                <c:pt idx="7996">
                  <c:v>11.1055555555556</c:v>
                </c:pt>
                <c:pt idx="7997">
                  <c:v>11.1069444444444</c:v>
                </c:pt>
                <c:pt idx="7998">
                  <c:v>11.108333333333301</c:v>
                </c:pt>
                <c:pt idx="7999">
                  <c:v>11.109722222222199</c:v>
                </c:pt>
                <c:pt idx="8000">
                  <c:v>11.1111111111111</c:v>
                </c:pt>
                <c:pt idx="8001">
                  <c:v>11.112500000000001</c:v>
                </c:pt>
                <c:pt idx="8002">
                  <c:v>11.1138888888889</c:v>
                </c:pt>
                <c:pt idx="8003">
                  <c:v>11.1152777777778</c:v>
                </c:pt>
                <c:pt idx="8004">
                  <c:v>11.116666666666699</c:v>
                </c:pt>
                <c:pt idx="8005">
                  <c:v>11.1180555555556</c:v>
                </c:pt>
                <c:pt idx="8006">
                  <c:v>11.119444444444399</c:v>
                </c:pt>
                <c:pt idx="8007">
                  <c:v>11.1208333333333</c:v>
                </c:pt>
                <c:pt idx="8008">
                  <c:v>11.1222222222222</c:v>
                </c:pt>
                <c:pt idx="8009">
                  <c:v>11.123611111111099</c:v>
                </c:pt>
                <c:pt idx="8010">
                  <c:v>11.125</c:v>
                </c:pt>
                <c:pt idx="8011">
                  <c:v>11.126388888888901</c:v>
                </c:pt>
                <c:pt idx="8012">
                  <c:v>11.1277777777778</c:v>
                </c:pt>
                <c:pt idx="8013">
                  <c:v>11.1291666666667</c:v>
                </c:pt>
                <c:pt idx="8014">
                  <c:v>11.130555555555601</c:v>
                </c:pt>
                <c:pt idx="8015">
                  <c:v>11.1319444444444</c:v>
                </c:pt>
                <c:pt idx="8016">
                  <c:v>11.133333333333301</c:v>
                </c:pt>
                <c:pt idx="8017">
                  <c:v>11.1347222222222</c:v>
                </c:pt>
                <c:pt idx="8018">
                  <c:v>11.1361111111111</c:v>
                </c:pt>
                <c:pt idx="8019">
                  <c:v>11.137499999999999</c:v>
                </c:pt>
                <c:pt idx="8020">
                  <c:v>11.1388888888889</c:v>
                </c:pt>
                <c:pt idx="8021">
                  <c:v>11.140277777777801</c:v>
                </c:pt>
                <c:pt idx="8022">
                  <c:v>11.141666666666699</c:v>
                </c:pt>
                <c:pt idx="8023">
                  <c:v>11.1430555555556</c:v>
                </c:pt>
                <c:pt idx="8024">
                  <c:v>11.1444444444444</c:v>
                </c:pt>
                <c:pt idx="8025">
                  <c:v>11.1458333333333</c:v>
                </c:pt>
                <c:pt idx="8026">
                  <c:v>11.147222222222201</c:v>
                </c:pt>
                <c:pt idx="8027">
                  <c:v>11.1486111111111</c:v>
                </c:pt>
                <c:pt idx="8028">
                  <c:v>11.15</c:v>
                </c:pt>
                <c:pt idx="8029">
                  <c:v>11.151388888888899</c:v>
                </c:pt>
                <c:pt idx="8030">
                  <c:v>11.1527777777778</c:v>
                </c:pt>
                <c:pt idx="8031">
                  <c:v>11.154166666666701</c:v>
                </c:pt>
                <c:pt idx="8032">
                  <c:v>11.155555555555599</c:v>
                </c:pt>
                <c:pt idx="8033">
                  <c:v>11.156944444444401</c:v>
                </c:pt>
                <c:pt idx="8034">
                  <c:v>11.158333333333299</c:v>
                </c:pt>
                <c:pt idx="8035">
                  <c:v>11.1597222222222</c:v>
                </c:pt>
                <c:pt idx="8036">
                  <c:v>11.161111111111101</c:v>
                </c:pt>
                <c:pt idx="8037">
                  <c:v>11.1625</c:v>
                </c:pt>
                <c:pt idx="8038">
                  <c:v>11.1638888888889</c:v>
                </c:pt>
                <c:pt idx="8039">
                  <c:v>11.165277777777799</c:v>
                </c:pt>
                <c:pt idx="8040">
                  <c:v>11.1666666666667</c:v>
                </c:pt>
                <c:pt idx="8041">
                  <c:v>11.1680555555556</c:v>
                </c:pt>
                <c:pt idx="8042">
                  <c:v>11.1694444444444</c:v>
                </c:pt>
                <c:pt idx="8043">
                  <c:v>11.170833333333301</c:v>
                </c:pt>
                <c:pt idx="8044">
                  <c:v>11.172222222222199</c:v>
                </c:pt>
                <c:pt idx="8045">
                  <c:v>11.1736111111111</c:v>
                </c:pt>
                <c:pt idx="8046">
                  <c:v>11.175000000000001</c:v>
                </c:pt>
                <c:pt idx="8047">
                  <c:v>11.1763888888889</c:v>
                </c:pt>
                <c:pt idx="8048">
                  <c:v>11.1777777777778</c:v>
                </c:pt>
                <c:pt idx="8049">
                  <c:v>11.179166666666699</c:v>
                </c:pt>
                <c:pt idx="8050">
                  <c:v>11.1805555555556</c:v>
                </c:pt>
                <c:pt idx="8051">
                  <c:v>11.181944444444399</c:v>
                </c:pt>
                <c:pt idx="8052">
                  <c:v>11.1833333333333</c:v>
                </c:pt>
                <c:pt idx="8053">
                  <c:v>11.1847222222222</c:v>
                </c:pt>
                <c:pt idx="8054">
                  <c:v>11.186111111111099</c:v>
                </c:pt>
                <c:pt idx="8055">
                  <c:v>11.1875</c:v>
                </c:pt>
                <c:pt idx="8056">
                  <c:v>11.188888888888901</c:v>
                </c:pt>
                <c:pt idx="8057">
                  <c:v>11.1902777777778</c:v>
                </c:pt>
                <c:pt idx="8058">
                  <c:v>11.1916666666667</c:v>
                </c:pt>
                <c:pt idx="8059">
                  <c:v>11.193055555555601</c:v>
                </c:pt>
                <c:pt idx="8060">
                  <c:v>11.1944444444444</c:v>
                </c:pt>
                <c:pt idx="8061">
                  <c:v>11.195833333333301</c:v>
                </c:pt>
                <c:pt idx="8062">
                  <c:v>11.1972222222222</c:v>
                </c:pt>
                <c:pt idx="8063">
                  <c:v>11.1986111111111</c:v>
                </c:pt>
                <c:pt idx="8064">
                  <c:v>11.2</c:v>
                </c:pt>
                <c:pt idx="8065">
                  <c:v>11.2013888888889</c:v>
                </c:pt>
                <c:pt idx="8066">
                  <c:v>11.202777777777801</c:v>
                </c:pt>
                <c:pt idx="8067">
                  <c:v>11.204166666666699</c:v>
                </c:pt>
                <c:pt idx="8068">
                  <c:v>11.2055555555556</c:v>
                </c:pt>
                <c:pt idx="8069">
                  <c:v>11.2069444444444</c:v>
                </c:pt>
                <c:pt idx="8070">
                  <c:v>11.2083333333333</c:v>
                </c:pt>
                <c:pt idx="8071">
                  <c:v>11.209722222222201</c:v>
                </c:pt>
                <c:pt idx="8072">
                  <c:v>11.2111111111111</c:v>
                </c:pt>
                <c:pt idx="8073">
                  <c:v>11.2125</c:v>
                </c:pt>
                <c:pt idx="8074">
                  <c:v>11.213888888888899</c:v>
                </c:pt>
                <c:pt idx="8075">
                  <c:v>11.2152777777778</c:v>
                </c:pt>
                <c:pt idx="8076">
                  <c:v>11.216666666666701</c:v>
                </c:pt>
                <c:pt idx="8077">
                  <c:v>11.218055555555599</c:v>
                </c:pt>
                <c:pt idx="8078">
                  <c:v>11.219444444444401</c:v>
                </c:pt>
                <c:pt idx="8079">
                  <c:v>11.220833333333299</c:v>
                </c:pt>
                <c:pt idx="8080">
                  <c:v>11.2222222222222</c:v>
                </c:pt>
                <c:pt idx="8081">
                  <c:v>11.223611111111101</c:v>
                </c:pt>
                <c:pt idx="8082">
                  <c:v>11.225</c:v>
                </c:pt>
                <c:pt idx="8083">
                  <c:v>11.2263888888889</c:v>
                </c:pt>
                <c:pt idx="8084">
                  <c:v>11.227777777777799</c:v>
                </c:pt>
                <c:pt idx="8085">
                  <c:v>11.2291666666667</c:v>
                </c:pt>
                <c:pt idx="8086">
                  <c:v>11.2305555555556</c:v>
                </c:pt>
                <c:pt idx="8087">
                  <c:v>11.2319444444444</c:v>
                </c:pt>
                <c:pt idx="8088">
                  <c:v>11.233333333333301</c:v>
                </c:pt>
                <c:pt idx="8089">
                  <c:v>11.234722222222199</c:v>
                </c:pt>
                <c:pt idx="8090">
                  <c:v>11.2361111111111</c:v>
                </c:pt>
                <c:pt idx="8091">
                  <c:v>11.237500000000001</c:v>
                </c:pt>
                <c:pt idx="8092">
                  <c:v>11.2388888888889</c:v>
                </c:pt>
                <c:pt idx="8093">
                  <c:v>11.2402777777778</c:v>
                </c:pt>
                <c:pt idx="8094">
                  <c:v>11.241666666666699</c:v>
                </c:pt>
                <c:pt idx="8095">
                  <c:v>11.2430555555556</c:v>
                </c:pt>
                <c:pt idx="8096">
                  <c:v>11.244444444444399</c:v>
                </c:pt>
                <c:pt idx="8097">
                  <c:v>11.2458333333333</c:v>
                </c:pt>
                <c:pt idx="8098">
                  <c:v>11.2472222222222</c:v>
                </c:pt>
                <c:pt idx="8099">
                  <c:v>11.248611111111099</c:v>
                </c:pt>
                <c:pt idx="8100">
                  <c:v>11.25</c:v>
                </c:pt>
                <c:pt idx="8101">
                  <c:v>11.251388888888901</c:v>
                </c:pt>
                <c:pt idx="8102">
                  <c:v>11.2527777777778</c:v>
                </c:pt>
                <c:pt idx="8103">
                  <c:v>11.2541666666667</c:v>
                </c:pt>
                <c:pt idx="8104">
                  <c:v>11.255555555555601</c:v>
                </c:pt>
                <c:pt idx="8105">
                  <c:v>11.2569444444444</c:v>
                </c:pt>
                <c:pt idx="8106">
                  <c:v>11.258333333333301</c:v>
                </c:pt>
                <c:pt idx="8107">
                  <c:v>11.2597222222222</c:v>
                </c:pt>
                <c:pt idx="8108">
                  <c:v>11.2611111111111</c:v>
                </c:pt>
                <c:pt idx="8109">
                  <c:v>11.262499999999999</c:v>
                </c:pt>
                <c:pt idx="8110">
                  <c:v>11.2638888888889</c:v>
                </c:pt>
                <c:pt idx="8111">
                  <c:v>11.265277777777801</c:v>
                </c:pt>
                <c:pt idx="8112">
                  <c:v>11.266666666666699</c:v>
                </c:pt>
                <c:pt idx="8113">
                  <c:v>11.2680555555556</c:v>
                </c:pt>
                <c:pt idx="8114">
                  <c:v>11.2694444444444</c:v>
                </c:pt>
                <c:pt idx="8115">
                  <c:v>11.2708333333333</c:v>
                </c:pt>
                <c:pt idx="8116">
                  <c:v>11.272222222222201</c:v>
                </c:pt>
                <c:pt idx="8117">
                  <c:v>11.2736111111111</c:v>
                </c:pt>
                <c:pt idx="8118">
                  <c:v>11.275</c:v>
                </c:pt>
                <c:pt idx="8119">
                  <c:v>11.276388888888899</c:v>
                </c:pt>
                <c:pt idx="8120">
                  <c:v>11.2777777777778</c:v>
                </c:pt>
                <c:pt idx="8121">
                  <c:v>11.279166666666701</c:v>
                </c:pt>
                <c:pt idx="8122">
                  <c:v>11.280555555555599</c:v>
                </c:pt>
                <c:pt idx="8123">
                  <c:v>11.281944444444401</c:v>
                </c:pt>
                <c:pt idx="8124">
                  <c:v>11.283333333333299</c:v>
                </c:pt>
                <c:pt idx="8125">
                  <c:v>11.2847222222222</c:v>
                </c:pt>
                <c:pt idx="8126">
                  <c:v>11.286111111111101</c:v>
                </c:pt>
                <c:pt idx="8127">
                  <c:v>11.2875</c:v>
                </c:pt>
                <c:pt idx="8128">
                  <c:v>11.2888888888889</c:v>
                </c:pt>
                <c:pt idx="8129">
                  <c:v>11.290277777777799</c:v>
                </c:pt>
                <c:pt idx="8130">
                  <c:v>11.2916666666667</c:v>
                </c:pt>
                <c:pt idx="8131">
                  <c:v>11.2930555555556</c:v>
                </c:pt>
                <c:pt idx="8132">
                  <c:v>11.2944444444444</c:v>
                </c:pt>
                <c:pt idx="8133">
                  <c:v>11.295833333333301</c:v>
                </c:pt>
                <c:pt idx="8134">
                  <c:v>11.297222222222199</c:v>
                </c:pt>
                <c:pt idx="8135">
                  <c:v>11.2986111111111</c:v>
                </c:pt>
                <c:pt idx="8136">
                  <c:v>11.3</c:v>
                </c:pt>
                <c:pt idx="8137">
                  <c:v>11.3013888888889</c:v>
                </c:pt>
                <c:pt idx="8138">
                  <c:v>11.3027777777778</c:v>
                </c:pt>
                <c:pt idx="8139">
                  <c:v>11.304166666666699</c:v>
                </c:pt>
                <c:pt idx="8140">
                  <c:v>11.3055555555556</c:v>
                </c:pt>
                <c:pt idx="8141">
                  <c:v>11.306944444444399</c:v>
                </c:pt>
                <c:pt idx="8142">
                  <c:v>11.3083333333333</c:v>
                </c:pt>
                <c:pt idx="8143">
                  <c:v>11.3097222222222</c:v>
                </c:pt>
                <c:pt idx="8144">
                  <c:v>11.311111111111099</c:v>
                </c:pt>
                <c:pt idx="8145">
                  <c:v>11.3125</c:v>
                </c:pt>
                <c:pt idx="8146">
                  <c:v>11.313888888888901</c:v>
                </c:pt>
                <c:pt idx="8147">
                  <c:v>11.3152777777778</c:v>
                </c:pt>
                <c:pt idx="8148">
                  <c:v>11.3166666666667</c:v>
                </c:pt>
                <c:pt idx="8149">
                  <c:v>11.318055555555601</c:v>
                </c:pt>
                <c:pt idx="8150">
                  <c:v>11.3194444444444</c:v>
                </c:pt>
                <c:pt idx="8151">
                  <c:v>11.320833333333301</c:v>
                </c:pt>
                <c:pt idx="8152">
                  <c:v>11.3222222222222</c:v>
                </c:pt>
                <c:pt idx="8153">
                  <c:v>11.3236111111111</c:v>
                </c:pt>
                <c:pt idx="8154">
                  <c:v>11.324999999999999</c:v>
                </c:pt>
                <c:pt idx="8155">
                  <c:v>11.3263888888889</c:v>
                </c:pt>
                <c:pt idx="8156">
                  <c:v>11.327777777777801</c:v>
                </c:pt>
                <c:pt idx="8157">
                  <c:v>11.329166666666699</c:v>
                </c:pt>
                <c:pt idx="8158">
                  <c:v>11.3305555555556</c:v>
                </c:pt>
                <c:pt idx="8159">
                  <c:v>11.3319444444444</c:v>
                </c:pt>
                <c:pt idx="8160">
                  <c:v>11.3333333333333</c:v>
                </c:pt>
                <c:pt idx="8161">
                  <c:v>11.334722222222201</c:v>
                </c:pt>
                <c:pt idx="8162">
                  <c:v>11.3361111111111</c:v>
                </c:pt>
                <c:pt idx="8163">
                  <c:v>11.3375</c:v>
                </c:pt>
                <c:pt idx="8164">
                  <c:v>11.338888888888899</c:v>
                </c:pt>
                <c:pt idx="8165">
                  <c:v>11.3402777777778</c:v>
                </c:pt>
                <c:pt idx="8166">
                  <c:v>11.341666666666701</c:v>
                </c:pt>
                <c:pt idx="8167">
                  <c:v>11.343055555555599</c:v>
                </c:pt>
                <c:pt idx="8168">
                  <c:v>11.344444444444401</c:v>
                </c:pt>
                <c:pt idx="8169">
                  <c:v>11.345833333333299</c:v>
                </c:pt>
                <c:pt idx="8170">
                  <c:v>11.3472222222222</c:v>
                </c:pt>
                <c:pt idx="8171">
                  <c:v>11.348611111111101</c:v>
                </c:pt>
                <c:pt idx="8172">
                  <c:v>11.35</c:v>
                </c:pt>
                <c:pt idx="8173">
                  <c:v>11.3513888888889</c:v>
                </c:pt>
                <c:pt idx="8174">
                  <c:v>11.352777777777799</c:v>
                </c:pt>
                <c:pt idx="8175">
                  <c:v>11.3541666666667</c:v>
                </c:pt>
                <c:pt idx="8176">
                  <c:v>11.3555555555556</c:v>
                </c:pt>
                <c:pt idx="8177">
                  <c:v>11.3569444444444</c:v>
                </c:pt>
                <c:pt idx="8178">
                  <c:v>11.358333333333301</c:v>
                </c:pt>
                <c:pt idx="8179">
                  <c:v>11.359722222222199</c:v>
                </c:pt>
                <c:pt idx="8180">
                  <c:v>11.3611111111111</c:v>
                </c:pt>
                <c:pt idx="8181">
                  <c:v>11.362500000000001</c:v>
                </c:pt>
                <c:pt idx="8182">
                  <c:v>11.3638888888889</c:v>
                </c:pt>
                <c:pt idx="8183">
                  <c:v>11.3652777777778</c:v>
                </c:pt>
                <c:pt idx="8184">
                  <c:v>11.366666666666699</c:v>
                </c:pt>
                <c:pt idx="8185">
                  <c:v>11.3680555555556</c:v>
                </c:pt>
                <c:pt idx="8186">
                  <c:v>11.369444444444399</c:v>
                </c:pt>
                <c:pt idx="8187">
                  <c:v>11.3708333333333</c:v>
                </c:pt>
                <c:pt idx="8188">
                  <c:v>11.3722222222222</c:v>
                </c:pt>
                <c:pt idx="8189">
                  <c:v>11.373611111111099</c:v>
                </c:pt>
                <c:pt idx="8190">
                  <c:v>11.375</c:v>
                </c:pt>
                <c:pt idx="8191">
                  <c:v>11.376388888888901</c:v>
                </c:pt>
                <c:pt idx="8192">
                  <c:v>11.3777777777778</c:v>
                </c:pt>
                <c:pt idx="8193">
                  <c:v>11.3791666666667</c:v>
                </c:pt>
                <c:pt idx="8194">
                  <c:v>11.380555555555601</c:v>
                </c:pt>
                <c:pt idx="8195">
                  <c:v>11.3819444444444</c:v>
                </c:pt>
                <c:pt idx="8196">
                  <c:v>11.383333333333301</c:v>
                </c:pt>
                <c:pt idx="8197">
                  <c:v>11.3847222222222</c:v>
                </c:pt>
                <c:pt idx="8198">
                  <c:v>11.3861111111111</c:v>
                </c:pt>
                <c:pt idx="8199">
                  <c:v>11.387499999999999</c:v>
                </c:pt>
                <c:pt idx="8200">
                  <c:v>11.3888888888889</c:v>
                </c:pt>
                <c:pt idx="8201">
                  <c:v>11.390277777777801</c:v>
                </c:pt>
                <c:pt idx="8202">
                  <c:v>11.391666666666699</c:v>
                </c:pt>
                <c:pt idx="8203">
                  <c:v>11.3930555555556</c:v>
                </c:pt>
                <c:pt idx="8204">
                  <c:v>11.3944444444444</c:v>
                </c:pt>
                <c:pt idx="8205">
                  <c:v>11.3958333333333</c:v>
                </c:pt>
                <c:pt idx="8206">
                  <c:v>11.397222222222201</c:v>
                </c:pt>
                <c:pt idx="8207">
                  <c:v>11.3986111111111</c:v>
                </c:pt>
                <c:pt idx="8208">
                  <c:v>11.4</c:v>
                </c:pt>
                <c:pt idx="8209">
                  <c:v>11.401388888888899</c:v>
                </c:pt>
                <c:pt idx="8210">
                  <c:v>11.4027777777778</c:v>
                </c:pt>
                <c:pt idx="8211">
                  <c:v>11.404166666666701</c:v>
                </c:pt>
                <c:pt idx="8212">
                  <c:v>11.405555555555599</c:v>
                </c:pt>
                <c:pt idx="8213">
                  <c:v>11.406944444444401</c:v>
                </c:pt>
                <c:pt idx="8214">
                  <c:v>11.408333333333299</c:v>
                </c:pt>
                <c:pt idx="8215">
                  <c:v>11.4097222222222</c:v>
                </c:pt>
                <c:pt idx="8216">
                  <c:v>11.411111111111101</c:v>
                </c:pt>
                <c:pt idx="8217">
                  <c:v>11.4125</c:v>
                </c:pt>
                <c:pt idx="8218">
                  <c:v>11.4138888888889</c:v>
                </c:pt>
                <c:pt idx="8219">
                  <c:v>11.415277777777799</c:v>
                </c:pt>
                <c:pt idx="8220">
                  <c:v>11.4166666666667</c:v>
                </c:pt>
                <c:pt idx="8221">
                  <c:v>11.4180555555556</c:v>
                </c:pt>
                <c:pt idx="8222">
                  <c:v>11.4194444444444</c:v>
                </c:pt>
                <c:pt idx="8223">
                  <c:v>11.420833333333301</c:v>
                </c:pt>
                <c:pt idx="8224">
                  <c:v>11.422222222222199</c:v>
                </c:pt>
                <c:pt idx="8225">
                  <c:v>11.4236111111111</c:v>
                </c:pt>
                <c:pt idx="8226">
                  <c:v>11.425000000000001</c:v>
                </c:pt>
                <c:pt idx="8227">
                  <c:v>11.4263888888889</c:v>
                </c:pt>
                <c:pt idx="8228">
                  <c:v>11.4277777777778</c:v>
                </c:pt>
                <c:pt idx="8229">
                  <c:v>11.429166666666699</c:v>
                </c:pt>
                <c:pt idx="8230">
                  <c:v>11.4305555555556</c:v>
                </c:pt>
                <c:pt idx="8231">
                  <c:v>11.431944444444399</c:v>
                </c:pt>
                <c:pt idx="8232">
                  <c:v>11.4333333333333</c:v>
                </c:pt>
                <c:pt idx="8233">
                  <c:v>11.4347222222222</c:v>
                </c:pt>
                <c:pt idx="8234">
                  <c:v>11.436111111111099</c:v>
                </c:pt>
                <c:pt idx="8235">
                  <c:v>11.4375</c:v>
                </c:pt>
                <c:pt idx="8236">
                  <c:v>11.438888888888901</c:v>
                </c:pt>
                <c:pt idx="8237">
                  <c:v>11.4402777777778</c:v>
                </c:pt>
                <c:pt idx="8238">
                  <c:v>11.4416666666667</c:v>
                </c:pt>
                <c:pt idx="8239">
                  <c:v>11.443055555555601</c:v>
                </c:pt>
                <c:pt idx="8240">
                  <c:v>11.4444444444444</c:v>
                </c:pt>
                <c:pt idx="8241">
                  <c:v>11.445833333333301</c:v>
                </c:pt>
                <c:pt idx="8242">
                  <c:v>11.4472222222222</c:v>
                </c:pt>
                <c:pt idx="8243">
                  <c:v>11.4486111111111</c:v>
                </c:pt>
                <c:pt idx="8244">
                  <c:v>11.45</c:v>
                </c:pt>
                <c:pt idx="8245">
                  <c:v>11.4513888888889</c:v>
                </c:pt>
                <c:pt idx="8246">
                  <c:v>11.452777777777801</c:v>
                </c:pt>
                <c:pt idx="8247">
                  <c:v>11.454166666666699</c:v>
                </c:pt>
                <c:pt idx="8248">
                  <c:v>11.4555555555556</c:v>
                </c:pt>
                <c:pt idx="8249">
                  <c:v>11.4569444444444</c:v>
                </c:pt>
                <c:pt idx="8250">
                  <c:v>11.4583333333333</c:v>
                </c:pt>
                <c:pt idx="8251">
                  <c:v>11.459722222222201</c:v>
                </c:pt>
                <c:pt idx="8252">
                  <c:v>11.4611111111111</c:v>
                </c:pt>
                <c:pt idx="8253">
                  <c:v>11.4625</c:v>
                </c:pt>
                <c:pt idx="8254">
                  <c:v>11.463888888888899</c:v>
                </c:pt>
                <c:pt idx="8255">
                  <c:v>11.4652777777778</c:v>
                </c:pt>
                <c:pt idx="8256">
                  <c:v>11.466666666666701</c:v>
                </c:pt>
                <c:pt idx="8257">
                  <c:v>11.468055555555599</c:v>
                </c:pt>
                <c:pt idx="8258">
                  <c:v>11.469444444444401</c:v>
                </c:pt>
                <c:pt idx="8259">
                  <c:v>11.470833333333299</c:v>
                </c:pt>
                <c:pt idx="8260">
                  <c:v>11.4722222222222</c:v>
                </c:pt>
                <c:pt idx="8261">
                  <c:v>11.473611111111101</c:v>
                </c:pt>
                <c:pt idx="8262">
                  <c:v>11.475</c:v>
                </c:pt>
                <c:pt idx="8263">
                  <c:v>11.4763888888889</c:v>
                </c:pt>
                <c:pt idx="8264">
                  <c:v>11.477777777777799</c:v>
                </c:pt>
                <c:pt idx="8265">
                  <c:v>11.4791666666667</c:v>
                </c:pt>
                <c:pt idx="8266">
                  <c:v>11.4805555555556</c:v>
                </c:pt>
                <c:pt idx="8267">
                  <c:v>11.4819444444444</c:v>
                </c:pt>
                <c:pt idx="8268">
                  <c:v>11.483333333333301</c:v>
                </c:pt>
                <c:pt idx="8269">
                  <c:v>11.484722222222199</c:v>
                </c:pt>
                <c:pt idx="8270">
                  <c:v>11.4861111111111</c:v>
                </c:pt>
                <c:pt idx="8271">
                  <c:v>11.487500000000001</c:v>
                </c:pt>
                <c:pt idx="8272">
                  <c:v>11.4888888888889</c:v>
                </c:pt>
                <c:pt idx="8273">
                  <c:v>11.4902777777778</c:v>
                </c:pt>
                <c:pt idx="8274">
                  <c:v>11.491666666666699</c:v>
                </c:pt>
                <c:pt idx="8275">
                  <c:v>11.4930555555556</c:v>
                </c:pt>
                <c:pt idx="8276">
                  <c:v>11.494444444444399</c:v>
                </c:pt>
                <c:pt idx="8277">
                  <c:v>11.4958333333333</c:v>
                </c:pt>
                <c:pt idx="8278">
                  <c:v>11.4972222222222</c:v>
                </c:pt>
                <c:pt idx="8279">
                  <c:v>11.498611111111099</c:v>
                </c:pt>
                <c:pt idx="8280">
                  <c:v>11.5</c:v>
                </c:pt>
                <c:pt idx="8281">
                  <c:v>11.501388888888901</c:v>
                </c:pt>
                <c:pt idx="8282">
                  <c:v>11.5027777777778</c:v>
                </c:pt>
                <c:pt idx="8283">
                  <c:v>11.5041666666667</c:v>
                </c:pt>
                <c:pt idx="8284">
                  <c:v>11.505555555555601</c:v>
                </c:pt>
                <c:pt idx="8285">
                  <c:v>11.5069444444444</c:v>
                </c:pt>
                <c:pt idx="8286">
                  <c:v>11.508333333333301</c:v>
                </c:pt>
                <c:pt idx="8287">
                  <c:v>11.5097222222222</c:v>
                </c:pt>
                <c:pt idx="8288">
                  <c:v>11.5111111111111</c:v>
                </c:pt>
                <c:pt idx="8289">
                  <c:v>11.512499999999999</c:v>
                </c:pt>
                <c:pt idx="8290">
                  <c:v>11.5138888888889</c:v>
                </c:pt>
                <c:pt idx="8291">
                  <c:v>11.515277777777801</c:v>
                </c:pt>
                <c:pt idx="8292">
                  <c:v>11.516666666666699</c:v>
                </c:pt>
                <c:pt idx="8293">
                  <c:v>11.5180555555556</c:v>
                </c:pt>
                <c:pt idx="8294">
                  <c:v>11.5194444444444</c:v>
                </c:pt>
                <c:pt idx="8295">
                  <c:v>11.5208333333333</c:v>
                </c:pt>
                <c:pt idx="8296">
                  <c:v>11.522222222222201</c:v>
                </c:pt>
                <c:pt idx="8297">
                  <c:v>11.5236111111111</c:v>
                </c:pt>
                <c:pt idx="8298">
                  <c:v>11.525</c:v>
                </c:pt>
                <c:pt idx="8299">
                  <c:v>11.526388888888899</c:v>
                </c:pt>
                <c:pt idx="8300">
                  <c:v>11.5277777777778</c:v>
                </c:pt>
                <c:pt idx="8301">
                  <c:v>11.529166666666701</c:v>
                </c:pt>
                <c:pt idx="8302">
                  <c:v>11.530555555555599</c:v>
                </c:pt>
                <c:pt idx="8303">
                  <c:v>11.531944444444401</c:v>
                </c:pt>
                <c:pt idx="8304">
                  <c:v>11.533333333333299</c:v>
                </c:pt>
                <c:pt idx="8305">
                  <c:v>11.5347222222222</c:v>
                </c:pt>
                <c:pt idx="8306">
                  <c:v>11.536111111111101</c:v>
                </c:pt>
                <c:pt idx="8307">
                  <c:v>11.5375</c:v>
                </c:pt>
                <c:pt idx="8308">
                  <c:v>11.5388888888889</c:v>
                </c:pt>
                <c:pt idx="8309">
                  <c:v>11.540277777777799</c:v>
                </c:pt>
                <c:pt idx="8310">
                  <c:v>11.5416666666667</c:v>
                </c:pt>
                <c:pt idx="8311">
                  <c:v>11.5430555555556</c:v>
                </c:pt>
                <c:pt idx="8312">
                  <c:v>11.5444444444444</c:v>
                </c:pt>
                <c:pt idx="8313">
                  <c:v>11.545833333333301</c:v>
                </c:pt>
                <c:pt idx="8314">
                  <c:v>11.547222222222199</c:v>
                </c:pt>
                <c:pt idx="8315">
                  <c:v>11.5486111111111</c:v>
                </c:pt>
                <c:pt idx="8316">
                  <c:v>11.55</c:v>
                </c:pt>
                <c:pt idx="8317">
                  <c:v>11.5513888888889</c:v>
                </c:pt>
                <c:pt idx="8318">
                  <c:v>11.5527777777778</c:v>
                </c:pt>
                <c:pt idx="8319">
                  <c:v>11.554166666666699</c:v>
                </c:pt>
                <c:pt idx="8320">
                  <c:v>11.5555555555556</c:v>
                </c:pt>
                <c:pt idx="8321">
                  <c:v>11.556944444444399</c:v>
                </c:pt>
                <c:pt idx="8322">
                  <c:v>11.5583333333333</c:v>
                </c:pt>
                <c:pt idx="8323">
                  <c:v>11.5597222222222</c:v>
                </c:pt>
                <c:pt idx="8324">
                  <c:v>11.561111111111099</c:v>
                </c:pt>
                <c:pt idx="8325">
                  <c:v>11.5625</c:v>
                </c:pt>
                <c:pt idx="8326">
                  <c:v>11.563888888888901</c:v>
                </c:pt>
                <c:pt idx="8327">
                  <c:v>11.5652777777778</c:v>
                </c:pt>
                <c:pt idx="8328">
                  <c:v>11.5666666666667</c:v>
                </c:pt>
                <c:pt idx="8329">
                  <c:v>11.568055555555601</c:v>
                </c:pt>
                <c:pt idx="8330">
                  <c:v>11.5694444444444</c:v>
                </c:pt>
                <c:pt idx="8331">
                  <c:v>11.570833333333301</c:v>
                </c:pt>
                <c:pt idx="8332">
                  <c:v>11.5722222222222</c:v>
                </c:pt>
                <c:pt idx="8333">
                  <c:v>11.5736111111111</c:v>
                </c:pt>
                <c:pt idx="8334">
                  <c:v>11.574999999999999</c:v>
                </c:pt>
                <c:pt idx="8335">
                  <c:v>11.5763888888889</c:v>
                </c:pt>
                <c:pt idx="8336">
                  <c:v>11.577777777777801</c:v>
                </c:pt>
                <c:pt idx="8337">
                  <c:v>11.579166666666699</c:v>
                </c:pt>
                <c:pt idx="8338">
                  <c:v>11.5805555555556</c:v>
                </c:pt>
                <c:pt idx="8339">
                  <c:v>11.5819444444444</c:v>
                </c:pt>
                <c:pt idx="8340">
                  <c:v>11.5833333333333</c:v>
                </c:pt>
                <c:pt idx="8341">
                  <c:v>11.584722222222201</c:v>
                </c:pt>
                <c:pt idx="8342">
                  <c:v>11.5861111111111</c:v>
                </c:pt>
                <c:pt idx="8343">
                  <c:v>11.5875</c:v>
                </c:pt>
                <c:pt idx="8344">
                  <c:v>11.588888888888899</c:v>
                </c:pt>
                <c:pt idx="8345">
                  <c:v>11.5902777777778</c:v>
                </c:pt>
                <c:pt idx="8346">
                  <c:v>11.591666666666701</c:v>
                </c:pt>
                <c:pt idx="8347">
                  <c:v>11.593055555555599</c:v>
                </c:pt>
                <c:pt idx="8348">
                  <c:v>11.594444444444401</c:v>
                </c:pt>
                <c:pt idx="8349">
                  <c:v>11.595833333333299</c:v>
                </c:pt>
                <c:pt idx="8350">
                  <c:v>11.5972222222222</c:v>
                </c:pt>
                <c:pt idx="8351">
                  <c:v>11.598611111111101</c:v>
                </c:pt>
                <c:pt idx="8352">
                  <c:v>11.6</c:v>
                </c:pt>
                <c:pt idx="8353">
                  <c:v>11.6013888888889</c:v>
                </c:pt>
                <c:pt idx="8354">
                  <c:v>11.602777777777799</c:v>
                </c:pt>
                <c:pt idx="8355">
                  <c:v>11.6041666666667</c:v>
                </c:pt>
                <c:pt idx="8356">
                  <c:v>11.6055555555556</c:v>
                </c:pt>
                <c:pt idx="8357">
                  <c:v>11.6069444444444</c:v>
                </c:pt>
                <c:pt idx="8358">
                  <c:v>11.608333333333301</c:v>
                </c:pt>
                <c:pt idx="8359">
                  <c:v>11.609722222222199</c:v>
                </c:pt>
                <c:pt idx="8360">
                  <c:v>11.6111111111111</c:v>
                </c:pt>
                <c:pt idx="8361">
                  <c:v>11.612500000000001</c:v>
                </c:pt>
                <c:pt idx="8362">
                  <c:v>11.6138888888889</c:v>
                </c:pt>
                <c:pt idx="8363">
                  <c:v>11.6152777777778</c:v>
                </c:pt>
                <c:pt idx="8364">
                  <c:v>11.616666666666699</c:v>
                </c:pt>
                <c:pt idx="8365">
                  <c:v>11.6180555555556</c:v>
                </c:pt>
                <c:pt idx="8366">
                  <c:v>11.619444444444399</c:v>
                </c:pt>
                <c:pt idx="8367">
                  <c:v>11.6208333333333</c:v>
                </c:pt>
                <c:pt idx="8368">
                  <c:v>11.6222222222222</c:v>
                </c:pt>
                <c:pt idx="8369">
                  <c:v>11.623611111111099</c:v>
                </c:pt>
                <c:pt idx="8370">
                  <c:v>11.625</c:v>
                </c:pt>
                <c:pt idx="8371">
                  <c:v>11.626388888888901</c:v>
                </c:pt>
                <c:pt idx="8372">
                  <c:v>11.6277777777778</c:v>
                </c:pt>
                <c:pt idx="8373">
                  <c:v>11.6291666666667</c:v>
                </c:pt>
                <c:pt idx="8374">
                  <c:v>11.630555555555601</c:v>
                </c:pt>
                <c:pt idx="8375">
                  <c:v>11.6319444444444</c:v>
                </c:pt>
                <c:pt idx="8376">
                  <c:v>11.633333333333301</c:v>
                </c:pt>
                <c:pt idx="8377">
                  <c:v>11.6347222222222</c:v>
                </c:pt>
                <c:pt idx="8378">
                  <c:v>11.6361111111111</c:v>
                </c:pt>
                <c:pt idx="8379">
                  <c:v>11.637499999999999</c:v>
                </c:pt>
                <c:pt idx="8380">
                  <c:v>11.6388888888889</c:v>
                </c:pt>
                <c:pt idx="8381">
                  <c:v>11.640277777777801</c:v>
                </c:pt>
                <c:pt idx="8382">
                  <c:v>11.641666666666699</c:v>
                </c:pt>
                <c:pt idx="8383">
                  <c:v>11.6430555555556</c:v>
                </c:pt>
                <c:pt idx="8384">
                  <c:v>11.6444444444444</c:v>
                </c:pt>
                <c:pt idx="8385">
                  <c:v>11.6458333333333</c:v>
                </c:pt>
                <c:pt idx="8386">
                  <c:v>11.647222222222201</c:v>
                </c:pt>
                <c:pt idx="8387">
                  <c:v>11.6486111111111</c:v>
                </c:pt>
                <c:pt idx="8388">
                  <c:v>11.65</c:v>
                </c:pt>
                <c:pt idx="8389">
                  <c:v>11.651388888888899</c:v>
                </c:pt>
                <c:pt idx="8390">
                  <c:v>11.6527777777778</c:v>
                </c:pt>
                <c:pt idx="8391">
                  <c:v>11.654166666666701</c:v>
                </c:pt>
                <c:pt idx="8392">
                  <c:v>11.655555555555599</c:v>
                </c:pt>
                <c:pt idx="8393">
                  <c:v>11.656944444444401</c:v>
                </c:pt>
                <c:pt idx="8394">
                  <c:v>11.658333333333299</c:v>
                </c:pt>
                <c:pt idx="8395">
                  <c:v>11.6597222222222</c:v>
                </c:pt>
                <c:pt idx="8396">
                  <c:v>11.661111111111101</c:v>
                </c:pt>
                <c:pt idx="8397">
                  <c:v>11.6625</c:v>
                </c:pt>
                <c:pt idx="8398">
                  <c:v>11.6638888888889</c:v>
                </c:pt>
                <c:pt idx="8399">
                  <c:v>11.665277777777799</c:v>
                </c:pt>
                <c:pt idx="8400">
                  <c:v>11.6666666666667</c:v>
                </c:pt>
                <c:pt idx="8401">
                  <c:v>11.6680555555556</c:v>
                </c:pt>
                <c:pt idx="8402">
                  <c:v>11.6694444444444</c:v>
                </c:pt>
                <c:pt idx="8403">
                  <c:v>11.670833333333301</c:v>
                </c:pt>
                <c:pt idx="8404">
                  <c:v>11.672222222222199</c:v>
                </c:pt>
                <c:pt idx="8405">
                  <c:v>11.6736111111111</c:v>
                </c:pt>
                <c:pt idx="8406">
                  <c:v>11.675000000000001</c:v>
                </c:pt>
                <c:pt idx="8407">
                  <c:v>11.6763888888889</c:v>
                </c:pt>
                <c:pt idx="8408">
                  <c:v>11.6777777777778</c:v>
                </c:pt>
                <c:pt idx="8409">
                  <c:v>11.679166666666699</c:v>
                </c:pt>
                <c:pt idx="8410">
                  <c:v>11.6805555555556</c:v>
                </c:pt>
                <c:pt idx="8411">
                  <c:v>11.681944444444399</c:v>
                </c:pt>
                <c:pt idx="8412">
                  <c:v>11.6833333333333</c:v>
                </c:pt>
                <c:pt idx="8413">
                  <c:v>11.6847222222222</c:v>
                </c:pt>
                <c:pt idx="8414">
                  <c:v>11.686111111111099</c:v>
                </c:pt>
                <c:pt idx="8415">
                  <c:v>11.6875</c:v>
                </c:pt>
                <c:pt idx="8416">
                  <c:v>11.688888888888901</c:v>
                </c:pt>
                <c:pt idx="8417">
                  <c:v>11.6902777777778</c:v>
                </c:pt>
                <c:pt idx="8418">
                  <c:v>11.6916666666667</c:v>
                </c:pt>
                <c:pt idx="8419">
                  <c:v>11.693055555555601</c:v>
                </c:pt>
                <c:pt idx="8420">
                  <c:v>11.6944444444444</c:v>
                </c:pt>
                <c:pt idx="8421">
                  <c:v>11.695833333333301</c:v>
                </c:pt>
                <c:pt idx="8422">
                  <c:v>11.6972222222222</c:v>
                </c:pt>
                <c:pt idx="8423">
                  <c:v>11.6986111111111</c:v>
                </c:pt>
                <c:pt idx="8424">
                  <c:v>11.7</c:v>
                </c:pt>
                <c:pt idx="8425">
                  <c:v>11.7013888888889</c:v>
                </c:pt>
                <c:pt idx="8426">
                  <c:v>11.702777777777801</c:v>
                </c:pt>
                <c:pt idx="8427">
                  <c:v>11.704166666666699</c:v>
                </c:pt>
                <c:pt idx="8428">
                  <c:v>11.7055555555556</c:v>
                </c:pt>
                <c:pt idx="8429">
                  <c:v>11.7069444444444</c:v>
                </c:pt>
                <c:pt idx="8430">
                  <c:v>11.7083333333333</c:v>
                </c:pt>
                <c:pt idx="8431">
                  <c:v>11.709722222222201</c:v>
                </c:pt>
                <c:pt idx="8432">
                  <c:v>11.7111111111111</c:v>
                </c:pt>
                <c:pt idx="8433">
                  <c:v>11.7125</c:v>
                </c:pt>
                <c:pt idx="8434">
                  <c:v>11.713888888888899</c:v>
                </c:pt>
                <c:pt idx="8435">
                  <c:v>11.7152777777778</c:v>
                </c:pt>
                <c:pt idx="8436">
                  <c:v>11.716666666666701</c:v>
                </c:pt>
                <c:pt idx="8437">
                  <c:v>11.718055555555599</c:v>
                </c:pt>
                <c:pt idx="8438">
                  <c:v>11.719444444444401</c:v>
                </c:pt>
                <c:pt idx="8439">
                  <c:v>11.720833333333299</c:v>
                </c:pt>
                <c:pt idx="8440">
                  <c:v>11.7222222222222</c:v>
                </c:pt>
                <c:pt idx="8441">
                  <c:v>11.723611111111101</c:v>
                </c:pt>
                <c:pt idx="8442">
                  <c:v>11.725</c:v>
                </c:pt>
                <c:pt idx="8443">
                  <c:v>11.7263888888889</c:v>
                </c:pt>
                <c:pt idx="8444">
                  <c:v>11.727777777777799</c:v>
                </c:pt>
                <c:pt idx="8445">
                  <c:v>11.7291666666667</c:v>
                </c:pt>
                <c:pt idx="8446">
                  <c:v>11.7305555555556</c:v>
                </c:pt>
                <c:pt idx="8447">
                  <c:v>11.7319444444444</c:v>
                </c:pt>
                <c:pt idx="8448">
                  <c:v>11.733333333333301</c:v>
                </c:pt>
                <c:pt idx="8449">
                  <c:v>11.734722222222199</c:v>
                </c:pt>
                <c:pt idx="8450">
                  <c:v>11.7361111111111</c:v>
                </c:pt>
                <c:pt idx="8451">
                  <c:v>11.737500000000001</c:v>
                </c:pt>
                <c:pt idx="8452">
                  <c:v>11.7388888888889</c:v>
                </c:pt>
                <c:pt idx="8453">
                  <c:v>11.7402777777778</c:v>
                </c:pt>
                <c:pt idx="8454">
                  <c:v>11.741666666666699</c:v>
                </c:pt>
                <c:pt idx="8455">
                  <c:v>11.7430555555556</c:v>
                </c:pt>
                <c:pt idx="8456">
                  <c:v>11.744444444444399</c:v>
                </c:pt>
                <c:pt idx="8457">
                  <c:v>11.7458333333333</c:v>
                </c:pt>
                <c:pt idx="8458">
                  <c:v>11.7472222222222</c:v>
                </c:pt>
                <c:pt idx="8459">
                  <c:v>11.748611111111099</c:v>
                </c:pt>
                <c:pt idx="8460">
                  <c:v>11.75</c:v>
                </c:pt>
                <c:pt idx="8461">
                  <c:v>11.751388888888901</c:v>
                </c:pt>
                <c:pt idx="8462">
                  <c:v>11.7527777777778</c:v>
                </c:pt>
                <c:pt idx="8463">
                  <c:v>11.7541666666667</c:v>
                </c:pt>
                <c:pt idx="8464">
                  <c:v>11.755555555555601</c:v>
                </c:pt>
                <c:pt idx="8465">
                  <c:v>11.7569444444444</c:v>
                </c:pt>
                <c:pt idx="8466">
                  <c:v>11.758333333333301</c:v>
                </c:pt>
                <c:pt idx="8467">
                  <c:v>11.7597222222222</c:v>
                </c:pt>
                <c:pt idx="8468">
                  <c:v>11.7611111111111</c:v>
                </c:pt>
                <c:pt idx="8469">
                  <c:v>11.762499999999999</c:v>
                </c:pt>
                <c:pt idx="8470">
                  <c:v>11.7638888888889</c:v>
                </c:pt>
                <c:pt idx="8471">
                  <c:v>11.765277777777801</c:v>
                </c:pt>
                <c:pt idx="8472">
                  <c:v>11.766666666666699</c:v>
                </c:pt>
                <c:pt idx="8473">
                  <c:v>11.7680555555556</c:v>
                </c:pt>
                <c:pt idx="8474">
                  <c:v>11.7694444444444</c:v>
                </c:pt>
                <c:pt idx="8475">
                  <c:v>11.7708333333333</c:v>
                </c:pt>
                <c:pt idx="8476">
                  <c:v>11.772222222222201</c:v>
                </c:pt>
                <c:pt idx="8477">
                  <c:v>11.7736111111111</c:v>
                </c:pt>
                <c:pt idx="8478">
                  <c:v>11.775</c:v>
                </c:pt>
                <c:pt idx="8479">
                  <c:v>11.776388888888899</c:v>
                </c:pt>
                <c:pt idx="8480">
                  <c:v>11.7777777777778</c:v>
                </c:pt>
                <c:pt idx="8481">
                  <c:v>11.779166666666701</c:v>
                </c:pt>
                <c:pt idx="8482">
                  <c:v>11.780555555555599</c:v>
                </c:pt>
                <c:pt idx="8483">
                  <c:v>11.781944444444401</c:v>
                </c:pt>
                <c:pt idx="8484">
                  <c:v>11.783333333333299</c:v>
                </c:pt>
                <c:pt idx="8485">
                  <c:v>11.7847222222222</c:v>
                </c:pt>
                <c:pt idx="8486">
                  <c:v>11.786111111111101</c:v>
                </c:pt>
                <c:pt idx="8487">
                  <c:v>11.7875</c:v>
                </c:pt>
                <c:pt idx="8488">
                  <c:v>11.7888888888889</c:v>
                </c:pt>
                <c:pt idx="8489">
                  <c:v>11.790277777777799</c:v>
                </c:pt>
                <c:pt idx="8490">
                  <c:v>11.7916666666667</c:v>
                </c:pt>
                <c:pt idx="8491">
                  <c:v>11.7930555555556</c:v>
                </c:pt>
                <c:pt idx="8492">
                  <c:v>11.7944444444444</c:v>
                </c:pt>
                <c:pt idx="8493">
                  <c:v>11.795833333333301</c:v>
                </c:pt>
                <c:pt idx="8494">
                  <c:v>11.797222222222199</c:v>
                </c:pt>
                <c:pt idx="8495">
                  <c:v>11.7986111111111</c:v>
                </c:pt>
                <c:pt idx="8496">
                  <c:v>11.8</c:v>
                </c:pt>
                <c:pt idx="8497">
                  <c:v>11.8013888888889</c:v>
                </c:pt>
                <c:pt idx="8498">
                  <c:v>11.8027777777778</c:v>
                </c:pt>
                <c:pt idx="8499">
                  <c:v>11.804166666666699</c:v>
                </c:pt>
                <c:pt idx="8500">
                  <c:v>11.8055555555556</c:v>
                </c:pt>
                <c:pt idx="8501">
                  <c:v>11.806944444444399</c:v>
                </c:pt>
                <c:pt idx="8502">
                  <c:v>11.8083333333333</c:v>
                </c:pt>
                <c:pt idx="8503">
                  <c:v>11.8097222222222</c:v>
                </c:pt>
                <c:pt idx="8504">
                  <c:v>11.811111111111099</c:v>
                </c:pt>
                <c:pt idx="8505">
                  <c:v>11.8125</c:v>
                </c:pt>
                <c:pt idx="8506">
                  <c:v>11.813888888888901</c:v>
                </c:pt>
                <c:pt idx="8507">
                  <c:v>11.8152777777778</c:v>
                </c:pt>
                <c:pt idx="8508">
                  <c:v>11.8166666666667</c:v>
                </c:pt>
                <c:pt idx="8509">
                  <c:v>11.818055555555601</c:v>
                </c:pt>
                <c:pt idx="8510">
                  <c:v>11.8194444444444</c:v>
                </c:pt>
                <c:pt idx="8511">
                  <c:v>11.820833333333301</c:v>
                </c:pt>
                <c:pt idx="8512">
                  <c:v>11.8222222222222</c:v>
                </c:pt>
                <c:pt idx="8513">
                  <c:v>11.8236111111111</c:v>
                </c:pt>
                <c:pt idx="8514">
                  <c:v>11.824999999999999</c:v>
                </c:pt>
                <c:pt idx="8515">
                  <c:v>11.8263888888889</c:v>
                </c:pt>
                <c:pt idx="8516">
                  <c:v>11.827777777777801</c:v>
                </c:pt>
                <c:pt idx="8517">
                  <c:v>11.829166666666699</c:v>
                </c:pt>
                <c:pt idx="8518">
                  <c:v>11.8305555555556</c:v>
                </c:pt>
                <c:pt idx="8519">
                  <c:v>11.8319444444444</c:v>
                </c:pt>
                <c:pt idx="8520">
                  <c:v>11.8333333333333</c:v>
                </c:pt>
                <c:pt idx="8521">
                  <c:v>11.834722222222201</c:v>
                </c:pt>
                <c:pt idx="8522">
                  <c:v>11.8361111111111</c:v>
                </c:pt>
                <c:pt idx="8523">
                  <c:v>11.8375</c:v>
                </c:pt>
                <c:pt idx="8524">
                  <c:v>11.838888888888899</c:v>
                </c:pt>
                <c:pt idx="8525">
                  <c:v>11.8402777777778</c:v>
                </c:pt>
                <c:pt idx="8526">
                  <c:v>11.841666666666701</c:v>
                </c:pt>
                <c:pt idx="8527">
                  <c:v>11.843055555555599</c:v>
                </c:pt>
                <c:pt idx="8528">
                  <c:v>11.844444444444401</c:v>
                </c:pt>
                <c:pt idx="8529">
                  <c:v>11.845833333333299</c:v>
                </c:pt>
                <c:pt idx="8530">
                  <c:v>11.8472222222222</c:v>
                </c:pt>
                <c:pt idx="8531">
                  <c:v>11.848611111111101</c:v>
                </c:pt>
                <c:pt idx="8532">
                  <c:v>11.85</c:v>
                </c:pt>
                <c:pt idx="8533">
                  <c:v>11.8513888888889</c:v>
                </c:pt>
                <c:pt idx="8534">
                  <c:v>11.852777777777799</c:v>
                </c:pt>
                <c:pt idx="8535">
                  <c:v>11.8541666666667</c:v>
                </c:pt>
                <c:pt idx="8536">
                  <c:v>11.8555555555556</c:v>
                </c:pt>
                <c:pt idx="8537">
                  <c:v>11.8569444444444</c:v>
                </c:pt>
                <c:pt idx="8538">
                  <c:v>11.858333333333301</c:v>
                </c:pt>
                <c:pt idx="8539">
                  <c:v>11.859722222222199</c:v>
                </c:pt>
                <c:pt idx="8540">
                  <c:v>11.8611111111111</c:v>
                </c:pt>
                <c:pt idx="8541">
                  <c:v>11.862500000000001</c:v>
                </c:pt>
                <c:pt idx="8542">
                  <c:v>11.8638888888889</c:v>
                </c:pt>
                <c:pt idx="8543">
                  <c:v>11.8652777777778</c:v>
                </c:pt>
                <c:pt idx="8544">
                  <c:v>11.866666666666699</c:v>
                </c:pt>
                <c:pt idx="8545">
                  <c:v>11.8680555555556</c:v>
                </c:pt>
                <c:pt idx="8546">
                  <c:v>11.869444444444399</c:v>
                </c:pt>
                <c:pt idx="8547">
                  <c:v>11.8708333333333</c:v>
                </c:pt>
                <c:pt idx="8548">
                  <c:v>11.8722222222222</c:v>
                </c:pt>
                <c:pt idx="8549">
                  <c:v>11.873611111111099</c:v>
                </c:pt>
                <c:pt idx="8550">
                  <c:v>11.875</c:v>
                </c:pt>
                <c:pt idx="8551">
                  <c:v>11.876388888888901</c:v>
                </c:pt>
                <c:pt idx="8552">
                  <c:v>11.8777777777778</c:v>
                </c:pt>
                <c:pt idx="8553">
                  <c:v>11.8791666666667</c:v>
                </c:pt>
                <c:pt idx="8554">
                  <c:v>11.880555555555601</c:v>
                </c:pt>
                <c:pt idx="8555">
                  <c:v>11.8819444444444</c:v>
                </c:pt>
                <c:pt idx="8556">
                  <c:v>11.883333333333301</c:v>
                </c:pt>
                <c:pt idx="8557">
                  <c:v>11.8847222222222</c:v>
                </c:pt>
                <c:pt idx="8558">
                  <c:v>11.8861111111111</c:v>
                </c:pt>
                <c:pt idx="8559">
                  <c:v>11.887499999999999</c:v>
                </c:pt>
                <c:pt idx="8560">
                  <c:v>11.8888888888889</c:v>
                </c:pt>
                <c:pt idx="8561">
                  <c:v>11.890277777777801</c:v>
                </c:pt>
                <c:pt idx="8562">
                  <c:v>11.891666666666699</c:v>
                </c:pt>
                <c:pt idx="8563">
                  <c:v>11.8930555555556</c:v>
                </c:pt>
                <c:pt idx="8564">
                  <c:v>11.8944444444444</c:v>
                </c:pt>
                <c:pt idx="8565">
                  <c:v>11.8958333333333</c:v>
                </c:pt>
                <c:pt idx="8566">
                  <c:v>11.897222222222201</c:v>
                </c:pt>
                <c:pt idx="8567">
                  <c:v>11.8986111111111</c:v>
                </c:pt>
                <c:pt idx="8568">
                  <c:v>11.9</c:v>
                </c:pt>
                <c:pt idx="8569">
                  <c:v>11.901388888888899</c:v>
                </c:pt>
                <c:pt idx="8570">
                  <c:v>11.9027777777778</c:v>
                </c:pt>
                <c:pt idx="8571">
                  <c:v>11.904166666666701</c:v>
                </c:pt>
                <c:pt idx="8572">
                  <c:v>11.905555555555599</c:v>
                </c:pt>
                <c:pt idx="8573">
                  <c:v>11.906944444444401</c:v>
                </c:pt>
                <c:pt idx="8574">
                  <c:v>11.908333333333299</c:v>
                </c:pt>
                <c:pt idx="8575">
                  <c:v>11.9097222222222</c:v>
                </c:pt>
                <c:pt idx="8576">
                  <c:v>11.911111111111101</c:v>
                </c:pt>
                <c:pt idx="8577">
                  <c:v>11.9125</c:v>
                </c:pt>
                <c:pt idx="8578">
                  <c:v>11.9138888888889</c:v>
                </c:pt>
                <c:pt idx="8579">
                  <c:v>11.915277777777799</c:v>
                </c:pt>
                <c:pt idx="8580">
                  <c:v>11.9166666666667</c:v>
                </c:pt>
                <c:pt idx="8581">
                  <c:v>11.9180555555556</c:v>
                </c:pt>
                <c:pt idx="8582">
                  <c:v>11.9194444444444</c:v>
                </c:pt>
                <c:pt idx="8583">
                  <c:v>11.920833333333301</c:v>
                </c:pt>
                <c:pt idx="8584">
                  <c:v>11.922222222222199</c:v>
                </c:pt>
                <c:pt idx="8585">
                  <c:v>11.9236111111111</c:v>
                </c:pt>
                <c:pt idx="8586">
                  <c:v>11.925000000000001</c:v>
                </c:pt>
                <c:pt idx="8587">
                  <c:v>11.9263888888889</c:v>
                </c:pt>
                <c:pt idx="8588">
                  <c:v>11.9277777777778</c:v>
                </c:pt>
                <c:pt idx="8589">
                  <c:v>11.929166666666699</c:v>
                </c:pt>
                <c:pt idx="8590">
                  <c:v>11.9305555555556</c:v>
                </c:pt>
                <c:pt idx="8591">
                  <c:v>11.931944444444399</c:v>
                </c:pt>
                <c:pt idx="8592">
                  <c:v>11.9333333333333</c:v>
                </c:pt>
                <c:pt idx="8593">
                  <c:v>11.9347222222222</c:v>
                </c:pt>
                <c:pt idx="8594">
                  <c:v>11.936111111111099</c:v>
                </c:pt>
                <c:pt idx="8595">
                  <c:v>11.9375</c:v>
                </c:pt>
                <c:pt idx="8596">
                  <c:v>11.938888888888901</c:v>
                </c:pt>
                <c:pt idx="8597">
                  <c:v>11.9402777777778</c:v>
                </c:pt>
                <c:pt idx="8598">
                  <c:v>11.9416666666667</c:v>
                </c:pt>
                <c:pt idx="8599">
                  <c:v>11.943055555555601</c:v>
                </c:pt>
                <c:pt idx="8600">
                  <c:v>11.9444444444444</c:v>
                </c:pt>
                <c:pt idx="8601">
                  <c:v>11.945833333333301</c:v>
                </c:pt>
                <c:pt idx="8602">
                  <c:v>11.9472222222222</c:v>
                </c:pt>
                <c:pt idx="8603">
                  <c:v>11.9486111111111</c:v>
                </c:pt>
                <c:pt idx="8604">
                  <c:v>11.95</c:v>
                </c:pt>
                <c:pt idx="8605">
                  <c:v>11.9513888888889</c:v>
                </c:pt>
                <c:pt idx="8606">
                  <c:v>11.952777777777801</c:v>
                </c:pt>
                <c:pt idx="8607">
                  <c:v>11.954166666666699</c:v>
                </c:pt>
                <c:pt idx="8608">
                  <c:v>11.9555555555556</c:v>
                </c:pt>
                <c:pt idx="8609">
                  <c:v>11.9569444444444</c:v>
                </c:pt>
                <c:pt idx="8610">
                  <c:v>11.9583333333333</c:v>
                </c:pt>
                <c:pt idx="8611">
                  <c:v>11.959722222222201</c:v>
                </c:pt>
                <c:pt idx="8612">
                  <c:v>11.9611111111111</c:v>
                </c:pt>
                <c:pt idx="8613">
                  <c:v>11.9625</c:v>
                </c:pt>
                <c:pt idx="8614">
                  <c:v>11.963888888888899</c:v>
                </c:pt>
                <c:pt idx="8615">
                  <c:v>11.9652777777778</c:v>
                </c:pt>
                <c:pt idx="8616">
                  <c:v>11.966666666666701</c:v>
                </c:pt>
                <c:pt idx="8617">
                  <c:v>11.968055555555599</c:v>
                </c:pt>
                <c:pt idx="8618">
                  <c:v>11.969444444444401</c:v>
                </c:pt>
                <c:pt idx="8619">
                  <c:v>11.970833333333299</c:v>
                </c:pt>
                <c:pt idx="8620">
                  <c:v>11.9722222222222</c:v>
                </c:pt>
                <c:pt idx="8621">
                  <c:v>11.973611111111101</c:v>
                </c:pt>
                <c:pt idx="8622">
                  <c:v>11.975</c:v>
                </c:pt>
                <c:pt idx="8623">
                  <c:v>11.9763888888889</c:v>
                </c:pt>
                <c:pt idx="8624">
                  <c:v>11.977777777777799</c:v>
                </c:pt>
                <c:pt idx="8625">
                  <c:v>11.9791666666667</c:v>
                </c:pt>
                <c:pt idx="8626">
                  <c:v>11.9805555555556</c:v>
                </c:pt>
                <c:pt idx="8627">
                  <c:v>11.9819444444444</c:v>
                </c:pt>
                <c:pt idx="8628">
                  <c:v>11.983333333333301</c:v>
                </c:pt>
                <c:pt idx="8629">
                  <c:v>11.984722222222199</c:v>
                </c:pt>
                <c:pt idx="8630">
                  <c:v>11.9861111111111</c:v>
                </c:pt>
                <c:pt idx="8631">
                  <c:v>11.987500000000001</c:v>
                </c:pt>
                <c:pt idx="8632">
                  <c:v>11.9888888888889</c:v>
                </c:pt>
                <c:pt idx="8633">
                  <c:v>11.9902777777778</c:v>
                </c:pt>
                <c:pt idx="8634">
                  <c:v>11.991666666666699</c:v>
                </c:pt>
                <c:pt idx="8635">
                  <c:v>11.9930555555556</c:v>
                </c:pt>
                <c:pt idx="8636">
                  <c:v>11.994444444444399</c:v>
                </c:pt>
                <c:pt idx="8637">
                  <c:v>11.9958333333333</c:v>
                </c:pt>
                <c:pt idx="8638">
                  <c:v>11.9972222222222</c:v>
                </c:pt>
                <c:pt idx="8639">
                  <c:v>11.998611111111099</c:v>
                </c:pt>
                <c:pt idx="8640">
                  <c:v>12</c:v>
                </c:pt>
                <c:pt idx="8641">
                  <c:v>12.001388888888901</c:v>
                </c:pt>
                <c:pt idx="8642">
                  <c:v>12.0027777777778</c:v>
                </c:pt>
                <c:pt idx="8643">
                  <c:v>12.0041666666667</c:v>
                </c:pt>
                <c:pt idx="8644">
                  <c:v>12.005555555555601</c:v>
                </c:pt>
                <c:pt idx="8645">
                  <c:v>12.0069444444444</c:v>
                </c:pt>
                <c:pt idx="8646">
                  <c:v>12.008333333333301</c:v>
                </c:pt>
                <c:pt idx="8647">
                  <c:v>12.0097222222222</c:v>
                </c:pt>
                <c:pt idx="8648">
                  <c:v>12.0111111111111</c:v>
                </c:pt>
                <c:pt idx="8649">
                  <c:v>12.012499999999999</c:v>
                </c:pt>
                <c:pt idx="8650">
                  <c:v>12.0138888888889</c:v>
                </c:pt>
                <c:pt idx="8651">
                  <c:v>12.015277777777801</c:v>
                </c:pt>
                <c:pt idx="8652">
                  <c:v>12.016666666666699</c:v>
                </c:pt>
                <c:pt idx="8653">
                  <c:v>12.0180555555556</c:v>
                </c:pt>
                <c:pt idx="8654">
                  <c:v>12.0194444444444</c:v>
                </c:pt>
                <c:pt idx="8655">
                  <c:v>12.0208333333333</c:v>
                </c:pt>
                <c:pt idx="8656">
                  <c:v>12.022222222222201</c:v>
                </c:pt>
                <c:pt idx="8657">
                  <c:v>12.0236111111111</c:v>
                </c:pt>
                <c:pt idx="8658">
                  <c:v>12.025</c:v>
                </c:pt>
                <c:pt idx="8659">
                  <c:v>12.026388888888899</c:v>
                </c:pt>
                <c:pt idx="8660">
                  <c:v>12.0277777777778</c:v>
                </c:pt>
                <c:pt idx="8661">
                  <c:v>12.029166666666701</c:v>
                </c:pt>
                <c:pt idx="8662">
                  <c:v>12.030555555555599</c:v>
                </c:pt>
                <c:pt idx="8663">
                  <c:v>12.031944444444401</c:v>
                </c:pt>
                <c:pt idx="8664">
                  <c:v>12.033333333333299</c:v>
                </c:pt>
                <c:pt idx="8665">
                  <c:v>12.0347222222222</c:v>
                </c:pt>
                <c:pt idx="8666">
                  <c:v>12.036111111111101</c:v>
                </c:pt>
                <c:pt idx="8667">
                  <c:v>12.0375</c:v>
                </c:pt>
                <c:pt idx="8668">
                  <c:v>12.0388888888889</c:v>
                </c:pt>
                <c:pt idx="8669">
                  <c:v>12.040277777777799</c:v>
                </c:pt>
                <c:pt idx="8670">
                  <c:v>12.0416666666667</c:v>
                </c:pt>
                <c:pt idx="8671">
                  <c:v>12.0430555555556</c:v>
                </c:pt>
                <c:pt idx="8672">
                  <c:v>12.0444444444444</c:v>
                </c:pt>
                <c:pt idx="8673">
                  <c:v>12.045833333333301</c:v>
                </c:pt>
                <c:pt idx="8674">
                  <c:v>12.047222222222199</c:v>
                </c:pt>
                <c:pt idx="8675">
                  <c:v>12.0486111111111</c:v>
                </c:pt>
                <c:pt idx="8676">
                  <c:v>12.05</c:v>
                </c:pt>
                <c:pt idx="8677">
                  <c:v>12.0513888888889</c:v>
                </c:pt>
                <c:pt idx="8678">
                  <c:v>12.0527777777778</c:v>
                </c:pt>
                <c:pt idx="8679">
                  <c:v>12.054166666666699</c:v>
                </c:pt>
                <c:pt idx="8680">
                  <c:v>12.0555555555556</c:v>
                </c:pt>
                <c:pt idx="8681">
                  <c:v>12.056944444444399</c:v>
                </c:pt>
                <c:pt idx="8682">
                  <c:v>12.0583333333333</c:v>
                </c:pt>
                <c:pt idx="8683">
                  <c:v>12.0597222222222</c:v>
                </c:pt>
                <c:pt idx="8684">
                  <c:v>12.061111111111099</c:v>
                </c:pt>
                <c:pt idx="8685">
                  <c:v>12.0625</c:v>
                </c:pt>
                <c:pt idx="8686">
                  <c:v>12.063888888888901</c:v>
                </c:pt>
                <c:pt idx="8687">
                  <c:v>12.0652777777778</c:v>
                </c:pt>
                <c:pt idx="8688">
                  <c:v>12.0666666666667</c:v>
                </c:pt>
                <c:pt idx="8689">
                  <c:v>12.068055555555601</c:v>
                </c:pt>
                <c:pt idx="8690">
                  <c:v>12.0694444444444</c:v>
                </c:pt>
                <c:pt idx="8691">
                  <c:v>12.070833333333301</c:v>
                </c:pt>
                <c:pt idx="8692">
                  <c:v>12.0722222222222</c:v>
                </c:pt>
                <c:pt idx="8693">
                  <c:v>12.0736111111111</c:v>
                </c:pt>
                <c:pt idx="8694">
                  <c:v>12.074999999999999</c:v>
                </c:pt>
                <c:pt idx="8695">
                  <c:v>12.0763888888889</c:v>
                </c:pt>
                <c:pt idx="8696">
                  <c:v>12.077777777777801</c:v>
                </c:pt>
                <c:pt idx="8697">
                  <c:v>12.079166666666699</c:v>
                </c:pt>
                <c:pt idx="8698">
                  <c:v>12.0805555555556</c:v>
                </c:pt>
                <c:pt idx="8699">
                  <c:v>12.0819444444444</c:v>
                </c:pt>
                <c:pt idx="8700">
                  <c:v>12.0833333333333</c:v>
                </c:pt>
                <c:pt idx="8701">
                  <c:v>12.084722222222201</c:v>
                </c:pt>
                <c:pt idx="8702">
                  <c:v>12.0861111111111</c:v>
                </c:pt>
                <c:pt idx="8703">
                  <c:v>12.0875</c:v>
                </c:pt>
                <c:pt idx="8704">
                  <c:v>12.088888888888899</c:v>
                </c:pt>
                <c:pt idx="8705">
                  <c:v>12.0902777777778</c:v>
                </c:pt>
                <c:pt idx="8706">
                  <c:v>12.091666666666701</c:v>
                </c:pt>
                <c:pt idx="8707">
                  <c:v>12.093055555555599</c:v>
                </c:pt>
                <c:pt idx="8708">
                  <c:v>12.094444444444401</c:v>
                </c:pt>
                <c:pt idx="8709">
                  <c:v>12.095833333333299</c:v>
                </c:pt>
                <c:pt idx="8710">
                  <c:v>12.0972222222222</c:v>
                </c:pt>
                <c:pt idx="8711">
                  <c:v>12.098611111111101</c:v>
                </c:pt>
                <c:pt idx="8712">
                  <c:v>12.1</c:v>
                </c:pt>
                <c:pt idx="8713">
                  <c:v>12.1013888888889</c:v>
                </c:pt>
                <c:pt idx="8714">
                  <c:v>12.102777777777799</c:v>
                </c:pt>
                <c:pt idx="8715">
                  <c:v>12.1041666666667</c:v>
                </c:pt>
                <c:pt idx="8716">
                  <c:v>12.1055555555556</c:v>
                </c:pt>
                <c:pt idx="8717">
                  <c:v>12.1069444444444</c:v>
                </c:pt>
                <c:pt idx="8718">
                  <c:v>12.108333333333301</c:v>
                </c:pt>
                <c:pt idx="8719">
                  <c:v>12.109722222222199</c:v>
                </c:pt>
                <c:pt idx="8720">
                  <c:v>12.1111111111111</c:v>
                </c:pt>
                <c:pt idx="8721">
                  <c:v>12.112500000000001</c:v>
                </c:pt>
                <c:pt idx="8722">
                  <c:v>12.1138888888889</c:v>
                </c:pt>
                <c:pt idx="8723">
                  <c:v>12.1152777777778</c:v>
                </c:pt>
                <c:pt idx="8724">
                  <c:v>12.116666666666699</c:v>
                </c:pt>
                <c:pt idx="8725">
                  <c:v>12.1180555555556</c:v>
                </c:pt>
                <c:pt idx="8726">
                  <c:v>12.119444444444399</c:v>
                </c:pt>
                <c:pt idx="8727">
                  <c:v>12.1208333333333</c:v>
                </c:pt>
                <c:pt idx="8728">
                  <c:v>12.1222222222222</c:v>
                </c:pt>
                <c:pt idx="8729">
                  <c:v>12.123611111111099</c:v>
                </c:pt>
                <c:pt idx="8730">
                  <c:v>12.125</c:v>
                </c:pt>
                <c:pt idx="8731">
                  <c:v>12.126388888888901</c:v>
                </c:pt>
                <c:pt idx="8732">
                  <c:v>12.1277777777778</c:v>
                </c:pt>
                <c:pt idx="8733">
                  <c:v>12.1291666666667</c:v>
                </c:pt>
                <c:pt idx="8734">
                  <c:v>12.130555555555601</c:v>
                </c:pt>
                <c:pt idx="8735">
                  <c:v>12.1319444444444</c:v>
                </c:pt>
                <c:pt idx="8736">
                  <c:v>12.133333333333301</c:v>
                </c:pt>
                <c:pt idx="8737">
                  <c:v>12.1347222222222</c:v>
                </c:pt>
                <c:pt idx="8738">
                  <c:v>12.1361111111111</c:v>
                </c:pt>
                <c:pt idx="8739">
                  <c:v>12.137499999999999</c:v>
                </c:pt>
                <c:pt idx="8740">
                  <c:v>12.1388888888889</c:v>
                </c:pt>
                <c:pt idx="8741">
                  <c:v>12.140277777777801</c:v>
                </c:pt>
                <c:pt idx="8742">
                  <c:v>12.141666666666699</c:v>
                </c:pt>
                <c:pt idx="8743">
                  <c:v>12.1430555555556</c:v>
                </c:pt>
                <c:pt idx="8744">
                  <c:v>12.1444444444444</c:v>
                </c:pt>
                <c:pt idx="8745">
                  <c:v>12.1458333333333</c:v>
                </c:pt>
                <c:pt idx="8746">
                  <c:v>12.147222222222201</c:v>
                </c:pt>
                <c:pt idx="8747">
                  <c:v>12.1486111111111</c:v>
                </c:pt>
                <c:pt idx="8748">
                  <c:v>12.15</c:v>
                </c:pt>
                <c:pt idx="8749">
                  <c:v>12.151388888888899</c:v>
                </c:pt>
                <c:pt idx="8750">
                  <c:v>12.1527777777778</c:v>
                </c:pt>
                <c:pt idx="8751">
                  <c:v>12.154166666666701</c:v>
                </c:pt>
                <c:pt idx="8752">
                  <c:v>12.155555555555599</c:v>
                </c:pt>
                <c:pt idx="8753">
                  <c:v>12.156944444444401</c:v>
                </c:pt>
                <c:pt idx="8754">
                  <c:v>12.158333333333299</c:v>
                </c:pt>
                <c:pt idx="8755">
                  <c:v>12.1597222222222</c:v>
                </c:pt>
                <c:pt idx="8756">
                  <c:v>12.161111111111101</c:v>
                </c:pt>
                <c:pt idx="8757">
                  <c:v>12.1625</c:v>
                </c:pt>
                <c:pt idx="8758">
                  <c:v>12.1638888888889</c:v>
                </c:pt>
                <c:pt idx="8759">
                  <c:v>12.165277777777799</c:v>
                </c:pt>
                <c:pt idx="8760">
                  <c:v>12.1666666666667</c:v>
                </c:pt>
                <c:pt idx="8761">
                  <c:v>12.1680555555556</c:v>
                </c:pt>
                <c:pt idx="8762">
                  <c:v>12.1694444444444</c:v>
                </c:pt>
                <c:pt idx="8763">
                  <c:v>12.170833333333301</c:v>
                </c:pt>
                <c:pt idx="8764">
                  <c:v>12.172222222222199</c:v>
                </c:pt>
                <c:pt idx="8765">
                  <c:v>12.1736111111111</c:v>
                </c:pt>
                <c:pt idx="8766">
                  <c:v>12.175000000000001</c:v>
                </c:pt>
                <c:pt idx="8767">
                  <c:v>12.1763888888889</c:v>
                </c:pt>
                <c:pt idx="8768">
                  <c:v>12.1777777777778</c:v>
                </c:pt>
                <c:pt idx="8769">
                  <c:v>12.179166666666699</c:v>
                </c:pt>
                <c:pt idx="8770">
                  <c:v>12.1805555555556</c:v>
                </c:pt>
                <c:pt idx="8771">
                  <c:v>12.181944444444399</c:v>
                </c:pt>
                <c:pt idx="8772">
                  <c:v>12.1833333333333</c:v>
                </c:pt>
                <c:pt idx="8773">
                  <c:v>12.1847222222222</c:v>
                </c:pt>
                <c:pt idx="8774">
                  <c:v>12.186111111111099</c:v>
                </c:pt>
                <c:pt idx="8775">
                  <c:v>12.1875</c:v>
                </c:pt>
                <c:pt idx="8776">
                  <c:v>12.188888888888901</c:v>
                </c:pt>
                <c:pt idx="8777">
                  <c:v>12.1902777777778</c:v>
                </c:pt>
                <c:pt idx="8778">
                  <c:v>12.1916666666667</c:v>
                </c:pt>
                <c:pt idx="8779">
                  <c:v>12.193055555555601</c:v>
                </c:pt>
                <c:pt idx="8780">
                  <c:v>12.1944444444444</c:v>
                </c:pt>
                <c:pt idx="8781">
                  <c:v>12.195833333333301</c:v>
                </c:pt>
                <c:pt idx="8782">
                  <c:v>12.1972222222222</c:v>
                </c:pt>
                <c:pt idx="8783">
                  <c:v>12.1986111111111</c:v>
                </c:pt>
                <c:pt idx="8784">
                  <c:v>12.2</c:v>
                </c:pt>
                <c:pt idx="8785">
                  <c:v>12.2013888888889</c:v>
                </c:pt>
                <c:pt idx="8786">
                  <c:v>12.202777777777801</c:v>
                </c:pt>
                <c:pt idx="8787">
                  <c:v>12.204166666666699</c:v>
                </c:pt>
                <c:pt idx="8788">
                  <c:v>12.2055555555556</c:v>
                </c:pt>
                <c:pt idx="8789">
                  <c:v>12.2069444444444</c:v>
                </c:pt>
                <c:pt idx="8790">
                  <c:v>12.2083333333333</c:v>
                </c:pt>
                <c:pt idx="8791">
                  <c:v>12.209722222222201</c:v>
                </c:pt>
                <c:pt idx="8792">
                  <c:v>12.2111111111111</c:v>
                </c:pt>
                <c:pt idx="8793">
                  <c:v>12.2125</c:v>
                </c:pt>
                <c:pt idx="8794">
                  <c:v>12.213888888888899</c:v>
                </c:pt>
                <c:pt idx="8795">
                  <c:v>12.2152777777778</c:v>
                </c:pt>
                <c:pt idx="8796">
                  <c:v>12.216666666666701</c:v>
                </c:pt>
                <c:pt idx="8797">
                  <c:v>12.218055555555599</c:v>
                </c:pt>
                <c:pt idx="8798">
                  <c:v>12.219444444444401</c:v>
                </c:pt>
                <c:pt idx="8799">
                  <c:v>12.220833333333299</c:v>
                </c:pt>
                <c:pt idx="8800">
                  <c:v>12.2222222222222</c:v>
                </c:pt>
                <c:pt idx="8801">
                  <c:v>12.223611111111101</c:v>
                </c:pt>
                <c:pt idx="8802">
                  <c:v>12.225</c:v>
                </c:pt>
                <c:pt idx="8803">
                  <c:v>12.2263888888889</c:v>
                </c:pt>
                <c:pt idx="8804">
                  <c:v>12.227777777777799</c:v>
                </c:pt>
                <c:pt idx="8805">
                  <c:v>12.2291666666667</c:v>
                </c:pt>
                <c:pt idx="8806">
                  <c:v>12.2305555555556</c:v>
                </c:pt>
                <c:pt idx="8807">
                  <c:v>12.2319444444444</c:v>
                </c:pt>
                <c:pt idx="8808">
                  <c:v>12.233333333333301</c:v>
                </c:pt>
                <c:pt idx="8809">
                  <c:v>12.234722222222199</c:v>
                </c:pt>
                <c:pt idx="8810">
                  <c:v>12.2361111111111</c:v>
                </c:pt>
                <c:pt idx="8811">
                  <c:v>12.237500000000001</c:v>
                </c:pt>
                <c:pt idx="8812">
                  <c:v>12.2388888888889</c:v>
                </c:pt>
                <c:pt idx="8813">
                  <c:v>12.2402777777778</c:v>
                </c:pt>
                <c:pt idx="8814">
                  <c:v>12.241666666666699</c:v>
                </c:pt>
                <c:pt idx="8815">
                  <c:v>12.2430555555556</c:v>
                </c:pt>
                <c:pt idx="8816">
                  <c:v>12.244444444444399</c:v>
                </c:pt>
                <c:pt idx="8817">
                  <c:v>12.2458333333333</c:v>
                </c:pt>
                <c:pt idx="8818">
                  <c:v>12.2472222222222</c:v>
                </c:pt>
                <c:pt idx="8819">
                  <c:v>12.248611111111099</c:v>
                </c:pt>
                <c:pt idx="8820">
                  <c:v>12.25</c:v>
                </c:pt>
                <c:pt idx="8821">
                  <c:v>12.251388888888901</c:v>
                </c:pt>
                <c:pt idx="8822">
                  <c:v>12.2527777777778</c:v>
                </c:pt>
                <c:pt idx="8823">
                  <c:v>12.2541666666667</c:v>
                </c:pt>
                <c:pt idx="8824">
                  <c:v>12.255555555555601</c:v>
                </c:pt>
                <c:pt idx="8825">
                  <c:v>12.2569444444444</c:v>
                </c:pt>
                <c:pt idx="8826">
                  <c:v>12.258333333333301</c:v>
                </c:pt>
                <c:pt idx="8827">
                  <c:v>12.2597222222222</c:v>
                </c:pt>
                <c:pt idx="8828">
                  <c:v>12.2611111111111</c:v>
                </c:pt>
                <c:pt idx="8829">
                  <c:v>12.262499999999999</c:v>
                </c:pt>
                <c:pt idx="8830">
                  <c:v>12.2638888888889</c:v>
                </c:pt>
                <c:pt idx="8831">
                  <c:v>12.265277777777801</c:v>
                </c:pt>
                <c:pt idx="8832">
                  <c:v>12.266666666666699</c:v>
                </c:pt>
                <c:pt idx="8833">
                  <c:v>12.2680555555556</c:v>
                </c:pt>
                <c:pt idx="8834">
                  <c:v>12.2694444444444</c:v>
                </c:pt>
                <c:pt idx="8835">
                  <c:v>12.2708333333333</c:v>
                </c:pt>
                <c:pt idx="8836">
                  <c:v>12.272222222222201</c:v>
                </c:pt>
                <c:pt idx="8837">
                  <c:v>12.2736111111111</c:v>
                </c:pt>
                <c:pt idx="8838">
                  <c:v>12.275</c:v>
                </c:pt>
                <c:pt idx="8839">
                  <c:v>12.276388888888899</c:v>
                </c:pt>
                <c:pt idx="8840">
                  <c:v>12.2777777777778</c:v>
                </c:pt>
                <c:pt idx="8841">
                  <c:v>12.279166666666701</c:v>
                </c:pt>
                <c:pt idx="8842">
                  <c:v>12.280555555555599</c:v>
                </c:pt>
                <c:pt idx="8843">
                  <c:v>12.281944444444401</c:v>
                </c:pt>
                <c:pt idx="8844">
                  <c:v>12.283333333333299</c:v>
                </c:pt>
                <c:pt idx="8845">
                  <c:v>12.2847222222222</c:v>
                </c:pt>
                <c:pt idx="8846">
                  <c:v>12.286111111111101</c:v>
                </c:pt>
                <c:pt idx="8847">
                  <c:v>12.2875</c:v>
                </c:pt>
                <c:pt idx="8848">
                  <c:v>12.2888888888889</c:v>
                </c:pt>
                <c:pt idx="8849">
                  <c:v>12.290277777777799</c:v>
                </c:pt>
                <c:pt idx="8850">
                  <c:v>12.2916666666667</c:v>
                </c:pt>
                <c:pt idx="8851">
                  <c:v>12.2930555555556</c:v>
                </c:pt>
                <c:pt idx="8852">
                  <c:v>12.2944444444444</c:v>
                </c:pt>
                <c:pt idx="8853">
                  <c:v>12.295833333333301</c:v>
                </c:pt>
                <c:pt idx="8854">
                  <c:v>12.297222222222199</c:v>
                </c:pt>
                <c:pt idx="8855">
                  <c:v>12.2986111111111</c:v>
                </c:pt>
                <c:pt idx="8856">
                  <c:v>12.3</c:v>
                </c:pt>
                <c:pt idx="8857">
                  <c:v>12.3013888888889</c:v>
                </c:pt>
                <c:pt idx="8858">
                  <c:v>12.3027777777778</c:v>
                </c:pt>
                <c:pt idx="8859">
                  <c:v>12.304166666666699</c:v>
                </c:pt>
                <c:pt idx="8860">
                  <c:v>12.3055555555556</c:v>
                </c:pt>
                <c:pt idx="8861">
                  <c:v>12.306944444444399</c:v>
                </c:pt>
                <c:pt idx="8862">
                  <c:v>12.3083333333333</c:v>
                </c:pt>
                <c:pt idx="8863">
                  <c:v>12.3097222222222</c:v>
                </c:pt>
                <c:pt idx="8864">
                  <c:v>12.311111111111099</c:v>
                </c:pt>
                <c:pt idx="8865">
                  <c:v>12.3125</c:v>
                </c:pt>
                <c:pt idx="8866">
                  <c:v>12.313888888888901</c:v>
                </c:pt>
                <c:pt idx="8867">
                  <c:v>12.3152777777778</c:v>
                </c:pt>
                <c:pt idx="8868">
                  <c:v>12.3166666666667</c:v>
                </c:pt>
                <c:pt idx="8869">
                  <c:v>12.318055555555601</c:v>
                </c:pt>
                <c:pt idx="8870">
                  <c:v>12.3194444444444</c:v>
                </c:pt>
                <c:pt idx="8871">
                  <c:v>12.320833333333301</c:v>
                </c:pt>
                <c:pt idx="8872">
                  <c:v>12.3222222222222</c:v>
                </c:pt>
                <c:pt idx="8873">
                  <c:v>12.3236111111111</c:v>
                </c:pt>
                <c:pt idx="8874">
                  <c:v>12.324999999999999</c:v>
                </c:pt>
                <c:pt idx="8875">
                  <c:v>12.3263888888889</c:v>
                </c:pt>
                <c:pt idx="8876">
                  <c:v>12.327777777777801</c:v>
                </c:pt>
                <c:pt idx="8877">
                  <c:v>12.329166666666699</c:v>
                </c:pt>
                <c:pt idx="8878">
                  <c:v>12.3305555555556</c:v>
                </c:pt>
                <c:pt idx="8879">
                  <c:v>12.3319444444444</c:v>
                </c:pt>
                <c:pt idx="8880">
                  <c:v>12.3333333333333</c:v>
                </c:pt>
                <c:pt idx="8881">
                  <c:v>12.334722222222201</c:v>
                </c:pt>
                <c:pt idx="8882">
                  <c:v>12.3361111111111</c:v>
                </c:pt>
                <c:pt idx="8883">
                  <c:v>12.3375</c:v>
                </c:pt>
                <c:pt idx="8884">
                  <c:v>12.338888888888899</c:v>
                </c:pt>
                <c:pt idx="8885">
                  <c:v>12.3402777777778</c:v>
                </c:pt>
                <c:pt idx="8886">
                  <c:v>12.341666666666701</c:v>
                </c:pt>
                <c:pt idx="8887">
                  <c:v>12.343055555555599</c:v>
                </c:pt>
                <c:pt idx="8888">
                  <c:v>12.344444444444401</c:v>
                </c:pt>
                <c:pt idx="8889">
                  <c:v>12.345833333333299</c:v>
                </c:pt>
                <c:pt idx="8890">
                  <c:v>12.3472222222222</c:v>
                </c:pt>
                <c:pt idx="8891">
                  <c:v>12.348611111111101</c:v>
                </c:pt>
                <c:pt idx="8892">
                  <c:v>12.35</c:v>
                </c:pt>
                <c:pt idx="8893">
                  <c:v>12.3513888888889</c:v>
                </c:pt>
                <c:pt idx="8894">
                  <c:v>12.352777777777799</c:v>
                </c:pt>
                <c:pt idx="8895">
                  <c:v>12.3541666666667</c:v>
                </c:pt>
                <c:pt idx="8896">
                  <c:v>12.3555555555556</c:v>
                </c:pt>
                <c:pt idx="8897">
                  <c:v>12.3569444444444</c:v>
                </c:pt>
                <c:pt idx="8898">
                  <c:v>12.358333333333301</c:v>
                </c:pt>
                <c:pt idx="8899">
                  <c:v>12.359722222222199</c:v>
                </c:pt>
                <c:pt idx="8900">
                  <c:v>12.3611111111111</c:v>
                </c:pt>
                <c:pt idx="8901">
                  <c:v>12.362500000000001</c:v>
                </c:pt>
                <c:pt idx="8902">
                  <c:v>12.3638888888889</c:v>
                </c:pt>
                <c:pt idx="8903">
                  <c:v>12.3652777777778</c:v>
                </c:pt>
                <c:pt idx="8904">
                  <c:v>12.366666666666699</c:v>
                </c:pt>
                <c:pt idx="8905">
                  <c:v>12.3680555555556</c:v>
                </c:pt>
                <c:pt idx="8906">
                  <c:v>12.369444444444399</c:v>
                </c:pt>
                <c:pt idx="8907">
                  <c:v>12.3708333333333</c:v>
                </c:pt>
                <c:pt idx="8908">
                  <c:v>12.3722222222222</c:v>
                </c:pt>
                <c:pt idx="8909">
                  <c:v>12.373611111111099</c:v>
                </c:pt>
                <c:pt idx="8910">
                  <c:v>12.375</c:v>
                </c:pt>
                <c:pt idx="8911">
                  <c:v>12.376388888888901</c:v>
                </c:pt>
                <c:pt idx="8912">
                  <c:v>12.3777777777778</c:v>
                </c:pt>
                <c:pt idx="8913">
                  <c:v>12.3791666666667</c:v>
                </c:pt>
                <c:pt idx="8914">
                  <c:v>12.380555555555601</c:v>
                </c:pt>
                <c:pt idx="8915">
                  <c:v>12.3819444444444</c:v>
                </c:pt>
                <c:pt idx="8916">
                  <c:v>12.383333333333301</c:v>
                </c:pt>
                <c:pt idx="8917">
                  <c:v>12.3847222222222</c:v>
                </c:pt>
                <c:pt idx="8918">
                  <c:v>12.3861111111111</c:v>
                </c:pt>
                <c:pt idx="8919">
                  <c:v>12.387499999999999</c:v>
                </c:pt>
                <c:pt idx="8920">
                  <c:v>12.3888888888889</c:v>
                </c:pt>
                <c:pt idx="8921">
                  <c:v>12.390277777777801</c:v>
                </c:pt>
                <c:pt idx="8922">
                  <c:v>12.391666666666699</c:v>
                </c:pt>
                <c:pt idx="8923">
                  <c:v>12.3930555555556</c:v>
                </c:pt>
                <c:pt idx="8924">
                  <c:v>12.3944444444444</c:v>
                </c:pt>
                <c:pt idx="8925">
                  <c:v>12.3958333333333</c:v>
                </c:pt>
                <c:pt idx="8926">
                  <c:v>12.397222222222201</c:v>
                </c:pt>
                <c:pt idx="8927">
                  <c:v>12.3986111111111</c:v>
                </c:pt>
                <c:pt idx="8928">
                  <c:v>12.4</c:v>
                </c:pt>
                <c:pt idx="8929">
                  <c:v>12.401388888888899</c:v>
                </c:pt>
                <c:pt idx="8930">
                  <c:v>12.4027777777778</c:v>
                </c:pt>
                <c:pt idx="8931">
                  <c:v>12.404166666666701</c:v>
                </c:pt>
                <c:pt idx="8932">
                  <c:v>12.405555555555599</c:v>
                </c:pt>
                <c:pt idx="8933">
                  <c:v>12.406944444444401</c:v>
                </c:pt>
                <c:pt idx="8934">
                  <c:v>12.408333333333299</c:v>
                </c:pt>
                <c:pt idx="8935">
                  <c:v>12.4097222222222</c:v>
                </c:pt>
                <c:pt idx="8936">
                  <c:v>12.411111111111101</c:v>
                </c:pt>
                <c:pt idx="8937">
                  <c:v>12.4125</c:v>
                </c:pt>
                <c:pt idx="8938">
                  <c:v>12.4138888888889</c:v>
                </c:pt>
                <c:pt idx="8939">
                  <c:v>12.415277777777799</c:v>
                </c:pt>
                <c:pt idx="8940">
                  <c:v>12.4166666666667</c:v>
                </c:pt>
                <c:pt idx="8941">
                  <c:v>12.4180555555556</c:v>
                </c:pt>
                <c:pt idx="8942">
                  <c:v>12.4194444444444</c:v>
                </c:pt>
                <c:pt idx="8943">
                  <c:v>12.420833333333301</c:v>
                </c:pt>
                <c:pt idx="8944">
                  <c:v>12.422222222222199</c:v>
                </c:pt>
                <c:pt idx="8945">
                  <c:v>12.4236111111111</c:v>
                </c:pt>
                <c:pt idx="8946">
                  <c:v>12.425000000000001</c:v>
                </c:pt>
                <c:pt idx="8947">
                  <c:v>12.4263888888889</c:v>
                </c:pt>
                <c:pt idx="8948">
                  <c:v>12.4277777777778</c:v>
                </c:pt>
                <c:pt idx="8949">
                  <c:v>12.429166666666699</c:v>
                </c:pt>
                <c:pt idx="8950">
                  <c:v>12.4305555555556</c:v>
                </c:pt>
                <c:pt idx="8951">
                  <c:v>12.431944444444399</c:v>
                </c:pt>
                <c:pt idx="8952">
                  <c:v>12.4333333333333</c:v>
                </c:pt>
                <c:pt idx="8953">
                  <c:v>12.4347222222222</c:v>
                </c:pt>
                <c:pt idx="8954">
                  <c:v>12.436111111111099</c:v>
                </c:pt>
                <c:pt idx="8955">
                  <c:v>12.4375</c:v>
                </c:pt>
                <c:pt idx="8956">
                  <c:v>12.438888888888901</c:v>
                </c:pt>
                <c:pt idx="8957">
                  <c:v>12.4402777777778</c:v>
                </c:pt>
                <c:pt idx="8958">
                  <c:v>12.4416666666667</c:v>
                </c:pt>
                <c:pt idx="8959">
                  <c:v>12.443055555555601</c:v>
                </c:pt>
                <c:pt idx="8960">
                  <c:v>12.4444444444444</c:v>
                </c:pt>
                <c:pt idx="8961">
                  <c:v>12.445833333333301</c:v>
                </c:pt>
                <c:pt idx="8962">
                  <c:v>12.4472222222222</c:v>
                </c:pt>
                <c:pt idx="8963">
                  <c:v>12.4486111111111</c:v>
                </c:pt>
                <c:pt idx="8964">
                  <c:v>12.45</c:v>
                </c:pt>
                <c:pt idx="8965">
                  <c:v>12.4513888888889</c:v>
                </c:pt>
                <c:pt idx="8966">
                  <c:v>12.452777777777801</c:v>
                </c:pt>
                <c:pt idx="8967">
                  <c:v>12.454166666666699</c:v>
                </c:pt>
                <c:pt idx="8968">
                  <c:v>12.4555555555556</c:v>
                </c:pt>
                <c:pt idx="8969">
                  <c:v>12.4569444444444</c:v>
                </c:pt>
                <c:pt idx="8970">
                  <c:v>12.4583333333333</c:v>
                </c:pt>
                <c:pt idx="8971">
                  <c:v>12.459722222222201</c:v>
                </c:pt>
                <c:pt idx="8972">
                  <c:v>12.4611111111111</c:v>
                </c:pt>
                <c:pt idx="8973">
                  <c:v>12.4625</c:v>
                </c:pt>
                <c:pt idx="8974">
                  <c:v>12.463888888888899</c:v>
                </c:pt>
                <c:pt idx="8975">
                  <c:v>12.4652777777778</c:v>
                </c:pt>
                <c:pt idx="8976">
                  <c:v>12.466666666666701</c:v>
                </c:pt>
                <c:pt idx="8977">
                  <c:v>12.468055555555599</c:v>
                </c:pt>
                <c:pt idx="8978">
                  <c:v>12.469444444444401</c:v>
                </c:pt>
                <c:pt idx="8979">
                  <c:v>12.470833333333299</c:v>
                </c:pt>
                <c:pt idx="8980">
                  <c:v>12.4722222222222</c:v>
                </c:pt>
                <c:pt idx="8981">
                  <c:v>12.473611111111101</c:v>
                </c:pt>
                <c:pt idx="8982">
                  <c:v>12.475</c:v>
                </c:pt>
                <c:pt idx="8983">
                  <c:v>12.4763888888889</c:v>
                </c:pt>
                <c:pt idx="8984">
                  <c:v>12.477777777777799</c:v>
                </c:pt>
                <c:pt idx="8985">
                  <c:v>12.4791666666667</c:v>
                </c:pt>
                <c:pt idx="8986">
                  <c:v>12.4805555555556</c:v>
                </c:pt>
                <c:pt idx="8987">
                  <c:v>12.4819444444444</c:v>
                </c:pt>
                <c:pt idx="8988">
                  <c:v>12.483333333333301</c:v>
                </c:pt>
                <c:pt idx="8989">
                  <c:v>12.484722222222199</c:v>
                </c:pt>
                <c:pt idx="8990">
                  <c:v>12.4861111111111</c:v>
                </c:pt>
                <c:pt idx="8991">
                  <c:v>12.487500000000001</c:v>
                </c:pt>
                <c:pt idx="8992">
                  <c:v>12.4888888888889</c:v>
                </c:pt>
                <c:pt idx="8993">
                  <c:v>12.4902777777778</c:v>
                </c:pt>
                <c:pt idx="8994">
                  <c:v>12.491666666666699</c:v>
                </c:pt>
                <c:pt idx="8995">
                  <c:v>12.4930555555556</c:v>
                </c:pt>
                <c:pt idx="8996">
                  <c:v>12.494444444444399</c:v>
                </c:pt>
                <c:pt idx="8997">
                  <c:v>12.4958333333333</c:v>
                </c:pt>
                <c:pt idx="8998">
                  <c:v>12.4972222222222</c:v>
                </c:pt>
                <c:pt idx="8999">
                  <c:v>12.498611111111099</c:v>
                </c:pt>
                <c:pt idx="9000">
                  <c:v>12.5</c:v>
                </c:pt>
                <c:pt idx="9001">
                  <c:v>12.501388888888901</c:v>
                </c:pt>
                <c:pt idx="9002">
                  <c:v>12.5027777777778</c:v>
                </c:pt>
                <c:pt idx="9003">
                  <c:v>12.5041666666667</c:v>
                </c:pt>
                <c:pt idx="9004">
                  <c:v>12.505555555555601</c:v>
                </c:pt>
                <c:pt idx="9005">
                  <c:v>12.5069444444444</c:v>
                </c:pt>
                <c:pt idx="9006">
                  <c:v>12.508333333333301</c:v>
                </c:pt>
                <c:pt idx="9007">
                  <c:v>12.5097222222222</c:v>
                </c:pt>
                <c:pt idx="9008">
                  <c:v>12.5111111111111</c:v>
                </c:pt>
                <c:pt idx="9009">
                  <c:v>12.512499999999999</c:v>
                </c:pt>
                <c:pt idx="9010">
                  <c:v>12.5138888888889</c:v>
                </c:pt>
                <c:pt idx="9011">
                  <c:v>12.515277777777801</c:v>
                </c:pt>
                <c:pt idx="9012">
                  <c:v>12.516666666666699</c:v>
                </c:pt>
                <c:pt idx="9013">
                  <c:v>12.5180555555556</c:v>
                </c:pt>
                <c:pt idx="9014">
                  <c:v>12.5194444444444</c:v>
                </c:pt>
                <c:pt idx="9015">
                  <c:v>12.5208333333333</c:v>
                </c:pt>
                <c:pt idx="9016">
                  <c:v>12.522222222222201</c:v>
                </c:pt>
                <c:pt idx="9017">
                  <c:v>12.5236111111111</c:v>
                </c:pt>
                <c:pt idx="9018">
                  <c:v>12.525</c:v>
                </c:pt>
                <c:pt idx="9019">
                  <c:v>12.526388888888899</c:v>
                </c:pt>
                <c:pt idx="9020">
                  <c:v>12.5277777777778</c:v>
                </c:pt>
                <c:pt idx="9021">
                  <c:v>12.529166666666701</c:v>
                </c:pt>
                <c:pt idx="9022">
                  <c:v>12.530555555555599</c:v>
                </c:pt>
                <c:pt idx="9023">
                  <c:v>12.531944444444401</c:v>
                </c:pt>
                <c:pt idx="9024">
                  <c:v>12.533333333333299</c:v>
                </c:pt>
                <c:pt idx="9025">
                  <c:v>12.5347222222222</c:v>
                </c:pt>
                <c:pt idx="9026">
                  <c:v>12.536111111111101</c:v>
                </c:pt>
                <c:pt idx="9027">
                  <c:v>12.5375</c:v>
                </c:pt>
                <c:pt idx="9028">
                  <c:v>12.5388888888889</c:v>
                </c:pt>
                <c:pt idx="9029">
                  <c:v>12.540277777777799</c:v>
                </c:pt>
                <c:pt idx="9030">
                  <c:v>12.5416666666667</c:v>
                </c:pt>
                <c:pt idx="9031">
                  <c:v>12.5430555555556</c:v>
                </c:pt>
                <c:pt idx="9032">
                  <c:v>12.5444444444444</c:v>
                </c:pt>
                <c:pt idx="9033">
                  <c:v>12.545833333333301</c:v>
                </c:pt>
                <c:pt idx="9034">
                  <c:v>12.547222222222199</c:v>
                </c:pt>
                <c:pt idx="9035">
                  <c:v>12.5486111111111</c:v>
                </c:pt>
                <c:pt idx="9036">
                  <c:v>12.55</c:v>
                </c:pt>
                <c:pt idx="9037">
                  <c:v>12.5513888888889</c:v>
                </c:pt>
                <c:pt idx="9038">
                  <c:v>12.5527777777778</c:v>
                </c:pt>
                <c:pt idx="9039">
                  <c:v>12.554166666666699</c:v>
                </c:pt>
                <c:pt idx="9040">
                  <c:v>12.5555555555556</c:v>
                </c:pt>
                <c:pt idx="9041">
                  <c:v>12.556944444444399</c:v>
                </c:pt>
                <c:pt idx="9042">
                  <c:v>12.5583333333333</c:v>
                </c:pt>
                <c:pt idx="9043">
                  <c:v>12.5597222222222</c:v>
                </c:pt>
                <c:pt idx="9044">
                  <c:v>12.561111111111099</c:v>
                </c:pt>
                <c:pt idx="9045">
                  <c:v>12.5625</c:v>
                </c:pt>
                <c:pt idx="9046">
                  <c:v>12.563888888888901</c:v>
                </c:pt>
                <c:pt idx="9047">
                  <c:v>12.5652777777778</c:v>
                </c:pt>
                <c:pt idx="9048">
                  <c:v>12.5666666666667</c:v>
                </c:pt>
                <c:pt idx="9049">
                  <c:v>12.568055555555601</c:v>
                </c:pt>
                <c:pt idx="9050">
                  <c:v>12.5694444444444</c:v>
                </c:pt>
                <c:pt idx="9051">
                  <c:v>12.570833333333301</c:v>
                </c:pt>
                <c:pt idx="9052">
                  <c:v>12.5722222222222</c:v>
                </c:pt>
                <c:pt idx="9053">
                  <c:v>12.5736111111111</c:v>
                </c:pt>
                <c:pt idx="9054">
                  <c:v>12.574999999999999</c:v>
                </c:pt>
                <c:pt idx="9055">
                  <c:v>12.5763888888889</c:v>
                </c:pt>
                <c:pt idx="9056">
                  <c:v>12.577777777777801</c:v>
                </c:pt>
                <c:pt idx="9057">
                  <c:v>12.579166666666699</c:v>
                </c:pt>
                <c:pt idx="9058">
                  <c:v>12.5805555555556</c:v>
                </c:pt>
                <c:pt idx="9059">
                  <c:v>12.5819444444444</c:v>
                </c:pt>
                <c:pt idx="9060">
                  <c:v>12.5833333333333</c:v>
                </c:pt>
                <c:pt idx="9061">
                  <c:v>12.584722222222201</c:v>
                </c:pt>
                <c:pt idx="9062">
                  <c:v>12.5861111111111</c:v>
                </c:pt>
                <c:pt idx="9063">
                  <c:v>12.5875</c:v>
                </c:pt>
                <c:pt idx="9064">
                  <c:v>12.588888888888899</c:v>
                </c:pt>
                <c:pt idx="9065">
                  <c:v>12.5902777777778</c:v>
                </c:pt>
                <c:pt idx="9066">
                  <c:v>12.591666666666701</c:v>
                </c:pt>
                <c:pt idx="9067">
                  <c:v>12.593055555555599</c:v>
                </c:pt>
                <c:pt idx="9068">
                  <c:v>12.594444444444401</c:v>
                </c:pt>
                <c:pt idx="9069">
                  <c:v>12.595833333333299</c:v>
                </c:pt>
                <c:pt idx="9070">
                  <c:v>12.5972222222222</c:v>
                </c:pt>
                <c:pt idx="9071">
                  <c:v>12.598611111111101</c:v>
                </c:pt>
                <c:pt idx="9072">
                  <c:v>12.6</c:v>
                </c:pt>
                <c:pt idx="9073">
                  <c:v>12.6013888888889</c:v>
                </c:pt>
                <c:pt idx="9074">
                  <c:v>12.602777777777799</c:v>
                </c:pt>
                <c:pt idx="9075">
                  <c:v>12.6041666666667</c:v>
                </c:pt>
                <c:pt idx="9076">
                  <c:v>12.6055555555556</c:v>
                </c:pt>
                <c:pt idx="9077">
                  <c:v>12.6069444444444</c:v>
                </c:pt>
                <c:pt idx="9078">
                  <c:v>12.608333333333301</c:v>
                </c:pt>
                <c:pt idx="9079">
                  <c:v>12.609722222222199</c:v>
                </c:pt>
                <c:pt idx="9080">
                  <c:v>12.6111111111111</c:v>
                </c:pt>
                <c:pt idx="9081">
                  <c:v>12.612500000000001</c:v>
                </c:pt>
                <c:pt idx="9082">
                  <c:v>12.6138888888889</c:v>
                </c:pt>
                <c:pt idx="9083">
                  <c:v>12.6152777777778</c:v>
                </c:pt>
                <c:pt idx="9084">
                  <c:v>12.616666666666699</c:v>
                </c:pt>
                <c:pt idx="9085">
                  <c:v>12.6180555555556</c:v>
                </c:pt>
                <c:pt idx="9086">
                  <c:v>12.619444444444399</c:v>
                </c:pt>
                <c:pt idx="9087">
                  <c:v>12.6208333333333</c:v>
                </c:pt>
                <c:pt idx="9088">
                  <c:v>12.6222222222222</c:v>
                </c:pt>
                <c:pt idx="9089">
                  <c:v>12.623611111111099</c:v>
                </c:pt>
                <c:pt idx="9090">
                  <c:v>12.625</c:v>
                </c:pt>
                <c:pt idx="9091">
                  <c:v>12.626388888888901</c:v>
                </c:pt>
                <c:pt idx="9092">
                  <c:v>12.6277777777778</c:v>
                </c:pt>
                <c:pt idx="9093">
                  <c:v>12.6291666666667</c:v>
                </c:pt>
                <c:pt idx="9094">
                  <c:v>12.630555555555601</c:v>
                </c:pt>
                <c:pt idx="9095">
                  <c:v>12.6319444444444</c:v>
                </c:pt>
                <c:pt idx="9096">
                  <c:v>12.633333333333301</c:v>
                </c:pt>
                <c:pt idx="9097">
                  <c:v>12.6347222222222</c:v>
                </c:pt>
                <c:pt idx="9098">
                  <c:v>12.6361111111111</c:v>
                </c:pt>
                <c:pt idx="9099">
                  <c:v>12.637499999999999</c:v>
                </c:pt>
                <c:pt idx="9100">
                  <c:v>12.6388888888889</c:v>
                </c:pt>
                <c:pt idx="9101">
                  <c:v>12.640277777777801</c:v>
                </c:pt>
                <c:pt idx="9102">
                  <c:v>12.641666666666699</c:v>
                </c:pt>
                <c:pt idx="9103">
                  <c:v>12.6430555555556</c:v>
                </c:pt>
                <c:pt idx="9104">
                  <c:v>12.6444444444444</c:v>
                </c:pt>
                <c:pt idx="9105">
                  <c:v>12.6458333333333</c:v>
                </c:pt>
                <c:pt idx="9106">
                  <c:v>12.647222222222201</c:v>
                </c:pt>
                <c:pt idx="9107">
                  <c:v>12.6486111111111</c:v>
                </c:pt>
                <c:pt idx="9108">
                  <c:v>12.65</c:v>
                </c:pt>
                <c:pt idx="9109">
                  <c:v>12.651388888888899</c:v>
                </c:pt>
                <c:pt idx="9110">
                  <c:v>12.6527777777778</c:v>
                </c:pt>
                <c:pt idx="9111">
                  <c:v>12.654166666666701</c:v>
                </c:pt>
                <c:pt idx="9112">
                  <c:v>12.655555555555599</c:v>
                </c:pt>
                <c:pt idx="9113">
                  <c:v>12.656944444444401</c:v>
                </c:pt>
                <c:pt idx="9114">
                  <c:v>12.658333333333299</c:v>
                </c:pt>
                <c:pt idx="9115">
                  <c:v>12.6597222222222</c:v>
                </c:pt>
                <c:pt idx="9116">
                  <c:v>12.661111111111101</c:v>
                </c:pt>
                <c:pt idx="9117">
                  <c:v>12.6625</c:v>
                </c:pt>
                <c:pt idx="9118">
                  <c:v>12.6638888888889</c:v>
                </c:pt>
                <c:pt idx="9119">
                  <c:v>12.665277777777799</c:v>
                </c:pt>
                <c:pt idx="9120">
                  <c:v>12.6666666666667</c:v>
                </c:pt>
                <c:pt idx="9121">
                  <c:v>12.6680555555556</c:v>
                </c:pt>
                <c:pt idx="9122">
                  <c:v>12.6694444444444</c:v>
                </c:pt>
                <c:pt idx="9123">
                  <c:v>12.670833333333301</c:v>
                </c:pt>
                <c:pt idx="9124">
                  <c:v>12.672222222222199</c:v>
                </c:pt>
                <c:pt idx="9125">
                  <c:v>12.6736111111111</c:v>
                </c:pt>
                <c:pt idx="9126">
                  <c:v>12.675000000000001</c:v>
                </c:pt>
                <c:pt idx="9127">
                  <c:v>12.6763888888889</c:v>
                </c:pt>
                <c:pt idx="9128">
                  <c:v>12.6777777777778</c:v>
                </c:pt>
                <c:pt idx="9129">
                  <c:v>12.679166666666699</c:v>
                </c:pt>
                <c:pt idx="9130">
                  <c:v>12.6805555555556</c:v>
                </c:pt>
                <c:pt idx="9131">
                  <c:v>12.681944444444399</c:v>
                </c:pt>
                <c:pt idx="9132">
                  <c:v>12.6833333333333</c:v>
                </c:pt>
                <c:pt idx="9133">
                  <c:v>12.6847222222222</c:v>
                </c:pt>
                <c:pt idx="9134">
                  <c:v>12.686111111111099</c:v>
                </c:pt>
                <c:pt idx="9135">
                  <c:v>12.6875</c:v>
                </c:pt>
                <c:pt idx="9136">
                  <c:v>12.688888888888901</c:v>
                </c:pt>
                <c:pt idx="9137">
                  <c:v>12.6902777777778</c:v>
                </c:pt>
                <c:pt idx="9138">
                  <c:v>12.6916666666667</c:v>
                </c:pt>
                <c:pt idx="9139">
                  <c:v>12.693055555555601</c:v>
                </c:pt>
                <c:pt idx="9140">
                  <c:v>12.6944444444444</c:v>
                </c:pt>
                <c:pt idx="9141">
                  <c:v>12.695833333333301</c:v>
                </c:pt>
                <c:pt idx="9142">
                  <c:v>12.6972222222222</c:v>
                </c:pt>
                <c:pt idx="9143">
                  <c:v>12.6986111111111</c:v>
                </c:pt>
                <c:pt idx="9144">
                  <c:v>12.7</c:v>
                </c:pt>
                <c:pt idx="9145">
                  <c:v>12.7013888888889</c:v>
                </c:pt>
                <c:pt idx="9146">
                  <c:v>12.702777777777801</c:v>
                </c:pt>
                <c:pt idx="9147">
                  <c:v>12.704166666666699</c:v>
                </c:pt>
                <c:pt idx="9148">
                  <c:v>12.7055555555556</c:v>
                </c:pt>
                <c:pt idx="9149">
                  <c:v>12.7069444444444</c:v>
                </c:pt>
                <c:pt idx="9150">
                  <c:v>12.7083333333333</c:v>
                </c:pt>
                <c:pt idx="9151">
                  <c:v>12.709722222222201</c:v>
                </c:pt>
                <c:pt idx="9152">
                  <c:v>12.7111111111111</c:v>
                </c:pt>
                <c:pt idx="9153">
                  <c:v>12.7125</c:v>
                </c:pt>
                <c:pt idx="9154">
                  <c:v>12.713888888888899</c:v>
                </c:pt>
                <c:pt idx="9155">
                  <c:v>12.7152777777778</c:v>
                </c:pt>
                <c:pt idx="9156">
                  <c:v>12.716666666666701</c:v>
                </c:pt>
                <c:pt idx="9157">
                  <c:v>12.718055555555599</c:v>
                </c:pt>
                <c:pt idx="9158">
                  <c:v>12.719444444444401</c:v>
                </c:pt>
                <c:pt idx="9159">
                  <c:v>12.720833333333299</c:v>
                </c:pt>
                <c:pt idx="9160">
                  <c:v>12.7222222222222</c:v>
                </c:pt>
                <c:pt idx="9161">
                  <c:v>12.723611111111101</c:v>
                </c:pt>
                <c:pt idx="9162">
                  <c:v>12.725</c:v>
                </c:pt>
                <c:pt idx="9163">
                  <c:v>12.7263888888889</c:v>
                </c:pt>
                <c:pt idx="9164">
                  <c:v>12.727777777777799</c:v>
                </c:pt>
                <c:pt idx="9165">
                  <c:v>12.7291666666667</c:v>
                </c:pt>
                <c:pt idx="9166">
                  <c:v>12.7305555555556</c:v>
                </c:pt>
                <c:pt idx="9167">
                  <c:v>12.7319444444444</c:v>
                </c:pt>
                <c:pt idx="9168">
                  <c:v>12.733333333333301</c:v>
                </c:pt>
                <c:pt idx="9169">
                  <c:v>12.734722222222199</c:v>
                </c:pt>
                <c:pt idx="9170">
                  <c:v>12.7361111111111</c:v>
                </c:pt>
                <c:pt idx="9171">
                  <c:v>12.737500000000001</c:v>
                </c:pt>
                <c:pt idx="9172">
                  <c:v>12.7388888888889</c:v>
                </c:pt>
                <c:pt idx="9173">
                  <c:v>12.7402777777778</c:v>
                </c:pt>
                <c:pt idx="9174">
                  <c:v>12.741666666666699</c:v>
                </c:pt>
                <c:pt idx="9175">
                  <c:v>12.7430555555556</c:v>
                </c:pt>
                <c:pt idx="9176">
                  <c:v>12.744444444444399</c:v>
                </c:pt>
                <c:pt idx="9177">
                  <c:v>12.7458333333333</c:v>
                </c:pt>
                <c:pt idx="9178">
                  <c:v>12.7472222222222</c:v>
                </c:pt>
                <c:pt idx="9179">
                  <c:v>12.748611111111099</c:v>
                </c:pt>
                <c:pt idx="9180">
                  <c:v>12.75</c:v>
                </c:pt>
                <c:pt idx="9181">
                  <c:v>12.751388888888901</c:v>
                </c:pt>
                <c:pt idx="9182">
                  <c:v>12.7527777777778</c:v>
                </c:pt>
                <c:pt idx="9183">
                  <c:v>12.7541666666667</c:v>
                </c:pt>
                <c:pt idx="9184">
                  <c:v>12.755555555555601</c:v>
                </c:pt>
                <c:pt idx="9185">
                  <c:v>12.7569444444444</c:v>
                </c:pt>
                <c:pt idx="9186">
                  <c:v>12.758333333333301</c:v>
                </c:pt>
                <c:pt idx="9187">
                  <c:v>12.7597222222222</c:v>
                </c:pt>
                <c:pt idx="9188">
                  <c:v>12.7611111111111</c:v>
                </c:pt>
                <c:pt idx="9189">
                  <c:v>12.762499999999999</c:v>
                </c:pt>
                <c:pt idx="9190">
                  <c:v>12.7638888888889</c:v>
                </c:pt>
                <c:pt idx="9191">
                  <c:v>12.765277777777801</c:v>
                </c:pt>
                <c:pt idx="9192">
                  <c:v>12.766666666666699</c:v>
                </c:pt>
                <c:pt idx="9193">
                  <c:v>12.7680555555556</c:v>
                </c:pt>
                <c:pt idx="9194">
                  <c:v>12.7694444444444</c:v>
                </c:pt>
                <c:pt idx="9195">
                  <c:v>12.7708333333333</c:v>
                </c:pt>
                <c:pt idx="9196">
                  <c:v>12.772222222222201</c:v>
                </c:pt>
                <c:pt idx="9197">
                  <c:v>12.7736111111111</c:v>
                </c:pt>
                <c:pt idx="9198">
                  <c:v>12.775</c:v>
                </c:pt>
                <c:pt idx="9199">
                  <c:v>12.776388888888899</c:v>
                </c:pt>
                <c:pt idx="9200">
                  <c:v>12.7777777777778</c:v>
                </c:pt>
                <c:pt idx="9201">
                  <c:v>12.779166666666701</c:v>
                </c:pt>
                <c:pt idx="9202">
                  <c:v>12.780555555555599</c:v>
                </c:pt>
                <c:pt idx="9203">
                  <c:v>12.781944444444401</c:v>
                </c:pt>
                <c:pt idx="9204">
                  <c:v>12.783333333333299</c:v>
                </c:pt>
                <c:pt idx="9205">
                  <c:v>12.7847222222222</c:v>
                </c:pt>
                <c:pt idx="9206">
                  <c:v>12.786111111111101</c:v>
                </c:pt>
                <c:pt idx="9207">
                  <c:v>12.7875</c:v>
                </c:pt>
                <c:pt idx="9208">
                  <c:v>12.7888888888889</c:v>
                </c:pt>
                <c:pt idx="9209">
                  <c:v>12.790277777777799</c:v>
                </c:pt>
                <c:pt idx="9210">
                  <c:v>12.7916666666667</c:v>
                </c:pt>
                <c:pt idx="9211">
                  <c:v>12.7930555555556</c:v>
                </c:pt>
                <c:pt idx="9212">
                  <c:v>12.7944444444444</c:v>
                </c:pt>
                <c:pt idx="9213">
                  <c:v>12.795833333333301</c:v>
                </c:pt>
                <c:pt idx="9214">
                  <c:v>12.797222222222199</c:v>
                </c:pt>
                <c:pt idx="9215">
                  <c:v>12.7986111111111</c:v>
                </c:pt>
                <c:pt idx="9216">
                  <c:v>12.8</c:v>
                </c:pt>
                <c:pt idx="9217">
                  <c:v>12.8013888888889</c:v>
                </c:pt>
                <c:pt idx="9218">
                  <c:v>12.8027777777778</c:v>
                </c:pt>
                <c:pt idx="9219">
                  <c:v>12.804166666666699</c:v>
                </c:pt>
                <c:pt idx="9220">
                  <c:v>12.8055555555556</c:v>
                </c:pt>
                <c:pt idx="9221">
                  <c:v>12.806944444444399</c:v>
                </c:pt>
                <c:pt idx="9222">
                  <c:v>12.8083333333333</c:v>
                </c:pt>
                <c:pt idx="9223">
                  <c:v>12.8097222222222</c:v>
                </c:pt>
                <c:pt idx="9224">
                  <c:v>12.811111111111099</c:v>
                </c:pt>
                <c:pt idx="9225">
                  <c:v>12.8125</c:v>
                </c:pt>
                <c:pt idx="9226">
                  <c:v>12.813888888888901</c:v>
                </c:pt>
                <c:pt idx="9227">
                  <c:v>12.8152777777778</c:v>
                </c:pt>
                <c:pt idx="9228">
                  <c:v>12.8166666666667</c:v>
                </c:pt>
                <c:pt idx="9229">
                  <c:v>12.818055555555601</c:v>
                </c:pt>
                <c:pt idx="9230">
                  <c:v>12.8194444444444</c:v>
                </c:pt>
                <c:pt idx="9231">
                  <c:v>12.820833333333301</c:v>
                </c:pt>
                <c:pt idx="9232">
                  <c:v>12.8222222222222</c:v>
                </c:pt>
                <c:pt idx="9233">
                  <c:v>12.8236111111111</c:v>
                </c:pt>
                <c:pt idx="9234">
                  <c:v>12.824999999999999</c:v>
                </c:pt>
                <c:pt idx="9235">
                  <c:v>12.8263888888889</c:v>
                </c:pt>
                <c:pt idx="9236">
                  <c:v>12.827777777777801</c:v>
                </c:pt>
                <c:pt idx="9237">
                  <c:v>12.829166666666699</c:v>
                </c:pt>
                <c:pt idx="9238">
                  <c:v>12.8305555555556</c:v>
                </c:pt>
                <c:pt idx="9239">
                  <c:v>12.8319444444444</c:v>
                </c:pt>
                <c:pt idx="9240">
                  <c:v>12.8333333333333</c:v>
                </c:pt>
                <c:pt idx="9241">
                  <c:v>12.834722222222201</c:v>
                </c:pt>
                <c:pt idx="9242">
                  <c:v>12.8361111111111</c:v>
                </c:pt>
                <c:pt idx="9243">
                  <c:v>12.8375</c:v>
                </c:pt>
                <c:pt idx="9244">
                  <c:v>12.838888888888899</c:v>
                </c:pt>
                <c:pt idx="9245">
                  <c:v>12.8402777777778</c:v>
                </c:pt>
                <c:pt idx="9246">
                  <c:v>12.841666666666701</c:v>
                </c:pt>
                <c:pt idx="9247">
                  <c:v>12.843055555555599</c:v>
                </c:pt>
                <c:pt idx="9248">
                  <c:v>12.844444444444401</c:v>
                </c:pt>
                <c:pt idx="9249">
                  <c:v>12.845833333333299</c:v>
                </c:pt>
                <c:pt idx="9250">
                  <c:v>12.8472222222222</c:v>
                </c:pt>
                <c:pt idx="9251">
                  <c:v>12.848611111111101</c:v>
                </c:pt>
                <c:pt idx="9252">
                  <c:v>12.85</c:v>
                </c:pt>
                <c:pt idx="9253">
                  <c:v>12.8513888888889</c:v>
                </c:pt>
                <c:pt idx="9254">
                  <c:v>12.852777777777799</c:v>
                </c:pt>
                <c:pt idx="9255">
                  <c:v>12.8541666666667</c:v>
                </c:pt>
                <c:pt idx="9256">
                  <c:v>12.8555555555556</c:v>
                </c:pt>
                <c:pt idx="9257">
                  <c:v>12.8569444444444</c:v>
                </c:pt>
                <c:pt idx="9258">
                  <c:v>12.858333333333301</c:v>
                </c:pt>
                <c:pt idx="9259">
                  <c:v>12.859722222222199</c:v>
                </c:pt>
                <c:pt idx="9260">
                  <c:v>12.8611111111111</c:v>
                </c:pt>
                <c:pt idx="9261">
                  <c:v>12.862500000000001</c:v>
                </c:pt>
                <c:pt idx="9262">
                  <c:v>12.8638888888889</c:v>
                </c:pt>
                <c:pt idx="9263">
                  <c:v>12.8652777777778</c:v>
                </c:pt>
                <c:pt idx="9264">
                  <c:v>12.866666666666699</c:v>
                </c:pt>
                <c:pt idx="9265">
                  <c:v>12.8680555555556</c:v>
                </c:pt>
                <c:pt idx="9266">
                  <c:v>12.869444444444399</c:v>
                </c:pt>
                <c:pt idx="9267">
                  <c:v>12.8708333333333</c:v>
                </c:pt>
                <c:pt idx="9268">
                  <c:v>12.8722222222222</c:v>
                </c:pt>
                <c:pt idx="9269">
                  <c:v>12.873611111111099</c:v>
                </c:pt>
                <c:pt idx="9270">
                  <c:v>12.875</c:v>
                </c:pt>
                <c:pt idx="9271">
                  <c:v>12.876388888888901</c:v>
                </c:pt>
                <c:pt idx="9272">
                  <c:v>12.8777777777778</c:v>
                </c:pt>
                <c:pt idx="9273">
                  <c:v>12.8791666666667</c:v>
                </c:pt>
                <c:pt idx="9274">
                  <c:v>12.880555555555601</c:v>
                </c:pt>
                <c:pt idx="9275">
                  <c:v>12.8819444444444</c:v>
                </c:pt>
                <c:pt idx="9276">
                  <c:v>12.883333333333301</c:v>
                </c:pt>
                <c:pt idx="9277">
                  <c:v>12.8847222222222</c:v>
                </c:pt>
                <c:pt idx="9278">
                  <c:v>12.8861111111111</c:v>
                </c:pt>
                <c:pt idx="9279">
                  <c:v>12.887499999999999</c:v>
                </c:pt>
                <c:pt idx="9280">
                  <c:v>12.8888888888889</c:v>
                </c:pt>
                <c:pt idx="9281">
                  <c:v>12.890277777777801</c:v>
                </c:pt>
                <c:pt idx="9282">
                  <c:v>12.891666666666699</c:v>
                </c:pt>
                <c:pt idx="9283">
                  <c:v>12.8930555555556</c:v>
                </c:pt>
                <c:pt idx="9284">
                  <c:v>12.8944444444444</c:v>
                </c:pt>
                <c:pt idx="9285">
                  <c:v>12.8958333333333</c:v>
                </c:pt>
                <c:pt idx="9286">
                  <c:v>12.897222222222201</c:v>
                </c:pt>
                <c:pt idx="9287">
                  <c:v>12.8986111111111</c:v>
                </c:pt>
                <c:pt idx="9288">
                  <c:v>12.9</c:v>
                </c:pt>
                <c:pt idx="9289">
                  <c:v>12.901388888888899</c:v>
                </c:pt>
                <c:pt idx="9290">
                  <c:v>12.9027777777778</c:v>
                </c:pt>
                <c:pt idx="9291">
                  <c:v>12.904166666666701</c:v>
                </c:pt>
                <c:pt idx="9292">
                  <c:v>12.905555555555599</c:v>
                </c:pt>
                <c:pt idx="9293">
                  <c:v>12.906944444444401</c:v>
                </c:pt>
                <c:pt idx="9294">
                  <c:v>12.908333333333299</c:v>
                </c:pt>
                <c:pt idx="9295">
                  <c:v>12.9097222222222</c:v>
                </c:pt>
                <c:pt idx="9296">
                  <c:v>12.911111111111101</c:v>
                </c:pt>
                <c:pt idx="9297">
                  <c:v>12.9125</c:v>
                </c:pt>
                <c:pt idx="9298">
                  <c:v>12.9138888888889</c:v>
                </c:pt>
                <c:pt idx="9299">
                  <c:v>12.915277777777799</c:v>
                </c:pt>
                <c:pt idx="9300">
                  <c:v>12.9166666666667</c:v>
                </c:pt>
                <c:pt idx="9301">
                  <c:v>12.9180555555556</c:v>
                </c:pt>
                <c:pt idx="9302">
                  <c:v>12.9194444444444</c:v>
                </c:pt>
                <c:pt idx="9303">
                  <c:v>12.920833333333301</c:v>
                </c:pt>
                <c:pt idx="9304">
                  <c:v>12.922222222222199</c:v>
                </c:pt>
                <c:pt idx="9305">
                  <c:v>12.9236111111111</c:v>
                </c:pt>
                <c:pt idx="9306">
                  <c:v>12.925000000000001</c:v>
                </c:pt>
                <c:pt idx="9307">
                  <c:v>12.9263888888889</c:v>
                </c:pt>
                <c:pt idx="9308">
                  <c:v>12.9277777777778</c:v>
                </c:pt>
                <c:pt idx="9309">
                  <c:v>12.929166666666699</c:v>
                </c:pt>
                <c:pt idx="9310">
                  <c:v>12.9305555555556</c:v>
                </c:pt>
                <c:pt idx="9311">
                  <c:v>12.931944444444399</c:v>
                </c:pt>
                <c:pt idx="9312">
                  <c:v>12.9333333333333</c:v>
                </c:pt>
                <c:pt idx="9313">
                  <c:v>12.9347222222222</c:v>
                </c:pt>
                <c:pt idx="9314">
                  <c:v>12.936111111111099</c:v>
                </c:pt>
                <c:pt idx="9315">
                  <c:v>12.9375</c:v>
                </c:pt>
                <c:pt idx="9316">
                  <c:v>12.938888888888901</c:v>
                </c:pt>
                <c:pt idx="9317">
                  <c:v>12.9402777777778</c:v>
                </c:pt>
                <c:pt idx="9318">
                  <c:v>12.9416666666667</c:v>
                </c:pt>
                <c:pt idx="9319">
                  <c:v>12.943055555555601</c:v>
                </c:pt>
                <c:pt idx="9320">
                  <c:v>12.9444444444444</c:v>
                </c:pt>
                <c:pt idx="9321">
                  <c:v>12.945833333333301</c:v>
                </c:pt>
                <c:pt idx="9322">
                  <c:v>12.9472222222222</c:v>
                </c:pt>
                <c:pt idx="9323">
                  <c:v>12.9486111111111</c:v>
                </c:pt>
                <c:pt idx="9324">
                  <c:v>12.95</c:v>
                </c:pt>
                <c:pt idx="9325">
                  <c:v>12.9513888888889</c:v>
                </c:pt>
                <c:pt idx="9326">
                  <c:v>12.952777777777801</c:v>
                </c:pt>
                <c:pt idx="9327">
                  <c:v>12.954166666666699</c:v>
                </c:pt>
                <c:pt idx="9328">
                  <c:v>12.9555555555556</c:v>
                </c:pt>
                <c:pt idx="9329">
                  <c:v>12.9569444444444</c:v>
                </c:pt>
                <c:pt idx="9330">
                  <c:v>12.9583333333333</c:v>
                </c:pt>
                <c:pt idx="9331">
                  <c:v>12.959722222222201</c:v>
                </c:pt>
                <c:pt idx="9332">
                  <c:v>12.9611111111111</c:v>
                </c:pt>
                <c:pt idx="9333">
                  <c:v>12.9625</c:v>
                </c:pt>
                <c:pt idx="9334">
                  <c:v>12.963888888888899</c:v>
                </c:pt>
                <c:pt idx="9335">
                  <c:v>12.9652777777778</c:v>
                </c:pt>
                <c:pt idx="9336">
                  <c:v>12.966666666666701</c:v>
                </c:pt>
                <c:pt idx="9337">
                  <c:v>12.968055555555599</c:v>
                </c:pt>
                <c:pt idx="9338">
                  <c:v>12.969444444444401</c:v>
                </c:pt>
                <c:pt idx="9339">
                  <c:v>12.970833333333299</c:v>
                </c:pt>
                <c:pt idx="9340">
                  <c:v>12.9722222222222</c:v>
                </c:pt>
                <c:pt idx="9341">
                  <c:v>12.973611111111101</c:v>
                </c:pt>
                <c:pt idx="9342">
                  <c:v>12.975</c:v>
                </c:pt>
                <c:pt idx="9343">
                  <c:v>12.9763888888889</c:v>
                </c:pt>
                <c:pt idx="9344">
                  <c:v>12.977777777777799</c:v>
                </c:pt>
                <c:pt idx="9345">
                  <c:v>12.9791666666667</c:v>
                </c:pt>
                <c:pt idx="9346">
                  <c:v>12.9805555555556</c:v>
                </c:pt>
                <c:pt idx="9347">
                  <c:v>12.9819444444444</c:v>
                </c:pt>
                <c:pt idx="9348">
                  <c:v>12.983333333333301</c:v>
                </c:pt>
                <c:pt idx="9349">
                  <c:v>12.984722222222199</c:v>
                </c:pt>
                <c:pt idx="9350">
                  <c:v>12.9861111111111</c:v>
                </c:pt>
                <c:pt idx="9351">
                  <c:v>12.987500000000001</c:v>
                </c:pt>
                <c:pt idx="9352">
                  <c:v>12.9888888888889</c:v>
                </c:pt>
                <c:pt idx="9353">
                  <c:v>12.9902777777778</c:v>
                </c:pt>
                <c:pt idx="9354">
                  <c:v>12.991666666666699</c:v>
                </c:pt>
                <c:pt idx="9355">
                  <c:v>12.9930555555556</c:v>
                </c:pt>
                <c:pt idx="9356">
                  <c:v>12.994444444444399</c:v>
                </c:pt>
                <c:pt idx="9357">
                  <c:v>12.9958333333333</c:v>
                </c:pt>
                <c:pt idx="9358">
                  <c:v>12.9972222222222</c:v>
                </c:pt>
                <c:pt idx="9359">
                  <c:v>12.998611111111099</c:v>
                </c:pt>
                <c:pt idx="9360">
                  <c:v>13</c:v>
                </c:pt>
                <c:pt idx="9361">
                  <c:v>13.001388888888901</c:v>
                </c:pt>
                <c:pt idx="9362">
                  <c:v>13.0027777777778</c:v>
                </c:pt>
                <c:pt idx="9363">
                  <c:v>13.0041666666667</c:v>
                </c:pt>
                <c:pt idx="9364">
                  <c:v>13.005555555555601</c:v>
                </c:pt>
                <c:pt idx="9365">
                  <c:v>13.0069444444444</c:v>
                </c:pt>
                <c:pt idx="9366">
                  <c:v>13.008333333333301</c:v>
                </c:pt>
                <c:pt idx="9367">
                  <c:v>13.0097222222222</c:v>
                </c:pt>
                <c:pt idx="9368">
                  <c:v>13.0111111111111</c:v>
                </c:pt>
                <c:pt idx="9369">
                  <c:v>13.012499999999999</c:v>
                </c:pt>
                <c:pt idx="9370">
                  <c:v>13.0138888888889</c:v>
                </c:pt>
                <c:pt idx="9371">
                  <c:v>13.015277777777801</c:v>
                </c:pt>
                <c:pt idx="9372">
                  <c:v>13.016666666666699</c:v>
                </c:pt>
                <c:pt idx="9373">
                  <c:v>13.0180555555556</c:v>
                </c:pt>
                <c:pt idx="9374">
                  <c:v>13.0194444444444</c:v>
                </c:pt>
                <c:pt idx="9375">
                  <c:v>13.0208333333333</c:v>
                </c:pt>
                <c:pt idx="9376">
                  <c:v>13.022222222222201</c:v>
                </c:pt>
                <c:pt idx="9377">
                  <c:v>13.0236111111111</c:v>
                </c:pt>
                <c:pt idx="9378">
                  <c:v>13.025</c:v>
                </c:pt>
                <c:pt idx="9379">
                  <c:v>13.026388888888899</c:v>
                </c:pt>
                <c:pt idx="9380">
                  <c:v>13.0277777777778</c:v>
                </c:pt>
                <c:pt idx="9381">
                  <c:v>13.029166666666701</c:v>
                </c:pt>
                <c:pt idx="9382">
                  <c:v>13.030555555555599</c:v>
                </c:pt>
                <c:pt idx="9383">
                  <c:v>13.031944444444401</c:v>
                </c:pt>
                <c:pt idx="9384">
                  <c:v>13.033333333333299</c:v>
                </c:pt>
                <c:pt idx="9385">
                  <c:v>13.0347222222222</c:v>
                </c:pt>
                <c:pt idx="9386">
                  <c:v>13.036111111111101</c:v>
                </c:pt>
                <c:pt idx="9387">
                  <c:v>13.0375</c:v>
                </c:pt>
                <c:pt idx="9388">
                  <c:v>13.0388888888889</c:v>
                </c:pt>
                <c:pt idx="9389">
                  <c:v>13.040277777777799</c:v>
                </c:pt>
                <c:pt idx="9390">
                  <c:v>13.0416666666667</c:v>
                </c:pt>
                <c:pt idx="9391">
                  <c:v>13.0430555555556</c:v>
                </c:pt>
                <c:pt idx="9392">
                  <c:v>13.0444444444444</c:v>
                </c:pt>
                <c:pt idx="9393">
                  <c:v>13.045833333333301</c:v>
                </c:pt>
                <c:pt idx="9394">
                  <c:v>13.047222222222199</c:v>
                </c:pt>
                <c:pt idx="9395">
                  <c:v>13.0486111111111</c:v>
                </c:pt>
                <c:pt idx="9396">
                  <c:v>13.05</c:v>
                </c:pt>
                <c:pt idx="9397">
                  <c:v>13.0513888888889</c:v>
                </c:pt>
                <c:pt idx="9398">
                  <c:v>13.0527777777778</c:v>
                </c:pt>
                <c:pt idx="9399">
                  <c:v>13.054166666666699</c:v>
                </c:pt>
                <c:pt idx="9400">
                  <c:v>13.0555555555556</c:v>
                </c:pt>
                <c:pt idx="9401">
                  <c:v>13.056944444444399</c:v>
                </c:pt>
                <c:pt idx="9402">
                  <c:v>13.0583333333333</c:v>
                </c:pt>
                <c:pt idx="9403">
                  <c:v>13.0597222222222</c:v>
                </c:pt>
                <c:pt idx="9404">
                  <c:v>13.061111111111099</c:v>
                </c:pt>
                <c:pt idx="9405">
                  <c:v>13.0625</c:v>
                </c:pt>
                <c:pt idx="9406">
                  <c:v>13.063888888888901</c:v>
                </c:pt>
                <c:pt idx="9407">
                  <c:v>13.0652777777778</c:v>
                </c:pt>
                <c:pt idx="9408">
                  <c:v>13.0666666666667</c:v>
                </c:pt>
                <c:pt idx="9409">
                  <c:v>13.068055555555601</c:v>
                </c:pt>
                <c:pt idx="9410">
                  <c:v>13.0694444444444</c:v>
                </c:pt>
                <c:pt idx="9411">
                  <c:v>13.070833333333301</c:v>
                </c:pt>
                <c:pt idx="9412">
                  <c:v>13.0722222222222</c:v>
                </c:pt>
                <c:pt idx="9413">
                  <c:v>13.0736111111111</c:v>
                </c:pt>
                <c:pt idx="9414">
                  <c:v>13.074999999999999</c:v>
                </c:pt>
                <c:pt idx="9415">
                  <c:v>13.0763888888889</c:v>
                </c:pt>
                <c:pt idx="9416">
                  <c:v>13.077777777777801</c:v>
                </c:pt>
                <c:pt idx="9417">
                  <c:v>13.079166666666699</c:v>
                </c:pt>
                <c:pt idx="9418">
                  <c:v>13.0805555555556</c:v>
                </c:pt>
                <c:pt idx="9419">
                  <c:v>13.0819444444444</c:v>
                </c:pt>
                <c:pt idx="9420">
                  <c:v>13.0833333333333</c:v>
                </c:pt>
                <c:pt idx="9421">
                  <c:v>13.084722222222201</c:v>
                </c:pt>
                <c:pt idx="9422">
                  <c:v>13.0861111111111</c:v>
                </c:pt>
                <c:pt idx="9423">
                  <c:v>13.0875</c:v>
                </c:pt>
                <c:pt idx="9424">
                  <c:v>13.088888888888899</c:v>
                </c:pt>
                <c:pt idx="9425">
                  <c:v>13.0902777777778</c:v>
                </c:pt>
                <c:pt idx="9426">
                  <c:v>13.091666666666701</c:v>
                </c:pt>
                <c:pt idx="9427">
                  <c:v>13.093055555555599</c:v>
                </c:pt>
                <c:pt idx="9428">
                  <c:v>13.094444444444401</c:v>
                </c:pt>
                <c:pt idx="9429">
                  <c:v>13.095833333333299</c:v>
                </c:pt>
                <c:pt idx="9430">
                  <c:v>13.0972222222222</c:v>
                </c:pt>
                <c:pt idx="9431">
                  <c:v>13.098611111111101</c:v>
                </c:pt>
                <c:pt idx="9432">
                  <c:v>13.1</c:v>
                </c:pt>
                <c:pt idx="9433">
                  <c:v>13.1013888888889</c:v>
                </c:pt>
                <c:pt idx="9434">
                  <c:v>13.102777777777799</c:v>
                </c:pt>
                <c:pt idx="9435">
                  <c:v>13.1041666666667</c:v>
                </c:pt>
                <c:pt idx="9436">
                  <c:v>13.1055555555556</c:v>
                </c:pt>
                <c:pt idx="9437">
                  <c:v>13.1069444444444</c:v>
                </c:pt>
                <c:pt idx="9438">
                  <c:v>13.108333333333301</c:v>
                </c:pt>
                <c:pt idx="9439">
                  <c:v>13.109722222222199</c:v>
                </c:pt>
                <c:pt idx="9440">
                  <c:v>13.1111111111111</c:v>
                </c:pt>
                <c:pt idx="9441">
                  <c:v>13.112500000000001</c:v>
                </c:pt>
                <c:pt idx="9442">
                  <c:v>13.1138888888889</c:v>
                </c:pt>
                <c:pt idx="9443">
                  <c:v>13.1152777777778</c:v>
                </c:pt>
                <c:pt idx="9444">
                  <c:v>13.116666666666699</c:v>
                </c:pt>
                <c:pt idx="9445">
                  <c:v>13.1180555555556</c:v>
                </c:pt>
                <c:pt idx="9446">
                  <c:v>13.119444444444399</c:v>
                </c:pt>
                <c:pt idx="9447">
                  <c:v>13.1208333333333</c:v>
                </c:pt>
                <c:pt idx="9448">
                  <c:v>13.1222222222222</c:v>
                </c:pt>
                <c:pt idx="9449">
                  <c:v>13.123611111111099</c:v>
                </c:pt>
                <c:pt idx="9450">
                  <c:v>13.125</c:v>
                </c:pt>
                <c:pt idx="9451">
                  <c:v>13.126388888888901</c:v>
                </c:pt>
                <c:pt idx="9452">
                  <c:v>13.1277777777778</c:v>
                </c:pt>
                <c:pt idx="9453">
                  <c:v>13.1291666666667</c:v>
                </c:pt>
                <c:pt idx="9454">
                  <c:v>13.130555555555601</c:v>
                </c:pt>
                <c:pt idx="9455">
                  <c:v>13.1319444444444</c:v>
                </c:pt>
                <c:pt idx="9456">
                  <c:v>13.133333333333301</c:v>
                </c:pt>
                <c:pt idx="9457">
                  <c:v>13.1347222222222</c:v>
                </c:pt>
                <c:pt idx="9458">
                  <c:v>13.1361111111111</c:v>
                </c:pt>
                <c:pt idx="9459">
                  <c:v>13.137499999999999</c:v>
                </c:pt>
                <c:pt idx="9460">
                  <c:v>13.1388888888889</c:v>
                </c:pt>
                <c:pt idx="9461">
                  <c:v>13.140277777777801</c:v>
                </c:pt>
                <c:pt idx="9462">
                  <c:v>13.141666666666699</c:v>
                </c:pt>
                <c:pt idx="9463">
                  <c:v>13.1430555555556</c:v>
                </c:pt>
                <c:pt idx="9464">
                  <c:v>13.1444444444444</c:v>
                </c:pt>
                <c:pt idx="9465">
                  <c:v>13.1458333333333</c:v>
                </c:pt>
                <c:pt idx="9466">
                  <c:v>13.147222222222201</c:v>
                </c:pt>
                <c:pt idx="9467">
                  <c:v>13.1486111111111</c:v>
                </c:pt>
                <c:pt idx="9468">
                  <c:v>13.15</c:v>
                </c:pt>
                <c:pt idx="9469">
                  <c:v>13.151388888888899</c:v>
                </c:pt>
                <c:pt idx="9470">
                  <c:v>13.1527777777778</c:v>
                </c:pt>
                <c:pt idx="9471">
                  <c:v>13.154166666666701</c:v>
                </c:pt>
                <c:pt idx="9472">
                  <c:v>13.155555555555599</c:v>
                </c:pt>
                <c:pt idx="9473">
                  <c:v>13.156944444444401</c:v>
                </c:pt>
                <c:pt idx="9474">
                  <c:v>13.158333333333299</c:v>
                </c:pt>
                <c:pt idx="9475">
                  <c:v>13.1597222222222</c:v>
                </c:pt>
                <c:pt idx="9476">
                  <c:v>13.161111111111101</c:v>
                </c:pt>
                <c:pt idx="9477">
                  <c:v>13.1625</c:v>
                </c:pt>
                <c:pt idx="9478">
                  <c:v>13.1638888888889</c:v>
                </c:pt>
                <c:pt idx="9479">
                  <c:v>13.165277777777799</c:v>
                </c:pt>
                <c:pt idx="9480">
                  <c:v>13.1666666666667</c:v>
                </c:pt>
                <c:pt idx="9481">
                  <c:v>13.1680555555556</c:v>
                </c:pt>
                <c:pt idx="9482">
                  <c:v>13.1694444444444</c:v>
                </c:pt>
                <c:pt idx="9483">
                  <c:v>13.170833333333301</c:v>
                </c:pt>
                <c:pt idx="9484">
                  <c:v>13.172222222222199</c:v>
                </c:pt>
                <c:pt idx="9485">
                  <c:v>13.1736111111111</c:v>
                </c:pt>
                <c:pt idx="9486">
                  <c:v>13.175000000000001</c:v>
                </c:pt>
                <c:pt idx="9487">
                  <c:v>13.1763888888889</c:v>
                </c:pt>
                <c:pt idx="9488">
                  <c:v>13.1777777777778</c:v>
                </c:pt>
                <c:pt idx="9489">
                  <c:v>13.179166666666699</c:v>
                </c:pt>
                <c:pt idx="9490">
                  <c:v>13.1805555555556</c:v>
                </c:pt>
                <c:pt idx="9491">
                  <c:v>13.181944444444399</c:v>
                </c:pt>
                <c:pt idx="9492">
                  <c:v>13.1833333333333</c:v>
                </c:pt>
                <c:pt idx="9493">
                  <c:v>13.1847222222222</c:v>
                </c:pt>
                <c:pt idx="9494">
                  <c:v>13.186111111111099</c:v>
                </c:pt>
                <c:pt idx="9495">
                  <c:v>13.1875</c:v>
                </c:pt>
                <c:pt idx="9496">
                  <c:v>13.188888888888901</c:v>
                </c:pt>
                <c:pt idx="9497">
                  <c:v>13.1902777777778</c:v>
                </c:pt>
                <c:pt idx="9498">
                  <c:v>13.1916666666667</c:v>
                </c:pt>
                <c:pt idx="9499">
                  <c:v>13.193055555555601</c:v>
                </c:pt>
                <c:pt idx="9500">
                  <c:v>13.1944444444444</c:v>
                </c:pt>
                <c:pt idx="9501">
                  <c:v>13.195833333333301</c:v>
                </c:pt>
                <c:pt idx="9502">
                  <c:v>13.1972222222222</c:v>
                </c:pt>
                <c:pt idx="9503">
                  <c:v>13.1986111111111</c:v>
                </c:pt>
                <c:pt idx="9504">
                  <c:v>13.2</c:v>
                </c:pt>
                <c:pt idx="9505">
                  <c:v>13.2013888888889</c:v>
                </c:pt>
                <c:pt idx="9506">
                  <c:v>13.202777777777801</c:v>
                </c:pt>
                <c:pt idx="9507">
                  <c:v>13.204166666666699</c:v>
                </c:pt>
                <c:pt idx="9508">
                  <c:v>13.2055555555556</c:v>
                </c:pt>
                <c:pt idx="9509">
                  <c:v>13.2069444444444</c:v>
                </c:pt>
                <c:pt idx="9510">
                  <c:v>13.2083333333333</c:v>
                </c:pt>
                <c:pt idx="9511">
                  <c:v>13.209722222222201</c:v>
                </c:pt>
                <c:pt idx="9512">
                  <c:v>13.2111111111111</c:v>
                </c:pt>
                <c:pt idx="9513">
                  <c:v>13.2125</c:v>
                </c:pt>
                <c:pt idx="9514">
                  <c:v>13.213888888888899</c:v>
                </c:pt>
                <c:pt idx="9515">
                  <c:v>13.2152777777778</c:v>
                </c:pt>
                <c:pt idx="9516">
                  <c:v>13.216666666666701</c:v>
                </c:pt>
                <c:pt idx="9517">
                  <c:v>13.218055555555599</c:v>
                </c:pt>
                <c:pt idx="9518">
                  <c:v>13.219444444444401</c:v>
                </c:pt>
                <c:pt idx="9519">
                  <c:v>13.220833333333299</c:v>
                </c:pt>
                <c:pt idx="9520">
                  <c:v>13.2222222222222</c:v>
                </c:pt>
                <c:pt idx="9521">
                  <c:v>13.223611111111101</c:v>
                </c:pt>
                <c:pt idx="9522">
                  <c:v>13.225</c:v>
                </c:pt>
                <c:pt idx="9523">
                  <c:v>13.2263888888889</c:v>
                </c:pt>
                <c:pt idx="9524">
                  <c:v>13.227777777777799</c:v>
                </c:pt>
                <c:pt idx="9525">
                  <c:v>13.2291666666667</c:v>
                </c:pt>
                <c:pt idx="9526">
                  <c:v>13.2305555555556</c:v>
                </c:pt>
                <c:pt idx="9527">
                  <c:v>13.2319444444444</c:v>
                </c:pt>
                <c:pt idx="9528">
                  <c:v>13.233333333333301</c:v>
                </c:pt>
                <c:pt idx="9529">
                  <c:v>13.234722222222199</c:v>
                </c:pt>
                <c:pt idx="9530">
                  <c:v>13.2361111111111</c:v>
                </c:pt>
                <c:pt idx="9531">
                  <c:v>13.237500000000001</c:v>
                </c:pt>
                <c:pt idx="9532">
                  <c:v>13.2388888888889</c:v>
                </c:pt>
                <c:pt idx="9533">
                  <c:v>13.2402777777778</c:v>
                </c:pt>
                <c:pt idx="9534">
                  <c:v>13.241666666666699</c:v>
                </c:pt>
                <c:pt idx="9535">
                  <c:v>13.2430555555556</c:v>
                </c:pt>
                <c:pt idx="9536">
                  <c:v>13.244444444444399</c:v>
                </c:pt>
                <c:pt idx="9537">
                  <c:v>13.2458333333333</c:v>
                </c:pt>
                <c:pt idx="9538">
                  <c:v>13.2472222222222</c:v>
                </c:pt>
                <c:pt idx="9539">
                  <c:v>13.248611111111099</c:v>
                </c:pt>
                <c:pt idx="9540">
                  <c:v>13.25</c:v>
                </c:pt>
                <c:pt idx="9541">
                  <c:v>13.251388888888901</c:v>
                </c:pt>
                <c:pt idx="9542">
                  <c:v>13.2527777777778</c:v>
                </c:pt>
                <c:pt idx="9543">
                  <c:v>13.2541666666667</c:v>
                </c:pt>
                <c:pt idx="9544">
                  <c:v>13.255555555555601</c:v>
                </c:pt>
                <c:pt idx="9545">
                  <c:v>13.2569444444444</c:v>
                </c:pt>
                <c:pt idx="9546">
                  <c:v>13.258333333333301</c:v>
                </c:pt>
                <c:pt idx="9547">
                  <c:v>13.2597222222222</c:v>
                </c:pt>
                <c:pt idx="9548">
                  <c:v>13.2611111111111</c:v>
                </c:pt>
                <c:pt idx="9549">
                  <c:v>13.262499999999999</c:v>
                </c:pt>
                <c:pt idx="9550">
                  <c:v>13.2638888888889</c:v>
                </c:pt>
                <c:pt idx="9551">
                  <c:v>13.265277777777801</c:v>
                </c:pt>
                <c:pt idx="9552">
                  <c:v>13.266666666666699</c:v>
                </c:pt>
                <c:pt idx="9553">
                  <c:v>13.2680555555556</c:v>
                </c:pt>
                <c:pt idx="9554">
                  <c:v>13.2694444444444</c:v>
                </c:pt>
                <c:pt idx="9555">
                  <c:v>13.2708333333333</c:v>
                </c:pt>
                <c:pt idx="9556">
                  <c:v>13.272222222222201</c:v>
                </c:pt>
                <c:pt idx="9557">
                  <c:v>13.2736111111111</c:v>
                </c:pt>
                <c:pt idx="9558">
                  <c:v>13.275</c:v>
                </c:pt>
                <c:pt idx="9559">
                  <c:v>13.276388888888899</c:v>
                </c:pt>
                <c:pt idx="9560">
                  <c:v>13.2777777777778</c:v>
                </c:pt>
                <c:pt idx="9561">
                  <c:v>13.279166666666701</c:v>
                </c:pt>
                <c:pt idx="9562">
                  <c:v>13.280555555555599</c:v>
                </c:pt>
                <c:pt idx="9563">
                  <c:v>13.281944444444401</c:v>
                </c:pt>
                <c:pt idx="9564">
                  <c:v>13.283333333333299</c:v>
                </c:pt>
                <c:pt idx="9565">
                  <c:v>13.2847222222222</c:v>
                </c:pt>
                <c:pt idx="9566">
                  <c:v>13.286111111111101</c:v>
                </c:pt>
                <c:pt idx="9567">
                  <c:v>13.2875</c:v>
                </c:pt>
                <c:pt idx="9568">
                  <c:v>13.2888888888889</c:v>
                </c:pt>
                <c:pt idx="9569">
                  <c:v>13.290277777777799</c:v>
                </c:pt>
                <c:pt idx="9570">
                  <c:v>13.2916666666667</c:v>
                </c:pt>
                <c:pt idx="9571">
                  <c:v>13.2930555555556</c:v>
                </c:pt>
                <c:pt idx="9572">
                  <c:v>13.2944444444444</c:v>
                </c:pt>
                <c:pt idx="9573">
                  <c:v>13.295833333333301</c:v>
                </c:pt>
                <c:pt idx="9574">
                  <c:v>13.297222222222199</c:v>
                </c:pt>
                <c:pt idx="9575">
                  <c:v>13.2986111111111</c:v>
                </c:pt>
                <c:pt idx="9576">
                  <c:v>13.3</c:v>
                </c:pt>
                <c:pt idx="9577">
                  <c:v>13.3013888888889</c:v>
                </c:pt>
                <c:pt idx="9578">
                  <c:v>13.3027777777778</c:v>
                </c:pt>
                <c:pt idx="9579">
                  <c:v>13.304166666666699</c:v>
                </c:pt>
                <c:pt idx="9580">
                  <c:v>13.3055555555556</c:v>
                </c:pt>
                <c:pt idx="9581">
                  <c:v>13.306944444444399</c:v>
                </c:pt>
                <c:pt idx="9582">
                  <c:v>13.3083333333333</c:v>
                </c:pt>
                <c:pt idx="9583">
                  <c:v>13.3097222222222</c:v>
                </c:pt>
                <c:pt idx="9584">
                  <c:v>13.311111111111099</c:v>
                </c:pt>
                <c:pt idx="9585">
                  <c:v>13.3125</c:v>
                </c:pt>
                <c:pt idx="9586">
                  <c:v>13.313888888888901</c:v>
                </c:pt>
                <c:pt idx="9587">
                  <c:v>13.3152777777778</c:v>
                </c:pt>
                <c:pt idx="9588">
                  <c:v>13.3166666666667</c:v>
                </c:pt>
                <c:pt idx="9589">
                  <c:v>13.318055555555601</c:v>
                </c:pt>
                <c:pt idx="9590">
                  <c:v>13.3194444444444</c:v>
                </c:pt>
                <c:pt idx="9591">
                  <c:v>13.320833333333301</c:v>
                </c:pt>
                <c:pt idx="9592">
                  <c:v>13.3222222222222</c:v>
                </c:pt>
                <c:pt idx="9593">
                  <c:v>13.3236111111111</c:v>
                </c:pt>
                <c:pt idx="9594">
                  <c:v>13.324999999999999</c:v>
                </c:pt>
                <c:pt idx="9595">
                  <c:v>13.3263888888889</c:v>
                </c:pt>
                <c:pt idx="9596">
                  <c:v>13.327777777777801</c:v>
                </c:pt>
                <c:pt idx="9597">
                  <c:v>13.329166666666699</c:v>
                </c:pt>
                <c:pt idx="9598">
                  <c:v>13.3305555555556</c:v>
                </c:pt>
                <c:pt idx="9599">
                  <c:v>13.3319444444444</c:v>
                </c:pt>
                <c:pt idx="9600">
                  <c:v>13.3333333333333</c:v>
                </c:pt>
                <c:pt idx="9601">
                  <c:v>13.334722222222201</c:v>
                </c:pt>
                <c:pt idx="9602">
                  <c:v>13.3361111111111</c:v>
                </c:pt>
                <c:pt idx="9603">
                  <c:v>13.3375</c:v>
                </c:pt>
                <c:pt idx="9604">
                  <c:v>13.338888888888899</c:v>
                </c:pt>
                <c:pt idx="9605">
                  <c:v>13.3402777777778</c:v>
                </c:pt>
                <c:pt idx="9606">
                  <c:v>13.341666666666701</c:v>
                </c:pt>
                <c:pt idx="9607">
                  <c:v>13.343055555555599</c:v>
                </c:pt>
                <c:pt idx="9608">
                  <c:v>13.344444444444401</c:v>
                </c:pt>
                <c:pt idx="9609">
                  <c:v>13.345833333333299</c:v>
                </c:pt>
                <c:pt idx="9610">
                  <c:v>13.3472222222222</c:v>
                </c:pt>
                <c:pt idx="9611">
                  <c:v>13.348611111111101</c:v>
                </c:pt>
                <c:pt idx="9612">
                  <c:v>13.35</c:v>
                </c:pt>
                <c:pt idx="9613">
                  <c:v>13.3513888888889</c:v>
                </c:pt>
                <c:pt idx="9614">
                  <c:v>13.352777777777799</c:v>
                </c:pt>
                <c:pt idx="9615">
                  <c:v>13.3541666666667</c:v>
                </c:pt>
                <c:pt idx="9616">
                  <c:v>13.3555555555556</c:v>
                </c:pt>
                <c:pt idx="9617">
                  <c:v>13.3569444444444</c:v>
                </c:pt>
                <c:pt idx="9618">
                  <c:v>13.358333333333301</c:v>
                </c:pt>
                <c:pt idx="9619">
                  <c:v>13.359722222222199</c:v>
                </c:pt>
                <c:pt idx="9620">
                  <c:v>13.3611111111111</c:v>
                </c:pt>
                <c:pt idx="9621">
                  <c:v>13.362500000000001</c:v>
                </c:pt>
                <c:pt idx="9622">
                  <c:v>13.3638888888889</c:v>
                </c:pt>
                <c:pt idx="9623">
                  <c:v>13.3652777777778</c:v>
                </c:pt>
                <c:pt idx="9624">
                  <c:v>13.366666666666699</c:v>
                </c:pt>
                <c:pt idx="9625">
                  <c:v>13.3680555555556</c:v>
                </c:pt>
                <c:pt idx="9626">
                  <c:v>13.369444444444399</c:v>
                </c:pt>
                <c:pt idx="9627">
                  <c:v>13.3708333333333</c:v>
                </c:pt>
                <c:pt idx="9628">
                  <c:v>13.3722222222222</c:v>
                </c:pt>
                <c:pt idx="9629">
                  <c:v>13.373611111111099</c:v>
                </c:pt>
                <c:pt idx="9630">
                  <c:v>13.375</c:v>
                </c:pt>
                <c:pt idx="9631">
                  <c:v>13.376388888888901</c:v>
                </c:pt>
                <c:pt idx="9632">
                  <c:v>13.3777777777778</c:v>
                </c:pt>
                <c:pt idx="9633">
                  <c:v>13.3791666666667</c:v>
                </c:pt>
                <c:pt idx="9634">
                  <c:v>13.380555555555601</c:v>
                </c:pt>
                <c:pt idx="9635">
                  <c:v>13.3819444444444</c:v>
                </c:pt>
                <c:pt idx="9636">
                  <c:v>13.383333333333301</c:v>
                </c:pt>
                <c:pt idx="9637">
                  <c:v>13.3847222222222</c:v>
                </c:pt>
                <c:pt idx="9638">
                  <c:v>13.3861111111111</c:v>
                </c:pt>
                <c:pt idx="9639">
                  <c:v>13.387499999999999</c:v>
                </c:pt>
                <c:pt idx="9640">
                  <c:v>13.3888888888889</c:v>
                </c:pt>
                <c:pt idx="9641">
                  <c:v>13.390277777777801</c:v>
                </c:pt>
                <c:pt idx="9642">
                  <c:v>13.391666666666699</c:v>
                </c:pt>
                <c:pt idx="9643">
                  <c:v>13.3930555555556</c:v>
                </c:pt>
                <c:pt idx="9644">
                  <c:v>13.3944444444444</c:v>
                </c:pt>
                <c:pt idx="9645">
                  <c:v>13.3958333333333</c:v>
                </c:pt>
                <c:pt idx="9646">
                  <c:v>13.397222222222201</c:v>
                </c:pt>
                <c:pt idx="9647">
                  <c:v>13.3986111111111</c:v>
                </c:pt>
                <c:pt idx="9648">
                  <c:v>13.4</c:v>
                </c:pt>
                <c:pt idx="9649">
                  <c:v>13.401388888888899</c:v>
                </c:pt>
                <c:pt idx="9650">
                  <c:v>13.4027777777778</c:v>
                </c:pt>
                <c:pt idx="9651">
                  <c:v>13.404166666666701</c:v>
                </c:pt>
                <c:pt idx="9652">
                  <c:v>13.405555555555599</c:v>
                </c:pt>
                <c:pt idx="9653">
                  <c:v>13.406944444444401</c:v>
                </c:pt>
                <c:pt idx="9654">
                  <c:v>13.408333333333299</c:v>
                </c:pt>
                <c:pt idx="9655">
                  <c:v>13.4097222222222</c:v>
                </c:pt>
                <c:pt idx="9656">
                  <c:v>13.411111111111101</c:v>
                </c:pt>
                <c:pt idx="9657">
                  <c:v>13.4125</c:v>
                </c:pt>
                <c:pt idx="9658">
                  <c:v>13.4138888888889</c:v>
                </c:pt>
                <c:pt idx="9659">
                  <c:v>13.415277777777799</c:v>
                </c:pt>
                <c:pt idx="9660">
                  <c:v>13.4166666666667</c:v>
                </c:pt>
                <c:pt idx="9661">
                  <c:v>13.4180555555556</c:v>
                </c:pt>
                <c:pt idx="9662">
                  <c:v>13.4194444444444</c:v>
                </c:pt>
                <c:pt idx="9663">
                  <c:v>13.420833333333301</c:v>
                </c:pt>
                <c:pt idx="9664">
                  <c:v>13.422222222222199</c:v>
                </c:pt>
                <c:pt idx="9665">
                  <c:v>13.4236111111111</c:v>
                </c:pt>
                <c:pt idx="9666">
                  <c:v>13.425000000000001</c:v>
                </c:pt>
                <c:pt idx="9667">
                  <c:v>13.4263888888889</c:v>
                </c:pt>
                <c:pt idx="9668">
                  <c:v>13.4277777777778</c:v>
                </c:pt>
                <c:pt idx="9669">
                  <c:v>13.429166666666699</c:v>
                </c:pt>
                <c:pt idx="9670">
                  <c:v>13.4305555555556</c:v>
                </c:pt>
                <c:pt idx="9671">
                  <c:v>13.431944444444399</c:v>
                </c:pt>
                <c:pt idx="9672">
                  <c:v>13.4333333333333</c:v>
                </c:pt>
                <c:pt idx="9673">
                  <c:v>13.4347222222222</c:v>
                </c:pt>
                <c:pt idx="9674">
                  <c:v>13.436111111111099</c:v>
                </c:pt>
                <c:pt idx="9675">
                  <c:v>13.4375</c:v>
                </c:pt>
                <c:pt idx="9676">
                  <c:v>13.438888888888901</c:v>
                </c:pt>
                <c:pt idx="9677">
                  <c:v>13.4402777777778</c:v>
                </c:pt>
                <c:pt idx="9678">
                  <c:v>13.4416666666667</c:v>
                </c:pt>
                <c:pt idx="9679">
                  <c:v>13.443055555555601</c:v>
                </c:pt>
                <c:pt idx="9680">
                  <c:v>13.4444444444444</c:v>
                </c:pt>
                <c:pt idx="9681">
                  <c:v>13.445833333333301</c:v>
                </c:pt>
                <c:pt idx="9682">
                  <c:v>13.4472222222222</c:v>
                </c:pt>
                <c:pt idx="9683">
                  <c:v>13.4486111111111</c:v>
                </c:pt>
                <c:pt idx="9684">
                  <c:v>13.45</c:v>
                </c:pt>
                <c:pt idx="9685">
                  <c:v>13.4513888888889</c:v>
                </c:pt>
                <c:pt idx="9686">
                  <c:v>13.452777777777801</c:v>
                </c:pt>
                <c:pt idx="9687">
                  <c:v>13.454166666666699</c:v>
                </c:pt>
                <c:pt idx="9688">
                  <c:v>13.4555555555556</c:v>
                </c:pt>
                <c:pt idx="9689">
                  <c:v>13.4569444444444</c:v>
                </c:pt>
                <c:pt idx="9690">
                  <c:v>13.4583333333333</c:v>
                </c:pt>
                <c:pt idx="9691">
                  <c:v>13.459722222222201</c:v>
                </c:pt>
                <c:pt idx="9692">
                  <c:v>13.4611111111111</c:v>
                </c:pt>
                <c:pt idx="9693">
                  <c:v>13.4625</c:v>
                </c:pt>
                <c:pt idx="9694">
                  <c:v>13.463888888888899</c:v>
                </c:pt>
                <c:pt idx="9695">
                  <c:v>13.4652777777778</c:v>
                </c:pt>
                <c:pt idx="9696">
                  <c:v>13.466666666666701</c:v>
                </c:pt>
                <c:pt idx="9697">
                  <c:v>13.468055555555599</c:v>
                </c:pt>
                <c:pt idx="9698">
                  <c:v>13.469444444444401</c:v>
                </c:pt>
                <c:pt idx="9699">
                  <c:v>13.470833333333299</c:v>
                </c:pt>
                <c:pt idx="9700">
                  <c:v>13.4722222222222</c:v>
                </c:pt>
                <c:pt idx="9701">
                  <c:v>13.473611111111101</c:v>
                </c:pt>
                <c:pt idx="9702">
                  <c:v>13.475</c:v>
                </c:pt>
                <c:pt idx="9703">
                  <c:v>13.4763888888889</c:v>
                </c:pt>
                <c:pt idx="9704">
                  <c:v>13.477777777777799</c:v>
                </c:pt>
                <c:pt idx="9705">
                  <c:v>13.4791666666667</c:v>
                </c:pt>
                <c:pt idx="9706">
                  <c:v>13.4805555555556</c:v>
                </c:pt>
                <c:pt idx="9707">
                  <c:v>13.4819444444444</c:v>
                </c:pt>
                <c:pt idx="9708">
                  <c:v>13.483333333333301</c:v>
                </c:pt>
                <c:pt idx="9709">
                  <c:v>13.484722222222199</c:v>
                </c:pt>
                <c:pt idx="9710">
                  <c:v>13.4861111111111</c:v>
                </c:pt>
                <c:pt idx="9711">
                  <c:v>13.487500000000001</c:v>
                </c:pt>
                <c:pt idx="9712">
                  <c:v>13.4888888888889</c:v>
                </c:pt>
                <c:pt idx="9713">
                  <c:v>13.4902777777778</c:v>
                </c:pt>
                <c:pt idx="9714">
                  <c:v>13.491666666666699</c:v>
                </c:pt>
                <c:pt idx="9715">
                  <c:v>13.4930555555556</c:v>
                </c:pt>
                <c:pt idx="9716">
                  <c:v>13.494444444444399</c:v>
                </c:pt>
                <c:pt idx="9717">
                  <c:v>13.4958333333333</c:v>
                </c:pt>
                <c:pt idx="9718">
                  <c:v>13.4972222222222</c:v>
                </c:pt>
                <c:pt idx="9719">
                  <c:v>13.498611111111099</c:v>
                </c:pt>
                <c:pt idx="9720">
                  <c:v>13.5</c:v>
                </c:pt>
                <c:pt idx="9721">
                  <c:v>13.501388888888901</c:v>
                </c:pt>
                <c:pt idx="9722">
                  <c:v>13.5027777777778</c:v>
                </c:pt>
                <c:pt idx="9723">
                  <c:v>13.5041666666667</c:v>
                </c:pt>
                <c:pt idx="9724">
                  <c:v>13.505555555555601</c:v>
                </c:pt>
                <c:pt idx="9725">
                  <c:v>13.5069444444444</c:v>
                </c:pt>
                <c:pt idx="9726">
                  <c:v>13.508333333333301</c:v>
                </c:pt>
                <c:pt idx="9727">
                  <c:v>13.5097222222222</c:v>
                </c:pt>
                <c:pt idx="9728">
                  <c:v>13.5111111111111</c:v>
                </c:pt>
                <c:pt idx="9729">
                  <c:v>13.512499999999999</c:v>
                </c:pt>
                <c:pt idx="9730">
                  <c:v>13.5138888888889</c:v>
                </c:pt>
                <c:pt idx="9731">
                  <c:v>13.515277777777801</c:v>
                </c:pt>
                <c:pt idx="9732">
                  <c:v>13.516666666666699</c:v>
                </c:pt>
                <c:pt idx="9733">
                  <c:v>13.5180555555556</c:v>
                </c:pt>
                <c:pt idx="9734">
                  <c:v>13.5194444444444</c:v>
                </c:pt>
                <c:pt idx="9735">
                  <c:v>13.5208333333333</c:v>
                </c:pt>
                <c:pt idx="9736">
                  <c:v>13.522222222222201</c:v>
                </c:pt>
                <c:pt idx="9737">
                  <c:v>13.5236111111111</c:v>
                </c:pt>
                <c:pt idx="9738">
                  <c:v>13.525</c:v>
                </c:pt>
                <c:pt idx="9739">
                  <c:v>13.526388888888899</c:v>
                </c:pt>
                <c:pt idx="9740">
                  <c:v>13.5277777777778</c:v>
                </c:pt>
                <c:pt idx="9741">
                  <c:v>13.529166666666701</c:v>
                </c:pt>
                <c:pt idx="9742">
                  <c:v>13.530555555555599</c:v>
                </c:pt>
                <c:pt idx="9743">
                  <c:v>13.531944444444401</c:v>
                </c:pt>
                <c:pt idx="9744">
                  <c:v>13.533333333333299</c:v>
                </c:pt>
                <c:pt idx="9745">
                  <c:v>13.5347222222222</c:v>
                </c:pt>
                <c:pt idx="9746">
                  <c:v>13.536111111111101</c:v>
                </c:pt>
                <c:pt idx="9747">
                  <c:v>13.5375</c:v>
                </c:pt>
                <c:pt idx="9748">
                  <c:v>13.5388888888889</c:v>
                </c:pt>
                <c:pt idx="9749">
                  <c:v>13.540277777777799</c:v>
                </c:pt>
                <c:pt idx="9750">
                  <c:v>13.5416666666667</c:v>
                </c:pt>
                <c:pt idx="9751">
                  <c:v>13.5430555555556</c:v>
                </c:pt>
                <c:pt idx="9752">
                  <c:v>13.5444444444444</c:v>
                </c:pt>
                <c:pt idx="9753">
                  <c:v>13.545833333333301</c:v>
                </c:pt>
                <c:pt idx="9754">
                  <c:v>13.547222222222199</c:v>
                </c:pt>
                <c:pt idx="9755">
                  <c:v>13.5486111111111</c:v>
                </c:pt>
                <c:pt idx="9756">
                  <c:v>13.55</c:v>
                </c:pt>
                <c:pt idx="9757">
                  <c:v>13.5513888888889</c:v>
                </c:pt>
                <c:pt idx="9758">
                  <c:v>13.5527777777778</c:v>
                </c:pt>
                <c:pt idx="9759">
                  <c:v>13.554166666666699</c:v>
                </c:pt>
                <c:pt idx="9760">
                  <c:v>13.5555555555556</c:v>
                </c:pt>
                <c:pt idx="9761">
                  <c:v>13.556944444444399</c:v>
                </c:pt>
                <c:pt idx="9762">
                  <c:v>13.5583333333333</c:v>
                </c:pt>
                <c:pt idx="9763">
                  <c:v>13.5597222222222</c:v>
                </c:pt>
                <c:pt idx="9764">
                  <c:v>13.561111111111099</c:v>
                </c:pt>
                <c:pt idx="9765">
                  <c:v>13.5625</c:v>
                </c:pt>
                <c:pt idx="9766">
                  <c:v>13.563888888888901</c:v>
                </c:pt>
                <c:pt idx="9767">
                  <c:v>13.5652777777778</c:v>
                </c:pt>
                <c:pt idx="9768">
                  <c:v>13.5666666666667</c:v>
                </c:pt>
                <c:pt idx="9769">
                  <c:v>13.568055555555601</c:v>
                </c:pt>
                <c:pt idx="9770">
                  <c:v>13.5694444444444</c:v>
                </c:pt>
                <c:pt idx="9771">
                  <c:v>13.570833333333301</c:v>
                </c:pt>
                <c:pt idx="9772">
                  <c:v>13.5722222222222</c:v>
                </c:pt>
                <c:pt idx="9773">
                  <c:v>13.5736111111111</c:v>
                </c:pt>
                <c:pt idx="9774">
                  <c:v>13.574999999999999</c:v>
                </c:pt>
                <c:pt idx="9775">
                  <c:v>13.5763888888889</c:v>
                </c:pt>
                <c:pt idx="9776">
                  <c:v>13.577777777777801</c:v>
                </c:pt>
                <c:pt idx="9777">
                  <c:v>13.579166666666699</c:v>
                </c:pt>
                <c:pt idx="9778">
                  <c:v>13.5805555555556</c:v>
                </c:pt>
                <c:pt idx="9779">
                  <c:v>13.5819444444444</c:v>
                </c:pt>
                <c:pt idx="9780">
                  <c:v>13.5833333333333</c:v>
                </c:pt>
                <c:pt idx="9781">
                  <c:v>13.584722222222201</c:v>
                </c:pt>
                <c:pt idx="9782">
                  <c:v>13.5861111111111</c:v>
                </c:pt>
                <c:pt idx="9783">
                  <c:v>13.5875</c:v>
                </c:pt>
                <c:pt idx="9784">
                  <c:v>13.588888888888899</c:v>
                </c:pt>
                <c:pt idx="9785">
                  <c:v>13.5902777777778</c:v>
                </c:pt>
                <c:pt idx="9786">
                  <c:v>13.591666666666701</c:v>
                </c:pt>
                <c:pt idx="9787">
                  <c:v>13.593055555555599</c:v>
                </c:pt>
                <c:pt idx="9788">
                  <c:v>13.594444444444401</c:v>
                </c:pt>
                <c:pt idx="9789">
                  <c:v>13.595833333333299</c:v>
                </c:pt>
                <c:pt idx="9790">
                  <c:v>13.5972222222222</c:v>
                </c:pt>
                <c:pt idx="9791">
                  <c:v>13.598611111111101</c:v>
                </c:pt>
                <c:pt idx="9792">
                  <c:v>13.6</c:v>
                </c:pt>
                <c:pt idx="9793">
                  <c:v>13.6013888888889</c:v>
                </c:pt>
                <c:pt idx="9794">
                  <c:v>13.602777777777799</c:v>
                </c:pt>
                <c:pt idx="9795">
                  <c:v>13.6041666666667</c:v>
                </c:pt>
                <c:pt idx="9796">
                  <c:v>13.6055555555556</c:v>
                </c:pt>
                <c:pt idx="9797">
                  <c:v>13.6069444444444</c:v>
                </c:pt>
                <c:pt idx="9798">
                  <c:v>13.608333333333301</c:v>
                </c:pt>
                <c:pt idx="9799">
                  <c:v>13.609722222222199</c:v>
                </c:pt>
                <c:pt idx="9800">
                  <c:v>13.6111111111111</c:v>
                </c:pt>
                <c:pt idx="9801">
                  <c:v>13.612500000000001</c:v>
                </c:pt>
                <c:pt idx="9802">
                  <c:v>13.6138888888889</c:v>
                </c:pt>
                <c:pt idx="9803">
                  <c:v>13.6152777777778</c:v>
                </c:pt>
                <c:pt idx="9804">
                  <c:v>13.616666666666699</c:v>
                </c:pt>
                <c:pt idx="9805">
                  <c:v>13.6180555555556</c:v>
                </c:pt>
                <c:pt idx="9806">
                  <c:v>13.619444444444399</c:v>
                </c:pt>
                <c:pt idx="9807">
                  <c:v>13.6208333333333</c:v>
                </c:pt>
                <c:pt idx="9808">
                  <c:v>13.6222222222222</c:v>
                </c:pt>
                <c:pt idx="9809">
                  <c:v>13.623611111111099</c:v>
                </c:pt>
                <c:pt idx="9810">
                  <c:v>13.625</c:v>
                </c:pt>
                <c:pt idx="9811">
                  <c:v>13.626388888888901</c:v>
                </c:pt>
                <c:pt idx="9812">
                  <c:v>13.6277777777778</c:v>
                </c:pt>
                <c:pt idx="9813">
                  <c:v>13.6291666666667</c:v>
                </c:pt>
                <c:pt idx="9814">
                  <c:v>13.630555555555601</c:v>
                </c:pt>
                <c:pt idx="9815">
                  <c:v>13.6319444444444</c:v>
                </c:pt>
                <c:pt idx="9816">
                  <c:v>13.633333333333301</c:v>
                </c:pt>
                <c:pt idx="9817">
                  <c:v>13.6347222222222</c:v>
                </c:pt>
                <c:pt idx="9818">
                  <c:v>13.6361111111111</c:v>
                </c:pt>
                <c:pt idx="9819">
                  <c:v>13.637499999999999</c:v>
                </c:pt>
                <c:pt idx="9820">
                  <c:v>13.6388888888889</c:v>
                </c:pt>
                <c:pt idx="9821">
                  <c:v>13.640277777777801</c:v>
                </c:pt>
                <c:pt idx="9822">
                  <c:v>13.641666666666699</c:v>
                </c:pt>
                <c:pt idx="9823">
                  <c:v>13.6430555555556</c:v>
                </c:pt>
                <c:pt idx="9824">
                  <c:v>13.6444444444444</c:v>
                </c:pt>
                <c:pt idx="9825">
                  <c:v>13.6458333333333</c:v>
                </c:pt>
                <c:pt idx="9826">
                  <c:v>13.647222222222201</c:v>
                </c:pt>
                <c:pt idx="9827">
                  <c:v>13.6486111111111</c:v>
                </c:pt>
                <c:pt idx="9828">
                  <c:v>13.65</c:v>
                </c:pt>
                <c:pt idx="9829">
                  <c:v>13.651388888888899</c:v>
                </c:pt>
                <c:pt idx="9830">
                  <c:v>13.6527777777778</c:v>
                </c:pt>
                <c:pt idx="9831">
                  <c:v>13.654166666666701</c:v>
                </c:pt>
                <c:pt idx="9832">
                  <c:v>13.655555555555599</c:v>
                </c:pt>
                <c:pt idx="9833">
                  <c:v>13.656944444444401</c:v>
                </c:pt>
                <c:pt idx="9834">
                  <c:v>13.658333333333299</c:v>
                </c:pt>
                <c:pt idx="9835">
                  <c:v>13.6597222222222</c:v>
                </c:pt>
                <c:pt idx="9836">
                  <c:v>13.661111111111101</c:v>
                </c:pt>
                <c:pt idx="9837">
                  <c:v>13.6625</c:v>
                </c:pt>
                <c:pt idx="9838">
                  <c:v>13.6638888888889</c:v>
                </c:pt>
                <c:pt idx="9839">
                  <c:v>13.665277777777799</c:v>
                </c:pt>
                <c:pt idx="9840">
                  <c:v>13.6666666666667</c:v>
                </c:pt>
                <c:pt idx="9841">
                  <c:v>13.6680555555556</c:v>
                </c:pt>
                <c:pt idx="9842">
                  <c:v>13.6694444444444</c:v>
                </c:pt>
                <c:pt idx="9843">
                  <c:v>13.670833333333301</c:v>
                </c:pt>
                <c:pt idx="9844">
                  <c:v>13.672222222222199</c:v>
                </c:pt>
                <c:pt idx="9845">
                  <c:v>13.6736111111111</c:v>
                </c:pt>
                <c:pt idx="9846">
                  <c:v>13.675000000000001</c:v>
                </c:pt>
                <c:pt idx="9847">
                  <c:v>13.6763888888889</c:v>
                </c:pt>
                <c:pt idx="9848">
                  <c:v>13.6777777777778</c:v>
                </c:pt>
                <c:pt idx="9849">
                  <c:v>13.679166666666699</c:v>
                </c:pt>
                <c:pt idx="9850">
                  <c:v>13.6805555555556</c:v>
                </c:pt>
                <c:pt idx="9851">
                  <c:v>13.681944444444399</c:v>
                </c:pt>
                <c:pt idx="9852">
                  <c:v>13.6833333333333</c:v>
                </c:pt>
                <c:pt idx="9853">
                  <c:v>13.6847222222222</c:v>
                </c:pt>
                <c:pt idx="9854">
                  <c:v>13.686111111111099</c:v>
                </c:pt>
                <c:pt idx="9855">
                  <c:v>13.6875</c:v>
                </c:pt>
                <c:pt idx="9856">
                  <c:v>13.688888888888901</c:v>
                </c:pt>
                <c:pt idx="9857">
                  <c:v>13.6902777777778</c:v>
                </c:pt>
                <c:pt idx="9858">
                  <c:v>13.6916666666667</c:v>
                </c:pt>
                <c:pt idx="9859">
                  <c:v>13.693055555555601</c:v>
                </c:pt>
                <c:pt idx="9860">
                  <c:v>13.6944444444444</c:v>
                </c:pt>
                <c:pt idx="9861">
                  <c:v>13.695833333333301</c:v>
                </c:pt>
                <c:pt idx="9862">
                  <c:v>13.6972222222222</c:v>
                </c:pt>
                <c:pt idx="9863">
                  <c:v>13.6986111111111</c:v>
                </c:pt>
                <c:pt idx="9864">
                  <c:v>13.7</c:v>
                </c:pt>
                <c:pt idx="9865">
                  <c:v>13.7013888888889</c:v>
                </c:pt>
                <c:pt idx="9866">
                  <c:v>13.702777777777801</c:v>
                </c:pt>
                <c:pt idx="9867">
                  <c:v>13.704166666666699</c:v>
                </c:pt>
                <c:pt idx="9868">
                  <c:v>13.7055555555556</c:v>
                </c:pt>
                <c:pt idx="9869">
                  <c:v>13.7069444444444</c:v>
                </c:pt>
                <c:pt idx="9870">
                  <c:v>13.7083333333333</c:v>
                </c:pt>
                <c:pt idx="9871">
                  <c:v>13.709722222222201</c:v>
                </c:pt>
                <c:pt idx="9872">
                  <c:v>13.7111111111111</c:v>
                </c:pt>
                <c:pt idx="9873">
                  <c:v>13.7125</c:v>
                </c:pt>
                <c:pt idx="9874">
                  <c:v>13.713888888888899</c:v>
                </c:pt>
                <c:pt idx="9875">
                  <c:v>13.7152777777778</c:v>
                </c:pt>
                <c:pt idx="9876">
                  <c:v>13.716666666666701</c:v>
                </c:pt>
                <c:pt idx="9877">
                  <c:v>13.718055555555599</c:v>
                </c:pt>
                <c:pt idx="9878">
                  <c:v>13.719444444444401</c:v>
                </c:pt>
                <c:pt idx="9879">
                  <c:v>13.720833333333299</c:v>
                </c:pt>
                <c:pt idx="9880">
                  <c:v>13.7222222222222</c:v>
                </c:pt>
                <c:pt idx="9881">
                  <c:v>13.723611111111101</c:v>
                </c:pt>
                <c:pt idx="9882">
                  <c:v>13.725</c:v>
                </c:pt>
                <c:pt idx="9883">
                  <c:v>13.7263888888889</c:v>
                </c:pt>
                <c:pt idx="9884">
                  <c:v>13.727777777777799</c:v>
                </c:pt>
                <c:pt idx="9885">
                  <c:v>13.7291666666667</c:v>
                </c:pt>
                <c:pt idx="9886">
                  <c:v>13.7305555555556</c:v>
                </c:pt>
                <c:pt idx="9887">
                  <c:v>13.7319444444444</c:v>
                </c:pt>
                <c:pt idx="9888">
                  <c:v>13.733333333333301</c:v>
                </c:pt>
                <c:pt idx="9889">
                  <c:v>13.734722222222199</c:v>
                </c:pt>
                <c:pt idx="9890">
                  <c:v>13.7361111111111</c:v>
                </c:pt>
                <c:pt idx="9891">
                  <c:v>13.737500000000001</c:v>
                </c:pt>
                <c:pt idx="9892">
                  <c:v>13.7388888888889</c:v>
                </c:pt>
                <c:pt idx="9893">
                  <c:v>13.7402777777778</c:v>
                </c:pt>
                <c:pt idx="9894">
                  <c:v>13.741666666666699</c:v>
                </c:pt>
                <c:pt idx="9895">
                  <c:v>13.7430555555556</c:v>
                </c:pt>
                <c:pt idx="9896">
                  <c:v>13.744444444444399</c:v>
                </c:pt>
                <c:pt idx="9897">
                  <c:v>13.7458333333333</c:v>
                </c:pt>
                <c:pt idx="9898">
                  <c:v>13.7472222222222</c:v>
                </c:pt>
                <c:pt idx="9899">
                  <c:v>13.748611111111099</c:v>
                </c:pt>
                <c:pt idx="9900">
                  <c:v>13.75</c:v>
                </c:pt>
                <c:pt idx="9901">
                  <c:v>13.751388888888901</c:v>
                </c:pt>
                <c:pt idx="9902">
                  <c:v>13.7527777777778</c:v>
                </c:pt>
                <c:pt idx="9903">
                  <c:v>13.7541666666667</c:v>
                </c:pt>
                <c:pt idx="9904">
                  <c:v>13.755555555555601</c:v>
                </c:pt>
                <c:pt idx="9905">
                  <c:v>13.7569444444444</c:v>
                </c:pt>
                <c:pt idx="9906">
                  <c:v>13.758333333333301</c:v>
                </c:pt>
                <c:pt idx="9907">
                  <c:v>13.7597222222222</c:v>
                </c:pt>
                <c:pt idx="9908">
                  <c:v>13.7611111111111</c:v>
                </c:pt>
                <c:pt idx="9909">
                  <c:v>13.762499999999999</c:v>
                </c:pt>
                <c:pt idx="9910">
                  <c:v>13.7638888888889</c:v>
                </c:pt>
                <c:pt idx="9911">
                  <c:v>13.765277777777801</c:v>
                </c:pt>
                <c:pt idx="9912">
                  <c:v>13.766666666666699</c:v>
                </c:pt>
                <c:pt idx="9913">
                  <c:v>13.7680555555556</c:v>
                </c:pt>
                <c:pt idx="9914">
                  <c:v>13.7694444444444</c:v>
                </c:pt>
                <c:pt idx="9915">
                  <c:v>13.7708333333333</c:v>
                </c:pt>
                <c:pt idx="9916">
                  <c:v>13.772222222222201</c:v>
                </c:pt>
                <c:pt idx="9917">
                  <c:v>13.7736111111111</c:v>
                </c:pt>
                <c:pt idx="9918">
                  <c:v>13.775</c:v>
                </c:pt>
                <c:pt idx="9919">
                  <c:v>13.776388888888899</c:v>
                </c:pt>
                <c:pt idx="9920">
                  <c:v>13.7777777777778</c:v>
                </c:pt>
                <c:pt idx="9921">
                  <c:v>13.779166666666701</c:v>
                </c:pt>
                <c:pt idx="9922">
                  <c:v>13.780555555555599</c:v>
                </c:pt>
                <c:pt idx="9923">
                  <c:v>13.781944444444401</c:v>
                </c:pt>
                <c:pt idx="9924">
                  <c:v>13.783333333333299</c:v>
                </c:pt>
                <c:pt idx="9925">
                  <c:v>13.7847222222222</c:v>
                </c:pt>
                <c:pt idx="9926">
                  <c:v>13.786111111111101</c:v>
                </c:pt>
                <c:pt idx="9927">
                  <c:v>13.7875</c:v>
                </c:pt>
                <c:pt idx="9928">
                  <c:v>13.7888888888889</c:v>
                </c:pt>
                <c:pt idx="9929">
                  <c:v>13.790277777777799</c:v>
                </c:pt>
                <c:pt idx="9930">
                  <c:v>13.7916666666667</c:v>
                </c:pt>
                <c:pt idx="9931">
                  <c:v>13.7930555555556</c:v>
                </c:pt>
                <c:pt idx="9932">
                  <c:v>13.7944444444444</c:v>
                </c:pt>
                <c:pt idx="9933">
                  <c:v>13.795833333333301</c:v>
                </c:pt>
                <c:pt idx="9934">
                  <c:v>13.797222222222199</c:v>
                </c:pt>
                <c:pt idx="9935">
                  <c:v>13.7986111111111</c:v>
                </c:pt>
                <c:pt idx="9936">
                  <c:v>13.8</c:v>
                </c:pt>
                <c:pt idx="9937">
                  <c:v>13.8013888888889</c:v>
                </c:pt>
                <c:pt idx="9938">
                  <c:v>13.8027777777778</c:v>
                </c:pt>
                <c:pt idx="9939">
                  <c:v>13.804166666666699</c:v>
                </c:pt>
                <c:pt idx="9940">
                  <c:v>13.8055555555556</c:v>
                </c:pt>
                <c:pt idx="9941">
                  <c:v>13.806944444444399</c:v>
                </c:pt>
                <c:pt idx="9942">
                  <c:v>13.8083333333333</c:v>
                </c:pt>
                <c:pt idx="9943">
                  <c:v>13.8097222222222</c:v>
                </c:pt>
                <c:pt idx="9944">
                  <c:v>13.811111111111099</c:v>
                </c:pt>
                <c:pt idx="9945">
                  <c:v>13.8125</c:v>
                </c:pt>
                <c:pt idx="9946">
                  <c:v>13.813888888888901</c:v>
                </c:pt>
                <c:pt idx="9947">
                  <c:v>13.8152777777778</c:v>
                </c:pt>
                <c:pt idx="9948">
                  <c:v>13.8166666666667</c:v>
                </c:pt>
                <c:pt idx="9949">
                  <c:v>13.818055555555601</c:v>
                </c:pt>
                <c:pt idx="9950">
                  <c:v>13.8194444444444</c:v>
                </c:pt>
                <c:pt idx="9951">
                  <c:v>13.820833333333301</c:v>
                </c:pt>
                <c:pt idx="9952">
                  <c:v>13.8222222222222</c:v>
                </c:pt>
                <c:pt idx="9953">
                  <c:v>13.8236111111111</c:v>
                </c:pt>
                <c:pt idx="9954">
                  <c:v>13.824999999999999</c:v>
                </c:pt>
                <c:pt idx="9955">
                  <c:v>13.8263888888889</c:v>
                </c:pt>
                <c:pt idx="9956">
                  <c:v>13.827777777777801</c:v>
                </c:pt>
                <c:pt idx="9957">
                  <c:v>13.829166666666699</c:v>
                </c:pt>
                <c:pt idx="9958">
                  <c:v>13.8305555555556</c:v>
                </c:pt>
                <c:pt idx="9959">
                  <c:v>13.8319444444444</c:v>
                </c:pt>
                <c:pt idx="9960">
                  <c:v>13.8333333333333</c:v>
                </c:pt>
                <c:pt idx="9961">
                  <c:v>13.834722222222201</c:v>
                </c:pt>
                <c:pt idx="9962">
                  <c:v>13.8361111111111</c:v>
                </c:pt>
                <c:pt idx="9963">
                  <c:v>13.8375</c:v>
                </c:pt>
                <c:pt idx="9964">
                  <c:v>13.838888888888899</c:v>
                </c:pt>
                <c:pt idx="9965">
                  <c:v>13.8402777777778</c:v>
                </c:pt>
                <c:pt idx="9966">
                  <c:v>13.841666666666701</c:v>
                </c:pt>
                <c:pt idx="9967">
                  <c:v>13.843055555555599</c:v>
                </c:pt>
                <c:pt idx="9968">
                  <c:v>13.844444444444401</c:v>
                </c:pt>
                <c:pt idx="9969">
                  <c:v>13.845833333333299</c:v>
                </c:pt>
                <c:pt idx="9970">
                  <c:v>13.8472222222222</c:v>
                </c:pt>
                <c:pt idx="9971">
                  <c:v>13.848611111111101</c:v>
                </c:pt>
                <c:pt idx="9972">
                  <c:v>13.85</c:v>
                </c:pt>
                <c:pt idx="9973">
                  <c:v>13.8513888888889</c:v>
                </c:pt>
                <c:pt idx="9974">
                  <c:v>13.852777777777799</c:v>
                </c:pt>
                <c:pt idx="9975">
                  <c:v>13.8541666666667</c:v>
                </c:pt>
                <c:pt idx="9976">
                  <c:v>13.8555555555556</c:v>
                </c:pt>
                <c:pt idx="9977">
                  <c:v>13.8569444444444</c:v>
                </c:pt>
                <c:pt idx="9978">
                  <c:v>13.858333333333301</c:v>
                </c:pt>
                <c:pt idx="9979">
                  <c:v>13.859722222222199</c:v>
                </c:pt>
                <c:pt idx="9980">
                  <c:v>13.8611111111111</c:v>
                </c:pt>
                <c:pt idx="9981">
                  <c:v>13.862500000000001</c:v>
                </c:pt>
                <c:pt idx="9982">
                  <c:v>13.8638888888889</c:v>
                </c:pt>
                <c:pt idx="9983">
                  <c:v>13.8652777777778</c:v>
                </c:pt>
                <c:pt idx="9984">
                  <c:v>13.866666666666699</c:v>
                </c:pt>
                <c:pt idx="9985">
                  <c:v>13.8680555555556</c:v>
                </c:pt>
                <c:pt idx="9986">
                  <c:v>13.869444444444399</c:v>
                </c:pt>
                <c:pt idx="9987">
                  <c:v>13.8708333333333</c:v>
                </c:pt>
                <c:pt idx="9988">
                  <c:v>13.8722222222222</c:v>
                </c:pt>
                <c:pt idx="9989">
                  <c:v>13.873611111111099</c:v>
                </c:pt>
                <c:pt idx="9990">
                  <c:v>13.875</c:v>
                </c:pt>
                <c:pt idx="9991">
                  <c:v>13.876388888888901</c:v>
                </c:pt>
                <c:pt idx="9992">
                  <c:v>13.8777777777778</c:v>
                </c:pt>
                <c:pt idx="9993">
                  <c:v>13.8791666666667</c:v>
                </c:pt>
                <c:pt idx="9994">
                  <c:v>13.880555555555601</c:v>
                </c:pt>
                <c:pt idx="9995">
                  <c:v>13.8819444444444</c:v>
                </c:pt>
                <c:pt idx="9996">
                  <c:v>13.883333333333301</c:v>
                </c:pt>
                <c:pt idx="9997">
                  <c:v>13.8847222222222</c:v>
                </c:pt>
                <c:pt idx="9998">
                  <c:v>13.8861111111111</c:v>
                </c:pt>
                <c:pt idx="9999">
                  <c:v>13.887499999999999</c:v>
                </c:pt>
                <c:pt idx="10000">
                  <c:v>13.8888888888889</c:v>
                </c:pt>
                <c:pt idx="10001">
                  <c:v>13.890277777777801</c:v>
                </c:pt>
                <c:pt idx="10002">
                  <c:v>13.891666666666699</c:v>
                </c:pt>
                <c:pt idx="10003">
                  <c:v>13.8930555555556</c:v>
                </c:pt>
                <c:pt idx="10004">
                  <c:v>13.8944444444444</c:v>
                </c:pt>
                <c:pt idx="10005">
                  <c:v>13.8958333333333</c:v>
                </c:pt>
                <c:pt idx="10006">
                  <c:v>13.897222222222201</c:v>
                </c:pt>
                <c:pt idx="10007">
                  <c:v>13.8986111111111</c:v>
                </c:pt>
                <c:pt idx="10008">
                  <c:v>13.9</c:v>
                </c:pt>
                <c:pt idx="10009">
                  <c:v>13.901388888888899</c:v>
                </c:pt>
                <c:pt idx="10010">
                  <c:v>13.9027777777778</c:v>
                </c:pt>
                <c:pt idx="10011">
                  <c:v>13.904166666666701</c:v>
                </c:pt>
                <c:pt idx="10012">
                  <c:v>13.905555555555599</c:v>
                </c:pt>
                <c:pt idx="10013">
                  <c:v>13.906944444444401</c:v>
                </c:pt>
                <c:pt idx="10014">
                  <c:v>13.908333333333299</c:v>
                </c:pt>
                <c:pt idx="10015">
                  <c:v>13.9097222222222</c:v>
                </c:pt>
                <c:pt idx="10016">
                  <c:v>13.911111111111101</c:v>
                </c:pt>
                <c:pt idx="10017">
                  <c:v>13.9125</c:v>
                </c:pt>
                <c:pt idx="10018">
                  <c:v>13.9138888888889</c:v>
                </c:pt>
                <c:pt idx="10019">
                  <c:v>13.915277777777799</c:v>
                </c:pt>
                <c:pt idx="10020">
                  <c:v>13.9166666666667</c:v>
                </c:pt>
                <c:pt idx="10021">
                  <c:v>13.9180555555556</c:v>
                </c:pt>
                <c:pt idx="10022">
                  <c:v>13.9194444444444</c:v>
                </c:pt>
                <c:pt idx="10023">
                  <c:v>13.920833333333301</c:v>
                </c:pt>
                <c:pt idx="10024">
                  <c:v>13.922222222222199</c:v>
                </c:pt>
                <c:pt idx="10025">
                  <c:v>13.9236111111111</c:v>
                </c:pt>
                <c:pt idx="10026">
                  <c:v>13.925000000000001</c:v>
                </c:pt>
                <c:pt idx="10027">
                  <c:v>13.9263888888889</c:v>
                </c:pt>
                <c:pt idx="10028">
                  <c:v>13.9277777777778</c:v>
                </c:pt>
                <c:pt idx="10029">
                  <c:v>13.929166666666699</c:v>
                </c:pt>
                <c:pt idx="10030">
                  <c:v>13.9305555555556</c:v>
                </c:pt>
                <c:pt idx="10031">
                  <c:v>13.931944444444399</c:v>
                </c:pt>
                <c:pt idx="10032">
                  <c:v>13.9333333333333</c:v>
                </c:pt>
                <c:pt idx="10033">
                  <c:v>13.9347222222222</c:v>
                </c:pt>
                <c:pt idx="10034">
                  <c:v>13.936111111111099</c:v>
                </c:pt>
                <c:pt idx="10035">
                  <c:v>13.9375</c:v>
                </c:pt>
                <c:pt idx="10036">
                  <c:v>13.938888888888901</c:v>
                </c:pt>
                <c:pt idx="10037">
                  <c:v>13.9402777777778</c:v>
                </c:pt>
                <c:pt idx="10038">
                  <c:v>13.9416666666667</c:v>
                </c:pt>
                <c:pt idx="10039">
                  <c:v>13.943055555555601</c:v>
                </c:pt>
                <c:pt idx="10040">
                  <c:v>13.9444444444444</c:v>
                </c:pt>
                <c:pt idx="10041">
                  <c:v>13.945833333333301</c:v>
                </c:pt>
                <c:pt idx="10042">
                  <c:v>13.9472222222222</c:v>
                </c:pt>
                <c:pt idx="10043">
                  <c:v>13.9486111111111</c:v>
                </c:pt>
                <c:pt idx="10044">
                  <c:v>13.95</c:v>
                </c:pt>
                <c:pt idx="10045">
                  <c:v>13.9513888888889</c:v>
                </c:pt>
                <c:pt idx="10046">
                  <c:v>13.952777777777801</c:v>
                </c:pt>
                <c:pt idx="10047">
                  <c:v>13.954166666666699</c:v>
                </c:pt>
                <c:pt idx="10048">
                  <c:v>13.9555555555556</c:v>
                </c:pt>
                <c:pt idx="10049">
                  <c:v>13.9569444444444</c:v>
                </c:pt>
                <c:pt idx="10050">
                  <c:v>13.9583333333333</c:v>
                </c:pt>
                <c:pt idx="10051">
                  <c:v>13.959722222222201</c:v>
                </c:pt>
                <c:pt idx="10052">
                  <c:v>13.9611111111111</c:v>
                </c:pt>
                <c:pt idx="10053">
                  <c:v>13.9625</c:v>
                </c:pt>
                <c:pt idx="10054">
                  <c:v>13.963888888888899</c:v>
                </c:pt>
                <c:pt idx="10055">
                  <c:v>13.9652777777778</c:v>
                </c:pt>
                <c:pt idx="10056">
                  <c:v>13.966666666666701</c:v>
                </c:pt>
                <c:pt idx="10057">
                  <c:v>13.968055555555599</c:v>
                </c:pt>
                <c:pt idx="10058">
                  <c:v>13.969444444444401</c:v>
                </c:pt>
                <c:pt idx="10059">
                  <c:v>13.970833333333299</c:v>
                </c:pt>
                <c:pt idx="10060">
                  <c:v>13.9722222222222</c:v>
                </c:pt>
                <c:pt idx="10061">
                  <c:v>13.973611111111101</c:v>
                </c:pt>
                <c:pt idx="10062">
                  <c:v>13.975</c:v>
                </c:pt>
                <c:pt idx="10063">
                  <c:v>13.9763888888889</c:v>
                </c:pt>
                <c:pt idx="10064">
                  <c:v>13.977777777777799</c:v>
                </c:pt>
                <c:pt idx="10065">
                  <c:v>13.9791666666667</c:v>
                </c:pt>
                <c:pt idx="10066">
                  <c:v>13.9805555555556</c:v>
                </c:pt>
                <c:pt idx="10067">
                  <c:v>13.9819444444444</c:v>
                </c:pt>
                <c:pt idx="10068">
                  <c:v>13.983333333333301</c:v>
                </c:pt>
                <c:pt idx="10069">
                  <c:v>13.984722222222199</c:v>
                </c:pt>
                <c:pt idx="10070">
                  <c:v>13.9861111111111</c:v>
                </c:pt>
                <c:pt idx="10071">
                  <c:v>13.987500000000001</c:v>
                </c:pt>
                <c:pt idx="10072">
                  <c:v>13.9888888888889</c:v>
                </c:pt>
                <c:pt idx="10073">
                  <c:v>13.9902777777778</c:v>
                </c:pt>
                <c:pt idx="10074">
                  <c:v>13.991666666666699</c:v>
                </c:pt>
                <c:pt idx="10075">
                  <c:v>13.9930555555556</c:v>
                </c:pt>
                <c:pt idx="10076">
                  <c:v>13.994444444444399</c:v>
                </c:pt>
                <c:pt idx="10077">
                  <c:v>13.9958333333333</c:v>
                </c:pt>
                <c:pt idx="10078">
                  <c:v>13.9972222222222</c:v>
                </c:pt>
                <c:pt idx="10079">
                  <c:v>13.998611111111099</c:v>
                </c:pt>
                <c:pt idx="10080">
                  <c:v>14</c:v>
                </c:pt>
                <c:pt idx="10081">
                  <c:v>14.001388888888901</c:v>
                </c:pt>
                <c:pt idx="10082">
                  <c:v>14.0027777777778</c:v>
                </c:pt>
                <c:pt idx="10083">
                  <c:v>14.0041666666667</c:v>
                </c:pt>
                <c:pt idx="10084">
                  <c:v>14.005555555555601</c:v>
                </c:pt>
                <c:pt idx="10085">
                  <c:v>14.0069444444444</c:v>
                </c:pt>
                <c:pt idx="10086">
                  <c:v>14.008333333333301</c:v>
                </c:pt>
                <c:pt idx="10087">
                  <c:v>14.0097222222222</c:v>
                </c:pt>
                <c:pt idx="10088">
                  <c:v>14.0111111111111</c:v>
                </c:pt>
                <c:pt idx="10089">
                  <c:v>14.012499999999999</c:v>
                </c:pt>
                <c:pt idx="10090">
                  <c:v>14.0138888888889</c:v>
                </c:pt>
                <c:pt idx="10091">
                  <c:v>14.015277777777801</c:v>
                </c:pt>
                <c:pt idx="10092">
                  <c:v>14.016666666666699</c:v>
                </c:pt>
                <c:pt idx="10093">
                  <c:v>14.0180555555556</c:v>
                </c:pt>
                <c:pt idx="10094">
                  <c:v>14.0194444444444</c:v>
                </c:pt>
                <c:pt idx="10095">
                  <c:v>14.0208333333333</c:v>
                </c:pt>
                <c:pt idx="10096">
                  <c:v>14.022222222222201</c:v>
                </c:pt>
                <c:pt idx="10097">
                  <c:v>14.0236111111111</c:v>
                </c:pt>
                <c:pt idx="10098">
                  <c:v>14.025</c:v>
                </c:pt>
                <c:pt idx="10099">
                  <c:v>14.026388888888899</c:v>
                </c:pt>
                <c:pt idx="10100">
                  <c:v>14.0277777777778</c:v>
                </c:pt>
                <c:pt idx="10101">
                  <c:v>14.029166666666701</c:v>
                </c:pt>
                <c:pt idx="10102">
                  <c:v>14.030555555555599</c:v>
                </c:pt>
                <c:pt idx="10103">
                  <c:v>14.031944444444401</c:v>
                </c:pt>
                <c:pt idx="10104">
                  <c:v>14.033333333333299</c:v>
                </c:pt>
                <c:pt idx="10105">
                  <c:v>14.0347222222222</c:v>
                </c:pt>
                <c:pt idx="10106">
                  <c:v>14.036111111111101</c:v>
                </c:pt>
                <c:pt idx="10107">
                  <c:v>14.0375</c:v>
                </c:pt>
                <c:pt idx="10108">
                  <c:v>14.0388888888889</c:v>
                </c:pt>
                <c:pt idx="10109">
                  <c:v>14.040277777777799</c:v>
                </c:pt>
                <c:pt idx="10110">
                  <c:v>14.0416666666667</c:v>
                </c:pt>
                <c:pt idx="10111">
                  <c:v>14.0430555555556</c:v>
                </c:pt>
                <c:pt idx="10112">
                  <c:v>14.0444444444444</c:v>
                </c:pt>
                <c:pt idx="10113">
                  <c:v>14.045833333333301</c:v>
                </c:pt>
                <c:pt idx="10114">
                  <c:v>14.047222222222199</c:v>
                </c:pt>
                <c:pt idx="10115">
                  <c:v>14.0486111111111</c:v>
                </c:pt>
                <c:pt idx="10116">
                  <c:v>14.05</c:v>
                </c:pt>
                <c:pt idx="10117">
                  <c:v>14.0513888888889</c:v>
                </c:pt>
                <c:pt idx="10118">
                  <c:v>14.0527777777778</c:v>
                </c:pt>
                <c:pt idx="10119">
                  <c:v>14.054166666666699</c:v>
                </c:pt>
                <c:pt idx="10120">
                  <c:v>14.0555555555556</c:v>
                </c:pt>
                <c:pt idx="10121">
                  <c:v>14.056944444444399</c:v>
                </c:pt>
                <c:pt idx="10122">
                  <c:v>14.0583333333333</c:v>
                </c:pt>
                <c:pt idx="10123">
                  <c:v>14.0597222222222</c:v>
                </c:pt>
                <c:pt idx="10124">
                  <c:v>14.061111111111099</c:v>
                </c:pt>
                <c:pt idx="10125">
                  <c:v>14.0625</c:v>
                </c:pt>
                <c:pt idx="10126">
                  <c:v>14.063888888888901</c:v>
                </c:pt>
                <c:pt idx="10127">
                  <c:v>14.0652777777778</c:v>
                </c:pt>
                <c:pt idx="10128">
                  <c:v>14.0666666666667</c:v>
                </c:pt>
                <c:pt idx="10129">
                  <c:v>14.068055555555601</c:v>
                </c:pt>
                <c:pt idx="10130">
                  <c:v>14.0694444444444</c:v>
                </c:pt>
                <c:pt idx="10131">
                  <c:v>14.070833333333301</c:v>
                </c:pt>
                <c:pt idx="10132">
                  <c:v>14.0722222222222</c:v>
                </c:pt>
                <c:pt idx="10133">
                  <c:v>14.0736111111111</c:v>
                </c:pt>
                <c:pt idx="10134">
                  <c:v>14.074999999999999</c:v>
                </c:pt>
                <c:pt idx="10135">
                  <c:v>14.0763888888889</c:v>
                </c:pt>
                <c:pt idx="10136">
                  <c:v>14.077777777777801</c:v>
                </c:pt>
                <c:pt idx="10137">
                  <c:v>14.079166666666699</c:v>
                </c:pt>
                <c:pt idx="10138">
                  <c:v>14.0805555555556</c:v>
                </c:pt>
                <c:pt idx="10139">
                  <c:v>14.0819444444444</c:v>
                </c:pt>
                <c:pt idx="10140">
                  <c:v>14.0833333333333</c:v>
                </c:pt>
                <c:pt idx="10141">
                  <c:v>14.084722222222201</c:v>
                </c:pt>
                <c:pt idx="10142">
                  <c:v>14.0861111111111</c:v>
                </c:pt>
                <c:pt idx="10143">
                  <c:v>14.0875</c:v>
                </c:pt>
                <c:pt idx="10144">
                  <c:v>14.088888888888899</c:v>
                </c:pt>
                <c:pt idx="10145">
                  <c:v>14.0902777777778</c:v>
                </c:pt>
                <c:pt idx="10146">
                  <c:v>14.091666666666701</c:v>
                </c:pt>
                <c:pt idx="10147">
                  <c:v>14.093055555555599</c:v>
                </c:pt>
                <c:pt idx="10148">
                  <c:v>14.094444444444401</c:v>
                </c:pt>
                <c:pt idx="10149">
                  <c:v>14.095833333333299</c:v>
                </c:pt>
                <c:pt idx="10150">
                  <c:v>14.0972222222222</c:v>
                </c:pt>
                <c:pt idx="10151">
                  <c:v>14.098611111111101</c:v>
                </c:pt>
                <c:pt idx="10152">
                  <c:v>14.1</c:v>
                </c:pt>
                <c:pt idx="10153">
                  <c:v>14.1013888888889</c:v>
                </c:pt>
                <c:pt idx="10154">
                  <c:v>14.102777777777799</c:v>
                </c:pt>
                <c:pt idx="10155">
                  <c:v>14.1041666666667</c:v>
                </c:pt>
                <c:pt idx="10156">
                  <c:v>14.1055555555556</c:v>
                </c:pt>
                <c:pt idx="10157">
                  <c:v>14.1069444444444</c:v>
                </c:pt>
                <c:pt idx="10158">
                  <c:v>14.108333333333301</c:v>
                </c:pt>
                <c:pt idx="10159">
                  <c:v>14.109722222222199</c:v>
                </c:pt>
                <c:pt idx="10160">
                  <c:v>14.1111111111111</c:v>
                </c:pt>
                <c:pt idx="10161">
                  <c:v>14.112500000000001</c:v>
                </c:pt>
                <c:pt idx="10162">
                  <c:v>14.1138888888889</c:v>
                </c:pt>
                <c:pt idx="10163">
                  <c:v>14.1152777777778</c:v>
                </c:pt>
                <c:pt idx="10164">
                  <c:v>14.116666666666699</c:v>
                </c:pt>
                <c:pt idx="10165">
                  <c:v>14.1180555555556</c:v>
                </c:pt>
                <c:pt idx="10166">
                  <c:v>14.119444444444399</c:v>
                </c:pt>
                <c:pt idx="10167">
                  <c:v>14.1208333333333</c:v>
                </c:pt>
                <c:pt idx="10168">
                  <c:v>14.1222222222222</c:v>
                </c:pt>
                <c:pt idx="10169">
                  <c:v>14.123611111111099</c:v>
                </c:pt>
                <c:pt idx="10170">
                  <c:v>14.125</c:v>
                </c:pt>
                <c:pt idx="10171">
                  <c:v>14.126388888888901</c:v>
                </c:pt>
                <c:pt idx="10172">
                  <c:v>14.1277777777778</c:v>
                </c:pt>
                <c:pt idx="10173">
                  <c:v>14.1291666666667</c:v>
                </c:pt>
                <c:pt idx="10174">
                  <c:v>14.130555555555601</c:v>
                </c:pt>
                <c:pt idx="10175">
                  <c:v>14.1319444444444</c:v>
                </c:pt>
                <c:pt idx="10176">
                  <c:v>14.133333333333301</c:v>
                </c:pt>
                <c:pt idx="10177">
                  <c:v>14.1347222222222</c:v>
                </c:pt>
                <c:pt idx="10178">
                  <c:v>14.1361111111111</c:v>
                </c:pt>
                <c:pt idx="10179">
                  <c:v>14.137499999999999</c:v>
                </c:pt>
                <c:pt idx="10180">
                  <c:v>14.1388888888889</c:v>
                </c:pt>
                <c:pt idx="10181">
                  <c:v>14.140277777777801</c:v>
                </c:pt>
                <c:pt idx="10182">
                  <c:v>14.141666666666699</c:v>
                </c:pt>
                <c:pt idx="10183">
                  <c:v>14.1430555555556</c:v>
                </c:pt>
                <c:pt idx="10184">
                  <c:v>14.1444444444444</c:v>
                </c:pt>
                <c:pt idx="10185">
                  <c:v>14.1458333333333</c:v>
                </c:pt>
                <c:pt idx="10186">
                  <c:v>14.147222222222201</c:v>
                </c:pt>
                <c:pt idx="10187">
                  <c:v>14.1486111111111</c:v>
                </c:pt>
                <c:pt idx="10188">
                  <c:v>14.15</c:v>
                </c:pt>
                <c:pt idx="10189">
                  <c:v>14.151388888888899</c:v>
                </c:pt>
                <c:pt idx="10190">
                  <c:v>14.1527777777778</c:v>
                </c:pt>
                <c:pt idx="10191">
                  <c:v>14.154166666666701</c:v>
                </c:pt>
                <c:pt idx="10192">
                  <c:v>14.155555555555599</c:v>
                </c:pt>
                <c:pt idx="10193">
                  <c:v>14.156944444444401</c:v>
                </c:pt>
                <c:pt idx="10194">
                  <c:v>14.158333333333299</c:v>
                </c:pt>
                <c:pt idx="10195">
                  <c:v>14.1597222222222</c:v>
                </c:pt>
                <c:pt idx="10196">
                  <c:v>14.161111111111101</c:v>
                </c:pt>
                <c:pt idx="10197">
                  <c:v>14.1625</c:v>
                </c:pt>
                <c:pt idx="10198">
                  <c:v>14.1638888888889</c:v>
                </c:pt>
                <c:pt idx="10199">
                  <c:v>14.165277777777799</c:v>
                </c:pt>
                <c:pt idx="10200">
                  <c:v>14.1666666666667</c:v>
                </c:pt>
                <c:pt idx="10201">
                  <c:v>14.1680555555556</c:v>
                </c:pt>
                <c:pt idx="10202">
                  <c:v>14.1694444444444</c:v>
                </c:pt>
                <c:pt idx="10203">
                  <c:v>14.170833333333301</c:v>
                </c:pt>
                <c:pt idx="10204">
                  <c:v>14.172222222222199</c:v>
                </c:pt>
                <c:pt idx="10205">
                  <c:v>14.1736111111111</c:v>
                </c:pt>
                <c:pt idx="10206">
                  <c:v>14.175000000000001</c:v>
                </c:pt>
                <c:pt idx="10207">
                  <c:v>14.1763888888889</c:v>
                </c:pt>
                <c:pt idx="10208">
                  <c:v>14.1777777777778</c:v>
                </c:pt>
                <c:pt idx="10209">
                  <c:v>14.179166666666699</c:v>
                </c:pt>
                <c:pt idx="10210">
                  <c:v>14.1805555555556</c:v>
                </c:pt>
                <c:pt idx="10211">
                  <c:v>14.181944444444399</c:v>
                </c:pt>
                <c:pt idx="10212">
                  <c:v>14.1833333333333</c:v>
                </c:pt>
                <c:pt idx="10213">
                  <c:v>14.1847222222222</c:v>
                </c:pt>
                <c:pt idx="10214">
                  <c:v>14.186111111111099</c:v>
                </c:pt>
                <c:pt idx="10215">
                  <c:v>14.1875</c:v>
                </c:pt>
                <c:pt idx="10216">
                  <c:v>14.188888888888901</c:v>
                </c:pt>
                <c:pt idx="10217">
                  <c:v>14.1902777777778</c:v>
                </c:pt>
                <c:pt idx="10218">
                  <c:v>14.1916666666667</c:v>
                </c:pt>
                <c:pt idx="10219">
                  <c:v>14.193055555555601</c:v>
                </c:pt>
                <c:pt idx="10220">
                  <c:v>14.1944444444444</c:v>
                </c:pt>
                <c:pt idx="10221">
                  <c:v>14.195833333333301</c:v>
                </c:pt>
                <c:pt idx="10222">
                  <c:v>14.1972222222222</c:v>
                </c:pt>
                <c:pt idx="10223">
                  <c:v>14.1986111111111</c:v>
                </c:pt>
                <c:pt idx="10224">
                  <c:v>14.2</c:v>
                </c:pt>
                <c:pt idx="10225">
                  <c:v>14.2013888888889</c:v>
                </c:pt>
                <c:pt idx="10226">
                  <c:v>14.202777777777801</c:v>
                </c:pt>
                <c:pt idx="10227">
                  <c:v>14.204166666666699</c:v>
                </c:pt>
                <c:pt idx="10228">
                  <c:v>14.2055555555556</c:v>
                </c:pt>
                <c:pt idx="10229">
                  <c:v>14.2069444444444</c:v>
                </c:pt>
                <c:pt idx="10230">
                  <c:v>14.2083333333333</c:v>
                </c:pt>
                <c:pt idx="10231">
                  <c:v>14.209722222222201</c:v>
                </c:pt>
                <c:pt idx="10232">
                  <c:v>14.2111111111111</c:v>
                </c:pt>
                <c:pt idx="10233">
                  <c:v>14.2125</c:v>
                </c:pt>
                <c:pt idx="10234">
                  <c:v>14.213888888888899</c:v>
                </c:pt>
                <c:pt idx="10235">
                  <c:v>14.2152777777778</c:v>
                </c:pt>
                <c:pt idx="10236">
                  <c:v>14.216666666666701</c:v>
                </c:pt>
                <c:pt idx="10237">
                  <c:v>14.218055555555599</c:v>
                </c:pt>
                <c:pt idx="10238">
                  <c:v>14.219444444444401</c:v>
                </c:pt>
                <c:pt idx="10239">
                  <c:v>14.220833333333299</c:v>
                </c:pt>
                <c:pt idx="10240">
                  <c:v>14.2222222222222</c:v>
                </c:pt>
                <c:pt idx="10241">
                  <c:v>14.223611111111101</c:v>
                </c:pt>
                <c:pt idx="10242">
                  <c:v>14.225</c:v>
                </c:pt>
                <c:pt idx="10243">
                  <c:v>14.2263888888889</c:v>
                </c:pt>
                <c:pt idx="10244">
                  <c:v>14.227777777777799</c:v>
                </c:pt>
                <c:pt idx="10245">
                  <c:v>14.2291666666667</c:v>
                </c:pt>
                <c:pt idx="10246">
                  <c:v>14.2305555555556</c:v>
                </c:pt>
                <c:pt idx="10247">
                  <c:v>14.2319444444444</c:v>
                </c:pt>
                <c:pt idx="10248">
                  <c:v>14.233333333333301</c:v>
                </c:pt>
                <c:pt idx="10249">
                  <c:v>14.234722222222199</c:v>
                </c:pt>
                <c:pt idx="10250">
                  <c:v>14.2361111111111</c:v>
                </c:pt>
                <c:pt idx="10251">
                  <c:v>14.237500000000001</c:v>
                </c:pt>
                <c:pt idx="10252">
                  <c:v>14.2388888888889</c:v>
                </c:pt>
                <c:pt idx="10253">
                  <c:v>14.2402777777778</c:v>
                </c:pt>
                <c:pt idx="10254">
                  <c:v>14.241666666666699</c:v>
                </c:pt>
                <c:pt idx="10255">
                  <c:v>14.2430555555556</c:v>
                </c:pt>
                <c:pt idx="10256">
                  <c:v>14.244444444444399</c:v>
                </c:pt>
                <c:pt idx="10257">
                  <c:v>14.2458333333333</c:v>
                </c:pt>
                <c:pt idx="10258">
                  <c:v>14.2472222222222</c:v>
                </c:pt>
                <c:pt idx="10259">
                  <c:v>14.248611111111099</c:v>
                </c:pt>
                <c:pt idx="10260">
                  <c:v>14.25</c:v>
                </c:pt>
                <c:pt idx="10261">
                  <c:v>14.251388888888901</c:v>
                </c:pt>
                <c:pt idx="10262">
                  <c:v>14.2527777777778</c:v>
                </c:pt>
                <c:pt idx="10263">
                  <c:v>14.2541666666667</c:v>
                </c:pt>
                <c:pt idx="10264">
                  <c:v>14.255555555555601</c:v>
                </c:pt>
                <c:pt idx="10265">
                  <c:v>14.2569444444444</c:v>
                </c:pt>
                <c:pt idx="10266">
                  <c:v>14.258333333333301</c:v>
                </c:pt>
                <c:pt idx="10267">
                  <c:v>14.2597222222222</c:v>
                </c:pt>
                <c:pt idx="10268">
                  <c:v>14.2611111111111</c:v>
                </c:pt>
                <c:pt idx="10269">
                  <c:v>14.262499999999999</c:v>
                </c:pt>
                <c:pt idx="10270">
                  <c:v>14.2638888888889</c:v>
                </c:pt>
                <c:pt idx="10271">
                  <c:v>14.265277777777801</c:v>
                </c:pt>
                <c:pt idx="10272">
                  <c:v>14.266666666666699</c:v>
                </c:pt>
                <c:pt idx="10273">
                  <c:v>14.2680555555556</c:v>
                </c:pt>
                <c:pt idx="10274">
                  <c:v>14.2694444444444</c:v>
                </c:pt>
                <c:pt idx="10275">
                  <c:v>14.2708333333333</c:v>
                </c:pt>
                <c:pt idx="10276">
                  <c:v>14.272222222222201</c:v>
                </c:pt>
                <c:pt idx="10277">
                  <c:v>14.2736111111111</c:v>
                </c:pt>
                <c:pt idx="10278">
                  <c:v>14.275</c:v>
                </c:pt>
                <c:pt idx="10279">
                  <c:v>14.276388888888899</c:v>
                </c:pt>
                <c:pt idx="10280">
                  <c:v>14.2777777777778</c:v>
                </c:pt>
                <c:pt idx="10281">
                  <c:v>14.279166666666701</c:v>
                </c:pt>
                <c:pt idx="10282">
                  <c:v>14.280555555555599</c:v>
                </c:pt>
                <c:pt idx="10283">
                  <c:v>14.281944444444401</c:v>
                </c:pt>
                <c:pt idx="10284">
                  <c:v>14.283333333333299</c:v>
                </c:pt>
                <c:pt idx="10285">
                  <c:v>14.2847222222222</c:v>
                </c:pt>
                <c:pt idx="10286">
                  <c:v>14.286111111111101</c:v>
                </c:pt>
                <c:pt idx="10287">
                  <c:v>14.2875</c:v>
                </c:pt>
                <c:pt idx="10288">
                  <c:v>14.2888888888889</c:v>
                </c:pt>
                <c:pt idx="10289">
                  <c:v>14.290277777777799</c:v>
                </c:pt>
                <c:pt idx="10290">
                  <c:v>14.2916666666667</c:v>
                </c:pt>
                <c:pt idx="10291">
                  <c:v>14.2930555555556</c:v>
                </c:pt>
                <c:pt idx="10292">
                  <c:v>14.2944444444444</c:v>
                </c:pt>
                <c:pt idx="10293">
                  <c:v>14.295833333333301</c:v>
                </c:pt>
                <c:pt idx="10294">
                  <c:v>14.297222222222199</c:v>
                </c:pt>
                <c:pt idx="10295">
                  <c:v>14.2986111111111</c:v>
                </c:pt>
                <c:pt idx="10296">
                  <c:v>14.3</c:v>
                </c:pt>
                <c:pt idx="10297">
                  <c:v>14.3013888888889</c:v>
                </c:pt>
                <c:pt idx="10298">
                  <c:v>14.3027777777778</c:v>
                </c:pt>
                <c:pt idx="10299">
                  <c:v>14.304166666666699</c:v>
                </c:pt>
                <c:pt idx="10300">
                  <c:v>14.3055555555556</c:v>
                </c:pt>
                <c:pt idx="10301">
                  <c:v>14.306944444444399</c:v>
                </c:pt>
                <c:pt idx="10302">
                  <c:v>14.3083333333333</c:v>
                </c:pt>
                <c:pt idx="10303">
                  <c:v>14.3097222222222</c:v>
                </c:pt>
                <c:pt idx="10304">
                  <c:v>14.311111111111099</c:v>
                </c:pt>
                <c:pt idx="10305">
                  <c:v>14.3125</c:v>
                </c:pt>
                <c:pt idx="10306">
                  <c:v>14.313888888888901</c:v>
                </c:pt>
                <c:pt idx="10307">
                  <c:v>14.3152777777778</c:v>
                </c:pt>
                <c:pt idx="10308">
                  <c:v>14.3166666666667</c:v>
                </c:pt>
                <c:pt idx="10309">
                  <c:v>14.318055555555601</c:v>
                </c:pt>
                <c:pt idx="10310">
                  <c:v>14.3194444444444</c:v>
                </c:pt>
                <c:pt idx="10311">
                  <c:v>14.320833333333301</c:v>
                </c:pt>
                <c:pt idx="10312">
                  <c:v>14.3222222222222</c:v>
                </c:pt>
                <c:pt idx="10313">
                  <c:v>14.3236111111111</c:v>
                </c:pt>
                <c:pt idx="10314">
                  <c:v>14.324999999999999</c:v>
                </c:pt>
                <c:pt idx="10315">
                  <c:v>14.3263888888889</c:v>
                </c:pt>
                <c:pt idx="10316">
                  <c:v>14.327777777777801</c:v>
                </c:pt>
                <c:pt idx="10317">
                  <c:v>14.329166666666699</c:v>
                </c:pt>
                <c:pt idx="10318">
                  <c:v>14.3305555555556</c:v>
                </c:pt>
                <c:pt idx="10319">
                  <c:v>14.3319444444444</c:v>
                </c:pt>
                <c:pt idx="10320">
                  <c:v>14.3333333333333</c:v>
                </c:pt>
                <c:pt idx="10321">
                  <c:v>14.334722222222201</c:v>
                </c:pt>
                <c:pt idx="10322">
                  <c:v>14.3361111111111</c:v>
                </c:pt>
                <c:pt idx="10323">
                  <c:v>14.3375</c:v>
                </c:pt>
                <c:pt idx="10324">
                  <c:v>14.338888888888899</c:v>
                </c:pt>
                <c:pt idx="10325">
                  <c:v>14.3402777777778</c:v>
                </c:pt>
                <c:pt idx="10326">
                  <c:v>14.341666666666701</c:v>
                </c:pt>
                <c:pt idx="10327">
                  <c:v>14.343055555555599</c:v>
                </c:pt>
                <c:pt idx="10328">
                  <c:v>14.344444444444401</c:v>
                </c:pt>
                <c:pt idx="10329">
                  <c:v>14.345833333333299</c:v>
                </c:pt>
                <c:pt idx="10330">
                  <c:v>14.3472222222222</c:v>
                </c:pt>
                <c:pt idx="10331">
                  <c:v>14.348611111111101</c:v>
                </c:pt>
                <c:pt idx="10332">
                  <c:v>14.35</c:v>
                </c:pt>
                <c:pt idx="10333">
                  <c:v>14.3513888888889</c:v>
                </c:pt>
                <c:pt idx="10334">
                  <c:v>14.352777777777799</c:v>
                </c:pt>
                <c:pt idx="10335">
                  <c:v>14.3541666666667</c:v>
                </c:pt>
                <c:pt idx="10336">
                  <c:v>14.3555555555556</c:v>
                </c:pt>
                <c:pt idx="10337">
                  <c:v>14.3569444444444</c:v>
                </c:pt>
                <c:pt idx="10338">
                  <c:v>14.358333333333301</c:v>
                </c:pt>
                <c:pt idx="10339">
                  <c:v>14.359722222222199</c:v>
                </c:pt>
                <c:pt idx="10340">
                  <c:v>14.3611111111111</c:v>
                </c:pt>
                <c:pt idx="10341">
                  <c:v>14.362500000000001</c:v>
                </c:pt>
                <c:pt idx="10342">
                  <c:v>14.3638888888889</c:v>
                </c:pt>
                <c:pt idx="10343">
                  <c:v>14.3652777777778</c:v>
                </c:pt>
                <c:pt idx="10344">
                  <c:v>14.366666666666699</c:v>
                </c:pt>
                <c:pt idx="10345">
                  <c:v>14.3680555555556</c:v>
                </c:pt>
                <c:pt idx="10346">
                  <c:v>14.369444444444399</c:v>
                </c:pt>
                <c:pt idx="10347">
                  <c:v>14.3708333333333</c:v>
                </c:pt>
                <c:pt idx="10348">
                  <c:v>14.3722222222222</c:v>
                </c:pt>
                <c:pt idx="10349">
                  <c:v>14.373611111111099</c:v>
                </c:pt>
                <c:pt idx="10350">
                  <c:v>14.375</c:v>
                </c:pt>
                <c:pt idx="10351">
                  <c:v>14.376388888888901</c:v>
                </c:pt>
                <c:pt idx="10352">
                  <c:v>14.3777777777778</c:v>
                </c:pt>
                <c:pt idx="10353">
                  <c:v>14.3791666666667</c:v>
                </c:pt>
                <c:pt idx="10354">
                  <c:v>14.380555555555601</c:v>
                </c:pt>
                <c:pt idx="10355">
                  <c:v>14.3819444444444</c:v>
                </c:pt>
                <c:pt idx="10356">
                  <c:v>14.383333333333301</c:v>
                </c:pt>
                <c:pt idx="10357">
                  <c:v>14.3847222222222</c:v>
                </c:pt>
                <c:pt idx="10358">
                  <c:v>14.3861111111111</c:v>
                </c:pt>
                <c:pt idx="10359">
                  <c:v>14.387499999999999</c:v>
                </c:pt>
                <c:pt idx="10360">
                  <c:v>14.3888888888889</c:v>
                </c:pt>
                <c:pt idx="10361">
                  <c:v>14.390277777777801</c:v>
                </c:pt>
                <c:pt idx="10362">
                  <c:v>14.391666666666699</c:v>
                </c:pt>
                <c:pt idx="10363">
                  <c:v>14.3930555555556</c:v>
                </c:pt>
                <c:pt idx="10364">
                  <c:v>14.3944444444444</c:v>
                </c:pt>
                <c:pt idx="10365">
                  <c:v>14.3958333333333</c:v>
                </c:pt>
                <c:pt idx="10366">
                  <c:v>14.397222222222201</c:v>
                </c:pt>
                <c:pt idx="10367">
                  <c:v>14.3986111111111</c:v>
                </c:pt>
                <c:pt idx="10368">
                  <c:v>14.4</c:v>
                </c:pt>
                <c:pt idx="10369">
                  <c:v>14.401388888888899</c:v>
                </c:pt>
                <c:pt idx="10370">
                  <c:v>14.4027777777778</c:v>
                </c:pt>
                <c:pt idx="10371">
                  <c:v>14.404166666666701</c:v>
                </c:pt>
                <c:pt idx="10372">
                  <c:v>14.405555555555599</c:v>
                </c:pt>
                <c:pt idx="10373">
                  <c:v>14.406944444444401</c:v>
                </c:pt>
                <c:pt idx="10374">
                  <c:v>14.408333333333299</c:v>
                </c:pt>
                <c:pt idx="10375">
                  <c:v>14.4097222222222</c:v>
                </c:pt>
                <c:pt idx="10376">
                  <c:v>14.411111111111101</c:v>
                </c:pt>
                <c:pt idx="10377">
                  <c:v>14.4125</c:v>
                </c:pt>
                <c:pt idx="10378">
                  <c:v>14.4138888888889</c:v>
                </c:pt>
                <c:pt idx="10379">
                  <c:v>14.415277777777799</c:v>
                </c:pt>
                <c:pt idx="10380">
                  <c:v>14.4166666666667</c:v>
                </c:pt>
                <c:pt idx="10381">
                  <c:v>14.4180555555556</c:v>
                </c:pt>
                <c:pt idx="10382">
                  <c:v>14.4194444444444</c:v>
                </c:pt>
                <c:pt idx="10383">
                  <c:v>14.420833333333301</c:v>
                </c:pt>
                <c:pt idx="10384">
                  <c:v>14.422222222222199</c:v>
                </c:pt>
                <c:pt idx="10385">
                  <c:v>14.4236111111111</c:v>
                </c:pt>
                <c:pt idx="10386">
                  <c:v>14.425000000000001</c:v>
                </c:pt>
                <c:pt idx="10387">
                  <c:v>14.4263888888889</c:v>
                </c:pt>
                <c:pt idx="10388">
                  <c:v>14.4277777777778</c:v>
                </c:pt>
                <c:pt idx="10389">
                  <c:v>14.429166666666699</c:v>
                </c:pt>
                <c:pt idx="10390">
                  <c:v>14.4305555555556</c:v>
                </c:pt>
                <c:pt idx="10391">
                  <c:v>14.431944444444399</c:v>
                </c:pt>
                <c:pt idx="10392">
                  <c:v>14.4333333333333</c:v>
                </c:pt>
                <c:pt idx="10393">
                  <c:v>14.4347222222222</c:v>
                </c:pt>
                <c:pt idx="10394">
                  <c:v>14.436111111111099</c:v>
                </c:pt>
                <c:pt idx="10395">
                  <c:v>14.4375</c:v>
                </c:pt>
                <c:pt idx="10396">
                  <c:v>14.438888888888901</c:v>
                </c:pt>
                <c:pt idx="10397">
                  <c:v>14.4402777777778</c:v>
                </c:pt>
                <c:pt idx="10398">
                  <c:v>14.4416666666667</c:v>
                </c:pt>
                <c:pt idx="10399">
                  <c:v>14.443055555555601</c:v>
                </c:pt>
                <c:pt idx="10400">
                  <c:v>14.4444444444444</c:v>
                </c:pt>
                <c:pt idx="10401">
                  <c:v>14.445833333333301</c:v>
                </c:pt>
                <c:pt idx="10402">
                  <c:v>14.4472222222222</c:v>
                </c:pt>
                <c:pt idx="10403">
                  <c:v>14.4486111111111</c:v>
                </c:pt>
                <c:pt idx="10404">
                  <c:v>14.45</c:v>
                </c:pt>
                <c:pt idx="10405">
                  <c:v>14.4513888888889</c:v>
                </c:pt>
                <c:pt idx="10406">
                  <c:v>14.452777777777801</c:v>
                </c:pt>
                <c:pt idx="10407">
                  <c:v>14.454166666666699</c:v>
                </c:pt>
                <c:pt idx="10408">
                  <c:v>14.4555555555556</c:v>
                </c:pt>
                <c:pt idx="10409">
                  <c:v>14.4569444444444</c:v>
                </c:pt>
                <c:pt idx="10410">
                  <c:v>14.4583333333333</c:v>
                </c:pt>
                <c:pt idx="10411">
                  <c:v>14.459722222222201</c:v>
                </c:pt>
                <c:pt idx="10412">
                  <c:v>14.4611111111111</c:v>
                </c:pt>
                <c:pt idx="10413">
                  <c:v>14.4625</c:v>
                </c:pt>
                <c:pt idx="10414">
                  <c:v>14.463888888888899</c:v>
                </c:pt>
                <c:pt idx="10415">
                  <c:v>14.4652777777778</c:v>
                </c:pt>
                <c:pt idx="10416">
                  <c:v>14.466666666666701</c:v>
                </c:pt>
                <c:pt idx="10417">
                  <c:v>14.468055555555599</c:v>
                </c:pt>
                <c:pt idx="10418">
                  <c:v>14.469444444444401</c:v>
                </c:pt>
                <c:pt idx="10419">
                  <c:v>14.470833333333299</c:v>
                </c:pt>
                <c:pt idx="10420">
                  <c:v>14.4722222222222</c:v>
                </c:pt>
                <c:pt idx="10421">
                  <c:v>14.473611111111101</c:v>
                </c:pt>
                <c:pt idx="10422">
                  <c:v>14.475</c:v>
                </c:pt>
                <c:pt idx="10423">
                  <c:v>14.4763888888889</c:v>
                </c:pt>
                <c:pt idx="10424">
                  <c:v>14.477777777777799</c:v>
                </c:pt>
                <c:pt idx="10425">
                  <c:v>14.4791666666667</c:v>
                </c:pt>
                <c:pt idx="10426">
                  <c:v>14.4805555555556</c:v>
                </c:pt>
                <c:pt idx="10427">
                  <c:v>14.4819444444444</c:v>
                </c:pt>
                <c:pt idx="10428">
                  <c:v>14.483333333333301</c:v>
                </c:pt>
                <c:pt idx="10429">
                  <c:v>14.484722222222199</c:v>
                </c:pt>
                <c:pt idx="10430">
                  <c:v>14.4861111111111</c:v>
                </c:pt>
                <c:pt idx="10431">
                  <c:v>14.487500000000001</c:v>
                </c:pt>
                <c:pt idx="10432">
                  <c:v>14.4888888888889</c:v>
                </c:pt>
                <c:pt idx="10433">
                  <c:v>14.4902777777778</c:v>
                </c:pt>
                <c:pt idx="10434">
                  <c:v>14.491666666666699</c:v>
                </c:pt>
                <c:pt idx="10435">
                  <c:v>14.4930555555556</c:v>
                </c:pt>
                <c:pt idx="10436">
                  <c:v>14.494444444444399</c:v>
                </c:pt>
                <c:pt idx="10437">
                  <c:v>14.4958333333333</c:v>
                </c:pt>
                <c:pt idx="10438">
                  <c:v>14.4972222222222</c:v>
                </c:pt>
                <c:pt idx="10439">
                  <c:v>14.498611111111099</c:v>
                </c:pt>
                <c:pt idx="10440">
                  <c:v>14.5</c:v>
                </c:pt>
                <c:pt idx="10441">
                  <c:v>14.501388888888901</c:v>
                </c:pt>
                <c:pt idx="10442">
                  <c:v>14.5027777777778</c:v>
                </c:pt>
                <c:pt idx="10443">
                  <c:v>14.5041666666667</c:v>
                </c:pt>
                <c:pt idx="10444">
                  <c:v>14.505555555555601</c:v>
                </c:pt>
                <c:pt idx="10445">
                  <c:v>14.5069444444444</c:v>
                </c:pt>
                <c:pt idx="10446">
                  <c:v>14.508333333333301</c:v>
                </c:pt>
                <c:pt idx="10447">
                  <c:v>14.5097222222222</c:v>
                </c:pt>
                <c:pt idx="10448">
                  <c:v>14.5111111111111</c:v>
                </c:pt>
                <c:pt idx="10449">
                  <c:v>14.512499999999999</c:v>
                </c:pt>
                <c:pt idx="10450">
                  <c:v>14.5138888888889</c:v>
                </c:pt>
                <c:pt idx="10451">
                  <c:v>14.515277777777801</c:v>
                </c:pt>
                <c:pt idx="10452">
                  <c:v>14.516666666666699</c:v>
                </c:pt>
                <c:pt idx="10453">
                  <c:v>14.5180555555556</c:v>
                </c:pt>
                <c:pt idx="10454">
                  <c:v>14.5194444444444</c:v>
                </c:pt>
                <c:pt idx="10455">
                  <c:v>14.5208333333333</c:v>
                </c:pt>
                <c:pt idx="10456">
                  <c:v>14.522222222222201</c:v>
                </c:pt>
                <c:pt idx="10457">
                  <c:v>14.5236111111111</c:v>
                </c:pt>
                <c:pt idx="10458">
                  <c:v>14.525</c:v>
                </c:pt>
                <c:pt idx="10459">
                  <c:v>14.526388888888899</c:v>
                </c:pt>
                <c:pt idx="10460">
                  <c:v>14.5277777777778</c:v>
                </c:pt>
                <c:pt idx="10461">
                  <c:v>14.529166666666701</c:v>
                </c:pt>
                <c:pt idx="10462">
                  <c:v>14.530555555555599</c:v>
                </c:pt>
                <c:pt idx="10463">
                  <c:v>14.531944444444401</c:v>
                </c:pt>
                <c:pt idx="10464">
                  <c:v>14.533333333333299</c:v>
                </c:pt>
                <c:pt idx="10465">
                  <c:v>14.5347222222222</c:v>
                </c:pt>
                <c:pt idx="10466">
                  <c:v>14.536111111111101</c:v>
                </c:pt>
                <c:pt idx="10467">
                  <c:v>14.5375</c:v>
                </c:pt>
                <c:pt idx="10468">
                  <c:v>14.5388888888889</c:v>
                </c:pt>
                <c:pt idx="10469">
                  <c:v>14.540277777777799</c:v>
                </c:pt>
                <c:pt idx="10470">
                  <c:v>14.5416666666667</c:v>
                </c:pt>
                <c:pt idx="10471">
                  <c:v>14.5430555555556</c:v>
                </c:pt>
                <c:pt idx="10472">
                  <c:v>14.5444444444444</c:v>
                </c:pt>
                <c:pt idx="10473">
                  <c:v>14.545833333333301</c:v>
                </c:pt>
                <c:pt idx="10474">
                  <c:v>14.547222222222199</c:v>
                </c:pt>
                <c:pt idx="10475">
                  <c:v>14.5486111111111</c:v>
                </c:pt>
                <c:pt idx="10476">
                  <c:v>14.55</c:v>
                </c:pt>
                <c:pt idx="10477">
                  <c:v>14.5513888888889</c:v>
                </c:pt>
                <c:pt idx="10478">
                  <c:v>14.5527777777778</c:v>
                </c:pt>
                <c:pt idx="10479">
                  <c:v>14.554166666666699</c:v>
                </c:pt>
                <c:pt idx="10480">
                  <c:v>14.5555555555556</c:v>
                </c:pt>
                <c:pt idx="10481">
                  <c:v>14.556944444444399</c:v>
                </c:pt>
                <c:pt idx="10482">
                  <c:v>14.5583333333333</c:v>
                </c:pt>
                <c:pt idx="10483">
                  <c:v>14.5597222222222</c:v>
                </c:pt>
                <c:pt idx="10484">
                  <c:v>14.561111111111099</c:v>
                </c:pt>
                <c:pt idx="10485">
                  <c:v>14.5625</c:v>
                </c:pt>
                <c:pt idx="10486">
                  <c:v>14.563888888888901</c:v>
                </c:pt>
                <c:pt idx="10487">
                  <c:v>14.5652777777778</c:v>
                </c:pt>
                <c:pt idx="10488">
                  <c:v>14.5666666666667</c:v>
                </c:pt>
                <c:pt idx="10489">
                  <c:v>14.568055555555601</c:v>
                </c:pt>
                <c:pt idx="10490">
                  <c:v>14.5694444444444</c:v>
                </c:pt>
                <c:pt idx="10491">
                  <c:v>14.570833333333301</c:v>
                </c:pt>
                <c:pt idx="10492">
                  <c:v>14.5722222222222</c:v>
                </c:pt>
                <c:pt idx="10493">
                  <c:v>14.5736111111111</c:v>
                </c:pt>
                <c:pt idx="10494">
                  <c:v>14.574999999999999</c:v>
                </c:pt>
                <c:pt idx="10495">
                  <c:v>14.5763888888889</c:v>
                </c:pt>
                <c:pt idx="10496">
                  <c:v>14.577777777777801</c:v>
                </c:pt>
                <c:pt idx="10497">
                  <c:v>14.579166666666699</c:v>
                </c:pt>
                <c:pt idx="10498">
                  <c:v>14.5805555555556</c:v>
                </c:pt>
                <c:pt idx="10499">
                  <c:v>14.5819444444444</c:v>
                </c:pt>
                <c:pt idx="10500">
                  <c:v>14.5833333333333</c:v>
                </c:pt>
                <c:pt idx="10501">
                  <c:v>14.584722222222201</c:v>
                </c:pt>
                <c:pt idx="10502">
                  <c:v>14.5861111111111</c:v>
                </c:pt>
                <c:pt idx="10503">
                  <c:v>14.5875</c:v>
                </c:pt>
                <c:pt idx="10504">
                  <c:v>14.588888888888899</c:v>
                </c:pt>
                <c:pt idx="10505">
                  <c:v>14.5902777777778</c:v>
                </c:pt>
                <c:pt idx="10506">
                  <c:v>14.591666666666701</c:v>
                </c:pt>
                <c:pt idx="10507">
                  <c:v>14.593055555555599</c:v>
                </c:pt>
                <c:pt idx="10508">
                  <c:v>14.594444444444401</c:v>
                </c:pt>
                <c:pt idx="10509">
                  <c:v>14.595833333333299</c:v>
                </c:pt>
                <c:pt idx="10510">
                  <c:v>14.5972222222222</c:v>
                </c:pt>
                <c:pt idx="10511">
                  <c:v>14.598611111111101</c:v>
                </c:pt>
                <c:pt idx="10512">
                  <c:v>14.6</c:v>
                </c:pt>
                <c:pt idx="10513">
                  <c:v>14.6013888888889</c:v>
                </c:pt>
                <c:pt idx="10514">
                  <c:v>14.602777777777799</c:v>
                </c:pt>
                <c:pt idx="10515">
                  <c:v>14.6041666666667</c:v>
                </c:pt>
                <c:pt idx="10516">
                  <c:v>14.6055555555556</c:v>
                </c:pt>
                <c:pt idx="10517">
                  <c:v>14.6069444444444</c:v>
                </c:pt>
                <c:pt idx="10518">
                  <c:v>14.608333333333301</c:v>
                </c:pt>
                <c:pt idx="10519">
                  <c:v>14.609722222222199</c:v>
                </c:pt>
                <c:pt idx="10520">
                  <c:v>14.6111111111111</c:v>
                </c:pt>
                <c:pt idx="10521">
                  <c:v>14.612500000000001</c:v>
                </c:pt>
                <c:pt idx="10522">
                  <c:v>14.6138888888889</c:v>
                </c:pt>
                <c:pt idx="10523">
                  <c:v>14.6152777777778</c:v>
                </c:pt>
                <c:pt idx="10524">
                  <c:v>14.616666666666699</c:v>
                </c:pt>
                <c:pt idx="10525">
                  <c:v>14.6180555555556</c:v>
                </c:pt>
                <c:pt idx="10526">
                  <c:v>14.619444444444399</c:v>
                </c:pt>
                <c:pt idx="10527">
                  <c:v>14.6208333333333</c:v>
                </c:pt>
                <c:pt idx="10528">
                  <c:v>14.6222222222222</c:v>
                </c:pt>
                <c:pt idx="10529">
                  <c:v>14.623611111111099</c:v>
                </c:pt>
                <c:pt idx="10530">
                  <c:v>14.625</c:v>
                </c:pt>
                <c:pt idx="10531">
                  <c:v>14.626388888888901</c:v>
                </c:pt>
                <c:pt idx="10532">
                  <c:v>14.6277777777778</c:v>
                </c:pt>
                <c:pt idx="10533">
                  <c:v>14.6291666666667</c:v>
                </c:pt>
                <c:pt idx="10534">
                  <c:v>14.630555555555601</c:v>
                </c:pt>
                <c:pt idx="10535">
                  <c:v>14.6319444444444</c:v>
                </c:pt>
                <c:pt idx="10536">
                  <c:v>14.633333333333301</c:v>
                </c:pt>
                <c:pt idx="10537">
                  <c:v>14.6347222222222</c:v>
                </c:pt>
                <c:pt idx="10538">
                  <c:v>14.6361111111111</c:v>
                </c:pt>
                <c:pt idx="10539">
                  <c:v>14.637499999999999</c:v>
                </c:pt>
                <c:pt idx="10540">
                  <c:v>14.6388888888889</c:v>
                </c:pt>
                <c:pt idx="10541">
                  <c:v>14.640277777777801</c:v>
                </c:pt>
                <c:pt idx="10542">
                  <c:v>14.641666666666699</c:v>
                </c:pt>
                <c:pt idx="10543">
                  <c:v>14.6430555555556</c:v>
                </c:pt>
                <c:pt idx="10544">
                  <c:v>14.6444444444444</c:v>
                </c:pt>
                <c:pt idx="10545">
                  <c:v>14.6458333333333</c:v>
                </c:pt>
                <c:pt idx="10546">
                  <c:v>14.647222222222201</c:v>
                </c:pt>
                <c:pt idx="10547">
                  <c:v>14.6486111111111</c:v>
                </c:pt>
                <c:pt idx="10548">
                  <c:v>14.65</c:v>
                </c:pt>
                <c:pt idx="10549">
                  <c:v>14.651388888888899</c:v>
                </c:pt>
                <c:pt idx="10550">
                  <c:v>14.6527777777778</c:v>
                </c:pt>
                <c:pt idx="10551">
                  <c:v>14.654166666666701</c:v>
                </c:pt>
                <c:pt idx="10552">
                  <c:v>14.655555555555599</c:v>
                </c:pt>
                <c:pt idx="10553">
                  <c:v>14.656944444444401</c:v>
                </c:pt>
                <c:pt idx="10554">
                  <c:v>14.658333333333299</c:v>
                </c:pt>
                <c:pt idx="10555">
                  <c:v>14.6597222222222</c:v>
                </c:pt>
                <c:pt idx="10556">
                  <c:v>14.661111111111101</c:v>
                </c:pt>
                <c:pt idx="10557">
                  <c:v>14.6625</c:v>
                </c:pt>
                <c:pt idx="10558">
                  <c:v>14.6638888888889</c:v>
                </c:pt>
                <c:pt idx="10559">
                  <c:v>14.665277777777799</c:v>
                </c:pt>
                <c:pt idx="10560">
                  <c:v>14.6666666666667</c:v>
                </c:pt>
                <c:pt idx="10561">
                  <c:v>14.6680555555556</c:v>
                </c:pt>
                <c:pt idx="10562">
                  <c:v>14.6694444444444</c:v>
                </c:pt>
                <c:pt idx="10563">
                  <c:v>14.670833333333301</c:v>
                </c:pt>
                <c:pt idx="10564">
                  <c:v>14.672222222222199</c:v>
                </c:pt>
                <c:pt idx="10565">
                  <c:v>14.6736111111111</c:v>
                </c:pt>
                <c:pt idx="10566">
                  <c:v>14.675000000000001</c:v>
                </c:pt>
                <c:pt idx="10567">
                  <c:v>14.6763888888889</c:v>
                </c:pt>
                <c:pt idx="10568">
                  <c:v>14.6777777777778</c:v>
                </c:pt>
                <c:pt idx="10569">
                  <c:v>14.679166666666699</c:v>
                </c:pt>
                <c:pt idx="10570">
                  <c:v>14.6805555555556</c:v>
                </c:pt>
                <c:pt idx="10571">
                  <c:v>14.681944444444399</c:v>
                </c:pt>
                <c:pt idx="10572">
                  <c:v>14.6833333333333</c:v>
                </c:pt>
                <c:pt idx="10573">
                  <c:v>14.6847222222222</c:v>
                </c:pt>
                <c:pt idx="10574">
                  <c:v>14.686111111111099</c:v>
                </c:pt>
                <c:pt idx="10575">
                  <c:v>14.6875</c:v>
                </c:pt>
                <c:pt idx="10576">
                  <c:v>14.688888888888901</c:v>
                </c:pt>
                <c:pt idx="10577">
                  <c:v>14.6902777777778</c:v>
                </c:pt>
                <c:pt idx="10578">
                  <c:v>14.6916666666667</c:v>
                </c:pt>
                <c:pt idx="10579">
                  <c:v>14.693055555555601</c:v>
                </c:pt>
                <c:pt idx="10580">
                  <c:v>14.6944444444444</c:v>
                </c:pt>
                <c:pt idx="10581">
                  <c:v>14.695833333333301</c:v>
                </c:pt>
                <c:pt idx="10582">
                  <c:v>14.6972222222222</c:v>
                </c:pt>
                <c:pt idx="10583">
                  <c:v>14.6986111111111</c:v>
                </c:pt>
                <c:pt idx="10584">
                  <c:v>14.7</c:v>
                </c:pt>
                <c:pt idx="10585">
                  <c:v>14.7013888888889</c:v>
                </c:pt>
                <c:pt idx="10586">
                  <c:v>14.702777777777801</c:v>
                </c:pt>
                <c:pt idx="10587">
                  <c:v>14.704166666666699</c:v>
                </c:pt>
                <c:pt idx="10588">
                  <c:v>14.7055555555556</c:v>
                </c:pt>
                <c:pt idx="10589">
                  <c:v>14.7069444444444</c:v>
                </c:pt>
                <c:pt idx="10590">
                  <c:v>14.7083333333333</c:v>
                </c:pt>
                <c:pt idx="10591">
                  <c:v>14.709722222222201</c:v>
                </c:pt>
                <c:pt idx="10592">
                  <c:v>14.7111111111111</c:v>
                </c:pt>
                <c:pt idx="10593">
                  <c:v>14.7125</c:v>
                </c:pt>
                <c:pt idx="10594">
                  <c:v>14.713888888888899</c:v>
                </c:pt>
                <c:pt idx="10595">
                  <c:v>14.7152777777778</c:v>
                </c:pt>
                <c:pt idx="10596">
                  <c:v>14.716666666666701</c:v>
                </c:pt>
                <c:pt idx="10597">
                  <c:v>14.718055555555599</c:v>
                </c:pt>
                <c:pt idx="10598">
                  <c:v>14.719444444444401</c:v>
                </c:pt>
                <c:pt idx="10599">
                  <c:v>14.720833333333299</c:v>
                </c:pt>
                <c:pt idx="10600">
                  <c:v>14.7222222222222</c:v>
                </c:pt>
                <c:pt idx="10601">
                  <c:v>14.723611111111101</c:v>
                </c:pt>
                <c:pt idx="10602">
                  <c:v>14.725</c:v>
                </c:pt>
                <c:pt idx="10603">
                  <c:v>14.7263888888889</c:v>
                </c:pt>
                <c:pt idx="10604">
                  <c:v>14.727777777777799</c:v>
                </c:pt>
                <c:pt idx="10605">
                  <c:v>14.7291666666667</c:v>
                </c:pt>
                <c:pt idx="10606">
                  <c:v>14.7305555555556</c:v>
                </c:pt>
                <c:pt idx="10607">
                  <c:v>14.7319444444444</c:v>
                </c:pt>
                <c:pt idx="10608">
                  <c:v>14.733333333333301</c:v>
                </c:pt>
                <c:pt idx="10609">
                  <c:v>14.734722222222199</c:v>
                </c:pt>
                <c:pt idx="10610">
                  <c:v>14.7361111111111</c:v>
                </c:pt>
                <c:pt idx="10611">
                  <c:v>14.737500000000001</c:v>
                </c:pt>
                <c:pt idx="10612">
                  <c:v>14.7388888888889</c:v>
                </c:pt>
                <c:pt idx="10613">
                  <c:v>14.7402777777778</c:v>
                </c:pt>
                <c:pt idx="10614">
                  <c:v>14.741666666666699</c:v>
                </c:pt>
                <c:pt idx="10615">
                  <c:v>14.7430555555556</c:v>
                </c:pt>
                <c:pt idx="10616">
                  <c:v>14.744444444444399</c:v>
                </c:pt>
                <c:pt idx="10617">
                  <c:v>14.7458333333333</c:v>
                </c:pt>
                <c:pt idx="10618">
                  <c:v>14.7472222222222</c:v>
                </c:pt>
                <c:pt idx="10619">
                  <c:v>14.748611111111099</c:v>
                </c:pt>
                <c:pt idx="10620">
                  <c:v>14.75</c:v>
                </c:pt>
                <c:pt idx="10621">
                  <c:v>14.751388888888901</c:v>
                </c:pt>
                <c:pt idx="10622">
                  <c:v>14.7527777777778</c:v>
                </c:pt>
                <c:pt idx="10623">
                  <c:v>14.7541666666667</c:v>
                </c:pt>
                <c:pt idx="10624">
                  <c:v>14.755555555555601</c:v>
                </c:pt>
                <c:pt idx="10625">
                  <c:v>14.7569444444444</c:v>
                </c:pt>
                <c:pt idx="10626">
                  <c:v>14.758333333333301</c:v>
                </c:pt>
                <c:pt idx="10627">
                  <c:v>14.7597222222222</c:v>
                </c:pt>
                <c:pt idx="10628">
                  <c:v>14.7611111111111</c:v>
                </c:pt>
                <c:pt idx="10629">
                  <c:v>14.762499999999999</c:v>
                </c:pt>
                <c:pt idx="10630">
                  <c:v>14.7638888888889</c:v>
                </c:pt>
                <c:pt idx="10631">
                  <c:v>14.765277777777801</c:v>
                </c:pt>
                <c:pt idx="10632">
                  <c:v>14.766666666666699</c:v>
                </c:pt>
                <c:pt idx="10633">
                  <c:v>14.7680555555556</c:v>
                </c:pt>
                <c:pt idx="10634">
                  <c:v>14.7694444444444</c:v>
                </c:pt>
                <c:pt idx="10635">
                  <c:v>14.7708333333333</c:v>
                </c:pt>
                <c:pt idx="10636">
                  <c:v>14.772222222222201</c:v>
                </c:pt>
                <c:pt idx="10637">
                  <c:v>14.7736111111111</c:v>
                </c:pt>
                <c:pt idx="10638">
                  <c:v>14.775</c:v>
                </c:pt>
                <c:pt idx="10639">
                  <c:v>14.776388888888899</c:v>
                </c:pt>
                <c:pt idx="10640">
                  <c:v>14.7777777777778</c:v>
                </c:pt>
                <c:pt idx="10641">
                  <c:v>14.779166666666701</c:v>
                </c:pt>
                <c:pt idx="10642">
                  <c:v>14.780555555555599</c:v>
                </c:pt>
                <c:pt idx="10643">
                  <c:v>14.781944444444401</c:v>
                </c:pt>
                <c:pt idx="10644">
                  <c:v>14.783333333333299</c:v>
                </c:pt>
                <c:pt idx="10645">
                  <c:v>14.7847222222222</c:v>
                </c:pt>
                <c:pt idx="10646">
                  <c:v>14.786111111111101</c:v>
                </c:pt>
                <c:pt idx="10647">
                  <c:v>14.7875</c:v>
                </c:pt>
                <c:pt idx="10648">
                  <c:v>14.7888888888889</c:v>
                </c:pt>
                <c:pt idx="10649">
                  <c:v>14.790277777777799</c:v>
                </c:pt>
                <c:pt idx="10650">
                  <c:v>14.7916666666667</c:v>
                </c:pt>
                <c:pt idx="10651">
                  <c:v>14.7930555555556</c:v>
                </c:pt>
                <c:pt idx="10652">
                  <c:v>14.7944444444444</c:v>
                </c:pt>
                <c:pt idx="10653">
                  <c:v>14.795833333333301</c:v>
                </c:pt>
                <c:pt idx="10654">
                  <c:v>14.797222222222199</c:v>
                </c:pt>
                <c:pt idx="10655">
                  <c:v>14.7986111111111</c:v>
                </c:pt>
                <c:pt idx="10656">
                  <c:v>14.8</c:v>
                </c:pt>
                <c:pt idx="10657">
                  <c:v>14.8013888888889</c:v>
                </c:pt>
                <c:pt idx="10658">
                  <c:v>14.8027777777778</c:v>
                </c:pt>
                <c:pt idx="10659">
                  <c:v>14.804166666666699</c:v>
                </c:pt>
                <c:pt idx="10660">
                  <c:v>14.8055555555556</c:v>
                </c:pt>
                <c:pt idx="10661">
                  <c:v>14.806944444444399</c:v>
                </c:pt>
                <c:pt idx="10662">
                  <c:v>14.8083333333333</c:v>
                </c:pt>
                <c:pt idx="10663">
                  <c:v>14.8097222222222</c:v>
                </c:pt>
                <c:pt idx="10664">
                  <c:v>14.811111111111099</c:v>
                </c:pt>
                <c:pt idx="10665">
                  <c:v>14.8125</c:v>
                </c:pt>
                <c:pt idx="10666">
                  <c:v>14.813888888888901</c:v>
                </c:pt>
                <c:pt idx="10667">
                  <c:v>14.8152777777778</c:v>
                </c:pt>
                <c:pt idx="10668">
                  <c:v>14.8166666666667</c:v>
                </c:pt>
                <c:pt idx="10669">
                  <c:v>14.818055555555601</c:v>
                </c:pt>
                <c:pt idx="10670">
                  <c:v>14.8194444444444</c:v>
                </c:pt>
                <c:pt idx="10671">
                  <c:v>14.820833333333301</c:v>
                </c:pt>
                <c:pt idx="10672">
                  <c:v>14.8222222222222</c:v>
                </c:pt>
                <c:pt idx="10673">
                  <c:v>14.8236111111111</c:v>
                </c:pt>
                <c:pt idx="10674">
                  <c:v>14.824999999999999</c:v>
                </c:pt>
                <c:pt idx="10675">
                  <c:v>14.8263888888889</c:v>
                </c:pt>
                <c:pt idx="10676">
                  <c:v>14.827777777777801</c:v>
                </c:pt>
                <c:pt idx="10677">
                  <c:v>14.829166666666699</c:v>
                </c:pt>
                <c:pt idx="10678">
                  <c:v>14.8305555555556</c:v>
                </c:pt>
                <c:pt idx="10679">
                  <c:v>14.8319444444444</c:v>
                </c:pt>
                <c:pt idx="10680">
                  <c:v>14.8333333333333</c:v>
                </c:pt>
                <c:pt idx="10681">
                  <c:v>14.834722222222201</c:v>
                </c:pt>
                <c:pt idx="10682">
                  <c:v>14.8361111111111</c:v>
                </c:pt>
                <c:pt idx="10683">
                  <c:v>14.8375</c:v>
                </c:pt>
                <c:pt idx="10684">
                  <c:v>14.838888888888899</c:v>
                </c:pt>
                <c:pt idx="10685">
                  <c:v>14.8402777777778</c:v>
                </c:pt>
                <c:pt idx="10686">
                  <c:v>14.841666666666701</c:v>
                </c:pt>
                <c:pt idx="10687">
                  <c:v>14.843055555555599</c:v>
                </c:pt>
                <c:pt idx="10688">
                  <c:v>14.844444444444401</c:v>
                </c:pt>
                <c:pt idx="10689">
                  <c:v>14.845833333333299</c:v>
                </c:pt>
                <c:pt idx="10690">
                  <c:v>14.8472222222222</c:v>
                </c:pt>
                <c:pt idx="10691">
                  <c:v>14.848611111111101</c:v>
                </c:pt>
                <c:pt idx="10692">
                  <c:v>14.85</c:v>
                </c:pt>
                <c:pt idx="10693">
                  <c:v>14.8513888888889</c:v>
                </c:pt>
                <c:pt idx="10694">
                  <c:v>14.852777777777799</c:v>
                </c:pt>
                <c:pt idx="10695">
                  <c:v>14.8541666666667</c:v>
                </c:pt>
                <c:pt idx="10696">
                  <c:v>14.8555555555556</c:v>
                </c:pt>
                <c:pt idx="10697">
                  <c:v>14.8569444444444</c:v>
                </c:pt>
                <c:pt idx="10698">
                  <c:v>14.858333333333301</c:v>
                </c:pt>
                <c:pt idx="10699">
                  <c:v>14.859722222222199</c:v>
                </c:pt>
                <c:pt idx="10700">
                  <c:v>14.8611111111111</c:v>
                </c:pt>
                <c:pt idx="10701">
                  <c:v>14.862500000000001</c:v>
                </c:pt>
                <c:pt idx="10702">
                  <c:v>14.8638888888889</c:v>
                </c:pt>
                <c:pt idx="10703">
                  <c:v>14.8652777777778</c:v>
                </c:pt>
                <c:pt idx="10704">
                  <c:v>14.866666666666699</c:v>
                </c:pt>
                <c:pt idx="10705">
                  <c:v>14.8680555555556</c:v>
                </c:pt>
                <c:pt idx="10706">
                  <c:v>14.869444444444399</c:v>
                </c:pt>
                <c:pt idx="10707">
                  <c:v>14.8708333333333</c:v>
                </c:pt>
                <c:pt idx="10708">
                  <c:v>14.8722222222222</c:v>
                </c:pt>
                <c:pt idx="10709">
                  <c:v>14.873611111111099</c:v>
                </c:pt>
                <c:pt idx="10710">
                  <c:v>14.875</c:v>
                </c:pt>
                <c:pt idx="10711">
                  <c:v>14.876388888888901</c:v>
                </c:pt>
                <c:pt idx="10712">
                  <c:v>14.8777777777778</c:v>
                </c:pt>
                <c:pt idx="10713">
                  <c:v>14.8791666666667</c:v>
                </c:pt>
                <c:pt idx="10714">
                  <c:v>14.880555555555601</c:v>
                </c:pt>
                <c:pt idx="10715">
                  <c:v>14.8819444444444</c:v>
                </c:pt>
                <c:pt idx="10716">
                  <c:v>14.883333333333301</c:v>
                </c:pt>
                <c:pt idx="10717">
                  <c:v>14.8847222222222</c:v>
                </c:pt>
                <c:pt idx="10718">
                  <c:v>14.8861111111111</c:v>
                </c:pt>
                <c:pt idx="10719">
                  <c:v>14.887499999999999</c:v>
                </c:pt>
                <c:pt idx="10720">
                  <c:v>14.8888888888889</c:v>
                </c:pt>
                <c:pt idx="10721">
                  <c:v>14.890277777777801</c:v>
                </c:pt>
                <c:pt idx="10722">
                  <c:v>14.891666666666699</c:v>
                </c:pt>
                <c:pt idx="10723">
                  <c:v>14.8930555555556</c:v>
                </c:pt>
                <c:pt idx="10724">
                  <c:v>14.8944444444444</c:v>
                </c:pt>
                <c:pt idx="10725">
                  <c:v>14.8958333333333</c:v>
                </c:pt>
                <c:pt idx="10726">
                  <c:v>14.897222222222201</c:v>
                </c:pt>
                <c:pt idx="10727">
                  <c:v>14.8986111111111</c:v>
                </c:pt>
                <c:pt idx="10728">
                  <c:v>14.9</c:v>
                </c:pt>
                <c:pt idx="10729">
                  <c:v>14.901388888888899</c:v>
                </c:pt>
                <c:pt idx="10730">
                  <c:v>14.9027777777778</c:v>
                </c:pt>
                <c:pt idx="10731">
                  <c:v>14.904166666666701</c:v>
                </c:pt>
                <c:pt idx="10732">
                  <c:v>14.905555555555599</c:v>
                </c:pt>
                <c:pt idx="10733">
                  <c:v>14.906944444444401</c:v>
                </c:pt>
                <c:pt idx="10734">
                  <c:v>14.908333333333299</c:v>
                </c:pt>
                <c:pt idx="10735">
                  <c:v>14.9097222222222</c:v>
                </c:pt>
                <c:pt idx="10736">
                  <c:v>14.911111111111101</c:v>
                </c:pt>
                <c:pt idx="10737">
                  <c:v>14.9125</c:v>
                </c:pt>
                <c:pt idx="10738">
                  <c:v>14.9138888888889</c:v>
                </c:pt>
                <c:pt idx="10739">
                  <c:v>14.915277777777799</c:v>
                </c:pt>
                <c:pt idx="10740">
                  <c:v>14.9166666666667</c:v>
                </c:pt>
                <c:pt idx="10741">
                  <c:v>14.9180555555556</c:v>
                </c:pt>
                <c:pt idx="10742">
                  <c:v>14.9194444444444</c:v>
                </c:pt>
                <c:pt idx="10743">
                  <c:v>14.920833333333301</c:v>
                </c:pt>
                <c:pt idx="10744">
                  <c:v>14.922222222222199</c:v>
                </c:pt>
                <c:pt idx="10745">
                  <c:v>14.9236111111111</c:v>
                </c:pt>
                <c:pt idx="10746">
                  <c:v>14.925000000000001</c:v>
                </c:pt>
                <c:pt idx="10747">
                  <c:v>14.9263888888889</c:v>
                </c:pt>
                <c:pt idx="10748">
                  <c:v>14.9277777777778</c:v>
                </c:pt>
                <c:pt idx="10749">
                  <c:v>14.929166666666699</c:v>
                </c:pt>
                <c:pt idx="10750">
                  <c:v>14.9305555555556</c:v>
                </c:pt>
                <c:pt idx="10751">
                  <c:v>14.931944444444399</c:v>
                </c:pt>
                <c:pt idx="10752">
                  <c:v>14.9333333333333</c:v>
                </c:pt>
                <c:pt idx="10753">
                  <c:v>14.9347222222222</c:v>
                </c:pt>
                <c:pt idx="10754">
                  <c:v>14.936111111111099</c:v>
                </c:pt>
                <c:pt idx="10755">
                  <c:v>14.9375</c:v>
                </c:pt>
                <c:pt idx="10756">
                  <c:v>14.938888888888901</c:v>
                </c:pt>
                <c:pt idx="10757">
                  <c:v>14.9402777777778</c:v>
                </c:pt>
                <c:pt idx="10758">
                  <c:v>14.9416666666667</c:v>
                </c:pt>
                <c:pt idx="10759">
                  <c:v>14.943055555555601</c:v>
                </c:pt>
                <c:pt idx="10760">
                  <c:v>14.9444444444444</c:v>
                </c:pt>
                <c:pt idx="10761">
                  <c:v>14.945833333333301</c:v>
                </c:pt>
                <c:pt idx="10762">
                  <c:v>14.9472222222222</c:v>
                </c:pt>
                <c:pt idx="10763">
                  <c:v>14.9486111111111</c:v>
                </c:pt>
                <c:pt idx="10764">
                  <c:v>14.95</c:v>
                </c:pt>
                <c:pt idx="10765">
                  <c:v>14.9513888888889</c:v>
                </c:pt>
                <c:pt idx="10766">
                  <c:v>14.952777777777801</c:v>
                </c:pt>
                <c:pt idx="10767">
                  <c:v>14.954166666666699</c:v>
                </c:pt>
                <c:pt idx="10768">
                  <c:v>14.9555555555556</c:v>
                </c:pt>
                <c:pt idx="10769">
                  <c:v>14.9569444444444</c:v>
                </c:pt>
                <c:pt idx="10770">
                  <c:v>14.9583333333333</c:v>
                </c:pt>
                <c:pt idx="10771">
                  <c:v>14.959722222222201</c:v>
                </c:pt>
                <c:pt idx="10772">
                  <c:v>14.9611111111111</c:v>
                </c:pt>
                <c:pt idx="10773">
                  <c:v>14.9625</c:v>
                </c:pt>
                <c:pt idx="10774">
                  <c:v>14.963888888888899</c:v>
                </c:pt>
                <c:pt idx="10775">
                  <c:v>14.9652777777778</c:v>
                </c:pt>
                <c:pt idx="10776">
                  <c:v>14.966666666666701</c:v>
                </c:pt>
                <c:pt idx="10777">
                  <c:v>14.968055555555599</c:v>
                </c:pt>
                <c:pt idx="10778">
                  <c:v>14.969444444444401</c:v>
                </c:pt>
                <c:pt idx="10779">
                  <c:v>14.970833333333299</c:v>
                </c:pt>
                <c:pt idx="10780">
                  <c:v>14.9722222222222</c:v>
                </c:pt>
                <c:pt idx="10781">
                  <c:v>14.973611111111101</c:v>
                </c:pt>
                <c:pt idx="10782">
                  <c:v>14.975</c:v>
                </c:pt>
                <c:pt idx="10783">
                  <c:v>14.9763888888889</c:v>
                </c:pt>
                <c:pt idx="10784">
                  <c:v>14.977777777777799</c:v>
                </c:pt>
                <c:pt idx="10785">
                  <c:v>14.9791666666667</c:v>
                </c:pt>
                <c:pt idx="10786">
                  <c:v>14.9805555555556</c:v>
                </c:pt>
                <c:pt idx="10787">
                  <c:v>14.9819444444444</c:v>
                </c:pt>
                <c:pt idx="10788">
                  <c:v>14.983333333333301</c:v>
                </c:pt>
                <c:pt idx="10789">
                  <c:v>14.984722222222199</c:v>
                </c:pt>
                <c:pt idx="10790">
                  <c:v>14.9861111111111</c:v>
                </c:pt>
                <c:pt idx="10791">
                  <c:v>14.987500000000001</c:v>
                </c:pt>
                <c:pt idx="10792">
                  <c:v>14.9888888888889</c:v>
                </c:pt>
                <c:pt idx="10793">
                  <c:v>14.9902777777778</c:v>
                </c:pt>
                <c:pt idx="10794">
                  <c:v>14.991666666666699</c:v>
                </c:pt>
                <c:pt idx="10795">
                  <c:v>14.9930555555556</c:v>
                </c:pt>
                <c:pt idx="10796">
                  <c:v>14.994444444444399</c:v>
                </c:pt>
                <c:pt idx="10797">
                  <c:v>14.9958333333333</c:v>
                </c:pt>
                <c:pt idx="10798">
                  <c:v>14.9972222222222</c:v>
                </c:pt>
                <c:pt idx="10799">
                  <c:v>14.998611111111099</c:v>
                </c:pt>
                <c:pt idx="10800">
                  <c:v>15</c:v>
                </c:pt>
                <c:pt idx="10801">
                  <c:v>15.001388888888901</c:v>
                </c:pt>
                <c:pt idx="10802">
                  <c:v>15.0027777777778</c:v>
                </c:pt>
                <c:pt idx="10803">
                  <c:v>15.0041666666667</c:v>
                </c:pt>
                <c:pt idx="10804">
                  <c:v>15.005555555555601</c:v>
                </c:pt>
                <c:pt idx="10805">
                  <c:v>15.0069444444444</c:v>
                </c:pt>
                <c:pt idx="10806">
                  <c:v>15.008333333333301</c:v>
                </c:pt>
                <c:pt idx="10807">
                  <c:v>15.0097222222222</c:v>
                </c:pt>
                <c:pt idx="10808">
                  <c:v>15.0111111111111</c:v>
                </c:pt>
                <c:pt idx="10809">
                  <c:v>15.012499999999999</c:v>
                </c:pt>
                <c:pt idx="10810">
                  <c:v>15.0138888888889</c:v>
                </c:pt>
                <c:pt idx="10811">
                  <c:v>15.015277777777801</c:v>
                </c:pt>
                <c:pt idx="10812">
                  <c:v>15.016666666666699</c:v>
                </c:pt>
                <c:pt idx="10813">
                  <c:v>15.0180555555556</c:v>
                </c:pt>
                <c:pt idx="10814">
                  <c:v>15.0194444444444</c:v>
                </c:pt>
                <c:pt idx="10815">
                  <c:v>15.0208333333333</c:v>
                </c:pt>
                <c:pt idx="10816">
                  <c:v>15.022222222222201</c:v>
                </c:pt>
                <c:pt idx="10817">
                  <c:v>15.0236111111111</c:v>
                </c:pt>
                <c:pt idx="10818">
                  <c:v>15.025</c:v>
                </c:pt>
                <c:pt idx="10819">
                  <c:v>15.026388888888899</c:v>
                </c:pt>
                <c:pt idx="10820">
                  <c:v>15.0277777777778</c:v>
                </c:pt>
                <c:pt idx="10821">
                  <c:v>15.029166666666701</c:v>
                </c:pt>
                <c:pt idx="10822">
                  <c:v>15.030555555555599</c:v>
                </c:pt>
                <c:pt idx="10823">
                  <c:v>15.031944444444401</c:v>
                </c:pt>
                <c:pt idx="10824">
                  <c:v>15.033333333333299</c:v>
                </c:pt>
                <c:pt idx="10825">
                  <c:v>15.0347222222222</c:v>
                </c:pt>
                <c:pt idx="10826">
                  <c:v>15.036111111111101</c:v>
                </c:pt>
                <c:pt idx="10827">
                  <c:v>15.0375</c:v>
                </c:pt>
                <c:pt idx="10828">
                  <c:v>15.0388888888889</c:v>
                </c:pt>
                <c:pt idx="10829">
                  <c:v>15.040277777777799</c:v>
                </c:pt>
                <c:pt idx="10830">
                  <c:v>15.0416666666667</c:v>
                </c:pt>
                <c:pt idx="10831">
                  <c:v>15.0430555555556</c:v>
                </c:pt>
                <c:pt idx="10832">
                  <c:v>15.0444444444444</c:v>
                </c:pt>
                <c:pt idx="10833">
                  <c:v>15.045833333333301</c:v>
                </c:pt>
                <c:pt idx="10834">
                  <c:v>15.047222222222199</c:v>
                </c:pt>
                <c:pt idx="10835">
                  <c:v>15.0486111111111</c:v>
                </c:pt>
                <c:pt idx="10836">
                  <c:v>15.05</c:v>
                </c:pt>
                <c:pt idx="10837">
                  <c:v>15.0513888888889</c:v>
                </c:pt>
                <c:pt idx="10838">
                  <c:v>15.0527777777778</c:v>
                </c:pt>
                <c:pt idx="10839">
                  <c:v>15.054166666666699</c:v>
                </c:pt>
                <c:pt idx="10840">
                  <c:v>15.0555555555556</c:v>
                </c:pt>
                <c:pt idx="10841">
                  <c:v>15.056944444444399</c:v>
                </c:pt>
                <c:pt idx="10842">
                  <c:v>15.0583333333333</c:v>
                </c:pt>
                <c:pt idx="10843">
                  <c:v>15.0597222222222</c:v>
                </c:pt>
                <c:pt idx="10844">
                  <c:v>15.061111111111099</c:v>
                </c:pt>
                <c:pt idx="10845">
                  <c:v>15.0625</c:v>
                </c:pt>
                <c:pt idx="10846">
                  <c:v>15.063888888888901</c:v>
                </c:pt>
                <c:pt idx="10847">
                  <c:v>15.0652777777778</c:v>
                </c:pt>
                <c:pt idx="10848">
                  <c:v>15.0666666666667</c:v>
                </c:pt>
                <c:pt idx="10849">
                  <c:v>15.068055555555601</c:v>
                </c:pt>
                <c:pt idx="10850">
                  <c:v>15.0694444444444</c:v>
                </c:pt>
                <c:pt idx="10851">
                  <c:v>15.070833333333301</c:v>
                </c:pt>
                <c:pt idx="10852">
                  <c:v>15.0722222222222</c:v>
                </c:pt>
                <c:pt idx="10853">
                  <c:v>15.0736111111111</c:v>
                </c:pt>
                <c:pt idx="10854">
                  <c:v>15.074999999999999</c:v>
                </c:pt>
                <c:pt idx="10855">
                  <c:v>15.0763888888889</c:v>
                </c:pt>
                <c:pt idx="10856">
                  <c:v>15.077777777777801</c:v>
                </c:pt>
                <c:pt idx="10857">
                  <c:v>15.079166666666699</c:v>
                </c:pt>
                <c:pt idx="10858">
                  <c:v>15.0805555555556</c:v>
                </c:pt>
                <c:pt idx="10859">
                  <c:v>15.0819444444444</c:v>
                </c:pt>
                <c:pt idx="10860">
                  <c:v>15.0833333333333</c:v>
                </c:pt>
                <c:pt idx="10861">
                  <c:v>15.084722222222201</c:v>
                </c:pt>
                <c:pt idx="10862">
                  <c:v>15.0861111111111</c:v>
                </c:pt>
                <c:pt idx="10863">
                  <c:v>15.0875</c:v>
                </c:pt>
                <c:pt idx="10864">
                  <c:v>15.088888888888899</c:v>
                </c:pt>
                <c:pt idx="10865">
                  <c:v>15.0902777777778</c:v>
                </c:pt>
                <c:pt idx="10866">
                  <c:v>15.091666666666701</c:v>
                </c:pt>
                <c:pt idx="10867">
                  <c:v>15.093055555555599</c:v>
                </c:pt>
                <c:pt idx="10868">
                  <c:v>15.094444444444401</c:v>
                </c:pt>
                <c:pt idx="10869">
                  <c:v>15.095833333333299</c:v>
                </c:pt>
                <c:pt idx="10870">
                  <c:v>15.0972222222222</c:v>
                </c:pt>
                <c:pt idx="10871">
                  <c:v>15.098611111111101</c:v>
                </c:pt>
                <c:pt idx="10872">
                  <c:v>15.1</c:v>
                </c:pt>
                <c:pt idx="10873">
                  <c:v>15.1013888888889</c:v>
                </c:pt>
                <c:pt idx="10874">
                  <c:v>15.102777777777799</c:v>
                </c:pt>
                <c:pt idx="10875">
                  <c:v>15.1041666666667</c:v>
                </c:pt>
                <c:pt idx="10876">
                  <c:v>15.1055555555556</c:v>
                </c:pt>
                <c:pt idx="10877">
                  <c:v>15.1069444444444</c:v>
                </c:pt>
                <c:pt idx="10878">
                  <c:v>15.108333333333301</c:v>
                </c:pt>
                <c:pt idx="10879">
                  <c:v>15.109722222222199</c:v>
                </c:pt>
                <c:pt idx="10880">
                  <c:v>15.1111111111111</c:v>
                </c:pt>
                <c:pt idx="10881">
                  <c:v>15.112500000000001</c:v>
                </c:pt>
                <c:pt idx="10882">
                  <c:v>15.1138888888889</c:v>
                </c:pt>
                <c:pt idx="10883">
                  <c:v>15.1152777777778</c:v>
                </c:pt>
                <c:pt idx="10884">
                  <c:v>15.116666666666699</c:v>
                </c:pt>
                <c:pt idx="10885">
                  <c:v>15.1180555555556</c:v>
                </c:pt>
                <c:pt idx="10886">
                  <c:v>15.119444444444399</c:v>
                </c:pt>
                <c:pt idx="10887">
                  <c:v>15.1208333333333</c:v>
                </c:pt>
                <c:pt idx="10888">
                  <c:v>15.1222222222222</c:v>
                </c:pt>
                <c:pt idx="10889">
                  <c:v>15.123611111111099</c:v>
                </c:pt>
                <c:pt idx="10890">
                  <c:v>15.125</c:v>
                </c:pt>
                <c:pt idx="10891">
                  <c:v>15.126388888888901</c:v>
                </c:pt>
                <c:pt idx="10892">
                  <c:v>15.1277777777778</c:v>
                </c:pt>
                <c:pt idx="10893">
                  <c:v>15.1291666666667</c:v>
                </c:pt>
                <c:pt idx="10894">
                  <c:v>15.130555555555601</c:v>
                </c:pt>
                <c:pt idx="10895">
                  <c:v>15.1319444444444</c:v>
                </c:pt>
                <c:pt idx="10896">
                  <c:v>15.133333333333301</c:v>
                </c:pt>
                <c:pt idx="10897">
                  <c:v>15.1347222222222</c:v>
                </c:pt>
                <c:pt idx="10898">
                  <c:v>15.1361111111111</c:v>
                </c:pt>
                <c:pt idx="10899">
                  <c:v>15.137499999999999</c:v>
                </c:pt>
                <c:pt idx="10900">
                  <c:v>15.1388888888889</c:v>
                </c:pt>
                <c:pt idx="10901">
                  <c:v>15.140277777777801</c:v>
                </c:pt>
                <c:pt idx="10902">
                  <c:v>15.141666666666699</c:v>
                </c:pt>
                <c:pt idx="10903">
                  <c:v>15.1430555555556</c:v>
                </c:pt>
                <c:pt idx="10904">
                  <c:v>15.1444444444444</c:v>
                </c:pt>
                <c:pt idx="10905">
                  <c:v>15.1458333333333</c:v>
                </c:pt>
                <c:pt idx="10906">
                  <c:v>15.147222222222201</c:v>
                </c:pt>
                <c:pt idx="10907">
                  <c:v>15.1486111111111</c:v>
                </c:pt>
                <c:pt idx="10908">
                  <c:v>15.15</c:v>
                </c:pt>
                <c:pt idx="10909">
                  <c:v>15.151388888888899</c:v>
                </c:pt>
                <c:pt idx="10910">
                  <c:v>15.1527777777778</c:v>
                </c:pt>
                <c:pt idx="10911">
                  <c:v>15.154166666666701</c:v>
                </c:pt>
                <c:pt idx="10912">
                  <c:v>15.155555555555599</c:v>
                </c:pt>
                <c:pt idx="10913">
                  <c:v>15.156944444444401</c:v>
                </c:pt>
                <c:pt idx="10914">
                  <c:v>15.158333333333299</c:v>
                </c:pt>
                <c:pt idx="10915">
                  <c:v>15.1597222222222</c:v>
                </c:pt>
                <c:pt idx="10916">
                  <c:v>15.161111111111101</c:v>
                </c:pt>
                <c:pt idx="10917">
                  <c:v>15.1625</c:v>
                </c:pt>
                <c:pt idx="10918">
                  <c:v>15.1638888888889</c:v>
                </c:pt>
                <c:pt idx="10919">
                  <c:v>15.165277777777799</c:v>
                </c:pt>
                <c:pt idx="10920">
                  <c:v>15.1666666666667</c:v>
                </c:pt>
                <c:pt idx="10921">
                  <c:v>15.1680555555556</c:v>
                </c:pt>
                <c:pt idx="10922">
                  <c:v>15.1694444444444</c:v>
                </c:pt>
                <c:pt idx="10923">
                  <c:v>15.170833333333301</c:v>
                </c:pt>
                <c:pt idx="10924">
                  <c:v>15.172222222222199</c:v>
                </c:pt>
                <c:pt idx="10925">
                  <c:v>15.1736111111111</c:v>
                </c:pt>
                <c:pt idx="10926">
                  <c:v>15.175000000000001</c:v>
                </c:pt>
                <c:pt idx="10927">
                  <c:v>15.1763888888889</c:v>
                </c:pt>
                <c:pt idx="10928">
                  <c:v>15.1777777777778</c:v>
                </c:pt>
                <c:pt idx="10929">
                  <c:v>15.179166666666699</c:v>
                </c:pt>
                <c:pt idx="10930">
                  <c:v>15.1805555555556</c:v>
                </c:pt>
                <c:pt idx="10931">
                  <c:v>15.181944444444399</c:v>
                </c:pt>
                <c:pt idx="10932">
                  <c:v>15.1833333333333</c:v>
                </c:pt>
                <c:pt idx="10933">
                  <c:v>15.1847222222222</c:v>
                </c:pt>
                <c:pt idx="10934">
                  <c:v>15.186111111111099</c:v>
                </c:pt>
                <c:pt idx="10935">
                  <c:v>15.1875</c:v>
                </c:pt>
                <c:pt idx="10936">
                  <c:v>15.188888888888901</c:v>
                </c:pt>
                <c:pt idx="10937">
                  <c:v>15.1902777777778</c:v>
                </c:pt>
                <c:pt idx="10938">
                  <c:v>15.1916666666667</c:v>
                </c:pt>
                <c:pt idx="10939">
                  <c:v>15.193055555555601</c:v>
                </c:pt>
                <c:pt idx="10940">
                  <c:v>15.1944444444444</c:v>
                </c:pt>
                <c:pt idx="10941">
                  <c:v>15.195833333333301</c:v>
                </c:pt>
                <c:pt idx="10942">
                  <c:v>15.1972222222222</c:v>
                </c:pt>
                <c:pt idx="10943">
                  <c:v>15.1986111111111</c:v>
                </c:pt>
                <c:pt idx="10944">
                  <c:v>15.2</c:v>
                </c:pt>
                <c:pt idx="10945">
                  <c:v>15.2013888888889</c:v>
                </c:pt>
                <c:pt idx="10946">
                  <c:v>15.202777777777801</c:v>
                </c:pt>
                <c:pt idx="10947">
                  <c:v>15.204166666666699</c:v>
                </c:pt>
                <c:pt idx="10948">
                  <c:v>15.2055555555556</c:v>
                </c:pt>
                <c:pt idx="10949">
                  <c:v>15.2069444444444</c:v>
                </c:pt>
                <c:pt idx="10950">
                  <c:v>15.2083333333333</c:v>
                </c:pt>
                <c:pt idx="10951">
                  <c:v>15.209722222222201</c:v>
                </c:pt>
                <c:pt idx="10952">
                  <c:v>15.2111111111111</c:v>
                </c:pt>
                <c:pt idx="10953">
                  <c:v>15.2125</c:v>
                </c:pt>
                <c:pt idx="10954">
                  <c:v>15.213888888888899</c:v>
                </c:pt>
                <c:pt idx="10955">
                  <c:v>15.2152777777778</c:v>
                </c:pt>
                <c:pt idx="10956">
                  <c:v>15.216666666666701</c:v>
                </c:pt>
                <c:pt idx="10957">
                  <c:v>15.218055555555599</c:v>
                </c:pt>
                <c:pt idx="10958">
                  <c:v>15.219444444444401</c:v>
                </c:pt>
                <c:pt idx="10959">
                  <c:v>15.220833333333299</c:v>
                </c:pt>
                <c:pt idx="10960">
                  <c:v>15.2222222222222</c:v>
                </c:pt>
                <c:pt idx="10961">
                  <c:v>15.223611111111101</c:v>
                </c:pt>
                <c:pt idx="10962">
                  <c:v>15.225</c:v>
                </c:pt>
                <c:pt idx="10963">
                  <c:v>15.2263888888889</c:v>
                </c:pt>
                <c:pt idx="10964">
                  <c:v>15.227777777777799</c:v>
                </c:pt>
                <c:pt idx="10965">
                  <c:v>15.2291666666667</c:v>
                </c:pt>
                <c:pt idx="10966">
                  <c:v>15.2305555555556</c:v>
                </c:pt>
                <c:pt idx="10967">
                  <c:v>15.2319444444444</c:v>
                </c:pt>
                <c:pt idx="10968">
                  <c:v>15.233333333333301</c:v>
                </c:pt>
                <c:pt idx="10969">
                  <c:v>15.234722222222199</c:v>
                </c:pt>
                <c:pt idx="10970">
                  <c:v>15.2361111111111</c:v>
                </c:pt>
                <c:pt idx="10971">
                  <c:v>15.237500000000001</c:v>
                </c:pt>
                <c:pt idx="10972">
                  <c:v>15.2388888888889</c:v>
                </c:pt>
                <c:pt idx="10973">
                  <c:v>15.2402777777778</c:v>
                </c:pt>
                <c:pt idx="10974">
                  <c:v>15.241666666666699</c:v>
                </c:pt>
                <c:pt idx="10975">
                  <c:v>15.2430555555556</c:v>
                </c:pt>
                <c:pt idx="10976">
                  <c:v>15.244444444444399</c:v>
                </c:pt>
                <c:pt idx="10977">
                  <c:v>15.2458333333333</c:v>
                </c:pt>
                <c:pt idx="10978">
                  <c:v>15.2472222222222</c:v>
                </c:pt>
                <c:pt idx="10979">
                  <c:v>15.248611111111099</c:v>
                </c:pt>
                <c:pt idx="10980">
                  <c:v>15.25</c:v>
                </c:pt>
                <c:pt idx="10981">
                  <c:v>15.251388888888901</c:v>
                </c:pt>
                <c:pt idx="10982">
                  <c:v>15.2527777777778</c:v>
                </c:pt>
                <c:pt idx="10983">
                  <c:v>15.2541666666667</c:v>
                </c:pt>
                <c:pt idx="10984">
                  <c:v>15.255555555555601</c:v>
                </c:pt>
                <c:pt idx="10985">
                  <c:v>15.2569444444444</c:v>
                </c:pt>
                <c:pt idx="10986">
                  <c:v>15.258333333333301</c:v>
                </c:pt>
                <c:pt idx="10987">
                  <c:v>15.2597222222222</c:v>
                </c:pt>
                <c:pt idx="10988">
                  <c:v>15.2611111111111</c:v>
                </c:pt>
                <c:pt idx="10989">
                  <c:v>15.262499999999999</c:v>
                </c:pt>
                <c:pt idx="10990">
                  <c:v>15.2638888888889</c:v>
                </c:pt>
                <c:pt idx="10991">
                  <c:v>15.265277777777801</c:v>
                </c:pt>
                <c:pt idx="10992">
                  <c:v>15.266666666666699</c:v>
                </c:pt>
                <c:pt idx="10993">
                  <c:v>15.2680555555556</c:v>
                </c:pt>
                <c:pt idx="10994">
                  <c:v>15.2694444444444</c:v>
                </c:pt>
                <c:pt idx="10995">
                  <c:v>15.2708333333333</c:v>
                </c:pt>
                <c:pt idx="10996">
                  <c:v>15.272222222222201</c:v>
                </c:pt>
                <c:pt idx="10997">
                  <c:v>15.2736111111111</c:v>
                </c:pt>
                <c:pt idx="10998">
                  <c:v>15.275</c:v>
                </c:pt>
                <c:pt idx="10999">
                  <c:v>15.276388888888899</c:v>
                </c:pt>
                <c:pt idx="11000">
                  <c:v>15.2777777777778</c:v>
                </c:pt>
                <c:pt idx="11001">
                  <c:v>15.279166666666701</c:v>
                </c:pt>
                <c:pt idx="11002">
                  <c:v>15.280555555555599</c:v>
                </c:pt>
                <c:pt idx="11003">
                  <c:v>15.281944444444401</c:v>
                </c:pt>
                <c:pt idx="11004">
                  <c:v>15.283333333333299</c:v>
                </c:pt>
                <c:pt idx="11005">
                  <c:v>15.2847222222222</c:v>
                </c:pt>
                <c:pt idx="11006">
                  <c:v>15.286111111111101</c:v>
                </c:pt>
                <c:pt idx="11007">
                  <c:v>15.2875</c:v>
                </c:pt>
                <c:pt idx="11008">
                  <c:v>15.2888888888889</c:v>
                </c:pt>
                <c:pt idx="11009">
                  <c:v>15.290277777777799</c:v>
                </c:pt>
                <c:pt idx="11010">
                  <c:v>15.2916666666667</c:v>
                </c:pt>
                <c:pt idx="11011">
                  <c:v>15.2930555555556</c:v>
                </c:pt>
                <c:pt idx="11012">
                  <c:v>15.2944444444444</c:v>
                </c:pt>
                <c:pt idx="11013">
                  <c:v>15.295833333333301</c:v>
                </c:pt>
                <c:pt idx="11014">
                  <c:v>15.297222222222199</c:v>
                </c:pt>
                <c:pt idx="11015">
                  <c:v>15.2986111111111</c:v>
                </c:pt>
                <c:pt idx="11016">
                  <c:v>15.3</c:v>
                </c:pt>
                <c:pt idx="11017">
                  <c:v>15.3013888888889</c:v>
                </c:pt>
                <c:pt idx="11018">
                  <c:v>15.3027777777778</c:v>
                </c:pt>
                <c:pt idx="11019">
                  <c:v>15.304166666666699</c:v>
                </c:pt>
                <c:pt idx="11020">
                  <c:v>15.3055555555556</c:v>
                </c:pt>
                <c:pt idx="11021">
                  <c:v>15.306944444444399</c:v>
                </c:pt>
                <c:pt idx="11022">
                  <c:v>15.3083333333333</c:v>
                </c:pt>
                <c:pt idx="11023">
                  <c:v>15.3097222222222</c:v>
                </c:pt>
                <c:pt idx="11024">
                  <c:v>15.311111111111099</c:v>
                </c:pt>
                <c:pt idx="11025">
                  <c:v>15.3125</c:v>
                </c:pt>
                <c:pt idx="11026">
                  <c:v>15.313888888888901</c:v>
                </c:pt>
                <c:pt idx="11027">
                  <c:v>15.3152777777778</c:v>
                </c:pt>
                <c:pt idx="11028">
                  <c:v>15.3166666666667</c:v>
                </c:pt>
                <c:pt idx="11029">
                  <c:v>15.318055555555601</c:v>
                </c:pt>
                <c:pt idx="11030">
                  <c:v>15.3194444444444</c:v>
                </c:pt>
                <c:pt idx="11031">
                  <c:v>15.320833333333301</c:v>
                </c:pt>
                <c:pt idx="11032">
                  <c:v>15.3222222222222</c:v>
                </c:pt>
                <c:pt idx="11033">
                  <c:v>15.3236111111111</c:v>
                </c:pt>
                <c:pt idx="11034">
                  <c:v>15.324999999999999</c:v>
                </c:pt>
                <c:pt idx="11035">
                  <c:v>15.3263888888889</c:v>
                </c:pt>
                <c:pt idx="11036">
                  <c:v>15.327777777777801</c:v>
                </c:pt>
                <c:pt idx="11037">
                  <c:v>15.329166666666699</c:v>
                </c:pt>
                <c:pt idx="11038">
                  <c:v>15.3305555555556</c:v>
                </c:pt>
                <c:pt idx="11039">
                  <c:v>15.3319444444444</c:v>
                </c:pt>
                <c:pt idx="11040">
                  <c:v>15.3333333333333</c:v>
                </c:pt>
                <c:pt idx="11041">
                  <c:v>15.334722222222201</c:v>
                </c:pt>
                <c:pt idx="11042">
                  <c:v>15.3361111111111</c:v>
                </c:pt>
                <c:pt idx="11043">
                  <c:v>15.3375</c:v>
                </c:pt>
                <c:pt idx="11044">
                  <c:v>15.338888888888899</c:v>
                </c:pt>
                <c:pt idx="11045">
                  <c:v>15.3402777777778</c:v>
                </c:pt>
                <c:pt idx="11046">
                  <c:v>15.341666666666701</c:v>
                </c:pt>
                <c:pt idx="11047">
                  <c:v>15.343055555555599</c:v>
                </c:pt>
                <c:pt idx="11048">
                  <c:v>15.344444444444401</c:v>
                </c:pt>
                <c:pt idx="11049">
                  <c:v>15.345833333333299</c:v>
                </c:pt>
                <c:pt idx="11050">
                  <c:v>15.3472222222222</c:v>
                </c:pt>
                <c:pt idx="11051">
                  <c:v>15.348611111111101</c:v>
                </c:pt>
                <c:pt idx="11052">
                  <c:v>15.35</c:v>
                </c:pt>
                <c:pt idx="11053">
                  <c:v>15.3513888888889</c:v>
                </c:pt>
                <c:pt idx="11054">
                  <c:v>15.352777777777799</c:v>
                </c:pt>
                <c:pt idx="11055">
                  <c:v>15.3541666666667</c:v>
                </c:pt>
                <c:pt idx="11056">
                  <c:v>15.3555555555556</c:v>
                </c:pt>
                <c:pt idx="11057">
                  <c:v>15.3569444444444</c:v>
                </c:pt>
                <c:pt idx="11058">
                  <c:v>15.358333333333301</c:v>
                </c:pt>
                <c:pt idx="11059">
                  <c:v>15.359722222222199</c:v>
                </c:pt>
                <c:pt idx="11060">
                  <c:v>15.3611111111111</c:v>
                </c:pt>
                <c:pt idx="11061">
                  <c:v>15.362500000000001</c:v>
                </c:pt>
                <c:pt idx="11062">
                  <c:v>15.3638888888889</c:v>
                </c:pt>
                <c:pt idx="11063">
                  <c:v>15.3652777777778</c:v>
                </c:pt>
                <c:pt idx="11064">
                  <c:v>15.366666666666699</c:v>
                </c:pt>
                <c:pt idx="11065">
                  <c:v>15.3680555555556</c:v>
                </c:pt>
                <c:pt idx="11066">
                  <c:v>15.369444444444399</c:v>
                </c:pt>
                <c:pt idx="11067">
                  <c:v>15.3708333333333</c:v>
                </c:pt>
                <c:pt idx="11068">
                  <c:v>15.3722222222222</c:v>
                </c:pt>
                <c:pt idx="11069">
                  <c:v>15.373611111111099</c:v>
                </c:pt>
                <c:pt idx="11070">
                  <c:v>15.375</c:v>
                </c:pt>
                <c:pt idx="11071">
                  <c:v>15.376388888888901</c:v>
                </c:pt>
                <c:pt idx="11072">
                  <c:v>15.3777777777778</c:v>
                </c:pt>
                <c:pt idx="11073">
                  <c:v>15.3791666666667</c:v>
                </c:pt>
                <c:pt idx="11074">
                  <c:v>15.380555555555601</c:v>
                </c:pt>
                <c:pt idx="11075">
                  <c:v>15.3819444444444</c:v>
                </c:pt>
                <c:pt idx="11076">
                  <c:v>15.383333333333301</c:v>
                </c:pt>
                <c:pt idx="11077">
                  <c:v>15.3847222222222</c:v>
                </c:pt>
                <c:pt idx="11078">
                  <c:v>15.3861111111111</c:v>
                </c:pt>
                <c:pt idx="11079">
                  <c:v>15.387499999999999</c:v>
                </c:pt>
                <c:pt idx="11080">
                  <c:v>15.3888888888889</c:v>
                </c:pt>
                <c:pt idx="11081">
                  <c:v>15.390277777777801</c:v>
                </c:pt>
                <c:pt idx="11082">
                  <c:v>15.391666666666699</c:v>
                </c:pt>
                <c:pt idx="11083">
                  <c:v>15.3930555555556</c:v>
                </c:pt>
                <c:pt idx="11084">
                  <c:v>15.3944444444444</c:v>
                </c:pt>
                <c:pt idx="11085">
                  <c:v>15.3958333333333</c:v>
                </c:pt>
                <c:pt idx="11086">
                  <c:v>15.397222222222201</c:v>
                </c:pt>
                <c:pt idx="11087">
                  <c:v>15.3986111111111</c:v>
                </c:pt>
                <c:pt idx="11088">
                  <c:v>15.4</c:v>
                </c:pt>
                <c:pt idx="11089">
                  <c:v>15.401388888888899</c:v>
                </c:pt>
                <c:pt idx="11090">
                  <c:v>15.4027777777778</c:v>
                </c:pt>
                <c:pt idx="11091">
                  <c:v>15.404166666666701</c:v>
                </c:pt>
                <c:pt idx="11092">
                  <c:v>15.405555555555599</c:v>
                </c:pt>
                <c:pt idx="11093">
                  <c:v>15.406944444444401</c:v>
                </c:pt>
                <c:pt idx="11094">
                  <c:v>15.408333333333299</c:v>
                </c:pt>
                <c:pt idx="11095">
                  <c:v>15.4097222222222</c:v>
                </c:pt>
                <c:pt idx="11096">
                  <c:v>15.411111111111101</c:v>
                </c:pt>
                <c:pt idx="11097">
                  <c:v>15.4125</c:v>
                </c:pt>
                <c:pt idx="11098">
                  <c:v>15.4138888888889</c:v>
                </c:pt>
                <c:pt idx="11099">
                  <c:v>15.415277777777799</c:v>
                </c:pt>
                <c:pt idx="11100">
                  <c:v>15.4166666666667</c:v>
                </c:pt>
                <c:pt idx="11101">
                  <c:v>15.4180555555556</c:v>
                </c:pt>
                <c:pt idx="11102">
                  <c:v>15.4194444444444</c:v>
                </c:pt>
                <c:pt idx="11103">
                  <c:v>15.420833333333301</c:v>
                </c:pt>
                <c:pt idx="11104">
                  <c:v>15.422222222222199</c:v>
                </c:pt>
                <c:pt idx="11105">
                  <c:v>15.4236111111111</c:v>
                </c:pt>
                <c:pt idx="11106">
                  <c:v>15.425000000000001</c:v>
                </c:pt>
                <c:pt idx="11107">
                  <c:v>15.4263888888889</c:v>
                </c:pt>
                <c:pt idx="11108">
                  <c:v>15.4277777777778</c:v>
                </c:pt>
                <c:pt idx="11109">
                  <c:v>15.429166666666699</c:v>
                </c:pt>
                <c:pt idx="11110">
                  <c:v>15.4305555555556</c:v>
                </c:pt>
                <c:pt idx="11111">
                  <c:v>15.431944444444399</c:v>
                </c:pt>
                <c:pt idx="11112">
                  <c:v>15.4333333333333</c:v>
                </c:pt>
                <c:pt idx="11113">
                  <c:v>15.4347222222222</c:v>
                </c:pt>
                <c:pt idx="11114">
                  <c:v>15.436111111111099</c:v>
                </c:pt>
                <c:pt idx="11115">
                  <c:v>15.4375</c:v>
                </c:pt>
                <c:pt idx="11116">
                  <c:v>15.438888888888901</c:v>
                </c:pt>
                <c:pt idx="11117">
                  <c:v>15.4402777777778</c:v>
                </c:pt>
                <c:pt idx="11118">
                  <c:v>15.4416666666667</c:v>
                </c:pt>
                <c:pt idx="11119">
                  <c:v>15.443055555555601</c:v>
                </c:pt>
                <c:pt idx="11120">
                  <c:v>15.4444444444444</c:v>
                </c:pt>
                <c:pt idx="11121">
                  <c:v>15.445833333333301</c:v>
                </c:pt>
                <c:pt idx="11122">
                  <c:v>15.4472222222222</c:v>
                </c:pt>
                <c:pt idx="11123">
                  <c:v>15.4486111111111</c:v>
                </c:pt>
                <c:pt idx="11124">
                  <c:v>15.45</c:v>
                </c:pt>
                <c:pt idx="11125">
                  <c:v>15.4513888888889</c:v>
                </c:pt>
                <c:pt idx="11126">
                  <c:v>15.452777777777801</c:v>
                </c:pt>
                <c:pt idx="11127">
                  <c:v>15.454166666666699</c:v>
                </c:pt>
                <c:pt idx="11128">
                  <c:v>15.4555555555556</c:v>
                </c:pt>
                <c:pt idx="11129">
                  <c:v>15.4569444444444</c:v>
                </c:pt>
                <c:pt idx="11130">
                  <c:v>15.4583333333333</c:v>
                </c:pt>
                <c:pt idx="11131">
                  <c:v>15.459722222222201</c:v>
                </c:pt>
                <c:pt idx="11132">
                  <c:v>15.4611111111111</c:v>
                </c:pt>
                <c:pt idx="11133">
                  <c:v>15.4625</c:v>
                </c:pt>
                <c:pt idx="11134">
                  <c:v>15.463888888888899</c:v>
                </c:pt>
                <c:pt idx="11135">
                  <c:v>15.4652777777778</c:v>
                </c:pt>
                <c:pt idx="11136">
                  <c:v>15.466666666666701</c:v>
                </c:pt>
                <c:pt idx="11137">
                  <c:v>15.468055555555599</c:v>
                </c:pt>
                <c:pt idx="11138">
                  <c:v>15.469444444444401</c:v>
                </c:pt>
                <c:pt idx="11139">
                  <c:v>15.470833333333299</c:v>
                </c:pt>
                <c:pt idx="11140">
                  <c:v>15.4722222222222</c:v>
                </c:pt>
                <c:pt idx="11141">
                  <c:v>15.473611111111101</c:v>
                </c:pt>
                <c:pt idx="11142">
                  <c:v>15.475</c:v>
                </c:pt>
                <c:pt idx="11143">
                  <c:v>15.4763888888889</c:v>
                </c:pt>
                <c:pt idx="11144">
                  <c:v>15.477777777777799</c:v>
                </c:pt>
                <c:pt idx="11145">
                  <c:v>15.4791666666667</c:v>
                </c:pt>
                <c:pt idx="11146">
                  <c:v>15.4805555555556</c:v>
                </c:pt>
                <c:pt idx="11147">
                  <c:v>15.4819444444444</c:v>
                </c:pt>
                <c:pt idx="11148">
                  <c:v>15.483333333333301</c:v>
                </c:pt>
                <c:pt idx="11149">
                  <c:v>15.484722222222199</c:v>
                </c:pt>
                <c:pt idx="11150">
                  <c:v>15.4861111111111</c:v>
                </c:pt>
                <c:pt idx="11151">
                  <c:v>15.487500000000001</c:v>
                </c:pt>
                <c:pt idx="11152">
                  <c:v>15.4888888888889</c:v>
                </c:pt>
                <c:pt idx="11153">
                  <c:v>15.4902777777778</c:v>
                </c:pt>
                <c:pt idx="11154">
                  <c:v>15.491666666666699</c:v>
                </c:pt>
                <c:pt idx="11155">
                  <c:v>15.4930555555556</c:v>
                </c:pt>
                <c:pt idx="11156">
                  <c:v>15.494444444444399</c:v>
                </c:pt>
                <c:pt idx="11157">
                  <c:v>15.4958333333333</c:v>
                </c:pt>
                <c:pt idx="11158">
                  <c:v>15.4972222222222</c:v>
                </c:pt>
                <c:pt idx="11159">
                  <c:v>15.498611111111099</c:v>
                </c:pt>
                <c:pt idx="11160">
                  <c:v>15.5</c:v>
                </c:pt>
                <c:pt idx="11161">
                  <c:v>15.501388888888901</c:v>
                </c:pt>
                <c:pt idx="11162">
                  <c:v>15.5027777777778</c:v>
                </c:pt>
                <c:pt idx="11163">
                  <c:v>15.5041666666667</c:v>
                </c:pt>
                <c:pt idx="11164">
                  <c:v>15.505555555555601</c:v>
                </c:pt>
                <c:pt idx="11165">
                  <c:v>15.5069444444444</c:v>
                </c:pt>
                <c:pt idx="11166">
                  <c:v>15.508333333333301</c:v>
                </c:pt>
                <c:pt idx="11167">
                  <c:v>15.5097222222222</c:v>
                </c:pt>
                <c:pt idx="11168">
                  <c:v>15.5111111111111</c:v>
                </c:pt>
                <c:pt idx="11169">
                  <c:v>15.512499999999999</c:v>
                </c:pt>
                <c:pt idx="11170">
                  <c:v>15.5138888888889</c:v>
                </c:pt>
                <c:pt idx="11171">
                  <c:v>15.515277777777801</c:v>
                </c:pt>
                <c:pt idx="11172">
                  <c:v>15.516666666666699</c:v>
                </c:pt>
                <c:pt idx="11173">
                  <c:v>15.5180555555556</c:v>
                </c:pt>
                <c:pt idx="11174">
                  <c:v>15.5194444444444</c:v>
                </c:pt>
                <c:pt idx="11175">
                  <c:v>15.5208333333333</c:v>
                </c:pt>
                <c:pt idx="11176">
                  <c:v>15.522222222222201</c:v>
                </c:pt>
                <c:pt idx="11177">
                  <c:v>15.5236111111111</c:v>
                </c:pt>
                <c:pt idx="11178">
                  <c:v>15.525</c:v>
                </c:pt>
                <c:pt idx="11179">
                  <c:v>15.526388888888899</c:v>
                </c:pt>
                <c:pt idx="11180">
                  <c:v>15.5277777777778</c:v>
                </c:pt>
                <c:pt idx="11181">
                  <c:v>15.529166666666701</c:v>
                </c:pt>
                <c:pt idx="11182">
                  <c:v>15.530555555555599</c:v>
                </c:pt>
                <c:pt idx="11183">
                  <c:v>15.531944444444401</c:v>
                </c:pt>
                <c:pt idx="11184">
                  <c:v>15.533333333333299</c:v>
                </c:pt>
                <c:pt idx="11185">
                  <c:v>15.5347222222222</c:v>
                </c:pt>
                <c:pt idx="11186">
                  <c:v>15.536111111111101</c:v>
                </c:pt>
                <c:pt idx="11187">
                  <c:v>15.5375</c:v>
                </c:pt>
                <c:pt idx="11188">
                  <c:v>15.5388888888889</c:v>
                </c:pt>
                <c:pt idx="11189">
                  <c:v>15.540277777777799</c:v>
                </c:pt>
                <c:pt idx="11190">
                  <c:v>15.5416666666667</c:v>
                </c:pt>
                <c:pt idx="11191">
                  <c:v>15.5430555555556</c:v>
                </c:pt>
                <c:pt idx="11192">
                  <c:v>15.5444444444444</c:v>
                </c:pt>
                <c:pt idx="11193">
                  <c:v>15.545833333333301</c:v>
                </c:pt>
                <c:pt idx="11194">
                  <c:v>15.547222222222199</c:v>
                </c:pt>
                <c:pt idx="11195">
                  <c:v>15.5486111111111</c:v>
                </c:pt>
                <c:pt idx="11196">
                  <c:v>15.55</c:v>
                </c:pt>
                <c:pt idx="11197">
                  <c:v>15.5513888888889</c:v>
                </c:pt>
                <c:pt idx="11198">
                  <c:v>15.5527777777778</c:v>
                </c:pt>
                <c:pt idx="11199">
                  <c:v>15.554166666666699</c:v>
                </c:pt>
                <c:pt idx="11200">
                  <c:v>15.5555555555556</c:v>
                </c:pt>
                <c:pt idx="11201">
                  <c:v>15.556944444444399</c:v>
                </c:pt>
                <c:pt idx="11202">
                  <c:v>15.5583333333333</c:v>
                </c:pt>
                <c:pt idx="11203">
                  <c:v>15.5597222222222</c:v>
                </c:pt>
                <c:pt idx="11204">
                  <c:v>15.561111111111099</c:v>
                </c:pt>
                <c:pt idx="11205">
                  <c:v>15.5625</c:v>
                </c:pt>
                <c:pt idx="11206">
                  <c:v>15.563888888888901</c:v>
                </c:pt>
                <c:pt idx="11207">
                  <c:v>15.5652777777778</c:v>
                </c:pt>
                <c:pt idx="11208">
                  <c:v>15.5666666666667</c:v>
                </c:pt>
                <c:pt idx="11209">
                  <c:v>15.568055555555601</c:v>
                </c:pt>
                <c:pt idx="11210">
                  <c:v>15.5694444444444</c:v>
                </c:pt>
                <c:pt idx="11211">
                  <c:v>15.570833333333301</c:v>
                </c:pt>
                <c:pt idx="11212">
                  <c:v>15.5722222222222</c:v>
                </c:pt>
                <c:pt idx="11213">
                  <c:v>15.5736111111111</c:v>
                </c:pt>
                <c:pt idx="11214">
                  <c:v>15.574999999999999</c:v>
                </c:pt>
                <c:pt idx="11215">
                  <c:v>15.5763888888889</c:v>
                </c:pt>
                <c:pt idx="11216">
                  <c:v>15.577777777777801</c:v>
                </c:pt>
                <c:pt idx="11217">
                  <c:v>15.579166666666699</c:v>
                </c:pt>
                <c:pt idx="11218">
                  <c:v>15.5805555555556</c:v>
                </c:pt>
                <c:pt idx="11219">
                  <c:v>15.5819444444444</c:v>
                </c:pt>
                <c:pt idx="11220">
                  <c:v>15.5833333333333</c:v>
                </c:pt>
                <c:pt idx="11221">
                  <c:v>15.584722222222201</c:v>
                </c:pt>
                <c:pt idx="11222">
                  <c:v>15.5861111111111</c:v>
                </c:pt>
                <c:pt idx="11223">
                  <c:v>15.5875</c:v>
                </c:pt>
                <c:pt idx="11224">
                  <c:v>15.588888888888899</c:v>
                </c:pt>
                <c:pt idx="11225">
                  <c:v>15.5902777777778</c:v>
                </c:pt>
                <c:pt idx="11226">
                  <c:v>15.591666666666701</c:v>
                </c:pt>
                <c:pt idx="11227">
                  <c:v>15.593055555555599</c:v>
                </c:pt>
                <c:pt idx="11228">
                  <c:v>15.594444444444401</c:v>
                </c:pt>
                <c:pt idx="11229">
                  <c:v>15.595833333333299</c:v>
                </c:pt>
                <c:pt idx="11230">
                  <c:v>15.5972222222222</c:v>
                </c:pt>
                <c:pt idx="11231">
                  <c:v>15.598611111111101</c:v>
                </c:pt>
                <c:pt idx="11232">
                  <c:v>15.6</c:v>
                </c:pt>
                <c:pt idx="11233">
                  <c:v>15.6013888888889</c:v>
                </c:pt>
                <c:pt idx="11234">
                  <c:v>15.602777777777799</c:v>
                </c:pt>
                <c:pt idx="11235">
                  <c:v>15.6041666666667</c:v>
                </c:pt>
                <c:pt idx="11236">
                  <c:v>15.6055555555556</c:v>
                </c:pt>
                <c:pt idx="11237">
                  <c:v>15.6069444444444</c:v>
                </c:pt>
                <c:pt idx="11238">
                  <c:v>15.608333333333301</c:v>
                </c:pt>
                <c:pt idx="11239">
                  <c:v>15.609722222222199</c:v>
                </c:pt>
                <c:pt idx="11240">
                  <c:v>15.6111111111111</c:v>
                </c:pt>
                <c:pt idx="11241">
                  <c:v>15.612500000000001</c:v>
                </c:pt>
                <c:pt idx="11242">
                  <c:v>15.6138888888889</c:v>
                </c:pt>
                <c:pt idx="11243">
                  <c:v>15.6152777777778</c:v>
                </c:pt>
                <c:pt idx="11244">
                  <c:v>15.616666666666699</c:v>
                </c:pt>
                <c:pt idx="11245">
                  <c:v>15.6180555555556</c:v>
                </c:pt>
                <c:pt idx="11246">
                  <c:v>15.619444444444399</c:v>
                </c:pt>
                <c:pt idx="11247">
                  <c:v>15.6208333333333</c:v>
                </c:pt>
                <c:pt idx="11248">
                  <c:v>15.6222222222222</c:v>
                </c:pt>
                <c:pt idx="11249">
                  <c:v>15.623611111111099</c:v>
                </c:pt>
                <c:pt idx="11250">
                  <c:v>15.625</c:v>
                </c:pt>
                <c:pt idx="11251">
                  <c:v>15.626388888888901</c:v>
                </c:pt>
                <c:pt idx="11252">
                  <c:v>15.6277777777778</c:v>
                </c:pt>
                <c:pt idx="11253">
                  <c:v>15.6291666666667</c:v>
                </c:pt>
                <c:pt idx="11254">
                  <c:v>15.630555555555601</c:v>
                </c:pt>
                <c:pt idx="11255">
                  <c:v>15.6319444444444</c:v>
                </c:pt>
                <c:pt idx="11256">
                  <c:v>15.633333333333301</c:v>
                </c:pt>
                <c:pt idx="11257">
                  <c:v>15.6347222222222</c:v>
                </c:pt>
                <c:pt idx="11258">
                  <c:v>15.6361111111111</c:v>
                </c:pt>
                <c:pt idx="11259">
                  <c:v>15.637499999999999</c:v>
                </c:pt>
                <c:pt idx="11260">
                  <c:v>15.6388888888889</c:v>
                </c:pt>
                <c:pt idx="11261">
                  <c:v>15.640277777777801</c:v>
                </c:pt>
                <c:pt idx="11262">
                  <c:v>15.641666666666699</c:v>
                </c:pt>
                <c:pt idx="11263">
                  <c:v>15.6430555555556</c:v>
                </c:pt>
                <c:pt idx="11264">
                  <c:v>15.6444444444444</c:v>
                </c:pt>
                <c:pt idx="11265">
                  <c:v>15.6458333333333</c:v>
                </c:pt>
                <c:pt idx="11266">
                  <c:v>15.647222222222201</c:v>
                </c:pt>
                <c:pt idx="11267">
                  <c:v>15.6486111111111</c:v>
                </c:pt>
                <c:pt idx="11268">
                  <c:v>15.65</c:v>
                </c:pt>
                <c:pt idx="11269">
                  <c:v>15.651388888888899</c:v>
                </c:pt>
                <c:pt idx="11270">
                  <c:v>15.6527777777778</c:v>
                </c:pt>
                <c:pt idx="11271">
                  <c:v>15.654166666666701</c:v>
                </c:pt>
                <c:pt idx="11272">
                  <c:v>15.655555555555599</c:v>
                </c:pt>
                <c:pt idx="11273">
                  <c:v>15.656944444444401</c:v>
                </c:pt>
                <c:pt idx="11274">
                  <c:v>15.658333333333299</c:v>
                </c:pt>
                <c:pt idx="11275">
                  <c:v>15.6597222222222</c:v>
                </c:pt>
                <c:pt idx="11276">
                  <c:v>15.661111111111101</c:v>
                </c:pt>
                <c:pt idx="11277">
                  <c:v>15.6625</c:v>
                </c:pt>
                <c:pt idx="11278">
                  <c:v>15.6638888888889</c:v>
                </c:pt>
                <c:pt idx="11279">
                  <c:v>15.665277777777799</c:v>
                </c:pt>
                <c:pt idx="11280">
                  <c:v>15.6666666666667</c:v>
                </c:pt>
                <c:pt idx="11281">
                  <c:v>15.6680555555556</c:v>
                </c:pt>
                <c:pt idx="11282">
                  <c:v>15.6694444444444</c:v>
                </c:pt>
                <c:pt idx="11283">
                  <c:v>15.670833333333301</c:v>
                </c:pt>
                <c:pt idx="11284">
                  <c:v>15.672222222222199</c:v>
                </c:pt>
                <c:pt idx="11285">
                  <c:v>15.6736111111111</c:v>
                </c:pt>
                <c:pt idx="11286">
                  <c:v>15.675000000000001</c:v>
                </c:pt>
                <c:pt idx="11287">
                  <c:v>15.6763888888889</c:v>
                </c:pt>
                <c:pt idx="11288">
                  <c:v>15.6777777777778</c:v>
                </c:pt>
                <c:pt idx="11289">
                  <c:v>15.679166666666699</c:v>
                </c:pt>
                <c:pt idx="11290">
                  <c:v>15.6805555555556</c:v>
                </c:pt>
                <c:pt idx="11291">
                  <c:v>15.681944444444399</c:v>
                </c:pt>
                <c:pt idx="11292">
                  <c:v>15.6833333333333</c:v>
                </c:pt>
                <c:pt idx="11293">
                  <c:v>15.6847222222222</c:v>
                </c:pt>
                <c:pt idx="11294">
                  <c:v>15.686111111111099</c:v>
                </c:pt>
                <c:pt idx="11295">
                  <c:v>15.6875</c:v>
                </c:pt>
                <c:pt idx="11296">
                  <c:v>15.688888888888901</c:v>
                </c:pt>
                <c:pt idx="11297">
                  <c:v>15.6902777777778</c:v>
                </c:pt>
                <c:pt idx="11298">
                  <c:v>15.6916666666667</c:v>
                </c:pt>
                <c:pt idx="11299">
                  <c:v>15.693055555555601</c:v>
                </c:pt>
                <c:pt idx="11300">
                  <c:v>15.6944444444444</c:v>
                </c:pt>
                <c:pt idx="11301">
                  <c:v>15.695833333333301</c:v>
                </c:pt>
                <c:pt idx="11302">
                  <c:v>15.6972222222222</c:v>
                </c:pt>
                <c:pt idx="11303">
                  <c:v>15.6986111111111</c:v>
                </c:pt>
                <c:pt idx="11304">
                  <c:v>15.7</c:v>
                </c:pt>
                <c:pt idx="11305">
                  <c:v>15.7013888888889</c:v>
                </c:pt>
                <c:pt idx="11306">
                  <c:v>15.702777777777801</c:v>
                </c:pt>
                <c:pt idx="11307">
                  <c:v>15.704166666666699</c:v>
                </c:pt>
                <c:pt idx="11308">
                  <c:v>15.7055555555556</c:v>
                </c:pt>
                <c:pt idx="11309">
                  <c:v>15.7069444444444</c:v>
                </c:pt>
                <c:pt idx="11310">
                  <c:v>15.7083333333333</c:v>
                </c:pt>
                <c:pt idx="11311">
                  <c:v>15.709722222222201</c:v>
                </c:pt>
                <c:pt idx="11312">
                  <c:v>15.7111111111111</c:v>
                </c:pt>
                <c:pt idx="11313">
                  <c:v>15.7125</c:v>
                </c:pt>
                <c:pt idx="11314">
                  <c:v>15.713888888888899</c:v>
                </c:pt>
                <c:pt idx="11315">
                  <c:v>15.7152777777778</c:v>
                </c:pt>
                <c:pt idx="11316">
                  <c:v>15.716666666666701</c:v>
                </c:pt>
                <c:pt idx="11317">
                  <c:v>15.718055555555599</c:v>
                </c:pt>
                <c:pt idx="11318">
                  <c:v>15.719444444444401</c:v>
                </c:pt>
                <c:pt idx="11319">
                  <c:v>15.720833333333299</c:v>
                </c:pt>
                <c:pt idx="11320">
                  <c:v>15.7222222222222</c:v>
                </c:pt>
                <c:pt idx="11321">
                  <c:v>15.723611111111101</c:v>
                </c:pt>
                <c:pt idx="11322">
                  <c:v>15.725</c:v>
                </c:pt>
                <c:pt idx="11323">
                  <c:v>15.7263888888889</c:v>
                </c:pt>
                <c:pt idx="11324">
                  <c:v>15.727777777777799</c:v>
                </c:pt>
                <c:pt idx="11325">
                  <c:v>15.7291666666667</c:v>
                </c:pt>
                <c:pt idx="11326">
                  <c:v>15.7305555555556</c:v>
                </c:pt>
                <c:pt idx="11327">
                  <c:v>15.7319444444444</c:v>
                </c:pt>
                <c:pt idx="11328">
                  <c:v>15.733333333333301</c:v>
                </c:pt>
                <c:pt idx="11329">
                  <c:v>15.734722222222199</c:v>
                </c:pt>
                <c:pt idx="11330">
                  <c:v>15.7361111111111</c:v>
                </c:pt>
                <c:pt idx="11331">
                  <c:v>15.737500000000001</c:v>
                </c:pt>
                <c:pt idx="11332">
                  <c:v>15.7388888888889</c:v>
                </c:pt>
                <c:pt idx="11333">
                  <c:v>15.7402777777778</c:v>
                </c:pt>
                <c:pt idx="11334">
                  <c:v>15.741666666666699</c:v>
                </c:pt>
                <c:pt idx="11335">
                  <c:v>15.7430555555556</c:v>
                </c:pt>
                <c:pt idx="11336">
                  <c:v>15.744444444444399</c:v>
                </c:pt>
                <c:pt idx="11337">
                  <c:v>15.7458333333333</c:v>
                </c:pt>
                <c:pt idx="11338">
                  <c:v>15.7472222222222</c:v>
                </c:pt>
                <c:pt idx="11339">
                  <c:v>15.748611111111099</c:v>
                </c:pt>
                <c:pt idx="11340">
                  <c:v>15.75</c:v>
                </c:pt>
                <c:pt idx="11341">
                  <c:v>15.751388888888901</c:v>
                </c:pt>
                <c:pt idx="11342">
                  <c:v>15.7527777777778</c:v>
                </c:pt>
                <c:pt idx="11343">
                  <c:v>15.7541666666667</c:v>
                </c:pt>
                <c:pt idx="11344">
                  <c:v>15.755555555555601</c:v>
                </c:pt>
                <c:pt idx="11345">
                  <c:v>15.7569444444444</c:v>
                </c:pt>
                <c:pt idx="11346">
                  <c:v>15.758333333333301</c:v>
                </c:pt>
                <c:pt idx="11347">
                  <c:v>15.7597222222222</c:v>
                </c:pt>
                <c:pt idx="11348">
                  <c:v>15.7611111111111</c:v>
                </c:pt>
                <c:pt idx="11349">
                  <c:v>15.762499999999999</c:v>
                </c:pt>
                <c:pt idx="11350">
                  <c:v>15.7638888888889</c:v>
                </c:pt>
                <c:pt idx="11351">
                  <c:v>15.765277777777801</c:v>
                </c:pt>
                <c:pt idx="11352">
                  <c:v>15.766666666666699</c:v>
                </c:pt>
                <c:pt idx="11353">
                  <c:v>15.7680555555556</c:v>
                </c:pt>
                <c:pt idx="11354">
                  <c:v>15.7694444444444</c:v>
                </c:pt>
                <c:pt idx="11355">
                  <c:v>15.7708333333333</c:v>
                </c:pt>
                <c:pt idx="11356">
                  <c:v>15.772222222222201</c:v>
                </c:pt>
                <c:pt idx="11357">
                  <c:v>15.7736111111111</c:v>
                </c:pt>
                <c:pt idx="11358">
                  <c:v>15.775</c:v>
                </c:pt>
                <c:pt idx="11359">
                  <c:v>15.776388888888899</c:v>
                </c:pt>
                <c:pt idx="11360">
                  <c:v>15.7777777777778</c:v>
                </c:pt>
                <c:pt idx="11361">
                  <c:v>15.779166666666701</c:v>
                </c:pt>
                <c:pt idx="11362">
                  <c:v>15.780555555555599</c:v>
                </c:pt>
                <c:pt idx="11363">
                  <c:v>15.781944444444401</c:v>
                </c:pt>
                <c:pt idx="11364">
                  <c:v>15.783333333333299</c:v>
                </c:pt>
                <c:pt idx="11365">
                  <c:v>15.7847222222222</c:v>
                </c:pt>
                <c:pt idx="11366">
                  <c:v>15.786111111111101</c:v>
                </c:pt>
                <c:pt idx="11367">
                  <c:v>15.7875</c:v>
                </c:pt>
                <c:pt idx="11368">
                  <c:v>15.7888888888889</c:v>
                </c:pt>
                <c:pt idx="11369">
                  <c:v>15.790277777777799</c:v>
                </c:pt>
                <c:pt idx="11370">
                  <c:v>15.7916666666667</c:v>
                </c:pt>
                <c:pt idx="11371">
                  <c:v>15.7930555555556</c:v>
                </c:pt>
                <c:pt idx="11372">
                  <c:v>15.7944444444444</c:v>
                </c:pt>
                <c:pt idx="11373">
                  <c:v>15.795833333333301</c:v>
                </c:pt>
                <c:pt idx="11374">
                  <c:v>15.797222222222199</c:v>
                </c:pt>
                <c:pt idx="11375">
                  <c:v>15.7986111111111</c:v>
                </c:pt>
                <c:pt idx="11376">
                  <c:v>15.8</c:v>
                </c:pt>
                <c:pt idx="11377">
                  <c:v>15.8013888888889</c:v>
                </c:pt>
                <c:pt idx="11378">
                  <c:v>15.8027777777778</c:v>
                </c:pt>
                <c:pt idx="11379">
                  <c:v>15.804166666666699</c:v>
                </c:pt>
                <c:pt idx="11380">
                  <c:v>15.8055555555556</c:v>
                </c:pt>
                <c:pt idx="11381">
                  <c:v>15.806944444444399</c:v>
                </c:pt>
                <c:pt idx="11382">
                  <c:v>15.8083333333333</c:v>
                </c:pt>
                <c:pt idx="11383">
                  <c:v>15.8097222222222</c:v>
                </c:pt>
                <c:pt idx="11384">
                  <c:v>15.811111111111099</c:v>
                </c:pt>
                <c:pt idx="11385">
                  <c:v>15.8125</c:v>
                </c:pt>
                <c:pt idx="11386">
                  <c:v>15.813888888888901</c:v>
                </c:pt>
                <c:pt idx="11387">
                  <c:v>15.8152777777778</c:v>
                </c:pt>
                <c:pt idx="11388">
                  <c:v>15.8166666666667</c:v>
                </c:pt>
                <c:pt idx="11389">
                  <c:v>15.818055555555601</c:v>
                </c:pt>
                <c:pt idx="11390">
                  <c:v>15.8194444444444</c:v>
                </c:pt>
                <c:pt idx="11391">
                  <c:v>15.820833333333301</c:v>
                </c:pt>
                <c:pt idx="11392">
                  <c:v>15.8222222222222</c:v>
                </c:pt>
                <c:pt idx="11393">
                  <c:v>15.8236111111111</c:v>
                </c:pt>
                <c:pt idx="11394">
                  <c:v>15.824999999999999</c:v>
                </c:pt>
                <c:pt idx="11395">
                  <c:v>15.8263888888889</c:v>
                </c:pt>
                <c:pt idx="11396">
                  <c:v>15.827777777777801</c:v>
                </c:pt>
                <c:pt idx="11397">
                  <c:v>15.829166666666699</c:v>
                </c:pt>
                <c:pt idx="11398">
                  <c:v>15.8305555555556</c:v>
                </c:pt>
                <c:pt idx="11399">
                  <c:v>15.8319444444444</c:v>
                </c:pt>
                <c:pt idx="11400">
                  <c:v>15.8333333333333</c:v>
                </c:pt>
                <c:pt idx="11401">
                  <c:v>15.834722222222201</c:v>
                </c:pt>
                <c:pt idx="11402">
                  <c:v>15.8361111111111</c:v>
                </c:pt>
                <c:pt idx="11403">
                  <c:v>15.8375</c:v>
                </c:pt>
                <c:pt idx="11404">
                  <c:v>15.838888888888899</c:v>
                </c:pt>
                <c:pt idx="11405">
                  <c:v>15.8402777777778</c:v>
                </c:pt>
                <c:pt idx="11406">
                  <c:v>15.841666666666701</c:v>
                </c:pt>
                <c:pt idx="11407">
                  <c:v>15.843055555555599</c:v>
                </c:pt>
                <c:pt idx="11408">
                  <c:v>15.844444444444401</c:v>
                </c:pt>
                <c:pt idx="11409">
                  <c:v>15.845833333333299</c:v>
                </c:pt>
                <c:pt idx="11410">
                  <c:v>15.8472222222222</c:v>
                </c:pt>
                <c:pt idx="11411">
                  <c:v>15.848611111111101</c:v>
                </c:pt>
                <c:pt idx="11412">
                  <c:v>15.85</c:v>
                </c:pt>
                <c:pt idx="11413">
                  <c:v>15.8513888888889</c:v>
                </c:pt>
                <c:pt idx="11414">
                  <c:v>15.852777777777799</c:v>
                </c:pt>
                <c:pt idx="11415">
                  <c:v>15.8541666666667</c:v>
                </c:pt>
                <c:pt idx="11416">
                  <c:v>15.8555555555556</c:v>
                </c:pt>
                <c:pt idx="11417">
                  <c:v>15.8569444444444</c:v>
                </c:pt>
                <c:pt idx="11418">
                  <c:v>15.858333333333301</c:v>
                </c:pt>
                <c:pt idx="11419">
                  <c:v>15.859722222222199</c:v>
                </c:pt>
                <c:pt idx="11420">
                  <c:v>15.8611111111111</c:v>
                </c:pt>
                <c:pt idx="11421">
                  <c:v>15.862500000000001</c:v>
                </c:pt>
                <c:pt idx="11422">
                  <c:v>15.8638888888889</c:v>
                </c:pt>
                <c:pt idx="11423">
                  <c:v>15.8652777777778</c:v>
                </c:pt>
                <c:pt idx="11424">
                  <c:v>15.866666666666699</c:v>
                </c:pt>
                <c:pt idx="11425">
                  <c:v>15.8680555555556</c:v>
                </c:pt>
                <c:pt idx="11426">
                  <c:v>15.869444444444399</c:v>
                </c:pt>
                <c:pt idx="11427">
                  <c:v>15.8708333333333</c:v>
                </c:pt>
                <c:pt idx="11428">
                  <c:v>15.8722222222222</c:v>
                </c:pt>
                <c:pt idx="11429">
                  <c:v>15.873611111111099</c:v>
                </c:pt>
                <c:pt idx="11430">
                  <c:v>15.875</c:v>
                </c:pt>
                <c:pt idx="11431">
                  <c:v>15.876388888888901</c:v>
                </c:pt>
                <c:pt idx="11432">
                  <c:v>15.8777777777778</c:v>
                </c:pt>
                <c:pt idx="11433">
                  <c:v>15.8791666666667</c:v>
                </c:pt>
                <c:pt idx="11434">
                  <c:v>15.880555555555601</c:v>
                </c:pt>
                <c:pt idx="11435">
                  <c:v>15.8819444444444</c:v>
                </c:pt>
                <c:pt idx="11436">
                  <c:v>15.883333333333301</c:v>
                </c:pt>
                <c:pt idx="11437">
                  <c:v>15.8847222222222</c:v>
                </c:pt>
                <c:pt idx="11438">
                  <c:v>15.8861111111111</c:v>
                </c:pt>
                <c:pt idx="11439">
                  <c:v>15.887499999999999</c:v>
                </c:pt>
                <c:pt idx="11440">
                  <c:v>15.8888888888889</c:v>
                </c:pt>
                <c:pt idx="11441">
                  <c:v>15.890277777777801</c:v>
                </c:pt>
                <c:pt idx="11442">
                  <c:v>15.891666666666699</c:v>
                </c:pt>
                <c:pt idx="11443">
                  <c:v>15.8930555555556</c:v>
                </c:pt>
                <c:pt idx="11444">
                  <c:v>15.8944444444444</c:v>
                </c:pt>
                <c:pt idx="11445">
                  <c:v>15.8958333333333</c:v>
                </c:pt>
                <c:pt idx="11446">
                  <c:v>15.897222222222201</c:v>
                </c:pt>
                <c:pt idx="11447">
                  <c:v>15.8986111111111</c:v>
                </c:pt>
                <c:pt idx="11448">
                  <c:v>15.9</c:v>
                </c:pt>
                <c:pt idx="11449">
                  <c:v>15.901388888888899</c:v>
                </c:pt>
                <c:pt idx="11450">
                  <c:v>15.9027777777778</c:v>
                </c:pt>
                <c:pt idx="11451">
                  <c:v>15.904166666666701</c:v>
                </c:pt>
                <c:pt idx="11452">
                  <c:v>15.905555555555599</c:v>
                </c:pt>
                <c:pt idx="11453">
                  <c:v>15.906944444444401</c:v>
                </c:pt>
                <c:pt idx="11454">
                  <c:v>15.908333333333299</c:v>
                </c:pt>
                <c:pt idx="11455">
                  <c:v>15.9097222222222</c:v>
                </c:pt>
                <c:pt idx="11456">
                  <c:v>15.911111111111101</c:v>
                </c:pt>
                <c:pt idx="11457">
                  <c:v>15.9125</c:v>
                </c:pt>
                <c:pt idx="11458">
                  <c:v>15.9138888888889</c:v>
                </c:pt>
                <c:pt idx="11459">
                  <c:v>15.915277777777799</c:v>
                </c:pt>
                <c:pt idx="11460">
                  <c:v>15.9166666666667</c:v>
                </c:pt>
                <c:pt idx="11461">
                  <c:v>15.9180555555556</c:v>
                </c:pt>
                <c:pt idx="11462">
                  <c:v>15.9194444444444</c:v>
                </c:pt>
                <c:pt idx="11463">
                  <c:v>15.920833333333301</c:v>
                </c:pt>
                <c:pt idx="11464">
                  <c:v>15.922222222222199</c:v>
                </c:pt>
                <c:pt idx="11465">
                  <c:v>15.9236111111111</c:v>
                </c:pt>
                <c:pt idx="11466">
                  <c:v>15.925000000000001</c:v>
                </c:pt>
                <c:pt idx="11467">
                  <c:v>15.9263888888889</c:v>
                </c:pt>
                <c:pt idx="11468">
                  <c:v>15.9277777777778</c:v>
                </c:pt>
                <c:pt idx="11469">
                  <c:v>15.929166666666699</c:v>
                </c:pt>
                <c:pt idx="11470">
                  <c:v>15.9305555555556</c:v>
                </c:pt>
                <c:pt idx="11471">
                  <c:v>15.931944444444399</c:v>
                </c:pt>
                <c:pt idx="11472">
                  <c:v>15.9333333333333</c:v>
                </c:pt>
                <c:pt idx="11473">
                  <c:v>15.9347222222222</c:v>
                </c:pt>
                <c:pt idx="11474">
                  <c:v>15.936111111111099</c:v>
                </c:pt>
                <c:pt idx="11475">
                  <c:v>15.9375</c:v>
                </c:pt>
                <c:pt idx="11476">
                  <c:v>15.938888888888901</c:v>
                </c:pt>
                <c:pt idx="11477">
                  <c:v>15.9402777777778</c:v>
                </c:pt>
                <c:pt idx="11478">
                  <c:v>15.9416666666667</c:v>
                </c:pt>
                <c:pt idx="11479">
                  <c:v>15.943055555555601</c:v>
                </c:pt>
                <c:pt idx="11480">
                  <c:v>15.9444444444444</c:v>
                </c:pt>
                <c:pt idx="11481">
                  <c:v>15.945833333333301</c:v>
                </c:pt>
                <c:pt idx="11482">
                  <c:v>15.9472222222222</c:v>
                </c:pt>
                <c:pt idx="11483">
                  <c:v>15.9486111111111</c:v>
                </c:pt>
                <c:pt idx="11484">
                  <c:v>15.95</c:v>
                </c:pt>
                <c:pt idx="11485">
                  <c:v>15.9513888888889</c:v>
                </c:pt>
                <c:pt idx="11486">
                  <c:v>15.952777777777801</c:v>
                </c:pt>
                <c:pt idx="11487">
                  <c:v>15.954166666666699</c:v>
                </c:pt>
                <c:pt idx="11488">
                  <c:v>15.9555555555556</c:v>
                </c:pt>
                <c:pt idx="11489">
                  <c:v>15.9569444444444</c:v>
                </c:pt>
                <c:pt idx="11490">
                  <c:v>15.9583333333333</c:v>
                </c:pt>
                <c:pt idx="11491">
                  <c:v>15.959722222222201</c:v>
                </c:pt>
                <c:pt idx="11492">
                  <c:v>15.9611111111111</c:v>
                </c:pt>
                <c:pt idx="11493">
                  <c:v>15.9625</c:v>
                </c:pt>
                <c:pt idx="11494">
                  <c:v>15.963888888888899</c:v>
                </c:pt>
                <c:pt idx="11495">
                  <c:v>15.9652777777778</c:v>
                </c:pt>
                <c:pt idx="11496">
                  <c:v>15.966666666666701</c:v>
                </c:pt>
                <c:pt idx="11497">
                  <c:v>15.968055555555599</c:v>
                </c:pt>
                <c:pt idx="11498">
                  <c:v>15.969444444444401</c:v>
                </c:pt>
                <c:pt idx="11499">
                  <c:v>15.970833333333299</c:v>
                </c:pt>
                <c:pt idx="11500">
                  <c:v>15.9722222222222</c:v>
                </c:pt>
                <c:pt idx="11501">
                  <c:v>15.973611111111101</c:v>
                </c:pt>
                <c:pt idx="11502">
                  <c:v>15.975</c:v>
                </c:pt>
                <c:pt idx="11503">
                  <c:v>15.9763888888889</c:v>
                </c:pt>
                <c:pt idx="11504">
                  <c:v>15.977777777777799</c:v>
                </c:pt>
                <c:pt idx="11505">
                  <c:v>15.9791666666667</c:v>
                </c:pt>
                <c:pt idx="11506">
                  <c:v>15.9805555555556</c:v>
                </c:pt>
                <c:pt idx="11507">
                  <c:v>15.9819444444444</c:v>
                </c:pt>
                <c:pt idx="11508">
                  <c:v>15.983333333333301</c:v>
                </c:pt>
                <c:pt idx="11509">
                  <c:v>15.984722222222199</c:v>
                </c:pt>
                <c:pt idx="11510">
                  <c:v>15.9861111111111</c:v>
                </c:pt>
                <c:pt idx="11511">
                  <c:v>15.987500000000001</c:v>
                </c:pt>
                <c:pt idx="11512">
                  <c:v>15.9888888888889</c:v>
                </c:pt>
                <c:pt idx="11513">
                  <c:v>15.9902777777778</c:v>
                </c:pt>
                <c:pt idx="11514">
                  <c:v>15.991666666666699</c:v>
                </c:pt>
                <c:pt idx="11515">
                  <c:v>15.9930555555556</c:v>
                </c:pt>
                <c:pt idx="11516">
                  <c:v>15.994444444444399</c:v>
                </c:pt>
                <c:pt idx="11517">
                  <c:v>15.9958333333333</c:v>
                </c:pt>
                <c:pt idx="11518">
                  <c:v>15.9972222222222</c:v>
                </c:pt>
                <c:pt idx="11519">
                  <c:v>15.998611111111099</c:v>
                </c:pt>
                <c:pt idx="11520">
                  <c:v>16</c:v>
                </c:pt>
                <c:pt idx="11521">
                  <c:v>16.001388888888901</c:v>
                </c:pt>
                <c:pt idx="11522">
                  <c:v>16.002777777777801</c:v>
                </c:pt>
                <c:pt idx="11523">
                  <c:v>16.004166666666698</c:v>
                </c:pt>
                <c:pt idx="11524">
                  <c:v>16.005555555555599</c:v>
                </c:pt>
                <c:pt idx="11525">
                  <c:v>16.0069444444444</c:v>
                </c:pt>
                <c:pt idx="11526">
                  <c:v>16.008333333333301</c:v>
                </c:pt>
                <c:pt idx="11527">
                  <c:v>16.009722222222202</c:v>
                </c:pt>
                <c:pt idx="11528">
                  <c:v>16.011111111111099</c:v>
                </c:pt>
                <c:pt idx="11529">
                  <c:v>16.012499999999999</c:v>
                </c:pt>
                <c:pt idx="11530">
                  <c:v>16.0138888888889</c:v>
                </c:pt>
                <c:pt idx="11531">
                  <c:v>16.015277777777801</c:v>
                </c:pt>
                <c:pt idx="11532">
                  <c:v>16.016666666666701</c:v>
                </c:pt>
                <c:pt idx="11533">
                  <c:v>16.018055555555598</c:v>
                </c:pt>
                <c:pt idx="11534">
                  <c:v>16.0194444444444</c:v>
                </c:pt>
                <c:pt idx="11535">
                  <c:v>16.0208333333333</c:v>
                </c:pt>
                <c:pt idx="11536">
                  <c:v>16.022222222222201</c:v>
                </c:pt>
                <c:pt idx="11537">
                  <c:v>16.023611111111101</c:v>
                </c:pt>
                <c:pt idx="11538">
                  <c:v>16.024999999999999</c:v>
                </c:pt>
                <c:pt idx="11539">
                  <c:v>16.026388888888899</c:v>
                </c:pt>
                <c:pt idx="11540">
                  <c:v>16.0277777777778</c:v>
                </c:pt>
                <c:pt idx="11541">
                  <c:v>16.029166666666701</c:v>
                </c:pt>
                <c:pt idx="11542">
                  <c:v>16.030555555555601</c:v>
                </c:pt>
                <c:pt idx="11543">
                  <c:v>16.031944444444399</c:v>
                </c:pt>
                <c:pt idx="11544">
                  <c:v>16.033333333333299</c:v>
                </c:pt>
                <c:pt idx="11545">
                  <c:v>16.0347222222222</c:v>
                </c:pt>
                <c:pt idx="11546">
                  <c:v>16.036111111111101</c:v>
                </c:pt>
                <c:pt idx="11547">
                  <c:v>16.037500000000001</c:v>
                </c:pt>
                <c:pt idx="11548">
                  <c:v>16.038888888888899</c:v>
                </c:pt>
                <c:pt idx="11549">
                  <c:v>16.040277777777799</c:v>
                </c:pt>
                <c:pt idx="11550">
                  <c:v>16.0416666666667</c:v>
                </c:pt>
                <c:pt idx="11551">
                  <c:v>16.0430555555556</c:v>
                </c:pt>
                <c:pt idx="11552">
                  <c:v>16.044444444444402</c:v>
                </c:pt>
                <c:pt idx="11553">
                  <c:v>16.045833333333299</c:v>
                </c:pt>
                <c:pt idx="11554">
                  <c:v>16.047222222222199</c:v>
                </c:pt>
                <c:pt idx="11555">
                  <c:v>16.0486111111111</c:v>
                </c:pt>
                <c:pt idx="11556">
                  <c:v>16.05</c:v>
                </c:pt>
                <c:pt idx="11557">
                  <c:v>16.051388888888901</c:v>
                </c:pt>
                <c:pt idx="11558">
                  <c:v>16.052777777777798</c:v>
                </c:pt>
                <c:pt idx="11559">
                  <c:v>16.054166666666699</c:v>
                </c:pt>
                <c:pt idx="11560">
                  <c:v>16.0555555555556</c:v>
                </c:pt>
                <c:pt idx="11561">
                  <c:v>16.056944444444401</c:v>
                </c:pt>
                <c:pt idx="11562">
                  <c:v>16.058333333333302</c:v>
                </c:pt>
                <c:pt idx="11563">
                  <c:v>16.059722222222199</c:v>
                </c:pt>
                <c:pt idx="11564">
                  <c:v>16.061111111111099</c:v>
                </c:pt>
                <c:pt idx="11565">
                  <c:v>16.0625</c:v>
                </c:pt>
                <c:pt idx="11566">
                  <c:v>16.063888888888901</c:v>
                </c:pt>
                <c:pt idx="11567">
                  <c:v>16.065277777777801</c:v>
                </c:pt>
                <c:pt idx="11568">
                  <c:v>16.066666666666698</c:v>
                </c:pt>
                <c:pt idx="11569">
                  <c:v>16.068055555555599</c:v>
                </c:pt>
                <c:pt idx="11570">
                  <c:v>16.0694444444444</c:v>
                </c:pt>
                <c:pt idx="11571">
                  <c:v>16.070833333333301</c:v>
                </c:pt>
                <c:pt idx="11572">
                  <c:v>16.072222222222202</c:v>
                </c:pt>
                <c:pt idx="11573">
                  <c:v>16.073611111111099</c:v>
                </c:pt>
                <c:pt idx="11574">
                  <c:v>16.074999999999999</c:v>
                </c:pt>
                <c:pt idx="11575">
                  <c:v>16.0763888888889</c:v>
                </c:pt>
                <c:pt idx="11576">
                  <c:v>16.077777777777801</c:v>
                </c:pt>
                <c:pt idx="11577">
                  <c:v>16.079166666666701</c:v>
                </c:pt>
                <c:pt idx="11578">
                  <c:v>16.080555555555598</c:v>
                </c:pt>
                <c:pt idx="11579">
                  <c:v>16.0819444444444</c:v>
                </c:pt>
                <c:pt idx="11580">
                  <c:v>16.0833333333333</c:v>
                </c:pt>
                <c:pt idx="11581">
                  <c:v>16.084722222222201</c:v>
                </c:pt>
                <c:pt idx="11582">
                  <c:v>16.086111111111101</c:v>
                </c:pt>
                <c:pt idx="11583">
                  <c:v>16.087499999999999</c:v>
                </c:pt>
                <c:pt idx="11584">
                  <c:v>16.088888888888899</c:v>
                </c:pt>
                <c:pt idx="11585">
                  <c:v>16.0902777777778</c:v>
                </c:pt>
                <c:pt idx="11586">
                  <c:v>16.091666666666701</c:v>
                </c:pt>
                <c:pt idx="11587">
                  <c:v>16.093055555555601</c:v>
                </c:pt>
                <c:pt idx="11588">
                  <c:v>16.094444444444399</c:v>
                </c:pt>
                <c:pt idx="11589">
                  <c:v>16.095833333333299</c:v>
                </c:pt>
                <c:pt idx="11590">
                  <c:v>16.0972222222222</c:v>
                </c:pt>
                <c:pt idx="11591">
                  <c:v>16.098611111111101</c:v>
                </c:pt>
                <c:pt idx="11592">
                  <c:v>16.100000000000001</c:v>
                </c:pt>
                <c:pt idx="11593">
                  <c:v>16.101388888888899</c:v>
                </c:pt>
                <c:pt idx="11594">
                  <c:v>16.102777777777799</c:v>
                </c:pt>
                <c:pt idx="11595">
                  <c:v>16.1041666666667</c:v>
                </c:pt>
                <c:pt idx="11596">
                  <c:v>16.1055555555556</c:v>
                </c:pt>
                <c:pt idx="11597">
                  <c:v>16.106944444444402</c:v>
                </c:pt>
                <c:pt idx="11598">
                  <c:v>16.108333333333299</c:v>
                </c:pt>
                <c:pt idx="11599">
                  <c:v>16.109722222222199</c:v>
                </c:pt>
                <c:pt idx="11600">
                  <c:v>16.1111111111111</c:v>
                </c:pt>
                <c:pt idx="11601">
                  <c:v>16.112500000000001</c:v>
                </c:pt>
                <c:pt idx="11602">
                  <c:v>16.113888888888901</c:v>
                </c:pt>
                <c:pt idx="11603">
                  <c:v>16.115277777777798</c:v>
                </c:pt>
                <c:pt idx="11604">
                  <c:v>16.116666666666699</c:v>
                </c:pt>
                <c:pt idx="11605">
                  <c:v>16.1180555555556</c:v>
                </c:pt>
                <c:pt idx="11606">
                  <c:v>16.119444444444401</c:v>
                </c:pt>
                <c:pt idx="11607">
                  <c:v>16.120833333333302</c:v>
                </c:pt>
                <c:pt idx="11608">
                  <c:v>16.122222222222199</c:v>
                </c:pt>
                <c:pt idx="11609">
                  <c:v>16.123611111111099</c:v>
                </c:pt>
                <c:pt idx="11610">
                  <c:v>16.125</c:v>
                </c:pt>
                <c:pt idx="11611">
                  <c:v>16.126388888888901</c:v>
                </c:pt>
                <c:pt idx="11612">
                  <c:v>16.127777777777801</c:v>
                </c:pt>
                <c:pt idx="11613">
                  <c:v>16.129166666666698</c:v>
                </c:pt>
                <c:pt idx="11614">
                  <c:v>16.130555555555599</c:v>
                </c:pt>
                <c:pt idx="11615">
                  <c:v>16.1319444444444</c:v>
                </c:pt>
                <c:pt idx="11616">
                  <c:v>16.133333333333301</c:v>
                </c:pt>
                <c:pt idx="11617">
                  <c:v>16.134722222222202</c:v>
                </c:pt>
                <c:pt idx="11618">
                  <c:v>16.136111111111099</c:v>
                </c:pt>
                <c:pt idx="11619">
                  <c:v>16.137499999999999</c:v>
                </c:pt>
                <c:pt idx="11620">
                  <c:v>16.1388888888889</c:v>
                </c:pt>
                <c:pt idx="11621">
                  <c:v>16.140277777777801</c:v>
                </c:pt>
                <c:pt idx="11622">
                  <c:v>16.141666666666701</c:v>
                </c:pt>
                <c:pt idx="11623">
                  <c:v>16.143055555555598</c:v>
                </c:pt>
                <c:pt idx="11624">
                  <c:v>16.1444444444444</c:v>
                </c:pt>
                <c:pt idx="11625">
                  <c:v>16.1458333333333</c:v>
                </c:pt>
                <c:pt idx="11626">
                  <c:v>16.147222222222201</c:v>
                </c:pt>
                <c:pt idx="11627">
                  <c:v>16.148611111111101</c:v>
                </c:pt>
                <c:pt idx="11628">
                  <c:v>16.149999999999999</c:v>
                </c:pt>
                <c:pt idx="11629">
                  <c:v>16.151388888888899</c:v>
                </c:pt>
                <c:pt idx="11630">
                  <c:v>16.1527777777778</c:v>
                </c:pt>
                <c:pt idx="11631">
                  <c:v>16.154166666666701</c:v>
                </c:pt>
                <c:pt idx="11632">
                  <c:v>16.155555555555601</c:v>
                </c:pt>
                <c:pt idx="11633">
                  <c:v>16.156944444444399</c:v>
                </c:pt>
                <c:pt idx="11634">
                  <c:v>16.158333333333299</c:v>
                </c:pt>
                <c:pt idx="11635">
                  <c:v>16.1597222222222</c:v>
                </c:pt>
                <c:pt idx="11636">
                  <c:v>16.161111111111101</c:v>
                </c:pt>
                <c:pt idx="11637">
                  <c:v>16.162500000000001</c:v>
                </c:pt>
                <c:pt idx="11638">
                  <c:v>16.163888888888899</c:v>
                </c:pt>
                <c:pt idx="11639">
                  <c:v>16.165277777777799</c:v>
                </c:pt>
                <c:pt idx="11640">
                  <c:v>16.1666666666667</c:v>
                </c:pt>
                <c:pt idx="11641">
                  <c:v>16.1680555555556</c:v>
                </c:pt>
                <c:pt idx="11642">
                  <c:v>16.169444444444402</c:v>
                </c:pt>
                <c:pt idx="11643">
                  <c:v>16.170833333333299</c:v>
                </c:pt>
                <c:pt idx="11644">
                  <c:v>16.172222222222199</c:v>
                </c:pt>
                <c:pt idx="11645">
                  <c:v>16.1736111111111</c:v>
                </c:pt>
                <c:pt idx="11646">
                  <c:v>16.175000000000001</c:v>
                </c:pt>
                <c:pt idx="11647">
                  <c:v>16.176388888888901</c:v>
                </c:pt>
                <c:pt idx="11648">
                  <c:v>16.177777777777798</c:v>
                </c:pt>
                <c:pt idx="11649">
                  <c:v>16.179166666666699</c:v>
                </c:pt>
                <c:pt idx="11650">
                  <c:v>16.1805555555556</c:v>
                </c:pt>
                <c:pt idx="11651">
                  <c:v>16.181944444444401</c:v>
                </c:pt>
                <c:pt idx="11652">
                  <c:v>16.183333333333302</c:v>
                </c:pt>
                <c:pt idx="11653">
                  <c:v>16.184722222222199</c:v>
                </c:pt>
                <c:pt idx="11654">
                  <c:v>16.186111111111099</c:v>
                </c:pt>
                <c:pt idx="11655">
                  <c:v>16.1875</c:v>
                </c:pt>
                <c:pt idx="11656">
                  <c:v>16.188888888888901</c:v>
                </c:pt>
                <c:pt idx="11657">
                  <c:v>16.190277777777801</c:v>
                </c:pt>
                <c:pt idx="11658">
                  <c:v>16.191666666666698</c:v>
                </c:pt>
                <c:pt idx="11659">
                  <c:v>16.193055555555599</c:v>
                </c:pt>
                <c:pt idx="11660">
                  <c:v>16.1944444444444</c:v>
                </c:pt>
                <c:pt idx="11661">
                  <c:v>16.195833333333301</c:v>
                </c:pt>
                <c:pt idx="11662">
                  <c:v>16.197222222222202</c:v>
                </c:pt>
                <c:pt idx="11663">
                  <c:v>16.198611111111099</c:v>
                </c:pt>
                <c:pt idx="11664">
                  <c:v>16.2</c:v>
                </c:pt>
                <c:pt idx="11665">
                  <c:v>16.2013888888889</c:v>
                </c:pt>
                <c:pt idx="11666">
                  <c:v>16.202777777777801</c:v>
                </c:pt>
                <c:pt idx="11667">
                  <c:v>16.204166666666701</c:v>
                </c:pt>
                <c:pt idx="11668">
                  <c:v>16.205555555555598</c:v>
                </c:pt>
                <c:pt idx="11669">
                  <c:v>16.2069444444444</c:v>
                </c:pt>
                <c:pt idx="11670">
                  <c:v>16.2083333333333</c:v>
                </c:pt>
                <c:pt idx="11671">
                  <c:v>16.209722222222201</c:v>
                </c:pt>
                <c:pt idx="11672">
                  <c:v>16.211111111111101</c:v>
                </c:pt>
                <c:pt idx="11673">
                  <c:v>16.212499999999999</c:v>
                </c:pt>
                <c:pt idx="11674">
                  <c:v>16.213888888888899</c:v>
                </c:pt>
                <c:pt idx="11675">
                  <c:v>16.2152777777778</c:v>
                </c:pt>
                <c:pt idx="11676">
                  <c:v>16.216666666666701</c:v>
                </c:pt>
                <c:pt idx="11677">
                  <c:v>16.218055555555601</c:v>
                </c:pt>
                <c:pt idx="11678">
                  <c:v>16.219444444444399</c:v>
                </c:pt>
                <c:pt idx="11679">
                  <c:v>16.220833333333299</c:v>
                </c:pt>
                <c:pt idx="11680">
                  <c:v>16.2222222222222</c:v>
                </c:pt>
                <c:pt idx="11681">
                  <c:v>16.223611111111101</c:v>
                </c:pt>
                <c:pt idx="11682">
                  <c:v>16.225000000000001</c:v>
                </c:pt>
                <c:pt idx="11683">
                  <c:v>16.226388888888899</c:v>
                </c:pt>
                <c:pt idx="11684">
                  <c:v>16.227777777777799</c:v>
                </c:pt>
                <c:pt idx="11685">
                  <c:v>16.2291666666667</c:v>
                </c:pt>
                <c:pt idx="11686">
                  <c:v>16.2305555555556</c:v>
                </c:pt>
                <c:pt idx="11687">
                  <c:v>16.231944444444402</c:v>
                </c:pt>
                <c:pt idx="11688">
                  <c:v>16.233333333333299</c:v>
                </c:pt>
                <c:pt idx="11689">
                  <c:v>16.234722222222199</c:v>
                </c:pt>
                <c:pt idx="11690">
                  <c:v>16.2361111111111</c:v>
                </c:pt>
                <c:pt idx="11691">
                  <c:v>16.237500000000001</c:v>
                </c:pt>
                <c:pt idx="11692">
                  <c:v>16.238888888888901</c:v>
                </c:pt>
                <c:pt idx="11693">
                  <c:v>16.240277777777798</c:v>
                </c:pt>
                <c:pt idx="11694">
                  <c:v>16.241666666666699</c:v>
                </c:pt>
                <c:pt idx="11695">
                  <c:v>16.2430555555556</c:v>
                </c:pt>
                <c:pt idx="11696">
                  <c:v>16.244444444444401</c:v>
                </c:pt>
                <c:pt idx="11697">
                  <c:v>16.245833333333302</c:v>
                </c:pt>
                <c:pt idx="11698">
                  <c:v>16.247222222222199</c:v>
                </c:pt>
                <c:pt idx="11699">
                  <c:v>16.248611111111099</c:v>
                </c:pt>
                <c:pt idx="11700">
                  <c:v>16.25</c:v>
                </c:pt>
                <c:pt idx="11701">
                  <c:v>16.251388888888901</c:v>
                </c:pt>
                <c:pt idx="11702">
                  <c:v>16.252777777777801</c:v>
                </c:pt>
                <c:pt idx="11703">
                  <c:v>16.254166666666698</c:v>
                </c:pt>
                <c:pt idx="11704">
                  <c:v>16.255555555555599</c:v>
                </c:pt>
                <c:pt idx="11705">
                  <c:v>16.2569444444444</c:v>
                </c:pt>
                <c:pt idx="11706">
                  <c:v>16.258333333333301</c:v>
                </c:pt>
                <c:pt idx="11707">
                  <c:v>16.259722222222202</c:v>
                </c:pt>
                <c:pt idx="11708">
                  <c:v>16.261111111111099</c:v>
                </c:pt>
                <c:pt idx="11709">
                  <c:v>16.262499999999999</c:v>
                </c:pt>
                <c:pt idx="11710">
                  <c:v>16.2638888888889</c:v>
                </c:pt>
                <c:pt idx="11711">
                  <c:v>16.265277777777801</c:v>
                </c:pt>
                <c:pt idx="11712">
                  <c:v>16.266666666666701</c:v>
                </c:pt>
                <c:pt idx="11713">
                  <c:v>16.268055555555598</c:v>
                </c:pt>
                <c:pt idx="11714">
                  <c:v>16.2694444444444</c:v>
                </c:pt>
                <c:pt idx="11715">
                  <c:v>16.2708333333333</c:v>
                </c:pt>
                <c:pt idx="11716">
                  <c:v>16.272222222222201</c:v>
                </c:pt>
                <c:pt idx="11717">
                  <c:v>16.273611111111101</c:v>
                </c:pt>
                <c:pt idx="11718">
                  <c:v>16.274999999999999</c:v>
                </c:pt>
                <c:pt idx="11719">
                  <c:v>16.276388888888899</c:v>
                </c:pt>
                <c:pt idx="11720">
                  <c:v>16.2777777777778</c:v>
                </c:pt>
                <c:pt idx="11721">
                  <c:v>16.279166666666701</c:v>
                </c:pt>
                <c:pt idx="11722">
                  <c:v>16.280555555555601</c:v>
                </c:pt>
                <c:pt idx="11723">
                  <c:v>16.281944444444399</c:v>
                </c:pt>
                <c:pt idx="11724">
                  <c:v>16.283333333333299</c:v>
                </c:pt>
                <c:pt idx="11725">
                  <c:v>16.2847222222222</c:v>
                </c:pt>
                <c:pt idx="11726">
                  <c:v>16.286111111111101</c:v>
                </c:pt>
                <c:pt idx="11727">
                  <c:v>16.287500000000001</c:v>
                </c:pt>
                <c:pt idx="11728">
                  <c:v>16.288888888888899</c:v>
                </c:pt>
                <c:pt idx="11729">
                  <c:v>16.290277777777799</c:v>
                </c:pt>
                <c:pt idx="11730">
                  <c:v>16.2916666666667</c:v>
                </c:pt>
                <c:pt idx="11731">
                  <c:v>16.2930555555556</c:v>
                </c:pt>
                <c:pt idx="11732">
                  <c:v>16.294444444444402</c:v>
                </c:pt>
                <c:pt idx="11733">
                  <c:v>16.295833333333299</c:v>
                </c:pt>
                <c:pt idx="11734">
                  <c:v>16.297222222222199</c:v>
                </c:pt>
                <c:pt idx="11735">
                  <c:v>16.2986111111111</c:v>
                </c:pt>
                <c:pt idx="11736">
                  <c:v>16.3</c:v>
                </c:pt>
                <c:pt idx="11737">
                  <c:v>16.301388888888901</c:v>
                </c:pt>
                <c:pt idx="11738">
                  <c:v>16.302777777777798</c:v>
                </c:pt>
                <c:pt idx="11739">
                  <c:v>16.304166666666699</c:v>
                </c:pt>
                <c:pt idx="11740">
                  <c:v>16.3055555555556</c:v>
                </c:pt>
                <c:pt idx="11741">
                  <c:v>16.306944444444401</c:v>
                </c:pt>
                <c:pt idx="11742">
                  <c:v>16.308333333333302</c:v>
                </c:pt>
                <c:pt idx="11743">
                  <c:v>16.309722222222199</c:v>
                </c:pt>
                <c:pt idx="11744">
                  <c:v>16.311111111111099</c:v>
                </c:pt>
                <c:pt idx="11745">
                  <c:v>16.3125</c:v>
                </c:pt>
                <c:pt idx="11746">
                  <c:v>16.313888888888901</c:v>
                </c:pt>
                <c:pt idx="11747">
                  <c:v>16.315277777777801</c:v>
                </c:pt>
                <c:pt idx="11748">
                  <c:v>16.316666666666698</c:v>
                </c:pt>
                <c:pt idx="11749">
                  <c:v>16.318055555555599</c:v>
                </c:pt>
                <c:pt idx="11750">
                  <c:v>16.3194444444444</c:v>
                </c:pt>
                <c:pt idx="11751">
                  <c:v>16.320833333333301</c:v>
                </c:pt>
                <c:pt idx="11752">
                  <c:v>16.322222222222202</c:v>
                </c:pt>
                <c:pt idx="11753">
                  <c:v>16.323611111111099</c:v>
                </c:pt>
                <c:pt idx="11754">
                  <c:v>16.324999999999999</c:v>
                </c:pt>
                <c:pt idx="11755">
                  <c:v>16.3263888888889</c:v>
                </c:pt>
                <c:pt idx="11756">
                  <c:v>16.327777777777801</c:v>
                </c:pt>
                <c:pt idx="11757">
                  <c:v>16.329166666666701</c:v>
                </c:pt>
                <c:pt idx="11758">
                  <c:v>16.330555555555598</c:v>
                </c:pt>
                <c:pt idx="11759">
                  <c:v>16.3319444444444</c:v>
                </c:pt>
                <c:pt idx="11760">
                  <c:v>16.3333333333333</c:v>
                </c:pt>
                <c:pt idx="11761">
                  <c:v>16.334722222222201</c:v>
                </c:pt>
                <c:pt idx="11762">
                  <c:v>16.336111111111101</c:v>
                </c:pt>
                <c:pt idx="11763">
                  <c:v>16.337499999999999</c:v>
                </c:pt>
                <c:pt idx="11764">
                  <c:v>16.338888888888899</c:v>
                </c:pt>
                <c:pt idx="11765">
                  <c:v>16.3402777777778</c:v>
                </c:pt>
                <c:pt idx="11766">
                  <c:v>16.341666666666701</c:v>
                </c:pt>
                <c:pt idx="11767">
                  <c:v>16.343055555555601</c:v>
                </c:pt>
                <c:pt idx="11768">
                  <c:v>16.344444444444399</c:v>
                </c:pt>
                <c:pt idx="11769">
                  <c:v>16.345833333333299</c:v>
                </c:pt>
                <c:pt idx="11770">
                  <c:v>16.3472222222222</c:v>
                </c:pt>
                <c:pt idx="11771">
                  <c:v>16.348611111111101</c:v>
                </c:pt>
                <c:pt idx="11772">
                  <c:v>16.350000000000001</c:v>
                </c:pt>
                <c:pt idx="11773">
                  <c:v>16.351388888888899</c:v>
                </c:pt>
                <c:pt idx="11774">
                  <c:v>16.352777777777799</c:v>
                </c:pt>
                <c:pt idx="11775">
                  <c:v>16.3541666666667</c:v>
                </c:pt>
                <c:pt idx="11776">
                  <c:v>16.3555555555556</c:v>
                </c:pt>
                <c:pt idx="11777">
                  <c:v>16.356944444444402</c:v>
                </c:pt>
                <c:pt idx="11778">
                  <c:v>16.358333333333299</c:v>
                </c:pt>
                <c:pt idx="11779">
                  <c:v>16.359722222222199</c:v>
                </c:pt>
                <c:pt idx="11780">
                  <c:v>16.3611111111111</c:v>
                </c:pt>
                <c:pt idx="11781">
                  <c:v>16.362500000000001</c:v>
                </c:pt>
                <c:pt idx="11782">
                  <c:v>16.363888888888901</c:v>
                </c:pt>
                <c:pt idx="11783">
                  <c:v>16.365277777777798</c:v>
                </c:pt>
                <c:pt idx="11784">
                  <c:v>16.366666666666699</c:v>
                </c:pt>
                <c:pt idx="11785">
                  <c:v>16.3680555555556</c:v>
                </c:pt>
                <c:pt idx="11786">
                  <c:v>16.369444444444401</c:v>
                </c:pt>
                <c:pt idx="11787">
                  <c:v>16.370833333333302</c:v>
                </c:pt>
                <c:pt idx="11788">
                  <c:v>16.372222222222199</c:v>
                </c:pt>
                <c:pt idx="11789">
                  <c:v>16.373611111111099</c:v>
                </c:pt>
                <c:pt idx="11790">
                  <c:v>16.375</c:v>
                </c:pt>
                <c:pt idx="11791">
                  <c:v>16.376388888888901</c:v>
                </c:pt>
                <c:pt idx="11792">
                  <c:v>16.377777777777801</c:v>
                </c:pt>
                <c:pt idx="11793">
                  <c:v>16.379166666666698</c:v>
                </c:pt>
                <c:pt idx="11794">
                  <c:v>16.380555555555599</c:v>
                </c:pt>
                <c:pt idx="11795">
                  <c:v>16.3819444444444</c:v>
                </c:pt>
                <c:pt idx="11796">
                  <c:v>16.383333333333301</c:v>
                </c:pt>
                <c:pt idx="11797">
                  <c:v>16.384722222222202</c:v>
                </c:pt>
                <c:pt idx="11798">
                  <c:v>16.386111111111099</c:v>
                </c:pt>
                <c:pt idx="11799">
                  <c:v>16.387499999999999</c:v>
                </c:pt>
                <c:pt idx="11800">
                  <c:v>16.3888888888889</c:v>
                </c:pt>
                <c:pt idx="11801">
                  <c:v>16.390277777777801</c:v>
                </c:pt>
                <c:pt idx="11802">
                  <c:v>16.391666666666701</c:v>
                </c:pt>
                <c:pt idx="11803">
                  <c:v>16.393055555555598</c:v>
                </c:pt>
                <c:pt idx="11804">
                  <c:v>16.3944444444444</c:v>
                </c:pt>
                <c:pt idx="11805">
                  <c:v>16.3958333333333</c:v>
                </c:pt>
                <c:pt idx="11806">
                  <c:v>16.397222222222201</c:v>
                </c:pt>
                <c:pt idx="11807">
                  <c:v>16.398611111111101</c:v>
                </c:pt>
                <c:pt idx="11808">
                  <c:v>16.399999999999999</c:v>
                </c:pt>
                <c:pt idx="11809">
                  <c:v>16.401388888888899</c:v>
                </c:pt>
                <c:pt idx="11810">
                  <c:v>16.4027777777778</c:v>
                </c:pt>
                <c:pt idx="11811">
                  <c:v>16.404166666666701</c:v>
                </c:pt>
                <c:pt idx="11812">
                  <c:v>16.405555555555601</c:v>
                </c:pt>
                <c:pt idx="11813">
                  <c:v>16.406944444444399</c:v>
                </c:pt>
                <c:pt idx="11814">
                  <c:v>16.408333333333299</c:v>
                </c:pt>
                <c:pt idx="11815">
                  <c:v>16.4097222222222</c:v>
                </c:pt>
                <c:pt idx="11816">
                  <c:v>16.411111111111101</c:v>
                </c:pt>
                <c:pt idx="11817">
                  <c:v>16.412500000000001</c:v>
                </c:pt>
                <c:pt idx="11818">
                  <c:v>16.413888888888899</c:v>
                </c:pt>
                <c:pt idx="11819">
                  <c:v>16.415277777777799</c:v>
                </c:pt>
                <c:pt idx="11820">
                  <c:v>16.4166666666667</c:v>
                </c:pt>
                <c:pt idx="11821">
                  <c:v>16.4180555555556</c:v>
                </c:pt>
                <c:pt idx="11822">
                  <c:v>16.419444444444402</c:v>
                </c:pt>
                <c:pt idx="11823">
                  <c:v>16.420833333333299</c:v>
                </c:pt>
                <c:pt idx="11824">
                  <c:v>16.422222222222199</c:v>
                </c:pt>
                <c:pt idx="11825">
                  <c:v>16.4236111111111</c:v>
                </c:pt>
                <c:pt idx="11826">
                  <c:v>16.425000000000001</c:v>
                </c:pt>
                <c:pt idx="11827">
                  <c:v>16.426388888888901</c:v>
                </c:pt>
                <c:pt idx="11828">
                  <c:v>16.427777777777798</c:v>
                </c:pt>
                <c:pt idx="11829">
                  <c:v>16.429166666666699</c:v>
                </c:pt>
                <c:pt idx="11830">
                  <c:v>16.4305555555556</c:v>
                </c:pt>
                <c:pt idx="11831">
                  <c:v>16.431944444444401</c:v>
                </c:pt>
                <c:pt idx="11832">
                  <c:v>16.433333333333302</c:v>
                </c:pt>
                <c:pt idx="11833">
                  <c:v>16.434722222222199</c:v>
                </c:pt>
                <c:pt idx="11834">
                  <c:v>16.436111111111099</c:v>
                </c:pt>
                <c:pt idx="11835">
                  <c:v>16.4375</c:v>
                </c:pt>
                <c:pt idx="11836">
                  <c:v>16.438888888888901</c:v>
                </c:pt>
                <c:pt idx="11837">
                  <c:v>16.440277777777801</c:v>
                </c:pt>
                <c:pt idx="11838">
                  <c:v>16.441666666666698</c:v>
                </c:pt>
                <c:pt idx="11839">
                  <c:v>16.443055555555599</c:v>
                </c:pt>
                <c:pt idx="11840">
                  <c:v>16.4444444444444</c:v>
                </c:pt>
                <c:pt idx="11841">
                  <c:v>16.445833333333301</c:v>
                </c:pt>
                <c:pt idx="11842">
                  <c:v>16.447222222222202</c:v>
                </c:pt>
                <c:pt idx="11843">
                  <c:v>16.448611111111099</c:v>
                </c:pt>
                <c:pt idx="11844">
                  <c:v>16.45</c:v>
                </c:pt>
                <c:pt idx="11845">
                  <c:v>16.4513888888889</c:v>
                </c:pt>
                <c:pt idx="11846">
                  <c:v>16.452777777777801</c:v>
                </c:pt>
                <c:pt idx="11847">
                  <c:v>16.454166666666701</c:v>
                </c:pt>
                <c:pt idx="11848">
                  <c:v>16.455555555555598</c:v>
                </c:pt>
                <c:pt idx="11849">
                  <c:v>16.4569444444444</c:v>
                </c:pt>
                <c:pt idx="11850">
                  <c:v>16.4583333333333</c:v>
                </c:pt>
                <c:pt idx="11851">
                  <c:v>16.459722222222201</c:v>
                </c:pt>
                <c:pt idx="11852">
                  <c:v>16.461111111111101</c:v>
                </c:pt>
                <c:pt idx="11853">
                  <c:v>16.462499999999999</c:v>
                </c:pt>
                <c:pt idx="11854">
                  <c:v>16.463888888888899</c:v>
                </c:pt>
                <c:pt idx="11855">
                  <c:v>16.4652777777778</c:v>
                </c:pt>
                <c:pt idx="11856">
                  <c:v>16.466666666666701</c:v>
                </c:pt>
                <c:pt idx="11857">
                  <c:v>16.468055555555601</c:v>
                </c:pt>
                <c:pt idx="11858">
                  <c:v>16.469444444444399</c:v>
                </c:pt>
                <c:pt idx="11859">
                  <c:v>16.470833333333299</c:v>
                </c:pt>
                <c:pt idx="11860">
                  <c:v>16.4722222222222</c:v>
                </c:pt>
                <c:pt idx="11861">
                  <c:v>16.473611111111101</c:v>
                </c:pt>
                <c:pt idx="11862">
                  <c:v>16.475000000000001</c:v>
                </c:pt>
                <c:pt idx="11863">
                  <c:v>16.476388888888899</c:v>
                </c:pt>
                <c:pt idx="11864">
                  <c:v>16.477777777777799</c:v>
                </c:pt>
                <c:pt idx="11865">
                  <c:v>16.4791666666667</c:v>
                </c:pt>
                <c:pt idx="11866">
                  <c:v>16.4805555555556</c:v>
                </c:pt>
                <c:pt idx="11867">
                  <c:v>16.481944444444402</c:v>
                </c:pt>
                <c:pt idx="11868">
                  <c:v>16.483333333333299</c:v>
                </c:pt>
                <c:pt idx="11869">
                  <c:v>16.484722222222199</c:v>
                </c:pt>
                <c:pt idx="11870">
                  <c:v>16.4861111111111</c:v>
                </c:pt>
                <c:pt idx="11871">
                  <c:v>16.487500000000001</c:v>
                </c:pt>
                <c:pt idx="11872">
                  <c:v>16.488888888888901</c:v>
                </c:pt>
                <c:pt idx="11873">
                  <c:v>16.490277777777798</c:v>
                </c:pt>
                <c:pt idx="11874">
                  <c:v>16.491666666666699</c:v>
                </c:pt>
                <c:pt idx="11875">
                  <c:v>16.4930555555556</c:v>
                </c:pt>
                <c:pt idx="11876">
                  <c:v>16.494444444444401</c:v>
                </c:pt>
                <c:pt idx="11877">
                  <c:v>16.495833333333302</c:v>
                </c:pt>
                <c:pt idx="11878">
                  <c:v>16.497222222222199</c:v>
                </c:pt>
                <c:pt idx="11879">
                  <c:v>16.498611111111099</c:v>
                </c:pt>
                <c:pt idx="11880">
                  <c:v>16.5</c:v>
                </c:pt>
                <c:pt idx="11881">
                  <c:v>16.501388888888901</c:v>
                </c:pt>
                <c:pt idx="11882">
                  <c:v>16.502777777777801</c:v>
                </c:pt>
                <c:pt idx="11883">
                  <c:v>16.504166666666698</c:v>
                </c:pt>
                <c:pt idx="11884">
                  <c:v>16.505555555555599</c:v>
                </c:pt>
                <c:pt idx="11885">
                  <c:v>16.5069444444444</c:v>
                </c:pt>
                <c:pt idx="11886">
                  <c:v>16.508333333333301</c:v>
                </c:pt>
                <c:pt idx="11887">
                  <c:v>16.509722222222202</c:v>
                </c:pt>
                <c:pt idx="11888">
                  <c:v>16.511111111111099</c:v>
                </c:pt>
                <c:pt idx="11889">
                  <c:v>16.512499999999999</c:v>
                </c:pt>
                <c:pt idx="11890">
                  <c:v>16.5138888888889</c:v>
                </c:pt>
                <c:pt idx="11891">
                  <c:v>16.515277777777801</c:v>
                </c:pt>
                <c:pt idx="11892">
                  <c:v>16.516666666666701</c:v>
                </c:pt>
                <c:pt idx="11893">
                  <c:v>16.518055555555598</c:v>
                </c:pt>
                <c:pt idx="11894">
                  <c:v>16.5194444444444</c:v>
                </c:pt>
                <c:pt idx="11895">
                  <c:v>16.5208333333333</c:v>
                </c:pt>
                <c:pt idx="11896">
                  <c:v>16.522222222222201</c:v>
                </c:pt>
                <c:pt idx="11897">
                  <c:v>16.523611111111101</c:v>
                </c:pt>
                <c:pt idx="11898">
                  <c:v>16.524999999999999</c:v>
                </c:pt>
                <c:pt idx="11899">
                  <c:v>16.526388888888899</c:v>
                </c:pt>
                <c:pt idx="11900">
                  <c:v>16.5277777777778</c:v>
                </c:pt>
                <c:pt idx="11901">
                  <c:v>16.529166666666701</c:v>
                </c:pt>
                <c:pt idx="11902">
                  <c:v>16.530555555555601</c:v>
                </c:pt>
                <c:pt idx="11903">
                  <c:v>16.531944444444399</c:v>
                </c:pt>
                <c:pt idx="11904">
                  <c:v>16.533333333333299</c:v>
                </c:pt>
                <c:pt idx="11905">
                  <c:v>16.5347222222222</c:v>
                </c:pt>
                <c:pt idx="11906">
                  <c:v>16.536111111111101</c:v>
                </c:pt>
                <c:pt idx="11907">
                  <c:v>16.537500000000001</c:v>
                </c:pt>
                <c:pt idx="11908">
                  <c:v>16.538888888888899</c:v>
                </c:pt>
                <c:pt idx="11909">
                  <c:v>16.540277777777799</c:v>
                </c:pt>
                <c:pt idx="11910">
                  <c:v>16.5416666666667</c:v>
                </c:pt>
                <c:pt idx="11911">
                  <c:v>16.5430555555556</c:v>
                </c:pt>
                <c:pt idx="11912">
                  <c:v>16.544444444444402</c:v>
                </c:pt>
                <c:pt idx="11913">
                  <c:v>16.545833333333299</c:v>
                </c:pt>
                <c:pt idx="11914">
                  <c:v>16.547222222222199</c:v>
                </c:pt>
                <c:pt idx="11915">
                  <c:v>16.5486111111111</c:v>
                </c:pt>
                <c:pt idx="11916">
                  <c:v>16.55</c:v>
                </c:pt>
                <c:pt idx="11917">
                  <c:v>16.551388888888901</c:v>
                </c:pt>
                <c:pt idx="11918">
                  <c:v>16.552777777777798</c:v>
                </c:pt>
                <c:pt idx="11919">
                  <c:v>16.554166666666699</c:v>
                </c:pt>
                <c:pt idx="11920">
                  <c:v>16.5555555555556</c:v>
                </c:pt>
                <c:pt idx="11921">
                  <c:v>16.556944444444401</c:v>
                </c:pt>
                <c:pt idx="11922">
                  <c:v>16.558333333333302</c:v>
                </c:pt>
                <c:pt idx="11923">
                  <c:v>16.559722222222199</c:v>
                </c:pt>
                <c:pt idx="11924">
                  <c:v>16.561111111111099</c:v>
                </c:pt>
                <c:pt idx="11925">
                  <c:v>16.5625</c:v>
                </c:pt>
                <c:pt idx="11926">
                  <c:v>16.563888888888901</c:v>
                </c:pt>
                <c:pt idx="11927">
                  <c:v>16.565277777777801</c:v>
                </c:pt>
                <c:pt idx="11928">
                  <c:v>16.566666666666698</c:v>
                </c:pt>
                <c:pt idx="11929">
                  <c:v>16.568055555555599</c:v>
                </c:pt>
                <c:pt idx="11930">
                  <c:v>16.5694444444444</c:v>
                </c:pt>
                <c:pt idx="11931">
                  <c:v>16.570833333333301</c:v>
                </c:pt>
                <c:pt idx="11932">
                  <c:v>16.572222222222202</c:v>
                </c:pt>
                <c:pt idx="11933">
                  <c:v>16.573611111111099</c:v>
                </c:pt>
                <c:pt idx="11934">
                  <c:v>16.574999999999999</c:v>
                </c:pt>
                <c:pt idx="11935">
                  <c:v>16.5763888888889</c:v>
                </c:pt>
                <c:pt idx="11936">
                  <c:v>16.577777777777801</c:v>
                </c:pt>
                <c:pt idx="11937">
                  <c:v>16.579166666666701</c:v>
                </c:pt>
                <c:pt idx="11938">
                  <c:v>16.580555555555598</c:v>
                </c:pt>
                <c:pt idx="11939">
                  <c:v>16.5819444444444</c:v>
                </c:pt>
                <c:pt idx="11940">
                  <c:v>16.5833333333333</c:v>
                </c:pt>
                <c:pt idx="11941">
                  <c:v>16.584722222222201</c:v>
                </c:pt>
                <c:pt idx="11942">
                  <c:v>16.586111111111101</c:v>
                </c:pt>
                <c:pt idx="11943">
                  <c:v>16.587499999999999</c:v>
                </c:pt>
                <c:pt idx="11944">
                  <c:v>16.588888888888899</c:v>
                </c:pt>
                <c:pt idx="11945">
                  <c:v>16.5902777777778</c:v>
                </c:pt>
                <c:pt idx="11946">
                  <c:v>16.591666666666701</c:v>
                </c:pt>
                <c:pt idx="11947">
                  <c:v>16.593055555555601</c:v>
                </c:pt>
                <c:pt idx="11948">
                  <c:v>16.594444444444399</c:v>
                </c:pt>
                <c:pt idx="11949">
                  <c:v>16.595833333333299</c:v>
                </c:pt>
                <c:pt idx="11950">
                  <c:v>16.5972222222222</c:v>
                </c:pt>
                <c:pt idx="11951">
                  <c:v>16.598611111111101</c:v>
                </c:pt>
                <c:pt idx="11952">
                  <c:v>16.600000000000001</c:v>
                </c:pt>
                <c:pt idx="11953">
                  <c:v>16.601388888888899</c:v>
                </c:pt>
                <c:pt idx="11954">
                  <c:v>16.602777777777799</c:v>
                </c:pt>
                <c:pt idx="11955">
                  <c:v>16.6041666666667</c:v>
                </c:pt>
                <c:pt idx="11956">
                  <c:v>16.6055555555556</c:v>
                </c:pt>
                <c:pt idx="11957">
                  <c:v>16.606944444444402</c:v>
                </c:pt>
                <c:pt idx="11958">
                  <c:v>16.608333333333299</c:v>
                </c:pt>
                <c:pt idx="11959">
                  <c:v>16.609722222222199</c:v>
                </c:pt>
                <c:pt idx="11960">
                  <c:v>16.6111111111111</c:v>
                </c:pt>
                <c:pt idx="11961">
                  <c:v>16.612500000000001</c:v>
                </c:pt>
                <c:pt idx="11962">
                  <c:v>16.613888888888901</c:v>
                </c:pt>
                <c:pt idx="11963">
                  <c:v>16.615277777777798</c:v>
                </c:pt>
                <c:pt idx="11964">
                  <c:v>16.616666666666699</c:v>
                </c:pt>
                <c:pt idx="11965">
                  <c:v>16.6180555555556</c:v>
                </c:pt>
                <c:pt idx="11966">
                  <c:v>16.619444444444401</c:v>
                </c:pt>
                <c:pt idx="11967">
                  <c:v>16.620833333333302</c:v>
                </c:pt>
                <c:pt idx="11968">
                  <c:v>16.622222222222199</c:v>
                </c:pt>
                <c:pt idx="11969">
                  <c:v>16.623611111111099</c:v>
                </c:pt>
                <c:pt idx="11970">
                  <c:v>16.625</c:v>
                </c:pt>
                <c:pt idx="11971">
                  <c:v>16.626388888888901</c:v>
                </c:pt>
                <c:pt idx="11972">
                  <c:v>16.627777777777801</c:v>
                </c:pt>
                <c:pt idx="11973">
                  <c:v>16.629166666666698</c:v>
                </c:pt>
                <c:pt idx="11974">
                  <c:v>16.630555555555599</c:v>
                </c:pt>
                <c:pt idx="11975">
                  <c:v>16.6319444444444</c:v>
                </c:pt>
                <c:pt idx="11976">
                  <c:v>16.633333333333301</c:v>
                </c:pt>
                <c:pt idx="11977">
                  <c:v>16.634722222222202</c:v>
                </c:pt>
                <c:pt idx="11978">
                  <c:v>16.636111111111099</c:v>
                </c:pt>
                <c:pt idx="11979">
                  <c:v>16.637499999999999</c:v>
                </c:pt>
                <c:pt idx="11980">
                  <c:v>16.6388888888889</c:v>
                </c:pt>
                <c:pt idx="11981">
                  <c:v>16.640277777777801</c:v>
                </c:pt>
                <c:pt idx="11982">
                  <c:v>16.641666666666701</c:v>
                </c:pt>
                <c:pt idx="11983">
                  <c:v>16.643055555555598</c:v>
                </c:pt>
                <c:pt idx="11984">
                  <c:v>16.6444444444444</c:v>
                </c:pt>
                <c:pt idx="11985">
                  <c:v>16.6458333333333</c:v>
                </c:pt>
                <c:pt idx="11986">
                  <c:v>16.647222222222201</c:v>
                </c:pt>
                <c:pt idx="11987">
                  <c:v>16.648611111111101</c:v>
                </c:pt>
                <c:pt idx="11988">
                  <c:v>16.649999999999999</c:v>
                </c:pt>
                <c:pt idx="11989">
                  <c:v>16.651388888888899</c:v>
                </c:pt>
                <c:pt idx="11990">
                  <c:v>16.6527777777778</c:v>
                </c:pt>
                <c:pt idx="11991">
                  <c:v>16.654166666666701</c:v>
                </c:pt>
                <c:pt idx="11992">
                  <c:v>16.655555555555601</c:v>
                </c:pt>
                <c:pt idx="11993">
                  <c:v>16.656944444444399</c:v>
                </c:pt>
                <c:pt idx="11994">
                  <c:v>16.658333333333299</c:v>
                </c:pt>
                <c:pt idx="11995">
                  <c:v>16.6597222222222</c:v>
                </c:pt>
                <c:pt idx="11996">
                  <c:v>16.661111111111101</c:v>
                </c:pt>
                <c:pt idx="11997">
                  <c:v>16.662500000000001</c:v>
                </c:pt>
                <c:pt idx="11998">
                  <c:v>16.663888888888899</c:v>
                </c:pt>
                <c:pt idx="11999">
                  <c:v>16.665277777777799</c:v>
                </c:pt>
                <c:pt idx="12000">
                  <c:v>16.6666666666667</c:v>
                </c:pt>
                <c:pt idx="12001">
                  <c:v>16.6680555555556</c:v>
                </c:pt>
                <c:pt idx="12002">
                  <c:v>16.669444444444402</c:v>
                </c:pt>
                <c:pt idx="12003">
                  <c:v>16.670833333333299</c:v>
                </c:pt>
                <c:pt idx="12004">
                  <c:v>16.672222222222199</c:v>
                </c:pt>
                <c:pt idx="12005">
                  <c:v>16.6736111111111</c:v>
                </c:pt>
                <c:pt idx="12006">
                  <c:v>16.675000000000001</c:v>
                </c:pt>
                <c:pt idx="12007">
                  <c:v>16.676388888888901</c:v>
                </c:pt>
                <c:pt idx="12008">
                  <c:v>16.677777777777798</c:v>
                </c:pt>
                <c:pt idx="12009">
                  <c:v>16.679166666666699</c:v>
                </c:pt>
                <c:pt idx="12010">
                  <c:v>16.6805555555556</c:v>
                </c:pt>
                <c:pt idx="12011">
                  <c:v>16.681944444444401</c:v>
                </c:pt>
                <c:pt idx="12012">
                  <c:v>16.683333333333302</c:v>
                </c:pt>
                <c:pt idx="12013">
                  <c:v>16.684722222222199</c:v>
                </c:pt>
                <c:pt idx="12014">
                  <c:v>16.686111111111099</c:v>
                </c:pt>
                <c:pt idx="12015">
                  <c:v>16.6875</c:v>
                </c:pt>
                <c:pt idx="12016">
                  <c:v>16.688888888888901</c:v>
                </c:pt>
                <c:pt idx="12017">
                  <c:v>16.690277777777801</c:v>
                </c:pt>
                <c:pt idx="12018">
                  <c:v>16.691666666666698</c:v>
                </c:pt>
                <c:pt idx="12019">
                  <c:v>16.693055555555599</c:v>
                </c:pt>
                <c:pt idx="12020">
                  <c:v>16.6944444444444</c:v>
                </c:pt>
                <c:pt idx="12021">
                  <c:v>16.695833333333301</c:v>
                </c:pt>
                <c:pt idx="12022">
                  <c:v>16.697222222222202</c:v>
                </c:pt>
                <c:pt idx="12023">
                  <c:v>16.698611111111099</c:v>
                </c:pt>
                <c:pt idx="12024">
                  <c:v>16.7</c:v>
                </c:pt>
                <c:pt idx="12025">
                  <c:v>16.7013888888889</c:v>
                </c:pt>
                <c:pt idx="12026">
                  <c:v>16.702777777777801</c:v>
                </c:pt>
                <c:pt idx="12027">
                  <c:v>16.704166666666701</c:v>
                </c:pt>
                <c:pt idx="12028">
                  <c:v>16.705555555555598</c:v>
                </c:pt>
                <c:pt idx="12029">
                  <c:v>16.7069444444444</c:v>
                </c:pt>
                <c:pt idx="12030">
                  <c:v>16.7083333333333</c:v>
                </c:pt>
                <c:pt idx="12031">
                  <c:v>16.709722222222201</c:v>
                </c:pt>
                <c:pt idx="12032">
                  <c:v>16.711111111111101</c:v>
                </c:pt>
                <c:pt idx="12033">
                  <c:v>16.712499999999999</c:v>
                </c:pt>
                <c:pt idx="12034">
                  <c:v>16.713888888888899</c:v>
                </c:pt>
                <c:pt idx="12035">
                  <c:v>16.7152777777778</c:v>
                </c:pt>
                <c:pt idx="12036">
                  <c:v>16.716666666666701</c:v>
                </c:pt>
                <c:pt idx="12037">
                  <c:v>16.718055555555601</c:v>
                </c:pt>
                <c:pt idx="12038">
                  <c:v>16.719444444444399</c:v>
                </c:pt>
                <c:pt idx="12039">
                  <c:v>16.720833333333299</c:v>
                </c:pt>
                <c:pt idx="12040">
                  <c:v>16.7222222222222</c:v>
                </c:pt>
                <c:pt idx="12041">
                  <c:v>16.723611111111101</c:v>
                </c:pt>
                <c:pt idx="12042">
                  <c:v>16.725000000000001</c:v>
                </c:pt>
                <c:pt idx="12043">
                  <c:v>16.726388888888899</c:v>
                </c:pt>
                <c:pt idx="12044">
                  <c:v>16.727777777777799</c:v>
                </c:pt>
                <c:pt idx="12045">
                  <c:v>16.7291666666667</c:v>
                </c:pt>
                <c:pt idx="12046">
                  <c:v>16.7305555555556</c:v>
                </c:pt>
                <c:pt idx="12047">
                  <c:v>16.731944444444402</c:v>
                </c:pt>
                <c:pt idx="12048">
                  <c:v>16.733333333333299</c:v>
                </c:pt>
                <c:pt idx="12049">
                  <c:v>16.734722222222199</c:v>
                </c:pt>
                <c:pt idx="12050">
                  <c:v>16.7361111111111</c:v>
                </c:pt>
                <c:pt idx="12051">
                  <c:v>16.737500000000001</c:v>
                </c:pt>
                <c:pt idx="12052">
                  <c:v>16.738888888888901</c:v>
                </c:pt>
                <c:pt idx="12053">
                  <c:v>16.740277777777798</c:v>
                </c:pt>
                <c:pt idx="12054">
                  <c:v>16.741666666666699</c:v>
                </c:pt>
                <c:pt idx="12055">
                  <c:v>16.7430555555556</c:v>
                </c:pt>
                <c:pt idx="12056">
                  <c:v>16.744444444444401</c:v>
                </c:pt>
                <c:pt idx="12057">
                  <c:v>16.745833333333302</c:v>
                </c:pt>
                <c:pt idx="12058">
                  <c:v>16.747222222222199</c:v>
                </c:pt>
                <c:pt idx="12059">
                  <c:v>16.748611111111099</c:v>
                </c:pt>
                <c:pt idx="12060">
                  <c:v>16.75</c:v>
                </c:pt>
                <c:pt idx="12061">
                  <c:v>16.751388888888901</c:v>
                </c:pt>
                <c:pt idx="12062">
                  <c:v>16.752777777777801</c:v>
                </c:pt>
                <c:pt idx="12063">
                  <c:v>16.754166666666698</c:v>
                </c:pt>
                <c:pt idx="12064">
                  <c:v>16.755555555555599</c:v>
                </c:pt>
                <c:pt idx="12065">
                  <c:v>16.7569444444444</c:v>
                </c:pt>
                <c:pt idx="12066">
                  <c:v>16.758333333333301</c:v>
                </c:pt>
                <c:pt idx="12067">
                  <c:v>16.759722222222202</c:v>
                </c:pt>
                <c:pt idx="12068">
                  <c:v>16.761111111111099</c:v>
                </c:pt>
                <c:pt idx="12069">
                  <c:v>16.762499999999999</c:v>
                </c:pt>
                <c:pt idx="12070">
                  <c:v>16.7638888888889</c:v>
                </c:pt>
                <c:pt idx="12071">
                  <c:v>16.765277777777801</c:v>
                </c:pt>
                <c:pt idx="12072">
                  <c:v>16.766666666666701</c:v>
                </c:pt>
                <c:pt idx="12073">
                  <c:v>16.768055555555598</c:v>
                </c:pt>
                <c:pt idx="12074">
                  <c:v>16.7694444444444</c:v>
                </c:pt>
                <c:pt idx="12075">
                  <c:v>16.7708333333333</c:v>
                </c:pt>
                <c:pt idx="12076">
                  <c:v>16.772222222222201</c:v>
                </c:pt>
                <c:pt idx="12077">
                  <c:v>16.773611111111101</c:v>
                </c:pt>
                <c:pt idx="12078">
                  <c:v>16.774999999999999</c:v>
                </c:pt>
                <c:pt idx="12079">
                  <c:v>16.776388888888899</c:v>
                </c:pt>
                <c:pt idx="12080">
                  <c:v>16.7777777777778</c:v>
                </c:pt>
                <c:pt idx="12081">
                  <c:v>16.779166666666701</c:v>
                </c:pt>
                <c:pt idx="12082">
                  <c:v>16.780555555555601</c:v>
                </c:pt>
                <c:pt idx="12083">
                  <c:v>16.781944444444399</c:v>
                </c:pt>
                <c:pt idx="12084">
                  <c:v>16.783333333333299</c:v>
                </c:pt>
                <c:pt idx="12085">
                  <c:v>16.7847222222222</c:v>
                </c:pt>
                <c:pt idx="12086">
                  <c:v>16.786111111111101</c:v>
                </c:pt>
                <c:pt idx="12087">
                  <c:v>16.787500000000001</c:v>
                </c:pt>
                <c:pt idx="12088">
                  <c:v>16.788888888888899</c:v>
                </c:pt>
                <c:pt idx="12089">
                  <c:v>16.790277777777799</c:v>
                </c:pt>
                <c:pt idx="12090">
                  <c:v>16.7916666666667</c:v>
                </c:pt>
                <c:pt idx="12091">
                  <c:v>16.7930555555556</c:v>
                </c:pt>
                <c:pt idx="12092">
                  <c:v>16.794444444444402</c:v>
                </c:pt>
                <c:pt idx="12093">
                  <c:v>16.795833333333299</c:v>
                </c:pt>
                <c:pt idx="12094">
                  <c:v>16.797222222222199</c:v>
                </c:pt>
                <c:pt idx="12095">
                  <c:v>16.7986111111111</c:v>
                </c:pt>
                <c:pt idx="12096">
                  <c:v>16.8</c:v>
                </c:pt>
                <c:pt idx="12097">
                  <c:v>16.801388888888901</c:v>
                </c:pt>
                <c:pt idx="12098">
                  <c:v>16.802777777777798</c:v>
                </c:pt>
                <c:pt idx="12099">
                  <c:v>16.804166666666699</c:v>
                </c:pt>
                <c:pt idx="12100">
                  <c:v>16.8055555555556</c:v>
                </c:pt>
                <c:pt idx="12101">
                  <c:v>16.806944444444401</c:v>
                </c:pt>
                <c:pt idx="12102">
                  <c:v>16.808333333333302</c:v>
                </c:pt>
                <c:pt idx="12103">
                  <c:v>16.809722222222199</c:v>
                </c:pt>
                <c:pt idx="12104">
                  <c:v>16.811111111111099</c:v>
                </c:pt>
                <c:pt idx="12105">
                  <c:v>16.8125</c:v>
                </c:pt>
                <c:pt idx="12106">
                  <c:v>16.813888888888901</c:v>
                </c:pt>
                <c:pt idx="12107">
                  <c:v>16.815277777777801</c:v>
                </c:pt>
                <c:pt idx="12108">
                  <c:v>16.816666666666698</c:v>
                </c:pt>
                <c:pt idx="12109">
                  <c:v>16.818055555555599</c:v>
                </c:pt>
                <c:pt idx="12110">
                  <c:v>16.8194444444444</c:v>
                </c:pt>
                <c:pt idx="12111">
                  <c:v>16.820833333333301</c:v>
                </c:pt>
                <c:pt idx="12112">
                  <c:v>16.822222222222202</c:v>
                </c:pt>
                <c:pt idx="12113">
                  <c:v>16.823611111111099</c:v>
                </c:pt>
                <c:pt idx="12114">
                  <c:v>16.824999999999999</c:v>
                </c:pt>
                <c:pt idx="12115">
                  <c:v>16.8263888888889</c:v>
                </c:pt>
                <c:pt idx="12116">
                  <c:v>16.827777777777801</c:v>
                </c:pt>
                <c:pt idx="12117">
                  <c:v>16.829166666666701</c:v>
                </c:pt>
                <c:pt idx="12118">
                  <c:v>16.830555555555598</c:v>
                </c:pt>
                <c:pt idx="12119">
                  <c:v>16.8319444444444</c:v>
                </c:pt>
                <c:pt idx="12120">
                  <c:v>16.8333333333333</c:v>
                </c:pt>
                <c:pt idx="12121">
                  <c:v>16.834722222222201</c:v>
                </c:pt>
                <c:pt idx="12122">
                  <c:v>16.836111111111101</c:v>
                </c:pt>
                <c:pt idx="12123">
                  <c:v>16.837499999999999</c:v>
                </c:pt>
                <c:pt idx="12124">
                  <c:v>16.838888888888899</c:v>
                </c:pt>
                <c:pt idx="12125">
                  <c:v>16.8402777777778</c:v>
                </c:pt>
                <c:pt idx="12126">
                  <c:v>16.841666666666701</c:v>
                </c:pt>
                <c:pt idx="12127">
                  <c:v>16.843055555555601</c:v>
                </c:pt>
                <c:pt idx="12128">
                  <c:v>16.844444444444399</c:v>
                </c:pt>
                <c:pt idx="12129">
                  <c:v>16.845833333333299</c:v>
                </c:pt>
                <c:pt idx="12130">
                  <c:v>16.8472222222222</c:v>
                </c:pt>
                <c:pt idx="12131">
                  <c:v>16.848611111111101</c:v>
                </c:pt>
                <c:pt idx="12132">
                  <c:v>16.850000000000001</c:v>
                </c:pt>
                <c:pt idx="12133">
                  <c:v>16.851388888888899</c:v>
                </c:pt>
                <c:pt idx="12134">
                  <c:v>16.852777777777799</c:v>
                </c:pt>
                <c:pt idx="12135">
                  <c:v>16.8541666666667</c:v>
                </c:pt>
                <c:pt idx="12136">
                  <c:v>16.8555555555556</c:v>
                </c:pt>
                <c:pt idx="12137">
                  <c:v>16.856944444444402</c:v>
                </c:pt>
                <c:pt idx="12138">
                  <c:v>16.858333333333299</c:v>
                </c:pt>
                <c:pt idx="12139">
                  <c:v>16.859722222222199</c:v>
                </c:pt>
                <c:pt idx="12140">
                  <c:v>16.8611111111111</c:v>
                </c:pt>
                <c:pt idx="12141">
                  <c:v>16.862500000000001</c:v>
                </c:pt>
                <c:pt idx="12142">
                  <c:v>16.863888888888901</c:v>
                </c:pt>
                <c:pt idx="12143">
                  <c:v>16.865277777777798</c:v>
                </c:pt>
                <c:pt idx="12144">
                  <c:v>16.866666666666699</c:v>
                </c:pt>
                <c:pt idx="12145">
                  <c:v>16.8680555555556</c:v>
                </c:pt>
                <c:pt idx="12146">
                  <c:v>16.869444444444401</c:v>
                </c:pt>
                <c:pt idx="12147">
                  <c:v>16.870833333333302</c:v>
                </c:pt>
                <c:pt idx="12148">
                  <c:v>16.872222222222199</c:v>
                </c:pt>
                <c:pt idx="12149">
                  <c:v>16.873611111111099</c:v>
                </c:pt>
                <c:pt idx="12150">
                  <c:v>16.875</c:v>
                </c:pt>
                <c:pt idx="12151">
                  <c:v>16.876388888888901</c:v>
                </c:pt>
                <c:pt idx="12152">
                  <c:v>16.877777777777801</c:v>
                </c:pt>
                <c:pt idx="12153">
                  <c:v>16.879166666666698</c:v>
                </c:pt>
                <c:pt idx="12154">
                  <c:v>16.880555555555599</c:v>
                </c:pt>
                <c:pt idx="12155">
                  <c:v>16.8819444444444</c:v>
                </c:pt>
                <c:pt idx="12156">
                  <c:v>16.883333333333301</c:v>
                </c:pt>
                <c:pt idx="12157">
                  <c:v>16.884722222222202</c:v>
                </c:pt>
                <c:pt idx="12158">
                  <c:v>16.886111111111099</c:v>
                </c:pt>
                <c:pt idx="12159">
                  <c:v>16.887499999999999</c:v>
                </c:pt>
                <c:pt idx="12160">
                  <c:v>16.8888888888889</c:v>
                </c:pt>
                <c:pt idx="12161">
                  <c:v>16.890277777777801</c:v>
                </c:pt>
                <c:pt idx="12162">
                  <c:v>16.891666666666701</c:v>
                </c:pt>
                <c:pt idx="12163">
                  <c:v>16.893055555555598</c:v>
                </c:pt>
                <c:pt idx="12164">
                  <c:v>16.8944444444444</c:v>
                </c:pt>
                <c:pt idx="12165">
                  <c:v>16.8958333333333</c:v>
                </c:pt>
                <c:pt idx="12166">
                  <c:v>16.897222222222201</c:v>
                </c:pt>
                <c:pt idx="12167">
                  <c:v>16.898611111111101</c:v>
                </c:pt>
                <c:pt idx="12168">
                  <c:v>16.899999999999999</c:v>
                </c:pt>
                <c:pt idx="12169">
                  <c:v>16.901388888888899</c:v>
                </c:pt>
                <c:pt idx="12170">
                  <c:v>16.9027777777778</c:v>
                </c:pt>
                <c:pt idx="12171">
                  <c:v>16.904166666666701</c:v>
                </c:pt>
                <c:pt idx="12172">
                  <c:v>16.905555555555601</c:v>
                </c:pt>
                <c:pt idx="12173">
                  <c:v>16.906944444444399</c:v>
                </c:pt>
                <c:pt idx="12174">
                  <c:v>16.908333333333299</c:v>
                </c:pt>
                <c:pt idx="12175">
                  <c:v>16.9097222222222</c:v>
                </c:pt>
                <c:pt idx="12176">
                  <c:v>16.911111111111101</c:v>
                </c:pt>
                <c:pt idx="12177">
                  <c:v>16.912500000000001</c:v>
                </c:pt>
                <c:pt idx="12178">
                  <c:v>16.913888888888899</c:v>
                </c:pt>
                <c:pt idx="12179">
                  <c:v>16.915277777777799</c:v>
                </c:pt>
                <c:pt idx="12180">
                  <c:v>16.9166666666667</c:v>
                </c:pt>
                <c:pt idx="12181">
                  <c:v>16.9180555555556</c:v>
                </c:pt>
                <c:pt idx="12182">
                  <c:v>16.919444444444402</c:v>
                </c:pt>
                <c:pt idx="12183">
                  <c:v>16.920833333333299</c:v>
                </c:pt>
                <c:pt idx="12184">
                  <c:v>16.922222222222199</c:v>
                </c:pt>
                <c:pt idx="12185">
                  <c:v>16.9236111111111</c:v>
                </c:pt>
                <c:pt idx="12186">
                  <c:v>16.925000000000001</c:v>
                </c:pt>
                <c:pt idx="12187">
                  <c:v>16.926388888888901</c:v>
                </c:pt>
                <c:pt idx="12188">
                  <c:v>16.927777777777798</c:v>
                </c:pt>
                <c:pt idx="12189">
                  <c:v>16.929166666666699</c:v>
                </c:pt>
                <c:pt idx="12190">
                  <c:v>16.9305555555556</c:v>
                </c:pt>
                <c:pt idx="12191">
                  <c:v>16.931944444444401</c:v>
                </c:pt>
                <c:pt idx="12192">
                  <c:v>16.933333333333302</c:v>
                </c:pt>
                <c:pt idx="12193">
                  <c:v>16.934722222222199</c:v>
                </c:pt>
                <c:pt idx="12194">
                  <c:v>16.936111111111099</c:v>
                </c:pt>
                <c:pt idx="12195">
                  <c:v>16.9375</c:v>
                </c:pt>
                <c:pt idx="12196">
                  <c:v>16.938888888888901</c:v>
                </c:pt>
                <c:pt idx="12197">
                  <c:v>16.940277777777801</c:v>
                </c:pt>
                <c:pt idx="12198">
                  <c:v>16.941666666666698</c:v>
                </c:pt>
                <c:pt idx="12199">
                  <c:v>16.943055555555599</c:v>
                </c:pt>
                <c:pt idx="12200">
                  <c:v>16.9444444444444</c:v>
                </c:pt>
                <c:pt idx="12201">
                  <c:v>16.945833333333301</c:v>
                </c:pt>
                <c:pt idx="12202">
                  <c:v>16.947222222222202</c:v>
                </c:pt>
                <c:pt idx="12203">
                  <c:v>16.948611111111099</c:v>
                </c:pt>
                <c:pt idx="12204">
                  <c:v>16.95</c:v>
                </c:pt>
                <c:pt idx="12205">
                  <c:v>16.9513888888889</c:v>
                </c:pt>
                <c:pt idx="12206">
                  <c:v>16.952777777777801</c:v>
                </c:pt>
                <c:pt idx="12207">
                  <c:v>16.954166666666701</c:v>
                </c:pt>
                <c:pt idx="12208">
                  <c:v>16.955555555555598</c:v>
                </c:pt>
                <c:pt idx="12209">
                  <c:v>16.9569444444444</c:v>
                </c:pt>
                <c:pt idx="12210">
                  <c:v>16.9583333333333</c:v>
                </c:pt>
                <c:pt idx="12211">
                  <c:v>16.959722222222201</c:v>
                </c:pt>
                <c:pt idx="12212">
                  <c:v>16.961111111111101</c:v>
                </c:pt>
                <c:pt idx="12213">
                  <c:v>16.962499999999999</c:v>
                </c:pt>
                <c:pt idx="12214">
                  <c:v>16.963888888888899</c:v>
                </c:pt>
                <c:pt idx="12215">
                  <c:v>16.9652777777778</c:v>
                </c:pt>
                <c:pt idx="12216">
                  <c:v>16.966666666666701</c:v>
                </c:pt>
                <c:pt idx="12217">
                  <c:v>16.968055555555601</c:v>
                </c:pt>
                <c:pt idx="12218">
                  <c:v>16.969444444444399</c:v>
                </c:pt>
                <c:pt idx="12219">
                  <c:v>16.970833333333299</c:v>
                </c:pt>
                <c:pt idx="12220">
                  <c:v>16.9722222222222</c:v>
                </c:pt>
                <c:pt idx="12221">
                  <c:v>16.973611111111101</c:v>
                </c:pt>
                <c:pt idx="12222">
                  <c:v>16.975000000000001</c:v>
                </c:pt>
                <c:pt idx="12223">
                  <c:v>16.976388888888899</c:v>
                </c:pt>
                <c:pt idx="12224">
                  <c:v>16.977777777777799</c:v>
                </c:pt>
                <c:pt idx="12225">
                  <c:v>16.9791666666667</c:v>
                </c:pt>
                <c:pt idx="12226">
                  <c:v>16.9805555555556</c:v>
                </c:pt>
                <c:pt idx="12227">
                  <c:v>16.981944444444402</c:v>
                </c:pt>
                <c:pt idx="12228">
                  <c:v>16.983333333333299</c:v>
                </c:pt>
                <c:pt idx="12229">
                  <c:v>16.984722222222199</c:v>
                </c:pt>
                <c:pt idx="12230">
                  <c:v>16.9861111111111</c:v>
                </c:pt>
                <c:pt idx="12231">
                  <c:v>16.987500000000001</c:v>
                </c:pt>
                <c:pt idx="12232">
                  <c:v>16.988888888888901</c:v>
                </c:pt>
                <c:pt idx="12233">
                  <c:v>16.990277777777798</c:v>
                </c:pt>
                <c:pt idx="12234">
                  <c:v>16.991666666666699</c:v>
                </c:pt>
                <c:pt idx="12235">
                  <c:v>16.9930555555556</c:v>
                </c:pt>
                <c:pt idx="12236">
                  <c:v>16.994444444444401</c:v>
                </c:pt>
                <c:pt idx="12237">
                  <c:v>16.995833333333302</c:v>
                </c:pt>
                <c:pt idx="12238">
                  <c:v>16.997222222222199</c:v>
                </c:pt>
                <c:pt idx="12239">
                  <c:v>16.998611111111099</c:v>
                </c:pt>
                <c:pt idx="12240">
                  <c:v>17</c:v>
                </c:pt>
                <c:pt idx="12241">
                  <c:v>17.001388888888901</c:v>
                </c:pt>
                <c:pt idx="12242">
                  <c:v>17.002777777777801</c:v>
                </c:pt>
                <c:pt idx="12243">
                  <c:v>17.004166666666698</c:v>
                </c:pt>
                <c:pt idx="12244">
                  <c:v>17.005555555555599</c:v>
                </c:pt>
                <c:pt idx="12245">
                  <c:v>17.0069444444444</c:v>
                </c:pt>
                <c:pt idx="12246">
                  <c:v>17.008333333333301</c:v>
                </c:pt>
                <c:pt idx="12247">
                  <c:v>17.009722222222202</c:v>
                </c:pt>
                <c:pt idx="12248">
                  <c:v>17.011111111111099</c:v>
                </c:pt>
                <c:pt idx="12249">
                  <c:v>17.012499999999999</c:v>
                </c:pt>
                <c:pt idx="12250">
                  <c:v>17.0138888888889</c:v>
                </c:pt>
                <c:pt idx="12251">
                  <c:v>17.015277777777801</c:v>
                </c:pt>
                <c:pt idx="12252">
                  <c:v>17.016666666666701</c:v>
                </c:pt>
                <c:pt idx="12253">
                  <c:v>17.018055555555598</c:v>
                </c:pt>
                <c:pt idx="12254">
                  <c:v>17.0194444444444</c:v>
                </c:pt>
                <c:pt idx="12255">
                  <c:v>17.0208333333333</c:v>
                </c:pt>
                <c:pt idx="12256">
                  <c:v>17.022222222222201</c:v>
                </c:pt>
                <c:pt idx="12257">
                  <c:v>17.023611111111101</c:v>
                </c:pt>
                <c:pt idx="12258">
                  <c:v>17.024999999999999</c:v>
                </c:pt>
                <c:pt idx="12259">
                  <c:v>17.026388888888899</c:v>
                </c:pt>
                <c:pt idx="12260">
                  <c:v>17.0277777777778</c:v>
                </c:pt>
                <c:pt idx="12261">
                  <c:v>17.029166666666701</c:v>
                </c:pt>
                <c:pt idx="12262">
                  <c:v>17.030555555555601</c:v>
                </c:pt>
                <c:pt idx="12263">
                  <c:v>17.031944444444399</c:v>
                </c:pt>
                <c:pt idx="12264">
                  <c:v>17.033333333333299</c:v>
                </c:pt>
                <c:pt idx="12265">
                  <c:v>17.0347222222222</c:v>
                </c:pt>
                <c:pt idx="12266">
                  <c:v>17.036111111111101</c:v>
                </c:pt>
                <c:pt idx="12267">
                  <c:v>17.037500000000001</c:v>
                </c:pt>
                <c:pt idx="12268">
                  <c:v>17.038888888888899</c:v>
                </c:pt>
                <c:pt idx="12269">
                  <c:v>17.040277777777799</c:v>
                </c:pt>
                <c:pt idx="12270">
                  <c:v>17.0416666666667</c:v>
                </c:pt>
                <c:pt idx="12271">
                  <c:v>17.0430555555556</c:v>
                </c:pt>
                <c:pt idx="12272">
                  <c:v>17.044444444444402</c:v>
                </c:pt>
                <c:pt idx="12273">
                  <c:v>17.045833333333299</c:v>
                </c:pt>
                <c:pt idx="12274">
                  <c:v>17.047222222222199</c:v>
                </c:pt>
                <c:pt idx="12275">
                  <c:v>17.0486111111111</c:v>
                </c:pt>
                <c:pt idx="12276">
                  <c:v>17.05</c:v>
                </c:pt>
                <c:pt idx="12277">
                  <c:v>17.051388888888901</c:v>
                </c:pt>
                <c:pt idx="12278">
                  <c:v>17.052777777777798</c:v>
                </c:pt>
                <c:pt idx="12279">
                  <c:v>17.054166666666699</c:v>
                </c:pt>
                <c:pt idx="12280">
                  <c:v>17.0555555555556</c:v>
                </c:pt>
                <c:pt idx="12281">
                  <c:v>17.056944444444401</c:v>
                </c:pt>
                <c:pt idx="12282">
                  <c:v>17.058333333333302</c:v>
                </c:pt>
                <c:pt idx="12283">
                  <c:v>17.059722222222199</c:v>
                </c:pt>
                <c:pt idx="12284">
                  <c:v>17.061111111111099</c:v>
                </c:pt>
                <c:pt idx="12285">
                  <c:v>17.0625</c:v>
                </c:pt>
                <c:pt idx="12286">
                  <c:v>17.063888888888901</c:v>
                </c:pt>
                <c:pt idx="12287">
                  <c:v>17.065277777777801</c:v>
                </c:pt>
                <c:pt idx="12288">
                  <c:v>17.066666666666698</c:v>
                </c:pt>
                <c:pt idx="12289">
                  <c:v>17.068055555555599</c:v>
                </c:pt>
                <c:pt idx="12290">
                  <c:v>17.0694444444444</c:v>
                </c:pt>
                <c:pt idx="12291">
                  <c:v>17.070833333333301</c:v>
                </c:pt>
                <c:pt idx="12292">
                  <c:v>17.072222222222202</c:v>
                </c:pt>
                <c:pt idx="12293">
                  <c:v>17.073611111111099</c:v>
                </c:pt>
                <c:pt idx="12294">
                  <c:v>17.074999999999999</c:v>
                </c:pt>
                <c:pt idx="12295">
                  <c:v>17.0763888888889</c:v>
                </c:pt>
                <c:pt idx="12296">
                  <c:v>17.077777777777801</c:v>
                </c:pt>
                <c:pt idx="12297">
                  <c:v>17.079166666666701</c:v>
                </c:pt>
                <c:pt idx="12298">
                  <c:v>17.080555555555598</c:v>
                </c:pt>
                <c:pt idx="12299">
                  <c:v>17.0819444444444</c:v>
                </c:pt>
                <c:pt idx="12300">
                  <c:v>17.0833333333333</c:v>
                </c:pt>
                <c:pt idx="12301">
                  <c:v>17.084722222222201</c:v>
                </c:pt>
                <c:pt idx="12302">
                  <c:v>17.086111111111101</c:v>
                </c:pt>
                <c:pt idx="12303">
                  <c:v>17.087499999999999</c:v>
                </c:pt>
                <c:pt idx="12304">
                  <c:v>17.088888888888899</c:v>
                </c:pt>
                <c:pt idx="12305">
                  <c:v>17.0902777777778</c:v>
                </c:pt>
                <c:pt idx="12306">
                  <c:v>17.091666666666701</c:v>
                </c:pt>
                <c:pt idx="12307">
                  <c:v>17.093055555555601</c:v>
                </c:pt>
                <c:pt idx="12308">
                  <c:v>17.094444444444399</c:v>
                </c:pt>
                <c:pt idx="12309">
                  <c:v>17.095833333333299</c:v>
                </c:pt>
                <c:pt idx="12310">
                  <c:v>17.0972222222222</c:v>
                </c:pt>
                <c:pt idx="12311">
                  <c:v>17.098611111111101</c:v>
                </c:pt>
                <c:pt idx="12312">
                  <c:v>17.100000000000001</c:v>
                </c:pt>
                <c:pt idx="12313">
                  <c:v>17.101388888888899</c:v>
                </c:pt>
                <c:pt idx="12314">
                  <c:v>17.102777777777799</c:v>
                </c:pt>
                <c:pt idx="12315">
                  <c:v>17.1041666666667</c:v>
                </c:pt>
                <c:pt idx="12316">
                  <c:v>17.1055555555556</c:v>
                </c:pt>
                <c:pt idx="12317">
                  <c:v>17.106944444444402</c:v>
                </c:pt>
                <c:pt idx="12318">
                  <c:v>17.108333333333299</c:v>
                </c:pt>
                <c:pt idx="12319">
                  <c:v>17.109722222222199</c:v>
                </c:pt>
                <c:pt idx="12320">
                  <c:v>17.1111111111111</c:v>
                </c:pt>
                <c:pt idx="12321">
                  <c:v>17.112500000000001</c:v>
                </c:pt>
                <c:pt idx="12322">
                  <c:v>17.113888888888901</c:v>
                </c:pt>
                <c:pt idx="12323">
                  <c:v>17.115277777777798</c:v>
                </c:pt>
                <c:pt idx="12324">
                  <c:v>17.116666666666699</c:v>
                </c:pt>
                <c:pt idx="12325">
                  <c:v>17.1180555555556</c:v>
                </c:pt>
                <c:pt idx="12326">
                  <c:v>17.119444444444401</c:v>
                </c:pt>
                <c:pt idx="12327">
                  <c:v>17.120833333333302</c:v>
                </c:pt>
                <c:pt idx="12328">
                  <c:v>17.122222222222199</c:v>
                </c:pt>
                <c:pt idx="12329">
                  <c:v>17.123611111111099</c:v>
                </c:pt>
                <c:pt idx="12330">
                  <c:v>17.125</c:v>
                </c:pt>
                <c:pt idx="12331">
                  <c:v>17.126388888888901</c:v>
                </c:pt>
                <c:pt idx="12332">
                  <c:v>17.127777777777801</c:v>
                </c:pt>
                <c:pt idx="12333">
                  <c:v>17.129166666666698</c:v>
                </c:pt>
                <c:pt idx="12334">
                  <c:v>17.130555555555599</c:v>
                </c:pt>
                <c:pt idx="12335">
                  <c:v>17.1319444444444</c:v>
                </c:pt>
                <c:pt idx="12336">
                  <c:v>17.133333333333301</c:v>
                </c:pt>
                <c:pt idx="12337">
                  <c:v>17.134722222222202</c:v>
                </c:pt>
                <c:pt idx="12338">
                  <c:v>17.136111111111099</c:v>
                </c:pt>
                <c:pt idx="12339">
                  <c:v>17.137499999999999</c:v>
                </c:pt>
                <c:pt idx="12340">
                  <c:v>17.1388888888889</c:v>
                </c:pt>
                <c:pt idx="12341">
                  <c:v>17.140277777777801</c:v>
                </c:pt>
                <c:pt idx="12342">
                  <c:v>17.141666666666701</c:v>
                </c:pt>
                <c:pt idx="12343">
                  <c:v>17.143055555555598</c:v>
                </c:pt>
                <c:pt idx="12344">
                  <c:v>17.1444444444444</c:v>
                </c:pt>
                <c:pt idx="12345">
                  <c:v>17.1458333333333</c:v>
                </c:pt>
                <c:pt idx="12346">
                  <c:v>17.147222222222201</c:v>
                </c:pt>
                <c:pt idx="12347">
                  <c:v>17.148611111111101</c:v>
                </c:pt>
                <c:pt idx="12348">
                  <c:v>17.149999999999999</c:v>
                </c:pt>
                <c:pt idx="12349">
                  <c:v>17.151388888888899</c:v>
                </c:pt>
                <c:pt idx="12350">
                  <c:v>17.1527777777778</c:v>
                </c:pt>
                <c:pt idx="12351">
                  <c:v>17.154166666666701</c:v>
                </c:pt>
                <c:pt idx="12352">
                  <c:v>17.155555555555601</c:v>
                </c:pt>
                <c:pt idx="12353">
                  <c:v>17.156944444444399</c:v>
                </c:pt>
                <c:pt idx="12354">
                  <c:v>17.158333333333299</c:v>
                </c:pt>
                <c:pt idx="12355">
                  <c:v>17.1597222222222</c:v>
                </c:pt>
                <c:pt idx="12356">
                  <c:v>17.161111111111101</c:v>
                </c:pt>
                <c:pt idx="12357">
                  <c:v>17.162500000000001</c:v>
                </c:pt>
                <c:pt idx="12358">
                  <c:v>17.163888888888899</c:v>
                </c:pt>
                <c:pt idx="12359">
                  <c:v>17.165277777777799</c:v>
                </c:pt>
                <c:pt idx="12360">
                  <c:v>17.1666666666667</c:v>
                </c:pt>
                <c:pt idx="12361">
                  <c:v>17.1680555555556</c:v>
                </c:pt>
                <c:pt idx="12362">
                  <c:v>17.169444444444402</c:v>
                </c:pt>
                <c:pt idx="12363">
                  <c:v>17.170833333333299</c:v>
                </c:pt>
                <c:pt idx="12364">
                  <c:v>17.172222222222199</c:v>
                </c:pt>
                <c:pt idx="12365">
                  <c:v>17.1736111111111</c:v>
                </c:pt>
                <c:pt idx="12366">
                  <c:v>17.175000000000001</c:v>
                </c:pt>
                <c:pt idx="12367">
                  <c:v>17.176388888888901</c:v>
                </c:pt>
                <c:pt idx="12368">
                  <c:v>17.177777777777798</c:v>
                </c:pt>
                <c:pt idx="12369">
                  <c:v>17.179166666666699</c:v>
                </c:pt>
                <c:pt idx="12370">
                  <c:v>17.1805555555556</c:v>
                </c:pt>
                <c:pt idx="12371">
                  <c:v>17.181944444444401</c:v>
                </c:pt>
                <c:pt idx="12372">
                  <c:v>17.183333333333302</c:v>
                </c:pt>
                <c:pt idx="12373">
                  <c:v>17.184722222222199</c:v>
                </c:pt>
                <c:pt idx="12374">
                  <c:v>17.186111111111099</c:v>
                </c:pt>
                <c:pt idx="12375">
                  <c:v>17.1875</c:v>
                </c:pt>
                <c:pt idx="12376">
                  <c:v>17.188888888888901</c:v>
                </c:pt>
                <c:pt idx="12377">
                  <c:v>17.190277777777801</c:v>
                </c:pt>
                <c:pt idx="12378">
                  <c:v>17.191666666666698</c:v>
                </c:pt>
                <c:pt idx="12379">
                  <c:v>17.193055555555599</c:v>
                </c:pt>
                <c:pt idx="12380">
                  <c:v>17.1944444444444</c:v>
                </c:pt>
                <c:pt idx="12381">
                  <c:v>17.195833333333301</c:v>
                </c:pt>
                <c:pt idx="12382">
                  <c:v>17.197222222222202</c:v>
                </c:pt>
                <c:pt idx="12383">
                  <c:v>17.198611111111099</c:v>
                </c:pt>
                <c:pt idx="12384">
                  <c:v>17.2</c:v>
                </c:pt>
                <c:pt idx="12385">
                  <c:v>17.2013888888889</c:v>
                </c:pt>
                <c:pt idx="12386">
                  <c:v>17.202777777777801</c:v>
                </c:pt>
                <c:pt idx="12387">
                  <c:v>17.204166666666701</c:v>
                </c:pt>
                <c:pt idx="12388">
                  <c:v>17.205555555555598</c:v>
                </c:pt>
                <c:pt idx="12389">
                  <c:v>17.2069444444444</c:v>
                </c:pt>
                <c:pt idx="12390">
                  <c:v>17.2083333333333</c:v>
                </c:pt>
                <c:pt idx="12391">
                  <c:v>17.209722222222201</c:v>
                </c:pt>
                <c:pt idx="12392">
                  <c:v>17.211111111111101</c:v>
                </c:pt>
                <c:pt idx="12393">
                  <c:v>17.212499999999999</c:v>
                </c:pt>
                <c:pt idx="12394">
                  <c:v>17.213888888888899</c:v>
                </c:pt>
                <c:pt idx="12395">
                  <c:v>17.2152777777778</c:v>
                </c:pt>
                <c:pt idx="12396">
                  <c:v>17.216666666666701</c:v>
                </c:pt>
                <c:pt idx="12397">
                  <c:v>17.218055555555601</c:v>
                </c:pt>
                <c:pt idx="12398">
                  <c:v>17.219444444444399</c:v>
                </c:pt>
                <c:pt idx="12399">
                  <c:v>17.220833333333299</c:v>
                </c:pt>
                <c:pt idx="12400">
                  <c:v>17.2222222222222</c:v>
                </c:pt>
                <c:pt idx="12401">
                  <c:v>17.223611111111101</c:v>
                </c:pt>
                <c:pt idx="12402">
                  <c:v>17.225000000000001</c:v>
                </c:pt>
                <c:pt idx="12403">
                  <c:v>17.226388888888899</c:v>
                </c:pt>
                <c:pt idx="12404">
                  <c:v>17.227777777777799</c:v>
                </c:pt>
                <c:pt idx="12405">
                  <c:v>17.2291666666667</c:v>
                </c:pt>
                <c:pt idx="12406">
                  <c:v>17.2305555555556</c:v>
                </c:pt>
                <c:pt idx="12407">
                  <c:v>17.231944444444402</c:v>
                </c:pt>
                <c:pt idx="12408">
                  <c:v>17.233333333333299</c:v>
                </c:pt>
                <c:pt idx="12409">
                  <c:v>17.234722222222199</c:v>
                </c:pt>
                <c:pt idx="12410">
                  <c:v>17.2361111111111</c:v>
                </c:pt>
                <c:pt idx="12411">
                  <c:v>17.237500000000001</c:v>
                </c:pt>
                <c:pt idx="12412">
                  <c:v>17.238888888888901</c:v>
                </c:pt>
                <c:pt idx="12413">
                  <c:v>17.240277777777798</c:v>
                </c:pt>
                <c:pt idx="12414">
                  <c:v>17.241666666666699</c:v>
                </c:pt>
                <c:pt idx="12415">
                  <c:v>17.2430555555556</c:v>
                </c:pt>
                <c:pt idx="12416">
                  <c:v>17.244444444444401</c:v>
                </c:pt>
                <c:pt idx="12417">
                  <c:v>17.245833333333302</c:v>
                </c:pt>
                <c:pt idx="12418">
                  <c:v>17.247222222222199</c:v>
                </c:pt>
                <c:pt idx="12419">
                  <c:v>17.248611111111099</c:v>
                </c:pt>
                <c:pt idx="12420">
                  <c:v>17.25</c:v>
                </c:pt>
                <c:pt idx="12421">
                  <c:v>17.251388888888901</c:v>
                </c:pt>
                <c:pt idx="12422">
                  <c:v>17.252777777777801</c:v>
                </c:pt>
                <c:pt idx="12423">
                  <c:v>17.254166666666698</c:v>
                </c:pt>
                <c:pt idx="12424">
                  <c:v>17.255555555555599</c:v>
                </c:pt>
                <c:pt idx="12425">
                  <c:v>17.2569444444444</c:v>
                </c:pt>
                <c:pt idx="12426">
                  <c:v>17.258333333333301</c:v>
                </c:pt>
                <c:pt idx="12427">
                  <c:v>17.259722222222202</c:v>
                </c:pt>
                <c:pt idx="12428">
                  <c:v>17.261111111111099</c:v>
                </c:pt>
                <c:pt idx="12429">
                  <c:v>17.262499999999999</c:v>
                </c:pt>
                <c:pt idx="12430">
                  <c:v>17.2638888888889</c:v>
                </c:pt>
                <c:pt idx="12431">
                  <c:v>17.265277777777801</c:v>
                </c:pt>
                <c:pt idx="12432">
                  <c:v>17.266666666666701</c:v>
                </c:pt>
                <c:pt idx="12433">
                  <c:v>17.268055555555598</c:v>
                </c:pt>
                <c:pt idx="12434">
                  <c:v>17.2694444444444</c:v>
                </c:pt>
                <c:pt idx="12435">
                  <c:v>17.2708333333333</c:v>
                </c:pt>
                <c:pt idx="12436">
                  <c:v>17.272222222222201</c:v>
                </c:pt>
                <c:pt idx="12437">
                  <c:v>17.273611111111101</c:v>
                </c:pt>
                <c:pt idx="12438">
                  <c:v>17.274999999999999</c:v>
                </c:pt>
                <c:pt idx="12439">
                  <c:v>17.276388888888899</c:v>
                </c:pt>
                <c:pt idx="12440">
                  <c:v>17.2777777777778</c:v>
                </c:pt>
                <c:pt idx="12441">
                  <c:v>17.279166666666701</c:v>
                </c:pt>
                <c:pt idx="12442">
                  <c:v>17.280555555555601</c:v>
                </c:pt>
                <c:pt idx="12443">
                  <c:v>17.281944444444399</c:v>
                </c:pt>
                <c:pt idx="12444">
                  <c:v>17.283333333333299</c:v>
                </c:pt>
                <c:pt idx="12445">
                  <c:v>17.2847222222222</c:v>
                </c:pt>
                <c:pt idx="12446">
                  <c:v>17.286111111111101</c:v>
                </c:pt>
                <c:pt idx="12447">
                  <c:v>17.287500000000001</c:v>
                </c:pt>
                <c:pt idx="12448">
                  <c:v>17.288888888888899</c:v>
                </c:pt>
                <c:pt idx="12449">
                  <c:v>17.290277777777799</c:v>
                </c:pt>
                <c:pt idx="12450">
                  <c:v>17.2916666666667</c:v>
                </c:pt>
                <c:pt idx="12451">
                  <c:v>17.2930555555556</c:v>
                </c:pt>
                <c:pt idx="12452">
                  <c:v>17.294444444444402</c:v>
                </c:pt>
                <c:pt idx="12453">
                  <c:v>17.295833333333299</c:v>
                </c:pt>
                <c:pt idx="12454">
                  <c:v>17.297222222222199</c:v>
                </c:pt>
                <c:pt idx="12455">
                  <c:v>17.2986111111111</c:v>
                </c:pt>
                <c:pt idx="12456">
                  <c:v>17.3</c:v>
                </c:pt>
                <c:pt idx="12457">
                  <c:v>17.301388888888901</c:v>
                </c:pt>
                <c:pt idx="12458">
                  <c:v>17.302777777777798</c:v>
                </c:pt>
                <c:pt idx="12459">
                  <c:v>17.304166666666699</c:v>
                </c:pt>
                <c:pt idx="12460">
                  <c:v>17.3055555555556</c:v>
                </c:pt>
                <c:pt idx="12461">
                  <c:v>17.306944444444401</c:v>
                </c:pt>
                <c:pt idx="12462">
                  <c:v>17.308333333333302</c:v>
                </c:pt>
                <c:pt idx="12463">
                  <c:v>17.309722222222199</c:v>
                </c:pt>
                <c:pt idx="12464">
                  <c:v>17.311111111111099</c:v>
                </c:pt>
                <c:pt idx="12465">
                  <c:v>17.3125</c:v>
                </c:pt>
                <c:pt idx="12466">
                  <c:v>17.313888888888901</c:v>
                </c:pt>
                <c:pt idx="12467">
                  <c:v>17.315277777777801</c:v>
                </c:pt>
                <c:pt idx="12468">
                  <c:v>17.316666666666698</c:v>
                </c:pt>
                <c:pt idx="12469">
                  <c:v>17.318055555555599</c:v>
                </c:pt>
                <c:pt idx="12470">
                  <c:v>17.3194444444444</c:v>
                </c:pt>
                <c:pt idx="12471">
                  <c:v>17.320833333333301</c:v>
                </c:pt>
                <c:pt idx="12472">
                  <c:v>17.322222222222202</c:v>
                </c:pt>
                <c:pt idx="12473">
                  <c:v>17.323611111111099</c:v>
                </c:pt>
                <c:pt idx="12474">
                  <c:v>17.324999999999999</c:v>
                </c:pt>
                <c:pt idx="12475">
                  <c:v>17.3263888888889</c:v>
                </c:pt>
                <c:pt idx="12476">
                  <c:v>17.327777777777801</c:v>
                </c:pt>
                <c:pt idx="12477">
                  <c:v>17.329166666666701</c:v>
                </c:pt>
                <c:pt idx="12478">
                  <c:v>17.330555555555598</c:v>
                </c:pt>
                <c:pt idx="12479">
                  <c:v>17.3319444444444</c:v>
                </c:pt>
                <c:pt idx="12480">
                  <c:v>17.3333333333333</c:v>
                </c:pt>
                <c:pt idx="12481">
                  <c:v>17.334722222222201</c:v>
                </c:pt>
                <c:pt idx="12482">
                  <c:v>17.336111111111101</c:v>
                </c:pt>
                <c:pt idx="12483">
                  <c:v>17.337499999999999</c:v>
                </c:pt>
                <c:pt idx="12484">
                  <c:v>17.338888888888899</c:v>
                </c:pt>
                <c:pt idx="12485">
                  <c:v>17.3402777777778</c:v>
                </c:pt>
                <c:pt idx="12486">
                  <c:v>17.341666666666701</c:v>
                </c:pt>
                <c:pt idx="12487">
                  <c:v>17.343055555555601</c:v>
                </c:pt>
                <c:pt idx="12488">
                  <c:v>17.344444444444399</c:v>
                </c:pt>
                <c:pt idx="12489">
                  <c:v>17.345833333333299</c:v>
                </c:pt>
                <c:pt idx="12490">
                  <c:v>17.3472222222222</c:v>
                </c:pt>
                <c:pt idx="12491">
                  <c:v>17.348611111111101</c:v>
                </c:pt>
                <c:pt idx="12492">
                  <c:v>17.350000000000001</c:v>
                </c:pt>
                <c:pt idx="12493">
                  <c:v>17.351388888888899</c:v>
                </c:pt>
                <c:pt idx="12494">
                  <c:v>17.352777777777799</c:v>
                </c:pt>
                <c:pt idx="12495">
                  <c:v>17.3541666666667</c:v>
                </c:pt>
                <c:pt idx="12496">
                  <c:v>17.3555555555556</c:v>
                </c:pt>
                <c:pt idx="12497">
                  <c:v>17.356944444444402</c:v>
                </c:pt>
                <c:pt idx="12498">
                  <c:v>17.358333333333299</c:v>
                </c:pt>
                <c:pt idx="12499">
                  <c:v>17.359722222222199</c:v>
                </c:pt>
                <c:pt idx="12500">
                  <c:v>17.3611111111111</c:v>
                </c:pt>
                <c:pt idx="12501">
                  <c:v>17.362500000000001</c:v>
                </c:pt>
                <c:pt idx="12502">
                  <c:v>17.363888888888901</c:v>
                </c:pt>
                <c:pt idx="12503">
                  <c:v>17.365277777777798</c:v>
                </c:pt>
                <c:pt idx="12504">
                  <c:v>17.366666666666699</c:v>
                </c:pt>
                <c:pt idx="12505">
                  <c:v>17.3680555555556</c:v>
                </c:pt>
                <c:pt idx="12506">
                  <c:v>17.369444444444401</c:v>
                </c:pt>
                <c:pt idx="12507">
                  <c:v>17.370833333333302</c:v>
                </c:pt>
                <c:pt idx="12508">
                  <c:v>17.372222222222199</c:v>
                </c:pt>
                <c:pt idx="12509">
                  <c:v>17.373611111111099</c:v>
                </c:pt>
                <c:pt idx="12510">
                  <c:v>17.375</c:v>
                </c:pt>
                <c:pt idx="12511">
                  <c:v>17.376388888888901</c:v>
                </c:pt>
                <c:pt idx="12512">
                  <c:v>17.377777777777801</c:v>
                </c:pt>
                <c:pt idx="12513">
                  <c:v>17.379166666666698</c:v>
                </c:pt>
                <c:pt idx="12514">
                  <c:v>17.380555555555599</c:v>
                </c:pt>
                <c:pt idx="12515">
                  <c:v>17.3819444444444</c:v>
                </c:pt>
                <c:pt idx="12516">
                  <c:v>17.383333333333301</c:v>
                </c:pt>
                <c:pt idx="12517">
                  <c:v>17.384722222222202</c:v>
                </c:pt>
                <c:pt idx="12518">
                  <c:v>17.386111111111099</c:v>
                </c:pt>
                <c:pt idx="12519">
                  <c:v>17.387499999999999</c:v>
                </c:pt>
                <c:pt idx="12520">
                  <c:v>17.3888888888889</c:v>
                </c:pt>
                <c:pt idx="12521">
                  <c:v>17.390277777777801</c:v>
                </c:pt>
                <c:pt idx="12522">
                  <c:v>17.391666666666701</c:v>
                </c:pt>
                <c:pt idx="12523">
                  <c:v>17.393055555555598</c:v>
                </c:pt>
                <c:pt idx="12524">
                  <c:v>17.3944444444444</c:v>
                </c:pt>
                <c:pt idx="12525">
                  <c:v>17.3958333333333</c:v>
                </c:pt>
                <c:pt idx="12526">
                  <c:v>17.397222222222201</c:v>
                </c:pt>
                <c:pt idx="12527">
                  <c:v>17.398611111111101</c:v>
                </c:pt>
                <c:pt idx="12528">
                  <c:v>17.399999999999999</c:v>
                </c:pt>
                <c:pt idx="12529">
                  <c:v>17.401388888888899</c:v>
                </c:pt>
                <c:pt idx="12530">
                  <c:v>17.4027777777778</c:v>
                </c:pt>
                <c:pt idx="12531">
                  <c:v>17.404166666666701</c:v>
                </c:pt>
                <c:pt idx="12532">
                  <c:v>17.405555555555601</c:v>
                </c:pt>
                <c:pt idx="12533">
                  <c:v>17.406944444444399</c:v>
                </c:pt>
                <c:pt idx="12534">
                  <c:v>17.408333333333299</c:v>
                </c:pt>
                <c:pt idx="12535">
                  <c:v>17.4097222222222</c:v>
                </c:pt>
                <c:pt idx="12536">
                  <c:v>17.411111111111101</c:v>
                </c:pt>
                <c:pt idx="12537">
                  <c:v>17.412500000000001</c:v>
                </c:pt>
                <c:pt idx="12538">
                  <c:v>17.413888888888899</c:v>
                </c:pt>
                <c:pt idx="12539">
                  <c:v>17.415277777777799</c:v>
                </c:pt>
                <c:pt idx="12540">
                  <c:v>17.4166666666667</c:v>
                </c:pt>
                <c:pt idx="12541">
                  <c:v>17.4180555555556</c:v>
                </c:pt>
                <c:pt idx="12542">
                  <c:v>17.419444444444402</c:v>
                </c:pt>
                <c:pt idx="12543">
                  <c:v>17.420833333333299</c:v>
                </c:pt>
                <c:pt idx="12544">
                  <c:v>17.422222222222199</c:v>
                </c:pt>
                <c:pt idx="12545">
                  <c:v>17.4236111111111</c:v>
                </c:pt>
                <c:pt idx="12546">
                  <c:v>17.425000000000001</c:v>
                </c:pt>
                <c:pt idx="12547">
                  <c:v>17.426388888888901</c:v>
                </c:pt>
                <c:pt idx="12548">
                  <c:v>17.427777777777798</c:v>
                </c:pt>
                <c:pt idx="12549">
                  <c:v>17.429166666666699</c:v>
                </c:pt>
                <c:pt idx="12550">
                  <c:v>17.4305555555556</c:v>
                </c:pt>
                <c:pt idx="12551">
                  <c:v>17.431944444444401</c:v>
                </c:pt>
                <c:pt idx="12552">
                  <c:v>17.433333333333302</c:v>
                </c:pt>
                <c:pt idx="12553">
                  <c:v>17.434722222222199</c:v>
                </c:pt>
                <c:pt idx="12554">
                  <c:v>17.436111111111099</c:v>
                </c:pt>
                <c:pt idx="12555">
                  <c:v>17.4375</c:v>
                </c:pt>
                <c:pt idx="12556">
                  <c:v>17.438888888888901</c:v>
                </c:pt>
                <c:pt idx="12557">
                  <c:v>17.440277777777801</c:v>
                </c:pt>
                <c:pt idx="12558">
                  <c:v>17.441666666666698</c:v>
                </c:pt>
                <c:pt idx="12559">
                  <c:v>17.443055555555599</c:v>
                </c:pt>
                <c:pt idx="12560">
                  <c:v>17.4444444444444</c:v>
                </c:pt>
                <c:pt idx="12561">
                  <c:v>17.445833333333301</c:v>
                </c:pt>
                <c:pt idx="12562">
                  <c:v>17.447222222222202</c:v>
                </c:pt>
                <c:pt idx="12563">
                  <c:v>17.448611111111099</c:v>
                </c:pt>
                <c:pt idx="12564">
                  <c:v>17.45</c:v>
                </c:pt>
                <c:pt idx="12565">
                  <c:v>17.4513888888889</c:v>
                </c:pt>
                <c:pt idx="12566">
                  <c:v>17.452777777777801</c:v>
                </c:pt>
                <c:pt idx="12567">
                  <c:v>17.454166666666701</c:v>
                </c:pt>
                <c:pt idx="12568">
                  <c:v>17.455555555555598</c:v>
                </c:pt>
                <c:pt idx="12569">
                  <c:v>17.4569444444444</c:v>
                </c:pt>
                <c:pt idx="12570">
                  <c:v>17.4583333333333</c:v>
                </c:pt>
                <c:pt idx="12571">
                  <c:v>17.459722222222201</c:v>
                </c:pt>
                <c:pt idx="12572">
                  <c:v>17.461111111111101</c:v>
                </c:pt>
                <c:pt idx="12573">
                  <c:v>17.462499999999999</c:v>
                </c:pt>
                <c:pt idx="12574">
                  <c:v>17.463888888888899</c:v>
                </c:pt>
                <c:pt idx="12575">
                  <c:v>17.4652777777778</c:v>
                </c:pt>
                <c:pt idx="12576">
                  <c:v>17.466666666666701</c:v>
                </c:pt>
                <c:pt idx="12577">
                  <c:v>17.468055555555601</c:v>
                </c:pt>
                <c:pt idx="12578">
                  <c:v>17.469444444444399</c:v>
                </c:pt>
                <c:pt idx="12579">
                  <c:v>17.470833333333299</c:v>
                </c:pt>
                <c:pt idx="12580">
                  <c:v>17.4722222222222</c:v>
                </c:pt>
                <c:pt idx="12581">
                  <c:v>17.473611111111101</c:v>
                </c:pt>
                <c:pt idx="12582">
                  <c:v>17.475000000000001</c:v>
                </c:pt>
                <c:pt idx="12583">
                  <c:v>17.476388888888899</c:v>
                </c:pt>
                <c:pt idx="12584">
                  <c:v>17.477777777777799</c:v>
                </c:pt>
                <c:pt idx="12585">
                  <c:v>17.4791666666667</c:v>
                </c:pt>
                <c:pt idx="12586">
                  <c:v>17.4805555555556</c:v>
                </c:pt>
                <c:pt idx="12587">
                  <c:v>17.481944444444402</c:v>
                </c:pt>
                <c:pt idx="12588">
                  <c:v>17.483333333333299</c:v>
                </c:pt>
                <c:pt idx="12589">
                  <c:v>17.484722222222199</c:v>
                </c:pt>
                <c:pt idx="12590">
                  <c:v>17.4861111111111</c:v>
                </c:pt>
                <c:pt idx="12591">
                  <c:v>17.487500000000001</c:v>
                </c:pt>
                <c:pt idx="12592">
                  <c:v>17.488888888888901</c:v>
                </c:pt>
                <c:pt idx="12593">
                  <c:v>17.490277777777798</c:v>
                </c:pt>
                <c:pt idx="12594">
                  <c:v>17.491666666666699</c:v>
                </c:pt>
                <c:pt idx="12595">
                  <c:v>17.4930555555556</c:v>
                </c:pt>
                <c:pt idx="12596">
                  <c:v>17.494444444444401</c:v>
                </c:pt>
                <c:pt idx="12597">
                  <c:v>17.495833333333302</c:v>
                </c:pt>
                <c:pt idx="12598">
                  <c:v>17.497222222222199</c:v>
                </c:pt>
                <c:pt idx="12599">
                  <c:v>17.498611111111099</c:v>
                </c:pt>
                <c:pt idx="12600">
                  <c:v>17.5</c:v>
                </c:pt>
                <c:pt idx="12601">
                  <c:v>17.501388888888901</c:v>
                </c:pt>
                <c:pt idx="12602">
                  <c:v>17.502777777777801</c:v>
                </c:pt>
                <c:pt idx="12603">
                  <c:v>17.504166666666698</c:v>
                </c:pt>
                <c:pt idx="12604">
                  <c:v>17.505555555555599</c:v>
                </c:pt>
                <c:pt idx="12605">
                  <c:v>17.5069444444444</c:v>
                </c:pt>
                <c:pt idx="12606">
                  <c:v>17.508333333333301</c:v>
                </c:pt>
                <c:pt idx="12607">
                  <c:v>17.509722222222202</c:v>
                </c:pt>
                <c:pt idx="12608">
                  <c:v>17.511111111111099</c:v>
                </c:pt>
                <c:pt idx="12609">
                  <c:v>17.512499999999999</c:v>
                </c:pt>
                <c:pt idx="12610">
                  <c:v>17.5138888888889</c:v>
                </c:pt>
                <c:pt idx="12611">
                  <c:v>17.515277777777801</c:v>
                </c:pt>
                <c:pt idx="12612">
                  <c:v>17.516666666666701</c:v>
                </c:pt>
                <c:pt idx="12613">
                  <c:v>17.518055555555598</c:v>
                </c:pt>
                <c:pt idx="12614">
                  <c:v>17.5194444444444</c:v>
                </c:pt>
                <c:pt idx="12615">
                  <c:v>17.5208333333333</c:v>
                </c:pt>
                <c:pt idx="12616">
                  <c:v>17.522222222222201</c:v>
                </c:pt>
                <c:pt idx="12617">
                  <c:v>17.523611111111101</c:v>
                </c:pt>
                <c:pt idx="12618">
                  <c:v>17.524999999999999</c:v>
                </c:pt>
                <c:pt idx="12619">
                  <c:v>17.526388888888899</c:v>
                </c:pt>
                <c:pt idx="12620">
                  <c:v>17.5277777777778</c:v>
                </c:pt>
                <c:pt idx="12621">
                  <c:v>17.529166666666701</c:v>
                </c:pt>
                <c:pt idx="12622">
                  <c:v>17.530555555555601</c:v>
                </c:pt>
                <c:pt idx="12623">
                  <c:v>17.531944444444399</c:v>
                </c:pt>
                <c:pt idx="12624">
                  <c:v>17.533333333333299</c:v>
                </c:pt>
                <c:pt idx="12625">
                  <c:v>17.5347222222222</c:v>
                </c:pt>
                <c:pt idx="12626">
                  <c:v>17.536111111111101</c:v>
                </c:pt>
                <c:pt idx="12627">
                  <c:v>17.537500000000001</c:v>
                </c:pt>
                <c:pt idx="12628">
                  <c:v>17.538888888888899</c:v>
                </c:pt>
                <c:pt idx="12629">
                  <c:v>17.540277777777799</c:v>
                </c:pt>
                <c:pt idx="12630">
                  <c:v>17.5416666666667</c:v>
                </c:pt>
                <c:pt idx="12631">
                  <c:v>17.5430555555556</c:v>
                </c:pt>
                <c:pt idx="12632">
                  <c:v>17.544444444444402</c:v>
                </c:pt>
                <c:pt idx="12633">
                  <c:v>17.545833333333299</c:v>
                </c:pt>
                <c:pt idx="12634">
                  <c:v>17.547222222222199</c:v>
                </c:pt>
                <c:pt idx="12635">
                  <c:v>17.5486111111111</c:v>
                </c:pt>
                <c:pt idx="12636">
                  <c:v>17.55</c:v>
                </c:pt>
                <c:pt idx="12637">
                  <c:v>17.551388888888901</c:v>
                </c:pt>
                <c:pt idx="12638">
                  <c:v>17.552777777777798</c:v>
                </c:pt>
                <c:pt idx="12639">
                  <c:v>17.554166666666699</c:v>
                </c:pt>
                <c:pt idx="12640">
                  <c:v>17.5555555555556</c:v>
                </c:pt>
                <c:pt idx="12641">
                  <c:v>17.556944444444401</c:v>
                </c:pt>
                <c:pt idx="12642">
                  <c:v>17.558333333333302</c:v>
                </c:pt>
                <c:pt idx="12643">
                  <c:v>17.559722222222199</c:v>
                </c:pt>
                <c:pt idx="12644">
                  <c:v>17.561111111111099</c:v>
                </c:pt>
                <c:pt idx="12645">
                  <c:v>17.5625</c:v>
                </c:pt>
                <c:pt idx="12646">
                  <c:v>17.563888888888901</c:v>
                </c:pt>
                <c:pt idx="12647">
                  <c:v>17.565277777777801</c:v>
                </c:pt>
                <c:pt idx="12648">
                  <c:v>17.566666666666698</c:v>
                </c:pt>
                <c:pt idx="12649">
                  <c:v>17.568055555555599</c:v>
                </c:pt>
                <c:pt idx="12650">
                  <c:v>17.5694444444444</c:v>
                </c:pt>
                <c:pt idx="12651">
                  <c:v>17.570833333333301</c:v>
                </c:pt>
                <c:pt idx="12652">
                  <c:v>17.572222222222202</c:v>
                </c:pt>
                <c:pt idx="12653">
                  <c:v>17.573611111111099</c:v>
                </c:pt>
                <c:pt idx="12654">
                  <c:v>17.574999999999999</c:v>
                </c:pt>
                <c:pt idx="12655">
                  <c:v>17.5763888888889</c:v>
                </c:pt>
                <c:pt idx="12656">
                  <c:v>17.577777777777801</c:v>
                </c:pt>
                <c:pt idx="12657">
                  <c:v>17.579166666666701</c:v>
                </c:pt>
                <c:pt idx="12658">
                  <c:v>17.580555555555598</c:v>
                </c:pt>
                <c:pt idx="12659">
                  <c:v>17.5819444444444</c:v>
                </c:pt>
                <c:pt idx="12660">
                  <c:v>17.5833333333333</c:v>
                </c:pt>
                <c:pt idx="12661">
                  <c:v>17.584722222222201</c:v>
                </c:pt>
                <c:pt idx="12662">
                  <c:v>17.586111111111101</c:v>
                </c:pt>
                <c:pt idx="12663">
                  <c:v>17.587499999999999</c:v>
                </c:pt>
                <c:pt idx="12664">
                  <c:v>17.588888888888899</c:v>
                </c:pt>
                <c:pt idx="12665">
                  <c:v>17.5902777777778</c:v>
                </c:pt>
                <c:pt idx="12666">
                  <c:v>17.591666666666701</c:v>
                </c:pt>
                <c:pt idx="12667">
                  <c:v>17.593055555555601</c:v>
                </c:pt>
                <c:pt idx="12668">
                  <c:v>17.594444444444399</c:v>
                </c:pt>
                <c:pt idx="12669">
                  <c:v>17.595833333333299</c:v>
                </c:pt>
                <c:pt idx="12670">
                  <c:v>17.5972222222222</c:v>
                </c:pt>
                <c:pt idx="12671">
                  <c:v>17.598611111111101</c:v>
                </c:pt>
                <c:pt idx="12672">
                  <c:v>17.600000000000001</c:v>
                </c:pt>
                <c:pt idx="12673">
                  <c:v>17.601388888888899</c:v>
                </c:pt>
                <c:pt idx="12674">
                  <c:v>17.602777777777799</c:v>
                </c:pt>
                <c:pt idx="12675">
                  <c:v>17.6041666666667</c:v>
                </c:pt>
                <c:pt idx="12676">
                  <c:v>17.6055555555556</c:v>
                </c:pt>
                <c:pt idx="12677">
                  <c:v>17.606944444444402</c:v>
                </c:pt>
                <c:pt idx="12678">
                  <c:v>17.608333333333299</c:v>
                </c:pt>
                <c:pt idx="12679">
                  <c:v>17.609722222222199</c:v>
                </c:pt>
                <c:pt idx="12680">
                  <c:v>17.6111111111111</c:v>
                </c:pt>
                <c:pt idx="12681">
                  <c:v>17.612500000000001</c:v>
                </c:pt>
                <c:pt idx="12682">
                  <c:v>17.613888888888901</c:v>
                </c:pt>
                <c:pt idx="12683">
                  <c:v>17.615277777777798</c:v>
                </c:pt>
                <c:pt idx="12684">
                  <c:v>17.616666666666699</c:v>
                </c:pt>
                <c:pt idx="12685">
                  <c:v>17.6180555555556</c:v>
                </c:pt>
                <c:pt idx="12686">
                  <c:v>17.619444444444401</c:v>
                </c:pt>
                <c:pt idx="12687">
                  <c:v>17.620833333333302</c:v>
                </c:pt>
                <c:pt idx="12688">
                  <c:v>17.622222222222199</c:v>
                </c:pt>
                <c:pt idx="12689">
                  <c:v>17.623611111111099</c:v>
                </c:pt>
                <c:pt idx="12690">
                  <c:v>17.625</c:v>
                </c:pt>
                <c:pt idx="12691">
                  <c:v>17.626388888888901</c:v>
                </c:pt>
                <c:pt idx="12692">
                  <c:v>17.627777777777801</c:v>
                </c:pt>
                <c:pt idx="12693">
                  <c:v>17.629166666666698</c:v>
                </c:pt>
                <c:pt idx="12694">
                  <c:v>17.630555555555599</c:v>
                </c:pt>
                <c:pt idx="12695">
                  <c:v>17.6319444444444</c:v>
                </c:pt>
                <c:pt idx="12696">
                  <c:v>17.633333333333301</c:v>
                </c:pt>
                <c:pt idx="12697">
                  <c:v>17.634722222222202</c:v>
                </c:pt>
                <c:pt idx="12698">
                  <c:v>17.636111111111099</c:v>
                </c:pt>
                <c:pt idx="12699">
                  <c:v>17.637499999999999</c:v>
                </c:pt>
                <c:pt idx="12700">
                  <c:v>17.6388888888889</c:v>
                </c:pt>
                <c:pt idx="12701">
                  <c:v>17.640277777777801</c:v>
                </c:pt>
                <c:pt idx="12702">
                  <c:v>17.641666666666701</c:v>
                </c:pt>
                <c:pt idx="12703">
                  <c:v>17.643055555555598</c:v>
                </c:pt>
                <c:pt idx="12704">
                  <c:v>17.6444444444444</c:v>
                </c:pt>
                <c:pt idx="12705">
                  <c:v>17.6458333333333</c:v>
                </c:pt>
                <c:pt idx="12706">
                  <c:v>17.647222222222201</c:v>
                </c:pt>
                <c:pt idx="12707">
                  <c:v>17.648611111111101</c:v>
                </c:pt>
                <c:pt idx="12708">
                  <c:v>17.649999999999999</c:v>
                </c:pt>
                <c:pt idx="12709">
                  <c:v>17.651388888888899</c:v>
                </c:pt>
                <c:pt idx="12710">
                  <c:v>17.6527777777778</c:v>
                </c:pt>
                <c:pt idx="12711">
                  <c:v>17.654166666666701</c:v>
                </c:pt>
                <c:pt idx="12712">
                  <c:v>17.655555555555601</c:v>
                </c:pt>
                <c:pt idx="12713">
                  <c:v>17.656944444444399</c:v>
                </c:pt>
                <c:pt idx="12714">
                  <c:v>17.658333333333299</c:v>
                </c:pt>
                <c:pt idx="12715">
                  <c:v>17.6597222222222</c:v>
                </c:pt>
                <c:pt idx="12716">
                  <c:v>17.661111111111101</c:v>
                </c:pt>
                <c:pt idx="12717">
                  <c:v>17.662500000000001</c:v>
                </c:pt>
                <c:pt idx="12718">
                  <c:v>17.663888888888899</c:v>
                </c:pt>
                <c:pt idx="12719">
                  <c:v>17.665277777777799</c:v>
                </c:pt>
                <c:pt idx="12720">
                  <c:v>17.6666666666667</c:v>
                </c:pt>
                <c:pt idx="12721">
                  <c:v>17.6680555555556</c:v>
                </c:pt>
                <c:pt idx="12722">
                  <c:v>17.669444444444402</c:v>
                </c:pt>
                <c:pt idx="12723">
                  <c:v>17.670833333333299</c:v>
                </c:pt>
                <c:pt idx="12724">
                  <c:v>17.672222222222199</c:v>
                </c:pt>
                <c:pt idx="12725">
                  <c:v>17.6736111111111</c:v>
                </c:pt>
                <c:pt idx="12726">
                  <c:v>17.675000000000001</c:v>
                </c:pt>
                <c:pt idx="12727">
                  <c:v>17.676388888888901</c:v>
                </c:pt>
                <c:pt idx="12728">
                  <c:v>17.677777777777798</c:v>
                </c:pt>
                <c:pt idx="12729">
                  <c:v>17.679166666666699</c:v>
                </c:pt>
                <c:pt idx="12730">
                  <c:v>17.6805555555556</c:v>
                </c:pt>
                <c:pt idx="12731">
                  <c:v>17.681944444444401</c:v>
                </c:pt>
                <c:pt idx="12732">
                  <c:v>17.683333333333302</c:v>
                </c:pt>
                <c:pt idx="12733">
                  <c:v>17.684722222222199</c:v>
                </c:pt>
                <c:pt idx="12734">
                  <c:v>17.686111111111099</c:v>
                </c:pt>
                <c:pt idx="12735">
                  <c:v>17.6875</c:v>
                </c:pt>
                <c:pt idx="12736">
                  <c:v>17.688888888888901</c:v>
                </c:pt>
                <c:pt idx="12737">
                  <c:v>17.690277777777801</c:v>
                </c:pt>
                <c:pt idx="12738">
                  <c:v>17.691666666666698</c:v>
                </c:pt>
                <c:pt idx="12739">
                  <c:v>17.693055555555599</c:v>
                </c:pt>
                <c:pt idx="12740">
                  <c:v>17.6944444444444</c:v>
                </c:pt>
                <c:pt idx="12741">
                  <c:v>17.695833333333301</c:v>
                </c:pt>
                <c:pt idx="12742">
                  <c:v>17.697222222222202</c:v>
                </c:pt>
                <c:pt idx="12743">
                  <c:v>17.698611111111099</c:v>
                </c:pt>
                <c:pt idx="12744">
                  <c:v>17.7</c:v>
                </c:pt>
                <c:pt idx="12745">
                  <c:v>17.7013888888889</c:v>
                </c:pt>
                <c:pt idx="12746">
                  <c:v>17.702777777777801</c:v>
                </c:pt>
                <c:pt idx="12747">
                  <c:v>17.704166666666701</c:v>
                </c:pt>
                <c:pt idx="12748">
                  <c:v>17.705555555555598</c:v>
                </c:pt>
                <c:pt idx="12749">
                  <c:v>17.7069444444444</c:v>
                </c:pt>
                <c:pt idx="12750">
                  <c:v>17.7083333333333</c:v>
                </c:pt>
                <c:pt idx="12751">
                  <c:v>17.709722222222201</c:v>
                </c:pt>
                <c:pt idx="12752">
                  <c:v>17.711111111111101</c:v>
                </c:pt>
                <c:pt idx="12753">
                  <c:v>17.712499999999999</c:v>
                </c:pt>
                <c:pt idx="12754">
                  <c:v>17.713888888888899</c:v>
                </c:pt>
                <c:pt idx="12755">
                  <c:v>17.7152777777778</c:v>
                </c:pt>
                <c:pt idx="12756">
                  <c:v>17.716666666666701</c:v>
                </c:pt>
                <c:pt idx="12757">
                  <c:v>17.718055555555601</c:v>
                </c:pt>
                <c:pt idx="12758">
                  <c:v>17.719444444444399</c:v>
                </c:pt>
                <c:pt idx="12759">
                  <c:v>17.720833333333299</c:v>
                </c:pt>
                <c:pt idx="12760">
                  <c:v>17.7222222222222</c:v>
                </c:pt>
                <c:pt idx="12761">
                  <c:v>17.723611111111101</c:v>
                </c:pt>
                <c:pt idx="12762">
                  <c:v>17.725000000000001</c:v>
                </c:pt>
                <c:pt idx="12763">
                  <c:v>17.726388888888899</c:v>
                </c:pt>
                <c:pt idx="12764">
                  <c:v>17.727777777777799</c:v>
                </c:pt>
                <c:pt idx="12765">
                  <c:v>17.7291666666667</c:v>
                </c:pt>
                <c:pt idx="12766">
                  <c:v>17.7305555555556</c:v>
                </c:pt>
                <c:pt idx="12767">
                  <c:v>17.731944444444402</c:v>
                </c:pt>
                <c:pt idx="12768">
                  <c:v>17.733333333333299</c:v>
                </c:pt>
                <c:pt idx="12769">
                  <c:v>17.734722222222199</c:v>
                </c:pt>
                <c:pt idx="12770">
                  <c:v>17.7361111111111</c:v>
                </c:pt>
                <c:pt idx="12771">
                  <c:v>17.737500000000001</c:v>
                </c:pt>
                <c:pt idx="12772">
                  <c:v>17.738888888888901</c:v>
                </c:pt>
                <c:pt idx="12773">
                  <c:v>17.740277777777798</c:v>
                </c:pt>
                <c:pt idx="12774">
                  <c:v>17.741666666666699</c:v>
                </c:pt>
                <c:pt idx="12775">
                  <c:v>17.7430555555556</c:v>
                </c:pt>
                <c:pt idx="12776">
                  <c:v>17.744444444444401</c:v>
                </c:pt>
                <c:pt idx="12777">
                  <c:v>17.745833333333302</c:v>
                </c:pt>
                <c:pt idx="12778">
                  <c:v>17.747222222222199</c:v>
                </c:pt>
                <c:pt idx="12779">
                  <c:v>17.748611111111099</c:v>
                </c:pt>
                <c:pt idx="12780">
                  <c:v>17.75</c:v>
                </c:pt>
                <c:pt idx="12781">
                  <c:v>17.751388888888901</c:v>
                </c:pt>
                <c:pt idx="12782">
                  <c:v>17.752777777777801</c:v>
                </c:pt>
                <c:pt idx="12783">
                  <c:v>17.754166666666698</c:v>
                </c:pt>
                <c:pt idx="12784">
                  <c:v>17.755555555555599</c:v>
                </c:pt>
                <c:pt idx="12785">
                  <c:v>17.7569444444444</c:v>
                </c:pt>
                <c:pt idx="12786">
                  <c:v>17.758333333333301</c:v>
                </c:pt>
                <c:pt idx="12787">
                  <c:v>17.759722222222202</c:v>
                </c:pt>
                <c:pt idx="12788">
                  <c:v>17.761111111111099</c:v>
                </c:pt>
                <c:pt idx="12789">
                  <c:v>17.762499999999999</c:v>
                </c:pt>
                <c:pt idx="12790">
                  <c:v>17.7638888888889</c:v>
                </c:pt>
                <c:pt idx="12791">
                  <c:v>17.765277777777801</c:v>
                </c:pt>
                <c:pt idx="12792">
                  <c:v>17.766666666666701</c:v>
                </c:pt>
                <c:pt idx="12793">
                  <c:v>17.768055555555598</c:v>
                </c:pt>
                <c:pt idx="12794">
                  <c:v>17.7694444444444</c:v>
                </c:pt>
                <c:pt idx="12795">
                  <c:v>17.7708333333333</c:v>
                </c:pt>
                <c:pt idx="12796">
                  <c:v>17.772222222222201</c:v>
                </c:pt>
                <c:pt idx="12797">
                  <c:v>17.773611111111101</c:v>
                </c:pt>
                <c:pt idx="12798">
                  <c:v>17.774999999999999</c:v>
                </c:pt>
                <c:pt idx="12799">
                  <c:v>17.776388888888899</c:v>
                </c:pt>
                <c:pt idx="12800">
                  <c:v>17.7777777777778</c:v>
                </c:pt>
                <c:pt idx="12801">
                  <c:v>17.779166666666701</c:v>
                </c:pt>
                <c:pt idx="12802">
                  <c:v>17.780555555555601</c:v>
                </c:pt>
                <c:pt idx="12803">
                  <c:v>17.781944444444399</c:v>
                </c:pt>
                <c:pt idx="12804">
                  <c:v>17.783333333333299</c:v>
                </c:pt>
                <c:pt idx="12805">
                  <c:v>17.7847222222222</c:v>
                </c:pt>
                <c:pt idx="12806">
                  <c:v>17.786111111111101</c:v>
                </c:pt>
                <c:pt idx="12807">
                  <c:v>17.787500000000001</c:v>
                </c:pt>
                <c:pt idx="12808">
                  <c:v>17.788888888888899</c:v>
                </c:pt>
                <c:pt idx="12809">
                  <c:v>17.790277777777799</c:v>
                </c:pt>
                <c:pt idx="12810">
                  <c:v>17.7916666666667</c:v>
                </c:pt>
                <c:pt idx="12811">
                  <c:v>17.7930555555556</c:v>
                </c:pt>
                <c:pt idx="12812">
                  <c:v>17.794444444444402</c:v>
                </c:pt>
                <c:pt idx="12813">
                  <c:v>17.795833333333299</c:v>
                </c:pt>
                <c:pt idx="12814">
                  <c:v>17.797222222222199</c:v>
                </c:pt>
                <c:pt idx="12815">
                  <c:v>17.7986111111111</c:v>
                </c:pt>
                <c:pt idx="12816">
                  <c:v>17.8</c:v>
                </c:pt>
                <c:pt idx="12817">
                  <c:v>17.801388888888901</c:v>
                </c:pt>
                <c:pt idx="12818">
                  <c:v>17.802777777777798</c:v>
                </c:pt>
                <c:pt idx="12819">
                  <c:v>17.804166666666699</c:v>
                </c:pt>
                <c:pt idx="12820">
                  <c:v>17.8055555555556</c:v>
                </c:pt>
                <c:pt idx="12821">
                  <c:v>17.806944444444401</c:v>
                </c:pt>
                <c:pt idx="12822">
                  <c:v>17.808333333333302</c:v>
                </c:pt>
                <c:pt idx="12823">
                  <c:v>17.809722222222199</c:v>
                </c:pt>
                <c:pt idx="12824">
                  <c:v>17.811111111111099</c:v>
                </c:pt>
                <c:pt idx="12825">
                  <c:v>17.8125</c:v>
                </c:pt>
                <c:pt idx="12826">
                  <c:v>17.813888888888901</c:v>
                </c:pt>
                <c:pt idx="12827">
                  <c:v>17.815277777777801</c:v>
                </c:pt>
                <c:pt idx="12828">
                  <c:v>17.816666666666698</c:v>
                </c:pt>
                <c:pt idx="12829">
                  <c:v>17.818055555555599</c:v>
                </c:pt>
                <c:pt idx="12830">
                  <c:v>17.8194444444444</c:v>
                </c:pt>
                <c:pt idx="12831">
                  <c:v>17.820833333333301</c:v>
                </c:pt>
                <c:pt idx="12832">
                  <c:v>17.822222222222202</c:v>
                </c:pt>
                <c:pt idx="12833">
                  <c:v>17.823611111111099</c:v>
                </c:pt>
                <c:pt idx="12834">
                  <c:v>17.824999999999999</c:v>
                </c:pt>
                <c:pt idx="12835">
                  <c:v>17.8263888888889</c:v>
                </c:pt>
                <c:pt idx="12836">
                  <c:v>17.827777777777801</c:v>
                </c:pt>
                <c:pt idx="12837">
                  <c:v>17.829166666666701</c:v>
                </c:pt>
                <c:pt idx="12838">
                  <c:v>17.830555555555598</c:v>
                </c:pt>
                <c:pt idx="12839">
                  <c:v>17.8319444444444</c:v>
                </c:pt>
                <c:pt idx="12840">
                  <c:v>17.8333333333333</c:v>
                </c:pt>
                <c:pt idx="12841">
                  <c:v>17.834722222222201</c:v>
                </c:pt>
                <c:pt idx="12842">
                  <c:v>17.836111111111101</c:v>
                </c:pt>
                <c:pt idx="12843">
                  <c:v>17.837499999999999</c:v>
                </c:pt>
                <c:pt idx="12844">
                  <c:v>17.838888888888899</c:v>
                </c:pt>
                <c:pt idx="12845">
                  <c:v>17.8402777777778</c:v>
                </c:pt>
                <c:pt idx="12846">
                  <c:v>17.841666666666701</c:v>
                </c:pt>
                <c:pt idx="12847">
                  <c:v>17.843055555555601</c:v>
                </c:pt>
                <c:pt idx="12848">
                  <c:v>17.844444444444399</c:v>
                </c:pt>
                <c:pt idx="12849">
                  <c:v>17.845833333333299</c:v>
                </c:pt>
                <c:pt idx="12850">
                  <c:v>17.8472222222222</c:v>
                </c:pt>
                <c:pt idx="12851">
                  <c:v>17.848611111111101</c:v>
                </c:pt>
                <c:pt idx="12852">
                  <c:v>17.850000000000001</c:v>
                </c:pt>
                <c:pt idx="12853">
                  <c:v>17.851388888888899</c:v>
                </c:pt>
                <c:pt idx="12854">
                  <c:v>17.852777777777799</c:v>
                </c:pt>
                <c:pt idx="12855">
                  <c:v>17.8541666666667</c:v>
                </c:pt>
                <c:pt idx="12856">
                  <c:v>17.8555555555556</c:v>
                </c:pt>
                <c:pt idx="12857">
                  <c:v>17.856944444444402</c:v>
                </c:pt>
                <c:pt idx="12858">
                  <c:v>17.858333333333299</c:v>
                </c:pt>
                <c:pt idx="12859">
                  <c:v>17.859722222222199</c:v>
                </c:pt>
                <c:pt idx="12860">
                  <c:v>17.8611111111111</c:v>
                </c:pt>
                <c:pt idx="12861">
                  <c:v>17.862500000000001</c:v>
                </c:pt>
                <c:pt idx="12862">
                  <c:v>17.863888888888901</c:v>
                </c:pt>
                <c:pt idx="12863">
                  <c:v>17.865277777777798</c:v>
                </c:pt>
                <c:pt idx="12864">
                  <c:v>17.866666666666699</c:v>
                </c:pt>
                <c:pt idx="12865">
                  <c:v>17.8680555555556</c:v>
                </c:pt>
                <c:pt idx="12866">
                  <c:v>17.869444444444401</c:v>
                </c:pt>
                <c:pt idx="12867">
                  <c:v>17.870833333333302</c:v>
                </c:pt>
                <c:pt idx="12868">
                  <c:v>17.872222222222199</c:v>
                </c:pt>
                <c:pt idx="12869">
                  <c:v>17.873611111111099</c:v>
                </c:pt>
                <c:pt idx="12870">
                  <c:v>17.875</c:v>
                </c:pt>
                <c:pt idx="12871">
                  <c:v>17.876388888888901</c:v>
                </c:pt>
                <c:pt idx="12872">
                  <c:v>17.877777777777801</c:v>
                </c:pt>
                <c:pt idx="12873">
                  <c:v>17.879166666666698</c:v>
                </c:pt>
                <c:pt idx="12874">
                  <c:v>17.880555555555599</c:v>
                </c:pt>
                <c:pt idx="12875">
                  <c:v>17.8819444444444</c:v>
                </c:pt>
                <c:pt idx="12876">
                  <c:v>17.883333333333301</c:v>
                </c:pt>
                <c:pt idx="12877">
                  <c:v>17.884722222222202</c:v>
                </c:pt>
                <c:pt idx="12878">
                  <c:v>17.886111111111099</c:v>
                </c:pt>
                <c:pt idx="12879">
                  <c:v>17.887499999999999</c:v>
                </c:pt>
                <c:pt idx="12880">
                  <c:v>17.8888888888889</c:v>
                </c:pt>
                <c:pt idx="12881">
                  <c:v>17.890277777777801</c:v>
                </c:pt>
                <c:pt idx="12882">
                  <c:v>17.891666666666701</c:v>
                </c:pt>
                <c:pt idx="12883">
                  <c:v>17.893055555555598</c:v>
                </c:pt>
                <c:pt idx="12884">
                  <c:v>17.8944444444444</c:v>
                </c:pt>
                <c:pt idx="12885">
                  <c:v>17.8958333333333</c:v>
                </c:pt>
                <c:pt idx="12886">
                  <c:v>17.897222222222201</c:v>
                </c:pt>
                <c:pt idx="12887">
                  <c:v>17.898611111111101</c:v>
                </c:pt>
                <c:pt idx="12888">
                  <c:v>17.899999999999999</c:v>
                </c:pt>
                <c:pt idx="12889">
                  <c:v>17.901388888888899</c:v>
                </c:pt>
                <c:pt idx="12890">
                  <c:v>17.9027777777778</c:v>
                </c:pt>
                <c:pt idx="12891">
                  <c:v>17.904166666666701</c:v>
                </c:pt>
                <c:pt idx="12892">
                  <c:v>17.905555555555601</c:v>
                </c:pt>
                <c:pt idx="12893">
                  <c:v>17.906944444444399</c:v>
                </c:pt>
                <c:pt idx="12894">
                  <c:v>17.908333333333299</c:v>
                </c:pt>
                <c:pt idx="12895">
                  <c:v>17.9097222222222</c:v>
                </c:pt>
                <c:pt idx="12896">
                  <c:v>17.911111111111101</c:v>
                </c:pt>
                <c:pt idx="12897">
                  <c:v>17.912500000000001</c:v>
                </c:pt>
                <c:pt idx="12898">
                  <c:v>17.913888888888899</c:v>
                </c:pt>
                <c:pt idx="12899">
                  <c:v>17.915277777777799</c:v>
                </c:pt>
                <c:pt idx="12900">
                  <c:v>17.9166666666667</c:v>
                </c:pt>
                <c:pt idx="12901">
                  <c:v>17.9180555555556</c:v>
                </c:pt>
                <c:pt idx="12902">
                  <c:v>17.919444444444402</c:v>
                </c:pt>
                <c:pt idx="12903">
                  <c:v>17.920833333333299</c:v>
                </c:pt>
                <c:pt idx="12904">
                  <c:v>17.922222222222199</c:v>
                </c:pt>
                <c:pt idx="12905">
                  <c:v>17.9236111111111</c:v>
                </c:pt>
                <c:pt idx="12906">
                  <c:v>17.925000000000001</c:v>
                </c:pt>
                <c:pt idx="12907">
                  <c:v>17.926388888888901</c:v>
                </c:pt>
                <c:pt idx="12908">
                  <c:v>17.927777777777798</c:v>
                </c:pt>
                <c:pt idx="12909">
                  <c:v>17.929166666666699</c:v>
                </c:pt>
                <c:pt idx="12910">
                  <c:v>17.9305555555556</c:v>
                </c:pt>
                <c:pt idx="12911">
                  <c:v>17.931944444444401</c:v>
                </c:pt>
                <c:pt idx="12912">
                  <c:v>17.933333333333302</c:v>
                </c:pt>
                <c:pt idx="12913">
                  <c:v>17.934722222222199</c:v>
                </c:pt>
                <c:pt idx="12914">
                  <c:v>17.936111111111099</c:v>
                </c:pt>
                <c:pt idx="12915">
                  <c:v>17.9375</c:v>
                </c:pt>
                <c:pt idx="12916">
                  <c:v>17.938888888888901</c:v>
                </c:pt>
                <c:pt idx="12917">
                  <c:v>17.940277777777801</c:v>
                </c:pt>
                <c:pt idx="12918">
                  <c:v>17.941666666666698</c:v>
                </c:pt>
                <c:pt idx="12919">
                  <c:v>17.943055555555599</c:v>
                </c:pt>
                <c:pt idx="12920">
                  <c:v>17.9444444444444</c:v>
                </c:pt>
                <c:pt idx="12921">
                  <c:v>17.945833333333301</c:v>
                </c:pt>
                <c:pt idx="12922">
                  <c:v>17.947222222222202</c:v>
                </c:pt>
                <c:pt idx="12923">
                  <c:v>17.948611111111099</c:v>
                </c:pt>
                <c:pt idx="12924">
                  <c:v>17.95</c:v>
                </c:pt>
                <c:pt idx="12925">
                  <c:v>17.9513888888889</c:v>
                </c:pt>
                <c:pt idx="12926">
                  <c:v>17.952777777777801</c:v>
                </c:pt>
                <c:pt idx="12927">
                  <c:v>17.954166666666701</c:v>
                </c:pt>
                <c:pt idx="12928">
                  <c:v>17.955555555555598</c:v>
                </c:pt>
                <c:pt idx="12929">
                  <c:v>17.9569444444444</c:v>
                </c:pt>
                <c:pt idx="12930">
                  <c:v>17.9583333333333</c:v>
                </c:pt>
                <c:pt idx="12931">
                  <c:v>17.959722222222201</c:v>
                </c:pt>
                <c:pt idx="12932">
                  <c:v>17.961111111111101</c:v>
                </c:pt>
                <c:pt idx="12933">
                  <c:v>17.962499999999999</c:v>
                </c:pt>
                <c:pt idx="12934">
                  <c:v>17.963888888888899</c:v>
                </c:pt>
                <c:pt idx="12935">
                  <c:v>17.9652777777778</c:v>
                </c:pt>
                <c:pt idx="12936">
                  <c:v>17.966666666666701</c:v>
                </c:pt>
                <c:pt idx="12937">
                  <c:v>17.968055555555601</c:v>
                </c:pt>
                <c:pt idx="12938">
                  <c:v>17.969444444444399</c:v>
                </c:pt>
                <c:pt idx="12939">
                  <c:v>17.970833333333299</c:v>
                </c:pt>
                <c:pt idx="12940">
                  <c:v>17.9722222222222</c:v>
                </c:pt>
                <c:pt idx="12941">
                  <c:v>17.973611111111101</c:v>
                </c:pt>
                <c:pt idx="12942">
                  <c:v>17.975000000000001</c:v>
                </c:pt>
                <c:pt idx="12943">
                  <c:v>17.976388888888899</c:v>
                </c:pt>
                <c:pt idx="12944">
                  <c:v>17.977777777777799</c:v>
                </c:pt>
                <c:pt idx="12945">
                  <c:v>17.9791666666667</c:v>
                </c:pt>
                <c:pt idx="12946">
                  <c:v>17.9805555555556</c:v>
                </c:pt>
                <c:pt idx="12947">
                  <c:v>17.981944444444402</c:v>
                </c:pt>
                <c:pt idx="12948">
                  <c:v>17.983333333333299</c:v>
                </c:pt>
                <c:pt idx="12949">
                  <c:v>17.984722222222199</c:v>
                </c:pt>
                <c:pt idx="12950">
                  <c:v>17.9861111111111</c:v>
                </c:pt>
                <c:pt idx="12951">
                  <c:v>17.987500000000001</c:v>
                </c:pt>
                <c:pt idx="12952">
                  <c:v>17.988888888888901</c:v>
                </c:pt>
                <c:pt idx="12953">
                  <c:v>17.990277777777798</c:v>
                </c:pt>
                <c:pt idx="12954">
                  <c:v>17.991666666666699</c:v>
                </c:pt>
                <c:pt idx="12955">
                  <c:v>17.9930555555556</c:v>
                </c:pt>
                <c:pt idx="12956">
                  <c:v>17.994444444444401</c:v>
                </c:pt>
                <c:pt idx="12957">
                  <c:v>17.995833333333302</c:v>
                </c:pt>
                <c:pt idx="12958">
                  <c:v>17.997222222222199</c:v>
                </c:pt>
                <c:pt idx="12959">
                  <c:v>17.998611111111099</c:v>
                </c:pt>
                <c:pt idx="12960">
                  <c:v>18</c:v>
                </c:pt>
                <c:pt idx="12961">
                  <c:v>18.001388888888901</c:v>
                </c:pt>
                <c:pt idx="12962">
                  <c:v>18.002777777777801</c:v>
                </c:pt>
                <c:pt idx="12963">
                  <c:v>18.004166666666698</c:v>
                </c:pt>
                <c:pt idx="12964">
                  <c:v>18.005555555555599</c:v>
                </c:pt>
                <c:pt idx="12965">
                  <c:v>18.0069444444444</c:v>
                </c:pt>
                <c:pt idx="12966">
                  <c:v>18.008333333333301</c:v>
                </c:pt>
                <c:pt idx="12967">
                  <c:v>18.009722222222202</c:v>
                </c:pt>
                <c:pt idx="12968">
                  <c:v>18.011111111111099</c:v>
                </c:pt>
                <c:pt idx="12969">
                  <c:v>18.012499999999999</c:v>
                </c:pt>
                <c:pt idx="12970">
                  <c:v>18.0138888888889</c:v>
                </c:pt>
                <c:pt idx="12971">
                  <c:v>18.015277777777801</c:v>
                </c:pt>
                <c:pt idx="12972">
                  <c:v>18.016666666666701</c:v>
                </c:pt>
                <c:pt idx="12973">
                  <c:v>18.018055555555598</c:v>
                </c:pt>
                <c:pt idx="12974">
                  <c:v>18.0194444444444</c:v>
                </c:pt>
                <c:pt idx="12975">
                  <c:v>18.0208333333333</c:v>
                </c:pt>
                <c:pt idx="12976">
                  <c:v>18.022222222222201</c:v>
                </c:pt>
                <c:pt idx="12977">
                  <c:v>18.023611111111101</c:v>
                </c:pt>
                <c:pt idx="12978">
                  <c:v>18.024999999999999</c:v>
                </c:pt>
                <c:pt idx="12979">
                  <c:v>18.026388888888899</c:v>
                </c:pt>
                <c:pt idx="12980">
                  <c:v>18.0277777777778</c:v>
                </c:pt>
                <c:pt idx="12981">
                  <c:v>18.029166666666701</c:v>
                </c:pt>
                <c:pt idx="12982">
                  <c:v>18.030555555555601</c:v>
                </c:pt>
                <c:pt idx="12983">
                  <c:v>18.031944444444399</c:v>
                </c:pt>
                <c:pt idx="12984">
                  <c:v>18.033333333333299</c:v>
                </c:pt>
                <c:pt idx="12985">
                  <c:v>18.0347222222222</c:v>
                </c:pt>
                <c:pt idx="12986">
                  <c:v>18.036111111111101</c:v>
                </c:pt>
                <c:pt idx="12987">
                  <c:v>18.037500000000001</c:v>
                </c:pt>
                <c:pt idx="12988">
                  <c:v>18.038888888888899</c:v>
                </c:pt>
                <c:pt idx="12989">
                  <c:v>18.040277777777799</c:v>
                </c:pt>
                <c:pt idx="12990">
                  <c:v>18.0416666666667</c:v>
                </c:pt>
                <c:pt idx="12991">
                  <c:v>18.0430555555556</c:v>
                </c:pt>
                <c:pt idx="12992">
                  <c:v>18.044444444444402</c:v>
                </c:pt>
                <c:pt idx="12993">
                  <c:v>18.045833333333299</c:v>
                </c:pt>
                <c:pt idx="12994">
                  <c:v>18.047222222222199</c:v>
                </c:pt>
                <c:pt idx="12995">
                  <c:v>18.0486111111111</c:v>
                </c:pt>
                <c:pt idx="12996">
                  <c:v>18.05</c:v>
                </c:pt>
                <c:pt idx="12997">
                  <c:v>18.051388888888901</c:v>
                </c:pt>
                <c:pt idx="12998">
                  <c:v>18.052777777777798</c:v>
                </c:pt>
                <c:pt idx="12999">
                  <c:v>18.054166666666699</c:v>
                </c:pt>
                <c:pt idx="13000">
                  <c:v>18.0555555555556</c:v>
                </c:pt>
                <c:pt idx="13001">
                  <c:v>18.056944444444401</c:v>
                </c:pt>
                <c:pt idx="13002">
                  <c:v>18.058333333333302</c:v>
                </c:pt>
                <c:pt idx="13003">
                  <c:v>18.059722222222199</c:v>
                </c:pt>
                <c:pt idx="13004">
                  <c:v>18.061111111111099</c:v>
                </c:pt>
                <c:pt idx="13005">
                  <c:v>18.0625</c:v>
                </c:pt>
                <c:pt idx="13006">
                  <c:v>18.063888888888901</c:v>
                </c:pt>
                <c:pt idx="13007">
                  <c:v>18.065277777777801</c:v>
                </c:pt>
                <c:pt idx="13008">
                  <c:v>18.066666666666698</c:v>
                </c:pt>
                <c:pt idx="13009">
                  <c:v>18.068055555555599</c:v>
                </c:pt>
                <c:pt idx="13010">
                  <c:v>18.0694444444444</c:v>
                </c:pt>
                <c:pt idx="13011">
                  <c:v>18.070833333333301</c:v>
                </c:pt>
                <c:pt idx="13012">
                  <c:v>18.072222222222202</c:v>
                </c:pt>
                <c:pt idx="13013">
                  <c:v>18.073611111111099</c:v>
                </c:pt>
                <c:pt idx="13014">
                  <c:v>18.074999999999999</c:v>
                </c:pt>
                <c:pt idx="13015">
                  <c:v>18.0763888888889</c:v>
                </c:pt>
                <c:pt idx="13016">
                  <c:v>18.077777777777801</c:v>
                </c:pt>
                <c:pt idx="13017">
                  <c:v>18.079166666666701</c:v>
                </c:pt>
                <c:pt idx="13018">
                  <c:v>18.080555555555598</c:v>
                </c:pt>
                <c:pt idx="13019">
                  <c:v>18.0819444444444</c:v>
                </c:pt>
                <c:pt idx="13020">
                  <c:v>18.0833333333333</c:v>
                </c:pt>
                <c:pt idx="13021">
                  <c:v>18.084722222222201</c:v>
                </c:pt>
                <c:pt idx="13022">
                  <c:v>18.086111111111101</c:v>
                </c:pt>
                <c:pt idx="13023">
                  <c:v>18.087499999999999</c:v>
                </c:pt>
                <c:pt idx="13024">
                  <c:v>18.088888888888899</c:v>
                </c:pt>
                <c:pt idx="13025">
                  <c:v>18.0902777777778</c:v>
                </c:pt>
                <c:pt idx="13026">
                  <c:v>18.091666666666701</c:v>
                </c:pt>
                <c:pt idx="13027">
                  <c:v>18.093055555555601</c:v>
                </c:pt>
                <c:pt idx="13028">
                  <c:v>18.094444444444399</c:v>
                </c:pt>
                <c:pt idx="13029">
                  <c:v>18.095833333333299</c:v>
                </c:pt>
                <c:pt idx="13030">
                  <c:v>18.0972222222222</c:v>
                </c:pt>
                <c:pt idx="13031">
                  <c:v>18.098611111111101</c:v>
                </c:pt>
                <c:pt idx="13032">
                  <c:v>18.100000000000001</c:v>
                </c:pt>
                <c:pt idx="13033">
                  <c:v>18.101388888888899</c:v>
                </c:pt>
                <c:pt idx="13034">
                  <c:v>18.102777777777799</c:v>
                </c:pt>
                <c:pt idx="13035">
                  <c:v>18.1041666666667</c:v>
                </c:pt>
                <c:pt idx="13036">
                  <c:v>18.1055555555556</c:v>
                </c:pt>
                <c:pt idx="13037">
                  <c:v>18.106944444444402</c:v>
                </c:pt>
                <c:pt idx="13038">
                  <c:v>18.108333333333299</c:v>
                </c:pt>
                <c:pt idx="13039">
                  <c:v>18.109722222222199</c:v>
                </c:pt>
                <c:pt idx="13040">
                  <c:v>18.1111111111111</c:v>
                </c:pt>
                <c:pt idx="13041">
                  <c:v>18.112500000000001</c:v>
                </c:pt>
                <c:pt idx="13042">
                  <c:v>18.113888888888901</c:v>
                </c:pt>
                <c:pt idx="13043">
                  <c:v>18.115277777777798</c:v>
                </c:pt>
                <c:pt idx="13044">
                  <c:v>18.116666666666699</c:v>
                </c:pt>
                <c:pt idx="13045">
                  <c:v>18.1180555555556</c:v>
                </c:pt>
                <c:pt idx="13046">
                  <c:v>18.119444444444401</c:v>
                </c:pt>
                <c:pt idx="13047">
                  <c:v>18.120833333333302</c:v>
                </c:pt>
                <c:pt idx="13048">
                  <c:v>18.122222222222199</c:v>
                </c:pt>
                <c:pt idx="13049">
                  <c:v>18.123611111111099</c:v>
                </c:pt>
                <c:pt idx="13050">
                  <c:v>18.125</c:v>
                </c:pt>
                <c:pt idx="13051">
                  <c:v>18.126388888888901</c:v>
                </c:pt>
                <c:pt idx="13052">
                  <c:v>18.127777777777801</c:v>
                </c:pt>
                <c:pt idx="13053">
                  <c:v>18.129166666666698</c:v>
                </c:pt>
                <c:pt idx="13054">
                  <c:v>18.130555555555599</c:v>
                </c:pt>
                <c:pt idx="13055">
                  <c:v>18.1319444444444</c:v>
                </c:pt>
                <c:pt idx="13056">
                  <c:v>18.133333333333301</c:v>
                </c:pt>
                <c:pt idx="13057">
                  <c:v>18.134722222222202</c:v>
                </c:pt>
                <c:pt idx="13058">
                  <c:v>18.136111111111099</c:v>
                </c:pt>
                <c:pt idx="13059">
                  <c:v>18.137499999999999</c:v>
                </c:pt>
                <c:pt idx="13060">
                  <c:v>18.1388888888889</c:v>
                </c:pt>
                <c:pt idx="13061">
                  <c:v>18.140277777777801</c:v>
                </c:pt>
                <c:pt idx="13062">
                  <c:v>18.141666666666701</c:v>
                </c:pt>
                <c:pt idx="13063">
                  <c:v>18.143055555555598</c:v>
                </c:pt>
                <c:pt idx="13064">
                  <c:v>18.1444444444444</c:v>
                </c:pt>
                <c:pt idx="13065">
                  <c:v>18.1458333333333</c:v>
                </c:pt>
                <c:pt idx="13066">
                  <c:v>18.147222222222201</c:v>
                </c:pt>
                <c:pt idx="13067">
                  <c:v>18.148611111111101</c:v>
                </c:pt>
                <c:pt idx="13068">
                  <c:v>18.149999999999999</c:v>
                </c:pt>
                <c:pt idx="13069">
                  <c:v>18.151388888888899</c:v>
                </c:pt>
                <c:pt idx="13070">
                  <c:v>18.1527777777778</c:v>
                </c:pt>
                <c:pt idx="13071">
                  <c:v>18.154166666666701</c:v>
                </c:pt>
                <c:pt idx="13072">
                  <c:v>18.155555555555601</c:v>
                </c:pt>
                <c:pt idx="13073">
                  <c:v>18.156944444444399</c:v>
                </c:pt>
                <c:pt idx="13074">
                  <c:v>18.158333333333299</c:v>
                </c:pt>
                <c:pt idx="13075">
                  <c:v>18.1597222222222</c:v>
                </c:pt>
                <c:pt idx="13076">
                  <c:v>18.161111111111101</c:v>
                </c:pt>
                <c:pt idx="13077">
                  <c:v>18.162500000000001</c:v>
                </c:pt>
                <c:pt idx="13078">
                  <c:v>18.163888888888899</c:v>
                </c:pt>
                <c:pt idx="13079">
                  <c:v>18.165277777777799</c:v>
                </c:pt>
                <c:pt idx="13080">
                  <c:v>18.1666666666667</c:v>
                </c:pt>
                <c:pt idx="13081">
                  <c:v>18.1680555555556</c:v>
                </c:pt>
                <c:pt idx="13082">
                  <c:v>18.169444444444402</c:v>
                </c:pt>
                <c:pt idx="13083">
                  <c:v>18.170833333333299</c:v>
                </c:pt>
                <c:pt idx="13084">
                  <c:v>18.172222222222199</c:v>
                </c:pt>
                <c:pt idx="13085">
                  <c:v>18.1736111111111</c:v>
                </c:pt>
                <c:pt idx="13086">
                  <c:v>18.175000000000001</c:v>
                </c:pt>
                <c:pt idx="13087">
                  <c:v>18.176388888888901</c:v>
                </c:pt>
                <c:pt idx="13088">
                  <c:v>18.177777777777798</c:v>
                </c:pt>
                <c:pt idx="13089">
                  <c:v>18.179166666666699</c:v>
                </c:pt>
                <c:pt idx="13090">
                  <c:v>18.1805555555556</c:v>
                </c:pt>
                <c:pt idx="13091">
                  <c:v>18.181944444444401</c:v>
                </c:pt>
                <c:pt idx="13092">
                  <c:v>18.183333333333302</c:v>
                </c:pt>
                <c:pt idx="13093">
                  <c:v>18.184722222222199</c:v>
                </c:pt>
                <c:pt idx="13094">
                  <c:v>18.186111111111099</c:v>
                </c:pt>
                <c:pt idx="13095">
                  <c:v>18.1875</c:v>
                </c:pt>
                <c:pt idx="13096">
                  <c:v>18.188888888888901</c:v>
                </c:pt>
                <c:pt idx="13097">
                  <c:v>18.190277777777801</c:v>
                </c:pt>
                <c:pt idx="13098">
                  <c:v>18.191666666666698</c:v>
                </c:pt>
                <c:pt idx="13099">
                  <c:v>18.193055555555599</c:v>
                </c:pt>
                <c:pt idx="13100">
                  <c:v>18.1944444444444</c:v>
                </c:pt>
                <c:pt idx="13101">
                  <c:v>18.195833333333301</c:v>
                </c:pt>
                <c:pt idx="13102">
                  <c:v>18.197222222222202</c:v>
                </c:pt>
                <c:pt idx="13103">
                  <c:v>18.198611111111099</c:v>
                </c:pt>
                <c:pt idx="13104">
                  <c:v>18.2</c:v>
                </c:pt>
                <c:pt idx="13105">
                  <c:v>18.2013888888889</c:v>
                </c:pt>
                <c:pt idx="13106">
                  <c:v>18.202777777777801</c:v>
                </c:pt>
                <c:pt idx="13107">
                  <c:v>18.204166666666701</c:v>
                </c:pt>
                <c:pt idx="13108">
                  <c:v>18.205555555555598</c:v>
                </c:pt>
                <c:pt idx="13109">
                  <c:v>18.2069444444444</c:v>
                </c:pt>
                <c:pt idx="13110">
                  <c:v>18.2083333333333</c:v>
                </c:pt>
                <c:pt idx="13111">
                  <c:v>18.209722222222201</c:v>
                </c:pt>
                <c:pt idx="13112">
                  <c:v>18.211111111111101</c:v>
                </c:pt>
                <c:pt idx="13113">
                  <c:v>18.212499999999999</c:v>
                </c:pt>
                <c:pt idx="13114">
                  <c:v>18.213888888888899</c:v>
                </c:pt>
                <c:pt idx="13115">
                  <c:v>18.2152777777778</c:v>
                </c:pt>
                <c:pt idx="13116">
                  <c:v>18.216666666666701</c:v>
                </c:pt>
                <c:pt idx="13117">
                  <c:v>18.218055555555601</c:v>
                </c:pt>
                <c:pt idx="13118">
                  <c:v>18.219444444444399</c:v>
                </c:pt>
                <c:pt idx="13119">
                  <c:v>18.220833333333299</c:v>
                </c:pt>
                <c:pt idx="13120">
                  <c:v>18.2222222222222</c:v>
                </c:pt>
                <c:pt idx="13121">
                  <c:v>18.223611111111101</c:v>
                </c:pt>
                <c:pt idx="13122">
                  <c:v>18.225000000000001</c:v>
                </c:pt>
                <c:pt idx="13123">
                  <c:v>18.226388888888899</c:v>
                </c:pt>
                <c:pt idx="13124">
                  <c:v>18.227777777777799</c:v>
                </c:pt>
                <c:pt idx="13125">
                  <c:v>18.2291666666667</c:v>
                </c:pt>
                <c:pt idx="13126">
                  <c:v>18.2305555555556</c:v>
                </c:pt>
                <c:pt idx="13127">
                  <c:v>18.231944444444402</c:v>
                </c:pt>
                <c:pt idx="13128">
                  <c:v>18.233333333333299</c:v>
                </c:pt>
                <c:pt idx="13129">
                  <c:v>18.234722222222199</c:v>
                </c:pt>
                <c:pt idx="13130">
                  <c:v>18.2361111111111</c:v>
                </c:pt>
                <c:pt idx="13131">
                  <c:v>18.237500000000001</c:v>
                </c:pt>
                <c:pt idx="13132">
                  <c:v>18.238888888888901</c:v>
                </c:pt>
                <c:pt idx="13133">
                  <c:v>18.240277777777798</c:v>
                </c:pt>
                <c:pt idx="13134">
                  <c:v>18.241666666666699</c:v>
                </c:pt>
                <c:pt idx="13135">
                  <c:v>18.2430555555556</c:v>
                </c:pt>
                <c:pt idx="13136">
                  <c:v>18.244444444444401</c:v>
                </c:pt>
                <c:pt idx="13137">
                  <c:v>18.245833333333302</c:v>
                </c:pt>
                <c:pt idx="13138">
                  <c:v>18.247222222222199</c:v>
                </c:pt>
                <c:pt idx="13139">
                  <c:v>18.248611111111099</c:v>
                </c:pt>
                <c:pt idx="13140">
                  <c:v>18.25</c:v>
                </c:pt>
                <c:pt idx="13141">
                  <c:v>18.251388888888901</c:v>
                </c:pt>
                <c:pt idx="13142">
                  <c:v>18.252777777777801</c:v>
                </c:pt>
                <c:pt idx="13143">
                  <c:v>18.254166666666698</c:v>
                </c:pt>
                <c:pt idx="13144">
                  <c:v>18.255555555555599</c:v>
                </c:pt>
                <c:pt idx="13145">
                  <c:v>18.2569444444444</c:v>
                </c:pt>
                <c:pt idx="13146">
                  <c:v>18.258333333333301</c:v>
                </c:pt>
                <c:pt idx="13147">
                  <c:v>18.259722222222202</c:v>
                </c:pt>
                <c:pt idx="13148">
                  <c:v>18.261111111111099</c:v>
                </c:pt>
                <c:pt idx="13149">
                  <c:v>18.262499999999999</c:v>
                </c:pt>
                <c:pt idx="13150">
                  <c:v>18.2638888888889</c:v>
                </c:pt>
                <c:pt idx="13151">
                  <c:v>18.265277777777801</c:v>
                </c:pt>
                <c:pt idx="13152">
                  <c:v>18.266666666666701</c:v>
                </c:pt>
                <c:pt idx="13153">
                  <c:v>18.268055555555598</c:v>
                </c:pt>
                <c:pt idx="13154">
                  <c:v>18.2694444444444</c:v>
                </c:pt>
                <c:pt idx="13155">
                  <c:v>18.2708333333333</c:v>
                </c:pt>
                <c:pt idx="13156">
                  <c:v>18.272222222222201</c:v>
                </c:pt>
                <c:pt idx="13157">
                  <c:v>18.273611111111101</c:v>
                </c:pt>
                <c:pt idx="13158">
                  <c:v>18.274999999999999</c:v>
                </c:pt>
                <c:pt idx="13159">
                  <c:v>18.276388888888899</c:v>
                </c:pt>
                <c:pt idx="13160">
                  <c:v>18.2777777777778</c:v>
                </c:pt>
                <c:pt idx="13161">
                  <c:v>18.279166666666701</c:v>
                </c:pt>
                <c:pt idx="13162">
                  <c:v>18.280555555555601</c:v>
                </c:pt>
                <c:pt idx="13163">
                  <c:v>18.281944444444399</c:v>
                </c:pt>
                <c:pt idx="13164">
                  <c:v>18.283333333333299</c:v>
                </c:pt>
                <c:pt idx="13165">
                  <c:v>18.2847222222222</c:v>
                </c:pt>
                <c:pt idx="13166">
                  <c:v>18.286111111111101</c:v>
                </c:pt>
                <c:pt idx="13167">
                  <c:v>18.287500000000001</c:v>
                </c:pt>
                <c:pt idx="13168">
                  <c:v>18.288888888888899</c:v>
                </c:pt>
                <c:pt idx="13169">
                  <c:v>18.290277777777799</c:v>
                </c:pt>
                <c:pt idx="13170">
                  <c:v>18.2916666666667</c:v>
                </c:pt>
                <c:pt idx="13171">
                  <c:v>18.2930555555556</c:v>
                </c:pt>
                <c:pt idx="13172">
                  <c:v>18.294444444444402</c:v>
                </c:pt>
                <c:pt idx="13173">
                  <c:v>18.295833333333299</c:v>
                </c:pt>
                <c:pt idx="13174">
                  <c:v>18.297222222222199</c:v>
                </c:pt>
                <c:pt idx="13175">
                  <c:v>18.2986111111111</c:v>
                </c:pt>
                <c:pt idx="13176">
                  <c:v>18.3</c:v>
                </c:pt>
                <c:pt idx="13177">
                  <c:v>18.301388888888901</c:v>
                </c:pt>
                <c:pt idx="13178">
                  <c:v>18.302777777777798</c:v>
                </c:pt>
                <c:pt idx="13179">
                  <c:v>18.304166666666699</c:v>
                </c:pt>
                <c:pt idx="13180">
                  <c:v>18.3055555555556</c:v>
                </c:pt>
                <c:pt idx="13181">
                  <c:v>18.306944444444401</c:v>
                </c:pt>
                <c:pt idx="13182">
                  <c:v>18.308333333333302</c:v>
                </c:pt>
                <c:pt idx="13183">
                  <c:v>18.309722222222199</c:v>
                </c:pt>
                <c:pt idx="13184">
                  <c:v>18.311111111111099</c:v>
                </c:pt>
                <c:pt idx="13185">
                  <c:v>18.3125</c:v>
                </c:pt>
                <c:pt idx="13186">
                  <c:v>18.313888888888901</c:v>
                </c:pt>
                <c:pt idx="13187">
                  <c:v>18.315277777777801</c:v>
                </c:pt>
                <c:pt idx="13188">
                  <c:v>18.316666666666698</c:v>
                </c:pt>
                <c:pt idx="13189">
                  <c:v>18.318055555555599</c:v>
                </c:pt>
                <c:pt idx="13190">
                  <c:v>18.3194444444444</c:v>
                </c:pt>
                <c:pt idx="13191">
                  <c:v>18.320833333333301</c:v>
                </c:pt>
                <c:pt idx="13192">
                  <c:v>18.322222222222202</c:v>
                </c:pt>
                <c:pt idx="13193">
                  <c:v>18.323611111111099</c:v>
                </c:pt>
                <c:pt idx="13194">
                  <c:v>18.324999999999999</c:v>
                </c:pt>
                <c:pt idx="13195">
                  <c:v>18.3263888888889</c:v>
                </c:pt>
                <c:pt idx="13196">
                  <c:v>18.327777777777801</c:v>
                </c:pt>
                <c:pt idx="13197">
                  <c:v>18.329166666666701</c:v>
                </c:pt>
                <c:pt idx="13198">
                  <c:v>18.330555555555598</c:v>
                </c:pt>
                <c:pt idx="13199">
                  <c:v>18.3319444444444</c:v>
                </c:pt>
                <c:pt idx="13200">
                  <c:v>18.3333333333333</c:v>
                </c:pt>
                <c:pt idx="13201">
                  <c:v>18.334722222222201</c:v>
                </c:pt>
                <c:pt idx="13202">
                  <c:v>18.336111111111101</c:v>
                </c:pt>
                <c:pt idx="13203">
                  <c:v>18.337499999999999</c:v>
                </c:pt>
                <c:pt idx="13204">
                  <c:v>18.338888888888899</c:v>
                </c:pt>
                <c:pt idx="13205">
                  <c:v>18.3402777777778</c:v>
                </c:pt>
                <c:pt idx="13206">
                  <c:v>18.341666666666701</c:v>
                </c:pt>
                <c:pt idx="13207">
                  <c:v>18.343055555555601</c:v>
                </c:pt>
                <c:pt idx="13208">
                  <c:v>18.344444444444399</c:v>
                </c:pt>
                <c:pt idx="13209">
                  <c:v>18.345833333333299</c:v>
                </c:pt>
                <c:pt idx="13210">
                  <c:v>18.3472222222222</c:v>
                </c:pt>
                <c:pt idx="13211">
                  <c:v>18.348611111111101</c:v>
                </c:pt>
                <c:pt idx="13212">
                  <c:v>18.350000000000001</c:v>
                </c:pt>
                <c:pt idx="13213">
                  <c:v>18.351388888888899</c:v>
                </c:pt>
                <c:pt idx="13214">
                  <c:v>18.352777777777799</c:v>
                </c:pt>
                <c:pt idx="13215">
                  <c:v>18.3541666666667</c:v>
                </c:pt>
                <c:pt idx="13216">
                  <c:v>18.3555555555556</c:v>
                </c:pt>
                <c:pt idx="13217">
                  <c:v>18.356944444444402</c:v>
                </c:pt>
                <c:pt idx="13218">
                  <c:v>18.358333333333299</c:v>
                </c:pt>
                <c:pt idx="13219">
                  <c:v>18.359722222222199</c:v>
                </c:pt>
                <c:pt idx="13220">
                  <c:v>18.3611111111111</c:v>
                </c:pt>
                <c:pt idx="13221">
                  <c:v>18.362500000000001</c:v>
                </c:pt>
                <c:pt idx="13222">
                  <c:v>18.363888888888901</c:v>
                </c:pt>
                <c:pt idx="13223">
                  <c:v>18.365277777777798</c:v>
                </c:pt>
                <c:pt idx="13224">
                  <c:v>18.366666666666699</c:v>
                </c:pt>
                <c:pt idx="13225">
                  <c:v>18.3680555555556</c:v>
                </c:pt>
                <c:pt idx="13226">
                  <c:v>18.369444444444401</c:v>
                </c:pt>
                <c:pt idx="13227">
                  <c:v>18.370833333333302</c:v>
                </c:pt>
                <c:pt idx="13228">
                  <c:v>18.372222222222199</c:v>
                </c:pt>
                <c:pt idx="13229">
                  <c:v>18.373611111111099</c:v>
                </c:pt>
                <c:pt idx="13230">
                  <c:v>18.375</c:v>
                </c:pt>
                <c:pt idx="13231">
                  <c:v>18.376388888888901</c:v>
                </c:pt>
                <c:pt idx="13232">
                  <c:v>18.377777777777801</c:v>
                </c:pt>
                <c:pt idx="13233">
                  <c:v>18.379166666666698</c:v>
                </c:pt>
                <c:pt idx="13234">
                  <c:v>18.380555555555599</c:v>
                </c:pt>
                <c:pt idx="13235">
                  <c:v>18.3819444444444</c:v>
                </c:pt>
                <c:pt idx="13236">
                  <c:v>18.383333333333301</c:v>
                </c:pt>
                <c:pt idx="13237">
                  <c:v>18.384722222222202</c:v>
                </c:pt>
                <c:pt idx="13238">
                  <c:v>18.386111111111099</c:v>
                </c:pt>
                <c:pt idx="13239">
                  <c:v>18.387499999999999</c:v>
                </c:pt>
                <c:pt idx="13240">
                  <c:v>18.3888888888889</c:v>
                </c:pt>
                <c:pt idx="13241">
                  <c:v>18.390277777777801</c:v>
                </c:pt>
                <c:pt idx="13242">
                  <c:v>18.391666666666701</c:v>
                </c:pt>
                <c:pt idx="13243">
                  <c:v>18.393055555555598</c:v>
                </c:pt>
                <c:pt idx="13244">
                  <c:v>18.3944444444444</c:v>
                </c:pt>
                <c:pt idx="13245">
                  <c:v>18.3958333333333</c:v>
                </c:pt>
                <c:pt idx="13246">
                  <c:v>18.397222222222201</c:v>
                </c:pt>
                <c:pt idx="13247">
                  <c:v>18.398611111111101</c:v>
                </c:pt>
                <c:pt idx="13248">
                  <c:v>18.399999999999999</c:v>
                </c:pt>
                <c:pt idx="13249">
                  <c:v>18.401388888888899</c:v>
                </c:pt>
                <c:pt idx="13250">
                  <c:v>18.4027777777778</c:v>
                </c:pt>
                <c:pt idx="13251">
                  <c:v>18.404166666666701</c:v>
                </c:pt>
                <c:pt idx="13252">
                  <c:v>18.405555555555601</c:v>
                </c:pt>
                <c:pt idx="13253">
                  <c:v>18.406944444444399</c:v>
                </c:pt>
                <c:pt idx="13254">
                  <c:v>18.408333333333299</c:v>
                </c:pt>
                <c:pt idx="13255">
                  <c:v>18.4097222222222</c:v>
                </c:pt>
                <c:pt idx="13256">
                  <c:v>18.411111111111101</c:v>
                </c:pt>
                <c:pt idx="13257">
                  <c:v>18.412500000000001</c:v>
                </c:pt>
                <c:pt idx="13258">
                  <c:v>18.413888888888899</c:v>
                </c:pt>
                <c:pt idx="13259">
                  <c:v>18.415277777777799</c:v>
                </c:pt>
                <c:pt idx="13260">
                  <c:v>18.4166666666667</c:v>
                </c:pt>
                <c:pt idx="13261">
                  <c:v>18.4180555555556</c:v>
                </c:pt>
                <c:pt idx="13262">
                  <c:v>18.419444444444402</c:v>
                </c:pt>
                <c:pt idx="13263">
                  <c:v>18.420833333333299</c:v>
                </c:pt>
                <c:pt idx="13264">
                  <c:v>18.422222222222199</c:v>
                </c:pt>
                <c:pt idx="13265">
                  <c:v>18.4236111111111</c:v>
                </c:pt>
                <c:pt idx="13266">
                  <c:v>18.425000000000001</c:v>
                </c:pt>
                <c:pt idx="13267">
                  <c:v>18.426388888888901</c:v>
                </c:pt>
                <c:pt idx="13268">
                  <c:v>18.427777777777798</c:v>
                </c:pt>
                <c:pt idx="13269">
                  <c:v>18.429166666666699</c:v>
                </c:pt>
                <c:pt idx="13270">
                  <c:v>18.4305555555556</c:v>
                </c:pt>
                <c:pt idx="13271">
                  <c:v>18.431944444444401</c:v>
                </c:pt>
                <c:pt idx="13272">
                  <c:v>18.433333333333302</c:v>
                </c:pt>
                <c:pt idx="13273">
                  <c:v>18.434722222222199</c:v>
                </c:pt>
                <c:pt idx="13274">
                  <c:v>18.436111111111099</c:v>
                </c:pt>
                <c:pt idx="13275">
                  <c:v>18.4375</c:v>
                </c:pt>
                <c:pt idx="13276">
                  <c:v>18.438888888888901</c:v>
                </c:pt>
                <c:pt idx="13277">
                  <c:v>18.440277777777801</c:v>
                </c:pt>
                <c:pt idx="13278">
                  <c:v>18.441666666666698</c:v>
                </c:pt>
                <c:pt idx="13279">
                  <c:v>18.443055555555599</c:v>
                </c:pt>
                <c:pt idx="13280">
                  <c:v>18.4444444444444</c:v>
                </c:pt>
                <c:pt idx="13281">
                  <c:v>18.445833333333301</c:v>
                </c:pt>
                <c:pt idx="13282">
                  <c:v>18.447222222222202</c:v>
                </c:pt>
                <c:pt idx="13283">
                  <c:v>18.448611111111099</c:v>
                </c:pt>
                <c:pt idx="13284">
                  <c:v>18.45</c:v>
                </c:pt>
                <c:pt idx="13285">
                  <c:v>18.4513888888889</c:v>
                </c:pt>
                <c:pt idx="13286">
                  <c:v>18.452777777777801</c:v>
                </c:pt>
                <c:pt idx="13287">
                  <c:v>18.454166666666701</c:v>
                </c:pt>
                <c:pt idx="13288">
                  <c:v>18.455555555555598</c:v>
                </c:pt>
                <c:pt idx="13289">
                  <c:v>18.4569444444444</c:v>
                </c:pt>
                <c:pt idx="13290">
                  <c:v>18.4583333333333</c:v>
                </c:pt>
                <c:pt idx="13291">
                  <c:v>18.459722222222201</c:v>
                </c:pt>
                <c:pt idx="13292">
                  <c:v>18.461111111111101</c:v>
                </c:pt>
                <c:pt idx="13293">
                  <c:v>18.462499999999999</c:v>
                </c:pt>
                <c:pt idx="13294">
                  <c:v>18.463888888888899</c:v>
                </c:pt>
                <c:pt idx="13295">
                  <c:v>18.4652777777778</c:v>
                </c:pt>
                <c:pt idx="13296">
                  <c:v>18.466666666666701</c:v>
                </c:pt>
                <c:pt idx="13297">
                  <c:v>18.468055555555601</c:v>
                </c:pt>
                <c:pt idx="13298">
                  <c:v>18.469444444444399</c:v>
                </c:pt>
                <c:pt idx="13299">
                  <c:v>18.470833333333299</c:v>
                </c:pt>
                <c:pt idx="13300">
                  <c:v>18.4722222222222</c:v>
                </c:pt>
                <c:pt idx="13301">
                  <c:v>18.473611111111101</c:v>
                </c:pt>
                <c:pt idx="13302">
                  <c:v>18.475000000000001</c:v>
                </c:pt>
                <c:pt idx="13303">
                  <c:v>18.476388888888899</c:v>
                </c:pt>
                <c:pt idx="13304">
                  <c:v>18.477777777777799</c:v>
                </c:pt>
                <c:pt idx="13305">
                  <c:v>18.4791666666667</c:v>
                </c:pt>
                <c:pt idx="13306">
                  <c:v>18.4805555555556</c:v>
                </c:pt>
                <c:pt idx="13307">
                  <c:v>18.481944444444402</c:v>
                </c:pt>
                <c:pt idx="13308">
                  <c:v>18.483333333333299</c:v>
                </c:pt>
                <c:pt idx="13309">
                  <c:v>18.484722222222199</c:v>
                </c:pt>
                <c:pt idx="13310">
                  <c:v>18.4861111111111</c:v>
                </c:pt>
                <c:pt idx="13311">
                  <c:v>18.487500000000001</c:v>
                </c:pt>
                <c:pt idx="13312">
                  <c:v>18.488888888888901</c:v>
                </c:pt>
                <c:pt idx="13313">
                  <c:v>18.490277777777798</c:v>
                </c:pt>
                <c:pt idx="13314">
                  <c:v>18.491666666666699</c:v>
                </c:pt>
                <c:pt idx="13315">
                  <c:v>18.4930555555556</c:v>
                </c:pt>
                <c:pt idx="13316">
                  <c:v>18.494444444444401</c:v>
                </c:pt>
                <c:pt idx="13317">
                  <c:v>18.495833333333302</c:v>
                </c:pt>
                <c:pt idx="13318">
                  <c:v>18.497222222222199</c:v>
                </c:pt>
                <c:pt idx="13319">
                  <c:v>18.498611111111099</c:v>
                </c:pt>
                <c:pt idx="13320">
                  <c:v>18.5</c:v>
                </c:pt>
                <c:pt idx="13321">
                  <c:v>18.501388888888901</c:v>
                </c:pt>
                <c:pt idx="13322">
                  <c:v>18.502777777777801</c:v>
                </c:pt>
                <c:pt idx="13323">
                  <c:v>18.504166666666698</c:v>
                </c:pt>
                <c:pt idx="13324">
                  <c:v>18.505555555555599</c:v>
                </c:pt>
                <c:pt idx="13325">
                  <c:v>18.5069444444444</c:v>
                </c:pt>
                <c:pt idx="13326">
                  <c:v>18.508333333333301</c:v>
                </c:pt>
                <c:pt idx="13327">
                  <c:v>18.509722222222202</c:v>
                </c:pt>
                <c:pt idx="13328">
                  <c:v>18.511111111111099</c:v>
                </c:pt>
                <c:pt idx="13329">
                  <c:v>18.512499999999999</c:v>
                </c:pt>
                <c:pt idx="13330">
                  <c:v>18.5138888888889</c:v>
                </c:pt>
                <c:pt idx="13331">
                  <c:v>18.515277777777801</c:v>
                </c:pt>
                <c:pt idx="13332">
                  <c:v>18.516666666666701</c:v>
                </c:pt>
                <c:pt idx="13333">
                  <c:v>18.518055555555598</c:v>
                </c:pt>
                <c:pt idx="13334">
                  <c:v>18.5194444444444</c:v>
                </c:pt>
                <c:pt idx="13335">
                  <c:v>18.5208333333333</c:v>
                </c:pt>
                <c:pt idx="13336">
                  <c:v>18.522222222222201</c:v>
                </c:pt>
                <c:pt idx="13337">
                  <c:v>18.523611111111101</c:v>
                </c:pt>
                <c:pt idx="13338">
                  <c:v>18.524999999999999</c:v>
                </c:pt>
                <c:pt idx="13339">
                  <c:v>18.526388888888899</c:v>
                </c:pt>
                <c:pt idx="13340">
                  <c:v>18.5277777777778</c:v>
                </c:pt>
                <c:pt idx="13341">
                  <c:v>18.529166666666701</c:v>
                </c:pt>
                <c:pt idx="13342">
                  <c:v>18.530555555555601</c:v>
                </c:pt>
                <c:pt idx="13343">
                  <c:v>18.531944444444399</c:v>
                </c:pt>
                <c:pt idx="13344">
                  <c:v>18.533333333333299</c:v>
                </c:pt>
                <c:pt idx="13345">
                  <c:v>18.5347222222222</c:v>
                </c:pt>
                <c:pt idx="13346">
                  <c:v>18.536111111111101</c:v>
                </c:pt>
                <c:pt idx="13347">
                  <c:v>18.537500000000001</c:v>
                </c:pt>
                <c:pt idx="13348">
                  <c:v>18.538888888888899</c:v>
                </c:pt>
                <c:pt idx="13349">
                  <c:v>18.540277777777799</c:v>
                </c:pt>
                <c:pt idx="13350">
                  <c:v>18.5416666666667</c:v>
                </c:pt>
                <c:pt idx="13351">
                  <c:v>18.5430555555556</c:v>
                </c:pt>
                <c:pt idx="13352">
                  <c:v>18.544444444444402</c:v>
                </c:pt>
                <c:pt idx="13353">
                  <c:v>18.545833333333299</c:v>
                </c:pt>
                <c:pt idx="13354">
                  <c:v>18.547222222222199</c:v>
                </c:pt>
                <c:pt idx="13355">
                  <c:v>18.5486111111111</c:v>
                </c:pt>
                <c:pt idx="13356">
                  <c:v>18.55</c:v>
                </c:pt>
                <c:pt idx="13357">
                  <c:v>18.551388888888901</c:v>
                </c:pt>
                <c:pt idx="13358">
                  <c:v>18.552777777777798</c:v>
                </c:pt>
                <c:pt idx="13359">
                  <c:v>18.554166666666699</c:v>
                </c:pt>
                <c:pt idx="13360">
                  <c:v>18.5555555555556</c:v>
                </c:pt>
                <c:pt idx="13361">
                  <c:v>18.556944444444401</c:v>
                </c:pt>
                <c:pt idx="13362">
                  <c:v>18.558333333333302</c:v>
                </c:pt>
                <c:pt idx="13363">
                  <c:v>18.559722222222199</c:v>
                </c:pt>
                <c:pt idx="13364">
                  <c:v>18.561111111111099</c:v>
                </c:pt>
                <c:pt idx="13365">
                  <c:v>18.5625</c:v>
                </c:pt>
                <c:pt idx="13366">
                  <c:v>18.563888888888901</c:v>
                </c:pt>
                <c:pt idx="13367">
                  <c:v>18.565277777777801</c:v>
                </c:pt>
                <c:pt idx="13368">
                  <c:v>18.566666666666698</c:v>
                </c:pt>
                <c:pt idx="13369">
                  <c:v>18.568055555555599</c:v>
                </c:pt>
                <c:pt idx="13370">
                  <c:v>18.5694444444444</c:v>
                </c:pt>
                <c:pt idx="13371">
                  <c:v>18.570833333333301</c:v>
                </c:pt>
                <c:pt idx="13372">
                  <c:v>18.572222222222202</c:v>
                </c:pt>
                <c:pt idx="13373">
                  <c:v>18.573611111111099</c:v>
                </c:pt>
                <c:pt idx="13374">
                  <c:v>18.574999999999999</c:v>
                </c:pt>
                <c:pt idx="13375">
                  <c:v>18.5763888888889</c:v>
                </c:pt>
                <c:pt idx="13376">
                  <c:v>18.577777777777801</c:v>
                </c:pt>
                <c:pt idx="13377">
                  <c:v>18.579166666666701</c:v>
                </c:pt>
                <c:pt idx="13378">
                  <c:v>18.580555555555598</c:v>
                </c:pt>
                <c:pt idx="13379">
                  <c:v>18.5819444444444</c:v>
                </c:pt>
                <c:pt idx="13380">
                  <c:v>18.5833333333333</c:v>
                </c:pt>
                <c:pt idx="13381">
                  <c:v>18.584722222222201</c:v>
                </c:pt>
                <c:pt idx="13382">
                  <c:v>18.586111111111101</c:v>
                </c:pt>
                <c:pt idx="13383">
                  <c:v>18.587499999999999</c:v>
                </c:pt>
                <c:pt idx="13384">
                  <c:v>18.588888888888899</c:v>
                </c:pt>
                <c:pt idx="13385">
                  <c:v>18.5902777777778</c:v>
                </c:pt>
                <c:pt idx="13386">
                  <c:v>18.591666666666701</c:v>
                </c:pt>
                <c:pt idx="13387">
                  <c:v>18.593055555555601</c:v>
                </c:pt>
                <c:pt idx="13388">
                  <c:v>18.594444444444399</c:v>
                </c:pt>
                <c:pt idx="13389">
                  <c:v>18.595833333333299</c:v>
                </c:pt>
                <c:pt idx="13390">
                  <c:v>18.5972222222222</c:v>
                </c:pt>
                <c:pt idx="13391">
                  <c:v>18.598611111111101</c:v>
                </c:pt>
                <c:pt idx="13392">
                  <c:v>18.600000000000001</c:v>
                </c:pt>
                <c:pt idx="13393">
                  <c:v>18.601388888888899</c:v>
                </c:pt>
                <c:pt idx="13394">
                  <c:v>18.602777777777799</c:v>
                </c:pt>
                <c:pt idx="13395">
                  <c:v>18.6041666666667</c:v>
                </c:pt>
                <c:pt idx="13396">
                  <c:v>18.6055555555556</c:v>
                </c:pt>
                <c:pt idx="13397">
                  <c:v>18.606944444444402</c:v>
                </c:pt>
                <c:pt idx="13398">
                  <c:v>18.608333333333299</c:v>
                </c:pt>
                <c:pt idx="13399">
                  <c:v>18.609722222222199</c:v>
                </c:pt>
                <c:pt idx="13400">
                  <c:v>18.6111111111111</c:v>
                </c:pt>
                <c:pt idx="13401">
                  <c:v>18.612500000000001</c:v>
                </c:pt>
                <c:pt idx="13402">
                  <c:v>18.613888888888901</c:v>
                </c:pt>
                <c:pt idx="13403">
                  <c:v>18.615277777777798</c:v>
                </c:pt>
                <c:pt idx="13404">
                  <c:v>18.616666666666699</c:v>
                </c:pt>
                <c:pt idx="13405">
                  <c:v>18.6180555555556</c:v>
                </c:pt>
                <c:pt idx="13406">
                  <c:v>18.619444444444401</c:v>
                </c:pt>
                <c:pt idx="13407">
                  <c:v>18.620833333333302</c:v>
                </c:pt>
                <c:pt idx="13408">
                  <c:v>18.622222222222199</c:v>
                </c:pt>
                <c:pt idx="13409">
                  <c:v>18.623611111111099</c:v>
                </c:pt>
                <c:pt idx="13410">
                  <c:v>18.625</c:v>
                </c:pt>
                <c:pt idx="13411">
                  <c:v>18.626388888888901</c:v>
                </c:pt>
                <c:pt idx="13412">
                  <c:v>18.627777777777801</c:v>
                </c:pt>
                <c:pt idx="13413">
                  <c:v>18.629166666666698</c:v>
                </c:pt>
                <c:pt idx="13414">
                  <c:v>18.630555555555599</c:v>
                </c:pt>
                <c:pt idx="13415">
                  <c:v>18.6319444444444</c:v>
                </c:pt>
                <c:pt idx="13416">
                  <c:v>18.633333333333301</c:v>
                </c:pt>
                <c:pt idx="13417">
                  <c:v>18.634722222222202</c:v>
                </c:pt>
                <c:pt idx="13418">
                  <c:v>18.636111111111099</c:v>
                </c:pt>
                <c:pt idx="13419">
                  <c:v>18.637499999999999</c:v>
                </c:pt>
                <c:pt idx="13420">
                  <c:v>18.6388888888889</c:v>
                </c:pt>
                <c:pt idx="13421">
                  <c:v>18.640277777777801</c:v>
                </c:pt>
                <c:pt idx="13422">
                  <c:v>18.641666666666701</c:v>
                </c:pt>
                <c:pt idx="13423">
                  <c:v>18.643055555555598</c:v>
                </c:pt>
                <c:pt idx="13424">
                  <c:v>18.6444444444444</c:v>
                </c:pt>
                <c:pt idx="13425">
                  <c:v>18.6458333333333</c:v>
                </c:pt>
                <c:pt idx="13426">
                  <c:v>18.647222222222201</c:v>
                </c:pt>
                <c:pt idx="13427">
                  <c:v>18.648611111111101</c:v>
                </c:pt>
                <c:pt idx="13428">
                  <c:v>18.649999999999999</c:v>
                </c:pt>
                <c:pt idx="13429">
                  <c:v>18.651388888888899</c:v>
                </c:pt>
                <c:pt idx="13430">
                  <c:v>18.6527777777778</c:v>
                </c:pt>
                <c:pt idx="13431">
                  <c:v>18.654166666666701</c:v>
                </c:pt>
                <c:pt idx="13432">
                  <c:v>18.655555555555601</c:v>
                </c:pt>
                <c:pt idx="13433">
                  <c:v>18.656944444444399</c:v>
                </c:pt>
                <c:pt idx="13434">
                  <c:v>18.658333333333299</c:v>
                </c:pt>
                <c:pt idx="13435">
                  <c:v>18.6597222222222</c:v>
                </c:pt>
                <c:pt idx="13436">
                  <c:v>18.661111111111101</c:v>
                </c:pt>
                <c:pt idx="13437">
                  <c:v>18.662500000000001</c:v>
                </c:pt>
                <c:pt idx="13438">
                  <c:v>18.663888888888899</c:v>
                </c:pt>
                <c:pt idx="13439">
                  <c:v>18.665277777777799</c:v>
                </c:pt>
                <c:pt idx="13440">
                  <c:v>18.6666666666667</c:v>
                </c:pt>
                <c:pt idx="13441">
                  <c:v>18.6680555555556</c:v>
                </c:pt>
                <c:pt idx="13442">
                  <c:v>18.669444444444402</c:v>
                </c:pt>
                <c:pt idx="13443">
                  <c:v>18.670833333333299</c:v>
                </c:pt>
                <c:pt idx="13444">
                  <c:v>18.672222222222199</c:v>
                </c:pt>
                <c:pt idx="13445">
                  <c:v>18.6736111111111</c:v>
                </c:pt>
                <c:pt idx="13446">
                  <c:v>18.675000000000001</c:v>
                </c:pt>
                <c:pt idx="13447">
                  <c:v>18.676388888888901</c:v>
                </c:pt>
                <c:pt idx="13448">
                  <c:v>18.677777777777798</c:v>
                </c:pt>
                <c:pt idx="13449">
                  <c:v>18.679166666666699</c:v>
                </c:pt>
                <c:pt idx="13450">
                  <c:v>18.6805555555556</c:v>
                </c:pt>
                <c:pt idx="13451">
                  <c:v>18.681944444444401</c:v>
                </c:pt>
                <c:pt idx="13452">
                  <c:v>18.683333333333302</c:v>
                </c:pt>
                <c:pt idx="13453">
                  <c:v>18.684722222222199</c:v>
                </c:pt>
                <c:pt idx="13454">
                  <c:v>18.686111111111099</c:v>
                </c:pt>
                <c:pt idx="13455">
                  <c:v>18.6875</c:v>
                </c:pt>
                <c:pt idx="13456">
                  <c:v>18.688888888888901</c:v>
                </c:pt>
                <c:pt idx="13457">
                  <c:v>18.690277777777801</c:v>
                </c:pt>
                <c:pt idx="13458">
                  <c:v>18.691666666666698</c:v>
                </c:pt>
                <c:pt idx="13459">
                  <c:v>18.693055555555599</c:v>
                </c:pt>
                <c:pt idx="13460">
                  <c:v>18.6944444444444</c:v>
                </c:pt>
                <c:pt idx="13461">
                  <c:v>18.695833333333301</c:v>
                </c:pt>
                <c:pt idx="13462">
                  <c:v>18.697222222222202</c:v>
                </c:pt>
                <c:pt idx="13463">
                  <c:v>18.698611111111099</c:v>
                </c:pt>
                <c:pt idx="13464">
                  <c:v>18.7</c:v>
                </c:pt>
                <c:pt idx="13465">
                  <c:v>18.7013888888889</c:v>
                </c:pt>
                <c:pt idx="13466">
                  <c:v>18.702777777777801</c:v>
                </c:pt>
                <c:pt idx="13467">
                  <c:v>18.704166666666701</c:v>
                </c:pt>
                <c:pt idx="13468">
                  <c:v>18.705555555555598</c:v>
                </c:pt>
                <c:pt idx="13469">
                  <c:v>18.7069444444444</c:v>
                </c:pt>
                <c:pt idx="13470">
                  <c:v>18.7083333333333</c:v>
                </c:pt>
                <c:pt idx="13471">
                  <c:v>18.709722222222201</c:v>
                </c:pt>
                <c:pt idx="13472">
                  <c:v>18.711111111111101</c:v>
                </c:pt>
                <c:pt idx="13473">
                  <c:v>18.712499999999999</c:v>
                </c:pt>
                <c:pt idx="13474">
                  <c:v>18.713888888888899</c:v>
                </c:pt>
                <c:pt idx="13475">
                  <c:v>18.7152777777778</c:v>
                </c:pt>
                <c:pt idx="13476">
                  <c:v>18.716666666666701</c:v>
                </c:pt>
                <c:pt idx="13477">
                  <c:v>18.718055555555601</c:v>
                </c:pt>
                <c:pt idx="13478">
                  <c:v>18.719444444444399</c:v>
                </c:pt>
                <c:pt idx="13479">
                  <c:v>18.720833333333299</c:v>
                </c:pt>
                <c:pt idx="13480">
                  <c:v>18.7222222222222</c:v>
                </c:pt>
                <c:pt idx="13481">
                  <c:v>18.723611111111101</c:v>
                </c:pt>
                <c:pt idx="13482">
                  <c:v>18.725000000000001</c:v>
                </c:pt>
                <c:pt idx="13483">
                  <c:v>18.726388888888899</c:v>
                </c:pt>
                <c:pt idx="13484">
                  <c:v>18.727777777777799</c:v>
                </c:pt>
                <c:pt idx="13485">
                  <c:v>18.7291666666667</c:v>
                </c:pt>
                <c:pt idx="13486">
                  <c:v>18.7305555555556</c:v>
                </c:pt>
                <c:pt idx="13487">
                  <c:v>18.731944444444402</c:v>
                </c:pt>
                <c:pt idx="13488">
                  <c:v>18.733333333333299</c:v>
                </c:pt>
                <c:pt idx="13489">
                  <c:v>18.734722222222199</c:v>
                </c:pt>
                <c:pt idx="13490">
                  <c:v>18.7361111111111</c:v>
                </c:pt>
                <c:pt idx="13491">
                  <c:v>18.737500000000001</c:v>
                </c:pt>
                <c:pt idx="13492">
                  <c:v>18.738888888888901</c:v>
                </c:pt>
                <c:pt idx="13493">
                  <c:v>18.740277777777798</c:v>
                </c:pt>
                <c:pt idx="13494">
                  <c:v>18.741666666666699</c:v>
                </c:pt>
                <c:pt idx="13495">
                  <c:v>18.7430555555556</c:v>
                </c:pt>
                <c:pt idx="13496">
                  <c:v>18.744444444444401</c:v>
                </c:pt>
                <c:pt idx="13497">
                  <c:v>18.745833333333302</c:v>
                </c:pt>
                <c:pt idx="13498">
                  <c:v>18.747222222222199</c:v>
                </c:pt>
                <c:pt idx="13499">
                  <c:v>18.748611111111099</c:v>
                </c:pt>
                <c:pt idx="13500">
                  <c:v>18.75</c:v>
                </c:pt>
                <c:pt idx="13501">
                  <c:v>18.751388888888901</c:v>
                </c:pt>
                <c:pt idx="13502">
                  <c:v>18.752777777777801</c:v>
                </c:pt>
                <c:pt idx="13503">
                  <c:v>18.754166666666698</c:v>
                </c:pt>
                <c:pt idx="13504">
                  <c:v>18.755555555555599</c:v>
                </c:pt>
                <c:pt idx="13505">
                  <c:v>18.7569444444444</c:v>
                </c:pt>
                <c:pt idx="13506">
                  <c:v>18.758333333333301</c:v>
                </c:pt>
                <c:pt idx="13507">
                  <c:v>18.759722222222202</c:v>
                </c:pt>
                <c:pt idx="13508">
                  <c:v>18.761111111111099</c:v>
                </c:pt>
                <c:pt idx="13509">
                  <c:v>18.762499999999999</c:v>
                </c:pt>
                <c:pt idx="13510">
                  <c:v>18.7638888888889</c:v>
                </c:pt>
                <c:pt idx="13511">
                  <c:v>18.765277777777801</c:v>
                </c:pt>
                <c:pt idx="13512">
                  <c:v>18.766666666666701</c:v>
                </c:pt>
                <c:pt idx="13513">
                  <c:v>18.768055555555598</c:v>
                </c:pt>
                <c:pt idx="13514">
                  <c:v>18.7694444444444</c:v>
                </c:pt>
                <c:pt idx="13515">
                  <c:v>18.7708333333333</c:v>
                </c:pt>
                <c:pt idx="13516">
                  <c:v>18.772222222222201</c:v>
                </c:pt>
                <c:pt idx="13517">
                  <c:v>18.773611111111101</c:v>
                </c:pt>
                <c:pt idx="13518">
                  <c:v>18.774999999999999</c:v>
                </c:pt>
                <c:pt idx="13519">
                  <c:v>18.776388888888899</c:v>
                </c:pt>
                <c:pt idx="13520">
                  <c:v>18.7777777777778</c:v>
                </c:pt>
                <c:pt idx="13521">
                  <c:v>18.779166666666701</c:v>
                </c:pt>
                <c:pt idx="13522">
                  <c:v>18.780555555555601</c:v>
                </c:pt>
                <c:pt idx="13523">
                  <c:v>18.781944444444399</c:v>
                </c:pt>
                <c:pt idx="13524">
                  <c:v>18.783333333333299</c:v>
                </c:pt>
                <c:pt idx="13525">
                  <c:v>18.7847222222222</c:v>
                </c:pt>
                <c:pt idx="13526">
                  <c:v>18.786111111111101</c:v>
                </c:pt>
                <c:pt idx="13527">
                  <c:v>18.787500000000001</c:v>
                </c:pt>
                <c:pt idx="13528">
                  <c:v>18.788888888888899</c:v>
                </c:pt>
                <c:pt idx="13529">
                  <c:v>18.790277777777799</c:v>
                </c:pt>
                <c:pt idx="13530">
                  <c:v>18.7916666666667</c:v>
                </c:pt>
                <c:pt idx="13531">
                  <c:v>18.7930555555556</c:v>
                </c:pt>
                <c:pt idx="13532">
                  <c:v>18.794444444444402</c:v>
                </c:pt>
                <c:pt idx="13533">
                  <c:v>18.795833333333299</c:v>
                </c:pt>
                <c:pt idx="13534">
                  <c:v>18.797222222222199</c:v>
                </c:pt>
                <c:pt idx="13535">
                  <c:v>18.7986111111111</c:v>
                </c:pt>
                <c:pt idx="13536">
                  <c:v>18.8</c:v>
                </c:pt>
                <c:pt idx="13537">
                  <c:v>18.801388888888901</c:v>
                </c:pt>
                <c:pt idx="13538">
                  <c:v>18.802777777777798</c:v>
                </c:pt>
                <c:pt idx="13539">
                  <c:v>18.804166666666699</c:v>
                </c:pt>
                <c:pt idx="13540">
                  <c:v>18.8055555555556</c:v>
                </c:pt>
                <c:pt idx="13541">
                  <c:v>18.806944444444401</c:v>
                </c:pt>
                <c:pt idx="13542">
                  <c:v>18.808333333333302</c:v>
                </c:pt>
                <c:pt idx="13543">
                  <c:v>18.809722222222199</c:v>
                </c:pt>
                <c:pt idx="13544">
                  <c:v>18.811111111111099</c:v>
                </c:pt>
                <c:pt idx="13545">
                  <c:v>18.8125</c:v>
                </c:pt>
                <c:pt idx="13546">
                  <c:v>18.813888888888901</c:v>
                </c:pt>
                <c:pt idx="13547">
                  <c:v>18.815277777777801</c:v>
                </c:pt>
                <c:pt idx="13548">
                  <c:v>18.816666666666698</c:v>
                </c:pt>
                <c:pt idx="13549">
                  <c:v>18.818055555555599</c:v>
                </c:pt>
                <c:pt idx="13550">
                  <c:v>18.8194444444444</c:v>
                </c:pt>
                <c:pt idx="13551">
                  <c:v>18.820833333333301</c:v>
                </c:pt>
                <c:pt idx="13552">
                  <c:v>18.822222222222202</c:v>
                </c:pt>
                <c:pt idx="13553">
                  <c:v>18.823611111111099</c:v>
                </c:pt>
                <c:pt idx="13554">
                  <c:v>18.824999999999999</c:v>
                </c:pt>
                <c:pt idx="13555">
                  <c:v>18.8263888888889</c:v>
                </c:pt>
                <c:pt idx="13556">
                  <c:v>18.827777777777801</c:v>
                </c:pt>
                <c:pt idx="13557">
                  <c:v>18.829166666666701</c:v>
                </c:pt>
                <c:pt idx="13558">
                  <c:v>18.830555555555598</c:v>
                </c:pt>
                <c:pt idx="13559">
                  <c:v>18.8319444444444</c:v>
                </c:pt>
                <c:pt idx="13560">
                  <c:v>18.8333333333333</c:v>
                </c:pt>
                <c:pt idx="13561">
                  <c:v>18.834722222222201</c:v>
                </c:pt>
                <c:pt idx="13562">
                  <c:v>18.836111111111101</c:v>
                </c:pt>
                <c:pt idx="13563">
                  <c:v>18.837499999999999</c:v>
                </c:pt>
                <c:pt idx="13564">
                  <c:v>18.838888888888899</c:v>
                </c:pt>
                <c:pt idx="13565">
                  <c:v>18.8402777777778</c:v>
                </c:pt>
                <c:pt idx="13566">
                  <c:v>18.841666666666701</c:v>
                </c:pt>
                <c:pt idx="13567">
                  <c:v>18.843055555555601</c:v>
                </c:pt>
                <c:pt idx="13568">
                  <c:v>18.844444444444399</c:v>
                </c:pt>
                <c:pt idx="13569">
                  <c:v>18.845833333333299</c:v>
                </c:pt>
                <c:pt idx="13570">
                  <c:v>18.8472222222222</c:v>
                </c:pt>
                <c:pt idx="13571">
                  <c:v>18.848611111111101</c:v>
                </c:pt>
                <c:pt idx="13572">
                  <c:v>18.850000000000001</c:v>
                </c:pt>
                <c:pt idx="13573">
                  <c:v>18.851388888888899</c:v>
                </c:pt>
                <c:pt idx="13574">
                  <c:v>18.852777777777799</c:v>
                </c:pt>
                <c:pt idx="13575">
                  <c:v>18.8541666666667</c:v>
                </c:pt>
                <c:pt idx="13576">
                  <c:v>18.8555555555556</c:v>
                </c:pt>
                <c:pt idx="13577">
                  <c:v>18.856944444444402</c:v>
                </c:pt>
                <c:pt idx="13578">
                  <c:v>18.858333333333299</c:v>
                </c:pt>
                <c:pt idx="13579">
                  <c:v>18.859722222222199</c:v>
                </c:pt>
                <c:pt idx="13580">
                  <c:v>18.8611111111111</c:v>
                </c:pt>
                <c:pt idx="13581">
                  <c:v>18.862500000000001</c:v>
                </c:pt>
                <c:pt idx="13582">
                  <c:v>18.863888888888901</c:v>
                </c:pt>
                <c:pt idx="13583">
                  <c:v>18.865277777777798</c:v>
                </c:pt>
                <c:pt idx="13584">
                  <c:v>18.866666666666699</c:v>
                </c:pt>
                <c:pt idx="13585">
                  <c:v>18.8680555555556</c:v>
                </c:pt>
                <c:pt idx="13586">
                  <c:v>18.869444444444401</c:v>
                </c:pt>
                <c:pt idx="13587">
                  <c:v>18.870833333333302</c:v>
                </c:pt>
                <c:pt idx="13588">
                  <c:v>18.872222222222199</c:v>
                </c:pt>
                <c:pt idx="13589">
                  <c:v>18.873611111111099</c:v>
                </c:pt>
                <c:pt idx="13590">
                  <c:v>18.875</c:v>
                </c:pt>
                <c:pt idx="13591">
                  <c:v>18.876388888888901</c:v>
                </c:pt>
                <c:pt idx="13592">
                  <c:v>18.877777777777801</c:v>
                </c:pt>
                <c:pt idx="13593">
                  <c:v>18.879166666666698</c:v>
                </c:pt>
                <c:pt idx="13594">
                  <c:v>18.880555555555599</c:v>
                </c:pt>
                <c:pt idx="13595">
                  <c:v>18.8819444444444</c:v>
                </c:pt>
                <c:pt idx="13596">
                  <c:v>18.883333333333301</c:v>
                </c:pt>
                <c:pt idx="13597">
                  <c:v>18.884722222222202</c:v>
                </c:pt>
                <c:pt idx="13598">
                  <c:v>18.886111111111099</c:v>
                </c:pt>
                <c:pt idx="13599">
                  <c:v>18.887499999999999</c:v>
                </c:pt>
                <c:pt idx="13600">
                  <c:v>18.8888888888889</c:v>
                </c:pt>
                <c:pt idx="13601">
                  <c:v>18.890277777777801</c:v>
                </c:pt>
                <c:pt idx="13602">
                  <c:v>18.891666666666701</c:v>
                </c:pt>
                <c:pt idx="13603">
                  <c:v>18.893055555555598</c:v>
                </c:pt>
                <c:pt idx="13604">
                  <c:v>18.8944444444444</c:v>
                </c:pt>
                <c:pt idx="13605">
                  <c:v>18.8958333333333</c:v>
                </c:pt>
                <c:pt idx="13606">
                  <c:v>18.897222222222201</c:v>
                </c:pt>
                <c:pt idx="13607">
                  <c:v>18.898611111111101</c:v>
                </c:pt>
                <c:pt idx="13608">
                  <c:v>18.899999999999999</c:v>
                </c:pt>
                <c:pt idx="13609">
                  <c:v>18.901388888888899</c:v>
                </c:pt>
                <c:pt idx="13610">
                  <c:v>18.9027777777778</c:v>
                </c:pt>
                <c:pt idx="13611">
                  <c:v>18.904166666666701</c:v>
                </c:pt>
                <c:pt idx="13612">
                  <c:v>18.905555555555601</c:v>
                </c:pt>
                <c:pt idx="13613">
                  <c:v>18.906944444444399</c:v>
                </c:pt>
                <c:pt idx="13614">
                  <c:v>18.908333333333299</c:v>
                </c:pt>
                <c:pt idx="13615">
                  <c:v>18.9097222222222</c:v>
                </c:pt>
                <c:pt idx="13616">
                  <c:v>18.911111111111101</c:v>
                </c:pt>
                <c:pt idx="13617">
                  <c:v>18.912500000000001</c:v>
                </c:pt>
                <c:pt idx="13618">
                  <c:v>18.913888888888899</c:v>
                </c:pt>
                <c:pt idx="13619">
                  <c:v>18.915277777777799</c:v>
                </c:pt>
                <c:pt idx="13620">
                  <c:v>18.9166666666667</c:v>
                </c:pt>
                <c:pt idx="13621">
                  <c:v>18.9180555555556</c:v>
                </c:pt>
                <c:pt idx="13622">
                  <c:v>18.919444444444402</c:v>
                </c:pt>
                <c:pt idx="13623">
                  <c:v>18.920833333333299</c:v>
                </c:pt>
                <c:pt idx="13624">
                  <c:v>18.922222222222199</c:v>
                </c:pt>
                <c:pt idx="13625">
                  <c:v>18.9236111111111</c:v>
                </c:pt>
                <c:pt idx="13626">
                  <c:v>18.925000000000001</c:v>
                </c:pt>
                <c:pt idx="13627">
                  <c:v>18.926388888888901</c:v>
                </c:pt>
                <c:pt idx="13628">
                  <c:v>18.927777777777798</c:v>
                </c:pt>
                <c:pt idx="13629">
                  <c:v>18.929166666666699</c:v>
                </c:pt>
                <c:pt idx="13630">
                  <c:v>18.9305555555556</c:v>
                </c:pt>
                <c:pt idx="13631">
                  <c:v>18.931944444444401</c:v>
                </c:pt>
                <c:pt idx="13632">
                  <c:v>18.933333333333302</c:v>
                </c:pt>
                <c:pt idx="13633">
                  <c:v>18.934722222222199</c:v>
                </c:pt>
                <c:pt idx="13634">
                  <c:v>18.936111111111099</c:v>
                </c:pt>
                <c:pt idx="13635">
                  <c:v>18.9375</c:v>
                </c:pt>
                <c:pt idx="13636">
                  <c:v>18.938888888888901</c:v>
                </c:pt>
                <c:pt idx="13637">
                  <c:v>18.940277777777801</c:v>
                </c:pt>
                <c:pt idx="13638">
                  <c:v>18.941666666666698</c:v>
                </c:pt>
                <c:pt idx="13639">
                  <c:v>18.943055555555599</c:v>
                </c:pt>
                <c:pt idx="13640">
                  <c:v>18.9444444444444</c:v>
                </c:pt>
                <c:pt idx="13641">
                  <c:v>18.945833333333301</c:v>
                </c:pt>
                <c:pt idx="13642">
                  <c:v>18.947222222222202</c:v>
                </c:pt>
                <c:pt idx="13643">
                  <c:v>18.948611111111099</c:v>
                </c:pt>
                <c:pt idx="13644">
                  <c:v>18.95</c:v>
                </c:pt>
                <c:pt idx="13645">
                  <c:v>18.9513888888889</c:v>
                </c:pt>
                <c:pt idx="13646">
                  <c:v>18.952777777777801</c:v>
                </c:pt>
                <c:pt idx="13647">
                  <c:v>18.954166666666701</c:v>
                </c:pt>
                <c:pt idx="13648">
                  <c:v>18.955555555555598</c:v>
                </c:pt>
                <c:pt idx="13649">
                  <c:v>18.9569444444444</c:v>
                </c:pt>
                <c:pt idx="13650">
                  <c:v>18.9583333333333</c:v>
                </c:pt>
                <c:pt idx="13651">
                  <c:v>18.959722222222201</c:v>
                </c:pt>
                <c:pt idx="13652">
                  <c:v>18.961111111111101</c:v>
                </c:pt>
                <c:pt idx="13653">
                  <c:v>18.962499999999999</c:v>
                </c:pt>
                <c:pt idx="13654">
                  <c:v>18.963888888888899</c:v>
                </c:pt>
                <c:pt idx="13655">
                  <c:v>18.9652777777778</c:v>
                </c:pt>
                <c:pt idx="13656">
                  <c:v>18.966666666666701</c:v>
                </c:pt>
                <c:pt idx="13657">
                  <c:v>18.968055555555601</c:v>
                </c:pt>
                <c:pt idx="13658">
                  <c:v>18.969444444444399</c:v>
                </c:pt>
                <c:pt idx="13659">
                  <c:v>18.970833333333299</c:v>
                </c:pt>
                <c:pt idx="13660">
                  <c:v>18.9722222222222</c:v>
                </c:pt>
                <c:pt idx="13661">
                  <c:v>18.973611111111101</c:v>
                </c:pt>
                <c:pt idx="13662">
                  <c:v>18.975000000000001</c:v>
                </c:pt>
                <c:pt idx="13663">
                  <c:v>18.976388888888899</c:v>
                </c:pt>
                <c:pt idx="13664">
                  <c:v>18.977777777777799</c:v>
                </c:pt>
                <c:pt idx="13665">
                  <c:v>18.9791666666667</c:v>
                </c:pt>
                <c:pt idx="13666">
                  <c:v>18.9805555555556</c:v>
                </c:pt>
                <c:pt idx="13667">
                  <c:v>18.981944444444402</c:v>
                </c:pt>
                <c:pt idx="13668">
                  <c:v>18.983333333333299</c:v>
                </c:pt>
                <c:pt idx="13669">
                  <c:v>18.984722222222199</c:v>
                </c:pt>
                <c:pt idx="13670">
                  <c:v>18.9861111111111</c:v>
                </c:pt>
                <c:pt idx="13671">
                  <c:v>18.987500000000001</c:v>
                </c:pt>
                <c:pt idx="13672">
                  <c:v>18.988888888888901</c:v>
                </c:pt>
                <c:pt idx="13673">
                  <c:v>18.990277777777798</c:v>
                </c:pt>
                <c:pt idx="13674">
                  <c:v>18.991666666666699</c:v>
                </c:pt>
                <c:pt idx="13675">
                  <c:v>18.9930555555556</c:v>
                </c:pt>
                <c:pt idx="13676">
                  <c:v>18.994444444444401</c:v>
                </c:pt>
                <c:pt idx="13677">
                  <c:v>18.995833333333302</c:v>
                </c:pt>
                <c:pt idx="13678">
                  <c:v>18.997222222222199</c:v>
                </c:pt>
                <c:pt idx="13679">
                  <c:v>18.998611111111099</c:v>
                </c:pt>
                <c:pt idx="13680">
                  <c:v>19</c:v>
                </c:pt>
                <c:pt idx="13681">
                  <c:v>19.001388888888901</c:v>
                </c:pt>
                <c:pt idx="13682">
                  <c:v>19.002777777777801</c:v>
                </c:pt>
                <c:pt idx="13683">
                  <c:v>19.004166666666698</c:v>
                </c:pt>
                <c:pt idx="13684">
                  <c:v>19.005555555555599</c:v>
                </c:pt>
                <c:pt idx="13685">
                  <c:v>19.0069444444444</c:v>
                </c:pt>
                <c:pt idx="13686">
                  <c:v>19.008333333333301</c:v>
                </c:pt>
                <c:pt idx="13687">
                  <c:v>19.009722222222202</c:v>
                </c:pt>
                <c:pt idx="13688">
                  <c:v>19.011111111111099</c:v>
                </c:pt>
                <c:pt idx="13689">
                  <c:v>19.012499999999999</c:v>
                </c:pt>
                <c:pt idx="13690">
                  <c:v>19.0138888888889</c:v>
                </c:pt>
                <c:pt idx="13691">
                  <c:v>19.015277777777801</c:v>
                </c:pt>
                <c:pt idx="13692">
                  <c:v>19.016666666666701</c:v>
                </c:pt>
                <c:pt idx="13693">
                  <c:v>19.018055555555598</c:v>
                </c:pt>
                <c:pt idx="13694">
                  <c:v>19.0194444444444</c:v>
                </c:pt>
                <c:pt idx="13695">
                  <c:v>19.0208333333333</c:v>
                </c:pt>
                <c:pt idx="13696">
                  <c:v>19.022222222222201</c:v>
                </c:pt>
                <c:pt idx="13697">
                  <c:v>19.023611111111101</c:v>
                </c:pt>
                <c:pt idx="13698">
                  <c:v>19.024999999999999</c:v>
                </c:pt>
                <c:pt idx="13699">
                  <c:v>19.026388888888899</c:v>
                </c:pt>
                <c:pt idx="13700">
                  <c:v>19.0277777777778</c:v>
                </c:pt>
                <c:pt idx="13701">
                  <c:v>19.029166666666701</c:v>
                </c:pt>
                <c:pt idx="13702">
                  <c:v>19.030555555555601</c:v>
                </c:pt>
                <c:pt idx="13703">
                  <c:v>19.031944444444399</c:v>
                </c:pt>
                <c:pt idx="13704">
                  <c:v>19.033333333333299</c:v>
                </c:pt>
                <c:pt idx="13705">
                  <c:v>19.0347222222222</c:v>
                </c:pt>
                <c:pt idx="13706">
                  <c:v>19.036111111111101</c:v>
                </c:pt>
                <c:pt idx="13707">
                  <c:v>19.037500000000001</c:v>
                </c:pt>
                <c:pt idx="13708">
                  <c:v>19.038888888888899</c:v>
                </c:pt>
                <c:pt idx="13709">
                  <c:v>19.040277777777799</c:v>
                </c:pt>
                <c:pt idx="13710">
                  <c:v>19.0416666666667</c:v>
                </c:pt>
                <c:pt idx="13711">
                  <c:v>19.0430555555556</c:v>
                </c:pt>
                <c:pt idx="13712">
                  <c:v>19.044444444444402</c:v>
                </c:pt>
                <c:pt idx="13713">
                  <c:v>19.045833333333299</c:v>
                </c:pt>
                <c:pt idx="13714">
                  <c:v>19.047222222222199</c:v>
                </c:pt>
                <c:pt idx="13715">
                  <c:v>19.0486111111111</c:v>
                </c:pt>
                <c:pt idx="13716">
                  <c:v>19.05</c:v>
                </c:pt>
                <c:pt idx="13717">
                  <c:v>19.051388888888901</c:v>
                </c:pt>
                <c:pt idx="13718">
                  <c:v>19.052777777777798</c:v>
                </c:pt>
                <c:pt idx="13719">
                  <c:v>19.054166666666699</c:v>
                </c:pt>
                <c:pt idx="13720">
                  <c:v>19.0555555555556</c:v>
                </c:pt>
                <c:pt idx="13721">
                  <c:v>19.056944444444401</c:v>
                </c:pt>
                <c:pt idx="13722">
                  <c:v>19.058333333333302</c:v>
                </c:pt>
                <c:pt idx="13723">
                  <c:v>19.059722222222199</c:v>
                </c:pt>
                <c:pt idx="13724">
                  <c:v>19.061111111111099</c:v>
                </c:pt>
                <c:pt idx="13725">
                  <c:v>19.0625</c:v>
                </c:pt>
                <c:pt idx="13726">
                  <c:v>19.063888888888901</c:v>
                </c:pt>
                <c:pt idx="13727">
                  <c:v>19.065277777777801</c:v>
                </c:pt>
                <c:pt idx="13728">
                  <c:v>19.066666666666698</c:v>
                </c:pt>
                <c:pt idx="13729">
                  <c:v>19.068055555555599</c:v>
                </c:pt>
                <c:pt idx="13730">
                  <c:v>19.0694444444444</c:v>
                </c:pt>
                <c:pt idx="13731">
                  <c:v>19.070833333333301</c:v>
                </c:pt>
                <c:pt idx="13732">
                  <c:v>19.072222222222202</c:v>
                </c:pt>
                <c:pt idx="13733">
                  <c:v>19.073611111111099</c:v>
                </c:pt>
                <c:pt idx="13734">
                  <c:v>19.074999999999999</c:v>
                </c:pt>
                <c:pt idx="13735">
                  <c:v>19.0763888888889</c:v>
                </c:pt>
                <c:pt idx="13736">
                  <c:v>19.077777777777801</c:v>
                </c:pt>
                <c:pt idx="13737">
                  <c:v>19.079166666666701</c:v>
                </c:pt>
                <c:pt idx="13738">
                  <c:v>19.080555555555598</c:v>
                </c:pt>
                <c:pt idx="13739">
                  <c:v>19.0819444444444</c:v>
                </c:pt>
                <c:pt idx="13740">
                  <c:v>19.0833333333333</c:v>
                </c:pt>
                <c:pt idx="13741">
                  <c:v>19.084722222222201</c:v>
                </c:pt>
                <c:pt idx="13742">
                  <c:v>19.086111111111101</c:v>
                </c:pt>
                <c:pt idx="13743">
                  <c:v>19.087499999999999</c:v>
                </c:pt>
                <c:pt idx="13744">
                  <c:v>19.088888888888899</c:v>
                </c:pt>
                <c:pt idx="13745">
                  <c:v>19.0902777777778</c:v>
                </c:pt>
                <c:pt idx="13746">
                  <c:v>19.091666666666701</c:v>
                </c:pt>
                <c:pt idx="13747">
                  <c:v>19.093055555555601</c:v>
                </c:pt>
                <c:pt idx="13748">
                  <c:v>19.094444444444399</c:v>
                </c:pt>
                <c:pt idx="13749">
                  <c:v>19.095833333333299</c:v>
                </c:pt>
                <c:pt idx="13750">
                  <c:v>19.0972222222222</c:v>
                </c:pt>
                <c:pt idx="13751">
                  <c:v>19.098611111111101</c:v>
                </c:pt>
                <c:pt idx="13752">
                  <c:v>19.100000000000001</c:v>
                </c:pt>
                <c:pt idx="13753">
                  <c:v>19.101388888888899</c:v>
                </c:pt>
                <c:pt idx="13754">
                  <c:v>19.102777777777799</c:v>
                </c:pt>
                <c:pt idx="13755">
                  <c:v>19.1041666666667</c:v>
                </c:pt>
                <c:pt idx="13756">
                  <c:v>19.1055555555556</c:v>
                </c:pt>
                <c:pt idx="13757">
                  <c:v>19.106944444444402</c:v>
                </c:pt>
                <c:pt idx="13758">
                  <c:v>19.108333333333299</c:v>
                </c:pt>
                <c:pt idx="13759">
                  <c:v>19.109722222222199</c:v>
                </c:pt>
                <c:pt idx="13760">
                  <c:v>19.1111111111111</c:v>
                </c:pt>
                <c:pt idx="13761">
                  <c:v>19.112500000000001</c:v>
                </c:pt>
                <c:pt idx="13762">
                  <c:v>19.113888888888901</c:v>
                </c:pt>
                <c:pt idx="13763">
                  <c:v>19.115277777777798</c:v>
                </c:pt>
                <c:pt idx="13764">
                  <c:v>19.116666666666699</c:v>
                </c:pt>
                <c:pt idx="13765">
                  <c:v>19.1180555555556</c:v>
                </c:pt>
                <c:pt idx="13766">
                  <c:v>19.119444444444401</c:v>
                </c:pt>
                <c:pt idx="13767">
                  <c:v>19.120833333333302</c:v>
                </c:pt>
                <c:pt idx="13768">
                  <c:v>19.122222222222199</c:v>
                </c:pt>
                <c:pt idx="13769">
                  <c:v>19.123611111111099</c:v>
                </c:pt>
                <c:pt idx="13770">
                  <c:v>19.125</c:v>
                </c:pt>
                <c:pt idx="13771">
                  <c:v>19.126388888888901</c:v>
                </c:pt>
                <c:pt idx="13772">
                  <c:v>19.127777777777801</c:v>
                </c:pt>
                <c:pt idx="13773">
                  <c:v>19.129166666666698</c:v>
                </c:pt>
                <c:pt idx="13774">
                  <c:v>19.130555555555599</c:v>
                </c:pt>
                <c:pt idx="13775">
                  <c:v>19.1319444444444</c:v>
                </c:pt>
                <c:pt idx="13776">
                  <c:v>19.133333333333301</c:v>
                </c:pt>
                <c:pt idx="13777">
                  <c:v>19.134722222222202</c:v>
                </c:pt>
                <c:pt idx="13778">
                  <c:v>19.136111111111099</c:v>
                </c:pt>
                <c:pt idx="13779">
                  <c:v>19.137499999999999</c:v>
                </c:pt>
                <c:pt idx="13780">
                  <c:v>19.1388888888889</c:v>
                </c:pt>
                <c:pt idx="13781">
                  <c:v>19.140277777777801</c:v>
                </c:pt>
                <c:pt idx="13782">
                  <c:v>19.141666666666701</c:v>
                </c:pt>
                <c:pt idx="13783">
                  <c:v>19.143055555555598</c:v>
                </c:pt>
                <c:pt idx="13784">
                  <c:v>19.1444444444444</c:v>
                </c:pt>
                <c:pt idx="13785">
                  <c:v>19.1458333333333</c:v>
                </c:pt>
                <c:pt idx="13786">
                  <c:v>19.147222222222201</c:v>
                </c:pt>
                <c:pt idx="13787">
                  <c:v>19.148611111111101</c:v>
                </c:pt>
                <c:pt idx="13788">
                  <c:v>19.149999999999999</c:v>
                </c:pt>
                <c:pt idx="13789">
                  <c:v>19.151388888888899</c:v>
                </c:pt>
                <c:pt idx="13790">
                  <c:v>19.1527777777778</c:v>
                </c:pt>
                <c:pt idx="13791">
                  <c:v>19.154166666666701</c:v>
                </c:pt>
                <c:pt idx="13792">
                  <c:v>19.155555555555601</c:v>
                </c:pt>
                <c:pt idx="13793">
                  <c:v>19.156944444444399</c:v>
                </c:pt>
                <c:pt idx="13794">
                  <c:v>19.158333333333299</c:v>
                </c:pt>
                <c:pt idx="13795">
                  <c:v>19.1597222222222</c:v>
                </c:pt>
                <c:pt idx="13796">
                  <c:v>19.161111111111101</c:v>
                </c:pt>
                <c:pt idx="13797">
                  <c:v>19.162500000000001</c:v>
                </c:pt>
                <c:pt idx="13798">
                  <c:v>19.163888888888899</c:v>
                </c:pt>
                <c:pt idx="13799">
                  <c:v>19.165277777777799</c:v>
                </c:pt>
                <c:pt idx="13800">
                  <c:v>19.1666666666667</c:v>
                </c:pt>
                <c:pt idx="13801">
                  <c:v>19.1680555555556</c:v>
                </c:pt>
                <c:pt idx="13802">
                  <c:v>19.169444444444402</c:v>
                </c:pt>
                <c:pt idx="13803">
                  <c:v>19.170833333333299</c:v>
                </c:pt>
                <c:pt idx="13804">
                  <c:v>19.172222222222199</c:v>
                </c:pt>
                <c:pt idx="13805">
                  <c:v>19.1736111111111</c:v>
                </c:pt>
                <c:pt idx="13806">
                  <c:v>19.175000000000001</c:v>
                </c:pt>
                <c:pt idx="13807">
                  <c:v>19.176388888888901</c:v>
                </c:pt>
                <c:pt idx="13808">
                  <c:v>19.177777777777798</c:v>
                </c:pt>
                <c:pt idx="13809">
                  <c:v>19.179166666666699</c:v>
                </c:pt>
                <c:pt idx="13810">
                  <c:v>19.1805555555556</c:v>
                </c:pt>
                <c:pt idx="13811">
                  <c:v>19.181944444444401</c:v>
                </c:pt>
                <c:pt idx="13812">
                  <c:v>19.183333333333302</c:v>
                </c:pt>
                <c:pt idx="13813">
                  <c:v>19.184722222222199</c:v>
                </c:pt>
                <c:pt idx="13814">
                  <c:v>19.186111111111099</c:v>
                </c:pt>
                <c:pt idx="13815">
                  <c:v>19.1875</c:v>
                </c:pt>
                <c:pt idx="13816">
                  <c:v>19.188888888888901</c:v>
                </c:pt>
                <c:pt idx="13817">
                  <c:v>19.190277777777801</c:v>
                </c:pt>
                <c:pt idx="13818">
                  <c:v>19.191666666666698</c:v>
                </c:pt>
                <c:pt idx="13819">
                  <c:v>19.193055555555599</c:v>
                </c:pt>
                <c:pt idx="13820">
                  <c:v>19.1944444444444</c:v>
                </c:pt>
                <c:pt idx="13821">
                  <c:v>19.195833333333301</c:v>
                </c:pt>
                <c:pt idx="13822">
                  <c:v>19.197222222222202</c:v>
                </c:pt>
                <c:pt idx="13823">
                  <c:v>19.198611111111099</c:v>
                </c:pt>
                <c:pt idx="13824">
                  <c:v>19.2</c:v>
                </c:pt>
                <c:pt idx="13825">
                  <c:v>19.2013888888889</c:v>
                </c:pt>
                <c:pt idx="13826">
                  <c:v>19.202777777777801</c:v>
                </c:pt>
                <c:pt idx="13827">
                  <c:v>19.204166666666701</c:v>
                </c:pt>
                <c:pt idx="13828">
                  <c:v>19.205555555555598</c:v>
                </c:pt>
                <c:pt idx="13829">
                  <c:v>19.2069444444444</c:v>
                </c:pt>
                <c:pt idx="13830">
                  <c:v>19.2083333333333</c:v>
                </c:pt>
                <c:pt idx="13831">
                  <c:v>19.209722222222201</c:v>
                </c:pt>
                <c:pt idx="13832">
                  <c:v>19.211111111111101</c:v>
                </c:pt>
                <c:pt idx="13833">
                  <c:v>19.212499999999999</c:v>
                </c:pt>
                <c:pt idx="13834">
                  <c:v>19.213888888888899</c:v>
                </c:pt>
                <c:pt idx="13835">
                  <c:v>19.2152777777778</c:v>
                </c:pt>
                <c:pt idx="13836">
                  <c:v>19.216666666666701</c:v>
                </c:pt>
                <c:pt idx="13837">
                  <c:v>19.218055555555601</c:v>
                </c:pt>
                <c:pt idx="13838">
                  <c:v>19.219444444444399</c:v>
                </c:pt>
                <c:pt idx="13839">
                  <c:v>19.220833333333299</c:v>
                </c:pt>
                <c:pt idx="13840">
                  <c:v>19.2222222222222</c:v>
                </c:pt>
                <c:pt idx="13841">
                  <c:v>19.223611111111101</c:v>
                </c:pt>
                <c:pt idx="13842">
                  <c:v>19.225000000000001</c:v>
                </c:pt>
                <c:pt idx="13843">
                  <c:v>19.226388888888899</c:v>
                </c:pt>
                <c:pt idx="13844">
                  <c:v>19.227777777777799</c:v>
                </c:pt>
                <c:pt idx="13845">
                  <c:v>19.2291666666667</c:v>
                </c:pt>
                <c:pt idx="13846">
                  <c:v>19.2305555555556</c:v>
                </c:pt>
                <c:pt idx="13847">
                  <c:v>19.231944444444402</c:v>
                </c:pt>
                <c:pt idx="13848">
                  <c:v>19.233333333333299</c:v>
                </c:pt>
                <c:pt idx="13849">
                  <c:v>19.234722222222199</c:v>
                </c:pt>
                <c:pt idx="13850">
                  <c:v>19.2361111111111</c:v>
                </c:pt>
                <c:pt idx="13851">
                  <c:v>19.237500000000001</c:v>
                </c:pt>
                <c:pt idx="13852">
                  <c:v>19.238888888888901</c:v>
                </c:pt>
                <c:pt idx="13853">
                  <c:v>19.240277777777798</c:v>
                </c:pt>
                <c:pt idx="13854">
                  <c:v>19.241666666666699</c:v>
                </c:pt>
                <c:pt idx="13855">
                  <c:v>19.2430555555556</c:v>
                </c:pt>
                <c:pt idx="13856">
                  <c:v>19.244444444444401</c:v>
                </c:pt>
                <c:pt idx="13857">
                  <c:v>19.245833333333302</c:v>
                </c:pt>
                <c:pt idx="13858">
                  <c:v>19.247222222222199</c:v>
                </c:pt>
                <c:pt idx="13859">
                  <c:v>19.248611111111099</c:v>
                </c:pt>
                <c:pt idx="13860">
                  <c:v>19.25</c:v>
                </c:pt>
                <c:pt idx="13861">
                  <c:v>19.251388888888901</c:v>
                </c:pt>
                <c:pt idx="13862">
                  <c:v>19.252777777777801</c:v>
                </c:pt>
                <c:pt idx="13863">
                  <c:v>19.254166666666698</c:v>
                </c:pt>
                <c:pt idx="13864">
                  <c:v>19.255555555555599</c:v>
                </c:pt>
                <c:pt idx="13865">
                  <c:v>19.2569444444444</c:v>
                </c:pt>
                <c:pt idx="13866">
                  <c:v>19.258333333333301</c:v>
                </c:pt>
                <c:pt idx="13867">
                  <c:v>19.259722222222202</c:v>
                </c:pt>
                <c:pt idx="13868">
                  <c:v>19.261111111111099</c:v>
                </c:pt>
                <c:pt idx="13869">
                  <c:v>19.262499999999999</c:v>
                </c:pt>
                <c:pt idx="13870">
                  <c:v>19.2638888888889</c:v>
                </c:pt>
                <c:pt idx="13871">
                  <c:v>19.265277777777801</c:v>
                </c:pt>
                <c:pt idx="13872">
                  <c:v>19.266666666666701</c:v>
                </c:pt>
                <c:pt idx="13873">
                  <c:v>19.268055555555598</c:v>
                </c:pt>
                <c:pt idx="13874">
                  <c:v>19.2694444444444</c:v>
                </c:pt>
                <c:pt idx="13875">
                  <c:v>19.2708333333333</c:v>
                </c:pt>
                <c:pt idx="13876">
                  <c:v>19.272222222222201</c:v>
                </c:pt>
                <c:pt idx="13877">
                  <c:v>19.273611111111101</c:v>
                </c:pt>
                <c:pt idx="13878">
                  <c:v>19.274999999999999</c:v>
                </c:pt>
                <c:pt idx="13879">
                  <c:v>19.276388888888899</c:v>
                </c:pt>
                <c:pt idx="13880">
                  <c:v>19.2777777777778</c:v>
                </c:pt>
                <c:pt idx="13881">
                  <c:v>19.279166666666701</c:v>
                </c:pt>
                <c:pt idx="13882">
                  <c:v>19.280555555555601</c:v>
                </c:pt>
                <c:pt idx="13883">
                  <c:v>19.281944444444399</c:v>
                </c:pt>
                <c:pt idx="13884">
                  <c:v>19.283333333333299</c:v>
                </c:pt>
                <c:pt idx="13885">
                  <c:v>19.2847222222222</c:v>
                </c:pt>
                <c:pt idx="13886">
                  <c:v>19.286111111111101</c:v>
                </c:pt>
                <c:pt idx="13887">
                  <c:v>19.287500000000001</c:v>
                </c:pt>
                <c:pt idx="13888">
                  <c:v>19.288888888888899</c:v>
                </c:pt>
                <c:pt idx="13889">
                  <c:v>19.290277777777799</c:v>
                </c:pt>
                <c:pt idx="13890">
                  <c:v>19.2916666666667</c:v>
                </c:pt>
                <c:pt idx="13891">
                  <c:v>19.2930555555556</c:v>
                </c:pt>
                <c:pt idx="13892">
                  <c:v>19.294444444444402</c:v>
                </c:pt>
                <c:pt idx="13893">
                  <c:v>19.295833333333299</c:v>
                </c:pt>
                <c:pt idx="13894">
                  <c:v>19.297222222222199</c:v>
                </c:pt>
                <c:pt idx="13895">
                  <c:v>19.2986111111111</c:v>
                </c:pt>
                <c:pt idx="13896">
                  <c:v>19.3</c:v>
                </c:pt>
                <c:pt idx="13897">
                  <c:v>19.301388888888901</c:v>
                </c:pt>
                <c:pt idx="13898">
                  <c:v>19.302777777777798</c:v>
                </c:pt>
                <c:pt idx="13899">
                  <c:v>19.304166666666699</c:v>
                </c:pt>
                <c:pt idx="13900">
                  <c:v>19.3055555555556</c:v>
                </c:pt>
                <c:pt idx="13901">
                  <c:v>19.306944444444401</c:v>
                </c:pt>
                <c:pt idx="13902">
                  <c:v>19.308333333333302</c:v>
                </c:pt>
                <c:pt idx="13903">
                  <c:v>19.309722222222199</c:v>
                </c:pt>
                <c:pt idx="13904">
                  <c:v>19.311111111111099</c:v>
                </c:pt>
                <c:pt idx="13905">
                  <c:v>19.3125</c:v>
                </c:pt>
                <c:pt idx="13906">
                  <c:v>19.313888888888901</c:v>
                </c:pt>
                <c:pt idx="13907">
                  <c:v>19.315277777777801</c:v>
                </c:pt>
                <c:pt idx="13908">
                  <c:v>19.316666666666698</c:v>
                </c:pt>
                <c:pt idx="13909">
                  <c:v>19.318055555555599</c:v>
                </c:pt>
                <c:pt idx="13910">
                  <c:v>19.3194444444444</c:v>
                </c:pt>
                <c:pt idx="13911">
                  <c:v>19.320833333333301</c:v>
                </c:pt>
                <c:pt idx="13912">
                  <c:v>19.322222222222202</c:v>
                </c:pt>
                <c:pt idx="13913">
                  <c:v>19.323611111111099</c:v>
                </c:pt>
                <c:pt idx="13914">
                  <c:v>19.324999999999999</c:v>
                </c:pt>
                <c:pt idx="13915">
                  <c:v>19.3263888888889</c:v>
                </c:pt>
                <c:pt idx="13916">
                  <c:v>19.327777777777801</c:v>
                </c:pt>
                <c:pt idx="13917">
                  <c:v>19.329166666666701</c:v>
                </c:pt>
                <c:pt idx="13918">
                  <c:v>19.330555555555598</c:v>
                </c:pt>
                <c:pt idx="13919">
                  <c:v>19.3319444444444</c:v>
                </c:pt>
                <c:pt idx="13920">
                  <c:v>19.3333333333333</c:v>
                </c:pt>
                <c:pt idx="13921">
                  <c:v>19.334722222222201</c:v>
                </c:pt>
                <c:pt idx="13922">
                  <c:v>19.336111111111101</c:v>
                </c:pt>
                <c:pt idx="13923">
                  <c:v>19.337499999999999</c:v>
                </c:pt>
                <c:pt idx="13924">
                  <c:v>19.338888888888899</c:v>
                </c:pt>
                <c:pt idx="13925">
                  <c:v>19.3402777777778</c:v>
                </c:pt>
                <c:pt idx="13926">
                  <c:v>19.341666666666701</c:v>
                </c:pt>
                <c:pt idx="13927">
                  <c:v>19.343055555555601</c:v>
                </c:pt>
                <c:pt idx="13928">
                  <c:v>19.344444444444399</c:v>
                </c:pt>
                <c:pt idx="13929">
                  <c:v>19.345833333333299</c:v>
                </c:pt>
                <c:pt idx="13930">
                  <c:v>19.3472222222222</c:v>
                </c:pt>
                <c:pt idx="13931">
                  <c:v>19.348611111111101</c:v>
                </c:pt>
                <c:pt idx="13932">
                  <c:v>19.350000000000001</c:v>
                </c:pt>
                <c:pt idx="13933">
                  <c:v>19.351388888888899</c:v>
                </c:pt>
                <c:pt idx="13934">
                  <c:v>19.352777777777799</c:v>
                </c:pt>
                <c:pt idx="13935">
                  <c:v>19.3541666666667</c:v>
                </c:pt>
                <c:pt idx="13936">
                  <c:v>19.3555555555556</c:v>
                </c:pt>
                <c:pt idx="13937">
                  <c:v>19.356944444444402</c:v>
                </c:pt>
                <c:pt idx="13938">
                  <c:v>19.358333333333299</c:v>
                </c:pt>
                <c:pt idx="13939">
                  <c:v>19.359722222222199</c:v>
                </c:pt>
                <c:pt idx="13940">
                  <c:v>19.3611111111111</c:v>
                </c:pt>
                <c:pt idx="13941">
                  <c:v>19.362500000000001</c:v>
                </c:pt>
                <c:pt idx="13942">
                  <c:v>19.363888888888901</c:v>
                </c:pt>
                <c:pt idx="13943">
                  <c:v>19.365277777777798</c:v>
                </c:pt>
                <c:pt idx="13944">
                  <c:v>19.366666666666699</c:v>
                </c:pt>
                <c:pt idx="13945">
                  <c:v>19.3680555555556</c:v>
                </c:pt>
                <c:pt idx="13946">
                  <c:v>19.369444444444401</c:v>
                </c:pt>
                <c:pt idx="13947">
                  <c:v>19.370833333333302</c:v>
                </c:pt>
                <c:pt idx="13948">
                  <c:v>19.372222222222199</c:v>
                </c:pt>
                <c:pt idx="13949">
                  <c:v>19.373611111111099</c:v>
                </c:pt>
                <c:pt idx="13950">
                  <c:v>19.375</c:v>
                </c:pt>
                <c:pt idx="13951">
                  <c:v>19.376388888888901</c:v>
                </c:pt>
                <c:pt idx="13952">
                  <c:v>19.377777777777801</c:v>
                </c:pt>
                <c:pt idx="13953">
                  <c:v>19.379166666666698</c:v>
                </c:pt>
                <c:pt idx="13954">
                  <c:v>19.380555555555599</c:v>
                </c:pt>
                <c:pt idx="13955">
                  <c:v>19.3819444444444</c:v>
                </c:pt>
                <c:pt idx="13956">
                  <c:v>19.383333333333301</c:v>
                </c:pt>
                <c:pt idx="13957">
                  <c:v>19.384722222222202</c:v>
                </c:pt>
                <c:pt idx="13958">
                  <c:v>19.386111111111099</c:v>
                </c:pt>
                <c:pt idx="13959">
                  <c:v>19.387499999999999</c:v>
                </c:pt>
                <c:pt idx="13960">
                  <c:v>19.3888888888889</c:v>
                </c:pt>
                <c:pt idx="13961">
                  <c:v>19.390277777777801</c:v>
                </c:pt>
                <c:pt idx="13962">
                  <c:v>19.391666666666701</c:v>
                </c:pt>
                <c:pt idx="13963">
                  <c:v>19.393055555555598</c:v>
                </c:pt>
                <c:pt idx="13964">
                  <c:v>19.3944444444444</c:v>
                </c:pt>
                <c:pt idx="13965">
                  <c:v>19.3958333333333</c:v>
                </c:pt>
                <c:pt idx="13966">
                  <c:v>19.397222222222201</c:v>
                </c:pt>
                <c:pt idx="13967">
                  <c:v>19.398611111111101</c:v>
                </c:pt>
                <c:pt idx="13968">
                  <c:v>19.399999999999999</c:v>
                </c:pt>
                <c:pt idx="13969">
                  <c:v>19.401388888888899</c:v>
                </c:pt>
                <c:pt idx="13970">
                  <c:v>19.4027777777778</c:v>
                </c:pt>
                <c:pt idx="13971">
                  <c:v>19.404166666666701</c:v>
                </c:pt>
                <c:pt idx="13972">
                  <c:v>19.405555555555601</c:v>
                </c:pt>
                <c:pt idx="13973">
                  <c:v>19.406944444444399</c:v>
                </c:pt>
                <c:pt idx="13974">
                  <c:v>19.408333333333299</c:v>
                </c:pt>
                <c:pt idx="13975">
                  <c:v>19.4097222222222</c:v>
                </c:pt>
                <c:pt idx="13976">
                  <c:v>19.411111111111101</c:v>
                </c:pt>
                <c:pt idx="13977">
                  <c:v>19.412500000000001</c:v>
                </c:pt>
                <c:pt idx="13978">
                  <c:v>19.413888888888899</c:v>
                </c:pt>
                <c:pt idx="13979">
                  <c:v>19.415277777777799</c:v>
                </c:pt>
                <c:pt idx="13980">
                  <c:v>19.4166666666667</c:v>
                </c:pt>
                <c:pt idx="13981">
                  <c:v>19.4180555555556</c:v>
                </c:pt>
                <c:pt idx="13982">
                  <c:v>19.419444444444402</c:v>
                </c:pt>
                <c:pt idx="13983">
                  <c:v>19.420833333333299</c:v>
                </c:pt>
                <c:pt idx="13984">
                  <c:v>19.422222222222199</c:v>
                </c:pt>
                <c:pt idx="13985">
                  <c:v>19.4236111111111</c:v>
                </c:pt>
                <c:pt idx="13986">
                  <c:v>19.425000000000001</c:v>
                </c:pt>
                <c:pt idx="13987">
                  <c:v>19.426388888888901</c:v>
                </c:pt>
                <c:pt idx="13988">
                  <c:v>19.427777777777798</c:v>
                </c:pt>
                <c:pt idx="13989">
                  <c:v>19.429166666666699</c:v>
                </c:pt>
                <c:pt idx="13990">
                  <c:v>19.4305555555556</c:v>
                </c:pt>
                <c:pt idx="13991">
                  <c:v>19.431944444444401</c:v>
                </c:pt>
                <c:pt idx="13992">
                  <c:v>19.433333333333302</c:v>
                </c:pt>
                <c:pt idx="13993">
                  <c:v>19.434722222222199</c:v>
                </c:pt>
                <c:pt idx="13994">
                  <c:v>19.436111111111099</c:v>
                </c:pt>
                <c:pt idx="13995">
                  <c:v>19.4375</c:v>
                </c:pt>
                <c:pt idx="13996">
                  <c:v>19.438888888888901</c:v>
                </c:pt>
                <c:pt idx="13997">
                  <c:v>19.440277777777801</c:v>
                </c:pt>
                <c:pt idx="13998">
                  <c:v>19.441666666666698</c:v>
                </c:pt>
                <c:pt idx="13999">
                  <c:v>19.443055555555599</c:v>
                </c:pt>
                <c:pt idx="14000">
                  <c:v>19.4444444444444</c:v>
                </c:pt>
                <c:pt idx="14001">
                  <c:v>19.445833333333301</c:v>
                </c:pt>
                <c:pt idx="14002">
                  <c:v>19.447222222222202</c:v>
                </c:pt>
                <c:pt idx="14003">
                  <c:v>19.448611111111099</c:v>
                </c:pt>
                <c:pt idx="14004">
                  <c:v>19.45</c:v>
                </c:pt>
                <c:pt idx="14005">
                  <c:v>19.4513888888889</c:v>
                </c:pt>
                <c:pt idx="14006">
                  <c:v>19.452777777777801</c:v>
                </c:pt>
                <c:pt idx="14007">
                  <c:v>19.454166666666701</c:v>
                </c:pt>
                <c:pt idx="14008">
                  <c:v>19.455555555555598</c:v>
                </c:pt>
                <c:pt idx="14009">
                  <c:v>19.4569444444444</c:v>
                </c:pt>
                <c:pt idx="14010">
                  <c:v>19.4583333333333</c:v>
                </c:pt>
                <c:pt idx="14011">
                  <c:v>19.459722222222201</c:v>
                </c:pt>
                <c:pt idx="14012">
                  <c:v>19.461111111111101</c:v>
                </c:pt>
                <c:pt idx="14013">
                  <c:v>19.462499999999999</c:v>
                </c:pt>
                <c:pt idx="14014">
                  <c:v>19.463888888888899</c:v>
                </c:pt>
                <c:pt idx="14015">
                  <c:v>19.4652777777778</c:v>
                </c:pt>
                <c:pt idx="14016">
                  <c:v>19.466666666666701</c:v>
                </c:pt>
                <c:pt idx="14017">
                  <c:v>19.468055555555601</c:v>
                </c:pt>
                <c:pt idx="14018">
                  <c:v>19.469444444444399</c:v>
                </c:pt>
                <c:pt idx="14019">
                  <c:v>19.470833333333299</c:v>
                </c:pt>
                <c:pt idx="14020">
                  <c:v>19.4722222222222</c:v>
                </c:pt>
                <c:pt idx="14021">
                  <c:v>19.473611111111101</c:v>
                </c:pt>
                <c:pt idx="14022">
                  <c:v>19.475000000000001</c:v>
                </c:pt>
                <c:pt idx="14023">
                  <c:v>19.476388888888899</c:v>
                </c:pt>
                <c:pt idx="14024">
                  <c:v>19.477777777777799</c:v>
                </c:pt>
                <c:pt idx="14025">
                  <c:v>19.4791666666667</c:v>
                </c:pt>
                <c:pt idx="14026">
                  <c:v>19.4805555555556</c:v>
                </c:pt>
                <c:pt idx="14027">
                  <c:v>19.481944444444402</c:v>
                </c:pt>
                <c:pt idx="14028">
                  <c:v>19.483333333333299</c:v>
                </c:pt>
                <c:pt idx="14029">
                  <c:v>19.484722222222199</c:v>
                </c:pt>
                <c:pt idx="14030">
                  <c:v>19.4861111111111</c:v>
                </c:pt>
                <c:pt idx="14031">
                  <c:v>19.487500000000001</c:v>
                </c:pt>
                <c:pt idx="14032">
                  <c:v>19.488888888888901</c:v>
                </c:pt>
                <c:pt idx="14033">
                  <c:v>19.490277777777798</c:v>
                </c:pt>
                <c:pt idx="14034">
                  <c:v>19.491666666666699</c:v>
                </c:pt>
                <c:pt idx="14035">
                  <c:v>19.4930555555556</c:v>
                </c:pt>
                <c:pt idx="14036">
                  <c:v>19.494444444444401</c:v>
                </c:pt>
                <c:pt idx="14037">
                  <c:v>19.495833333333302</c:v>
                </c:pt>
                <c:pt idx="14038">
                  <c:v>19.497222222222199</c:v>
                </c:pt>
                <c:pt idx="14039">
                  <c:v>19.498611111111099</c:v>
                </c:pt>
                <c:pt idx="14040">
                  <c:v>19.5</c:v>
                </c:pt>
                <c:pt idx="14041">
                  <c:v>19.501388888888901</c:v>
                </c:pt>
                <c:pt idx="14042">
                  <c:v>19.502777777777801</c:v>
                </c:pt>
                <c:pt idx="14043">
                  <c:v>19.504166666666698</c:v>
                </c:pt>
                <c:pt idx="14044">
                  <c:v>19.505555555555599</c:v>
                </c:pt>
                <c:pt idx="14045">
                  <c:v>19.5069444444444</c:v>
                </c:pt>
                <c:pt idx="14046">
                  <c:v>19.508333333333301</c:v>
                </c:pt>
                <c:pt idx="14047">
                  <c:v>19.509722222222202</c:v>
                </c:pt>
                <c:pt idx="14048">
                  <c:v>19.511111111111099</c:v>
                </c:pt>
                <c:pt idx="14049">
                  <c:v>19.512499999999999</c:v>
                </c:pt>
                <c:pt idx="14050">
                  <c:v>19.5138888888889</c:v>
                </c:pt>
                <c:pt idx="14051">
                  <c:v>19.515277777777801</c:v>
                </c:pt>
                <c:pt idx="14052">
                  <c:v>19.516666666666701</c:v>
                </c:pt>
                <c:pt idx="14053">
                  <c:v>19.518055555555598</c:v>
                </c:pt>
                <c:pt idx="14054">
                  <c:v>19.5194444444444</c:v>
                </c:pt>
                <c:pt idx="14055">
                  <c:v>19.5208333333333</c:v>
                </c:pt>
                <c:pt idx="14056">
                  <c:v>19.522222222222201</c:v>
                </c:pt>
                <c:pt idx="14057">
                  <c:v>19.523611111111101</c:v>
                </c:pt>
                <c:pt idx="14058">
                  <c:v>19.524999999999999</c:v>
                </c:pt>
                <c:pt idx="14059">
                  <c:v>19.526388888888899</c:v>
                </c:pt>
                <c:pt idx="14060">
                  <c:v>19.5277777777778</c:v>
                </c:pt>
                <c:pt idx="14061">
                  <c:v>19.529166666666701</c:v>
                </c:pt>
                <c:pt idx="14062">
                  <c:v>19.530555555555601</c:v>
                </c:pt>
                <c:pt idx="14063">
                  <c:v>19.531944444444399</c:v>
                </c:pt>
                <c:pt idx="14064">
                  <c:v>19.533333333333299</c:v>
                </c:pt>
                <c:pt idx="14065">
                  <c:v>19.5347222222222</c:v>
                </c:pt>
                <c:pt idx="14066">
                  <c:v>19.536111111111101</c:v>
                </c:pt>
                <c:pt idx="14067">
                  <c:v>19.537500000000001</c:v>
                </c:pt>
                <c:pt idx="14068">
                  <c:v>19.538888888888899</c:v>
                </c:pt>
                <c:pt idx="14069">
                  <c:v>19.540277777777799</c:v>
                </c:pt>
                <c:pt idx="14070">
                  <c:v>19.5416666666667</c:v>
                </c:pt>
                <c:pt idx="14071">
                  <c:v>19.5430555555556</c:v>
                </c:pt>
                <c:pt idx="14072">
                  <c:v>19.544444444444402</c:v>
                </c:pt>
                <c:pt idx="14073">
                  <c:v>19.545833333333299</c:v>
                </c:pt>
                <c:pt idx="14074">
                  <c:v>19.547222222222199</c:v>
                </c:pt>
                <c:pt idx="14075">
                  <c:v>19.5486111111111</c:v>
                </c:pt>
                <c:pt idx="14076">
                  <c:v>19.55</c:v>
                </c:pt>
                <c:pt idx="14077">
                  <c:v>19.551388888888901</c:v>
                </c:pt>
                <c:pt idx="14078">
                  <c:v>19.552777777777798</c:v>
                </c:pt>
                <c:pt idx="14079">
                  <c:v>19.554166666666699</c:v>
                </c:pt>
                <c:pt idx="14080">
                  <c:v>19.5555555555556</c:v>
                </c:pt>
                <c:pt idx="14081">
                  <c:v>19.556944444444401</c:v>
                </c:pt>
                <c:pt idx="14082">
                  <c:v>19.558333333333302</c:v>
                </c:pt>
                <c:pt idx="14083">
                  <c:v>19.559722222222199</c:v>
                </c:pt>
                <c:pt idx="14084">
                  <c:v>19.561111111111099</c:v>
                </c:pt>
                <c:pt idx="14085">
                  <c:v>19.5625</c:v>
                </c:pt>
                <c:pt idx="14086">
                  <c:v>19.563888888888901</c:v>
                </c:pt>
                <c:pt idx="14087">
                  <c:v>19.565277777777801</c:v>
                </c:pt>
                <c:pt idx="14088">
                  <c:v>19.566666666666698</c:v>
                </c:pt>
                <c:pt idx="14089">
                  <c:v>19.568055555555599</c:v>
                </c:pt>
                <c:pt idx="14090">
                  <c:v>19.5694444444444</c:v>
                </c:pt>
                <c:pt idx="14091">
                  <c:v>19.570833333333301</c:v>
                </c:pt>
                <c:pt idx="14092">
                  <c:v>19.572222222222202</c:v>
                </c:pt>
                <c:pt idx="14093">
                  <c:v>19.573611111111099</c:v>
                </c:pt>
                <c:pt idx="14094">
                  <c:v>19.574999999999999</c:v>
                </c:pt>
                <c:pt idx="14095">
                  <c:v>19.5763888888889</c:v>
                </c:pt>
                <c:pt idx="14096">
                  <c:v>19.577777777777801</c:v>
                </c:pt>
                <c:pt idx="14097">
                  <c:v>19.579166666666701</c:v>
                </c:pt>
                <c:pt idx="14098">
                  <c:v>19.580555555555598</c:v>
                </c:pt>
                <c:pt idx="14099">
                  <c:v>19.5819444444444</c:v>
                </c:pt>
                <c:pt idx="14100">
                  <c:v>19.5833333333333</c:v>
                </c:pt>
                <c:pt idx="14101">
                  <c:v>19.584722222222201</c:v>
                </c:pt>
                <c:pt idx="14102">
                  <c:v>19.586111111111101</c:v>
                </c:pt>
                <c:pt idx="14103">
                  <c:v>19.587499999999999</c:v>
                </c:pt>
                <c:pt idx="14104">
                  <c:v>19.588888888888899</c:v>
                </c:pt>
                <c:pt idx="14105">
                  <c:v>19.5902777777778</c:v>
                </c:pt>
                <c:pt idx="14106">
                  <c:v>19.591666666666701</c:v>
                </c:pt>
                <c:pt idx="14107">
                  <c:v>19.593055555555601</c:v>
                </c:pt>
                <c:pt idx="14108">
                  <c:v>19.594444444444399</c:v>
                </c:pt>
                <c:pt idx="14109">
                  <c:v>19.595833333333299</c:v>
                </c:pt>
                <c:pt idx="14110">
                  <c:v>19.5972222222222</c:v>
                </c:pt>
                <c:pt idx="14111">
                  <c:v>19.598611111111101</c:v>
                </c:pt>
                <c:pt idx="14112">
                  <c:v>19.600000000000001</c:v>
                </c:pt>
                <c:pt idx="14113">
                  <c:v>19.601388888888899</c:v>
                </c:pt>
                <c:pt idx="14114">
                  <c:v>19.602777777777799</c:v>
                </c:pt>
                <c:pt idx="14115">
                  <c:v>19.6041666666667</c:v>
                </c:pt>
                <c:pt idx="14116">
                  <c:v>19.6055555555556</c:v>
                </c:pt>
                <c:pt idx="14117">
                  <c:v>19.606944444444402</c:v>
                </c:pt>
                <c:pt idx="14118">
                  <c:v>19.608333333333299</c:v>
                </c:pt>
                <c:pt idx="14119">
                  <c:v>19.609722222222199</c:v>
                </c:pt>
                <c:pt idx="14120">
                  <c:v>19.6111111111111</c:v>
                </c:pt>
                <c:pt idx="14121">
                  <c:v>19.612500000000001</c:v>
                </c:pt>
                <c:pt idx="14122">
                  <c:v>19.613888888888901</c:v>
                </c:pt>
                <c:pt idx="14123">
                  <c:v>19.615277777777798</c:v>
                </c:pt>
                <c:pt idx="14124">
                  <c:v>19.616666666666699</c:v>
                </c:pt>
                <c:pt idx="14125">
                  <c:v>19.6180555555556</c:v>
                </c:pt>
                <c:pt idx="14126">
                  <c:v>19.619444444444401</c:v>
                </c:pt>
                <c:pt idx="14127">
                  <c:v>19.620833333333302</c:v>
                </c:pt>
                <c:pt idx="14128">
                  <c:v>19.622222222222199</c:v>
                </c:pt>
                <c:pt idx="14129">
                  <c:v>19.623611111111099</c:v>
                </c:pt>
                <c:pt idx="14130">
                  <c:v>19.625</c:v>
                </c:pt>
                <c:pt idx="14131">
                  <c:v>19.626388888888901</c:v>
                </c:pt>
                <c:pt idx="14132">
                  <c:v>19.627777777777801</c:v>
                </c:pt>
                <c:pt idx="14133">
                  <c:v>19.629166666666698</c:v>
                </c:pt>
                <c:pt idx="14134">
                  <c:v>19.630555555555599</c:v>
                </c:pt>
                <c:pt idx="14135">
                  <c:v>19.6319444444444</c:v>
                </c:pt>
                <c:pt idx="14136">
                  <c:v>19.633333333333301</c:v>
                </c:pt>
                <c:pt idx="14137">
                  <c:v>19.634722222222202</c:v>
                </c:pt>
                <c:pt idx="14138">
                  <c:v>19.636111111111099</c:v>
                </c:pt>
                <c:pt idx="14139">
                  <c:v>19.637499999999999</c:v>
                </c:pt>
                <c:pt idx="14140">
                  <c:v>19.6388888888889</c:v>
                </c:pt>
                <c:pt idx="14141">
                  <c:v>19.640277777777801</c:v>
                </c:pt>
                <c:pt idx="14142">
                  <c:v>19.641666666666701</c:v>
                </c:pt>
                <c:pt idx="14143">
                  <c:v>19.643055555555598</c:v>
                </c:pt>
                <c:pt idx="14144">
                  <c:v>19.6444444444444</c:v>
                </c:pt>
                <c:pt idx="14145">
                  <c:v>19.6458333333333</c:v>
                </c:pt>
                <c:pt idx="14146">
                  <c:v>19.647222222222201</c:v>
                </c:pt>
                <c:pt idx="14147">
                  <c:v>19.648611111111101</c:v>
                </c:pt>
                <c:pt idx="14148">
                  <c:v>19.649999999999999</c:v>
                </c:pt>
                <c:pt idx="14149">
                  <c:v>19.651388888888899</c:v>
                </c:pt>
                <c:pt idx="14150">
                  <c:v>19.6527777777778</c:v>
                </c:pt>
                <c:pt idx="14151">
                  <c:v>19.654166666666701</c:v>
                </c:pt>
                <c:pt idx="14152">
                  <c:v>19.655555555555601</c:v>
                </c:pt>
                <c:pt idx="14153">
                  <c:v>19.656944444444399</c:v>
                </c:pt>
                <c:pt idx="14154">
                  <c:v>19.658333333333299</c:v>
                </c:pt>
                <c:pt idx="14155">
                  <c:v>19.6597222222222</c:v>
                </c:pt>
                <c:pt idx="14156">
                  <c:v>19.661111111111101</c:v>
                </c:pt>
                <c:pt idx="14157">
                  <c:v>19.662500000000001</c:v>
                </c:pt>
                <c:pt idx="14158">
                  <c:v>19.663888888888899</c:v>
                </c:pt>
                <c:pt idx="14159">
                  <c:v>19.665277777777799</c:v>
                </c:pt>
                <c:pt idx="14160">
                  <c:v>19.6666666666667</c:v>
                </c:pt>
                <c:pt idx="14161">
                  <c:v>19.6680555555556</c:v>
                </c:pt>
                <c:pt idx="14162">
                  <c:v>19.669444444444402</c:v>
                </c:pt>
                <c:pt idx="14163">
                  <c:v>19.670833333333299</c:v>
                </c:pt>
                <c:pt idx="14164">
                  <c:v>19.672222222222199</c:v>
                </c:pt>
                <c:pt idx="14165">
                  <c:v>19.6736111111111</c:v>
                </c:pt>
                <c:pt idx="14166">
                  <c:v>19.675000000000001</c:v>
                </c:pt>
                <c:pt idx="14167">
                  <c:v>19.676388888888901</c:v>
                </c:pt>
                <c:pt idx="14168">
                  <c:v>19.677777777777798</c:v>
                </c:pt>
                <c:pt idx="14169">
                  <c:v>19.679166666666699</c:v>
                </c:pt>
                <c:pt idx="14170">
                  <c:v>19.6805555555556</c:v>
                </c:pt>
                <c:pt idx="14171">
                  <c:v>19.681944444444401</c:v>
                </c:pt>
                <c:pt idx="14172">
                  <c:v>19.683333333333302</c:v>
                </c:pt>
                <c:pt idx="14173">
                  <c:v>19.684722222222199</c:v>
                </c:pt>
                <c:pt idx="14174">
                  <c:v>19.686111111111099</c:v>
                </c:pt>
                <c:pt idx="14175">
                  <c:v>19.6875</c:v>
                </c:pt>
                <c:pt idx="14176">
                  <c:v>19.688888888888901</c:v>
                </c:pt>
                <c:pt idx="14177">
                  <c:v>19.690277777777801</c:v>
                </c:pt>
                <c:pt idx="14178">
                  <c:v>19.691666666666698</c:v>
                </c:pt>
                <c:pt idx="14179">
                  <c:v>19.693055555555599</c:v>
                </c:pt>
                <c:pt idx="14180">
                  <c:v>19.6944444444444</c:v>
                </c:pt>
                <c:pt idx="14181">
                  <c:v>19.695833333333301</c:v>
                </c:pt>
                <c:pt idx="14182">
                  <c:v>19.697222222222202</c:v>
                </c:pt>
                <c:pt idx="14183">
                  <c:v>19.698611111111099</c:v>
                </c:pt>
                <c:pt idx="14184">
                  <c:v>19.7</c:v>
                </c:pt>
                <c:pt idx="14185">
                  <c:v>19.7013888888889</c:v>
                </c:pt>
                <c:pt idx="14186">
                  <c:v>19.702777777777801</c:v>
                </c:pt>
                <c:pt idx="14187">
                  <c:v>19.704166666666701</c:v>
                </c:pt>
                <c:pt idx="14188">
                  <c:v>19.705555555555598</c:v>
                </c:pt>
                <c:pt idx="14189">
                  <c:v>19.7069444444444</c:v>
                </c:pt>
                <c:pt idx="14190">
                  <c:v>19.7083333333333</c:v>
                </c:pt>
                <c:pt idx="14191">
                  <c:v>19.709722222222201</c:v>
                </c:pt>
                <c:pt idx="14192">
                  <c:v>19.711111111111101</c:v>
                </c:pt>
                <c:pt idx="14193">
                  <c:v>19.712499999999999</c:v>
                </c:pt>
                <c:pt idx="14194">
                  <c:v>19.713888888888899</c:v>
                </c:pt>
                <c:pt idx="14195">
                  <c:v>19.7152777777778</c:v>
                </c:pt>
                <c:pt idx="14196">
                  <c:v>19.716666666666701</c:v>
                </c:pt>
                <c:pt idx="14197">
                  <c:v>19.718055555555601</c:v>
                </c:pt>
                <c:pt idx="14198">
                  <c:v>19.719444444444399</c:v>
                </c:pt>
                <c:pt idx="14199">
                  <c:v>19.720833333333299</c:v>
                </c:pt>
                <c:pt idx="14200">
                  <c:v>19.7222222222222</c:v>
                </c:pt>
                <c:pt idx="14201">
                  <c:v>19.723611111111101</c:v>
                </c:pt>
                <c:pt idx="14202">
                  <c:v>19.725000000000001</c:v>
                </c:pt>
                <c:pt idx="14203">
                  <c:v>19.726388888888899</c:v>
                </c:pt>
                <c:pt idx="14204">
                  <c:v>19.727777777777799</c:v>
                </c:pt>
                <c:pt idx="14205">
                  <c:v>19.7291666666667</c:v>
                </c:pt>
                <c:pt idx="14206">
                  <c:v>19.7305555555556</c:v>
                </c:pt>
                <c:pt idx="14207">
                  <c:v>19.731944444444402</c:v>
                </c:pt>
                <c:pt idx="14208">
                  <c:v>19.733333333333299</c:v>
                </c:pt>
                <c:pt idx="14209">
                  <c:v>19.734722222222199</c:v>
                </c:pt>
                <c:pt idx="14210">
                  <c:v>19.7361111111111</c:v>
                </c:pt>
                <c:pt idx="14211">
                  <c:v>19.737500000000001</c:v>
                </c:pt>
                <c:pt idx="14212">
                  <c:v>19.738888888888901</c:v>
                </c:pt>
                <c:pt idx="14213">
                  <c:v>19.740277777777798</c:v>
                </c:pt>
                <c:pt idx="14214">
                  <c:v>19.741666666666699</c:v>
                </c:pt>
                <c:pt idx="14215">
                  <c:v>19.7430555555556</c:v>
                </c:pt>
                <c:pt idx="14216">
                  <c:v>19.744444444444401</c:v>
                </c:pt>
                <c:pt idx="14217">
                  <c:v>19.745833333333302</c:v>
                </c:pt>
                <c:pt idx="14218">
                  <c:v>19.747222222222199</c:v>
                </c:pt>
                <c:pt idx="14219">
                  <c:v>19.748611111111099</c:v>
                </c:pt>
                <c:pt idx="14220">
                  <c:v>19.75</c:v>
                </c:pt>
                <c:pt idx="14221">
                  <c:v>19.751388888888901</c:v>
                </c:pt>
                <c:pt idx="14222">
                  <c:v>19.752777777777801</c:v>
                </c:pt>
                <c:pt idx="14223">
                  <c:v>19.754166666666698</c:v>
                </c:pt>
                <c:pt idx="14224">
                  <c:v>19.755555555555599</c:v>
                </c:pt>
                <c:pt idx="14225">
                  <c:v>19.7569444444444</c:v>
                </c:pt>
                <c:pt idx="14226">
                  <c:v>19.758333333333301</c:v>
                </c:pt>
                <c:pt idx="14227">
                  <c:v>19.759722222222202</c:v>
                </c:pt>
                <c:pt idx="14228">
                  <c:v>19.761111111111099</c:v>
                </c:pt>
                <c:pt idx="14229">
                  <c:v>19.762499999999999</c:v>
                </c:pt>
                <c:pt idx="14230">
                  <c:v>19.7638888888889</c:v>
                </c:pt>
                <c:pt idx="14231">
                  <c:v>19.765277777777801</c:v>
                </c:pt>
                <c:pt idx="14232">
                  <c:v>19.766666666666701</c:v>
                </c:pt>
                <c:pt idx="14233">
                  <c:v>19.768055555555598</c:v>
                </c:pt>
                <c:pt idx="14234">
                  <c:v>19.7694444444444</c:v>
                </c:pt>
                <c:pt idx="14235">
                  <c:v>19.7708333333333</c:v>
                </c:pt>
                <c:pt idx="14236">
                  <c:v>19.772222222222201</c:v>
                </c:pt>
                <c:pt idx="14237">
                  <c:v>19.773611111111101</c:v>
                </c:pt>
                <c:pt idx="14238">
                  <c:v>19.774999999999999</c:v>
                </c:pt>
                <c:pt idx="14239">
                  <c:v>19.776388888888899</c:v>
                </c:pt>
                <c:pt idx="14240">
                  <c:v>19.7777777777778</c:v>
                </c:pt>
                <c:pt idx="14241">
                  <c:v>19.779166666666701</c:v>
                </c:pt>
                <c:pt idx="14242">
                  <c:v>19.780555555555601</c:v>
                </c:pt>
                <c:pt idx="14243">
                  <c:v>19.781944444444399</c:v>
                </c:pt>
                <c:pt idx="14244">
                  <c:v>19.783333333333299</c:v>
                </c:pt>
                <c:pt idx="14245">
                  <c:v>19.7847222222222</c:v>
                </c:pt>
                <c:pt idx="14246">
                  <c:v>19.786111111111101</c:v>
                </c:pt>
                <c:pt idx="14247">
                  <c:v>19.787500000000001</c:v>
                </c:pt>
                <c:pt idx="14248">
                  <c:v>19.788888888888899</c:v>
                </c:pt>
                <c:pt idx="14249">
                  <c:v>19.790277777777799</c:v>
                </c:pt>
                <c:pt idx="14250">
                  <c:v>19.7916666666667</c:v>
                </c:pt>
                <c:pt idx="14251">
                  <c:v>19.7930555555556</c:v>
                </c:pt>
                <c:pt idx="14252">
                  <c:v>19.794444444444402</c:v>
                </c:pt>
                <c:pt idx="14253">
                  <c:v>19.795833333333299</c:v>
                </c:pt>
                <c:pt idx="14254">
                  <c:v>19.797222222222199</c:v>
                </c:pt>
                <c:pt idx="14255">
                  <c:v>19.7986111111111</c:v>
                </c:pt>
                <c:pt idx="14256">
                  <c:v>19.8</c:v>
                </c:pt>
                <c:pt idx="14257">
                  <c:v>19.801388888888901</c:v>
                </c:pt>
                <c:pt idx="14258">
                  <c:v>19.802777777777798</c:v>
                </c:pt>
                <c:pt idx="14259">
                  <c:v>19.804166666666699</c:v>
                </c:pt>
                <c:pt idx="14260">
                  <c:v>19.8055555555556</c:v>
                </c:pt>
                <c:pt idx="14261">
                  <c:v>19.806944444444401</c:v>
                </c:pt>
                <c:pt idx="14262">
                  <c:v>19.808333333333302</c:v>
                </c:pt>
                <c:pt idx="14263">
                  <c:v>19.809722222222199</c:v>
                </c:pt>
                <c:pt idx="14264">
                  <c:v>19.811111111111099</c:v>
                </c:pt>
                <c:pt idx="14265">
                  <c:v>19.8125</c:v>
                </c:pt>
                <c:pt idx="14266">
                  <c:v>19.813888888888901</c:v>
                </c:pt>
                <c:pt idx="14267">
                  <c:v>19.815277777777801</c:v>
                </c:pt>
                <c:pt idx="14268">
                  <c:v>19.816666666666698</c:v>
                </c:pt>
                <c:pt idx="14269">
                  <c:v>19.818055555555599</c:v>
                </c:pt>
                <c:pt idx="14270">
                  <c:v>19.8194444444444</c:v>
                </c:pt>
                <c:pt idx="14271">
                  <c:v>19.820833333333301</c:v>
                </c:pt>
                <c:pt idx="14272">
                  <c:v>19.822222222222202</c:v>
                </c:pt>
                <c:pt idx="14273">
                  <c:v>19.823611111111099</c:v>
                </c:pt>
                <c:pt idx="14274">
                  <c:v>19.824999999999999</c:v>
                </c:pt>
                <c:pt idx="14275">
                  <c:v>19.8263888888889</c:v>
                </c:pt>
                <c:pt idx="14276">
                  <c:v>19.827777777777801</c:v>
                </c:pt>
                <c:pt idx="14277">
                  <c:v>19.829166666666701</c:v>
                </c:pt>
                <c:pt idx="14278">
                  <c:v>19.830555555555598</c:v>
                </c:pt>
                <c:pt idx="14279">
                  <c:v>19.8319444444444</c:v>
                </c:pt>
                <c:pt idx="14280">
                  <c:v>19.8333333333333</c:v>
                </c:pt>
                <c:pt idx="14281">
                  <c:v>19.834722222222201</c:v>
                </c:pt>
                <c:pt idx="14282">
                  <c:v>19.836111111111101</c:v>
                </c:pt>
                <c:pt idx="14283">
                  <c:v>19.837499999999999</c:v>
                </c:pt>
                <c:pt idx="14284">
                  <c:v>19.838888888888899</c:v>
                </c:pt>
                <c:pt idx="14285">
                  <c:v>19.8402777777778</c:v>
                </c:pt>
                <c:pt idx="14286">
                  <c:v>19.841666666666701</c:v>
                </c:pt>
                <c:pt idx="14287">
                  <c:v>19.843055555555601</c:v>
                </c:pt>
                <c:pt idx="14288">
                  <c:v>19.844444444444399</c:v>
                </c:pt>
                <c:pt idx="14289">
                  <c:v>19.845833333333299</c:v>
                </c:pt>
                <c:pt idx="14290">
                  <c:v>19.8472222222222</c:v>
                </c:pt>
                <c:pt idx="14291">
                  <c:v>19.848611111111101</c:v>
                </c:pt>
                <c:pt idx="14292">
                  <c:v>19.850000000000001</c:v>
                </c:pt>
                <c:pt idx="14293">
                  <c:v>19.851388888888899</c:v>
                </c:pt>
                <c:pt idx="14294">
                  <c:v>19.852777777777799</c:v>
                </c:pt>
                <c:pt idx="14295">
                  <c:v>19.8541666666667</c:v>
                </c:pt>
                <c:pt idx="14296">
                  <c:v>19.8555555555556</c:v>
                </c:pt>
                <c:pt idx="14297">
                  <c:v>19.856944444444402</c:v>
                </c:pt>
                <c:pt idx="14298">
                  <c:v>19.858333333333299</c:v>
                </c:pt>
                <c:pt idx="14299">
                  <c:v>19.859722222222199</c:v>
                </c:pt>
                <c:pt idx="14300">
                  <c:v>19.8611111111111</c:v>
                </c:pt>
                <c:pt idx="14301">
                  <c:v>19.862500000000001</c:v>
                </c:pt>
                <c:pt idx="14302">
                  <c:v>19.863888888888901</c:v>
                </c:pt>
                <c:pt idx="14303">
                  <c:v>19.865277777777798</c:v>
                </c:pt>
                <c:pt idx="14304">
                  <c:v>19.866666666666699</c:v>
                </c:pt>
                <c:pt idx="14305">
                  <c:v>19.8680555555556</c:v>
                </c:pt>
                <c:pt idx="14306">
                  <c:v>19.869444444444401</c:v>
                </c:pt>
                <c:pt idx="14307">
                  <c:v>19.870833333333302</c:v>
                </c:pt>
                <c:pt idx="14308">
                  <c:v>19.872222222222199</c:v>
                </c:pt>
                <c:pt idx="14309">
                  <c:v>19.873611111111099</c:v>
                </c:pt>
                <c:pt idx="14310">
                  <c:v>19.875</c:v>
                </c:pt>
                <c:pt idx="14311">
                  <c:v>19.876388888888901</c:v>
                </c:pt>
                <c:pt idx="14312">
                  <c:v>19.877777777777801</c:v>
                </c:pt>
                <c:pt idx="14313">
                  <c:v>19.879166666666698</c:v>
                </c:pt>
                <c:pt idx="14314">
                  <c:v>19.880555555555599</c:v>
                </c:pt>
                <c:pt idx="14315">
                  <c:v>19.8819444444444</c:v>
                </c:pt>
                <c:pt idx="14316">
                  <c:v>19.883333333333301</c:v>
                </c:pt>
                <c:pt idx="14317">
                  <c:v>19.884722222222202</c:v>
                </c:pt>
                <c:pt idx="14318">
                  <c:v>19.886111111111099</c:v>
                </c:pt>
                <c:pt idx="14319">
                  <c:v>19.887499999999999</c:v>
                </c:pt>
                <c:pt idx="14320">
                  <c:v>19.8888888888889</c:v>
                </c:pt>
                <c:pt idx="14321">
                  <c:v>19.890277777777801</c:v>
                </c:pt>
                <c:pt idx="14322">
                  <c:v>19.891666666666701</c:v>
                </c:pt>
                <c:pt idx="14323">
                  <c:v>19.893055555555598</c:v>
                </c:pt>
                <c:pt idx="14324">
                  <c:v>19.8944444444444</c:v>
                </c:pt>
                <c:pt idx="14325">
                  <c:v>19.8958333333333</c:v>
                </c:pt>
                <c:pt idx="14326">
                  <c:v>19.897222222222201</c:v>
                </c:pt>
                <c:pt idx="14327">
                  <c:v>19.898611111111101</c:v>
                </c:pt>
                <c:pt idx="14328">
                  <c:v>19.899999999999999</c:v>
                </c:pt>
                <c:pt idx="14329">
                  <c:v>19.901388888888899</c:v>
                </c:pt>
                <c:pt idx="14330">
                  <c:v>19.9027777777778</c:v>
                </c:pt>
                <c:pt idx="14331">
                  <c:v>19.904166666666701</c:v>
                </c:pt>
                <c:pt idx="14332">
                  <c:v>19.905555555555601</c:v>
                </c:pt>
                <c:pt idx="14333">
                  <c:v>19.906944444444399</c:v>
                </c:pt>
                <c:pt idx="14334">
                  <c:v>19.908333333333299</c:v>
                </c:pt>
                <c:pt idx="14335">
                  <c:v>19.9097222222222</c:v>
                </c:pt>
                <c:pt idx="14336">
                  <c:v>19.911111111111101</c:v>
                </c:pt>
                <c:pt idx="14337">
                  <c:v>19.912500000000001</c:v>
                </c:pt>
                <c:pt idx="14338">
                  <c:v>19.913888888888899</c:v>
                </c:pt>
                <c:pt idx="14339">
                  <c:v>19.915277777777799</c:v>
                </c:pt>
                <c:pt idx="14340">
                  <c:v>19.9166666666667</c:v>
                </c:pt>
                <c:pt idx="14341">
                  <c:v>19.9180555555556</c:v>
                </c:pt>
                <c:pt idx="14342">
                  <c:v>19.919444444444402</c:v>
                </c:pt>
                <c:pt idx="14343">
                  <c:v>19.920833333333299</c:v>
                </c:pt>
                <c:pt idx="14344">
                  <c:v>19.922222222222199</c:v>
                </c:pt>
                <c:pt idx="14345">
                  <c:v>19.9236111111111</c:v>
                </c:pt>
                <c:pt idx="14346">
                  <c:v>19.925000000000001</c:v>
                </c:pt>
                <c:pt idx="14347">
                  <c:v>19.926388888888901</c:v>
                </c:pt>
                <c:pt idx="14348">
                  <c:v>19.927777777777798</c:v>
                </c:pt>
                <c:pt idx="14349">
                  <c:v>19.929166666666699</c:v>
                </c:pt>
                <c:pt idx="14350">
                  <c:v>19.9305555555556</c:v>
                </c:pt>
                <c:pt idx="14351">
                  <c:v>19.931944444444401</c:v>
                </c:pt>
                <c:pt idx="14352">
                  <c:v>19.933333333333302</c:v>
                </c:pt>
                <c:pt idx="14353">
                  <c:v>19.934722222222199</c:v>
                </c:pt>
                <c:pt idx="14354">
                  <c:v>19.936111111111099</c:v>
                </c:pt>
                <c:pt idx="14355">
                  <c:v>19.9375</c:v>
                </c:pt>
                <c:pt idx="14356">
                  <c:v>19.938888888888901</c:v>
                </c:pt>
                <c:pt idx="14357">
                  <c:v>19.940277777777801</c:v>
                </c:pt>
                <c:pt idx="14358">
                  <c:v>19.941666666666698</c:v>
                </c:pt>
                <c:pt idx="14359">
                  <c:v>19.943055555555599</c:v>
                </c:pt>
                <c:pt idx="14360">
                  <c:v>19.9444444444444</c:v>
                </c:pt>
                <c:pt idx="14361">
                  <c:v>19.945833333333301</c:v>
                </c:pt>
                <c:pt idx="14362">
                  <c:v>19.947222222222202</c:v>
                </c:pt>
                <c:pt idx="14363">
                  <c:v>19.948611111111099</c:v>
                </c:pt>
                <c:pt idx="14364">
                  <c:v>19.95</c:v>
                </c:pt>
                <c:pt idx="14365">
                  <c:v>19.9513888888889</c:v>
                </c:pt>
                <c:pt idx="14366">
                  <c:v>19.952777777777801</c:v>
                </c:pt>
                <c:pt idx="14367">
                  <c:v>19.954166666666701</c:v>
                </c:pt>
                <c:pt idx="14368">
                  <c:v>19.955555555555598</c:v>
                </c:pt>
                <c:pt idx="14369">
                  <c:v>19.9569444444444</c:v>
                </c:pt>
                <c:pt idx="14370">
                  <c:v>19.9583333333333</c:v>
                </c:pt>
                <c:pt idx="14371">
                  <c:v>19.959722222222201</c:v>
                </c:pt>
                <c:pt idx="14372">
                  <c:v>19.961111111111101</c:v>
                </c:pt>
                <c:pt idx="14373">
                  <c:v>19.962499999999999</c:v>
                </c:pt>
                <c:pt idx="14374">
                  <c:v>19.963888888888899</c:v>
                </c:pt>
                <c:pt idx="14375">
                  <c:v>19.9652777777778</c:v>
                </c:pt>
                <c:pt idx="14376">
                  <c:v>19.966666666666701</c:v>
                </c:pt>
                <c:pt idx="14377">
                  <c:v>19.968055555555601</c:v>
                </c:pt>
                <c:pt idx="14378">
                  <c:v>19.969444444444399</c:v>
                </c:pt>
                <c:pt idx="14379">
                  <c:v>19.970833333333299</c:v>
                </c:pt>
                <c:pt idx="14380">
                  <c:v>19.9722222222222</c:v>
                </c:pt>
                <c:pt idx="14381">
                  <c:v>19.973611111111101</c:v>
                </c:pt>
                <c:pt idx="14382">
                  <c:v>19.975000000000001</c:v>
                </c:pt>
                <c:pt idx="14383">
                  <c:v>19.976388888888899</c:v>
                </c:pt>
                <c:pt idx="14384">
                  <c:v>19.977777777777799</c:v>
                </c:pt>
                <c:pt idx="14385">
                  <c:v>19.9791666666667</c:v>
                </c:pt>
                <c:pt idx="14386">
                  <c:v>19.9805555555556</c:v>
                </c:pt>
                <c:pt idx="14387">
                  <c:v>19.981944444444402</c:v>
                </c:pt>
                <c:pt idx="14388">
                  <c:v>19.983333333333299</c:v>
                </c:pt>
                <c:pt idx="14389">
                  <c:v>19.984722222222199</c:v>
                </c:pt>
                <c:pt idx="14390">
                  <c:v>19.9861111111111</c:v>
                </c:pt>
                <c:pt idx="14391">
                  <c:v>19.987500000000001</c:v>
                </c:pt>
                <c:pt idx="14392">
                  <c:v>19.988888888888901</c:v>
                </c:pt>
                <c:pt idx="14393">
                  <c:v>19.990277777777798</c:v>
                </c:pt>
                <c:pt idx="14394">
                  <c:v>19.991666666666699</c:v>
                </c:pt>
                <c:pt idx="14395">
                  <c:v>19.9930555555556</c:v>
                </c:pt>
                <c:pt idx="14396">
                  <c:v>19.994444444444401</c:v>
                </c:pt>
                <c:pt idx="14397">
                  <c:v>19.995833333333302</c:v>
                </c:pt>
                <c:pt idx="14398">
                  <c:v>19.997222222222199</c:v>
                </c:pt>
                <c:pt idx="14399">
                  <c:v>19.998611111111099</c:v>
                </c:pt>
                <c:pt idx="14400">
                  <c:v>20</c:v>
                </c:pt>
                <c:pt idx="14401">
                  <c:v>20.001388888888901</c:v>
                </c:pt>
                <c:pt idx="14402">
                  <c:v>20.002777777777801</c:v>
                </c:pt>
                <c:pt idx="14403">
                  <c:v>20.004166666666698</c:v>
                </c:pt>
                <c:pt idx="14404">
                  <c:v>20.005555555555599</c:v>
                </c:pt>
                <c:pt idx="14405">
                  <c:v>20.0069444444444</c:v>
                </c:pt>
                <c:pt idx="14406">
                  <c:v>20.008333333333301</c:v>
                </c:pt>
                <c:pt idx="14407">
                  <c:v>20.009722222222202</c:v>
                </c:pt>
                <c:pt idx="14408">
                  <c:v>20.011111111111099</c:v>
                </c:pt>
                <c:pt idx="14409">
                  <c:v>20.012499999999999</c:v>
                </c:pt>
                <c:pt idx="14410">
                  <c:v>20.0138888888889</c:v>
                </c:pt>
                <c:pt idx="14411">
                  <c:v>20.015277777777801</c:v>
                </c:pt>
                <c:pt idx="14412">
                  <c:v>20.016666666666701</c:v>
                </c:pt>
                <c:pt idx="14413">
                  <c:v>20.018055555555598</c:v>
                </c:pt>
                <c:pt idx="14414">
                  <c:v>20.0194444444444</c:v>
                </c:pt>
                <c:pt idx="14415">
                  <c:v>20.0208333333333</c:v>
                </c:pt>
                <c:pt idx="14416">
                  <c:v>20.022222222222201</c:v>
                </c:pt>
                <c:pt idx="14417">
                  <c:v>20.023611111111101</c:v>
                </c:pt>
                <c:pt idx="14418">
                  <c:v>20.024999999999999</c:v>
                </c:pt>
                <c:pt idx="14419">
                  <c:v>20.026388888888899</c:v>
                </c:pt>
                <c:pt idx="14420">
                  <c:v>20.0277777777778</c:v>
                </c:pt>
                <c:pt idx="14421">
                  <c:v>20.029166666666701</c:v>
                </c:pt>
                <c:pt idx="14422">
                  <c:v>20.030555555555601</c:v>
                </c:pt>
                <c:pt idx="14423">
                  <c:v>20.031944444444399</c:v>
                </c:pt>
                <c:pt idx="14424">
                  <c:v>20.033333333333299</c:v>
                </c:pt>
                <c:pt idx="14425">
                  <c:v>20.0347222222222</c:v>
                </c:pt>
                <c:pt idx="14426">
                  <c:v>20.036111111111101</c:v>
                </c:pt>
                <c:pt idx="14427">
                  <c:v>20.037500000000001</c:v>
                </c:pt>
                <c:pt idx="14428">
                  <c:v>20.038888888888899</c:v>
                </c:pt>
                <c:pt idx="14429">
                  <c:v>20.040277777777799</c:v>
                </c:pt>
                <c:pt idx="14430">
                  <c:v>20.0416666666667</c:v>
                </c:pt>
                <c:pt idx="14431">
                  <c:v>20.0430555555556</c:v>
                </c:pt>
                <c:pt idx="14432">
                  <c:v>20.044444444444402</c:v>
                </c:pt>
                <c:pt idx="14433">
                  <c:v>20.045833333333299</c:v>
                </c:pt>
                <c:pt idx="14434">
                  <c:v>20.047222222222199</c:v>
                </c:pt>
                <c:pt idx="14435">
                  <c:v>20.0486111111111</c:v>
                </c:pt>
                <c:pt idx="14436">
                  <c:v>20.05</c:v>
                </c:pt>
                <c:pt idx="14437">
                  <c:v>20.051388888888901</c:v>
                </c:pt>
                <c:pt idx="14438">
                  <c:v>20.052777777777798</c:v>
                </c:pt>
                <c:pt idx="14439">
                  <c:v>20.054166666666699</c:v>
                </c:pt>
                <c:pt idx="14440">
                  <c:v>20.0555555555556</c:v>
                </c:pt>
                <c:pt idx="14441">
                  <c:v>20.056944444444401</c:v>
                </c:pt>
                <c:pt idx="14442">
                  <c:v>20.058333333333302</c:v>
                </c:pt>
                <c:pt idx="14443">
                  <c:v>20.059722222222199</c:v>
                </c:pt>
                <c:pt idx="14444">
                  <c:v>20.061111111111099</c:v>
                </c:pt>
                <c:pt idx="14445">
                  <c:v>20.0625</c:v>
                </c:pt>
                <c:pt idx="14446">
                  <c:v>20.063888888888901</c:v>
                </c:pt>
                <c:pt idx="14447">
                  <c:v>20.065277777777801</c:v>
                </c:pt>
                <c:pt idx="14448">
                  <c:v>20.066666666666698</c:v>
                </c:pt>
                <c:pt idx="14449">
                  <c:v>20.068055555555599</c:v>
                </c:pt>
                <c:pt idx="14450">
                  <c:v>20.0694444444444</c:v>
                </c:pt>
                <c:pt idx="14451">
                  <c:v>20.070833333333301</c:v>
                </c:pt>
                <c:pt idx="14452">
                  <c:v>20.072222222222202</c:v>
                </c:pt>
                <c:pt idx="14453">
                  <c:v>20.073611111111099</c:v>
                </c:pt>
                <c:pt idx="14454">
                  <c:v>20.074999999999999</c:v>
                </c:pt>
                <c:pt idx="14455">
                  <c:v>20.0763888888889</c:v>
                </c:pt>
                <c:pt idx="14456">
                  <c:v>20.077777777777801</c:v>
                </c:pt>
                <c:pt idx="14457">
                  <c:v>20.079166666666701</c:v>
                </c:pt>
                <c:pt idx="14458">
                  <c:v>20.080555555555598</c:v>
                </c:pt>
                <c:pt idx="14459">
                  <c:v>20.0819444444444</c:v>
                </c:pt>
                <c:pt idx="14460">
                  <c:v>20.0833333333333</c:v>
                </c:pt>
                <c:pt idx="14461">
                  <c:v>20.084722222222201</c:v>
                </c:pt>
                <c:pt idx="14462">
                  <c:v>20.086111111111101</c:v>
                </c:pt>
                <c:pt idx="14463">
                  <c:v>20.087499999999999</c:v>
                </c:pt>
                <c:pt idx="14464">
                  <c:v>20.088888888888899</c:v>
                </c:pt>
                <c:pt idx="14465">
                  <c:v>20.0902777777778</c:v>
                </c:pt>
                <c:pt idx="14466">
                  <c:v>20.091666666666701</c:v>
                </c:pt>
                <c:pt idx="14467">
                  <c:v>20.093055555555601</c:v>
                </c:pt>
                <c:pt idx="14468">
                  <c:v>20.094444444444399</c:v>
                </c:pt>
                <c:pt idx="14469">
                  <c:v>20.095833333333299</c:v>
                </c:pt>
                <c:pt idx="14470">
                  <c:v>20.0972222222222</c:v>
                </c:pt>
                <c:pt idx="14471">
                  <c:v>20.098611111111101</c:v>
                </c:pt>
                <c:pt idx="14472">
                  <c:v>20.100000000000001</c:v>
                </c:pt>
                <c:pt idx="14473">
                  <c:v>20.101388888888899</c:v>
                </c:pt>
                <c:pt idx="14474">
                  <c:v>20.102777777777799</c:v>
                </c:pt>
                <c:pt idx="14475">
                  <c:v>20.1041666666667</c:v>
                </c:pt>
                <c:pt idx="14476">
                  <c:v>20.1055555555556</c:v>
                </c:pt>
                <c:pt idx="14477">
                  <c:v>20.106944444444402</c:v>
                </c:pt>
                <c:pt idx="14478">
                  <c:v>20.108333333333299</c:v>
                </c:pt>
                <c:pt idx="14479">
                  <c:v>20.109722222222199</c:v>
                </c:pt>
                <c:pt idx="14480">
                  <c:v>20.1111111111111</c:v>
                </c:pt>
                <c:pt idx="14481">
                  <c:v>20.112500000000001</c:v>
                </c:pt>
                <c:pt idx="14482">
                  <c:v>20.113888888888901</c:v>
                </c:pt>
                <c:pt idx="14483">
                  <c:v>20.115277777777798</c:v>
                </c:pt>
                <c:pt idx="14484">
                  <c:v>20.116666666666699</c:v>
                </c:pt>
                <c:pt idx="14485">
                  <c:v>20.1180555555556</c:v>
                </c:pt>
                <c:pt idx="14486">
                  <c:v>20.119444444444401</c:v>
                </c:pt>
                <c:pt idx="14487">
                  <c:v>20.120833333333302</c:v>
                </c:pt>
                <c:pt idx="14488">
                  <c:v>20.122222222222199</c:v>
                </c:pt>
                <c:pt idx="14489">
                  <c:v>20.123611111111099</c:v>
                </c:pt>
                <c:pt idx="14490">
                  <c:v>20.125</c:v>
                </c:pt>
                <c:pt idx="14491">
                  <c:v>20.126388888888901</c:v>
                </c:pt>
                <c:pt idx="14492">
                  <c:v>20.127777777777801</c:v>
                </c:pt>
                <c:pt idx="14493">
                  <c:v>20.129166666666698</c:v>
                </c:pt>
                <c:pt idx="14494">
                  <c:v>20.130555555555599</c:v>
                </c:pt>
                <c:pt idx="14495">
                  <c:v>20.1319444444444</c:v>
                </c:pt>
                <c:pt idx="14496">
                  <c:v>20.133333333333301</c:v>
                </c:pt>
                <c:pt idx="14497">
                  <c:v>20.134722222222202</c:v>
                </c:pt>
                <c:pt idx="14498">
                  <c:v>20.136111111111099</c:v>
                </c:pt>
                <c:pt idx="14499">
                  <c:v>20.137499999999999</c:v>
                </c:pt>
                <c:pt idx="14500">
                  <c:v>20.1388888888889</c:v>
                </c:pt>
                <c:pt idx="14501">
                  <c:v>20.140277777777801</c:v>
                </c:pt>
                <c:pt idx="14502">
                  <c:v>20.141666666666701</c:v>
                </c:pt>
                <c:pt idx="14503">
                  <c:v>20.143055555555598</c:v>
                </c:pt>
                <c:pt idx="14504">
                  <c:v>20.1444444444444</c:v>
                </c:pt>
                <c:pt idx="14505">
                  <c:v>20.1458333333333</c:v>
                </c:pt>
                <c:pt idx="14506">
                  <c:v>20.147222222222201</c:v>
                </c:pt>
                <c:pt idx="14507">
                  <c:v>20.148611111111101</c:v>
                </c:pt>
                <c:pt idx="14508">
                  <c:v>20.149999999999999</c:v>
                </c:pt>
                <c:pt idx="14509">
                  <c:v>20.151388888888899</c:v>
                </c:pt>
                <c:pt idx="14510">
                  <c:v>20.1527777777778</c:v>
                </c:pt>
                <c:pt idx="14511">
                  <c:v>20.154166666666701</c:v>
                </c:pt>
                <c:pt idx="14512">
                  <c:v>20.155555555555601</c:v>
                </c:pt>
                <c:pt idx="14513">
                  <c:v>20.156944444444399</c:v>
                </c:pt>
                <c:pt idx="14514">
                  <c:v>20.158333333333299</c:v>
                </c:pt>
                <c:pt idx="14515">
                  <c:v>20.1597222222222</c:v>
                </c:pt>
                <c:pt idx="14516">
                  <c:v>20.161111111111101</c:v>
                </c:pt>
                <c:pt idx="14517">
                  <c:v>20.162500000000001</c:v>
                </c:pt>
                <c:pt idx="14518">
                  <c:v>20.163888888888899</c:v>
                </c:pt>
                <c:pt idx="14519">
                  <c:v>20.165277777777799</c:v>
                </c:pt>
                <c:pt idx="14520">
                  <c:v>20.1666666666667</c:v>
                </c:pt>
                <c:pt idx="14521">
                  <c:v>20.1680555555556</c:v>
                </c:pt>
                <c:pt idx="14522">
                  <c:v>20.169444444444402</c:v>
                </c:pt>
                <c:pt idx="14523">
                  <c:v>20.170833333333299</c:v>
                </c:pt>
                <c:pt idx="14524">
                  <c:v>20.172222222222199</c:v>
                </c:pt>
                <c:pt idx="14525">
                  <c:v>20.1736111111111</c:v>
                </c:pt>
                <c:pt idx="14526">
                  <c:v>20.175000000000001</c:v>
                </c:pt>
                <c:pt idx="14527">
                  <c:v>20.176388888888901</c:v>
                </c:pt>
                <c:pt idx="14528">
                  <c:v>20.177777777777798</c:v>
                </c:pt>
                <c:pt idx="14529">
                  <c:v>20.179166666666699</c:v>
                </c:pt>
                <c:pt idx="14530">
                  <c:v>20.1805555555556</c:v>
                </c:pt>
                <c:pt idx="14531">
                  <c:v>20.181944444444401</c:v>
                </c:pt>
                <c:pt idx="14532">
                  <c:v>20.183333333333302</c:v>
                </c:pt>
                <c:pt idx="14533">
                  <c:v>20.184722222222199</c:v>
                </c:pt>
                <c:pt idx="14534">
                  <c:v>20.186111111111099</c:v>
                </c:pt>
                <c:pt idx="14535">
                  <c:v>20.1875</c:v>
                </c:pt>
                <c:pt idx="14536">
                  <c:v>20.188888888888901</c:v>
                </c:pt>
                <c:pt idx="14537">
                  <c:v>20.190277777777801</c:v>
                </c:pt>
                <c:pt idx="14538">
                  <c:v>20.191666666666698</c:v>
                </c:pt>
                <c:pt idx="14539">
                  <c:v>20.193055555555599</c:v>
                </c:pt>
                <c:pt idx="14540">
                  <c:v>20.1944444444444</c:v>
                </c:pt>
                <c:pt idx="14541">
                  <c:v>20.195833333333301</c:v>
                </c:pt>
                <c:pt idx="14542">
                  <c:v>20.197222222222202</c:v>
                </c:pt>
                <c:pt idx="14543">
                  <c:v>20.198611111111099</c:v>
                </c:pt>
                <c:pt idx="14544">
                  <c:v>20.2</c:v>
                </c:pt>
                <c:pt idx="14545">
                  <c:v>20.2013888888889</c:v>
                </c:pt>
                <c:pt idx="14546">
                  <c:v>20.202777777777801</c:v>
                </c:pt>
                <c:pt idx="14547">
                  <c:v>20.204166666666701</c:v>
                </c:pt>
                <c:pt idx="14548">
                  <c:v>20.205555555555598</c:v>
                </c:pt>
                <c:pt idx="14549">
                  <c:v>20.2069444444444</c:v>
                </c:pt>
                <c:pt idx="14550">
                  <c:v>20.2083333333333</c:v>
                </c:pt>
                <c:pt idx="14551">
                  <c:v>20.209722222222201</c:v>
                </c:pt>
                <c:pt idx="14552">
                  <c:v>20.211111111111101</c:v>
                </c:pt>
                <c:pt idx="14553">
                  <c:v>20.212499999999999</c:v>
                </c:pt>
                <c:pt idx="14554">
                  <c:v>20.213888888888899</c:v>
                </c:pt>
                <c:pt idx="14555">
                  <c:v>20.2152777777778</c:v>
                </c:pt>
                <c:pt idx="14556">
                  <c:v>20.216666666666701</c:v>
                </c:pt>
                <c:pt idx="14557">
                  <c:v>20.218055555555601</c:v>
                </c:pt>
                <c:pt idx="14558">
                  <c:v>20.219444444444399</c:v>
                </c:pt>
                <c:pt idx="14559">
                  <c:v>20.220833333333299</c:v>
                </c:pt>
                <c:pt idx="14560">
                  <c:v>20.2222222222222</c:v>
                </c:pt>
                <c:pt idx="14561">
                  <c:v>20.223611111111101</c:v>
                </c:pt>
                <c:pt idx="14562">
                  <c:v>20.225000000000001</c:v>
                </c:pt>
                <c:pt idx="14563">
                  <c:v>20.226388888888899</c:v>
                </c:pt>
                <c:pt idx="14564">
                  <c:v>20.227777777777799</c:v>
                </c:pt>
                <c:pt idx="14565">
                  <c:v>20.2291666666667</c:v>
                </c:pt>
                <c:pt idx="14566">
                  <c:v>20.2305555555556</c:v>
                </c:pt>
                <c:pt idx="14567">
                  <c:v>20.231944444444402</c:v>
                </c:pt>
                <c:pt idx="14568">
                  <c:v>20.233333333333299</c:v>
                </c:pt>
                <c:pt idx="14569">
                  <c:v>20.234722222222199</c:v>
                </c:pt>
                <c:pt idx="14570">
                  <c:v>20.2361111111111</c:v>
                </c:pt>
                <c:pt idx="14571">
                  <c:v>20.237500000000001</c:v>
                </c:pt>
                <c:pt idx="14572">
                  <c:v>20.238888888888901</c:v>
                </c:pt>
                <c:pt idx="14573">
                  <c:v>20.240277777777798</c:v>
                </c:pt>
                <c:pt idx="14574">
                  <c:v>20.241666666666699</c:v>
                </c:pt>
                <c:pt idx="14575">
                  <c:v>20.2430555555556</c:v>
                </c:pt>
                <c:pt idx="14576">
                  <c:v>20.244444444444401</c:v>
                </c:pt>
                <c:pt idx="14577">
                  <c:v>20.245833333333302</c:v>
                </c:pt>
                <c:pt idx="14578">
                  <c:v>20.247222222222199</c:v>
                </c:pt>
                <c:pt idx="14579">
                  <c:v>20.248611111111099</c:v>
                </c:pt>
                <c:pt idx="14580">
                  <c:v>20.25</c:v>
                </c:pt>
                <c:pt idx="14581">
                  <c:v>20.251388888888901</c:v>
                </c:pt>
                <c:pt idx="14582">
                  <c:v>20.252777777777801</c:v>
                </c:pt>
                <c:pt idx="14583">
                  <c:v>20.254166666666698</c:v>
                </c:pt>
                <c:pt idx="14584">
                  <c:v>20.255555555555599</c:v>
                </c:pt>
                <c:pt idx="14585">
                  <c:v>20.2569444444444</c:v>
                </c:pt>
                <c:pt idx="14586">
                  <c:v>20.258333333333301</c:v>
                </c:pt>
                <c:pt idx="14587">
                  <c:v>20.259722222222202</c:v>
                </c:pt>
                <c:pt idx="14588">
                  <c:v>20.261111111111099</c:v>
                </c:pt>
                <c:pt idx="14589">
                  <c:v>20.262499999999999</c:v>
                </c:pt>
                <c:pt idx="14590">
                  <c:v>20.2638888888889</c:v>
                </c:pt>
                <c:pt idx="14591">
                  <c:v>20.265277777777801</c:v>
                </c:pt>
                <c:pt idx="14592">
                  <c:v>20.266666666666701</c:v>
                </c:pt>
                <c:pt idx="14593">
                  <c:v>20.268055555555598</c:v>
                </c:pt>
                <c:pt idx="14594">
                  <c:v>20.2694444444444</c:v>
                </c:pt>
                <c:pt idx="14595">
                  <c:v>20.2708333333333</c:v>
                </c:pt>
                <c:pt idx="14596">
                  <c:v>20.272222222222201</c:v>
                </c:pt>
                <c:pt idx="14597">
                  <c:v>20.273611111111101</c:v>
                </c:pt>
                <c:pt idx="14598">
                  <c:v>20.274999999999999</c:v>
                </c:pt>
                <c:pt idx="14599">
                  <c:v>20.276388888888899</c:v>
                </c:pt>
                <c:pt idx="14600">
                  <c:v>20.2777777777778</c:v>
                </c:pt>
                <c:pt idx="14601">
                  <c:v>20.279166666666701</c:v>
                </c:pt>
                <c:pt idx="14602">
                  <c:v>20.280555555555601</c:v>
                </c:pt>
                <c:pt idx="14603">
                  <c:v>20.281944444444399</c:v>
                </c:pt>
                <c:pt idx="14604">
                  <c:v>20.283333333333299</c:v>
                </c:pt>
                <c:pt idx="14605">
                  <c:v>20.2847222222222</c:v>
                </c:pt>
                <c:pt idx="14606">
                  <c:v>20.286111111111101</c:v>
                </c:pt>
                <c:pt idx="14607">
                  <c:v>20.287500000000001</c:v>
                </c:pt>
                <c:pt idx="14608">
                  <c:v>20.288888888888899</c:v>
                </c:pt>
                <c:pt idx="14609">
                  <c:v>20.290277777777799</c:v>
                </c:pt>
                <c:pt idx="14610">
                  <c:v>20.2916666666667</c:v>
                </c:pt>
                <c:pt idx="14611">
                  <c:v>20.2930555555556</c:v>
                </c:pt>
                <c:pt idx="14612">
                  <c:v>20.294444444444402</c:v>
                </c:pt>
                <c:pt idx="14613">
                  <c:v>20.295833333333299</c:v>
                </c:pt>
                <c:pt idx="14614">
                  <c:v>20.297222222222199</c:v>
                </c:pt>
                <c:pt idx="14615">
                  <c:v>20.2986111111111</c:v>
                </c:pt>
                <c:pt idx="14616">
                  <c:v>20.3</c:v>
                </c:pt>
                <c:pt idx="14617">
                  <c:v>20.301388888888901</c:v>
                </c:pt>
                <c:pt idx="14618">
                  <c:v>20.302777777777798</c:v>
                </c:pt>
                <c:pt idx="14619">
                  <c:v>20.304166666666699</c:v>
                </c:pt>
                <c:pt idx="14620">
                  <c:v>20.3055555555556</c:v>
                </c:pt>
                <c:pt idx="14621">
                  <c:v>20.306944444444401</c:v>
                </c:pt>
                <c:pt idx="14622">
                  <c:v>20.308333333333302</c:v>
                </c:pt>
                <c:pt idx="14623">
                  <c:v>20.309722222222199</c:v>
                </c:pt>
                <c:pt idx="14624">
                  <c:v>20.311111111111099</c:v>
                </c:pt>
                <c:pt idx="14625">
                  <c:v>20.3125</c:v>
                </c:pt>
                <c:pt idx="14626">
                  <c:v>20.313888888888901</c:v>
                </c:pt>
                <c:pt idx="14627">
                  <c:v>20.315277777777801</c:v>
                </c:pt>
                <c:pt idx="14628">
                  <c:v>20.316666666666698</c:v>
                </c:pt>
                <c:pt idx="14629">
                  <c:v>20.318055555555599</c:v>
                </c:pt>
                <c:pt idx="14630">
                  <c:v>20.3194444444444</c:v>
                </c:pt>
                <c:pt idx="14631">
                  <c:v>20.320833333333301</c:v>
                </c:pt>
                <c:pt idx="14632">
                  <c:v>20.322222222222202</c:v>
                </c:pt>
                <c:pt idx="14633">
                  <c:v>20.323611111111099</c:v>
                </c:pt>
                <c:pt idx="14634">
                  <c:v>20.324999999999999</c:v>
                </c:pt>
                <c:pt idx="14635">
                  <c:v>20.3263888888889</c:v>
                </c:pt>
                <c:pt idx="14636">
                  <c:v>20.327777777777801</c:v>
                </c:pt>
                <c:pt idx="14637">
                  <c:v>20.329166666666701</c:v>
                </c:pt>
                <c:pt idx="14638">
                  <c:v>20.330555555555598</c:v>
                </c:pt>
                <c:pt idx="14639">
                  <c:v>20.3319444444444</c:v>
                </c:pt>
                <c:pt idx="14640">
                  <c:v>20.3333333333333</c:v>
                </c:pt>
                <c:pt idx="14641">
                  <c:v>20.334722222222201</c:v>
                </c:pt>
                <c:pt idx="14642">
                  <c:v>20.336111111111101</c:v>
                </c:pt>
                <c:pt idx="14643">
                  <c:v>20.337499999999999</c:v>
                </c:pt>
                <c:pt idx="14644">
                  <c:v>20.338888888888899</c:v>
                </c:pt>
                <c:pt idx="14645">
                  <c:v>20.3402777777778</c:v>
                </c:pt>
                <c:pt idx="14646">
                  <c:v>20.341666666666701</c:v>
                </c:pt>
                <c:pt idx="14647">
                  <c:v>20.343055555555601</c:v>
                </c:pt>
                <c:pt idx="14648">
                  <c:v>20.344444444444399</c:v>
                </c:pt>
                <c:pt idx="14649">
                  <c:v>20.345833333333299</c:v>
                </c:pt>
                <c:pt idx="14650">
                  <c:v>20.3472222222222</c:v>
                </c:pt>
                <c:pt idx="14651">
                  <c:v>20.348611111111101</c:v>
                </c:pt>
                <c:pt idx="14652">
                  <c:v>20.350000000000001</c:v>
                </c:pt>
                <c:pt idx="14653">
                  <c:v>20.351388888888899</c:v>
                </c:pt>
                <c:pt idx="14654">
                  <c:v>20.352777777777799</c:v>
                </c:pt>
                <c:pt idx="14655">
                  <c:v>20.3541666666667</c:v>
                </c:pt>
                <c:pt idx="14656">
                  <c:v>20.3555555555556</c:v>
                </c:pt>
                <c:pt idx="14657">
                  <c:v>20.356944444444402</c:v>
                </c:pt>
                <c:pt idx="14658">
                  <c:v>20.358333333333299</c:v>
                </c:pt>
                <c:pt idx="14659">
                  <c:v>20.359722222222199</c:v>
                </c:pt>
                <c:pt idx="14660">
                  <c:v>20.3611111111111</c:v>
                </c:pt>
                <c:pt idx="14661">
                  <c:v>20.362500000000001</c:v>
                </c:pt>
                <c:pt idx="14662">
                  <c:v>20.363888888888901</c:v>
                </c:pt>
                <c:pt idx="14663">
                  <c:v>20.365277777777798</c:v>
                </c:pt>
                <c:pt idx="14664">
                  <c:v>20.366666666666699</c:v>
                </c:pt>
                <c:pt idx="14665">
                  <c:v>20.3680555555556</c:v>
                </c:pt>
                <c:pt idx="14666">
                  <c:v>20.369444444444401</c:v>
                </c:pt>
                <c:pt idx="14667">
                  <c:v>20.370833333333302</c:v>
                </c:pt>
                <c:pt idx="14668">
                  <c:v>20.372222222222199</c:v>
                </c:pt>
                <c:pt idx="14669">
                  <c:v>20.373611111111099</c:v>
                </c:pt>
                <c:pt idx="14670">
                  <c:v>20.375</c:v>
                </c:pt>
                <c:pt idx="14671">
                  <c:v>20.376388888888901</c:v>
                </c:pt>
                <c:pt idx="14672">
                  <c:v>20.377777777777801</c:v>
                </c:pt>
                <c:pt idx="14673">
                  <c:v>20.379166666666698</c:v>
                </c:pt>
                <c:pt idx="14674">
                  <c:v>20.380555555555599</c:v>
                </c:pt>
                <c:pt idx="14675">
                  <c:v>20.3819444444444</c:v>
                </c:pt>
                <c:pt idx="14676">
                  <c:v>20.383333333333301</c:v>
                </c:pt>
                <c:pt idx="14677">
                  <c:v>20.384722222222202</c:v>
                </c:pt>
                <c:pt idx="14678">
                  <c:v>20.386111111111099</c:v>
                </c:pt>
                <c:pt idx="14679">
                  <c:v>20.387499999999999</c:v>
                </c:pt>
                <c:pt idx="14680">
                  <c:v>20.3888888888889</c:v>
                </c:pt>
                <c:pt idx="14681">
                  <c:v>20.390277777777801</c:v>
                </c:pt>
                <c:pt idx="14682">
                  <c:v>20.391666666666701</c:v>
                </c:pt>
                <c:pt idx="14683">
                  <c:v>20.393055555555598</c:v>
                </c:pt>
                <c:pt idx="14684">
                  <c:v>20.3944444444444</c:v>
                </c:pt>
                <c:pt idx="14685">
                  <c:v>20.3958333333333</c:v>
                </c:pt>
                <c:pt idx="14686">
                  <c:v>20.397222222222201</c:v>
                </c:pt>
                <c:pt idx="14687">
                  <c:v>20.398611111111101</c:v>
                </c:pt>
                <c:pt idx="14688">
                  <c:v>20.399999999999999</c:v>
                </c:pt>
                <c:pt idx="14689">
                  <c:v>20.401388888888899</c:v>
                </c:pt>
                <c:pt idx="14690">
                  <c:v>20.4027777777778</c:v>
                </c:pt>
                <c:pt idx="14691">
                  <c:v>20.404166666666701</c:v>
                </c:pt>
                <c:pt idx="14692">
                  <c:v>20.405555555555601</c:v>
                </c:pt>
                <c:pt idx="14693">
                  <c:v>20.406944444444399</c:v>
                </c:pt>
                <c:pt idx="14694">
                  <c:v>20.408333333333299</c:v>
                </c:pt>
                <c:pt idx="14695">
                  <c:v>20.4097222222222</c:v>
                </c:pt>
                <c:pt idx="14696">
                  <c:v>20.411111111111101</c:v>
                </c:pt>
                <c:pt idx="14697">
                  <c:v>20.412500000000001</c:v>
                </c:pt>
                <c:pt idx="14698">
                  <c:v>20.413888888888899</c:v>
                </c:pt>
                <c:pt idx="14699">
                  <c:v>20.415277777777799</c:v>
                </c:pt>
                <c:pt idx="14700">
                  <c:v>20.4166666666667</c:v>
                </c:pt>
                <c:pt idx="14701">
                  <c:v>20.4180555555556</c:v>
                </c:pt>
                <c:pt idx="14702">
                  <c:v>20.419444444444402</c:v>
                </c:pt>
                <c:pt idx="14703">
                  <c:v>20.420833333333299</c:v>
                </c:pt>
                <c:pt idx="14704">
                  <c:v>20.422222222222199</c:v>
                </c:pt>
                <c:pt idx="14705">
                  <c:v>20.4236111111111</c:v>
                </c:pt>
                <c:pt idx="14706">
                  <c:v>20.425000000000001</c:v>
                </c:pt>
                <c:pt idx="14707">
                  <c:v>20.426388888888901</c:v>
                </c:pt>
                <c:pt idx="14708">
                  <c:v>20.427777777777798</c:v>
                </c:pt>
                <c:pt idx="14709">
                  <c:v>20.429166666666699</c:v>
                </c:pt>
                <c:pt idx="14710">
                  <c:v>20.4305555555556</c:v>
                </c:pt>
                <c:pt idx="14711">
                  <c:v>20.431944444444401</c:v>
                </c:pt>
                <c:pt idx="14712">
                  <c:v>20.433333333333302</c:v>
                </c:pt>
                <c:pt idx="14713">
                  <c:v>20.434722222222199</c:v>
                </c:pt>
                <c:pt idx="14714">
                  <c:v>20.436111111111099</c:v>
                </c:pt>
                <c:pt idx="14715">
                  <c:v>20.4375</c:v>
                </c:pt>
                <c:pt idx="14716">
                  <c:v>20.438888888888901</c:v>
                </c:pt>
                <c:pt idx="14717">
                  <c:v>20.440277777777801</c:v>
                </c:pt>
                <c:pt idx="14718">
                  <c:v>20.441666666666698</c:v>
                </c:pt>
                <c:pt idx="14719">
                  <c:v>20.443055555555599</c:v>
                </c:pt>
                <c:pt idx="14720">
                  <c:v>20.4444444444444</c:v>
                </c:pt>
                <c:pt idx="14721">
                  <c:v>20.445833333333301</c:v>
                </c:pt>
                <c:pt idx="14722">
                  <c:v>20.447222222222202</c:v>
                </c:pt>
                <c:pt idx="14723">
                  <c:v>20.448611111111099</c:v>
                </c:pt>
                <c:pt idx="14724">
                  <c:v>20.45</c:v>
                </c:pt>
                <c:pt idx="14725">
                  <c:v>20.4513888888889</c:v>
                </c:pt>
                <c:pt idx="14726">
                  <c:v>20.452777777777801</c:v>
                </c:pt>
                <c:pt idx="14727">
                  <c:v>20.454166666666701</c:v>
                </c:pt>
                <c:pt idx="14728">
                  <c:v>20.455555555555598</c:v>
                </c:pt>
                <c:pt idx="14729">
                  <c:v>20.4569444444444</c:v>
                </c:pt>
                <c:pt idx="14730">
                  <c:v>20.4583333333333</c:v>
                </c:pt>
                <c:pt idx="14731">
                  <c:v>20.459722222222201</c:v>
                </c:pt>
                <c:pt idx="14732">
                  <c:v>20.461111111111101</c:v>
                </c:pt>
                <c:pt idx="14733">
                  <c:v>20.462499999999999</c:v>
                </c:pt>
                <c:pt idx="14734">
                  <c:v>20.463888888888899</c:v>
                </c:pt>
                <c:pt idx="14735">
                  <c:v>20.4652777777778</c:v>
                </c:pt>
                <c:pt idx="14736">
                  <c:v>20.466666666666701</c:v>
                </c:pt>
                <c:pt idx="14737">
                  <c:v>20.468055555555601</c:v>
                </c:pt>
                <c:pt idx="14738">
                  <c:v>20.469444444444399</c:v>
                </c:pt>
                <c:pt idx="14739">
                  <c:v>20.470833333333299</c:v>
                </c:pt>
                <c:pt idx="14740">
                  <c:v>20.4722222222222</c:v>
                </c:pt>
                <c:pt idx="14741">
                  <c:v>20.473611111111101</c:v>
                </c:pt>
                <c:pt idx="14742">
                  <c:v>20.475000000000001</c:v>
                </c:pt>
                <c:pt idx="14743">
                  <c:v>20.476388888888899</c:v>
                </c:pt>
                <c:pt idx="14744">
                  <c:v>20.477777777777799</c:v>
                </c:pt>
                <c:pt idx="14745">
                  <c:v>20.4791666666667</c:v>
                </c:pt>
                <c:pt idx="14746">
                  <c:v>20.4805555555556</c:v>
                </c:pt>
                <c:pt idx="14747">
                  <c:v>20.481944444444402</c:v>
                </c:pt>
                <c:pt idx="14748">
                  <c:v>20.483333333333299</c:v>
                </c:pt>
                <c:pt idx="14749">
                  <c:v>20.484722222222199</c:v>
                </c:pt>
                <c:pt idx="14750">
                  <c:v>20.4861111111111</c:v>
                </c:pt>
                <c:pt idx="14751">
                  <c:v>20.487500000000001</c:v>
                </c:pt>
                <c:pt idx="14752">
                  <c:v>20.488888888888901</c:v>
                </c:pt>
                <c:pt idx="14753">
                  <c:v>20.490277777777798</c:v>
                </c:pt>
                <c:pt idx="14754">
                  <c:v>20.491666666666699</c:v>
                </c:pt>
                <c:pt idx="14755">
                  <c:v>20.4930555555556</c:v>
                </c:pt>
                <c:pt idx="14756">
                  <c:v>20.494444444444401</c:v>
                </c:pt>
                <c:pt idx="14757">
                  <c:v>20.495833333333302</c:v>
                </c:pt>
                <c:pt idx="14758">
                  <c:v>20.497222222222199</c:v>
                </c:pt>
                <c:pt idx="14759">
                  <c:v>20.498611111111099</c:v>
                </c:pt>
                <c:pt idx="14760">
                  <c:v>20.5</c:v>
                </c:pt>
                <c:pt idx="14761">
                  <c:v>20.501388888888901</c:v>
                </c:pt>
                <c:pt idx="14762">
                  <c:v>20.502777777777801</c:v>
                </c:pt>
                <c:pt idx="14763">
                  <c:v>20.504166666666698</c:v>
                </c:pt>
                <c:pt idx="14764">
                  <c:v>20.505555555555599</c:v>
                </c:pt>
                <c:pt idx="14765">
                  <c:v>20.5069444444444</c:v>
                </c:pt>
                <c:pt idx="14766">
                  <c:v>20.508333333333301</c:v>
                </c:pt>
                <c:pt idx="14767">
                  <c:v>20.509722222222202</c:v>
                </c:pt>
                <c:pt idx="14768">
                  <c:v>20.511111111111099</c:v>
                </c:pt>
                <c:pt idx="14769">
                  <c:v>20.512499999999999</c:v>
                </c:pt>
                <c:pt idx="14770">
                  <c:v>20.5138888888889</c:v>
                </c:pt>
                <c:pt idx="14771">
                  <c:v>20.515277777777801</c:v>
                </c:pt>
                <c:pt idx="14772">
                  <c:v>20.516666666666701</c:v>
                </c:pt>
                <c:pt idx="14773">
                  <c:v>20.518055555555598</c:v>
                </c:pt>
                <c:pt idx="14774">
                  <c:v>20.5194444444444</c:v>
                </c:pt>
                <c:pt idx="14775">
                  <c:v>20.5208333333333</c:v>
                </c:pt>
                <c:pt idx="14776">
                  <c:v>20.522222222222201</c:v>
                </c:pt>
                <c:pt idx="14777">
                  <c:v>20.523611111111101</c:v>
                </c:pt>
                <c:pt idx="14778">
                  <c:v>20.524999999999999</c:v>
                </c:pt>
                <c:pt idx="14779">
                  <c:v>20.526388888888899</c:v>
                </c:pt>
                <c:pt idx="14780">
                  <c:v>20.5277777777778</c:v>
                </c:pt>
                <c:pt idx="14781">
                  <c:v>20.529166666666701</c:v>
                </c:pt>
                <c:pt idx="14782">
                  <c:v>20.530555555555601</c:v>
                </c:pt>
                <c:pt idx="14783">
                  <c:v>20.531944444444399</c:v>
                </c:pt>
                <c:pt idx="14784">
                  <c:v>20.533333333333299</c:v>
                </c:pt>
                <c:pt idx="14785">
                  <c:v>20.5347222222222</c:v>
                </c:pt>
                <c:pt idx="14786">
                  <c:v>20.536111111111101</c:v>
                </c:pt>
                <c:pt idx="14787">
                  <c:v>20.537500000000001</c:v>
                </c:pt>
                <c:pt idx="14788">
                  <c:v>20.538888888888899</c:v>
                </c:pt>
                <c:pt idx="14789">
                  <c:v>20.540277777777799</c:v>
                </c:pt>
                <c:pt idx="14790">
                  <c:v>20.5416666666667</c:v>
                </c:pt>
                <c:pt idx="14791">
                  <c:v>20.5430555555556</c:v>
                </c:pt>
                <c:pt idx="14792">
                  <c:v>20.544444444444402</c:v>
                </c:pt>
                <c:pt idx="14793">
                  <c:v>20.545833333333299</c:v>
                </c:pt>
                <c:pt idx="14794">
                  <c:v>20.547222222222199</c:v>
                </c:pt>
                <c:pt idx="14795">
                  <c:v>20.5486111111111</c:v>
                </c:pt>
                <c:pt idx="14796">
                  <c:v>20.55</c:v>
                </c:pt>
                <c:pt idx="14797">
                  <c:v>20.551388888888901</c:v>
                </c:pt>
                <c:pt idx="14798">
                  <c:v>20.552777777777798</c:v>
                </c:pt>
                <c:pt idx="14799">
                  <c:v>20.554166666666699</c:v>
                </c:pt>
                <c:pt idx="14800">
                  <c:v>20.5555555555556</c:v>
                </c:pt>
                <c:pt idx="14801">
                  <c:v>20.556944444444401</c:v>
                </c:pt>
                <c:pt idx="14802">
                  <c:v>20.558333333333302</c:v>
                </c:pt>
                <c:pt idx="14803">
                  <c:v>20.559722222222199</c:v>
                </c:pt>
                <c:pt idx="14804">
                  <c:v>20.561111111111099</c:v>
                </c:pt>
                <c:pt idx="14805">
                  <c:v>20.5625</c:v>
                </c:pt>
                <c:pt idx="14806">
                  <c:v>20.563888888888901</c:v>
                </c:pt>
                <c:pt idx="14807">
                  <c:v>20.565277777777801</c:v>
                </c:pt>
                <c:pt idx="14808">
                  <c:v>20.566666666666698</c:v>
                </c:pt>
                <c:pt idx="14809">
                  <c:v>20.568055555555599</c:v>
                </c:pt>
                <c:pt idx="14810">
                  <c:v>20.5694444444444</c:v>
                </c:pt>
                <c:pt idx="14811">
                  <c:v>20.570833333333301</c:v>
                </c:pt>
                <c:pt idx="14812">
                  <c:v>20.572222222222202</c:v>
                </c:pt>
                <c:pt idx="14813">
                  <c:v>20.573611111111099</c:v>
                </c:pt>
                <c:pt idx="14814">
                  <c:v>20.574999999999999</c:v>
                </c:pt>
                <c:pt idx="14815">
                  <c:v>20.5763888888889</c:v>
                </c:pt>
                <c:pt idx="14816">
                  <c:v>20.577777777777801</c:v>
                </c:pt>
                <c:pt idx="14817">
                  <c:v>20.579166666666701</c:v>
                </c:pt>
                <c:pt idx="14818">
                  <c:v>20.580555555555598</c:v>
                </c:pt>
                <c:pt idx="14819">
                  <c:v>20.5819444444444</c:v>
                </c:pt>
                <c:pt idx="14820">
                  <c:v>20.5833333333333</c:v>
                </c:pt>
                <c:pt idx="14821">
                  <c:v>20.584722222222201</c:v>
                </c:pt>
                <c:pt idx="14822">
                  <c:v>20.586111111111101</c:v>
                </c:pt>
                <c:pt idx="14823">
                  <c:v>20.587499999999999</c:v>
                </c:pt>
                <c:pt idx="14824">
                  <c:v>20.588888888888899</c:v>
                </c:pt>
                <c:pt idx="14825">
                  <c:v>20.5902777777778</c:v>
                </c:pt>
                <c:pt idx="14826">
                  <c:v>20.591666666666701</c:v>
                </c:pt>
                <c:pt idx="14827">
                  <c:v>20.593055555555601</c:v>
                </c:pt>
                <c:pt idx="14828">
                  <c:v>20.594444444444399</c:v>
                </c:pt>
                <c:pt idx="14829">
                  <c:v>20.595833333333299</c:v>
                </c:pt>
                <c:pt idx="14830">
                  <c:v>20.5972222222222</c:v>
                </c:pt>
                <c:pt idx="14831">
                  <c:v>20.598611111111101</c:v>
                </c:pt>
                <c:pt idx="14832">
                  <c:v>20.6</c:v>
                </c:pt>
                <c:pt idx="14833">
                  <c:v>20.601388888888899</c:v>
                </c:pt>
                <c:pt idx="14834">
                  <c:v>20.602777777777799</c:v>
                </c:pt>
                <c:pt idx="14835">
                  <c:v>20.6041666666667</c:v>
                </c:pt>
                <c:pt idx="14836">
                  <c:v>20.6055555555556</c:v>
                </c:pt>
                <c:pt idx="14837">
                  <c:v>20.606944444444402</c:v>
                </c:pt>
                <c:pt idx="14838">
                  <c:v>20.608333333333299</c:v>
                </c:pt>
                <c:pt idx="14839">
                  <c:v>20.609722222222199</c:v>
                </c:pt>
                <c:pt idx="14840">
                  <c:v>20.6111111111111</c:v>
                </c:pt>
                <c:pt idx="14841">
                  <c:v>20.612500000000001</c:v>
                </c:pt>
                <c:pt idx="14842">
                  <c:v>20.613888888888901</c:v>
                </c:pt>
                <c:pt idx="14843">
                  <c:v>20.615277777777798</c:v>
                </c:pt>
                <c:pt idx="14844">
                  <c:v>20.616666666666699</c:v>
                </c:pt>
                <c:pt idx="14845">
                  <c:v>20.6180555555556</c:v>
                </c:pt>
                <c:pt idx="14846">
                  <c:v>20.619444444444401</c:v>
                </c:pt>
                <c:pt idx="14847">
                  <c:v>20.620833333333302</c:v>
                </c:pt>
                <c:pt idx="14848">
                  <c:v>20.622222222222199</c:v>
                </c:pt>
                <c:pt idx="14849">
                  <c:v>20.623611111111099</c:v>
                </c:pt>
                <c:pt idx="14850">
                  <c:v>20.625</c:v>
                </c:pt>
                <c:pt idx="14851">
                  <c:v>20.626388888888901</c:v>
                </c:pt>
                <c:pt idx="14852">
                  <c:v>20.627777777777801</c:v>
                </c:pt>
                <c:pt idx="14853">
                  <c:v>20.629166666666698</c:v>
                </c:pt>
                <c:pt idx="14854">
                  <c:v>20.630555555555599</c:v>
                </c:pt>
                <c:pt idx="14855">
                  <c:v>20.6319444444444</c:v>
                </c:pt>
                <c:pt idx="14856">
                  <c:v>20.633333333333301</c:v>
                </c:pt>
                <c:pt idx="14857">
                  <c:v>20.634722222222202</c:v>
                </c:pt>
                <c:pt idx="14858">
                  <c:v>20.636111111111099</c:v>
                </c:pt>
                <c:pt idx="14859">
                  <c:v>20.637499999999999</c:v>
                </c:pt>
                <c:pt idx="14860">
                  <c:v>20.6388888888889</c:v>
                </c:pt>
                <c:pt idx="14861">
                  <c:v>20.640277777777801</c:v>
                </c:pt>
                <c:pt idx="14862">
                  <c:v>20.641666666666701</c:v>
                </c:pt>
                <c:pt idx="14863">
                  <c:v>20.643055555555598</c:v>
                </c:pt>
                <c:pt idx="14864">
                  <c:v>20.6444444444444</c:v>
                </c:pt>
                <c:pt idx="14865">
                  <c:v>20.6458333333333</c:v>
                </c:pt>
                <c:pt idx="14866">
                  <c:v>20.647222222222201</c:v>
                </c:pt>
                <c:pt idx="14867">
                  <c:v>20.648611111111101</c:v>
                </c:pt>
                <c:pt idx="14868">
                  <c:v>20.65</c:v>
                </c:pt>
                <c:pt idx="14869">
                  <c:v>20.651388888888899</c:v>
                </c:pt>
                <c:pt idx="14870">
                  <c:v>20.6527777777778</c:v>
                </c:pt>
                <c:pt idx="14871">
                  <c:v>20.654166666666701</c:v>
                </c:pt>
                <c:pt idx="14872">
                  <c:v>20.655555555555601</c:v>
                </c:pt>
                <c:pt idx="14873">
                  <c:v>20.656944444444399</c:v>
                </c:pt>
                <c:pt idx="14874">
                  <c:v>20.658333333333299</c:v>
                </c:pt>
                <c:pt idx="14875">
                  <c:v>20.6597222222222</c:v>
                </c:pt>
                <c:pt idx="14876">
                  <c:v>20.661111111111101</c:v>
                </c:pt>
                <c:pt idx="14877">
                  <c:v>20.662500000000001</c:v>
                </c:pt>
                <c:pt idx="14878">
                  <c:v>20.663888888888899</c:v>
                </c:pt>
                <c:pt idx="14879">
                  <c:v>20.665277777777799</c:v>
                </c:pt>
                <c:pt idx="14880">
                  <c:v>20.6666666666667</c:v>
                </c:pt>
                <c:pt idx="14881">
                  <c:v>20.6680555555556</c:v>
                </c:pt>
                <c:pt idx="14882">
                  <c:v>20.669444444444402</c:v>
                </c:pt>
                <c:pt idx="14883">
                  <c:v>20.670833333333299</c:v>
                </c:pt>
                <c:pt idx="14884">
                  <c:v>20.672222222222199</c:v>
                </c:pt>
                <c:pt idx="14885">
                  <c:v>20.6736111111111</c:v>
                </c:pt>
                <c:pt idx="14886">
                  <c:v>20.675000000000001</c:v>
                </c:pt>
                <c:pt idx="14887">
                  <c:v>20.676388888888901</c:v>
                </c:pt>
                <c:pt idx="14888">
                  <c:v>20.677777777777798</c:v>
                </c:pt>
                <c:pt idx="14889">
                  <c:v>20.679166666666699</c:v>
                </c:pt>
                <c:pt idx="14890">
                  <c:v>20.6805555555556</c:v>
                </c:pt>
                <c:pt idx="14891">
                  <c:v>20.681944444444401</c:v>
                </c:pt>
                <c:pt idx="14892">
                  <c:v>20.683333333333302</c:v>
                </c:pt>
                <c:pt idx="14893">
                  <c:v>20.684722222222199</c:v>
                </c:pt>
                <c:pt idx="14894">
                  <c:v>20.686111111111099</c:v>
                </c:pt>
                <c:pt idx="14895">
                  <c:v>20.6875</c:v>
                </c:pt>
                <c:pt idx="14896">
                  <c:v>20.688888888888901</c:v>
                </c:pt>
                <c:pt idx="14897">
                  <c:v>20.690277777777801</c:v>
                </c:pt>
                <c:pt idx="14898">
                  <c:v>20.691666666666698</c:v>
                </c:pt>
                <c:pt idx="14899">
                  <c:v>20.693055555555599</c:v>
                </c:pt>
                <c:pt idx="14900">
                  <c:v>20.6944444444444</c:v>
                </c:pt>
                <c:pt idx="14901">
                  <c:v>20.695833333333301</c:v>
                </c:pt>
                <c:pt idx="14902">
                  <c:v>20.697222222222202</c:v>
                </c:pt>
                <c:pt idx="14903">
                  <c:v>20.698611111111099</c:v>
                </c:pt>
                <c:pt idx="14904">
                  <c:v>20.7</c:v>
                </c:pt>
                <c:pt idx="14905">
                  <c:v>20.7013888888889</c:v>
                </c:pt>
                <c:pt idx="14906">
                  <c:v>20.702777777777801</c:v>
                </c:pt>
                <c:pt idx="14907">
                  <c:v>20.704166666666701</c:v>
                </c:pt>
                <c:pt idx="14908">
                  <c:v>20.705555555555598</c:v>
                </c:pt>
                <c:pt idx="14909">
                  <c:v>20.7069444444444</c:v>
                </c:pt>
                <c:pt idx="14910">
                  <c:v>20.7083333333333</c:v>
                </c:pt>
                <c:pt idx="14911">
                  <c:v>20.709722222222201</c:v>
                </c:pt>
                <c:pt idx="14912">
                  <c:v>20.711111111111101</c:v>
                </c:pt>
                <c:pt idx="14913">
                  <c:v>20.712499999999999</c:v>
                </c:pt>
                <c:pt idx="14914">
                  <c:v>20.713888888888899</c:v>
                </c:pt>
                <c:pt idx="14915">
                  <c:v>20.7152777777778</c:v>
                </c:pt>
                <c:pt idx="14916">
                  <c:v>20.716666666666701</c:v>
                </c:pt>
                <c:pt idx="14917">
                  <c:v>20.718055555555601</c:v>
                </c:pt>
                <c:pt idx="14918">
                  <c:v>20.719444444444399</c:v>
                </c:pt>
                <c:pt idx="14919">
                  <c:v>20.720833333333299</c:v>
                </c:pt>
                <c:pt idx="14920">
                  <c:v>20.7222222222222</c:v>
                </c:pt>
                <c:pt idx="14921">
                  <c:v>20.723611111111101</c:v>
                </c:pt>
                <c:pt idx="14922">
                  <c:v>20.725000000000001</c:v>
                </c:pt>
                <c:pt idx="14923">
                  <c:v>20.726388888888899</c:v>
                </c:pt>
                <c:pt idx="14924">
                  <c:v>20.727777777777799</c:v>
                </c:pt>
                <c:pt idx="14925">
                  <c:v>20.7291666666667</c:v>
                </c:pt>
                <c:pt idx="14926">
                  <c:v>20.7305555555556</c:v>
                </c:pt>
                <c:pt idx="14927">
                  <c:v>20.731944444444402</c:v>
                </c:pt>
                <c:pt idx="14928">
                  <c:v>20.733333333333299</c:v>
                </c:pt>
                <c:pt idx="14929">
                  <c:v>20.734722222222199</c:v>
                </c:pt>
                <c:pt idx="14930">
                  <c:v>20.7361111111111</c:v>
                </c:pt>
                <c:pt idx="14931">
                  <c:v>20.737500000000001</c:v>
                </c:pt>
                <c:pt idx="14932">
                  <c:v>20.738888888888901</c:v>
                </c:pt>
                <c:pt idx="14933">
                  <c:v>20.740277777777798</c:v>
                </c:pt>
                <c:pt idx="14934">
                  <c:v>20.741666666666699</c:v>
                </c:pt>
                <c:pt idx="14935">
                  <c:v>20.7430555555556</c:v>
                </c:pt>
                <c:pt idx="14936">
                  <c:v>20.744444444444401</c:v>
                </c:pt>
                <c:pt idx="14937">
                  <c:v>20.745833333333302</c:v>
                </c:pt>
                <c:pt idx="14938">
                  <c:v>20.747222222222199</c:v>
                </c:pt>
                <c:pt idx="14939">
                  <c:v>20.748611111111099</c:v>
                </c:pt>
                <c:pt idx="14940">
                  <c:v>20.75</c:v>
                </c:pt>
                <c:pt idx="14941">
                  <c:v>20.751388888888901</c:v>
                </c:pt>
                <c:pt idx="14942">
                  <c:v>20.752777777777801</c:v>
                </c:pt>
                <c:pt idx="14943">
                  <c:v>20.754166666666698</c:v>
                </c:pt>
                <c:pt idx="14944">
                  <c:v>20.755555555555599</c:v>
                </c:pt>
                <c:pt idx="14945">
                  <c:v>20.7569444444444</c:v>
                </c:pt>
                <c:pt idx="14946">
                  <c:v>20.758333333333301</c:v>
                </c:pt>
                <c:pt idx="14947">
                  <c:v>20.759722222222202</c:v>
                </c:pt>
                <c:pt idx="14948">
                  <c:v>20.761111111111099</c:v>
                </c:pt>
                <c:pt idx="14949">
                  <c:v>20.762499999999999</c:v>
                </c:pt>
                <c:pt idx="14950">
                  <c:v>20.7638888888889</c:v>
                </c:pt>
                <c:pt idx="14951">
                  <c:v>20.765277777777801</c:v>
                </c:pt>
                <c:pt idx="14952">
                  <c:v>20.766666666666701</c:v>
                </c:pt>
                <c:pt idx="14953">
                  <c:v>20.768055555555598</c:v>
                </c:pt>
                <c:pt idx="14954">
                  <c:v>20.7694444444444</c:v>
                </c:pt>
                <c:pt idx="14955">
                  <c:v>20.7708333333333</c:v>
                </c:pt>
                <c:pt idx="14956">
                  <c:v>20.772222222222201</c:v>
                </c:pt>
                <c:pt idx="14957">
                  <c:v>20.773611111111101</c:v>
                </c:pt>
                <c:pt idx="14958">
                  <c:v>20.774999999999999</c:v>
                </c:pt>
                <c:pt idx="14959">
                  <c:v>20.776388888888899</c:v>
                </c:pt>
                <c:pt idx="14960">
                  <c:v>20.7777777777778</c:v>
                </c:pt>
                <c:pt idx="14961">
                  <c:v>20.779166666666701</c:v>
                </c:pt>
                <c:pt idx="14962">
                  <c:v>20.780555555555601</c:v>
                </c:pt>
                <c:pt idx="14963">
                  <c:v>20.781944444444399</c:v>
                </c:pt>
                <c:pt idx="14964">
                  <c:v>20.783333333333299</c:v>
                </c:pt>
                <c:pt idx="14965">
                  <c:v>20.7847222222222</c:v>
                </c:pt>
                <c:pt idx="14966">
                  <c:v>20.786111111111101</c:v>
                </c:pt>
                <c:pt idx="14967">
                  <c:v>20.787500000000001</c:v>
                </c:pt>
                <c:pt idx="14968">
                  <c:v>20.788888888888899</c:v>
                </c:pt>
                <c:pt idx="14969">
                  <c:v>20.790277777777799</c:v>
                </c:pt>
                <c:pt idx="14970">
                  <c:v>20.7916666666667</c:v>
                </c:pt>
                <c:pt idx="14971">
                  <c:v>20.7930555555556</c:v>
                </c:pt>
                <c:pt idx="14972">
                  <c:v>20.794444444444402</c:v>
                </c:pt>
                <c:pt idx="14973">
                  <c:v>20.795833333333299</c:v>
                </c:pt>
                <c:pt idx="14974">
                  <c:v>20.797222222222199</c:v>
                </c:pt>
                <c:pt idx="14975">
                  <c:v>20.7986111111111</c:v>
                </c:pt>
                <c:pt idx="14976">
                  <c:v>20.8</c:v>
                </c:pt>
                <c:pt idx="14977">
                  <c:v>20.801388888888901</c:v>
                </c:pt>
                <c:pt idx="14978">
                  <c:v>20.802777777777798</c:v>
                </c:pt>
                <c:pt idx="14979">
                  <c:v>20.804166666666699</c:v>
                </c:pt>
                <c:pt idx="14980">
                  <c:v>20.8055555555556</c:v>
                </c:pt>
                <c:pt idx="14981">
                  <c:v>20.806944444444401</c:v>
                </c:pt>
                <c:pt idx="14982">
                  <c:v>20.808333333333302</c:v>
                </c:pt>
                <c:pt idx="14983">
                  <c:v>20.809722222222199</c:v>
                </c:pt>
                <c:pt idx="14984">
                  <c:v>20.811111111111099</c:v>
                </c:pt>
                <c:pt idx="14985">
                  <c:v>20.8125</c:v>
                </c:pt>
                <c:pt idx="14986">
                  <c:v>20.813888888888901</c:v>
                </c:pt>
                <c:pt idx="14987">
                  <c:v>20.815277777777801</c:v>
                </c:pt>
                <c:pt idx="14988">
                  <c:v>20.816666666666698</c:v>
                </c:pt>
                <c:pt idx="14989">
                  <c:v>20.818055555555599</c:v>
                </c:pt>
                <c:pt idx="14990">
                  <c:v>20.8194444444444</c:v>
                </c:pt>
                <c:pt idx="14991">
                  <c:v>20.820833333333301</c:v>
                </c:pt>
                <c:pt idx="14992">
                  <c:v>20.822222222222202</c:v>
                </c:pt>
                <c:pt idx="14993">
                  <c:v>20.823611111111099</c:v>
                </c:pt>
                <c:pt idx="14994">
                  <c:v>20.824999999999999</c:v>
                </c:pt>
                <c:pt idx="14995">
                  <c:v>20.8263888888889</c:v>
                </c:pt>
                <c:pt idx="14996">
                  <c:v>20.827777777777801</c:v>
                </c:pt>
                <c:pt idx="14997">
                  <c:v>20.829166666666701</c:v>
                </c:pt>
                <c:pt idx="14998">
                  <c:v>20.830555555555598</c:v>
                </c:pt>
                <c:pt idx="14999">
                  <c:v>20.8319444444444</c:v>
                </c:pt>
                <c:pt idx="15000">
                  <c:v>20.8333333333333</c:v>
                </c:pt>
                <c:pt idx="15001">
                  <c:v>20.834722222222201</c:v>
                </c:pt>
                <c:pt idx="15002">
                  <c:v>20.836111111111101</c:v>
                </c:pt>
                <c:pt idx="15003">
                  <c:v>20.837499999999999</c:v>
                </c:pt>
                <c:pt idx="15004">
                  <c:v>20.838888888888899</c:v>
                </c:pt>
                <c:pt idx="15005">
                  <c:v>20.8402777777778</c:v>
                </c:pt>
                <c:pt idx="15006">
                  <c:v>20.841666666666701</c:v>
                </c:pt>
                <c:pt idx="15007">
                  <c:v>20.843055555555601</c:v>
                </c:pt>
                <c:pt idx="15008">
                  <c:v>20.844444444444399</c:v>
                </c:pt>
                <c:pt idx="15009">
                  <c:v>20.845833333333299</c:v>
                </c:pt>
                <c:pt idx="15010">
                  <c:v>20.8472222222222</c:v>
                </c:pt>
                <c:pt idx="15011">
                  <c:v>20.848611111111101</c:v>
                </c:pt>
                <c:pt idx="15012">
                  <c:v>20.85</c:v>
                </c:pt>
                <c:pt idx="15013">
                  <c:v>20.851388888888899</c:v>
                </c:pt>
                <c:pt idx="15014">
                  <c:v>20.852777777777799</c:v>
                </c:pt>
                <c:pt idx="15015">
                  <c:v>20.8541666666667</c:v>
                </c:pt>
                <c:pt idx="15016">
                  <c:v>20.8555555555556</c:v>
                </c:pt>
                <c:pt idx="15017">
                  <c:v>20.856944444444402</c:v>
                </c:pt>
                <c:pt idx="15018">
                  <c:v>20.858333333333299</c:v>
                </c:pt>
                <c:pt idx="15019">
                  <c:v>20.859722222222199</c:v>
                </c:pt>
                <c:pt idx="15020">
                  <c:v>20.8611111111111</c:v>
                </c:pt>
                <c:pt idx="15021">
                  <c:v>20.862500000000001</c:v>
                </c:pt>
                <c:pt idx="15022">
                  <c:v>20.863888888888901</c:v>
                </c:pt>
                <c:pt idx="15023">
                  <c:v>20.865277777777798</c:v>
                </c:pt>
                <c:pt idx="15024">
                  <c:v>20.866666666666699</c:v>
                </c:pt>
                <c:pt idx="15025">
                  <c:v>20.8680555555556</c:v>
                </c:pt>
                <c:pt idx="15026">
                  <c:v>20.869444444444401</c:v>
                </c:pt>
                <c:pt idx="15027">
                  <c:v>20.870833333333302</c:v>
                </c:pt>
                <c:pt idx="15028">
                  <c:v>20.872222222222199</c:v>
                </c:pt>
                <c:pt idx="15029">
                  <c:v>20.873611111111099</c:v>
                </c:pt>
                <c:pt idx="15030">
                  <c:v>20.875</c:v>
                </c:pt>
                <c:pt idx="15031">
                  <c:v>20.876388888888901</c:v>
                </c:pt>
                <c:pt idx="15032">
                  <c:v>20.877777777777801</c:v>
                </c:pt>
                <c:pt idx="15033">
                  <c:v>20.879166666666698</c:v>
                </c:pt>
                <c:pt idx="15034">
                  <c:v>20.880555555555599</c:v>
                </c:pt>
                <c:pt idx="15035">
                  <c:v>20.8819444444444</c:v>
                </c:pt>
                <c:pt idx="15036">
                  <c:v>20.883333333333301</c:v>
                </c:pt>
                <c:pt idx="15037">
                  <c:v>20.884722222222202</c:v>
                </c:pt>
                <c:pt idx="15038">
                  <c:v>20.886111111111099</c:v>
                </c:pt>
                <c:pt idx="15039">
                  <c:v>20.887499999999999</c:v>
                </c:pt>
                <c:pt idx="15040">
                  <c:v>20.8888888888889</c:v>
                </c:pt>
                <c:pt idx="15041">
                  <c:v>20.890277777777801</c:v>
                </c:pt>
                <c:pt idx="15042">
                  <c:v>20.891666666666701</c:v>
                </c:pt>
                <c:pt idx="15043">
                  <c:v>20.893055555555598</c:v>
                </c:pt>
                <c:pt idx="15044">
                  <c:v>20.8944444444444</c:v>
                </c:pt>
                <c:pt idx="15045">
                  <c:v>20.8958333333333</c:v>
                </c:pt>
                <c:pt idx="15046">
                  <c:v>20.897222222222201</c:v>
                </c:pt>
                <c:pt idx="15047">
                  <c:v>20.898611111111101</c:v>
                </c:pt>
                <c:pt idx="15048">
                  <c:v>20.9</c:v>
                </c:pt>
                <c:pt idx="15049">
                  <c:v>20.901388888888899</c:v>
                </c:pt>
                <c:pt idx="15050">
                  <c:v>20.9027777777778</c:v>
                </c:pt>
                <c:pt idx="15051">
                  <c:v>20.904166666666701</c:v>
                </c:pt>
                <c:pt idx="15052">
                  <c:v>20.905555555555601</c:v>
                </c:pt>
                <c:pt idx="15053">
                  <c:v>20.906944444444399</c:v>
                </c:pt>
                <c:pt idx="15054">
                  <c:v>20.908333333333299</c:v>
                </c:pt>
                <c:pt idx="15055">
                  <c:v>20.9097222222222</c:v>
                </c:pt>
                <c:pt idx="15056">
                  <c:v>20.911111111111101</c:v>
                </c:pt>
                <c:pt idx="15057">
                  <c:v>20.912500000000001</c:v>
                </c:pt>
                <c:pt idx="15058">
                  <c:v>20.913888888888899</c:v>
                </c:pt>
                <c:pt idx="15059">
                  <c:v>20.915277777777799</c:v>
                </c:pt>
                <c:pt idx="15060">
                  <c:v>20.9166666666667</c:v>
                </c:pt>
                <c:pt idx="15061">
                  <c:v>20.9180555555556</c:v>
                </c:pt>
                <c:pt idx="15062">
                  <c:v>20.919444444444402</c:v>
                </c:pt>
                <c:pt idx="15063">
                  <c:v>20.920833333333299</c:v>
                </c:pt>
                <c:pt idx="15064">
                  <c:v>20.922222222222199</c:v>
                </c:pt>
                <c:pt idx="15065">
                  <c:v>20.9236111111111</c:v>
                </c:pt>
                <c:pt idx="15066">
                  <c:v>20.925000000000001</c:v>
                </c:pt>
                <c:pt idx="15067">
                  <c:v>20.926388888888901</c:v>
                </c:pt>
                <c:pt idx="15068">
                  <c:v>20.927777777777798</c:v>
                </c:pt>
                <c:pt idx="15069">
                  <c:v>20.929166666666699</c:v>
                </c:pt>
                <c:pt idx="15070">
                  <c:v>20.9305555555556</c:v>
                </c:pt>
                <c:pt idx="15071">
                  <c:v>20.931944444444401</c:v>
                </c:pt>
                <c:pt idx="15072">
                  <c:v>20.933333333333302</c:v>
                </c:pt>
                <c:pt idx="15073">
                  <c:v>20.934722222222199</c:v>
                </c:pt>
                <c:pt idx="15074">
                  <c:v>20.936111111111099</c:v>
                </c:pt>
                <c:pt idx="15075">
                  <c:v>20.9375</c:v>
                </c:pt>
                <c:pt idx="15076">
                  <c:v>20.938888888888901</c:v>
                </c:pt>
                <c:pt idx="15077">
                  <c:v>20.940277777777801</c:v>
                </c:pt>
                <c:pt idx="15078">
                  <c:v>20.941666666666698</c:v>
                </c:pt>
                <c:pt idx="15079">
                  <c:v>20.943055555555599</c:v>
                </c:pt>
                <c:pt idx="15080">
                  <c:v>20.9444444444444</c:v>
                </c:pt>
                <c:pt idx="15081">
                  <c:v>20.945833333333301</c:v>
                </c:pt>
                <c:pt idx="15082">
                  <c:v>20.947222222222202</c:v>
                </c:pt>
                <c:pt idx="15083">
                  <c:v>20.948611111111099</c:v>
                </c:pt>
                <c:pt idx="15084">
                  <c:v>20.95</c:v>
                </c:pt>
                <c:pt idx="15085">
                  <c:v>20.9513888888889</c:v>
                </c:pt>
                <c:pt idx="15086">
                  <c:v>20.952777777777801</c:v>
                </c:pt>
                <c:pt idx="15087">
                  <c:v>20.954166666666701</c:v>
                </c:pt>
                <c:pt idx="15088">
                  <c:v>20.955555555555598</c:v>
                </c:pt>
                <c:pt idx="15089">
                  <c:v>20.9569444444444</c:v>
                </c:pt>
                <c:pt idx="15090">
                  <c:v>20.9583333333333</c:v>
                </c:pt>
                <c:pt idx="15091">
                  <c:v>20.959722222222201</c:v>
                </c:pt>
                <c:pt idx="15092">
                  <c:v>20.961111111111101</c:v>
                </c:pt>
                <c:pt idx="15093">
                  <c:v>20.962499999999999</c:v>
                </c:pt>
                <c:pt idx="15094">
                  <c:v>20.963888888888899</c:v>
                </c:pt>
                <c:pt idx="15095">
                  <c:v>20.9652777777778</c:v>
                </c:pt>
                <c:pt idx="15096">
                  <c:v>20.966666666666701</c:v>
                </c:pt>
                <c:pt idx="15097">
                  <c:v>20.968055555555601</c:v>
                </c:pt>
                <c:pt idx="15098">
                  <c:v>20.969444444444399</c:v>
                </c:pt>
                <c:pt idx="15099">
                  <c:v>20.970833333333299</c:v>
                </c:pt>
                <c:pt idx="15100">
                  <c:v>20.9722222222222</c:v>
                </c:pt>
                <c:pt idx="15101">
                  <c:v>20.973611111111101</c:v>
                </c:pt>
                <c:pt idx="15102">
                  <c:v>20.975000000000001</c:v>
                </c:pt>
                <c:pt idx="15103">
                  <c:v>20.976388888888899</c:v>
                </c:pt>
                <c:pt idx="15104">
                  <c:v>20.977777777777799</c:v>
                </c:pt>
                <c:pt idx="15105">
                  <c:v>20.9791666666667</c:v>
                </c:pt>
                <c:pt idx="15106">
                  <c:v>20.9805555555556</c:v>
                </c:pt>
                <c:pt idx="15107">
                  <c:v>20.981944444444402</c:v>
                </c:pt>
                <c:pt idx="15108">
                  <c:v>20.983333333333299</c:v>
                </c:pt>
                <c:pt idx="15109">
                  <c:v>20.984722222222199</c:v>
                </c:pt>
                <c:pt idx="15110">
                  <c:v>20.9861111111111</c:v>
                </c:pt>
                <c:pt idx="15111">
                  <c:v>20.987500000000001</c:v>
                </c:pt>
                <c:pt idx="15112">
                  <c:v>20.988888888888901</c:v>
                </c:pt>
                <c:pt idx="15113">
                  <c:v>20.990277777777798</c:v>
                </c:pt>
                <c:pt idx="15114">
                  <c:v>20.991666666666699</c:v>
                </c:pt>
                <c:pt idx="15115">
                  <c:v>20.9930555555556</c:v>
                </c:pt>
                <c:pt idx="15116">
                  <c:v>20.994444444444401</c:v>
                </c:pt>
                <c:pt idx="15117">
                  <c:v>20.995833333333302</c:v>
                </c:pt>
                <c:pt idx="15118">
                  <c:v>20.997222222222199</c:v>
                </c:pt>
                <c:pt idx="15119">
                  <c:v>20.998611111111099</c:v>
                </c:pt>
                <c:pt idx="15120">
                  <c:v>21</c:v>
                </c:pt>
                <c:pt idx="15121">
                  <c:v>21.001388888888901</c:v>
                </c:pt>
                <c:pt idx="15122">
                  <c:v>21.002777777777801</c:v>
                </c:pt>
                <c:pt idx="15123">
                  <c:v>21.004166666666698</c:v>
                </c:pt>
                <c:pt idx="15124">
                  <c:v>21.005555555555599</c:v>
                </c:pt>
                <c:pt idx="15125">
                  <c:v>21.0069444444444</c:v>
                </c:pt>
                <c:pt idx="15126">
                  <c:v>21.008333333333301</c:v>
                </c:pt>
                <c:pt idx="15127">
                  <c:v>21.009722222222202</c:v>
                </c:pt>
                <c:pt idx="15128">
                  <c:v>21.011111111111099</c:v>
                </c:pt>
                <c:pt idx="15129">
                  <c:v>21.012499999999999</c:v>
                </c:pt>
                <c:pt idx="15130">
                  <c:v>21.0138888888889</c:v>
                </c:pt>
                <c:pt idx="15131">
                  <c:v>21.015277777777801</c:v>
                </c:pt>
                <c:pt idx="15132">
                  <c:v>21.016666666666701</c:v>
                </c:pt>
                <c:pt idx="15133">
                  <c:v>21.018055555555598</c:v>
                </c:pt>
                <c:pt idx="15134">
                  <c:v>21.0194444444444</c:v>
                </c:pt>
                <c:pt idx="15135">
                  <c:v>21.0208333333333</c:v>
                </c:pt>
                <c:pt idx="15136">
                  <c:v>21.022222222222201</c:v>
                </c:pt>
                <c:pt idx="15137">
                  <c:v>21.023611111111101</c:v>
                </c:pt>
                <c:pt idx="15138">
                  <c:v>21.024999999999999</c:v>
                </c:pt>
                <c:pt idx="15139">
                  <c:v>21.026388888888899</c:v>
                </c:pt>
                <c:pt idx="15140">
                  <c:v>21.0277777777778</c:v>
                </c:pt>
                <c:pt idx="15141">
                  <c:v>21.029166666666701</c:v>
                </c:pt>
                <c:pt idx="15142">
                  <c:v>21.030555555555601</c:v>
                </c:pt>
                <c:pt idx="15143">
                  <c:v>21.031944444444399</c:v>
                </c:pt>
                <c:pt idx="15144">
                  <c:v>21.033333333333299</c:v>
                </c:pt>
                <c:pt idx="15145">
                  <c:v>21.0347222222222</c:v>
                </c:pt>
                <c:pt idx="15146">
                  <c:v>21.036111111111101</c:v>
                </c:pt>
                <c:pt idx="15147">
                  <c:v>21.037500000000001</c:v>
                </c:pt>
                <c:pt idx="15148">
                  <c:v>21.038888888888899</c:v>
                </c:pt>
                <c:pt idx="15149">
                  <c:v>21.040277777777799</c:v>
                </c:pt>
                <c:pt idx="15150">
                  <c:v>21.0416666666667</c:v>
                </c:pt>
                <c:pt idx="15151">
                  <c:v>21.0430555555556</c:v>
                </c:pt>
                <c:pt idx="15152">
                  <c:v>21.044444444444402</c:v>
                </c:pt>
                <c:pt idx="15153">
                  <c:v>21.045833333333299</c:v>
                </c:pt>
                <c:pt idx="15154">
                  <c:v>21.047222222222199</c:v>
                </c:pt>
                <c:pt idx="15155">
                  <c:v>21.0486111111111</c:v>
                </c:pt>
                <c:pt idx="15156">
                  <c:v>21.05</c:v>
                </c:pt>
                <c:pt idx="15157">
                  <c:v>21.051388888888901</c:v>
                </c:pt>
                <c:pt idx="15158">
                  <c:v>21.052777777777798</c:v>
                </c:pt>
                <c:pt idx="15159">
                  <c:v>21.054166666666699</c:v>
                </c:pt>
                <c:pt idx="15160">
                  <c:v>21.0555555555556</c:v>
                </c:pt>
                <c:pt idx="15161">
                  <c:v>21.056944444444401</c:v>
                </c:pt>
                <c:pt idx="15162">
                  <c:v>21.058333333333302</c:v>
                </c:pt>
                <c:pt idx="15163">
                  <c:v>21.059722222222199</c:v>
                </c:pt>
                <c:pt idx="15164">
                  <c:v>21.061111111111099</c:v>
                </c:pt>
                <c:pt idx="15165">
                  <c:v>21.0625</c:v>
                </c:pt>
                <c:pt idx="15166">
                  <c:v>21.063888888888901</c:v>
                </c:pt>
                <c:pt idx="15167">
                  <c:v>21.065277777777801</c:v>
                </c:pt>
                <c:pt idx="15168">
                  <c:v>21.066666666666698</c:v>
                </c:pt>
                <c:pt idx="15169">
                  <c:v>21.068055555555599</c:v>
                </c:pt>
                <c:pt idx="15170">
                  <c:v>21.0694444444444</c:v>
                </c:pt>
                <c:pt idx="15171">
                  <c:v>21.070833333333301</c:v>
                </c:pt>
                <c:pt idx="15172">
                  <c:v>21.072222222222202</c:v>
                </c:pt>
                <c:pt idx="15173">
                  <c:v>21.073611111111099</c:v>
                </c:pt>
                <c:pt idx="15174">
                  <c:v>21.074999999999999</c:v>
                </c:pt>
                <c:pt idx="15175">
                  <c:v>21.0763888888889</c:v>
                </c:pt>
                <c:pt idx="15176">
                  <c:v>21.077777777777801</c:v>
                </c:pt>
                <c:pt idx="15177">
                  <c:v>21.079166666666701</c:v>
                </c:pt>
                <c:pt idx="15178">
                  <c:v>21.080555555555598</c:v>
                </c:pt>
                <c:pt idx="15179">
                  <c:v>21.0819444444444</c:v>
                </c:pt>
                <c:pt idx="15180">
                  <c:v>21.0833333333333</c:v>
                </c:pt>
                <c:pt idx="15181">
                  <c:v>21.084722222222201</c:v>
                </c:pt>
                <c:pt idx="15182">
                  <c:v>21.086111111111101</c:v>
                </c:pt>
                <c:pt idx="15183">
                  <c:v>21.087499999999999</c:v>
                </c:pt>
                <c:pt idx="15184">
                  <c:v>21.088888888888899</c:v>
                </c:pt>
                <c:pt idx="15185">
                  <c:v>21.0902777777778</c:v>
                </c:pt>
                <c:pt idx="15186">
                  <c:v>21.091666666666701</c:v>
                </c:pt>
                <c:pt idx="15187">
                  <c:v>21.093055555555601</c:v>
                </c:pt>
                <c:pt idx="15188">
                  <c:v>21.094444444444399</c:v>
                </c:pt>
                <c:pt idx="15189">
                  <c:v>21.095833333333299</c:v>
                </c:pt>
                <c:pt idx="15190">
                  <c:v>21.0972222222222</c:v>
                </c:pt>
                <c:pt idx="15191">
                  <c:v>21.098611111111101</c:v>
                </c:pt>
                <c:pt idx="15192">
                  <c:v>21.1</c:v>
                </c:pt>
                <c:pt idx="15193">
                  <c:v>21.101388888888899</c:v>
                </c:pt>
                <c:pt idx="15194">
                  <c:v>21.102777777777799</c:v>
                </c:pt>
                <c:pt idx="15195">
                  <c:v>21.1041666666667</c:v>
                </c:pt>
                <c:pt idx="15196">
                  <c:v>21.1055555555556</c:v>
                </c:pt>
                <c:pt idx="15197">
                  <c:v>21.106944444444402</c:v>
                </c:pt>
                <c:pt idx="15198">
                  <c:v>21.108333333333299</c:v>
                </c:pt>
                <c:pt idx="15199">
                  <c:v>21.109722222222199</c:v>
                </c:pt>
                <c:pt idx="15200">
                  <c:v>21.1111111111111</c:v>
                </c:pt>
                <c:pt idx="15201">
                  <c:v>21.112500000000001</c:v>
                </c:pt>
                <c:pt idx="15202">
                  <c:v>21.113888888888901</c:v>
                </c:pt>
                <c:pt idx="15203">
                  <c:v>21.115277777777798</c:v>
                </c:pt>
                <c:pt idx="15204">
                  <c:v>21.116666666666699</c:v>
                </c:pt>
                <c:pt idx="15205">
                  <c:v>21.1180555555556</c:v>
                </c:pt>
                <c:pt idx="15206">
                  <c:v>21.119444444444401</c:v>
                </c:pt>
                <c:pt idx="15207">
                  <c:v>21.120833333333302</c:v>
                </c:pt>
                <c:pt idx="15208">
                  <c:v>21.122222222222199</c:v>
                </c:pt>
                <c:pt idx="15209">
                  <c:v>21.123611111111099</c:v>
                </c:pt>
                <c:pt idx="15210">
                  <c:v>21.125</c:v>
                </c:pt>
                <c:pt idx="15211">
                  <c:v>21.126388888888901</c:v>
                </c:pt>
                <c:pt idx="15212">
                  <c:v>21.127777777777801</c:v>
                </c:pt>
                <c:pt idx="15213">
                  <c:v>21.129166666666698</c:v>
                </c:pt>
                <c:pt idx="15214">
                  <c:v>21.130555555555599</c:v>
                </c:pt>
                <c:pt idx="15215">
                  <c:v>21.1319444444444</c:v>
                </c:pt>
                <c:pt idx="15216">
                  <c:v>21.133333333333301</c:v>
                </c:pt>
                <c:pt idx="15217">
                  <c:v>21.134722222222202</c:v>
                </c:pt>
                <c:pt idx="15218">
                  <c:v>21.136111111111099</c:v>
                </c:pt>
                <c:pt idx="15219">
                  <c:v>21.137499999999999</c:v>
                </c:pt>
                <c:pt idx="15220">
                  <c:v>21.1388888888889</c:v>
                </c:pt>
                <c:pt idx="15221">
                  <c:v>21.140277777777801</c:v>
                </c:pt>
                <c:pt idx="15222">
                  <c:v>21.141666666666701</c:v>
                </c:pt>
                <c:pt idx="15223">
                  <c:v>21.143055555555598</c:v>
                </c:pt>
                <c:pt idx="15224">
                  <c:v>21.1444444444444</c:v>
                </c:pt>
                <c:pt idx="15225">
                  <c:v>21.1458333333333</c:v>
                </c:pt>
                <c:pt idx="15226">
                  <c:v>21.147222222222201</c:v>
                </c:pt>
                <c:pt idx="15227">
                  <c:v>21.148611111111101</c:v>
                </c:pt>
                <c:pt idx="15228">
                  <c:v>21.15</c:v>
                </c:pt>
                <c:pt idx="15229">
                  <c:v>21.151388888888899</c:v>
                </c:pt>
                <c:pt idx="15230">
                  <c:v>21.1527777777778</c:v>
                </c:pt>
                <c:pt idx="15231">
                  <c:v>21.154166666666701</c:v>
                </c:pt>
                <c:pt idx="15232">
                  <c:v>21.155555555555601</c:v>
                </c:pt>
                <c:pt idx="15233">
                  <c:v>21.156944444444399</c:v>
                </c:pt>
                <c:pt idx="15234">
                  <c:v>21.158333333333299</c:v>
                </c:pt>
                <c:pt idx="15235">
                  <c:v>21.1597222222222</c:v>
                </c:pt>
                <c:pt idx="15236">
                  <c:v>21.161111111111101</c:v>
                </c:pt>
                <c:pt idx="15237">
                  <c:v>21.162500000000001</c:v>
                </c:pt>
                <c:pt idx="15238">
                  <c:v>21.163888888888899</c:v>
                </c:pt>
                <c:pt idx="15239">
                  <c:v>21.165277777777799</c:v>
                </c:pt>
                <c:pt idx="15240">
                  <c:v>21.1666666666667</c:v>
                </c:pt>
                <c:pt idx="15241">
                  <c:v>21.1680555555556</c:v>
                </c:pt>
                <c:pt idx="15242">
                  <c:v>21.169444444444402</c:v>
                </c:pt>
                <c:pt idx="15243">
                  <c:v>21.170833333333299</c:v>
                </c:pt>
                <c:pt idx="15244">
                  <c:v>21.172222222222199</c:v>
                </c:pt>
                <c:pt idx="15245">
                  <c:v>21.1736111111111</c:v>
                </c:pt>
                <c:pt idx="15246">
                  <c:v>21.175000000000001</c:v>
                </c:pt>
                <c:pt idx="15247">
                  <c:v>21.176388888888901</c:v>
                </c:pt>
                <c:pt idx="15248">
                  <c:v>21.177777777777798</c:v>
                </c:pt>
                <c:pt idx="15249">
                  <c:v>21.179166666666699</c:v>
                </c:pt>
                <c:pt idx="15250">
                  <c:v>21.1805555555556</c:v>
                </c:pt>
                <c:pt idx="15251">
                  <c:v>21.181944444444401</c:v>
                </c:pt>
                <c:pt idx="15252">
                  <c:v>21.183333333333302</c:v>
                </c:pt>
                <c:pt idx="15253">
                  <c:v>21.184722222222199</c:v>
                </c:pt>
                <c:pt idx="15254">
                  <c:v>21.186111111111099</c:v>
                </c:pt>
                <c:pt idx="15255">
                  <c:v>21.1875</c:v>
                </c:pt>
                <c:pt idx="15256">
                  <c:v>21.188888888888901</c:v>
                </c:pt>
                <c:pt idx="15257">
                  <c:v>21.190277777777801</c:v>
                </c:pt>
                <c:pt idx="15258">
                  <c:v>21.191666666666698</c:v>
                </c:pt>
                <c:pt idx="15259">
                  <c:v>21.193055555555599</c:v>
                </c:pt>
                <c:pt idx="15260">
                  <c:v>21.1944444444444</c:v>
                </c:pt>
                <c:pt idx="15261">
                  <c:v>21.195833333333301</c:v>
                </c:pt>
                <c:pt idx="15262">
                  <c:v>21.197222222222202</c:v>
                </c:pt>
                <c:pt idx="15263">
                  <c:v>21.198611111111099</c:v>
                </c:pt>
                <c:pt idx="15264">
                  <c:v>21.2</c:v>
                </c:pt>
                <c:pt idx="15265">
                  <c:v>21.2013888888889</c:v>
                </c:pt>
                <c:pt idx="15266">
                  <c:v>21.202777777777801</c:v>
                </c:pt>
                <c:pt idx="15267">
                  <c:v>21.204166666666701</c:v>
                </c:pt>
                <c:pt idx="15268">
                  <c:v>21.205555555555598</c:v>
                </c:pt>
                <c:pt idx="15269">
                  <c:v>21.2069444444444</c:v>
                </c:pt>
                <c:pt idx="15270">
                  <c:v>21.2083333333333</c:v>
                </c:pt>
                <c:pt idx="15271">
                  <c:v>21.209722222222201</c:v>
                </c:pt>
                <c:pt idx="15272">
                  <c:v>21.211111111111101</c:v>
                </c:pt>
                <c:pt idx="15273">
                  <c:v>21.212499999999999</c:v>
                </c:pt>
                <c:pt idx="15274">
                  <c:v>21.213888888888899</c:v>
                </c:pt>
                <c:pt idx="15275">
                  <c:v>21.2152777777778</c:v>
                </c:pt>
                <c:pt idx="15276">
                  <c:v>21.216666666666701</c:v>
                </c:pt>
                <c:pt idx="15277">
                  <c:v>21.218055555555601</c:v>
                </c:pt>
                <c:pt idx="15278">
                  <c:v>21.219444444444399</c:v>
                </c:pt>
                <c:pt idx="15279">
                  <c:v>21.220833333333299</c:v>
                </c:pt>
                <c:pt idx="15280">
                  <c:v>21.2222222222222</c:v>
                </c:pt>
                <c:pt idx="15281">
                  <c:v>21.223611111111101</c:v>
                </c:pt>
                <c:pt idx="15282">
                  <c:v>21.225000000000001</c:v>
                </c:pt>
                <c:pt idx="15283">
                  <c:v>21.226388888888899</c:v>
                </c:pt>
                <c:pt idx="15284">
                  <c:v>21.227777777777799</c:v>
                </c:pt>
                <c:pt idx="15285">
                  <c:v>21.2291666666667</c:v>
                </c:pt>
                <c:pt idx="15286">
                  <c:v>21.2305555555556</c:v>
                </c:pt>
                <c:pt idx="15287">
                  <c:v>21.231944444444402</c:v>
                </c:pt>
                <c:pt idx="15288">
                  <c:v>21.233333333333299</c:v>
                </c:pt>
                <c:pt idx="15289">
                  <c:v>21.234722222222199</c:v>
                </c:pt>
                <c:pt idx="15290">
                  <c:v>21.2361111111111</c:v>
                </c:pt>
                <c:pt idx="15291">
                  <c:v>21.237500000000001</c:v>
                </c:pt>
                <c:pt idx="15292">
                  <c:v>21.238888888888901</c:v>
                </c:pt>
                <c:pt idx="15293">
                  <c:v>21.240277777777798</c:v>
                </c:pt>
                <c:pt idx="15294">
                  <c:v>21.241666666666699</c:v>
                </c:pt>
                <c:pt idx="15295">
                  <c:v>21.2430555555556</c:v>
                </c:pt>
                <c:pt idx="15296">
                  <c:v>21.244444444444401</c:v>
                </c:pt>
                <c:pt idx="15297">
                  <c:v>21.245833333333302</c:v>
                </c:pt>
                <c:pt idx="15298">
                  <c:v>21.247222222222199</c:v>
                </c:pt>
                <c:pt idx="15299">
                  <c:v>21.248611111111099</c:v>
                </c:pt>
                <c:pt idx="15300">
                  <c:v>21.25</c:v>
                </c:pt>
                <c:pt idx="15301">
                  <c:v>21.251388888888901</c:v>
                </c:pt>
                <c:pt idx="15302">
                  <c:v>21.252777777777801</c:v>
                </c:pt>
                <c:pt idx="15303">
                  <c:v>21.254166666666698</c:v>
                </c:pt>
                <c:pt idx="15304">
                  <c:v>21.255555555555599</c:v>
                </c:pt>
                <c:pt idx="15305">
                  <c:v>21.2569444444444</c:v>
                </c:pt>
                <c:pt idx="15306">
                  <c:v>21.258333333333301</c:v>
                </c:pt>
                <c:pt idx="15307">
                  <c:v>21.259722222222202</c:v>
                </c:pt>
                <c:pt idx="15308">
                  <c:v>21.261111111111099</c:v>
                </c:pt>
                <c:pt idx="15309">
                  <c:v>21.262499999999999</c:v>
                </c:pt>
                <c:pt idx="15310">
                  <c:v>21.2638888888889</c:v>
                </c:pt>
                <c:pt idx="15311">
                  <c:v>21.265277777777801</c:v>
                </c:pt>
                <c:pt idx="15312">
                  <c:v>21.266666666666701</c:v>
                </c:pt>
                <c:pt idx="15313">
                  <c:v>21.268055555555598</c:v>
                </c:pt>
                <c:pt idx="15314">
                  <c:v>21.2694444444444</c:v>
                </c:pt>
                <c:pt idx="15315">
                  <c:v>21.2708333333333</c:v>
                </c:pt>
                <c:pt idx="15316">
                  <c:v>21.272222222222201</c:v>
                </c:pt>
                <c:pt idx="15317">
                  <c:v>21.273611111111101</c:v>
                </c:pt>
                <c:pt idx="15318">
                  <c:v>21.274999999999999</c:v>
                </c:pt>
                <c:pt idx="15319">
                  <c:v>21.276388888888899</c:v>
                </c:pt>
                <c:pt idx="15320">
                  <c:v>21.2777777777778</c:v>
                </c:pt>
                <c:pt idx="15321">
                  <c:v>21.279166666666701</c:v>
                </c:pt>
                <c:pt idx="15322">
                  <c:v>21.280555555555601</c:v>
                </c:pt>
                <c:pt idx="15323">
                  <c:v>21.281944444444399</c:v>
                </c:pt>
                <c:pt idx="15324">
                  <c:v>21.283333333333299</c:v>
                </c:pt>
                <c:pt idx="15325">
                  <c:v>21.2847222222222</c:v>
                </c:pt>
                <c:pt idx="15326">
                  <c:v>21.286111111111101</c:v>
                </c:pt>
                <c:pt idx="15327">
                  <c:v>21.287500000000001</c:v>
                </c:pt>
                <c:pt idx="15328">
                  <c:v>21.288888888888899</c:v>
                </c:pt>
                <c:pt idx="15329">
                  <c:v>21.290277777777799</c:v>
                </c:pt>
                <c:pt idx="15330">
                  <c:v>21.2916666666667</c:v>
                </c:pt>
                <c:pt idx="15331">
                  <c:v>21.2930555555556</c:v>
                </c:pt>
                <c:pt idx="15332">
                  <c:v>21.294444444444402</c:v>
                </c:pt>
                <c:pt idx="15333">
                  <c:v>21.295833333333299</c:v>
                </c:pt>
                <c:pt idx="15334">
                  <c:v>21.297222222222199</c:v>
                </c:pt>
                <c:pt idx="15335">
                  <c:v>21.2986111111111</c:v>
                </c:pt>
                <c:pt idx="15336">
                  <c:v>21.3</c:v>
                </c:pt>
                <c:pt idx="15337">
                  <c:v>21.301388888888901</c:v>
                </c:pt>
                <c:pt idx="15338">
                  <c:v>21.302777777777798</c:v>
                </c:pt>
                <c:pt idx="15339">
                  <c:v>21.304166666666699</c:v>
                </c:pt>
                <c:pt idx="15340">
                  <c:v>21.3055555555556</c:v>
                </c:pt>
                <c:pt idx="15341">
                  <c:v>21.306944444444401</c:v>
                </c:pt>
                <c:pt idx="15342">
                  <c:v>21.308333333333302</c:v>
                </c:pt>
                <c:pt idx="15343">
                  <c:v>21.309722222222199</c:v>
                </c:pt>
                <c:pt idx="15344">
                  <c:v>21.311111111111099</c:v>
                </c:pt>
                <c:pt idx="15345">
                  <c:v>21.3125</c:v>
                </c:pt>
                <c:pt idx="15346">
                  <c:v>21.313888888888901</c:v>
                </c:pt>
                <c:pt idx="15347">
                  <c:v>21.315277777777801</c:v>
                </c:pt>
                <c:pt idx="15348">
                  <c:v>21.316666666666698</c:v>
                </c:pt>
                <c:pt idx="15349">
                  <c:v>21.318055555555599</c:v>
                </c:pt>
                <c:pt idx="15350">
                  <c:v>21.3194444444444</c:v>
                </c:pt>
                <c:pt idx="15351">
                  <c:v>21.320833333333301</c:v>
                </c:pt>
                <c:pt idx="15352">
                  <c:v>21.322222222222202</c:v>
                </c:pt>
                <c:pt idx="15353">
                  <c:v>21.323611111111099</c:v>
                </c:pt>
                <c:pt idx="15354">
                  <c:v>21.324999999999999</c:v>
                </c:pt>
                <c:pt idx="15355">
                  <c:v>21.3263888888889</c:v>
                </c:pt>
                <c:pt idx="15356">
                  <c:v>21.327777777777801</c:v>
                </c:pt>
                <c:pt idx="15357">
                  <c:v>21.329166666666701</c:v>
                </c:pt>
                <c:pt idx="15358">
                  <c:v>21.330555555555598</c:v>
                </c:pt>
                <c:pt idx="15359">
                  <c:v>21.3319444444444</c:v>
                </c:pt>
                <c:pt idx="15360">
                  <c:v>21.3333333333333</c:v>
                </c:pt>
                <c:pt idx="15361">
                  <c:v>21.334722222222201</c:v>
                </c:pt>
                <c:pt idx="15362">
                  <c:v>21.336111111111101</c:v>
                </c:pt>
                <c:pt idx="15363">
                  <c:v>21.337499999999999</c:v>
                </c:pt>
                <c:pt idx="15364">
                  <c:v>21.338888888888899</c:v>
                </c:pt>
                <c:pt idx="15365">
                  <c:v>21.3402777777778</c:v>
                </c:pt>
                <c:pt idx="15366">
                  <c:v>21.341666666666701</c:v>
                </c:pt>
                <c:pt idx="15367">
                  <c:v>21.343055555555601</c:v>
                </c:pt>
                <c:pt idx="15368">
                  <c:v>21.344444444444399</c:v>
                </c:pt>
                <c:pt idx="15369">
                  <c:v>21.345833333333299</c:v>
                </c:pt>
                <c:pt idx="15370">
                  <c:v>21.3472222222222</c:v>
                </c:pt>
                <c:pt idx="15371">
                  <c:v>21.348611111111101</c:v>
                </c:pt>
                <c:pt idx="15372">
                  <c:v>21.35</c:v>
                </c:pt>
                <c:pt idx="15373">
                  <c:v>21.351388888888899</c:v>
                </c:pt>
                <c:pt idx="15374">
                  <c:v>21.352777777777799</c:v>
                </c:pt>
                <c:pt idx="15375">
                  <c:v>21.3541666666667</c:v>
                </c:pt>
                <c:pt idx="15376">
                  <c:v>21.3555555555556</c:v>
                </c:pt>
                <c:pt idx="15377">
                  <c:v>21.356944444444402</c:v>
                </c:pt>
                <c:pt idx="15378">
                  <c:v>21.358333333333299</c:v>
                </c:pt>
                <c:pt idx="15379">
                  <c:v>21.359722222222199</c:v>
                </c:pt>
                <c:pt idx="15380">
                  <c:v>21.3611111111111</c:v>
                </c:pt>
                <c:pt idx="15381">
                  <c:v>21.362500000000001</c:v>
                </c:pt>
                <c:pt idx="15382">
                  <c:v>21.363888888888901</c:v>
                </c:pt>
                <c:pt idx="15383">
                  <c:v>21.365277777777798</c:v>
                </c:pt>
                <c:pt idx="15384">
                  <c:v>21.366666666666699</c:v>
                </c:pt>
                <c:pt idx="15385">
                  <c:v>21.3680555555556</c:v>
                </c:pt>
                <c:pt idx="15386">
                  <c:v>21.369444444444401</c:v>
                </c:pt>
                <c:pt idx="15387">
                  <c:v>21.370833333333302</c:v>
                </c:pt>
                <c:pt idx="15388">
                  <c:v>21.372222222222199</c:v>
                </c:pt>
                <c:pt idx="15389">
                  <c:v>21.373611111111099</c:v>
                </c:pt>
                <c:pt idx="15390">
                  <c:v>21.375</c:v>
                </c:pt>
                <c:pt idx="15391">
                  <c:v>21.376388888888901</c:v>
                </c:pt>
                <c:pt idx="15392">
                  <c:v>21.377777777777801</c:v>
                </c:pt>
                <c:pt idx="15393">
                  <c:v>21.379166666666698</c:v>
                </c:pt>
                <c:pt idx="15394">
                  <c:v>21.380555555555599</c:v>
                </c:pt>
                <c:pt idx="15395">
                  <c:v>21.3819444444444</c:v>
                </c:pt>
                <c:pt idx="15396">
                  <c:v>21.383333333333301</c:v>
                </c:pt>
                <c:pt idx="15397">
                  <c:v>21.384722222222202</c:v>
                </c:pt>
                <c:pt idx="15398">
                  <c:v>21.386111111111099</c:v>
                </c:pt>
                <c:pt idx="15399">
                  <c:v>21.387499999999999</c:v>
                </c:pt>
                <c:pt idx="15400">
                  <c:v>21.3888888888889</c:v>
                </c:pt>
                <c:pt idx="15401">
                  <c:v>21.390277777777801</c:v>
                </c:pt>
                <c:pt idx="15402">
                  <c:v>21.391666666666701</c:v>
                </c:pt>
                <c:pt idx="15403">
                  <c:v>21.393055555555598</c:v>
                </c:pt>
                <c:pt idx="15404">
                  <c:v>21.3944444444444</c:v>
                </c:pt>
                <c:pt idx="15405">
                  <c:v>21.3958333333333</c:v>
                </c:pt>
                <c:pt idx="15406">
                  <c:v>21.397222222222201</c:v>
                </c:pt>
                <c:pt idx="15407">
                  <c:v>21.398611111111101</c:v>
                </c:pt>
                <c:pt idx="15408">
                  <c:v>21.4</c:v>
                </c:pt>
                <c:pt idx="15409">
                  <c:v>21.401388888888899</c:v>
                </c:pt>
                <c:pt idx="15410">
                  <c:v>21.4027777777778</c:v>
                </c:pt>
                <c:pt idx="15411">
                  <c:v>21.404166666666701</c:v>
                </c:pt>
                <c:pt idx="15412">
                  <c:v>21.405555555555601</c:v>
                </c:pt>
                <c:pt idx="15413">
                  <c:v>21.406944444444399</c:v>
                </c:pt>
                <c:pt idx="15414">
                  <c:v>21.408333333333299</c:v>
                </c:pt>
                <c:pt idx="15415">
                  <c:v>21.4097222222222</c:v>
                </c:pt>
                <c:pt idx="15416">
                  <c:v>21.411111111111101</c:v>
                </c:pt>
                <c:pt idx="15417">
                  <c:v>21.412500000000001</c:v>
                </c:pt>
                <c:pt idx="15418">
                  <c:v>21.413888888888899</c:v>
                </c:pt>
                <c:pt idx="15419">
                  <c:v>21.415277777777799</c:v>
                </c:pt>
                <c:pt idx="15420">
                  <c:v>21.4166666666667</c:v>
                </c:pt>
                <c:pt idx="15421">
                  <c:v>21.4180555555556</c:v>
                </c:pt>
                <c:pt idx="15422">
                  <c:v>21.419444444444402</c:v>
                </c:pt>
                <c:pt idx="15423">
                  <c:v>21.420833333333299</c:v>
                </c:pt>
                <c:pt idx="15424">
                  <c:v>21.422222222222199</c:v>
                </c:pt>
                <c:pt idx="15425">
                  <c:v>21.4236111111111</c:v>
                </c:pt>
                <c:pt idx="15426">
                  <c:v>21.425000000000001</c:v>
                </c:pt>
                <c:pt idx="15427">
                  <c:v>21.426388888888901</c:v>
                </c:pt>
                <c:pt idx="15428">
                  <c:v>21.427777777777798</c:v>
                </c:pt>
                <c:pt idx="15429">
                  <c:v>21.429166666666699</c:v>
                </c:pt>
                <c:pt idx="15430">
                  <c:v>21.4305555555556</c:v>
                </c:pt>
                <c:pt idx="15431">
                  <c:v>21.431944444444401</c:v>
                </c:pt>
                <c:pt idx="15432">
                  <c:v>21.433333333333302</c:v>
                </c:pt>
                <c:pt idx="15433">
                  <c:v>21.434722222222199</c:v>
                </c:pt>
                <c:pt idx="15434">
                  <c:v>21.436111111111099</c:v>
                </c:pt>
                <c:pt idx="15435">
                  <c:v>21.4375</c:v>
                </c:pt>
                <c:pt idx="15436">
                  <c:v>21.438888888888901</c:v>
                </c:pt>
                <c:pt idx="15437">
                  <c:v>21.440277777777801</c:v>
                </c:pt>
                <c:pt idx="15438">
                  <c:v>21.441666666666698</c:v>
                </c:pt>
                <c:pt idx="15439">
                  <c:v>21.443055555555599</c:v>
                </c:pt>
                <c:pt idx="15440">
                  <c:v>21.4444444444444</c:v>
                </c:pt>
                <c:pt idx="15441">
                  <c:v>21.445833333333301</c:v>
                </c:pt>
                <c:pt idx="15442">
                  <c:v>21.447222222222202</c:v>
                </c:pt>
                <c:pt idx="15443">
                  <c:v>21.448611111111099</c:v>
                </c:pt>
                <c:pt idx="15444">
                  <c:v>21.45</c:v>
                </c:pt>
                <c:pt idx="15445">
                  <c:v>21.4513888888889</c:v>
                </c:pt>
                <c:pt idx="15446">
                  <c:v>21.452777777777801</c:v>
                </c:pt>
                <c:pt idx="15447">
                  <c:v>21.454166666666701</c:v>
                </c:pt>
                <c:pt idx="15448">
                  <c:v>21.455555555555598</c:v>
                </c:pt>
                <c:pt idx="15449">
                  <c:v>21.4569444444444</c:v>
                </c:pt>
                <c:pt idx="15450">
                  <c:v>21.4583333333333</c:v>
                </c:pt>
                <c:pt idx="15451">
                  <c:v>21.459722222222201</c:v>
                </c:pt>
                <c:pt idx="15452">
                  <c:v>21.461111111111101</c:v>
                </c:pt>
                <c:pt idx="15453">
                  <c:v>21.462499999999999</c:v>
                </c:pt>
                <c:pt idx="15454">
                  <c:v>21.463888888888899</c:v>
                </c:pt>
                <c:pt idx="15455">
                  <c:v>21.4652777777778</c:v>
                </c:pt>
                <c:pt idx="15456">
                  <c:v>21.466666666666701</c:v>
                </c:pt>
                <c:pt idx="15457">
                  <c:v>21.468055555555601</c:v>
                </c:pt>
                <c:pt idx="15458">
                  <c:v>21.469444444444399</c:v>
                </c:pt>
                <c:pt idx="15459">
                  <c:v>21.470833333333299</c:v>
                </c:pt>
                <c:pt idx="15460">
                  <c:v>21.4722222222222</c:v>
                </c:pt>
                <c:pt idx="15461">
                  <c:v>21.473611111111101</c:v>
                </c:pt>
                <c:pt idx="15462">
                  <c:v>21.475000000000001</c:v>
                </c:pt>
                <c:pt idx="15463">
                  <c:v>21.476388888888899</c:v>
                </c:pt>
                <c:pt idx="15464">
                  <c:v>21.477777777777799</c:v>
                </c:pt>
                <c:pt idx="15465">
                  <c:v>21.4791666666667</c:v>
                </c:pt>
                <c:pt idx="15466">
                  <c:v>21.4805555555556</c:v>
                </c:pt>
                <c:pt idx="15467">
                  <c:v>21.481944444444402</c:v>
                </c:pt>
                <c:pt idx="15468">
                  <c:v>21.483333333333299</c:v>
                </c:pt>
                <c:pt idx="15469">
                  <c:v>21.484722222222199</c:v>
                </c:pt>
                <c:pt idx="15470">
                  <c:v>21.4861111111111</c:v>
                </c:pt>
                <c:pt idx="15471">
                  <c:v>21.487500000000001</c:v>
                </c:pt>
                <c:pt idx="15472">
                  <c:v>21.488888888888901</c:v>
                </c:pt>
                <c:pt idx="15473">
                  <c:v>21.490277777777798</c:v>
                </c:pt>
                <c:pt idx="15474">
                  <c:v>21.491666666666699</c:v>
                </c:pt>
                <c:pt idx="15475">
                  <c:v>21.4930555555556</c:v>
                </c:pt>
                <c:pt idx="15476">
                  <c:v>21.494444444444401</c:v>
                </c:pt>
                <c:pt idx="15477">
                  <c:v>21.495833333333302</c:v>
                </c:pt>
                <c:pt idx="15478">
                  <c:v>21.497222222222199</c:v>
                </c:pt>
                <c:pt idx="15479">
                  <c:v>21.498611111111099</c:v>
                </c:pt>
                <c:pt idx="15480">
                  <c:v>21.5</c:v>
                </c:pt>
                <c:pt idx="15481">
                  <c:v>21.501388888888901</c:v>
                </c:pt>
                <c:pt idx="15482">
                  <c:v>21.502777777777801</c:v>
                </c:pt>
                <c:pt idx="15483">
                  <c:v>21.504166666666698</c:v>
                </c:pt>
                <c:pt idx="15484">
                  <c:v>21.505555555555599</c:v>
                </c:pt>
                <c:pt idx="15485">
                  <c:v>21.5069444444444</c:v>
                </c:pt>
                <c:pt idx="15486">
                  <c:v>21.508333333333301</c:v>
                </c:pt>
                <c:pt idx="15487">
                  <c:v>21.509722222222202</c:v>
                </c:pt>
                <c:pt idx="15488">
                  <c:v>21.511111111111099</c:v>
                </c:pt>
                <c:pt idx="15489">
                  <c:v>21.512499999999999</c:v>
                </c:pt>
                <c:pt idx="15490">
                  <c:v>21.5138888888889</c:v>
                </c:pt>
                <c:pt idx="15491">
                  <c:v>21.515277777777801</c:v>
                </c:pt>
                <c:pt idx="15492">
                  <c:v>21.516666666666701</c:v>
                </c:pt>
                <c:pt idx="15493">
                  <c:v>21.518055555555598</c:v>
                </c:pt>
                <c:pt idx="15494">
                  <c:v>21.5194444444444</c:v>
                </c:pt>
                <c:pt idx="15495">
                  <c:v>21.5208333333333</c:v>
                </c:pt>
                <c:pt idx="15496">
                  <c:v>21.522222222222201</c:v>
                </c:pt>
                <c:pt idx="15497">
                  <c:v>21.523611111111101</c:v>
                </c:pt>
                <c:pt idx="15498">
                  <c:v>21.524999999999999</c:v>
                </c:pt>
                <c:pt idx="15499">
                  <c:v>21.526388888888899</c:v>
                </c:pt>
                <c:pt idx="15500">
                  <c:v>21.5277777777778</c:v>
                </c:pt>
                <c:pt idx="15501">
                  <c:v>21.529166666666701</c:v>
                </c:pt>
                <c:pt idx="15502">
                  <c:v>21.530555555555601</c:v>
                </c:pt>
                <c:pt idx="15503">
                  <c:v>21.531944444444399</c:v>
                </c:pt>
                <c:pt idx="15504">
                  <c:v>21.533333333333299</c:v>
                </c:pt>
                <c:pt idx="15505">
                  <c:v>21.5347222222222</c:v>
                </c:pt>
                <c:pt idx="15506">
                  <c:v>21.536111111111101</c:v>
                </c:pt>
                <c:pt idx="15507">
                  <c:v>21.537500000000001</c:v>
                </c:pt>
                <c:pt idx="15508">
                  <c:v>21.538888888888899</c:v>
                </c:pt>
                <c:pt idx="15509">
                  <c:v>21.540277777777799</c:v>
                </c:pt>
                <c:pt idx="15510">
                  <c:v>21.5416666666667</c:v>
                </c:pt>
                <c:pt idx="15511">
                  <c:v>21.5430555555556</c:v>
                </c:pt>
                <c:pt idx="15512">
                  <c:v>21.544444444444402</c:v>
                </c:pt>
                <c:pt idx="15513">
                  <c:v>21.545833333333299</c:v>
                </c:pt>
                <c:pt idx="15514">
                  <c:v>21.547222222222199</c:v>
                </c:pt>
                <c:pt idx="15515">
                  <c:v>21.5486111111111</c:v>
                </c:pt>
                <c:pt idx="15516">
                  <c:v>21.55</c:v>
                </c:pt>
                <c:pt idx="15517">
                  <c:v>21.551388888888901</c:v>
                </c:pt>
                <c:pt idx="15518">
                  <c:v>21.552777777777798</c:v>
                </c:pt>
                <c:pt idx="15519">
                  <c:v>21.554166666666699</c:v>
                </c:pt>
                <c:pt idx="15520">
                  <c:v>21.5555555555556</c:v>
                </c:pt>
                <c:pt idx="15521">
                  <c:v>21.556944444444401</c:v>
                </c:pt>
                <c:pt idx="15522">
                  <c:v>21.558333333333302</c:v>
                </c:pt>
                <c:pt idx="15523">
                  <c:v>21.559722222222199</c:v>
                </c:pt>
                <c:pt idx="15524">
                  <c:v>21.561111111111099</c:v>
                </c:pt>
                <c:pt idx="15525">
                  <c:v>21.5625</c:v>
                </c:pt>
                <c:pt idx="15526">
                  <c:v>21.563888888888901</c:v>
                </c:pt>
                <c:pt idx="15527">
                  <c:v>21.565277777777801</c:v>
                </c:pt>
                <c:pt idx="15528">
                  <c:v>21.566666666666698</c:v>
                </c:pt>
                <c:pt idx="15529">
                  <c:v>21.568055555555599</c:v>
                </c:pt>
                <c:pt idx="15530">
                  <c:v>21.5694444444444</c:v>
                </c:pt>
                <c:pt idx="15531">
                  <c:v>21.570833333333301</c:v>
                </c:pt>
                <c:pt idx="15532">
                  <c:v>21.572222222222202</c:v>
                </c:pt>
                <c:pt idx="15533">
                  <c:v>21.573611111111099</c:v>
                </c:pt>
                <c:pt idx="15534">
                  <c:v>21.574999999999999</c:v>
                </c:pt>
                <c:pt idx="15535">
                  <c:v>21.5763888888889</c:v>
                </c:pt>
                <c:pt idx="15536">
                  <c:v>21.577777777777801</c:v>
                </c:pt>
                <c:pt idx="15537">
                  <c:v>21.579166666666701</c:v>
                </c:pt>
                <c:pt idx="15538">
                  <c:v>21.580555555555598</c:v>
                </c:pt>
                <c:pt idx="15539">
                  <c:v>21.5819444444444</c:v>
                </c:pt>
                <c:pt idx="15540">
                  <c:v>21.5833333333333</c:v>
                </c:pt>
                <c:pt idx="15541">
                  <c:v>21.584722222222201</c:v>
                </c:pt>
                <c:pt idx="15542">
                  <c:v>21.586111111111101</c:v>
                </c:pt>
                <c:pt idx="15543">
                  <c:v>21.587499999999999</c:v>
                </c:pt>
                <c:pt idx="15544">
                  <c:v>21.588888888888899</c:v>
                </c:pt>
                <c:pt idx="15545">
                  <c:v>21.5902777777778</c:v>
                </c:pt>
                <c:pt idx="15546">
                  <c:v>21.591666666666701</c:v>
                </c:pt>
                <c:pt idx="15547">
                  <c:v>21.593055555555601</c:v>
                </c:pt>
                <c:pt idx="15548">
                  <c:v>21.594444444444399</c:v>
                </c:pt>
                <c:pt idx="15549">
                  <c:v>21.595833333333299</c:v>
                </c:pt>
                <c:pt idx="15550">
                  <c:v>21.5972222222222</c:v>
                </c:pt>
                <c:pt idx="15551">
                  <c:v>21.598611111111101</c:v>
                </c:pt>
                <c:pt idx="15552">
                  <c:v>21.6</c:v>
                </c:pt>
                <c:pt idx="15553">
                  <c:v>21.601388888888899</c:v>
                </c:pt>
                <c:pt idx="15554">
                  <c:v>21.602777777777799</c:v>
                </c:pt>
                <c:pt idx="15555">
                  <c:v>21.6041666666667</c:v>
                </c:pt>
                <c:pt idx="15556">
                  <c:v>21.6055555555556</c:v>
                </c:pt>
                <c:pt idx="15557">
                  <c:v>21.606944444444402</c:v>
                </c:pt>
                <c:pt idx="15558">
                  <c:v>21.608333333333299</c:v>
                </c:pt>
                <c:pt idx="15559">
                  <c:v>21.609722222222199</c:v>
                </c:pt>
                <c:pt idx="15560">
                  <c:v>21.6111111111111</c:v>
                </c:pt>
                <c:pt idx="15561">
                  <c:v>21.612500000000001</c:v>
                </c:pt>
                <c:pt idx="15562">
                  <c:v>21.613888888888901</c:v>
                </c:pt>
                <c:pt idx="15563">
                  <c:v>21.615277777777798</c:v>
                </c:pt>
                <c:pt idx="15564">
                  <c:v>21.616666666666699</c:v>
                </c:pt>
                <c:pt idx="15565">
                  <c:v>21.6180555555556</c:v>
                </c:pt>
                <c:pt idx="15566">
                  <c:v>21.619444444444401</c:v>
                </c:pt>
                <c:pt idx="15567">
                  <c:v>21.620833333333302</c:v>
                </c:pt>
                <c:pt idx="15568">
                  <c:v>21.622222222222199</c:v>
                </c:pt>
                <c:pt idx="15569">
                  <c:v>21.623611111111099</c:v>
                </c:pt>
                <c:pt idx="15570">
                  <c:v>21.625</c:v>
                </c:pt>
                <c:pt idx="15571">
                  <c:v>21.626388888888901</c:v>
                </c:pt>
                <c:pt idx="15572">
                  <c:v>21.627777777777801</c:v>
                </c:pt>
                <c:pt idx="15573">
                  <c:v>21.629166666666698</c:v>
                </c:pt>
                <c:pt idx="15574">
                  <c:v>21.630555555555599</c:v>
                </c:pt>
                <c:pt idx="15575">
                  <c:v>21.6319444444444</c:v>
                </c:pt>
                <c:pt idx="15576">
                  <c:v>21.633333333333301</c:v>
                </c:pt>
                <c:pt idx="15577">
                  <c:v>21.634722222222202</c:v>
                </c:pt>
                <c:pt idx="15578">
                  <c:v>21.636111111111099</c:v>
                </c:pt>
                <c:pt idx="15579">
                  <c:v>21.637499999999999</c:v>
                </c:pt>
                <c:pt idx="15580">
                  <c:v>21.6388888888889</c:v>
                </c:pt>
                <c:pt idx="15581">
                  <c:v>21.640277777777801</c:v>
                </c:pt>
                <c:pt idx="15582">
                  <c:v>21.641666666666701</c:v>
                </c:pt>
                <c:pt idx="15583">
                  <c:v>21.643055555555598</c:v>
                </c:pt>
                <c:pt idx="15584">
                  <c:v>21.6444444444444</c:v>
                </c:pt>
                <c:pt idx="15585">
                  <c:v>21.6458333333333</c:v>
                </c:pt>
                <c:pt idx="15586">
                  <c:v>21.647222222222201</c:v>
                </c:pt>
                <c:pt idx="15587">
                  <c:v>21.648611111111101</c:v>
                </c:pt>
                <c:pt idx="15588">
                  <c:v>21.65</c:v>
                </c:pt>
                <c:pt idx="15589">
                  <c:v>21.651388888888899</c:v>
                </c:pt>
                <c:pt idx="15590">
                  <c:v>21.6527777777778</c:v>
                </c:pt>
                <c:pt idx="15591">
                  <c:v>21.654166666666701</c:v>
                </c:pt>
                <c:pt idx="15592">
                  <c:v>21.655555555555601</c:v>
                </c:pt>
                <c:pt idx="15593">
                  <c:v>21.656944444444399</c:v>
                </c:pt>
                <c:pt idx="15594">
                  <c:v>21.658333333333299</c:v>
                </c:pt>
                <c:pt idx="15595">
                  <c:v>21.6597222222222</c:v>
                </c:pt>
                <c:pt idx="15596">
                  <c:v>21.661111111111101</c:v>
                </c:pt>
                <c:pt idx="15597">
                  <c:v>21.662500000000001</c:v>
                </c:pt>
                <c:pt idx="15598">
                  <c:v>21.663888888888899</c:v>
                </c:pt>
                <c:pt idx="15599">
                  <c:v>21.665277777777799</c:v>
                </c:pt>
                <c:pt idx="15600">
                  <c:v>21.6666666666667</c:v>
                </c:pt>
                <c:pt idx="15601">
                  <c:v>21.6680555555556</c:v>
                </c:pt>
                <c:pt idx="15602">
                  <c:v>21.669444444444402</c:v>
                </c:pt>
                <c:pt idx="15603">
                  <c:v>21.670833333333299</c:v>
                </c:pt>
                <c:pt idx="15604">
                  <c:v>21.672222222222199</c:v>
                </c:pt>
                <c:pt idx="15605">
                  <c:v>21.6736111111111</c:v>
                </c:pt>
                <c:pt idx="15606">
                  <c:v>21.675000000000001</c:v>
                </c:pt>
                <c:pt idx="15607">
                  <c:v>21.676388888888901</c:v>
                </c:pt>
                <c:pt idx="15608">
                  <c:v>21.677777777777798</c:v>
                </c:pt>
                <c:pt idx="15609">
                  <c:v>21.679166666666699</c:v>
                </c:pt>
                <c:pt idx="15610">
                  <c:v>21.6805555555556</c:v>
                </c:pt>
                <c:pt idx="15611">
                  <c:v>21.681944444444401</c:v>
                </c:pt>
                <c:pt idx="15612">
                  <c:v>21.683333333333302</c:v>
                </c:pt>
                <c:pt idx="15613">
                  <c:v>21.684722222222199</c:v>
                </c:pt>
                <c:pt idx="15614">
                  <c:v>21.686111111111099</c:v>
                </c:pt>
                <c:pt idx="15615">
                  <c:v>21.6875</c:v>
                </c:pt>
                <c:pt idx="15616">
                  <c:v>21.688888888888901</c:v>
                </c:pt>
                <c:pt idx="15617">
                  <c:v>21.690277777777801</c:v>
                </c:pt>
                <c:pt idx="15618">
                  <c:v>21.691666666666698</c:v>
                </c:pt>
                <c:pt idx="15619">
                  <c:v>21.693055555555599</c:v>
                </c:pt>
                <c:pt idx="15620">
                  <c:v>21.6944444444444</c:v>
                </c:pt>
                <c:pt idx="15621">
                  <c:v>21.695833333333301</c:v>
                </c:pt>
                <c:pt idx="15622">
                  <c:v>21.697222222222202</c:v>
                </c:pt>
                <c:pt idx="15623">
                  <c:v>21.698611111111099</c:v>
                </c:pt>
                <c:pt idx="15624">
                  <c:v>21.7</c:v>
                </c:pt>
                <c:pt idx="15625">
                  <c:v>21.7013888888889</c:v>
                </c:pt>
                <c:pt idx="15626">
                  <c:v>21.702777777777801</c:v>
                </c:pt>
                <c:pt idx="15627">
                  <c:v>21.704166666666701</c:v>
                </c:pt>
                <c:pt idx="15628">
                  <c:v>21.705555555555598</c:v>
                </c:pt>
                <c:pt idx="15629">
                  <c:v>21.7069444444444</c:v>
                </c:pt>
                <c:pt idx="15630">
                  <c:v>21.7083333333333</c:v>
                </c:pt>
                <c:pt idx="15631">
                  <c:v>21.709722222222201</c:v>
                </c:pt>
                <c:pt idx="15632">
                  <c:v>21.711111111111101</c:v>
                </c:pt>
                <c:pt idx="15633">
                  <c:v>21.712499999999999</c:v>
                </c:pt>
                <c:pt idx="15634">
                  <c:v>21.713888888888899</c:v>
                </c:pt>
                <c:pt idx="15635">
                  <c:v>21.7152777777778</c:v>
                </c:pt>
                <c:pt idx="15636">
                  <c:v>21.716666666666701</c:v>
                </c:pt>
                <c:pt idx="15637">
                  <c:v>21.718055555555601</c:v>
                </c:pt>
                <c:pt idx="15638">
                  <c:v>21.719444444444399</c:v>
                </c:pt>
                <c:pt idx="15639">
                  <c:v>21.720833333333299</c:v>
                </c:pt>
                <c:pt idx="15640">
                  <c:v>21.7222222222222</c:v>
                </c:pt>
                <c:pt idx="15641">
                  <c:v>21.723611111111101</c:v>
                </c:pt>
                <c:pt idx="15642">
                  <c:v>21.725000000000001</c:v>
                </c:pt>
                <c:pt idx="15643">
                  <c:v>21.726388888888899</c:v>
                </c:pt>
                <c:pt idx="15644">
                  <c:v>21.727777777777799</c:v>
                </c:pt>
                <c:pt idx="15645">
                  <c:v>21.7291666666667</c:v>
                </c:pt>
                <c:pt idx="15646">
                  <c:v>21.7305555555556</c:v>
                </c:pt>
                <c:pt idx="15647">
                  <c:v>21.731944444444402</c:v>
                </c:pt>
                <c:pt idx="15648">
                  <c:v>21.733333333333299</c:v>
                </c:pt>
                <c:pt idx="15649">
                  <c:v>21.734722222222199</c:v>
                </c:pt>
                <c:pt idx="15650">
                  <c:v>21.7361111111111</c:v>
                </c:pt>
                <c:pt idx="15651">
                  <c:v>21.737500000000001</c:v>
                </c:pt>
                <c:pt idx="15652">
                  <c:v>21.738888888888901</c:v>
                </c:pt>
                <c:pt idx="15653">
                  <c:v>21.740277777777798</c:v>
                </c:pt>
                <c:pt idx="15654">
                  <c:v>21.741666666666699</c:v>
                </c:pt>
                <c:pt idx="15655">
                  <c:v>21.7430555555556</c:v>
                </c:pt>
                <c:pt idx="15656">
                  <c:v>21.744444444444401</c:v>
                </c:pt>
                <c:pt idx="15657">
                  <c:v>21.745833333333302</c:v>
                </c:pt>
                <c:pt idx="15658">
                  <c:v>21.747222222222199</c:v>
                </c:pt>
                <c:pt idx="15659">
                  <c:v>21.748611111111099</c:v>
                </c:pt>
                <c:pt idx="15660">
                  <c:v>21.75</c:v>
                </c:pt>
                <c:pt idx="15661">
                  <c:v>21.751388888888901</c:v>
                </c:pt>
                <c:pt idx="15662">
                  <c:v>21.752777777777801</c:v>
                </c:pt>
                <c:pt idx="15663">
                  <c:v>21.754166666666698</c:v>
                </c:pt>
                <c:pt idx="15664">
                  <c:v>21.755555555555599</c:v>
                </c:pt>
                <c:pt idx="15665">
                  <c:v>21.7569444444444</c:v>
                </c:pt>
                <c:pt idx="15666">
                  <c:v>21.758333333333301</c:v>
                </c:pt>
                <c:pt idx="15667">
                  <c:v>21.759722222222202</c:v>
                </c:pt>
                <c:pt idx="15668">
                  <c:v>21.761111111111099</c:v>
                </c:pt>
                <c:pt idx="15669">
                  <c:v>21.762499999999999</c:v>
                </c:pt>
                <c:pt idx="15670">
                  <c:v>21.7638888888889</c:v>
                </c:pt>
                <c:pt idx="15671">
                  <c:v>21.765277777777801</c:v>
                </c:pt>
                <c:pt idx="15672">
                  <c:v>21.766666666666701</c:v>
                </c:pt>
                <c:pt idx="15673">
                  <c:v>21.768055555555598</c:v>
                </c:pt>
                <c:pt idx="15674">
                  <c:v>21.7694444444444</c:v>
                </c:pt>
                <c:pt idx="15675">
                  <c:v>21.7708333333333</c:v>
                </c:pt>
                <c:pt idx="15676">
                  <c:v>21.772222222222201</c:v>
                </c:pt>
                <c:pt idx="15677">
                  <c:v>21.773611111111101</c:v>
                </c:pt>
                <c:pt idx="15678">
                  <c:v>21.774999999999999</c:v>
                </c:pt>
                <c:pt idx="15679">
                  <c:v>21.776388888888899</c:v>
                </c:pt>
                <c:pt idx="15680">
                  <c:v>21.7777777777778</c:v>
                </c:pt>
                <c:pt idx="15681">
                  <c:v>21.779166666666701</c:v>
                </c:pt>
                <c:pt idx="15682">
                  <c:v>21.780555555555601</c:v>
                </c:pt>
                <c:pt idx="15683">
                  <c:v>21.781944444444399</c:v>
                </c:pt>
                <c:pt idx="15684">
                  <c:v>21.783333333333299</c:v>
                </c:pt>
                <c:pt idx="15685">
                  <c:v>21.7847222222222</c:v>
                </c:pt>
                <c:pt idx="15686">
                  <c:v>21.786111111111101</c:v>
                </c:pt>
                <c:pt idx="15687">
                  <c:v>21.787500000000001</c:v>
                </c:pt>
                <c:pt idx="15688">
                  <c:v>21.788888888888899</c:v>
                </c:pt>
                <c:pt idx="15689">
                  <c:v>21.790277777777799</c:v>
                </c:pt>
                <c:pt idx="15690">
                  <c:v>21.7916666666667</c:v>
                </c:pt>
                <c:pt idx="15691">
                  <c:v>21.7930555555556</c:v>
                </c:pt>
                <c:pt idx="15692">
                  <c:v>21.794444444444402</c:v>
                </c:pt>
                <c:pt idx="15693">
                  <c:v>21.795833333333299</c:v>
                </c:pt>
                <c:pt idx="15694">
                  <c:v>21.797222222222199</c:v>
                </c:pt>
                <c:pt idx="15695">
                  <c:v>21.7986111111111</c:v>
                </c:pt>
                <c:pt idx="15696">
                  <c:v>21.8</c:v>
                </c:pt>
                <c:pt idx="15697">
                  <c:v>21.801388888888901</c:v>
                </c:pt>
                <c:pt idx="15698">
                  <c:v>21.802777777777798</c:v>
                </c:pt>
                <c:pt idx="15699">
                  <c:v>21.804166666666699</c:v>
                </c:pt>
                <c:pt idx="15700">
                  <c:v>21.8055555555556</c:v>
                </c:pt>
                <c:pt idx="15701">
                  <c:v>21.806944444444401</c:v>
                </c:pt>
                <c:pt idx="15702">
                  <c:v>21.808333333333302</c:v>
                </c:pt>
                <c:pt idx="15703">
                  <c:v>21.809722222222199</c:v>
                </c:pt>
                <c:pt idx="15704">
                  <c:v>21.811111111111099</c:v>
                </c:pt>
                <c:pt idx="15705">
                  <c:v>21.8125</c:v>
                </c:pt>
                <c:pt idx="15706">
                  <c:v>21.813888888888901</c:v>
                </c:pt>
                <c:pt idx="15707">
                  <c:v>21.815277777777801</c:v>
                </c:pt>
                <c:pt idx="15708">
                  <c:v>21.816666666666698</c:v>
                </c:pt>
                <c:pt idx="15709">
                  <c:v>21.818055555555599</c:v>
                </c:pt>
                <c:pt idx="15710">
                  <c:v>21.8194444444444</c:v>
                </c:pt>
                <c:pt idx="15711">
                  <c:v>21.820833333333301</c:v>
                </c:pt>
                <c:pt idx="15712">
                  <c:v>21.822222222222202</c:v>
                </c:pt>
                <c:pt idx="15713">
                  <c:v>21.823611111111099</c:v>
                </c:pt>
                <c:pt idx="15714">
                  <c:v>21.824999999999999</c:v>
                </c:pt>
                <c:pt idx="15715">
                  <c:v>21.8263888888889</c:v>
                </c:pt>
                <c:pt idx="15716">
                  <c:v>21.827777777777801</c:v>
                </c:pt>
                <c:pt idx="15717">
                  <c:v>21.829166666666701</c:v>
                </c:pt>
                <c:pt idx="15718">
                  <c:v>21.830555555555598</c:v>
                </c:pt>
                <c:pt idx="15719">
                  <c:v>21.8319444444444</c:v>
                </c:pt>
                <c:pt idx="15720">
                  <c:v>21.8333333333333</c:v>
                </c:pt>
                <c:pt idx="15721">
                  <c:v>21.834722222222201</c:v>
                </c:pt>
                <c:pt idx="15722">
                  <c:v>21.836111111111101</c:v>
                </c:pt>
                <c:pt idx="15723">
                  <c:v>21.837499999999999</c:v>
                </c:pt>
                <c:pt idx="15724">
                  <c:v>21.838888888888899</c:v>
                </c:pt>
                <c:pt idx="15725">
                  <c:v>21.8402777777778</c:v>
                </c:pt>
                <c:pt idx="15726">
                  <c:v>21.841666666666701</c:v>
                </c:pt>
                <c:pt idx="15727">
                  <c:v>21.843055555555601</c:v>
                </c:pt>
                <c:pt idx="15728">
                  <c:v>21.844444444444399</c:v>
                </c:pt>
                <c:pt idx="15729">
                  <c:v>21.845833333333299</c:v>
                </c:pt>
                <c:pt idx="15730">
                  <c:v>21.8472222222222</c:v>
                </c:pt>
                <c:pt idx="15731">
                  <c:v>21.848611111111101</c:v>
                </c:pt>
                <c:pt idx="15732">
                  <c:v>21.85</c:v>
                </c:pt>
                <c:pt idx="15733">
                  <c:v>21.851388888888899</c:v>
                </c:pt>
                <c:pt idx="15734">
                  <c:v>21.852777777777799</c:v>
                </c:pt>
                <c:pt idx="15735">
                  <c:v>21.8541666666667</c:v>
                </c:pt>
                <c:pt idx="15736">
                  <c:v>21.8555555555556</c:v>
                </c:pt>
                <c:pt idx="15737">
                  <c:v>21.856944444444402</c:v>
                </c:pt>
                <c:pt idx="15738">
                  <c:v>21.858333333333299</c:v>
                </c:pt>
                <c:pt idx="15739">
                  <c:v>21.859722222222199</c:v>
                </c:pt>
                <c:pt idx="15740">
                  <c:v>21.8611111111111</c:v>
                </c:pt>
                <c:pt idx="15741">
                  <c:v>21.862500000000001</c:v>
                </c:pt>
                <c:pt idx="15742">
                  <c:v>21.863888888888901</c:v>
                </c:pt>
                <c:pt idx="15743">
                  <c:v>21.865277777777798</c:v>
                </c:pt>
                <c:pt idx="15744">
                  <c:v>21.866666666666699</c:v>
                </c:pt>
                <c:pt idx="15745">
                  <c:v>21.8680555555556</c:v>
                </c:pt>
                <c:pt idx="15746">
                  <c:v>21.869444444444401</c:v>
                </c:pt>
                <c:pt idx="15747">
                  <c:v>21.870833333333302</c:v>
                </c:pt>
                <c:pt idx="15748">
                  <c:v>21.872222222222199</c:v>
                </c:pt>
                <c:pt idx="15749">
                  <c:v>21.873611111111099</c:v>
                </c:pt>
                <c:pt idx="15750">
                  <c:v>21.875</c:v>
                </c:pt>
                <c:pt idx="15751">
                  <c:v>21.876388888888901</c:v>
                </c:pt>
                <c:pt idx="15752">
                  <c:v>21.877777777777801</c:v>
                </c:pt>
                <c:pt idx="15753">
                  <c:v>21.879166666666698</c:v>
                </c:pt>
                <c:pt idx="15754">
                  <c:v>21.880555555555599</c:v>
                </c:pt>
                <c:pt idx="15755">
                  <c:v>21.8819444444444</c:v>
                </c:pt>
                <c:pt idx="15756">
                  <c:v>21.883333333333301</c:v>
                </c:pt>
                <c:pt idx="15757">
                  <c:v>21.884722222222202</c:v>
                </c:pt>
                <c:pt idx="15758">
                  <c:v>21.886111111111099</c:v>
                </c:pt>
                <c:pt idx="15759">
                  <c:v>21.887499999999999</c:v>
                </c:pt>
                <c:pt idx="15760">
                  <c:v>21.8888888888889</c:v>
                </c:pt>
                <c:pt idx="15761">
                  <c:v>21.890277777777801</c:v>
                </c:pt>
                <c:pt idx="15762">
                  <c:v>21.891666666666701</c:v>
                </c:pt>
                <c:pt idx="15763">
                  <c:v>21.893055555555598</c:v>
                </c:pt>
                <c:pt idx="15764">
                  <c:v>21.8944444444444</c:v>
                </c:pt>
                <c:pt idx="15765">
                  <c:v>21.8958333333333</c:v>
                </c:pt>
                <c:pt idx="15766">
                  <c:v>21.897222222222201</c:v>
                </c:pt>
                <c:pt idx="15767">
                  <c:v>21.898611111111101</c:v>
                </c:pt>
                <c:pt idx="15768">
                  <c:v>21.9</c:v>
                </c:pt>
                <c:pt idx="15769">
                  <c:v>21.901388888888899</c:v>
                </c:pt>
                <c:pt idx="15770">
                  <c:v>21.9027777777778</c:v>
                </c:pt>
                <c:pt idx="15771">
                  <c:v>21.904166666666701</c:v>
                </c:pt>
                <c:pt idx="15772">
                  <c:v>21.905555555555601</c:v>
                </c:pt>
                <c:pt idx="15773">
                  <c:v>21.906944444444399</c:v>
                </c:pt>
                <c:pt idx="15774">
                  <c:v>21.908333333333299</c:v>
                </c:pt>
                <c:pt idx="15775">
                  <c:v>21.9097222222222</c:v>
                </c:pt>
                <c:pt idx="15776">
                  <c:v>21.911111111111101</c:v>
                </c:pt>
                <c:pt idx="15777">
                  <c:v>21.912500000000001</c:v>
                </c:pt>
                <c:pt idx="15778">
                  <c:v>21.913888888888899</c:v>
                </c:pt>
                <c:pt idx="15779">
                  <c:v>21.915277777777799</c:v>
                </c:pt>
                <c:pt idx="15780">
                  <c:v>21.9166666666667</c:v>
                </c:pt>
                <c:pt idx="15781">
                  <c:v>21.9180555555556</c:v>
                </c:pt>
                <c:pt idx="15782">
                  <c:v>21.919444444444402</c:v>
                </c:pt>
                <c:pt idx="15783">
                  <c:v>21.920833333333299</c:v>
                </c:pt>
                <c:pt idx="15784">
                  <c:v>21.922222222222199</c:v>
                </c:pt>
                <c:pt idx="15785">
                  <c:v>21.9236111111111</c:v>
                </c:pt>
                <c:pt idx="15786">
                  <c:v>21.925000000000001</c:v>
                </c:pt>
                <c:pt idx="15787">
                  <c:v>21.926388888888901</c:v>
                </c:pt>
                <c:pt idx="15788">
                  <c:v>21.927777777777798</c:v>
                </c:pt>
                <c:pt idx="15789">
                  <c:v>21.929166666666699</c:v>
                </c:pt>
                <c:pt idx="15790">
                  <c:v>21.9305555555556</c:v>
                </c:pt>
                <c:pt idx="15791">
                  <c:v>21.931944444444401</c:v>
                </c:pt>
                <c:pt idx="15792">
                  <c:v>21.933333333333302</c:v>
                </c:pt>
                <c:pt idx="15793">
                  <c:v>21.934722222222199</c:v>
                </c:pt>
                <c:pt idx="15794">
                  <c:v>21.936111111111099</c:v>
                </c:pt>
                <c:pt idx="15795">
                  <c:v>21.9375</c:v>
                </c:pt>
                <c:pt idx="15796">
                  <c:v>21.938888888888901</c:v>
                </c:pt>
                <c:pt idx="15797">
                  <c:v>21.940277777777801</c:v>
                </c:pt>
                <c:pt idx="15798">
                  <c:v>21.941666666666698</c:v>
                </c:pt>
                <c:pt idx="15799">
                  <c:v>21.943055555555599</c:v>
                </c:pt>
                <c:pt idx="15800">
                  <c:v>21.9444444444444</c:v>
                </c:pt>
                <c:pt idx="15801">
                  <c:v>21.945833333333301</c:v>
                </c:pt>
                <c:pt idx="15802">
                  <c:v>21.947222222222202</c:v>
                </c:pt>
                <c:pt idx="15803">
                  <c:v>21.948611111111099</c:v>
                </c:pt>
                <c:pt idx="15804">
                  <c:v>21.95</c:v>
                </c:pt>
                <c:pt idx="15805">
                  <c:v>21.9513888888889</c:v>
                </c:pt>
                <c:pt idx="15806">
                  <c:v>21.952777777777801</c:v>
                </c:pt>
                <c:pt idx="15807">
                  <c:v>21.954166666666701</c:v>
                </c:pt>
                <c:pt idx="15808">
                  <c:v>21.955555555555598</c:v>
                </c:pt>
                <c:pt idx="15809">
                  <c:v>21.9569444444444</c:v>
                </c:pt>
                <c:pt idx="15810">
                  <c:v>21.9583333333333</c:v>
                </c:pt>
                <c:pt idx="15811">
                  <c:v>21.959722222222201</c:v>
                </c:pt>
                <c:pt idx="15812">
                  <c:v>21.961111111111101</c:v>
                </c:pt>
                <c:pt idx="15813">
                  <c:v>21.962499999999999</c:v>
                </c:pt>
                <c:pt idx="15814">
                  <c:v>21.963888888888899</c:v>
                </c:pt>
                <c:pt idx="15815">
                  <c:v>21.9652777777778</c:v>
                </c:pt>
                <c:pt idx="15816">
                  <c:v>21.966666666666701</c:v>
                </c:pt>
                <c:pt idx="15817">
                  <c:v>21.968055555555601</c:v>
                </c:pt>
                <c:pt idx="15818">
                  <c:v>21.969444444444399</c:v>
                </c:pt>
                <c:pt idx="15819">
                  <c:v>21.970833333333299</c:v>
                </c:pt>
                <c:pt idx="15820">
                  <c:v>21.9722222222222</c:v>
                </c:pt>
                <c:pt idx="15821">
                  <c:v>21.973611111111101</c:v>
                </c:pt>
                <c:pt idx="15822">
                  <c:v>21.975000000000001</c:v>
                </c:pt>
                <c:pt idx="15823">
                  <c:v>21.976388888888899</c:v>
                </c:pt>
                <c:pt idx="15824">
                  <c:v>21.977777777777799</c:v>
                </c:pt>
                <c:pt idx="15825">
                  <c:v>21.9791666666667</c:v>
                </c:pt>
                <c:pt idx="15826">
                  <c:v>21.9805555555556</c:v>
                </c:pt>
                <c:pt idx="15827">
                  <c:v>21.981944444444402</c:v>
                </c:pt>
                <c:pt idx="15828">
                  <c:v>21.983333333333299</c:v>
                </c:pt>
                <c:pt idx="15829">
                  <c:v>21.984722222222199</c:v>
                </c:pt>
                <c:pt idx="15830">
                  <c:v>21.9861111111111</c:v>
                </c:pt>
                <c:pt idx="15831">
                  <c:v>21.987500000000001</c:v>
                </c:pt>
                <c:pt idx="15832">
                  <c:v>21.988888888888901</c:v>
                </c:pt>
                <c:pt idx="15833">
                  <c:v>21.990277777777798</c:v>
                </c:pt>
                <c:pt idx="15834">
                  <c:v>21.991666666666699</c:v>
                </c:pt>
                <c:pt idx="15835">
                  <c:v>21.9930555555556</c:v>
                </c:pt>
                <c:pt idx="15836">
                  <c:v>21.994444444444401</c:v>
                </c:pt>
                <c:pt idx="15837">
                  <c:v>21.995833333333302</c:v>
                </c:pt>
                <c:pt idx="15838">
                  <c:v>21.997222222222199</c:v>
                </c:pt>
                <c:pt idx="15839">
                  <c:v>21.998611111111099</c:v>
                </c:pt>
                <c:pt idx="15840">
                  <c:v>22</c:v>
                </c:pt>
                <c:pt idx="15841">
                  <c:v>22.001388888888901</c:v>
                </c:pt>
                <c:pt idx="15842">
                  <c:v>22.002777777777801</c:v>
                </c:pt>
                <c:pt idx="15843">
                  <c:v>22.004166666666698</c:v>
                </c:pt>
                <c:pt idx="15844">
                  <c:v>22.005555555555599</c:v>
                </c:pt>
                <c:pt idx="15845">
                  <c:v>22.0069444444444</c:v>
                </c:pt>
                <c:pt idx="15846">
                  <c:v>22.008333333333301</c:v>
                </c:pt>
                <c:pt idx="15847">
                  <c:v>22.009722222222202</c:v>
                </c:pt>
                <c:pt idx="15848">
                  <c:v>22.011111111111099</c:v>
                </c:pt>
                <c:pt idx="15849">
                  <c:v>22.012499999999999</c:v>
                </c:pt>
                <c:pt idx="15850">
                  <c:v>22.0138888888889</c:v>
                </c:pt>
                <c:pt idx="15851">
                  <c:v>22.015277777777801</c:v>
                </c:pt>
                <c:pt idx="15852">
                  <c:v>22.016666666666701</c:v>
                </c:pt>
                <c:pt idx="15853">
                  <c:v>22.018055555555598</c:v>
                </c:pt>
                <c:pt idx="15854">
                  <c:v>22.0194444444444</c:v>
                </c:pt>
                <c:pt idx="15855">
                  <c:v>22.0208333333333</c:v>
                </c:pt>
                <c:pt idx="15856">
                  <c:v>22.022222222222201</c:v>
                </c:pt>
                <c:pt idx="15857">
                  <c:v>22.023611111111101</c:v>
                </c:pt>
                <c:pt idx="15858">
                  <c:v>22.024999999999999</c:v>
                </c:pt>
                <c:pt idx="15859">
                  <c:v>22.026388888888899</c:v>
                </c:pt>
                <c:pt idx="15860">
                  <c:v>22.0277777777778</c:v>
                </c:pt>
                <c:pt idx="15861">
                  <c:v>22.029166666666701</c:v>
                </c:pt>
                <c:pt idx="15862">
                  <c:v>22.030555555555601</c:v>
                </c:pt>
                <c:pt idx="15863">
                  <c:v>22.031944444444399</c:v>
                </c:pt>
                <c:pt idx="15864">
                  <c:v>22.033333333333299</c:v>
                </c:pt>
                <c:pt idx="15865">
                  <c:v>22.0347222222222</c:v>
                </c:pt>
                <c:pt idx="15866">
                  <c:v>22.036111111111101</c:v>
                </c:pt>
                <c:pt idx="15867">
                  <c:v>22.037500000000001</c:v>
                </c:pt>
                <c:pt idx="15868">
                  <c:v>22.038888888888899</c:v>
                </c:pt>
                <c:pt idx="15869">
                  <c:v>22.040277777777799</c:v>
                </c:pt>
                <c:pt idx="15870">
                  <c:v>22.0416666666667</c:v>
                </c:pt>
                <c:pt idx="15871">
                  <c:v>22.0430555555556</c:v>
                </c:pt>
                <c:pt idx="15872">
                  <c:v>22.044444444444402</c:v>
                </c:pt>
                <c:pt idx="15873">
                  <c:v>22.045833333333299</c:v>
                </c:pt>
                <c:pt idx="15874">
                  <c:v>22.047222222222199</c:v>
                </c:pt>
                <c:pt idx="15875">
                  <c:v>22.0486111111111</c:v>
                </c:pt>
                <c:pt idx="15876">
                  <c:v>22.05</c:v>
                </c:pt>
                <c:pt idx="15877">
                  <c:v>22.051388888888901</c:v>
                </c:pt>
                <c:pt idx="15878">
                  <c:v>22.052777777777798</c:v>
                </c:pt>
                <c:pt idx="15879">
                  <c:v>22.054166666666699</c:v>
                </c:pt>
                <c:pt idx="15880">
                  <c:v>22.0555555555556</c:v>
                </c:pt>
                <c:pt idx="15881">
                  <c:v>22.056944444444401</c:v>
                </c:pt>
                <c:pt idx="15882">
                  <c:v>22.058333333333302</c:v>
                </c:pt>
                <c:pt idx="15883">
                  <c:v>22.059722222222199</c:v>
                </c:pt>
                <c:pt idx="15884">
                  <c:v>22.061111111111099</c:v>
                </c:pt>
                <c:pt idx="15885">
                  <c:v>22.0625</c:v>
                </c:pt>
                <c:pt idx="15886">
                  <c:v>22.063888888888901</c:v>
                </c:pt>
                <c:pt idx="15887">
                  <c:v>22.065277777777801</c:v>
                </c:pt>
                <c:pt idx="15888">
                  <c:v>22.066666666666698</c:v>
                </c:pt>
                <c:pt idx="15889">
                  <c:v>22.068055555555599</c:v>
                </c:pt>
                <c:pt idx="15890">
                  <c:v>22.0694444444444</c:v>
                </c:pt>
                <c:pt idx="15891">
                  <c:v>22.070833333333301</c:v>
                </c:pt>
                <c:pt idx="15892">
                  <c:v>22.072222222222202</c:v>
                </c:pt>
                <c:pt idx="15893">
                  <c:v>22.073611111111099</c:v>
                </c:pt>
                <c:pt idx="15894">
                  <c:v>22.074999999999999</c:v>
                </c:pt>
                <c:pt idx="15895">
                  <c:v>22.0763888888889</c:v>
                </c:pt>
                <c:pt idx="15896">
                  <c:v>22.077777777777801</c:v>
                </c:pt>
                <c:pt idx="15897">
                  <c:v>22.079166666666701</c:v>
                </c:pt>
                <c:pt idx="15898">
                  <c:v>22.080555555555598</c:v>
                </c:pt>
                <c:pt idx="15899">
                  <c:v>22.0819444444444</c:v>
                </c:pt>
                <c:pt idx="15900">
                  <c:v>22.0833333333333</c:v>
                </c:pt>
                <c:pt idx="15901">
                  <c:v>22.084722222222201</c:v>
                </c:pt>
                <c:pt idx="15902">
                  <c:v>22.086111111111101</c:v>
                </c:pt>
                <c:pt idx="15903">
                  <c:v>22.087499999999999</c:v>
                </c:pt>
                <c:pt idx="15904">
                  <c:v>22.088888888888899</c:v>
                </c:pt>
                <c:pt idx="15905">
                  <c:v>22.0902777777778</c:v>
                </c:pt>
                <c:pt idx="15906">
                  <c:v>22.091666666666701</c:v>
                </c:pt>
                <c:pt idx="15907">
                  <c:v>22.093055555555601</c:v>
                </c:pt>
                <c:pt idx="15908">
                  <c:v>22.094444444444399</c:v>
                </c:pt>
                <c:pt idx="15909">
                  <c:v>22.095833333333299</c:v>
                </c:pt>
                <c:pt idx="15910">
                  <c:v>22.0972222222222</c:v>
                </c:pt>
                <c:pt idx="15911">
                  <c:v>22.098611111111101</c:v>
                </c:pt>
                <c:pt idx="15912">
                  <c:v>22.1</c:v>
                </c:pt>
                <c:pt idx="15913">
                  <c:v>22.101388888888899</c:v>
                </c:pt>
                <c:pt idx="15914">
                  <c:v>22.102777777777799</c:v>
                </c:pt>
                <c:pt idx="15915">
                  <c:v>22.1041666666667</c:v>
                </c:pt>
                <c:pt idx="15916">
                  <c:v>22.1055555555556</c:v>
                </c:pt>
                <c:pt idx="15917">
                  <c:v>22.106944444444402</c:v>
                </c:pt>
                <c:pt idx="15918">
                  <c:v>22.108333333333299</c:v>
                </c:pt>
                <c:pt idx="15919">
                  <c:v>22.109722222222199</c:v>
                </c:pt>
                <c:pt idx="15920">
                  <c:v>22.1111111111111</c:v>
                </c:pt>
                <c:pt idx="15921">
                  <c:v>22.112500000000001</c:v>
                </c:pt>
                <c:pt idx="15922">
                  <c:v>22.113888888888901</c:v>
                </c:pt>
                <c:pt idx="15923">
                  <c:v>22.115277777777798</c:v>
                </c:pt>
                <c:pt idx="15924">
                  <c:v>22.116666666666699</c:v>
                </c:pt>
                <c:pt idx="15925">
                  <c:v>22.1180555555556</c:v>
                </c:pt>
                <c:pt idx="15926">
                  <c:v>22.119444444444401</c:v>
                </c:pt>
                <c:pt idx="15927">
                  <c:v>22.120833333333302</c:v>
                </c:pt>
                <c:pt idx="15928">
                  <c:v>22.122222222222199</c:v>
                </c:pt>
                <c:pt idx="15929">
                  <c:v>22.123611111111099</c:v>
                </c:pt>
                <c:pt idx="15930">
                  <c:v>22.125</c:v>
                </c:pt>
                <c:pt idx="15931">
                  <c:v>22.126388888888901</c:v>
                </c:pt>
                <c:pt idx="15932">
                  <c:v>22.127777777777801</c:v>
                </c:pt>
                <c:pt idx="15933">
                  <c:v>22.129166666666698</c:v>
                </c:pt>
                <c:pt idx="15934">
                  <c:v>22.130555555555599</c:v>
                </c:pt>
                <c:pt idx="15935">
                  <c:v>22.1319444444444</c:v>
                </c:pt>
                <c:pt idx="15936">
                  <c:v>22.133333333333301</c:v>
                </c:pt>
                <c:pt idx="15937">
                  <c:v>22.134722222222202</c:v>
                </c:pt>
                <c:pt idx="15938">
                  <c:v>22.136111111111099</c:v>
                </c:pt>
                <c:pt idx="15939">
                  <c:v>22.137499999999999</c:v>
                </c:pt>
                <c:pt idx="15940">
                  <c:v>22.1388888888889</c:v>
                </c:pt>
                <c:pt idx="15941">
                  <c:v>22.140277777777801</c:v>
                </c:pt>
                <c:pt idx="15942">
                  <c:v>22.141666666666701</c:v>
                </c:pt>
                <c:pt idx="15943">
                  <c:v>22.143055555555598</c:v>
                </c:pt>
                <c:pt idx="15944">
                  <c:v>22.1444444444444</c:v>
                </c:pt>
                <c:pt idx="15945">
                  <c:v>22.1458333333333</c:v>
                </c:pt>
                <c:pt idx="15946">
                  <c:v>22.147222222222201</c:v>
                </c:pt>
                <c:pt idx="15947">
                  <c:v>22.148611111111101</c:v>
                </c:pt>
                <c:pt idx="15948">
                  <c:v>22.15</c:v>
                </c:pt>
                <c:pt idx="15949">
                  <c:v>22.151388888888899</c:v>
                </c:pt>
                <c:pt idx="15950">
                  <c:v>22.1527777777778</c:v>
                </c:pt>
                <c:pt idx="15951">
                  <c:v>22.154166666666701</c:v>
                </c:pt>
                <c:pt idx="15952">
                  <c:v>22.155555555555601</c:v>
                </c:pt>
                <c:pt idx="15953">
                  <c:v>22.156944444444399</c:v>
                </c:pt>
                <c:pt idx="15954">
                  <c:v>22.158333333333299</c:v>
                </c:pt>
                <c:pt idx="15955">
                  <c:v>22.1597222222222</c:v>
                </c:pt>
                <c:pt idx="15956">
                  <c:v>22.161111111111101</c:v>
                </c:pt>
                <c:pt idx="15957">
                  <c:v>22.162500000000001</c:v>
                </c:pt>
                <c:pt idx="15958">
                  <c:v>22.163888888888899</c:v>
                </c:pt>
                <c:pt idx="15959">
                  <c:v>22.165277777777799</c:v>
                </c:pt>
                <c:pt idx="15960">
                  <c:v>22.1666666666667</c:v>
                </c:pt>
                <c:pt idx="15961">
                  <c:v>22.1680555555556</c:v>
                </c:pt>
                <c:pt idx="15962">
                  <c:v>22.169444444444402</c:v>
                </c:pt>
                <c:pt idx="15963">
                  <c:v>22.170833333333299</c:v>
                </c:pt>
                <c:pt idx="15964">
                  <c:v>22.172222222222199</c:v>
                </c:pt>
                <c:pt idx="15965">
                  <c:v>22.1736111111111</c:v>
                </c:pt>
                <c:pt idx="15966">
                  <c:v>22.175000000000001</c:v>
                </c:pt>
                <c:pt idx="15967">
                  <c:v>22.176388888888901</c:v>
                </c:pt>
                <c:pt idx="15968">
                  <c:v>22.177777777777798</c:v>
                </c:pt>
                <c:pt idx="15969">
                  <c:v>22.179166666666699</c:v>
                </c:pt>
                <c:pt idx="15970">
                  <c:v>22.1805555555556</c:v>
                </c:pt>
                <c:pt idx="15971">
                  <c:v>22.181944444444401</c:v>
                </c:pt>
                <c:pt idx="15972">
                  <c:v>22.183333333333302</c:v>
                </c:pt>
                <c:pt idx="15973">
                  <c:v>22.184722222222199</c:v>
                </c:pt>
                <c:pt idx="15974">
                  <c:v>22.186111111111099</c:v>
                </c:pt>
                <c:pt idx="15975">
                  <c:v>22.1875</c:v>
                </c:pt>
                <c:pt idx="15976">
                  <c:v>22.188888888888901</c:v>
                </c:pt>
                <c:pt idx="15977">
                  <c:v>22.190277777777801</c:v>
                </c:pt>
                <c:pt idx="15978">
                  <c:v>22.191666666666698</c:v>
                </c:pt>
                <c:pt idx="15979">
                  <c:v>22.193055555555599</c:v>
                </c:pt>
                <c:pt idx="15980">
                  <c:v>22.1944444444444</c:v>
                </c:pt>
                <c:pt idx="15981">
                  <c:v>22.195833333333301</c:v>
                </c:pt>
                <c:pt idx="15982">
                  <c:v>22.197222222222202</c:v>
                </c:pt>
                <c:pt idx="15983">
                  <c:v>22.198611111111099</c:v>
                </c:pt>
                <c:pt idx="15984">
                  <c:v>22.2</c:v>
                </c:pt>
                <c:pt idx="15985">
                  <c:v>22.2013888888889</c:v>
                </c:pt>
                <c:pt idx="15986">
                  <c:v>22.202777777777801</c:v>
                </c:pt>
                <c:pt idx="15987">
                  <c:v>22.204166666666701</c:v>
                </c:pt>
                <c:pt idx="15988">
                  <c:v>22.205555555555598</c:v>
                </c:pt>
                <c:pt idx="15989">
                  <c:v>22.2069444444444</c:v>
                </c:pt>
                <c:pt idx="15990">
                  <c:v>22.2083333333333</c:v>
                </c:pt>
                <c:pt idx="15991">
                  <c:v>22.209722222222201</c:v>
                </c:pt>
                <c:pt idx="15992">
                  <c:v>22.211111111111101</c:v>
                </c:pt>
                <c:pt idx="15993">
                  <c:v>22.212499999999999</c:v>
                </c:pt>
                <c:pt idx="15994">
                  <c:v>22.213888888888899</c:v>
                </c:pt>
                <c:pt idx="15995">
                  <c:v>22.2152777777778</c:v>
                </c:pt>
                <c:pt idx="15996">
                  <c:v>22.216666666666701</c:v>
                </c:pt>
                <c:pt idx="15997">
                  <c:v>22.218055555555601</c:v>
                </c:pt>
                <c:pt idx="15998">
                  <c:v>22.219444444444399</c:v>
                </c:pt>
                <c:pt idx="15999">
                  <c:v>22.220833333333299</c:v>
                </c:pt>
                <c:pt idx="16000">
                  <c:v>22.2222222222222</c:v>
                </c:pt>
                <c:pt idx="16001">
                  <c:v>22.223611111111101</c:v>
                </c:pt>
                <c:pt idx="16002">
                  <c:v>22.225000000000001</c:v>
                </c:pt>
                <c:pt idx="16003">
                  <c:v>22.226388888888899</c:v>
                </c:pt>
                <c:pt idx="16004">
                  <c:v>22.227777777777799</c:v>
                </c:pt>
                <c:pt idx="16005">
                  <c:v>22.2291666666667</c:v>
                </c:pt>
                <c:pt idx="16006">
                  <c:v>22.2305555555556</c:v>
                </c:pt>
                <c:pt idx="16007">
                  <c:v>22.231944444444402</c:v>
                </c:pt>
                <c:pt idx="16008">
                  <c:v>22.233333333333299</c:v>
                </c:pt>
                <c:pt idx="16009">
                  <c:v>22.234722222222199</c:v>
                </c:pt>
                <c:pt idx="16010">
                  <c:v>22.2361111111111</c:v>
                </c:pt>
                <c:pt idx="16011">
                  <c:v>22.237500000000001</c:v>
                </c:pt>
                <c:pt idx="16012">
                  <c:v>22.238888888888901</c:v>
                </c:pt>
                <c:pt idx="16013">
                  <c:v>22.240277777777798</c:v>
                </c:pt>
                <c:pt idx="16014">
                  <c:v>22.241666666666699</c:v>
                </c:pt>
                <c:pt idx="16015">
                  <c:v>22.2430555555556</c:v>
                </c:pt>
                <c:pt idx="16016">
                  <c:v>22.244444444444401</c:v>
                </c:pt>
                <c:pt idx="16017">
                  <c:v>22.245833333333302</c:v>
                </c:pt>
                <c:pt idx="16018">
                  <c:v>22.247222222222199</c:v>
                </c:pt>
                <c:pt idx="16019">
                  <c:v>22.248611111111099</c:v>
                </c:pt>
                <c:pt idx="16020">
                  <c:v>22.25</c:v>
                </c:pt>
                <c:pt idx="16021">
                  <c:v>22.251388888888901</c:v>
                </c:pt>
                <c:pt idx="16022">
                  <c:v>22.252777777777801</c:v>
                </c:pt>
                <c:pt idx="16023">
                  <c:v>22.254166666666698</c:v>
                </c:pt>
                <c:pt idx="16024">
                  <c:v>22.255555555555599</c:v>
                </c:pt>
                <c:pt idx="16025">
                  <c:v>22.2569444444444</c:v>
                </c:pt>
                <c:pt idx="16026">
                  <c:v>22.258333333333301</c:v>
                </c:pt>
                <c:pt idx="16027">
                  <c:v>22.259722222222202</c:v>
                </c:pt>
                <c:pt idx="16028">
                  <c:v>22.261111111111099</c:v>
                </c:pt>
                <c:pt idx="16029">
                  <c:v>22.262499999999999</c:v>
                </c:pt>
                <c:pt idx="16030">
                  <c:v>22.2638888888889</c:v>
                </c:pt>
                <c:pt idx="16031">
                  <c:v>22.265277777777801</c:v>
                </c:pt>
                <c:pt idx="16032">
                  <c:v>22.266666666666701</c:v>
                </c:pt>
                <c:pt idx="16033">
                  <c:v>22.268055555555598</c:v>
                </c:pt>
                <c:pt idx="16034">
                  <c:v>22.2694444444444</c:v>
                </c:pt>
                <c:pt idx="16035">
                  <c:v>22.2708333333333</c:v>
                </c:pt>
                <c:pt idx="16036">
                  <c:v>22.272222222222201</c:v>
                </c:pt>
                <c:pt idx="16037">
                  <c:v>22.273611111111101</c:v>
                </c:pt>
                <c:pt idx="16038">
                  <c:v>22.274999999999999</c:v>
                </c:pt>
                <c:pt idx="16039">
                  <c:v>22.276388888888899</c:v>
                </c:pt>
                <c:pt idx="16040">
                  <c:v>22.2777777777778</c:v>
                </c:pt>
                <c:pt idx="16041">
                  <c:v>22.279166666666701</c:v>
                </c:pt>
                <c:pt idx="16042">
                  <c:v>22.280555555555601</c:v>
                </c:pt>
                <c:pt idx="16043">
                  <c:v>22.281944444444399</c:v>
                </c:pt>
                <c:pt idx="16044">
                  <c:v>22.283333333333299</c:v>
                </c:pt>
                <c:pt idx="16045">
                  <c:v>22.2847222222222</c:v>
                </c:pt>
                <c:pt idx="16046">
                  <c:v>22.286111111111101</c:v>
                </c:pt>
                <c:pt idx="16047">
                  <c:v>22.287500000000001</c:v>
                </c:pt>
                <c:pt idx="16048">
                  <c:v>22.288888888888899</c:v>
                </c:pt>
                <c:pt idx="16049">
                  <c:v>22.290277777777799</c:v>
                </c:pt>
                <c:pt idx="16050">
                  <c:v>22.2916666666667</c:v>
                </c:pt>
                <c:pt idx="16051">
                  <c:v>22.2930555555556</c:v>
                </c:pt>
                <c:pt idx="16052">
                  <c:v>22.294444444444402</c:v>
                </c:pt>
                <c:pt idx="16053">
                  <c:v>22.295833333333299</c:v>
                </c:pt>
                <c:pt idx="16054">
                  <c:v>22.297222222222199</c:v>
                </c:pt>
                <c:pt idx="16055">
                  <c:v>22.2986111111111</c:v>
                </c:pt>
                <c:pt idx="16056">
                  <c:v>22.3</c:v>
                </c:pt>
                <c:pt idx="16057">
                  <c:v>22.301388888888901</c:v>
                </c:pt>
                <c:pt idx="16058">
                  <c:v>22.302777777777798</c:v>
                </c:pt>
                <c:pt idx="16059">
                  <c:v>22.304166666666699</c:v>
                </c:pt>
                <c:pt idx="16060">
                  <c:v>22.3055555555556</c:v>
                </c:pt>
                <c:pt idx="16061">
                  <c:v>22.306944444444401</c:v>
                </c:pt>
                <c:pt idx="16062">
                  <c:v>22.308333333333302</c:v>
                </c:pt>
                <c:pt idx="16063">
                  <c:v>22.309722222222199</c:v>
                </c:pt>
                <c:pt idx="16064">
                  <c:v>22.311111111111099</c:v>
                </c:pt>
                <c:pt idx="16065">
                  <c:v>22.3125</c:v>
                </c:pt>
                <c:pt idx="16066">
                  <c:v>22.313888888888901</c:v>
                </c:pt>
                <c:pt idx="16067">
                  <c:v>22.315277777777801</c:v>
                </c:pt>
                <c:pt idx="16068">
                  <c:v>22.316666666666698</c:v>
                </c:pt>
                <c:pt idx="16069">
                  <c:v>22.318055555555599</c:v>
                </c:pt>
                <c:pt idx="16070">
                  <c:v>22.3194444444444</c:v>
                </c:pt>
                <c:pt idx="16071">
                  <c:v>22.320833333333301</c:v>
                </c:pt>
                <c:pt idx="16072">
                  <c:v>22.322222222222202</c:v>
                </c:pt>
                <c:pt idx="16073">
                  <c:v>22.323611111111099</c:v>
                </c:pt>
                <c:pt idx="16074">
                  <c:v>22.324999999999999</c:v>
                </c:pt>
                <c:pt idx="16075">
                  <c:v>22.3263888888889</c:v>
                </c:pt>
                <c:pt idx="16076">
                  <c:v>22.327777777777801</c:v>
                </c:pt>
                <c:pt idx="16077">
                  <c:v>22.329166666666701</c:v>
                </c:pt>
                <c:pt idx="16078">
                  <c:v>22.330555555555598</c:v>
                </c:pt>
                <c:pt idx="16079">
                  <c:v>22.3319444444444</c:v>
                </c:pt>
                <c:pt idx="16080">
                  <c:v>22.3333333333333</c:v>
                </c:pt>
                <c:pt idx="16081">
                  <c:v>22.334722222222201</c:v>
                </c:pt>
                <c:pt idx="16082">
                  <c:v>22.336111111111101</c:v>
                </c:pt>
                <c:pt idx="16083">
                  <c:v>22.337499999999999</c:v>
                </c:pt>
                <c:pt idx="16084">
                  <c:v>22.338888888888899</c:v>
                </c:pt>
                <c:pt idx="16085">
                  <c:v>22.3402777777778</c:v>
                </c:pt>
                <c:pt idx="16086">
                  <c:v>22.341666666666701</c:v>
                </c:pt>
                <c:pt idx="16087">
                  <c:v>22.343055555555601</c:v>
                </c:pt>
                <c:pt idx="16088">
                  <c:v>22.344444444444399</c:v>
                </c:pt>
                <c:pt idx="16089">
                  <c:v>22.345833333333299</c:v>
                </c:pt>
                <c:pt idx="16090">
                  <c:v>22.3472222222222</c:v>
                </c:pt>
                <c:pt idx="16091">
                  <c:v>22.348611111111101</c:v>
                </c:pt>
                <c:pt idx="16092">
                  <c:v>22.35</c:v>
                </c:pt>
                <c:pt idx="16093">
                  <c:v>22.351388888888899</c:v>
                </c:pt>
                <c:pt idx="16094">
                  <c:v>22.352777777777799</c:v>
                </c:pt>
                <c:pt idx="16095">
                  <c:v>22.3541666666667</c:v>
                </c:pt>
                <c:pt idx="16096">
                  <c:v>22.3555555555556</c:v>
                </c:pt>
                <c:pt idx="16097">
                  <c:v>22.356944444444402</c:v>
                </c:pt>
                <c:pt idx="16098">
                  <c:v>22.358333333333299</c:v>
                </c:pt>
                <c:pt idx="16099">
                  <c:v>22.359722222222199</c:v>
                </c:pt>
                <c:pt idx="16100">
                  <c:v>22.3611111111111</c:v>
                </c:pt>
                <c:pt idx="16101">
                  <c:v>22.362500000000001</c:v>
                </c:pt>
                <c:pt idx="16102">
                  <c:v>22.363888888888901</c:v>
                </c:pt>
                <c:pt idx="16103">
                  <c:v>22.365277777777798</c:v>
                </c:pt>
                <c:pt idx="16104">
                  <c:v>22.366666666666699</c:v>
                </c:pt>
                <c:pt idx="16105">
                  <c:v>22.3680555555556</c:v>
                </c:pt>
                <c:pt idx="16106">
                  <c:v>22.369444444444401</c:v>
                </c:pt>
                <c:pt idx="16107">
                  <c:v>22.370833333333302</c:v>
                </c:pt>
                <c:pt idx="16108">
                  <c:v>22.372222222222199</c:v>
                </c:pt>
                <c:pt idx="16109">
                  <c:v>22.373611111111099</c:v>
                </c:pt>
                <c:pt idx="16110">
                  <c:v>22.375</c:v>
                </c:pt>
                <c:pt idx="16111">
                  <c:v>22.376388888888901</c:v>
                </c:pt>
                <c:pt idx="16112">
                  <c:v>22.377777777777801</c:v>
                </c:pt>
                <c:pt idx="16113">
                  <c:v>22.379166666666698</c:v>
                </c:pt>
                <c:pt idx="16114">
                  <c:v>22.380555555555599</c:v>
                </c:pt>
                <c:pt idx="16115">
                  <c:v>22.3819444444444</c:v>
                </c:pt>
                <c:pt idx="16116">
                  <c:v>22.383333333333301</c:v>
                </c:pt>
                <c:pt idx="16117">
                  <c:v>22.384722222222202</c:v>
                </c:pt>
                <c:pt idx="16118">
                  <c:v>22.386111111111099</c:v>
                </c:pt>
                <c:pt idx="16119">
                  <c:v>22.387499999999999</c:v>
                </c:pt>
                <c:pt idx="16120">
                  <c:v>22.3888888888889</c:v>
                </c:pt>
                <c:pt idx="16121">
                  <c:v>22.390277777777801</c:v>
                </c:pt>
                <c:pt idx="16122">
                  <c:v>22.391666666666701</c:v>
                </c:pt>
                <c:pt idx="16123">
                  <c:v>22.393055555555598</c:v>
                </c:pt>
                <c:pt idx="16124">
                  <c:v>22.3944444444444</c:v>
                </c:pt>
                <c:pt idx="16125">
                  <c:v>22.3958333333333</c:v>
                </c:pt>
                <c:pt idx="16126">
                  <c:v>22.397222222222201</c:v>
                </c:pt>
                <c:pt idx="16127">
                  <c:v>22.398611111111101</c:v>
                </c:pt>
                <c:pt idx="16128">
                  <c:v>22.4</c:v>
                </c:pt>
                <c:pt idx="16129">
                  <c:v>22.401388888888899</c:v>
                </c:pt>
                <c:pt idx="16130">
                  <c:v>22.4027777777778</c:v>
                </c:pt>
                <c:pt idx="16131">
                  <c:v>22.404166666666701</c:v>
                </c:pt>
                <c:pt idx="16132">
                  <c:v>22.405555555555601</c:v>
                </c:pt>
                <c:pt idx="16133">
                  <c:v>22.406944444444399</c:v>
                </c:pt>
                <c:pt idx="16134">
                  <c:v>22.408333333333299</c:v>
                </c:pt>
                <c:pt idx="16135">
                  <c:v>22.4097222222222</c:v>
                </c:pt>
                <c:pt idx="16136">
                  <c:v>22.411111111111101</c:v>
                </c:pt>
                <c:pt idx="16137">
                  <c:v>22.412500000000001</c:v>
                </c:pt>
                <c:pt idx="16138">
                  <c:v>22.413888888888899</c:v>
                </c:pt>
                <c:pt idx="16139">
                  <c:v>22.415277777777799</c:v>
                </c:pt>
                <c:pt idx="16140">
                  <c:v>22.4166666666667</c:v>
                </c:pt>
                <c:pt idx="16141">
                  <c:v>22.4180555555556</c:v>
                </c:pt>
                <c:pt idx="16142">
                  <c:v>22.419444444444402</c:v>
                </c:pt>
                <c:pt idx="16143">
                  <c:v>22.420833333333299</c:v>
                </c:pt>
                <c:pt idx="16144">
                  <c:v>22.422222222222199</c:v>
                </c:pt>
                <c:pt idx="16145">
                  <c:v>22.4236111111111</c:v>
                </c:pt>
                <c:pt idx="16146">
                  <c:v>22.425000000000001</c:v>
                </c:pt>
                <c:pt idx="16147">
                  <c:v>22.426388888888901</c:v>
                </c:pt>
                <c:pt idx="16148">
                  <c:v>22.427777777777798</c:v>
                </c:pt>
                <c:pt idx="16149">
                  <c:v>22.429166666666699</c:v>
                </c:pt>
                <c:pt idx="16150">
                  <c:v>22.4305555555556</c:v>
                </c:pt>
                <c:pt idx="16151">
                  <c:v>22.431944444444401</c:v>
                </c:pt>
                <c:pt idx="16152">
                  <c:v>22.433333333333302</c:v>
                </c:pt>
                <c:pt idx="16153">
                  <c:v>22.434722222222199</c:v>
                </c:pt>
                <c:pt idx="16154">
                  <c:v>22.436111111111099</c:v>
                </c:pt>
                <c:pt idx="16155">
                  <c:v>22.4375</c:v>
                </c:pt>
                <c:pt idx="16156">
                  <c:v>22.438888888888901</c:v>
                </c:pt>
                <c:pt idx="16157">
                  <c:v>22.440277777777801</c:v>
                </c:pt>
                <c:pt idx="16158">
                  <c:v>22.441666666666698</c:v>
                </c:pt>
                <c:pt idx="16159">
                  <c:v>22.443055555555599</c:v>
                </c:pt>
                <c:pt idx="16160">
                  <c:v>22.4444444444444</c:v>
                </c:pt>
                <c:pt idx="16161">
                  <c:v>22.445833333333301</c:v>
                </c:pt>
                <c:pt idx="16162">
                  <c:v>22.447222222222202</c:v>
                </c:pt>
                <c:pt idx="16163">
                  <c:v>22.448611111111099</c:v>
                </c:pt>
                <c:pt idx="16164">
                  <c:v>22.45</c:v>
                </c:pt>
                <c:pt idx="16165">
                  <c:v>22.4513888888889</c:v>
                </c:pt>
                <c:pt idx="16166">
                  <c:v>22.452777777777801</c:v>
                </c:pt>
                <c:pt idx="16167">
                  <c:v>22.454166666666701</c:v>
                </c:pt>
                <c:pt idx="16168">
                  <c:v>22.455555555555598</c:v>
                </c:pt>
                <c:pt idx="16169">
                  <c:v>22.4569444444444</c:v>
                </c:pt>
                <c:pt idx="16170">
                  <c:v>22.4583333333333</c:v>
                </c:pt>
                <c:pt idx="16171">
                  <c:v>22.459722222222201</c:v>
                </c:pt>
                <c:pt idx="16172">
                  <c:v>22.461111111111101</c:v>
                </c:pt>
                <c:pt idx="16173">
                  <c:v>22.462499999999999</c:v>
                </c:pt>
                <c:pt idx="16174">
                  <c:v>22.463888888888899</c:v>
                </c:pt>
                <c:pt idx="16175">
                  <c:v>22.4652777777778</c:v>
                </c:pt>
                <c:pt idx="16176">
                  <c:v>22.466666666666701</c:v>
                </c:pt>
                <c:pt idx="16177">
                  <c:v>22.468055555555601</c:v>
                </c:pt>
                <c:pt idx="16178">
                  <c:v>22.469444444444399</c:v>
                </c:pt>
                <c:pt idx="16179">
                  <c:v>22.470833333333299</c:v>
                </c:pt>
                <c:pt idx="16180">
                  <c:v>22.4722222222222</c:v>
                </c:pt>
                <c:pt idx="16181">
                  <c:v>22.473611111111101</c:v>
                </c:pt>
                <c:pt idx="16182">
                  <c:v>22.475000000000001</c:v>
                </c:pt>
                <c:pt idx="16183">
                  <c:v>22.476388888888899</c:v>
                </c:pt>
                <c:pt idx="16184">
                  <c:v>22.477777777777799</c:v>
                </c:pt>
                <c:pt idx="16185">
                  <c:v>22.4791666666667</c:v>
                </c:pt>
                <c:pt idx="16186">
                  <c:v>22.4805555555556</c:v>
                </c:pt>
                <c:pt idx="16187">
                  <c:v>22.481944444444402</c:v>
                </c:pt>
                <c:pt idx="16188">
                  <c:v>22.483333333333299</c:v>
                </c:pt>
                <c:pt idx="16189">
                  <c:v>22.484722222222199</c:v>
                </c:pt>
                <c:pt idx="16190">
                  <c:v>22.4861111111111</c:v>
                </c:pt>
                <c:pt idx="16191">
                  <c:v>22.487500000000001</c:v>
                </c:pt>
                <c:pt idx="16192">
                  <c:v>22.488888888888901</c:v>
                </c:pt>
                <c:pt idx="16193">
                  <c:v>22.490277777777798</c:v>
                </c:pt>
                <c:pt idx="16194">
                  <c:v>22.491666666666699</c:v>
                </c:pt>
                <c:pt idx="16195">
                  <c:v>22.4930555555556</c:v>
                </c:pt>
                <c:pt idx="16196">
                  <c:v>22.494444444444401</c:v>
                </c:pt>
                <c:pt idx="16197">
                  <c:v>22.495833333333302</c:v>
                </c:pt>
                <c:pt idx="16198">
                  <c:v>22.497222222222199</c:v>
                </c:pt>
                <c:pt idx="16199">
                  <c:v>22.498611111111099</c:v>
                </c:pt>
                <c:pt idx="16200">
                  <c:v>22.5</c:v>
                </c:pt>
                <c:pt idx="16201">
                  <c:v>22.501388888888901</c:v>
                </c:pt>
                <c:pt idx="16202">
                  <c:v>22.502777777777801</c:v>
                </c:pt>
                <c:pt idx="16203">
                  <c:v>22.504166666666698</c:v>
                </c:pt>
                <c:pt idx="16204">
                  <c:v>22.505555555555599</c:v>
                </c:pt>
                <c:pt idx="16205">
                  <c:v>22.5069444444444</c:v>
                </c:pt>
                <c:pt idx="16206">
                  <c:v>22.508333333333301</c:v>
                </c:pt>
                <c:pt idx="16207">
                  <c:v>22.509722222222202</c:v>
                </c:pt>
                <c:pt idx="16208">
                  <c:v>22.511111111111099</c:v>
                </c:pt>
                <c:pt idx="16209">
                  <c:v>22.512499999999999</c:v>
                </c:pt>
                <c:pt idx="16210">
                  <c:v>22.5138888888889</c:v>
                </c:pt>
                <c:pt idx="16211">
                  <c:v>22.515277777777801</c:v>
                </c:pt>
                <c:pt idx="16212">
                  <c:v>22.516666666666701</c:v>
                </c:pt>
                <c:pt idx="16213">
                  <c:v>22.518055555555598</c:v>
                </c:pt>
                <c:pt idx="16214">
                  <c:v>22.5194444444444</c:v>
                </c:pt>
                <c:pt idx="16215">
                  <c:v>22.5208333333333</c:v>
                </c:pt>
                <c:pt idx="16216">
                  <c:v>22.522222222222201</c:v>
                </c:pt>
                <c:pt idx="16217">
                  <c:v>22.523611111111101</c:v>
                </c:pt>
                <c:pt idx="16218">
                  <c:v>22.524999999999999</c:v>
                </c:pt>
                <c:pt idx="16219">
                  <c:v>22.526388888888899</c:v>
                </c:pt>
                <c:pt idx="16220">
                  <c:v>22.5277777777778</c:v>
                </c:pt>
                <c:pt idx="16221">
                  <c:v>22.529166666666701</c:v>
                </c:pt>
                <c:pt idx="16222">
                  <c:v>22.530555555555601</c:v>
                </c:pt>
                <c:pt idx="16223">
                  <c:v>22.531944444444399</c:v>
                </c:pt>
                <c:pt idx="16224">
                  <c:v>22.533333333333299</c:v>
                </c:pt>
                <c:pt idx="16225">
                  <c:v>22.5347222222222</c:v>
                </c:pt>
                <c:pt idx="16226">
                  <c:v>22.536111111111101</c:v>
                </c:pt>
                <c:pt idx="16227">
                  <c:v>22.537500000000001</c:v>
                </c:pt>
                <c:pt idx="16228">
                  <c:v>22.538888888888899</c:v>
                </c:pt>
                <c:pt idx="16229">
                  <c:v>22.540277777777799</c:v>
                </c:pt>
                <c:pt idx="16230">
                  <c:v>22.5416666666667</c:v>
                </c:pt>
                <c:pt idx="16231">
                  <c:v>22.5430555555556</c:v>
                </c:pt>
                <c:pt idx="16232">
                  <c:v>22.544444444444402</c:v>
                </c:pt>
                <c:pt idx="16233">
                  <c:v>22.545833333333299</c:v>
                </c:pt>
                <c:pt idx="16234">
                  <c:v>22.547222222222199</c:v>
                </c:pt>
                <c:pt idx="16235">
                  <c:v>22.5486111111111</c:v>
                </c:pt>
                <c:pt idx="16236">
                  <c:v>22.55</c:v>
                </c:pt>
                <c:pt idx="16237">
                  <c:v>22.551388888888901</c:v>
                </c:pt>
                <c:pt idx="16238">
                  <c:v>22.552777777777798</c:v>
                </c:pt>
                <c:pt idx="16239">
                  <c:v>22.554166666666699</c:v>
                </c:pt>
                <c:pt idx="16240">
                  <c:v>22.5555555555556</c:v>
                </c:pt>
                <c:pt idx="16241">
                  <c:v>22.556944444444401</c:v>
                </c:pt>
                <c:pt idx="16242">
                  <c:v>22.558333333333302</c:v>
                </c:pt>
                <c:pt idx="16243">
                  <c:v>22.559722222222199</c:v>
                </c:pt>
                <c:pt idx="16244">
                  <c:v>22.561111111111099</c:v>
                </c:pt>
                <c:pt idx="16245">
                  <c:v>22.5625</c:v>
                </c:pt>
                <c:pt idx="16246">
                  <c:v>22.563888888888901</c:v>
                </c:pt>
                <c:pt idx="16247">
                  <c:v>22.565277777777801</c:v>
                </c:pt>
                <c:pt idx="16248">
                  <c:v>22.566666666666698</c:v>
                </c:pt>
                <c:pt idx="16249">
                  <c:v>22.568055555555599</c:v>
                </c:pt>
                <c:pt idx="16250">
                  <c:v>22.5694444444444</c:v>
                </c:pt>
                <c:pt idx="16251">
                  <c:v>22.570833333333301</c:v>
                </c:pt>
                <c:pt idx="16252">
                  <c:v>22.572222222222202</c:v>
                </c:pt>
                <c:pt idx="16253">
                  <c:v>22.573611111111099</c:v>
                </c:pt>
                <c:pt idx="16254">
                  <c:v>22.574999999999999</c:v>
                </c:pt>
                <c:pt idx="16255">
                  <c:v>22.5763888888889</c:v>
                </c:pt>
                <c:pt idx="16256">
                  <c:v>22.577777777777801</c:v>
                </c:pt>
                <c:pt idx="16257">
                  <c:v>22.579166666666701</c:v>
                </c:pt>
                <c:pt idx="16258">
                  <c:v>22.580555555555598</c:v>
                </c:pt>
                <c:pt idx="16259">
                  <c:v>22.5819444444444</c:v>
                </c:pt>
                <c:pt idx="16260">
                  <c:v>22.5833333333333</c:v>
                </c:pt>
                <c:pt idx="16261">
                  <c:v>22.584722222222201</c:v>
                </c:pt>
                <c:pt idx="16262">
                  <c:v>22.586111111111101</c:v>
                </c:pt>
                <c:pt idx="16263">
                  <c:v>22.587499999999999</c:v>
                </c:pt>
                <c:pt idx="16264">
                  <c:v>22.588888888888899</c:v>
                </c:pt>
                <c:pt idx="16265">
                  <c:v>22.5902777777778</c:v>
                </c:pt>
                <c:pt idx="16266">
                  <c:v>22.591666666666701</c:v>
                </c:pt>
                <c:pt idx="16267">
                  <c:v>22.593055555555601</c:v>
                </c:pt>
                <c:pt idx="16268">
                  <c:v>22.594444444444399</c:v>
                </c:pt>
                <c:pt idx="16269">
                  <c:v>22.595833333333299</c:v>
                </c:pt>
                <c:pt idx="16270">
                  <c:v>22.5972222222222</c:v>
                </c:pt>
                <c:pt idx="16271">
                  <c:v>22.598611111111101</c:v>
                </c:pt>
                <c:pt idx="16272">
                  <c:v>22.6</c:v>
                </c:pt>
                <c:pt idx="16273">
                  <c:v>22.601388888888899</c:v>
                </c:pt>
                <c:pt idx="16274">
                  <c:v>22.602777777777799</c:v>
                </c:pt>
                <c:pt idx="16275">
                  <c:v>22.6041666666667</c:v>
                </c:pt>
                <c:pt idx="16276">
                  <c:v>22.6055555555556</c:v>
                </c:pt>
                <c:pt idx="16277">
                  <c:v>22.606944444444402</c:v>
                </c:pt>
                <c:pt idx="16278">
                  <c:v>22.608333333333299</c:v>
                </c:pt>
                <c:pt idx="16279">
                  <c:v>22.609722222222199</c:v>
                </c:pt>
                <c:pt idx="16280">
                  <c:v>22.6111111111111</c:v>
                </c:pt>
                <c:pt idx="16281">
                  <c:v>22.612500000000001</c:v>
                </c:pt>
                <c:pt idx="16282">
                  <c:v>22.613888888888901</c:v>
                </c:pt>
                <c:pt idx="16283">
                  <c:v>22.615277777777798</c:v>
                </c:pt>
                <c:pt idx="16284">
                  <c:v>22.616666666666699</c:v>
                </c:pt>
                <c:pt idx="16285">
                  <c:v>22.6180555555556</c:v>
                </c:pt>
                <c:pt idx="16286">
                  <c:v>22.619444444444401</c:v>
                </c:pt>
                <c:pt idx="16287">
                  <c:v>22.620833333333302</c:v>
                </c:pt>
                <c:pt idx="16288">
                  <c:v>22.622222222222199</c:v>
                </c:pt>
                <c:pt idx="16289">
                  <c:v>22.623611111111099</c:v>
                </c:pt>
                <c:pt idx="16290">
                  <c:v>22.625</c:v>
                </c:pt>
                <c:pt idx="16291">
                  <c:v>22.626388888888901</c:v>
                </c:pt>
                <c:pt idx="16292">
                  <c:v>22.627777777777801</c:v>
                </c:pt>
                <c:pt idx="16293">
                  <c:v>22.629166666666698</c:v>
                </c:pt>
                <c:pt idx="16294">
                  <c:v>22.630555555555599</c:v>
                </c:pt>
                <c:pt idx="16295">
                  <c:v>22.6319444444444</c:v>
                </c:pt>
                <c:pt idx="16296">
                  <c:v>22.633333333333301</c:v>
                </c:pt>
                <c:pt idx="16297">
                  <c:v>22.634722222222202</c:v>
                </c:pt>
                <c:pt idx="16298">
                  <c:v>22.636111111111099</c:v>
                </c:pt>
                <c:pt idx="16299">
                  <c:v>22.637499999999999</c:v>
                </c:pt>
                <c:pt idx="16300">
                  <c:v>22.6388888888889</c:v>
                </c:pt>
                <c:pt idx="16301">
                  <c:v>22.640277777777801</c:v>
                </c:pt>
                <c:pt idx="16302">
                  <c:v>22.641666666666701</c:v>
                </c:pt>
                <c:pt idx="16303">
                  <c:v>22.643055555555598</c:v>
                </c:pt>
                <c:pt idx="16304">
                  <c:v>22.6444444444444</c:v>
                </c:pt>
                <c:pt idx="16305">
                  <c:v>22.6458333333333</c:v>
                </c:pt>
                <c:pt idx="16306">
                  <c:v>22.647222222222201</c:v>
                </c:pt>
                <c:pt idx="16307">
                  <c:v>22.648611111111101</c:v>
                </c:pt>
                <c:pt idx="16308">
                  <c:v>22.65</c:v>
                </c:pt>
                <c:pt idx="16309">
                  <c:v>22.651388888888899</c:v>
                </c:pt>
                <c:pt idx="16310">
                  <c:v>22.6527777777778</c:v>
                </c:pt>
                <c:pt idx="16311">
                  <c:v>22.654166666666701</c:v>
                </c:pt>
                <c:pt idx="16312">
                  <c:v>22.655555555555601</c:v>
                </c:pt>
                <c:pt idx="16313">
                  <c:v>22.656944444444399</c:v>
                </c:pt>
                <c:pt idx="16314">
                  <c:v>22.658333333333299</c:v>
                </c:pt>
                <c:pt idx="16315">
                  <c:v>22.6597222222222</c:v>
                </c:pt>
                <c:pt idx="16316">
                  <c:v>22.661111111111101</c:v>
                </c:pt>
                <c:pt idx="16317">
                  <c:v>22.662500000000001</c:v>
                </c:pt>
                <c:pt idx="16318">
                  <c:v>22.663888888888899</c:v>
                </c:pt>
                <c:pt idx="16319">
                  <c:v>22.665277777777799</c:v>
                </c:pt>
                <c:pt idx="16320">
                  <c:v>22.6666666666667</c:v>
                </c:pt>
                <c:pt idx="16321">
                  <c:v>22.6680555555556</c:v>
                </c:pt>
                <c:pt idx="16322">
                  <c:v>22.669444444444402</c:v>
                </c:pt>
                <c:pt idx="16323">
                  <c:v>22.670833333333299</c:v>
                </c:pt>
                <c:pt idx="16324">
                  <c:v>22.672222222222199</c:v>
                </c:pt>
                <c:pt idx="16325">
                  <c:v>22.6736111111111</c:v>
                </c:pt>
                <c:pt idx="16326">
                  <c:v>22.675000000000001</c:v>
                </c:pt>
                <c:pt idx="16327">
                  <c:v>22.676388888888901</c:v>
                </c:pt>
                <c:pt idx="16328">
                  <c:v>22.677777777777798</c:v>
                </c:pt>
                <c:pt idx="16329">
                  <c:v>22.679166666666699</c:v>
                </c:pt>
                <c:pt idx="16330">
                  <c:v>22.6805555555556</c:v>
                </c:pt>
                <c:pt idx="16331">
                  <c:v>22.681944444444401</c:v>
                </c:pt>
                <c:pt idx="16332">
                  <c:v>22.683333333333302</c:v>
                </c:pt>
                <c:pt idx="16333">
                  <c:v>22.684722222222199</c:v>
                </c:pt>
                <c:pt idx="16334">
                  <c:v>22.686111111111099</c:v>
                </c:pt>
                <c:pt idx="16335">
                  <c:v>22.6875</c:v>
                </c:pt>
                <c:pt idx="16336">
                  <c:v>22.688888888888901</c:v>
                </c:pt>
                <c:pt idx="16337">
                  <c:v>22.690277777777801</c:v>
                </c:pt>
                <c:pt idx="16338">
                  <c:v>22.691666666666698</c:v>
                </c:pt>
                <c:pt idx="16339">
                  <c:v>22.693055555555599</c:v>
                </c:pt>
                <c:pt idx="16340">
                  <c:v>22.6944444444444</c:v>
                </c:pt>
                <c:pt idx="16341">
                  <c:v>22.695833333333301</c:v>
                </c:pt>
                <c:pt idx="16342">
                  <c:v>22.697222222222202</c:v>
                </c:pt>
                <c:pt idx="16343">
                  <c:v>22.698611111111099</c:v>
                </c:pt>
                <c:pt idx="16344">
                  <c:v>22.7</c:v>
                </c:pt>
                <c:pt idx="16345">
                  <c:v>22.7013888888889</c:v>
                </c:pt>
                <c:pt idx="16346">
                  <c:v>22.702777777777801</c:v>
                </c:pt>
                <c:pt idx="16347">
                  <c:v>22.704166666666701</c:v>
                </c:pt>
                <c:pt idx="16348">
                  <c:v>22.705555555555598</c:v>
                </c:pt>
                <c:pt idx="16349">
                  <c:v>22.7069444444444</c:v>
                </c:pt>
                <c:pt idx="16350">
                  <c:v>22.7083333333333</c:v>
                </c:pt>
                <c:pt idx="16351">
                  <c:v>22.709722222222201</c:v>
                </c:pt>
                <c:pt idx="16352">
                  <c:v>22.711111111111101</c:v>
                </c:pt>
                <c:pt idx="16353">
                  <c:v>22.712499999999999</c:v>
                </c:pt>
                <c:pt idx="16354">
                  <c:v>22.713888888888899</c:v>
                </c:pt>
                <c:pt idx="16355">
                  <c:v>22.7152777777778</c:v>
                </c:pt>
                <c:pt idx="16356">
                  <c:v>22.716666666666701</c:v>
                </c:pt>
                <c:pt idx="16357">
                  <c:v>22.718055555555601</c:v>
                </c:pt>
                <c:pt idx="16358">
                  <c:v>22.719444444444399</c:v>
                </c:pt>
                <c:pt idx="16359">
                  <c:v>22.720833333333299</c:v>
                </c:pt>
                <c:pt idx="16360">
                  <c:v>22.7222222222222</c:v>
                </c:pt>
                <c:pt idx="16361">
                  <c:v>22.723611111111101</c:v>
                </c:pt>
                <c:pt idx="16362">
                  <c:v>22.725000000000001</c:v>
                </c:pt>
                <c:pt idx="16363">
                  <c:v>22.726388888888899</c:v>
                </c:pt>
                <c:pt idx="16364">
                  <c:v>22.727777777777799</c:v>
                </c:pt>
                <c:pt idx="16365">
                  <c:v>22.7291666666667</c:v>
                </c:pt>
                <c:pt idx="16366">
                  <c:v>22.7305555555556</c:v>
                </c:pt>
                <c:pt idx="16367">
                  <c:v>22.731944444444402</c:v>
                </c:pt>
                <c:pt idx="16368">
                  <c:v>22.733333333333299</c:v>
                </c:pt>
                <c:pt idx="16369">
                  <c:v>22.734722222222199</c:v>
                </c:pt>
                <c:pt idx="16370">
                  <c:v>22.7361111111111</c:v>
                </c:pt>
                <c:pt idx="16371">
                  <c:v>22.737500000000001</c:v>
                </c:pt>
                <c:pt idx="16372">
                  <c:v>22.738888888888901</c:v>
                </c:pt>
                <c:pt idx="16373">
                  <c:v>22.740277777777798</c:v>
                </c:pt>
                <c:pt idx="16374">
                  <c:v>22.741666666666699</c:v>
                </c:pt>
                <c:pt idx="16375">
                  <c:v>22.7430555555556</c:v>
                </c:pt>
                <c:pt idx="16376">
                  <c:v>22.744444444444401</c:v>
                </c:pt>
                <c:pt idx="16377">
                  <c:v>22.745833333333302</c:v>
                </c:pt>
                <c:pt idx="16378">
                  <c:v>22.747222222222199</c:v>
                </c:pt>
                <c:pt idx="16379">
                  <c:v>22.748611111111099</c:v>
                </c:pt>
                <c:pt idx="16380">
                  <c:v>22.75</c:v>
                </c:pt>
                <c:pt idx="16381">
                  <c:v>22.751388888888901</c:v>
                </c:pt>
                <c:pt idx="16382">
                  <c:v>22.752777777777801</c:v>
                </c:pt>
                <c:pt idx="16383">
                  <c:v>22.754166666666698</c:v>
                </c:pt>
                <c:pt idx="16384">
                  <c:v>22.755555555555599</c:v>
                </c:pt>
                <c:pt idx="16385">
                  <c:v>22.7569444444444</c:v>
                </c:pt>
                <c:pt idx="16386">
                  <c:v>22.758333333333301</c:v>
                </c:pt>
                <c:pt idx="16387">
                  <c:v>22.759722222222202</c:v>
                </c:pt>
                <c:pt idx="16388">
                  <c:v>22.761111111111099</c:v>
                </c:pt>
                <c:pt idx="16389">
                  <c:v>22.762499999999999</c:v>
                </c:pt>
                <c:pt idx="16390">
                  <c:v>22.7638888888889</c:v>
                </c:pt>
                <c:pt idx="16391">
                  <c:v>22.765277777777801</c:v>
                </c:pt>
                <c:pt idx="16392">
                  <c:v>22.766666666666701</c:v>
                </c:pt>
                <c:pt idx="16393">
                  <c:v>22.768055555555598</c:v>
                </c:pt>
                <c:pt idx="16394">
                  <c:v>22.7694444444444</c:v>
                </c:pt>
                <c:pt idx="16395">
                  <c:v>22.7708333333333</c:v>
                </c:pt>
                <c:pt idx="16396">
                  <c:v>22.772222222222201</c:v>
                </c:pt>
                <c:pt idx="16397">
                  <c:v>22.773611111111101</c:v>
                </c:pt>
                <c:pt idx="16398">
                  <c:v>22.774999999999999</c:v>
                </c:pt>
                <c:pt idx="16399">
                  <c:v>22.776388888888899</c:v>
                </c:pt>
                <c:pt idx="16400">
                  <c:v>22.7777777777778</c:v>
                </c:pt>
                <c:pt idx="16401">
                  <c:v>22.779166666666701</c:v>
                </c:pt>
                <c:pt idx="16402">
                  <c:v>22.780555555555601</c:v>
                </c:pt>
                <c:pt idx="16403">
                  <c:v>22.781944444444399</c:v>
                </c:pt>
                <c:pt idx="16404">
                  <c:v>22.783333333333299</c:v>
                </c:pt>
                <c:pt idx="16405">
                  <c:v>22.7847222222222</c:v>
                </c:pt>
                <c:pt idx="16406">
                  <c:v>22.786111111111101</c:v>
                </c:pt>
                <c:pt idx="16407">
                  <c:v>22.787500000000001</c:v>
                </c:pt>
                <c:pt idx="16408">
                  <c:v>22.788888888888899</c:v>
                </c:pt>
                <c:pt idx="16409">
                  <c:v>22.790277777777799</c:v>
                </c:pt>
                <c:pt idx="16410">
                  <c:v>22.7916666666667</c:v>
                </c:pt>
                <c:pt idx="16411">
                  <c:v>22.7930555555556</c:v>
                </c:pt>
                <c:pt idx="16412">
                  <c:v>22.794444444444402</c:v>
                </c:pt>
                <c:pt idx="16413">
                  <c:v>22.795833333333299</c:v>
                </c:pt>
                <c:pt idx="16414">
                  <c:v>22.797222222222199</c:v>
                </c:pt>
                <c:pt idx="16415">
                  <c:v>22.7986111111111</c:v>
                </c:pt>
                <c:pt idx="16416">
                  <c:v>22.8</c:v>
                </c:pt>
                <c:pt idx="16417">
                  <c:v>22.801388888888901</c:v>
                </c:pt>
                <c:pt idx="16418">
                  <c:v>22.802777777777798</c:v>
                </c:pt>
                <c:pt idx="16419">
                  <c:v>22.804166666666699</c:v>
                </c:pt>
                <c:pt idx="16420">
                  <c:v>22.8055555555556</c:v>
                </c:pt>
                <c:pt idx="16421">
                  <c:v>22.806944444444401</c:v>
                </c:pt>
                <c:pt idx="16422">
                  <c:v>22.808333333333302</c:v>
                </c:pt>
                <c:pt idx="16423">
                  <c:v>22.809722222222199</c:v>
                </c:pt>
                <c:pt idx="16424">
                  <c:v>22.811111111111099</c:v>
                </c:pt>
                <c:pt idx="16425">
                  <c:v>22.8125</c:v>
                </c:pt>
                <c:pt idx="16426">
                  <c:v>22.813888888888901</c:v>
                </c:pt>
                <c:pt idx="16427">
                  <c:v>22.815277777777801</c:v>
                </c:pt>
                <c:pt idx="16428">
                  <c:v>22.816666666666698</c:v>
                </c:pt>
                <c:pt idx="16429">
                  <c:v>22.818055555555599</c:v>
                </c:pt>
                <c:pt idx="16430">
                  <c:v>22.8194444444444</c:v>
                </c:pt>
                <c:pt idx="16431">
                  <c:v>22.820833333333301</c:v>
                </c:pt>
                <c:pt idx="16432">
                  <c:v>22.822222222222202</c:v>
                </c:pt>
                <c:pt idx="16433">
                  <c:v>22.823611111111099</c:v>
                </c:pt>
                <c:pt idx="16434">
                  <c:v>22.824999999999999</c:v>
                </c:pt>
                <c:pt idx="16435">
                  <c:v>22.8263888888889</c:v>
                </c:pt>
                <c:pt idx="16436">
                  <c:v>22.827777777777801</c:v>
                </c:pt>
                <c:pt idx="16437">
                  <c:v>22.829166666666701</c:v>
                </c:pt>
                <c:pt idx="16438">
                  <c:v>22.830555555555598</c:v>
                </c:pt>
                <c:pt idx="16439">
                  <c:v>22.8319444444444</c:v>
                </c:pt>
                <c:pt idx="16440">
                  <c:v>22.8333333333333</c:v>
                </c:pt>
                <c:pt idx="16441">
                  <c:v>22.834722222222201</c:v>
                </c:pt>
                <c:pt idx="16442">
                  <c:v>22.836111111111101</c:v>
                </c:pt>
                <c:pt idx="16443">
                  <c:v>22.837499999999999</c:v>
                </c:pt>
                <c:pt idx="16444">
                  <c:v>22.838888888888899</c:v>
                </c:pt>
                <c:pt idx="16445">
                  <c:v>22.8402777777778</c:v>
                </c:pt>
                <c:pt idx="16446">
                  <c:v>22.841666666666701</c:v>
                </c:pt>
                <c:pt idx="16447">
                  <c:v>22.843055555555601</c:v>
                </c:pt>
                <c:pt idx="16448">
                  <c:v>22.844444444444399</c:v>
                </c:pt>
                <c:pt idx="16449">
                  <c:v>22.845833333333299</c:v>
                </c:pt>
                <c:pt idx="16450">
                  <c:v>22.8472222222222</c:v>
                </c:pt>
                <c:pt idx="16451">
                  <c:v>22.848611111111101</c:v>
                </c:pt>
                <c:pt idx="16452">
                  <c:v>22.85</c:v>
                </c:pt>
                <c:pt idx="16453">
                  <c:v>22.851388888888899</c:v>
                </c:pt>
                <c:pt idx="16454">
                  <c:v>22.852777777777799</c:v>
                </c:pt>
                <c:pt idx="16455">
                  <c:v>22.8541666666667</c:v>
                </c:pt>
                <c:pt idx="16456">
                  <c:v>22.8555555555556</c:v>
                </c:pt>
                <c:pt idx="16457">
                  <c:v>22.856944444444402</c:v>
                </c:pt>
                <c:pt idx="16458">
                  <c:v>22.858333333333299</c:v>
                </c:pt>
                <c:pt idx="16459">
                  <c:v>22.859722222222199</c:v>
                </c:pt>
                <c:pt idx="16460">
                  <c:v>22.8611111111111</c:v>
                </c:pt>
                <c:pt idx="16461">
                  <c:v>22.862500000000001</c:v>
                </c:pt>
                <c:pt idx="16462">
                  <c:v>22.863888888888901</c:v>
                </c:pt>
                <c:pt idx="16463">
                  <c:v>22.865277777777798</c:v>
                </c:pt>
                <c:pt idx="16464">
                  <c:v>22.866666666666699</c:v>
                </c:pt>
                <c:pt idx="16465">
                  <c:v>22.8680555555556</c:v>
                </c:pt>
                <c:pt idx="16466">
                  <c:v>22.869444444444401</c:v>
                </c:pt>
                <c:pt idx="16467">
                  <c:v>22.870833333333302</c:v>
                </c:pt>
                <c:pt idx="16468">
                  <c:v>22.872222222222199</c:v>
                </c:pt>
                <c:pt idx="16469">
                  <c:v>22.873611111111099</c:v>
                </c:pt>
                <c:pt idx="16470">
                  <c:v>22.875</c:v>
                </c:pt>
                <c:pt idx="16471">
                  <c:v>22.876388888888901</c:v>
                </c:pt>
                <c:pt idx="16472">
                  <c:v>22.877777777777801</c:v>
                </c:pt>
                <c:pt idx="16473">
                  <c:v>22.879166666666698</c:v>
                </c:pt>
                <c:pt idx="16474">
                  <c:v>22.880555555555599</c:v>
                </c:pt>
                <c:pt idx="16475">
                  <c:v>22.8819444444444</c:v>
                </c:pt>
                <c:pt idx="16476">
                  <c:v>22.883333333333301</c:v>
                </c:pt>
                <c:pt idx="16477">
                  <c:v>22.884722222222202</c:v>
                </c:pt>
                <c:pt idx="16478">
                  <c:v>22.886111111111099</c:v>
                </c:pt>
                <c:pt idx="16479">
                  <c:v>22.887499999999999</c:v>
                </c:pt>
                <c:pt idx="16480">
                  <c:v>22.8888888888889</c:v>
                </c:pt>
                <c:pt idx="16481">
                  <c:v>22.890277777777801</c:v>
                </c:pt>
                <c:pt idx="16482">
                  <c:v>22.891666666666701</c:v>
                </c:pt>
                <c:pt idx="16483">
                  <c:v>22.893055555555598</c:v>
                </c:pt>
                <c:pt idx="16484">
                  <c:v>22.8944444444444</c:v>
                </c:pt>
                <c:pt idx="16485">
                  <c:v>22.8958333333333</c:v>
                </c:pt>
                <c:pt idx="16486">
                  <c:v>22.897222222222201</c:v>
                </c:pt>
                <c:pt idx="16487">
                  <c:v>22.898611111111101</c:v>
                </c:pt>
                <c:pt idx="16488">
                  <c:v>22.9</c:v>
                </c:pt>
                <c:pt idx="16489">
                  <c:v>22.901388888888899</c:v>
                </c:pt>
                <c:pt idx="16490">
                  <c:v>22.9027777777778</c:v>
                </c:pt>
                <c:pt idx="16491">
                  <c:v>22.904166666666701</c:v>
                </c:pt>
                <c:pt idx="16492">
                  <c:v>22.905555555555601</c:v>
                </c:pt>
                <c:pt idx="16493">
                  <c:v>22.906944444444399</c:v>
                </c:pt>
                <c:pt idx="16494">
                  <c:v>22.908333333333299</c:v>
                </c:pt>
                <c:pt idx="16495">
                  <c:v>22.9097222222222</c:v>
                </c:pt>
                <c:pt idx="16496">
                  <c:v>22.911111111111101</c:v>
                </c:pt>
                <c:pt idx="16497">
                  <c:v>22.912500000000001</c:v>
                </c:pt>
                <c:pt idx="16498">
                  <c:v>22.913888888888899</c:v>
                </c:pt>
                <c:pt idx="16499">
                  <c:v>22.915277777777799</c:v>
                </c:pt>
                <c:pt idx="16500">
                  <c:v>22.9166666666667</c:v>
                </c:pt>
                <c:pt idx="16501">
                  <c:v>22.9180555555556</c:v>
                </c:pt>
                <c:pt idx="16502">
                  <c:v>22.919444444444402</c:v>
                </c:pt>
                <c:pt idx="16503">
                  <c:v>22.920833333333299</c:v>
                </c:pt>
                <c:pt idx="16504">
                  <c:v>22.922222222222199</c:v>
                </c:pt>
                <c:pt idx="16505">
                  <c:v>22.9236111111111</c:v>
                </c:pt>
                <c:pt idx="16506">
                  <c:v>22.925000000000001</c:v>
                </c:pt>
                <c:pt idx="16507">
                  <c:v>22.926388888888901</c:v>
                </c:pt>
                <c:pt idx="16508">
                  <c:v>22.927777777777798</c:v>
                </c:pt>
                <c:pt idx="16509">
                  <c:v>22.929166666666699</c:v>
                </c:pt>
                <c:pt idx="16510">
                  <c:v>22.9305555555556</c:v>
                </c:pt>
                <c:pt idx="16511">
                  <c:v>22.931944444444401</c:v>
                </c:pt>
                <c:pt idx="16512">
                  <c:v>22.933333333333302</c:v>
                </c:pt>
                <c:pt idx="16513">
                  <c:v>22.934722222222199</c:v>
                </c:pt>
                <c:pt idx="16514">
                  <c:v>22.936111111111099</c:v>
                </c:pt>
                <c:pt idx="16515">
                  <c:v>22.9375</c:v>
                </c:pt>
                <c:pt idx="16516">
                  <c:v>22.938888888888901</c:v>
                </c:pt>
                <c:pt idx="16517">
                  <c:v>22.940277777777801</c:v>
                </c:pt>
                <c:pt idx="16518">
                  <c:v>22.941666666666698</c:v>
                </c:pt>
                <c:pt idx="16519">
                  <c:v>22.943055555555599</c:v>
                </c:pt>
                <c:pt idx="16520">
                  <c:v>22.9444444444444</c:v>
                </c:pt>
                <c:pt idx="16521">
                  <c:v>22.945833333333301</c:v>
                </c:pt>
                <c:pt idx="16522">
                  <c:v>22.947222222222202</c:v>
                </c:pt>
                <c:pt idx="16523">
                  <c:v>22.948611111111099</c:v>
                </c:pt>
                <c:pt idx="16524">
                  <c:v>22.95</c:v>
                </c:pt>
                <c:pt idx="16525">
                  <c:v>22.9513888888889</c:v>
                </c:pt>
                <c:pt idx="16526">
                  <c:v>22.952777777777801</c:v>
                </c:pt>
                <c:pt idx="16527">
                  <c:v>22.954166666666701</c:v>
                </c:pt>
                <c:pt idx="16528">
                  <c:v>22.955555555555598</c:v>
                </c:pt>
                <c:pt idx="16529">
                  <c:v>22.9569444444444</c:v>
                </c:pt>
                <c:pt idx="16530">
                  <c:v>22.9583333333333</c:v>
                </c:pt>
                <c:pt idx="16531">
                  <c:v>22.959722222222201</c:v>
                </c:pt>
                <c:pt idx="16532">
                  <c:v>22.961111111111101</c:v>
                </c:pt>
                <c:pt idx="16533">
                  <c:v>22.962499999999999</c:v>
                </c:pt>
                <c:pt idx="16534">
                  <c:v>22.963888888888899</c:v>
                </c:pt>
                <c:pt idx="16535">
                  <c:v>22.9652777777778</c:v>
                </c:pt>
                <c:pt idx="16536">
                  <c:v>22.966666666666701</c:v>
                </c:pt>
                <c:pt idx="16537">
                  <c:v>22.968055555555601</c:v>
                </c:pt>
                <c:pt idx="16538">
                  <c:v>22.969444444444399</c:v>
                </c:pt>
                <c:pt idx="16539">
                  <c:v>22.970833333333299</c:v>
                </c:pt>
                <c:pt idx="16540">
                  <c:v>22.9722222222222</c:v>
                </c:pt>
                <c:pt idx="16541">
                  <c:v>22.973611111111101</c:v>
                </c:pt>
                <c:pt idx="16542">
                  <c:v>22.975000000000001</c:v>
                </c:pt>
                <c:pt idx="16543">
                  <c:v>22.976388888888899</c:v>
                </c:pt>
                <c:pt idx="16544">
                  <c:v>22.977777777777799</c:v>
                </c:pt>
                <c:pt idx="16545">
                  <c:v>22.9791666666667</c:v>
                </c:pt>
                <c:pt idx="16546">
                  <c:v>22.9805555555556</c:v>
                </c:pt>
                <c:pt idx="16547">
                  <c:v>22.981944444444402</c:v>
                </c:pt>
                <c:pt idx="16548">
                  <c:v>22.983333333333299</c:v>
                </c:pt>
                <c:pt idx="16549">
                  <c:v>22.984722222222199</c:v>
                </c:pt>
                <c:pt idx="16550">
                  <c:v>22.9861111111111</c:v>
                </c:pt>
                <c:pt idx="16551">
                  <c:v>22.987500000000001</c:v>
                </c:pt>
                <c:pt idx="16552">
                  <c:v>22.988888888888901</c:v>
                </c:pt>
                <c:pt idx="16553">
                  <c:v>22.990277777777798</c:v>
                </c:pt>
                <c:pt idx="16554">
                  <c:v>22.991666666666699</c:v>
                </c:pt>
                <c:pt idx="16555">
                  <c:v>22.9930555555556</c:v>
                </c:pt>
                <c:pt idx="16556">
                  <c:v>22.994444444444401</c:v>
                </c:pt>
                <c:pt idx="16557">
                  <c:v>22.995833333333302</c:v>
                </c:pt>
                <c:pt idx="16558">
                  <c:v>22.997222222222199</c:v>
                </c:pt>
                <c:pt idx="16559">
                  <c:v>22.998611111111099</c:v>
                </c:pt>
                <c:pt idx="16560">
                  <c:v>23</c:v>
                </c:pt>
                <c:pt idx="16561">
                  <c:v>23.001388888888901</c:v>
                </c:pt>
                <c:pt idx="16562">
                  <c:v>23.002777777777801</c:v>
                </c:pt>
                <c:pt idx="16563">
                  <c:v>23.004166666666698</c:v>
                </c:pt>
                <c:pt idx="16564">
                  <c:v>23.005555555555599</c:v>
                </c:pt>
                <c:pt idx="16565">
                  <c:v>23.0069444444444</c:v>
                </c:pt>
                <c:pt idx="16566">
                  <c:v>23.008333333333301</c:v>
                </c:pt>
                <c:pt idx="16567">
                  <c:v>23.009722222222202</c:v>
                </c:pt>
                <c:pt idx="16568">
                  <c:v>23.011111111111099</c:v>
                </c:pt>
                <c:pt idx="16569">
                  <c:v>23.012499999999999</c:v>
                </c:pt>
                <c:pt idx="16570">
                  <c:v>23.0138888888889</c:v>
                </c:pt>
                <c:pt idx="16571">
                  <c:v>23.015277777777801</c:v>
                </c:pt>
                <c:pt idx="16572">
                  <c:v>23.016666666666701</c:v>
                </c:pt>
                <c:pt idx="16573">
                  <c:v>23.018055555555598</c:v>
                </c:pt>
                <c:pt idx="16574">
                  <c:v>23.0194444444444</c:v>
                </c:pt>
                <c:pt idx="16575">
                  <c:v>23.0208333333333</c:v>
                </c:pt>
                <c:pt idx="16576">
                  <c:v>23.022222222222201</c:v>
                </c:pt>
                <c:pt idx="16577">
                  <c:v>23.023611111111101</c:v>
                </c:pt>
                <c:pt idx="16578">
                  <c:v>23.024999999999999</c:v>
                </c:pt>
                <c:pt idx="16579">
                  <c:v>23.026388888888899</c:v>
                </c:pt>
                <c:pt idx="16580">
                  <c:v>23.0277777777778</c:v>
                </c:pt>
                <c:pt idx="16581">
                  <c:v>23.029166666666701</c:v>
                </c:pt>
                <c:pt idx="16582">
                  <c:v>23.030555555555601</c:v>
                </c:pt>
                <c:pt idx="16583">
                  <c:v>23.031944444444399</c:v>
                </c:pt>
                <c:pt idx="16584">
                  <c:v>23.033333333333299</c:v>
                </c:pt>
                <c:pt idx="16585">
                  <c:v>23.0347222222222</c:v>
                </c:pt>
                <c:pt idx="16586">
                  <c:v>23.036111111111101</c:v>
                </c:pt>
                <c:pt idx="16587">
                  <c:v>23.037500000000001</c:v>
                </c:pt>
                <c:pt idx="16588">
                  <c:v>23.038888888888899</c:v>
                </c:pt>
                <c:pt idx="16589">
                  <c:v>23.040277777777799</c:v>
                </c:pt>
                <c:pt idx="16590">
                  <c:v>23.0416666666667</c:v>
                </c:pt>
                <c:pt idx="16591">
                  <c:v>23.0430555555556</c:v>
                </c:pt>
                <c:pt idx="16592">
                  <c:v>23.044444444444402</c:v>
                </c:pt>
                <c:pt idx="16593">
                  <c:v>23.045833333333299</c:v>
                </c:pt>
                <c:pt idx="16594">
                  <c:v>23.047222222222199</c:v>
                </c:pt>
                <c:pt idx="16595">
                  <c:v>23.0486111111111</c:v>
                </c:pt>
                <c:pt idx="16596">
                  <c:v>23.05</c:v>
                </c:pt>
                <c:pt idx="16597">
                  <c:v>23.051388888888901</c:v>
                </c:pt>
                <c:pt idx="16598">
                  <c:v>23.052777777777798</c:v>
                </c:pt>
                <c:pt idx="16599">
                  <c:v>23.054166666666699</c:v>
                </c:pt>
                <c:pt idx="16600">
                  <c:v>23.0555555555556</c:v>
                </c:pt>
                <c:pt idx="16601">
                  <c:v>23.056944444444401</c:v>
                </c:pt>
                <c:pt idx="16602">
                  <c:v>23.058333333333302</c:v>
                </c:pt>
                <c:pt idx="16603">
                  <c:v>23.059722222222199</c:v>
                </c:pt>
                <c:pt idx="16604">
                  <c:v>23.061111111111099</c:v>
                </c:pt>
                <c:pt idx="16605">
                  <c:v>23.0625</c:v>
                </c:pt>
                <c:pt idx="16606">
                  <c:v>23.063888888888901</c:v>
                </c:pt>
                <c:pt idx="16607">
                  <c:v>23.065277777777801</c:v>
                </c:pt>
                <c:pt idx="16608">
                  <c:v>23.066666666666698</c:v>
                </c:pt>
                <c:pt idx="16609">
                  <c:v>23.068055555555599</c:v>
                </c:pt>
                <c:pt idx="16610">
                  <c:v>23.0694444444444</c:v>
                </c:pt>
                <c:pt idx="16611">
                  <c:v>23.070833333333301</c:v>
                </c:pt>
                <c:pt idx="16612">
                  <c:v>23.072222222222202</c:v>
                </c:pt>
                <c:pt idx="16613">
                  <c:v>23.073611111111099</c:v>
                </c:pt>
                <c:pt idx="16614">
                  <c:v>23.074999999999999</c:v>
                </c:pt>
                <c:pt idx="16615">
                  <c:v>23.0763888888889</c:v>
                </c:pt>
                <c:pt idx="16616">
                  <c:v>23.077777777777801</c:v>
                </c:pt>
                <c:pt idx="16617">
                  <c:v>23.079166666666701</c:v>
                </c:pt>
                <c:pt idx="16618">
                  <c:v>23.080555555555598</c:v>
                </c:pt>
                <c:pt idx="16619">
                  <c:v>23.0819444444444</c:v>
                </c:pt>
                <c:pt idx="16620">
                  <c:v>23.0833333333333</c:v>
                </c:pt>
                <c:pt idx="16621">
                  <c:v>23.084722222222201</c:v>
                </c:pt>
                <c:pt idx="16622">
                  <c:v>23.086111111111101</c:v>
                </c:pt>
                <c:pt idx="16623">
                  <c:v>23.087499999999999</c:v>
                </c:pt>
                <c:pt idx="16624">
                  <c:v>23.088888888888899</c:v>
                </c:pt>
                <c:pt idx="16625">
                  <c:v>23.0902777777778</c:v>
                </c:pt>
                <c:pt idx="16626">
                  <c:v>23.091666666666701</c:v>
                </c:pt>
                <c:pt idx="16627">
                  <c:v>23.093055555555601</c:v>
                </c:pt>
                <c:pt idx="16628">
                  <c:v>23.094444444444399</c:v>
                </c:pt>
                <c:pt idx="16629">
                  <c:v>23.095833333333299</c:v>
                </c:pt>
                <c:pt idx="16630">
                  <c:v>23.0972222222222</c:v>
                </c:pt>
                <c:pt idx="16631">
                  <c:v>23.098611111111101</c:v>
                </c:pt>
                <c:pt idx="16632">
                  <c:v>23.1</c:v>
                </c:pt>
                <c:pt idx="16633">
                  <c:v>23.101388888888899</c:v>
                </c:pt>
                <c:pt idx="16634">
                  <c:v>23.102777777777799</c:v>
                </c:pt>
                <c:pt idx="16635">
                  <c:v>23.1041666666667</c:v>
                </c:pt>
                <c:pt idx="16636">
                  <c:v>23.1055555555556</c:v>
                </c:pt>
                <c:pt idx="16637">
                  <c:v>23.106944444444402</c:v>
                </c:pt>
                <c:pt idx="16638">
                  <c:v>23.108333333333299</c:v>
                </c:pt>
                <c:pt idx="16639">
                  <c:v>23.109722222222199</c:v>
                </c:pt>
                <c:pt idx="16640">
                  <c:v>23.1111111111111</c:v>
                </c:pt>
                <c:pt idx="16641">
                  <c:v>23.112500000000001</c:v>
                </c:pt>
                <c:pt idx="16642">
                  <c:v>23.113888888888901</c:v>
                </c:pt>
                <c:pt idx="16643">
                  <c:v>23.115277777777798</c:v>
                </c:pt>
                <c:pt idx="16644">
                  <c:v>23.116666666666699</c:v>
                </c:pt>
                <c:pt idx="16645">
                  <c:v>23.1180555555556</c:v>
                </c:pt>
                <c:pt idx="16646">
                  <c:v>23.119444444444401</c:v>
                </c:pt>
                <c:pt idx="16647">
                  <c:v>23.120833333333302</c:v>
                </c:pt>
                <c:pt idx="16648">
                  <c:v>23.122222222222199</c:v>
                </c:pt>
                <c:pt idx="16649">
                  <c:v>23.123611111111099</c:v>
                </c:pt>
                <c:pt idx="16650">
                  <c:v>23.125</c:v>
                </c:pt>
                <c:pt idx="16651">
                  <c:v>23.126388888888901</c:v>
                </c:pt>
                <c:pt idx="16652">
                  <c:v>23.127777777777801</c:v>
                </c:pt>
                <c:pt idx="16653">
                  <c:v>23.129166666666698</c:v>
                </c:pt>
                <c:pt idx="16654">
                  <c:v>23.130555555555599</c:v>
                </c:pt>
                <c:pt idx="16655">
                  <c:v>23.1319444444444</c:v>
                </c:pt>
                <c:pt idx="16656">
                  <c:v>23.133333333333301</c:v>
                </c:pt>
                <c:pt idx="16657">
                  <c:v>23.134722222222202</c:v>
                </c:pt>
                <c:pt idx="16658">
                  <c:v>23.136111111111099</c:v>
                </c:pt>
                <c:pt idx="16659">
                  <c:v>23.137499999999999</c:v>
                </c:pt>
                <c:pt idx="16660">
                  <c:v>23.1388888888889</c:v>
                </c:pt>
                <c:pt idx="16661">
                  <c:v>23.140277777777801</c:v>
                </c:pt>
                <c:pt idx="16662">
                  <c:v>23.141666666666701</c:v>
                </c:pt>
                <c:pt idx="16663">
                  <c:v>23.143055555555598</c:v>
                </c:pt>
                <c:pt idx="16664">
                  <c:v>23.1444444444444</c:v>
                </c:pt>
                <c:pt idx="16665">
                  <c:v>23.1458333333333</c:v>
                </c:pt>
                <c:pt idx="16666">
                  <c:v>23.147222222222201</c:v>
                </c:pt>
                <c:pt idx="16667">
                  <c:v>23.148611111111101</c:v>
                </c:pt>
                <c:pt idx="16668">
                  <c:v>23.15</c:v>
                </c:pt>
                <c:pt idx="16669">
                  <c:v>23.151388888888899</c:v>
                </c:pt>
                <c:pt idx="16670">
                  <c:v>23.1527777777778</c:v>
                </c:pt>
                <c:pt idx="16671">
                  <c:v>23.154166666666701</c:v>
                </c:pt>
                <c:pt idx="16672">
                  <c:v>23.155555555555601</c:v>
                </c:pt>
                <c:pt idx="16673">
                  <c:v>23.156944444444399</c:v>
                </c:pt>
                <c:pt idx="16674">
                  <c:v>23.158333333333299</c:v>
                </c:pt>
                <c:pt idx="16675">
                  <c:v>23.1597222222222</c:v>
                </c:pt>
                <c:pt idx="16676">
                  <c:v>23.161111111111101</c:v>
                </c:pt>
                <c:pt idx="16677">
                  <c:v>23.162500000000001</c:v>
                </c:pt>
                <c:pt idx="16678">
                  <c:v>23.163888888888899</c:v>
                </c:pt>
                <c:pt idx="16679">
                  <c:v>23.165277777777799</c:v>
                </c:pt>
                <c:pt idx="16680">
                  <c:v>23.1666666666667</c:v>
                </c:pt>
                <c:pt idx="16681">
                  <c:v>23.1680555555556</c:v>
                </c:pt>
                <c:pt idx="16682">
                  <c:v>23.169444444444402</c:v>
                </c:pt>
                <c:pt idx="16683">
                  <c:v>23.170833333333299</c:v>
                </c:pt>
                <c:pt idx="16684">
                  <c:v>23.172222222222199</c:v>
                </c:pt>
                <c:pt idx="16685">
                  <c:v>23.1736111111111</c:v>
                </c:pt>
                <c:pt idx="16686">
                  <c:v>23.175000000000001</c:v>
                </c:pt>
                <c:pt idx="16687">
                  <c:v>23.176388888888901</c:v>
                </c:pt>
                <c:pt idx="16688">
                  <c:v>23.177777777777798</c:v>
                </c:pt>
                <c:pt idx="16689">
                  <c:v>23.179166666666699</c:v>
                </c:pt>
                <c:pt idx="16690">
                  <c:v>23.1805555555556</c:v>
                </c:pt>
                <c:pt idx="16691">
                  <c:v>23.181944444444401</c:v>
                </c:pt>
                <c:pt idx="16692">
                  <c:v>23.183333333333302</c:v>
                </c:pt>
                <c:pt idx="16693">
                  <c:v>23.184722222222199</c:v>
                </c:pt>
                <c:pt idx="16694">
                  <c:v>23.186111111111099</c:v>
                </c:pt>
                <c:pt idx="16695">
                  <c:v>23.1875</c:v>
                </c:pt>
                <c:pt idx="16696">
                  <c:v>23.188888888888901</c:v>
                </c:pt>
                <c:pt idx="16697">
                  <c:v>23.190277777777801</c:v>
                </c:pt>
                <c:pt idx="16698">
                  <c:v>23.191666666666698</c:v>
                </c:pt>
                <c:pt idx="16699">
                  <c:v>23.193055555555599</c:v>
                </c:pt>
                <c:pt idx="16700">
                  <c:v>23.1944444444444</c:v>
                </c:pt>
                <c:pt idx="16701">
                  <c:v>23.195833333333301</c:v>
                </c:pt>
                <c:pt idx="16702">
                  <c:v>23.197222222222202</c:v>
                </c:pt>
                <c:pt idx="16703">
                  <c:v>23.198611111111099</c:v>
                </c:pt>
                <c:pt idx="16704">
                  <c:v>23.2</c:v>
                </c:pt>
                <c:pt idx="16705">
                  <c:v>23.2013888888889</c:v>
                </c:pt>
                <c:pt idx="16706">
                  <c:v>23.202777777777801</c:v>
                </c:pt>
                <c:pt idx="16707">
                  <c:v>23.204166666666701</c:v>
                </c:pt>
                <c:pt idx="16708">
                  <c:v>23.205555555555598</c:v>
                </c:pt>
                <c:pt idx="16709">
                  <c:v>23.2069444444444</c:v>
                </c:pt>
                <c:pt idx="16710">
                  <c:v>23.2083333333333</c:v>
                </c:pt>
                <c:pt idx="16711">
                  <c:v>23.209722222222201</c:v>
                </c:pt>
                <c:pt idx="16712">
                  <c:v>23.211111111111101</c:v>
                </c:pt>
                <c:pt idx="16713">
                  <c:v>23.212499999999999</c:v>
                </c:pt>
                <c:pt idx="16714">
                  <c:v>23.213888888888899</c:v>
                </c:pt>
                <c:pt idx="16715">
                  <c:v>23.2152777777778</c:v>
                </c:pt>
                <c:pt idx="16716">
                  <c:v>23.216666666666701</c:v>
                </c:pt>
                <c:pt idx="16717">
                  <c:v>23.218055555555601</c:v>
                </c:pt>
                <c:pt idx="16718">
                  <c:v>23.219444444444399</c:v>
                </c:pt>
                <c:pt idx="16719">
                  <c:v>23.220833333333299</c:v>
                </c:pt>
                <c:pt idx="16720">
                  <c:v>23.2222222222222</c:v>
                </c:pt>
                <c:pt idx="16721">
                  <c:v>23.223611111111101</c:v>
                </c:pt>
                <c:pt idx="16722">
                  <c:v>23.225000000000001</c:v>
                </c:pt>
                <c:pt idx="16723">
                  <c:v>23.226388888888899</c:v>
                </c:pt>
                <c:pt idx="16724">
                  <c:v>23.227777777777799</c:v>
                </c:pt>
                <c:pt idx="16725">
                  <c:v>23.2291666666667</c:v>
                </c:pt>
                <c:pt idx="16726">
                  <c:v>23.2305555555556</c:v>
                </c:pt>
                <c:pt idx="16727">
                  <c:v>23.231944444444402</c:v>
                </c:pt>
                <c:pt idx="16728">
                  <c:v>23.233333333333299</c:v>
                </c:pt>
                <c:pt idx="16729">
                  <c:v>23.234722222222199</c:v>
                </c:pt>
                <c:pt idx="16730">
                  <c:v>23.2361111111111</c:v>
                </c:pt>
                <c:pt idx="16731">
                  <c:v>23.237500000000001</c:v>
                </c:pt>
                <c:pt idx="16732">
                  <c:v>23.238888888888901</c:v>
                </c:pt>
                <c:pt idx="16733">
                  <c:v>23.240277777777798</c:v>
                </c:pt>
                <c:pt idx="16734">
                  <c:v>23.241666666666699</c:v>
                </c:pt>
                <c:pt idx="16735">
                  <c:v>23.2430555555556</c:v>
                </c:pt>
                <c:pt idx="16736">
                  <c:v>23.244444444444401</c:v>
                </c:pt>
                <c:pt idx="16737">
                  <c:v>23.245833333333302</c:v>
                </c:pt>
                <c:pt idx="16738">
                  <c:v>23.247222222222199</c:v>
                </c:pt>
                <c:pt idx="16739">
                  <c:v>23.248611111111099</c:v>
                </c:pt>
                <c:pt idx="16740">
                  <c:v>23.25</c:v>
                </c:pt>
                <c:pt idx="16741">
                  <c:v>23.251388888888901</c:v>
                </c:pt>
                <c:pt idx="16742">
                  <c:v>23.252777777777801</c:v>
                </c:pt>
                <c:pt idx="16743">
                  <c:v>23.254166666666698</c:v>
                </c:pt>
                <c:pt idx="16744">
                  <c:v>23.255555555555599</c:v>
                </c:pt>
                <c:pt idx="16745">
                  <c:v>23.2569444444444</c:v>
                </c:pt>
                <c:pt idx="16746">
                  <c:v>23.258333333333301</c:v>
                </c:pt>
                <c:pt idx="16747">
                  <c:v>23.259722222222202</c:v>
                </c:pt>
                <c:pt idx="16748">
                  <c:v>23.261111111111099</c:v>
                </c:pt>
                <c:pt idx="16749">
                  <c:v>23.262499999999999</c:v>
                </c:pt>
                <c:pt idx="16750">
                  <c:v>23.2638888888889</c:v>
                </c:pt>
                <c:pt idx="16751">
                  <c:v>23.265277777777801</c:v>
                </c:pt>
                <c:pt idx="16752">
                  <c:v>23.266666666666701</c:v>
                </c:pt>
                <c:pt idx="16753">
                  <c:v>23.268055555555598</c:v>
                </c:pt>
                <c:pt idx="16754">
                  <c:v>23.2694444444444</c:v>
                </c:pt>
                <c:pt idx="16755">
                  <c:v>23.2708333333333</c:v>
                </c:pt>
                <c:pt idx="16756">
                  <c:v>23.272222222222201</c:v>
                </c:pt>
                <c:pt idx="16757">
                  <c:v>23.273611111111101</c:v>
                </c:pt>
                <c:pt idx="16758">
                  <c:v>23.274999999999999</c:v>
                </c:pt>
                <c:pt idx="16759">
                  <c:v>23.276388888888899</c:v>
                </c:pt>
                <c:pt idx="16760">
                  <c:v>23.2777777777778</c:v>
                </c:pt>
                <c:pt idx="16761">
                  <c:v>23.279166666666701</c:v>
                </c:pt>
                <c:pt idx="16762">
                  <c:v>23.280555555555601</c:v>
                </c:pt>
                <c:pt idx="16763">
                  <c:v>23.281944444444399</c:v>
                </c:pt>
                <c:pt idx="16764">
                  <c:v>23.283333333333299</c:v>
                </c:pt>
                <c:pt idx="16765">
                  <c:v>23.2847222222222</c:v>
                </c:pt>
                <c:pt idx="16766">
                  <c:v>23.286111111111101</c:v>
                </c:pt>
                <c:pt idx="16767">
                  <c:v>23.287500000000001</c:v>
                </c:pt>
                <c:pt idx="16768">
                  <c:v>23.288888888888899</c:v>
                </c:pt>
                <c:pt idx="16769">
                  <c:v>23.290277777777799</c:v>
                </c:pt>
                <c:pt idx="16770">
                  <c:v>23.2916666666667</c:v>
                </c:pt>
                <c:pt idx="16771">
                  <c:v>23.2930555555556</c:v>
                </c:pt>
                <c:pt idx="16772">
                  <c:v>23.294444444444402</c:v>
                </c:pt>
                <c:pt idx="16773">
                  <c:v>23.295833333333299</c:v>
                </c:pt>
                <c:pt idx="16774">
                  <c:v>23.297222222222199</c:v>
                </c:pt>
                <c:pt idx="16775">
                  <c:v>23.2986111111111</c:v>
                </c:pt>
                <c:pt idx="16776">
                  <c:v>23.3</c:v>
                </c:pt>
                <c:pt idx="16777">
                  <c:v>23.301388888888901</c:v>
                </c:pt>
                <c:pt idx="16778">
                  <c:v>23.302777777777798</c:v>
                </c:pt>
                <c:pt idx="16779">
                  <c:v>23.304166666666699</c:v>
                </c:pt>
                <c:pt idx="16780">
                  <c:v>23.3055555555556</c:v>
                </c:pt>
                <c:pt idx="16781">
                  <c:v>23.306944444444401</c:v>
                </c:pt>
                <c:pt idx="16782">
                  <c:v>23.308333333333302</c:v>
                </c:pt>
                <c:pt idx="16783">
                  <c:v>23.309722222222199</c:v>
                </c:pt>
                <c:pt idx="16784">
                  <c:v>23.311111111111099</c:v>
                </c:pt>
                <c:pt idx="16785">
                  <c:v>23.3125</c:v>
                </c:pt>
                <c:pt idx="16786">
                  <c:v>23.313888888888901</c:v>
                </c:pt>
                <c:pt idx="16787">
                  <c:v>23.315277777777801</c:v>
                </c:pt>
                <c:pt idx="16788">
                  <c:v>23.316666666666698</c:v>
                </c:pt>
                <c:pt idx="16789">
                  <c:v>23.318055555555599</c:v>
                </c:pt>
                <c:pt idx="16790">
                  <c:v>23.3194444444444</c:v>
                </c:pt>
                <c:pt idx="16791">
                  <c:v>23.320833333333301</c:v>
                </c:pt>
                <c:pt idx="16792">
                  <c:v>23.322222222222202</c:v>
                </c:pt>
                <c:pt idx="16793">
                  <c:v>23.323611111111099</c:v>
                </c:pt>
                <c:pt idx="16794">
                  <c:v>23.324999999999999</c:v>
                </c:pt>
                <c:pt idx="16795">
                  <c:v>23.3263888888889</c:v>
                </c:pt>
                <c:pt idx="16796">
                  <c:v>23.327777777777801</c:v>
                </c:pt>
                <c:pt idx="16797">
                  <c:v>23.329166666666701</c:v>
                </c:pt>
                <c:pt idx="16798">
                  <c:v>23.330555555555598</c:v>
                </c:pt>
                <c:pt idx="16799">
                  <c:v>23.3319444444444</c:v>
                </c:pt>
                <c:pt idx="16800">
                  <c:v>23.3333333333333</c:v>
                </c:pt>
                <c:pt idx="16801">
                  <c:v>23.334722222222201</c:v>
                </c:pt>
                <c:pt idx="16802">
                  <c:v>23.336111111111101</c:v>
                </c:pt>
                <c:pt idx="16803">
                  <c:v>23.337499999999999</c:v>
                </c:pt>
                <c:pt idx="16804">
                  <c:v>23.338888888888899</c:v>
                </c:pt>
                <c:pt idx="16805">
                  <c:v>23.3402777777778</c:v>
                </c:pt>
                <c:pt idx="16806">
                  <c:v>23.341666666666701</c:v>
                </c:pt>
                <c:pt idx="16807">
                  <c:v>23.343055555555601</c:v>
                </c:pt>
                <c:pt idx="16808">
                  <c:v>23.344444444444399</c:v>
                </c:pt>
                <c:pt idx="16809">
                  <c:v>23.345833333333299</c:v>
                </c:pt>
                <c:pt idx="16810">
                  <c:v>23.3472222222222</c:v>
                </c:pt>
                <c:pt idx="16811">
                  <c:v>23.348611111111101</c:v>
                </c:pt>
                <c:pt idx="16812">
                  <c:v>23.35</c:v>
                </c:pt>
                <c:pt idx="16813">
                  <c:v>23.351388888888899</c:v>
                </c:pt>
                <c:pt idx="16814">
                  <c:v>23.352777777777799</c:v>
                </c:pt>
                <c:pt idx="16815">
                  <c:v>23.3541666666667</c:v>
                </c:pt>
                <c:pt idx="16816">
                  <c:v>23.3555555555556</c:v>
                </c:pt>
                <c:pt idx="16817">
                  <c:v>23.356944444444402</c:v>
                </c:pt>
                <c:pt idx="16818">
                  <c:v>23.358333333333299</c:v>
                </c:pt>
                <c:pt idx="16819">
                  <c:v>23.359722222222199</c:v>
                </c:pt>
                <c:pt idx="16820">
                  <c:v>23.3611111111111</c:v>
                </c:pt>
                <c:pt idx="16821">
                  <c:v>23.362500000000001</c:v>
                </c:pt>
                <c:pt idx="16822">
                  <c:v>23.363888888888901</c:v>
                </c:pt>
                <c:pt idx="16823">
                  <c:v>23.365277777777798</c:v>
                </c:pt>
                <c:pt idx="16824">
                  <c:v>23.366666666666699</c:v>
                </c:pt>
                <c:pt idx="16825">
                  <c:v>23.3680555555556</c:v>
                </c:pt>
                <c:pt idx="16826">
                  <c:v>23.369444444444401</c:v>
                </c:pt>
                <c:pt idx="16827">
                  <c:v>23.370833333333302</c:v>
                </c:pt>
                <c:pt idx="16828">
                  <c:v>23.372222222222199</c:v>
                </c:pt>
                <c:pt idx="16829">
                  <c:v>23.373611111111099</c:v>
                </c:pt>
                <c:pt idx="16830">
                  <c:v>23.375</c:v>
                </c:pt>
                <c:pt idx="16831">
                  <c:v>23.376388888888901</c:v>
                </c:pt>
                <c:pt idx="16832">
                  <c:v>23.377777777777801</c:v>
                </c:pt>
                <c:pt idx="16833">
                  <c:v>23.379166666666698</c:v>
                </c:pt>
                <c:pt idx="16834">
                  <c:v>23.380555555555599</c:v>
                </c:pt>
                <c:pt idx="16835">
                  <c:v>23.3819444444444</c:v>
                </c:pt>
                <c:pt idx="16836">
                  <c:v>23.383333333333301</c:v>
                </c:pt>
                <c:pt idx="16837">
                  <c:v>23.384722222222202</c:v>
                </c:pt>
                <c:pt idx="16838">
                  <c:v>23.386111111111099</c:v>
                </c:pt>
                <c:pt idx="16839">
                  <c:v>23.387499999999999</c:v>
                </c:pt>
                <c:pt idx="16840">
                  <c:v>23.3888888888889</c:v>
                </c:pt>
                <c:pt idx="16841">
                  <c:v>23.390277777777801</c:v>
                </c:pt>
                <c:pt idx="16842">
                  <c:v>23.391666666666701</c:v>
                </c:pt>
                <c:pt idx="16843">
                  <c:v>23.393055555555598</c:v>
                </c:pt>
                <c:pt idx="16844">
                  <c:v>23.3944444444444</c:v>
                </c:pt>
                <c:pt idx="16845">
                  <c:v>23.3958333333333</c:v>
                </c:pt>
                <c:pt idx="16846">
                  <c:v>23.397222222222201</c:v>
                </c:pt>
                <c:pt idx="16847">
                  <c:v>23.398611111111101</c:v>
                </c:pt>
                <c:pt idx="16848">
                  <c:v>23.4</c:v>
                </c:pt>
                <c:pt idx="16849">
                  <c:v>23.401388888888899</c:v>
                </c:pt>
                <c:pt idx="16850">
                  <c:v>23.4027777777778</c:v>
                </c:pt>
                <c:pt idx="16851">
                  <c:v>23.404166666666701</c:v>
                </c:pt>
                <c:pt idx="16852">
                  <c:v>23.405555555555601</c:v>
                </c:pt>
                <c:pt idx="16853">
                  <c:v>23.406944444444399</c:v>
                </c:pt>
                <c:pt idx="16854">
                  <c:v>23.408333333333299</c:v>
                </c:pt>
                <c:pt idx="16855">
                  <c:v>23.4097222222222</c:v>
                </c:pt>
                <c:pt idx="16856">
                  <c:v>23.411111111111101</c:v>
                </c:pt>
                <c:pt idx="16857">
                  <c:v>23.412500000000001</c:v>
                </c:pt>
                <c:pt idx="16858">
                  <c:v>23.413888888888899</c:v>
                </c:pt>
                <c:pt idx="16859">
                  <c:v>23.415277777777799</c:v>
                </c:pt>
                <c:pt idx="16860">
                  <c:v>23.4166666666667</c:v>
                </c:pt>
                <c:pt idx="16861">
                  <c:v>23.4180555555556</c:v>
                </c:pt>
                <c:pt idx="16862">
                  <c:v>23.419444444444402</c:v>
                </c:pt>
                <c:pt idx="16863">
                  <c:v>23.420833333333299</c:v>
                </c:pt>
                <c:pt idx="16864">
                  <c:v>23.422222222222199</c:v>
                </c:pt>
                <c:pt idx="16865">
                  <c:v>23.4236111111111</c:v>
                </c:pt>
                <c:pt idx="16866">
                  <c:v>23.425000000000001</c:v>
                </c:pt>
                <c:pt idx="16867">
                  <c:v>23.426388888888901</c:v>
                </c:pt>
                <c:pt idx="16868">
                  <c:v>23.427777777777798</c:v>
                </c:pt>
                <c:pt idx="16869">
                  <c:v>23.429166666666699</c:v>
                </c:pt>
                <c:pt idx="16870">
                  <c:v>23.4305555555556</c:v>
                </c:pt>
                <c:pt idx="16871">
                  <c:v>23.431944444444401</c:v>
                </c:pt>
                <c:pt idx="16872">
                  <c:v>23.433333333333302</c:v>
                </c:pt>
                <c:pt idx="16873">
                  <c:v>23.434722222222199</c:v>
                </c:pt>
                <c:pt idx="16874">
                  <c:v>23.436111111111099</c:v>
                </c:pt>
                <c:pt idx="16875">
                  <c:v>23.4375</c:v>
                </c:pt>
                <c:pt idx="16876">
                  <c:v>23.438888888888901</c:v>
                </c:pt>
                <c:pt idx="16877">
                  <c:v>23.440277777777801</c:v>
                </c:pt>
                <c:pt idx="16878">
                  <c:v>23.441666666666698</c:v>
                </c:pt>
                <c:pt idx="16879">
                  <c:v>23.443055555555599</c:v>
                </c:pt>
                <c:pt idx="16880">
                  <c:v>23.4444444444444</c:v>
                </c:pt>
                <c:pt idx="16881">
                  <c:v>23.445833333333301</c:v>
                </c:pt>
                <c:pt idx="16882">
                  <c:v>23.447222222222202</c:v>
                </c:pt>
                <c:pt idx="16883">
                  <c:v>23.448611111111099</c:v>
                </c:pt>
                <c:pt idx="16884">
                  <c:v>23.45</c:v>
                </c:pt>
                <c:pt idx="16885">
                  <c:v>23.4513888888889</c:v>
                </c:pt>
                <c:pt idx="16886">
                  <c:v>23.452777777777801</c:v>
                </c:pt>
                <c:pt idx="16887">
                  <c:v>23.454166666666701</c:v>
                </c:pt>
                <c:pt idx="16888">
                  <c:v>23.455555555555598</c:v>
                </c:pt>
                <c:pt idx="16889">
                  <c:v>23.4569444444444</c:v>
                </c:pt>
                <c:pt idx="16890">
                  <c:v>23.4583333333333</c:v>
                </c:pt>
                <c:pt idx="16891">
                  <c:v>23.459722222222201</c:v>
                </c:pt>
                <c:pt idx="16892">
                  <c:v>23.461111111111101</c:v>
                </c:pt>
                <c:pt idx="16893">
                  <c:v>23.462499999999999</c:v>
                </c:pt>
                <c:pt idx="16894">
                  <c:v>23.463888888888899</c:v>
                </c:pt>
                <c:pt idx="16895">
                  <c:v>23.4652777777778</c:v>
                </c:pt>
                <c:pt idx="16896">
                  <c:v>23.466666666666701</c:v>
                </c:pt>
                <c:pt idx="16897">
                  <c:v>23.468055555555601</c:v>
                </c:pt>
                <c:pt idx="16898">
                  <c:v>23.469444444444399</c:v>
                </c:pt>
                <c:pt idx="16899">
                  <c:v>23.470833333333299</c:v>
                </c:pt>
                <c:pt idx="16900">
                  <c:v>23.4722222222222</c:v>
                </c:pt>
                <c:pt idx="16901">
                  <c:v>23.473611111111101</c:v>
                </c:pt>
                <c:pt idx="16902">
                  <c:v>23.475000000000001</c:v>
                </c:pt>
                <c:pt idx="16903">
                  <c:v>23.476388888888899</c:v>
                </c:pt>
                <c:pt idx="16904">
                  <c:v>23.477777777777799</c:v>
                </c:pt>
                <c:pt idx="16905">
                  <c:v>23.4791666666667</c:v>
                </c:pt>
                <c:pt idx="16906">
                  <c:v>23.4805555555556</c:v>
                </c:pt>
                <c:pt idx="16907">
                  <c:v>23.481944444444402</c:v>
                </c:pt>
                <c:pt idx="16908">
                  <c:v>23.483333333333299</c:v>
                </c:pt>
                <c:pt idx="16909">
                  <c:v>23.484722222222199</c:v>
                </c:pt>
                <c:pt idx="16910">
                  <c:v>23.4861111111111</c:v>
                </c:pt>
                <c:pt idx="16911">
                  <c:v>23.487500000000001</c:v>
                </c:pt>
                <c:pt idx="16912">
                  <c:v>23.488888888888901</c:v>
                </c:pt>
                <c:pt idx="16913">
                  <c:v>23.490277777777798</c:v>
                </c:pt>
                <c:pt idx="16914">
                  <c:v>23.491666666666699</c:v>
                </c:pt>
                <c:pt idx="16915">
                  <c:v>23.4930555555556</c:v>
                </c:pt>
                <c:pt idx="16916">
                  <c:v>23.494444444444401</c:v>
                </c:pt>
                <c:pt idx="16917">
                  <c:v>23.495833333333302</c:v>
                </c:pt>
                <c:pt idx="16918">
                  <c:v>23.497222222222199</c:v>
                </c:pt>
                <c:pt idx="16919">
                  <c:v>23.498611111111099</c:v>
                </c:pt>
                <c:pt idx="16920">
                  <c:v>23.5</c:v>
                </c:pt>
                <c:pt idx="16921">
                  <c:v>23.501388888888901</c:v>
                </c:pt>
                <c:pt idx="16922">
                  <c:v>23.502777777777801</c:v>
                </c:pt>
                <c:pt idx="16923">
                  <c:v>23.504166666666698</c:v>
                </c:pt>
                <c:pt idx="16924">
                  <c:v>23.505555555555599</c:v>
                </c:pt>
                <c:pt idx="16925">
                  <c:v>23.5069444444444</c:v>
                </c:pt>
                <c:pt idx="16926">
                  <c:v>23.508333333333301</c:v>
                </c:pt>
                <c:pt idx="16927">
                  <c:v>23.509722222222202</c:v>
                </c:pt>
                <c:pt idx="16928">
                  <c:v>23.511111111111099</c:v>
                </c:pt>
                <c:pt idx="16929">
                  <c:v>23.512499999999999</c:v>
                </c:pt>
                <c:pt idx="16930">
                  <c:v>23.5138888888889</c:v>
                </c:pt>
                <c:pt idx="16931">
                  <c:v>23.515277777777801</c:v>
                </c:pt>
                <c:pt idx="16932">
                  <c:v>23.516666666666701</c:v>
                </c:pt>
                <c:pt idx="16933">
                  <c:v>23.518055555555598</c:v>
                </c:pt>
                <c:pt idx="16934">
                  <c:v>23.5194444444444</c:v>
                </c:pt>
                <c:pt idx="16935">
                  <c:v>23.5208333333333</c:v>
                </c:pt>
                <c:pt idx="16936">
                  <c:v>23.522222222222201</c:v>
                </c:pt>
                <c:pt idx="16937">
                  <c:v>23.523611111111101</c:v>
                </c:pt>
                <c:pt idx="16938">
                  <c:v>23.524999999999999</c:v>
                </c:pt>
                <c:pt idx="16939">
                  <c:v>23.526388888888899</c:v>
                </c:pt>
                <c:pt idx="16940">
                  <c:v>23.5277777777778</c:v>
                </c:pt>
                <c:pt idx="16941">
                  <c:v>23.529166666666701</c:v>
                </c:pt>
                <c:pt idx="16942">
                  <c:v>23.530555555555601</c:v>
                </c:pt>
                <c:pt idx="16943">
                  <c:v>23.531944444444399</c:v>
                </c:pt>
                <c:pt idx="16944">
                  <c:v>23.533333333333299</c:v>
                </c:pt>
                <c:pt idx="16945">
                  <c:v>23.5347222222222</c:v>
                </c:pt>
                <c:pt idx="16946">
                  <c:v>23.536111111111101</c:v>
                </c:pt>
                <c:pt idx="16947">
                  <c:v>23.537500000000001</c:v>
                </c:pt>
                <c:pt idx="16948">
                  <c:v>23.538888888888899</c:v>
                </c:pt>
                <c:pt idx="16949">
                  <c:v>23.540277777777799</c:v>
                </c:pt>
                <c:pt idx="16950">
                  <c:v>23.5416666666667</c:v>
                </c:pt>
                <c:pt idx="16951">
                  <c:v>23.5430555555556</c:v>
                </c:pt>
                <c:pt idx="16952">
                  <c:v>23.544444444444402</c:v>
                </c:pt>
                <c:pt idx="16953">
                  <c:v>23.545833333333299</c:v>
                </c:pt>
                <c:pt idx="16954">
                  <c:v>23.547222222222199</c:v>
                </c:pt>
                <c:pt idx="16955">
                  <c:v>23.5486111111111</c:v>
                </c:pt>
                <c:pt idx="16956">
                  <c:v>23.55</c:v>
                </c:pt>
                <c:pt idx="16957">
                  <c:v>23.551388888888901</c:v>
                </c:pt>
                <c:pt idx="16958">
                  <c:v>23.552777777777798</c:v>
                </c:pt>
                <c:pt idx="16959">
                  <c:v>23.554166666666699</c:v>
                </c:pt>
                <c:pt idx="16960">
                  <c:v>23.5555555555556</c:v>
                </c:pt>
                <c:pt idx="16961">
                  <c:v>23.556944444444401</c:v>
                </c:pt>
                <c:pt idx="16962">
                  <c:v>23.558333333333302</c:v>
                </c:pt>
                <c:pt idx="16963">
                  <c:v>23.559722222222199</c:v>
                </c:pt>
                <c:pt idx="16964">
                  <c:v>23.561111111111099</c:v>
                </c:pt>
                <c:pt idx="16965">
                  <c:v>23.5625</c:v>
                </c:pt>
                <c:pt idx="16966">
                  <c:v>23.563888888888901</c:v>
                </c:pt>
                <c:pt idx="16967">
                  <c:v>23.565277777777801</c:v>
                </c:pt>
                <c:pt idx="16968">
                  <c:v>23.566666666666698</c:v>
                </c:pt>
                <c:pt idx="16969">
                  <c:v>23.568055555555599</c:v>
                </c:pt>
                <c:pt idx="16970">
                  <c:v>23.5694444444444</c:v>
                </c:pt>
                <c:pt idx="16971">
                  <c:v>23.570833333333301</c:v>
                </c:pt>
                <c:pt idx="16972">
                  <c:v>23.572222222222202</c:v>
                </c:pt>
                <c:pt idx="16973">
                  <c:v>23.573611111111099</c:v>
                </c:pt>
                <c:pt idx="16974">
                  <c:v>23.574999999999999</c:v>
                </c:pt>
                <c:pt idx="16975">
                  <c:v>23.5763888888889</c:v>
                </c:pt>
                <c:pt idx="16976">
                  <c:v>23.577777777777801</c:v>
                </c:pt>
                <c:pt idx="16977">
                  <c:v>23.579166666666701</c:v>
                </c:pt>
                <c:pt idx="16978">
                  <c:v>23.580555555555598</c:v>
                </c:pt>
                <c:pt idx="16979">
                  <c:v>23.5819444444444</c:v>
                </c:pt>
                <c:pt idx="16980">
                  <c:v>23.5833333333333</c:v>
                </c:pt>
                <c:pt idx="16981">
                  <c:v>23.584722222222201</c:v>
                </c:pt>
                <c:pt idx="16982">
                  <c:v>23.586111111111101</c:v>
                </c:pt>
                <c:pt idx="16983">
                  <c:v>23.587499999999999</c:v>
                </c:pt>
                <c:pt idx="16984">
                  <c:v>23.588888888888899</c:v>
                </c:pt>
                <c:pt idx="16985">
                  <c:v>23.5902777777778</c:v>
                </c:pt>
                <c:pt idx="16986">
                  <c:v>23.591666666666701</c:v>
                </c:pt>
                <c:pt idx="16987">
                  <c:v>23.593055555555601</c:v>
                </c:pt>
                <c:pt idx="16988">
                  <c:v>23.594444444444399</c:v>
                </c:pt>
                <c:pt idx="16989">
                  <c:v>23.595833333333299</c:v>
                </c:pt>
                <c:pt idx="16990">
                  <c:v>23.5972222222222</c:v>
                </c:pt>
                <c:pt idx="16991">
                  <c:v>23.598611111111101</c:v>
                </c:pt>
                <c:pt idx="16992">
                  <c:v>23.6</c:v>
                </c:pt>
                <c:pt idx="16993">
                  <c:v>23.601388888888899</c:v>
                </c:pt>
                <c:pt idx="16994">
                  <c:v>23.602777777777799</c:v>
                </c:pt>
                <c:pt idx="16995">
                  <c:v>23.6041666666667</c:v>
                </c:pt>
                <c:pt idx="16996">
                  <c:v>23.6055555555556</c:v>
                </c:pt>
                <c:pt idx="16997">
                  <c:v>23.606944444444402</c:v>
                </c:pt>
                <c:pt idx="16998">
                  <c:v>23.608333333333299</c:v>
                </c:pt>
                <c:pt idx="16999">
                  <c:v>23.609722222222199</c:v>
                </c:pt>
                <c:pt idx="17000">
                  <c:v>23.6111111111111</c:v>
                </c:pt>
                <c:pt idx="17001">
                  <c:v>23.612500000000001</c:v>
                </c:pt>
                <c:pt idx="17002">
                  <c:v>23.613888888888901</c:v>
                </c:pt>
                <c:pt idx="17003">
                  <c:v>23.615277777777798</c:v>
                </c:pt>
                <c:pt idx="17004">
                  <c:v>23.616666666666699</c:v>
                </c:pt>
                <c:pt idx="17005">
                  <c:v>23.6180555555556</c:v>
                </c:pt>
                <c:pt idx="17006">
                  <c:v>23.619444444444401</c:v>
                </c:pt>
                <c:pt idx="17007">
                  <c:v>23.620833333333302</c:v>
                </c:pt>
                <c:pt idx="17008">
                  <c:v>23.622222222222199</c:v>
                </c:pt>
                <c:pt idx="17009">
                  <c:v>23.623611111111099</c:v>
                </c:pt>
                <c:pt idx="17010">
                  <c:v>23.625</c:v>
                </c:pt>
                <c:pt idx="17011">
                  <c:v>23.626388888888901</c:v>
                </c:pt>
                <c:pt idx="17012">
                  <c:v>23.627777777777801</c:v>
                </c:pt>
                <c:pt idx="17013">
                  <c:v>23.629166666666698</c:v>
                </c:pt>
                <c:pt idx="17014">
                  <c:v>23.630555555555599</c:v>
                </c:pt>
                <c:pt idx="17015">
                  <c:v>23.6319444444444</c:v>
                </c:pt>
                <c:pt idx="17016">
                  <c:v>23.633333333333301</c:v>
                </c:pt>
                <c:pt idx="17017">
                  <c:v>23.634722222222202</c:v>
                </c:pt>
                <c:pt idx="17018">
                  <c:v>23.636111111111099</c:v>
                </c:pt>
                <c:pt idx="17019">
                  <c:v>23.637499999999999</c:v>
                </c:pt>
                <c:pt idx="17020">
                  <c:v>23.6388888888889</c:v>
                </c:pt>
                <c:pt idx="17021">
                  <c:v>23.640277777777801</c:v>
                </c:pt>
                <c:pt idx="17022">
                  <c:v>23.641666666666701</c:v>
                </c:pt>
                <c:pt idx="17023">
                  <c:v>23.643055555555598</c:v>
                </c:pt>
                <c:pt idx="17024">
                  <c:v>23.6444444444444</c:v>
                </c:pt>
                <c:pt idx="17025">
                  <c:v>23.6458333333333</c:v>
                </c:pt>
                <c:pt idx="17026">
                  <c:v>23.647222222222201</c:v>
                </c:pt>
                <c:pt idx="17027">
                  <c:v>23.648611111111101</c:v>
                </c:pt>
                <c:pt idx="17028">
                  <c:v>23.65</c:v>
                </c:pt>
                <c:pt idx="17029">
                  <c:v>23.651388888888899</c:v>
                </c:pt>
                <c:pt idx="17030">
                  <c:v>23.6527777777778</c:v>
                </c:pt>
                <c:pt idx="17031">
                  <c:v>23.654166666666701</c:v>
                </c:pt>
                <c:pt idx="17032">
                  <c:v>23.655555555555601</c:v>
                </c:pt>
                <c:pt idx="17033">
                  <c:v>23.656944444444399</c:v>
                </c:pt>
                <c:pt idx="17034">
                  <c:v>23.658333333333299</c:v>
                </c:pt>
                <c:pt idx="17035">
                  <c:v>23.6597222222222</c:v>
                </c:pt>
                <c:pt idx="17036">
                  <c:v>23.661111111111101</c:v>
                </c:pt>
                <c:pt idx="17037">
                  <c:v>23.662500000000001</c:v>
                </c:pt>
                <c:pt idx="17038">
                  <c:v>23.663888888888899</c:v>
                </c:pt>
                <c:pt idx="17039">
                  <c:v>23.665277777777799</c:v>
                </c:pt>
                <c:pt idx="17040">
                  <c:v>23.6666666666667</c:v>
                </c:pt>
                <c:pt idx="17041">
                  <c:v>23.6680555555556</c:v>
                </c:pt>
                <c:pt idx="17042">
                  <c:v>23.669444444444402</c:v>
                </c:pt>
                <c:pt idx="17043">
                  <c:v>23.670833333333299</c:v>
                </c:pt>
                <c:pt idx="17044">
                  <c:v>23.672222222222199</c:v>
                </c:pt>
                <c:pt idx="17045">
                  <c:v>23.6736111111111</c:v>
                </c:pt>
                <c:pt idx="17046">
                  <c:v>23.675000000000001</c:v>
                </c:pt>
                <c:pt idx="17047">
                  <c:v>23.676388888888901</c:v>
                </c:pt>
                <c:pt idx="17048">
                  <c:v>23.677777777777798</c:v>
                </c:pt>
                <c:pt idx="17049">
                  <c:v>23.679166666666699</c:v>
                </c:pt>
                <c:pt idx="17050">
                  <c:v>23.6805555555556</c:v>
                </c:pt>
                <c:pt idx="17051">
                  <c:v>23.681944444444401</c:v>
                </c:pt>
                <c:pt idx="17052">
                  <c:v>23.683333333333302</c:v>
                </c:pt>
                <c:pt idx="17053">
                  <c:v>23.684722222222199</c:v>
                </c:pt>
                <c:pt idx="17054">
                  <c:v>23.686111111111099</c:v>
                </c:pt>
                <c:pt idx="17055">
                  <c:v>23.6875</c:v>
                </c:pt>
                <c:pt idx="17056">
                  <c:v>23.688888888888901</c:v>
                </c:pt>
                <c:pt idx="17057">
                  <c:v>23.690277777777801</c:v>
                </c:pt>
                <c:pt idx="17058">
                  <c:v>23.691666666666698</c:v>
                </c:pt>
                <c:pt idx="17059">
                  <c:v>23.693055555555599</c:v>
                </c:pt>
                <c:pt idx="17060">
                  <c:v>23.6944444444444</c:v>
                </c:pt>
                <c:pt idx="17061">
                  <c:v>23.695833333333301</c:v>
                </c:pt>
                <c:pt idx="17062">
                  <c:v>23.697222222222202</c:v>
                </c:pt>
                <c:pt idx="17063">
                  <c:v>23.698611111111099</c:v>
                </c:pt>
                <c:pt idx="17064">
                  <c:v>23.7</c:v>
                </c:pt>
                <c:pt idx="17065">
                  <c:v>23.7013888888889</c:v>
                </c:pt>
                <c:pt idx="17066">
                  <c:v>23.702777777777801</c:v>
                </c:pt>
                <c:pt idx="17067">
                  <c:v>23.704166666666701</c:v>
                </c:pt>
                <c:pt idx="17068">
                  <c:v>23.705555555555598</c:v>
                </c:pt>
                <c:pt idx="17069">
                  <c:v>23.7069444444444</c:v>
                </c:pt>
                <c:pt idx="17070">
                  <c:v>23.7083333333333</c:v>
                </c:pt>
                <c:pt idx="17071">
                  <c:v>23.709722222222201</c:v>
                </c:pt>
                <c:pt idx="17072">
                  <c:v>23.711111111111101</c:v>
                </c:pt>
                <c:pt idx="17073">
                  <c:v>23.712499999999999</c:v>
                </c:pt>
                <c:pt idx="17074">
                  <c:v>23.713888888888899</c:v>
                </c:pt>
                <c:pt idx="17075">
                  <c:v>23.7152777777778</c:v>
                </c:pt>
                <c:pt idx="17076">
                  <c:v>23.716666666666701</c:v>
                </c:pt>
                <c:pt idx="17077">
                  <c:v>23.718055555555601</c:v>
                </c:pt>
                <c:pt idx="17078">
                  <c:v>23.719444444444399</c:v>
                </c:pt>
                <c:pt idx="17079">
                  <c:v>23.720833333333299</c:v>
                </c:pt>
                <c:pt idx="17080">
                  <c:v>23.7222222222222</c:v>
                </c:pt>
                <c:pt idx="17081">
                  <c:v>23.723611111111101</c:v>
                </c:pt>
                <c:pt idx="17082">
                  <c:v>23.725000000000001</c:v>
                </c:pt>
                <c:pt idx="17083">
                  <c:v>23.726388888888899</c:v>
                </c:pt>
                <c:pt idx="17084">
                  <c:v>23.727777777777799</c:v>
                </c:pt>
                <c:pt idx="17085">
                  <c:v>23.7291666666667</c:v>
                </c:pt>
                <c:pt idx="17086">
                  <c:v>23.7305555555556</c:v>
                </c:pt>
                <c:pt idx="17087">
                  <c:v>23.731944444444402</c:v>
                </c:pt>
                <c:pt idx="17088">
                  <c:v>23.733333333333299</c:v>
                </c:pt>
                <c:pt idx="17089">
                  <c:v>23.734722222222199</c:v>
                </c:pt>
                <c:pt idx="17090">
                  <c:v>23.7361111111111</c:v>
                </c:pt>
                <c:pt idx="17091">
                  <c:v>23.737500000000001</c:v>
                </c:pt>
                <c:pt idx="17092">
                  <c:v>23.738888888888901</c:v>
                </c:pt>
                <c:pt idx="17093">
                  <c:v>23.740277777777798</c:v>
                </c:pt>
                <c:pt idx="17094">
                  <c:v>23.741666666666699</c:v>
                </c:pt>
                <c:pt idx="17095">
                  <c:v>23.7430555555556</c:v>
                </c:pt>
                <c:pt idx="17096">
                  <c:v>23.744444444444401</c:v>
                </c:pt>
                <c:pt idx="17097">
                  <c:v>23.745833333333302</c:v>
                </c:pt>
                <c:pt idx="17098">
                  <c:v>23.747222222222199</c:v>
                </c:pt>
                <c:pt idx="17099">
                  <c:v>23.748611111111099</c:v>
                </c:pt>
                <c:pt idx="17100">
                  <c:v>23.75</c:v>
                </c:pt>
                <c:pt idx="17101">
                  <c:v>23.751388888888901</c:v>
                </c:pt>
                <c:pt idx="17102">
                  <c:v>23.752777777777801</c:v>
                </c:pt>
                <c:pt idx="17103">
                  <c:v>23.754166666666698</c:v>
                </c:pt>
                <c:pt idx="17104">
                  <c:v>23.755555555555599</c:v>
                </c:pt>
                <c:pt idx="17105">
                  <c:v>23.7569444444444</c:v>
                </c:pt>
                <c:pt idx="17106">
                  <c:v>23.758333333333301</c:v>
                </c:pt>
                <c:pt idx="17107">
                  <c:v>23.759722222222202</c:v>
                </c:pt>
                <c:pt idx="17108">
                  <c:v>23.761111111111099</c:v>
                </c:pt>
                <c:pt idx="17109">
                  <c:v>23.762499999999999</c:v>
                </c:pt>
                <c:pt idx="17110">
                  <c:v>23.7638888888889</c:v>
                </c:pt>
                <c:pt idx="17111">
                  <c:v>23.765277777777801</c:v>
                </c:pt>
                <c:pt idx="17112">
                  <c:v>23.766666666666701</c:v>
                </c:pt>
                <c:pt idx="17113">
                  <c:v>23.768055555555598</c:v>
                </c:pt>
                <c:pt idx="17114">
                  <c:v>23.7694444444444</c:v>
                </c:pt>
                <c:pt idx="17115">
                  <c:v>23.7708333333333</c:v>
                </c:pt>
                <c:pt idx="17116">
                  <c:v>23.772222222222201</c:v>
                </c:pt>
                <c:pt idx="17117">
                  <c:v>23.773611111111101</c:v>
                </c:pt>
                <c:pt idx="17118">
                  <c:v>23.774999999999999</c:v>
                </c:pt>
                <c:pt idx="17119">
                  <c:v>23.776388888888899</c:v>
                </c:pt>
                <c:pt idx="17120">
                  <c:v>23.7777777777778</c:v>
                </c:pt>
                <c:pt idx="17121">
                  <c:v>23.779166666666701</c:v>
                </c:pt>
                <c:pt idx="17122">
                  <c:v>23.780555555555601</c:v>
                </c:pt>
                <c:pt idx="17123">
                  <c:v>23.781944444444399</c:v>
                </c:pt>
                <c:pt idx="17124">
                  <c:v>23.783333333333299</c:v>
                </c:pt>
                <c:pt idx="17125">
                  <c:v>23.7847222222222</c:v>
                </c:pt>
                <c:pt idx="17126">
                  <c:v>23.786111111111101</c:v>
                </c:pt>
                <c:pt idx="17127">
                  <c:v>23.787500000000001</c:v>
                </c:pt>
                <c:pt idx="17128">
                  <c:v>23.788888888888899</c:v>
                </c:pt>
                <c:pt idx="17129">
                  <c:v>23.790277777777799</c:v>
                </c:pt>
                <c:pt idx="17130">
                  <c:v>23.7916666666667</c:v>
                </c:pt>
                <c:pt idx="17131">
                  <c:v>23.7930555555556</c:v>
                </c:pt>
                <c:pt idx="17132">
                  <c:v>23.794444444444402</c:v>
                </c:pt>
                <c:pt idx="17133">
                  <c:v>23.795833333333299</c:v>
                </c:pt>
                <c:pt idx="17134">
                  <c:v>23.797222222222199</c:v>
                </c:pt>
                <c:pt idx="17135">
                  <c:v>23.7986111111111</c:v>
                </c:pt>
                <c:pt idx="17136">
                  <c:v>23.8</c:v>
                </c:pt>
                <c:pt idx="17137">
                  <c:v>23.801388888888901</c:v>
                </c:pt>
                <c:pt idx="17138">
                  <c:v>23.802777777777798</c:v>
                </c:pt>
                <c:pt idx="17139">
                  <c:v>23.804166666666699</c:v>
                </c:pt>
                <c:pt idx="17140">
                  <c:v>23.8055555555556</c:v>
                </c:pt>
                <c:pt idx="17141">
                  <c:v>23.806944444444401</c:v>
                </c:pt>
                <c:pt idx="17142">
                  <c:v>23.808333333333302</c:v>
                </c:pt>
                <c:pt idx="17143">
                  <c:v>23.809722222222199</c:v>
                </c:pt>
                <c:pt idx="17144">
                  <c:v>23.811111111111099</c:v>
                </c:pt>
                <c:pt idx="17145">
                  <c:v>23.8125</c:v>
                </c:pt>
                <c:pt idx="17146">
                  <c:v>23.813888888888901</c:v>
                </c:pt>
                <c:pt idx="17147">
                  <c:v>23.815277777777801</c:v>
                </c:pt>
                <c:pt idx="17148">
                  <c:v>23.816666666666698</c:v>
                </c:pt>
                <c:pt idx="17149">
                  <c:v>23.818055555555599</c:v>
                </c:pt>
                <c:pt idx="17150">
                  <c:v>23.8194444444444</c:v>
                </c:pt>
                <c:pt idx="17151">
                  <c:v>23.820833333333301</c:v>
                </c:pt>
                <c:pt idx="17152">
                  <c:v>23.822222222222202</c:v>
                </c:pt>
                <c:pt idx="17153">
                  <c:v>23.823611111111099</c:v>
                </c:pt>
                <c:pt idx="17154">
                  <c:v>23.824999999999999</c:v>
                </c:pt>
                <c:pt idx="17155">
                  <c:v>23.8263888888889</c:v>
                </c:pt>
                <c:pt idx="17156">
                  <c:v>23.827777777777801</c:v>
                </c:pt>
                <c:pt idx="17157">
                  <c:v>23.829166666666701</c:v>
                </c:pt>
                <c:pt idx="17158">
                  <c:v>23.830555555555598</c:v>
                </c:pt>
                <c:pt idx="17159">
                  <c:v>23.8319444444444</c:v>
                </c:pt>
                <c:pt idx="17160">
                  <c:v>23.8333333333333</c:v>
                </c:pt>
                <c:pt idx="17161">
                  <c:v>23.834722222222201</c:v>
                </c:pt>
                <c:pt idx="17162">
                  <c:v>23.836111111111101</c:v>
                </c:pt>
                <c:pt idx="17163">
                  <c:v>23.837499999999999</c:v>
                </c:pt>
                <c:pt idx="17164">
                  <c:v>23.838888888888899</c:v>
                </c:pt>
                <c:pt idx="17165">
                  <c:v>23.8402777777778</c:v>
                </c:pt>
                <c:pt idx="17166">
                  <c:v>23.841666666666701</c:v>
                </c:pt>
                <c:pt idx="17167">
                  <c:v>23.843055555555601</c:v>
                </c:pt>
                <c:pt idx="17168">
                  <c:v>23.844444444444399</c:v>
                </c:pt>
                <c:pt idx="17169">
                  <c:v>23.845833333333299</c:v>
                </c:pt>
                <c:pt idx="17170">
                  <c:v>23.8472222222222</c:v>
                </c:pt>
                <c:pt idx="17171">
                  <c:v>23.848611111111101</c:v>
                </c:pt>
                <c:pt idx="17172">
                  <c:v>23.85</c:v>
                </c:pt>
                <c:pt idx="17173">
                  <c:v>23.851388888888899</c:v>
                </c:pt>
                <c:pt idx="17174">
                  <c:v>23.852777777777799</c:v>
                </c:pt>
                <c:pt idx="17175">
                  <c:v>23.8541666666667</c:v>
                </c:pt>
                <c:pt idx="17176">
                  <c:v>23.8555555555556</c:v>
                </c:pt>
                <c:pt idx="17177">
                  <c:v>23.856944444444402</c:v>
                </c:pt>
                <c:pt idx="17178">
                  <c:v>23.858333333333299</c:v>
                </c:pt>
                <c:pt idx="17179">
                  <c:v>23.859722222222199</c:v>
                </c:pt>
                <c:pt idx="17180">
                  <c:v>23.8611111111111</c:v>
                </c:pt>
                <c:pt idx="17181">
                  <c:v>23.862500000000001</c:v>
                </c:pt>
                <c:pt idx="17182">
                  <c:v>23.863888888888901</c:v>
                </c:pt>
                <c:pt idx="17183">
                  <c:v>23.865277777777798</c:v>
                </c:pt>
                <c:pt idx="17184">
                  <c:v>23.866666666666699</c:v>
                </c:pt>
                <c:pt idx="17185">
                  <c:v>23.8680555555556</c:v>
                </c:pt>
                <c:pt idx="17186">
                  <c:v>23.869444444444401</c:v>
                </c:pt>
                <c:pt idx="17187">
                  <c:v>23.870833333333302</c:v>
                </c:pt>
                <c:pt idx="17188">
                  <c:v>23.872222222222199</c:v>
                </c:pt>
                <c:pt idx="17189">
                  <c:v>23.873611111111099</c:v>
                </c:pt>
                <c:pt idx="17190">
                  <c:v>23.875</c:v>
                </c:pt>
                <c:pt idx="17191">
                  <c:v>23.876388888888901</c:v>
                </c:pt>
                <c:pt idx="17192">
                  <c:v>23.877777777777801</c:v>
                </c:pt>
                <c:pt idx="17193">
                  <c:v>23.879166666666698</c:v>
                </c:pt>
                <c:pt idx="17194">
                  <c:v>23.880555555555599</c:v>
                </c:pt>
                <c:pt idx="17195">
                  <c:v>23.8819444444444</c:v>
                </c:pt>
                <c:pt idx="17196">
                  <c:v>23.883333333333301</c:v>
                </c:pt>
                <c:pt idx="17197">
                  <c:v>23.884722222222202</c:v>
                </c:pt>
                <c:pt idx="17198">
                  <c:v>23.886111111111099</c:v>
                </c:pt>
                <c:pt idx="17199">
                  <c:v>23.887499999999999</c:v>
                </c:pt>
                <c:pt idx="17200">
                  <c:v>23.8888888888889</c:v>
                </c:pt>
                <c:pt idx="17201">
                  <c:v>23.890277777777801</c:v>
                </c:pt>
                <c:pt idx="17202">
                  <c:v>23.891666666666701</c:v>
                </c:pt>
                <c:pt idx="17203">
                  <c:v>23.893055555555598</c:v>
                </c:pt>
                <c:pt idx="17204">
                  <c:v>23.8944444444444</c:v>
                </c:pt>
                <c:pt idx="17205">
                  <c:v>23.8958333333333</c:v>
                </c:pt>
                <c:pt idx="17206">
                  <c:v>23.897222222222201</c:v>
                </c:pt>
                <c:pt idx="17207">
                  <c:v>23.898611111111101</c:v>
                </c:pt>
                <c:pt idx="17208">
                  <c:v>23.9</c:v>
                </c:pt>
                <c:pt idx="17209">
                  <c:v>23.901388888888899</c:v>
                </c:pt>
                <c:pt idx="17210">
                  <c:v>23.9027777777778</c:v>
                </c:pt>
                <c:pt idx="17211">
                  <c:v>23.904166666666701</c:v>
                </c:pt>
                <c:pt idx="17212">
                  <c:v>23.905555555555601</c:v>
                </c:pt>
                <c:pt idx="17213">
                  <c:v>23.906944444444399</c:v>
                </c:pt>
                <c:pt idx="17214">
                  <c:v>23.908333333333299</c:v>
                </c:pt>
                <c:pt idx="17215">
                  <c:v>23.9097222222222</c:v>
                </c:pt>
                <c:pt idx="17216">
                  <c:v>23.911111111111101</c:v>
                </c:pt>
                <c:pt idx="17217">
                  <c:v>23.912500000000001</c:v>
                </c:pt>
                <c:pt idx="17218">
                  <c:v>23.913888888888899</c:v>
                </c:pt>
                <c:pt idx="17219">
                  <c:v>23.915277777777799</c:v>
                </c:pt>
                <c:pt idx="17220">
                  <c:v>23.9166666666667</c:v>
                </c:pt>
                <c:pt idx="17221">
                  <c:v>23.9180555555556</c:v>
                </c:pt>
                <c:pt idx="17222">
                  <c:v>23.919444444444402</c:v>
                </c:pt>
                <c:pt idx="17223">
                  <c:v>23.920833333333299</c:v>
                </c:pt>
                <c:pt idx="17224">
                  <c:v>23.922222222222199</c:v>
                </c:pt>
                <c:pt idx="17225">
                  <c:v>23.9236111111111</c:v>
                </c:pt>
                <c:pt idx="17226">
                  <c:v>23.925000000000001</c:v>
                </c:pt>
                <c:pt idx="17227">
                  <c:v>23.926388888888901</c:v>
                </c:pt>
                <c:pt idx="17228">
                  <c:v>23.927777777777798</c:v>
                </c:pt>
                <c:pt idx="17229">
                  <c:v>23.929166666666699</c:v>
                </c:pt>
                <c:pt idx="17230">
                  <c:v>23.9305555555556</c:v>
                </c:pt>
                <c:pt idx="17231">
                  <c:v>23.931944444444401</c:v>
                </c:pt>
                <c:pt idx="17232">
                  <c:v>23.933333333333302</c:v>
                </c:pt>
                <c:pt idx="17233">
                  <c:v>23.934722222222199</c:v>
                </c:pt>
                <c:pt idx="17234">
                  <c:v>23.936111111111099</c:v>
                </c:pt>
                <c:pt idx="17235">
                  <c:v>23.9375</c:v>
                </c:pt>
                <c:pt idx="17236">
                  <c:v>23.938888888888901</c:v>
                </c:pt>
                <c:pt idx="17237">
                  <c:v>23.940277777777801</c:v>
                </c:pt>
                <c:pt idx="17238">
                  <c:v>23.941666666666698</c:v>
                </c:pt>
                <c:pt idx="17239">
                  <c:v>23.943055555555599</c:v>
                </c:pt>
                <c:pt idx="17240">
                  <c:v>23.9444444444444</c:v>
                </c:pt>
                <c:pt idx="17241">
                  <c:v>23.945833333333301</c:v>
                </c:pt>
                <c:pt idx="17242">
                  <c:v>23.947222222222202</c:v>
                </c:pt>
                <c:pt idx="17243">
                  <c:v>23.948611111111099</c:v>
                </c:pt>
                <c:pt idx="17244">
                  <c:v>23.95</c:v>
                </c:pt>
                <c:pt idx="17245">
                  <c:v>23.9513888888889</c:v>
                </c:pt>
                <c:pt idx="17246">
                  <c:v>23.952777777777801</c:v>
                </c:pt>
                <c:pt idx="17247">
                  <c:v>23.954166666666701</c:v>
                </c:pt>
                <c:pt idx="17248">
                  <c:v>23.955555555555598</c:v>
                </c:pt>
                <c:pt idx="17249">
                  <c:v>23.9569444444444</c:v>
                </c:pt>
                <c:pt idx="17250">
                  <c:v>23.9583333333333</c:v>
                </c:pt>
                <c:pt idx="17251">
                  <c:v>23.959722222222201</c:v>
                </c:pt>
                <c:pt idx="17252">
                  <c:v>23.961111111111101</c:v>
                </c:pt>
                <c:pt idx="17253">
                  <c:v>23.962499999999999</c:v>
                </c:pt>
                <c:pt idx="17254">
                  <c:v>23.963888888888899</c:v>
                </c:pt>
                <c:pt idx="17255">
                  <c:v>23.9652777777778</c:v>
                </c:pt>
                <c:pt idx="17256">
                  <c:v>23.966666666666701</c:v>
                </c:pt>
                <c:pt idx="17257">
                  <c:v>23.968055555555601</c:v>
                </c:pt>
                <c:pt idx="17258">
                  <c:v>23.969444444444399</c:v>
                </c:pt>
                <c:pt idx="17259">
                  <c:v>23.970833333333299</c:v>
                </c:pt>
                <c:pt idx="17260">
                  <c:v>23.9722222222222</c:v>
                </c:pt>
                <c:pt idx="17261">
                  <c:v>23.973611111111101</c:v>
                </c:pt>
                <c:pt idx="17262">
                  <c:v>23.975000000000001</c:v>
                </c:pt>
                <c:pt idx="17263">
                  <c:v>23.976388888888899</c:v>
                </c:pt>
                <c:pt idx="17264">
                  <c:v>23.977777777777799</c:v>
                </c:pt>
                <c:pt idx="17265">
                  <c:v>23.9791666666667</c:v>
                </c:pt>
                <c:pt idx="17266">
                  <c:v>23.9805555555556</c:v>
                </c:pt>
                <c:pt idx="17267">
                  <c:v>23.981944444444402</c:v>
                </c:pt>
                <c:pt idx="17268">
                  <c:v>23.983333333333299</c:v>
                </c:pt>
                <c:pt idx="17269">
                  <c:v>23.984722222222199</c:v>
                </c:pt>
                <c:pt idx="17270">
                  <c:v>23.9861111111111</c:v>
                </c:pt>
                <c:pt idx="17271">
                  <c:v>23.987500000000001</c:v>
                </c:pt>
                <c:pt idx="17272">
                  <c:v>23.988888888888901</c:v>
                </c:pt>
                <c:pt idx="17273">
                  <c:v>23.990277777777798</c:v>
                </c:pt>
                <c:pt idx="17274">
                  <c:v>23.991666666666699</c:v>
                </c:pt>
                <c:pt idx="17275">
                  <c:v>23.9930555555556</c:v>
                </c:pt>
                <c:pt idx="17276">
                  <c:v>23.994444444444401</c:v>
                </c:pt>
                <c:pt idx="17277">
                  <c:v>23.995833333333302</c:v>
                </c:pt>
                <c:pt idx="17278">
                  <c:v>23.997222222222199</c:v>
                </c:pt>
                <c:pt idx="17279">
                  <c:v>23.998611111111099</c:v>
                </c:pt>
                <c:pt idx="17280">
                  <c:v>24</c:v>
                </c:pt>
                <c:pt idx="17281">
                  <c:v>24.001388888888901</c:v>
                </c:pt>
                <c:pt idx="17282">
                  <c:v>24.002777777777801</c:v>
                </c:pt>
                <c:pt idx="17283">
                  <c:v>24.004166666666698</c:v>
                </c:pt>
                <c:pt idx="17284">
                  <c:v>24.005555555555599</c:v>
                </c:pt>
                <c:pt idx="17285">
                  <c:v>24.0069444444444</c:v>
                </c:pt>
                <c:pt idx="17286">
                  <c:v>24.008333333333301</c:v>
                </c:pt>
                <c:pt idx="17287">
                  <c:v>24.009722222222202</c:v>
                </c:pt>
                <c:pt idx="17288">
                  <c:v>24.011111111111099</c:v>
                </c:pt>
                <c:pt idx="17289">
                  <c:v>24.012499999999999</c:v>
                </c:pt>
                <c:pt idx="17290">
                  <c:v>24.0138888888889</c:v>
                </c:pt>
                <c:pt idx="17291">
                  <c:v>24.015277777777801</c:v>
                </c:pt>
                <c:pt idx="17292">
                  <c:v>24.016666666666701</c:v>
                </c:pt>
                <c:pt idx="17293">
                  <c:v>24.018055555555598</c:v>
                </c:pt>
                <c:pt idx="17294">
                  <c:v>24.0194444444444</c:v>
                </c:pt>
                <c:pt idx="17295">
                  <c:v>24.0208333333333</c:v>
                </c:pt>
                <c:pt idx="17296">
                  <c:v>24.022222222222201</c:v>
                </c:pt>
                <c:pt idx="17297">
                  <c:v>24.023611111111101</c:v>
                </c:pt>
                <c:pt idx="17298">
                  <c:v>24.024999999999999</c:v>
                </c:pt>
                <c:pt idx="17299">
                  <c:v>24.026388888888899</c:v>
                </c:pt>
                <c:pt idx="17300">
                  <c:v>24.0277777777778</c:v>
                </c:pt>
                <c:pt idx="17301">
                  <c:v>24.029166666666701</c:v>
                </c:pt>
                <c:pt idx="17302">
                  <c:v>24.030555555555601</c:v>
                </c:pt>
                <c:pt idx="17303">
                  <c:v>24.031944444444399</c:v>
                </c:pt>
                <c:pt idx="17304">
                  <c:v>24.033333333333299</c:v>
                </c:pt>
                <c:pt idx="17305">
                  <c:v>24.0347222222222</c:v>
                </c:pt>
                <c:pt idx="17306">
                  <c:v>24.036111111111101</c:v>
                </c:pt>
                <c:pt idx="17307">
                  <c:v>24.037500000000001</c:v>
                </c:pt>
                <c:pt idx="17308">
                  <c:v>24.038888888888899</c:v>
                </c:pt>
                <c:pt idx="17309">
                  <c:v>24.040277777777799</c:v>
                </c:pt>
                <c:pt idx="17310">
                  <c:v>24.0416666666667</c:v>
                </c:pt>
                <c:pt idx="17311">
                  <c:v>24.0430555555556</c:v>
                </c:pt>
                <c:pt idx="17312">
                  <c:v>24.044444444444402</c:v>
                </c:pt>
                <c:pt idx="17313">
                  <c:v>24.045833333333299</c:v>
                </c:pt>
                <c:pt idx="17314">
                  <c:v>24.047222222222199</c:v>
                </c:pt>
                <c:pt idx="17315">
                  <c:v>24.0486111111111</c:v>
                </c:pt>
                <c:pt idx="17316">
                  <c:v>24.05</c:v>
                </c:pt>
                <c:pt idx="17317">
                  <c:v>24.051388888888901</c:v>
                </c:pt>
                <c:pt idx="17318">
                  <c:v>24.052777777777798</c:v>
                </c:pt>
                <c:pt idx="17319">
                  <c:v>24.054166666666699</c:v>
                </c:pt>
                <c:pt idx="17320">
                  <c:v>24.0555555555556</c:v>
                </c:pt>
                <c:pt idx="17321">
                  <c:v>24.056944444444401</c:v>
                </c:pt>
                <c:pt idx="17322">
                  <c:v>24.058333333333302</c:v>
                </c:pt>
                <c:pt idx="17323">
                  <c:v>24.059722222222199</c:v>
                </c:pt>
                <c:pt idx="17324">
                  <c:v>24.061111111111099</c:v>
                </c:pt>
                <c:pt idx="17325">
                  <c:v>24.0625</c:v>
                </c:pt>
                <c:pt idx="17326">
                  <c:v>24.063888888888901</c:v>
                </c:pt>
                <c:pt idx="17327">
                  <c:v>24.065277777777801</c:v>
                </c:pt>
                <c:pt idx="17328">
                  <c:v>24.066666666666698</c:v>
                </c:pt>
                <c:pt idx="17329">
                  <c:v>24.068055555555599</c:v>
                </c:pt>
                <c:pt idx="17330">
                  <c:v>24.0694444444444</c:v>
                </c:pt>
                <c:pt idx="17331">
                  <c:v>24.070833333333301</c:v>
                </c:pt>
                <c:pt idx="17332">
                  <c:v>24.072222222222202</c:v>
                </c:pt>
                <c:pt idx="17333">
                  <c:v>24.073611111111099</c:v>
                </c:pt>
                <c:pt idx="17334">
                  <c:v>24.074999999999999</c:v>
                </c:pt>
                <c:pt idx="17335">
                  <c:v>24.0763888888889</c:v>
                </c:pt>
                <c:pt idx="17336">
                  <c:v>24.077777777777801</c:v>
                </c:pt>
                <c:pt idx="17337">
                  <c:v>24.079166666666701</c:v>
                </c:pt>
                <c:pt idx="17338">
                  <c:v>24.080555555555598</c:v>
                </c:pt>
                <c:pt idx="17339">
                  <c:v>24.0819444444444</c:v>
                </c:pt>
                <c:pt idx="17340">
                  <c:v>24.0833333333333</c:v>
                </c:pt>
                <c:pt idx="17341">
                  <c:v>24.084722222222201</c:v>
                </c:pt>
                <c:pt idx="17342">
                  <c:v>24.086111111111101</c:v>
                </c:pt>
                <c:pt idx="17343">
                  <c:v>24.087499999999999</c:v>
                </c:pt>
                <c:pt idx="17344">
                  <c:v>24.088888888888899</c:v>
                </c:pt>
                <c:pt idx="17345">
                  <c:v>24.0902777777778</c:v>
                </c:pt>
                <c:pt idx="17346">
                  <c:v>24.091666666666701</c:v>
                </c:pt>
                <c:pt idx="17347">
                  <c:v>24.093055555555601</c:v>
                </c:pt>
                <c:pt idx="17348">
                  <c:v>24.094444444444399</c:v>
                </c:pt>
                <c:pt idx="17349">
                  <c:v>24.095833333333299</c:v>
                </c:pt>
                <c:pt idx="17350">
                  <c:v>24.0972222222222</c:v>
                </c:pt>
                <c:pt idx="17351">
                  <c:v>24.098611111111101</c:v>
                </c:pt>
                <c:pt idx="17352">
                  <c:v>24.1</c:v>
                </c:pt>
                <c:pt idx="17353">
                  <c:v>24.101388888888899</c:v>
                </c:pt>
                <c:pt idx="17354">
                  <c:v>24.102777777777799</c:v>
                </c:pt>
                <c:pt idx="17355">
                  <c:v>24.1041666666667</c:v>
                </c:pt>
                <c:pt idx="17356">
                  <c:v>24.1055555555556</c:v>
                </c:pt>
                <c:pt idx="17357">
                  <c:v>24.106944444444402</c:v>
                </c:pt>
                <c:pt idx="17358">
                  <c:v>24.108333333333299</c:v>
                </c:pt>
                <c:pt idx="17359">
                  <c:v>24.109722222222199</c:v>
                </c:pt>
                <c:pt idx="17360">
                  <c:v>24.1111111111111</c:v>
                </c:pt>
                <c:pt idx="17361">
                  <c:v>24.112500000000001</c:v>
                </c:pt>
                <c:pt idx="17362">
                  <c:v>24.113888888888901</c:v>
                </c:pt>
                <c:pt idx="17363">
                  <c:v>24.115277777777798</c:v>
                </c:pt>
                <c:pt idx="17364">
                  <c:v>24.116666666666699</c:v>
                </c:pt>
                <c:pt idx="17365">
                  <c:v>24.1180555555556</c:v>
                </c:pt>
                <c:pt idx="17366">
                  <c:v>24.119444444444401</c:v>
                </c:pt>
                <c:pt idx="17367">
                  <c:v>24.120833333333302</c:v>
                </c:pt>
                <c:pt idx="17368">
                  <c:v>24.122222222222199</c:v>
                </c:pt>
                <c:pt idx="17369">
                  <c:v>24.123611111111099</c:v>
                </c:pt>
                <c:pt idx="17370">
                  <c:v>24.125</c:v>
                </c:pt>
                <c:pt idx="17371">
                  <c:v>24.126388888888901</c:v>
                </c:pt>
                <c:pt idx="17372">
                  <c:v>24.127777777777801</c:v>
                </c:pt>
                <c:pt idx="17373">
                  <c:v>24.129166666666698</c:v>
                </c:pt>
                <c:pt idx="17374">
                  <c:v>24.130555555555599</c:v>
                </c:pt>
                <c:pt idx="17375">
                  <c:v>24.1319444444444</c:v>
                </c:pt>
                <c:pt idx="17376">
                  <c:v>24.133333333333301</c:v>
                </c:pt>
                <c:pt idx="17377">
                  <c:v>24.134722222222202</c:v>
                </c:pt>
                <c:pt idx="17378">
                  <c:v>24.136111111111099</c:v>
                </c:pt>
                <c:pt idx="17379">
                  <c:v>24.137499999999999</c:v>
                </c:pt>
                <c:pt idx="17380">
                  <c:v>24.1388888888889</c:v>
                </c:pt>
                <c:pt idx="17381">
                  <c:v>24.140277777777801</c:v>
                </c:pt>
                <c:pt idx="17382">
                  <c:v>24.141666666666701</c:v>
                </c:pt>
                <c:pt idx="17383">
                  <c:v>24.143055555555598</c:v>
                </c:pt>
                <c:pt idx="17384">
                  <c:v>24.1444444444444</c:v>
                </c:pt>
                <c:pt idx="17385">
                  <c:v>24.1458333333333</c:v>
                </c:pt>
                <c:pt idx="17386">
                  <c:v>24.147222222222201</c:v>
                </c:pt>
                <c:pt idx="17387">
                  <c:v>24.148611111111101</c:v>
                </c:pt>
                <c:pt idx="17388">
                  <c:v>24.15</c:v>
                </c:pt>
                <c:pt idx="17389">
                  <c:v>24.151388888888899</c:v>
                </c:pt>
                <c:pt idx="17390">
                  <c:v>24.1527777777778</c:v>
                </c:pt>
                <c:pt idx="17391">
                  <c:v>24.154166666666701</c:v>
                </c:pt>
                <c:pt idx="17392">
                  <c:v>24.155555555555601</c:v>
                </c:pt>
                <c:pt idx="17393">
                  <c:v>24.156944444444399</c:v>
                </c:pt>
                <c:pt idx="17394">
                  <c:v>24.158333333333299</c:v>
                </c:pt>
                <c:pt idx="17395">
                  <c:v>24.1597222222222</c:v>
                </c:pt>
                <c:pt idx="17396">
                  <c:v>24.161111111111101</c:v>
                </c:pt>
                <c:pt idx="17397">
                  <c:v>24.162500000000001</c:v>
                </c:pt>
                <c:pt idx="17398">
                  <c:v>24.163888888888899</c:v>
                </c:pt>
                <c:pt idx="17399">
                  <c:v>24.165277777777799</c:v>
                </c:pt>
                <c:pt idx="17400">
                  <c:v>24.1666666666667</c:v>
                </c:pt>
                <c:pt idx="17401">
                  <c:v>24.1680555555556</c:v>
                </c:pt>
                <c:pt idx="17402">
                  <c:v>24.169444444444402</c:v>
                </c:pt>
                <c:pt idx="17403">
                  <c:v>24.170833333333299</c:v>
                </c:pt>
                <c:pt idx="17404">
                  <c:v>24.172222222222199</c:v>
                </c:pt>
                <c:pt idx="17405">
                  <c:v>24.1736111111111</c:v>
                </c:pt>
                <c:pt idx="17406">
                  <c:v>24.175000000000001</c:v>
                </c:pt>
                <c:pt idx="17407">
                  <c:v>24.176388888888901</c:v>
                </c:pt>
                <c:pt idx="17408">
                  <c:v>24.177777777777798</c:v>
                </c:pt>
                <c:pt idx="17409">
                  <c:v>24.179166666666699</c:v>
                </c:pt>
                <c:pt idx="17410">
                  <c:v>24.1805555555556</c:v>
                </c:pt>
                <c:pt idx="17411">
                  <c:v>24.181944444444401</c:v>
                </c:pt>
                <c:pt idx="17412">
                  <c:v>24.183333333333302</c:v>
                </c:pt>
                <c:pt idx="17413">
                  <c:v>24.184722222222199</c:v>
                </c:pt>
                <c:pt idx="17414">
                  <c:v>24.186111111111099</c:v>
                </c:pt>
                <c:pt idx="17415">
                  <c:v>24.1875</c:v>
                </c:pt>
                <c:pt idx="17416">
                  <c:v>24.188888888888901</c:v>
                </c:pt>
                <c:pt idx="17417">
                  <c:v>24.190277777777801</c:v>
                </c:pt>
                <c:pt idx="17418">
                  <c:v>24.191666666666698</c:v>
                </c:pt>
                <c:pt idx="17419">
                  <c:v>24.193055555555599</c:v>
                </c:pt>
                <c:pt idx="17420">
                  <c:v>24.1944444444444</c:v>
                </c:pt>
                <c:pt idx="17421">
                  <c:v>24.195833333333301</c:v>
                </c:pt>
                <c:pt idx="17422">
                  <c:v>24.197222222222202</c:v>
                </c:pt>
                <c:pt idx="17423">
                  <c:v>24.198611111111099</c:v>
                </c:pt>
                <c:pt idx="17424">
                  <c:v>24.2</c:v>
                </c:pt>
                <c:pt idx="17425">
                  <c:v>24.2013888888889</c:v>
                </c:pt>
                <c:pt idx="17426">
                  <c:v>24.202777777777801</c:v>
                </c:pt>
                <c:pt idx="17427">
                  <c:v>24.204166666666701</c:v>
                </c:pt>
                <c:pt idx="17428">
                  <c:v>24.205555555555598</c:v>
                </c:pt>
                <c:pt idx="17429">
                  <c:v>24.2069444444444</c:v>
                </c:pt>
                <c:pt idx="17430">
                  <c:v>24.2083333333333</c:v>
                </c:pt>
                <c:pt idx="17431">
                  <c:v>24.209722222222201</c:v>
                </c:pt>
                <c:pt idx="17432">
                  <c:v>24.211111111111101</c:v>
                </c:pt>
                <c:pt idx="17433">
                  <c:v>24.212499999999999</c:v>
                </c:pt>
                <c:pt idx="17434">
                  <c:v>24.213888888888899</c:v>
                </c:pt>
                <c:pt idx="17435">
                  <c:v>24.2152777777778</c:v>
                </c:pt>
                <c:pt idx="17436">
                  <c:v>24.216666666666701</c:v>
                </c:pt>
                <c:pt idx="17437">
                  <c:v>24.218055555555601</c:v>
                </c:pt>
                <c:pt idx="17438">
                  <c:v>24.219444444444399</c:v>
                </c:pt>
                <c:pt idx="17439">
                  <c:v>24.220833333333299</c:v>
                </c:pt>
                <c:pt idx="17440">
                  <c:v>24.2222222222222</c:v>
                </c:pt>
                <c:pt idx="17441">
                  <c:v>24.223611111111101</c:v>
                </c:pt>
                <c:pt idx="17442">
                  <c:v>24.225000000000001</c:v>
                </c:pt>
                <c:pt idx="17443">
                  <c:v>24.226388888888899</c:v>
                </c:pt>
                <c:pt idx="17444">
                  <c:v>24.227777777777799</c:v>
                </c:pt>
                <c:pt idx="17445">
                  <c:v>24.2291666666667</c:v>
                </c:pt>
                <c:pt idx="17446">
                  <c:v>24.2305555555556</c:v>
                </c:pt>
                <c:pt idx="17447">
                  <c:v>24.231944444444402</c:v>
                </c:pt>
                <c:pt idx="17448">
                  <c:v>24.233333333333299</c:v>
                </c:pt>
                <c:pt idx="17449">
                  <c:v>24.234722222222199</c:v>
                </c:pt>
                <c:pt idx="17450">
                  <c:v>24.2361111111111</c:v>
                </c:pt>
                <c:pt idx="17451">
                  <c:v>24.237500000000001</c:v>
                </c:pt>
                <c:pt idx="17452">
                  <c:v>24.238888888888901</c:v>
                </c:pt>
                <c:pt idx="17453">
                  <c:v>24.240277777777798</c:v>
                </c:pt>
                <c:pt idx="17454">
                  <c:v>24.241666666666699</c:v>
                </c:pt>
                <c:pt idx="17455">
                  <c:v>24.2430555555556</c:v>
                </c:pt>
                <c:pt idx="17456">
                  <c:v>24.244444444444401</c:v>
                </c:pt>
                <c:pt idx="17457">
                  <c:v>24.245833333333302</c:v>
                </c:pt>
                <c:pt idx="17458">
                  <c:v>24.247222222222199</c:v>
                </c:pt>
                <c:pt idx="17459">
                  <c:v>24.248611111111099</c:v>
                </c:pt>
                <c:pt idx="17460">
                  <c:v>24.25</c:v>
                </c:pt>
                <c:pt idx="17461">
                  <c:v>24.251388888888901</c:v>
                </c:pt>
                <c:pt idx="17462">
                  <c:v>24.252777777777801</c:v>
                </c:pt>
                <c:pt idx="17463">
                  <c:v>24.254166666666698</c:v>
                </c:pt>
                <c:pt idx="17464">
                  <c:v>24.255555555555599</c:v>
                </c:pt>
                <c:pt idx="17465">
                  <c:v>24.2569444444444</c:v>
                </c:pt>
                <c:pt idx="17466">
                  <c:v>24.258333333333301</c:v>
                </c:pt>
                <c:pt idx="17467">
                  <c:v>24.259722222222202</c:v>
                </c:pt>
                <c:pt idx="17468">
                  <c:v>24.261111111111099</c:v>
                </c:pt>
                <c:pt idx="17469">
                  <c:v>24.262499999999999</c:v>
                </c:pt>
                <c:pt idx="17470">
                  <c:v>24.2638888888889</c:v>
                </c:pt>
                <c:pt idx="17471">
                  <c:v>24.265277777777801</c:v>
                </c:pt>
                <c:pt idx="17472">
                  <c:v>24.266666666666701</c:v>
                </c:pt>
                <c:pt idx="17473">
                  <c:v>24.268055555555598</c:v>
                </c:pt>
                <c:pt idx="17474">
                  <c:v>24.2694444444444</c:v>
                </c:pt>
                <c:pt idx="17475">
                  <c:v>24.2708333333333</c:v>
                </c:pt>
                <c:pt idx="17476">
                  <c:v>24.272222222222201</c:v>
                </c:pt>
                <c:pt idx="17477">
                  <c:v>24.273611111111101</c:v>
                </c:pt>
                <c:pt idx="17478">
                  <c:v>24.274999999999999</c:v>
                </c:pt>
                <c:pt idx="17479">
                  <c:v>24.276388888888899</c:v>
                </c:pt>
                <c:pt idx="17480">
                  <c:v>24.2777777777778</c:v>
                </c:pt>
                <c:pt idx="17481">
                  <c:v>24.279166666666701</c:v>
                </c:pt>
                <c:pt idx="17482">
                  <c:v>24.280555555555601</c:v>
                </c:pt>
                <c:pt idx="17483">
                  <c:v>24.281944444444399</c:v>
                </c:pt>
                <c:pt idx="17484">
                  <c:v>24.283333333333299</c:v>
                </c:pt>
                <c:pt idx="17485">
                  <c:v>24.2847222222222</c:v>
                </c:pt>
                <c:pt idx="17486">
                  <c:v>24.286111111111101</c:v>
                </c:pt>
                <c:pt idx="17487">
                  <c:v>24.287500000000001</c:v>
                </c:pt>
                <c:pt idx="17488">
                  <c:v>24.288888888888899</c:v>
                </c:pt>
                <c:pt idx="17489">
                  <c:v>24.290277777777799</c:v>
                </c:pt>
                <c:pt idx="17490">
                  <c:v>24.2916666666667</c:v>
                </c:pt>
                <c:pt idx="17491">
                  <c:v>24.2930555555556</c:v>
                </c:pt>
                <c:pt idx="17492">
                  <c:v>24.294444444444402</c:v>
                </c:pt>
                <c:pt idx="17493">
                  <c:v>24.295833333333299</c:v>
                </c:pt>
                <c:pt idx="17494">
                  <c:v>24.297222222222199</c:v>
                </c:pt>
                <c:pt idx="17495">
                  <c:v>24.2986111111111</c:v>
                </c:pt>
                <c:pt idx="17496">
                  <c:v>24.3</c:v>
                </c:pt>
                <c:pt idx="17497">
                  <c:v>24.301388888888901</c:v>
                </c:pt>
                <c:pt idx="17498">
                  <c:v>24.302777777777798</c:v>
                </c:pt>
                <c:pt idx="17499">
                  <c:v>24.304166666666699</c:v>
                </c:pt>
                <c:pt idx="17500">
                  <c:v>24.3055555555556</c:v>
                </c:pt>
                <c:pt idx="17501">
                  <c:v>24.306944444444401</c:v>
                </c:pt>
                <c:pt idx="17502">
                  <c:v>24.308333333333302</c:v>
                </c:pt>
                <c:pt idx="17503">
                  <c:v>24.309722222222199</c:v>
                </c:pt>
                <c:pt idx="17504">
                  <c:v>24.311111111111099</c:v>
                </c:pt>
                <c:pt idx="17505">
                  <c:v>24.3125</c:v>
                </c:pt>
                <c:pt idx="17506">
                  <c:v>24.313888888888901</c:v>
                </c:pt>
                <c:pt idx="17507">
                  <c:v>24.315277777777801</c:v>
                </c:pt>
                <c:pt idx="17508">
                  <c:v>24.316666666666698</c:v>
                </c:pt>
                <c:pt idx="17509">
                  <c:v>24.318055555555599</c:v>
                </c:pt>
                <c:pt idx="17510">
                  <c:v>24.3194444444444</c:v>
                </c:pt>
                <c:pt idx="17511">
                  <c:v>24.320833333333301</c:v>
                </c:pt>
                <c:pt idx="17512">
                  <c:v>24.322222222222202</c:v>
                </c:pt>
                <c:pt idx="17513">
                  <c:v>24.323611111111099</c:v>
                </c:pt>
                <c:pt idx="17514">
                  <c:v>24.324999999999999</c:v>
                </c:pt>
                <c:pt idx="17515">
                  <c:v>24.3263888888889</c:v>
                </c:pt>
                <c:pt idx="17516">
                  <c:v>24.327777777777801</c:v>
                </c:pt>
                <c:pt idx="17517">
                  <c:v>24.329166666666701</c:v>
                </c:pt>
                <c:pt idx="17518">
                  <c:v>24.330555555555598</c:v>
                </c:pt>
                <c:pt idx="17519">
                  <c:v>24.3319444444444</c:v>
                </c:pt>
                <c:pt idx="17520">
                  <c:v>24.3333333333333</c:v>
                </c:pt>
                <c:pt idx="17521">
                  <c:v>24.334722222222201</c:v>
                </c:pt>
                <c:pt idx="17522">
                  <c:v>24.336111111111101</c:v>
                </c:pt>
                <c:pt idx="17523">
                  <c:v>24.337499999999999</c:v>
                </c:pt>
                <c:pt idx="17524">
                  <c:v>24.338888888888899</c:v>
                </c:pt>
                <c:pt idx="17525">
                  <c:v>24.3402777777778</c:v>
                </c:pt>
                <c:pt idx="17526">
                  <c:v>24.341666666666701</c:v>
                </c:pt>
                <c:pt idx="17527">
                  <c:v>24.343055555555601</c:v>
                </c:pt>
                <c:pt idx="17528">
                  <c:v>24.344444444444399</c:v>
                </c:pt>
                <c:pt idx="17529">
                  <c:v>24.345833333333299</c:v>
                </c:pt>
                <c:pt idx="17530">
                  <c:v>24.3472222222222</c:v>
                </c:pt>
                <c:pt idx="17531">
                  <c:v>24.348611111111101</c:v>
                </c:pt>
                <c:pt idx="17532">
                  <c:v>24.35</c:v>
                </c:pt>
                <c:pt idx="17533">
                  <c:v>24.351388888888899</c:v>
                </c:pt>
                <c:pt idx="17534">
                  <c:v>24.352777777777799</c:v>
                </c:pt>
                <c:pt idx="17535">
                  <c:v>24.3541666666667</c:v>
                </c:pt>
                <c:pt idx="17536">
                  <c:v>24.3555555555556</c:v>
                </c:pt>
                <c:pt idx="17537">
                  <c:v>24.356944444444402</c:v>
                </c:pt>
                <c:pt idx="17538">
                  <c:v>24.358333333333299</c:v>
                </c:pt>
                <c:pt idx="17539">
                  <c:v>24.359722222222199</c:v>
                </c:pt>
                <c:pt idx="17540">
                  <c:v>24.3611111111111</c:v>
                </c:pt>
                <c:pt idx="17541">
                  <c:v>24.362500000000001</c:v>
                </c:pt>
                <c:pt idx="17542">
                  <c:v>24.363888888888901</c:v>
                </c:pt>
                <c:pt idx="17543">
                  <c:v>24.365277777777798</c:v>
                </c:pt>
                <c:pt idx="17544">
                  <c:v>24.366666666666699</c:v>
                </c:pt>
                <c:pt idx="17545">
                  <c:v>24.3680555555556</c:v>
                </c:pt>
                <c:pt idx="17546">
                  <c:v>24.369444444444401</c:v>
                </c:pt>
                <c:pt idx="17547">
                  <c:v>24.370833333333302</c:v>
                </c:pt>
                <c:pt idx="17548">
                  <c:v>24.372222222222199</c:v>
                </c:pt>
                <c:pt idx="17549">
                  <c:v>24.373611111111099</c:v>
                </c:pt>
                <c:pt idx="17550">
                  <c:v>24.375</c:v>
                </c:pt>
                <c:pt idx="17551">
                  <c:v>24.376388888888901</c:v>
                </c:pt>
                <c:pt idx="17552">
                  <c:v>24.377777777777801</c:v>
                </c:pt>
                <c:pt idx="17553">
                  <c:v>24.379166666666698</c:v>
                </c:pt>
                <c:pt idx="17554">
                  <c:v>24.380555555555599</c:v>
                </c:pt>
                <c:pt idx="17555">
                  <c:v>24.3819444444444</c:v>
                </c:pt>
                <c:pt idx="17556">
                  <c:v>24.383333333333301</c:v>
                </c:pt>
                <c:pt idx="17557">
                  <c:v>24.384722222222202</c:v>
                </c:pt>
                <c:pt idx="17558">
                  <c:v>24.386111111111099</c:v>
                </c:pt>
                <c:pt idx="17559">
                  <c:v>24.387499999999999</c:v>
                </c:pt>
                <c:pt idx="17560">
                  <c:v>24.3888888888889</c:v>
                </c:pt>
                <c:pt idx="17561">
                  <c:v>24.390277777777801</c:v>
                </c:pt>
                <c:pt idx="17562">
                  <c:v>24.391666666666701</c:v>
                </c:pt>
                <c:pt idx="17563">
                  <c:v>24.393055555555598</c:v>
                </c:pt>
                <c:pt idx="17564">
                  <c:v>24.3944444444444</c:v>
                </c:pt>
                <c:pt idx="17565">
                  <c:v>24.3958333333333</c:v>
                </c:pt>
                <c:pt idx="17566">
                  <c:v>24.397222222222201</c:v>
                </c:pt>
                <c:pt idx="17567">
                  <c:v>24.398611111111101</c:v>
                </c:pt>
                <c:pt idx="17568">
                  <c:v>24.4</c:v>
                </c:pt>
                <c:pt idx="17569">
                  <c:v>24.401388888888899</c:v>
                </c:pt>
                <c:pt idx="17570">
                  <c:v>24.4027777777778</c:v>
                </c:pt>
                <c:pt idx="17571">
                  <c:v>24.404166666666701</c:v>
                </c:pt>
                <c:pt idx="17572">
                  <c:v>24.405555555555601</c:v>
                </c:pt>
                <c:pt idx="17573">
                  <c:v>24.406944444444399</c:v>
                </c:pt>
                <c:pt idx="17574">
                  <c:v>24.408333333333299</c:v>
                </c:pt>
                <c:pt idx="17575">
                  <c:v>24.4097222222222</c:v>
                </c:pt>
                <c:pt idx="17576">
                  <c:v>24.411111111111101</c:v>
                </c:pt>
                <c:pt idx="17577">
                  <c:v>24.412500000000001</c:v>
                </c:pt>
                <c:pt idx="17578">
                  <c:v>24.413888888888899</c:v>
                </c:pt>
                <c:pt idx="17579">
                  <c:v>24.415277777777799</c:v>
                </c:pt>
                <c:pt idx="17580">
                  <c:v>24.4166666666667</c:v>
                </c:pt>
                <c:pt idx="17581">
                  <c:v>24.4180555555556</c:v>
                </c:pt>
                <c:pt idx="17582">
                  <c:v>24.419444444444402</c:v>
                </c:pt>
                <c:pt idx="17583">
                  <c:v>24.420833333333299</c:v>
                </c:pt>
                <c:pt idx="17584">
                  <c:v>24.422222222222199</c:v>
                </c:pt>
                <c:pt idx="17585">
                  <c:v>24.4236111111111</c:v>
                </c:pt>
                <c:pt idx="17586">
                  <c:v>24.425000000000001</c:v>
                </c:pt>
                <c:pt idx="17587">
                  <c:v>24.426388888888901</c:v>
                </c:pt>
                <c:pt idx="17588">
                  <c:v>24.427777777777798</c:v>
                </c:pt>
                <c:pt idx="17589">
                  <c:v>24.429166666666699</c:v>
                </c:pt>
                <c:pt idx="17590">
                  <c:v>24.4305555555556</c:v>
                </c:pt>
                <c:pt idx="17591">
                  <c:v>24.431944444444401</c:v>
                </c:pt>
                <c:pt idx="17592">
                  <c:v>24.433333333333302</c:v>
                </c:pt>
                <c:pt idx="17593">
                  <c:v>24.434722222222199</c:v>
                </c:pt>
                <c:pt idx="17594">
                  <c:v>24.436111111111099</c:v>
                </c:pt>
                <c:pt idx="17595">
                  <c:v>24.4375</c:v>
                </c:pt>
                <c:pt idx="17596">
                  <c:v>24.438888888888901</c:v>
                </c:pt>
                <c:pt idx="17597">
                  <c:v>24.440277777777801</c:v>
                </c:pt>
                <c:pt idx="17598">
                  <c:v>24.441666666666698</c:v>
                </c:pt>
                <c:pt idx="17599">
                  <c:v>24.443055555555599</c:v>
                </c:pt>
                <c:pt idx="17600">
                  <c:v>24.4444444444444</c:v>
                </c:pt>
                <c:pt idx="17601">
                  <c:v>24.445833333333301</c:v>
                </c:pt>
                <c:pt idx="17602">
                  <c:v>24.447222222222202</c:v>
                </c:pt>
                <c:pt idx="17603">
                  <c:v>24.448611111111099</c:v>
                </c:pt>
                <c:pt idx="17604">
                  <c:v>24.45</c:v>
                </c:pt>
                <c:pt idx="17605">
                  <c:v>24.4513888888889</c:v>
                </c:pt>
                <c:pt idx="17606">
                  <c:v>24.452777777777801</c:v>
                </c:pt>
                <c:pt idx="17607">
                  <c:v>24.454166666666701</c:v>
                </c:pt>
                <c:pt idx="17608">
                  <c:v>24.455555555555598</c:v>
                </c:pt>
                <c:pt idx="17609">
                  <c:v>24.4569444444444</c:v>
                </c:pt>
                <c:pt idx="17610">
                  <c:v>24.4583333333333</c:v>
                </c:pt>
                <c:pt idx="17611">
                  <c:v>24.459722222222201</c:v>
                </c:pt>
                <c:pt idx="17612">
                  <c:v>24.461111111111101</c:v>
                </c:pt>
                <c:pt idx="17613">
                  <c:v>24.462499999999999</c:v>
                </c:pt>
                <c:pt idx="17614">
                  <c:v>24.463888888888899</c:v>
                </c:pt>
                <c:pt idx="17615">
                  <c:v>24.4652777777778</c:v>
                </c:pt>
                <c:pt idx="17616">
                  <c:v>24.466666666666701</c:v>
                </c:pt>
                <c:pt idx="17617">
                  <c:v>24.468055555555601</c:v>
                </c:pt>
                <c:pt idx="17618">
                  <c:v>24.469444444444399</c:v>
                </c:pt>
                <c:pt idx="17619">
                  <c:v>24.470833333333299</c:v>
                </c:pt>
                <c:pt idx="17620">
                  <c:v>24.4722222222222</c:v>
                </c:pt>
                <c:pt idx="17621">
                  <c:v>24.473611111111101</c:v>
                </c:pt>
                <c:pt idx="17622">
                  <c:v>24.475000000000001</c:v>
                </c:pt>
                <c:pt idx="17623">
                  <c:v>24.476388888888899</c:v>
                </c:pt>
                <c:pt idx="17624">
                  <c:v>24.477777777777799</c:v>
                </c:pt>
                <c:pt idx="17625">
                  <c:v>24.4791666666667</c:v>
                </c:pt>
                <c:pt idx="17626">
                  <c:v>24.4805555555556</c:v>
                </c:pt>
                <c:pt idx="17627">
                  <c:v>24.481944444444402</c:v>
                </c:pt>
                <c:pt idx="17628">
                  <c:v>24.483333333333299</c:v>
                </c:pt>
                <c:pt idx="17629">
                  <c:v>24.484722222222199</c:v>
                </c:pt>
                <c:pt idx="17630">
                  <c:v>24.4861111111111</c:v>
                </c:pt>
                <c:pt idx="17631">
                  <c:v>24.487500000000001</c:v>
                </c:pt>
                <c:pt idx="17632">
                  <c:v>24.488888888888901</c:v>
                </c:pt>
                <c:pt idx="17633">
                  <c:v>24.490277777777798</c:v>
                </c:pt>
                <c:pt idx="17634">
                  <c:v>24.491666666666699</c:v>
                </c:pt>
                <c:pt idx="17635">
                  <c:v>24.4930555555556</c:v>
                </c:pt>
                <c:pt idx="17636">
                  <c:v>24.494444444444401</c:v>
                </c:pt>
                <c:pt idx="17637">
                  <c:v>24.495833333333302</c:v>
                </c:pt>
                <c:pt idx="17638">
                  <c:v>24.497222222222199</c:v>
                </c:pt>
                <c:pt idx="17639">
                  <c:v>24.498611111111099</c:v>
                </c:pt>
                <c:pt idx="17640">
                  <c:v>24.5</c:v>
                </c:pt>
                <c:pt idx="17641">
                  <c:v>24.501388888888901</c:v>
                </c:pt>
                <c:pt idx="17642">
                  <c:v>24.502777777777801</c:v>
                </c:pt>
                <c:pt idx="17643">
                  <c:v>24.504166666666698</c:v>
                </c:pt>
                <c:pt idx="17644">
                  <c:v>24.505555555555599</c:v>
                </c:pt>
                <c:pt idx="17645">
                  <c:v>24.5069444444444</c:v>
                </c:pt>
                <c:pt idx="17646">
                  <c:v>24.508333333333301</c:v>
                </c:pt>
                <c:pt idx="17647">
                  <c:v>24.509722222222202</c:v>
                </c:pt>
                <c:pt idx="17648">
                  <c:v>24.511111111111099</c:v>
                </c:pt>
                <c:pt idx="17649">
                  <c:v>24.512499999999999</c:v>
                </c:pt>
                <c:pt idx="17650">
                  <c:v>24.5138888888889</c:v>
                </c:pt>
                <c:pt idx="17651">
                  <c:v>24.515277777777801</c:v>
                </c:pt>
                <c:pt idx="17652">
                  <c:v>24.516666666666701</c:v>
                </c:pt>
                <c:pt idx="17653">
                  <c:v>24.518055555555598</c:v>
                </c:pt>
                <c:pt idx="17654">
                  <c:v>24.5194444444444</c:v>
                </c:pt>
                <c:pt idx="17655">
                  <c:v>24.5208333333333</c:v>
                </c:pt>
                <c:pt idx="17656">
                  <c:v>24.522222222222201</c:v>
                </c:pt>
                <c:pt idx="17657">
                  <c:v>24.523611111111101</c:v>
                </c:pt>
                <c:pt idx="17658">
                  <c:v>24.524999999999999</c:v>
                </c:pt>
                <c:pt idx="17659">
                  <c:v>24.526388888888899</c:v>
                </c:pt>
                <c:pt idx="17660">
                  <c:v>24.5277777777778</c:v>
                </c:pt>
                <c:pt idx="17661">
                  <c:v>24.529166666666701</c:v>
                </c:pt>
                <c:pt idx="17662">
                  <c:v>24.530555555555601</c:v>
                </c:pt>
                <c:pt idx="17663">
                  <c:v>24.531944444444399</c:v>
                </c:pt>
                <c:pt idx="17664">
                  <c:v>24.533333333333299</c:v>
                </c:pt>
                <c:pt idx="17665">
                  <c:v>24.5347222222222</c:v>
                </c:pt>
                <c:pt idx="17666">
                  <c:v>24.536111111111101</c:v>
                </c:pt>
                <c:pt idx="17667">
                  <c:v>24.537500000000001</c:v>
                </c:pt>
                <c:pt idx="17668">
                  <c:v>24.538888888888899</c:v>
                </c:pt>
                <c:pt idx="17669">
                  <c:v>24.540277777777799</c:v>
                </c:pt>
                <c:pt idx="17670">
                  <c:v>24.5416666666667</c:v>
                </c:pt>
                <c:pt idx="17671">
                  <c:v>24.5430555555556</c:v>
                </c:pt>
                <c:pt idx="17672">
                  <c:v>24.544444444444402</c:v>
                </c:pt>
                <c:pt idx="17673">
                  <c:v>24.545833333333299</c:v>
                </c:pt>
                <c:pt idx="17674">
                  <c:v>24.547222222222199</c:v>
                </c:pt>
                <c:pt idx="17675">
                  <c:v>24.5486111111111</c:v>
                </c:pt>
                <c:pt idx="17676">
                  <c:v>24.55</c:v>
                </c:pt>
                <c:pt idx="17677">
                  <c:v>24.551388888888901</c:v>
                </c:pt>
                <c:pt idx="17678">
                  <c:v>24.552777777777798</c:v>
                </c:pt>
                <c:pt idx="17679">
                  <c:v>24.554166666666699</c:v>
                </c:pt>
                <c:pt idx="17680">
                  <c:v>24.5555555555556</c:v>
                </c:pt>
                <c:pt idx="17681">
                  <c:v>24.556944444444401</c:v>
                </c:pt>
                <c:pt idx="17682">
                  <c:v>24.558333333333302</c:v>
                </c:pt>
                <c:pt idx="17683">
                  <c:v>24.559722222222199</c:v>
                </c:pt>
                <c:pt idx="17684">
                  <c:v>24.561111111111099</c:v>
                </c:pt>
                <c:pt idx="17685">
                  <c:v>24.5625</c:v>
                </c:pt>
                <c:pt idx="17686">
                  <c:v>24.563888888888901</c:v>
                </c:pt>
                <c:pt idx="17687">
                  <c:v>24.565277777777801</c:v>
                </c:pt>
                <c:pt idx="17688">
                  <c:v>24.566666666666698</c:v>
                </c:pt>
                <c:pt idx="17689">
                  <c:v>24.568055555555599</c:v>
                </c:pt>
                <c:pt idx="17690">
                  <c:v>24.5694444444444</c:v>
                </c:pt>
                <c:pt idx="17691">
                  <c:v>24.570833333333301</c:v>
                </c:pt>
                <c:pt idx="17692">
                  <c:v>24.572222222222202</c:v>
                </c:pt>
                <c:pt idx="17693">
                  <c:v>24.573611111111099</c:v>
                </c:pt>
                <c:pt idx="17694">
                  <c:v>24.574999999999999</c:v>
                </c:pt>
                <c:pt idx="17695">
                  <c:v>24.5763888888889</c:v>
                </c:pt>
                <c:pt idx="17696">
                  <c:v>24.577777777777801</c:v>
                </c:pt>
                <c:pt idx="17697">
                  <c:v>24.579166666666701</c:v>
                </c:pt>
                <c:pt idx="17698">
                  <c:v>24.580555555555598</c:v>
                </c:pt>
                <c:pt idx="17699">
                  <c:v>24.5819444444444</c:v>
                </c:pt>
                <c:pt idx="17700">
                  <c:v>24.5833333333333</c:v>
                </c:pt>
                <c:pt idx="17701">
                  <c:v>24.584722222222201</c:v>
                </c:pt>
                <c:pt idx="17702">
                  <c:v>24.586111111111101</c:v>
                </c:pt>
                <c:pt idx="17703">
                  <c:v>24.587499999999999</c:v>
                </c:pt>
                <c:pt idx="17704">
                  <c:v>24.588888888888899</c:v>
                </c:pt>
                <c:pt idx="17705">
                  <c:v>24.5902777777778</c:v>
                </c:pt>
                <c:pt idx="17706">
                  <c:v>24.591666666666701</c:v>
                </c:pt>
                <c:pt idx="17707">
                  <c:v>24.593055555555601</c:v>
                </c:pt>
                <c:pt idx="17708">
                  <c:v>24.594444444444399</c:v>
                </c:pt>
                <c:pt idx="17709">
                  <c:v>24.595833333333299</c:v>
                </c:pt>
                <c:pt idx="17710">
                  <c:v>24.5972222222222</c:v>
                </c:pt>
                <c:pt idx="17711">
                  <c:v>24.598611111111101</c:v>
                </c:pt>
                <c:pt idx="17712">
                  <c:v>24.6</c:v>
                </c:pt>
                <c:pt idx="17713">
                  <c:v>24.601388888888899</c:v>
                </c:pt>
                <c:pt idx="17714">
                  <c:v>24.602777777777799</c:v>
                </c:pt>
                <c:pt idx="17715">
                  <c:v>24.6041666666667</c:v>
                </c:pt>
                <c:pt idx="17716">
                  <c:v>24.6055555555556</c:v>
                </c:pt>
                <c:pt idx="17717">
                  <c:v>24.606944444444402</c:v>
                </c:pt>
                <c:pt idx="17718">
                  <c:v>24.608333333333299</c:v>
                </c:pt>
                <c:pt idx="17719">
                  <c:v>24.609722222222199</c:v>
                </c:pt>
                <c:pt idx="17720">
                  <c:v>24.6111111111111</c:v>
                </c:pt>
                <c:pt idx="17721">
                  <c:v>24.612500000000001</c:v>
                </c:pt>
                <c:pt idx="17722">
                  <c:v>24.613888888888901</c:v>
                </c:pt>
                <c:pt idx="17723">
                  <c:v>24.615277777777798</c:v>
                </c:pt>
                <c:pt idx="17724">
                  <c:v>24.616666666666699</c:v>
                </c:pt>
                <c:pt idx="17725">
                  <c:v>24.6180555555556</c:v>
                </c:pt>
                <c:pt idx="17726">
                  <c:v>24.619444444444401</c:v>
                </c:pt>
                <c:pt idx="17727">
                  <c:v>24.620833333333302</c:v>
                </c:pt>
                <c:pt idx="17728">
                  <c:v>24.622222222222199</c:v>
                </c:pt>
                <c:pt idx="17729">
                  <c:v>24.623611111111099</c:v>
                </c:pt>
                <c:pt idx="17730">
                  <c:v>24.625</c:v>
                </c:pt>
                <c:pt idx="17731">
                  <c:v>24.626388888888901</c:v>
                </c:pt>
                <c:pt idx="17732">
                  <c:v>24.627777777777801</c:v>
                </c:pt>
                <c:pt idx="17733">
                  <c:v>24.629166666666698</c:v>
                </c:pt>
                <c:pt idx="17734">
                  <c:v>24.630555555555599</c:v>
                </c:pt>
                <c:pt idx="17735">
                  <c:v>24.6319444444444</c:v>
                </c:pt>
                <c:pt idx="17736">
                  <c:v>24.633333333333301</c:v>
                </c:pt>
                <c:pt idx="17737">
                  <c:v>24.634722222222202</c:v>
                </c:pt>
                <c:pt idx="17738">
                  <c:v>24.636111111111099</c:v>
                </c:pt>
                <c:pt idx="17739">
                  <c:v>24.637499999999999</c:v>
                </c:pt>
                <c:pt idx="17740">
                  <c:v>24.6388888888889</c:v>
                </c:pt>
                <c:pt idx="17741">
                  <c:v>24.640277777777801</c:v>
                </c:pt>
                <c:pt idx="17742">
                  <c:v>24.641666666666701</c:v>
                </c:pt>
                <c:pt idx="17743">
                  <c:v>24.643055555555598</c:v>
                </c:pt>
                <c:pt idx="17744">
                  <c:v>24.6444444444444</c:v>
                </c:pt>
                <c:pt idx="17745">
                  <c:v>24.6458333333333</c:v>
                </c:pt>
                <c:pt idx="17746">
                  <c:v>24.647222222222201</c:v>
                </c:pt>
                <c:pt idx="17747">
                  <c:v>24.648611111111101</c:v>
                </c:pt>
                <c:pt idx="17748">
                  <c:v>24.65</c:v>
                </c:pt>
                <c:pt idx="17749">
                  <c:v>24.651388888888899</c:v>
                </c:pt>
                <c:pt idx="17750">
                  <c:v>24.6527777777778</c:v>
                </c:pt>
                <c:pt idx="17751">
                  <c:v>24.654166666666701</c:v>
                </c:pt>
                <c:pt idx="17752">
                  <c:v>24.655555555555601</c:v>
                </c:pt>
                <c:pt idx="17753">
                  <c:v>24.656944444444399</c:v>
                </c:pt>
                <c:pt idx="17754">
                  <c:v>24.658333333333299</c:v>
                </c:pt>
                <c:pt idx="17755">
                  <c:v>24.6597222222222</c:v>
                </c:pt>
                <c:pt idx="17756">
                  <c:v>24.661111111111101</c:v>
                </c:pt>
                <c:pt idx="17757">
                  <c:v>24.662500000000001</c:v>
                </c:pt>
                <c:pt idx="17758">
                  <c:v>24.663888888888899</c:v>
                </c:pt>
                <c:pt idx="17759">
                  <c:v>24.665277777777799</c:v>
                </c:pt>
                <c:pt idx="17760">
                  <c:v>24.6666666666667</c:v>
                </c:pt>
                <c:pt idx="17761">
                  <c:v>24.6680555555556</c:v>
                </c:pt>
                <c:pt idx="17762">
                  <c:v>24.669444444444402</c:v>
                </c:pt>
                <c:pt idx="17763">
                  <c:v>24.670833333333299</c:v>
                </c:pt>
                <c:pt idx="17764">
                  <c:v>24.672222222222199</c:v>
                </c:pt>
                <c:pt idx="17765">
                  <c:v>24.6736111111111</c:v>
                </c:pt>
                <c:pt idx="17766">
                  <c:v>24.675000000000001</c:v>
                </c:pt>
                <c:pt idx="17767">
                  <c:v>24.676388888888901</c:v>
                </c:pt>
                <c:pt idx="17768">
                  <c:v>24.677777777777798</c:v>
                </c:pt>
                <c:pt idx="17769">
                  <c:v>24.679166666666699</c:v>
                </c:pt>
                <c:pt idx="17770">
                  <c:v>24.6805555555556</c:v>
                </c:pt>
                <c:pt idx="17771">
                  <c:v>24.681944444444401</c:v>
                </c:pt>
                <c:pt idx="17772">
                  <c:v>24.683333333333302</c:v>
                </c:pt>
                <c:pt idx="17773">
                  <c:v>24.684722222222199</c:v>
                </c:pt>
                <c:pt idx="17774">
                  <c:v>24.686111111111099</c:v>
                </c:pt>
                <c:pt idx="17775">
                  <c:v>24.6875</c:v>
                </c:pt>
                <c:pt idx="17776">
                  <c:v>24.688888888888901</c:v>
                </c:pt>
                <c:pt idx="17777">
                  <c:v>24.690277777777801</c:v>
                </c:pt>
                <c:pt idx="17778">
                  <c:v>24.691666666666698</c:v>
                </c:pt>
                <c:pt idx="17779">
                  <c:v>24.693055555555599</c:v>
                </c:pt>
                <c:pt idx="17780">
                  <c:v>24.6944444444444</c:v>
                </c:pt>
                <c:pt idx="17781">
                  <c:v>24.695833333333301</c:v>
                </c:pt>
                <c:pt idx="17782">
                  <c:v>24.697222222222202</c:v>
                </c:pt>
                <c:pt idx="17783">
                  <c:v>24.698611111111099</c:v>
                </c:pt>
                <c:pt idx="17784">
                  <c:v>24.7</c:v>
                </c:pt>
                <c:pt idx="17785">
                  <c:v>24.7013888888889</c:v>
                </c:pt>
                <c:pt idx="17786">
                  <c:v>24.702777777777801</c:v>
                </c:pt>
                <c:pt idx="17787">
                  <c:v>24.704166666666701</c:v>
                </c:pt>
                <c:pt idx="17788">
                  <c:v>24.705555555555598</c:v>
                </c:pt>
                <c:pt idx="17789">
                  <c:v>24.7069444444444</c:v>
                </c:pt>
                <c:pt idx="17790">
                  <c:v>24.7083333333333</c:v>
                </c:pt>
                <c:pt idx="17791">
                  <c:v>24.709722222222201</c:v>
                </c:pt>
                <c:pt idx="17792">
                  <c:v>24.711111111111101</c:v>
                </c:pt>
                <c:pt idx="17793">
                  <c:v>24.712499999999999</c:v>
                </c:pt>
                <c:pt idx="17794">
                  <c:v>24.713888888888899</c:v>
                </c:pt>
                <c:pt idx="17795">
                  <c:v>24.7152777777778</c:v>
                </c:pt>
                <c:pt idx="17796">
                  <c:v>24.716666666666701</c:v>
                </c:pt>
                <c:pt idx="17797">
                  <c:v>24.718055555555601</c:v>
                </c:pt>
                <c:pt idx="17798">
                  <c:v>24.719444444444399</c:v>
                </c:pt>
                <c:pt idx="17799">
                  <c:v>24.720833333333299</c:v>
                </c:pt>
                <c:pt idx="17800">
                  <c:v>24.7222222222222</c:v>
                </c:pt>
                <c:pt idx="17801">
                  <c:v>24.723611111111101</c:v>
                </c:pt>
                <c:pt idx="17802">
                  <c:v>24.725000000000001</c:v>
                </c:pt>
                <c:pt idx="17803">
                  <c:v>24.726388888888899</c:v>
                </c:pt>
                <c:pt idx="17804">
                  <c:v>24.727777777777799</c:v>
                </c:pt>
                <c:pt idx="17805">
                  <c:v>24.7291666666667</c:v>
                </c:pt>
                <c:pt idx="17806">
                  <c:v>24.7305555555556</c:v>
                </c:pt>
                <c:pt idx="17807">
                  <c:v>24.731944444444402</c:v>
                </c:pt>
                <c:pt idx="17808">
                  <c:v>24.733333333333299</c:v>
                </c:pt>
                <c:pt idx="17809">
                  <c:v>24.734722222222199</c:v>
                </c:pt>
                <c:pt idx="17810">
                  <c:v>24.7361111111111</c:v>
                </c:pt>
                <c:pt idx="17811">
                  <c:v>24.737500000000001</c:v>
                </c:pt>
                <c:pt idx="17812">
                  <c:v>24.738888888888901</c:v>
                </c:pt>
                <c:pt idx="17813">
                  <c:v>24.740277777777798</c:v>
                </c:pt>
                <c:pt idx="17814">
                  <c:v>24.741666666666699</c:v>
                </c:pt>
                <c:pt idx="17815">
                  <c:v>24.7430555555556</c:v>
                </c:pt>
                <c:pt idx="17816">
                  <c:v>24.744444444444401</c:v>
                </c:pt>
                <c:pt idx="17817">
                  <c:v>24.745833333333302</c:v>
                </c:pt>
                <c:pt idx="17818">
                  <c:v>24.747222222222199</c:v>
                </c:pt>
                <c:pt idx="17819">
                  <c:v>24.748611111111099</c:v>
                </c:pt>
                <c:pt idx="17820">
                  <c:v>24.75</c:v>
                </c:pt>
                <c:pt idx="17821">
                  <c:v>24.751388888888901</c:v>
                </c:pt>
                <c:pt idx="17822">
                  <c:v>24.752777777777801</c:v>
                </c:pt>
                <c:pt idx="17823">
                  <c:v>24.754166666666698</c:v>
                </c:pt>
                <c:pt idx="17824">
                  <c:v>24.755555555555599</c:v>
                </c:pt>
                <c:pt idx="17825">
                  <c:v>24.7569444444444</c:v>
                </c:pt>
                <c:pt idx="17826">
                  <c:v>24.758333333333301</c:v>
                </c:pt>
                <c:pt idx="17827">
                  <c:v>24.759722222222202</c:v>
                </c:pt>
                <c:pt idx="17828">
                  <c:v>24.761111111111099</c:v>
                </c:pt>
                <c:pt idx="17829">
                  <c:v>24.762499999999999</c:v>
                </c:pt>
                <c:pt idx="17830">
                  <c:v>24.7638888888889</c:v>
                </c:pt>
                <c:pt idx="17831">
                  <c:v>24.765277777777801</c:v>
                </c:pt>
                <c:pt idx="17832">
                  <c:v>24.766666666666701</c:v>
                </c:pt>
                <c:pt idx="17833">
                  <c:v>24.768055555555598</c:v>
                </c:pt>
                <c:pt idx="17834">
                  <c:v>24.7694444444444</c:v>
                </c:pt>
                <c:pt idx="17835">
                  <c:v>24.7708333333333</c:v>
                </c:pt>
                <c:pt idx="17836">
                  <c:v>24.772222222222201</c:v>
                </c:pt>
                <c:pt idx="17837">
                  <c:v>24.773611111111101</c:v>
                </c:pt>
                <c:pt idx="17838">
                  <c:v>24.774999999999999</c:v>
                </c:pt>
                <c:pt idx="17839">
                  <c:v>24.776388888888899</c:v>
                </c:pt>
                <c:pt idx="17840">
                  <c:v>24.7777777777778</c:v>
                </c:pt>
                <c:pt idx="17841">
                  <c:v>24.779166666666701</c:v>
                </c:pt>
                <c:pt idx="17842">
                  <c:v>24.780555555555601</c:v>
                </c:pt>
                <c:pt idx="17843">
                  <c:v>24.781944444444399</c:v>
                </c:pt>
                <c:pt idx="17844">
                  <c:v>24.783333333333299</c:v>
                </c:pt>
                <c:pt idx="17845">
                  <c:v>24.7847222222222</c:v>
                </c:pt>
                <c:pt idx="17846">
                  <c:v>24.786111111111101</c:v>
                </c:pt>
                <c:pt idx="17847">
                  <c:v>24.787500000000001</c:v>
                </c:pt>
                <c:pt idx="17848">
                  <c:v>24.788888888888899</c:v>
                </c:pt>
                <c:pt idx="17849">
                  <c:v>24.790277777777799</c:v>
                </c:pt>
                <c:pt idx="17850">
                  <c:v>24.7916666666667</c:v>
                </c:pt>
                <c:pt idx="17851">
                  <c:v>24.7930555555556</c:v>
                </c:pt>
                <c:pt idx="17852">
                  <c:v>24.794444444444402</c:v>
                </c:pt>
                <c:pt idx="17853">
                  <c:v>24.795833333333299</c:v>
                </c:pt>
                <c:pt idx="17854">
                  <c:v>24.797222222222199</c:v>
                </c:pt>
                <c:pt idx="17855">
                  <c:v>24.7986111111111</c:v>
                </c:pt>
                <c:pt idx="17856">
                  <c:v>24.8</c:v>
                </c:pt>
                <c:pt idx="17857">
                  <c:v>24.801388888888901</c:v>
                </c:pt>
                <c:pt idx="17858">
                  <c:v>24.802777777777798</c:v>
                </c:pt>
                <c:pt idx="17859">
                  <c:v>24.804166666666699</c:v>
                </c:pt>
                <c:pt idx="17860">
                  <c:v>24.8055555555556</c:v>
                </c:pt>
                <c:pt idx="17861">
                  <c:v>24.806944444444401</c:v>
                </c:pt>
                <c:pt idx="17862">
                  <c:v>24.808333333333302</c:v>
                </c:pt>
                <c:pt idx="17863">
                  <c:v>24.809722222222199</c:v>
                </c:pt>
                <c:pt idx="17864">
                  <c:v>24.811111111111099</c:v>
                </c:pt>
                <c:pt idx="17865">
                  <c:v>24.8125</c:v>
                </c:pt>
                <c:pt idx="17866">
                  <c:v>24.813888888888901</c:v>
                </c:pt>
                <c:pt idx="17867">
                  <c:v>24.815277777777801</c:v>
                </c:pt>
                <c:pt idx="17868">
                  <c:v>24.816666666666698</c:v>
                </c:pt>
                <c:pt idx="17869">
                  <c:v>24.818055555555599</c:v>
                </c:pt>
                <c:pt idx="17870">
                  <c:v>24.8194444444444</c:v>
                </c:pt>
                <c:pt idx="17871">
                  <c:v>24.820833333333301</c:v>
                </c:pt>
                <c:pt idx="17872">
                  <c:v>24.822222222222202</c:v>
                </c:pt>
                <c:pt idx="17873">
                  <c:v>24.823611111111099</c:v>
                </c:pt>
                <c:pt idx="17874">
                  <c:v>24.824999999999999</c:v>
                </c:pt>
                <c:pt idx="17875">
                  <c:v>24.8263888888889</c:v>
                </c:pt>
                <c:pt idx="17876">
                  <c:v>24.827777777777801</c:v>
                </c:pt>
                <c:pt idx="17877">
                  <c:v>24.829166666666701</c:v>
                </c:pt>
                <c:pt idx="17878">
                  <c:v>24.830555555555598</c:v>
                </c:pt>
                <c:pt idx="17879">
                  <c:v>24.8319444444444</c:v>
                </c:pt>
                <c:pt idx="17880">
                  <c:v>24.8333333333333</c:v>
                </c:pt>
                <c:pt idx="17881">
                  <c:v>24.834722222222201</c:v>
                </c:pt>
                <c:pt idx="17882">
                  <c:v>24.836111111111101</c:v>
                </c:pt>
                <c:pt idx="17883">
                  <c:v>24.837499999999999</c:v>
                </c:pt>
                <c:pt idx="17884">
                  <c:v>24.838888888888899</c:v>
                </c:pt>
                <c:pt idx="17885">
                  <c:v>24.8402777777778</c:v>
                </c:pt>
                <c:pt idx="17886">
                  <c:v>24.841666666666701</c:v>
                </c:pt>
                <c:pt idx="17887">
                  <c:v>24.843055555555601</c:v>
                </c:pt>
                <c:pt idx="17888">
                  <c:v>24.844444444444399</c:v>
                </c:pt>
                <c:pt idx="17889">
                  <c:v>24.845833333333299</c:v>
                </c:pt>
                <c:pt idx="17890">
                  <c:v>24.8472222222222</c:v>
                </c:pt>
                <c:pt idx="17891">
                  <c:v>24.848611111111101</c:v>
                </c:pt>
                <c:pt idx="17892">
                  <c:v>24.85</c:v>
                </c:pt>
                <c:pt idx="17893">
                  <c:v>24.851388888888899</c:v>
                </c:pt>
                <c:pt idx="17894">
                  <c:v>24.852777777777799</c:v>
                </c:pt>
                <c:pt idx="17895">
                  <c:v>24.8541666666667</c:v>
                </c:pt>
                <c:pt idx="17896">
                  <c:v>24.8555555555556</c:v>
                </c:pt>
                <c:pt idx="17897">
                  <c:v>24.856944444444402</c:v>
                </c:pt>
                <c:pt idx="17898">
                  <c:v>24.858333333333299</c:v>
                </c:pt>
                <c:pt idx="17899">
                  <c:v>24.859722222222199</c:v>
                </c:pt>
                <c:pt idx="17900">
                  <c:v>24.8611111111111</c:v>
                </c:pt>
                <c:pt idx="17901">
                  <c:v>24.862500000000001</c:v>
                </c:pt>
                <c:pt idx="17902">
                  <c:v>24.863888888888901</c:v>
                </c:pt>
                <c:pt idx="17903">
                  <c:v>24.865277777777798</c:v>
                </c:pt>
                <c:pt idx="17904">
                  <c:v>24.866666666666699</c:v>
                </c:pt>
                <c:pt idx="17905">
                  <c:v>24.8680555555556</c:v>
                </c:pt>
                <c:pt idx="17906">
                  <c:v>24.869444444444401</c:v>
                </c:pt>
                <c:pt idx="17907">
                  <c:v>24.870833333333302</c:v>
                </c:pt>
                <c:pt idx="17908">
                  <c:v>24.872222222222199</c:v>
                </c:pt>
                <c:pt idx="17909">
                  <c:v>24.873611111111099</c:v>
                </c:pt>
                <c:pt idx="17910">
                  <c:v>24.875</c:v>
                </c:pt>
                <c:pt idx="17911">
                  <c:v>24.876388888888901</c:v>
                </c:pt>
                <c:pt idx="17912">
                  <c:v>24.877777777777801</c:v>
                </c:pt>
                <c:pt idx="17913">
                  <c:v>24.879166666666698</c:v>
                </c:pt>
                <c:pt idx="17914">
                  <c:v>24.880555555555599</c:v>
                </c:pt>
                <c:pt idx="17915">
                  <c:v>24.8819444444444</c:v>
                </c:pt>
                <c:pt idx="17916">
                  <c:v>24.883333333333301</c:v>
                </c:pt>
                <c:pt idx="17917">
                  <c:v>24.884722222222202</c:v>
                </c:pt>
                <c:pt idx="17918">
                  <c:v>24.886111111111099</c:v>
                </c:pt>
                <c:pt idx="17919">
                  <c:v>24.887499999999999</c:v>
                </c:pt>
                <c:pt idx="17920">
                  <c:v>24.8888888888889</c:v>
                </c:pt>
                <c:pt idx="17921">
                  <c:v>24.890277777777801</c:v>
                </c:pt>
                <c:pt idx="17922">
                  <c:v>24.891666666666701</c:v>
                </c:pt>
                <c:pt idx="17923">
                  <c:v>24.893055555555598</c:v>
                </c:pt>
                <c:pt idx="17924">
                  <c:v>24.8944444444444</c:v>
                </c:pt>
                <c:pt idx="17925">
                  <c:v>24.8958333333333</c:v>
                </c:pt>
                <c:pt idx="17926">
                  <c:v>24.897222222222201</c:v>
                </c:pt>
                <c:pt idx="17927">
                  <c:v>24.898611111111101</c:v>
                </c:pt>
                <c:pt idx="17928">
                  <c:v>24.9</c:v>
                </c:pt>
                <c:pt idx="17929">
                  <c:v>24.901388888888899</c:v>
                </c:pt>
                <c:pt idx="17930">
                  <c:v>24.9027777777778</c:v>
                </c:pt>
                <c:pt idx="17931">
                  <c:v>24.904166666666701</c:v>
                </c:pt>
                <c:pt idx="17932">
                  <c:v>24.905555555555601</c:v>
                </c:pt>
                <c:pt idx="17933">
                  <c:v>24.906944444444399</c:v>
                </c:pt>
                <c:pt idx="17934">
                  <c:v>24.908333333333299</c:v>
                </c:pt>
                <c:pt idx="17935">
                  <c:v>24.9097222222222</c:v>
                </c:pt>
                <c:pt idx="17936">
                  <c:v>24.911111111111101</c:v>
                </c:pt>
                <c:pt idx="17937">
                  <c:v>24.912500000000001</c:v>
                </c:pt>
                <c:pt idx="17938">
                  <c:v>24.913888888888899</c:v>
                </c:pt>
                <c:pt idx="17939">
                  <c:v>24.915277777777799</c:v>
                </c:pt>
                <c:pt idx="17940">
                  <c:v>24.9166666666667</c:v>
                </c:pt>
                <c:pt idx="17941">
                  <c:v>24.9180555555556</c:v>
                </c:pt>
                <c:pt idx="17942">
                  <c:v>24.919444444444402</c:v>
                </c:pt>
                <c:pt idx="17943">
                  <c:v>24.920833333333299</c:v>
                </c:pt>
                <c:pt idx="17944">
                  <c:v>24.922222222222199</c:v>
                </c:pt>
                <c:pt idx="17945">
                  <c:v>24.9236111111111</c:v>
                </c:pt>
                <c:pt idx="17946">
                  <c:v>24.925000000000001</c:v>
                </c:pt>
                <c:pt idx="17947">
                  <c:v>24.926388888888901</c:v>
                </c:pt>
                <c:pt idx="17948">
                  <c:v>24.927777777777798</c:v>
                </c:pt>
                <c:pt idx="17949">
                  <c:v>24.929166666666699</c:v>
                </c:pt>
                <c:pt idx="17950">
                  <c:v>24.9305555555556</c:v>
                </c:pt>
                <c:pt idx="17951">
                  <c:v>24.931944444444401</c:v>
                </c:pt>
                <c:pt idx="17952">
                  <c:v>24.933333333333302</c:v>
                </c:pt>
                <c:pt idx="17953">
                  <c:v>24.934722222222199</c:v>
                </c:pt>
                <c:pt idx="17954">
                  <c:v>24.936111111111099</c:v>
                </c:pt>
                <c:pt idx="17955">
                  <c:v>24.9375</c:v>
                </c:pt>
                <c:pt idx="17956">
                  <c:v>24.938888888888901</c:v>
                </c:pt>
                <c:pt idx="17957">
                  <c:v>24.940277777777801</c:v>
                </c:pt>
                <c:pt idx="17958">
                  <c:v>24.941666666666698</c:v>
                </c:pt>
                <c:pt idx="17959">
                  <c:v>24.943055555555599</c:v>
                </c:pt>
                <c:pt idx="17960">
                  <c:v>24.9444444444444</c:v>
                </c:pt>
                <c:pt idx="17961">
                  <c:v>24.945833333333301</c:v>
                </c:pt>
                <c:pt idx="17962">
                  <c:v>24.947222222222202</c:v>
                </c:pt>
                <c:pt idx="17963">
                  <c:v>24.948611111111099</c:v>
                </c:pt>
                <c:pt idx="17964">
                  <c:v>24.95</c:v>
                </c:pt>
                <c:pt idx="17965">
                  <c:v>24.9513888888889</c:v>
                </c:pt>
                <c:pt idx="17966">
                  <c:v>24.952777777777801</c:v>
                </c:pt>
                <c:pt idx="17967">
                  <c:v>24.954166666666701</c:v>
                </c:pt>
                <c:pt idx="17968">
                  <c:v>24.955555555555598</c:v>
                </c:pt>
                <c:pt idx="17969">
                  <c:v>24.9569444444444</c:v>
                </c:pt>
                <c:pt idx="17970">
                  <c:v>24.9583333333333</c:v>
                </c:pt>
                <c:pt idx="17971">
                  <c:v>24.959722222222201</c:v>
                </c:pt>
                <c:pt idx="17972">
                  <c:v>24.961111111111101</c:v>
                </c:pt>
                <c:pt idx="17973">
                  <c:v>24.962499999999999</c:v>
                </c:pt>
                <c:pt idx="17974">
                  <c:v>24.963888888888899</c:v>
                </c:pt>
                <c:pt idx="17975">
                  <c:v>24.9652777777778</c:v>
                </c:pt>
                <c:pt idx="17976">
                  <c:v>24.966666666666701</c:v>
                </c:pt>
                <c:pt idx="17977">
                  <c:v>24.968055555555601</c:v>
                </c:pt>
                <c:pt idx="17978">
                  <c:v>24.969444444444399</c:v>
                </c:pt>
                <c:pt idx="17979">
                  <c:v>24.970833333333299</c:v>
                </c:pt>
                <c:pt idx="17980">
                  <c:v>24.9722222222222</c:v>
                </c:pt>
                <c:pt idx="17981">
                  <c:v>24.973611111111101</c:v>
                </c:pt>
                <c:pt idx="17982">
                  <c:v>24.975000000000001</c:v>
                </c:pt>
                <c:pt idx="17983">
                  <c:v>24.976388888888899</c:v>
                </c:pt>
                <c:pt idx="17984">
                  <c:v>24.977777777777799</c:v>
                </c:pt>
                <c:pt idx="17985">
                  <c:v>24.9791666666667</c:v>
                </c:pt>
                <c:pt idx="17986">
                  <c:v>24.9805555555556</c:v>
                </c:pt>
                <c:pt idx="17987">
                  <c:v>24.981944444444402</c:v>
                </c:pt>
                <c:pt idx="17988">
                  <c:v>24.983333333333299</c:v>
                </c:pt>
                <c:pt idx="17989">
                  <c:v>24.984722222222199</c:v>
                </c:pt>
                <c:pt idx="17990">
                  <c:v>24.9861111111111</c:v>
                </c:pt>
                <c:pt idx="17991">
                  <c:v>24.987500000000001</c:v>
                </c:pt>
                <c:pt idx="17992">
                  <c:v>24.988888888888901</c:v>
                </c:pt>
                <c:pt idx="17993">
                  <c:v>24.990277777777798</c:v>
                </c:pt>
                <c:pt idx="17994">
                  <c:v>24.991666666666699</c:v>
                </c:pt>
                <c:pt idx="17995">
                  <c:v>24.9930555555556</c:v>
                </c:pt>
                <c:pt idx="17996">
                  <c:v>24.994444444444401</c:v>
                </c:pt>
                <c:pt idx="17997">
                  <c:v>24.995833333333302</c:v>
                </c:pt>
                <c:pt idx="17998">
                  <c:v>24.997222222222199</c:v>
                </c:pt>
                <c:pt idx="17999">
                  <c:v>24.998611111111099</c:v>
                </c:pt>
                <c:pt idx="18000">
                  <c:v>25</c:v>
                </c:pt>
                <c:pt idx="18001">
                  <c:v>25.001388888888901</c:v>
                </c:pt>
                <c:pt idx="18002">
                  <c:v>25.002777777777801</c:v>
                </c:pt>
                <c:pt idx="18003">
                  <c:v>25.004166666666698</c:v>
                </c:pt>
                <c:pt idx="18004">
                  <c:v>25.005555555555599</c:v>
                </c:pt>
                <c:pt idx="18005">
                  <c:v>25.0069444444444</c:v>
                </c:pt>
                <c:pt idx="18006">
                  <c:v>25.008333333333301</c:v>
                </c:pt>
                <c:pt idx="18007">
                  <c:v>25.009722222222202</c:v>
                </c:pt>
                <c:pt idx="18008">
                  <c:v>25.011111111111099</c:v>
                </c:pt>
                <c:pt idx="18009">
                  <c:v>25.012499999999999</c:v>
                </c:pt>
                <c:pt idx="18010">
                  <c:v>25.0138888888889</c:v>
                </c:pt>
                <c:pt idx="18011">
                  <c:v>25.015277777777801</c:v>
                </c:pt>
                <c:pt idx="18012">
                  <c:v>25.016666666666701</c:v>
                </c:pt>
                <c:pt idx="18013">
                  <c:v>25.018055555555598</c:v>
                </c:pt>
                <c:pt idx="18014">
                  <c:v>25.0194444444444</c:v>
                </c:pt>
                <c:pt idx="18015">
                  <c:v>25.0208333333333</c:v>
                </c:pt>
                <c:pt idx="18016">
                  <c:v>25.022222222222201</c:v>
                </c:pt>
                <c:pt idx="18017">
                  <c:v>25.023611111111101</c:v>
                </c:pt>
                <c:pt idx="18018">
                  <c:v>25.024999999999999</c:v>
                </c:pt>
                <c:pt idx="18019">
                  <c:v>25.026388888888899</c:v>
                </c:pt>
                <c:pt idx="18020">
                  <c:v>25.0277777777778</c:v>
                </c:pt>
                <c:pt idx="18021">
                  <c:v>25.029166666666701</c:v>
                </c:pt>
                <c:pt idx="18022">
                  <c:v>25.030555555555601</c:v>
                </c:pt>
                <c:pt idx="18023">
                  <c:v>25.031944444444399</c:v>
                </c:pt>
                <c:pt idx="18024">
                  <c:v>25.033333333333299</c:v>
                </c:pt>
                <c:pt idx="18025">
                  <c:v>25.0347222222222</c:v>
                </c:pt>
                <c:pt idx="18026">
                  <c:v>25.036111111111101</c:v>
                </c:pt>
                <c:pt idx="18027">
                  <c:v>25.037500000000001</c:v>
                </c:pt>
                <c:pt idx="18028">
                  <c:v>25.038888888888899</c:v>
                </c:pt>
                <c:pt idx="18029">
                  <c:v>25.040277777777799</c:v>
                </c:pt>
                <c:pt idx="18030">
                  <c:v>25.0416666666667</c:v>
                </c:pt>
                <c:pt idx="18031">
                  <c:v>25.0430555555556</c:v>
                </c:pt>
                <c:pt idx="18032">
                  <c:v>25.044444444444402</c:v>
                </c:pt>
                <c:pt idx="18033">
                  <c:v>25.045833333333299</c:v>
                </c:pt>
                <c:pt idx="18034">
                  <c:v>25.047222222222199</c:v>
                </c:pt>
                <c:pt idx="18035">
                  <c:v>25.0486111111111</c:v>
                </c:pt>
                <c:pt idx="18036">
                  <c:v>25.05</c:v>
                </c:pt>
                <c:pt idx="18037">
                  <c:v>25.051388888888901</c:v>
                </c:pt>
                <c:pt idx="18038">
                  <c:v>25.052777777777798</c:v>
                </c:pt>
                <c:pt idx="18039">
                  <c:v>25.054166666666699</c:v>
                </c:pt>
                <c:pt idx="18040">
                  <c:v>25.0555555555556</c:v>
                </c:pt>
                <c:pt idx="18041">
                  <c:v>25.056944444444401</c:v>
                </c:pt>
                <c:pt idx="18042">
                  <c:v>25.058333333333302</c:v>
                </c:pt>
                <c:pt idx="18043">
                  <c:v>25.059722222222199</c:v>
                </c:pt>
                <c:pt idx="18044">
                  <c:v>25.061111111111099</c:v>
                </c:pt>
                <c:pt idx="18045">
                  <c:v>25.0625</c:v>
                </c:pt>
                <c:pt idx="18046">
                  <c:v>25.063888888888901</c:v>
                </c:pt>
                <c:pt idx="18047">
                  <c:v>25.065277777777801</c:v>
                </c:pt>
                <c:pt idx="18048">
                  <c:v>25.066666666666698</c:v>
                </c:pt>
                <c:pt idx="18049">
                  <c:v>25.068055555555599</c:v>
                </c:pt>
                <c:pt idx="18050">
                  <c:v>25.0694444444444</c:v>
                </c:pt>
                <c:pt idx="18051">
                  <c:v>25.070833333333301</c:v>
                </c:pt>
                <c:pt idx="18052">
                  <c:v>25.072222222222202</c:v>
                </c:pt>
                <c:pt idx="18053">
                  <c:v>25.073611111111099</c:v>
                </c:pt>
                <c:pt idx="18054">
                  <c:v>25.074999999999999</c:v>
                </c:pt>
                <c:pt idx="18055">
                  <c:v>25.0763888888889</c:v>
                </c:pt>
                <c:pt idx="18056">
                  <c:v>25.077777777777801</c:v>
                </c:pt>
                <c:pt idx="18057">
                  <c:v>25.079166666666701</c:v>
                </c:pt>
                <c:pt idx="18058">
                  <c:v>25.080555555555598</c:v>
                </c:pt>
                <c:pt idx="18059">
                  <c:v>25.0819444444444</c:v>
                </c:pt>
                <c:pt idx="18060">
                  <c:v>25.0833333333333</c:v>
                </c:pt>
                <c:pt idx="18061">
                  <c:v>25.084722222222201</c:v>
                </c:pt>
                <c:pt idx="18062">
                  <c:v>25.086111111111101</c:v>
                </c:pt>
                <c:pt idx="18063">
                  <c:v>25.087499999999999</c:v>
                </c:pt>
                <c:pt idx="18064">
                  <c:v>25.088888888888899</c:v>
                </c:pt>
                <c:pt idx="18065">
                  <c:v>25.0902777777778</c:v>
                </c:pt>
                <c:pt idx="18066">
                  <c:v>25.091666666666701</c:v>
                </c:pt>
                <c:pt idx="18067">
                  <c:v>25.093055555555601</c:v>
                </c:pt>
                <c:pt idx="18068">
                  <c:v>25.094444444444399</c:v>
                </c:pt>
                <c:pt idx="18069">
                  <c:v>25.095833333333299</c:v>
                </c:pt>
                <c:pt idx="18070">
                  <c:v>25.0972222222222</c:v>
                </c:pt>
                <c:pt idx="18071">
                  <c:v>25.098611111111101</c:v>
                </c:pt>
                <c:pt idx="18072">
                  <c:v>25.1</c:v>
                </c:pt>
                <c:pt idx="18073">
                  <c:v>25.101388888888899</c:v>
                </c:pt>
                <c:pt idx="18074">
                  <c:v>25.102777777777799</c:v>
                </c:pt>
                <c:pt idx="18075">
                  <c:v>25.1041666666667</c:v>
                </c:pt>
                <c:pt idx="18076">
                  <c:v>25.1055555555556</c:v>
                </c:pt>
                <c:pt idx="18077">
                  <c:v>25.106944444444402</c:v>
                </c:pt>
                <c:pt idx="18078">
                  <c:v>25.108333333333299</c:v>
                </c:pt>
                <c:pt idx="18079">
                  <c:v>25.109722222222199</c:v>
                </c:pt>
                <c:pt idx="18080">
                  <c:v>25.1111111111111</c:v>
                </c:pt>
                <c:pt idx="18081">
                  <c:v>25.112500000000001</c:v>
                </c:pt>
                <c:pt idx="18082">
                  <c:v>25.113888888888901</c:v>
                </c:pt>
                <c:pt idx="18083">
                  <c:v>25.115277777777798</c:v>
                </c:pt>
                <c:pt idx="18084">
                  <c:v>25.116666666666699</c:v>
                </c:pt>
                <c:pt idx="18085">
                  <c:v>25.1180555555556</c:v>
                </c:pt>
                <c:pt idx="18086">
                  <c:v>25.119444444444401</c:v>
                </c:pt>
                <c:pt idx="18087">
                  <c:v>25.120833333333302</c:v>
                </c:pt>
                <c:pt idx="18088">
                  <c:v>25.122222222222199</c:v>
                </c:pt>
                <c:pt idx="18089">
                  <c:v>25.123611111111099</c:v>
                </c:pt>
                <c:pt idx="18090">
                  <c:v>25.125</c:v>
                </c:pt>
                <c:pt idx="18091">
                  <c:v>25.126388888888901</c:v>
                </c:pt>
                <c:pt idx="18092">
                  <c:v>25.127777777777801</c:v>
                </c:pt>
                <c:pt idx="18093">
                  <c:v>25.129166666666698</c:v>
                </c:pt>
                <c:pt idx="18094">
                  <c:v>25.130555555555599</c:v>
                </c:pt>
                <c:pt idx="18095">
                  <c:v>25.1319444444444</c:v>
                </c:pt>
                <c:pt idx="18096">
                  <c:v>25.133333333333301</c:v>
                </c:pt>
                <c:pt idx="18097">
                  <c:v>25.134722222222202</c:v>
                </c:pt>
                <c:pt idx="18098">
                  <c:v>25.136111111111099</c:v>
                </c:pt>
                <c:pt idx="18099">
                  <c:v>25.137499999999999</c:v>
                </c:pt>
                <c:pt idx="18100">
                  <c:v>25.1388888888889</c:v>
                </c:pt>
                <c:pt idx="18101">
                  <c:v>25.140277777777801</c:v>
                </c:pt>
                <c:pt idx="18102">
                  <c:v>25.141666666666701</c:v>
                </c:pt>
                <c:pt idx="18103">
                  <c:v>25.143055555555598</c:v>
                </c:pt>
                <c:pt idx="18104">
                  <c:v>25.1444444444444</c:v>
                </c:pt>
                <c:pt idx="18105">
                  <c:v>25.1458333333333</c:v>
                </c:pt>
                <c:pt idx="18106">
                  <c:v>25.147222222222201</c:v>
                </c:pt>
                <c:pt idx="18107">
                  <c:v>25.148611111111101</c:v>
                </c:pt>
                <c:pt idx="18108">
                  <c:v>25.15</c:v>
                </c:pt>
                <c:pt idx="18109">
                  <c:v>25.151388888888899</c:v>
                </c:pt>
                <c:pt idx="18110">
                  <c:v>25.1527777777778</c:v>
                </c:pt>
                <c:pt idx="18111">
                  <c:v>25.154166666666701</c:v>
                </c:pt>
                <c:pt idx="18112">
                  <c:v>25.155555555555601</c:v>
                </c:pt>
                <c:pt idx="18113">
                  <c:v>25.156944444444399</c:v>
                </c:pt>
                <c:pt idx="18114">
                  <c:v>25.158333333333299</c:v>
                </c:pt>
                <c:pt idx="18115">
                  <c:v>25.1597222222222</c:v>
                </c:pt>
                <c:pt idx="18116">
                  <c:v>25.161111111111101</c:v>
                </c:pt>
                <c:pt idx="18117">
                  <c:v>25.162500000000001</c:v>
                </c:pt>
                <c:pt idx="18118">
                  <c:v>25.163888888888899</c:v>
                </c:pt>
                <c:pt idx="18119">
                  <c:v>25.165277777777799</c:v>
                </c:pt>
                <c:pt idx="18120">
                  <c:v>25.1666666666667</c:v>
                </c:pt>
                <c:pt idx="18121">
                  <c:v>25.1680555555556</c:v>
                </c:pt>
                <c:pt idx="18122">
                  <c:v>25.169444444444402</c:v>
                </c:pt>
                <c:pt idx="18123">
                  <c:v>25.170833333333299</c:v>
                </c:pt>
                <c:pt idx="18124">
                  <c:v>25.172222222222199</c:v>
                </c:pt>
                <c:pt idx="18125">
                  <c:v>25.1736111111111</c:v>
                </c:pt>
                <c:pt idx="18126">
                  <c:v>25.175000000000001</c:v>
                </c:pt>
                <c:pt idx="18127">
                  <c:v>25.176388888888901</c:v>
                </c:pt>
                <c:pt idx="18128">
                  <c:v>25.177777777777798</c:v>
                </c:pt>
                <c:pt idx="18129">
                  <c:v>25.179166666666699</c:v>
                </c:pt>
                <c:pt idx="18130">
                  <c:v>25.1805555555556</c:v>
                </c:pt>
                <c:pt idx="18131">
                  <c:v>25.181944444444401</c:v>
                </c:pt>
                <c:pt idx="18132">
                  <c:v>25.183333333333302</c:v>
                </c:pt>
                <c:pt idx="18133">
                  <c:v>25.184722222222199</c:v>
                </c:pt>
                <c:pt idx="18134">
                  <c:v>25.186111111111099</c:v>
                </c:pt>
                <c:pt idx="18135">
                  <c:v>25.1875</c:v>
                </c:pt>
                <c:pt idx="18136">
                  <c:v>25.188888888888901</c:v>
                </c:pt>
                <c:pt idx="18137">
                  <c:v>25.190277777777801</c:v>
                </c:pt>
                <c:pt idx="18138">
                  <c:v>25.191666666666698</c:v>
                </c:pt>
                <c:pt idx="18139">
                  <c:v>25.193055555555599</c:v>
                </c:pt>
                <c:pt idx="18140">
                  <c:v>25.1944444444444</c:v>
                </c:pt>
                <c:pt idx="18141">
                  <c:v>25.195833333333301</c:v>
                </c:pt>
                <c:pt idx="18142">
                  <c:v>25.197222222222202</c:v>
                </c:pt>
                <c:pt idx="18143">
                  <c:v>25.198611111111099</c:v>
                </c:pt>
                <c:pt idx="18144">
                  <c:v>25.2</c:v>
                </c:pt>
                <c:pt idx="18145">
                  <c:v>25.2013888888889</c:v>
                </c:pt>
                <c:pt idx="18146">
                  <c:v>25.202777777777801</c:v>
                </c:pt>
                <c:pt idx="18147">
                  <c:v>25.204166666666701</c:v>
                </c:pt>
                <c:pt idx="18148">
                  <c:v>25.205555555555598</c:v>
                </c:pt>
                <c:pt idx="18149">
                  <c:v>25.2069444444444</c:v>
                </c:pt>
                <c:pt idx="18150">
                  <c:v>25.2083333333333</c:v>
                </c:pt>
                <c:pt idx="18151">
                  <c:v>25.209722222222201</c:v>
                </c:pt>
                <c:pt idx="18152">
                  <c:v>25.211111111111101</c:v>
                </c:pt>
                <c:pt idx="18153">
                  <c:v>25.212499999999999</c:v>
                </c:pt>
                <c:pt idx="18154">
                  <c:v>25.213888888888899</c:v>
                </c:pt>
                <c:pt idx="18155">
                  <c:v>25.2152777777778</c:v>
                </c:pt>
                <c:pt idx="18156">
                  <c:v>25.216666666666701</c:v>
                </c:pt>
                <c:pt idx="18157">
                  <c:v>25.218055555555601</c:v>
                </c:pt>
                <c:pt idx="18158">
                  <c:v>25.219444444444399</c:v>
                </c:pt>
                <c:pt idx="18159">
                  <c:v>25.220833333333299</c:v>
                </c:pt>
                <c:pt idx="18160">
                  <c:v>25.2222222222222</c:v>
                </c:pt>
                <c:pt idx="18161">
                  <c:v>25.223611111111101</c:v>
                </c:pt>
                <c:pt idx="18162">
                  <c:v>25.225000000000001</c:v>
                </c:pt>
                <c:pt idx="18163">
                  <c:v>25.226388888888899</c:v>
                </c:pt>
                <c:pt idx="18164">
                  <c:v>25.227777777777799</c:v>
                </c:pt>
                <c:pt idx="18165">
                  <c:v>25.2291666666667</c:v>
                </c:pt>
                <c:pt idx="18166">
                  <c:v>25.2305555555556</c:v>
                </c:pt>
                <c:pt idx="18167">
                  <c:v>25.231944444444402</c:v>
                </c:pt>
                <c:pt idx="18168">
                  <c:v>25.233333333333299</c:v>
                </c:pt>
                <c:pt idx="18169">
                  <c:v>25.234722222222199</c:v>
                </c:pt>
                <c:pt idx="18170">
                  <c:v>25.2361111111111</c:v>
                </c:pt>
                <c:pt idx="18171">
                  <c:v>25.237500000000001</c:v>
                </c:pt>
                <c:pt idx="18172">
                  <c:v>25.238888888888901</c:v>
                </c:pt>
                <c:pt idx="18173">
                  <c:v>25.240277777777798</c:v>
                </c:pt>
                <c:pt idx="18174">
                  <c:v>25.241666666666699</c:v>
                </c:pt>
                <c:pt idx="18175">
                  <c:v>25.2430555555556</c:v>
                </c:pt>
                <c:pt idx="18176">
                  <c:v>25.244444444444401</c:v>
                </c:pt>
                <c:pt idx="18177">
                  <c:v>25.245833333333302</c:v>
                </c:pt>
                <c:pt idx="18178">
                  <c:v>25.247222222222199</c:v>
                </c:pt>
                <c:pt idx="18179">
                  <c:v>25.248611111111099</c:v>
                </c:pt>
                <c:pt idx="18180">
                  <c:v>25.25</c:v>
                </c:pt>
                <c:pt idx="18181">
                  <c:v>25.251388888888901</c:v>
                </c:pt>
                <c:pt idx="18182">
                  <c:v>25.252777777777801</c:v>
                </c:pt>
                <c:pt idx="18183">
                  <c:v>25.254166666666698</c:v>
                </c:pt>
                <c:pt idx="18184">
                  <c:v>25.255555555555599</c:v>
                </c:pt>
                <c:pt idx="18185">
                  <c:v>25.2569444444444</c:v>
                </c:pt>
                <c:pt idx="18186">
                  <c:v>25.258333333333301</c:v>
                </c:pt>
                <c:pt idx="18187">
                  <c:v>25.259722222222202</c:v>
                </c:pt>
                <c:pt idx="18188">
                  <c:v>25.261111111111099</c:v>
                </c:pt>
                <c:pt idx="18189">
                  <c:v>25.262499999999999</c:v>
                </c:pt>
                <c:pt idx="18190">
                  <c:v>25.2638888888889</c:v>
                </c:pt>
                <c:pt idx="18191">
                  <c:v>25.265277777777801</c:v>
                </c:pt>
                <c:pt idx="18192">
                  <c:v>25.266666666666701</c:v>
                </c:pt>
                <c:pt idx="18193">
                  <c:v>25.268055555555598</c:v>
                </c:pt>
                <c:pt idx="18194">
                  <c:v>25.2694444444444</c:v>
                </c:pt>
                <c:pt idx="18195">
                  <c:v>25.2708333333333</c:v>
                </c:pt>
                <c:pt idx="18196">
                  <c:v>25.272222222222201</c:v>
                </c:pt>
                <c:pt idx="18197">
                  <c:v>25.273611111111101</c:v>
                </c:pt>
                <c:pt idx="18198">
                  <c:v>25.274999999999999</c:v>
                </c:pt>
                <c:pt idx="18199">
                  <c:v>25.276388888888899</c:v>
                </c:pt>
                <c:pt idx="18200">
                  <c:v>25.2777777777778</c:v>
                </c:pt>
                <c:pt idx="18201">
                  <c:v>25.279166666666701</c:v>
                </c:pt>
                <c:pt idx="18202">
                  <c:v>25.280555555555601</c:v>
                </c:pt>
                <c:pt idx="18203">
                  <c:v>25.281944444444399</c:v>
                </c:pt>
                <c:pt idx="18204">
                  <c:v>25.283333333333299</c:v>
                </c:pt>
                <c:pt idx="18205">
                  <c:v>25.2847222222222</c:v>
                </c:pt>
                <c:pt idx="18206">
                  <c:v>25.286111111111101</c:v>
                </c:pt>
                <c:pt idx="18207">
                  <c:v>25.287500000000001</c:v>
                </c:pt>
                <c:pt idx="18208">
                  <c:v>25.288888888888899</c:v>
                </c:pt>
                <c:pt idx="18209">
                  <c:v>25.290277777777799</c:v>
                </c:pt>
                <c:pt idx="18210">
                  <c:v>25.2916666666667</c:v>
                </c:pt>
                <c:pt idx="18211">
                  <c:v>25.2930555555556</c:v>
                </c:pt>
                <c:pt idx="18212">
                  <c:v>25.294444444444402</c:v>
                </c:pt>
                <c:pt idx="18213">
                  <c:v>25.295833333333299</c:v>
                </c:pt>
                <c:pt idx="18214">
                  <c:v>25.297222222222199</c:v>
                </c:pt>
                <c:pt idx="18215">
                  <c:v>25.2986111111111</c:v>
                </c:pt>
                <c:pt idx="18216">
                  <c:v>25.3</c:v>
                </c:pt>
                <c:pt idx="18217">
                  <c:v>25.301388888888901</c:v>
                </c:pt>
                <c:pt idx="18218">
                  <c:v>25.302777777777798</c:v>
                </c:pt>
                <c:pt idx="18219">
                  <c:v>25.304166666666699</c:v>
                </c:pt>
                <c:pt idx="18220">
                  <c:v>25.3055555555556</c:v>
                </c:pt>
                <c:pt idx="18221">
                  <c:v>25.306944444444401</c:v>
                </c:pt>
                <c:pt idx="18222">
                  <c:v>25.308333333333302</c:v>
                </c:pt>
                <c:pt idx="18223">
                  <c:v>25.309722222222199</c:v>
                </c:pt>
                <c:pt idx="18224">
                  <c:v>25.311111111111099</c:v>
                </c:pt>
                <c:pt idx="18225">
                  <c:v>25.3125</c:v>
                </c:pt>
                <c:pt idx="18226">
                  <c:v>25.313888888888901</c:v>
                </c:pt>
                <c:pt idx="18227">
                  <c:v>25.315277777777801</c:v>
                </c:pt>
                <c:pt idx="18228">
                  <c:v>25.316666666666698</c:v>
                </c:pt>
                <c:pt idx="18229">
                  <c:v>25.318055555555599</c:v>
                </c:pt>
                <c:pt idx="18230">
                  <c:v>25.3194444444444</c:v>
                </c:pt>
                <c:pt idx="18231">
                  <c:v>25.320833333333301</c:v>
                </c:pt>
                <c:pt idx="18232">
                  <c:v>25.322222222222202</c:v>
                </c:pt>
                <c:pt idx="18233">
                  <c:v>25.323611111111099</c:v>
                </c:pt>
                <c:pt idx="18234">
                  <c:v>25.324999999999999</c:v>
                </c:pt>
                <c:pt idx="18235">
                  <c:v>25.3263888888889</c:v>
                </c:pt>
                <c:pt idx="18236">
                  <c:v>25.327777777777801</c:v>
                </c:pt>
                <c:pt idx="18237">
                  <c:v>25.329166666666701</c:v>
                </c:pt>
                <c:pt idx="18238">
                  <c:v>25.330555555555598</c:v>
                </c:pt>
                <c:pt idx="18239">
                  <c:v>25.3319444444444</c:v>
                </c:pt>
                <c:pt idx="18240">
                  <c:v>25.3333333333333</c:v>
                </c:pt>
                <c:pt idx="18241">
                  <c:v>25.334722222222201</c:v>
                </c:pt>
                <c:pt idx="18242">
                  <c:v>25.336111111111101</c:v>
                </c:pt>
                <c:pt idx="18243">
                  <c:v>25.337499999999999</c:v>
                </c:pt>
                <c:pt idx="18244">
                  <c:v>25.338888888888899</c:v>
                </c:pt>
                <c:pt idx="18245">
                  <c:v>25.3402777777778</c:v>
                </c:pt>
                <c:pt idx="18246">
                  <c:v>25.341666666666701</c:v>
                </c:pt>
                <c:pt idx="18247">
                  <c:v>25.343055555555601</c:v>
                </c:pt>
                <c:pt idx="18248">
                  <c:v>25.344444444444399</c:v>
                </c:pt>
                <c:pt idx="18249">
                  <c:v>25.345833333333299</c:v>
                </c:pt>
                <c:pt idx="18250">
                  <c:v>25.3472222222222</c:v>
                </c:pt>
                <c:pt idx="18251">
                  <c:v>25.348611111111101</c:v>
                </c:pt>
                <c:pt idx="18252">
                  <c:v>25.35</c:v>
                </c:pt>
                <c:pt idx="18253">
                  <c:v>25.351388888888899</c:v>
                </c:pt>
                <c:pt idx="18254">
                  <c:v>25.352777777777799</c:v>
                </c:pt>
                <c:pt idx="18255">
                  <c:v>25.3541666666667</c:v>
                </c:pt>
                <c:pt idx="18256">
                  <c:v>25.3555555555556</c:v>
                </c:pt>
                <c:pt idx="18257">
                  <c:v>25.356944444444402</c:v>
                </c:pt>
                <c:pt idx="18258">
                  <c:v>25.358333333333299</c:v>
                </c:pt>
                <c:pt idx="18259">
                  <c:v>25.359722222222199</c:v>
                </c:pt>
                <c:pt idx="18260">
                  <c:v>25.3611111111111</c:v>
                </c:pt>
                <c:pt idx="18261">
                  <c:v>25.362500000000001</c:v>
                </c:pt>
                <c:pt idx="18262">
                  <c:v>25.363888888888901</c:v>
                </c:pt>
                <c:pt idx="18263">
                  <c:v>25.365277777777798</c:v>
                </c:pt>
                <c:pt idx="18264">
                  <c:v>25.366666666666699</c:v>
                </c:pt>
                <c:pt idx="18265">
                  <c:v>25.3680555555556</c:v>
                </c:pt>
                <c:pt idx="18266">
                  <c:v>25.369444444444401</c:v>
                </c:pt>
                <c:pt idx="18267">
                  <c:v>25.370833333333302</c:v>
                </c:pt>
                <c:pt idx="18268">
                  <c:v>25.372222222222199</c:v>
                </c:pt>
                <c:pt idx="18269">
                  <c:v>25.373611111111099</c:v>
                </c:pt>
                <c:pt idx="18270">
                  <c:v>25.375</c:v>
                </c:pt>
                <c:pt idx="18271">
                  <c:v>25.376388888888901</c:v>
                </c:pt>
                <c:pt idx="18272">
                  <c:v>25.377777777777801</c:v>
                </c:pt>
                <c:pt idx="18273">
                  <c:v>25.379166666666698</c:v>
                </c:pt>
                <c:pt idx="18274">
                  <c:v>25.380555555555599</c:v>
                </c:pt>
                <c:pt idx="18275">
                  <c:v>25.3819444444444</c:v>
                </c:pt>
                <c:pt idx="18276">
                  <c:v>25.383333333333301</c:v>
                </c:pt>
                <c:pt idx="18277">
                  <c:v>25.384722222222202</c:v>
                </c:pt>
                <c:pt idx="18278">
                  <c:v>25.386111111111099</c:v>
                </c:pt>
                <c:pt idx="18279">
                  <c:v>25.387499999999999</c:v>
                </c:pt>
                <c:pt idx="18280">
                  <c:v>25.3888888888889</c:v>
                </c:pt>
                <c:pt idx="18281">
                  <c:v>25.390277777777801</c:v>
                </c:pt>
                <c:pt idx="18282">
                  <c:v>25.391666666666701</c:v>
                </c:pt>
                <c:pt idx="18283">
                  <c:v>25.393055555555598</c:v>
                </c:pt>
                <c:pt idx="18284">
                  <c:v>25.3944444444444</c:v>
                </c:pt>
                <c:pt idx="18285">
                  <c:v>25.3958333333333</c:v>
                </c:pt>
                <c:pt idx="18286">
                  <c:v>25.397222222222201</c:v>
                </c:pt>
                <c:pt idx="18287">
                  <c:v>25.398611111111101</c:v>
                </c:pt>
                <c:pt idx="18288">
                  <c:v>25.4</c:v>
                </c:pt>
                <c:pt idx="18289">
                  <c:v>25.401388888888899</c:v>
                </c:pt>
                <c:pt idx="18290">
                  <c:v>25.4027777777778</c:v>
                </c:pt>
                <c:pt idx="18291">
                  <c:v>25.404166666666701</c:v>
                </c:pt>
                <c:pt idx="18292">
                  <c:v>25.405555555555601</c:v>
                </c:pt>
                <c:pt idx="18293">
                  <c:v>25.406944444444399</c:v>
                </c:pt>
                <c:pt idx="18294">
                  <c:v>25.408333333333299</c:v>
                </c:pt>
                <c:pt idx="18295">
                  <c:v>25.4097222222222</c:v>
                </c:pt>
                <c:pt idx="18296">
                  <c:v>25.411111111111101</c:v>
                </c:pt>
                <c:pt idx="18297">
                  <c:v>25.412500000000001</c:v>
                </c:pt>
                <c:pt idx="18298">
                  <c:v>25.413888888888899</c:v>
                </c:pt>
                <c:pt idx="18299">
                  <c:v>25.415277777777799</c:v>
                </c:pt>
                <c:pt idx="18300">
                  <c:v>25.4166666666667</c:v>
                </c:pt>
                <c:pt idx="18301">
                  <c:v>25.4180555555556</c:v>
                </c:pt>
                <c:pt idx="18302">
                  <c:v>25.419444444444402</c:v>
                </c:pt>
                <c:pt idx="18303">
                  <c:v>25.420833333333299</c:v>
                </c:pt>
                <c:pt idx="18304">
                  <c:v>25.422222222222199</c:v>
                </c:pt>
                <c:pt idx="18305">
                  <c:v>25.4236111111111</c:v>
                </c:pt>
                <c:pt idx="18306">
                  <c:v>25.425000000000001</c:v>
                </c:pt>
                <c:pt idx="18307">
                  <c:v>25.426388888888901</c:v>
                </c:pt>
                <c:pt idx="18308">
                  <c:v>25.427777777777798</c:v>
                </c:pt>
                <c:pt idx="18309">
                  <c:v>25.429166666666699</c:v>
                </c:pt>
                <c:pt idx="18310">
                  <c:v>25.4305555555556</c:v>
                </c:pt>
                <c:pt idx="18311">
                  <c:v>25.431944444444401</c:v>
                </c:pt>
                <c:pt idx="18312">
                  <c:v>25.433333333333302</c:v>
                </c:pt>
                <c:pt idx="18313">
                  <c:v>25.434722222222199</c:v>
                </c:pt>
                <c:pt idx="18314">
                  <c:v>25.436111111111099</c:v>
                </c:pt>
                <c:pt idx="18315">
                  <c:v>25.4375</c:v>
                </c:pt>
                <c:pt idx="18316">
                  <c:v>25.438888888888901</c:v>
                </c:pt>
                <c:pt idx="18317">
                  <c:v>25.440277777777801</c:v>
                </c:pt>
                <c:pt idx="18318">
                  <c:v>25.441666666666698</c:v>
                </c:pt>
                <c:pt idx="18319">
                  <c:v>25.443055555555599</c:v>
                </c:pt>
                <c:pt idx="18320">
                  <c:v>25.4444444444444</c:v>
                </c:pt>
                <c:pt idx="18321">
                  <c:v>25.445833333333301</c:v>
                </c:pt>
                <c:pt idx="18322">
                  <c:v>25.447222222222202</c:v>
                </c:pt>
                <c:pt idx="18323">
                  <c:v>25.448611111111099</c:v>
                </c:pt>
                <c:pt idx="18324">
                  <c:v>25.45</c:v>
                </c:pt>
                <c:pt idx="18325">
                  <c:v>25.4513888888889</c:v>
                </c:pt>
                <c:pt idx="18326">
                  <c:v>25.452777777777801</c:v>
                </c:pt>
                <c:pt idx="18327">
                  <c:v>25.454166666666701</c:v>
                </c:pt>
                <c:pt idx="18328">
                  <c:v>25.455555555555598</c:v>
                </c:pt>
                <c:pt idx="18329">
                  <c:v>25.4569444444444</c:v>
                </c:pt>
                <c:pt idx="18330">
                  <c:v>25.4583333333333</c:v>
                </c:pt>
                <c:pt idx="18331">
                  <c:v>25.459722222222201</c:v>
                </c:pt>
                <c:pt idx="18332">
                  <c:v>25.461111111111101</c:v>
                </c:pt>
                <c:pt idx="18333">
                  <c:v>25.462499999999999</c:v>
                </c:pt>
                <c:pt idx="18334">
                  <c:v>25.463888888888899</c:v>
                </c:pt>
                <c:pt idx="18335">
                  <c:v>25.4652777777778</c:v>
                </c:pt>
                <c:pt idx="18336">
                  <c:v>25.466666666666701</c:v>
                </c:pt>
                <c:pt idx="18337">
                  <c:v>25.468055555555601</c:v>
                </c:pt>
                <c:pt idx="18338">
                  <c:v>25.469444444444399</c:v>
                </c:pt>
                <c:pt idx="18339">
                  <c:v>25.470833333333299</c:v>
                </c:pt>
                <c:pt idx="18340">
                  <c:v>25.4722222222222</c:v>
                </c:pt>
                <c:pt idx="18341">
                  <c:v>25.473611111111101</c:v>
                </c:pt>
                <c:pt idx="18342">
                  <c:v>25.475000000000001</c:v>
                </c:pt>
                <c:pt idx="18343">
                  <c:v>25.476388888888899</c:v>
                </c:pt>
                <c:pt idx="18344">
                  <c:v>25.477777777777799</c:v>
                </c:pt>
                <c:pt idx="18345">
                  <c:v>25.4791666666667</c:v>
                </c:pt>
                <c:pt idx="18346">
                  <c:v>25.4805555555556</c:v>
                </c:pt>
                <c:pt idx="18347">
                  <c:v>25.481944444444402</c:v>
                </c:pt>
                <c:pt idx="18348">
                  <c:v>25.483333333333299</c:v>
                </c:pt>
                <c:pt idx="18349">
                  <c:v>25.484722222222199</c:v>
                </c:pt>
                <c:pt idx="18350">
                  <c:v>25.4861111111111</c:v>
                </c:pt>
                <c:pt idx="18351">
                  <c:v>25.487500000000001</c:v>
                </c:pt>
                <c:pt idx="18352">
                  <c:v>25.488888888888901</c:v>
                </c:pt>
                <c:pt idx="18353">
                  <c:v>25.490277777777798</c:v>
                </c:pt>
                <c:pt idx="18354">
                  <c:v>25.491666666666699</c:v>
                </c:pt>
                <c:pt idx="18355">
                  <c:v>25.4930555555556</c:v>
                </c:pt>
                <c:pt idx="18356">
                  <c:v>25.494444444444401</c:v>
                </c:pt>
                <c:pt idx="18357">
                  <c:v>25.495833333333302</c:v>
                </c:pt>
                <c:pt idx="18358">
                  <c:v>25.497222222222199</c:v>
                </c:pt>
                <c:pt idx="18359">
                  <c:v>25.498611111111099</c:v>
                </c:pt>
                <c:pt idx="18360">
                  <c:v>25.5</c:v>
                </c:pt>
                <c:pt idx="18361">
                  <c:v>25.501388888888901</c:v>
                </c:pt>
                <c:pt idx="18362">
                  <c:v>25.502777777777801</c:v>
                </c:pt>
                <c:pt idx="18363">
                  <c:v>25.504166666666698</c:v>
                </c:pt>
                <c:pt idx="18364">
                  <c:v>25.505555555555599</c:v>
                </c:pt>
                <c:pt idx="18365">
                  <c:v>25.5069444444444</c:v>
                </c:pt>
                <c:pt idx="18366">
                  <c:v>25.508333333333301</c:v>
                </c:pt>
                <c:pt idx="18367">
                  <c:v>25.509722222222202</c:v>
                </c:pt>
                <c:pt idx="18368">
                  <c:v>25.511111111111099</c:v>
                </c:pt>
                <c:pt idx="18369">
                  <c:v>25.512499999999999</c:v>
                </c:pt>
                <c:pt idx="18370">
                  <c:v>25.5138888888889</c:v>
                </c:pt>
                <c:pt idx="18371">
                  <c:v>25.515277777777801</c:v>
                </c:pt>
                <c:pt idx="18372">
                  <c:v>25.516666666666701</c:v>
                </c:pt>
                <c:pt idx="18373">
                  <c:v>25.518055555555598</c:v>
                </c:pt>
                <c:pt idx="18374">
                  <c:v>25.5194444444444</c:v>
                </c:pt>
                <c:pt idx="18375">
                  <c:v>25.5208333333333</c:v>
                </c:pt>
                <c:pt idx="18376">
                  <c:v>25.522222222222201</c:v>
                </c:pt>
                <c:pt idx="18377">
                  <c:v>25.523611111111101</c:v>
                </c:pt>
                <c:pt idx="18378">
                  <c:v>25.524999999999999</c:v>
                </c:pt>
                <c:pt idx="18379">
                  <c:v>25.526388888888899</c:v>
                </c:pt>
                <c:pt idx="18380">
                  <c:v>25.5277777777778</c:v>
                </c:pt>
                <c:pt idx="18381">
                  <c:v>25.529166666666701</c:v>
                </c:pt>
                <c:pt idx="18382">
                  <c:v>25.530555555555601</c:v>
                </c:pt>
                <c:pt idx="18383">
                  <c:v>25.531944444444399</c:v>
                </c:pt>
                <c:pt idx="18384">
                  <c:v>25.533333333333299</c:v>
                </c:pt>
                <c:pt idx="18385">
                  <c:v>25.5347222222222</c:v>
                </c:pt>
                <c:pt idx="18386">
                  <c:v>25.536111111111101</c:v>
                </c:pt>
                <c:pt idx="18387">
                  <c:v>25.537500000000001</c:v>
                </c:pt>
                <c:pt idx="18388">
                  <c:v>25.538888888888899</c:v>
                </c:pt>
                <c:pt idx="18389">
                  <c:v>25.540277777777799</c:v>
                </c:pt>
                <c:pt idx="18390">
                  <c:v>25.5416666666667</c:v>
                </c:pt>
                <c:pt idx="18391">
                  <c:v>25.5430555555556</c:v>
                </c:pt>
                <c:pt idx="18392">
                  <c:v>25.544444444444402</c:v>
                </c:pt>
                <c:pt idx="18393">
                  <c:v>25.545833333333299</c:v>
                </c:pt>
                <c:pt idx="18394">
                  <c:v>25.547222222222199</c:v>
                </c:pt>
                <c:pt idx="18395">
                  <c:v>25.5486111111111</c:v>
                </c:pt>
                <c:pt idx="18396">
                  <c:v>25.55</c:v>
                </c:pt>
                <c:pt idx="18397">
                  <c:v>25.551388888888901</c:v>
                </c:pt>
                <c:pt idx="18398">
                  <c:v>25.552777777777798</c:v>
                </c:pt>
                <c:pt idx="18399">
                  <c:v>25.554166666666699</c:v>
                </c:pt>
                <c:pt idx="18400">
                  <c:v>25.5555555555556</c:v>
                </c:pt>
                <c:pt idx="18401">
                  <c:v>25.556944444444401</c:v>
                </c:pt>
                <c:pt idx="18402">
                  <c:v>25.558333333333302</c:v>
                </c:pt>
                <c:pt idx="18403">
                  <c:v>25.559722222222199</c:v>
                </c:pt>
                <c:pt idx="18404">
                  <c:v>25.561111111111099</c:v>
                </c:pt>
                <c:pt idx="18405">
                  <c:v>25.5625</c:v>
                </c:pt>
                <c:pt idx="18406">
                  <c:v>25.563888888888901</c:v>
                </c:pt>
                <c:pt idx="18407">
                  <c:v>25.565277777777801</c:v>
                </c:pt>
                <c:pt idx="18408">
                  <c:v>25.566666666666698</c:v>
                </c:pt>
                <c:pt idx="18409">
                  <c:v>25.568055555555599</c:v>
                </c:pt>
                <c:pt idx="18410">
                  <c:v>25.5694444444444</c:v>
                </c:pt>
                <c:pt idx="18411">
                  <c:v>25.570833333333301</c:v>
                </c:pt>
                <c:pt idx="18412">
                  <c:v>25.572222222222202</c:v>
                </c:pt>
                <c:pt idx="18413">
                  <c:v>25.573611111111099</c:v>
                </c:pt>
                <c:pt idx="18414">
                  <c:v>25.574999999999999</c:v>
                </c:pt>
                <c:pt idx="18415">
                  <c:v>25.5763888888889</c:v>
                </c:pt>
                <c:pt idx="18416">
                  <c:v>25.577777777777801</c:v>
                </c:pt>
                <c:pt idx="18417">
                  <c:v>25.579166666666701</c:v>
                </c:pt>
                <c:pt idx="18418">
                  <c:v>25.580555555555598</c:v>
                </c:pt>
                <c:pt idx="18419">
                  <c:v>25.5819444444444</c:v>
                </c:pt>
                <c:pt idx="18420">
                  <c:v>25.5833333333333</c:v>
                </c:pt>
                <c:pt idx="18421">
                  <c:v>25.584722222222201</c:v>
                </c:pt>
                <c:pt idx="18422">
                  <c:v>25.586111111111101</c:v>
                </c:pt>
                <c:pt idx="18423">
                  <c:v>25.587499999999999</c:v>
                </c:pt>
                <c:pt idx="18424">
                  <c:v>25.588888888888899</c:v>
                </c:pt>
                <c:pt idx="18425">
                  <c:v>25.5902777777778</c:v>
                </c:pt>
                <c:pt idx="18426">
                  <c:v>25.591666666666701</c:v>
                </c:pt>
                <c:pt idx="18427">
                  <c:v>25.593055555555601</c:v>
                </c:pt>
                <c:pt idx="18428">
                  <c:v>25.594444444444399</c:v>
                </c:pt>
                <c:pt idx="18429">
                  <c:v>25.595833333333299</c:v>
                </c:pt>
                <c:pt idx="18430">
                  <c:v>25.5972222222222</c:v>
                </c:pt>
                <c:pt idx="18431">
                  <c:v>25.598611111111101</c:v>
                </c:pt>
                <c:pt idx="18432">
                  <c:v>25.6</c:v>
                </c:pt>
                <c:pt idx="18433">
                  <c:v>25.601388888888899</c:v>
                </c:pt>
                <c:pt idx="18434">
                  <c:v>25.602777777777799</c:v>
                </c:pt>
                <c:pt idx="18435">
                  <c:v>25.6041666666667</c:v>
                </c:pt>
                <c:pt idx="18436">
                  <c:v>25.6055555555556</c:v>
                </c:pt>
                <c:pt idx="18437">
                  <c:v>25.606944444444402</c:v>
                </c:pt>
                <c:pt idx="18438">
                  <c:v>25.608333333333299</c:v>
                </c:pt>
                <c:pt idx="18439">
                  <c:v>25.609722222222199</c:v>
                </c:pt>
                <c:pt idx="18440">
                  <c:v>25.6111111111111</c:v>
                </c:pt>
                <c:pt idx="18441">
                  <c:v>25.612500000000001</c:v>
                </c:pt>
                <c:pt idx="18442">
                  <c:v>25.613888888888901</c:v>
                </c:pt>
                <c:pt idx="18443">
                  <c:v>25.615277777777798</c:v>
                </c:pt>
                <c:pt idx="18444">
                  <c:v>25.616666666666699</c:v>
                </c:pt>
                <c:pt idx="18445">
                  <c:v>25.6180555555556</c:v>
                </c:pt>
                <c:pt idx="18446">
                  <c:v>25.619444444444401</c:v>
                </c:pt>
                <c:pt idx="18447">
                  <c:v>25.620833333333302</c:v>
                </c:pt>
                <c:pt idx="18448">
                  <c:v>25.622222222222199</c:v>
                </c:pt>
                <c:pt idx="18449">
                  <c:v>25.623611111111099</c:v>
                </c:pt>
                <c:pt idx="18450">
                  <c:v>25.625</c:v>
                </c:pt>
                <c:pt idx="18451">
                  <c:v>25.626388888888901</c:v>
                </c:pt>
                <c:pt idx="18452">
                  <c:v>25.627777777777801</c:v>
                </c:pt>
                <c:pt idx="18453">
                  <c:v>25.629166666666698</c:v>
                </c:pt>
                <c:pt idx="18454">
                  <c:v>25.630555555555599</c:v>
                </c:pt>
                <c:pt idx="18455">
                  <c:v>25.6319444444444</c:v>
                </c:pt>
                <c:pt idx="18456">
                  <c:v>25.633333333333301</c:v>
                </c:pt>
                <c:pt idx="18457">
                  <c:v>25.634722222222202</c:v>
                </c:pt>
                <c:pt idx="18458">
                  <c:v>25.636111111111099</c:v>
                </c:pt>
                <c:pt idx="18459">
                  <c:v>25.637499999999999</c:v>
                </c:pt>
                <c:pt idx="18460">
                  <c:v>25.6388888888889</c:v>
                </c:pt>
                <c:pt idx="18461">
                  <c:v>25.640277777777801</c:v>
                </c:pt>
                <c:pt idx="18462">
                  <c:v>25.641666666666701</c:v>
                </c:pt>
                <c:pt idx="18463">
                  <c:v>25.643055555555598</c:v>
                </c:pt>
                <c:pt idx="18464">
                  <c:v>25.6444444444444</c:v>
                </c:pt>
                <c:pt idx="18465">
                  <c:v>25.6458333333333</c:v>
                </c:pt>
                <c:pt idx="18466">
                  <c:v>25.647222222222201</c:v>
                </c:pt>
                <c:pt idx="18467">
                  <c:v>25.648611111111101</c:v>
                </c:pt>
                <c:pt idx="18468">
                  <c:v>25.65</c:v>
                </c:pt>
                <c:pt idx="18469">
                  <c:v>25.651388888888899</c:v>
                </c:pt>
                <c:pt idx="18470">
                  <c:v>25.6527777777778</c:v>
                </c:pt>
                <c:pt idx="18471">
                  <c:v>25.654166666666701</c:v>
                </c:pt>
                <c:pt idx="18472">
                  <c:v>25.655555555555601</c:v>
                </c:pt>
                <c:pt idx="18473">
                  <c:v>25.656944444444399</c:v>
                </c:pt>
                <c:pt idx="18474">
                  <c:v>25.658333333333299</c:v>
                </c:pt>
                <c:pt idx="18475">
                  <c:v>25.6597222222222</c:v>
                </c:pt>
                <c:pt idx="18476">
                  <c:v>25.661111111111101</c:v>
                </c:pt>
                <c:pt idx="18477">
                  <c:v>25.662500000000001</c:v>
                </c:pt>
                <c:pt idx="18478">
                  <c:v>25.663888888888899</c:v>
                </c:pt>
                <c:pt idx="18479">
                  <c:v>25.665277777777799</c:v>
                </c:pt>
                <c:pt idx="18480">
                  <c:v>25.6666666666667</c:v>
                </c:pt>
                <c:pt idx="18481">
                  <c:v>25.6680555555556</c:v>
                </c:pt>
                <c:pt idx="18482">
                  <c:v>25.669444444444402</c:v>
                </c:pt>
                <c:pt idx="18483">
                  <c:v>25.670833333333299</c:v>
                </c:pt>
                <c:pt idx="18484">
                  <c:v>25.672222222222199</c:v>
                </c:pt>
                <c:pt idx="18485">
                  <c:v>25.6736111111111</c:v>
                </c:pt>
                <c:pt idx="18486">
                  <c:v>25.675000000000001</c:v>
                </c:pt>
                <c:pt idx="18487">
                  <c:v>25.676388888888901</c:v>
                </c:pt>
                <c:pt idx="18488">
                  <c:v>25.677777777777798</c:v>
                </c:pt>
                <c:pt idx="18489">
                  <c:v>25.679166666666699</c:v>
                </c:pt>
                <c:pt idx="18490">
                  <c:v>25.6805555555556</c:v>
                </c:pt>
                <c:pt idx="18491">
                  <c:v>25.681944444444401</c:v>
                </c:pt>
                <c:pt idx="18492">
                  <c:v>25.683333333333302</c:v>
                </c:pt>
                <c:pt idx="18493">
                  <c:v>25.684722222222199</c:v>
                </c:pt>
                <c:pt idx="18494">
                  <c:v>25.686111111111099</c:v>
                </c:pt>
                <c:pt idx="18495">
                  <c:v>25.6875</c:v>
                </c:pt>
                <c:pt idx="18496">
                  <c:v>25.688888888888901</c:v>
                </c:pt>
                <c:pt idx="18497">
                  <c:v>25.690277777777801</c:v>
                </c:pt>
                <c:pt idx="18498">
                  <c:v>25.691666666666698</c:v>
                </c:pt>
                <c:pt idx="18499">
                  <c:v>25.693055555555599</c:v>
                </c:pt>
                <c:pt idx="18500">
                  <c:v>25.6944444444444</c:v>
                </c:pt>
                <c:pt idx="18501">
                  <c:v>25.695833333333301</c:v>
                </c:pt>
                <c:pt idx="18502">
                  <c:v>25.697222222222202</c:v>
                </c:pt>
                <c:pt idx="18503">
                  <c:v>25.698611111111099</c:v>
                </c:pt>
                <c:pt idx="18504">
                  <c:v>25.7</c:v>
                </c:pt>
                <c:pt idx="18505">
                  <c:v>25.7013888888889</c:v>
                </c:pt>
                <c:pt idx="18506">
                  <c:v>25.702777777777801</c:v>
                </c:pt>
                <c:pt idx="18507">
                  <c:v>25.704166666666701</c:v>
                </c:pt>
                <c:pt idx="18508">
                  <c:v>25.705555555555598</c:v>
                </c:pt>
                <c:pt idx="18509">
                  <c:v>25.7069444444444</c:v>
                </c:pt>
                <c:pt idx="18510">
                  <c:v>25.7083333333333</c:v>
                </c:pt>
                <c:pt idx="18511">
                  <c:v>25.709722222222201</c:v>
                </c:pt>
                <c:pt idx="18512">
                  <c:v>25.711111111111101</c:v>
                </c:pt>
                <c:pt idx="18513">
                  <c:v>25.712499999999999</c:v>
                </c:pt>
                <c:pt idx="18514">
                  <c:v>25.713888888888899</c:v>
                </c:pt>
                <c:pt idx="18515">
                  <c:v>25.7152777777778</c:v>
                </c:pt>
                <c:pt idx="18516">
                  <c:v>25.716666666666701</c:v>
                </c:pt>
                <c:pt idx="18517">
                  <c:v>25.718055555555601</c:v>
                </c:pt>
                <c:pt idx="18518">
                  <c:v>25.719444444444399</c:v>
                </c:pt>
                <c:pt idx="18519">
                  <c:v>25.720833333333299</c:v>
                </c:pt>
                <c:pt idx="18520">
                  <c:v>25.7222222222222</c:v>
                </c:pt>
                <c:pt idx="18521">
                  <c:v>25.723611111111101</c:v>
                </c:pt>
                <c:pt idx="18522">
                  <c:v>25.725000000000001</c:v>
                </c:pt>
                <c:pt idx="18523">
                  <c:v>25.726388888888899</c:v>
                </c:pt>
                <c:pt idx="18524">
                  <c:v>25.727777777777799</c:v>
                </c:pt>
                <c:pt idx="18525">
                  <c:v>25.7291666666667</c:v>
                </c:pt>
                <c:pt idx="18526">
                  <c:v>25.7305555555556</c:v>
                </c:pt>
                <c:pt idx="18527">
                  <c:v>25.731944444444402</c:v>
                </c:pt>
                <c:pt idx="18528">
                  <c:v>25.733333333333299</c:v>
                </c:pt>
                <c:pt idx="18529">
                  <c:v>25.734722222222199</c:v>
                </c:pt>
                <c:pt idx="18530">
                  <c:v>25.7361111111111</c:v>
                </c:pt>
                <c:pt idx="18531">
                  <c:v>25.737500000000001</c:v>
                </c:pt>
                <c:pt idx="18532">
                  <c:v>25.738888888888901</c:v>
                </c:pt>
                <c:pt idx="18533">
                  <c:v>25.740277777777798</c:v>
                </c:pt>
                <c:pt idx="18534">
                  <c:v>25.741666666666699</c:v>
                </c:pt>
                <c:pt idx="18535">
                  <c:v>25.7430555555556</c:v>
                </c:pt>
                <c:pt idx="18536">
                  <c:v>25.744444444444401</c:v>
                </c:pt>
                <c:pt idx="18537">
                  <c:v>25.745833333333302</c:v>
                </c:pt>
                <c:pt idx="18538">
                  <c:v>25.747222222222199</c:v>
                </c:pt>
                <c:pt idx="18539">
                  <c:v>25.748611111111099</c:v>
                </c:pt>
                <c:pt idx="18540">
                  <c:v>25.75</c:v>
                </c:pt>
                <c:pt idx="18541">
                  <c:v>25.751388888888901</c:v>
                </c:pt>
                <c:pt idx="18542">
                  <c:v>25.752777777777801</c:v>
                </c:pt>
                <c:pt idx="18543">
                  <c:v>25.754166666666698</c:v>
                </c:pt>
                <c:pt idx="18544">
                  <c:v>25.755555555555599</c:v>
                </c:pt>
                <c:pt idx="18545">
                  <c:v>25.7569444444444</c:v>
                </c:pt>
                <c:pt idx="18546">
                  <c:v>25.758333333333301</c:v>
                </c:pt>
                <c:pt idx="18547">
                  <c:v>25.759722222222202</c:v>
                </c:pt>
                <c:pt idx="18548">
                  <c:v>25.761111111111099</c:v>
                </c:pt>
                <c:pt idx="18549">
                  <c:v>25.762499999999999</c:v>
                </c:pt>
                <c:pt idx="18550">
                  <c:v>25.7638888888889</c:v>
                </c:pt>
                <c:pt idx="18551">
                  <c:v>25.765277777777801</c:v>
                </c:pt>
                <c:pt idx="18552">
                  <c:v>25.766666666666701</c:v>
                </c:pt>
                <c:pt idx="18553">
                  <c:v>25.768055555555598</c:v>
                </c:pt>
                <c:pt idx="18554">
                  <c:v>25.7694444444444</c:v>
                </c:pt>
                <c:pt idx="18555">
                  <c:v>25.7708333333333</c:v>
                </c:pt>
                <c:pt idx="18556">
                  <c:v>25.772222222222201</c:v>
                </c:pt>
                <c:pt idx="18557">
                  <c:v>25.773611111111101</c:v>
                </c:pt>
                <c:pt idx="18558">
                  <c:v>25.774999999999999</c:v>
                </c:pt>
                <c:pt idx="18559">
                  <c:v>25.776388888888899</c:v>
                </c:pt>
                <c:pt idx="18560">
                  <c:v>25.7777777777778</c:v>
                </c:pt>
                <c:pt idx="18561">
                  <c:v>25.779166666666701</c:v>
                </c:pt>
                <c:pt idx="18562">
                  <c:v>25.780555555555601</c:v>
                </c:pt>
                <c:pt idx="18563">
                  <c:v>25.781944444444399</c:v>
                </c:pt>
                <c:pt idx="18564">
                  <c:v>25.783333333333299</c:v>
                </c:pt>
                <c:pt idx="18565">
                  <c:v>25.7847222222222</c:v>
                </c:pt>
                <c:pt idx="18566">
                  <c:v>25.786111111111101</c:v>
                </c:pt>
                <c:pt idx="18567">
                  <c:v>25.787500000000001</c:v>
                </c:pt>
                <c:pt idx="18568">
                  <c:v>25.788888888888899</c:v>
                </c:pt>
                <c:pt idx="18569">
                  <c:v>25.790277777777799</c:v>
                </c:pt>
                <c:pt idx="18570">
                  <c:v>25.7916666666667</c:v>
                </c:pt>
                <c:pt idx="18571">
                  <c:v>25.7930555555556</c:v>
                </c:pt>
                <c:pt idx="18572">
                  <c:v>25.794444444444402</c:v>
                </c:pt>
                <c:pt idx="18573">
                  <c:v>25.795833333333299</c:v>
                </c:pt>
                <c:pt idx="18574">
                  <c:v>25.797222222222199</c:v>
                </c:pt>
                <c:pt idx="18575">
                  <c:v>25.7986111111111</c:v>
                </c:pt>
                <c:pt idx="18576">
                  <c:v>25.8</c:v>
                </c:pt>
                <c:pt idx="18577">
                  <c:v>25.801388888888901</c:v>
                </c:pt>
                <c:pt idx="18578">
                  <c:v>25.802777777777798</c:v>
                </c:pt>
                <c:pt idx="18579">
                  <c:v>25.804166666666699</c:v>
                </c:pt>
                <c:pt idx="18580">
                  <c:v>25.8055555555556</c:v>
                </c:pt>
                <c:pt idx="18581">
                  <c:v>25.806944444444401</c:v>
                </c:pt>
                <c:pt idx="18582">
                  <c:v>25.808333333333302</c:v>
                </c:pt>
                <c:pt idx="18583">
                  <c:v>25.809722222222199</c:v>
                </c:pt>
                <c:pt idx="18584">
                  <c:v>25.811111111111099</c:v>
                </c:pt>
                <c:pt idx="18585">
                  <c:v>25.8125</c:v>
                </c:pt>
                <c:pt idx="18586">
                  <c:v>25.813888888888901</c:v>
                </c:pt>
                <c:pt idx="18587">
                  <c:v>25.815277777777801</c:v>
                </c:pt>
                <c:pt idx="18588">
                  <c:v>25.816666666666698</c:v>
                </c:pt>
                <c:pt idx="18589">
                  <c:v>25.818055555555599</c:v>
                </c:pt>
                <c:pt idx="18590">
                  <c:v>25.8194444444444</c:v>
                </c:pt>
                <c:pt idx="18591">
                  <c:v>25.820833333333301</c:v>
                </c:pt>
                <c:pt idx="18592">
                  <c:v>25.822222222222202</c:v>
                </c:pt>
                <c:pt idx="18593">
                  <c:v>25.823611111111099</c:v>
                </c:pt>
                <c:pt idx="18594">
                  <c:v>25.824999999999999</c:v>
                </c:pt>
                <c:pt idx="18595">
                  <c:v>25.8263888888889</c:v>
                </c:pt>
                <c:pt idx="18596">
                  <c:v>25.827777777777801</c:v>
                </c:pt>
                <c:pt idx="18597">
                  <c:v>25.829166666666701</c:v>
                </c:pt>
                <c:pt idx="18598">
                  <c:v>25.830555555555598</c:v>
                </c:pt>
                <c:pt idx="18599">
                  <c:v>25.8319444444444</c:v>
                </c:pt>
                <c:pt idx="18600">
                  <c:v>25.8333333333333</c:v>
                </c:pt>
                <c:pt idx="18601">
                  <c:v>25.834722222222201</c:v>
                </c:pt>
                <c:pt idx="18602">
                  <c:v>25.836111111111101</c:v>
                </c:pt>
                <c:pt idx="18603">
                  <c:v>25.837499999999999</c:v>
                </c:pt>
                <c:pt idx="18604">
                  <c:v>25.838888888888899</c:v>
                </c:pt>
                <c:pt idx="18605">
                  <c:v>25.8402777777778</c:v>
                </c:pt>
                <c:pt idx="18606">
                  <c:v>25.841666666666701</c:v>
                </c:pt>
                <c:pt idx="18607">
                  <c:v>25.843055555555601</c:v>
                </c:pt>
                <c:pt idx="18608">
                  <c:v>25.844444444444399</c:v>
                </c:pt>
                <c:pt idx="18609">
                  <c:v>25.845833333333299</c:v>
                </c:pt>
                <c:pt idx="18610">
                  <c:v>25.8472222222222</c:v>
                </c:pt>
                <c:pt idx="18611">
                  <c:v>25.848611111111101</c:v>
                </c:pt>
                <c:pt idx="18612">
                  <c:v>25.85</c:v>
                </c:pt>
                <c:pt idx="18613">
                  <c:v>25.851388888888899</c:v>
                </c:pt>
                <c:pt idx="18614">
                  <c:v>25.852777777777799</c:v>
                </c:pt>
                <c:pt idx="18615">
                  <c:v>25.8541666666667</c:v>
                </c:pt>
                <c:pt idx="18616">
                  <c:v>25.8555555555556</c:v>
                </c:pt>
                <c:pt idx="18617">
                  <c:v>25.856944444444402</c:v>
                </c:pt>
                <c:pt idx="18618">
                  <c:v>25.858333333333299</c:v>
                </c:pt>
                <c:pt idx="18619">
                  <c:v>25.859722222222199</c:v>
                </c:pt>
                <c:pt idx="18620">
                  <c:v>25.8611111111111</c:v>
                </c:pt>
                <c:pt idx="18621">
                  <c:v>25.862500000000001</c:v>
                </c:pt>
                <c:pt idx="18622">
                  <c:v>25.863888888888901</c:v>
                </c:pt>
                <c:pt idx="18623">
                  <c:v>25.865277777777798</c:v>
                </c:pt>
                <c:pt idx="18624">
                  <c:v>25.866666666666699</c:v>
                </c:pt>
                <c:pt idx="18625">
                  <c:v>25.8680555555556</c:v>
                </c:pt>
                <c:pt idx="18626">
                  <c:v>25.869444444444401</c:v>
                </c:pt>
                <c:pt idx="18627">
                  <c:v>25.870833333333302</c:v>
                </c:pt>
                <c:pt idx="18628">
                  <c:v>25.872222222222199</c:v>
                </c:pt>
                <c:pt idx="18629">
                  <c:v>25.873611111111099</c:v>
                </c:pt>
                <c:pt idx="18630">
                  <c:v>25.875</c:v>
                </c:pt>
                <c:pt idx="18631">
                  <c:v>25.876388888888901</c:v>
                </c:pt>
                <c:pt idx="18632">
                  <c:v>25.877777777777801</c:v>
                </c:pt>
                <c:pt idx="18633">
                  <c:v>25.879166666666698</c:v>
                </c:pt>
                <c:pt idx="18634">
                  <c:v>25.880555555555599</c:v>
                </c:pt>
                <c:pt idx="18635">
                  <c:v>25.8819444444444</c:v>
                </c:pt>
                <c:pt idx="18636">
                  <c:v>25.883333333333301</c:v>
                </c:pt>
                <c:pt idx="18637">
                  <c:v>25.884722222222202</c:v>
                </c:pt>
                <c:pt idx="18638">
                  <c:v>25.886111111111099</c:v>
                </c:pt>
                <c:pt idx="18639">
                  <c:v>25.887499999999999</c:v>
                </c:pt>
                <c:pt idx="18640">
                  <c:v>25.8888888888889</c:v>
                </c:pt>
                <c:pt idx="18641">
                  <c:v>25.890277777777801</c:v>
                </c:pt>
                <c:pt idx="18642">
                  <c:v>25.891666666666701</c:v>
                </c:pt>
                <c:pt idx="18643">
                  <c:v>25.893055555555598</c:v>
                </c:pt>
                <c:pt idx="18644">
                  <c:v>25.8944444444444</c:v>
                </c:pt>
                <c:pt idx="18645">
                  <c:v>25.8958333333333</c:v>
                </c:pt>
                <c:pt idx="18646">
                  <c:v>25.897222222222201</c:v>
                </c:pt>
                <c:pt idx="18647">
                  <c:v>25.898611111111101</c:v>
                </c:pt>
                <c:pt idx="18648">
                  <c:v>25.9</c:v>
                </c:pt>
                <c:pt idx="18649">
                  <c:v>25.901388888888899</c:v>
                </c:pt>
                <c:pt idx="18650">
                  <c:v>25.9027777777778</c:v>
                </c:pt>
                <c:pt idx="18651">
                  <c:v>25.904166666666701</c:v>
                </c:pt>
                <c:pt idx="18652">
                  <c:v>25.905555555555601</c:v>
                </c:pt>
                <c:pt idx="18653">
                  <c:v>25.906944444444399</c:v>
                </c:pt>
                <c:pt idx="18654">
                  <c:v>25.908333333333299</c:v>
                </c:pt>
                <c:pt idx="18655">
                  <c:v>25.9097222222222</c:v>
                </c:pt>
                <c:pt idx="18656">
                  <c:v>25.911111111111101</c:v>
                </c:pt>
                <c:pt idx="18657">
                  <c:v>25.912500000000001</c:v>
                </c:pt>
                <c:pt idx="18658">
                  <c:v>25.913888888888899</c:v>
                </c:pt>
                <c:pt idx="18659">
                  <c:v>25.915277777777799</c:v>
                </c:pt>
                <c:pt idx="18660">
                  <c:v>25.9166666666667</c:v>
                </c:pt>
                <c:pt idx="18661">
                  <c:v>25.9180555555556</c:v>
                </c:pt>
                <c:pt idx="18662">
                  <c:v>25.919444444444402</c:v>
                </c:pt>
                <c:pt idx="18663">
                  <c:v>25.920833333333299</c:v>
                </c:pt>
                <c:pt idx="18664">
                  <c:v>25.922222222222199</c:v>
                </c:pt>
                <c:pt idx="18665">
                  <c:v>25.9236111111111</c:v>
                </c:pt>
                <c:pt idx="18666">
                  <c:v>25.925000000000001</c:v>
                </c:pt>
                <c:pt idx="18667">
                  <c:v>25.926388888888901</c:v>
                </c:pt>
                <c:pt idx="18668">
                  <c:v>25.927777777777798</c:v>
                </c:pt>
                <c:pt idx="18669">
                  <c:v>25.929166666666699</c:v>
                </c:pt>
                <c:pt idx="18670">
                  <c:v>25.9305555555556</c:v>
                </c:pt>
                <c:pt idx="18671">
                  <c:v>25.931944444444401</c:v>
                </c:pt>
                <c:pt idx="18672">
                  <c:v>25.933333333333302</c:v>
                </c:pt>
                <c:pt idx="18673">
                  <c:v>25.934722222222199</c:v>
                </c:pt>
                <c:pt idx="18674">
                  <c:v>25.936111111111099</c:v>
                </c:pt>
                <c:pt idx="18675">
                  <c:v>25.9375</c:v>
                </c:pt>
                <c:pt idx="18676">
                  <c:v>25.938888888888901</c:v>
                </c:pt>
                <c:pt idx="18677">
                  <c:v>25.940277777777801</c:v>
                </c:pt>
                <c:pt idx="18678">
                  <c:v>25.941666666666698</c:v>
                </c:pt>
                <c:pt idx="18679">
                  <c:v>25.943055555555599</c:v>
                </c:pt>
                <c:pt idx="18680">
                  <c:v>25.9444444444444</c:v>
                </c:pt>
                <c:pt idx="18681">
                  <c:v>25.945833333333301</c:v>
                </c:pt>
                <c:pt idx="18682">
                  <c:v>25.947222222222202</c:v>
                </c:pt>
                <c:pt idx="18683">
                  <c:v>25.948611111111099</c:v>
                </c:pt>
                <c:pt idx="18684">
                  <c:v>25.95</c:v>
                </c:pt>
                <c:pt idx="18685">
                  <c:v>25.9513888888889</c:v>
                </c:pt>
                <c:pt idx="18686">
                  <c:v>25.952777777777801</c:v>
                </c:pt>
                <c:pt idx="18687">
                  <c:v>25.954166666666701</c:v>
                </c:pt>
                <c:pt idx="18688">
                  <c:v>25.955555555555598</c:v>
                </c:pt>
                <c:pt idx="18689">
                  <c:v>25.9569444444444</c:v>
                </c:pt>
                <c:pt idx="18690">
                  <c:v>25.9583333333333</c:v>
                </c:pt>
                <c:pt idx="18691">
                  <c:v>25.959722222222201</c:v>
                </c:pt>
                <c:pt idx="18692">
                  <c:v>25.961111111111101</c:v>
                </c:pt>
                <c:pt idx="18693">
                  <c:v>25.962499999999999</c:v>
                </c:pt>
                <c:pt idx="18694">
                  <c:v>25.963888888888899</c:v>
                </c:pt>
                <c:pt idx="18695">
                  <c:v>25.9652777777778</c:v>
                </c:pt>
                <c:pt idx="18696">
                  <c:v>25.966666666666701</c:v>
                </c:pt>
                <c:pt idx="18697">
                  <c:v>25.968055555555601</c:v>
                </c:pt>
                <c:pt idx="18698">
                  <c:v>25.969444444444399</c:v>
                </c:pt>
                <c:pt idx="18699">
                  <c:v>25.970833333333299</c:v>
                </c:pt>
                <c:pt idx="18700">
                  <c:v>25.9722222222222</c:v>
                </c:pt>
                <c:pt idx="18701">
                  <c:v>25.973611111111101</c:v>
                </c:pt>
                <c:pt idx="18702">
                  <c:v>25.975000000000001</c:v>
                </c:pt>
                <c:pt idx="18703">
                  <c:v>25.976388888888899</c:v>
                </c:pt>
                <c:pt idx="18704">
                  <c:v>25.977777777777799</c:v>
                </c:pt>
                <c:pt idx="18705">
                  <c:v>25.9791666666667</c:v>
                </c:pt>
                <c:pt idx="18706">
                  <c:v>25.9805555555556</c:v>
                </c:pt>
                <c:pt idx="18707">
                  <c:v>25.981944444444402</c:v>
                </c:pt>
                <c:pt idx="18708">
                  <c:v>25.983333333333299</c:v>
                </c:pt>
                <c:pt idx="18709">
                  <c:v>25.984722222222199</c:v>
                </c:pt>
                <c:pt idx="18710">
                  <c:v>25.9861111111111</c:v>
                </c:pt>
                <c:pt idx="18711">
                  <c:v>25.987500000000001</c:v>
                </c:pt>
                <c:pt idx="18712">
                  <c:v>25.988888888888901</c:v>
                </c:pt>
                <c:pt idx="18713">
                  <c:v>25.990277777777798</c:v>
                </c:pt>
                <c:pt idx="18714">
                  <c:v>25.991666666666699</c:v>
                </c:pt>
                <c:pt idx="18715">
                  <c:v>25.9930555555556</c:v>
                </c:pt>
                <c:pt idx="18716">
                  <c:v>25.994444444444401</c:v>
                </c:pt>
                <c:pt idx="18717">
                  <c:v>25.995833333333302</c:v>
                </c:pt>
                <c:pt idx="18718">
                  <c:v>25.997222222222199</c:v>
                </c:pt>
                <c:pt idx="18719">
                  <c:v>25.998611111111099</c:v>
                </c:pt>
                <c:pt idx="18720">
                  <c:v>26</c:v>
                </c:pt>
                <c:pt idx="18721">
                  <c:v>26.001388888888901</c:v>
                </c:pt>
                <c:pt idx="18722">
                  <c:v>26.002777777777801</c:v>
                </c:pt>
                <c:pt idx="18723">
                  <c:v>26.004166666666698</c:v>
                </c:pt>
                <c:pt idx="18724">
                  <c:v>26.005555555555599</c:v>
                </c:pt>
                <c:pt idx="18725">
                  <c:v>26.0069444444444</c:v>
                </c:pt>
                <c:pt idx="18726">
                  <c:v>26.008333333333301</c:v>
                </c:pt>
                <c:pt idx="18727">
                  <c:v>26.009722222222202</c:v>
                </c:pt>
                <c:pt idx="18728">
                  <c:v>26.011111111111099</c:v>
                </c:pt>
                <c:pt idx="18729">
                  <c:v>26.012499999999999</c:v>
                </c:pt>
                <c:pt idx="18730">
                  <c:v>26.0138888888889</c:v>
                </c:pt>
                <c:pt idx="18731">
                  <c:v>26.015277777777801</c:v>
                </c:pt>
                <c:pt idx="18732">
                  <c:v>26.016666666666701</c:v>
                </c:pt>
                <c:pt idx="18733">
                  <c:v>26.018055555555598</c:v>
                </c:pt>
                <c:pt idx="18734">
                  <c:v>26.0194444444444</c:v>
                </c:pt>
                <c:pt idx="18735">
                  <c:v>26.0208333333333</c:v>
                </c:pt>
                <c:pt idx="18736">
                  <c:v>26.022222222222201</c:v>
                </c:pt>
                <c:pt idx="18737">
                  <c:v>26.023611111111101</c:v>
                </c:pt>
                <c:pt idx="18738">
                  <c:v>26.024999999999999</c:v>
                </c:pt>
                <c:pt idx="18739">
                  <c:v>26.026388888888899</c:v>
                </c:pt>
                <c:pt idx="18740">
                  <c:v>26.0277777777778</c:v>
                </c:pt>
                <c:pt idx="18741">
                  <c:v>26.029166666666701</c:v>
                </c:pt>
                <c:pt idx="18742">
                  <c:v>26.030555555555601</c:v>
                </c:pt>
                <c:pt idx="18743">
                  <c:v>26.031944444444399</c:v>
                </c:pt>
                <c:pt idx="18744">
                  <c:v>26.033333333333299</c:v>
                </c:pt>
                <c:pt idx="18745">
                  <c:v>26.0347222222222</c:v>
                </c:pt>
                <c:pt idx="18746">
                  <c:v>26.036111111111101</c:v>
                </c:pt>
                <c:pt idx="18747">
                  <c:v>26.037500000000001</c:v>
                </c:pt>
                <c:pt idx="18748">
                  <c:v>26.038888888888899</c:v>
                </c:pt>
                <c:pt idx="18749">
                  <c:v>26.040277777777799</c:v>
                </c:pt>
                <c:pt idx="18750">
                  <c:v>26.0416666666667</c:v>
                </c:pt>
                <c:pt idx="18751">
                  <c:v>26.0430555555556</c:v>
                </c:pt>
                <c:pt idx="18752">
                  <c:v>26.044444444444402</c:v>
                </c:pt>
                <c:pt idx="18753">
                  <c:v>26.045833333333299</c:v>
                </c:pt>
                <c:pt idx="18754">
                  <c:v>26.047222222222199</c:v>
                </c:pt>
                <c:pt idx="18755">
                  <c:v>26.0486111111111</c:v>
                </c:pt>
                <c:pt idx="18756">
                  <c:v>26.05</c:v>
                </c:pt>
                <c:pt idx="18757">
                  <c:v>26.051388888888901</c:v>
                </c:pt>
                <c:pt idx="18758">
                  <c:v>26.052777777777798</c:v>
                </c:pt>
                <c:pt idx="18759">
                  <c:v>26.054166666666699</c:v>
                </c:pt>
                <c:pt idx="18760">
                  <c:v>26.0555555555556</c:v>
                </c:pt>
                <c:pt idx="18761">
                  <c:v>26.056944444444401</c:v>
                </c:pt>
                <c:pt idx="18762">
                  <c:v>26.058333333333302</c:v>
                </c:pt>
                <c:pt idx="18763">
                  <c:v>26.059722222222199</c:v>
                </c:pt>
                <c:pt idx="18764">
                  <c:v>26.061111111111099</c:v>
                </c:pt>
                <c:pt idx="18765">
                  <c:v>26.0625</c:v>
                </c:pt>
                <c:pt idx="18766">
                  <c:v>26.063888888888901</c:v>
                </c:pt>
                <c:pt idx="18767">
                  <c:v>26.065277777777801</c:v>
                </c:pt>
                <c:pt idx="18768">
                  <c:v>26.066666666666698</c:v>
                </c:pt>
                <c:pt idx="18769">
                  <c:v>26.068055555555599</c:v>
                </c:pt>
                <c:pt idx="18770">
                  <c:v>26.0694444444444</c:v>
                </c:pt>
                <c:pt idx="18771">
                  <c:v>26.070833333333301</c:v>
                </c:pt>
                <c:pt idx="18772">
                  <c:v>26.072222222222202</c:v>
                </c:pt>
                <c:pt idx="18773">
                  <c:v>26.073611111111099</c:v>
                </c:pt>
                <c:pt idx="18774">
                  <c:v>26.074999999999999</c:v>
                </c:pt>
                <c:pt idx="18775">
                  <c:v>26.0763888888889</c:v>
                </c:pt>
                <c:pt idx="18776">
                  <c:v>26.077777777777801</c:v>
                </c:pt>
                <c:pt idx="18777">
                  <c:v>26.079166666666701</c:v>
                </c:pt>
                <c:pt idx="18778">
                  <c:v>26.080555555555598</c:v>
                </c:pt>
                <c:pt idx="18779">
                  <c:v>26.0819444444444</c:v>
                </c:pt>
                <c:pt idx="18780">
                  <c:v>26.0833333333333</c:v>
                </c:pt>
                <c:pt idx="18781">
                  <c:v>26.084722222222201</c:v>
                </c:pt>
                <c:pt idx="18782">
                  <c:v>26.086111111111101</c:v>
                </c:pt>
                <c:pt idx="18783">
                  <c:v>26.087499999999999</c:v>
                </c:pt>
                <c:pt idx="18784">
                  <c:v>26.088888888888899</c:v>
                </c:pt>
                <c:pt idx="18785">
                  <c:v>26.0902777777778</c:v>
                </c:pt>
                <c:pt idx="18786">
                  <c:v>26.091666666666701</c:v>
                </c:pt>
                <c:pt idx="18787">
                  <c:v>26.093055555555601</c:v>
                </c:pt>
                <c:pt idx="18788">
                  <c:v>26.094444444444399</c:v>
                </c:pt>
                <c:pt idx="18789">
                  <c:v>26.095833333333299</c:v>
                </c:pt>
                <c:pt idx="18790">
                  <c:v>26.0972222222222</c:v>
                </c:pt>
                <c:pt idx="18791">
                  <c:v>26.098611111111101</c:v>
                </c:pt>
                <c:pt idx="18792">
                  <c:v>26.1</c:v>
                </c:pt>
                <c:pt idx="18793">
                  <c:v>26.101388888888899</c:v>
                </c:pt>
                <c:pt idx="18794">
                  <c:v>26.102777777777799</c:v>
                </c:pt>
                <c:pt idx="18795">
                  <c:v>26.1041666666667</c:v>
                </c:pt>
                <c:pt idx="18796">
                  <c:v>26.1055555555556</c:v>
                </c:pt>
                <c:pt idx="18797">
                  <c:v>26.106944444444402</c:v>
                </c:pt>
                <c:pt idx="18798">
                  <c:v>26.108333333333299</c:v>
                </c:pt>
                <c:pt idx="18799">
                  <c:v>26.109722222222199</c:v>
                </c:pt>
                <c:pt idx="18800">
                  <c:v>26.1111111111111</c:v>
                </c:pt>
                <c:pt idx="18801">
                  <c:v>26.112500000000001</c:v>
                </c:pt>
                <c:pt idx="18802">
                  <c:v>26.113888888888901</c:v>
                </c:pt>
                <c:pt idx="18803">
                  <c:v>26.115277777777798</c:v>
                </c:pt>
                <c:pt idx="18804">
                  <c:v>26.116666666666699</c:v>
                </c:pt>
                <c:pt idx="18805">
                  <c:v>26.1180555555556</c:v>
                </c:pt>
                <c:pt idx="18806">
                  <c:v>26.119444444444401</c:v>
                </c:pt>
                <c:pt idx="18807">
                  <c:v>26.120833333333302</c:v>
                </c:pt>
                <c:pt idx="18808">
                  <c:v>26.122222222222199</c:v>
                </c:pt>
                <c:pt idx="18809">
                  <c:v>26.123611111111099</c:v>
                </c:pt>
                <c:pt idx="18810">
                  <c:v>26.125</c:v>
                </c:pt>
                <c:pt idx="18811">
                  <c:v>26.126388888888901</c:v>
                </c:pt>
                <c:pt idx="18812">
                  <c:v>26.127777777777801</c:v>
                </c:pt>
                <c:pt idx="18813">
                  <c:v>26.129166666666698</c:v>
                </c:pt>
                <c:pt idx="18814">
                  <c:v>26.130555555555599</c:v>
                </c:pt>
                <c:pt idx="18815">
                  <c:v>26.1319444444444</c:v>
                </c:pt>
                <c:pt idx="18816">
                  <c:v>26.133333333333301</c:v>
                </c:pt>
                <c:pt idx="18817">
                  <c:v>26.134722222222202</c:v>
                </c:pt>
                <c:pt idx="18818">
                  <c:v>26.136111111111099</c:v>
                </c:pt>
                <c:pt idx="18819">
                  <c:v>26.137499999999999</c:v>
                </c:pt>
                <c:pt idx="18820">
                  <c:v>26.1388888888889</c:v>
                </c:pt>
                <c:pt idx="18821">
                  <c:v>26.140277777777801</c:v>
                </c:pt>
                <c:pt idx="18822">
                  <c:v>26.141666666666701</c:v>
                </c:pt>
                <c:pt idx="18823">
                  <c:v>26.143055555555598</c:v>
                </c:pt>
                <c:pt idx="18824">
                  <c:v>26.1444444444444</c:v>
                </c:pt>
                <c:pt idx="18825">
                  <c:v>26.1458333333333</c:v>
                </c:pt>
                <c:pt idx="18826">
                  <c:v>26.147222222222201</c:v>
                </c:pt>
                <c:pt idx="18827">
                  <c:v>26.148611111111101</c:v>
                </c:pt>
                <c:pt idx="18828">
                  <c:v>26.15</c:v>
                </c:pt>
                <c:pt idx="18829">
                  <c:v>26.151388888888899</c:v>
                </c:pt>
                <c:pt idx="18830">
                  <c:v>26.1527777777778</c:v>
                </c:pt>
                <c:pt idx="18831">
                  <c:v>26.154166666666701</c:v>
                </c:pt>
                <c:pt idx="18832">
                  <c:v>26.155555555555601</c:v>
                </c:pt>
                <c:pt idx="18833">
                  <c:v>26.156944444444399</c:v>
                </c:pt>
                <c:pt idx="18834">
                  <c:v>26.158333333333299</c:v>
                </c:pt>
                <c:pt idx="18835">
                  <c:v>26.1597222222222</c:v>
                </c:pt>
                <c:pt idx="18836">
                  <c:v>26.161111111111101</c:v>
                </c:pt>
                <c:pt idx="18837">
                  <c:v>26.162500000000001</c:v>
                </c:pt>
                <c:pt idx="18838">
                  <c:v>26.163888888888899</c:v>
                </c:pt>
                <c:pt idx="18839">
                  <c:v>26.165277777777799</c:v>
                </c:pt>
                <c:pt idx="18840">
                  <c:v>26.1666666666667</c:v>
                </c:pt>
                <c:pt idx="18841">
                  <c:v>26.1680555555556</c:v>
                </c:pt>
                <c:pt idx="18842">
                  <c:v>26.169444444444402</c:v>
                </c:pt>
                <c:pt idx="18843">
                  <c:v>26.170833333333299</c:v>
                </c:pt>
                <c:pt idx="18844">
                  <c:v>26.172222222222199</c:v>
                </c:pt>
                <c:pt idx="18845">
                  <c:v>26.1736111111111</c:v>
                </c:pt>
                <c:pt idx="18846">
                  <c:v>26.175000000000001</c:v>
                </c:pt>
                <c:pt idx="18847">
                  <c:v>26.176388888888901</c:v>
                </c:pt>
                <c:pt idx="18848">
                  <c:v>26.177777777777798</c:v>
                </c:pt>
                <c:pt idx="18849">
                  <c:v>26.179166666666699</c:v>
                </c:pt>
                <c:pt idx="18850">
                  <c:v>26.1805555555556</c:v>
                </c:pt>
                <c:pt idx="18851">
                  <c:v>26.181944444444401</c:v>
                </c:pt>
                <c:pt idx="18852">
                  <c:v>26.183333333333302</c:v>
                </c:pt>
                <c:pt idx="18853">
                  <c:v>26.184722222222199</c:v>
                </c:pt>
                <c:pt idx="18854">
                  <c:v>26.186111111111099</c:v>
                </c:pt>
                <c:pt idx="18855">
                  <c:v>26.1875</c:v>
                </c:pt>
                <c:pt idx="18856">
                  <c:v>26.188888888888901</c:v>
                </c:pt>
                <c:pt idx="18857">
                  <c:v>26.190277777777801</c:v>
                </c:pt>
                <c:pt idx="18858">
                  <c:v>26.191666666666698</c:v>
                </c:pt>
                <c:pt idx="18859">
                  <c:v>26.193055555555599</c:v>
                </c:pt>
                <c:pt idx="18860">
                  <c:v>26.1944444444444</c:v>
                </c:pt>
                <c:pt idx="18861">
                  <c:v>26.195833333333301</c:v>
                </c:pt>
                <c:pt idx="18862">
                  <c:v>26.197222222222202</c:v>
                </c:pt>
                <c:pt idx="18863">
                  <c:v>26.198611111111099</c:v>
                </c:pt>
                <c:pt idx="18864">
                  <c:v>26.2</c:v>
                </c:pt>
                <c:pt idx="18865">
                  <c:v>26.2013888888889</c:v>
                </c:pt>
                <c:pt idx="18866">
                  <c:v>26.202777777777801</c:v>
                </c:pt>
                <c:pt idx="18867">
                  <c:v>26.204166666666701</c:v>
                </c:pt>
                <c:pt idx="18868">
                  <c:v>26.205555555555598</c:v>
                </c:pt>
                <c:pt idx="18869">
                  <c:v>26.2069444444444</c:v>
                </c:pt>
                <c:pt idx="18870">
                  <c:v>26.2083333333333</c:v>
                </c:pt>
                <c:pt idx="18871">
                  <c:v>26.209722222222201</c:v>
                </c:pt>
                <c:pt idx="18872">
                  <c:v>26.211111111111101</c:v>
                </c:pt>
                <c:pt idx="18873">
                  <c:v>26.212499999999999</c:v>
                </c:pt>
                <c:pt idx="18874">
                  <c:v>26.213888888888899</c:v>
                </c:pt>
                <c:pt idx="18875">
                  <c:v>26.2152777777778</c:v>
                </c:pt>
                <c:pt idx="18876">
                  <c:v>26.216666666666701</c:v>
                </c:pt>
                <c:pt idx="18877">
                  <c:v>26.218055555555601</c:v>
                </c:pt>
                <c:pt idx="18878">
                  <c:v>26.219444444444399</c:v>
                </c:pt>
                <c:pt idx="18879">
                  <c:v>26.220833333333299</c:v>
                </c:pt>
                <c:pt idx="18880">
                  <c:v>26.2222222222222</c:v>
                </c:pt>
                <c:pt idx="18881">
                  <c:v>26.223611111111101</c:v>
                </c:pt>
                <c:pt idx="18882">
                  <c:v>26.225000000000001</c:v>
                </c:pt>
                <c:pt idx="18883">
                  <c:v>26.226388888888899</c:v>
                </c:pt>
                <c:pt idx="18884">
                  <c:v>26.227777777777799</c:v>
                </c:pt>
                <c:pt idx="18885">
                  <c:v>26.2291666666667</c:v>
                </c:pt>
                <c:pt idx="18886">
                  <c:v>26.2305555555556</c:v>
                </c:pt>
                <c:pt idx="18887">
                  <c:v>26.231944444444402</c:v>
                </c:pt>
                <c:pt idx="18888">
                  <c:v>26.233333333333299</c:v>
                </c:pt>
                <c:pt idx="18889">
                  <c:v>26.234722222222199</c:v>
                </c:pt>
                <c:pt idx="18890">
                  <c:v>26.2361111111111</c:v>
                </c:pt>
                <c:pt idx="18891">
                  <c:v>26.237500000000001</c:v>
                </c:pt>
                <c:pt idx="18892">
                  <c:v>26.238888888888901</c:v>
                </c:pt>
                <c:pt idx="18893">
                  <c:v>26.240277777777798</c:v>
                </c:pt>
                <c:pt idx="18894">
                  <c:v>26.241666666666699</c:v>
                </c:pt>
                <c:pt idx="18895">
                  <c:v>26.2430555555556</c:v>
                </c:pt>
                <c:pt idx="18896">
                  <c:v>26.244444444444401</c:v>
                </c:pt>
                <c:pt idx="18897">
                  <c:v>26.245833333333302</c:v>
                </c:pt>
                <c:pt idx="18898">
                  <c:v>26.247222222222199</c:v>
                </c:pt>
                <c:pt idx="18899">
                  <c:v>26.248611111111099</c:v>
                </c:pt>
                <c:pt idx="18900">
                  <c:v>26.25</c:v>
                </c:pt>
                <c:pt idx="18901">
                  <c:v>26.251388888888901</c:v>
                </c:pt>
                <c:pt idx="18902">
                  <c:v>26.252777777777801</c:v>
                </c:pt>
                <c:pt idx="18903">
                  <c:v>26.254166666666698</c:v>
                </c:pt>
                <c:pt idx="18904">
                  <c:v>26.255555555555599</c:v>
                </c:pt>
                <c:pt idx="18905">
                  <c:v>26.2569444444444</c:v>
                </c:pt>
                <c:pt idx="18906">
                  <c:v>26.258333333333301</c:v>
                </c:pt>
                <c:pt idx="18907">
                  <c:v>26.259722222222202</c:v>
                </c:pt>
                <c:pt idx="18908">
                  <c:v>26.261111111111099</c:v>
                </c:pt>
                <c:pt idx="18909">
                  <c:v>26.262499999999999</c:v>
                </c:pt>
                <c:pt idx="18910">
                  <c:v>26.2638888888889</c:v>
                </c:pt>
                <c:pt idx="18911">
                  <c:v>26.265277777777801</c:v>
                </c:pt>
                <c:pt idx="18912">
                  <c:v>26.266666666666701</c:v>
                </c:pt>
                <c:pt idx="18913">
                  <c:v>26.268055555555598</c:v>
                </c:pt>
                <c:pt idx="18914">
                  <c:v>26.2694444444444</c:v>
                </c:pt>
                <c:pt idx="18915">
                  <c:v>26.2708333333333</c:v>
                </c:pt>
                <c:pt idx="18916">
                  <c:v>26.272222222222201</c:v>
                </c:pt>
                <c:pt idx="18917">
                  <c:v>26.273611111111101</c:v>
                </c:pt>
                <c:pt idx="18918">
                  <c:v>26.274999999999999</c:v>
                </c:pt>
                <c:pt idx="18919">
                  <c:v>26.276388888888899</c:v>
                </c:pt>
                <c:pt idx="18920">
                  <c:v>26.2777777777778</c:v>
                </c:pt>
                <c:pt idx="18921">
                  <c:v>26.279166666666701</c:v>
                </c:pt>
                <c:pt idx="18922">
                  <c:v>26.280555555555601</c:v>
                </c:pt>
                <c:pt idx="18923">
                  <c:v>26.281944444444399</c:v>
                </c:pt>
                <c:pt idx="18924">
                  <c:v>26.283333333333299</c:v>
                </c:pt>
                <c:pt idx="18925">
                  <c:v>26.2847222222222</c:v>
                </c:pt>
                <c:pt idx="18926">
                  <c:v>26.286111111111101</c:v>
                </c:pt>
                <c:pt idx="18927">
                  <c:v>26.287500000000001</c:v>
                </c:pt>
                <c:pt idx="18928">
                  <c:v>26.288888888888899</c:v>
                </c:pt>
                <c:pt idx="18929">
                  <c:v>26.290277777777799</c:v>
                </c:pt>
                <c:pt idx="18930">
                  <c:v>26.2916666666667</c:v>
                </c:pt>
                <c:pt idx="18931">
                  <c:v>26.2930555555556</c:v>
                </c:pt>
                <c:pt idx="18932">
                  <c:v>26.294444444444402</c:v>
                </c:pt>
                <c:pt idx="18933">
                  <c:v>26.295833333333299</c:v>
                </c:pt>
                <c:pt idx="18934">
                  <c:v>26.297222222222199</c:v>
                </c:pt>
                <c:pt idx="18935">
                  <c:v>26.2986111111111</c:v>
                </c:pt>
                <c:pt idx="18936">
                  <c:v>26.3</c:v>
                </c:pt>
                <c:pt idx="18937">
                  <c:v>26.301388888888901</c:v>
                </c:pt>
                <c:pt idx="18938">
                  <c:v>26.302777777777798</c:v>
                </c:pt>
                <c:pt idx="18939">
                  <c:v>26.304166666666699</c:v>
                </c:pt>
                <c:pt idx="18940">
                  <c:v>26.3055555555556</c:v>
                </c:pt>
                <c:pt idx="18941">
                  <c:v>26.306944444444401</c:v>
                </c:pt>
                <c:pt idx="18942">
                  <c:v>26.308333333333302</c:v>
                </c:pt>
                <c:pt idx="18943">
                  <c:v>26.309722222222199</c:v>
                </c:pt>
                <c:pt idx="18944">
                  <c:v>26.311111111111099</c:v>
                </c:pt>
                <c:pt idx="18945">
                  <c:v>26.3125</c:v>
                </c:pt>
                <c:pt idx="18946">
                  <c:v>26.313888888888901</c:v>
                </c:pt>
                <c:pt idx="18947">
                  <c:v>26.315277777777801</c:v>
                </c:pt>
                <c:pt idx="18948">
                  <c:v>26.316666666666698</c:v>
                </c:pt>
                <c:pt idx="18949">
                  <c:v>26.318055555555599</c:v>
                </c:pt>
                <c:pt idx="18950">
                  <c:v>26.3194444444444</c:v>
                </c:pt>
                <c:pt idx="18951">
                  <c:v>26.320833333333301</c:v>
                </c:pt>
                <c:pt idx="18952">
                  <c:v>26.322222222222202</c:v>
                </c:pt>
                <c:pt idx="18953">
                  <c:v>26.323611111111099</c:v>
                </c:pt>
                <c:pt idx="18954">
                  <c:v>26.324999999999999</c:v>
                </c:pt>
                <c:pt idx="18955">
                  <c:v>26.3263888888889</c:v>
                </c:pt>
                <c:pt idx="18956">
                  <c:v>26.327777777777801</c:v>
                </c:pt>
                <c:pt idx="18957">
                  <c:v>26.329166666666701</c:v>
                </c:pt>
                <c:pt idx="18958">
                  <c:v>26.330555555555598</c:v>
                </c:pt>
                <c:pt idx="18959">
                  <c:v>26.3319444444444</c:v>
                </c:pt>
                <c:pt idx="18960">
                  <c:v>26.3333333333333</c:v>
                </c:pt>
                <c:pt idx="18961">
                  <c:v>26.334722222222201</c:v>
                </c:pt>
                <c:pt idx="18962">
                  <c:v>26.336111111111101</c:v>
                </c:pt>
                <c:pt idx="18963">
                  <c:v>26.337499999999999</c:v>
                </c:pt>
                <c:pt idx="18964">
                  <c:v>26.338888888888899</c:v>
                </c:pt>
                <c:pt idx="18965">
                  <c:v>26.3402777777778</c:v>
                </c:pt>
                <c:pt idx="18966">
                  <c:v>26.341666666666701</c:v>
                </c:pt>
                <c:pt idx="18967">
                  <c:v>26.343055555555601</c:v>
                </c:pt>
                <c:pt idx="18968">
                  <c:v>26.344444444444399</c:v>
                </c:pt>
                <c:pt idx="18969">
                  <c:v>26.345833333333299</c:v>
                </c:pt>
                <c:pt idx="18970">
                  <c:v>26.3472222222222</c:v>
                </c:pt>
                <c:pt idx="18971">
                  <c:v>26.348611111111101</c:v>
                </c:pt>
                <c:pt idx="18972">
                  <c:v>26.35</c:v>
                </c:pt>
                <c:pt idx="18973">
                  <c:v>26.351388888888899</c:v>
                </c:pt>
                <c:pt idx="18974">
                  <c:v>26.352777777777799</c:v>
                </c:pt>
                <c:pt idx="18975">
                  <c:v>26.3541666666667</c:v>
                </c:pt>
                <c:pt idx="18976">
                  <c:v>26.3555555555556</c:v>
                </c:pt>
                <c:pt idx="18977">
                  <c:v>26.356944444444402</c:v>
                </c:pt>
                <c:pt idx="18978">
                  <c:v>26.358333333333299</c:v>
                </c:pt>
                <c:pt idx="18979">
                  <c:v>26.359722222222199</c:v>
                </c:pt>
                <c:pt idx="18980">
                  <c:v>26.3611111111111</c:v>
                </c:pt>
                <c:pt idx="18981">
                  <c:v>26.362500000000001</c:v>
                </c:pt>
                <c:pt idx="18982">
                  <c:v>26.363888888888901</c:v>
                </c:pt>
                <c:pt idx="18983">
                  <c:v>26.365277777777798</c:v>
                </c:pt>
                <c:pt idx="18984">
                  <c:v>26.366666666666699</c:v>
                </c:pt>
                <c:pt idx="18985">
                  <c:v>26.3680555555556</c:v>
                </c:pt>
                <c:pt idx="18986">
                  <c:v>26.369444444444401</c:v>
                </c:pt>
                <c:pt idx="18987">
                  <c:v>26.370833333333302</c:v>
                </c:pt>
                <c:pt idx="18988">
                  <c:v>26.372222222222199</c:v>
                </c:pt>
                <c:pt idx="18989">
                  <c:v>26.373611111111099</c:v>
                </c:pt>
                <c:pt idx="18990">
                  <c:v>26.375</c:v>
                </c:pt>
                <c:pt idx="18991">
                  <c:v>26.376388888888901</c:v>
                </c:pt>
                <c:pt idx="18992">
                  <c:v>26.377777777777801</c:v>
                </c:pt>
                <c:pt idx="18993">
                  <c:v>26.379166666666698</c:v>
                </c:pt>
                <c:pt idx="18994">
                  <c:v>26.380555555555599</c:v>
                </c:pt>
                <c:pt idx="18995">
                  <c:v>26.3819444444444</c:v>
                </c:pt>
                <c:pt idx="18996">
                  <c:v>26.383333333333301</c:v>
                </c:pt>
                <c:pt idx="18997">
                  <c:v>26.384722222222202</c:v>
                </c:pt>
                <c:pt idx="18998">
                  <c:v>26.386111111111099</c:v>
                </c:pt>
                <c:pt idx="18999">
                  <c:v>26.387499999999999</c:v>
                </c:pt>
                <c:pt idx="19000">
                  <c:v>26.3888888888889</c:v>
                </c:pt>
                <c:pt idx="19001">
                  <c:v>26.390277777777801</c:v>
                </c:pt>
                <c:pt idx="19002">
                  <c:v>26.391666666666701</c:v>
                </c:pt>
                <c:pt idx="19003">
                  <c:v>26.393055555555598</c:v>
                </c:pt>
                <c:pt idx="19004">
                  <c:v>26.3944444444444</c:v>
                </c:pt>
                <c:pt idx="19005">
                  <c:v>26.3958333333333</c:v>
                </c:pt>
                <c:pt idx="19006">
                  <c:v>26.397222222222201</c:v>
                </c:pt>
                <c:pt idx="19007">
                  <c:v>26.398611111111101</c:v>
                </c:pt>
                <c:pt idx="19008">
                  <c:v>26.4</c:v>
                </c:pt>
                <c:pt idx="19009">
                  <c:v>26.401388888888899</c:v>
                </c:pt>
                <c:pt idx="19010">
                  <c:v>26.4027777777778</c:v>
                </c:pt>
                <c:pt idx="19011">
                  <c:v>26.404166666666701</c:v>
                </c:pt>
                <c:pt idx="19012">
                  <c:v>26.405555555555601</c:v>
                </c:pt>
                <c:pt idx="19013">
                  <c:v>26.406944444444399</c:v>
                </c:pt>
                <c:pt idx="19014">
                  <c:v>26.408333333333299</c:v>
                </c:pt>
                <c:pt idx="19015">
                  <c:v>26.4097222222222</c:v>
                </c:pt>
                <c:pt idx="19016">
                  <c:v>26.411111111111101</c:v>
                </c:pt>
                <c:pt idx="19017">
                  <c:v>26.412500000000001</c:v>
                </c:pt>
                <c:pt idx="19018">
                  <c:v>26.413888888888899</c:v>
                </c:pt>
                <c:pt idx="19019">
                  <c:v>26.415277777777799</c:v>
                </c:pt>
                <c:pt idx="19020">
                  <c:v>26.4166666666667</c:v>
                </c:pt>
                <c:pt idx="19021">
                  <c:v>26.4180555555556</c:v>
                </c:pt>
                <c:pt idx="19022">
                  <c:v>26.419444444444402</c:v>
                </c:pt>
                <c:pt idx="19023">
                  <c:v>26.420833333333299</c:v>
                </c:pt>
                <c:pt idx="19024">
                  <c:v>26.422222222222199</c:v>
                </c:pt>
                <c:pt idx="19025">
                  <c:v>26.4236111111111</c:v>
                </c:pt>
                <c:pt idx="19026">
                  <c:v>26.425000000000001</c:v>
                </c:pt>
                <c:pt idx="19027">
                  <c:v>26.426388888888901</c:v>
                </c:pt>
                <c:pt idx="19028">
                  <c:v>26.427777777777798</c:v>
                </c:pt>
                <c:pt idx="19029">
                  <c:v>26.429166666666699</c:v>
                </c:pt>
                <c:pt idx="19030">
                  <c:v>26.4305555555556</c:v>
                </c:pt>
                <c:pt idx="19031">
                  <c:v>26.431944444444401</c:v>
                </c:pt>
                <c:pt idx="19032">
                  <c:v>26.433333333333302</c:v>
                </c:pt>
                <c:pt idx="19033">
                  <c:v>26.434722222222199</c:v>
                </c:pt>
                <c:pt idx="19034">
                  <c:v>26.436111111111099</c:v>
                </c:pt>
                <c:pt idx="19035">
                  <c:v>26.4375</c:v>
                </c:pt>
                <c:pt idx="19036">
                  <c:v>26.438888888888901</c:v>
                </c:pt>
                <c:pt idx="19037">
                  <c:v>26.440277777777801</c:v>
                </c:pt>
                <c:pt idx="19038">
                  <c:v>26.441666666666698</c:v>
                </c:pt>
                <c:pt idx="19039">
                  <c:v>26.443055555555599</c:v>
                </c:pt>
                <c:pt idx="19040">
                  <c:v>26.4444444444444</c:v>
                </c:pt>
                <c:pt idx="19041">
                  <c:v>26.445833333333301</c:v>
                </c:pt>
                <c:pt idx="19042">
                  <c:v>26.447222222222202</c:v>
                </c:pt>
                <c:pt idx="19043">
                  <c:v>26.448611111111099</c:v>
                </c:pt>
                <c:pt idx="19044">
                  <c:v>26.45</c:v>
                </c:pt>
                <c:pt idx="19045">
                  <c:v>26.4513888888889</c:v>
                </c:pt>
                <c:pt idx="19046">
                  <c:v>26.452777777777801</c:v>
                </c:pt>
                <c:pt idx="19047">
                  <c:v>26.454166666666701</c:v>
                </c:pt>
                <c:pt idx="19048">
                  <c:v>26.455555555555598</c:v>
                </c:pt>
                <c:pt idx="19049">
                  <c:v>26.4569444444444</c:v>
                </c:pt>
                <c:pt idx="19050">
                  <c:v>26.4583333333333</c:v>
                </c:pt>
                <c:pt idx="19051">
                  <c:v>26.459722222222201</c:v>
                </c:pt>
                <c:pt idx="19052">
                  <c:v>26.461111111111101</c:v>
                </c:pt>
                <c:pt idx="19053">
                  <c:v>26.462499999999999</c:v>
                </c:pt>
                <c:pt idx="19054">
                  <c:v>26.463888888888899</c:v>
                </c:pt>
                <c:pt idx="19055">
                  <c:v>26.4652777777778</c:v>
                </c:pt>
                <c:pt idx="19056">
                  <c:v>26.466666666666701</c:v>
                </c:pt>
                <c:pt idx="19057">
                  <c:v>26.468055555555601</c:v>
                </c:pt>
                <c:pt idx="19058">
                  <c:v>26.469444444444399</c:v>
                </c:pt>
                <c:pt idx="19059">
                  <c:v>26.470833333333299</c:v>
                </c:pt>
                <c:pt idx="19060">
                  <c:v>26.4722222222222</c:v>
                </c:pt>
                <c:pt idx="19061">
                  <c:v>26.473611111111101</c:v>
                </c:pt>
                <c:pt idx="19062">
                  <c:v>26.475000000000001</c:v>
                </c:pt>
                <c:pt idx="19063">
                  <c:v>26.476388888888899</c:v>
                </c:pt>
                <c:pt idx="19064">
                  <c:v>26.477777777777799</c:v>
                </c:pt>
                <c:pt idx="19065">
                  <c:v>26.4791666666667</c:v>
                </c:pt>
                <c:pt idx="19066">
                  <c:v>26.4805555555556</c:v>
                </c:pt>
                <c:pt idx="19067">
                  <c:v>26.481944444444402</c:v>
                </c:pt>
                <c:pt idx="19068">
                  <c:v>26.483333333333299</c:v>
                </c:pt>
                <c:pt idx="19069">
                  <c:v>26.484722222222199</c:v>
                </c:pt>
                <c:pt idx="19070">
                  <c:v>26.4861111111111</c:v>
                </c:pt>
                <c:pt idx="19071">
                  <c:v>26.487500000000001</c:v>
                </c:pt>
                <c:pt idx="19072">
                  <c:v>26.488888888888901</c:v>
                </c:pt>
                <c:pt idx="19073">
                  <c:v>26.490277777777798</c:v>
                </c:pt>
                <c:pt idx="19074">
                  <c:v>26.491666666666699</c:v>
                </c:pt>
                <c:pt idx="19075">
                  <c:v>26.4930555555556</c:v>
                </c:pt>
                <c:pt idx="19076">
                  <c:v>26.494444444444401</c:v>
                </c:pt>
                <c:pt idx="19077">
                  <c:v>26.495833333333302</c:v>
                </c:pt>
                <c:pt idx="19078">
                  <c:v>26.497222222222199</c:v>
                </c:pt>
                <c:pt idx="19079">
                  <c:v>26.498611111111099</c:v>
                </c:pt>
                <c:pt idx="19080">
                  <c:v>26.5</c:v>
                </c:pt>
                <c:pt idx="19081">
                  <c:v>26.501388888888901</c:v>
                </c:pt>
                <c:pt idx="19082">
                  <c:v>26.502777777777801</c:v>
                </c:pt>
                <c:pt idx="19083">
                  <c:v>26.504166666666698</c:v>
                </c:pt>
                <c:pt idx="19084">
                  <c:v>26.505555555555599</c:v>
                </c:pt>
                <c:pt idx="19085">
                  <c:v>26.5069444444444</c:v>
                </c:pt>
                <c:pt idx="19086">
                  <c:v>26.508333333333301</c:v>
                </c:pt>
                <c:pt idx="19087">
                  <c:v>26.509722222222202</c:v>
                </c:pt>
                <c:pt idx="19088">
                  <c:v>26.511111111111099</c:v>
                </c:pt>
                <c:pt idx="19089">
                  <c:v>26.512499999999999</c:v>
                </c:pt>
                <c:pt idx="19090">
                  <c:v>26.5138888888889</c:v>
                </c:pt>
                <c:pt idx="19091">
                  <c:v>26.515277777777801</c:v>
                </c:pt>
                <c:pt idx="19092">
                  <c:v>26.516666666666701</c:v>
                </c:pt>
                <c:pt idx="19093">
                  <c:v>26.518055555555598</c:v>
                </c:pt>
                <c:pt idx="19094">
                  <c:v>26.5194444444444</c:v>
                </c:pt>
                <c:pt idx="19095">
                  <c:v>26.5208333333333</c:v>
                </c:pt>
                <c:pt idx="19096">
                  <c:v>26.522222222222201</c:v>
                </c:pt>
                <c:pt idx="19097">
                  <c:v>26.523611111111101</c:v>
                </c:pt>
                <c:pt idx="19098">
                  <c:v>26.524999999999999</c:v>
                </c:pt>
                <c:pt idx="19099">
                  <c:v>26.526388888888899</c:v>
                </c:pt>
                <c:pt idx="19100">
                  <c:v>26.5277777777778</c:v>
                </c:pt>
                <c:pt idx="19101">
                  <c:v>26.529166666666701</c:v>
                </c:pt>
                <c:pt idx="19102">
                  <c:v>26.530555555555601</c:v>
                </c:pt>
                <c:pt idx="19103">
                  <c:v>26.531944444444399</c:v>
                </c:pt>
                <c:pt idx="19104">
                  <c:v>26.533333333333299</c:v>
                </c:pt>
                <c:pt idx="19105">
                  <c:v>26.5347222222222</c:v>
                </c:pt>
                <c:pt idx="19106">
                  <c:v>26.536111111111101</c:v>
                </c:pt>
                <c:pt idx="19107">
                  <c:v>26.537500000000001</c:v>
                </c:pt>
                <c:pt idx="19108">
                  <c:v>26.538888888888899</c:v>
                </c:pt>
                <c:pt idx="19109">
                  <c:v>26.540277777777799</c:v>
                </c:pt>
                <c:pt idx="19110">
                  <c:v>26.5416666666667</c:v>
                </c:pt>
                <c:pt idx="19111">
                  <c:v>26.5430555555556</c:v>
                </c:pt>
                <c:pt idx="19112">
                  <c:v>26.544444444444402</c:v>
                </c:pt>
                <c:pt idx="19113">
                  <c:v>26.545833333333299</c:v>
                </c:pt>
                <c:pt idx="19114">
                  <c:v>26.547222222222199</c:v>
                </c:pt>
                <c:pt idx="19115">
                  <c:v>26.5486111111111</c:v>
                </c:pt>
                <c:pt idx="19116">
                  <c:v>26.55</c:v>
                </c:pt>
                <c:pt idx="19117">
                  <c:v>26.551388888888901</c:v>
                </c:pt>
                <c:pt idx="19118">
                  <c:v>26.552777777777798</c:v>
                </c:pt>
                <c:pt idx="19119">
                  <c:v>26.554166666666699</c:v>
                </c:pt>
                <c:pt idx="19120">
                  <c:v>26.5555555555556</c:v>
                </c:pt>
                <c:pt idx="19121">
                  <c:v>26.556944444444401</c:v>
                </c:pt>
                <c:pt idx="19122">
                  <c:v>26.558333333333302</c:v>
                </c:pt>
                <c:pt idx="19123">
                  <c:v>26.559722222222199</c:v>
                </c:pt>
                <c:pt idx="19124">
                  <c:v>26.561111111111099</c:v>
                </c:pt>
                <c:pt idx="19125">
                  <c:v>26.5625</c:v>
                </c:pt>
                <c:pt idx="19126">
                  <c:v>26.563888888888901</c:v>
                </c:pt>
                <c:pt idx="19127">
                  <c:v>26.565277777777801</c:v>
                </c:pt>
                <c:pt idx="19128">
                  <c:v>26.566666666666698</c:v>
                </c:pt>
                <c:pt idx="19129">
                  <c:v>26.568055555555599</c:v>
                </c:pt>
                <c:pt idx="19130">
                  <c:v>26.5694444444444</c:v>
                </c:pt>
                <c:pt idx="19131">
                  <c:v>26.570833333333301</c:v>
                </c:pt>
                <c:pt idx="19132">
                  <c:v>26.572222222222202</c:v>
                </c:pt>
                <c:pt idx="19133">
                  <c:v>26.573611111111099</c:v>
                </c:pt>
                <c:pt idx="19134">
                  <c:v>26.574999999999999</c:v>
                </c:pt>
                <c:pt idx="19135">
                  <c:v>26.5763888888889</c:v>
                </c:pt>
                <c:pt idx="19136">
                  <c:v>26.577777777777801</c:v>
                </c:pt>
                <c:pt idx="19137">
                  <c:v>26.579166666666701</c:v>
                </c:pt>
                <c:pt idx="19138">
                  <c:v>26.580555555555598</c:v>
                </c:pt>
                <c:pt idx="19139">
                  <c:v>26.5819444444444</c:v>
                </c:pt>
                <c:pt idx="19140">
                  <c:v>26.5833333333333</c:v>
                </c:pt>
                <c:pt idx="19141">
                  <c:v>26.584722222222201</c:v>
                </c:pt>
                <c:pt idx="19142">
                  <c:v>26.586111111111101</c:v>
                </c:pt>
                <c:pt idx="19143">
                  <c:v>26.587499999999999</c:v>
                </c:pt>
                <c:pt idx="19144">
                  <c:v>26.588888888888899</c:v>
                </c:pt>
                <c:pt idx="19145">
                  <c:v>26.5902777777778</c:v>
                </c:pt>
                <c:pt idx="19146">
                  <c:v>26.591666666666701</c:v>
                </c:pt>
                <c:pt idx="19147">
                  <c:v>26.593055555555601</c:v>
                </c:pt>
                <c:pt idx="19148">
                  <c:v>26.594444444444399</c:v>
                </c:pt>
                <c:pt idx="19149">
                  <c:v>26.595833333333299</c:v>
                </c:pt>
                <c:pt idx="19150">
                  <c:v>26.5972222222222</c:v>
                </c:pt>
                <c:pt idx="19151">
                  <c:v>26.598611111111101</c:v>
                </c:pt>
                <c:pt idx="19152">
                  <c:v>26.6</c:v>
                </c:pt>
                <c:pt idx="19153">
                  <c:v>26.601388888888899</c:v>
                </c:pt>
                <c:pt idx="19154">
                  <c:v>26.602777777777799</c:v>
                </c:pt>
                <c:pt idx="19155">
                  <c:v>26.6041666666667</c:v>
                </c:pt>
                <c:pt idx="19156">
                  <c:v>26.6055555555556</c:v>
                </c:pt>
                <c:pt idx="19157">
                  <c:v>26.606944444444402</c:v>
                </c:pt>
                <c:pt idx="19158">
                  <c:v>26.608333333333299</c:v>
                </c:pt>
                <c:pt idx="19159">
                  <c:v>26.609722222222199</c:v>
                </c:pt>
                <c:pt idx="19160">
                  <c:v>26.6111111111111</c:v>
                </c:pt>
                <c:pt idx="19161">
                  <c:v>26.612500000000001</c:v>
                </c:pt>
                <c:pt idx="19162">
                  <c:v>26.613888888888901</c:v>
                </c:pt>
                <c:pt idx="19163">
                  <c:v>26.615277777777798</c:v>
                </c:pt>
                <c:pt idx="19164">
                  <c:v>26.616666666666699</c:v>
                </c:pt>
                <c:pt idx="19165">
                  <c:v>26.6180555555556</c:v>
                </c:pt>
                <c:pt idx="19166">
                  <c:v>26.619444444444401</c:v>
                </c:pt>
                <c:pt idx="19167">
                  <c:v>26.620833333333302</c:v>
                </c:pt>
                <c:pt idx="19168">
                  <c:v>26.622222222222199</c:v>
                </c:pt>
                <c:pt idx="19169">
                  <c:v>26.623611111111099</c:v>
                </c:pt>
                <c:pt idx="19170">
                  <c:v>26.625</c:v>
                </c:pt>
                <c:pt idx="19171">
                  <c:v>26.626388888888901</c:v>
                </c:pt>
                <c:pt idx="19172">
                  <c:v>26.627777777777801</c:v>
                </c:pt>
                <c:pt idx="19173">
                  <c:v>26.629166666666698</c:v>
                </c:pt>
                <c:pt idx="19174">
                  <c:v>26.630555555555599</c:v>
                </c:pt>
                <c:pt idx="19175">
                  <c:v>26.6319444444444</c:v>
                </c:pt>
                <c:pt idx="19176">
                  <c:v>26.633333333333301</c:v>
                </c:pt>
                <c:pt idx="19177">
                  <c:v>26.634722222222202</c:v>
                </c:pt>
                <c:pt idx="19178">
                  <c:v>26.636111111111099</c:v>
                </c:pt>
                <c:pt idx="19179">
                  <c:v>26.637499999999999</c:v>
                </c:pt>
                <c:pt idx="19180">
                  <c:v>26.6388888888889</c:v>
                </c:pt>
                <c:pt idx="19181">
                  <c:v>26.640277777777801</c:v>
                </c:pt>
                <c:pt idx="19182">
                  <c:v>26.641666666666701</c:v>
                </c:pt>
                <c:pt idx="19183">
                  <c:v>26.643055555555598</c:v>
                </c:pt>
                <c:pt idx="19184">
                  <c:v>26.6444444444444</c:v>
                </c:pt>
                <c:pt idx="19185">
                  <c:v>26.6458333333333</c:v>
                </c:pt>
                <c:pt idx="19186">
                  <c:v>26.647222222222201</c:v>
                </c:pt>
                <c:pt idx="19187">
                  <c:v>26.648611111111101</c:v>
                </c:pt>
                <c:pt idx="19188">
                  <c:v>26.65</c:v>
                </c:pt>
                <c:pt idx="19189">
                  <c:v>26.651388888888899</c:v>
                </c:pt>
                <c:pt idx="19190">
                  <c:v>26.6527777777778</c:v>
                </c:pt>
                <c:pt idx="19191">
                  <c:v>26.654166666666701</c:v>
                </c:pt>
                <c:pt idx="19192">
                  <c:v>26.655555555555601</c:v>
                </c:pt>
                <c:pt idx="19193">
                  <c:v>26.656944444444399</c:v>
                </c:pt>
                <c:pt idx="19194">
                  <c:v>26.658333333333299</c:v>
                </c:pt>
                <c:pt idx="19195">
                  <c:v>26.6597222222222</c:v>
                </c:pt>
                <c:pt idx="19196">
                  <c:v>26.661111111111101</c:v>
                </c:pt>
                <c:pt idx="19197">
                  <c:v>26.662500000000001</c:v>
                </c:pt>
                <c:pt idx="19198">
                  <c:v>26.663888888888899</c:v>
                </c:pt>
                <c:pt idx="19199">
                  <c:v>26.665277777777799</c:v>
                </c:pt>
                <c:pt idx="19200">
                  <c:v>26.6666666666667</c:v>
                </c:pt>
                <c:pt idx="19201">
                  <c:v>26.6680555555556</c:v>
                </c:pt>
                <c:pt idx="19202">
                  <c:v>26.669444444444402</c:v>
                </c:pt>
                <c:pt idx="19203">
                  <c:v>26.670833333333299</c:v>
                </c:pt>
                <c:pt idx="19204">
                  <c:v>26.672222222222199</c:v>
                </c:pt>
                <c:pt idx="19205">
                  <c:v>26.6736111111111</c:v>
                </c:pt>
                <c:pt idx="19206">
                  <c:v>26.675000000000001</c:v>
                </c:pt>
                <c:pt idx="19207">
                  <c:v>26.676388888888901</c:v>
                </c:pt>
                <c:pt idx="19208">
                  <c:v>26.677777777777798</c:v>
                </c:pt>
                <c:pt idx="19209">
                  <c:v>26.679166666666699</c:v>
                </c:pt>
                <c:pt idx="19210">
                  <c:v>26.6805555555556</c:v>
                </c:pt>
                <c:pt idx="19211">
                  <c:v>26.681944444444401</c:v>
                </c:pt>
                <c:pt idx="19212">
                  <c:v>26.683333333333302</c:v>
                </c:pt>
                <c:pt idx="19213">
                  <c:v>26.684722222222199</c:v>
                </c:pt>
                <c:pt idx="19214">
                  <c:v>26.686111111111099</c:v>
                </c:pt>
                <c:pt idx="19215">
                  <c:v>26.6875</c:v>
                </c:pt>
                <c:pt idx="19216">
                  <c:v>26.688888888888901</c:v>
                </c:pt>
                <c:pt idx="19217">
                  <c:v>26.690277777777801</c:v>
                </c:pt>
                <c:pt idx="19218">
                  <c:v>26.691666666666698</c:v>
                </c:pt>
                <c:pt idx="19219">
                  <c:v>26.693055555555599</c:v>
                </c:pt>
                <c:pt idx="19220">
                  <c:v>26.6944444444444</c:v>
                </c:pt>
                <c:pt idx="19221">
                  <c:v>26.695833333333301</c:v>
                </c:pt>
                <c:pt idx="19222">
                  <c:v>26.697222222222202</c:v>
                </c:pt>
                <c:pt idx="19223">
                  <c:v>26.698611111111099</c:v>
                </c:pt>
                <c:pt idx="19224">
                  <c:v>26.7</c:v>
                </c:pt>
                <c:pt idx="19225">
                  <c:v>26.7013888888889</c:v>
                </c:pt>
                <c:pt idx="19226">
                  <c:v>26.702777777777801</c:v>
                </c:pt>
                <c:pt idx="19227">
                  <c:v>26.704166666666701</c:v>
                </c:pt>
                <c:pt idx="19228">
                  <c:v>26.705555555555598</c:v>
                </c:pt>
                <c:pt idx="19229">
                  <c:v>26.7069444444444</c:v>
                </c:pt>
                <c:pt idx="19230">
                  <c:v>26.7083333333333</c:v>
                </c:pt>
                <c:pt idx="19231">
                  <c:v>26.709722222222201</c:v>
                </c:pt>
                <c:pt idx="19232">
                  <c:v>26.711111111111101</c:v>
                </c:pt>
                <c:pt idx="19233">
                  <c:v>26.712499999999999</c:v>
                </c:pt>
                <c:pt idx="19234">
                  <c:v>26.713888888888899</c:v>
                </c:pt>
                <c:pt idx="19235">
                  <c:v>26.7152777777778</c:v>
                </c:pt>
                <c:pt idx="19236">
                  <c:v>26.716666666666701</c:v>
                </c:pt>
                <c:pt idx="19237">
                  <c:v>26.718055555555601</c:v>
                </c:pt>
                <c:pt idx="19238">
                  <c:v>26.719444444444399</c:v>
                </c:pt>
                <c:pt idx="19239">
                  <c:v>26.720833333333299</c:v>
                </c:pt>
                <c:pt idx="19240">
                  <c:v>26.7222222222222</c:v>
                </c:pt>
                <c:pt idx="19241">
                  <c:v>26.723611111111101</c:v>
                </c:pt>
                <c:pt idx="19242">
                  <c:v>26.725000000000001</c:v>
                </c:pt>
                <c:pt idx="19243">
                  <c:v>26.726388888888899</c:v>
                </c:pt>
                <c:pt idx="19244">
                  <c:v>26.727777777777799</c:v>
                </c:pt>
                <c:pt idx="19245">
                  <c:v>26.7291666666667</c:v>
                </c:pt>
                <c:pt idx="19246">
                  <c:v>26.7305555555556</c:v>
                </c:pt>
                <c:pt idx="19247">
                  <c:v>26.731944444444402</c:v>
                </c:pt>
                <c:pt idx="19248">
                  <c:v>26.733333333333299</c:v>
                </c:pt>
                <c:pt idx="19249">
                  <c:v>26.734722222222199</c:v>
                </c:pt>
                <c:pt idx="19250">
                  <c:v>26.7361111111111</c:v>
                </c:pt>
                <c:pt idx="19251">
                  <c:v>26.737500000000001</c:v>
                </c:pt>
                <c:pt idx="19252">
                  <c:v>26.738888888888901</c:v>
                </c:pt>
                <c:pt idx="19253">
                  <c:v>26.740277777777798</c:v>
                </c:pt>
                <c:pt idx="19254">
                  <c:v>26.741666666666699</c:v>
                </c:pt>
                <c:pt idx="19255">
                  <c:v>26.7430555555556</c:v>
                </c:pt>
                <c:pt idx="19256">
                  <c:v>26.744444444444401</c:v>
                </c:pt>
                <c:pt idx="19257">
                  <c:v>26.745833333333302</c:v>
                </c:pt>
                <c:pt idx="19258">
                  <c:v>26.747222222222199</c:v>
                </c:pt>
                <c:pt idx="19259">
                  <c:v>26.748611111111099</c:v>
                </c:pt>
                <c:pt idx="19260">
                  <c:v>26.75</c:v>
                </c:pt>
                <c:pt idx="19261">
                  <c:v>26.751388888888901</c:v>
                </c:pt>
                <c:pt idx="19262">
                  <c:v>26.752777777777801</c:v>
                </c:pt>
                <c:pt idx="19263">
                  <c:v>26.754166666666698</c:v>
                </c:pt>
                <c:pt idx="19264">
                  <c:v>26.755555555555599</c:v>
                </c:pt>
                <c:pt idx="19265">
                  <c:v>26.7569444444444</c:v>
                </c:pt>
                <c:pt idx="19266">
                  <c:v>26.758333333333301</c:v>
                </c:pt>
                <c:pt idx="19267">
                  <c:v>26.759722222222202</c:v>
                </c:pt>
                <c:pt idx="19268">
                  <c:v>26.761111111111099</c:v>
                </c:pt>
                <c:pt idx="19269">
                  <c:v>26.762499999999999</c:v>
                </c:pt>
                <c:pt idx="19270">
                  <c:v>26.7638888888889</c:v>
                </c:pt>
                <c:pt idx="19271">
                  <c:v>26.765277777777801</c:v>
                </c:pt>
                <c:pt idx="19272">
                  <c:v>26.766666666666701</c:v>
                </c:pt>
                <c:pt idx="19273">
                  <c:v>26.768055555555598</c:v>
                </c:pt>
                <c:pt idx="19274">
                  <c:v>26.7694444444444</c:v>
                </c:pt>
                <c:pt idx="19275">
                  <c:v>26.7708333333333</c:v>
                </c:pt>
                <c:pt idx="19276">
                  <c:v>26.772222222222201</c:v>
                </c:pt>
                <c:pt idx="19277">
                  <c:v>26.773611111111101</c:v>
                </c:pt>
                <c:pt idx="19278">
                  <c:v>26.774999999999999</c:v>
                </c:pt>
                <c:pt idx="19279">
                  <c:v>26.776388888888899</c:v>
                </c:pt>
                <c:pt idx="19280">
                  <c:v>26.7777777777778</c:v>
                </c:pt>
                <c:pt idx="19281">
                  <c:v>26.779166666666701</c:v>
                </c:pt>
                <c:pt idx="19282">
                  <c:v>26.780555555555601</c:v>
                </c:pt>
                <c:pt idx="19283">
                  <c:v>26.781944444444399</c:v>
                </c:pt>
                <c:pt idx="19284">
                  <c:v>26.783333333333299</c:v>
                </c:pt>
                <c:pt idx="19285">
                  <c:v>26.7847222222222</c:v>
                </c:pt>
                <c:pt idx="19286">
                  <c:v>26.786111111111101</c:v>
                </c:pt>
                <c:pt idx="19287">
                  <c:v>26.787500000000001</c:v>
                </c:pt>
                <c:pt idx="19288">
                  <c:v>26.788888888888899</c:v>
                </c:pt>
                <c:pt idx="19289">
                  <c:v>26.790277777777799</c:v>
                </c:pt>
                <c:pt idx="19290">
                  <c:v>26.7916666666667</c:v>
                </c:pt>
                <c:pt idx="19291">
                  <c:v>26.7930555555556</c:v>
                </c:pt>
                <c:pt idx="19292">
                  <c:v>26.794444444444402</c:v>
                </c:pt>
                <c:pt idx="19293">
                  <c:v>26.795833333333299</c:v>
                </c:pt>
                <c:pt idx="19294">
                  <c:v>26.797222222222199</c:v>
                </c:pt>
                <c:pt idx="19295">
                  <c:v>26.7986111111111</c:v>
                </c:pt>
                <c:pt idx="19296">
                  <c:v>26.8</c:v>
                </c:pt>
                <c:pt idx="19297">
                  <c:v>26.801388888888901</c:v>
                </c:pt>
                <c:pt idx="19298">
                  <c:v>26.802777777777798</c:v>
                </c:pt>
                <c:pt idx="19299">
                  <c:v>26.804166666666699</c:v>
                </c:pt>
                <c:pt idx="19300">
                  <c:v>26.8055555555556</c:v>
                </c:pt>
                <c:pt idx="19301">
                  <c:v>26.806944444444401</c:v>
                </c:pt>
                <c:pt idx="19302">
                  <c:v>26.808333333333302</c:v>
                </c:pt>
                <c:pt idx="19303">
                  <c:v>26.809722222222199</c:v>
                </c:pt>
                <c:pt idx="19304">
                  <c:v>26.811111111111099</c:v>
                </c:pt>
                <c:pt idx="19305">
                  <c:v>26.8125</c:v>
                </c:pt>
                <c:pt idx="19306">
                  <c:v>26.813888888888901</c:v>
                </c:pt>
                <c:pt idx="19307">
                  <c:v>26.815277777777801</c:v>
                </c:pt>
                <c:pt idx="19308">
                  <c:v>26.816666666666698</c:v>
                </c:pt>
                <c:pt idx="19309">
                  <c:v>26.818055555555599</c:v>
                </c:pt>
                <c:pt idx="19310">
                  <c:v>26.8194444444444</c:v>
                </c:pt>
                <c:pt idx="19311">
                  <c:v>26.820833333333301</c:v>
                </c:pt>
                <c:pt idx="19312">
                  <c:v>26.822222222222202</c:v>
                </c:pt>
                <c:pt idx="19313">
                  <c:v>26.823611111111099</c:v>
                </c:pt>
                <c:pt idx="19314">
                  <c:v>26.824999999999999</c:v>
                </c:pt>
                <c:pt idx="19315">
                  <c:v>26.8263888888889</c:v>
                </c:pt>
                <c:pt idx="19316">
                  <c:v>26.827777777777801</c:v>
                </c:pt>
                <c:pt idx="19317">
                  <c:v>26.829166666666701</c:v>
                </c:pt>
                <c:pt idx="19318">
                  <c:v>26.830555555555598</c:v>
                </c:pt>
                <c:pt idx="19319">
                  <c:v>26.8319444444444</c:v>
                </c:pt>
                <c:pt idx="19320">
                  <c:v>26.8333333333333</c:v>
                </c:pt>
                <c:pt idx="19321">
                  <c:v>26.834722222222201</c:v>
                </c:pt>
                <c:pt idx="19322">
                  <c:v>26.836111111111101</c:v>
                </c:pt>
                <c:pt idx="19323">
                  <c:v>26.837499999999999</c:v>
                </c:pt>
                <c:pt idx="19324">
                  <c:v>26.838888888888899</c:v>
                </c:pt>
                <c:pt idx="19325">
                  <c:v>26.8402777777778</c:v>
                </c:pt>
                <c:pt idx="19326">
                  <c:v>26.841666666666701</c:v>
                </c:pt>
                <c:pt idx="19327">
                  <c:v>26.843055555555601</c:v>
                </c:pt>
                <c:pt idx="19328">
                  <c:v>26.844444444444399</c:v>
                </c:pt>
                <c:pt idx="19329">
                  <c:v>26.845833333333299</c:v>
                </c:pt>
                <c:pt idx="19330">
                  <c:v>26.8472222222222</c:v>
                </c:pt>
                <c:pt idx="19331">
                  <c:v>26.848611111111101</c:v>
                </c:pt>
                <c:pt idx="19332">
                  <c:v>26.85</c:v>
                </c:pt>
                <c:pt idx="19333">
                  <c:v>26.851388888888899</c:v>
                </c:pt>
                <c:pt idx="19334">
                  <c:v>26.852777777777799</c:v>
                </c:pt>
                <c:pt idx="19335">
                  <c:v>26.8541666666667</c:v>
                </c:pt>
                <c:pt idx="19336">
                  <c:v>26.8555555555556</c:v>
                </c:pt>
                <c:pt idx="19337">
                  <c:v>26.856944444444402</c:v>
                </c:pt>
                <c:pt idx="19338">
                  <c:v>26.858333333333299</c:v>
                </c:pt>
                <c:pt idx="19339">
                  <c:v>26.859722222222199</c:v>
                </c:pt>
                <c:pt idx="19340">
                  <c:v>26.8611111111111</c:v>
                </c:pt>
                <c:pt idx="19341">
                  <c:v>26.862500000000001</c:v>
                </c:pt>
                <c:pt idx="19342">
                  <c:v>26.863888888888901</c:v>
                </c:pt>
                <c:pt idx="19343">
                  <c:v>26.865277777777798</c:v>
                </c:pt>
                <c:pt idx="19344">
                  <c:v>26.866666666666699</c:v>
                </c:pt>
                <c:pt idx="19345">
                  <c:v>26.8680555555556</c:v>
                </c:pt>
                <c:pt idx="19346">
                  <c:v>26.869444444444401</c:v>
                </c:pt>
                <c:pt idx="19347">
                  <c:v>26.870833333333302</c:v>
                </c:pt>
                <c:pt idx="19348">
                  <c:v>26.872222222222199</c:v>
                </c:pt>
                <c:pt idx="19349">
                  <c:v>26.873611111111099</c:v>
                </c:pt>
                <c:pt idx="19350">
                  <c:v>26.875</c:v>
                </c:pt>
                <c:pt idx="19351">
                  <c:v>26.876388888888901</c:v>
                </c:pt>
                <c:pt idx="19352">
                  <c:v>26.877777777777801</c:v>
                </c:pt>
                <c:pt idx="19353">
                  <c:v>26.879166666666698</c:v>
                </c:pt>
                <c:pt idx="19354">
                  <c:v>26.880555555555599</c:v>
                </c:pt>
                <c:pt idx="19355">
                  <c:v>26.8819444444444</c:v>
                </c:pt>
                <c:pt idx="19356">
                  <c:v>26.883333333333301</c:v>
                </c:pt>
                <c:pt idx="19357">
                  <c:v>26.884722222222202</c:v>
                </c:pt>
                <c:pt idx="19358">
                  <c:v>26.886111111111099</c:v>
                </c:pt>
                <c:pt idx="19359">
                  <c:v>26.887499999999999</c:v>
                </c:pt>
                <c:pt idx="19360">
                  <c:v>26.8888888888889</c:v>
                </c:pt>
                <c:pt idx="19361">
                  <c:v>26.890277777777801</c:v>
                </c:pt>
                <c:pt idx="19362">
                  <c:v>26.891666666666701</c:v>
                </c:pt>
                <c:pt idx="19363">
                  <c:v>26.893055555555598</c:v>
                </c:pt>
                <c:pt idx="19364">
                  <c:v>26.8944444444444</c:v>
                </c:pt>
                <c:pt idx="19365">
                  <c:v>26.8958333333333</c:v>
                </c:pt>
                <c:pt idx="19366">
                  <c:v>26.897222222222201</c:v>
                </c:pt>
                <c:pt idx="19367">
                  <c:v>26.898611111111101</c:v>
                </c:pt>
                <c:pt idx="19368">
                  <c:v>26.9</c:v>
                </c:pt>
                <c:pt idx="19369">
                  <c:v>26.901388888888899</c:v>
                </c:pt>
                <c:pt idx="19370">
                  <c:v>26.9027777777778</c:v>
                </c:pt>
                <c:pt idx="19371">
                  <c:v>26.904166666666701</c:v>
                </c:pt>
                <c:pt idx="19372">
                  <c:v>26.905555555555601</c:v>
                </c:pt>
                <c:pt idx="19373">
                  <c:v>26.906944444444399</c:v>
                </c:pt>
                <c:pt idx="19374">
                  <c:v>26.908333333333299</c:v>
                </c:pt>
                <c:pt idx="19375">
                  <c:v>26.9097222222222</c:v>
                </c:pt>
                <c:pt idx="19376">
                  <c:v>26.911111111111101</c:v>
                </c:pt>
                <c:pt idx="19377">
                  <c:v>26.912500000000001</c:v>
                </c:pt>
                <c:pt idx="19378">
                  <c:v>26.913888888888899</c:v>
                </c:pt>
                <c:pt idx="19379">
                  <c:v>26.915277777777799</c:v>
                </c:pt>
                <c:pt idx="19380">
                  <c:v>26.9166666666667</c:v>
                </c:pt>
                <c:pt idx="19381">
                  <c:v>26.9180555555556</c:v>
                </c:pt>
                <c:pt idx="19382">
                  <c:v>26.919444444444402</c:v>
                </c:pt>
                <c:pt idx="19383">
                  <c:v>26.920833333333299</c:v>
                </c:pt>
                <c:pt idx="19384">
                  <c:v>26.922222222222199</c:v>
                </c:pt>
                <c:pt idx="19385">
                  <c:v>26.9236111111111</c:v>
                </c:pt>
                <c:pt idx="19386">
                  <c:v>26.925000000000001</c:v>
                </c:pt>
                <c:pt idx="19387">
                  <c:v>26.926388888888901</c:v>
                </c:pt>
                <c:pt idx="19388">
                  <c:v>26.927777777777798</c:v>
                </c:pt>
                <c:pt idx="19389">
                  <c:v>26.929166666666699</c:v>
                </c:pt>
                <c:pt idx="19390">
                  <c:v>26.9305555555556</c:v>
                </c:pt>
                <c:pt idx="19391">
                  <c:v>26.931944444444401</c:v>
                </c:pt>
                <c:pt idx="19392">
                  <c:v>26.933333333333302</c:v>
                </c:pt>
                <c:pt idx="19393">
                  <c:v>26.934722222222199</c:v>
                </c:pt>
                <c:pt idx="19394">
                  <c:v>26.936111111111099</c:v>
                </c:pt>
                <c:pt idx="19395">
                  <c:v>26.9375</c:v>
                </c:pt>
                <c:pt idx="19396">
                  <c:v>26.938888888888901</c:v>
                </c:pt>
                <c:pt idx="19397">
                  <c:v>26.940277777777801</c:v>
                </c:pt>
                <c:pt idx="19398">
                  <c:v>26.941666666666698</c:v>
                </c:pt>
                <c:pt idx="19399">
                  <c:v>26.943055555555599</c:v>
                </c:pt>
                <c:pt idx="19400">
                  <c:v>26.9444444444444</c:v>
                </c:pt>
                <c:pt idx="19401">
                  <c:v>26.945833333333301</c:v>
                </c:pt>
                <c:pt idx="19402">
                  <c:v>26.947222222222202</c:v>
                </c:pt>
                <c:pt idx="19403">
                  <c:v>26.948611111111099</c:v>
                </c:pt>
                <c:pt idx="19404">
                  <c:v>26.95</c:v>
                </c:pt>
                <c:pt idx="19405">
                  <c:v>26.9513888888889</c:v>
                </c:pt>
                <c:pt idx="19406">
                  <c:v>26.952777777777801</c:v>
                </c:pt>
                <c:pt idx="19407">
                  <c:v>26.954166666666701</c:v>
                </c:pt>
                <c:pt idx="19408">
                  <c:v>26.955555555555598</c:v>
                </c:pt>
                <c:pt idx="19409">
                  <c:v>26.9569444444444</c:v>
                </c:pt>
                <c:pt idx="19410">
                  <c:v>26.9583333333333</c:v>
                </c:pt>
                <c:pt idx="19411">
                  <c:v>26.959722222222201</c:v>
                </c:pt>
                <c:pt idx="19412">
                  <c:v>26.961111111111101</c:v>
                </c:pt>
                <c:pt idx="19413">
                  <c:v>26.962499999999999</c:v>
                </c:pt>
                <c:pt idx="19414">
                  <c:v>26.963888888888899</c:v>
                </c:pt>
                <c:pt idx="19415">
                  <c:v>26.9652777777778</c:v>
                </c:pt>
                <c:pt idx="19416">
                  <c:v>26.966666666666701</c:v>
                </c:pt>
                <c:pt idx="19417">
                  <c:v>26.968055555555601</c:v>
                </c:pt>
                <c:pt idx="19418">
                  <c:v>26.969444444444399</c:v>
                </c:pt>
                <c:pt idx="19419">
                  <c:v>26.970833333333299</c:v>
                </c:pt>
                <c:pt idx="19420">
                  <c:v>26.9722222222222</c:v>
                </c:pt>
                <c:pt idx="19421">
                  <c:v>26.973611111111101</c:v>
                </c:pt>
                <c:pt idx="19422">
                  <c:v>26.975000000000001</c:v>
                </c:pt>
                <c:pt idx="19423">
                  <c:v>26.976388888888899</c:v>
                </c:pt>
                <c:pt idx="19424">
                  <c:v>26.977777777777799</c:v>
                </c:pt>
                <c:pt idx="19425">
                  <c:v>26.9791666666667</c:v>
                </c:pt>
                <c:pt idx="19426">
                  <c:v>26.9805555555556</c:v>
                </c:pt>
                <c:pt idx="19427">
                  <c:v>26.981944444444402</c:v>
                </c:pt>
                <c:pt idx="19428">
                  <c:v>26.983333333333299</c:v>
                </c:pt>
                <c:pt idx="19429">
                  <c:v>26.984722222222199</c:v>
                </c:pt>
                <c:pt idx="19430">
                  <c:v>26.9861111111111</c:v>
                </c:pt>
                <c:pt idx="19431">
                  <c:v>26.987500000000001</c:v>
                </c:pt>
                <c:pt idx="19432">
                  <c:v>26.988888888888901</c:v>
                </c:pt>
                <c:pt idx="19433">
                  <c:v>26.990277777777798</c:v>
                </c:pt>
                <c:pt idx="19434">
                  <c:v>26.991666666666699</c:v>
                </c:pt>
                <c:pt idx="19435">
                  <c:v>26.9930555555556</c:v>
                </c:pt>
                <c:pt idx="19436">
                  <c:v>26.994444444444401</c:v>
                </c:pt>
                <c:pt idx="19437">
                  <c:v>26.995833333333302</c:v>
                </c:pt>
                <c:pt idx="19438">
                  <c:v>26.997222222222199</c:v>
                </c:pt>
                <c:pt idx="19439">
                  <c:v>26.998611111111099</c:v>
                </c:pt>
                <c:pt idx="19440">
                  <c:v>27</c:v>
                </c:pt>
                <c:pt idx="19441">
                  <c:v>27.001388888888901</c:v>
                </c:pt>
                <c:pt idx="19442">
                  <c:v>27.002777777777801</c:v>
                </c:pt>
                <c:pt idx="19443">
                  <c:v>27.004166666666698</c:v>
                </c:pt>
                <c:pt idx="19444">
                  <c:v>27.005555555555599</c:v>
                </c:pt>
                <c:pt idx="19445">
                  <c:v>27.0069444444444</c:v>
                </c:pt>
                <c:pt idx="19446">
                  <c:v>27.008333333333301</c:v>
                </c:pt>
                <c:pt idx="19447">
                  <c:v>27.009722222222202</c:v>
                </c:pt>
                <c:pt idx="19448">
                  <c:v>27.011111111111099</c:v>
                </c:pt>
                <c:pt idx="19449">
                  <c:v>27.012499999999999</c:v>
                </c:pt>
                <c:pt idx="19450">
                  <c:v>27.0138888888889</c:v>
                </c:pt>
                <c:pt idx="19451">
                  <c:v>27.015277777777801</c:v>
                </c:pt>
                <c:pt idx="19452">
                  <c:v>27.016666666666701</c:v>
                </c:pt>
                <c:pt idx="19453">
                  <c:v>27.018055555555598</c:v>
                </c:pt>
                <c:pt idx="19454">
                  <c:v>27.0194444444444</c:v>
                </c:pt>
                <c:pt idx="19455">
                  <c:v>27.0208333333333</c:v>
                </c:pt>
                <c:pt idx="19456">
                  <c:v>27.022222222222201</c:v>
                </c:pt>
                <c:pt idx="19457">
                  <c:v>27.023611111111101</c:v>
                </c:pt>
                <c:pt idx="19458">
                  <c:v>27.024999999999999</c:v>
                </c:pt>
                <c:pt idx="19459">
                  <c:v>27.026388888888899</c:v>
                </c:pt>
                <c:pt idx="19460">
                  <c:v>27.0277777777778</c:v>
                </c:pt>
                <c:pt idx="19461">
                  <c:v>27.029166666666701</c:v>
                </c:pt>
                <c:pt idx="19462">
                  <c:v>27.030555555555601</c:v>
                </c:pt>
                <c:pt idx="19463">
                  <c:v>27.031944444444399</c:v>
                </c:pt>
                <c:pt idx="19464">
                  <c:v>27.033333333333299</c:v>
                </c:pt>
                <c:pt idx="19465">
                  <c:v>27.0347222222222</c:v>
                </c:pt>
                <c:pt idx="19466">
                  <c:v>27.036111111111101</c:v>
                </c:pt>
                <c:pt idx="19467">
                  <c:v>27.037500000000001</c:v>
                </c:pt>
                <c:pt idx="19468">
                  <c:v>27.038888888888899</c:v>
                </c:pt>
                <c:pt idx="19469">
                  <c:v>27.040277777777799</c:v>
                </c:pt>
                <c:pt idx="19470">
                  <c:v>27.0416666666667</c:v>
                </c:pt>
                <c:pt idx="19471">
                  <c:v>27.0430555555556</c:v>
                </c:pt>
                <c:pt idx="19472">
                  <c:v>27.044444444444402</c:v>
                </c:pt>
                <c:pt idx="19473">
                  <c:v>27.045833333333299</c:v>
                </c:pt>
                <c:pt idx="19474">
                  <c:v>27.047222222222199</c:v>
                </c:pt>
                <c:pt idx="19475">
                  <c:v>27.0486111111111</c:v>
                </c:pt>
                <c:pt idx="19476">
                  <c:v>27.05</c:v>
                </c:pt>
                <c:pt idx="19477">
                  <c:v>27.051388888888901</c:v>
                </c:pt>
                <c:pt idx="19478">
                  <c:v>27.052777777777798</c:v>
                </c:pt>
                <c:pt idx="19479">
                  <c:v>27.054166666666699</c:v>
                </c:pt>
                <c:pt idx="19480">
                  <c:v>27.0555555555556</c:v>
                </c:pt>
                <c:pt idx="19481">
                  <c:v>27.056944444444401</c:v>
                </c:pt>
                <c:pt idx="19482">
                  <c:v>27.058333333333302</c:v>
                </c:pt>
                <c:pt idx="19483">
                  <c:v>27.059722222222199</c:v>
                </c:pt>
                <c:pt idx="19484">
                  <c:v>27.061111111111099</c:v>
                </c:pt>
                <c:pt idx="19485">
                  <c:v>27.0625</c:v>
                </c:pt>
                <c:pt idx="19486">
                  <c:v>27.063888888888901</c:v>
                </c:pt>
                <c:pt idx="19487">
                  <c:v>27.065277777777801</c:v>
                </c:pt>
                <c:pt idx="19488">
                  <c:v>27.066666666666698</c:v>
                </c:pt>
                <c:pt idx="19489">
                  <c:v>27.068055555555599</c:v>
                </c:pt>
                <c:pt idx="19490">
                  <c:v>27.0694444444444</c:v>
                </c:pt>
                <c:pt idx="19491">
                  <c:v>27.070833333333301</c:v>
                </c:pt>
                <c:pt idx="19492">
                  <c:v>27.072222222222202</c:v>
                </c:pt>
                <c:pt idx="19493">
                  <c:v>27.073611111111099</c:v>
                </c:pt>
                <c:pt idx="19494">
                  <c:v>27.074999999999999</c:v>
                </c:pt>
                <c:pt idx="19495">
                  <c:v>27.0763888888889</c:v>
                </c:pt>
                <c:pt idx="19496">
                  <c:v>27.077777777777801</c:v>
                </c:pt>
                <c:pt idx="19497">
                  <c:v>27.079166666666701</c:v>
                </c:pt>
                <c:pt idx="19498">
                  <c:v>27.080555555555598</c:v>
                </c:pt>
                <c:pt idx="19499">
                  <c:v>27.0819444444444</c:v>
                </c:pt>
                <c:pt idx="19500">
                  <c:v>27.0833333333333</c:v>
                </c:pt>
                <c:pt idx="19501">
                  <c:v>27.084722222222201</c:v>
                </c:pt>
                <c:pt idx="19502">
                  <c:v>27.086111111111101</c:v>
                </c:pt>
                <c:pt idx="19503">
                  <c:v>27.087499999999999</c:v>
                </c:pt>
                <c:pt idx="19504">
                  <c:v>27.088888888888899</c:v>
                </c:pt>
                <c:pt idx="19505">
                  <c:v>27.0902777777778</c:v>
                </c:pt>
                <c:pt idx="19506">
                  <c:v>27.091666666666701</c:v>
                </c:pt>
                <c:pt idx="19507">
                  <c:v>27.093055555555601</c:v>
                </c:pt>
                <c:pt idx="19508">
                  <c:v>27.094444444444399</c:v>
                </c:pt>
                <c:pt idx="19509">
                  <c:v>27.095833333333299</c:v>
                </c:pt>
                <c:pt idx="19510">
                  <c:v>27.0972222222222</c:v>
                </c:pt>
                <c:pt idx="19511">
                  <c:v>27.098611111111101</c:v>
                </c:pt>
                <c:pt idx="19512">
                  <c:v>27.1</c:v>
                </c:pt>
                <c:pt idx="19513">
                  <c:v>27.101388888888899</c:v>
                </c:pt>
                <c:pt idx="19514">
                  <c:v>27.102777777777799</c:v>
                </c:pt>
                <c:pt idx="19515">
                  <c:v>27.1041666666667</c:v>
                </c:pt>
                <c:pt idx="19516">
                  <c:v>27.1055555555556</c:v>
                </c:pt>
                <c:pt idx="19517">
                  <c:v>27.106944444444402</c:v>
                </c:pt>
                <c:pt idx="19518">
                  <c:v>27.108333333333299</c:v>
                </c:pt>
                <c:pt idx="19519">
                  <c:v>27.109722222222199</c:v>
                </c:pt>
                <c:pt idx="19520">
                  <c:v>27.1111111111111</c:v>
                </c:pt>
                <c:pt idx="19521">
                  <c:v>27.112500000000001</c:v>
                </c:pt>
                <c:pt idx="19522">
                  <c:v>27.113888888888901</c:v>
                </c:pt>
                <c:pt idx="19523">
                  <c:v>27.115277777777798</c:v>
                </c:pt>
                <c:pt idx="19524">
                  <c:v>27.116666666666699</c:v>
                </c:pt>
                <c:pt idx="19525">
                  <c:v>27.1180555555556</c:v>
                </c:pt>
                <c:pt idx="19526">
                  <c:v>27.119444444444401</c:v>
                </c:pt>
                <c:pt idx="19527">
                  <c:v>27.120833333333302</c:v>
                </c:pt>
                <c:pt idx="19528">
                  <c:v>27.122222222222199</c:v>
                </c:pt>
                <c:pt idx="19529">
                  <c:v>27.123611111111099</c:v>
                </c:pt>
                <c:pt idx="19530">
                  <c:v>27.125</c:v>
                </c:pt>
                <c:pt idx="19531">
                  <c:v>27.126388888888901</c:v>
                </c:pt>
                <c:pt idx="19532">
                  <c:v>27.127777777777801</c:v>
                </c:pt>
                <c:pt idx="19533">
                  <c:v>27.129166666666698</c:v>
                </c:pt>
                <c:pt idx="19534">
                  <c:v>27.130555555555599</c:v>
                </c:pt>
                <c:pt idx="19535">
                  <c:v>27.1319444444444</c:v>
                </c:pt>
                <c:pt idx="19536">
                  <c:v>27.133333333333301</c:v>
                </c:pt>
                <c:pt idx="19537">
                  <c:v>27.134722222222202</c:v>
                </c:pt>
                <c:pt idx="19538">
                  <c:v>27.136111111111099</c:v>
                </c:pt>
                <c:pt idx="19539">
                  <c:v>27.137499999999999</c:v>
                </c:pt>
                <c:pt idx="19540">
                  <c:v>27.1388888888889</c:v>
                </c:pt>
                <c:pt idx="19541">
                  <c:v>27.140277777777801</c:v>
                </c:pt>
                <c:pt idx="19542">
                  <c:v>27.141666666666701</c:v>
                </c:pt>
                <c:pt idx="19543">
                  <c:v>27.143055555555598</c:v>
                </c:pt>
                <c:pt idx="19544">
                  <c:v>27.1444444444444</c:v>
                </c:pt>
                <c:pt idx="19545">
                  <c:v>27.1458333333333</c:v>
                </c:pt>
                <c:pt idx="19546">
                  <c:v>27.147222222222201</c:v>
                </c:pt>
                <c:pt idx="19547">
                  <c:v>27.148611111111101</c:v>
                </c:pt>
                <c:pt idx="19548">
                  <c:v>27.15</c:v>
                </c:pt>
                <c:pt idx="19549">
                  <c:v>27.151388888888899</c:v>
                </c:pt>
                <c:pt idx="19550">
                  <c:v>27.1527777777778</c:v>
                </c:pt>
                <c:pt idx="19551">
                  <c:v>27.154166666666701</c:v>
                </c:pt>
                <c:pt idx="19552">
                  <c:v>27.155555555555601</c:v>
                </c:pt>
                <c:pt idx="19553">
                  <c:v>27.156944444444399</c:v>
                </c:pt>
                <c:pt idx="19554">
                  <c:v>27.158333333333299</c:v>
                </c:pt>
                <c:pt idx="19555">
                  <c:v>27.1597222222222</c:v>
                </c:pt>
                <c:pt idx="19556">
                  <c:v>27.161111111111101</c:v>
                </c:pt>
                <c:pt idx="19557">
                  <c:v>27.162500000000001</c:v>
                </c:pt>
                <c:pt idx="19558">
                  <c:v>27.163888888888899</c:v>
                </c:pt>
                <c:pt idx="19559">
                  <c:v>27.165277777777799</c:v>
                </c:pt>
                <c:pt idx="19560">
                  <c:v>27.1666666666667</c:v>
                </c:pt>
                <c:pt idx="19561">
                  <c:v>27.1680555555556</c:v>
                </c:pt>
                <c:pt idx="19562">
                  <c:v>27.169444444444402</c:v>
                </c:pt>
                <c:pt idx="19563">
                  <c:v>27.170833333333299</c:v>
                </c:pt>
                <c:pt idx="19564">
                  <c:v>27.172222222222199</c:v>
                </c:pt>
                <c:pt idx="19565">
                  <c:v>27.1736111111111</c:v>
                </c:pt>
                <c:pt idx="19566">
                  <c:v>27.175000000000001</c:v>
                </c:pt>
                <c:pt idx="19567">
                  <c:v>27.176388888888901</c:v>
                </c:pt>
                <c:pt idx="19568">
                  <c:v>27.177777777777798</c:v>
                </c:pt>
                <c:pt idx="19569">
                  <c:v>27.179166666666699</c:v>
                </c:pt>
                <c:pt idx="19570">
                  <c:v>27.1805555555556</c:v>
                </c:pt>
                <c:pt idx="19571">
                  <c:v>27.181944444444401</c:v>
                </c:pt>
                <c:pt idx="19572">
                  <c:v>27.183333333333302</c:v>
                </c:pt>
                <c:pt idx="19573">
                  <c:v>27.184722222222199</c:v>
                </c:pt>
                <c:pt idx="19574">
                  <c:v>27.186111111111099</c:v>
                </c:pt>
                <c:pt idx="19575">
                  <c:v>27.1875</c:v>
                </c:pt>
                <c:pt idx="19576">
                  <c:v>27.188888888888901</c:v>
                </c:pt>
                <c:pt idx="19577">
                  <c:v>27.190277777777801</c:v>
                </c:pt>
                <c:pt idx="19578">
                  <c:v>27.191666666666698</c:v>
                </c:pt>
                <c:pt idx="19579">
                  <c:v>27.193055555555599</c:v>
                </c:pt>
                <c:pt idx="19580">
                  <c:v>27.1944444444444</c:v>
                </c:pt>
                <c:pt idx="19581">
                  <c:v>27.195833333333301</c:v>
                </c:pt>
                <c:pt idx="19582">
                  <c:v>27.197222222222202</c:v>
                </c:pt>
                <c:pt idx="19583">
                  <c:v>27.198611111111099</c:v>
                </c:pt>
                <c:pt idx="19584">
                  <c:v>27.2</c:v>
                </c:pt>
                <c:pt idx="19585">
                  <c:v>27.2013888888889</c:v>
                </c:pt>
                <c:pt idx="19586">
                  <c:v>27.202777777777801</c:v>
                </c:pt>
                <c:pt idx="19587">
                  <c:v>27.204166666666701</c:v>
                </c:pt>
                <c:pt idx="19588">
                  <c:v>27.205555555555598</c:v>
                </c:pt>
                <c:pt idx="19589">
                  <c:v>27.2069444444444</c:v>
                </c:pt>
                <c:pt idx="19590">
                  <c:v>27.2083333333333</c:v>
                </c:pt>
                <c:pt idx="19591">
                  <c:v>27.209722222222201</c:v>
                </c:pt>
                <c:pt idx="19592">
                  <c:v>27.211111111111101</c:v>
                </c:pt>
                <c:pt idx="19593">
                  <c:v>27.212499999999999</c:v>
                </c:pt>
                <c:pt idx="19594">
                  <c:v>27.213888888888899</c:v>
                </c:pt>
                <c:pt idx="19595">
                  <c:v>27.2152777777778</c:v>
                </c:pt>
                <c:pt idx="19596">
                  <c:v>27.216666666666701</c:v>
                </c:pt>
                <c:pt idx="19597">
                  <c:v>27.218055555555601</c:v>
                </c:pt>
                <c:pt idx="19598">
                  <c:v>27.219444444444399</c:v>
                </c:pt>
                <c:pt idx="19599">
                  <c:v>27.220833333333299</c:v>
                </c:pt>
                <c:pt idx="19600">
                  <c:v>27.2222222222222</c:v>
                </c:pt>
                <c:pt idx="19601">
                  <c:v>27.223611111111101</c:v>
                </c:pt>
                <c:pt idx="19602">
                  <c:v>27.225000000000001</c:v>
                </c:pt>
                <c:pt idx="19603">
                  <c:v>27.226388888888899</c:v>
                </c:pt>
                <c:pt idx="19604">
                  <c:v>27.227777777777799</c:v>
                </c:pt>
                <c:pt idx="19605">
                  <c:v>27.2291666666667</c:v>
                </c:pt>
                <c:pt idx="19606">
                  <c:v>27.2305555555556</c:v>
                </c:pt>
                <c:pt idx="19607">
                  <c:v>27.231944444444402</c:v>
                </c:pt>
                <c:pt idx="19608">
                  <c:v>27.233333333333299</c:v>
                </c:pt>
                <c:pt idx="19609">
                  <c:v>27.234722222222199</c:v>
                </c:pt>
                <c:pt idx="19610">
                  <c:v>27.2361111111111</c:v>
                </c:pt>
                <c:pt idx="19611">
                  <c:v>27.237500000000001</c:v>
                </c:pt>
                <c:pt idx="19612">
                  <c:v>27.238888888888901</c:v>
                </c:pt>
                <c:pt idx="19613">
                  <c:v>27.240277777777798</c:v>
                </c:pt>
                <c:pt idx="19614">
                  <c:v>27.241666666666699</c:v>
                </c:pt>
                <c:pt idx="19615">
                  <c:v>27.2430555555556</c:v>
                </c:pt>
                <c:pt idx="19616">
                  <c:v>27.244444444444401</c:v>
                </c:pt>
                <c:pt idx="19617">
                  <c:v>27.245833333333302</c:v>
                </c:pt>
                <c:pt idx="19618">
                  <c:v>27.247222222222199</c:v>
                </c:pt>
                <c:pt idx="19619">
                  <c:v>27.248611111111099</c:v>
                </c:pt>
                <c:pt idx="19620">
                  <c:v>27.25</c:v>
                </c:pt>
                <c:pt idx="19621">
                  <c:v>27.251388888888901</c:v>
                </c:pt>
                <c:pt idx="19622">
                  <c:v>27.252777777777801</c:v>
                </c:pt>
                <c:pt idx="19623">
                  <c:v>27.254166666666698</c:v>
                </c:pt>
                <c:pt idx="19624">
                  <c:v>27.255555555555599</c:v>
                </c:pt>
                <c:pt idx="19625">
                  <c:v>27.2569444444444</c:v>
                </c:pt>
                <c:pt idx="19626">
                  <c:v>27.258333333333301</c:v>
                </c:pt>
                <c:pt idx="19627">
                  <c:v>27.259722222222202</c:v>
                </c:pt>
                <c:pt idx="19628">
                  <c:v>27.261111111111099</c:v>
                </c:pt>
                <c:pt idx="19629">
                  <c:v>27.262499999999999</c:v>
                </c:pt>
                <c:pt idx="19630">
                  <c:v>27.2638888888889</c:v>
                </c:pt>
                <c:pt idx="19631">
                  <c:v>27.265277777777801</c:v>
                </c:pt>
                <c:pt idx="19632">
                  <c:v>27.266666666666701</c:v>
                </c:pt>
                <c:pt idx="19633">
                  <c:v>27.268055555555598</c:v>
                </c:pt>
                <c:pt idx="19634">
                  <c:v>27.2694444444444</c:v>
                </c:pt>
                <c:pt idx="19635">
                  <c:v>27.2708333333333</c:v>
                </c:pt>
                <c:pt idx="19636">
                  <c:v>27.272222222222201</c:v>
                </c:pt>
                <c:pt idx="19637">
                  <c:v>27.273611111111101</c:v>
                </c:pt>
                <c:pt idx="19638">
                  <c:v>27.274999999999999</c:v>
                </c:pt>
                <c:pt idx="19639">
                  <c:v>27.276388888888899</c:v>
                </c:pt>
                <c:pt idx="19640">
                  <c:v>27.2777777777778</c:v>
                </c:pt>
                <c:pt idx="19641">
                  <c:v>27.279166666666701</c:v>
                </c:pt>
                <c:pt idx="19642">
                  <c:v>27.280555555555601</c:v>
                </c:pt>
                <c:pt idx="19643">
                  <c:v>27.281944444444399</c:v>
                </c:pt>
                <c:pt idx="19644">
                  <c:v>27.283333333333299</c:v>
                </c:pt>
                <c:pt idx="19645">
                  <c:v>27.2847222222222</c:v>
                </c:pt>
                <c:pt idx="19646">
                  <c:v>27.286111111111101</c:v>
                </c:pt>
                <c:pt idx="19647">
                  <c:v>27.287500000000001</c:v>
                </c:pt>
                <c:pt idx="19648">
                  <c:v>27.288888888888899</c:v>
                </c:pt>
                <c:pt idx="19649">
                  <c:v>27.290277777777799</c:v>
                </c:pt>
                <c:pt idx="19650">
                  <c:v>27.2916666666667</c:v>
                </c:pt>
                <c:pt idx="19651">
                  <c:v>27.2930555555556</c:v>
                </c:pt>
                <c:pt idx="19652">
                  <c:v>27.294444444444402</c:v>
                </c:pt>
                <c:pt idx="19653">
                  <c:v>27.295833333333299</c:v>
                </c:pt>
                <c:pt idx="19654">
                  <c:v>27.297222222222199</c:v>
                </c:pt>
                <c:pt idx="19655">
                  <c:v>27.2986111111111</c:v>
                </c:pt>
                <c:pt idx="19656">
                  <c:v>27.3</c:v>
                </c:pt>
                <c:pt idx="19657">
                  <c:v>27.301388888888901</c:v>
                </c:pt>
                <c:pt idx="19658">
                  <c:v>27.302777777777798</c:v>
                </c:pt>
                <c:pt idx="19659">
                  <c:v>27.304166666666699</c:v>
                </c:pt>
                <c:pt idx="19660">
                  <c:v>27.3055555555556</c:v>
                </c:pt>
                <c:pt idx="19661">
                  <c:v>27.306944444444401</c:v>
                </c:pt>
                <c:pt idx="19662">
                  <c:v>27.308333333333302</c:v>
                </c:pt>
                <c:pt idx="19663">
                  <c:v>27.309722222222199</c:v>
                </c:pt>
                <c:pt idx="19664">
                  <c:v>27.311111111111099</c:v>
                </c:pt>
                <c:pt idx="19665">
                  <c:v>27.3125</c:v>
                </c:pt>
                <c:pt idx="19666">
                  <c:v>27.313888888888901</c:v>
                </c:pt>
                <c:pt idx="19667">
                  <c:v>27.315277777777801</c:v>
                </c:pt>
                <c:pt idx="19668">
                  <c:v>27.316666666666698</c:v>
                </c:pt>
                <c:pt idx="19669">
                  <c:v>27.318055555555599</c:v>
                </c:pt>
                <c:pt idx="19670">
                  <c:v>27.3194444444444</c:v>
                </c:pt>
                <c:pt idx="19671">
                  <c:v>27.320833333333301</c:v>
                </c:pt>
                <c:pt idx="19672">
                  <c:v>27.322222222222202</c:v>
                </c:pt>
                <c:pt idx="19673">
                  <c:v>27.323611111111099</c:v>
                </c:pt>
                <c:pt idx="19674">
                  <c:v>27.324999999999999</c:v>
                </c:pt>
                <c:pt idx="19675">
                  <c:v>27.3263888888889</c:v>
                </c:pt>
                <c:pt idx="19676">
                  <c:v>27.327777777777801</c:v>
                </c:pt>
                <c:pt idx="19677">
                  <c:v>27.329166666666701</c:v>
                </c:pt>
                <c:pt idx="19678">
                  <c:v>27.330555555555598</c:v>
                </c:pt>
                <c:pt idx="19679">
                  <c:v>27.3319444444444</c:v>
                </c:pt>
                <c:pt idx="19680">
                  <c:v>27.3333333333333</c:v>
                </c:pt>
                <c:pt idx="19681">
                  <c:v>27.334722222222201</c:v>
                </c:pt>
                <c:pt idx="19682">
                  <c:v>27.336111111111101</c:v>
                </c:pt>
                <c:pt idx="19683">
                  <c:v>27.337499999999999</c:v>
                </c:pt>
                <c:pt idx="19684">
                  <c:v>27.338888888888899</c:v>
                </c:pt>
                <c:pt idx="19685">
                  <c:v>27.3402777777778</c:v>
                </c:pt>
                <c:pt idx="19686">
                  <c:v>27.341666666666701</c:v>
                </c:pt>
                <c:pt idx="19687">
                  <c:v>27.343055555555601</c:v>
                </c:pt>
                <c:pt idx="19688">
                  <c:v>27.344444444444399</c:v>
                </c:pt>
                <c:pt idx="19689">
                  <c:v>27.345833333333299</c:v>
                </c:pt>
                <c:pt idx="19690">
                  <c:v>27.3472222222222</c:v>
                </c:pt>
                <c:pt idx="19691">
                  <c:v>27.348611111111101</c:v>
                </c:pt>
                <c:pt idx="19692">
                  <c:v>27.35</c:v>
                </c:pt>
                <c:pt idx="19693">
                  <c:v>27.351388888888899</c:v>
                </c:pt>
                <c:pt idx="19694">
                  <c:v>27.352777777777799</c:v>
                </c:pt>
                <c:pt idx="19695">
                  <c:v>27.3541666666667</c:v>
                </c:pt>
                <c:pt idx="19696">
                  <c:v>27.3555555555556</c:v>
                </c:pt>
                <c:pt idx="19697">
                  <c:v>27.356944444444402</c:v>
                </c:pt>
                <c:pt idx="19698">
                  <c:v>27.358333333333299</c:v>
                </c:pt>
                <c:pt idx="19699">
                  <c:v>27.359722222222199</c:v>
                </c:pt>
                <c:pt idx="19700">
                  <c:v>27.3611111111111</c:v>
                </c:pt>
                <c:pt idx="19701">
                  <c:v>27.362500000000001</c:v>
                </c:pt>
                <c:pt idx="19702">
                  <c:v>27.363888888888901</c:v>
                </c:pt>
                <c:pt idx="19703">
                  <c:v>27.365277777777798</c:v>
                </c:pt>
                <c:pt idx="19704">
                  <c:v>27.366666666666699</c:v>
                </c:pt>
                <c:pt idx="19705">
                  <c:v>27.3680555555556</c:v>
                </c:pt>
                <c:pt idx="19706">
                  <c:v>27.369444444444401</c:v>
                </c:pt>
                <c:pt idx="19707">
                  <c:v>27.370833333333302</c:v>
                </c:pt>
                <c:pt idx="19708">
                  <c:v>27.372222222222199</c:v>
                </c:pt>
                <c:pt idx="19709">
                  <c:v>27.373611111111099</c:v>
                </c:pt>
                <c:pt idx="19710">
                  <c:v>27.375</c:v>
                </c:pt>
                <c:pt idx="19711">
                  <c:v>27.376388888888901</c:v>
                </c:pt>
                <c:pt idx="19712">
                  <c:v>27.377777777777801</c:v>
                </c:pt>
                <c:pt idx="19713">
                  <c:v>27.379166666666698</c:v>
                </c:pt>
                <c:pt idx="19714">
                  <c:v>27.380555555555599</c:v>
                </c:pt>
                <c:pt idx="19715">
                  <c:v>27.3819444444444</c:v>
                </c:pt>
                <c:pt idx="19716">
                  <c:v>27.383333333333301</c:v>
                </c:pt>
                <c:pt idx="19717">
                  <c:v>27.384722222222202</c:v>
                </c:pt>
                <c:pt idx="19718">
                  <c:v>27.386111111111099</c:v>
                </c:pt>
                <c:pt idx="19719">
                  <c:v>27.387499999999999</c:v>
                </c:pt>
                <c:pt idx="19720">
                  <c:v>27.3888888888889</c:v>
                </c:pt>
                <c:pt idx="19721">
                  <c:v>27.390277777777801</c:v>
                </c:pt>
                <c:pt idx="19722">
                  <c:v>27.391666666666701</c:v>
                </c:pt>
                <c:pt idx="19723">
                  <c:v>27.393055555555598</c:v>
                </c:pt>
                <c:pt idx="19724">
                  <c:v>27.3944444444444</c:v>
                </c:pt>
                <c:pt idx="19725">
                  <c:v>27.3958333333333</c:v>
                </c:pt>
                <c:pt idx="19726">
                  <c:v>27.397222222222201</c:v>
                </c:pt>
                <c:pt idx="19727">
                  <c:v>27.398611111111101</c:v>
                </c:pt>
                <c:pt idx="19728">
                  <c:v>27.4</c:v>
                </c:pt>
                <c:pt idx="19729">
                  <c:v>27.401388888888899</c:v>
                </c:pt>
                <c:pt idx="19730">
                  <c:v>27.4027777777778</c:v>
                </c:pt>
                <c:pt idx="19731">
                  <c:v>27.404166666666701</c:v>
                </c:pt>
                <c:pt idx="19732">
                  <c:v>27.405555555555601</c:v>
                </c:pt>
                <c:pt idx="19733">
                  <c:v>27.406944444444399</c:v>
                </c:pt>
                <c:pt idx="19734">
                  <c:v>27.408333333333299</c:v>
                </c:pt>
                <c:pt idx="19735">
                  <c:v>27.4097222222222</c:v>
                </c:pt>
                <c:pt idx="19736">
                  <c:v>27.411111111111101</c:v>
                </c:pt>
                <c:pt idx="19737">
                  <c:v>27.412500000000001</c:v>
                </c:pt>
                <c:pt idx="19738">
                  <c:v>27.413888888888899</c:v>
                </c:pt>
                <c:pt idx="19739">
                  <c:v>27.415277777777799</c:v>
                </c:pt>
                <c:pt idx="19740">
                  <c:v>27.4166666666667</c:v>
                </c:pt>
                <c:pt idx="19741">
                  <c:v>27.4180555555556</c:v>
                </c:pt>
                <c:pt idx="19742">
                  <c:v>27.419444444444402</c:v>
                </c:pt>
                <c:pt idx="19743">
                  <c:v>27.420833333333299</c:v>
                </c:pt>
                <c:pt idx="19744">
                  <c:v>27.422222222222199</c:v>
                </c:pt>
                <c:pt idx="19745">
                  <c:v>27.4236111111111</c:v>
                </c:pt>
                <c:pt idx="19746">
                  <c:v>27.425000000000001</c:v>
                </c:pt>
                <c:pt idx="19747">
                  <c:v>27.426388888888901</c:v>
                </c:pt>
                <c:pt idx="19748">
                  <c:v>27.427777777777798</c:v>
                </c:pt>
                <c:pt idx="19749">
                  <c:v>27.429166666666699</c:v>
                </c:pt>
                <c:pt idx="19750">
                  <c:v>27.4305555555556</c:v>
                </c:pt>
                <c:pt idx="19751">
                  <c:v>27.431944444444401</c:v>
                </c:pt>
                <c:pt idx="19752">
                  <c:v>27.433333333333302</c:v>
                </c:pt>
                <c:pt idx="19753">
                  <c:v>27.434722222222199</c:v>
                </c:pt>
                <c:pt idx="19754">
                  <c:v>27.436111111111099</c:v>
                </c:pt>
                <c:pt idx="19755">
                  <c:v>27.4375</c:v>
                </c:pt>
                <c:pt idx="19756">
                  <c:v>27.438888888888901</c:v>
                </c:pt>
                <c:pt idx="19757">
                  <c:v>27.440277777777801</c:v>
                </c:pt>
                <c:pt idx="19758">
                  <c:v>27.441666666666698</c:v>
                </c:pt>
                <c:pt idx="19759">
                  <c:v>27.443055555555599</c:v>
                </c:pt>
                <c:pt idx="19760">
                  <c:v>27.4444444444444</c:v>
                </c:pt>
                <c:pt idx="19761">
                  <c:v>27.445833333333301</c:v>
                </c:pt>
                <c:pt idx="19762">
                  <c:v>27.447222222222202</c:v>
                </c:pt>
                <c:pt idx="19763">
                  <c:v>27.448611111111099</c:v>
                </c:pt>
                <c:pt idx="19764">
                  <c:v>27.45</c:v>
                </c:pt>
                <c:pt idx="19765">
                  <c:v>27.4513888888889</c:v>
                </c:pt>
                <c:pt idx="19766">
                  <c:v>27.452777777777801</c:v>
                </c:pt>
                <c:pt idx="19767">
                  <c:v>27.454166666666701</c:v>
                </c:pt>
                <c:pt idx="19768">
                  <c:v>27.455555555555598</c:v>
                </c:pt>
                <c:pt idx="19769">
                  <c:v>27.4569444444444</c:v>
                </c:pt>
                <c:pt idx="19770">
                  <c:v>27.4583333333333</c:v>
                </c:pt>
                <c:pt idx="19771">
                  <c:v>27.459722222222201</c:v>
                </c:pt>
                <c:pt idx="19772">
                  <c:v>27.461111111111101</c:v>
                </c:pt>
                <c:pt idx="19773">
                  <c:v>27.462499999999999</c:v>
                </c:pt>
                <c:pt idx="19774">
                  <c:v>27.463888888888899</c:v>
                </c:pt>
                <c:pt idx="19775">
                  <c:v>27.4652777777778</c:v>
                </c:pt>
                <c:pt idx="19776">
                  <c:v>27.466666666666701</c:v>
                </c:pt>
                <c:pt idx="19777">
                  <c:v>27.468055555555601</c:v>
                </c:pt>
                <c:pt idx="19778">
                  <c:v>27.469444444444399</c:v>
                </c:pt>
                <c:pt idx="19779">
                  <c:v>27.470833333333299</c:v>
                </c:pt>
                <c:pt idx="19780">
                  <c:v>27.4722222222222</c:v>
                </c:pt>
                <c:pt idx="19781">
                  <c:v>27.473611111111101</c:v>
                </c:pt>
                <c:pt idx="19782">
                  <c:v>27.475000000000001</c:v>
                </c:pt>
                <c:pt idx="19783">
                  <c:v>27.476388888888899</c:v>
                </c:pt>
                <c:pt idx="19784">
                  <c:v>27.477777777777799</c:v>
                </c:pt>
                <c:pt idx="19785">
                  <c:v>27.4791666666667</c:v>
                </c:pt>
                <c:pt idx="19786">
                  <c:v>27.4805555555556</c:v>
                </c:pt>
                <c:pt idx="19787">
                  <c:v>27.481944444444402</c:v>
                </c:pt>
                <c:pt idx="19788">
                  <c:v>27.483333333333299</c:v>
                </c:pt>
                <c:pt idx="19789">
                  <c:v>27.484722222222199</c:v>
                </c:pt>
                <c:pt idx="19790">
                  <c:v>27.4861111111111</c:v>
                </c:pt>
                <c:pt idx="19791">
                  <c:v>27.487500000000001</c:v>
                </c:pt>
                <c:pt idx="19792">
                  <c:v>27.488888888888901</c:v>
                </c:pt>
                <c:pt idx="19793">
                  <c:v>27.490277777777798</c:v>
                </c:pt>
                <c:pt idx="19794">
                  <c:v>27.491666666666699</c:v>
                </c:pt>
                <c:pt idx="19795">
                  <c:v>27.4930555555556</c:v>
                </c:pt>
                <c:pt idx="19796">
                  <c:v>27.494444444444401</c:v>
                </c:pt>
                <c:pt idx="19797">
                  <c:v>27.495833333333302</c:v>
                </c:pt>
                <c:pt idx="19798">
                  <c:v>27.497222222222199</c:v>
                </c:pt>
                <c:pt idx="19799">
                  <c:v>27.498611111111099</c:v>
                </c:pt>
                <c:pt idx="19800">
                  <c:v>27.5</c:v>
                </c:pt>
                <c:pt idx="19801">
                  <c:v>27.501388888888901</c:v>
                </c:pt>
                <c:pt idx="19802">
                  <c:v>27.502777777777801</c:v>
                </c:pt>
                <c:pt idx="19803">
                  <c:v>27.504166666666698</c:v>
                </c:pt>
                <c:pt idx="19804">
                  <c:v>27.505555555555599</c:v>
                </c:pt>
                <c:pt idx="19805">
                  <c:v>27.5069444444444</c:v>
                </c:pt>
                <c:pt idx="19806">
                  <c:v>27.508333333333301</c:v>
                </c:pt>
                <c:pt idx="19807">
                  <c:v>27.509722222222202</c:v>
                </c:pt>
                <c:pt idx="19808">
                  <c:v>27.511111111111099</c:v>
                </c:pt>
                <c:pt idx="19809">
                  <c:v>27.512499999999999</c:v>
                </c:pt>
                <c:pt idx="19810">
                  <c:v>27.5138888888889</c:v>
                </c:pt>
                <c:pt idx="19811">
                  <c:v>27.515277777777801</c:v>
                </c:pt>
                <c:pt idx="19812">
                  <c:v>27.516666666666701</c:v>
                </c:pt>
                <c:pt idx="19813">
                  <c:v>27.518055555555598</c:v>
                </c:pt>
                <c:pt idx="19814">
                  <c:v>27.5194444444444</c:v>
                </c:pt>
                <c:pt idx="19815">
                  <c:v>27.5208333333333</c:v>
                </c:pt>
                <c:pt idx="19816">
                  <c:v>27.522222222222201</c:v>
                </c:pt>
                <c:pt idx="19817">
                  <c:v>27.523611111111101</c:v>
                </c:pt>
                <c:pt idx="19818">
                  <c:v>27.524999999999999</c:v>
                </c:pt>
                <c:pt idx="19819">
                  <c:v>27.526388888888899</c:v>
                </c:pt>
                <c:pt idx="19820">
                  <c:v>27.5277777777778</c:v>
                </c:pt>
                <c:pt idx="19821">
                  <c:v>27.529166666666701</c:v>
                </c:pt>
                <c:pt idx="19822">
                  <c:v>27.530555555555601</c:v>
                </c:pt>
                <c:pt idx="19823">
                  <c:v>27.531944444444399</c:v>
                </c:pt>
                <c:pt idx="19824">
                  <c:v>27.533333333333299</c:v>
                </c:pt>
                <c:pt idx="19825">
                  <c:v>27.5347222222222</c:v>
                </c:pt>
                <c:pt idx="19826">
                  <c:v>27.536111111111101</c:v>
                </c:pt>
                <c:pt idx="19827">
                  <c:v>27.537500000000001</c:v>
                </c:pt>
                <c:pt idx="19828">
                  <c:v>27.538888888888899</c:v>
                </c:pt>
                <c:pt idx="19829">
                  <c:v>27.540277777777799</c:v>
                </c:pt>
                <c:pt idx="19830">
                  <c:v>27.5416666666667</c:v>
                </c:pt>
                <c:pt idx="19831">
                  <c:v>27.5430555555556</c:v>
                </c:pt>
                <c:pt idx="19832">
                  <c:v>27.544444444444402</c:v>
                </c:pt>
                <c:pt idx="19833">
                  <c:v>27.545833333333299</c:v>
                </c:pt>
                <c:pt idx="19834">
                  <c:v>27.547222222222199</c:v>
                </c:pt>
                <c:pt idx="19835">
                  <c:v>27.5486111111111</c:v>
                </c:pt>
                <c:pt idx="19836">
                  <c:v>27.55</c:v>
                </c:pt>
                <c:pt idx="19837">
                  <c:v>27.551388888888901</c:v>
                </c:pt>
                <c:pt idx="19838">
                  <c:v>27.552777777777798</c:v>
                </c:pt>
                <c:pt idx="19839">
                  <c:v>27.554166666666699</c:v>
                </c:pt>
                <c:pt idx="19840">
                  <c:v>27.5555555555556</c:v>
                </c:pt>
                <c:pt idx="19841">
                  <c:v>27.556944444444401</c:v>
                </c:pt>
                <c:pt idx="19842">
                  <c:v>27.558333333333302</c:v>
                </c:pt>
                <c:pt idx="19843">
                  <c:v>27.559722222222199</c:v>
                </c:pt>
                <c:pt idx="19844">
                  <c:v>27.561111111111099</c:v>
                </c:pt>
                <c:pt idx="19845">
                  <c:v>27.5625</c:v>
                </c:pt>
                <c:pt idx="19846">
                  <c:v>27.563888888888901</c:v>
                </c:pt>
                <c:pt idx="19847">
                  <c:v>27.565277777777801</c:v>
                </c:pt>
                <c:pt idx="19848">
                  <c:v>27.566666666666698</c:v>
                </c:pt>
                <c:pt idx="19849">
                  <c:v>27.568055555555599</c:v>
                </c:pt>
                <c:pt idx="19850">
                  <c:v>27.5694444444444</c:v>
                </c:pt>
                <c:pt idx="19851">
                  <c:v>27.570833333333301</c:v>
                </c:pt>
                <c:pt idx="19852">
                  <c:v>27.572222222222202</c:v>
                </c:pt>
                <c:pt idx="19853">
                  <c:v>27.573611111111099</c:v>
                </c:pt>
                <c:pt idx="19854">
                  <c:v>27.574999999999999</c:v>
                </c:pt>
                <c:pt idx="19855">
                  <c:v>27.5763888888889</c:v>
                </c:pt>
                <c:pt idx="19856">
                  <c:v>27.577777777777801</c:v>
                </c:pt>
                <c:pt idx="19857">
                  <c:v>27.579166666666701</c:v>
                </c:pt>
                <c:pt idx="19858">
                  <c:v>27.580555555555598</c:v>
                </c:pt>
                <c:pt idx="19859">
                  <c:v>27.5819444444444</c:v>
                </c:pt>
                <c:pt idx="19860">
                  <c:v>27.5833333333333</c:v>
                </c:pt>
                <c:pt idx="19861">
                  <c:v>27.584722222222201</c:v>
                </c:pt>
                <c:pt idx="19862">
                  <c:v>27.586111111111101</c:v>
                </c:pt>
                <c:pt idx="19863">
                  <c:v>27.587499999999999</c:v>
                </c:pt>
                <c:pt idx="19864">
                  <c:v>27.588888888888899</c:v>
                </c:pt>
                <c:pt idx="19865">
                  <c:v>27.5902777777778</c:v>
                </c:pt>
                <c:pt idx="19866">
                  <c:v>27.591666666666701</c:v>
                </c:pt>
                <c:pt idx="19867">
                  <c:v>27.593055555555601</c:v>
                </c:pt>
                <c:pt idx="19868">
                  <c:v>27.594444444444399</c:v>
                </c:pt>
                <c:pt idx="19869">
                  <c:v>27.595833333333299</c:v>
                </c:pt>
                <c:pt idx="19870">
                  <c:v>27.5972222222222</c:v>
                </c:pt>
                <c:pt idx="19871">
                  <c:v>27.598611111111101</c:v>
                </c:pt>
                <c:pt idx="19872">
                  <c:v>27.6</c:v>
                </c:pt>
                <c:pt idx="19873">
                  <c:v>27.601388888888899</c:v>
                </c:pt>
                <c:pt idx="19874">
                  <c:v>27.602777777777799</c:v>
                </c:pt>
                <c:pt idx="19875">
                  <c:v>27.6041666666667</c:v>
                </c:pt>
                <c:pt idx="19876">
                  <c:v>27.6055555555556</c:v>
                </c:pt>
                <c:pt idx="19877">
                  <c:v>27.606944444444402</c:v>
                </c:pt>
                <c:pt idx="19878">
                  <c:v>27.608333333333299</c:v>
                </c:pt>
                <c:pt idx="19879">
                  <c:v>27.609722222222199</c:v>
                </c:pt>
                <c:pt idx="19880">
                  <c:v>27.6111111111111</c:v>
                </c:pt>
                <c:pt idx="19881">
                  <c:v>27.612500000000001</c:v>
                </c:pt>
                <c:pt idx="19882">
                  <c:v>27.613888888888901</c:v>
                </c:pt>
                <c:pt idx="19883">
                  <c:v>27.615277777777798</c:v>
                </c:pt>
                <c:pt idx="19884">
                  <c:v>27.616666666666699</c:v>
                </c:pt>
                <c:pt idx="19885">
                  <c:v>27.6180555555556</c:v>
                </c:pt>
                <c:pt idx="19886">
                  <c:v>27.619444444444401</c:v>
                </c:pt>
                <c:pt idx="19887">
                  <c:v>27.620833333333302</c:v>
                </c:pt>
                <c:pt idx="19888">
                  <c:v>27.622222222222199</c:v>
                </c:pt>
                <c:pt idx="19889">
                  <c:v>27.623611111111099</c:v>
                </c:pt>
                <c:pt idx="19890">
                  <c:v>27.625</c:v>
                </c:pt>
                <c:pt idx="19891">
                  <c:v>27.626388888888901</c:v>
                </c:pt>
                <c:pt idx="19892">
                  <c:v>27.627777777777801</c:v>
                </c:pt>
                <c:pt idx="19893">
                  <c:v>27.629166666666698</c:v>
                </c:pt>
                <c:pt idx="19894">
                  <c:v>27.630555555555599</c:v>
                </c:pt>
                <c:pt idx="19895">
                  <c:v>27.6319444444444</c:v>
                </c:pt>
                <c:pt idx="19896">
                  <c:v>27.633333333333301</c:v>
                </c:pt>
                <c:pt idx="19897">
                  <c:v>27.634722222222202</c:v>
                </c:pt>
                <c:pt idx="19898">
                  <c:v>27.636111111111099</c:v>
                </c:pt>
                <c:pt idx="19899">
                  <c:v>27.637499999999999</c:v>
                </c:pt>
                <c:pt idx="19900">
                  <c:v>27.6388888888889</c:v>
                </c:pt>
                <c:pt idx="19901">
                  <c:v>27.640277777777801</c:v>
                </c:pt>
                <c:pt idx="19902">
                  <c:v>27.641666666666701</c:v>
                </c:pt>
                <c:pt idx="19903">
                  <c:v>27.643055555555598</c:v>
                </c:pt>
                <c:pt idx="19904">
                  <c:v>27.6444444444444</c:v>
                </c:pt>
                <c:pt idx="19905">
                  <c:v>27.6458333333333</c:v>
                </c:pt>
                <c:pt idx="19906">
                  <c:v>27.647222222222201</c:v>
                </c:pt>
                <c:pt idx="19907">
                  <c:v>27.648611111111101</c:v>
                </c:pt>
                <c:pt idx="19908">
                  <c:v>27.65</c:v>
                </c:pt>
                <c:pt idx="19909">
                  <c:v>27.651388888888899</c:v>
                </c:pt>
                <c:pt idx="19910">
                  <c:v>27.6527777777778</c:v>
                </c:pt>
                <c:pt idx="19911">
                  <c:v>27.654166666666701</c:v>
                </c:pt>
                <c:pt idx="19912">
                  <c:v>27.655555555555601</c:v>
                </c:pt>
                <c:pt idx="19913">
                  <c:v>27.656944444444399</c:v>
                </c:pt>
                <c:pt idx="19914">
                  <c:v>27.658333333333299</c:v>
                </c:pt>
                <c:pt idx="19915">
                  <c:v>27.6597222222222</c:v>
                </c:pt>
                <c:pt idx="19916">
                  <c:v>27.661111111111101</c:v>
                </c:pt>
                <c:pt idx="19917">
                  <c:v>27.662500000000001</c:v>
                </c:pt>
                <c:pt idx="19918">
                  <c:v>27.663888888888899</c:v>
                </c:pt>
                <c:pt idx="19919">
                  <c:v>27.665277777777799</c:v>
                </c:pt>
                <c:pt idx="19920">
                  <c:v>27.6666666666667</c:v>
                </c:pt>
                <c:pt idx="19921">
                  <c:v>27.6680555555556</c:v>
                </c:pt>
                <c:pt idx="19922">
                  <c:v>27.669444444444402</c:v>
                </c:pt>
                <c:pt idx="19923">
                  <c:v>27.670833333333299</c:v>
                </c:pt>
                <c:pt idx="19924">
                  <c:v>27.672222222222199</c:v>
                </c:pt>
                <c:pt idx="19925">
                  <c:v>27.6736111111111</c:v>
                </c:pt>
                <c:pt idx="19926">
                  <c:v>27.675000000000001</c:v>
                </c:pt>
                <c:pt idx="19927">
                  <c:v>27.676388888888901</c:v>
                </c:pt>
                <c:pt idx="19928">
                  <c:v>27.677777777777798</c:v>
                </c:pt>
                <c:pt idx="19929">
                  <c:v>27.679166666666699</c:v>
                </c:pt>
                <c:pt idx="19930">
                  <c:v>27.6805555555556</c:v>
                </c:pt>
                <c:pt idx="19931">
                  <c:v>27.681944444444401</c:v>
                </c:pt>
                <c:pt idx="19932">
                  <c:v>27.683333333333302</c:v>
                </c:pt>
                <c:pt idx="19933">
                  <c:v>27.684722222222199</c:v>
                </c:pt>
                <c:pt idx="19934">
                  <c:v>27.686111111111099</c:v>
                </c:pt>
                <c:pt idx="19935">
                  <c:v>27.6875</c:v>
                </c:pt>
                <c:pt idx="19936">
                  <c:v>27.688888888888901</c:v>
                </c:pt>
                <c:pt idx="19937">
                  <c:v>27.690277777777801</c:v>
                </c:pt>
                <c:pt idx="19938">
                  <c:v>27.691666666666698</c:v>
                </c:pt>
                <c:pt idx="19939">
                  <c:v>27.693055555555599</c:v>
                </c:pt>
                <c:pt idx="19940">
                  <c:v>27.6944444444444</c:v>
                </c:pt>
                <c:pt idx="19941">
                  <c:v>27.695833333333301</c:v>
                </c:pt>
                <c:pt idx="19942">
                  <c:v>27.697222222222202</c:v>
                </c:pt>
                <c:pt idx="19943">
                  <c:v>27.698611111111099</c:v>
                </c:pt>
                <c:pt idx="19944">
                  <c:v>27.7</c:v>
                </c:pt>
                <c:pt idx="19945">
                  <c:v>27.7013888888889</c:v>
                </c:pt>
                <c:pt idx="19946">
                  <c:v>27.702777777777801</c:v>
                </c:pt>
                <c:pt idx="19947">
                  <c:v>27.704166666666701</c:v>
                </c:pt>
                <c:pt idx="19948">
                  <c:v>27.705555555555598</c:v>
                </c:pt>
                <c:pt idx="19949">
                  <c:v>27.7069444444444</c:v>
                </c:pt>
                <c:pt idx="19950">
                  <c:v>27.7083333333333</c:v>
                </c:pt>
                <c:pt idx="19951">
                  <c:v>27.709722222222201</c:v>
                </c:pt>
                <c:pt idx="19952">
                  <c:v>27.711111111111101</c:v>
                </c:pt>
                <c:pt idx="19953">
                  <c:v>27.712499999999999</c:v>
                </c:pt>
                <c:pt idx="19954">
                  <c:v>27.713888888888899</c:v>
                </c:pt>
                <c:pt idx="19955">
                  <c:v>27.7152777777778</c:v>
                </c:pt>
                <c:pt idx="19956">
                  <c:v>27.716666666666701</c:v>
                </c:pt>
                <c:pt idx="19957">
                  <c:v>27.718055555555601</c:v>
                </c:pt>
                <c:pt idx="19958">
                  <c:v>27.719444444444399</c:v>
                </c:pt>
                <c:pt idx="19959">
                  <c:v>27.720833333333299</c:v>
                </c:pt>
                <c:pt idx="19960">
                  <c:v>27.7222222222222</c:v>
                </c:pt>
                <c:pt idx="19961">
                  <c:v>27.723611111111101</c:v>
                </c:pt>
                <c:pt idx="19962">
                  <c:v>27.725000000000001</c:v>
                </c:pt>
                <c:pt idx="19963">
                  <c:v>27.726388888888899</c:v>
                </c:pt>
                <c:pt idx="19964">
                  <c:v>27.727777777777799</c:v>
                </c:pt>
                <c:pt idx="19965">
                  <c:v>27.7291666666667</c:v>
                </c:pt>
                <c:pt idx="19966">
                  <c:v>27.7305555555556</c:v>
                </c:pt>
                <c:pt idx="19967">
                  <c:v>27.731944444444402</c:v>
                </c:pt>
                <c:pt idx="19968">
                  <c:v>27.733333333333299</c:v>
                </c:pt>
                <c:pt idx="19969">
                  <c:v>27.734722222222199</c:v>
                </c:pt>
                <c:pt idx="19970">
                  <c:v>27.7361111111111</c:v>
                </c:pt>
                <c:pt idx="19971">
                  <c:v>27.737500000000001</c:v>
                </c:pt>
                <c:pt idx="19972">
                  <c:v>27.738888888888901</c:v>
                </c:pt>
                <c:pt idx="19973">
                  <c:v>27.740277777777798</c:v>
                </c:pt>
                <c:pt idx="19974">
                  <c:v>27.741666666666699</c:v>
                </c:pt>
                <c:pt idx="19975">
                  <c:v>27.7430555555556</c:v>
                </c:pt>
                <c:pt idx="19976">
                  <c:v>27.744444444444401</c:v>
                </c:pt>
                <c:pt idx="19977">
                  <c:v>27.745833333333302</c:v>
                </c:pt>
                <c:pt idx="19978">
                  <c:v>27.747222222222199</c:v>
                </c:pt>
                <c:pt idx="19979">
                  <c:v>27.748611111111099</c:v>
                </c:pt>
                <c:pt idx="19980">
                  <c:v>27.75</c:v>
                </c:pt>
                <c:pt idx="19981">
                  <c:v>27.751388888888901</c:v>
                </c:pt>
                <c:pt idx="19982">
                  <c:v>27.752777777777801</c:v>
                </c:pt>
                <c:pt idx="19983">
                  <c:v>27.754166666666698</c:v>
                </c:pt>
                <c:pt idx="19984">
                  <c:v>27.755555555555599</c:v>
                </c:pt>
                <c:pt idx="19985">
                  <c:v>27.7569444444444</c:v>
                </c:pt>
                <c:pt idx="19986">
                  <c:v>27.758333333333301</c:v>
                </c:pt>
                <c:pt idx="19987">
                  <c:v>27.759722222222202</c:v>
                </c:pt>
                <c:pt idx="19988">
                  <c:v>27.761111111111099</c:v>
                </c:pt>
                <c:pt idx="19989">
                  <c:v>27.762499999999999</c:v>
                </c:pt>
                <c:pt idx="19990">
                  <c:v>27.7638888888889</c:v>
                </c:pt>
                <c:pt idx="19991">
                  <c:v>27.765277777777801</c:v>
                </c:pt>
                <c:pt idx="19992">
                  <c:v>27.766666666666701</c:v>
                </c:pt>
                <c:pt idx="19993">
                  <c:v>27.768055555555598</c:v>
                </c:pt>
                <c:pt idx="19994">
                  <c:v>27.7694444444444</c:v>
                </c:pt>
                <c:pt idx="19995">
                  <c:v>27.7708333333333</c:v>
                </c:pt>
                <c:pt idx="19996">
                  <c:v>27.772222222222201</c:v>
                </c:pt>
                <c:pt idx="19997">
                  <c:v>27.773611111111101</c:v>
                </c:pt>
                <c:pt idx="19998">
                  <c:v>27.774999999999999</c:v>
                </c:pt>
                <c:pt idx="19999">
                  <c:v>27.776388888888899</c:v>
                </c:pt>
                <c:pt idx="20000">
                  <c:v>27.7777777777778</c:v>
                </c:pt>
                <c:pt idx="20001">
                  <c:v>27.779166666666701</c:v>
                </c:pt>
                <c:pt idx="20002">
                  <c:v>27.780555555555601</c:v>
                </c:pt>
                <c:pt idx="20003">
                  <c:v>27.781944444444399</c:v>
                </c:pt>
                <c:pt idx="20004">
                  <c:v>27.783333333333299</c:v>
                </c:pt>
                <c:pt idx="20005">
                  <c:v>27.7847222222222</c:v>
                </c:pt>
                <c:pt idx="20006">
                  <c:v>27.786111111111101</c:v>
                </c:pt>
                <c:pt idx="20007">
                  <c:v>27.787500000000001</c:v>
                </c:pt>
                <c:pt idx="20008">
                  <c:v>27.788888888888899</c:v>
                </c:pt>
                <c:pt idx="20009">
                  <c:v>27.790277777777799</c:v>
                </c:pt>
                <c:pt idx="20010">
                  <c:v>27.7916666666667</c:v>
                </c:pt>
                <c:pt idx="20011">
                  <c:v>27.7930555555556</c:v>
                </c:pt>
                <c:pt idx="20012">
                  <c:v>27.794444444444402</c:v>
                </c:pt>
                <c:pt idx="20013">
                  <c:v>27.795833333333299</c:v>
                </c:pt>
                <c:pt idx="20014">
                  <c:v>27.797222222222199</c:v>
                </c:pt>
                <c:pt idx="20015">
                  <c:v>27.7986111111111</c:v>
                </c:pt>
                <c:pt idx="20016">
                  <c:v>27.8</c:v>
                </c:pt>
                <c:pt idx="20017">
                  <c:v>27.801388888888901</c:v>
                </c:pt>
                <c:pt idx="20018">
                  <c:v>27.802777777777798</c:v>
                </c:pt>
                <c:pt idx="20019">
                  <c:v>27.804166666666699</c:v>
                </c:pt>
                <c:pt idx="20020">
                  <c:v>27.8055555555556</c:v>
                </c:pt>
                <c:pt idx="20021">
                  <c:v>27.806944444444401</c:v>
                </c:pt>
                <c:pt idx="20022">
                  <c:v>27.808333333333302</c:v>
                </c:pt>
                <c:pt idx="20023">
                  <c:v>27.809722222222199</c:v>
                </c:pt>
                <c:pt idx="20024">
                  <c:v>27.811111111111099</c:v>
                </c:pt>
                <c:pt idx="20025">
                  <c:v>27.8125</c:v>
                </c:pt>
                <c:pt idx="20026">
                  <c:v>27.813888888888901</c:v>
                </c:pt>
                <c:pt idx="20027">
                  <c:v>27.815277777777801</c:v>
                </c:pt>
                <c:pt idx="20028">
                  <c:v>27.816666666666698</c:v>
                </c:pt>
                <c:pt idx="20029">
                  <c:v>27.818055555555599</c:v>
                </c:pt>
                <c:pt idx="20030">
                  <c:v>27.8194444444444</c:v>
                </c:pt>
                <c:pt idx="20031">
                  <c:v>27.820833333333301</c:v>
                </c:pt>
                <c:pt idx="20032">
                  <c:v>27.822222222222202</c:v>
                </c:pt>
                <c:pt idx="20033">
                  <c:v>27.823611111111099</c:v>
                </c:pt>
                <c:pt idx="20034">
                  <c:v>27.824999999999999</c:v>
                </c:pt>
                <c:pt idx="20035">
                  <c:v>27.8263888888889</c:v>
                </c:pt>
                <c:pt idx="20036">
                  <c:v>27.827777777777801</c:v>
                </c:pt>
                <c:pt idx="20037">
                  <c:v>27.829166666666701</c:v>
                </c:pt>
                <c:pt idx="20038">
                  <c:v>27.830555555555598</c:v>
                </c:pt>
                <c:pt idx="20039">
                  <c:v>27.8319444444444</c:v>
                </c:pt>
                <c:pt idx="20040">
                  <c:v>27.8333333333333</c:v>
                </c:pt>
                <c:pt idx="20041">
                  <c:v>27.834722222222201</c:v>
                </c:pt>
                <c:pt idx="20042">
                  <c:v>27.836111111111101</c:v>
                </c:pt>
                <c:pt idx="20043">
                  <c:v>27.837499999999999</c:v>
                </c:pt>
                <c:pt idx="20044">
                  <c:v>27.838888888888899</c:v>
                </c:pt>
                <c:pt idx="20045">
                  <c:v>27.8402777777778</c:v>
                </c:pt>
                <c:pt idx="20046">
                  <c:v>27.841666666666701</c:v>
                </c:pt>
                <c:pt idx="20047">
                  <c:v>27.843055555555601</c:v>
                </c:pt>
                <c:pt idx="20048">
                  <c:v>27.844444444444399</c:v>
                </c:pt>
                <c:pt idx="20049">
                  <c:v>27.845833333333299</c:v>
                </c:pt>
                <c:pt idx="20050">
                  <c:v>27.8472222222222</c:v>
                </c:pt>
                <c:pt idx="20051">
                  <c:v>27.848611111111101</c:v>
                </c:pt>
                <c:pt idx="20052">
                  <c:v>27.85</c:v>
                </c:pt>
                <c:pt idx="20053">
                  <c:v>27.851388888888899</c:v>
                </c:pt>
                <c:pt idx="20054">
                  <c:v>27.852777777777799</c:v>
                </c:pt>
                <c:pt idx="20055">
                  <c:v>27.8541666666667</c:v>
                </c:pt>
                <c:pt idx="20056">
                  <c:v>27.8555555555556</c:v>
                </c:pt>
                <c:pt idx="20057">
                  <c:v>27.856944444444402</c:v>
                </c:pt>
                <c:pt idx="20058">
                  <c:v>27.858333333333299</c:v>
                </c:pt>
                <c:pt idx="20059">
                  <c:v>27.859722222222199</c:v>
                </c:pt>
                <c:pt idx="20060">
                  <c:v>27.8611111111111</c:v>
                </c:pt>
                <c:pt idx="20061">
                  <c:v>27.862500000000001</c:v>
                </c:pt>
                <c:pt idx="20062">
                  <c:v>27.863888888888901</c:v>
                </c:pt>
                <c:pt idx="20063">
                  <c:v>27.865277777777798</c:v>
                </c:pt>
                <c:pt idx="20064">
                  <c:v>27.866666666666699</c:v>
                </c:pt>
                <c:pt idx="20065">
                  <c:v>27.8680555555556</c:v>
                </c:pt>
                <c:pt idx="20066">
                  <c:v>27.869444444444401</c:v>
                </c:pt>
                <c:pt idx="20067">
                  <c:v>27.870833333333302</c:v>
                </c:pt>
                <c:pt idx="20068">
                  <c:v>27.872222222222199</c:v>
                </c:pt>
                <c:pt idx="20069">
                  <c:v>27.873611111111099</c:v>
                </c:pt>
                <c:pt idx="20070">
                  <c:v>27.875</c:v>
                </c:pt>
                <c:pt idx="20071">
                  <c:v>27.876388888888901</c:v>
                </c:pt>
                <c:pt idx="20072">
                  <c:v>27.877777777777801</c:v>
                </c:pt>
                <c:pt idx="20073">
                  <c:v>27.879166666666698</c:v>
                </c:pt>
                <c:pt idx="20074">
                  <c:v>27.880555555555599</c:v>
                </c:pt>
                <c:pt idx="20075">
                  <c:v>27.8819444444444</c:v>
                </c:pt>
                <c:pt idx="20076">
                  <c:v>27.883333333333301</c:v>
                </c:pt>
                <c:pt idx="20077">
                  <c:v>27.884722222222202</c:v>
                </c:pt>
                <c:pt idx="20078">
                  <c:v>27.886111111111099</c:v>
                </c:pt>
                <c:pt idx="20079">
                  <c:v>27.887499999999999</c:v>
                </c:pt>
                <c:pt idx="20080">
                  <c:v>27.8888888888889</c:v>
                </c:pt>
                <c:pt idx="20081">
                  <c:v>27.890277777777801</c:v>
                </c:pt>
                <c:pt idx="20082">
                  <c:v>27.891666666666701</c:v>
                </c:pt>
                <c:pt idx="20083">
                  <c:v>27.893055555555598</c:v>
                </c:pt>
                <c:pt idx="20084">
                  <c:v>27.8944444444444</c:v>
                </c:pt>
                <c:pt idx="20085">
                  <c:v>27.8958333333333</c:v>
                </c:pt>
                <c:pt idx="20086">
                  <c:v>27.897222222222201</c:v>
                </c:pt>
                <c:pt idx="20087">
                  <c:v>27.898611111111101</c:v>
                </c:pt>
                <c:pt idx="20088">
                  <c:v>27.9</c:v>
                </c:pt>
                <c:pt idx="20089">
                  <c:v>27.901388888888899</c:v>
                </c:pt>
                <c:pt idx="20090">
                  <c:v>27.9027777777778</c:v>
                </c:pt>
                <c:pt idx="20091">
                  <c:v>27.904166666666701</c:v>
                </c:pt>
                <c:pt idx="20092">
                  <c:v>27.905555555555601</c:v>
                </c:pt>
                <c:pt idx="20093">
                  <c:v>27.906944444444399</c:v>
                </c:pt>
                <c:pt idx="20094">
                  <c:v>27.908333333333299</c:v>
                </c:pt>
                <c:pt idx="20095">
                  <c:v>27.9097222222222</c:v>
                </c:pt>
                <c:pt idx="20096">
                  <c:v>27.911111111111101</c:v>
                </c:pt>
                <c:pt idx="20097">
                  <c:v>27.912500000000001</c:v>
                </c:pt>
                <c:pt idx="20098">
                  <c:v>27.913888888888899</c:v>
                </c:pt>
                <c:pt idx="20099">
                  <c:v>27.915277777777799</c:v>
                </c:pt>
                <c:pt idx="20100">
                  <c:v>27.9166666666667</c:v>
                </c:pt>
                <c:pt idx="20101">
                  <c:v>27.9180555555556</c:v>
                </c:pt>
                <c:pt idx="20102">
                  <c:v>27.919444444444402</c:v>
                </c:pt>
                <c:pt idx="20103">
                  <c:v>27.920833333333299</c:v>
                </c:pt>
                <c:pt idx="20104">
                  <c:v>27.922222222222199</c:v>
                </c:pt>
                <c:pt idx="20105">
                  <c:v>27.9236111111111</c:v>
                </c:pt>
                <c:pt idx="20106">
                  <c:v>27.925000000000001</c:v>
                </c:pt>
                <c:pt idx="20107">
                  <c:v>27.926388888888901</c:v>
                </c:pt>
                <c:pt idx="20108">
                  <c:v>27.927777777777798</c:v>
                </c:pt>
                <c:pt idx="20109">
                  <c:v>27.929166666666699</c:v>
                </c:pt>
                <c:pt idx="20110">
                  <c:v>27.9305555555556</c:v>
                </c:pt>
                <c:pt idx="20111">
                  <c:v>27.931944444444401</c:v>
                </c:pt>
                <c:pt idx="20112">
                  <c:v>27.933333333333302</c:v>
                </c:pt>
                <c:pt idx="20113">
                  <c:v>27.934722222222199</c:v>
                </c:pt>
                <c:pt idx="20114">
                  <c:v>27.936111111111099</c:v>
                </c:pt>
                <c:pt idx="20115">
                  <c:v>27.9375</c:v>
                </c:pt>
                <c:pt idx="20116">
                  <c:v>27.938888888888901</c:v>
                </c:pt>
                <c:pt idx="20117">
                  <c:v>27.940277777777801</c:v>
                </c:pt>
                <c:pt idx="20118">
                  <c:v>27.941666666666698</c:v>
                </c:pt>
                <c:pt idx="20119">
                  <c:v>27.943055555555599</c:v>
                </c:pt>
                <c:pt idx="20120">
                  <c:v>27.9444444444444</c:v>
                </c:pt>
                <c:pt idx="20121">
                  <c:v>27.945833333333301</c:v>
                </c:pt>
                <c:pt idx="20122">
                  <c:v>27.947222222222202</c:v>
                </c:pt>
                <c:pt idx="20123">
                  <c:v>27.948611111111099</c:v>
                </c:pt>
                <c:pt idx="20124">
                  <c:v>27.95</c:v>
                </c:pt>
                <c:pt idx="20125">
                  <c:v>27.9513888888889</c:v>
                </c:pt>
                <c:pt idx="20126">
                  <c:v>27.952777777777801</c:v>
                </c:pt>
                <c:pt idx="20127">
                  <c:v>27.954166666666701</c:v>
                </c:pt>
                <c:pt idx="20128">
                  <c:v>27.955555555555598</c:v>
                </c:pt>
                <c:pt idx="20129">
                  <c:v>27.9569444444444</c:v>
                </c:pt>
                <c:pt idx="20130">
                  <c:v>27.9583333333333</c:v>
                </c:pt>
                <c:pt idx="20131">
                  <c:v>27.959722222222201</c:v>
                </c:pt>
                <c:pt idx="20132">
                  <c:v>27.961111111111101</c:v>
                </c:pt>
                <c:pt idx="20133">
                  <c:v>27.962499999999999</c:v>
                </c:pt>
                <c:pt idx="20134">
                  <c:v>27.963888888888899</c:v>
                </c:pt>
                <c:pt idx="20135">
                  <c:v>27.9652777777778</c:v>
                </c:pt>
                <c:pt idx="20136">
                  <c:v>27.966666666666701</c:v>
                </c:pt>
                <c:pt idx="20137">
                  <c:v>27.968055555555601</c:v>
                </c:pt>
                <c:pt idx="20138">
                  <c:v>27.969444444444399</c:v>
                </c:pt>
                <c:pt idx="20139">
                  <c:v>27.970833333333299</c:v>
                </c:pt>
                <c:pt idx="20140">
                  <c:v>27.9722222222222</c:v>
                </c:pt>
                <c:pt idx="20141">
                  <c:v>27.973611111111101</c:v>
                </c:pt>
                <c:pt idx="20142">
                  <c:v>27.975000000000001</c:v>
                </c:pt>
                <c:pt idx="20143">
                  <c:v>27.976388888888899</c:v>
                </c:pt>
                <c:pt idx="20144">
                  <c:v>27.977777777777799</c:v>
                </c:pt>
                <c:pt idx="20145">
                  <c:v>27.9791666666667</c:v>
                </c:pt>
                <c:pt idx="20146">
                  <c:v>27.9805555555556</c:v>
                </c:pt>
                <c:pt idx="20147">
                  <c:v>27.981944444444402</c:v>
                </c:pt>
                <c:pt idx="20148">
                  <c:v>27.983333333333299</c:v>
                </c:pt>
                <c:pt idx="20149">
                  <c:v>27.984722222222199</c:v>
                </c:pt>
                <c:pt idx="20150">
                  <c:v>27.9861111111111</c:v>
                </c:pt>
                <c:pt idx="20151">
                  <c:v>27.987500000000001</c:v>
                </c:pt>
                <c:pt idx="20152">
                  <c:v>27.988888888888901</c:v>
                </c:pt>
                <c:pt idx="20153">
                  <c:v>27.990277777777798</c:v>
                </c:pt>
                <c:pt idx="20154">
                  <c:v>27.991666666666699</c:v>
                </c:pt>
                <c:pt idx="20155">
                  <c:v>27.9930555555556</c:v>
                </c:pt>
                <c:pt idx="20156">
                  <c:v>27.994444444444401</c:v>
                </c:pt>
                <c:pt idx="20157">
                  <c:v>27.995833333333302</c:v>
                </c:pt>
                <c:pt idx="20158">
                  <c:v>27.997222222222199</c:v>
                </c:pt>
                <c:pt idx="20159">
                  <c:v>27.998611111111099</c:v>
                </c:pt>
                <c:pt idx="20160">
                  <c:v>28</c:v>
                </c:pt>
                <c:pt idx="20161">
                  <c:v>28.001388888888901</c:v>
                </c:pt>
                <c:pt idx="20162">
                  <c:v>28.002777777777801</c:v>
                </c:pt>
                <c:pt idx="20163">
                  <c:v>28.004166666666698</c:v>
                </c:pt>
                <c:pt idx="20164">
                  <c:v>28.005555555555599</c:v>
                </c:pt>
                <c:pt idx="20165">
                  <c:v>28.0069444444444</c:v>
                </c:pt>
                <c:pt idx="20166">
                  <c:v>28.008333333333301</c:v>
                </c:pt>
                <c:pt idx="20167">
                  <c:v>28.009722222222202</c:v>
                </c:pt>
                <c:pt idx="20168">
                  <c:v>28.011111111111099</c:v>
                </c:pt>
                <c:pt idx="20169">
                  <c:v>28.012499999999999</c:v>
                </c:pt>
                <c:pt idx="20170">
                  <c:v>28.0138888888889</c:v>
                </c:pt>
                <c:pt idx="20171">
                  <c:v>28.015277777777801</c:v>
                </c:pt>
                <c:pt idx="20172">
                  <c:v>28.016666666666701</c:v>
                </c:pt>
                <c:pt idx="20173">
                  <c:v>28.018055555555598</c:v>
                </c:pt>
                <c:pt idx="20174">
                  <c:v>28.0194444444444</c:v>
                </c:pt>
                <c:pt idx="20175">
                  <c:v>28.0208333333333</c:v>
                </c:pt>
                <c:pt idx="20176">
                  <c:v>28.022222222222201</c:v>
                </c:pt>
                <c:pt idx="20177">
                  <c:v>28.023611111111101</c:v>
                </c:pt>
                <c:pt idx="20178">
                  <c:v>28.024999999999999</c:v>
                </c:pt>
                <c:pt idx="20179">
                  <c:v>28.026388888888899</c:v>
                </c:pt>
                <c:pt idx="20180">
                  <c:v>28.0277777777778</c:v>
                </c:pt>
                <c:pt idx="20181">
                  <c:v>28.029166666666701</c:v>
                </c:pt>
                <c:pt idx="20182">
                  <c:v>28.030555555555601</c:v>
                </c:pt>
                <c:pt idx="20183">
                  <c:v>28.031944444444399</c:v>
                </c:pt>
                <c:pt idx="20184">
                  <c:v>28.033333333333299</c:v>
                </c:pt>
                <c:pt idx="20185">
                  <c:v>28.0347222222222</c:v>
                </c:pt>
                <c:pt idx="20186">
                  <c:v>28.036111111111101</c:v>
                </c:pt>
                <c:pt idx="20187">
                  <c:v>28.037500000000001</c:v>
                </c:pt>
                <c:pt idx="20188">
                  <c:v>28.038888888888899</c:v>
                </c:pt>
                <c:pt idx="20189">
                  <c:v>28.040277777777799</c:v>
                </c:pt>
                <c:pt idx="20190">
                  <c:v>28.0416666666667</c:v>
                </c:pt>
                <c:pt idx="20191">
                  <c:v>28.0430555555556</c:v>
                </c:pt>
                <c:pt idx="20192">
                  <c:v>28.044444444444402</c:v>
                </c:pt>
                <c:pt idx="20193">
                  <c:v>28.045833333333299</c:v>
                </c:pt>
                <c:pt idx="20194">
                  <c:v>28.047222222222199</c:v>
                </c:pt>
                <c:pt idx="20195">
                  <c:v>28.0486111111111</c:v>
                </c:pt>
                <c:pt idx="20196">
                  <c:v>28.05</c:v>
                </c:pt>
                <c:pt idx="20197">
                  <c:v>28.051388888888901</c:v>
                </c:pt>
                <c:pt idx="20198">
                  <c:v>28.052777777777798</c:v>
                </c:pt>
                <c:pt idx="20199">
                  <c:v>28.054166666666699</c:v>
                </c:pt>
                <c:pt idx="20200">
                  <c:v>28.0555555555556</c:v>
                </c:pt>
                <c:pt idx="20201">
                  <c:v>28.056944444444401</c:v>
                </c:pt>
                <c:pt idx="20202">
                  <c:v>28.058333333333302</c:v>
                </c:pt>
                <c:pt idx="20203">
                  <c:v>28.059722222222199</c:v>
                </c:pt>
                <c:pt idx="20204">
                  <c:v>28.061111111111099</c:v>
                </c:pt>
                <c:pt idx="20205">
                  <c:v>28.0625</c:v>
                </c:pt>
                <c:pt idx="20206">
                  <c:v>28.063888888888901</c:v>
                </c:pt>
                <c:pt idx="20207">
                  <c:v>28.065277777777801</c:v>
                </c:pt>
                <c:pt idx="20208">
                  <c:v>28.066666666666698</c:v>
                </c:pt>
                <c:pt idx="20209">
                  <c:v>28.068055555555599</c:v>
                </c:pt>
                <c:pt idx="20210">
                  <c:v>28.0694444444444</c:v>
                </c:pt>
                <c:pt idx="20211">
                  <c:v>28.070833333333301</c:v>
                </c:pt>
                <c:pt idx="20212">
                  <c:v>28.072222222222202</c:v>
                </c:pt>
                <c:pt idx="20213">
                  <c:v>28.073611111111099</c:v>
                </c:pt>
                <c:pt idx="20214">
                  <c:v>28.074999999999999</c:v>
                </c:pt>
                <c:pt idx="20215">
                  <c:v>28.0763888888889</c:v>
                </c:pt>
                <c:pt idx="20216">
                  <c:v>28.077777777777801</c:v>
                </c:pt>
                <c:pt idx="20217">
                  <c:v>28.079166666666701</c:v>
                </c:pt>
                <c:pt idx="20218">
                  <c:v>28.080555555555598</c:v>
                </c:pt>
                <c:pt idx="20219">
                  <c:v>28.0819444444444</c:v>
                </c:pt>
                <c:pt idx="20220">
                  <c:v>28.0833333333333</c:v>
                </c:pt>
                <c:pt idx="20221">
                  <c:v>28.084722222222201</c:v>
                </c:pt>
                <c:pt idx="20222">
                  <c:v>28.086111111111101</c:v>
                </c:pt>
                <c:pt idx="20223">
                  <c:v>28.087499999999999</c:v>
                </c:pt>
                <c:pt idx="20224">
                  <c:v>28.088888888888899</c:v>
                </c:pt>
                <c:pt idx="20225">
                  <c:v>28.0902777777778</c:v>
                </c:pt>
                <c:pt idx="20226">
                  <c:v>28.091666666666701</c:v>
                </c:pt>
                <c:pt idx="20227">
                  <c:v>28.093055555555601</c:v>
                </c:pt>
                <c:pt idx="20228">
                  <c:v>28.094444444444399</c:v>
                </c:pt>
                <c:pt idx="20229">
                  <c:v>28.095833333333299</c:v>
                </c:pt>
                <c:pt idx="20230">
                  <c:v>28.0972222222222</c:v>
                </c:pt>
                <c:pt idx="20231">
                  <c:v>28.098611111111101</c:v>
                </c:pt>
                <c:pt idx="20232">
                  <c:v>28.1</c:v>
                </c:pt>
                <c:pt idx="20233">
                  <c:v>28.101388888888899</c:v>
                </c:pt>
                <c:pt idx="20234">
                  <c:v>28.102777777777799</c:v>
                </c:pt>
                <c:pt idx="20235">
                  <c:v>28.1041666666667</c:v>
                </c:pt>
                <c:pt idx="20236">
                  <c:v>28.1055555555556</c:v>
                </c:pt>
                <c:pt idx="20237">
                  <c:v>28.106944444444402</c:v>
                </c:pt>
                <c:pt idx="20238">
                  <c:v>28.108333333333299</c:v>
                </c:pt>
                <c:pt idx="20239">
                  <c:v>28.109722222222199</c:v>
                </c:pt>
                <c:pt idx="20240">
                  <c:v>28.1111111111111</c:v>
                </c:pt>
                <c:pt idx="20241">
                  <c:v>28.112500000000001</c:v>
                </c:pt>
                <c:pt idx="20242">
                  <c:v>28.113888888888901</c:v>
                </c:pt>
                <c:pt idx="20243">
                  <c:v>28.115277777777798</c:v>
                </c:pt>
                <c:pt idx="20244">
                  <c:v>28.116666666666699</c:v>
                </c:pt>
                <c:pt idx="20245">
                  <c:v>28.1180555555556</c:v>
                </c:pt>
                <c:pt idx="20246">
                  <c:v>28.119444444444401</c:v>
                </c:pt>
                <c:pt idx="20247">
                  <c:v>28.120833333333302</c:v>
                </c:pt>
                <c:pt idx="20248">
                  <c:v>28.122222222222199</c:v>
                </c:pt>
                <c:pt idx="20249">
                  <c:v>28.123611111111099</c:v>
                </c:pt>
                <c:pt idx="20250">
                  <c:v>28.125</c:v>
                </c:pt>
                <c:pt idx="20251">
                  <c:v>28.126388888888901</c:v>
                </c:pt>
                <c:pt idx="20252">
                  <c:v>28.127777777777801</c:v>
                </c:pt>
                <c:pt idx="20253">
                  <c:v>28.129166666666698</c:v>
                </c:pt>
                <c:pt idx="20254">
                  <c:v>28.130555555555599</c:v>
                </c:pt>
                <c:pt idx="20255">
                  <c:v>28.1319444444444</c:v>
                </c:pt>
                <c:pt idx="20256">
                  <c:v>28.133333333333301</c:v>
                </c:pt>
                <c:pt idx="20257">
                  <c:v>28.134722222222202</c:v>
                </c:pt>
                <c:pt idx="20258">
                  <c:v>28.136111111111099</c:v>
                </c:pt>
                <c:pt idx="20259">
                  <c:v>28.137499999999999</c:v>
                </c:pt>
                <c:pt idx="20260">
                  <c:v>28.1388888888889</c:v>
                </c:pt>
                <c:pt idx="20261">
                  <c:v>28.140277777777801</c:v>
                </c:pt>
                <c:pt idx="20262">
                  <c:v>28.141666666666701</c:v>
                </c:pt>
                <c:pt idx="20263">
                  <c:v>28.143055555555598</c:v>
                </c:pt>
                <c:pt idx="20264">
                  <c:v>28.1444444444444</c:v>
                </c:pt>
                <c:pt idx="20265">
                  <c:v>28.1458333333333</c:v>
                </c:pt>
                <c:pt idx="20266">
                  <c:v>28.147222222222201</c:v>
                </c:pt>
                <c:pt idx="20267">
                  <c:v>28.148611111111101</c:v>
                </c:pt>
                <c:pt idx="20268">
                  <c:v>28.15</c:v>
                </c:pt>
                <c:pt idx="20269">
                  <c:v>28.151388888888899</c:v>
                </c:pt>
                <c:pt idx="20270">
                  <c:v>28.1527777777778</c:v>
                </c:pt>
                <c:pt idx="20271">
                  <c:v>28.154166666666701</c:v>
                </c:pt>
                <c:pt idx="20272">
                  <c:v>28.155555555555601</c:v>
                </c:pt>
                <c:pt idx="20273">
                  <c:v>28.156944444444399</c:v>
                </c:pt>
                <c:pt idx="20274">
                  <c:v>28.158333333333299</c:v>
                </c:pt>
                <c:pt idx="20275">
                  <c:v>28.1597222222222</c:v>
                </c:pt>
                <c:pt idx="20276">
                  <c:v>28.161111111111101</c:v>
                </c:pt>
                <c:pt idx="20277">
                  <c:v>28.162500000000001</c:v>
                </c:pt>
                <c:pt idx="20278">
                  <c:v>28.163888888888899</c:v>
                </c:pt>
                <c:pt idx="20279">
                  <c:v>28.165277777777799</c:v>
                </c:pt>
                <c:pt idx="20280">
                  <c:v>28.1666666666667</c:v>
                </c:pt>
                <c:pt idx="20281">
                  <c:v>28.1680555555556</c:v>
                </c:pt>
                <c:pt idx="20282">
                  <c:v>28.169444444444402</c:v>
                </c:pt>
                <c:pt idx="20283">
                  <c:v>28.170833333333299</c:v>
                </c:pt>
                <c:pt idx="20284">
                  <c:v>28.172222222222199</c:v>
                </c:pt>
                <c:pt idx="20285">
                  <c:v>28.1736111111111</c:v>
                </c:pt>
                <c:pt idx="20286">
                  <c:v>28.175000000000001</c:v>
                </c:pt>
                <c:pt idx="20287">
                  <c:v>28.176388888888901</c:v>
                </c:pt>
                <c:pt idx="20288">
                  <c:v>28.177777777777798</c:v>
                </c:pt>
                <c:pt idx="20289">
                  <c:v>28.179166666666699</c:v>
                </c:pt>
                <c:pt idx="20290">
                  <c:v>28.1805555555556</c:v>
                </c:pt>
                <c:pt idx="20291">
                  <c:v>28.181944444444401</c:v>
                </c:pt>
                <c:pt idx="20292">
                  <c:v>28.183333333333302</c:v>
                </c:pt>
                <c:pt idx="20293">
                  <c:v>28.184722222222199</c:v>
                </c:pt>
                <c:pt idx="20294">
                  <c:v>28.186111111111099</c:v>
                </c:pt>
                <c:pt idx="20295">
                  <c:v>28.1875</c:v>
                </c:pt>
                <c:pt idx="20296">
                  <c:v>28.188888888888901</c:v>
                </c:pt>
                <c:pt idx="20297">
                  <c:v>28.190277777777801</c:v>
                </c:pt>
                <c:pt idx="20298">
                  <c:v>28.191666666666698</c:v>
                </c:pt>
                <c:pt idx="20299">
                  <c:v>28.193055555555599</c:v>
                </c:pt>
                <c:pt idx="20300">
                  <c:v>28.1944444444444</c:v>
                </c:pt>
                <c:pt idx="20301">
                  <c:v>28.195833333333301</c:v>
                </c:pt>
                <c:pt idx="20302">
                  <c:v>28.197222222222202</c:v>
                </c:pt>
                <c:pt idx="20303">
                  <c:v>28.198611111111099</c:v>
                </c:pt>
                <c:pt idx="20304">
                  <c:v>28.2</c:v>
                </c:pt>
                <c:pt idx="20305">
                  <c:v>28.2013888888889</c:v>
                </c:pt>
                <c:pt idx="20306">
                  <c:v>28.202777777777801</c:v>
                </c:pt>
                <c:pt idx="20307">
                  <c:v>28.204166666666701</c:v>
                </c:pt>
                <c:pt idx="20308">
                  <c:v>28.205555555555598</c:v>
                </c:pt>
                <c:pt idx="20309">
                  <c:v>28.2069444444444</c:v>
                </c:pt>
                <c:pt idx="20310">
                  <c:v>28.2083333333333</c:v>
                </c:pt>
                <c:pt idx="20311">
                  <c:v>28.209722222222201</c:v>
                </c:pt>
                <c:pt idx="20312">
                  <c:v>28.211111111111101</c:v>
                </c:pt>
                <c:pt idx="20313">
                  <c:v>28.212499999999999</c:v>
                </c:pt>
                <c:pt idx="20314">
                  <c:v>28.213888888888899</c:v>
                </c:pt>
                <c:pt idx="20315">
                  <c:v>28.2152777777778</c:v>
                </c:pt>
                <c:pt idx="20316">
                  <c:v>28.216666666666701</c:v>
                </c:pt>
                <c:pt idx="20317">
                  <c:v>28.218055555555601</c:v>
                </c:pt>
                <c:pt idx="20318">
                  <c:v>28.219444444444399</c:v>
                </c:pt>
                <c:pt idx="20319">
                  <c:v>28.220833333333299</c:v>
                </c:pt>
                <c:pt idx="20320">
                  <c:v>28.2222222222222</c:v>
                </c:pt>
                <c:pt idx="20321">
                  <c:v>28.223611111111101</c:v>
                </c:pt>
                <c:pt idx="20322">
                  <c:v>28.225000000000001</c:v>
                </c:pt>
                <c:pt idx="20323">
                  <c:v>28.226388888888899</c:v>
                </c:pt>
                <c:pt idx="20324">
                  <c:v>28.227777777777799</c:v>
                </c:pt>
                <c:pt idx="20325">
                  <c:v>28.2291666666667</c:v>
                </c:pt>
                <c:pt idx="20326">
                  <c:v>28.2305555555556</c:v>
                </c:pt>
                <c:pt idx="20327">
                  <c:v>28.231944444444402</c:v>
                </c:pt>
                <c:pt idx="20328">
                  <c:v>28.233333333333299</c:v>
                </c:pt>
                <c:pt idx="20329">
                  <c:v>28.234722222222199</c:v>
                </c:pt>
                <c:pt idx="20330">
                  <c:v>28.2361111111111</c:v>
                </c:pt>
                <c:pt idx="20331">
                  <c:v>28.237500000000001</c:v>
                </c:pt>
                <c:pt idx="20332">
                  <c:v>28.238888888888901</c:v>
                </c:pt>
                <c:pt idx="20333">
                  <c:v>28.240277777777798</c:v>
                </c:pt>
                <c:pt idx="20334">
                  <c:v>28.241666666666699</c:v>
                </c:pt>
                <c:pt idx="20335">
                  <c:v>28.2430555555556</c:v>
                </c:pt>
                <c:pt idx="20336">
                  <c:v>28.244444444444401</c:v>
                </c:pt>
                <c:pt idx="20337">
                  <c:v>28.245833333333302</c:v>
                </c:pt>
                <c:pt idx="20338">
                  <c:v>28.247222222222199</c:v>
                </c:pt>
                <c:pt idx="20339">
                  <c:v>28.248611111111099</c:v>
                </c:pt>
                <c:pt idx="20340">
                  <c:v>28.25</c:v>
                </c:pt>
                <c:pt idx="20341">
                  <c:v>28.251388888888901</c:v>
                </c:pt>
                <c:pt idx="20342">
                  <c:v>28.252777777777801</c:v>
                </c:pt>
                <c:pt idx="20343">
                  <c:v>28.254166666666698</c:v>
                </c:pt>
                <c:pt idx="20344">
                  <c:v>28.255555555555599</c:v>
                </c:pt>
                <c:pt idx="20345">
                  <c:v>28.2569444444444</c:v>
                </c:pt>
                <c:pt idx="20346">
                  <c:v>28.258333333333301</c:v>
                </c:pt>
                <c:pt idx="20347">
                  <c:v>28.259722222222202</c:v>
                </c:pt>
                <c:pt idx="20348">
                  <c:v>28.261111111111099</c:v>
                </c:pt>
                <c:pt idx="20349">
                  <c:v>28.262499999999999</c:v>
                </c:pt>
                <c:pt idx="20350">
                  <c:v>28.2638888888889</c:v>
                </c:pt>
                <c:pt idx="20351">
                  <c:v>28.265277777777801</c:v>
                </c:pt>
                <c:pt idx="20352">
                  <c:v>28.266666666666701</c:v>
                </c:pt>
                <c:pt idx="20353">
                  <c:v>28.268055555555598</c:v>
                </c:pt>
                <c:pt idx="20354">
                  <c:v>28.2694444444444</c:v>
                </c:pt>
                <c:pt idx="20355">
                  <c:v>28.2708333333333</c:v>
                </c:pt>
                <c:pt idx="20356">
                  <c:v>28.272222222222201</c:v>
                </c:pt>
                <c:pt idx="20357">
                  <c:v>28.273611111111101</c:v>
                </c:pt>
                <c:pt idx="20358">
                  <c:v>28.274999999999999</c:v>
                </c:pt>
                <c:pt idx="20359">
                  <c:v>28.276388888888899</c:v>
                </c:pt>
                <c:pt idx="20360">
                  <c:v>28.2777777777778</c:v>
                </c:pt>
                <c:pt idx="20361">
                  <c:v>28.279166666666701</c:v>
                </c:pt>
                <c:pt idx="20362">
                  <c:v>28.280555555555601</c:v>
                </c:pt>
                <c:pt idx="20363">
                  <c:v>28.281944444444399</c:v>
                </c:pt>
                <c:pt idx="20364">
                  <c:v>28.283333333333299</c:v>
                </c:pt>
                <c:pt idx="20365">
                  <c:v>28.2847222222222</c:v>
                </c:pt>
                <c:pt idx="20366">
                  <c:v>28.286111111111101</c:v>
                </c:pt>
                <c:pt idx="20367">
                  <c:v>28.287500000000001</c:v>
                </c:pt>
                <c:pt idx="20368">
                  <c:v>28.288888888888899</c:v>
                </c:pt>
                <c:pt idx="20369">
                  <c:v>28.290277777777799</c:v>
                </c:pt>
                <c:pt idx="20370">
                  <c:v>28.2916666666667</c:v>
                </c:pt>
                <c:pt idx="20371">
                  <c:v>28.2930555555556</c:v>
                </c:pt>
                <c:pt idx="20372">
                  <c:v>28.294444444444402</c:v>
                </c:pt>
                <c:pt idx="20373">
                  <c:v>28.295833333333299</c:v>
                </c:pt>
                <c:pt idx="20374">
                  <c:v>28.297222222222199</c:v>
                </c:pt>
                <c:pt idx="20375">
                  <c:v>28.2986111111111</c:v>
                </c:pt>
                <c:pt idx="20376">
                  <c:v>28.3</c:v>
                </c:pt>
                <c:pt idx="20377">
                  <c:v>28.301388888888901</c:v>
                </c:pt>
                <c:pt idx="20378">
                  <c:v>28.302777777777798</c:v>
                </c:pt>
                <c:pt idx="20379">
                  <c:v>28.304166666666699</c:v>
                </c:pt>
                <c:pt idx="20380">
                  <c:v>28.3055555555556</c:v>
                </c:pt>
                <c:pt idx="20381">
                  <c:v>28.306944444444401</c:v>
                </c:pt>
                <c:pt idx="20382">
                  <c:v>28.308333333333302</c:v>
                </c:pt>
                <c:pt idx="20383">
                  <c:v>28.309722222222199</c:v>
                </c:pt>
                <c:pt idx="20384">
                  <c:v>28.311111111111099</c:v>
                </c:pt>
                <c:pt idx="20385">
                  <c:v>28.3125</c:v>
                </c:pt>
                <c:pt idx="20386">
                  <c:v>28.313888888888901</c:v>
                </c:pt>
                <c:pt idx="20387">
                  <c:v>28.315277777777801</c:v>
                </c:pt>
                <c:pt idx="20388">
                  <c:v>28.316666666666698</c:v>
                </c:pt>
                <c:pt idx="20389">
                  <c:v>28.318055555555599</c:v>
                </c:pt>
                <c:pt idx="20390">
                  <c:v>28.3194444444444</c:v>
                </c:pt>
                <c:pt idx="20391">
                  <c:v>28.320833333333301</c:v>
                </c:pt>
                <c:pt idx="20392">
                  <c:v>28.322222222222202</c:v>
                </c:pt>
                <c:pt idx="20393">
                  <c:v>28.323611111111099</c:v>
                </c:pt>
                <c:pt idx="20394">
                  <c:v>28.324999999999999</c:v>
                </c:pt>
                <c:pt idx="20395">
                  <c:v>28.3263888888889</c:v>
                </c:pt>
                <c:pt idx="20396">
                  <c:v>28.327777777777801</c:v>
                </c:pt>
                <c:pt idx="20397">
                  <c:v>28.329166666666701</c:v>
                </c:pt>
                <c:pt idx="20398">
                  <c:v>28.330555555555598</c:v>
                </c:pt>
                <c:pt idx="20399">
                  <c:v>28.3319444444444</c:v>
                </c:pt>
                <c:pt idx="20400">
                  <c:v>28.3333333333333</c:v>
                </c:pt>
                <c:pt idx="20401">
                  <c:v>28.334722222222201</c:v>
                </c:pt>
                <c:pt idx="20402">
                  <c:v>28.336111111111101</c:v>
                </c:pt>
                <c:pt idx="20403">
                  <c:v>28.337499999999999</c:v>
                </c:pt>
                <c:pt idx="20404">
                  <c:v>28.338888888888899</c:v>
                </c:pt>
                <c:pt idx="20405">
                  <c:v>28.3402777777778</c:v>
                </c:pt>
                <c:pt idx="20406">
                  <c:v>28.341666666666701</c:v>
                </c:pt>
                <c:pt idx="20407">
                  <c:v>28.343055555555601</c:v>
                </c:pt>
                <c:pt idx="20408">
                  <c:v>28.344444444444399</c:v>
                </c:pt>
                <c:pt idx="20409">
                  <c:v>28.345833333333299</c:v>
                </c:pt>
                <c:pt idx="20410">
                  <c:v>28.3472222222222</c:v>
                </c:pt>
                <c:pt idx="20411">
                  <c:v>28.348611111111101</c:v>
                </c:pt>
                <c:pt idx="20412">
                  <c:v>28.35</c:v>
                </c:pt>
                <c:pt idx="20413">
                  <c:v>28.351388888888899</c:v>
                </c:pt>
                <c:pt idx="20414">
                  <c:v>28.352777777777799</c:v>
                </c:pt>
                <c:pt idx="20415">
                  <c:v>28.3541666666667</c:v>
                </c:pt>
                <c:pt idx="20416">
                  <c:v>28.3555555555556</c:v>
                </c:pt>
                <c:pt idx="20417">
                  <c:v>28.356944444444402</c:v>
                </c:pt>
                <c:pt idx="20418">
                  <c:v>28.358333333333299</c:v>
                </c:pt>
                <c:pt idx="20419">
                  <c:v>28.359722222222199</c:v>
                </c:pt>
                <c:pt idx="20420">
                  <c:v>28.3611111111111</c:v>
                </c:pt>
                <c:pt idx="20421">
                  <c:v>28.362500000000001</c:v>
                </c:pt>
                <c:pt idx="20422">
                  <c:v>28.363888888888901</c:v>
                </c:pt>
                <c:pt idx="20423">
                  <c:v>28.365277777777798</c:v>
                </c:pt>
                <c:pt idx="20424">
                  <c:v>28.366666666666699</c:v>
                </c:pt>
                <c:pt idx="20425">
                  <c:v>28.3680555555556</c:v>
                </c:pt>
                <c:pt idx="20426">
                  <c:v>28.369444444444401</c:v>
                </c:pt>
                <c:pt idx="20427">
                  <c:v>28.370833333333302</c:v>
                </c:pt>
                <c:pt idx="20428">
                  <c:v>28.372222222222199</c:v>
                </c:pt>
                <c:pt idx="20429">
                  <c:v>28.373611111111099</c:v>
                </c:pt>
                <c:pt idx="20430">
                  <c:v>28.375</c:v>
                </c:pt>
                <c:pt idx="20431">
                  <c:v>28.376388888888901</c:v>
                </c:pt>
                <c:pt idx="20432">
                  <c:v>28.377777777777801</c:v>
                </c:pt>
                <c:pt idx="20433">
                  <c:v>28.379166666666698</c:v>
                </c:pt>
                <c:pt idx="20434">
                  <c:v>28.380555555555599</c:v>
                </c:pt>
                <c:pt idx="20435">
                  <c:v>28.3819444444444</c:v>
                </c:pt>
                <c:pt idx="20436">
                  <c:v>28.383333333333301</c:v>
                </c:pt>
                <c:pt idx="20437">
                  <c:v>28.384722222222202</c:v>
                </c:pt>
                <c:pt idx="20438">
                  <c:v>28.386111111111099</c:v>
                </c:pt>
                <c:pt idx="20439">
                  <c:v>28.387499999999999</c:v>
                </c:pt>
                <c:pt idx="20440">
                  <c:v>28.3888888888889</c:v>
                </c:pt>
                <c:pt idx="20441">
                  <c:v>28.390277777777801</c:v>
                </c:pt>
                <c:pt idx="20442">
                  <c:v>28.391666666666701</c:v>
                </c:pt>
                <c:pt idx="20443">
                  <c:v>28.393055555555598</c:v>
                </c:pt>
                <c:pt idx="20444">
                  <c:v>28.3944444444444</c:v>
                </c:pt>
                <c:pt idx="20445">
                  <c:v>28.3958333333333</c:v>
                </c:pt>
                <c:pt idx="20446">
                  <c:v>28.397222222222201</c:v>
                </c:pt>
                <c:pt idx="20447">
                  <c:v>28.398611111111101</c:v>
                </c:pt>
                <c:pt idx="20448">
                  <c:v>28.4</c:v>
                </c:pt>
                <c:pt idx="20449">
                  <c:v>28.401388888888899</c:v>
                </c:pt>
                <c:pt idx="20450">
                  <c:v>28.4027777777778</c:v>
                </c:pt>
                <c:pt idx="20451">
                  <c:v>28.404166666666701</c:v>
                </c:pt>
                <c:pt idx="20452">
                  <c:v>28.405555555555601</c:v>
                </c:pt>
                <c:pt idx="20453">
                  <c:v>28.406944444444399</c:v>
                </c:pt>
                <c:pt idx="20454">
                  <c:v>28.408333333333299</c:v>
                </c:pt>
                <c:pt idx="20455">
                  <c:v>28.4097222222222</c:v>
                </c:pt>
                <c:pt idx="20456">
                  <c:v>28.411111111111101</c:v>
                </c:pt>
                <c:pt idx="20457">
                  <c:v>28.412500000000001</c:v>
                </c:pt>
                <c:pt idx="20458">
                  <c:v>28.413888888888899</c:v>
                </c:pt>
                <c:pt idx="20459">
                  <c:v>28.415277777777799</c:v>
                </c:pt>
                <c:pt idx="20460">
                  <c:v>28.4166666666667</c:v>
                </c:pt>
                <c:pt idx="20461">
                  <c:v>28.4180555555556</c:v>
                </c:pt>
                <c:pt idx="20462">
                  <c:v>28.419444444444402</c:v>
                </c:pt>
                <c:pt idx="20463">
                  <c:v>28.420833333333299</c:v>
                </c:pt>
                <c:pt idx="20464">
                  <c:v>28.422222222222199</c:v>
                </c:pt>
                <c:pt idx="20465">
                  <c:v>28.4236111111111</c:v>
                </c:pt>
                <c:pt idx="20466">
                  <c:v>28.425000000000001</c:v>
                </c:pt>
                <c:pt idx="20467">
                  <c:v>28.426388888888901</c:v>
                </c:pt>
                <c:pt idx="20468">
                  <c:v>28.427777777777798</c:v>
                </c:pt>
                <c:pt idx="20469">
                  <c:v>28.429166666666699</c:v>
                </c:pt>
                <c:pt idx="20470">
                  <c:v>28.4305555555556</c:v>
                </c:pt>
                <c:pt idx="20471">
                  <c:v>28.431944444444401</c:v>
                </c:pt>
                <c:pt idx="20472">
                  <c:v>28.433333333333302</c:v>
                </c:pt>
                <c:pt idx="20473">
                  <c:v>28.434722222222199</c:v>
                </c:pt>
                <c:pt idx="20474">
                  <c:v>28.436111111111099</c:v>
                </c:pt>
                <c:pt idx="20475">
                  <c:v>28.4375</c:v>
                </c:pt>
                <c:pt idx="20476">
                  <c:v>28.438888888888901</c:v>
                </c:pt>
                <c:pt idx="20477">
                  <c:v>28.440277777777801</c:v>
                </c:pt>
                <c:pt idx="20478">
                  <c:v>28.441666666666698</c:v>
                </c:pt>
                <c:pt idx="20479">
                  <c:v>28.443055555555599</c:v>
                </c:pt>
                <c:pt idx="20480">
                  <c:v>28.4444444444444</c:v>
                </c:pt>
                <c:pt idx="20481">
                  <c:v>28.445833333333301</c:v>
                </c:pt>
                <c:pt idx="20482">
                  <c:v>28.447222222222202</c:v>
                </c:pt>
                <c:pt idx="20483">
                  <c:v>28.448611111111099</c:v>
                </c:pt>
                <c:pt idx="20484">
                  <c:v>28.45</c:v>
                </c:pt>
                <c:pt idx="20485">
                  <c:v>28.4513888888889</c:v>
                </c:pt>
                <c:pt idx="20486">
                  <c:v>28.452777777777801</c:v>
                </c:pt>
                <c:pt idx="20487">
                  <c:v>28.454166666666701</c:v>
                </c:pt>
                <c:pt idx="20488">
                  <c:v>28.455555555555598</c:v>
                </c:pt>
                <c:pt idx="20489">
                  <c:v>28.4569444444444</c:v>
                </c:pt>
                <c:pt idx="20490">
                  <c:v>28.4583333333333</c:v>
                </c:pt>
                <c:pt idx="20491">
                  <c:v>28.459722222222201</c:v>
                </c:pt>
                <c:pt idx="20492">
                  <c:v>28.461111111111101</c:v>
                </c:pt>
                <c:pt idx="20493">
                  <c:v>28.462499999999999</c:v>
                </c:pt>
                <c:pt idx="20494">
                  <c:v>28.463888888888899</c:v>
                </c:pt>
                <c:pt idx="20495">
                  <c:v>28.4652777777778</c:v>
                </c:pt>
                <c:pt idx="20496">
                  <c:v>28.466666666666701</c:v>
                </c:pt>
                <c:pt idx="20497">
                  <c:v>28.468055555555601</c:v>
                </c:pt>
                <c:pt idx="20498">
                  <c:v>28.469444444444399</c:v>
                </c:pt>
                <c:pt idx="20499">
                  <c:v>28.470833333333299</c:v>
                </c:pt>
                <c:pt idx="20500">
                  <c:v>28.4722222222222</c:v>
                </c:pt>
                <c:pt idx="20501">
                  <c:v>28.473611111111101</c:v>
                </c:pt>
                <c:pt idx="20502">
                  <c:v>28.475000000000001</c:v>
                </c:pt>
                <c:pt idx="20503">
                  <c:v>28.476388888888899</c:v>
                </c:pt>
                <c:pt idx="20504">
                  <c:v>28.477777777777799</c:v>
                </c:pt>
                <c:pt idx="20505">
                  <c:v>28.4791666666667</c:v>
                </c:pt>
                <c:pt idx="20506">
                  <c:v>28.4805555555556</c:v>
                </c:pt>
                <c:pt idx="20507">
                  <c:v>28.481944444444402</c:v>
                </c:pt>
                <c:pt idx="20508">
                  <c:v>28.483333333333299</c:v>
                </c:pt>
                <c:pt idx="20509">
                  <c:v>28.484722222222199</c:v>
                </c:pt>
                <c:pt idx="20510">
                  <c:v>28.4861111111111</c:v>
                </c:pt>
                <c:pt idx="20511">
                  <c:v>28.487500000000001</c:v>
                </c:pt>
                <c:pt idx="20512">
                  <c:v>28.488888888888901</c:v>
                </c:pt>
                <c:pt idx="20513">
                  <c:v>28.490277777777798</c:v>
                </c:pt>
                <c:pt idx="20514">
                  <c:v>28.491666666666699</c:v>
                </c:pt>
                <c:pt idx="20515">
                  <c:v>28.4930555555556</c:v>
                </c:pt>
                <c:pt idx="20516">
                  <c:v>28.494444444444401</c:v>
                </c:pt>
                <c:pt idx="20517">
                  <c:v>28.495833333333302</c:v>
                </c:pt>
                <c:pt idx="20518">
                  <c:v>28.497222222222199</c:v>
                </c:pt>
                <c:pt idx="20519">
                  <c:v>28.498611111111099</c:v>
                </c:pt>
                <c:pt idx="20520">
                  <c:v>28.5</c:v>
                </c:pt>
                <c:pt idx="20521">
                  <c:v>28.501388888888901</c:v>
                </c:pt>
                <c:pt idx="20522">
                  <c:v>28.502777777777801</c:v>
                </c:pt>
                <c:pt idx="20523">
                  <c:v>28.504166666666698</c:v>
                </c:pt>
                <c:pt idx="20524">
                  <c:v>28.505555555555599</c:v>
                </c:pt>
                <c:pt idx="20525">
                  <c:v>28.5069444444444</c:v>
                </c:pt>
                <c:pt idx="20526">
                  <c:v>28.508333333333301</c:v>
                </c:pt>
                <c:pt idx="20527">
                  <c:v>28.509722222222202</c:v>
                </c:pt>
                <c:pt idx="20528">
                  <c:v>28.511111111111099</c:v>
                </c:pt>
                <c:pt idx="20529">
                  <c:v>28.512499999999999</c:v>
                </c:pt>
                <c:pt idx="20530">
                  <c:v>28.5138888888889</c:v>
                </c:pt>
                <c:pt idx="20531">
                  <c:v>28.515277777777801</c:v>
                </c:pt>
                <c:pt idx="20532">
                  <c:v>28.516666666666701</c:v>
                </c:pt>
                <c:pt idx="20533">
                  <c:v>28.518055555555598</c:v>
                </c:pt>
                <c:pt idx="20534">
                  <c:v>28.5194444444444</c:v>
                </c:pt>
                <c:pt idx="20535">
                  <c:v>28.5208333333333</c:v>
                </c:pt>
                <c:pt idx="20536">
                  <c:v>28.522222222222201</c:v>
                </c:pt>
                <c:pt idx="20537">
                  <c:v>28.523611111111101</c:v>
                </c:pt>
                <c:pt idx="20538">
                  <c:v>28.524999999999999</c:v>
                </c:pt>
                <c:pt idx="20539">
                  <c:v>28.526388888888899</c:v>
                </c:pt>
                <c:pt idx="20540">
                  <c:v>28.5277777777778</c:v>
                </c:pt>
                <c:pt idx="20541">
                  <c:v>28.529166666666701</c:v>
                </c:pt>
                <c:pt idx="20542">
                  <c:v>28.530555555555601</c:v>
                </c:pt>
                <c:pt idx="20543">
                  <c:v>28.531944444444399</c:v>
                </c:pt>
                <c:pt idx="20544">
                  <c:v>28.533333333333299</c:v>
                </c:pt>
                <c:pt idx="20545">
                  <c:v>28.5347222222222</c:v>
                </c:pt>
                <c:pt idx="20546">
                  <c:v>28.536111111111101</c:v>
                </c:pt>
                <c:pt idx="20547">
                  <c:v>28.537500000000001</c:v>
                </c:pt>
                <c:pt idx="20548">
                  <c:v>28.538888888888899</c:v>
                </c:pt>
                <c:pt idx="20549">
                  <c:v>28.540277777777799</c:v>
                </c:pt>
                <c:pt idx="20550">
                  <c:v>28.5416666666667</c:v>
                </c:pt>
                <c:pt idx="20551">
                  <c:v>28.5430555555556</c:v>
                </c:pt>
                <c:pt idx="20552">
                  <c:v>28.544444444444402</c:v>
                </c:pt>
                <c:pt idx="20553">
                  <c:v>28.545833333333299</c:v>
                </c:pt>
                <c:pt idx="20554">
                  <c:v>28.547222222222199</c:v>
                </c:pt>
                <c:pt idx="20555">
                  <c:v>28.5486111111111</c:v>
                </c:pt>
                <c:pt idx="20556">
                  <c:v>28.55</c:v>
                </c:pt>
                <c:pt idx="20557">
                  <c:v>28.551388888888901</c:v>
                </c:pt>
                <c:pt idx="20558">
                  <c:v>28.552777777777798</c:v>
                </c:pt>
                <c:pt idx="20559">
                  <c:v>28.554166666666699</c:v>
                </c:pt>
                <c:pt idx="20560">
                  <c:v>28.5555555555556</c:v>
                </c:pt>
                <c:pt idx="20561">
                  <c:v>28.556944444444401</c:v>
                </c:pt>
                <c:pt idx="20562">
                  <c:v>28.558333333333302</c:v>
                </c:pt>
                <c:pt idx="20563">
                  <c:v>28.559722222222199</c:v>
                </c:pt>
                <c:pt idx="20564">
                  <c:v>28.561111111111099</c:v>
                </c:pt>
                <c:pt idx="20565">
                  <c:v>28.5625</c:v>
                </c:pt>
                <c:pt idx="20566">
                  <c:v>28.563888888888901</c:v>
                </c:pt>
                <c:pt idx="20567">
                  <c:v>28.565277777777801</c:v>
                </c:pt>
                <c:pt idx="20568">
                  <c:v>28.566666666666698</c:v>
                </c:pt>
                <c:pt idx="20569">
                  <c:v>28.568055555555599</c:v>
                </c:pt>
                <c:pt idx="20570">
                  <c:v>28.5694444444444</c:v>
                </c:pt>
                <c:pt idx="20571">
                  <c:v>28.570833333333301</c:v>
                </c:pt>
                <c:pt idx="20572">
                  <c:v>28.572222222222202</c:v>
                </c:pt>
                <c:pt idx="20573">
                  <c:v>28.573611111111099</c:v>
                </c:pt>
                <c:pt idx="20574">
                  <c:v>28.574999999999999</c:v>
                </c:pt>
                <c:pt idx="20575">
                  <c:v>28.5763888888889</c:v>
                </c:pt>
                <c:pt idx="20576">
                  <c:v>28.577777777777801</c:v>
                </c:pt>
                <c:pt idx="20577">
                  <c:v>28.579166666666701</c:v>
                </c:pt>
                <c:pt idx="20578">
                  <c:v>28.580555555555598</c:v>
                </c:pt>
                <c:pt idx="20579">
                  <c:v>28.5819444444444</c:v>
                </c:pt>
                <c:pt idx="20580">
                  <c:v>28.5833333333333</c:v>
                </c:pt>
                <c:pt idx="20581">
                  <c:v>28.584722222222201</c:v>
                </c:pt>
                <c:pt idx="20582">
                  <c:v>28.586111111111101</c:v>
                </c:pt>
                <c:pt idx="20583">
                  <c:v>28.587499999999999</c:v>
                </c:pt>
                <c:pt idx="20584">
                  <c:v>28.588888888888899</c:v>
                </c:pt>
                <c:pt idx="20585">
                  <c:v>28.5902777777778</c:v>
                </c:pt>
                <c:pt idx="20586">
                  <c:v>28.591666666666701</c:v>
                </c:pt>
                <c:pt idx="20587">
                  <c:v>28.593055555555601</c:v>
                </c:pt>
                <c:pt idx="20588">
                  <c:v>28.594444444444399</c:v>
                </c:pt>
                <c:pt idx="20589">
                  <c:v>28.595833333333299</c:v>
                </c:pt>
                <c:pt idx="20590">
                  <c:v>28.5972222222222</c:v>
                </c:pt>
                <c:pt idx="20591">
                  <c:v>28.598611111111101</c:v>
                </c:pt>
                <c:pt idx="20592">
                  <c:v>28.6</c:v>
                </c:pt>
                <c:pt idx="20593">
                  <c:v>28.601388888888899</c:v>
                </c:pt>
                <c:pt idx="20594">
                  <c:v>28.602777777777799</c:v>
                </c:pt>
                <c:pt idx="20595">
                  <c:v>28.6041666666667</c:v>
                </c:pt>
                <c:pt idx="20596">
                  <c:v>28.6055555555556</c:v>
                </c:pt>
                <c:pt idx="20597">
                  <c:v>28.606944444444402</c:v>
                </c:pt>
                <c:pt idx="20598">
                  <c:v>28.608333333333299</c:v>
                </c:pt>
                <c:pt idx="20599">
                  <c:v>28.609722222222199</c:v>
                </c:pt>
                <c:pt idx="20600">
                  <c:v>28.6111111111111</c:v>
                </c:pt>
                <c:pt idx="20601">
                  <c:v>28.612500000000001</c:v>
                </c:pt>
                <c:pt idx="20602">
                  <c:v>28.613888888888901</c:v>
                </c:pt>
                <c:pt idx="20603">
                  <c:v>28.615277777777798</c:v>
                </c:pt>
                <c:pt idx="20604">
                  <c:v>28.616666666666699</c:v>
                </c:pt>
                <c:pt idx="20605">
                  <c:v>28.6180555555556</c:v>
                </c:pt>
                <c:pt idx="20606">
                  <c:v>28.619444444444401</c:v>
                </c:pt>
                <c:pt idx="20607">
                  <c:v>28.620833333333302</c:v>
                </c:pt>
                <c:pt idx="20608">
                  <c:v>28.622222222222199</c:v>
                </c:pt>
                <c:pt idx="20609">
                  <c:v>28.623611111111099</c:v>
                </c:pt>
                <c:pt idx="20610">
                  <c:v>28.625</c:v>
                </c:pt>
                <c:pt idx="20611">
                  <c:v>28.626388888888901</c:v>
                </c:pt>
                <c:pt idx="20612">
                  <c:v>28.627777777777801</c:v>
                </c:pt>
                <c:pt idx="20613">
                  <c:v>28.629166666666698</c:v>
                </c:pt>
                <c:pt idx="20614">
                  <c:v>28.630555555555599</c:v>
                </c:pt>
                <c:pt idx="20615">
                  <c:v>28.6319444444444</c:v>
                </c:pt>
                <c:pt idx="20616">
                  <c:v>28.633333333333301</c:v>
                </c:pt>
                <c:pt idx="20617">
                  <c:v>28.634722222222202</c:v>
                </c:pt>
                <c:pt idx="20618">
                  <c:v>28.636111111111099</c:v>
                </c:pt>
                <c:pt idx="20619">
                  <c:v>28.637499999999999</c:v>
                </c:pt>
                <c:pt idx="20620">
                  <c:v>28.6388888888889</c:v>
                </c:pt>
                <c:pt idx="20621">
                  <c:v>28.640277777777801</c:v>
                </c:pt>
                <c:pt idx="20622">
                  <c:v>28.641666666666701</c:v>
                </c:pt>
                <c:pt idx="20623">
                  <c:v>28.643055555555598</c:v>
                </c:pt>
                <c:pt idx="20624">
                  <c:v>28.6444444444444</c:v>
                </c:pt>
                <c:pt idx="20625">
                  <c:v>28.6458333333333</c:v>
                </c:pt>
                <c:pt idx="20626">
                  <c:v>28.647222222222201</c:v>
                </c:pt>
                <c:pt idx="20627">
                  <c:v>28.648611111111101</c:v>
                </c:pt>
                <c:pt idx="20628">
                  <c:v>28.65</c:v>
                </c:pt>
                <c:pt idx="20629">
                  <c:v>28.651388888888899</c:v>
                </c:pt>
                <c:pt idx="20630">
                  <c:v>28.6527777777778</c:v>
                </c:pt>
                <c:pt idx="20631">
                  <c:v>28.654166666666701</c:v>
                </c:pt>
                <c:pt idx="20632">
                  <c:v>28.655555555555601</c:v>
                </c:pt>
                <c:pt idx="20633">
                  <c:v>28.656944444444399</c:v>
                </c:pt>
                <c:pt idx="20634">
                  <c:v>28.658333333333299</c:v>
                </c:pt>
                <c:pt idx="20635">
                  <c:v>28.6597222222222</c:v>
                </c:pt>
                <c:pt idx="20636">
                  <c:v>28.661111111111101</c:v>
                </c:pt>
                <c:pt idx="20637">
                  <c:v>28.662500000000001</c:v>
                </c:pt>
                <c:pt idx="20638">
                  <c:v>28.663888888888899</c:v>
                </c:pt>
                <c:pt idx="20639">
                  <c:v>28.665277777777799</c:v>
                </c:pt>
                <c:pt idx="20640">
                  <c:v>28.6666666666667</c:v>
                </c:pt>
                <c:pt idx="20641">
                  <c:v>28.6680555555556</c:v>
                </c:pt>
                <c:pt idx="20642">
                  <c:v>28.669444444444402</c:v>
                </c:pt>
                <c:pt idx="20643">
                  <c:v>28.670833333333299</c:v>
                </c:pt>
                <c:pt idx="20644">
                  <c:v>28.672222222222199</c:v>
                </c:pt>
                <c:pt idx="20645">
                  <c:v>28.6736111111111</c:v>
                </c:pt>
                <c:pt idx="20646">
                  <c:v>28.675000000000001</c:v>
                </c:pt>
                <c:pt idx="20647">
                  <c:v>28.676388888888901</c:v>
                </c:pt>
                <c:pt idx="20648">
                  <c:v>28.677777777777798</c:v>
                </c:pt>
                <c:pt idx="20649">
                  <c:v>28.679166666666699</c:v>
                </c:pt>
                <c:pt idx="20650">
                  <c:v>28.6805555555556</c:v>
                </c:pt>
                <c:pt idx="20651">
                  <c:v>28.681944444444401</c:v>
                </c:pt>
                <c:pt idx="20652">
                  <c:v>28.683333333333302</c:v>
                </c:pt>
                <c:pt idx="20653">
                  <c:v>28.684722222222199</c:v>
                </c:pt>
                <c:pt idx="20654">
                  <c:v>28.686111111111099</c:v>
                </c:pt>
                <c:pt idx="20655">
                  <c:v>28.6875</c:v>
                </c:pt>
                <c:pt idx="20656">
                  <c:v>28.688888888888901</c:v>
                </c:pt>
                <c:pt idx="20657">
                  <c:v>28.690277777777801</c:v>
                </c:pt>
                <c:pt idx="20658">
                  <c:v>28.691666666666698</c:v>
                </c:pt>
                <c:pt idx="20659">
                  <c:v>28.693055555555599</c:v>
                </c:pt>
                <c:pt idx="20660">
                  <c:v>28.6944444444444</c:v>
                </c:pt>
                <c:pt idx="20661">
                  <c:v>28.695833333333301</c:v>
                </c:pt>
                <c:pt idx="20662">
                  <c:v>28.697222222222202</c:v>
                </c:pt>
                <c:pt idx="20663">
                  <c:v>28.698611111111099</c:v>
                </c:pt>
                <c:pt idx="20664">
                  <c:v>28.7</c:v>
                </c:pt>
                <c:pt idx="20665">
                  <c:v>28.7013888888889</c:v>
                </c:pt>
                <c:pt idx="20666">
                  <c:v>28.702777777777801</c:v>
                </c:pt>
                <c:pt idx="20667">
                  <c:v>28.704166666666701</c:v>
                </c:pt>
                <c:pt idx="20668">
                  <c:v>28.705555555555598</c:v>
                </c:pt>
                <c:pt idx="20669">
                  <c:v>28.7069444444444</c:v>
                </c:pt>
                <c:pt idx="20670">
                  <c:v>28.7083333333333</c:v>
                </c:pt>
                <c:pt idx="20671">
                  <c:v>28.709722222222201</c:v>
                </c:pt>
                <c:pt idx="20672">
                  <c:v>28.711111111111101</c:v>
                </c:pt>
                <c:pt idx="20673">
                  <c:v>28.712499999999999</c:v>
                </c:pt>
                <c:pt idx="20674">
                  <c:v>28.713888888888899</c:v>
                </c:pt>
                <c:pt idx="20675">
                  <c:v>28.7152777777778</c:v>
                </c:pt>
                <c:pt idx="20676">
                  <c:v>28.716666666666701</c:v>
                </c:pt>
                <c:pt idx="20677">
                  <c:v>28.718055555555601</c:v>
                </c:pt>
                <c:pt idx="20678">
                  <c:v>28.719444444444399</c:v>
                </c:pt>
                <c:pt idx="20679">
                  <c:v>28.720833333333299</c:v>
                </c:pt>
                <c:pt idx="20680">
                  <c:v>28.7222222222222</c:v>
                </c:pt>
                <c:pt idx="20681">
                  <c:v>28.723611111111101</c:v>
                </c:pt>
                <c:pt idx="20682">
                  <c:v>28.725000000000001</c:v>
                </c:pt>
                <c:pt idx="20683">
                  <c:v>28.726388888888899</c:v>
                </c:pt>
                <c:pt idx="20684">
                  <c:v>28.727777777777799</c:v>
                </c:pt>
                <c:pt idx="20685">
                  <c:v>28.7291666666667</c:v>
                </c:pt>
                <c:pt idx="20686">
                  <c:v>28.7305555555556</c:v>
                </c:pt>
                <c:pt idx="20687">
                  <c:v>28.731944444444402</c:v>
                </c:pt>
                <c:pt idx="20688">
                  <c:v>28.733333333333299</c:v>
                </c:pt>
                <c:pt idx="20689">
                  <c:v>28.734722222222199</c:v>
                </c:pt>
                <c:pt idx="20690">
                  <c:v>28.7361111111111</c:v>
                </c:pt>
                <c:pt idx="20691">
                  <c:v>28.737500000000001</c:v>
                </c:pt>
                <c:pt idx="20692">
                  <c:v>28.738888888888901</c:v>
                </c:pt>
                <c:pt idx="20693">
                  <c:v>28.740277777777798</c:v>
                </c:pt>
                <c:pt idx="20694">
                  <c:v>28.741666666666699</c:v>
                </c:pt>
                <c:pt idx="20695">
                  <c:v>28.7430555555556</c:v>
                </c:pt>
                <c:pt idx="20696">
                  <c:v>28.744444444444401</c:v>
                </c:pt>
                <c:pt idx="20697">
                  <c:v>28.745833333333302</c:v>
                </c:pt>
                <c:pt idx="20698">
                  <c:v>28.747222222222199</c:v>
                </c:pt>
                <c:pt idx="20699">
                  <c:v>28.748611111111099</c:v>
                </c:pt>
                <c:pt idx="20700">
                  <c:v>28.75</c:v>
                </c:pt>
                <c:pt idx="20701">
                  <c:v>28.751388888888901</c:v>
                </c:pt>
                <c:pt idx="20702">
                  <c:v>28.752777777777801</c:v>
                </c:pt>
                <c:pt idx="20703">
                  <c:v>28.754166666666698</c:v>
                </c:pt>
                <c:pt idx="20704">
                  <c:v>28.755555555555599</c:v>
                </c:pt>
                <c:pt idx="20705">
                  <c:v>28.7569444444444</c:v>
                </c:pt>
                <c:pt idx="20706">
                  <c:v>28.758333333333301</c:v>
                </c:pt>
                <c:pt idx="20707">
                  <c:v>28.759722222222202</c:v>
                </c:pt>
                <c:pt idx="20708">
                  <c:v>28.761111111111099</c:v>
                </c:pt>
                <c:pt idx="20709">
                  <c:v>28.762499999999999</c:v>
                </c:pt>
                <c:pt idx="20710">
                  <c:v>28.7638888888889</c:v>
                </c:pt>
                <c:pt idx="20711">
                  <c:v>28.765277777777801</c:v>
                </c:pt>
                <c:pt idx="20712">
                  <c:v>28.766666666666701</c:v>
                </c:pt>
                <c:pt idx="20713">
                  <c:v>28.768055555555598</c:v>
                </c:pt>
                <c:pt idx="20714">
                  <c:v>28.7694444444444</c:v>
                </c:pt>
                <c:pt idx="20715">
                  <c:v>28.7708333333333</c:v>
                </c:pt>
                <c:pt idx="20716">
                  <c:v>28.772222222222201</c:v>
                </c:pt>
                <c:pt idx="20717">
                  <c:v>28.773611111111101</c:v>
                </c:pt>
                <c:pt idx="20718">
                  <c:v>28.774999999999999</c:v>
                </c:pt>
                <c:pt idx="20719">
                  <c:v>28.776388888888899</c:v>
                </c:pt>
                <c:pt idx="20720">
                  <c:v>28.7777777777778</c:v>
                </c:pt>
                <c:pt idx="20721">
                  <c:v>28.779166666666701</c:v>
                </c:pt>
                <c:pt idx="20722">
                  <c:v>28.780555555555601</c:v>
                </c:pt>
                <c:pt idx="20723">
                  <c:v>28.781944444444399</c:v>
                </c:pt>
                <c:pt idx="20724">
                  <c:v>28.783333333333299</c:v>
                </c:pt>
                <c:pt idx="20725">
                  <c:v>28.7847222222222</c:v>
                </c:pt>
                <c:pt idx="20726">
                  <c:v>28.786111111111101</c:v>
                </c:pt>
                <c:pt idx="20727">
                  <c:v>28.787500000000001</c:v>
                </c:pt>
                <c:pt idx="20728">
                  <c:v>28.788888888888899</c:v>
                </c:pt>
                <c:pt idx="20729">
                  <c:v>28.790277777777799</c:v>
                </c:pt>
                <c:pt idx="20730">
                  <c:v>28.7916666666667</c:v>
                </c:pt>
                <c:pt idx="20731">
                  <c:v>28.7930555555556</c:v>
                </c:pt>
                <c:pt idx="20732">
                  <c:v>28.794444444444402</c:v>
                </c:pt>
                <c:pt idx="20733">
                  <c:v>28.795833333333299</c:v>
                </c:pt>
                <c:pt idx="20734">
                  <c:v>28.797222222222199</c:v>
                </c:pt>
                <c:pt idx="20735">
                  <c:v>28.7986111111111</c:v>
                </c:pt>
                <c:pt idx="20736">
                  <c:v>28.8</c:v>
                </c:pt>
                <c:pt idx="20737">
                  <c:v>28.801388888888901</c:v>
                </c:pt>
                <c:pt idx="20738">
                  <c:v>28.802777777777798</c:v>
                </c:pt>
                <c:pt idx="20739">
                  <c:v>28.804166666666699</c:v>
                </c:pt>
                <c:pt idx="20740">
                  <c:v>28.8055555555556</c:v>
                </c:pt>
                <c:pt idx="20741">
                  <c:v>28.806944444444401</c:v>
                </c:pt>
                <c:pt idx="20742">
                  <c:v>28.808333333333302</c:v>
                </c:pt>
                <c:pt idx="20743">
                  <c:v>28.809722222222199</c:v>
                </c:pt>
                <c:pt idx="20744">
                  <c:v>28.811111111111099</c:v>
                </c:pt>
                <c:pt idx="20745">
                  <c:v>28.8125</c:v>
                </c:pt>
                <c:pt idx="20746">
                  <c:v>28.813888888888901</c:v>
                </c:pt>
                <c:pt idx="20747">
                  <c:v>28.815277777777801</c:v>
                </c:pt>
                <c:pt idx="20748">
                  <c:v>28.816666666666698</c:v>
                </c:pt>
                <c:pt idx="20749">
                  <c:v>28.818055555555599</c:v>
                </c:pt>
                <c:pt idx="20750">
                  <c:v>28.8194444444444</c:v>
                </c:pt>
                <c:pt idx="20751">
                  <c:v>28.820833333333301</c:v>
                </c:pt>
                <c:pt idx="20752">
                  <c:v>28.822222222222202</c:v>
                </c:pt>
                <c:pt idx="20753">
                  <c:v>28.823611111111099</c:v>
                </c:pt>
                <c:pt idx="20754">
                  <c:v>28.824999999999999</c:v>
                </c:pt>
                <c:pt idx="20755">
                  <c:v>28.8263888888889</c:v>
                </c:pt>
                <c:pt idx="20756">
                  <c:v>28.827777777777801</c:v>
                </c:pt>
                <c:pt idx="20757">
                  <c:v>28.829166666666701</c:v>
                </c:pt>
                <c:pt idx="20758">
                  <c:v>28.830555555555598</c:v>
                </c:pt>
                <c:pt idx="20759">
                  <c:v>28.8319444444444</c:v>
                </c:pt>
                <c:pt idx="20760">
                  <c:v>28.8333333333333</c:v>
                </c:pt>
                <c:pt idx="20761">
                  <c:v>28.834722222222201</c:v>
                </c:pt>
                <c:pt idx="20762">
                  <c:v>28.836111111111101</c:v>
                </c:pt>
                <c:pt idx="20763">
                  <c:v>28.837499999999999</c:v>
                </c:pt>
                <c:pt idx="20764">
                  <c:v>28.838888888888899</c:v>
                </c:pt>
                <c:pt idx="20765">
                  <c:v>28.8402777777778</c:v>
                </c:pt>
                <c:pt idx="20766">
                  <c:v>28.841666666666701</c:v>
                </c:pt>
                <c:pt idx="20767">
                  <c:v>28.843055555555601</c:v>
                </c:pt>
                <c:pt idx="20768">
                  <c:v>28.844444444444399</c:v>
                </c:pt>
                <c:pt idx="20769">
                  <c:v>28.845833333333299</c:v>
                </c:pt>
                <c:pt idx="20770">
                  <c:v>28.8472222222222</c:v>
                </c:pt>
                <c:pt idx="20771">
                  <c:v>28.848611111111101</c:v>
                </c:pt>
                <c:pt idx="20772">
                  <c:v>28.85</c:v>
                </c:pt>
                <c:pt idx="20773">
                  <c:v>28.851388888888899</c:v>
                </c:pt>
                <c:pt idx="20774">
                  <c:v>28.852777777777799</c:v>
                </c:pt>
                <c:pt idx="20775">
                  <c:v>28.8541666666667</c:v>
                </c:pt>
                <c:pt idx="20776">
                  <c:v>28.8555555555556</c:v>
                </c:pt>
                <c:pt idx="20777">
                  <c:v>28.856944444444402</c:v>
                </c:pt>
                <c:pt idx="20778">
                  <c:v>28.858333333333299</c:v>
                </c:pt>
                <c:pt idx="20779">
                  <c:v>28.859722222222199</c:v>
                </c:pt>
                <c:pt idx="20780">
                  <c:v>28.8611111111111</c:v>
                </c:pt>
                <c:pt idx="20781">
                  <c:v>28.862500000000001</c:v>
                </c:pt>
                <c:pt idx="20782">
                  <c:v>28.863888888888901</c:v>
                </c:pt>
                <c:pt idx="20783">
                  <c:v>28.865277777777798</c:v>
                </c:pt>
                <c:pt idx="20784">
                  <c:v>28.866666666666699</c:v>
                </c:pt>
                <c:pt idx="20785">
                  <c:v>28.8680555555556</c:v>
                </c:pt>
                <c:pt idx="20786">
                  <c:v>28.869444444444401</c:v>
                </c:pt>
                <c:pt idx="20787">
                  <c:v>28.870833333333302</c:v>
                </c:pt>
                <c:pt idx="20788">
                  <c:v>28.872222222222199</c:v>
                </c:pt>
                <c:pt idx="20789">
                  <c:v>28.873611111111099</c:v>
                </c:pt>
                <c:pt idx="20790">
                  <c:v>28.875</c:v>
                </c:pt>
                <c:pt idx="20791">
                  <c:v>28.876388888888901</c:v>
                </c:pt>
                <c:pt idx="20792">
                  <c:v>28.877777777777801</c:v>
                </c:pt>
                <c:pt idx="20793">
                  <c:v>28.879166666666698</c:v>
                </c:pt>
                <c:pt idx="20794">
                  <c:v>28.880555555555599</c:v>
                </c:pt>
                <c:pt idx="20795">
                  <c:v>28.8819444444444</c:v>
                </c:pt>
                <c:pt idx="20796">
                  <c:v>28.883333333333301</c:v>
                </c:pt>
                <c:pt idx="20797">
                  <c:v>28.884722222222202</c:v>
                </c:pt>
                <c:pt idx="20798">
                  <c:v>28.886111111111099</c:v>
                </c:pt>
                <c:pt idx="20799">
                  <c:v>28.887499999999999</c:v>
                </c:pt>
                <c:pt idx="20800">
                  <c:v>28.8888888888889</c:v>
                </c:pt>
                <c:pt idx="20801">
                  <c:v>28.890277777777801</c:v>
                </c:pt>
                <c:pt idx="20802">
                  <c:v>28.891666666666701</c:v>
                </c:pt>
                <c:pt idx="20803">
                  <c:v>28.893055555555598</c:v>
                </c:pt>
                <c:pt idx="20804">
                  <c:v>28.8944444444444</c:v>
                </c:pt>
                <c:pt idx="20805">
                  <c:v>28.8958333333333</c:v>
                </c:pt>
                <c:pt idx="20806">
                  <c:v>28.897222222222201</c:v>
                </c:pt>
                <c:pt idx="20807">
                  <c:v>28.898611111111101</c:v>
                </c:pt>
                <c:pt idx="20808">
                  <c:v>28.9</c:v>
                </c:pt>
                <c:pt idx="20809">
                  <c:v>28.901388888888899</c:v>
                </c:pt>
                <c:pt idx="20810">
                  <c:v>28.9027777777778</c:v>
                </c:pt>
                <c:pt idx="20811">
                  <c:v>28.904166666666701</c:v>
                </c:pt>
                <c:pt idx="20812">
                  <c:v>28.905555555555601</c:v>
                </c:pt>
                <c:pt idx="20813">
                  <c:v>28.906944444444399</c:v>
                </c:pt>
                <c:pt idx="20814">
                  <c:v>28.908333333333299</c:v>
                </c:pt>
                <c:pt idx="20815">
                  <c:v>28.9097222222222</c:v>
                </c:pt>
                <c:pt idx="20816">
                  <c:v>28.911111111111101</c:v>
                </c:pt>
                <c:pt idx="20817">
                  <c:v>28.912500000000001</c:v>
                </c:pt>
                <c:pt idx="20818">
                  <c:v>28.913888888888899</c:v>
                </c:pt>
                <c:pt idx="20819">
                  <c:v>28.915277777777799</c:v>
                </c:pt>
                <c:pt idx="20820">
                  <c:v>28.9166666666667</c:v>
                </c:pt>
                <c:pt idx="20821">
                  <c:v>28.9180555555556</c:v>
                </c:pt>
                <c:pt idx="20822">
                  <c:v>28.919444444444402</c:v>
                </c:pt>
                <c:pt idx="20823">
                  <c:v>28.920833333333299</c:v>
                </c:pt>
                <c:pt idx="20824">
                  <c:v>28.922222222222199</c:v>
                </c:pt>
                <c:pt idx="20825">
                  <c:v>28.9236111111111</c:v>
                </c:pt>
                <c:pt idx="20826">
                  <c:v>28.925000000000001</c:v>
                </c:pt>
                <c:pt idx="20827">
                  <c:v>28.926388888888901</c:v>
                </c:pt>
                <c:pt idx="20828">
                  <c:v>28.927777777777798</c:v>
                </c:pt>
                <c:pt idx="20829">
                  <c:v>28.929166666666699</c:v>
                </c:pt>
                <c:pt idx="20830">
                  <c:v>28.9305555555556</c:v>
                </c:pt>
                <c:pt idx="20831">
                  <c:v>28.931944444444401</c:v>
                </c:pt>
                <c:pt idx="20832">
                  <c:v>28.933333333333302</c:v>
                </c:pt>
                <c:pt idx="20833">
                  <c:v>28.934722222222199</c:v>
                </c:pt>
                <c:pt idx="20834">
                  <c:v>28.936111111111099</c:v>
                </c:pt>
                <c:pt idx="20835">
                  <c:v>28.9375</c:v>
                </c:pt>
                <c:pt idx="20836">
                  <c:v>28.938888888888901</c:v>
                </c:pt>
                <c:pt idx="20837">
                  <c:v>28.940277777777801</c:v>
                </c:pt>
                <c:pt idx="20838">
                  <c:v>28.941666666666698</c:v>
                </c:pt>
                <c:pt idx="20839">
                  <c:v>28.943055555555599</c:v>
                </c:pt>
                <c:pt idx="20840">
                  <c:v>28.9444444444444</c:v>
                </c:pt>
                <c:pt idx="20841">
                  <c:v>28.945833333333301</c:v>
                </c:pt>
                <c:pt idx="20842">
                  <c:v>28.947222222222202</c:v>
                </c:pt>
                <c:pt idx="20843">
                  <c:v>28.948611111111099</c:v>
                </c:pt>
                <c:pt idx="20844">
                  <c:v>28.95</c:v>
                </c:pt>
                <c:pt idx="20845">
                  <c:v>28.9513888888889</c:v>
                </c:pt>
                <c:pt idx="20846">
                  <c:v>28.952777777777801</c:v>
                </c:pt>
                <c:pt idx="20847">
                  <c:v>28.954166666666701</c:v>
                </c:pt>
                <c:pt idx="20848">
                  <c:v>28.955555555555598</c:v>
                </c:pt>
                <c:pt idx="20849">
                  <c:v>28.9569444444444</c:v>
                </c:pt>
                <c:pt idx="20850">
                  <c:v>28.9583333333333</c:v>
                </c:pt>
                <c:pt idx="20851">
                  <c:v>28.959722222222201</c:v>
                </c:pt>
                <c:pt idx="20852">
                  <c:v>28.961111111111101</c:v>
                </c:pt>
                <c:pt idx="20853">
                  <c:v>28.962499999999999</c:v>
                </c:pt>
                <c:pt idx="20854">
                  <c:v>28.963888888888899</c:v>
                </c:pt>
                <c:pt idx="20855">
                  <c:v>28.9652777777778</c:v>
                </c:pt>
                <c:pt idx="20856">
                  <c:v>28.966666666666701</c:v>
                </c:pt>
                <c:pt idx="20857">
                  <c:v>28.968055555555601</c:v>
                </c:pt>
                <c:pt idx="20858">
                  <c:v>28.969444444444399</c:v>
                </c:pt>
                <c:pt idx="20859">
                  <c:v>28.970833333333299</c:v>
                </c:pt>
                <c:pt idx="20860">
                  <c:v>28.9722222222222</c:v>
                </c:pt>
                <c:pt idx="20861">
                  <c:v>28.973611111111101</c:v>
                </c:pt>
                <c:pt idx="20862">
                  <c:v>28.975000000000001</c:v>
                </c:pt>
                <c:pt idx="20863">
                  <c:v>28.976388888888899</c:v>
                </c:pt>
                <c:pt idx="20864">
                  <c:v>28.977777777777799</c:v>
                </c:pt>
                <c:pt idx="20865">
                  <c:v>28.9791666666667</c:v>
                </c:pt>
                <c:pt idx="20866">
                  <c:v>28.9805555555556</c:v>
                </c:pt>
                <c:pt idx="20867">
                  <c:v>28.981944444444402</c:v>
                </c:pt>
                <c:pt idx="20868">
                  <c:v>28.983333333333299</c:v>
                </c:pt>
                <c:pt idx="20869">
                  <c:v>28.984722222222199</c:v>
                </c:pt>
                <c:pt idx="20870">
                  <c:v>28.9861111111111</c:v>
                </c:pt>
                <c:pt idx="20871">
                  <c:v>28.987500000000001</c:v>
                </c:pt>
                <c:pt idx="20872">
                  <c:v>28.988888888888901</c:v>
                </c:pt>
                <c:pt idx="20873">
                  <c:v>28.990277777777798</c:v>
                </c:pt>
                <c:pt idx="20874">
                  <c:v>28.991666666666699</c:v>
                </c:pt>
                <c:pt idx="20875">
                  <c:v>28.9930555555556</c:v>
                </c:pt>
                <c:pt idx="20876">
                  <c:v>28.994444444444401</c:v>
                </c:pt>
                <c:pt idx="20877">
                  <c:v>28.995833333333302</c:v>
                </c:pt>
                <c:pt idx="20878">
                  <c:v>28.997222222222199</c:v>
                </c:pt>
                <c:pt idx="20879">
                  <c:v>28.998611111111099</c:v>
                </c:pt>
                <c:pt idx="20880">
                  <c:v>29</c:v>
                </c:pt>
                <c:pt idx="20881">
                  <c:v>29.001388888888901</c:v>
                </c:pt>
                <c:pt idx="20882">
                  <c:v>29.002777777777801</c:v>
                </c:pt>
                <c:pt idx="20883">
                  <c:v>29.004166666666698</c:v>
                </c:pt>
                <c:pt idx="20884">
                  <c:v>29.005555555555599</c:v>
                </c:pt>
                <c:pt idx="20885">
                  <c:v>29.0069444444444</c:v>
                </c:pt>
                <c:pt idx="20886">
                  <c:v>29.008333333333301</c:v>
                </c:pt>
                <c:pt idx="20887">
                  <c:v>29.009722222222202</c:v>
                </c:pt>
                <c:pt idx="20888">
                  <c:v>29.011111111111099</c:v>
                </c:pt>
                <c:pt idx="20889">
                  <c:v>29.012499999999999</c:v>
                </c:pt>
                <c:pt idx="20890">
                  <c:v>29.0138888888889</c:v>
                </c:pt>
                <c:pt idx="20891">
                  <c:v>29.015277777777801</c:v>
                </c:pt>
                <c:pt idx="20892">
                  <c:v>29.016666666666701</c:v>
                </c:pt>
                <c:pt idx="20893">
                  <c:v>29.018055555555598</c:v>
                </c:pt>
                <c:pt idx="20894">
                  <c:v>29.0194444444444</c:v>
                </c:pt>
                <c:pt idx="20895">
                  <c:v>29.0208333333333</c:v>
                </c:pt>
                <c:pt idx="20896">
                  <c:v>29.022222222222201</c:v>
                </c:pt>
                <c:pt idx="20897">
                  <c:v>29.023611111111101</c:v>
                </c:pt>
                <c:pt idx="20898">
                  <c:v>29.024999999999999</c:v>
                </c:pt>
                <c:pt idx="20899">
                  <c:v>29.026388888888899</c:v>
                </c:pt>
                <c:pt idx="20900">
                  <c:v>29.0277777777778</c:v>
                </c:pt>
                <c:pt idx="20901">
                  <c:v>29.029166666666701</c:v>
                </c:pt>
                <c:pt idx="20902">
                  <c:v>29.030555555555601</c:v>
                </c:pt>
                <c:pt idx="20903">
                  <c:v>29.031944444444399</c:v>
                </c:pt>
                <c:pt idx="20904">
                  <c:v>29.033333333333299</c:v>
                </c:pt>
                <c:pt idx="20905">
                  <c:v>29.0347222222222</c:v>
                </c:pt>
                <c:pt idx="20906">
                  <c:v>29.036111111111101</c:v>
                </c:pt>
                <c:pt idx="20907">
                  <c:v>29.037500000000001</c:v>
                </c:pt>
                <c:pt idx="20908">
                  <c:v>29.038888888888899</c:v>
                </c:pt>
                <c:pt idx="20909">
                  <c:v>29.040277777777799</c:v>
                </c:pt>
                <c:pt idx="20910">
                  <c:v>29.0416666666667</c:v>
                </c:pt>
                <c:pt idx="20911">
                  <c:v>29.0430555555556</c:v>
                </c:pt>
                <c:pt idx="20912">
                  <c:v>29.044444444444402</c:v>
                </c:pt>
                <c:pt idx="20913">
                  <c:v>29.045833333333299</c:v>
                </c:pt>
                <c:pt idx="20914">
                  <c:v>29.047222222222199</c:v>
                </c:pt>
                <c:pt idx="20915">
                  <c:v>29.0486111111111</c:v>
                </c:pt>
                <c:pt idx="20916">
                  <c:v>29.05</c:v>
                </c:pt>
                <c:pt idx="20917">
                  <c:v>29.051388888888901</c:v>
                </c:pt>
                <c:pt idx="20918">
                  <c:v>29.052777777777798</c:v>
                </c:pt>
                <c:pt idx="20919">
                  <c:v>29.054166666666699</c:v>
                </c:pt>
                <c:pt idx="20920">
                  <c:v>29.0555555555556</c:v>
                </c:pt>
                <c:pt idx="20921">
                  <c:v>29.056944444444401</c:v>
                </c:pt>
                <c:pt idx="20922">
                  <c:v>29.058333333333302</c:v>
                </c:pt>
                <c:pt idx="20923">
                  <c:v>29.059722222222199</c:v>
                </c:pt>
                <c:pt idx="20924">
                  <c:v>29.061111111111099</c:v>
                </c:pt>
                <c:pt idx="20925">
                  <c:v>29.0625</c:v>
                </c:pt>
                <c:pt idx="20926">
                  <c:v>29.063888888888901</c:v>
                </c:pt>
                <c:pt idx="20927">
                  <c:v>29.065277777777801</c:v>
                </c:pt>
                <c:pt idx="20928">
                  <c:v>29.066666666666698</c:v>
                </c:pt>
                <c:pt idx="20929">
                  <c:v>29.068055555555599</c:v>
                </c:pt>
                <c:pt idx="20930">
                  <c:v>29.0694444444444</c:v>
                </c:pt>
                <c:pt idx="20931">
                  <c:v>29.070833333333301</c:v>
                </c:pt>
                <c:pt idx="20932">
                  <c:v>29.072222222222202</c:v>
                </c:pt>
                <c:pt idx="20933">
                  <c:v>29.073611111111099</c:v>
                </c:pt>
                <c:pt idx="20934">
                  <c:v>29.074999999999999</c:v>
                </c:pt>
                <c:pt idx="20935">
                  <c:v>29.0763888888889</c:v>
                </c:pt>
                <c:pt idx="20936">
                  <c:v>29.077777777777801</c:v>
                </c:pt>
                <c:pt idx="20937">
                  <c:v>29.079166666666701</c:v>
                </c:pt>
                <c:pt idx="20938">
                  <c:v>29.080555555555598</c:v>
                </c:pt>
                <c:pt idx="20939">
                  <c:v>29.0819444444444</c:v>
                </c:pt>
                <c:pt idx="20940">
                  <c:v>29.0833333333333</c:v>
                </c:pt>
                <c:pt idx="20941">
                  <c:v>29.084722222222201</c:v>
                </c:pt>
                <c:pt idx="20942">
                  <c:v>29.086111111111101</c:v>
                </c:pt>
                <c:pt idx="20943">
                  <c:v>29.087499999999999</c:v>
                </c:pt>
                <c:pt idx="20944">
                  <c:v>29.088888888888899</c:v>
                </c:pt>
                <c:pt idx="20945">
                  <c:v>29.0902777777778</c:v>
                </c:pt>
                <c:pt idx="20946">
                  <c:v>29.091666666666701</c:v>
                </c:pt>
                <c:pt idx="20947">
                  <c:v>29.093055555555601</c:v>
                </c:pt>
                <c:pt idx="20948">
                  <c:v>29.094444444444399</c:v>
                </c:pt>
                <c:pt idx="20949">
                  <c:v>29.095833333333299</c:v>
                </c:pt>
                <c:pt idx="20950">
                  <c:v>29.0972222222222</c:v>
                </c:pt>
                <c:pt idx="20951">
                  <c:v>29.098611111111101</c:v>
                </c:pt>
                <c:pt idx="20952">
                  <c:v>29.1</c:v>
                </c:pt>
                <c:pt idx="20953">
                  <c:v>29.101388888888899</c:v>
                </c:pt>
                <c:pt idx="20954">
                  <c:v>29.102777777777799</c:v>
                </c:pt>
                <c:pt idx="20955">
                  <c:v>29.1041666666667</c:v>
                </c:pt>
                <c:pt idx="20956">
                  <c:v>29.1055555555556</c:v>
                </c:pt>
                <c:pt idx="20957">
                  <c:v>29.106944444444402</c:v>
                </c:pt>
                <c:pt idx="20958">
                  <c:v>29.108333333333299</c:v>
                </c:pt>
                <c:pt idx="20959">
                  <c:v>29.109722222222199</c:v>
                </c:pt>
                <c:pt idx="20960">
                  <c:v>29.1111111111111</c:v>
                </c:pt>
                <c:pt idx="20961">
                  <c:v>29.112500000000001</c:v>
                </c:pt>
                <c:pt idx="20962">
                  <c:v>29.113888888888901</c:v>
                </c:pt>
                <c:pt idx="20963">
                  <c:v>29.115277777777798</c:v>
                </c:pt>
                <c:pt idx="20964">
                  <c:v>29.116666666666699</c:v>
                </c:pt>
                <c:pt idx="20965">
                  <c:v>29.1180555555556</c:v>
                </c:pt>
                <c:pt idx="20966">
                  <c:v>29.119444444444401</c:v>
                </c:pt>
                <c:pt idx="20967">
                  <c:v>29.120833333333302</c:v>
                </c:pt>
                <c:pt idx="20968">
                  <c:v>29.122222222222199</c:v>
                </c:pt>
                <c:pt idx="20969">
                  <c:v>29.123611111111099</c:v>
                </c:pt>
                <c:pt idx="20970">
                  <c:v>29.125</c:v>
                </c:pt>
                <c:pt idx="20971">
                  <c:v>29.126388888888901</c:v>
                </c:pt>
                <c:pt idx="20972">
                  <c:v>29.127777777777801</c:v>
                </c:pt>
                <c:pt idx="20973">
                  <c:v>29.129166666666698</c:v>
                </c:pt>
                <c:pt idx="20974">
                  <c:v>29.130555555555599</c:v>
                </c:pt>
                <c:pt idx="20975">
                  <c:v>29.1319444444444</c:v>
                </c:pt>
                <c:pt idx="20976">
                  <c:v>29.133333333333301</c:v>
                </c:pt>
                <c:pt idx="20977">
                  <c:v>29.134722222222202</c:v>
                </c:pt>
                <c:pt idx="20978">
                  <c:v>29.136111111111099</c:v>
                </c:pt>
                <c:pt idx="20979">
                  <c:v>29.137499999999999</c:v>
                </c:pt>
                <c:pt idx="20980">
                  <c:v>29.1388888888889</c:v>
                </c:pt>
                <c:pt idx="20981">
                  <c:v>29.140277777777801</c:v>
                </c:pt>
                <c:pt idx="20982">
                  <c:v>29.141666666666701</c:v>
                </c:pt>
                <c:pt idx="20983">
                  <c:v>29.143055555555598</c:v>
                </c:pt>
                <c:pt idx="20984">
                  <c:v>29.1444444444444</c:v>
                </c:pt>
                <c:pt idx="20985">
                  <c:v>29.1458333333333</c:v>
                </c:pt>
                <c:pt idx="20986">
                  <c:v>29.147222222222201</c:v>
                </c:pt>
                <c:pt idx="20987">
                  <c:v>29.148611111111101</c:v>
                </c:pt>
                <c:pt idx="20988">
                  <c:v>29.15</c:v>
                </c:pt>
                <c:pt idx="20989">
                  <c:v>29.151388888888899</c:v>
                </c:pt>
                <c:pt idx="20990">
                  <c:v>29.1527777777778</c:v>
                </c:pt>
                <c:pt idx="20991">
                  <c:v>29.154166666666701</c:v>
                </c:pt>
                <c:pt idx="20992">
                  <c:v>29.155555555555601</c:v>
                </c:pt>
                <c:pt idx="20993">
                  <c:v>29.156944444444399</c:v>
                </c:pt>
                <c:pt idx="20994">
                  <c:v>29.158333333333299</c:v>
                </c:pt>
                <c:pt idx="20995">
                  <c:v>29.1597222222222</c:v>
                </c:pt>
                <c:pt idx="20996">
                  <c:v>29.161111111111101</c:v>
                </c:pt>
                <c:pt idx="20997">
                  <c:v>29.162500000000001</c:v>
                </c:pt>
                <c:pt idx="20998">
                  <c:v>29.163888888888899</c:v>
                </c:pt>
                <c:pt idx="20999">
                  <c:v>29.165277777777799</c:v>
                </c:pt>
                <c:pt idx="21000">
                  <c:v>29.1666666666667</c:v>
                </c:pt>
                <c:pt idx="21001">
                  <c:v>29.1680555555556</c:v>
                </c:pt>
                <c:pt idx="21002">
                  <c:v>29.169444444444402</c:v>
                </c:pt>
                <c:pt idx="21003">
                  <c:v>29.170833333333299</c:v>
                </c:pt>
                <c:pt idx="21004">
                  <c:v>29.172222222222199</c:v>
                </c:pt>
                <c:pt idx="21005">
                  <c:v>29.1736111111111</c:v>
                </c:pt>
                <c:pt idx="21006">
                  <c:v>29.175000000000001</c:v>
                </c:pt>
                <c:pt idx="21007">
                  <c:v>29.176388888888901</c:v>
                </c:pt>
                <c:pt idx="21008">
                  <c:v>29.177777777777798</c:v>
                </c:pt>
                <c:pt idx="21009">
                  <c:v>29.179166666666699</c:v>
                </c:pt>
                <c:pt idx="21010">
                  <c:v>29.1805555555556</c:v>
                </c:pt>
                <c:pt idx="21011">
                  <c:v>29.181944444444401</c:v>
                </c:pt>
                <c:pt idx="21012">
                  <c:v>29.183333333333302</c:v>
                </c:pt>
                <c:pt idx="21013">
                  <c:v>29.184722222222199</c:v>
                </c:pt>
                <c:pt idx="21014">
                  <c:v>29.186111111111099</c:v>
                </c:pt>
                <c:pt idx="21015">
                  <c:v>29.1875</c:v>
                </c:pt>
                <c:pt idx="21016">
                  <c:v>29.188888888888901</c:v>
                </c:pt>
                <c:pt idx="21017">
                  <c:v>29.190277777777801</c:v>
                </c:pt>
                <c:pt idx="21018">
                  <c:v>29.191666666666698</c:v>
                </c:pt>
                <c:pt idx="21019">
                  <c:v>29.193055555555599</c:v>
                </c:pt>
                <c:pt idx="21020">
                  <c:v>29.1944444444444</c:v>
                </c:pt>
                <c:pt idx="21021">
                  <c:v>29.195833333333301</c:v>
                </c:pt>
                <c:pt idx="21022">
                  <c:v>29.197222222222202</c:v>
                </c:pt>
                <c:pt idx="21023">
                  <c:v>29.198611111111099</c:v>
                </c:pt>
                <c:pt idx="21024">
                  <c:v>29.2</c:v>
                </c:pt>
                <c:pt idx="21025">
                  <c:v>29.2013888888889</c:v>
                </c:pt>
                <c:pt idx="21026">
                  <c:v>29.202777777777801</c:v>
                </c:pt>
                <c:pt idx="21027">
                  <c:v>29.204166666666701</c:v>
                </c:pt>
                <c:pt idx="21028">
                  <c:v>29.205555555555598</c:v>
                </c:pt>
                <c:pt idx="21029">
                  <c:v>29.2069444444444</c:v>
                </c:pt>
                <c:pt idx="21030">
                  <c:v>29.2083333333333</c:v>
                </c:pt>
                <c:pt idx="21031">
                  <c:v>29.209722222222201</c:v>
                </c:pt>
                <c:pt idx="21032">
                  <c:v>29.211111111111101</c:v>
                </c:pt>
                <c:pt idx="21033">
                  <c:v>29.212499999999999</c:v>
                </c:pt>
                <c:pt idx="21034">
                  <c:v>29.213888888888899</c:v>
                </c:pt>
                <c:pt idx="21035">
                  <c:v>29.2152777777778</c:v>
                </c:pt>
                <c:pt idx="21036">
                  <c:v>29.216666666666701</c:v>
                </c:pt>
                <c:pt idx="21037">
                  <c:v>29.218055555555601</c:v>
                </c:pt>
                <c:pt idx="21038">
                  <c:v>29.219444444444399</c:v>
                </c:pt>
                <c:pt idx="21039">
                  <c:v>29.220833333333299</c:v>
                </c:pt>
                <c:pt idx="21040">
                  <c:v>29.2222222222222</c:v>
                </c:pt>
                <c:pt idx="21041">
                  <c:v>29.223611111111101</c:v>
                </c:pt>
                <c:pt idx="21042">
                  <c:v>29.225000000000001</c:v>
                </c:pt>
                <c:pt idx="21043">
                  <c:v>29.226388888888899</c:v>
                </c:pt>
                <c:pt idx="21044">
                  <c:v>29.227777777777799</c:v>
                </c:pt>
                <c:pt idx="21045">
                  <c:v>29.2291666666667</c:v>
                </c:pt>
                <c:pt idx="21046">
                  <c:v>29.2305555555556</c:v>
                </c:pt>
                <c:pt idx="21047">
                  <c:v>29.231944444444402</c:v>
                </c:pt>
                <c:pt idx="21048">
                  <c:v>29.233333333333299</c:v>
                </c:pt>
                <c:pt idx="21049">
                  <c:v>29.234722222222199</c:v>
                </c:pt>
                <c:pt idx="21050">
                  <c:v>29.2361111111111</c:v>
                </c:pt>
                <c:pt idx="21051">
                  <c:v>29.237500000000001</c:v>
                </c:pt>
                <c:pt idx="21052">
                  <c:v>29.238888888888901</c:v>
                </c:pt>
                <c:pt idx="21053">
                  <c:v>29.240277777777798</c:v>
                </c:pt>
                <c:pt idx="21054">
                  <c:v>29.241666666666699</c:v>
                </c:pt>
                <c:pt idx="21055">
                  <c:v>29.2430555555556</c:v>
                </c:pt>
                <c:pt idx="21056">
                  <c:v>29.244444444444401</c:v>
                </c:pt>
                <c:pt idx="21057">
                  <c:v>29.245833333333302</c:v>
                </c:pt>
                <c:pt idx="21058">
                  <c:v>29.247222222222199</c:v>
                </c:pt>
                <c:pt idx="21059">
                  <c:v>29.248611111111099</c:v>
                </c:pt>
                <c:pt idx="21060">
                  <c:v>29.25</c:v>
                </c:pt>
                <c:pt idx="21061">
                  <c:v>29.251388888888901</c:v>
                </c:pt>
                <c:pt idx="21062">
                  <c:v>29.252777777777801</c:v>
                </c:pt>
                <c:pt idx="21063">
                  <c:v>29.254166666666698</c:v>
                </c:pt>
                <c:pt idx="21064">
                  <c:v>29.255555555555599</c:v>
                </c:pt>
                <c:pt idx="21065">
                  <c:v>29.2569444444444</c:v>
                </c:pt>
                <c:pt idx="21066">
                  <c:v>29.258333333333301</c:v>
                </c:pt>
                <c:pt idx="21067">
                  <c:v>29.259722222222202</c:v>
                </c:pt>
                <c:pt idx="21068">
                  <c:v>29.261111111111099</c:v>
                </c:pt>
                <c:pt idx="21069">
                  <c:v>29.262499999999999</c:v>
                </c:pt>
                <c:pt idx="21070">
                  <c:v>29.2638888888889</c:v>
                </c:pt>
                <c:pt idx="21071">
                  <c:v>29.265277777777801</c:v>
                </c:pt>
                <c:pt idx="21072">
                  <c:v>29.266666666666701</c:v>
                </c:pt>
                <c:pt idx="21073">
                  <c:v>29.268055555555598</c:v>
                </c:pt>
                <c:pt idx="21074">
                  <c:v>29.2694444444444</c:v>
                </c:pt>
                <c:pt idx="21075">
                  <c:v>29.2708333333333</c:v>
                </c:pt>
                <c:pt idx="21076">
                  <c:v>29.272222222222201</c:v>
                </c:pt>
                <c:pt idx="21077">
                  <c:v>29.273611111111101</c:v>
                </c:pt>
                <c:pt idx="21078">
                  <c:v>29.274999999999999</c:v>
                </c:pt>
                <c:pt idx="21079">
                  <c:v>29.276388888888899</c:v>
                </c:pt>
                <c:pt idx="21080">
                  <c:v>29.2777777777778</c:v>
                </c:pt>
                <c:pt idx="21081">
                  <c:v>29.279166666666701</c:v>
                </c:pt>
                <c:pt idx="21082">
                  <c:v>29.280555555555601</c:v>
                </c:pt>
                <c:pt idx="21083">
                  <c:v>29.281944444444399</c:v>
                </c:pt>
                <c:pt idx="21084">
                  <c:v>29.283333333333299</c:v>
                </c:pt>
                <c:pt idx="21085">
                  <c:v>29.2847222222222</c:v>
                </c:pt>
                <c:pt idx="21086">
                  <c:v>29.286111111111101</c:v>
                </c:pt>
                <c:pt idx="21087">
                  <c:v>29.287500000000001</c:v>
                </c:pt>
                <c:pt idx="21088">
                  <c:v>29.288888888888899</c:v>
                </c:pt>
                <c:pt idx="21089">
                  <c:v>29.290277777777799</c:v>
                </c:pt>
                <c:pt idx="21090">
                  <c:v>29.2916666666667</c:v>
                </c:pt>
                <c:pt idx="21091">
                  <c:v>29.2930555555556</c:v>
                </c:pt>
                <c:pt idx="21092">
                  <c:v>29.294444444444402</c:v>
                </c:pt>
                <c:pt idx="21093">
                  <c:v>29.295833333333299</c:v>
                </c:pt>
                <c:pt idx="21094">
                  <c:v>29.297222222222199</c:v>
                </c:pt>
                <c:pt idx="21095">
                  <c:v>29.2986111111111</c:v>
                </c:pt>
                <c:pt idx="21096">
                  <c:v>29.3</c:v>
                </c:pt>
                <c:pt idx="21097">
                  <c:v>29.301388888888901</c:v>
                </c:pt>
                <c:pt idx="21098">
                  <c:v>29.302777777777798</c:v>
                </c:pt>
                <c:pt idx="21099">
                  <c:v>29.304166666666699</c:v>
                </c:pt>
                <c:pt idx="21100">
                  <c:v>29.3055555555556</c:v>
                </c:pt>
                <c:pt idx="21101">
                  <c:v>29.306944444444401</c:v>
                </c:pt>
                <c:pt idx="21102">
                  <c:v>29.308333333333302</c:v>
                </c:pt>
                <c:pt idx="21103">
                  <c:v>29.309722222222199</c:v>
                </c:pt>
                <c:pt idx="21104">
                  <c:v>29.311111111111099</c:v>
                </c:pt>
                <c:pt idx="21105">
                  <c:v>29.3125</c:v>
                </c:pt>
                <c:pt idx="21106">
                  <c:v>29.313888888888901</c:v>
                </c:pt>
                <c:pt idx="21107">
                  <c:v>29.315277777777801</c:v>
                </c:pt>
                <c:pt idx="21108">
                  <c:v>29.316666666666698</c:v>
                </c:pt>
                <c:pt idx="21109">
                  <c:v>29.318055555555599</c:v>
                </c:pt>
                <c:pt idx="21110">
                  <c:v>29.3194444444444</c:v>
                </c:pt>
                <c:pt idx="21111">
                  <c:v>29.320833333333301</c:v>
                </c:pt>
                <c:pt idx="21112">
                  <c:v>29.322222222222202</c:v>
                </c:pt>
                <c:pt idx="21113">
                  <c:v>29.323611111111099</c:v>
                </c:pt>
                <c:pt idx="21114">
                  <c:v>29.324999999999999</c:v>
                </c:pt>
                <c:pt idx="21115">
                  <c:v>29.3263888888889</c:v>
                </c:pt>
                <c:pt idx="21116">
                  <c:v>29.327777777777801</c:v>
                </c:pt>
                <c:pt idx="21117">
                  <c:v>29.329166666666701</c:v>
                </c:pt>
                <c:pt idx="21118">
                  <c:v>29.330555555555598</c:v>
                </c:pt>
                <c:pt idx="21119">
                  <c:v>29.3319444444444</c:v>
                </c:pt>
                <c:pt idx="21120">
                  <c:v>29.3333333333333</c:v>
                </c:pt>
                <c:pt idx="21121">
                  <c:v>29.334722222222201</c:v>
                </c:pt>
                <c:pt idx="21122">
                  <c:v>29.336111111111101</c:v>
                </c:pt>
                <c:pt idx="21123">
                  <c:v>29.337499999999999</c:v>
                </c:pt>
                <c:pt idx="21124">
                  <c:v>29.338888888888899</c:v>
                </c:pt>
                <c:pt idx="21125">
                  <c:v>29.3402777777778</c:v>
                </c:pt>
                <c:pt idx="21126">
                  <c:v>29.341666666666701</c:v>
                </c:pt>
                <c:pt idx="21127">
                  <c:v>29.343055555555601</c:v>
                </c:pt>
                <c:pt idx="21128">
                  <c:v>29.344444444444399</c:v>
                </c:pt>
                <c:pt idx="21129">
                  <c:v>29.345833333333299</c:v>
                </c:pt>
                <c:pt idx="21130">
                  <c:v>29.3472222222222</c:v>
                </c:pt>
                <c:pt idx="21131">
                  <c:v>29.348611111111101</c:v>
                </c:pt>
                <c:pt idx="21132">
                  <c:v>29.35</c:v>
                </c:pt>
                <c:pt idx="21133">
                  <c:v>29.351388888888899</c:v>
                </c:pt>
                <c:pt idx="21134">
                  <c:v>29.352777777777799</c:v>
                </c:pt>
                <c:pt idx="21135">
                  <c:v>29.3541666666667</c:v>
                </c:pt>
                <c:pt idx="21136">
                  <c:v>29.3555555555556</c:v>
                </c:pt>
                <c:pt idx="21137">
                  <c:v>29.356944444444402</c:v>
                </c:pt>
                <c:pt idx="21138">
                  <c:v>29.358333333333299</c:v>
                </c:pt>
                <c:pt idx="21139">
                  <c:v>29.359722222222199</c:v>
                </c:pt>
                <c:pt idx="21140">
                  <c:v>29.3611111111111</c:v>
                </c:pt>
                <c:pt idx="21141">
                  <c:v>29.362500000000001</c:v>
                </c:pt>
                <c:pt idx="21142">
                  <c:v>29.363888888888901</c:v>
                </c:pt>
                <c:pt idx="21143">
                  <c:v>29.365277777777798</c:v>
                </c:pt>
                <c:pt idx="21144">
                  <c:v>29.366666666666699</c:v>
                </c:pt>
                <c:pt idx="21145">
                  <c:v>29.3680555555556</c:v>
                </c:pt>
                <c:pt idx="21146">
                  <c:v>29.369444444444401</c:v>
                </c:pt>
                <c:pt idx="21147">
                  <c:v>29.370833333333302</c:v>
                </c:pt>
                <c:pt idx="21148">
                  <c:v>29.372222222222199</c:v>
                </c:pt>
                <c:pt idx="21149">
                  <c:v>29.373611111111099</c:v>
                </c:pt>
                <c:pt idx="21150">
                  <c:v>29.375</c:v>
                </c:pt>
                <c:pt idx="21151">
                  <c:v>29.376388888888901</c:v>
                </c:pt>
                <c:pt idx="21152">
                  <c:v>29.377777777777801</c:v>
                </c:pt>
                <c:pt idx="21153">
                  <c:v>29.379166666666698</c:v>
                </c:pt>
                <c:pt idx="21154">
                  <c:v>29.380555555555599</c:v>
                </c:pt>
                <c:pt idx="21155">
                  <c:v>29.3819444444444</c:v>
                </c:pt>
                <c:pt idx="21156">
                  <c:v>29.383333333333301</c:v>
                </c:pt>
                <c:pt idx="21157">
                  <c:v>29.384722222222202</c:v>
                </c:pt>
                <c:pt idx="21158">
                  <c:v>29.386111111111099</c:v>
                </c:pt>
                <c:pt idx="21159">
                  <c:v>29.387499999999999</c:v>
                </c:pt>
                <c:pt idx="21160">
                  <c:v>29.3888888888889</c:v>
                </c:pt>
                <c:pt idx="21161">
                  <c:v>29.390277777777801</c:v>
                </c:pt>
                <c:pt idx="21162">
                  <c:v>29.391666666666701</c:v>
                </c:pt>
                <c:pt idx="21163">
                  <c:v>29.393055555555598</c:v>
                </c:pt>
                <c:pt idx="21164">
                  <c:v>29.3944444444444</c:v>
                </c:pt>
                <c:pt idx="21165">
                  <c:v>29.3958333333333</c:v>
                </c:pt>
                <c:pt idx="21166">
                  <c:v>29.397222222222201</c:v>
                </c:pt>
                <c:pt idx="21167">
                  <c:v>29.398611111111101</c:v>
                </c:pt>
                <c:pt idx="21168">
                  <c:v>29.4</c:v>
                </c:pt>
                <c:pt idx="21169">
                  <c:v>29.401388888888899</c:v>
                </c:pt>
                <c:pt idx="21170">
                  <c:v>29.4027777777778</c:v>
                </c:pt>
                <c:pt idx="21171">
                  <c:v>29.404166666666701</c:v>
                </c:pt>
                <c:pt idx="21172">
                  <c:v>29.405555555555601</c:v>
                </c:pt>
                <c:pt idx="21173">
                  <c:v>29.406944444444399</c:v>
                </c:pt>
                <c:pt idx="21174">
                  <c:v>29.408333333333299</c:v>
                </c:pt>
                <c:pt idx="21175">
                  <c:v>29.4097222222222</c:v>
                </c:pt>
                <c:pt idx="21176">
                  <c:v>29.411111111111101</c:v>
                </c:pt>
                <c:pt idx="21177">
                  <c:v>29.412500000000001</c:v>
                </c:pt>
                <c:pt idx="21178">
                  <c:v>29.413888888888899</c:v>
                </c:pt>
                <c:pt idx="21179">
                  <c:v>29.415277777777799</c:v>
                </c:pt>
                <c:pt idx="21180">
                  <c:v>29.4166666666667</c:v>
                </c:pt>
                <c:pt idx="21181">
                  <c:v>29.4180555555556</c:v>
                </c:pt>
                <c:pt idx="21182">
                  <c:v>29.419444444444402</c:v>
                </c:pt>
                <c:pt idx="21183">
                  <c:v>29.420833333333299</c:v>
                </c:pt>
                <c:pt idx="21184">
                  <c:v>29.422222222222199</c:v>
                </c:pt>
                <c:pt idx="21185">
                  <c:v>29.4236111111111</c:v>
                </c:pt>
                <c:pt idx="21186">
                  <c:v>29.425000000000001</c:v>
                </c:pt>
                <c:pt idx="21187">
                  <c:v>29.426388888888901</c:v>
                </c:pt>
                <c:pt idx="21188">
                  <c:v>29.427777777777798</c:v>
                </c:pt>
                <c:pt idx="21189">
                  <c:v>29.429166666666699</c:v>
                </c:pt>
                <c:pt idx="21190">
                  <c:v>29.4305555555556</c:v>
                </c:pt>
                <c:pt idx="21191">
                  <c:v>29.431944444444401</c:v>
                </c:pt>
                <c:pt idx="21192">
                  <c:v>29.433333333333302</c:v>
                </c:pt>
                <c:pt idx="21193">
                  <c:v>29.434722222222199</c:v>
                </c:pt>
                <c:pt idx="21194">
                  <c:v>29.436111111111099</c:v>
                </c:pt>
                <c:pt idx="21195">
                  <c:v>29.4375</c:v>
                </c:pt>
                <c:pt idx="21196">
                  <c:v>29.438888888888901</c:v>
                </c:pt>
                <c:pt idx="21197">
                  <c:v>29.440277777777801</c:v>
                </c:pt>
                <c:pt idx="21198">
                  <c:v>29.441666666666698</c:v>
                </c:pt>
                <c:pt idx="21199">
                  <c:v>29.443055555555599</c:v>
                </c:pt>
                <c:pt idx="21200">
                  <c:v>29.4444444444444</c:v>
                </c:pt>
                <c:pt idx="21201">
                  <c:v>29.445833333333301</c:v>
                </c:pt>
                <c:pt idx="21202">
                  <c:v>29.447222222222202</c:v>
                </c:pt>
                <c:pt idx="21203">
                  <c:v>29.448611111111099</c:v>
                </c:pt>
                <c:pt idx="21204">
                  <c:v>29.45</c:v>
                </c:pt>
                <c:pt idx="21205">
                  <c:v>29.4513888888889</c:v>
                </c:pt>
                <c:pt idx="21206">
                  <c:v>29.452777777777801</c:v>
                </c:pt>
                <c:pt idx="21207">
                  <c:v>29.454166666666701</c:v>
                </c:pt>
                <c:pt idx="21208">
                  <c:v>29.455555555555598</c:v>
                </c:pt>
                <c:pt idx="21209">
                  <c:v>29.4569444444444</c:v>
                </c:pt>
                <c:pt idx="21210">
                  <c:v>29.4583333333333</c:v>
                </c:pt>
                <c:pt idx="21211">
                  <c:v>29.459722222222201</c:v>
                </c:pt>
                <c:pt idx="21212">
                  <c:v>29.461111111111101</c:v>
                </c:pt>
                <c:pt idx="21213">
                  <c:v>29.462499999999999</c:v>
                </c:pt>
                <c:pt idx="21214">
                  <c:v>29.463888888888899</c:v>
                </c:pt>
                <c:pt idx="21215">
                  <c:v>29.4652777777778</c:v>
                </c:pt>
                <c:pt idx="21216">
                  <c:v>29.466666666666701</c:v>
                </c:pt>
                <c:pt idx="21217">
                  <c:v>29.468055555555601</c:v>
                </c:pt>
                <c:pt idx="21218">
                  <c:v>29.469444444444399</c:v>
                </c:pt>
                <c:pt idx="21219">
                  <c:v>29.470833333333299</c:v>
                </c:pt>
                <c:pt idx="21220">
                  <c:v>29.4722222222222</c:v>
                </c:pt>
                <c:pt idx="21221">
                  <c:v>29.473611111111101</c:v>
                </c:pt>
                <c:pt idx="21222">
                  <c:v>29.475000000000001</c:v>
                </c:pt>
                <c:pt idx="21223">
                  <c:v>29.476388888888899</c:v>
                </c:pt>
                <c:pt idx="21224">
                  <c:v>29.477777777777799</c:v>
                </c:pt>
                <c:pt idx="21225">
                  <c:v>29.4791666666667</c:v>
                </c:pt>
                <c:pt idx="21226">
                  <c:v>29.4805555555556</c:v>
                </c:pt>
                <c:pt idx="21227">
                  <c:v>29.481944444444402</c:v>
                </c:pt>
                <c:pt idx="21228">
                  <c:v>29.483333333333299</c:v>
                </c:pt>
                <c:pt idx="21229">
                  <c:v>29.484722222222199</c:v>
                </c:pt>
                <c:pt idx="21230">
                  <c:v>29.4861111111111</c:v>
                </c:pt>
                <c:pt idx="21231">
                  <c:v>29.487500000000001</c:v>
                </c:pt>
                <c:pt idx="21232">
                  <c:v>29.488888888888901</c:v>
                </c:pt>
                <c:pt idx="21233">
                  <c:v>29.490277777777798</c:v>
                </c:pt>
                <c:pt idx="21234">
                  <c:v>29.491666666666699</c:v>
                </c:pt>
                <c:pt idx="21235">
                  <c:v>29.4930555555556</c:v>
                </c:pt>
                <c:pt idx="21236">
                  <c:v>29.494444444444401</c:v>
                </c:pt>
                <c:pt idx="21237">
                  <c:v>29.495833333333302</c:v>
                </c:pt>
                <c:pt idx="21238">
                  <c:v>29.497222222222199</c:v>
                </c:pt>
                <c:pt idx="21239">
                  <c:v>29.498611111111099</c:v>
                </c:pt>
                <c:pt idx="21240">
                  <c:v>29.5</c:v>
                </c:pt>
                <c:pt idx="21241">
                  <c:v>29.501388888888901</c:v>
                </c:pt>
                <c:pt idx="21242">
                  <c:v>29.502777777777801</c:v>
                </c:pt>
                <c:pt idx="21243">
                  <c:v>29.504166666666698</c:v>
                </c:pt>
                <c:pt idx="21244">
                  <c:v>29.505555555555599</c:v>
                </c:pt>
                <c:pt idx="21245">
                  <c:v>29.5069444444444</c:v>
                </c:pt>
                <c:pt idx="21246">
                  <c:v>29.508333333333301</c:v>
                </c:pt>
                <c:pt idx="21247">
                  <c:v>29.509722222222202</c:v>
                </c:pt>
                <c:pt idx="21248">
                  <c:v>29.511111111111099</c:v>
                </c:pt>
                <c:pt idx="21249">
                  <c:v>29.512499999999999</c:v>
                </c:pt>
                <c:pt idx="21250">
                  <c:v>29.5138888888889</c:v>
                </c:pt>
                <c:pt idx="21251">
                  <c:v>29.515277777777801</c:v>
                </c:pt>
                <c:pt idx="21252">
                  <c:v>29.516666666666701</c:v>
                </c:pt>
                <c:pt idx="21253">
                  <c:v>29.518055555555598</c:v>
                </c:pt>
                <c:pt idx="21254">
                  <c:v>29.5194444444444</c:v>
                </c:pt>
                <c:pt idx="21255">
                  <c:v>29.5208333333333</c:v>
                </c:pt>
                <c:pt idx="21256">
                  <c:v>29.522222222222201</c:v>
                </c:pt>
                <c:pt idx="21257">
                  <c:v>29.523611111111101</c:v>
                </c:pt>
                <c:pt idx="21258">
                  <c:v>29.524999999999999</c:v>
                </c:pt>
                <c:pt idx="21259">
                  <c:v>29.526388888888899</c:v>
                </c:pt>
                <c:pt idx="21260">
                  <c:v>29.5277777777778</c:v>
                </c:pt>
                <c:pt idx="21261">
                  <c:v>29.529166666666701</c:v>
                </c:pt>
                <c:pt idx="21262">
                  <c:v>29.530555555555601</c:v>
                </c:pt>
                <c:pt idx="21263">
                  <c:v>29.531944444444399</c:v>
                </c:pt>
                <c:pt idx="21264">
                  <c:v>29.533333333333299</c:v>
                </c:pt>
                <c:pt idx="21265">
                  <c:v>29.5347222222222</c:v>
                </c:pt>
                <c:pt idx="21266">
                  <c:v>29.536111111111101</c:v>
                </c:pt>
                <c:pt idx="21267">
                  <c:v>29.537500000000001</c:v>
                </c:pt>
                <c:pt idx="21268">
                  <c:v>29.538888888888899</c:v>
                </c:pt>
                <c:pt idx="21269">
                  <c:v>29.540277777777799</c:v>
                </c:pt>
                <c:pt idx="21270">
                  <c:v>29.5416666666667</c:v>
                </c:pt>
                <c:pt idx="21271">
                  <c:v>29.5430555555556</c:v>
                </c:pt>
                <c:pt idx="21272">
                  <c:v>29.544444444444402</c:v>
                </c:pt>
                <c:pt idx="21273">
                  <c:v>29.545833333333299</c:v>
                </c:pt>
                <c:pt idx="21274">
                  <c:v>29.547222222222199</c:v>
                </c:pt>
                <c:pt idx="21275">
                  <c:v>29.5486111111111</c:v>
                </c:pt>
                <c:pt idx="21276">
                  <c:v>29.55</c:v>
                </c:pt>
                <c:pt idx="21277">
                  <c:v>29.551388888888901</c:v>
                </c:pt>
                <c:pt idx="21278">
                  <c:v>29.552777777777798</c:v>
                </c:pt>
                <c:pt idx="21279">
                  <c:v>29.554166666666699</c:v>
                </c:pt>
                <c:pt idx="21280">
                  <c:v>29.5555555555556</c:v>
                </c:pt>
                <c:pt idx="21281">
                  <c:v>29.556944444444401</c:v>
                </c:pt>
                <c:pt idx="21282">
                  <c:v>29.558333333333302</c:v>
                </c:pt>
                <c:pt idx="21283">
                  <c:v>29.559722222222199</c:v>
                </c:pt>
                <c:pt idx="21284">
                  <c:v>29.561111111111099</c:v>
                </c:pt>
                <c:pt idx="21285">
                  <c:v>29.5625</c:v>
                </c:pt>
                <c:pt idx="21286">
                  <c:v>29.563888888888901</c:v>
                </c:pt>
                <c:pt idx="21287">
                  <c:v>29.565277777777801</c:v>
                </c:pt>
                <c:pt idx="21288">
                  <c:v>29.566666666666698</c:v>
                </c:pt>
                <c:pt idx="21289">
                  <c:v>29.568055555555599</c:v>
                </c:pt>
                <c:pt idx="21290">
                  <c:v>29.5694444444444</c:v>
                </c:pt>
                <c:pt idx="21291">
                  <c:v>29.570833333333301</c:v>
                </c:pt>
                <c:pt idx="21292">
                  <c:v>29.572222222222202</c:v>
                </c:pt>
                <c:pt idx="21293">
                  <c:v>29.573611111111099</c:v>
                </c:pt>
                <c:pt idx="21294">
                  <c:v>29.574999999999999</c:v>
                </c:pt>
                <c:pt idx="21295">
                  <c:v>29.5763888888889</c:v>
                </c:pt>
                <c:pt idx="21296">
                  <c:v>29.577777777777801</c:v>
                </c:pt>
                <c:pt idx="21297">
                  <c:v>29.579166666666701</c:v>
                </c:pt>
                <c:pt idx="21298">
                  <c:v>29.580555555555598</c:v>
                </c:pt>
                <c:pt idx="21299">
                  <c:v>29.5819444444444</c:v>
                </c:pt>
                <c:pt idx="21300">
                  <c:v>29.5833333333333</c:v>
                </c:pt>
                <c:pt idx="21301">
                  <c:v>29.584722222222201</c:v>
                </c:pt>
                <c:pt idx="21302">
                  <c:v>29.586111111111101</c:v>
                </c:pt>
                <c:pt idx="21303">
                  <c:v>29.587499999999999</c:v>
                </c:pt>
                <c:pt idx="21304">
                  <c:v>29.588888888888899</c:v>
                </c:pt>
                <c:pt idx="21305">
                  <c:v>29.5902777777778</c:v>
                </c:pt>
                <c:pt idx="21306">
                  <c:v>29.591666666666701</c:v>
                </c:pt>
                <c:pt idx="21307">
                  <c:v>29.593055555555601</c:v>
                </c:pt>
                <c:pt idx="21308">
                  <c:v>29.594444444444399</c:v>
                </c:pt>
                <c:pt idx="21309">
                  <c:v>29.595833333333299</c:v>
                </c:pt>
                <c:pt idx="21310">
                  <c:v>29.5972222222222</c:v>
                </c:pt>
                <c:pt idx="21311">
                  <c:v>29.598611111111101</c:v>
                </c:pt>
                <c:pt idx="21312">
                  <c:v>29.6</c:v>
                </c:pt>
                <c:pt idx="21313">
                  <c:v>29.601388888888899</c:v>
                </c:pt>
                <c:pt idx="21314">
                  <c:v>29.602777777777799</c:v>
                </c:pt>
                <c:pt idx="21315">
                  <c:v>29.6041666666667</c:v>
                </c:pt>
                <c:pt idx="21316">
                  <c:v>29.6055555555556</c:v>
                </c:pt>
                <c:pt idx="21317">
                  <c:v>29.606944444444402</c:v>
                </c:pt>
                <c:pt idx="21318">
                  <c:v>29.608333333333299</c:v>
                </c:pt>
                <c:pt idx="21319">
                  <c:v>29.609722222222199</c:v>
                </c:pt>
                <c:pt idx="21320">
                  <c:v>29.6111111111111</c:v>
                </c:pt>
                <c:pt idx="21321">
                  <c:v>29.612500000000001</c:v>
                </c:pt>
                <c:pt idx="21322">
                  <c:v>29.613888888888901</c:v>
                </c:pt>
                <c:pt idx="21323">
                  <c:v>29.615277777777798</c:v>
                </c:pt>
                <c:pt idx="21324">
                  <c:v>29.616666666666699</c:v>
                </c:pt>
                <c:pt idx="21325">
                  <c:v>29.6180555555556</c:v>
                </c:pt>
                <c:pt idx="21326">
                  <c:v>29.619444444444401</c:v>
                </c:pt>
                <c:pt idx="21327">
                  <c:v>29.620833333333302</c:v>
                </c:pt>
                <c:pt idx="21328">
                  <c:v>29.622222222222199</c:v>
                </c:pt>
                <c:pt idx="21329">
                  <c:v>29.623611111111099</c:v>
                </c:pt>
                <c:pt idx="21330">
                  <c:v>29.625</c:v>
                </c:pt>
                <c:pt idx="21331">
                  <c:v>29.626388888888901</c:v>
                </c:pt>
                <c:pt idx="21332">
                  <c:v>29.627777777777801</c:v>
                </c:pt>
                <c:pt idx="21333">
                  <c:v>29.629166666666698</c:v>
                </c:pt>
                <c:pt idx="21334">
                  <c:v>29.630555555555599</c:v>
                </c:pt>
                <c:pt idx="21335">
                  <c:v>29.6319444444444</c:v>
                </c:pt>
                <c:pt idx="21336">
                  <c:v>29.633333333333301</c:v>
                </c:pt>
                <c:pt idx="21337">
                  <c:v>29.634722222222202</c:v>
                </c:pt>
                <c:pt idx="21338">
                  <c:v>29.636111111111099</c:v>
                </c:pt>
                <c:pt idx="21339">
                  <c:v>29.637499999999999</c:v>
                </c:pt>
                <c:pt idx="21340">
                  <c:v>29.6388888888889</c:v>
                </c:pt>
                <c:pt idx="21341">
                  <c:v>29.640277777777801</c:v>
                </c:pt>
                <c:pt idx="21342">
                  <c:v>29.641666666666701</c:v>
                </c:pt>
                <c:pt idx="21343">
                  <c:v>29.643055555555598</c:v>
                </c:pt>
                <c:pt idx="21344">
                  <c:v>29.6444444444444</c:v>
                </c:pt>
                <c:pt idx="21345">
                  <c:v>29.6458333333333</c:v>
                </c:pt>
                <c:pt idx="21346">
                  <c:v>29.647222222222201</c:v>
                </c:pt>
                <c:pt idx="21347">
                  <c:v>29.648611111111101</c:v>
                </c:pt>
                <c:pt idx="21348">
                  <c:v>29.65</c:v>
                </c:pt>
                <c:pt idx="21349">
                  <c:v>29.651388888888899</c:v>
                </c:pt>
                <c:pt idx="21350">
                  <c:v>29.6527777777778</c:v>
                </c:pt>
                <c:pt idx="21351">
                  <c:v>29.654166666666701</c:v>
                </c:pt>
                <c:pt idx="21352">
                  <c:v>29.655555555555601</c:v>
                </c:pt>
                <c:pt idx="21353">
                  <c:v>29.656944444444399</c:v>
                </c:pt>
                <c:pt idx="21354">
                  <c:v>29.658333333333299</c:v>
                </c:pt>
                <c:pt idx="21355">
                  <c:v>29.6597222222222</c:v>
                </c:pt>
                <c:pt idx="21356">
                  <c:v>29.661111111111101</c:v>
                </c:pt>
                <c:pt idx="21357">
                  <c:v>29.662500000000001</c:v>
                </c:pt>
                <c:pt idx="21358">
                  <c:v>29.663888888888899</c:v>
                </c:pt>
                <c:pt idx="21359">
                  <c:v>29.665277777777799</c:v>
                </c:pt>
                <c:pt idx="21360">
                  <c:v>29.6666666666667</c:v>
                </c:pt>
                <c:pt idx="21361">
                  <c:v>29.6680555555556</c:v>
                </c:pt>
                <c:pt idx="21362">
                  <c:v>29.669444444444402</c:v>
                </c:pt>
                <c:pt idx="21363">
                  <c:v>29.670833333333299</c:v>
                </c:pt>
                <c:pt idx="21364">
                  <c:v>29.672222222222199</c:v>
                </c:pt>
                <c:pt idx="21365">
                  <c:v>29.6736111111111</c:v>
                </c:pt>
                <c:pt idx="21366">
                  <c:v>29.675000000000001</c:v>
                </c:pt>
                <c:pt idx="21367">
                  <c:v>29.676388888888901</c:v>
                </c:pt>
                <c:pt idx="21368">
                  <c:v>29.677777777777798</c:v>
                </c:pt>
                <c:pt idx="21369">
                  <c:v>29.679166666666699</c:v>
                </c:pt>
                <c:pt idx="21370">
                  <c:v>29.6805555555556</c:v>
                </c:pt>
                <c:pt idx="21371">
                  <c:v>29.681944444444401</c:v>
                </c:pt>
                <c:pt idx="21372">
                  <c:v>29.683333333333302</c:v>
                </c:pt>
                <c:pt idx="21373">
                  <c:v>29.684722222222199</c:v>
                </c:pt>
                <c:pt idx="21374">
                  <c:v>29.686111111111099</c:v>
                </c:pt>
                <c:pt idx="21375">
                  <c:v>29.6875</c:v>
                </c:pt>
                <c:pt idx="21376">
                  <c:v>29.688888888888901</c:v>
                </c:pt>
                <c:pt idx="21377">
                  <c:v>29.690277777777801</c:v>
                </c:pt>
                <c:pt idx="21378">
                  <c:v>29.691666666666698</c:v>
                </c:pt>
                <c:pt idx="21379">
                  <c:v>29.693055555555599</c:v>
                </c:pt>
                <c:pt idx="21380">
                  <c:v>29.6944444444444</c:v>
                </c:pt>
                <c:pt idx="21381">
                  <c:v>29.695833333333301</c:v>
                </c:pt>
                <c:pt idx="21382">
                  <c:v>29.697222222222202</c:v>
                </c:pt>
                <c:pt idx="21383">
                  <c:v>29.698611111111099</c:v>
                </c:pt>
                <c:pt idx="21384">
                  <c:v>29.7</c:v>
                </c:pt>
                <c:pt idx="21385">
                  <c:v>29.7013888888889</c:v>
                </c:pt>
                <c:pt idx="21386">
                  <c:v>29.702777777777801</c:v>
                </c:pt>
                <c:pt idx="21387">
                  <c:v>29.704166666666701</c:v>
                </c:pt>
                <c:pt idx="21388">
                  <c:v>29.705555555555598</c:v>
                </c:pt>
                <c:pt idx="21389">
                  <c:v>29.7069444444444</c:v>
                </c:pt>
                <c:pt idx="21390">
                  <c:v>29.7083333333333</c:v>
                </c:pt>
                <c:pt idx="21391">
                  <c:v>29.709722222222201</c:v>
                </c:pt>
                <c:pt idx="21392">
                  <c:v>29.711111111111101</c:v>
                </c:pt>
                <c:pt idx="21393">
                  <c:v>29.712499999999999</c:v>
                </c:pt>
                <c:pt idx="21394">
                  <c:v>29.713888888888899</c:v>
                </c:pt>
                <c:pt idx="21395">
                  <c:v>29.7152777777778</c:v>
                </c:pt>
                <c:pt idx="21396">
                  <c:v>29.716666666666701</c:v>
                </c:pt>
                <c:pt idx="21397">
                  <c:v>29.718055555555601</c:v>
                </c:pt>
                <c:pt idx="21398">
                  <c:v>29.719444444444399</c:v>
                </c:pt>
                <c:pt idx="21399">
                  <c:v>29.720833333333299</c:v>
                </c:pt>
                <c:pt idx="21400">
                  <c:v>29.7222222222222</c:v>
                </c:pt>
                <c:pt idx="21401">
                  <c:v>29.723611111111101</c:v>
                </c:pt>
                <c:pt idx="21402">
                  <c:v>29.725000000000001</c:v>
                </c:pt>
                <c:pt idx="21403">
                  <c:v>29.726388888888899</c:v>
                </c:pt>
                <c:pt idx="21404">
                  <c:v>29.727777777777799</c:v>
                </c:pt>
                <c:pt idx="21405">
                  <c:v>29.7291666666667</c:v>
                </c:pt>
                <c:pt idx="21406">
                  <c:v>29.7305555555556</c:v>
                </c:pt>
                <c:pt idx="21407">
                  <c:v>29.731944444444402</c:v>
                </c:pt>
                <c:pt idx="21408">
                  <c:v>29.733333333333299</c:v>
                </c:pt>
                <c:pt idx="21409">
                  <c:v>29.734722222222199</c:v>
                </c:pt>
                <c:pt idx="21410">
                  <c:v>29.7361111111111</c:v>
                </c:pt>
                <c:pt idx="21411">
                  <c:v>29.737500000000001</c:v>
                </c:pt>
                <c:pt idx="21412">
                  <c:v>29.738888888888901</c:v>
                </c:pt>
                <c:pt idx="21413">
                  <c:v>29.740277777777798</c:v>
                </c:pt>
                <c:pt idx="21414">
                  <c:v>29.741666666666699</c:v>
                </c:pt>
                <c:pt idx="21415">
                  <c:v>29.7430555555556</c:v>
                </c:pt>
                <c:pt idx="21416">
                  <c:v>29.744444444444401</c:v>
                </c:pt>
                <c:pt idx="21417">
                  <c:v>29.745833333333302</c:v>
                </c:pt>
                <c:pt idx="21418">
                  <c:v>29.747222222222199</c:v>
                </c:pt>
                <c:pt idx="21419">
                  <c:v>29.748611111111099</c:v>
                </c:pt>
                <c:pt idx="21420">
                  <c:v>29.75</c:v>
                </c:pt>
                <c:pt idx="21421">
                  <c:v>29.751388888888901</c:v>
                </c:pt>
                <c:pt idx="21422">
                  <c:v>29.752777777777801</c:v>
                </c:pt>
                <c:pt idx="21423">
                  <c:v>29.754166666666698</c:v>
                </c:pt>
                <c:pt idx="21424">
                  <c:v>29.755555555555599</c:v>
                </c:pt>
                <c:pt idx="21425">
                  <c:v>29.7569444444444</c:v>
                </c:pt>
                <c:pt idx="21426">
                  <c:v>29.758333333333301</c:v>
                </c:pt>
                <c:pt idx="21427">
                  <c:v>29.759722222222202</c:v>
                </c:pt>
                <c:pt idx="21428">
                  <c:v>29.761111111111099</c:v>
                </c:pt>
                <c:pt idx="21429">
                  <c:v>29.762499999999999</c:v>
                </c:pt>
                <c:pt idx="21430">
                  <c:v>29.7638888888889</c:v>
                </c:pt>
                <c:pt idx="21431">
                  <c:v>29.765277777777801</c:v>
                </c:pt>
                <c:pt idx="21432">
                  <c:v>29.766666666666701</c:v>
                </c:pt>
                <c:pt idx="21433">
                  <c:v>29.768055555555598</c:v>
                </c:pt>
                <c:pt idx="21434">
                  <c:v>29.7694444444444</c:v>
                </c:pt>
                <c:pt idx="21435">
                  <c:v>29.7708333333333</c:v>
                </c:pt>
                <c:pt idx="21436">
                  <c:v>29.772222222222201</c:v>
                </c:pt>
                <c:pt idx="21437">
                  <c:v>29.773611111111101</c:v>
                </c:pt>
                <c:pt idx="21438">
                  <c:v>29.774999999999999</c:v>
                </c:pt>
                <c:pt idx="21439">
                  <c:v>29.776388888888899</c:v>
                </c:pt>
                <c:pt idx="21440">
                  <c:v>29.7777777777778</c:v>
                </c:pt>
                <c:pt idx="21441">
                  <c:v>29.779166666666701</c:v>
                </c:pt>
                <c:pt idx="21442">
                  <c:v>29.780555555555601</c:v>
                </c:pt>
                <c:pt idx="21443">
                  <c:v>29.781944444444399</c:v>
                </c:pt>
                <c:pt idx="21444">
                  <c:v>29.783333333333299</c:v>
                </c:pt>
                <c:pt idx="21445">
                  <c:v>29.7847222222222</c:v>
                </c:pt>
                <c:pt idx="21446">
                  <c:v>29.786111111111101</c:v>
                </c:pt>
                <c:pt idx="21447">
                  <c:v>29.787500000000001</c:v>
                </c:pt>
                <c:pt idx="21448">
                  <c:v>29.788888888888899</c:v>
                </c:pt>
                <c:pt idx="21449">
                  <c:v>29.790277777777799</c:v>
                </c:pt>
                <c:pt idx="21450">
                  <c:v>29.7916666666667</c:v>
                </c:pt>
                <c:pt idx="21451">
                  <c:v>29.7930555555556</c:v>
                </c:pt>
                <c:pt idx="21452">
                  <c:v>29.794444444444402</c:v>
                </c:pt>
                <c:pt idx="21453">
                  <c:v>29.795833333333299</c:v>
                </c:pt>
                <c:pt idx="21454">
                  <c:v>29.797222222222199</c:v>
                </c:pt>
                <c:pt idx="21455">
                  <c:v>29.7986111111111</c:v>
                </c:pt>
                <c:pt idx="21456">
                  <c:v>29.8</c:v>
                </c:pt>
                <c:pt idx="21457">
                  <c:v>29.801388888888901</c:v>
                </c:pt>
                <c:pt idx="21458">
                  <c:v>29.802777777777798</c:v>
                </c:pt>
                <c:pt idx="21459">
                  <c:v>29.804166666666699</c:v>
                </c:pt>
                <c:pt idx="21460">
                  <c:v>29.8055555555556</c:v>
                </c:pt>
                <c:pt idx="21461">
                  <c:v>29.806944444444401</c:v>
                </c:pt>
                <c:pt idx="21462">
                  <c:v>29.808333333333302</c:v>
                </c:pt>
                <c:pt idx="21463">
                  <c:v>29.809722222222199</c:v>
                </c:pt>
                <c:pt idx="21464">
                  <c:v>29.811111111111099</c:v>
                </c:pt>
                <c:pt idx="21465">
                  <c:v>29.8125</c:v>
                </c:pt>
                <c:pt idx="21466">
                  <c:v>29.813888888888901</c:v>
                </c:pt>
                <c:pt idx="21467">
                  <c:v>29.815277777777801</c:v>
                </c:pt>
                <c:pt idx="21468">
                  <c:v>29.816666666666698</c:v>
                </c:pt>
                <c:pt idx="21469">
                  <c:v>29.818055555555599</c:v>
                </c:pt>
                <c:pt idx="21470">
                  <c:v>29.8194444444444</c:v>
                </c:pt>
                <c:pt idx="21471">
                  <c:v>29.820833333333301</c:v>
                </c:pt>
                <c:pt idx="21472">
                  <c:v>29.822222222222202</c:v>
                </c:pt>
                <c:pt idx="21473">
                  <c:v>29.823611111111099</c:v>
                </c:pt>
                <c:pt idx="21474">
                  <c:v>29.824999999999999</c:v>
                </c:pt>
                <c:pt idx="21475">
                  <c:v>29.8263888888889</c:v>
                </c:pt>
                <c:pt idx="21476">
                  <c:v>29.827777777777801</c:v>
                </c:pt>
                <c:pt idx="21477">
                  <c:v>29.829166666666701</c:v>
                </c:pt>
                <c:pt idx="21478">
                  <c:v>29.830555555555598</c:v>
                </c:pt>
                <c:pt idx="21479">
                  <c:v>29.8319444444444</c:v>
                </c:pt>
                <c:pt idx="21480">
                  <c:v>29.8333333333333</c:v>
                </c:pt>
                <c:pt idx="21481">
                  <c:v>29.834722222222201</c:v>
                </c:pt>
                <c:pt idx="21482">
                  <c:v>29.836111111111101</c:v>
                </c:pt>
                <c:pt idx="21483">
                  <c:v>29.837499999999999</c:v>
                </c:pt>
                <c:pt idx="21484">
                  <c:v>29.838888888888899</c:v>
                </c:pt>
                <c:pt idx="21485">
                  <c:v>29.8402777777778</c:v>
                </c:pt>
                <c:pt idx="21486">
                  <c:v>29.841666666666701</c:v>
                </c:pt>
                <c:pt idx="21487">
                  <c:v>29.843055555555601</c:v>
                </c:pt>
                <c:pt idx="21488">
                  <c:v>29.844444444444399</c:v>
                </c:pt>
                <c:pt idx="21489">
                  <c:v>29.845833333333299</c:v>
                </c:pt>
                <c:pt idx="21490">
                  <c:v>29.8472222222222</c:v>
                </c:pt>
                <c:pt idx="21491">
                  <c:v>29.848611111111101</c:v>
                </c:pt>
                <c:pt idx="21492">
                  <c:v>29.85</c:v>
                </c:pt>
                <c:pt idx="21493">
                  <c:v>29.851388888888899</c:v>
                </c:pt>
                <c:pt idx="21494">
                  <c:v>29.852777777777799</c:v>
                </c:pt>
                <c:pt idx="21495">
                  <c:v>29.8541666666667</c:v>
                </c:pt>
                <c:pt idx="21496">
                  <c:v>29.8555555555556</c:v>
                </c:pt>
                <c:pt idx="21497">
                  <c:v>29.856944444444402</c:v>
                </c:pt>
                <c:pt idx="21498">
                  <c:v>29.858333333333299</c:v>
                </c:pt>
                <c:pt idx="21499">
                  <c:v>29.859722222222199</c:v>
                </c:pt>
                <c:pt idx="21500">
                  <c:v>29.8611111111111</c:v>
                </c:pt>
                <c:pt idx="21501">
                  <c:v>29.862500000000001</c:v>
                </c:pt>
                <c:pt idx="21502">
                  <c:v>29.863888888888901</c:v>
                </c:pt>
                <c:pt idx="21503">
                  <c:v>29.865277777777798</c:v>
                </c:pt>
                <c:pt idx="21504">
                  <c:v>29.866666666666699</c:v>
                </c:pt>
                <c:pt idx="21505">
                  <c:v>29.8680555555556</c:v>
                </c:pt>
                <c:pt idx="21506">
                  <c:v>29.869444444444401</c:v>
                </c:pt>
                <c:pt idx="21507">
                  <c:v>29.870833333333302</c:v>
                </c:pt>
                <c:pt idx="21508">
                  <c:v>29.872222222222199</c:v>
                </c:pt>
                <c:pt idx="21509">
                  <c:v>29.873611111111099</c:v>
                </c:pt>
                <c:pt idx="21510">
                  <c:v>29.875</c:v>
                </c:pt>
                <c:pt idx="21511">
                  <c:v>29.876388888888901</c:v>
                </c:pt>
                <c:pt idx="21512">
                  <c:v>29.877777777777801</c:v>
                </c:pt>
                <c:pt idx="21513">
                  <c:v>29.879166666666698</c:v>
                </c:pt>
                <c:pt idx="21514">
                  <c:v>29.880555555555599</c:v>
                </c:pt>
                <c:pt idx="21515">
                  <c:v>29.8819444444444</c:v>
                </c:pt>
                <c:pt idx="21516">
                  <c:v>29.883333333333301</c:v>
                </c:pt>
                <c:pt idx="21517">
                  <c:v>29.884722222222202</c:v>
                </c:pt>
                <c:pt idx="21518">
                  <c:v>29.886111111111099</c:v>
                </c:pt>
                <c:pt idx="21519">
                  <c:v>29.887499999999999</c:v>
                </c:pt>
                <c:pt idx="21520">
                  <c:v>29.8888888888889</c:v>
                </c:pt>
                <c:pt idx="21521">
                  <c:v>29.890277777777801</c:v>
                </c:pt>
                <c:pt idx="21522">
                  <c:v>29.891666666666701</c:v>
                </c:pt>
                <c:pt idx="21523">
                  <c:v>29.893055555555598</c:v>
                </c:pt>
                <c:pt idx="21524">
                  <c:v>29.8944444444444</c:v>
                </c:pt>
                <c:pt idx="21525">
                  <c:v>29.8958333333333</c:v>
                </c:pt>
                <c:pt idx="21526">
                  <c:v>29.897222222222201</c:v>
                </c:pt>
                <c:pt idx="21527">
                  <c:v>29.898611111111101</c:v>
                </c:pt>
                <c:pt idx="21528">
                  <c:v>29.9</c:v>
                </c:pt>
                <c:pt idx="21529">
                  <c:v>29.901388888888899</c:v>
                </c:pt>
                <c:pt idx="21530">
                  <c:v>29.9027777777778</c:v>
                </c:pt>
                <c:pt idx="21531">
                  <c:v>29.904166666666701</c:v>
                </c:pt>
                <c:pt idx="21532">
                  <c:v>29.905555555555601</c:v>
                </c:pt>
                <c:pt idx="21533">
                  <c:v>29.906944444444399</c:v>
                </c:pt>
                <c:pt idx="21534">
                  <c:v>29.908333333333299</c:v>
                </c:pt>
                <c:pt idx="21535">
                  <c:v>29.9097222222222</c:v>
                </c:pt>
                <c:pt idx="21536">
                  <c:v>29.911111111111101</c:v>
                </c:pt>
                <c:pt idx="21537">
                  <c:v>29.912500000000001</c:v>
                </c:pt>
                <c:pt idx="21538">
                  <c:v>29.913888888888899</c:v>
                </c:pt>
                <c:pt idx="21539">
                  <c:v>29.915277777777799</c:v>
                </c:pt>
                <c:pt idx="21540">
                  <c:v>29.9166666666667</c:v>
                </c:pt>
                <c:pt idx="21541">
                  <c:v>29.9180555555556</c:v>
                </c:pt>
                <c:pt idx="21542">
                  <c:v>29.919444444444402</c:v>
                </c:pt>
                <c:pt idx="21543">
                  <c:v>29.920833333333299</c:v>
                </c:pt>
                <c:pt idx="21544">
                  <c:v>29.922222222222199</c:v>
                </c:pt>
                <c:pt idx="21545">
                  <c:v>29.9236111111111</c:v>
                </c:pt>
                <c:pt idx="21546">
                  <c:v>29.925000000000001</c:v>
                </c:pt>
                <c:pt idx="21547">
                  <c:v>29.926388888888901</c:v>
                </c:pt>
                <c:pt idx="21548">
                  <c:v>29.927777777777798</c:v>
                </c:pt>
                <c:pt idx="21549">
                  <c:v>29.929166666666699</c:v>
                </c:pt>
                <c:pt idx="21550">
                  <c:v>29.9305555555556</c:v>
                </c:pt>
                <c:pt idx="21551">
                  <c:v>29.931944444444401</c:v>
                </c:pt>
                <c:pt idx="21552">
                  <c:v>29.933333333333302</c:v>
                </c:pt>
                <c:pt idx="21553">
                  <c:v>29.934722222222199</c:v>
                </c:pt>
                <c:pt idx="21554">
                  <c:v>29.936111111111099</c:v>
                </c:pt>
                <c:pt idx="21555">
                  <c:v>29.9375</c:v>
                </c:pt>
                <c:pt idx="21556">
                  <c:v>29.938888888888901</c:v>
                </c:pt>
                <c:pt idx="21557">
                  <c:v>29.940277777777801</c:v>
                </c:pt>
                <c:pt idx="21558">
                  <c:v>29.941666666666698</c:v>
                </c:pt>
                <c:pt idx="21559">
                  <c:v>29.943055555555599</c:v>
                </c:pt>
                <c:pt idx="21560">
                  <c:v>29.9444444444444</c:v>
                </c:pt>
                <c:pt idx="21561">
                  <c:v>29.945833333333301</c:v>
                </c:pt>
                <c:pt idx="21562">
                  <c:v>29.947222222222202</c:v>
                </c:pt>
                <c:pt idx="21563">
                  <c:v>29.948611111111099</c:v>
                </c:pt>
                <c:pt idx="21564">
                  <c:v>29.95</c:v>
                </c:pt>
                <c:pt idx="21565">
                  <c:v>29.9513888888889</c:v>
                </c:pt>
                <c:pt idx="21566">
                  <c:v>29.952777777777801</c:v>
                </c:pt>
                <c:pt idx="21567">
                  <c:v>29.954166666666701</c:v>
                </c:pt>
                <c:pt idx="21568">
                  <c:v>29.955555555555598</c:v>
                </c:pt>
                <c:pt idx="21569">
                  <c:v>29.9569444444444</c:v>
                </c:pt>
                <c:pt idx="21570">
                  <c:v>29.9583333333333</c:v>
                </c:pt>
                <c:pt idx="21571">
                  <c:v>29.959722222222201</c:v>
                </c:pt>
                <c:pt idx="21572">
                  <c:v>29.961111111111101</c:v>
                </c:pt>
                <c:pt idx="21573">
                  <c:v>29.962499999999999</c:v>
                </c:pt>
                <c:pt idx="21574">
                  <c:v>29.963888888888899</c:v>
                </c:pt>
                <c:pt idx="21575">
                  <c:v>29.9652777777778</c:v>
                </c:pt>
                <c:pt idx="21576">
                  <c:v>29.966666666666701</c:v>
                </c:pt>
                <c:pt idx="21577">
                  <c:v>29.968055555555601</c:v>
                </c:pt>
                <c:pt idx="21578">
                  <c:v>29.969444444444399</c:v>
                </c:pt>
                <c:pt idx="21579">
                  <c:v>29.970833333333299</c:v>
                </c:pt>
                <c:pt idx="21580">
                  <c:v>29.9722222222222</c:v>
                </c:pt>
                <c:pt idx="21581">
                  <c:v>29.973611111111101</c:v>
                </c:pt>
                <c:pt idx="21582">
                  <c:v>29.975000000000001</c:v>
                </c:pt>
                <c:pt idx="21583">
                  <c:v>29.976388888888899</c:v>
                </c:pt>
                <c:pt idx="21584">
                  <c:v>29.977777777777799</c:v>
                </c:pt>
                <c:pt idx="21585">
                  <c:v>29.9791666666667</c:v>
                </c:pt>
                <c:pt idx="21586">
                  <c:v>29.9805555555556</c:v>
                </c:pt>
                <c:pt idx="21587">
                  <c:v>29.981944444444402</c:v>
                </c:pt>
                <c:pt idx="21588">
                  <c:v>29.983333333333299</c:v>
                </c:pt>
                <c:pt idx="21589">
                  <c:v>29.984722222222199</c:v>
                </c:pt>
                <c:pt idx="21590">
                  <c:v>29.9861111111111</c:v>
                </c:pt>
                <c:pt idx="21591">
                  <c:v>29.987500000000001</c:v>
                </c:pt>
                <c:pt idx="21592">
                  <c:v>29.988888888888901</c:v>
                </c:pt>
                <c:pt idx="21593">
                  <c:v>29.990277777777798</c:v>
                </c:pt>
                <c:pt idx="21594">
                  <c:v>29.991666666666699</c:v>
                </c:pt>
                <c:pt idx="21595">
                  <c:v>29.9930555555556</c:v>
                </c:pt>
                <c:pt idx="21596">
                  <c:v>29.994444444444401</c:v>
                </c:pt>
                <c:pt idx="21597">
                  <c:v>29.995833333333302</c:v>
                </c:pt>
                <c:pt idx="21598">
                  <c:v>29.997222222222199</c:v>
                </c:pt>
                <c:pt idx="21599">
                  <c:v>29.998611111111099</c:v>
                </c:pt>
              </c:numCache>
            </c:numRef>
          </c:xVal>
          <c:yVal>
            <c:numRef>
              <c:f>'20ft'!$I$9:$I$21608</c:f>
              <c:numCache>
                <c:formatCode>0.00E+00</c:formatCode>
                <c:ptCount val="21600"/>
                <c:pt idx="0">
                  <c:v>0</c:v>
                </c:pt>
                <c:pt idx="1">
                  <c:v>4.7253276549411906E-4</c:v>
                </c:pt>
                <c:pt idx="2">
                  <c:v>3.3463273104567658E-3</c:v>
                </c:pt>
                <c:pt idx="3">
                  <c:v>9.1483089134117776E-3</c:v>
                </c:pt>
                <c:pt idx="4">
                  <c:v>1.7836234700517022E-2</c:v>
                </c:pt>
                <c:pt idx="5">
                  <c:v>2.9263245089541805E-2</c:v>
                </c:pt>
                <c:pt idx="6">
                  <c:v>4.3188947568663393E-2</c:v>
                </c:pt>
                <c:pt idx="7">
                  <c:v>5.9292674728254904E-2</c:v>
                </c:pt>
                <c:pt idx="8">
                  <c:v>7.7189349231789064E-2</c:v>
                </c:pt>
                <c:pt idx="9">
                  <c:v>9.6446295264537643E-2</c:v>
                </c:pt>
                <c:pt idx="10">
                  <c:v>0.11659987892375491</c:v>
                </c:pt>
                <c:pt idx="11">
                  <c:v>0.13717668466477281</c:v>
                </c:pt>
                <c:pt idx="12">
                  <c:v>0.15770789099935337</c:v>
                </c:pt>
                <c:pt idx="13">
                  <c:v>0.17774562364126595</c:v>
                </c:pt>
                <c:pt idx="14">
                  <c:v>0.19687814666097248</c:v>
                </c:pt>
                <c:pt idx="15">
                  <c:v>0.21474337423267789</c:v>
                </c:pt>
                <c:pt idx="16">
                  <c:v>0.23103779123839613</c:v>
                </c:pt>
                <c:pt idx="17">
                  <c:v>0.24552337981223535</c:v>
                </c:pt>
                <c:pt idx="18">
                  <c:v>0.25803215407216878</c:v>
                </c:pt>
                <c:pt idx="19">
                  <c:v>0.26846794478085928</c:v>
                </c:pt>
                <c:pt idx="20">
                  <c:v>0.27680588462682831</c:v>
                </c:pt>
                <c:pt idx="21">
                  <c:v>0.2830901644941437</c:v>
                </c:pt>
                <c:pt idx="22">
                  <c:v>0.28742738435285203</c:v>
                </c:pt>
                <c:pt idx="23">
                  <c:v>0.28997864124891742</c:v>
                </c:pt>
                <c:pt idx="24">
                  <c:v>0.29095080658252909</c:v>
                </c:pt>
                <c:pt idx="25">
                  <c:v>0.29058744327092861</c:v>
                </c:pt>
                <c:pt idx="26">
                  <c:v>0.28915685424673759</c:v>
                </c:pt>
                <c:pt idx="27">
                  <c:v>0.28694050838343826</c:v>
                </c:pt>
                <c:pt idx="28">
                  <c:v>0.2842226963667332</c:v>
                </c:pt>
                <c:pt idx="29">
                  <c:v>0.2812815129213313</c:v>
                </c:pt>
                <c:pt idx="30">
                  <c:v>0.27837522113782148</c:v>
                </c:pt>
                <c:pt idx="31">
                  <c:v>0.27573691377536041</c:v>
                </c:pt>
                <c:pt idx="32">
                  <c:v>0.27356862975087121</c:v>
                </c:pt>
                <c:pt idx="33">
                  <c:v>0.27203185845046285</c:v>
                </c:pt>
                <c:pt idx="34">
                  <c:v>0.27124724241209403</c:v>
                </c:pt>
                <c:pt idx="35">
                  <c:v>0.27129145932272791</c:v>
                </c:pt>
                <c:pt idx="36">
                  <c:v>0.27219679759002041</c:v>
                </c:pt>
                <c:pt idx="37">
                  <c:v>0.27395051104805601</c:v>
                </c:pt>
                <c:pt idx="38">
                  <c:v>0.27649998692492322</c:v>
                </c:pt>
                <c:pt idx="39">
                  <c:v>0.27975756994069806</c:v>
                </c:pt>
                <c:pt idx="40">
                  <c:v>0.28360164981214792</c:v>
                </c:pt>
                <c:pt idx="41">
                  <c:v>0.28788648314576365</c:v>
                </c:pt>
                <c:pt idx="42">
                  <c:v>0.29244809699657293</c:v>
                </c:pt>
                <c:pt idx="43">
                  <c:v>0.2971089102077939</c:v>
                </c:pt>
                <c:pt idx="44">
                  <c:v>0.30168747515185318</c:v>
                </c:pt>
                <c:pt idx="45">
                  <c:v>0.30600378124292255</c:v>
                </c:pt>
                <c:pt idx="46">
                  <c:v>0.30988585311848421</c:v>
                </c:pt>
                <c:pt idx="47">
                  <c:v>0.313174650330376</c:v>
                </c:pt>
                <c:pt idx="48">
                  <c:v>0.31572997315762119</c:v>
                </c:pt>
                <c:pt idx="49">
                  <c:v>0.31743441684947488</c:v>
                </c:pt>
                <c:pt idx="50">
                  <c:v>0.31819517987848511</c:v>
                </c:pt>
                <c:pt idx="51">
                  <c:v>0.31794696392910843</c:v>
                </c:pt>
                <c:pt idx="52">
                  <c:v>0.31665314171307907</c:v>
                </c:pt>
                <c:pt idx="53">
                  <c:v>0.31430550918593081</c:v>
                </c:pt>
                <c:pt idx="54">
                  <c:v>0.31092231758606587</c:v>
                </c:pt>
                <c:pt idx="55">
                  <c:v>0.30654462595798915</c:v>
                </c:pt>
                <c:pt idx="56">
                  <c:v>0.30123739022802226</c:v>
                </c:pt>
                <c:pt idx="57">
                  <c:v>0.29508353732154696</c:v>
                </c:pt>
                <c:pt idx="58">
                  <c:v>0.28817996118784456</c:v>
                </c:pt>
                <c:pt idx="59">
                  <c:v>0.28063325140024253</c:v>
                </c:pt>
                <c:pt idx="60">
                  <c:v>0.27255790219789844</c:v>
                </c:pt>
                <c:pt idx="61">
                  <c:v>0.26406840559156741</c:v>
                </c:pt>
                <c:pt idx="62">
                  <c:v>0.25527720093285888</c:v>
                </c:pt>
                <c:pt idx="63">
                  <c:v>0.24629016037813664</c:v>
                </c:pt>
                <c:pt idx="64">
                  <c:v>0.23720541048484775</c:v>
                </c:pt>
                <c:pt idx="65">
                  <c:v>0.2281068920513098</c:v>
                </c:pt>
                <c:pt idx="66">
                  <c:v>0.21906456189939411</c:v>
                </c:pt>
                <c:pt idx="67">
                  <c:v>0.21013285457985204</c:v>
                </c:pt>
                <c:pt idx="68">
                  <c:v>0.2013497809843644</c:v>
                </c:pt>
                <c:pt idx="69">
                  <c:v>0.19273408000126399</c:v>
                </c:pt>
                <c:pt idx="70">
                  <c:v>0.1842895164539386</c:v>
                </c:pt>
                <c:pt idx="71">
                  <c:v>0.17600448699117127</c:v>
                </c:pt>
                <c:pt idx="72">
                  <c:v>0.16785272223218697</c:v>
                </c:pt>
                <c:pt idx="73">
                  <c:v>0.1597951350741422</c:v>
                </c:pt>
                <c:pt idx="74">
                  <c:v>0.1517823867661689</c:v>
                </c:pt>
                <c:pt idx="75">
                  <c:v>0.14375846288741498</c:v>
                </c:pt>
                <c:pt idx="76">
                  <c:v>0.1356622223739421</c:v>
                </c:pt>
                <c:pt idx="77">
                  <c:v>0.12742999782435385</c:v>
                </c:pt>
                <c:pt idx="78">
                  <c:v>0.118999257681253</c:v>
                </c:pt>
                <c:pt idx="79">
                  <c:v>0.11031031872414755</c:v>
                </c:pt>
                <c:pt idx="80">
                  <c:v>0.10130887864079879</c:v>
                </c:pt>
                <c:pt idx="81">
                  <c:v>9.1946416236452819E-2</c:v>
                </c:pt>
                <c:pt idx="82">
                  <c:v>8.2184593997052913E-2</c:v>
                </c:pt>
                <c:pt idx="83">
                  <c:v>7.199429465665988E-2</c:v>
                </c:pt>
                <c:pt idx="84">
                  <c:v>6.1355535587670977E-2</c:v>
                </c:pt>
                <c:pt idx="85">
                  <c:v>5.0261784581331986E-2</c:v>
                </c:pt>
                <c:pt idx="86">
                  <c:v>3.8715976080426449E-2</c:v>
                </c:pt>
                <c:pt idx="87">
                  <c:v>2.6730647924606016E-2</c:v>
                </c:pt>
                <c:pt idx="88">
                  <c:v>1.4329696623886898E-2</c:v>
                </c:pt>
                <c:pt idx="89">
                  <c:v>1.5455259116860832E-3</c:v>
                </c:pt>
                <c:pt idx="90">
                  <c:v>-1.1582341347961269E-2</c:v>
                </c:pt>
                <c:pt idx="91">
                  <c:v>-2.5009936934382113E-2</c:v>
                </c:pt>
                <c:pt idx="92">
                  <c:v>-3.8686876533016473E-2</c:v>
                </c:pt>
                <c:pt idx="93">
                  <c:v>-5.2561977444804737E-2</c:v>
                </c:pt>
                <c:pt idx="94">
                  <c:v>-6.6583994728683746E-2</c:v>
                </c:pt>
                <c:pt idx="95">
                  <c:v>-8.0699926300446354E-2</c:v>
                </c:pt>
                <c:pt idx="96">
                  <c:v>-9.4860432030319353E-2</c:v>
                </c:pt>
                <c:pt idx="97">
                  <c:v>-0.10901983085288826</c:v>
                </c:pt>
                <c:pt idx="98">
                  <c:v>-0.12313649103119735</c:v>
                </c:pt>
                <c:pt idx="99">
                  <c:v>-0.13717407496568865</c:v>
                </c:pt>
                <c:pt idx="100">
                  <c:v>-0.15110331078967337</c:v>
                </c:pt>
                <c:pt idx="101">
                  <c:v>-0.16490134535056689</c:v>
                </c:pt>
                <c:pt idx="102">
                  <c:v>-0.17855149610166959</c:v>
                </c:pt>
                <c:pt idx="103">
                  <c:v>-0.19204348793391704</c:v>
                </c:pt>
                <c:pt idx="104">
                  <c:v>-0.2053742335454985</c:v>
                </c:pt>
                <c:pt idx="105">
                  <c:v>-0.21854624639543441</c:v>
                </c:pt>
                <c:pt idx="106">
                  <c:v>-0.23156653446552664</c:v>
                </c:pt>
                <c:pt idx="107">
                  <c:v>-0.24444572588187635</c:v>
                </c:pt>
                <c:pt idx="108">
                  <c:v>-0.25719711499810222</c:v>
                </c:pt>
                <c:pt idx="109">
                  <c:v>-0.26983602855677968</c:v>
                </c:pt>
                <c:pt idx="110">
                  <c:v>-0.28237994056939586</c:v>
                </c:pt>
                <c:pt idx="111">
                  <c:v>-0.29484643727767074</c:v>
                </c:pt>
                <c:pt idx="112">
                  <c:v>-0.30725152324373911</c:v>
                </c:pt>
                <c:pt idx="113">
                  <c:v>-0.31960841890983588</c:v>
                </c:pt>
                <c:pt idx="114">
                  <c:v>-0.33192985129088787</c:v>
                </c:pt>
                <c:pt idx="115">
                  <c:v>-0.34422421904794098</c:v>
                </c:pt>
                <c:pt idx="116">
                  <c:v>-0.35649617351479584</c:v>
                </c:pt>
                <c:pt idx="117">
                  <c:v>-0.3687465890748251</c:v>
                </c:pt>
                <c:pt idx="118">
                  <c:v>-0.38097217435138886</c:v>
                </c:pt>
                <c:pt idx="119">
                  <c:v>-0.39316574125172254</c:v>
                </c:pt>
                <c:pt idx="120">
                  <c:v>-0.40531604555528522</c:v>
                </c:pt>
                <c:pt idx="121">
                  <c:v>-0.41740803281561717</c:v>
                </c:pt>
                <c:pt idx="122">
                  <c:v>-0.42942353673575512</c:v>
                </c:pt>
                <c:pt idx="123">
                  <c:v>-0.44134179519480515</c:v>
                </c:pt>
                <c:pt idx="124">
                  <c:v>-0.45313973708074601</c:v>
                </c:pt>
                <c:pt idx="125">
                  <c:v>-0.4647926304222163</c:v>
                </c:pt>
                <c:pt idx="126">
                  <c:v>-0.47627505745789334</c:v>
                </c:pt>
                <c:pt idx="127">
                  <c:v>-0.4875613140825194</c:v>
                </c:pt>
                <c:pt idx="128">
                  <c:v>-0.49862627860542896</c:v>
                </c:pt>
                <c:pt idx="129">
                  <c:v>-0.50944574378688068</c:v>
                </c:pt>
                <c:pt idx="130">
                  <c:v>-0.51999576550918236</c:v>
                </c:pt>
                <c:pt idx="131">
                  <c:v>-0.53025639769196042</c:v>
                </c:pt>
                <c:pt idx="132">
                  <c:v>-0.5402091075652341</c:v>
                </c:pt>
                <c:pt idx="133">
                  <c:v>-0.54983722807451385</c:v>
                </c:pt>
                <c:pt idx="134">
                  <c:v>-0.55912681648626994</c:v>
                </c:pt>
                <c:pt idx="135">
                  <c:v>-0.56806782596511429</c:v>
                </c:pt>
                <c:pt idx="136">
                  <c:v>-0.57665300781569162</c:v>
                </c:pt>
                <c:pt idx="137">
                  <c:v>-0.58487736966374171</c:v>
                </c:pt>
                <c:pt idx="138">
                  <c:v>-0.59273791627506778</c:v>
                </c:pt>
                <c:pt idx="139">
                  <c:v>-0.60023333680574176</c:v>
                </c:pt>
                <c:pt idx="140">
                  <c:v>-0.60736401374684013</c:v>
                </c:pt>
                <c:pt idx="141">
                  <c:v>-0.61413275914989962</c:v>
                </c:pt>
                <c:pt idx="142">
                  <c:v>-0.62054335849112485</c:v>
                </c:pt>
                <c:pt idx="143">
                  <c:v>-0.62659975594549977</c:v>
                </c:pt>
                <c:pt idx="144">
                  <c:v>-0.63230597378436104</c:v>
                </c:pt>
                <c:pt idx="145">
                  <c:v>-0.63766682191091861</c:v>
                </c:pt>
                <c:pt idx="146">
                  <c:v>-0.6426864753374113</c:v>
                </c:pt>
                <c:pt idx="147">
                  <c:v>-0.64736774881047987</c:v>
                </c:pt>
                <c:pt idx="148">
                  <c:v>-0.65171251604145086</c:v>
                </c:pt>
                <c:pt idx="149">
                  <c:v>-0.6557229905116746</c:v>
                </c:pt>
                <c:pt idx="150">
                  <c:v>-0.65939758189652364</c:v>
                </c:pt>
                <c:pt idx="151">
                  <c:v>-0.66273394911472849</c:v>
                </c:pt>
                <c:pt idx="152">
                  <c:v>-0.665730170000009</c:v>
                </c:pt>
                <c:pt idx="153">
                  <c:v>-0.66838078307323656</c:v>
                </c:pt>
                <c:pt idx="154">
                  <c:v>-0.67068039878373664</c:v>
                </c:pt>
                <c:pt idx="155">
                  <c:v>-0.67262281243326394</c:v>
                </c:pt>
                <c:pt idx="156">
                  <c:v>-0.67420114691110478</c:v>
                </c:pt>
                <c:pt idx="157">
                  <c:v>-0.67540618328240598</c:v>
                </c:pt>
                <c:pt idx="158">
                  <c:v>-0.67622903859984385</c:v>
                </c:pt>
                <c:pt idx="159">
                  <c:v>-0.67666220439852975</c:v>
                </c:pt>
                <c:pt idx="160">
                  <c:v>-0.67669576047367008</c:v>
                </c:pt>
                <c:pt idx="161">
                  <c:v>-0.67632146953037042</c:v>
                </c:pt>
                <c:pt idx="162">
                  <c:v>-0.67553235198042794</c:v>
                </c:pt>
                <c:pt idx="163">
                  <c:v>-0.67432063642372209</c:v>
                </c:pt>
                <c:pt idx="164">
                  <c:v>-0.67268074560900659</c:v>
                </c:pt>
                <c:pt idx="165">
                  <c:v>-0.67060800511569429</c:v>
                </c:pt>
                <c:pt idx="166">
                  <c:v>-0.66809903407635074</c:v>
                </c:pt>
                <c:pt idx="167">
                  <c:v>-0.66515102475556398</c:v>
                </c:pt>
                <c:pt idx="168">
                  <c:v>-0.66176278346153516</c:v>
                </c:pt>
                <c:pt idx="169">
                  <c:v>-0.65793470664974685</c:v>
                </c:pt>
                <c:pt idx="170">
                  <c:v>-0.65366759036463506</c:v>
                </c:pt>
                <c:pt idx="171">
                  <c:v>-0.64896356319463366</c:v>
                </c:pt>
                <c:pt idx="172">
                  <c:v>-0.64382633152967539</c:v>
                </c:pt>
                <c:pt idx="173">
                  <c:v>-0.63826102840318999</c:v>
                </c:pt>
                <c:pt idx="174">
                  <c:v>-0.63227330107785895</c:v>
                </c:pt>
                <c:pt idx="175">
                  <c:v>-0.62586758690538968</c:v>
                </c:pt>
                <c:pt idx="176">
                  <c:v>-0.61905087650075297</c:v>
                </c:pt>
                <c:pt idx="177">
                  <c:v>-0.61183007541648649</c:v>
                </c:pt>
                <c:pt idx="178">
                  <c:v>-0.60421174963559698</c:v>
                </c:pt>
                <c:pt idx="179">
                  <c:v>-0.59620190596150724</c:v>
                </c:pt>
                <c:pt idx="180">
                  <c:v>-0.58780839368623072</c:v>
                </c:pt>
                <c:pt idx="181">
                  <c:v>-0.57903717364668505</c:v>
                </c:pt>
                <c:pt idx="182">
                  <c:v>-0.56989427893109124</c:v>
                </c:pt>
                <c:pt idx="183">
                  <c:v>-0.56038501266787921</c:v>
                </c:pt>
                <c:pt idx="184">
                  <c:v>-0.55051606727103264</c:v>
                </c:pt>
                <c:pt idx="185">
                  <c:v>-0.54029187264794976</c:v>
                </c:pt>
                <c:pt idx="186">
                  <c:v>-0.52971700591608184</c:v>
                </c:pt>
                <c:pt idx="187">
                  <c:v>-0.5187962341384299</c:v>
                </c:pt>
                <c:pt idx="188">
                  <c:v>-0.50753454555972899</c:v>
                </c:pt>
                <c:pt idx="189">
                  <c:v>-0.49593458832045934</c:v>
                </c:pt>
                <c:pt idx="190">
                  <c:v>-0.48400063561295154</c:v>
                </c:pt>
                <c:pt idx="191">
                  <c:v>-0.47173728536489407</c:v>
                </c:pt>
                <c:pt idx="192">
                  <c:v>-0.45914874705002029</c:v>
                </c:pt>
                <c:pt idx="193">
                  <c:v>-0.44623884442004608</c:v>
                </c:pt>
                <c:pt idx="194">
                  <c:v>-0.43301139560862245</c:v>
                </c:pt>
                <c:pt idx="195">
                  <c:v>-0.41947135973373079</c:v>
                </c:pt>
                <c:pt idx="196">
                  <c:v>-0.40562381341480697</c:v>
                </c:pt>
                <c:pt idx="197">
                  <c:v>-0.39147393522609059</c:v>
                </c:pt>
                <c:pt idx="198">
                  <c:v>-0.37702810445989532</c:v>
                </c:pt>
                <c:pt idx="199">
                  <c:v>-0.36229319120220027</c:v>
                </c:pt>
                <c:pt idx="200">
                  <c:v>-0.34727688608473528</c:v>
                </c:pt>
                <c:pt idx="201">
                  <c:v>-0.33198618365110494</c:v>
                </c:pt>
                <c:pt idx="202">
                  <c:v>-0.31643020652353943</c:v>
                </c:pt>
                <c:pt idx="203">
                  <c:v>-0.30061803948575488</c:v>
                </c:pt>
                <c:pt idx="204">
                  <c:v>-0.28455783925949207</c:v>
                </c:pt>
                <c:pt idx="205">
                  <c:v>-0.26826075007528682</c:v>
                </c:pt>
                <c:pt idx="206">
                  <c:v>-0.25173691583375657</c:v>
                </c:pt>
                <c:pt idx="207">
                  <c:v>-0.23499598697187168</c:v>
                </c:pt>
                <c:pt idx="208">
                  <c:v>-0.21804958597159557</c:v>
                </c:pt>
                <c:pt idx="209">
                  <c:v>-0.20090946194186182</c:v>
                </c:pt>
                <c:pt idx="210">
                  <c:v>-0.18358735194136971</c:v>
                </c:pt>
                <c:pt idx="211">
                  <c:v>-0.1660937418317156</c:v>
                </c:pt>
                <c:pt idx="212">
                  <c:v>-0.1484413953110392</c:v>
                </c:pt>
                <c:pt idx="213">
                  <c:v>-0.13064135564217091</c:v>
                </c:pt>
                <c:pt idx="214">
                  <c:v>-0.11270382886473394</c:v>
                </c:pt>
                <c:pt idx="215">
                  <c:v>-9.4641440158346329E-2</c:v>
                </c:pt>
                <c:pt idx="216">
                  <c:v>-7.6465265793641782E-2</c:v>
                </c:pt>
                <c:pt idx="217">
                  <c:v>-5.8186131005177423E-2</c:v>
                </c:pt>
                <c:pt idx="218">
                  <c:v>-3.9815321106892551E-2</c:v>
                </c:pt>
                <c:pt idx="219">
                  <c:v>-2.1364215924949054E-2</c:v>
                </c:pt>
                <c:pt idx="220">
                  <c:v>-2.8431562913353455E-3</c:v>
                </c:pt>
                <c:pt idx="221">
                  <c:v>1.5737521348884176E-2</c:v>
                </c:pt>
                <c:pt idx="222">
                  <c:v>3.4367099626108365E-2</c:v>
                </c:pt>
                <c:pt idx="223">
                  <c:v>5.3034821214359242E-2</c:v>
                </c:pt>
                <c:pt idx="224">
                  <c:v>7.1730997520165526E-2</c:v>
                </c:pt>
                <c:pt idx="225">
                  <c:v>9.0445949937159223E-2</c:v>
                </c:pt>
                <c:pt idx="226">
                  <c:v>0.10916960189822103</c:v>
                </c:pt>
                <c:pt idx="227">
                  <c:v>0.12789143839001202</c:v>
                </c:pt>
                <c:pt idx="228">
                  <c:v>0.14660048422013525</c:v>
                </c:pt>
                <c:pt idx="229">
                  <c:v>0.16528566191392302</c:v>
                </c:pt>
                <c:pt idx="230">
                  <c:v>0.18393691917469118</c:v>
                </c:pt>
                <c:pt idx="231">
                  <c:v>0.20254418997695717</c:v>
                </c:pt>
                <c:pt idx="232">
                  <c:v>0.22109664571308246</c:v>
                </c:pt>
                <c:pt idx="233">
                  <c:v>0.2395823558593328</c:v>
                </c:pt>
                <c:pt idx="234">
                  <c:v>0.25799133359664789</c:v>
                </c:pt>
                <c:pt idx="235">
                  <c:v>0.27631232672889067</c:v>
                </c:pt>
                <c:pt idx="236">
                  <c:v>0.2945338803383894</c:v>
                </c:pt>
                <c:pt idx="237">
                  <c:v>0.31264463543478122</c:v>
                </c:pt>
                <c:pt idx="238">
                  <c:v>0.33063311190250327</c:v>
                </c:pt>
                <c:pt idx="239">
                  <c:v>0.34848799539188158</c:v>
                </c:pt>
                <c:pt idx="240">
                  <c:v>0.36619784979812603</c:v>
                </c:pt>
                <c:pt idx="241">
                  <c:v>0.38375110181735367</c:v>
                </c:pt>
                <c:pt idx="242">
                  <c:v>0.40113636150638105</c:v>
                </c:pt>
                <c:pt idx="243">
                  <c:v>0.4183424640134133</c:v>
                </c:pt>
                <c:pt idx="244">
                  <c:v>0.43535820795398061</c:v>
                </c:pt>
                <c:pt idx="245">
                  <c:v>0.45217240464710973</c:v>
                </c:pt>
                <c:pt idx="246">
                  <c:v>0.46877422805082108</c:v>
                </c:pt>
                <c:pt idx="247">
                  <c:v>0.48515298662406364</c:v>
                </c:pt>
                <c:pt idx="248">
                  <c:v>0.50129838460072318</c:v>
                </c:pt>
                <c:pt idx="249">
                  <c:v>0.51720028721623845</c:v>
                </c:pt>
                <c:pt idx="250">
                  <c:v>0.53284756122053201</c:v>
                </c:pt>
                <c:pt idx="251">
                  <c:v>0.54823137516763776</c:v>
                </c:pt>
                <c:pt idx="252">
                  <c:v>0.56334226502252904</c:v>
                </c:pt>
                <c:pt idx="253">
                  <c:v>0.57817032961689241</c:v>
                </c:pt>
                <c:pt idx="254">
                  <c:v>0.59270592903739416</c:v>
                </c:pt>
                <c:pt idx="255">
                  <c:v>0.60694079305674342</c:v>
                </c:pt>
                <c:pt idx="256">
                  <c:v>0.62086695415533555</c:v>
                </c:pt>
                <c:pt idx="257">
                  <c:v>0.63447632408538468</c:v>
                </c:pt>
                <c:pt idx="258">
                  <c:v>0.64776063157918928</c:v>
                </c:pt>
                <c:pt idx="259">
                  <c:v>0.66071137360243515</c:v>
                </c:pt>
                <c:pt idx="260">
                  <c:v>0.67332014226250281</c:v>
                </c:pt>
                <c:pt idx="261">
                  <c:v>0.68557971861193934</c:v>
                </c:pt>
                <c:pt idx="262">
                  <c:v>0.697482998744275</c:v>
                </c:pt>
                <c:pt idx="263">
                  <c:v>0.70902257094636589</c:v>
                </c:pt>
                <c:pt idx="264">
                  <c:v>0.72019102210592356</c:v>
                </c:pt>
                <c:pt idx="265">
                  <c:v>0.73098201585640588</c:v>
                </c:pt>
                <c:pt idx="266">
                  <c:v>0.74138920814149978</c:v>
                </c:pt>
                <c:pt idx="267">
                  <c:v>0.75140581904962511</c:v>
                </c:pt>
                <c:pt idx="268">
                  <c:v>0.76102530005481317</c:v>
                </c:pt>
                <c:pt idx="269">
                  <c:v>0.77024280753378715</c:v>
                </c:pt>
                <c:pt idx="270">
                  <c:v>0.77905119281628843</c:v>
                </c:pt>
                <c:pt idx="271">
                  <c:v>0.78744412830858557</c:v>
                </c:pt>
                <c:pt idx="272">
                  <c:v>0.79541729046349796</c:v>
                </c:pt>
                <c:pt idx="273">
                  <c:v>0.80296435794189536</c:v>
                </c:pt>
                <c:pt idx="274">
                  <c:v>0.81008052707222078</c:v>
                </c:pt>
                <c:pt idx="275">
                  <c:v>0.81676148315778929</c:v>
                </c:pt>
                <c:pt idx="276">
                  <c:v>0.82300336337917446</c:v>
                </c:pt>
                <c:pt idx="277">
                  <c:v>0.82880087789199486</c:v>
                </c:pt>
                <c:pt idx="278">
                  <c:v>0.83414975762990407</c:v>
                </c:pt>
                <c:pt idx="279">
                  <c:v>0.83904755163527678</c:v>
                </c:pt>
                <c:pt idx="280">
                  <c:v>0.84348959775585486</c:v>
                </c:pt>
                <c:pt idx="281">
                  <c:v>0.84747288108893981</c:v>
                </c:pt>
                <c:pt idx="282">
                  <c:v>0.85099538750442771</c:v>
                </c:pt>
                <c:pt idx="283">
                  <c:v>0.85405385485873586</c:v>
                </c:pt>
                <c:pt idx="284">
                  <c:v>0.85664658758894185</c:v>
                </c:pt>
                <c:pt idx="285">
                  <c:v>0.85877202649837947</c:v>
                </c:pt>
                <c:pt idx="286">
                  <c:v>0.86042903620968902</c:v>
                </c:pt>
                <c:pt idx="287">
                  <c:v>0.86161611880897704</c:v>
                </c:pt>
                <c:pt idx="288">
                  <c:v>0.86233242643789931</c:v>
                </c:pt>
                <c:pt idx="289">
                  <c:v>0.86257774561483258</c:v>
                </c:pt>
                <c:pt idx="290">
                  <c:v>0.86235134910852962</c:v>
                </c:pt>
                <c:pt idx="291">
                  <c:v>0.86165300212551976</c:v>
                </c:pt>
                <c:pt idx="292">
                  <c:v>0.86048330727649847</c:v>
                </c:pt>
                <c:pt idx="293">
                  <c:v>0.85884367457596722</c:v>
                </c:pt>
                <c:pt idx="294">
                  <c:v>0.85673554612108838</c:v>
                </c:pt>
                <c:pt idx="295">
                  <c:v>0.85415881920486358</c:v>
                </c:pt>
                <c:pt idx="296">
                  <c:v>0.85111576108808107</c:v>
                </c:pt>
                <c:pt idx="297">
                  <c:v>0.84760852096871453</c:v>
                </c:pt>
                <c:pt idx="298">
                  <c:v>0.84363901918112305</c:v>
                </c:pt>
                <c:pt idx="299">
                  <c:v>0.83920885994739003</c:v>
                </c:pt>
                <c:pt idx="300">
                  <c:v>0.83432184997525904</c:v>
                </c:pt>
                <c:pt idx="301">
                  <c:v>0.82898036570490874</c:v>
                </c:pt>
                <c:pt idx="302">
                  <c:v>0.82318739101124327</c:v>
                </c:pt>
                <c:pt idx="303">
                  <c:v>0.81694576923260442</c:v>
                </c:pt>
                <c:pt idx="304">
                  <c:v>0.81026035323719681</c:v>
                </c:pt>
                <c:pt idx="305">
                  <c:v>0.803134361243388</c:v>
                </c:pt>
                <c:pt idx="306">
                  <c:v>0.79557177196677298</c:v>
                </c:pt>
                <c:pt idx="307">
                  <c:v>0.78757733236517591</c:v>
                </c:pt>
                <c:pt idx="308">
                  <c:v>0.77915653585490519</c:v>
                </c:pt>
                <c:pt idx="309">
                  <c:v>0.77031299287725463</c:v>
                </c:pt>
                <c:pt idx="310">
                  <c:v>0.76105231605916424</c:v>
                </c:pt>
                <c:pt idx="311">
                  <c:v>0.75138073157309448</c:v>
                </c:pt>
                <c:pt idx="312">
                  <c:v>0.74130427291649093</c:v>
                </c:pt>
                <c:pt idx="313">
                  <c:v>0.73082868949161728</c:v>
                </c:pt>
                <c:pt idx="314">
                  <c:v>0.71995973486310216</c:v>
                </c:pt>
                <c:pt idx="315">
                  <c:v>0.70870422697279545</c:v>
                </c:pt>
                <c:pt idx="316">
                  <c:v>0.69706894651054752</c:v>
                </c:pt>
                <c:pt idx="317">
                  <c:v>0.68506055379541531</c:v>
                </c:pt>
                <c:pt idx="318">
                  <c:v>0.67268663236625803</c:v>
                </c:pt>
                <c:pt idx="319">
                  <c:v>0.6599549375648921</c:v>
                </c:pt>
                <c:pt idx="320">
                  <c:v>0.64687369919702831</c:v>
                </c:pt>
                <c:pt idx="321">
                  <c:v>0.63345009237481598</c:v>
                </c:pt>
                <c:pt idx="322">
                  <c:v>0.61969306336496899</c:v>
                </c:pt>
                <c:pt idx="323">
                  <c:v>0.605611178707679</c:v>
                </c:pt>
                <c:pt idx="324">
                  <c:v>0.59121176210480042</c:v>
                </c:pt>
                <c:pt idx="325">
                  <c:v>0.5765048475384329</c:v>
                </c:pt>
                <c:pt idx="326">
                  <c:v>0.56149923749530861</c:v>
                </c:pt>
                <c:pt idx="327">
                  <c:v>0.54620306229424398</c:v>
                </c:pt>
                <c:pt idx="328">
                  <c:v>0.53062630222522367</c:v>
                </c:pt>
                <c:pt idx="329">
                  <c:v>0.51477900067854787</c:v>
                </c:pt>
                <c:pt idx="330">
                  <c:v>0.4986711837350179</c:v>
                </c:pt>
                <c:pt idx="331">
                  <c:v>0.48231167694329385</c:v>
                </c:pt>
                <c:pt idx="332">
                  <c:v>0.46571168606865343</c:v>
                </c:pt>
                <c:pt idx="333">
                  <c:v>0.44888084471639084</c:v>
                </c:pt>
                <c:pt idx="334">
                  <c:v>0.43182813630501077</c:v>
                </c:pt>
                <c:pt idx="335">
                  <c:v>0.41456518107006179</c:v>
                </c:pt>
                <c:pt idx="336">
                  <c:v>0.39710228989397173</c:v>
                </c:pt>
                <c:pt idx="337">
                  <c:v>0.37944977500245192</c:v>
                </c:pt>
                <c:pt idx="338">
                  <c:v>0.36161866489437688</c:v>
                </c:pt>
                <c:pt idx="339">
                  <c:v>0.34362033394484065</c:v>
                </c:pt>
                <c:pt idx="340">
                  <c:v>0.32546535607780419</c:v>
                </c:pt>
                <c:pt idx="341">
                  <c:v>0.30716451946285306</c:v>
                </c:pt>
                <c:pt idx="342">
                  <c:v>0.28872918593087893</c:v>
                </c:pt>
                <c:pt idx="343">
                  <c:v>0.27017091938114091</c:v>
                </c:pt>
                <c:pt idx="344">
                  <c:v>0.25150034309324476</c:v>
                </c:pt>
                <c:pt idx="345">
                  <c:v>0.23272816249883532</c:v>
                </c:pt>
                <c:pt idx="346">
                  <c:v>0.2138655365729599</c:v>
                </c:pt>
                <c:pt idx="347">
                  <c:v>0.19492408251497698</c:v>
                </c:pt>
                <c:pt idx="348">
                  <c:v>0.17591586366276107</c:v>
                </c:pt>
                <c:pt idx="349">
                  <c:v>0.15685300085635401</c:v>
                </c:pt>
                <c:pt idx="350">
                  <c:v>0.1377465182404114</c:v>
                </c:pt>
                <c:pt idx="351">
                  <c:v>0.11860736016378108</c:v>
                </c:pt>
                <c:pt idx="352">
                  <c:v>9.9447123274589155E-2</c:v>
                </c:pt>
                <c:pt idx="353">
                  <c:v>8.027838464698446E-2</c:v>
                </c:pt>
                <c:pt idx="354">
                  <c:v>6.111165059133359E-2</c:v>
                </c:pt>
                <c:pt idx="355">
                  <c:v>4.1958565685772109E-2</c:v>
                </c:pt>
                <c:pt idx="356">
                  <c:v>2.2830855279800003E-2</c:v>
                </c:pt>
                <c:pt idx="357">
                  <c:v>3.7400367350431812E-3</c:v>
                </c:pt>
                <c:pt idx="358">
                  <c:v>-1.5302349522825042E-2</c:v>
                </c:pt>
                <c:pt idx="359">
                  <c:v>-3.4285009519145884E-2</c:v>
                </c:pt>
                <c:pt idx="360">
                  <c:v>-5.3196588269759933E-2</c:v>
                </c:pt>
                <c:pt idx="361">
                  <c:v>-7.2025632693120401E-2</c:v>
                </c:pt>
                <c:pt idx="362">
                  <c:v>-9.0760889694371016E-2</c:v>
                </c:pt>
                <c:pt idx="363">
                  <c:v>-0.10939132544203542</c:v>
                </c:pt>
                <c:pt idx="364">
                  <c:v>-0.12790584211720205</c:v>
                </c:pt>
                <c:pt idx="365">
                  <c:v>-0.14629330708119767</c:v>
                </c:pt>
                <c:pt idx="366">
                  <c:v>-0.1645428849359373</c:v>
                </c:pt>
                <c:pt idx="367">
                  <c:v>-0.1826437942253358</c:v>
                </c:pt>
                <c:pt idx="368">
                  <c:v>-0.20058555665910324</c:v>
                </c:pt>
                <c:pt idx="369">
                  <c:v>-0.21835775366198423</c:v>
                </c:pt>
                <c:pt idx="370">
                  <c:v>-0.23594886171006682</c:v>
                </c:pt>
                <c:pt idx="371">
                  <c:v>-0.25334955094026085</c:v>
                </c:pt>
                <c:pt idx="372">
                  <c:v>-0.27054975244489277</c:v>
                </c:pt>
                <c:pt idx="373">
                  <c:v>-0.28753885854156874</c:v>
                </c:pt>
                <c:pt idx="374">
                  <c:v>-0.30430642876251635</c:v>
                </c:pt>
                <c:pt idx="375">
                  <c:v>-0.32084330825353241</c:v>
                </c:pt>
                <c:pt idx="376">
                  <c:v>-0.33714057264957459</c:v>
                </c:pt>
                <c:pt idx="377">
                  <c:v>-0.3531891178575754</c:v>
                </c:pt>
                <c:pt idx="378">
                  <c:v>-0.36897961180749089</c:v>
                </c:pt>
                <c:pt idx="379">
                  <c:v>-0.38450246003198585</c:v>
                </c:pt>
                <c:pt idx="380">
                  <c:v>-0.39974814666577135</c:v>
                </c:pt>
                <c:pt idx="381">
                  <c:v>-0.41470834162127845</c:v>
                </c:pt>
                <c:pt idx="382">
                  <c:v>-0.42937483890920425</c:v>
                </c:pt>
                <c:pt idx="383">
                  <c:v>-0.44373914450257484</c:v>
                </c:pt>
                <c:pt idx="384">
                  <c:v>-0.45779279165332487</c:v>
                </c:pt>
                <c:pt idx="385">
                  <c:v>-0.47152842593361954</c:v>
                </c:pt>
                <c:pt idx="386">
                  <c:v>-0.48493872555838602</c:v>
                </c:pt>
                <c:pt idx="387">
                  <c:v>-0.49801597579684243</c:v>
                </c:pt>
                <c:pt idx="388">
                  <c:v>-0.51075273664724674</c:v>
                </c:pt>
                <c:pt idx="389">
                  <c:v>-0.52314331475698528</c:v>
                </c:pt>
                <c:pt idx="390">
                  <c:v>-0.5351797500236859</c:v>
                </c:pt>
                <c:pt idx="391">
                  <c:v>-0.54685493665219764</c:v>
                </c:pt>
                <c:pt idx="392">
                  <c:v>-0.55816379972031027</c:v>
                </c:pt>
                <c:pt idx="393">
                  <c:v>-0.56909928591029468</c:v>
                </c:pt>
                <c:pt idx="394">
                  <c:v>-0.57965587084363357</c:v>
                </c:pt>
                <c:pt idx="395">
                  <c:v>-0.58982852190678359</c:v>
                </c:pt>
                <c:pt idx="396">
                  <c:v>-0.59961265264650176</c:v>
                </c:pt>
                <c:pt idx="397">
                  <c:v>-0.60900223564954981</c:v>
                </c:pt>
                <c:pt idx="398">
                  <c:v>-0.61799224270271291</c:v>
                </c:pt>
                <c:pt idx="399">
                  <c:v>-0.62657943530577886</c:v>
                </c:pt>
                <c:pt idx="400">
                  <c:v>-0.63475832958239709</c:v>
                </c:pt>
                <c:pt idx="401">
                  <c:v>-0.64252505012878558</c:v>
                </c:pt>
                <c:pt idx="402">
                  <c:v>-0.64987668023876832</c:v>
                </c:pt>
                <c:pt idx="403">
                  <c:v>-0.6568090111720688</c:v>
                </c:pt>
                <c:pt idx="404">
                  <c:v>-0.66331935615896465</c:v>
                </c:pt>
                <c:pt idx="405">
                  <c:v>-0.66940512090762672</c:v>
                </c:pt>
                <c:pt idx="406">
                  <c:v>-0.67506409300098769</c:v>
                </c:pt>
                <c:pt idx="407">
                  <c:v>-0.68029365857918211</c:v>
                </c:pt>
                <c:pt idx="408">
                  <c:v>-0.68509181890470827</c:v>
                </c:pt>
                <c:pt idx="409">
                  <c:v>-0.68945717940745765</c:v>
                </c:pt>
                <c:pt idx="410">
                  <c:v>-0.69338780683259393</c:v>
                </c:pt>
                <c:pt idx="411">
                  <c:v>-0.69688224104351704</c:v>
                </c:pt>
                <c:pt idx="412">
                  <c:v>-0.6999398457358369</c:v>
                </c:pt>
                <c:pt idx="413">
                  <c:v>-0.70256078411404588</c:v>
                </c:pt>
                <c:pt idx="414">
                  <c:v>-0.7047452489885514</c:v>
                </c:pt>
                <c:pt idx="415">
                  <c:v>-0.70649189087915321</c:v>
                </c:pt>
                <c:pt idx="416">
                  <c:v>-0.70780173720543393</c:v>
                </c:pt>
                <c:pt idx="417">
                  <c:v>-0.70867570798724189</c:v>
                </c:pt>
                <c:pt idx="418">
                  <c:v>-0.7091145080029041</c:v>
                </c:pt>
                <c:pt idx="419">
                  <c:v>-0.7091185416753002</c:v>
                </c:pt>
                <c:pt idx="420">
                  <c:v>-0.70869043296038892</c:v>
                </c:pt>
                <c:pt idx="421">
                  <c:v>-0.7078313930516783</c:v>
                </c:pt>
                <c:pt idx="422">
                  <c:v>-0.70654325774784732</c:v>
                </c:pt>
                <c:pt idx="423">
                  <c:v>-0.70482773842097923</c:v>
                </c:pt>
                <c:pt idx="424">
                  <c:v>-0.70268857038533361</c:v>
                </c:pt>
                <c:pt idx="425">
                  <c:v>-0.70012786648945902</c:v>
                </c:pt>
                <c:pt idx="426">
                  <c:v>-0.69714850962401964</c:v>
                </c:pt>
                <c:pt idx="427">
                  <c:v>-0.69375415754412695</c:v>
                </c:pt>
                <c:pt idx="428">
                  <c:v>-0.68994921801005726</c:v>
                </c:pt>
                <c:pt idx="429">
                  <c:v>-0.68573621625411163</c:v>
                </c:pt>
                <c:pt idx="430">
                  <c:v>-0.68111967713999932</c:v>
                </c:pt>
                <c:pt idx="431">
                  <c:v>-0.67610473373183944</c:v>
                </c:pt>
                <c:pt idx="432">
                  <c:v>-0.67069631859165324</c:v>
                </c:pt>
                <c:pt idx="433">
                  <c:v>-0.66489907026778639</c:v>
                </c:pt>
                <c:pt idx="434">
                  <c:v>-0.65871761991501443</c:v>
                </c:pt>
                <c:pt idx="435">
                  <c:v>-0.65215765036952578</c:v>
                </c:pt>
                <c:pt idx="436">
                  <c:v>-0.64522479390070664</c:v>
                </c:pt>
                <c:pt idx="437">
                  <c:v>-0.63792454899770223</c:v>
                </c:pt>
                <c:pt idx="438">
                  <c:v>-0.63026332437430888</c:v>
                </c:pt>
                <c:pt idx="439">
                  <c:v>-0.62224768844244371</c:v>
                </c:pt>
                <c:pt idx="440">
                  <c:v>-0.61388467329152452</c:v>
                </c:pt>
                <c:pt idx="441">
                  <c:v>-0.60518024721702535</c:v>
                </c:pt>
                <c:pt idx="442">
                  <c:v>-0.59614214255149878</c:v>
                </c:pt>
                <c:pt idx="443">
                  <c:v>-0.58677770698663234</c:v>
                </c:pt>
                <c:pt idx="444">
                  <c:v>-0.57709304280359841</c:v>
                </c:pt>
                <c:pt idx="445">
                  <c:v>-0.56709696239210805</c:v>
                </c:pt>
                <c:pt idx="446">
                  <c:v>-0.55679704885439751</c:v>
                </c:pt>
                <c:pt idx="447">
                  <c:v>-0.54620021761794924</c:v>
                </c:pt>
                <c:pt idx="448">
                  <c:v>-0.53531524069912795</c:v>
                </c:pt>
                <c:pt idx="449">
                  <c:v>-0.52415096173926634</c:v>
                </c:pt>
                <c:pt idx="450">
                  <c:v>-0.51271621723826599</c:v>
                </c:pt>
                <c:pt idx="451">
                  <c:v>-0.50101865467761308</c:v>
                </c:pt>
                <c:pt idx="452">
                  <c:v>-0.48906831429560543</c:v>
                </c:pt>
                <c:pt idx="453">
                  <c:v>-0.47687367740879572</c:v>
                </c:pt>
                <c:pt idx="454">
                  <c:v>-0.46444258875801098</c:v>
                </c:pt>
                <c:pt idx="455">
                  <c:v>-0.45178554357420164</c:v>
                </c:pt>
                <c:pt idx="456">
                  <c:v>-0.43891174118425103</c:v>
                </c:pt>
                <c:pt idx="457">
                  <c:v>-0.42583039523066185</c:v>
                </c:pt>
                <c:pt idx="458">
                  <c:v>-0.41255144791268716</c:v>
                </c:pt>
                <c:pt idx="459">
                  <c:v>-0.39908519873440568</c:v>
                </c:pt>
                <c:pt idx="460">
                  <c:v>-0.38544115720504118</c:v>
                </c:pt>
                <c:pt idx="461">
                  <c:v>-0.37162905649680866</c:v>
                </c:pt>
                <c:pt idx="462">
                  <c:v>-0.35765921180483379</c:v>
                </c:pt>
                <c:pt idx="463">
                  <c:v>-0.3435421477295228</c:v>
                </c:pt>
                <c:pt idx="464">
                  <c:v>-0.32928745463835907</c:v>
                </c:pt>
                <c:pt idx="465">
                  <c:v>-0.31490481060124698</c:v>
                </c:pt>
                <c:pt idx="466">
                  <c:v>-0.30040435209079652</c:v>
                </c:pt>
                <c:pt idx="467">
                  <c:v>-0.2857966781438343</c:v>
                </c:pt>
                <c:pt idx="468">
                  <c:v>-0.27109283794434047</c:v>
                </c:pt>
                <c:pt idx="469">
                  <c:v>-0.25630394205486073</c:v>
                </c:pt>
                <c:pt idx="470">
                  <c:v>-0.24144000828717635</c:v>
                </c:pt>
                <c:pt idx="471">
                  <c:v>-0.22651097886558863</c:v>
                </c:pt>
                <c:pt idx="472">
                  <c:v>-0.21152745296913081</c:v>
                </c:pt>
                <c:pt idx="473">
                  <c:v>-0.19650101547085153</c:v>
                </c:pt>
                <c:pt idx="474">
                  <c:v>-0.18144118650279392</c:v>
                </c:pt>
                <c:pt idx="475">
                  <c:v>-0.16635863135799189</c:v>
                </c:pt>
                <c:pt idx="476">
                  <c:v>-0.15126410395002055</c:v>
                </c:pt>
                <c:pt idx="477">
                  <c:v>-0.13616815906466634</c:v>
                </c:pt>
                <c:pt idx="478">
                  <c:v>-0.12108138444572802</c:v>
                </c:pt>
                <c:pt idx="479">
                  <c:v>-0.1060141323063208</c:v>
                </c:pt>
                <c:pt idx="480">
                  <c:v>-9.0976827779586503E-2</c:v>
                </c:pt>
                <c:pt idx="481">
                  <c:v>-7.5980006934299377E-2</c:v>
                </c:pt>
                <c:pt idx="482">
                  <c:v>-6.1034019533856322E-2</c:v>
                </c:pt>
                <c:pt idx="483">
                  <c:v>-4.614901049943388E-2</c:v>
                </c:pt>
                <c:pt idx="484">
                  <c:v>-3.1335203784036814E-2</c:v>
                </c:pt>
                <c:pt idx="485">
                  <c:v>-1.6602873702254543E-2</c:v>
                </c:pt>
                <c:pt idx="486">
                  <c:v>-1.9620132376068802E-3</c:v>
                </c:pt>
                <c:pt idx="487">
                  <c:v>1.2577422420161128E-2</c:v>
                </c:pt>
                <c:pt idx="488">
                  <c:v>2.7005764984072651E-2</c:v>
                </c:pt>
                <c:pt idx="489">
                  <c:v>4.1313389619185743E-2</c:v>
                </c:pt>
                <c:pt idx="490">
                  <c:v>5.5489550381012151E-2</c:v>
                </c:pt>
                <c:pt idx="491">
                  <c:v>6.9525679013857547E-2</c:v>
                </c:pt>
                <c:pt idx="492">
                  <c:v>8.3412452503530327E-2</c:v>
                </c:pt>
                <c:pt idx="493">
                  <c:v>9.7139993655638052E-2</c:v>
                </c:pt>
                <c:pt idx="494">
                  <c:v>0.11069857742411851</c:v>
                </c:pt>
                <c:pt idx="495">
                  <c:v>0.12407974966088413</c:v>
                </c:pt>
                <c:pt idx="496">
                  <c:v>0.13727527233499992</c:v>
                </c:pt>
                <c:pt idx="497">
                  <c:v>0.1502767136348219</c:v>
                </c:pt>
                <c:pt idx="498">
                  <c:v>0.16307539999873272</c:v>
                </c:pt>
                <c:pt idx="499">
                  <c:v>0.17566238192265127</c:v>
                </c:pt>
                <c:pt idx="500">
                  <c:v>0.18802877512434232</c:v>
                </c:pt>
                <c:pt idx="501">
                  <c:v>0.20016686781512708</c:v>
                </c:pt>
                <c:pt idx="502">
                  <c:v>0.21206905904241691</c:v>
                </c:pt>
                <c:pt idx="503">
                  <c:v>0.2237274465012884</c:v>
                </c:pt>
                <c:pt idx="504">
                  <c:v>0.23513414172548736</c:v>
                </c:pt>
                <c:pt idx="505">
                  <c:v>0.24628235493457559</c:v>
                </c:pt>
                <c:pt idx="506">
                  <c:v>0.25716531510047363</c:v>
                </c:pt>
                <c:pt idx="507">
                  <c:v>0.26777584404978633</c:v>
                </c:pt>
                <c:pt idx="508">
                  <c:v>0.27810702378661223</c:v>
                </c:pt>
                <c:pt idx="509">
                  <c:v>0.28815366802912223</c:v>
                </c:pt>
                <c:pt idx="510">
                  <c:v>0.29790830840772653</c:v>
                </c:pt>
                <c:pt idx="511">
                  <c:v>0.30736431511189527</c:v>
                </c:pt>
                <c:pt idx="512">
                  <c:v>0.3165170730503184</c:v>
                </c:pt>
                <c:pt idx="513">
                  <c:v>0.32535997219278784</c:v>
                </c:pt>
                <c:pt idx="514">
                  <c:v>0.33388791454141475</c:v>
                </c:pt>
                <c:pt idx="515">
                  <c:v>0.34209627662772224</c:v>
                </c:pt>
                <c:pt idx="516">
                  <c:v>0.34998086362159969</c:v>
                </c:pt>
                <c:pt idx="517">
                  <c:v>0.35753602197218581</c:v>
                </c:pt>
                <c:pt idx="518">
                  <c:v>0.3647570793805372</c:v>
                </c:pt>
                <c:pt idx="519">
                  <c:v>0.37164113517824138</c:v>
                </c:pt>
                <c:pt idx="520">
                  <c:v>0.37818302515694563</c:v>
                </c:pt>
                <c:pt idx="521">
                  <c:v>0.38437917538691158</c:v>
                </c:pt>
                <c:pt idx="522">
                  <c:v>0.39022695245963934</c:v>
                </c:pt>
                <c:pt idx="523">
                  <c:v>0.39572241281688386</c:v>
                </c:pt>
                <c:pt idx="524">
                  <c:v>0.4008631168530743</c:v>
                </c:pt>
                <c:pt idx="525">
                  <c:v>0.40564669955093302</c:v>
                </c:pt>
                <c:pt idx="526">
                  <c:v>0.41007116002971561</c:v>
                </c:pt>
                <c:pt idx="527">
                  <c:v>0.41413407839468597</c:v>
                </c:pt>
                <c:pt idx="528">
                  <c:v>0.41783363247737576</c:v>
                </c:pt>
                <c:pt idx="529">
                  <c:v>0.42116858705651555</c:v>
                </c:pt>
                <c:pt idx="530">
                  <c:v>0.42413715117594969</c:v>
                </c:pt>
                <c:pt idx="531">
                  <c:v>0.42673799010577101</c:v>
                </c:pt>
                <c:pt idx="532">
                  <c:v>0.4289705761974752</c:v>
                </c:pt>
                <c:pt idx="533">
                  <c:v>0.43083516468090649</c:v>
                </c:pt>
                <c:pt idx="534">
                  <c:v>0.4323320238576096</c:v>
                </c:pt>
                <c:pt idx="535">
                  <c:v>0.43345986327501707</c:v>
                </c:pt>
                <c:pt idx="536">
                  <c:v>0.43421975296137011</c:v>
                </c:pt>
                <c:pt idx="537">
                  <c:v>0.43461263914501375</c:v>
                </c:pt>
                <c:pt idx="538">
                  <c:v>0.4346392364073613</c:v>
                </c:pt>
                <c:pt idx="539">
                  <c:v>0.43429994254214177</c:v>
                </c:pt>
                <c:pt idx="540">
                  <c:v>0.4335973583987392</c:v>
                </c:pt>
                <c:pt idx="541">
                  <c:v>0.43253265552709491</c:v>
                </c:pt>
                <c:pt idx="542">
                  <c:v>0.43110761347567028</c:v>
                </c:pt>
                <c:pt idx="543">
                  <c:v>0.42932387068460315</c:v>
                </c:pt>
                <c:pt idx="544">
                  <c:v>0.42718507277856638</c:v>
                </c:pt>
                <c:pt idx="545">
                  <c:v>0.42469322608687232</c:v>
                </c:pt>
                <c:pt idx="546">
                  <c:v>0.4218510900874668</c:v>
                </c:pt>
                <c:pt idx="547">
                  <c:v>0.41866218217759898</c:v>
                </c:pt>
                <c:pt idx="548">
                  <c:v>0.41513075277850964</c:v>
                </c:pt>
                <c:pt idx="549">
                  <c:v>0.41125915278473596</c:v>
                </c:pt>
                <c:pt idx="550">
                  <c:v>0.40705171572658438</c:v>
                </c:pt>
                <c:pt idx="551">
                  <c:v>0.40251336636435125</c:v>
                </c:pt>
                <c:pt idx="552">
                  <c:v>0.39764881203386099</c:v>
                </c:pt>
                <c:pt idx="553">
                  <c:v>0.39246244920577411</c:v>
                </c:pt>
                <c:pt idx="554">
                  <c:v>0.38695865019880432</c:v>
                </c:pt>
                <c:pt idx="555">
                  <c:v>0.38114282236866093</c:v>
                </c:pt>
                <c:pt idx="556">
                  <c:v>0.37502030599294245</c:v>
                </c:pt>
                <c:pt idx="557">
                  <c:v>0.3685962912075787</c:v>
                </c:pt>
                <c:pt idx="558">
                  <c:v>0.3618768621758372</c:v>
                </c:pt>
                <c:pt idx="559">
                  <c:v>0.35486824673732831</c:v>
                </c:pt>
                <c:pt idx="560">
                  <c:v>0.34757712057131496</c:v>
                </c:pt>
                <c:pt idx="561">
                  <c:v>0.34000907991470281</c:v>
                </c:pt>
                <c:pt idx="562">
                  <c:v>0.33217146958513649</c:v>
                </c:pt>
                <c:pt idx="563">
                  <c:v>0.32407123449510333</c:v>
                </c:pt>
                <c:pt idx="564">
                  <c:v>0.31571405907191535</c:v>
                </c:pt>
                <c:pt idx="565">
                  <c:v>0.30710832296191504</c:v>
                </c:pt>
                <c:pt idx="566">
                  <c:v>0.29826116181359175</c:v>
                </c:pt>
                <c:pt idx="567">
                  <c:v>0.28917902906205328</c:v>
                </c:pt>
                <c:pt idx="568">
                  <c:v>0.27987022035641335</c:v>
                </c:pt>
                <c:pt idx="569">
                  <c:v>0.27034308875122914</c:v>
                </c:pt>
                <c:pt idx="570">
                  <c:v>0.26060596608722975</c:v>
                </c:pt>
                <c:pt idx="571">
                  <c:v>0.25066598125373996</c:v>
                </c:pt>
                <c:pt idx="572">
                  <c:v>0.24053264209652073</c:v>
                </c:pt>
                <c:pt idx="573">
                  <c:v>0.23021388386618649</c:v>
                </c:pt>
                <c:pt idx="574">
                  <c:v>0.21971699168704659</c:v>
                </c:pt>
                <c:pt idx="575">
                  <c:v>0.20905188774325881</c:v>
                </c:pt>
                <c:pt idx="576">
                  <c:v>0.19822718500410588</c:v>
                </c:pt>
                <c:pt idx="577">
                  <c:v>0.18725149756415482</c:v>
                </c:pt>
                <c:pt idx="578">
                  <c:v>0.17613415500759125</c:v>
                </c:pt>
                <c:pt idx="579">
                  <c:v>0.16488483128385495</c:v>
                </c:pt>
                <c:pt idx="580">
                  <c:v>0.15351239754147344</c:v>
                </c:pt>
                <c:pt idx="581">
                  <c:v>0.14202593592658413</c:v>
                </c:pt>
                <c:pt idx="582">
                  <c:v>0.13043509809190118</c:v>
                </c:pt>
                <c:pt idx="583">
                  <c:v>0.11874973273723391</c:v>
                </c:pt>
                <c:pt idx="584">
                  <c:v>0.10697874213915252</c:v>
                </c:pt>
                <c:pt idx="585">
                  <c:v>9.5131104264116681E-2</c:v>
                </c:pt>
                <c:pt idx="586">
                  <c:v>8.3216243656611441E-2</c:v>
                </c:pt>
                <c:pt idx="587">
                  <c:v>7.124403579803909E-2</c:v>
                </c:pt>
                <c:pt idx="588">
                  <c:v>5.9224794896358728E-2</c:v>
                </c:pt>
                <c:pt idx="589">
                  <c:v>4.7168885332561118E-2</c:v>
                </c:pt>
                <c:pt idx="590">
                  <c:v>3.5085567753948207E-2</c:v>
                </c:pt>
                <c:pt idx="591">
                  <c:v>2.2984016466565598E-2</c:v>
                </c:pt>
                <c:pt idx="592">
                  <c:v>1.0874052211952704E-2</c:v>
                </c:pt>
                <c:pt idx="593">
                  <c:v>-1.2335288549427147E-3</c:v>
                </c:pt>
                <c:pt idx="594">
                  <c:v>-1.3330005359004502E-2</c:v>
                </c:pt>
                <c:pt idx="595">
                  <c:v>-2.5405520559420448E-2</c:v>
                </c:pt>
                <c:pt idx="596">
                  <c:v>-3.7450138645799505E-2</c:v>
                </c:pt>
                <c:pt idx="597">
                  <c:v>-4.9454132242373598E-2</c:v>
                </c:pt>
                <c:pt idx="598">
                  <c:v>-6.140775007914135E-2</c:v>
                </c:pt>
                <c:pt idx="599">
                  <c:v>-7.3301485239205585E-2</c:v>
                </c:pt>
                <c:pt idx="600">
                  <c:v>-8.5125766469094838E-2</c:v>
                </c:pt>
                <c:pt idx="601">
                  <c:v>-9.6870919926707322E-2</c:v>
                </c:pt>
                <c:pt idx="602">
                  <c:v>-0.10852746618876889</c:v>
                </c:pt>
                <c:pt idx="603">
                  <c:v>-0.1200861385569072</c:v>
                </c:pt>
                <c:pt idx="604">
                  <c:v>-0.13153759895555944</c:v>
                </c:pt>
                <c:pt idx="605">
                  <c:v>-0.14287246637656684</c:v>
                </c:pt>
                <c:pt idx="606">
                  <c:v>-0.15408164834809893</c:v>
                </c:pt>
                <c:pt idx="607">
                  <c:v>-0.16515609717520552</c:v>
                </c:pt>
                <c:pt idx="608">
                  <c:v>-0.17608705882748793</c:v>
                </c:pt>
                <c:pt idx="609">
                  <c:v>-0.18686582926735618</c:v>
                </c:pt>
                <c:pt idx="610">
                  <c:v>-0.1974825896670318</c:v>
                </c:pt>
                <c:pt idx="611">
                  <c:v>-0.20792970498449159</c:v>
                </c:pt>
                <c:pt idx="612">
                  <c:v>-0.21819879129218223</c:v>
                </c:pt>
                <c:pt idx="613">
                  <c:v>-0.2282809161291092</c:v>
                </c:pt>
                <c:pt idx="614">
                  <c:v>-0.23816730460058994</c:v>
                </c:pt>
                <c:pt idx="615">
                  <c:v>-0.24785045789606003</c:v>
                </c:pt>
                <c:pt idx="616">
                  <c:v>-0.25732309827309452</c:v>
                </c:pt>
                <c:pt idx="617">
                  <c:v>-0.26657775892090141</c:v>
                </c:pt>
                <c:pt idx="618">
                  <c:v>-0.27560673574888267</c:v>
                </c:pt>
                <c:pt idx="619">
                  <c:v>-0.28440205294833981</c:v>
                </c:pt>
                <c:pt idx="620">
                  <c:v>-0.29295580390769538</c:v>
                </c:pt>
                <c:pt idx="621">
                  <c:v>-0.30126125823185945</c:v>
                </c:pt>
                <c:pt idx="622">
                  <c:v>-0.3093117998296015</c:v>
                </c:pt>
                <c:pt idx="623">
                  <c:v>-0.31710051446753951</c:v>
                </c:pt>
                <c:pt idx="624">
                  <c:v>-0.32462050470144477</c:v>
                </c:pt>
                <c:pt idx="625">
                  <c:v>-0.33186597446219052</c:v>
                </c:pt>
                <c:pt idx="626">
                  <c:v>-0.33883114886005827</c:v>
                </c:pt>
                <c:pt idx="627">
                  <c:v>-0.3455098480242525</c:v>
                </c:pt>
                <c:pt idx="628">
                  <c:v>-0.35189615416279757</c:v>
                </c:pt>
                <c:pt idx="629">
                  <c:v>-0.35798588283667149</c:v>
                </c:pt>
                <c:pt idx="630">
                  <c:v>-0.36377256889634962</c:v>
                </c:pt>
                <c:pt idx="631">
                  <c:v>-0.36925058686810447</c:v>
                </c:pt>
                <c:pt idx="632">
                  <c:v>-0.37441632685532333</c:v>
                </c:pt>
                <c:pt idx="633">
                  <c:v>-0.37926418462312383</c:v>
                </c:pt>
                <c:pt idx="634">
                  <c:v>-0.38379006831444235</c:v>
                </c:pt>
                <c:pt idx="635">
                  <c:v>-0.38799036069391335</c:v>
                </c:pt>
                <c:pt idx="636">
                  <c:v>-0.39186187300582964</c:v>
                </c:pt>
                <c:pt idx="637">
                  <c:v>-0.39539995736608036</c:v>
                </c:pt>
                <c:pt idx="638">
                  <c:v>-0.39860094648794553</c:v>
                </c:pt>
                <c:pt idx="639">
                  <c:v>-0.40146294381573372</c:v>
                </c:pt>
                <c:pt idx="640">
                  <c:v>-0.40398178811112417</c:v>
                </c:pt>
                <c:pt idx="641">
                  <c:v>-0.40615490703009632</c:v>
                </c:pt>
                <c:pt idx="642">
                  <c:v>-0.40798066712531916</c:v>
                </c:pt>
                <c:pt idx="643">
                  <c:v>-0.40945612293610656</c:v>
                </c:pt>
                <c:pt idx="644">
                  <c:v>-0.41057983085271421</c:v>
                </c:pt>
                <c:pt idx="645">
                  <c:v>-0.41135041951458196</c:v>
                </c:pt>
                <c:pt idx="646">
                  <c:v>-0.41176687912182341</c:v>
                </c:pt>
                <c:pt idx="647">
                  <c:v>-0.4118277780483216</c:v>
                </c:pt>
                <c:pt idx="648">
                  <c:v>-0.4115322793459037</c:v>
                </c:pt>
                <c:pt idx="649">
                  <c:v>-0.41088012972947963</c:v>
                </c:pt>
                <c:pt idx="650">
                  <c:v>-0.40987051665927726</c:v>
                </c:pt>
                <c:pt idx="651">
                  <c:v>-0.40850308006648611</c:v>
                </c:pt>
                <c:pt idx="652">
                  <c:v>-0.4067782629731706</c:v>
                </c:pt>
                <c:pt idx="653">
                  <c:v>-0.40469728705425517</c:v>
                </c:pt>
                <c:pt idx="654">
                  <c:v>-0.4022613825963457</c:v>
                </c:pt>
                <c:pt idx="655">
                  <c:v>-0.39947021643794511</c:v>
                </c:pt>
                <c:pt idx="656">
                  <c:v>-0.39632581097116704</c:v>
                </c:pt>
                <c:pt idx="657">
                  <c:v>-0.39283005962875839</c:v>
                </c:pt>
                <c:pt idx="658">
                  <c:v>-0.38898461880595692</c:v>
                </c:pt>
                <c:pt idx="659">
                  <c:v>-0.38479082249000585</c:v>
                </c:pt>
                <c:pt idx="660">
                  <c:v>-0.3802522018753724</c:v>
                </c:pt>
                <c:pt idx="661">
                  <c:v>-0.37537085278234072</c:v>
                </c:pt>
                <c:pt idx="662">
                  <c:v>-0.37014947273071863</c:v>
                </c:pt>
                <c:pt idx="663">
                  <c:v>-0.3645906116109327</c:v>
                </c:pt>
                <c:pt idx="664">
                  <c:v>-0.35869881975724194</c:v>
                </c:pt>
                <c:pt idx="665">
                  <c:v>-0.35247700125075637</c:v>
                </c:pt>
                <c:pt idx="666">
                  <c:v>-0.34592880614900312</c:v>
                </c:pt>
                <c:pt idx="667">
                  <c:v>-0.33905863504494943</c:v>
                </c:pt>
                <c:pt idx="668">
                  <c:v>-0.33187161396289044</c:v>
                </c:pt>
                <c:pt idx="669">
                  <c:v>-0.32437096160185952</c:v>
                </c:pt>
                <c:pt idx="670">
                  <c:v>-0.31656187129511781</c:v>
                </c:pt>
                <c:pt idx="671">
                  <c:v>-0.30845011940428529</c:v>
                </c:pt>
                <c:pt idx="672">
                  <c:v>-0.30004125646773394</c:v>
                </c:pt>
                <c:pt idx="673">
                  <c:v>-0.29134051356554858</c:v>
                </c:pt>
                <c:pt idx="674">
                  <c:v>-0.28235308884125021</c:v>
                </c:pt>
                <c:pt idx="675">
                  <c:v>-0.2730852065019812</c:v>
                </c:pt>
                <c:pt idx="676">
                  <c:v>-0.26354301451733597</c:v>
                </c:pt>
                <c:pt idx="677">
                  <c:v>-0.25373250137235548</c:v>
                </c:pt>
                <c:pt idx="678">
                  <c:v>-0.24366054005566318</c:v>
                </c:pt>
                <c:pt idx="679">
                  <c:v>-0.23333413753013399</c:v>
                </c:pt>
                <c:pt idx="680">
                  <c:v>-0.222760738720305</c:v>
                </c:pt>
                <c:pt idx="681">
                  <c:v>-0.21194669905694191</c:v>
                </c:pt>
                <c:pt idx="682">
                  <c:v>-0.20090011232914631</c:v>
                </c:pt>
                <c:pt idx="683">
                  <c:v>-0.18962866202982245</c:v>
                </c:pt>
                <c:pt idx="684">
                  <c:v>-0.17813876060958136</c:v>
                </c:pt>
                <c:pt idx="685">
                  <c:v>-0.16643950501723351</c:v>
                </c:pt>
                <c:pt idx="686">
                  <c:v>-0.15453873732175252</c:v>
                </c:pt>
                <c:pt idx="687">
                  <c:v>-0.14244360633817862</c:v>
                </c:pt>
                <c:pt idx="688">
                  <c:v>-0.13016309189901101</c:v>
                </c:pt>
                <c:pt idx="689">
                  <c:v>-0.11770621989247086</c:v>
                </c:pt>
                <c:pt idx="690">
                  <c:v>-0.10508198349275953</c:v>
                </c:pt>
                <c:pt idx="691">
                  <c:v>-9.2298161275013418E-2</c:v>
                </c:pt>
                <c:pt idx="692">
                  <c:v>-7.9364898978560305E-2</c:v>
                </c:pt>
                <c:pt idx="693">
                  <c:v>-6.6290757813970411E-2</c:v>
                </c:pt>
                <c:pt idx="694">
                  <c:v>-5.3083636793617259E-2</c:v>
                </c:pt>
                <c:pt idx="695">
                  <c:v>-3.9754059782879297E-2</c:v>
                </c:pt>
                <c:pt idx="696">
                  <c:v>-2.6311229093825668E-2</c:v>
                </c:pt>
                <c:pt idx="697">
                  <c:v>-1.2764335697186106E-2</c:v>
                </c:pt>
                <c:pt idx="698">
                  <c:v>8.7672653796320662E-4</c:v>
                </c:pt>
                <c:pt idx="699">
                  <c:v>1.4601732089643963E-2</c:v>
                </c:pt>
                <c:pt idx="700">
                  <c:v>2.8401271066707794E-2</c:v>
                </c:pt>
                <c:pt idx="701">
                  <c:v>4.2265735524108776E-2</c:v>
                </c:pt>
                <c:pt idx="702">
                  <c:v>5.6184961064169293E-2</c:v>
                </c:pt>
                <c:pt idx="703">
                  <c:v>7.0148599402574702E-2</c:v>
                </c:pt>
                <c:pt idx="704">
                  <c:v>8.4147261941594831E-2</c:v>
                </c:pt>
                <c:pt idx="705">
                  <c:v>9.8171497756073006E-2</c:v>
                </c:pt>
                <c:pt idx="706">
                  <c:v>0.11221142280088195</c:v>
                </c:pt>
                <c:pt idx="707">
                  <c:v>0.12625671564381999</c:v>
                </c:pt>
                <c:pt idx="708">
                  <c:v>0.14029662976430951</c:v>
                </c:pt>
                <c:pt idx="709">
                  <c:v>0.15432038219153005</c:v>
                </c:pt>
                <c:pt idx="710">
                  <c:v>0.168318307492237</c:v>
                </c:pt>
                <c:pt idx="711">
                  <c:v>0.18228084045586049</c:v>
                </c:pt>
                <c:pt idx="712">
                  <c:v>0.19619778339179467</c:v>
                </c:pt>
                <c:pt idx="713">
                  <c:v>0.21005797722196212</c:v>
                </c:pt>
                <c:pt idx="714">
                  <c:v>0.22385235174108511</c:v>
                </c:pt>
                <c:pt idx="715">
                  <c:v>0.23757071553471457</c:v>
                </c:pt>
                <c:pt idx="716">
                  <c:v>0.2512028123353956</c:v>
                </c:pt>
                <c:pt idx="717">
                  <c:v>0.26473860858347792</c:v>
                </c:pt>
                <c:pt idx="718">
                  <c:v>0.27816806115140047</c:v>
                </c:pt>
                <c:pt idx="719">
                  <c:v>0.29148138564063475</c:v>
                </c:pt>
                <c:pt idx="720">
                  <c:v>0.30466874773817243</c:v>
                </c:pt>
                <c:pt idx="721">
                  <c:v>0.31772022500707436</c:v>
                </c:pt>
                <c:pt idx="722">
                  <c:v>0.33062610393301428</c:v>
                </c:pt>
                <c:pt idx="723">
                  <c:v>0.3433768982658521</c:v>
                </c:pt>
                <c:pt idx="724">
                  <c:v>0.35596306494947433</c:v>
                </c:pt>
                <c:pt idx="725">
                  <c:v>0.36837503259468729</c:v>
                </c:pt>
                <c:pt idx="726">
                  <c:v>0.38060353297278815</c:v>
                </c:pt>
                <c:pt idx="727">
                  <c:v>0.39263935727711052</c:v>
                </c:pt>
                <c:pt idx="728">
                  <c:v>0.40447360502798196</c:v>
                </c:pt>
                <c:pt idx="729">
                  <c:v>0.41609744041457436</c:v>
                </c:pt>
                <c:pt idx="730">
                  <c:v>0.42750092752171603</c:v>
                </c:pt>
                <c:pt idx="731">
                  <c:v>0.43867632891199965</c:v>
                </c:pt>
                <c:pt idx="732">
                  <c:v>0.44961517295679748</c:v>
                </c:pt>
                <c:pt idx="733">
                  <c:v>0.46030845418698429</c:v>
                </c:pt>
                <c:pt idx="734">
                  <c:v>0.47074733938753621</c:v>
                </c:pt>
                <c:pt idx="735">
                  <c:v>0.48092428610644</c:v>
                </c:pt>
                <c:pt idx="736">
                  <c:v>0.49083198762609664</c:v>
                </c:pt>
                <c:pt idx="737">
                  <c:v>0.50046296281046199</c:v>
                </c:pt>
                <c:pt idx="738">
                  <c:v>0.5098095078735736</c:v>
                </c:pt>
                <c:pt idx="739">
                  <c:v>0.51886366191752709</c:v>
                </c:pt>
                <c:pt idx="740">
                  <c:v>0.52761754782034931</c:v>
                </c:pt>
                <c:pt idx="741">
                  <c:v>0.53606447922435141</c:v>
                </c:pt>
                <c:pt idx="742">
                  <c:v>0.54419789858892542</c:v>
                </c:pt>
                <c:pt idx="743">
                  <c:v>0.55201096470637789</c:v>
                </c:pt>
                <c:pt idx="744">
                  <c:v>0.55949686759156525</c:v>
                </c:pt>
                <c:pt idx="745">
                  <c:v>0.56664991302263046</c:v>
                </c:pt>
                <c:pt idx="746">
                  <c:v>0.57346444229667315</c:v>
                </c:pt>
                <c:pt idx="747">
                  <c:v>0.57993440601713808</c:v>
                </c:pt>
                <c:pt idx="748">
                  <c:v>0.58605403109819898</c:v>
                </c:pt>
                <c:pt idx="749">
                  <c:v>0.59181929197997118</c:v>
                </c:pt>
                <c:pt idx="750">
                  <c:v>0.59722389650276697</c:v>
                </c:pt>
                <c:pt idx="751">
                  <c:v>0.60226240622777694</c:v>
                </c:pt>
                <c:pt idx="752">
                  <c:v>0.60693141226941638</c:v>
                </c:pt>
                <c:pt idx="753">
                  <c:v>0.61122552530769125</c:v>
                </c:pt>
                <c:pt idx="754">
                  <c:v>0.61514088222874153</c:v>
                </c:pt>
                <c:pt idx="755">
                  <c:v>0.61867410828989677</c:v>
                </c:pt>
                <c:pt idx="756">
                  <c:v>0.62182227089557929</c:v>
                </c:pt>
                <c:pt idx="757">
                  <c:v>0.62458099190394056</c:v>
                </c:pt>
                <c:pt idx="758">
                  <c:v>0.62694688726412462</c:v>
                </c:pt>
                <c:pt idx="759">
                  <c:v>0.62891835705818877</c:v>
                </c:pt>
                <c:pt idx="760">
                  <c:v>0.63049154999256007</c:v>
                </c:pt>
                <c:pt idx="761">
                  <c:v>0.63166421687688046</c:v>
                </c:pt>
                <c:pt idx="762">
                  <c:v>0.63243506052519372</c:v>
                </c:pt>
                <c:pt idx="763">
                  <c:v>0.63280148474155851</c:v>
                </c:pt>
                <c:pt idx="764">
                  <c:v>0.63276240807696127</c:v>
                </c:pt>
                <c:pt idx="765">
                  <c:v>0.63231683411701922</c:v>
                </c:pt>
                <c:pt idx="766">
                  <c:v>0.63146414067999501</c:v>
                </c:pt>
                <c:pt idx="767">
                  <c:v>0.63020329631329541</c:v>
                </c:pt>
                <c:pt idx="768">
                  <c:v>0.6285338766782026</c:v>
                </c:pt>
                <c:pt idx="769">
                  <c:v>0.62645605341249755</c:v>
                </c:pt>
                <c:pt idx="770">
                  <c:v>0.623969451087376</c:v>
                </c:pt>
                <c:pt idx="771">
                  <c:v>0.62107415880490102</c:v>
                </c:pt>
                <c:pt idx="772">
                  <c:v>0.61777108068683906</c:v>
                </c:pt>
                <c:pt idx="773">
                  <c:v>0.61406191130283805</c:v>
                </c:pt>
                <c:pt idx="774">
                  <c:v>0.60994836549273812</c:v>
                </c:pt>
                <c:pt idx="775">
                  <c:v>0.60543060616750444</c:v>
                </c:pt>
                <c:pt idx="776">
                  <c:v>0.60051116316905662</c:v>
                </c:pt>
                <c:pt idx="777">
                  <c:v>0.59519244861283505</c:v>
                </c:pt>
                <c:pt idx="778">
                  <c:v>0.58947664866259186</c:v>
                </c:pt>
                <c:pt idx="779">
                  <c:v>0.58336563801034702</c:v>
                </c:pt>
                <c:pt idx="780">
                  <c:v>0.57686349933961334</c:v>
                </c:pt>
                <c:pt idx="781">
                  <c:v>0.56997289058952505</c:v>
                </c:pt>
                <c:pt idx="782">
                  <c:v>0.5626970818717526</c:v>
                </c:pt>
                <c:pt idx="783">
                  <c:v>0.55503920598245871</c:v>
                </c:pt>
                <c:pt idx="784">
                  <c:v>0.54700440631410152</c:v>
                </c:pt>
                <c:pt idx="785">
                  <c:v>0.53859618999472914</c:v>
                </c:pt>
                <c:pt idx="786">
                  <c:v>0.52981881995175772</c:v>
                </c:pt>
                <c:pt idx="787">
                  <c:v>0.52067731930290451</c:v>
                </c:pt>
                <c:pt idx="788">
                  <c:v>0.51117744608200588</c:v>
                </c:pt>
                <c:pt idx="789">
                  <c:v>0.50132306031016938</c:v>
                </c:pt>
                <c:pt idx="790">
                  <c:v>0.49112000578105464</c:v>
                </c:pt>
                <c:pt idx="791">
                  <c:v>0.48057471827880838</c:v>
                </c:pt>
                <c:pt idx="792">
                  <c:v>0.46969341654825336</c:v>
                </c:pt>
                <c:pt idx="793">
                  <c:v>0.45848200847983772</c:v>
                </c:pt>
                <c:pt idx="794">
                  <c:v>0.44694637744943888</c:v>
                </c:pt>
                <c:pt idx="795">
                  <c:v>0.43509344113482173</c:v>
                </c:pt>
                <c:pt idx="796">
                  <c:v>0.42293004902898529</c:v>
                </c:pt>
                <c:pt idx="797">
                  <c:v>0.41046289900598898</c:v>
                </c:pt>
                <c:pt idx="798">
                  <c:v>0.39769958112020304</c:v>
                </c:pt>
                <c:pt idx="799">
                  <c:v>0.38464782688647953</c:v>
                </c:pt>
                <c:pt idx="800">
                  <c:v>0.37131581307554445</c:v>
                </c:pt>
                <c:pt idx="801">
                  <c:v>0.35771063406493753</c:v>
                </c:pt>
                <c:pt idx="802">
                  <c:v>0.34384112949609885</c:v>
                </c:pt>
                <c:pt idx="803">
                  <c:v>0.32971573542337324</c:v>
                </c:pt>
                <c:pt idx="804">
                  <c:v>0.31534162337003396</c:v>
                </c:pt>
                <c:pt idx="805">
                  <c:v>0.30072865566969303</c:v>
                </c:pt>
                <c:pt idx="806">
                  <c:v>0.28588544588778064</c:v>
                </c:pt>
                <c:pt idx="807">
                  <c:v>0.27081992024589513</c:v>
                </c:pt>
                <c:pt idx="808">
                  <c:v>0.25554184169038852</c:v>
                </c:pt>
                <c:pt idx="809">
                  <c:v>0.24006102472678459</c:v>
                </c:pt>
                <c:pt idx="810">
                  <c:v>0.22438725644510757</c:v>
                </c:pt>
                <c:pt idx="811">
                  <c:v>0.20852911442898059</c:v>
                </c:pt>
                <c:pt idx="812">
                  <c:v>0.19249754831201418</c:v>
                </c:pt>
                <c:pt idx="813">
                  <c:v>0.17630192787716828</c:v>
                </c:pt>
                <c:pt idx="814">
                  <c:v>0.15995096517877999</c:v>
                </c:pt>
                <c:pt idx="815">
                  <c:v>0.14345600138448783</c:v>
                </c:pt>
                <c:pt idx="816">
                  <c:v>0.12682706015885453</c:v>
                </c:pt>
                <c:pt idx="817">
                  <c:v>0.11007415766470456</c:v>
                </c:pt>
                <c:pt idx="818">
                  <c:v>9.320801659150614E-2</c:v>
                </c:pt>
                <c:pt idx="819">
                  <c:v>7.6239694698078148E-2</c:v>
                </c:pt>
                <c:pt idx="820">
                  <c:v>5.917943731653004E-2</c:v>
                </c:pt>
                <c:pt idx="821">
                  <c:v>4.2037690824189559E-2</c:v>
                </c:pt>
                <c:pt idx="822">
                  <c:v>2.4825460829149631E-2</c:v>
                </c:pt>
                <c:pt idx="823">
                  <c:v>7.5539393907112029E-3</c:v>
                </c:pt>
                <c:pt idx="824">
                  <c:v>-9.7666387676282104E-3</c:v>
                </c:pt>
                <c:pt idx="825">
                  <c:v>-2.7125974458245213E-2</c:v>
                </c:pt>
                <c:pt idx="826">
                  <c:v>-4.4513333451116355E-2</c:v>
                </c:pt>
                <c:pt idx="827">
                  <c:v>-6.1917542421110916E-2</c:v>
                </c:pt>
                <c:pt idx="828">
                  <c:v>-7.9327001461143895E-2</c:v>
                </c:pt>
                <c:pt idx="829">
                  <c:v>-9.6730072934834113E-2</c:v>
                </c:pt>
                <c:pt idx="830">
                  <c:v>-0.11411623567882011</c:v>
                </c:pt>
                <c:pt idx="831">
                  <c:v>-0.13147506790225824</c:v>
                </c:pt>
                <c:pt idx="832">
                  <c:v>-0.14879551469842348</c:v>
                </c:pt>
                <c:pt idx="833">
                  <c:v>-0.16606555935135056</c:v>
                </c:pt>
                <c:pt idx="834">
                  <c:v>-0.1832752738100287</c:v>
                </c:pt>
                <c:pt idx="835">
                  <c:v>-0.20041360882000445</c:v>
                </c:pt>
                <c:pt idx="836">
                  <c:v>-0.21746945049280048</c:v>
                </c:pt>
                <c:pt idx="837">
                  <c:v>-0.23443190807962347</c:v>
                </c:pt>
                <c:pt idx="838">
                  <c:v>-0.25129008190801327</c:v>
                </c:pt>
                <c:pt idx="839">
                  <c:v>-0.26803333189081452</c:v>
                </c:pt>
                <c:pt idx="840">
                  <c:v>-0.28465096909394833</c:v>
                </c:pt>
                <c:pt idx="841">
                  <c:v>-0.30113221773778021</c:v>
                </c:pt>
                <c:pt idx="842">
                  <c:v>-0.31746651245380986</c:v>
                </c:pt>
                <c:pt idx="843">
                  <c:v>-0.33364351683565041</c:v>
                </c:pt>
                <c:pt idx="844">
                  <c:v>-0.34965283957752119</c:v>
                </c:pt>
                <c:pt idx="845">
                  <c:v>-0.36548406315498949</c:v>
                </c:pt>
                <c:pt idx="846">
                  <c:v>-0.38112707552556674</c:v>
                </c:pt>
                <c:pt idx="847">
                  <c:v>-0.39657182659632195</c:v>
                </c:pt>
                <c:pt idx="848">
                  <c:v>-0.41180857733394771</c:v>
                </c:pt>
                <c:pt idx="849">
                  <c:v>-0.42682765631074537</c:v>
                </c:pt>
                <c:pt idx="850">
                  <c:v>-0.44161829513447615</c:v>
                </c:pt>
                <c:pt idx="851">
                  <c:v>-0.45617192723241928</c:v>
                </c:pt>
                <c:pt idx="852">
                  <c:v>-0.47047925538316876</c:v>
                </c:pt>
                <c:pt idx="853">
                  <c:v>-0.48453045226695379</c:v>
                </c:pt>
                <c:pt idx="854">
                  <c:v>-0.49831586675855122</c:v>
                </c:pt>
                <c:pt idx="855">
                  <c:v>-0.51182714263321527</c:v>
                </c:pt>
                <c:pt idx="856">
                  <c:v>-0.52505616373380148</c:v>
                </c:pt>
                <c:pt idx="857">
                  <c:v>-0.53799464401218144</c:v>
                </c:pt>
                <c:pt idx="858">
                  <c:v>-0.55063407949061327</c:v>
                </c:pt>
                <c:pt idx="859">
                  <c:v>-0.5629657139911477</c:v>
                </c:pt>
                <c:pt idx="860">
                  <c:v>-0.57498088021325755</c:v>
                </c:pt>
                <c:pt idx="861">
                  <c:v>-0.58667210691056038</c:v>
                </c:pt>
                <c:pt idx="862">
                  <c:v>-0.59803205713024277</c:v>
                </c:pt>
                <c:pt idx="863">
                  <c:v>-0.60905311591389288</c:v>
                </c:pt>
                <c:pt idx="864">
                  <c:v>-0.61972770537041821</c:v>
                </c:pt>
                <c:pt idx="865">
                  <c:v>-0.63004936939842016</c:v>
                </c:pt>
                <c:pt idx="866">
                  <c:v>-0.64001169362155419</c:v>
                </c:pt>
                <c:pt idx="867">
                  <c:v>-0.64960787935389219</c:v>
                </c:pt>
                <c:pt idx="868">
                  <c:v>-0.65883141078043583</c:v>
                </c:pt>
                <c:pt idx="869">
                  <c:v>-0.66767752634640032</c:v>
                </c:pt>
                <c:pt idx="870">
                  <c:v>-0.67613920480376855</c:v>
                </c:pt>
                <c:pt idx="871">
                  <c:v>-0.68421028570215658</c:v>
                </c:pt>
                <c:pt idx="872">
                  <c:v>-0.69188664538936551</c:v>
                </c:pt>
                <c:pt idx="873">
                  <c:v>-0.69916218718989109</c:v>
                </c:pt>
                <c:pt idx="874">
                  <c:v>-0.70603234820946148</c:v>
                </c:pt>
                <c:pt idx="875">
                  <c:v>-0.71249306166198689</c:v>
                </c:pt>
                <c:pt idx="876">
                  <c:v>-0.71854071080515614</c:v>
                </c:pt>
                <c:pt idx="877">
                  <c:v>-0.72417024140453756</c:v>
                </c:pt>
                <c:pt idx="878">
                  <c:v>-0.72937760152605524</c:v>
                </c:pt>
                <c:pt idx="879">
                  <c:v>-0.73416053173089946</c:v>
                </c:pt>
                <c:pt idx="880">
                  <c:v>-0.7385145297175002</c:v>
                </c:pt>
                <c:pt idx="881">
                  <c:v>-0.74243670394868544</c:v>
                </c:pt>
                <c:pt idx="882">
                  <c:v>-0.74592512369870212</c:v>
                </c:pt>
                <c:pt idx="883">
                  <c:v>-0.74897656818227765</c:v>
                </c:pt>
                <c:pt idx="884">
                  <c:v>-0.7515893404524765</c:v>
                </c:pt>
                <c:pt idx="885">
                  <c:v>-0.75376183782695427</c:v>
                </c:pt>
                <c:pt idx="886">
                  <c:v>-0.75549284122186611</c:v>
                </c:pt>
                <c:pt idx="887">
                  <c:v>-0.75678073178187311</c:v>
                </c:pt>
                <c:pt idx="888">
                  <c:v>-0.75762450739565701</c:v>
                </c:pt>
                <c:pt idx="889">
                  <c:v>-0.75802377168683877</c:v>
                </c:pt>
                <c:pt idx="890">
                  <c:v>-0.75797759109649288</c:v>
                </c:pt>
                <c:pt idx="891">
                  <c:v>-0.7574855066035534</c:v>
                </c:pt>
                <c:pt idx="892">
                  <c:v>-0.75654788433391329</c:v>
                </c:pt>
                <c:pt idx="893">
                  <c:v>-0.75516589110620713</c:v>
                </c:pt>
                <c:pt idx="894">
                  <c:v>-0.75334072436890265</c:v>
                </c:pt>
                <c:pt idx="895">
                  <c:v>-0.75107204011332251</c:v>
                </c:pt>
                <c:pt idx="896">
                  <c:v>-0.74836187184278846</c:v>
                </c:pt>
                <c:pt idx="897">
                  <c:v>-0.74521214602162522</c:v>
                </c:pt>
                <c:pt idx="898">
                  <c:v>-0.74162457395363102</c:v>
                </c:pt>
                <c:pt idx="899">
                  <c:v>-0.73760056636286586</c:v>
                </c:pt>
                <c:pt idx="900">
                  <c:v>-0.73314375295476319</c:v>
                </c:pt>
                <c:pt idx="901">
                  <c:v>-0.72825634977538845</c:v>
                </c:pt>
                <c:pt idx="902">
                  <c:v>-0.72294119622044528</c:v>
                </c:pt>
                <c:pt idx="903">
                  <c:v>-0.71720100563646139</c:v>
                </c:pt>
                <c:pt idx="904">
                  <c:v>-0.71104051331887219</c:v>
                </c:pt>
                <c:pt idx="905">
                  <c:v>-0.70446282973468732</c:v>
                </c:pt>
                <c:pt idx="906">
                  <c:v>-0.6974718326665299</c:v>
                </c:pt>
                <c:pt idx="907">
                  <c:v>-0.69007217168098534</c:v>
                </c:pt>
                <c:pt idx="908">
                  <c:v>-0.68226924292872793</c:v>
                </c:pt>
                <c:pt idx="909">
                  <c:v>-0.67406655628704049</c:v>
                </c:pt>
                <c:pt idx="910">
                  <c:v>-0.66546961721336495</c:v>
                </c:pt>
                <c:pt idx="911">
                  <c:v>-0.65648453502847792</c:v>
                </c:pt>
                <c:pt idx="912">
                  <c:v>-0.64711721394891442</c:v>
                </c:pt>
                <c:pt idx="913">
                  <c:v>-0.63737325933101507</c:v>
                </c:pt>
                <c:pt idx="914">
                  <c:v>-0.62725826406676921</c:v>
                </c:pt>
                <c:pt idx="915">
                  <c:v>-0.6167788674532888</c:v>
                </c:pt>
                <c:pt idx="916">
                  <c:v>-0.60594165275597978</c:v>
                </c:pt>
                <c:pt idx="917">
                  <c:v>-0.59475306382114534</c:v>
                </c:pt>
                <c:pt idx="918">
                  <c:v>-0.58322044891892721</c:v>
                </c:pt>
                <c:pt idx="919">
                  <c:v>-0.57135131006400086</c:v>
                </c:pt>
                <c:pt idx="920">
                  <c:v>-0.55915360684838467</c:v>
                </c:pt>
                <c:pt idx="921">
                  <c:v>-0.54663422882671886</c:v>
                </c:pt>
                <c:pt idx="922">
                  <c:v>-0.53380182320450043</c:v>
                </c:pt>
                <c:pt idx="923">
                  <c:v>-0.52066464601515039</c:v>
                </c:pt>
                <c:pt idx="924">
                  <c:v>-0.50722970120096145</c:v>
                </c:pt>
                <c:pt idx="925">
                  <c:v>-0.49350669597627717</c:v>
                </c:pt>
                <c:pt idx="926">
                  <c:v>-0.47950410126763182</c:v>
                </c:pt>
                <c:pt idx="927">
                  <c:v>-0.46522971315361922</c:v>
                </c:pt>
                <c:pt idx="928">
                  <c:v>-0.45069317694587469</c:v>
                </c:pt>
                <c:pt idx="929">
                  <c:v>-0.43590420203273689</c:v>
                </c:pt>
                <c:pt idx="930">
                  <c:v>-0.42087248291072021</c:v>
                </c:pt>
                <c:pt idx="931">
                  <c:v>-0.40560651709662121</c:v>
                </c:pt>
                <c:pt idx="932">
                  <c:v>-0.39011718668379963</c:v>
                </c:pt>
                <c:pt idx="933">
                  <c:v>-0.37441380643832162</c:v>
                </c:pt>
                <c:pt idx="934">
                  <c:v>-0.35850504591464272</c:v>
                </c:pt>
                <c:pt idx="935">
                  <c:v>-0.34240221628811646</c:v>
                </c:pt>
                <c:pt idx="936">
                  <c:v>-0.32611532372609409</c:v>
                </c:pt>
                <c:pt idx="937">
                  <c:v>-0.30965437937362267</c:v>
                </c:pt>
                <c:pt idx="938">
                  <c:v>-0.29303011336317047</c:v>
                </c:pt>
                <c:pt idx="939">
                  <c:v>-0.27625360333556753</c:v>
                </c:pt>
                <c:pt idx="940">
                  <c:v>-0.25933512691912475</c:v>
                </c:pt>
                <c:pt idx="941">
                  <c:v>-0.24228517517369436</c:v>
                </c:pt>
                <c:pt idx="942">
                  <c:v>-0.22511481074533887</c:v>
                </c:pt>
                <c:pt idx="943">
                  <c:v>-0.20783529505285875</c:v>
                </c:pt>
                <c:pt idx="944">
                  <c:v>-0.19045694446383862</c:v>
                </c:pt>
                <c:pt idx="945">
                  <c:v>-0.17299015205464022</c:v>
                </c:pt>
                <c:pt idx="946">
                  <c:v>-0.15544575814581985</c:v>
                </c:pt>
                <c:pt idx="947">
                  <c:v>-0.1378350543089305</c:v>
                </c:pt>
                <c:pt idx="948">
                  <c:v>-0.12016977080456266</c:v>
                </c:pt>
                <c:pt idx="949">
                  <c:v>-0.1024616876779461</c:v>
                </c:pt>
                <c:pt idx="950">
                  <c:v>-8.4721480501954299E-2</c:v>
                </c:pt>
                <c:pt idx="951">
                  <c:v>-6.6959737420061602E-2</c:v>
                </c:pt>
                <c:pt idx="952">
                  <c:v>-4.9187691574302535E-2</c:v>
                </c:pt>
                <c:pt idx="953">
                  <c:v>-3.1417549735326109E-2</c:v>
                </c:pt>
                <c:pt idx="954">
                  <c:v>-1.3659441762084876E-2</c:v>
                </c:pt>
                <c:pt idx="955">
                  <c:v>4.0753695987295396E-3</c:v>
                </c:pt>
                <c:pt idx="956">
                  <c:v>2.1775545353837335E-2</c:v>
                </c:pt>
                <c:pt idx="957">
                  <c:v>3.9429958111605483E-2</c:v>
                </c:pt>
                <c:pt idx="958">
                  <c:v>5.702746009595256E-2</c:v>
                </c:pt>
                <c:pt idx="959">
                  <c:v>7.4557151735305222E-2</c:v>
                </c:pt>
                <c:pt idx="960">
                  <c:v>9.2008073313083485E-2</c:v>
                </c:pt>
                <c:pt idx="961">
                  <c:v>0.10936916705442531</c:v>
                </c:pt>
                <c:pt idx="962">
                  <c:v>0.1266295744708836</c:v>
                </c:pt>
                <c:pt idx="963">
                  <c:v>0.1437786550020678</c:v>
                </c:pt>
                <c:pt idx="964">
                  <c:v>0.16080570224737145</c:v>
                </c:pt>
                <c:pt idx="965">
                  <c:v>0.17769997274252719</c:v>
                </c:pt>
                <c:pt idx="966">
                  <c:v>0.19445101775856621</c:v>
                </c:pt>
                <c:pt idx="967">
                  <c:v>0.21104843987030225</c:v>
                </c:pt>
                <c:pt idx="968">
                  <c:v>0.22748214216974158</c:v>
                </c:pt>
                <c:pt idx="969">
                  <c:v>0.24374208491788346</c:v>
                </c:pt>
                <c:pt idx="970">
                  <c:v>0.25981712108282617</c:v>
                </c:pt>
                <c:pt idx="971">
                  <c:v>0.27569829523445166</c:v>
                </c:pt>
                <c:pt idx="972">
                  <c:v>0.29137591118918249</c:v>
                </c:pt>
                <c:pt idx="973">
                  <c:v>0.30683973267567705</c:v>
                </c:pt>
                <c:pt idx="974">
                  <c:v>0.32207968974534534</c:v>
                </c:pt>
                <c:pt idx="975">
                  <c:v>0.33708699759818556</c:v>
                </c:pt>
                <c:pt idx="976">
                  <c:v>0.35185310187199603</c:v>
                </c:pt>
                <c:pt idx="977">
                  <c:v>0.36636926880816445</c:v>
                </c:pt>
                <c:pt idx="978">
                  <c:v>0.38062653733948887</c:v>
                </c:pt>
                <c:pt idx="979">
                  <c:v>0.39461568494821442</c:v>
                </c:pt>
                <c:pt idx="980">
                  <c:v>0.40832756887439919</c:v>
                </c:pt>
                <c:pt idx="981">
                  <c:v>0.42175423342535984</c:v>
                </c:pt>
                <c:pt idx="982">
                  <c:v>0.43488784834992145</c:v>
                </c:pt>
                <c:pt idx="983">
                  <c:v>0.4477202966760192</c:v>
                </c:pt>
                <c:pt idx="984">
                  <c:v>0.46024348992235997</c:v>
                </c:pt>
                <c:pt idx="985">
                  <c:v>0.47245045296140398</c:v>
                </c:pt>
                <c:pt idx="986">
                  <c:v>0.48433424409725895</c:v>
                </c:pt>
                <c:pt idx="987">
                  <c:v>0.49588752917538764</c:v>
                </c:pt>
                <c:pt idx="988">
                  <c:v>0.50710324890921377</c:v>
                </c:pt>
                <c:pt idx="989">
                  <c:v>0.51797609041738901</c:v>
                </c:pt>
                <c:pt idx="990">
                  <c:v>0.52849847341986878</c:v>
                </c:pt>
                <c:pt idx="991">
                  <c:v>0.53866367088014211</c:v>
                </c:pt>
                <c:pt idx="992">
                  <c:v>0.54846698515863912</c:v>
                </c:pt>
                <c:pt idx="993">
                  <c:v>0.55790173834582757</c:v>
                </c:pt>
                <c:pt idx="994">
                  <c:v>0.56696277922276839</c:v>
                </c:pt>
                <c:pt idx="995">
                  <c:v>0.57564544574569709</c:v>
                </c:pt>
                <c:pt idx="996">
                  <c:v>0.58394551914064186</c:v>
                </c:pt>
                <c:pt idx="997">
                  <c:v>0.59185733652807349</c:v>
                </c:pt>
                <c:pt idx="998">
                  <c:v>0.59937623087719227</c:v>
                </c:pt>
                <c:pt idx="999">
                  <c:v>0.60649932136410023</c:v>
                </c:pt>
                <c:pt idx="1000">
                  <c:v>0.61322147817829842</c:v>
                </c:pt>
                <c:pt idx="1001">
                  <c:v>0.61953917631562261</c:v>
                </c:pt>
                <c:pt idx="1002">
                  <c:v>0.62544984579225948</c:v>
                </c:pt>
                <c:pt idx="1003">
                  <c:v>0.63094962094201201</c:v>
                </c:pt>
                <c:pt idx="1004">
                  <c:v>0.63603615448341866</c:v>
                </c:pt>
                <c:pt idx="1005">
                  <c:v>0.64070718811642957</c:v>
                </c:pt>
                <c:pt idx="1006">
                  <c:v>0.64496084202772275</c:v>
                </c:pt>
                <c:pt idx="1007">
                  <c:v>0.64879483169314789</c:v>
                </c:pt>
                <c:pt idx="1008">
                  <c:v>0.65220748456663469</c:v>
                </c:pt>
                <c:pt idx="1009">
                  <c:v>0.65519772924537323</c:v>
                </c:pt>
                <c:pt idx="1010">
                  <c:v>0.65776395272748989</c:v>
                </c:pt>
                <c:pt idx="1011">
                  <c:v>0.65990501230841458</c:v>
                </c:pt>
                <c:pt idx="1012">
                  <c:v>0.66162058636675136</c:v>
                </c:pt>
                <c:pt idx="1013">
                  <c:v>0.66291115008749235</c:v>
                </c:pt>
                <c:pt idx="1014">
                  <c:v>0.66377720557727027</c:v>
                </c:pt>
                <c:pt idx="1015">
                  <c:v>0.664217709956196</c:v>
                </c:pt>
                <c:pt idx="1016">
                  <c:v>0.66423399450635756</c:v>
                </c:pt>
                <c:pt idx="1017">
                  <c:v>0.66382728030074833</c:v>
                </c:pt>
                <c:pt idx="1018">
                  <c:v>0.66299857026220732</c:v>
                </c:pt>
                <c:pt idx="1019">
                  <c:v>0.66174856392502046</c:v>
                </c:pt>
                <c:pt idx="1020">
                  <c:v>0.66008017717740908</c:v>
                </c:pt>
                <c:pt idx="1021">
                  <c:v>0.65799490980236097</c:v>
                </c:pt>
                <c:pt idx="1022">
                  <c:v>0.65549488266868328</c:v>
                </c:pt>
                <c:pt idx="1023">
                  <c:v>0.65258208851437449</c:v>
                </c:pt>
                <c:pt idx="1024">
                  <c:v>0.64926054012724388</c:v>
                </c:pt>
                <c:pt idx="1025">
                  <c:v>0.64553262375016496</c:v>
                </c:pt>
                <c:pt idx="1026">
                  <c:v>0.64140149140793723</c:v>
                </c:pt>
                <c:pt idx="1027">
                  <c:v>0.63687106555851947</c:v>
                </c:pt>
                <c:pt idx="1028">
                  <c:v>0.63194601407607542</c:v>
                </c:pt>
                <c:pt idx="1029">
                  <c:v>0.6266291175763774</c:v>
                </c:pt>
                <c:pt idx="1030">
                  <c:v>0.62092515145327642</c:v>
                </c:pt>
                <c:pt idx="1031">
                  <c:v>0.61483949434463181</c:v>
                </c:pt>
                <c:pt idx="1032">
                  <c:v>0.60837731934737849</c:v>
                </c:pt>
                <c:pt idx="1033">
                  <c:v>0.60154350044402016</c:v>
                </c:pt>
                <c:pt idx="1034">
                  <c:v>0.594342899080742</c:v>
                </c:pt>
                <c:pt idx="1035">
                  <c:v>0.58678142321878635</c:v>
                </c:pt>
                <c:pt idx="1036">
                  <c:v>0.57886492507930809</c:v>
                </c:pt>
                <c:pt idx="1037">
                  <c:v>0.57059911793722529</c:v>
                </c:pt>
                <c:pt idx="1038">
                  <c:v>0.56199062014503753</c:v>
                </c:pt>
                <c:pt idx="1039">
                  <c:v>0.55304620463393661</c:v>
                </c:pt>
                <c:pt idx="1040">
                  <c:v>0.54377310292654324</c:v>
                </c:pt>
                <c:pt idx="1041">
                  <c:v>0.53417747770156432</c:v>
                </c:pt>
                <c:pt idx="1042">
                  <c:v>0.52426725066080682</c:v>
                </c:pt>
                <c:pt idx="1043">
                  <c:v>0.51404995388445562</c:v>
                </c:pt>
                <c:pt idx="1044">
                  <c:v>0.50353186908949643</c:v>
                </c:pt>
                <c:pt idx="1045">
                  <c:v>0.49272198316966476</c:v>
                </c:pt>
                <c:pt idx="1046">
                  <c:v>0.48162804881167959</c:v>
                </c:pt>
                <c:pt idx="1047">
                  <c:v>0.47025714611026859</c:v>
                </c:pt>
                <c:pt idx="1048">
                  <c:v>0.45861820682360555</c:v>
                </c:pt>
                <c:pt idx="1049">
                  <c:v>0.44672022939044159</c:v>
                </c:pt>
                <c:pt idx="1050">
                  <c:v>0.43457220013420989</c:v>
                </c:pt>
                <c:pt idx="1051">
                  <c:v>0.42218191134667504</c:v>
                </c:pt>
                <c:pt idx="1052">
                  <c:v>0.40955954301492048</c:v>
                </c:pt>
                <c:pt idx="1053">
                  <c:v>0.39671371108696873</c:v>
                </c:pt>
                <c:pt idx="1054">
                  <c:v>0.38365238975602239</c:v>
                </c:pt>
                <c:pt idx="1055">
                  <c:v>0.37038619846023474</c:v>
                </c:pt>
                <c:pt idx="1056">
                  <c:v>0.35692445542006485</c:v>
                </c:pt>
                <c:pt idx="1057">
                  <c:v>0.34327648778891046</c:v>
                </c:pt>
                <c:pt idx="1058">
                  <c:v>0.32945234582655697</c:v>
                </c:pt>
                <c:pt idx="1059">
                  <c:v>0.31546243158256038</c:v>
                </c:pt>
                <c:pt idx="1060">
                  <c:v>0.30131635153649938</c:v>
                </c:pt>
                <c:pt idx="1061">
                  <c:v>0.28702393020176675</c:v>
                </c:pt>
                <c:pt idx="1062">
                  <c:v>0.27259556843861005</c:v>
                </c:pt>
                <c:pt idx="1063">
                  <c:v>0.25804187079754515</c:v>
                </c:pt>
                <c:pt idx="1064">
                  <c:v>0.24337250185089285</c:v>
                </c:pt>
                <c:pt idx="1065">
                  <c:v>0.22859720810667652</c:v>
                </c:pt>
                <c:pt idx="1066">
                  <c:v>0.21372618869643606</c:v>
                </c:pt>
                <c:pt idx="1067">
                  <c:v>0.19877009953283564</c:v>
                </c:pt>
                <c:pt idx="1068">
                  <c:v>0.1837400408969051</c:v>
                </c:pt>
                <c:pt idx="1069">
                  <c:v>0.16864716868117771</c:v>
                </c:pt>
                <c:pt idx="1070">
                  <c:v>0.15350154027855448</c:v>
                </c:pt>
                <c:pt idx="1071">
                  <c:v>0.13831313176940277</c:v>
                </c:pt>
                <c:pt idx="1072">
                  <c:v>0.12309257049190815</c:v>
                </c:pt>
                <c:pt idx="1073">
                  <c:v>0.10785146381273396</c:v>
                </c:pt>
                <c:pt idx="1074">
                  <c:v>9.2599348725482242E-2</c:v>
                </c:pt>
                <c:pt idx="1075">
                  <c:v>7.7346901787109609E-2</c:v>
                </c:pt>
                <c:pt idx="1076">
                  <c:v>6.2104882611803004E-2</c:v>
                </c:pt>
                <c:pt idx="1077">
                  <c:v>4.6883846155934522E-2</c:v>
                </c:pt>
                <c:pt idx="1078">
                  <c:v>3.1694374835335472E-2</c:v>
                </c:pt>
                <c:pt idx="1079">
                  <c:v>1.6546810065613239E-2</c:v>
                </c:pt>
                <c:pt idx="1080">
                  <c:v>1.4515607389341042E-3</c:v>
                </c:pt>
                <c:pt idx="1081">
                  <c:v>-1.3580858737526335E-2</c:v>
                </c:pt>
                <c:pt idx="1082">
                  <c:v>-2.8540125663066046E-2</c:v>
                </c:pt>
                <c:pt idx="1083">
                  <c:v>-4.3416127564034193E-2</c:v>
                </c:pt>
                <c:pt idx="1084">
                  <c:v>-5.819867830655634E-2</c:v>
                </c:pt>
                <c:pt idx="1085">
                  <c:v>-7.2877546756257044E-2</c:v>
                </c:pt>
                <c:pt idx="1086">
                  <c:v>-8.7442788462534421E-2</c:v>
                </c:pt>
                <c:pt idx="1087">
                  <c:v>-0.10188450211451515</c:v>
                </c:pt>
                <c:pt idx="1088">
                  <c:v>-0.11619307864420547</c:v>
                </c:pt>
                <c:pt idx="1089">
                  <c:v>-0.13035895777020856</c:v>
                </c:pt>
                <c:pt idx="1090">
                  <c:v>-0.14437146343003371</c:v>
                </c:pt>
                <c:pt idx="1091">
                  <c:v>-0.15822210257125463</c:v>
                </c:pt>
                <c:pt idx="1092">
                  <c:v>-0.17190163269504879</c:v>
                </c:pt>
                <c:pt idx="1093">
                  <c:v>-0.18540026242299307</c:v>
                </c:pt>
                <c:pt idx="1094">
                  <c:v>-0.19870835781100046</c:v>
                </c:pt>
                <c:pt idx="1095">
                  <c:v>-0.21181756108099251</c:v>
                </c:pt>
                <c:pt idx="1096">
                  <c:v>-0.22471973581829682</c:v>
                </c:pt>
                <c:pt idx="1097">
                  <c:v>-0.23740655704801278</c:v>
                </c:pt>
                <c:pt idx="1098">
                  <c:v>-0.24986946323587053</c:v>
                </c:pt>
                <c:pt idx="1099">
                  <c:v>-0.26209962206169934</c:v>
                </c:pt>
                <c:pt idx="1100">
                  <c:v>-0.27408827154570398</c:v>
                </c:pt>
                <c:pt idx="1101">
                  <c:v>-0.28582782727832401</c:v>
                </c:pt>
                <c:pt idx="1102">
                  <c:v>-0.29731082071731207</c:v>
                </c:pt>
                <c:pt idx="1103">
                  <c:v>-0.30852948695073112</c:v>
                </c:pt>
                <c:pt idx="1104">
                  <c:v>-0.31947607983650272</c:v>
                </c:pt>
                <c:pt idx="1105">
                  <c:v>-0.33014395679580399</c:v>
                </c:pt>
                <c:pt idx="1106">
                  <c:v>-0.34052649882394648</c:v>
                </c:pt>
                <c:pt idx="1107">
                  <c:v>-0.35061668453559769</c:v>
                </c:pt>
                <c:pt idx="1108">
                  <c:v>-0.36040775742948988</c:v>
                </c:pt>
                <c:pt idx="1109">
                  <c:v>-0.36989469736634156</c:v>
                </c:pt>
                <c:pt idx="1110">
                  <c:v>-0.37907020670824754</c:v>
                </c:pt>
                <c:pt idx="1111">
                  <c:v>-0.38792783090670752</c:v>
                </c:pt>
                <c:pt idx="1112">
                  <c:v>-0.39646313460460691</c:v>
                </c:pt>
                <c:pt idx="1113">
                  <c:v>-0.40466969192031232</c:v>
                </c:pt>
                <c:pt idx="1114">
                  <c:v>-0.41254259336204147</c:v>
                </c:pt>
                <c:pt idx="1115">
                  <c:v>-0.42007740826875173</c:v>
                </c:pt>
                <c:pt idx="1116">
                  <c:v>-0.42727013886379384</c:v>
                </c:pt>
                <c:pt idx="1117">
                  <c:v>-0.43411533284116327</c:v>
                </c:pt>
                <c:pt idx="1118">
                  <c:v>-0.44060852328417793</c:v>
                </c:pt>
                <c:pt idx="1119">
                  <c:v>-0.4467470189905145</c:v>
                </c:pt>
                <c:pt idx="1120">
                  <c:v>-0.45252586924839194</c:v>
                </c:pt>
                <c:pt idx="1121">
                  <c:v>-0.45794171760177288</c:v>
                </c:pt>
                <c:pt idx="1122">
                  <c:v>-0.46299215203933569</c:v>
                </c:pt>
                <c:pt idx="1123">
                  <c:v>-0.46767345426935447</c:v>
                </c:pt>
                <c:pt idx="1124">
                  <c:v>-0.47198341376712533</c:v>
                </c:pt>
                <c:pt idx="1125">
                  <c:v>-0.47591989835460119</c:v>
                </c:pt>
                <c:pt idx="1126">
                  <c:v>-0.47948114369134537</c:v>
                </c:pt>
                <c:pt idx="1127">
                  <c:v>-0.4826649700652782</c:v>
                </c:pt>
                <c:pt idx="1128">
                  <c:v>-0.48546979907255339</c:v>
                </c:pt>
                <c:pt idx="1129">
                  <c:v>-0.48789464277639943</c:v>
                </c:pt>
                <c:pt idx="1130">
                  <c:v>-0.4899379609610941</c:v>
                </c:pt>
                <c:pt idx="1131">
                  <c:v>-0.49159867302728305</c:v>
                </c:pt>
                <c:pt idx="1132">
                  <c:v>-0.49287650877949607</c:v>
                </c:pt>
                <c:pt idx="1133">
                  <c:v>-0.49377198415362855</c:v>
                </c:pt>
                <c:pt idx="1134">
                  <c:v>-0.49428563133912057</c:v>
                </c:pt>
                <c:pt idx="1135">
                  <c:v>-0.49441642688035625</c:v>
                </c:pt>
                <c:pt idx="1136">
                  <c:v>-0.49416571083735622</c:v>
                </c:pt>
                <c:pt idx="1137">
                  <c:v>-0.49353470242955821</c:v>
                </c:pt>
                <c:pt idx="1138">
                  <c:v>-0.4925243921121536</c:v>
                </c:pt>
                <c:pt idx="1139">
                  <c:v>-0.49113545635780831</c:v>
                </c:pt>
                <c:pt idx="1140">
                  <c:v>-0.48937077742175428</c:v>
                </c:pt>
                <c:pt idx="1141">
                  <c:v>-0.48723181090790751</c:v>
                </c:pt>
                <c:pt idx="1142">
                  <c:v>-0.48472062298772289</c:v>
                </c:pt>
                <c:pt idx="1143">
                  <c:v>-0.48183914121401128</c:v>
                </c:pt>
                <c:pt idx="1144">
                  <c:v>-0.47859130273446115</c:v>
                </c:pt>
                <c:pt idx="1145">
                  <c:v>-0.47497940773245001</c:v>
                </c:pt>
                <c:pt idx="1146">
                  <c:v>-0.47100651179192871</c:v>
                </c:pt>
                <c:pt idx="1147">
                  <c:v>-0.46667643058921499</c:v>
                </c:pt>
                <c:pt idx="1148">
                  <c:v>-0.46199371491909103</c:v>
                </c:pt>
                <c:pt idx="1149">
                  <c:v>-0.45696101806580747</c:v>
                </c:pt>
                <c:pt idx="1150">
                  <c:v>-0.45158297788753571</c:v>
                </c:pt>
                <c:pt idx="1151">
                  <c:v>-0.44586482533283528</c:v>
                </c:pt>
                <c:pt idx="1152">
                  <c:v>-0.43981157570862761</c:v>
                </c:pt>
                <c:pt idx="1153">
                  <c:v>-0.43342793516208517</c:v>
                </c:pt>
                <c:pt idx="1154">
                  <c:v>-0.42671858731648304</c:v>
                </c:pt>
                <c:pt idx="1155">
                  <c:v>-0.419689252382761</c:v>
                </c:pt>
                <c:pt idx="1156">
                  <c:v>-0.41234558496690127</c:v>
                </c:pt>
                <c:pt idx="1157">
                  <c:v>-0.40469309092869404</c:v>
                </c:pt>
                <c:pt idx="1158">
                  <c:v>-0.39673817147273893</c:v>
                </c:pt>
                <c:pt idx="1159">
                  <c:v>-0.38848737271911415</c:v>
                </c:pt>
                <c:pt idx="1160">
                  <c:v>-0.37994768978793064</c:v>
                </c:pt>
                <c:pt idx="1161">
                  <c:v>-0.37112503943808478</c:v>
                </c:pt>
                <c:pt idx="1162">
                  <c:v>-0.36202708801061417</c:v>
                </c:pt>
                <c:pt idx="1163">
                  <c:v>-0.35266110286254149</c:v>
                </c:pt>
                <c:pt idx="1164">
                  <c:v>-0.343033091706062</c:v>
                </c:pt>
                <c:pt idx="1165">
                  <c:v>-0.33315175823144844</c:v>
                </c:pt>
                <c:pt idx="1166">
                  <c:v>-0.32302456280838759</c:v>
                </c:pt>
                <c:pt idx="1167">
                  <c:v>-0.31265828418821801</c:v>
                </c:pt>
                <c:pt idx="1168">
                  <c:v>-0.30206154384873457</c:v>
                </c:pt>
                <c:pt idx="1169">
                  <c:v>-0.29124302110270089</c:v>
                </c:pt>
                <c:pt idx="1170">
                  <c:v>-0.28021137439545074</c:v>
                </c:pt>
                <c:pt idx="1171">
                  <c:v>-0.26897405948401837</c:v>
                </c:pt>
                <c:pt idx="1172">
                  <c:v>-0.25754091126161111</c:v>
                </c:pt>
                <c:pt idx="1173">
                  <c:v>-0.24592019212272517</c:v>
                </c:pt>
                <c:pt idx="1174">
                  <c:v>-0.2341195143487648</c:v>
                </c:pt>
                <c:pt idx="1175">
                  <c:v>-0.22214912721115807</c:v>
                </c:pt>
                <c:pt idx="1176">
                  <c:v>-0.21001797061391375</c:v>
                </c:pt>
                <c:pt idx="1177">
                  <c:v>-0.19773498535134251</c:v>
                </c:pt>
                <c:pt idx="1178">
                  <c:v>-0.18530982739039653</c:v>
                </c:pt>
                <c:pt idx="1179">
                  <c:v>-0.17275249666473738</c:v>
                </c:pt>
                <c:pt idx="1180">
                  <c:v>-0.16007218982747132</c:v>
                </c:pt>
                <c:pt idx="1181">
                  <c:v>-0.14727831396916138</c:v>
                </c:pt>
                <c:pt idx="1182">
                  <c:v>-0.1343808450467095</c:v>
                </c:pt>
                <c:pt idx="1183">
                  <c:v>-0.12138995534444245</c:v>
                </c:pt>
                <c:pt idx="1184">
                  <c:v>-0.10831486992481748</c:v>
                </c:pt>
                <c:pt idx="1185">
                  <c:v>-9.5164888663161987E-2</c:v>
                </c:pt>
                <c:pt idx="1186">
                  <c:v>-8.1949757057936792E-2</c:v>
                </c:pt>
                <c:pt idx="1187">
                  <c:v>-6.8679670512255889E-2</c:v>
                </c:pt>
                <c:pt idx="1188">
                  <c:v>-5.5365262046634833E-2</c:v>
                </c:pt>
                <c:pt idx="1189">
                  <c:v>-4.2017213669049938E-2</c:v>
                </c:pt>
                <c:pt idx="1190">
                  <c:v>-2.8645102392238934E-2</c:v>
                </c:pt>
                <c:pt idx="1191">
                  <c:v>-1.5258417550533322E-2</c:v>
                </c:pt>
                <c:pt idx="1192">
                  <c:v>-1.8672935014620536E-3</c:v>
                </c:pt>
                <c:pt idx="1193">
                  <c:v>1.1517161471131092E-2</c:v>
                </c:pt>
                <c:pt idx="1194">
                  <c:v>2.4885915424771712E-2</c:v>
                </c:pt>
                <c:pt idx="1195">
                  <c:v>3.8228802686834262E-2</c:v>
                </c:pt>
                <c:pt idx="1196">
                  <c:v>5.1535580224376501E-2</c:v>
                </c:pt>
                <c:pt idx="1197">
                  <c:v>6.4796215221635686E-2</c:v>
                </c:pt>
                <c:pt idx="1198">
                  <c:v>7.8000652824066527E-2</c:v>
                </c:pt>
                <c:pt idx="1199">
                  <c:v>9.113908445819438E-2</c:v>
                </c:pt>
                <c:pt idx="1200">
                  <c:v>0.10420163921397942</c:v>
                </c:pt>
                <c:pt idx="1201">
                  <c:v>0.11717834566435394</c:v>
                </c:pt>
                <c:pt idx="1202">
                  <c:v>0.13005942894376596</c:v>
                </c:pt>
                <c:pt idx="1203">
                  <c:v>0.14283532912477234</c:v>
                </c:pt>
                <c:pt idx="1204">
                  <c:v>0.15549641718591384</c:v>
                </c:pt>
                <c:pt idx="1205">
                  <c:v>0.16803302352563521</c:v>
                </c:pt>
                <c:pt idx="1206">
                  <c:v>0.18043576949985132</c:v>
                </c:pt>
                <c:pt idx="1207">
                  <c:v>0.19269532373046078</c:v>
                </c:pt>
                <c:pt idx="1208">
                  <c:v>0.20480265106021336</c:v>
                </c:pt>
                <c:pt idx="1209">
                  <c:v>0.21674876894736977</c:v>
                </c:pt>
                <c:pt idx="1210">
                  <c:v>0.22852358274828122</c:v>
                </c:pt>
                <c:pt idx="1211">
                  <c:v>0.24011918435810992</c:v>
                </c:pt>
                <c:pt idx="1212">
                  <c:v>0.25152691960335732</c:v>
                </c:pt>
                <c:pt idx="1213">
                  <c:v>0.26273758865692576</c:v>
                </c:pt>
                <c:pt idx="1214">
                  <c:v>0.27374215219990949</c:v>
                </c:pt>
                <c:pt idx="1215">
                  <c:v>0.28453285000049894</c:v>
                </c:pt>
                <c:pt idx="1216">
                  <c:v>0.29510214595815232</c:v>
                </c:pt>
                <c:pt idx="1217">
                  <c:v>0.30544231802630728</c:v>
                </c:pt>
                <c:pt idx="1218">
                  <c:v>0.31554541005917985</c:v>
                </c:pt>
                <c:pt idx="1219">
                  <c:v>0.32540319743077684</c:v>
                </c:pt>
                <c:pt idx="1220">
                  <c:v>0.33500752800644745</c:v>
                </c:pt>
                <c:pt idx="1221">
                  <c:v>0.34435142921766959</c:v>
                </c:pt>
                <c:pt idx="1222">
                  <c:v>0.35342804620381646</c:v>
                </c:pt>
                <c:pt idx="1223">
                  <c:v>0.36223022941970889</c:v>
                </c:pt>
                <c:pt idx="1224">
                  <c:v>0.37075084961943611</c:v>
                </c:pt>
                <c:pt idx="1225">
                  <c:v>0.3789838824939451</c:v>
                </c:pt>
                <c:pt idx="1226">
                  <c:v>0.38692332852605427</c:v>
                </c:pt>
                <c:pt idx="1227">
                  <c:v>0.39456278687969748</c:v>
                </c:pt>
                <c:pt idx="1228">
                  <c:v>0.40189612250866263</c:v>
                </c:pt>
                <c:pt idx="1229">
                  <c:v>0.40891893747859354</c:v>
                </c:pt>
                <c:pt idx="1230">
                  <c:v>0.41562455695046541</c:v>
                </c:pt>
                <c:pt idx="1231">
                  <c:v>0.42200714961286423</c:v>
                </c:pt>
                <c:pt idx="1232">
                  <c:v>0.42806290362830579</c:v>
                </c:pt>
                <c:pt idx="1233">
                  <c:v>0.43378601676187539</c:v>
                </c:pt>
                <c:pt idx="1234">
                  <c:v>0.43917220314036381</c:v>
                </c:pt>
                <c:pt idx="1235">
                  <c:v>0.4442176555381529</c:v>
                </c:pt>
                <c:pt idx="1236">
                  <c:v>0.44891899927617718</c:v>
                </c:pt>
                <c:pt idx="1237">
                  <c:v>0.45327140465381066</c:v>
                </c:pt>
                <c:pt idx="1238">
                  <c:v>0.45727102671355085</c:v>
                </c:pt>
                <c:pt idx="1239">
                  <c:v>0.46091579541245253</c:v>
                </c:pt>
                <c:pt idx="1240">
                  <c:v>0.4642013802451907</c:v>
                </c:pt>
                <c:pt idx="1241">
                  <c:v>0.46712504385656139</c:v>
                </c:pt>
                <c:pt idx="1242">
                  <c:v>0.46968499207835135</c:v>
                </c:pt>
                <c:pt idx="1243">
                  <c:v>0.47187812305259003</c:v>
                </c:pt>
                <c:pt idx="1244">
                  <c:v>0.47370284112800926</c:v>
                </c:pt>
                <c:pt idx="1245">
                  <c:v>0.47515762728927952</c:v>
                </c:pt>
                <c:pt idx="1246">
                  <c:v>0.47624132849829454</c:v>
                </c:pt>
                <c:pt idx="1247">
                  <c:v>0.47695237433589538</c:v>
                </c:pt>
                <c:pt idx="1248">
                  <c:v>0.47728979353348461</c:v>
                </c:pt>
                <c:pt idx="1249">
                  <c:v>0.47725320298438884</c:v>
                </c:pt>
                <c:pt idx="1250">
                  <c:v>0.47684166485114349</c:v>
                </c:pt>
                <c:pt idx="1251">
                  <c:v>0.47605469831497671</c:v>
                </c:pt>
                <c:pt idx="1252">
                  <c:v>0.47489263021836797</c:v>
                </c:pt>
                <c:pt idx="1253">
                  <c:v>0.47335657064848691</c:v>
                </c:pt>
                <c:pt idx="1254">
                  <c:v>0.47144764291626429</c:v>
                </c:pt>
                <c:pt idx="1255">
                  <c:v>0.46916541151569241</c:v>
                </c:pt>
                <c:pt idx="1256">
                  <c:v>0.46651180114340657</c:v>
                </c:pt>
                <c:pt idx="1257">
                  <c:v>0.46348861220241511</c:v>
                </c:pt>
                <c:pt idx="1258">
                  <c:v>0.46009741273947397</c:v>
                </c:pt>
                <c:pt idx="1259">
                  <c:v>0.4563394530889443</c:v>
                </c:pt>
                <c:pt idx="1260">
                  <c:v>0.45221818550119564</c:v>
                </c:pt>
                <c:pt idx="1261">
                  <c:v>0.44773563157317237</c:v>
                </c:pt>
                <c:pt idx="1262">
                  <c:v>0.44289441933295398</c:v>
                </c:pt>
                <c:pt idx="1263">
                  <c:v>0.43769703392049636</c:v>
                </c:pt>
                <c:pt idx="1264">
                  <c:v>0.43214796566934022</c:v>
                </c:pt>
                <c:pt idx="1265">
                  <c:v>0.42625006341695809</c:v>
                </c:pt>
                <c:pt idx="1266">
                  <c:v>0.4200069267404466</c:v>
                </c:pt>
                <c:pt idx="1267">
                  <c:v>0.41342291052055757</c:v>
                </c:pt>
                <c:pt idx="1268">
                  <c:v>0.40650309984138155</c:v>
                </c:pt>
                <c:pt idx="1269">
                  <c:v>0.39925067723636709</c:v>
                </c:pt>
                <c:pt idx="1270">
                  <c:v>0.3916708046492845</c:v>
                </c:pt>
                <c:pt idx="1271">
                  <c:v>0.38376923182861411</c:v>
                </c:pt>
                <c:pt idx="1272">
                  <c:v>0.37555148747501366</c:v>
                </c:pt>
                <c:pt idx="1273">
                  <c:v>0.36702278560420398</c:v>
                </c:pt>
                <c:pt idx="1274">
                  <c:v>0.35818831206538354</c:v>
                </c:pt>
                <c:pt idx="1275">
                  <c:v>0.34905428353695822</c:v>
                </c:pt>
                <c:pt idx="1276">
                  <c:v>0.33962684521970049</c:v>
                </c:pt>
                <c:pt idx="1277">
                  <c:v>0.32991198758290902</c:v>
                </c:pt>
                <c:pt idx="1278">
                  <c:v>0.31991659034451403</c:v>
                </c:pt>
                <c:pt idx="1279">
                  <c:v>0.30964767193253173</c:v>
                </c:pt>
                <c:pt idx="1280">
                  <c:v>0.29911269346209707</c:v>
                </c:pt>
                <c:pt idx="1281">
                  <c:v>0.28831803126844641</c:v>
                </c:pt>
                <c:pt idx="1282">
                  <c:v>0.27727180474632368</c:v>
                </c:pt>
                <c:pt idx="1283">
                  <c:v>0.26598172768153938</c:v>
                </c:pt>
                <c:pt idx="1284">
                  <c:v>0.25445424748982648</c:v>
                </c:pt>
                <c:pt idx="1285">
                  <c:v>0.24269850074113269</c:v>
                </c:pt>
                <c:pt idx="1286">
                  <c:v>0.23072237376425078</c:v>
                </c:pt>
                <c:pt idx="1287">
                  <c:v>0.21853306425425614</c:v>
                </c:pt>
                <c:pt idx="1288">
                  <c:v>0.20613960552428931</c:v>
                </c:pt>
                <c:pt idx="1289">
                  <c:v>0.19355108152313785</c:v>
                </c:pt>
                <c:pt idx="1290">
                  <c:v>0.18077654804363708</c:v>
                </c:pt>
                <c:pt idx="1291">
                  <c:v>0.16782385081477438</c:v>
                </c:pt>
                <c:pt idx="1292">
                  <c:v>0.15470320724090417</c:v>
                </c:pt>
                <c:pt idx="1293">
                  <c:v>0.14142325468374739</c:v>
                </c:pt>
                <c:pt idx="1294">
                  <c:v>0.12799197276678911</c:v>
                </c:pt>
                <c:pt idx="1295">
                  <c:v>0.11441997039933199</c:v>
                </c:pt>
                <c:pt idx="1296">
                  <c:v>0.10071653934188141</c:v>
                </c:pt>
                <c:pt idx="1297">
                  <c:v>8.6890964388846248E-2</c:v>
                </c:pt>
                <c:pt idx="1298">
                  <c:v>7.2953237577927196E-2</c:v>
                </c:pt>
                <c:pt idx="1299">
                  <c:v>5.8913686913297118E-2</c:v>
                </c:pt>
                <c:pt idx="1300">
                  <c:v>4.4781829049545106E-2</c:v>
                </c:pt>
                <c:pt idx="1301">
                  <c:v>3.056738294301262E-2</c:v>
                </c:pt>
                <c:pt idx="1302">
                  <c:v>1.6280628216201701E-2</c:v>
                </c:pt>
                <c:pt idx="1303">
                  <c:v>1.9320325564141539E-3</c:v>
                </c:pt>
                <c:pt idx="1304">
                  <c:v>-1.2468891893787692E-2</c:v>
                </c:pt>
                <c:pt idx="1305">
                  <c:v>-2.6912566559847213E-2</c:v>
                </c:pt>
                <c:pt idx="1306">
                  <c:v>-4.1388975680945544E-2</c:v>
                </c:pt>
                <c:pt idx="1307">
                  <c:v>-5.588766208209172E-2</c:v>
                </c:pt>
                <c:pt idx="1308">
                  <c:v>-7.039773951295808E-2</c:v>
                </c:pt>
                <c:pt idx="1309">
                  <c:v>-8.4908281327091939E-2</c:v>
                </c:pt>
                <c:pt idx="1310">
                  <c:v>-9.9409474511737789E-2</c:v>
                </c:pt>
                <c:pt idx="1311">
                  <c:v>-0.11389160241582769</c:v>
                </c:pt>
                <c:pt idx="1312">
                  <c:v>-0.12834431209107175</c:v>
                </c:pt>
                <c:pt idx="1313">
                  <c:v>-0.14275628542921115</c:v>
                </c:pt>
                <c:pt idx="1314">
                  <c:v>-0.15711828946784531</c:v>
                </c:pt>
                <c:pt idx="1315">
                  <c:v>-0.17141996635487528</c:v>
                </c:pt>
                <c:pt idx="1316">
                  <c:v>-0.18565088975192684</c:v>
                </c:pt>
                <c:pt idx="1317">
                  <c:v>-0.19980085244329107</c:v>
                </c:pt>
                <c:pt idx="1318">
                  <c:v>-0.21385963410905837</c:v>
                </c:pt>
                <c:pt idx="1319">
                  <c:v>-0.22781726967185262</c:v>
                </c:pt>
                <c:pt idx="1320">
                  <c:v>-0.24166374070377322</c:v>
                </c:pt>
                <c:pt idx="1321">
                  <c:v>-0.25538893726824902</c:v>
                </c:pt>
                <c:pt idx="1322">
                  <c:v>-0.26898295501863817</c:v>
                </c:pt>
                <c:pt idx="1323">
                  <c:v>-0.28243611359259785</c:v>
                </c:pt>
                <c:pt idx="1324">
                  <c:v>-0.29573867259540998</c:v>
                </c:pt>
                <c:pt idx="1325">
                  <c:v>-0.3088808601271103</c:v>
                </c:pt>
                <c:pt idx="1326">
                  <c:v>-0.32185320433104891</c:v>
                </c:pt>
                <c:pt idx="1327">
                  <c:v>-0.33464628971100402</c:v>
                </c:pt>
                <c:pt idx="1328">
                  <c:v>-0.34725100609244469</c:v>
                </c:pt>
                <c:pt idx="1329">
                  <c:v>-0.35965830502132023</c:v>
                </c:pt>
                <c:pt idx="1330">
                  <c:v>-0.37185803504845333</c:v>
                </c:pt>
                <c:pt idx="1331">
                  <c:v>-0.38384224036985176</c:v>
                </c:pt>
                <c:pt idx="1332">
                  <c:v>-0.3956022282165374</c:v>
                </c:pt>
                <c:pt idx="1333">
                  <c:v>-0.40712876926466629</c:v>
                </c:pt>
                <c:pt idx="1334">
                  <c:v>-0.41841280379010354</c:v>
                </c:pt>
                <c:pt idx="1335">
                  <c:v>-0.42944656023789463</c:v>
                </c:pt>
                <c:pt idx="1336">
                  <c:v>-0.44022250025472548</c:v>
                </c:pt>
                <c:pt idx="1337">
                  <c:v>-0.45073290859770726</c:v>
                </c:pt>
                <c:pt idx="1338">
                  <c:v>-0.46096984496502602</c:v>
                </c:pt>
                <c:pt idx="1339">
                  <c:v>-0.47092510959655298</c:v>
                </c:pt>
                <c:pt idx="1340">
                  <c:v>-0.48059058422482276</c:v>
                </c:pt>
                <c:pt idx="1341">
                  <c:v>-0.4899593391270039</c:v>
                </c:pt>
                <c:pt idx="1342">
                  <c:v>-0.49902457124168242</c:v>
                </c:pt>
                <c:pt idx="1343">
                  <c:v>-0.50777919174921338</c:v>
                </c:pt>
                <c:pt idx="1344">
                  <c:v>-0.51621614102620406</c:v>
                </c:pt>
                <c:pt idx="1345">
                  <c:v>-0.52432947325157286</c:v>
                </c:pt>
                <c:pt idx="1346">
                  <c:v>-0.53211327622787885</c:v>
                </c:pt>
                <c:pt idx="1347">
                  <c:v>-0.53956124523476645</c:v>
                </c:pt>
                <c:pt idx="1348">
                  <c:v>-0.54666735009973877</c:v>
                </c:pt>
                <c:pt idx="1349">
                  <c:v>-0.55342730648010485</c:v>
                </c:pt>
                <c:pt idx="1350">
                  <c:v>-0.55983456180428348</c:v>
                </c:pt>
                <c:pt idx="1351">
                  <c:v>-0.56588341565982858</c:v>
                </c:pt>
                <c:pt idx="1352">
                  <c:v>-0.57157019569342504</c:v>
                </c:pt>
                <c:pt idx="1353">
                  <c:v>-0.57688924769110694</c:v>
                </c:pt>
                <c:pt idx="1354">
                  <c:v>-0.58183644228698816</c:v>
                </c:pt>
                <c:pt idx="1355">
                  <c:v>-0.58640813719667795</c:v>
                </c:pt>
                <c:pt idx="1356">
                  <c:v>-0.59060113106173184</c:v>
                </c:pt>
                <c:pt idx="1357">
                  <c:v>-0.59441077582510427</c:v>
                </c:pt>
                <c:pt idx="1358">
                  <c:v>-0.59783341643735322</c:v>
                </c:pt>
                <c:pt idx="1359">
                  <c:v>-0.60086718096766956</c:v>
                </c:pt>
                <c:pt idx="1360">
                  <c:v>-0.60350794516456197</c:v>
                </c:pt>
                <c:pt idx="1361">
                  <c:v>-0.6057531860041091</c:v>
                </c:pt>
                <c:pt idx="1362">
                  <c:v>-0.60760133166060659</c:v>
                </c:pt>
                <c:pt idx="1363">
                  <c:v>-0.60904951056177126</c:v>
                </c:pt>
                <c:pt idx="1364">
                  <c:v>-0.61009636521523913</c:v>
                </c:pt>
                <c:pt idx="1365">
                  <c:v>-0.61074062256602779</c:v>
                </c:pt>
                <c:pt idx="1366">
                  <c:v>-0.61098138326420437</c:v>
                </c:pt>
                <c:pt idx="1367">
                  <c:v>-0.61081733823121076</c:v>
                </c:pt>
                <c:pt idx="1368">
                  <c:v>-0.61024778511425326</c:v>
                </c:pt>
                <c:pt idx="1369">
                  <c:v>-0.6092726172187426</c:v>
                </c:pt>
                <c:pt idx="1370">
                  <c:v>-0.60789118053485058</c:v>
                </c:pt>
                <c:pt idx="1371">
                  <c:v>-0.606103285404621</c:v>
                </c:pt>
                <c:pt idx="1372">
                  <c:v>-0.60390955708039695</c:v>
                </c:pt>
                <c:pt idx="1373">
                  <c:v>-0.60131141122251064</c:v>
                </c:pt>
                <c:pt idx="1374">
                  <c:v>-0.59831028379094275</c:v>
                </c:pt>
                <c:pt idx="1375">
                  <c:v>-0.59490605891558113</c:v>
                </c:pt>
                <c:pt idx="1376">
                  <c:v>-0.59110098782518594</c:v>
                </c:pt>
                <c:pt idx="1377">
                  <c:v>-0.58689720425893244</c:v>
                </c:pt>
                <c:pt idx="1378">
                  <c:v>-0.58229661631001628</c:v>
                </c:pt>
                <c:pt idx="1379">
                  <c:v>-0.57730082097429936</c:v>
                </c:pt>
                <c:pt idx="1380">
                  <c:v>-0.57191362368191023</c:v>
                </c:pt>
                <c:pt idx="1381">
                  <c:v>-0.56613740562964621</c:v>
                </c:pt>
                <c:pt idx="1382">
                  <c:v>-0.55997516076583431</c:v>
                </c:pt>
                <c:pt idx="1383">
                  <c:v>-0.5534297463700375</c:v>
                </c:pt>
                <c:pt idx="1384">
                  <c:v>-0.54650603103229278</c:v>
                </c:pt>
                <c:pt idx="1385">
                  <c:v>-0.53920724785965746</c:v>
                </c:pt>
                <c:pt idx="1386">
                  <c:v>-0.53153738660676364</c:v>
                </c:pt>
                <c:pt idx="1387">
                  <c:v>-0.52350119813340046</c:v>
                </c:pt>
                <c:pt idx="1388">
                  <c:v>-0.51510416919650359</c:v>
                </c:pt>
                <c:pt idx="1389">
                  <c:v>-0.50634988958720561</c:v>
                </c:pt>
                <c:pt idx="1390">
                  <c:v>-0.49724393398163519</c:v>
                </c:pt>
                <c:pt idx="1391">
                  <c:v>-0.48779247022396216</c:v>
                </c:pt>
                <c:pt idx="1392">
                  <c:v>-0.47800145036133379</c:v>
                </c:pt>
                <c:pt idx="1393">
                  <c:v>-0.46787651689313836</c:v>
                </c:pt>
                <c:pt idx="1394">
                  <c:v>-0.45742328917470731</c:v>
                </c:pt>
                <c:pt idx="1395">
                  <c:v>-0.44664842229721435</c:v>
                </c:pt>
                <c:pt idx="1396">
                  <c:v>-0.43555850466402163</c:v>
                </c:pt>
                <c:pt idx="1397">
                  <c:v>-0.42415997461900568</c:v>
                </c:pt>
                <c:pt idx="1398">
                  <c:v>-0.41246016430787008</c:v>
                </c:pt>
                <c:pt idx="1399">
                  <c:v>-0.40046654901980033</c:v>
                </c:pt>
                <c:pt idx="1400">
                  <c:v>-0.38818705104389128</c:v>
                </c:pt>
                <c:pt idx="1401">
                  <c:v>-0.37562851208056924</c:v>
                </c:pt>
                <c:pt idx="1402">
                  <c:v>-0.36279952095859225</c:v>
                </c:pt>
                <c:pt idx="1403">
                  <c:v>-0.34970826484342543</c:v>
                </c:pt>
                <c:pt idx="1404">
                  <c:v>-0.33636166835211173</c:v>
                </c:pt>
                <c:pt idx="1405">
                  <c:v>-0.3227693489528094</c:v>
                </c:pt>
                <c:pt idx="1406">
                  <c:v>-0.30893967744396494</c:v>
                </c:pt>
                <c:pt idx="1407">
                  <c:v>-0.29488033943561076</c:v>
                </c:pt>
                <c:pt idx="1408">
                  <c:v>-0.28060085947434538</c:v>
                </c:pt>
                <c:pt idx="1409">
                  <c:v>-0.26611081593347896</c:v>
                </c:pt>
                <c:pt idx="1410">
                  <c:v>-0.25141976209343947</c:v>
                </c:pt>
                <c:pt idx="1411">
                  <c:v>-0.23653604410527951</c:v>
                </c:pt>
                <c:pt idx="1412">
                  <c:v>-0.22147038260081356</c:v>
                </c:pt>
                <c:pt idx="1413">
                  <c:v>-0.20623192084503131</c:v>
                </c:pt>
                <c:pt idx="1414">
                  <c:v>-0.19082914691045005</c:v>
                </c:pt>
                <c:pt idx="1415">
                  <c:v>-0.17527318057068036</c:v>
                </c:pt>
                <c:pt idx="1416">
                  <c:v>-0.15957382673496465</c:v>
                </c:pt>
                <c:pt idx="1417">
                  <c:v>-0.14374088549967484</c:v>
                </c:pt>
                <c:pt idx="1418">
                  <c:v>-0.12778486622609905</c:v>
                </c:pt>
                <c:pt idx="1419">
                  <c:v>-0.111716616131855</c:v>
                </c:pt>
                <c:pt idx="1420">
                  <c:v>-9.5546172842663882E-2</c:v>
                </c:pt>
                <c:pt idx="1421">
                  <c:v>-7.9283777911423617E-2</c:v>
                </c:pt>
                <c:pt idx="1422">
                  <c:v>-6.2940235050059579E-2</c:v>
                </c:pt>
                <c:pt idx="1423">
                  <c:v>-4.6526537395510145E-2</c:v>
                </c:pt>
                <c:pt idx="1424">
                  <c:v>-3.0052723767371191E-2</c:v>
                </c:pt>
                <c:pt idx="1425">
                  <c:v>-1.3528900511729164E-2</c:v>
                </c:pt>
                <c:pt idx="1426">
                  <c:v>3.0343878774924992E-3</c:v>
                </c:pt>
                <c:pt idx="1427">
                  <c:v>1.9626154663648431E-2</c:v>
                </c:pt>
                <c:pt idx="1428">
                  <c:v>3.6234983339152649E-2</c:v>
                </c:pt>
                <c:pt idx="1429">
                  <c:v>5.2849416437647387E-2</c:v>
                </c:pt>
                <c:pt idx="1430">
                  <c:v>6.9459109696657903E-2</c:v>
                </c:pt>
                <c:pt idx="1431">
                  <c:v>8.6053814918370428E-2</c:v>
                </c:pt>
                <c:pt idx="1432">
                  <c:v>0.10262264744334483</c:v>
                </c:pt>
                <c:pt idx="1433">
                  <c:v>0.11915375742018472</c:v>
                </c:pt>
                <c:pt idx="1434">
                  <c:v>0.13563738024363109</c:v>
                </c:pt>
                <c:pt idx="1435">
                  <c:v>0.15206262665102918</c:v>
                </c:pt>
                <c:pt idx="1436">
                  <c:v>0.16841853925745984</c:v>
                </c:pt>
                <c:pt idx="1437">
                  <c:v>0.18469438029612825</c:v>
                </c:pt>
                <c:pt idx="1438">
                  <c:v>0.20087939952262177</c:v>
                </c:pt>
                <c:pt idx="1439">
                  <c:v>0.2169631026923812</c:v>
                </c:pt>
                <c:pt idx="1440">
                  <c:v>0.23293494309795629</c:v>
                </c:pt>
                <c:pt idx="1441">
                  <c:v>0.24878428354081875</c:v>
                </c:pt>
                <c:pt idx="1442">
                  <c:v>0.26450069355938394</c:v>
                </c:pt>
                <c:pt idx="1443">
                  <c:v>0.28007396795234707</c:v>
                </c:pt>
                <c:pt idx="1444">
                  <c:v>0.29549384289045749</c:v>
                </c:pt>
                <c:pt idx="1445">
                  <c:v>0.31075002457155265</c:v>
                </c:pt>
                <c:pt idx="1446">
                  <c:v>0.32583252089635611</c:v>
                </c:pt>
                <c:pt idx="1447">
                  <c:v>0.34073139791234347</c:v>
                </c:pt>
                <c:pt idx="1448">
                  <c:v>0.35543702890100376</c:v>
                </c:pt>
                <c:pt idx="1449">
                  <c:v>0.36993985090198672</c:v>
                </c:pt>
                <c:pt idx="1450">
                  <c:v>0.38422920012216977</c:v>
                </c:pt>
                <c:pt idx="1451">
                  <c:v>0.39829661069989075</c:v>
                </c:pt>
                <c:pt idx="1452">
                  <c:v>0.41213288221787686</c:v>
                </c:pt>
                <c:pt idx="1453">
                  <c:v>0.42572828023579101</c:v>
                </c:pt>
                <c:pt idx="1454">
                  <c:v>0.4390732425662891</c:v>
                </c:pt>
                <c:pt idx="1455">
                  <c:v>0.45215949796516636</c:v>
                </c:pt>
                <c:pt idx="1456">
                  <c:v>0.46497901128363744</c:v>
                </c:pt>
                <c:pt idx="1457">
                  <c:v>0.47752357349600161</c:v>
                </c:pt>
                <c:pt idx="1458">
                  <c:v>0.48978475364819346</c:v>
                </c:pt>
                <c:pt idx="1459">
                  <c:v>0.50175386457543592</c:v>
                </c:pt>
                <c:pt idx="1460">
                  <c:v>0.51342230396914834</c:v>
                </c:pt>
                <c:pt idx="1461">
                  <c:v>0.52478266154388697</c:v>
                </c:pt>
                <c:pt idx="1462">
                  <c:v>0.53582765726808301</c:v>
                </c:pt>
                <c:pt idx="1463">
                  <c:v>0.54654972905717425</c:v>
                </c:pt>
                <c:pt idx="1464">
                  <c:v>0.55694134783985283</c:v>
                </c:pt>
                <c:pt idx="1465">
                  <c:v>0.5669961022747505</c:v>
                </c:pt>
                <c:pt idx="1466">
                  <c:v>0.57670761868119313</c:v>
                </c:pt>
                <c:pt idx="1467">
                  <c:v>0.58606913500093216</c:v>
                </c:pt>
                <c:pt idx="1468">
                  <c:v>0.59507416797599821</c:v>
                </c:pt>
                <c:pt idx="1469">
                  <c:v>0.60371798453648717</c:v>
                </c:pt>
                <c:pt idx="1470">
                  <c:v>0.61199358784647129</c:v>
                </c:pt>
                <c:pt idx="1471">
                  <c:v>0.6198948377953214</c:v>
                </c:pt>
                <c:pt idx="1472">
                  <c:v>0.62741762699971104</c:v>
                </c:pt>
                <c:pt idx="1473">
                  <c:v>0.63455587098457988</c:v>
                </c:pt>
                <c:pt idx="1474">
                  <c:v>0.64130501499115022</c:v>
                </c:pt>
                <c:pt idx="1475">
                  <c:v>0.64766099630832985</c:v>
                </c:pt>
                <c:pt idx="1476">
                  <c:v>0.6536201982137958</c:v>
                </c:pt>
                <c:pt idx="1477">
                  <c:v>0.65917756244457504</c:v>
                </c:pt>
                <c:pt idx="1478">
                  <c:v>0.66432902899699553</c:v>
                </c:pt>
                <c:pt idx="1479">
                  <c:v>0.66907232633000036</c:v>
                </c:pt>
                <c:pt idx="1480">
                  <c:v>0.67340293601665768</c:v>
                </c:pt>
                <c:pt idx="1481">
                  <c:v>0.67731794638169784</c:v>
                </c:pt>
                <c:pt idx="1482">
                  <c:v>0.68081540255997863</c:v>
                </c:pt>
                <c:pt idx="1483">
                  <c:v>0.68389205563791355</c:v>
                </c:pt>
                <c:pt idx="1484">
                  <c:v>0.68654617656474148</c:v>
                </c:pt>
                <c:pt idx="1485">
                  <c:v>0.68877612659304521</c:v>
                </c:pt>
                <c:pt idx="1486">
                  <c:v>0.69058064662802143</c:v>
                </c:pt>
                <c:pt idx="1487">
                  <c:v>0.69195807387368125</c:v>
                </c:pt>
                <c:pt idx="1488">
                  <c:v>0.69290735836561756</c:v>
                </c:pt>
                <c:pt idx="1489">
                  <c:v>0.69342805198003765</c:v>
                </c:pt>
                <c:pt idx="1490">
                  <c:v>0.69351916553537152</c:v>
                </c:pt>
                <c:pt idx="1491">
                  <c:v>0.69318018053268804</c:v>
                </c:pt>
                <c:pt idx="1492">
                  <c:v>0.69241139978576205</c:v>
                </c:pt>
                <c:pt idx="1493">
                  <c:v>0.69121392298871542</c:v>
                </c:pt>
                <c:pt idx="1494">
                  <c:v>0.68958887667584856</c:v>
                </c:pt>
                <c:pt idx="1495">
                  <c:v>0.68753584215841679</c:v>
                </c:pt>
                <c:pt idx="1496">
                  <c:v>0.68505677451829949</c:v>
                </c:pt>
                <c:pt idx="1497">
                  <c:v>0.68215351808249791</c:v>
                </c:pt>
                <c:pt idx="1498">
                  <c:v>0.67882769832796064</c:v>
                </c:pt>
                <c:pt idx="1499">
                  <c:v>0.67508063648959826</c:v>
                </c:pt>
                <c:pt idx="1500">
                  <c:v>0.67091586914951262</c:v>
                </c:pt>
                <c:pt idx="1501">
                  <c:v>0.66633551562517646</c:v>
                </c:pt>
                <c:pt idx="1502">
                  <c:v>0.6613423150082901</c:v>
                </c:pt>
                <c:pt idx="1503">
                  <c:v>0.65593887679657747</c:v>
                </c:pt>
                <c:pt idx="1504">
                  <c:v>0.65012982892338034</c:v>
                </c:pt>
                <c:pt idx="1505">
                  <c:v>0.64391817101260784</c:v>
                </c:pt>
                <c:pt idx="1506">
                  <c:v>0.63730766655588422</c:v>
                </c:pt>
                <c:pt idx="1507">
                  <c:v>0.63030284741486886</c:v>
                </c:pt>
                <c:pt idx="1508">
                  <c:v>0.62290898865604605</c:v>
                </c:pt>
                <c:pt idx="1509">
                  <c:v>0.61512947572876298</c:v>
                </c:pt>
                <c:pt idx="1510">
                  <c:v>0.60696968635505943</c:v>
                </c:pt>
                <c:pt idx="1511">
                  <c:v>0.59843559884990372</c:v>
                </c:pt>
                <c:pt idx="1512">
                  <c:v>0.58953298319135361</c:v>
                </c:pt>
                <c:pt idx="1513">
                  <c:v>0.58026730730320109</c:v>
                </c:pt>
                <c:pt idx="1514">
                  <c:v>0.57064402349005983</c:v>
                </c:pt>
                <c:pt idx="1515">
                  <c:v>0.56066962734679748</c:v>
                </c:pt>
                <c:pt idx="1516">
                  <c:v>0.55035055536247102</c:v>
                </c:pt>
                <c:pt idx="1517">
                  <c:v>0.53969310157429995</c:v>
                </c:pt>
                <c:pt idx="1518">
                  <c:v>0.52870446145268291</c:v>
                </c:pt>
                <c:pt idx="1519">
                  <c:v>0.51739198126466979</c:v>
                </c:pt>
                <c:pt idx="1520">
                  <c:v>0.50576346195020272</c:v>
                </c:pt>
                <c:pt idx="1521">
                  <c:v>0.49382563155147358</c:v>
                </c:pt>
                <c:pt idx="1522">
                  <c:v>0.48158697294589542</c:v>
                </c:pt>
                <c:pt idx="1523">
                  <c:v>0.46905557506848583</c:v>
                </c:pt>
                <c:pt idx="1524">
                  <c:v>0.4562382720388225</c:v>
                </c:pt>
                <c:pt idx="1525">
                  <c:v>0.44314459857076</c:v>
                </c:pt>
                <c:pt idx="1526">
                  <c:v>0.42978285045975279</c:v>
                </c:pt>
                <c:pt idx="1527">
                  <c:v>0.41616064607046871</c:v>
                </c:pt>
                <c:pt idx="1528">
                  <c:v>0.40228745046604608</c:v>
                </c:pt>
                <c:pt idx="1529">
                  <c:v>0.38817279030066371</c:v>
                </c:pt>
                <c:pt idx="1530">
                  <c:v>0.37382617490036629</c:v>
                </c:pt>
                <c:pt idx="1531">
                  <c:v>0.35925591422512926</c:v>
                </c:pt>
                <c:pt idx="1532">
                  <c:v>0.34447270047556661</c:v>
                </c:pt>
                <c:pt idx="1533">
                  <c:v>0.32948565624001214</c:v>
                </c:pt>
                <c:pt idx="1534">
                  <c:v>0.314303256661641</c:v>
                </c:pt>
                <c:pt idx="1535">
                  <c:v>0.29893661632286345</c:v>
                </c:pt>
                <c:pt idx="1536">
                  <c:v>0.28339554266879369</c:v>
                </c:pt>
                <c:pt idx="1537">
                  <c:v>0.26768984604576401</c:v>
                </c:pt>
                <c:pt idx="1538">
                  <c:v>0.25183005376424999</c:v>
                </c:pt>
                <c:pt idx="1539">
                  <c:v>0.23582703867350888</c:v>
                </c:pt>
                <c:pt idx="1540">
                  <c:v>0.21969087169472906</c:v>
                </c:pt>
                <c:pt idx="1541">
                  <c:v>0.20343183531956466</c:v>
                </c:pt>
                <c:pt idx="1542">
                  <c:v>0.18706078181959479</c:v>
                </c:pt>
                <c:pt idx="1543">
                  <c:v>0.17058876048805979</c:v>
                </c:pt>
                <c:pt idx="1544">
                  <c:v>0.15402587387144745</c:v>
                </c:pt>
                <c:pt idx="1545">
                  <c:v>0.1373822995853351</c:v>
                </c:pt>
                <c:pt idx="1546">
                  <c:v>0.12066866090599433</c:v>
                </c:pt>
                <c:pt idx="1547">
                  <c:v>0.10389603083367849</c:v>
                </c:pt>
                <c:pt idx="1548">
                  <c:v>8.707591958747031E-2</c:v>
                </c:pt>
                <c:pt idx="1549">
                  <c:v>7.0219885757877409E-2</c:v>
                </c:pt>
                <c:pt idx="1550">
                  <c:v>5.3338382107212007E-2</c:v>
                </c:pt>
                <c:pt idx="1551">
                  <c:v>3.6441772670070989E-2</c:v>
                </c:pt>
                <c:pt idx="1552">
                  <c:v>1.9541065239085133E-2</c:v>
                </c:pt>
                <c:pt idx="1553">
                  <c:v>2.6482400529819396E-3</c:v>
                </c:pt>
                <c:pt idx="1554">
                  <c:v>-1.4226800685511966E-2</c:v>
                </c:pt>
                <c:pt idx="1555">
                  <c:v>-3.1073022951837954E-2</c:v>
                </c:pt>
                <c:pt idx="1556">
                  <c:v>-4.7879317482219005E-2</c:v>
                </c:pt>
                <c:pt idx="1557">
                  <c:v>-6.4634787563148666E-2</c:v>
                </c:pt>
                <c:pt idx="1558">
                  <c:v>-8.1328516986436061E-2</c:v>
                </c:pt>
                <c:pt idx="1559">
                  <c:v>-9.7949838579189513E-2</c:v>
                </c:pt>
                <c:pt idx="1560">
                  <c:v>-0.11448802579516633</c:v>
                </c:pt>
                <c:pt idx="1561">
                  <c:v>-0.130932254742328</c:v>
                </c:pt>
                <c:pt idx="1562">
                  <c:v>-0.14727190146824498</c:v>
                </c:pt>
                <c:pt idx="1563">
                  <c:v>-0.16349656054237699</c:v>
                </c:pt>
                <c:pt idx="1564">
                  <c:v>-0.17959576122842036</c:v>
                </c:pt>
                <c:pt idx="1565">
                  <c:v>-0.19555899620139225</c:v>
                </c:pt>
                <c:pt idx="1566">
                  <c:v>-0.21137605328714842</c:v>
                </c:pt>
                <c:pt idx="1567">
                  <c:v>-0.22703677197138869</c:v>
                </c:pt>
                <c:pt idx="1568">
                  <c:v>-0.24253129255359815</c:v>
                </c:pt>
                <c:pt idx="1569">
                  <c:v>-0.25784981273940455</c:v>
                </c:pt>
                <c:pt idx="1570">
                  <c:v>-0.27298142311927953</c:v>
                </c:pt>
                <c:pt idx="1571">
                  <c:v>-0.28791740600384813</c:v>
                </c:pt>
                <c:pt idx="1572">
                  <c:v>-0.30264830300938145</c:v>
                </c:pt>
                <c:pt idx="1573">
                  <c:v>-0.31716411566425884</c:v>
                </c:pt>
                <c:pt idx="1574">
                  <c:v>-0.33145501176036318</c:v>
                </c:pt>
                <c:pt idx="1575">
                  <c:v>-0.34551244411992132</c:v>
                </c:pt>
                <c:pt idx="1576">
                  <c:v>-0.35932809582583186</c:v>
                </c:pt>
                <c:pt idx="1577">
                  <c:v>-0.37289347032868653</c:v>
                </c:pt>
                <c:pt idx="1578">
                  <c:v>-0.38619984347602243</c:v>
                </c:pt>
                <c:pt idx="1579">
                  <c:v>-0.3992382293119241</c:v>
                </c:pt>
                <c:pt idx="1580">
                  <c:v>-0.41199972122711442</c:v>
                </c:pt>
                <c:pt idx="1581">
                  <c:v>-0.42447659921040093</c:v>
                </c:pt>
                <c:pt idx="1582">
                  <c:v>-0.43666126816503542</c:v>
                </c:pt>
                <c:pt idx="1583">
                  <c:v>-0.44854584568873401</c:v>
                </c:pt>
                <c:pt idx="1584">
                  <c:v>-0.46012247722792671</c:v>
                </c:pt>
                <c:pt idx="1585">
                  <c:v>-0.47138442088362442</c:v>
                </c:pt>
                <c:pt idx="1586">
                  <c:v>-0.48232496743245779</c:v>
                </c:pt>
                <c:pt idx="1587">
                  <c:v>-0.49293701437977128</c:v>
                </c:pt>
                <c:pt idx="1588">
                  <c:v>-0.50321373322997098</c:v>
                </c:pt>
                <c:pt idx="1589">
                  <c:v>-0.51315004096777517</c:v>
                </c:pt>
                <c:pt idx="1590">
                  <c:v>-0.52273858619863456</c:v>
                </c:pt>
                <c:pt idx="1591">
                  <c:v>-0.53197286973561664</c:v>
                </c:pt>
                <c:pt idx="1592">
                  <c:v>-0.54084842069783912</c:v>
                </c:pt>
                <c:pt idx="1593">
                  <c:v>-0.54935878678893002</c:v>
                </c:pt>
                <c:pt idx="1594">
                  <c:v>-0.5574990412033165</c:v>
                </c:pt>
                <c:pt idx="1595">
                  <c:v>-0.5652647450569438</c:v>
                </c:pt>
                <c:pt idx="1596">
                  <c:v>-0.57265190142841305</c:v>
                </c:pt>
                <c:pt idx="1597">
                  <c:v>-0.57965506793055044</c:v>
                </c:pt>
                <c:pt idx="1598">
                  <c:v>-0.58626979661210665</c:v>
                </c:pt>
                <c:pt idx="1599">
                  <c:v>-0.59249342426363061</c:v>
                </c:pt>
                <c:pt idx="1600">
                  <c:v>-0.59832103717229168</c:v>
                </c:pt>
                <c:pt idx="1601">
                  <c:v>-0.60374932486346899</c:v>
                </c:pt>
                <c:pt idx="1602">
                  <c:v>-0.60877593026397647</c:v>
                </c:pt>
                <c:pt idx="1603">
                  <c:v>-0.61339719894892775</c:v>
                </c:pt>
                <c:pt idx="1604">
                  <c:v>-0.6176109931590662</c:v>
                </c:pt>
                <c:pt idx="1605">
                  <c:v>-0.62141526234805322</c:v>
                </c:pt>
                <c:pt idx="1606">
                  <c:v>-0.62480833263899882</c:v>
                </c:pt>
                <c:pt idx="1607">
                  <c:v>-0.62778812357859637</c:v>
                </c:pt>
                <c:pt idx="1608">
                  <c:v>-0.63035316477825343</c:v>
                </c:pt>
                <c:pt idx="1609">
                  <c:v>-0.63250258503210688</c:v>
                </c:pt>
                <c:pt idx="1610">
                  <c:v>-0.63423496952805725</c:v>
                </c:pt>
                <c:pt idx="1611">
                  <c:v>-0.63554937169805159</c:v>
                </c:pt>
                <c:pt idx="1612">
                  <c:v>-0.63644566395848368</c:v>
                </c:pt>
                <c:pt idx="1613">
                  <c:v>-0.6369245133885334</c:v>
                </c:pt>
                <c:pt idx="1614">
                  <c:v>-0.63698661180112015</c:v>
                </c:pt>
                <c:pt idx="1615">
                  <c:v>-0.63663110379109267</c:v>
                </c:pt>
                <c:pt idx="1616">
                  <c:v>-0.63585950584065609</c:v>
                </c:pt>
                <c:pt idx="1617">
                  <c:v>-0.63467322190594166</c:v>
                </c:pt>
                <c:pt idx="1618">
                  <c:v>-0.63307343543411254</c:v>
                </c:pt>
                <c:pt idx="1619">
                  <c:v>-0.63106102408393661</c:v>
                </c:pt>
                <c:pt idx="1620">
                  <c:v>-0.6286390794277561</c:v>
                </c:pt>
                <c:pt idx="1621">
                  <c:v>-0.62580927445258572</c:v>
                </c:pt>
                <c:pt idx="1622">
                  <c:v>-0.62257390071203134</c:v>
                </c:pt>
                <c:pt idx="1623">
                  <c:v>-0.61893511907131327</c:v>
                </c:pt>
                <c:pt idx="1624">
                  <c:v>-0.61489710785009233</c:v>
                </c:pt>
                <c:pt idx="1625">
                  <c:v>-0.61046241619078567</c:v>
                </c:pt>
                <c:pt idx="1626">
                  <c:v>-0.60563435634911145</c:v>
                </c:pt>
                <c:pt idx="1627">
                  <c:v>-0.60041700830975753</c:v>
                </c:pt>
                <c:pt idx="1628">
                  <c:v>-0.59481519473455624</c:v>
                </c:pt>
                <c:pt idx="1629">
                  <c:v>-0.58883184825383295</c:v>
                </c:pt>
                <c:pt idx="1630">
                  <c:v>-0.58247189346946771</c:v>
                </c:pt>
                <c:pt idx="1631">
                  <c:v>-0.57574085538825093</c:v>
                </c:pt>
                <c:pt idx="1632">
                  <c:v>-0.56864405060507328</c:v>
                </c:pt>
                <c:pt idx="1633">
                  <c:v>-0.56118649369835549</c:v>
                </c:pt>
                <c:pt idx="1634">
                  <c:v>-0.55337318377780953</c:v>
                </c:pt>
                <c:pt idx="1635">
                  <c:v>-0.54521016350630624</c:v>
                </c:pt>
                <c:pt idx="1636">
                  <c:v>-0.53670341681597011</c:v>
                </c:pt>
                <c:pt idx="1637">
                  <c:v>-0.52785878567405509</c:v>
                </c:pt>
                <c:pt idx="1638">
                  <c:v>-0.51868301407958228</c:v>
                </c:pt>
                <c:pt idx="1639">
                  <c:v>-0.50918299753811758</c:v>
                </c:pt>
                <c:pt idx="1640">
                  <c:v>-0.49936608704890334</c:v>
                </c:pt>
                <c:pt idx="1641">
                  <c:v>-0.48923856164477958</c:v>
                </c:pt>
                <c:pt idx="1642">
                  <c:v>-0.4788084562352638</c:v>
                </c:pt>
                <c:pt idx="1643">
                  <c:v>-0.46808341293870742</c:v>
                </c:pt>
                <c:pt idx="1644">
                  <c:v>-0.45706982031842275</c:v>
                </c:pt>
                <c:pt idx="1645">
                  <c:v>-0.44577676890117079</c:v>
                </c:pt>
                <c:pt idx="1646">
                  <c:v>-0.43421211177277036</c:v>
                </c:pt>
                <c:pt idx="1647">
                  <c:v>-0.42238302617332207</c:v>
                </c:pt>
                <c:pt idx="1648">
                  <c:v>-0.41029853773370017</c:v>
                </c:pt>
                <c:pt idx="1649">
                  <c:v>-0.39796773547457015</c:v>
                </c:pt>
                <c:pt idx="1650">
                  <c:v>-0.38539969299322402</c:v>
                </c:pt>
                <c:pt idx="1651">
                  <c:v>-0.37260228653085714</c:v>
                </c:pt>
                <c:pt idx="1652">
                  <c:v>-0.35958577668391922</c:v>
                </c:pt>
                <c:pt idx="1653">
                  <c:v>-0.34635885665512445</c:v>
                </c:pt>
                <c:pt idx="1654">
                  <c:v>-0.33292957452377142</c:v>
                </c:pt>
                <c:pt idx="1655">
                  <c:v>-0.31930862023256507</c:v>
                </c:pt>
                <c:pt idx="1656">
                  <c:v>-0.30550537911283238</c:v>
                </c:pt>
                <c:pt idx="1657">
                  <c:v>-0.29152924202390618</c:v>
                </c:pt>
                <c:pt idx="1658">
                  <c:v>-0.2773903195161545</c:v>
                </c:pt>
                <c:pt idx="1659">
                  <c:v>-0.26309907050485976</c:v>
                </c:pt>
                <c:pt idx="1660">
                  <c:v>-0.24866515490177524</c:v>
                </c:pt>
                <c:pt idx="1661">
                  <c:v>-0.23409844721114093</c:v>
                </c:pt>
                <c:pt idx="1662">
                  <c:v>-0.21940939483577884</c:v>
                </c:pt>
                <c:pt idx="1663">
                  <c:v>-0.20460864541447094</c:v>
                </c:pt>
                <c:pt idx="1664">
                  <c:v>-0.18970590314825958</c:v>
                </c:pt>
                <c:pt idx="1665">
                  <c:v>-0.17471095071006196</c:v>
                </c:pt>
                <c:pt idx="1666">
                  <c:v>-0.15963401992899209</c:v>
                </c:pt>
                <c:pt idx="1667">
                  <c:v>-0.14448579594542343</c:v>
                </c:pt>
                <c:pt idx="1668">
                  <c:v>-0.12927740479646146</c:v>
                </c:pt>
                <c:pt idx="1669">
                  <c:v>-0.11402002465823556</c:v>
                </c:pt>
                <c:pt idx="1670">
                  <c:v>-9.8723731734810971E-2</c:v>
                </c:pt>
                <c:pt idx="1671">
                  <c:v>-8.3398517446098802E-2</c:v>
                </c:pt>
                <c:pt idx="1672">
                  <c:v>-6.8055020999984714E-2</c:v>
                </c:pt>
                <c:pt idx="1673">
                  <c:v>-5.270485816554922E-2</c:v>
                </c:pt>
                <c:pt idx="1674">
                  <c:v>-3.7357570875016448E-2</c:v>
                </c:pt>
                <c:pt idx="1675">
                  <c:v>-2.202383716444364E-2</c:v>
                </c:pt>
                <c:pt idx="1676">
                  <c:v>-6.7144146727697437E-3</c:v>
                </c:pt>
                <c:pt idx="1677">
                  <c:v>8.5601470672210123E-3</c:v>
                </c:pt>
                <c:pt idx="1678">
                  <c:v>2.3789274504778697E-2</c:v>
                </c:pt>
                <c:pt idx="1679">
                  <c:v>3.8962638523142509E-2</c:v>
                </c:pt>
                <c:pt idx="1680">
                  <c:v>5.4069845954244994E-2</c:v>
                </c:pt>
                <c:pt idx="1681">
                  <c:v>6.9100401530855393E-2</c:v>
                </c:pt>
                <c:pt idx="1682">
                  <c:v>8.404400509786461E-2</c:v>
                </c:pt>
                <c:pt idx="1683">
                  <c:v>9.8890570121808685E-2</c:v>
                </c:pt>
                <c:pt idx="1684">
                  <c:v>0.11362993979172274</c:v>
                </c:pt>
                <c:pt idx="1685">
                  <c:v>0.12825191566616656</c:v>
                </c:pt>
                <c:pt idx="1686">
                  <c:v>0.14274658934400067</c:v>
                </c:pt>
                <c:pt idx="1687">
                  <c:v>0.15710409890599414</c:v>
                </c:pt>
                <c:pt idx="1688">
                  <c:v>0.17131487800286707</c:v>
                </c:pt>
                <c:pt idx="1689">
                  <c:v>0.18536941238305746</c:v>
                </c:pt>
                <c:pt idx="1690">
                  <c:v>0.19925707530830256</c:v>
                </c:pt>
                <c:pt idx="1691">
                  <c:v>0.21296942632726718</c:v>
                </c:pt>
                <c:pt idx="1692">
                  <c:v>0.22649727880077805</c:v>
                </c:pt>
                <c:pt idx="1693">
                  <c:v>0.23983090044952948</c:v>
                </c:pt>
                <c:pt idx="1694">
                  <c:v>0.25296071964812394</c:v>
                </c:pt>
                <c:pt idx="1695">
                  <c:v>0.26587844413615525</c:v>
                </c:pt>
                <c:pt idx="1696">
                  <c:v>0.27857600619416728</c:v>
                </c:pt>
                <c:pt idx="1697">
                  <c:v>0.29104515269788972</c:v>
                </c:pt>
                <c:pt idx="1698">
                  <c:v>0.30327739709616536</c:v>
                </c:pt>
                <c:pt idx="1699">
                  <c:v>0.31526398516080884</c:v>
                </c:pt>
                <c:pt idx="1700">
                  <c:v>0.3269962360884856</c:v>
                </c:pt>
                <c:pt idx="1701">
                  <c:v>0.33846664970545265</c:v>
                </c:pt>
                <c:pt idx="1702">
                  <c:v>0.34966784473881163</c:v>
                </c:pt>
                <c:pt idx="1703">
                  <c:v>0.36059214655298499</c:v>
                </c:pt>
                <c:pt idx="1704">
                  <c:v>0.37123190226198377</c:v>
                </c:pt>
                <c:pt idx="1705">
                  <c:v>0.38158056549489855</c:v>
                </c:pt>
                <c:pt idx="1706">
                  <c:v>0.39163161637810034</c:v>
                </c:pt>
                <c:pt idx="1707">
                  <c:v>0.4013781355511839</c:v>
                </c:pt>
                <c:pt idx="1708">
                  <c:v>0.41081347140167251</c:v>
                </c:pt>
                <c:pt idx="1709">
                  <c:v>0.41993271151229711</c:v>
                </c:pt>
                <c:pt idx="1710">
                  <c:v>0.42872866876906768</c:v>
                </c:pt>
                <c:pt idx="1711">
                  <c:v>0.43719500191736149</c:v>
                </c:pt>
                <c:pt idx="1712">
                  <c:v>0.44532739163130219</c:v>
                </c:pt>
                <c:pt idx="1713">
                  <c:v>0.45311953076464145</c:v>
                </c:pt>
                <c:pt idx="1714">
                  <c:v>0.46056663123129393</c:v>
                </c:pt>
                <c:pt idx="1715">
                  <c:v>0.46766438641177244</c:v>
                </c:pt>
                <c:pt idx="1716">
                  <c:v>0.47440892517179245</c:v>
                </c:pt>
                <c:pt idx="1717">
                  <c:v>0.48079492441289157</c:v>
                </c:pt>
                <c:pt idx="1718">
                  <c:v>0.48681804895487757</c:v>
                </c:pt>
                <c:pt idx="1719">
                  <c:v>0.49247574182407855</c:v>
                </c:pt>
                <c:pt idx="1720">
                  <c:v>0.49776318899218347</c:v>
                </c:pt>
                <c:pt idx="1721">
                  <c:v>0.50267717310352311</c:v>
                </c:pt>
                <c:pt idx="1722">
                  <c:v>0.50721542362561667</c:v>
                </c:pt>
                <c:pt idx="1723">
                  <c:v>0.51137436608506792</c:v>
                </c:pt>
                <c:pt idx="1724">
                  <c:v>0.51515193607552046</c:v>
                </c:pt>
                <c:pt idx="1725">
                  <c:v>0.51854614979724922</c:v>
                </c:pt>
                <c:pt idx="1726">
                  <c:v>0.52155539350766966</c:v>
                </c:pt>
                <c:pt idx="1727">
                  <c:v>0.52417764027106517</c:v>
                </c:pt>
                <c:pt idx="1728">
                  <c:v>0.52641146659699944</c:v>
                </c:pt>
                <c:pt idx="1729">
                  <c:v>0.52825604155725558</c:v>
                </c:pt>
                <c:pt idx="1730">
                  <c:v>0.52970998399740832</c:v>
                </c:pt>
                <c:pt idx="1731">
                  <c:v>0.53077237438933367</c:v>
                </c:pt>
                <c:pt idx="1732">
                  <c:v>0.53144310557545704</c:v>
                </c:pt>
                <c:pt idx="1733">
                  <c:v>0.53172285845257861</c:v>
                </c:pt>
                <c:pt idx="1734">
                  <c:v>0.53161233204995251</c:v>
                </c:pt>
                <c:pt idx="1735">
                  <c:v>0.53111067158622072</c:v>
                </c:pt>
                <c:pt idx="1736">
                  <c:v>0.53021938758523213</c:v>
                </c:pt>
                <c:pt idx="1737">
                  <c:v>0.52893987147459021</c:v>
                </c:pt>
                <c:pt idx="1738">
                  <c:v>0.52727328761639169</c:v>
                </c:pt>
                <c:pt idx="1739">
                  <c:v>0.52522048804299615</c:v>
                </c:pt>
                <c:pt idx="1740">
                  <c:v>0.52278453217583654</c:v>
                </c:pt>
                <c:pt idx="1741">
                  <c:v>0.51996705434492196</c:v>
                </c:pt>
                <c:pt idx="1742">
                  <c:v>0.51677030096076948</c:v>
                </c:pt>
                <c:pt idx="1743">
                  <c:v>0.51319638128099654</c:v>
                </c:pt>
                <c:pt idx="1744">
                  <c:v>0.50924941557632919</c:v>
                </c:pt>
                <c:pt idx="1745">
                  <c:v>0.50493188852361803</c:v>
                </c:pt>
                <c:pt idx="1746">
                  <c:v>0.50024704152267263</c:v>
                </c:pt>
                <c:pt idx="1747">
                  <c:v>0.4951988773397426</c:v>
                </c:pt>
                <c:pt idx="1748">
                  <c:v>0.48979213508507402</c:v>
                </c:pt>
                <c:pt idx="1749">
                  <c:v>0.48402965753513233</c:v>
                </c:pt>
                <c:pt idx="1750">
                  <c:v>0.47791627316807539</c:v>
                </c:pt>
                <c:pt idx="1751">
                  <c:v>0.4714574046310146</c:v>
                </c:pt>
                <c:pt idx="1752">
                  <c:v>0.46465825995862708</c:v>
                </c:pt>
                <c:pt idx="1753">
                  <c:v>0.45752373900547266</c:v>
                </c:pt>
                <c:pt idx="1754">
                  <c:v>0.4500587200321336</c:v>
                </c:pt>
                <c:pt idx="1755">
                  <c:v>0.44226911876689184</c:v>
                </c:pt>
                <c:pt idx="1756">
                  <c:v>0.43416078616311488</c:v>
                </c:pt>
                <c:pt idx="1757">
                  <c:v>0.42573942520785396</c:v>
                </c:pt>
                <c:pt idx="1758">
                  <c:v>0.41701163496261057</c:v>
                </c:pt>
                <c:pt idx="1759">
                  <c:v>0.40798416008366145</c:v>
                </c:pt>
                <c:pt idx="1760">
                  <c:v>0.39866419485614291</c:v>
                </c:pt>
                <c:pt idx="1761">
                  <c:v>0.38905785578230401</c:v>
                </c:pt>
                <c:pt idx="1762">
                  <c:v>0.37917300947427818</c:v>
                </c:pt>
                <c:pt idx="1763">
                  <c:v>0.3690171240372998</c:v>
                </c:pt>
                <c:pt idx="1764">
                  <c:v>0.35859640835821238</c:v>
                </c:pt>
                <c:pt idx="1765">
                  <c:v>0.34791976767768273</c:v>
                </c:pt>
                <c:pt idx="1766">
                  <c:v>0.33699486424083325</c:v>
                </c:pt>
                <c:pt idx="1767">
                  <c:v>0.32582867894877665</c:v>
                </c:pt>
                <c:pt idx="1768">
                  <c:v>0.31443003565271527</c:v>
                </c:pt>
                <c:pt idx="1769">
                  <c:v>0.30280781621180114</c:v>
                </c:pt>
                <c:pt idx="1770">
                  <c:v>0.29097088174008617</c:v>
                </c:pt>
                <c:pt idx="1771">
                  <c:v>0.27892689073509075</c:v>
                </c:pt>
                <c:pt idx="1772">
                  <c:v>0.26668588085175993</c:v>
                </c:pt>
                <c:pt idx="1773">
                  <c:v>0.25425631721711622</c:v>
                </c:pt>
                <c:pt idx="1774">
                  <c:v>0.24164601476555353</c:v>
                </c:pt>
                <c:pt idx="1775">
                  <c:v>0.22886542529167578</c:v>
                </c:pt>
                <c:pt idx="1776">
                  <c:v>0.21592369104272682</c:v>
                </c:pt>
                <c:pt idx="1777">
                  <c:v>0.20282995492629435</c:v>
                </c:pt>
                <c:pt idx="1778">
                  <c:v>0.18959407474276024</c:v>
                </c:pt>
                <c:pt idx="1779">
                  <c:v>0.17622625192965055</c:v>
                </c:pt>
                <c:pt idx="1780">
                  <c:v>0.16273588426480903</c:v>
                </c:pt>
                <c:pt idx="1781">
                  <c:v>0.14913257953496789</c:v>
                </c:pt>
                <c:pt idx="1782">
                  <c:v>0.13542651391549862</c:v>
                </c:pt>
                <c:pt idx="1783">
                  <c:v>0.12162805938242717</c:v>
                </c:pt>
                <c:pt idx="1784">
                  <c:v>0.10774664011433628</c:v>
                </c:pt>
                <c:pt idx="1785">
                  <c:v>9.3791754478569633E-2</c:v>
                </c:pt>
                <c:pt idx="1786">
                  <c:v>7.9773345793088438E-2</c:v>
                </c:pt>
                <c:pt idx="1787">
                  <c:v>6.5701806559924802E-2</c:v>
                </c:pt>
                <c:pt idx="1788">
                  <c:v>5.1587966130087523E-2</c:v>
                </c:pt>
                <c:pt idx="1789">
                  <c:v>3.7442702026006157E-2</c:v>
                </c:pt>
                <c:pt idx="1790">
                  <c:v>2.3275785911534709E-2</c:v>
                </c:pt>
                <c:pt idx="1791">
                  <c:v>9.09690086182844E-3</c:v>
                </c:pt>
                <c:pt idx="1792">
                  <c:v>-5.0836259818624876E-3</c:v>
                </c:pt>
                <c:pt idx="1793">
                  <c:v>-1.9254494555370254E-2</c:v>
                </c:pt>
                <c:pt idx="1794">
                  <c:v>-3.3406482185434405E-2</c:v>
                </c:pt>
                <c:pt idx="1795">
                  <c:v>-4.7529233563912851E-2</c:v>
                </c:pt>
                <c:pt idx="1796">
                  <c:v>-6.1612317162986215E-2</c:v>
                </c:pt>
                <c:pt idx="1797">
                  <c:v>-7.5645512857713412E-2</c:v>
                </c:pt>
                <c:pt idx="1798">
                  <c:v>-8.961857971472223E-2</c:v>
                </c:pt>
                <c:pt idx="1799">
                  <c:v>-0.10352152435639672</c:v>
                </c:pt>
                <c:pt idx="1800">
                  <c:v>-0.1173442923870944</c:v>
                </c:pt>
                <c:pt idx="1801">
                  <c:v>-0.13107673025622704</c:v>
                </c:pt>
                <c:pt idx="1802">
                  <c:v>-0.14470888237988816</c:v>
                </c:pt>
                <c:pt idx="1803">
                  <c:v>-0.15823100956017175</c:v>
                </c:pt>
                <c:pt idx="1804">
                  <c:v>-0.17163330499523385</c:v>
                </c:pt>
                <c:pt idx="1805">
                  <c:v>-0.18490592283506815</c:v>
                </c:pt>
                <c:pt idx="1806">
                  <c:v>-0.1980393097604379</c:v>
                </c:pt>
                <c:pt idx="1807">
                  <c:v>-0.21102396133230836</c:v>
                </c:pt>
                <c:pt idx="1808">
                  <c:v>-0.22385067098713385</c:v>
                </c:pt>
                <c:pt idx="1809">
                  <c:v>-0.23651028647151978</c:v>
                </c:pt>
                <c:pt idx="1810">
                  <c:v>-0.2489925451642494</c:v>
                </c:pt>
                <c:pt idx="1811">
                  <c:v>-0.26128937275603198</c:v>
                </c:pt>
                <c:pt idx="1812">
                  <c:v>-0.27339195068047795</c:v>
                </c:pt>
                <c:pt idx="1813">
                  <c:v>-0.28529091656717703</c:v>
                </c:pt>
                <c:pt idx="1814">
                  <c:v>-0.29697707044090643</c:v>
                </c:pt>
                <c:pt idx="1815">
                  <c:v>-0.30844249333748774</c:v>
                </c:pt>
                <c:pt idx="1816">
                  <c:v>-0.31967949238432541</c:v>
                </c:pt>
                <c:pt idx="1817">
                  <c:v>-0.33068019075897348</c:v>
                </c:pt>
                <c:pt idx="1818">
                  <c:v>-0.34143647957122814</c:v>
                </c:pt>
                <c:pt idx="1819">
                  <c:v>-0.35193998351684525</c:v>
                </c:pt>
                <c:pt idx="1820">
                  <c:v>-0.36218240188327983</c:v>
                </c:pt>
                <c:pt idx="1821">
                  <c:v>-0.37215661565803027</c:v>
                </c:pt>
                <c:pt idx="1822">
                  <c:v>-0.38185562570341447</c:v>
                </c:pt>
                <c:pt idx="1823">
                  <c:v>-0.39127214039652647</c:v>
                </c:pt>
                <c:pt idx="1824">
                  <c:v>-0.40039889064485984</c:v>
                </c:pt>
                <c:pt idx="1825">
                  <c:v>-0.4092297145551077</c:v>
                </c:pt>
                <c:pt idx="1826">
                  <c:v>-0.41775847731875659</c:v>
                </c:pt>
                <c:pt idx="1827">
                  <c:v>-0.42597864513130795</c:v>
                </c:pt>
                <c:pt idx="1828">
                  <c:v>-0.4338839523303657</c:v>
                </c:pt>
                <c:pt idx="1829">
                  <c:v>-0.44146987274633859</c:v>
                </c:pt>
                <c:pt idx="1830">
                  <c:v>-0.448729605714003</c:v>
                </c:pt>
                <c:pt idx="1831">
                  <c:v>-0.45565719653221398</c:v>
                </c:pt>
                <c:pt idx="1832">
                  <c:v>-0.46224871243700122</c:v>
                </c:pt>
                <c:pt idx="1833">
                  <c:v>-0.46849823275634239</c:v>
                </c:pt>
                <c:pt idx="1834">
                  <c:v>-0.47440135569476161</c:v>
                </c:pt>
                <c:pt idx="1835">
                  <c:v>-0.47995416064401808</c:v>
                </c:pt>
                <c:pt idx="1836">
                  <c:v>-0.48515316210619963</c:v>
                </c:pt>
                <c:pt idx="1837">
                  <c:v>-0.489993422149063</c:v>
                </c:pt>
                <c:pt idx="1838">
                  <c:v>-0.49447099019348001</c:v>
                </c:pt>
                <c:pt idx="1839">
                  <c:v>-0.4985836932069877</c:v>
                </c:pt>
                <c:pt idx="1840">
                  <c:v>-0.50232710034821404</c:v>
                </c:pt>
                <c:pt idx="1841">
                  <c:v>-0.50569837660011563</c:v>
                </c:pt>
                <c:pt idx="1842">
                  <c:v>-0.50869563282682984</c:v>
                </c:pt>
                <c:pt idx="1843">
                  <c:v>-0.51131567491624919</c:v>
                </c:pt>
                <c:pt idx="1844">
                  <c:v>-0.513556817695072</c:v>
                </c:pt>
                <c:pt idx="1845">
                  <c:v>-0.51541745537592931</c:v>
                </c:pt>
                <c:pt idx="1846">
                  <c:v>-0.51689635091585251</c:v>
                </c:pt>
                <c:pt idx="1847">
                  <c:v>-0.5179918526744558</c:v>
                </c:pt>
                <c:pt idx="1848">
                  <c:v>-0.51870291096130028</c:v>
                </c:pt>
                <c:pt idx="1849">
                  <c:v>-0.51902906706227558</c:v>
                </c:pt>
                <c:pt idx="1850">
                  <c:v>-0.51896931036118621</c:v>
                </c:pt>
                <c:pt idx="1851">
                  <c:v>-0.51852309010281306</c:v>
                </c:pt>
                <c:pt idx="1852">
                  <c:v>-0.51769066604830627</c:v>
                </c:pt>
                <c:pt idx="1853">
                  <c:v>-0.5164730840707572</c:v>
                </c:pt>
                <c:pt idx="1854">
                  <c:v>-0.51487140614563853</c:v>
                </c:pt>
                <c:pt idx="1855">
                  <c:v>-0.51288513832075966</c:v>
                </c:pt>
                <c:pt idx="1856">
                  <c:v>-0.51051614974575643</c:v>
                </c:pt>
                <c:pt idx="1857">
                  <c:v>-0.5077661881850114</c:v>
                </c:pt>
                <c:pt idx="1858">
                  <c:v>-0.50463677196345125</c:v>
                </c:pt>
                <c:pt idx="1859">
                  <c:v>-0.50112910461812454</c:v>
                </c:pt>
                <c:pt idx="1860">
                  <c:v>-0.49724659453354281</c:v>
                </c:pt>
                <c:pt idx="1861">
                  <c:v>-0.49299122237849891</c:v>
                </c:pt>
                <c:pt idx="1862">
                  <c:v>-0.48836557819607862</c:v>
                </c:pt>
                <c:pt idx="1863">
                  <c:v>-0.48337211208916514</c:v>
                </c:pt>
                <c:pt idx="1864">
                  <c:v>-0.47801528230613871</c:v>
                </c:pt>
                <c:pt idx="1865">
                  <c:v>-0.47229790855448217</c:v>
                </c:pt>
                <c:pt idx="1866">
                  <c:v>-0.46622356423900374</c:v>
                </c:pt>
                <c:pt idx="1867">
                  <c:v>-0.45979658102764259</c:v>
                </c:pt>
                <c:pt idx="1868">
                  <c:v>-0.45302202375218437</c:v>
                </c:pt>
                <c:pt idx="1869">
                  <c:v>-0.44590305765461491</c:v>
                </c:pt>
                <c:pt idx="1870">
                  <c:v>-0.43844483034761966</c:v>
                </c:pt>
                <c:pt idx="1871">
                  <c:v>-0.43065308020782284</c:v>
                </c:pt>
                <c:pt idx="1872">
                  <c:v>-0.42253332752136041</c:v>
                </c:pt>
                <c:pt idx="1873">
                  <c:v>-0.41409078084411205</c:v>
                </c:pt>
                <c:pt idx="1874">
                  <c:v>-0.40533062351677096</c:v>
                </c:pt>
                <c:pt idx="1875">
                  <c:v>-0.39625907265647498</c:v>
                </c:pt>
                <c:pt idx="1876">
                  <c:v>-0.38688227684514914</c:v>
                </c:pt>
                <c:pt idx="1877">
                  <c:v>-0.37720623287011867</c:v>
                </c:pt>
                <c:pt idx="1878">
                  <c:v>-0.36723782969796043</c:v>
                </c:pt>
                <c:pt idx="1879">
                  <c:v>-0.3569840979289729</c:v>
                </c:pt>
                <c:pt idx="1880">
                  <c:v>-0.34645251376651093</c:v>
                </c:pt>
                <c:pt idx="1881">
                  <c:v>-0.33564947154156638</c:v>
                </c:pt>
                <c:pt idx="1882">
                  <c:v>-0.32458311154302655</c:v>
                </c:pt>
                <c:pt idx="1883">
                  <c:v>-0.31326117133944786</c:v>
                </c:pt>
                <c:pt idx="1884">
                  <c:v>-0.30169012500736225</c:v>
                </c:pt>
                <c:pt idx="1885">
                  <c:v>-0.28987913864435483</c:v>
                </c:pt>
                <c:pt idx="1886">
                  <c:v>-0.27783613096174953</c:v>
                </c:pt>
                <c:pt idx="1887">
                  <c:v>-0.26556833487946374</c:v>
                </c:pt>
                <c:pt idx="1888">
                  <c:v>-0.25308482176448338</c:v>
                </c:pt>
                <c:pt idx="1889">
                  <c:v>-0.24039471643445245</c:v>
                </c:pt>
                <c:pt idx="1890">
                  <c:v>-0.22750711835142912</c:v>
                </c:pt>
                <c:pt idx="1891">
                  <c:v>-0.2144299196986646</c:v>
                </c:pt>
                <c:pt idx="1892">
                  <c:v>-0.20117338710379595</c:v>
                </c:pt>
                <c:pt idx="1893">
                  <c:v>-0.1877462099042124</c:v>
                </c:pt>
                <c:pt idx="1894">
                  <c:v>-0.17415642243413168</c:v>
                </c:pt>
                <c:pt idx="1895">
                  <c:v>-0.16041469103065747</c:v>
                </c:pt>
                <c:pt idx="1896">
                  <c:v>-0.14653036758055968</c:v>
                </c:pt>
                <c:pt idx="1897">
                  <c:v>-0.13251279968373644</c:v>
                </c:pt>
                <c:pt idx="1898">
                  <c:v>-0.11837204484267828</c:v>
                </c:pt>
                <c:pt idx="1899">
                  <c:v>-0.10411849916514326</c:v>
                </c:pt>
                <c:pt idx="1900">
                  <c:v>-8.9761750026948112E-2</c:v>
                </c:pt>
                <c:pt idx="1901">
                  <c:v>-7.5311589701550732E-2</c:v>
                </c:pt>
                <c:pt idx="1902">
                  <c:v>-6.0778373702056666E-2</c:v>
                </c:pt>
                <c:pt idx="1903">
                  <c:v>-4.6172648156912487E-2</c:v>
                </c:pt>
                <c:pt idx="1904">
                  <c:v>-3.1504006176776643E-2</c:v>
                </c:pt>
                <c:pt idx="1905">
                  <c:v>-1.6782109807085686E-2</c:v>
                </c:pt>
                <c:pt idx="1906">
                  <c:v>-2.0170607575710911E-3</c:v>
                </c:pt>
                <c:pt idx="1907">
                  <c:v>1.2780595395154857E-2</c:v>
                </c:pt>
                <c:pt idx="1908">
                  <c:v>2.7599881572315486E-2</c:v>
                </c:pt>
                <c:pt idx="1909">
                  <c:v>4.242977789867184E-2</c:v>
                </c:pt>
                <c:pt idx="1910">
                  <c:v>5.7260375759319034E-2</c:v>
                </c:pt>
                <c:pt idx="1911">
                  <c:v>7.2081860555267524E-2</c:v>
                </c:pt>
                <c:pt idx="1912">
                  <c:v>8.6883779072612091E-2</c:v>
                </c:pt>
                <c:pt idx="1913">
                  <c:v>0.10165471064841829</c:v>
                </c:pt>
                <c:pt idx="1914">
                  <c:v>0.11638531750571238</c:v>
                </c:pt>
                <c:pt idx="1915">
                  <c:v>0.13106513474756964</c:v>
                </c:pt>
                <c:pt idx="1916">
                  <c:v>0.14568362679074875</c:v>
                </c:pt>
                <c:pt idx="1917">
                  <c:v>0.1602304750052603</c:v>
                </c:pt>
                <c:pt idx="1918">
                  <c:v>0.17469534551870014</c:v>
                </c:pt>
                <c:pt idx="1919">
                  <c:v>0.1890681575946272</c:v>
                </c:pt>
                <c:pt idx="1920">
                  <c:v>0.20333877507159615</c:v>
                </c:pt>
                <c:pt idx="1921">
                  <c:v>0.21749696823763001</c:v>
                </c:pt>
                <c:pt idx="1922">
                  <c:v>0.23153271096183958</c:v>
                </c:pt>
                <c:pt idx="1923">
                  <c:v>0.24543619912226999</c:v>
                </c:pt>
                <c:pt idx="1924">
                  <c:v>0.25919756662316812</c:v>
                </c:pt>
                <c:pt idx="1925">
                  <c:v>0.27280691395646056</c:v>
                </c:pt>
                <c:pt idx="1926">
                  <c:v>0.28625463978508542</c:v>
                </c:pt>
                <c:pt idx="1927">
                  <c:v>0.29953119729526317</c:v>
                </c:pt>
                <c:pt idx="1928">
                  <c:v>0.31262734319338159</c:v>
                </c:pt>
                <c:pt idx="1929">
                  <c:v>0.32553389414071698</c:v>
                </c:pt>
                <c:pt idx="1930">
                  <c:v>0.33824056207420716</c:v>
                </c:pt>
                <c:pt idx="1931">
                  <c:v>0.35073925288349195</c:v>
                </c:pt>
                <c:pt idx="1932">
                  <c:v>0.3630211338377955</c:v>
                </c:pt>
                <c:pt idx="1933">
                  <c:v>0.37507683403352648</c:v>
                </c:pt>
                <c:pt idx="1934">
                  <c:v>0.38689715058661511</c:v>
                </c:pt>
                <c:pt idx="1935">
                  <c:v>0.39847416724009971</c:v>
                </c:pt>
                <c:pt idx="1936">
                  <c:v>0.40980019943503038</c:v>
                </c:pt>
                <c:pt idx="1937">
                  <c:v>0.42086738425799486</c:v>
                </c:pt>
                <c:pt idx="1938">
                  <c:v>0.43166763231083038</c:v>
                </c:pt>
                <c:pt idx="1939">
                  <c:v>0.44219259335057082</c:v>
                </c:pt>
                <c:pt idx="1940">
                  <c:v>0.45243399728005407</c:v>
                </c:pt>
                <c:pt idx="1941">
                  <c:v>0.46238476123978545</c:v>
                </c:pt>
                <c:pt idx="1942">
                  <c:v>0.47203792776488457</c:v>
                </c:pt>
                <c:pt idx="1943">
                  <c:v>0.48138625240584709</c:v>
                </c:pt>
                <c:pt idx="1944">
                  <c:v>0.49042251872366888</c:v>
                </c:pt>
                <c:pt idx="1945">
                  <c:v>0.49914062293679967</c:v>
                </c:pt>
                <c:pt idx="1946">
                  <c:v>0.50753449378355431</c:v>
                </c:pt>
                <c:pt idx="1947">
                  <c:v>0.51559766641687688</c:v>
                </c:pt>
                <c:pt idx="1948">
                  <c:v>0.52332394951661854</c:v>
                </c:pt>
                <c:pt idx="1949">
                  <c:v>0.530708896613168</c:v>
                </c:pt>
                <c:pt idx="1950">
                  <c:v>0.53774579207064233</c:v>
                </c:pt>
                <c:pt idx="1951">
                  <c:v>0.54442877151693414</c:v>
                </c:pt>
                <c:pt idx="1952">
                  <c:v>0.55075399778589329</c:v>
                </c:pt>
                <c:pt idx="1953">
                  <c:v>0.55671565103991605</c:v>
                </c:pt>
                <c:pt idx="1954">
                  <c:v>0.56230943552110635</c:v>
                </c:pt>
                <c:pt idx="1955">
                  <c:v>0.56753154182729171</c:v>
                </c:pt>
                <c:pt idx="1956">
                  <c:v>0.57237860079921266</c:v>
                </c:pt>
                <c:pt idx="1957">
                  <c:v>0.57684579593874064</c:v>
                </c:pt>
                <c:pt idx="1958">
                  <c:v>0.58092930315800295</c:v>
                </c:pt>
                <c:pt idx="1959">
                  <c:v>0.58462708093337989</c:v>
                </c:pt>
                <c:pt idx="1960">
                  <c:v>0.58793483490927012</c:v>
                </c:pt>
                <c:pt idx="1961">
                  <c:v>0.59084987148938561</c:v>
                </c:pt>
                <c:pt idx="1962">
                  <c:v>0.59337044785061344</c:v>
                </c:pt>
                <c:pt idx="1963">
                  <c:v>0.5954935210413651</c:v>
                </c:pt>
                <c:pt idx="1964">
                  <c:v>0.5972175618513279</c:v>
                </c:pt>
                <c:pt idx="1965">
                  <c:v>0.59854112521212399</c:v>
                </c:pt>
                <c:pt idx="1966">
                  <c:v>0.59946313950825325</c:v>
                </c:pt>
                <c:pt idx="1967">
                  <c:v>0.59998212318658717</c:v>
                </c:pt>
                <c:pt idx="1968">
                  <c:v>0.60009720125405108</c:v>
                </c:pt>
                <c:pt idx="1969">
                  <c:v>0.59980809425315917</c:v>
                </c:pt>
                <c:pt idx="1970">
                  <c:v>0.59911397533180144</c:v>
                </c:pt>
                <c:pt idx="1971">
                  <c:v>0.59801448195337703</c:v>
                </c:pt>
                <c:pt idx="1972">
                  <c:v>0.59651006649832761</c:v>
                </c:pt>
                <c:pt idx="1973">
                  <c:v>0.59460197180472585</c:v>
                </c:pt>
                <c:pt idx="1974">
                  <c:v>0.59229146110287234</c:v>
                </c:pt>
                <c:pt idx="1975">
                  <c:v>0.58957824592831753</c:v>
                </c:pt>
                <c:pt idx="1976">
                  <c:v>0.58646440509353892</c:v>
                </c:pt>
                <c:pt idx="1977">
                  <c:v>0.58295190014203957</c:v>
                </c:pt>
                <c:pt idx="1978">
                  <c:v>0.57904246723443409</c:v>
                </c:pt>
                <c:pt idx="1979">
                  <c:v>0.57473753173940278</c:v>
                </c:pt>
                <c:pt idx="1980">
                  <c:v>0.57004072780746906</c:v>
                </c:pt>
                <c:pt idx="1981">
                  <c:v>0.56495426574543306</c:v>
                </c:pt>
                <c:pt idx="1982">
                  <c:v>0.55948096904310318</c:v>
                </c:pt>
                <c:pt idx="1983">
                  <c:v>0.55362352499467626</c:v>
                </c:pt>
                <c:pt idx="1984">
                  <c:v>0.54738663271948651</c:v>
                </c:pt>
                <c:pt idx="1985">
                  <c:v>0.54077335640984803</c:v>
                </c:pt>
                <c:pt idx="1986">
                  <c:v>0.53378751750273212</c:v>
                </c:pt>
                <c:pt idx="1987">
                  <c:v>0.52643369917823457</c:v>
                </c:pt>
                <c:pt idx="1988">
                  <c:v>0.5187172211922173</c:v>
                </c:pt>
                <c:pt idx="1989">
                  <c:v>0.5106415070538205</c:v>
                </c:pt>
                <c:pt idx="1990">
                  <c:v>0.50221196591642125</c:v>
                </c:pt>
                <c:pt idx="1991">
                  <c:v>0.49343460090062768</c:v>
                </c:pt>
                <c:pt idx="1992">
                  <c:v>0.48431520016891305</c:v>
                </c:pt>
                <c:pt idx="1993">
                  <c:v>0.47485924321423412</c:v>
                </c:pt>
                <c:pt idx="1994">
                  <c:v>0.46507218730289374</c:v>
                </c:pt>
                <c:pt idx="1995">
                  <c:v>0.45496052639324874</c:v>
                </c:pt>
                <c:pt idx="1996">
                  <c:v>0.44453068875060175</c:v>
                </c:pt>
                <c:pt idx="1997">
                  <c:v>0.43378895361374176</c:v>
                </c:pt>
                <c:pt idx="1998">
                  <c:v>0.42274249509414863</c:v>
                </c:pt>
                <c:pt idx="1999">
                  <c:v>0.41139863155526674</c:v>
                </c:pt>
                <c:pt idx="2000">
                  <c:v>0.39976512950610887</c:v>
                </c:pt>
                <c:pt idx="2001">
                  <c:v>0.38784867604963746</c:v>
                </c:pt>
                <c:pt idx="2002">
                  <c:v>0.37565770663627179</c:v>
                </c:pt>
                <c:pt idx="2003">
                  <c:v>0.36320025630846459</c:v>
                </c:pt>
                <c:pt idx="2004">
                  <c:v>0.35048309885137269</c:v>
                </c:pt>
                <c:pt idx="2005">
                  <c:v>0.3375157022278395</c:v>
                </c:pt>
                <c:pt idx="2006">
                  <c:v>0.32430628909261638</c:v>
                </c:pt>
                <c:pt idx="2007">
                  <c:v>0.31086239830830092</c:v>
                </c:pt>
                <c:pt idx="2008">
                  <c:v>0.29719340910459219</c:v>
                </c:pt>
                <c:pt idx="2009">
                  <c:v>0.28330875600225369</c:v>
                </c:pt>
                <c:pt idx="2010">
                  <c:v>0.26921784992694764</c:v>
                </c:pt>
                <c:pt idx="2011">
                  <c:v>0.25492889620575787</c:v>
                </c:pt>
                <c:pt idx="2012">
                  <c:v>0.24045247620987106</c:v>
                </c:pt>
                <c:pt idx="2013">
                  <c:v>0.22579759553910655</c:v>
                </c:pt>
                <c:pt idx="2014">
                  <c:v>0.21097260622797864</c:v>
                </c:pt>
                <c:pt idx="2015">
                  <c:v>0.19598849367044466</c:v>
                </c:pt>
                <c:pt idx="2016">
                  <c:v>0.18085493008522213</c:v>
                </c:pt>
                <c:pt idx="2017">
                  <c:v>0.16558158459757066</c:v>
                </c:pt>
                <c:pt idx="2018">
                  <c:v>0.15017883734689297</c:v>
                </c:pt>
                <c:pt idx="2019">
                  <c:v>0.13465740810747232</c:v>
                </c:pt>
                <c:pt idx="2020">
                  <c:v>0.11902720886909983</c:v>
                </c:pt>
                <c:pt idx="2021">
                  <c:v>0.10329835738448746</c:v>
                </c:pt>
                <c:pt idx="2022">
                  <c:v>8.7481535428959839E-2</c:v>
                </c:pt>
                <c:pt idx="2023">
                  <c:v>7.1587616093768194E-2</c:v>
                </c:pt>
                <c:pt idx="2024">
                  <c:v>5.5626520070594501E-2</c:v>
                </c:pt>
                <c:pt idx="2025">
                  <c:v>3.9608237521648305E-2</c:v>
                </c:pt>
                <c:pt idx="2026">
                  <c:v>2.3543198726803775E-2</c:v>
                </c:pt>
                <c:pt idx="2027">
                  <c:v>7.4422782037418759E-3</c:v>
                </c:pt>
                <c:pt idx="2028">
                  <c:v>-8.6832177391296429E-3</c:v>
                </c:pt>
                <c:pt idx="2029">
                  <c:v>-2.4821939790677032E-2</c:v>
                </c:pt>
                <c:pt idx="2030">
                  <c:v>-4.096364977607482E-2</c:v>
                </c:pt>
                <c:pt idx="2031">
                  <c:v>-5.7098203494505444E-2</c:v>
                </c:pt>
                <c:pt idx="2032">
                  <c:v>-7.3214818170350096E-2</c:v>
                </c:pt>
                <c:pt idx="2033">
                  <c:v>-8.9301743700925224E-2</c:v>
                </c:pt>
                <c:pt idx="2034">
                  <c:v>-0.10534931307319202</c:v>
                </c:pt>
                <c:pt idx="2035">
                  <c:v>-0.12134673243936359</c:v>
                </c:pt>
                <c:pt idx="2036">
                  <c:v>-0.1372831376318594</c:v>
                </c:pt>
                <c:pt idx="2037">
                  <c:v>-0.15314788188398024</c:v>
                </c:pt>
                <c:pt idx="2038">
                  <c:v>-0.1689303037151077</c:v>
                </c:pt>
                <c:pt idx="2039">
                  <c:v>-0.18461999538967219</c:v>
                </c:pt>
                <c:pt idx="2040">
                  <c:v>-0.20020649443650482</c:v>
                </c:pt>
                <c:pt idx="2041">
                  <c:v>-0.21567924560334548</c:v>
                </c:pt>
                <c:pt idx="2042">
                  <c:v>-0.23102789806814739</c:v>
                </c:pt>
                <c:pt idx="2043">
                  <c:v>-0.24624232394630094</c:v>
                </c:pt>
                <c:pt idx="2044">
                  <c:v>-0.2613123343869046</c:v>
                </c:pt>
                <c:pt idx="2045">
                  <c:v>-0.27622770821285625</c:v>
                </c:pt>
                <c:pt idx="2046">
                  <c:v>-0.29097852358243265</c:v>
                </c:pt>
                <c:pt idx="2047">
                  <c:v>-0.30555491441939064</c:v>
                </c:pt>
                <c:pt idx="2048">
                  <c:v>-0.31994731948720267</c:v>
                </c:pt>
                <c:pt idx="2049">
                  <c:v>-0.33414623890073836</c:v>
                </c:pt>
                <c:pt idx="2050">
                  <c:v>-0.3481410695235132</c:v>
                </c:pt>
                <c:pt idx="2051">
                  <c:v>-0.36192340372066278</c:v>
                </c:pt>
                <c:pt idx="2052">
                  <c:v>-0.37548409686132367</c:v>
                </c:pt>
                <c:pt idx="2053">
                  <c:v>-0.38881346784119936</c:v>
                </c:pt>
                <c:pt idx="2054">
                  <c:v>-0.40190200534924414</c:v>
                </c:pt>
                <c:pt idx="2055">
                  <c:v>-0.41474148654912968</c:v>
                </c:pt>
                <c:pt idx="2056">
                  <c:v>-0.42732392222340432</c:v>
                </c:pt>
                <c:pt idx="2057">
                  <c:v>-0.43964114679371558</c:v>
                </c:pt>
                <c:pt idx="2058">
                  <c:v>-0.4516847702625203</c:v>
                </c:pt>
                <c:pt idx="2059">
                  <c:v>-0.46344614392453165</c:v>
                </c:pt>
                <c:pt idx="2060">
                  <c:v>-0.47491670142806286</c:v>
                </c:pt>
                <c:pt idx="2061">
                  <c:v>-0.48608906593702672</c:v>
                </c:pt>
                <c:pt idx="2062">
                  <c:v>-0.49695598835735366</c:v>
                </c:pt>
                <c:pt idx="2063">
                  <c:v>-0.50750993502645081</c:v>
                </c:pt>
                <c:pt idx="2064">
                  <c:v>-0.51774340277641362</c:v>
                </c:pt>
                <c:pt idx="2065">
                  <c:v>-0.52765000364828141</c:v>
                </c:pt>
                <c:pt idx="2066">
                  <c:v>-0.53722338482100029</c:v>
                </c:pt>
                <c:pt idx="2067">
                  <c:v>-0.54645680257202112</c:v>
                </c:pt>
                <c:pt idx="2068">
                  <c:v>-0.55534378945461738</c:v>
                </c:pt>
                <c:pt idx="2069">
                  <c:v>-0.56387962568576366</c:v>
                </c:pt>
                <c:pt idx="2070">
                  <c:v>-0.57205732519279007</c:v>
                </c:pt>
                <c:pt idx="2071">
                  <c:v>-0.57987075610604366</c:v>
                </c:pt>
                <c:pt idx="2072">
                  <c:v>-0.58731581676289901</c:v>
                </c:pt>
                <c:pt idx="2073">
                  <c:v>-0.59438642589130075</c:v>
                </c:pt>
                <c:pt idx="2074">
                  <c:v>-0.60107802942102728</c:v>
                </c:pt>
                <c:pt idx="2075">
                  <c:v>-0.60738656281892722</c:v>
                </c:pt>
                <c:pt idx="2076">
                  <c:v>-0.61330840503445649</c:v>
                </c:pt>
                <c:pt idx="2077">
                  <c:v>-0.61883849097536914</c:v>
                </c:pt>
                <c:pt idx="2078">
                  <c:v>-0.62397275131331986</c:v>
                </c:pt>
                <c:pt idx="2079">
                  <c:v>-0.62870890269353985</c:v>
                </c:pt>
                <c:pt idx="2080">
                  <c:v>-0.63304241239320158</c:v>
                </c:pt>
                <c:pt idx="2081">
                  <c:v>-0.63697035196651064</c:v>
                </c:pt>
                <c:pt idx="2082">
                  <c:v>-0.6404907473112823</c:v>
                </c:pt>
                <c:pt idx="2083">
                  <c:v>-0.64360032781911147</c:v>
                </c:pt>
                <c:pt idx="2084">
                  <c:v>-0.6462973402959129</c:v>
                </c:pt>
                <c:pt idx="2085">
                  <c:v>-0.64858011941241511</c:v>
                </c:pt>
                <c:pt idx="2086">
                  <c:v>-0.65044737706389355</c:v>
                </c:pt>
                <c:pt idx="2087">
                  <c:v>-0.6518974190274891</c:v>
                </c:pt>
                <c:pt idx="2088">
                  <c:v>-0.65292916150661562</c:v>
                </c:pt>
                <c:pt idx="2089">
                  <c:v>-0.65354212015226976</c:v>
                </c:pt>
                <c:pt idx="2090">
                  <c:v>-0.65373526717747821</c:v>
                </c:pt>
                <c:pt idx="2091">
                  <c:v>-0.65350804311108923</c:v>
                </c:pt>
                <c:pt idx="2092">
                  <c:v>-0.65286070744182123</c:v>
                </c:pt>
                <c:pt idx="2093">
                  <c:v>-0.65179431420042711</c:v>
                </c:pt>
                <c:pt idx="2094">
                  <c:v>-0.65030994193462766</c:v>
                </c:pt>
                <c:pt idx="2095">
                  <c:v>-0.64840712166150327</c:v>
                </c:pt>
                <c:pt idx="2096">
                  <c:v>-0.6460877558773741</c:v>
                </c:pt>
                <c:pt idx="2097">
                  <c:v>-0.64335363404903279</c:v>
                </c:pt>
                <c:pt idx="2098">
                  <c:v>-0.64020632453581727</c:v>
                </c:pt>
                <c:pt idx="2099">
                  <c:v>-0.63664708921547464</c:v>
                </c:pt>
                <c:pt idx="2100">
                  <c:v>-0.63267940309168458</c:v>
                </c:pt>
                <c:pt idx="2101">
                  <c:v>-0.62830532170111264</c:v>
                </c:pt>
                <c:pt idx="2102">
                  <c:v>-0.62352751817163676</c:v>
                </c:pt>
                <c:pt idx="2103">
                  <c:v>-0.61834853387404676</c:v>
                </c:pt>
                <c:pt idx="2104">
                  <c:v>-0.61277292647200998</c:v>
                </c:pt>
                <c:pt idx="2105">
                  <c:v>-0.60680362319792069</c:v>
                </c:pt>
                <c:pt idx="2106">
                  <c:v>-0.6004443130514443</c:v>
                </c:pt>
                <c:pt idx="2107">
                  <c:v>-0.59369945132369384</c:v>
                </c:pt>
                <c:pt idx="2108">
                  <c:v>-0.58657423445438417</c:v>
                </c:pt>
                <c:pt idx="2109">
                  <c:v>-0.57907196723271737</c:v>
                </c:pt>
                <c:pt idx="2110">
                  <c:v>-0.57119794471049412</c:v>
                </c:pt>
                <c:pt idx="2111">
                  <c:v>-0.56295806054610387</c:v>
                </c:pt>
                <c:pt idx="2112">
                  <c:v>-0.55435799809894726</c:v>
                </c:pt>
                <c:pt idx="2113">
                  <c:v>-0.54540313673670193</c:v>
                </c:pt>
                <c:pt idx="2114">
                  <c:v>-0.53609883829554639</c:v>
                </c:pt>
                <c:pt idx="2115">
                  <c:v>-0.52645150601514035</c:v>
                </c:pt>
                <c:pt idx="2116">
                  <c:v>-0.51646748216852978</c:v>
                </c:pt>
                <c:pt idx="2117">
                  <c:v>-0.50615296474249838</c:v>
                </c:pt>
                <c:pt idx="2118">
                  <c:v>-0.49551505134940654</c:v>
                </c:pt>
                <c:pt idx="2119">
                  <c:v>-0.4845609886179042</c:v>
                </c:pt>
                <c:pt idx="2120">
                  <c:v>-0.47329847609674569</c:v>
                </c:pt>
                <c:pt idx="2121">
                  <c:v>-0.46173413871217694</c:v>
                </c:pt>
                <c:pt idx="2122">
                  <c:v>-0.44987635452928942</c:v>
                </c:pt>
                <c:pt idx="2123">
                  <c:v>-0.43773310600317605</c:v>
                </c:pt>
                <c:pt idx="2124">
                  <c:v>-0.42531111913501934</c:v>
                </c:pt>
                <c:pt idx="2125">
                  <c:v>-0.41261981891130739</c:v>
                </c:pt>
                <c:pt idx="2126">
                  <c:v>-0.39966738982100741</c:v>
                </c:pt>
                <c:pt idx="2127">
                  <c:v>-0.38646133737335053</c:v>
                </c:pt>
                <c:pt idx="2128">
                  <c:v>-0.37301101225766531</c:v>
                </c:pt>
                <c:pt idx="2129">
                  <c:v>-0.35932582526676538</c:v>
                </c:pt>
                <c:pt idx="2130">
                  <c:v>-0.34541516840897246</c:v>
                </c:pt>
                <c:pt idx="2131">
                  <c:v>-0.33128723290167744</c:v>
                </c:pt>
                <c:pt idx="2132">
                  <c:v>-0.31695259080983895</c:v>
                </c:pt>
                <c:pt idx="2133">
                  <c:v>-0.30242024322515121</c:v>
                </c:pt>
                <c:pt idx="2134">
                  <c:v>-0.28769854246555759</c:v>
                </c:pt>
                <c:pt idx="2135">
                  <c:v>-0.27279847899229231</c:v>
                </c:pt>
                <c:pt idx="2136">
                  <c:v>-0.25772973486627182</c:v>
                </c:pt>
                <c:pt idx="2137">
                  <c:v>-0.24250199381981541</c:v>
                </c:pt>
                <c:pt idx="2138">
                  <c:v>-0.2271256553530038</c:v>
                </c:pt>
                <c:pt idx="2139">
                  <c:v>-0.21161146334199477</c:v>
                </c:pt>
                <c:pt idx="2140">
                  <c:v>-0.19596935860610101</c:v>
                </c:pt>
                <c:pt idx="2141">
                  <c:v>-0.1802094924404635</c:v>
                </c:pt>
                <c:pt idx="2142">
                  <c:v>-0.16434258485990469</c:v>
                </c:pt>
                <c:pt idx="2143">
                  <c:v>-0.14837955187519924</c:v>
                </c:pt>
                <c:pt idx="2144">
                  <c:v>-0.13233036175945076</c:v>
                </c:pt>
                <c:pt idx="2145">
                  <c:v>-0.11620505689891628</c:v>
                </c:pt>
                <c:pt idx="2146">
                  <c:v>-0.10001412441971433</c:v>
                </c:pt>
                <c:pt idx="2147">
                  <c:v>-8.3768500286477934E-2</c:v>
                </c:pt>
                <c:pt idx="2148">
                  <c:v>-6.7479556832649584E-2</c:v>
                </c:pt>
                <c:pt idx="2149">
                  <c:v>-5.1158713948728375E-2</c:v>
                </c:pt>
                <c:pt idx="2150">
                  <c:v>-3.4816284918444074E-2</c:v>
                </c:pt>
                <c:pt idx="2151">
                  <c:v>-1.8462493555120883E-2</c:v>
                </c:pt>
                <c:pt idx="2152">
                  <c:v>-2.1082067235085955E-3</c:v>
                </c:pt>
                <c:pt idx="2153">
                  <c:v>1.4234736935995624E-2</c:v>
                </c:pt>
                <c:pt idx="2154">
                  <c:v>3.0556577453203657E-2</c:v>
                </c:pt>
                <c:pt idx="2155">
                  <c:v>4.6846423633886053E-2</c:v>
                </c:pt>
                <c:pt idx="2156">
                  <c:v>6.3093309605953399E-2</c:v>
                </c:pt>
                <c:pt idx="2157">
                  <c:v>7.9286482572379913E-2</c:v>
                </c:pt>
                <c:pt idx="2158">
                  <c:v>9.5415170729661658E-2</c:v>
                </c:pt>
                <c:pt idx="2159">
                  <c:v>0.11146885176108121</c:v>
                </c:pt>
                <c:pt idx="2160">
                  <c:v>0.12743694439135247</c:v>
                </c:pt>
                <c:pt idx="2161">
                  <c:v>0.14330877037739412</c:v>
                </c:pt>
                <c:pt idx="2162">
                  <c:v>0.1590738517569025</c:v>
                </c:pt>
                <c:pt idx="2163">
                  <c:v>0.17472192939382925</c:v>
                </c:pt>
                <c:pt idx="2164">
                  <c:v>0.19024267911381951</c:v>
                </c:pt>
                <c:pt idx="2165">
                  <c:v>0.20562574038449133</c:v>
                </c:pt>
                <c:pt idx="2166">
                  <c:v>0.22086104801806306</c:v>
                </c:pt>
                <c:pt idx="2167">
                  <c:v>0.23593858864348433</c:v>
                </c:pt>
                <c:pt idx="2168">
                  <c:v>0.25084864982360638</c:v>
                </c:pt>
                <c:pt idx="2169">
                  <c:v>0.26558157661067366</c:v>
                </c:pt>
                <c:pt idx="2170">
                  <c:v>0.28012660698829445</c:v>
                </c:pt>
                <c:pt idx="2171">
                  <c:v>0.29447517067003776</c:v>
                </c:pt>
                <c:pt idx="2172">
                  <c:v>0.30861795664824826</c:v>
                </c:pt>
                <c:pt idx="2173">
                  <c:v>0.32254511376392142</c:v>
                </c:pt>
                <c:pt idx="2174">
                  <c:v>0.33624695702157031</c:v>
                </c:pt>
                <c:pt idx="2175">
                  <c:v>0.34971508631964537</c:v>
                </c:pt>
                <c:pt idx="2176">
                  <c:v>0.36294133164449038</c:v>
                </c:pt>
                <c:pt idx="2177">
                  <c:v>0.3759173431411566</c:v>
                </c:pt>
                <c:pt idx="2178">
                  <c:v>0.38863454310646534</c:v>
                </c:pt>
                <c:pt idx="2179">
                  <c:v>0.40108409175264276</c:v>
                </c:pt>
                <c:pt idx="2180">
                  <c:v>0.41325722832150508</c:v>
                </c:pt>
                <c:pt idx="2181">
                  <c:v>0.4251463783001454</c:v>
                </c:pt>
                <c:pt idx="2182">
                  <c:v>0.43674409170169659</c:v>
                </c:pt>
                <c:pt idx="2183">
                  <c:v>0.44804263080987367</c:v>
                </c:pt>
                <c:pt idx="2184">
                  <c:v>0.45903428529797474</c:v>
                </c:pt>
                <c:pt idx="2185">
                  <c:v>0.46971245699958952</c:v>
                </c:pt>
                <c:pt idx="2186">
                  <c:v>0.4800705798946846</c:v>
                </c:pt>
                <c:pt idx="2187">
                  <c:v>0.49010169412799681</c:v>
                </c:pt>
                <c:pt idx="2188">
                  <c:v>0.49979911324476023</c:v>
                </c:pt>
                <c:pt idx="2189">
                  <c:v>0.50915789563764025</c:v>
                </c:pt>
                <c:pt idx="2190">
                  <c:v>0.51817083065300285</c:v>
                </c:pt>
                <c:pt idx="2191">
                  <c:v>0.52683155914384383</c:v>
                </c:pt>
                <c:pt idx="2192">
                  <c:v>0.53513574953460041</c:v>
                </c:pt>
                <c:pt idx="2193">
                  <c:v>0.54307708806605259</c:v>
                </c:pt>
                <c:pt idx="2194">
                  <c:v>0.55065078566849535</c:v>
                </c:pt>
                <c:pt idx="2195">
                  <c:v>0.55785254035943022</c:v>
                </c:pt>
                <c:pt idx="2196">
                  <c:v>0.56467849125203784</c:v>
                </c:pt>
                <c:pt idx="2197">
                  <c:v>0.57112333109428803</c:v>
                </c:pt>
                <c:pt idx="2198">
                  <c:v>0.57718274613848386</c:v>
                </c:pt>
                <c:pt idx="2199">
                  <c:v>0.58285420641529984</c:v>
                </c:pt>
                <c:pt idx="2200">
                  <c:v>0.58813293045696735</c:v>
                </c:pt>
                <c:pt idx="2201">
                  <c:v>0.5930157390075943</c:v>
                </c:pt>
                <c:pt idx="2202">
                  <c:v>0.59750040515542591</c:v>
                </c:pt>
                <c:pt idx="2203">
                  <c:v>0.60158340354900863</c:v>
                </c:pt>
                <c:pt idx="2204">
                  <c:v>0.60526272438419759</c:v>
                </c:pt>
                <c:pt idx="2205">
                  <c:v>0.6085364439214197</c:v>
                </c:pt>
                <c:pt idx="2206">
                  <c:v>0.61140301391248342</c:v>
                </c:pt>
                <c:pt idx="2207">
                  <c:v>0.61386047832539237</c:v>
                </c:pt>
                <c:pt idx="2208">
                  <c:v>0.61590748995648148</c:v>
                </c:pt>
                <c:pt idx="2209">
                  <c:v>0.61754329951975206</c:v>
                </c:pt>
                <c:pt idx="2210">
                  <c:v>0.61876661282963852</c:v>
                </c:pt>
                <c:pt idx="2211">
                  <c:v>0.619576602623365</c:v>
                </c:pt>
                <c:pt idx="2212">
                  <c:v>0.61997325927378655</c:v>
                </c:pt>
                <c:pt idx="2213">
                  <c:v>0.61995736644058053</c:v>
                </c:pt>
                <c:pt idx="2214">
                  <c:v>0.61952973111439436</c:v>
                </c:pt>
                <c:pt idx="2215">
                  <c:v>0.61868961163864689</c:v>
                </c:pt>
                <c:pt idx="2216">
                  <c:v>0.61743863678898359</c:v>
                </c:pt>
                <c:pt idx="2217">
                  <c:v>0.61577832133421195</c:v>
                </c:pt>
                <c:pt idx="2218">
                  <c:v>0.61370995802825745</c:v>
                </c:pt>
                <c:pt idx="2219">
                  <c:v>0.61123453230596236</c:v>
                </c:pt>
                <c:pt idx="2220">
                  <c:v>0.6083552419606949</c:v>
                </c:pt>
                <c:pt idx="2221">
                  <c:v>0.60507386462153911</c:v>
                </c:pt>
                <c:pt idx="2222">
                  <c:v>0.6013927948817146</c:v>
                </c:pt>
                <c:pt idx="2223">
                  <c:v>0.59731429502054245</c:v>
                </c:pt>
                <c:pt idx="2224">
                  <c:v>0.59284264312365431</c:v>
                </c:pt>
                <c:pt idx="2225">
                  <c:v>0.58798048642914769</c:v>
                </c:pt>
                <c:pt idx="2226">
                  <c:v>0.58273123359640733</c:v>
                </c:pt>
                <c:pt idx="2227">
                  <c:v>0.57709905930050354</c:v>
                </c:pt>
                <c:pt idx="2228">
                  <c:v>0.57108887915957762</c:v>
                </c:pt>
                <c:pt idx="2229">
                  <c:v>0.56470371700584321</c:v>
                </c:pt>
                <c:pt idx="2230">
                  <c:v>0.55794858686877613</c:v>
                </c:pt>
                <c:pt idx="2231">
                  <c:v>0.55082910138907781</c:v>
                </c:pt>
                <c:pt idx="2232">
                  <c:v>0.54335066298293655</c:v>
                </c:pt>
                <c:pt idx="2233">
                  <c:v>0.53551837021902549</c:v>
                </c:pt>
                <c:pt idx="2234">
                  <c:v>0.52733730434831216</c:v>
                </c:pt>
                <c:pt idx="2235">
                  <c:v>0.51881358830844415</c:v>
                </c:pt>
                <c:pt idx="2236">
                  <c:v>0.5099532844228809</c:v>
                </c:pt>
                <c:pt idx="2237">
                  <c:v>0.50076231115029146</c:v>
                </c:pt>
                <c:pt idx="2238">
                  <c:v>0.49124748706519922</c:v>
                </c:pt>
                <c:pt idx="2239">
                  <c:v>0.48141578031729521</c:v>
                </c:pt>
                <c:pt idx="2240">
                  <c:v>0.47127461260358644</c:v>
                </c:pt>
                <c:pt idx="2241">
                  <c:v>0.46083033169385262</c:v>
                </c:pt>
                <c:pt idx="2242">
                  <c:v>0.45009103925977245</c:v>
                </c:pt>
                <c:pt idx="2243">
                  <c:v>0.43906444219363727</c:v>
                </c:pt>
                <c:pt idx="2244">
                  <c:v>0.42775699183154503</c:v>
                </c:pt>
                <c:pt idx="2245">
                  <c:v>0.41617783945949077</c:v>
                </c:pt>
                <c:pt idx="2246">
                  <c:v>0.4043348968970773</c:v>
                </c:pt>
                <c:pt idx="2247">
                  <c:v>0.3922353980813843</c:v>
                </c:pt>
                <c:pt idx="2248">
                  <c:v>0.37988842329260308</c:v>
                </c:pt>
                <c:pt idx="2249">
                  <c:v>0.36730311414275324</c:v>
                </c:pt>
                <c:pt idx="2250">
                  <c:v>0.35448859475272676</c:v>
                </c:pt>
                <c:pt idx="2251">
                  <c:v>0.34145278981030747</c:v>
                </c:pt>
                <c:pt idx="2252">
                  <c:v>0.32820600627280455</c:v>
                </c:pt>
                <c:pt idx="2253">
                  <c:v>0.31475698160984383</c:v>
                </c:pt>
                <c:pt idx="2254">
                  <c:v>0.30111380606606081</c:v>
                </c:pt>
                <c:pt idx="2255">
                  <c:v>0.28728720964078719</c:v>
                </c:pt>
                <c:pt idx="2256">
                  <c:v>0.27328661560665196</c:v>
                </c:pt>
                <c:pt idx="2257">
                  <c:v>0.25912145064294589</c:v>
                </c:pt>
                <c:pt idx="2258">
                  <c:v>0.24480185899313089</c:v>
                </c:pt>
                <c:pt idx="2259">
                  <c:v>0.23033833113371191</c:v>
                </c:pt>
                <c:pt idx="2260">
                  <c:v>0.21574055640138401</c:v>
                </c:pt>
                <c:pt idx="2261">
                  <c:v>0.20101843658514057</c:v>
                </c:pt>
                <c:pt idx="2262">
                  <c:v>0.18618244422898411</c:v>
                </c:pt>
                <c:pt idx="2263">
                  <c:v>0.17124324996650087</c:v>
                </c:pt>
                <c:pt idx="2264">
                  <c:v>0.1562105788448761</c:v>
                </c:pt>
                <c:pt idx="2265">
                  <c:v>0.14109423223273582</c:v>
                </c:pt>
                <c:pt idx="2266">
                  <c:v>0.12590445850327547</c:v>
                </c:pt>
                <c:pt idx="2267">
                  <c:v>0.11065195718863861</c:v>
                </c:pt>
                <c:pt idx="2268">
                  <c:v>9.534786656525393E-2</c:v>
                </c:pt>
                <c:pt idx="2269">
                  <c:v>8.0003374896528312E-2</c:v>
                </c:pt>
                <c:pt idx="2270">
                  <c:v>6.4628566322669168E-2</c:v>
                </c:pt>
                <c:pt idx="2271">
                  <c:v>4.9233438050091047E-2</c:v>
                </c:pt>
                <c:pt idx="2272">
                  <c:v>3.3828632925500049E-2</c:v>
                </c:pt>
                <c:pt idx="2273">
                  <c:v>1.8425768211680574E-2</c:v>
                </c:pt>
                <c:pt idx="2274">
                  <c:v>3.0343851924656139E-3</c:v>
                </c:pt>
                <c:pt idx="2275">
                  <c:v>-1.233484088296641E-2</c:v>
                </c:pt>
                <c:pt idx="2276">
                  <c:v>-2.7671157296940231E-2</c:v>
                </c:pt>
                <c:pt idx="2277">
                  <c:v>-4.2964021567697859E-2</c:v>
                </c:pt>
                <c:pt idx="2278">
                  <c:v>-5.8202869320105752E-2</c:v>
                </c:pt>
                <c:pt idx="2279">
                  <c:v>-7.3377382731942706E-2</c:v>
                </c:pt>
                <c:pt idx="2280">
                  <c:v>-8.8477182042418598E-2</c:v>
                </c:pt>
                <c:pt idx="2281">
                  <c:v>-0.10349178749759427</c:v>
                </c:pt>
                <c:pt idx="2282">
                  <c:v>-0.11841091655445203</c:v>
                </c:pt>
                <c:pt idx="2283">
                  <c:v>-0.13322450238268907</c:v>
                </c:pt>
                <c:pt idx="2284">
                  <c:v>-0.14792240995733363</c:v>
                </c:pt>
                <c:pt idx="2285">
                  <c:v>-0.162494464697021</c:v>
                </c:pt>
                <c:pt idx="2286">
                  <c:v>-0.17693078412552496</c:v>
                </c:pt>
                <c:pt idx="2287">
                  <c:v>-0.19122153430363453</c:v>
                </c:pt>
                <c:pt idx="2288">
                  <c:v>-0.20535717890693866</c:v>
                </c:pt>
                <c:pt idx="2289">
                  <c:v>-0.21932823574287003</c:v>
                </c:pt>
                <c:pt idx="2290">
                  <c:v>-0.23312411215506998</c:v>
                </c:pt>
                <c:pt idx="2291">
                  <c:v>-0.24673640378531045</c:v>
                </c:pt>
                <c:pt idx="2292">
                  <c:v>-0.26015596208653763</c:v>
                </c:pt>
                <c:pt idx="2293">
                  <c:v>-0.27337309485791028</c:v>
                </c:pt>
                <c:pt idx="2294">
                  <c:v>-0.28637827252573383</c:v>
                </c:pt>
                <c:pt idx="2295">
                  <c:v>-0.29916324684088863</c:v>
                </c:pt>
                <c:pt idx="2296">
                  <c:v>-0.31171999604074613</c:v>
                </c:pt>
                <c:pt idx="2297">
                  <c:v>-0.32404031488887047</c:v>
                </c:pt>
                <c:pt idx="2298">
                  <c:v>-0.33611576663796222</c:v>
                </c:pt>
                <c:pt idx="2299">
                  <c:v>-0.34793764876424466</c:v>
                </c:pt>
                <c:pt idx="2300">
                  <c:v>-0.35949733405347767</c:v>
                </c:pt>
                <c:pt idx="2301">
                  <c:v>-0.37078737778936222</c:v>
                </c:pt>
                <c:pt idx="2302">
                  <c:v>-0.38180045600801715</c:v>
                </c:pt>
                <c:pt idx="2303">
                  <c:v>-0.39252895321725084</c:v>
                </c:pt>
                <c:pt idx="2304">
                  <c:v>-0.40296527749120142</c:v>
                </c:pt>
                <c:pt idx="2305">
                  <c:v>-0.4131029452177446</c:v>
                </c:pt>
                <c:pt idx="2306">
                  <c:v>-0.42293550106225908</c:v>
                </c:pt>
                <c:pt idx="2307">
                  <c:v>-0.43245609196465418</c:v>
                </c:pt>
                <c:pt idx="2308">
                  <c:v>-0.44165813435477702</c:v>
                </c:pt>
                <c:pt idx="2309">
                  <c:v>-0.45053678558000859</c:v>
                </c:pt>
                <c:pt idx="2310">
                  <c:v>-0.4590849299932272</c:v>
                </c:pt>
                <c:pt idx="2311">
                  <c:v>-0.46729629948841234</c:v>
                </c:pt>
                <c:pt idx="2312">
                  <c:v>-0.47516664954916149</c:v>
                </c:pt>
                <c:pt idx="2313">
                  <c:v>-0.48268974947830456</c:v>
                </c:pt>
                <c:pt idx="2314">
                  <c:v>-0.48986088925682825</c:v>
                </c:pt>
                <c:pt idx="2315">
                  <c:v>-0.49667584192830666</c:v>
                </c:pt>
                <c:pt idx="2316">
                  <c:v>-0.50313081759515599</c:v>
                </c:pt>
                <c:pt idx="2317">
                  <c:v>-0.50922057594655223</c:v>
                </c:pt>
                <c:pt idx="2318">
                  <c:v>-0.51494086611780343</c:v>
                </c:pt>
                <c:pt idx="2319">
                  <c:v>-0.52028921695521746</c:v>
                </c:pt>
                <c:pt idx="2320">
                  <c:v>-0.52526090173118145</c:v>
                </c:pt>
                <c:pt idx="2321">
                  <c:v>-0.52985279184739331</c:v>
                </c:pt>
                <c:pt idx="2322">
                  <c:v>-0.53406270696100522</c:v>
                </c:pt>
                <c:pt idx="2323">
                  <c:v>-0.53788716419581317</c:v>
                </c:pt>
                <c:pt idx="2324">
                  <c:v>-0.54132419212518945</c:v>
                </c:pt>
                <c:pt idx="2325">
                  <c:v>-0.54437190128635371</c:v>
                </c:pt>
                <c:pt idx="2326">
                  <c:v>-0.54702877360525837</c:v>
                </c:pt>
                <c:pt idx="2327">
                  <c:v>-0.54929287912040448</c:v>
                </c:pt>
                <c:pt idx="2328">
                  <c:v>-0.55116289259506723</c:v>
                </c:pt>
                <c:pt idx="2329">
                  <c:v>-0.55263808260775049</c:v>
                </c:pt>
                <c:pt idx="2330">
                  <c:v>-0.55371716873703536</c:v>
                </c:pt>
                <c:pt idx="2331">
                  <c:v>-0.55439933338707403</c:v>
                </c:pt>
                <c:pt idx="2332">
                  <c:v>-0.55468457250459069</c:v>
                </c:pt>
                <c:pt idx="2333">
                  <c:v>-0.55457367123519874</c:v>
                </c:pt>
                <c:pt idx="2334">
                  <c:v>-0.55406743397373437</c:v>
                </c:pt>
                <c:pt idx="2335">
                  <c:v>-0.55316511239320842</c:v>
                </c:pt>
                <c:pt idx="2336">
                  <c:v>-0.55186832453242962</c:v>
                </c:pt>
                <c:pt idx="2337">
                  <c:v>-0.55017857036612361</c:v>
                </c:pt>
                <c:pt idx="2338">
                  <c:v>-0.54809712380703457</c:v>
                </c:pt>
                <c:pt idx="2339">
                  <c:v>-0.5456249474128626</c:v>
                </c:pt>
                <c:pt idx="2340">
                  <c:v>-0.54276521207603834</c:v>
                </c:pt>
                <c:pt idx="2341">
                  <c:v>-0.53951966451399713</c:v>
                </c:pt>
                <c:pt idx="2342">
                  <c:v>-0.5358906644117154</c:v>
                </c:pt>
                <c:pt idx="2343">
                  <c:v>-0.53188043515871908</c:v>
                </c:pt>
                <c:pt idx="2344">
                  <c:v>-0.52749321198535004</c:v>
                </c:pt>
                <c:pt idx="2345">
                  <c:v>-0.52273159532588165</c:v>
                </c:pt>
                <c:pt idx="2346">
                  <c:v>-0.51759894310529853</c:v>
                </c:pt>
                <c:pt idx="2347">
                  <c:v>-0.51209937535258432</c:v>
                </c:pt>
                <c:pt idx="2348">
                  <c:v>-0.50623774914794439</c:v>
                </c:pt>
                <c:pt idx="2349">
                  <c:v>-0.50001702591457375</c:v>
                </c:pt>
                <c:pt idx="2350">
                  <c:v>-0.49344215342355319</c:v>
                </c:pt>
                <c:pt idx="2351">
                  <c:v>-0.48651867423041811</c:v>
                </c:pt>
                <c:pt idx="2352">
                  <c:v>-0.47925191686298219</c:v>
                </c:pt>
                <c:pt idx="2353">
                  <c:v>-0.4716469022227619</c:v>
                </c:pt>
                <c:pt idx="2354">
                  <c:v>-0.4637086301401333</c:v>
                </c:pt>
                <c:pt idx="2355">
                  <c:v>-0.45544313840496348</c:v>
                </c:pt>
                <c:pt idx="2356">
                  <c:v>-0.4468564004928598</c:v>
                </c:pt>
                <c:pt idx="2357">
                  <c:v>-0.43795424234256825</c:v>
                </c:pt>
                <c:pt idx="2358">
                  <c:v>-0.42874338636548598</c:v>
                </c:pt>
                <c:pt idx="2359">
                  <c:v>-0.41923070093469972</c:v>
                </c:pt>
                <c:pt idx="2360">
                  <c:v>-0.4094235043877118</c:v>
                </c:pt>
                <c:pt idx="2361">
                  <c:v>-0.39932803758332164</c:v>
                </c:pt>
                <c:pt idx="2362">
                  <c:v>-0.38895229176300083</c:v>
                </c:pt>
                <c:pt idx="2363">
                  <c:v>-0.37830385990268178</c:v>
                </c:pt>
                <c:pt idx="2364">
                  <c:v>-0.36738907596984033</c:v>
                </c:pt>
                <c:pt idx="2365">
                  <c:v>-0.35621697046428863</c:v>
                </c:pt>
                <c:pt idx="2366">
                  <c:v>-0.34479533103736099</c:v>
                </c:pt>
                <c:pt idx="2367">
                  <c:v>-0.33313126411206012</c:v>
                </c:pt>
                <c:pt idx="2368">
                  <c:v>-0.32123371914574861</c:v>
                </c:pt>
                <c:pt idx="2369">
                  <c:v>-0.30911170365665935</c:v>
                </c:pt>
                <c:pt idx="2370">
                  <c:v>-0.29677420443951419</c:v>
                </c:pt>
                <c:pt idx="2371">
                  <c:v>-0.28422900566282355</c:v>
                </c:pt>
                <c:pt idx="2372">
                  <c:v>-0.27148627061159153</c:v>
                </c:pt>
                <c:pt idx="2373">
                  <c:v>-0.25855458997084607</c:v>
                </c:pt>
                <c:pt idx="2374">
                  <c:v>-0.24544190412976186</c:v>
                </c:pt>
                <c:pt idx="2375">
                  <c:v>-0.23215879020358049</c:v>
                </c:pt>
                <c:pt idx="2376">
                  <c:v>-0.21871451559498986</c:v>
                </c:pt>
                <c:pt idx="2377">
                  <c:v>-0.20511834817104135</c:v>
                </c:pt>
                <c:pt idx="2378">
                  <c:v>-0.19138027046482975</c:v>
                </c:pt>
                <c:pt idx="2379">
                  <c:v>-0.17751060838922442</c:v>
                </c:pt>
                <c:pt idx="2380">
                  <c:v>-0.16351888390943708</c:v>
                </c:pt>
                <c:pt idx="2381">
                  <c:v>-0.14941482868126466</c:v>
                </c:pt>
                <c:pt idx="2382">
                  <c:v>-0.13520874240050068</c:v>
                </c:pt>
                <c:pt idx="2383">
                  <c:v>-0.12091112018481442</c:v>
                </c:pt>
                <c:pt idx="2384">
                  <c:v>-0.10653150894564045</c:v>
                </c:pt>
                <c:pt idx="2385">
                  <c:v>-9.2079529344545885E-2</c:v>
                </c:pt>
                <c:pt idx="2386">
                  <c:v>-7.7565246525332227E-2</c:v>
                </c:pt>
                <c:pt idx="2387">
                  <c:v>-6.2999174318032022E-2</c:v>
                </c:pt>
                <c:pt idx="2388">
                  <c:v>-4.8392262874350882E-2</c:v>
                </c:pt>
                <c:pt idx="2389">
                  <c:v>-3.3755509961004487E-2</c:v>
                </c:pt>
                <c:pt idx="2390">
                  <c:v>-1.9098806900686258E-2</c:v>
                </c:pt>
                <c:pt idx="2391">
                  <c:v>-4.4319558131029561E-3</c:v>
                </c:pt>
                <c:pt idx="2392">
                  <c:v>1.023459775878012E-2</c:v>
                </c:pt>
                <c:pt idx="2393">
                  <c:v>2.488943602040437E-2</c:v>
                </c:pt>
                <c:pt idx="2394">
                  <c:v>3.9523219267559674E-2</c:v>
                </c:pt>
                <c:pt idx="2395">
                  <c:v>5.4125475888629405E-2</c:v>
                </c:pt>
                <c:pt idx="2396">
                  <c:v>6.8685658807522892E-2</c:v>
                </c:pt>
                <c:pt idx="2397">
                  <c:v>8.3193433133743472E-2</c:v>
                </c:pt>
                <c:pt idx="2398">
                  <c:v>9.7638443978392678E-2</c:v>
                </c:pt>
                <c:pt idx="2399">
                  <c:v>0.11201058484534399</c:v>
                </c:pt>
                <c:pt idx="2400">
                  <c:v>0.1262996890842896</c:v>
                </c:pt>
                <c:pt idx="2401">
                  <c:v>0.14049549178032122</c:v>
                </c:pt>
                <c:pt idx="2402">
                  <c:v>0.15458792690184031</c:v>
                </c:pt>
                <c:pt idx="2403">
                  <c:v>0.16856714574584142</c:v>
                </c:pt>
                <c:pt idx="2404">
                  <c:v>0.18242323297373422</c:v>
                </c:pt>
                <c:pt idx="2405">
                  <c:v>0.19614623519250046</c:v>
                </c:pt>
                <c:pt idx="2406">
                  <c:v>0.20972649255883713</c:v>
                </c:pt>
                <c:pt idx="2407">
                  <c:v>0.22315439515337609</c:v>
                </c:pt>
                <c:pt idx="2408">
                  <c:v>0.23642063200059668</c:v>
                </c:pt>
                <c:pt idx="2409">
                  <c:v>0.24951594752765752</c:v>
                </c:pt>
                <c:pt idx="2410">
                  <c:v>0.26242997691045333</c:v>
                </c:pt>
                <c:pt idx="2411">
                  <c:v>0.27515454477691709</c:v>
                </c:pt>
                <c:pt idx="2412">
                  <c:v>0.28768073266132255</c:v>
                </c:pt>
                <c:pt idx="2413">
                  <c:v>0.29999907948035653</c:v>
                </c:pt>
                <c:pt idx="2414">
                  <c:v>0.31210028775493942</c:v>
                </c:pt>
                <c:pt idx="2415">
                  <c:v>0.32397634224841165</c:v>
                </c:pt>
                <c:pt idx="2416">
                  <c:v>0.33561945506904017</c:v>
                </c:pt>
                <c:pt idx="2417">
                  <c:v>0.34702165565019194</c:v>
                </c:pt>
                <c:pt idx="2418">
                  <c:v>0.35817474265370391</c:v>
                </c:pt>
                <c:pt idx="2419">
                  <c:v>0.36907024964450957</c:v>
                </c:pt>
                <c:pt idx="2420">
                  <c:v>0.37969978611693439</c:v>
                </c:pt>
                <c:pt idx="2421">
                  <c:v>0.39005614462321425</c:v>
                </c:pt>
                <c:pt idx="2422">
                  <c:v>0.4001322389681069</c:v>
                </c:pt>
                <c:pt idx="2423">
                  <c:v>0.40992069186826885</c:v>
                </c:pt>
                <c:pt idx="2424">
                  <c:v>0.41941414998695747</c:v>
                </c:pt>
                <c:pt idx="2425">
                  <c:v>0.42860636862150947</c:v>
                </c:pt>
                <c:pt idx="2426">
                  <c:v>0.43749113160722347</c:v>
                </c:pt>
                <c:pt idx="2427">
                  <c:v>0.44606182525448829</c:v>
                </c:pt>
                <c:pt idx="2428">
                  <c:v>0.454312105504386</c:v>
                </c:pt>
                <c:pt idx="2429">
                  <c:v>0.46223736929649406</c:v>
                </c:pt>
                <c:pt idx="2430">
                  <c:v>0.46983074059717039</c:v>
                </c:pt>
                <c:pt idx="2431">
                  <c:v>0.47708619087555987</c:v>
                </c:pt>
                <c:pt idx="2432">
                  <c:v>0.48399971509258954</c:v>
                </c:pt>
                <c:pt idx="2433">
                  <c:v>0.49056532187123297</c:v>
                </c:pt>
                <c:pt idx="2434">
                  <c:v>0.49677854029616453</c:v>
                </c:pt>
                <c:pt idx="2435">
                  <c:v>0.50263538223910698</c:v>
                </c:pt>
                <c:pt idx="2436">
                  <c:v>0.50813229629615997</c:v>
                </c:pt>
                <c:pt idx="2437">
                  <c:v>0.51326428025693305</c:v>
                </c:pt>
                <c:pt idx="2438">
                  <c:v>0.51802732090538606</c:v>
                </c:pt>
                <c:pt idx="2439">
                  <c:v>0.52241918422631717</c:v>
                </c:pt>
                <c:pt idx="2440">
                  <c:v>0.52643538006231039</c:v>
                </c:pt>
                <c:pt idx="2441">
                  <c:v>0.5300730157590573</c:v>
                </c:pt>
                <c:pt idx="2442">
                  <c:v>0.53333014623385921</c:v>
                </c:pt>
                <c:pt idx="2443">
                  <c:v>0.53620352312940445</c:v>
                </c:pt>
                <c:pt idx="2444">
                  <c:v>0.53869140873958776</c:v>
                </c:pt>
                <c:pt idx="2445">
                  <c:v>0.54079214646696028</c:v>
                </c:pt>
                <c:pt idx="2446">
                  <c:v>0.54250445019108151</c:v>
                </c:pt>
                <c:pt idx="2447">
                  <c:v>0.54382662093612777</c:v>
                </c:pt>
                <c:pt idx="2448">
                  <c:v>0.54475756342724702</c:v>
                </c:pt>
                <c:pt idx="2449">
                  <c:v>0.54529677512547048</c:v>
                </c:pt>
                <c:pt idx="2450">
                  <c:v>0.54544320335738583</c:v>
                </c:pt>
                <c:pt idx="2451">
                  <c:v>0.54519625708583086</c:v>
                </c:pt>
                <c:pt idx="2452">
                  <c:v>0.544556157572465</c:v>
                </c:pt>
                <c:pt idx="2453">
                  <c:v>0.54352391398005695</c:v>
                </c:pt>
                <c:pt idx="2454">
                  <c:v>0.54210055336920626</c:v>
                </c:pt>
                <c:pt idx="2455">
                  <c:v>0.5402855486740985</c:v>
                </c:pt>
                <c:pt idx="2456">
                  <c:v>0.53808073773735599</c:v>
                </c:pt>
                <c:pt idx="2457">
                  <c:v>0.53548783882785222</c:v>
                </c:pt>
                <c:pt idx="2458">
                  <c:v>0.53250834259094992</c:v>
                </c:pt>
                <c:pt idx="2459">
                  <c:v>0.5291434267040549</c:v>
                </c:pt>
                <c:pt idx="2460">
                  <c:v>0.52539647551548319</c:v>
                </c:pt>
                <c:pt idx="2461">
                  <c:v>0.52126944748434012</c:v>
                </c:pt>
                <c:pt idx="2462">
                  <c:v>0.51676491227313559</c:v>
                </c:pt>
                <c:pt idx="2463">
                  <c:v>0.51188530143542377</c:v>
                </c:pt>
                <c:pt idx="2464">
                  <c:v>0.50663505650321572</c:v>
                </c:pt>
                <c:pt idx="2465">
                  <c:v>0.50101698230177538</c:v>
                </c:pt>
                <c:pt idx="2466">
                  <c:v>0.49503463918863877</c:v>
                </c:pt>
                <c:pt idx="2467">
                  <c:v>0.48869234761972041</c:v>
                </c:pt>
                <c:pt idx="2468">
                  <c:v>0.48199516304989293</c:v>
                </c:pt>
                <c:pt idx="2469">
                  <c:v>0.47494624317872269</c:v>
                </c:pt>
                <c:pt idx="2470">
                  <c:v>0.46755072990993751</c:v>
                </c:pt>
                <c:pt idx="2471">
                  <c:v>0.459814357743139</c:v>
                </c:pt>
                <c:pt idx="2472">
                  <c:v>0.45174264491741278</c:v>
                </c:pt>
                <c:pt idx="2473">
                  <c:v>0.44334079976915047</c:v>
                </c:pt>
                <c:pt idx="2474">
                  <c:v>0.43461400724426252</c:v>
                </c:pt>
                <c:pt idx="2475">
                  <c:v>0.42556848788647816</c:v>
                </c:pt>
                <c:pt idx="2476">
                  <c:v>0.41621039552193401</c:v>
                </c:pt>
                <c:pt idx="2477">
                  <c:v>0.40654573399559102</c:v>
                </c:pt>
                <c:pt idx="2478">
                  <c:v>0.39658140114040635</c:v>
                </c:pt>
                <c:pt idx="2479">
                  <c:v>0.38632443822674267</c:v>
                </c:pt>
                <c:pt idx="2480">
                  <c:v>0.37578233392613708</c:v>
                </c:pt>
                <c:pt idx="2481">
                  <c:v>0.3649614968299375</c:v>
                </c:pt>
                <c:pt idx="2482">
                  <c:v>0.35387008327312858</c:v>
                </c:pt>
                <c:pt idx="2483">
                  <c:v>0.34251584864929613</c:v>
                </c:pt>
                <c:pt idx="2484">
                  <c:v>0.33090528663160818</c:v>
                </c:pt>
                <c:pt idx="2485">
                  <c:v>0.31904758467823902</c:v>
                </c:pt>
                <c:pt idx="2486">
                  <c:v>0.30695068461690472</c:v>
                </c:pt>
                <c:pt idx="2487">
                  <c:v>0.29462184423117876</c:v>
                </c:pt>
                <c:pt idx="2488">
                  <c:v>0.28207016148996161</c:v>
                </c:pt>
                <c:pt idx="2489">
                  <c:v>0.26930478954172471</c:v>
                </c:pt>
                <c:pt idx="2490">
                  <c:v>0.2563348578984318</c:v>
                </c:pt>
                <c:pt idx="2491">
                  <c:v>0.24316829050210825</c:v>
                </c:pt>
                <c:pt idx="2492">
                  <c:v>0.22981538743741495</c:v>
                </c:pt>
                <c:pt idx="2493">
                  <c:v>0.2162848731859674</c:v>
                </c:pt>
                <c:pt idx="2494">
                  <c:v>0.20258481890199742</c:v>
                </c:pt>
                <c:pt idx="2495">
                  <c:v>0.18872592940656252</c:v>
                </c:pt>
                <c:pt idx="2496">
                  <c:v>0.17471759672212708</c:v>
                </c:pt>
                <c:pt idx="2497">
                  <c:v>0.16056921022338369</c:v>
                </c:pt>
                <c:pt idx="2498">
                  <c:v>0.14629087081370626</c:v>
                </c:pt>
                <c:pt idx="2499">
                  <c:v>0.13189301961447403</c:v>
                </c:pt>
                <c:pt idx="2500">
                  <c:v>0.1173852906140581</c:v>
                </c:pt>
                <c:pt idx="2501">
                  <c:v>0.10277752428327709</c:v>
                </c:pt>
                <c:pt idx="2502">
                  <c:v>8.8080125902900569E-2</c:v>
                </c:pt>
                <c:pt idx="2503">
                  <c:v>7.3303692924435462E-2</c:v>
                </c:pt>
                <c:pt idx="2504">
                  <c:v>5.84578713217744E-2</c:v>
                </c:pt>
                <c:pt idx="2505">
                  <c:v>4.3552377528148195E-2</c:v>
                </c:pt>
                <c:pt idx="2506">
                  <c:v>2.8597369149695663E-2</c:v>
                </c:pt>
                <c:pt idx="2507">
                  <c:v>1.3603449151734195E-2</c:v>
                </c:pt>
                <c:pt idx="2508">
                  <c:v>-1.4183465226102309E-3</c:v>
                </c:pt>
                <c:pt idx="2509">
                  <c:v>-1.6456937675080219E-2</c:v>
                </c:pt>
                <c:pt idx="2510">
                  <c:v>-3.1502353926441441E-2</c:v>
                </c:pt>
                <c:pt idx="2511">
                  <c:v>-4.6544717489680178E-2</c:v>
                </c:pt>
                <c:pt idx="2512">
                  <c:v>-6.1573510557188529E-2</c:v>
                </c:pt>
                <c:pt idx="2513">
                  <c:v>-7.6577246484934192E-2</c:v>
                </c:pt>
                <c:pt idx="2514">
                  <c:v>-9.1546520146095184E-2</c:v>
                </c:pt>
                <c:pt idx="2515">
                  <c:v>-0.1064707979440486</c:v>
                </c:pt>
                <c:pt idx="2516">
                  <c:v>-0.12133947426526044</c:v>
                </c:pt>
                <c:pt idx="2517">
                  <c:v>-0.13614215913838429</c:v>
                </c:pt>
                <c:pt idx="2518">
                  <c:v>-0.15086844605841662</c:v>
                </c:pt>
                <c:pt idx="2519">
                  <c:v>-0.16550818038521856</c:v>
                </c:pt>
                <c:pt idx="2520">
                  <c:v>-0.18005115080292419</c:v>
                </c:pt>
                <c:pt idx="2521">
                  <c:v>-0.19448705121510529</c:v>
                </c:pt>
                <c:pt idx="2522">
                  <c:v>-0.2088057778973528</c:v>
                </c:pt>
                <c:pt idx="2523">
                  <c:v>-0.22299744794634191</c:v>
                </c:pt>
                <c:pt idx="2524">
                  <c:v>-0.23705211531856715</c:v>
                </c:pt>
                <c:pt idx="2525">
                  <c:v>-0.25095979941359414</c:v>
                </c:pt>
                <c:pt idx="2526">
                  <c:v>-0.26471081667933211</c:v>
                </c:pt>
                <c:pt idx="2527">
                  <c:v>-0.27829553698658693</c:v>
                </c:pt>
                <c:pt idx="2528">
                  <c:v>-0.29170463264837887</c:v>
                </c:pt>
                <c:pt idx="2529">
                  <c:v>-0.30492883487737821</c:v>
                </c:pt>
                <c:pt idx="2530">
                  <c:v>-0.31795776912962376</c:v>
                </c:pt>
                <c:pt idx="2531">
                  <c:v>-0.3307832538046907</c:v>
                </c:pt>
                <c:pt idx="2532">
                  <c:v>-0.34339636769592657</c:v>
                </c:pt>
                <c:pt idx="2533">
                  <c:v>-0.35578765046167488</c:v>
                </c:pt>
                <c:pt idx="2534">
                  <c:v>-0.36794780884131773</c:v>
                </c:pt>
                <c:pt idx="2535">
                  <c:v>-0.37986883528686743</c:v>
                </c:pt>
                <c:pt idx="2536">
                  <c:v>-0.391542953058022</c:v>
                </c:pt>
                <c:pt idx="2537">
                  <c:v>-0.40296220619402451</c:v>
                </c:pt>
                <c:pt idx="2538">
                  <c:v>-0.41411841140789002</c:v>
                </c:pt>
                <c:pt idx="2539">
                  <c:v>-0.42500312375105004</c:v>
                </c:pt>
                <c:pt idx="2540">
                  <c:v>-0.43560797762879094</c:v>
                </c:pt>
                <c:pt idx="2541">
                  <c:v>-0.4459257939171356</c:v>
                </c:pt>
                <c:pt idx="2542">
                  <c:v>-0.45594951814494505</c:v>
                </c:pt>
                <c:pt idx="2543">
                  <c:v>-0.46567180813998538</c:v>
                </c:pt>
                <c:pt idx="2544">
                  <c:v>-0.47508534904948119</c:v>
                </c:pt>
                <c:pt idx="2545">
                  <c:v>-0.48418393801264775</c:v>
                </c:pt>
                <c:pt idx="2546">
                  <c:v>-0.49296140404879402</c:v>
                </c:pt>
                <c:pt idx="2547">
                  <c:v>-0.50141118197789614</c:v>
                </c:pt>
                <c:pt idx="2548">
                  <c:v>-0.50952697955881188</c:v>
                </c:pt>
                <c:pt idx="2549">
                  <c:v>-0.51730424883892268</c:v>
                </c:pt>
                <c:pt idx="2550">
                  <c:v>-0.5247361721634638</c:v>
                </c:pt>
                <c:pt idx="2551">
                  <c:v>-0.53181678263178467</c:v>
                </c:pt>
                <c:pt idx="2552">
                  <c:v>-0.53854214006583589</c:v>
                </c:pt>
                <c:pt idx="2553">
                  <c:v>-0.54490632115914184</c:v>
                </c:pt>
                <c:pt idx="2554">
                  <c:v>-0.55090492625441057</c:v>
                </c:pt>
                <c:pt idx="2555">
                  <c:v>-0.55653404164606768</c:v>
                </c:pt>
                <c:pt idx="2556">
                  <c:v>-0.56179019349402959</c:v>
                </c:pt>
                <c:pt idx="2557">
                  <c:v>-0.5666684602685319</c:v>
                </c:pt>
                <c:pt idx="2558">
                  <c:v>-0.57116491252595103</c:v>
                </c:pt>
                <c:pt idx="2559">
                  <c:v>-0.57527740308948339</c:v>
                </c:pt>
                <c:pt idx="2560">
                  <c:v>-0.57900153167966595</c:v>
                </c:pt>
                <c:pt idx="2561">
                  <c:v>-0.58233449853245223</c:v>
                </c:pt>
                <c:pt idx="2562">
                  <c:v>-0.58527445443981674</c:v>
                </c:pt>
                <c:pt idx="2563">
                  <c:v>-0.58781824987494369</c:v>
                </c:pt>
                <c:pt idx="2564">
                  <c:v>-0.58996424888874932</c:v>
                </c:pt>
                <c:pt idx="2565">
                  <c:v>-0.59171089953735156</c:v>
                </c:pt>
                <c:pt idx="2566">
                  <c:v>-0.59305702321977949</c:v>
                </c:pt>
                <c:pt idx="2567">
                  <c:v>-0.59400103131428195</c:v>
                </c:pt>
                <c:pt idx="2568">
                  <c:v>-0.59454194170270991</c:v>
                </c:pt>
                <c:pt idx="2569">
                  <c:v>-0.59467936777282615</c:v>
                </c:pt>
                <c:pt idx="2570">
                  <c:v>-0.59441237551471382</c:v>
                </c:pt>
                <c:pt idx="2571">
                  <c:v>-0.59374049525763417</c:v>
                </c:pt>
                <c:pt idx="2572">
                  <c:v>-0.59266407229806817</c:v>
                </c:pt>
                <c:pt idx="2573">
                  <c:v>-0.5911842424669399</c:v>
                </c:pt>
                <c:pt idx="2574">
                  <c:v>-0.58930216209061415</c:v>
                </c:pt>
                <c:pt idx="2575">
                  <c:v>-0.58701743593036848</c:v>
                </c:pt>
                <c:pt idx="2576">
                  <c:v>-0.58433203618040297</c:v>
                </c:pt>
                <c:pt idx="2577">
                  <c:v>-0.58124781794819691</c:v>
                </c:pt>
                <c:pt idx="2578">
                  <c:v>-0.57776641116675975</c:v>
                </c:pt>
                <c:pt idx="2579">
                  <c:v>-0.57388913521164553</c:v>
                </c:pt>
                <c:pt idx="2580">
                  <c:v>-0.56961951850074288</c:v>
                </c:pt>
                <c:pt idx="2581">
                  <c:v>-0.56495966589456226</c:v>
                </c:pt>
                <c:pt idx="2582">
                  <c:v>-0.55991229574870627</c:v>
                </c:pt>
                <c:pt idx="2583">
                  <c:v>-0.55447999056089659</c:v>
                </c:pt>
                <c:pt idx="2584">
                  <c:v>-0.54866734501725423</c:v>
                </c:pt>
                <c:pt idx="2585">
                  <c:v>-0.54247731926550646</c:v>
                </c:pt>
                <c:pt idx="2586">
                  <c:v>-0.5359136311119177</c:v>
                </c:pt>
                <c:pt idx="2587">
                  <c:v>-0.52898076054485477</c:v>
                </c:pt>
                <c:pt idx="2588">
                  <c:v>-0.521683924592376</c:v>
                </c:pt>
                <c:pt idx="2589">
                  <c:v>-0.51402644452455537</c:v>
                </c:pt>
                <c:pt idx="2590">
                  <c:v>-0.50601362776906378</c:v>
                </c:pt>
                <c:pt idx="2591">
                  <c:v>-0.49765137625864059</c:v>
                </c:pt>
                <c:pt idx="2592">
                  <c:v>-0.48894537753001266</c:v>
                </c:pt>
                <c:pt idx="2593">
                  <c:v>-0.47990101103665861</c:v>
                </c:pt>
                <c:pt idx="2594">
                  <c:v>-0.47052363461556196</c:v>
                </c:pt>
                <c:pt idx="2595">
                  <c:v>-0.46081964342970605</c:v>
                </c:pt>
                <c:pt idx="2596">
                  <c:v>-0.45079536760648287</c:v>
                </c:pt>
                <c:pt idx="2597">
                  <c:v>-0.44045698892760093</c:v>
                </c:pt>
                <c:pt idx="2598">
                  <c:v>-0.42981158475141257</c:v>
                </c:pt>
                <c:pt idx="2599">
                  <c:v>-0.41886637741513272</c:v>
                </c:pt>
                <c:pt idx="2600">
                  <c:v>-0.40762903815115892</c:v>
                </c:pt>
                <c:pt idx="2601">
                  <c:v>-0.39610615955790135</c:v>
                </c:pt>
                <c:pt idx="2602">
                  <c:v>-0.38430608337560035</c:v>
                </c:pt>
                <c:pt idx="2603">
                  <c:v>-0.37223675175290155</c:v>
                </c:pt>
                <c:pt idx="2604">
                  <c:v>-0.35990484641933074</c:v>
                </c:pt>
                <c:pt idx="2605">
                  <c:v>-0.34731974414181233</c:v>
                </c:pt>
                <c:pt idx="2606">
                  <c:v>-0.33448957726018819</c:v>
                </c:pt>
                <c:pt idx="2607">
                  <c:v>-0.32142179522421843</c:v>
                </c:pt>
                <c:pt idx="2608">
                  <c:v>-0.30812568877359364</c:v>
                </c:pt>
                <c:pt idx="2609">
                  <c:v>-0.29461060488244506</c:v>
                </c:pt>
                <c:pt idx="2610">
                  <c:v>-0.28088586789344849</c:v>
                </c:pt>
                <c:pt idx="2611">
                  <c:v>-0.26695959753430015</c:v>
                </c:pt>
                <c:pt idx="2612">
                  <c:v>-0.25284229058011776</c:v>
                </c:pt>
                <c:pt idx="2613">
                  <c:v>-0.23854286905741995</c:v>
                </c:pt>
                <c:pt idx="2614">
                  <c:v>-0.22406960246929927</c:v>
                </c:pt>
                <c:pt idx="2615">
                  <c:v>-0.20943339473903688</c:v>
                </c:pt>
                <c:pt idx="2616">
                  <c:v>-0.19464383769400084</c:v>
                </c:pt>
                <c:pt idx="2617">
                  <c:v>-0.17971052116564715</c:v>
                </c:pt>
                <c:pt idx="2618">
                  <c:v>-0.16464374711511959</c:v>
                </c:pt>
                <c:pt idx="2619">
                  <c:v>-0.1494541582716028</c:v>
                </c:pt>
                <c:pt idx="2620">
                  <c:v>-0.13415159073033811</c:v>
                </c:pt>
                <c:pt idx="2621">
                  <c:v>-0.11874608751701769</c:v>
                </c:pt>
                <c:pt idx="2622">
                  <c:v>-0.10324825686423472</c:v>
                </c:pt>
                <c:pt idx="2623">
                  <c:v>-8.7668899521147467E-2</c:v>
                </c:pt>
                <c:pt idx="2624">
                  <c:v>-7.2017865054076993E-2</c:v>
                </c:pt>
                <c:pt idx="2625">
                  <c:v>-5.6305073732336924E-2</c:v>
                </c:pt>
                <c:pt idx="2626">
                  <c:v>-4.0540887190765866E-2</c:v>
                </c:pt>
                <c:pt idx="2627">
                  <c:v>-2.4736112564951965E-2</c:v>
                </c:pt>
                <c:pt idx="2628">
                  <c:v>-8.9019900588840871E-3</c:v>
                </c:pt>
                <c:pt idx="2629">
                  <c:v>6.9501958286528999E-3</c:v>
                </c:pt>
                <c:pt idx="2630">
                  <c:v>2.2810270429066797E-2</c:v>
                </c:pt>
                <c:pt idx="2631">
                  <c:v>3.8668151727954139E-2</c:v>
                </c:pt>
                <c:pt idx="2632">
                  <c:v>5.4513117802953641E-2</c:v>
                </c:pt>
                <c:pt idx="2633">
                  <c:v>7.0333478058463517E-2</c:v>
                </c:pt>
                <c:pt idx="2634">
                  <c:v>8.6119623629719519E-2</c:v>
                </c:pt>
                <c:pt idx="2635">
                  <c:v>0.10186081744611639</c:v>
                </c:pt>
                <c:pt idx="2636">
                  <c:v>0.11754625073423183</c:v>
                </c:pt>
                <c:pt idx="2637">
                  <c:v>0.13316533072695022</c:v>
                </c:pt>
                <c:pt idx="2638">
                  <c:v>0.14870744853745652</c:v>
                </c:pt>
                <c:pt idx="2639">
                  <c:v>0.16416224760735898</c:v>
                </c:pt>
                <c:pt idx="2640">
                  <c:v>0.17951931521563938</c:v>
                </c:pt>
                <c:pt idx="2641">
                  <c:v>0.19476814442300636</c:v>
                </c:pt>
                <c:pt idx="2642">
                  <c:v>0.20989843127351418</c:v>
                </c:pt>
                <c:pt idx="2643">
                  <c:v>0.22490009329244667</c:v>
                </c:pt>
                <c:pt idx="2644">
                  <c:v>0.2397629855736243</c:v>
                </c:pt>
                <c:pt idx="2645">
                  <c:v>0.25447692941092731</c:v>
                </c:pt>
                <c:pt idx="2646">
                  <c:v>0.2690320439516265</c:v>
                </c:pt>
                <c:pt idx="2647">
                  <c:v>0.28341850261870849</c:v>
                </c:pt>
                <c:pt idx="2648">
                  <c:v>0.29762678217764454</c:v>
                </c:pt>
                <c:pt idx="2649">
                  <c:v>0.31164741924103517</c:v>
                </c:pt>
                <c:pt idx="2650">
                  <c:v>0.32546984565916703</c:v>
                </c:pt>
                <c:pt idx="2651">
                  <c:v>0.33908568726673555</c:v>
                </c:pt>
                <c:pt idx="2652">
                  <c:v>0.35248583137928674</c:v>
                </c:pt>
                <c:pt idx="2653">
                  <c:v>0.3656606273103018</c:v>
                </c:pt>
                <c:pt idx="2654">
                  <c:v>0.37860059263276175</c:v>
                </c:pt>
                <c:pt idx="2655">
                  <c:v>0.39129753185587751</c:v>
                </c:pt>
                <c:pt idx="2656">
                  <c:v>0.40374348156490175</c:v>
                </c:pt>
                <c:pt idx="2657">
                  <c:v>0.41593030043741475</c:v>
                </c:pt>
                <c:pt idx="2658">
                  <c:v>0.42784962118146652</c:v>
                </c:pt>
                <c:pt idx="2659">
                  <c:v>0.43949281624386316</c:v>
                </c:pt>
                <c:pt idx="2660">
                  <c:v>0.45085133886872575</c:v>
                </c:pt>
                <c:pt idx="2661">
                  <c:v>0.46191783025710859</c:v>
                </c:pt>
                <c:pt idx="2662">
                  <c:v>0.47268505779142067</c:v>
                </c:pt>
                <c:pt idx="2663">
                  <c:v>0.48314550272329371</c:v>
                </c:pt>
                <c:pt idx="2664">
                  <c:v>0.49329167523556983</c:v>
                </c:pt>
                <c:pt idx="2665">
                  <c:v>0.5031171991557295</c:v>
                </c:pt>
                <c:pt idx="2666">
                  <c:v>0.51261573188444509</c:v>
                </c:pt>
                <c:pt idx="2667">
                  <c:v>0.52178053835611737</c:v>
                </c:pt>
                <c:pt idx="2668">
                  <c:v>0.53060515821655285</c:v>
                </c:pt>
                <c:pt idx="2669">
                  <c:v>0.53908487721156828</c:v>
                </c:pt>
                <c:pt idx="2670">
                  <c:v>0.54721271323478227</c:v>
                </c:pt>
                <c:pt idx="2671">
                  <c:v>0.55498253682177445</c:v>
                </c:pt>
                <c:pt idx="2672">
                  <c:v>0.56239024715600616</c:v>
                </c:pt>
                <c:pt idx="2673">
                  <c:v>0.56942976225462927</c:v>
                </c:pt>
                <c:pt idx="2674">
                  <c:v>0.57609652578240145</c:v>
                </c:pt>
                <c:pt idx="2675">
                  <c:v>0.5823864693900177</c:v>
                </c:pt>
                <c:pt idx="2676">
                  <c:v>0.5882959666630353</c:v>
                </c:pt>
                <c:pt idx="2677">
                  <c:v>0.59381994560134954</c:v>
                </c:pt>
                <c:pt idx="2678">
                  <c:v>0.59895432842904606</c:v>
                </c:pt>
                <c:pt idx="2679">
                  <c:v>0.60369682180858486</c:v>
                </c:pt>
                <c:pt idx="2680">
                  <c:v>0.60804288150410812</c:v>
                </c:pt>
                <c:pt idx="2681">
                  <c:v>0.61198956603186783</c:v>
                </c:pt>
                <c:pt idx="2682">
                  <c:v>0.61553488673242573</c:v>
                </c:pt>
                <c:pt idx="2683">
                  <c:v>0.618675556926925</c:v>
                </c:pt>
                <c:pt idx="2684">
                  <c:v>0.62140980584401428</c:v>
                </c:pt>
                <c:pt idx="2685">
                  <c:v>0.62373594907711749</c:v>
                </c:pt>
                <c:pt idx="2686">
                  <c:v>0.62565267795132318</c:v>
                </c:pt>
                <c:pt idx="2687">
                  <c:v>0.62715827618817677</c:v>
                </c:pt>
                <c:pt idx="2688">
                  <c:v>0.62825163645796944</c:v>
                </c:pt>
                <c:pt idx="2689">
                  <c:v>0.62893224940925485</c:v>
                </c:pt>
                <c:pt idx="2690">
                  <c:v>0.6291990607918353</c:v>
                </c:pt>
                <c:pt idx="2691">
                  <c:v>0.62905148321949789</c:v>
                </c:pt>
                <c:pt idx="2692">
                  <c:v>0.62848974682330561</c:v>
                </c:pt>
                <c:pt idx="2693">
                  <c:v>0.62751487484335922</c:v>
                </c:pt>
                <c:pt idx="2694">
                  <c:v>0.62612791361368825</c:v>
                </c:pt>
                <c:pt idx="2695">
                  <c:v>0.62432836052492691</c:v>
                </c:pt>
                <c:pt idx="2696">
                  <c:v>0.62211808304479321</c:v>
                </c:pt>
                <c:pt idx="2697">
                  <c:v>0.61949883422027641</c:v>
                </c:pt>
                <c:pt idx="2698">
                  <c:v>0.61647214461101141</c:v>
                </c:pt>
                <c:pt idx="2699">
                  <c:v>0.61303923692670026</c:v>
                </c:pt>
                <c:pt idx="2700">
                  <c:v>0.60920354564659074</c:v>
                </c:pt>
                <c:pt idx="2701">
                  <c:v>0.60496708443876734</c:v>
                </c:pt>
                <c:pt idx="2702">
                  <c:v>0.60033248323092425</c:v>
                </c:pt>
                <c:pt idx="2703">
                  <c:v>0.59530223887494438</c:v>
                </c:pt>
                <c:pt idx="2704">
                  <c:v>0.58988086321001409</c:v>
                </c:pt>
                <c:pt idx="2705">
                  <c:v>0.58407123635198177</c:v>
                </c:pt>
                <c:pt idx="2706">
                  <c:v>0.57787699890567679</c:v>
                </c:pt>
                <c:pt idx="2707">
                  <c:v>0.57130255650312389</c:v>
                </c:pt>
                <c:pt idx="2708">
                  <c:v>0.56435305467511909</c:v>
                </c:pt>
                <c:pt idx="2709">
                  <c:v>0.55703174606669792</c:v>
                </c:pt>
                <c:pt idx="2710">
                  <c:v>0.54934387236525695</c:v>
                </c:pt>
                <c:pt idx="2711">
                  <c:v>0.54129527265970678</c:v>
                </c:pt>
                <c:pt idx="2712">
                  <c:v>0.53289157455041691</c:v>
                </c:pt>
                <c:pt idx="2713">
                  <c:v>0.52413810047221721</c:v>
                </c:pt>
                <c:pt idx="2714">
                  <c:v>0.5150401541706765</c:v>
                </c:pt>
                <c:pt idx="2715">
                  <c:v>0.50560407965336418</c:v>
                </c:pt>
                <c:pt idx="2716">
                  <c:v>0.49583615883629611</c:v>
                </c:pt>
                <c:pt idx="2717">
                  <c:v>0.48574252824109843</c:v>
                </c:pt>
                <c:pt idx="2718">
                  <c:v>0.47533022292389115</c:v>
                </c:pt>
                <c:pt idx="2719">
                  <c:v>0.46460642588331152</c:v>
                </c:pt>
                <c:pt idx="2720">
                  <c:v>0.45357877198183866</c:v>
                </c:pt>
                <c:pt idx="2721">
                  <c:v>0.44225382042096617</c:v>
                </c:pt>
                <c:pt idx="2722">
                  <c:v>0.43063988252054525</c:v>
                </c:pt>
                <c:pt idx="2723">
                  <c:v>0.41874487298817881</c:v>
                </c:pt>
                <c:pt idx="2724">
                  <c:v>0.406575449093738</c:v>
                </c:pt>
                <c:pt idx="2725">
                  <c:v>0.3941409661272442</c:v>
                </c:pt>
                <c:pt idx="2726">
                  <c:v>0.38144953793490088</c:v>
                </c:pt>
                <c:pt idx="2727">
                  <c:v>0.3685085984559805</c:v>
                </c:pt>
                <c:pt idx="2728">
                  <c:v>0.35532742590189542</c:v>
                </c:pt>
                <c:pt idx="2729">
                  <c:v>0.34191535769906828</c:v>
                </c:pt>
                <c:pt idx="2730">
                  <c:v>0.32828171162064512</c:v>
                </c:pt>
                <c:pt idx="2731">
                  <c:v>0.31443460379984051</c:v>
                </c:pt>
                <c:pt idx="2732">
                  <c:v>0.30038453038850232</c:v>
                </c:pt>
                <c:pt idx="2733">
                  <c:v>0.28614041575646204</c:v>
                </c:pt>
                <c:pt idx="2734">
                  <c:v>0.27171053471143053</c:v>
                </c:pt>
                <c:pt idx="2735">
                  <c:v>0.25710579943652584</c:v>
                </c:pt>
                <c:pt idx="2736">
                  <c:v>0.2423358129674088</c:v>
                </c:pt>
                <c:pt idx="2737">
                  <c:v>0.22741017928478888</c:v>
                </c:pt>
                <c:pt idx="2738">
                  <c:v>0.21233921743181383</c:v>
                </c:pt>
                <c:pt idx="2739">
                  <c:v>0.19713359014347975</c:v>
                </c:pt>
                <c:pt idx="2740">
                  <c:v>0.18180315643500655</c:v>
                </c:pt>
                <c:pt idx="2741">
                  <c:v>0.1663579851558892</c:v>
                </c:pt>
                <c:pt idx="2742">
                  <c:v>0.15080871325525116</c:v>
                </c:pt>
                <c:pt idx="2743">
                  <c:v>0.13516617307980788</c:v>
                </c:pt>
                <c:pt idx="2744">
                  <c:v>0.11944024866195449</c:v>
                </c:pt>
                <c:pt idx="2745">
                  <c:v>0.10364089759246842</c:v>
                </c:pt>
                <c:pt idx="2746">
                  <c:v>8.7778521669196224E-2</c:v>
                </c:pt>
                <c:pt idx="2747">
                  <c:v>7.1863971017752909E-2</c:v>
                </c:pt>
                <c:pt idx="2748">
                  <c:v>5.5908531643974226E-2</c:v>
                </c:pt>
                <c:pt idx="2749">
                  <c:v>3.9923536644428791E-2</c:v>
                </c:pt>
                <c:pt idx="2750">
                  <c:v>2.3919212064883726E-2</c:v>
                </c:pt>
                <c:pt idx="2751">
                  <c:v>7.9056940590742295E-3</c:v>
                </c:pt>
                <c:pt idx="2752">
                  <c:v>-8.1062385669721203E-3</c:v>
                </c:pt>
                <c:pt idx="2753">
                  <c:v>-2.4104835608229996E-2</c:v>
                </c:pt>
                <c:pt idx="2754">
                  <c:v>-4.0080425883905202E-2</c:v>
                </c:pt>
                <c:pt idx="2755">
                  <c:v>-5.6022207320564107E-2</c:v>
                </c:pt>
                <c:pt idx="2756">
                  <c:v>-7.1919303475633592E-2</c:v>
                </c:pt>
                <c:pt idx="2757">
                  <c:v>-8.7761051267585322E-2</c:v>
                </c:pt>
                <c:pt idx="2758">
                  <c:v>-0.10353676887165027</c:v>
                </c:pt>
                <c:pt idx="2759">
                  <c:v>-0.11923602419026241</c:v>
                </c:pt>
                <c:pt idx="2760">
                  <c:v>-0.13484832638494065</c:v>
                </c:pt>
                <c:pt idx="2761">
                  <c:v>-0.15036308784417335</c:v>
                </c:pt>
                <c:pt idx="2762">
                  <c:v>-0.16576992140920116</c:v>
                </c:pt>
                <c:pt idx="2763">
                  <c:v>-0.18105865889660866</c:v>
                </c:pt>
                <c:pt idx="2764">
                  <c:v>-0.19621906721093688</c:v>
                </c:pt>
                <c:pt idx="2765">
                  <c:v>-0.21124087700209587</c:v>
                </c:pt>
                <c:pt idx="2766">
                  <c:v>-0.22611411434518056</c:v>
                </c:pt>
                <c:pt idx="2767">
                  <c:v>-0.24082885718977315</c:v>
                </c:pt>
                <c:pt idx="2768">
                  <c:v>-0.25537548445431435</c:v>
                </c:pt>
                <c:pt idx="2769">
                  <c:v>-0.26974443255883651</c:v>
                </c:pt>
                <c:pt idx="2770">
                  <c:v>-0.28392503084421428</c:v>
                </c:pt>
                <c:pt idx="2771">
                  <c:v>-0.29790880034801526</c:v>
                </c:pt>
                <c:pt idx="2772">
                  <c:v>-0.31168652133072444</c:v>
                </c:pt>
                <c:pt idx="2773">
                  <c:v>-0.32524843382298857</c:v>
                </c:pt>
                <c:pt idx="2774">
                  <c:v>-0.33858494391793437</c:v>
                </c:pt>
                <c:pt idx="2775">
                  <c:v>-0.35168774247912243</c:v>
                </c:pt>
                <c:pt idx="2776">
                  <c:v>-0.36454875031206957</c:v>
                </c:pt>
                <c:pt idx="2777">
                  <c:v>-0.37715970821272554</c:v>
                </c:pt>
                <c:pt idx="2778">
                  <c:v>-0.38951212893828274</c:v>
                </c:pt>
                <c:pt idx="2779">
                  <c:v>-0.40159726294857656</c:v>
                </c:pt>
                <c:pt idx="2780">
                  <c:v>-0.41340643949825184</c:v>
                </c:pt>
                <c:pt idx="2781">
                  <c:v>-0.42493217383037402</c:v>
                </c:pt>
                <c:pt idx="2782">
                  <c:v>-0.43616710543532766</c:v>
                </c:pt>
                <c:pt idx="2783">
                  <c:v>-0.44710358577356557</c:v>
                </c:pt>
                <c:pt idx="2784">
                  <c:v>-0.45773399337288001</c:v>
                </c:pt>
                <c:pt idx="2785">
                  <c:v>-0.46805181857757544</c:v>
                </c:pt>
                <c:pt idx="2786">
                  <c:v>-0.47805058351308988</c:v>
                </c:pt>
                <c:pt idx="2787">
                  <c:v>-0.48772341608304765</c:v>
                </c:pt>
                <c:pt idx="2788">
                  <c:v>-0.49706371718379749</c:v>
                </c:pt>
                <c:pt idx="2789">
                  <c:v>-0.5060666321302667</c:v>
                </c:pt>
                <c:pt idx="2790">
                  <c:v>-0.51472503674132875</c:v>
                </c:pt>
                <c:pt idx="2791">
                  <c:v>-0.52303265787194142</c:v>
                </c:pt>
                <c:pt idx="2792">
                  <c:v>-0.53098524945732151</c:v>
                </c:pt>
                <c:pt idx="2793">
                  <c:v>-0.53857658273738718</c:v>
                </c:pt>
                <c:pt idx="2794">
                  <c:v>-0.54580195310961144</c:v>
                </c:pt>
                <c:pt idx="2795">
                  <c:v>-0.55265714250656139</c:v>
                </c:pt>
                <c:pt idx="2796">
                  <c:v>-0.55913837338439076</c:v>
                </c:pt>
                <c:pt idx="2797">
                  <c:v>-0.56524042124214835</c:v>
                </c:pt>
                <c:pt idx="2798">
                  <c:v>-0.57095905447170703</c:v>
                </c:pt>
                <c:pt idx="2799">
                  <c:v>-0.57629182461231854</c:v>
                </c:pt>
                <c:pt idx="2800">
                  <c:v>-0.58123403105458871</c:v>
                </c:pt>
                <c:pt idx="2801">
                  <c:v>-0.58578257473173401</c:v>
                </c:pt>
                <c:pt idx="2802">
                  <c:v>-0.58993530823290075</c:v>
                </c:pt>
                <c:pt idx="2803">
                  <c:v>-0.59368878500078193</c:v>
                </c:pt>
                <c:pt idx="2804">
                  <c:v>-0.59704107330008271</c:v>
                </c:pt>
                <c:pt idx="2805">
                  <c:v>-0.59999032671654062</c:v>
                </c:pt>
                <c:pt idx="2806">
                  <c:v>-0.60253507356573832</c:v>
                </c:pt>
                <c:pt idx="2807">
                  <c:v>-0.60467343360006909</c:v>
                </c:pt>
                <c:pt idx="2808">
                  <c:v>-0.60640413460326481</c:v>
                </c:pt>
                <c:pt idx="2809">
                  <c:v>-0.6077265014624228</c:v>
                </c:pt>
                <c:pt idx="2810">
                  <c:v>-0.60863931333356358</c:v>
                </c:pt>
                <c:pt idx="2811">
                  <c:v>-0.6091418154471131</c:v>
                </c:pt>
                <c:pt idx="2812">
                  <c:v>-0.60923406980409278</c:v>
                </c:pt>
                <c:pt idx="2813">
                  <c:v>-0.60891693081085219</c:v>
                </c:pt>
                <c:pt idx="2814">
                  <c:v>-0.60819127530707262</c:v>
                </c:pt>
                <c:pt idx="2815">
                  <c:v>-0.60705643057161074</c:v>
                </c:pt>
                <c:pt idx="2816">
                  <c:v>-0.60551409338626583</c:v>
                </c:pt>
                <c:pt idx="2817">
                  <c:v>-0.60356584558134763</c:v>
                </c:pt>
                <c:pt idx="2818">
                  <c:v>-0.60121304601241232</c:v>
                </c:pt>
                <c:pt idx="2819">
                  <c:v>-0.5984567452411893</c:v>
                </c:pt>
                <c:pt idx="2820">
                  <c:v>-0.59530020519854365</c:v>
                </c:pt>
                <c:pt idx="2821">
                  <c:v>-0.59174526664731242</c:v>
                </c:pt>
                <c:pt idx="2822">
                  <c:v>-0.58779438629663516</c:v>
                </c:pt>
                <c:pt idx="2823">
                  <c:v>-0.58344988751008908</c:v>
                </c:pt>
                <c:pt idx="2824">
                  <c:v>-0.57871610841237786</c:v>
                </c:pt>
                <c:pt idx="2825">
                  <c:v>-0.57359575522220796</c:v>
                </c:pt>
                <c:pt idx="2826">
                  <c:v>-0.56809229450816912</c:v>
                </c:pt>
                <c:pt idx="2827">
                  <c:v>-0.56220995777041505</c:v>
                </c:pt>
                <c:pt idx="2828">
                  <c:v>-0.55595371635567847</c:v>
                </c:pt>
                <c:pt idx="2829">
                  <c:v>-0.54932664871615633</c:v>
                </c:pt>
                <c:pt idx="2830">
                  <c:v>-0.54233382238090333</c:v>
                </c:pt>
                <c:pt idx="2831">
                  <c:v>-0.53498090235826623</c:v>
                </c:pt>
                <c:pt idx="2832">
                  <c:v>-0.52727334228895839</c:v>
                </c:pt>
                <c:pt idx="2833">
                  <c:v>-0.51921629081213438</c:v>
                </c:pt>
                <c:pt idx="2834">
                  <c:v>-0.51081487808459181</c:v>
                </c:pt>
                <c:pt idx="2835">
                  <c:v>-0.50207527477487335</c:v>
                </c:pt>
                <c:pt idx="2836">
                  <c:v>-0.49300358975240388</c:v>
                </c:pt>
                <c:pt idx="2837">
                  <c:v>-0.48360578682719735</c:v>
                </c:pt>
                <c:pt idx="2838">
                  <c:v>-0.47388872872116261</c:v>
                </c:pt>
                <c:pt idx="2839">
                  <c:v>-0.46385942651833267</c:v>
                </c:pt>
                <c:pt idx="2840">
                  <c:v>-0.45352534362830399</c:v>
                </c:pt>
                <c:pt idx="2841">
                  <c:v>-0.4428928683032583</c:v>
                </c:pt>
                <c:pt idx="2842">
                  <c:v>-0.43197014145900275</c:v>
                </c:pt>
                <c:pt idx="2843">
                  <c:v>-0.42076490798589233</c:v>
                </c:pt>
                <c:pt idx="2844">
                  <c:v>-0.40928365596457211</c:v>
                </c:pt>
                <c:pt idx="2845">
                  <c:v>-0.3975355721649601</c:v>
                </c:pt>
                <c:pt idx="2846">
                  <c:v>-0.38552860262309208</c:v>
                </c:pt>
                <c:pt idx="2847">
                  <c:v>-0.37327001421858441</c:v>
                </c:pt>
                <c:pt idx="2848">
                  <c:v>-0.36076891889403717</c:v>
                </c:pt>
                <c:pt idx="2849">
                  <c:v>-0.34803448863800113</c:v>
                </c:pt>
                <c:pt idx="2850">
                  <c:v>-0.33507587665645883</c:v>
                </c:pt>
                <c:pt idx="2851">
                  <c:v>-0.32190103542571191</c:v>
                </c:pt>
                <c:pt idx="2852">
                  <c:v>-0.3085202983901732</c:v>
                </c:pt>
                <c:pt idx="2853">
                  <c:v>-0.29494242820065159</c:v>
                </c:pt>
                <c:pt idx="2854">
                  <c:v>-0.28117553897284642</c:v>
                </c:pt>
                <c:pt idx="2855">
                  <c:v>-0.26723038326325149</c:v>
                </c:pt>
                <c:pt idx="2856">
                  <c:v>-0.25311640558418302</c:v>
                </c:pt>
                <c:pt idx="2857">
                  <c:v>-0.23884305253400565</c:v>
                </c:pt>
                <c:pt idx="2858">
                  <c:v>-0.22442048695178063</c:v>
                </c:pt>
                <c:pt idx="2859">
                  <c:v>-0.20985921658366449</c:v>
                </c:pt>
                <c:pt idx="2860">
                  <c:v>-0.19516894670782312</c:v>
                </c:pt>
                <c:pt idx="2861">
                  <c:v>-0.180359593724744</c:v>
                </c:pt>
                <c:pt idx="2862">
                  <c:v>-0.16544164345844356</c:v>
                </c:pt>
                <c:pt idx="2863">
                  <c:v>-0.15042577848983313</c:v>
                </c:pt>
                <c:pt idx="2864">
                  <c:v>-0.13532173447989945</c:v>
                </c:pt>
                <c:pt idx="2865">
                  <c:v>-0.12013932207707137</c:v>
                </c:pt>
                <c:pt idx="2866">
                  <c:v>-0.1048887976001466</c:v>
                </c:pt>
                <c:pt idx="2867">
                  <c:v>-8.9580867192815855E-2</c:v>
                </c:pt>
                <c:pt idx="2868">
                  <c:v>-7.4226674409519119E-2</c:v>
                </c:pt>
                <c:pt idx="2869">
                  <c:v>-5.8837411458928887E-2</c:v>
                </c:pt>
                <c:pt idx="2870">
                  <c:v>-4.3423165094943469E-2</c:v>
                </c:pt>
                <c:pt idx="2871">
                  <c:v>-2.7993933807542268E-2</c:v>
                </c:pt>
                <c:pt idx="2872">
                  <c:v>-1.2560360398716356E-2</c:v>
                </c:pt>
                <c:pt idx="2873">
                  <c:v>2.8659392396592994E-3</c:v>
                </c:pt>
                <c:pt idx="2874">
                  <c:v>1.8275426518342727E-2</c:v>
                </c:pt>
                <c:pt idx="2875">
                  <c:v>3.3657430203696471E-2</c:v>
                </c:pt>
                <c:pt idx="2876">
                  <c:v>4.9001202911393357E-2</c:v>
                </c:pt>
                <c:pt idx="2877">
                  <c:v>6.429620880740361E-2</c:v>
                </c:pt>
                <c:pt idx="2878">
                  <c:v>7.9531891474959565E-2</c:v>
                </c:pt>
                <c:pt idx="2879">
                  <c:v>9.4697942356763209E-2</c:v>
                </c:pt>
                <c:pt idx="2880">
                  <c:v>0.10978399225913252</c:v>
                </c:pt>
                <c:pt idx="2881">
                  <c:v>0.12477957329267064</c:v>
                </c:pt>
                <c:pt idx="2882">
                  <c:v>0.13967441607136982</c:v>
                </c:pt>
                <c:pt idx="2883">
                  <c:v>0.15445846820901796</c:v>
                </c:pt>
                <c:pt idx="2884">
                  <c:v>0.16912161040621282</c:v>
                </c:pt>
                <c:pt idx="2885">
                  <c:v>0.18365368508264143</c:v>
                </c:pt>
                <c:pt idx="2886">
                  <c:v>0.1980448280323725</c:v>
                </c:pt>
                <c:pt idx="2887">
                  <c:v>0.21228522484915582</c:v>
                </c:pt>
                <c:pt idx="2888">
                  <c:v>0.22636535999733365</c:v>
                </c:pt>
                <c:pt idx="2889">
                  <c:v>0.24027577332171979</c:v>
                </c:pt>
                <c:pt idx="2890">
                  <c:v>0.25400589544446089</c:v>
                </c:pt>
                <c:pt idx="2891">
                  <c:v>0.26754734651922379</c:v>
                </c:pt>
                <c:pt idx="2892">
                  <c:v>0.28089100373615766</c:v>
                </c:pt>
                <c:pt idx="2893">
                  <c:v>0.29402720184858328</c:v>
                </c:pt>
                <c:pt idx="2894">
                  <c:v>0.30694643944526262</c:v>
                </c:pt>
                <c:pt idx="2895">
                  <c:v>0.31964049763893071</c:v>
                </c:pt>
                <c:pt idx="2896">
                  <c:v>0.33210138521895743</c:v>
                </c:pt>
                <c:pt idx="2897">
                  <c:v>0.34432092868159209</c:v>
                </c:pt>
                <c:pt idx="2898">
                  <c:v>0.35629072418307978</c:v>
                </c:pt>
                <c:pt idx="2899">
                  <c:v>0.36800210326405591</c:v>
                </c:pt>
                <c:pt idx="2900">
                  <c:v>0.37944647392520131</c:v>
                </c:pt>
                <c:pt idx="2901">
                  <c:v>0.39061642780505085</c:v>
                </c:pt>
                <c:pt idx="2902">
                  <c:v>0.40150467842364368</c:v>
                </c:pt>
                <c:pt idx="2903">
                  <c:v>0.41210364889061918</c:v>
                </c:pt>
                <c:pt idx="2904">
                  <c:v>0.42240578698854025</c:v>
                </c:pt>
                <c:pt idx="2905">
                  <c:v>0.43240464990860006</c:v>
                </c:pt>
                <c:pt idx="2906">
                  <c:v>0.44209382420253518</c:v>
                </c:pt>
                <c:pt idx="2907">
                  <c:v>0.4514664997674957</c:v>
                </c:pt>
                <c:pt idx="2908">
                  <c:v>0.46051613704905825</c:v>
                </c:pt>
                <c:pt idx="2909">
                  <c:v>0.46923793845619566</c:v>
                </c:pt>
                <c:pt idx="2910">
                  <c:v>0.47762483443636139</c:v>
                </c:pt>
                <c:pt idx="2911">
                  <c:v>0.48567060399799111</c:v>
                </c:pt>
                <c:pt idx="2912">
                  <c:v>0.49337105074566873</c:v>
                </c:pt>
                <c:pt idx="2913">
                  <c:v>0.50071999309617476</c:v>
                </c:pt>
                <c:pt idx="2914">
                  <c:v>0.50771277112361057</c:v>
                </c:pt>
                <c:pt idx="2915">
                  <c:v>0.51434520892981894</c:v>
                </c:pt>
                <c:pt idx="2916">
                  <c:v>0.52061356862639852</c:v>
                </c:pt>
                <c:pt idx="2917">
                  <c:v>0.52651266284816223</c:v>
                </c:pt>
                <c:pt idx="2918">
                  <c:v>0.53203829459787755</c:v>
                </c:pt>
                <c:pt idx="2919">
                  <c:v>0.5371880474962355</c:v>
                </c:pt>
                <c:pt idx="2920">
                  <c:v>0.54195725048189847</c:v>
                </c:pt>
                <c:pt idx="2921">
                  <c:v>0.54634283149943719</c:v>
                </c:pt>
                <c:pt idx="2922">
                  <c:v>0.55034266761004247</c:v>
                </c:pt>
                <c:pt idx="2923">
                  <c:v>0.55395333418705062</c:v>
                </c:pt>
                <c:pt idx="2924">
                  <c:v>0.55717291888304843</c:v>
                </c:pt>
                <c:pt idx="2925">
                  <c:v>0.55999959212813799</c:v>
                </c:pt>
                <c:pt idx="2926">
                  <c:v>0.56243189653862513</c:v>
                </c:pt>
                <c:pt idx="2927">
                  <c:v>0.56446796362447393</c:v>
                </c:pt>
                <c:pt idx="2928">
                  <c:v>0.56610653038500558</c:v>
                </c:pt>
                <c:pt idx="2929">
                  <c:v>0.56734692838265688</c:v>
                </c:pt>
                <c:pt idx="2930">
                  <c:v>0.56818794091097802</c:v>
                </c:pt>
                <c:pt idx="2931">
                  <c:v>0.56862881480311556</c:v>
                </c:pt>
                <c:pt idx="2932">
                  <c:v>0.56866961113165715</c:v>
                </c:pt>
                <c:pt idx="2933">
                  <c:v>0.56831118084764654</c:v>
                </c:pt>
                <c:pt idx="2934">
                  <c:v>0.56755439481346237</c:v>
                </c:pt>
                <c:pt idx="2935">
                  <c:v>0.56639857181420683</c:v>
                </c:pt>
                <c:pt idx="2936">
                  <c:v>0.56484539762759023</c:v>
                </c:pt>
                <c:pt idx="2937">
                  <c:v>0.56289644057623844</c:v>
                </c:pt>
                <c:pt idx="2938">
                  <c:v>0.56055304351179425</c:v>
                </c:pt>
                <c:pt idx="2939">
                  <c:v>0.55781623850380457</c:v>
                </c:pt>
                <c:pt idx="2940">
                  <c:v>0.55468926651127992</c:v>
                </c:pt>
                <c:pt idx="2941">
                  <c:v>0.55117394485466986</c:v>
                </c:pt>
                <c:pt idx="2942">
                  <c:v>0.54727270433998532</c:v>
                </c:pt>
                <c:pt idx="2943">
                  <c:v>0.54298783997730815</c:v>
                </c:pt>
                <c:pt idx="2944">
                  <c:v>0.53832365909844038</c:v>
                </c:pt>
                <c:pt idx="2945">
                  <c:v>0.5332828347013413</c:v>
                </c:pt>
                <c:pt idx="2946">
                  <c:v>0.52786879771811668</c:v>
                </c:pt>
                <c:pt idx="2947">
                  <c:v>0.52208574160945664</c:v>
                </c:pt>
                <c:pt idx="2948">
                  <c:v>0.51593859729291824</c:v>
                </c:pt>
                <c:pt idx="2949">
                  <c:v>0.50943040041569876</c:v>
                </c:pt>
                <c:pt idx="2950">
                  <c:v>0.50256617334044396</c:v>
                </c:pt>
                <c:pt idx="2951">
                  <c:v>0.49535153356271033</c:v>
                </c:pt>
                <c:pt idx="2952">
                  <c:v>0.48779188487957675</c:v>
                </c:pt>
                <c:pt idx="2953">
                  <c:v>0.47989232377184943</c:v>
                </c:pt>
                <c:pt idx="2954">
                  <c:v>0.47165792593992489</c:v>
                </c:pt>
                <c:pt idx="2955">
                  <c:v>0.46309480531509356</c:v>
                </c:pt>
                <c:pt idx="2956">
                  <c:v>0.45420901176643275</c:v>
                </c:pt>
                <c:pt idx="2957">
                  <c:v>0.44500644785880966</c:v>
                </c:pt>
                <c:pt idx="2958">
                  <c:v>0.43549391284296979</c:v>
                </c:pt>
                <c:pt idx="2959">
                  <c:v>0.42567835212512561</c:v>
                </c:pt>
                <c:pt idx="2960">
                  <c:v>0.41556716125023752</c:v>
                </c:pt>
                <c:pt idx="2961">
                  <c:v>0.40516665843941535</c:v>
                </c:pt>
                <c:pt idx="2962">
                  <c:v>0.39448491243180689</c:v>
                </c:pt>
                <c:pt idx="2963">
                  <c:v>0.38352959381691054</c:v>
                </c:pt>
                <c:pt idx="2964">
                  <c:v>0.37230711427218194</c:v>
                </c:pt>
                <c:pt idx="2965">
                  <c:v>0.36082658208434115</c:v>
                </c:pt>
                <c:pt idx="2966">
                  <c:v>0.34909586274911308</c:v>
                </c:pt>
                <c:pt idx="2967">
                  <c:v>0.33712214057190948</c:v>
                </c:pt>
                <c:pt idx="2968">
                  <c:v>0.32491444291112076</c:v>
                </c:pt>
                <c:pt idx="2969">
                  <c:v>0.3124818551852247</c:v>
                </c:pt>
                <c:pt idx="2970">
                  <c:v>0.29983344206899815</c:v>
                </c:pt>
                <c:pt idx="2971">
                  <c:v>0.2869770655715701</c:v>
                </c:pt>
                <c:pt idx="2972">
                  <c:v>0.27392296675976074</c:v>
                </c:pt>
                <c:pt idx="2973">
                  <c:v>0.26067981402241058</c:v>
                </c:pt>
                <c:pt idx="2974">
                  <c:v>0.24725562535530299</c:v>
                </c:pt>
                <c:pt idx="2975">
                  <c:v>0.23366105536391762</c:v>
                </c:pt>
                <c:pt idx="2976">
                  <c:v>0.21990544880579563</c:v>
                </c:pt>
                <c:pt idx="2977">
                  <c:v>0.20599815074837635</c:v>
                </c:pt>
                <c:pt idx="2978">
                  <c:v>0.19194922075175674</c:v>
                </c:pt>
                <c:pt idx="2979">
                  <c:v>0.17776906156356359</c:v>
                </c:pt>
                <c:pt idx="2980">
                  <c:v>0.16346727177271023</c:v>
                </c:pt>
                <c:pt idx="2981">
                  <c:v>0.14905365942892687</c:v>
                </c:pt>
                <c:pt idx="2982">
                  <c:v>0.1345386003735565</c:v>
                </c:pt>
                <c:pt idx="2983">
                  <c:v>0.11993266560290235</c:v>
                </c:pt>
                <c:pt idx="2984">
                  <c:v>0.10524547762167313</c:v>
                </c:pt>
                <c:pt idx="2985">
                  <c:v>9.0486732380995347E-2</c:v>
                </c:pt>
                <c:pt idx="2986">
                  <c:v>7.5666569992334218E-2</c:v>
                </c:pt>
                <c:pt idx="2987">
                  <c:v>6.0795578913306419E-2</c:v>
                </c:pt>
                <c:pt idx="2988">
                  <c:v>4.5884783565161326E-2</c:v>
                </c:pt>
                <c:pt idx="2989">
                  <c:v>3.0945255608190173E-2</c:v>
                </c:pt>
                <c:pt idx="2990">
                  <c:v>1.5986959864949267E-2</c:v>
                </c:pt>
                <c:pt idx="2991">
                  <c:v>1.019771543651187E-3</c:v>
                </c:pt>
                <c:pt idx="2992">
                  <c:v>-1.3945791153127874E-2</c:v>
                </c:pt>
                <c:pt idx="2993">
                  <c:v>-2.8898238217463689E-2</c:v>
                </c:pt>
                <c:pt idx="2994">
                  <c:v>-4.382815819528231E-2</c:v>
                </c:pt>
                <c:pt idx="2995">
                  <c:v>-5.8725008205696413E-2</c:v>
                </c:pt>
                <c:pt idx="2996">
                  <c:v>-7.3578170400874346E-2</c:v>
                </c:pt>
                <c:pt idx="2997">
                  <c:v>-8.8377239632946289E-2</c:v>
                </c:pt>
                <c:pt idx="2998">
                  <c:v>-0.10311179128660436</c:v>
                </c:pt>
                <c:pt idx="2999">
                  <c:v>-0.11777164968679484</c:v>
                </c:pt>
                <c:pt idx="3000">
                  <c:v>-0.13234657956808046</c:v>
                </c:pt>
                <c:pt idx="3001">
                  <c:v>-0.14682624798038155</c:v>
                </c:pt>
                <c:pt idx="3002">
                  <c:v>-0.16120052145285979</c:v>
                </c:pt>
                <c:pt idx="3003">
                  <c:v>-0.17545948445503048</c:v>
                </c:pt>
                <c:pt idx="3004">
                  <c:v>-0.18959315544820438</c:v>
                </c:pt>
                <c:pt idx="3005">
                  <c:v>-0.20359151548213344</c:v>
                </c:pt>
                <c:pt idx="3006">
                  <c:v>-0.21744483981437857</c:v>
                </c:pt>
                <c:pt idx="3007">
                  <c:v>-0.2311434542996674</c:v>
                </c:pt>
                <c:pt idx="3008">
                  <c:v>-0.24467798442461913</c:v>
                </c:pt>
                <c:pt idx="3009">
                  <c:v>-0.25803911178136457</c:v>
                </c:pt>
                <c:pt idx="3010">
                  <c:v>-0.27121640942804076</c:v>
                </c:pt>
                <c:pt idx="3011">
                  <c:v>-0.28420164060639408</c:v>
                </c:pt>
                <c:pt idx="3012">
                  <c:v>-0.29698582621020569</c:v>
                </c:pt>
                <c:pt idx="3013">
                  <c:v>-0.30955944527522589</c:v>
                </c:pt>
                <c:pt idx="3014">
                  <c:v>-0.32191314121466252</c:v>
                </c:pt>
                <c:pt idx="3015">
                  <c:v>-0.3340388404708462</c:v>
                </c:pt>
                <c:pt idx="3016">
                  <c:v>-0.34592869763095047</c:v>
                </c:pt>
                <c:pt idx="3017">
                  <c:v>-0.35757468542023391</c:v>
                </c:pt>
                <c:pt idx="3018">
                  <c:v>-0.36896854661815526</c:v>
                </c:pt>
                <c:pt idx="3019">
                  <c:v>-0.38010175974561344</c:v>
                </c:pt>
                <c:pt idx="3020">
                  <c:v>-0.39096588010355793</c:v>
                </c:pt>
                <c:pt idx="3021">
                  <c:v>-0.40155364691365364</c:v>
                </c:pt>
                <c:pt idx="3022">
                  <c:v>-0.4118579215247411</c:v>
                </c:pt>
                <c:pt idx="3023">
                  <c:v>-0.42187127508387468</c:v>
                </c:pt>
                <c:pt idx="3024">
                  <c:v>-0.43158630358242889</c:v>
                </c:pt>
                <c:pt idx="3025">
                  <c:v>-0.44099671255472811</c:v>
                </c:pt>
                <c:pt idx="3026">
                  <c:v>-0.45009623699286155</c:v>
                </c:pt>
                <c:pt idx="3027">
                  <c:v>-0.45887821529447698</c:v>
                </c:pt>
                <c:pt idx="3028">
                  <c:v>-0.46733625642881083</c:v>
                </c:pt>
                <c:pt idx="3029">
                  <c:v>-0.47546571131466331</c:v>
                </c:pt>
                <c:pt idx="3030">
                  <c:v>-0.48325965885861205</c:v>
                </c:pt>
                <c:pt idx="3031">
                  <c:v>-0.49071202644067419</c:v>
                </c:pt>
                <c:pt idx="3032">
                  <c:v>-0.49781876591271956</c:v>
                </c:pt>
                <c:pt idx="3033">
                  <c:v>-0.50457384377787828</c:v>
                </c:pt>
                <c:pt idx="3034">
                  <c:v>-0.51097274799910253</c:v>
                </c:pt>
                <c:pt idx="3035">
                  <c:v>-0.5170114503331219</c:v>
                </c:pt>
                <c:pt idx="3036">
                  <c:v>-0.52268636027614868</c:v>
                </c:pt>
                <c:pt idx="3037">
                  <c:v>-0.52799243754111125</c:v>
                </c:pt>
                <c:pt idx="3038">
                  <c:v>-0.53292563186631459</c:v>
                </c:pt>
                <c:pt idx="3039">
                  <c:v>-0.53748367322950241</c:v>
                </c:pt>
                <c:pt idx="3040">
                  <c:v>-0.54166203651209133</c:v>
                </c:pt>
                <c:pt idx="3041">
                  <c:v>-0.54545779515151438</c:v>
                </c:pt>
                <c:pt idx="3042">
                  <c:v>-0.54886897121646716</c:v>
                </c:pt>
                <c:pt idx="3043">
                  <c:v>-0.55189228456716644</c:v>
                </c:pt>
                <c:pt idx="3044">
                  <c:v>-0.55452596678736132</c:v>
                </c:pt>
                <c:pt idx="3045">
                  <c:v>-0.55676833164770656</c:v>
                </c:pt>
                <c:pt idx="3046">
                  <c:v>-0.55861806447975693</c:v>
                </c:pt>
                <c:pt idx="3047">
                  <c:v>-0.56007343884894512</c:v>
                </c:pt>
                <c:pt idx="3048">
                  <c:v>-0.56113333311601987</c:v>
                </c:pt>
                <c:pt idx="3049">
                  <c:v>-0.5617972194767622</c:v>
                </c:pt>
                <c:pt idx="3050">
                  <c:v>-0.56206402109618836</c:v>
                </c:pt>
                <c:pt idx="3051">
                  <c:v>-0.56193312388348082</c:v>
                </c:pt>
                <c:pt idx="3052">
                  <c:v>-0.56140472715852674</c:v>
                </c:pt>
                <c:pt idx="3053">
                  <c:v>-0.56047981925788215</c:v>
                </c:pt>
                <c:pt idx="3054">
                  <c:v>-0.5591594075348858</c:v>
                </c:pt>
                <c:pt idx="3055">
                  <c:v>-0.55744294633852864</c:v>
                </c:pt>
                <c:pt idx="3056">
                  <c:v>-0.55533225605113468</c:v>
                </c:pt>
                <c:pt idx="3057">
                  <c:v>-0.55282903860871435</c:v>
                </c:pt>
                <c:pt idx="3058">
                  <c:v>-0.54993476945346487</c:v>
                </c:pt>
                <c:pt idx="3059">
                  <c:v>-0.54665061219129585</c:v>
                </c:pt>
                <c:pt idx="3060">
                  <c:v>-0.54297993823239432</c:v>
                </c:pt>
                <c:pt idx="3061">
                  <c:v>-0.53892469423249478</c:v>
                </c:pt>
                <c:pt idx="3062">
                  <c:v>-0.53448743918663111</c:v>
                </c:pt>
                <c:pt idx="3063">
                  <c:v>-0.52967059511761283</c:v>
                </c:pt>
                <c:pt idx="3064">
                  <c:v>-0.52447859516397066</c:v>
                </c:pt>
                <c:pt idx="3065">
                  <c:v>-0.51891423689505223</c:v>
                </c:pt>
                <c:pt idx="3066">
                  <c:v>-0.51298107455000841</c:v>
                </c:pt>
                <c:pt idx="3067">
                  <c:v>-0.50668342360360019</c:v>
                </c:pt>
                <c:pt idx="3068">
                  <c:v>-0.50002633566621846</c:v>
                </c:pt>
                <c:pt idx="3069">
                  <c:v>-0.49301296572874953</c:v>
                </c:pt>
                <c:pt idx="3070">
                  <c:v>-0.48564845412088425</c:v>
                </c:pt>
                <c:pt idx="3071">
                  <c:v>-0.47793853490144483</c:v>
                </c:pt>
                <c:pt idx="3072">
                  <c:v>-0.46988872700025969</c:v>
                </c:pt>
                <c:pt idx="3073">
                  <c:v>-0.46150424057403527</c:v>
                </c:pt>
                <c:pt idx="3074">
                  <c:v>-0.45279026351628798</c:v>
                </c:pt>
                <c:pt idx="3075">
                  <c:v>-0.44375302044311304</c:v>
                </c:pt>
                <c:pt idx="3076">
                  <c:v>-0.43439867037499114</c:v>
                </c:pt>
                <c:pt idx="3077">
                  <c:v>-0.42473322347007947</c:v>
                </c:pt>
                <c:pt idx="3078">
                  <c:v>-0.41476358499006377</c:v>
                </c:pt>
                <c:pt idx="3079">
                  <c:v>-0.40449680474591171</c:v>
                </c:pt>
                <c:pt idx="3080">
                  <c:v>-0.39394038105775964</c:v>
                </c:pt>
                <c:pt idx="3081">
                  <c:v>-0.38310073326937716</c:v>
                </c:pt>
                <c:pt idx="3082">
                  <c:v>-0.37198602956754517</c:v>
                </c:pt>
                <c:pt idx="3083">
                  <c:v>-0.36060403829231724</c:v>
                </c:pt>
                <c:pt idx="3084">
                  <c:v>-0.3489612671530764</c:v>
                </c:pt>
                <c:pt idx="3085">
                  <c:v>-0.33706691872865713</c:v>
                </c:pt>
                <c:pt idx="3086">
                  <c:v>-0.32492895104644126</c:v>
                </c:pt>
                <c:pt idx="3087">
                  <c:v>-0.31255463916290299</c:v>
                </c:pt>
                <c:pt idx="3088">
                  <c:v>-0.2999530993870832</c:v>
                </c:pt>
                <c:pt idx="3089">
                  <c:v>-0.28713350426855033</c:v>
                </c:pt>
                <c:pt idx="3090">
                  <c:v>-0.27410500377481317</c:v>
                </c:pt>
                <c:pt idx="3091">
                  <c:v>-0.26087554335112539</c:v>
                </c:pt>
                <c:pt idx="3092">
                  <c:v>-0.24745544562603397</c:v>
                </c:pt>
                <c:pt idx="3093">
                  <c:v>-0.23385345865842178</c:v>
                </c:pt>
                <c:pt idx="3094">
                  <c:v>-0.22007767820567928</c:v>
                </c:pt>
                <c:pt idx="3095">
                  <c:v>-0.20613883471014319</c:v>
                </c:pt>
                <c:pt idx="3096">
                  <c:v>-0.1920463468256729</c:v>
                </c:pt>
                <c:pt idx="3097">
                  <c:v>-0.17780963156026647</c:v>
                </c:pt>
                <c:pt idx="3098">
                  <c:v>-0.16343881844401606</c:v>
                </c:pt>
                <c:pt idx="3099">
                  <c:v>-0.14894437820973258</c:v>
                </c:pt>
                <c:pt idx="3100">
                  <c:v>-0.13433597543301329</c:v>
                </c:pt>
                <c:pt idx="3101">
                  <c:v>-0.11962348213851222</c:v>
                </c:pt>
                <c:pt idx="3102">
                  <c:v>-0.10481733611807735</c:v>
                </c:pt>
                <c:pt idx="3103">
                  <c:v>-8.9928168281907292E-2</c:v>
                </c:pt>
                <c:pt idx="3104">
                  <c:v>-7.4965659000380214E-2</c:v>
                </c:pt>
                <c:pt idx="3105">
                  <c:v>-5.9939560030942515E-2</c:v>
                </c:pt>
                <c:pt idx="3106">
                  <c:v>-4.4860065221435229E-2</c:v>
                </c:pt>
                <c:pt idx="3107">
                  <c:v>-2.9737814685860425E-2</c:v>
                </c:pt>
                <c:pt idx="3108">
                  <c:v>-1.4583882412363754E-2</c:v>
                </c:pt>
                <c:pt idx="3109">
                  <c:v>5.9061247037870692E-4</c:v>
                </c:pt>
                <c:pt idx="3110">
                  <c:v>1.5775659778344161E-2</c:v>
                </c:pt>
                <c:pt idx="3111">
                  <c:v>3.0961341056724771E-2</c:v>
                </c:pt>
                <c:pt idx="3112">
                  <c:v>4.6137096978556058E-2</c:v>
                </c:pt>
                <c:pt idx="3113">
                  <c:v>6.1291398540582569E-2</c:v>
                </c:pt>
                <c:pt idx="3114">
                  <c:v>7.6414797428755232E-2</c:v>
                </c:pt>
                <c:pt idx="3115">
                  <c:v>9.1496716043310777E-2</c:v>
                </c:pt>
                <c:pt idx="3116">
                  <c:v>0.10652650396385065</c:v>
                </c:pt>
                <c:pt idx="3117">
                  <c:v>0.12149372562091297</c:v>
                </c:pt>
                <c:pt idx="3118">
                  <c:v>0.13638792813271919</c:v>
                </c:pt>
                <c:pt idx="3119">
                  <c:v>0.15119890971642255</c:v>
                </c:pt>
                <c:pt idx="3120">
                  <c:v>0.16591641116053263</c:v>
                </c:pt>
                <c:pt idx="3121">
                  <c:v>0.18053007773314311</c:v>
                </c:pt>
                <c:pt idx="3122">
                  <c:v>0.19502975634778999</c:v>
                </c:pt>
                <c:pt idx="3123">
                  <c:v>0.20940551402594931</c:v>
                </c:pt>
                <c:pt idx="3124">
                  <c:v>0.22364735394940014</c:v>
                </c:pt>
                <c:pt idx="3125">
                  <c:v>0.23774524405714775</c:v>
                </c:pt>
                <c:pt idx="3126">
                  <c:v>0.25168944866463927</c:v>
                </c:pt>
                <c:pt idx="3127">
                  <c:v>0.26547028485232532</c:v>
                </c:pt>
                <c:pt idx="3128">
                  <c:v>0.27907837149917247</c:v>
                </c:pt>
                <c:pt idx="3129">
                  <c:v>0.29250438575437648</c:v>
                </c:pt>
                <c:pt idx="3130">
                  <c:v>0.30573789839557947</c:v>
                </c:pt>
                <c:pt idx="3131">
                  <c:v>0.31877067254355423</c:v>
                </c:pt>
                <c:pt idx="3132">
                  <c:v>0.33159373112719331</c:v>
                </c:pt>
                <c:pt idx="3133">
                  <c:v>0.34419755736951446</c:v>
                </c:pt>
                <c:pt idx="3134">
                  <c:v>0.35657280101868205</c:v>
                </c:pt>
                <c:pt idx="3135">
                  <c:v>0.36871139699462607</c:v>
                </c:pt>
                <c:pt idx="3136">
                  <c:v>0.38060551049928221</c:v>
                </c:pt>
                <c:pt idx="3137">
                  <c:v>0.39224712700372349</c:v>
                </c:pt>
                <c:pt idx="3138">
                  <c:v>0.40362800415774674</c:v>
                </c:pt>
                <c:pt idx="3139">
                  <c:v>0.41473963747001347</c:v>
                </c:pt>
                <c:pt idx="3140">
                  <c:v>0.42557360133903793</c:v>
                </c:pt>
                <c:pt idx="3141">
                  <c:v>0.43612265618574508</c:v>
                </c:pt>
                <c:pt idx="3142">
                  <c:v>0.44637968665130301</c:v>
                </c:pt>
                <c:pt idx="3143">
                  <c:v>0.45633728925902278</c:v>
                </c:pt>
                <c:pt idx="3144">
                  <c:v>0.46598808745082915</c:v>
                </c:pt>
                <c:pt idx="3145">
                  <c:v>0.47532581627575671</c:v>
                </c:pt>
                <c:pt idx="3146">
                  <c:v>0.48434424229411621</c:v>
                </c:pt>
                <c:pt idx="3147">
                  <c:v>0.49303673751416927</c:v>
                </c:pt>
                <c:pt idx="3148">
                  <c:v>0.50139694654654532</c:v>
                </c:pt>
                <c:pt idx="3149">
                  <c:v>0.50942025797010027</c:v>
                </c:pt>
                <c:pt idx="3150">
                  <c:v>0.51709979035754394</c:v>
                </c:pt>
                <c:pt idx="3151">
                  <c:v>0.5244295127480425</c:v>
                </c:pt>
                <c:pt idx="3152">
                  <c:v>0.53140542063208829</c:v>
                </c:pt>
                <c:pt idx="3153">
                  <c:v>0.5380215261168958</c:v>
                </c:pt>
                <c:pt idx="3154">
                  <c:v>0.54427336472047982</c:v>
                </c:pt>
                <c:pt idx="3155">
                  <c:v>0.55015695769068496</c:v>
                </c:pt>
                <c:pt idx="3156">
                  <c:v>0.55566876593548276</c:v>
                </c:pt>
                <c:pt idx="3157">
                  <c:v>0.56080380248435913</c:v>
                </c:pt>
                <c:pt idx="3158">
                  <c:v>0.56555807228067867</c:v>
                </c:pt>
                <c:pt idx="3159">
                  <c:v>0.56992936237899461</c:v>
                </c:pt>
                <c:pt idx="3160">
                  <c:v>0.5739132065921364</c:v>
                </c:pt>
                <c:pt idx="3161">
                  <c:v>0.57750673912588069</c:v>
                </c:pt>
                <c:pt idx="3162">
                  <c:v>0.58070804463621783</c:v>
                </c:pt>
                <c:pt idx="3163">
                  <c:v>0.58351390737111219</c:v>
                </c:pt>
                <c:pt idx="3164">
                  <c:v>0.58592262508362414</c:v>
                </c:pt>
                <c:pt idx="3165">
                  <c:v>0.58793257947600186</c:v>
                </c:pt>
                <c:pt idx="3166">
                  <c:v>0.58954252555397924</c:v>
                </c:pt>
                <c:pt idx="3167">
                  <c:v>0.59075080827962345</c:v>
                </c:pt>
                <c:pt idx="3168">
                  <c:v>0.59155637911229808</c:v>
                </c:pt>
                <c:pt idx="3169">
                  <c:v>0.59195878502745714</c:v>
                </c:pt>
                <c:pt idx="3170">
                  <c:v>0.59195702562960562</c:v>
                </c:pt>
                <c:pt idx="3171">
                  <c:v>0.59155056490556224</c:v>
                </c:pt>
                <c:pt idx="3172">
                  <c:v>0.59073968186895287</c:v>
                </c:pt>
                <c:pt idx="3173">
                  <c:v>0.58952544614379832</c:v>
                </c:pt>
                <c:pt idx="3174">
                  <c:v>0.58790894794188631</c:v>
                </c:pt>
                <c:pt idx="3175">
                  <c:v>0.58588972601849398</c:v>
                </c:pt>
                <c:pt idx="3176">
                  <c:v>0.58346968668665433</c:v>
                </c:pt>
                <c:pt idx="3177">
                  <c:v>0.58065061931367978</c:v>
                </c:pt>
                <c:pt idx="3178">
                  <c:v>0.57743408824953857</c:v>
                </c:pt>
                <c:pt idx="3179">
                  <c:v>0.57382134745993052</c:v>
                </c:pt>
                <c:pt idx="3180">
                  <c:v>0.56981586014205621</c:v>
                </c:pt>
                <c:pt idx="3181">
                  <c:v>0.56541966614078942</c:v>
                </c:pt>
                <c:pt idx="3182">
                  <c:v>0.5606354190170193</c:v>
                </c:pt>
                <c:pt idx="3183">
                  <c:v>0.55546563671042981</c:v>
                </c:pt>
                <c:pt idx="3184">
                  <c:v>0.54991484960142378</c:v>
                </c:pt>
                <c:pt idx="3185">
                  <c:v>0.54398595379994363</c:v>
                </c:pt>
                <c:pt idx="3186">
                  <c:v>0.53768260335787499</c:v>
                </c:pt>
                <c:pt idx="3187">
                  <c:v>0.53100921480801155</c:v>
                </c:pt>
                <c:pt idx="3188">
                  <c:v>0.52397094203695882</c:v>
                </c:pt>
                <c:pt idx="3189">
                  <c:v>0.51657104350262706</c:v>
                </c:pt>
                <c:pt idx="3190">
                  <c:v>0.50881476416492177</c:v>
                </c:pt>
                <c:pt idx="3191">
                  <c:v>0.50070794384818895</c:v>
                </c:pt>
                <c:pt idx="3192">
                  <c:v>0.49225620835499984</c:v>
                </c:pt>
                <c:pt idx="3193">
                  <c:v>0.48346487579366521</c:v>
                </c:pt>
                <c:pt idx="3194">
                  <c:v>0.47433924305961289</c:v>
                </c:pt>
                <c:pt idx="3195">
                  <c:v>0.46488564479239869</c:v>
                </c:pt>
                <c:pt idx="3196">
                  <c:v>0.45511035102849096</c:v>
                </c:pt>
                <c:pt idx="3197">
                  <c:v>0.44501948390541402</c:v>
                </c:pt>
                <c:pt idx="3198">
                  <c:v>0.43462006159820221</c:v>
                </c:pt>
                <c:pt idx="3199">
                  <c:v>0.42391924773559592</c:v>
                </c:pt>
                <c:pt idx="3200">
                  <c:v>0.4129246553301833</c:v>
                </c:pt>
                <c:pt idx="3201">
                  <c:v>0.4016428192629557</c:v>
                </c:pt>
                <c:pt idx="3202">
                  <c:v>0.39008202407263426</c:v>
                </c:pt>
                <c:pt idx="3203">
                  <c:v>0.37825015523566763</c:v>
                </c:pt>
                <c:pt idx="3204">
                  <c:v>0.36615383835191218</c:v>
                </c:pt>
                <c:pt idx="3205">
                  <c:v>0.3538023946143119</c:v>
                </c:pt>
                <c:pt idx="3206">
                  <c:v>0.34120390135725487</c:v>
                </c:pt>
                <c:pt idx="3207">
                  <c:v>0.32836575360641523</c:v>
                </c:pt>
                <c:pt idx="3208">
                  <c:v>0.3152971882713298</c:v>
                </c:pt>
                <c:pt idx="3209">
                  <c:v>0.30200749910233654</c:v>
                </c:pt>
                <c:pt idx="3210">
                  <c:v>0.28850595783695832</c:v>
                </c:pt>
                <c:pt idx="3211">
                  <c:v>0.27480063222846596</c:v>
                </c:pt>
                <c:pt idx="3212">
                  <c:v>0.26090196772019736</c:v>
                </c:pt>
                <c:pt idx="3213">
                  <c:v>0.24681883566124699</c:v>
                </c:pt>
                <c:pt idx="3214">
                  <c:v>0.23255945554322133</c:v>
                </c:pt>
                <c:pt idx="3215">
                  <c:v>0.21813468195521715</c:v>
                </c:pt>
                <c:pt idx="3216">
                  <c:v>0.20355405807887081</c:v>
                </c:pt>
                <c:pt idx="3217">
                  <c:v>0.18882712579940328</c:v>
                </c:pt>
                <c:pt idx="3218">
                  <c:v>0.17396413984198816</c:v>
                </c:pt>
                <c:pt idx="3219">
                  <c:v>0.15897569642071993</c:v>
                </c:pt>
                <c:pt idx="3220">
                  <c:v>0.14387158584704829</c:v>
                </c:pt>
                <c:pt idx="3221">
                  <c:v>0.12866180610437661</c:v>
                </c:pt>
                <c:pt idx="3222">
                  <c:v>0.11335692113453091</c:v>
                </c:pt>
                <c:pt idx="3223">
                  <c:v>9.7967688157242133E-2</c:v>
                </c:pt>
                <c:pt idx="3224">
                  <c:v>8.2503913980333771E-2</c:v>
                </c:pt>
                <c:pt idx="3225">
                  <c:v>6.6975476894958849E-2</c:v>
                </c:pt>
                <c:pt idx="3226">
                  <c:v>5.1392697347311098E-2</c:v>
                </c:pt>
                <c:pt idx="3227">
                  <c:v>3.5766342082857033E-2</c:v>
                </c:pt>
                <c:pt idx="3228">
                  <c:v>2.0107611722712238E-2</c:v>
                </c:pt>
                <c:pt idx="3229">
                  <c:v>4.4277519986168374E-3</c:v>
                </c:pt>
                <c:pt idx="3230">
                  <c:v>-1.1263100363738197E-2</c:v>
                </c:pt>
                <c:pt idx="3231">
                  <c:v>-2.6954900460564202E-2</c:v>
                </c:pt>
                <c:pt idx="3232">
                  <c:v>-4.2636962639959711E-2</c:v>
                </c:pt>
                <c:pt idx="3233">
                  <c:v>-5.8297631728942298E-2</c:v>
                </c:pt>
                <c:pt idx="3234">
                  <c:v>-7.392733343007199E-2</c:v>
                </c:pt>
                <c:pt idx="3235">
                  <c:v>-8.9515364377552087E-2</c:v>
                </c:pt>
                <c:pt idx="3236">
                  <c:v>-0.10505094863325025</c:v>
                </c:pt>
                <c:pt idx="3237">
                  <c:v>-0.12052352538903305</c:v>
                </c:pt>
                <c:pt idx="3238">
                  <c:v>-0.13592251683423867</c:v>
                </c:pt>
                <c:pt idx="3239">
                  <c:v>-0.15123759659747898</c:v>
                </c:pt>
                <c:pt idx="3240">
                  <c:v>-0.16645838124949233</c:v>
                </c:pt>
                <c:pt idx="3241">
                  <c:v>-0.18157439224164179</c:v>
                </c:pt>
                <c:pt idx="3242">
                  <c:v>-0.19657535310195393</c:v>
                </c:pt>
                <c:pt idx="3243">
                  <c:v>-0.21145120792757052</c:v>
                </c:pt>
                <c:pt idx="3244">
                  <c:v>-0.22619183746694224</c:v>
                </c:pt>
                <c:pt idx="3245">
                  <c:v>-0.24078708774640584</c:v>
                </c:pt>
                <c:pt idx="3246">
                  <c:v>-0.25522710171887319</c:v>
                </c:pt>
                <c:pt idx="3247">
                  <c:v>-0.26950207568170492</c:v>
                </c:pt>
                <c:pt idx="3248">
                  <c:v>-0.28360250833927658</c:v>
                </c:pt>
                <c:pt idx="3249">
                  <c:v>-0.29751895730366362</c:v>
                </c:pt>
                <c:pt idx="3250">
                  <c:v>-0.31124087448148968</c:v>
                </c:pt>
                <c:pt idx="3251">
                  <c:v>-0.32475990481714617</c:v>
                </c:pt>
                <c:pt idx="3252">
                  <c:v>-0.33806695378604101</c:v>
                </c:pt>
                <c:pt idx="3253">
                  <c:v>-0.35115238790862247</c:v>
                </c:pt>
                <c:pt idx="3254">
                  <c:v>-0.36400674100925062</c:v>
                </c:pt>
                <c:pt idx="3255">
                  <c:v>-0.37662183289036799</c:v>
                </c:pt>
                <c:pt idx="3256">
                  <c:v>-0.38898971447007152</c:v>
                </c:pt>
                <c:pt idx="3257">
                  <c:v>-0.40110225779634312</c:v>
                </c:pt>
                <c:pt idx="3258">
                  <c:v>-0.41295110798342788</c:v>
                </c:pt>
                <c:pt idx="3259">
                  <c:v>-0.42452764891856293</c:v>
                </c:pt>
                <c:pt idx="3260">
                  <c:v>-0.43582334431924297</c:v>
                </c:pt>
                <c:pt idx="3261">
                  <c:v>-0.44683084489177216</c:v>
                </c:pt>
                <c:pt idx="3262">
                  <c:v>-0.4575429265548745</c:v>
                </c:pt>
                <c:pt idx="3263">
                  <c:v>-0.46795207812699652</c:v>
                </c:pt>
                <c:pt idx="3264">
                  <c:v>-0.47805081638793429</c:v>
                </c:pt>
                <c:pt idx="3265">
                  <c:v>-0.48783277079219867</c:v>
                </c:pt>
                <c:pt idx="3266">
                  <c:v>-0.49729160339771111</c:v>
                </c:pt>
                <c:pt idx="3267">
                  <c:v>-0.50642058282673241</c:v>
                </c:pt>
                <c:pt idx="3268">
                  <c:v>-0.51521325144416275</c:v>
                </c:pt>
                <c:pt idx="3269">
                  <c:v>-0.5236648967470342</c:v>
                </c:pt>
                <c:pt idx="3270">
                  <c:v>-0.53176853741339103</c:v>
                </c:pt>
                <c:pt idx="3271">
                  <c:v>-0.53951804379782997</c:v>
                </c:pt>
                <c:pt idx="3272">
                  <c:v>-0.54690931393897535</c:v>
                </c:pt>
                <c:pt idx="3273">
                  <c:v>-0.55393626374712734</c:v>
                </c:pt>
                <c:pt idx="3274">
                  <c:v>-0.56059433382025659</c:v>
                </c:pt>
                <c:pt idx="3275">
                  <c:v>-0.56687945178458654</c:v>
                </c:pt>
                <c:pt idx="3276">
                  <c:v>-0.57278798624608229</c:v>
                </c:pt>
                <c:pt idx="3277">
                  <c:v>-0.57831485927270665</c:v>
                </c:pt>
                <c:pt idx="3278">
                  <c:v>-0.58345598620721562</c:v>
                </c:pt>
                <c:pt idx="3279">
                  <c:v>-0.58820906588460253</c:v>
                </c:pt>
                <c:pt idx="3280">
                  <c:v>-0.59256954529888439</c:v>
                </c:pt>
                <c:pt idx="3281">
                  <c:v>-0.59653447325716003</c:v>
                </c:pt>
                <c:pt idx="3282">
                  <c:v>-0.60010185045578435</c:v>
                </c:pt>
                <c:pt idx="3283">
                  <c:v>-0.60326837864072647</c:v>
                </c:pt>
                <c:pt idx="3284">
                  <c:v>-0.60603227453890118</c:v>
                </c:pt>
                <c:pt idx="3285">
                  <c:v>-0.60839184031999849</c:v>
                </c:pt>
                <c:pt idx="3286">
                  <c:v>-0.61034575296820215</c:v>
                </c:pt>
                <c:pt idx="3287">
                  <c:v>-0.61189228095199788</c:v>
                </c:pt>
                <c:pt idx="3288">
                  <c:v>-0.61303030078173049</c:v>
                </c:pt>
                <c:pt idx="3289">
                  <c:v>-0.61375928604455243</c:v>
                </c:pt>
                <c:pt idx="3290">
                  <c:v>-0.61407816453313568</c:v>
                </c:pt>
                <c:pt idx="3291">
                  <c:v>-0.61398633001426006</c:v>
                </c:pt>
                <c:pt idx="3292">
                  <c:v>-0.61348399288825894</c:v>
                </c:pt>
                <c:pt idx="3293">
                  <c:v>-0.6125721557870446</c:v>
                </c:pt>
                <c:pt idx="3294">
                  <c:v>-0.61125184356557449</c:v>
                </c:pt>
                <c:pt idx="3295">
                  <c:v>-0.60952253127121403</c:v>
                </c:pt>
                <c:pt idx="3296">
                  <c:v>-0.60738606317118504</c:v>
                </c:pt>
                <c:pt idx="3297">
                  <c:v>-0.60484416826188392</c:v>
                </c:pt>
                <c:pt idx="3298">
                  <c:v>-0.6018983522095751</c:v>
                </c:pt>
                <c:pt idx="3299">
                  <c:v>-0.59854981199535418</c:v>
                </c:pt>
                <c:pt idx="3300">
                  <c:v>-0.59480195554238358</c:v>
                </c:pt>
                <c:pt idx="3301">
                  <c:v>-0.59065676914307019</c:v>
                </c:pt>
                <c:pt idx="3302">
                  <c:v>-0.58611685453797679</c:v>
                </c:pt>
                <c:pt idx="3303">
                  <c:v>-0.58118467958868225</c:v>
                </c:pt>
                <c:pt idx="3304">
                  <c:v>-0.57586472634943475</c:v>
                </c:pt>
                <c:pt idx="3305">
                  <c:v>-0.57015984436512335</c:v>
                </c:pt>
                <c:pt idx="3306">
                  <c:v>-0.56407364289248396</c:v>
                </c:pt>
                <c:pt idx="3307">
                  <c:v>-0.55761049544736185</c:v>
                </c:pt>
                <c:pt idx="3308">
                  <c:v>-0.55077551468546226</c:v>
                </c:pt>
                <c:pt idx="3309">
                  <c:v>-0.54357191962724971</c:v>
                </c:pt>
                <c:pt idx="3310">
                  <c:v>-0.53600491759558255</c:v>
                </c:pt>
                <c:pt idx="3311">
                  <c:v>-0.52808031258461452</c:v>
                </c:pt>
                <c:pt idx="3312">
                  <c:v>-0.51980369637962531</c:v>
                </c:pt>
                <c:pt idx="3313">
                  <c:v>-0.51118035489008296</c:v>
                </c:pt>
                <c:pt idx="3314">
                  <c:v>-0.50221555463613243</c:v>
                </c:pt>
                <c:pt idx="3315">
                  <c:v>-0.49291560171021814</c:v>
                </c:pt>
                <c:pt idx="3316">
                  <c:v>-0.48328673943408451</c:v>
                </c:pt>
                <c:pt idx="3317">
                  <c:v>-0.47333506506659895</c:v>
                </c:pt>
                <c:pt idx="3318">
                  <c:v>-0.46306757374347107</c:v>
                </c:pt>
                <c:pt idx="3319">
                  <c:v>-0.45249140789623943</c:v>
                </c:pt>
                <c:pt idx="3320">
                  <c:v>-0.441614161184745</c:v>
                </c:pt>
                <c:pt idx="3321">
                  <c:v>-0.43044235098352124</c:v>
                </c:pt>
                <c:pt idx="3322">
                  <c:v>-0.41898424617257696</c:v>
                </c:pt>
                <c:pt idx="3323">
                  <c:v>-0.4072477184182749</c:v>
                </c:pt>
                <c:pt idx="3324">
                  <c:v>-0.39523938135955339</c:v>
                </c:pt>
                <c:pt idx="3325">
                  <c:v>-0.38296854607755421</c:v>
                </c:pt>
                <c:pt idx="3326">
                  <c:v>-0.37044328164360352</c:v>
                </c:pt>
                <c:pt idx="3327">
                  <c:v>-0.35767097666812275</c:v>
                </c:pt>
                <c:pt idx="3328">
                  <c:v>-0.34466086349183828</c:v>
                </c:pt>
                <c:pt idx="3329">
                  <c:v>-0.33142223314095448</c:v>
                </c:pt>
                <c:pt idx="3330">
                  <c:v>-0.31796435647121002</c:v>
                </c:pt>
                <c:pt idx="3331">
                  <c:v>-0.30429530219373857</c:v>
                </c:pt>
                <c:pt idx="3332">
                  <c:v>-0.29042551854622239</c:v>
                </c:pt>
                <c:pt idx="3333">
                  <c:v>-0.27636388150495023</c:v>
                </c:pt>
                <c:pt idx="3334">
                  <c:v>-0.26211861701746436</c:v>
                </c:pt>
                <c:pt idx="3335">
                  <c:v>-0.24770058795306299</c:v>
                </c:pt>
                <c:pt idx="3336">
                  <c:v>-0.23311934759283703</c:v>
                </c:pt>
                <c:pt idx="3337">
                  <c:v>-0.21838444973530449</c:v>
                </c:pt>
                <c:pt idx="3338">
                  <c:v>-0.20350616282693076</c:v>
                </c:pt>
                <c:pt idx="3339">
                  <c:v>-0.18849509860479821</c:v>
                </c:pt>
                <c:pt idx="3340">
                  <c:v>-0.17336106469828697</c:v>
                </c:pt>
                <c:pt idx="3341">
                  <c:v>-0.1581140781965116</c:v>
                </c:pt>
                <c:pt idx="3342">
                  <c:v>-0.14276472392718254</c:v>
                </c:pt>
                <c:pt idx="3343">
                  <c:v>-0.12732378176805464</c:v>
                </c:pt>
                <c:pt idx="3344">
                  <c:v>-0.11180108294864131</c:v>
                </c:pt>
                <c:pt idx="3345">
                  <c:v>-9.6206531936566766E-2</c:v>
                </c:pt>
                <c:pt idx="3346">
                  <c:v>-8.055047709998403E-2</c:v>
                </c:pt>
                <c:pt idx="3347">
                  <c:v>-6.484371484203795E-2</c:v>
                </c:pt>
                <c:pt idx="3348">
                  <c:v>-4.9097477167135799E-2</c:v>
                </c:pt>
                <c:pt idx="3349">
                  <c:v>-3.3323042905349022E-2</c:v>
                </c:pt>
                <c:pt idx="3350">
                  <c:v>-1.7530583584757474E-2</c:v>
                </c:pt>
                <c:pt idx="3351">
                  <c:v>-1.730180604227921E-3</c:v>
                </c:pt>
                <c:pt idx="3352">
                  <c:v>1.4067442208330949E-2</c:v>
                </c:pt>
                <c:pt idx="3353">
                  <c:v>2.9850589835188474E-2</c:v>
                </c:pt>
                <c:pt idx="3354">
                  <c:v>4.5609646477992941E-2</c:v>
                </c:pt>
                <c:pt idx="3355">
                  <c:v>6.1333865626833801E-2</c:v>
                </c:pt>
                <c:pt idx="3356">
                  <c:v>7.7012426569590911E-2</c:v>
                </c:pt>
                <c:pt idx="3357">
                  <c:v>9.2634722108049447E-2</c:v>
                </c:pt>
                <c:pt idx="3358">
                  <c:v>0.10819012643943832</c:v>
                </c:pt>
                <c:pt idx="3359">
                  <c:v>0.12366826361275858</c:v>
                </c:pt>
                <c:pt idx="3360">
                  <c:v>0.13905869904647777</c:v>
                </c:pt>
                <c:pt idx="3361">
                  <c:v>0.15435090148227396</c:v>
                </c:pt>
                <c:pt idx="3362">
                  <c:v>0.1695345401966426</c:v>
                </c:pt>
                <c:pt idx="3363">
                  <c:v>0.18459950350933174</c:v>
                </c:pt>
                <c:pt idx="3364">
                  <c:v>0.19953561488179933</c:v>
                </c:pt>
                <c:pt idx="3365">
                  <c:v>0.21433266156047681</c:v>
                </c:pt>
                <c:pt idx="3366">
                  <c:v>0.22898072624245958</c:v>
                </c:pt>
                <c:pt idx="3367">
                  <c:v>0.24346994351068041</c:v>
                </c:pt>
                <c:pt idx="3368">
                  <c:v>0.2577907489141838</c:v>
                </c:pt>
                <c:pt idx="3369">
                  <c:v>0.27193363548680949</c:v>
                </c:pt>
                <c:pt idx="3370">
                  <c:v>0.28588798915234459</c:v>
                </c:pt>
                <c:pt idx="3371">
                  <c:v>0.29964538748642028</c:v>
                </c:pt>
                <c:pt idx="3372">
                  <c:v>0.31319666722870199</c:v>
                </c:pt>
                <c:pt idx="3373">
                  <c:v>0.32653212481620736</c:v>
                </c:pt>
                <c:pt idx="3374">
                  <c:v>0.33964222266172561</c:v>
                </c:pt>
                <c:pt idx="3375">
                  <c:v>0.3525187078478757</c:v>
                </c:pt>
                <c:pt idx="3376">
                  <c:v>0.36515355728486615</c:v>
                </c:pt>
                <c:pt idx="3377">
                  <c:v>0.37753856774514721</c:v>
                </c:pt>
                <c:pt idx="3378">
                  <c:v>0.3896653078205482</c:v>
                </c:pt>
                <c:pt idx="3379">
                  <c:v>0.40152508365003869</c:v>
                </c:pt>
                <c:pt idx="3380">
                  <c:v>0.4131092799982336</c:v>
                </c:pt>
                <c:pt idx="3381">
                  <c:v>0.42441046743555211</c:v>
                </c:pt>
                <c:pt idx="3382">
                  <c:v>0.43542134058360177</c:v>
                </c:pt>
                <c:pt idx="3383">
                  <c:v>0.44613430582454416</c:v>
                </c:pt>
                <c:pt idx="3384">
                  <c:v>0.45654179638508452</c:v>
                </c:pt>
                <c:pt idx="3385">
                  <c:v>0.46663735707233933</c:v>
                </c:pt>
                <c:pt idx="3386">
                  <c:v>0.47641456422534889</c:v>
                </c:pt>
                <c:pt idx="3387">
                  <c:v>0.48586659969902368</c:v>
                </c:pt>
                <c:pt idx="3388">
                  <c:v>0.49498691806569195</c:v>
                </c:pt>
                <c:pt idx="3389">
                  <c:v>0.50377071802805573</c:v>
                </c:pt>
                <c:pt idx="3390">
                  <c:v>0.51221092849174343</c:v>
                </c:pt>
                <c:pt idx="3391">
                  <c:v>0.52030132908472559</c:v>
                </c:pt>
                <c:pt idx="3392">
                  <c:v>0.528037726188888</c:v>
                </c:pt>
                <c:pt idx="3393">
                  <c:v>0.53541394315193436</c:v>
                </c:pt>
                <c:pt idx="3394">
                  <c:v>0.54242532712784419</c:v>
                </c:pt>
                <c:pt idx="3395">
                  <c:v>0.54906771144209543</c:v>
                </c:pt>
                <c:pt idx="3396">
                  <c:v>0.55533736956797375</c:v>
                </c:pt>
                <c:pt idx="3397">
                  <c:v>0.56122912763378097</c:v>
                </c:pt>
                <c:pt idx="3398">
                  <c:v>0.56673880426081569</c:v>
                </c:pt>
                <c:pt idx="3399">
                  <c:v>0.57186400080607092</c:v>
                </c:pt>
                <c:pt idx="3400">
                  <c:v>0.57660006605447556</c:v>
                </c:pt>
                <c:pt idx="3401">
                  <c:v>0.5809439498985367</c:v>
                </c:pt>
                <c:pt idx="3402">
                  <c:v>0.58489355344024807</c:v>
                </c:pt>
                <c:pt idx="3403">
                  <c:v>0.58844547817726844</c:v>
                </c:pt>
                <c:pt idx="3404">
                  <c:v>0.59159783996023008</c:v>
                </c:pt>
                <c:pt idx="3405">
                  <c:v>0.59434883948065353</c:v>
                </c:pt>
                <c:pt idx="3406">
                  <c:v>0.59669705166884623</c:v>
                </c:pt>
                <c:pt idx="3407">
                  <c:v>0.59864064239001979</c:v>
                </c:pt>
                <c:pt idx="3408">
                  <c:v>0.60017838502819743</c:v>
                </c:pt>
                <c:pt idx="3409">
                  <c:v>0.60130964954769073</c:v>
                </c:pt>
                <c:pt idx="3410">
                  <c:v>0.60203325964831345</c:v>
                </c:pt>
                <c:pt idx="3411">
                  <c:v>0.60234850456062228</c:v>
                </c:pt>
                <c:pt idx="3412">
                  <c:v>0.6022554897320499</c:v>
                </c:pt>
                <c:pt idx="3413">
                  <c:v>0.60175511245171265</c:v>
                </c:pt>
                <c:pt idx="3414">
                  <c:v>0.6008482918686594</c:v>
                </c:pt>
                <c:pt idx="3415">
                  <c:v>0.59953439698810163</c:v>
                </c:pt>
                <c:pt idx="3416">
                  <c:v>0.59781516572576765</c:v>
                </c:pt>
                <c:pt idx="3417">
                  <c:v>0.5956922204441446</c:v>
                </c:pt>
                <c:pt idx="3418">
                  <c:v>0.59316695992015711</c:v>
                </c:pt>
                <c:pt idx="3419">
                  <c:v>0.59024047401707014</c:v>
                </c:pt>
                <c:pt idx="3420">
                  <c:v>0.58691606333876123</c:v>
                </c:pt>
                <c:pt idx="3421">
                  <c:v>0.58319560668387094</c:v>
                </c:pt>
                <c:pt idx="3422">
                  <c:v>0.57908159815173488</c:v>
                </c:pt>
                <c:pt idx="3423">
                  <c:v>0.57457639784223913</c:v>
                </c:pt>
                <c:pt idx="3424">
                  <c:v>0.56968437995443066</c:v>
                </c:pt>
                <c:pt idx="3425">
                  <c:v>0.5644082861114802</c:v>
                </c:pt>
                <c:pt idx="3426">
                  <c:v>0.55875161760882086</c:v>
                </c:pt>
                <c:pt idx="3427">
                  <c:v>0.55271863998829773</c:v>
                </c:pt>
                <c:pt idx="3428">
                  <c:v>0.54631435794579919</c:v>
                </c:pt>
                <c:pt idx="3429">
                  <c:v>0.5395418825829591</c:v>
                </c:pt>
                <c:pt idx="3430">
                  <c:v>0.53240631337156141</c:v>
                </c:pt>
                <c:pt idx="3431">
                  <c:v>0.52491334654914934</c:v>
                </c:pt>
                <c:pt idx="3432">
                  <c:v>0.5170684662654873</c:v>
                </c:pt>
                <c:pt idx="3433">
                  <c:v>0.5088768509421896</c:v>
                </c:pt>
                <c:pt idx="3434">
                  <c:v>0.50034365978569817</c:v>
                </c:pt>
                <c:pt idx="3435">
                  <c:v>0.49147509177530707</c:v>
                </c:pt>
                <c:pt idx="3436">
                  <c:v>0.48227728334646425</c:v>
                </c:pt>
                <c:pt idx="3437">
                  <c:v>0.47275622512480836</c:v>
                </c:pt>
                <c:pt idx="3438">
                  <c:v>0.46291880589199974</c:v>
                </c:pt>
                <c:pt idx="3439">
                  <c:v>0.45277206203068809</c:v>
                </c:pt>
                <c:pt idx="3440">
                  <c:v>0.4423234814828671</c:v>
                </c:pt>
                <c:pt idx="3441">
                  <c:v>0.43157947626204862</c:v>
                </c:pt>
                <c:pt idx="3442">
                  <c:v>0.42054821026958289</c:v>
                </c:pt>
                <c:pt idx="3443">
                  <c:v>0.40923745060114503</c:v>
                </c:pt>
                <c:pt idx="3444">
                  <c:v>0.39765370675819778</c:v>
                </c:pt>
                <c:pt idx="3445">
                  <c:v>0.38580618614287299</c:v>
                </c:pt>
                <c:pt idx="3446">
                  <c:v>0.37370285463098063</c:v>
                </c:pt>
                <c:pt idx="3447">
                  <c:v>0.36135099814579291</c:v>
                </c:pt>
                <c:pt idx="3448">
                  <c:v>0.34875974687398631</c:v>
                </c:pt>
                <c:pt idx="3449">
                  <c:v>0.33593829024534699</c:v>
                </c:pt>
                <c:pt idx="3450">
                  <c:v>0.32289579810119795</c:v>
                </c:pt>
                <c:pt idx="3451">
                  <c:v>0.3096402387444393</c:v>
                </c:pt>
                <c:pt idx="3452">
                  <c:v>0.29618196063470681</c:v>
                </c:pt>
                <c:pt idx="3453">
                  <c:v>0.28252974062421232</c:v>
                </c:pt>
                <c:pt idx="3454">
                  <c:v>0.26869170621400307</c:v>
                </c:pt>
                <c:pt idx="3455">
                  <c:v>0.25467862252784107</c:v>
                </c:pt>
                <c:pt idx="3456">
                  <c:v>0.24049994582543735</c:v>
                </c:pt>
                <c:pt idx="3457">
                  <c:v>0.22616513363103519</c:v>
                </c:pt>
                <c:pt idx="3458">
                  <c:v>0.21168435888667486</c:v>
                </c:pt>
                <c:pt idx="3459">
                  <c:v>0.19706813861738301</c:v>
                </c:pt>
                <c:pt idx="3460">
                  <c:v>0.18232618655511421</c:v>
                </c:pt>
                <c:pt idx="3461">
                  <c:v>0.16746842672826834</c:v>
                </c:pt>
                <c:pt idx="3462">
                  <c:v>0.15250535176230234</c:v>
                </c:pt>
                <c:pt idx="3463">
                  <c:v>0.13744765021275637</c:v>
                </c:pt>
                <c:pt idx="3464">
                  <c:v>0.12230506288827087</c:v>
                </c:pt>
                <c:pt idx="3465">
                  <c:v>0.1070874047579668</c:v>
                </c:pt>
                <c:pt idx="3466">
                  <c:v>9.1804935634627466E-2</c:v>
                </c:pt>
                <c:pt idx="3467">
                  <c:v>7.6468364329705579E-2</c:v>
                </c:pt>
                <c:pt idx="3468">
                  <c:v>6.1088836239793082E-2</c:v>
                </c:pt>
                <c:pt idx="3469">
                  <c:v>4.5677544590990424E-2</c:v>
                </c:pt>
                <c:pt idx="3470">
                  <c:v>3.0244576330958058E-2</c:v>
                </c:pt>
                <c:pt idx="3471">
                  <c:v>1.4799929321046188E-2</c:v>
                </c:pt>
                <c:pt idx="3472">
                  <c:v>-6.4575508631555434E-4</c:v>
                </c:pt>
                <c:pt idx="3473">
                  <c:v>-1.6080863268069394E-2</c:v>
                </c:pt>
                <c:pt idx="3474">
                  <c:v>-3.149585972117059E-2</c:v>
                </c:pt>
                <c:pt idx="3475">
                  <c:v>-4.6880077113485727E-2</c:v>
                </c:pt>
                <c:pt idx="3476">
                  <c:v>-6.2222772775234074E-2</c:v>
                </c:pt>
                <c:pt idx="3477">
                  <c:v>-7.7513416397501769E-2</c:v>
                </c:pt>
                <c:pt idx="3478">
                  <c:v>-9.274145789651736E-2</c:v>
                </c:pt>
                <c:pt idx="3479">
                  <c:v>-0.10789659585302751</c:v>
                </c:pt>
                <c:pt idx="3480">
                  <c:v>-0.12296846901334982</c:v>
                </c:pt>
                <c:pt idx="3481">
                  <c:v>-0.13794661822682455</c:v>
                </c:pt>
                <c:pt idx="3482">
                  <c:v>-0.15282078364142732</c:v>
                </c:pt>
                <c:pt idx="3483">
                  <c:v>-0.16758092319657938</c:v>
                </c:pt>
                <c:pt idx="3484">
                  <c:v>-0.1822169287062757</c:v>
                </c:pt>
                <c:pt idx="3485">
                  <c:v>-0.19671865448741321</c:v>
                </c:pt>
                <c:pt idx="3486">
                  <c:v>-0.21107624901079805</c:v>
                </c:pt>
                <c:pt idx="3487">
                  <c:v>-0.2252799113221032</c:v>
                </c:pt>
                <c:pt idx="3488">
                  <c:v>-0.23932014010818467</c:v>
                </c:pt>
                <c:pt idx="3489">
                  <c:v>-0.25318749020215531</c:v>
                </c:pt>
                <c:pt idx="3490">
                  <c:v>-0.26687140797537756</c:v>
                </c:pt>
                <c:pt idx="3491">
                  <c:v>-0.280363530086426</c:v>
                </c:pt>
                <c:pt idx="3492">
                  <c:v>-0.2936547509808104</c:v>
                </c:pt>
                <c:pt idx="3493">
                  <c:v>-0.30673542341213622</c:v>
                </c:pt>
                <c:pt idx="3494">
                  <c:v>-0.31959606470873181</c:v>
                </c:pt>
                <c:pt idx="3495">
                  <c:v>-0.33222847545632017</c:v>
                </c:pt>
                <c:pt idx="3496">
                  <c:v>-0.34462468464470314</c:v>
                </c:pt>
                <c:pt idx="3497">
                  <c:v>-0.35677653969176065</c:v>
                </c:pt>
                <c:pt idx="3498">
                  <c:v>-0.36867565839028205</c:v>
                </c:pt>
                <c:pt idx="3499">
                  <c:v>-0.38031339462579528</c:v>
                </c:pt>
                <c:pt idx="3500">
                  <c:v>-0.39168117944554792</c:v>
                </c:pt>
                <c:pt idx="3501">
                  <c:v>-0.40277162822947354</c:v>
                </c:pt>
                <c:pt idx="3502">
                  <c:v>-0.41357747892679969</c:v>
                </c:pt>
                <c:pt idx="3503">
                  <c:v>-0.42409117975703053</c:v>
                </c:pt>
                <c:pt idx="3504">
                  <c:v>-0.43430520428587033</c:v>
                </c:pt>
                <c:pt idx="3505">
                  <c:v>-0.44421313615349878</c:v>
                </c:pt>
                <c:pt idx="3506">
                  <c:v>-0.45380858901881238</c:v>
                </c:pt>
                <c:pt idx="3507">
                  <c:v>-0.4630847805365117</c:v>
                </c:pt>
                <c:pt idx="3508">
                  <c:v>-0.47203519955220358</c:v>
                </c:pt>
                <c:pt idx="3509">
                  <c:v>-0.4806550775092262</c:v>
                </c:pt>
                <c:pt idx="3510">
                  <c:v>-0.48893737451556263</c:v>
                </c:pt>
                <c:pt idx="3511">
                  <c:v>-0.49687589985792269</c:v>
                </c:pt>
                <c:pt idx="3512">
                  <c:v>-0.50446648802841965</c:v>
                </c:pt>
                <c:pt idx="3513">
                  <c:v>-0.51170298893196486</c:v>
                </c:pt>
                <c:pt idx="3514">
                  <c:v>-0.51858077472258857</c:v>
                </c:pt>
                <c:pt idx="3515">
                  <c:v>-0.52509570216495649</c:v>
                </c:pt>
                <c:pt idx="3516">
                  <c:v>-0.5312440666073226</c:v>
                </c:pt>
                <c:pt idx="3517">
                  <c:v>-0.53702071448582045</c:v>
                </c:pt>
                <c:pt idx="3518">
                  <c:v>-0.54242148315987748</c:v>
                </c:pt>
                <c:pt idx="3519">
                  <c:v>-0.54744399115278164</c:v>
                </c:pt>
                <c:pt idx="3520">
                  <c:v>-0.55208360284215363</c:v>
                </c:pt>
                <c:pt idx="3521">
                  <c:v>-0.55633728213823508</c:v>
                </c:pt>
                <c:pt idx="3522">
                  <c:v>-0.56020294258481229</c:v>
                </c:pt>
                <c:pt idx="3523">
                  <c:v>-0.56367719654484594</c:v>
                </c:pt>
                <c:pt idx="3524">
                  <c:v>-0.56675816915756327</c:v>
                </c:pt>
                <c:pt idx="3525">
                  <c:v>-0.56944406882662602</c:v>
                </c:pt>
                <c:pt idx="3526">
                  <c:v>-0.57173347661857765</c:v>
                </c:pt>
                <c:pt idx="3527">
                  <c:v>-0.57362456296000808</c:v>
                </c:pt>
                <c:pt idx="3528">
                  <c:v>-0.57511610422280091</c:v>
                </c:pt>
                <c:pt idx="3529">
                  <c:v>-0.57620747178739484</c:v>
                </c:pt>
                <c:pt idx="3530">
                  <c:v>-0.57689748920016337</c:v>
                </c:pt>
                <c:pt idx="3531">
                  <c:v>-0.57718544397119065</c:v>
                </c:pt>
                <c:pt idx="3532">
                  <c:v>-0.57707143826334639</c:v>
                </c:pt>
                <c:pt idx="3533">
                  <c:v>-0.57655636452040471</c:v>
                </c:pt>
                <c:pt idx="3534">
                  <c:v>-0.57564113548897988</c:v>
                </c:pt>
                <c:pt idx="3535">
                  <c:v>-0.57432511221885318</c:v>
                </c:pt>
                <c:pt idx="3536">
                  <c:v>-0.57261002312177567</c:v>
                </c:pt>
                <c:pt idx="3537">
                  <c:v>-0.57049747951255514</c:v>
                </c:pt>
                <c:pt idx="3538">
                  <c:v>-0.56798886758192557</c:v>
                </c:pt>
                <c:pt idx="3539">
                  <c:v>-0.56508526307408447</c:v>
                </c:pt>
                <c:pt idx="3540">
                  <c:v>-0.56178995094685336</c:v>
                </c:pt>
                <c:pt idx="3541">
                  <c:v>-0.55810479283223191</c:v>
                </c:pt>
                <c:pt idx="3542">
                  <c:v>-0.554032264148969</c:v>
                </c:pt>
                <c:pt idx="3543">
                  <c:v>-0.54957470480951476</c:v>
                </c:pt>
                <c:pt idx="3544">
                  <c:v>-0.54473646732604186</c:v>
                </c:pt>
                <c:pt idx="3545">
                  <c:v>-0.53952027014320947</c:v>
                </c:pt>
                <c:pt idx="3546">
                  <c:v>-0.53392958989442418</c:v>
                </c:pt>
                <c:pt idx="3547">
                  <c:v>-0.52796866598451031</c:v>
                </c:pt>
                <c:pt idx="3548">
                  <c:v>-0.52164247550619203</c:v>
                </c:pt>
                <c:pt idx="3549">
                  <c:v>-0.51495410050099288</c:v>
                </c:pt>
                <c:pt idx="3550">
                  <c:v>-0.50790860993319831</c:v>
                </c:pt>
                <c:pt idx="3551">
                  <c:v>-0.5005116680953654</c:v>
                </c:pt>
                <c:pt idx="3552">
                  <c:v>-0.49276872576500724</c:v>
                </c:pt>
                <c:pt idx="3553">
                  <c:v>-0.48468492657482176</c:v>
                </c:pt>
                <c:pt idx="3554">
                  <c:v>-0.47626539353655789</c:v>
                </c:pt>
                <c:pt idx="3555">
                  <c:v>-0.46751628804030509</c:v>
                </c:pt>
                <c:pt idx="3556">
                  <c:v>-0.45844370754934738</c:v>
                </c:pt>
                <c:pt idx="3557">
                  <c:v>-0.44905360234611363</c:v>
                </c:pt>
                <c:pt idx="3558">
                  <c:v>-0.43935281951022709</c:v>
                </c:pt>
                <c:pt idx="3559">
                  <c:v>-0.42934835237600327</c:v>
                </c:pt>
                <c:pt idx="3560">
                  <c:v>-0.41904764450366661</c:v>
                </c:pt>
                <c:pt idx="3561">
                  <c:v>-0.40845706220466871</c:v>
                </c:pt>
                <c:pt idx="3562">
                  <c:v>-0.39758472237151943</c:v>
                </c:pt>
                <c:pt idx="3563">
                  <c:v>-0.38643834379800551</c:v>
                </c:pt>
                <c:pt idx="3564">
                  <c:v>-0.37502438640474706</c:v>
                </c:pt>
                <c:pt idx="3565">
                  <c:v>-0.36335200674844581</c:v>
                </c:pt>
                <c:pt idx="3566">
                  <c:v>-0.35142911860956216</c:v>
                </c:pt>
                <c:pt idx="3567">
                  <c:v>-0.33926295458103772</c:v>
                </c:pt>
                <c:pt idx="3568">
                  <c:v>-0.32686259029945985</c:v>
                </c:pt>
                <c:pt idx="3569">
                  <c:v>-0.31423715944030417</c:v>
                </c:pt>
                <c:pt idx="3570">
                  <c:v>-0.30139577490212044</c:v>
                </c:pt>
                <c:pt idx="3571">
                  <c:v>-0.28834634687265109</c:v>
                </c:pt>
                <c:pt idx="3572">
                  <c:v>-0.275099164540278</c:v>
                </c:pt>
                <c:pt idx="3573">
                  <c:v>-0.26166294434646742</c:v>
                </c:pt>
                <c:pt idx="3574">
                  <c:v>-0.24804575225888997</c:v>
                </c:pt>
                <c:pt idx="3575">
                  <c:v>-0.23425829076234334</c:v>
                </c:pt>
                <c:pt idx="3576">
                  <c:v>-0.22030995238934389</c:v>
                </c:pt>
                <c:pt idx="3577">
                  <c:v>-0.20621012986632045</c:v>
                </c:pt>
                <c:pt idx="3578">
                  <c:v>-0.1919689302846429</c:v>
                </c:pt>
                <c:pt idx="3579">
                  <c:v>-0.17759680378392259</c:v>
                </c:pt>
                <c:pt idx="3580">
                  <c:v>-0.16310339619419237</c:v>
                </c:pt>
                <c:pt idx="3581">
                  <c:v>-0.14849856264394432</c:v>
                </c:pt>
                <c:pt idx="3582">
                  <c:v>-0.1337927258794713</c:v>
                </c:pt>
                <c:pt idx="3583">
                  <c:v>-0.11899650361682154</c:v>
                </c:pt>
                <c:pt idx="3584">
                  <c:v>-0.10411956488396039</c:v>
                </c:pt>
                <c:pt idx="3585">
                  <c:v>-8.9171651947499542E-2</c:v>
                </c:pt>
                <c:pt idx="3586">
                  <c:v>-7.4162951015438308E-2</c:v>
                </c:pt>
                <c:pt idx="3587">
                  <c:v>-5.9104096411872059E-2</c:v>
                </c:pt>
                <c:pt idx="3588">
                  <c:v>-4.4006158183460542E-2</c:v>
                </c:pt>
                <c:pt idx="3589">
                  <c:v>-2.8880253363833028E-2</c:v>
                </c:pt>
                <c:pt idx="3590">
                  <c:v>-1.3736391885965113E-2</c:v>
                </c:pt>
                <c:pt idx="3591">
                  <c:v>1.415506205228877E-3</c:v>
                </c:pt>
                <c:pt idx="3592">
                  <c:v>1.6564878154897409E-2</c:v>
                </c:pt>
                <c:pt idx="3593">
                  <c:v>3.1700189697886461E-2</c:v>
                </c:pt>
                <c:pt idx="3594">
                  <c:v>4.681198542848812E-2</c:v>
                </c:pt>
                <c:pt idx="3595">
                  <c:v>6.1889678830191121E-2</c:v>
                </c:pt>
                <c:pt idx="3596">
                  <c:v>7.6922608745902427E-2</c:v>
                </c:pt>
                <c:pt idx="3597">
                  <c:v>9.1900327055107922E-2</c:v>
                </c:pt>
                <c:pt idx="3598">
                  <c:v>0.10681236651659273</c:v>
                </c:pt>
                <c:pt idx="3599">
                  <c:v>0.12164850918621735</c:v>
                </c:pt>
                <c:pt idx="3600">
                  <c:v>0.13639847789617607</c:v>
                </c:pt>
                <c:pt idx="3601">
                  <c:v>0.15105189817058481</c:v>
                </c:pt>
                <c:pt idx="3602">
                  <c:v>0.16559859539910551</c:v>
                </c:pt>
                <c:pt idx="3603">
                  <c:v>0.1800286133076402</c:v>
                </c:pt>
                <c:pt idx="3604">
                  <c:v>0.19433193001928925</c:v>
                </c:pt>
                <c:pt idx="3605">
                  <c:v>0.20849848666036125</c:v>
                </c:pt>
                <c:pt idx="3606">
                  <c:v>0.22251851898901934</c:v>
                </c:pt>
                <c:pt idx="3607">
                  <c:v>0.2363823137937677</c:v>
                </c:pt>
                <c:pt idx="3608">
                  <c:v>0.25008045793721373</c:v>
                </c:pt>
                <c:pt idx="3609">
                  <c:v>0.2636035948385656</c:v>
                </c:pt>
                <c:pt idx="3610">
                  <c:v>0.27694125984289991</c:v>
                </c:pt>
                <c:pt idx="3611">
                  <c:v>0.29008517894742053</c:v>
                </c:pt>
                <c:pt idx="3612">
                  <c:v>0.30302633627837999</c:v>
                </c:pt>
                <c:pt idx="3613">
                  <c:v>0.31575517458937657</c:v>
                </c:pt>
                <c:pt idx="3614">
                  <c:v>0.32826230150513758</c:v>
                </c:pt>
                <c:pt idx="3615">
                  <c:v>0.34053960818123935</c:v>
                </c:pt>
                <c:pt idx="3616">
                  <c:v>0.35257921442784063</c:v>
                </c:pt>
                <c:pt idx="3617">
                  <c:v>0.36437305871071474</c:v>
                </c:pt>
                <c:pt idx="3618">
                  <c:v>0.37591285007508241</c:v>
                </c:pt>
                <c:pt idx="3619">
                  <c:v>0.38719003384040734</c:v>
                </c:pt>
                <c:pt idx="3620">
                  <c:v>0.39819613264638659</c:v>
                </c:pt>
                <c:pt idx="3621">
                  <c:v>0.40892385360087335</c:v>
                </c:pt>
                <c:pt idx="3622">
                  <c:v>0.41936602649346472</c:v>
                </c:pt>
                <c:pt idx="3623">
                  <c:v>0.42951519147348594</c:v>
                </c:pt>
                <c:pt idx="3624">
                  <c:v>0.43936391410290437</c:v>
                </c:pt>
                <c:pt idx="3625">
                  <c:v>0.44890587006162996</c:v>
                </c:pt>
                <c:pt idx="3626">
                  <c:v>0.45813476506881057</c:v>
                </c:pt>
                <c:pt idx="3627">
                  <c:v>0.4670439088370012</c:v>
                </c:pt>
                <c:pt idx="3628">
                  <c:v>0.47562688224436384</c:v>
                </c:pt>
                <c:pt idx="3629">
                  <c:v>0.48387900871869227</c:v>
                </c:pt>
                <c:pt idx="3630">
                  <c:v>0.49179334028149146</c:v>
                </c:pt>
                <c:pt idx="3631">
                  <c:v>0.49936377803935617</c:v>
                </c:pt>
                <c:pt idx="3632">
                  <c:v>0.50658624818794673</c:v>
                </c:pt>
                <c:pt idx="3633">
                  <c:v>0.51345469219678508</c:v>
                </c:pt>
                <c:pt idx="3634">
                  <c:v>0.5199645736230375</c:v>
                </c:pt>
                <c:pt idx="3635">
                  <c:v>0.52611184045054626</c:v>
                </c:pt>
                <c:pt idx="3636">
                  <c:v>0.53189287904042715</c:v>
                </c:pt>
                <c:pt idx="3637">
                  <c:v>0.53730262661303341</c:v>
                </c:pt>
                <c:pt idx="3638">
                  <c:v>0.54233701106118926</c:v>
                </c:pt>
                <c:pt idx="3639">
                  <c:v>0.54699374116863897</c:v>
                </c:pt>
                <c:pt idx="3640">
                  <c:v>0.55126827127852418</c:v>
                </c:pt>
                <c:pt idx="3641">
                  <c:v>0.55515765494976577</c:v>
                </c:pt>
                <c:pt idx="3642">
                  <c:v>0.5586598950362176</c:v>
                </c:pt>
                <c:pt idx="3643">
                  <c:v>0.56177169285062356</c:v>
                </c:pt>
                <c:pt idx="3644">
                  <c:v>0.5644912621001934</c:v>
                </c:pt>
                <c:pt idx="3645">
                  <c:v>0.5668168993533238</c:v>
                </c:pt>
                <c:pt idx="3646">
                  <c:v>0.56874727341681464</c:v>
                </c:pt>
                <c:pt idx="3647">
                  <c:v>0.57028064201187278</c:v>
                </c:pt>
                <c:pt idx="3648">
                  <c:v>0.57141586833836921</c:v>
                </c:pt>
                <c:pt idx="3649">
                  <c:v>0.5721524101172798</c:v>
                </c:pt>
                <c:pt idx="3650">
                  <c:v>0.57248917672735</c:v>
                </c:pt>
                <c:pt idx="3651">
                  <c:v>0.57242554098238119</c:v>
                </c:pt>
                <c:pt idx="3652">
                  <c:v>0.57196168979990125</c:v>
                </c:pt>
                <c:pt idx="3653">
                  <c:v>0.57109859980913069</c:v>
                </c:pt>
                <c:pt idx="3654">
                  <c:v>0.56983726735285234</c:v>
                </c:pt>
                <c:pt idx="3655">
                  <c:v>0.56817713646796286</c:v>
                </c:pt>
                <c:pt idx="3656">
                  <c:v>0.56612001792454636</c:v>
                </c:pt>
                <c:pt idx="3657">
                  <c:v>0.56366760474753597</c:v>
                </c:pt>
                <c:pt idx="3658">
                  <c:v>0.56082136417029294</c:v>
                </c:pt>
                <c:pt idx="3659">
                  <c:v>0.55758245229305892</c:v>
                </c:pt>
                <c:pt idx="3660">
                  <c:v>0.55395423372425434</c:v>
                </c:pt>
                <c:pt idx="3661">
                  <c:v>0.54993864902232581</c:v>
                </c:pt>
                <c:pt idx="3662">
                  <c:v>0.54553825178988058</c:v>
                </c:pt>
                <c:pt idx="3663">
                  <c:v>0.54075545936237901</c:v>
                </c:pt>
                <c:pt idx="3664">
                  <c:v>0.53559470089611982</c:v>
                </c:pt>
                <c:pt idx="3665">
                  <c:v>0.53005877068320084</c:v>
                </c:pt>
                <c:pt idx="3666">
                  <c:v>0.5241512203901878</c:v>
                </c:pt>
                <c:pt idx="3667">
                  <c:v>0.51787636362344891</c:v>
                </c:pt>
                <c:pt idx="3668">
                  <c:v>0.51123925082849142</c:v>
                </c:pt>
                <c:pt idx="3669">
                  <c:v>0.50424303653401181</c:v>
                </c:pt>
                <c:pt idx="3670">
                  <c:v>0.49689286130919624</c:v>
                </c:pt>
                <c:pt idx="3671">
                  <c:v>0.48919446015285378</c:v>
                </c:pt>
                <c:pt idx="3672">
                  <c:v>0.48115335363395301</c:v>
                </c:pt>
                <c:pt idx="3673">
                  <c:v>0.47277475424595494</c:v>
                </c:pt>
                <c:pt idx="3674">
                  <c:v>0.46406385291506286</c:v>
                </c:pt>
                <c:pt idx="3675">
                  <c:v>0.455026877984124</c:v>
                </c:pt>
                <c:pt idx="3676">
                  <c:v>0.44566999289238657</c:v>
                </c:pt>
                <c:pt idx="3677">
                  <c:v>0.43599921290660076</c:v>
                </c:pt>
                <c:pt idx="3678">
                  <c:v>0.42602144908450029</c:v>
                </c:pt>
                <c:pt idx="3679">
                  <c:v>0.41574375771800554</c:v>
                </c:pt>
                <c:pt idx="3680">
                  <c:v>0.40517364429041164</c:v>
                </c:pt>
                <c:pt idx="3681">
                  <c:v>0.39431753598797709</c:v>
                </c:pt>
                <c:pt idx="3682">
                  <c:v>0.38318360951628622</c:v>
                </c:pt>
                <c:pt idx="3683">
                  <c:v>0.37177964240727474</c:v>
                </c:pt>
                <c:pt idx="3684">
                  <c:v>0.36011215223196147</c:v>
                </c:pt>
                <c:pt idx="3685">
                  <c:v>0.34819035209703891</c:v>
                </c:pt>
                <c:pt idx="3686">
                  <c:v>0.3360222112202701</c:v>
                </c:pt>
                <c:pt idx="3687">
                  <c:v>0.32361501650721974</c:v>
                </c:pt>
                <c:pt idx="3688">
                  <c:v>0.31097789677070881</c:v>
                </c:pt>
                <c:pt idx="3689">
                  <c:v>0.2981200377146408</c:v>
                </c:pt>
                <c:pt idx="3690">
                  <c:v>0.28505060310709224</c:v>
                </c:pt>
                <c:pt idx="3691">
                  <c:v>0.27177755283563654</c:v>
                </c:pt>
                <c:pt idx="3692">
                  <c:v>0.25831122460832046</c:v>
                </c:pt>
                <c:pt idx="3693">
                  <c:v>0.24466038219590697</c:v>
                </c:pt>
                <c:pt idx="3694">
                  <c:v>0.2308331376951307</c:v>
                </c:pt>
                <c:pt idx="3695">
                  <c:v>0.21684023851009218</c:v>
                </c:pt>
                <c:pt idx="3696">
                  <c:v>0.20269112087360608</c:v>
                </c:pt>
                <c:pt idx="3697">
                  <c:v>0.18839521998446712</c:v>
                </c:pt>
                <c:pt idx="3698">
                  <c:v>0.1739626841698981</c:v>
                </c:pt>
                <c:pt idx="3699">
                  <c:v>0.15940400356055773</c:v>
                </c:pt>
                <c:pt idx="3700">
                  <c:v>0.14472886272478319</c:v>
                </c:pt>
                <c:pt idx="3701">
                  <c:v>0.1299471542689894</c:v>
                </c:pt>
                <c:pt idx="3702">
                  <c:v>0.11506933714970023</c:v>
                </c:pt>
                <c:pt idx="3703">
                  <c:v>0.10010606401855419</c:v>
                </c:pt>
                <c:pt idx="3704">
                  <c:v>8.5067037557777836E-2</c:v>
                </c:pt>
                <c:pt idx="3705">
                  <c:v>6.9962032400628565E-2</c:v>
                </c:pt>
                <c:pt idx="3706">
                  <c:v>5.4801265828132564E-2</c:v>
                </c:pt>
                <c:pt idx="3707">
                  <c:v>3.9595401938136078E-2</c:v>
                </c:pt>
                <c:pt idx="3708">
                  <c:v>2.4355539246432634E-2</c:v>
                </c:pt>
                <c:pt idx="3709">
                  <c:v>9.0928219462231702E-3</c:v>
                </c:pt>
                <c:pt idx="3710">
                  <c:v>-6.1827141842306071E-3</c:v>
                </c:pt>
                <c:pt idx="3711">
                  <c:v>-2.1461124573291804E-2</c:v>
                </c:pt>
                <c:pt idx="3712">
                  <c:v>-3.6731823261970338E-2</c:v>
                </c:pt>
                <c:pt idx="3713">
                  <c:v>-5.1983254107196647E-2</c:v>
                </c:pt>
                <c:pt idx="3714">
                  <c:v>-6.7205941154882765E-2</c:v>
                </c:pt>
                <c:pt idx="3715">
                  <c:v>-8.2389278672680102E-2</c:v>
                </c:pt>
                <c:pt idx="3716">
                  <c:v>-9.7522587622842952E-2</c:v>
                </c:pt>
                <c:pt idx="3717">
                  <c:v>-0.11259540334168296</c:v>
                </c:pt>
                <c:pt idx="3718">
                  <c:v>-0.12759724338429193</c:v>
                </c:pt>
                <c:pt idx="3719">
                  <c:v>-0.14251787594393317</c:v>
                </c:pt>
                <c:pt idx="3720">
                  <c:v>-0.15734701133262674</c:v>
                </c:pt>
                <c:pt idx="3721">
                  <c:v>-0.17207426389768182</c:v>
                </c:pt>
                <c:pt idx="3722">
                  <c:v>-0.18668944919598077</c:v>
                </c:pt>
                <c:pt idx="3723">
                  <c:v>-0.20118260246493669</c:v>
                </c:pt>
                <c:pt idx="3724">
                  <c:v>-0.21554369468344547</c:v>
                </c:pt>
                <c:pt idx="3725">
                  <c:v>-0.22976266117750829</c:v>
                </c:pt>
                <c:pt idx="3726">
                  <c:v>-0.24382973324817681</c:v>
                </c:pt>
                <c:pt idx="3727">
                  <c:v>-0.25773519456899358</c:v>
                </c:pt>
                <c:pt idx="3728">
                  <c:v>-0.27146963022840953</c:v>
                </c:pt>
                <c:pt idx="3729">
                  <c:v>-0.28502368321054167</c:v>
                </c:pt>
                <c:pt idx="3730">
                  <c:v>-0.29838688976244071</c:v>
                </c:pt>
                <c:pt idx="3731">
                  <c:v>-0.31155097811798066</c:v>
                </c:pt>
                <c:pt idx="3732">
                  <c:v>-0.32450693597208424</c:v>
                </c:pt>
                <c:pt idx="3733">
                  <c:v>-0.33724521097602533</c:v>
                </c:pt>
                <c:pt idx="3734">
                  <c:v>-0.34975641697784271</c:v>
                </c:pt>
                <c:pt idx="3735">
                  <c:v>-0.36203245267841683</c:v>
                </c:pt>
                <c:pt idx="3736">
                  <c:v>-0.3740654467511999</c:v>
                </c:pt>
                <c:pt idx="3737">
                  <c:v>-0.38584734783896274</c:v>
                </c:pt>
                <c:pt idx="3738">
                  <c:v>-0.39736987647296457</c:v>
                </c:pt>
                <c:pt idx="3739">
                  <c:v>-0.40862449076283536</c:v>
                </c:pt>
                <c:pt idx="3740">
                  <c:v>-0.41960272743728172</c:v>
                </c:pt>
                <c:pt idx="3741">
                  <c:v>-0.43029730898643909</c:v>
                </c:pt>
                <c:pt idx="3742">
                  <c:v>-0.44070108186957008</c:v>
                </c:pt>
                <c:pt idx="3743">
                  <c:v>-0.4508066041868416</c:v>
                </c:pt>
                <c:pt idx="3744">
                  <c:v>-0.46060646072574274</c:v>
                </c:pt>
                <c:pt idx="3745">
                  <c:v>-0.47009434765955077</c:v>
                </c:pt>
                <c:pt idx="3746">
                  <c:v>-0.47926399246152085</c:v>
                </c:pt>
                <c:pt idx="3747">
                  <c:v>-0.48810872785163023</c:v>
                </c:pt>
                <c:pt idx="3748">
                  <c:v>-0.49662215896105055</c:v>
                </c:pt>
                <c:pt idx="3749">
                  <c:v>-0.50479963470815647</c:v>
                </c:pt>
                <c:pt idx="3750">
                  <c:v>-0.51263423383428974</c:v>
                </c:pt>
                <c:pt idx="3751">
                  <c:v>-0.52011988538653675</c:v>
                </c:pt>
                <c:pt idx="3752">
                  <c:v>-0.52725254471279959</c:v>
                </c:pt>
                <c:pt idx="3753">
                  <c:v>-0.53402618363741872</c:v>
                </c:pt>
                <c:pt idx="3754">
                  <c:v>-0.54043629726547027</c:v>
                </c:pt>
                <c:pt idx="3755">
                  <c:v>-0.54647886631207376</c:v>
                </c:pt>
                <c:pt idx="3756">
                  <c:v>-0.55215031104294077</c:v>
                </c:pt>
                <c:pt idx="3757">
                  <c:v>-0.55744560374604646</c:v>
                </c:pt>
                <c:pt idx="3758">
                  <c:v>-0.56236070853428355</c:v>
                </c:pt>
                <c:pt idx="3759">
                  <c:v>-0.56689337155306907</c:v>
                </c:pt>
                <c:pt idx="3760">
                  <c:v>-0.57103908563769457</c:v>
                </c:pt>
                <c:pt idx="3761">
                  <c:v>-0.57479494395835917</c:v>
                </c:pt>
                <c:pt idx="3762">
                  <c:v>-0.57815899008767202</c:v>
                </c:pt>
                <c:pt idx="3763">
                  <c:v>-0.58112796715271009</c:v>
                </c:pt>
                <c:pt idx="3764">
                  <c:v>-0.5837001317584587</c:v>
                </c:pt>
                <c:pt idx="3765">
                  <c:v>-0.58587382444214231</c:v>
                </c:pt>
                <c:pt idx="3766">
                  <c:v>-0.58764775903778954</c:v>
                </c:pt>
                <c:pt idx="3767">
                  <c:v>-0.58902023933933645</c:v>
                </c:pt>
                <c:pt idx="3768">
                  <c:v>-0.58999017565181233</c:v>
                </c:pt>
                <c:pt idx="3769">
                  <c:v>-0.59055707382034983</c:v>
                </c:pt>
                <c:pt idx="3770">
                  <c:v>-0.59071989235331179</c:v>
                </c:pt>
                <c:pt idx="3771">
                  <c:v>-0.59047805418574184</c:v>
                </c:pt>
                <c:pt idx="3772">
                  <c:v>-0.58983179733398505</c:v>
                </c:pt>
                <c:pt idx="3773">
                  <c:v>-0.58878215048936788</c:v>
                </c:pt>
                <c:pt idx="3774">
                  <c:v>-0.58733016300564611</c:v>
                </c:pt>
                <c:pt idx="3775">
                  <c:v>-0.58547533286479791</c:v>
                </c:pt>
                <c:pt idx="3776">
                  <c:v>-0.58321952570124158</c:v>
                </c:pt>
                <c:pt idx="3777">
                  <c:v>-0.58056449030834523</c:v>
                </c:pt>
                <c:pt idx="3778">
                  <c:v>-0.57751175057673865</c:v>
                </c:pt>
                <c:pt idx="3779">
                  <c:v>-0.57406252013723358</c:v>
                </c:pt>
                <c:pt idx="3780">
                  <c:v>-0.57022022198643807</c:v>
                </c:pt>
                <c:pt idx="3781">
                  <c:v>-0.56598685591270659</c:v>
                </c:pt>
                <c:pt idx="3782">
                  <c:v>-0.56136503557421547</c:v>
                </c:pt>
                <c:pt idx="3783">
                  <c:v>-0.55635723917139979</c:v>
                </c:pt>
                <c:pt idx="3784">
                  <c:v>-0.55096795751852234</c:v>
                </c:pt>
                <c:pt idx="3785">
                  <c:v>-0.54520004734202121</c:v>
                </c:pt>
                <c:pt idx="3786">
                  <c:v>-0.53905712350244206</c:v>
                </c:pt>
                <c:pt idx="3787">
                  <c:v>-0.53254356354282295</c:v>
                </c:pt>
                <c:pt idx="3788">
                  <c:v>-0.52566448257097165</c:v>
                </c:pt>
                <c:pt idx="3789">
                  <c:v>-0.5184231004862675</c:v>
                </c:pt>
                <c:pt idx="3790">
                  <c:v>-0.51082462391958194</c:v>
                </c:pt>
                <c:pt idx="3791">
                  <c:v>-0.50287485460487769</c:v>
                </c:pt>
                <c:pt idx="3792">
                  <c:v>-0.49457938050210198</c:v>
                </c:pt>
                <c:pt idx="3793">
                  <c:v>-0.48594348213369237</c:v>
                </c:pt>
                <c:pt idx="3794">
                  <c:v>-0.47697241907489962</c:v>
                </c:pt>
                <c:pt idx="3795">
                  <c:v>-0.4676724889196463</c:v>
                </c:pt>
                <c:pt idx="3796">
                  <c:v>-0.45804992494209268</c:v>
                </c:pt>
                <c:pt idx="3797">
                  <c:v>-0.4481108128094517</c:v>
                </c:pt>
                <c:pt idx="3798">
                  <c:v>-0.43786213452705136</c:v>
                </c:pt>
                <c:pt idx="3799">
                  <c:v>-0.42731101786304682</c:v>
                </c:pt>
                <c:pt idx="3800">
                  <c:v>-0.41646504028697873</c:v>
                </c:pt>
                <c:pt idx="3801">
                  <c:v>-0.40533070146265204</c:v>
                </c:pt>
                <c:pt idx="3802">
                  <c:v>-0.39391625104570166</c:v>
                </c:pt>
                <c:pt idx="3803">
                  <c:v>-0.38222953997173759</c:v>
                </c:pt>
                <c:pt idx="3804">
                  <c:v>-0.37027715965005337</c:v>
                </c:pt>
                <c:pt idx="3805">
                  <c:v>-0.35806839744124525</c:v>
                </c:pt>
                <c:pt idx="3806">
                  <c:v>-0.34561129721342054</c:v>
                </c:pt>
                <c:pt idx="3807">
                  <c:v>-0.33291322089976005</c:v>
                </c:pt>
                <c:pt idx="3808">
                  <c:v>-0.31998337269872357</c:v>
                </c:pt>
                <c:pt idx="3809">
                  <c:v>-0.30683101403853869</c:v>
                </c:pt>
                <c:pt idx="3810">
                  <c:v>-0.29346538473096978</c:v>
                </c:pt>
                <c:pt idx="3811">
                  <c:v>-0.27989452100718104</c:v>
                </c:pt>
                <c:pt idx="3812">
                  <c:v>-0.26612883719926972</c:v>
                </c:pt>
                <c:pt idx="3813">
                  <c:v>-0.25217717396302181</c:v>
                </c:pt>
                <c:pt idx="3814">
                  <c:v>-0.23804772052162695</c:v>
                </c:pt>
                <c:pt idx="3815">
                  <c:v>-0.22375130162752174</c:v>
                </c:pt>
                <c:pt idx="3816">
                  <c:v>-0.20929743106413778</c:v>
                </c:pt>
                <c:pt idx="3817">
                  <c:v>-0.19469562176357694</c:v>
                </c:pt>
                <c:pt idx="3818">
                  <c:v>-0.17995609994944761</c:v>
                </c:pt>
                <c:pt idx="3819">
                  <c:v>-0.16508943379223459</c:v>
                </c:pt>
                <c:pt idx="3820">
                  <c:v>-0.15010538602391063</c:v>
                </c:pt>
                <c:pt idx="3821">
                  <c:v>-0.13501392751872038</c:v>
                </c:pt>
                <c:pt idx="3822">
                  <c:v>-0.1198255955855823</c:v>
                </c:pt>
                <c:pt idx="3823">
                  <c:v>-0.1045511212934674</c:v>
                </c:pt>
                <c:pt idx="3824">
                  <c:v>-8.9200285787283326E-2</c:v>
                </c:pt>
                <c:pt idx="3825">
                  <c:v>-7.3782942188746314E-2</c:v>
                </c:pt>
                <c:pt idx="3826">
                  <c:v>-5.8309386273549021E-2</c:v>
                </c:pt>
                <c:pt idx="3827">
                  <c:v>-4.2790360620909643E-2</c:v>
                </c:pt>
                <c:pt idx="3828">
                  <c:v>-2.7237042195187758E-2</c:v>
                </c:pt>
                <c:pt idx="3829">
                  <c:v>-1.1660653585891743E-2</c:v>
                </c:pt>
                <c:pt idx="3830">
                  <c:v>3.9286911040462696E-3</c:v>
                </c:pt>
                <c:pt idx="3831">
                  <c:v>1.9520969069339599E-2</c:v>
                </c:pt>
                <c:pt idx="3832">
                  <c:v>3.5105516227656244E-2</c:v>
                </c:pt>
                <c:pt idx="3833">
                  <c:v>5.0670698442143218E-2</c:v>
                </c:pt>
                <c:pt idx="3834">
                  <c:v>6.620696191369177E-2</c:v>
                </c:pt>
                <c:pt idx="3835">
                  <c:v>8.1703623232771222E-2</c:v>
                </c:pt>
                <c:pt idx="3836">
                  <c:v>9.7149925871370502E-2</c:v>
                </c:pt>
                <c:pt idx="3837">
                  <c:v>0.11253532788138373</c:v>
                </c:pt>
                <c:pt idx="3838">
                  <c:v>0.12784926975825378</c:v>
                </c:pt>
                <c:pt idx="3839">
                  <c:v>0.14308144287914526</c:v>
                </c:pt>
                <c:pt idx="3840">
                  <c:v>0.15822148100221514</c:v>
                </c:pt>
                <c:pt idx="3841">
                  <c:v>0.17325892220181177</c:v>
                </c:pt>
                <c:pt idx="3842">
                  <c:v>0.18818350606121115</c:v>
                </c:pt>
                <c:pt idx="3843">
                  <c:v>0.20298519216203828</c:v>
                </c:pt>
                <c:pt idx="3844">
                  <c:v>0.21765387616347701</c:v>
                </c:pt>
                <c:pt idx="3845">
                  <c:v>0.23217941842609732</c:v>
                </c:pt>
                <c:pt idx="3846">
                  <c:v>0.24655197565788228</c:v>
                </c:pt>
                <c:pt idx="3847">
                  <c:v>0.26076175732960744</c:v>
                </c:pt>
                <c:pt idx="3848">
                  <c:v>0.27479927473505822</c:v>
                </c:pt>
                <c:pt idx="3849">
                  <c:v>0.28865509748953916</c:v>
                </c:pt>
                <c:pt idx="3850">
                  <c:v>0.30231868891464442</c:v>
                </c:pt>
                <c:pt idx="3851">
                  <c:v>0.31578170477959761</c:v>
                </c:pt>
                <c:pt idx="3852">
                  <c:v>0.32903506079275202</c:v>
                </c:pt>
                <c:pt idx="3853">
                  <c:v>0.34206913311401232</c:v>
                </c:pt>
                <c:pt idx="3854">
                  <c:v>0.35487446461225247</c:v>
                </c:pt>
                <c:pt idx="3855">
                  <c:v>0.36744288353820337</c:v>
                </c:pt>
                <c:pt idx="3856">
                  <c:v>0.37976644866085607</c:v>
                </c:pt>
                <c:pt idx="3857">
                  <c:v>0.39183703928072272</c:v>
                </c:pt>
                <c:pt idx="3858">
                  <c:v>0.40364630716533256</c:v>
                </c:pt>
                <c:pt idx="3859">
                  <c:v>0.41518564225530125</c:v>
                </c:pt>
                <c:pt idx="3860">
                  <c:v>0.426446513721014</c:v>
                </c:pt>
                <c:pt idx="3861">
                  <c:v>0.43742157712082125</c:v>
                </c:pt>
                <c:pt idx="3862">
                  <c:v>0.44810361262435811</c:v>
                </c:pt>
                <c:pt idx="3863">
                  <c:v>0.45848511269978293</c:v>
                </c:pt>
                <c:pt idx="3864">
                  <c:v>0.46855859717545001</c:v>
                </c:pt>
                <c:pt idx="3865">
                  <c:v>0.47831769795347245</c:v>
                </c:pt>
                <c:pt idx="3866">
                  <c:v>0.48775607893877609</c:v>
                </c:pt>
                <c:pt idx="3867">
                  <c:v>0.4968670100005112</c:v>
                </c:pt>
                <c:pt idx="3868">
                  <c:v>0.50564403415102999</c:v>
                </c:pt>
                <c:pt idx="3869">
                  <c:v>0.51408243893615513</c:v>
                </c:pt>
                <c:pt idx="3870">
                  <c:v>0.5221752424850058</c:v>
                </c:pt>
                <c:pt idx="3871">
                  <c:v>0.52991631400664274</c:v>
                </c:pt>
                <c:pt idx="3872">
                  <c:v>0.53730154979875522</c:v>
                </c:pt>
                <c:pt idx="3873">
                  <c:v>0.54432486343673137</c:v>
                </c:pt>
                <c:pt idx="3874">
                  <c:v>0.55098169259114271</c:v>
                </c:pt>
                <c:pt idx="3875">
                  <c:v>0.55726796137002621</c:v>
                </c:pt>
                <c:pt idx="3876">
                  <c:v>0.56318003427219376</c:v>
                </c:pt>
                <c:pt idx="3877">
                  <c:v>0.56871282867141626</c:v>
                </c:pt>
                <c:pt idx="3878">
                  <c:v>0.57386225463137019</c:v>
                </c:pt>
                <c:pt idx="3879">
                  <c:v>0.5786260051253086</c:v>
                </c:pt>
                <c:pt idx="3880">
                  <c:v>0.58299952070521399</c:v>
                </c:pt>
                <c:pt idx="3881">
                  <c:v>0.58697984315841711</c:v>
                </c:pt>
                <c:pt idx="3882">
                  <c:v>0.59056496558642846</c:v>
                </c:pt>
                <c:pt idx="3883">
                  <c:v>0.5937515815681047</c:v>
                </c:pt>
                <c:pt idx="3884">
                  <c:v>0.59653789909390798</c:v>
                </c:pt>
                <c:pt idx="3885">
                  <c:v>0.59892221103084753</c:v>
                </c:pt>
                <c:pt idx="3886">
                  <c:v>0.60090318449739044</c:v>
                </c:pt>
                <c:pt idx="3887">
                  <c:v>0.60247907753663532</c:v>
                </c:pt>
                <c:pt idx="3888">
                  <c:v>0.60364875567733767</c:v>
                </c:pt>
                <c:pt idx="3889">
                  <c:v>0.60441168097251097</c:v>
                </c:pt>
                <c:pt idx="3890">
                  <c:v>0.6047667691318479</c:v>
                </c:pt>
                <c:pt idx="3891">
                  <c:v>0.60471340129422746</c:v>
                </c:pt>
                <c:pt idx="3892">
                  <c:v>0.60425177469113356</c:v>
                </c:pt>
                <c:pt idx="3893">
                  <c:v>0.6033828782488575</c:v>
                </c:pt>
                <c:pt idx="3894">
                  <c:v>0.60210772258419221</c:v>
                </c:pt>
                <c:pt idx="3895">
                  <c:v>0.60042576797821789</c:v>
                </c:pt>
                <c:pt idx="3896">
                  <c:v>0.59833884340823285</c:v>
                </c:pt>
                <c:pt idx="3897">
                  <c:v>0.59584866206173104</c:v>
                </c:pt>
                <c:pt idx="3898">
                  <c:v>0.59295671328185839</c:v>
                </c:pt>
                <c:pt idx="3899">
                  <c:v>0.58966417721725051</c:v>
                </c:pt>
                <c:pt idx="3900">
                  <c:v>0.58597444445423852</c:v>
                </c:pt>
                <c:pt idx="3901">
                  <c:v>0.581889483449194</c:v>
                </c:pt>
                <c:pt idx="3902">
                  <c:v>0.57741187761263058</c:v>
                </c:pt>
                <c:pt idx="3903">
                  <c:v>0.5725440759874344</c:v>
                </c:pt>
                <c:pt idx="3904">
                  <c:v>0.56729054132594836</c:v>
                </c:pt>
                <c:pt idx="3905">
                  <c:v>0.56165410339356003</c:v>
                </c:pt>
                <c:pt idx="3906">
                  <c:v>0.55563835119554084</c:v>
                </c:pt>
                <c:pt idx="3907">
                  <c:v>0.54924763753012451</c:v>
                </c:pt>
                <c:pt idx="3908">
                  <c:v>0.54248705387514362</c:v>
                </c:pt>
                <c:pt idx="3909">
                  <c:v>0.53535979761893571</c:v>
                </c:pt>
                <c:pt idx="3910">
                  <c:v>0.52787105400406398</c:v>
                </c:pt>
                <c:pt idx="3911">
                  <c:v>0.52002660450245264</c:v>
                </c:pt>
                <c:pt idx="3912">
                  <c:v>0.5118320179415019</c:v>
                </c:pt>
                <c:pt idx="3913">
                  <c:v>0.50329255684355279</c:v>
                </c:pt>
                <c:pt idx="3914">
                  <c:v>0.49441346391888374</c:v>
                </c:pt>
                <c:pt idx="3915">
                  <c:v>0.48520102103393581</c:v>
                </c:pt>
                <c:pt idx="3916">
                  <c:v>0.47566144687497763</c:v>
                </c:pt>
                <c:pt idx="3917">
                  <c:v>0.46580081366272436</c:v>
                </c:pt>
                <c:pt idx="3918">
                  <c:v>0.45562609109892754</c:v>
                </c:pt>
                <c:pt idx="3919">
                  <c:v>0.44514439579229853</c:v>
                </c:pt>
                <c:pt idx="3920">
                  <c:v>0.43436329519804434</c:v>
                </c:pt>
                <c:pt idx="3921">
                  <c:v>0.42328928011136707</c:v>
                </c:pt>
                <c:pt idx="3922">
                  <c:v>0.4119305924654571</c:v>
                </c:pt>
                <c:pt idx="3923">
                  <c:v>0.40029507661966912</c:v>
                </c:pt>
                <c:pt idx="3924">
                  <c:v>0.38838931855308478</c:v>
                </c:pt>
                <c:pt idx="3925">
                  <c:v>0.37622260134160412</c:v>
                </c:pt>
                <c:pt idx="3926">
                  <c:v>0.36380296571343262</c:v>
                </c:pt>
                <c:pt idx="3927">
                  <c:v>0.35113777160556497</c:v>
                </c:pt>
                <c:pt idx="3928">
                  <c:v>0.33823622236267376</c:v>
                </c:pt>
                <c:pt idx="3929">
                  <c:v>0.32510757969997617</c:v>
                </c:pt>
                <c:pt idx="3930">
                  <c:v>0.31176108485512316</c:v>
                </c:pt>
                <c:pt idx="3931">
                  <c:v>0.29820477662187456</c:v>
                </c:pt>
                <c:pt idx="3932">
                  <c:v>0.28444907302918793</c:v>
                </c:pt>
                <c:pt idx="3933">
                  <c:v>0.2705028195612349</c:v>
                </c:pt>
                <c:pt idx="3934">
                  <c:v>0.25637421139811956</c:v>
                </c:pt>
                <c:pt idx="3935">
                  <c:v>0.24207408037442549</c:v>
                </c:pt>
                <c:pt idx="3936">
                  <c:v>0.22761194847740798</c:v>
                </c:pt>
                <c:pt idx="3937">
                  <c:v>0.21299733796085388</c:v>
                </c:pt>
                <c:pt idx="3938">
                  <c:v>0.19824048548379572</c:v>
                </c:pt>
                <c:pt idx="3939">
                  <c:v>0.18335197076149584</c:v>
                </c:pt>
                <c:pt idx="3940">
                  <c:v>0.16834156917546644</c:v>
                </c:pt>
                <c:pt idx="3941">
                  <c:v>0.15321926534929306</c:v>
                </c:pt>
                <c:pt idx="3942">
                  <c:v>0.13799561143587039</c:v>
                </c:pt>
                <c:pt idx="3943">
                  <c:v>0.12268135443736455</c:v>
                </c:pt>
                <c:pt idx="3944">
                  <c:v>0.10728629251538177</c:v>
                </c:pt>
                <c:pt idx="3945">
                  <c:v>9.1820296885871955E-2</c:v>
                </c:pt>
                <c:pt idx="3946">
                  <c:v>7.629368249008936E-2</c:v>
                </c:pt>
                <c:pt idx="3947">
                  <c:v>6.0717212137659689E-2</c:v>
                </c:pt>
                <c:pt idx="3948">
                  <c:v>4.5102084081455503E-2</c:v>
                </c:pt>
                <c:pt idx="3949">
                  <c:v>2.945954325064546E-2</c:v>
                </c:pt>
                <c:pt idx="3950">
                  <c:v>1.3799727131717877E-2</c:v>
                </c:pt>
                <c:pt idx="3951">
                  <c:v>-1.8673170500621294E-3</c:v>
                </c:pt>
                <c:pt idx="3952">
                  <c:v>-1.7530899763704286E-2</c:v>
                </c:pt>
                <c:pt idx="3953">
                  <c:v>-3.3179360402980425E-2</c:v>
                </c:pt>
                <c:pt idx="3954">
                  <c:v>-4.8803117686863962E-2</c:v>
                </c:pt>
                <c:pt idx="3955">
                  <c:v>-6.4391459719877045E-2</c:v>
                </c:pt>
                <c:pt idx="3956">
                  <c:v>-7.9933600492668649E-2</c:v>
                </c:pt>
                <c:pt idx="3957">
                  <c:v>-9.5418967589350409E-2</c:v>
                </c:pt>
                <c:pt idx="3958">
                  <c:v>-0.11083697006026379</c:v>
                </c:pt>
                <c:pt idx="3959">
                  <c:v>-0.12617726686955075</c:v>
                </c:pt>
                <c:pt idx="3960">
                  <c:v>-0.1414294584040352</c:v>
                </c:pt>
                <c:pt idx="3961">
                  <c:v>-0.15658304841821696</c:v>
                </c:pt>
                <c:pt idx="3962">
                  <c:v>-0.17162774123709132</c:v>
                </c:pt>
                <c:pt idx="3963">
                  <c:v>-0.18655346025581146</c:v>
                </c:pt>
                <c:pt idx="3964">
                  <c:v>-0.20135006402938804</c:v>
                </c:pt>
                <c:pt idx="3965">
                  <c:v>-0.21600737490720964</c:v>
                </c:pt>
                <c:pt idx="3966">
                  <c:v>-0.23051551068995987</c:v>
                </c:pt>
                <c:pt idx="3967">
                  <c:v>-0.24486464105609601</c:v>
                </c:pt>
                <c:pt idx="3968">
                  <c:v>-0.25904523663339829</c:v>
                </c:pt>
                <c:pt idx="3969">
                  <c:v>-0.27304782550894879</c:v>
                </c:pt>
                <c:pt idx="3970">
                  <c:v>-0.28686182862564313</c:v>
                </c:pt>
                <c:pt idx="3971">
                  <c:v>-0.30047885853538686</c:v>
                </c:pt>
                <c:pt idx="3972">
                  <c:v>-0.31388978690270114</c:v>
                </c:pt>
                <c:pt idx="3973">
                  <c:v>-0.32708494502942437</c:v>
                </c:pt>
                <c:pt idx="3974">
                  <c:v>-0.34005483012454296</c:v>
                </c:pt>
                <c:pt idx="3975">
                  <c:v>-0.35279122398975171</c:v>
                </c:pt>
                <c:pt idx="3976">
                  <c:v>-0.36528613816866079</c:v>
                </c:pt>
                <c:pt idx="3977">
                  <c:v>-0.37753140397299678</c:v>
                </c:pt>
                <c:pt idx="3978">
                  <c:v>-0.38951862443130753</c:v>
                </c:pt>
                <c:pt idx="3979">
                  <c:v>-0.40123914000830568</c:v>
                </c:pt>
                <c:pt idx="3980">
                  <c:v>-0.41268436967504551</c:v>
                </c:pt>
                <c:pt idx="3981">
                  <c:v>-0.42384691808073954</c:v>
                </c:pt>
                <c:pt idx="3982">
                  <c:v>-0.43471951378989993</c:v>
                </c:pt>
                <c:pt idx="3983">
                  <c:v>-0.44529459698346824</c:v>
                </c:pt>
                <c:pt idx="3984">
                  <c:v>-0.45556463453463231</c:v>
                </c:pt>
                <c:pt idx="3985">
                  <c:v>-0.46552320473657771</c:v>
                </c:pt>
                <c:pt idx="3986">
                  <c:v>-0.47516391724593549</c:v>
                </c:pt>
                <c:pt idx="3987">
                  <c:v>-0.48447998705869888</c:v>
                </c:pt>
                <c:pt idx="3988">
                  <c:v>-0.49346490170383639</c:v>
                </c:pt>
                <c:pt idx="3989">
                  <c:v>-0.50211389264832718</c:v>
                </c:pt>
                <c:pt idx="3990">
                  <c:v>-0.51041992136189229</c:v>
                </c:pt>
                <c:pt idx="3991">
                  <c:v>-0.51837679982862972</c:v>
                </c:pt>
                <c:pt idx="3992">
                  <c:v>-0.52598036657086689</c:v>
                </c:pt>
                <c:pt idx="3993">
                  <c:v>-0.53322447685343055</c:v>
                </c:pt>
                <c:pt idx="3994">
                  <c:v>-0.54010450951651501</c:v>
                </c:pt>
                <c:pt idx="3995">
                  <c:v>-0.5466163293334162</c:v>
                </c:pt>
                <c:pt idx="3996">
                  <c:v>-0.55275624097937615</c:v>
                </c:pt>
                <c:pt idx="3997">
                  <c:v>-0.55851910153144824</c:v>
                </c:pt>
                <c:pt idx="3998">
                  <c:v>-0.56390076029917668</c:v>
                </c:pt>
                <c:pt idx="3999">
                  <c:v>-0.56889884906008759</c:v>
                </c:pt>
                <c:pt idx="4000">
                  <c:v>-0.57350874674479457</c:v>
                </c:pt>
                <c:pt idx="4001">
                  <c:v>-0.57772743310958763</c:v>
                </c:pt>
                <c:pt idx="4002">
                  <c:v>-0.58155283883135989</c:v>
                </c:pt>
                <c:pt idx="4003">
                  <c:v>-0.58498159468690114</c:v>
                </c:pt>
                <c:pt idx="4004">
                  <c:v>-0.58801184550339114</c:v>
                </c:pt>
                <c:pt idx="4005">
                  <c:v>-0.59064182063962534</c:v>
                </c:pt>
                <c:pt idx="4006">
                  <c:v>-0.59287012337722778</c:v>
                </c:pt>
                <c:pt idx="4007">
                  <c:v>-0.59469494761027186</c:v>
                </c:pt>
                <c:pt idx="4008">
                  <c:v>-0.5961150944227146</c:v>
                </c:pt>
                <c:pt idx="4009">
                  <c:v>-0.59712996114351302</c:v>
                </c:pt>
                <c:pt idx="4010">
                  <c:v>-0.5977383984955662</c:v>
                </c:pt>
                <c:pt idx="4011">
                  <c:v>-0.59793972238481086</c:v>
                </c:pt>
                <c:pt idx="4012">
                  <c:v>-0.59773406458023426</c:v>
                </c:pt>
                <c:pt idx="4013">
                  <c:v>-0.59712234833273869</c:v>
                </c:pt>
                <c:pt idx="4014">
                  <c:v>-0.59610551838749093</c:v>
                </c:pt>
                <c:pt idx="4015">
                  <c:v>-0.59468296897438733</c:v>
                </c:pt>
                <c:pt idx="4016">
                  <c:v>-0.59285646285673599</c:v>
                </c:pt>
                <c:pt idx="4017">
                  <c:v>-0.59062764686189062</c:v>
                </c:pt>
                <c:pt idx="4018">
                  <c:v>-0.58799794384348081</c:v>
                </c:pt>
                <c:pt idx="4019">
                  <c:v>-0.58496846734797348</c:v>
                </c:pt>
                <c:pt idx="4020">
                  <c:v>-0.58154254126363658</c:v>
                </c:pt>
                <c:pt idx="4021">
                  <c:v>-0.57772206726957887</c:v>
                </c:pt>
                <c:pt idx="4022">
                  <c:v>-0.57350956193660929</c:v>
                </c:pt>
                <c:pt idx="4023">
                  <c:v>-0.56890740742217938</c:v>
                </c:pt>
                <c:pt idx="4024">
                  <c:v>-0.56391999956416927</c:v>
                </c:pt>
                <c:pt idx="4025">
                  <c:v>-0.55855010120113269</c:v>
                </c:pt>
                <c:pt idx="4026">
                  <c:v>-0.55280123441584017</c:v>
                </c:pt>
                <c:pt idx="4027">
                  <c:v>-0.54667768510494485</c:v>
                </c:pt>
                <c:pt idx="4028">
                  <c:v>-0.54018447788224433</c:v>
                </c:pt>
                <c:pt idx="4029">
                  <c:v>-0.53332474332613589</c:v>
                </c:pt>
                <c:pt idx="4030">
                  <c:v>-0.52610359993986588</c:v>
                </c:pt>
                <c:pt idx="4031">
                  <c:v>-0.51852676254314711</c:v>
                </c:pt>
                <c:pt idx="4032">
                  <c:v>-0.51059973341468667</c:v>
                </c:pt>
                <c:pt idx="4033">
                  <c:v>-0.50232770864806409</c:v>
                </c:pt>
                <c:pt idx="4034">
                  <c:v>-0.49371586466101075</c:v>
                </c:pt>
                <c:pt idx="4035">
                  <c:v>-0.48477041717993169</c:v>
                </c:pt>
                <c:pt idx="4036">
                  <c:v>-0.47549751891974135</c:v>
                </c:pt>
                <c:pt idx="4037">
                  <c:v>-0.46590317631464406</c:v>
                </c:pt>
                <c:pt idx="4038">
                  <c:v>-0.45599429348075582</c:v>
                </c:pt>
                <c:pt idx="4039">
                  <c:v>-0.44577792165802899</c:v>
                </c:pt>
                <c:pt idx="4040">
                  <c:v>-0.43526156316567594</c:v>
                </c:pt>
                <c:pt idx="4041">
                  <c:v>-0.42445164391153006</c:v>
                </c:pt>
                <c:pt idx="4042">
                  <c:v>-0.41335634120569559</c:v>
                </c:pt>
                <c:pt idx="4043">
                  <c:v>-0.40198343506446771</c:v>
                </c:pt>
                <c:pt idx="4044">
                  <c:v>-0.39033944741934951</c:v>
                </c:pt>
                <c:pt idx="4045">
                  <c:v>-0.37843359760965928</c:v>
                </c:pt>
                <c:pt idx="4046">
                  <c:v>-0.36627386295333703</c:v>
                </c:pt>
                <c:pt idx="4047">
                  <c:v>-0.35386754031867113</c:v>
                </c:pt>
                <c:pt idx="4048">
                  <c:v>-0.34122377033832635</c:v>
                </c:pt>
                <c:pt idx="4049">
                  <c:v>-0.32835175238725506</c:v>
                </c:pt>
                <c:pt idx="4050">
                  <c:v>-0.31526066574941347</c:v>
                </c:pt>
                <c:pt idx="4051">
                  <c:v>-0.30195848766632916</c:v>
                </c:pt>
                <c:pt idx="4052">
                  <c:v>-0.28845557503076047</c:v>
                </c:pt>
                <c:pt idx="4053">
                  <c:v>-0.27476071262129742</c:v>
                </c:pt>
                <c:pt idx="4054">
                  <c:v>-0.26088203535746246</c:v>
                </c:pt>
                <c:pt idx="4055">
                  <c:v>-0.24683031527253144</c:v>
                </c:pt>
                <c:pt idx="4056">
                  <c:v>-0.23261501502587739</c:v>
                </c:pt>
                <c:pt idx="4057">
                  <c:v>-0.21824559803078017</c:v>
                </c:pt>
                <c:pt idx="4058">
                  <c:v>-0.20373224260703415</c:v>
                </c:pt>
                <c:pt idx="4059">
                  <c:v>-0.18908547064562364</c:v>
                </c:pt>
                <c:pt idx="4060">
                  <c:v>-0.17431500023227178</c:v>
                </c:pt>
                <c:pt idx="4061">
                  <c:v>-0.15943075923668515</c:v>
                </c:pt>
                <c:pt idx="4062">
                  <c:v>-0.14444324361304858</c:v>
                </c:pt>
                <c:pt idx="4063">
                  <c:v>-0.12936314473302321</c:v>
                </c:pt>
                <c:pt idx="4064">
                  <c:v>-0.11420020570888789</c:v>
                </c:pt>
                <c:pt idx="4065">
                  <c:v>-9.8964243301175633E-2</c:v>
                </c:pt>
                <c:pt idx="4066">
                  <c:v>-8.3665518602221156E-2</c:v>
                </c:pt>
                <c:pt idx="4067">
                  <c:v>-6.8314741191648834E-2</c:v>
                </c:pt>
                <c:pt idx="4068">
                  <c:v>-5.2923056723502629E-2</c:v>
                </c:pt>
                <c:pt idx="4069">
                  <c:v>-3.750165817135865E-2</c:v>
                </c:pt>
                <c:pt idx="4070">
                  <c:v>-2.206063172122805E-2</c:v>
                </c:pt>
                <c:pt idx="4071">
                  <c:v>-6.609973964716181E-3</c:v>
                </c:pt>
                <c:pt idx="4072">
                  <c:v>8.8396755224742097E-3</c:v>
                </c:pt>
                <c:pt idx="4073">
                  <c:v>2.427670539971272E-2</c:v>
                </c:pt>
                <c:pt idx="4074">
                  <c:v>3.9691582950765365E-2</c:v>
                </c:pt>
                <c:pt idx="4075">
                  <c:v>5.5073644133140975E-2</c:v>
                </c:pt>
                <c:pt idx="4076">
                  <c:v>7.0412150067927101E-2</c:v>
                </c:pt>
                <c:pt idx="4077">
                  <c:v>8.5696574736574396E-2</c:v>
                </c:pt>
                <c:pt idx="4078">
                  <c:v>0.10091637284329689</c:v>
                </c:pt>
                <c:pt idx="4079">
                  <c:v>0.11606124825245737</c:v>
                </c:pt>
                <c:pt idx="4080">
                  <c:v>0.13112084548752265</c:v>
                </c:pt>
                <c:pt idx="4081">
                  <c:v>0.14608471166628639</c:v>
                </c:pt>
                <c:pt idx="4082">
                  <c:v>0.16094259369414635</c:v>
                </c:pt>
                <c:pt idx="4083">
                  <c:v>0.17568445675443686</c:v>
                </c:pt>
                <c:pt idx="4084">
                  <c:v>0.19030020038900786</c:v>
                </c:pt>
                <c:pt idx="4085">
                  <c:v>0.20477968712381772</c:v>
                </c:pt>
                <c:pt idx="4086">
                  <c:v>0.2191130741171772</c:v>
                </c:pt>
                <c:pt idx="4087">
                  <c:v>0.23329056957773997</c:v>
                </c:pt>
                <c:pt idx="4088">
                  <c:v>0.24730268182781345</c:v>
                </c:pt>
                <c:pt idx="4089">
                  <c:v>0.26113997580526438</c:v>
                </c:pt>
                <c:pt idx="4090">
                  <c:v>0.27479190845224566</c:v>
                </c:pt>
                <c:pt idx="4091">
                  <c:v>0.28825012746082174</c:v>
                </c:pt>
                <c:pt idx="4092">
                  <c:v>0.30150553876916025</c:v>
                </c:pt>
                <c:pt idx="4093">
                  <c:v>0.31454850707912585</c:v>
                </c:pt>
                <c:pt idx="4094">
                  <c:v>0.32736956211922735</c:v>
                </c:pt>
                <c:pt idx="4095">
                  <c:v>0.33996051732344845</c:v>
                </c:pt>
                <c:pt idx="4096">
                  <c:v>0.35231341497403879</c:v>
                </c:pt>
                <c:pt idx="4097">
                  <c:v>0.36442011622150666</c:v>
                </c:pt>
                <c:pt idx="4098">
                  <c:v>0.37627225302733047</c:v>
                </c:pt>
                <c:pt idx="4099">
                  <c:v>0.38786119387755552</c:v>
                </c:pt>
                <c:pt idx="4100">
                  <c:v>0.3991783848474561</c:v>
                </c:pt>
                <c:pt idx="4101">
                  <c:v>0.41021645676811408</c:v>
                </c:pt>
                <c:pt idx="4102">
                  <c:v>0.42096816345846849</c:v>
                </c:pt>
                <c:pt idx="4103">
                  <c:v>0.43142596942170525</c:v>
                </c:pt>
                <c:pt idx="4104">
                  <c:v>0.44158236491647218</c:v>
                </c:pt>
                <c:pt idx="4105">
                  <c:v>0.45143095068034078</c:v>
                </c:pt>
                <c:pt idx="4106">
                  <c:v>0.46096535786915904</c:v>
                </c:pt>
                <c:pt idx="4107">
                  <c:v>0.47017882202915701</c:v>
                </c:pt>
                <c:pt idx="4108">
                  <c:v>0.47906485028693968</c:v>
                </c:pt>
                <c:pt idx="4109">
                  <c:v>0.4876186927511888</c:v>
                </c:pt>
                <c:pt idx="4110">
                  <c:v>0.49583332857428786</c:v>
                </c:pt>
                <c:pt idx="4111">
                  <c:v>0.50370258646108435</c:v>
                </c:pt>
                <c:pt idx="4112">
                  <c:v>0.5112223206901283</c:v>
                </c:pt>
                <c:pt idx="4113">
                  <c:v>0.51838640131556579</c:v>
                </c:pt>
                <c:pt idx="4114">
                  <c:v>0.52519022099786905</c:v>
                </c:pt>
                <c:pt idx="4115">
                  <c:v>0.53162965735969037</c:v>
                </c:pt>
                <c:pt idx="4116">
                  <c:v>0.53770102695306066</c:v>
                </c:pt>
                <c:pt idx="4117">
                  <c:v>0.54339919775785817</c:v>
                </c:pt>
                <c:pt idx="4118">
                  <c:v>0.54872002901132355</c:v>
                </c:pt>
                <c:pt idx="4119">
                  <c:v>0.55366116144265931</c:v>
                </c:pt>
                <c:pt idx="4120">
                  <c:v>0.55821798195745209</c:v>
                </c:pt>
                <c:pt idx="4121">
                  <c:v>0.56238747730984573</c:v>
                </c:pt>
                <c:pt idx="4122">
                  <c:v>0.56616758419728064</c:v>
                </c:pt>
                <c:pt idx="4123">
                  <c:v>0.56955493843987703</c:v>
                </c:pt>
                <c:pt idx="4124">
                  <c:v>0.57254768893121455</c:v>
                </c:pt>
                <c:pt idx="4125">
                  <c:v>0.57514406812009777</c:v>
                </c:pt>
                <c:pt idx="4126">
                  <c:v>0.57734268140258893</c:v>
                </c:pt>
                <c:pt idx="4127">
                  <c:v>0.5791417238126525</c:v>
                </c:pt>
                <c:pt idx="4128">
                  <c:v>0.58053999660084599</c:v>
                </c:pt>
                <c:pt idx="4129">
                  <c:v>0.58153689629097194</c:v>
                </c:pt>
                <c:pt idx="4130">
                  <c:v>0.58213127183075397</c:v>
                </c:pt>
                <c:pt idx="4131">
                  <c:v>0.58232243638293113</c:v>
                </c:pt>
                <c:pt idx="4132">
                  <c:v>0.58211051800752189</c:v>
                </c:pt>
                <c:pt idx="4133">
                  <c:v>0.58149643528310324</c:v>
                </c:pt>
                <c:pt idx="4134">
                  <c:v>0.58048112732191881</c:v>
                </c:pt>
                <c:pt idx="4135">
                  <c:v>0.57906398176323193</c:v>
                </c:pt>
                <c:pt idx="4136">
                  <c:v>0.57724675382518709</c:v>
                </c:pt>
                <c:pt idx="4137">
                  <c:v>0.57503108183887253</c:v>
                </c:pt>
                <c:pt idx="4138">
                  <c:v>0.57241837921414762</c:v>
                </c:pt>
                <c:pt idx="4139">
                  <c:v>0.56940974911009357</c:v>
                </c:pt>
                <c:pt idx="4140">
                  <c:v>0.56600850408803538</c:v>
                </c:pt>
                <c:pt idx="4141">
                  <c:v>0.56221653356492796</c:v>
                </c:pt>
                <c:pt idx="4142">
                  <c:v>0.55803634091874355</c:v>
                </c:pt>
                <c:pt idx="4143">
                  <c:v>0.55347029418818849</c:v>
                </c:pt>
                <c:pt idx="4144">
                  <c:v>0.54852277417146367</c:v>
                </c:pt>
                <c:pt idx="4145">
                  <c:v>0.54319652775174243</c:v>
                </c:pt>
                <c:pt idx="4146">
                  <c:v>0.5374950601461187</c:v>
                </c:pt>
                <c:pt idx="4147">
                  <c:v>0.53142263948094304</c:v>
                </c:pt>
                <c:pt idx="4148">
                  <c:v>0.52498427170092876</c:v>
                </c:pt>
                <c:pt idx="4149">
                  <c:v>0.51818306782269263</c:v>
                </c:pt>
                <c:pt idx="4150">
                  <c:v>0.51102412590130208</c:v>
                </c:pt>
                <c:pt idx="4151">
                  <c:v>0.50351313942837062</c:v>
                </c:pt>
                <c:pt idx="4152">
                  <c:v>0.49565558848131663</c:v>
                </c:pt>
                <c:pt idx="4153">
                  <c:v>0.4874566460861352</c:v>
                </c:pt>
                <c:pt idx="4154">
                  <c:v>0.47892146473381952</c:v>
                </c:pt>
                <c:pt idx="4155">
                  <c:v>0.470056235372177</c:v>
                </c:pt>
                <c:pt idx="4156">
                  <c:v>0.46086708509321478</c:v>
                </c:pt>
                <c:pt idx="4157">
                  <c:v>0.45135999387160919</c:v>
                </c:pt>
                <c:pt idx="4158">
                  <c:v>0.44154183853526224</c:v>
                </c:pt>
                <c:pt idx="4159">
                  <c:v>0.43141964221533496</c:v>
                </c:pt>
                <c:pt idx="4160">
                  <c:v>0.42100087830996002</c:v>
                </c:pt>
                <c:pt idx="4161">
                  <c:v>0.41029194300208904</c:v>
                </c:pt>
                <c:pt idx="4162">
                  <c:v>0.39930098308183132</c:v>
                </c:pt>
                <c:pt idx="4163">
                  <c:v>0.3880357472592092</c:v>
                </c:pt>
                <c:pt idx="4164">
                  <c:v>0.37650272538224738</c:v>
                </c:pt>
                <c:pt idx="4165">
                  <c:v>0.36471110393875383</c:v>
                </c:pt>
                <c:pt idx="4166">
                  <c:v>0.35266882663656041</c:v>
                </c:pt>
                <c:pt idx="4167">
                  <c:v>0.34038315598478808</c:v>
                </c:pt>
                <c:pt idx="4168">
                  <c:v>0.32786319751764997</c:v>
                </c:pt>
                <c:pt idx="4169">
                  <c:v>0.31511811478220064</c:v>
                </c:pt>
                <c:pt idx="4170">
                  <c:v>0.3021570505152284</c:v>
                </c:pt>
                <c:pt idx="4171">
                  <c:v>0.28898794470194883</c:v>
                </c:pt>
                <c:pt idx="4172">
                  <c:v>0.27562111628012892</c:v>
                </c:pt>
                <c:pt idx="4173">
                  <c:v>0.26206531138522809</c:v>
                </c:pt>
                <c:pt idx="4174">
                  <c:v>0.24832862561619412</c:v>
                </c:pt>
                <c:pt idx="4175">
                  <c:v>0.23442179101912383</c:v>
                </c:pt>
                <c:pt idx="4176">
                  <c:v>0.22035422961066478</c:v>
                </c:pt>
                <c:pt idx="4177">
                  <c:v>0.2061353635169241</c:v>
                </c:pt>
                <c:pt idx="4178">
                  <c:v>0.19177532913740405</c:v>
                </c:pt>
                <c:pt idx="4179">
                  <c:v>0.17728460582108554</c:v>
                </c:pt>
                <c:pt idx="4180">
                  <c:v>0.16267286850157248</c:v>
                </c:pt>
                <c:pt idx="4181">
                  <c:v>0.14795000129801458</c:v>
                </c:pt>
                <c:pt idx="4182">
                  <c:v>0.13312645582745442</c:v>
                </c:pt>
                <c:pt idx="4183">
                  <c:v>0.11821287854976306</c:v>
                </c:pt>
                <c:pt idx="4184">
                  <c:v>0.10321896710289249</c:v>
                </c:pt>
                <c:pt idx="4185">
                  <c:v>8.8154492222692477E-2</c:v>
                </c:pt>
                <c:pt idx="4186">
                  <c:v>7.3029668438788248E-2</c:v>
                </c:pt>
                <c:pt idx="4187">
                  <c:v>5.78551582425057E-2</c:v>
                </c:pt>
                <c:pt idx="4188">
                  <c:v>4.2642059686556634E-2</c:v>
                </c:pt>
                <c:pt idx="4189">
                  <c:v>2.7401517642767024E-2</c:v>
                </c:pt>
                <c:pt idx="4190">
                  <c:v>1.2143569707783906E-2</c:v>
                </c:pt>
                <c:pt idx="4191">
                  <c:v>-3.1218365909234731E-3</c:v>
                </c:pt>
                <c:pt idx="4192">
                  <c:v>-1.8384111203620254E-2</c:v>
                </c:pt>
                <c:pt idx="4193">
                  <c:v>-3.3631692764408826E-2</c:v>
                </c:pt>
                <c:pt idx="4194">
                  <c:v>-4.8855098967414294E-2</c:v>
                </c:pt>
                <c:pt idx="4195">
                  <c:v>-6.4043716602890849E-2</c:v>
                </c:pt>
                <c:pt idx="4196">
                  <c:v>-7.918685803379126E-2</c:v>
                </c:pt>
                <c:pt idx="4197">
                  <c:v>-9.4274048879088648E-2</c:v>
                </c:pt>
                <c:pt idx="4198">
                  <c:v>-0.10929479586277821</c:v>
                </c:pt>
                <c:pt idx="4199">
                  <c:v>-0.12423885523766263</c:v>
                </c:pt>
                <c:pt idx="4200">
                  <c:v>-0.13909592427072492</c:v>
                </c:pt>
                <c:pt idx="4201">
                  <c:v>-0.15385560316467436</c:v>
                </c:pt>
                <c:pt idx="4202">
                  <c:v>-0.1685076922374508</c:v>
                </c:pt>
                <c:pt idx="4203">
                  <c:v>-0.18304221039880242</c:v>
                </c:pt>
                <c:pt idx="4204">
                  <c:v>-0.19744911121695533</c:v>
                </c:pt>
                <c:pt idx="4205">
                  <c:v>-0.21171831153033421</c:v>
                </c:pt>
                <c:pt idx="4206">
                  <c:v>-0.22584002308182868</c:v>
                </c:pt>
                <c:pt idx="4207">
                  <c:v>-0.23980450892278871</c:v>
                </c:pt>
                <c:pt idx="4208">
                  <c:v>-0.25360233246227087</c:v>
                </c:pt>
                <c:pt idx="4209">
                  <c:v>-0.26722411395489021</c:v>
                </c:pt>
                <c:pt idx="4210">
                  <c:v>-0.28065936587540657</c:v>
                </c:pt>
                <c:pt idx="4211">
                  <c:v>-0.29389979165018498</c:v>
                </c:pt>
                <c:pt idx="4212">
                  <c:v>-0.3069363531392395</c:v>
                </c:pt>
                <c:pt idx="4213">
                  <c:v>-0.31975947113961561</c:v>
                </c:pt>
                <c:pt idx="4214">
                  <c:v>-0.33235973163410426</c:v>
                </c:pt>
                <c:pt idx="4215">
                  <c:v>-0.34472900445584559</c:v>
                </c:pt>
                <c:pt idx="4216">
                  <c:v>-0.35685938841686016</c:v>
                </c:pt>
                <c:pt idx="4217">
                  <c:v>-0.36874280131378145</c:v>
                </c:pt>
                <c:pt idx="4218">
                  <c:v>-0.38037093185629339</c:v>
                </c:pt>
                <c:pt idx="4219">
                  <c:v>-0.39173520536646828</c:v>
                </c:pt>
                <c:pt idx="4220">
                  <c:v>-0.40282712482916111</c:v>
                </c:pt>
                <c:pt idx="4221">
                  <c:v>-0.41363937804429723</c:v>
                </c:pt>
                <c:pt idx="4222">
                  <c:v>-0.42416477584468659</c:v>
                </c:pt>
                <c:pt idx="4223">
                  <c:v>-0.43439583977816598</c:v>
                </c:pt>
                <c:pt idx="4224">
                  <c:v>-0.44432511716458056</c:v>
                </c:pt>
                <c:pt idx="4225">
                  <c:v>-0.45394626580502567</c:v>
                </c:pt>
                <c:pt idx="4226">
                  <c:v>-0.46325297390702258</c:v>
                </c:pt>
                <c:pt idx="4227">
                  <c:v>-0.47223853404244648</c:v>
                </c:pt>
                <c:pt idx="4228">
                  <c:v>-0.48089651032340019</c:v>
                </c:pt>
                <c:pt idx="4229">
                  <c:v>-0.48922220978980285</c:v>
                </c:pt>
                <c:pt idx="4230">
                  <c:v>-0.49720866845694278</c:v>
                </c:pt>
                <c:pt idx="4231">
                  <c:v>-0.50484977181022228</c:v>
                </c:pt>
                <c:pt idx="4232">
                  <c:v>-0.51214143081240704</c:v>
                </c:pt>
                <c:pt idx="4233">
                  <c:v>-0.51907757209158922</c:v>
                </c:pt>
                <c:pt idx="4234">
                  <c:v>-0.52565364475802168</c:v>
                </c:pt>
                <c:pt idx="4235">
                  <c:v>-0.53186558274613283</c:v>
                </c:pt>
                <c:pt idx="4236">
                  <c:v>-0.53770975876795613</c:v>
                </c:pt>
                <c:pt idx="4237">
                  <c:v>-0.54318109679787308</c:v>
                </c:pt>
                <c:pt idx="4238">
                  <c:v>-0.54827551188847756</c:v>
                </c:pt>
                <c:pt idx="4239">
                  <c:v>-0.55299070039157805</c:v>
                </c:pt>
                <c:pt idx="4240">
                  <c:v>-0.55732210462910337</c:v>
                </c:pt>
                <c:pt idx="4241">
                  <c:v>-0.56126676655183372</c:v>
                </c:pt>
                <c:pt idx="4242">
                  <c:v>-0.56482267782076401</c:v>
                </c:pt>
                <c:pt idx="4243">
                  <c:v>-0.56798652897318569</c:v>
                </c:pt>
                <c:pt idx="4244">
                  <c:v>-0.57075652336027749</c:v>
                </c:pt>
                <c:pt idx="4245">
                  <c:v>-0.57313094761572991</c:v>
                </c:pt>
                <c:pt idx="4246">
                  <c:v>-0.57510846103476498</c:v>
                </c:pt>
                <c:pt idx="4247">
                  <c:v>-0.57668731225179071</c:v>
                </c:pt>
                <c:pt idx="4248">
                  <c:v>-0.57786635580631185</c:v>
                </c:pt>
                <c:pt idx="4249">
                  <c:v>-0.57864504118676097</c:v>
                </c:pt>
                <c:pt idx="4250">
                  <c:v>-0.57902226996859318</c:v>
                </c:pt>
                <c:pt idx="4251">
                  <c:v>-0.57899740759277685</c:v>
                </c:pt>
                <c:pt idx="4252">
                  <c:v>-0.57857063403564657</c:v>
                </c:pt>
                <c:pt idx="4253">
                  <c:v>-0.57774291941787093</c:v>
                </c:pt>
                <c:pt idx="4254">
                  <c:v>-0.57651525400729575</c:v>
                </c:pt>
                <c:pt idx="4255">
                  <c:v>-0.57488707620025081</c:v>
                </c:pt>
                <c:pt idx="4256">
                  <c:v>-0.57286019156138779</c:v>
                </c:pt>
                <c:pt idx="4257">
                  <c:v>-0.57043628834591742</c:v>
                </c:pt>
                <c:pt idx="4258">
                  <c:v>-0.56761682945367598</c:v>
                </c:pt>
                <c:pt idx="4259">
                  <c:v>-0.56440296708795434</c:v>
                </c:pt>
                <c:pt idx="4260">
                  <c:v>-0.56079806239708796</c:v>
                </c:pt>
                <c:pt idx="4261">
                  <c:v>-0.55680405291644686</c:v>
                </c:pt>
                <c:pt idx="4262">
                  <c:v>-0.55242348966262989</c:v>
                </c:pt>
                <c:pt idx="4263">
                  <c:v>-0.5476587878221022</c:v>
                </c:pt>
                <c:pt idx="4264">
                  <c:v>-0.5425143748390211</c:v>
                </c:pt>
                <c:pt idx="4265">
                  <c:v>-0.53699304372991152</c:v>
                </c:pt>
                <c:pt idx="4266">
                  <c:v>-0.53109834532197087</c:v>
                </c:pt>
                <c:pt idx="4267">
                  <c:v>-0.52483459281790301</c:v>
                </c:pt>
                <c:pt idx="4268">
                  <c:v>-0.51820683669466283</c:v>
                </c:pt>
                <c:pt idx="4269">
                  <c:v>-0.51121823194680827</c:v>
                </c:pt>
                <c:pt idx="4270">
                  <c:v>-0.50387392004298415</c:v>
                </c:pt>
                <c:pt idx="4271">
                  <c:v>-0.49617963731413978</c:v>
                </c:pt>
                <c:pt idx="4272">
                  <c:v>-0.48814090609304694</c:v>
                </c:pt>
                <c:pt idx="4273">
                  <c:v>-0.47976294106750617</c:v>
                </c:pt>
                <c:pt idx="4274">
                  <c:v>-0.47105093578734986</c:v>
                </c:pt>
                <c:pt idx="4275">
                  <c:v>-0.46201112164702574</c:v>
                </c:pt>
                <c:pt idx="4276">
                  <c:v>-0.45264966556390007</c:v>
                </c:pt>
                <c:pt idx="4277">
                  <c:v>-0.44297258670781053</c:v>
                </c:pt>
                <c:pt idx="4278">
                  <c:v>-0.43298680046290178</c:v>
                </c:pt>
                <c:pt idx="4279">
                  <c:v>-0.42269936786908108</c:v>
                </c:pt>
                <c:pt idx="4280">
                  <c:v>-0.41211779957734629</c:v>
                </c:pt>
                <c:pt idx="4281">
                  <c:v>-0.4012485283594201</c:v>
                </c:pt>
                <c:pt idx="4282">
                  <c:v>-0.39009973692205457</c:v>
                </c:pt>
                <c:pt idx="4283">
                  <c:v>-0.37867920921192244</c:v>
                </c:pt>
                <c:pt idx="4284">
                  <c:v>-0.3669934696260404</c:v>
                </c:pt>
                <c:pt idx="4285">
                  <c:v>-0.35505173850607757</c:v>
                </c:pt>
                <c:pt idx="4286">
                  <c:v>-0.34286199271123441</c:v>
                </c:pt>
                <c:pt idx="4287">
                  <c:v>-0.33043152719246865</c:v>
                </c:pt>
                <c:pt idx="4288">
                  <c:v>-0.31776947920928617</c:v>
                </c:pt>
                <c:pt idx="4289">
                  <c:v>-0.30488504331082167</c:v>
                </c:pt>
                <c:pt idx="4290">
                  <c:v>-0.2917873925061058</c:v>
                </c:pt>
                <c:pt idx="4291">
                  <c:v>-0.2784844963164636</c:v>
                </c:pt>
                <c:pt idx="4292">
                  <c:v>-0.26498670247343686</c:v>
                </c:pt>
                <c:pt idx="4293">
                  <c:v>-0.25130278515795673</c:v>
                </c:pt>
                <c:pt idx="4294">
                  <c:v>-0.23744086726036326</c:v>
                </c:pt>
                <c:pt idx="4295">
                  <c:v>-0.22341170735851346</c:v>
                </c:pt>
                <c:pt idx="4296">
                  <c:v>-0.20922475323573494</c:v>
                </c:pt>
                <c:pt idx="4297">
                  <c:v>-0.19488945201463428</c:v>
                </c:pt>
                <c:pt idx="4298">
                  <c:v>-0.18041596431598064</c:v>
                </c:pt>
                <c:pt idx="4299">
                  <c:v>-0.16581479293004855</c:v>
                </c:pt>
                <c:pt idx="4300">
                  <c:v>-0.15109563544715379</c:v>
                </c:pt>
                <c:pt idx="4301">
                  <c:v>-0.13626839785421718</c:v>
                </c:pt>
                <c:pt idx="4302">
                  <c:v>-0.12134355284291638</c:v>
                </c:pt>
                <c:pt idx="4303">
                  <c:v>-0.10633176715068292</c:v>
                </c:pt>
                <c:pt idx="4304">
                  <c:v>-9.124275789213987E-2</c:v>
                </c:pt>
                <c:pt idx="4305">
                  <c:v>-7.6086314475383207E-2</c:v>
                </c:pt>
                <c:pt idx="4306">
                  <c:v>-6.0872669294517019E-2</c:v>
                </c:pt>
                <c:pt idx="4307">
                  <c:v>-4.5612501894393503E-2</c:v>
                </c:pt>
                <c:pt idx="4308">
                  <c:v>-3.0316926567376744E-2</c:v>
                </c:pt>
                <c:pt idx="4309">
                  <c:v>-1.4997103608333806E-2</c:v>
                </c:pt>
                <c:pt idx="4310">
                  <c:v>3.3691478219735052E-4</c:v>
                </c:pt>
                <c:pt idx="4311">
                  <c:v>1.567516729432249E-2</c:v>
                </c:pt>
                <c:pt idx="4312">
                  <c:v>3.1007050919467451E-2</c:v>
                </c:pt>
                <c:pt idx="4313">
                  <c:v>4.6320992158385726E-2</c:v>
                </c:pt>
                <c:pt idx="4314">
                  <c:v>6.1607497399016956E-2</c:v>
                </c:pt>
                <c:pt idx="4315">
                  <c:v>7.6855942954142525E-2</c:v>
                </c:pt>
                <c:pt idx="4316">
                  <c:v>9.2055631539159036E-2</c:v>
                </c:pt>
                <c:pt idx="4317">
                  <c:v>0.10719607995653893</c:v>
                </c:pt>
                <c:pt idx="4318">
                  <c:v>0.12226678694564574</c:v>
                </c:pt>
                <c:pt idx="4319">
                  <c:v>0.13725750160721401</c:v>
                </c:pt>
                <c:pt idx="4320">
                  <c:v>0.15215791488916056</c:v>
                </c:pt>
                <c:pt idx="4321">
                  <c:v>0.16695762150834659</c:v>
                </c:pt>
                <c:pt idx="4322">
                  <c:v>0.18164641713014237</c:v>
                </c:pt>
                <c:pt idx="4323">
                  <c:v>0.19621431684481891</c:v>
                </c:pt>
                <c:pt idx="4324">
                  <c:v>0.21065127123383351</c:v>
                </c:pt>
                <c:pt idx="4325">
                  <c:v>0.2249471949809797</c:v>
                </c:pt>
                <c:pt idx="4326">
                  <c:v>0.23909229850582897</c:v>
                </c:pt>
                <c:pt idx="4327">
                  <c:v>0.25307684436676808</c:v>
                </c:pt>
                <c:pt idx="4328">
                  <c:v>0.26689139630899422</c:v>
                </c:pt>
                <c:pt idx="4329">
                  <c:v>0.28052657575099466</c:v>
                </c:pt>
                <c:pt idx="4330">
                  <c:v>0.29397189715750394</c:v>
                </c:pt>
                <c:pt idx="4331">
                  <c:v>0.30721906676916561</c:v>
                </c:pt>
                <c:pt idx="4332">
                  <c:v>0.3202590500825388</c:v>
                </c:pt>
                <c:pt idx="4333">
                  <c:v>0.33308227235128918</c:v>
                </c:pt>
                <c:pt idx="4334">
                  <c:v>0.34567932483244584</c:v>
                </c:pt>
                <c:pt idx="4335">
                  <c:v>0.35804208344841759</c:v>
                </c:pt>
                <c:pt idx="4336">
                  <c:v>0.37016265391271397</c:v>
                </c:pt>
                <c:pt idx="4337">
                  <c:v>0.38203296173264401</c:v>
                </c:pt>
                <c:pt idx="4338">
                  <c:v>0.39364470413454994</c:v>
                </c:pt>
                <c:pt idx="4339">
                  <c:v>0.40498931575974306</c:v>
                </c:pt>
                <c:pt idx="4340">
                  <c:v>0.41605830971129476</c:v>
                </c:pt>
                <c:pt idx="4341">
                  <c:v>0.42684438470254493</c:v>
                </c:pt>
                <c:pt idx="4342">
                  <c:v>0.43734036327091252</c:v>
                </c:pt>
                <c:pt idx="4343">
                  <c:v>0.44753877945588827</c:v>
                </c:pt>
                <c:pt idx="4344">
                  <c:v>0.45743219385162126</c:v>
                </c:pt>
                <c:pt idx="4345">
                  <c:v>0.46701427831164682</c:v>
                </c:pt>
                <c:pt idx="4346">
                  <c:v>0.47627873586929803</c:v>
                </c:pt>
                <c:pt idx="4347">
                  <c:v>0.4852188746907245</c:v>
                </c:pt>
                <c:pt idx="4348">
                  <c:v>0.49382827524565887</c:v>
                </c:pt>
                <c:pt idx="4349">
                  <c:v>0.50210226168971683</c:v>
                </c:pt>
                <c:pt idx="4350">
                  <c:v>0.51003388790648674</c:v>
                </c:pt>
                <c:pt idx="4351">
                  <c:v>0.51761705799663971</c:v>
                </c:pt>
                <c:pt idx="4352">
                  <c:v>0.52484770227933597</c:v>
                </c:pt>
                <c:pt idx="4353">
                  <c:v>0.53171976747420713</c:v>
                </c:pt>
                <c:pt idx="4354">
                  <c:v>0.53822872351202045</c:v>
                </c:pt>
                <c:pt idx="4355">
                  <c:v>0.54437052587034362</c:v>
                </c:pt>
                <c:pt idx="4356">
                  <c:v>0.55014156952048132</c:v>
                </c:pt>
                <c:pt idx="4357">
                  <c:v>0.55553680140551964</c:v>
                </c:pt>
                <c:pt idx="4358">
                  <c:v>0.56055216024936028</c:v>
                </c:pt>
                <c:pt idx="4359">
                  <c:v>0.56518536677071529</c:v>
                </c:pt>
                <c:pt idx="4360">
                  <c:v>0.56943188834683023</c:v>
                </c:pt>
                <c:pt idx="4361">
                  <c:v>0.57328879266491339</c:v>
                </c:pt>
                <c:pt idx="4362">
                  <c:v>0.57675409779598297</c:v>
                </c:pt>
                <c:pt idx="4363">
                  <c:v>0.57982452135332196</c:v>
                </c:pt>
                <c:pt idx="4364">
                  <c:v>0.58249829442227874</c:v>
                </c:pt>
                <c:pt idx="4365">
                  <c:v>0.58477373202093585</c:v>
                </c:pt>
                <c:pt idx="4366">
                  <c:v>0.58664952247102509</c:v>
                </c:pt>
                <c:pt idx="4367">
                  <c:v>0.58812394406737434</c:v>
                </c:pt>
                <c:pt idx="4368">
                  <c:v>0.58919588163538639</c:v>
                </c:pt>
                <c:pt idx="4369">
                  <c:v>0.58986481556638715</c:v>
                </c:pt>
                <c:pt idx="4370">
                  <c:v>0.59012967894701296</c:v>
                </c:pt>
                <c:pt idx="4371">
                  <c:v>0.58998986932891895</c:v>
                </c:pt>
                <c:pt idx="4372">
                  <c:v>0.58944559938968266</c:v>
                </c:pt>
                <c:pt idx="4373">
                  <c:v>0.58849787253269836</c:v>
                </c:pt>
                <c:pt idx="4374">
                  <c:v>0.5871477128808219</c:v>
                </c:pt>
                <c:pt idx="4375">
                  <c:v>0.5853945932483503</c:v>
                </c:pt>
                <c:pt idx="4376">
                  <c:v>0.58324035417139231</c:v>
                </c:pt>
                <c:pt idx="4377">
                  <c:v>0.58068671942052397</c:v>
                </c:pt>
                <c:pt idx="4378">
                  <c:v>0.5777351879451752</c:v>
                </c:pt>
                <c:pt idx="4379">
                  <c:v>0.57438694852263428</c:v>
                </c:pt>
                <c:pt idx="4380">
                  <c:v>0.57064539938970227</c:v>
                </c:pt>
                <c:pt idx="4381">
                  <c:v>0.56651251567464356</c:v>
                </c:pt>
                <c:pt idx="4382">
                  <c:v>0.56199088648124162</c:v>
                </c:pt>
                <c:pt idx="4383">
                  <c:v>0.55708296556715053</c:v>
                </c:pt>
                <c:pt idx="4384">
                  <c:v>0.55179321942138315</c:v>
                </c:pt>
                <c:pt idx="4385">
                  <c:v>0.54612448056851337</c:v>
                </c:pt>
                <c:pt idx="4386">
                  <c:v>0.54008033979642178</c:v>
                </c:pt>
                <c:pt idx="4387">
                  <c:v>0.53366515071046561</c:v>
                </c:pt>
                <c:pt idx="4388">
                  <c:v>0.52688400462148788</c:v>
                </c:pt>
                <c:pt idx="4389">
                  <c:v>0.51974009777830554</c:v>
                </c:pt>
                <c:pt idx="4390">
                  <c:v>0.51223861331328702</c:v>
                </c:pt>
                <c:pt idx="4391">
                  <c:v>0.50438532961954941</c:v>
                </c:pt>
                <c:pt idx="4392">
                  <c:v>0.49618581147938562</c:v>
                </c:pt>
                <c:pt idx="4393">
                  <c:v>0.48764531640628667</c:v>
                </c:pt>
                <c:pt idx="4394">
                  <c:v>0.47876908114072197</c:v>
                </c:pt>
                <c:pt idx="4395">
                  <c:v>0.46956338062137576</c:v>
                </c:pt>
                <c:pt idx="4396">
                  <c:v>0.46003442565207148</c:v>
                </c:pt>
                <c:pt idx="4397">
                  <c:v>0.45018827961987856</c:v>
                </c:pt>
                <c:pt idx="4398">
                  <c:v>0.44003190244540519</c:v>
                </c:pt>
                <c:pt idx="4399">
                  <c:v>0.42957240001268976</c:v>
                </c:pt>
                <c:pt idx="4400">
                  <c:v>0.4188173281128767</c:v>
                </c:pt>
                <c:pt idx="4401">
                  <c:v>0.40777316494216215</c:v>
                </c:pt>
                <c:pt idx="4402">
                  <c:v>0.39644813890435426</c:v>
                </c:pt>
                <c:pt idx="4403">
                  <c:v>0.38485007990395848</c:v>
                </c:pt>
                <c:pt idx="4404">
                  <c:v>0.37298555854477777</c:v>
                </c:pt>
                <c:pt idx="4405">
                  <c:v>0.36086384161229745</c:v>
                </c:pt>
                <c:pt idx="4406">
                  <c:v>0.34849295263470065</c:v>
                </c:pt>
                <c:pt idx="4407">
                  <c:v>0.33588023344506207</c:v>
                </c:pt>
                <c:pt idx="4408">
                  <c:v>0.32303486838620393</c:v>
                </c:pt>
                <c:pt idx="4409">
                  <c:v>0.30996609927970337</c:v>
                </c:pt>
                <c:pt idx="4410">
                  <c:v>0.29668314658415007</c:v>
                </c:pt>
                <c:pt idx="4411">
                  <c:v>0.28319402743541072</c:v>
                </c:pt>
                <c:pt idx="4412">
                  <c:v>0.26950913733251863</c:v>
                </c:pt>
                <c:pt idx="4413">
                  <c:v>0.25563729836465349</c:v>
                </c:pt>
                <c:pt idx="4414">
                  <c:v>0.24158668145908357</c:v>
                </c:pt>
                <c:pt idx="4415">
                  <c:v>0.2273680933470954</c:v>
                </c:pt>
                <c:pt idx="4416">
                  <c:v>0.21299103006980691</c:v>
                </c:pt>
                <c:pt idx="4417">
                  <c:v>0.19846498709979199</c:v>
                </c:pt>
                <c:pt idx="4418">
                  <c:v>0.18380017348781796</c:v>
                </c:pt>
                <c:pt idx="4419">
                  <c:v>0.16900714052200755</c:v>
                </c:pt>
                <c:pt idx="4420">
                  <c:v>0.15409563434621848</c:v>
                </c:pt>
                <c:pt idx="4421">
                  <c:v>0.13907560954443873</c:v>
                </c:pt>
                <c:pt idx="4422">
                  <c:v>0.12395758743678434</c:v>
                </c:pt>
                <c:pt idx="4423">
                  <c:v>0.10875228340837235</c:v>
                </c:pt>
                <c:pt idx="4424">
                  <c:v>9.3469463228627536E-2</c:v>
                </c:pt>
                <c:pt idx="4425">
                  <c:v>7.8118964955442766E-2</c:v>
                </c:pt>
                <c:pt idx="4426">
                  <c:v>6.271106961564929E-2</c:v>
                </c:pt>
                <c:pt idx="4427">
                  <c:v>4.7256505357683963E-2</c:v>
                </c:pt>
                <c:pt idx="4428">
                  <c:v>3.1766435036302686E-2</c:v>
                </c:pt>
                <c:pt idx="4429">
                  <c:v>1.6252067455593492E-2</c:v>
                </c:pt>
                <c:pt idx="4430">
                  <c:v>7.2350326014750121E-4</c:v>
                </c:pt>
                <c:pt idx="4431">
                  <c:v>-1.4809247873199928E-2</c:v>
                </c:pt>
                <c:pt idx="4432">
                  <c:v>-3.0335534657909544E-2</c:v>
                </c:pt>
                <c:pt idx="4433">
                  <c:v>-4.5843735417649988E-2</c:v>
                </c:pt>
                <c:pt idx="4434">
                  <c:v>-6.1324308475963187E-2</c:v>
                </c:pt>
                <c:pt idx="4435">
                  <c:v>-7.6766582205647846E-2</c:v>
                </c:pt>
                <c:pt idx="4436">
                  <c:v>-9.2159811518309959E-2</c:v>
                </c:pt>
                <c:pt idx="4437">
                  <c:v>-0.10749346556045865</c:v>
                </c:pt>
                <c:pt idx="4438">
                  <c:v>-0.12275699557493423</c:v>
                </c:pt>
                <c:pt idx="4439">
                  <c:v>-0.13794010333695175</c:v>
                </c:pt>
                <c:pt idx="4440">
                  <c:v>-0.15303243265138239</c:v>
                </c:pt>
                <c:pt idx="4441">
                  <c:v>-0.16802353128597433</c:v>
                </c:pt>
                <c:pt idx="4442">
                  <c:v>-0.18290314816226771</c:v>
                </c:pt>
                <c:pt idx="4443">
                  <c:v>-0.19766125184326294</c:v>
                </c:pt>
                <c:pt idx="4444">
                  <c:v>-0.21228774661094582</c:v>
                </c:pt>
                <c:pt idx="4445">
                  <c:v>-0.22677250108857813</c:v>
                </c:pt>
                <c:pt idx="4446">
                  <c:v>-0.24110567988521908</c:v>
                </c:pt>
                <c:pt idx="4447">
                  <c:v>-0.25527750000971394</c:v>
                </c:pt>
                <c:pt idx="4448">
                  <c:v>-0.26927847992964848</c:v>
                </c:pt>
                <c:pt idx="4449">
                  <c:v>-0.28309919606862505</c:v>
                </c:pt>
                <c:pt idx="4450">
                  <c:v>-0.29672911818994319</c:v>
                </c:pt>
                <c:pt idx="4451">
                  <c:v>-0.3101599081369194</c:v>
                </c:pt>
                <c:pt idx="4452">
                  <c:v>-0.3233824873234476</c:v>
                </c:pt>
                <c:pt idx="4453">
                  <c:v>-0.33638723724563857</c:v>
                </c:pt>
                <c:pt idx="4454">
                  <c:v>-0.3491647057384315</c:v>
                </c:pt>
                <c:pt idx="4455">
                  <c:v>-0.36170672564789702</c:v>
                </c:pt>
                <c:pt idx="4456">
                  <c:v>-0.37400535996707357</c:v>
                </c:pt>
                <c:pt idx="4457">
                  <c:v>-0.38605249184874574</c:v>
                </c:pt>
                <c:pt idx="4458">
                  <c:v>-0.39783977654062408</c:v>
                </c:pt>
                <c:pt idx="4459">
                  <c:v>-0.40935860709110206</c:v>
                </c:pt>
                <c:pt idx="4460">
                  <c:v>-0.42060045540578139</c:v>
                </c:pt>
                <c:pt idx="4461">
                  <c:v>-0.43155797940557455</c:v>
                </c:pt>
                <c:pt idx="4462">
                  <c:v>-0.44222396125003738</c:v>
                </c:pt>
                <c:pt idx="4463">
                  <c:v>-0.45259089502471339</c:v>
                </c:pt>
                <c:pt idx="4464">
                  <c:v>-0.46265130180298891</c:v>
                </c:pt>
                <c:pt idx="4465">
                  <c:v>-0.47239881435994585</c:v>
                </c:pt>
                <c:pt idx="4466">
                  <c:v>-0.48182709710178462</c:v>
                </c:pt>
                <c:pt idx="4467">
                  <c:v>-0.49092942002773426</c:v>
                </c:pt>
                <c:pt idx="4468">
                  <c:v>-0.49969932590954969</c:v>
                </c:pt>
                <c:pt idx="4469">
                  <c:v>-0.50813210168245904</c:v>
                </c:pt>
                <c:pt idx="4470">
                  <c:v>-0.51622076449573129</c:v>
                </c:pt>
                <c:pt idx="4471">
                  <c:v>-0.52395918221013704</c:v>
                </c:pt>
                <c:pt idx="4472">
                  <c:v>-0.53134324940758837</c:v>
                </c:pt>
                <c:pt idx="4473">
                  <c:v>-0.53836687758118962</c:v>
                </c:pt>
                <c:pt idx="4474">
                  <c:v>-0.54502550195385058</c:v>
                </c:pt>
                <c:pt idx="4475">
                  <c:v>-0.55131504382175167</c:v>
                </c:pt>
                <c:pt idx="4476">
                  <c:v>-0.55723186450892903</c:v>
                </c:pt>
                <c:pt idx="4477">
                  <c:v>-0.56277087785283886</c:v>
                </c:pt>
                <c:pt idx="4478">
                  <c:v>-0.567927990020754</c:v>
                </c:pt>
                <c:pt idx="4479">
                  <c:v>-0.57270088973097943</c:v>
                </c:pt>
                <c:pt idx="4480">
                  <c:v>-0.57708501292363101</c:v>
                </c:pt>
                <c:pt idx="4481">
                  <c:v>-0.58107739641898226</c:v>
                </c:pt>
                <c:pt idx="4482">
                  <c:v>-0.58467602799808949</c:v>
                </c:pt>
                <c:pt idx="4483">
                  <c:v>-0.58787759556784958</c:v>
                </c:pt>
                <c:pt idx="4484">
                  <c:v>-0.59068030109723479</c:v>
                </c:pt>
                <c:pt idx="4485">
                  <c:v>-0.59308243108427239</c:v>
                </c:pt>
                <c:pt idx="4486">
                  <c:v>-0.59508264593310545</c:v>
                </c:pt>
                <c:pt idx="4487">
                  <c:v>-0.59667919662940683</c:v>
                </c:pt>
                <c:pt idx="4488">
                  <c:v>-0.59787094130366158</c:v>
                </c:pt>
                <c:pt idx="4489">
                  <c:v>-0.59865733427220613</c:v>
                </c:pt>
                <c:pt idx="4490">
                  <c:v>-0.59903728317206928</c:v>
                </c:pt>
                <c:pt idx="4491">
                  <c:v>-0.59901016073604019</c:v>
                </c:pt>
                <c:pt idx="4492">
                  <c:v>-0.59857615545871123</c:v>
                </c:pt>
                <c:pt idx="4493">
                  <c:v>-0.5977362472013813</c:v>
                </c:pt>
                <c:pt idx="4494">
                  <c:v>-0.596491437190525</c:v>
                </c:pt>
                <c:pt idx="4495">
                  <c:v>-0.59484117599442254</c:v>
                </c:pt>
                <c:pt idx="4496">
                  <c:v>-0.59278728255804347</c:v>
                </c:pt>
                <c:pt idx="4497">
                  <c:v>-0.59033145972002077</c:v>
                </c:pt>
                <c:pt idx="4498">
                  <c:v>-0.58747518616116257</c:v>
                </c:pt>
                <c:pt idx="4499">
                  <c:v>-0.58421963105745911</c:v>
                </c:pt>
                <c:pt idx="4500">
                  <c:v>-0.58056817371554292</c:v>
                </c:pt>
                <c:pt idx="4501">
                  <c:v>-0.57652277100826343</c:v>
                </c:pt>
                <c:pt idx="4502">
                  <c:v>-0.5720859944622011</c:v>
                </c:pt>
                <c:pt idx="4503">
                  <c:v>-0.56726028093933023</c:v>
                </c:pt>
                <c:pt idx="4504">
                  <c:v>-0.56205008071758389</c:v>
                </c:pt>
                <c:pt idx="4505">
                  <c:v>-0.55645821079802016</c:v>
                </c:pt>
                <c:pt idx="4506">
                  <c:v>-0.55048824713531164</c:v>
                </c:pt>
                <c:pt idx="4507">
                  <c:v>-0.54414452919450951</c:v>
                </c:pt>
                <c:pt idx="4508">
                  <c:v>-0.53743213484145147</c:v>
                </c:pt>
                <c:pt idx="4509">
                  <c:v>-0.53035424757749761</c:v>
                </c:pt>
                <c:pt idx="4510">
                  <c:v>-0.52291603848714618</c:v>
                </c:pt>
                <c:pt idx="4511">
                  <c:v>-0.51512327461711538</c:v>
                </c:pt>
                <c:pt idx="4512">
                  <c:v>-0.50698151010646875</c:v>
                </c:pt>
                <c:pt idx="4513">
                  <c:v>-0.49849599253017324</c:v>
                </c:pt>
                <c:pt idx="4514">
                  <c:v>-0.48967194939619185</c:v>
                </c:pt>
                <c:pt idx="4515">
                  <c:v>-0.48051564711792599</c:v>
                </c:pt>
                <c:pt idx="4516">
                  <c:v>-0.47103328868210576</c:v>
                </c:pt>
                <c:pt idx="4517">
                  <c:v>-0.46123093036771157</c:v>
                </c:pt>
                <c:pt idx="4518">
                  <c:v>-0.45111552569690483</c:v>
                </c:pt>
                <c:pt idx="4519">
                  <c:v>-0.4406941748653791</c:v>
                </c:pt>
                <c:pt idx="4520">
                  <c:v>-0.42997442868631575</c:v>
                </c:pt>
                <c:pt idx="4521">
                  <c:v>-0.41896276108841068</c:v>
                </c:pt>
                <c:pt idx="4522">
                  <c:v>-0.40766739691840786</c:v>
                </c:pt>
                <c:pt idx="4523">
                  <c:v>-0.39609616323387947</c:v>
                </c:pt>
                <c:pt idx="4524">
                  <c:v>-0.38425562850142675</c:v>
                </c:pt>
                <c:pt idx="4525">
                  <c:v>-0.37215505807848009</c:v>
                </c:pt>
                <c:pt idx="4526">
                  <c:v>-0.35980247477349431</c:v>
                </c:pt>
                <c:pt idx="4527">
                  <c:v>-0.34720522040722346</c:v>
                </c:pt>
                <c:pt idx="4528">
                  <c:v>-0.33437248001643177</c:v>
                </c:pt>
                <c:pt idx="4529">
                  <c:v>-0.32131349682161658</c:v>
                </c:pt>
                <c:pt idx="4530">
                  <c:v>-0.30803749338376868</c:v>
                </c:pt>
                <c:pt idx="4531">
                  <c:v>-0.29455248964302</c:v>
                </c:pt>
                <c:pt idx="4532">
                  <c:v>-0.28086888460267179</c:v>
                </c:pt>
                <c:pt idx="4533">
                  <c:v>-0.26699550455424553</c:v>
                </c:pt>
                <c:pt idx="4534">
                  <c:v>-0.25294052532320588</c:v>
                </c:pt>
                <c:pt idx="4535">
                  <c:v>-0.2387147592325882</c:v>
                </c:pt>
                <c:pt idx="4536">
                  <c:v>-0.22432770860632234</c:v>
                </c:pt>
                <c:pt idx="4537">
                  <c:v>-0.2097888758881768</c:v>
                </c:pt>
                <c:pt idx="4538">
                  <c:v>-0.1951084777856599</c:v>
                </c:pt>
                <c:pt idx="4539">
                  <c:v>-0.18029707392619593</c:v>
                </c:pt>
                <c:pt idx="4540">
                  <c:v>-0.16536441947233163</c:v>
                </c:pt>
                <c:pt idx="4541">
                  <c:v>-0.15032047870280307</c:v>
                </c:pt>
                <c:pt idx="4542">
                  <c:v>-0.13517578330506738</c:v>
                </c:pt>
                <c:pt idx="4543">
                  <c:v>-0.11994105970047876</c:v>
                </c:pt>
                <c:pt idx="4544">
                  <c:v>-0.1046260853598158</c:v>
                </c:pt>
                <c:pt idx="4545">
                  <c:v>-8.9240710703479151E-2</c:v>
                </c:pt>
                <c:pt idx="4546">
                  <c:v>-7.379522977778899E-2</c:v>
                </c:pt>
                <c:pt idx="4547">
                  <c:v>-5.8300384403411461E-2</c:v>
                </c:pt>
                <c:pt idx="4548">
                  <c:v>-4.2767351755603457E-2</c:v>
                </c:pt>
                <c:pt idx="4549">
                  <c:v>-2.7207355602636221E-2</c:v>
                </c:pt>
                <c:pt idx="4550">
                  <c:v>-1.1630512192222517E-2</c:v>
                </c:pt>
                <c:pt idx="4551">
                  <c:v>3.9531525616415498E-3</c:v>
                </c:pt>
                <c:pt idx="4552">
                  <c:v>1.9532970506274682E-2</c:v>
                </c:pt>
                <c:pt idx="4553">
                  <c:v>3.5097302475423357E-2</c:v>
                </c:pt>
                <c:pt idx="4554">
                  <c:v>5.0636588684244102E-2</c:v>
                </c:pt>
                <c:pt idx="4555">
                  <c:v>6.614013878421901E-2</c:v>
                </c:pt>
                <c:pt idx="4556">
                  <c:v>8.1597188358308384E-2</c:v>
                </c:pt>
                <c:pt idx="4557">
                  <c:v>9.699718662282808E-2</c:v>
                </c:pt>
                <c:pt idx="4558">
                  <c:v>0.11232956429479186</c:v>
                </c:pt>
                <c:pt idx="4559">
                  <c:v>0.12758400203403275</c:v>
                </c:pt>
                <c:pt idx="4560">
                  <c:v>0.14275012194663822</c:v>
                </c:pt>
                <c:pt idx="4561">
                  <c:v>0.15781744952452278</c:v>
                </c:pt>
                <c:pt idx="4562">
                  <c:v>0.17277571084280932</c:v>
                </c:pt>
                <c:pt idx="4563">
                  <c:v>0.18761485105404618</c:v>
                </c:pt>
                <c:pt idx="4564">
                  <c:v>0.20232475047251486</c:v>
                </c:pt>
                <c:pt idx="4565">
                  <c:v>0.21689525320331493</c:v>
                </c:pt>
                <c:pt idx="4566">
                  <c:v>0.23131649879388863</c:v>
                </c:pt>
                <c:pt idx="4567">
                  <c:v>0.24557867865510666</c:v>
                </c:pt>
                <c:pt idx="4568">
                  <c:v>0.25967228512743762</c:v>
                </c:pt>
                <c:pt idx="4569">
                  <c:v>0.27358786798556184</c:v>
                </c:pt>
                <c:pt idx="4570">
                  <c:v>0.28731486982952315</c:v>
                </c:pt>
                <c:pt idx="4571">
                  <c:v>0.3008449248325985</c:v>
                </c:pt>
                <c:pt idx="4572">
                  <c:v>0.3141689262395812</c:v>
                </c:pt>
                <c:pt idx="4573">
                  <c:v>0.32727722688619165</c:v>
                </c:pt>
                <c:pt idx="4574">
                  <c:v>0.34016034546362184</c:v>
                </c:pt>
                <c:pt idx="4575">
                  <c:v>0.35281008519882878</c:v>
                </c:pt>
                <c:pt idx="4576">
                  <c:v>0.36521847899852128</c:v>
                </c:pt>
                <c:pt idx="4577">
                  <c:v>0.37737737947014943</c:v>
                </c:pt>
                <c:pt idx="4578">
                  <c:v>0.38927841086540832</c:v>
                </c:pt>
                <c:pt idx="4579">
                  <c:v>0.40091293479443318</c:v>
                </c:pt>
                <c:pt idx="4580">
                  <c:v>0.4122723912908357</c:v>
                </c:pt>
                <c:pt idx="4581">
                  <c:v>0.42334940597843113</c:v>
                </c:pt>
                <c:pt idx="4582">
                  <c:v>0.43413672830328237</c:v>
                </c:pt>
                <c:pt idx="4583">
                  <c:v>0.44462681922981945</c:v>
                </c:pt>
                <c:pt idx="4584">
                  <c:v>0.4548121663116082</c:v>
                </c:pt>
                <c:pt idx="4585">
                  <c:v>0.46468636841416028</c:v>
                </c:pt>
                <c:pt idx="4586">
                  <c:v>0.47424305565341007</c:v>
                </c:pt>
                <c:pt idx="4587">
                  <c:v>0.48347546336675018</c:v>
                </c:pt>
                <c:pt idx="4588">
                  <c:v>0.49237709930175422</c:v>
                </c:pt>
                <c:pt idx="4589">
                  <c:v>0.50094321501640471</c:v>
                </c:pt>
                <c:pt idx="4590">
                  <c:v>0.50916679193900971</c:v>
                </c:pt>
                <c:pt idx="4591">
                  <c:v>0.51704166187510858</c:v>
                </c:pt>
                <c:pt idx="4592">
                  <c:v>0.52456368302659362</c:v>
                </c:pt>
                <c:pt idx="4593">
                  <c:v>0.5317267301913442</c:v>
                </c:pt>
                <c:pt idx="4594">
                  <c:v>0.5385262015914456</c:v>
                </c:pt>
                <c:pt idx="4595">
                  <c:v>0.54495798122635108</c:v>
                </c:pt>
                <c:pt idx="4596">
                  <c:v>0.55101839283720921</c:v>
                </c:pt>
                <c:pt idx="4597">
                  <c:v>0.55670231240223789</c:v>
                </c:pt>
                <c:pt idx="4598">
                  <c:v>0.56200560796295917</c:v>
                </c:pt>
                <c:pt idx="4599">
                  <c:v>0.56692592985532353</c:v>
                </c:pt>
                <c:pt idx="4600">
                  <c:v>0.5714586753904497</c:v>
                </c:pt>
                <c:pt idx="4601">
                  <c:v>0.57560084252296406</c:v>
                </c:pt>
                <c:pt idx="4602">
                  <c:v>0.57935037994166572</c:v>
                </c:pt>
                <c:pt idx="4603">
                  <c:v>0.58270393624464301</c:v>
                </c:pt>
                <c:pt idx="4604">
                  <c:v>0.58565967388566875</c:v>
                </c:pt>
                <c:pt idx="4605">
                  <c:v>0.58821583965131141</c:v>
                </c:pt>
                <c:pt idx="4606">
                  <c:v>0.59037105404817292</c:v>
                </c:pt>
                <c:pt idx="4607">
                  <c:v>0.59212352798852563</c:v>
                </c:pt>
                <c:pt idx="4608">
                  <c:v>0.5934720793638617</c:v>
                </c:pt>
                <c:pt idx="4609">
                  <c:v>0.59441612209614791</c:v>
                </c:pt>
                <c:pt idx="4610">
                  <c:v>0.59495452328300835</c:v>
                </c:pt>
                <c:pt idx="4611">
                  <c:v>0.5950866149830758</c:v>
                </c:pt>
                <c:pt idx="4612">
                  <c:v>0.59481254489238056</c:v>
                </c:pt>
                <c:pt idx="4613">
                  <c:v>0.59413325195956046</c:v>
                </c:pt>
                <c:pt idx="4614">
                  <c:v>0.59304969639472194</c:v>
                </c:pt>
                <c:pt idx="4615">
                  <c:v>0.5915612876564198</c:v>
                </c:pt>
                <c:pt idx="4616">
                  <c:v>0.5896698034968999</c:v>
                </c:pt>
                <c:pt idx="4617">
                  <c:v>0.58737690548944077</c:v>
                </c:pt>
                <c:pt idx="4618">
                  <c:v>0.58468403098727972</c:v>
                </c:pt>
                <c:pt idx="4619">
                  <c:v>0.58159230778695348</c:v>
                </c:pt>
                <c:pt idx="4620">
                  <c:v>0.57810507377413367</c:v>
                </c:pt>
                <c:pt idx="4621">
                  <c:v>0.57422424436958042</c:v>
                </c:pt>
                <c:pt idx="4622">
                  <c:v>0.56995234962700858</c:v>
                </c:pt>
                <c:pt idx="4623">
                  <c:v>0.56529178492508503</c:v>
                </c:pt>
                <c:pt idx="4624">
                  <c:v>0.56024695905832644</c:v>
                </c:pt>
                <c:pt idx="4625">
                  <c:v>0.5548206475545826</c:v>
                </c:pt>
                <c:pt idx="4626">
                  <c:v>0.54901638491581362</c:v>
                </c:pt>
                <c:pt idx="4627">
                  <c:v>0.54283846918513656</c:v>
                </c:pt>
                <c:pt idx="4628">
                  <c:v>0.53629193684747078</c:v>
                </c:pt>
                <c:pt idx="4629">
                  <c:v>0.52937993007450446</c:v>
                </c:pt>
                <c:pt idx="4630">
                  <c:v>0.52210757868249613</c:v>
                </c:pt>
                <c:pt idx="4631">
                  <c:v>0.51448060852152366</c:v>
                </c:pt>
                <c:pt idx="4632">
                  <c:v>0.5065045326157378</c:v>
                </c:pt>
                <c:pt idx="4633">
                  <c:v>0.49818455751699386</c:v>
                </c:pt>
                <c:pt idx="4634">
                  <c:v>0.48952586981203428</c:v>
                </c:pt>
                <c:pt idx="4635">
                  <c:v>0.4805346951048951</c:v>
                </c:pt>
                <c:pt idx="4636">
                  <c:v>0.4712171956947932</c:v>
                </c:pt>
                <c:pt idx="4637">
                  <c:v>0.46157938730496662</c:v>
                </c:pt>
                <c:pt idx="4638">
                  <c:v>0.45162818304345986</c:v>
                </c:pt>
                <c:pt idx="4639">
                  <c:v>0.44137064284331678</c:v>
                </c:pt>
                <c:pt idx="4640">
                  <c:v>0.43081427741628125</c:v>
                </c:pt>
                <c:pt idx="4641">
                  <c:v>0.41996552076057336</c:v>
                </c:pt>
                <c:pt idx="4642">
                  <c:v>0.4088325579730116</c:v>
                </c:pt>
                <c:pt idx="4643">
                  <c:v>0.39742317655146991</c:v>
                </c:pt>
                <c:pt idx="4644">
                  <c:v>0.38574390560254462</c:v>
                </c:pt>
                <c:pt idx="4645">
                  <c:v>0.373803971332831</c:v>
                </c:pt>
                <c:pt idx="4646">
                  <c:v>0.36161135761854996</c:v>
                </c:pt>
                <c:pt idx="4647">
                  <c:v>0.34917336757612455</c:v>
                </c:pt>
                <c:pt idx="4648">
                  <c:v>0.33649914777515394</c:v>
                </c:pt>
                <c:pt idx="4649">
                  <c:v>0.32359790321531895</c:v>
                </c:pt>
                <c:pt idx="4650">
                  <c:v>0.31047881849225833</c:v>
                </c:pt>
                <c:pt idx="4651">
                  <c:v>0.2971498758452441</c:v>
                </c:pt>
                <c:pt idx="4652">
                  <c:v>0.28362143685014995</c:v>
                </c:pt>
                <c:pt idx="4653">
                  <c:v>0.26990229065338295</c:v>
                </c:pt>
                <c:pt idx="4654">
                  <c:v>0.25600057622638028</c:v>
                </c:pt>
                <c:pt idx="4655">
                  <c:v>0.24192706933794905</c:v>
                </c:pt>
                <c:pt idx="4656">
                  <c:v>0.22769123606618488</c:v>
                </c:pt>
                <c:pt idx="4657">
                  <c:v>0.21330254292592837</c:v>
                </c:pt>
                <c:pt idx="4658">
                  <c:v>0.19877117102110275</c:v>
                </c:pt>
                <c:pt idx="4659">
                  <c:v>0.18410764470923044</c:v>
                </c:pt>
                <c:pt idx="4660">
                  <c:v>0.16932168422485078</c:v>
                </c:pt>
                <c:pt idx="4661">
                  <c:v>0.15442321926875194</c:v>
                </c:pt>
                <c:pt idx="4662">
                  <c:v>0.13942274730850934</c:v>
                </c:pt>
                <c:pt idx="4663">
                  <c:v>0.1243309609116319</c:v>
                </c:pt>
                <c:pt idx="4664">
                  <c:v>0.10915760406888181</c:v>
                </c:pt>
                <c:pt idx="4665">
                  <c:v>9.3912494102223493E-2</c:v>
                </c:pt>
                <c:pt idx="4666">
                  <c:v>7.8605892348741963E-2</c:v>
                </c:pt>
                <c:pt idx="4667">
                  <c:v>6.3248508316562049E-2</c:v>
                </c:pt>
                <c:pt idx="4668">
                  <c:v>4.7851487272509326E-2</c:v>
                </c:pt>
                <c:pt idx="4669">
                  <c:v>3.2426021487814344E-2</c:v>
                </c:pt>
                <c:pt idx="4670">
                  <c:v>1.6982196131701734E-2</c:v>
                </c:pt>
                <c:pt idx="4671">
                  <c:v>1.5300064653059953E-3</c:v>
                </c:pt>
                <c:pt idx="4672">
                  <c:v>-1.3919909578993821E-2</c:v>
                </c:pt>
                <c:pt idx="4673">
                  <c:v>-2.9355942615858516E-2</c:v>
                </c:pt>
                <c:pt idx="4674">
                  <c:v>-4.4768562195279457E-2</c:v>
                </c:pt>
                <c:pt idx="4675">
                  <c:v>-6.0147106850917328E-2</c:v>
                </c:pt>
                <c:pt idx="4676">
                  <c:v>-7.5480840588768444E-2</c:v>
                </c:pt>
                <c:pt idx="4677">
                  <c:v>-9.0759240582745093E-2</c:v>
                </c:pt>
                <c:pt idx="4678">
                  <c:v>-0.10597176503580787</c:v>
                </c:pt>
                <c:pt idx="4679">
                  <c:v>-0.12110812161596735</c:v>
                </c:pt>
                <c:pt idx="4680">
                  <c:v>-0.13615795895382682</c:v>
                </c:pt>
                <c:pt idx="4681">
                  <c:v>-0.15111082857627983</c:v>
                </c:pt>
                <c:pt idx="4682">
                  <c:v>-0.16595648209822964</c:v>
                </c:pt>
                <c:pt idx="4683">
                  <c:v>-0.18068488971126029</c:v>
                </c:pt>
                <c:pt idx="4684">
                  <c:v>-0.19528595626248449</c:v>
                </c:pt>
                <c:pt idx="4685">
                  <c:v>-0.20974954987836153</c:v>
                </c:pt>
                <c:pt idx="4686">
                  <c:v>-0.22406583361106999</c:v>
                </c:pt>
                <c:pt idx="4687">
                  <c:v>-0.23822502185455194</c:v>
                </c:pt>
                <c:pt idx="4688">
                  <c:v>-0.25221762940583237</c:v>
                </c:pt>
                <c:pt idx="4689">
                  <c:v>-0.26603422796487153</c:v>
                </c:pt>
                <c:pt idx="4690">
                  <c:v>-0.27966428152111261</c:v>
                </c:pt>
                <c:pt idx="4691">
                  <c:v>-0.29309944509691443</c:v>
                </c:pt>
                <c:pt idx="4692">
                  <c:v>-0.30633063224147922</c:v>
                </c:pt>
                <c:pt idx="4693">
                  <c:v>-0.3193482155461102</c:v>
                </c:pt>
                <c:pt idx="4694">
                  <c:v>-0.33214273290472002</c:v>
                </c:pt>
                <c:pt idx="4695">
                  <c:v>-0.34470600619023545</c:v>
                </c:pt>
                <c:pt idx="4696">
                  <c:v>-0.35703008639480743</c:v>
                </c:pt>
                <c:pt idx="4697">
                  <c:v>-0.36910684364725166</c:v>
                </c:pt>
                <c:pt idx="4698">
                  <c:v>-0.38092791915304908</c:v>
                </c:pt>
                <c:pt idx="4699">
                  <c:v>-0.39248469090526783</c:v>
                </c:pt>
                <c:pt idx="4700">
                  <c:v>-0.40376861474641795</c:v>
                </c:pt>
                <c:pt idx="4701">
                  <c:v>-0.41477233153217569</c:v>
                </c:pt>
                <c:pt idx="4702">
                  <c:v>-0.42548860536055433</c:v>
                </c:pt>
                <c:pt idx="4703">
                  <c:v>-0.43590991126532375</c:v>
                </c:pt>
                <c:pt idx="4704">
                  <c:v>-0.44602875028418776</c:v>
                </c:pt>
                <c:pt idx="4705">
                  <c:v>-0.45583873417919824</c:v>
                </c:pt>
                <c:pt idx="4706">
                  <c:v>-0.46533350537295565</c:v>
                </c:pt>
                <c:pt idx="4707">
                  <c:v>-0.47450631091752304</c:v>
                </c:pt>
                <c:pt idx="4708">
                  <c:v>-0.483350669681199</c:v>
                </c:pt>
                <c:pt idx="4709">
                  <c:v>-0.49186184374690367</c:v>
                </c:pt>
                <c:pt idx="4710">
                  <c:v>-0.50003282447045716</c:v>
                </c:pt>
                <c:pt idx="4711">
                  <c:v>-0.50785745298595419</c:v>
                </c:pt>
                <c:pt idx="4712">
                  <c:v>-0.51533159622353619</c:v>
                </c:pt>
                <c:pt idx="4713">
                  <c:v>-0.52244913710779128</c:v>
                </c:pt>
                <c:pt idx="4714">
                  <c:v>-0.52920548138495072</c:v>
                </c:pt>
                <c:pt idx="4715">
                  <c:v>-0.53559651997511037</c:v>
                </c:pt>
                <c:pt idx="4716">
                  <c:v>-0.54161858293581933</c:v>
                </c:pt>
                <c:pt idx="4717">
                  <c:v>-0.54726655195683571</c:v>
                </c:pt>
                <c:pt idx="4718">
                  <c:v>-0.55253630018592415</c:v>
                </c:pt>
                <c:pt idx="4719">
                  <c:v>-0.55742548245966317</c:v>
                </c:pt>
                <c:pt idx="4720">
                  <c:v>-0.56192949998404884</c:v>
                </c:pt>
                <c:pt idx="4721">
                  <c:v>-0.56604535400281719</c:v>
                </c:pt>
                <c:pt idx="4722">
                  <c:v>-0.56977099588825397</c:v>
                </c:pt>
                <c:pt idx="4723">
                  <c:v>-0.57310307631666202</c:v>
                </c:pt>
                <c:pt idx="4724">
                  <c:v>-0.57603975921512529</c:v>
                </c:pt>
                <c:pt idx="4725">
                  <c:v>-0.57857929223929483</c:v>
                </c:pt>
                <c:pt idx="4726">
                  <c:v>-0.58072029616133558</c:v>
                </c:pt>
                <c:pt idx="4727">
                  <c:v>-0.58246098155646353</c:v>
                </c:pt>
                <c:pt idx="4728">
                  <c:v>-0.58380016537755941</c:v>
                </c:pt>
                <c:pt idx="4729">
                  <c:v>-0.58473726000760029</c:v>
                </c:pt>
                <c:pt idx="4730">
                  <c:v>-0.58527113040619805</c:v>
                </c:pt>
                <c:pt idx="4731">
                  <c:v>-0.58540110589643735</c:v>
                </c:pt>
                <c:pt idx="4732">
                  <c:v>-0.5851273308428685</c:v>
                </c:pt>
                <c:pt idx="4733">
                  <c:v>-0.58445074026855304</c:v>
                </c:pt>
                <c:pt idx="4734">
                  <c:v>-0.58337228986581469</c:v>
                </c:pt>
                <c:pt idx="4735">
                  <c:v>-0.5818913839852814</c:v>
                </c:pt>
                <c:pt idx="4736">
                  <c:v>-0.58000979468335523</c:v>
                </c:pt>
                <c:pt idx="4737">
                  <c:v>-0.57772917725192507</c:v>
                </c:pt>
                <c:pt idx="4738">
                  <c:v>-0.57505096217975704</c:v>
                </c:pt>
                <c:pt idx="4739">
                  <c:v>-0.57197626981848226</c:v>
                </c:pt>
                <c:pt idx="4740">
                  <c:v>-0.56850843003123375</c:v>
                </c:pt>
                <c:pt idx="4741">
                  <c:v>-0.56464934964149516</c:v>
                </c:pt>
                <c:pt idx="4742">
                  <c:v>-0.56040154953401899</c:v>
                </c:pt>
                <c:pt idx="4743">
                  <c:v>-0.55576741535003427</c:v>
                </c:pt>
                <c:pt idx="4744">
                  <c:v>-0.5507513455814631</c:v>
                </c:pt>
                <c:pt idx="4745">
                  <c:v>-0.54535610489186492</c:v>
                </c:pt>
                <c:pt idx="4746">
                  <c:v>-0.53958521636082091</c:v>
                </c:pt>
                <c:pt idx="4747">
                  <c:v>-0.53344296605470332</c:v>
                </c:pt>
                <c:pt idx="4748">
                  <c:v>-0.52693437793119335</c:v>
                </c:pt>
                <c:pt idx="4749">
                  <c:v>-0.52006258108823034</c:v>
                </c:pt>
                <c:pt idx="4750">
                  <c:v>-0.51283269172594725</c:v>
                </c:pt>
                <c:pt idx="4751">
                  <c:v>-0.50525042154016342</c:v>
                </c:pt>
                <c:pt idx="4752">
                  <c:v>-0.49732126886701933</c:v>
                </c:pt>
                <c:pt idx="4753">
                  <c:v>-0.48905042504112128</c:v>
                </c:pt>
                <c:pt idx="4754">
                  <c:v>-0.4804430609073273</c:v>
                </c:pt>
                <c:pt idx="4755">
                  <c:v>-0.47150538580793466</c:v>
                </c:pt>
                <c:pt idx="4756">
                  <c:v>-0.46224354526542977</c:v>
                </c:pt>
                <c:pt idx="4757">
                  <c:v>-0.45266353771630891</c:v>
                </c:pt>
                <c:pt idx="4758">
                  <c:v>-0.44277225847700258</c:v>
                </c:pt>
                <c:pt idx="4759">
                  <c:v>-0.43257674918926409</c:v>
                </c:pt>
                <c:pt idx="4760">
                  <c:v>-0.42208450177924933</c:v>
                </c:pt>
                <c:pt idx="4761">
                  <c:v>-0.41130193097073092</c:v>
                </c:pt>
                <c:pt idx="4762">
                  <c:v>-0.40023720210279806</c:v>
                </c:pt>
                <c:pt idx="4763">
                  <c:v>-0.38889808243800872</c:v>
                </c:pt>
                <c:pt idx="4764">
                  <c:v>-0.3772910803758322</c:v>
                </c:pt>
                <c:pt idx="4765">
                  <c:v>-0.36542540094983939</c:v>
                </c:pt>
                <c:pt idx="4766">
                  <c:v>-0.35330900640333479</c:v>
                </c:pt>
                <c:pt idx="4767">
                  <c:v>-0.34094917776604555</c:v>
                </c:pt>
                <c:pt idx="4768">
                  <c:v>-0.32835503907331082</c:v>
                </c:pt>
                <c:pt idx="4769">
                  <c:v>-0.31553577234929742</c:v>
                </c:pt>
                <c:pt idx="4770">
                  <c:v>-0.30250053877931316</c:v>
                </c:pt>
                <c:pt idx="4771">
                  <c:v>-0.28925729676396661</c:v>
                </c:pt>
                <c:pt idx="4772">
                  <c:v>-0.27581638361879346</c:v>
                </c:pt>
                <c:pt idx="4773">
                  <c:v>-0.26218656381482008</c:v>
                </c:pt>
                <c:pt idx="4774">
                  <c:v>-0.2483759512399461</c:v>
                </c:pt>
                <c:pt idx="4775">
                  <c:v>-0.23439529617808957</c:v>
                </c:pt>
                <c:pt idx="4776">
                  <c:v>-0.22025403882813657</c:v>
                </c:pt>
                <c:pt idx="4777">
                  <c:v>-0.20596161943844368</c:v>
                </c:pt>
                <c:pt idx="4778">
                  <c:v>-0.19152819246632974</c:v>
                </c:pt>
                <c:pt idx="4779">
                  <c:v>-0.17696425524980461</c:v>
                </c:pt>
                <c:pt idx="4780">
                  <c:v>-0.16227950063833274</c:v>
                </c:pt>
                <c:pt idx="4781">
                  <c:v>-0.14748383058942324</c:v>
                </c:pt>
                <c:pt idx="4782">
                  <c:v>-0.13258771447666162</c:v>
                </c:pt>
                <c:pt idx="4783">
                  <c:v>-0.1176018164303937</c:v>
                </c:pt>
                <c:pt idx="4784">
                  <c:v>-0.10253585166866032</c:v>
                </c:pt>
                <c:pt idx="4785">
                  <c:v>-8.7399608412831897E-2</c:v>
                </c:pt>
                <c:pt idx="4786">
                  <c:v>-7.2203318579303968E-2</c:v>
                </c:pt>
                <c:pt idx="4787">
                  <c:v>-5.6957661943215207E-2</c:v>
                </c:pt>
                <c:pt idx="4788">
                  <c:v>-4.1673753734023308E-2</c:v>
                </c:pt>
                <c:pt idx="4789">
                  <c:v>-2.6362755889134934E-2</c:v>
                </c:pt>
                <c:pt idx="4790">
                  <c:v>-1.1034722955542203E-2</c:v>
                </c:pt>
                <c:pt idx="4791">
                  <c:v>4.3003807081967924E-3</c:v>
                </c:pt>
                <c:pt idx="4792">
                  <c:v>1.9631948344524933E-2</c:v>
                </c:pt>
                <c:pt idx="4793">
                  <c:v>3.4948402006941388E-2</c:v>
                </c:pt>
                <c:pt idx="4794">
                  <c:v>5.0240242940077701E-2</c:v>
                </c:pt>
                <c:pt idx="4795">
                  <c:v>6.5496841619732724E-2</c:v>
                </c:pt>
                <c:pt idx="4796">
                  <c:v>8.0707494233237004E-2</c:v>
                </c:pt>
                <c:pt idx="4797">
                  <c:v>9.5861710366615893E-2</c:v>
                </c:pt>
                <c:pt idx="4798">
                  <c:v>0.11094898085729962</c:v>
                </c:pt>
                <c:pt idx="4799">
                  <c:v>0.12595904622166934</c:v>
                </c:pt>
                <c:pt idx="4800">
                  <c:v>0.14088158814408697</c:v>
                </c:pt>
                <c:pt idx="4801">
                  <c:v>0.15570619140205325</c:v>
                </c:pt>
                <c:pt idx="4802">
                  <c:v>0.17042264104932939</c:v>
                </c:pt>
                <c:pt idx="4803">
                  <c:v>0.18502094089600732</c:v>
                </c:pt>
                <c:pt idx="4804">
                  <c:v>0.19949102957871057</c:v>
                </c:pt>
                <c:pt idx="4805">
                  <c:v>0.21382280917573987</c:v>
                </c:pt>
                <c:pt idx="4806">
                  <c:v>0.22800647684474426</c:v>
                </c:pt>
                <c:pt idx="4807">
                  <c:v>0.242032281230049</c:v>
                </c:pt>
                <c:pt idx="4808">
                  <c:v>0.25589077151519918</c:v>
                </c:pt>
                <c:pt idx="4809">
                  <c:v>0.26957255391408991</c:v>
                </c:pt>
                <c:pt idx="4810">
                  <c:v>0.2830671270486963</c:v>
                </c:pt>
                <c:pt idx="4811">
                  <c:v>0.29636618068371906</c:v>
                </c:pt>
                <c:pt idx="4812">
                  <c:v>0.30946066321171761</c:v>
                </c:pt>
                <c:pt idx="4813">
                  <c:v>0.32234098215948864</c:v>
                </c:pt>
                <c:pt idx="4814">
                  <c:v>0.33499771043981486</c:v>
                </c:pt>
                <c:pt idx="4815">
                  <c:v>0.34742270501896699</c:v>
                </c:pt>
                <c:pt idx="4816">
                  <c:v>0.35960805204812096</c:v>
                </c:pt>
                <c:pt idx="4817">
                  <c:v>0.37154565687192115</c:v>
                </c:pt>
                <c:pt idx="4818">
                  <c:v>0.38322719595963972</c:v>
                </c:pt>
                <c:pt idx="4819">
                  <c:v>0.39464408260726314</c:v>
                </c:pt>
                <c:pt idx="4820">
                  <c:v>0.40578780799050757</c:v>
                </c:pt>
                <c:pt idx="4821">
                  <c:v>0.41665104831970612</c:v>
                </c:pt>
                <c:pt idx="4822">
                  <c:v>0.42722660306015597</c:v>
                </c:pt>
                <c:pt idx="4823">
                  <c:v>0.43750698261672855</c:v>
                </c:pt>
                <c:pt idx="4824">
                  <c:v>0.44748472339324752</c:v>
                </c:pt>
                <c:pt idx="4825">
                  <c:v>0.45715347250411031</c:v>
                </c:pt>
                <c:pt idx="4826">
                  <c:v>0.46650690770173803</c:v>
                </c:pt>
                <c:pt idx="4827">
                  <c:v>0.47553831133672581</c:v>
                </c:pt>
                <c:pt idx="4828">
                  <c:v>0.48424123753589904</c:v>
                </c:pt>
                <c:pt idx="4829">
                  <c:v>0.49261098359200001</c:v>
                </c:pt>
                <c:pt idx="4830">
                  <c:v>0.50064057601327927</c:v>
                </c:pt>
                <c:pt idx="4831">
                  <c:v>0.5083238910202349</c:v>
                </c:pt>
                <c:pt idx="4832">
                  <c:v>0.5156568305547663</c:v>
                </c:pt>
                <c:pt idx="4833">
                  <c:v>0.52263331246998368</c:v>
                </c:pt>
                <c:pt idx="4834">
                  <c:v>0.5292487773488489</c:v>
                </c:pt>
                <c:pt idx="4835">
                  <c:v>0.53549915084790356</c:v>
                </c:pt>
                <c:pt idx="4836">
                  <c:v>0.54138079765236002</c:v>
                </c:pt>
                <c:pt idx="4837">
                  <c:v>0.5468886339624377</c:v>
                </c:pt>
                <c:pt idx="4838">
                  <c:v>0.55201856731075749</c:v>
                </c:pt>
                <c:pt idx="4839">
                  <c:v>0.55676828678480739</c:v>
                </c:pt>
                <c:pt idx="4840">
                  <c:v>0.56113322769924712</c:v>
                </c:pt>
                <c:pt idx="4841">
                  <c:v>0.56511042525596766</c:v>
                </c:pt>
                <c:pt idx="4842">
                  <c:v>0.56869786462672034</c:v>
                </c:pt>
                <c:pt idx="4843">
                  <c:v>0.57189223012040036</c:v>
                </c:pt>
                <c:pt idx="4844">
                  <c:v>0.57469171912176464</c:v>
                </c:pt>
                <c:pt idx="4845">
                  <c:v>0.5770946125611347</c:v>
                </c:pt>
                <c:pt idx="4846">
                  <c:v>0.57909956429437226</c:v>
                </c:pt>
                <c:pt idx="4847">
                  <c:v>0.58070481778153071</c:v>
                </c:pt>
                <c:pt idx="4848">
                  <c:v>0.58190922265356482</c:v>
                </c:pt>
                <c:pt idx="4849">
                  <c:v>0.58271222375700693</c:v>
                </c:pt>
                <c:pt idx="4850">
                  <c:v>0.58311271829274169</c:v>
                </c:pt>
                <c:pt idx="4851">
                  <c:v>0.58311006759521244</c:v>
                </c:pt>
                <c:pt idx="4852">
                  <c:v>0.5827044478028256</c:v>
                </c:pt>
                <c:pt idx="4853">
                  <c:v>0.5818968254674417</c:v>
                </c:pt>
                <c:pt idx="4854">
                  <c:v>0.5806881875577089</c:v>
                </c:pt>
                <c:pt idx="4855">
                  <c:v>0.57907796944074064</c:v>
                </c:pt>
                <c:pt idx="4856">
                  <c:v>0.57706797392226328</c:v>
                </c:pt>
                <c:pt idx="4857">
                  <c:v>0.57465988676911806</c:v>
                </c:pt>
                <c:pt idx="4858">
                  <c:v>0.57185516866352482</c:v>
                </c:pt>
                <c:pt idx="4859">
                  <c:v>0.56865496986202269</c:v>
                </c:pt>
                <c:pt idx="4860">
                  <c:v>0.56506264983708743</c:v>
                </c:pt>
                <c:pt idx="4861">
                  <c:v>0.56108014471915291</c:v>
                </c:pt>
                <c:pt idx="4862">
                  <c:v>0.55671000439067742</c:v>
                </c:pt>
                <c:pt idx="4863">
                  <c:v>0.55195464317465293</c:v>
                </c:pt>
                <c:pt idx="4864">
                  <c:v>0.54681848792220777</c:v>
                </c:pt>
                <c:pt idx="4865">
                  <c:v>0.54130433132700084</c:v>
                </c:pt>
                <c:pt idx="4866">
                  <c:v>0.53541572416317151</c:v>
                </c:pt>
                <c:pt idx="4867">
                  <c:v>0.52915697984975274</c:v>
                </c:pt>
                <c:pt idx="4868">
                  <c:v>0.52253314934894246</c:v>
                </c:pt>
                <c:pt idx="4869">
                  <c:v>0.51554738840889169</c:v>
                </c:pt>
                <c:pt idx="4870">
                  <c:v>0.50820483951958206</c:v>
                </c:pt>
                <c:pt idx="4871">
                  <c:v>0.50051124030035954</c:v>
                </c:pt>
                <c:pt idx="4872">
                  <c:v>0.49247211463870322</c:v>
                </c:pt>
                <c:pt idx="4873">
                  <c:v>0.4840926790426186</c:v>
                </c:pt>
                <c:pt idx="4874">
                  <c:v>0.47537812914677136</c:v>
                </c:pt>
                <c:pt idx="4875">
                  <c:v>0.4663346986941217</c:v>
                </c:pt>
                <c:pt idx="4876">
                  <c:v>0.45696855721322166</c:v>
                </c:pt>
                <c:pt idx="4877">
                  <c:v>0.44728572674671302</c:v>
                </c:pt>
                <c:pt idx="4878">
                  <c:v>0.43729312581201302</c:v>
                </c:pt>
                <c:pt idx="4879">
                  <c:v>0.4269978188415825</c:v>
                </c:pt>
                <c:pt idx="4880">
                  <c:v>0.41640732013700343</c:v>
                </c:pt>
                <c:pt idx="4881">
                  <c:v>0.40552806637727501</c:v>
                </c:pt>
                <c:pt idx="4882">
                  <c:v>0.394368244431759</c:v>
                </c:pt>
                <c:pt idx="4883">
                  <c:v>0.38293564266361141</c:v>
                </c:pt>
                <c:pt idx="4884">
                  <c:v>0.37123679013870731</c:v>
                </c:pt>
                <c:pt idx="4885">
                  <c:v>0.35928091211838498</c:v>
                </c:pt>
                <c:pt idx="4886">
                  <c:v>0.34707599063071742</c:v>
                </c:pt>
                <c:pt idx="4887">
                  <c:v>0.33462932604301487</c:v>
                </c:pt>
                <c:pt idx="4888">
                  <c:v>0.32195006127691939</c:v>
                </c:pt>
                <c:pt idx="4889">
                  <c:v>0.30904739678765902</c:v>
                </c:pt>
                <c:pt idx="4890">
                  <c:v>0.29593051173245138</c:v>
                </c:pt>
                <c:pt idx="4891">
                  <c:v>0.28260738202101882</c:v>
                </c:pt>
                <c:pt idx="4892">
                  <c:v>0.26908836201149894</c:v>
                </c:pt>
                <c:pt idx="4893">
                  <c:v>0.25538223274762412</c:v>
                </c:pt>
                <c:pt idx="4894">
                  <c:v>0.24149712421662914</c:v>
                </c:pt>
                <c:pt idx="4895">
                  <c:v>0.2274438023252312</c:v>
                </c:pt>
                <c:pt idx="4896">
                  <c:v>0.21323172241542007</c:v>
                </c:pt>
                <c:pt idx="4897">
                  <c:v>0.19887033939595763</c:v>
                </c:pt>
                <c:pt idx="4898">
                  <c:v>0.18436982189901763</c:v>
                </c:pt>
                <c:pt idx="4899">
                  <c:v>0.16974068094916217</c:v>
                </c:pt>
                <c:pt idx="4900">
                  <c:v>0.15499262259145549</c:v>
                </c:pt>
                <c:pt idx="4901">
                  <c:v>0.14013556148560388</c:v>
                </c:pt>
                <c:pt idx="4902">
                  <c:v>0.1251799792115692</c:v>
                </c:pt>
                <c:pt idx="4903">
                  <c:v>0.11013655160804504</c:v>
                </c:pt>
                <c:pt idx="4904">
                  <c:v>9.5015005101266065E-2</c:v>
                </c:pt>
                <c:pt idx="4905">
                  <c:v>7.982513861865545E-2</c:v>
                </c:pt>
                <c:pt idx="4906">
                  <c:v>6.4577194278655076E-2</c:v>
                </c:pt>
                <c:pt idx="4907">
                  <c:v>4.9281861552713961E-2</c:v>
                </c:pt>
                <c:pt idx="4908">
                  <c:v>3.3950264859274951E-2</c:v>
                </c:pt>
                <c:pt idx="4909">
                  <c:v>1.8593574815918709E-2</c:v>
                </c:pt>
                <c:pt idx="4910">
                  <c:v>3.221854139655297E-3</c:v>
                </c:pt>
                <c:pt idx="4911">
                  <c:v>-1.2154925152320811E-2</c:v>
                </c:pt>
                <c:pt idx="4912">
                  <c:v>-2.7526149156254905E-2</c:v>
                </c:pt>
                <c:pt idx="4913">
                  <c:v>-4.2880233292867033E-2</c:v>
                </c:pt>
                <c:pt idx="4914">
                  <c:v>-5.8207672688273759E-2</c:v>
                </c:pt>
                <c:pt idx="4915">
                  <c:v>-7.3497832214678357E-2</c:v>
                </c:pt>
                <c:pt idx="4916">
                  <c:v>-8.874000297133347E-2</c:v>
                </c:pt>
                <c:pt idx="4917">
                  <c:v>-0.10392368997214776</c:v>
                </c:pt>
                <c:pt idx="4918">
                  <c:v>-0.11903837999870955</c:v>
                </c:pt>
                <c:pt idx="4919">
                  <c:v>-0.13407381002799207</c:v>
                </c:pt>
                <c:pt idx="4920">
                  <c:v>-0.14901965872146392</c:v>
                </c:pt>
                <c:pt idx="4921">
                  <c:v>-0.16386550835016947</c:v>
                </c:pt>
                <c:pt idx="4922">
                  <c:v>-0.17860114197763088</c:v>
                </c:pt>
                <c:pt idx="4923">
                  <c:v>-0.19321656193960812</c:v>
                </c:pt>
                <c:pt idx="4924">
                  <c:v>-0.20770170591385043</c:v>
                </c:pt>
                <c:pt idx="4925">
                  <c:v>-0.22204647553461557</c:v>
                </c:pt>
                <c:pt idx="4926">
                  <c:v>-0.23624106802966399</c:v>
                </c:pt>
                <c:pt idx="4927">
                  <c:v>-0.25027573262674813</c:v>
                </c:pt>
                <c:pt idx="4928">
                  <c:v>-0.26414101960517677</c:v>
                </c:pt>
                <c:pt idx="4929">
                  <c:v>-0.27782753678584643</c:v>
                </c:pt>
                <c:pt idx="4930">
                  <c:v>-0.29132478490779268</c:v>
                </c:pt>
                <c:pt idx="4931">
                  <c:v>-0.3046244563614468</c:v>
                </c:pt>
                <c:pt idx="4932">
                  <c:v>-0.31771750267233129</c:v>
                </c:pt>
                <c:pt idx="4933">
                  <c:v>-0.33059433500586044</c:v>
                </c:pt>
                <c:pt idx="4934">
                  <c:v>-0.34324553041733641</c:v>
                </c:pt>
                <c:pt idx="4935">
                  <c:v>-0.35566295051766261</c:v>
                </c:pt>
                <c:pt idx="4936">
                  <c:v>-0.36783868660276098</c:v>
                </c:pt>
                <c:pt idx="4937">
                  <c:v>-0.37976464966009571</c:v>
                </c:pt>
                <c:pt idx="4938">
                  <c:v>-0.39143252229760495</c:v>
                </c:pt>
                <c:pt idx="4939">
                  <c:v>-0.40283372444348742</c:v>
                </c:pt>
                <c:pt idx="4940">
                  <c:v>-0.41395975439677019</c:v>
                </c:pt>
                <c:pt idx="4941">
                  <c:v>-0.42480329597964583</c:v>
                </c:pt>
                <c:pt idx="4942">
                  <c:v>-0.43535715675513925</c:v>
                </c:pt>
                <c:pt idx="4943">
                  <c:v>-0.44561385570893919</c:v>
                </c:pt>
                <c:pt idx="4944">
                  <c:v>-0.45556593830586317</c:v>
                </c:pt>
                <c:pt idx="4945">
                  <c:v>-0.46520706119846894</c:v>
                </c:pt>
                <c:pt idx="4946">
                  <c:v>-0.47453091215134996</c:v>
                </c:pt>
                <c:pt idx="4947">
                  <c:v>-0.48353078399807109</c:v>
                </c:pt>
                <c:pt idx="4948">
                  <c:v>-0.49220024181583327</c:v>
                </c:pt>
                <c:pt idx="4949">
                  <c:v>-0.50053459431171099</c:v>
                </c:pt>
                <c:pt idx="4950">
                  <c:v>-0.5085268798686674</c:v>
                </c:pt>
                <c:pt idx="4951">
                  <c:v>-0.51617098703859221</c:v>
                </c:pt>
                <c:pt idx="4952">
                  <c:v>-0.52346283054766618</c:v>
                </c:pt>
                <c:pt idx="4953">
                  <c:v>-0.53039634148227499</c:v>
                </c:pt>
                <c:pt idx="4954">
                  <c:v>-0.53696697410363392</c:v>
                </c:pt>
                <c:pt idx="4955">
                  <c:v>-0.543170668187408</c:v>
                </c:pt>
                <c:pt idx="4956">
                  <c:v>-0.54900380297459028</c:v>
                </c:pt>
                <c:pt idx="4957">
                  <c:v>-0.55446130965351825</c:v>
                </c:pt>
                <c:pt idx="4958">
                  <c:v>-0.55953911117285626</c:v>
                </c:pt>
                <c:pt idx="4959">
                  <c:v>-0.56423491245953994</c:v>
                </c:pt>
                <c:pt idx="4960">
                  <c:v>-0.56854416508647687</c:v>
                </c:pt>
                <c:pt idx="4961">
                  <c:v>-0.57246392092786791</c:v>
                </c:pt>
                <c:pt idx="4962">
                  <c:v>-0.5759921822370706</c:v>
                </c:pt>
                <c:pt idx="4963">
                  <c:v>-0.57912565080895828</c:v>
                </c:pt>
                <c:pt idx="4964">
                  <c:v>-0.58186254191362741</c:v>
                </c:pt>
                <c:pt idx="4965">
                  <c:v>-0.58420115476105228</c:v>
                </c:pt>
                <c:pt idx="4966">
                  <c:v>-0.58614016187588303</c:v>
                </c:pt>
                <c:pt idx="4967">
                  <c:v>-0.58767782577078853</c:v>
                </c:pt>
                <c:pt idx="4968">
                  <c:v>-0.58881301550787524</c:v>
                </c:pt>
                <c:pt idx="4969">
                  <c:v>-0.58954519573788555</c:v>
                </c:pt>
                <c:pt idx="4970">
                  <c:v>-0.58987328383349102</c:v>
                </c:pt>
                <c:pt idx="4971">
                  <c:v>-0.58979666166285249</c:v>
                </c:pt>
                <c:pt idx="4972">
                  <c:v>-0.58931552625436667</c:v>
                </c:pt>
                <c:pt idx="4973">
                  <c:v>-0.58843086540040601</c:v>
                </c:pt>
                <c:pt idx="4974">
                  <c:v>-0.58714368765479041</c:v>
                </c:pt>
                <c:pt idx="4975">
                  <c:v>-0.58545345030854512</c:v>
                </c:pt>
                <c:pt idx="4976">
                  <c:v>-0.5833619784240861</c:v>
                </c:pt>
                <c:pt idx="4977">
                  <c:v>-0.5808709803516261</c:v>
                </c:pt>
                <c:pt idx="4978">
                  <c:v>-0.57798193967730904</c:v>
                </c:pt>
                <c:pt idx="4979">
                  <c:v>-0.57469602987596335</c:v>
                </c:pt>
                <c:pt idx="4980">
                  <c:v>-0.57101663394642721</c:v>
                </c:pt>
                <c:pt idx="4981">
                  <c:v>-0.56694571184722498</c:v>
                </c:pt>
                <c:pt idx="4982">
                  <c:v>-0.56248583758423842</c:v>
                </c:pt>
                <c:pt idx="4983">
                  <c:v>-0.55763944989275216</c:v>
                </c:pt>
                <c:pt idx="4984">
                  <c:v>-0.5524110003185132</c:v>
                </c:pt>
                <c:pt idx="4985">
                  <c:v>-0.54680330652553555</c:v>
                </c:pt>
                <c:pt idx="4986">
                  <c:v>-0.54081994452741156</c:v>
                </c:pt>
                <c:pt idx="4987">
                  <c:v>-0.53446525324501282</c:v>
                </c:pt>
                <c:pt idx="4988">
                  <c:v>-0.52774430939800632</c:v>
                </c:pt>
                <c:pt idx="4989">
                  <c:v>-0.52066029474082487</c:v>
                </c:pt>
                <c:pt idx="4990">
                  <c:v>-0.51321837801168713</c:v>
                </c:pt>
                <c:pt idx="4991">
                  <c:v>-0.50542432331322107</c:v>
                </c:pt>
                <c:pt idx="4992">
                  <c:v>-0.49728368124426564</c:v>
                </c:pt>
                <c:pt idx="4993">
                  <c:v>-0.48880169524526651</c:v>
                </c:pt>
                <c:pt idx="4994">
                  <c:v>-0.47998358809736291</c:v>
                </c:pt>
                <c:pt idx="4995">
                  <c:v>-0.47083562089691899</c:v>
                </c:pt>
                <c:pt idx="4996">
                  <c:v>-0.46136399072569928</c:v>
                </c:pt>
                <c:pt idx="4997">
                  <c:v>-0.45157474737220205</c:v>
                </c:pt>
                <c:pt idx="4998">
                  <c:v>-0.44147483728512776</c:v>
                </c:pt>
                <c:pt idx="4999">
                  <c:v>-0.43107135300641647</c:v>
                </c:pt>
                <c:pt idx="5000">
                  <c:v>-0.42037183711804854</c:v>
                </c:pt>
                <c:pt idx="5001">
                  <c:v>-0.40938275474302949</c:v>
                </c:pt>
                <c:pt idx="5002">
                  <c:v>-0.39811232135103519</c:v>
                </c:pt>
                <c:pt idx="5003">
                  <c:v>-0.38656835405442891</c:v>
                </c:pt>
                <c:pt idx="5004">
                  <c:v>-0.37475741080985409</c:v>
                </c:pt>
                <c:pt idx="5005">
                  <c:v>-0.36268874590352906</c:v>
                </c:pt>
                <c:pt idx="5006">
                  <c:v>-0.3503703705151241</c:v>
                </c:pt>
                <c:pt idx="5007">
                  <c:v>-0.33780961428278766</c:v>
                </c:pt>
                <c:pt idx="5008">
                  <c:v>-0.3250156495107806</c:v>
                </c:pt>
                <c:pt idx="5009">
                  <c:v>-0.31199770614125183</c:v>
                </c:pt>
                <c:pt idx="5010">
                  <c:v>-0.29876499291515385</c:v>
                </c:pt>
                <c:pt idx="5011">
                  <c:v>-0.28532551541521095</c:v>
                </c:pt>
                <c:pt idx="5012">
                  <c:v>-0.27168965775436971</c:v>
                </c:pt>
                <c:pt idx="5013">
                  <c:v>-0.2578662308053859</c:v>
                </c:pt>
                <c:pt idx="5014">
                  <c:v>-0.24386339445124294</c:v>
                </c:pt>
                <c:pt idx="5015">
                  <c:v>-0.22969194455358816</c:v>
                </c:pt>
                <c:pt idx="5016">
                  <c:v>-0.21536136646095291</c:v>
                </c:pt>
                <c:pt idx="5017">
                  <c:v>-0.20088114513274566</c:v>
                </c:pt>
                <c:pt idx="5018">
                  <c:v>-0.18626147928833175</c:v>
                </c:pt>
                <c:pt idx="5019">
                  <c:v>-0.17151291006845892</c:v>
                </c:pt>
                <c:pt idx="5020">
                  <c:v>-0.15664517365588088</c:v>
                </c:pt>
                <c:pt idx="5021">
                  <c:v>-0.1416682148619143</c:v>
                </c:pt>
                <c:pt idx="5022">
                  <c:v>-0.1265925454245867</c:v>
                </c:pt>
                <c:pt idx="5023">
                  <c:v>-0.11142887133955975</c:v>
                </c:pt>
                <c:pt idx="5024">
                  <c:v>-9.6186949181486292E-2</c:v>
                </c:pt>
                <c:pt idx="5025">
                  <c:v>-8.0876608010133702E-2</c:v>
                </c:pt>
                <c:pt idx="5026">
                  <c:v>-6.5508120052780935E-2</c:v>
                </c:pt>
                <c:pt idx="5027">
                  <c:v>-5.0092204858749559E-2</c:v>
                </c:pt>
                <c:pt idx="5028">
                  <c:v>-3.4640016885950267E-2</c:v>
                </c:pt>
                <c:pt idx="5029">
                  <c:v>-1.9162756745642533E-2</c:v>
                </c:pt>
                <c:pt idx="5030">
                  <c:v>-3.6705170953196006E-3</c:v>
                </c:pt>
                <c:pt idx="5031">
                  <c:v>1.18267001678759E-2</c:v>
                </c:pt>
                <c:pt idx="5032">
                  <c:v>2.7318251328116452E-2</c:v>
                </c:pt>
                <c:pt idx="5033">
                  <c:v>4.2792522069231259E-2</c:v>
                </c:pt>
                <c:pt idx="5034">
                  <c:v>5.8239977862882306E-2</c:v>
                </c:pt>
                <c:pt idx="5035">
                  <c:v>7.3649954016524258E-2</c:v>
                </c:pt>
                <c:pt idx="5036">
                  <c:v>8.9011712161564102E-2</c:v>
                </c:pt>
                <c:pt idx="5037">
                  <c:v>0.10431472794810606</c:v>
                </c:pt>
                <c:pt idx="5038">
                  <c:v>0.11954845890515203</c:v>
                </c:pt>
                <c:pt idx="5039">
                  <c:v>0.13470261287539601</c:v>
                </c:pt>
                <c:pt idx="5040">
                  <c:v>0.14976683951136099</c:v>
                </c:pt>
                <c:pt idx="5041">
                  <c:v>0.1647306922075113</c:v>
                </c:pt>
                <c:pt idx="5042">
                  <c:v>0.17958392529012351</c:v>
                </c:pt>
                <c:pt idx="5043">
                  <c:v>0.19431651250396484</c:v>
                </c:pt>
                <c:pt idx="5044">
                  <c:v>0.20891836308889686</c:v>
                </c:pt>
                <c:pt idx="5045">
                  <c:v>0.22337935040126936</c:v>
                </c:pt>
                <c:pt idx="5046">
                  <c:v>0.23768964355764335</c:v>
                </c:pt>
                <c:pt idx="5047">
                  <c:v>0.25183946384801581</c:v>
                </c:pt>
                <c:pt idx="5048">
                  <c:v>0.26581933379406997</c:v>
                </c:pt>
                <c:pt idx="5049">
                  <c:v>0.27961983364579429</c:v>
                </c:pt>
                <c:pt idx="5050">
                  <c:v>0.29323043676459543</c:v>
                </c:pt>
                <c:pt idx="5051">
                  <c:v>0.30664280836307778</c:v>
                </c:pt>
                <c:pt idx="5052">
                  <c:v>0.31984787299513345</c:v>
                </c:pt>
                <c:pt idx="5053">
                  <c:v>0.33283601506715577</c:v>
                </c:pt>
                <c:pt idx="5054">
                  <c:v>0.34559778509432998</c:v>
                </c:pt>
                <c:pt idx="5055">
                  <c:v>0.35812501837259508</c:v>
                </c:pt>
                <c:pt idx="5056">
                  <c:v>0.37040978011425518</c:v>
                </c:pt>
                <c:pt idx="5057">
                  <c:v>0.38244395546058824</c:v>
                </c:pt>
                <c:pt idx="5058">
                  <c:v>0.3942192014168886</c:v>
                </c:pt>
                <c:pt idx="5059">
                  <c:v>0.40572691255813725</c:v>
                </c:pt>
                <c:pt idx="5060">
                  <c:v>0.41695856208555887</c:v>
                </c:pt>
                <c:pt idx="5061">
                  <c:v>0.42790680898473504</c:v>
                </c:pt>
                <c:pt idx="5062">
                  <c:v>0.43856443624905589</c:v>
                </c:pt>
                <c:pt idx="5063">
                  <c:v>0.4489239385672264</c:v>
                </c:pt>
                <c:pt idx="5064">
                  <c:v>0.45897783738533277</c:v>
                </c:pt>
                <c:pt idx="5065">
                  <c:v>0.46871976562098094</c:v>
                </c:pt>
                <c:pt idx="5066">
                  <c:v>0.47814338759304753</c:v>
                </c:pt>
                <c:pt idx="5067">
                  <c:v>0.48724197298396349</c:v>
                </c:pt>
                <c:pt idx="5068">
                  <c:v>0.49600906401969214</c:v>
                </c:pt>
                <c:pt idx="5069">
                  <c:v>0.50443994686114213</c:v>
                </c:pt>
                <c:pt idx="5070">
                  <c:v>0.51252763765531384</c:v>
                </c:pt>
                <c:pt idx="5071">
                  <c:v>0.52026600303335979</c:v>
                </c:pt>
                <c:pt idx="5072">
                  <c:v>0.52765093612091185</c:v>
                </c:pt>
                <c:pt idx="5073">
                  <c:v>0.53467634672883602</c:v>
                </c:pt>
                <c:pt idx="5074">
                  <c:v>0.54133766817263718</c:v>
                </c:pt>
                <c:pt idx="5075">
                  <c:v>0.5476308196167563</c:v>
                </c:pt>
                <c:pt idx="5076">
                  <c:v>0.55355216003003738</c:v>
                </c:pt>
                <c:pt idx="5077">
                  <c:v>0.55909660067224443</c:v>
                </c:pt>
                <c:pt idx="5078">
                  <c:v>0.56426004491145187</c:v>
                </c:pt>
                <c:pt idx="5079">
                  <c:v>0.56904017844628885</c:v>
                </c:pt>
                <c:pt idx="5080">
                  <c:v>0.57343243397786636</c:v>
                </c:pt>
                <c:pt idx="5081">
                  <c:v>0.57743384486924443</c:v>
                </c:pt>
                <c:pt idx="5082">
                  <c:v>0.58104239522725198</c:v>
                </c:pt>
                <c:pt idx="5083">
                  <c:v>0.5842547690688521</c:v>
                </c:pt>
                <c:pt idx="5084">
                  <c:v>0.5870691642586533</c:v>
                </c:pt>
                <c:pt idx="5085">
                  <c:v>0.58948386297725786</c:v>
                </c:pt>
                <c:pt idx="5086">
                  <c:v>0.59149752109974607</c:v>
                </c:pt>
                <c:pt idx="5087">
                  <c:v>0.59310838487254347</c:v>
                </c:pt>
                <c:pt idx="5088">
                  <c:v>0.59431530747823302</c:v>
                </c:pt>
                <c:pt idx="5089">
                  <c:v>0.59511773807812662</c:v>
                </c:pt>
                <c:pt idx="5090">
                  <c:v>0.59551457894875415</c:v>
                </c:pt>
                <c:pt idx="5091">
                  <c:v>0.59550519725857654</c:v>
                </c:pt>
                <c:pt idx="5092">
                  <c:v>0.59508977573572142</c:v>
                </c:pt>
                <c:pt idx="5093">
                  <c:v>0.59426928827468339</c:v>
                </c:pt>
                <c:pt idx="5094">
                  <c:v>0.59304472993655433</c:v>
                </c:pt>
                <c:pt idx="5095">
                  <c:v>0.59141554492752768</c:v>
                </c:pt>
                <c:pt idx="5096">
                  <c:v>0.5893835456356854</c:v>
                </c:pt>
                <c:pt idx="5097">
                  <c:v>0.5869504281498682</c:v>
                </c:pt>
                <c:pt idx="5098">
                  <c:v>0.58411766421023115</c:v>
                </c:pt>
                <c:pt idx="5099">
                  <c:v>0.58088641586325451</c:v>
                </c:pt>
                <c:pt idx="5100">
                  <c:v>0.57726005509925804</c:v>
                </c:pt>
                <c:pt idx="5101">
                  <c:v>0.57324053129014318</c:v>
                </c:pt>
                <c:pt idx="5102">
                  <c:v>0.56883040827901266</c:v>
                </c:pt>
                <c:pt idx="5103">
                  <c:v>0.56403211506406714</c:v>
                </c:pt>
                <c:pt idx="5104">
                  <c:v>0.55885009388141238</c:v>
                </c:pt>
                <c:pt idx="5105">
                  <c:v>0.55328715351449476</c:v>
                </c:pt>
                <c:pt idx="5106">
                  <c:v>0.54734686152692469</c:v>
                </c:pt>
                <c:pt idx="5107">
                  <c:v>0.54103354882159982</c:v>
                </c:pt>
                <c:pt idx="5108">
                  <c:v>0.53435228453352301</c:v>
                </c:pt>
                <c:pt idx="5109">
                  <c:v>0.52730624326696329</c:v>
                </c:pt>
                <c:pt idx="5110">
                  <c:v>0.51990058704556119</c:v>
                </c:pt>
                <c:pt idx="5111">
                  <c:v>0.51214107369392303</c:v>
                </c:pt>
                <c:pt idx="5112">
                  <c:v>0.50403324797029347</c:v>
                </c:pt>
                <c:pt idx="5113">
                  <c:v>0.49558234791269506</c:v>
                </c:pt>
                <c:pt idx="5114">
                  <c:v>0.48679359133866107</c:v>
                </c:pt>
                <c:pt idx="5115">
                  <c:v>0.47767323482029989</c:v>
                </c:pt>
                <c:pt idx="5116">
                  <c:v>0.46822747135490156</c:v>
                </c:pt>
                <c:pt idx="5117">
                  <c:v>0.45846234708656586</c:v>
                </c:pt>
                <c:pt idx="5118">
                  <c:v>0.44838480525989338</c:v>
                </c:pt>
                <c:pt idx="5119">
                  <c:v>0.43800193565310064</c:v>
                </c:pt>
                <c:pt idx="5120">
                  <c:v>0.42732127852481089</c:v>
                </c:pt>
                <c:pt idx="5121">
                  <c:v>0.41634929711492868</c:v>
                </c:pt>
                <c:pt idx="5122">
                  <c:v>0.40509420544999836</c:v>
                </c:pt>
                <c:pt idx="5123">
                  <c:v>0.39356381963895193</c:v>
                </c:pt>
                <c:pt idx="5124">
                  <c:v>0.38176469707419125</c:v>
                </c:pt>
                <c:pt idx="5125">
                  <c:v>0.36970609191633652</c:v>
                </c:pt>
                <c:pt idx="5126">
                  <c:v>0.35739601565743845</c:v>
                </c:pt>
                <c:pt idx="5127">
                  <c:v>0.34484179868523507</c:v>
                </c:pt>
                <c:pt idx="5128">
                  <c:v>0.33205261448988194</c:v>
                </c:pt>
                <c:pt idx="5129">
                  <c:v>0.31903769463474679</c:v>
                </c:pt>
                <c:pt idx="5130">
                  <c:v>0.30580624991622601</c:v>
                </c:pt>
                <c:pt idx="5131">
                  <c:v>0.2923662884055197</c:v>
                </c:pt>
                <c:pt idx="5132">
                  <c:v>0.2787281971357336</c:v>
                </c:pt>
                <c:pt idx="5133">
                  <c:v>0.26490079033009561</c:v>
                </c:pt>
                <c:pt idx="5134">
                  <c:v>0.25089223165083546</c:v>
                </c:pt>
                <c:pt idx="5135">
                  <c:v>0.23671332116598434</c:v>
                </c:pt>
                <c:pt idx="5136">
                  <c:v>0.22237354885588087</c:v>
                </c:pt>
                <c:pt idx="5137">
                  <c:v>0.20788240473534328</c:v>
                </c:pt>
                <c:pt idx="5138">
                  <c:v>0.19325009300077847</c:v>
                </c:pt>
                <c:pt idx="5139">
                  <c:v>0.17848716068961995</c:v>
                </c:pt>
                <c:pt idx="5140">
                  <c:v>0.16360335029877573</c:v>
                </c:pt>
                <c:pt idx="5141">
                  <c:v>0.14860861336897271</c:v>
                </c:pt>
                <c:pt idx="5142">
                  <c:v>0.13351346878055217</c:v>
                </c:pt>
                <c:pt idx="5143">
                  <c:v>0.11832863008197313</c:v>
                </c:pt>
                <c:pt idx="5144">
                  <c:v>0.10306386180861953</c:v>
                </c:pt>
                <c:pt idx="5145">
                  <c:v>8.7729001386320171E-2</c:v>
                </c:pt>
                <c:pt idx="5146">
                  <c:v>7.2334329810972389E-2</c:v>
                </c:pt>
                <c:pt idx="5147">
                  <c:v>5.6890575800295634E-2</c:v>
                </c:pt>
                <c:pt idx="5148">
                  <c:v>4.1408903377437779E-2</c:v>
                </c:pt>
                <c:pt idx="5149">
                  <c:v>2.5900523112725161E-2</c:v>
                </c:pt>
                <c:pt idx="5150">
                  <c:v>1.0375538013444489E-2</c:v>
                </c:pt>
                <c:pt idx="5151">
                  <c:v>-5.1560392859401911E-3</c:v>
                </c:pt>
                <c:pt idx="5152">
                  <c:v>-2.0683553948031466E-2</c:v>
                </c:pt>
                <c:pt idx="5153">
                  <c:v>-3.6195380154238586E-2</c:v>
                </c:pt>
                <c:pt idx="5154">
                  <c:v>-5.168197149641196E-2</c:v>
                </c:pt>
                <c:pt idx="5155">
                  <c:v>-6.7132651028346133E-2</c:v>
                </c:pt>
                <c:pt idx="5156">
                  <c:v>-8.2536667757589513E-2</c:v>
                </c:pt>
                <c:pt idx="5157">
                  <c:v>-9.7883484343948973E-2</c:v>
                </c:pt>
                <c:pt idx="5158">
                  <c:v>-0.11316254496345116</c:v>
                </c:pt>
                <c:pt idx="5159">
                  <c:v>-0.12836354374708323</c:v>
                </c:pt>
                <c:pt idx="5160">
                  <c:v>-0.14347611628089141</c:v>
                </c:pt>
                <c:pt idx="5161">
                  <c:v>-0.15848980154214501</c:v>
                </c:pt>
                <c:pt idx="5162">
                  <c:v>-0.1733943390933875</c:v>
                </c:pt>
                <c:pt idx="5163">
                  <c:v>-0.18817968757329706</c:v>
                </c:pt>
                <c:pt idx="5164">
                  <c:v>-0.20283574077762825</c:v>
                </c:pt>
                <c:pt idx="5165">
                  <c:v>-0.21735235628496111</c:v>
                </c:pt>
                <c:pt idx="5166">
                  <c:v>-0.23171968710488897</c:v>
                </c:pt>
                <c:pt idx="5167">
                  <c:v>-0.24592793809577693</c:v>
                </c:pt>
                <c:pt idx="5168">
                  <c:v>-0.25996761502760568</c:v>
                </c:pt>
                <c:pt idx="5169">
                  <c:v>-0.27382928108327459</c:v>
                </c:pt>
                <c:pt idx="5170">
                  <c:v>-0.2875023922464659</c:v>
                </c:pt>
                <c:pt idx="5171">
                  <c:v>-0.30097859604622934</c:v>
                </c:pt>
                <c:pt idx="5172">
                  <c:v>-0.31424879905195346</c:v>
                </c:pt>
                <c:pt idx="5173">
                  <c:v>-0.32730336738955362</c:v>
                </c:pt>
                <c:pt idx="5174">
                  <c:v>-0.3401328330027607</c:v>
                </c:pt>
                <c:pt idx="5175">
                  <c:v>-0.35272901233016285</c:v>
                </c:pt>
                <c:pt idx="5176">
                  <c:v>-0.36508395144598632</c:v>
                </c:pt>
                <c:pt idx="5177">
                  <c:v>-0.37718951607786894</c:v>
                </c:pt>
                <c:pt idx="5178">
                  <c:v>-0.38903734354721042</c:v>
                </c:pt>
                <c:pt idx="5179">
                  <c:v>-0.40061880848014364</c:v>
                </c:pt>
                <c:pt idx="5180">
                  <c:v>-0.41192536386949019</c:v>
                </c:pt>
                <c:pt idx="5181">
                  <c:v>-0.42294964823828207</c:v>
                </c:pt>
                <c:pt idx="5182">
                  <c:v>-0.4336844238687606</c:v>
                </c:pt>
                <c:pt idx="5183">
                  <c:v>-0.44412216449536357</c:v>
                </c:pt>
                <c:pt idx="5184">
                  <c:v>-0.45425537037244346</c:v>
                </c:pt>
                <c:pt idx="5185">
                  <c:v>-0.46407765299402115</c:v>
                </c:pt>
                <c:pt idx="5186">
                  <c:v>-0.47358265502924413</c:v>
                </c:pt>
                <c:pt idx="5187">
                  <c:v>-0.48276362429042324</c:v>
                </c:pt>
                <c:pt idx="5188">
                  <c:v>-0.49161408091877695</c:v>
                </c:pt>
                <c:pt idx="5189">
                  <c:v>-0.5001292887817016</c:v>
                </c:pt>
                <c:pt idx="5190">
                  <c:v>-0.50830224152977521</c:v>
                </c:pt>
                <c:pt idx="5191">
                  <c:v>-0.51612678310075011</c:v>
                </c:pt>
                <c:pt idx="5192">
                  <c:v>-0.52359878373582047</c:v>
                </c:pt>
                <c:pt idx="5193">
                  <c:v>-0.53071213017638641</c:v>
                </c:pt>
                <c:pt idx="5194">
                  <c:v>-0.53746223248948055</c:v>
                </c:pt>
                <c:pt idx="5195">
                  <c:v>-0.54384498641813195</c:v>
                </c:pt>
                <c:pt idx="5196">
                  <c:v>-0.54985672734293556</c:v>
                </c:pt>
                <c:pt idx="5197">
                  <c:v>-0.55549234277469828</c:v>
                </c:pt>
                <c:pt idx="5198">
                  <c:v>-0.5607477121779848</c:v>
                </c:pt>
                <c:pt idx="5199">
                  <c:v>-0.56562049719956387</c:v>
                </c:pt>
                <c:pt idx="5200">
                  <c:v>-0.57010610634653935</c:v>
                </c:pt>
                <c:pt idx="5201">
                  <c:v>-0.57420154865205697</c:v>
                </c:pt>
                <c:pt idx="5202">
                  <c:v>-0.57790478376342125</c:v>
                </c:pt>
                <c:pt idx="5203">
                  <c:v>-0.58121247111469454</c:v>
                </c:pt>
                <c:pt idx="5204">
                  <c:v>-0.58412278387055971</c:v>
                </c:pt>
                <c:pt idx="5205">
                  <c:v>-0.58663397940098805</c:v>
                </c:pt>
                <c:pt idx="5206">
                  <c:v>-0.58874468866606267</c:v>
                </c:pt>
                <c:pt idx="5207">
                  <c:v>-0.59045313289919443</c:v>
                </c:pt>
                <c:pt idx="5208">
                  <c:v>-0.59175814017833006</c:v>
                </c:pt>
                <c:pt idx="5209">
                  <c:v>-0.5926591344749107</c:v>
                </c:pt>
                <c:pt idx="5210">
                  <c:v>-0.59315499279673456</c:v>
                </c:pt>
                <c:pt idx="5211">
                  <c:v>-0.59324505697110241</c:v>
                </c:pt>
                <c:pt idx="5212">
                  <c:v>-0.59292948431898296</c:v>
                </c:pt>
                <c:pt idx="5213">
                  <c:v>-0.5922092232680668</c:v>
                </c:pt>
                <c:pt idx="5214">
                  <c:v>-0.59108524335951618</c:v>
                </c:pt>
                <c:pt idx="5215">
                  <c:v>-0.58955696323282392</c:v>
                </c:pt>
                <c:pt idx="5216">
                  <c:v>-0.58762616966906189</c:v>
                </c:pt>
                <c:pt idx="5217">
                  <c:v>-0.58529453311619217</c:v>
                </c:pt>
                <c:pt idx="5218">
                  <c:v>-0.58256349964603238</c:v>
                </c:pt>
                <c:pt idx="5219">
                  <c:v>-0.57943420561569603</c:v>
                </c:pt>
                <c:pt idx="5220">
                  <c:v>-0.57590999731151726</c:v>
                </c:pt>
                <c:pt idx="5221">
                  <c:v>-0.57199279839323935</c:v>
                </c:pt>
                <c:pt idx="5222">
                  <c:v>-0.56768514698999928</c:v>
                </c:pt>
                <c:pt idx="5223">
                  <c:v>-0.56298944639064796</c:v>
                </c:pt>
                <c:pt idx="5224">
                  <c:v>-0.55791011313293459</c:v>
                </c:pt>
                <c:pt idx="5225">
                  <c:v>-0.55244993031929712</c:v>
                </c:pt>
                <c:pt idx="5226">
                  <c:v>-0.54661243985607011</c:v>
                </c:pt>
                <c:pt idx="5227">
                  <c:v>-0.54040194701892541</c:v>
                </c:pt>
                <c:pt idx="5228">
                  <c:v>-0.53382349535202722</c:v>
                </c:pt>
                <c:pt idx="5229">
                  <c:v>-0.52688023391148786</c:v>
                </c:pt>
                <c:pt idx="5230">
                  <c:v>-0.51957729922176343</c:v>
                </c:pt>
                <c:pt idx="5231">
                  <c:v>-0.51192042366350643</c:v>
                </c:pt>
                <c:pt idx="5232">
                  <c:v>-0.50391512661246873</c:v>
                </c:pt>
                <c:pt idx="5233">
                  <c:v>-0.49556662079186836</c:v>
                </c:pt>
                <c:pt idx="5234">
                  <c:v>-0.48688009877829008</c:v>
                </c:pt>
                <c:pt idx="5235">
                  <c:v>-0.4778617919829265</c:v>
                </c:pt>
                <c:pt idx="5236">
                  <c:v>-0.46851786832828535</c:v>
                </c:pt>
                <c:pt idx="5237">
                  <c:v>-0.45885434897594546</c:v>
                </c:pt>
                <c:pt idx="5238">
                  <c:v>-0.44887815228628386</c:v>
                </c:pt>
                <c:pt idx="5239">
                  <c:v>-0.43859634325763519</c:v>
                </c:pt>
                <c:pt idx="5240">
                  <c:v>-0.42801643747907103</c:v>
                </c:pt>
                <c:pt idx="5241">
                  <c:v>-0.41714487363723535</c:v>
                </c:pt>
                <c:pt idx="5242">
                  <c:v>-0.40598984132761112</c:v>
                </c:pt>
                <c:pt idx="5243">
                  <c:v>-0.3945591323561628</c:v>
                </c:pt>
                <c:pt idx="5244">
                  <c:v>-0.38285927994623814</c:v>
                </c:pt>
                <c:pt idx="5245">
                  <c:v>-0.37089951422913181</c:v>
                </c:pt>
                <c:pt idx="5246">
                  <c:v>-0.35868782281302869</c:v>
                </c:pt>
                <c:pt idx="5247">
                  <c:v>-0.34623151235296579</c:v>
                </c:pt>
                <c:pt idx="5248">
                  <c:v>-0.33353973276323973</c:v>
                </c:pt>
                <c:pt idx="5249">
                  <c:v>-0.32062169219380093</c:v>
                </c:pt>
                <c:pt idx="5250">
                  <c:v>-0.30748657819562525</c:v>
                </c:pt>
                <c:pt idx="5251">
                  <c:v>-0.294142375768013</c:v>
                </c:pt>
                <c:pt idx="5252">
                  <c:v>-0.28059944905112788</c:v>
                </c:pt>
                <c:pt idx="5253">
                  <c:v>-0.26686658955964704</c:v>
                </c:pt>
                <c:pt idx="5254">
                  <c:v>-0.25295193843697922</c:v>
                </c:pt>
                <c:pt idx="5255">
                  <c:v>-0.23886627342734507</c:v>
                </c:pt>
                <c:pt idx="5256">
                  <c:v>-0.22461906238754542</c:v>
                </c:pt>
                <c:pt idx="5257">
                  <c:v>-0.21021977341428877</c:v>
                </c:pt>
                <c:pt idx="5258">
                  <c:v>-0.19567858899645377</c:v>
                </c:pt>
                <c:pt idx="5259">
                  <c:v>-0.18100603467955192</c:v>
                </c:pt>
                <c:pt idx="5260">
                  <c:v>-0.16621183168920317</c:v>
                </c:pt>
                <c:pt idx="5261">
                  <c:v>-0.15130591052038814</c:v>
                </c:pt>
                <c:pt idx="5262">
                  <c:v>-0.13629876923814074</c:v>
                </c:pt>
                <c:pt idx="5263">
                  <c:v>-0.12120110081084819</c:v>
                </c:pt>
                <c:pt idx="5264">
                  <c:v>-0.10602264943379909</c:v>
                </c:pt>
                <c:pt idx="5265">
                  <c:v>-9.0773232437365292E-2</c:v>
                </c:pt>
                <c:pt idx="5266">
                  <c:v>-7.5463110971249525E-2</c:v>
                </c:pt>
                <c:pt idx="5267">
                  <c:v>-6.0102994160774477E-2</c:v>
                </c:pt>
                <c:pt idx="5268">
                  <c:v>-4.4704026694920705E-2</c:v>
                </c:pt>
                <c:pt idx="5269">
                  <c:v>-2.9277400072520613E-2</c:v>
                </c:pt>
                <c:pt idx="5270">
                  <c:v>-1.3833198496331618E-2</c:v>
                </c:pt>
                <c:pt idx="5271">
                  <c:v>1.6185839324958774E-3</c:v>
                </c:pt>
                <c:pt idx="5272">
                  <c:v>1.7067310634493824E-2</c:v>
                </c:pt>
                <c:pt idx="5273">
                  <c:v>3.2501373769491422E-2</c:v>
                </c:pt>
                <c:pt idx="5274">
                  <c:v>4.7911244624250726E-2</c:v>
                </c:pt>
                <c:pt idx="5275">
                  <c:v>6.328626366002435E-2</c:v>
                </c:pt>
                <c:pt idx="5276">
                  <c:v>7.8615697000479393E-2</c:v>
                </c:pt>
                <c:pt idx="5277">
                  <c:v>9.3889024126427328E-2</c:v>
                </c:pt>
                <c:pt idx="5278">
                  <c:v>0.10909570573607007</c:v>
                </c:pt>
                <c:pt idx="5279">
                  <c:v>0.12422545218010927</c:v>
                </c:pt>
                <c:pt idx="5280">
                  <c:v>0.13926791495828666</c:v>
                </c:pt>
                <c:pt idx="5281">
                  <c:v>0.15421264865211332</c:v>
                </c:pt>
                <c:pt idx="5282">
                  <c:v>0.16904940811549765</c:v>
                </c:pt>
                <c:pt idx="5283">
                  <c:v>0.1837681669623179</c:v>
                </c:pt>
                <c:pt idx="5284">
                  <c:v>0.1983588336441619</c:v>
                </c:pt>
                <c:pt idx="5285">
                  <c:v>0.21281128007291764</c:v>
                </c:pt>
                <c:pt idx="5286">
                  <c:v>0.22711567326592427</c:v>
                </c:pt>
                <c:pt idx="5287">
                  <c:v>0.24126223176077699</c:v>
                </c:pt>
                <c:pt idx="5288">
                  <c:v>0.25524147467528413</c:v>
                </c:pt>
                <c:pt idx="5289">
                  <c:v>0.26904397820598602</c:v>
                </c:pt>
                <c:pt idx="5290">
                  <c:v>0.28265921101329938</c:v>
                </c:pt>
                <c:pt idx="5291">
                  <c:v>0.29607883296352594</c:v>
                </c:pt>
                <c:pt idx="5292">
                  <c:v>0.30929376262127267</c:v>
                </c:pt>
                <c:pt idx="5293">
                  <c:v>0.32229437776320663</c:v>
                </c:pt>
                <c:pt idx="5294">
                  <c:v>0.33507122163698921</c:v>
                </c:pt>
                <c:pt idx="5295">
                  <c:v>0.34761612163609495</c:v>
                </c:pt>
                <c:pt idx="5296">
                  <c:v>0.35992113443839363</c:v>
                </c:pt>
                <c:pt idx="5297">
                  <c:v>0.37197813602186242</c:v>
                </c:pt>
                <c:pt idx="5298">
                  <c:v>0.38377877360293572</c:v>
                </c:pt>
                <c:pt idx="5299">
                  <c:v>0.39531443134562883</c:v>
                </c:pt>
                <c:pt idx="5300">
                  <c:v>0.40657657142162246</c:v>
                </c:pt>
                <c:pt idx="5301">
                  <c:v>0.41755784117215894</c:v>
                </c:pt>
                <c:pt idx="5302">
                  <c:v>0.42825101133534604</c:v>
                </c:pt>
                <c:pt idx="5303">
                  <c:v>0.43864856373767502</c:v>
                </c:pt>
                <c:pt idx="5304">
                  <c:v>0.44874300636028558</c:v>
                </c:pt>
                <c:pt idx="5305">
                  <c:v>0.45852795805738833</c:v>
                </c:pt>
                <c:pt idx="5306">
                  <c:v>0.46799706849047623</c:v>
                </c:pt>
                <c:pt idx="5307">
                  <c:v>0.47714359209521129</c:v>
                </c:pt>
                <c:pt idx="5308">
                  <c:v>0.48596105526611499</c:v>
                </c:pt>
                <c:pt idx="5309">
                  <c:v>0.49444472775286719</c:v>
                </c:pt>
                <c:pt idx="5310">
                  <c:v>0.50258760871644936</c:v>
                </c:pt>
                <c:pt idx="5311">
                  <c:v>0.51038354723235568</c:v>
                </c:pt>
                <c:pt idx="5312">
                  <c:v>0.5178284183061852</c:v>
                </c:pt>
                <c:pt idx="5313">
                  <c:v>0.52491611306980956</c:v>
                </c:pt>
                <c:pt idx="5314">
                  <c:v>0.53164204560630457</c:v>
                </c:pt>
                <c:pt idx="5315">
                  <c:v>0.53800211529992703</c:v>
                </c:pt>
                <c:pt idx="5316">
                  <c:v>0.54399266079736486</c:v>
                </c:pt>
                <c:pt idx="5317">
                  <c:v>0.5496085725001767</c:v>
                </c:pt>
                <c:pt idx="5318">
                  <c:v>0.55484573238821466</c:v>
                </c:pt>
                <c:pt idx="5319">
                  <c:v>0.5597018042480485</c:v>
                </c:pt>
                <c:pt idx="5320">
                  <c:v>0.56417219835116217</c:v>
                </c:pt>
                <c:pt idx="5321">
                  <c:v>0.56825392511983241</c:v>
                </c:pt>
                <c:pt idx="5322">
                  <c:v>0.57194494521546746</c:v>
                </c:pt>
                <c:pt idx="5323">
                  <c:v>0.57524191871160735</c:v>
                </c:pt>
                <c:pt idx="5324">
                  <c:v>0.57814301903817111</c:v>
                </c:pt>
                <c:pt idx="5325">
                  <c:v>0.58064650345669955</c:v>
                </c:pt>
                <c:pt idx="5326">
                  <c:v>0.5827510024457524</c:v>
                </c:pt>
                <c:pt idx="5327">
                  <c:v>0.58445473638490153</c:v>
                </c:pt>
                <c:pt idx="5328">
                  <c:v>0.58575653212670942</c:v>
                </c:pt>
                <c:pt idx="5329">
                  <c:v>0.58665581204658346</c:v>
                </c:pt>
                <c:pt idx="5330">
                  <c:v>0.58715145118664003</c:v>
                </c:pt>
                <c:pt idx="5331">
                  <c:v>0.58724278903993177</c:v>
                </c:pt>
                <c:pt idx="5332">
                  <c:v>0.58692998022575926</c:v>
                </c:pt>
                <c:pt idx="5333">
                  <c:v>0.58621397010402776</c:v>
                </c:pt>
                <c:pt idx="5334">
                  <c:v>0.58509572478328953</c:v>
                </c:pt>
                <c:pt idx="5335">
                  <c:v>0.58357465910707851</c:v>
                </c:pt>
                <c:pt idx="5336">
                  <c:v>0.58165255569867336</c:v>
                </c:pt>
                <c:pt idx="5337">
                  <c:v>0.57933108048801174</c:v>
                </c:pt>
                <c:pt idx="5338">
                  <c:v>0.57661167467036767</c:v>
                </c:pt>
                <c:pt idx="5339">
                  <c:v>0.57349546936955376</c:v>
                </c:pt>
                <c:pt idx="5340">
                  <c:v>0.56998580528375964</c:v>
                </c:pt>
                <c:pt idx="5341">
                  <c:v>0.5660846001316423</c:v>
                </c:pt>
                <c:pt idx="5342">
                  <c:v>0.56179438575040153</c:v>
                </c:pt>
                <c:pt idx="5343">
                  <c:v>0.55711755878819036</c:v>
                </c:pt>
                <c:pt idx="5344">
                  <c:v>0.55205852879551465</c:v>
                </c:pt>
                <c:pt idx="5345">
                  <c:v>0.54662007154333603</c:v>
                </c:pt>
                <c:pt idx="5346">
                  <c:v>0.54080572126462023</c:v>
                </c:pt>
                <c:pt idx="5347">
                  <c:v>0.53461977522225512</c:v>
                </c:pt>
                <c:pt idx="5348">
                  <c:v>0.52806726861072972</c:v>
                </c:pt>
                <c:pt idx="5349">
                  <c:v>0.52115134180220324</c:v>
                </c:pt>
                <c:pt idx="5350">
                  <c:v>0.51387712230560612</c:v>
                </c:pt>
                <c:pt idx="5351">
                  <c:v>0.50625033315723889</c:v>
                </c:pt>
                <c:pt idx="5352">
                  <c:v>0.49827648406255537</c:v>
                </c:pt>
                <c:pt idx="5353">
                  <c:v>0.48996077775142488</c:v>
                </c:pt>
                <c:pt idx="5354">
                  <c:v>0.48130839648705048</c:v>
                </c:pt>
                <c:pt idx="5355">
                  <c:v>0.47232556105028006</c:v>
                </c:pt>
                <c:pt idx="5356">
                  <c:v>0.46301842841947377</c:v>
                </c:pt>
                <c:pt idx="5357">
                  <c:v>0.4533930085014517</c:v>
                </c:pt>
                <c:pt idx="5358">
                  <c:v>0.44345620809455033</c:v>
                </c:pt>
                <c:pt idx="5359">
                  <c:v>0.4332150803311311</c:v>
                </c:pt>
                <c:pt idx="5360">
                  <c:v>0.42267712863379509</c:v>
                </c:pt>
                <c:pt idx="5361">
                  <c:v>0.4118487792257205</c:v>
                </c:pt>
                <c:pt idx="5362">
                  <c:v>0.40073820894551276</c:v>
                </c:pt>
                <c:pt idx="5363">
                  <c:v>0.3893531965524783</c:v>
                </c:pt>
                <c:pt idx="5364">
                  <c:v>0.37770026193722894</c:v>
                </c:pt>
                <c:pt idx="5365">
                  <c:v>0.36578862161603659</c:v>
                </c:pt>
                <c:pt idx="5366">
                  <c:v>0.35362624930358649</c:v>
                </c:pt>
                <c:pt idx="5367">
                  <c:v>0.34122043748685776</c:v>
                </c:pt>
                <c:pt idx="5368">
                  <c:v>0.32858032164148993</c:v>
                </c:pt>
                <c:pt idx="5369">
                  <c:v>0.31571509521217439</c:v>
                </c:pt>
                <c:pt idx="5370">
                  <c:v>0.30263393078215545</c:v>
                </c:pt>
                <c:pt idx="5371">
                  <c:v>0.28934479812460479</c:v>
                </c:pt>
                <c:pt idx="5372">
                  <c:v>0.27585804589943597</c:v>
                </c:pt>
                <c:pt idx="5373">
                  <c:v>0.26218244989114203</c:v>
                </c:pt>
                <c:pt idx="5374">
                  <c:v>0.24832613526735009</c:v>
                </c:pt>
                <c:pt idx="5375">
                  <c:v>0.23429986355527102</c:v>
                </c:pt>
                <c:pt idx="5376">
                  <c:v>0.22011308615788885</c:v>
                </c:pt>
                <c:pt idx="5377">
                  <c:v>0.20577525448572784</c:v>
                </c:pt>
                <c:pt idx="5378">
                  <c:v>0.19129653411366987</c:v>
                </c:pt>
                <c:pt idx="5379">
                  <c:v>0.17668743344995916</c:v>
                </c:pt>
                <c:pt idx="5380">
                  <c:v>0.1619576563643054</c:v>
                </c:pt>
                <c:pt idx="5381">
                  <c:v>0.14711711578181708</c:v>
                </c:pt>
                <c:pt idx="5382">
                  <c:v>0.13217629198836495</c:v>
                </c:pt>
                <c:pt idx="5383">
                  <c:v>0.11714585996867115</c:v>
                </c:pt>
                <c:pt idx="5384">
                  <c:v>0.10203554573463867</c:v>
                </c:pt>
                <c:pt idx="5385">
                  <c:v>8.6855148238375438E-2</c:v>
                </c:pt>
                <c:pt idx="5386">
                  <c:v>7.1614910061338549E-2</c:v>
                </c:pt>
                <c:pt idx="5387">
                  <c:v>5.6325521575494079E-2</c:v>
                </c:pt>
                <c:pt idx="5388">
                  <c:v>4.0998108536379411E-2</c:v>
                </c:pt>
                <c:pt idx="5389">
                  <c:v>2.564384333424901E-2</c:v>
                </c:pt>
                <c:pt idx="5390">
                  <c:v>1.0272790893174257E-2</c:v>
                </c:pt>
                <c:pt idx="5391">
                  <c:v>-5.105074129392255E-3</c:v>
                </c:pt>
                <c:pt idx="5392">
                  <c:v>-2.047913475762005E-2</c:v>
                </c:pt>
                <c:pt idx="5393">
                  <c:v>-3.5837802909778879E-2</c:v>
                </c:pt>
                <c:pt idx="5394">
                  <c:v>-5.1171569780723347E-2</c:v>
                </c:pt>
                <c:pt idx="5395">
                  <c:v>-6.6469795884234281E-2</c:v>
                </c:pt>
                <c:pt idx="5396">
                  <c:v>-8.1721767535775258E-2</c:v>
                </c:pt>
                <c:pt idx="5397">
                  <c:v>-9.6916984541922976E-2</c:v>
                </c:pt>
                <c:pt idx="5398">
                  <c:v>-0.1120449280553899</c:v>
                </c:pt>
                <c:pt idx="5399">
                  <c:v>-0.12709532900482909</c:v>
                </c:pt>
                <c:pt idx="5400">
                  <c:v>-0.14205785958606273</c:v>
                </c:pt>
                <c:pt idx="5401">
                  <c:v>-0.1569220951894609</c:v>
                </c:pt>
                <c:pt idx="5402">
                  <c:v>-0.17167781158524092</c:v>
                </c:pt>
                <c:pt idx="5403">
                  <c:v>-0.18631500340566309</c:v>
                </c:pt>
                <c:pt idx="5404">
                  <c:v>-0.20082360021736062</c:v>
                </c:pt>
                <c:pt idx="5405">
                  <c:v>-0.21519349513855773</c:v>
                </c:pt>
                <c:pt idx="5406">
                  <c:v>-0.22941487647878395</c:v>
                </c:pt>
                <c:pt idx="5407">
                  <c:v>-0.24347798414824776</c:v>
                </c:pt>
                <c:pt idx="5408">
                  <c:v>-0.257373358712358</c:v>
                </c:pt>
                <c:pt idx="5409">
                  <c:v>-0.27109159788478737</c:v>
                </c:pt>
                <c:pt idx="5410">
                  <c:v>-0.28462219190717736</c:v>
                </c:pt>
                <c:pt idx="5411">
                  <c:v>-0.29795682228562398</c:v>
                </c:pt>
                <c:pt idx="5412">
                  <c:v>-0.3110864292776972</c:v>
                </c:pt>
                <c:pt idx="5413">
                  <c:v>-0.32400141240065156</c:v>
                </c:pt>
                <c:pt idx="5414">
                  <c:v>-0.33669233668493725</c:v>
                </c:pt>
                <c:pt idx="5415">
                  <c:v>-0.34915105134349489</c:v>
                </c:pt>
                <c:pt idx="5416">
                  <c:v>-0.36136963490486168</c:v>
                </c:pt>
                <c:pt idx="5417">
                  <c:v>-0.37333998522341755</c:v>
                </c:pt>
                <c:pt idx="5418">
                  <c:v>-0.38505377141224623</c:v>
                </c:pt>
                <c:pt idx="5419">
                  <c:v>-0.39650239954677974</c:v>
                </c:pt>
                <c:pt idx="5420">
                  <c:v>-0.40767735371941649</c:v>
                </c:pt>
                <c:pt idx="5421">
                  <c:v>-0.41857130319594826</c:v>
                </c:pt>
                <c:pt idx="5422">
                  <c:v>-0.42917704063741346</c:v>
                </c:pt>
                <c:pt idx="5423">
                  <c:v>-0.43948706978616553</c:v>
                </c:pt>
                <c:pt idx="5424">
                  <c:v>-0.44949392052669368</c:v>
                </c:pt>
                <c:pt idx="5425">
                  <c:v>-0.45919123359863545</c:v>
                </c:pt>
                <c:pt idx="5426">
                  <c:v>-0.46857268052556339</c:v>
                </c:pt>
                <c:pt idx="5427">
                  <c:v>-0.4776315375764717</c:v>
                </c:pt>
                <c:pt idx="5428">
                  <c:v>-0.48636135294509664</c:v>
                </c:pt>
                <c:pt idx="5429">
                  <c:v>-0.49475741814084412</c:v>
                </c:pt>
                <c:pt idx="5430">
                  <c:v>-0.50281275403958903</c:v>
                </c:pt>
                <c:pt idx="5431">
                  <c:v>-0.51052123138155181</c:v>
                </c:pt>
                <c:pt idx="5432">
                  <c:v>-0.51787874678158785</c:v>
                </c:pt>
                <c:pt idx="5433">
                  <c:v>-0.52487921292007989</c:v>
                </c:pt>
                <c:pt idx="5434">
                  <c:v>-0.53151806536260993</c:v>
                </c:pt>
                <c:pt idx="5435">
                  <c:v>-0.53779122490467768</c:v>
                </c:pt>
                <c:pt idx="5436">
                  <c:v>-0.5436950515277722</c:v>
                </c:pt>
                <c:pt idx="5437">
                  <c:v>-0.54922445688660959</c:v>
                </c:pt>
                <c:pt idx="5438">
                  <c:v>-0.55437534412741429</c:v>
                </c:pt>
                <c:pt idx="5439">
                  <c:v>-0.55914539811120956</c:v>
                </c:pt>
                <c:pt idx="5440">
                  <c:v>-0.56353005008693413</c:v>
                </c:pt>
                <c:pt idx="5441">
                  <c:v>-0.56752633135222885</c:v>
                </c:pt>
                <c:pt idx="5442">
                  <c:v>-0.57113222333681701</c:v>
                </c:pt>
                <c:pt idx="5443">
                  <c:v>-0.5743444067704252</c:v>
                </c:pt>
                <c:pt idx="5444">
                  <c:v>-0.5771610756221438</c:v>
                </c:pt>
                <c:pt idx="5445">
                  <c:v>-0.57958050757071167</c:v>
                </c:pt>
                <c:pt idx="5446">
                  <c:v>-0.58160135338505514</c:v>
                </c:pt>
                <c:pt idx="5447">
                  <c:v>-0.58322185360342826</c:v>
                </c:pt>
                <c:pt idx="5448">
                  <c:v>-0.58444085510057986</c:v>
                </c:pt>
                <c:pt idx="5449">
                  <c:v>-0.58525780013287276</c:v>
                </c:pt>
                <c:pt idx="5450">
                  <c:v>-0.58567158347741477</c:v>
                </c:pt>
                <c:pt idx="5451">
                  <c:v>-0.58568156421161277</c:v>
                </c:pt>
                <c:pt idx="5452">
                  <c:v>-0.58528791638386468</c:v>
                </c:pt>
                <c:pt idx="5453">
                  <c:v>-0.58449160462332672</c:v>
                </c:pt>
                <c:pt idx="5454">
                  <c:v>-0.58329361414342062</c:v>
                </c:pt>
                <c:pt idx="5455">
                  <c:v>-0.58169337872369753</c:v>
                </c:pt>
                <c:pt idx="5456">
                  <c:v>-0.57969269975012672</c:v>
                </c:pt>
                <c:pt idx="5457">
                  <c:v>-0.57729326173766948</c:v>
                </c:pt>
                <c:pt idx="5458">
                  <c:v>-0.57449652428457243</c:v>
                </c:pt>
                <c:pt idx="5459">
                  <c:v>-0.57130363673132989</c:v>
                </c:pt>
                <c:pt idx="5460">
                  <c:v>-0.5677179578022562</c:v>
                </c:pt>
                <c:pt idx="5461">
                  <c:v>-0.56374142304741715</c:v>
                </c:pt>
                <c:pt idx="5462">
                  <c:v>-0.55937658193658479</c:v>
                </c:pt>
                <c:pt idx="5463">
                  <c:v>-0.55462584854756436</c:v>
                </c:pt>
                <c:pt idx="5464">
                  <c:v>-0.54949364965360992</c:v>
                </c:pt>
                <c:pt idx="5465">
                  <c:v>-0.54398277803755435</c:v>
                </c:pt>
                <c:pt idx="5466">
                  <c:v>-0.53809678472948019</c:v>
                </c:pt>
                <c:pt idx="5467">
                  <c:v>-0.53183998357079909</c:v>
                </c:pt>
                <c:pt idx="5468">
                  <c:v>-0.52521742611214939</c:v>
                </c:pt>
                <c:pt idx="5469">
                  <c:v>-0.51823226885578311</c:v>
                </c:pt>
                <c:pt idx="5470">
                  <c:v>-0.51088965521097074</c:v>
                </c:pt>
                <c:pt idx="5471">
                  <c:v>-0.50319532388107069</c:v>
                </c:pt>
                <c:pt idx="5472">
                  <c:v>-0.49515480000174228</c:v>
                </c:pt>
                <c:pt idx="5473">
                  <c:v>-0.48677330149277603</c:v>
                </c:pt>
                <c:pt idx="5474">
                  <c:v>-0.47805602556361365</c:v>
                </c:pt>
                <c:pt idx="5475">
                  <c:v>-0.46900920769433191</c:v>
                </c:pt>
                <c:pt idx="5476">
                  <c:v>-0.45963901931224588</c:v>
                </c:pt>
                <c:pt idx="5477">
                  <c:v>-0.44995148451967593</c:v>
                </c:pt>
                <c:pt idx="5478">
                  <c:v>-0.43995352405387356</c:v>
                </c:pt>
                <c:pt idx="5479">
                  <c:v>-0.4296522047264652</c:v>
                </c:pt>
                <c:pt idx="5480">
                  <c:v>-0.41905504337670019</c:v>
                </c:pt>
                <c:pt idx="5481">
                  <c:v>-0.40816847937885914</c:v>
                </c:pt>
                <c:pt idx="5482">
                  <c:v>-0.39700070245425512</c:v>
                </c:pt>
                <c:pt idx="5483">
                  <c:v>-0.38555950397374633</c:v>
                </c:pt>
                <c:pt idx="5484">
                  <c:v>-0.37385141616564216</c:v>
                </c:pt>
                <c:pt idx="5485">
                  <c:v>-0.36188566760740337</c:v>
                </c:pt>
                <c:pt idx="5486">
                  <c:v>-0.34967024379585238</c:v>
                </c:pt>
                <c:pt idx="5487">
                  <c:v>-0.33721244871858452</c:v>
                </c:pt>
                <c:pt idx="5488">
                  <c:v>-0.32452142906790238</c:v>
                </c:pt>
                <c:pt idx="5489">
                  <c:v>-0.31160638921889583</c:v>
                </c:pt>
                <c:pt idx="5490">
                  <c:v>-0.29847651239664763</c:v>
                </c:pt>
                <c:pt idx="5491">
                  <c:v>-0.28513977872547169</c:v>
                </c:pt>
                <c:pt idx="5492">
                  <c:v>-0.27160654692356495</c:v>
                </c:pt>
                <c:pt idx="5493">
                  <c:v>-0.25788560253886428</c:v>
                </c:pt>
                <c:pt idx="5494">
                  <c:v>-0.24398508020560766</c:v>
                </c:pt>
                <c:pt idx="5495">
                  <c:v>-0.22991575061891487</c:v>
                </c:pt>
                <c:pt idx="5496">
                  <c:v>-0.21568707404918608</c:v>
                </c:pt>
                <c:pt idx="5497">
                  <c:v>-0.20130851047212781</c:v>
                </c:pt>
                <c:pt idx="5498">
                  <c:v>-0.18679023372394427</c:v>
                </c:pt>
                <c:pt idx="5499">
                  <c:v>-0.17214276016874061</c:v>
                </c:pt>
                <c:pt idx="5500">
                  <c:v>-0.15737580132517945</c:v>
                </c:pt>
                <c:pt idx="5501">
                  <c:v>-0.14249927745895891</c:v>
                </c:pt>
                <c:pt idx="5502">
                  <c:v>-0.12752367588688965</c:v>
                </c:pt>
                <c:pt idx="5503">
                  <c:v>-0.1124596783136895</c:v>
                </c:pt>
                <c:pt idx="5504">
                  <c:v>-9.7317017159152044E-2</c:v>
                </c:pt>
                <c:pt idx="5505">
                  <c:v>-8.2105497470091313E-2</c:v>
                </c:pt>
                <c:pt idx="5506">
                  <c:v>-6.6835367608455071E-2</c:v>
                </c:pt>
                <c:pt idx="5507">
                  <c:v>-5.1517323411560081E-2</c:v>
                </c:pt>
                <c:pt idx="5508">
                  <c:v>-3.6162495784292079E-2</c:v>
                </c:pt>
                <c:pt idx="5509">
                  <c:v>-2.0782061949459169E-2</c:v>
                </c:pt>
                <c:pt idx="5510">
                  <c:v>-5.3860913462476781E-3</c:v>
                </c:pt>
                <c:pt idx="5511">
                  <c:v>1.0015437170883143E-2</c:v>
                </c:pt>
                <c:pt idx="5512">
                  <c:v>2.5411902747712361E-2</c:v>
                </c:pt>
                <c:pt idx="5513">
                  <c:v>4.079171374320309E-2</c:v>
                </c:pt>
                <c:pt idx="5514">
                  <c:v>5.6145358112336279E-2</c:v>
                </c:pt>
                <c:pt idx="5515">
                  <c:v>7.1462193448794592E-2</c:v>
                </c:pt>
                <c:pt idx="5516">
                  <c:v>8.6731503467878668E-2</c:v>
                </c:pt>
                <c:pt idx="5517">
                  <c:v>0.10194278569611587</c:v>
                </c:pt>
                <c:pt idx="5518">
                  <c:v>0.11708551932632193</c:v>
                </c:pt>
                <c:pt idx="5519">
                  <c:v>0.13214943364736784</c:v>
                </c:pt>
                <c:pt idx="5520">
                  <c:v>0.14712419953533756</c:v>
                </c:pt>
                <c:pt idx="5521">
                  <c:v>0.16199939138069169</c:v>
                </c:pt>
                <c:pt idx="5522">
                  <c:v>0.17676478427332135</c:v>
                </c:pt>
                <c:pt idx="5523">
                  <c:v>0.19141037248440518</c:v>
                </c:pt>
                <c:pt idx="5524">
                  <c:v>0.20592608553829964</c:v>
                </c:pt>
                <c:pt idx="5525">
                  <c:v>0.22030181682927444</c:v>
                </c:pt>
                <c:pt idx="5526">
                  <c:v>0.23452775526065817</c:v>
                </c:pt>
                <c:pt idx="5527">
                  <c:v>0.24859414165352947</c:v>
                </c:pt>
                <c:pt idx="5528">
                  <c:v>0.26249151780052965</c:v>
                </c:pt>
                <c:pt idx="5529">
                  <c:v>0.27621048295810979</c:v>
                </c:pt>
                <c:pt idx="5530">
                  <c:v>0.28974052922532839</c:v>
                </c:pt>
                <c:pt idx="5531">
                  <c:v>0.30307334027940314</c:v>
                </c:pt>
                <c:pt idx="5532">
                  <c:v>0.31619985886167901</c:v>
                </c:pt>
                <c:pt idx="5533">
                  <c:v>0.32911048728471243</c:v>
                </c:pt>
                <c:pt idx="5534">
                  <c:v>0.3417957936845924</c:v>
                </c:pt>
                <c:pt idx="5535">
                  <c:v>0.35424763068897142</c:v>
                </c:pt>
                <c:pt idx="5536">
                  <c:v>0.36645808054882695</c:v>
                </c:pt>
                <c:pt idx="5537">
                  <c:v>0.37841904514731156</c:v>
                </c:pt>
                <c:pt idx="5538">
                  <c:v>0.39012219793107472</c:v>
                </c:pt>
                <c:pt idx="5539">
                  <c:v>0.40155894961238742</c:v>
                </c:pt>
                <c:pt idx="5540">
                  <c:v>0.4127207892221022</c:v>
                </c:pt>
                <c:pt idx="5541">
                  <c:v>0.42360039126437898</c:v>
                </c:pt>
                <c:pt idx="5542">
                  <c:v>0.43419055393674871</c:v>
                </c:pt>
                <c:pt idx="5543">
                  <c:v>0.44448378681434147</c:v>
                </c:pt>
                <c:pt idx="5544">
                  <c:v>0.45447262590876997</c:v>
                </c:pt>
                <c:pt idx="5545">
                  <c:v>0.46415071837915262</c:v>
                </c:pt>
                <c:pt idx="5546">
                  <c:v>0.47351174245884653</c:v>
                </c:pt>
                <c:pt idx="5547">
                  <c:v>0.48254898141479186</c:v>
                </c:pt>
                <c:pt idx="5548">
                  <c:v>0.49125599072463522</c:v>
                </c:pt>
                <c:pt idx="5549">
                  <c:v>0.49962806946538735</c:v>
                </c:pt>
                <c:pt idx="5550">
                  <c:v>0.50765824636189238</c:v>
                </c:pt>
                <c:pt idx="5551">
                  <c:v>0.51534040028230443</c:v>
                </c:pt>
                <c:pt idx="5552">
                  <c:v>0.5226704362459027</c:v>
                </c:pt>
                <c:pt idx="5553">
                  <c:v>0.52964227561146349</c:v>
                </c:pt>
                <c:pt idx="5554">
                  <c:v>0.53625136289432018</c:v>
                </c:pt>
                <c:pt idx="5555">
                  <c:v>0.54249362810845081</c:v>
                </c:pt>
                <c:pt idx="5556">
                  <c:v>0.54836544071979665</c:v>
                </c:pt>
                <c:pt idx="5557">
                  <c:v>0.55386172213074458</c:v>
                </c:pt>
                <c:pt idx="5558">
                  <c:v>0.55897838549554169</c:v>
                </c:pt>
                <c:pt idx="5559">
                  <c:v>0.563713125940705</c:v>
                </c:pt>
                <c:pt idx="5560">
                  <c:v>0.56806138523514116</c:v>
                </c:pt>
                <c:pt idx="5561">
                  <c:v>0.57202020544796528</c:v>
                </c:pt>
                <c:pt idx="5562">
                  <c:v>0.5755875790287367</c:v>
                </c:pt>
                <c:pt idx="5563">
                  <c:v>0.5787601979722905</c:v>
                </c:pt>
                <c:pt idx="5564">
                  <c:v>0.58153626775489364</c:v>
                </c:pt>
                <c:pt idx="5565">
                  <c:v>0.58391407780126958</c:v>
                </c:pt>
                <c:pt idx="5566">
                  <c:v>0.58589229086185035</c:v>
                </c:pt>
                <c:pt idx="5567">
                  <c:v>0.58746915968855651</c:v>
                </c:pt>
                <c:pt idx="5568">
                  <c:v>0.58864354359855831</c:v>
                </c:pt>
                <c:pt idx="5569">
                  <c:v>0.58941489751592768</c:v>
                </c:pt>
                <c:pt idx="5570">
                  <c:v>0.58978212910727923</c:v>
                </c:pt>
                <c:pt idx="5571">
                  <c:v>0.58974461055775007</c:v>
                </c:pt>
                <c:pt idx="5572">
                  <c:v>0.58930252923807203</c:v>
                </c:pt>
                <c:pt idx="5573">
                  <c:v>0.58845686331072566</c:v>
                </c:pt>
                <c:pt idx="5574">
                  <c:v>0.58720861172969796</c:v>
                </c:pt>
                <c:pt idx="5575">
                  <c:v>0.58555722221863726</c:v>
                </c:pt>
                <c:pt idx="5576">
                  <c:v>0.5835045103073363</c:v>
                </c:pt>
                <c:pt idx="5577">
                  <c:v>0.58105217485044547</c:v>
                </c:pt>
                <c:pt idx="5578">
                  <c:v>0.57820168997794308</c:v>
                </c:pt>
                <c:pt idx="5579">
                  <c:v>0.57495421975012406</c:v>
                </c:pt>
                <c:pt idx="5580">
                  <c:v>0.57131313779524961</c:v>
                </c:pt>
                <c:pt idx="5581">
                  <c:v>0.56728039474745817</c:v>
                </c:pt>
                <c:pt idx="5582">
                  <c:v>0.56285855533667994</c:v>
                </c:pt>
                <c:pt idx="5583">
                  <c:v>0.55805004907292266</c:v>
                </c:pt>
                <c:pt idx="5584">
                  <c:v>0.55285931832953084</c:v>
                </c:pt>
                <c:pt idx="5585">
                  <c:v>0.54728917165319724</c:v>
                </c:pt>
                <c:pt idx="5586">
                  <c:v>0.54134317599744641</c:v>
                </c:pt>
                <c:pt idx="5587">
                  <c:v>0.5350256612824954</c:v>
                </c:pt>
                <c:pt idx="5588">
                  <c:v>0.52834169528891683</c:v>
                </c:pt>
                <c:pt idx="5589">
                  <c:v>0.5212944508957309</c:v>
                </c:pt>
                <c:pt idx="5590">
                  <c:v>0.51388908803153599</c:v>
                </c:pt>
                <c:pt idx="5591">
                  <c:v>0.50613136205720466</c:v>
                </c:pt>
                <c:pt idx="5592">
                  <c:v>0.49802681489976247</c:v>
                </c:pt>
                <c:pt idx="5593">
                  <c:v>0.48958068139982436</c:v>
                </c:pt>
                <c:pt idx="5594">
                  <c:v>0.48079817581269407</c:v>
                </c:pt>
                <c:pt idx="5595">
                  <c:v>0.47168555078491337</c:v>
                </c:pt>
                <c:pt idx="5596">
                  <c:v>0.46224899502641281</c:v>
                </c:pt>
                <c:pt idx="5597">
                  <c:v>0.45249455003378569</c:v>
                </c:pt>
                <c:pt idx="5598">
                  <c:v>0.44242915404571254</c:v>
                </c:pt>
                <c:pt idx="5599">
                  <c:v>0.43205989147789664</c:v>
                </c:pt>
                <c:pt idx="5600">
                  <c:v>0.42139429687174984</c:v>
                </c:pt>
                <c:pt idx="5601">
                  <c:v>0.41043882739725296</c:v>
                </c:pt>
                <c:pt idx="5602">
                  <c:v>0.39920169066041222</c:v>
                </c:pt>
                <c:pt idx="5603">
                  <c:v>0.3876906960011211</c:v>
                </c:pt>
                <c:pt idx="5604">
                  <c:v>0.3759123936965072</c:v>
                </c:pt>
                <c:pt idx="5605">
                  <c:v>0.36387603044801736</c:v>
                </c:pt>
                <c:pt idx="5606">
                  <c:v>0.35158960994700994</c:v>
                </c:pt>
                <c:pt idx="5607">
                  <c:v>0.33906045444149013</c:v>
                </c:pt>
                <c:pt idx="5608">
                  <c:v>0.32629772894543219</c:v>
                </c:pt>
                <c:pt idx="5609">
                  <c:v>0.31331065621220655</c:v>
                </c:pt>
                <c:pt idx="5610">
                  <c:v>0.30010843789710695</c:v>
                </c:pt>
                <c:pt idx="5611">
                  <c:v>0.28669907260194671</c:v>
                </c:pt>
                <c:pt idx="5612">
                  <c:v>0.27309293756502806</c:v>
                </c:pt>
                <c:pt idx="5613">
                  <c:v>0.25929883689232353</c:v>
                </c:pt>
                <c:pt idx="5614">
                  <c:v>0.24532492380936521</c:v>
                </c:pt>
                <c:pt idx="5615">
                  <c:v>0.23118198763117587</c:v>
                </c:pt>
                <c:pt idx="5616">
                  <c:v>0.21687950727193858</c:v>
                </c:pt>
                <c:pt idx="5617">
                  <c:v>0.20242696137040778</c:v>
                </c:pt>
                <c:pt idx="5618">
                  <c:v>0.18783454244039099</c:v>
                </c:pt>
                <c:pt idx="5619">
                  <c:v>0.17311278553350137</c:v>
                </c:pt>
                <c:pt idx="5620">
                  <c:v>0.15827142086114607</c:v>
                </c:pt>
                <c:pt idx="5621">
                  <c:v>0.14332038738236058</c:v>
                </c:pt>
                <c:pt idx="5622">
                  <c:v>0.12827019110322371</c:v>
                </c:pt>
                <c:pt idx="5623">
                  <c:v>0.11313153240902085</c:v>
                </c:pt>
                <c:pt idx="5624">
                  <c:v>9.7914162386774056E-2</c:v>
                </c:pt>
                <c:pt idx="5625">
                  <c:v>8.2627904732581414E-2</c:v>
                </c:pt>
                <c:pt idx="5626">
                  <c:v>6.7283026435102575E-2</c:v>
                </c:pt>
                <c:pt idx="5627">
                  <c:v>5.1890241931224622E-2</c:v>
                </c:pt>
                <c:pt idx="5628">
                  <c:v>3.6460700693663244E-2</c:v>
                </c:pt>
                <c:pt idx="5629">
                  <c:v>2.1005598476751132E-2</c:v>
                </c:pt>
                <c:pt idx="5630">
                  <c:v>5.535023210350546E-3</c:v>
                </c:pt>
                <c:pt idx="5631">
                  <c:v>-9.9410278057881982E-3</c:v>
                </c:pt>
                <c:pt idx="5632">
                  <c:v>-2.5411915322044003E-2</c:v>
                </c:pt>
                <c:pt idx="5633">
                  <c:v>-4.0866029356363347E-2</c:v>
                </c:pt>
                <c:pt idx="5634">
                  <c:v>-5.6293839581579179E-2</c:v>
                </c:pt>
                <c:pt idx="5635">
                  <c:v>-7.1684685372533349E-2</c:v>
                </c:pt>
                <c:pt idx="5636">
                  <c:v>-8.7027832293428531E-2</c:v>
                </c:pt>
                <c:pt idx="5637">
                  <c:v>-0.10231275979184302</c:v>
                </c:pt>
                <c:pt idx="5638">
                  <c:v>-0.11752892905815701</c:v>
                </c:pt>
                <c:pt idx="5639">
                  <c:v>-0.13266605145969862</c:v>
                </c:pt>
                <c:pt idx="5640">
                  <c:v>-0.1477137800361879</c:v>
                </c:pt>
                <c:pt idx="5641">
                  <c:v>-0.1626616714312433</c:v>
                </c:pt>
                <c:pt idx="5642">
                  <c:v>-0.17749948308168151</c:v>
                </c:pt>
                <c:pt idx="5643">
                  <c:v>-0.1922171917036069</c:v>
                </c:pt>
                <c:pt idx="5644">
                  <c:v>-0.20680470936852555</c:v>
                </c:pt>
                <c:pt idx="5645">
                  <c:v>-0.22125191212424941</c:v>
                </c:pt>
                <c:pt idx="5646">
                  <c:v>-0.23554897163817906</c:v>
                </c:pt>
                <c:pt idx="5647">
                  <c:v>-0.24968611161011312</c:v>
                </c:pt>
                <c:pt idx="5648">
                  <c:v>-0.26365385683012255</c:v>
                </c:pt>
                <c:pt idx="5649">
                  <c:v>-0.27744278967484909</c:v>
                </c:pt>
                <c:pt idx="5650">
                  <c:v>-0.29104238549029166</c:v>
                </c:pt>
                <c:pt idx="5651">
                  <c:v>-0.30444431133133426</c:v>
                </c:pt>
                <c:pt idx="5652">
                  <c:v>-0.31763949345160669</c:v>
                </c:pt>
                <c:pt idx="5653">
                  <c:v>-0.33061831781449558</c:v>
                </c:pt>
                <c:pt idx="5654">
                  <c:v>-0.34337133634927669</c:v>
                </c:pt>
                <c:pt idx="5655">
                  <c:v>-0.35589038562295611</c:v>
                </c:pt>
                <c:pt idx="5656">
                  <c:v>-0.36816753197580437</c:v>
                </c:pt>
                <c:pt idx="5657">
                  <c:v>-0.38019466153389347</c:v>
                </c:pt>
                <c:pt idx="5658">
                  <c:v>-0.39196343214412427</c:v>
                </c:pt>
                <c:pt idx="5659">
                  <c:v>-0.40346523907994941</c:v>
                </c:pt>
                <c:pt idx="5660">
                  <c:v>-0.41469155609794045</c:v>
                </c:pt>
                <c:pt idx="5661">
                  <c:v>-0.42563504259601476</c:v>
                </c:pt>
                <c:pt idx="5662">
                  <c:v>-0.43628848183702362</c:v>
                </c:pt>
                <c:pt idx="5663">
                  <c:v>-0.44664436863638679</c:v>
                </c:pt>
                <c:pt idx="5664">
                  <c:v>-0.45669522442439547</c:v>
                </c:pt>
                <c:pt idx="5665">
                  <c:v>-0.46643468196054394</c:v>
                </c:pt>
                <c:pt idx="5666">
                  <c:v>-0.4758564052635787</c:v>
                </c:pt>
                <c:pt idx="5667">
                  <c:v>-0.48495366357406949</c:v>
                </c:pt>
                <c:pt idx="5668">
                  <c:v>-0.49371999853471343</c:v>
                </c:pt>
                <c:pt idx="5669">
                  <c:v>-0.50215069558214176</c:v>
                </c:pt>
                <c:pt idx="5670">
                  <c:v>-0.51023876999845552</c:v>
                </c:pt>
                <c:pt idx="5671">
                  <c:v>-0.51797808740972973</c:v>
                </c:pt>
                <c:pt idx="5672">
                  <c:v>-0.52536453979681474</c:v>
                </c:pt>
                <c:pt idx="5673">
                  <c:v>-0.53239203568659876</c:v>
                </c:pt>
                <c:pt idx="5674">
                  <c:v>-0.53905600697195477</c:v>
                </c:pt>
                <c:pt idx="5675">
                  <c:v>-0.54535237125661218</c:v>
                </c:pt>
                <c:pt idx="5676">
                  <c:v>-0.55127748581123193</c:v>
                </c:pt>
                <c:pt idx="5677">
                  <c:v>-0.55682626006056701</c:v>
                </c:pt>
                <c:pt idx="5678">
                  <c:v>-0.56199459540152197</c:v>
                </c:pt>
                <c:pt idx="5679">
                  <c:v>-0.56678017542612003</c:v>
                </c:pt>
                <c:pt idx="5680">
                  <c:v>-0.57117843059414419</c:v>
                </c:pt>
                <c:pt idx="5681">
                  <c:v>-0.57518639189339682</c:v>
                </c:pt>
                <c:pt idx="5682">
                  <c:v>-0.57880204092234377</c:v>
                </c:pt>
                <c:pt idx="5683">
                  <c:v>-0.58202205905724747</c:v>
                </c:pt>
                <c:pt idx="5684">
                  <c:v>-0.58484464139061987</c:v>
                </c:pt>
                <c:pt idx="5685">
                  <c:v>-0.58726806720044755</c:v>
                </c:pt>
                <c:pt idx="5686">
                  <c:v>-0.58929098932956614</c:v>
                </c:pt>
                <c:pt idx="5687">
                  <c:v>-0.59091165086355169</c:v>
                </c:pt>
                <c:pt idx="5688">
                  <c:v>-0.59212890169647348</c:v>
                </c:pt>
                <c:pt idx="5689">
                  <c:v>-0.59294218757451644</c:v>
                </c:pt>
                <c:pt idx="5690">
                  <c:v>-0.59335040723351429</c:v>
                </c:pt>
                <c:pt idx="5691">
                  <c:v>-0.59335292417672936</c:v>
                </c:pt>
                <c:pt idx="5692">
                  <c:v>-0.59294991734372726</c:v>
                </c:pt>
                <c:pt idx="5693">
                  <c:v>-0.59214235671819049</c:v>
                </c:pt>
                <c:pt idx="5694">
                  <c:v>-0.59093123332931474</c:v>
                </c:pt>
                <c:pt idx="5695">
                  <c:v>-0.58931598723153944</c:v>
                </c:pt>
                <c:pt idx="5696">
                  <c:v>-0.58729842654251785</c:v>
                </c:pt>
                <c:pt idx="5697">
                  <c:v>-0.58488024296326979</c:v>
                </c:pt>
                <c:pt idx="5698">
                  <c:v>-0.58206290373000968</c:v>
                </c:pt>
                <c:pt idx="5699">
                  <c:v>-0.57884756627044132</c:v>
                </c:pt>
                <c:pt idx="5700">
                  <c:v>-0.57523759784263873</c:v>
                </c:pt>
                <c:pt idx="5701">
                  <c:v>-0.5712349429741016</c:v>
                </c:pt>
                <c:pt idx="5702">
                  <c:v>-0.56684216055281977</c:v>
                </c:pt>
                <c:pt idx="5703">
                  <c:v>-0.5620616745125071</c:v>
                </c:pt>
                <c:pt idx="5704">
                  <c:v>-0.55689792191690346</c:v>
                </c:pt>
                <c:pt idx="5705">
                  <c:v>-0.55135370627063163</c:v>
                </c:pt>
                <c:pt idx="5706">
                  <c:v>-0.5454325897535176</c:v>
                </c:pt>
                <c:pt idx="5707">
                  <c:v>-0.53913889778121837</c:v>
                </c:pt>
                <c:pt idx="5708">
                  <c:v>-0.53247769389956412</c:v>
                </c:pt>
                <c:pt idx="5709">
                  <c:v>-0.52545214702327936</c:v>
                </c:pt>
                <c:pt idx="5710">
                  <c:v>-0.51806741338766205</c:v>
                </c:pt>
                <c:pt idx="5711">
                  <c:v>-0.51032924493176601</c:v>
                </c:pt>
                <c:pt idx="5712">
                  <c:v>-0.50224318043269622</c:v>
                </c:pt>
                <c:pt idx="5713">
                  <c:v>-0.49381445185339928</c:v>
                </c:pt>
                <c:pt idx="5714">
                  <c:v>-0.48504827084403457</c:v>
                </c:pt>
                <c:pt idx="5715">
                  <c:v>-0.47595088771874206</c:v>
                </c:pt>
                <c:pt idx="5716">
                  <c:v>-0.46652848912793754</c:v>
                </c:pt>
                <c:pt idx="5717">
                  <c:v>-0.4567871147816579</c:v>
                </c:pt>
                <c:pt idx="5718">
                  <c:v>-0.44673370140499324</c:v>
                </c:pt>
                <c:pt idx="5719">
                  <c:v>-0.43637533217297308</c:v>
                </c:pt>
                <c:pt idx="5720">
                  <c:v>-0.42571954065910295</c:v>
                </c:pt>
                <c:pt idx="5721">
                  <c:v>-0.41477278333807244</c:v>
                </c:pt>
                <c:pt idx="5722">
                  <c:v>-0.40354326739287621</c:v>
                </c:pt>
                <c:pt idx="5723">
                  <c:v>-0.39203880201242819</c:v>
                </c:pt>
                <c:pt idx="5724">
                  <c:v>-0.38026593759446298</c:v>
                </c:pt>
                <c:pt idx="5725">
                  <c:v>-0.36823392123215926</c:v>
                </c:pt>
                <c:pt idx="5726">
                  <c:v>-0.35595075727921527</c:v>
                </c:pt>
                <c:pt idx="5727">
                  <c:v>-0.34342376891597876</c:v>
                </c:pt>
                <c:pt idx="5728">
                  <c:v>-0.33066212235811615</c:v>
                </c:pt>
                <c:pt idx="5729">
                  <c:v>-0.31767504182928313</c:v>
                </c:pt>
                <c:pt idx="5730">
                  <c:v>-0.30447173072291683</c:v>
                </c:pt>
                <c:pt idx="5731">
                  <c:v>-0.29106018964588137</c:v>
                </c:pt>
                <c:pt idx="5732">
                  <c:v>-0.27745079810760093</c:v>
                </c:pt>
                <c:pt idx="5733">
                  <c:v>-0.26365236275020465</c:v>
                </c:pt>
                <c:pt idx="5734">
                  <c:v>-0.24967303959936721</c:v>
                </c:pt>
                <c:pt idx="5735">
                  <c:v>-0.2355236210331273</c:v>
                </c:pt>
                <c:pt idx="5736">
                  <c:v>-0.2212135892903713</c:v>
                </c:pt>
                <c:pt idx="5737">
                  <c:v>-0.20675242659501633</c:v>
                </c:pt>
                <c:pt idx="5738">
                  <c:v>-0.19215032930513987</c:v>
                </c:pt>
                <c:pt idx="5739">
                  <c:v>-0.17741783657444102</c:v>
                </c:pt>
                <c:pt idx="5740">
                  <c:v>-0.16256468297271456</c:v>
                </c:pt>
                <c:pt idx="5741">
                  <c:v>-0.14760081207223733</c:v>
                </c:pt>
                <c:pt idx="5742">
                  <c:v>-0.13253673474561767</c:v>
                </c:pt>
                <c:pt idx="5743">
                  <c:v>-0.11738315649635751</c:v>
                </c:pt>
                <c:pt idx="5744">
                  <c:v>-0.10214983377968129</c:v>
                </c:pt>
                <c:pt idx="5745">
                  <c:v>-8.6846595908166249E-2</c:v>
                </c:pt>
                <c:pt idx="5746">
                  <c:v>-7.1483715733422881E-2</c:v>
                </c:pt>
                <c:pt idx="5747">
                  <c:v>-5.6071913799916599E-2</c:v>
                </c:pt>
                <c:pt idx="5748">
                  <c:v>-4.0622345930642359E-2</c:v>
                </c:pt>
                <c:pt idx="5749">
                  <c:v>-2.5146214470973805E-2</c:v>
                </c:pt>
                <c:pt idx="5750">
                  <c:v>-9.6536141805323335E-3</c:v>
                </c:pt>
                <c:pt idx="5751">
                  <c:v>5.8454505745240398E-3</c:v>
                </c:pt>
                <c:pt idx="5752">
                  <c:v>2.1340333243663745E-2</c:v>
                </c:pt>
                <c:pt idx="5753">
                  <c:v>3.6819416311590622E-2</c:v>
                </c:pt>
                <c:pt idx="5754">
                  <c:v>5.2273161687841165E-2</c:v>
                </c:pt>
                <c:pt idx="5755">
                  <c:v>6.7690900756153277E-2</c:v>
                </c:pt>
                <c:pt idx="5756">
                  <c:v>8.3061890864217891E-2</c:v>
                </c:pt>
                <c:pt idx="5757">
                  <c:v>9.8375603020066371E-2</c:v>
                </c:pt>
                <c:pt idx="5758">
                  <c:v>0.11362148975396318</c:v>
                </c:pt>
                <c:pt idx="5759">
                  <c:v>0.12878925355505436</c:v>
                </c:pt>
                <c:pt idx="5760">
                  <c:v>0.14386853836937116</c:v>
                </c:pt>
                <c:pt idx="5761">
                  <c:v>0.15884889153393816</c:v>
                </c:pt>
                <c:pt idx="5762">
                  <c:v>0.17372006096872039</c:v>
                </c:pt>
                <c:pt idx="5763">
                  <c:v>0.18847201366542479</c:v>
                </c:pt>
                <c:pt idx="5764">
                  <c:v>0.2030946517663606</c:v>
                </c:pt>
                <c:pt idx="5765">
                  <c:v>0.21757784118813558</c:v>
                </c:pt>
                <c:pt idx="5766">
                  <c:v>0.23191174326778413</c:v>
                </c:pt>
                <c:pt idx="5767">
                  <c:v>0.24608657117846316</c:v>
                </c:pt>
                <c:pt idx="5768">
                  <c:v>0.2600928389902587</c:v>
                </c:pt>
                <c:pt idx="5769">
                  <c:v>0.27392111816943765</c:v>
                </c:pt>
                <c:pt idx="5770">
                  <c:v>0.28756087296429406</c:v>
                </c:pt>
                <c:pt idx="5771">
                  <c:v>0.30100375914769234</c:v>
                </c:pt>
                <c:pt idx="5772">
                  <c:v>0.31424069151004969</c:v>
                </c:pt>
                <c:pt idx="5773">
                  <c:v>0.32726204437347051</c:v>
                </c:pt>
                <c:pt idx="5774">
                  <c:v>0.34005835785108562</c:v>
                </c:pt>
                <c:pt idx="5775">
                  <c:v>0.35262145652208343</c:v>
                </c:pt>
                <c:pt idx="5776">
                  <c:v>0.36494339457050029</c:v>
                </c:pt>
                <c:pt idx="5777">
                  <c:v>0.3770160458010669</c:v>
                </c:pt>
                <c:pt idx="5778">
                  <c:v>0.3888310555775491</c:v>
                </c:pt>
                <c:pt idx="5779">
                  <c:v>0.40037980653183064</c:v>
                </c:pt>
                <c:pt idx="5780">
                  <c:v>0.41165375962387896</c:v>
                </c:pt>
                <c:pt idx="5781">
                  <c:v>0.42264556130342062</c:v>
                </c:pt>
                <c:pt idx="5782">
                  <c:v>0.43334798173694905</c:v>
                </c:pt>
                <c:pt idx="5783">
                  <c:v>0.44375350249889328</c:v>
                </c:pt>
                <c:pt idx="5784">
                  <c:v>0.45385463163741008</c:v>
                </c:pt>
                <c:pt idx="5785">
                  <c:v>0.46364498839229978</c:v>
                </c:pt>
                <c:pt idx="5786">
                  <c:v>0.47311822312861213</c:v>
                </c:pt>
                <c:pt idx="5787">
                  <c:v>0.48226759130283137</c:v>
                </c:pt>
                <c:pt idx="5788">
                  <c:v>0.49108662064682285</c:v>
                </c:pt>
                <c:pt idx="5789">
                  <c:v>0.49957058256329345</c:v>
                </c:pt>
                <c:pt idx="5790">
                  <c:v>0.50771247818101362</c:v>
                </c:pt>
                <c:pt idx="5791">
                  <c:v>0.51550615885703932</c:v>
                </c:pt>
                <c:pt idx="5792">
                  <c:v>0.5229475021912271</c:v>
                </c:pt>
                <c:pt idx="5793">
                  <c:v>0.53003040222127351</c:v>
                </c:pt>
                <c:pt idx="5794">
                  <c:v>0.5367502762464198</c:v>
                </c:pt>
                <c:pt idx="5795">
                  <c:v>0.54310302717612069</c:v>
                </c:pt>
                <c:pt idx="5796">
                  <c:v>0.54908499748994777</c:v>
                </c:pt>
                <c:pt idx="5797">
                  <c:v>0.55469108172855819</c:v>
                </c:pt>
                <c:pt idx="5798">
                  <c:v>0.55991716631562582</c:v>
                </c:pt>
                <c:pt idx="5799">
                  <c:v>0.56476091978465892</c:v>
                </c:pt>
                <c:pt idx="5800">
                  <c:v>0.56921775745552639</c:v>
                </c:pt>
                <c:pt idx="5801">
                  <c:v>0.57328469509861335</c:v>
                </c:pt>
                <c:pt idx="5802">
                  <c:v>0.57695969902135258</c:v>
                </c:pt>
                <c:pt idx="5803">
                  <c:v>0.58023943523932153</c:v>
                </c:pt>
                <c:pt idx="5804">
                  <c:v>0.58312208341857197</c:v>
                </c:pt>
                <c:pt idx="5805">
                  <c:v>0.58560590734883045</c:v>
                </c:pt>
                <c:pt idx="5806">
                  <c:v>0.58768954432682408</c:v>
                </c:pt>
                <c:pt idx="5807">
                  <c:v>0.58937122183808288</c:v>
                </c:pt>
                <c:pt idx="5808">
                  <c:v>0.59064977412672448</c:v>
                </c:pt>
                <c:pt idx="5809">
                  <c:v>0.59152463124300503</c:v>
                </c:pt>
                <c:pt idx="5810">
                  <c:v>0.59199467618481416</c:v>
                </c:pt>
                <c:pt idx="5811">
                  <c:v>0.59205925667949222</c:v>
                </c:pt>
                <c:pt idx="5812">
                  <c:v>0.59171853585663314</c:v>
                </c:pt>
                <c:pt idx="5813">
                  <c:v>0.59097346785988325</c:v>
                </c:pt>
                <c:pt idx="5814">
                  <c:v>0.58982502785238533</c:v>
                </c:pt>
                <c:pt idx="5815">
                  <c:v>0.5882726400004098</c:v>
                </c:pt>
                <c:pt idx="5816">
                  <c:v>0.58631809651537703</c:v>
                </c:pt>
                <c:pt idx="5817">
                  <c:v>0.58396307317796281</c:v>
                </c:pt>
                <c:pt idx="5818">
                  <c:v>0.58120902129389973</c:v>
                </c:pt>
                <c:pt idx="5819">
                  <c:v>0.57805708235428477</c:v>
                </c:pt>
                <c:pt idx="5820">
                  <c:v>0.57451060767837947</c:v>
                </c:pt>
                <c:pt idx="5821">
                  <c:v>0.57057152585668858</c:v>
                </c:pt>
                <c:pt idx="5822">
                  <c:v>0.5662423798459264</c:v>
                </c:pt>
                <c:pt idx="5823">
                  <c:v>0.5615255776582655</c:v>
                </c:pt>
                <c:pt idx="5824">
                  <c:v>0.55642554044951187</c:v>
                </c:pt>
                <c:pt idx="5825">
                  <c:v>0.55094505583394804</c:v>
                </c:pt>
                <c:pt idx="5826">
                  <c:v>0.54508767012255588</c:v>
                </c:pt>
                <c:pt idx="5827">
                  <c:v>0.53885769288755181</c:v>
                </c:pt>
                <c:pt idx="5828">
                  <c:v>0.53226017186063435</c:v>
                </c:pt>
                <c:pt idx="5829">
                  <c:v>0.52529826017559256</c:v>
                </c:pt>
                <c:pt idx="5830">
                  <c:v>0.51797709832383498</c:v>
                </c:pt>
                <c:pt idx="5831">
                  <c:v>0.51030242254145719</c:v>
                </c:pt>
                <c:pt idx="5832">
                  <c:v>0.50227975594735741</c:v>
                </c:pt>
                <c:pt idx="5833">
                  <c:v>0.49391431489484755</c:v>
                </c:pt>
                <c:pt idx="5834">
                  <c:v>0.48521129547683101</c:v>
                </c:pt>
                <c:pt idx="5835">
                  <c:v>0.47617693250635712</c:v>
                </c:pt>
                <c:pt idx="5836">
                  <c:v>0.46681739719267346</c:v>
                </c:pt>
                <c:pt idx="5837">
                  <c:v>0.45713871386832394</c:v>
                </c:pt>
                <c:pt idx="5838">
                  <c:v>0.44714780394829723</c:v>
                </c:pt>
                <c:pt idx="5839">
                  <c:v>0.43685173536859689</c:v>
                </c:pt>
                <c:pt idx="5840">
                  <c:v>0.42625802653849104</c:v>
                </c:pt>
                <c:pt idx="5841">
                  <c:v>0.41537311884681671</c:v>
                </c:pt>
                <c:pt idx="5842">
                  <c:v>0.40420520447278552</c:v>
                </c:pt>
                <c:pt idx="5843">
                  <c:v>0.3927620776871476</c:v>
                </c:pt>
                <c:pt idx="5844">
                  <c:v>0.38105027405868852</c:v>
                </c:pt>
                <c:pt idx="5845">
                  <c:v>0.36907902594439423</c:v>
                </c:pt>
                <c:pt idx="5846">
                  <c:v>0.35685632305804027</c:v>
                </c:pt>
                <c:pt idx="5847">
                  <c:v>0.34438947403981424</c:v>
                </c:pt>
                <c:pt idx="5848">
                  <c:v>0.33168763066841656</c:v>
                </c:pt>
                <c:pt idx="5849">
                  <c:v>0.3187600028371953</c:v>
                </c:pt>
                <c:pt idx="5850">
                  <c:v>0.30561577971927262</c:v>
                </c:pt>
                <c:pt idx="5851">
                  <c:v>0.29226294781463286</c:v>
                </c:pt>
                <c:pt idx="5852">
                  <c:v>0.27871187264249636</c:v>
                </c:pt>
                <c:pt idx="5853">
                  <c:v>0.26497134697479546</c:v>
                </c:pt>
                <c:pt idx="5854">
                  <c:v>0.25104951309028889</c:v>
                </c:pt>
                <c:pt idx="5855">
                  <c:v>0.23695714974656676</c:v>
                </c:pt>
                <c:pt idx="5856">
                  <c:v>0.2227037256917293</c:v>
                </c:pt>
                <c:pt idx="5857">
                  <c:v>0.20829870979173068</c:v>
                </c:pt>
                <c:pt idx="5858">
                  <c:v>0.19375228518260804</c:v>
                </c:pt>
                <c:pt idx="5859">
                  <c:v>0.17907497793500224</c:v>
                </c:pt>
                <c:pt idx="5860">
                  <c:v>0.16427650967766186</c:v>
                </c:pt>
                <c:pt idx="5861">
                  <c:v>0.14936681118685324</c:v>
                </c:pt>
                <c:pt idx="5862">
                  <c:v>0.13435638068712361</c:v>
                </c:pt>
                <c:pt idx="5863">
                  <c:v>0.11925591118477509</c:v>
                </c:pt>
                <c:pt idx="5864">
                  <c:v>0.1040751467915829</c:v>
                </c:pt>
                <c:pt idx="5865">
                  <c:v>8.8823904633222511E-2</c:v>
                </c:pt>
                <c:pt idx="5866">
                  <c:v>7.3512445533747001E-2</c:v>
                </c:pt>
                <c:pt idx="5867">
                  <c:v>5.815147817212489E-2</c:v>
                </c:pt>
                <c:pt idx="5868">
                  <c:v>4.2752146670634129E-2</c:v>
                </c:pt>
                <c:pt idx="5869">
                  <c:v>2.732564184133553E-2</c:v>
                </c:pt>
                <c:pt idx="5870">
                  <c:v>1.1882047080542682E-2</c:v>
                </c:pt>
                <c:pt idx="5871">
                  <c:v>-3.5686444363307646E-3</c:v>
                </c:pt>
                <c:pt idx="5872">
                  <c:v>-1.9015797174417703E-2</c:v>
                </c:pt>
                <c:pt idx="5873">
                  <c:v>-3.4447804456573153E-2</c:v>
                </c:pt>
                <c:pt idx="5874">
                  <c:v>-4.9855138850527551E-2</c:v>
                </c:pt>
                <c:pt idx="5875">
                  <c:v>-6.522714221594049E-2</c:v>
                </c:pt>
                <c:pt idx="5876">
                  <c:v>-8.0553082191777842E-2</c:v>
                </c:pt>
                <c:pt idx="5877">
                  <c:v>-9.5822439890486E-2</c:v>
                </c:pt>
                <c:pt idx="5878">
                  <c:v>-0.11102467775765087</c:v>
                </c:pt>
                <c:pt idx="5879">
                  <c:v>-0.12614950800648606</c:v>
                </c:pt>
                <c:pt idx="5880">
                  <c:v>-0.14118658411372739</c:v>
                </c:pt>
                <c:pt idx="5881">
                  <c:v>-0.15612546275166095</c:v>
                </c:pt>
                <c:pt idx="5882">
                  <c:v>-0.1709559009781037</c:v>
                </c:pt>
                <c:pt idx="5883">
                  <c:v>-0.18566787472320087</c:v>
                </c:pt>
                <c:pt idx="5884">
                  <c:v>-0.20025129486641882</c:v>
                </c:pt>
                <c:pt idx="5885">
                  <c:v>-0.21469603585837319</c:v>
                </c:pt>
                <c:pt idx="5886">
                  <c:v>-0.22899226736515857</c:v>
                </c:pt>
                <c:pt idx="5887">
                  <c:v>-0.24313021068231183</c:v>
                </c:pt>
                <c:pt idx="5888">
                  <c:v>-0.25710038779392186</c:v>
                </c:pt>
                <c:pt idx="5889">
                  <c:v>-0.27089337787025858</c:v>
                </c:pt>
                <c:pt idx="5890">
                  <c:v>-0.28449865265201074</c:v>
                </c:pt>
                <c:pt idx="5891">
                  <c:v>-0.29790787519133316</c:v>
                </c:pt>
                <c:pt idx="5892">
                  <c:v>-0.31111196734335772</c:v>
                </c:pt>
                <c:pt idx="5893">
                  <c:v>-0.32410131027890299</c:v>
                </c:pt>
                <c:pt idx="5894">
                  <c:v>-0.33686645074245425</c:v>
                </c:pt>
                <c:pt idx="5895">
                  <c:v>-0.34939921972590088</c:v>
                </c:pt>
                <c:pt idx="5896">
                  <c:v>-0.36169167760608512</c:v>
                </c:pt>
                <c:pt idx="5897">
                  <c:v>-0.37373570415945345</c:v>
                </c:pt>
                <c:pt idx="5898">
                  <c:v>-0.38552295049926161</c:v>
                </c:pt>
                <c:pt idx="5899">
                  <c:v>-0.39704480478359716</c:v>
                </c:pt>
                <c:pt idx="5900">
                  <c:v>-0.40829273327431503</c:v>
                </c:pt>
                <c:pt idx="5901">
                  <c:v>-0.41925938749775904</c:v>
                </c:pt>
                <c:pt idx="5902">
                  <c:v>-0.42993754247086752</c:v>
                </c:pt>
                <c:pt idx="5903">
                  <c:v>-0.44031968439149621</c:v>
                </c:pt>
                <c:pt idx="5904">
                  <c:v>-0.45039832570343041</c:v>
                </c:pt>
                <c:pt idx="5905">
                  <c:v>-0.46016708981355442</c:v>
                </c:pt>
                <c:pt idx="5906">
                  <c:v>-0.46961963102480009</c:v>
                </c:pt>
                <c:pt idx="5907">
                  <c:v>-0.4787492085017267</c:v>
                </c:pt>
                <c:pt idx="5908">
                  <c:v>-0.48754935345389444</c:v>
                </c:pt>
                <c:pt idx="5909">
                  <c:v>-0.49601534053083907</c:v>
                </c:pt>
                <c:pt idx="5910">
                  <c:v>-0.50414017387685262</c:v>
                </c:pt>
                <c:pt idx="5911">
                  <c:v>-0.51191770763282951</c:v>
                </c:pt>
                <c:pt idx="5912">
                  <c:v>-0.51934382195045048</c:v>
                </c:pt>
                <c:pt idx="5913">
                  <c:v>-0.52641241318696941</c:v>
                </c:pt>
                <c:pt idx="5914">
                  <c:v>-0.53311890072870083</c:v>
                </c:pt>
                <c:pt idx="5915">
                  <c:v>-0.53945918933955805</c:v>
                </c:pt>
                <c:pt idx="5916">
                  <c:v>-0.54542962312084087</c:v>
                </c:pt>
                <c:pt idx="5917">
                  <c:v>-0.55102509800220989</c:v>
                </c:pt>
                <c:pt idx="5918">
                  <c:v>-0.55624150156360241</c:v>
                </c:pt>
                <c:pt idx="5919">
                  <c:v>-0.56107650326216363</c:v>
                </c:pt>
                <c:pt idx="5920">
                  <c:v>-0.56552551910891247</c:v>
                </c:pt>
                <c:pt idx="5921">
                  <c:v>-0.56958556533307403</c:v>
                </c:pt>
                <c:pt idx="5922">
                  <c:v>-0.5732546084689033</c:v>
                </c:pt>
                <c:pt idx="5923">
                  <c:v>-0.57652931452706868</c:v>
                </c:pt>
                <c:pt idx="5924">
                  <c:v>-0.57940786293735846</c:v>
                </c:pt>
                <c:pt idx="5925">
                  <c:v>-0.58188851702232403</c:v>
                </c:pt>
                <c:pt idx="5926">
                  <c:v>-0.58396991338106197</c:v>
                </c:pt>
                <c:pt idx="5927">
                  <c:v>-0.58565027857159724</c:v>
                </c:pt>
                <c:pt idx="5928">
                  <c:v>-0.58692844568123514</c:v>
                </c:pt>
                <c:pt idx="5929">
                  <c:v>-0.58780384337476621</c:v>
                </c:pt>
                <c:pt idx="5930">
                  <c:v>-0.58827535303670908</c:v>
                </c:pt>
                <c:pt idx="5931">
                  <c:v>-0.58834232055382596</c:v>
                </c:pt>
                <c:pt idx="5932">
                  <c:v>-0.58800490698880348</c:v>
                </c:pt>
                <c:pt idx="5933">
                  <c:v>-0.58726406419291888</c:v>
                </c:pt>
                <c:pt idx="5934">
                  <c:v>-0.58612076481237851</c:v>
                </c:pt>
                <c:pt idx="5935">
                  <c:v>-0.58457443027297928</c:v>
                </c:pt>
                <c:pt idx="5936">
                  <c:v>-0.58262684982313306</c:v>
                </c:pt>
                <c:pt idx="5937">
                  <c:v>-0.58027969605908658</c:v>
                </c:pt>
                <c:pt idx="5938">
                  <c:v>-0.57753441688187079</c:v>
                </c:pt>
                <c:pt idx="5939">
                  <c:v>-0.57439215015876344</c:v>
                </c:pt>
                <c:pt idx="5940">
                  <c:v>-0.57085624336742191</c:v>
                </c:pt>
                <c:pt idx="5941">
                  <c:v>-0.56692862104017283</c:v>
                </c:pt>
                <c:pt idx="5942">
                  <c:v>-0.56261182186040115</c:v>
                </c:pt>
                <c:pt idx="5943">
                  <c:v>-0.55790824935317218</c:v>
                </c:pt>
                <c:pt idx="5944">
                  <c:v>-0.55282231997487785</c:v>
                </c:pt>
                <c:pt idx="5945">
                  <c:v>-0.54735681642957956</c:v>
                </c:pt>
                <c:pt idx="5946">
                  <c:v>-0.54151527990878867</c:v>
                </c:pt>
                <c:pt idx="5947">
                  <c:v>-0.53530201465761473</c:v>
                </c:pt>
                <c:pt idx="5948">
                  <c:v>-0.52872206287466283</c:v>
                </c:pt>
                <c:pt idx="5949">
                  <c:v>-0.52177857195634592</c:v>
                </c:pt>
                <c:pt idx="5950">
                  <c:v>-0.51447667645418216</c:v>
                </c:pt>
                <c:pt idx="5951">
                  <c:v>-0.50682210646363568</c:v>
                </c:pt>
                <c:pt idx="5952">
                  <c:v>-0.49882037876410168</c:v>
                </c:pt>
                <c:pt idx="5953">
                  <c:v>-0.49047670317240155</c:v>
                </c:pt>
                <c:pt idx="5954">
                  <c:v>-0.48179626904990475</c:v>
                </c:pt>
                <c:pt idx="5955">
                  <c:v>-0.47278530428506282</c:v>
                </c:pt>
                <c:pt idx="5956">
                  <c:v>-0.46344997297149781</c:v>
                </c:pt>
                <c:pt idx="5957">
                  <c:v>-0.45379629213716488</c:v>
                </c:pt>
                <c:pt idx="5958">
                  <c:v>-0.44383117570563674</c:v>
                </c:pt>
                <c:pt idx="5959">
                  <c:v>-0.43356168393681416</c:v>
                </c:pt>
                <c:pt idx="5960">
                  <c:v>-0.42299532738139106</c:v>
                </c:pt>
                <c:pt idx="5961">
                  <c:v>-0.41213853938940154</c:v>
                </c:pt>
                <c:pt idx="5962">
                  <c:v>-0.40099950392331007</c:v>
                </c:pt>
                <c:pt idx="5963">
                  <c:v>-0.38958600686150274</c:v>
                </c:pt>
                <c:pt idx="5964">
                  <c:v>-0.37790457520715592</c:v>
                </c:pt>
                <c:pt idx="5965">
                  <c:v>-0.36596443258080563</c:v>
                </c:pt>
                <c:pt idx="5966">
                  <c:v>-0.35377355979136782</c:v>
                </c:pt>
                <c:pt idx="5967">
                  <c:v>-0.34133925640826801</c:v>
                </c:pt>
                <c:pt idx="5968">
                  <c:v>-0.3286706649760483</c:v>
                </c:pt>
                <c:pt idx="5969">
                  <c:v>-0.31577698599304999</c:v>
                </c:pt>
                <c:pt idx="5970">
                  <c:v>-0.30266739907916035</c:v>
                </c:pt>
                <c:pt idx="5971">
                  <c:v>-0.28934988102548914</c:v>
                </c:pt>
                <c:pt idx="5972">
                  <c:v>-0.27583478748944534</c:v>
                </c:pt>
                <c:pt idx="5973">
                  <c:v>-0.26213090123089439</c:v>
                </c:pt>
                <c:pt idx="5974">
                  <c:v>-0.24824635436896636</c:v>
                </c:pt>
                <c:pt idx="5975">
                  <c:v>-0.234191915356883</c:v>
                </c:pt>
                <c:pt idx="5976">
                  <c:v>-0.21997704249640382</c:v>
                </c:pt>
                <c:pt idx="5977">
                  <c:v>-0.20561119406796918</c:v>
                </c:pt>
                <c:pt idx="5978">
                  <c:v>-0.19110454248581712</c:v>
                </c:pt>
                <c:pt idx="5979">
                  <c:v>-0.1764676029653571</c:v>
                </c:pt>
                <c:pt idx="5980">
                  <c:v>-0.16171008614964355</c:v>
                </c:pt>
                <c:pt idx="5981">
                  <c:v>-0.14684191170164193</c:v>
                </c:pt>
                <c:pt idx="5982">
                  <c:v>-0.1318735666080168</c:v>
                </c:pt>
                <c:pt idx="5983">
                  <c:v>-0.1168157325155962</c:v>
                </c:pt>
                <c:pt idx="5984">
                  <c:v>-0.10167814205807675</c:v>
                </c:pt>
                <c:pt idx="5985">
                  <c:v>-8.6470600767534003E-2</c:v>
                </c:pt>
                <c:pt idx="5986">
                  <c:v>-7.1203357761918065E-2</c:v>
                </c:pt>
                <c:pt idx="5987">
                  <c:v>-5.5887109904737303E-2</c:v>
                </c:pt>
                <c:pt idx="5988">
                  <c:v>-4.0532989396511628E-2</c:v>
                </c:pt>
                <c:pt idx="5989">
                  <c:v>-2.5152175024414154E-2</c:v>
                </c:pt>
                <c:pt idx="5990">
                  <c:v>-9.7547380598864766E-3</c:v>
                </c:pt>
                <c:pt idx="5991">
                  <c:v>5.649340543349579E-3</c:v>
                </c:pt>
                <c:pt idx="5992">
                  <c:v>2.1049437565723861E-2</c:v>
                </c:pt>
                <c:pt idx="5993">
                  <c:v>3.6433958735808243E-2</c:v>
                </c:pt>
                <c:pt idx="5994">
                  <c:v>5.1793389114226145E-2</c:v>
                </c:pt>
                <c:pt idx="5995">
                  <c:v>6.7117083137459441E-2</c:v>
                </c:pt>
                <c:pt idx="5996">
                  <c:v>8.239432110198007E-2</c:v>
                </c:pt>
                <c:pt idx="5997">
                  <c:v>9.7614596855131228E-2</c:v>
                </c:pt>
                <c:pt idx="5998">
                  <c:v>0.11276738565150206</c:v>
                </c:pt>
                <c:pt idx="5999">
                  <c:v>0.12784241258411314</c:v>
                </c:pt>
                <c:pt idx="6000">
                  <c:v>0.14282934407700462</c:v>
                </c:pt>
                <c:pt idx="6001">
                  <c:v>0.15771774981393602</c:v>
                </c:pt>
                <c:pt idx="6002">
                  <c:v>0.17249739992499652</c:v>
                </c:pt>
                <c:pt idx="6003">
                  <c:v>0.18715828347011737</c:v>
                </c:pt>
                <c:pt idx="6004">
                  <c:v>0.20169032451265423</c:v>
                </c:pt>
                <c:pt idx="6005">
                  <c:v>0.21608341073787468</c:v>
                </c:pt>
                <c:pt idx="6006">
                  <c:v>0.23032772509391072</c:v>
                </c:pt>
                <c:pt idx="6007">
                  <c:v>0.24441350220236416</c:v>
                </c:pt>
                <c:pt idx="6008">
                  <c:v>0.25833127741399209</c:v>
                </c:pt>
                <c:pt idx="6009">
                  <c:v>0.27207164330298733</c:v>
                </c:pt>
                <c:pt idx="6010">
                  <c:v>0.28562408504780007</c:v>
                </c:pt>
                <c:pt idx="6011">
                  <c:v>0.29898027916881043</c:v>
                </c:pt>
                <c:pt idx="6012">
                  <c:v>0.31213116101641819</c:v>
                </c:pt>
                <c:pt idx="6013">
                  <c:v>0.3250671252803779</c:v>
                </c:pt>
                <c:pt idx="6014">
                  <c:v>0.33777873224436139</c:v>
                </c:pt>
                <c:pt idx="6015">
                  <c:v>0.35025782645631665</c:v>
                </c:pt>
                <c:pt idx="6016">
                  <c:v>0.36249648186259631</c:v>
                </c:pt>
                <c:pt idx="6017">
                  <c:v>0.37448659181922622</c:v>
                </c:pt>
                <c:pt idx="6018">
                  <c:v>0.38621982102572716</c:v>
                </c:pt>
                <c:pt idx="6019">
                  <c:v>0.39768757122973475</c:v>
                </c:pt>
                <c:pt idx="6020">
                  <c:v>0.4088813222825638</c:v>
                </c:pt>
                <c:pt idx="6021">
                  <c:v>0.41979373929652358</c:v>
                </c:pt>
                <c:pt idx="6022">
                  <c:v>0.43041761086769692</c:v>
                </c:pt>
                <c:pt idx="6023">
                  <c:v>0.4407454367628581</c:v>
                </c:pt>
                <c:pt idx="6024">
                  <c:v>0.45076974298115008</c:v>
                </c:pt>
                <c:pt idx="6025">
                  <c:v>0.46048416646789486</c:v>
                </c:pt>
                <c:pt idx="6026">
                  <c:v>0.46988237504421509</c:v>
                </c:pt>
                <c:pt idx="6027">
                  <c:v>0.47895764136926733</c:v>
                </c:pt>
                <c:pt idx="6028">
                  <c:v>0.48770351012031721</c:v>
                </c:pt>
                <c:pt idx="6029">
                  <c:v>0.49611526938439815</c:v>
                </c:pt>
                <c:pt idx="6030">
                  <c:v>0.50418593670980305</c:v>
                </c:pt>
                <c:pt idx="6031">
                  <c:v>0.51190937960464389</c:v>
                </c:pt>
                <c:pt idx="6032">
                  <c:v>0.51928149154779535</c:v>
                </c:pt>
                <c:pt idx="6033">
                  <c:v>0.52629618218039753</c:v>
                </c:pt>
                <c:pt idx="6034">
                  <c:v>0.53294888412613572</c:v>
                </c:pt>
                <c:pt idx="6035">
                  <c:v>0.53923551533655711</c:v>
                </c:pt>
                <c:pt idx="6036">
                  <c:v>0.54515243304765204</c:v>
                </c:pt>
                <c:pt idx="6037">
                  <c:v>0.55069454626764769</c:v>
                </c:pt>
                <c:pt idx="6038">
                  <c:v>0.55585775559578032</c:v>
                </c:pt>
                <c:pt idx="6039">
                  <c:v>0.56063974344605683</c:v>
                </c:pt>
                <c:pt idx="6040">
                  <c:v>0.56503593872082047</c:v>
                </c:pt>
                <c:pt idx="6041">
                  <c:v>0.56904337047197673</c:v>
                </c:pt>
                <c:pt idx="6042">
                  <c:v>0.57266001798473543</c:v>
                </c:pt>
                <c:pt idx="6043">
                  <c:v>0.57588255994593995</c:v>
                </c:pt>
                <c:pt idx="6044">
                  <c:v>0.57870918838374452</c:v>
                </c:pt>
                <c:pt idx="6045">
                  <c:v>0.58113817913824606</c:v>
                </c:pt>
                <c:pt idx="6046">
                  <c:v>0.58316818124229408</c:v>
                </c:pt>
                <c:pt idx="6047">
                  <c:v>0.58479743360090741</c:v>
                </c:pt>
                <c:pt idx="6048">
                  <c:v>0.58602478155868787</c:v>
                </c:pt>
                <c:pt idx="6049">
                  <c:v>0.5868496659451371</c:v>
                </c:pt>
                <c:pt idx="6050">
                  <c:v>0.5872709802140067</c:v>
                </c:pt>
                <c:pt idx="6051">
                  <c:v>0.58728808222298823</c:v>
                </c:pt>
                <c:pt idx="6052">
                  <c:v>0.58690114490455603</c:v>
                </c:pt>
                <c:pt idx="6053">
                  <c:v>0.58611113187584218</c:v>
                </c:pt>
                <c:pt idx="6054">
                  <c:v>0.58491902744223379</c:v>
                </c:pt>
                <c:pt idx="6055">
                  <c:v>0.5833242645792982</c:v>
                </c:pt>
                <c:pt idx="6056">
                  <c:v>0.58132864397308937</c:v>
                </c:pt>
                <c:pt idx="6057">
                  <c:v>0.57893384954274929</c:v>
                </c:pt>
                <c:pt idx="6058">
                  <c:v>0.57614134039477904</c:v>
                </c:pt>
                <c:pt idx="6059">
                  <c:v>0.57295226548193368</c:v>
                </c:pt>
                <c:pt idx="6060">
                  <c:v>0.56936998324477772</c:v>
                </c:pt>
                <c:pt idx="6061">
                  <c:v>0.56539642905344734</c:v>
                </c:pt>
                <c:pt idx="6062">
                  <c:v>0.56103415230155296</c:v>
                </c:pt>
                <c:pt idx="6063">
                  <c:v>0.55628556709432331</c:v>
                </c:pt>
                <c:pt idx="6064">
                  <c:v>0.55115510033584925</c:v>
                </c:pt>
                <c:pt idx="6065">
                  <c:v>0.54564554504302876</c:v>
                </c:pt>
                <c:pt idx="6066">
                  <c:v>0.5397604525830062</c:v>
                </c:pt>
                <c:pt idx="6067">
                  <c:v>0.53350413723700751</c:v>
                </c:pt>
                <c:pt idx="6068">
                  <c:v>0.52688165109796414</c:v>
                </c:pt>
                <c:pt idx="6069">
                  <c:v>0.51989615131258982</c:v>
                </c:pt>
                <c:pt idx="6070">
                  <c:v>0.51255278203648857</c:v>
                </c:pt>
                <c:pt idx="6071">
                  <c:v>0.50485728282084286</c:v>
                </c:pt>
                <c:pt idx="6072">
                  <c:v>0.49681517975027967</c:v>
                </c:pt>
                <c:pt idx="6073">
                  <c:v>0.48843169179429213</c:v>
                </c:pt>
                <c:pt idx="6074">
                  <c:v>0.47971201731234142</c:v>
                </c:pt>
                <c:pt idx="6075">
                  <c:v>0.47066239303438179</c:v>
                </c:pt>
                <c:pt idx="6076">
                  <c:v>0.46128899173701787</c:v>
                </c:pt>
                <c:pt idx="6077">
                  <c:v>0.45159783897075656</c:v>
                </c:pt>
                <c:pt idx="6078">
                  <c:v>0.44159585701942</c:v>
                </c:pt>
                <c:pt idx="6079">
                  <c:v>0.43129011433905301</c:v>
                </c:pt>
                <c:pt idx="6080">
                  <c:v>0.42068812951059881</c:v>
                </c:pt>
                <c:pt idx="6081">
                  <c:v>0.40979634374672791</c:v>
                </c:pt>
                <c:pt idx="6082">
                  <c:v>0.39862294870322107</c:v>
                </c:pt>
                <c:pt idx="6083">
                  <c:v>0.38717573778084863</c:v>
                </c:pt>
                <c:pt idx="6084">
                  <c:v>0.37546124533261482</c:v>
                </c:pt>
                <c:pt idx="6085">
                  <c:v>0.36348870215478135</c:v>
                </c:pt>
                <c:pt idx="6086">
                  <c:v>0.35126609605639431</c:v>
                </c:pt>
                <c:pt idx="6087">
                  <c:v>0.33880073342994399</c:v>
                </c:pt>
                <c:pt idx="6088">
                  <c:v>0.32610176346456171</c:v>
                </c:pt>
                <c:pt idx="6089">
                  <c:v>0.3131783931233289</c:v>
                </c:pt>
                <c:pt idx="6090">
                  <c:v>0.30003980830971011</c:v>
                </c:pt>
                <c:pt idx="6091">
                  <c:v>0.28669399191596767</c:v>
                </c:pt>
                <c:pt idx="6092">
                  <c:v>0.27315130551699346</c:v>
                </c:pt>
                <c:pt idx="6093">
                  <c:v>0.25942053760528844</c:v>
                </c:pt>
                <c:pt idx="6094">
                  <c:v>0.24550982584667186</c:v>
                </c:pt>
                <c:pt idx="6095">
                  <c:v>0.2314299440539786</c:v>
                </c:pt>
                <c:pt idx="6096">
                  <c:v>0.21719035570051787</c:v>
                </c:pt>
                <c:pt idx="6097">
                  <c:v>0.20280052404918913</c:v>
                </c:pt>
                <c:pt idx="6098">
                  <c:v>0.18827062630670444</c:v>
                </c:pt>
                <c:pt idx="6099">
                  <c:v>0.17361118229004957</c:v>
                </c:pt>
                <c:pt idx="6100">
                  <c:v>0.15883190705209776</c:v>
                </c:pt>
                <c:pt idx="6101">
                  <c:v>0.14394272447314835</c:v>
                </c:pt>
                <c:pt idx="6102">
                  <c:v>0.12895412556391606</c:v>
                </c:pt>
                <c:pt idx="6103">
                  <c:v>0.1138767958013092</c:v>
                </c:pt>
                <c:pt idx="6104">
                  <c:v>9.872047145454621E-2</c:v>
                </c:pt>
                <c:pt idx="6105">
                  <c:v>8.3494961495986231E-2</c:v>
                </c:pt>
                <c:pt idx="6106">
                  <c:v>6.8210518288169111E-2</c:v>
                </c:pt>
                <c:pt idx="6107">
                  <c:v>5.2877841742935777E-2</c:v>
                </c:pt>
                <c:pt idx="6108">
                  <c:v>3.7508066912489278E-2</c:v>
                </c:pt>
                <c:pt idx="6109">
                  <c:v>2.2112375238605594E-2</c:v>
                </c:pt>
                <c:pt idx="6110">
                  <c:v>6.7008404499204243E-3</c:v>
                </c:pt>
                <c:pt idx="6111">
                  <c:v>-8.7165542403538597E-3</c:v>
                </c:pt>
                <c:pt idx="6112">
                  <c:v>-2.4129183551119582E-2</c:v>
                </c:pt>
                <c:pt idx="6113">
                  <c:v>-3.9525451347574542E-2</c:v>
                </c:pt>
                <c:pt idx="6114">
                  <c:v>-5.4895841025247721E-2</c:v>
                </c:pt>
                <c:pt idx="6115">
                  <c:v>-7.0229705553921606E-2</c:v>
                </c:pt>
                <c:pt idx="6116">
                  <c:v>-8.551632396182722E-2</c:v>
                </c:pt>
                <c:pt idx="6117">
                  <c:v>-0.10074518902648914</c:v>
                </c:pt>
                <c:pt idx="6118">
                  <c:v>-0.11590577513107746</c:v>
                </c:pt>
                <c:pt idx="6119">
                  <c:v>-0.13098780669548096</c:v>
                </c:pt>
                <c:pt idx="6120">
                  <c:v>-0.14598094966873545</c:v>
                </c:pt>
                <c:pt idx="6121">
                  <c:v>-0.16087477345755111</c:v>
                </c:pt>
                <c:pt idx="6122">
                  <c:v>-0.17565904811264943</c:v>
                </c:pt>
                <c:pt idx="6123">
                  <c:v>-0.19032376281199412</c:v>
                </c:pt>
                <c:pt idx="6124">
                  <c:v>-0.20485884193403345</c:v>
                </c:pt>
                <c:pt idx="6125">
                  <c:v>-0.21925417367577774</c:v>
                </c:pt>
                <c:pt idx="6126">
                  <c:v>-0.23349994169332511</c:v>
                </c:pt>
                <c:pt idx="6127">
                  <c:v>-0.24758638151195589</c:v>
                </c:pt>
                <c:pt idx="6128">
                  <c:v>-0.26150402958131741</c:v>
                </c:pt>
                <c:pt idx="6129">
                  <c:v>-0.2752434797690867</c:v>
                </c:pt>
                <c:pt idx="6130">
                  <c:v>-0.28879421874117306</c:v>
                </c:pt>
                <c:pt idx="6131">
                  <c:v>-0.30214792469871748</c:v>
                </c:pt>
                <c:pt idx="6132">
                  <c:v>-0.31529553486542727</c:v>
                </c:pt>
                <c:pt idx="6133">
                  <c:v>-0.32822744599618497</c:v>
                </c:pt>
                <c:pt idx="6134">
                  <c:v>-0.34093422063073725</c:v>
                </c:pt>
                <c:pt idx="6135">
                  <c:v>-0.35340770576323555</c:v>
                </c:pt>
                <c:pt idx="6136">
                  <c:v>-0.36563997797542119</c:v>
                </c:pt>
                <c:pt idx="6137">
                  <c:v>-0.37762293344695141</c:v>
                </c:pt>
                <c:pt idx="6138">
                  <c:v>-0.38934823988821732</c:v>
                </c:pt>
                <c:pt idx="6139">
                  <c:v>-0.40080730224389621</c:v>
                </c:pt>
                <c:pt idx="6140">
                  <c:v>-0.41199160374745614</c:v>
                </c:pt>
                <c:pt idx="6141">
                  <c:v>-0.42289381307732166</c:v>
                </c:pt>
                <c:pt idx="6142">
                  <c:v>-0.43350672257845857</c:v>
                </c:pt>
                <c:pt idx="6143">
                  <c:v>-0.44382283594808369</c:v>
                </c:pt>
                <c:pt idx="6144">
                  <c:v>-0.45383468329607018</c:v>
                </c:pt>
                <c:pt idx="6145">
                  <c:v>-0.46353590585744964</c:v>
                </c:pt>
                <c:pt idx="6146">
                  <c:v>-0.47292017592067409</c:v>
                </c:pt>
                <c:pt idx="6147">
                  <c:v>-0.48198077078846641</c:v>
                </c:pt>
                <c:pt idx="6148">
                  <c:v>-0.49071123995645161</c:v>
                </c:pt>
                <c:pt idx="6149">
                  <c:v>-0.49910687650334007</c:v>
                </c:pt>
                <c:pt idx="6150">
                  <c:v>-0.50716070314089889</c:v>
                </c:pt>
                <c:pt idx="6151">
                  <c:v>-0.51486659271096447</c:v>
                </c:pt>
                <c:pt idx="6152">
                  <c:v>-0.5222204441947681</c:v>
                </c:pt>
                <c:pt idx="6153">
                  <c:v>-0.52921617290282108</c:v>
                </c:pt>
                <c:pt idx="6154">
                  <c:v>-0.53584921729351365</c:v>
                </c:pt>
                <c:pt idx="6155">
                  <c:v>-0.54211550131669661</c:v>
                </c:pt>
                <c:pt idx="6156">
                  <c:v>-0.5480113883685469</c:v>
                </c:pt>
                <c:pt idx="6157">
                  <c:v>-0.55353179377754325</c:v>
                </c:pt>
                <c:pt idx="6158">
                  <c:v>-0.55867262462141398</c:v>
                </c:pt>
                <c:pt idx="6159">
                  <c:v>-0.5634315699490503</c:v>
                </c:pt>
                <c:pt idx="6160">
                  <c:v>-0.56780406545215312</c:v>
                </c:pt>
                <c:pt idx="6161">
                  <c:v>-0.57178714712454903</c:v>
                </c:pt>
                <c:pt idx="6162">
                  <c:v>-0.57537880134392272</c:v>
                </c:pt>
                <c:pt idx="6163">
                  <c:v>-0.57857571403819963</c:v>
                </c:pt>
                <c:pt idx="6164">
                  <c:v>-0.58137608462313128</c:v>
                </c:pt>
                <c:pt idx="6165">
                  <c:v>-0.58377819647088514</c:v>
                </c:pt>
                <c:pt idx="6166">
                  <c:v>-0.58578070628875434</c:v>
                </c:pt>
                <c:pt idx="6167">
                  <c:v>-0.58738186079640164</c:v>
                </c:pt>
                <c:pt idx="6168">
                  <c:v>-0.58858051329117356</c:v>
                </c:pt>
                <c:pt idx="6169">
                  <c:v>-0.58937611269114321</c:v>
                </c:pt>
                <c:pt idx="6170">
                  <c:v>-0.58976756067229885</c:v>
                </c:pt>
                <c:pt idx="6171">
                  <c:v>-0.5897542234459312</c:v>
                </c:pt>
                <c:pt idx="6172">
                  <c:v>-0.58933628242720892</c:v>
                </c:pt>
                <c:pt idx="6173">
                  <c:v>-0.58851470984274445</c:v>
                </c:pt>
                <c:pt idx="6174">
                  <c:v>-0.58729049873181649</c:v>
                </c:pt>
                <c:pt idx="6175">
                  <c:v>-0.58566309092596491</c:v>
                </c:pt>
                <c:pt idx="6176">
                  <c:v>-0.58363429608689299</c:v>
                </c:pt>
                <c:pt idx="6177">
                  <c:v>-0.58120580722661574</c:v>
                </c:pt>
                <c:pt idx="6178">
                  <c:v>-0.57837909265930365</c:v>
                </c:pt>
                <c:pt idx="6179">
                  <c:v>-0.57515531065772951</c:v>
                </c:pt>
                <c:pt idx="6180">
                  <c:v>-0.57153782909226847</c:v>
                </c:pt>
                <c:pt idx="6181">
                  <c:v>-0.56752859287021706</c:v>
                </c:pt>
                <c:pt idx="6182">
                  <c:v>-0.56313016102706592</c:v>
                </c:pt>
                <c:pt idx="6183">
                  <c:v>-0.55834495741216683</c:v>
                </c:pt>
                <c:pt idx="6184">
                  <c:v>-0.55317741877332294</c:v>
                </c:pt>
                <c:pt idx="6185">
                  <c:v>-0.54763034806816246</c:v>
                </c:pt>
                <c:pt idx="6186">
                  <c:v>-0.54170730669894129</c:v>
                </c:pt>
                <c:pt idx="6187">
                  <c:v>-0.53541261907373183</c:v>
                </c:pt>
                <c:pt idx="6188">
                  <c:v>-0.52875134750139308</c:v>
                </c:pt>
                <c:pt idx="6189">
                  <c:v>-0.52172665943094743</c:v>
                </c:pt>
                <c:pt idx="6190">
                  <c:v>-0.51434370940400798</c:v>
                </c:pt>
                <c:pt idx="6191">
                  <c:v>-0.50660824743873778</c:v>
                </c:pt>
                <c:pt idx="6192">
                  <c:v>-0.49852581016498876</c:v>
                </c:pt>
                <c:pt idx="6193">
                  <c:v>-0.49010162717297895</c:v>
                </c:pt>
                <c:pt idx="6194">
                  <c:v>-0.48134090751562641</c:v>
                </c:pt>
                <c:pt idx="6195">
                  <c:v>-0.47224989868631584</c:v>
                </c:pt>
                <c:pt idx="6196">
                  <c:v>-0.46283478429224595</c:v>
                </c:pt>
                <c:pt idx="6197">
                  <c:v>-0.4531016007788996</c:v>
                </c:pt>
                <c:pt idx="6198">
                  <c:v>-0.44305728138663136</c:v>
                </c:pt>
                <c:pt idx="6199">
                  <c:v>-0.43270890558677166</c:v>
                </c:pt>
                <c:pt idx="6200">
                  <c:v>-0.42206400303144354</c:v>
                </c:pt>
                <c:pt idx="6201">
                  <c:v>-0.41112902605756979</c:v>
                </c:pt>
                <c:pt idx="6202">
                  <c:v>-0.39991217749541286</c:v>
                </c:pt>
                <c:pt idx="6203">
                  <c:v>-0.38842126196756827</c:v>
                </c:pt>
                <c:pt idx="6204">
                  <c:v>-0.37666282509335502</c:v>
                </c:pt>
                <c:pt idx="6205">
                  <c:v>-0.36464610897699179</c:v>
                </c:pt>
                <c:pt idx="6206">
                  <c:v>-0.35237911277420936</c:v>
                </c:pt>
                <c:pt idx="6207">
                  <c:v>-0.33986915426004588</c:v>
                </c:pt>
                <c:pt idx="6208">
                  <c:v>-0.32712539403915319</c:v>
                </c:pt>
                <c:pt idx="6209">
                  <c:v>-0.31415705052022802</c:v>
                </c:pt>
                <c:pt idx="6210">
                  <c:v>-0.30097332107952562</c:v>
                </c:pt>
                <c:pt idx="6211">
                  <c:v>-0.2875822001064014</c:v>
                </c:pt>
                <c:pt idx="6212">
                  <c:v>-0.27399406069422488</c:v>
                </c:pt>
                <c:pt idx="6213">
                  <c:v>-0.26021770287249213</c:v>
                </c:pt>
                <c:pt idx="6214">
                  <c:v>-0.24626127585961069</c:v>
                </c:pt>
                <c:pt idx="6215">
                  <c:v>-0.23213556503371144</c:v>
                </c:pt>
                <c:pt idx="6216">
                  <c:v>-0.217850045443192</c:v>
                </c:pt>
                <c:pt idx="6217">
                  <c:v>-0.20341419193298704</c:v>
                </c:pt>
                <c:pt idx="6218">
                  <c:v>-0.18883819329583695</c:v>
                </c:pt>
                <c:pt idx="6219">
                  <c:v>-0.17413258093592007</c:v>
                </c:pt>
                <c:pt idx="6220">
                  <c:v>-0.15930708149154407</c:v>
                </c:pt>
                <c:pt idx="6221">
                  <c:v>-0.1443716304238265</c:v>
                </c:pt>
                <c:pt idx="6222">
                  <c:v>-0.12933673031679638</c:v>
                </c:pt>
                <c:pt idx="6223">
                  <c:v>-0.11421307821034324</c:v>
                </c:pt>
                <c:pt idx="6224">
                  <c:v>-9.901042192342617E-2</c:v>
                </c:pt>
                <c:pt idx="6225">
                  <c:v>-8.3738581962091926E-2</c:v>
                </c:pt>
                <c:pt idx="6226">
                  <c:v>-6.8407822203653476E-2</c:v>
                </c:pt>
                <c:pt idx="6227">
                  <c:v>-5.3028854052988156E-2</c:v>
                </c:pt>
                <c:pt idx="6228">
                  <c:v>-3.761282403077091E-2</c:v>
                </c:pt>
                <c:pt idx="6229">
                  <c:v>-2.2170925019877656E-2</c:v>
                </c:pt>
                <c:pt idx="6230">
                  <c:v>-6.7132421598611715E-3</c:v>
                </c:pt>
                <c:pt idx="6231">
                  <c:v>8.7502299581076054E-3</c:v>
                </c:pt>
                <c:pt idx="6232">
                  <c:v>2.420885471070976E-2</c:v>
                </c:pt>
                <c:pt idx="6233">
                  <c:v>3.9651024659423557E-2</c:v>
                </c:pt>
                <c:pt idx="6234">
                  <c:v>5.5067211937321572E-2</c:v>
                </c:pt>
                <c:pt idx="6235">
                  <c:v>7.0446758295706513E-2</c:v>
                </c:pt>
                <c:pt idx="6236">
                  <c:v>8.5778931591032198E-2</c:v>
                </c:pt>
                <c:pt idx="6237">
                  <c:v>0.10105321347844895</c:v>
                </c:pt>
                <c:pt idx="6238">
                  <c:v>0.11625906727086155</c:v>
                </c:pt>
                <c:pt idx="6239">
                  <c:v>0.13138620637263737</c:v>
                </c:pt>
                <c:pt idx="6240">
                  <c:v>0.1464242857747157</c:v>
                </c:pt>
                <c:pt idx="6241">
                  <c:v>0.1613628639857379</c:v>
                </c:pt>
                <c:pt idx="6242">
                  <c:v>0.17619170022105138</c:v>
                </c:pt>
                <c:pt idx="6243">
                  <c:v>0.19090077288845614</c:v>
                </c:pt>
                <c:pt idx="6244">
                  <c:v>0.20547999566408862</c:v>
                </c:pt>
                <c:pt idx="6245">
                  <c:v>0.21991924611301109</c:v>
                </c:pt>
                <c:pt idx="6246">
                  <c:v>0.23420869733229424</c:v>
                </c:pt>
                <c:pt idx="6247">
                  <c:v>0.24833857436360293</c:v>
                </c:pt>
                <c:pt idx="6248">
                  <c:v>0.26229940325086898</c:v>
                </c:pt>
                <c:pt idx="6249">
                  <c:v>0.27608176753641528</c:v>
                </c:pt>
                <c:pt idx="6250">
                  <c:v>0.28967514364361691</c:v>
                </c:pt>
                <c:pt idx="6251">
                  <c:v>0.30307119961627982</c:v>
                </c:pt>
                <c:pt idx="6252">
                  <c:v>0.31626086260840303</c:v>
                </c:pt>
                <c:pt idx="6253">
                  <c:v>0.32923451939510934</c:v>
                </c:pt>
                <c:pt idx="6254">
                  <c:v>0.34198272262871182</c:v>
                </c:pt>
                <c:pt idx="6255">
                  <c:v>0.35449730951053543</c:v>
                </c:pt>
                <c:pt idx="6256">
                  <c:v>0.36677034692640043</c:v>
                </c:pt>
                <c:pt idx="6257">
                  <c:v>0.3787937214591991</c:v>
                </c:pt>
                <c:pt idx="6258">
                  <c:v>0.39055909132393973</c:v>
                </c:pt>
                <c:pt idx="6259">
                  <c:v>0.4020578520735163</c:v>
                </c:pt>
                <c:pt idx="6260">
                  <c:v>0.41328147765534046</c:v>
                </c:pt>
                <c:pt idx="6261">
                  <c:v>0.42422262756968898</c:v>
                </c:pt>
                <c:pt idx="6262">
                  <c:v>0.43487408509337966</c:v>
                </c:pt>
                <c:pt idx="6263">
                  <c:v>0.4452283449675617</c:v>
                </c:pt>
                <c:pt idx="6264">
                  <c:v>0.45527792846015863</c:v>
                </c:pt>
                <c:pt idx="6265">
                  <c:v>0.46501646808041402</c:v>
                </c:pt>
                <c:pt idx="6266">
                  <c:v>0.47443762750910212</c:v>
                </c:pt>
                <c:pt idx="6267">
                  <c:v>0.48353467556135743</c:v>
                </c:pt>
                <c:pt idx="6268">
                  <c:v>0.49230115336720609</c:v>
                </c:pt>
                <c:pt idx="6269">
                  <c:v>0.50073234576364534</c:v>
                </c:pt>
                <c:pt idx="6270">
                  <c:v>0.50882126734646194</c:v>
                </c:pt>
                <c:pt idx="6271">
                  <c:v>0.51656178296905719</c:v>
                </c:pt>
                <c:pt idx="6272">
                  <c:v>0.52394978375356416</c:v>
                </c:pt>
                <c:pt idx="6273">
                  <c:v>0.53097917728246824</c:v>
                </c:pt>
                <c:pt idx="6274">
                  <c:v>0.53764539441892878</c:v>
                </c:pt>
                <c:pt idx="6275">
                  <c:v>0.54394435165203614</c:v>
                </c:pt>
                <c:pt idx="6276">
                  <c:v>0.54987240505330559</c:v>
                </c:pt>
                <c:pt idx="6277">
                  <c:v>0.55542446276426571</c:v>
                </c:pt>
                <c:pt idx="6278">
                  <c:v>0.56059642481497296</c:v>
                </c:pt>
                <c:pt idx="6279">
                  <c:v>0.565385973347454</c:v>
                </c:pt>
                <c:pt idx="6280">
                  <c:v>0.56978853728884749</c:v>
                </c:pt>
                <c:pt idx="6281">
                  <c:v>0.57380114601215904</c:v>
                </c:pt>
                <c:pt idx="6282">
                  <c:v>0.5774217794194334</c:v>
                </c:pt>
                <c:pt idx="6283">
                  <c:v>0.58064711710948957</c:v>
                </c:pt>
                <c:pt idx="6284">
                  <c:v>0.58347535231687342</c:v>
                </c:pt>
                <c:pt idx="6285">
                  <c:v>0.58590476238173073</c:v>
                </c:pt>
                <c:pt idx="6286">
                  <c:v>0.58793399812976699</c:v>
                </c:pt>
                <c:pt idx="6287">
                  <c:v>0.58956130055075184</c:v>
                </c:pt>
                <c:pt idx="6288">
                  <c:v>0.59078551736495921</c:v>
                </c:pt>
                <c:pt idx="6289">
                  <c:v>0.59160609206742043</c:v>
                </c:pt>
                <c:pt idx="6290">
                  <c:v>0.59202192106615392</c:v>
                </c:pt>
                <c:pt idx="6291">
                  <c:v>0.59203236546063343</c:v>
                </c:pt>
                <c:pt idx="6292">
                  <c:v>0.59163760171141599</c:v>
                </c:pt>
                <c:pt idx="6293">
                  <c:v>0.59083859724863708</c:v>
                </c:pt>
                <c:pt idx="6294">
                  <c:v>0.58963634047422264</c:v>
                </c:pt>
                <c:pt idx="6295">
                  <c:v>0.58803026874234099</c:v>
                </c:pt>
                <c:pt idx="6296">
                  <c:v>0.58602218739817646</c:v>
                </c:pt>
                <c:pt idx="6297">
                  <c:v>0.58361378529890573</c:v>
                </c:pt>
                <c:pt idx="6298">
                  <c:v>0.58080652676632383</c:v>
                </c:pt>
                <c:pt idx="6299">
                  <c:v>0.57760156624397752</c:v>
                </c:pt>
                <c:pt idx="6300">
                  <c:v>0.57400226793691445</c:v>
                </c:pt>
                <c:pt idx="6301">
                  <c:v>0.57001057325159843</c:v>
                </c:pt>
                <c:pt idx="6302">
                  <c:v>0.56562903788784691</c:v>
                </c:pt>
                <c:pt idx="6303">
                  <c:v>0.56086008252499409</c:v>
                </c:pt>
                <c:pt idx="6304">
                  <c:v>0.5557081409070731</c:v>
                </c:pt>
                <c:pt idx="6305">
                  <c:v>0.55017601315462883</c:v>
                </c:pt>
                <c:pt idx="6306">
                  <c:v>0.54426725799997477</c:v>
                </c:pt>
                <c:pt idx="6307">
                  <c:v>0.53798619734877129</c:v>
                </c:pt>
                <c:pt idx="6308">
                  <c:v>0.5313378911753488</c:v>
                </c:pt>
                <c:pt idx="6309">
                  <c:v>0.52432550476241924</c:v>
                </c:pt>
                <c:pt idx="6310">
                  <c:v>0.51695419065373149</c:v>
                </c:pt>
                <c:pt idx="6311">
                  <c:v>0.50922969703830101</c:v>
                </c:pt>
                <c:pt idx="6312">
                  <c:v>0.50115755888571134</c:v>
                </c:pt>
                <c:pt idx="6313">
                  <c:v>0.49274300429493167</c:v>
                </c:pt>
                <c:pt idx="6314">
                  <c:v>0.48399124099676444</c:v>
                </c:pt>
                <c:pt idx="6315">
                  <c:v>0.47490851533166306</c:v>
                </c:pt>
                <c:pt idx="6316">
                  <c:v>0.46550100992309079</c:v>
                </c:pt>
                <c:pt idx="6317">
                  <c:v>0.45577476040197873</c:v>
                </c:pt>
                <c:pt idx="6318">
                  <c:v>0.44573669936323268</c:v>
                </c:pt>
                <c:pt idx="6319">
                  <c:v>0.43539390580173604</c:v>
                </c:pt>
                <c:pt idx="6320">
                  <c:v>0.42475390906200766</c:v>
                </c:pt>
                <c:pt idx="6321">
                  <c:v>0.41382316134202718</c:v>
                </c:pt>
                <c:pt idx="6322">
                  <c:v>0.40260986550152206</c:v>
                </c:pt>
                <c:pt idx="6323">
                  <c:v>0.3911218263606972</c:v>
                </c:pt>
                <c:pt idx="6324">
                  <c:v>0.37936558990431624</c:v>
                </c:pt>
                <c:pt idx="6325">
                  <c:v>0.36735039876950176</c:v>
                </c:pt>
                <c:pt idx="6326">
                  <c:v>0.35508425281194234</c:v>
                </c:pt>
                <c:pt idx="6327">
                  <c:v>0.3425744706732749</c:v>
                </c:pt>
                <c:pt idx="6328">
                  <c:v>0.32983021399088103</c:v>
                </c:pt>
                <c:pt idx="6329">
                  <c:v>0.3168607023718209</c:v>
                </c:pt>
                <c:pt idx="6330">
                  <c:v>0.3036751345557635</c:v>
                </c:pt>
                <c:pt idx="6331">
                  <c:v>0.29028150645992701</c:v>
                </c:pt>
                <c:pt idx="6332">
                  <c:v>0.27669019286937924</c:v>
                </c:pt>
                <c:pt idx="6333">
                  <c:v>0.26290999566840989</c:v>
                </c:pt>
                <c:pt idx="6334">
                  <c:v>0.24894906609265915</c:v>
                </c:pt>
                <c:pt idx="6335">
                  <c:v>0.23481819169912435</c:v>
                </c:pt>
                <c:pt idx="6336">
                  <c:v>0.22052684987593271</c:v>
                </c:pt>
                <c:pt idx="6337">
                  <c:v>0.206084517967733</c:v>
                </c:pt>
                <c:pt idx="6338">
                  <c:v>0.19150138742613665</c:v>
                </c:pt>
                <c:pt idx="6339">
                  <c:v>0.17678799247238805</c:v>
                </c:pt>
                <c:pt idx="6340">
                  <c:v>0.1619540627191548</c:v>
                </c:pt>
                <c:pt idx="6341">
                  <c:v>0.14700953675814543</c:v>
                </c:pt>
                <c:pt idx="6342">
                  <c:v>0.13196492045927771</c:v>
                </c:pt>
                <c:pt idx="6343">
                  <c:v>0.11683091430246141</c:v>
                </c:pt>
                <c:pt idx="6344">
                  <c:v>0.10161726969977554</c:v>
                </c:pt>
                <c:pt idx="6345">
                  <c:v>8.6333810902338742E-2</c:v>
                </c:pt>
                <c:pt idx="6346">
                  <c:v>7.0990805683286001E-2</c:v>
                </c:pt>
                <c:pt idx="6347">
                  <c:v>5.5598969492886223E-2</c:v>
                </c:pt>
                <c:pt idx="6348">
                  <c:v>4.0169453045505885E-2</c:v>
                </c:pt>
                <c:pt idx="6349">
                  <c:v>2.4713453564761685E-2</c:v>
                </c:pt>
                <c:pt idx="6350">
                  <c:v>9.2410606766571736E-3</c:v>
                </c:pt>
                <c:pt idx="6351">
                  <c:v>-6.237726396814614E-3</c:v>
                </c:pt>
                <c:pt idx="6352">
                  <c:v>-2.1712266258519925E-2</c:v>
                </c:pt>
                <c:pt idx="6353">
                  <c:v>-3.7170946554541041E-2</c:v>
                </c:pt>
                <c:pt idx="6354">
                  <c:v>-5.2604234362437746E-2</c:v>
                </c:pt>
                <c:pt idx="6355">
                  <c:v>-6.8001466239352659E-2</c:v>
                </c:pt>
                <c:pt idx="6356">
                  <c:v>-8.3351904710446137E-2</c:v>
                </c:pt>
                <c:pt idx="6357">
                  <c:v>-9.8645025963992494E-2</c:v>
                </c:pt>
                <c:pt idx="6358">
                  <c:v>-0.11387028771199155</c:v>
                </c:pt>
                <c:pt idx="6359">
                  <c:v>-0.12901739762551434</c:v>
                </c:pt>
                <c:pt idx="6360">
                  <c:v>-0.1440760048314263</c:v>
                </c:pt>
                <c:pt idx="6361">
                  <c:v>-0.15903566184520784</c:v>
                </c:pt>
                <c:pt idx="6362">
                  <c:v>-0.17388612176161039</c:v>
                </c:pt>
                <c:pt idx="6363">
                  <c:v>-0.18861735674218957</c:v>
                </c:pt>
                <c:pt idx="6364">
                  <c:v>-0.20321927409287877</c:v>
                </c:pt>
                <c:pt idx="6365">
                  <c:v>-0.21768174488642003</c:v>
                </c:pt>
                <c:pt idx="6366">
                  <c:v>-0.23199493560720147</c:v>
                </c:pt>
                <c:pt idx="6367">
                  <c:v>-0.24614906456572419</c:v>
                </c:pt>
                <c:pt idx="6368">
                  <c:v>-0.26013465095810989</c:v>
                </c:pt>
                <c:pt idx="6369">
                  <c:v>-0.27394227136412896</c:v>
                </c:pt>
                <c:pt idx="6370">
                  <c:v>-0.28756139513175683</c:v>
                </c:pt>
                <c:pt idx="6371">
                  <c:v>-0.30098368311851587</c:v>
                </c:pt>
                <c:pt idx="6372">
                  <c:v>-0.31420005518318289</c:v>
                </c:pt>
                <c:pt idx="6373">
                  <c:v>-0.32720089069871489</c:v>
                </c:pt>
                <c:pt idx="6374">
                  <c:v>-0.33997673481033336</c:v>
                </c:pt>
                <c:pt idx="6375">
                  <c:v>-0.35251941710935886</c:v>
                </c:pt>
                <c:pt idx="6376">
                  <c:v>-0.36482099677077973</c:v>
                </c:pt>
                <c:pt idx="6377">
                  <c:v>-0.37687335256788168</c:v>
                </c:pt>
                <c:pt idx="6378">
                  <c:v>-0.38866813480940265</c:v>
                </c:pt>
                <c:pt idx="6379">
                  <c:v>-0.40019673104741704</c:v>
                </c:pt>
                <c:pt idx="6380">
                  <c:v>-0.41145060713612736</c:v>
                </c:pt>
                <c:pt idx="6381">
                  <c:v>-0.4224224143923368</c:v>
                </c:pt>
                <c:pt idx="6382">
                  <c:v>-0.43310492782132953</c:v>
                </c:pt>
                <c:pt idx="6383">
                  <c:v>-0.44349063380684817</c:v>
                </c:pt>
                <c:pt idx="6384">
                  <c:v>-0.45357204517576349</c:v>
                </c:pt>
                <c:pt idx="6385">
                  <c:v>-0.46334278591483175</c:v>
                </c:pt>
                <c:pt idx="6386">
                  <c:v>-0.47279651110317272</c:v>
                </c:pt>
                <c:pt idx="6387">
                  <c:v>-0.48192648087735335</c:v>
                </c:pt>
                <c:pt idx="6388">
                  <c:v>-0.49072622761420809</c:v>
                </c:pt>
                <c:pt idx="6389">
                  <c:v>-0.49919102732520165</c:v>
                </c:pt>
                <c:pt idx="6390">
                  <c:v>-0.50731388571057034</c:v>
                </c:pt>
                <c:pt idx="6391">
                  <c:v>-0.51508865866046161</c:v>
                </c:pt>
                <c:pt idx="6392">
                  <c:v>-0.52251122826838747</c:v>
                </c:pt>
                <c:pt idx="6393">
                  <c:v>-0.52957549302520812</c:v>
                </c:pt>
                <c:pt idx="6394">
                  <c:v>-0.53627687464179097</c:v>
                </c:pt>
                <c:pt idx="6395">
                  <c:v>-0.54261128039665529</c:v>
                </c:pt>
                <c:pt idx="6396">
                  <c:v>-0.54857505709484611</c:v>
                </c:pt>
                <c:pt idx="6397">
                  <c:v>-0.55416310355792375</c:v>
                </c:pt>
                <c:pt idx="6398">
                  <c:v>-0.5593713104448611</c:v>
                </c:pt>
                <c:pt idx="6399">
                  <c:v>-0.56419735047791431</c:v>
                </c:pt>
                <c:pt idx="6400">
                  <c:v>-0.56863664311818207</c:v>
                </c:pt>
                <c:pt idx="6401">
                  <c:v>-0.57268620822876881</c:v>
                </c:pt>
                <c:pt idx="6402">
                  <c:v>-0.57634401616043041</c:v>
                </c:pt>
                <c:pt idx="6403">
                  <c:v>-0.57960673692170483</c:v>
                </c:pt>
                <c:pt idx="6404">
                  <c:v>-0.58247255412035903</c:v>
                </c:pt>
                <c:pt idx="6405">
                  <c:v>-0.58493973543564293</c:v>
                </c:pt>
                <c:pt idx="6406">
                  <c:v>-0.58700692200079863</c:v>
                </c:pt>
                <c:pt idx="6407">
                  <c:v>-0.58867234508395205</c:v>
                </c:pt>
                <c:pt idx="6408">
                  <c:v>-0.58993484265703522</c:v>
                </c:pt>
                <c:pt idx="6409">
                  <c:v>-0.59079384844252758</c:v>
                </c:pt>
                <c:pt idx="6410">
                  <c:v>-0.59124824905411122</c:v>
                </c:pt>
                <c:pt idx="6411">
                  <c:v>-0.59129739577767326</c:v>
                </c:pt>
                <c:pt idx="6412">
                  <c:v>-0.5909414552433303</c:v>
                </c:pt>
                <c:pt idx="6413">
                  <c:v>-0.59018138503644613</c:v>
                </c:pt>
                <c:pt idx="6414">
                  <c:v>-0.58901816370229287</c:v>
                </c:pt>
                <c:pt idx="6415">
                  <c:v>-0.58745121872897843</c:v>
                </c:pt>
                <c:pt idx="6416">
                  <c:v>-0.58548234558869228</c:v>
                </c:pt>
                <c:pt idx="6417">
                  <c:v>-0.58311322326114068</c:v>
                </c:pt>
                <c:pt idx="6418">
                  <c:v>-0.5803453061886279</c:v>
                </c:pt>
                <c:pt idx="6419">
                  <c:v>-0.57717973893566032</c:v>
                </c:pt>
                <c:pt idx="6420">
                  <c:v>-0.57361987583114948</c:v>
                </c:pt>
                <c:pt idx="6421">
                  <c:v>-0.56966764841078743</c:v>
                </c:pt>
                <c:pt idx="6422">
                  <c:v>-0.56532560251139363</c:v>
                </c:pt>
                <c:pt idx="6423">
                  <c:v>-0.56059614895956589</c:v>
                </c:pt>
                <c:pt idx="6424">
                  <c:v>-0.55548371165926613</c:v>
                </c:pt>
                <c:pt idx="6425">
                  <c:v>-0.54999108090605953</c:v>
                </c:pt>
                <c:pt idx="6426">
                  <c:v>-0.54412180562480084</c:v>
                </c:pt>
                <c:pt idx="6427">
                  <c:v>-0.53788019793361674</c:v>
                </c:pt>
                <c:pt idx="6428">
                  <c:v>-0.53127130804163181</c:v>
                </c:pt>
                <c:pt idx="6429">
                  <c:v>-0.5242982914910671</c:v>
                </c:pt>
                <c:pt idx="6430">
                  <c:v>-0.51696629111229508</c:v>
                </c:pt>
                <c:pt idx="6431">
                  <c:v>-0.50928104541041064</c:v>
                </c:pt>
                <c:pt idx="6432">
                  <c:v>-0.50124807970291763</c:v>
                </c:pt>
                <c:pt idx="6433">
                  <c:v>-0.49287261247089559</c:v>
                </c:pt>
                <c:pt idx="6434">
                  <c:v>-0.48415984186376798</c:v>
                </c:pt>
                <c:pt idx="6435">
                  <c:v>-0.47511600467944465</c:v>
                </c:pt>
                <c:pt idx="6436">
                  <c:v>-0.46574727404001465</c:v>
                </c:pt>
                <c:pt idx="6437">
                  <c:v>-0.45605967611846721</c:v>
                </c:pt>
                <c:pt idx="6438">
                  <c:v>-0.44606013409750667</c:v>
                </c:pt>
                <c:pt idx="6439">
                  <c:v>-0.43575571760781295</c:v>
                </c:pt>
                <c:pt idx="6440">
                  <c:v>-0.42515394667994261</c:v>
                </c:pt>
                <c:pt idx="6441">
                  <c:v>-0.41426126425040782</c:v>
                </c:pt>
                <c:pt idx="6442">
                  <c:v>-0.40308586397215401</c:v>
                </c:pt>
                <c:pt idx="6443">
                  <c:v>-0.39163554151553448</c:v>
                </c:pt>
                <c:pt idx="6444">
                  <c:v>-0.3799168337745264</c:v>
                </c:pt>
                <c:pt idx="6445">
                  <c:v>-0.36793897435672285</c:v>
                </c:pt>
                <c:pt idx="6446">
                  <c:v>-0.35570995415169426</c:v>
                </c:pt>
                <c:pt idx="6447">
                  <c:v>-0.34323708290047772</c:v>
                </c:pt>
                <c:pt idx="6448">
                  <c:v>-0.33052951340750364</c:v>
                </c:pt>
                <c:pt idx="6449">
                  <c:v>-0.31759645651658441</c:v>
                </c:pt>
                <c:pt idx="6450">
                  <c:v>-0.30444710227594535</c:v>
                </c:pt>
                <c:pt idx="6451">
                  <c:v>-0.29108943798520143</c:v>
                </c:pt>
                <c:pt idx="6452">
                  <c:v>-0.27753382988766778</c:v>
                </c:pt>
                <c:pt idx="6453">
                  <c:v>-0.2637890714037654</c:v>
                </c:pt>
                <c:pt idx="6454">
                  <c:v>-0.24986330538508589</c:v>
                </c:pt>
                <c:pt idx="6455">
                  <c:v>-0.23576731108639734</c:v>
                </c:pt>
                <c:pt idx="6456">
                  <c:v>-0.22151055767731131</c:v>
                </c:pt>
                <c:pt idx="6457">
                  <c:v>-0.20710251436963278</c:v>
                </c:pt>
                <c:pt idx="6458">
                  <c:v>-0.19255336456962541</c:v>
                </c:pt>
                <c:pt idx="6459">
                  <c:v>-0.17787363454259891</c:v>
                </c:pt>
                <c:pt idx="6460">
                  <c:v>-0.16307304603649955</c:v>
                </c:pt>
                <c:pt idx="6461">
                  <c:v>-0.14816152987135703</c:v>
                </c:pt>
                <c:pt idx="6462">
                  <c:v>-0.13314958424020881</c:v>
                </c:pt>
                <c:pt idx="6463">
                  <c:v>-0.11804790204266763</c:v>
                </c:pt>
                <c:pt idx="6464">
                  <c:v>-0.10286622720883465</c:v>
                </c:pt>
                <c:pt idx="6465">
                  <c:v>-8.7614376607827116E-2</c:v>
                </c:pt>
                <c:pt idx="6466">
                  <c:v>-7.2302610732489933E-2</c:v>
                </c:pt>
                <c:pt idx="6467">
                  <c:v>-5.6941637856104406E-2</c:v>
                </c:pt>
                <c:pt idx="6468">
                  <c:v>-4.1542601621024806E-2</c:v>
                </c:pt>
                <c:pt idx="6469">
                  <c:v>-2.6116692285372327E-2</c:v>
                </c:pt>
                <c:pt idx="6470">
                  <c:v>-1.0673992617778521E-2</c:v>
                </c:pt>
                <c:pt idx="6471">
                  <c:v>4.7755049075190546E-3</c:v>
                </c:pt>
                <c:pt idx="6472">
                  <c:v>2.0221165530010358E-2</c:v>
                </c:pt>
                <c:pt idx="6473">
                  <c:v>3.5651383419782488E-2</c:v>
                </c:pt>
                <c:pt idx="6474">
                  <c:v>5.1056632064348767E-2</c:v>
                </c:pt>
                <c:pt idx="6475">
                  <c:v>6.642625431536088E-2</c:v>
                </c:pt>
                <c:pt idx="6476">
                  <c:v>8.1749518875621568E-2</c:v>
                </c:pt>
                <c:pt idx="6477">
                  <c:v>9.7015907992883066E-2</c:v>
                </c:pt>
                <c:pt idx="6478">
                  <c:v>0.11221488531909952</c:v>
                </c:pt>
                <c:pt idx="6479">
                  <c:v>0.12733616434449793</c:v>
                </c:pt>
                <c:pt idx="6480">
                  <c:v>0.14236939989307618</c:v>
                </c:pt>
                <c:pt idx="6481">
                  <c:v>0.15730415005415296</c:v>
                </c:pt>
                <c:pt idx="6482">
                  <c:v>0.17213017337187347</c:v>
                </c:pt>
                <c:pt idx="6483">
                  <c:v>0.18683744733156515</c:v>
                </c:pt>
                <c:pt idx="6484">
                  <c:v>0.20141588443620648</c:v>
                </c:pt>
                <c:pt idx="6485">
                  <c:v>0.21585536082774792</c:v>
                </c:pt>
                <c:pt idx="6486">
                  <c:v>0.23014604793092647</c:v>
                </c:pt>
                <c:pt idx="6487">
                  <c:v>0.24427816886665232</c:v>
                </c:pt>
                <c:pt idx="6488">
                  <c:v>0.25824224751059466</c:v>
                </c:pt>
                <c:pt idx="6489">
                  <c:v>0.27202886499021139</c:v>
                </c:pt>
                <c:pt idx="6490">
                  <c:v>0.28562749506839674</c:v>
                </c:pt>
                <c:pt idx="6491">
                  <c:v>0.29902980288394043</c:v>
                </c:pt>
                <c:pt idx="6492">
                  <c:v>0.31222671244239941</c:v>
                </c:pt>
                <c:pt idx="6493">
                  <c:v>0.32520860712816446</c:v>
                </c:pt>
                <c:pt idx="6494">
                  <c:v>0.33796603596181068</c:v>
                </c:pt>
                <c:pt idx="6495">
                  <c:v>0.3504908322731688</c:v>
                </c:pt>
                <c:pt idx="6496">
                  <c:v>0.36277505883815725</c:v>
                </c:pt>
                <c:pt idx="6497">
                  <c:v>0.37481059789278237</c:v>
                </c:pt>
                <c:pt idx="6498">
                  <c:v>0.3865891030696253</c:v>
                </c:pt>
                <c:pt idx="6499">
                  <c:v>0.39810196510511908</c:v>
                </c:pt>
                <c:pt idx="6500">
                  <c:v>0.40934065289778238</c:v>
                </c:pt>
                <c:pt idx="6501">
                  <c:v>0.42029782066816013</c:v>
                </c:pt>
                <c:pt idx="6502">
                  <c:v>0.43096624618420043</c:v>
                </c:pt>
                <c:pt idx="6503">
                  <c:v>0.44133841845076965</c:v>
                </c:pt>
                <c:pt idx="6504">
                  <c:v>0.45140685277390596</c:v>
                </c:pt>
                <c:pt idx="6505">
                  <c:v>0.4611651754771699</c:v>
                </c:pt>
                <c:pt idx="6506">
                  <c:v>0.47060704383378904</c:v>
                </c:pt>
                <c:pt idx="6507">
                  <c:v>0.47972572003141067</c:v>
                </c:pt>
                <c:pt idx="6508">
                  <c:v>0.48851473835464176</c:v>
                </c:pt>
                <c:pt idx="6509">
                  <c:v>0.49696937657917567</c:v>
                </c:pt>
                <c:pt idx="6510">
                  <c:v>0.5050826420257134</c:v>
                </c:pt>
                <c:pt idx="6511">
                  <c:v>0.51284839206093902</c:v>
                </c:pt>
                <c:pt idx="6512">
                  <c:v>0.52026251011082725</c:v>
                </c:pt>
                <c:pt idx="6513">
                  <c:v>0.52731889585452885</c:v>
                </c:pt>
                <c:pt idx="6514">
                  <c:v>0.53401297204696541</c:v>
                </c:pt>
                <c:pt idx="6515">
                  <c:v>0.54034064686645367</c:v>
                </c:pt>
                <c:pt idx="6516">
                  <c:v>0.54629826787357483</c:v>
                </c:pt>
                <c:pt idx="6517">
                  <c:v>0.55188073450119557</c:v>
                </c:pt>
                <c:pt idx="6518">
                  <c:v>0.55708393787548049</c:v>
                </c:pt>
                <c:pt idx="6519">
                  <c:v>0.56190555104183759</c:v>
                </c:pt>
                <c:pt idx="6520">
                  <c:v>0.56634099364064761</c:v>
                </c:pt>
                <c:pt idx="6521">
                  <c:v>0.57038728557061624</c:v>
                </c:pt>
                <c:pt idx="6522">
                  <c:v>0.57404239707462579</c:v>
                </c:pt>
                <c:pt idx="6523">
                  <c:v>0.57730299791013451</c:v>
                </c:pt>
                <c:pt idx="6524">
                  <c:v>0.58016727129089407</c:v>
                </c:pt>
                <c:pt idx="6525">
                  <c:v>0.58263348435957951</c:v>
                </c:pt>
                <c:pt idx="6526">
                  <c:v>0.58470027757058685</c:v>
                </c:pt>
                <c:pt idx="6527">
                  <c:v>0.58636588137137424</c:v>
                </c:pt>
                <c:pt idx="6528">
                  <c:v>0.58762913277181772</c:v>
                </c:pt>
                <c:pt idx="6529">
                  <c:v>0.58848946439136374</c:v>
                </c:pt>
                <c:pt idx="6530">
                  <c:v>0.58894576160026391</c:v>
                </c:pt>
                <c:pt idx="6531">
                  <c:v>0.58899737430101651</c:v>
                </c:pt>
                <c:pt idx="6532">
                  <c:v>0.58864446760105538</c:v>
                </c:pt>
                <c:pt idx="6533">
                  <c:v>0.5878879974242851</c:v>
                </c:pt>
                <c:pt idx="6534">
                  <c:v>0.58672894051644597</c:v>
                </c:pt>
                <c:pt idx="6535">
                  <c:v>0.58516672242866075</c:v>
                </c:pt>
                <c:pt idx="6536">
                  <c:v>0.58320313655938927</c:v>
                </c:pt>
                <c:pt idx="6537">
                  <c:v>0.5808398596786245</c:v>
                </c:pt>
                <c:pt idx="6538">
                  <c:v>0.57807834388369861</c:v>
                </c:pt>
                <c:pt idx="6539">
                  <c:v>0.57491973125974938</c:v>
                </c:pt>
                <c:pt idx="6540">
                  <c:v>0.57136737352268241</c:v>
                </c:pt>
                <c:pt idx="6541">
                  <c:v>0.56742319946244191</c:v>
                </c:pt>
                <c:pt idx="6542">
                  <c:v>0.56308975203826972</c:v>
                </c:pt>
                <c:pt idx="6543">
                  <c:v>0.55836943906825653</c:v>
                </c:pt>
                <c:pt idx="6544">
                  <c:v>0.55326668131788936</c:v>
                </c:pt>
                <c:pt idx="6545">
                  <c:v>0.54778426581529172</c:v>
                </c:pt>
                <c:pt idx="6546">
                  <c:v>0.54192573808990696</c:v>
                </c:pt>
                <c:pt idx="6547">
                  <c:v>0.53569540673755112</c:v>
                </c:pt>
                <c:pt idx="6548">
                  <c:v>0.52909831831920451</c:v>
                </c:pt>
                <c:pt idx="6549">
                  <c:v>0.52213762460421809</c:v>
                </c:pt>
                <c:pt idx="6550">
                  <c:v>0.51481846452651359</c:v>
                </c:pt>
                <c:pt idx="6551">
                  <c:v>0.50714657257231122</c:v>
                </c:pt>
                <c:pt idx="6552">
                  <c:v>0.49912746991901935</c:v>
                </c:pt>
                <c:pt idx="6553">
                  <c:v>0.49076637078761531</c:v>
                </c:pt>
                <c:pt idx="6554">
                  <c:v>0.48206846894866973</c:v>
                </c:pt>
                <c:pt idx="6555">
                  <c:v>0.47303999670377767</c:v>
                </c:pt>
                <c:pt idx="6556">
                  <c:v>0.46368712256252764</c:v>
                </c:pt>
                <c:pt idx="6557">
                  <c:v>0.45401586797059101</c:v>
                </c:pt>
                <c:pt idx="6558">
                  <c:v>0.44403315126986809</c:v>
                </c:pt>
                <c:pt idx="6559">
                  <c:v>0.43374603713813725</c:v>
                </c:pt>
                <c:pt idx="6560">
                  <c:v>0.42316204054239698</c:v>
                </c:pt>
                <c:pt idx="6561">
                  <c:v>0.41228759924632324</c:v>
                </c:pt>
                <c:pt idx="6562">
                  <c:v>0.40113090162226733</c:v>
                </c:pt>
                <c:pt idx="6563">
                  <c:v>0.38969973795367002</c:v>
                </c:pt>
                <c:pt idx="6564">
                  <c:v>0.37800063964281583</c:v>
                </c:pt>
                <c:pt idx="6565">
                  <c:v>0.36604283470234505</c:v>
                </c:pt>
                <c:pt idx="6566">
                  <c:v>0.35383430832516877</c:v>
                </c:pt>
                <c:pt idx="6567">
                  <c:v>0.34138236445554393</c:v>
                </c:pt>
                <c:pt idx="6568">
                  <c:v>0.32869615000259605</c:v>
                </c:pt>
                <c:pt idx="6569">
                  <c:v>0.31578486981793508</c:v>
                </c:pt>
                <c:pt idx="6570">
                  <c:v>0.30265770786233875</c:v>
                </c:pt>
                <c:pt idx="6571">
                  <c:v>0.28932264525436036</c:v>
                </c:pt>
                <c:pt idx="6572">
                  <c:v>0.27579004196437185</c:v>
                </c:pt>
                <c:pt idx="6573">
                  <c:v>0.26206868504964281</c:v>
                </c:pt>
                <c:pt idx="6574">
                  <c:v>0.24816671091014908</c:v>
                </c:pt>
                <c:pt idx="6575">
                  <c:v>0.23409489226231667</c:v>
                </c:pt>
                <c:pt idx="6576">
                  <c:v>0.21986269165244146</c:v>
                </c:pt>
                <c:pt idx="6577">
                  <c:v>0.20547957158584548</c:v>
                </c:pt>
                <c:pt idx="6578">
                  <c:v>0.19095570868093453</c:v>
                </c:pt>
                <c:pt idx="6579">
                  <c:v>0.1763016223355878</c:v>
                </c:pt>
                <c:pt idx="6580">
                  <c:v>0.16152702735258798</c:v>
                </c:pt>
                <c:pt idx="6581">
                  <c:v>0.1466418475309483</c:v>
                </c:pt>
                <c:pt idx="6582">
                  <c:v>0.13165657396864536</c:v>
                </c:pt>
                <c:pt idx="6583">
                  <c:v>0.11658189239814476</c:v>
                </c:pt>
                <c:pt idx="6584">
                  <c:v>0.10142753951213171</c:v>
                </c:pt>
                <c:pt idx="6585">
                  <c:v>8.6203324874010751E-2</c:v>
                </c:pt>
                <c:pt idx="6586">
                  <c:v>7.0919501604504692E-2</c:v>
                </c:pt>
                <c:pt idx="6587">
                  <c:v>5.5586770540341959E-2</c:v>
                </c:pt>
                <c:pt idx="6588">
                  <c:v>4.0216267824798139E-2</c:v>
                </c:pt>
                <c:pt idx="6589">
                  <c:v>2.4819176156377513E-2</c:v>
                </c:pt>
                <c:pt idx="6590">
                  <c:v>9.4055706855420973E-3</c:v>
                </c:pt>
                <c:pt idx="6591">
                  <c:v>-6.0145637882229371E-3</c:v>
                </c:pt>
                <c:pt idx="6592">
                  <c:v>-2.1430600233734061E-2</c:v>
                </c:pt>
                <c:pt idx="6593">
                  <c:v>-3.6830940602974212E-2</c:v>
                </c:pt>
                <c:pt idx="6594">
                  <c:v>-5.2206066215909772E-2</c:v>
                </c:pt>
                <c:pt idx="6595">
                  <c:v>-6.7545327805146771E-2</c:v>
                </c:pt>
                <c:pt idx="6596">
                  <c:v>-8.2838002000951386E-2</c:v>
                </c:pt>
                <c:pt idx="6597">
                  <c:v>-9.8073579022967663E-2</c:v>
                </c:pt>
                <c:pt idx="6598">
                  <c:v>-0.1132415305374314</c:v>
                </c:pt>
                <c:pt idx="6599">
                  <c:v>-0.12833157808918313</c:v>
                </c:pt>
                <c:pt idx="6600">
                  <c:v>-0.14333338459507644</c:v>
                </c:pt>
                <c:pt idx="6601">
                  <c:v>-0.15823651627349661</c:v>
                </c:pt>
                <c:pt idx="6602">
                  <c:v>-0.17303073983175013</c:v>
                </c:pt>
                <c:pt idx="6603">
                  <c:v>-0.18770604095035784</c:v>
                </c:pt>
                <c:pt idx="6604">
                  <c:v>-0.20225234035742237</c:v>
                </c:pt>
                <c:pt idx="6605">
                  <c:v>-0.21665952244787004</c:v>
                </c:pt>
                <c:pt idx="6606">
                  <c:v>-0.23091776692513552</c:v>
                </c:pt>
                <c:pt idx="6607">
                  <c:v>-0.2450173052125163</c:v>
                </c:pt>
                <c:pt idx="6608">
                  <c:v>-0.25894866950957707</c:v>
                </c:pt>
                <c:pt idx="6609">
                  <c:v>-0.27270244928713561</c:v>
                </c:pt>
                <c:pt idx="6610">
                  <c:v>-0.28626812666877921</c:v>
                </c:pt>
                <c:pt idx="6611">
                  <c:v>-0.29963737516922312</c:v>
                </c:pt>
                <c:pt idx="6612">
                  <c:v>-0.31280112718305247</c:v>
                </c:pt>
                <c:pt idx="6613">
                  <c:v>-0.32574977449474601</c:v>
                </c:pt>
                <c:pt idx="6614">
                  <c:v>-0.33847387453384575</c:v>
                </c:pt>
                <c:pt idx="6615">
                  <c:v>-0.35096526904595821</c:v>
                </c:pt>
                <c:pt idx="6616">
                  <c:v>-0.36321602922749818</c:v>
                </c:pt>
                <c:pt idx="6617">
                  <c:v>-0.3752180457375669</c:v>
                </c:pt>
                <c:pt idx="6618">
                  <c:v>-0.38696298063232881</c:v>
                </c:pt>
                <c:pt idx="6619">
                  <c:v>-0.39844223307023258</c:v>
                </c:pt>
                <c:pt idx="6620">
                  <c:v>-0.40964728036812281</c:v>
                </c:pt>
                <c:pt idx="6621">
                  <c:v>-0.42057078515910007</c:v>
                </c:pt>
                <c:pt idx="6622">
                  <c:v>-0.43120553361581782</c:v>
                </c:pt>
                <c:pt idx="6623">
                  <c:v>-0.44154402313792512</c:v>
                </c:pt>
                <c:pt idx="6624">
                  <c:v>-0.45157877741423874</c:v>
                </c:pt>
                <c:pt idx="6625">
                  <c:v>-0.46130343113703703</c:v>
                </c:pt>
                <c:pt idx="6626">
                  <c:v>-0.47071164993214909</c:v>
                </c:pt>
                <c:pt idx="6627">
                  <c:v>-0.47979670432164567</c:v>
                </c:pt>
                <c:pt idx="6628">
                  <c:v>-0.48855213690434435</c:v>
                </c:pt>
                <c:pt idx="6629">
                  <c:v>-0.49697323374790159</c:v>
                </c:pt>
                <c:pt idx="6630">
                  <c:v>-0.50505301044070261</c:v>
                </c:pt>
                <c:pt idx="6631">
                  <c:v>-0.51278533259082504</c:v>
                </c:pt>
                <c:pt idx="6632">
                  <c:v>-0.52016609183734042</c:v>
                </c:pt>
                <c:pt idx="6633">
                  <c:v>-0.52718919604219705</c:v>
                </c:pt>
                <c:pt idx="6634">
                  <c:v>-0.53385007611083701</c:v>
                </c:pt>
                <c:pt idx="6635">
                  <c:v>-0.54014464833783904</c:v>
                </c:pt>
                <c:pt idx="6636">
                  <c:v>-0.54606926836382463</c:v>
                </c:pt>
                <c:pt idx="6637">
                  <c:v>-0.55161884366354141</c:v>
                </c:pt>
                <c:pt idx="6638">
                  <c:v>-0.5567892733649128</c:v>
                </c:pt>
                <c:pt idx="6639">
                  <c:v>-0.56157823847308197</c:v>
                </c:pt>
                <c:pt idx="6640">
                  <c:v>-0.56598116654421204</c:v>
                </c:pt>
                <c:pt idx="6641">
                  <c:v>-0.56999508534696064</c:v>
                </c:pt>
                <c:pt idx="6642">
                  <c:v>-0.5736179729464258</c:v>
                </c:pt>
                <c:pt idx="6643">
                  <c:v>-0.57684650687268979</c:v>
                </c:pt>
                <c:pt idx="6644">
                  <c:v>-0.5796788780606793</c:v>
                </c:pt>
                <c:pt idx="6645">
                  <c:v>-0.58211336132095548</c:v>
                </c:pt>
                <c:pt idx="6646">
                  <c:v>-0.5841486047207094</c:v>
                </c:pt>
                <c:pt idx="6647">
                  <c:v>-0.58578284626327459</c:v>
                </c:pt>
                <c:pt idx="6648">
                  <c:v>-0.58701493045569253</c:v>
                </c:pt>
                <c:pt idx="6649">
                  <c:v>-0.58784429735413646</c:v>
                </c:pt>
                <c:pt idx="6650">
                  <c:v>-0.58826983970332936</c:v>
                </c:pt>
                <c:pt idx="6651">
                  <c:v>-0.58829091471632355</c:v>
                </c:pt>
                <c:pt idx="6652">
                  <c:v>-0.5879076947453945</c:v>
                </c:pt>
                <c:pt idx="6653">
                  <c:v>-0.58712114289197215</c:v>
                </c:pt>
                <c:pt idx="6654">
                  <c:v>-0.58593224301024316</c:v>
                </c:pt>
                <c:pt idx="6655">
                  <c:v>-0.58434042768907168</c:v>
                </c:pt>
                <c:pt idx="6656">
                  <c:v>-0.5823474972923719</c:v>
                </c:pt>
                <c:pt idx="6657">
                  <c:v>-0.57995513548158117</c:v>
                </c:pt>
                <c:pt idx="6658">
                  <c:v>-0.57716480116996993</c:v>
                </c:pt>
                <c:pt idx="6659">
                  <c:v>-0.57397764318146882</c:v>
                </c:pt>
                <c:pt idx="6660">
                  <c:v>-0.57039701989211222</c:v>
                </c:pt>
                <c:pt idx="6661">
                  <c:v>-0.56642486667177694</c:v>
                </c:pt>
                <c:pt idx="6662">
                  <c:v>-0.56206373297791623</c:v>
                </c:pt>
                <c:pt idx="6663">
                  <c:v>-0.55731603304364463</c:v>
                </c:pt>
                <c:pt idx="6664">
                  <c:v>-0.55218619396480784</c:v>
                </c:pt>
                <c:pt idx="6665">
                  <c:v>-0.54667700901379368</c:v>
                </c:pt>
                <c:pt idx="6666">
                  <c:v>-0.54079202987680597</c:v>
                </c:pt>
                <c:pt idx="6667">
                  <c:v>-0.53453557121751105</c:v>
                </c:pt>
                <c:pt idx="6668">
                  <c:v>-0.5279126855744759</c:v>
                </c:pt>
                <c:pt idx="6669">
                  <c:v>-0.52092653060302574</c:v>
                </c:pt>
                <c:pt idx="6670">
                  <c:v>-0.51358225103013277</c:v>
                </c:pt>
                <c:pt idx="6671">
                  <c:v>-0.5058855870408453</c:v>
                </c:pt>
                <c:pt idx="6672">
                  <c:v>-0.4978420654159203</c:v>
                </c:pt>
                <c:pt idx="6673">
                  <c:v>-0.48945690588294788</c:v>
                </c:pt>
                <c:pt idx="6674">
                  <c:v>-0.48073530762118788</c:v>
                </c:pt>
                <c:pt idx="6675">
                  <c:v>-0.47168350824177929</c:v>
                </c:pt>
                <c:pt idx="6676">
                  <c:v>-0.46230768146357998</c:v>
                </c:pt>
                <c:pt idx="6677">
                  <c:v>-0.4526138538400955</c:v>
                </c:pt>
                <c:pt idx="6678">
                  <c:v>-0.44260894871853407</c:v>
                </c:pt>
                <c:pt idx="6679">
                  <c:v>-0.43230003567836611</c:v>
                </c:pt>
                <c:pt idx="6680">
                  <c:v>-0.42169463448361905</c:v>
                </c:pt>
                <c:pt idx="6681">
                  <c:v>-0.410799187589304</c:v>
                </c:pt>
                <c:pt idx="6682">
                  <c:v>-0.39962188795242354</c:v>
                </c:pt>
                <c:pt idx="6683">
                  <c:v>-0.3881705303334036</c:v>
                </c:pt>
                <c:pt idx="6684">
                  <c:v>-0.37645165050292789</c:v>
                </c:pt>
                <c:pt idx="6685">
                  <c:v>-0.36447448073250266</c:v>
                </c:pt>
                <c:pt idx="6686">
                  <c:v>-0.35224701036354317</c:v>
                </c:pt>
                <c:pt idx="6687">
                  <c:v>-0.33977654737752772</c:v>
                </c:pt>
                <c:pt idx="6688">
                  <c:v>-0.3270722426087363</c:v>
                </c:pt>
                <c:pt idx="6689">
                  <c:v>-0.31414330472108182</c:v>
                </c:pt>
                <c:pt idx="6690">
                  <c:v>-0.30099892137397161</c:v>
                </c:pt>
                <c:pt idx="6691">
                  <c:v>-0.28764707727023592</c:v>
                </c:pt>
                <c:pt idx="6692">
                  <c:v>-0.27409813584942033</c:v>
                </c:pt>
                <c:pt idx="6693">
                  <c:v>-0.2603608875222132</c:v>
                </c:pt>
                <c:pt idx="6694">
                  <c:v>-0.24644347192559449</c:v>
                </c:pt>
                <c:pt idx="6695">
                  <c:v>-0.23235666489595147</c:v>
                </c:pt>
                <c:pt idx="6696">
                  <c:v>-0.21810993198193943</c:v>
                </c:pt>
                <c:pt idx="6697">
                  <c:v>-0.20371273857303579</c:v>
                </c:pt>
                <c:pt idx="6698">
                  <c:v>-0.18917526405311738</c:v>
                </c:pt>
                <c:pt idx="6699">
                  <c:v>-0.17450803046630817</c:v>
                </c:pt>
                <c:pt idx="6700">
                  <c:v>-0.1597207551419759</c:v>
                </c:pt>
                <c:pt idx="6701">
                  <c:v>-0.14482336428560477</c:v>
                </c:pt>
                <c:pt idx="6702">
                  <c:v>-0.12982635128113029</c:v>
                </c:pt>
                <c:pt idx="6703">
                  <c:v>-0.11474040402606836</c:v>
                </c:pt>
                <c:pt idx="6704">
                  <c:v>-9.957526125693146E-2</c:v>
                </c:pt>
                <c:pt idx="6705">
                  <c:v>-8.4340734459410371E-2</c:v>
                </c:pt>
                <c:pt idx="6706">
                  <c:v>-6.904707855464802E-2</c:v>
                </c:pt>
                <c:pt idx="6707">
                  <c:v>-5.3704996057728729E-2</c:v>
                </c:pt>
                <c:pt idx="6708">
                  <c:v>-3.8325624667959475E-2</c:v>
                </c:pt>
                <c:pt idx="6709">
                  <c:v>-2.2920148517384352E-2</c:v>
                </c:pt>
                <c:pt idx="6710">
                  <c:v>-7.4986440673397376E-3</c:v>
                </c:pt>
                <c:pt idx="6711">
                  <c:v>7.9289026946133302E-3</c:v>
                </c:pt>
                <c:pt idx="6712">
                  <c:v>2.3351863672093225E-2</c:v>
                </c:pt>
                <c:pt idx="6713">
                  <c:v>3.8758639874870618E-2</c:v>
                </c:pt>
                <c:pt idx="6714">
                  <c:v>5.4139711803670748E-2</c:v>
                </c:pt>
                <c:pt idx="6715">
                  <c:v>6.948442949488047E-2</c:v>
                </c:pt>
                <c:pt idx="6716">
                  <c:v>8.4782069005528135E-2</c:v>
                </c:pt>
                <c:pt idx="6717">
                  <c:v>0.10002212010493393</c:v>
                </c:pt>
                <c:pt idx="6718">
                  <c:v>0.11519405413186753</c:v>
                </c:pt>
                <c:pt idx="6719">
                  <c:v>0.1302875924264309</c:v>
                </c:pt>
                <c:pt idx="6720">
                  <c:v>0.1452923978233123</c:v>
                </c:pt>
                <c:pt idx="6721">
                  <c:v>0.16019803658115586</c:v>
                </c:pt>
                <c:pt idx="6722">
                  <c:v>0.17499427556970848</c:v>
                </c:pt>
                <c:pt idx="6723">
                  <c:v>0.1896711007539226</c:v>
                </c:pt>
                <c:pt idx="6724">
                  <c:v>0.20421843326801198</c:v>
                </c:pt>
                <c:pt idx="6725">
                  <c:v>0.21862615803442595</c:v>
                </c:pt>
                <c:pt idx="6726">
                  <c:v>0.23288445540521979</c:v>
                </c:pt>
                <c:pt idx="6727">
                  <c:v>0.24698355757301532</c:v>
                </c:pt>
                <c:pt idx="6728">
                  <c:v>0.26091399762705725</c:v>
                </c:pt>
                <c:pt idx="6729">
                  <c:v>0.27466636604775679</c:v>
                </c:pt>
                <c:pt idx="6730">
                  <c:v>0.28823014608780095</c:v>
                </c:pt>
                <c:pt idx="6731">
                  <c:v>0.30159701251000864</c:v>
                </c:pt>
                <c:pt idx="6732">
                  <c:v>0.31475789907558271</c:v>
                </c:pt>
                <c:pt idx="6733">
                  <c:v>0.32770319905360334</c:v>
                </c:pt>
                <c:pt idx="6734">
                  <c:v>0.34042347147563723</c:v>
                </c:pt>
                <c:pt idx="6735">
                  <c:v>0.35291055980617098</c:v>
                </c:pt>
                <c:pt idx="6736">
                  <c:v>0.3651565370767188</c:v>
                </c:pt>
                <c:pt idx="6737">
                  <c:v>0.37715329589706142</c:v>
                </c:pt>
                <c:pt idx="6738">
                  <c:v>0.38889250038897327</c:v>
                </c:pt>
                <c:pt idx="6739">
                  <c:v>0.4003655518907146</c:v>
                </c:pt>
                <c:pt idx="6740">
                  <c:v>0.41156393001244174</c:v>
                </c:pt>
                <c:pt idx="6741">
                  <c:v>0.42248029979331975</c:v>
                </c:pt>
                <c:pt idx="6742">
                  <c:v>0.43310744992401701</c:v>
                </c:pt>
                <c:pt idx="6743">
                  <c:v>0.44343788043337024</c:v>
                </c:pt>
                <c:pt idx="6744">
                  <c:v>0.45346411774970136</c:v>
                </c:pt>
                <c:pt idx="6745">
                  <c:v>0.46317979941427462</c:v>
                </c:pt>
                <c:pt idx="6746">
                  <c:v>0.4725785940104858</c:v>
                </c:pt>
                <c:pt idx="6747">
                  <c:v>0.481653775125652</c:v>
                </c:pt>
                <c:pt idx="6748">
                  <c:v>0.49039888853059155</c:v>
                </c:pt>
                <c:pt idx="6749">
                  <c:v>0.49880922357073643</c:v>
                </c:pt>
                <c:pt idx="6750">
                  <c:v>0.50687779921705667</c:v>
                </c:pt>
                <c:pt idx="6751">
                  <c:v>0.51459848456400548</c:v>
                </c:pt>
                <c:pt idx="6752">
                  <c:v>0.52196717483979416</c:v>
                </c:pt>
                <c:pt idx="6753">
                  <c:v>0.52897778159721243</c:v>
                </c:pt>
                <c:pt idx="6754">
                  <c:v>0.53562573953317338</c:v>
                </c:pt>
                <c:pt idx="6755">
                  <c:v>0.54190696883324274</c:v>
                </c:pt>
                <c:pt idx="6756">
                  <c:v>0.5478178291274276</c:v>
                </c:pt>
                <c:pt idx="6757">
                  <c:v>0.55335323197710551</c:v>
                </c:pt>
                <c:pt idx="6758">
                  <c:v>0.55850908069290672</c:v>
                </c:pt>
                <c:pt idx="6759">
                  <c:v>0.56328306055756228</c:v>
                </c:pt>
                <c:pt idx="6760">
                  <c:v>0.56767060349849852</c:v>
                </c:pt>
                <c:pt idx="6761">
                  <c:v>0.5716687417480395</c:v>
                </c:pt>
                <c:pt idx="6762">
                  <c:v>0.57527545792615409</c:v>
                </c:pt>
                <c:pt idx="6763">
                  <c:v>0.57848743420767346</c:v>
                </c:pt>
                <c:pt idx="6764">
                  <c:v>0.58130286626087257</c:v>
                </c:pt>
                <c:pt idx="6765">
                  <c:v>0.58372003371694381</c:v>
                </c:pt>
                <c:pt idx="6766">
                  <c:v>0.58573758954964128</c:v>
                </c:pt>
                <c:pt idx="6767">
                  <c:v>0.58735377675345279</c:v>
                </c:pt>
                <c:pt idx="6768">
                  <c:v>0.58856744490977608</c:v>
                </c:pt>
                <c:pt idx="6769">
                  <c:v>0.58937803923095222</c:v>
                </c:pt>
                <c:pt idx="6770">
                  <c:v>0.58978445769828669</c:v>
                </c:pt>
                <c:pt idx="6771">
                  <c:v>0.58978606284036073</c:v>
                </c:pt>
                <c:pt idx="6772">
                  <c:v>0.5893830324025231</c:v>
                </c:pt>
                <c:pt idx="6773">
                  <c:v>0.58857633495532413</c:v>
                </c:pt>
                <c:pt idx="6774">
                  <c:v>0.5873669598966379</c:v>
                </c:pt>
                <c:pt idx="6775">
                  <c:v>0.58575434543213001</c:v>
                </c:pt>
                <c:pt idx="6776">
                  <c:v>0.58374029761403246</c:v>
                </c:pt>
                <c:pt idx="6777">
                  <c:v>0.58132650586218071</c:v>
                </c:pt>
                <c:pt idx="6778">
                  <c:v>0.5785144349167195</c:v>
                </c:pt>
                <c:pt idx="6779">
                  <c:v>0.57530523949538759</c:v>
                </c:pt>
                <c:pt idx="6780">
                  <c:v>0.57170228393340217</c:v>
                </c:pt>
                <c:pt idx="6781">
                  <c:v>0.56770750962358807</c:v>
                </c:pt>
                <c:pt idx="6782">
                  <c:v>0.56332347210854039</c:v>
                </c:pt>
                <c:pt idx="6783">
                  <c:v>0.55855259176706351</c:v>
                </c:pt>
                <c:pt idx="6784">
                  <c:v>0.55339930189965247</c:v>
                </c:pt>
                <c:pt idx="6785">
                  <c:v>0.5478664020406453</c:v>
                </c:pt>
                <c:pt idx="6786">
                  <c:v>0.54195745019384667</c:v>
                </c:pt>
                <c:pt idx="6787">
                  <c:v>0.53567676739453041</c:v>
                </c:pt>
                <c:pt idx="6788">
                  <c:v>0.52902941260519154</c:v>
                </c:pt>
                <c:pt idx="6789">
                  <c:v>0.5220185499557326</c:v>
                </c:pt>
                <c:pt idx="6790">
                  <c:v>0.51464933069666019</c:v>
                </c:pt>
                <c:pt idx="6791">
                  <c:v>0.50692750158381639</c:v>
                </c:pt>
                <c:pt idx="6792">
                  <c:v>0.49885859601428773</c:v>
                </c:pt>
                <c:pt idx="6793">
                  <c:v>0.4904478403758411</c:v>
                </c:pt>
                <c:pt idx="6794">
                  <c:v>0.48170044054999989</c:v>
                </c:pt>
                <c:pt idx="6795">
                  <c:v>0.47262264089054795</c:v>
                </c:pt>
                <c:pt idx="6796">
                  <c:v>0.46322062189761604</c:v>
                </c:pt>
                <c:pt idx="6797">
                  <c:v>0.45350041694285786</c:v>
                </c:pt>
                <c:pt idx="6798">
                  <c:v>0.44346895622676663</c:v>
                </c:pt>
                <c:pt idx="6799">
                  <c:v>0.43313331621546342</c:v>
                </c:pt>
                <c:pt idx="6800">
                  <c:v>0.42250102359122138</c:v>
                </c:pt>
                <c:pt idx="6801">
                  <c:v>0.41157852775714421</c:v>
                </c:pt>
                <c:pt idx="6802">
                  <c:v>0.40037402864637267</c:v>
                </c:pt>
                <c:pt idx="6803">
                  <c:v>0.38889532802175808</c:v>
                </c:pt>
                <c:pt idx="6804">
                  <c:v>0.37714896868089037</c:v>
                </c:pt>
                <c:pt idx="6805">
                  <c:v>0.36514418994491471</c:v>
                </c:pt>
                <c:pt idx="6806">
                  <c:v>0.35288898822577985</c:v>
                </c:pt>
                <c:pt idx="6807">
                  <c:v>0.34039067859465383</c:v>
                </c:pt>
                <c:pt idx="6808">
                  <c:v>0.32765841899282161</c:v>
                </c:pt>
                <c:pt idx="6809">
                  <c:v>0.31470142520674044</c:v>
                </c:pt>
                <c:pt idx="6810">
                  <c:v>0.30152889203213257</c:v>
                </c:pt>
                <c:pt idx="6811">
                  <c:v>0.28814881132007542</c:v>
                </c:pt>
                <c:pt idx="6812">
                  <c:v>0.27457155366851421</c:v>
                </c:pt>
                <c:pt idx="6813">
                  <c:v>0.26080591665491004</c:v>
                </c:pt>
                <c:pt idx="6814">
                  <c:v>0.24686004708955347</c:v>
                </c:pt>
                <c:pt idx="6815">
                  <c:v>0.23274472798693674</c:v>
                </c:pt>
                <c:pt idx="6816">
                  <c:v>0.21846943207678535</c:v>
                </c:pt>
                <c:pt idx="6817">
                  <c:v>0.20404363193083908</c:v>
                </c:pt>
                <c:pt idx="6818">
                  <c:v>0.18947751411462932</c:v>
                </c:pt>
                <c:pt idx="6819">
                  <c:v>0.174781607851558</c:v>
                </c:pt>
                <c:pt idx="6820">
                  <c:v>0.1599656376461025</c:v>
                </c:pt>
                <c:pt idx="6821">
                  <c:v>0.14503953687290252</c:v>
                </c:pt>
                <c:pt idx="6822">
                  <c:v>0.13001380607735533</c:v>
                </c:pt>
                <c:pt idx="6823">
                  <c:v>0.11489914030894303</c:v>
                </c:pt>
                <c:pt idx="6824">
                  <c:v>9.9705285444897165E-2</c:v>
                </c:pt>
                <c:pt idx="6825">
                  <c:v>8.4442060098618557E-2</c:v>
                </c:pt>
                <c:pt idx="6826">
                  <c:v>6.9119726304218365E-2</c:v>
                </c:pt>
                <c:pt idx="6827">
                  <c:v>5.374899367323558E-2</c:v>
                </c:pt>
                <c:pt idx="6828">
                  <c:v>3.8341006983212758E-2</c:v>
                </c:pt>
                <c:pt idx="6829">
                  <c:v>2.290695742444494E-2</c:v>
                </c:pt>
                <c:pt idx="6830">
                  <c:v>7.4569284948276882E-3</c:v>
                </c:pt>
                <c:pt idx="6831">
                  <c:v>-7.9990868049128142E-3</c:v>
                </c:pt>
                <c:pt idx="6832">
                  <c:v>-2.3450453390348222E-2</c:v>
                </c:pt>
                <c:pt idx="6833">
                  <c:v>-3.8885565310005421E-2</c:v>
                </c:pt>
                <c:pt idx="6834">
                  <c:v>-5.4294896131878795E-2</c:v>
                </c:pt>
                <c:pt idx="6835">
                  <c:v>-6.9667788989774632E-2</c:v>
                </c:pt>
                <c:pt idx="6836">
                  <c:v>-8.4993513070006063E-2</c:v>
                </c:pt>
                <c:pt idx="6837">
                  <c:v>-0.10026155130466373</c:v>
                </c:pt>
                <c:pt idx="6838">
                  <c:v>-0.1154613682304361</c:v>
                </c:pt>
                <c:pt idx="6839">
                  <c:v>-0.1305826784221287</c:v>
                </c:pt>
                <c:pt idx="6840">
                  <c:v>-0.14561513798753797</c:v>
                </c:pt>
                <c:pt idx="6841">
                  <c:v>-0.1605483064984139</c:v>
                </c:pt>
                <c:pt idx="6842">
                  <c:v>-0.17537194417926116</c:v>
                </c:pt>
                <c:pt idx="6843">
                  <c:v>-0.19007603039294058</c:v>
                </c:pt>
                <c:pt idx="6844">
                  <c:v>-0.20465047971637784</c:v>
                </c:pt>
                <c:pt idx="6845">
                  <c:v>-0.21908517056106444</c:v>
                </c:pt>
                <c:pt idx="6846">
                  <c:v>-0.23337027681595024</c:v>
                </c:pt>
                <c:pt idx="6847">
                  <c:v>-0.24749602425997486</c:v>
                </c:pt>
                <c:pt idx="6848">
                  <c:v>-0.26145293961961641</c:v>
                </c:pt>
                <c:pt idx="6849">
                  <c:v>-0.27523160706494215</c:v>
                </c:pt>
                <c:pt idx="6850">
                  <c:v>-0.2888215035921971</c:v>
                </c:pt>
                <c:pt idx="6851">
                  <c:v>-0.30221429776313047</c:v>
                </c:pt>
                <c:pt idx="6852">
                  <c:v>-0.31540091719471031</c:v>
                </c:pt>
                <c:pt idx="6853">
                  <c:v>-0.32837174907004679</c:v>
                </c:pt>
                <c:pt idx="6854">
                  <c:v>-0.34111734639442148</c:v>
                </c:pt>
                <c:pt idx="6855">
                  <c:v>-0.35362954666711627</c:v>
                </c:pt>
                <c:pt idx="6856">
                  <c:v>-0.36590041701692083</c:v>
                </c:pt>
                <c:pt idx="6857">
                  <c:v>-0.37792184421472713</c:v>
                </c:pt>
                <c:pt idx="6858">
                  <c:v>-0.3896854866086143</c:v>
                </c:pt>
                <c:pt idx="6859">
                  <c:v>-0.40118273982967245</c:v>
                </c:pt>
                <c:pt idx="6860">
                  <c:v>-0.41240507784871849</c:v>
                </c:pt>
                <c:pt idx="6861">
                  <c:v>-0.42334516013469803</c:v>
                </c:pt>
                <c:pt idx="6862">
                  <c:v>-0.43399576987847505</c:v>
                </c:pt>
                <c:pt idx="6863">
                  <c:v>-0.44434940168073001</c:v>
                </c:pt>
                <c:pt idx="6864">
                  <c:v>-0.45439857661452326</c:v>
                </c:pt>
                <c:pt idx="6865">
                  <c:v>-0.46413692693996483</c:v>
                </c:pt>
                <c:pt idx="6866">
                  <c:v>-0.47355811603459486</c:v>
                </c:pt>
                <c:pt idx="6867">
                  <c:v>-0.48265541235635251</c:v>
                </c:pt>
                <c:pt idx="6868">
                  <c:v>-0.49142235662430611</c:v>
                </c:pt>
                <c:pt idx="6869">
                  <c:v>-0.49985423321089434</c:v>
                </c:pt>
                <c:pt idx="6870">
                  <c:v>-0.5079440561939691</c:v>
                </c:pt>
                <c:pt idx="6871">
                  <c:v>-0.51568568985582197</c:v>
                </c:pt>
                <c:pt idx="6872">
                  <c:v>-0.52307502469452638</c:v>
                </c:pt>
                <c:pt idx="6873">
                  <c:v>-0.53010596761581186</c:v>
                </c:pt>
                <c:pt idx="6874">
                  <c:v>-0.53677394875362083</c:v>
                </c:pt>
                <c:pt idx="6875">
                  <c:v>-0.54307488381564573</c:v>
                </c:pt>
                <c:pt idx="6876">
                  <c:v>-0.54900512804008339</c:v>
                </c:pt>
                <c:pt idx="6877">
                  <c:v>-0.55455958868353505</c:v>
                </c:pt>
                <c:pt idx="6878">
                  <c:v>-0.55973416483980787</c:v>
                </c:pt>
                <c:pt idx="6879">
                  <c:v>-0.56452653766367733</c:v>
                </c:pt>
                <c:pt idx="6880">
                  <c:v>-0.56893213504434514</c:v>
                </c:pt>
                <c:pt idx="6881">
                  <c:v>-0.57294798526655333</c:v>
                </c:pt>
                <c:pt idx="6882">
                  <c:v>-0.57657206709410491</c:v>
                </c:pt>
                <c:pt idx="6883">
                  <c:v>-0.57980105893793465</c:v>
                </c:pt>
                <c:pt idx="6884">
                  <c:v>-0.5826331527954739</c:v>
                </c:pt>
                <c:pt idx="6885">
                  <c:v>-0.58506662472086601</c:v>
                </c:pt>
                <c:pt idx="6886">
                  <c:v>-0.58710012420538282</c:v>
                </c:pt>
                <c:pt idx="6887">
                  <c:v>-0.5887318908562833</c:v>
                </c:pt>
                <c:pt idx="6888">
                  <c:v>-0.58996077096369837</c:v>
                </c:pt>
                <c:pt idx="6889">
                  <c:v>-0.59078620654531222</c:v>
                </c:pt>
                <c:pt idx="6890">
                  <c:v>-0.59120709248504166</c:v>
                </c:pt>
                <c:pt idx="6891">
                  <c:v>-0.59122278831195574</c:v>
                </c:pt>
                <c:pt idx="6892">
                  <c:v>-0.59083346887034671</c:v>
                </c:pt>
                <c:pt idx="6893">
                  <c:v>-0.59004009992872786</c:v>
                </c:pt>
                <c:pt idx="6894">
                  <c:v>-0.58884366818252887</c:v>
                </c:pt>
                <c:pt idx="6895">
                  <c:v>-0.58724360923501473</c:v>
                </c:pt>
                <c:pt idx="6896">
                  <c:v>-0.58524172663661689</c:v>
                </c:pt>
                <c:pt idx="6897">
                  <c:v>-0.58283970740637125</c:v>
                </c:pt>
                <c:pt idx="6898">
                  <c:v>-0.58003901398510138</c:v>
                </c:pt>
                <c:pt idx="6899">
                  <c:v>-0.57684079889308115</c:v>
                </c:pt>
                <c:pt idx="6900">
                  <c:v>-0.57324842437032386</c:v>
                </c:pt>
                <c:pt idx="6901">
                  <c:v>-0.56926382981707746</c:v>
                </c:pt>
                <c:pt idx="6902">
                  <c:v>-0.56488956888628572</c:v>
                </c:pt>
                <c:pt idx="6903">
                  <c:v>-0.56012806017036432</c:v>
                </c:pt>
                <c:pt idx="6904">
                  <c:v>-0.55498373528693712</c:v>
                </c:pt>
                <c:pt idx="6905">
                  <c:v>-0.54945939219125728</c:v>
                </c:pt>
                <c:pt idx="6906">
                  <c:v>-0.54355858741205898</c:v>
                </c:pt>
                <c:pt idx="6907">
                  <c:v>-0.53728564061374451</c:v>
                </c:pt>
                <c:pt idx="6908">
                  <c:v>-0.53064560949232931</c:v>
                </c:pt>
                <c:pt idx="6909">
                  <c:v>-0.52364165701576648</c:v>
                </c:pt>
                <c:pt idx="6910">
                  <c:v>-0.51627893337725805</c:v>
                </c:pt>
                <c:pt idx="6911">
                  <c:v>-0.50856318438009684</c:v>
                </c:pt>
                <c:pt idx="6912">
                  <c:v>-0.50049994257364383</c:v>
                </c:pt>
                <c:pt idx="6913">
                  <c:v>-0.49209443360279403</c:v>
                </c:pt>
                <c:pt idx="6914">
                  <c:v>-0.48335186271107738</c:v>
                </c:pt>
                <c:pt idx="6915">
                  <c:v>-0.47427847371915904</c:v>
                </c:pt>
                <c:pt idx="6916">
                  <c:v>-0.46488044669888368</c:v>
                </c:pt>
                <c:pt idx="6917">
                  <c:v>-0.4551638146983944</c:v>
                </c:pt>
                <c:pt idx="6918">
                  <c:v>-0.44513550769935667</c:v>
                </c:pt>
                <c:pt idx="6919">
                  <c:v>-0.43480260205364341</c:v>
                </c:pt>
                <c:pt idx="6920">
                  <c:v>-0.42417262443370929</c:v>
                </c:pt>
                <c:pt idx="6921">
                  <c:v>-0.41325202433711677</c:v>
                </c:pt>
                <c:pt idx="6922">
                  <c:v>-0.40204900189554288</c:v>
                </c:pt>
                <c:pt idx="6923">
                  <c:v>-0.39057135917423563</c:v>
                </c:pt>
                <c:pt idx="6924">
                  <c:v>-0.37882563937681801</c:v>
                </c:pt>
                <c:pt idx="6925">
                  <c:v>-0.3668210823338095</c:v>
                </c:pt>
                <c:pt idx="6926">
                  <c:v>-0.35456568506961927</c:v>
                </c:pt>
                <c:pt idx="6927">
                  <c:v>-0.3420667633706006</c:v>
                </c:pt>
                <c:pt idx="6928">
                  <c:v>-0.32933347599565993</c:v>
                </c:pt>
                <c:pt idx="6929">
                  <c:v>-0.31637503965089003</c:v>
                </c:pt>
                <c:pt idx="6930">
                  <c:v>-0.30320065015330644</c:v>
                </c:pt>
                <c:pt idx="6931">
                  <c:v>-0.28981830047651552</c:v>
                </c:pt>
                <c:pt idx="6932">
                  <c:v>-0.27623836244178301</c:v>
                </c:pt>
                <c:pt idx="6933">
                  <c:v>-0.26246963495020903</c:v>
                </c:pt>
                <c:pt idx="6934">
                  <c:v>-0.24852026623557305</c:v>
                </c:pt>
                <c:pt idx="6935">
                  <c:v>-0.23440104083516064</c:v>
                </c:pt>
                <c:pt idx="6936">
                  <c:v>-0.22012143310029594</c:v>
                </c:pt>
                <c:pt idx="6937">
                  <c:v>-0.2056909173225368</c:v>
                </c:pt>
                <c:pt idx="6938">
                  <c:v>-0.19111968188487055</c:v>
                </c:pt>
                <c:pt idx="6939">
                  <c:v>-0.17641825792518093</c:v>
                </c:pt>
                <c:pt idx="6940">
                  <c:v>-0.16159637195885168</c:v>
                </c:pt>
                <c:pt idx="6941">
                  <c:v>-0.14666395946715369</c:v>
                </c:pt>
                <c:pt idx="6942">
                  <c:v>-0.13163152319719909</c:v>
                </c:pt>
                <c:pt idx="6943">
                  <c:v>-0.11650976049454889</c:v>
                </c:pt>
                <c:pt idx="6944">
                  <c:v>-0.10130841962617738</c:v>
                </c:pt>
                <c:pt idx="6945">
                  <c:v>-8.603732168812292E-2</c:v>
                </c:pt>
                <c:pt idx="6946">
                  <c:v>-7.0706731289279609E-2</c:v>
                </c:pt>
                <c:pt idx="6947">
                  <c:v>-5.5327360707326141E-2</c:v>
                </c:pt>
                <c:pt idx="6948">
                  <c:v>-3.9910357476483443E-2</c:v>
                </c:pt>
                <c:pt idx="6949">
                  <c:v>-2.4466915633445649E-2</c:v>
                </c:pt>
                <c:pt idx="6950">
                  <c:v>-9.007121611368539E-3</c:v>
                </c:pt>
                <c:pt idx="6951">
                  <c:v>6.4590285657607199E-3</c:v>
                </c:pt>
                <c:pt idx="6952">
                  <c:v>2.1920896703170153E-2</c:v>
                </c:pt>
                <c:pt idx="6953">
                  <c:v>3.7366873652838348E-2</c:v>
                </c:pt>
                <c:pt idx="6954">
                  <c:v>5.2787429700957421E-2</c:v>
                </c:pt>
                <c:pt idx="6955">
                  <c:v>6.8171904615245624E-2</c:v>
                </c:pt>
                <c:pt idx="6956">
                  <c:v>8.350956413256716E-2</c:v>
                </c:pt>
                <c:pt idx="6957">
                  <c:v>9.8789887653239247E-2</c:v>
                </c:pt>
                <c:pt idx="6958">
                  <c:v>0.11400233610085499</c:v>
                </c:pt>
                <c:pt idx="6959">
                  <c:v>0.12913662035679652</c:v>
                </c:pt>
                <c:pt idx="6960">
                  <c:v>0.14418239275620254</c:v>
                </c:pt>
                <c:pt idx="6961">
                  <c:v>0.15912920901995672</c:v>
                </c:pt>
                <c:pt idx="6962">
                  <c:v>0.17396682544459249</c:v>
                </c:pt>
                <c:pt idx="6963">
                  <c:v>0.18868521738899505</c:v>
                </c:pt>
                <c:pt idx="6964">
                  <c:v>0.20327429535121438</c:v>
                </c:pt>
                <c:pt idx="6965">
                  <c:v>0.2177239335900984</c:v>
                </c:pt>
                <c:pt idx="6966">
                  <c:v>0.23202430176936228</c:v>
                </c:pt>
                <c:pt idx="6967">
                  <c:v>0.2461656213712537</c:v>
                </c:pt>
                <c:pt idx="6968">
                  <c:v>0.26013841475529764</c:v>
                </c:pt>
                <c:pt idx="6969">
                  <c:v>0.27393326165555554</c:v>
                </c:pt>
                <c:pt idx="6970">
                  <c:v>0.28753963456440335</c:v>
                </c:pt>
                <c:pt idx="6971">
                  <c:v>0.30094919747310489</c:v>
                </c:pt>
                <c:pt idx="6972">
                  <c:v>0.31415287336277098</c:v>
                </c:pt>
                <c:pt idx="6973">
                  <c:v>0.327141044716518</c:v>
                </c:pt>
                <c:pt idx="6974">
                  <c:v>0.33990425977679228</c:v>
                </c:pt>
                <c:pt idx="6975">
                  <c:v>0.35243435121847161</c:v>
                </c:pt>
                <c:pt idx="6976">
                  <c:v>0.36472338128566811</c:v>
                </c:pt>
                <c:pt idx="6977">
                  <c:v>0.37676323180564275</c:v>
                </c:pt>
                <c:pt idx="6978">
                  <c:v>0.38854555612520814</c:v>
                </c:pt>
                <c:pt idx="6979">
                  <c:v>0.40006174481787582</c:v>
                </c:pt>
                <c:pt idx="6980">
                  <c:v>0.41130326674195544</c:v>
                </c:pt>
                <c:pt idx="6981">
                  <c:v>0.42226277620026542</c:v>
                </c:pt>
                <c:pt idx="6982">
                  <c:v>0.43293305116533826</c:v>
                </c:pt>
                <c:pt idx="6983">
                  <c:v>0.44330658096866604</c:v>
                </c:pt>
                <c:pt idx="6984">
                  <c:v>0.45337588136467927</c:v>
                </c:pt>
                <c:pt idx="6985">
                  <c:v>0.46313457924679863</c:v>
                </c:pt>
                <c:pt idx="6986">
                  <c:v>0.47257633257923753</c:v>
                </c:pt>
                <c:pt idx="6987">
                  <c:v>0.4816944043613976</c:v>
                </c:pt>
                <c:pt idx="6988">
                  <c:v>0.490482329810004</c:v>
                </c:pt>
                <c:pt idx="6989">
                  <c:v>0.49893538775281071</c:v>
                </c:pt>
                <c:pt idx="6990">
                  <c:v>0.50704658668207225</c:v>
                </c:pt>
                <c:pt idx="6991">
                  <c:v>0.51480978525503729</c:v>
                </c:pt>
                <c:pt idx="6992">
                  <c:v>0.52222086830673931</c:v>
                </c:pt>
                <c:pt idx="6993">
                  <c:v>0.52927373704334901</c:v>
                </c:pt>
                <c:pt idx="6994">
                  <c:v>0.53596381586420172</c:v>
                </c:pt>
                <c:pt idx="6995">
                  <c:v>0.54228701470881191</c:v>
                </c:pt>
                <c:pt idx="6996">
                  <c:v>0.54823968301513271</c:v>
                </c:pt>
                <c:pt idx="6997">
                  <c:v>0.55381672220892608</c:v>
                </c:pt>
                <c:pt idx="6998">
                  <c:v>0.55901402552407942</c:v>
                </c:pt>
                <c:pt idx="6999">
                  <c:v>0.56382926822785873</c:v>
                </c:pt>
                <c:pt idx="7000">
                  <c:v>0.5682578722958932</c:v>
                </c:pt>
                <c:pt idx="7001">
                  <c:v>0.57229686007477976</c:v>
                </c:pt>
                <c:pt idx="7002">
                  <c:v>0.57594420436712868</c:v>
                </c:pt>
                <c:pt idx="7003">
                  <c:v>0.5791965776011575</c:v>
                </c:pt>
                <c:pt idx="7004">
                  <c:v>0.58205216577156293</c:v>
                </c:pt>
                <c:pt idx="7005">
                  <c:v>0.58450923891128626</c:v>
                </c:pt>
                <c:pt idx="7006">
                  <c:v>0.58656644047342488</c:v>
                </c:pt>
                <c:pt idx="7007">
                  <c:v>0.58822200401164604</c:v>
                </c:pt>
                <c:pt idx="7008">
                  <c:v>0.5894747697485857</c:v>
                </c:pt>
                <c:pt idx="7009">
                  <c:v>0.59032417362206568</c:v>
                </c:pt>
                <c:pt idx="7010">
                  <c:v>0.59076910442530517</c:v>
                </c:pt>
                <c:pt idx="7011">
                  <c:v>0.59080891558735937</c:v>
                </c:pt>
                <c:pt idx="7012">
                  <c:v>0.59044377584474472</c:v>
                </c:pt>
                <c:pt idx="7013">
                  <c:v>0.58967464485195575</c:v>
                </c:pt>
                <c:pt idx="7014">
                  <c:v>0.58850250318568642</c:v>
                </c:pt>
                <c:pt idx="7015">
                  <c:v>0.58692678032727474</c:v>
                </c:pt>
                <c:pt idx="7016">
                  <c:v>0.58494927370358119</c:v>
                </c:pt>
                <c:pt idx="7017">
                  <c:v>0.58257166420992446</c:v>
                </c:pt>
                <c:pt idx="7018">
                  <c:v>0.57979540816479558</c:v>
                </c:pt>
                <c:pt idx="7019">
                  <c:v>0.57662165196908521</c:v>
                </c:pt>
                <c:pt idx="7020">
                  <c:v>0.57305375174780337</c:v>
                </c:pt>
                <c:pt idx="7021">
                  <c:v>0.5690936407921553</c:v>
                </c:pt>
                <c:pt idx="7022">
                  <c:v>0.56474386665348364</c:v>
                </c:pt>
                <c:pt idx="7023">
                  <c:v>0.56000684183156957</c:v>
                </c:pt>
                <c:pt idx="7024">
                  <c:v>0.55488699186184431</c:v>
                </c:pt>
                <c:pt idx="7025">
                  <c:v>0.54938710862932227</c:v>
                </c:pt>
                <c:pt idx="7026">
                  <c:v>0.54351074260593801</c:v>
                </c:pt>
                <c:pt idx="7027">
                  <c:v>0.5372622074142186</c:v>
                </c:pt>
                <c:pt idx="7028">
                  <c:v>0.53064655472470579</c:v>
                </c:pt>
                <c:pt idx="7029">
                  <c:v>0.52366694149774984</c:v>
                </c:pt>
                <c:pt idx="7030">
                  <c:v>0.5163285119382951</c:v>
                </c:pt>
                <c:pt idx="7031">
                  <c:v>0.50863700588216987</c:v>
                </c:pt>
                <c:pt idx="7032">
                  <c:v>0.50059794993351592</c:v>
                </c:pt>
                <c:pt idx="7033">
                  <c:v>0.49221656381569634</c:v>
                </c:pt>
                <c:pt idx="7034">
                  <c:v>0.4834980468758418</c:v>
                </c:pt>
                <c:pt idx="7035">
                  <c:v>0.47444863706476142</c:v>
                </c:pt>
                <c:pt idx="7036">
                  <c:v>0.46507450861240651</c:v>
                </c:pt>
                <c:pt idx="7037">
                  <c:v>0.45538168875440754</c:v>
                </c:pt>
                <c:pt idx="7038">
                  <c:v>0.44537710169068651</c:v>
                </c:pt>
                <c:pt idx="7039">
                  <c:v>0.43506781802353073</c:v>
                </c:pt>
                <c:pt idx="7040">
                  <c:v>0.42446135870935647</c:v>
                </c:pt>
                <c:pt idx="7041">
                  <c:v>0.4135641675645792</c:v>
                </c:pt>
                <c:pt idx="7042">
                  <c:v>0.40238443907599702</c:v>
                </c:pt>
                <c:pt idx="7043">
                  <c:v>0.39092996970159249</c:v>
                </c:pt>
                <c:pt idx="7044">
                  <c:v>0.37920729707666301</c:v>
                </c:pt>
                <c:pt idx="7045">
                  <c:v>0.36722565550366482</c:v>
                </c:pt>
                <c:pt idx="7046">
                  <c:v>0.35499303652050485</c:v>
                </c:pt>
                <c:pt idx="7047">
                  <c:v>0.34251675046992752</c:v>
                </c:pt>
                <c:pt idx="7048">
                  <c:v>0.32980595071136803</c:v>
                </c:pt>
                <c:pt idx="7049">
                  <c:v>0.31686984859688372</c:v>
                </c:pt>
                <c:pt idx="7050">
                  <c:v>0.30371763463615098</c:v>
                </c:pt>
                <c:pt idx="7051">
                  <c:v>0.29035729654333875</c:v>
                </c:pt>
                <c:pt idx="7052">
                  <c:v>0.27679920092947635</c:v>
                </c:pt>
                <c:pt idx="7053">
                  <c:v>0.26305214153576889</c:v>
                </c:pt>
                <c:pt idx="7054">
                  <c:v>0.24912426148770495</c:v>
                </c:pt>
                <c:pt idx="7055">
                  <c:v>0.23502634026704589</c:v>
                </c:pt>
                <c:pt idx="7056">
                  <c:v>0.22076784722353143</c:v>
                </c:pt>
                <c:pt idx="7057">
                  <c:v>0.20635825170221747</c:v>
                </c:pt>
                <c:pt idx="7058">
                  <c:v>0.19180773719584526</c:v>
                </c:pt>
                <c:pt idx="7059">
                  <c:v>0.17712683000942614</c:v>
                </c:pt>
                <c:pt idx="7060">
                  <c:v>0.16232525188392644</c:v>
                </c:pt>
                <c:pt idx="7061">
                  <c:v>0.14741293358578317</c:v>
                </c:pt>
                <c:pt idx="7062">
                  <c:v>0.13240037320792114</c:v>
                </c:pt>
                <c:pt idx="7063">
                  <c:v>0.11729826350341505</c:v>
                </c:pt>
                <c:pt idx="7064">
                  <c:v>0.10211634820949615</c:v>
                </c:pt>
                <c:pt idx="7065">
                  <c:v>8.6864443956247595E-2</c:v>
                </c:pt>
                <c:pt idx="7066">
                  <c:v>7.1552810951388518E-2</c:v>
                </c:pt>
                <c:pt idx="7067">
                  <c:v>5.6192157137191945E-2</c:v>
                </c:pt>
                <c:pt idx="7068">
                  <c:v>4.0793625779228071E-2</c:v>
                </c:pt>
                <c:pt idx="7069">
                  <c:v>2.5368406713242926E-2</c:v>
                </c:pt>
                <c:pt idx="7070">
                  <c:v>9.9265822400643935E-3</c:v>
                </c:pt>
                <c:pt idx="7071">
                  <c:v>-5.5218556790707501E-3</c:v>
                </c:pt>
                <c:pt idx="7072">
                  <c:v>-2.0966272841699229E-2</c:v>
                </c:pt>
                <c:pt idx="7073">
                  <c:v>-3.6395064020763299E-2</c:v>
                </c:pt>
                <c:pt idx="7074">
                  <c:v>-5.1798703351238443E-2</c:v>
                </c:pt>
                <c:pt idx="7075">
                  <c:v>-6.7166534376575243E-2</c:v>
                </c:pt>
                <c:pt idx="7076">
                  <c:v>-8.248782653551523E-2</c:v>
                </c:pt>
                <c:pt idx="7077">
                  <c:v>-9.775206285560574E-2</c:v>
                </c:pt>
                <c:pt idx="7078">
                  <c:v>-0.1129487078122033</c:v>
                </c:pt>
                <c:pt idx="7079">
                  <c:v>-0.12806747576226277</c:v>
                </c:pt>
                <c:pt idx="7080">
                  <c:v>-0.14309802243954439</c:v>
                </c:pt>
                <c:pt idx="7081">
                  <c:v>-0.15802990688588389</c:v>
                </c:pt>
                <c:pt idx="7082">
                  <c:v>-0.17285288864038476</c:v>
                </c:pt>
                <c:pt idx="7083">
                  <c:v>-0.18755694622546706</c:v>
                </c:pt>
                <c:pt idx="7084">
                  <c:v>-0.20213199322298914</c:v>
                </c:pt>
                <c:pt idx="7085">
                  <c:v>-0.21656790689526431</c:v>
                </c:pt>
                <c:pt idx="7086">
                  <c:v>-0.23085485982849352</c:v>
                </c:pt>
                <c:pt idx="7087">
                  <c:v>-0.24498307634584773</c:v>
                </c:pt>
                <c:pt idx="7088">
                  <c:v>-0.25894308156563345</c:v>
                </c:pt>
                <c:pt idx="7089">
                  <c:v>-0.27272545789799324</c:v>
                </c:pt>
                <c:pt idx="7090">
                  <c:v>-0.28631968042814931</c:v>
                </c:pt>
                <c:pt idx="7091">
                  <c:v>-0.29971741565647481</c:v>
                </c:pt>
                <c:pt idx="7092">
                  <c:v>-0.31290958898895305</c:v>
                </c:pt>
                <c:pt idx="7093">
                  <c:v>-0.32588658524887038</c:v>
                </c:pt>
                <c:pt idx="7094">
                  <c:v>-0.33863895493369867</c:v>
                </c:pt>
                <c:pt idx="7095">
                  <c:v>-0.35115853288777277</c:v>
                </c:pt>
                <c:pt idx="7096">
                  <c:v>-0.36343738343867643</c:v>
                </c:pt>
                <c:pt idx="7097">
                  <c:v>-0.37546739041079874</c:v>
                </c:pt>
                <c:pt idx="7098">
                  <c:v>-0.38724020906135431</c:v>
                </c:pt>
                <c:pt idx="7099">
                  <c:v>-0.39874723178721716</c:v>
                </c:pt>
                <c:pt idx="7100">
                  <c:v>-0.40997992918267562</c:v>
                </c:pt>
                <c:pt idx="7101">
                  <c:v>-0.42093095719890306</c:v>
                </c:pt>
                <c:pt idx="7102">
                  <c:v>-0.43159309536882878</c:v>
                </c:pt>
                <c:pt idx="7103">
                  <c:v>-0.44195883449618573</c:v>
                </c:pt>
                <c:pt idx="7104">
                  <c:v>-0.4520206917192377</c:v>
                </c:pt>
                <c:pt idx="7105">
                  <c:v>-0.46177229522664254</c:v>
                </c:pt>
                <c:pt idx="7106">
                  <c:v>-0.47120730418906803</c:v>
                </c:pt>
                <c:pt idx="7107">
                  <c:v>-0.48031898272342205</c:v>
                </c:pt>
                <c:pt idx="7108">
                  <c:v>-0.489100867074868</c:v>
                </c:pt>
                <c:pt idx="7109">
                  <c:v>-0.49754823701040951</c:v>
                </c:pt>
                <c:pt idx="7110">
                  <c:v>-0.50565410187226456</c:v>
                </c:pt>
                <c:pt idx="7111">
                  <c:v>-0.51341232107829904</c:v>
                </c:pt>
                <c:pt idx="7112">
                  <c:v>-0.52081878013476657</c:v>
                </c:pt>
                <c:pt idx="7113">
                  <c:v>-0.52786738082964124</c:v>
                </c:pt>
                <c:pt idx="7114">
                  <c:v>-0.53455354805463873</c:v>
                </c:pt>
                <c:pt idx="7115">
                  <c:v>-0.54087319215225316</c:v>
                </c:pt>
                <c:pt idx="7116">
                  <c:v>-0.54682266287405967</c:v>
                </c:pt>
                <c:pt idx="7117">
                  <c:v>-0.55239686187014725</c:v>
                </c:pt>
                <c:pt idx="7118">
                  <c:v>-0.55759168250952496</c:v>
                </c:pt>
                <c:pt idx="7119">
                  <c:v>-0.5624048001054841</c:v>
                </c:pt>
                <c:pt idx="7120">
                  <c:v>-0.56683163659070779</c:v>
                </c:pt>
                <c:pt idx="7121">
                  <c:v>-0.57086921418004322</c:v>
                </c:pt>
                <c:pt idx="7122">
                  <c:v>-0.57451550545569563</c:v>
                </c:pt>
                <c:pt idx="7123">
                  <c:v>-0.57776718253704429</c:v>
                </c:pt>
                <c:pt idx="7124">
                  <c:v>-0.58062243102173094</c:v>
                </c:pt>
                <c:pt idx="7125">
                  <c:v>-0.58307952045764377</c:v>
                </c:pt>
                <c:pt idx="7126">
                  <c:v>-0.58513709372510614</c:v>
                </c:pt>
                <c:pt idx="7127">
                  <c:v>-0.5867933837175654</c:v>
                </c:pt>
                <c:pt idx="7128">
                  <c:v>-0.58804722991032343</c:v>
                </c:pt>
                <c:pt idx="7129">
                  <c:v>-0.58889806740701911</c:v>
                </c:pt>
                <c:pt idx="7130">
                  <c:v>-0.58934478408024504</c:v>
                </c:pt>
                <c:pt idx="7131">
                  <c:v>-0.58938673235234029</c:v>
                </c:pt>
                <c:pt idx="7132">
                  <c:v>-0.58902407986736505</c:v>
                </c:pt>
                <c:pt idx="7133">
                  <c:v>-0.58825778510206761</c:v>
                </c:pt>
                <c:pt idx="7134">
                  <c:v>-0.58708882737052814</c:v>
                </c:pt>
                <c:pt idx="7135">
                  <c:v>-0.58551663480704186</c:v>
                </c:pt>
                <c:pt idx="7136">
                  <c:v>-0.58354300340746534</c:v>
                </c:pt>
                <c:pt idx="7137">
                  <c:v>-0.58116961255266364</c:v>
                </c:pt>
                <c:pt idx="7138">
                  <c:v>-0.5783979169637038</c:v>
                </c:pt>
                <c:pt idx="7139">
                  <c:v>-0.57522906136162211</c:v>
                </c:pt>
                <c:pt idx="7140">
                  <c:v>-0.57166640010972314</c:v>
                </c:pt>
                <c:pt idx="7141">
                  <c:v>-0.56771186465617407</c:v>
                </c:pt>
                <c:pt idx="7142">
                  <c:v>-0.56336800062858328</c:v>
                </c:pt>
                <c:pt idx="7143">
                  <c:v>-0.55863721852285853</c:v>
                </c:pt>
                <c:pt idx="7144">
                  <c:v>-0.55352394179109454</c:v>
                </c:pt>
                <c:pt idx="7145">
                  <c:v>-0.54803096015612085</c:v>
                </c:pt>
                <c:pt idx="7146">
                  <c:v>-0.54216182184950235</c:v>
                </c:pt>
                <c:pt idx="7147">
                  <c:v>-0.53592083817591463</c:v>
                </c:pt>
                <c:pt idx="7148">
                  <c:v>-0.52931305841123899</c:v>
                </c:pt>
                <c:pt idx="7149">
                  <c:v>-0.52234163704509651</c:v>
                </c:pt>
                <c:pt idx="7150">
                  <c:v>-0.51501171573635562</c:v>
                </c:pt>
                <c:pt idx="7151">
                  <c:v>-0.50732903170018406</c:v>
                </c:pt>
                <c:pt idx="7152">
                  <c:v>-0.49929910884624329</c:v>
                </c:pt>
                <c:pt idx="7153">
                  <c:v>-0.49092716413038345</c:v>
                </c:pt>
                <c:pt idx="7154">
                  <c:v>-0.48221839406000494</c:v>
                </c:pt>
                <c:pt idx="7155">
                  <c:v>-0.47317903367477193</c:v>
                </c:pt>
                <c:pt idx="7156">
                  <c:v>-0.46381525422293302</c:v>
                </c:pt>
                <c:pt idx="7157">
                  <c:v>-0.45413307988870105</c:v>
                </c:pt>
                <c:pt idx="7158">
                  <c:v>-0.4441394317517372</c:v>
                </c:pt>
                <c:pt idx="7159">
                  <c:v>-0.43384137722611388</c:v>
                </c:pt>
                <c:pt idx="7160">
                  <c:v>-0.4232464340129698</c:v>
                </c:pt>
                <c:pt idx="7161">
                  <c:v>-0.4123610426073176</c:v>
                </c:pt>
                <c:pt idx="7162">
                  <c:v>-0.40119339410933241</c:v>
                </c:pt>
                <c:pt idx="7163">
                  <c:v>-0.38975128152611993</c:v>
                </c:pt>
                <c:pt idx="7164">
                  <c:v>-0.3780412389787961</c:v>
                </c:pt>
                <c:pt idx="7165">
                  <c:v>-0.36607249719330348</c:v>
                </c:pt>
                <c:pt idx="7166">
                  <c:v>-0.35385304406971296</c:v>
                </c:pt>
                <c:pt idx="7167">
                  <c:v>-0.34139018625259054</c:v>
                </c:pt>
                <c:pt idx="7168">
                  <c:v>-0.32869307334387204</c:v>
                </c:pt>
                <c:pt idx="7169">
                  <c:v>-0.31577091287983033</c:v>
                </c:pt>
                <c:pt idx="7170">
                  <c:v>-0.3026328914970951</c:v>
                </c:pt>
                <c:pt idx="7171">
                  <c:v>-0.28928699298061489</c:v>
                </c:pt>
                <c:pt idx="7172">
                  <c:v>-0.27574357995704746</c:v>
                </c:pt>
                <c:pt idx="7173">
                  <c:v>-0.26201144212920224</c:v>
                </c:pt>
                <c:pt idx="7174">
                  <c:v>-0.24809871853119772</c:v>
                </c:pt>
                <c:pt idx="7175">
                  <c:v>-0.23401618450157044</c:v>
                </c:pt>
                <c:pt idx="7176">
                  <c:v>-0.21977330519608479</c:v>
                </c:pt>
                <c:pt idx="7177">
                  <c:v>-0.20537954571622066</c:v>
                </c:pt>
                <c:pt idx="7178">
                  <c:v>-0.1908450852626436</c:v>
                </c:pt>
                <c:pt idx="7179">
                  <c:v>-0.17618044580094808</c:v>
                </c:pt>
                <c:pt idx="7180">
                  <c:v>-0.16139534468649405</c:v>
                </c:pt>
                <c:pt idx="7181">
                  <c:v>-0.14649970825509856</c:v>
                </c:pt>
                <c:pt idx="7182">
                  <c:v>-0.1315040301251966</c:v>
                </c:pt>
                <c:pt idx="7183">
                  <c:v>-0.11641899853273587</c:v>
                </c:pt>
                <c:pt idx="7184">
                  <c:v>-0.10125435265632475</c:v>
                </c:pt>
                <c:pt idx="7185">
                  <c:v>-8.601990452714027E-2</c:v>
                </c:pt>
                <c:pt idx="7186">
                  <c:v>-7.0725909714950311E-2</c:v>
                </c:pt>
                <c:pt idx="7187">
                  <c:v>-5.5383071486209121E-2</c:v>
                </c:pt>
                <c:pt idx="7188">
                  <c:v>-4.0002528394028763E-2</c:v>
                </c:pt>
                <c:pt idx="7189">
                  <c:v>-2.4595465526301197E-2</c:v>
                </c:pt>
                <c:pt idx="7190">
                  <c:v>-9.1719604018610928E-3</c:v>
                </c:pt>
                <c:pt idx="7191">
                  <c:v>6.2579998330025959E-3</c:v>
                </c:pt>
                <c:pt idx="7192">
                  <c:v>2.168378582242626E-2</c:v>
                </c:pt>
                <c:pt idx="7193">
                  <c:v>3.7093797216376088E-2</c:v>
                </c:pt>
                <c:pt idx="7194">
                  <c:v>5.2478513055990689E-2</c:v>
                </c:pt>
                <c:pt idx="7195">
                  <c:v>6.7827281818784682E-2</c:v>
                </c:pt>
                <c:pt idx="7196">
                  <c:v>8.3129377904186313E-2</c:v>
                </c:pt>
                <c:pt idx="7197">
                  <c:v>9.837428932575347E-2</c:v>
                </c:pt>
                <c:pt idx="7198">
                  <c:v>0.11355148556891349</c:v>
                </c:pt>
                <c:pt idx="7199">
                  <c:v>0.128650686023496</c:v>
                </c:pt>
                <c:pt idx="7200">
                  <c:v>0.14366155147758855</c:v>
                </c:pt>
                <c:pt idx="7201">
                  <c:v>0.15857364604757904</c:v>
                </c:pt>
                <c:pt idx="7202">
                  <c:v>0.17337673436602344</c:v>
                </c:pt>
                <c:pt idx="7203">
                  <c:v>0.18806080006639048</c:v>
                </c:pt>
                <c:pt idx="7204">
                  <c:v>0.20261576185790645</c:v>
                </c:pt>
                <c:pt idx="7205">
                  <c:v>0.21703150214525738</c:v>
                </c:pt>
                <c:pt idx="7206">
                  <c:v>0.23129819867072721</c:v>
                </c:pt>
                <c:pt idx="7207">
                  <c:v>0.24540608092597166</c:v>
                </c:pt>
                <c:pt idx="7208">
                  <c:v>0.25934567920887108</c:v>
                </c:pt>
                <c:pt idx="7209">
                  <c:v>0.27310758111894529</c:v>
                </c:pt>
                <c:pt idx="7210">
                  <c:v>0.28668126693927298</c:v>
                </c:pt>
                <c:pt idx="7211">
                  <c:v>0.30005840837527287</c:v>
                </c:pt>
                <c:pt idx="7212">
                  <c:v>0.31322993604384231</c:v>
                </c:pt>
                <c:pt idx="7213">
                  <c:v>0.32618623998375196</c:v>
                </c:pt>
                <c:pt idx="7214">
                  <c:v>0.33891787591122724</c:v>
                </c:pt>
                <c:pt idx="7215">
                  <c:v>0.35141668389131725</c:v>
                </c:pt>
                <c:pt idx="7216">
                  <c:v>0.36367473347299067</c:v>
                </c:pt>
                <c:pt idx="7217">
                  <c:v>0.37568391370137405</c:v>
                </c:pt>
                <c:pt idx="7218">
                  <c:v>0.38743588505249504</c:v>
                </c:pt>
                <c:pt idx="7219">
                  <c:v>0.39892204513881396</c:v>
                </c:pt>
                <c:pt idx="7220">
                  <c:v>0.41013386976568356</c:v>
                </c:pt>
                <c:pt idx="7221">
                  <c:v>0.42106402008952803</c:v>
                </c:pt>
                <c:pt idx="7222">
                  <c:v>0.43170528084144683</c:v>
                </c:pt>
                <c:pt idx="7223">
                  <c:v>0.4420501480149655</c:v>
                </c:pt>
                <c:pt idx="7224">
                  <c:v>0.45209114392848748</c:v>
                </c:pt>
                <c:pt idx="7225">
                  <c:v>0.46182190193989203</c:v>
                </c:pt>
                <c:pt idx="7226">
                  <c:v>0.4712360863768798</c:v>
                </c:pt>
                <c:pt idx="7227">
                  <c:v>0.48032696649993628</c:v>
                </c:pt>
                <c:pt idx="7228">
                  <c:v>0.48908808368309425</c:v>
                </c:pt>
                <c:pt idx="7229">
                  <c:v>0.49751472280625952</c:v>
                </c:pt>
                <c:pt idx="7230">
                  <c:v>0.50559989830736318</c:v>
                </c:pt>
                <c:pt idx="7231">
                  <c:v>0.51333747468151447</c:v>
                </c:pt>
                <c:pt idx="7232">
                  <c:v>0.52072334249255003</c:v>
                </c:pt>
                <c:pt idx="7233">
                  <c:v>0.52775140856511216</c:v>
                </c:pt>
                <c:pt idx="7234">
                  <c:v>0.53441710280546806</c:v>
                </c:pt>
                <c:pt idx="7235">
                  <c:v>0.54071634054732098</c:v>
                </c:pt>
                <c:pt idx="7236">
                  <c:v>0.54664547650892292</c:v>
                </c:pt>
                <c:pt idx="7237">
                  <c:v>0.55219941728130584</c:v>
                </c:pt>
                <c:pt idx="7238">
                  <c:v>0.55737406114749677</c:v>
                </c:pt>
                <c:pt idx="7239">
                  <c:v>0.56216708830670881</c:v>
                </c:pt>
                <c:pt idx="7240">
                  <c:v>0.5665739255482799</c:v>
                </c:pt>
                <c:pt idx="7241">
                  <c:v>0.57059159991326269</c:v>
                </c:pt>
                <c:pt idx="7242">
                  <c:v>0.57421808877852099</c:v>
                </c:pt>
                <c:pt idx="7243">
                  <c:v>0.57745006902534401</c:v>
                </c:pt>
                <c:pt idx="7244">
                  <c:v>0.5802857309794307</c:v>
                </c:pt>
                <c:pt idx="7245">
                  <c:v>0.5827233488817597</c:v>
                </c:pt>
                <c:pt idx="7246">
                  <c:v>0.58476157026965725</c:v>
                </c:pt>
                <c:pt idx="7247">
                  <c:v>0.58639863265638892</c:v>
                </c:pt>
                <c:pt idx="7248">
                  <c:v>0.58763338009876964</c:v>
                </c:pt>
                <c:pt idx="7249">
                  <c:v>0.58846525224265611</c:v>
                </c:pt>
                <c:pt idx="7250">
                  <c:v>0.58889314146238003</c:v>
                </c:pt>
                <c:pt idx="7251">
                  <c:v>0.58891640464057426</c:v>
                </c:pt>
                <c:pt idx="7252">
                  <c:v>0.58853521383907714</c:v>
                </c:pt>
                <c:pt idx="7253">
                  <c:v>0.58775053190886939</c:v>
                </c:pt>
                <c:pt idx="7254">
                  <c:v>0.58656334249367126</c:v>
                </c:pt>
                <c:pt idx="7255">
                  <c:v>0.58497307801188503</c:v>
                </c:pt>
                <c:pt idx="7256">
                  <c:v>0.58298153869687819</c:v>
                </c:pt>
                <c:pt idx="7257">
                  <c:v>0.58059040811950724</c:v>
                </c:pt>
                <c:pt idx="7258">
                  <c:v>0.57780114514231984</c:v>
                </c:pt>
                <c:pt idx="7259">
                  <c:v>0.57461489857836034</c:v>
                </c:pt>
                <c:pt idx="7260">
                  <c:v>0.57103502683256757</c:v>
                </c:pt>
                <c:pt idx="7261">
                  <c:v>0.56706346534339058</c:v>
                </c:pt>
                <c:pt idx="7262">
                  <c:v>0.56270276367650318</c:v>
                </c:pt>
                <c:pt idx="7263">
                  <c:v>0.55795533621276017</c:v>
                </c:pt>
                <c:pt idx="7264">
                  <c:v>0.55282561023517962</c:v>
                </c:pt>
                <c:pt idx="7265">
                  <c:v>0.54731637924264154</c:v>
                </c:pt>
                <c:pt idx="7266">
                  <c:v>0.54143119518704474</c:v>
                </c:pt>
                <c:pt idx="7267">
                  <c:v>0.53517437303682414</c:v>
                </c:pt>
                <c:pt idx="7268">
                  <c:v>0.52855096567424531</c:v>
                </c:pt>
                <c:pt idx="7269">
                  <c:v>0.52156413113713129</c:v>
                </c:pt>
                <c:pt idx="7270">
                  <c:v>0.51421901457356711</c:v>
                </c:pt>
                <c:pt idx="7271">
                  <c:v>0.50652135662818965</c:v>
                </c:pt>
                <c:pt idx="7272">
                  <c:v>0.49847668457962679</c:v>
                </c:pt>
                <c:pt idx="7273">
                  <c:v>0.4900902186914497</c:v>
                </c:pt>
                <c:pt idx="7274">
                  <c:v>0.48136715871679453</c:v>
                </c:pt>
                <c:pt idx="7275">
                  <c:v>0.47231374287839434</c:v>
                </c:pt>
                <c:pt idx="7276">
                  <c:v>0.46293614554419465</c:v>
                </c:pt>
                <c:pt idx="7277">
                  <c:v>0.4532403939540523</c:v>
                </c:pt>
                <c:pt idx="7278">
                  <c:v>0.44323341217857609</c:v>
                </c:pt>
                <c:pt idx="7279">
                  <c:v>0.43292227055744203</c:v>
                </c:pt>
                <c:pt idx="7280">
                  <c:v>0.42231448965142737</c:v>
                </c:pt>
                <c:pt idx="7281">
                  <c:v>0.41141651274860547</c:v>
                </c:pt>
                <c:pt idx="7282">
                  <c:v>0.40023653367506401</c:v>
                </c:pt>
                <c:pt idx="7283">
                  <c:v>0.38878234809608297</c:v>
                </c:pt>
                <c:pt idx="7284">
                  <c:v>0.37706049272266468</c:v>
                </c:pt>
                <c:pt idx="7285">
                  <c:v>0.36508020080184572</c:v>
                </c:pt>
                <c:pt idx="7286">
                  <c:v>0.35284946268542872</c:v>
                </c:pt>
                <c:pt idx="7287">
                  <c:v>0.34037558739989143</c:v>
                </c:pt>
                <c:pt idx="7288">
                  <c:v>0.32766772685876538</c:v>
                </c:pt>
                <c:pt idx="7289">
                  <c:v>0.31473509083915613</c:v>
                </c:pt>
                <c:pt idx="7290">
                  <c:v>0.30158686814727542</c:v>
                </c:pt>
                <c:pt idx="7291">
                  <c:v>0.28823104466604971</c:v>
                </c:pt>
                <c:pt idx="7292">
                  <c:v>0.27467798504802837</c:v>
                </c:pt>
                <c:pt idx="7293">
                  <c:v>0.26093648094948602</c:v>
                </c:pt>
                <c:pt idx="7294">
                  <c:v>0.24701467328520124</c:v>
                </c:pt>
                <c:pt idx="7295">
                  <c:v>0.2329233392011934</c:v>
                </c:pt>
                <c:pt idx="7296">
                  <c:v>0.21867194558722741</c:v>
                </c:pt>
                <c:pt idx="7297">
                  <c:v>0.20426995920497348</c:v>
                </c:pt>
                <c:pt idx="7298">
                  <c:v>0.18972756084117515</c:v>
                </c:pt>
                <c:pt idx="7299">
                  <c:v>0.17505527397313883</c:v>
                </c:pt>
                <c:pt idx="7300">
                  <c:v>0.16026281739329332</c:v>
                </c:pt>
                <c:pt idx="7301">
                  <c:v>0.14536011879965249</c:v>
                </c:pt>
                <c:pt idx="7302">
                  <c:v>0.13035767309775856</c:v>
                </c:pt>
                <c:pt idx="7303">
                  <c:v>0.11526616973536678</c:v>
                </c:pt>
                <c:pt idx="7304">
                  <c:v>0.10009534902742283</c:v>
                </c:pt>
                <c:pt idx="7305">
                  <c:v>8.4855024065810497E-2</c:v>
                </c:pt>
                <c:pt idx="7306">
                  <c:v>6.9555451405212715E-2</c:v>
                </c:pt>
                <c:pt idx="7307">
                  <c:v>5.4207335221106608E-2</c:v>
                </c:pt>
                <c:pt idx="7308">
                  <c:v>3.8821814899614553E-2</c:v>
                </c:pt>
                <c:pt idx="7309">
                  <c:v>2.3410076285559436E-2</c:v>
                </c:pt>
                <c:pt idx="7310">
                  <c:v>7.9821975785205369E-3</c:v>
                </c:pt>
                <c:pt idx="7311">
                  <c:v>-7.4518334706445959E-3</c:v>
                </c:pt>
                <c:pt idx="7312">
                  <c:v>-2.2881386977762316E-2</c:v>
                </c:pt>
                <c:pt idx="7313">
                  <c:v>-3.8294862140722044E-2</c:v>
                </c:pt>
                <c:pt idx="7314">
                  <c:v>-5.3682737624822882E-2</c:v>
                </c:pt>
                <c:pt idx="7315">
                  <c:v>-6.9034361607962294E-2</c:v>
                </c:pt>
                <c:pt idx="7316">
                  <c:v>-8.4339008266080734E-2</c:v>
                </c:pt>
                <c:pt idx="7317">
                  <c:v>-9.9586165465369886E-2</c:v>
                </c:pt>
                <c:pt idx="7318">
                  <c:v>-0.11476530261989433</c:v>
                </c:pt>
                <c:pt idx="7319">
                  <c:v>-0.12986613912400766</c:v>
                </c:pt>
                <c:pt idx="7320">
                  <c:v>-0.1448783358461356</c:v>
                </c:pt>
                <c:pt idx="7321">
                  <c:v>-0.15979145705861961</c:v>
                </c:pt>
                <c:pt idx="7322">
                  <c:v>-0.1745952676254563</c:v>
                </c:pt>
                <c:pt idx="7323">
                  <c:v>-0.1892797514868727</c:v>
                </c:pt>
                <c:pt idx="7324">
                  <c:v>-0.20383482773394598</c:v>
                </c:pt>
                <c:pt idx="7325">
                  <c:v>-0.21825037922811527</c:v>
                </c:pt>
                <c:pt idx="7326">
                  <c:v>-0.23251658424307659</c:v>
                </c:pt>
                <c:pt idx="7327">
                  <c:v>-0.24662367287629411</c:v>
                </c:pt>
                <c:pt idx="7328">
                  <c:v>-0.26056217610561294</c:v>
                </c:pt>
                <c:pt idx="7329">
                  <c:v>-0.27432268228435025</c:v>
                </c:pt>
                <c:pt idx="7330">
                  <c:v>-0.28789467252295076</c:v>
                </c:pt>
                <c:pt idx="7331">
                  <c:v>-0.30126981942739695</c:v>
                </c:pt>
                <c:pt idx="7332">
                  <c:v>-0.31443905458804261</c:v>
                </c:pt>
                <c:pt idx="7333">
                  <c:v>-0.32739276908964299</c:v>
                </c:pt>
                <c:pt idx="7334">
                  <c:v>-0.34012151976655347</c:v>
                </c:pt>
                <c:pt idx="7335">
                  <c:v>-0.3526171478736998</c:v>
                </c:pt>
                <c:pt idx="7336">
                  <c:v>-0.36487172422127412</c:v>
                </c:pt>
                <c:pt idx="7337">
                  <c:v>-0.37687713918654703</c:v>
                </c:pt>
                <c:pt idx="7338">
                  <c:v>-0.38862505464815944</c:v>
                </c:pt>
                <c:pt idx="7339">
                  <c:v>-0.40010686969119114</c:v>
                </c:pt>
                <c:pt idx="7340">
                  <c:v>-0.41131406166315637</c:v>
                </c:pt>
                <c:pt idx="7341">
                  <c:v>-0.42223929333166776</c:v>
                </c:pt>
                <c:pt idx="7342">
                  <c:v>-0.43287535110754671</c:v>
                </c:pt>
                <c:pt idx="7343">
                  <c:v>-0.44321473273203521</c:v>
                </c:pt>
                <c:pt idx="7344">
                  <c:v>-0.45324996233872228</c:v>
                </c:pt>
                <c:pt idx="7345">
                  <c:v>-0.46297467516755608</c:v>
                </c:pt>
                <c:pt idx="7346">
                  <c:v>-0.47238253749463754</c:v>
                </c:pt>
                <c:pt idx="7347">
                  <c:v>-0.48146682059457879</c:v>
                </c:pt>
                <c:pt idx="7348">
                  <c:v>-0.49022106792067754</c:v>
                </c:pt>
                <c:pt idx="7349">
                  <c:v>-0.49864056649660105</c:v>
                </c:pt>
                <c:pt idx="7350">
                  <c:v>-0.50671833296791202</c:v>
                </c:pt>
                <c:pt idx="7351">
                  <c:v>-0.51444823410057494</c:v>
                </c:pt>
                <c:pt idx="7352">
                  <c:v>-0.52182616279183225</c:v>
                </c:pt>
                <c:pt idx="7353">
                  <c:v>-0.52884602826160698</c:v>
                </c:pt>
                <c:pt idx="7354">
                  <c:v>-0.53550326287262673</c:v>
                </c:pt>
                <c:pt idx="7355">
                  <c:v>-0.54179378447552606</c:v>
                </c:pt>
                <c:pt idx="7356">
                  <c:v>-0.54771395036523385</c:v>
                </c:pt>
                <c:pt idx="7357">
                  <c:v>-0.55325866976847204</c:v>
                </c:pt>
                <c:pt idx="7358">
                  <c:v>-0.5584238436622263</c:v>
                </c:pt>
                <c:pt idx="7359">
                  <c:v>-0.56320715499716134</c:v>
                </c:pt>
                <c:pt idx="7360">
                  <c:v>-0.56760403337079246</c:v>
                </c:pt>
                <c:pt idx="7361">
                  <c:v>-0.57161150868829591</c:v>
                </c:pt>
                <c:pt idx="7362">
                  <c:v>-0.57522756124577168</c:v>
                </c:pt>
                <c:pt idx="7363">
                  <c:v>-0.57844887089807728</c:v>
                </c:pt>
                <c:pt idx="7364">
                  <c:v>-0.58127363099798901</c:v>
                </c:pt>
                <c:pt idx="7365">
                  <c:v>-0.583700118866188</c:v>
                </c:pt>
                <c:pt idx="7366">
                  <c:v>-0.58572698517154009</c:v>
                </c:pt>
                <c:pt idx="7367">
                  <c:v>-0.58735247060976392</c:v>
                </c:pt>
                <c:pt idx="7368">
                  <c:v>-0.58857542247023686</c:v>
                </c:pt>
                <c:pt idx="7369">
                  <c:v>-0.58939528368053529</c:v>
                </c:pt>
                <c:pt idx="7370">
                  <c:v>-0.5898109499450247</c:v>
                </c:pt>
                <c:pt idx="7371">
                  <c:v>-0.58982178152375542</c:v>
                </c:pt>
                <c:pt idx="7372">
                  <c:v>-0.58942795390245062</c:v>
                </c:pt>
                <c:pt idx="7373">
                  <c:v>-0.58863043340153121</c:v>
                </c:pt>
                <c:pt idx="7374">
                  <c:v>-0.58743020717877226</c:v>
                </c:pt>
                <c:pt idx="7375">
                  <c:v>-0.58582671121029517</c:v>
                </c:pt>
                <c:pt idx="7376">
                  <c:v>-0.58382174932990993</c:v>
                </c:pt>
                <c:pt idx="7377">
                  <c:v>-0.58141700875064861</c:v>
                </c:pt>
                <c:pt idx="7378">
                  <c:v>-0.57861395201803334</c:v>
                </c:pt>
                <c:pt idx="7379">
                  <c:v>-0.57541373166787391</c:v>
                </c:pt>
                <c:pt idx="7380">
                  <c:v>-0.57181970986667519</c:v>
                </c:pt>
                <c:pt idx="7381">
                  <c:v>-0.56783382585227282</c:v>
                </c:pt>
                <c:pt idx="7382">
                  <c:v>-0.56345863302653665</c:v>
                </c:pt>
                <c:pt idx="7383">
                  <c:v>-0.55869654964230342</c:v>
                </c:pt>
                <c:pt idx="7384">
                  <c:v>-0.55355200688934902</c:v>
                </c:pt>
                <c:pt idx="7385">
                  <c:v>-0.54802780220706904</c:v>
                </c:pt>
                <c:pt idx="7386">
                  <c:v>-0.54212749152057715</c:v>
                </c:pt>
                <c:pt idx="7387">
                  <c:v>-0.53585539380320901</c:v>
                </c:pt>
                <c:pt idx="7388">
                  <c:v>-0.52921656597276012</c:v>
                </c:pt>
                <c:pt idx="7389">
                  <c:v>-0.52221417013214888</c:v>
                </c:pt>
                <c:pt idx="7390">
                  <c:v>-0.51485335552307565</c:v>
                </c:pt>
                <c:pt idx="7391">
                  <c:v>-0.50713986691126245</c:v>
                </c:pt>
                <c:pt idx="7392">
                  <c:v>-0.49907923572278601</c:v>
                </c:pt>
                <c:pt idx="7393">
                  <c:v>-0.49067668639399226</c:v>
                </c:pt>
                <c:pt idx="7394">
                  <c:v>-0.48193742287503077</c:v>
                </c:pt>
                <c:pt idx="7395">
                  <c:v>-0.472867687608795</c:v>
                </c:pt>
                <c:pt idx="7396">
                  <c:v>-0.46347365920545347</c:v>
                </c:pt>
                <c:pt idx="7397">
                  <c:v>-0.45376136916807447</c:v>
                </c:pt>
                <c:pt idx="7398">
                  <c:v>-0.44373774585035541</c:v>
                </c:pt>
                <c:pt idx="7399">
                  <c:v>-0.43340986389384623</c:v>
                </c:pt>
                <c:pt idx="7400">
                  <c:v>-0.42278524817889263</c:v>
                </c:pt>
                <c:pt idx="7401">
                  <c:v>-0.41187034632971298</c:v>
                </c:pt>
                <c:pt idx="7402">
                  <c:v>-0.40067335652403108</c:v>
                </c:pt>
                <c:pt idx="7403">
                  <c:v>-0.38920207879312851</c:v>
                </c:pt>
                <c:pt idx="7404">
                  <c:v>-0.37746305422728738</c:v>
                </c:pt>
                <c:pt idx="7405">
                  <c:v>-0.36546552046495956</c:v>
                </c:pt>
                <c:pt idx="7406">
                  <c:v>-0.3532174722604336</c:v>
                </c:pt>
                <c:pt idx="7407">
                  <c:v>-0.34072622305258637</c:v>
                </c:pt>
                <c:pt idx="7408">
                  <c:v>-0.32800092917617746</c:v>
                </c:pt>
                <c:pt idx="7409">
                  <c:v>-0.31505080483724152</c:v>
                </c:pt>
                <c:pt idx="7410">
                  <c:v>-0.30188504327752824</c:v>
                </c:pt>
                <c:pt idx="7411">
                  <c:v>-0.28851163482095782</c:v>
                </c:pt>
                <c:pt idx="7412">
                  <c:v>-0.27494094856546936</c:v>
                </c:pt>
                <c:pt idx="7413">
                  <c:v>-0.26118178061595654</c:v>
                </c:pt>
                <c:pt idx="7414">
                  <c:v>-0.24724227633797538</c:v>
                </c:pt>
                <c:pt idx="7415">
                  <c:v>-0.23313321732935763</c:v>
                </c:pt>
                <c:pt idx="7416">
                  <c:v>-0.21886407493160021</c:v>
                </c:pt>
                <c:pt idx="7417">
                  <c:v>-0.20444432035692484</c:v>
                </c:pt>
                <c:pt idx="7418">
                  <c:v>-0.18988413884034741</c:v>
                </c:pt>
                <c:pt idx="7419">
                  <c:v>-0.17519405830405768</c:v>
                </c:pt>
                <c:pt idx="7420">
                  <c:v>-0.16038380198087679</c:v>
                </c:pt>
                <c:pt idx="7421">
                  <c:v>-0.14546330200362656</c:v>
                </c:pt>
                <c:pt idx="7422">
                  <c:v>-0.13044305770599532</c:v>
                </c:pt>
                <c:pt idx="7423">
                  <c:v>-0.11533376295609221</c:v>
                </c:pt>
                <c:pt idx="7424">
                  <c:v>-0.10014516248037429</c:v>
                </c:pt>
                <c:pt idx="7425">
                  <c:v>-8.4887073772309543E-2</c:v>
                </c:pt>
                <c:pt idx="7426">
                  <c:v>-6.9569757777133992E-2</c:v>
                </c:pt>
                <c:pt idx="7427">
                  <c:v>-5.4203923048800069E-2</c:v>
                </c:pt>
                <c:pt idx="7428">
                  <c:v>-3.8800713338746087E-2</c:v>
                </c:pt>
                <c:pt idx="7429">
                  <c:v>-2.3371318842877183E-2</c:v>
                </c:pt>
                <c:pt idx="7430">
                  <c:v>-7.9258220965960965E-3</c:v>
                </c:pt>
                <c:pt idx="7431">
                  <c:v>7.5257848297801237E-3</c:v>
                </c:pt>
                <c:pt idx="7432">
                  <c:v>2.2972867749972259E-2</c:v>
                </c:pt>
                <c:pt idx="7433">
                  <c:v>3.840382157821251E-2</c:v>
                </c:pt>
                <c:pt idx="7434">
                  <c:v>5.3809120715584254E-2</c:v>
                </c:pt>
                <c:pt idx="7435">
                  <c:v>6.9178109096265775E-2</c:v>
                </c:pt>
                <c:pt idx="7436">
                  <c:v>8.4500056673993296E-2</c:v>
                </c:pt>
                <c:pt idx="7437">
                  <c:v>9.9764447115270702E-2</c:v>
                </c:pt>
                <c:pt idx="7438">
                  <c:v>0.1149607456580225</c:v>
                </c:pt>
                <c:pt idx="7439">
                  <c:v>0.13007866754498093</c:v>
                </c:pt>
                <c:pt idx="7440">
                  <c:v>0.14510786951848884</c:v>
                </c:pt>
                <c:pt idx="7441">
                  <c:v>0.16003791175132334</c:v>
                </c:pt>
                <c:pt idx="7442">
                  <c:v>0.17485855503539396</c:v>
                </c:pt>
                <c:pt idx="7443">
                  <c:v>0.18955977926730122</c:v>
                </c:pt>
                <c:pt idx="7444">
                  <c:v>0.20413149952392495</c:v>
                </c:pt>
                <c:pt idx="7445">
                  <c:v>0.21856359468286179</c:v>
                </c:pt>
                <c:pt idx="7446">
                  <c:v>0.23284623906527965</c:v>
                </c:pt>
                <c:pt idx="7447">
                  <c:v>0.24696965884836392</c:v>
                </c:pt>
                <c:pt idx="7448">
                  <c:v>0.26092438112284688</c:v>
                </c:pt>
                <c:pt idx="7449">
                  <c:v>0.27470099038900542</c:v>
                </c:pt>
                <c:pt idx="7450">
                  <c:v>0.2882889639392312</c:v>
                </c:pt>
                <c:pt idx="7451">
                  <c:v>0.30167997059733231</c:v>
                </c:pt>
                <c:pt idx="7452">
                  <c:v>0.31486493820824935</c:v>
                </c:pt>
                <c:pt idx="7453">
                  <c:v>0.32783425414894812</c:v>
                </c:pt>
                <c:pt idx="7454">
                  <c:v>0.34057847158449589</c:v>
                </c:pt>
                <c:pt idx="7455">
                  <c:v>0.35308942813986638</c:v>
                </c:pt>
                <c:pt idx="7456">
                  <c:v>0.36535919103550035</c:v>
                </c:pt>
                <c:pt idx="7457">
                  <c:v>0.37737964709990901</c:v>
                </c:pt>
                <c:pt idx="7458">
                  <c:v>0.38914245470481412</c:v>
                </c:pt>
                <c:pt idx="7459">
                  <c:v>0.400639009471015</c:v>
                </c:pt>
                <c:pt idx="7460">
                  <c:v>0.41186078532514742</c:v>
                </c:pt>
                <c:pt idx="7461">
                  <c:v>0.42280044165818753</c:v>
                </c:pt>
                <c:pt idx="7462">
                  <c:v>0.43345076154927803</c:v>
                </c:pt>
                <c:pt idx="7463">
                  <c:v>0.44380423945371494</c:v>
                </c:pt>
                <c:pt idx="7464">
                  <c:v>0.45385339626562404</c:v>
                </c:pt>
                <c:pt idx="7465">
                  <c:v>0.46359186403269498</c:v>
                </c:pt>
                <c:pt idx="7466">
                  <c:v>0.47301330588669932</c:v>
                </c:pt>
                <c:pt idx="7467">
                  <c:v>0.48211099000655405</c:v>
                </c:pt>
                <c:pt idx="7468">
                  <c:v>0.49087845679917375</c:v>
                </c:pt>
                <c:pt idx="7469">
                  <c:v>0.49931099029185722</c:v>
                </c:pt>
                <c:pt idx="7470">
                  <c:v>0.50740160418445868</c:v>
                </c:pt>
                <c:pt idx="7471">
                  <c:v>0.51514416234855609</c:v>
                </c:pt>
                <c:pt idx="7472">
                  <c:v>0.52253455483895928</c:v>
                </c:pt>
                <c:pt idx="7473">
                  <c:v>0.52956668808574148</c:v>
                </c:pt>
                <c:pt idx="7474">
                  <c:v>0.53623599171495806</c:v>
                </c:pt>
                <c:pt idx="7475">
                  <c:v>0.54253838089437589</c:v>
                </c:pt>
                <c:pt idx="7476">
                  <c:v>0.54847021029040355</c:v>
                </c:pt>
                <c:pt idx="7477">
                  <c:v>0.55402638655618597</c:v>
                </c:pt>
                <c:pt idx="7478">
                  <c:v>0.5592028081506083</c:v>
                </c:pt>
                <c:pt idx="7479">
                  <c:v>0.56399715556226615</c:v>
                </c:pt>
                <c:pt idx="7480">
                  <c:v>0.56840485598313606</c:v>
                </c:pt>
                <c:pt idx="7481">
                  <c:v>0.57242293696992153</c:v>
                </c:pt>
                <c:pt idx="7482">
                  <c:v>0.57604937652778876</c:v>
                </c:pt>
                <c:pt idx="7483">
                  <c:v>0.57928085227868453</c:v>
                </c:pt>
                <c:pt idx="7484">
                  <c:v>0.58211555540094284</c:v>
                </c:pt>
                <c:pt idx="7485">
                  <c:v>0.58455176109977081</c:v>
                </c:pt>
                <c:pt idx="7486">
                  <c:v>0.58658811798788413</c:v>
                </c:pt>
                <c:pt idx="7487">
                  <c:v>0.58822286476466434</c:v>
                </c:pt>
                <c:pt idx="7488">
                  <c:v>0.58945484678331461</c:v>
                </c:pt>
                <c:pt idx="7489">
                  <c:v>0.59028350509579275</c:v>
                </c:pt>
                <c:pt idx="7490">
                  <c:v>0.59070773359180173</c:v>
                </c:pt>
                <c:pt idx="7491">
                  <c:v>0.59072689077801199</c:v>
                </c:pt>
                <c:pt idx="7492">
                  <c:v>0.59034115044839264</c:v>
                </c:pt>
                <c:pt idx="7493">
                  <c:v>0.58955147729355684</c:v>
                </c:pt>
                <c:pt idx="7494">
                  <c:v>0.58835885690373424</c:v>
                </c:pt>
                <c:pt idx="7495">
                  <c:v>0.58676272375003813</c:v>
                </c:pt>
                <c:pt idx="7496">
                  <c:v>0.58476488022410089</c:v>
                </c:pt>
                <c:pt idx="7497">
                  <c:v>0.58236701215984954</c:v>
                </c:pt>
                <c:pt idx="7498">
                  <c:v>0.57957058078700996</c:v>
                </c:pt>
                <c:pt idx="7499">
                  <c:v>0.57637673738916884</c:v>
                </c:pt>
                <c:pt idx="7500">
                  <c:v>0.57278884294432808</c:v>
                </c:pt>
                <c:pt idx="7501">
                  <c:v>0.56880883556580464</c:v>
                </c:pt>
                <c:pt idx="7502">
                  <c:v>0.56443926759505747</c:v>
                </c:pt>
                <c:pt idx="7503">
                  <c:v>0.55968255628880514</c:v>
                </c:pt>
                <c:pt idx="7504">
                  <c:v>0.55454313190513815</c:v>
                </c:pt>
                <c:pt idx="7505">
                  <c:v>0.54902379101632592</c:v>
                </c:pt>
                <c:pt idx="7506">
                  <c:v>0.54312808874503282</c:v>
                </c:pt>
                <c:pt idx="7507">
                  <c:v>0.53686034332691912</c:v>
                </c:pt>
                <c:pt idx="7508">
                  <c:v>0.53022561100694554</c:v>
                </c:pt>
                <c:pt idx="7509">
                  <c:v>0.5232270532801172</c:v>
                </c:pt>
                <c:pt idx="7510">
                  <c:v>0.51586981884518701</c:v>
                </c:pt>
                <c:pt idx="7511">
                  <c:v>0.50815965198990021</c:v>
                </c:pt>
                <c:pt idx="7512">
                  <c:v>0.50010208372739495</c:v>
                </c:pt>
                <c:pt idx="7513">
                  <c:v>0.4917023381460624</c:v>
                </c:pt>
                <c:pt idx="7514">
                  <c:v>0.48296561891309442</c:v>
                </c:pt>
                <c:pt idx="7515">
                  <c:v>0.4738981682533811</c:v>
                </c:pt>
                <c:pt idx="7516">
                  <c:v>0.46450616462399419</c:v>
                </c:pt>
                <c:pt idx="7517">
                  <c:v>0.45479563943974383</c:v>
                </c:pt>
                <c:pt idx="7518">
                  <c:v>0.4447735210308304</c:v>
                </c:pt>
                <c:pt idx="7519">
                  <c:v>0.4344468840799664</c:v>
                </c:pt>
                <c:pt idx="7520">
                  <c:v>0.42382325357320461</c:v>
                </c:pt>
                <c:pt idx="7521">
                  <c:v>0.41290907730489906</c:v>
                </c:pt>
                <c:pt idx="7522">
                  <c:v>0.40171255368716668</c:v>
                </c:pt>
                <c:pt idx="7523">
                  <c:v>0.39024148304980455</c:v>
                </c:pt>
                <c:pt idx="7524">
                  <c:v>0.37850240684554332</c:v>
                </c:pt>
                <c:pt idx="7525">
                  <c:v>0.36650456313902746</c:v>
                </c:pt>
                <c:pt idx="7526">
                  <c:v>0.35425594717426956</c:v>
                </c:pt>
                <c:pt idx="7527">
                  <c:v>0.34176387294318755</c:v>
                </c:pt>
                <c:pt idx="7528">
                  <c:v>0.32903749739664895</c:v>
                </c:pt>
                <c:pt idx="7529">
                  <c:v>0.31608603541961983</c:v>
                </c:pt>
                <c:pt idx="7530">
                  <c:v>0.30291868099533359</c:v>
                </c:pt>
                <c:pt idx="7531">
                  <c:v>0.28954342525145971</c:v>
                </c:pt>
                <c:pt idx="7532">
                  <c:v>0.27597063815164241</c:v>
                </c:pt>
                <c:pt idx="7533">
                  <c:v>0.26220911672815311</c:v>
                </c:pt>
                <c:pt idx="7534">
                  <c:v>0.24826700733523305</c:v>
                </c:pt>
                <c:pt idx="7535">
                  <c:v>0.23415509262037718</c:v>
                </c:pt>
                <c:pt idx="7536">
                  <c:v>0.21988284503537975</c:v>
                </c:pt>
                <c:pt idx="7537">
                  <c:v>0.20545973696300246</c:v>
                </c:pt>
                <c:pt idx="7538">
                  <c:v>0.19089595486866576</c:v>
                </c:pt>
                <c:pt idx="7539">
                  <c:v>0.17620202796440831</c:v>
                </c:pt>
                <c:pt idx="7540">
                  <c:v>0.16138768083195995</c:v>
                </c:pt>
                <c:pt idx="7541">
                  <c:v>0.14646284701166606</c:v>
                </c:pt>
                <c:pt idx="7542">
                  <c:v>0.13143802730289328</c:v>
                </c:pt>
                <c:pt idx="7543">
                  <c:v>0.11632391709715993</c:v>
                </c:pt>
                <c:pt idx="7544">
                  <c:v>0.10113026270157513</c:v>
                </c:pt>
                <c:pt idx="7545">
                  <c:v>8.5866883246993181E-2</c:v>
                </c:pt>
                <c:pt idx="7546">
                  <c:v>7.0544041372327171E-2</c:v>
                </c:pt>
                <c:pt idx="7547">
                  <c:v>5.5172447380936927E-2</c:v>
                </c:pt>
                <c:pt idx="7548">
                  <c:v>3.9763246828901685E-2</c:v>
                </c:pt>
                <c:pt idx="7549">
                  <c:v>2.4327631771455031E-2</c:v>
                </c:pt>
                <c:pt idx="7550">
                  <c:v>8.8756866574556566E-3</c:v>
                </c:pt>
                <c:pt idx="7551">
                  <c:v>-6.5825944757282925E-3</c:v>
                </c:pt>
                <c:pt idx="7552">
                  <c:v>-2.2036575421775922E-2</c:v>
                </c:pt>
                <c:pt idx="7553">
                  <c:v>-3.7474649022452372E-2</c:v>
                </c:pt>
                <c:pt idx="7554">
                  <c:v>-5.2887287554575092E-2</c:v>
                </c:pt>
                <c:pt idx="7555">
                  <c:v>-6.8263832776833219E-2</c:v>
                </c:pt>
                <c:pt idx="7556">
                  <c:v>-8.3593552416903139E-2</c:v>
                </c:pt>
                <c:pt idx="7557">
                  <c:v>-9.8865927865270944E-2</c:v>
                </c:pt>
                <c:pt idx="7558">
                  <c:v>-0.11407042203454508</c:v>
                </c:pt>
                <c:pt idx="7559">
                  <c:v>-0.12919674779350862</c:v>
                </c:pt>
                <c:pt idx="7560">
                  <c:v>-0.14423455946254701</c:v>
                </c:pt>
                <c:pt idx="7561">
                  <c:v>-0.15917341474519631</c:v>
                </c:pt>
                <c:pt idx="7562">
                  <c:v>-0.17400307191753225</c:v>
                </c:pt>
                <c:pt idx="7563">
                  <c:v>-0.1887135083143883</c:v>
                </c:pt>
                <c:pt idx="7564">
                  <c:v>-0.20329463640567955</c:v>
                </c:pt>
                <c:pt idx="7565">
                  <c:v>-0.21773633241756787</c:v>
                </c:pt>
                <c:pt idx="7566">
                  <c:v>-0.23202876797603164</c:v>
                </c:pt>
                <c:pt idx="7567">
                  <c:v>-0.2461621665200602</c:v>
                </c:pt>
                <c:pt idx="7568">
                  <c:v>-0.26012705235992323</c:v>
                </c:pt>
                <c:pt idx="7569">
                  <c:v>-0.27391400717394154</c:v>
                </c:pt>
                <c:pt idx="7570">
                  <c:v>-0.28751250539181877</c:v>
                </c:pt>
                <c:pt idx="7571">
                  <c:v>-0.3009142129347</c:v>
                </c:pt>
                <c:pt idx="7572">
                  <c:v>-0.31411005470571957</c:v>
                </c:pt>
                <c:pt idx="7573">
                  <c:v>-0.32709041510163356</c:v>
                </c:pt>
                <c:pt idx="7574">
                  <c:v>-0.33984584426975134</c:v>
                </c:pt>
                <c:pt idx="7575">
                  <c:v>-0.35236817678049831</c:v>
                </c:pt>
                <c:pt idx="7576">
                  <c:v>-0.36464947676383108</c:v>
                </c:pt>
                <c:pt idx="7577">
                  <c:v>-0.37668162792266113</c:v>
                </c:pt>
                <c:pt idx="7578">
                  <c:v>-0.38845628546881372</c:v>
                </c:pt>
                <c:pt idx="7579">
                  <c:v>-0.39996484182974396</c:v>
                </c:pt>
                <c:pt idx="7580">
                  <c:v>-0.41119876770616298</c:v>
                </c:pt>
                <c:pt idx="7581">
                  <c:v>-0.42215071923134684</c:v>
                </c:pt>
                <c:pt idx="7582">
                  <c:v>-0.43281347619586791</c:v>
                </c:pt>
                <c:pt idx="7583">
                  <c:v>-0.44317952973643859</c:v>
                </c:pt>
                <c:pt idx="7584">
                  <c:v>-0.4532413973994413</c:v>
                </c:pt>
                <c:pt idx="7585">
                  <c:v>-0.46299270785656949</c:v>
                </c:pt>
                <c:pt idx="7586">
                  <c:v>-0.47242712083620847</c:v>
                </c:pt>
                <c:pt idx="7587">
                  <c:v>-0.48153790108739358</c:v>
                </c:pt>
                <c:pt idx="7588">
                  <c:v>-0.49031858556157032</c:v>
                </c:pt>
                <c:pt idx="7589">
                  <c:v>-0.49876445480586279</c:v>
                </c:pt>
                <c:pt idx="7590">
                  <c:v>-0.50686851901615948</c:v>
                </c:pt>
                <c:pt idx="7591">
                  <c:v>-0.51462463853719187</c:v>
                </c:pt>
                <c:pt idx="7592">
                  <c:v>-0.52202869987495093</c:v>
                </c:pt>
                <c:pt idx="7593">
                  <c:v>-0.52907460588963628</c:v>
                </c:pt>
                <c:pt idx="7594">
                  <c:v>-0.53575778261730034</c:v>
                </c:pt>
                <c:pt idx="7595">
                  <c:v>-0.54207414161649436</c:v>
                </c:pt>
                <c:pt idx="7596">
                  <c:v>-0.54802003392614462</c:v>
                </c:pt>
                <c:pt idx="7597">
                  <c:v>-0.55359036255455152</c:v>
                </c:pt>
                <c:pt idx="7598">
                  <c:v>-0.55878102229935078</c:v>
                </c:pt>
                <c:pt idx="7599">
                  <c:v>-0.56358968997240366</c:v>
                </c:pt>
                <c:pt idx="7600">
                  <c:v>-0.56801178907441641</c:v>
                </c:pt>
                <c:pt idx="7601">
                  <c:v>-0.57204434345722721</c:v>
                </c:pt>
                <c:pt idx="7602">
                  <c:v>-0.57568532740847189</c:v>
                </c:pt>
                <c:pt idx="7603">
                  <c:v>-0.57893141482086408</c:v>
                </c:pt>
                <c:pt idx="7604">
                  <c:v>-0.58178079313274744</c:v>
                </c:pt>
                <c:pt idx="7605">
                  <c:v>-0.58423173379949433</c:v>
                </c:pt>
                <c:pt idx="7606">
                  <c:v>-0.58628288167514198</c:v>
                </c:pt>
                <c:pt idx="7607">
                  <c:v>-0.58793247169245177</c:v>
                </c:pt>
                <c:pt idx="7608">
                  <c:v>-0.58917934543104833</c:v>
                </c:pt>
                <c:pt idx="7609">
                  <c:v>-0.59002294016328305</c:v>
                </c:pt>
                <c:pt idx="7610">
                  <c:v>-0.59046214599417512</c:v>
                </c:pt>
                <c:pt idx="7611">
                  <c:v>-0.59049631764158472</c:v>
                </c:pt>
                <c:pt idx="7612">
                  <c:v>-0.59012562510750766</c:v>
                </c:pt>
                <c:pt idx="7613">
                  <c:v>-0.58935102928833216</c:v>
                </c:pt>
                <c:pt idx="7614">
                  <c:v>-0.58817351197880186</c:v>
                </c:pt>
                <c:pt idx="7615">
                  <c:v>-0.58659250385420059</c:v>
                </c:pt>
                <c:pt idx="7616">
                  <c:v>-0.58460980351091718</c:v>
                </c:pt>
                <c:pt idx="7617">
                  <c:v>-0.58222709298922759</c:v>
                </c:pt>
                <c:pt idx="7618">
                  <c:v>-0.57944582972767256</c:v>
                </c:pt>
                <c:pt idx="7619">
                  <c:v>-0.57626716122206412</c:v>
                </c:pt>
                <c:pt idx="7620">
                  <c:v>-0.57269444466704345</c:v>
                </c:pt>
                <c:pt idx="7621">
                  <c:v>-0.56872961439782899</c:v>
                </c:pt>
                <c:pt idx="7622">
                  <c:v>-0.56437521898401899</c:v>
                </c:pt>
                <c:pt idx="7623">
                  <c:v>-0.55963367191763225</c:v>
                </c:pt>
                <c:pt idx="7624">
                  <c:v>-0.55450939970014024</c:v>
                </c:pt>
                <c:pt idx="7625">
                  <c:v>-0.5490051951561985</c:v>
                </c:pt>
                <c:pt idx="7626">
                  <c:v>-0.54312460967077802</c:v>
                </c:pt>
                <c:pt idx="7627">
                  <c:v>-0.53687195775267216</c:v>
                </c:pt>
                <c:pt idx="7628">
                  <c:v>-0.53025229193173118</c:v>
                </c:pt>
                <c:pt idx="7629">
                  <c:v>-0.52326877000048655</c:v>
                </c:pt>
                <c:pt idx="7630">
                  <c:v>-0.51592653696876467</c:v>
                </c:pt>
                <c:pt idx="7631">
                  <c:v>-0.5082313334498435</c:v>
                </c:pt>
                <c:pt idx="7632">
                  <c:v>-0.50018868679770701</c:v>
                </c:pt>
                <c:pt idx="7633">
                  <c:v>-0.49180381745782698</c:v>
                </c:pt>
                <c:pt idx="7634">
                  <c:v>-0.48308192547156709</c:v>
                </c:pt>
                <c:pt idx="7635">
                  <c:v>-0.47402924945596164</c:v>
                </c:pt>
                <c:pt idx="7636">
                  <c:v>-0.46465196427907535</c:v>
                </c:pt>
                <c:pt idx="7637">
                  <c:v>-0.45495609778640855</c:v>
                </c:pt>
                <c:pt idx="7638">
                  <c:v>-0.44494857475940952</c:v>
                </c:pt>
                <c:pt idx="7639">
                  <c:v>-0.4346364663534536</c:v>
                </c:pt>
                <c:pt idx="7640">
                  <c:v>-0.42402729404950329</c:v>
                </c:pt>
                <c:pt idx="7641">
                  <c:v>-0.41312750215990368</c:v>
                </c:pt>
                <c:pt idx="7642">
                  <c:v>-0.40194528563869503</c:v>
                </c:pt>
                <c:pt idx="7643">
                  <c:v>-0.39048844138232258</c:v>
                </c:pt>
                <c:pt idx="7644">
                  <c:v>-0.37876350743572035</c:v>
                </c:pt>
                <c:pt idx="7645">
                  <c:v>-0.36677971848209096</c:v>
                </c:pt>
                <c:pt idx="7646">
                  <c:v>-0.35454506641116018</c:v>
                </c:pt>
                <c:pt idx="7647">
                  <c:v>-0.34206686188851365</c:v>
                </c:pt>
                <c:pt idx="7648">
                  <c:v>-0.32935425856741629</c:v>
                </c:pt>
                <c:pt idx="7649">
                  <c:v>-0.31641646806472734</c:v>
                </c:pt>
                <c:pt idx="7650">
                  <c:v>-0.30326268112584065</c:v>
                </c:pt>
                <c:pt idx="7651">
                  <c:v>-0.2899008856716187</c:v>
                </c:pt>
                <c:pt idx="7652">
                  <c:v>-0.27634144849066467</c:v>
                </c:pt>
                <c:pt idx="7653">
                  <c:v>-0.26259316347272327</c:v>
                </c:pt>
                <c:pt idx="7654">
                  <c:v>-0.24866417386274867</c:v>
                </c:pt>
                <c:pt idx="7655">
                  <c:v>-0.2345652592329184</c:v>
                </c:pt>
                <c:pt idx="7656">
                  <c:v>-0.22030588899436337</c:v>
                </c:pt>
                <c:pt idx="7657">
                  <c:v>-0.20589553252455819</c:v>
                </c:pt>
                <c:pt idx="7658">
                  <c:v>-0.19134437331970824</c:v>
                </c:pt>
                <c:pt idx="7659">
                  <c:v>-0.17666293765937013</c:v>
                </c:pt>
                <c:pt idx="7660">
                  <c:v>-0.16186094723020991</c:v>
                </c:pt>
                <c:pt idx="7661">
                  <c:v>-0.14694833271557059</c:v>
                </c:pt>
                <c:pt idx="7662">
                  <c:v>-0.13193559209655381</c:v>
                </c:pt>
                <c:pt idx="7663">
                  <c:v>-0.11683341798575746</c:v>
                </c:pt>
                <c:pt idx="7664">
                  <c:v>-0.10165155395137707</c:v>
                </c:pt>
                <c:pt idx="7665">
                  <c:v>-8.6399816425950349E-2</c:v>
                </c:pt>
                <c:pt idx="7666">
                  <c:v>-7.1088465391282357E-2</c:v>
                </c:pt>
                <c:pt idx="7667">
                  <c:v>-5.5728208535431534E-2</c:v>
                </c:pt>
                <c:pt idx="7668">
                  <c:v>-4.033018884156811E-2</c:v>
                </c:pt>
                <c:pt idx="7669">
                  <c:v>-2.4905595834986274E-2</c:v>
                </c:pt>
                <c:pt idx="7670">
                  <c:v>-9.4645114781143139E-3</c:v>
                </c:pt>
                <c:pt idx="7671">
                  <c:v>5.9830726340252376E-3</c:v>
                </c:pt>
                <c:pt idx="7672">
                  <c:v>2.1426522692864575E-2</c:v>
                </c:pt>
                <c:pt idx="7673">
                  <c:v>3.685423389278588E-2</c:v>
                </c:pt>
                <c:pt idx="7674">
                  <c:v>5.2256680817569311E-2</c:v>
                </c:pt>
                <c:pt idx="7675">
                  <c:v>6.7623207486726247E-2</c:v>
                </c:pt>
                <c:pt idx="7676">
                  <c:v>8.2943083842122248E-2</c:v>
                </c:pt>
                <c:pt idx="7677">
                  <c:v>9.8205793441327099E-2</c:v>
                </c:pt>
                <c:pt idx="7678">
                  <c:v>0.11340080131644939</c:v>
                </c:pt>
                <c:pt idx="7679">
                  <c:v>0.12851782240775225</c:v>
                </c:pt>
                <c:pt idx="7680">
                  <c:v>0.14354651305864383</c:v>
                </c:pt>
                <c:pt idx="7681">
                  <c:v>0.15847643294679528</c:v>
                </c:pt>
                <c:pt idx="7682">
                  <c:v>0.17329734227309898</c:v>
                </c:pt>
                <c:pt idx="7683">
                  <c:v>0.18799922024751189</c:v>
                </c:pt>
                <c:pt idx="7684">
                  <c:v>0.20257198116501157</c:v>
                </c:pt>
                <c:pt idx="7685">
                  <c:v>0.21700550302632338</c:v>
                </c:pt>
                <c:pt idx="7686">
                  <c:v>0.23128995918119102</c:v>
                </c:pt>
                <c:pt idx="7687">
                  <c:v>0.24541557474119274</c:v>
                </c:pt>
                <c:pt idx="7688">
                  <c:v>0.25937287563768008</c:v>
                </c:pt>
                <c:pt idx="7689">
                  <c:v>0.27315244511824105</c:v>
                </c:pt>
                <c:pt idx="7690">
                  <c:v>0.28674375912969946</c:v>
                </c:pt>
                <c:pt idx="7691">
                  <c:v>0.30013848505792834</c:v>
                </c:pt>
                <c:pt idx="7692">
                  <c:v>0.31332754921804573</c:v>
                </c:pt>
                <c:pt idx="7693">
                  <c:v>0.32630133736584965</c:v>
                </c:pt>
                <c:pt idx="7694">
                  <c:v>0.33905040095443689</c:v>
                </c:pt>
                <c:pt idx="7695">
                  <c:v>0.35156657580658129</c:v>
                </c:pt>
                <c:pt idx="7696">
                  <c:v>0.36384192725088982</c:v>
                </c:pt>
                <c:pt idx="7697">
                  <c:v>0.37586834013501486</c:v>
                </c:pt>
                <c:pt idx="7698">
                  <c:v>0.38763747076142202</c:v>
                </c:pt>
                <c:pt idx="7699">
                  <c:v>0.39914071259392214</c:v>
                </c:pt>
                <c:pt idx="7700">
                  <c:v>0.41036953731513282</c:v>
                </c:pt>
                <c:pt idx="7701">
                  <c:v>0.42131660198560822</c:v>
                </c:pt>
                <c:pt idx="7702">
                  <c:v>0.43197468726844901</c:v>
                </c:pt>
                <c:pt idx="7703">
                  <c:v>0.44233628511801215</c:v>
                </c:pt>
                <c:pt idx="7704">
                  <c:v>0.45239391384331057</c:v>
                </c:pt>
                <c:pt idx="7705">
                  <c:v>0.46214120282357868</c:v>
                </c:pt>
                <c:pt idx="7706">
                  <c:v>0.471571812439533</c:v>
                </c:pt>
                <c:pt idx="7707">
                  <c:v>0.48067900803729574</c:v>
                </c:pt>
                <c:pt idx="7708">
                  <c:v>0.48945632711005232</c:v>
                </c:pt>
                <c:pt idx="7709">
                  <c:v>0.49789905069130658</c:v>
                </c:pt>
                <c:pt idx="7710">
                  <c:v>0.50600018940791325</c:v>
                </c:pt>
                <c:pt idx="7711">
                  <c:v>0.51375360398015435</c:v>
                </c:pt>
                <c:pt idx="7712">
                  <c:v>0.52115518123413929</c:v>
                </c:pt>
                <c:pt idx="7713">
                  <c:v>0.52819882429476184</c:v>
                </c:pt>
                <c:pt idx="7714">
                  <c:v>0.5348799594073842</c:v>
                </c:pt>
                <c:pt idx="7715">
                  <c:v>0.5411944982844934</c:v>
                </c:pt>
                <c:pt idx="7716">
                  <c:v>0.54713879206364957</c:v>
                </c:pt>
                <c:pt idx="7717">
                  <c:v>0.55270774379653831</c:v>
                </c:pt>
                <c:pt idx="7718">
                  <c:v>0.55789724826900977</c:v>
                </c:pt>
                <c:pt idx="7719">
                  <c:v>0.56270498222606136</c:v>
                </c:pt>
                <c:pt idx="7720">
                  <c:v>0.56712636904657343</c:v>
                </c:pt>
                <c:pt idx="7721">
                  <c:v>0.57115843240568465</c:v>
                </c:pt>
                <c:pt idx="7722">
                  <c:v>0.57479914635961649</c:v>
                </c:pt>
                <c:pt idx="7723">
                  <c:v>0.57804518451510933</c:v>
                </c:pt>
                <c:pt idx="7724">
                  <c:v>0.58089473397006752</c:v>
                </c:pt>
                <c:pt idx="7725">
                  <c:v>0.58334606578522308</c:v>
                </c:pt>
                <c:pt idx="7726">
                  <c:v>0.58539782436587307</c:v>
                </c:pt>
                <c:pt idx="7727">
                  <c:v>0.58704824414220302</c:v>
                </c:pt>
                <c:pt idx="7728">
                  <c:v>0.58829616613757885</c:v>
                </c:pt>
                <c:pt idx="7729">
                  <c:v>0.58914102701468551</c:v>
                </c:pt>
                <c:pt idx="7730">
                  <c:v>0.58958171621567068</c:v>
                </c:pt>
                <c:pt idx="7731">
                  <c:v>0.58961758774256623</c:v>
                </c:pt>
                <c:pt idx="7732">
                  <c:v>0.58924881082888036</c:v>
                </c:pt>
                <c:pt idx="7733">
                  <c:v>0.58847634555010853</c:v>
                </c:pt>
                <c:pt idx="7734">
                  <c:v>0.58730117282794891</c:v>
                </c:pt>
                <c:pt idx="7735">
                  <c:v>0.58572272241285961</c:v>
                </c:pt>
                <c:pt idx="7736">
                  <c:v>0.58374279192489276</c:v>
                </c:pt>
                <c:pt idx="7737">
                  <c:v>0.5813630623767756</c:v>
                </c:pt>
                <c:pt idx="7738">
                  <c:v>0.57858499012868703</c:v>
                </c:pt>
                <c:pt idx="7739">
                  <c:v>0.57540972154758696</c:v>
                </c:pt>
                <c:pt idx="7740">
                  <c:v>0.57184061264910302</c:v>
                </c:pt>
                <c:pt idx="7741">
                  <c:v>0.56787959653970388</c:v>
                </c:pt>
                <c:pt idx="7742">
                  <c:v>0.56352922051085486</c:v>
                </c:pt>
                <c:pt idx="7743">
                  <c:v>0.5587918967274641</c:v>
                </c:pt>
                <c:pt idx="7744">
                  <c:v>0.55367205031532729</c:v>
                </c:pt>
                <c:pt idx="7745">
                  <c:v>0.54817247267526636</c:v>
                </c:pt>
                <c:pt idx="7746">
                  <c:v>0.54229671372070287</c:v>
                </c:pt>
                <c:pt idx="7747">
                  <c:v>0.53604908644160887</c:v>
                </c:pt>
                <c:pt idx="7748">
                  <c:v>0.52943464180217803</c:v>
                </c:pt>
                <c:pt idx="7749">
                  <c:v>0.5224565359829324</c:v>
                </c:pt>
                <c:pt idx="7750">
                  <c:v>0.51511991233580867</c:v>
                </c:pt>
                <c:pt idx="7751">
                  <c:v>0.50743050977077875</c:v>
                </c:pt>
                <c:pt idx="7752">
                  <c:v>0.49939385389363372</c:v>
                </c:pt>
                <c:pt idx="7753">
                  <c:v>0.49101516335724632</c:v>
                </c:pt>
                <c:pt idx="7754">
                  <c:v>0.4822996363664977</c:v>
                </c:pt>
                <c:pt idx="7755">
                  <c:v>0.47325350965860019</c:v>
                </c:pt>
                <c:pt idx="7756">
                  <c:v>0.46388295617895547</c:v>
                </c:pt>
                <c:pt idx="7757">
                  <c:v>0.45419400180814951</c:v>
                </c:pt>
                <c:pt idx="7758">
                  <c:v>0.44419356932099674</c:v>
                </c:pt>
                <c:pt idx="7759">
                  <c:v>0.43388872782507493</c:v>
                </c:pt>
                <c:pt idx="7760">
                  <c:v>0.42328699671299558</c:v>
                </c:pt>
                <c:pt idx="7761">
                  <c:v>0.41239481816874868</c:v>
                </c:pt>
                <c:pt idx="7762">
                  <c:v>0.40122038497862178</c:v>
                </c:pt>
                <c:pt idx="7763">
                  <c:v>0.38977149183251564</c:v>
                </c:pt>
                <c:pt idx="7764">
                  <c:v>0.37805467453061992</c:v>
                </c:pt>
                <c:pt idx="7765">
                  <c:v>0.3660791654738611</c:v>
                </c:pt>
                <c:pt idx="7766">
                  <c:v>0.35385295423271579</c:v>
                </c:pt>
                <c:pt idx="7767">
                  <c:v>0.34138334911722729</c:v>
                </c:pt>
                <c:pt idx="7768">
                  <c:v>0.32867950138946189</c:v>
                </c:pt>
                <c:pt idx="7769">
                  <c:v>0.31575062024006656</c:v>
                </c:pt>
                <c:pt idx="7770">
                  <c:v>0.30260589395387949</c:v>
                </c:pt>
                <c:pt idx="7771">
                  <c:v>0.28925330795751658</c:v>
                </c:pt>
                <c:pt idx="7772">
                  <c:v>0.27570322651234008</c:v>
                </c:pt>
                <c:pt idx="7773">
                  <c:v>0.26196444094850946</c:v>
                </c:pt>
                <c:pt idx="7774">
                  <c:v>0.24804509191976054</c:v>
                </c:pt>
                <c:pt idx="7775">
                  <c:v>0.23395595637610744</c:v>
                </c:pt>
                <c:pt idx="7776">
                  <c:v>0.21970650107627807</c:v>
                </c:pt>
                <c:pt idx="7777">
                  <c:v>0.20530619271580519</c:v>
                </c:pt>
                <c:pt idx="7778">
                  <c:v>0.19076521208011524</c:v>
                </c:pt>
                <c:pt idx="7779">
                  <c:v>0.17609408270991234</c:v>
                </c:pt>
                <c:pt idx="7780">
                  <c:v>0.16130252352560695</c:v>
                </c:pt>
                <c:pt idx="7781">
                  <c:v>0.14640046241766405</c:v>
                </c:pt>
                <c:pt idx="7782">
                  <c:v>0.13139839454838276</c:v>
                </c:pt>
                <c:pt idx="7783">
                  <c:v>0.11630700968640084</c:v>
                </c:pt>
                <c:pt idx="7784">
                  <c:v>0.10113604853152179</c:v>
                </c:pt>
                <c:pt idx="7785">
                  <c:v>8.5895324624246927E-2</c:v>
                </c:pt>
                <c:pt idx="7786">
                  <c:v>7.0595095031416408E-2</c:v>
                </c:pt>
                <c:pt idx="7787">
                  <c:v>5.5246064503988355E-2</c:v>
                </c:pt>
                <c:pt idx="7788">
                  <c:v>3.9859373066637636E-2</c:v>
                </c:pt>
                <c:pt idx="7789">
                  <c:v>2.444620726555417E-2</c:v>
                </c:pt>
                <c:pt idx="7790">
                  <c:v>9.0166460642316874E-3</c:v>
                </c:pt>
                <c:pt idx="7791">
                  <c:v>-6.4193219603198353E-3</c:v>
                </c:pt>
                <c:pt idx="7792">
                  <c:v>-2.1851066035820682E-2</c:v>
                </c:pt>
                <c:pt idx="7793">
                  <c:v>-3.7266984410431955E-2</c:v>
                </c:pt>
                <c:pt idx="7794">
                  <c:v>-5.26575547384329E-2</c:v>
                </c:pt>
                <c:pt idx="7795">
                  <c:v>-6.8012124125748405E-2</c:v>
                </c:pt>
                <c:pt idx="7796">
                  <c:v>-8.3319965615792982E-2</c:v>
                </c:pt>
                <c:pt idx="7797">
                  <c:v>-9.8570565882002789E-2</c:v>
                </c:pt>
                <c:pt idx="7798">
                  <c:v>-0.11375339308590769</c:v>
                </c:pt>
                <c:pt idx="7799">
                  <c:v>-0.12885816530991123</c:v>
                </c:pt>
                <c:pt idx="7800">
                  <c:v>-0.14387454205150729</c:v>
                </c:pt>
                <c:pt idx="7801">
                  <c:v>-0.15879208615357321</c:v>
                </c:pt>
                <c:pt idx="7802">
                  <c:v>-0.17360056099253843</c:v>
                </c:pt>
                <c:pt idx="7803">
                  <c:v>-0.18828994896343298</c:v>
                </c:pt>
                <c:pt idx="7804">
                  <c:v>-0.20285016755497776</c:v>
                </c:pt>
                <c:pt idx="7805">
                  <c:v>-0.21727109796960134</c:v>
                </c:pt>
                <c:pt idx="7806">
                  <c:v>-0.23154291676580496</c:v>
                </c:pt>
                <c:pt idx="7807">
                  <c:v>-0.24565585227022524</c:v>
                </c:pt>
                <c:pt idx="7808">
                  <c:v>-0.25960043363476393</c:v>
                </c:pt>
                <c:pt idx="7809">
                  <c:v>-0.27336724733220757</c:v>
                </c:pt>
                <c:pt idx="7810">
                  <c:v>-0.28694577253844999</c:v>
                </c:pt>
                <c:pt idx="7811">
                  <c:v>-0.30032767987148073</c:v>
                </c:pt>
                <c:pt idx="7812">
                  <c:v>-0.3135038988807769</c:v>
                </c:pt>
                <c:pt idx="7813">
                  <c:v>-0.32646481855793208</c:v>
                </c:pt>
                <c:pt idx="7814">
                  <c:v>-0.33920099359246464</c:v>
                </c:pt>
                <c:pt idx="7815">
                  <c:v>-0.35170426304339641</c:v>
                </c:pt>
                <c:pt idx="7816">
                  <c:v>-0.36396669547459365</c:v>
                </c:pt>
                <c:pt idx="7817">
                  <c:v>-0.37598017896718566</c:v>
                </c:pt>
                <c:pt idx="7818">
                  <c:v>-0.38773637305453018</c:v>
                </c:pt>
                <c:pt idx="7819">
                  <c:v>-0.39922667442795479</c:v>
                </c:pt>
                <c:pt idx="7820">
                  <c:v>-0.41044255799338575</c:v>
                </c:pt>
                <c:pt idx="7821">
                  <c:v>-0.42137668402974049</c:v>
                </c:pt>
                <c:pt idx="7822">
                  <c:v>-0.43202183641269648</c:v>
                </c:pt>
                <c:pt idx="7823">
                  <c:v>-0.44237051030262953</c:v>
                </c:pt>
                <c:pt idx="7824">
                  <c:v>-0.45241522720723532</c:v>
                </c:pt>
                <c:pt idx="7825">
                  <c:v>-0.46214961969629625</c:v>
                </c:pt>
                <c:pt idx="7826">
                  <c:v>-0.47156735133217359</c:v>
                </c:pt>
                <c:pt idx="7827">
                  <c:v>-0.48066169063293834</c:v>
                </c:pt>
                <c:pt idx="7828">
                  <c:v>-0.48942617825328105</c:v>
                </c:pt>
                <c:pt idx="7829">
                  <c:v>-0.49785609837697586</c:v>
                </c:pt>
                <c:pt idx="7830">
                  <c:v>-0.505944464769157</c:v>
                </c:pt>
                <c:pt idx="7831">
                  <c:v>-0.5136851412756317</c:v>
                </c:pt>
                <c:pt idx="7832">
                  <c:v>-0.52107401783451901</c:v>
                </c:pt>
                <c:pt idx="7833">
                  <c:v>-0.52810500066847255</c:v>
                </c:pt>
                <c:pt idx="7834">
                  <c:v>-0.53477351910559423</c:v>
                </c:pt>
                <c:pt idx="7835">
                  <c:v>-0.54107548792535998</c:v>
                </c:pt>
                <c:pt idx="7836">
                  <c:v>-0.54700726131583488</c:v>
                </c:pt>
                <c:pt idx="7837">
                  <c:v>-0.55256374536198161</c:v>
                </c:pt>
                <c:pt idx="7838">
                  <c:v>-0.5577408378649833</c:v>
                </c:pt>
                <c:pt idx="7839">
                  <c:v>-0.56253621856650282</c:v>
                </c:pt>
                <c:pt idx="7840">
                  <c:v>-0.56694531382269919</c:v>
                </c:pt>
                <c:pt idx="7841">
                  <c:v>-0.57096515026589145</c:v>
                </c:pt>
                <c:pt idx="7842">
                  <c:v>-0.57459370488869677</c:v>
                </c:pt>
                <c:pt idx="7843">
                  <c:v>-0.57782765421274807</c:v>
                </c:pt>
                <c:pt idx="7844">
                  <c:v>-0.58066518822866364</c:v>
                </c:pt>
                <c:pt idx="7845">
                  <c:v>-0.58310458086701944</c:v>
                </c:pt>
                <c:pt idx="7846">
                  <c:v>-0.58514447937942127</c:v>
                </c:pt>
                <c:pt idx="7847">
                  <c:v>-0.58678312101813712</c:v>
                </c:pt>
                <c:pt idx="7848">
                  <c:v>-0.58801934960374036</c:v>
                </c:pt>
                <c:pt idx="7849">
                  <c:v>-0.58885260457059629</c:v>
                </c:pt>
                <c:pt idx="7850">
                  <c:v>-0.58928177810634719</c:v>
                </c:pt>
                <c:pt idx="7851">
                  <c:v>-0.58930622693171419</c:v>
                </c:pt>
                <c:pt idx="7852">
                  <c:v>-0.58892612297140901</c:v>
                </c:pt>
                <c:pt idx="7853">
                  <c:v>-0.58814242896406965</c:v>
                </c:pt>
                <c:pt idx="7854">
                  <c:v>-0.58695612846584644</c:v>
                </c:pt>
                <c:pt idx="7855">
                  <c:v>-0.58536665383233411</c:v>
                </c:pt>
                <c:pt idx="7856">
                  <c:v>-0.58337580525880894</c:v>
                </c:pt>
                <c:pt idx="7857">
                  <c:v>-0.58098526630274161</c:v>
                </c:pt>
                <c:pt idx="7858">
                  <c:v>-0.57819649583794896</c:v>
                </c:pt>
                <c:pt idx="7859">
                  <c:v>-0.57501064271338276</c:v>
                </c:pt>
                <c:pt idx="7860">
                  <c:v>-0.57143106539443644</c:v>
                </c:pt>
                <c:pt idx="7861">
                  <c:v>-0.56745969940455654</c:v>
                </c:pt>
                <c:pt idx="7862">
                  <c:v>-0.56309909441886774</c:v>
                </c:pt>
                <c:pt idx="7863">
                  <c:v>-0.5583516649520549</c:v>
                </c:pt>
                <c:pt idx="7864">
                  <c:v>-0.55322183844529205</c:v>
                </c:pt>
                <c:pt idx="7865">
                  <c:v>-0.5477124085798617</c:v>
                </c:pt>
                <c:pt idx="7866">
                  <c:v>-0.54182692751421391</c:v>
                </c:pt>
                <c:pt idx="7867">
                  <c:v>-0.53556971044741342</c:v>
                </c:pt>
                <c:pt idx="7868">
                  <c:v>-0.52894581051631839</c:v>
                </c:pt>
                <c:pt idx="7869">
                  <c:v>-0.521958386037216</c:v>
                </c:pt>
                <c:pt idx="7870">
                  <c:v>-0.51461258246041663</c:v>
                </c:pt>
                <c:pt idx="7871">
                  <c:v>-0.50691414075644259</c:v>
                </c:pt>
                <c:pt idx="7872">
                  <c:v>-0.49886858855331889</c:v>
                </c:pt>
                <c:pt idx="7873">
                  <c:v>-0.4904811464874374</c:v>
                </c:pt>
                <c:pt idx="7874">
                  <c:v>-0.48175701470802329</c:v>
                </c:pt>
                <c:pt idx="7875">
                  <c:v>-0.47270243185704552</c:v>
                </c:pt>
                <c:pt idx="7876">
                  <c:v>-0.46332357274466929</c:v>
                </c:pt>
                <c:pt idx="7877">
                  <c:v>-0.45362646507584486</c:v>
                </c:pt>
                <c:pt idx="7878">
                  <c:v>-0.4436180334089595</c:v>
                </c:pt>
                <c:pt idx="7879">
                  <c:v>-0.43330534859401848</c:v>
                </c:pt>
                <c:pt idx="7880">
                  <c:v>-0.42269593172450248</c:v>
                </c:pt>
                <c:pt idx="7881">
                  <c:v>-0.41179622664340537</c:v>
                </c:pt>
                <c:pt idx="7882">
                  <c:v>-0.40061442775377698</c:v>
                </c:pt>
                <c:pt idx="7883">
                  <c:v>-0.38915833131970434</c:v>
                </c:pt>
                <c:pt idx="7884">
                  <c:v>-0.37743447467269303</c:v>
                </c:pt>
                <c:pt idx="7885">
                  <c:v>-0.36545209170175474</c:v>
                </c:pt>
                <c:pt idx="7886">
                  <c:v>-0.35321917342196685</c:v>
                </c:pt>
                <c:pt idx="7887">
                  <c:v>-0.34074302954417335</c:v>
                </c:pt>
                <c:pt idx="7888">
                  <c:v>-0.32803281268717138</c:v>
                </c:pt>
                <c:pt idx="7889">
                  <c:v>-0.31509773335399294</c:v>
                </c:pt>
                <c:pt idx="7890">
                  <c:v>-0.30194698109727564</c:v>
                </c:pt>
                <c:pt idx="7891">
                  <c:v>-0.28858854256659033</c:v>
                </c:pt>
                <c:pt idx="7892">
                  <c:v>-0.27503278320118008</c:v>
                </c:pt>
                <c:pt idx="7893">
                  <c:v>-0.26128849546380806</c:v>
                </c:pt>
                <c:pt idx="7894">
                  <c:v>-0.2473638210952884</c:v>
                </c:pt>
                <c:pt idx="7895">
                  <c:v>-0.23326953808704071</c:v>
                </c:pt>
                <c:pt idx="7896">
                  <c:v>-0.21901511419329844</c:v>
                </c:pt>
                <c:pt idx="7897">
                  <c:v>-0.20461001705904869</c:v>
                </c:pt>
                <c:pt idx="7898">
                  <c:v>-0.19006442837294601</c:v>
                </c:pt>
                <c:pt idx="7899">
                  <c:v>-0.17538887253254826</c:v>
                </c:pt>
                <c:pt idx="7900">
                  <c:v>-0.1605930692686264</c:v>
                </c:pt>
                <c:pt idx="7901">
                  <c:v>-0.14568694723534154</c:v>
                </c:pt>
                <c:pt idx="7902">
                  <c:v>-0.13068100231195154</c:v>
                </c:pt>
                <c:pt idx="7903">
                  <c:v>-0.11558592493720045</c:v>
                </c:pt>
                <c:pt idx="7904">
                  <c:v>-0.10041145643404008</c:v>
                </c:pt>
                <c:pt idx="7905">
                  <c:v>-8.5167410919099809E-2</c:v>
                </c:pt>
                <c:pt idx="7906">
                  <c:v>-6.986404598823566E-2</c:v>
                </c:pt>
                <c:pt idx="7907">
                  <c:v>-5.4512066874287578E-2</c:v>
                </c:pt>
                <c:pt idx="7908">
                  <c:v>-3.9122614036602714E-2</c:v>
                </c:pt>
                <c:pt idx="7909">
                  <c:v>-2.3706874408826611E-2</c:v>
                </c:pt>
                <c:pt idx="7910">
                  <c:v>-8.2749272946380237E-3</c:v>
                </c:pt>
                <c:pt idx="7911">
                  <c:v>7.1632384360133692E-3</c:v>
                </c:pt>
                <c:pt idx="7912">
                  <c:v>2.2596991765164411E-2</c:v>
                </c:pt>
                <c:pt idx="7913">
                  <c:v>3.8014730742541886E-2</c:v>
                </c:pt>
                <c:pt idx="7914">
                  <c:v>5.3406932871207152E-2</c:v>
                </c:pt>
                <c:pt idx="7915">
                  <c:v>6.8762945153048011E-2</c:v>
                </c:pt>
                <c:pt idx="7916">
                  <c:v>8.4072040574550824E-2</c:v>
                </c:pt>
                <c:pt idx="7917">
                  <c:v>9.9323705799327769E-2</c:v>
                </c:pt>
                <c:pt idx="7918">
                  <c:v>0.11450740902605021</c:v>
                </c:pt>
                <c:pt idx="7919">
                  <c:v>0.12961286842118397</c:v>
                </c:pt>
                <c:pt idx="7920">
                  <c:v>0.14462974361310343</c:v>
                </c:pt>
                <c:pt idx="7921">
                  <c:v>0.15954759762226312</c:v>
                </c:pt>
                <c:pt idx="7922">
                  <c:v>0.17435619404928307</c:v>
                </c:pt>
                <c:pt idx="7923">
                  <c:v>0.1890455155598143</c:v>
                </c:pt>
                <c:pt idx="7924">
                  <c:v>0.20360547995953904</c:v>
                </c:pt>
                <c:pt idx="7925">
                  <c:v>0.21802596881398842</c:v>
                </c:pt>
                <c:pt idx="7926">
                  <c:v>0.23229715909079063</c:v>
                </c:pt>
                <c:pt idx="7927">
                  <c:v>0.24640927957151623</c:v>
                </c:pt>
                <c:pt idx="7928">
                  <c:v>0.26035285990865314</c:v>
                </c:pt>
                <c:pt idx="7929">
                  <c:v>0.27411848712101067</c:v>
                </c:pt>
                <c:pt idx="7930">
                  <c:v>0.28769564097573397</c:v>
                </c:pt>
                <c:pt idx="7931">
                  <c:v>0.30107599272708641</c:v>
                </c:pt>
                <c:pt idx="7932">
                  <c:v>0.3142504726055993</c:v>
                </c:pt>
                <c:pt idx="7933">
                  <c:v>0.3272094703284546</c:v>
                </c:pt>
                <c:pt idx="7934">
                  <c:v>0.33994354135507215</c:v>
                </c:pt>
                <c:pt idx="7935">
                  <c:v>0.3524445255583829</c:v>
                </c:pt>
                <c:pt idx="7936">
                  <c:v>0.36470449235992908</c:v>
                </c:pt>
                <c:pt idx="7937">
                  <c:v>0.37671533074199332</c:v>
                </c:pt>
                <c:pt idx="7938">
                  <c:v>0.38846870118225946</c:v>
                </c:pt>
                <c:pt idx="7939">
                  <c:v>0.39995600135925963</c:v>
                </c:pt>
                <c:pt idx="7940">
                  <c:v>0.41116870720869031</c:v>
                </c:pt>
                <c:pt idx="7941">
                  <c:v>0.42209948008147158</c:v>
                </c:pt>
                <c:pt idx="7942">
                  <c:v>0.4327411049671922</c:v>
                </c:pt>
                <c:pt idx="7943">
                  <c:v>0.44308607818169926</c:v>
                </c:pt>
                <c:pt idx="7944">
                  <c:v>0.4531269224293708</c:v>
                </c:pt>
                <c:pt idx="7945">
                  <c:v>0.46285727151750539</c:v>
                </c:pt>
                <c:pt idx="7946">
                  <c:v>0.47227079028645713</c:v>
                </c:pt>
                <c:pt idx="7947">
                  <c:v>0.48136074857238093</c:v>
                </c:pt>
                <c:pt idx="7948">
                  <c:v>0.49012068838774608</c:v>
                </c:pt>
                <c:pt idx="7949">
                  <c:v>0.49854589531339716</c:v>
                </c:pt>
                <c:pt idx="7950">
                  <c:v>0.50662938455042539</c:v>
                </c:pt>
                <c:pt idx="7951">
                  <c:v>0.51436502141906737</c:v>
                </c:pt>
                <c:pt idx="7952">
                  <c:v>0.52174869736990459</c:v>
                </c:pt>
                <c:pt idx="7953">
                  <c:v>0.52877432017565495</c:v>
                </c:pt>
                <c:pt idx="7954">
                  <c:v>0.53543732075164197</c:v>
                </c:pt>
                <c:pt idx="7955">
                  <c:v>0.54173361550126875</c:v>
                </c:pt>
                <c:pt idx="7956">
                  <c:v>0.54765956027275664</c:v>
                </c:pt>
                <c:pt idx="7957">
                  <c:v>0.55321006284701024</c:v>
                </c:pt>
                <c:pt idx="7958">
                  <c:v>0.55838102275643053</c:v>
                </c:pt>
                <c:pt idx="7959">
                  <c:v>0.5631701215087096</c:v>
                </c:pt>
                <c:pt idx="7960">
                  <c:v>0.56757278726034166</c:v>
                </c:pt>
                <c:pt idx="7961">
                  <c:v>0.57158604847779515</c:v>
                </c:pt>
                <c:pt idx="7962">
                  <c:v>0.57520788402112233</c:v>
                </c:pt>
                <c:pt idx="7963">
                  <c:v>0.57843497231217278</c:v>
                </c:pt>
                <c:pt idx="7964">
                  <c:v>0.5812655052740473</c:v>
                </c:pt>
                <c:pt idx="7965">
                  <c:v>0.5836977588015112</c:v>
                </c:pt>
                <c:pt idx="7966">
                  <c:v>0.5857303821415506</c:v>
                </c:pt>
                <c:pt idx="7967">
                  <c:v>0.58736161457245184</c:v>
                </c:pt>
                <c:pt idx="7968">
                  <c:v>0.58859030197089346</c:v>
                </c:pt>
                <c:pt idx="7969">
                  <c:v>0.58941588585686977</c:v>
                </c:pt>
                <c:pt idx="7970">
                  <c:v>0.58983726053261287</c:v>
                </c:pt>
                <c:pt idx="7971">
                  <c:v>0.58985378486181539</c:v>
                </c:pt>
                <c:pt idx="7972">
                  <c:v>0.58946563293998389</c:v>
                </c:pt>
                <c:pt idx="7973">
                  <c:v>0.58867376970376739</c:v>
                </c:pt>
                <c:pt idx="7974">
                  <c:v>0.58747918093396956</c:v>
                </c:pt>
                <c:pt idx="7975">
                  <c:v>0.58588130123686044</c:v>
                </c:pt>
                <c:pt idx="7976">
                  <c:v>0.58388193308386294</c:v>
                </c:pt>
                <c:pt idx="7977">
                  <c:v>0.58148276233339558</c:v>
                </c:pt>
                <c:pt idx="7978">
                  <c:v>0.57868525018447248</c:v>
                </c:pt>
                <c:pt idx="7979">
                  <c:v>0.57549054783482234</c:v>
                </c:pt>
                <c:pt idx="7980">
                  <c:v>0.57190201612161595</c:v>
                </c:pt>
                <c:pt idx="7981">
                  <c:v>0.56792159296242317</c:v>
                </c:pt>
                <c:pt idx="7982">
                  <c:v>0.56355183044822066</c:v>
                </c:pt>
                <c:pt idx="7983">
                  <c:v>0.5587951455306388</c:v>
                </c:pt>
                <c:pt idx="7984">
                  <c:v>0.55365596810824258</c:v>
                </c:pt>
                <c:pt idx="7985">
                  <c:v>0.54813709433951563</c:v>
                </c:pt>
                <c:pt idx="7986">
                  <c:v>0.54224207887927034</c:v>
                </c:pt>
                <c:pt idx="7987">
                  <c:v>0.53597523944143288</c:v>
                </c:pt>
                <c:pt idx="7988">
                  <c:v>0.52934163169559167</c:v>
                </c:pt>
                <c:pt idx="7989">
                  <c:v>0.52234441650794616</c:v>
                </c:pt>
                <c:pt idx="7990">
                  <c:v>0.51498874189526322</c:v>
                </c:pt>
                <c:pt idx="7991">
                  <c:v>0.50728035141037564</c:v>
                </c:pt>
                <c:pt idx="7992">
                  <c:v>0.49922477527884379</c:v>
                </c:pt>
                <c:pt idx="7993">
                  <c:v>0.49082723674910717</c:v>
                </c:pt>
                <c:pt idx="7994">
                  <c:v>0.48209293859631297</c:v>
                </c:pt>
                <c:pt idx="7995">
                  <c:v>0.4730281221015204</c:v>
                </c:pt>
                <c:pt idx="7996">
                  <c:v>0.46363896472651062</c:v>
                </c:pt>
                <c:pt idx="7997">
                  <c:v>0.45393149683966288</c:v>
                </c:pt>
                <c:pt idx="7998">
                  <c:v>0.4439126456739535</c:v>
                </c:pt>
                <c:pt idx="7999">
                  <c:v>0.43358948476442921</c:v>
                </c:pt>
                <c:pt idx="8000">
                  <c:v>0.42296953789940334</c:v>
                </c:pt>
                <c:pt idx="8001">
                  <c:v>0.41205925162578599</c:v>
                </c:pt>
                <c:pt idx="8002">
                  <c:v>0.40086682305896348</c:v>
                </c:pt>
                <c:pt idx="8003">
                  <c:v>0.38940005118307403</c:v>
                </c:pt>
                <c:pt idx="8004">
                  <c:v>0.3776654760567037</c:v>
                </c:pt>
                <c:pt idx="8005">
                  <c:v>0.36567233430228774</c:v>
                </c:pt>
                <c:pt idx="8006">
                  <c:v>0.35342861967398059</c:v>
                </c:pt>
                <c:pt idx="8007">
                  <c:v>0.34094164462666959</c:v>
                </c:pt>
                <c:pt idx="8008">
                  <c:v>0.32822056452746307</c:v>
                </c:pt>
                <c:pt idx="8009">
                  <c:v>0.31527459263129159</c:v>
                </c:pt>
                <c:pt idx="8010">
                  <c:v>0.30211292124558337</c:v>
                </c:pt>
                <c:pt idx="8011">
                  <c:v>0.2887435397768976</c:v>
                </c:pt>
                <c:pt idx="8012">
                  <c:v>0.27517681642298825</c:v>
                </c:pt>
                <c:pt idx="8013">
                  <c:v>0.26142154640594378</c:v>
                </c:pt>
                <c:pt idx="8014">
                  <c:v>0.24748587422605861</c:v>
                </c:pt>
                <c:pt idx="8015">
                  <c:v>0.23338058063367581</c:v>
                </c:pt>
                <c:pt idx="8016">
                  <c:v>0.21911513614071837</c:v>
                </c:pt>
                <c:pt idx="8017">
                  <c:v>0.20469901114794353</c:v>
                </c:pt>
                <c:pt idx="8018">
                  <c:v>0.19014239009719638</c:v>
                </c:pt>
                <c:pt idx="8019">
                  <c:v>0.17545580013593545</c:v>
                </c:pt>
                <c:pt idx="8020">
                  <c:v>0.16064896374085966</c:v>
                </c:pt>
                <c:pt idx="8021">
                  <c:v>0.14573181230745638</c:v>
                </c:pt>
                <c:pt idx="8022">
                  <c:v>0.1307148444509808</c:v>
                </c:pt>
                <c:pt idx="8023">
                  <c:v>0.11560875334020364</c:v>
                </c:pt>
                <c:pt idx="8024">
                  <c:v>0.10042328302144993</c:v>
                </c:pt>
                <c:pt idx="8025">
                  <c:v>8.5168250327406353E-2</c:v>
                </c:pt>
                <c:pt idx="8026">
                  <c:v>6.9853915562028635E-2</c:v>
                </c:pt>
                <c:pt idx="8027">
                  <c:v>5.4490986657589037E-2</c:v>
                </c:pt>
                <c:pt idx="8028">
                  <c:v>3.9090606763591725E-2</c:v>
                </c:pt>
                <c:pt idx="8029">
                  <c:v>2.3663965493878281E-2</c:v>
                </c:pt>
                <c:pt idx="8030">
                  <c:v>8.2211448217298349E-3</c:v>
                </c:pt>
                <c:pt idx="8031">
                  <c:v>-7.2278637245469582E-3</c:v>
                </c:pt>
                <c:pt idx="8032">
                  <c:v>-2.2672426480525053E-2</c:v>
                </c:pt>
                <c:pt idx="8033">
                  <c:v>-3.8100938862004941E-2</c:v>
                </c:pt>
                <c:pt idx="8034">
                  <c:v>-5.3503875751267825E-2</c:v>
                </c:pt>
                <c:pt idx="8035">
                  <c:v>-6.8870581543221926E-2</c:v>
                </c:pt>
                <c:pt idx="8036">
                  <c:v>-8.4190326631809295E-2</c:v>
                </c:pt>
                <c:pt idx="8037">
                  <c:v>-9.945259510310818E-2</c:v>
                </c:pt>
                <c:pt idx="8038">
                  <c:v>-0.11464685259394294</c:v>
                </c:pt>
                <c:pt idx="8039">
                  <c:v>-0.12976281472518827</c:v>
                </c:pt>
                <c:pt idx="8040">
                  <c:v>-0.14479013859650347</c:v>
                </c:pt>
                <c:pt idx="8041">
                  <c:v>-0.15971838471712521</c:v>
                </c:pt>
                <c:pt idx="8042">
                  <c:v>-0.17453731419449742</c:v>
                </c:pt>
                <c:pt idx="8043">
                  <c:v>-0.18923690721978717</c:v>
                </c:pt>
                <c:pt idx="8044">
                  <c:v>-0.20380707914344098</c:v>
                </c:pt>
                <c:pt idx="8045">
                  <c:v>-0.21823770909557766</c:v>
                </c:pt>
                <c:pt idx="8046">
                  <c:v>-0.23251897162881593</c:v>
                </c:pt>
                <c:pt idx="8047">
                  <c:v>-0.24664109313070873</c:v>
                </c:pt>
                <c:pt idx="8048">
                  <c:v>-0.26059460088123215</c:v>
                </c:pt>
                <c:pt idx="8049">
                  <c:v>-0.2743700795487925</c:v>
                </c:pt>
                <c:pt idx="8050">
                  <c:v>-0.28795700657277279</c:v>
                </c:pt>
                <c:pt idx="8051">
                  <c:v>-0.30134705090283587</c:v>
                </c:pt>
                <c:pt idx="8052">
                  <c:v>-0.31453114048864361</c:v>
                </c:pt>
                <c:pt idx="8053">
                  <c:v>-0.32749966279076403</c:v>
                </c:pt>
                <c:pt idx="8054">
                  <c:v>-0.34024317103674984</c:v>
                </c:pt>
                <c:pt idx="8055">
                  <c:v>-0.35275350289296381</c:v>
                </c:pt>
                <c:pt idx="8056">
                  <c:v>-0.36502272560017068</c:v>
                </c:pt>
                <c:pt idx="8057">
                  <c:v>-0.37704272598615823</c:v>
                </c:pt>
                <c:pt idx="8058">
                  <c:v>-0.3888051624009139</c:v>
                </c:pt>
                <c:pt idx="8059">
                  <c:v>-0.40030143042253608</c:v>
                </c:pt>
                <c:pt idx="8060">
                  <c:v>-0.41152300391404445</c:v>
                </c:pt>
                <c:pt idx="8061">
                  <c:v>-0.42246254218190776</c:v>
                </c:pt>
                <c:pt idx="8062">
                  <c:v>-0.43311282819994468</c:v>
                </c:pt>
                <c:pt idx="8063">
                  <c:v>-0.44346635629737219</c:v>
                </c:pt>
                <c:pt idx="8064">
                  <c:v>-0.45351564722152427</c:v>
                </c:pt>
                <c:pt idx="8065">
                  <c:v>-0.4632543328526848</c:v>
                </c:pt>
                <c:pt idx="8066">
                  <c:v>-0.47267607613465829</c:v>
                </c:pt>
                <c:pt idx="8067">
                  <c:v>-0.48177414503792093</c:v>
                </c:pt>
                <c:pt idx="8068">
                  <c:v>-0.49054207974055974</c:v>
                </c:pt>
                <c:pt idx="8069">
                  <c:v>-0.49897516402075104</c:v>
                </c:pt>
                <c:pt idx="8070">
                  <c:v>-0.50706641130900176</c:v>
                </c:pt>
                <c:pt idx="8071">
                  <c:v>-0.51480968518745784</c:v>
                </c:pt>
                <c:pt idx="8072">
                  <c:v>-0.52220087540148497</c:v>
                </c:pt>
                <c:pt idx="8073">
                  <c:v>-0.52923388805181071</c:v>
                </c:pt>
                <c:pt idx="8074">
                  <c:v>-0.53590415241538769</c:v>
                </c:pt>
                <c:pt idx="8075">
                  <c:v>-0.54220758329118957</c:v>
                </c:pt>
                <c:pt idx="8076">
                  <c:v>-0.54814053495731818</c:v>
                </c:pt>
                <c:pt idx="8077">
                  <c:v>-0.55369791365918686</c:v>
                </c:pt>
                <c:pt idx="8078">
                  <c:v>-0.55887561742867786</c:v>
                </c:pt>
                <c:pt idx="8079">
                  <c:v>-0.56367132630823291</c:v>
                </c:pt>
                <c:pt idx="8080">
                  <c:v>-0.56808046702468995</c:v>
                </c:pt>
                <c:pt idx="8081">
                  <c:v>-0.57210006665074642</c:v>
                </c:pt>
                <c:pt idx="8082">
                  <c:v>-0.57572810268885788</c:v>
                </c:pt>
                <c:pt idx="8083">
                  <c:v>-0.57896125223973549</c:v>
                </c:pt>
                <c:pt idx="8084">
                  <c:v>-0.58179770594205971</c:v>
                </c:pt>
                <c:pt idx="8085">
                  <c:v>-0.58423573844316867</c:v>
                </c:pt>
                <c:pt idx="8086">
                  <c:v>-0.58627399777985745</c:v>
                </c:pt>
                <c:pt idx="8087">
                  <c:v>-0.58791072205769224</c:v>
                </c:pt>
                <c:pt idx="8088">
                  <c:v>-0.5891447560183577</c:v>
                </c:pt>
                <c:pt idx="8089">
                  <c:v>-0.58997554008475361</c:v>
                </c:pt>
                <c:pt idx="8090">
                  <c:v>-0.59040196750020435</c:v>
                </c:pt>
                <c:pt idx="8091">
                  <c:v>-0.59042339610780548</c:v>
                </c:pt>
                <c:pt idx="8092">
                  <c:v>-0.59003999902101911</c:v>
                </c:pt>
                <c:pt idx="8093">
                  <c:v>-0.58925274023317753</c:v>
                </c:pt>
                <c:pt idx="8094">
                  <c:v>-0.58806260462065729</c:v>
                </c:pt>
                <c:pt idx="8095">
                  <c:v>-0.58646902592435579</c:v>
                </c:pt>
                <c:pt idx="8096">
                  <c:v>-0.58447380578951724</c:v>
                </c:pt>
                <c:pt idx="8097">
                  <c:v>-0.58207862928776755</c:v>
                </c:pt>
                <c:pt idx="8098">
                  <c:v>-0.57928495687078696</c:v>
                </c:pt>
                <c:pt idx="8099">
                  <c:v>-0.57609393902858674</c:v>
                </c:pt>
                <c:pt idx="8100">
                  <c:v>-0.57250893593033858</c:v>
                </c:pt>
                <c:pt idx="8101">
                  <c:v>-0.56853188486543804</c:v>
                </c:pt>
                <c:pt idx="8102">
                  <c:v>-0.5641653373366019</c:v>
                </c:pt>
                <c:pt idx="8103">
                  <c:v>-0.55941170974719445</c:v>
                </c:pt>
                <c:pt idx="8104">
                  <c:v>-0.55427543148759517</c:v>
                </c:pt>
                <c:pt idx="8105">
                  <c:v>-0.54875929824822323</c:v>
                </c:pt>
                <c:pt idx="8106">
                  <c:v>-0.54286686425601893</c:v>
                </c:pt>
                <c:pt idx="8107">
                  <c:v>-0.5366024468372611</c:v>
                </c:pt>
                <c:pt idx="8108">
                  <c:v>-0.5299711013141496</c:v>
                </c:pt>
                <c:pt idx="8109">
                  <c:v>-0.52297598824577418</c:v>
                </c:pt>
                <c:pt idx="8110">
                  <c:v>-0.51562225538209083</c:v>
                </c:pt>
                <c:pt idx="8111">
                  <c:v>-0.50791564604941553</c:v>
                </c:pt>
                <c:pt idx="8112">
                  <c:v>-0.49986169028707012</c:v>
                </c:pt>
                <c:pt idx="8113">
                  <c:v>-0.49146561119753651</c:v>
                </c:pt>
                <c:pt idx="8114">
                  <c:v>-0.48273261145023688</c:v>
                </c:pt>
                <c:pt idx="8115">
                  <c:v>-0.47366893226071555</c:v>
                </c:pt>
                <c:pt idx="8116">
                  <c:v>-0.46428075106538652</c:v>
                </c:pt>
                <c:pt idx="8117">
                  <c:v>-0.45457409824736184</c:v>
                </c:pt>
                <c:pt idx="8118">
                  <c:v>-0.44455590109438398</c:v>
                </c:pt>
                <c:pt idx="8119">
                  <c:v>-0.43423323323620783</c:v>
                </c:pt>
                <c:pt idx="8120">
                  <c:v>-0.42361361859573227</c:v>
                </c:pt>
                <c:pt idx="8121">
                  <c:v>-0.41270350389421795</c:v>
                </c:pt>
                <c:pt idx="8122">
                  <c:v>-0.40151108646104389</c:v>
                </c:pt>
                <c:pt idx="8123">
                  <c:v>-0.39004416553390386</c:v>
                </c:pt>
                <c:pt idx="8124">
                  <c:v>-0.37830928146435772</c:v>
                </c:pt>
                <c:pt idx="8125">
                  <c:v>-0.36631567120708569</c:v>
                </c:pt>
                <c:pt idx="8126">
                  <c:v>-0.35407132888763904</c:v>
                </c:pt>
                <c:pt idx="8127">
                  <c:v>-0.34158356737125756</c:v>
                </c:pt>
                <c:pt idx="8128">
                  <c:v>-0.32886154247425187</c:v>
                </c:pt>
                <c:pt idx="8129">
                  <c:v>-0.3159144679393685</c:v>
                </c:pt>
                <c:pt idx="8130">
                  <c:v>-0.30275153660033061</c:v>
                </c:pt>
                <c:pt idx="8131">
                  <c:v>-0.28938073842825673</c:v>
                </c:pt>
                <c:pt idx="8132">
                  <c:v>-0.27581244222352713</c:v>
                </c:pt>
                <c:pt idx="8133">
                  <c:v>-0.26205544384871132</c:v>
                </c:pt>
                <c:pt idx="8134">
                  <c:v>-0.24811788848222668</c:v>
                </c:pt>
                <c:pt idx="8135">
                  <c:v>-0.23401055758992967</c:v>
                </c:pt>
                <c:pt idx="8136">
                  <c:v>-0.21974292243645593</c:v>
                </c:pt>
                <c:pt idx="8137">
                  <c:v>-0.20532445421217529</c:v>
                </c:pt>
                <c:pt idx="8138">
                  <c:v>-0.19076533818521407</c:v>
                </c:pt>
                <c:pt idx="8139">
                  <c:v>-0.17607610236573087</c:v>
                </c:pt>
                <c:pt idx="8140">
                  <c:v>-0.16126647012925482</c:v>
                </c:pt>
                <c:pt idx="8141">
                  <c:v>-0.1463463738059359</c:v>
                </c:pt>
                <c:pt idx="8142">
                  <c:v>-0.131326312981277</c:v>
                </c:pt>
                <c:pt idx="8143">
                  <c:v>-0.11621698182953775</c:v>
                </c:pt>
                <c:pt idx="8144">
                  <c:v>-0.10102812543751048</c:v>
                </c:pt>
                <c:pt idx="8145">
                  <c:v>-8.5769561712973313E-2</c:v>
                </c:pt>
                <c:pt idx="8146">
                  <c:v>-7.0451552069295445E-2</c:v>
                </c:pt>
                <c:pt idx="8147">
                  <c:v>-5.5084805582164373E-2</c:v>
                </c:pt>
                <c:pt idx="8148">
                  <c:v>-3.9680466578137327E-2</c:v>
                </c:pt>
                <c:pt idx="8149">
                  <c:v>-2.4249725881413751E-2</c:v>
                </c:pt>
                <c:pt idx="8150">
                  <c:v>-8.8026667085872555E-3</c:v>
                </c:pt>
                <c:pt idx="8151">
                  <c:v>6.6507181361390487E-3</c:v>
                </c:pt>
                <c:pt idx="8152">
                  <c:v>2.2099793680221184E-2</c:v>
                </c:pt>
                <c:pt idx="8153">
                  <c:v>3.7532953999492892E-2</c:v>
                </c:pt>
                <c:pt idx="8154">
                  <c:v>5.2940672604825739E-2</c:v>
                </c:pt>
                <c:pt idx="8155">
                  <c:v>6.8312292488639278E-2</c:v>
                </c:pt>
                <c:pt idx="8156">
                  <c:v>8.3637082611727281E-2</c:v>
                </c:pt>
                <c:pt idx="8157">
                  <c:v>9.8904525596744938E-2</c:v>
                </c:pt>
                <c:pt idx="8158">
                  <c:v>0.11410408558725513</c:v>
                </c:pt>
                <c:pt idx="8159">
                  <c:v>0.12922547668142542</c:v>
                </c:pt>
                <c:pt idx="8160">
                  <c:v>0.14425835442721785</c:v>
                </c:pt>
                <c:pt idx="8161">
                  <c:v>0.15919227775357769</c:v>
                </c:pt>
                <c:pt idx="8162">
                  <c:v>0.17401700615953877</c:v>
                </c:pt>
                <c:pt idx="8163">
                  <c:v>0.18872251820015448</c:v>
                </c:pt>
                <c:pt idx="8164">
                  <c:v>0.20329872756252648</c:v>
                </c:pt>
                <c:pt idx="8165">
                  <c:v>0.21773551168664002</c:v>
                </c:pt>
                <c:pt idx="8166">
                  <c:v>0.23202304340866256</c:v>
                </c:pt>
                <c:pt idx="8167">
                  <c:v>0.2461515473738376</c:v>
                </c:pt>
                <c:pt idx="8168">
                  <c:v>0.26011154909446305</c:v>
                </c:pt>
                <c:pt idx="8169">
                  <c:v>0.2738936314463693</c:v>
                </c:pt>
                <c:pt idx="8170">
                  <c:v>0.28748727005194702</c:v>
                </c:pt>
                <c:pt idx="8171">
                  <c:v>0.30088413201994663</c:v>
                </c:pt>
                <c:pt idx="8172">
                  <c:v>0.3140751434357022</c:v>
                </c:pt>
                <c:pt idx="8173">
                  <c:v>0.32705068987250974</c:v>
                </c:pt>
                <c:pt idx="8174">
                  <c:v>0.33980132264825302</c:v>
                </c:pt>
                <c:pt idx="8175">
                  <c:v>0.35231887749770718</c:v>
                </c:pt>
                <c:pt idx="8176">
                  <c:v>0.36459541970864578</c:v>
                </c:pt>
                <c:pt idx="8177">
                  <c:v>0.37662283413501979</c:v>
                </c:pt>
                <c:pt idx="8178">
                  <c:v>0.38839277713261416</c:v>
                </c:pt>
                <c:pt idx="8179">
                  <c:v>0.39989664226550031</c:v>
                </c:pt>
                <c:pt idx="8180">
                  <c:v>0.41112590136339461</c:v>
                </c:pt>
                <c:pt idx="8181">
                  <c:v>0.42207321168070094</c:v>
                </c:pt>
                <c:pt idx="8182">
                  <c:v>0.43273135412096153</c:v>
                </c:pt>
                <c:pt idx="8183">
                  <c:v>0.44309282092545693</c:v>
                </c:pt>
                <c:pt idx="8184">
                  <c:v>0.45315013073645993</c:v>
                </c:pt>
                <c:pt idx="8185">
                  <c:v>0.462896913312622</c:v>
                </c:pt>
                <c:pt idx="8186">
                  <c:v>0.47232682946009635</c:v>
                </c:pt>
                <c:pt idx="8187">
                  <c:v>0.48143314499625989</c:v>
                </c:pt>
                <c:pt idx="8188">
                  <c:v>0.49020939793118901</c:v>
                </c:pt>
                <c:pt idx="8189">
                  <c:v>0.49865086986071105</c:v>
                </c:pt>
                <c:pt idx="8190">
                  <c:v>0.5067505720192319</c:v>
                </c:pt>
                <c:pt idx="8191">
                  <c:v>0.51450236577957476</c:v>
                </c:pt>
                <c:pt idx="8192">
                  <c:v>0.52190213866515711</c:v>
                </c:pt>
                <c:pt idx="8193">
                  <c:v>0.52894379454270024</c:v>
                </c:pt>
                <c:pt idx="8194">
                  <c:v>0.53562276044365831</c:v>
                </c:pt>
                <c:pt idx="8195">
                  <c:v>0.54193494891060567</c:v>
                </c:pt>
                <c:pt idx="8196">
                  <c:v>0.54787671195490817</c:v>
                </c:pt>
                <c:pt idx="8197">
                  <c:v>0.55344295354549844</c:v>
                </c:pt>
                <c:pt idx="8198">
                  <c:v>0.55862956942860198</c:v>
                </c:pt>
                <c:pt idx="8199">
                  <c:v>0.56343423735242748</c:v>
                </c:pt>
                <c:pt idx="8200">
                  <c:v>0.56785238174157493</c:v>
                </c:pt>
                <c:pt idx="8201">
                  <c:v>0.57188102735906743</c:v>
                </c:pt>
                <c:pt idx="8202">
                  <c:v>0.57551814939089929</c:v>
                </c:pt>
                <c:pt idx="8203">
                  <c:v>0.57876042261502736</c:v>
                </c:pt>
                <c:pt idx="8204">
                  <c:v>0.58160603534175437</c:v>
                </c:pt>
                <c:pt idx="8205">
                  <c:v>0.58405325988496348</c:v>
                </c:pt>
                <c:pt idx="8206">
                  <c:v>0.58610074194350281</c:v>
                </c:pt>
                <c:pt idx="8207">
                  <c:v>0.58774671728111905</c:v>
                </c:pt>
                <c:pt idx="8208">
                  <c:v>0.58899002829435043</c:v>
                </c:pt>
                <c:pt idx="8209">
                  <c:v>0.58983011305827093</c:v>
                </c:pt>
                <c:pt idx="8210">
                  <c:v>0.5902658624662066</c:v>
                </c:pt>
                <c:pt idx="8211">
                  <c:v>0.59029663200975691</c:v>
                </c:pt>
                <c:pt idx="8212">
                  <c:v>0.58992259244990342</c:v>
                </c:pt>
                <c:pt idx="8213">
                  <c:v>0.58914470542715403</c:v>
                </c:pt>
                <c:pt idx="8214">
                  <c:v>0.58796395346525254</c:v>
                </c:pt>
                <c:pt idx="8215">
                  <c:v>0.58637976795330204</c:v>
                </c:pt>
                <c:pt idx="8216">
                  <c:v>0.58439394818612622</c:v>
                </c:pt>
                <c:pt idx="8217">
                  <c:v>0.58200817688688333</c:v>
                </c:pt>
                <c:pt idx="8218">
                  <c:v>0.57922391216135338</c:v>
                </c:pt>
                <c:pt idx="8219">
                  <c:v>0.57604230215677088</c:v>
                </c:pt>
                <c:pt idx="8220">
                  <c:v>0.57246670470324035</c:v>
                </c:pt>
                <c:pt idx="8221">
                  <c:v>0.56849905475537388</c:v>
                </c:pt>
                <c:pt idx="8222">
                  <c:v>0.56414190148595156</c:v>
                </c:pt>
                <c:pt idx="8223">
                  <c:v>0.55939765897383487</c:v>
                </c:pt>
                <c:pt idx="8224">
                  <c:v>0.55427075429089478</c:v>
                </c:pt>
                <c:pt idx="8225">
                  <c:v>0.54876398081561006</c:v>
                </c:pt>
                <c:pt idx="8226">
                  <c:v>0.54288089047009969</c:v>
                </c:pt>
                <c:pt idx="8227">
                  <c:v>0.53662579828351464</c:v>
                </c:pt>
                <c:pt idx="8228">
                  <c:v>0.53000375728917681</c:v>
                </c:pt>
                <c:pt idx="8229">
                  <c:v>0.52301792576609829</c:v>
                </c:pt>
                <c:pt idx="8230">
                  <c:v>0.51567344919351599</c:v>
                </c:pt>
                <c:pt idx="8231">
                  <c:v>0.50797606863692912</c:v>
                </c:pt>
                <c:pt idx="8232">
                  <c:v>0.49993131188530393</c:v>
                </c:pt>
                <c:pt idx="8233">
                  <c:v>0.49154439980174819</c:v>
                </c:pt>
                <c:pt idx="8234">
                  <c:v>0.48282053282785659</c:v>
                </c:pt>
                <c:pt idx="8235">
                  <c:v>0.47376594996341093</c:v>
                </c:pt>
                <c:pt idx="8236">
                  <c:v>0.46438682644165885</c:v>
                </c:pt>
                <c:pt idx="8237">
                  <c:v>0.45468919045568584</c:v>
                </c:pt>
                <c:pt idx="8238">
                  <c:v>0.44467996711684604</c:v>
                </c:pt>
                <c:pt idx="8239">
                  <c:v>0.43436622789269463</c:v>
                </c:pt>
                <c:pt idx="8240">
                  <c:v>0.42375549455860106</c:v>
                </c:pt>
                <c:pt idx="8241">
                  <c:v>0.41285421170349695</c:v>
                </c:pt>
                <c:pt idx="8242">
                  <c:v>0.4016705745401517</c:v>
                </c:pt>
                <c:pt idx="8243">
                  <c:v>0.39021238020582638</c:v>
                </c:pt>
                <c:pt idx="8244">
                  <c:v>0.37848616696836107</c:v>
                </c:pt>
                <c:pt idx="8245">
                  <c:v>0.36650116971591629</c:v>
                </c:pt>
                <c:pt idx="8246">
                  <c:v>0.35426538052518602</c:v>
                </c:pt>
                <c:pt idx="8247">
                  <c:v>0.34178611023072464</c:v>
                </c:pt>
                <c:pt idx="8248">
                  <c:v>0.32907251263677745</c:v>
                </c:pt>
                <c:pt idx="8249">
                  <c:v>0.31613379949314441</c:v>
                </c:pt>
                <c:pt idx="8250">
                  <c:v>0.30297916166016492</c:v>
                </c:pt>
                <c:pt idx="8251">
                  <c:v>0.28961658715561062</c:v>
                </c:pt>
                <c:pt idx="8252">
                  <c:v>0.276056442846979</c:v>
                </c:pt>
                <c:pt idx="8253">
                  <c:v>0.26230752268490931</c:v>
                </c:pt>
                <c:pt idx="8254">
                  <c:v>0.24837796995724565</c:v>
                </c:pt>
                <c:pt idx="8255">
                  <c:v>0.23427856426109731</c:v>
                </c:pt>
                <c:pt idx="8256">
                  <c:v>0.22001877501456654</c:v>
                </c:pt>
                <c:pt idx="8257">
                  <c:v>0.20560807158417976</c:v>
                </c:pt>
                <c:pt idx="8258">
                  <c:v>0.19105663743727425</c:v>
                </c:pt>
                <c:pt idx="8259">
                  <c:v>0.17637499880672106</c:v>
                </c:pt>
                <c:pt idx="8260">
                  <c:v>0.16157287731465095</c:v>
                </c:pt>
                <c:pt idx="8261">
                  <c:v>0.14666020356211215</c:v>
                </c:pt>
                <c:pt idx="8262">
                  <c:v>0.13164747543018934</c:v>
                </c:pt>
                <c:pt idx="8263">
                  <c:v>0.11654538541378633</c:v>
                </c:pt>
                <c:pt idx="8264">
                  <c:v>0.10136367694578133</c:v>
                </c:pt>
                <c:pt idx="8265">
                  <c:v>8.6112166305866281E-2</c:v>
                </c:pt>
                <c:pt idx="8266">
                  <c:v>7.0801113305493227E-2</c:v>
                </c:pt>
                <c:pt idx="8267">
                  <c:v>5.5441225444965957E-2</c:v>
                </c:pt>
                <c:pt idx="8268">
                  <c:v>4.0043645502347007E-2</c:v>
                </c:pt>
                <c:pt idx="8269">
                  <c:v>2.4619562780562064E-2</c:v>
                </c:pt>
                <c:pt idx="8270">
                  <c:v>9.1790590025111907E-3</c:v>
                </c:pt>
                <c:pt idx="8271">
                  <c:v>-6.2678744934453997E-3</c:v>
                </c:pt>
                <c:pt idx="8272">
                  <c:v>-2.1710604172360065E-2</c:v>
                </c:pt>
                <c:pt idx="8273">
                  <c:v>-3.713752551916457E-2</c:v>
                </c:pt>
                <c:pt idx="8274">
                  <c:v>-5.2539113424995364E-2</c:v>
                </c:pt>
                <c:pt idx="8275">
                  <c:v>-6.7904712233419262E-2</c:v>
                </c:pt>
                <c:pt idx="8276">
                  <c:v>-8.3223592226953413E-2</c:v>
                </c:pt>
                <c:pt idx="8277">
                  <c:v>-9.8485237320308283E-2</c:v>
                </c:pt>
                <c:pt idx="8278">
                  <c:v>-0.11367911291910281</c:v>
                </c:pt>
                <c:pt idx="8279">
                  <c:v>-0.12879493435335626</c:v>
                </c:pt>
                <c:pt idx="8280">
                  <c:v>-0.14382235837237006</c:v>
                </c:pt>
                <c:pt idx="8281">
                  <c:v>-0.15875094507570098</c:v>
                </c:pt>
                <c:pt idx="8282">
                  <c:v>-0.17357045510200575</c:v>
                </c:pt>
                <c:pt idx="8283">
                  <c:v>-0.18827086811475163</c:v>
                </c:pt>
                <c:pt idx="8284">
                  <c:v>-0.20284209887799656</c:v>
                </c:pt>
                <c:pt idx="8285">
                  <c:v>-0.21727402587704073</c:v>
                </c:pt>
                <c:pt idx="8286">
                  <c:v>-0.231556822961483</c:v>
                </c:pt>
                <c:pt idx="8287">
                  <c:v>-0.24568071575793513</c:v>
                </c:pt>
                <c:pt idx="8288">
                  <c:v>-0.25963623072779807</c:v>
                </c:pt>
                <c:pt idx="8289">
                  <c:v>-0.27341395166356403</c:v>
                </c:pt>
                <c:pt idx="8290">
                  <c:v>-0.28700335507165148</c:v>
                </c:pt>
                <c:pt idx="8291">
                  <c:v>-0.30039610891205976</c:v>
                </c:pt>
                <c:pt idx="8292">
                  <c:v>-0.31358314008840743</c:v>
                </c:pt>
                <c:pt idx="8293">
                  <c:v>-0.32655483495919591</c:v>
                </c:pt>
                <c:pt idx="8294">
                  <c:v>-0.33930174559423981</c:v>
                </c:pt>
                <c:pt idx="8295">
                  <c:v>-0.35181570844689547</c:v>
                </c:pt>
                <c:pt idx="8296">
                  <c:v>-0.36408878949000834</c:v>
                </c:pt>
                <c:pt idx="8297">
                  <c:v>-0.37611287422897172</c:v>
                </c:pt>
                <c:pt idx="8298">
                  <c:v>-0.38787961963729256</c:v>
                </c:pt>
                <c:pt idx="8299">
                  <c:v>-0.39938041986294176</c:v>
                </c:pt>
                <c:pt idx="8300">
                  <c:v>-0.41060674728561075</c:v>
                </c:pt>
                <c:pt idx="8301">
                  <c:v>-0.42155125967567786</c:v>
                </c:pt>
                <c:pt idx="8302">
                  <c:v>-0.43220673841858903</c:v>
                </c:pt>
                <c:pt idx="8303">
                  <c:v>-0.44256567620338561</c:v>
                </c:pt>
                <c:pt idx="8304">
                  <c:v>-0.45262059208590311</c:v>
                </c:pt>
                <c:pt idx="8305">
                  <c:v>-0.46236511620411347</c:v>
                </c:pt>
                <c:pt idx="8306">
                  <c:v>-0.47179290970920368</c:v>
                </c:pt>
                <c:pt idx="8307">
                  <c:v>-0.4808972387292666</c:v>
                </c:pt>
                <c:pt idx="8308">
                  <c:v>-0.48967164155076243</c:v>
                </c:pt>
                <c:pt idx="8309">
                  <c:v>-0.49811140001155246</c:v>
                </c:pt>
                <c:pt idx="8310">
                  <c:v>-0.50620952555370302</c:v>
                </c:pt>
                <c:pt idx="8311">
                  <c:v>-0.51395987972336132</c:v>
                </c:pt>
                <c:pt idx="8312">
                  <c:v>-0.52135835018291887</c:v>
                </c:pt>
                <c:pt idx="8313">
                  <c:v>-0.52839884090375278</c:v>
                </c:pt>
                <c:pt idx="8314">
                  <c:v>-0.53507677898767581</c:v>
                </c:pt>
                <c:pt idx="8315">
                  <c:v>-0.54138807701336389</c:v>
                </c:pt>
                <c:pt idx="8316">
                  <c:v>-0.54732908699408589</c:v>
                </c:pt>
                <c:pt idx="8317">
                  <c:v>-0.5528947128665066</c:v>
                </c:pt>
                <c:pt idx="8318">
                  <c:v>-0.55808085031049981</c:v>
                </c:pt>
                <c:pt idx="8319">
                  <c:v>-0.56288517697389673</c:v>
                </c:pt>
                <c:pt idx="8320">
                  <c:v>-0.56730311714697534</c:v>
                </c:pt>
                <c:pt idx="8321">
                  <c:v>-0.57133169542459672</c:v>
                </c:pt>
                <c:pt idx="8322">
                  <c:v>-0.5749688867908016</c:v>
                </c:pt>
                <c:pt idx="8323">
                  <c:v>-0.57821136578796395</c:v>
                </c:pt>
                <c:pt idx="8324">
                  <c:v>-0.58105732045726599</c:v>
                </c:pt>
                <c:pt idx="8325">
                  <c:v>-0.58350502281002359</c:v>
                </c:pt>
                <c:pt idx="8326">
                  <c:v>-0.58555311820924438</c:v>
                </c:pt>
                <c:pt idx="8327">
                  <c:v>-0.58719984204966336</c:v>
                </c:pt>
                <c:pt idx="8328">
                  <c:v>-0.58844403632579867</c:v>
                </c:pt>
                <c:pt idx="8329">
                  <c:v>-0.58928513867785393</c:v>
                </c:pt>
                <c:pt idx="8330">
                  <c:v>-0.5897220395315691</c:v>
                </c:pt>
                <c:pt idx="8331">
                  <c:v>-0.58975409387843936</c:v>
                </c:pt>
                <c:pt idx="8332">
                  <c:v>-0.58938147194698631</c:v>
                </c:pt>
                <c:pt idx="8333">
                  <c:v>-0.58860513481308308</c:v>
                </c:pt>
                <c:pt idx="8334">
                  <c:v>-0.58742606440386624</c:v>
                </c:pt>
                <c:pt idx="8335">
                  <c:v>-0.58584369148003934</c:v>
                </c:pt>
                <c:pt idx="8336">
                  <c:v>-0.58385981467647052</c:v>
                </c:pt>
                <c:pt idx="8337">
                  <c:v>-0.58147611602499238</c:v>
                </c:pt>
                <c:pt idx="8338">
                  <c:v>-0.57869405290894216</c:v>
                </c:pt>
                <c:pt idx="8339">
                  <c:v>-0.57551477272218088</c:v>
                </c:pt>
                <c:pt idx="8340">
                  <c:v>-0.571941632510784</c:v>
                </c:pt>
                <c:pt idx="8341">
                  <c:v>-0.56797656641490479</c:v>
                </c:pt>
                <c:pt idx="8342">
                  <c:v>-0.56362212276269286</c:v>
                </c:pt>
                <c:pt idx="8343">
                  <c:v>-0.55888071475846313</c:v>
                </c:pt>
                <c:pt idx="8344">
                  <c:v>-0.5537567685698831</c:v>
                </c:pt>
                <c:pt idx="8345">
                  <c:v>-0.54825307664185496</c:v>
                </c:pt>
                <c:pt idx="8346">
                  <c:v>-0.54237318993381511</c:v>
                </c:pt>
                <c:pt idx="8347">
                  <c:v>-0.53612142248342798</c:v>
                </c:pt>
                <c:pt idx="8348">
                  <c:v>-0.52950282630399259</c:v>
                </c:pt>
                <c:pt idx="8349">
                  <c:v>-0.52252055862628977</c:v>
                </c:pt>
                <c:pt idx="8350">
                  <c:v>-0.51517976385339792</c:v>
                </c:pt>
                <c:pt idx="8351">
                  <c:v>-0.50748618194705952</c:v>
                </c:pt>
                <c:pt idx="8352">
                  <c:v>-0.49944533956519321</c:v>
                </c:pt>
                <c:pt idx="8353">
                  <c:v>-0.49106245641290419</c:v>
                </c:pt>
                <c:pt idx="8354">
                  <c:v>-0.48234273174714193</c:v>
                </c:pt>
                <c:pt idx="8355">
                  <c:v>-0.4732924033567612</c:v>
                </c:pt>
                <c:pt idx="8356">
                  <c:v>-0.46391764523813472</c:v>
                </c:pt>
                <c:pt idx="8357">
                  <c:v>-0.45422448432185647</c:v>
                </c:pt>
                <c:pt idx="8358">
                  <c:v>-0.44421984443155554</c:v>
                </c:pt>
                <c:pt idx="8359">
                  <c:v>-0.43391079572216795</c:v>
                </c:pt>
                <c:pt idx="8360">
                  <c:v>-0.42330485863193118</c:v>
                </c:pt>
                <c:pt idx="8361">
                  <c:v>-0.41240847638848971</c:v>
                </c:pt>
                <c:pt idx="8362">
                  <c:v>-0.4012298428195511</c:v>
                </c:pt>
                <c:pt idx="8363">
                  <c:v>-0.38977675365394687</c:v>
                </c:pt>
                <c:pt idx="8364">
                  <c:v>-0.37805574572805978</c:v>
                </c:pt>
                <c:pt idx="8365">
                  <c:v>-0.36607605247599562</c:v>
                </c:pt>
                <c:pt idx="8366">
                  <c:v>-0.35384566449817456</c:v>
                </c:pt>
                <c:pt idx="8367">
                  <c:v>-0.34137189113109084</c:v>
                </c:pt>
                <c:pt idx="8368">
                  <c:v>-0.32866388465949281</c:v>
                </c:pt>
                <c:pt idx="8369">
                  <c:v>-0.31573085529272249</c:v>
                </c:pt>
                <c:pt idx="8370">
                  <c:v>-0.30258199233007554</c:v>
                </c:pt>
                <c:pt idx="8371">
                  <c:v>-0.28922528220812949</c:v>
                </c:pt>
                <c:pt idx="8372">
                  <c:v>-0.27567109019346203</c:v>
                </c:pt>
                <c:pt idx="8373">
                  <c:v>-0.26192820861649507</c:v>
                </c:pt>
                <c:pt idx="8374">
                  <c:v>-0.24800477912598959</c:v>
                </c:pt>
                <c:pt idx="8375">
                  <c:v>-0.23391157966154066</c:v>
                </c:pt>
                <c:pt idx="8376">
                  <c:v>-0.21965807796576903</c:v>
                </c:pt>
                <c:pt idx="8377">
                  <c:v>-0.20525374171214891</c:v>
                </c:pt>
                <c:pt idx="8378">
                  <c:v>-0.1907087526579164</c:v>
                </c:pt>
                <c:pt idx="8379">
                  <c:v>-0.17603363530916616</c:v>
                </c:pt>
                <c:pt idx="8380">
                  <c:v>-0.16123810954508905</c:v>
                </c:pt>
                <c:pt idx="8381">
                  <c:v>-0.14633210420806936</c:v>
                </c:pt>
                <c:pt idx="8382">
                  <c:v>-0.13132611540525824</c:v>
                </c:pt>
                <c:pt idx="8383">
                  <c:v>-0.11623083384283925</c:v>
                </c:pt>
                <c:pt idx="8384">
                  <c:v>-0.10105600115063854</c:v>
                </c:pt>
                <c:pt idx="8385">
                  <c:v>-8.5811431791442488E-2</c:v>
                </c:pt>
                <c:pt idx="8386">
                  <c:v>-7.0507383746410232E-2</c:v>
                </c:pt>
                <c:pt idx="8387">
                  <c:v>-5.5154562672654082E-2</c:v>
                </c:pt>
                <c:pt idx="8388">
                  <c:v>-3.9764109492620353E-2</c:v>
                </c:pt>
                <c:pt idx="8389">
                  <c:v>-2.4347211641663216E-2</c:v>
                </c:pt>
                <c:pt idx="8390">
                  <c:v>-8.9139489636466934E-3</c:v>
                </c:pt>
                <c:pt idx="8391">
                  <c:v>6.5256890930587372E-3</c:v>
                </c:pt>
                <c:pt idx="8392">
                  <c:v>2.1961070894020825E-2</c:v>
                </c:pt>
                <c:pt idx="8393">
                  <c:v>3.7380593834650297E-2</c:v>
                </c:pt>
                <c:pt idx="8394">
                  <c:v>5.2774734726098206E-2</c:v>
                </c:pt>
                <c:pt idx="8395">
                  <c:v>6.8132839840952156E-2</c:v>
                </c:pt>
                <c:pt idx="8396">
                  <c:v>8.3444181399274439E-2</c:v>
                </c:pt>
                <c:pt idx="8397">
                  <c:v>9.8698245261347156E-2</c:v>
                </c:pt>
                <c:pt idx="8398">
                  <c:v>0.11388449878588797</c:v>
                </c:pt>
                <c:pt idx="8399">
                  <c:v>0.12899265926306447</c:v>
                </c:pt>
                <c:pt idx="8400">
                  <c:v>0.14401238540883857</c:v>
                </c:pt>
                <c:pt idx="8401">
                  <c:v>0.15893323929548936</c:v>
                </c:pt>
                <c:pt idx="8402">
                  <c:v>0.17374498353990106</c:v>
                </c:pt>
                <c:pt idx="8403">
                  <c:v>0.18843759978882588</c:v>
                </c:pt>
                <c:pt idx="8404">
                  <c:v>0.20300100479413036</c:v>
                </c:pt>
                <c:pt idx="8405">
                  <c:v>0.2174250790329619</c:v>
                </c:pt>
                <c:pt idx="8406">
                  <c:v>0.23169999835029706</c:v>
                </c:pt>
                <c:pt idx="8407">
                  <c:v>0.24581599037114468</c:v>
                </c:pt>
                <c:pt idx="8408">
                  <c:v>0.25976358355784385</c:v>
                </c:pt>
                <c:pt idx="8409">
                  <c:v>0.27353336370583425</c:v>
                </c:pt>
                <c:pt idx="8410">
                  <c:v>0.28711480932602818</c:v>
                </c:pt>
                <c:pt idx="8411">
                  <c:v>0.30049959038391744</c:v>
                </c:pt>
                <c:pt idx="8412">
                  <c:v>0.31367863578915833</c:v>
                </c:pt>
                <c:pt idx="8413">
                  <c:v>0.32664233390630376</c:v>
                </c:pt>
                <c:pt idx="8414">
                  <c:v>0.33938123881074628</c:v>
                </c:pt>
                <c:pt idx="8415">
                  <c:v>0.35188718896044519</c:v>
                </c:pt>
                <c:pt idx="8416">
                  <c:v>0.36415225233139276</c:v>
                </c:pt>
                <c:pt idx="8417">
                  <c:v>0.37616831643014953</c:v>
                </c:pt>
                <c:pt idx="8418">
                  <c:v>0.38792704022893065</c:v>
                </c:pt>
                <c:pt idx="8419">
                  <c:v>0.39941981987147773</c:v>
                </c:pt>
                <c:pt idx="8420">
                  <c:v>0.41063812972978786</c:v>
                </c:pt>
                <c:pt idx="8421">
                  <c:v>0.42157462956263347</c:v>
                </c:pt>
                <c:pt idx="8422">
                  <c:v>0.43222210273942013</c:v>
                </c:pt>
                <c:pt idx="8423">
                  <c:v>0.44257304392824004</c:v>
                </c:pt>
                <c:pt idx="8424">
                  <c:v>0.45261997415859678</c:v>
                </c:pt>
                <c:pt idx="8425">
                  <c:v>0.46235652553624867</c:v>
                </c:pt>
                <c:pt idx="8426">
                  <c:v>0.47177636117381766</c:v>
                </c:pt>
                <c:pt idx="8427">
                  <c:v>0.48087274915400263</c:v>
                </c:pt>
                <c:pt idx="8428">
                  <c:v>0.48963922971056317</c:v>
                </c:pt>
                <c:pt idx="8429">
                  <c:v>0.49807108662087479</c:v>
                </c:pt>
                <c:pt idx="8430">
                  <c:v>0.50616133325828117</c:v>
                </c:pt>
                <c:pt idx="8431">
                  <c:v>0.51390383309148502</c:v>
                </c:pt>
                <c:pt idx="8432">
                  <c:v>0.52129447569624876</c:v>
                </c:pt>
                <c:pt idx="8433">
                  <c:v>0.52832716694769344</c:v>
                </c:pt>
                <c:pt idx="8434">
                  <c:v>0.53499733584126363</c:v>
                </c:pt>
                <c:pt idx="8435">
                  <c:v>0.54130089683872751</c:v>
                </c:pt>
                <c:pt idx="8436">
                  <c:v>0.54723420382542942</c:v>
                </c:pt>
                <c:pt idx="8437">
                  <c:v>0.55279216259866559</c:v>
                </c:pt>
                <c:pt idx="8438">
                  <c:v>0.55797067068704542</c:v>
                </c:pt>
                <c:pt idx="8439">
                  <c:v>0.5627674075747926</c:v>
                </c:pt>
                <c:pt idx="8440">
                  <c:v>0.56717779937580948</c:v>
                </c:pt>
                <c:pt idx="8441">
                  <c:v>0.57119887249537282</c:v>
                </c:pt>
                <c:pt idx="8442">
                  <c:v>0.57482860371430167</c:v>
                </c:pt>
                <c:pt idx="8443">
                  <c:v>0.57806366935770481</c:v>
                </c:pt>
                <c:pt idx="8444">
                  <c:v>0.5809022592349824</c:v>
                </c:pt>
                <c:pt idx="8445">
                  <c:v>0.58334264711080208</c:v>
                </c:pt>
                <c:pt idx="8446">
                  <c:v>0.58538348008619578</c:v>
                </c:pt>
                <c:pt idx="8447">
                  <c:v>0.58702299527822333</c:v>
                </c:pt>
                <c:pt idx="8448">
                  <c:v>0.58826003638760127</c:v>
                </c:pt>
                <c:pt idx="8449">
                  <c:v>0.58909404274418742</c:v>
                </c:pt>
                <c:pt idx="8450">
                  <c:v>0.58952390644649533</c:v>
                </c:pt>
                <c:pt idx="8451">
                  <c:v>0.58954898414148449</c:v>
                </c:pt>
                <c:pt idx="8452">
                  <c:v>0.58916944769545443</c:v>
                </c:pt>
                <c:pt idx="8453">
                  <c:v>0.58838625980397652</c:v>
                </c:pt>
                <c:pt idx="8454">
                  <c:v>0.58720040399547269</c:v>
                </c:pt>
                <c:pt idx="8455">
                  <c:v>0.5856113126131145</c:v>
                </c:pt>
                <c:pt idx="8456">
                  <c:v>0.58362078585506028</c:v>
                </c:pt>
                <c:pt idx="8457">
                  <c:v>0.58123050729691172</c:v>
                </c:pt>
                <c:pt idx="8458">
                  <c:v>0.57844193584589332</c:v>
                </c:pt>
                <c:pt idx="8459">
                  <c:v>0.57525622039954039</c:v>
                </c:pt>
                <c:pt idx="8460">
                  <c:v>0.57167671948700571</c:v>
                </c:pt>
                <c:pt idx="8461">
                  <c:v>0.56770536871063093</c:v>
                </c:pt>
                <c:pt idx="8462">
                  <c:v>0.563344717839522</c:v>
                </c:pt>
                <c:pt idx="8463">
                  <c:v>0.55859718149737914</c:v>
                </c:pt>
                <c:pt idx="8464">
                  <c:v>0.5534671872493917</c:v>
                </c:pt>
                <c:pt idx="8465">
                  <c:v>0.5479575289157802</c:v>
                </c:pt>
                <c:pt idx="8466">
                  <c:v>0.54207175880881375</c:v>
                </c:pt>
                <c:pt idx="8467">
                  <c:v>0.53581419229618099</c:v>
                </c:pt>
                <c:pt idx="8468">
                  <c:v>0.52918988269812184</c:v>
                </c:pt>
                <c:pt idx="8469">
                  <c:v>0.52220198852897803</c:v>
                </c:pt>
                <c:pt idx="8470">
                  <c:v>0.51485565545172196</c:v>
                </c:pt>
                <c:pt idx="8471">
                  <c:v>0.50715662466406031</c:v>
                </c:pt>
                <c:pt idx="8472">
                  <c:v>0.4991104240356698</c:v>
                </c:pt>
                <c:pt idx="8473">
                  <c:v>0.49072227445893596</c:v>
                </c:pt>
                <c:pt idx="8474">
                  <c:v>0.48199737635337842</c:v>
                </c:pt>
                <c:pt idx="8475">
                  <c:v>0.47294196864543886</c:v>
                </c:pt>
                <c:pt idx="8476">
                  <c:v>0.46356222644386086</c:v>
                </c:pt>
                <c:pt idx="8477">
                  <c:v>0.45386417776616211</c:v>
                </c:pt>
                <c:pt idx="8478">
                  <c:v>0.44385474749720633</c:v>
                </c:pt>
                <c:pt idx="8479">
                  <c:v>0.4335410068272636</c:v>
                </c:pt>
                <c:pt idx="8480">
                  <c:v>0.42293047720377952</c:v>
                </c:pt>
                <c:pt idx="8481">
                  <c:v>0.4120296028372859</c:v>
                </c:pt>
                <c:pt idx="8482">
                  <c:v>0.40084657851182925</c:v>
                </c:pt>
                <c:pt idx="8483">
                  <c:v>0.38938920088586088</c:v>
                </c:pt>
                <c:pt idx="8484">
                  <c:v>0.37766400769847691</c:v>
                </c:pt>
                <c:pt idx="8485">
                  <c:v>0.36568023325937732</c:v>
                </c:pt>
                <c:pt idx="8486">
                  <c:v>0.35344586901732172</c:v>
                </c:pt>
                <c:pt idx="8487">
                  <c:v>0.34096822512968844</c:v>
                </c:pt>
                <c:pt idx="8488">
                  <c:v>0.32825645467452746</c:v>
                </c:pt>
                <c:pt idx="8489">
                  <c:v>0.31531976862672861</c:v>
                </c:pt>
                <c:pt idx="8490">
                  <c:v>0.3021673570232149</c:v>
                </c:pt>
                <c:pt idx="8491">
                  <c:v>0.2888072070101656</c:v>
                </c:pt>
                <c:pt idx="8492">
                  <c:v>0.27524968453560578</c:v>
                </c:pt>
                <c:pt idx="8493">
                  <c:v>0.26150358258308498</c:v>
                </c:pt>
                <c:pt idx="8494">
                  <c:v>0.24757704342610223</c:v>
                </c:pt>
                <c:pt idx="8495">
                  <c:v>0.23348084560045793</c:v>
                </c:pt>
                <c:pt idx="8496">
                  <c:v>0.21922445741635604</c:v>
                </c:pt>
                <c:pt idx="8497">
                  <c:v>0.20481734708614646</c:v>
                </c:pt>
                <c:pt idx="8498">
                  <c:v>0.19026969687710585</c:v>
                </c:pt>
                <c:pt idx="8499">
                  <c:v>0.17559203177651236</c:v>
                </c:pt>
                <c:pt idx="8500">
                  <c:v>0.16079407211576438</c:v>
                </c:pt>
                <c:pt idx="8501">
                  <c:v>0.14588574716043051</c:v>
                </c:pt>
                <c:pt idx="8502">
                  <c:v>0.1308775534117535</c:v>
                </c:pt>
                <c:pt idx="8503">
                  <c:v>0.11578018194087973</c:v>
                </c:pt>
                <c:pt idx="8504">
                  <c:v>0.10060337471341259</c:v>
                </c:pt>
                <c:pt idx="8505">
                  <c:v>8.5356946498687442E-2</c:v>
                </c:pt>
                <c:pt idx="8506">
                  <c:v>7.0051155555185096E-2</c:v>
                </c:pt>
                <c:pt idx="8507">
                  <c:v>5.4696707788047222E-2</c:v>
                </c:pt>
                <c:pt idx="8508">
                  <c:v>3.9304744338475237E-2</c:v>
                </c:pt>
                <c:pt idx="8509">
                  <c:v>2.3886452831283544E-2</c:v>
                </c:pt>
                <c:pt idx="8510">
                  <c:v>8.4519132705099496E-3</c:v>
                </c:pt>
                <c:pt idx="8511">
                  <c:v>-6.9888847646062176E-3</c:v>
                </c:pt>
                <c:pt idx="8512">
                  <c:v>-2.2425309538007334E-2</c:v>
                </c:pt>
                <c:pt idx="8513">
                  <c:v>-3.7845758372765534E-2</c:v>
                </c:pt>
                <c:pt idx="8514">
                  <c:v>-5.3240708036886367E-2</c:v>
                </c:pt>
                <c:pt idx="8515">
                  <c:v>-6.8599504789005242E-2</c:v>
                </c:pt>
                <c:pt idx="8516">
                  <c:v>-8.3911420864385439E-2</c:v>
                </c:pt>
                <c:pt idx="8517">
                  <c:v>-9.9165942167582427E-2</c:v>
                </c:pt>
                <c:pt idx="8518">
                  <c:v>-0.11435253613064451</c:v>
                </c:pt>
                <c:pt idx="8519">
                  <c:v>-0.12946092014601623</c:v>
                </c:pt>
                <c:pt idx="8520">
                  <c:v>-0.14448075306086489</c:v>
                </c:pt>
                <c:pt idx="8521">
                  <c:v>-0.15940159710746463</c:v>
                </c:pt>
                <c:pt idx="8522">
                  <c:v>-0.17421321509144869</c:v>
                </c:pt>
                <c:pt idx="8523">
                  <c:v>-0.1889055888769528</c:v>
                </c:pt>
                <c:pt idx="8524">
                  <c:v>-0.20346863546177357</c:v>
                </c:pt>
                <c:pt idx="8525">
                  <c:v>-0.21789223559740353</c:v>
                </c:pt>
                <c:pt idx="8526">
                  <c:v>-0.2321665654315096</c:v>
                </c:pt>
                <c:pt idx="8527">
                  <c:v>-0.24628185291998517</c:v>
                </c:pt>
                <c:pt idx="8528">
                  <c:v>-0.26022862688411874</c:v>
                </c:pt>
                <c:pt idx="8529">
                  <c:v>-0.27399747350623987</c:v>
                </c:pt>
                <c:pt idx="8530">
                  <c:v>-0.28757787171195281</c:v>
                </c:pt>
                <c:pt idx="8531">
                  <c:v>-0.30096149190910276</c:v>
                </c:pt>
                <c:pt idx="8532">
                  <c:v>-0.31413926347717319</c:v>
                </c:pt>
                <c:pt idx="8533">
                  <c:v>-0.32710157527789929</c:v>
                </c:pt>
                <c:pt idx="8534">
                  <c:v>-0.33983898191101081</c:v>
                </c:pt>
                <c:pt idx="8535">
                  <c:v>-0.35234332238581467</c:v>
                </c:pt>
                <c:pt idx="8536">
                  <c:v>-0.36460666525644364</c:v>
                </c:pt>
                <c:pt idx="8537">
                  <c:v>-0.3766208986342488</c:v>
                </c:pt>
                <c:pt idx="8538">
                  <c:v>-0.38837768212266394</c:v>
                </c:pt>
                <c:pt idx="8539">
                  <c:v>-0.39986841252286948</c:v>
                </c:pt>
                <c:pt idx="8540">
                  <c:v>-0.41108456489036155</c:v>
                </c:pt>
                <c:pt idx="8541">
                  <c:v>-0.42201879969320288</c:v>
                </c:pt>
                <c:pt idx="8542">
                  <c:v>-0.43266390103570934</c:v>
                </c:pt>
                <c:pt idx="8543">
                  <c:v>-0.44301236434625157</c:v>
                </c:pt>
                <c:pt idx="8544">
                  <c:v>-0.45305671143976461</c:v>
                </c:pt>
                <c:pt idx="8545">
                  <c:v>-0.46279057523235062</c:v>
                </c:pt>
                <c:pt idx="8546">
                  <c:v>-0.47220761967164976</c:v>
                </c:pt>
                <c:pt idx="8547">
                  <c:v>-0.48130111369979323</c:v>
                </c:pt>
                <c:pt idx="8548">
                  <c:v>-0.49006459843415467</c:v>
                </c:pt>
                <c:pt idx="8549">
                  <c:v>-0.49849335855963894</c:v>
                </c:pt>
                <c:pt idx="8550">
                  <c:v>-0.50658040838076235</c:v>
                </c:pt>
                <c:pt idx="8551">
                  <c:v>-0.51431961232078238</c:v>
                </c:pt>
                <c:pt idx="8552">
                  <c:v>-0.52170686093312879</c:v>
                </c:pt>
                <c:pt idx="8553">
                  <c:v>-0.52873606109340388</c:v>
                </c:pt>
                <c:pt idx="8554">
                  <c:v>-0.53540264282008765</c:v>
                </c:pt>
                <c:pt idx="8555">
                  <c:v>-0.54170252162022403</c:v>
                </c:pt>
                <c:pt idx="8556">
                  <c:v>-0.54763205244639279</c:v>
                </c:pt>
                <c:pt idx="8557">
                  <c:v>-0.55318614218477791</c:v>
                </c:pt>
                <c:pt idx="8558">
                  <c:v>-0.55836068947422901</c:v>
                </c:pt>
                <c:pt idx="8559">
                  <c:v>-0.56315337493024675</c:v>
                </c:pt>
                <c:pt idx="8560">
                  <c:v>-0.5675596258187412</c:v>
                </c:pt>
                <c:pt idx="8561">
                  <c:v>-0.57157646971738618</c:v>
                </c:pt>
                <c:pt idx="8562">
                  <c:v>-0.57520188459949928</c:v>
                </c:pt>
                <c:pt idx="8563">
                  <c:v>-0.57843254800242394</c:v>
                </c:pt>
                <c:pt idx="8564">
                  <c:v>-0.58126665096722085</c:v>
                </c:pt>
                <c:pt idx="8565">
                  <c:v>-0.58370246850930019</c:v>
                </c:pt>
                <c:pt idx="8566">
                  <c:v>-0.58573864899918027</c:v>
                </c:pt>
                <c:pt idx="8567">
                  <c:v>-0.58737343084178695</c:v>
                </c:pt>
                <c:pt idx="8568">
                  <c:v>-0.5886056590437706</c:v>
                </c:pt>
                <c:pt idx="8569">
                  <c:v>-0.58943477425860424</c:v>
                </c:pt>
                <c:pt idx="8570">
                  <c:v>-0.58985966992575911</c:v>
                </c:pt>
                <c:pt idx="8571">
                  <c:v>-0.58987970405010115</c:v>
                </c:pt>
                <c:pt idx="8572">
                  <c:v>-0.5894950498724757</c:v>
                </c:pt>
                <c:pt idx="8573">
                  <c:v>-0.5887066714792224</c:v>
                </c:pt>
                <c:pt idx="8574">
                  <c:v>-0.58751555380541631</c:v>
                </c:pt>
                <c:pt idx="8575">
                  <c:v>-0.58592113061635087</c:v>
                </c:pt>
                <c:pt idx="8576">
                  <c:v>-0.5839252035474477</c:v>
                </c:pt>
                <c:pt idx="8577">
                  <c:v>-0.58152945762630293</c:v>
                </c:pt>
                <c:pt idx="8578">
                  <c:v>-0.57873535322646708</c:v>
                </c:pt>
                <c:pt idx="8579">
                  <c:v>-0.57554404072577214</c:v>
                </c:pt>
                <c:pt idx="8580">
                  <c:v>-0.57195888014724483</c:v>
                </c:pt>
                <c:pt idx="8581">
                  <c:v>-0.56798180860028957</c:v>
                </c:pt>
                <c:pt idx="8582">
                  <c:v>-0.56361537737383527</c:v>
                </c:pt>
                <c:pt idx="8583">
                  <c:v>-0.55886200262380148</c:v>
                </c:pt>
                <c:pt idx="8584">
                  <c:v>-0.55372611345958189</c:v>
                </c:pt>
                <c:pt idx="8585">
                  <c:v>-0.54821050525718218</c:v>
                </c:pt>
                <c:pt idx="8586">
                  <c:v>-0.5423187318958288</c:v>
                </c:pt>
                <c:pt idx="8587">
                  <c:v>-0.53605511032094033</c:v>
                </c:pt>
                <c:pt idx="8588">
                  <c:v>-0.52942469544084825</c:v>
                </c:pt>
                <c:pt idx="8589">
                  <c:v>-0.52243064736792144</c:v>
                </c:pt>
                <c:pt idx="8590">
                  <c:v>-0.51507811337271037</c:v>
                </c:pt>
                <c:pt idx="8591">
                  <c:v>-0.50737283626960716</c:v>
                </c:pt>
                <c:pt idx="8592">
                  <c:v>-0.49932034555368071</c:v>
                </c:pt>
                <c:pt idx="8593">
                  <c:v>-0.49092586375099972</c:v>
                </c:pt>
                <c:pt idx="8594">
                  <c:v>-0.48219459292262523</c:v>
                </c:pt>
                <c:pt idx="8595">
                  <c:v>-0.47313277364398376</c:v>
                </c:pt>
                <c:pt idx="8596">
                  <c:v>-0.46374658267983843</c:v>
                </c:pt>
                <c:pt idx="8597">
                  <c:v>-0.4540420497103142</c:v>
                </c:pt>
                <c:pt idx="8598">
                  <c:v>-0.44402610128906728</c:v>
                </c:pt>
                <c:pt idx="8599">
                  <c:v>-0.43370581028091099</c:v>
                </c:pt>
                <c:pt idx="8600">
                  <c:v>-0.42308869981315217</c:v>
                </c:pt>
                <c:pt idx="8601">
                  <c:v>-0.41218121578109257</c:v>
                </c:pt>
                <c:pt idx="8602">
                  <c:v>-0.40099155465802366</c:v>
                </c:pt>
                <c:pt idx="8603">
                  <c:v>-0.38952751479568681</c:v>
                </c:pt>
                <c:pt idx="8604">
                  <c:v>-0.37779563563006924</c:v>
                </c:pt>
                <c:pt idx="8605">
                  <c:v>-0.36580515317098972</c:v>
                </c:pt>
                <c:pt idx="8606">
                  <c:v>-0.35356406057005269</c:v>
                </c:pt>
                <c:pt idx="8607">
                  <c:v>-0.34107966968984343</c:v>
                </c:pt>
                <c:pt idx="8608">
                  <c:v>-0.32836113531551958</c:v>
                </c:pt>
                <c:pt idx="8609">
                  <c:v>-0.31541767013054101</c:v>
                </c:pt>
                <c:pt idx="8610">
                  <c:v>-0.30225846588148558</c:v>
                </c:pt>
                <c:pt idx="8611">
                  <c:v>-0.28889151142479924</c:v>
                </c:pt>
                <c:pt idx="8612">
                  <c:v>-0.27532717441897142</c:v>
                </c:pt>
                <c:pt idx="8613">
                  <c:v>-0.2615742495577929</c:v>
                </c:pt>
                <c:pt idx="8614">
                  <c:v>-0.24764088082436181</c:v>
                </c:pt>
                <c:pt idx="8615">
                  <c:v>-0.23353784846299122</c:v>
                </c:pt>
                <c:pt idx="8616">
                  <c:v>-0.21927462249090565</c:v>
                </c:pt>
                <c:pt idx="8617">
                  <c:v>-0.20486067282556092</c:v>
                </c:pt>
                <c:pt idx="8618">
                  <c:v>-0.19030618343700897</c:v>
                </c:pt>
                <c:pt idx="8619">
                  <c:v>-0.1756216810125244</c:v>
                </c:pt>
                <c:pt idx="8620">
                  <c:v>-0.16081688758033497</c:v>
                </c:pt>
                <c:pt idx="8621">
                  <c:v>-0.14590173409924162</c:v>
                </c:pt>
                <c:pt idx="8622">
                  <c:v>-0.13088671875971664</c:v>
                </c:pt>
                <c:pt idx="8623">
                  <c:v>-0.11578253431770714</c:v>
                </c:pt>
                <c:pt idx="8624">
                  <c:v>-0.10059892441878369</c:v>
                </c:pt>
                <c:pt idx="8625">
                  <c:v>-8.534570550700088E-2</c:v>
                </c:pt>
                <c:pt idx="8626">
                  <c:v>-7.0033137509919727E-2</c:v>
                </c:pt>
                <c:pt idx="8627">
                  <c:v>-5.4671927995688221E-2</c:v>
                </c:pt>
                <c:pt idx="8628">
                  <c:v>-3.9273219762060031E-2</c:v>
                </c:pt>
                <c:pt idx="8629">
                  <c:v>-2.3848202083537599E-2</c:v>
                </c:pt>
                <c:pt idx="8630">
                  <c:v>-8.4069566065754064E-3</c:v>
                </c:pt>
                <c:pt idx="8631">
                  <c:v>7.0405254548163623E-3</c:v>
                </c:pt>
                <c:pt idx="8632">
                  <c:v>2.2483610737868646E-2</c:v>
                </c:pt>
                <c:pt idx="8633">
                  <c:v>3.7910694947390751E-2</c:v>
                </c:pt>
                <c:pt idx="8634">
                  <c:v>5.3312253241955161E-2</c:v>
                </c:pt>
                <c:pt idx="8635">
                  <c:v>6.8677630279990076E-2</c:v>
                </c:pt>
                <c:pt idx="8636">
                  <c:v>8.3996096706138085E-2</c:v>
                </c:pt>
                <c:pt idx="8637">
                  <c:v>9.9257136844342911E-2</c:v>
                </c:pt>
                <c:pt idx="8638">
                  <c:v>0.11445021655638164</c:v>
                </c:pt>
                <c:pt idx="8639">
                  <c:v>0.1295650516751711</c:v>
                </c:pt>
                <c:pt idx="8640">
                  <c:v>0.14459129949944818</c:v>
                </c:pt>
                <c:pt idx="8641">
                  <c:v>0.15951852072453374</c:v>
                </c:pt>
                <c:pt idx="8642">
                  <c:v>0.1743364766309469</c:v>
                </c:pt>
                <c:pt idx="8643">
                  <c:v>0.18903514756989095</c:v>
                </c:pt>
                <c:pt idx="8644">
                  <c:v>0.20360444903879799</c:v>
                </c:pt>
                <c:pt idx="8645">
                  <c:v>0.21803426030169337</c:v>
                </c:pt>
                <c:pt idx="8646">
                  <c:v>0.23231475603202872</c:v>
                </c:pt>
                <c:pt idx="8647">
                  <c:v>0.24643616272509511</c:v>
                </c:pt>
                <c:pt idx="8648">
                  <c:v>0.26038900775550267</c:v>
                </c:pt>
                <c:pt idx="8649">
                  <c:v>0.27416387587320101</c:v>
                </c:pt>
                <c:pt idx="8650">
                  <c:v>0.28775024458600645</c:v>
                </c:pt>
                <c:pt idx="8651">
                  <c:v>0.30113978289892929</c:v>
                </c:pt>
                <c:pt idx="8652">
                  <c:v>0.31432341880387776</c:v>
                </c:pt>
                <c:pt idx="8653">
                  <c:v>0.32729153979060205</c:v>
                </c:pt>
                <c:pt idx="8654">
                  <c:v>0.34003469910275197</c:v>
                </c:pt>
                <c:pt idx="8655">
                  <c:v>0.35254473440976486</c:v>
                </c:pt>
                <c:pt idx="8656">
                  <c:v>0.36481371294242765</c:v>
                </c:pt>
                <c:pt idx="8657">
                  <c:v>0.37683352150556126</c:v>
                </c:pt>
                <c:pt idx="8658">
                  <c:v>0.3885958184132039</c:v>
                </c:pt>
                <c:pt idx="8659">
                  <c:v>0.4000919991945569</c:v>
                </c:pt>
                <c:pt idx="8660">
                  <c:v>0.41131353765082562</c:v>
                </c:pt>
                <c:pt idx="8661">
                  <c:v>0.42225309301378533</c:v>
                </c:pt>
                <c:pt idx="8662">
                  <c:v>0.43290344816971721</c:v>
                </c:pt>
                <c:pt idx="8663">
                  <c:v>0.44325709734750818</c:v>
                </c:pt>
                <c:pt idx="8664">
                  <c:v>0.45330656118140678</c:v>
                </c:pt>
                <c:pt idx="8665">
                  <c:v>0.4630454714259109</c:v>
                </c:pt>
                <c:pt idx="8666">
                  <c:v>0.47246749088637813</c:v>
                </c:pt>
                <c:pt idx="8667">
                  <c:v>0.48156588738224759</c:v>
                </c:pt>
                <c:pt idx="8668">
                  <c:v>0.49033420092802193</c:v>
                </c:pt>
                <c:pt idx="8669">
                  <c:v>0.49876771512581564</c:v>
                </c:pt>
                <c:pt idx="8670">
                  <c:v>0.50685944321766485</c:v>
                </c:pt>
                <c:pt idx="8671">
                  <c:v>0.51460324858488493</c:v>
                </c:pt>
                <c:pt idx="8672">
                  <c:v>0.52199502075973492</c:v>
                </c:pt>
                <c:pt idx="8673">
                  <c:v>0.52902866561763418</c:v>
                </c:pt>
                <c:pt idx="8674">
                  <c:v>0.5356996121980806</c:v>
                </c:pt>
                <c:pt idx="8675">
                  <c:v>0.5420037750505613</c:v>
                </c:pt>
                <c:pt idx="8676">
                  <c:v>0.54793750819169829</c:v>
                </c:pt>
                <c:pt idx="8677">
                  <c:v>0.5534957175935542</c:v>
                </c:pt>
                <c:pt idx="8678">
                  <c:v>0.55867430100284943</c:v>
                </c:pt>
                <c:pt idx="8679">
                  <c:v>0.56347093816515637</c:v>
                </c:pt>
                <c:pt idx="8680">
                  <c:v>0.56788105549882772</c:v>
                </c:pt>
                <c:pt idx="8681">
                  <c:v>0.57190167975654116</c:v>
                </c:pt>
                <c:pt idx="8682">
                  <c:v>0.57553078810932512</c:v>
                </c:pt>
                <c:pt idx="8683">
                  <c:v>0.57876505731512129</c:v>
                </c:pt>
                <c:pt idx="8684">
                  <c:v>0.58160267765863305</c:v>
                </c:pt>
                <c:pt idx="8685">
                  <c:v>0.5840419234220936</c:v>
                </c:pt>
                <c:pt idx="8686">
                  <c:v>0.58608144226619907</c:v>
                </c:pt>
                <c:pt idx="8687">
                  <c:v>0.58771947190950302</c:v>
                </c:pt>
                <c:pt idx="8688">
                  <c:v>0.58895485669591385</c:v>
                </c:pt>
                <c:pt idx="8689">
                  <c:v>0.58978703663988907</c:v>
                </c:pt>
                <c:pt idx="8690">
                  <c:v>0.59021490456573922</c:v>
                </c:pt>
                <c:pt idx="8691">
                  <c:v>0.59023781788714935</c:v>
                </c:pt>
                <c:pt idx="8692">
                  <c:v>0.5898559492778479</c:v>
                </c:pt>
                <c:pt idx="8693">
                  <c:v>0.58907026228126702</c:v>
                </c:pt>
                <c:pt idx="8694">
                  <c:v>0.5878817413138191</c:v>
                </c:pt>
                <c:pt idx="8695">
                  <c:v>0.58628981964653548</c:v>
                </c:pt>
                <c:pt idx="8696">
                  <c:v>0.58429629844501196</c:v>
                </c:pt>
                <c:pt idx="8697">
                  <c:v>0.58190286229154342</c:v>
                </c:pt>
                <c:pt idx="8698">
                  <c:v>0.57911097113900045</c:v>
                </c:pt>
                <c:pt idx="8699">
                  <c:v>0.5759217749691955</c:v>
                </c:pt>
                <c:pt idx="8700">
                  <c:v>0.57233863343385283</c:v>
                </c:pt>
                <c:pt idx="8701">
                  <c:v>0.56836348329586361</c:v>
                </c:pt>
                <c:pt idx="8702">
                  <c:v>0.56399887552246242</c:v>
                </c:pt>
                <c:pt idx="8703">
                  <c:v>0.55924722597274978</c:v>
                </c:pt>
                <c:pt idx="8704">
                  <c:v>0.55411296348419381</c:v>
                </c:pt>
                <c:pt idx="8705">
                  <c:v>0.54859888318580385</c:v>
                </c:pt>
                <c:pt idx="8706">
                  <c:v>0.5427085387347661</c:v>
                </c:pt>
                <c:pt idx="8707">
                  <c:v>0.53644624687941234</c:v>
                </c:pt>
                <c:pt idx="8708">
                  <c:v>0.52981706235596771</c:v>
                </c:pt>
                <c:pt idx="8709">
                  <c:v>0.52282414512967679</c:v>
                </c:pt>
                <c:pt idx="8710">
                  <c:v>0.51547264234892898</c:v>
                </c:pt>
                <c:pt idx="8711">
                  <c:v>0.50776829673092994</c:v>
                </c:pt>
                <c:pt idx="8712">
                  <c:v>0.49971663769849911</c:v>
                </c:pt>
                <c:pt idx="8713">
                  <c:v>0.49132288773039551</c:v>
                </c:pt>
                <c:pt idx="8714">
                  <c:v>0.48259224886525798</c:v>
                </c:pt>
                <c:pt idx="8715">
                  <c:v>0.47353096168096609</c:v>
                </c:pt>
                <c:pt idx="8716">
                  <c:v>0.46414520296954265</c:v>
                </c:pt>
                <c:pt idx="8717">
                  <c:v>0.45444100246316815</c:v>
                </c:pt>
                <c:pt idx="8718">
                  <c:v>0.44442528679227117</c:v>
                </c:pt>
                <c:pt idx="8719">
                  <c:v>0.43410512892310199</c:v>
                </c:pt>
                <c:pt idx="8720">
                  <c:v>0.42348805210901508</c:v>
                </c:pt>
                <c:pt idx="8721">
                  <c:v>0.41258050239587357</c:v>
                </c:pt>
                <c:pt idx="8722">
                  <c:v>0.40139067643201165</c:v>
                </c:pt>
                <c:pt idx="8723">
                  <c:v>0.38992637276855263</c:v>
                </c:pt>
                <c:pt idx="8724">
                  <c:v>0.37819413106518451</c:v>
                </c:pt>
                <c:pt idx="8725">
                  <c:v>0.36620318757958087</c:v>
                </c:pt>
                <c:pt idx="8726">
                  <c:v>0.35396153573531708</c:v>
                </c:pt>
                <c:pt idx="8727">
                  <c:v>0.34147648769091765</c:v>
                </c:pt>
                <c:pt idx="8728">
                  <c:v>0.32875719855135049</c:v>
                </c:pt>
                <c:pt idx="8729">
                  <c:v>0.31581288134365176</c:v>
                </c:pt>
                <c:pt idx="8730">
                  <c:v>0.30265272818159228</c:v>
                </c:pt>
                <c:pt idx="8731">
                  <c:v>0.28928472831231028</c:v>
                </c:pt>
                <c:pt idx="8732">
                  <c:v>0.27571924980836943</c:v>
                </c:pt>
                <c:pt idx="8733">
                  <c:v>0.2619650878008431</c:v>
                </c:pt>
                <c:pt idx="8734">
                  <c:v>0.24803038673319294</c:v>
                </c:pt>
                <c:pt idx="8735">
                  <c:v>0.23392592733304532</c:v>
                </c:pt>
                <c:pt idx="8736">
                  <c:v>0.21966118012368294</c:v>
                </c:pt>
                <c:pt idx="8737">
                  <c:v>0.20524561555124884</c:v>
                </c:pt>
                <c:pt idx="8738">
                  <c:v>0.1906894181369129</c:v>
                </c:pt>
                <c:pt idx="8739">
                  <c:v>0.17600311514134162</c:v>
                </c:pt>
                <c:pt idx="8740">
                  <c:v>0.1611964291882492</c:v>
                </c:pt>
                <c:pt idx="8741">
                  <c:v>0.14627929185382429</c:v>
                </c:pt>
                <c:pt idx="8742">
                  <c:v>0.13126220196764563</c:v>
                </c:pt>
                <c:pt idx="8743">
                  <c:v>0.11615585294630205</c:v>
                </c:pt>
                <c:pt idx="8744">
                  <c:v>0.10096998911731983</c:v>
                </c:pt>
                <c:pt idx="8745">
                  <c:v>8.5714427627850531E-2</c:v>
                </c:pt>
                <c:pt idx="8746">
                  <c:v>7.0399429129444011E-2</c:v>
                </c:pt>
                <c:pt idx="8747">
                  <c:v>5.5035701934956008E-2</c:v>
                </c:pt>
                <c:pt idx="8748">
                  <c:v>3.9634389607325043E-2</c:v>
                </c:pt>
                <c:pt idx="8749">
                  <c:v>2.4206682206508335E-2</c:v>
                </c:pt>
                <c:pt idx="8750">
                  <c:v>8.7626621844255365E-3</c:v>
                </c:pt>
                <c:pt idx="8751">
                  <c:v>-6.6876784196137299E-3</c:v>
                </c:pt>
                <c:pt idx="8752">
                  <c:v>-2.2133705398020322E-2</c:v>
                </c:pt>
                <c:pt idx="8753">
                  <c:v>-3.7563813591424314E-2</c:v>
                </c:pt>
                <c:pt idx="8754">
                  <c:v>-5.2968477275155308E-2</c:v>
                </c:pt>
                <c:pt idx="8755">
                  <c:v>-6.8337040205568578E-2</c:v>
                </c:pt>
                <c:pt idx="8756">
                  <c:v>-8.3658772106675106E-2</c:v>
                </c:pt>
                <c:pt idx="8757">
                  <c:v>-9.8923156363459427E-2</c:v>
                </c:pt>
                <c:pt idx="8758">
                  <c:v>-0.11411965788068798</c:v>
                </c:pt>
                <c:pt idx="8759">
                  <c:v>-0.12923799151649237</c:v>
                </c:pt>
                <c:pt idx="8760">
                  <c:v>-0.14426781357729737</c:v>
                </c:pt>
                <c:pt idx="8761">
                  <c:v>-0.15919868374888327</c:v>
                </c:pt>
                <c:pt idx="8762">
                  <c:v>-0.17402036228527012</c:v>
                </c:pt>
                <c:pt idx="8763">
                  <c:v>-0.18872282849447364</c:v>
                </c:pt>
                <c:pt idx="8764">
                  <c:v>-0.20329599681435209</c:v>
                </c:pt>
                <c:pt idx="8765">
                  <c:v>-0.21772974543325813</c:v>
                </c:pt>
                <c:pt idx="8766">
                  <c:v>-0.23201424793315348</c:v>
                </c:pt>
                <c:pt idx="8767">
                  <c:v>-0.24613972970232889</c:v>
                </c:pt>
                <c:pt idx="8768">
                  <c:v>-0.26009671699318793</c:v>
                </c:pt>
                <c:pt idx="8769">
                  <c:v>-0.27387579341855112</c:v>
                </c:pt>
                <c:pt idx="8770">
                  <c:v>-0.28746643533451854</c:v>
                </c:pt>
                <c:pt idx="8771">
                  <c:v>-0.3008603105800764</c:v>
                </c:pt>
                <c:pt idx="8772">
                  <c:v>-0.31404834596714204</c:v>
                </c:pt>
                <c:pt idx="8773">
                  <c:v>-0.32702092779179187</c:v>
                </c:pt>
                <c:pt idx="8774">
                  <c:v>-0.33976860809068027</c:v>
                </c:pt>
                <c:pt idx="8775">
                  <c:v>-0.35228322331319734</c:v>
                </c:pt>
                <c:pt idx="8776">
                  <c:v>-0.36455683945740019</c:v>
                </c:pt>
                <c:pt idx="8777">
                  <c:v>-0.37658134208300087</c:v>
                </c:pt>
                <c:pt idx="8778">
                  <c:v>-0.38834838824688062</c:v>
                </c:pt>
                <c:pt idx="8779">
                  <c:v>-0.39984937220937861</c:v>
                </c:pt>
                <c:pt idx="8780">
                  <c:v>-0.41107576649144978</c:v>
                </c:pt>
                <c:pt idx="8781">
                  <c:v>-0.42202022903358005</c:v>
                </c:pt>
                <c:pt idx="8782">
                  <c:v>-0.43267554142006165</c:v>
                </c:pt>
                <c:pt idx="8783">
                  <c:v>-0.4430341965674266</c:v>
                </c:pt>
                <c:pt idx="8784">
                  <c:v>-0.45308871378754517</c:v>
                </c:pt>
                <c:pt idx="8785">
                  <c:v>-0.46283272350286553</c:v>
                </c:pt>
                <c:pt idx="8786">
                  <c:v>-0.47225988717736811</c:v>
                </c:pt>
                <c:pt idx="8787">
                  <c:v>-0.48136347128013057</c:v>
                </c:pt>
                <c:pt idx="8788">
                  <c:v>-0.49013701446666769</c:v>
                </c:pt>
                <c:pt idx="8789">
                  <c:v>-0.49857579897182158</c:v>
                </c:pt>
                <c:pt idx="8790">
                  <c:v>-0.50667283666243634</c:v>
                </c:pt>
                <c:pt idx="8791">
                  <c:v>-0.51442198953705998</c:v>
                </c:pt>
                <c:pt idx="8792">
                  <c:v>-0.52181914573797472</c:v>
                </c:pt>
                <c:pt idx="8793">
                  <c:v>-0.52885820974375919</c:v>
                </c:pt>
                <c:pt idx="8794">
                  <c:v>-0.53553460919057316</c:v>
                </c:pt>
                <c:pt idx="8795">
                  <c:v>-0.54184425721842211</c:v>
                </c:pt>
                <c:pt idx="8796">
                  <c:v>-0.54778350642867601</c:v>
                </c:pt>
                <c:pt idx="8797">
                  <c:v>-0.5533472613727114</c:v>
                </c:pt>
                <c:pt idx="8798">
                  <c:v>-0.55853141837151365</c:v>
                </c:pt>
                <c:pt idx="8799">
                  <c:v>-0.56333365574022676</c:v>
                </c:pt>
                <c:pt idx="8800">
                  <c:v>-0.56774939846243888</c:v>
                </c:pt>
                <c:pt idx="8801">
                  <c:v>-0.57177567185209666</c:v>
                </c:pt>
                <c:pt idx="8802">
                  <c:v>-0.57541045163789883</c:v>
                </c:pt>
                <c:pt idx="8803">
                  <c:v>-0.57865041313219856</c:v>
                </c:pt>
                <c:pt idx="8804">
                  <c:v>-0.58149374517126207</c:v>
                </c:pt>
                <c:pt idx="8805">
                  <c:v>-0.58393872058635832</c:v>
                </c:pt>
                <c:pt idx="8806">
                  <c:v>-0.5859839855850687</c:v>
                </c:pt>
                <c:pt idx="8807">
                  <c:v>-0.58762777643107023</c:v>
                </c:pt>
                <c:pt idx="8808">
                  <c:v>-0.588868936011954</c:v>
                </c:pt>
                <c:pt idx="8809">
                  <c:v>-0.58970690288483518</c:v>
                </c:pt>
                <c:pt idx="8810">
                  <c:v>-0.59014056841596207</c:v>
                </c:pt>
                <c:pt idx="8811">
                  <c:v>-0.59016928856066464</c:v>
                </c:pt>
                <c:pt idx="8812">
                  <c:v>-0.58979323453433263</c:v>
                </c:pt>
                <c:pt idx="8813">
                  <c:v>-0.58901336842245988</c:v>
                </c:pt>
                <c:pt idx="8814">
                  <c:v>-0.58783067318429671</c:v>
                </c:pt>
                <c:pt idx="8815">
                  <c:v>-0.58624458063483298</c:v>
                </c:pt>
                <c:pt idx="8816">
                  <c:v>-0.58425689048509732</c:v>
                </c:pt>
                <c:pt idx="8817">
                  <c:v>-0.58186928586466979</c:v>
                </c:pt>
                <c:pt idx="8818">
                  <c:v>-0.57908322527590128</c:v>
                </c:pt>
                <c:pt idx="8819">
                  <c:v>-0.57589985725263992</c:v>
                </c:pt>
                <c:pt idx="8820">
                  <c:v>-0.57232254000157878</c:v>
                </c:pt>
                <c:pt idx="8821">
                  <c:v>-0.56835320884382534</c:v>
                </c:pt>
                <c:pt idx="8822">
                  <c:v>-0.56399441330845568</c:v>
                </c:pt>
                <c:pt idx="8823">
                  <c:v>-0.55924856782040155</c:v>
                </c:pt>
                <c:pt idx="8824">
                  <c:v>-0.55412009978726684</c:v>
                </c:pt>
                <c:pt idx="8825">
                  <c:v>-0.54861180291287936</c:v>
                </c:pt>
                <c:pt idx="8826">
                  <c:v>-0.54272722943425655</c:v>
                </c:pt>
                <c:pt idx="8827">
                  <c:v>-0.53647069468493891</c:v>
                </c:pt>
                <c:pt idx="8828">
                  <c:v>-0.5298472519920534</c:v>
                </c:pt>
                <c:pt idx="8829">
                  <c:v>-0.52286005991780304</c:v>
                </c:pt>
                <c:pt idx="8830">
                  <c:v>-0.51551426421392255</c:v>
                </c:pt>
                <c:pt idx="8831">
                  <c:v>-0.50781560620768151</c:v>
                </c:pt>
                <c:pt idx="8832">
                  <c:v>-0.49976961393903935</c:v>
                </c:pt>
                <c:pt idx="8833">
                  <c:v>-0.49138150851126355</c:v>
                </c:pt>
                <c:pt idx="8834">
                  <c:v>-0.48265649059524363</c:v>
                </c:pt>
                <c:pt idx="8835">
                  <c:v>-0.47360079940914923</c:v>
                </c:pt>
                <c:pt idx="8836">
                  <c:v>-0.4642206103936769</c:v>
                </c:pt>
                <c:pt idx="8837">
                  <c:v>-0.45452195193837097</c:v>
                </c:pt>
                <c:pt idx="8838">
                  <c:v>-0.44451174934004289</c:v>
                </c:pt>
                <c:pt idx="8839">
                  <c:v>-0.43419707424066323</c:v>
                </c:pt>
                <c:pt idx="8840">
                  <c:v>-0.4235854485789502</c:v>
                </c:pt>
                <c:pt idx="8841">
                  <c:v>-0.41268331709610656</c:v>
                </c:pt>
                <c:pt idx="8842">
                  <c:v>-0.40149887514605126</c:v>
                </c:pt>
                <c:pt idx="8843">
                  <c:v>-0.39003991999608711</c:v>
                </c:pt>
                <c:pt idx="8844">
                  <c:v>-0.37831299003294883</c:v>
                </c:pt>
                <c:pt idx="8845">
                  <c:v>-0.36632732025252862</c:v>
                </c:pt>
                <c:pt idx="8846">
                  <c:v>-0.35409090282811262</c:v>
                </c:pt>
                <c:pt idx="8847">
                  <c:v>-0.3416110486796689</c:v>
                </c:pt>
                <c:pt idx="8848">
                  <c:v>-0.32889691168568658</c:v>
                </c:pt>
                <c:pt idx="8849">
                  <c:v>-0.31595770365905368</c:v>
                </c:pt>
                <c:pt idx="8850">
                  <c:v>-0.3028026155120086</c:v>
                </c:pt>
                <c:pt idx="8851">
                  <c:v>-0.28943963530306771</c:v>
                </c:pt>
                <c:pt idx="8852">
                  <c:v>-0.27587912992933544</c:v>
                </c:pt>
                <c:pt idx="8853">
                  <c:v>-0.26212989335988501</c:v>
                </c:pt>
                <c:pt idx="8854">
                  <c:v>-0.24820006888987522</c:v>
                </c:pt>
                <c:pt idx="8855">
                  <c:v>-0.23410043611261694</c:v>
                </c:pt>
                <c:pt idx="8856">
                  <c:v>-0.21984046443131822</c:v>
                </c:pt>
                <c:pt idx="8857">
                  <c:v>-0.20542962318651822</c:v>
                </c:pt>
                <c:pt idx="8858">
                  <c:v>-0.19087809580854445</c:v>
                </c:pt>
                <c:pt idx="8859">
                  <c:v>-0.17619640848221424</c:v>
                </c:pt>
                <c:pt idx="8860">
                  <c:v>-0.16139428277061163</c:v>
                </c:pt>
                <c:pt idx="8861">
                  <c:v>-0.14648164920478374</c:v>
                </c:pt>
                <c:pt idx="8862">
                  <c:v>-0.13146900558487204</c:v>
                </c:pt>
                <c:pt idx="8863">
                  <c:v>-0.11636704431396305</c:v>
                </c:pt>
                <c:pt idx="8864">
                  <c:v>-0.10118550872225836</c:v>
                </c:pt>
                <c:pt idx="8865">
                  <c:v>-8.5934214975966816E-2</c:v>
                </c:pt>
                <c:pt idx="8866">
                  <c:v>-7.0623422762296467E-2</c:v>
                </c:pt>
                <c:pt idx="8867">
                  <c:v>-5.5263839446591766E-2</c:v>
                </c:pt>
                <c:pt idx="8868">
                  <c:v>-3.986660766130256E-2</c:v>
                </c:pt>
                <c:pt idx="8869">
                  <c:v>-2.4442916553118619E-2</c:v>
                </c:pt>
                <c:pt idx="8870">
                  <c:v>-9.0028476781575748E-3</c:v>
                </c:pt>
                <c:pt idx="8871">
                  <c:v>6.4436078024924627E-3</c:v>
                </c:pt>
                <c:pt idx="8872">
                  <c:v>2.1885816541609322E-2</c:v>
                </c:pt>
                <c:pt idx="8873">
                  <c:v>3.7312174222202787E-2</c:v>
                </c:pt>
                <c:pt idx="8874">
                  <c:v>5.2713155943796698E-2</c:v>
                </c:pt>
                <c:pt idx="8875">
                  <c:v>6.8078106268593452E-2</c:v>
                </c:pt>
                <c:pt idx="8876">
                  <c:v>8.3396295707900511E-2</c:v>
                </c:pt>
                <c:pt idx="8877">
                  <c:v>9.865720841531278E-2</c:v>
                </c:pt>
                <c:pt idx="8878">
                  <c:v>0.11385031004536329</c:v>
                </c:pt>
                <c:pt idx="8879">
                  <c:v>0.12896531618690585</c:v>
                </c:pt>
                <c:pt idx="8880">
                  <c:v>0.14399188385795519</c:v>
                </c:pt>
                <c:pt idx="8881">
                  <c:v>0.15891957343655161</c:v>
                </c:pt>
                <c:pt idx="8882">
                  <c:v>0.17373814584952565</c:v>
                </c:pt>
                <c:pt idx="8883">
                  <c:v>0.18843758105812186</c:v>
                </c:pt>
                <c:pt idx="8884">
                  <c:v>0.20300779413370146</c:v>
                </c:pt>
                <c:pt idx="8885">
                  <c:v>0.21743866387827149</c:v>
                </c:pt>
                <c:pt idx="8886">
                  <c:v>0.23172036446749814</c:v>
                </c:pt>
                <c:pt idx="8887">
                  <c:v>0.2458431218632729</c:v>
                </c:pt>
                <c:pt idx="8888">
                  <c:v>0.25979746287142513</c:v>
                </c:pt>
                <c:pt idx="8889">
                  <c:v>0.27357397163788627</c:v>
                </c:pt>
                <c:pt idx="8890">
                  <c:v>0.28716212503148381</c:v>
                </c:pt>
                <c:pt idx="8891">
                  <c:v>0.30055359138343485</c:v>
                </c:pt>
                <c:pt idx="8892">
                  <c:v>0.31373929797730099</c:v>
                </c:pt>
                <c:pt idx="8893">
                  <c:v>0.32670963156014493</c:v>
                </c:pt>
                <c:pt idx="8894">
                  <c:v>0.33945514459885157</c:v>
                </c:pt>
                <c:pt idx="8895">
                  <c:v>0.35196767395222017</c:v>
                </c:pt>
                <c:pt idx="8896">
                  <c:v>0.36423928600683569</c:v>
                </c:pt>
                <c:pt idx="8897">
                  <c:v>0.3762618666899939</c:v>
                </c:pt>
                <c:pt idx="8898">
                  <c:v>0.38802707340513565</c:v>
                </c:pt>
                <c:pt idx="8899">
                  <c:v>0.3995263007380947</c:v>
                </c:pt>
                <c:pt idx="8900">
                  <c:v>0.41075102151423343</c:v>
                </c:pt>
                <c:pt idx="8901">
                  <c:v>0.42169389395727414</c:v>
                </c:pt>
                <c:pt idx="8902">
                  <c:v>0.43234769991356281</c:v>
                </c:pt>
                <c:pt idx="8903">
                  <c:v>0.44270493254046595</c:v>
                </c:pt>
                <c:pt idx="8904">
                  <c:v>0.45275811136945093</c:v>
                </c:pt>
                <c:pt idx="8905">
                  <c:v>0.46250086702128701</c:v>
                </c:pt>
                <c:pt idx="8906">
                  <c:v>0.47192686113699445</c:v>
                </c:pt>
                <c:pt idx="8907">
                  <c:v>0.48102936034140648</c:v>
                </c:pt>
                <c:pt idx="8908">
                  <c:v>0.48980190342449598</c:v>
                </c:pt>
                <c:pt idx="8909">
                  <c:v>0.49823977273426312</c:v>
                </c:pt>
                <c:pt idx="8910">
                  <c:v>0.50633598022942616</c:v>
                </c:pt>
                <c:pt idx="8911">
                  <c:v>0.51408438797912714</c:v>
                </c:pt>
                <c:pt idx="8912">
                  <c:v>0.52148088417497751</c:v>
                </c:pt>
                <c:pt idx="8913">
                  <c:v>0.52851937332364807</c:v>
                </c:pt>
                <c:pt idx="8914">
                  <c:v>0.53519528306818143</c:v>
                </c:pt>
                <c:pt idx="8915">
                  <c:v>0.54150452653427772</c:v>
                </c:pt>
                <c:pt idx="8916">
                  <c:v>0.54744345628786228</c:v>
                </c:pt>
                <c:pt idx="8917">
                  <c:v>0.55300697682376487</c:v>
                </c:pt>
                <c:pt idx="8918">
                  <c:v>0.55819098438537174</c:v>
                </c:pt>
                <c:pt idx="8919">
                  <c:v>0.56299315718922827</c:v>
                </c:pt>
                <c:pt idx="8920">
                  <c:v>0.5674089200993766</c:v>
                </c:pt>
                <c:pt idx="8921">
                  <c:v>0.57143529828934536</c:v>
                </c:pt>
                <c:pt idx="8922">
                  <c:v>0.57507026732659772</c:v>
                </c:pt>
                <c:pt idx="8923">
                  <c:v>0.57831050234152481</c:v>
                </c:pt>
                <c:pt idx="8924">
                  <c:v>0.58115419196776219</c:v>
                </c:pt>
                <c:pt idx="8925">
                  <c:v>0.58359960881337358</c:v>
                </c:pt>
                <c:pt idx="8926">
                  <c:v>0.58564539884224631</c:v>
                </c:pt>
                <c:pt idx="8927">
                  <c:v>0.58728979805398029</c:v>
                </c:pt>
                <c:pt idx="8928">
                  <c:v>0.58853164905178079</c:v>
                </c:pt>
                <c:pt idx="8929">
                  <c:v>0.58937039008818026</c:v>
                </c:pt>
                <c:pt idx="8930">
                  <c:v>0.58980491220478815</c:v>
                </c:pt>
                <c:pt idx="8931">
                  <c:v>0.58983457101229042</c:v>
                </c:pt>
                <c:pt idx="8932">
                  <c:v>0.58945953736160228</c:v>
                </c:pt>
                <c:pt idx="8933">
                  <c:v>0.58868077295399046</c:v>
                </c:pt>
                <c:pt idx="8934">
                  <c:v>0.58749926034490096</c:v>
                </c:pt>
                <c:pt idx="8935">
                  <c:v>0.58591443092600959</c:v>
                </c:pt>
                <c:pt idx="8936">
                  <c:v>0.58392808396572315</c:v>
                </c:pt>
                <c:pt idx="8937">
                  <c:v>0.5815419021317999</c:v>
                </c:pt>
                <c:pt idx="8938">
                  <c:v>0.57875734344570906</c:v>
                </c:pt>
                <c:pt idx="8939">
                  <c:v>0.57557555594152099</c:v>
                </c:pt>
                <c:pt idx="8940">
                  <c:v>0.57199989730741141</c:v>
                </c:pt>
                <c:pt idx="8941">
                  <c:v>0.56803230232735658</c:v>
                </c:pt>
                <c:pt idx="8942">
                  <c:v>0.56367531997492781</c:v>
                </c:pt>
                <c:pt idx="8943">
                  <c:v>0.55893136410124178</c:v>
                </c:pt>
                <c:pt idx="8944">
                  <c:v>0.55380486152203912</c:v>
                </c:pt>
                <c:pt idx="8945">
                  <c:v>0.54829860533135966</c:v>
                </c:pt>
                <c:pt idx="8946">
                  <c:v>0.54241614713871156</c:v>
                </c:pt>
                <c:pt idx="8947">
                  <c:v>0.5361618016325761</c:v>
                </c:pt>
                <c:pt idx="8948">
                  <c:v>0.52954062147766945</c:v>
                </c:pt>
                <c:pt idx="8949">
                  <c:v>0.52255576455661967</c:v>
                </c:pt>
                <c:pt idx="8950">
                  <c:v>0.515212375924616</c:v>
                </c:pt>
                <c:pt idx="8951">
                  <c:v>0.50751619619563137</c:v>
                </c:pt>
                <c:pt idx="8952">
                  <c:v>0.49947275267973601</c:v>
                </c:pt>
                <c:pt idx="8953">
                  <c:v>0.49108726573398781</c:v>
                </c:pt>
                <c:pt idx="8954">
                  <c:v>0.48236493526690266</c:v>
                </c:pt>
                <c:pt idx="8955">
                  <c:v>0.47331199971835575</c:v>
                </c:pt>
                <c:pt idx="8956">
                  <c:v>0.46393463373503302</c:v>
                </c:pt>
                <c:pt idx="8957">
                  <c:v>0.45423886489699672</c:v>
                </c:pt>
                <c:pt idx="8958">
                  <c:v>0.44423161767630392</c:v>
                </c:pt>
                <c:pt idx="8959">
                  <c:v>0.43391996287514267</c:v>
                </c:pt>
                <c:pt idx="8960">
                  <c:v>0.42331142157765611</c:v>
                </c:pt>
                <c:pt idx="8961">
                  <c:v>0.41241243765590391</c:v>
                </c:pt>
                <c:pt idx="8962">
                  <c:v>0.40123120558033643</c:v>
                </c:pt>
                <c:pt idx="8963">
                  <c:v>0.38977552172072255</c:v>
                </c:pt>
                <c:pt idx="8964">
                  <c:v>0.37805192355240691</c:v>
                </c:pt>
                <c:pt idx="8965">
                  <c:v>0.36606964514633517</c:v>
                </c:pt>
                <c:pt idx="8966">
                  <c:v>0.35383667773747746</c:v>
                </c:pt>
                <c:pt idx="8967">
                  <c:v>0.34136033129443677</c:v>
                </c:pt>
                <c:pt idx="8968">
                  <c:v>0.32864975873149871</c:v>
                </c:pt>
                <c:pt idx="8969">
                  <c:v>0.31571417088478654</c:v>
                </c:pt>
                <c:pt idx="8970">
                  <c:v>0.30256275767749174</c:v>
                </c:pt>
                <c:pt idx="8971">
                  <c:v>0.28920350616702623</c:v>
                </c:pt>
                <c:pt idx="8972">
                  <c:v>0.27564678223762945</c:v>
                </c:pt>
                <c:pt idx="8973">
                  <c:v>0.26190137883403197</c:v>
                </c:pt>
                <c:pt idx="8974">
                  <c:v>0.24797543821581691</c:v>
                </c:pt>
                <c:pt idx="8975">
                  <c:v>0.23387973892977459</c:v>
                </c:pt>
                <c:pt idx="8976">
                  <c:v>0.21962374932191372</c:v>
                </c:pt>
                <c:pt idx="8977">
                  <c:v>0.20521693766520399</c:v>
                </c:pt>
                <c:pt idx="8978">
                  <c:v>0.19066948631228584</c:v>
                </c:pt>
                <c:pt idx="8979">
                  <c:v>0.17599192036045916</c:v>
                </c:pt>
                <c:pt idx="8980">
                  <c:v>0.16119396027577265</c:v>
                </c:pt>
                <c:pt idx="8981">
                  <c:v>0.14628553548298062</c:v>
                </c:pt>
                <c:pt idx="8982">
                  <c:v>0.13127714266695972</c:v>
                </c:pt>
                <c:pt idx="8983">
                  <c:v>0.11617947310688956</c:v>
                </c:pt>
                <c:pt idx="8984">
                  <c:v>0.10100226900067209</c:v>
                </c:pt>
                <c:pt idx="8985">
                  <c:v>8.5755345374136607E-2</c:v>
                </c:pt>
                <c:pt idx="8986">
                  <c:v>7.0448960766344881E-2</c:v>
                </c:pt>
                <c:pt idx="8987">
                  <c:v>5.5093821386995874E-2</c:v>
                </c:pt>
                <c:pt idx="8988">
                  <c:v>3.9701068705707714E-2</c:v>
                </c:pt>
                <c:pt idx="8989">
                  <c:v>2.428189069947069E-2</c:v>
                </c:pt>
                <c:pt idx="8990">
                  <c:v>8.8463677480936451E-3</c:v>
                </c:pt>
                <c:pt idx="8991">
                  <c:v>-6.5955101699033559E-3</c:v>
                </c:pt>
                <c:pt idx="8992">
                  <c:v>-2.2033110895852876E-2</c:v>
                </c:pt>
                <c:pt idx="8993">
                  <c:v>-3.745483130698142E-2</c:v>
                </c:pt>
                <c:pt idx="8994">
                  <c:v>-5.2851147702418326E-2</c:v>
                </c:pt>
                <c:pt idx="8995">
                  <c:v>-6.8211405848992726E-2</c:v>
                </c:pt>
                <c:pt idx="8996">
                  <c:v>-8.3524877467420225E-2</c:v>
                </c:pt>
                <c:pt idx="8997">
                  <c:v>-9.8781047925143653E-2</c:v>
                </c:pt>
                <c:pt idx="8998">
                  <c:v>-0.11396938409465439</c:v>
                </c:pt>
                <c:pt idx="8999">
                  <c:v>-0.12907960278661978</c:v>
                </c:pt>
                <c:pt idx="9000">
                  <c:v>-0.14410136224436262</c:v>
                </c:pt>
                <c:pt idx="9001">
                  <c:v>-0.15902422407444428</c:v>
                </c:pt>
                <c:pt idx="9002">
                  <c:v>-0.17383795043510056</c:v>
                </c:pt>
                <c:pt idx="9003">
                  <c:v>-0.18853252252157515</c:v>
                </c:pt>
                <c:pt idx="9004">
                  <c:v>-0.2030978566415014</c:v>
                </c:pt>
                <c:pt idx="9005">
                  <c:v>-0.21752383283511284</c:v>
                </c:pt>
                <c:pt idx="9006">
                  <c:v>-0.23180062651795033</c:v>
                </c:pt>
                <c:pt idx="9007">
                  <c:v>-0.24591846489312241</c:v>
                </c:pt>
                <c:pt idx="9008">
                  <c:v>-0.25986787600871203</c:v>
                </c:pt>
                <c:pt idx="9009">
                  <c:v>-0.27363944525361544</c:v>
                </c:pt>
                <c:pt idx="9010">
                  <c:v>-0.28722265074002928</c:v>
                </c:pt>
                <c:pt idx="9011">
                  <c:v>-0.30060916204264548</c:v>
                </c:pt>
                <c:pt idx="9012">
                  <c:v>-0.31378990768828341</c:v>
                </c:pt>
                <c:pt idx="9013">
                  <c:v>-0.32675527566674606</c:v>
                </c:pt>
                <c:pt idx="9014">
                  <c:v>-0.33949581968683068</c:v>
                </c:pt>
                <c:pt idx="9015">
                  <c:v>-0.35200337784811908</c:v>
                </c:pt>
                <c:pt idx="9016">
                  <c:v>-0.36427001777653389</c:v>
                </c:pt>
                <c:pt idx="9017">
                  <c:v>-0.37628762663694554</c:v>
                </c:pt>
                <c:pt idx="9018">
                  <c:v>-0.38804786306834643</c:v>
                </c:pt>
                <c:pt idx="9019">
                  <c:v>-0.39954212288973867</c:v>
                </c:pt>
                <c:pt idx="9020">
                  <c:v>-0.4107618801570011</c:v>
                </c:pt>
                <c:pt idx="9021">
                  <c:v>-0.42169979432142141</c:v>
                </c:pt>
                <c:pt idx="9022">
                  <c:v>-0.43234864845364473</c:v>
                </c:pt>
                <c:pt idx="9023">
                  <c:v>-0.4427009369317676</c:v>
                </c:pt>
                <c:pt idx="9024">
                  <c:v>-0.45274918050413898</c:v>
                </c:pt>
                <c:pt idx="9025">
                  <c:v>-0.46248701100424805</c:v>
                </c:pt>
                <c:pt idx="9026">
                  <c:v>-0.47190809128139316</c:v>
                </c:pt>
                <c:pt idx="9027">
                  <c:v>-0.4810056891639346</c:v>
                </c:pt>
                <c:pt idx="9028">
                  <c:v>-0.48977334464034294</c:v>
                </c:pt>
                <c:pt idx="9029">
                  <c:v>-0.49820634125179236</c:v>
                </c:pt>
                <c:pt idx="9030">
                  <c:v>-0.50629769214455533</c:v>
                </c:pt>
                <c:pt idx="9031">
                  <c:v>-0.51404126056944222</c:v>
                </c:pt>
                <c:pt idx="9032">
                  <c:v>-0.52143293589353434</c:v>
                </c:pt>
                <c:pt idx="9033">
                  <c:v>-0.5284666237925193</c:v>
                </c:pt>
                <c:pt idx="9034">
                  <c:v>-0.53513775307170353</c:v>
                </c:pt>
                <c:pt idx="9035">
                  <c:v>-0.5414422380120314</c:v>
                </c:pt>
                <c:pt idx="9036">
                  <c:v>-0.5473764323273681</c:v>
                </c:pt>
                <c:pt idx="9037">
                  <c:v>-0.55293524165291597</c:v>
                </c:pt>
                <c:pt idx="9038">
                  <c:v>-0.55811456336458087</c:v>
                </c:pt>
                <c:pt idx="9039">
                  <c:v>-0.56291207680331901</c:v>
                </c:pt>
                <c:pt idx="9040">
                  <c:v>-0.56732320794919977</c:v>
                </c:pt>
                <c:pt idx="9041">
                  <c:v>-0.57134498308314396</c:v>
                </c:pt>
                <c:pt idx="9042">
                  <c:v>-0.57497537887108796</c:v>
                </c:pt>
                <c:pt idx="9043">
                  <c:v>-0.57821107153273299</c:v>
                </c:pt>
                <c:pt idx="9044">
                  <c:v>-0.58105025078160688</c:v>
                </c:pt>
                <c:pt idx="9045">
                  <c:v>-0.5834911902959895</c:v>
                </c:pt>
                <c:pt idx="9046">
                  <c:v>-0.58553253710007203</c:v>
                </c:pt>
                <c:pt idx="9047">
                  <c:v>-0.58717252824355837</c:v>
                </c:pt>
                <c:pt idx="9048">
                  <c:v>-0.58841000736936089</c:v>
                </c:pt>
                <c:pt idx="9049">
                  <c:v>-0.58924441375906411</c:v>
                </c:pt>
                <c:pt idx="9050">
                  <c:v>-0.58967463947240317</c:v>
                </c:pt>
                <c:pt idx="9051">
                  <c:v>-0.58970004112707841</c:v>
                </c:pt>
                <c:pt idx="9052">
                  <c:v>-0.58932079056965447</c:v>
                </c:pt>
                <c:pt idx="9053">
                  <c:v>-0.58853785048544083</c:v>
                </c:pt>
                <c:pt idx="9054">
                  <c:v>-0.58735220440209968</c:v>
                </c:pt>
                <c:pt idx="9055">
                  <c:v>-0.58576328467150496</c:v>
                </c:pt>
                <c:pt idx="9056">
                  <c:v>-0.58377289150995704</c:v>
                </c:pt>
                <c:pt idx="9057">
                  <c:v>-0.58138270852066776</c:v>
                </c:pt>
                <c:pt idx="9058">
                  <c:v>-0.57859419464783246</c:v>
                </c:pt>
                <c:pt idx="9059">
                  <c:v>-0.57540849883536893</c:v>
                </c:pt>
                <c:pt idx="9060">
                  <c:v>-0.5718289796681737</c:v>
                </c:pt>
                <c:pt idx="9061">
                  <c:v>-0.56785757281366478</c:v>
                </c:pt>
                <c:pt idx="9062">
                  <c:v>-0.5634968281153121</c:v>
                </c:pt>
                <c:pt idx="9063">
                  <c:v>-0.55874916028044308</c:v>
                </c:pt>
                <c:pt idx="9064">
                  <c:v>-0.55361899696711914</c:v>
                </c:pt>
                <c:pt idx="9065">
                  <c:v>-0.54810913209761614</c:v>
                </c:pt>
                <c:pt idx="9066">
                  <c:v>-0.54222311809541079</c:v>
                </c:pt>
                <c:pt idx="9067">
                  <c:v>-0.53596527044851439</c:v>
                </c:pt>
                <c:pt idx="9068">
                  <c:v>-0.52934064260654856</c:v>
                </c:pt>
                <c:pt idx="9069">
                  <c:v>-0.52235239322226179</c:v>
                </c:pt>
                <c:pt idx="9070">
                  <c:v>-0.51500566810599624</c:v>
                </c:pt>
                <c:pt idx="9071">
                  <c:v>-0.50730620861175724</c:v>
                </c:pt>
                <c:pt idx="9072">
                  <c:v>-0.49925954277437401</c:v>
                </c:pt>
                <c:pt idx="9073">
                  <c:v>-0.49087089166020947</c:v>
                </c:pt>
                <c:pt idx="9074">
                  <c:v>-0.48214545587150531</c:v>
                </c:pt>
                <c:pt idx="9075">
                  <c:v>-0.47308947452611477</c:v>
                </c:pt>
                <c:pt idx="9076">
                  <c:v>-0.46370912293283556</c:v>
                </c:pt>
                <c:pt idx="9077">
                  <c:v>-0.45401042931780505</c:v>
                </c:pt>
                <c:pt idx="9078">
                  <c:v>-0.44400031878301155</c:v>
                </c:pt>
                <c:pt idx="9079">
                  <c:v>-0.43368586274428245</c:v>
                </c:pt>
                <c:pt idx="9080">
                  <c:v>-0.42307458288298583</c:v>
                </c:pt>
                <c:pt idx="9081">
                  <c:v>-0.41217292365187364</c:v>
                </c:pt>
                <c:pt idx="9082">
                  <c:v>-0.40098908008543738</c:v>
                </c:pt>
                <c:pt idx="9083">
                  <c:v>-0.38953084910071584</c:v>
                </c:pt>
                <c:pt idx="9084">
                  <c:v>-0.37780476870346008</c:v>
                </c:pt>
                <c:pt idx="9085">
                  <c:v>-0.36582007347801448</c:v>
                </c:pt>
                <c:pt idx="9086">
                  <c:v>-0.35358475515569887</c:v>
                </c:pt>
                <c:pt idx="9087">
                  <c:v>-0.34110612418426284</c:v>
                </c:pt>
                <c:pt idx="9088">
                  <c:v>-0.32839333393988368</c:v>
                </c:pt>
                <c:pt idx="9089">
                  <c:v>-0.31545559570322068</c:v>
                </c:pt>
                <c:pt idx="9090">
                  <c:v>-0.30230209982453821</c:v>
                </c:pt>
                <c:pt idx="9091">
                  <c:v>-0.28894083377084617</c:v>
                </c:pt>
                <c:pt idx="9092">
                  <c:v>-0.27538216381836034</c:v>
                </c:pt>
                <c:pt idx="9093">
                  <c:v>-0.26163488328612156</c:v>
                </c:pt>
                <c:pt idx="9094">
                  <c:v>-0.24770713479033299</c:v>
                </c:pt>
                <c:pt idx="9095">
                  <c:v>-0.23360969721656374</c:v>
                </c:pt>
                <c:pt idx="9096">
                  <c:v>-0.21935203923182095</c:v>
                </c:pt>
                <c:pt idx="9097">
                  <c:v>-0.20494362941213889</c:v>
                </c:pt>
                <c:pt idx="9098">
                  <c:v>-0.19039465039529604</c:v>
                </c:pt>
                <c:pt idx="9099">
                  <c:v>-0.17571562754574477</c:v>
                </c:pt>
                <c:pt idx="9100">
                  <c:v>-0.16091628157866739</c:v>
                </c:pt>
                <c:pt idx="9101">
                  <c:v>-0.14600654214990363</c:v>
                </c:pt>
                <c:pt idx="9102">
                  <c:v>-0.13099690615733772</c:v>
                </c:pt>
                <c:pt idx="9103">
                  <c:v>-0.11589806507503379</c:v>
                </c:pt>
                <c:pt idx="9104">
                  <c:v>-0.10071976127766828</c:v>
                </c:pt>
                <c:pt idx="9105">
                  <c:v>-8.5471809949700661E-2</c:v>
                </c:pt>
                <c:pt idx="9106">
                  <c:v>-7.0164469770672783E-2</c:v>
                </c:pt>
                <c:pt idx="9107">
                  <c:v>-5.480844707261024E-2</c:v>
                </c:pt>
                <c:pt idx="9108">
                  <c:v>-3.9414883429290712E-2</c:v>
                </c:pt>
                <c:pt idx="9109">
                  <c:v>-2.3994966903725282E-2</c:v>
                </c:pt>
                <c:pt idx="9110">
                  <c:v>-8.5587779435729264E-3</c:v>
                </c:pt>
                <c:pt idx="9111">
                  <c:v>6.8836934229030023E-3</c:v>
                </c:pt>
                <c:pt idx="9112">
                  <c:v>2.2321815005430005E-2</c:v>
                </c:pt>
                <c:pt idx="9113">
                  <c:v>3.7743983667728701E-2</c:v>
                </c:pt>
                <c:pt idx="9114">
                  <c:v>5.3140675713463939E-2</c:v>
                </c:pt>
                <c:pt idx="9115">
                  <c:v>6.8501236932092438E-2</c:v>
                </c:pt>
                <c:pt idx="9116">
                  <c:v>8.3814939084919257E-2</c:v>
                </c:pt>
                <c:pt idx="9117">
                  <c:v>9.9071267597960588E-2</c:v>
                </c:pt>
                <c:pt idx="9118">
                  <c:v>0.11425968942021539</c:v>
                </c:pt>
                <c:pt idx="9119">
                  <c:v>0.12936992145673007</c:v>
                </c:pt>
                <c:pt idx="9120">
                  <c:v>0.14439162206302428</c:v>
                </c:pt>
                <c:pt idx="9121">
                  <c:v>0.15931435297563246</c:v>
                </c:pt>
                <c:pt idx="9122">
                  <c:v>0.17412787650047734</c:v>
                </c:pt>
                <c:pt idx="9123">
                  <c:v>0.18882217399812054</c:v>
                </c:pt>
                <c:pt idx="9124">
                  <c:v>0.20338716195909248</c:v>
                </c:pt>
                <c:pt idx="9125">
                  <c:v>0.21781272062402313</c:v>
                </c:pt>
                <c:pt idx="9126">
                  <c:v>0.23208902562628322</c:v>
                </c:pt>
                <c:pt idx="9127">
                  <c:v>0.24620630440413921</c:v>
                </c:pt>
                <c:pt idx="9128">
                  <c:v>0.26015508525808212</c:v>
                </c:pt>
                <c:pt idx="9129">
                  <c:v>0.27392595384659901</c:v>
                </c:pt>
                <c:pt idx="9130">
                  <c:v>0.28750838856852767</c:v>
                </c:pt>
                <c:pt idx="9131">
                  <c:v>0.30089405930219076</c:v>
                </c:pt>
                <c:pt idx="9132">
                  <c:v>0.31407389489489512</c:v>
                </c:pt>
                <c:pt idx="9133">
                  <c:v>0.32703828367369225</c:v>
                </c:pt>
                <c:pt idx="9134">
                  <c:v>0.33977777970128548</c:v>
                </c:pt>
                <c:pt idx="9135">
                  <c:v>0.35228422144769639</c:v>
                </c:pt>
                <c:pt idx="9136">
                  <c:v>0.3645496769257075</c:v>
                </c:pt>
                <c:pt idx="9137">
                  <c:v>0.37656603370334468</c:v>
                </c:pt>
                <c:pt idx="9138">
                  <c:v>0.38832495083891411</c:v>
                </c:pt>
                <c:pt idx="9139">
                  <c:v>0.39981782458680237</c:v>
                </c:pt>
                <c:pt idx="9140">
                  <c:v>0.41103612945414686</c:v>
                </c:pt>
                <c:pt idx="9141">
                  <c:v>0.42197252535926966</c:v>
                </c:pt>
                <c:pt idx="9142">
                  <c:v>0.43261979585548366</c:v>
                </c:pt>
                <c:pt idx="9143">
                  <c:v>0.44297043581903589</c:v>
                </c:pt>
                <c:pt idx="9144">
                  <c:v>0.45301696651174755</c:v>
                </c:pt>
                <c:pt idx="9145">
                  <c:v>0.46275302029577708</c:v>
                </c:pt>
                <c:pt idx="9146">
                  <c:v>0.472172260564102</c:v>
                </c:pt>
                <c:pt idx="9147">
                  <c:v>0.48126795570364095</c:v>
                </c:pt>
                <c:pt idx="9148">
                  <c:v>0.49003364627611617</c:v>
                </c:pt>
                <c:pt idx="9149">
                  <c:v>0.49846461641049938</c:v>
                </c:pt>
                <c:pt idx="9150">
                  <c:v>0.50655387985522538</c:v>
                </c:pt>
                <c:pt idx="9151">
                  <c:v>0.51429530047745753</c:v>
                </c:pt>
                <c:pt idx="9152">
                  <c:v>0.52168476827466281</c:v>
                </c:pt>
                <c:pt idx="9153">
                  <c:v>0.52871618956674193</c:v>
                </c:pt>
                <c:pt idx="9154">
                  <c:v>0.53538499381687832</c:v>
                </c:pt>
                <c:pt idx="9155">
                  <c:v>0.54168709597737075</c:v>
                </c:pt>
                <c:pt idx="9156">
                  <c:v>0.54761885044671288</c:v>
                </c:pt>
                <c:pt idx="9157">
                  <c:v>0.55317516355783825</c:v>
                </c:pt>
                <c:pt idx="9158">
                  <c:v>0.55835193339727807</c:v>
                </c:pt>
                <c:pt idx="9159">
                  <c:v>0.5631468400293147</c:v>
                </c:pt>
                <c:pt idx="9160">
                  <c:v>0.56755531016985683</c:v>
                </c:pt>
                <c:pt idx="9161">
                  <c:v>0.57157437084793561</c:v>
                </c:pt>
                <c:pt idx="9162">
                  <c:v>0.57520199948971706</c:v>
                </c:pt>
                <c:pt idx="9163">
                  <c:v>0.57843487308701491</c:v>
                </c:pt>
                <c:pt idx="9164">
                  <c:v>0.58127118213712103</c:v>
                </c:pt>
                <c:pt idx="9165">
                  <c:v>0.58370920111356894</c:v>
                </c:pt>
                <c:pt idx="9166">
                  <c:v>0.58574757784701525</c:v>
                </c:pt>
                <c:pt idx="9167">
                  <c:v>0.58738455020469105</c:v>
                </c:pt>
                <c:pt idx="9168">
                  <c:v>0.58861896265781488</c:v>
                </c:pt>
                <c:pt idx="9169">
                  <c:v>0.58945025532685424</c:v>
                </c:pt>
                <c:pt idx="9170">
                  <c:v>0.58987732112081315</c:v>
                </c:pt>
                <c:pt idx="9171">
                  <c:v>0.58989951751676417</c:v>
                </c:pt>
                <c:pt idx="9172">
                  <c:v>0.58951701723054017</c:v>
                </c:pt>
                <c:pt idx="9173">
                  <c:v>0.58873078382641209</c:v>
                </c:pt>
                <c:pt idx="9174">
                  <c:v>0.58754180172041481</c:v>
                </c:pt>
                <c:pt idx="9175">
                  <c:v>0.58594950416199298</c:v>
                </c:pt>
                <c:pt idx="9176">
                  <c:v>0.58395569227398447</c:v>
                </c:pt>
                <c:pt idx="9177">
                  <c:v>0.58156205057484633</c:v>
                </c:pt>
                <c:pt idx="9178">
                  <c:v>0.57877003893250833</c:v>
                </c:pt>
                <c:pt idx="9179">
                  <c:v>0.5755808072228572</c:v>
                </c:pt>
                <c:pt idx="9180">
                  <c:v>0.57199771497074625</c:v>
                </c:pt>
                <c:pt idx="9181">
                  <c:v>0.56802269879128398</c:v>
                </c:pt>
                <c:pt idx="9182">
                  <c:v>0.56365830948313467</c:v>
                </c:pt>
                <c:pt idx="9183">
                  <c:v>0.55890696271607454</c:v>
                </c:pt>
                <c:pt idx="9184">
                  <c:v>0.55377308711758988</c:v>
                </c:pt>
                <c:pt idx="9185">
                  <c:v>0.54825947758613913</c:v>
                </c:pt>
                <c:pt idx="9186">
                  <c:v>0.5423696875278663</c:v>
                </c:pt>
                <c:pt idx="9187">
                  <c:v>0.53610803341968383</c:v>
                </c:pt>
                <c:pt idx="9188">
                  <c:v>0.529479569706097</c:v>
                </c:pt>
                <c:pt idx="9189">
                  <c:v>0.52248745604045199</c:v>
                </c:pt>
                <c:pt idx="9190">
                  <c:v>0.51513683923916309</c:v>
                </c:pt>
                <c:pt idx="9191">
                  <c:v>0.50743346166750569</c:v>
                </c:pt>
                <c:pt idx="9192">
                  <c:v>0.49938285237652918</c:v>
                </c:pt>
                <c:pt idx="9193">
                  <c:v>0.4909902334535034</c:v>
                </c:pt>
                <c:pt idx="9194">
                  <c:v>0.48226080652598741</c:v>
                </c:pt>
                <c:pt idx="9195">
                  <c:v>0.47320081174133638</c:v>
                </c:pt>
                <c:pt idx="9196">
                  <c:v>0.46381642544172896</c:v>
                </c:pt>
                <c:pt idx="9197">
                  <c:v>0.45411367689032894</c:v>
                </c:pt>
                <c:pt idx="9198">
                  <c:v>0.44409949222952194</c:v>
                </c:pt>
                <c:pt idx="9199">
                  <c:v>0.43378094391863886</c:v>
                </c:pt>
                <c:pt idx="9200">
                  <c:v>0.42316555468540012</c:v>
                </c:pt>
                <c:pt idx="9201">
                  <c:v>0.41225977003148523</c:v>
                </c:pt>
                <c:pt idx="9202">
                  <c:v>0.40107178604264077</c:v>
                </c:pt>
                <c:pt idx="9203">
                  <c:v>0.38960940068918265</c:v>
                </c:pt>
                <c:pt idx="9204">
                  <c:v>0.37787915303194519</c:v>
                </c:pt>
                <c:pt idx="9205">
                  <c:v>0.3658902787118688</c:v>
                </c:pt>
                <c:pt idx="9206">
                  <c:v>0.35365077051812599</c:v>
                </c:pt>
                <c:pt idx="9207">
                  <c:v>0.34116793995731265</c:v>
                </c:pt>
                <c:pt idx="9208">
                  <c:v>0.32845094146516024</c:v>
                </c:pt>
                <c:pt idx="9209">
                  <c:v>0.31550898738235567</c:v>
                </c:pt>
                <c:pt idx="9210">
                  <c:v>0.30235126911938709</c:v>
                </c:pt>
                <c:pt idx="9211">
                  <c:v>0.28898577520340935</c:v>
                </c:pt>
                <c:pt idx="9212">
                  <c:v>0.2754228729704617</c:v>
                </c:pt>
                <c:pt idx="9213">
                  <c:v>0.26167135679881415</c:v>
                </c:pt>
                <c:pt idx="9214">
                  <c:v>0.24773937036302204</c:v>
                </c:pt>
                <c:pt idx="9215">
                  <c:v>0.23363769360592568</c:v>
                </c:pt>
                <c:pt idx="9216">
                  <c:v>0.21937579625037951</c:v>
                </c:pt>
                <c:pt idx="9217">
                  <c:v>0.20496314792665735</c:v>
                </c:pt>
                <c:pt idx="9218">
                  <c:v>0.19040993232485959</c:v>
                </c:pt>
                <c:pt idx="9219">
                  <c:v>0.17572667585961685</c:v>
                </c:pt>
                <c:pt idx="9220">
                  <c:v>0.16092310029386422</c:v>
                </c:pt>
                <c:pt idx="9221">
                  <c:v>0.14600913632852222</c:v>
                </c:pt>
                <c:pt idx="9222">
                  <c:v>0.13099528190362358</c:v>
                </c:pt>
                <c:pt idx="9223">
                  <c:v>0.11589222953220751</c:v>
                </c:pt>
                <c:pt idx="9224">
                  <c:v>0.10070972262448387</c:v>
                </c:pt>
                <c:pt idx="9225">
                  <c:v>8.5457577396766501E-2</c:v>
                </c:pt>
                <c:pt idx="9226">
                  <c:v>7.0146053556498986E-2</c:v>
                </c:pt>
                <c:pt idx="9227">
                  <c:v>5.4785858459430493E-2</c:v>
                </c:pt>
                <c:pt idx="9228">
                  <c:v>3.9388134698637292E-2</c:v>
                </c:pt>
                <c:pt idx="9229">
                  <c:v>2.3964071351710418E-2</c:v>
                </c:pt>
                <c:pt idx="9230">
                  <c:v>8.5237498760145202E-3</c:v>
                </c:pt>
                <c:pt idx="9231">
                  <c:v>-6.9228386956969954E-3</c:v>
                </c:pt>
                <c:pt idx="9232">
                  <c:v>-2.2365061174050287E-2</c:v>
                </c:pt>
                <c:pt idx="9233">
                  <c:v>-3.7791313429305404E-2</c:v>
                </c:pt>
                <c:pt idx="9234">
                  <c:v>-5.3192070777591631E-2</c:v>
                </c:pt>
                <c:pt idx="9235">
                  <c:v>-6.8556678026909845E-2</c:v>
                </c:pt>
                <c:pt idx="9236">
                  <c:v>-8.3874405963505788E-2</c:v>
                </c:pt>
                <c:pt idx="9237">
                  <c:v>-9.913473904490662E-2</c:v>
                </c:pt>
                <c:pt idx="9238">
                  <c:v>-0.11432714325845175</c:v>
                </c:pt>
                <c:pt idx="9239">
                  <c:v>-0.12944133455457252</c:v>
                </c:pt>
                <c:pt idx="9240">
                  <c:v>-0.14446697034145298</c:v>
                </c:pt>
                <c:pt idx="9241">
                  <c:v>-0.15939361141578806</c:v>
                </c:pt>
                <c:pt idx="9242">
                  <c:v>-0.17421101915139572</c:v>
                </c:pt>
                <c:pt idx="9243">
                  <c:v>-0.18890917398465099</c:v>
                </c:pt>
                <c:pt idx="9244">
                  <c:v>-0.20347799149007215</c:v>
                </c:pt>
                <c:pt idx="9245">
                  <c:v>-0.21790735100064718</c:v>
                </c:pt>
                <c:pt idx="9246">
                  <c:v>-0.23218742725068575</c:v>
                </c:pt>
                <c:pt idx="9247">
                  <c:v>-0.2463084467881862</c:v>
                </c:pt>
                <c:pt idx="9248">
                  <c:v>-0.26026093703237652</c:v>
                </c:pt>
                <c:pt idx="9249">
                  <c:v>-0.27403548276969153</c:v>
                </c:pt>
                <c:pt idx="9250">
                  <c:v>-0.28762156153632373</c:v>
                </c:pt>
                <c:pt idx="9251">
                  <c:v>-0.30101084235753911</c:v>
                </c:pt>
                <c:pt idx="9252">
                  <c:v>-0.31419425323742706</c:v>
                </c:pt>
                <c:pt idx="9253">
                  <c:v>-0.32716218166979449</c:v>
                </c:pt>
                <c:pt idx="9254">
                  <c:v>-0.33990518089429134</c:v>
                </c:pt>
                <c:pt idx="9255">
                  <c:v>-0.35241508856828696</c:v>
                </c:pt>
                <c:pt idx="9256">
                  <c:v>-0.36468397190244473</c:v>
                </c:pt>
                <c:pt idx="9257">
                  <c:v>-0.37670371767343985</c:v>
                </c:pt>
                <c:pt idx="9258">
                  <c:v>-0.38846598415913874</c:v>
                </c:pt>
                <c:pt idx="9259">
                  <c:v>-0.39996216684459945</c:v>
                </c:pt>
                <c:pt idx="9260">
                  <c:v>-0.41118373947890641</c:v>
                </c:pt>
                <c:pt idx="9261">
                  <c:v>-0.42212336123377625</c:v>
                </c:pt>
                <c:pt idx="9262">
                  <c:v>-0.43277381492751998</c:v>
                </c:pt>
                <c:pt idx="9263">
                  <c:v>-0.44312759471317231</c:v>
                </c:pt>
                <c:pt idx="9264">
                  <c:v>-0.45317722114127268</c:v>
                </c:pt>
                <c:pt idx="9265">
                  <c:v>-0.46291632587480025</c:v>
                </c:pt>
                <c:pt idx="9266">
                  <c:v>-0.47233857161980164</c:v>
                </c:pt>
                <c:pt idx="9267">
                  <c:v>-0.48143722608866424</c:v>
                </c:pt>
                <c:pt idx="9268">
                  <c:v>-0.49020582918113681</c:v>
                </c:pt>
                <c:pt idx="9269">
                  <c:v>-0.49863966437690388</c:v>
                </c:pt>
                <c:pt idx="9270">
                  <c:v>-0.50673174478795147</c:v>
                </c:pt>
                <c:pt idx="9271">
                  <c:v>-0.51447593365797095</c:v>
                </c:pt>
                <c:pt idx="9272">
                  <c:v>-0.5218681203740585</c:v>
                </c:pt>
                <c:pt idx="9273">
                  <c:v>-0.52890221065899246</c:v>
                </c:pt>
                <c:pt idx="9274">
                  <c:v>-0.53557363339219011</c:v>
                </c:pt>
                <c:pt idx="9275">
                  <c:v>-0.54187830295567263</c:v>
                </c:pt>
                <c:pt idx="9276">
                  <c:v>-0.54781257319127896</c:v>
                </c:pt>
                <c:pt idx="9277">
                  <c:v>-0.55337134988900161</c:v>
                </c:pt>
                <c:pt idx="9278">
                  <c:v>-0.55855053060627513</c:v>
                </c:pt>
                <c:pt idx="9279">
                  <c:v>-0.56334779489223508</c:v>
                </c:pt>
                <c:pt idx="9280">
                  <c:v>-0.56775856896169641</c:v>
                </c:pt>
                <c:pt idx="9281">
                  <c:v>-0.57177987935675001</c:v>
                </c:pt>
                <c:pt idx="9282">
                  <c:v>-0.57540970303088734</c:v>
                </c:pt>
                <c:pt idx="9283">
                  <c:v>-0.57864471651758442</c:v>
                </c:pt>
                <c:pt idx="9284">
                  <c:v>-0.58148310987025087</c:v>
                </c:pt>
                <c:pt idx="9285">
                  <c:v>-0.58392315713304899</c:v>
                </c:pt>
                <c:pt idx="9286">
                  <c:v>-0.58596350572189981</c:v>
                </c:pt>
                <c:pt idx="9287">
                  <c:v>-0.58760239310395612</c:v>
                </c:pt>
                <c:pt idx="9288">
                  <c:v>-0.58883866336515744</c:v>
                </c:pt>
                <c:pt idx="9289">
                  <c:v>-0.58967175625552393</c:v>
                </c:pt>
                <c:pt idx="9290">
                  <c:v>-0.59010056432850677</c:v>
                </c:pt>
                <c:pt idx="9291">
                  <c:v>-0.59012444472061543</c:v>
                </c:pt>
                <c:pt idx="9292">
                  <c:v>-0.58974356982214926</c:v>
                </c:pt>
                <c:pt idx="9293">
                  <c:v>-0.58895890288693065</c:v>
                </c:pt>
                <c:pt idx="9294">
                  <c:v>-0.58777142803568316</c:v>
                </c:pt>
                <c:pt idx="9295">
                  <c:v>-0.58618057823774861</c:v>
                </c:pt>
                <c:pt idx="9296">
                  <c:v>-0.58418815435109472</c:v>
                </c:pt>
                <c:pt idx="9297">
                  <c:v>-0.58179584064458489</c:v>
                </c:pt>
                <c:pt idx="9298">
                  <c:v>-0.5790050967518775</c:v>
                </c:pt>
                <c:pt idx="9299">
                  <c:v>-0.57581707232993229</c:v>
                </c:pt>
                <c:pt idx="9300">
                  <c:v>-0.57223512670005938</c:v>
                </c:pt>
                <c:pt idx="9301">
                  <c:v>-0.56826119628922556</c:v>
                </c:pt>
                <c:pt idx="9302">
                  <c:v>-0.56389783172339281</c:v>
                </c:pt>
                <c:pt idx="9303">
                  <c:v>-0.5591474485150848</c:v>
                </c:pt>
                <c:pt idx="9304">
                  <c:v>-0.55401447514998248</c:v>
                </c:pt>
                <c:pt idx="9305">
                  <c:v>-0.54850170640021878</c:v>
                </c:pt>
                <c:pt idx="9306">
                  <c:v>-0.54261269556109393</c:v>
                </c:pt>
                <c:pt idx="9307">
                  <c:v>-0.53635175901415266</c:v>
                </c:pt>
                <c:pt idx="9308">
                  <c:v>-0.52972395112401549</c:v>
                </c:pt>
                <c:pt idx="9309">
                  <c:v>-0.52273243147962623</c:v>
                </c:pt>
                <c:pt idx="9310">
                  <c:v>-0.51538234684845763</c:v>
                </c:pt>
                <c:pt idx="9311">
                  <c:v>-0.50767943956229389</c:v>
                </c:pt>
                <c:pt idx="9312">
                  <c:v>-0.49962923865414194</c:v>
                </c:pt>
                <c:pt idx="9313">
                  <c:v>-0.49123696620863777</c:v>
                </c:pt>
                <c:pt idx="9314">
                  <c:v>-0.48250782386610913</c:v>
                </c:pt>
                <c:pt idx="9315">
                  <c:v>-0.47344805180203925</c:v>
                </c:pt>
                <c:pt idx="9316">
                  <c:v>-0.46406382640207455</c:v>
                </c:pt>
                <c:pt idx="9317">
                  <c:v>-0.45436117698814471</c:v>
                </c:pt>
                <c:pt idx="9318">
                  <c:v>-0.44434702977665641</c:v>
                </c:pt>
                <c:pt idx="9319">
                  <c:v>-0.43402845731619172</c:v>
                </c:pt>
                <c:pt idx="9320">
                  <c:v>-0.42341298243888426</c:v>
                </c:pt>
                <c:pt idx="9321">
                  <c:v>-0.41250705076594546</c:v>
                </c:pt>
                <c:pt idx="9322">
                  <c:v>-0.40131885851772314</c:v>
                </c:pt>
                <c:pt idx="9323">
                  <c:v>-0.38985620381415764</c:v>
                </c:pt>
                <c:pt idx="9324">
                  <c:v>-0.37812562588062931</c:v>
                </c:pt>
                <c:pt idx="9325">
                  <c:v>-0.36613636053753884</c:v>
                </c:pt>
                <c:pt idx="9326">
                  <c:v>-0.35389640076830481</c:v>
                </c:pt>
                <c:pt idx="9327">
                  <c:v>-0.34141305828853247</c:v>
                </c:pt>
                <c:pt idx="9328">
                  <c:v>-0.32869548775762758</c:v>
                </c:pt>
                <c:pt idx="9329">
                  <c:v>-0.31575290175453163</c:v>
                </c:pt>
                <c:pt idx="9330">
                  <c:v>-0.30259449194250432</c:v>
                </c:pt>
                <c:pt idx="9331">
                  <c:v>-0.28922824711588002</c:v>
                </c:pt>
                <c:pt idx="9332">
                  <c:v>-0.27566453489221998</c:v>
                </c:pt>
                <c:pt idx="9333">
                  <c:v>-0.26191214994554513</c:v>
                </c:pt>
                <c:pt idx="9334">
                  <c:v>-0.24797923626031224</c:v>
                </c:pt>
                <c:pt idx="9335">
                  <c:v>-0.23387657410329457</c:v>
                </c:pt>
                <c:pt idx="9336">
                  <c:v>-0.2196136335352302</c:v>
                </c:pt>
                <c:pt idx="9337">
                  <c:v>-0.2051998845380984</c:v>
                </c:pt>
                <c:pt idx="9338">
                  <c:v>-0.19064551116743531</c:v>
                </c:pt>
                <c:pt idx="9339">
                  <c:v>-0.17596104021690731</c:v>
                </c:pt>
                <c:pt idx="9340">
                  <c:v>-0.16115619384200036</c:v>
                </c:pt>
                <c:pt idx="9341">
                  <c:v>-0.14624090314953669</c:v>
                </c:pt>
                <c:pt idx="9342">
                  <c:v>-0.13122566649872269</c:v>
                </c:pt>
                <c:pt idx="9343">
                  <c:v>-0.11612117683488996</c:v>
                </c:pt>
                <c:pt idx="9344">
                  <c:v>-0.10093717801353977</c:v>
                </c:pt>
                <c:pt idx="9345">
                  <c:v>-8.5683486709149714E-2</c:v>
                </c:pt>
                <c:pt idx="9346">
                  <c:v>-7.0370363100052402E-2</c:v>
                </c:pt>
                <c:pt idx="9347">
                  <c:v>-5.5008515025490277E-2</c:v>
                </c:pt>
                <c:pt idx="9348">
                  <c:v>-3.9609085574482082E-2</c:v>
                </c:pt>
                <c:pt idx="9349">
                  <c:v>-2.4183264332886048E-2</c:v>
                </c:pt>
                <c:pt idx="9350">
                  <c:v>-8.7411332784720786E-3</c:v>
                </c:pt>
                <c:pt idx="9351">
                  <c:v>6.7073160235495916E-3</c:v>
                </c:pt>
                <c:pt idx="9352">
                  <c:v>2.2151449839494661E-2</c:v>
                </c:pt>
                <c:pt idx="9353">
                  <c:v>3.7579663483617388E-2</c:v>
                </c:pt>
                <c:pt idx="9354">
                  <c:v>5.29824317044683E-2</c:v>
                </c:pt>
                <c:pt idx="9355">
                  <c:v>6.8349098731076918E-2</c:v>
                </c:pt>
                <c:pt idx="9356">
                  <c:v>8.3668934759489569E-2</c:v>
                </c:pt>
                <c:pt idx="9357">
                  <c:v>9.8931423645959179E-2</c:v>
                </c:pt>
                <c:pt idx="9358">
                  <c:v>0.1141260307656571</c:v>
                </c:pt>
                <c:pt idx="9359">
                  <c:v>0.12924247144611353</c:v>
                </c:pt>
                <c:pt idx="9360">
                  <c:v>0.14427040246205242</c:v>
                </c:pt>
                <c:pt idx="9361">
                  <c:v>0.15919938396631711</c:v>
                </c:pt>
                <c:pt idx="9362">
                  <c:v>0.17401917667866174</c:v>
                </c:pt>
                <c:pt idx="9363">
                  <c:v>0.18871976037139454</c:v>
                </c:pt>
                <c:pt idx="9364">
                  <c:v>0.20329104994508065</c:v>
                </c:pt>
                <c:pt idx="9365">
                  <c:v>0.21772292404912449</c:v>
                </c:pt>
                <c:pt idx="9366">
                  <c:v>0.23200555672473744</c:v>
                </c:pt>
                <c:pt idx="9367">
                  <c:v>0.24612917381756</c:v>
                </c:pt>
                <c:pt idx="9368">
                  <c:v>0.26008430203534549</c:v>
                </c:pt>
                <c:pt idx="9369">
                  <c:v>0.27386152544413866</c:v>
                </c:pt>
                <c:pt idx="9370">
                  <c:v>0.28745032085102529</c:v>
                </c:pt>
                <c:pt idx="9371">
                  <c:v>0.30084235654365321</c:v>
                </c:pt>
                <c:pt idx="9372">
                  <c:v>0.31402855978014393</c:v>
                </c:pt>
                <c:pt idx="9373">
                  <c:v>0.32699931730023629</c:v>
                </c:pt>
                <c:pt idx="9374">
                  <c:v>0.33974518158157341</c:v>
                </c:pt>
                <c:pt idx="9375">
                  <c:v>0.35225798951177745</c:v>
                </c:pt>
                <c:pt idx="9376">
                  <c:v>0.36452980752427594</c:v>
                </c:pt>
                <c:pt idx="9377">
                  <c:v>0.37655252161116837</c:v>
                </c:pt>
                <c:pt idx="9378">
                  <c:v>0.38831778925864147</c:v>
                </c:pt>
                <c:pt idx="9379">
                  <c:v>0.39981700515317459</c:v>
                </c:pt>
                <c:pt idx="9380">
                  <c:v>0.41104164223858136</c:v>
                </c:pt>
                <c:pt idx="9381">
                  <c:v>0.42198435887483182</c:v>
                </c:pt>
                <c:pt idx="9382">
                  <c:v>0.43263793706221476</c:v>
                </c:pt>
                <c:pt idx="9383">
                  <c:v>0.44299487012969196</c:v>
                </c:pt>
                <c:pt idx="9384">
                  <c:v>0.45304767779788918</c:v>
                </c:pt>
                <c:pt idx="9385">
                  <c:v>0.46278999089424616</c:v>
                </c:pt>
                <c:pt idx="9386">
                  <c:v>0.47221547128386304</c:v>
                </c:pt>
                <c:pt idx="9387">
                  <c:v>0.48131738583299422</c:v>
                </c:pt>
                <c:pt idx="9388">
                  <c:v>0.49008927359027299</c:v>
                </c:pt>
                <c:pt idx="9389">
                  <c:v>0.49852641717952678</c:v>
                </c:pt>
                <c:pt idx="9390">
                  <c:v>0.50662182885235019</c:v>
                </c:pt>
                <c:pt idx="9391">
                  <c:v>0.51436937098772684</c:v>
                </c:pt>
                <c:pt idx="9392">
                  <c:v>0.52176493210396557</c:v>
                </c:pt>
                <c:pt idx="9393">
                  <c:v>0.52880241705118558</c:v>
                </c:pt>
                <c:pt idx="9394">
                  <c:v>0.53547725383250255</c:v>
                </c:pt>
                <c:pt idx="9395">
                  <c:v>0.54178535595021826</c:v>
                </c:pt>
                <c:pt idx="9396">
                  <c:v>0.54772307636325546</c:v>
                </c:pt>
                <c:pt idx="9397">
                  <c:v>0.55328531997571828</c:v>
                </c:pt>
                <c:pt idx="9398">
                  <c:v>0.55846798345641335</c:v>
                </c:pt>
                <c:pt idx="9399">
                  <c:v>0.56326874546332251</c:v>
                </c:pt>
                <c:pt idx="9400">
                  <c:v>0.56768303131780384</c:v>
                </c:pt>
                <c:pt idx="9401">
                  <c:v>0.57170786666645079</c:v>
                </c:pt>
                <c:pt idx="9402">
                  <c:v>0.57534122756538164</c:v>
                </c:pt>
                <c:pt idx="9403">
                  <c:v>0.57857978964909429</c:v>
                </c:pt>
                <c:pt idx="9404">
                  <c:v>0.58142174207063579</c:v>
                </c:pt>
                <c:pt idx="9405">
                  <c:v>0.58386535797264083</c:v>
                </c:pt>
                <c:pt idx="9406">
                  <c:v>0.58590928386855112</c:v>
                </c:pt>
                <c:pt idx="9407">
                  <c:v>0.58755175632233725</c:v>
                </c:pt>
                <c:pt idx="9408">
                  <c:v>0.58879161851627171</c:v>
                </c:pt>
                <c:pt idx="9409">
                  <c:v>0.58962830929643784</c:v>
                </c:pt>
                <c:pt idx="9410">
                  <c:v>0.59006072031231582</c:v>
                </c:pt>
                <c:pt idx="9411">
                  <c:v>0.5900882077966304</c:v>
                </c:pt>
                <c:pt idx="9412">
                  <c:v>0.58971094323631246</c:v>
                </c:pt>
                <c:pt idx="9413">
                  <c:v>0.58892988898245224</c:v>
                </c:pt>
                <c:pt idx="9414">
                  <c:v>0.58774602825390188</c:v>
                </c:pt>
                <c:pt idx="9415">
                  <c:v>0.58615879311920172</c:v>
                </c:pt>
                <c:pt idx="9416">
                  <c:v>0.58416998353684624</c:v>
                </c:pt>
                <c:pt idx="9417">
                  <c:v>0.58178128287772313</c:v>
                </c:pt>
                <c:pt idx="9418">
                  <c:v>0.57899414987928222</c:v>
                </c:pt>
                <c:pt idx="9419">
                  <c:v>0.57580973330423946</c:v>
                </c:pt>
                <c:pt idx="9420">
                  <c:v>0.57223139158184511</c:v>
                </c:pt>
                <c:pt idx="9421">
                  <c:v>0.56826106024941514</c:v>
                </c:pt>
                <c:pt idx="9422">
                  <c:v>0.56390128904586745</c:v>
                </c:pt>
                <c:pt idx="9423">
                  <c:v>0.55915449259952854</c:v>
                </c:pt>
                <c:pt idx="9424">
                  <c:v>0.55402509851494774</c:v>
                </c:pt>
                <c:pt idx="9425">
                  <c:v>0.54851590068637823</c:v>
                </c:pt>
                <c:pt idx="9426">
                  <c:v>0.54263045153472333</c:v>
                </c:pt>
                <c:pt idx="9427">
                  <c:v>0.53637306657082962</c:v>
                </c:pt>
                <c:pt idx="9428">
                  <c:v>0.52974879929252428</c:v>
                </c:pt>
                <c:pt idx="9429">
                  <c:v>0.52276080842605432</c:v>
                </c:pt>
                <c:pt idx="9430">
                  <c:v>0.51541423988052948</c:v>
                </c:pt>
                <c:pt idx="9431">
                  <c:v>0.5077148351339037</c:v>
                </c:pt>
                <c:pt idx="9432">
                  <c:v>0.49966812237006841</c:v>
                </c:pt>
                <c:pt idx="9433">
                  <c:v>0.49127932282948428</c:v>
                </c:pt>
                <c:pt idx="9434">
                  <c:v>0.48255363731345408</c:v>
                </c:pt>
                <c:pt idx="9435">
                  <c:v>0.47349730516375754</c:v>
                </c:pt>
                <c:pt idx="9436">
                  <c:v>0.46411650193788023</c:v>
                </c:pt>
                <c:pt idx="9437">
                  <c:v>0.45441725613532463</c:v>
                </c:pt>
                <c:pt idx="9438">
                  <c:v>0.44440649315600211</c:v>
                </c:pt>
                <c:pt idx="9439">
                  <c:v>0.43409128473811442</c:v>
                </c:pt>
                <c:pt idx="9440">
                  <c:v>0.42347915290973021</c:v>
                </c:pt>
                <c:pt idx="9441">
                  <c:v>0.41257654249451092</c:v>
                </c:pt>
                <c:pt idx="9442">
                  <c:v>0.40139164892192719</c:v>
                </c:pt>
                <c:pt idx="9443">
                  <c:v>0.38993226952793142</c:v>
                </c:pt>
                <c:pt idx="9444">
                  <c:v>0.37820494276098393</c:v>
                </c:pt>
                <c:pt idx="9445">
                  <c:v>0.36621890367178983</c:v>
                </c:pt>
                <c:pt idx="9446">
                  <c:v>0.3539821444815095</c:v>
                </c:pt>
                <c:pt idx="9447">
                  <c:v>0.34150197615108724</c:v>
                </c:pt>
                <c:pt idx="9448">
                  <c:v>0.32878755259304904</c:v>
                </c:pt>
                <c:pt idx="9449">
                  <c:v>0.31584808564738537</c:v>
                </c:pt>
                <c:pt idx="9450">
                  <c:v>0.30269276624655833</c:v>
                </c:pt>
                <c:pt idx="9451">
                  <c:v>0.28932958246236912</c:v>
                </c:pt>
                <c:pt idx="9452">
                  <c:v>0.27576890119830155</c:v>
                </c:pt>
                <c:pt idx="9453">
                  <c:v>0.26201951642293564</c:v>
                </c:pt>
                <c:pt idx="9454">
                  <c:v>0.24808957142405405</c:v>
                </c:pt>
                <c:pt idx="9455">
                  <c:v>0.23398984578069942</c:v>
                </c:pt>
                <c:pt idx="9456">
                  <c:v>0.21972980887497848</c:v>
                </c:pt>
                <c:pt idx="9457">
                  <c:v>0.20531893001948551</c:v>
                </c:pt>
                <c:pt idx="9458">
                  <c:v>0.1907673926097869</c:v>
                </c:pt>
                <c:pt idx="9459">
                  <c:v>0.17608572278912343</c:v>
                </c:pt>
                <c:pt idx="9460">
                  <c:v>0.16128364207224388</c:v>
                </c:pt>
                <c:pt idx="9461">
                  <c:v>0.14637108093508056</c:v>
                </c:pt>
                <c:pt idx="9462">
                  <c:v>0.13135853711595044</c:v>
                </c:pt>
                <c:pt idx="9463">
                  <c:v>0.11625670294939294</c:v>
                </c:pt>
                <c:pt idx="9464">
                  <c:v>0.10107532169039436</c:v>
                </c:pt>
                <c:pt idx="9465">
                  <c:v>8.5824209423285946E-2</c:v>
                </c:pt>
                <c:pt idx="9466">
                  <c:v>7.0513625746803199E-2</c:v>
                </c:pt>
                <c:pt idx="9467">
                  <c:v>5.5154277931210076E-2</c:v>
                </c:pt>
                <c:pt idx="9468">
                  <c:v>3.975730850733767E-2</c:v>
                </c:pt>
                <c:pt idx="9469">
                  <c:v>2.43339065137353E-2</c:v>
                </c:pt>
                <c:pt idx="9470">
                  <c:v>8.8941533919038186E-3</c:v>
                </c:pt>
                <c:pt idx="9471">
                  <c:v>-6.5519598181282748E-3</c:v>
                </c:pt>
                <c:pt idx="9472">
                  <c:v>-2.1993799896580991E-2</c:v>
                </c:pt>
                <c:pt idx="9473">
                  <c:v>-3.7419762660288347E-2</c:v>
                </c:pt>
                <c:pt idx="9474">
                  <c:v>-5.2820323348897767E-2</c:v>
                </c:pt>
                <c:pt idx="9475">
                  <c:v>-6.8184826671002258E-2</c:v>
                </c:pt>
                <c:pt idx="9476">
                  <c:v>-8.3502543290524076E-2</c:v>
                </c:pt>
                <c:pt idx="9477">
                  <c:v>-9.876295751985939E-2</c:v>
                </c:pt>
                <c:pt idx="9478">
                  <c:v>-0.11395553517844652</c:v>
                </c:pt>
                <c:pt idx="9479">
                  <c:v>-0.129069992026139</c:v>
                </c:pt>
                <c:pt idx="9480">
                  <c:v>-0.14409598525795467</c:v>
                </c:pt>
                <c:pt idx="9481">
                  <c:v>-0.15902307543491759</c:v>
                </c:pt>
                <c:pt idx="9482">
                  <c:v>-0.17384102367275875</c:v>
                </c:pt>
                <c:pt idx="9483">
                  <c:v>-0.18853981012746979</c:v>
                </c:pt>
                <c:pt idx="9484">
                  <c:v>-0.2031093500709632</c:v>
                </c:pt>
                <c:pt idx="9485">
                  <c:v>-0.21753952251154163</c:v>
                </c:pt>
                <c:pt idx="9486">
                  <c:v>-0.23182050183683067</c:v>
                </c:pt>
                <c:pt idx="9487">
                  <c:v>-0.24594251422631627</c:v>
                </c:pt>
                <c:pt idx="9488">
                  <c:v>-0.25989608670897035</c:v>
                </c:pt>
                <c:pt idx="9489">
                  <c:v>-0.27367180365936689</c:v>
                </c:pt>
                <c:pt idx="9490">
                  <c:v>-0.28725914218038351</c:v>
                </c:pt>
                <c:pt idx="9491">
                  <c:v>-0.30064977084265249</c:v>
                </c:pt>
                <c:pt idx="9492">
                  <c:v>-0.31383461717444822</c:v>
                </c:pt>
                <c:pt idx="9493">
                  <c:v>-0.32680406817275598</c:v>
                </c:pt>
                <c:pt idx="9494">
                  <c:v>-0.33954867655953241</c:v>
                </c:pt>
                <c:pt idx="9495">
                  <c:v>-0.35206027945374974</c:v>
                </c:pt>
                <c:pt idx="9496">
                  <c:v>-0.3643309435071499</c:v>
                </c:pt>
                <c:pt idx="9497">
                  <c:v>-0.37635255491710945</c:v>
                </c:pt>
                <c:pt idx="9498">
                  <c:v>-0.38811677136202999</c:v>
                </c:pt>
                <c:pt idx="9499">
                  <c:v>-0.39961498770748022</c:v>
                </c:pt>
                <c:pt idx="9500">
                  <c:v>-0.41083867706324845</c:v>
                </c:pt>
                <c:pt idx="9501">
                  <c:v>-0.42178049794211908</c:v>
                </c:pt>
                <c:pt idx="9502">
                  <c:v>-0.43243323248404886</c:v>
                </c:pt>
                <c:pt idx="9503">
                  <c:v>-0.44278937414447422</c:v>
                </c:pt>
                <c:pt idx="9504">
                  <c:v>-0.45284144275731719</c:v>
                </c:pt>
                <c:pt idx="9505">
                  <c:v>-0.46258306925010401</c:v>
                </c:pt>
                <c:pt idx="9506">
                  <c:v>-0.47200791557483834</c:v>
                </c:pt>
                <c:pt idx="9507">
                  <c:v>-0.48110924867146249</c:v>
                </c:pt>
                <c:pt idx="9508">
                  <c:v>-0.4898806076491154</c:v>
                </c:pt>
                <c:pt idx="9509">
                  <c:v>-0.49831727517892249</c:v>
                </c:pt>
                <c:pt idx="9510">
                  <c:v>-0.50641226354660873</c:v>
                </c:pt>
                <c:pt idx="9511">
                  <c:v>-0.51415943515211393</c:v>
                </c:pt>
                <c:pt idx="9512">
                  <c:v>-0.52155467852154358</c:v>
                </c:pt>
                <c:pt idx="9513">
                  <c:v>-0.52859189849968347</c:v>
                </c:pt>
                <c:pt idx="9514">
                  <c:v>-0.53526652307120537</c:v>
                </c:pt>
                <c:pt idx="9515">
                  <c:v>-0.5415744657068815</c:v>
                </c:pt>
                <c:pt idx="9516">
                  <c:v>-0.54751207932103774</c:v>
                </c:pt>
                <c:pt idx="9517">
                  <c:v>-0.55307426876016474</c:v>
                </c:pt>
                <c:pt idx="9518">
                  <c:v>-0.55825693062246096</c:v>
                </c:pt>
                <c:pt idx="9519">
                  <c:v>-0.56305774348234883</c:v>
                </c:pt>
                <c:pt idx="9520">
                  <c:v>-0.56747213256471529</c:v>
                </c:pt>
                <c:pt idx="9521">
                  <c:v>-0.57149712340681735</c:v>
                </c:pt>
                <c:pt idx="9522">
                  <c:v>-0.57513069194261379</c:v>
                </c:pt>
                <c:pt idx="9523">
                  <c:v>-0.57836951367167644</c:v>
                </c:pt>
                <c:pt idx="9524">
                  <c:v>-0.58121177759942177</c:v>
                </c:pt>
                <c:pt idx="9525">
                  <c:v>-0.58365575670818293</c:v>
                </c:pt>
                <c:pt idx="9526">
                  <c:v>-0.58570009733850303</c:v>
                </c:pt>
                <c:pt idx="9527">
                  <c:v>-0.58734303586894032</c:v>
                </c:pt>
                <c:pt idx="9528">
                  <c:v>-0.58858341528386438</c:v>
                </c:pt>
                <c:pt idx="9529">
                  <c:v>-0.58942067421906086</c:v>
                </c:pt>
                <c:pt idx="9530">
                  <c:v>-0.58985370410140747</c:v>
                </c:pt>
                <c:pt idx="9531">
                  <c:v>-0.58988186092874384</c:v>
                </c:pt>
                <c:pt idx="9532">
                  <c:v>-0.58950531594096844</c:v>
                </c:pt>
                <c:pt idx="9533">
                  <c:v>-0.58872503123002018</c:v>
                </c:pt>
                <c:pt idx="9534">
                  <c:v>-0.58754198974361016</c:v>
                </c:pt>
                <c:pt idx="9535">
                  <c:v>-0.58595562326722095</c:v>
                </c:pt>
                <c:pt idx="9536">
                  <c:v>-0.58396773146443492</c:v>
                </c:pt>
                <c:pt idx="9537">
                  <c:v>-0.58157999739950805</c:v>
                </c:pt>
                <c:pt idx="9538">
                  <c:v>-0.57879387949159544</c:v>
                </c:pt>
                <c:pt idx="9539">
                  <c:v>-0.5756105261735841</c:v>
                </c:pt>
                <c:pt idx="9540">
                  <c:v>-0.5720332955334354</c:v>
                </c:pt>
                <c:pt idx="9541">
                  <c:v>-0.56806412275583962</c:v>
                </c:pt>
                <c:pt idx="9542">
                  <c:v>-0.56370555721584736</c:v>
                </c:pt>
                <c:pt idx="9543">
                  <c:v>-0.5589600131668041</c:v>
                </c:pt>
                <c:pt idx="9544">
                  <c:v>-0.55383191782722774</c:v>
                </c:pt>
                <c:pt idx="9545">
                  <c:v>-0.54832406469445616</c:v>
                </c:pt>
                <c:pt idx="9546">
                  <c:v>-0.54244000578168783</c:v>
                </c:pt>
                <c:pt idx="9547">
                  <c:v>-0.53618405618138421</c:v>
                </c:pt>
                <c:pt idx="9548">
                  <c:v>-0.52956126896244038</c:v>
                </c:pt>
                <c:pt idx="9549">
                  <c:v>-0.52257480241175069</c:v>
                </c:pt>
                <c:pt idx="9550">
                  <c:v>-0.51522980198876811</c:v>
                </c:pt>
                <c:pt idx="9551">
                  <c:v>-0.50753200871161441</c:v>
                </c:pt>
                <c:pt idx="9552">
                  <c:v>-0.49948695029430651</c:v>
                </c:pt>
                <c:pt idx="9553">
                  <c:v>-0.49109984749753433</c:v>
                </c:pt>
                <c:pt idx="9554">
                  <c:v>-0.48237590063303942</c:v>
                </c:pt>
                <c:pt idx="9555">
                  <c:v>-0.47332134854341673</c:v>
                </c:pt>
                <c:pt idx="9556">
                  <c:v>-0.46394236627746316</c:v>
                </c:pt>
                <c:pt idx="9557">
                  <c:v>-0.45424498181663836</c:v>
                </c:pt>
                <c:pt idx="9558">
                  <c:v>-0.44423612003360213</c:v>
                </c:pt>
                <c:pt idx="9559">
                  <c:v>-0.43392285213023524</c:v>
                </c:pt>
                <c:pt idx="9560">
                  <c:v>-0.42331269958937201</c:v>
                </c:pt>
                <c:pt idx="9561">
                  <c:v>-0.41241210668066469</c:v>
                </c:pt>
                <c:pt idx="9562">
                  <c:v>-0.4012292682709705</c:v>
                </c:pt>
                <c:pt idx="9563">
                  <c:v>-0.38977198112514511</c:v>
                </c:pt>
                <c:pt idx="9564">
                  <c:v>-0.37804678311226653</c:v>
                </c:pt>
                <c:pt idx="9565">
                  <c:v>-0.36606290869550107</c:v>
                </c:pt>
                <c:pt idx="9566">
                  <c:v>-0.35382834950046832</c:v>
                </c:pt>
                <c:pt idx="9567">
                  <c:v>-0.34135041588475784</c:v>
                </c:pt>
                <c:pt idx="9568">
                  <c:v>-0.32863826114986106</c:v>
                </c:pt>
                <c:pt idx="9569">
                  <c:v>-0.31570109651724065</c:v>
                </c:pt>
                <c:pt idx="9570">
                  <c:v>-0.30254811229348316</c:v>
                </c:pt>
                <c:pt idx="9571">
                  <c:v>-0.28918729591735198</c:v>
                </c:pt>
                <c:pt idx="9572">
                  <c:v>-0.27562901365228443</c:v>
                </c:pt>
                <c:pt idx="9573">
                  <c:v>-0.26188205881999854</c:v>
                </c:pt>
                <c:pt idx="9574">
                  <c:v>-0.24795457405472882</c:v>
                </c:pt>
                <c:pt idx="9575">
                  <c:v>-0.23385733827551061</c:v>
                </c:pt>
                <c:pt idx="9576">
                  <c:v>-0.21959982019811525</c:v>
                </c:pt>
                <c:pt idx="9577">
                  <c:v>-0.20519148846267565</c:v>
                </c:pt>
                <c:pt idx="9578">
                  <c:v>-0.19064252578632115</c:v>
                </c:pt>
                <c:pt idx="9579">
                  <c:v>-0.1759634576280964</c:v>
                </c:pt>
                <c:pt idx="9580">
                  <c:v>-0.16116400481292917</c:v>
                </c:pt>
                <c:pt idx="9581">
                  <c:v>-0.14625409712153534</c:v>
                </c:pt>
                <c:pt idx="9582">
                  <c:v>-0.13124423159175627</c:v>
                </c:pt>
                <c:pt idx="9583">
                  <c:v>-0.11614509985260668</c:v>
                </c:pt>
                <c:pt idx="9584">
                  <c:v>-0.1009664444486645</c:v>
                </c:pt>
                <c:pt idx="9585">
                  <c:v>-8.5718080749190587E-2</c:v>
                </c:pt>
                <c:pt idx="9586">
                  <c:v>-7.0410267633305906E-2</c:v>
                </c:pt>
                <c:pt idx="9587">
                  <c:v>-5.5053711647373466E-2</c:v>
                </c:pt>
                <c:pt idx="9588">
                  <c:v>-3.9659554594177707E-2</c:v>
                </c:pt>
                <c:pt idx="9589">
                  <c:v>-2.4238984780289172E-2</c:v>
                </c:pt>
                <c:pt idx="9590">
                  <c:v>-8.8020829114581253E-3</c:v>
                </c:pt>
                <c:pt idx="9591">
                  <c:v>6.6411607115871452E-3</c:v>
                </c:pt>
                <c:pt idx="9592">
                  <c:v>2.2080113611757515E-2</c:v>
                </c:pt>
                <c:pt idx="9593">
                  <c:v>3.7503172351749145E-2</c:v>
                </c:pt>
                <c:pt idx="9594">
                  <c:v>5.2900812920088254E-2</c:v>
                </c:pt>
                <c:pt idx="9595">
                  <c:v>6.8262380777028689E-2</c:v>
                </c:pt>
                <c:pt idx="9596">
                  <c:v>8.3577147340793453E-2</c:v>
                </c:pt>
                <c:pt idx="9597">
                  <c:v>9.8834597680471523E-2</c:v>
                </c:pt>
                <c:pt idx="9598">
                  <c:v>0.11402419837444415</c:v>
                </c:pt>
                <c:pt idx="9599">
                  <c:v>0.12913566594355397</c:v>
                </c:pt>
                <c:pt idx="9600">
                  <c:v>0.14415865834563052</c:v>
                </c:pt>
                <c:pt idx="9601">
                  <c:v>0.15908273690618199</c:v>
                </c:pt>
                <c:pt idx="9602">
                  <c:v>0.17389766350686217</c:v>
                </c:pt>
                <c:pt idx="9603">
                  <c:v>0.18859341907087074</c:v>
                </c:pt>
                <c:pt idx="9604">
                  <c:v>0.20315991963840038</c:v>
                </c:pt>
                <c:pt idx="9605">
                  <c:v>0.21758704498691825</c:v>
                </c:pt>
                <c:pt idx="9606">
                  <c:v>0.23186497027389516</c:v>
                </c:pt>
                <c:pt idx="9607">
                  <c:v>0.24598392244916423</c:v>
                </c:pt>
                <c:pt idx="9608">
                  <c:v>0.25993442931234739</c:v>
                </c:pt>
                <c:pt idx="9609">
                  <c:v>0.27370707600878291</c:v>
                </c:pt>
                <c:pt idx="9610">
                  <c:v>0.2872913404120363</c:v>
                </c:pt>
                <c:pt idx="9611">
                  <c:v>0.30067889186315055</c:v>
                </c:pt>
                <c:pt idx="9612">
                  <c:v>0.31386065866035218</c:v>
                </c:pt>
                <c:pt idx="9613">
                  <c:v>0.32682702856992385</c:v>
                </c:pt>
                <c:pt idx="9614">
                  <c:v>0.33956855508228984</c:v>
                </c:pt>
                <c:pt idx="9615">
                  <c:v>0.35207707608383199</c:v>
                </c:pt>
                <c:pt idx="9616">
                  <c:v>0.36434465899250718</c:v>
                </c:pt>
                <c:pt idx="9617">
                  <c:v>0.37636319077048092</c:v>
                </c:pt>
                <c:pt idx="9618">
                  <c:v>0.38812432985934903</c:v>
                </c:pt>
                <c:pt idx="9619">
                  <c:v>0.39961947188609354</c:v>
                </c:pt>
                <c:pt idx="9620">
                  <c:v>0.4108400907199356</c:v>
                </c:pt>
                <c:pt idx="9621">
                  <c:v>0.42177884563094642</c:v>
                </c:pt>
                <c:pt idx="9622">
                  <c:v>0.43242851951401784</c:v>
                </c:pt>
                <c:pt idx="9623">
                  <c:v>0.4427816065770025</c:v>
                </c:pt>
                <c:pt idx="9624">
                  <c:v>0.45283062740352531</c:v>
                </c:pt>
                <c:pt idx="9625">
                  <c:v>0.46256921366792819</c:v>
                </c:pt>
                <c:pt idx="9626">
                  <c:v>0.47199102806595317</c:v>
                </c:pt>
                <c:pt idx="9627">
                  <c:v>0.48108933827803441</c:v>
                </c:pt>
                <c:pt idx="9628">
                  <c:v>0.48985768415036612</c:v>
                </c:pt>
                <c:pt idx="9629">
                  <c:v>0.49829134908752876</c:v>
                </c:pt>
                <c:pt idx="9630">
                  <c:v>0.50638334610490854</c:v>
                </c:pt>
                <c:pt idx="9631">
                  <c:v>0.51412753832814406</c:v>
                </c:pt>
                <c:pt idx="9632">
                  <c:v>0.52151981500491607</c:v>
                </c:pt>
                <c:pt idx="9633">
                  <c:v>0.5285540816972718</c:v>
                </c:pt>
                <c:pt idx="9634">
                  <c:v>0.53522576710266601</c:v>
                </c:pt>
                <c:pt idx="9635">
                  <c:v>0.54153078539999999</c:v>
                </c:pt>
                <c:pt idx="9636">
                  <c:v>0.54746549020691782</c:v>
                </c:pt>
                <c:pt idx="9637">
                  <c:v>0.55302478706824432</c:v>
                </c:pt>
                <c:pt idx="9638">
                  <c:v>0.558204573275356</c:v>
                </c:pt>
                <c:pt idx="9639">
                  <c:v>0.56300252809054052</c:v>
                </c:pt>
                <c:pt idx="9640">
                  <c:v>0.56741407742108174</c:v>
                </c:pt>
                <c:pt idx="9641">
                  <c:v>0.57143624748098099</c:v>
                </c:pt>
                <c:pt idx="9642">
                  <c:v>0.57506701487515111</c:v>
                </c:pt>
                <c:pt idx="9643">
                  <c:v>0.57830305576816887</c:v>
                </c:pt>
                <c:pt idx="9644">
                  <c:v>0.58114255982433682</c:v>
                </c:pt>
                <c:pt idx="9645">
                  <c:v>0.58358380067860915</c:v>
                </c:pt>
                <c:pt idx="9646">
                  <c:v>0.58562542531774953</c:v>
                </c:pt>
                <c:pt idx="9647">
                  <c:v>0.58726567075994018</c:v>
                </c:pt>
                <c:pt idx="9648">
                  <c:v>0.5885033806224873</c:v>
                </c:pt>
                <c:pt idx="9649">
                  <c:v>0.58933799416724564</c:v>
                </c:pt>
                <c:pt idx="9650">
                  <c:v>0.58976840344012593</c:v>
                </c:pt>
                <c:pt idx="9651">
                  <c:v>0.5897939650508971</c:v>
                </c:pt>
                <c:pt idx="9652">
                  <c:v>0.5894148508440582</c:v>
                </c:pt>
                <c:pt idx="9653">
                  <c:v>0.58863202350874055</c:v>
                </c:pt>
                <c:pt idx="9654">
                  <c:v>0.58744646658228827</c:v>
                </c:pt>
                <c:pt idx="9655">
                  <c:v>0.5858576124320829</c:v>
                </c:pt>
                <c:pt idx="9656">
                  <c:v>0.58386726129580946</c:v>
                </c:pt>
                <c:pt idx="9657">
                  <c:v>0.58147709680383908</c:v>
                </c:pt>
                <c:pt idx="9658">
                  <c:v>0.57868857793338158</c:v>
                </c:pt>
                <c:pt idx="9659">
                  <c:v>0.57550285366712073</c:v>
                </c:pt>
                <c:pt idx="9660">
                  <c:v>0.5719232826345011</c:v>
                </c:pt>
                <c:pt idx="9661">
                  <c:v>0.56795180055324057</c:v>
                </c:pt>
                <c:pt idx="9662">
                  <c:v>0.56359095732282316</c:v>
                </c:pt>
                <c:pt idx="9663">
                  <c:v>0.55884316771232412</c:v>
                </c:pt>
                <c:pt idx="9664">
                  <c:v>0.55371285944719628</c:v>
                </c:pt>
                <c:pt idx="9665">
                  <c:v>0.54820282652278451</c:v>
                </c:pt>
                <c:pt idx="9666">
                  <c:v>0.54231662144125448</c:v>
                </c:pt>
                <c:pt idx="9667">
                  <c:v>0.53605855977490247</c:v>
                </c:pt>
                <c:pt idx="9668">
                  <c:v>0.52943369506321025</c:v>
                </c:pt>
                <c:pt idx="9669">
                  <c:v>0.52244518605431289</c:v>
                </c:pt>
                <c:pt idx="9670">
                  <c:v>0.51509817865945751</c:v>
                </c:pt>
                <c:pt idx="9671">
                  <c:v>0.50739841433901112</c:v>
                </c:pt>
                <c:pt idx="9672">
                  <c:v>0.49935142123960802</c:v>
                </c:pt>
                <c:pt idx="9673">
                  <c:v>0.49096242054481654</c:v>
                </c:pt>
                <c:pt idx="9674">
                  <c:v>0.48223661297943876</c:v>
                </c:pt>
                <c:pt idx="9675">
                  <c:v>0.47318023778921936</c:v>
                </c:pt>
                <c:pt idx="9676">
                  <c:v>0.46379947041611985</c:v>
                </c:pt>
                <c:pt idx="9677">
                  <c:v>0.45410033922468956</c:v>
                </c:pt>
                <c:pt idx="9678">
                  <c:v>0.44408976946051593</c:v>
                </c:pt>
                <c:pt idx="9679">
                  <c:v>0.433774832688194</c:v>
                </c:pt>
                <c:pt idx="9680">
                  <c:v>0.42316305074295651</c:v>
                </c:pt>
                <c:pt idx="9681">
                  <c:v>0.4122608682364845</c:v>
                </c:pt>
                <c:pt idx="9682">
                  <c:v>0.40107648036721943</c:v>
                </c:pt>
                <c:pt idx="9683">
                  <c:v>0.38961768422110721</c:v>
                </c:pt>
                <c:pt idx="9684">
                  <c:v>0.37789101797772523</c:v>
                </c:pt>
                <c:pt idx="9685">
                  <c:v>0.36590571640010078</c:v>
                </c:pt>
                <c:pt idx="9686">
                  <c:v>0.35366977140306083</c:v>
                </c:pt>
                <c:pt idx="9687">
                  <c:v>0.34119049362262732</c:v>
                </c:pt>
                <c:pt idx="9688">
                  <c:v>0.3284770366279342</c:v>
                </c:pt>
                <c:pt idx="9689">
                  <c:v>0.31553861189725302</c:v>
                </c:pt>
                <c:pt idx="9690">
                  <c:v>0.30238440998307398</c:v>
                </c:pt>
                <c:pt idx="9691">
                  <c:v>0.28902241855913086</c:v>
                </c:pt>
                <c:pt idx="9692">
                  <c:v>0.27546300411286717</c:v>
                </c:pt>
                <c:pt idx="9693">
                  <c:v>0.26171496017896778</c:v>
                </c:pt>
                <c:pt idx="9694">
                  <c:v>0.24778642959361105</c:v>
                </c:pt>
                <c:pt idx="9695">
                  <c:v>0.23368819146668093</c:v>
                </c:pt>
                <c:pt idx="9696">
                  <c:v>0.2194297146936745</c:v>
                </c:pt>
                <c:pt idx="9697">
                  <c:v>0.20502046808333108</c:v>
                </c:pt>
                <c:pt idx="9698">
                  <c:v>0.19047063451021382</c:v>
                </c:pt>
                <c:pt idx="9699">
                  <c:v>0.17579073957961452</c:v>
                </c:pt>
                <c:pt idx="9700">
                  <c:v>0.16099050425150624</c:v>
                </c:pt>
                <c:pt idx="9701">
                  <c:v>0.14607985843043517</c:v>
                </c:pt>
                <c:pt idx="9702">
                  <c:v>0.13106929926683414</c:v>
                </c:pt>
                <c:pt idx="9703">
                  <c:v>0.1159695184910722</c:v>
                </c:pt>
                <c:pt idx="9704">
                  <c:v>0.1007902587378407</c:v>
                </c:pt>
                <c:pt idx="9705">
                  <c:v>8.5541335455232903E-2</c:v>
                </c:pt>
                <c:pt idx="9706">
                  <c:v>7.023300758998248E-2</c:v>
                </c:pt>
                <c:pt idx="9707">
                  <c:v>5.4875981744791094E-2</c:v>
                </c:pt>
                <c:pt idx="9708">
                  <c:v>3.9481399767535098E-2</c:v>
                </c:pt>
                <c:pt idx="9709">
                  <c:v>2.406044999862576E-2</c:v>
                </c:pt>
                <c:pt idx="9710">
                  <c:v>8.6232131664406037E-3</c:v>
                </c:pt>
                <c:pt idx="9711">
                  <c:v>-6.8203204168990695E-3</c:v>
                </c:pt>
                <c:pt idx="9712">
                  <c:v>-2.2259518274124181E-2</c:v>
                </c:pt>
                <c:pt idx="9713">
                  <c:v>-3.7682776978927843E-2</c:v>
                </c:pt>
                <c:pt idx="9714">
                  <c:v>-5.3080572541995719E-2</c:v>
                </c:pt>
                <c:pt idx="9715">
                  <c:v>-6.8442250456907605E-2</c:v>
                </c:pt>
                <c:pt idx="9716">
                  <c:v>-8.375708218630129E-2</c:v>
                </c:pt>
                <c:pt idx="9717">
                  <c:v>-9.9014552854802693E-2</c:v>
                </c:pt>
                <c:pt idx="9718">
                  <c:v>-0.11420412910736115</c:v>
                </c:pt>
                <c:pt idx="9719">
                  <c:v>-0.12931552754241948</c:v>
                </c:pt>
                <c:pt idx="9720">
                  <c:v>-0.14433840620640695</c:v>
                </c:pt>
                <c:pt idx="9721">
                  <c:v>-0.15926232652435116</c:v>
                </c:pt>
                <c:pt idx="9722">
                  <c:v>-0.17407705048835942</c:v>
                </c:pt>
                <c:pt idx="9723">
                  <c:v>-0.18877255914293431</c:v>
                </c:pt>
                <c:pt idx="9724">
                  <c:v>-0.20333876866037159</c:v>
                </c:pt>
                <c:pt idx="9725">
                  <c:v>-0.21776555896101937</c:v>
                </c:pt>
                <c:pt idx="9726">
                  <c:v>-0.23204310535593445</c:v>
                </c:pt>
                <c:pt idx="9727">
                  <c:v>-0.24616163495919152</c:v>
                </c:pt>
                <c:pt idx="9728">
                  <c:v>-0.26011167574525079</c:v>
                </c:pt>
                <c:pt idx="9729">
                  <c:v>-0.27388381304482268</c:v>
                </c:pt>
                <c:pt idx="9730">
                  <c:v>-0.28746752492731575</c:v>
                </c:pt>
                <c:pt idx="9731">
                  <c:v>-0.30085448094003092</c:v>
                </c:pt>
                <c:pt idx="9732">
                  <c:v>-0.31403560959779453</c:v>
                </c:pt>
                <c:pt idx="9733">
                  <c:v>-0.32700129889374635</c:v>
                </c:pt>
                <c:pt idx="9734">
                  <c:v>-0.33974210255537635</c:v>
                </c:pt>
                <c:pt idx="9735">
                  <c:v>-0.3522498587162432</c:v>
                </c:pt>
                <c:pt idx="9736">
                  <c:v>-0.3645166350515387</c:v>
                </c:pt>
                <c:pt idx="9737">
                  <c:v>-0.3765343187906095</c:v>
                </c:pt>
                <c:pt idx="9738">
                  <c:v>-0.38829456865213385</c:v>
                </c:pt>
                <c:pt idx="9739">
                  <c:v>-0.39978878054995387</c:v>
                </c:pt>
                <c:pt idx="9740">
                  <c:v>-0.41100842864987835</c:v>
                </c:pt>
                <c:pt idx="9741">
                  <c:v>-0.42194617252817818</c:v>
                </c:pt>
                <c:pt idx="9742">
                  <c:v>-0.43259479539547074</c:v>
                </c:pt>
                <c:pt idx="9743">
                  <c:v>-0.44294679178477847</c:v>
                </c:pt>
                <c:pt idx="9744">
                  <c:v>-0.45299468261422626</c:v>
                </c:pt>
                <c:pt idx="9745">
                  <c:v>-0.46273209990190822</c:v>
                </c:pt>
                <c:pt idx="9746">
                  <c:v>-0.4721527066964481</c:v>
                </c:pt>
                <c:pt idx="9747">
                  <c:v>-0.48124977104021138</c:v>
                </c:pt>
                <c:pt idx="9748">
                  <c:v>-0.49001683315025285</c:v>
                </c:pt>
                <c:pt idx="9749">
                  <c:v>-0.49844917681084105</c:v>
                </c:pt>
                <c:pt idx="9750">
                  <c:v>-0.5065398154257702</c:v>
                </c:pt>
                <c:pt idx="9751">
                  <c:v>-0.51428261251770369</c:v>
                </c:pt>
                <c:pt idx="9752">
                  <c:v>-0.52167345773983376</c:v>
                </c:pt>
                <c:pt idx="9753">
                  <c:v>-0.52870625706810215</c:v>
                </c:pt>
                <c:pt idx="9754">
                  <c:v>-0.53537643962213077</c:v>
                </c:pt>
                <c:pt idx="9755">
                  <c:v>-0.54167992001112863</c:v>
                </c:pt>
                <c:pt idx="9756">
                  <c:v>-0.54761305229108748</c:v>
                </c:pt>
                <c:pt idx="9757">
                  <c:v>-0.55317074245306619</c:v>
                </c:pt>
                <c:pt idx="9758">
                  <c:v>-0.5583488882424763</c:v>
                </c:pt>
                <c:pt idx="9759">
                  <c:v>-0.56314516938328685</c:v>
                </c:pt>
                <c:pt idx="9760">
                  <c:v>-0.56755501225200033</c:v>
                </c:pt>
                <c:pt idx="9761">
                  <c:v>-0.57157544353923018</c:v>
                </c:pt>
                <c:pt idx="9762">
                  <c:v>-0.57520444033378282</c:v>
                </c:pt>
                <c:pt idx="9763">
                  <c:v>-0.57843867929125981</c:v>
                </c:pt>
                <c:pt idx="9764">
                  <c:v>-0.58127635057399096</c:v>
                </c:pt>
                <c:pt idx="9765">
                  <c:v>-0.58371572832184215</c:v>
                </c:pt>
                <c:pt idx="9766">
                  <c:v>-0.58575546003320411</c:v>
                </c:pt>
                <c:pt idx="9767">
                  <c:v>-0.58739378324451674</c:v>
                </c:pt>
                <c:pt idx="9768">
                  <c:v>-0.58862954209774998</c:v>
                </c:pt>
                <c:pt idx="9769">
                  <c:v>-0.58946217638577714</c:v>
                </c:pt>
                <c:pt idx="9770">
                  <c:v>-0.58989057869169703</c:v>
                </c:pt>
                <c:pt idx="9771">
                  <c:v>-0.58991410616848416</c:v>
                </c:pt>
                <c:pt idx="9772">
                  <c:v>-0.5895329312097306</c:v>
                </c:pt>
                <c:pt idx="9773">
                  <c:v>-0.58874801705941937</c:v>
                </c:pt>
                <c:pt idx="9774">
                  <c:v>-0.58756034781531341</c:v>
                </c:pt>
                <c:pt idx="9775">
                  <c:v>-0.58596935641067871</c:v>
                </c:pt>
                <c:pt idx="9776">
                  <c:v>-0.58397684365436464</c:v>
                </c:pt>
                <c:pt idx="9777">
                  <c:v>-0.58158449375307408</c:v>
                </c:pt>
                <c:pt idx="9778">
                  <c:v>-0.5787937662653021</c:v>
                </c:pt>
                <c:pt idx="9779">
                  <c:v>-0.5756058107599038</c:v>
                </c:pt>
                <c:pt idx="9780">
                  <c:v>-0.57202398645715558</c:v>
                </c:pt>
                <c:pt idx="9781">
                  <c:v>-0.5680502296701444</c:v>
                </c:pt>
                <c:pt idx="9782">
                  <c:v>-0.56368709089810221</c:v>
                </c:pt>
                <c:pt idx="9783">
                  <c:v>-0.55893698551408055</c:v>
                </c:pt>
                <c:pt idx="9784">
                  <c:v>-0.5538043418515648</c:v>
                </c:pt>
                <c:pt idx="9785">
                  <c:v>-0.54829195451784063</c:v>
                </c:pt>
                <c:pt idx="9786">
                  <c:v>-0.54240337663076899</c:v>
                </c:pt>
                <c:pt idx="9787">
                  <c:v>-0.53614292438192501</c:v>
                </c:pt>
                <c:pt idx="9788">
                  <c:v>-0.52951565193350336</c:v>
                </c:pt>
                <c:pt idx="9789">
                  <c:v>-0.52252471865961969</c:v>
                </c:pt>
                <c:pt idx="9790">
                  <c:v>-0.51517527110061045</c:v>
                </c:pt>
                <c:pt idx="9791">
                  <c:v>-0.50747305134888321</c:v>
                </c:pt>
                <c:pt idx="9792">
                  <c:v>-0.49942358818589455</c:v>
                </c:pt>
                <c:pt idx="9793">
                  <c:v>-0.49103210343265813</c:v>
                </c:pt>
                <c:pt idx="9794">
                  <c:v>-0.4823037984538861</c:v>
                </c:pt>
                <c:pt idx="9795">
                  <c:v>-0.47324491313752376</c:v>
                </c:pt>
                <c:pt idx="9796">
                  <c:v>-0.4638616235698807</c:v>
                </c:pt>
                <c:pt idx="9797">
                  <c:v>-0.45415995876180953</c:v>
                </c:pt>
                <c:pt idx="9798">
                  <c:v>-0.44414684460702153</c:v>
                </c:pt>
                <c:pt idx="9799">
                  <c:v>-0.433829353319866</c:v>
                </c:pt>
                <c:pt idx="9800">
                  <c:v>-0.42321500738682205</c:v>
                </c:pt>
                <c:pt idx="9801">
                  <c:v>-0.41231025207212313</c:v>
                </c:pt>
                <c:pt idx="9802">
                  <c:v>-0.40112328322791452</c:v>
                </c:pt>
                <c:pt idx="9803">
                  <c:v>-0.3896618985948303</c:v>
                </c:pt>
                <c:pt idx="9804">
                  <c:v>-0.37793263700796031</c:v>
                </c:pt>
                <c:pt idx="9805">
                  <c:v>-0.36594473388650656</c:v>
                </c:pt>
                <c:pt idx="9806">
                  <c:v>-0.35370618180196128</c:v>
                </c:pt>
                <c:pt idx="9807">
                  <c:v>-0.34122429204731919</c:v>
                </c:pt>
                <c:pt idx="9808">
                  <c:v>-0.32850821884889475</c:v>
                </c:pt>
                <c:pt idx="9809">
                  <c:v>-0.31556717434210557</c:v>
                </c:pt>
                <c:pt idx="9810">
                  <c:v>-0.30241034973643593</c:v>
                </c:pt>
                <c:pt idx="9811">
                  <c:v>-0.28904573336229983</c:v>
                </c:pt>
                <c:pt idx="9812">
                  <c:v>-0.27548369236332082</c:v>
                </c:pt>
                <c:pt idx="9813">
                  <c:v>-0.2617330209297144</c:v>
                </c:pt>
                <c:pt idx="9814">
                  <c:v>-0.24780186255239417</c:v>
                </c:pt>
                <c:pt idx="9815">
                  <c:v>-0.2337009969949746</c:v>
                </c:pt>
                <c:pt idx="9816">
                  <c:v>-0.21943989380558671</c:v>
                </c:pt>
                <c:pt idx="9817">
                  <c:v>-0.2050280224442764</c:v>
                </c:pt>
                <c:pt idx="9818">
                  <c:v>-0.19047556643548091</c:v>
                </c:pt>
                <c:pt idx="9819">
                  <c:v>-0.17579305203272871</c:v>
                </c:pt>
                <c:pt idx="9820">
                  <c:v>-0.16099020084249235</c:v>
                </c:pt>
                <c:pt idx="9821">
                  <c:v>-0.14607694341386254</c:v>
                </c:pt>
                <c:pt idx="9822">
                  <c:v>-0.1310637775397222</c:v>
                </c:pt>
                <c:pt idx="9823">
                  <c:v>-0.11596139559066419</c:v>
                </c:pt>
                <c:pt idx="9824">
                  <c:v>-0.10077954083919891</c:v>
                </c:pt>
                <c:pt idx="9825">
                  <c:v>-8.5528029368685449E-2</c:v>
                </c:pt>
                <c:pt idx="9826">
                  <c:v>-7.0217120758413534E-2</c:v>
                </c:pt>
                <c:pt idx="9827">
                  <c:v>-5.4857522240783017E-2</c:v>
                </c:pt>
                <c:pt idx="9828">
                  <c:v>-3.9460376290340486E-2</c:v>
                </c:pt>
                <c:pt idx="9829">
                  <c:v>-2.4036871871029007E-2</c:v>
                </c:pt>
                <c:pt idx="9830">
                  <c:v>-8.5970903314208386E-3</c:v>
                </c:pt>
                <c:pt idx="9831">
                  <c:v>6.8489773996128524E-3</c:v>
                </c:pt>
                <c:pt idx="9832">
                  <c:v>2.2290698231677935E-2</c:v>
                </c:pt>
                <c:pt idx="9833">
                  <c:v>3.7716468129082525E-2</c:v>
                </c:pt>
                <c:pt idx="9834">
                  <c:v>5.3116762497054437E-2</c:v>
                </c:pt>
                <c:pt idx="9835">
                  <c:v>6.8480926227743308E-2</c:v>
                </c:pt>
                <c:pt idx="9836">
                  <c:v>8.3798230186552178E-2</c:v>
                </c:pt>
                <c:pt idx="9837">
                  <c:v>9.9058158905199561E-2</c:v>
                </c:pt>
                <c:pt idx="9838">
                  <c:v>0.1142501784402109</c:v>
                </c:pt>
                <c:pt idx="9839">
                  <c:v>0.1293640048062096</c:v>
                </c:pt>
                <c:pt idx="9840">
                  <c:v>0.14438929547054394</c:v>
                </c:pt>
                <c:pt idx="9841">
                  <c:v>0.15931561128406899</c:v>
                </c:pt>
                <c:pt idx="9842">
                  <c:v>0.17413271366973054</c:v>
                </c:pt>
                <c:pt idx="9843">
                  <c:v>0.18883058310800696</c:v>
                </c:pt>
                <c:pt idx="9844">
                  <c:v>0.20339913521248384</c:v>
                </c:pt>
                <c:pt idx="9845">
                  <c:v>0.21782824935019363</c:v>
                </c:pt>
                <c:pt idx="9846">
                  <c:v>0.23210810028443898</c:v>
                </c:pt>
                <c:pt idx="9847">
                  <c:v>0.24622891458719423</c:v>
                </c:pt>
                <c:pt idx="9848">
                  <c:v>0.26018121969662877</c:v>
                </c:pt>
                <c:pt idx="9849">
                  <c:v>0.27395560041309508</c:v>
                </c:pt>
                <c:pt idx="9850">
                  <c:v>0.28754153428166818</c:v>
                </c:pt>
                <c:pt idx="9851">
                  <c:v>0.30093069033149517</c:v>
                </c:pt>
                <c:pt idx="9852">
                  <c:v>0.31411399656552041</c:v>
                </c:pt>
                <c:pt idx="9853">
                  <c:v>0.32708184047142441</c:v>
                </c:pt>
                <c:pt idx="9854">
                  <c:v>0.33982477527772409</c:v>
                </c:pt>
                <c:pt idx="9855">
                  <c:v>0.35233463862567144</c:v>
                </c:pt>
                <c:pt idx="9856">
                  <c:v>0.36460349770485845</c:v>
                </c:pt>
                <c:pt idx="9857">
                  <c:v>0.37662323926592128</c:v>
                </c:pt>
                <c:pt idx="9858">
                  <c:v>0.3883855215557529</c:v>
                </c:pt>
                <c:pt idx="9859">
                  <c:v>0.39988174002349935</c:v>
                </c:pt>
                <c:pt idx="9860">
                  <c:v>0.41110336837743922</c:v>
                </c:pt>
                <c:pt idx="9861">
                  <c:v>0.42204306574358008</c:v>
                </c:pt>
                <c:pt idx="9862">
                  <c:v>0.43269361488965868</c:v>
                </c:pt>
                <c:pt idx="9863">
                  <c:v>0.44304750991327768</c:v>
                </c:pt>
                <c:pt idx="9864">
                  <c:v>0.45309727130472793</c:v>
                </c:pt>
                <c:pt idx="9865">
                  <c:v>0.46283653066191111</c:v>
                </c:pt>
                <c:pt idx="9866">
                  <c:v>0.47225895062103185</c:v>
                </c:pt>
                <c:pt idx="9867">
                  <c:v>0.48135779881986518</c:v>
                </c:pt>
                <c:pt idx="9868">
                  <c:v>0.49012661507882321</c:v>
                </c:pt>
                <c:pt idx="9869">
                  <c:v>0.49856068279353505</c:v>
                </c:pt>
                <c:pt idx="9870">
                  <c:v>0.50665301498727311</c:v>
                </c:pt>
                <c:pt idx="9871">
                  <c:v>0.51439747481035059</c:v>
                </c:pt>
                <c:pt idx="9872">
                  <c:v>0.52178995155188457</c:v>
                </c:pt>
                <c:pt idx="9873">
                  <c:v>0.52882435083207635</c:v>
                </c:pt>
                <c:pt idx="9874">
                  <c:v>0.53549610142322002</c:v>
                </c:pt>
                <c:pt idx="9875">
                  <c:v>0.54180111759569405</c:v>
                </c:pt>
                <c:pt idx="9876">
                  <c:v>0.54773575307521083</c:v>
                </c:pt>
                <c:pt idx="9877">
                  <c:v>0.55329491353119109</c:v>
                </c:pt>
                <c:pt idx="9878">
                  <c:v>0.55847449639608926</c:v>
                </c:pt>
                <c:pt idx="9879">
                  <c:v>0.56327218108968369</c:v>
                </c:pt>
                <c:pt idx="9880">
                  <c:v>0.56768339369309584</c:v>
                </c:pt>
                <c:pt idx="9881">
                  <c:v>0.57170516061044363</c:v>
                </c:pt>
                <c:pt idx="9882">
                  <c:v>0.57533545865298619</c:v>
                </c:pt>
                <c:pt idx="9883">
                  <c:v>0.57857096420775112</c:v>
                </c:pt>
                <c:pt idx="9884">
                  <c:v>0.58140986717754506</c:v>
                </c:pt>
                <c:pt idx="9885">
                  <c:v>0.58385044145180731</c:v>
                </c:pt>
                <c:pt idx="9886">
                  <c:v>0.5858913342876324</c:v>
                </c:pt>
                <c:pt idx="9887">
                  <c:v>0.58753078298935579</c:v>
                </c:pt>
                <c:pt idx="9888">
                  <c:v>0.58876763147608013</c:v>
                </c:pt>
                <c:pt idx="9889">
                  <c:v>0.58960131932707704</c:v>
                </c:pt>
                <c:pt idx="9890">
                  <c:v>0.59003073892114788</c:v>
                </c:pt>
                <c:pt idx="9891">
                  <c:v>0.59005524721631375</c:v>
                </c:pt>
                <c:pt idx="9892">
                  <c:v>0.58967501642060294</c:v>
                </c:pt>
                <c:pt idx="9893">
                  <c:v>0.58889100960182894</c:v>
                </c:pt>
                <c:pt idx="9894">
                  <c:v>0.5877042106910364</c:v>
                </c:pt>
                <c:pt idx="9895">
                  <c:v>0.58611405246422377</c:v>
                </c:pt>
                <c:pt idx="9896">
                  <c:v>0.5841223355824805</c:v>
                </c:pt>
                <c:pt idx="9897">
                  <c:v>0.58173074411422865</c:v>
                </c:pt>
                <c:pt idx="9898">
                  <c:v>0.57894073748924568</c:v>
                </c:pt>
                <c:pt idx="9899">
                  <c:v>0.57575346515719383</c:v>
                </c:pt>
                <c:pt idx="9900">
                  <c:v>0.57217228622871985</c:v>
                </c:pt>
                <c:pt idx="9901">
                  <c:v>0.56819913691686175</c:v>
                </c:pt>
                <c:pt idx="9902">
                  <c:v>0.5638365676303716</c:v>
                </c:pt>
                <c:pt idx="9903">
                  <c:v>0.559086993661422</c:v>
                </c:pt>
                <c:pt idx="9904">
                  <c:v>0.55395484327220412</c:v>
                </c:pt>
                <c:pt idx="9905">
                  <c:v>0.54844291100831244</c:v>
                </c:pt>
                <c:pt idx="9906">
                  <c:v>0.5425547499355059</c:v>
                </c:pt>
                <c:pt idx="9907">
                  <c:v>0.53629467620286053</c:v>
                </c:pt>
                <c:pt idx="9908">
                  <c:v>0.52966774393965088</c:v>
                </c:pt>
                <c:pt idx="9909">
                  <c:v>0.5226771124966576</c:v>
                </c:pt>
                <c:pt idx="9910">
                  <c:v>0.51532792840046138</c:v>
                </c:pt>
                <c:pt idx="9911">
                  <c:v>0.5076259337392649</c:v>
                </c:pt>
                <c:pt idx="9912">
                  <c:v>0.49957665729986928</c:v>
                </c:pt>
                <c:pt idx="9913">
                  <c:v>0.49118532091816847</c:v>
                </c:pt>
                <c:pt idx="9914">
                  <c:v>0.48245712598325491</c:v>
                </c:pt>
                <c:pt idx="9915">
                  <c:v>0.47339831241695629</c:v>
                </c:pt>
                <c:pt idx="9916">
                  <c:v>0.46401505634891271</c:v>
                </c:pt>
                <c:pt idx="9917">
                  <c:v>0.45431338684276673</c:v>
                </c:pt>
                <c:pt idx="9918">
                  <c:v>0.4443002298544203</c:v>
                </c:pt>
                <c:pt idx="9919">
                  <c:v>0.43398265766979738</c:v>
                </c:pt>
                <c:pt idx="9920">
                  <c:v>0.42336819285629906</c:v>
                </c:pt>
                <c:pt idx="9921">
                  <c:v>0.41246328076839317</c:v>
                </c:pt>
                <c:pt idx="9922">
                  <c:v>0.40127611735774271</c:v>
                </c:pt>
                <c:pt idx="9923">
                  <c:v>0.38981450047372967</c:v>
                </c:pt>
                <c:pt idx="9924">
                  <c:v>0.37808496906938027</c:v>
                </c:pt>
                <c:pt idx="9925">
                  <c:v>0.36609675869100755</c:v>
                </c:pt>
                <c:pt idx="9926">
                  <c:v>0.3538578620462825</c:v>
                </c:pt>
                <c:pt idx="9927">
                  <c:v>0.34137559057347411</c:v>
                </c:pt>
                <c:pt idx="9928">
                  <c:v>0.32865909865314252</c:v>
                </c:pt>
                <c:pt idx="9929">
                  <c:v>0.31571759858393089</c:v>
                </c:pt>
                <c:pt idx="9930">
                  <c:v>0.30256028174743005</c:v>
                </c:pt>
                <c:pt idx="9931">
                  <c:v>0.28919513665500918</c:v>
                </c:pt>
                <c:pt idx="9932">
                  <c:v>0.27563253064002224</c:v>
                </c:pt>
                <c:pt idx="9933">
                  <c:v>0.26188125809115015</c:v>
                </c:pt>
                <c:pt idx="9934">
                  <c:v>0.24794946270640683</c:v>
                </c:pt>
                <c:pt idx="9935">
                  <c:v>0.23384792446512237</c:v>
                </c:pt>
                <c:pt idx="9936">
                  <c:v>0.2195861131396499</c:v>
                </c:pt>
                <c:pt idx="9937">
                  <c:v>0.20517349842272845</c:v>
                </c:pt>
                <c:pt idx="9938">
                  <c:v>0.19062026407984908</c:v>
                </c:pt>
                <c:pt idx="9939">
                  <c:v>0.17593693661394458</c:v>
                </c:pt>
                <c:pt idx="9940">
                  <c:v>0.16113323788908077</c:v>
                </c:pt>
                <c:pt idx="9941">
                  <c:v>0.14621909872012345</c:v>
                </c:pt>
                <c:pt idx="9942">
                  <c:v>0.13120501717382452</c:v>
                </c:pt>
                <c:pt idx="9943">
                  <c:v>0.11610168590261512</c:v>
                </c:pt>
                <c:pt idx="9944">
                  <c:v>0.10091884846877415</c:v>
                </c:pt>
                <c:pt idx="9945">
                  <c:v>8.5666321253255073E-2</c:v>
                </c:pt>
                <c:pt idx="9946">
                  <c:v>7.035436414068745E-2</c:v>
                </c:pt>
                <c:pt idx="9947">
                  <c:v>5.4993684676468216E-2</c:v>
                </c:pt>
                <c:pt idx="9948">
                  <c:v>3.959542565571459E-2</c:v>
                </c:pt>
                <c:pt idx="9949">
                  <c:v>2.4170776370398665E-2</c:v>
                </c:pt>
                <c:pt idx="9950">
                  <c:v>8.7298185045082098E-3</c:v>
                </c:pt>
                <c:pt idx="9951">
                  <c:v>-6.7174566703879293E-3</c:v>
                </c:pt>
                <c:pt idx="9952">
                  <c:v>-2.2160415713991469E-2</c:v>
                </c:pt>
                <c:pt idx="9953">
                  <c:v>-3.7587454233644013E-2</c:v>
                </c:pt>
                <c:pt idx="9954">
                  <c:v>-5.2989047270594461E-2</c:v>
                </c:pt>
                <c:pt idx="9955">
                  <c:v>-6.8354539346131643E-2</c:v>
                </c:pt>
                <c:pt idx="9956">
                  <c:v>-8.3673200948028867E-2</c:v>
                </c:pt>
                <c:pt idx="9957">
                  <c:v>-9.8934516223663588E-2</c:v>
                </c:pt>
                <c:pt idx="9958">
                  <c:v>-0.11412795083867476</c:v>
                </c:pt>
                <c:pt idx="9959">
                  <c:v>-0.12924322041031316</c:v>
                </c:pt>
                <c:pt idx="9960">
                  <c:v>-0.14426998200221169</c:v>
                </c:pt>
                <c:pt idx="9961">
                  <c:v>-0.15919779605525738</c:v>
                </c:pt>
                <c:pt idx="9962">
                  <c:v>-0.17401642357627664</c:v>
                </c:pt>
                <c:pt idx="9963">
                  <c:v>-0.18871584462364555</c:v>
                </c:pt>
                <c:pt idx="9964">
                  <c:v>-0.20328597438290366</c:v>
                </c:pt>
                <c:pt idx="9965">
                  <c:v>-0.21771669178725706</c:v>
                </c:pt>
                <c:pt idx="9966">
                  <c:v>-0.23199817116051713</c:v>
                </c:pt>
                <c:pt idx="9967">
                  <c:v>-0.24612063862960379</c:v>
                </c:pt>
                <c:pt idx="9968">
                  <c:v>-0.26007462118219776</c:v>
                </c:pt>
                <c:pt idx="9969">
                  <c:v>-0.27385070316283683</c:v>
                </c:pt>
                <c:pt idx="9970">
                  <c:v>-0.28743836165560543</c:v>
                </c:pt>
                <c:pt idx="9971">
                  <c:v>-0.3008292652235805</c:v>
                </c:pt>
                <c:pt idx="9972">
                  <c:v>-0.31401434139868512</c:v>
                </c:pt>
                <c:pt idx="9973">
                  <c:v>-0.32698397719275496</c:v>
                </c:pt>
                <c:pt idx="9974">
                  <c:v>-0.33972872535378162</c:v>
                </c:pt>
                <c:pt idx="9975">
                  <c:v>-0.35224042303791103</c:v>
                </c:pt>
                <c:pt idx="9976">
                  <c:v>-0.3645111369451855</c:v>
                </c:pt>
                <c:pt idx="9977">
                  <c:v>-0.37653275333238323</c:v>
                </c:pt>
                <c:pt idx="9978">
                  <c:v>-0.38829692994836129</c:v>
                </c:pt>
                <c:pt idx="9979">
                  <c:v>-0.39979506174017493</c:v>
                </c:pt>
                <c:pt idx="9980">
                  <c:v>-0.41101862191007915</c:v>
                </c:pt>
                <c:pt idx="9981">
                  <c:v>-0.42196026907428869</c:v>
                </c:pt>
                <c:pt idx="9982">
                  <c:v>-0.43261278548707882</c:v>
                </c:pt>
                <c:pt idx="9983">
                  <c:v>-0.44296866472907565</c:v>
                </c:pt>
                <c:pt idx="9984">
                  <c:v>-0.45302042677019538</c:v>
                </c:pt>
                <c:pt idx="9985">
                  <c:v>-0.46276170268472161</c:v>
                </c:pt>
                <c:pt idx="9986">
                  <c:v>-0.47218615458211527</c:v>
                </c:pt>
                <c:pt idx="9987">
                  <c:v>-0.48128704957043167</c:v>
                </c:pt>
                <c:pt idx="9988">
                  <c:v>-0.49005792693750855</c:v>
                </c:pt>
                <c:pt idx="9989">
                  <c:v>-0.49849406954370767</c:v>
                </c:pt>
                <c:pt idx="9990">
                  <c:v>-0.50658848987444327</c:v>
                </c:pt>
                <c:pt idx="9991">
                  <c:v>-0.51433505053975104</c:v>
                </c:pt>
                <c:pt idx="9992">
                  <c:v>-0.52172964028616764</c:v>
                </c:pt>
                <c:pt idx="9993">
                  <c:v>-0.52876616418916</c:v>
                </c:pt>
                <c:pt idx="9994">
                  <c:v>-0.53544005047426868</c:v>
                </c:pt>
                <c:pt idx="9995">
                  <c:v>-0.54174721286324512</c:v>
                </c:pt>
                <c:pt idx="9996">
                  <c:v>-0.54768400453142541</c:v>
                </c:pt>
                <c:pt idx="9997">
                  <c:v>-0.55324533059626213</c:v>
                </c:pt>
                <c:pt idx="9998">
                  <c:v>-0.55842708793677465</c:v>
                </c:pt>
                <c:pt idx="9999">
                  <c:v>-0.56322695541799572</c:v>
                </c:pt>
                <c:pt idx="10000">
                  <c:v>-0.56764035856511152</c:v>
                </c:pt>
                <c:pt idx="10001">
                  <c:v>-0.57166432322527505</c:v>
                </c:pt>
                <c:pt idx="10002">
                  <c:v>-0.57529682565185991</c:v>
                </c:pt>
                <c:pt idx="10003">
                  <c:v>-0.57853454167328144</c:v>
                </c:pt>
                <c:pt idx="10004">
                  <c:v>-0.58137566063307644</c:v>
                </c:pt>
                <c:pt idx="10005">
                  <c:v>-0.58381845586096315</c:v>
                </c:pt>
                <c:pt idx="10006">
                  <c:v>-0.5858615740539721</c:v>
                </c:pt>
                <c:pt idx="10007">
                  <c:v>-0.5875032519561606</c:v>
                </c:pt>
                <c:pt idx="10008">
                  <c:v>-0.58874233292630862</c:v>
                </c:pt>
                <c:pt idx="10009">
                  <c:v>-0.58957825598342051</c:v>
                </c:pt>
                <c:pt idx="10010">
                  <c:v>-0.59000991294627902</c:v>
                </c:pt>
                <c:pt idx="10011">
                  <c:v>-0.59003666021322387</c:v>
                </c:pt>
                <c:pt idx="10012">
                  <c:v>-0.58965866943310818</c:v>
                </c:pt>
                <c:pt idx="10013">
                  <c:v>-0.58887690311519048</c:v>
                </c:pt>
                <c:pt idx="10014">
                  <c:v>-0.58769234463274189</c:v>
                </c:pt>
                <c:pt idx="10015">
                  <c:v>-0.58610442620489989</c:v>
                </c:pt>
                <c:pt idx="10016">
                  <c:v>-0.58411494793692265</c:v>
                </c:pt>
                <c:pt idx="10017">
                  <c:v>-0.58172559334261131</c:v>
                </c:pt>
                <c:pt idx="10018">
                  <c:v>-0.57893782129841731</c:v>
                </c:pt>
                <c:pt idx="10019">
                  <c:v>-0.57575278070213443</c:v>
                </c:pt>
                <c:pt idx="10020">
                  <c:v>-0.57217383011414513</c:v>
                </c:pt>
                <c:pt idx="10021">
                  <c:v>-0.56820290519892358</c:v>
                </c:pt>
                <c:pt idx="10022">
                  <c:v>-0.56384255581853204</c:v>
                </c:pt>
                <c:pt idx="10023">
                  <c:v>-0.5590951967204324</c:v>
                </c:pt>
                <c:pt idx="10024">
                  <c:v>-0.55396525562424048</c:v>
                </c:pt>
                <c:pt idx="10025">
                  <c:v>-0.5484555265352139</c:v>
                </c:pt>
                <c:pt idx="10026">
                  <c:v>-0.54256956198116912</c:v>
                </c:pt>
                <c:pt idx="10027">
                  <c:v>-0.53631167757574882</c:v>
                </c:pt>
                <c:pt idx="10028">
                  <c:v>-0.52968692691543984</c:v>
                </c:pt>
                <c:pt idx="10029">
                  <c:v>-0.5226984688210069</c:v>
                </c:pt>
                <c:pt idx="10030">
                  <c:v>-0.51535144929191024</c:v>
                </c:pt>
                <c:pt idx="10031">
                  <c:v>-0.50765160989226199</c:v>
                </c:pt>
                <c:pt idx="10032">
                  <c:v>-0.4996044788879207</c:v>
                </c:pt>
                <c:pt idx="10033">
                  <c:v>-0.49121527759711159</c:v>
                </c:pt>
                <c:pt idx="10034">
                  <c:v>-0.48248920689466002</c:v>
                </c:pt>
                <c:pt idx="10035">
                  <c:v>-0.47343250619164418</c:v>
                </c:pt>
                <c:pt idx="10036">
                  <c:v>-0.46405135111060714</c:v>
                </c:pt>
                <c:pt idx="10037">
                  <c:v>-0.4543517702118377</c:v>
                </c:pt>
                <c:pt idx="10038">
                  <c:v>-0.44434068895178741</c:v>
                </c:pt>
                <c:pt idx="10039">
                  <c:v>-0.43402517912091254</c:v>
                </c:pt>
                <c:pt idx="10040">
                  <c:v>-0.42341276279527601</c:v>
                </c:pt>
                <c:pt idx="10041">
                  <c:v>-0.41250988484223294</c:v>
                </c:pt>
                <c:pt idx="10042">
                  <c:v>-0.40132474073067226</c:v>
                </c:pt>
                <c:pt idx="10043">
                  <c:v>-0.38986512783167576</c:v>
                </c:pt>
                <c:pt idx="10044">
                  <c:v>-0.37813758462453795</c:v>
                </c:pt>
                <c:pt idx="10045">
                  <c:v>-0.36615134618651507</c:v>
                </c:pt>
                <c:pt idx="10046">
                  <c:v>-0.35391440476101999</c:v>
                </c:pt>
                <c:pt idx="10047">
                  <c:v>-0.34143407132695325</c:v>
                </c:pt>
                <c:pt idx="10048">
                  <c:v>-0.32871949981051879</c:v>
                </c:pt>
                <c:pt idx="10049">
                  <c:v>-0.31577990206111362</c:v>
                </c:pt>
                <c:pt idx="10050">
                  <c:v>-0.30262446901628826</c:v>
                </c:pt>
                <c:pt idx="10051">
                  <c:v>-0.28926118874869455</c:v>
                </c:pt>
                <c:pt idx="10052">
                  <c:v>-0.27570042815839341</c:v>
                </c:pt>
                <c:pt idx="10053">
                  <c:v>-0.26195098120626376</c:v>
                </c:pt>
                <c:pt idx="10054">
                  <c:v>-0.24802099116814982</c:v>
                </c:pt>
                <c:pt idx="10055">
                  <c:v>-0.23392123760691275</c:v>
                </c:pt>
                <c:pt idx="10056">
                  <c:v>-0.21966118988424638</c:v>
                </c:pt>
                <c:pt idx="10057">
                  <c:v>-0.20525031728811891</c:v>
                </c:pt>
                <c:pt idx="10058">
                  <c:v>-0.19069880318525337</c:v>
                </c:pt>
                <c:pt idx="10059">
                  <c:v>-0.17601717368585645</c:v>
                </c:pt>
                <c:pt idx="10060">
                  <c:v>-0.16121515026747746</c:v>
                </c:pt>
                <c:pt idx="10061">
                  <c:v>-0.14630266336468659</c:v>
                </c:pt>
                <c:pt idx="10062">
                  <c:v>-0.13129021067027494</c:v>
                </c:pt>
                <c:pt idx="10063">
                  <c:v>-0.11618848446915306</c:v>
                </c:pt>
                <c:pt idx="10064">
                  <c:v>-0.10100722796255478</c:v>
                </c:pt>
                <c:pt idx="10065">
                  <c:v>-8.5756257176993464E-2</c:v>
                </c:pt>
                <c:pt idx="10066">
                  <c:v>-7.0445831649283322E-2</c:v>
                </c:pt>
                <c:pt idx="10067">
                  <c:v>-5.5086658583756269E-2</c:v>
                </c:pt>
                <c:pt idx="10068">
                  <c:v>-3.9689880441278053E-2</c:v>
                </c:pt>
                <c:pt idx="10069">
                  <c:v>-2.4266686186435574E-2</c:v>
                </c:pt>
                <c:pt idx="10070">
                  <c:v>-8.827157182775696E-3</c:v>
                </c:pt>
                <c:pt idx="10071">
                  <c:v>6.6187156115328372E-3</c:v>
                </c:pt>
                <c:pt idx="10072">
                  <c:v>2.2060299062536509E-2</c:v>
                </c:pt>
                <c:pt idx="10073">
                  <c:v>3.7485989076758222E-2</c:v>
                </c:pt>
                <c:pt idx="10074">
                  <c:v>5.2886260987411247E-2</c:v>
                </c:pt>
                <c:pt idx="10075">
                  <c:v>6.8250459600484287E-2</c:v>
                </c:pt>
                <c:pt idx="10076">
                  <c:v>8.3567855681114481E-2</c:v>
                </c:pt>
                <c:pt idx="10077">
                  <c:v>9.8827933646664118E-2</c:v>
                </c:pt>
                <c:pt idx="10078">
                  <c:v>0.1140201594252875</c:v>
                </c:pt>
                <c:pt idx="10079">
                  <c:v>0.12913424888928157</c:v>
                </c:pt>
                <c:pt idx="10080">
                  <c:v>0.14415985934975575</c:v>
                </c:pt>
                <c:pt idx="10081">
                  <c:v>0.15908655148748446</c:v>
                </c:pt>
                <c:pt idx="10082">
                  <c:v>0.17390408654153583</c:v>
                </c:pt>
                <c:pt idx="10083">
                  <c:v>0.18860244479481536</c:v>
                </c:pt>
                <c:pt idx="10084">
                  <c:v>0.2031715416496831</c:v>
                </c:pt>
                <c:pt idx="10085">
                  <c:v>0.2176012562483855</c:v>
                </c:pt>
                <c:pt idx="10086">
                  <c:v>0.23188176311593467</c:v>
                </c:pt>
                <c:pt idx="10087">
                  <c:v>0.24600328857263215</c:v>
                </c:pt>
                <c:pt idx="10088">
                  <c:v>0.25995635979161186</c:v>
                </c:pt>
                <c:pt idx="10089">
                  <c:v>0.27373156129497311</c:v>
                </c:pt>
                <c:pt idx="10090">
                  <c:v>0.28731837033639324</c:v>
                </c:pt>
                <c:pt idx="10091">
                  <c:v>0.30070845564054766</c:v>
                </c:pt>
                <c:pt idx="10092">
                  <c:v>0.31389274489297242</c:v>
                </c:pt>
                <c:pt idx="10093">
                  <c:v>0.32686162525106854</c:v>
                </c:pt>
                <c:pt idx="10094">
                  <c:v>0.33960564960031653</c:v>
                </c:pt>
                <c:pt idx="10095">
                  <c:v>0.35211665522628488</c:v>
                </c:pt>
                <c:pt idx="10096">
                  <c:v>0.36438670895034131</c:v>
                </c:pt>
                <c:pt idx="10097">
                  <c:v>0.3764076971424628</c:v>
                </c:pt>
                <c:pt idx="10098">
                  <c:v>0.38817127765656873</c:v>
                </c:pt>
                <c:pt idx="10099">
                  <c:v>0.39966884553663523</c:v>
                </c:pt>
                <c:pt idx="10100">
                  <c:v>0.41089187407369554</c:v>
                </c:pt>
                <c:pt idx="10101">
                  <c:v>0.42183302196454869</c:v>
                </c:pt>
                <c:pt idx="10102">
                  <c:v>0.43248507153589799</c:v>
                </c:pt>
                <c:pt idx="10103">
                  <c:v>0.44284051643261224</c:v>
                </c:pt>
                <c:pt idx="10104">
                  <c:v>0.45289187668067293</c:v>
                </c:pt>
                <c:pt idx="10105">
                  <c:v>0.46263278340224889</c:v>
                </c:pt>
                <c:pt idx="10106">
                  <c:v>0.47205689874649714</c:v>
                </c:pt>
                <c:pt idx="10107">
                  <c:v>0.4811574898529995</c:v>
                </c:pt>
                <c:pt idx="10108">
                  <c:v>0.48992809603294268</c:v>
                </c:pt>
                <c:pt idx="10109">
                  <c:v>0.4983640001618721</c:v>
                </c:pt>
                <c:pt idx="10110">
                  <c:v>0.50645821473223407</c:v>
                </c:pt>
                <c:pt idx="10111">
                  <c:v>0.51420460235294541</c:v>
                </c:pt>
                <c:pt idx="10112">
                  <c:v>0.52159905176129651</c:v>
                </c:pt>
                <c:pt idx="10113">
                  <c:v>0.52863546801539019</c:v>
                </c:pt>
                <c:pt idx="10114">
                  <c:v>0.5353092793153077</c:v>
                </c:pt>
                <c:pt idx="10115">
                  <c:v>0.5416163993492521</c:v>
                </c:pt>
                <c:pt idx="10116">
                  <c:v>0.54755318125096464</c:v>
                </c:pt>
                <c:pt idx="10117">
                  <c:v>0.55311453008825806</c:v>
                </c:pt>
                <c:pt idx="10118">
                  <c:v>0.55829634268250905</c:v>
                </c:pt>
                <c:pt idx="10119">
                  <c:v>0.56309629783311477</c:v>
                </c:pt>
                <c:pt idx="10120">
                  <c:v>0.56750982099168823</c:v>
                </c:pt>
                <c:pt idx="10121">
                  <c:v>0.57153393792387297</c:v>
                </c:pt>
                <c:pt idx="10122">
                  <c:v>0.57516662479364355</c:v>
                </c:pt>
                <c:pt idx="10123">
                  <c:v>0.57840455733216389</c:v>
                </c:pt>
                <c:pt idx="10124">
                  <c:v>0.58124592477791759</c:v>
                </c:pt>
                <c:pt idx="10125">
                  <c:v>0.58368900034775095</c:v>
                </c:pt>
                <c:pt idx="10126">
                  <c:v>0.58573243061812252</c:v>
                </c:pt>
                <c:pt idx="10127">
                  <c:v>0.5873744522048</c:v>
                </c:pt>
                <c:pt idx="10128">
                  <c:v>0.58861390833061822</c:v>
                </c:pt>
                <c:pt idx="10129">
                  <c:v>0.58945023787105499</c:v>
                </c:pt>
                <c:pt idx="10130">
                  <c:v>0.58988233249377198</c:v>
                </c:pt>
                <c:pt idx="10131">
                  <c:v>0.58990954843850785</c:v>
                </c:pt>
                <c:pt idx="10132">
                  <c:v>0.58953205718803903</c:v>
                </c:pt>
                <c:pt idx="10133">
                  <c:v>0.58875082107815624</c:v>
                </c:pt>
                <c:pt idx="10134">
                  <c:v>0.58756682330129506</c:v>
                </c:pt>
                <c:pt idx="10135">
                  <c:v>0.58597949588848464</c:v>
                </c:pt>
                <c:pt idx="10136">
                  <c:v>0.58399063874962998</c:v>
                </c:pt>
                <c:pt idx="10137">
                  <c:v>0.58160193519600267</c:v>
                </c:pt>
                <c:pt idx="10138">
                  <c:v>0.57881484389441484</c:v>
                </c:pt>
                <c:pt idx="10139">
                  <c:v>0.57563051352597938</c:v>
                </c:pt>
                <c:pt idx="10140">
                  <c:v>0.5720523024273898</c:v>
                </c:pt>
                <c:pt idx="10141">
                  <c:v>0.56808214603254681</c:v>
                </c:pt>
                <c:pt idx="10142">
                  <c:v>0.56372259396607216</c:v>
                </c:pt>
                <c:pt idx="10143">
                  <c:v>0.55897606073120454</c:v>
                </c:pt>
                <c:pt idx="10144">
                  <c:v>0.55384697379663872</c:v>
                </c:pt>
                <c:pt idx="10145">
                  <c:v>0.54833812691007455</c:v>
                </c:pt>
                <c:pt idx="10146">
                  <c:v>0.54245307233520723</c:v>
                </c:pt>
                <c:pt idx="10147">
                  <c:v>0.53619612541507988</c:v>
                </c:pt>
                <c:pt idx="10148">
                  <c:v>0.52957233946917037</c:v>
                </c:pt>
                <c:pt idx="10149">
                  <c:v>0.52258487303491064</c:v>
                </c:pt>
                <c:pt idx="10150">
                  <c:v>0.51523887182218076</c:v>
                </c:pt>
                <c:pt idx="10151">
                  <c:v>0.5075400770993439</c:v>
                </c:pt>
                <c:pt idx="10152">
                  <c:v>0.49949401683043587</c:v>
                </c:pt>
                <c:pt idx="10153">
                  <c:v>0.49110591202586079</c:v>
                </c:pt>
                <c:pt idx="10154">
                  <c:v>0.48238096324671254</c:v>
                </c:pt>
                <c:pt idx="10155">
                  <c:v>0.47332540958451308</c:v>
                </c:pt>
                <c:pt idx="10156">
                  <c:v>0.4639454263365147</c:v>
                </c:pt>
                <c:pt idx="10157">
                  <c:v>0.45424704173208313</c:v>
                </c:pt>
                <c:pt idx="10158">
                  <c:v>0.44423718089117242</c:v>
                </c:pt>
                <c:pt idx="10159">
                  <c:v>0.43392291526230803</c:v>
                </c:pt>
                <c:pt idx="10160">
                  <c:v>0.42331176657423408</c:v>
                </c:pt>
                <c:pt idx="10161">
                  <c:v>0.41241017934172369</c:v>
                </c:pt>
                <c:pt idx="10162">
                  <c:v>0.40122634867591145</c:v>
                </c:pt>
                <c:pt idx="10163">
                  <c:v>0.38976807158504612</c:v>
                </c:pt>
                <c:pt idx="10164">
                  <c:v>0.37804188618060508</c:v>
                </c:pt>
                <c:pt idx="10165">
                  <c:v>0.36605702716714422</c:v>
                </c:pt>
                <c:pt idx="10166">
                  <c:v>0.35382148641060307</c:v>
                </c:pt>
                <c:pt idx="10167">
                  <c:v>0.3413425745077342</c:v>
                </c:pt>
                <c:pt idx="10168">
                  <c:v>0.328629444998007</c:v>
                </c:pt>
                <c:pt idx="10169">
                  <c:v>0.31569130933961909</c:v>
                </c:pt>
                <c:pt idx="10170">
                  <c:v>0.30253735807454796</c:v>
                </c:pt>
                <c:pt idx="10171">
                  <c:v>0.28917557887561735</c:v>
                </c:pt>
                <c:pt idx="10172">
                  <c:v>0.27561633823889242</c:v>
                </c:pt>
                <c:pt idx="10173">
                  <c:v>0.2618684297172143</c:v>
                </c:pt>
                <c:pt idx="10174">
                  <c:v>0.24793999617444976</c:v>
                </c:pt>
                <c:pt idx="10175">
                  <c:v>0.2338418167576494</c:v>
                </c:pt>
                <c:pt idx="10176">
                  <c:v>0.21958336040896495</c:v>
                </c:pt>
                <c:pt idx="10177">
                  <c:v>0.20517409599321854</c:v>
                </c:pt>
                <c:pt idx="10178">
                  <c:v>0.19062420645047307</c:v>
                </c:pt>
                <c:pt idx="10179">
                  <c:v>0.1759442174609068</c:v>
                </c:pt>
                <c:pt idx="10180">
                  <c:v>0.1611438500687391</c:v>
                </c:pt>
                <c:pt idx="10181">
                  <c:v>0.14623303427205753</c:v>
                </c:pt>
                <c:pt idx="10182">
                  <c:v>0.13122226732411738</c:v>
                </c:pt>
                <c:pt idx="10183">
                  <c:v>0.11612224106734614</c:v>
                </c:pt>
                <c:pt idx="10184">
                  <c:v>0.10094269825769236</c:v>
                </c:pt>
                <c:pt idx="10185">
                  <c:v>8.5693454473651356E-2</c:v>
                </c:pt>
                <c:pt idx="10186">
                  <c:v>7.0384768801453029E-2</c:v>
                </c:pt>
                <c:pt idx="10187">
                  <c:v>5.5027347992356881E-2</c:v>
                </c:pt>
                <c:pt idx="10188">
                  <c:v>3.9632334051785248E-2</c:v>
                </c:pt>
                <c:pt idx="10189">
                  <c:v>2.4210915486654952E-2</c:v>
                </c:pt>
                <c:pt idx="10190">
                  <c:v>8.7731732007257646E-3</c:v>
                </c:pt>
                <c:pt idx="10191">
                  <c:v>-6.6709023096545115E-3</c:v>
                </c:pt>
                <c:pt idx="10192">
                  <c:v>-2.2110678374217894E-2</c:v>
                </c:pt>
                <c:pt idx="10193">
                  <c:v>-3.7534551364954608E-2</c:v>
                </c:pt>
                <c:pt idx="10194">
                  <c:v>-5.2932997082190195E-2</c:v>
                </c:pt>
                <c:pt idx="10195">
                  <c:v>-6.8295360800577076E-2</c:v>
                </c:pt>
                <c:pt idx="10196">
                  <c:v>-8.361091375530276E-2</c:v>
                </c:pt>
                <c:pt idx="10197">
                  <c:v>-9.8869140835099553E-2</c:v>
                </c:pt>
                <c:pt idx="10198">
                  <c:v>-0.11405950844066348</c:v>
                </c:pt>
                <c:pt idx="10199">
                  <c:v>-0.12917173291786729</c:v>
                </c:pt>
                <c:pt idx="10200">
                  <c:v>-0.14419547205236655</c:v>
                </c:pt>
                <c:pt idx="10201">
                  <c:v>-0.15912028700027733</c:v>
                </c:pt>
                <c:pt idx="10202">
                  <c:v>-0.17393593947671118</c:v>
                </c:pt>
                <c:pt idx="10203">
                  <c:v>-0.18863241024120994</c:v>
                </c:pt>
                <c:pt idx="10204">
                  <c:v>-0.20319961517321397</c:v>
                </c:pt>
                <c:pt idx="10205">
                  <c:v>-0.21762743389239458</c:v>
                </c:pt>
                <c:pt idx="10206">
                  <c:v>-0.23190604140141613</c:v>
                </c:pt>
                <c:pt idx="10207">
                  <c:v>-0.24602566449831237</c:v>
                </c:pt>
                <c:pt idx="10208">
                  <c:v>-0.25997683083396578</c:v>
                </c:pt>
                <c:pt idx="10209">
                  <c:v>-0.27375012540806254</c:v>
                </c:pt>
                <c:pt idx="10210">
                  <c:v>-0.28733502595161997</c:v>
                </c:pt>
                <c:pt idx="10211">
                  <c:v>-0.30072320166628902</c:v>
                </c:pt>
                <c:pt idx="10212">
                  <c:v>-0.31390558071407265</c:v>
                </c:pt>
                <c:pt idx="10213">
                  <c:v>-0.32687255072824251</c:v>
                </c:pt>
                <c:pt idx="10214">
                  <c:v>-0.33961466506943377</c:v>
                </c:pt>
                <c:pt idx="10215">
                  <c:v>-0.35212376149750801</c:v>
                </c:pt>
                <c:pt idx="10216">
                  <c:v>-0.36439190730717269</c:v>
                </c:pt>
                <c:pt idx="10217">
                  <c:v>-0.37641098934067241</c:v>
                </c:pt>
                <c:pt idx="10218">
                  <c:v>-0.38817266592300537</c:v>
                </c:pt>
                <c:pt idx="10219">
                  <c:v>-0.39966833256792339</c:v>
                </c:pt>
                <c:pt idx="10220">
                  <c:v>-0.41088946303478824</c:v>
                </c:pt>
                <c:pt idx="10221">
                  <c:v>-0.42182871648722758</c:v>
                </c:pt>
                <c:pt idx="10222">
                  <c:v>-0.43247887571710608</c:v>
                </c:pt>
                <c:pt idx="10223">
                  <c:v>-0.44283243483269902</c:v>
                </c:pt>
                <c:pt idx="10224">
                  <c:v>-0.45288191432151065</c:v>
                </c:pt>
                <c:pt idx="10225">
                  <c:v>-0.46262094576525459</c:v>
                </c:pt>
                <c:pt idx="10226">
                  <c:v>-0.47204319177053766</c:v>
                </c:pt>
                <c:pt idx="10227">
                  <c:v>-0.48114191993217614</c:v>
                </c:pt>
                <c:pt idx="10228">
                  <c:v>-0.48991067001428312</c:v>
                </c:pt>
                <c:pt idx="10229">
                  <c:v>-0.49834472534289631</c:v>
                </c:pt>
                <c:pt idx="10230">
                  <c:v>-0.50643709885842558</c:v>
                </c:pt>
                <c:pt idx="10231">
                  <c:v>-0.51418165361511348</c:v>
                </c:pt>
                <c:pt idx="10232">
                  <c:v>-0.5215742787928187</c:v>
                </c:pt>
                <c:pt idx="10233">
                  <c:v>-0.528608879889364</c:v>
                </c:pt>
                <c:pt idx="10234">
                  <c:v>-0.53528088554159314</c:v>
                </c:pt>
                <c:pt idx="10235">
                  <c:v>-0.54158620987141215</c:v>
                </c:pt>
                <c:pt idx="10236">
                  <c:v>-0.54752120644309576</c:v>
                </c:pt>
                <c:pt idx="10237">
                  <c:v>-0.55308078075172251</c:v>
                </c:pt>
                <c:pt idx="10238">
                  <c:v>-0.55826083004257077</c:v>
                </c:pt>
                <c:pt idx="10239">
                  <c:v>-0.56305903353547382</c:v>
                </c:pt>
                <c:pt idx="10240">
                  <c:v>-0.56747081709890335</c:v>
                </c:pt>
                <c:pt idx="10241">
                  <c:v>-0.57149320691170591</c:v>
                </c:pt>
                <c:pt idx="10242">
                  <c:v>-0.57512417954730621</c:v>
                </c:pt>
                <c:pt idx="10243">
                  <c:v>-0.57836041114243453</c:v>
                </c:pt>
                <c:pt idx="10244">
                  <c:v>-0.58120009133720563</c:v>
                </c:pt>
                <c:pt idx="10245">
                  <c:v>-0.58364149374606189</c:v>
                </c:pt>
                <c:pt idx="10246">
                  <c:v>-0.58568326533889159</c:v>
                </c:pt>
                <c:pt idx="10247">
                  <c:v>-0.58732364312068797</c:v>
                </c:pt>
                <c:pt idx="10248">
                  <c:v>-0.58856147069918818</c:v>
                </c:pt>
                <c:pt idx="10249">
                  <c:v>-0.58939618733034782</c:v>
                </c:pt>
                <c:pt idx="10250">
                  <c:v>-0.58982668505783165</c:v>
                </c:pt>
                <c:pt idx="10251">
                  <c:v>-0.5898523204927878</c:v>
                </c:pt>
                <c:pt idx="10252">
                  <c:v>-0.58947326548473611</c:v>
                </c:pt>
                <c:pt idx="10253">
                  <c:v>-0.58869048273145397</c:v>
                </c:pt>
                <c:pt idx="10254">
                  <c:v>-0.58750495578255135</c:v>
                </c:pt>
                <c:pt idx="10255">
                  <c:v>-0.58591611702130575</c:v>
                </c:pt>
                <c:pt idx="10256">
                  <c:v>-0.58392576670486707</c:v>
                </c:pt>
                <c:pt idx="10257">
                  <c:v>-0.58153558848668518</c:v>
                </c:pt>
                <c:pt idx="10258">
                  <c:v>-0.57874704137061728</c:v>
                </c:pt>
                <c:pt idx="10259">
                  <c:v>-0.57556127436956916</c:v>
                </c:pt>
                <c:pt idx="10260">
                  <c:v>-0.57198164614675895</c:v>
                </c:pt>
                <c:pt idx="10261">
                  <c:v>-0.56801009245721357</c:v>
                </c:pt>
                <c:pt idx="10262">
                  <c:v>-0.5636491632412548</c:v>
                </c:pt>
                <c:pt idx="10263">
                  <c:v>-0.55890127331229889</c:v>
                </c:pt>
                <c:pt idx="10264">
                  <c:v>-0.55377085044364593</c:v>
                </c:pt>
                <c:pt idx="10265">
                  <c:v>-0.54826068868194655</c:v>
                </c:pt>
                <c:pt idx="10266">
                  <c:v>-0.54237434058413891</c:v>
                </c:pt>
                <c:pt idx="10267">
                  <c:v>-0.53611612178072765</c:v>
                </c:pt>
                <c:pt idx="10268">
                  <c:v>-0.52949108587281479</c:v>
                </c:pt>
                <c:pt idx="10269">
                  <c:v>-0.52250239167355828</c:v>
                </c:pt>
                <c:pt idx="10270">
                  <c:v>-0.5151551851626045</c:v>
                </c:pt>
                <c:pt idx="10271">
                  <c:v>-0.50745520787206921</c:v>
                </c:pt>
                <c:pt idx="10272">
                  <c:v>-0.49940798802366432</c:v>
                </c:pt>
                <c:pt idx="10273">
                  <c:v>-0.49101874687934116</c:v>
                </c:pt>
                <c:pt idx="10274">
                  <c:v>-0.48229268524556784</c:v>
                </c:pt>
                <c:pt idx="10275">
                  <c:v>-0.4732360424530101</c:v>
                </c:pt>
                <c:pt idx="10276">
                  <c:v>-0.46385499403177938</c:v>
                </c:pt>
                <c:pt idx="10277">
                  <c:v>-0.45415556843776961</c:v>
                </c:pt>
                <c:pt idx="10278">
                  <c:v>-0.44414469101110587</c:v>
                </c:pt>
                <c:pt idx="10279">
                  <c:v>-0.43382943341404273</c:v>
                </c:pt>
                <c:pt idx="10280">
                  <c:v>-0.42321731758260506</c:v>
                </c:pt>
                <c:pt idx="10281">
                  <c:v>-0.41231478823234718</c:v>
                </c:pt>
                <c:pt idx="10282">
                  <c:v>-0.40113004066863706</c:v>
                </c:pt>
                <c:pt idx="10283">
                  <c:v>-0.38967087208737039</c:v>
                </c:pt>
                <c:pt idx="10284">
                  <c:v>-0.37794382078106847</c:v>
                </c:pt>
                <c:pt idx="10285">
                  <c:v>-0.36595812162867286</c:v>
                </c:pt>
                <c:pt idx="10286">
                  <c:v>-0.35372176666382654</c:v>
                </c:pt>
                <c:pt idx="10287">
                  <c:v>-0.34124206664427353</c:v>
                </c:pt>
                <c:pt idx="10288">
                  <c:v>-0.32852817526372391</c:v>
                </c:pt>
                <c:pt idx="10289">
                  <c:v>-0.31558930412784597</c:v>
                </c:pt>
                <c:pt idx="10290">
                  <c:v>-0.30243464391931074</c:v>
                </c:pt>
                <c:pt idx="10291">
                  <c:v>-0.28907218244477595</c:v>
                </c:pt>
                <c:pt idx="10292">
                  <c:v>-0.27551228632733826</c:v>
                </c:pt>
                <c:pt idx="10293">
                  <c:v>-0.26176374923997808</c:v>
                </c:pt>
                <c:pt idx="10294">
                  <c:v>-0.247834714159824</c:v>
                </c:pt>
                <c:pt idx="10295">
                  <c:v>-0.23373596034029431</c:v>
                </c:pt>
                <c:pt idx="10296">
                  <c:v>-0.2194769568229902</c:v>
                </c:pt>
                <c:pt idx="10297">
                  <c:v>-0.20506717256525359</c:v>
                </c:pt>
                <c:pt idx="10298">
                  <c:v>-0.19051679059272436</c:v>
                </c:pt>
                <c:pt idx="10299">
                  <c:v>-0.17583633666420884</c:v>
                </c:pt>
                <c:pt idx="10300">
                  <c:v>-0.16103553189558742</c:v>
                </c:pt>
                <c:pt idx="10301">
                  <c:v>-0.1461243063496481</c:v>
                </c:pt>
                <c:pt idx="10302">
                  <c:v>-0.13111315733738119</c:v>
                </c:pt>
                <c:pt idx="10303">
                  <c:v>-0.11601277675196592</c:v>
                </c:pt>
                <c:pt idx="10304">
                  <c:v>-0.10083290739312219</c:v>
                </c:pt>
                <c:pt idx="10305">
                  <c:v>-8.5583364876151383E-2</c:v>
                </c:pt>
                <c:pt idx="10306">
                  <c:v>-7.0274408317110612E-2</c:v>
                </c:pt>
                <c:pt idx="10307">
                  <c:v>-5.4916744490106396E-2</c:v>
                </c:pt>
                <c:pt idx="10308">
                  <c:v>-3.9521515416460665E-2</c:v>
                </c:pt>
                <c:pt idx="10309">
                  <c:v>-2.4099909612031654E-2</c:v>
                </c:pt>
                <c:pt idx="10310">
                  <c:v>-8.6620079825482591E-3</c:v>
                </c:pt>
                <c:pt idx="10311">
                  <c:v>6.7821989805841075E-3</c:v>
                </c:pt>
                <c:pt idx="10312">
                  <c:v>2.2222078618976189E-2</c:v>
                </c:pt>
                <c:pt idx="10313">
                  <c:v>3.7646027323415758E-2</c:v>
                </c:pt>
                <c:pt idx="10314">
                  <c:v>5.3044520919911825E-2</c:v>
                </c:pt>
                <c:pt idx="10315">
                  <c:v>6.8406904715675704E-2</c:v>
                </c:pt>
                <c:pt idx="10316">
                  <c:v>8.372244998533597E-2</c:v>
                </c:pt>
                <c:pt idx="10317">
                  <c:v>9.8980641663870328E-2</c:v>
                </c:pt>
                <c:pt idx="10318">
                  <c:v>0.11417094620506485</c:v>
                </c:pt>
                <c:pt idx="10319">
                  <c:v>0.12928308001467032</c:v>
                </c:pt>
                <c:pt idx="10320">
                  <c:v>0.144306700944975</c:v>
                </c:pt>
                <c:pt idx="10321">
                  <c:v>0.15923137022546954</c:v>
                </c:pt>
                <c:pt idx="10322">
                  <c:v>0.1740468496513729</c:v>
                </c:pt>
                <c:pt idx="10323">
                  <c:v>0.18874312006898192</c:v>
                </c:pt>
                <c:pt idx="10324">
                  <c:v>0.20331009745115464</c:v>
                </c:pt>
                <c:pt idx="10325">
                  <c:v>0.21773766151758661</c:v>
                </c:pt>
                <c:pt idx="10326">
                  <c:v>0.23201598737756018</c:v>
                </c:pt>
                <c:pt idx="10327">
                  <c:v>0.24613530194225283</c:v>
                </c:pt>
                <c:pt idx="10328">
                  <c:v>0.2600861329822034</c:v>
                </c:pt>
                <c:pt idx="10329">
                  <c:v>0.27385906562320522</c:v>
                </c:pt>
                <c:pt idx="10330">
                  <c:v>0.28744357772881329</c:v>
                </c:pt>
                <c:pt idx="10331">
                  <c:v>0.30083133863959388</c:v>
                </c:pt>
                <c:pt idx="10332">
                  <c:v>0.31401327666279266</c:v>
                </c:pt>
                <c:pt idx="10333">
                  <c:v>0.32697977958321112</c:v>
                </c:pt>
                <c:pt idx="10334">
                  <c:v>0.33972140091925057</c:v>
                </c:pt>
                <c:pt idx="10335">
                  <c:v>0.35222997859473992</c:v>
                </c:pt>
                <c:pt idx="10336">
                  <c:v>0.36449758007448535</c:v>
                </c:pt>
                <c:pt idx="10337">
                  <c:v>0.37651609237691486</c:v>
                </c:pt>
                <c:pt idx="10338">
                  <c:v>0.38827717400924672</c:v>
                </c:pt>
                <c:pt idx="10339">
                  <c:v>0.39977222067342483</c:v>
                </c:pt>
                <c:pt idx="10340">
                  <c:v>0.41099270632294194</c:v>
                </c:pt>
                <c:pt idx="10341">
                  <c:v>0.42193129032140098</c:v>
                </c:pt>
                <c:pt idx="10342">
                  <c:v>0.43258075566645682</c:v>
                </c:pt>
                <c:pt idx="10343">
                  <c:v>0.44293359667792176</c:v>
                </c:pt>
                <c:pt idx="10344">
                  <c:v>0.4529823340605178</c:v>
                </c:pt>
                <c:pt idx="10345">
                  <c:v>0.46272059961879336</c:v>
                </c:pt>
                <c:pt idx="10346">
                  <c:v>0.47214205618774868</c:v>
                </c:pt>
                <c:pt idx="10347">
                  <c:v>0.48123997159608783</c:v>
                </c:pt>
                <c:pt idx="10348">
                  <c:v>0.49000788584722249</c:v>
                </c:pt>
                <c:pt idx="10349">
                  <c:v>0.49844108251185515</c:v>
                </c:pt>
                <c:pt idx="10350">
                  <c:v>0.50653257478034597</c:v>
                </c:pt>
                <c:pt idx="10351">
                  <c:v>0.51427622596208922</c:v>
                </c:pt>
                <c:pt idx="10352">
                  <c:v>0.52166792549725594</c:v>
                </c:pt>
                <c:pt idx="10353">
                  <c:v>0.52870157914903959</c:v>
                </c:pt>
                <c:pt idx="10354">
                  <c:v>0.53537261582466023</c:v>
                </c:pt>
                <c:pt idx="10355">
                  <c:v>0.54167694992131288</c:v>
                </c:pt>
                <c:pt idx="10356">
                  <c:v>0.54761093528340521</c:v>
                </c:pt>
                <c:pt idx="10357">
                  <c:v>0.55316947769092617</c:v>
                </c:pt>
                <c:pt idx="10358">
                  <c:v>0.55834847467874449</c:v>
                </c:pt>
                <c:pt idx="10359">
                  <c:v>0.56314560576089212</c:v>
                </c:pt>
                <c:pt idx="10360">
                  <c:v>0.56755629710457911</c:v>
                </c:pt>
                <c:pt idx="10361">
                  <c:v>0.57157757519182528</c:v>
                </c:pt>
                <c:pt idx="10362">
                  <c:v>0.57520741690359323</c:v>
                </c:pt>
                <c:pt idx="10363">
                  <c:v>0.57844249868845155</c:v>
                </c:pt>
                <c:pt idx="10364">
                  <c:v>0.5812810105025249</c:v>
                </c:pt>
                <c:pt idx="10365">
                  <c:v>0.58372122628039635</c:v>
                </c:pt>
                <c:pt idx="10366">
                  <c:v>0.58576179331611489</c:v>
                </c:pt>
                <c:pt idx="10367">
                  <c:v>0.58740094894276262</c:v>
                </c:pt>
                <c:pt idx="10368">
                  <c:v>0.58863753710002764</c:v>
                </c:pt>
                <c:pt idx="10369">
                  <c:v>0.58947099737958752</c:v>
                </c:pt>
                <c:pt idx="10370">
                  <c:v>0.5899002221644768</c:v>
                </c:pt>
                <c:pt idx="10371">
                  <c:v>0.5899245684088158</c:v>
                </c:pt>
                <c:pt idx="10372">
                  <c:v>0.58954420830857523</c:v>
                </c:pt>
                <c:pt idx="10373">
                  <c:v>0.58876010491140596</c:v>
                </c:pt>
                <c:pt idx="10374">
                  <c:v>0.5875732421200669</c:v>
                </c:pt>
                <c:pt idx="10375">
                  <c:v>0.58598305267421624</c:v>
                </c:pt>
                <c:pt idx="10376">
                  <c:v>0.58399133719050822</c:v>
                </c:pt>
                <c:pt idx="10377">
                  <c:v>0.58159977968492016</c:v>
                </c:pt>
                <c:pt idx="10378">
                  <c:v>0.57880983952675191</c:v>
                </c:pt>
                <c:pt idx="10379">
                  <c:v>0.57562266609721191</c:v>
                </c:pt>
                <c:pt idx="10380">
                  <c:v>0.5720416184305509</c:v>
                </c:pt>
                <c:pt idx="10381">
                  <c:v>0.56806863265546248</c:v>
                </c:pt>
                <c:pt idx="10382">
                  <c:v>0.56370625908849659</c:v>
                </c:pt>
                <c:pt idx="10383">
                  <c:v>0.55895691292173233</c:v>
                </c:pt>
                <c:pt idx="10384">
                  <c:v>0.55382502230948893</c:v>
                </c:pt>
                <c:pt idx="10385">
                  <c:v>0.54831338168168919</c:v>
                </c:pt>
                <c:pt idx="10386">
                  <c:v>0.54242554398069487</c:v>
                </c:pt>
                <c:pt idx="10387">
                  <c:v>0.53616582522448153</c:v>
                </c:pt>
                <c:pt idx="10388">
                  <c:v>0.52953927940359014</c:v>
                </c:pt>
                <c:pt idx="10389">
                  <c:v>0.52254906572245929</c:v>
                </c:pt>
                <c:pt idx="10390">
                  <c:v>0.51520033055376968</c:v>
                </c:pt>
                <c:pt idx="10391">
                  <c:v>0.50749881582433276</c:v>
                </c:pt>
                <c:pt idx="10392">
                  <c:v>0.49945005015210336</c:v>
                </c:pt>
                <c:pt idx="10393">
                  <c:v>0.49105925519672972</c:v>
                </c:pt>
                <c:pt idx="10394">
                  <c:v>0.48233163216372077</c:v>
                </c:pt>
                <c:pt idx="10395">
                  <c:v>0.473273420784044</c:v>
                </c:pt>
                <c:pt idx="10396">
                  <c:v>0.46389079698924812</c:v>
                </c:pt>
                <c:pt idx="10397">
                  <c:v>0.45418978963771861</c:v>
                </c:pt>
                <c:pt idx="10398">
                  <c:v>0.44417732447300673</c:v>
                </c:pt>
                <c:pt idx="10399">
                  <c:v>0.43386047356164475</c:v>
                </c:pt>
                <c:pt idx="10400">
                  <c:v>0.42324675924467481</c:v>
                </c:pt>
                <c:pt idx="10401">
                  <c:v>0.41234262664329957</c:v>
                </c:pt>
                <c:pt idx="10402">
                  <c:v>0.40115627146907473</c:v>
                </c:pt>
                <c:pt idx="10403">
                  <c:v>0.38969549132453224</c:v>
                </c:pt>
                <c:pt idx="10404">
                  <c:v>0.37796682490913636</c:v>
                </c:pt>
                <c:pt idx="10405">
                  <c:v>0.36597950750902725</c:v>
                </c:pt>
                <c:pt idx="10406">
                  <c:v>0.35374153156517024</c:v>
                </c:pt>
                <c:pt idx="10407">
                  <c:v>0.34126020824264308</c:v>
                </c:pt>
                <c:pt idx="10408">
                  <c:v>0.32854469164243832</c:v>
                </c:pt>
                <c:pt idx="10409">
                  <c:v>0.31560419377732601</c:v>
                </c:pt>
                <c:pt idx="10410">
                  <c:v>0.30244790573679636</c:v>
                </c:pt>
                <c:pt idx="10411">
                  <c:v>0.2890838157339648</c:v>
                </c:pt>
                <c:pt idx="10412">
                  <c:v>0.27552229079788276</c:v>
                </c:pt>
                <c:pt idx="10413">
                  <c:v>0.26177212500694758</c:v>
                </c:pt>
                <c:pt idx="10414">
                  <c:v>0.24784146174299784</c:v>
                </c:pt>
                <c:pt idx="10415">
                  <c:v>0.23374108066339741</c:v>
                </c:pt>
                <c:pt idx="10416">
                  <c:v>0.2194804512128179</c:v>
                </c:pt>
                <c:pt idx="10417">
                  <c:v>0.20506904275069307</c:v>
                </c:pt>
                <c:pt idx="10418">
                  <c:v>0.19051703870368938</c:v>
                </c:pt>
                <c:pt idx="10419">
                  <c:v>0.17583496523046641</c:v>
                </c:pt>
                <c:pt idx="10420">
                  <c:v>0.1610325438454864</c:v>
                </c:pt>
                <c:pt idx="10421">
                  <c:v>0.14611970500876248</c:v>
                </c:pt>
                <c:pt idx="10422">
                  <c:v>0.13110694642703824</c:v>
                </c:pt>
                <c:pt idx="10423">
                  <c:v>0.11600496038770038</c:v>
                </c:pt>
                <c:pt idx="10424">
                  <c:v>0.10082349008301639</c:v>
                </c:pt>
                <c:pt idx="10425">
                  <c:v>8.5572351519089027E-2</c:v>
                </c:pt>
                <c:pt idx="10426">
                  <c:v>7.0261804200930589E-2</c:v>
                </c:pt>
                <c:pt idx="10427">
                  <c:v>5.490255528967259E-2</c:v>
                </c:pt>
                <c:pt idx="10428">
                  <c:v>3.9505747191635743E-2</c:v>
                </c:pt>
                <c:pt idx="10429">
                  <c:v>2.4082568805536747E-2</c:v>
                </c:pt>
                <c:pt idx="10430">
                  <c:v>8.6431014177819881E-3</c:v>
                </c:pt>
                <c:pt idx="10431">
                  <c:v>-6.8026641018816107E-3</c:v>
                </c:pt>
                <c:pt idx="10432">
                  <c:v>-2.2244094719110118E-2</c:v>
                </c:pt>
                <c:pt idx="10433">
                  <c:v>-3.7669586451198528E-2</c:v>
                </c:pt>
                <c:pt idx="10434">
                  <c:v>-5.3069614753269399E-2</c:v>
                </c:pt>
                <c:pt idx="10435">
                  <c:v>-6.8433524564293274E-2</c:v>
                </c:pt>
                <c:pt idx="10436">
                  <c:v>-8.3750586793397613E-2</c:v>
                </c:pt>
                <c:pt idx="10437">
                  <c:v>-9.9010286012919627E-2</c:v>
                </c:pt>
                <c:pt idx="10438">
                  <c:v>-0.11420208831689385</c:v>
                </c:pt>
                <c:pt idx="10439">
                  <c:v>-0.12931570975434784</c:v>
                </c:pt>
                <c:pt idx="10440">
                  <c:v>-0.1443408078239376</c:v>
                </c:pt>
                <c:pt idx="10441">
                  <c:v>-0.15926694340466971</c:v>
                </c:pt>
                <c:pt idx="10442">
                  <c:v>-0.17408387794456182</c:v>
                </c:pt>
                <c:pt idx="10443">
                  <c:v>-0.18878159194603295</c:v>
                </c:pt>
                <c:pt idx="10444">
                  <c:v>-0.20335000104147552</c:v>
                </c:pt>
                <c:pt idx="10445">
                  <c:v>-0.21777898461362846</c:v>
                </c:pt>
                <c:pt idx="10446">
                  <c:v>-0.2320587174383644</c:v>
                </c:pt>
                <c:pt idx="10447">
                  <c:v>-0.24617942609713134</c:v>
                </c:pt>
                <c:pt idx="10448">
                  <c:v>-0.26013163803444522</c:v>
                </c:pt>
                <c:pt idx="10449">
                  <c:v>-0.27390593805389013</c:v>
                </c:pt>
                <c:pt idx="10450">
                  <c:v>-0.28749180370067617</c:v>
                </c:pt>
                <c:pt idx="10451">
                  <c:v>-0.30088090400097545</c:v>
                </c:pt>
                <c:pt idx="10452">
                  <c:v>-0.31406416695167466</c:v>
                </c:pt>
                <c:pt idx="10453">
                  <c:v>-0.32703198003129247</c:v>
                </c:pt>
                <c:pt idx="10454">
                  <c:v>-0.33977489645611181</c:v>
                </c:pt>
                <c:pt idx="10455">
                  <c:v>-0.3522847538520712</c:v>
                </c:pt>
                <c:pt idx="10456">
                  <c:v>-0.36455361939038344</c:v>
                </c:pt>
                <c:pt idx="10457">
                  <c:v>-0.37657337980025085</c:v>
                </c:pt>
                <c:pt idx="10458">
                  <c:v>-0.38833569330408318</c:v>
                </c:pt>
                <c:pt idx="10459">
                  <c:v>-0.39983195532352067</c:v>
                </c:pt>
                <c:pt idx="10460">
                  <c:v>-0.41105363953629337</c:v>
                </c:pt>
                <c:pt idx="10461">
                  <c:v>-0.42199340503486621</c:v>
                </c:pt>
                <c:pt idx="10462">
                  <c:v>-0.43264403455043143</c:v>
                </c:pt>
                <c:pt idx="10463">
                  <c:v>-0.44299802214105738</c:v>
                </c:pt>
                <c:pt idx="10464">
                  <c:v>-0.45304788825453512</c:v>
                </c:pt>
                <c:pt idx="10465">
                  <c:v>-0.46278726444331764</c:v>
                </c:pt>
                <c:pt idx="10466">
                  <c:v>-0.47220981329521</c:v>
                </c:pt>
                <c:pt idx="10467">
                  <c:v>-0.48130880239668344</c:v>
                </c:pt>
                <c:pt idx="10468">
                  <c:v>-0.49007777151392673</c:v>
                </c:pt>
                <c:pt idx="10469">
                  <c:v>-0.49851200398547302</c:v>
                </c:pt>
                <c:pt idx="10470">
                  <c:v>-0.50660451277462248</c:v>
                </c:pt>
                <c:pt idx="10471">
                  <c:v>-0.51434916096887506</c:v>
                </c:pt>
                <c:pt idx="10472">
                  <c:v>-0.52174183779170047</c:v>
                </c:pt>
                <c:pt idx="10473">
                  <c:v>-0.52877644879485253</c:v>
                </c:pt>
                <c:pt idx="10474">
                  <c:v>-0.53544842267938986</c:v>
                </c:pt>
                <c:pt idx="10475">
                  <c:v>-0.54175367364170002</c:v>
                </c:pt>
                <c:pt idx="10476">
                  <c:v>-0.54768855533075411</c:v>
                </c:pt>
                <c:pt idx="10477">
                  <c:v>-0.55324797333651798</c:v>
                </c:pt>
                <c:pt idx="10478">
                  <c:v>-0.55842782500930166</c:v>
                </c:pt>
                <c:pt idx="10479">
                  <c:v>-0.56322578968407178</c:v>
                </c:pt>
                <c:pt idx="10480">
                  <c:v>-0.56763729335449187</c:v>
                </c:pt>
                <c:pt idx="10481">
                  <c:v>-0.57165936233461645</c:v>
                </c:pt>
                <c:pt idx="10482">
                  <c:v>-0.57528997334302956</c:v>
                </c:pt>
                <c:pt idx="10483">
                  <c:v>-0.57852580267155052</c:v>
                </c:pt>
                <c:pt idx="10484">
                  <c:v>-0.58136504012521706</c:v>
                </c:pt>
                <c:pt idx="10485">
                  <c:v>-0.58380595949319958</c:v>
                </c:pt>
                <c:pt idx="10486">
                  <c:v>-0.58584720792985856</c:v>
                </c:pt>
                <c:pt idx="10487">
                  <c:v>-0.58748702263434127</c:v>
                </c:pt>
                <c:pt idx="10488">
                  <c:v>-0.588724247418136</c:v>
                </c:pt>
                <c:pt idx="10489">
                  <c:v>-0.58955832175051892</c:v>
                </c:pt>
                <c:pt idx="10490">
                  <c:v>-0.58998813789793758</c:v>
                </c:pt>
                <c:pt idx="10491">
                  <c:v>-0.59001305270374571</c:v>
                </c:pt>
                <c:pt idx="10492">
                  <c:v>-0.58963323825900149</c:v>
                </c:pt>
                <c:pt idx="10493">
                  <c:v>-0.58884965751228069</c:v>
                </c:pt>
                <c:pt idx="10494">
                  <c:v>-0.58766329427317732</c:v>
                </c:pt>
                <c:pt idx="10495">
                  <c:v>-0.58607358119405029</c:v>
                </c:pt>
                <c:pt idx="10496">
                  <c:v>-0.5840823188101758</c:v>
                </c:pt>
                <c:pt idx="10497">
                  <c:v>-0.58169119106205247</c:v>
                </c:pt>
                <c:pt idx="10498">
                  <c:v>-0.57890165724944043</c:v>
                </c:pt>
                <c:pt idx="10499">
                  <c:v>-0.57571486668992933</c:v>
                </c:pt>
                <c:pt idx="10500">
                  <c:v>-0.57213417836008451</c:v>
                </c:pt>
                <c:pt idx="10501">
                  <c:v>-0.56816152833687494</c:v>
                </c:pt>
                <c:pt idx="10502">
                  <c:v>-0.5637994668910481</c:v>
                </c:pt>
                <c:pt idx="10503">
                  <c:v>-0.55905040917485282</c:v>
                </c:pt>
                <c:pt idx="10504">
                  <c:v>-0.55391878330870714</c:v>
                </c:pt>
                <c:pt idx="10505">
                  <c:v>-0.54840738369458908</c:v>
                </c:pt>
                <c:pt idx="10506">
                  <c:v>-0.54251976325285711</c:v>
                </c:pt>
                <c:pt idx="10507">
                  <c:v>-0.53626023798542899</c:v>
                </c:pt>
                <c:pt idx="10508">
                  <c:v>-0.52963386187271599</c:v>
                </c:pt>
                <c:pt idx="10509">
                  <c:v>-0.52264379411495943</c:v>
                </c:pt>
                <c:pt idx="10510">
                  <c:v>-0.51529518108656391</c:v>
                </c:pt>
                <c:pt idx="10511">
                  <c:v>-0.50759376472196782</c:v>
                </c:pt>
                <c:pt idx="10512">
                  <c:v>-0.49954507365266104</c:v>
                </c:pt>
                <c:pt idx="10513">
                  <c:v>-0.49115432955770366</c:v>
                </c:pt>
                <c:pt idx="10514">
                  <c:v>-0.48242673366789574</c:v>
                </c:pt>
                <c:pt idx="10515">
                  <c:v>-0.47336852574534449</c:v>
                </c:pt>
                <c:pt idx="10516">
                  <c:v>-0.46398588175857863</c:v>
                </c:pt>
                <c:pt idx="10517">
                  <c:v>-0.4542848306087891</c:v>
                </c:pt>
                <c:pt idx="10518">
                  <c:v>-0.44427229808812979</c:v>
                </c:pt>
                <c:pt idx="10519">
                  <c:v>-0.43395535631751136</c:v>
                </c:pt>
                <c:pt idx="10520">
                  <c:v>-0.42334152769811467</c:v>
                </c:pt>
                <c:pt idx="10521">
                  <c:v>-0.41243725741700976</c:v>
                </c:pt>
                <c:pt idx="10522">
                  <c:v>-0.40125074125733839</c:v>
                </c:pt>
                <c:pt idx="10523">
                  <c:v>-0.38978977689887068</c:v>
                </c:pt>
                <c:pt idx="10524">
                  <c:v>-0.37806090312398843</c:v>
                </c:pt>
                <c:pt idx="10525">
                  <c:v>-0.36607335530735413</c:v>
                </c:pt>
                <c:pt idx="10526">
                  <c:v>-0.35383512598405692</c:v>
                </c:pt>
                <c:pt idx="10527">
                  <c:v>-0.34135352641885236</c:v>
                </c:pt>
                <c:pt idx="10528">
                  <c:v>-0.32863771081793608</c:v>
                </c:pt>
                <c:pt idx="10529">
                  <c:v>-0.31569689130476519</c:v>
                </c:pt>
                <c:pt idx="10530">
                  <c:v>-0.30254025908497384</c:v>
                </c:pt>
                <c:pt idx="10531">
                  <c:v>-0.28917580249323938</c:v>
                </c:pt>
                <c:pt idx="10532">
                  <c:v>-0.27561388868555492</c:v>
                </c:pt>
                <c:pt idx="10533">
                  <c:v>-0.26186331187259398</c:v>
                </c:pt>
                <c:pt idx="10534">
                  <c:v>-0.247932215573756</c:v>
                </c:pt>
                <c:pt idx="10535">
                  <c:v>-0.23383137958923397</c:v>
                </c:pt>
                <c:pt idx="10536">
                  <c:v>-0.21957027351172684</c:v>
                </c:pt>
                <c:pt idx="10537">
                  <c:v>-0.20515836685386726</c:v>
                </c:pt>
                <c:pt idx="10538">
                  <c:v>-0.19060584320063989</c:v>
                </c:pt>
                <c:pt idx="10539">
                  <c:v>-0.17592322887406947</c:v>
                </c:pt>
                <c:pt idx="10540">
                  <c:v>-0.16112024555703897</c:v>
                </c:pt>
                <c:pt idx="10541">
                  <c:v>-0.14620682388292872</c:v>
                </c:pt>
                <c:pt idx="10542">
                  <c:v>-0.13119346173677943</c:v>
                </c:pt>
                <c:pt idx="10543">
                  <c:v>-0.11609085158914012</c:v>
                </c:pt>
                <c:pt idx="10544">
                  <c:v>-0.10090873682025378</c:v>
                </c:pt>
                <c:pt idx="10545">
                  <c:v>-8.565693362896086E-2</c:v>
                </c:pt>
                <c:pt idx="10546">
                  <c:v>-7.0345701717719922E-2</c:v>
                </c:pt>
                <c:pt idx="10547">
                  <c:v>-5.4985748449753041E-2</c:v>
                </c:pt>
                <c:pt idx="10548">
                  <c:v>-3.9588216438056788E-2</c:v>
                </c:pt>
                <c:pt idx="10549">
                  <c:v>-2.4164294792568694E-2</c:v>
                </c:pt>
                <c:pt idx="10550">
                  <c:v>-8.7240650153718683E-3</c:v>
                </c:pt>
                <c:pt idx="10551">
                  <c:v>6.722481803682484E-3</c:v>
                </c:pt>
                <c:pt idx="10552">
                  <c:v>2.2164712405808588E-2</c:v>
                </c:pt>
                <c:pt idx="10553">
                  <c:v>3.7591022579572399E-2</c:v>
                </c:pt>
                <c:pt idx="10554">
                  <c:v>5.2991887547137781E-2</c:v>
                </c:pt>
                <c:pt idx="10555">
                  <c:v>6.8356652010362867E-2</c:v>
                </c:pt>
                <c:pt idx="10556">
                  <c:v>8.3674586637161971E-2</c:v>
                </c:pt>
                <c:pt idx="10557">
                  <c:v>9.8935175754642848E-2</c:v>
                </c:pt>
                <c:pt idx="10558">
                  <c:v>0.11412788520765348</c:v>
                </c:pt>
                <c:pt idx="10559">
                  <c:v>0.12924243079213465</c:v>
                </c:pt>
                <c:pt idx="10560">
                  <c:v>0.14426846974983404</c:v>
                </c:pt>
                <c:pt idx="10561">
                  <c:v>0.15919556269911961</c:v>
                </c:pt>
                <c:pt idx="10562">
                  <c:v>0.17401347082365307</c:v>
                </c:pt>
                <c:pt idx="10563">
                  <c:v>0.1887121743579141</c:v>
                </c:pt>
                <c:pt idx="10564">
                  <c:v>0.20328158866282683</c:v>
                </c:pt>
                <c:pt idx="10565">
                  <c:v>0.21771159284616373</c:v>
                </c:pt>
                <c:pt idx="10566">
                  <c:v>0.23199236140547949</c:v>
                </c:pt>
                <c:pt idx="10567">
                  <c:v>0.2461141206405642</c:v>
                </c:pt>
                <c:pt idx="10568">
                  <c:v>0.26006739771104243</c:v>
                </c:pt>
                <c:pt idx="10569">
                  <c:v>0.27384277713244443</c:v>
                </c:pt>
                <c:pt idx="10570">
                  <c:v>0.28742973615884604</c:v>
                </c:pt>
                <c:pt idx="10571">
                  <c:v>0.30081994352227132</c:v>
                </c:pt>
                <c:pt idx="10572">
                  <c:v>0.31400432692250996</c:v>
                </c:pt>
                <c:pt idx="10573">
                  <c:v>0.32697327353815703</c:v>
                </c:pt>
                <c:pt idx="10574">
                  <c:v>0.33971733628277934</c:v>
                </c:pt>
                <c:pt idx="10575">
                  <c:v>0.35222835247691414</c:v>
                </c:pt>
                <c:pt idx="10576">
                  <c:v>0.36449838898375397</c:v>
                </c:pt>
                <c:pt idx="10577">
                  <c:v>0.37651933222195105</c:v>
                </c:pt>
                <c:pt idx="10578">
                  <c:v>0.38828284010090947</c:v>
                </c:pt>
                <c:pt idx="10579">
                  <c:v>0.39978030772689344</c:v>
                </c:pt>
                <c:pt idx="10580">
                  <c:v>0.41100320845997612</c:v>
                </c:pt>
                <c:pt idx="10581">
                  <c:v>0.42194420107274472</c:v>
                </c:pt>
                <c:pt idx="10582">
                  <c:v>0.43259606797440336</c:v>
                </c:pt>
                <c:pt idx="10583">
                  <c:v>0.44295130289899243</c:v>
                </c:pt>
                <c:pt idx="10584">
                  <c:v>0.45300242596831009</c:v>
                </c:pt>
                <c:pt idx="10585">
                  <c:v>0.46274306840695562</c:v>
                </c:pt>
                <c:pt idx="10586">
                  <c:v>0.47216689247309163</c:v>
                </c:pt>
                <c:pt idx="10587">
                  <c:v>0.48126716542183967</c:v>
                </c:pt>
                <c:pt idx="10588">
                  <c:v>0.49003742668642508</c:v>
                </c:pt>
                <c:pt idx="10589">
                  <c:v>0.49847295927089097</c:v>
                </c:pt>
                <c:pt idx="10590">
                  <c:v>0.5065667758025939</c:v>
                </c:pt>
                <c:pt idx="10591">
                  <c:v>0.51431273903173103</c:v>
                </c:pt>
                <c:pt idx="10592">
                  <c:v>0.52170673784320254</c:v>
                </c:pt>
                <c:pt idx="10593">
                  <c:v>0.52874267744899495</c:v>
                </c:pt>
                <c:pt idx="10594">
                  <c:v>0.53541598620930952</c:v>
                </c:pt>
                <c:pt idx="10595">
                  <c:v>0.54172257797864587</c:v>
                </c:pt>
                <c:pt idx="10596">
                  <c:v>0.54765880606317563</c:v>
                </c:pt>
                <c:pt idx="10597">
                  <c:v>0.55321957570921276</c:v>
                </c:pt>
                <c:pt idx="10598">
                  <c:v>0.5584007839226629</c:v>
                </c:pt>
                <c:pt idx="10599">
                  <c:v>0.5632001096934236</c:v>
                </c:pt>
                <c:pt idx="10600">
                  <c:v>0.56761297866950078</c:v>
                </c:pt>
                <c:pt idx="10601">
                  <c:v>0.57163641681881106</c:v>
                </c:pt>
                <c:pt idx="10602">
                  <c:v>0.57526840051337524</c:v>
                </c:pt>
                <c:pt idx="10603">
                  <c:v>0.57850560569812826</c:v>
                </c:pt>
                <c:pt idx="10604">
                  <c:v>0.58134622183102058</c:v>
                </c:pt>
                <c:pt idx="10605">
                  <c:v>0.58378852235395018</c:v>
                </c:pt>
                <c:pt idx="10606">
                  <c:v>0.58583115407397102</c:v>
                </c:pt>
                <c:pt idx="10607">
                  <c:v>0.58747235384292928</c:v>
                </c:pt>
                <c:pt idx="10608">
                  <c:v>0.58871096512513654</c:v>
                </c:pt>
                <c:pt idx="10609">
                  <c:v>0.58954642704288862</c:v>
                </c:pt>
                <c:pt idx="10610">
                  <c:v>0.58997763151594029</c:v>
                </c:pt>
                <c:pt idx="10611">
                  <c:v>0.59000393504130688</c:v>
                </c:pt>
                <c:pt idx="10612">
                  <c:v>0.58962550936418123</c:v>
                </c:pt>
                <c:pt idx="10613">
                  <c:v>0.5888433170878139</c:v>
                </c:pt>
                <c:pt idx="10614">
                  <c:v>0.58765834167708175</c:v>
                </c:pt>
                <c:pt idx="10615">
                  <c:v>0.58607001544035808</c:v>
                </c:pt>
                <c:pt idx="10616">
                  <c:v>0.58408013856970509</c:v>
                </c:pt>
                <c:pt idx="10617">
                  <c:v>0.5816903946633134</c:v>
                </c:pt>
                <c:pt idx="10618">
                  <c:v>0.57890224267958068</c:v>
                </c:pt>
                <c:pt idx="10619">
                  <c:v>0.57571683159577569</c:v>
                </c:pt>
                <c:pt idx="10620">
                  <c:v>0.57213752004928531</c:v>
                </c:pt>
                <c:pt idx="10621">
                  <c:v>0.56816624377909397</c:v>
                </c:pt>
                <c:pt idx="10622">
                  <c:v>0.56380555271928656</c:v>
                </c:pt>
                <c:pt idx="10623">
                  <c:v>0.5590578616867935</c:v>
                </c:pt>
                <c:pt idx="10624">
                  <c:v>0.55392759846818651</c:v>
                </c:pt>
                <c:pt idx="10625">
                  <c:v>0.54841755713313078</c:v>
                </c:pt>
                <c:pt idx="10626">
                  <c:v>0.54253129027128821</c:v>
                </c:pt>
                <c:pt idx="10627">
                  <c:v>0.53627311355558038</c:v>
                </c:pt>
                <c:pt idx="10628">
                  <c:v>0.52964808063918856</c:v>
                </c:pt>
                <c:pt idx="10629">
                  <c:v>0.52265935039699185</c:v>
                </c:pt>
                <c:pt idx="10630">
                  <c:v>0.51531206887995273</c:v>
                </c:pt>
                <c:pt idx="10631">
                  <c:v>0.50761197770108257</c:v>
                </c:pt>
                <c:pt idx="10632">
                  <c:v>0.49956460517252971</c:v>
                </c:pt>
                <c:pt idx="10633">
                  <c:v>0.49117517265617566</c:v>
                </c:pt>
                <c:pt idx="10634">
                  <c:v>0.48244888106787592</c:v>
                </c:pt>
                <c:pt idx="10635">
                  <c:v>0.47339196985710785</c:v>
                </c:pt>
                <c:pt idx="10636">
                  <c:v>0.46401061468216026</c:v>
                </c:pt>
                <c:pt idx="10637">
                  <c:v>0.45431084413643696</c:v>
                </c:pt>
                <c:pt idx="10638">
                  <c:v>0.44429958370684081</c:v>
                </c:pt>
                <c:pt idx="10639">
                  <c:v>0.43398390521163616</c:v>
                </c:pt>
                <c:pt idx="10640">
                  <c:v>0.42337133075202499</c:v>
                </c:pt>
                <c:pt idx="10641">
                  <c:v>0.41246830521785677</c:v>
                </c:pt>
                <c:pt idx="10642">
                  <c:v>0.40128302409785799</c:v>
                </c:pt>
                <c:pt idx="10643">
                  <c:v>0.38982328478027201</c:v>
                </c:pt>
                <c:pt idx="10644">
                  <c:v>0.37809562575890598</c:v>
                </c:pt>
                <c:pt idx="10645">
                  <c:v>0.36610928212286675</c:v>
                </c:pt>
                <c:pt idx="10646">
                  <c:v>0.35387224612475243</c:v>
                </c:pt>
                <c:pt idx="10647">
                  <c:v>0.34139182875000784</c:v>
                </c:pt>
                <c:pt idx="10648">
                  <c:v>0.3286771839287182</c:v>
                </c:pt>
                <c:pt idx="10649">
                  <c:v>0.31573752351151019</c:v>
                </c:pt>
                <c:pt idx="10650">
                  <c:v>0.30258203843452053</c:v>
                </c:pt>
                <c:pt idx="10651">
                  <c:v>0.28921871676634481</c:v>
                </c:pt>
                <c:pt idx="10652">
                  <c:v>0.27565792540034711</c:v>
                </c:pt>
                <c:pt idx="10653">
                  <c:v>0.26190845828808879</c:v>
                </c:pt>
                <c:pt idx="10654">
                  <c:v>0.24797845869346896</c:v>
                </c:pt>
                <c:pt idx="10655">
                  <c:v>0.23387870616478079</c:v>
                </c:pt>
                <c:pt idx="10656">
                  <c:v>0.21961867004653771</c:v>
                </c:pt>
                <c:pt idx="10657">
                  <c:v>0.20520781960694218</c:v>
                </c:pt>
                <c:pt idx="10658">
                  <c:v>0.19065633819034172</c:v>
                </c:pt>
                <c:pt idx="10659">
                  <c:v>0.17597475188200895</c:v>
                </c:pt>
                <c:pt idx="10660">
                  <c:v>0.16117278213195799</c:v>
                </c:pt>
                <c:pt idx="10661">
                  <c:v>0.14626035934468806</c:v>
                </c:pt>
                <c:pt idx="10662">
                  <c:v>0.13124798118035247</c:v>
                </c:pt>
                <c:pt idx="10663">
                  <c:v>0.11614633988870443</c:v>
                </c:pt>
                <c:pt idx="10664">
                  <c:v>0.10096517863328458</c:v>
                </c:pt>
                <c:pt idx="10665">
                  <c:v>8.5714313400391956E-2</c:v>
                </c:pt>
                <c:pt idx="10666">
                  <c:v>7.0404003684155808E-2</c:v>
                </c:pt>
                <c:pt idx="10667">
                  <c:v>5.5044956643725787E-2</c:v>
                </c:pt>
                <c:pt idx="10668">
                  <c:v>3.9648314692310983E-2</c:v>
                </c:pt>
                <c:pt idx="10669">
                  <c:v>2.4225266744402247E-2</c:v>
                </c:pt>
                <c:pt idx="10670">
                  <c:v>8.785894111020421E-3</c:v>
                </c:pt>
                <c:pt idx="10671">
                  <c:v>-6.6598123046216935E-3</c:v>
                </c:pt>
                <c:pt idx="10672">
                  <c:v>-2.2101219425927431E-2</c:v>
                </c:pt>
                <c:pt idx="10673">
                  <c:v>-3.7526723219148704E-2</c:v>
                </c:pt>
                <c:pt idx="10674">
                  <c:v>-5.2926799079603536E-2</c:v>
                </c:pt>
                <c:pt idx="10675">
                  <c:v>-6.8290791877714321E-2</c:v>
                </c:pt>
                <c:pt idx="10676">
                  <c:v>-8.3607972445384815E-2</c:v>
                </c:pt>
                <c:pt idx="10677">
                  <c:v>-9.8867825269057935E-2</c:v>
                </c:pt>
                <c:pt idx="10678">
                  <c:v>-0.11405981634823717</c:v>
                </c:pt>
                <c:pt idx="10679">
                  <c:v>-0.12917366162883165</c:v>
                </c:pt>
                <c:pt idx="10680">
                  <c:v>-0.14419901849781716</c:v>
                </c:pt>
                <c:pt idx="10681">
                  <c:v>-0.15912544771402667</c:v>
                </c:pt>
                <c:pt idx="10682">
                  <c:v>-0.1739427105968151</c:v>
                </c:pt>
                <c:pt idx="10683">
                  <c:v>-0.18864078751152741</c:v>
                </c:pt>
                <c:pt idx="10684">
                  <c:v>-0.20320959394510771</c:v>
                </c:pt>
                <c:pt idx="10685">
                  <c:v>-0.21763900912651143</c:v>
                </c:pt>
                <c:pt idx="10686">
                  <c:v>-0.23191920766955701</c:v>
                </c:pt>
                <c:pt idx="10687">
                  <c:v>-0.24604041598543047</c:v>
                </c:pt>
                <c:pt idx="10688">
                  <c:v>-0.25999316134019762</c:v>
                </c:pt>
                <c:pt idx="10689">
                  <c:v>-0.27376802835090236</c:v>
                </c:pt>
                <c:pt idx="10690">
                  <c:v>-0.28735449436815674</c:v>
                </c:pt>
                <c:pt idx="10691">
                  <c:v>-0.3007442282155558</c:v>
                </c:pt>
                <c:pt idx="10692">
                  <c:v>-0.31392815767947801</c:v>
                </c:pt>
                <c:pt idx="10693">
                  <c:v>-0.32689667002007061</c:v>
                </c:pt>
                <c:pt idx="10694">
                  <c:v>-0.3396403182274666</c:v>
                </c:pt>
                <c:pt idx="10695">
                  <c:v>-0.35215093969371458</c:v>
                </c:pt>
                <c:pt idx="10696">
                  <c:v>-0.36442060134849741</c:v>
                </c:pt>
                <c:pt idx="10697">
                  <c:v>-0.37644118967189683</c:v>
                </c:pt>
                <c:pt idx="10698">
                  <c:v>-0.38820436262971081</c:v>
                </c:pt>
                <c:pt idx="10699">
                  <c:v>-0.39970151537951587</c:v>
                </c:pt>
                <c:pt idx="10700">
                  <c:v>-0.41092412132764078</c:v>
                </c:pt>
                <c:pt idx="10701">
                  <c:v>-0.42186483928786211</c:v>
                </c:pt>
                <c:pt idx="10702">
                  <c:v>-0.43251645170549829</c:v>
                </c:pt>
                <c:pt idx="10703">
                  <c:v>-0.44287145234563408</c:v>
                </c:pt>
                <c:pt idx="10704">
                  <c:v>-0.45292236135604436</c:v>
                </c:pt>
                <c:pt idx="10705">
                  <c:v>-0.46266280998222797</c:v>
                </c:pt>
                <c:pt idx="10706">
                  <c:v>-0.47208646049818659</c:v>
                </c:pt>
                <c:pt idx="10707">
                  <c:v>-0.48118658016981458</c:v>
                </c:pt>
                <c:pt idx="10708">
                  <c:v>-0.48995670843605615</c:v>
                </c:pt>
                <c:pt idx="10709">
                  <c:v>-0.49839212830161661</c:v>
                </c:pt>
                <c:pt idx="10710">
                  <c:v>-0.50648585238948207</c:v>
                </c:pt>
                <c:pt idx="10711">
                  <c:v>-0.51423174344043632</c:v>
                </c:pt>
                <c:pt idx="10712">
                  <c:v>-0.5216256903249471</c:v>
                </c:pt>
                <c:pt idx="10713">
                  <c:v>-0.52866159823555769</c:v>
                </c:pt>
                <c:pt idx="10714">
                  <c:v>-0.53533489550802515</c:v>
                </c:pt>
                <c:pt idx="10715">
                  <c:v>-0.5416414959674245</c:v>
                </c:pt>
                <c:pt idx="10716">
                  <c:v>-0.54757775288552624</c:v>
                </c:pt>
                <c:pt idx="10717">
                  <c:v>-0.55313857146929435</c:v>
                </c:pt>
                <c:pt idx="10718">
                  <c:v>-0.55831984868035578</c:v>
                </c:pt>
                <c:pt idx="10719">
                  <c:v>-0.56311926345939634</c:v>
                </c:pt>
                <c:pt idx="10720">
                  <c:v>-0.56753224140034408</c:v>
                </c:pt>
                <c:pt idx="10721">
                  <c:v>-0.57155580841211429</c:v>
                </c:pt>
                <c:pt idx="10722">
                  <c:v>-0.57518794080292879</c:v>
                </c:pt>
                <c:pt idx="10723">
                  <c:v>-0.5784253144490662</c:v>
                </c:pt>
                <c:pt idx="10724">
                  <c:v>-0.58126611873500267</c:v>
                </c:pt>
                <c:pt idx="10725">
                  <c:v>-0.58370862702441573</c:v>
                </c:pt>
                <c:pt idx="10726">
                  <c:v>-0.58575148604137184</c:v>
                </c:pt>
                <c:pt idx="10727">
                  <c:v>-0.58739293254999569</c:v>
                </c:pt>
                <c:pt idx="10728">
                  <c:v>-0.5886318099222162</c:v>
                </c:pt>
                <c:pt idx="10729">
                  <c:v>-0.58946755718324684</c:v>
                </c:pt>
                <c:pt idx="10730">
                  <c:v>-0.58989906615115528</c:v>
                </c:pt>
                <c:pt idx="10731">
                  <c:v>-0.58992569321665389</c:v>
                </c:pt>
                <c:pt idx="10732">
                  <c:v>-0.5895476100140733</c:v>
                </c:pt>
                <c:pt idx="10733">
                  <c:v>-0.58876577903128191</c:v>
                </c:pt>
                <c:pt idx="10734">
                  <c:v>-0.58758118361327094</c:v>
                </c:pt>
                <c:pt idx="10735">
                  <c:v>-0.58599325594406459</c:v>
                </c:pt>
                <c:pt idx="10736">
                  <c:v>-0.58400379608696817</c:v>
                </c:pt>
                <c:pt idx="10737">
                  <c:v>-0.58161448750703071</c:v>
                </c:pt>
                <c:pt idx="10738">
                  <c:v>-0.5788267890251626</c:v>
                </c:pt>
                <c:pt idx="10739">
                  <c:v>-0.5756418494768677</c:v>
                </c:pt>
                <c:pt idx="10740">
                  <c:v>-0.57206302735347803</c:v>
                </c:pt>
                <c:pt idx="10741">
                  <c:v>-0.56809225824374698</c:v>
                </c:pt>
                <c:pt idx="10742">
                  <c:v>-0.56373209192731777</c:v>
                </c:pt>
                <c:pt idx="10743">
                  <c:v>-0.55898494306259106</c:v>
                </c:pt>
                <c:pt idx="10744">
                  <c:v>-0.5538552392735111</c:v>
                </c:pt>
                <c:pt idx="10745">
                  <c:v>-0.54834577446308896</c:v>
                </c:pt>
                <c:pt idx="10746">
                  <c:v>-0.5424601010503487</c:v>
                </c:pt>
                <c:pt idx="10747">
                  <c:v>-0.53620253453363387</c:v>
                </c:pt>
                <c:pt idx="10748">
                  <c:v>-0.52957812838767537</c:v>
                </c:pt>
                <c:pt idx="10749">
                  <c:v>-0.52259004130505371</c:v>
                </c:pt>
                <c:pt idx="10750">
                  <c:v>-0.51524341915065841</c:v>
                </c:pt>
                <c:pt idx="10751">
                  <c:v>-0.50754400334769156</c:v>
                </c:pt>
                <c:pt idx="10752">
                  <c:v>-0.49949732201481833</c:v>
                </c:pt>
                <c:pt idx="10753">
                  <c:v>-0.49110859631681003</c:v>
                </c:pt>
                <c:pt idx="10754">
                  <c:v>-0.48238302696884644</c:v>
                </c:pt>
                <c:pt idx="10755">
                  <c:v>-0.47332685321621115</c:v>
                </c:pt>
                <c:pt idx="10756">
                  <c:v>-0.46394625050954841</c:v>
                </c:pt>
                <c:pt idx="10757">
                  <c:v>-0.45424724723121018</c:v>
                </c:pt>
                <c:pt idx="10758">
                  <c:v>-0.44423676865371003</c:v>
                </c:pt>
                <c:pt idx="10759">
                  <c:v>-0.43392188637764539</c:v>
                </c:pt>
                <c:pt idx="10760">
                  <c:v>-0.42331012228331533</c:v>
                </c:pt>
                <c:pt idx="10761">
                  <c:v>-0.41240792103651264</c:v>
                </c:pt>
                <c:pt idx="10762">
                  <c:v>-0.40122347789879298</c:v>
                </c:pt>
                <c:pt idx="10763">
                  <c:v>-0.38976459002819935</c:v>
                </c:pt>
                <c:pt idx="10764">
                  <c:v>-0.37803779568535284</c:v>
                </c:pt>
                <c:pt idx="10765">
                  <c:v>-0.36605232972325102</c:v>
                </c:pt>
                <c:pt idx="10766">
                  <c:v>-0.35381618415555244</c:v>
                </c:pt>
                <c:pt idx="10767">
                  <c:v>-0.34133666972594168</c:v>
                </c:pt>
                <c:pt idx="10768">
                  <c:v>-0.32862294012003612</c:v>
                </c:pt>
                <c:pt idx="10769">
                  <c:v>-0.31568420694133631</c:v>
                </c:pt>
                <c:pt idx="10770">
                  <c:v>-0.3025296608762576</c:v>
                </c:pt>
                <c:pt idx="10771">
                  <c:v>-0.28916728974113404</c:v>
                </c:pt>
                <c:pt idx="10772">
                  <c:v>-0.27560746017461996</c:v>
                </c:pt>
                <c:pt idx="10773">
                  <c:v>-0.26185896587117713</c:v>
                </c:pt>
                <c:pt idx="10774">
                  <c:v>-0.2479299498352531</c:v>
                </c:pt>
                <c:pt idx="10775">
                  <c:v>-0.23383119135346178</c:v>
                </c:pt>
                <c:pt idx="10776">
                  <c:v>-0.21957215950643613</c:v>
                </c:pt>
                <c:pt idx="10777">
                  <c:v>-0.20516232329637518</c:v>
                </c:pt>
                <c:pt idx="10778">
                  <c:v>-0.19061186579957493</c:v>
                </c:pt>
                <c:pt idx="10779">
                  <c:v>-0.17593131283126853</c:v>
                </c:pt>
                <c:pt idx="10780">
                  <c:v>-0.16113038556953249</c:v>
                </c:pt>
                <c:pt idx="10781">
                  <c:v>-0.14621901414508273</c:v>
                </c:pt>
                <c:pt idx="10782">
                  <c:v>-0.13120769594252668</c:v>
                </c:pt>
                <c:pt idx="10783">
                  <c:v>-0.11610712293435725</c:v>
                </c:pt>
                <c:pt idx="10784">
                  <c:v>-0.10092703800523643</c:v>
                </c:pt>
                <c:pt idx="10785">
                  <c:v>-8.5677256861047268E-2</c:v>
                </c:pt>
                <c:pt idx="10786">
                  <c:v>-7.0368038714000145E-2</c:v>
                </c:pt>
                <c:pt idx="10787">
                  <c:v>-5.5010090439924081E-2</c:v>
                </c:pt>
                <c:pt idx="10788">
                  <c:v>-3.961455416737502E-2</c:v>
                </c:pt>
                <c:pt idx="10789">
                  <c:v>-2.4192618524923406E-2</c:v>
                </c:pt>
                <c:pt idx="10790">
                  <c:v>-8.754364536474624E-3</c:v>
                </c:pt>
                <c:pt idx="10791">
                  <c:v>6.6902171829897666E-3</c:v>
                </c:pt>
                <c:pt idx="10792">
                  <c:v>2.2130493846141196E-2</c:v>
                </c:pt>
                <c:pt idx="10793">
                  <c:v>3.7554861709471393E-2</c:v>
                </c:pt>
                <c:pt idx="10794">
                  <c:v>5.2953796459441829E-2</c:v>
                </c:pt>
                <c:pt idx="10795">
                  <c:v>6.831664325844608E-2</c:v>
                </c:pt>
                <c:pt idx="10796">
                  <c:v>8.3632673231087112E-2</c:v>
                </c:pt>
                <c:pt idx="10797">
                  <c:v>9.8891371157192542E-2</c:v>
                </c:pt>
                <c:pt idx="10798">
                  <c:v>0.11408220333026117</c:v>
                </c:pt>
                <c:pt idx="10799">
                  <c:v>0.12919488599071458</c:v>
                </c:pt>
                <c:pt idx="10800">
                  <c:v>0.14421907682049143</c:v>
                </c:pt>
                <c:pt idx="10801">
                  <c:v>0.15914433687377932</c:v>
                </c:pt>
                <c:pt idx="10802">
                  <c:v>0.17396042776556928</c:v>
                </c:pt>
                <c:pt idx="10803">
                  <c:v>0.18865733015709338</c:v>
                </c:pt>
                <c:pt idx="10804">
                  <c:v>0.20322495983133931</c:v>
                </c:pt>
                <c:pt idx="10805">
                  <c:v>0.21765319631337199</c:v>
                </c:pt>
                <c:pt idx="10806">
                  <c:v>0.23193221451315083</c:v>
                </c:pt>
                <c:pt idx="10807">
                  <c:v>0.2460522411379224</c:v>
                </c:pt>
                <c:pt idx="10808">
                  <c:v>0.26000380374967952</c:v>
                </c:pt>
                <c:pt idx="10809">
                  <c:v>0.27377748726118051</c:v>
                </c:pt>
                <c:pt idx="10810">
                  <c:v>0.28736276931847587</c:v>
                </c:pt>
                <c:pt idx="10811">
                  <c:v>0.30075131904023839</c:v>
                </c:pt>
                <c:pt idx="10812">
                  <c:v>0.31393406450747485</c:v>
                </c:pt>
                <c:pt idx="10813">
                  <c:v>0.32690139327448381</c:v>
                </c:pt>
                <c:pt idx="10814">
                  <c:v>0.33964385862496571</c:v>
                </c:pt>
                <c:pt idx="10815">
                  <c:v>0.35215329824389091</c:v>
                </c:pt>
                <c:pt idx="10816">
                  <c:v>0.36442177935313502</c:v>
                </c:pt>
                <c:pt idx="10817">
                  <c:v>0.37644118872419136</c:v>
                </c:pt>
                <c:pt idx="10818">
                  <c:v>0.38820318461341397</c:v>
                </c:pt>
                <c:pt idx="10819">
                  <c:v>0.39969916246798504</c:v>
                </c:pt>
                <c:pt idx="10820">
                  <c:v>0.41092059598284569</c:v>
                </c:pt>
                <c:pt idx="10821">
                  <c:v>0.42186014425932072</c:v>
                </c:pt>
                <c:pt idx="10822">
                  <c:v>0.4325105900291209</c:v>
                </c:pt>
                <c:pt idx="10823">
                  <c:v>0.4428644273425128</c:v>
                </c:pt>
                <c:pt idx="10824">
                  <c:v>0.45291417663117867</c:v>
                </c:pt>
                <c:pt idx="10825">
                  <c:v>0.46265346942316532</c:v>
                </c:pt>
                <c:pt idx="10826">
                  <c:v>0.47207596827361364</c:v>
                </c:pt>
                <c:pt idx="10827">
                  <c:v>0.48117494072806843</c:v>
                </c:pt>
                <c:pt idx="10828">
                  <c:v>0.48994392650356866</c:v>
                </c:pt>
                <c:pt idx="10829">
                  <c:v>0.49837820888129958</c:v>
                </c:pt>
                <c:pt idx="10830">
                  <c:v>0.50647080075903317</c:v>
                </c:pt>
                <c:pt idx="10831">
                  <c:v>0.51421556515060818</c:v>
                </c:pt>
                <c:pt idx="10832">
                  <c:v>0.52160839119770352</c:v>
                </c:pt>
                <c:pt idx="10833">
                  <c:v>0.52864318436221569</c:v>
                </c:pt>
                <c:pt idx="10834">
                  <c:v>0.53531537324729717</c:v>
                </c:pt>
                <c:pt idx="10835">
                  <c:v>0.54162087194341657</c:v>
                </c:pt>
                <c:pt idx="10836">
                  <c:v>0.54755603398566577</c:v>
                </c:pt>
                <c:pt idx="10837">
                  <c:v>0.55311576484219938</c:v>
                </c:pt>
                <c:pt idx="10838">
                  <c:v>0.55829596173363161</c:v>
                </c:pt>
                <c:pt idx="10839">
                  <c:v>0.56309430385739334</c:v>
                </c:pt>
                <c:pt idx="10840">
                  <c:v>0.56750621706182891</c:v>
                </c:pt>
                <c:pt idx="10841">
                  <c:v>0.57152872750790862</c:v>
                </c:pt>
                <c:pt idx="10842">
                  <c:v>0.57515981175346476</c:v>
                </c:pt>
                <c:pt idx="10843">
                  <c:v>0.57839614592189248</c:v>
                </c:pt>
                <c:pt idx="10844">
                  <c:v>0.58123591964224619</c:v>
                </c:pt>
                <c:pt idx="10845">
                  <c:v>0.5836774065201753</c:v>
                </c:pt>
                <c:pt idx="10846">
                  <c:v>0.58571925351902743</c:v>
                </c:pt>
                <c:pt idx="10847">
                  <c:v>0.58735969763954032</c:v>
                </c:pt>
                <c:pt idx="10848">
                  <c:v>0.5885975824874361</c:v>
                </c:pt>
                <c:pt idx="10849">
                  <c:v>0.58943234731892347</c:v>
                </c:pt>
                <c:pt idx="10850">
                  <c:v>0.58986288418017774</c:v>
                </c:pt>
                <c:pt idx="10851">
                  <c:v>0.58988854968709792</c:v>
                </c:pt>
                <c:pt idx="10852">
                  <c:v>0.58950951569620624</c:v>
                </c:pt>
                <c:pt idx="10853">
                  <c:v>0.5887267449145287</c:v>
                </c:pt>
                <c:pt idx="10854">
                  <c:v>0.58754122090314664</c:v>
                </c:pt>
                <c:pt idx="10855">
                  <c:v>0.5859523760590275</c:v>
                </c:pt>
                <c:pt idx="10856">
                  <c:v>0.58396201065526221</c:v>
                </c:pt>
                <c:pt idx="10857">
                  <c:v>0.5815718083634317</c:v>
                </c:pt>
                <c:pt idx="10858">
                  <c:v>0.57878322820772476</c:v>
                </c:pt>
                <c:pt idx="10859">
                  <c:v>0.57559741922359697</c:v>
                </c:pt>
                <c:pt idx="10860">
                  <c:v>0.57201774009898865</c:v>
                </c:pt>
                <c:pt idx="10861">
                  <c:v>0.56804612661583309</c:v>
                </c:pt>
                <c:pt idx="10862">
                  <c:v>0.5636851287435144</c:v>
                </c:pt>
                <c:pt idx="10863">
                  <c:v>0.55893716132668236</c:v>
                </c:pt>
                <c:pt idx="10864">
                  <c:v>0.55380665217200664</c:v>
                </c:pt>
                <c:pt idx="10865">
                  <c:v>0.54829639536164843</c:v>
                </c:pt>
                <c:pt idx="10866">
                  <c:v>0.54240994349017446</c:v>
                </c:pt>
                <c:pt idx="10867">
                  <c:v>0.53615161222782426</c:v>
                </c:pt>
                <c:pt idx="10868">
                  <c:v>0.52952645521753583</c:v>
                </c:pt>
                <c:pt idx="10869">
                  <c:v>0.52253763131638531</c:v>
                </c:pt>
                <c:pt idx="10870">
                  <c:v>0.51519028654999488</c:v>
                </c:pt>
                <c:pt idx="10871">
                  <c:v>0.50749016249852141</c:v>
                </c:pt>
                <c:pt idx="10872">
                  <c:v>0.49944278743375187</c:v>
                </c:pt>
                <c:pt idx="10873">
                  <c:v>0.49105338266973159</c:v>
                </c:pt>
                <c:pt idx="10874">
                  <c:v>0.48232714906703306</c:v>
                </c:pt>
                <c:pt idx="10875">
                  <c:v>0.47327032601240782</c:v>
                </c:pt>
                <c:pt idx="10876">
                  <c:v>0.4638890890940362</c:v>
                </c:pt>
                <c:pt idx="10877">
                  <c:v>0.45418946682782868</c:v>
                </c:pt>
                <c:pt idx="10878">
                  <c:v>0.44417838461586134</c:v>
                </c:pt>
                <c:pt idx="10879">
                  <c:v>0.43386291418426343</c:v>
                </c:pt>
                <c:pt idx="10880">
                  <c:v>0.42325057753483292</c:v>
                </c:pt>
                <c:pt idx="10881">
                  <c:v>0.41234781945077364</c:v>
                </c:pt>
                <c:pt idx="10882">
                  <c:v>0.40116283530695923</c:v>
                </c:pt>
                <c:pt idx="10883">
                  <c:v>0.38970342237064359</c:v>
                </c:pt>
                <c:pt idx="10884">
                  <c:v>0.37797611900751771</c:v>
                </c:pt>
                <c:pt idx="10885">
                  <c:v>0.3659901601714789</c:v>
                </c:pt>
                <c:pt idx="10886">
                  <c:v>0.35375353797292886</c:v>
                </c:pt>
                <c:pt idx="10887">
                  <c:v>0.34127356324809482</c:v>
                </c:pt>
                <c:pt idx="10888">
                  <c:v>0.3285593897709278</c:v>
                </c:pt>
                <c:pt idx="10889">
                  <c:v>0.31562022922902999</c:v>
                </c:pt>
                <c:pt idx="10890">
                  <c:v>0.30246527238869891</c:v>
                </c:pt>
                <c:pt idx="10891">
                  <c:v>0.28910250714188113</c:v>
                </c:pt>
                <c:pt idx="10892">
                  <c:v>0.27554230019859277</c:v>
                </c:pt>
                <c:pt idx="10893">
                  <c:v>0.26179344532036852</c:v>
                </c:pt>
                <c:pt idx="10894">
                  <c:v>0.24786408557446318</c:v>
                </c:pt>
                <c:pt idx="10895">
                  <c:v>0.23376500030599126</c:v>
                </c:pt>
                <c:pt idx="10896">
                  <c:v>0.21950565864979255</c:v>
                </c:pt>
                <c:pt idx="10897">
                  <c:v>0.20509552965795497</c:v>
                </c:pt>
                <c:pt idx="10898">
                  <c:v>0.19054479645236289</c:v>
                </c:pt>
                <c:pt idx="10899">
                  <c:v>0.1758639848895209</c:v>
                </c:pt>
                <c:pt idx="10900">
                  <c:v>0.16106281618444665</c:v>
                </c:pt>
                <c:pt idx="10901">
                  <c:v>0.14615122050048149</c:v>
                </c:pt>
                <c:pt idx="10902">
                  <c:v>0.13113969525052174</c:v>
                </c:pt>
                <c:pt idx="10903">
                  <c:v>0.11603893243104477</c:v>
                </c:pt>
                <c:pt idx="10904">
                  <c:v>0.10085867494636371</c:v>
                </c:pt>
                <c:pt idx="10905">
                  <c:v>8.560873851769156E-2</c:v>
                </c:pt>
                <c:pt idx="10906">
                  <c:v>7.0299382368251187E-2</c:v>
                </c:pt>
                <c:pt idx="10907">
                  <c:v>5.4941313380565661E-2</c:v>
                </c:pt>
                <c:pt idx="10908">
                  <c:v>3.9545673685582074E-2</c:v>
                </c:pt>
                <c:pt idx="10909">
                  <c:v>2.4123651909955385E-2</c:v>
                </c:pt>
                <c:pt idx="10910">
                  <c:v>8.6853290713889784E-3</c:v>
                </c:pt>
                <c:pt idx="10911">
                  <c:v>-6.7593042256394826E-3</c:v>
                </c:pt>
                <c:pt idx="10912">
                  <c:v>-2.2199615208567135E-2</c:v>
                </c:pt>
                <c:pt idx="10913">
                  <c:v>-3.7624000152927897E-2</c:v>
                </c:pt>
                <c:pt idx="10914">
                  <c:v>-5.3022934768476533E-2</c:v>
                </c:pt>
                <c:pt idx="10915">
                  <c:v>-6.8385764245136774E-2</c:v>
                </c:pt>
                <c:pt idx="10916">
                  <c:v>-8.3701759739292975E-2</c:v>
                </c:pt>
                <c:pt idx="10917">
                  <c:v>-9.8960406066736811E-2</c:v>
                </c:pt>
                <c:pt idx="10918">
                  <c:v>-0.11415116956116113</c:v>
                </c:pt>
                <c:pt idx="10919">
                  <c:v>-0.12926376650733809</c:v>
                </c:pt>
                <c:pt idx="10920">
                  <c:v>-0.14428785463573696</c:v>
                </c:pt>
                <c:pt idx="10921">
                  <c:v>-0.15921299505321601</c:v>
                </c:pt>
                <c:pt idx="10922">
                  <c:v>-0.17402894943155789</c:v>
                </c:pt>
                <c:pt idx="10923">
                  <c:v>-0.18872569849290391</c:v>
                </c:pt>
                <c:pt idx="10924">
                  <c:v>-0.20329315808521575</c:v>
                </c:pt>
                <c:pt idx="10925">
                  <c:v>-0.21772120780261817</c:v>
                </c:pt>
                <c:pt idx="10926">
                  <c:v>-0.23200002262814967</c:v>
                </c:pt>
                <c:pt idx="10927">
                  <c:v>-0.24611982934614365</c:v>
                </c:pt>
                <c:pt idx="10928">
                  <c:v>-0.26007115559969041</c:v>
                </c:pt>
                <c:pt idx="10929">
                  <c:v>-0.27384458638657816</c:v>
                </c:pt>
                <c:pt idx="10930">
                  <c:v>-0.28742959944183755</c:v>
                </c:pt>
                <c:pt idx="10931">
                  <c:v>-0.30081786397701588</c:v>
                </c:pt>
                <c:pt idx="10932">
                  <c:v>-0.31400030816988944</c:v>
                </c:pt>
                <c:pt idx="10933">
                  <c:v>-0.3269673196753497</c:v>
                </c:pt>
                <c:pt idx="10934">
                  <c:v>-0.33970945188150731</c:v>
                </c:pt>
                <c:pt idx="10935">
                  <c:v>-0.35221854258152796</c:v>
                </c:pt>
                <c:pt idx="10936">
                  <c:v>-0.3644866591092405</c:v>
                </c:pt>
                <c:pt idx="10937">
                  <c:v>-0.37650568835179798</c:v>
                </c:pt>
                <c:pt idx="10938">
                  <c:v>-0.38826728868487925</c:v>
                </c:pt>
                <c:pt idx="10939">
                  <c:v>-0.39976285567866759</c:v>
                </c:pt>
                <c:pt idx="10940">
                  <c:v>-0.41098386315469154</c:v>
                </c:pt>
                <c:pt idx="10941">
                  <c:v>-0.42192297034443699</c:v>
                </c:pt>
                <c:pt idx="10942">
                  <c:v>-0.43257296011331242</c:v>
                </c:pt>
                <c:pt idx="10943">
                  <c:v>-0.44292632664878195</c:v>
                </c:pt>
                <c:pt idx="10944">
                  <c:v>-0.45297559052316305</c:v>
                </c:pt>
                <c:pt idx="10945">
                  <c:v>-0.46271438340857118</c:v>
                </c:pt>
                <c:pt idx="10946">
                  <c:v>-0.47213636800757819</c:v>
                </c:pt>
                <c:pt idx="10947">
                  <c:v>-0.48123481201648671</c:v>
                </c:pt>
                <c:pt idx="10948">
                  <c:v>-0.49000325530639188</c:v>
                </c:pt>
                <c:pt idx="10949">
                  <c:v>-0.49843698131576936</c:v>
                </c:pt>
                <c:pt idx="10950">
                  <c:v>-0.50652900310289517</c:v>
                </c:pt>
                <c:pt idx="10951">
                  <c:v>-0.51427318384524723</c:v>
                </c:pt>
                <c:pt idx="10952">
                  <c:v>-0.52166541285127255</c:v>
                </c:pt>
                <c:pt idx="10953">
                  <c:v>-0.52869959575268355</c:v>
                </c:pt>
                <c:pt idx="10954">
                  <c:v>-0.53537116132547546</c:v>
                </c:pt>
                <c:pt idx="10955">
                  <c:v>-0.54167602383592028</c:v>
                </c:pt>
                <c:pt idx="10956">
                  <c:v>-0.54761053699783724</c:v>
                </c:pt>
                <c:pt idx="10957">
                  <c:v>-0.55316960646097768</c:v>
                </c:pt>
                <c:pt idx="10958">
                  <c:v>-0.55834912963037153</c:v>
                </c:pt>
                <c:pt idx="10959">
                  <c:v>-0.56314678589063683</c:v>
                </c:pt>
                <c:pt idx="10960">
                  <c:v>-0.56755800128002132</c:v>
                </c:pt>
                <c:pt idx="10961">
                  <c:v>-0.57157980215207915</c:v>
                </c:pt>
                <c:pt idx="10962">
                  <c:v>-0.57521016525981539</c:v>
                </c:pt>
                <c:pt idx="10963">
                  <c:v>-0.5784457669243932</c:v>
                </c:pt>
                <c:pt idx="10964">
                  <c:v>-0.5812847969751278</c:v>
                </c:pt>
                <c:pt idx="10965">
                  <c:v>-0.5837255292203789</c:v>
                </c:pt>
                <c:pt idx="10966">
                  <c:v>-0.58576661082863002</c:v>
                </c:pt>
                <c:pt idx="10967">
                  <c:v>-0.58740627900806286</c:v>
                </c:pt>
                <c:pt idx="10968">
                  <c:v>-0.58864337757417895</c:v>
                </c:pt>
                <c:pt idx="10969">
                  <c:v>-0.58947734599516843</c:v>
                </c:pt>
                <c:pt idx="10970">
                  <c:v>-0.58990707653138807</c:v>
                </c:pt>
                <c:pt idx="10971">
                  <c:v>-0.58993192601502942</c:v>
                </c:pt>
                <c:pt idx="10972">
                  <c:v>-0.58955206652097314</c:v>
                </c:pt>
                <c:pt idx="10973">
                  <c:v>-0.58876846097661872</c:v>
                </c:pt>
                <c:pt idx="10974">
                  <c:v>-0.58758209316536325</c:v>
                </c:pt>
                <c:pt idx="10975">
                  <c:v>-0.58599239570839223</c:v>
                </c:pt>
                <c:pt idx="10976">
                  <c:v>-0.58400116910482724</c:v>
                </c:pt>
                <c:pt idx="10977">
                  <c:v>-0.58161009725408108</c:v>
                </c:pt>
                <c:pt idx="10978">
                  <c:v>-0.57882063940986905</c:v>
                </c:pt>
                <c:pt idx="10979">
                  <c:v>-0.57563394483882768</c:v>
                </c:pt>
                <c:pt idx="10980">
                  <c:v>-0.57205337246168264</c:v>
                </c:pt>
                <c:pt idx="10981">
                  <c:v>-0.56808085829467281</c:v>
                </c:pt>
                <c:pt idx="10982">
                  <c:v>-0.56371895254297877</c:v>
                </c:pt>
                <c:pt idx="10983">
                  <c:v>-0.55897007028844181</c:v>
                </c:pt>
                <c:pt idx="10984">
                  <c:v>-0.55383863957628832</c:v>
                </c:pt>
                <c:pt idx="10985">
                  <c:v>-0.54832745472851552</c:v>
                </c:pt>
                <c:pt idx="10986">
                  <c:v>-0.54244006858075677</c:v>
                </c:pt>
                <c:pt idx="10987">
                  <c:v>-0.53618079704548427</c:v>
                </c:pt>
                <c:pt idx="10988">
                  <c:v>-0.52955469400897814</c:v>
                </c:pt>
                <c:pt idx="10989">
                  <c:v>-0.52256491857268594</c:v>
                </c:pt>
                <c:pt idx="10990">
                  <c:v>-0.51521661700759025</c:v>
                </c:pt>
                <c:pt idx="10991">
                  <c:v>-0.50751553114012238</c:v>
                </c:pt>
                <c:pt idx="10992">
                  <c:v>-0.49946718948919872</c:v>
                </c:pt>
                <c:pt idx="10993">
                  <c:v>-0.49107681361678118</c:v>
                </c:pt>
                <c:pt idx="10994">
                  <c:v>-0.48234960463208792</c:v>
                </c:pt>
                <c:pt idx="10995">
                  <c:v>-0.47329180217118588</c:v>
                </c:pt>
                <c:pt idx="10996">
                  <c:v>-0.4639095820721697</c:v>
                </c:pt>
                <c:pt idx="10997">
                  <c:v>-0.45420897310140396</c:v>
                </c:pt>
                <c:pt idx="10998">
                  <c:v>-0.4441969009118924</c:v>
                </c:pt>
                <c:pt idx="10999">
                  <c:v>-0.43388043748110661</c:v>
                </c:pt>
                <c:pt idx="11000">
                  <c:v>-0.42326710506253695</c:v>
                </c:pt>
                <c:pt idx="11001">
                  <c:v>-0.41236334869136809</c:v>
                </c:pt>
                <c:pt idx="11002">
                  <c:v>-0.40117736399467391</c:v>
                </c:pt>
                <c:pt idx="11003">
                  <c:v>-0.38971694849207295</c:v>
                </c:pt>
                <c:pt idx="11004">
                  <c:v>-0.37798864080170469</c:v>
                </c:pt>
                <c:pt idx="11005">
                  <c:v>-0.36600167612997503</c:v>
                </c:pt>
                <c:pt idx="11006">
                  <c:v>-0.35376404683974039</c:v>
                </c:pt>
                <c:pt idx="11007">
                  <c:v>-0.3412830640196135</c:v>
                </c:pt>
                <c:pt idx="11008">
                  <c:v>-0.32856788169576256</c:v>
                </c:pt>
                <c:pt idx="11009">
                  <c:v>-0.31562771180779003</c:v>
                </c:pt>
                <c:pt idx="11010">
                  <c:v>-0.30247174537371813</c:v>
                </c:pt>
                <c:pt idx="11011">
                  <c:v>-0.28910797053688808</c:v>
                </c:pt>
                <c:pt idx="11012">
                  <c:v>-0.2755467542582955</c:v>
                </c:pt>
                <c:pt idx="11013">
                  <c:v>-0.26179689054998873</c:v>
                </c:pt>
                <c:pt idx="11014">
                  <c:v>-0.24786652272922194</c:v>
                </c:pt>
                <c:pt idx="11015">
                  <c:v>-0.23376643039051237</c:v>
                </c:pt>
                <c:pt idx="11016">
                  <c:v>-0.2195060829174601</c:v>
                </c:pt>
                <c:pt idx="11017">
                  <c:v>-0.20509494961019414</c:v>
                </c:pt>
                <c:pt idx="11018">
                  <c:v>-0.19054321383789169</c:v>
                </c:pt>
                <c:pt idx="11019">
                  <c:v>-0.17586140170349307</c:v>
                </c:pt>
                <c:pt idx="11020">
                  <c:v>-0.16105923466758754</c:v>
                </c:pt>
                <c:pt idx="11021">
                  <c:v>-0.14614664313811296</c:v>
                </c:pt>
                <c:pt idx="11022">
                  <c:v>-0.13113412477158301</c:v>
                </c:pt>
                <c:pt idx="11023">
                  <c:v>-0.11603237180699059</c:v>
                </c:pt>
                <c:pt idx="11024">
                  <c:v>-0.10085112739008097</c:v>
                </c:pt>
                <c:pt idx="11025">
                  <c:v>-8.5600207482268667E-2</c:v>
                </c:pt>
                <c:pt idx="11026">
                  <c:v>-7.028987154576341E-2</c:v>
                </c:pt>
                <c:pt idx="11027">
                  <c:v>-5.4930826700775259E-2</c:v>
                </c:pt>
                <c:pt idx="11028">
                  <c:v>-3.9534215314570513E-2</c:v>
                </c:pt>
                <c:pt idx="11029">
                  <c:v>-2.411122624871799E-2</c:v>
                </c:pt>
                <c:pt idx="11030">
                  <c:v>-8.6719407543618173E-3</c:v>
                </c:pt>
                <c:pt idx="11031">
                  <c:v>6.7736503320982447E-3</c:v>
                </c:pt>
                <c:pt idx="11032">
                  <c:v>2.2214914007764867E-2</c:v>
                </c:pt>
                <c:pt idx="11033">
                  <c:v>3.7640246319478862E-2</c:v>
                </c:pt>
                <c:pt idx="11034">
                  <c:v>5.3040122749968666E-2</c:v>
                </c:pt>
                <c:pt idx="11035">
                  <c:v>6.8403888263902715E-2</c:v>
                </c:pt>
                <c:pt idx="11036">
                  <c:v>8.3720813794176688E-2</c:v>
                </c:pt>
                <c:pt idx="11037">
                  <c:v>9.8980383934978447E-2</c:v>
                </c:pt>
                <c:pt idx="11038">
                  <c:v>0.11417206480026169</c:v>
                </c:pt>
                <c:pt idx="11039">
                  <c:v>0.12928557245702837</c:v>
                </c:pt>
                <c:pt idx="11040">
                  <c:v>0.14431056441998769</c:v>
                </c:pt>
                <c:pt idx="11041">
                  <c:v>0.15923660158227942</c:v>
                </c:pt>
                <c:pt idx="11042">
                  <c:v>0.17405344540408824</c:v>
                </c:pt>
                <c:pt idx="11043">
                  <c:v>0.18875107639808791</c:v>
                </c:pt>
                <c:pt idx="11044">
                  <c:v>0.20331941020499669</c:v>
                </c:pt>
                <c:pt idx="11045">
                  <c:v>0.21774832621392939</c:v>
                </c:pt>
                <c:pt idx="11046">
                  <c:v>0.23202799920522083</c:v>
                </c:pt>
                <c:pt idx="11047">
                  <c:v>0.24614865576283612</c:v>
                </c:pt>
                <c:pt idx="11048">
                  <c:v>0.26010082333189632</c:v>
                </c:pt>
                <c:pt idx="11049">
                  <c:v>0.27387508671465671</c:v>
                </c:pt>
                <c:pt idx="11050">
                  <c:v>0.2874609234530911</c:v>
                </c:pt>
                <c:pt idx="11051">
                  <c:v>0.30085000256821337</c:v>
                </c:pt>
                <c:pt idx="11052">
                  <c:v>0.31403325204982657</c:v>
                </c:pt>
                <c:pt idx="11053">
                  <c:v>0.32700105936747476</c:v>
                </c:pt>
                <c:pt idx="11054">
                  <c:v>0.33974397772656334</c:v>
                </c:pt>
                <c:pt idx="11055">
                  <c:v>0.35225384474025206</c:v>
                </c:pt>
                <c:pt idx="11056">
                  <c:v>0.36452272756508736</c:v>
                </c:pt>
                <c:pt idx="11057">
                  <c:v>0.3765425129137191</c:v>
                </c:pt>
                <c:pt idx="11058">
                  <c:v>0.38830485899014316</c:v>
                </c:pt>
                <c:pt idx="11059">
                  <c:v>0.39980116119569487</c:v>
                </c:pt>
                <c:pt idx="11060">
                  <c:v>0.41102289318596069</c:v>
                </c:pt>
                <c:pt idx="11061">
                  <c:v>0.42196271402939001</c:v>
                </c:pt>
                <c:pt idx="11062">
                  <c:v>0.4326134064313269</c:v>
                </c:pt>
                <c:pt idx="11063">
                  <c:v>0.44296746442216511</c:v>
                </c:pt>
                <c:pt idx="11064">
                  <c:v>0.45301740842018012</c:v>
                </c:pt>
                <c:pt idx="11065">
                  <c:v>0.46275686994651005</c:v>
                </c:pt>
                <c:pt idx="11066">
                  <c:v>0.47217951155584192</c:v>
                </c:pt>
                <c:pt idx="11067">
                  <c:v>0.48127860079972612</c:v>
                </c:pt>
                <c:pt idx="11068">
                  <c:v>0.49004767740765798</c:v>
                </c:pt>
                <c:pt idx="11069">
                  <c:v>0.49848202467971287</c:v>
                </c:pt>
                <c:pt idx="11070">
                  <c:v>0.50657465553896786</c:v>
                </c:pt>
                <c:pt idx="11071">
                  <c:v>0.51431943303096317</c:v>
                </c:pt>
                <c:pt idx="11072">
                  <c:v>0.52171224633547919</c:v>
                </c:pt>
                <c:pt idx="11073">
                  <c:v>0.52874700095885852</c:v>
                </c:pt>
                <c:pt idx="11074">
                  <c:v>0.53541912555505633</c:v>
                </c:pt>
                <c:pt idx="11075">
                  <c:v>0.54172453427165967</c:v>
                </c:pt>
                <c:pt idx="11076">
                  <c:v>0.5476595807071668</c:v>
                </c:pt>
                <c:pt idx="11077">
                  <c:v>0.55321917039942203</c:v>
                </c:pt>
                <c:pt idx="11078">
                  <c:v>0.55839920064496351</c:v>
                </c:pt>
                <c:pt idx="11079">
                  <c:v>0.56319735072335697</c:v>
                </c:pt>
                <c:pt idx="11080">
                  <c:v>0.56760904657127031</c:v>
                </c:pt>
                <c:pt idx="11081">
                  <c:v>0.57163131444415782</c:v>
                </c:pt>
                <c:pt idx="11082">
                  <c:v>0.5752621310004189</c:v>
                </c:pt>
                <c:pt idx="11083">
                  <c:v>0.57849817247015123</c:v>
                </c:pt>
                <c:pt idx="11084">
                  <c:v>0.58133762859511184</c:v>
                </c:pt>
                <c:pt idx="11085">
                  <c:v>0.58377877309968196</c:v>
                </c:pt>
                <c:pt idx="11086">
                  <c:v>0.5858202530719242</c:v>
                </c:pt>
                <c:pt idx="11087">
                  <c:v>0.58746030564319618</c:v>
                </c:pt>
                <c:pt idx="11088">
                  <c:v>0.58869777455573902</c:v>
                </c:pt>
                <c:pt idx="11089">
                  <c:v>0.58953209920813476</c:v>
                </c:pt>
                <c:pt idx="11090">
                  <c:v>0.58996217179470711</c:v>
                </c:pt>
                <c:pt idx="11091">
                  <c:v>0.58998734908527883</c:v>
                </c:pt>
                <c:pt idx="11092">
                  <c:v>0.58960780309599792</c:v>
                </c:pt>
                <c:pt idx="11093">
                  <c:v>0.58882449669916215</c:v>
                </c:pt>
                <c:pt idx="11094">
                  <c:v>0.58763841362674252</c:v>
                </c:pt>
                <c:pt idx="11095">
                  <c:v>0.58604898645216263</c:v>
                </c:pt>
                <c:pt idx="11096">
                  <c:v>0.5840580156304358</c:v>
                </c:pt>
                <c:pt idx="11097">
                  <c:v>0.58166718502055326</c:v>
                </c:pt>
                <c:pt idx="11098">
                  <c:v>0.57887795383949003</c:v>
                </c:pt>
                <c:pt idx="11099">
                  <c:v>0.57569147132082388</c:v>
                </c:pt>
                <c:pt idx="11100">
                  <c:v>0.57211109635590851</c:v>
                </c:pt>
                <c:pt idx="11101">
                  <c:v>0.5681387649352867</c:v>
                </c:pt>
                <c:pt idx="11102">
                  <c:v>0.56377702724214107</c:v>
                </c:pt>
                <c:pt idx="11103">
                  <c:v>0.55902829834000478</c:v>
                </c:pt>
                <c:pt idx="11104">
                  <c:v>0.55389700625946536</c:v>
                </c:pt>
                <c:pt idx="11105">
                  <c:v>0.54838594531157703</c:v>
                </c:pt>
                <c:pt idx="11106">
                  <c:v>0.54249866832470484</c:v>
                </c:pt>
                <c:pt idx="11107">
                  <c:v>0.53623949120773817</c:v>
                </c:pt>
                <c:pt idx="11108">
                  <c:v>0.52961346784702379</c:v>
                </c:pt>
                <c:pt idx="11109">
                  <c:v>0.52262375734776356</c:v>
                </c:pt>
                <c:pt idx="11110">
                  <c:v>0.51527550598834571</c:v>
                </c:pt>
                <c:pt idx="11111">
                  <c:v>0.50757445560624637</c:v>
                </c:pt>
                <c:pt idx="11112">
                  <c:v>0.49952613473508156</c:v>
                </c:pt>
                <c:pt idx="11113">
                  <c:v>0.49113576495514455</c:v>
                </c:pt>
                <c:pt idx="11114">
                  <c:v>0.4824085473975967</c:v>
                </c:pt>
                <c:pt idx="11115">
                  <c:v>0.47335072172407566</c:v>
                </c:pt>
                <c:pt idx="11116">
                  <c:v>0.46396846380182277</c:v>
                </c:pt>
                <c:pt idx="11117">
                  <c:v>0.45426780242995751</c:v>
                </c:pt>
                <c:pt idx="11118">
                  <c:v>0.44425566329779431</c:v>
                </c:pt>
                <c:pt idx="11119">
                  <c:v>0.43393911842268768</c:v>
                </c:pt>
                <c:pt idx="11120">
                  <c:v>0.42332569010153387</c:v>
                </c:pt>
                <c:pt idx="11121">
                  <c:v>0.41242182341646028</c:v>
                </c:pt>
                <c:pt idx="11122">
                  <c:v>0.40123571404499248</c:v>
                </c:pt>
                <c:pt idx="11123">
                  <c:v>0.38977515956068337</c:v>
                </c:pt>
                <c:pt idx="11124">
                  <c:v>0.37804669863908508</c:v>
                </c:pt>
                <c:pt idx="11125">
                  <c:v>0.36605956654746091</c:v>
                </c:pt>
                <c:pt idx="11126">
                  <c:v>0.35382175571295782</c:v>
                </c:pt>
                <c:pt idx="11127">
                  <c:v>0.34134057729188011</c:v>
                </c:pt>
                <c:pt idx="11128">
                  <c:v>0.32862518538148505</c:v>
                </c:pt>
                <c:pt idx="11129">
                  <c:v>0.31568479199582772</c:v>
                </c:pt>
                <c:pt idx="11130">
                  <c:v>0.3025285882307101</c:v>
                </c:pt>
                <c:pt idx="11131">
                  <c:v>0.28916456231058218</c:v>
                </c:pt>
                <c:pt idx="11132">
                  <c:v>0.27560308128082478</c:v>
                </c:pt>
                <c:pt idx="11133">
                  <c:v>0.26185293924114333</c:v>
                </c:pt>
                <c:pt idx="11134">
                  <c:v>0.24792227959968141</c:v>
                </c:pt>
                <c:pt idx="11135">
                  <c:v>0.23382188204505841</c:v>
                </c:pt>
                <c:pt idx="11136">
                  <c:v>0.21956121605814169</c:v>
                </c:pt>
                <c:pt idx="11137">
                  <c:v>0.20514975103951219</c:v>
                </c:pt>
                <c:pt idx="11138">
                  <c:v>0.19059767046187212</c:v>
                </c:pt>
                <c:pt idx="11139">
                  <c:v>0.17591550053481919</c:v>
                </c:pt>
                <c:pt idx="11140">
                  <c:v>0.16111296282862567</c:v>
                </c:pt>
                <c:pt idx="11141">
                  <c:v>0.14619998786396557</c:v>
                </c:pt>
                <c:pt idx="11142">
                  <c:v>0.13118707341306363</c:v>
                </c:pt>
                <c:pt idx="11143">
                  <c:v>0.11608491183359698</c:v>
                </c:pt>
                <c:pt idx="11144">
                  <c:v>0.10090324639290024</c:v>
                </c:pt>
                <c:pt idx="11145">
                  <c:v>8.5651893176888066E-2</c:v>
                </c:pt>
                <c:pt idx="11146">
                  <c:v>7.0341111775124102E-2</c:v>
                </c:pt>
                <c:pt idx="11147">
                  <c:v>5.4981609437979577E-2</c:v>
                </c:pt>
                <c:pt idx="11148">
                  <c:v>3.9584528665671796E-2</c:v>
                </c:pt>
                <c:pt idx="11149">
                  <c:v>2.416105845546155E-2</c:v>
                </c:pt>
                <c:pt idx="11150">
                  <c:v>8.7212801968925783E-3</c:v>
                </c:pt>
                <c:pt idx="11151">
                  <c:v>-6.7248151325615376E-3</c:v>
                </c:pt>
                <c:pt idx="11152">
                  <c:v>-2.2166594386319734E-2</c:v>
                </c:pt>
                <c:pt idx="11153">
                  <c:v>-3.759245346492595E-2</c:v>
                </c:pt>
                <c:pt idx="11154">
                  <c:v>-5.2992867702280795E-2</c:v>
                </c:pt>
                <c:pt idx="11155">
                  <c:v>-6.8357181911716081E-2</c:v>
                </c:pt>
                <c:pt idx="11156">
                  <c:v>-8.3674666872325984E-2</c:v>
                </c:pt>
                <c:pt idx="11157">
                  <c:v>-9.8934807022057217E-2</c:v>
                </c:pt>
                <c:pt idx="11158">
                  <c:v>-0.11412706831626877</c:v>
                </c:pt>
                <c:pt idx="11159">
                  <c:v>-0.12924116666101734</c:v>
                </c:pt>
                <c:pt idx="11160">
                  <c:v>-0.1442667594077679</c:v>
                </c:pt>
                <c:pt idx="11161">
                  <c:v>-0.159193407284174</c:v>
                </c:pt>
                <c:pt idx="11162">
                  <c:v>-0.17401087158273321</c:v>
                </c:pt>
                <c:pt idx="11163">
                  <c:v>-0.18870913264627015</c:v>
                </c:pt>
                <c:pt idx="11164">
                  <c:v>-0.2032781059435339</c:v>
                </c:pt>
                <c:pt idx="11165">
                  <c:v>-0.2177076706896062</c:v>
                </c:pt>
                <c:pt idx="11166">
                  <c:v>-0.23198800148877055</c:v>
                </c:pt>
                <c:pt idx="11167">
                  <c:v>-0.24610932474697869</c:v>
                </c:pt>
                <c:pt idx="11168">
                  <c:v>-0.26006216772938617</c:v>
                </c:pt>
                <c:pt idx="11169">
                  <c:v>-0.27383711505641939</c:v>
                </c:pt>
                <c:pt idx="11170">
                  <c:v>-0.28742364408639126</c:v>
                </c:pt>
                <c:pt idx="11171">
                  <c:v>-0.30081342365487601</c:v>
                </c:pt>
                <c:pt idx="11172">
                  <c:v>-0.31399738156449758</c:v>
                </c:pt>
                <c:pt idx="11173">
                  <c:v>-0.32696590509594625</c:v>
                </c:pt>
                <c:pt idx="11174">
                  <c:v>-0.33970954726412744</c:v>
                </c:pt>
                <c:pt idx="11175">
                  <c:v>-0.35222014549012898</c:v>
                </c:pt>
                <c:pt idx="11176">
                  <c:v>-0.36448976673688616</c:v>
                </c:pt>
                <c:pt idx="11177">
                  <c:v>-0.37651029752195436</c:v>
                </c:pt>
                <c:pt idx="11178">
                  <c:v>-0.38827339585280057</c:v>
                </c:pt>
                <c:pt idx="11179">
                  <c:v>-0.39977045693286029</c:v>
                </c:pt>
                <c:pt idx="11180">
                  <c:v>-0.41099295421847493</c:v>
                </c:pt>
                <c:pt idx="11181">
                  <c:v>-0.42193354657758808</c:v>
                </c:pt>
                <c:pt idx="11182">
                  <c:v>-0.43258501651379866</c:v>
                </c:pt>
                <c:pt idx="11183">
                  <c:v>-0.44293985785458712</c:v>
                </c:pt>
                <c:pt idx="11184">
                  <c:v>-0.45299059081419524</c:v>
                </c:pt>
                <c:pt idx="11185">
                  <c:v>-0.46273084670865083</c:v>
                </c:pt>
                <c:pt idx="11186">
                  <c:v>-0.47215428788652297</c:v>
                </c:pt>
                <c:pt idx="11187">
                  <c:v>-0.48125418169227763</c:v>
                </c:pt>
                <c:pt idx="11188">
                  <c:v>-0.49002406764741407</c:v>
                </c:pt>
                <c:pt idx="11189">
                  <c:v>-0.4984592288431528</c:v>
                </c:pt>
                <c:pt idx="11190">
                  <c:v>-0.50655267799291814</c:v>
                </c:pt>
                <c:pt idx="11191">
                  <c:v>-0.51429827793184013</c:v>
                </c:pt>
                <c:pt idx="11192">
                  <c:v>-0.52169191762859268</c:v>
                </c:pt>
                <c:pt idx="11193">
                  <c:v>-0.52872750237777444</c:v>
                </c:pt>
                <c:pt idx="11194">
                  <c:v>-0.53540046062099855</c:v>
                </c:pt>
                <c:pt idx="11195">
                  <c:v>-0.54170670629297446</c:v>
                </c:pt>
                <c:pt idx="11196">
                  <c:v>-0.54764259277885474</c:v>
                </c:pt>
                <c:pt idx="11197">
                  <c:v>-0.55320302540268851</c:v>
                </c:pt>
                <c:pt idx="11198">
                  <c:v>-0.55838390124685555</c:v>
                </c:pt>
                <c:pt idx="11199">
                  <c:v>-0.56318289937644794</c:v>
                </c:pt>
                <c:pt idx="11200">
                  <c:v>-0.56759544551337238</c:v>
                </c:pt>
                <c:pt idx="11201">
                  <c:v>-0.57161856569813163</c:v>
                </c:pt>
                <c:pt idx="11202">
                  <c:v>-0.57525023637400319</c:v>
                </c:pt>
                <c:pt idx="11203">
                  <c:v>-0.57848713355585601</c:v>
                </c:pt>
                <c:pt idx="11204">
                  <c:v>-0.5813274467701679</c:v>
                </c:pt>
                <c:pt idx="11205">
                  <c:v>-0.58376944952605192</c:v>
                </c:pt>
                <c:pt idx="11206">
                  <c:v>-0.58581178869633621</c:v>
                </c:pt>
                <c:pt idx="11207">
                  <c:v>-0.58745270119726811</c:v>
                </c:pt>
                <c:pt idx="11208">
                  <c:v>-0.58869103055614136</c:v>
                </c:pt>
                <c:pt idx="11209">
                  <c:v>-0.58952621595679888</c:v>
                </c:pt>
                <c:pt idx="11210">
                  <c:v>-0.58995714937910138</c:v>
                </c:pt>
                <c:pt idx="11211">
                  <c:v>-0.58998318737871225</c:v>
                </c:pt>
                <c:pt idx="11212">
                  <c:v>-0.58960450175800905</c:v>
                </c:pt>
                <c:pt idx="11213">
                  <c:v>-0.58882205517595188</c:v>
                </c:pt>
                <c:pt idx="11214">
                  <c:v>-0.58763683115163012</c:v>
                </c:pt>
                <c:pt idx="11215">
                  <c:v>-0.58604826204612681</c:v>
                </c:pt>
                <c:pt idx="11216">
                  <c:v>-0.58405814810271606</c:v>
                </c:pt>
                <c:pt idx="11217">
                  <c:v>-0.58166817296924722</c:v>
                </c:pt>
                <c:pt idx="11218">
                  <c:v>-0.57887979565227365</c:v>
                </c:pt>
                <c:pt idx="11219">
                  <c:v>-0.57569416517567218</c:v>
                </c:pt>
                <c:pt idx="11220">
                  <c:v>-0.57211464022187219</c:v>
                </c:pt>
                <c:pt idx="11221">
                  <c:v>-0.56814315657335879</c:v>
                </c:pt>
                <c:pt idx="11222">
                  <c:v>-0.56378226420613009</c:v>
                </c:pt>
                <c:pt idx="11223">
                  <c:v>-0.55903437797746935</c:v>
                </c:pt>
                <c:pt idx="11224">
                  <c:v>-0.5539039257127103</c:v>
                </c:pt>
                <c:pt idx="11225">
                  <c:v>-0.54839370151869038</c:v>
                </c:pt>
                <c:pt idx="11226">
                  <c:v>-0.54250725802064892</c:v>
                </c:pt>
                <c:pt idx="11227">
                  <c:v>-0.53624891092547056</c:v>
                </c:pt>
                <c:pt idx="11228">
                  <c:v>-0.52962371391870922</c:v>
                </c:pt>
                <c:pt idx="11229">
                  <c:v>-0.52263482590598076</c:v>
                </c:pt>
                <c:pt idx="11230">
                  <c:v>-0.51528739296738013</c:v>
                </c:pt>
                <c:pt idx="11231">
                  <c:v>-0.5075871567434197</c:v>
                </c:pt>
                <c:pt idx="11232">
                  <c:v>-0.49953964557211128</c:v>
                </c:pt>
                <c:pt idx="11233">
                  <c:v>-0.49115008083958378</c:v>
                </c:pt>
                <c:pt idx="11234">
                  <c:v>-0.48242366348429339</c:v>
                </c:pt>
                <c:pt idx="11235">
                  <c:v>-0.47336663297667747</c:v>
                </c:pt>
                <c:pt idx="11236">
                  <c:v>-0.46398516499434744</c:v>
                </c:pt>
                <c:pt idx="11237">
                  <c:v>-0.45428528814838465</c:v>
                </c:pt>
                <c:pt idx="11238">
                  <c:v>-0.44427392794172105</c:v>
                </c:pt>
                <c:pt idx="11239">
                  <c:v>-0.43395815620700651</c:v>
                </c:pt>
                <c:pt idx="11240">
                  <c:v>-0.42334549505818059</c:v>
                </c:pt>
                <c:pt idx="11241">
                  <c:v>-0.41244238939617506</c:v>
                </c:pt>
                <c:pt idx="11242">
                  <c:v>-0.40125703471915286</c:v>
                </c:pt>
                <c:pt idx="11243">
                  <c:v>-0.38979722842315284</c:v>
                </c:pt>
                <c:pt idx="11244">
                  <c:v>-0.37806950900811481</c:v>
                </c:pt>
                <c:pt idx="11245">
                  <c:v>-0.36608311156764056</c:v>
                </c:pt>
                <c:pt idx="11246">
                  <c:v>-0.3538460283571882</c:v>
                </c:pt>
                <c:pt idx="11247">
                  <c:v>-0.34136557036340309</c:v>
                </c:pt>
                <c:pt idx="11248">
                  <c:v>-0.32865089151593135</c:v>
                </c:pt>
                <c:pt idx="11249">
                  <c:v>-0.31571120366332056</c:v>
                </c:pt>
                <c:pt idx="11250">
                  <c:v>-0.30255569773800967</c:v>
                </c:pt>
                <c:pt idx="11251">
                  <c:v>-0.28919236180325181</c:v>
                </c:pt>
                <c:pt idx="11252">
                  <c:v>-0.2756315627454401</c:v>
                </c:pt>
                <c:pt idx="11253">
                  <c:v>-0.26188209450754174</c:v>
                </c:pt>
                <c:pt idx="11254">
                  <c:v>-0.24795210034324758</c:v>
                </c:pt>
                <c:pt idx="11255">
                  <c:v>-0.23385235978902738</c:v>
                </c:pt>
                <c:pt idx="11256">
                  <c:v>-0.21959234217596643</c:v>
                </c:pt>
                <c:pt idx="11257">
                  <c:v>-0.20518151675722915</c:v>
                </c:pt>
                <c:pt idx="11258">
                  <c:v>-0.19063006686053438</c:v>
                </c:pt>
                <c:pt idx="11259">
                  <c:v>-0.17594851855293106</c:v>
                </c:pt>
                <c:pt idx="11260">
                  <c:v>-0.1611465932646346</c:v>
                </c:pt>
                <c:pt idx="11261">
                  <c:v>-0.14623422137877387</c:v>
                </c:pt>
                <c:pt idx="11262">
                  <c:v>-0.131221900532558</c:v>
                </c:pt>
                <c:pt idx="11263">
                  <c:v>-0.1161203229512323</c:v>
                </c:pt>
                <c:pt idx="11264">
                  <c:v>-0.10093923177229226</c:v>
                </c:pt>
                <c:pt idx="11265">
                  <c:v>-8.5688442954444291E-2</c:v>
                </c:pt>
                <c:pt idx="11266">
                  <c:v>-7.0378215962696264E-2</c:v>
                </c:pt>
                <c:pt idx="11267">
                  <c:v>-5.5019257925544379E-2</c:v>
                </c:pt>
                <c:pt idx="11268">
                  <c:v>-3.9622711224044885E-2</c:v>
                </c:pt>
                <c:pt idx="11269">
                  <c:v>-2.4199764739035651E-2</c:v>
                </c:pt>
                <c:pt idx="11270">
                  <c:v>-8.7604997463796817E-3</c:v>
                </c:pt>
                <c:pt idx="11271">
                  <c:v>6.6850928873437914E-3</c:v>
                </c:pt>
                <c:pt idx="11272">
                  <c:v>2.2126380123626086E-2</c:v>
                </c:pt>
                <c:pt idx="11273">
                  <c:v>3.7551757968282889E-2</c:v>
                </c:pt>
                <c:pt idx="11274">
                  <c:v>5.2951701857617849E-2</c:v>
                </c:pt>
                <c:pt idx="11275">
                  <c:v>6.8315556704500277E-2</c:v>
                </c:pt>
                <c:pt idx="11276">
                  <c:v>8.3632593384671106E-2</c:v>
                </c:pt>
                <c:pt idx="11277">
                  <c:v>9.8892296429830537E-2</c:v>
                </c:pt>
                <c:pt idx="11278">
                  <c:v>0.11408413188613487</c:v>
                </c:pt>
                <c:pt idx="11279">
                  <c:v>0.12919781574751493</c:v>
                </c:pt>
                <c:pt idx="11280">
                  <c:v>0.14422300545033445</c:v>
                </c:pt>
                <c:pt idx="11281">
                  <c:v>0.15914926180417813</c:v>
                </c:pt>
                <c:pt idx="11282">
                  <c:v>0.17396634618045184</c:v>
                </c:pt>
                <c:pt idx="11283">
                  <c:v>0.18866423899791815</c:v>
                </c:pt>
                <c:pt idx="11284">
                  <c:v>0.20323285579820494</c:v>
                </c:pt>
                <c:pt idx="11285">
                  <c:v>0.2176620758662626</c:v>
                </c:pt>
                <c:pt idx="11286">
                  <c:v>0.23194207387317747</c:v>
                </c:pt>
                <c:pt idx="11287">
                  <c:v>0.24606307628864413</c:v>
                </c:pt>
                <c:pt idx="11288">
                  <c:v>0.26001561043848931</c:v>
                </c:pt>
                <c:pt idx="11289">
                  <c:v>0.27379026100073189</c:v>
                </c:pt>
                <c:pt idx="11290">
                  <c:v>0.28737650538818171</c:v>
                </c:pt>
                <c:pt idx="11291">
                  <c:v>0.30076601248780571</c:v>
                </c:pt>
                <c:pt idx="11292">
                  <c:v>0.31394971015052558</c:v>
                </c:pt>
                <c:pt idx="11293">
                  <c:v>0.32691798570219427</c:v>
                </c:pt>
                <c:pt idx="11294">
                  <c:v>0.33966139219977731</c:v>
                </c:pt>
                <c:pt idx="11295">
                  <c:v>0.35217176710327786</c:v>
                </c:pt>
                <c:pt idx="11296">
                  <c:v>0.3644411774114229</c:v>
                </c:pt>
                <c:pt idx="11297">
                  <c:v>0.37646150967443354</c:v>
                </c:pt>
                <c:pt idx="11298">
                  <c:v>0.38822442192928741</c:v>
                </c:pt>
                <c:pt idx="11299">
                  <c:v>0.39972130940578804</c:v>
                </c:pt>
                <c:pt idx="11300">
                  <c:v>0.4109436455835202</c:v>
                </c:pt>
                <c:pt idx="11301">
                  <c:v>0.42188408935051136</c:v>
                </c:pt>
                <c:pt idx="11302">
                  <c:v>0.43253542322730876</c:v>
                </c:pt>
                <c:pt idx="11303">
                  <c:v>0.44289014105519214</c:v>
                </c:pt>
                <c:pt idx="11304">
                  <c:v>0.45294076305906916</c:v>
                </c:pt>
                <c:pt idx="11305">
                  <c:v>0.46268092056248611</c:v>
                </c:pt>
                <c:pt idx="11306">
                  <c:v>0.47210427591840048</c:v>
                </c:pt>
                <c:pt idx="11307">
                  <c:v>0.48120409647253293</c:v>
                </c:pt>
                <c:pt idx="11308">
                  <c:v>0.48997392174451326</c:v>
                </c:pt>
                <c:pt idx="11309">
                  <c:v>0.49840903482056581</c:v>
                </c:pt>
                <c:pt idx="11310">
                  <c:v>0.50650244840600345</c:v>
                </c:pt>
                <c:pt idx="11311">
                  <c:v>0.51424802532474745</c:v>
                </c:pt>
                <c:pt idx="11312">
                  <c:v>0.52164165453114653</c:v>
                </c:pt>
                <c:pt idx="11313">
                  <c:v>0.52867724130239346</c:v>
                </c:pt>
                <c:pt idx="11314">
                  <c:v>0.5353502140596087</c:v>
                </c:pt>
                <c:pt idx="11315">
                  <c:v>0.54165648671393363</c:v>
                </c:pt>
                <c:pt idx="11316">
                  <c:v>0.5475924126238938</c:v>
                </c:pt>
                <c:pt idx="11317">
                  <c:v>0.55315289708386117</c:v>
                </c:pt>
                <c:pt idx="11318">
                  <c:v>0.55833383714349927</c:v>
                </c:pt>
                <c:pt idx="11319">
                  <c:v>0.56313291183215919</c:v>
                </c:pt>
                <c:pt idx="11320">
                  <c:v>0.56754554683299108</c:v>
                </c:pt>
                <c:pt idx="11321">
                  <c:v>0.57156876814474633</c:v>
                </c:pt>
                <c:pt idx="11322">
                  <c:v>0.57520055216598598</c:v>
                </c:pt>
                <c:pt idx="11323">
                  <c:v>0.57843757486385694</c:v>
                </c:pt>
                <c:pt idx="11324">
                  <c:v>0.58127802571420428</c:v>
                </c:pt>
                <c:pt idx="11325">
                  <c:v>0.58372017817255373</c:v>
                </c:pt>
                <c:pt idx="11326">
                  <c:v>0.58576267905524104</c:v>
                </c:pt>
                <c:pt idx="11327">
                  <c:v>0.58740376521912807</c:v>
                </c:pt>
                <c:pt idx="11328">
                  <c:v>0.58864228012924114</c:v>
                </c:pt>
                <c:pt idx="11329">
                  <c:v>0.58947766290429615</c:v>
                </c:pt>
                <c:pt idx="11330">
                  <c:v>0.58990880545620106</c:v>
                </c:pt>
                <c:pt idx="11331">
                  <c:v>0.58993506426984654</c:v>
                </c:pt>
                <c:pt idx="11332">
                  <c:v>0.58955661107405632</c:v>
                </c:pt>
                <c:pt idx="11333">
                  <c:v>0.58877440845143958</c:v>
                </c:pt>
                <c:pt idx="11334">
                  <c:v>0.58758943984202694</c:v>
                </c:pt>
                <c:pt idx="11335">
                  <c:v>0.58600113752509575</c:v>
                </c:pt>
                <c:pt idx="11336">
                  <c:v>0.5840113016594185</c:v>
                </c:pt>
                <c:pt idx="11337">
                  <c:v>0.58162161580569138</c:v>
                </c:pt>
                <c:pt idx="11338">
                  <c:v>0.57883353888064071</c:v>
                </c:pt>
                <c:pt idx="11339">
                  <c:v>0.57564821981571601</c:v>
                </c:pt>
                <c:pt idx="11340">
                  <c:v>0.57206901719832426</c:v>
                </c:pt>
                <c:pt idx="11341">
                  <c:v>0.56809786671336693</c:v>
                </c:pt>
                <c:pt idx="11342">
                  <c:v>0.56373731823670881</c:v>
                </c:pt>
                <c:pt idx="11343">
                  <c:v>0.55898978652301057</c:v>
                </c:pt>
                <c:pt idx="11344">
                  <c:v>0.55385969929249457</c:v>
                </c:pt>
                <c:pt idx="11345">
                  <c:v>0.54834985054444485</c:v>
                </c:pt>
                <c:pt idx="11346">
                  <c:v>0.54246379279412504</c:v>
                </c:pt>
                <c:pt idx="11347">
                  <c:v>0.53620584163606921</c:v>
                </c:pt>
                <c:pt idx="11348">
                  <c:v>0.52958105064111749</c:v>
                </c:pt>
                <c:pt idx="11349">
                  <c:v>0.52259257859785013</c:v>
                </c:pt>
                <c:pt idx="11350">
                  <c:v>0.5152455714670473</c:v>
                </c:pt>
                <c:pt idx="11351">
                  <c:v>0.50754577076763818</c:v>
                </c:pt>
                <c:pt idx="11352">
                  <c:v>0.49949870471385077</c:v>
                </c:pt>
                <c:pt idx="11353">
                  <c:v>0.49110959456581549</c:v>
                </c:pt>
                <c:pt idx="11354">
                  <c:v>0.4823836411338579</c:v>
                </c:pt>
                <c:pt idx="11355">
                  <c:v>0.47332708375816229</c:v>
                </c:pt>
                <c:pt idx="11356">
                  <c:v>0.46394609798400577</c:v>
                </c:pt>
                <c:pt idx="11357">
                  <c:v>0.45424671228808727</c:v>
                </c:pt>
                <c:pt idx="11358">
                  <c:v>0.44423585203695265</c:v>
                </c:pt>
                <c:pt idx="11359">
                  <c:v>0.43392058892489199</c:v>
                </c:pt>
                <c:pt idx="11360">
                  <c:v>0.42330844492555103</c:v>
                </c:pt>
                <c:pt idx="11361">
                  <c:v>0.41240586479767766</c:v>
                </c:pt>
                <c:pt idx="11362">
                  <c:v>0.40122104389538527</c:v>
                </c:pt>
                <c:pt idx="11363">
                  <c:v>0.3897617794688456</c:v>
                </c:pt>
                <c:pt idx="11364">
                  <c:v>0.37803460987035958</c:v>
                </c:pt>
                <c:pt idx="11365">
                  <c:v>0.36604877004414599</c:v>
                </c:pt>
                <c:pt idx="11366">
                  <c:v>0.35381225209457168</c:v>
                </c:pt>
                <c:pt idx="11367">
                  <c:v>0.34133236685554941</c:v>
                </c:pt>
                <c:pt idx="11368">
                  <c:v>0.32861826810235345</c:v>
                </c:pt>
                <c:pt idx="11369">
                  <c:v>0.31567916752759795</c:v>
                </c:pt>
                <c:pt idx="11370">
                  <c:v>0.3025242559062486</c:v>
                </c:pt>
                <c:pt idx="11371">
                  <c:v>0.28916152114257537</c:v>
                </c:pt>
                <c:pt idx="11372">
                  <c:v>0.27560132996255365</c:v>
                </c:pt>
                <c:pt idx="11373">
                  <c:v>0.26185247614731749</c:v>
                </c:pt>
                <c:pt idx="11374">
                  <c:v>0.24792310278733898</c:v>
                </c:pt>
                <c:pt idx="11375">
                  <c:v>0.23382398925457593</c:v>
                </c:pt>
                <c:pt idx="11376">
                  <c:v>0.21956460471428474</c:v>
                </c:pt>
                <c:pt idx="11377">
                  <c:v>0.20515441825258826</c:v>
                </c:pt>
                <c:pt idx="11378">
                  <c:v>0.19060361302894752</c:v>
                </c:pt>
                <c:pt idx="11379">
                  <c:v>0.17592271494101869</c:v>
                </c:pt>
                <c:pt idx="11380">
                  <c:v>0.1611214452485083</c:v>
                </c:pt>
                <c:pt idx="11381">
                  <c:v>0.14620973416296115</c:v>
                </c:pt>
                <c:pt idx="11382">
                  <c:v>0.13119807914900097</c:v>
                </c:pt>
                <c:pt idx="11383">
                  <c:v>0.11609717225830873</c:v>
                </c:pt>
                <c:pt idx="11384">
                  <c:v>0.1009167564538722</c:v>
                </c:pt>
                <c:pt idx="11385">
                  <c:v>8.5666647519015884E-2</c:v>
                </c:pt>
                <c:pt idx="11386">
                  <c:v>7.0357104742526502E-2</c:v>
                </c:pt>
                <c:pt idx="11387">
                  <c:v>5.4998835075876489E-2</c:v>
                </c:pt>
                <c:pt idx="11388">
                  <c:v>3.9602980722353569E-2</c:v>
                </c:pt>
                <c:pt idx="11389">
                  <c:v>2.4180730384317537E-2</c:v>
                </c:pt>
                <c:pt idx="11390">
                  <c:v>8.7421651584984258E-3</c:v>
                </c:pt>
                <c:pt idx="11391">
                  <c:v>-6.702724268280477E-3</c:v>
                </c:pt>
                <c:pt idx="11392">
                  <c:v>-2.2143305037816939E-2</c:v>
                </c:pt>
                <c:pt idx="11393">
                  <c:v>-3.7567973336765995E-2</c:v>
                </c:pt>
                <c:pt idx="11394">
                  <c:v>-5.2967204782756398E-2</c:v>
                </c:pt>
                <c:pt idx="11395">
                  <c:v>-6.8330344470400498E-2</c:v>
                </c:pt>
                <c:pt idx="11396">
                  <c:v>-8.3646663457567078E-2</c:v>
                </c:pt>
                <c:pt idx="11397">
                  <c:v>-9.8905646458422911E-2</c:v>
                </c:pt>
                <c:pt idx="11398">
                  <c:v>-0.11409675970189533</c:v>
                </c:pt>
                <c:pt idx="11399">
                  <c:v>-0.12920971936492373</c:v>
                </c:pt>
                <c:pt idx="11400">
                  <c:v>-0.144234183067078</c:v>
                </c:pt>
                <c:pt idx="11401">
                  <c:v>-0.15915971180131272</c:v>
                </c:pt>
                <c:pt idx="11402">
                  <c:v>-0.17397606712251978</c:v>
                </c:pt>
                <c:pt idx="11403">
                  <c:v>-0.18867322963297861</c:v>
                </c:pt>
                <c:pt idx="11404">
                  <c:v>-0.20324111505789857</c:v>
                </c:pt>
                <c:pt idx="11405">
                  <c:v>-0.21766960286574538</c:v>
                </c:pt>
                <c:pt idx="11406">
                  <c:v>-0.23194886791106811</c:v>
                </c:pt>
                <c:pt idx="11407">
                  <c:v>-0.24606913684689813</c:v>
                </c:pt>
                <c:pt idx="11408">
                  <c:v>-0.2600209371822424</c:v>
                </c:pt>
                <c:pt idx="11409">
                  <c:v>-0.27379485377807883</c:v>
                </c:pt>
                <c:pt idx="11410">
                  <c:v>-0.28738036422993146</c:v>
                </c:pt>
                <c:pt idx="11411">
                  <c:v>-0.30076913760717755</c:v>
                </c:pt>
                <c:pt idx="11412">
                  <c:v>-0.31395210194279977</c:v>
                </c:pt>
                <c:pt idx="11413">
                  <c:v>-0.32691964474433416</c:v>
                </c:pt>
                <c:pt idx="11414">
                  <c:v>-0.33966231924998125</c:v>
                </c:pt>
                <c:pt idx="11415">
                  <c:v>-0.35217196310052512</c:v>
                </c:pt>
                <c:pt idx="11416">
                  <c:v>-0.36444064347492816</c:v>
                </c:pt>
                <c:pt idx="11417">
                  <c:v>-0.37646024710308157</c:v>
                </c:pt>
                <c:pt idx="11418">
                  <c:v>-0.38822243220104008</c:v>
                </c:pt>
                <c:pt idx="11419">
                  <c:v>-0.39971859417701761</c:v>
                </c:pt>
                <c:pt idx="11420">
                  <c:v>-0.41094020668831527</c:v>
                </c:pt>
                <c:pt idx="11421">
                  <c:v>-0.42187992879993519</c:v>
                </c:pt>
                <c:pt idx="11422">
                  <c:v>-0.43253054320862444</c:v>
                </c:pt>
                <c:pt idx="11423">
                  <c:v>-0.44288454393102805</c:v>
                </c:pt>
                <c:pt idx="11424">
                  <c:v>-0.45293445136655264</c:v>
                </c:pt>
                <c:pt idx="11425">
                  <c:v>-0.46267389701234285</c:v>
                </c:pt>
                <c:pt idx="11426">
                  <c:v>-0.47209654339399199</c:v>
                </c:pt>
                <c:pt idx="11427">
                  <c:v>-0.48119565802887143</c:v>
                </c:pt>
                <c:pt idx="11428">
                  <c:v>-0.48996478060722048</c:v>
                </c:pt>
                <c:pt idx="11429">
                  <c:v>-0.49839919438481056</c:v>
                </c:pt>
                <c:pt idx="11430">
                  <c:v>-0.50649191223537449</c:v>
                </c:pt>
                <c:pt idx="11431">
                  <c:v>-0.51423679715010284</c:v>
                </c:pt>
                <c:pt idx="11432">
                  <c:v>-0.52162973824942405</c:v>
                </c:pt>
                <c:pt idx="11433">
                  <c:v>-0.52866464097536792</c:v>
                </c:pt>
                <c:pt idx="11434">
                  <c:v>-0.53533693391262338</c:v>
                </c:pt>
                <c:pt idx="11435">
                  <c:v>-0.54164253113459149</c:v>
                </c:pt>
                <c:pt idx="11436">
                  <c:v>-0.54757778616069985</c:v>
                </c:pt>
                <c:pt idx="11437">
                  <c:v>-0.55313760444484106</c:v>
                </c:pt>
                <c:pt idx="11438">
                  <c:v>-0.55831788319477038</c:v>
                </c:pt>
                <c:pt idx="11439">
                  <c:v>-0.5631163015964683</c:v>
                </c:pt>
                <c:pt idx="11440">
                  <c:v>-0.56752828548822443</c:v>
                </c:pt>
                <c:pt idx="11441">
                  <c:v>-0.57155086102237951</c:v>
                </c:pt>
                <c:pt idx="11442">
                  <c:v>-0.5751820047495102</c:v>
                </c:pt>
                <c:pt idx="11443">
                  <c:v>-0.57841839278720852</c:v>
                </c:pt>
                <c:pt idx="11444">
                  <c:v>-0.58125821476008155</c:v>
                </c:pt>
                <c:pt idx="11445">
                  <c:v>-0.58369974427075622</c:v>
                </c:pt>
                <c:pt idx="11446">
                  <c:v>-0.58574162828098153</c:v>
                </c:pt>
                <c:pt idx="11447">
                  <c:v>-0.58738210379124745</c:v>
                </c:pt>
                <c:pt idx="11448">
                  <c:v>-0.58862001440846934</c:v>
                </c:pt>
                <c:pt idx="11449">
                  <c:v>-0.58945479939142864</c:v>
                </c:pt>
                <c:pt idx="11450">
                  <c:v>-0.58988535079026327</c:v>
                </c:pt>
                <c:pt idx="11451">
                  <c:v>-0.58991102522622529</c:v>
                </c:pt>
                <c:pt idx="11452">
                  <c:v>-0.58953199456257499</c:v>
                </c:pt>
                <c:pt idx="11453">
                  <c:v>-0.58874922151447195</c:v>
                </c:pt>
                <c:pt idx="11454">
                  <c:v>-0.58756368965248262</c:v>
                </c:pt>
                <c:pt idx="11455">
                  <c:v>-0.58597483138445494</c:v>
                </c:pt>
                <c:pt idx="11456">
                  <c:v>-0.58398444699572294</c:v>
                </c:pt>
                <c:pt idx="11457">
                  <c:v>-0.581594220171467</c:v>
                </c:pt>
                <c:pt idx="11458">
                  <c:v>-0.57880560995084906</c:v>
                </c:pt>
                <c:pt idx="11459">
                  <c:v>-0.5756197653856262</c:v>
                </c:pt>
                <c:pt idx="11460">
                  <c:v>-0.57204004518139651</c:v>
                </c:pt>
                <c:pt idx="11461">
                  <c:v>-0.5680683851390913</c:v>
                </c:pt>
                <c:pt idx="11462">
                  <c:v>-0.5637073352484262</c:v>
                </c:pt>
                <c:pt idx="11463">
                  <c:v>-0.55895931037570912</c:v>
                </c:pt>
                <c:pt idx="11464">
                  <c:v>-0.55382873835057422</c:v>
                </c:pt>
                <c:pt idx="11465">
                  <c:v>-0.54831841327946529</c:v>
                </c:pt>
                <c:pt idx="11466">
                  <c:v>-0.54243188778252938</c:v>
                </c:pt>
                <c:pt idx="11467">
                  <c:v>-0.53617347755688027</c:v>
                </c:pt>
                <c:pt idx="11468">
                  <c:v>-0.52954823627361836</c:v>
                </c:pt>
                <c:pt idx="11469">
                  <c:v>-0.52255932281924711</c:v>
                </c:pt>
                <c:pt idx="11470">
                  <c:v>-0.51521188325009371</c:v>
                </c:pt>
                <c:pt idx="11471">
                  <c:v>-0.50751165917826724</c:v>
                </c:pt>
                <c:pt idx="11472">
                  <c:v>-0.49946417890875461</c:v>
                </c:pt>
                <c:pt idx="11473">
                  <c:v>-0.49107466379004056</c:v>
                </c:pt>
                <c:pt idx="11474">
                  <c:v>-0.48234831471835837</c:v>
                </c:pt>
                <c:pt idx="11475">
                  <c:v>-0.47329137111734065</c:v>
                </c:pt>
                <c:pt idx="11476">
                  <c:v>-0.46391000861323978</c:v>
                </c:pt>
                <c:pt idx="11477">
                  <c:v>-0.45421025576124713</c:v>
                </c:pt>
                <c:pt idx="11478">
                  <c:v>-0.44419903800388416</c:v>
                </c:pt>
                <c:pt idx="11479">
                  <c:v>-0.43388342710890787</c:v>
                </c:pt>
                <c:pt idx="11480">
                  <c:v>-0.42327094512088609</c:v>
                </c:pt>
                <c:pt idx="11481">
                  <c:v>-0.4123680368669449</c:v>
                </c:pt>
                <c:pt idx="11482">
                  <c:v>-0.40118289776701532</c:v>
                </c:pt>
                <c:pt idx="11483">
                  <c:v>-0.38972332513451674</c:v>
                </c:pt>
                <c:pt idx="11484">
                  <c:v>-0.37799585738240649</c:v>
                </c:pt>
                <c:pt idx="11485">
                  <c:v>-0.36600972951296201</c:v>
                </c:pt>
                <c:pt idx="11486">
                  <c:v>-0.35377293368601853</c:v>
                </c:pt>
                <c:pt idx="11487">
                  <c:v>-0.34129278078830638</c:v>
                </c:pt>
                <c:pt idx="11488">
                  <c:v>-0.32857842464534226</c:v>
                </c:pt>
                <c:pt idx="11489">
                  <c:v>-0.31563907699730714</c:v>
                </c:pt>
                <c:pt idx="11490">
                  <c:v>-0.30248392866411006</c:v>
                </c:pt>
                <c:pt idx="11491">
                  <c:v>-0.28912096759232025</c:v>
                </c:pt>
                <c:pt idx="11492">
                  <c:v>-0.27556056054755224</c:v>
                </c:pt>
                <c:pt idx="11493">
                  <c:v>-0.26181150134791503</c:v>
                </c:pt>
                <c:pt idx="11494">
                  <c:v>-0.24788193311820819</c:v>
                </c:pt>
                <c:pt idx="11495">
                  <c:v>-0.23378263526201878</c:v>
                </c:pt>
                <c:pt idx="11496">
                  <c:v>-0.21952307697359569</c:v>
                </c:pt>
                <c:pt idx="11497">
                  <c:v>-0.20511272736534941</c:v>
                </c:pt>
                <c:pt idx="11498">
                  <c:v>-0.19056176962036864</c:v>
                </c:pt>
                <c:pt idx="11499">
                  <c:v>-0.1758807296572526</c:v>
                </c:pt>
                <c:pt idx="11500">
                  <c:v>-0.16107932875396641</c:v>
                </c:pt>
                <c:pt idx="11501">
                  <c:v>-0.14616749713763985</c:v>
                </c:pt>
                <c:pt idx="11502">
                  <c:v>-0.13115573228580152</c:v>
                </c:pt>
                <c:pt idx="11503">
                  <c:v>-0.11605472626034619</c:v>
                </c:pt>
                <c:pt idx="11504">
                  <c:v>-0.10087422203181559</c:v>
                </c:pt>
                <c:pt idx="11505">
                  <c:v>-8.5624035388405031E-2</c:v>
                </c:pt>
                <c:pt idx="11506">
                  <c:v>-7.0314425621097645E-2</c:v>
                </c:pt>
                <c:pt idx="11507">
                  <c:v>-5.4956099680896507E-2</c:v>
                </c:pt>
                <c:pt idx="11508">
                  <c:v>-3.9560199767962587E-2</c:v>
                </c:pt>
                <c:pt idx="11509">
                  <c:v>-2.4137914578856161E-2</c:v>
                </c:pt>
                <c:pt idx="11510">
                  <c:v>-8.6993252018696798E-3</c:v>
                </c:pt>
                <c:pt idx="11511">
                  <c:v>6.7455776872568677E-3</c:v>
                </c:pt>
                <c:pt idx="11512">
                  <c:v>2.2186161244068279E-2</c:v>
                </c:pt>
                <c:pt idx="11513">
                  <c:v>3.7610821671569289E-2</c:v>
                </c:pt>
                <c:pt idx="11514">
                  <c:v>5.3010034606373185E-2</c:v>
                </c:pt>
                <c:pt idx="11515">
                  <c:v>6.8373145164693783E-2</c:v>
                </c:pt>
                <c:pt idx="11516">
                  <c:v>8.3689424428611117E-2</c:v>
                </c:pt>
                <c:pt idx="11517">
                  <c:v>9.8948357139091489E-2</c:v>
                </c:pt>
                <c:pt idx="11518">
                  <c:v>0.11413940955443913</c:v>
                </c:pt>
                <c:pt idx="11519">
                  <c:v>0.12925229788355022</c:v>
                </c:pt>
                <c:pt idx="11520">
                  <c:v>0.14427667978052763</c:v>
                </c:pt>
                <c:pt idx="11521">
                  <c:v>0.15920211627537975</c:v>
                </c:pt>
                <c:pt idx="11522">
                  <c:v>0.17401836896259809</c:v>
                </c:pt>
                <c:pt idx="11523">
                  <c:v>0.18871541848659262</c:v>
                </c:pt>
                <c:pt idx="11524">
                  <c:v>0.20328318061719844</c:v>
                </c:pt>
                <c:pt idx="11525">
                  <c:v>0.21771153486999953</c:v>
                </c:pt>
                <c:pt idx="11526">
                  <c:v>0.23199065614914122</c:v>
                </c:pt>
                <c:pt idx="11527">
                  <c:v>0.24611077115969898</c:v>
                </c:pt>
                <c:pt idx="11528">
                  <c:v>0.26006240746518944</c:v>
                </c:pt>
                <c:pt idx="11529">
                  <c:v>0.27383614998351063</c:v>
                </c:pt>
                <c:pt idx="11530">
                  <c:v>0.28742147636951054</c:v>
                </c:pt>
                <c:pt idx="11531">
                  <c:v>0.30081005575428454</c:v>
                </c:pt>
                <c:pt idx="11532">
                  <c:v>0.31399281623490449</c:v>
                </c:pt>
                <c:pt idx="11533">
                  <c:v>0.32696014538534096</c:v>
                </c:pt>
                <c:pt idx="11534">
                  <c:v>0.33970259651256673</c:v>
                </c:pt>
                <c:pt idx="11535">
                  <c:v>0.35221200732842256</c:v>
                </c:pt>
                <c:pt idx="11536">
                  <c:v>0.36448044508524519</c:v>
                </c:pt>
                <c:pt idx="11537">
                  <c:v>0.37649979658854482</c:v>
                </c:pt>
                <c:pt idx="11538">
                  <c:v>0.38826172013225096</c:v>
                </c:pt>
                <c:pt idx="11539">
                  <c:v>0.39975761120466247</c:v>
                </c:pt>
                <c:pt idx="11540">
                  <c:v>0.41097894354536213</c:v>
                </c:pt>
                <c:pt idx="11541">
                  <c:v>0.4219183763038119</c:v>
                </c:pt>
                <c:pt idx="11542">
                  <c:v>0.43256869226336353</c:v>
                </c:pt>
                <c:pt idx="11543">
                  <c:v>0.44292238552938729</c:v>
                </c:pt>
                <c:pt idx="11544">
                  <c:v>0.45297197659212229</c:v>
                </c:pt>
                <c:pt idx="11545">
                  <c:v>0.46271109704160285</c:v>
                </c:pt>
                <c:pt idx="11546">
                  <c:v>0.4721334094983668</c:v>
                </c:pt>
                <c:pt idx="11547">
                  <c:v>0.48123218157674408</c:v>
                </c:pt>
                <c:pt idx="11548">
                  <c:v>0.49000095306592834</c:v>
                </c:pt>
                <c:pt idx="11549">
                  <c:v>0.49843500732260332</c:v>
                </c:pt>
                <c:pt idx="11550">
                  <c:v>0.50652735732335308</c:v>
                </c:pt>
                <c:pt idx="11551">
                  <c:v>0.5142718661641219</c:v>
                </c:pt>
                <c:pt idx="11552">
                  <c:v>0.52166442307197158</c:v>
                </c:pt>
                <c:pt idx="11553">
                  <c:v>0.52869893359741238</c:v>
                </c:pt>
                <c:pt idx="11554">
                  <c:v>0.53537082643543221</c:v>
                </c:pt>
                <c:pt idx="11555">
                  <c:v>0.54167601577151625</c:v>
                </c:pt>
                <c:pt idx="11556">
                  <c:v>0.54761085523893838</c:v>
                </c:pt>
                <c:pt idx="11557">
                  <c:v>0.5531702504071534</c:v>
                </c:pt>
                <c:pt idx="11558">
                  <c:v>0.55835009860118556</c:v>
                </c:pt>
                <c:pt idx="11559">
                  <c:v>0.56314807912593368</c:v>
                </c:pt>
                <c:pt idx="11560">
                  <c:v>0.56755961794024801</c:v>
                </c:pt>
                <c:pt idx="11561">
                  <c:v>0.57158174131861283</c:v>
                </c:pt>
                <c:pt idx="11562">
                  <c:v>0.57521242593534039</c:v>
                </c:pt>
                <c:pt idx="11563">
                  <c:v>0.57844834803323875</c:v>
                </c:pt>
                <c:pt idx="11564">
                  <c:v>0.58128769736369046</c:v>
                </c:pt>
                <c:pt idx="11565">
                  <c:v>0.5837287476575217</c:v>
                </c:pt>
                <c:pt idx="11566">
                  <c:v>0.58577014600611643</c:v>
                </c:pt>
                <c:pt idx="11567">
                  <c:v>0.58741012954100091</c:v>
                </c:pt>
                <c:pt idx="11568">
                  <c:v>0.58864754200148939</c:v>
                </c:pt>
                <c:pt idx="11569">
                  <c:v>0.58948182278007899</c:v>
                </c:pt>
                <c:pt idx="11570">
                  <c:v>0.58991186406191232</c:v>
                </c:pt>
                <c:pt idx="11571">
                  <c:v>0.58993702260451319</c:v>
                </c:pt>
                <c:pt idx="11572">
                  <c:v>0.58955747040862305</c:v>
                </c:pt>
                <c:pt idx="11573">
                  <c:v>0.5887741703280599</c:v>
                </c:pt>
                <c:pt idx="11574">
                  <c:v>0.58758810607320744</c:v>
                </c:pt>
                <c:pt idx="11575">
                  <c:v>0.58599871019283467</c:v>
                </c:pt>
                <c:pt idx="11576">
                  <c:v>0.58400778311425483</c:v>
                </c:pt>
                <c:pt idx="11577">
                  <c:v>0.58161700866568555</c:v>
                </c:pt>
                <c:pt idx="11578">
                  <c:v>0.57882784603031123</c:v>
                </c:pt>
                <c:pt idx="11579">
                  <c:v>0.57564144440487941</c:v>
                </c:pt>
                <c:pt idx="11580">
                  <c:v>0.57206116264089102</c:v>
                </c:pt>
                <c:pt idx="11581">
                  <c:v>0.56808893668608018</c:v>
                </c:pt>
                <c:pt idx="11582">
                  <c:v>0.56372731667779907</c:v>
                </c:pt>
                <c:pt idx="11583">
                  <c:v>0.55897871763081275</c:v>
                </c:pt>
                <c:pt idx="11584">
                  <c:v>0.55384756752397457</c:v>
                </c:pt>
                <c:pt idx="11585">
                  <c:v>0.54833666061368436</c:v>
                </c:pt>
                <c:pt idx="11586">
                  <c:v>0.54244954967074355</c:v>
                </c:pt>
                <c:pt idx="11587">
                  <c:v>0.53619055054357279</c:v>
                </c:pt>
                <c:pt idx="11588">
                  <c:v>0.52956471705519625</c:v>
                </c:pt>
                <c:pt idx="11589">
                  <c:v>0.52257520824461934</c:v>
                </c:pt>
                <c:pt idx="11590">
                  <c:v>0.51522717032121246</c:v>
                </c:pt>
                <c:pt idx="11591">
                  <c:v>0.50752634505062899</c:v>
                </c:pt>
                <c:pt idx="11592">
                  <c:v>0.49947826089186237</c:v>
                </c:pt>
                <c:pt idx="11593">
                  <c:v>0.4910881393478233</c:v>
                </c:pt>
                <c:pt idx="11594">
                  <c:v>0.4823611814695562</c:v>
                </c:pt>
                <c:pt idx="11595">
                  <c:v>0.47330362683585347</c:v>
                </c:pt>
                <c:pt idx="11596">
                  <c:v>0.46392165122843115</c:v>
                </c:pt>
                <c:pt idx="11597">
                  <c:v>0.45422128335820144</c:v>
                </c:pt>
                <c:pt idx="11598">
                  <c:v>0.44420944882365149</c:v>
                </c:pt>
                <c:pt idx="11599">
                  <c:v>0.43389321954867494</c:v>
                </c:pt>
                <c:pt idx="11600">
                  <c:v>0.42328011773413482</c:v>
                </c:pt>
                <c:pt idx="11601">
                  <c:v>0.41237658836356156</c:v>
                </c:pt>
                <c:pt idx="11602">
                  <c:v>0.40119082701336189</c:v>
                </c:pt>
                <c:pt idx="11603">
                  <c:v>0.38973063115345657</c:v>
                </c:pt>
                <c:pt idx="11604">
                  <c:v>0.37800253935329942</c:v>
                </c:pt>
                <c:pt idx="11605">
                  <c:v>0.36601578677162805</c:v>
                </c:pt>
                <c:pt idx="11606">
                  <c:v>0.353778365724637</c:v>
                </c:pt>
                <c:pt idx="11607">
                  <c:v>0.34129758725531079</c:v>
                </c:pt>
                <c:pt idx="11608">
                  <c:v>0.32858260534523781</c:v>
                </c:pt>
                <c:pt idx="11609">
                  <c:v>0.31564263189048464</c:v>
                </c:pt>
                <c:pt idx="11610">
                  <c:v>0.30248685786660701</c:v>
                </c:pt>
                <c:pt idx="11611">
                  <c:v>0.2891232713755294</c:v>
                </c:pt>
                <c:pt idx="11612">
                  <c:v>0.27556223933792034</c:v>
                </c:pt>
                <c:pt idx="11613">
                  <c:v>0.26181255572658435</c:v>
                </c:pt>
                <c:pt idx="11614">
                  <c:v>0.24788236382061976</c:v>
                </c:pt>
                <c:pt idx="11615">
                  <c:v>0.23378244317749561</c:v>
                </c:pt>
                <c:pt idx="11616">
                  <c:v>0.21952226314486273</c:v>
                </c:pt>
                <c:pt idx="11617">
                  <c:v>0.20511129298803496</c:v>
                </c:pt>
                <c:pt idx="11618">
                  <c:v>0.19055971604246322</c:v>
                </c:pt>
                <c:pt idx="11619">
                  <c:v>0.1758780583785253</c:v>
                </c:pt>
                <c:pt idx="11620">
                  <c:v>0.16107604142536153</c:v>
                </c:pt>
                <c:pt idx="11621">
                  <c:v>0.14616359556061426</c:v>
                </c:pt>
                <c:pt idx="11622">
                  <c:v>0.13115121841163624</c:v>
                </c:pt>
                <c:pt idx="11623">
                  <c:v>0.1160496021894226</c:v>
                </c:pt>
                <c:pt idx="11624">
                  <c:v>0.10086849001286902</c:v>
                </c:pt>
                <c:pt idx="11625">
                  <c:v>8.5617697817705674E-2</c:v>
                </c:pt>
                <c:pt idx="11626">
                  <c:v>7.030748504163381E-2</c:v>
                </c:pt>
                <c:pt idx="11627">
                  <c:v>5.4948558781510552E-2</c:v>
                </c:pt>
                <c:pt idx="11628">
                  <c:v>3.9552061382433341E-2</c:v>
                </c:pt>
                <c:pt idx="11629">
                  <c:v>2.4129181684981071E-2</c:v>
                </c:pt>
                <c:pt idx="11630">
                  <c:v>8.6900009204853492E-3</c:v>
                </c:pt>
                <c:pt idx="11631">
                  <c:v>-6.7554900932786308E-3</c:v>
                </c:pt>
                <c:pt idx="11632">
                  <c:v>-2.2196658370861055E-2</c:v>
                </c:pt>
                <c:pt idx="11633">
                  <c:v>-3.7621899975329998E-2</c:v>
                </c:pt>
                <c:pt idx="11634">
                  <c:v>-5.3021690404492783E-2</c:v>
                </c:pt>
                <c:pt idx="11635">
                  <c:v>-6.8385374636865823E-2</c:v>
                </c:pt>
                <c:pt idx="11636">
                  <c:v>-8.3702223618019073E-2</c:v>
                </c:pt>
                <c:pt idx="11637">
                  <c:v>-9.8961721953604642E-2</c:v>
                </c:pt>
                <c:pt idx="11638">
                  <c:v>-0.11415333576784738</c:v>
                </c:pt>
                <c:pt idx="11639">
                  <c:v>-0.1292667811368344</c:v>
                </c:pt>
                <c:pt idx="11640">
                  <c:v>-0.14429171558313569</c:v>
                </c:pt>
                <c:pt idx="11641">
                  <c:v>-0.15921770000657656</c:v>
                </c:pt>
                <c:pt idx="11642">
                  <c:v>-0.17403449587281924</c:v>
                </c:pt>
                <c:pt idx="11643">
                  <c:v>-0.18873208369881436</c:v>
                </c:pt>
                <c:pt idx="11644">
                  <c:v>-0.20330037912835919</c:v>
                </c:pt>
                <c:pt idx="11645">
                  <c:v>-0.21772926155246666</c:v>
                </c:pt>
                <c:pt idx="11646">
                  <c:v>-0.23200890575215435</c:v>
                </c:pt>
                <c:pt idx="11647">
                  <c:v>-0.2461295383108966</c:v>
                </c:pt>
                <c:pt idx="11648">
                  <c:v>-0.26008168667211895</c:v>
                </c:pt>
                <c:pt idx="11649">
                  <c:v>-0.27385593563519689</c:v>
                </c:pt>
                <c:pt idx="11650">
                  <c:v>-0.28744176273804073</c:v>
                </c:pt>
                <c:pt idx="11651">
                  <c:v>-0.30083083699640861</c:v>
                </c:pt>
                <c:pt idx="11652">
                  <c:v>-0.31401408639369283</c:v>
                </c:pt>
                <c:pt idx="11653">
                  <c:v>-0.32698189839182068</c:v>
                </c:pt>
                <c:pt idx="11654">
                  <c:v>-0.3397248261874245</c:v>
                </c:pt>
                <c:pt idx="11655">
                  <c:v>-0.35223470738372203</c:v>
                </c:pt>
                <c:pt idx="11656">
                  <c:v>-0.36450360912615565</c:v>
                </c:pt>
                <c:pt idx="11657">
                  <c:v>-0.37652341811509948</c:v>
                </c:pt>
                <c:pt idx="11658">
                  <c:v>-0.38828579254112994</c:v>
                </c:pt>
                <c:pt idx="11659">
                  <c:v>-0.3997821277910113</c:v>
                </c:pt>
                <c:pt idx="11660">
                  <c:v>-0.41100389750461164</c:v>
                </c:pt>
                <c:pt idx="11661">
                  <c:v>-0.42194376073353129</c:v>
                </c:pt>
                <c:pt idx="11662">
                  <c:v>-0.43259450016512818</c:v>
                </c:pt>
                <c:pt idx="11663">
                  <c:v>-0.44294860981068335</c:v>
                </c:pt>
                <c:pt idx="11664">
                  <c:v>-0.4529986100682431</c:v>
                </c:pt>
                <c:pt idx="11665">
                  <c:v>-0.46273813243760098</c:v>
                </c:pt>
                <c:pt idx="11666">
                  <c:v>-0.47216083945099413</c:v>
                </c:pt>
                <c:pt idx="11667">
                  <c:v>-0.48125999863642821</c:v>
                </c:pt>
                <c:pt idx="11668">
                  <c:v>-0.49002914969876255</c:v>
                </c:pt>
                <c:pt idx="11669">
                  <c:v>-0.49846357591235085</c:v>
                </c:pt>
                <c:pt idx="11670">
                  <c:v>-0.5065562901734757</c:v>
                </c:pt>
                <c:pt idx="11671">
                  <c:v>-0.51430115549982347</c:v>
                </c:pt>
                <c:pt idx="11672">
                  <c:v>-0.5216940610422478</c:v>
                </c:pt>
                <c:pt idx="11673">
                  <c:v>-0.52872891227713203</c:v>
                </c:pt>
                <c:pt idx="11674">
                  <c:v>-0.53540113782742627</c:v>
                </c:pt>
                <c:pt idx="11675">
                  <c:v>-0.54170665180867539</c:v>
                </c:pt>
                <c:pt idx="11676">
                  <c:v>-0.54764180778632943</c:v>
                </c:pt>
                <c:pt idx="11677">
                  <c:v>-0.55320151126416006</c:v>
                </c:pt>
                <c:pt idx="11678">
                  <c:v>-0.55838165950364071</c:v>
                </c:pt>
                <c:pt idx="11679">
                  <c:v>-0.56317993174828274</c:v>
                </c:pt>
                <c:pt idx="11680">
                  <c:v>-0.56759175389771233</c:v>
                </c:pt>
                <c:pt idx="11681">
                  <c:v>-0.57161415216938138</c:v>
                </c:pt>
                <c:pt idx="11682">
                  <c:v>-0.57524510318272593</c:v>
                </c:pt>
                <c:pt idx="11683">
                  <c:v>-0.57848128312792846</c:v>
                </c:pt>
                <c:pt idx="11684">
                  <c:v>-0.58132088170590823</c:v>
                </c:pt>
                <c:pt idx="11685">
                  <c:v>-0.58376217259927377</c:v>
                </c:pt>
                <c:pt idx="11686">
                  <c:v>-0.58580380285340339</c:v>
                </c:pt>
                <c:pt idx="11687">
                  <c:v>-0.58744400955607556</c:v>
                </c:pt>
                <c:pt idx="11688">
                  <c:v>-0.58868163640507354</c:v>
                </c:pt>
                <c:pt idx="11689">
                  <c:v>-0.58951612275361598</c:v>
                </c:pt>
                <c:pt idx="11690">
                  <c:v>-0.58994636074984064</c:v>
                </c:pt>
                <c:pt idx="11691">
                  <c:v>-0.58997170711651248</c:v>
                </c:pt>
                <c:pt idx="11692">
                  <c:v>-0.58959233382187715</c:v>
                </c:pt>
                <c:pt idx="11693">
                  <c:v>-0.58880920368953615</c:v>
                </c:pt>
                <c:pt idx="11694">
                  <c:v>-0.58762330040192001</c:v>
                </c:pt>
                <c:pt idx="11695">
                  <c:v>-0.58603405648213536</c:v>
                </c:pt>
                <c:pt idx="11696">
                  <c:v>-0.58404327233411268</c:v>
                </c:pt>
                <c:pt idx="11697">
                  <c:v>-0.58165263176494975</c:v>
                </c:pt>
                <c:pt idx="11698">
                  <c:v>-0.57886359393901332</c:v>
                </c:pt>
                <c:pt idx="11699">
                  <c:v>-0.57567730803650752</c:v>
                </c:pt>
                <c:pt idx="11700">
                  <c:v>-0.57209713289469755</c:v>
                </c:pt>
                <c:pt idx="11701">
                  <c:v>-0.56812500444932812</c:v>
                </c:pt>
                <c:pt idx="11702">
                  <c:v>-0.56376347282808614</c:v>
                </c:pt>
                <c:pt idx="11703">
                  <c:v>-0.55901495303832416</c:v>
                </c:pt>
                <c:pt idx="11704">
                  <c:v>-0.55388387305378717</c:v>
                </c:pt>
                <c:pt idx="11705">
                  <c:v>-0.54837302712803571</c:v>
                </c:pt>
                <c:pt idx="11706">
                  <c:v>-0.54248596803130444</c:v>
                </c:pt>
                <c:pt idx="11707">
                  <c:v>-0.53622701161372743</c:v>
                </c:pt>
                <c:pt idx="11708">
                  <c:v>-0.52960121170230345</c:v>
                </c:pt>
                <c:pt idx="11709">
                  <c:v>-0.52261172734228611</c:v>
                </c:pt>
                <c:pt idx="11710">
                  <c:v>-0.51526370475154659</c:v>
                </c:pt>
                <c:pt idx="11711">
                  <c:v>-0.50756288570649111</c:v>
                </c:pt>
                <c:pt idx="11712">
                  <c:v>-0.49951479867911586</c:v>
                </c:pt>
                <c:pt idx="11713">
                  <c:v>-0.49112466518757553</c:v>
                </c:pt>
                <c:pt idx="11714">
                  <c:v>-0.48239768630038693</c:v>
                </c:pt>
                <c:pt idx="11715">
                  <c:v>-0.47334010161604256</c:v>
                </c:pt>
                <c:pt idx="11716">
                  <c:v>-0.46395808693817553</c:v>
                </c:pt>
                <c:pt idx="11717">
                  <c:v>-0.45425767100182357</c:v>
                </c:pt>
                <c:pt idx="11718">
                  <c:v>-0.44424577943178833</c:v>
                </c:pt>
                <c:pt idx="11719">
                  <c:v>-0.43392948418047428</c:v>
                </c:pt>
                <c:pt idx="11720">
                  <c:v>-0.4233163074794361</c:v>
                </c:pt>
                <c:pt idx="11721">
                  <c:v>-0.41241269434505079</c:v>
                </c:pt>
                <c:pt idx="11722">
                  <c:v>-0.40122684038873413</c:v>
                </c:pt>
                <c:pt idx="11723">
                  <c:v>-0.3897665431175521</c:v>
                </c:pt>
                <c:pt idx="11724">
                  <c:v>-0.37803834114024282</c:v>
                </c:pt>
                <c:pt idx="11725">
                  <c:v>-0.36605146965693647</c:v>
                </c:pt>
                <c:pt idx="11726">
                  <c:v>-0.35381392102732639</c:v>
                </c:pt>
                <c:pt idx="11727">
                  <c:v>-0.34133300633997882</c:v>
                </c:pt>
                <c:pt idx="11728">
                  <c:v>-0.32861787962414635</c:v>
                </c:pt>
                <c:pt idx="11729">
                  <c:v>-0.31567775282562238</c:v>
                </c:pt>
                <c:pt idx="11730">
                  <c:v>-0.30252181697171004</c:v>
                </c:pt>
                <c:pt idx="11731">
                  <c:v>-0.28915806021813273</c:v>
                </c:pt>
                <c:pt idx="11732">
                  <c:v>-0.27559684954135366</c:v>
                </c:pt>
                <c:pt idx="11733">
                  <c:v>-0.26184697897197823</c:v>
                </c:pt>
                <c:pt idx="11734">
                  <c:v>-0.24791659184886849</c:v>
                </c:pt>
                <c:pt idx="11735">
                  <c:v>-0.23381646779122406</c:v>
                </c:pt>
                <c:pt idx="11736">
                  <c:v>-0.21955607621035644</c:v>
                </c:pt>
                <c:pt idx="11737">
                  <c:v>-0.2051448864371635</c:v>
                </c:pt>
                <c:pt idx="11738">
                  <c:v>-0.19059308187459517</c:v>
                </c:pt>
                <c:pt idx="11739">
                  <c:v>-0.17591118866239322</c:v>
                </c:pt>
                <c:pt idx="11740">
                  <c:v>-0.16110892830092113</c:v>
                </c:pt>
                <c:pt idx="11741">
                  <c:v>-0.14619623124089798</c:v>
                </c:pt>
                <c:pt idx="11742">
                  <c:v>-0.13118359518455916</c:v>
                </c:pt>
                <c:pt idx="11743">
                  <c:v>-0.1160817124196027</c:v>
                </c:pt>
                <c:pt idx="11744">
                  <c:v>-0.10090032614335925</c:v>
                </c:pt>
                <c:pt idx="11745">
                  <c:v>-8.564925237179917E-2</c:v>
                </c:pt>
                <c:pt idx="11746">
                  <c:v>-7.033875062455934E-2</c:v>
                </c:pt>
                <c:pt idx="11747">
                  <c:v>-5.4979528082149696E-2</c:v>
                </c:pt>
                <c:pt idx="11748">
                  <c:v>-3.958272717500716E-2</c:v>
                </c:pt>
                <c:pt idx="11749">
                  <c:v>-2.415953683071087E-2</c:v>
                </c:pt>
                <c:pt idx="11750">
                  <c:v>-8.7200383692233093E-3</c:v>
                </c:pt>
                <c:pt idx="11751">
                  <c:v>6.7257773014372168E-3</c:v>
                </c:pt>
                <c:pt idx="11752">
                  <c:v>2.2167277103986527E-2</c:v>
                </c:pt>
                <c:pt idx="11753">
                  <c:v>3.7592857008110638E-2</c:v>
                </c:pt>
                <c:pt idx="11754">
                  <c:v>5.2992992416679499E-2</c:v>
                </c:pt>
                <c:pt idx="11755">
                  <c:v>6.835702821177482E-2</c:v>
                </c:pt>
                <c:pt idx="11756">
                  <c:v>8.3674235241056411E-2</c:v>
                </c:pt>
                <c:pt idx="11757">
                  <c:v>9.8934098010800817E-2</c:v>
                </c:pt>
                <c:pt idx="11758">
                  <c:v>0.11412608254442726</c:v>
                </c:pt>
                <c:pt idx="11759">
                  <c:v>0.12923990481581177</c:v>
                </c:pt>
                <c:pt idx="11760">
                  <c:v>0.14426522224396565</c:v>
                </c:pt>
                <c:pt idx="11761">
                  <c:v>0.15919159562377358</c:v>
                </c:pt>
                <c:pt idx="11762">
                  <c:v>0.17400878631465805</c:v>
                </c:pt>
                <c:pt idx="11763">
                  <c:v>0.18870677472604763</c:v>
                </c:pt>
                <c:pt idx="11764">
                  <c:v>0.20327547639294652</c:v>
                </c:pt>
                <c:pt idx="11765">
                  <c:v>0.21770477059633575</c:v>
                </c:pt>
                <c:pt idx="11766">
                  <c:v>0.23198483200602266</c:v>
                </c:pt>
                <c:pt idx="11767">
                  <c:v>0.2461058870930736</c:v>
                </c:pt>
                <c:pt idx="11768">
                  <c:v>0.26005846318737996</c:v>
                </c:pt>
                <c:pt idx="11769">
                  <c:v>0.2738331449736659</c:v>
                </c:pt>
                <c:pt idx="11770">
                  <c:v>0.28741940987410042</c:v>
                </c:pt>
                <c:pt idx="11771">
                  <c:v>0.30080892678767068</c:v>
                </c:pt>
                <c:pt idx="11772">
                  <c:v>0.31399262357994756</c:v>
                </c:pt>
                <c:pt idx="11773">
                  <c:v>0.32696088759407116</c:v>
                </c:pt>
                <c:pt idx="11774">
                  <c:v>0.33970427190691221</c:v>
                </c:pt>
                <c:pt idx="11775">
                  <c:v>0.35221461400100695</c:v>
                </c:pt>
                <c:pt idx="11776">
                  <c:v>0.36448398090021183</c:v>
                </c:pt>
                <c:pt idx="11777">
                  <c:v>0.37650425918246327</c:v>
                </c:pt>
                <c:pt idx="11778">
                  <c:v>0.38826710691506022</c:v>
                </c:pt>
                <c:pt idx="11779">
                  <c:v>0.39976391936068634</c:v>
                </c:pt>
                <c:pt idx="11780">
                  <c:v>0.41098617003436605</c:v>
                </c:pt>
                <c:pt idx="11781">
                  <c:v>0.42192651786211566</c:v>
                </c:pt>
                <c:pt idx="11782">
                  <c:v>0.43257774540500449</c:v>
                </c:pt>
                <c:pt idx="11783">
                  <c:v>0.44293234654735381</c:v>
                </c:pt>
                <c:pt idx="11784">
                  <c:v>0.45298284155961493</c:v>
                </c:pt>
                <c:pt idx="11785">
                  <c:v>0.46272286181337796</c:v>
                </c:pt>
                <c:pt idx="11786">
                  <c:v>0.47214606971210543</c:v>
                </c:pt>
                <c:pt idx="11787">
                  <c:v>0.48124573265448334</c:v>
                </c:pt>
                <c:pt idx="11788">
                  <c:v>0.49001539021554658</c:v>
                </c:pt>
                <c:pt idx="11789">
                  <c:v>0.49845032553934909</c:v>
                </c:pt>
                <c:pt idx="11790">
                  <c:v>0.50654355139143992</c:v>
                </c:pt>
                <c:pt idx="11791">
                  <c:v>0.51428893065835146</c:v>
                </c:pt>
                <c:pt idx="11792">
                  <c:v>0.52168235235941918</c:v>
                </c:pt>
                <c:pt idx="11793">
                  <c:v>0.52871772183916488</c:v>
                </c:pt>
                <c:pt idx="11794">
                  <c:v>0.53539046758835829</c:v>
                </c:pt>
                <c:pt idx="11795">
                  <c:v>0.54169650359010713</c:v>
                </c:pt>
                <c:pt idx="11796">
                  <c:v>0.54763218327717533</c:v>
                </c:pt>
                <c:pt idx="11797">
                  <c:v>0.55319241202043434</c:v>
                </c:pt>
                <c:pt idx="11798">
                  <c:v>0.55837308694829002</c:v>
                </c:pt>
                <c:pt idx="11799">
                  <c:v>0.56317188717104716</c:v>
                </c:pt>
                <c:pt idx="11800">
                  <c:v>0.5675842384550025</c:v>
                </c:pt>
                <c:pt idx="11801">
                  <c:v>0.57160716688422053</c:v>
                </c:pt>
                <c:pt idx="11802">
                  <c:v>0.57523864894471388</c:v>
                </c:pt>
                <c:pt idx="11803">
                  <c:v>0.57847536069320282</c:v>
                </c:pt>
                <c:pt idx="11804">
                  <c:v>0.58131549169720576</c:v>
                </c:pt>
                <c:pt idx="11805">
                  <c:v>0.58375731550596466</c:v>
                </c:pt>
                <c:pt idx="11806">
                  <c:v>0.58579947903159779</c:v>
                </c:pt>
                <c:pt idx="11807">
                  <c:v>0.58744021922873069</c:v>
                </c:pt>
                <c:pt idx="11808">
                  <c:v>0.58867837966216274</c:v>
                </c:pt>
                <c:pt idx="11809">
                  <c:v>0.58951339955233073</c:v>
                </c:pt>
                <c:pt idx="11810">
                  <c:v>0.58994417091478302</c:v>
                </c:pt>
                <c:pt idx="11811">
                  <c:v>0.58997005033996996</c:v>
                </c:pt>
                <c:pt idx="11812">
                  <c:v>0.58959120966411582</c:v>
                </c:pt>
                <c:pt idx="11813">
                  <c:v>0.58880861157910447</c:v>
                </c:pt>
                <c:pt idx="11814">
                  <c:v>0.58762323963602059</c:v>
                </c:pt>
                <c:pt idx="11815">
                  <c:v>0.58603452622699048</c:v>
                </c:pt>
                <c:pt idx="11816">
                  <c:v>0.58404427162538664</c:v>
                </c:pt>
                <c:pt idx="11817">
                  <c:v>0.58165415950820487</c:v>
                </c:pt>
                <c:pt idx="11818">
                  <c:v>0.57886564891018288</c:v>
                </c:pt>
                <c:pt idx="11819">
                  <c:v>0.57567988888240773</c:v>
                </c:pt>
                <c:pt idx="11820">
                  <c:v>0.57210023813357369</c:v>
                </c:pt>
                <c:pt idx="11821">
                  <c:v>0.56812863247142853</c:v>
                </c:pt>
                <c:pt idx="11822">
                  <c:v>0.56376762189625906</c:v>
                </c:pt>
                <c:pt idx="11823">
                  <c:v>0.55901962128865901</c:v>
                </c:pt>
                <c:pt idx="11824">
                  <c:v>0.55388905849628289</c:v>
                </c:pt>
                <c:pt idx="11825">
                  <c:v>0.5483787276472919</c:v>
                </c:pt>
                <c:pt idx="11826">
                  <c:v>0.54249218138724919</c:v>
                </c:pt>
                <c:pt idx="11827">
                  <c:v>0.53623373544237429</c:v>
                </c:pt>
                <c:pt idx="11828">
                  <c:v>0.52960844351654002</c:v>
                </c:pt>
                <c:pt idx="11829">
                  <c:v>0.52261946453267971</c:v>
                </c:pt>
                <c:pt idx="11830">
                  <c:v>0.51527194458719816</c:v>
                </c:pt>
                <c:pt idx="11831">
                  <c:v>0.50757162533590283</c:v>
                </c:pt>
                <c:pt idx="11832">
                  <c:v>0.49952403513109572</c:v>
                </c:pt>
                <c:pt idx="11833">
                  <c:v>0.49113439537216635</c:v>
                </c:pt>
                <c:pt idx="11834">
                  <c:v>0.48240790700982028</c:v>
                </c:pt>
                <c:pt idx="11835">
                  <c:v>0.47335080952573055</c:v>
                </c:pt>
                <c:pt idx="11836">
                  <c:v>0.46396927860772091</c:v>
                </c:pt>
                <c:pt idx="11837">
                  <c:v>0.45426934287606063</c:v>
                </c:pt>
                <c:pt idx="11838">
                  <c:v>0.44425792784184659</c:v>
                </c:pt>
                <c:pt idx="11839">
                  <c:v>0.43394210534488353</c:v>
                </c:pt>
                <c:pt idx="11840">
                  <c:v>0.42332939750522919</c:v>
                </c:pt>
                <c:pt idx="11841">
                  <c:v>0.41242624922892529</c:v>
                </c:pt>
                <c:pt idx="11842">
                  <c:v>0.4012408560182068</c:v>
                </c:pt>
                <c:pt idx="11843">
                  <c:v>0.38978101527218473</c:v>
                </c:pt>
                <c:pt idx="11844">
                  <c:v>0.37805326549282947</c:v>
                </c:pt>
                <c:pt idx="11845">
                  <c:v>0.36606684177476928</c:v>
                </c:pt>
                <c:pt idx="11846">
                  <c:v>0.35382973637346571</c:v>
                </c:pt>
                <c:pt idx="11847">
                  <c:v>0.34134926027454593</c:v>
                </c:pt>
                <c:pt idx="11848">
                  <c:v>0.32863456740563252</c:v>
                </c:pt>
                <c:pt idx="11849">
                  <c:v>0.31569486961224164</c:v>
                </c:pt>
                <c:pt idx="11850">
                  <c:v>0.30253935782276348</c:v>
                </c:pt>
                <c:pt idx="11851">
                  <c:v>0.28917602009538335</c:v>
                </c:pt>
                <c:pt idx="11852">
                  <c:v>0.27561522331044502</c:v>
                </c:pt>
                <c:pt idx="11853">
                  <c:v>0.26186576140386197</c:v>
                </c:pt>
                <c:pt idx="11854">
                  <c:v>0.24793577762125155</c:v>
                </c:pt>
                <c:pt idx="11855">
                  <c:v>0.23383605149004327</c:v>
                </c:pt>
                <c:pt idx="11856">
                  <c:v>0.21957605233127603</c:v>
                </c:pt>
                <c:pt idx="11857">
                  <c:v>0.20516524938708186</c:v>
                </c:pt>
                <c:pt idx="11858">
                  <c:v>0.19061382597317825</c:v>
                </c:pt>
                <c:pt idx="11859">
                  <c:v>0.1759323081436191</c:v>
                </c:pt>
                <c:pt idx="11860">
                  <c:v>0.1611304173146724</c:v>
                </c:pt>
                <c:pt idx="11861">
                  <c:v>0.14621808385452326</c:v>
                </c:pt>
                <c:pt idx="11862">
                  <c:v>0.13120580538450263</c:v>
                </c:pt>
                <c:pt idx="11863">
                  <c:v>0.11610427411300449</c:v>
                </c:pt>
                <c:pt idx="11864">
                  <c:v>0.10092323315972496</c:v>
                </c:pt>
                <c:pt idx="11865">
                  <c:v>8.5672498464639549E-2</c:v>
                </c:pt>
                <c:pt idx="11866">
                  <c:v>7.0362329473062118E-2</c:v>
                </c:pt>
                <c:pt idx="11867">
                  <c:v>5.5003433292880162E-2</c:v>
                </c:pt>
                <c:pt idx="11868">
                  <c:v>3.9606952283610379E-2</c:v>
                </c:pt>
                <c:pt idx="11869">
                  <c:v>2.4184075303632219E-2</c:v>
                </c:pt>
                <c:pt idx="11870">
                  <c:v>8.7448836054361354E-3</c:v>
                </c:pt>
                <c:pt idx="11871">
                  <c:v>-6.7006319686747926E-3</c:v>
                </c:pt>
                <c:pt idx="11872">
                  <c:v>-2.2141838405356974E-2</c:v>
                </c:pt>
                <c:pt idx="11873">
                  <c:v>-3.7567131736494744E-2</c:v>
                </c:pt>
                <c:pt idx="11874">
                  <c:v>-5.2966987425338778E-2</c:v>
                </c:pt>
                <c:pt idx="11875">
                  <c:v>-6.8330750412569391E-2</c:v>
                </c:pt>
                <c:pt idx="11876">
                  <c:v>-8.3647691602616578E-2</c:v>
                </c:pt>
                <c:pt idx="11877">
                  <c:v>-9.8907295556712155E-2</c:v>
                </c:pt>
                <c:pt idx="11878">
                  <c:v>-0.11409902835140764</c:v>
                </c:pt>
                <c:pt idx="11879">
                  <c:v>-0.12921260601185033</c:v>
                </c:pt>
                <c:pt idx="11880">
                  <c:v>-0.14423768600646986</c:v>
                </c:pt>
                <c:pt idx="11881">
                  <c:v>-0.15916382917772293</c:v>
                </c:pt>
                <c:pt idx="11882">
                  <c:v>-0.17398079693071086</c:v>
                </c:pt>
                <c:pt idx="11883">
                  <c:v>-0.18867856971867475</c:v>
                </c:pt>
                <c:pt idx="11884">
                  <c:v>-0.20324706311853594</c:v>
                </c:pt>
                <c:pt idx="11885">
                  <c:v>-0.217676156451304</c:v>
                </c:pt>
                <c:pt idx="11886">
                  <c:v>-0.23195602442489544</c:v>
                </c:pt>
                <c:pt idx="11887">
                  <c:v>-0.24607689354660406</c:v>
                </c:pt>
                <c:pt idx="11888">
                  <c:v>-0.26002929118060375</c:v>
                </c:pt>
                <c:pt idx="11889">
                  <c:v>-0.27380380204400501</c:v>
                </c:pt>
                <c:pt idx="11890">
                  <c:v>-0.28738990358941974</c:v>
                </c:pt>
                <c:pt idx="11891">
                  <c:v>-0.30077926474436156</c:v>
                </c:pt>
                <c:pt idx="11892">
                  <c:v>-0.31396281340098076</c:v>
                </c:pt>
                <c:pt idx="11893">
                  <c:v>-0.32693093692706832</c:v>
                </c:pt>
                <c:pt idx="11894">
                  <c:v>-0.33967418842220887</c:v>
                </c:pt>
                <c:pt idx="11895">
                  <c:v>-0.35218440538970175</c:v>
                </c:pt>
                <c:pt idx="11896">
                  <c:v>-0.36445365487221454</c:v>
                </c:pt>
                <c:pt idx="11897">
                  <c:v>-0.37647382346457031</c:v>
                </c:pt>
                <c:pt idx="11898">
                  <c:v>-0.38823656924898059</c:v>
                </c:pt>
                <c:pt idx="11899">
                  <c:v>-0.39973328750110992</c:v>
                </c:pt>
                <c:pt idx="11900">
                  <c:v>-0.41095545174701342</c:v>
                </c:pt>
                <c:pt idx="11901">
                  <c:v>-0.42189572092178268</c:v>
                </c:pt>
                <c:pt idx="11902">
                  <c:v>-0.4325468775936232</c:v>
                </c:pt>
                <c:pt idx="11903">
                  <c:v>-0.44290141565204133</c:v>
                </c:pt>
                <c:pt idx="11904">
                  <c:v>-0.45295185537073307</c:v>
                </c:pt>
                <c:pt idx="11905">
                  <c:v>-0.46269182812258208</c:v>
                </c:pt>
                <c:pt idx="11906">
                  <c:v>-0.47211499631041814</c:v>
                </c:pt>
                <c:pt idx="11907">
                  <c:v>-0.48121462733034853</c:v>
                </c:pt>
                <c:pt idx="11908">
                  <c:v>-0.48998426075290574</c:v>
                </c:pt>
                <c:pt idx="11909">
                  <c:v>-0.49841917971570693</c:v>
                </c:pt>
                <c:pt idx="11910">
                  <c:v>-0.50651239697594264</c:v>
                </c:pt>
                <c:pt idx="11911">
                  <c:v>-0.51425777540986573</c:v>
                </c:pt>
                <c:pt idx="11912">
                  <c:v>-0.52165120402463105</c:v>
                </c:pt>
                <c:pt idx="11913">
                  <c:v>-0.52868658815065728</c:v>
                </c:pt>
                <c:pt idx="11914">
                  <c:v>-0.53535935626272879</c:v>
                </c:pt>
                <c:pt idx="11915">
                  <c:v>-0.54166542232605752</c:v>
                </c:pt>
                <c:pt idx="11916">
                  <c:v>-0.54760113975363423</c:v>
                </c:pt>
                <c:pt idx="11917">
                  <c:v>-0.55316141389468376</c:v>
                </c:pt>
                <c:pt idx="11918">
                  <c:v>-0.55834214185409148</c:v>
                </c:pt>
                <c:pt idx="11919">
                  <c:v>-0.56314100271677825</c:v>
                </c:pt>
                <c:pt idx="11920">
                  <c:v>-0.56755342222182326</c:v>
                </c:pt>
                <c:pt idx="11921">
                  <c:v>-0.57157642642420659</c:v>
                </c:pt>
                <c:pt idx="11922">
                  <c:v>-0.57520799177903248</c:v>
                </c:pt>
                <c:pt idx="11923">
                  <c:v>-0.57844479431031703</c:v>
                </c:pt>
                <c:pt idx="11924">
                  <c:v>-0.5812850235510334</c:v>
                </c:pt>
                <c:pt idx="11925">
                  <c:v>-0.58372695301409461</c:v>
                </c:pt>
                <c:pt idx="11926">
                  <c:v>-0.58576922957349953</c:v>
                </c:pt>
                <c:pt idx="11927">
                  <c:v>-0.58741009014399248</c:v>
                </c:pt>
                <c:pt idx="11928">
                  <c:v>-0.58864837824871297</c:v>
                </c:pt>
                <c:pt idx="11929">
                  <c:v>-0.58948353306469881</c:v>
                </c:pt>
                <c:pt idx="11930">
                  <c:v>-0.58991444656237624</c:v>
                </c:pt>
                <c:pt idx="11931">
                  <c:v>-0.58994047528532922</c:v>
                </c:pt>
                <c:pt idx="11932">
                  <c:v>-0.58956179102123218</c:v>
                </c:pt>
                <c:pt idx="11933">
                  <c:v>-0.5887793564117082</c:v>
                </c:pt>
                <c:pt idx="11934">
                  <c:v>-0.58759415495592593</c:v>
                </c:pt>
                <c:pt idx="11935">
                  <c:v>-0.58600561899241843</c:v>
                </c:pt>
                <c:pt idx="11936">
                  <c:v>-0.58401554873932693</c:v>
                </c:pt>
                <c:pt idx="11937">
                  <c:v>-0.58162562781680061</c:v>
                </c:pt>
                <c:pt idx="11938">
                  <c:v>-0.57883731520110304</c:v>
                </c:pt>
                <c:pt idx="11939">
                  <c:v>-0.57565175988325534</c:v>
                </c:pt>
                <c:pt idx="11940">
                  <c:v>-0.57207232051030299</c:v>
                </c:pt>
                <c:pt idx="11941">
                  <c:v>-0.56810093282680341</c:v>
                </c:pt>
                <c:pt idx="11942">
                  <c:v>-0.56374014676831041</c:v>
                </c:pt>
                <c:pt idx="11943">
                  <c:v>-0.55899237714915306</c:v>
                </c:pt>
                <c:pt idx="11944">
                  <c:v>-0.55386205174921432</c:v>
                </c:pt>
                <c:pt idx="11945">
                  <c:v>-0.54835196462741187</c:v>
                </c:pt>
                <c:pt idx="11946">
                  <c:v>-0.54246566835859922</c:v>
                </c:pt>
                <c:pt idx="11947">
                  <c:v>-0.53620747859683437</c:v>
                </c:pt>
                <c:pt idx="11948">
                  <c:v>-0.52958244897241225</c:v>
                </c:pt>
                <c:pt idx="11949">
                  <c:v>-0.52259373833328415</c:v>
                </c:pt>
                <c:pt idx="11950">
                  <c:v>-0.51524649269948286</c:v>
                </c:pt>
                <c:pt idx="11951">
                  <c:v>-0.5075464536490929</c:v>
                </c:pt>
                <c:pt idx="11952">
                  <c:v>-0.49949914945534585</c:v>
                </c:pt>
                <c:pt idx="11953">
                  <c:v>-0.49110980143724292</c:v>
                </c:pt>
                <c:pt idx="11954">
                  <c:v>-0.48238361046381173</c:v>
                </c:pt>
                <c:pt idx="11955">
                  <c:v>-0.47332681593376669</c:v>
                </c:pt>
                <c:pt idx="11956">
                  <c:v>-0.46394559345072495</c:v>
                </c:pt>
                <c:pt idx="11957">
                  <c:v>-0.45424597154952184</c:v>
                </c:pt>
                <c:pt idx="11958">
                  <c:v>-0.44423487565461506</c:v>
                </c:pt>
                <c:pt idx="11959">
                  <c:v>-0.4339193775179857</c:v>
                </c:pt>
                <c:pt idx="11960">
                  <c:v>-0.42330699917071712</c:v>
                </c:pt>
                <c:pt idx="11961">
                  <c:v>-0.41240418542873403</c:v>
                </c:pt>
                <c:pt idx="11962">
                  <c:v>-0.40121913170305612</c:v>
                </c:pt>
                <c:pt idx="11963">
                  <c:v>-0.38975963530047153</c:v>
                </c:pt>
                <c:pt idx="11964">
                  <c:v>-0.37803223462960334</c:v>
                </c:pt>
                <c:pt idx="11965">
                  <c:v>-0.36604616469066487</c:v>
                </c:pt>
                <c:pt idx="11966">
                  <c:v>-0.35380941764370427</c:v>
                </c:pt>
                <c:pt idx="11967">
                  <c:v>-0.34132930437795833</c:v>
                </c:pt>
                <c:pt idx="11968">
                  <c:v>-0.32861497872368606</c:v>
                </c:pt>
                <c:pt idx="11969">
                  <c:v>-0.31567565242811835</c:v>
                </c:pt>
                <c:pt idx="11970">
                  <c:v>-0.30252051632043203</c:v>
                </c:pt>
                <c:pt idx="11971">
                  <c:v>-0.2891575583587489</c:v>
                </c:pt>
                <c:pt idx="11972">
                  <c:v>-0.27559714532246804</c:v>
                </c:pt>
                <c:pt idx="11973">
                  <c:v>-0.26184807104573438</c:v>
                </c:pt>
                <c:pt idx="11974">
                  <c:v>-0.24791847867160546</c:v>
                </c:pt>
                <c:pt idx="11975">
                  <c:v>-0.23381914762416681</c:v>
                </c:pt>
                <c:pt idx="11976">
                  <c:v>-0.21955954712036199</c:v>
                </c:pt>
                <c:pt idx="11977">
                  <c:v>-0.20514914629751546</c:v>
                </c:pt>
                <c:pt idx="11978">
                  <c:v>-0.19059812836582815</c:v>
                </c:pt>
                <c:pt idx="11979">
                  <c:v>-0.17591701927319306</c:v>
                </c:pt>
                <c:pt idx="11980">
                  <c:v>-0.1611155403290507</c:v>
                </c:pt>
                <c:pt idx="11981">
                  <c:v>-0.14620362179416665</c:v>
                </c:pt>
                <c:pt idx="11982">
                  <c:v>-0.13119176118186343</c:v>
                </c:pt>
                <c:pt idx="11983">
                  <c:v>-0.11609065059196599</c:v>
                </c:pt>
                <c:pt idx="11984">
                  <c:v>-0.10091003303507624</c:v>
                </c:pt>
                <c:pt idx="11985">
                  <c:v>-8.5659724341570626E-2</c:v>
                </c:pt>
                <c:pt idx="11986">
                  <c:v>-7.0349983846703934E-2</c:v>
                </c:pt>
                <c:pt idx="11987">
                  <c:v>-5.4991518547843621E-2</c:v>
                </c:pt>
                <c:pt idx="11988">
                  <c:v>-3.9595470693579306E-2</c:v>
                </c:pt>
                <c:pt idx="11989">
                  <c:v>-2.4173029030971283E-2</c:v>
                </c:pt>
                <c:pt idx="11990">
                  <c:v>-8.7342747008379729E-3</c:v>
                </c:pt>
                <c:pt idx="11991">
                  <c:v>6.7108015665277862E-3</c:v>
                </c:pt>
                <c:pt idx="11992">
                  <c:v>2.2151566870098789E-2</c:v>
                </c:pt>
                <c:pt idx="11993">
                  <c:v>3.7576417354334979E-2</c:v>
                </c:pt>
                <c:pt idx="11994">
                  <c:v>5.2975828595328643E-2</c:v>
                </c:pt>
                <c:pt idx="11995">
                  <c:v>6.8339145646803989E-2</c:v>
                </c:pt>
                <c:pt idx="11996">
                  <c:v>8.3655639526427905E-2</c:v>
                </c:pt>
                <c:pt idx="11997">
                  <c:v>9.89147949088406E-2</c:v>
                </c:pt>
                <c:pt idx="11998">
                  <c:v>0.11410607798411496</c:v>
                </c:pt>
                <c:pt idx="11999">
                  <c:v>0.12921920489105032</c:v>
                </c:pt>
                <c:pt idx="12000">
                  <c:v>0.14424383321176762</c:v>
                </c:pt>
                <c:pt idx="12001">
                  <c:v>0.1591695239025005</c:v>
                </c:pt>
                <c:pt idx="12002">
                  <c:v>0.1739860384821188</c:v>
                </c:pt>
                <c:pt idx="12003">
                  <c:v>0.18868335751762988</c:v>
                </c:pt>
                <c:pt idx="12004">
                  <c:v>0.20325139669969025</c:v>
                </c:pt>
                <c:pt idx="12005">
                  <c:v>0.21768003546296721</c:v>
                </c:pt>
                <c:pt idx="12006">
                  <c:v>0.23195944862895829</c:v>
                </c:pt>
                <c:pt idx="12007">
                  <c:v>0.24607986281839192</c:v>
                </c:pt>
                <c:pt idx="12008">
                  <c:v>0.26003180550874955</c:v>
                </c:pt>
                <c:pt idx="12009">
                  <c:v>0.27380586153025654</c:v>
                </c:pt>
                <c:pt idx="12010">
                  <c:v>0.28739150844844175</c:v>
                </c:pt>
                <c:pt idx="12011">
                  <c:v>0.30078041530349575</c:v>
                </c:pt>
                <c:pt idx="12012">
                  <c:v>0.31396351009998918</c:v>
                </c:pt>
                <c:pt idx="12013">
                  <c:v>0.32693118031784246</c:v>
                </c:pt>
                <c:pt idx="12014">
                  <c:v>0.33967397916844916</c:v>
                </c:pt>
                <c:pt idx="12015">
                  <c:v>0.35218374426657828</c:v>
                </c:pt>
                <c:pt idx="12016">
                  <c:v>0.36445254276600181</c:v>
                </c:pt>
                <c:pt idx="12017">
                  <c:v>0.37647226137223766</c:v>
                </c:pt>
                <c:pt idx="12018">
                  <c:v>0.38823455827778175</c:v>
                </c:pt>
                <c:pt idx="12019">
                  <c:v>0.39973082886811218</c:v>
                </c:pt>
                <c:pt idx="12020">
                  <c:v>0.41095254677863596</c:v>
                </c:pt>
                <c:pt idx="12021">
                  <c:v>0.42189237105328742</c:v>
                </c:pt>
                <c:pt idx="12022">
                  <c:v>0.43254308436858258</c:v>
                </c:pt>
                <c:pt idx="12023">
                  <c:v>0.4428971807217818</c:v>
                </c:pt>
                <c:pt idx="12024">
                  <c:v>0.45294718049375415</c:v>
                </c:pt>
                <c:pt idx="12025">
                  <c:v>0.46268671516394838</c:v>
                </c:pt>
                <c:pt idx="12026">
                  <c:v>0.47210944724111831</c:v>
                </c:pt>
                <c:pt idx="12027">
                  <c:v>0.48120864422664783</c:v>
                </c:pt>
                <c:pt idx="12028">
                  <c:v>0.48997784579565029</c:v>
                </c:pt>
                <c:pt idx="12029">
                  <c:v>0.49841233518962413</c:v>
                </c:pt>
                <c:pt idx="12030">
                  <c:v>0.5065051252689009</c:v>
                </c:pt>
                <c:pt idx="12031">
                  <c:v>0.51425007901211683</c:v>
                </c:pt>
                <c:pt idx="12032">
                  <c:v>0.52164308552803007</c:v>
                </c:pt>
                <c:pt idx="12033">
                  <c:v>0.52867805024785297</c:v>
                </c:pt>
                <c:pt idx="12034">
                  <c:v>0.5353504017463333</c:v>
                </c:pt>
                <c:pt idx="12035">
                  <c:v>0.54165605408779816</c:v>
                </c:pt>
                <c:pt idx="12036">
                  <c:v>0.54759136078347037</c:v>
                </c:pt>
                <c:pt idx="12037">
                  <c:v>0.55315122727990529</c:v>
                </c:pt>
                <c:pt idx="12038">
                  <c:v>0.5583315507784018</c:v>
                </c:pt>
                <c:pt idx="12039">
                  <c:v>0.56313001045934574</c:v>
                </c:pt>
                <c:pt idx="12040">
                  <c:v>0.56754203215630394</c:v>
                </c:pt>
                <c:pt idx="12041">
                  <c:v>0.57156464201777768</c:v>
                </c:pt>
                <c:pt idx="12042">
                  <c:v>0.57519581659136043</c:v>
                </c:pt>
                <c:pt idx="12043">
                  <c:v>0.57843223199253302</c:v>
                </c:pt>
                <c:pt idx="12044">
                  <c:v>0.58127207784467005</c:v>
                </c:pt>
                <c:pt idx="12045">
                  <c:v>0.58371362775002678</c:v>
                </c:pt>
                <c:pt idx="12046">
                  <c:v>0.58575552867084768</c:v>
                </c:pt>
                <c:pt idx="12047">
                  <c:v>0.58739601760899052</c:v>
                </c:pt>
                <c:pt idx="12048">
                  <c:v>0.58863393817358856</c:v>
                </c:pt>
                <c:pt idx="12049">
                  <c:v>0.58946872962651331</c:v>
                </c:pt>
                <c:pt idx="12050">
                  <c:v>0.58989928402185443</c:v>
                </c:pt>
                <c:pt idx="12051">
                  <c:v>0.5899249579856598</c:v>
                </c:pt>
                <c:pt idx="12052">
                  <c:v>0.58954592338685785</c:v>
                </c:pt>
                <c:pt idx="12053">
                  <c:v>0.58876314294710996</c:v>
                </c:pt>
                <c:pt idx="12054">
                  <c:v>0.58757760024434502</c:v>
                </c:pt>
                <c:pt idx="12055">
                  <c:v>0.58598872769462929</c:v>
                </c:pt>
                <c:pt idx="12056">
                  <c:v>0.58399832559232567</c:v>
                </c:pt>
                <c:pt idx="12057">
                  <c:v>0.58160807763251032</c:v>
                </c:pt>
                <c:pt idx="12058">
                  <c:v>0.57881944286506248</c:v>
                </c:pt>
                <c:pt idx="12059">
                  <c:v>0.57563357035329554</c:v>
                </c:pt>
                <c:pt idx="12060">
                  <c:v>0.57205381881518591</c:v>
                </c:pt>
                <c:pt idx="12061">
                  <c:v>0.56808212406486458</c:v>
                </c:pt>
                <c:pt idx="12062">
                  <c:v>0.5637210361060746</c:v>
                </c:pt>
                <c:pt idx="12063">
                  <c:v>0.55897296981994204</c:v>
                </c:pt>
                <c:pt idx="12064">
                  <c:v>0.55384235305174956</c:v>
                </c:pt>
                <c:pt idx="12065">
                  <c:v>0.54833197992438087</c:v>
                </c:pt>
                <c:pt idx="12066">
                  <c:v>0.54244540307522571</c:v>
                </c:pt>
                <c:pt idx="12067">
                  <c:v>0.53618693821943075</c:v>
                </c:pt>
                <c:pt idx="12068">
                  <c:v>0.52956163904691056</c:v>
                </c:pt>
                <c:pt idx="12069">
                  <c:v>0.52257266446377004</c:v>
                </c:pt>
                <c:pt idx="12070">
                  <c:v>0.51522516054670919</c:v>
                </c:pt>
                <c:pt idx="12071">
                  <c:v>0.50752486892897108</c:v>
                </c:pt>
                <c:pt idx="12072">
                  <c:v>0.49947731793745348</c:v>
                </c:pt>
                <c:pt idx="12073">
                  <c:v>0.49108772894329045</c:v>
                </c:pt>
                <c:pt idx="12074">
                  <c:v>0.48236130286612178</c:v>
                </c:pt>
                <c:pt idx="12075">
                  <c:v>0.47330427915372136</c:v>
                </c:pt>
                <c:pt idx="12076">
                  <c:v>0.46392283345722607</c:v>
                </c:pt>
                <c:pt idx="12077">
                  <c:v>0.45422299435742547</c:v>
                </c:pt>
                <c:pt idx="12078">
                  <c:v>0.44421168732316779</c:v>
                </c:pt>
                <c:pt idx="12079">
                  <c:v>0.43389598414924352</c:v>
                </c:pt>
                <c:pt idx="12080">
                  <c:v>0.4232834069079533</c:v>
                </c:pt>
                <c:pt idx="12081">
                  <c:v>0.41238040045486446</c:v>
                </c:pt>
                <c:pt idx="12082">
                  <c:v>0.40119516023901841</c:v>
                </c:pt>
                <c:pt idx="12083">
                  <c:v>0.38973548360363353</c:v>
                </c:pt>
                <c:pt idx="12084">
                  <c:v>0.37800790899213838</c:v>
                </c:pt>
                <c:pt idx="12085">
                  <c:v>0.36602167143793796</c:v>
                </c:pt>
                <c:pt idx="12086">
                  <c:v>0.35378476313264628</c:v>
                </c:pt>
                <c:pt idx="12087">
                  <c:v>0.34130449499543403</c:v>
                </c:pt>
                <c:pt idx="12088">
                  <c:v>0.32859002088485467</c:v>
                </c:pt>
                <c:pt idx="12089">
                  <c:v>0.31565055257479713</c:v>
                </c:pt>
                <c:pt idx="12090">
                  <c:v>0.30249528091946026</c:v>
                </c:pt>
                <c:pt idx="12091">
                  <c:v>0.28913219390032247</c:v>
                </c:pt>
                <c:pt idx="12092">
                  <c:v>0.27557165831850572</c:v>
                </c:pt>
                <c:pt idx="12093">
                  <c:v>0.26182246802821291</c:v>
                </c:pt>
                <c:pt idx="12094">
                  <c:v>0.24789276619090508</c:v>
                </c:pt>
                <c:pt idx="12095">
                  <c:v>0.23379333224741608</c:v>
                </c:pt>
                <c:pt idx="12096">
                  <c:v>0.21953363542978641</c:v>
                </c:pt>
                <c:pt idx="12097">
                  <c:v>0.20512314488875988</c:v>
                </c:pt>
                <c:pt idx="12098">
                  <c:v>0.19057204384631315</c:v>
                </c:pt>
                <c:pt idx="12099">
                  <c:v>0.17589085826043427</c:v>
                </c:pt>
                <c:pt idx="12100">
                  <c:v>0.16108930944901728</c:v>
                </c:pt>
                <c:pt idx="12101">
                  <c:v>0.14617732767960503</c:v>
                </c:pt>
                <c:pt idx="12102">
                  <c:v>0.13116541047065028</c:v>
                </c:pt>
                <c:pt idx="12103">
                  <c:v>0.116064249925433</c:v>
                </c:pt>
                <c:pt idx="12104">
                  <c:v>0.10088358905637669</c:v>
                </c:pt>
                <c:pt idx="12105">
                  <c:v>8.5633243694005184E-2</c:v>
                </c:pt>
                <c:pt idx="12106">
                  <c:v>7.0323473172073228E-2</c:v>
                </c:pt>
                <c:pt idx="12107">
                  <c:v>5.4964984484811449E-2</c:v>
                </c:pt>
                <c:pt idx="12108">
                  <c:v>3.95689198760086E-2</c:v>
                </c:pt>
                <c:pt idx="12109">
                  <c:v>2.4146468086295645E-2</c:v>
                </c:pt>
                <c:pt idx="12110">
                  <c:v>8.7077102484207046E-3</c:v>
                </c:pt>
                <c:pt idx="12111">
                  <c:v>-6.7373629170281463E-3</c:v>
                </c:pt>
                <c:pt idx="12112">
                  <c:v>-2.2178118520351748E-2</c:v>
                </c:pt>
                <c:pt idx="12113">
                  <c:v>-3.7602952718965132E-2</c:v>
                </c:pt>
                <c:pt idx="12114">
                  <c:v>-5.3002341103521367E-2</c:v>
                </c:pt>
                <c:pt idx="12115">
                  <c:v>-6.8365628743943016E-2</c:v>
                </c:pt>
                <c:pt idx="12116">
                  <c:v>-8.3682086675672215E-2</c:v>
                </c:pt>
                <c:pt idx="12117">
                  <c:v>-9.8941199592717993E-2</c:v>
                </c:pt>
                <c:pt idx="12118">
                  <c:v>-0.11413243370613686</c:v>
                </c:pt>
                <c:pt idx="12119">
                  <c:v>-0.12924550517726816</c:v>
                </c:pt>
                <c:pt idx="12120">
                  <c:v>-0.14427007161237659</c:v>
                </c:pt>
                <c:pt idx="12121">
                  <c:v>-0.15919569399336095</c:v>
                </c:pt>
                <c:pt idx="12122">
                  <c:v>-0.17401213386634709</c:v>
                </c:pt>
                <c:pt idx="12123">
                  <c:v>-0.18870937182713671</c:v>
                </c:pt>
                <c:pt idx="12124">
                  <c:v>-0.20327732359672021</c:v>
                </c:pt>
                <c:pt idx="12125">
                  <c:v>-0.21770586864161123</c:v>
                </c:pt>
                <c:pt idx="12126">
                  <c:v>-0.23198518181667965</c:v>
                </c:pt>
                <c:pt idx="12127">
                  <c:v>-0.24610548977754509</c:v>
                </c:pt>
                <c:pt idx="12128">
                  <c:v>-0.26005732003805643</c:v>
                </c:pt>
                <c:pt idx="12129">
                  <c:v>-0.27383125746629267</c:v>
                </c:pt>
                <c:pt idx="12130">
                  <c:v>-0.28741677966712065</c:v>
                </c:pt>
                <c:pt idx="12131">
                  <c:v>-0.30080555572150991</c:v>
                </c:pt>
                <c:pt idx="12132">
                  <c:v>-0.313988513676278</c:v>
                </c:pt>
                <c:pt idx="12133">
                  <c:v>-0.32695604105500814</c:v>
                </c:pt>
                <c:pt idx="12134">
                  <c:v>-0.3396986911141941</c:v>
                </c:pt>
                <c:pt idx="12135">
                  <c:v>-0.35220830151509497</c:v>
                </c:pt>
                <c:pt idx="12136">
                  <c:v>-0.36447693945938636</c:v>
                </c:pt>
                <c:pt idx="12137">
                  <c:v>-0.37649649170185462</c:v>
                </c:pt>
                <c:pt idx="12138">
                  <c:v>-0.3882586164856322</c:v>
                </c:pt>
                <c:pt idx="12139">
                  <c:v>-0.39975470924819062</c:v>
                </c:pt>
                <c:pt idx="12140">
                  <c:v>-0.41097624367825836</c:v>
                </c:pt>
                <c:pt idx="12141">
                  <c:v>-0.42191587887441784</c:v>
                </c:pt>
                <c:pt idx="12142">
                  <c:v>-0.43256639756913406</c:v>
                </c:pt>
                <c:pt idx="12143">
                  <c:v>-0.44292029381690329</c:v>
                </c:pt>
                <c:pt idx="12144">
                  <c:v>-0.45297008805710459</c:v>
                </c:pt>
                <c:pt idx="12145">
                  <c:v>-0.46270941182895442</c:v>
                </c:pt>
                <c:pt idx="12146">
                  <c:v>-0.47213192770220935</c:v>
                </c:pt>
                <c:pt idx="12147">
                  <c:v>-0.48123090324047785</c:v>
                </c:pt>
                <c:pt idx="12148">
                  <c:v>-0.48999987818230673</c:v>
                </c:pt>
                <c:pt idx="12149">
                  <c:v>-0.49843413583380403</c:v>
                </c:pt>
                <c:pt idx="12150">
                  <c:v>-0.50652668912109078</c:v>
                </c:pt>
                <c:pt idx="12151">
                  <c:v>-0.51427140108973779</c:v>
                </c:pt>
                <c:pt idx="12152">
                  <c:v>-0.52166416091656997</c:v>
                </c:pt>
                <c:pt idx="12153">
                  <c:v>-0.52869887410197758</c:v>
                </c:pt>
                <c:pt idx="12154">
                  <c:v>-0.53537096929098238</c:v>
                </c:pt>
                <c:pt idx="12155">
                  <c:v>-0.54167636061925961</c:v>
                </c:pt>
                <c:pt idx="12156">
                  <c:v>-0.54761140167043676</c:v>
                </c:pt>
                <c:pt idx="12157">
                  <c:v>-0.55317099796451241</c:v>
                </c:pt>
                <c:pt idx="12158">
                  <c:v>-0.55835104677723402</c:v>
                </c:pt>
                <c:pt idx="12159">
                  <c:v>-0.56314922736444184</c:v>
                </c:pt>
                <c:pt idx="12160">
                  <c:v>-0.56756096563613145</c:v>
                </c:pt>
                <c:pt idx="12161">
                  <c:v>-0.57158328781817536</c:v>
                </c:pt>
                <c:pt idx="12162">
                  <c:v>-0.57521417053649948</c:v>
                </c:pt>
                <c:pt idx="12163">
                  <c:v>-0.57845028998579551</c:v>
                </c:pt>
                <c:pt idx="12164">
                  <c:v>-0.58128983586956584</c:v>
                </c:pt>
                <c:pt idx="12165">
                  <c:v>-0.58373108187106115</c:v>
                </c:pt>
                <c:pt idx="12166">
                  <c:v>-0.58577267503435382</c:v>
                </c:pt>
                <c:pt idx="12167">
                  <c:v>-0.58741285244397401</c:v>
                </c:pt>
                <c:pt idx="12168">
                  <c:v>-0.58865045779253256</c:v>
                </c:pt>
                <c:pt idx="12169">
                  <c:v>-0.58948493042614936</c:v>
                </c:pt>
                <c:pt idx="12170">
                  <c:v>-0.58991516248392262</c:v>
                </c:pt>
                <c:pt idx="12171">
                  <c:v>-0.58994051067767428</c:v>
                </c:pt>
                <c:pt idx="12172">
                  <c:v>-0.58956114696279927</c:v>
                </c:pt>
                <c:pt idx="12173">
                  <c:v>-0.58877803414811181</c:v>
                </c:pt>
                <c:pt idx="12174">
                  <c:v>-0.58759215589939739</c:v>
                </c:pt>
                <c:pt idx="12175">
                  <c:v>-0.58600294472118752</c:v>
                </c:pt>
                <c:pt idx="12176">
                  <c:v>-0.58401220099696205</c:v>
                </c:pt>
                <c:pt idx="12177">
                  <c:v>-0.58162160851151745</c:v>
                </c:pt>
                <c:pt idx="12178">
                  <c:v>-0.5788326264050101</c:v>
                </c:pt>
                <c:pt idx="12179">
                  <c:v>-0.57564640383160459</c:v>
                </c:pt>
                <c:pt idx="12180">
                  <c:v>-0.57206629960065214</c:v>
                </c:pt>
                <c:pt idx="12181">
                  <c:v>-0.56809424961816524</c:v>
                </c:pt>
                <c:pt idx="12182">
                  <c:v>-0.56373280398026371</c:v>
                </c:pt>
                <c:pt idx="12183">
                  <c:v>-0.55898437766089903</c:v>
                </c:pt>
                <c:pt idx="12184">
                  <c:v>-0.5538533985986217</c:v>
                </c:pt>
                <c:pt idx="12185">
                  <c:v>-0.5483426610099964</c:v>
                </c:pt>
                <c:pt idx="12186">
                  <c:v>-0.54245571762648059</c:v>
                </c:pt>
                <c:pt idx="12187">
                  <c:v>-0.53619688425765755</c:v>
                </c:pt>
                <c:pt idx="12188">
                  <c:v>-0.52957121468821389</c:v>
                </c:pt>
                <c:pt idx="12189">
                  <c:v>-0.52258186791934969</c:v>
                </c:pt>
                <c:pt idx="12190">
                  <c:v>-0.51523399012314486</c:v>
                </c:pt>
                <c:pt idx="12191">
                  <c:v>-0.50753332302850662</c:v>
                </c:pt>
                <c:pt idx="12192">
                  <c:v>-0.49948539505821959</c:v>
                </c:pt>
                <c:pt idx="12193">
                  <c:v>-0.49109542767954412</c:v>
                </c:pt>
                <c:pt idx="12194">
                  <c:v>-0.48236862190842839</c:v>
                </c:pt>
                <c:pt idx="12195">
                  <c:v>-0.47331121728913472</c:v>
                </c:pt>
                <c:pt idx="12196">
                  <c:v>-0.4639293895694338</c:v>
                </c:pt>
                <c:pt idx="12197">
                  <c:v>-0.4542291674268692</c:v>
                </c:pt>
                <c:pt idx="12198">
                  <c:v>-0.44421747642714698</c:v>
                </c:pt>
                <c:pt idx="12199">
                  <c:v>-0.43390138846198145</c:v>
                </c:pt>
                <c:pt idx="12200">
                  <c:v>-0.42328842570066477</c:v>
                </c:pt>
                <c:pt idx="12201">
                  <c:v>-0.41238503309575841</c:v>
                </c:pt>
                <c:pt idx="12202">
                  <c:v>-0.40119940619332223</c:v>
                </c:pt>
                <c:pt idx="12203">
                  <c:v>-0.38973934243355918</c:v>
                </c:pt>
                <c:pt idx="12204">
                  <c:v>-0.37801138035683063</c:v>
                </c:pt>
                <c:pt idx="12205">
                  <c:v>-0.36602475509342336</c:v>
                </c:pt>
                <c:pt idx="12206">
                  <c:v>-0.35378745893172092</c:v>
                </c:pt>
                <c:pt idx="12207">
                  <c:v>-0.34130680288754817</c:v>
                </c:pt>
                <c:pt idx="12208">
                  <c:v>-0.32859194091598615</c:v>
                </c:pt>
                <c:pt idx="12209">
                  <c:v>-0.3156520848872662</c:v>
                </c:pt>
                <c:pt idx="12210">
                  <c:v>-0.30249642575175001</c:v>
                </c:pt>
                <c:pt idx="12211">
                  <c:v>-0.28913295158686708</c:v>
                </c:pt>
                <c:pt idx="12212">
                  <c:v>-0.27557202928944735</c:v>
                </c:pt>
                <c:pt idx="12213">
                  <c:v>-0.26182245280914856</c:v>
                </c:pt>
                <c:pt idx="12214">
                  <c:v>-0.24789236540260201</c:v>
                </c:pt>
                <c:pt idx="12215">
                  <c:v>-0.23379254660550297</c:v>
                </c:pt>
                <c:pt idx="12216">
                  <c:v>-0.21953246574442237</c:v>
                </c:pt>
                <c:pt idx="12217">
                  <c:v>-0.20512159206429223</c:v>
                </c:pt>
                <c:pt idx="12218">
                  <c:v>-0.19057010888088219</c:v>
                </c:pt>
                <c:pt idx="12219">
                  <c:v>-0.17588854224560183</c:v>
                </c:pt>
                <c:pt idx="12220">
                  <c:v>-0.1610866135693248</c:v>
                </c:pt>
                <c:pt idx="12221">
                  <c:v>-0.14617425321213623</c:v>
                </c:pt>
                <c:pt idx="12222">
                  <c:v>-0.13116195878456902</c:v>
                </c:pt>
                <c:pt idx="12223">
                  <c:v>-0.11606042248150311</c:v>
                </c:pt>
                <c:pt idx="12224">
                  <c:v>-0.10087938740642943</c:v>
                </c:pt>
                <c:pt idx="12225">
                  <c:v>-8.5628669480428299E-2</c:v>
                </c:pt>
                <c:pt idx="12226">
                  <c:v>-7.0318528127256849E-2</c:v>
                </c:pt>
                <c:pt idx="12227">
                  <c:v>-5.4959670430553408E-2</c:v>
                </c:pt>
                <c:pt idx="12228">
                  <c:v>-3.9563238722953642E-2</c:v>
                </c:pt>
                <c:pt idx="12229">
                  <c:v>-2.4140421833279885E-2</c:v>
                </c:pt>
                <c:pt idx="12230">
                  <c:v>-8.701300981870554E-3</c:v>
                </c:pt>
                <c:pt idx="12231">
                  <c:v>6.7441330237870863E-3</c:v>
                </c:pt>
                <c:pt idx="12232">
                  <c:v>2.2185247207753344E-2</c:v>
                </c:pt>
                <c:pt idx="12233">
                  <c:v>3.7610437641904859E-2</c:v>
                </c:pt>
                <c:pt idx="12234">
                  <c:v>5.3010179832094065E-2</c:v>
                </c:pt>
                <c:pt idx="12235">
                  <c:v>6.8373818764144709E-2</c:v>
                </c:pt>
                <c:pt idx="12236">
                  <c:v>8.3690625390199461E-2</c:v>
                </c:pt>
                <c:pt idx="12237">
                  <c:v>9.8950084321727916E-2</c:v>
                </c:pt>
                <c:pt idx="12238">
                  <c:v>0.11414166168804069</c:v>
                </c:pt>
                <c:pt idx="12239">
                  <c:v>0.12925507356955918</c:v>
                </c:pt>
                <c:pt idx="12240">
                  <c:v>0.14427997749246044</c:v>
                </c:pt>
                <c:pt idx="12241">
                  <c:v>0.15920593435940225</c:v>
                </c:pt>
                <c:pt idx="12242">
                  <c:v>0.17402270563817457</c:v>
                </c:pt>
                <c:pt idx="12243">
                  <c:v>0.1887202718470925</c:v>
                </c:pt>
                <c:pt idx="12244">
                  <c:v>0.20328854863058601</c:v>
                </c:pt>
                <c:pt idx="12245">
                  <c:v>0.21771741537954706</c:v>
                </c:pt>
                <c:pt idx="12246">
                  <c:v>0.23199704687415273</c:v>
                </c:pt>
                <c:pt idx="12247">
                  <c:v>0.24611766969628385</c:v>
                </c:pt>
                <c:pt idx="12248">
                  <c:v>0.26006981128704348</c:v>
                </c:pt>
                <c:pt idx="12249">
                  <c:v>0.27384405644275955</c:v>
                </c:pt>
                <c:pt idx="12250">
                  <c:v>0.28742988269755071</c:v>
                </c:pt>
                <c:pt idx="12251">
                  <c:v>0.30081895906266182</c:v>
                </c:pt>
                <c:pt idx="12252">
                  <c:v>0.3140022135162322</c:v>
                </c:pt>
                <c:pt idx="12253">
                  <c:v>0.32697003351422926</c:v>
                </c:pt>
                <c:pt idx="12254">
                  <c:v>0.3397129722465897</c:v>
                </c:pt>
                <c:pt idx="12255">
                  <c:v>0.35222286730911961</c:v>
                </c:pt>
                <c:pt idx="12256">
                  <c:v>0.36449178583912911</c:v>
                </c:pt>
                <c:pt idx="12257">
                  <c:v>0.3765116145281629</c:v>
                </c:pt>
                <c:pt idx="12258">
                  <c:v>0.38827401155724106</c:v>
                </c:pt>
                <c:pt idx="12259">
                  <c:v>0.39977037230287077</c:v>
                </c:pt>
                <c:pt idx="12260">
                  <c:v>0.41099217039395713</c:v>
                </c:pt>
                <c:pt idx="12261">
                  <c:v>0.42193206487044799</c:v>
                </c:pt>
                <c:pt idx="12262">
                  <c:v>0.43258283840734241</c:v>
                </c:pt>
                <c:pt idx="12263">
                  <c:v>0.44293698500288026</c:v>
                </c:pt>
                <c:pt idx="12264">
                  <c:v>0.45298702504137706</c:v>
                </c:pt>
                <c:pt idx="12265">
                  <c:v>0.46272659000821165</c:v>
                </c:pt>
                <c:pt idx="12266">
                  <c:v>0.47214934242053463</c:v>
                </c:pt>
                <c:pt idx="12267">
                  <c:v>0.48124854979058768</c:v>
                </c:pt>
                <c:pt idx="12268">
                  <c:v>0.49001775180679991</c:v>
                </c:pt>
                <c:pt idx="12269">
                  <c:v>0.49845223172643532</c:v>
                </c:pt>
                <c:pt idx="12270">
                  <c:v>0.50654500242802958</c:v>
                </c:pt>
                <c:pt idx="12271">
                  <c:v>0.51428992691086239</c:v>
                </c:pt>
                <c:pt idx="12272">
                  <c:v>0.52168289430674875</c:v>
                </c:pt>
                <c:pt idx="12273">
                  <c:v>0.52871781007238394</c:v>
                </c:pt>
                <c:pt idx="12274">
                  <c:v>0.53539010281039523</c:v>
                </c:pt>
                <c:pt idx="12275">
                  <c:v>0.54169568661538126</c:v>
                </c:pt>
                <c:pt idx="12276">
                  <c:v>0.5476309150312263</c:v>
                </c:pt>
                <c:pt idx="12277">
                  <c:v>0.55319069353951278</c:v>
                </c:pt>
                <c:pt idx="12278">
                  <c:v>0.55837091937891892</c:v>
                </c:pt>
                <c:pt idx="12279">
                  <c:v>0.56316927176956288</c:v>
                </c:pt>
                <c:pt idx="12280">
                  <c:v>0.56758117658707563</c:v>
                </c:pt>
                <c:pt idx="12281">
                  <c:v>0.57160366002432195</c:v>
                </c:pt>
                <c:pt idx="12282">
                  <c:v>0.57523469867559307</c:v>
                </c:pt>
                <c:pt idx="12283">
                  <c:v>0.57847096870531367</c:v>
                </c:pt>
                <c:pt idx="12284">
                  <c:v>0.58131065978811003</c:v>
                </c:pt>
                <c:pt idx="12285">
                  <c:v>0.58375204557972926</c:v>
                </c:pt>
                <c:pt idx="12286">
                  <c:v>0.58579377309813108</c:v>
                </c:pt>
                <c:pt idx="12287">
                  <c:v>0.58743407940312931</c:v>
                </c:pt>
                <c:pt idx="12288">
                  <c:v>0.58867180816400788</c:v>
                </c:pt>
                <c:pt idx="12289">
                  <c:v>0.58950639870497346</c:v>
                </c:pt>
                <c:pt idx="12290">
                  <c:v>0.58993674314460676</c:v>
                </c:pt>
                <c:pt idx="12291">
                  <c:v>0.58996219817561368</c:v>
                </c:pt>
                <c:pt idx="12292">
                  <c:v>0.58958293573568044</c:v>
                </c:pt>
                <c:pt idx="12293">
                  <c:v>0.58879991861735359</c:v>
                </c:pt>
                <c:pt idx="12294">
                  <c:v>0.58761413047151334</c:v>
                </c:pt>
                <c:pt idx="12295">
                  <c:v>0.58602500378924316</c:v>
                </c:pt>
                <c:pt idx="12296">
                  <c:v>0.58403433894197199</c:v>
                </c:pt>
                <c:pt idx="12297">
                  <c:v>0.58164381970386247</c:v>
                </c:pt>
                <c:pt idx="12298">
                  <c:v>0.57885490520585126</c:v>
                </c:pt>
                <c:pt idx="12299">
                  <c:v>0.57566874459431239</c:v>
                </c:pt>
                <c:pt idx="12300">
                  <c:v>0.57208869667221374</c:v>
                </c:pt>
                <c:pt idx="12301">
                  <c:v>0.56811669734059178</c:v>
                </c:pt>
                <c:pt idx="12302">
                  <c:v>0.56375529669201463</c:v>
                </c:pt>
                <c:pt idx="12303">
                  <c:v>0.55900690969830413</c:v>
                </c:pt>
                <c:pt idx="12304">
                  <c:v>0.55387596429727526</c:v>
                </c:pt>
                <c:pt idx="12305">
                  <c:v>0.54836525470617592</c:v>
                </c:pt>
                <c:pt idx="12306">
                  <c:v>0.54247833365854981</c:v>
                </c:pt>
                <c:pt idx="12307">
                  <c:v>0.53621951696747039</c:v>
                </c:pt>
                <c:pt idx="12308">
                  <c:v>0.52959385842252304</c:v>
                </c:pt>
                <c:pt idx="12309">
                  <c:v>0.52260451703119792</c:v>
                </c:pt>
                <c:pt idx="12310">
                  <c:v>0.51525663897325691</c:v>
                </c:pt>
                <c:pt idx="12311">
                  <c:v>0.50755596598668418</c:v>
                </c:pt>
                <c:pt idx="12312">
                  <c:v>0.49950802650472059</c:v>
                </c:pt>
                <c:pt idx="12313">
                  <c:v>0.49111804200646936</c:v>
                </c:pt>
                <c:pt idx="12314">
                  <c:v>0.4823912135210931</c:v>
                </c:pt>
                <c:pt idx="12315">
                  <c:v>0.47333378060744291</c:v>
                </c:pt>
                <c:pt idx="12316">
                  <c:v>0.46395191902923022</c:v>
                </c:pt>
                <c:pt idx="12317">
                  <c:v>0.45425165748131385</c:v>
                </c:pt>
                <c:pt idx="12318">
                  <c:v>0.4442399215480542</c:v>
                </c:pt>
                <c:pt idx="12319">
                  <c:v>0.43392378314116581</c:v>
                </c:pt>
                <c:pt idx="12320">
                  <c:v>0.42331076445128352</c:v>
                </c:pt>
                <c:pt idx="12321">
                  <c:v>0.41240731045364187</c:v>
                </c:pt>
                <c:pt idx="12322">
                  <c:v>0.40122161671828549</c:v>
                </c:pt>
                <c:pt idx="12323">
                  <c:v>0.38976148071072575</c:v>
                </c:pt>
                <c:pt idx="12324">
                  <c:v>0.37803344099794389</c:v>
                </c:pt>
                <c:pt idx="12325">
                  <c:v>0.36604673273812721</c:v>
                </c:pt>
                <c:pt idx="12326">
                  <c:v>0.35380934824885546</c:v>
                </c:pt>
                <c:pt idx="12327">
                  <c:v>0.34132859857643544</c:v>
                </c:pt>
                <c:pt idx="12328">
                  <c:v>0.32861363770769042</c:v>
                </c:pt>
                <c:pt idx="12329">
                  <c:v>0.31567367754585951</c:v>
                </c:pt>
                <c:pt idx="12330">
                  <c:v>0.30251790907554621</c:v>
                </c:pt>
                <c:pt idx="12331">
                  <c:v>0.28915432040968542</c:v>
                </c:pt>
                <c:pt idx="12332">
                  <c:v>0.27559327848181331</c:v>
                </c:pt>
                <c:pt idx="12333">
                  <c:v>0.26184357727953533</c:v>
                </c:pt>
                <c:pt idx="12334">
                  <c:v>0.24791336009861697</c:v>
                </c:pt>
                <c:pt idx="12335">
                  <c:v>0.23381340651508889</c:v>
                </c:pt>
                <c:pt idx="12336">
                  <c:v>0.21955318589704004</c:v>
                </c:pt>
                <c:pt idx="12337">
                  <c:v>0.20514216753207667</c:v>
                </c:pt>
                <c:pt idx="12338">
                  <c:v>0.19059053477982874</c:v>
                </c:pt>
                <c:pt idx="12339">
                  <c:v>0.1759088137366788</c:v>
                </c:pt>
                <c:pt idx="12340">
                  <c:v>0.16110672585962033</c:v>
                </c:pt>
                <c:pt idx="12341">
                  <c:v>0.14619420155598162</c:v>
                </c:pt>
                <c:pt idx="12342">
                  <c:v>0.13118173848462755</c:v>
                </c:pt>
                <c:pt idx="12343">
                  <c:v>0.11608002888986135</c:v>
                </c:pt>
                <c:pt idx="12344">
                  <c:v>0.10089881592569895</c:v>
                </c:pt>
                <c:pt idx="12345">
                  <c:v>8.5647915564771651E-2</c:v>
                </c:pt>
                <c:pt idx="12346">
                  <c:v>7.033758728346233E-2</c:v>
                </c:pt>
                <c:pt idx="12347">
                  <c:v>5.4978538219066848E-2</c:v>
                </c:pt>
                <c:pt idx="12348">
                  <c:v>3.9581910758873698E-2</c:v>
                </c:pt>
                <c:pt idx="12349">
                  <c:v>2.4158893787388395E-2</c:v>
                </c:pt>
                <c:pt idx="12350">
                  <c:v>8.7195685815899381E-3</c:v>
                </c:pt>
                <c:pt idx="12351">
                  <c:v>-6.7260739933859863E-3</c:v>
                </c:pt>
                <c:pt idx="12352">
                  <c:v>-2.2167400903029842E-2</c:v>
                </c:pt>
                <c:pt idx="12353">
                  <c:v>-3.7592808159683591E-2</c:v>
                </c:pt>
                <c:pt idx="12354">
                  <c:v>-5.299277120875423E-2</c:v>
                </c:pt>
                <c:pt idx="12355">
                  <c:v>-6.835663497470934E-2</c:v>
                </c:pt>
                <c:pt idx="12356">
                  <c:v>-8.3673670347443427E-2</c:v>
                </c:pt>
                <c:pt idx="12357">
                  <c:v>-9.8933361875316414E-2</c:v>
                </c:pt>
                <c:pt idx="12358">
                  <c:v>-0.11412517562365902</c:v>
                </c:pt>
                <c:pt idx="12359">
                  <c:v>-0.12923882760807306</c:v>
                </c:pt>
                <c:pt idx="12360">
                  <c:v>-0.14426397528910753</c:v>
                </c:pt>
                <c:pt idx="12361">
                  <c:v>-0.15919017950298847</c:v>
                </c:pt>
                <c:pt idx="12362">
                  <c:v>-0.17400720165026062</c:v>
                </c:pt>
                <c:pt idx="12363">
                  <c:v>-0.18870502218125992</c:v>
                </c:pt>
                <c:pt idx="12364">
                  <c:v>-0.20327355667167268</c:v>
                </c:pt>
                <c:pt idx="12365">
                  <c:v>-0.21770268444290428</c:v>
                </c:pt>
                <c:pt idx="12366">
                  <c:v>-0.23198258020495668</c:v>
                </c:pt>
                <c:pt idx="12367">
                  <c:v>-0.24610347046882983</c:v>
                </c:pt>
                <c:pt idx="12368">
                  <c:v>-0.2600558826040586</c:v>
                </c:pt>
                <c:pt idx="12369">
                  <c:v>-0.27383040133475761</c:v>
                </c:pt>
                <c:pt idx="12370">
                  <c:v>-0.28741650412219555</c:v>
                </c:pt>
                <c:pt idx="12371">
                  <c:v>-0.30080585990413922</c:v>
                </c:pt>
                <c:pt idx="12372">
                  <c:v>-0.3139893965846598</c:v>
                </c:pt>
                <c:pt idx="12373">
                  <c:v>-0.32695750154506964</c:v>
                </c:pt>
                <c:pt idx="12374">
                  <c:v>-0.33970072790009581</c:v>
                </c:pt>
                <c:pt idx="12375">
                  <c:v>-0.35221091316978437</c:v>
                </c:pt>
                <c:pt idx="12376">
                  <c:v>-0.3644801244151753</c:v>
                </c:pt>
                <c:pt idx="12377">
                  <c:v>-0.37650024825103268</c:v>
                </c:pt>
                <c:pt idx="12378">
                  <c:v>-0.38826294278111351</c:v>
                </c:pt>
                <c:pt idx="12379">
                  <c:v>-0.39975960330421278</c:v>
                </c:pt>
                <c:pt idx="12380">
                  <c:v>-0.41098170337106632</c:v>
                </c:pt>
                <c:pt idx="12381">
                  <c:v>-0.42192190194303736</c:v>
                </c:pt>
                <c:pt idx="12382">
                  <c:v>-0.43257298161613877</c:v>
                </c:pt>
                <c:pt idx="12383">
                  <c:v>-0.44292743630924541</c:v>
                </c:pt>
                <c:pt idx="12384">
                  <c:v>-0.45297778632694241</c:v>
                </c:pt>
                <c:pt idx="12385">
                  <c:v>-0.46271766307454204</c:v>
                </c:pt>
                <c:pt idx="12386">
                  <c:v>-0.47214072898880516</c:v>
                </c:pt>
                <c:pt idx="12387">
                  <c:v>-0.48124025150128513</c:v>
                </c:pt>
                <c:pt idx="12388">
                  <c:v>-0.49000977021944475</c:v>
                </c:pt>
                <c:pt idx="12389">
                  <c:v>-0.49844456831932316</c:v>
                </c:pt>
                <c:pt idx="12390">
                  <c:v>-0.50653765859799349</c:v>
                </c:pt>
                <c:pt idx="12391">
                  <c:v>-0.51428290397305376</c:v>
                </c:pt>
                <c:pt idx="12392">
                  <c:v>-0.52167619349444483</c:v>
                </c:pt>
                <c:pt idx="12393">
                  <c:v>-0.52871143253680675</c:v>
                </c:pt>
                <c:pt idx="12394">
                  <c:v>-0.53538404962056274</c:v>
                </c:pt>
                <c:pt idx="12395">
                  <c:v>-0.54168995875796921</c:v>
                </c:pt>
                <c:pt idx="12396">
                  <c:v>-0.54762551341044807</c:v>
                </c:pt>
                <c:pt idx="12397">
                  <c:v>-0.5531856189770421</c:v>
                </c:pt>
                <c:pt idx="12398">
                  <c:v>-0.55836617261380417</c:v>
                </c:pt>
                <c:pt idx="12399">
                  <c:v>-0.56316485345818257</c:v>
                </c:pt>
                <c:pt idx="12400">
                  <c:v>-0.56757708730309564</c:v>
                </c:pt>
                <c:pt idx="12401">
                  <c:v>-0.57159990025870522</c:v>
                </c:pt>
                <c:pt idx="12402">
                  <c:v>-0.57523126883659081</c:v>
                </c:pt>
                <c:pt idx="12403">
                  <c:v>-0.57846786911851045</c:v>
                </c:pt>
                <c:pt idx="12404">
                  <c:v>-0.58130789069646249</c:v>
                </c:pt>
                <c:pt idx="12405">
                  <c:v>-0.58374960714364021</c:v>
                </c:pt>
                <c:pt idx="12406">
                  <c:v>-0.58579166539555039</c:v>
                </c:pt>
                <c:pt idx="12407">
                  <c:v>-0.58743230242965505</c:v>
                </c:pt>
                <c:pt idx="12408">
                  <c:v>-0.5886703618330329</c:v>
                </c:pt>
                <c:pt idx="12409">
                  <c:v>-0.58950528284782067</c:v>
                </c:pt>
                <c:pt idx="12410">
                  <c:v>-0.58993595751071437</c:v>
                </c:pt>
                <c:pt idx="12411">
                  <c:v>-0.58996174243272703</c:v>
                </c:pt>
                <c:pt idx="12412">
                  <c:v>-0.58958280947006569</c:v>
                </c:pt>
                <c:pt idx="12413">
                  <c:v>-0.58880012133401183</c:v>
                </c:pt>
                <c:pt idx="12414">
                  <c:v>-0.58761466159446729</c:v>
                </c:pt>
                <c:pt idx="12415">
                  <c:v>-0.58602586266179091</c:v>
                </c:pt>
                <c:pt idx="12416">
                  <c:v>-0.58403552482697374</c:v>
                </c:pt>
                <c:pt idx="12417">
                  <c:v>-0.58164533178406164</c:v>
                </c:pt>
                <c:pt idx="12418">
                  <c:v>-0.57885674258420639</c:v>
                </c:pt>
                <c:pt idx="12419">
                  <c:v>-0.57567090629433482</c:v>
                </c:pt>
                <c:pt idx="12420">
                  <c:v>-0.57209118163835071</c:v>
                </c:pt>
                <c:pt idx="12421">
                  <c:v>-0.5681195044386258</c:v>
                </c:pt>
                <c:pt idx="12422">
                  <c:v>-0.56375842470944082</c:v>
                </c:pt>
                <c:pt idx="12423">
                  <c:v>-0.55901035734477345</c:v>
                </c:pt>
                <c:pt idx="12424">
                  <c:v>-0.55387973020504344</c:v>
                </c:pt>
                <c:pt idx="12425">
                  <c:v>-0.54836933743056004</c:v>
                </c:pt>
                <c:pt idx="12426">
                  <c:v>-0.54248273167841488</c:v>
                </c:pt>
                <c:pt idx="12427">
                  <c:v>-0.53622422868572772</c:v>
                </c:pt>
                <c:pt idx="12428">
                  <c:v>-0.52959888216664708</c:v>
                </c:pt>
                <c:pt idx="12429">
                  <c:v>-0.52260985105376001</c:v>
                </c:pt>
                <c:pt idx="12430">
                  <c:v>-0.51526228145249287</c:v>
                </c:pt>
                <c:pt idx="12431">
                  <c:v>-0.50756191502704617</c:v>
                </c:pt>
                <c:pt idx="12432">
                  <c:v>-0.49951428013748511</c:v>
                </c:pt>
                <c:pt idx="12433">
                  <c:v>-0.49112459819032811</c:v>
                </c:pt>
                <c:pt idx="12434">
                  <c:v>-0.4823980701427884</c:v>
                </c:pt>
                <c:pt idx="12435">
                  <c:v>-0.47334093548240125</c:v>
                </c:pt>
                <c:pt idx="12436">
                  <c:v>-0.46395936990221981</c:v>
                </c:pt>
                <c:pt idx="12437">
                  <c:v>-0.45425940202711884</c:v>
                </c:pt>
                <c:pt idx="12438">
                  <c:v>-0.4442479573721656</c:v>
                </c:pt>
                <c:pt idx="12439">
                  <c:v>-0.43393210778048996</c:v>
                </c:pt>
                <c:pt idx="12440">
                  <c:v>-0.42331937537485892</c:v>
                </c:pt>
                <c:pt idx="12441">
                  <c:v>-0.41241620506337262</c:v>
                </c:pt>
                <c:pt idx="12442">
                  <c:v>-0.40123079234971215</c:v>
                </c:pt>
                <c:pt idx="12443">
                  <c:v>-0.3897709346337771</c:v>
                </c:pt>
                <c:pt idx="12444">
                  <c:v>-0.37804317041772018</c:v>
                </c:pt>
                <c:pt idx="12445">
                  <c:v>-0.36605673479570994</c:v>
                </c:pt>
                <c:pt idx="12446">
                  <c:v>-0.35381962002211581</c:v>
                </c:pt>
                <c:pt idx="12447">
                  <c:v>-0.34133913708085895</c:v>
                </c:pt>
                <c:pt idx="12448">
                  <c:v>-0.32862443989721662</c:v>
                </c:pt>
                <c:pt idx="12449">
                  <c:v>-0.3156847403137405</c:v>
                </c:pt>
                <c:pt idx="12450">
                  <c:v>-0.30252922925522202</c:v>
                </c:pt>
                <c:pt idx="12451">
                  <c:v>-0.28916589477565591</c:v>
                </c:pt>
                <c:pt idx="12452">
                  <c:v>-0.27560510375054542</c:v>
                </c:pt>
                <c:pt idx="12453">
                  <c:v>-0.261855650110357</c:v>
                </c:pt>
                <c:pt idx="12454">
                  <c:v>-0.24792567709465732</c:v>
                </c:pt>
                <c:pt idx="12455">
                  <c:v>-0.23382596422420174</c:v>
                </c:pt>
                <c:pt idx="12456">
                  <c:v>-0.21956598081274356</c:v>
                </c:pt>
                <c:pt idx="12457">
                  <c:v>-0.20515519609453212</c:v>
                </c:pt>
                <c:pt idx="12458">
                  <c:v>-0.19060379337678898</c:v>
                </c:pt>
                <c:pt idx="12459">
                  <c:v>-0.17592229870448695</c:v>
                </c:pt>
                <c:pt idx="12460">
                  <c:v>-0.16112043348419189</c:v>
                </c:pt>
                <c:pt idx="12461">
                  <c:v>-0.14620812807381275</c:v>
                </c:pt>
                <c:pt idx="12462">
                  <c:v>-0.13119588008380589</c:v>
                </c:pt>
                <c:pt idx="12463">
                  <c:v>-0.11609438171110636</c:v>
                </c:pt>
                <c:pt idx="12464">
                  <c:v>-0.10091337606336777</c:v>
                </c:pt>
                <c:pt idx="12465">
                  <c:v>-8.5662679067937036E-2</c:v>
                </c:pt>
                <c:pt idx="12466">
                  <c:v>-7.0352550156938823E-2</c:v>
                </c:pt>
                <c:pt idx="12467">
                  <c:v>-5.4993696424492561E-2</c:v>
                </c:pt>
                <c:pt idx="12468">
                  <c:v>-3.9597260215776899E-2</c:v>
                </c:pt>
                <c:pt idx="12469">
                  <c:v>-2.4174430374272464E-2</c:v>
                </c:pt>
                <c:pt idx="12470">
                  <c:v>-8.7352881370201547E-3</c:v>
                </c:pt>
                <c:pt idx="12471">
                  <c:v>6.710175669681147E-3</c:v>
                </c:pt>
                <c:pt idx="12472">
                  <c:v>2.2151328049053294E-2</c:v>
                </c:pt>
                <c:pt idx="12473">
                  <c:v>3.7576565050064674E-2</c:v>
                </c:pt>
                <c:pt idx="12474">
                  <c:v>5.2976362153611387E-2</c:v>
                </c:pt>
                <c:pt idx="12475">
                  <c:v>6.8340064318530652E-2</c:v>
                </c:pt>
                <c:pt idx="12476">
                  <c:v>8.3656942467959267E-2</c:v>
                </c:pt>
                <c:pt idx="12477">
                  <c:v>9.8916481182337646E-2</c:v>
                </c:pt>
                <c:pt idx="12478">
                  <c:v>0.11410814655794567</c:v>
                </c:pt>
                <c:pt idx="12479">
                  <c:v>0.12922165464018759</c:v>
                </c:pt>
                <c:pt idx="12480">
                  <c:v>0.14424666291822555</c:v>
                </c:pt>
                <c:pt idx="12481">
                  <c:v>0.15917273225576897</c:v>
                </c:pt>
                <c:pt idx="12482">
                  <c:v>0.17398962407965485</c:v>
                </c:pt>
                <c:pt idx="12483">
                  <c:v>0.18868731886535076</c:v>
                </c:pt>
                <c:pt idx="12484">
                  <c:v>0.20325573221247839</c:v>
                </c:pt>
                <c:pt idx="12485">
                  <c:v>0.21768474346522518</c:v>
                </c:pt>
                <c:pt idx="12486">
                  <c:v>0.2319645273551538</c:v>
                </c:pt>
                <c:pt idx="12487">
                  <c:v>0.24608531041366061</c:v>
                </c:pt>
                <c:pt idx="12488">
                  <c:v>0.2600376200294775</c:v>
                </c:pt>
                <c:pt idx="12489">
                  <c:v>0.2738120409447215</c:v>
                </c:pt>
                <c:pt idx="12490">
                  <c:v>0.28739805063745666</c:v>
                </c:pt>
                <c:pt idx="12491">
                  <c:v>0.30078731806106029</c:v>
                </c:pt>
                <c:pt idx="12492">
                  <c:v>0.31397077113399419</c:v>
                </c:pt>
                <c:pt idx="12493">
                  <c:v>0.32693879725076774</c:v>
                </c:pt>
                <c:pt idx="12494">
                  <c:v>0.33968194953810782</c:v>
                </c:pt>
                <c:pt idx="12495">
                  <c:v>0.35219206552683252</c:v>
                </c:pt>
                <c:pt idx="12496">
                  <c:v>0.36446121228756129</c:v>
                </c:pt>
                <c:pt idx="12497">
                  <c:v>0.37648127644342777</c:v>
                </c:pt>
                <c:pt idx="12498">
                  <c:v>0.38824391610535197</c:v>
                </c:pt>
                <c:pt idx="12499">
                  <c:v>0.39974052657807924</c:v>
                </c:pt>
                <c:pt idx="12500">
                  <c:v>0.41096258141708775</c:v>
                </c:pt>
                <c:pt idx="12501">
                  <c:v>0.42190273958728747</c:v>
                </c:pt>
                <c:pt idx="12502">
                  <c:v>0.43255378368702169</c:v>
                </c:pt>
                <c:pt idx="12503">
                  <c:v>0.44290820763629229</c:v>
                </c:pt>
                <c:pt idx="12504">
                  <c:v>0.45295853173961781</c:v>
                </c:pt>
                <c:pt idx="12505">
                  <c:v>0.46269838740103236</c:v>
                </c:pt>
                <c:pt idx="12506">
                  <c:v>0.47212143705482668</c:v>
                </c:pt>
                <c:pt idx="12507">
                  <c:v>0.48122094812888688</c:v>
                </c:pt>
                <c:pt idx="12508">
                  <c:v>0.48999046022581855</c:v>
                </c:pt>
                <c:pt idx="12509">
                  <c:v>0.49842525651560537</c:v>
                </c:pt>
                <c:pt idx="12510">
                  <c:v>0.50651834978808752</c:v>
                </c:pt>
                <c:pt idx="12511">
                  <c:v>0.514263602952445</c:v>
                </c:pt>
                <c:pt idx="12512">
                  <c:v>0.52165690504901885</c:v>
                </c:pt>
                <c:pt idx="12513">
                  <c:v>0.52869216144167763</c:v>
                </c:pt>
                <c:pt idx="12514">
                  <c:v>0.53536480063890135</c:v>
                </c:pt>
                <c:pt idx="12515">
                  <c:v>0.54167073663983922</c:v>
                </c:pt>
                <c:pt idx="12516">
                  <c:v>0.54760632289165057</c:v>
                </c:pt>
                <c:pt idx="12517">
                  <c:v>0.55316646477794862</c:v>
                </c:pt>
                <c:pt idx="12518">
                  <c:v>0.55834705943822205</c:v>
                </c:pt>
                <c:pt idx="12519">
                  <c:v>0.56314578599220122</c:v>
                </c:pt>
                <c:pt idx="12520">
                  <c:v>0.56755807021396176</c:v>
                </c:pt>
                <c:pt idx="12521">
                  <c:v>0.57158093819367262</c:v>
                </c:pt>
                <c:pt idx="12522">
                  <c:v>0.57521236642182139</c:v>
                </c:pt>
                <c:pt idx="12523">
                  <c:v>0.57844903095793732</c:v>
                </c:pt>
                <c:pt idx="12524">
                  <c:v>0.58128912137069844</c:v>
                </c:pt>
                <c:pt idx="12525">
                  <c:v>0.58373091120885667</c:v>
                </c:pt>
                <c:pt idx="12526">
                  <c:v>0.58577304738240288</c:v>
                </c:pt>
                <c:pt idx="12527">
                  <c:v>0.58741376684218538</c:v>
                </c:pt>
                <c:pt idx="12528">
                  <c:v>0.5886519131475999</c:v>
                </c:pt>
                <c:pt idx="12529">
                  <c:v>0.58948692551201876</c:v>
                </c:pt>
                <c:pt idx="12530">
                  <c:v>0.58991769594233312</c:v>
                </c:pt>
                <c:pt idx="12531">
                  <c:v>0.58994358101868083</c:v>
                </c:pt>
                <c:pt idx="12532">
                  <c:v>0.58956475256536423</c:v>
                </c:pt>
                <c:pt idx="12533">
                  <c:v>0.58878217326072979</c:v>
                </c:pt>
                <c:pt idx="12534">
                  <c:v>0.58759682664071977</c:v>
                </c:pt>
                <c:pt idx="12535">
                  <c:v>0.58600814508070342</c:v>
                </c:pt>
                <c:pt idx="12536">
                  <c:v>0.58401792883571968</c:v>
                </c:pt>
                <c:pt idx="12537">
                  <c:v>0.5816278615628323</c:v>
                </c:pt>
                <c:pt idx="12538">
                  <c:v>0.57883940227525932</c:v>
                </c:pt>
                <c:pt idx="12539">
                  <c:v>0.57565370000100358</c:v>
                </c:pt>
                <c:pt idx="12540">
                  <c:v>0.57207411342410996</c:v>
                </c:pt>
                <c:pt idx="12541">
                  <c:v>0.56810257832611244</c:v>
                </c:pt>
                <c:pt idx="12542">
                  <c:v>0.56374164467954702</c:v>
                </c:pt>
                <c:pt idx="12543">
                  <c:v>0.55899372733572283</c:v>
                </c:pt>
                <c:pt idx="12544">
                  <c:v>0.55386325411146164</c:v>
                </c:pt>
                <c:pt idx="12545">
                  <c:v>0.54835301910258627</c:v>
                </c:pt>
                <c:pt idx="12546">
                  <c:v>0.54246657492082273</c:v>
                </c:pt>
                <c:pt idx="12547">
                  <c:v>0.53620823725703726</c:v>
                </c:pt>
                <c:pt idx="12548">
                  <c:v>0.52958305977827735</c:v>
                </c:pt>
                <c:pt idx="12549">
                  <c:v>0.52259420136917734</c:v>
                </c:pt>
                <c:pt idx="12550">
                  <c:v>0.51524680808636969</c:v>
                </c:pt>
                <c:pt idx="12551">
                  <c:v>0.50754662154445285</c:v>
                </c:pt>
                <c:pt idx="12552">
                  <c:v>0.49949917005307221</c:v>
                </c:pt>
                <c:pt idx="12553">
                  <c:v>0.49110967496754088</c:v>
                </c:pt>
                <c:pt idx="12554">
                  <c:v>0.48238333719308057</c:v>
                </c:pt>
                <c:pt idx="12555">
                  <c:v>0.47332639616447264</c:v>
                </c:pt>
                <c:pt idx="12556">
                  <c:v>0.46394502752127059</c:v>
                </c:pt>
                <c:pt idx="12557">
                  <c:v>0.4542452598341094</c:v>
                </c:pt>
                <c:pt idx="12558">
                  <c:v>0.4442340185630938</c:v>
                </c:pt>
                <c:pt idx="12559">
                  <c:v>0.43391837549568479</c:v>
                </c:pt>
                <c:pt idx="12560">
                  <c:v>0.42330585269828563</c:v>
                </c:pt>
                <c:pt idx="12561">
                  <c:v>0.4124028950219672</c:v>
                </c:pt>
                <c:pt idx="12562">
                  <c:v>0.40121769791270817</c:v>
                </c:pt>
                <c:pt idx="12563">
                  <c:v>0.38975805871206193</c:v>
                </c:pt>
                <c:pt idx="12564">
                  <c:v>0.37803051586321157</c:v>
                </c:pt>
                <c:pt idx="12565">
                  <c:v>0.36604430440073238</c:v>
                </c:pt>
                <c:pt idx="12566">
                  <c:v>0.35380741651881248</c:v>
                </c:pt>
                <c:pt idx="12567">
                  <c:v>0.34132716314059325</c:v>
                </c:pt>
                <c:pt idx="12568">
                  <c:v>0.32861269813001892</c:v>
                </c:pt>
                <c:pt idx="12569">
                  <c:v>0.31567323326774732</c:v>
                </c:pt>
                <c:pt idx="12570">
                  <c:v>0.302517959416155</c:v>
                </c:pt>
                <c:pt idx="12571">
                  <c:v>0.28915486456628181</c:v>
                </c:pt>
                <c:pt idx="12572">
                  <c:v>0.27559431553019781</c:v>
                </c:pt>
                <c:pt idx="12573">
                  <c:v>0.26184510617443751</c:v>
                </c:pt>
                <c:pt idx="12574">
                  <c:v>0.24791537967416385</c:v>
                </c:pt>
                <c:pt idx="12575">
                  <c:v>0.2338159154852866</c:v>
                </c:pt>
                <c:pt idx="12576">
                  <c:v>0.21955618285628237</c:v>
                </c:pt>
                <c:pt idx="12577">
                  <c:v>0.20514565095569537</c:v>
                </c:pt>
                <c:pt idx="12578">
                  <c:v>0.19059450302463679</c:v>
                </c:pt>
                <c:pt idx="12579">
                  <c:v>0.17591326504159699</c:v>
                </c:pt>
                <c:pt idx="12580">
                  <c:v>0.16111165834628899</c:v>
                </c:pt>
                <c:pt idx="12581">
                  <c:v>0.14619961322941707</c:v>
                </c:pt>
                <c:pt idx="12582">
                  <c:v>0.13118762723389971</c:v>
                </c:pt>
                <c:pt idx="12583">
                  <c:v>0.11608639248882392</c:v>
                </c:pt>
                <c:pt idx="12584">
                  <c:v>0.10090565203369975</c:v>
                </c:pt>
                <c:pt idx="12585">
                  <c:v>8.5655221727435046E-2</c:v>
                </c:pt>
                <c:pt idx="12586">
                  <c:v>7.0345360933473891E-2</c:v>
                </c:pt>
                <c:pt idx="12587">
                  <c:v>5.4986776676989792E-2</c:v>
                </c:pt>
                <c:pt idx="12588">
                  <c:v>3.9590611234006159E-2</c:v>
                </c:pt>
                <c:pt idx="12589">
                  <c:v>2.4168053378623669E-2</c:v>
                </c:pt>
                <c:pt idx="12590">
                  <c:v>8.7291842783198438E-3</c:v>
                </c:pt>
                <c:pt idx="12591">
                  <c:v>-6.7160053103567686E-3</c:v>
                </c:pt>
                <c:pt idx="12592">
                  <c:v>-2.2156882460515327E-2</c:v>
                </c:pt>
                <c:pt idx="12593">
                  <c:v>-3.7581843291169856E-2</c:v>
                </c:pt>
                <c:pt idx="12594">
                  <c:v>-5.2981363353377151E-2</c:v>
                </c:pt>
                <c:pt idx="12595">
                  <c:v>-6.8344787676239721E-2</c:v>
                </c:pt>
                <c:pt idx="12596">
                  <c:v>-8.3661387253242056E-2</c:v>
                </c:pt>
                <c:pt idx="12597">
                  <c:v>-9.8920646735252693E-2</c:v>
                </c:pt>
                <c:pt idx="12598">
                  <c:v>-0.11411203228902095</c:v>
                </c:pt>
                <c:pt idx="12599">
                  <c:v>-0.1292252600304504</c:v>
                </c:pt>
                <c:pt idx="12600">
                  <c:v>-0.14424998751924242</c:v>
                </c:pt>
                <c:pt idx="12601">
                  <c:v>-0.15917577568961577</c:v>
                </c:pt>
                <c:pt idx="12602">
                  <c:v>-0.17399238603891751</c:v>
                </c:pt>
                <c:pt idx="12603">
                  <c:v>-0.18868979911307898</c:v>
                </c:pt>
                <c:pt idx="12604">
                  <c:v>-0.20325793058213448</c:v>
                </c:pt>
                <c:pt idx="12605">
                  <c:v>-0.21768665986061542</c:v>
                </c:pt>
                <c:pt idx="12606">
                  <c:v>-0.23196616175034276</c:v>
                </c:pt>
                <c:pt idx="12607">
                  <c:v>-0.24608666285285186</c:v>
                </c:pt>
                <c:pt idx="12608">
                  <c:v>-0.2600386906269096</c:v>
                </c:pt>
                <c:pt idx="12609">
                  <c:v>-0.27381282988450917</c:v>
                </c:pt>
                <c:pt idx="12610">
                  <c:v>-0.28739855817344423</c:v>
                </c:pt>
                <c:pt idx="12611">
                  <c:v>-0.30078754451664763</c:v>
                </c:pt>
                <c:pt idx="12612">
                  <c:v>-0.31397071690194267</c:v>
                </c:pt>
                <c:pt idx="12613">
                  <c:v>-0.32693846279299166</c:v>
                </c:pt>
                <c:pt idx="12614">
                  <c:v>-0.33968133538543727</c:v>
                </c:pt>
                <c:pt idx="12615">
                  <c:v>-0.35219117227880359</c:v>
                </c:pt>
                <c:pt idx="12616">
                  <c:v>-0.3644600406121265</c:v>
                </c:pt>
                <c:pt idx="12617">
                  <c:v>-0.37647982707668953</c:v>
                </c:pt>
                <c:pt idx="12618">
                  <c:v>-0.38824218985127079</c:v>
                </c:pt>
                <c:pt idx="12619">
                  <c:v>-0.39973852430816303</c:v>
                </c:pt>
                <c:pt idx="12620">
                  <c:v>-0.41096030407008849</c:v>
                </c:pt>
                <c:pt idx="12621">
                  <c:v>-0.42190018816882696</c:v>
                </c:pt>
                <c:pt idx="12622">
                  <c:v>-0.43255095926925596</c:v>
                </c:pt>
                <c:pt idx="12623">
                  <c:v>-0.44290511135753446</c:v>
                </c:pt>
                <c:pt idx="12624">
                  <c:v>-0.45295516480394515</c:v>
                </c:pt>
                <c:pt idx="12625">
                  <c:v>-0.46269475107788555</c:v>
                </c:pt>
                <c:pt idx="12626">
                  <c:v>-0.47211753267859341</c:v>
                </c:pt>
                <c:pt idx="12627">
                  <c:v>-0.48121677709845972</c:v>
                </c:pt>
                <c:pt idx="12628">
                  <c:v>-0.4899860240041442</c:v>
                </c:pt>
                <c:pt idx="12629">
                  <c:v>-0.4984205566292283</c:v>
                </c:pt>
                <c:pt idx="12630">
                  <c:v>-0.50651338782665312</c:v>
                </c:pt>
                <c:pt idx="12631">
                  <c:v>-0.51425838056821815</c:v>
                </c:pt>
                <c:pt idx="12632">
                  <c:v>-0.52165142395636455</c:v>
                </c:pt>
                <c:pt idx="12633">
                  <c:v>-0.52868642341654026</c:v>
                </c:pt>
                <c:pt idx="12634">
                  <c:v>-0.53535880751825971</c:v>
                </c:pt>
                <c:pt idx="12635">
                  <c:v>-0.54166449032115827</c:v>
                </c:pt>
                <c:pt idx="12636">
                  <c:v>-0.54759982533230744</c:v>
                </c:pt>
                <c:pt idx="12637">
                  <c:v>-0.55315971799465602</c:v>
                </c:pt>
                <c:pt idx="12638">
                  <c:v>-0.5583400655064279</c:v>
                </c:pt>
                <c:pt idx="12639">
                  <c:v>-0.5631385470454775</c:v>
                </c:pt>
                <c:pt idx="12640">
                  <c:v>-0.56755058844338846</c:v>
                </c:pt>
                <c:pt idx="12641">
                  <c:v>-0.57157321584719545</c:v>
                </c:pt>
                <c:pt idx="12642">
                  <c:v>-0.57520440580359666</c:v>
                </c:pt>
                <c:pt idx="12643">
                  <c:v>-0.57844083442768468</c:v>
                </c:pt>
                <c:pt idx="12644">
                  <c:v>-0.58128069134300853</c:v>
                </c:pt>
                <c:pt idx="12645">
                  <c:v>-0.58372225015252166</c:v>
                </c:pt>
                <c:pt idx="12646">
                  <c:v>-0.58576415781969537</c:v>
                </c:pt>
                <c:pt idx="12647">
                  <c:v>-0.58740465134816067</c:v>
                </c:pt>
                <c:pt idx="12648">
                  <c:v>-0.58864257434936429</c:v>
                </c:pt>
                <c:pt idx="12649">
                  <c:v>-0.58947736608799783</c:v>
                </c:pt>
                <c:pt idx="12650">
                  <c:v>-0.58990791862152281</c:v>
                </c:pt>
                <c:pt idx="12651">
                  <c:v>-0.58993358857988787</c:v>
                </c:pt>
                <c:pt idx="12652">
                  <c:v>-0.58955454783643457</c:v>
                </c:pt>
                <c:pt idx="12653">
                  <c:v>-0.58877175911776669</c:v>
                </c:pt>
                <c:pt idx="12654">
                  <c:v>-0.58758620600729528</c:v>
                </c:pt>
                <c:pt idx="12655">
                  <c:v>-0.5859973209270537</c:v>
                </c:pt>
                <c:pt idx="12656">
                  <c:v>-0.58400690417792855</c:v>
                </c:pt>
                <c:pt idx="12657">
                  <c:v>-0.58161663946200992</c:v>
                </c:pt>
                <c:pt idx="12658">
                  <c:v>-0.57882798583671402</c:v>
                </c:pt>
                <c:pt idx="12659">
                  <c:v>-0.57564209237339814</c:v>
                </c:pt>
                <c:pt idx="12660">
                  <c:v>-0.57206231779860028</c:v>
                </c:pt>
                <c:pt idx="12661">
                  <c:v>-0.56809059793550831</c:v>
                </c:pt>
                <c:pt idx="12662">
                  <c:v>-0.5637294827974122</c:v>
                </c:pt>
                <c:pt idx="12663">
                  <c:v>-0.55898138727550917</c:v>
                </c:pt>
                <c:pt idx="12664">
                  <c:v>-0.55385073922563399</c:v>
                </c:pt>
                <c:pt idx="12665">
                  <c:v>-0.54834033278171435</c:v>
                </c:pt>
                <c:pt idx="12666">
                  <c:v>-0.54245372059267039</c:v>
                </c:pt>
                <c:pt idx="12667">
                  <c:v>-0.53619521838566997</c:v>
                </c:pt>
                <c:pt idx="12668">
                  <c:v>-0.52956987986312731</c:v>
                </c:pt>
                <c:pt idx="12669">
                  <c:v>-0.52258086394412229</c:v>
                </c:pt>
                <c:pt idx="12670">
                  <c:v>-0.5152333167188009</c:v>
                </c:pt>
                <c:pt idx="12671">
                  <c:v>-0.50753297983433343</c:v>
                </c:pt>
                <c:pt idx="12672">
                  <c:v>-0.49948538163198913</c:v>
                </c:pt>
                <c:pt idx="12673">
                  <c:v>-0.49109574349775009</c:v>
                </c:pt>
                <c:pt idx="12674">
                  <c:v>-0.48236926636655258</c:v>
                </c:pt>
                <c:pt idx="12675">
                  <c:v>-0.47331218970192396</c:v>
                </c:pt>
                <c:pt idx="12676">
                  <c:v>-0.46393068917119379</c:v>
                </c:pt>
                <c:pt idx="12677">
                  <c:v>-0.45423079337179489</c:v>
                </c:pt>
                <c:pt idx="12678">
                  <c:v>-0.44421942778964735</c:v>
                </c:pt>
                <c:pt idx="12679">
                  <c:v>-0.43390366423704896</c:v>
                </c:pt>
                <c:pt idx="12680">
                  <c:v>-0.42329102480424208</c:v>
                </c:pt>
                <c:pt idx="12681">
                  <c:v>-0.4123879543651422</c:v>
                </c:pt>
                <c:pt idx="12682">
                  <c:v>-0.40120264838757336</c:v>
                </c:pt>
                <c:pt idx="12683">
                  <c:v>-0.38974290423393515</c:v>
                </c:pt>
                <c:pt idx="12684">
                  <c:v>-0.37801526036724942</c:v>
                </c:pt>
                <c:pt idx="12685">
                  <c:v>-0.36602895184091533</c:v>
                </c:pt>
                <c:pt idx="12686">
                  <c:v>-0.35379197086693087</c:v>
                </c:pt>
                <c:pt idx="12687">
                  <c:v>-0.34131162838524043</c:v>
                </c:pt>
                <c:pt idx="12688">
                  <c:v>-0.32859707827556345</c:v>
                </c:pt>
                <c:pt idx="12689">
                  <c:v>-0.315657532333322</c:v>
                </c:pt>
                <c:pt idx="12690">
                  <c:v>-0.3025021814346221</c:v>
                </c:pt>
                <c:pt idx="12691">
                  <c:v>-0.2891390135832177</c:v>
                </c:pt>
                <c:pt idx="12692">
                  <c:v>-0.27557839560286751</c:v>
                </c:pt>
                <c:pt idx="12693">
                  <c:v>-0.26182912137075987</c:v>
                </c:pt>
                <c:pt idx="12694">
                  <c:v>-0.24789933407168771</c:v>
                </c:pt>
                <c:pt idx="12695">
                  <c:v>-0.23379981317016701</c:v>
                </c:pt>
                <c:pt idx="12696">
                  <c:v>-0.21954002792223737</c:v>
                </c:pt>
                <c:pt idx="12697">
                  <c:v>-0.20512944750298046</c:v>
                </c:pt>
                <c:pt idx="12698">
                  <c:v>-0.19057825515903576</c:v>
                </c:pt>
                <c:pt idx="12699">
                  <c:v>-0.17589697687335784</c:v>
                </c:pt>
                <c:pt idx="12700">
                  <c:v>-0.16109533398912212</c:v>
                </c:pt>
                <c:pt idx="12701">
                  <c:v>-0.14618325679945565</c:v>
                </c:pt>
                <c:pt idx="12702">
                  <c:v>-0.13117124284867732</c:v>
                </c:pt>
                <c:pt idx="12703">
                  <c:v>-0.11606998426624063</c:v>
                </c:pt>
                <c:pt idx="12704">
                  <c:v>-0.1008892240910015</c:v>
                </c:pt>
                <c:pt idx="12705">
                  <c:v>-8.563877818019712E-2</c:v>
                </c:pt>
                <c:pt idx="12706">
                  <c:v>-7.0328905894575328E-2</c:v>
                </c:pt>
                <c:pt idx="12707">
                  <c:v>-5.4970314255598042E-2</c:v>
                </c:pt>
                <c:pt idx="12708">
                  <c:v>-3.9574145534552151E-2</c:v>
                </c:pt>
                <c:pt idx="12709">
                  <c:v>-2.4151588499796657E-2</c:v>
                </c:pt>
                <c:pt idx="12710">
                  <c:v>-8.712724312063257E-3</c:v>
                </c:pt>
                <c:pt idx="12711">
                  <c:v>6.7324562798566061E-3</c:v>
                </c:pt>
                <c:pt idx="12712">
                  <c:v>2.2173320357844591E-2</c:v>
                </c:pt>
                <c:pt idx="12713">
                  <c:v>3.7598264050666089E-2</c:v>
                </c:pt>
                <c:pt idx="12714">
                  <c:v>5.2997762920137276E-2</c:v>
                </c:pt>
                <c:pt idx="12715">
                  <c:v>6.8361162007106069E-2</c:v>
                </c:pt>
                <c:pt idx="12716">
                  <c:v>8.3677732317793532E-2</c:v>
                </c:pt>
                <c:pt idx="12717">
                  <c:v>9.8936958516777584E-2</c:v>
                </c:pt>
                <c:pt idx="12718">
                  <c:v>0.11412830678550254</c:v>
                </c:pt>
                <c:pt idx="12719">
                  <c:v>0.12924149325553783</c:v>
                </c:pt>
                <c:pt idx="12720">
                  <c:v>0.14426617550321055</c:v>
                </c:pt>
                <c:pt idx="12721">
                  <c:v>0.15919191448032829</c:v>
                </c:pt>
                <c:pt idx="12722">
                  <c:v>0.17400847170277983</c:v>
                </c:pt>
                <c:pt idx="12723">
                  <c:v>0.18870582773598793</c:v>
                </c:pt>
                <c:pt idx="12724">
                  <c:v>0.20327389827043352</c:v>
                </c:pt>
                <c:pt idx="12725">
                  <c:v>0.21770256274199742</c:v>
                </c:pt>
                <c:pt idx="12726">
                  <c:v>0.23198199597481103</c:v>
                </c:pt>
                <c:pt idx="12727">
                  <c:v>0.24610242459362072</c:v>
                </c:pt>
                <c:pt idx="12728">
                  <c:v>0.26005437608133986</c:v>
                </c:pt>
                <c:pt idx="12729">
                  <c:v>0.27382843527498907</c:v>
                </c:pt>
                <c:pt idx="12730">
                  <c:v>0.28741407974830929</c:v>
                </c:pt>
                <c:pt idx="12731">
                  <c:v>0.30080297855106092</c:v>
                </c:pt>
                <c:pt idx="12732">
                  <c:v>0.31398605969877758</c:v>
                </c:pt>
                <c:pt idx="12733">
                  <c:v>0.32695371068372159</c:v>
                </c:pt>
                <c:pt idx="12734">
                  <c:v>0.33969648473098307</c:v>
                </c:pt>
                <c:pt idx="12735">
                  <c:v>0.35220621947039615</c:v>
                </c:pt>
                <c:pt idx="12736">
                  <c:v>0.36447498207216172</c:v>
                </c:pt>
                <c:pt idx="12737">
                  <c:v>0.37649465925956144</c:v>
                </c:pt>
                <c:pt idx="12738">
                  <c:v>0.3882569092442088</c:v>
                </c:pt>
                <c:pt idx="12739">
                  <c:v>0.39975312743204988</c:v>
                </c:pt>
                <c:pt idx="12740">
                  <c:v>0.41097478748026295</c:v>
                </c:pt>
                <c:pt idx="12741">
                  <c:v>0.42191454845590032</c:v>
                </c:pt>
                <c:pt idx="12742">
                  <c:v>0.43256519305989316</c:v>
                </c:pt>
                <c:pt idx="12743">
                  <c:v>0.44291921531523165</c:v>
                </c:pt>
                <c:pt idx="12744">
                  <c:v>0.45296913562981461</c:v>
                </c:pt>
                <c:pt idx="12745">
                  <c:v>0.46270858551140326</c:v>
                </c:pt>
                <c:pt idx="12746">
                  <c:v>0.4721312274983514</c:v>
                </c:pt>
                <c:pt idx="12747">
                  <c:v>0.48123032912290581</c:v>
                </c:pt>
                <c:pt idx="12748">
                  <c:v>0.48999943009230701</c:v>
                </c:pt>
                <c:pt idx="12749">
                  <c:v>0.49843381368143724</c:v>
                </c:pt>
                <c:pt idx="12750">
                  <c:v>0.50652649278524386</c:v>
                </c:pt>
                <c:pt idx="12751">
                  <c:v>0.51427133041821615</c:v>
                </c:pt>
                <c:pt idx="12752">
                  <c:v>0.52166421572617649</c:v>
                </c:pt>
                <c:pt idx="12753">
                  <c:v>0.52869905417861773</c:v>
                </c:pt>
                <c:pt idx="12754">
                  <c:v>0.53537127438976229</c:v>
                </c:pt>
                <c:pt idx="12755">
                  <c:v>0.54167679046459072</c:v>
                </c:pt>
                <c:pt idx="12756">
                  <c:v>0.54761195595616097</c:v>
                </c:pt>
                <c:pt idx="12757">
                  <c:v>0.55317167635402198</c:v>
                </c:pt>
                <c:pt idx="12758">
                  <c:v>0.55835184890361111</c:v>
                </c:pt>
                <c:pt idx="12759">
                  <c:v>0.56315015283059089</c:v>
                </c:pt>
                <c:pt idx="12760">
                  <c:v>0.5675620140149239</c:v>
                </c:pt>
                <c:pt idx="12761">
                  <c:v>0.57158445865261898</c:v>
                </c:pt>
                <c:pt idx="12762">
                  <c:v>0.57521546333986984</c:v>
                </c:pt>
                <c:pt idx="12763">
                  <c:v>0.57845170424184411</c:v>
                </c:pt>
                <c:pt idx="12764">
                  <c:v>0.5812913710326727</c:v>
                </c:pt>
                <c:pt idx="12765">
                  <c:v>0.58373273736640297</c:v>
                </c:pt>
                <c:pt idx="12766">
                  <c:v>0.58577445025812935</c:v>
                </c:pt>
                <c:pt idx="12767">
                  <c:v>0.58741474676357341</c:v>
                </c:pt>
                <c:pt idx="12768">
                  <c:v>0.58865247054674497</c:v>
                </c:pt>
                <c:pt idx="12769">
                  <c:v>0.58948706092538283</c:v>
                </c:pt>
                <c:pt idx="12770">
                  <c:v>0.58991741001041786</c:v>
                </c:pt>
                <c:pt idx="12771">
                  <c:v>0.58994287448571858</c:v>
                </c:pt>
                <c:pt idx="12772">
                  <c:v>0.58956362627895742</c:v>
                </c:pt>
                <c:pt idx="12773">
                  <c:v>0.58878062817148491</c:v>
                </c:pt>
                <c:pt idx="12774">
                  <c:v>0.58759486380183679</c:v>
                </c:pt>
                <c:pt idx="12775">
                  <c:v>0.58600576564756479</c:v>
                </c:pt>
                <c:pt idx="12776">
                  <c:v>0.5840151340654115</c:v>
                </c:pt>
                <c:pt idx="12777">
                  <c:v>0.58162465281370035</c:v>
                </c:pt>
                <c:pt idx="12778">
                  <c:v>0.57883578100639044</c:v>
                </c:pt>
                <c:pt idx="12779">
                  <c:v>0.57564966777171378</c:v>
                </c:pt>
                <c:pt idx="12780">
                  <c:v>0.57206967189338187</c:v>
                </c:pt>
                <c:pt idx="12781">
                  <c:v>0.56809772925204294</c:v>
                </c:pt>
                <c:pt idx="12782">
                  <c:v>0.56373638991873987</c:v>
                </c:pt>
                <c:pt idx="12783">
                  <c:v>0.55898806884266028</c:v>
                </c:pt>
                <c:pt idx="12784">
                  <c:v>0.5538571939378848</c:v>
                </c:pt>
                <c:pt idx="12785">
                  <c:v>0.54834655939681765</c:v>
                </c:pt>
                <c:pt idx="12786">
                  <c:v>0.54245971792707093</c:v>
                </c:pt>
                <c:pt idx="12787">
                  <c:v>0.53620098531469973</c:v>
                </c:pt>
                <c:pt idx="12788">
                  <c:v>0.52957541532119978</c:v>
                </c:pt>
                <c:pt idx="12789">
                  <c:v>0.52258616692489324</c:v>
                </c:pt>
                <c:pt idx="12790">
                  <c:v>0.51523838627533414</c:v>
                </c:pt>
                <c:pt idx="12791">
                  <c:v>0.50753781507923046</c:v>
                </c:pt>
                <c:pt idx="12792">
                  <c:v>0.49948998173752462</c:v>
                </c:pt>
                <c:pt idx="12793">
                  <c:v>0.49110010769597812</c:v>
                </c:pt>
                <c:pt idx="12794">
                  <c:v>0.48237339394939799</c:v>
                </c:pt>
                <c:pt idx="12795">
                  <c:v>0.47331608002126829</c:v>
                </c:pt>
                <c:pt idx="12796">
                  <c:v>0.46393434163894298</c:v>
                </c:pt>
                <c:pt idx="12797">
                  <c:v>0.45423420745991872</c:v>
                </c:pt>
                <c:pt idx="12798">
                  <c:v>0.44422260303022537</c:v>
                </c:pt>
                <c:pt idx="12799">
                  <c:v>0.43390660022228655</c:v>
                </c:pt>
                <c:pt idx="12800">
                  <c:v>0.42329372118647862</c:v>
                </c:pt>
                <c:pt idx="12801">
                  <c:v>0.4123904108568332</c:v>
                </c:pt>
                <c:pt idx="12802">
                  <c:v>0.40120486476127876</c:v>
                </c:pt>
                <c:pt idx="12803">
                  <c:v>0.3897448803222639</c:v>
                </c:pt>
                <c:pt idx="12804">
                  <c:v>0.37801699606282413</c:v>
                </c:pt>
                <c:pt idx="12805">
                  <c:v>0.36603044709628552</c:v>
                </c:pt>
                <c:pt idx="12806">
                  <c:v>0.35379322569449673</c:v>
                </c:pt>
                <c:pt idx="12807">
                  <c:v>0.34131264285715773</c:v>
                </c:pt>
                <c:pt idx="12808">
                  <c:v>0.32859785252362916</c:v>
                </c:pt>
                <c:pt idx="12809">
                  <c:v>0.31565806654883266</c:v>
                </c:pt>
                <c:pt idx="12810">
                  <c:v>0.30250247586825035</c:v>
                </c:pt>
                <c:pt idx="12811">
                  <c:v>0.28913906854485044</c:v>
                </c:pt>
                <c:pt idx="12812">
                  <c:v>0.27557821146141853</c:v>
                </c:pt>
                <c:pt idx="12813">
                  <c:v>0.26182869855400037</c:v>
                </c:pt>
                <c:pt idx="12814">
                  <c:v>0.2478986730660501</c:v>
                </c:pt>
                <c:pt idx="12815">
                  <c:v>0.23379891452050874</c:v>
                </c:pt>
                <c:pt idx="12816">
                  <c:v>0.21953889223163001</c:v>
                </c:pt>
                <c:pt idx="12817">
                  <c:v>0.20512807543246311</c:v>
                </c:pt>
                <c:pt idx="12818">
                  <c:v>0.19057664742735556</c:v>
                </c:pt>
                <c:pt idx="12819">
                  <c:v>0.17589513425669923</c:v>
                </c:pt>
                <c:pt idx="12820">
                  <c:v>0.16109325732082708</c:v>
                </c:pt>
                <c:pt idx="12821">
                  <c:v>0.14618094696971348</c:v>
                </c:pt>
                <c:pt idx="12822">
                  <c:v>0.13116870080422646</c:v>
                </c:pt>
                <c:pt idx="12823">
                  <c:v>0.11606721101004031</c:v>
                </c:pt>
                <c:pt idx="12824">
                  <c:v>0.10088622068187836</c:v>
                </c:pt>
                <c:pt idx="12825">
                  <c:v>8.5635545732513627E-2</c:v>
                </c:pt>
                <c:pt idx="12826">
                  <c:v>7.0325445577850379E-2</c:v>
                </c:pt>
                <c:pt idx="12827">
                  <c:v>5.4966627294124541E-2</c:v>
                </c:pt>
                <c:pt idx="12828">
                  <c:v>3.9570233207019474E-2</c:v>
                </c:pt>
                <c:pt idx="12829">
                  <c:v>2.4147452138878572E-2</c:v>
                </c:pt>
                <c:pt idx="12830">
                  <c:v>8.7083653039999962E-3</c:v>
                </c:pt>
                <c:pt idx="12831">
                  <c:v>-6.7370364956903959E-3</c:v>
                </c:pt>
                <c:pt idx="12832">
                  <c:v>-2.2178120289386122E-2</c:v>
                </c:pt>
                <c:pt idx="12833">
                  <c:v>-3.7603282153603611E-2</c:v>
                </c:pt>
                <c:pt idx="12834">
                  <c:v>-5.3002997598388953E-2</c:v>
                </c:pt>
                <c:pt idx="12835">
                  <c:v>-6.836661161330583E-2</c:v>
                </c:pt>
                <c:pt idx="12836">
                  <c:v>-8.3683395153765675E-2</c:v>
                </c:pt>
                <c:pt idx="12837">
                  <c:v>-9.894283283405679E-2</c:v>
                </c:pt>
                <c:pt idx="12838">
                  <c:v>-0.11413439078583593</c:v>
                </c:pt>
                <c:pt idx="12839">
                  <c:v>-0.12924778509142931</c:v>
                </c:pt>
                <c:pt idx="12840">
                  <c:v>-0.14427267327842519</c:v>
                </c:pt>
                <c:pt idx="12841">
                  <c:v>-0.15919861625047821</c:v>
                </c:pt>
                <c:pt idx="12842">
                  <c:v>-0.17401537547587143</c:v>
                </c:pt>
                <c:pt idx="12843">
                  <c:v>-0.18871293147298474</c:v>
                </c:pt>
                <c:pt idx="12844">
                  <c:v>-0.20328119988584106</c:v>
                </c:pt>
                <c:pt idx="12845">
                  <c:v>-0.21771006010446547</c:v>
                </c:pt>
                <c:pt idx="12846">
                  <c:v>-0.23198968690773486</c:v>
                </c:pt>
                <c:pt idx="12847">
                  <c:v>-0.24611030687574556</c:v>
                </c:pt>
                <c:pt idx="12848">
                  <c:v>-0.26006244744738299</c:v>
                </c:pt>
                <c:pt idx="12849">
                  <c:v>-0.27383669341628936</c:v>
                </c:pt>
                <c:pt idx="12850">
                  <c:v>-0.28742252231345478</c:v>
                </c:pt>
                <c:pt idx="12851">
                  <c:v>-0.30081160314655037</c:v>
                </c:pt>
                <c:pt idx="12852">
                  <c:v>-0.31399486388968045</c:v>
                </c:pt>
                <c:pt idx="12853">
                  <c:v>-0.32696269199434497</c:v>
                </c:pt>
                <c:pt idx="12854">
                  <c:v>-0.33970564064555953</c:v>
                </c:pt>
                <c:pt idx="12855">
                  <c:v>-0.35221554743377048</c:v>
                </c:pt>
                <c:pt idx="12856">
                  <c:v>-0.36448447949048957</c:v>
                </c:pt>
                <c:pt idx="12857">
                  <c:v>-0.37650432350101215</c:v>
                </c:pt>
                <c:pt idx="12858">
                  <c:v>-0.38826673763968744</c:v>
                </c:pt>
                <c:pt idx="12859">
                  <c:v>-0.3997631172759144</c:v>
                </c:pt>
                <c:pt idx="12860">
                  <c:v>-0.41098493603105435</c:v>
                </c:pt>
                <c:pt idx="12861">
                  <c:v>-0.42192485293708321</c:v>
                </c:pt>
                <c:pt idx="12862">
                  <c:v>-0.43257565066060721</c:v>
                </c:pt>
                <c:pt idx="12863">
                  <c:v>-0.44292982319104085</c:v>
                </c:pt>
                <c:pt idx="12864">
                  <c:v>-0.4529798909034623</c:v>
                </c:pt>
                <c:pt idx="12865">
                  <c:v>-0.46271948527359186</c:v>
                </c:pt>
                <c:pt idx="12866">
                  <c:v>-0.47214226880850751</c:v>
                </c:pt>
                <c:pt idx="12867">
                  <c:v>-0.48124150900996709</c:v>
                </c:pt>
                <c:pt idx="12868">
                  <c:v>-0.49001074555550717</c:v>
                </c:pt>
                <c:pt idx="12869">
                  <c:v>-0.49844526169109488</c:v>
                </c:pt>
                <c:pt idx="12870">
                  <c:v>-0.50653807028356834</c:v>
                </c:pt>
                <c:pt idx="12871">
                  <c:v>-0.51428303432010969</c:v>
                </c:pt>
                <c:pt idx="12872">
                  <c:v>-0.52167604292004877</c:v>
                </c:pt>
                <c:pt idx="12873">
                  <c:v>-0.52871100152719386</c:v>
                </c:pt>
                <c:pt idx="12874">
                  <c:v>-0.53538333873091237</c:v>
                </c:pt>
                <c:pt idx="12875">
                  <c:v>-0.54168896861214966</c:v>
                </c:pt>
                <c:pt idx="12876">
                  <c:v>-0.54762424470076265</c:v>
                </c:pt>
                <c:pt idx="12877">
                  <c:v>-0.55318407246393175</c:v>
                </c:pt>
                <c:pt idx="12878">
                  <c:v>-0.55836434912556399</c:v>
                </c:pt>
                <c:pt idx="12879">
                  <c:v>-0.56316275389063464</c:v>
                </c:pt>
                <c:pt idx="12880">
                  <c:v>-0.56757471261928039</c:v>
                </c:pt>
                <c:pt idx="12881">
                  <c:v>-0.5715972514885076</c:v>
                </c:pt>
                <c:pt idx="12882">
                  <c:v>-0.57522834707639048</c:v>
                </c:pt>
                <c:pt idx="12883">
                  <c:v>-0.57846467553079883</c:v>
                </c:pt>
                <c:pt idx="12884">
                  <c:v>-0.58130442650946645</c:v>
                </c:pt>
                <c:pt idx="12885">
                  <c:v>-0.5837458736508766</c:v>
                </c:pt>
                <c:pt idx="12886">
                  <c:v>-0.58578766395543791</c:v>
                </c:pt>
                <c:pt idx="12887">
                  <c:v>-0.5874280344650471</c:v>
                </c:pt>
                <c:pt idx="12888">
                  <c:v>-0.58866582883076735</c:v>
                </c:pt>
                <c:pt idx="12889">
                  <c:v>-0.58950048635825769</c:v>
                </c:pt>
                <c:pt idx="12890">
                  <c:v>-0.58993089914723074</c:v>
                </c:pt>
                <c:pt idx="12891">
                  <c:v>-0.58995642387123137</c:v>
                </c:pt>
                <c:pt idx="12892">
                  <c:v>-0.58957723244847526</c:v>
                </c:pt>
                <c:pt idx="12893">
                  <c:v>-0.58879428765172337</c:v>
                </c:pt>
                <c:pt idx="12894">
                  <c:v>-0.58760857311181092</c:v>
                </c:pt>
                <c:pt idx="12895">
                  <c:v>-0.58601952129945589</c:v>
                </c:pt>
                <c:pt idx="12896">
                  <c:v>-0.58402893256546828</c:v>
                </c:pt>
                <c:pt idx="12897">
                  <c:v>-0.58163849066308848</c:v>
                </c:pt>
                <c:pt idx="12898">
                  <c:v>-0.57884965470208749</c:v>
                </c:pt>
                <c:pt idx="12899">
                  <c:v>-0.57566357380737643</c:v>
                </c:pt>
                <c:pt idx="12900">
                  <c:v>-0.57208360676024061</c:v>
                </c:pt>
                <c:pt idx="12901">
                  <c:v>-0.56811168943975221</c:v>
                </c:pt>
                <c:pt idx="12902">
                  <c:v>-0.56375037191627875</c:v>
                </c:pt>
                <c:pt idx="12903">
                  <c:v>-0.55900206913918926</c:v>
                </c:pt>
                <c:pt idx="12904">
                  <c:v>-0.55387120902362574</c:v>
                </c:pt>
                <c:pt idx="12905">
                  <c:v>-0.54836058576392044</c:v>
                </c:pt>
                <c:pt idx="12906">
                  <c:v>-0.54247375207048787</c:v>
                </c:pt>
                <c:pt idx="12907">
                  <c:v>-0.53621502373305163</c:v>
                </c:pt>
                <c:pt idx="12908">
                  <c:v>-0.52958945451763306</c:v>
                </c:pt>
                <c:pt idx="12909">
                  <c:v>-0.52260020340795033</c:v>
                </c:pt>
                <c:pt idx="12910">
                  <c:v>-0.51525241655981047</c:v>
                </c:pt>
                <c:pt idx="12911">
                  <c:v>-0.50755183568703055</c:v>
                </c:pt>
                <c:pt idx="12912">
                  <c:v>-0.49950398919851335</c:v>
                </c:pt>
                <c:pt idx="12913">
                  <c:v>-0.4911140985488352</c:v>
                </c:pt>
                <c:pt idx="12914">
                  <c:v>-0.4823873647424608</c:v>
                </c:pt>
                <c:pt idx="12915">
                  <c:v>-0.4733300273133757</c:v>
                </c:pt>
                <c:pt idx="12916">
                  <c:v>-0.46394826200027212</c:v>
                </c:pt>
                <c:pt idx="12917">
                  <c:v>-0.45424809747282274</c:v>
                </c:pt>
                <c:pt idx="12918">
                  <c:v>-0.44423645929006433</c:v>
                </c:pt>
                <c:pt idx="12919">
                  <c:v>-0.43392041933824843</c:v>
                </c:pt>
                <c:pt idx="12920">
                  <c:v>-0.42330749978240262</c:v>
                </c:pt>
                <c:pt idx="12921">
                  <c:v>-0.41240414557202792</c:v>
                </c:pt>
                <c:pt idx="12922">
                  <c:v>-0.40121855225132896</c:v>
                </c:pt>
                <c:pt idx="12923">
                  <c:v>-0.3897585172598409</c:v>
                </c:pt>
                <c:pt idx="12924">
                  <c:v>-0.37803057913847649</c:v>
                </c:pt>
                <c:pt idx="12925">
                  <c:v>-0.36604397301924418</c:v>
                </c:pt>
                <c:pt idx="12926">
                  <c:v>-0.3538066911934597</c:v>
                </c:pt>
                <c:pt idx="12927">
                  <c:v>-0.34132604468107108</c:v>
                </c:pt>
                <c:pt idx="12928">
                  <c:v>-0.32861118744245349</c:v>
                </c:pt>
                <c:pt idx="12929">
                  <c:v>-0.31567133135433123</c:v>
                </c:pt>
                <c:pt idx="12930">
                  <c:v>-0.30251566737473928</c:v>
                </c:pt>
                <c:pt idx="12931">
                  <c:v>-0.28915218358995992</c:v>
                </c:pt>
                <c:pt idx="12932">
                  <c:v>-0.27559124690683584</c:v>
                </c:pt>
                <c:pt idx="12933">
                  <c:v>-0.26184165128622128</c:v>
                </c:pt>
                <c:pt idx="12934">
                  <c:v>-0.247911539997106</c:v>
                </c:pt>
                <c:pt idx="12935">
                  <c:v>-0.23381169258868736</c:v>
                </c:pt>
                <c:pt idx="12936">
                  <c:v>-0.21955157840220937</c:v>
                </c:pt>
                <c:pt idx="12937">
                  <c:v>-0.20514066669842018</c:v>
                </c:pt>
                <c:pt idx="12938">
                  <c:v>-0.19058914081005415</c:v>
                </c:pt>
                <c:pt idx="12939">
                  <c:v>-0.17590752680660651</c:v>
                </c:pt>
                <c:pt idx="12940">
                  <c:v>-0.16110554611817554</c:v>
                </c:pt>
                <c:pt idx="12941">
                  <c:v>-0.14619312912521082</c:v>
                </c:pt>
                <c:pt idx="12942">
                  <c:v>-0.13118077345970225</c:v>
                </c:pt>
                <c:pt idx="12943">
                  <c:v>-0.11607917133910244</c:v>
                </c:pt>
                <c:pt idx="12944">
                  <c:v>-0.10089806589058843</c:v>
                </c:pt>
                <c:pt idx="12945">
                  <c:v>-8.5647273060011228E-2</c:v>
                </c:pt>
                <c:pt idx="12946">
                  <c:v>-7.0337052296989166E-2</c:v>
                </c:pt>
                <c:pt idx="12947">
                  <c:v>-5.4978110712101895E-2</c:v>
                </c:pt>
                <c:pt idx="12948">
                  <c:v>-3.9581590665989756E-2</c:v>
                </c:pt>
                <c:pt idx="12949">
                  <c:v>-2.415868101655318E-2</c:v>
                </c:pt>
                <c:pt idx="12950">
                  <c:v>-8.7194630142453378E-3</c:v>
                </c:pt>
                <c:pt idx="12951">
                  <c:v>6.7260725022663297E-3</c:v>
                </c:pt>
                <c:pt idx="12952">
                  <c:v>2.2167292524850585E-2</c:v>
                </c:pt>
                <c:pt idx="12953">
                  <c:v>3.7592593092162715E-2</c:v>
                </c:pt>
                <c:pt idx="12954">
                  <c:v>5.2992449675797262E-2</c:v>
                </c:pt>
                <c:pt idx="12955">
                  <c:v>6.8356207226348414E-2</c:v>
                </c:pt>
                <c:pt idx="12956">
                  <c:v>8.3673136659710268E-2</c:v>
                </c:pt>
                <c:pt idx="12957">
                  <c:v>9.8932722550131816E-2</c:v>
                </c:pt>
                <c:pt idx="12958">
                  <c:v>0.11412443098873512</c:v>
                </c:pt>
                <c:pt idx="12959">
                  <c:v>0.12923797801677306</c:v>
                </c:pt>
                <c:pt idx="12960">
                  <c:v>0.14426302112032433</c:v>
                </c:pt>
                <c:pt idx="12961">
                  <c:v>0.15918912116100198</c:v>
                </c:pt>
                <c:pt idx="12962">
                  <c:v>0.17400603956461411</c:v>
                </c:pt>
                <c:pt idx="12963">
                  <c:v>0.18870375680659562</c:v>
                </c:pt>
                <c:pt idx="12964">
                  <c:v>0.2032721884875843</c:v>
                </c:pt>
                <c:pt idx="12965">
                  <c:v>0.21770121395378161</c:v>
                </c:pt>
                <c:pt idx="12966">
                  <c:v>0.23198100793981113</c:v>
                </c:pt>
                <c:pt idx="12967">
                  <c:v>0.24610179698113005</c:v>
                </c:pt>
                <c:pt idx="12968">
                  <c:v>0.26005410847156279</c:v>
                </c:pt>
                <c:pt idx="12969">
                  <c:v>0.27382852715931688</c:v>
                </c:pt>
                <c:pt idx="12970">
                  <c:v>0.2874145305295589</c:v>
                </c:pt>
                <c:pt idx="12971">
                  <c:v>0.30080378754379178</c:v>
                </c:pt>
                <c:pt idx="12972">
                  <c:v>0.31398722612958918</c:v>
                </c:pt>
                <c:pt idx="12973">
                  <c:v>0.32695523369158047</c:v>
                </c:pt>
                <c:pt idx="12974">
                  <c:v>0.33969836336759041</c:v>
                </c:pt>
                <c:pt idx="12975">
                  <c:v>0.35220845270055345</c:v>
                </c:pt>
                <c:pt idx="12976">
                  <c:v>0.36447756877417814</c:v>
                </c:pt>
                <c:pt idx="12977">
                  <c:v>0.37649759822565637</c:v>
                </c:pt>
                <c:pt idx="12978">
                  <c:v>0.38826019918096616</c:v>
                </c:pt>
                <c:pt idx="12979">
                  <c:v>0.39975676696085366</c:v>
                </c:pt>
                <c:pt idx="12980">
                  <c:v>0.41097877513779379</c:v>
                </c:pt>
                <c:pt idx="12981">
                  <c:v>0.42191888269463196</c:v>
                </c:pt>
                <c:pt idx="12982">
                  <c:v>0.43256987224860849</c:v>
                </c:pt>
                <c:pt idx="12983">
                  <c:v>0.44292423773956907</c:v>
                </c:pt>
                <c:pt idx="12984">
                  <c:v>0.45297449949281132</c:v>
                </c:pt>
                <c:pt idx="12985">
                  <c:v>0.46271428893409111</c:v>
                </c:pt>
                <c:pt idx="12986">
                  <c:v>0.47213726852034449</c:v>
                </c:pt>
                <c:pt idx="12987">
                  <c:v>0.48123670570302524</c:v>
                </c:pt>
                <c:pt idx="12988">
                  <c:v>0.49000614010921156</c:v>
                </c:pt>
                <c:pt idx="12989">
                  <c:v>0.4984408549342782</c:v>
                </c:pt>
                <c:pt idx="12990">
                  <c:v>0.50653386299434411</c:v>
                </c:pt>
                <c:pt idx="12991">
                  <c:v>0.51427902722575847</c:v>
                </c:pt>
                <c:pt idx="12992">
                  <c:v>0.52167223669691987</c:v>
                </c:pt>
                <c:pt idx="12993">
                  <c:v>0.52870739680061862</c:v>
                </c:pt>
                <c:pt idx="12994">
                  <c:v>0.53537993607513079</c:v>
                </c:pt>
                <c:pt idx="12995">
                  <c:v>0.5416857685502503</c:v>
                </c:pt>
                <c:pt idx="12996">
                  <c:v>0.54762124770462706</c:v>
                </c:pt>
                <c:pt idx="12997">
                  <c:v>0.55318127895420999</c:v>
                </c:pt>
                <c:pt idx="12998">
                  <c:v>0.55836175947164268</c:v>
                </c:pt>
                <c:pt idx="12999">
                  <c:v>0.56316036841063655</c:v>
                </c:pt>
                <c:pt idx="13000">
                  <c:v>0.56757253158004983</c:v>
                </c:pt>
                <c:pt idx="13001">
                  <c:v>0.5715952751056449</c:v>
                </c:pt>
                <c:pt idx="13002">
                  <c:v>0.57522657551427225</c:v>
                </c:pt>
                <c:pt idx="13003">
                  <c:v>0.5784631089026292</c:v>
                </c:pt>
                <c:pt idx="13004">
                  <c:v>0.58130306487730454</c:v>
                </c:pt>
                <c:pt idx="13005">
                  <c:v>0.58374471702573272</c:v>
                </c:pt>
                <c:pt idx="13006">
                  <c:v>0.58578671229732382</c:v>
                </c:pt>
                <c:pt idx="13007">
                  <c:v>0.58742728768309471</c:v>
                </c:pt>
                <c:pt idx="13008">
                  <c:v>0.58866528678332386</c:v>
                </c:pt>
                <c:pt idx="13009">
                  <c:v>0.58950014885298196</c:v>
                </c:pt>
                <c:pt idx="13010">
                  <c:v>0.58993076594125571</c:v>
                </c:pt>
                <c:pt idx="13011">
                  <c:v>0.58995649467127731</c:v>
                </c:pt>
                <c:pt idx="13012">
                  <c:v>0.58957750691102384</c:v>
                </c:pt>
                <c:pt idx="13013">
                  <c:v>0.58879476538316444</c:v>
                </c:pt>
                <c:pt idx="13014">
                  <c:v>0.58760925366862782</c:v>
                </c:pt>
                <c:pt idx="13015">
                  <c:v>0.58602040418843404</c:v>
                </c:pt>
                <c:pt idx="13016">
                  <c:v>0.58403001724385828</c:v>
                </c:pt>
                <c:pt idx="13017">
                  <c:v>0.58163977653885912</c:v>
                </c:pt>
                <c:pt idx="13018">
                  <c:v>0.57885114113412373</c:v>
                </c:pt>
                <c:pt idx="13019">
                  <c:v>0.57566526010573715</c:v>
                </c:pt>
                <c:pt idx="13020">
                  <c:v>0.57208549218639004</c:v>
                </c:pt>
                <c:pt idx="13021">
                  <c:v>0.56811377320683565</c:v>
                </c:pt>
                <c:pt idx="13022">
                  <c:v>0.56375265318938705</c:v>
                </c:pt>
                <c:pt idx="13023">
                  <c:v>0.55900454703565361</c:v>
                </c:pt>
                <c:pt idx="13024">
                  <c:v>0.55387388261329784</c:v>
                </c:pt>
                <c:pt idx="13025">
                  <c:v>0.54836345406949105</c:v>
                </c:pt>
                <c:pt idx="13026">
                  <c:v>0.54247681406780013</c:v>
                </c:pt>
                <c:pt idx="13027">
                  <c:v>0.53621827835143177</c:v>
                </c:pt>
                <c:pt idx="13028">
                  <c:v>0.52959290064023523</c:v>
                </c:pt>
                <c:pt idx="13029">
                  <c:v>0.52260383987210413</c:v>
                </c:pt>
                <c:pt idx="13030">
                  <c:v>0.51525624215737686</c:v>
                </c:pt>
                <c:pt idx="13031">
                  <c:v>0.50755584916478413</c:v>
                </c:pt>
                <c:pt idx="13032">
                  <c:v>0.49950818925852691</c:v>
                </c:pt>
                <c:pt idx="13033">
                  <c:v>0.49111848384886309</c:v>
                </c:pt>
                <c:pt idx="13034">
                  <c:v>0.48239193389635443</c:v>
                </c:pt>
                <c:pt idx="13035">
                  <c:v>0.47333477889149483</c:v>
                </c:pt>
                <c:pt idx="13036">
                  <c:v>0.46395319452990602</c:v>
                </c:pt>
                <c:pt idx="13037">
                  <c:v>0.4542532094386309</c:v>
                </c:pt>
                <c:pt idx="13038">
                  <c:v>0.44424174913451503</c:v>
                </c:pt>
                <c:pt idx="13039">
                  <c:v>0.43392588546207916</c:v>
                </c:pt>
                <c:pt idx="13040">
                  <c:v>0.42331314054507979</c:v>
                </c:pt>
                <c:pt idx="13041">
                  <c:v>0.41240995929222729</c:v>
                </c:pt>
                <c:pt idx="13042">
                  <c:v>0.4012245372074083</c:v>
                </c:pt>
                <c:pt idx="13043">
                  <c:v>0.38976467169034446</c:v>
                </c:pt>
                <c:pt idx="13044">
                  <c:v>0.3780369012426289</c:v>
                </c:pt>
                <c:pt idx="13045">
                  <c:v>0.36605046095745297</c:v>
                </c:pt>
                <c:pt idx="13046">
                  <c:v>0.35381334308786011</c:v>
                </c:pt>
                <c:pt idx="13047">
                  <c:v>0.34133285861602458</c:v>
                </c:pt>
                <c:pt idx="13048">
                  <c:v>0.3286181614651062</c:v>
                </c:pt>
                <c:pt idx="13049">
                  <c:v>0.31567846347514888</c:v>
                </c:pt>
                <c:pt idx="13050">
                  <c:v>0.30252295556806486</c:v>
                </c:pt>
                <c:pt idx="13051">
                  <c:v>0.28915962579456034</c:v>
                </c:pt>
                <c:pt idx="13052">
                  <c:v>0.27559884102649734</c:v>
                </c:pt>
                <c:pt idx="13053">
                  <c:v>0.26184939519030342</c:v>
                </c:pt>
                <c:pt idx="13054">
                  <c:v>0.24791943152113455</c:v>
                </c:pt>
                <c:pt idx="13055">
                  <c:v>0.23381972953495628</c:v>
                </c:pt>
                <c:pt idx="13056">
                  <c:v>0.21955975854036691</c:v>
                </c:pt>
                <c:pt idx="13057">
                  <c:v>0.20514898776607132</c:v>
                </c:pt>
                <c:pt idx="13058">
                  <c:v>0.19059760051338911</c:v>
                </c:pt>
                <c:pt idx="13059">
                  <c:v>0.17591612282101735</c:v>
                </c:pt>
                <c:pt idx="13060">
                  <c:v>0.16111427608887804</c:v>
                </c:pt>
                <c:pt idx="13061">
                  <c:v>0.1462019906678822</c:v>
                </c:pt>
                <c:pt idx="13062">
                  <c:v>0.13118976416111455</c:v>
                </c:pt>
                <c:pt idx="13063">
                  <c:v>0.11608828875777764</c:v>
                </c:pt>
                <c:pt idx="13064">
                  <c:v>0.10090730755744297</c:v>
                </c:pt>
                <c:pt idx="13065">
                  <c:v>8.5656636479020859E-2</c:v>
                </c:pt>
                <c:pt idx="13066">
                  <c:v>7.0346534945849679E-2</c:v>
                </c:pt>
                <c:pt idx="13067">
                  <c:v>5.4987710042893614E-2</c:v>
                </c:pt>
                <c:pt idx="13068">
                  <c:v>3.9591304105861605E-2</c:v>
                </c:pt>
                <c:pt idx="13069">
                  <c:v>2.4168505968392619E-2</c:v>
                </c:pt>
                <c:pt idx="13070">
                  <c:v>8.7293968573655973E-3</c:v>
                </c:pt>
                <c:pt idx="13071">
                  <c:v>-6.7160324114349567E-3</c:v>
                </c:pt>
                <c:pt idx="13072">
                  <c:v>-2.2157148852073167E-2</c:v>
                </c:pt>
                <c:pt idx="13073">
                  <c:v>-3.7582348524680023E-2</c:v>
                </c:pt>
                <c:pt idx="13074">
                  <c:v>-5.2982106921655919E-2</c:v>
                </c:pt>
                <c:pt idx="13075">
                  <c:v>-6.8345769013670149E-2</c:v>
                </c:pt>
                <c:pt idx="13076">
                  <c:v>-8.3662605735994211E-2</c:v>
                </c:pt>
                <c:pt idx="13077">
                  <c:v>-9.8922101681540836E-2</c:v>
                </c:pt>
                <c:pt idx="13078">
                  <c:v>-0.11411372295935865</c:v>
                </c:pt>
                <c:pt idx="13079">
                  <c:v>-0.1292271856279392</c:v>
                </c:pt>
                <c:pt idx="13080">
                  <c:v>-0.14425214718983986</c:v>
                </c:pt>
                <c:pt idx="13081">
                  <c:v>-0.15917816852245906</c:v>
                </c:pt>
                <c:pt idx="13082">
                  <c:v>-0.17399501106663251</c:v>
                </c:pt>
                <c:pt idx="13083">
                  <c:v>-0.18869265531211568</c:v>
                </c:pt>
                <c:pt idx="13084">
                  <c:v>-0.20326101687310885</c:v>
                </c:pt>
                <c:pt idx="13085">
                  <c:v>-0.21768997510865354</c:v>
                </c:pt>
                <c:pt idx="13086">
                  <c:v>-0.23196970476547635</c:v>
                </c:pt>
                <c:pt idx="13087">
                  <c:v>-0.24609043239038622</c:v>
                </c:pt>
                <c:pt idx="13088">
                  <c:v>-0.26004268538782377</c:v>
                </c:pt>
                <c:pt idx="13089">
                  <c:v>-0.27381704851586652</c:v>
                </c:pt>
                <c:pt idx="13090">
                  <c:v>-0.28740299926881102</c:v>
                </c:pt>
                <c:pt idx="13091">
                  <c:v>-0.30079220661653444</c:v>
                </c:pt>
                <c:pt idx="13092">
                  <c:v>-0.31397559849424678</c:v>
                </c:pt>
                <c:pt idx="13093">
                  <c:v>-0.32694356231346711</c:v>
                </c:pt>
                <c:pt idx="13094">
                  <c:v>-0.33968665121815023</c:v>
                </c:pt>
                <c:pt idx="13095">
                  <c:v>-0.35219670275662535</c:v>
                </c:pt>
                <c:pt idx="13096">
                  <c:v>-0.36446578401723129</c:v>
                </c:pt>
                <c:pt idx="13097">
                  <c:v>-0.37648578164106555</c:v>
                </c:pt>
                <c:pt idx="13098">
                  <c:v>-0.38824835375723116</c:v>
                </c:pt>
                <c:pt idx="13099">
                  <c:v>-0.39974489568888855</c:v>
                </c:pt>
                <c:pt idx="13100">
                  <c:v>-0.4109668810101535</c:v>
                </c:pt>
                <c:pt idx="13101">
                  <c:v>-0.42190696870476652</c:v>
                </c:pt>
                <c:pt idx="13102">
                  <c:v>-0.43255794139012815</c:v>
                </c:pt>
                <c:pt idx="13103">
                  <c:v>-0.44291229300549539</c:v>
                </c:pt>
                <c:pt idx="13104">
                  <c:v>-0.45296254387483137</c:v>
                </c:pt>
                <c:pt idx="13105">
                  <c:v>-0.46270232542182138</c:v>
                </c:pt>
                <c:pt idx="13106">
                  <c:v>-0.4721253001005849</c:v>
                </c:pt>
                <c:pt idx="13107">
                  <c:v>-0.48122473535902327</c:v>
                </c:pt>
                <c:pt idx="13108">
                  <c:v>-0.48999417081993329</c:v>
                </c:pt>
                <c:pt idx="13109">
                  <c:v>-0.49842888967366134</c:v>
                </c:pt>
                <c:pt idx="13110">
                  <c:v>-0.50652190473057468</c:v>
                </c:pt>
                <c:pt idx="13111">
                  <c:v>-0.51426707892054602</c:v>
                </c:pt>
                <c:pt idx="13112">
                  <c:v>-0.52166030130475893</c:v>
                </c:pt>
                <c:pt idx="13113">
                  <c:v>-0.52869547726808308</c:v>
                </c:pt>
                <c:pt idx="13114">
                  <c:v>-0.535368035340134</c:v>
                </c:pt>
                <c:pt idx="13115">
                  <c:v>-0.54167388954134343</c:v>
                </c:pt>
                <c:pt idx="13116">
                  <c:v>-0.54760939334028436</c:v>
                </c:pt>
                <c:pt idx="13117">
                  <c:v>-0.55316945214211033</c:v>
                </c:pt>
                <c:pt idx="13118">
                  <c:v>-0.55834996310797491</c:v>
                </c:pt>
                <c:pt idx="13119">
                  <c:v>-0.56314860537938594</c:v>
                </c:pt>
                <c:pt idx="13120">
                  <c:v>-0.56756080475232185</c:v>
                </c:pt>
                <c:pt idx="13121">
                  <c:v>-0.57158358733894443</c:v>
                </c:pt>
                <c:pt idx="13122">
                  <c:v>-0.57521492965183496</c:v>
                </c:pt>
                <c:pt idx="13123">
                  <c:v>-0.57845150777271759</c:v>
                </c:pt>
                <c:pt idx="13124">
                  <c:v>-0.58129151129256096</c:v>
                </c:pt>
                <c:pt idx="13125">
                  <c:v>-0.58373321378247545</c:v>
                </c:pt>
                <c:pt idx="13126">
                  <c:v>-0.58577526217488884</c:v>
                </c:pt>
                <c:pt idx="13127">
                  <c:v>-0.58741589344318201</c:v>
                </c:pt>
                <c:pt idx="13128">
                  <c:v>-0.58865395116930597</c:v>
                </c:pt>
                <c:pt idx="13129">
                  <c:v>-0.58948887458929533</c:v>
                </c:pt>
                <c:pt idx="13130">
                  <c:v>-0.5899195557327257</c:v>
                </c:pt>
                <c:pt idx="13131">
                  <c:v>-0.58994535120248182</c:v>
                </c:pt>
                <c:pt idx="13132">
                  <c:v>-0.58956643284565757</c:v>
                </c:pt>
                <c:pt idx="13133">
                  <c:v>-0.58878376336341898</c:v>
                </c:pt>
                <c:pt idx="13134">
                  <c:v>-0.58759832631456221</c:v>
                </c:pt>
                <c:pt idx="13135">
                  <c:v>-0.58600955409734934</c:v>
                </c:pt>
                <c:pt idx="13136">
                  <c:v>-0.58401924698971208</c:v>
                </c:pt>
                <c:pt idx="13137">
                  <c:v>-0.58162908867163554</c:v>
                </c:pt>
                <c:pt idx="13138">
                  <c:v>-0.57884053817925873</c:v>
                </c:pt>
                <c:pt idx="13139">
                  <c:v>-0.57565474456352794</c:v>
                </c:pt>
                <c:pt idx="13140">
                  <c:v>-0.57207506653139284</c:v>
                </c:pt>
                <c:pt idx="13141">
                  <c:v>-0.56810343988732481</c:v>
                </c:pt>
                <c:pt idx="13142">
                  <c:v>-0.56374241462675312</c:v>
                </c:pt>
                <c:pt idx="13143">
                  <c:v>-0.55899440562387226</c:v>
                </c:pt>
                <c:pt idx="13144">
                  <c:v>-0.55386384071836414</c:v>
                </c:pt>
                <c:pt idx="13145">
                  <c:v>-0.54835351402888399</c:v>
                </c:pt>
                <c:pt idx="13146">
                  <c:v>-0.54246697818993672</c:v>
                </c:pt>
                <c:pt idx="13147">
                  <c:v>-0.53620854891515313</c:v>
                </c:pt>
                <c:pt idx="13148">
                  <c:v>-0.52958327989427034</c:v>
                </c:pt>
                <c:pt idx="13149">
                  <c:v>-0.52259433003457301</c:v>
                </c:pt>
                <c:pt idx="13150">
                  <c:v>-0.51524684541528731</c:v>
                </c:pt>
                <c:pt idx="13151">
                  <c:v>-0.50754656767353246</c:v>
                </c:pt>
                <c:pt idx="13152">
                  <c:v>-0.49949902514140682</c:v>
                </c:pt>
                <c:pt idx="13153">
                  <c:v>-0.4911094391966061</c:v>
                </c:pt>
                <c:pt idx="13154">
                  <c:v>-0.48238301076664569</c:v>
                </c:pt>
                <c:pt idx="13155">
                  <c:v>-0.47332597930852399</c:v>
                </c:pt>
                <c:pt idx="13156">
                  <c:v>-0.46394452048391044</c:v>
                </c:pt>
                <c:pt idx="13157">
                  <c:v>-0.45424466288546461</c:v>
                </c:pt>
                <c:pt idx="13158">
                  <c:v>-0.44423333199521131</c:v>
                </c:pt>
                <c:pt idx="13159">
                  <c:v>-0.43391759962242676</c:v>
                </c:pt>
                <c:pt idx="13160">
                  <c:v>-0.4233049878552137</c:v>
                </c:pt>
                <c:pt idx="13161">
                  <c:v>-0.41240194156622445</c:v>
                </c:pt>
                <c:pt idx="13162">
                  <c:v>-0.40121665622289709</c:v>
                </c:pt>
                <c:pt idx="13163">
                  <c:v>-0.38975692918811794</c:v>
                </c:pt>
                <c:pt idx="13164">
                  <c:v>-0.37802929892626497</c:v>
                </c:pt>
                <c:pt idx="13165">
                  <c:v>-0.36604300049296845</c:v>
                </c:pt>
                <c:pt idx="13166">
                  <c:v>-0.35380602610334055</c:v>
                </c:pt>
                <c:pt idx="13167">
                  <c:v>-0.34132568670127877</c:v>
                </c:pt>
                <c:pt idx="13168">
                  <c:v>-0.32861113617134186</c:v>
                </c:pt>
                <c:pt idx="13169">
                  <c:v>-0.31567158631465214</c:v>
                </c:pt>
                <c:pt idx="13170">
                  <c:v>-0.30251622801386674</c:v>
                </c:pt>
                <c:pt idx="13171">
                  <c:v>-0.28915304928015406</c:v>
                </c:pt>
                <c:pt idx="13172">
                  <c:v>-0.27559241694553105</c:v>
                </c:pt>
                <c:pt idx="13173">
                  <c:v>-0.26184312489631051</c:v>
                </c:pt>
                <c:pt idx="13174">
                  <c:v>-0.24791331632724647</c:v>
                </c:pt>
                <c:pt idx="13175">
                  <c:v>-0.23381377071365739</c:v>
                </c:pt>
                <c:pt idx="13176">
                  <c:v>-0.21955395732321681</c:v>
                </c:pt>
                <c:pt idx="13177">
                  <c:v>-0.20514334534349929</c:v>
                </c:pt>
                <c:pt idx="13178">
                  <c:v>-0.19059211803443363</c:v>
                </c:pt>
                <c:pt idx="13179">
                  <c:v>-0.17591080139312182</c:v>
                </c:pt>
                <c:pt idx="13180">
                  <c:v>-0.16110911677768294</c:v>
                </c:pt>
                <c:pt idx="13181">
                  <c:v>-0.14619699449701348</c:v>
                </c:pt>
                <c:pt idx="13182">
                  <c:v>-0.13118493211200974</c:v>
                </c:pt>
                <c:pt idx="13183">
                  <c:v>-0.11608362176951016</c:v>
                </c:pt>
                <c:pt idx="13184">
                  <c:v>-0.10090280652654264</c:v>
                </c:pt>
                <c:pt idx="13185">
                  <c:v>-8.5652302259331972E-2</c:v>
                </c:pt>
                <c:pt idx="13186">
                  <c:v>-7.0342368348376844E-2</c:v>
                </c:pt>
                <c:pt idx="13187">
                  <c:v>-5.4983711835684138E-2</c:v>
                </c:pt>
                <c:pt idx="13188">
                  <c:v>-3.9587475013863671E-2</c:v>
                </c:pt>
                <c:pt idx="13189">
                  <c:v>-2.4164846673358588E-2</c:v>
                </c:pt>
                <c:pt idx="13190">
                  <c:v>-8.7259079977477141E-3</c:v>
                </c:pt>
                <c:pt idx="13191">
                  <c:v>6.7193502405819379E-3</c:v>
                </c:pt>
                <c:pt idx="13192">
                  <c:v>2.2160295099156721E-2</c:v>
                </c:pt>
                <c:pt idx="13193">
                  <c:v>3.7585322681652378E-2</c:v>
                </c:pt>
                <c:pt idx="13194">
                  <c:v>5.2984908524061333E-2</c:v>
                </c:pt>
                <c:pt idx="13195">
                  <c:v>6.8348397640691283E-2</c:v>
                </c:pt>
                <c:pt idx="13196">
                  <c:v>8.3665061010491953E-2</c:v>
                </c:pt>
                <c:pt idx="13197">
                  <c:v>9.8924383270061547E-2</c:v>
                </c:pt>
                <c:pt idx="13198">
                  <c:v>0.11411583057218454</c:v>
                </c:pt>
                <c:pt idx="13199">
                  <c:v>0.12922911901904102</c:v>
                </c:pt>
                <c:pt idx="13200">
                  <c:v>0.14425390615691358</c:v>
                </c:pt>
                <c:pt idx="13201">
                  <c:v>0.15917975290687567</c:v>
                </c:pt>
                <c:pt idx="13202">
                  <c:v>0.17399642075342228</c:v>
                </c:pt>
                <c:pt idx="13203">
                  <c:v>0.18869389022992264</c:v>
                </c:pt>
                <c:pt idx="13204">
                  <c:v>0.20326207699413656</c:v>
                </c:pt>
                <c:pt idx="13205">
                  <c:v>0.2176908604486148</c:v>
                </c:pt>
                <c:pt idx="13206">
                  <c:v>0.23197041538349872</c:v>
                </c:pt>
                <c:pt idx="13207">
                  <c:v>0.24609096838894826</c:v>
                </c:pt>
                <c:pt idx="13208">
                  <c:v>0.26004304691264279</c:v>
                </c:pt>
                <c:pt idx="13209">
                  <c:v>0.27381723575580963</c:v>
                </c:pt>
                <c:pt idx="13210">
                  <c:v>0.28740301245577432</c:v>
                </c:pt>
                <c:pt idx="13211">
                  <c:v>0.30079204602530152</c:v>
                </c:pt>
                <c:pt idx="13212">
                  <c:v>0.31397526444237517</c:v>
                </c:pt>
                <c:pt idx="13213">
                  <c:v>0.32694305516112321</c:v>
                </c:pt>
                <c:pt idx="13214">
                  <c:v>0.3396859713679658</c:v>
                </c:pt>
                <c:pt idx="13215">
                  <c:v>0.35219585065351805</c:v>
                </c:pt>
                <c:pt idx="13216">
                  <c:v>0.36446476014823637</c:v>
                </c:pt>
                <c:pt idx="13217">
                  <c:v>0.37648458653513123</c:v>
                </c:pt>
                <c:pt idx="13218">
                  <c:v>0.38824698798503843</c:v>
                </c:pt>
                <c:pt idx="13219">
                  <c:v>0.39974335986263737</c:v>
                </c:pt>
                <c:pt idx="13220">
                  <c:v>0.41096517578333236</c:v>
                </c:pt>
                <c:pt idx="13221">
                  <c:v>0.42190509477194216</c:v>
                </c:pt>
                <c:pt idx="13222">
                  <c:v>0.43255589948670053</c:v>
                </c:pt>
                <c:pt idx="13223">
                  <c:v>0.4429100839074378</c:v>
                </c:pt>
                <c:pt idx="13224">
                  <c:v>0.45296016839845482</c:v>
                </c:pt>
                <c:pt idx="13225">
                  <c:v>0.46269978442348308</c:v>
                </c:pt>
                <c:pt idx="13226">
                  <c:v>0.47212259447643562</c:v>
                </c:pt>
                <c:pt idx="13227">
                  <c:v>0.48122186604470124</c:v>
                </c:pt>
                <c:pt idx="13228">
                  <c:v>0.489991138790276</c:v>
                </c:pt>
                <c:pt idx="13229">
                  <c:v>0.49842569594240238</c:v>
                </c:pt>
                <c:pt idx="13230">
                  <c:v>0.50651855035003313</c:v>
                </c:pt>
                <c:pt idx="13231">
                  <c:v>0.51426356498129011</c:v>
                </c:pt>
                <c:pt idx="13232">
                  <c:v>0.52165662893528453</c:v>
                </c:pt>
                <c:pt idx="13233">
                  <c:v>0.52869164763446896</c:v>
                </c:pt>
                <c:pt idx="13234">
                  <c:v>0.53536404964569484</c:v>
                </c:pt>
                <c:pt idx="13235">
                  <c:v>0.54166974902626908</c:v>
                </c:pt>
                <c:pt idx="13236">
                  <c:v>0.54760509928126855</c:v>
                </c:pt>
                <c:pt idx="13237">
                  <c:v>0.55316500585198281</c:v>
                </c:pt>
                <c:pt idx="13238">
                  <c:v>0.55834536593531103</c:v>
                </c:pt>
                <c:pt idx="13239">
                  <c:v>0.56314385870812067</c:v>
                </c:pt>
                <c:pt idx="13240">
                  <c:v>0.56755591000133987</c:v>
                </c:pt>
                <c:pt idx="13241">
                  <c:v>0.57157854596167579</c:v>
                </c:pt>
                <c:pt idx="13242">
                  <c:v>0.57520974313584916</c:v>
                </c:pt>
                <c:pt idx="13243">
                  <c:v>0.57844617763928463</c:v>
                </c:pt>
                <c:pt idx="13244">
                  <c:v>0.5812860390962179</c:v>
                </c:pt>
                <c:pt idx="13245">
                  <c:v>0.58372760111060451</c:v>
                </c:pt>
                <c:pt idx="13246">
                  <c:v>0.58576951064725535</c:v>
                </c:pt>
                <c:pt idx="13247">
                  <c:v>0.58741000471147331</c:v>
                </c:pt>
                <c:pt idx="13248">
                  <c:v>0.58864792691669776</c:v>
                </c:pt>
                <c:pt idx="13249">
                  <c:v>0.58948271652995621</c:v>
                </c:pt>
                <c:pt idx="13250">
                  <c:v>0.58991326561135016</c:v>
                </c:pt>
                <c:pt idx="13251">
                  <c:v>0.58993893079381188</c:v>
                </c:pt>
                <c:pt idx="13252">
                  <c:v>0.58955988395398118</c:v>
                </c:pt>
                <c:pt idx="13253">
                  <c:v>0.58877708782209248</c:v>
                </c:pt>
                <c:pt idx="13254">
                  <c:v>0.58759152598549746</c:v>
                </c:pt>
                <c:pt idx="13255">
                  <c:v>0.58600263087050708</c:v>
                </c:pt>
                <c:pt idx="13256">
                  <c:v>0.58401220278257904</c:v>
                </c:pt>
                <c:pt idx="13257">
                  <c:v>0.58162192542871716</c:v>
                </c:pt>
                <c:pt idx="13258">
                  <c:v>0.57883325787155027</c:v>
                </c:pt>
                <c:pt idx="13259">
                  <c:v>0.57564734918796889</c:v>
                </c:pt>
                <c:pt idx="13260">
                  <c:v>0.57206755811034804</c:v>
                </c:pt>
                <c:pt idx="13261">
                  <c:v>0.56809582046802831</c:v>
                </c:pt>
                <c:pt idx="13262">
                  <c:v>0.56373468628076162</c:v>
                </c:pt>
                <c:pt idx="13263">
                  <c:v>0.55898657044651512</c:v>
                </c:pt>
                <c:pt idx="13264">
                  <c:v>0.55385590082818115</c:v>
                </c:pt>
                <c:pt idx="13265">
                  <c:v>0.54834547156705971</c:v>
                </c:pt>
                <c:pt idx="13266">
                  <c:v>0.54245883531974204</c:v>
                </c:pt>
                <c:pt idx="13267">
                  <c:v>0.53620030782135641</c:v>
                </c:pt>
                <c:pt idx="13268">
                  <c:v>0.52957494278257466</c:v>
                </c:pt>
                <c:pt idx="13269">
                  <c:v>0.5225858991310246</c:v>
                </c:pt>
                <c:pt idx="13270">
                  <c:v>0.51523832296569372</c:v>
                </c:pt>
                <c:pt idx="13271">
                  <c:v>0.50753795594287032</c:v>
                </c:pt>
                <c:pt idx="13272">
                  <c:v>0.49949032641323537</c:v>
                </c:pt>
                <c:pt idx="13273">
                  <c:v>0.49110065577246031</c:v>
                </c:pt>
                <c:pt idx="13274">
                  <c:v>0.48237414496544051</c:v>
                </c:pt>
                <c:pt idx="13275">
                  <c:v>0.47331703346594728</c:v>
                </c:pt>
                <c:pt idx="13276">
                  <c:v>0.46393549695182051</c:v>
                </c:pt>
                <c:pt idx="13277">
                  <c:v>0.45423556403127213</c:v>
                </c:pt>
                <c:pt idx="13278">
                  <c:v>0.44422416020127387</c:v>
                </c:pt>
                <c:pt idx="13279">
                  <c:v>0.43390835728542887</c:v>
                </c:pt>
                <c:pt idx="13280">
                  <c:v>0.42329567738554685</c:v>
                </c:pt>
                <c:pt idx="13281">
                  <c:v>0.41239256538736818</c:v>
                </c:pt>
                <c:pt idx="13282">
                  <c:v>0.40120721677078708</c:v>
                </c:pt>
                <c:pt idx="13283">
                  <c:v>0.38974742891054343</c:v>
                </c:pt>
                <c:pt idx="13284">
                  <c:v>0.37801974028221613</c:v>
                </c:pt>
                <c:pt idx="13285">
                  <c:v>0.36603338595202206</c:v>
                </c:pt>
                <c:pt idx="13286">
                  <c:v>0.35379635814501564</c:v>
                </c:pt>
                <c:pt idx="13287">
                  <c:v>0.34131596781442097</c:v>
                </c:pt>
                <c:pt idx="13288">
                  <c:v>0.32860136885348007</c:v>
                </c:pt>
                <c:pt idx="13289">
                  <c:v>0.31566177307136356</c:v>
                </c:pt>
                <c:pt idx="13290">
                  <c:v>0.30250637135814301</c:v>
                </c:pt>
                <c:pt idx="13291">
                  <c:v>0.2891431517317663</c:v>
                </c:pt>
                <c:pt idx="13292">
                  <c:v>0.27558248103039384</c:v>
                </c:pt>
                <c:pt idx="13293">
                  <c:v>0.26183315314583239</c:v>
                </c:pt>
                <c:pt idx="13294">
                  <c:v>0.24790331127770937</c:v>
                </c:pt>
                <c:pt idx="13295">
                  <c:v>0.23380373490555828</c:v>
                </c:pt>
                <c:pt idx="13296">
                  <c:v>0.2195438933006563</c:v>
                </c:pt>
                <c:pt idx="13297">
                  <c:v>0.2051332556535124</c:v>
                </c:pt>
                <c:pt idx="13298">
                  <c:v>0.19058200522638241</c:v>
                </c:pt>
                <c:pt idx="13299">
                  <c:v>0.17590066801802928</c:v>
                </c:pt>
                <c:pt idx="13300">
                  <c:v>0.16109896538761978</c:v>
                </c:pt>
                <c:pt idx="13301">
                  <c:v>0.14618682764444216</c:v>
                </c:pt>
                <c:pt idx="13302">
                  <c:v>0.13117475234916523</c:v>
                </c:pt>
                <c:pt idx="13303">
                  <c:v>0.11607343164775782</c:v>
                </c:pt>
                <c:pt idx="13304">
                  <c:v>0.10089260859575279</c:v>
                </c:pt>
                <c:pt idx="13305">
                  <c:v>8.564209906722689E-2</c:v>
                </c:pt>
                <c:pt idx="13306">
                  <c:v>7.0332162439935259E-2</c:v>
                </c:pt>
                <c:pt idx="13307">
                  <c:v>5.4973505752482922E-2</c:v>
                </c:pt>
                <c:pt idx="13308">
                  <c:v>3.9577271293466554E-2</c:v>
                </c:pt>
                <c:pt idx="13309">
                  <c:v>2.4154647848685557E-2</c:v>
                </c:pt>
                <c:pt idx="13310">
                  <c:v>8.7157165964560877E-3</c:v>
                </c:pt>
                <c:pt idx="13311">
                  <c:v>-6.7295316967202531E-3</c:v>
                </c:pt>
                <c:pt idx="13312">
                  <c:v>-2.2170464094867209E-2</c:v>
                </c:pt>
                <c:pt idx="13313">
                  <c:v>-3.7595476708780641E-2</c:v>
                </c:pt>
                <c:pt idx="13314">
                  <c:v>-5.2995045082174209E-2</c:v>
                </c:pt>
                <c:pt idx="13315">
                  <c:v>-6.8358514237706738E-2</c:v>
                </c:pt>
                <c:pt idx="13316">
                  <c:v>-8.3675155163251413E-2</c:v>
                </c:pt>
                <c:pt idx="13317">
                  <c:v>-9.893445250497887E-2</c:v>
                </c:pt>
                <c:pt idx="13318">
                  <c:v>-0.11412587242579386</c:v>
                </c:pt>
                <c:pt idx="13319">
                  <c:v>-0.12923913103864135</c:v>
                </c:pt>
                <c:pt idx="13320">
                  <c:v>-0.14426388590112424</c:v>
                </c:pt>
                <c:pt idx="13321">
                  <c:v>-0.15918969794625448</c:v>
                </c:pt>
                <c:pt idx="13322">
                  <c:v>-0.17400632867102389</c:v>
                </c:pt>
                <c:pt idx="13323">
                  <c:v>-0.18870375862188901</c:v>
                </c:pt>
                <c:pt idx="13324">
                  <c:v>-0.20327190347028809</c:v>
                </c:pt>
                <c:pt idx="13325">
                  <c:v>-0.21770064263300515</c:v>
                </c:pt>
                <c:pt idx="13326">
                  <c:v>-0.23198015091498631</c:v>
                </c:pt>
                <c:pt idx="13327">
                  <c:v>-0.24610065492176694</c:v>
                </c:pt>
                <c:pt idx="13328">
                  <c:v>-0.26005268211695365</c:v>
                </c:pt>
                <c:pt idx="13329">
                  <c:v>-0.27382681731824965</c:v>
                </c:pt>
                <c:pt idx="13330">
                  <c:v>-0.28741253808001826</c:v>
                </c:pt>
                <c:pt idx="13331">
                  <c:v>-0.30080151343260386</c:v>
                </c:pt>
                <c:pt idx="13332">
                  <c:v>-0.31398467137210095</c:v>
                </c:pt>
                <c:pt idx="13333">
                  <c:v>-0.32695239937128001</c:v>
                </c:pt>
                <c:pt idx="13334">
                  <c:v>-0.33969525063573586</c:v>
                </c:pt>
                <c:pt idx="13335">
                  <c:v>-0.35220506277578534</c:v>
                </c:pt>
                <c:pt idx="13336">
                  <c:v>-0.36447390294208659</c:v>
                </c:pt>
                <c:pt idx="13337">
                  <c:v>-0.37649365783838612</c:v>
                </c:pt>
                <c:pt idx="13338">
                  <c:v>-0.38825598565674418</c:v>
                </c:pt>
                <c:pt idx="13339">
                  <c:v>-0.39975228178355288</c:v>
                </c:pt>
                <c:pt idx="13340">
                  <c:v>-0.41097401985644844</c:v>
                </c:pt>
                <c:pt idx="13341">
                  <c:v>-0.42191385892295252</c:v>
                </c:pt>
                <c:pt idx="13342">
                  <c:v>-0.43256458166447309</c:v>
                </c:pt>
                <c:pt idx="13343">
                  <c:v>-0.44291868208450491</c:v>
                </c:pt>
                <c:pt idx="13344">
                  <c:v>-0.45296868057146233</c:v>
                </c:pt>
                <c:pt idx="13345">
                  <c:v>-0.46270820861366879</c:v>
                </c:pt>
                <c:pt idx="13346">
                  <c:v>-0.47213092873006385</c:v>
                </c:pt>
                <c:pt idx="13347">
                  <c:v>-0.48123010843351943</c:v>
                </c:pt>
                <c:pt idx="13348">
                  <c:v>-0.48999928741194682</c:v>
                </c:pt>
                <c:pt idx="13349">
                  <c:v>-0.49843374892094677</c:v>
                </c:pt>
                <c:pt idx="13350">
                  <c:v>-0.50652650583623415</c:v>
                </c:pt>
                <c:pt idx="13351">
                  <c:v>-0.5142714211531334</c:v>
                </c:pt>
                <c:pt idx="13352">
                  <c:v>-0.52166438399835324</c:v>
                </c:pt>
                <c:pt idx="13353">
                  <c:v>-0.52869929982234554</c:v>
                </c:pt>
                <c:pt idx="13354">
                  <c:v>-0.53537159722036287</c:v>
                </c:pt>
                <c:pt idx="13355">
                  <c:v>-0.54167719027849304</c:v>
                </c:pt>
                <c:pt idx="13356">
                  <c:v>-0.54761243253097736</c:v>
                </c:pt>
                <c:pt idx="13357">
                  <c:v>-0.55317222944864297</c:v>
                </c:pt>
                <c:pt idx="13358">
                  <c:v>-0.55835247825828305</c:v>
                </c:pt>
                <c:pt idx="13359">
                  <c:v>-0.56315085816701749</c:v>
                </c:pt>
                <c:pt idx="13360">
                  <c:v>-0.56756279503637208</c:v>
                </c:pt>
                <c:pt idx="13361">
                  <c:v>-0.57158531504399668</c:v>
                </c:pt>
                <c:pt idx="13362">
                  <c:v>-0.57521639476787556</c:v>
                </c:pt>
                <c:pt idx="13363">
                  <c:v>-0.57845271035503398</c:v>
                </c:pt>
                <c:pt idx="13364">
                  <c:v>-0.58129245146160158</c:v>
                </c:pt>
                <c:pt idx="13365">
                  <c:v>-0.58373389172374801</c:v>
                </c:pt>
                <c:pt idx="13366">
                  <c:v>-0.58577567813879738</c:v>
                </c:pt>
                <c:pt idx="13367">
                  <c:v>-0.58741604774484668</c:v>
                </c:pt>
                <c:pt idx="13368">
                  <c:v>-0.5886538441884055</c:v>
                </c:pt>
                <c:pt idx="13369">
                  <c:v>-0.58948850676985842</c:v>
                </c:pt>
                <c:pt idx="13370">
                  <c:v>-0.58991892758290632</c:v>
                </c:pt>
                <c:pt idx="13371">
                  <c:v>-0.58994446329435057</c:v>
                </c:pt>
                <c:pt idx="13372">
                  <c:v>-0.58956528581494294</c:v>
                </c:pt>
                <c:pt idx="13373">
                  <c:v>-0.58878235790925981</c:v>
                </c:pt>
                <c:pt idx="13374">
                  <c:v>-0.58759666319922577</c:v>
                </c:pt>
                <c:pt idx="13375">
                  <c:v>-0.58600763414593338</c:v>
                </c:pt>
                <c:pt idx="13376">
                  <c:v>-0.58401707108984668</c:v>
                </c:pt>
                <c:pt idx="13377">
                  <c:v>-0.58162665777317268</c:v>
                </c:pt>
                <c:pt idx="13378">
                  <c:v>-0.5788378532939189</c:v>
                </c:pt>
                <c:pt idx="13379">
                  <c:v>-0.57565180676456129</c:v>
                </c:pt>
                <c:pt idx="13380">
                  <c:v>-0.57207187695320816</c:v>
                </c:pt>
                <c:pt idx="13381">
                  <c:v>-0.56809999972511249</c:v>
                </c:pt>
                <c:pt idx="13382">
                  <c:v>-0.56373872513609657</c:v>
                </c:pt>
                <c:pt idx="13383">
                  <c:v>-0.55899046812031827</c:v>
                </c:pt>
                <c:pt idx="13384">
                  <c:v>-0.5538596565770304</c:v>
                </c:pt>
                <c:pt idx="13385">
                  <c:v>-0.54834908468399668</c:v>
                </c:pt>
                <c:pt idx="13386">
                  <c:v>-0.54246230513439742</c:v>
                </c:pt>
                <c:pt idx="13387">
                  <c:v>-0.53620363370006041</c:v>
                </c:pt>
                <c:pt idx="13388">
                  <c:v>-0.52957812412845096</c:v>
                </c:pt>
                <c:pt idx="13389">
                  <c:v>-0.52258893538408091</c:v>
                </c:pt>
                <c:pt idx="13390">
                  <c:v>-0.51524121360290631</c:v>
                </c:pt>
                <c:pt idx="13391">
                  <c:v>-0.5075407004782504</c:v>
                </c:pt>
                <c:pt idx="13392">
                  <c:v>-0.49949292439789017</c:v>
                </c:pt>
                <c:pt idx="13393">
                  <c:v>-0.49110310679464819</c:v>
                </c:pt>
                <c:pt idx="13394">
                  <c:v>-0.48237644865061685</c:v>
                </c:pt>
                <c:pt idx="13395">
                  <c:v>-0.47331918947679036</c:v>
                </c:pt>
                <c:pt idx="13396">
                  <c:v>-0.46393750498826258</c:v>
                </c:pt>
                <c:pt idx="13397">
                  <c:v>-0.45423742383051124</c:v>
                </c:pt>
                <c:pt idx="13398">
                  <c:v>-0.44422587153778209</c:v>
                </c:pt>
                <c:pt idx="13399">
                  <c:v>-0.43390991997093903</c:v>
                </c:pt>
                <c:pt idx="13400">
                  <c:v>-0.42329709126906001</c:v>
                </c:pt>
                <c:pt idx="13401">
                  <c:v>-0.41239383035511085</c:v>
                </c:pt>
                <c:pt idx="13402">
                  <c:v>-0.40120833274619694</c:v>
                </c:pt>
                <c:pt idx="13403">
                  <c:v>-0.38974839585420934</c:v>
                </c:pt>
                <c:pt idx="13404">
                  <c:v>-0.37802055819185232</c:v>
                </c:pt>
                <c:pt idx="13405">
                  <c:v>-0.36603405486238322</c:v>
                </c:pt>
                <c:pt idx="13406">
                  <c:v>-0.3537968781278536</c:v>
                </c:pt>
                <c:pt idx="13407">
                  <c:v>-0.34131633897839475</c:v>
                </c:pt>
                <c:pt idx="13408">
                  <c:v>-0.32860159134407674</c:v>
                </c:pt>
                <c:pt idx="13409">
                  <c:v>-0.31566184707078287</c:v>
                </c:pt>
                <c:pt idx="13410">
                  <c:v>-0.30250629708522914</c:v>
                </c:pt>
                <c:pt idx="13411">
                  <c:v>-0.28914292944186099</c:v>
                </c:pt>
                <c:pt idx="13412">
                  <c:v>-0.27558211101523122</c:v>
                </c:pt>
                <c:pt idx="13413">
                  <c:v>-0.26183263573341209</c:v>
                </c:pt>
                <c:pt idx="13414">
                  <c:v>-0.24790264683214386</c:v>
                </c:pt>
                <c:pt idx="13415">
                  <c:v>-0.23380292382693782</c:v>
                </c:pt>
                <c:pt idx="13416">
                  <c:v>-0.21954293602487701</c:v>
                </c:pt>
                <c:pt idx="13417">
                  <c:v>-0.2051321526521287</c:v>
                </c:pt>
                <c:pt idx="13418">
                  <c:v>-0.19058075700641561</c:v>
                </c:pt>
                <c:pt idx="13419">
                  <c:v>-0.17589927512180387</c:v>
                </c:pt>
                <c:pt idx="13420">
                  <c:v>-0.1610974283925404</c:v>
                </c:pt>
                <c:pt idx="13421">
                  <c:v>-0.14618514716283887</c:v>
                </c:pt>
                <c:pt idx="13422">
                  <c:v>-0.13117292902804642</c:v>
                </c:pt>
                <c:pt idx="13423">
                  <c:v>-0.1160714661686064</c:v>
                </c:pt>
                <c:pt idx="13424">
                  <c:v>-0.10089050167431562</c:v>
                </c:pt>
                <c:pt idx="13425">
                  <c:v>-8.563985145327177E-2</c:v>
                </c:pt>
                <c:pt idx="13426">
                  <c:v>-7.0329774916991841E-2</c:v>
                </c:pt>
                <c:pt idx="13427">
                  <c:v>-5.4970979137628551E-2</c:v>
                </c:pt>
                <c:pt idx="13428">
                  <c:v>-3.9574606437039625E-2</c:v>
                </c:pt>
                <c:pt idx="13429">
                  <c:v>-2.4151845634044249E-2</c:v>
                </c:pt>
                <c:pt idx="13430">
                  <c:v>-8.7127779396900754E-3</c:v>
                </c:pt>
                <c:pt idx="13431">
                  <c:v>6.7326058470632095E-3</c:v>
                </c:pt>
                <c:pt idx="13432">
                  <c:v>2.217367275807635E-2</c:v>
                </c:pt>
                <c:pt idx="13433">
                  <c:v>3.7598818872263261E-2</c:v>
                </c:pt>
                <c:pt idx="13434">
                  <c:v>5.299851970177577E-2</c:v>
                </c:pt>
                <c:pt idx="13435">
                  <c:v>6.8362120237995705E-2</c:v>
                </c:pt>
                <c:pt idx="13436">
                  <c:v>8.367889143787087E-2</c:v>
                </c:pt>
                <c:pt idx="13437">
                  <c:v>9.8938317916939078E-2</c:v>
                </c:pt>
                <c:pt idx="13438">
                  <c:v>0.11412986580782526</c:v>
                </c:pt>
                <c:pt idx="13439">
                  <c:v>0.12924325119352154</c:v>
                </c:pt>
                <c:pt idx="13440">
                  <c:v>0.1442681316020305</c:v>
                </c:pt>
                <c:pt idx="13441">
                  <c:v>0.15919406793710694</c:v>
                </c:pt>
                <c:pt idx="13442">
                  <c:v>0.17401082166685433</c:v>
                </c:pt>
                <c:pt idx="13443">
                  <c:v>0.18870837330920287</c:v>
                </c:pt>
                <c:pt idx="13444">
                  <c:v>0.20327663850743352</c:v>
                </c:pt>
                <c:pt idx="13445">
                  <c:v>0.21770549665055658</c:v>
                </c:pt>
                <c:pt idx="13446">
                  <c:v>0.23198512251612433</c:v>
                </c:pt>
                <c:pt idx="13447">
                  <c:v>0.24610574268267729</c:v>
                </c:pt>
                <c:pt idx="13448">
                  <c:v>0.26005788458721174</c:v>
                </c:pt>
                <c:pt idx="13449">
                  <c:v>0.27383213302123827</c:v>
                </c:pt>
                <c:pt idx="13450">
                  <c:v>0.2874179655133221</c:v>
                </c:pt>
                <c:pt idx="13451">
                  <c:v>0.30080705106843347</c:v>
                </c:pt>
                <c:pt idx="13452">
                  <c:v>0.31399031765771424</c:v>
                </c:pt>
                <c:pt idx="13453">
                  <c:v>0.3269581527293961</c:v>
                </c:pt>
                <c:pt idx="13454">
                  <c:v>0.33970110946498516</c:v>
                </c:pt>
                <c:pt idx="13455">
                  <c:v>0.35221102545112698</c:v>
                </c:pt>
                <c:pt idx="13456">
                  <c:v>0.36447996781527203</c:v>
                </c:pt>
                <c:pt idx="13457">
                  <c:v>0.376499823238378</c:v>
                </c:pt>
                <c:pt idx="13458">
                  <c:v>0.38826224989019076</c:v>
                </c:pt>
                <c:pt idx="13459">
                  <c:v>0.39975864313524251</c:v>
                </c:pt>
                <c:pt idx="13460">
                  <c:v>0.41098047658975745</c:v>
                </c:pt>
                <c:pt idx="13461">
                  <c:v>0.42192040928031632</c:v>
                </c:pt>
                <c:pt idx="13462">
                  <c:v>0.43257122386786934</c:v>
                </c:pt>
                <c:pt idx="13463">
                  <c:v>0.44292541433591137</c:v>
                </c:pt>
                <c:pt idx="13464">
                  <c:v>0.45297550105335049</c:v>
                </c:pt>
                <c:pt idx="13465">
                  <c:v>0.4627151154894712</c:v>
                </c:pt>
                <c:pt idx="13466">
                  <c:v>0.4721379201446711</c:v>
                </c:pt>
                <c:pt idx="13467">
                  <c:v>0.48123718251377307</c:v>
                </c:pt>
                <c:pt idx="13468">
                  <c:v>0.49000644226712892</c:v>
                </c:pt>
                <c:pt idx="13469">
                  <c:v>0.4984409826432723</c:v>
                </c:pt>
                <c:pt idx="13470">
                  <c:v>0.50653381650136886</c:v>
                </c:pt>
                <c:pt idx="13471">
                  <c:v>0.51427880682068161</c:v>
                </c:pt>
                <c:pt idx="13472">
                  <c:v>0.52167184271237599</c:v>
                </c:pt>
                <c:pt idx="13473">
                  <c:v>0.52870682961187143</c:v>
                </c:pt>
                <c:pt idx="13474">
                  <c:v>0.53537919609989604</c:v>
                </c:pt>
                <c:pt idx="13475">
                  <c:v>0.54168485624853524</c:v>
                </c:pt>
                <c:pt idx="13476">
                  <c:v>0.54762016357854737</c:v>
                </c:pt>
                <c:pt idx="13477">
                  <c:v>0.55318002354779283</c:v>
                </c:pt>
                <c:pt idx="13478">
                  <c:v>0.55836033337062807</c:v>
                </c:pt>
                <c:pt idx="13479">
                  <c:v>0.56315877224226452</c:v>
                </c:pt>
                <c:pt idx="13480">
                  <c:v>0.56757076601283596</c:v>
                </c:pt>
                <c:pt idx="13481">
                  <c:v>0.57159334084915825</c:v>
                </c:pt>
                <c:pt idx="13482">
                  <c:v>0.57522447331887505</c:v>
                </c:pt>
                <c:pt idx="13483">
                  <c:v>0.57846083955923455</c:v>
                </c:pt>
                <c:pt idx="13484">
                  <c:v>0.58130062921712333</c:v>
                </c:pt>
                <c:pt idx="13485">
                  <c:v>0.58374211591999192</c:v>
                </c:pt>
                <c:pt idx="13486">
                  <c:v>0.58578394665699107</c:v>
                </c:pt>
                <c:pt idx="13487">
                  <c:v>0.58742435845858509</c:v>
                </c:pt>
                <c:pt idx="13488">
                  <c:v>0.58866219496419647</c:v>
                </c:pt>
                <c:pt idx="13489">
                  <c:v>0.58949689546764683</c:v>
                </c:pt>
                <c:pt idx="13490">
                  <c:v>0.58992735205664171</c:v>
                </c:pt>
                <c:pt idx="13491">
                  <c:v>0.58995292139251143</c:v>
                </c:pt>
                <c:pt idx="13492">
                  <c:v>0.58957377538108235</c:v>
                </c:pt>
                <c:pt idx="13493">
                  <c:v>0.5887908767825516</c:v>
                </c:pt>
                <c:pt idx="13494">
                  <c:v>0.58760520921501602</c:v>
                </c:pt>
                <c:pt idx="13495">
                  <c:v>0.58601620513627528</c:v>
                </c:pt>
                <c:pt idx="13496">
                  <c:v>0.5840256648840576</c:v>
                </c:pt>
                <c:pt idx="13497">
                  <c:v>0.58163527219835254</c:v>
                </c:pt>
                <c:pt idx="13498">
                  <c:v>0.57884648617552337</c:v>
                </c:pt>
                <c:pt idx="13499">
                  <c:v>0.57566045592691517</c:v>
                </c:pt>
                <c:pt idx="13500">
                  <c:v>0.57208054022009003</c:v>
                </c:pt>
                <c:pt idx="13501">
                  <c:v>0.56810867492024453</c:v>
                </c:pt>
                <c:pt idx="13502">
                  <c:v>0.56374741008373019</c:v>
                </c:pt>
                <c:pt idx="13503">
                  <c:v>0.55899916064575828</c:v>
                </c:pt>
                <c:pt idx="13504">
                  <c:v>0.55386835450715788</c:v>
                </c:pt>
                <c:pt idx="13505">
                  <c:v>0.54835778584783135</c:v>
                </c:pt>
                <c:pt idx="13506">
                  <c:v>0.54247100736362053</c:v>
                </c:pt>
                <c:pt idx="13507">
                  <c:v>0.53621233482954833</c:v>
                </c:pt>
                <c:pt idx="13508">
                  <c:v>0.52958682199681473</c:v>
                </c:pt>
                <c:pt idx="13509">
                  <c:v>0.52259762783420272</c:v>
                </c:pt>
                <c:pt idx="13510">
                  <c:v>0.51524989848245328</c:v>
                </c:pt>
                <c:pt idx="13511">
                  <c:v>0.50754937564021163</c:v>
                </c:pt>
                <c:pt idx="13512">
                  <c:v>0.49950158770110581</c:v>
                </c:pt>
                <c:pt idx="13513">
                  <c:v>0.49111175610431734</c:v>
                </c:pt>
                <c:pt idx="13514">
                  <c:v>0.48238508183883783</c:v>
                </c:pt>
                <c:pt idx="13515">
                  <c:v>0.47332780442306605</c:v>
                </c:pt>
                <c:pt idx="13516">
                  <c:v>0.46394609958001592</c:v>
                </c:pt>
                <c:pt idx="13517">
                  <c:v>0.45424599596360404</c:v>
                </c:pt>
                <c:pt idx="13518">
                  <c:v>0.4442344191170145</c:v>
                </c:pt>
                <c:pt idx="13519">
                  <c:v>0.43391844091057391</c:v>
                </c:pt>
                <c:pt idx="13520">
                  <c:v>0.42330558349330505</c:v>
                </c:pt>
                <c:pt idx="13521">
                  <c:v>0.41240229179863491</c:v>
                </c:pt>
                <c:pt idx="13522">
                  <c:v>0.40121676135461903</c:v>
                </c:pt>
                <c:pt idx="13523">
                  <c:v>0.38975678958458826</c:v>
                </c:pt>
                <c:pt idx="13524">
                  <c:v>0.3780289150131862</c:v>
                </c:pt>
                <c:pt idx="13525">
                  <c:v>0.36604237275609869</c:v>
                </c:pt>
                <c:pt idx="13526">
                  <c:v>0.3538051550882651</c:v>
                </c:pt>
                <c:pt idx="13527">
                  <c:v>0.3413245730132059</c:v>
                </c:pt>
                <c:pt idx="13528">
                  <c:v>0.32860978047484396</c:v>
                </c:pt>
                <c:pt idx="13529">
                  <c:v>0.3156699893333848</c:v>
                </c:pt>
                <c:pt idx="13530">
                  <c:v>0.3025143905303363</c:v>
                </c:pt>
                <c:pt idx="13531">
                  <c:v>0.28915097213539842</c:v>
                </c:pt>
                <c:pt idx="13532">
                  <c:v>0.27559010103882126</c:v>
                </c:pt>
                <c:pt idx="13533">
                  <c:v>0.26184057118484128</c:v>
                </c:pt>
                <c:pt idx="13534">
                  <c:v>0.2479105258258103</c:v>
                </c:pt>
                <c:pt idx="13535">
                  <c:v>0.23381074449427294</c:v>
                </c:pt>
                <c:pt idx="13536">
                  <c:v>0.21955069651481085</c:v>
                </c:pt>
                <c:pt idx="13537">
                  <c:v>0.20513985113150546</c:v>
                </c:pt>
                <c:pt idx="13538">
                  <c:v>0.19058839166042549</c:v>
                </c:pt>
                <c:pt idx="13539">
                  <c:v>0.175906844154396</c:v>
                </c:pt>
                <c:pt idx="13540">
                  <c:v>0.16110493002685927</c:v>
                </c:pt>
                <c:pt idx="13541">
                  <c:v>0.14619257964161264</c:v>
                </c:pt>
                <c:pt idx="13542">
                  <c:v>0.13118029061400518</c:v>
                </c:pt>
                <c:pt idx="13543">
                  <c:v>0.11607875514489537</c:v>
                </c:pt>
                <c:pt idx="13544">
                  <c:v>0.10089771634484802</c:v>
                </c:pt>
                <c:pt idx="13545">
                  <c:v>8.5646990143158325E-2</c:v>
                </c:pt>
                <c:pt idx="13546">
                  <c:v>7.033683597290892E-2</c:v>
                </c:pt>
                <c:pt idx="13547">
                  <c:v>5.4977960928192696E-2</c:v>
                </c:pt>
                <c:pt idx="13548">
                  <c:v>3.9581507353174089E-2</c:v>
                </c:pt>
                <c:pt idx="13549">
                  <c:v>2.4158664089353785E-2</c:v>
                </c:pt>
                <c:pt idx="13550">
                  <c:v>8.719512370809996E-3</c:v>
                </c:pt>
                <c:pt idx="13551">
                  <c:v>-6.7259569801069938E-3</c:v>
                </c:pt>
                <c:pt idx="13552">
                  <c:v>-2.2167110971518255E-2</c:v>
                </c:pt>
                <c:pt idx="13553">
                  <c:v>-3.7592345658284905E-2</c:v>
                </c:pt>
                <c:pt idx="13554">
                  <c:v>-5.2992136528138611E-2</c:v>
                </c:pt>
                <c:pt idx="13555">
                  <c:v>-6.8355828547749464E-2</c:v>
                </c:pt>
                <c:pt idx="13556">
                  <c:v>-8.3672692649001595E-2</c:v>
                </c:pt>
                <c:pt idx="13557">
                  <c:v>-9.8932213422068718E-2</c:v>
                </c:pt>
                <c:pt idx="13558">
                  <c:v>-0.11412385697392517</c:v>
                </c:pt>
                <c:pt idx="13559">
                  <c:v>-0.12923733936158832</c:v>
                </c:pt>
                <c:pt idx="13560">
                  <c:v>-0.1442623180867999</c:v>
                </c:pt>
                <c:pt idx="13561">
                  <c:v>-0.15918835402677256</c:v>
                </c:pt>
                <c:pt idx="13562">
                  <c:v>-0.17400520862279911</c:v>
                </c:pt>
                <c:pt idx="13563">
                  <c:v>-0.18870286236571462</c:v>
                </c:pt>
                <c:pt idx="13564">
                  <c:v>-0.20327123087143956</c:v>
                </c:pt>
                <c:pt idx="13565">
                  <c:v>-0.21770019350137465</c:v>
                </c:pt>
                <c:pt idx="13566">
                  <c:v>-0.23197992500522127</c:v>
                </c:pt>
                <c:pt idx="13567">
                  <c:v>-0.2461006519334005</c:v>
                </c:pt>
                <c:pt idx="13568">
                  <c:v>-0.26005290169458939</c:v>
                </c:pt>
                <c:pt idx="13569">
                  <c:v>-0.27382725905172878</c:v>
                </c:pt>
                <c:pt idx="13570">
                  <c:v>-0.28741320150460398</c:v>
                </c:pt>
                <c:pt idx="13571">
                  <c:v>-0.30080239802919012</c:v>
                </c:pt>
                <c:pt idx="13572">
                  <c:v>-0.31398577656741811</c:v>
                </c:pt>
                <c:pt idx="13573">
                  <c:v>-0.32695372453814325</c:v>
                </c:pt>
                <c:pt idx="13574">
                  <c:v>-0.33969679509327461</c:v>
                </c:pt>
                <c:pt idx="13575">
                  <c:v>-0.35220682578969575</c:v>
                </c:pt>
                <c:pt idx="13576">
                  <c:v>-0.36447588372490836</c:v>
                </c:pt>
                <c:pt idx="13577">
                  <c:v>-0.37649585554977372</c:v>
                </c:pt>
                <c:pt idx="13578">
                  <c:v>-0.38825839940376805</c:v>
                </c:pt>
                <c:pt idx="13579">
                  <c:v>-0.39975491062100293</c:v>
                </c:pt>
                <c:pt idx="13580">
                  <c:v>-0.41097686278715362</c:v>
                </c:pt>
                <c:pt idx="13581">
                  <c:v>-0.42191691489810179</c:v>
                </c:pt>
                <c:pt idx="13582">
                  <c:v>-0.43256784958397576</c:v>
                </c:pt>
                <c:pt idx="13583">
                  <c:v>-0.44292216079733476</c:v>
                </c:pt>
                <c:pt idx="13584">
                  <c:v>-0.45297236887603065</c:v>
                </c:pt>
                <c:pt idx="13585">
                  <c:v>-0.46271210525819689</c:v>
                </c:pt>
                <c:pt idx="13586">
                  <c:v>-0.47213503241297461</c:v>
                </c:pt>
                <c:pt idx="13587">
                  <c:v>-0.48123441780385418</c:v>
                </c:pt>
                <c:pt idx="13588">
                  <c:v>-0.4900038010697661</c:v>
                </c:pt>
                <c:pt idx="13589">
                  <c:v>-0.49843846541775777</c:v>
                </c:pt>
                <c:pt idx="13590">
                  <c:v>-0.50653142367543691</c:v>
                </c:pt>
                <c:pt idx="13591">
                  <c:v>-0.5142765387904551</c:v>
                </c:pt>
                <c:pt idx="13592">
                  <c:v>-0.52166969984232914</c:v>
                </c:pt>
                <c:pt idx="13593">
                  <c:v>-0.52870481223477195</c:v>
                </c:pt>
                <c:pt idx="13594">
                  <c:v>-0.53537730451678367</c:v>
                </c:pt>
                <c:pt idx="13595">
                  <c:v>-0.54168309072869913</c:v>
                </c:pt>
                <c:pt idx="13596">
                  <c:v>-0.54761852435950364</c:v>
                </c:pt>
                <c:pt idx="13597">
                  <c:v>-0.55317851083527914</c:v>
                </c:pt>
                <c:pt idx="13598">
                  <c:v>-0.55835894733860503</c:v>
                </c:pt>
                <c:pt idx="13599">
                  <c:v>-0.56315751303291772</c:v>
                </c:pt>
                <c:pt idx="13600">
                  <c:v>-0.56756963373660219</c:v>
                </c:pt>
                <c:pt idx="13601">
                  <c:v>-0.57159233558473033</c:v>
                </c:pt>
                <c:pt idx="13602">
                  <c:v>-0.57522359511325472</c:v>
                </c:pt>
                <c:pt idx="13603">
                  <c:v>-0.57846008842776075</c:v>
                </c:pt>
                <c:pt idx="13604">
                  <c:v>-0.58130000514351143</c:v>
                </c:pt>
                <c:pt idx="13605">
                  <c:v>-0.58374161885640141</c:v>
                </c:pt>
                <c:pt idx="13606">
                  <c:v>-0.58578357652408197</c:v>
                </c:pt>
                <c:pt idx="13607">
                  <c:v>-0.58742411514559079</c:v>
                </c:pt>
                <c:pt idx="13608">
                  <c:v>-0.58866207832899142</c:v>
                </c:pt>
                <c:pt idx="13609">
                  <c:v>-0.58949690533684795</c:v>
                </c:pt>
                <c:pt idx="13610">
                  <c:v>-0.5899274882256873</c:v>
                </c:pt>
                <c:pt idx="13611">
                  <c:v>-0.58995318362577331</c:v>
                </c:pt>
                <c:pt idx="13612">
                  <c:v>-0.58957416341196212</c:v>
                </c:pt>
                <c:pt idx="13613">
                  <c:v>-0.58879139031361505</c:v>
                </c:pt>
                <c:pt idx="13614">
                  <c:v>-0.58760584791808967</c:v>
                </c:pt>
                <c:pt idx="13615">
                  <c:v>-0.58601696865260322</c:v>
                </c:pt>
                <c:pt idx="13616">
                  <c:v>-0.58402655282441462</c:v>
                </c:pt>
                <c:pt idx="13617">
                  <c:v>-0.58163628414321811</c:v>
                </c:pt>
                <c:pt idx="13618">
                  <c:v>-0.57884762167520609</c:v>
                </c:pt>
                <c:pt idx="13619">
                  <c:v>-0.57566171450173809</c:v>
                </c:pt>
                <c:pt idx="13620">
                  <c:v>-0.57208192136053126</c:v>
                </c:pt>
                <c:pt idx="13621">
                  <c:v>-0.56811017808714037</c:v>
                </c:pt>
                <c:pt idx="13622">
                  <c:v>-0.56374903470843252</c:v>
                </c:pt>
                <c:pt idx="13623">
                  <c:v>-0.5590009061303306</c:v>
                </c:pt>
                <c:pt idx="13624">
                  <c:v>-0.55387022022458032</c:v>
                </c:pt>
                <c:pt idx="13625">
                  <c:v>-0.54835977114218992</c:v>
                </c:pt>
                <c:pt idx="13626">
                  <c:v>-0.54247311155032463</c:v>
                </c:pt>
                <c:pt idx="13627">
                  <c:v>-0.53621455719554167</c:v>
                </c:pt>
                <c:pt idx="13628">
                  <c:v>-0.52958916180080284</c:v>
                </c:pt>
                <c:pt idx="13629">
                  <c:v>-0.52260008430687854</c:v>
                </c:pt>
                <c:pt idx="13630">
                  <c:v>-0.51525247082673009</c:v>
                </c:pt>
                <c:pt idx="13631">
                  <c:v>-0.50755206303147593</c:v>
                </c:pt>
                <c:pt idx="13632">
                  <c:v>-0.49950438928745661</c:v>
                </c:pt>
                <c:pt idx="13633">
                  <c:v>-0.49111467100683159</c:v>
                </c:pt>
                <c:pt idx="13634">
                  <c:v>-0.48238810915181785</c:v>
                </c:pt>
                <c:pt idx="13635">
                  <c:v>-0.47333094321431357</c:v>
                </c:pt>
                <c:pt idx="13636">
                  <c:v>-0.46394934889111988</c:v>
                </c:pt>
                <c:pt idx="13637">
                  <c:v>-0.45424935481019757</c:v>
                </c:pt>
                <c:pt idx="13638">
                  <c:v>-0.44423788648907797</c:v>
                </c:pt>
                <c:pt idx="13639">
                  <c:v>-0.43392201577271738</c:v>
                </c:pt>
                <c:pt idx="13640">
                  <c:v>-0.42330926478507341</c:v>
                </c:pt>
                <c:pt idx="13641">
                  <c:v>-0.41240607843480676</c:v>
                </c:pt>
                <c:pt idx="13642">
                  <c:v>-0.40122065222551756</c:v>
                </c:pt>
                <c:pt idx="13643">
                  <c:v>-0.38976078355640126</c:v>
                </c:pt>
                <c:pt idx="13644">
                  <c:v>-0.37803301092827185</c:v>
                </c:pt>
                <c:pt idx="13645">
                  <c:v>-0.36604656943332892</c:v>
                </c:pt>
                <c:pt idx="13646">
                  <c:v>-0.35380945132334418</c:v>
                </c:pt>
                <c:pt idx="13647">
                  <c:v>-0.3413289675790161</c:v>
                </c:pt>
                <c:pt idx="13648">
                  <c:v>-0.32861427212176969</c:v>
                </c:pt>
                <c:pt idx="13649">
                  <c:v>-0.31567457678969446</c:v>
                </c:pt>
                <c:pt idx="13650">
                  <c:v>-0.30251907250249549</c:v>
                </c:pt>
                <c:pt idx="13651">
                  <c:v>-0.28915574730844273</c:v>
                </c:pt>
                <c:pt idx="13652">
                  <c:v>-0.27559496807672684</c:v>
                </c:pt>
                <c:pt idx="13653">
                  <c:v>-0.26184552873086286</c:v>
                </c:pt>
                <c:pt idx="13654">
                  <c:v>-0.24791557250288607</c:v>
                </c:pt>
                <c:pt idx="13655">
                  <c:v>-0.2338158789053757</c:v>
                </c:pt>
                <c:pt idx="13656">
                  <c:v>-0.21955591724333645</c:v>
                </c:pt>
                <c:pt idx="13657">
                  <c:v>-0.20514515674165454</c:v>
                </c:pt>
                <c:pt idx="13658">
                  <c:v>-0.19059378069758157</c:v>
                </c:pt>
                <c:pt idx="13659">
                  <c:v>-0.17591231514553879</c:v>
                </c:pt>
                <c:pt idx="13660">
                  <c:v>-0.16111048148094112</c:v>
                </c:pt>
                <c:pt idx="13661">
                  <c:v>-0.14619821004996569</c:v>
                </c:pt>
                <c:pt idx="13662">
                  <c:v>-0.13118599845074758</c:v>
                </c:pt>
                <c:pt idx="13663">
                  <c:v>-0.11608453886732145</c:v>
                </c:pt>
                <c:pt idx="13664">
                  <c:v>-0.1009035743938657</c:v>
                </c:pt>
                <c:pt idx="13665">
                  <c:v>-8.5652920943682501E-2</c:v>
                </c:pt>
                <c:pt idx="13666">
                  <c:v>-7.0342837934282046E-2</c:v>
                </c:pt>
                <c:pt idx="13667">
                  <c:v>-5.4984032444606944E-2</c:v>
                </c:pt>
                <c:pt idx="13668">
                  <c:v>-3.9587646804098618E-2</c:v>
                </c:pt>
                <c:pt idx="13669">
                  <c:v>-2.4164869839963639E-2</c:v>
                </c:pt>
                <c:pt idx="13670">
                  <c:v>-8.7257827723964121E-3</c:v>
                </c:pt>
                <c:pt idx="13671">
                  <c:v>6.7196235896831357E-3</c:v>
                </c:pt>
                <c:pt idx="13672">
                  <c:v>2.2160716267401664E-2</c:v>
                </c:pt>
                <c:pt idx="13673">
                  <c:v>3.7585891328182922E-2</c:v>
                </c:pt>
                <c:pt idx="13674">
                  <c:v>5.298562427189317E-2</c:v>
                </c:pt>
                <c:pt idx="13675">
                  <c:v>6.8349260076876237E-2</c:v>
                </c:pt>
                <c:pt idx="13676">
                  <c:v>8.3666069686271868E-2</c:v>
                </c:pt>
                <c:pt idx="13677">
                  <c:v>9.8925537701045743E-2</c:v>
                </c:pt>
                <c:pt idx="13678">
                  <c:v>0.11411713023850412</c:v>
                </c:pt>
                <c:pt idx="13679">
                  <c:v>0.12923056336557584</c:v>
                </c:pt>
                <c:pt idx="13680">
                  <c:v>0.14425549459344014</c:v>
                </c:pt>
                <c:pt idx="13681">
                  <c:v>0.15918148480830249</c:v>
                </c:pt>
                <c:pt idx="13682">
                  <c:v>0.17399829545999143</c:v>
                </c:pt>
                <c:pt idx="13683">
                  <c:v>0.18869590704742017</c:v>
                </c:pt>
                <c:pt idx="13684">
                  <c:v>0.20326423519413978</c:v>
                </c:pt>
                <c:pt idx="13685">
                  <c:v>0.2176931592687037</c:v>
                </c:pt>
                <c:pt idx="13686">
                  <c:v>0.23197285402752352</c:v>
                </c:pt>
                <c:pt idx="13687">
                  <c:v>0.24609354602725791</c:v>
                </c:pt>
                <c:pt idx="13688">
                  <c:v>0.26004576268237206</c:v>
                </c:pt>
                <c:pt idx="13689">
                  <c:v>0.27382008876112046</c:v>
                </c:pt>
                <c:pt idx="13690">
                  <c:v>0.28740600176814363</c:v>
                </c:pt>
                <c:pt idx="13691">
                  <c:v>0.30079517068381278</c:v>
                </c:pt>
                <c:pt idx="13692">
                  <c:v>0.31397852345398614</c:v>
                </c:pt>
                <c:pt idx="13693">
                  <c:v>0.32694644750098417</c:v>
                </c:pt>
                <c:pt idx="13694">
                  <c:v>0.33968949597971854</c:v>
                </c:pt>
                <c:pt idx="13695">
                  <c:v>0.35219950644960396</c:v>
                </c:pt>
                <c:pt idx="13696">
                  <c:v>0.36446854601022272</c:v>
                </c:pt>
                <c:pt idx="13697">
                  <c:v>0.37648850131404482</c:v>
                </c:pt>
                <c:pt idx="13698">
                  <c:v>0.38825103050168358</c:v>
                </c:pt>
                <c:pt idx="13699">
                  <c:v>0.39974752890794563</c:v>
                </c:pt>
                <c:pt idx="13700">
                  <c:v>0.4109694701187192</c:v>
                </c:pt>
                <c:pt idx="13701">
                  <c:v>0.42190951312964703</c:v>
                </c:pt>
                <c:pt idx="13702">
                  <c:v>0.43256044057015691</c:v>
                </c:pt>
                <c:pt idx="13703">
                  <c:v>0.44291474639164491</c:v>
                </c:pt>
                <c:pt idx="13704">
                  <c:v>0.45296495093034078</c:v>
                </c:pt>
                <c:pt idx="13705">
                  <c:v>0.46270468562230077</c:v>
                </c:pt>
                <c:pt idx="13706">
                  <c:v>0.47212761293413313</c:v>
                </c:pt>
                <c:pt idx="13707">
                  <c:v>0.48122700032633459</c:v>
                </c:pt>
                <c:pt idx="13708">
                  <c:v>0.4899963874343925</c:v>
                </c:pt>
                <c:pt idx="13709">
                  <c:v>0.49843105746145905</c:v>
                </c:pt>
                <c:pt idx="13710">
                  <c:v>0.50652402323079515</c:v>
                </c:pt>
                <c:pt idx="13711">
                  <c:v>0.51426914768526122</c:v>
                </c:pt>
                <c:pt idx="13712">
                  <c:v>0.52166231989912326</c:v>
                </c:pt>
                <c:pt idx="13713">
                  <c:v>0.52869744527041229</c:v>
                </c:pt>
                <c:pt idx="13714">
                  <c:v>0.53536995234200246</c:v>
                </c:pt>
                <c:pt idx="13715">
                  <c:v>0.54167575514765465</c:v>
                </c:pt>
                <c:pt idx="13716">
                  <c:v>0.54761120716934886</c:v>
                </c:pt>
                <c:pt idx="13717">
                  <c:v>0.55317121382571977</c:v>
                </c:pt>
                <c:pt idx="13718">
                  <c:v>0.55835167229147442</c:v>
                </c:pt>
                <c:pt idx="13719">
                  <c:v>0.56315026172174476</c:v>
                </c:pt>
                <c:pt idx="13720">
                  <c:v>0.56756240792617552</c:v>
                </c:pt>
                <c:pt idx="13721">
                  <c:v>0.57158513703068148</c:v>
                </c:pt>
                <c:pt idx="13722">
                  <c:v>0.57521642556163477</c:v>
                </c:pt>
                <c:pt idx="13723">
                  <c:v>0.57845294961462368</c:v>
                </c:pt>
                <c:pt idx="13724">
                  <c:v>0.5812928987944922</c:v>
                </c:pt>
                <c:pt idx="13725">
                  <c:v>0.58373454668631042</c:v>
                </c:pt>
                <c:pt idx="13726">
                  <c:v>0.58577654023648851</c:v>
                </c:pt>
                <c:pt idx="13727">
                  <c:v>0.58741711643242345</c:v>
                </c:pt>
                <c:pt idx="13728">
                  <c:v>0.58865511887014421</c:v>
                </c:pt>
                <c:pt idx="13729">
                  <c:v>0.58948998679975806</c:v>
                </c:pt>
                <c:pt idx="13730">
                  <c:v>0.58992061226496328</c:v>
                </c:pt>
                <c:pt idx="13731">
                  <c:v>0.58994635188279043</c:v>
                </c:pt>
                <c:pt idx="13732">
                  <c:v>0.58956737751449007</c:v>
                </c:pt>
                <c:pt idx="13733">
                  <c:v>0.58878465187540763</c:v>
                </c:pt>
                <c:pt idx="13734">
                  <c:v>0.58759915853854117</c:v>
                </c:pt>
                <c:pt idx="13735">
                  <c:v>0.58601032991634872</c:v>
                </c:pt>
                <c:pt idx="13736">
                  <c:v>0.58401996630096986</c:v>
                </c:pt>
                <c:pt idx="13737">
                  <c:v>0.58162975138660256</c:v>
                </c:pt>
                <c:pt idx="13738">
                  <c:v>0.57884114422360466</c:v>
                </c:pt>
                <c:pt idx="13739">
                  <c:v>0.57565529387712444</c:v>
                </c:pt>
                <c:pt idx="13740">
                  <c:v>0.57207555906831309</c:v>
                </c:pt>
                <c:pt idx="13741">
                  <c:v>0.56810387561582154</c:v>
                </c:pt>
                <c:pt idx="13742">
                  <c:v>0.56374279352926959</c:v>
                </c:pt>
                <c:pt idx="13743">
                  <c:v>0.55899472769698955</c:v>
                </c:pt>
                <c:pt idx="13744">
                  <c:v>0.55386410597280866</c:v>
                </c:pt>
                <c:pt idx="13745">
                  <c:v>0.54835372248948355</c:v>
                </c:pt>
                <c:pt idx="13746">
                  <c:v>0.5424671298956063</c:v>
                </c:pt>
                <c:pt idx="13747">
                  <c:v>0.53620864391884493</c:v>
                </c:pt>
                <c:pt idx="13748">
                  <c:v>0.52958331826295613</c:v>
                </c:pt>
                <c:pt idx="13749">
                  <c:v>0.52259431184919813</c:v>
                </c:pt>
                <c:pt idx="13750">
                  <c:v>0.51524677077072056</c:v>
                </c:pt>
                <c:pt idx="13751">
                  <c:v>0.50754643667853039</c:v>
                </c:pt>
                <c:pt idx="13752">
                  <c:v>0.49949883791856386</c:v>
                </c:pt>
                <c:pt idx="13753">
                  <c:v>0.49110919588229512</c:v>
                </c:pt>
                <c:pt idx="13754">
                  <c:v>0.48238271151097073</c:v>
                </c:pt>
                <c:pt idx="13755">
                  <c:v>0.47332562427525132</c:v>
                </c:pt>
                <c:pt idx="13756">
                  <c:v>0.46394410985041817</c:v>
                </c:pt>
                <c:pt idx="13757">
                  <c:v>0.45424419684266376</c:v>
                </c:pt>
                <c:pt idx="13758">
                  <c:v>0.44423281074748483</c:v>
                </c:pt>
                <c:pt idx="13759">
                  <c:v>0.43391702338755372</c:v>
                </c:pt>
                <c:pt idx="13760">
                  <c:v>0.42330435686429879</c:v>
                </c:pt>
                <c:pt idx="13761">
                  <c:v>0.41240125606361377</c:v>
                </c:pt>
                <c:pt idx="13762">
                  <c:v>0.40121591646610183</c:v>
                </c:pt>
                <c:pt idx="13763">
                  <c:v>0.38975613544771914</c:v>
                </c:pt>
                <c:pt idx="13764">
                  <c:v>0.37802845148583636</c:v>
                </c:pt>
                <c:pt idx="13765">
                  <c:v>0.36604209964898099</c:v>
                </c:pt>
                <c:pt idx="13766">
                  <c:v>0.35380507216505741</c:v>
                </c:pt>
                <c:pt idx="13767">
                  <c:v>0.34132467999068911</c:v>
                </c:pt>
                <c:pt idx="13768">
                  <c:v>0.32861007702302619</c:v>
                </c:pt>
                <c:pt idx="13769">
                  <c:v>0.3156704750756924</c:v>
                </c:pt>
                <c:pt idx="13770">
                  <c:v>0.30251506504374598</c:v>
                </c:pt>
                <c:pt idx="13771">
                  <c:v>0.28915183495063712</c:v>
                </c:pt>
                <c:pt idx="13772">
                  <c:v>0.2755911516405673</c:v>
                </c:pt>
                <c:pt idx="13773">
                  <c:v>0.26184180901189069</c:v>
                </c:pt>
                <c:pt idx="13774">
                  <c:v>0.24791195027131502</c:v>
                </c:pt>
                <c:pt idx="13775">
                  <c:v>0.23381235490597332</c:v>
                </c:pt>
                <c:pt idx="13776">
                  <c:v>0.21955249219524561</c:v>
                </c:pt>
                <c:pt idx="13777">
                  <c:v>0.20514183133827185</c:v>
                </c:pt>
                <c:pt idx="13778">
                  <c:v>0.19059055560643012</c:v>
                </c:pt>
                <c:pt idx="13779">
                  <c:v>0.17590919100812352</c:v>
                </c:pt>
                <c:pt idx="13780">
                  <c:v>0.16110745891266159</c:v>
                </c:pt>
                <c:pt idx="13781">
                  <c:v>0.14619528963997358</c:v>
                </c:pt>
                <c:pt idx="13782">
                  <c:v>0.13118318076186689</c:v>
                </c:pt>
                <c:pt idx="13783">
                  <c:v>0.11608182443593189</c:v>
                </c:pt>
                <c:pt idx="13784">
                  <c:v>0.1009009637298256</c:v>
                </c:pt>
                <c:pt idx="13785">
                  <c:v>8.5650414530234795E-2</c:v>
                </c:pt>
                <c:pt idx="13786">
                  <c:v>7.0340436227977171E-2</c:v>
                </c:pt>
                <c:pt idx="13787">
                  <c:v>5.4981735875247122E-2</c:v>
                </c:pt>
                <c:pt idx="13788">
                  <c:v>3.9585455774654062E-2</c:v>
                </c:pt>
                <c:pt idx="13789">
                  <c:v>2.4162784726515119E-2</c:v>
                </c:pt>
                <c:pt idx="13790">
                  <c:v>8.7238039241101118E-3</c:v>
                </c:pt>
                <c:pt idx="13791">
                  <c:v>-6.7214958506275754E-3</c:v>
                </c:pt>
                <c:pt idx="13792">
                  <c:v>-2.2162481645843588E-2</c:v>
                </c:pt>
                <c:pt idx="13793">
                  <c:v>-3.758754955599513E-2</c:v>
                </c:pt>
                <c:pt idx="13794">
                  <c:v>-5.2987175108014144E-2</c:v>
                </c:pt>
                <c:pt idx="13795">
                  <c:v>-6.8350703307331756E-2</c:v>
                </c:pt>
                <c:pt idx="13796">
                  <c:v>-8.3667405124178876E-2</c:v>
                </c:pt>
                <c:pt idx="13797">
                  <c:v>-9.8926765186616236E-2</c:v>
                </c:pt>
                <c:pt idx="13798">
                  <c:v>-0.11411824963905071</c:v>
                </c:pt>
                <c:pt idx="13799">
                  <c:v>-0.12923157457548184</c:v>
                </c:pt>
                <c:pt idx="13800">
                  <c:v>-0.14425639753416705</c:v>
                </c:pt>
                <c:pt idx="13801">
                  <c:v>-0.15918227942834762</c:v>
                </c:pt>
                <c:pt idx="13802">
                  <c:v>-0.17399898173485584</c:v>
                </c:pt>
                <c:pt idx="13803">
                  <c:v>-0.18869648497958683</c:v>
                </c:pt>
                <c:pt idx="13804">
                  <c:v>-0.20326470481302164</c:v>
                </c:pt>
                <c:pt idx="13805">
                  <c:v>-0.21769352063059877</c:v>
                </c:pt>
                <c:pt idx="13806">
                  <c:v>-0.23197310721554895</c:v>
                </c:pt>
                <c:pt idx="13807">
                  <c:v>-0.24609369115128862</c:v>
                </c:pt>
                <c:pt idx="13808">
                  <c:v>-0.26004579987896814</c:v>
                </c:pt>
                <c:pt idx="13809">
                  <c:v>-0.27382001819346485</c:v>
                </c:pt>
                <c:pt idx="13810">
                  <c:v>-0.28740582362594558</c:v>
                </c:pt>
                <c:pt idx="13811">
                  <c:v>-0.30079488518322067</c:v>
                </c:pt>
                <c:pt idx="13812">
                  <c:v>-0.31397813083749659</c:v>
                </c:pt>
                <c:pt idx="13813">
                  <c:v>-0.32694594803733018</c:v>
                </c:pt>
                <c:pt idx="13814">
                  <c:v>-0.33968888996377283</c:v>
                </c:pt>
                <c:pt idx="13815">
                  <c:v>-0.35219879420225364</c:v>
                </c:pt>
                <c:pt idx="13816">
                  <c:v>-0.36446772787825416</c:v>
                </c:pt>
                <c:pt idx="13817">
                  <c:v>-0.37648757767000751</c:v>
                </c:pt>
                <c:pt idx="13818">
                  <c:v>-0.38825000174377144</c:v>
                </c:pt>
                <c:pt idx="13819">
                  <c:v>-0.3997463954598412</c:v>
                </c:pt>
                <c:pt idx="13820">
                  <c:v>-0.41096823242946268</c:v>
                </c:pt>
                <c:pt idx="13821">
                  <c:v>-0.42190817167346839</c:v>
                </c:pt>
                <c:pt idx="13822">
                  <c:v>-0.43255899584632845</c:v>
                </c:pt>
                <c:pt idx="13823">
                  <c:v>-0.44291319892431141</c:v>
                </c:pt>
                <c:pt idx="13824">
                  <c:v>-0.45296330126835621</c:v>
                </c:pt>
                <c:pt idx="13825">
                  <c:v>-0.46270293433904908</c:v>
                </c:pt>
                <c:pt idx="13826">
                  <c:v>-0.47212576062734285</c:v>
                </c:pt>
                <c:pt idx="13827">
                  <c:v>-0.4812250476178937</c:v>
                </c:pt>
                <c:pt idx="13828">
                  <c:v>-0.48999433497015943</c:v>
                </c:pt>
                <c:pt idx="13829">
                  <c:v>-0.4984289059110576</c:v>
                </c:pt>
                <c:pt idx="13830">
                  <c:v>-0.50652177328741033</c:v>
                </c:pt>
                <c:pt idx="13831">
                  <c:v>-0.51426680006543413</c:v>
                </c:pt>
                <c:pt idx="13832">
                  <c:v>-0.521659875342534</c:v>
                </c:pt>
                <c:pt idx="13833">
                  <c:v>-0.52869490453965917</c:v>
                </c:pt>
                <c:pt idx="13834">
                  <c:v>-0.53536731622237155</c:v>
                </c:pt>
                <c:pt idx="13835">
                  <c:v>-0.54167302444689303</c:v>
                </c:pt>
                <c:pt idx="13836">
                  <c:v>-0.54760838271742429</c:v>
                </c:pt>
                <c:pt idx="13837">
                  <c:v>-0.55316829647458665</c:v>
                </c:pt>
                <c:pt idx="13838">
                  <c:v>-0.55834866291481666</c:v>
                </c:pt>
                <c:pt idx="13839">
                  <c:v>-0.56314716121472552</c:v>
                </c:pt>
                <c:pt idx="13840">
                  <c:v>-0.56755921720519487</c:v>
                </c:pt>
                <c:pt idx="13841">
                  <c:v>-0.57158185703308972</c:v>
                </c:pt>
                <c:pt idx="13842">
                  <c:v>-0.57521305724549143</c:v>
                </c:pt>
                <c:pt idx="13843">
                  <c:v>-0.57844949395840417</c:v>
                </c:pt>
                <c:pt idx="13844">
                  <c:v>-0.5812893567968237</c:v>
                </c:pt>
                <c:pt idx="13845">
                  <c:v>-0.58373091936569044</c:v>
                </c:pt>
                <c:pt idx="13846">
                  <c:v>-0.58577282863100877</c:v>
                </c:pt>
                <c:pt idx="13847">
                  <c:v>-0.58741332159946069</c:v>
                </c:pt>
                <c:pt idx="13848">
                  <c:v>-0.5886512418860671</c:v>
                </c:pt>
                <c:pt idx="13849">
                  <c:v>-0.58948602875966272</c:v>
                </c:pt>
                <c:pt idx="13850">
                  <c:v>-0.58991657428233024</c:v>
                </c:pt>
                <c:pt idx="13851">
                  <c:v>-0.58994223508919152</c:v>
                </c:pt>
                <c:pt idx="13852">
                  <c:v>-0.58956318305929589</c:v>
                </c:pt>
                <c:pt idx="13853">
                  <c:v>-0.58878038092546114</c:v>
                </c:pt>
                <c:pt idx="13854">
                  <c:v>-0.58759481227781962</c:v>
                </c:pt>
                <c:pt idx="13855">
                  <c:v>-0.58600590954567733</c:v>
                </c:pt>
                <c:pt idx="13856">
                  <c:v>-0.58401547303767742</c:v>
                </c:pt>
                <c:pt idx="13857">
                  <c:v>-0.58162518646419004</c:v>
                </c:pt>
                <c:pt idx="13858">
                  <c:v>-0.57883650889141292</c:v>
                </c:pt>
                <c:pt idx="13859">
                  <c:v>-0.57565058940000779</c:v>
                </c:pt>
                <c:pt idx="13860">
                  <c:v>-0.57207078672629574</c:v>
                </c:pt>
                <c:pt idx="13861">
                  <c:v>-0.56809903670376005</c:v>
                </c:pt>
                <c:pt idx="13862">
                  <c:v>-0.56373788935648705</c:v>
                </c:pt>
                <c:pt idx="13863">
                  <c:v>-0.55898975958695507</c:v>
                </c:pt>
                <c:pt idx="13864">
                  <c:v>-0.55385907526276268</c:v>
                </c:pt>
                <c:pt idx="13865">
                  <c:v>-0.54834863053009852</c:v>
                </c:pt>
                <c:pt idx="13866">
                  <c:v>-0.54246197805061946</c:v>
                </c:pt>
                <c:pt idx="13867">
                  <c:v>-0.53620343356470623</c:v>
                </c:pt>
                <c:pt idx="13868">
                  <c:v>-0.52957805078846254</c:v>
                </c:pt>
                <c:pt idx="13869">
                  <c:v>-0.52258898865512249</c:v>
                </c:pt>
                <c:pt idx="13870">
                  <c:v>-0.51524139326945628</c:v>
                </c:pt>
                <c:pt idx="13871">
                  <c:v>-0.50754100629371224</c:v>
                </c:pt>
                <c:pt idx="13872">
                  <c:v>-0.49949335608470014</c:v>
                </c:pt>
                <c:pt idx="13873">
                  <c:v>-0.49110366404439237</c:v>
                </c:pt>
                <c:pt idx="13874">
                  <c:v>-0.4823771311241587</c:v>
                </c:pt>
                <c:pt idx="13875">
                  <c:v>-0.47331999680440656</c:v>
                </c:pt>
                <c:pt idx="13876">
                  <c:v>-0.46393843676977847</c:v>
                </c:pt>
                <c:pt idx="13877">
                  <c:v>-0.45423847963545066</c:v>
                </c:pt>
                <c:pt idx="13878">
                  <c:v>-0.44422705090552284</c:v>
                </c:pt>
                <c:pt idx="13879">
                  <c:v>-0.43391122241088326</c:v>
                </c:pt>
                <c:pt idx="13880">
                  <c:v>-0.42329851626079229</c:v>
                </c:pt>
                <c:pt idx="13881">
                  <c:v>-0.41239537734857867</c:v>
                </c:pt>
                <c:pt idx="13882">
                  <c:v>-0.40121000116190181</c:v>
                </c:pt>
                <c:pt idx="13883">
                  <c:v>-0.38975018508338427</c:v>
                </c:pt>
                <c:pt idx="13884">
                  <c:v>-0.37802246759667579</c:v>
                </c:pt>
                <c:pt idx="13885">
                  <c:v>-0.36603608377617447</c:v>
                </c:pt>
                <c:pt idx="13886">
                  <c:v>-0.35379902585528289</c:v>
                </c:pt>
                <c:pt idx="13887">
                  <c:v>-0.34131860479571147</c:v>
                </c:pt>
                <c:pt idx="13888">
                  <c:v>-0.32860397449931777</c:v>
                </c:pt>
                <c:pt idx="13889">
                  <c:v>-0.3156643467840301</c:v>
                </c:pt>
                <c:pt idx="13890">
                  <c:v>-0.30250891254882162</c:v>
                </c:pt>
                <c:pt idx="13891">
                  <c:v>-0.28914565982066448</c:v>
                </c:pt>
                <c:pt idx="13892">
                  <c:v>-0.27558495544686679</c:v>
                </c:pt>
                <c:pt idx="13893">
                  <c:v>-0.26183559332852463</c:v>
                </c:pt>
                <c:pt idx="13894">
                  <c:v>-0.24790571667467215</c:v>
                </c:pt>
                <c:pt idx="13895">
                  <c:v>-0.23380610497437421</c:v>
                </c:pt>
                <c:pt idx="13896">
                  <c:v>-0.21954622750855218</c:v>
                </c:pt>
                <c:pt idx="13897">
                  <c:v>-0.205135553477484</c:v>
                </c:pt>
                <c:pt idx="13898">
                  <c:v>-0.19058426615330612</c:v>
                </c:pt>
                <c:pt idx="13899">
                  <c:v>-0.17590289154477895</c:v>
                </c:pt>
                <c:pt idx="13900">
                  <c:v>-0.1611011510211581</c:v>
                </c:pt>
                <c:pt idx="13901">
                  <c:v>-0.14618897490195792</c:v>
                </c:pt>
                <c:pt idx="13902">
                  <c:v>-0.13117686075814766</c:v>
                </c:pt>
                <c:pt idx="13903">
                  <c:v>-0.11607550074610466</c:v>
                </c:pt>
                <c:pt idx="13904">
                  <c:v>-0.1008946379318845</c:v>
                </c:pt>
                <c:pt idx="13905">
                  <c:v>-8.5644088200167209E-2</c:v>
                </c:pt>
                <c:pt idx="13906">
                  <c:v>-7.0334110939397357E-2</c:v>
                </c:pt>
                <c:pt idx="13907">
                  <c:v>-5.4975413198980944E-2</c:v>
                </c:pt>
                <c:pt idx="13908">
                  <c:v>-3.9579137278386058E-2</c:v>
                </c:pt>
                <c:pt idx="13909">
                  <c:v>-2.4156471974369494E-2</c:v>
                </c:pt>
                <c:pt idx="13910">
                  <c:v>-8.7174984762946259E-3</c:v>
                </c:pt>
                <c:pt idx="13911">
                  <c:v>6.727792438217509E-3</c:v>
                </c:pt>
                <c:pt idx="13912">
                  <c:v>2.2168767821992185E-2</c:v>
                </c:pt>
                <c:pt idx="13913">
                  <c:v>3.7593823774565618E-2</c:v>
                </c:pt>
                <c:pt idx="13914">
                  <c:v>5.2993435828312493E-2</c:v>
                </c:pt>
                <c:pt idx="13915">
                  <c:v>6.835694899446991E-2</c:v>
                </c:pt>
                <c:pt idx="13916">
                  <c:v>8.3673634249468387E-2</c:v>
                </c:pt>
                <c:pt idx="13917">
                  <c:v>9.8932976227929195E-2</c:v>
                </c:pt>
                <c:pt idx="13918">
                  <c:v>0.11412444108117555</c:v>
                </c:pt>
                <c:pt idx="13919">
                  <c:v>0.12923774491050943</c:v>
                </c:pt>
                <c:pt idx="13920">
                  <c:v>0.1442625452618391</c:v>
                </c:pt>
                <c:pt idx="13921">
                  <c:v>0.15918840305642432</c:v>
                </c:pt>
                <c:pt idx="13922">
                  <c:v>0.17400507977948174</c:v>
                </c:pt>
                <c:pt idx="13923">
                  <c:v>0.18870255596562793</c:v>
                </c:pt>
                <c:pt idx="13924">
                  <c:v>0.20327074727443076</c:v>
                </c:pt>
                <c:pt idx="13925">
                  <c:v>0.21769953311075887</c:v>
                </c:pt>
                <c:pt idx="13926">
                  <c:v>0.23197908826762234</c:v>
                </c:pt>
                <c:pt idx="13927">
                  <c:v>0.24609963933857237</c:v>
                </c:pt>
                <c:pt idx="13928">
                  <c:v>0.26005171377521918</c:v>
                </c:pt>
                <c:pt idx="13929">
                  <c:v>0.27382589638323518</c:v>
                </c:pt>
                <c:pt idx="13930">
                  <c:v>0.28741166470493545</c:v>
                </c:pt>
                <c:pt idx="13931">
                  <c:v>0.30080068775860214</c:v>
                </c:pt>
                <c:pt idx="13932">
                  <c:v>0.31398389352822809</c:v>
                </c:pt>
                <c:pt idx="13933">
                  <c:v>0.32695166947450283</c:v>
                </c:pt>
                <c:pt idx="13934">
                  <c:v>0.33969456879091275</c:v>
                </c:pt>
                <c:pt idx="13935">
                  <c:v>0.35220442907565003</c:v>
                </c:pt>
                <c:pt idx="13936">
                  <c:v>0.36447331746727157</c:v>
                </c:pt>
                <c:pt idx="13937">
                  <c:v>0.37649312065739232</c:v>
                </c:pt>
                <c:pt idx="13938">
                  <c:v>0.38825549682596427</c:v>
                </c:pt>
                <c:pt idx="13939">
                  <c:v>0.39975184134726977</c:v>
                </c:pt>
                <c:pt idx="13940">
                  <c:v>0.410973627846839</c:v>
                </c:pt>
                <c:pt idx="13941">
                  <c:v>0.42191351536010474</c:v>
                </c:pt>
                <c:pt idx="13942">
                  <c:v>0.43256428655639984</c:v>
                </c:pt>
                <c:pt idx="13943">
                  <c:v>0.44291843542715825</c:v>
                </c:pt>
                <c:pt idx="13944">
                  <c:v>0.45296848234875942</c:v>
                </c:pt>
                <c:pt idx="13945">
                  <c:v>0.46270805879750704</c:v>
                </c:pt>
                <c:pt idx="13946">
                  <c:v>0.47213082728034977</c:v>
                </c:pt>
                <c:pt idx="13947">
                  <c:v>0.48123005529820778</c:v>
                </c:pt>
                <c:pt idx="13948">
                  <c:v>0.48999928252706121</c:v>
                </c:pt>
                <c:pt idx="13949">
                  <c:v>0.49843379221061218</c:v>
                </c:pt>
                <c:pt idx="13950">
                  <c:v>0.50652659721272619</c:v>
                </c:pt>
                <c:pt idx="13951">
                  <c:v>0.51427156051691025</c:v>
                </c:pt>
                <c:pt idx="13952">
                  <c:v>0.52166457123810162</c:v>
                </c:pt>
                <c:pt idx="13953">
                  <c:v>0.52869953481503396</c:v>
                </c:pt>
                <c:pt idx="13954">
                  <c:v>0.53537187983127765</c:v>
                </c:pt>
                <c:pt idx="13955">
                  <c:v>0.5416775203613009</c:v>
                </c:pt>
                <c:pt idx="13956">
                  <c:v>0.5476128099277795</c:v>
                </c:pt>
                <c:pt idx="13957">
                  <c:v>0.55317265399002291</c:v>
                </c:pt>
                <c:pt idx="13958">
                  <c:v>0.55835294976337912</c:v>
                </c:pt>
                <c:pt idx="13959">
                  <c:v>0.56315137644358249</c:v>
                </c:pt>
                <c:pt idx="13960">
                  <c:v>0.56756335988083417</c:v>
                </c:pt>
                <c:pt idx="13961">
                  <c:v>0.5715859262415437</c:v>
                </c:pt>
                <c:pt idx="13962">
                  <c:v>0.57521705209249929</c:v>
                </c:pt>
                <c:pt idx="13963">
                  <c:v>0.5784534135696261</c:v>
                </c:pt>
                <c:pt idx="13964">
                  <c:v>0.58129320031802634</c:v>
                </c:pt>
                <c:pt idx="13965">
                  <c:v>0.58373468596292166</c:v>
                </c:pt>
                <c:pt idx="13966">
                  <c:v>0.58577651749076087</c:v>
                </c:pt>
                <c:pt idx="13967">
                  <c:v>0.58741693192886146</c:v>
                </c:pt>
                <c:pt idx="13968">
                  <c:v>0.58865477291303248</c:v>
                </c:pt>
                <c:pt idx="13969">
                  <c:v>0.58948947973305366</c:v>
                </c:pt>
                <c:pt idx="13970">
                  <c:v>0.58991994447211071</c:v>
                </c:pt>
                <c:pt idx="13971">
                  <c:v>0.58994552378658593</c:v>
                </c:pt>
                <c:pt idx="13972">
                  <c:v>0.58956638957690766</c:v>
                </c:pt>
                <c:pt idx="13973">
                  <c:v>0.58878350459741868</c:v>
                </c:pt>
                <c:pt idx="13974">
                  <c:v>0.58759785245992291</c:v>
                </c:pt>
                <c:pt idx="13975">
                  <c:v>0.58600886561550458</c:v>
                </c:pt>
                <c:pt idx="13976">
                  <c:v>0.58401834439470934</c:v>
                </c:pt>
                <c:pt idx="13977">
                  <c:v>0.58162797252993903</c:v>
                </c:pt>
                <c:pt idx="13978">
                  <c:v>0.57883920910950748</c:v>
                </c:pt>
                <c:pt idx="13979">
                  <c:v>0.57565320323631619</c:v>
                </c:pt>
                <c:pt idx="13980">
                  <c:v>0.57207331366900538</c:v>
                </c:pt>
                <c:pt idx="13981">
                  <c:v>0.56810147626348406</c:v>
                </c:pt>
                <c:pt idx="13982">
                  <c:v>0.56374024106634313</c:v>
                </c:pt>
                <c:pt idx="13983">
                  <c:v>0.55899202300264283</c:v>
                </c:pt>
                <c:pt idx="13984">
                  <c:v>0.55386124996264874</c:v>
                </c:pt>
                <c:pt idx="13985">
                  <c:v>0.54835071611527531</c:v>
                </c:pt>
                <c:pt idx="13986">
                  <c:v>0.54246397414497138</c:v>
                </c:pt>
                <c:pt idx="13987">
                  <c:v>0.53620533981496399</c:v>
                </c:pt>
                <c:pt idx="13988">
                  <c:v>0.52957986686425829</c:v>
                </c:pt>
                <c:pt idx="13989">
                  <c:v>0.52259071424903714</c:v>
                </c:pt>
                <c:pt idx="13990">
                  <c:v>0.51524302809705314</c:v>
                </c:pt>
                <c:pt idx="13991">
                  <c:v>0.50754255009357419</c:v>
                </c:pt>
                <c:pt idx="13992">
                  <c:v>0.49949480861845713</c:v>
                </c:pt>
                <c:pt idx="13993">
                  <c:v>0.49110502509674492</c:v>
                </c:pt>
                <c:pt idx="13994">
                  <c:v>0.4823784005028966</c:v>
                </c:pt>
                <c:pt idx="13995">
                  <c:v>0.47332117434041115</c:v>
                </c:pt>
                <c:pt idx="13996">
                  <c:v>0.46393952231704028</c:v>
                </c:pt>
                <c:pt idx="13997">
                  <c:v>0.45423947307105939</c:v>
                </c:pt>
                <c:pt idx="13998">
                  <c:v>0.44422795212966681</c:v>
                </c:pt>
                <c:pt idx="13999">
                  <c:v>0.43391203134682915</c:v>
                </c:pt>
                <c:pt idx="14000">
                  <c:v>0.4232992328548732</c:v>
                </c:pt>
                <c:pt idx="14001">
                  <c:v>0.41239600157017642</c:v>
                </c:pt>
                <c:pt idx="14002">
                  <c:v>0.40121053300340254</c:v>
                </c:pt>
                <c:pt idx="14003">
                  <c:v>0.38975062456016246</c:v>
                </c:pt>
                <c:pt idx="14004">
                  <c:v>0.37802281474703536</c:v>
                </c:pt>
                <c:pt idx="14005">
                  <c:v>0.3660363386613128</c:v>
                </c:pt>
                <c:pt idx="14006">
                  <c:v>0.35379918855923753</c:v>
                </c:pt>
                <c:pt idx="14007">
                  <c:v>0.34131867542530642</c:v>
                </c:pt>
                <c:pt idx="14008">
                  <c:v>0.32860395318409275</c:v>
                </c:pt>
                <c:pt idx="14009">
                  <c:v>0.31566423367617852</c:v>
                </c:pt>
                <c:pt idx="14010">
                  <c:v>0.30250870782311012</c:v>
                </c:pt>
                <c:pt idx="14011">
                  <c:v>0.28914536367435811</c:v>
                </c:pt>
                <c:pt idx="14012">
                  <c:v>0.27558456809964449</c:v>
                </c:pt>
                <c:pt idx="14013">
                  <c:v>0.26183511502238416</c:v>
                </c:pt>
                <c:pt idx="14014">
                  <c:v>0.24790514767384564</c:v>
                </c:pt>
                <c:pt idx="14015">
                  <c:v>0.23380544556520388</c:v>
                </c:pt>
                <c:pt idx="14016">
                  <c:v>0.21954547799941568</c:v>
                </c:pt>
                <c:pt idx="14017">
                  <c:v>0.20513471419866033</c:v>
                </c:pt>
                <c:pt idx="14018">
                  <c:v>0.19058333745685591</c:v>
                </c:pt>
                <c:pt idx="14019">
                  <c:v>0.17590187380443614</c:v>
                </c:pt>
                <c:pt idx="14020">
                  <c:v>0.16110004463219968</c:v>
                </c:pt>
                <c:pt idx="14021">
                  <c:v>0.14618778028105489</c:v>
                </c:pt>
                <c:pt idx="14022">
                  <c:v>0.1311755783432518</c:v>
                </c:pt>
                <c:pt idx="14023">
                  <c:v>0.11607413099629722</c:v>
                </c:pt>
                <c:pt idx="14024">
                  <c:v>0.10089318132721453</c:v>
                </c:pt>
                <c:pt idx="14025">
                  <c:v>8.5642545241516599E-2</c:v>
                </c:pt>
                <c:pt idx="14026">
                  <c:v>7.0332482148315154E-2</c:v>
                </c:pt>
                <c:pt idx="14027">
                  <c:v>5.4973699117517427E-2</c:v>
                </c:pt>
                <c:pt idx="14028">
                  <c:v>3.9577338468932681E-2</c:v>
                </c:pt>
                <c:pt idx="14029">
                  <c:v>2.4154589019486691E-2</c:v>
                </c:pt>
                <c:pt idx="14030">
                  <c:v>8.7155319785208515E-3</c:v>
                </c:pt>
                <c:pt idx="14031">
                  <c:v>-6.729841856531354E-3</c:v>
                </c:pt>
                <c:pt idx="14032">
                  <c:v>-2.2170899518876994E-2</c:v>
                </c:pt>
                <c:pt idx="14033">
                  <c:v>-3.7596037088621415E-2</c:v>
                </c:pt>
                <c:pt idx="14034">
                  <c:v>-5.299573007890275E-2</c:v>
                </c:pt>
                <c:pt idx="14035">
                  <c:v>-6.83593234819342E-2</c:v>
                </c:pt>
                <c:pt idx="14036">
                  <c:v>-8.3676088255301082E-2</c:v>
                </c:pt>
                <c:pt idx="14037">
                  <c:v>-9.893550901501251E-2</c:v>
                </c:pt>
                <c:pt idx="14038">
                  <c:v>-0.1141270518939923</c:v>
                </c:pt>
                <c:pt idx="14039">
                  <c:v>-0.12924043297533339</c:v>
                </c:pt>
                <c:pt idx="14040">
                  <c:v>-0.14426530978699489</c:v>
                </c:pt>
                <c:pt idx="14041">
                  <c:v>-0.15919124323247955</c:v>
                </c:pt>
                <c:pt idx="14042">
                  <c:v>-0.17400799477949228</c:v>
                </c:pt>
                <c:pt idx="14043">
                  <c:v>-0.188705544945375</c:v>
                </c:pt>
                <c:pt idx="14044">
                  <c:v>-0.20327380937264378</c:v>
                </c:pt>
                <c:pt idx="14045">
                  <c:v>-0.21770266744936373</c:v>
                </c:pt>
                <c:pt idx="14046">
                  <c:v>-0.23198229395200134</c:v>
                </c:pt>
                <c:pt idx="14047">
                  <c:v>-0.24610291545779012</c:v>
                </c:pt>
                <c:pt idx="14048">
                  <c:v>-0.2600550594022904</c:v>
                </c:pt>
                <c:pt idx="14049">
                  <c:v>-0.27382931057537474</c:v>
                </c:pt>
                <c:pt idx="14050">
                  <c:v>-0.28741514650381889</c:v>
                </c:pt>
                <c:pt idx="14051">
                  <c:v>-0.30080423619061725</c:v>
                </c:pt>
                <c:pt idx="14052">
                  <c:v>-0.31398750760477734</c:v>
                </c:pt>
                <c:pt idx="14053">
                  <c:v>-0.32695534819222405</c:v>
                </c:pt>
                <c:pt idx="14054">
                  <c:v>-0.33969831113198889</c:v>
                </c:pt>
                <c:pt idx="14055">
                  <c:v>-0.35220823400807594</c:v>
                </c:pt>
                <c:pt idx="14056">
                  <c:v>-0.36447718394511713</c:v>
                </c:pt>
                <c:pt idx="14057">
                  <c:v>-0.37649704762110814</c:v>
                </c:pt>
                <c:pt idx="14058">
                  <c:v>-0.38825948320265574</c:v>
                </c:pt>
                <c:pt idx="14059">
                  <c:v>-0.39975588605098722</c:v>
                </c:pt>
                <c:pt idx="14060">
                  <c:v>-0.41097772977886676</c:v>
                </c:pt>
                <c:pt idx="14061">
                  <c:v>-0.42191767340924891</c:v>
                </c:pt>
                <c:pt idx="14062">
                  <c:v>-0.43256849959929444</c:v>
                </c:pt>
                <c:pt idx="14063">
                  <c:v>-0.44292270232856529</c:v>
                </c:pt>
                <c:pt idx="14064">
                  <c:v>-0.45297280196185813</c:v>
                </c:pt>
                <c:pt idx="14065">
                  <c:v>-0.46271242996420703</c:v>
                </c:pt>
                <c:pt idx="14066">
                  <c:v>-0.47213524883159769</c:v>
                </c:pt>
                <c:pt idx="14067">
                  <c:v>-0.4812345260542838</c:v>
                </c:pt>
                <c:pt idx="14068">
                  <c:v>-0.49000380129790483</c:v>
                </c:pt>
                <c:pt idx="14069">
                  <c:v>-0.49843835779612461</c:v>
                </c:pt>
                <c:pt idx="14070">
                  <c:v>-0.50653120840309018</c:v>
                </c:pt>
                <c:pt idx="14071">
                  <c:v>-0.51427621609289931</c:v>
                </c:pt>
                <c:pt idx="14072">
                  <c:v>-0.52166926997140817</c:v>
                </c:pt>
                <c:pt idx="14073">
                  <c:v>-0.52870427546857923</c:v>
                </c:pt>
                <c:pt idx="14074">
                  <c:v>-0.53537666115953719</c:v>
                </c:pt>
                <c:pt idx="14075">
                  <c:v>-0.54168234111063163</c:v>
                </c:pt>
                <c:pt idx="14076">
                  <c:v>-0.54761766883673768</c:v>
                </c:pt>
                <c:pt idx="14077">
                  <c:v>-0.55317754978969713</c:v>
                </c:pt>
                <c:pt idx="14078">
                  <c:v>-0.55835788117771168</c:v>
                </c:pt>
                <c:pt idx="14079">
                  <c:v>-0.56315634218969857</c:v>
                </c:pt>
                <c:pt idx="14080">
                  <c:v>-0.56756835866938127</c:v>
                </c:pt>
                <c:pt idx="14081">
                  <c:v>-0.57159095677700111</c:v>
                </c:pt>
                <c:pt idx="14082">
                  <c:v>-0.57522211307353688</c:v>
                </c:pt>
                <c:pt idx="14083">
                  <c:v>-0.57845850368941454</c:v>
                </c:pt>
                <c:pt idx="14084">
                  <c:v>-0.581298318264586</c:v>
                </c:pt>
                <c:pt idx="14085">
                  <c:v>-0.58373983041944855</c:v>
                </c:pt>
                <c:pt idx="14086">
                  <c:v>-0.58578168713596468</c:v>
                </c:pt>
                <c:pt idx="14087">
                  <c:v>-0.58742212543729799</c:v>
                </c:pt>
                <c:pt idx="14088">
                  <c:v>-0.58865998895545224</c:v>
                </c:pt>
                <c:pt idx="14089">
                  <c:v>-0.58949471697671718</c:v>
                </c:pt>
                <c:pt idx="14090">
                  <c:v>-0.58992520158114314</c:v>
                </c:pt>
                <c:pt idx="14091">
                  <c:v>-0.58995079942230388</c:v>
                </c:pt>
                <c:pt idx="14092">
                  <c:v>-0.58957168239816182</c:v>
                </c:pt>
                <c:pt idx="14093">
                  <c:v>-0.5887888132609379</c:v>
                </c:pt>
                <c:pt idx="14094">
                  <c:v>-0.5876031756206348</c:v>
                </c:pt>
                <c:pt idx="14095">
                  <c:v>-0.58601420192688414</c:v>
                </c:pt>
                <c:pt idx="14096">
                  <c:v>-0.5840236925091119</c:v>
                </c:pt>
                <c:pt idx="14097">
                  <c:v>-0.58163333109893711</c:v>
                </c:pt>
                <c:pt idx="14098">
                  <c:v>-0.57884457678424017</c:v>
                </c:pt>
                <c:pt idx="14099">
                  <c:v>-0.57565857866779357</c:v>
                </c:pt>
                <c:pt idx="14100">
                  <c:v>-0.57207869550848478</c:v>
                </c:pt>
                <c:pt idx="14101">
                  <c:v>-0.56810686316276882</c:v>
                </c:pt>
                <c:pt idx="14102">
                  <c:v>-0.56374563167814296</c:v>
                </c:pt>
                <c:pt idx="14103">
                  <c:v>-0.55899741598089747</c:v>
                </c:pt>
                <c:pt idx="14104">
                  <c:v>-0.55386664396285357</c:v>
                </c:pt>
                <c:pt idx="14105">
                  <c:v>-0.54835610979481997</c:v>
                </c:pt>
                <c:pt idx="14106">
                  <c:v>-0.5424693661634723</c:v>
                </c:pt>
                <c:pt idx="14107">
                  <c:v>-0.53621072883459542</c:v>
                </c:pt>
                <c:pt idx="14108">
                  <c:v>-0.52958525155007086</c:v>
                </c:pt>
                <c:pt idx="14109">
                  <c:v>-0.52259609326929668</c:v>
                </c:pt>
                <c:pt idx="14110">
                  <c:v>-0.51524840012355722</c:v>
                </c:pt>
                <c:pt idx="14111">
                  <c:v>-0.50754791380198394</c:v>
                </c:pt>
                <c:pt idx="14112">
                  <c:v>-0.49950016268861952</c:v>
                </c:pt>
                <c:pt idx="14113">
                  <c:v>-0.49111036821300774</c:v>
                </c:pt>
                <c:pt idx="14114">
                  <c:v>-0.48238373135443391</c:v>
                </c:pt>
                <c:pt idx="14115">
                  <c:v>-0.47332649162154244</c:v>
                </c:pt>
                <c:pt idx="14116">
                  <c:v>-0.46394482472754123</c:v>
                </c:pt>
                <c:pt idx="14117">
                  <c:v>-0.45424475931648323</c:v>
                </c:pt>
                <c:pt idx="14118">
                  <c:v>-0.44423322092164869</c:v>
                </c:pt>
                <c:pt idx="14119">
                  <c:v>-0.43391728140340807</c:v>
                </c:pt>
                <c:pt idx="14120">
                  <c:v>-0.42330446290078955</c:v>
                </c:pt>
                <c:pt idx="14121">
                  <c:v>-0.41240121033718574</c:v>
                </c:pt>
                <c:pt idx="14122">
                  <c:v>-0.40121571923057453</c:v>
                </c:pt>
                <c:pt idx="14123">
                  <c:v>-0.38975578699418167</c:v>
                </c:pt>
                <c:pt idx="14124">
                  <c:v>-0.37802795214250462</c:v>
                </c:pt>
                <c:pt idx="14125">
                  <c:v>-0.36604144978106096</c:v>
                </c:pt>
                <c:pt idx="14126">
                  <c:v>-0.35380427217459165</c:v>
                </c:pt>
                <c:pt idx="14127">
                  <c:v>-0.34132373031639091</c:v>
                </c:pt>
                <c:pt idx="14128">
                  <c:v>-0.32860897814012624</c:v>
                </c:pt>
                <c:pt idx="14129">
                  <c:v>-0.31566922749576198</c:v>
                </c:pt>
                <c:pt idx="14130">
                  <c:v>-0.30251366931449358</c:v>
                </c:pt>
                <c:pt idx="14131">
                  <c:v>-0.28915029165573924</c:v>
                </c:pt>
                <c:pt idx="14132">
                  <c:v>-0.27558946139943741</c:v>
                </c:pt>
                <c:pt idx="14133">
                  <c:v>-0.26183997247949992</c:v>
                </c:pt>
                <c:pt idx="14134">
                  <c:v>-0.24790996813795446</c:v>
                </c:pt>
                <c:pt idx="14135">
                  <c:v>-0.23381022789702269</c:v>
                </c:pt>
                <c:pt idx="14136">
                  <c:v>-0.21955022107095104</c:v>
                </c:pt>
                <c:pt idx="14137">
                  <c:v>-0.20513941689347659</c:v>
                </c:pt>
                <c:pt idx="14138">
                  <c:v>-0.19058799867035345</c:v>
                </c:pt>
                <c:pt idx="14139">
                  <c:v>-0.17590649244408443</c:v>
                </c:pt>
                <c:pt idx="14140">
                  <c:v>-0.16110461961779388</c:v>
                </c:pt>
                <c:pt idx="14141">
                  <c:v>-0.14619231054497425</c:v>
                </c:pt>
                <c:pt idx="14142">
                  <c:v>-0.13118006283070452</c:v>
                </c:pt>
                <c:pt idx="14143">
                  <c:v>-0.11607856866554449</c:v>
                </c:pt>
                <c:pt idx="14144">
                  <c:v>-0.10089757114982494</c:v>
                </c:pt>
                <c:pt idx="14145">
                  <c:v>-8.5646886202604244E-2</c:v>
                </c:pt>
                <c:pt idx="14146">
                  <c:v>-7.0336773246752443E-2</c:v>
                </c:pt>
                <c:pt idx="14147">
                  <c:v>-5.4977939366182692E-2</c:v>
                </c:pt>
                <c:pt idx="14148">
                  <c:v>-3.9581526894912025E-2</c:v>
                </c:pt>
                <c:pt idx="14149">
                  <c:v>-2.4158724664308084E-2</c:v>
                </c:pt>
                <c:pt idx="14150">
                  <c:v>-8.719613898366483E-3</c:v>
                </c:pt>
                <c:pt idx="14151">
                  <c:v>6.7258145906091632E-3</c:v>
                </c:pt>
                <c:pt idx="14152">
                  <c:v>2.2166927820768643E-2</c:v>
                </c:pt>
                <c:pt idx="14153">
                  <c:v>3.759212185692945E-2</c:v>
                </c:pt>
                <c:pt idx="14154">
                  <c:v>5.2991872196765738E-2</c:v>
                </c:pt>
                <c:pt idx="14155">
                  <c:v>6.8355523816813854E-2</c:v>
                </c:pt>
                <c:pt idx="14156">
                  <c:v>8.3672347658810778E-2</c:v>
                </c:pt>
                <c:pt idx="14157">
                  <c:v>9.893182832271373E-2</c:v>
                </c:pt>
                <c:pt idx="14158">
                  <c:v>0.1141234319252126</c:v>
                </c:pt>
                <c:pt idx="14159">
                  <c:v>0.12923687453301103</c:v>
                </c:pt>
                <c:pt idx="14160">
                  <c:v>0.14426181365747745</c:v>
                </c:pt>
                <c:pt idx="14161">
                  <c:v>0.1591878101853689</c:v>
                </c:pt>
                <c:pt idx="14162">
                  <c:v>0.17400462556748272</c:v>
                </c:pt>
                <c:pt idx="14163">
                  <c:v>0.1887022403040842</c:v>
                </c:pt>
                <c:pt idx="14164">
                  <c:v>0.20327057002045751</c:v>
                </c:pt>
                <c:pt idx="14165">
                  <c:v>0.21769949408731085</c:v>
                </c:pt>
                <c:pt idx="14166">
                  <c:v>0.23197918726355127</c:v>
                </c:pt>
                <c:pt idx="14167">
                  <c:v>0.24609987610877043</c:v>
                </c:pt>
                <c:pt idx="14168">
                  <c:v>0.26005208804071711</c:v>
                </c:pt>
                <c:pt idx="14169">
                  <c:v>0.27382640783132767</c:v>
                </c:pt>
                <c:pt idx="14170">
                  <c:v>0.28741231298930386</c:v>
                </c:pt>
                <c:pt idx="14171">
                  <c:v>0.30080147249946487</c:v>
                </c:pt>
                <c:pt idx="14172">
                  <c:v>0.31398481431249636</c:v>
                </c:pt>
                <c:pt idx="14173">
                  <c:v>0.32695272585591378</c:v>
                </c:pt>
                <c:pt idx="14174">
                  <c:v>0.33969576029021931</c:v>
                </c:pt>
                <c:pt idx="14175">
                  <c:v>0.35220575518077329</c:v>
                </c:pt>
                <c:pt idx="14176">
                  <c:v>0.36447477763348302</c:v>
                </c:pt>
                <c:pt idx="14177">
                  <c:v>0.37649471430750964</c:v>
                </c:pt>
                <c:pt idx="14178">
                  <c:v>0.38825722335054097</c:v>
                </c:pt>
                <c:pt idx="14179">
                  <c:v>0.3997537001048056</c:v>
                </c:pt>
                <c:pt idx="14180">
                  <c:v>0.41097561816398415</c:v>
                </c:pt>
                <c:pt idx="14181">
                  <c:v>0.42191563653186709</c:v>
                </c:pt>
                <c:pt idx="14182">
                  <c:v>0.43256653784639393</c:v>
                </c:pt>
                <c:pt idx="14183">
                  <c:v>0.44292081606782541</c:v>
                </c:pt>
                <c:pt idx="14184">
                  <c:v>0.45297099154160653</c:v>
                </c:pt>
                <c:pt idx="14185">
                  <c:v>0.46271069571335921</c:v>
                </c:pt>
                <c:pt idx="14186">
                  <c:v>0.47213359105960767</c:v>
                </c:pt>
                <c:pt idx="14187">
                  <c:v>0.48123294505109754</c:v>
                </c:pt>
                <c:pt idx="14188">
                  <c:v>0.49000229733392137</c:v>
                </c:pt>
                <c:pt idx="14189">
                  <c:v>0.49843693112215781</c:v>
                </c:pt>
                <c:pt idx="14190">
                  <c:v>0.50652985925033933</c:v>
                </c:pt>
                <c:pt idx="14191">
                  <c:v>0.51427494467292356</c:v>
                </c:pt>
                <c:pt idx="14192">
                  <c:v>0.52166807647610025</c:v>
                </c:pt>
                <c:pt idx="14193">
                  <c:v>0.52870316007015183</c:v>
                </c:pt>
                <c:pt idx="14194">
                  <c:v>0.53537562401051941</c:v>
                </c:pt>
                <c:pt idx="14195">
                  <c:v>0.54168138234384977</c:v>
                </c:pt>
                <c:pt idx="14196">
                  <c:v>0.54761678856532137</c:v>
                </c:pt>
                <c:pt idx="14197">
                  <c:v>0.5531767481070814</c:v>
                </c:pt>
                <c:pt idx="14198">
                  <c:v>0.55835715815764553</c:v>
                </c:pt>
                <c:pt idx="14199">
                  <c:v>0.56315569788625408</c:v>
                </c:pt>
                <c:pt idx="14200">
                  <c:v>0.5675677931169768</c:v>
                </c:pt>
                <c:pt idx="14201">
                  <c:v>0.57159046999042384</c:v>
                </c:pt>
                <c:pt idx="14202">
                  <c:v>0.57522170504796299</c:v>
                </c:pt>
                <c:pt idx="14203">
                  <c:v>0.57845817440045932</c:v>
                </c:pt>
                <c:pt idx="14204">
                  <c:v>0.58129806766831538</c:v>
                </c:pt>
                <c:pt idx="14205">
                  <c:v>0.58373965845244669</c:v>
                </c:pt>
                <c:pt idx="14206">
                  <c:v>0.58578159371535665</c:v>
                </c:pt>
                <c:pt idx="14207">
                  <c:v>0.58742211046082815</c:v>
                </c:pt>
                <c:pt idx="14208">
                  <c:v>0.58866005230151819</c:v>
                </c:pt>
                <c:pt idx="14209">
                  <c:v>0.58949485850444305</c:v>
                </c:pt>
                <c:pt idx="14210">
                  <c:v>0.58992542113044166</c:v>
                </c:pt>
                <c:pt idx="14211">
                  <c:v>0.58995109681394331</c:v>
                </c:pt>
                <c:pt idx="14212">
                  <c:v>0.58957205743384544</c:v>
                </c:pt>
                <c:pt idx="14213">
                  <c:v>0.58878926572338242</c:v>
                </c:pt>
                <c:pt idx="14214">
                  <c:v>0.58760370527366612</c:v>
                </c:pt>
                <c:pt idx="14215">
                  <c:v>0.58601480851549947</c:v>
                </c:pt>
                <c:pt idx="14216">
                  <c:v>0.5840243757596032</c:v>
                </c:pt>
                <c:pt idx="14217">
                  <c:v>0.58163409071896466</c:v>
                </c:pt>
                <c:pt idx="14218">
                  <c:v>0.57884541246295063</c:v>
                </c:pt>
                <c:pt idx="14219">
                  <c:v>0.5756594900759211</c:v>
                </c:pt>
                <c:pt idx="14220">
                  <c:v>0.57207968229846395</c:v>
                </c:pt>
                <c:pt idx="14221">
                  <c:v>0.56810792496884732</c:v>
                </c:pt>
                <c:pt idx="14222">
                  <c:v>0.56374676811650459</c:v>
                </c:pt>
                <c:pt idx="14223">
                  <c:v>0.55899862664977851</c:v>
                </c:pt>
                <c:pt idx="14224">
                  <c:v>0.55386792844268751</c:v>
                </c:pt>
                <c:pt idx="14225">
                  <c:v>0.54835746764835858</c:v>
                </c:pt>
                <c:pt idx="14226">
                  <c:v>0.54247079693592259</c:v>
                </c:pt>
                <c:pt idx="14227">
                  <c:v>0.53621223205376234</c:v>
                </c:pt>
                <c:pt idx="14228">
                  <c:v>0.52958682672651003</c:v>
                </c:pt>
                <c:pt idx="14229">
                  <c:v>0.52259773989644498</c:v>
                </c:pt>
                <c:pt idx="14230">
                  <c:v>0.5152501176779084</c:v>
                </c:pt>
                <c:pt idx="14231">
                  <c:v>0.50754970174323033</c:v>
                </c:pt>
                <c:pt idx="14232">
                  <c:v>0.49950202045981834</c:v>
                </c:pt>
                <c:pt idx="14233">
                  <c:v>0.49111229524074806</c:v>
                </c:pt>
                <c:pt idx="14234">
                  <c:v>0.48238572704899946</c:v>
                </c:pt>
                <c:pt idx="14235">
                  <c:v>0.47332855537709212</c:v>
                </c:pt>
                <c:pt idx="14236">
                  <c:v>0.46394695592227991</c:v>
                </c:pt>
                <c:pt idx="14237">
                  <c:v>0.45424695731284448</c:v>
                </c:pt>
                <c:pt idx="14238">
                  <c:v>0.44423548506647409</c:v>
                </c:pt>
                <c:pt idx="14239">
                  <c:v>0.43391961102814153</c:v>
                </c:pt>
                <c:pt idx="14240">
                  <c:v>0.42330685732166229</c:v>
                </c:pt>
                <c:pt idx="14241">
                  <c:v>0.41240366885540913</c:v>
                </c:pt>
                <c:pt idx="14242">
                  <c:v>0.40121824113255256</c:v>
                </c:pt>
                <c:pt idx="14243">
                  <c:v>0.38975837155169468</c:v>
                </c:pt>
                <c:pt idx="14244">
                  <c:v>0.3780305986129191</c:v>
                </c:pt>
                <c:pt idx="14245">
                  <c:v>0.36604415740753576</c:v>
                </c:pt>
                <c:pt idx="14246">
                  <c:v>0.35380704018629378</c:v>
                </c:pt>
                <c:pt idx="14247">
                  <c:v>0.34132655792870492</c:v>
                </c:pt>
                <c:pt idx="14248">
                  <c:v>0.32861186455487928</c:v>
                </c:pt>
                <c:pt idx="14249">
                  <c:v>0.3156721719014271</c:v>
                </c:pt>
                <c:pt idx="14250">
                  <c:v>0.30251667088643397</c:v>
                </c:pt>
                <c:pt idx="14251">
                  <c:v>0.28915334955641997</c:v>
                </c:pt>
                <c:pt idx="14252">
                  <c:v>0.27559257477865723</c:v>
                </c:pt>
                <c:pt idx="14253">
                  <c:v>0.26184314047462315</c:v>
                </c:pt>
                <c:pt idx="14254">
                  <c:v>0.24791318987414815</c:v>
                </c:pt>
                <c:pt idx="14255">
                  <c:v>0.23381350248748672</c:v>
                </c:pt>
                <c:pt idx="14256">
                  <c:v>0.21955354761716181</c:v>
                </c:pt>
                <c:pt idx="14257">
                  <c:v>0.20514279448544262</c:v>
                </c:pt>
                <c:pt idx="14258">
                  <c:v>0.19059142638682658</c:v>
                </c:pt>
                <c:pt idx="14259">
                  <c:v>0.17590996935284445</c:v>
                </c:pt>
                <c:pt idx="14260">
                  <c:v>0.16110814477587324</c:v>
                </c:pt>
                <c:pt idx="14261">
                  <c:v>0.14619588299891864</c:v>
                </c:pt>
                <c:pt idx="14262">
                  <c:v>0.13118368161681834</c:v>
                </c:pt>
                <c:pt idx="14263">
                  <c:v>0.11608223281016213</c:v>
                </c:pt>
                <c:pt idx="14264">
                  <c:v>0.10090127966955789</c:v>
                </c:pt>
                <c:pt idx="14265">
                  <c:v>8.5650638104596083E-2</c:v>
                </c:pt>
                <c:pt idx="14266">
                  <c:v>7.0340567528960882E-2</c:v>
                </c:pt>
                <c:pt idx="14267">
                  <c:v>5.4981775017616898E-2</c:v>
                </c:pt>
                <c:pt idx="14268">
                  <c:v>3.9585402895916763E-2</c:v>
                </c:pt>
                <c:pt idx="14269">
                  <c:v>2.4162639986833649E-2</c:v>
                </c:pt>
                <c:pt idx="14270">
                  <c:v>8.7235675062171704E-3</c:v>
                </c:pt>
                <c:pt idx="14271">
                  <c:v>-6.7218237414834736E-3</c:v>
                </c:pt>
                <c:pt idx="14272">
                  <c:v>-2.2162900782009672E-2</c:v>
                </c:pt>
                <c:pt idx="14273">
                  <c:v>-3.7588059687497184E-2</c:v>
                </c:pt>
                <c:pt idx="14274">
                  <c:v>-5.2987775962657357E-2</c:v>
                </c:pt>
                <c:pt idx="14275">
                  <c:v>-6.8351394590801182E-2</c:v>
                </c:pt>
                <c:pt idx="14276">
                  <c:v>-8.3668186520145058E-2</c:v>
                </c:pt>
                <c:pt idx="14277">
                  <c:v>-9.8927636356854962E-2</c:v>
                </c:pt>
                <c:pt idx="14278">
                  <c:v>-0.11411921022356164</c:v>
                </c:pt>
                <c:pt idx="14279">
                  <c:v>-0.12923262419261117</c:v>
                </c:pt>
                <c:pt idx="14280">
                  <c:v>-0.14425753578072903</c:v>
                </c:pt>
                <c:pt idx="14281">
                  <c:v>-0.15918350587977442</c:v>
                </c:pt>
                <c:pt idx="14282">
                  <c:v>-0.17400029594533317</c:v>
                </c:pt>
                <c:pt idx="14283">
                  <c:v>-0.18869788648219063</c:v>
                </c:pt>
                <c:pt idx="14284">
                  <c:v>-0.20326619311986904</c:v>
                </c:pt>
                <c:pt idx="14285">
                  <c:v>-0.21769509523300895</c:v>
                </c:pt>
                <c:pt idx="14286">
                  <c:v>-0.23197476758419591</c:v>
                </c:pt>
                <c:pt idx="14287">
                  <c:v>-0.24609543673638387</c:v>
                </c:pt>
                <c:pt idx="14288">
                  <c:v>-0.2600476301104101</c:v>
                </c:pt>
                <c:pt idx="14289">
                  <c:v>-0.2738219324810075</c:v>
                </c:pt>
                <c:pt idx="14290">
                  <c:v>-0.28740782135940457</c:v>
                </c:pt>
                <c:pt idx="14291">
                  <c:v>-0.30079696573263098</c:v>
                </c:pt>
                <c:pt idx="14292">
                  <c:v>-0.31398029355332024</c:v>
                </c:pt>
                <c:pt idx="14293">
                  <c:v>-0.32694819225062893</c:v>
                </c:pt>
                <c:pt idx="14294">
                  <c:v>-0.33969121498642324</c:v>
                </c:pt>
                <c:pt idx="14295">
                  <c:v>-0.35220119932714761</c:v>
                </c:pt>
                <c:pt idx="14296">
                  <c:v>-0.36447021237948957</c:v>
                </c:pt>
                <c:pt idx="14297">
                  <c:v>-0.37649014080311122</c:v>
                </c:pt>
                <c:pt idx="14298">
                  <c:v>-0.38825264274591259</c:v>
                </c:pt>
                <c:pt idx="14299">
                  <c:v>-0.39974911355005016</c:v>
                </c:pt>
                <c:pt idx="14300">
                  <c:v>-0.41097102680884884</c:v>
                </c:pt>
                <c:pt idx="14301">
                  <c:v>-0.4219110415254575</c:v>
                </c:pt>
                <c:pt idx="14302">
                  <c:v>-0.43256194033688389</c:v>
                </c:pt>
                <c:pt idx="14303">
                  <c:v>-0.44291621720217522</c:v>
                </c:pt>
                <c:pt idx="14304">
                  <c:v>-0.45296639246528647</c:v>
                </c:pt>
                <c:pt idx="14305">
                  <c:v>-0.46270609757006037</c:v>
                </c:pt>
                <c:pt idx="14306">
                  <c:v>-0.47212899499095867</c:v>
                </c:pt>
                <c:pt idx="14307">
                  <c:v>-0.48122835219639076</c:v>
                </c:pt>
                <c:pt idx="14308">
                  <c:v>-0.48999770882982857</c:v>
                </c:pt>
                <c:pt idx="14309">
                  <c:v>-0.49843234810245513</c:v>
                </c:pt>
                <c:pt idx="14310">
                  <c:v>-0.50652528284562426</c:v>
                </c:pt>
                <c:pt idx="14311">
                  <c:v>-0.5142703760103442</c:v>
                </c:pt>
                <c:pt idx="14312">
                  <c:v>-0.52166351667908117</c:v>
                </c:pt>
                <c:pt idx="14313">
                  <c:v>-0.52869861025811815</c:v>
                </c:pt>
                <c:pt idx="14314">
                  <c:v>-0.53537108529862487</c:v>
                </c:pt>
                <c:pt idx="14315">
                  <c:v>-0.54167685584270764</c:v>
                </c:pt>
                <c:pt idx="14316">
                  <c:v>-0.54761227538073409</c:v>
                </c:pt>
                <c:pt idx="14317">
                  <c:v>-0.55317224933977405</c:v>
                </c:pt>
                <c:pt idx="14318">
                  <c:v>-0.55835267490300133</c:v>
                </c:pt>
                <c:pt idx="14319">
                  <c:v>-0.56315123123405297</c:v>
                </c:pt>
                <c:pt idx="14320">
                  <c:v>-0.56756334415112009</c:v>
                </c:pt>
                <c:pt idx="14321">
                  <c:v>-0.57158603978869305</c:v>
                </c:pt>
                <c:pt idx="14322">
                  <c:v>-0.57521729468175653</c:v>
                </c:pt>
                <c:pt idx="14323">
                  <c:v>-0.57845378493451638</c:v>
                </c:pt>
                <c:pt idx="14324">
                  <c:v>-0.58129370016049664</c:v>
                </c:pt>
                <c:pt idx="14325">
                  <c:v>-0.58373531395344735</c:v>
                </c:pt>
                <c:pt idx="14326">
                  <c:v>-0.58577727326849771</c:v>
                </c:pt>
                <c:pt idx="14327">
                  <c:v>-0.58741781510175295</c:v>
                </c:pt>
                <c:pt idx="14328">
                  <c:v>-0.58865578305800048</c:v>
                </c:pt>
                <c:pt idx="14329">
                  <c:v>-0.58949061639611189</c:v>
                </c:pt>
                <c:pt idx="14330">
                  <c:v>-0.58992120716855545</c:v>
                </c:pt>
                <c:pt idx="14331">
                  <c:v>-0.58994691200114846</c:v>
                </c:pt>
                <c:pt idx="14332">
                  <c:v>-0.58956790276394511</c:v>
                </c:pt>
                <c:pt idx="14333">
                  <c:v>-0.58878514218108347</c:v>
                </c:pt>
                <c:pt idx="14334">
                  <c:v>-0.58759961383437054</c:v>
                </c:pt>
                <c:pt idx="14335">
                  <c:v>-0.58601075014507975</c:v>
                </c:pt>
                <c:pt idx="14336">
                  <c:v>-0.58402035141414843</c:v>
                </c:pt>
                <c:pt idx="14337">
                  <c:v>-0.58163010134459525</c:v>
                </c:pt>
                <c:pt idx="14338">
                  <c:v>-0.57884145899557604</c:v>
                </c:pt>
                <c:pt idx="14339">
                  <c:v>-0.5756555734410258</c:v>
                </c:pt>
                <c:pt idx="14340">
                  <c:v>-0.57207580341089959</c:v>
                </c:pt>
                <c:pt idx="14341">
                  <c:v>-0.56810408473261242</c:v>
                </c:pt>
                <c:pt idx="14342">
                  <c:v>-0.56374296742455987</c:v>
                </c:pt>
                <c:pt idx="14343">
                  <c:v>-0.55899486638381757</c:v>
                </c:pt>
                <c:pt idx="14344">
                  <c:v>-0.55386420947294324</c:v>
                </c:pt>
                <c:pt idx="14345">
                  <c:v>-0.54835379083341218</c:v>
                </c:pt>
                <c:pt idx="14346">
                  <c:v>-0.54246716312249987</c:v>
                </c:pt>
                <c:pt idx="14347">
                  <c:v>-0.53620864207654895</c:v>
                </c:pt>
                <c:pt idx="14348">
                  <c:v>-0.52958328140795807</c:v>
                </c:pt>
                <c:pt idx="14349">
                  <c:v>-0.52259424004659105</c:v>
                </c:pt>
                <c:pt idx="14350">
                  <c:v>-0.51524666409419217</c:v>
                </c:pt>
                <c:pt idx="14351">
                  <c:v>-0.5075462952103148</c:v>
                </c:pt>
                <c:pt idx="14352">
                  <c:v>-0.49949866174941565</c:v>
                </c:pt>
                <c:pt idx="14353">
                  <c:v>-0.49110898511144824</c:v>
                </c:pt>
                <c:pt idx="14354">
                  <c:v>-0.48238246624610254</c:v>
                </c:pt>
                <c:pt idx="14355">
                  <c:v>-0.47332534463244552</c:v>
                </c:pt>
                <c:pt idx="14356">
                  <c:v>-0.46394379595411861</c:v>
                </c:pt>
                <c:pt idx="14357">
                  <c:v>-0.45424384882562874</c:v>
                </c:pt>
                <c:pt idx="14358">
                  <c:v>-0.44423242875074492</c:v>
                </c:pt>
                <c:pt idx="14359">
                  <c:v>-0.43391660756036349</c:v>
                </c:pt>
                <c:pt idx="14360">
                  <c:v>-0.4233039073640838</c:v>
                </c:pt>
                <c:pt idx="14361">
                  <c:v>-0.41240077305591993</c:v>
                </c:pt>
                <c:pt idx="14362">
                  <c:v>-0.40121540012453166</c:v>
                </c:pt>
                <c:pt idx="14363">
                  <c:v>-0.3897555859538982</c:v>
                </c:pt>
                <c:pt idx="14364">
                  <c:v>-0.37802786902933272</c:v>
                </c:pt>
                <c:pt idx="14365">
                  <c:v>-0.36604148442726053</c:v>
                </c:pt>
                <c:pt idx="14366">
                  <c:v>-0.35380442438341658</c:v>
                </c:pt>
                <c:pt idx="14367">
                  <c:v>-0.34132399986218326</c:v>
                </c:pt>
                <c:pt idx="14368">
                  <c:v>-0.32860936476841507</c:v>
                </c:pt>
                <c:pt idx="14369">
                  <c:v>-0.31566973092337425</c:v>
                </c:pt>
                <c:pt idx="14370">
                  <c:v>-0.30251428922968426</c:v>
                </c:pt>
                <c:pt idx="14371">
                  <c:v>-0.28915102771828366</c:v>
                </c:pt>
                <c:pt idx="14372">
                  <c:v>-0.27559031324078925</c:v>
                </c:pt>
                <c:pt idx="14373">
                  <c:v>-0.26184093970291988</c:v>
                </c:pt>
                <c:pt idx="14374">
                  <c:v>-0.24791105031865168</c:v>
                </c:pt>
                <c:pt idx="14375">
                  <c:v>-0.23381142458229701</c:v>
                </c:pt>
                <c:pt idx="14376">
                  <c:v>-0.21955153178036493</c:v>
                </c:pt>
                <c:pt idx="14377">
                  <c:v>-0.20514084111902481</c:v>
                </c:pt>
                <c:pt idx="14378">
                  <c:v>-0.19058953587660646</c:v>
                </c:pt>
                <c:pt idx="14379">
                  <c:v>-0.17590814206838712</c:v>
                </c:pt>
                <c:pt idx="14380">
                  <c:v>-0.16110638107044117</c:v>
                </c:pt>
                <c:pt idx="14381">
                  <c:v>-0.14619418320940367</c:v>
                </c:pt>
                <c:pt idx="14382">
                  <c:v>-0.13118204606368308</c:v>
                </c:pt>
                <c:pt idx="14383">
                  <c:v>-0.11608066179738583</c:v>
                </c:pt>
                <c:pt idx="14384">
                  <c:v>-0.1008997734845944</c:v>
                </c:pt>
                <c:pt idx="14385">
                  <c:v>-8.5649197018323089E-2</c:v>
                </c:pt>
                <c:pt idx="14386">
                  <c:v>-7.0339191795629266E-2</c:v>
                </c:pt>
                <c:pt idx="14387">
                  <c:v>-5.4980464874839013E-2</c:v>
                </c:pt>
                <c:pt idx="14388">
                  <c:v>-3.958415856461428E-2</c:v>
                </c:pt>
                <c:pt idx="14389">
                  <c:v>-2.4161461671207585E-2</c:v>
                </c:pt>
                <c:pt idx="14390">
                  <c:v>-8.7224553937409882E-3</c:v>
                </c:pt>
                <c:pt idx="14391">
                  <c:v>6.722869480110711E-3</c:v>
                </c:pt>
                <c:pt idx="14392">
                  <c:v>2.2163879992841629E-2</c:v>
                </c:pt>
                <c:pt idx="14393">
                  <c:v>3.758897223338719E-2</c:v>
                </c:pt>
                <c:pt idx="14394">
                  <c:v>5.2988621723247392E-2</c:v>
                </c:pt>
                <c:pt idx="14395">
                  <c:v>6.8352173462525673E-2</c:v>
                </c:pt>
                <c:pt idx="14396">
                  <c:v>8.3668898416233956E-2</c:v>
                </c:pt>
                <c:pt idx="14397">
                  <c:v>9.8928281207335864E-2</c:v>
                </c:pt>
                <c:pt idx="14398">
                  <c:v>0.11411978797522684</c:v>
                </c:pt>
                <c:pt idx="14399">
                  <c:v>0.12923313480902954</c:v>
                </c:pt>
                <c:pt idx="14400">
                  <c:v>0.14425797924221723</c:v>
                </c:pt>
                <c:pt idx="14401">
                  <c:v>0.15918388218336993</c:v>
                </c:pt>
                <c:pt idx="14402">
                  <c:v>0.1740006051047796</c:v>
                </c:pt>
                <c:pt idx="14403">
                  <c:v>0.18869812852789397</c:v>
                </c:pt>
                <c:pt idx="14404">
                  <c:v>0.20326636809888393</c:v>
                </c:pt>
                <c:pt idx="14405">
                  <c:v>0.21769520320898147</c:v>
                </c:pt>
                <c:pt idx="14406">
                  <c:v>0.23197480863732567</c:v>
                </c:pt>
                <c:pt idx="14407">
                  <c:v>0.24609541096337911</c:v>
                </c:pt>
                <c:pt idx="14408">
                  <c:v>0.26004753762444044</c:v>
                </c:pt>
                <c:pt idx="14409">
                  <c:v>0.27382177341165648</c:v>
                </c:pt>
                <c:pt idx="14410">
                  <c:v>0.28740759585257702</c:v>
                </c:pt>
                <c:pt idx="14411">
                  <c:v>0.3007966739505421</c:v>
                </c:pt>
                <c:pt idx="14412">
                  <c:v>0.31397993567438642</c:v>
                </c:pt>
                <c:pt idx="14413">
                  <c:v>0.32694776846942236</c:v>
                </c:pt>
                <c:pt idx="14414">
                  <c:v>0.33969072551357721</c:v>
                </c:pt>
                <c:pt idx="14415">
                  <c:v>0.35220064438929954</c:v>
                </c:pt>
                <c:pt idx="14416">
                  <c:v>0.36446959221918768</c:v>
                </c:pt>
                <c:pt idx="14417">
                  <c:v>0.37648945567873199</c:v>
                </c:pt>
                <c:pt idx="14418">
                  <c:v>0.38825189293156853</c:v>
                </c:pt>
                <c:pt idx="14419">
                  <c:v>0.39974829933549966</c:v>
                </c:pt>
                <c:pt idx="14420">
                  <c:v>0.41097014849939401</c:v>
                </c:pt>
                <c:pt idx="14421">
                  <c:v>0.42191009944185132</c:v>
                </c:pt>
                <c:pt idx="14422">
                  <c:v>0.43256093481521607</c:v>
                </c:pt>
                <c:pt idx="14423">
                  <c:v>0.44291514859377756</c:v>
                </c:pt>
                <c:pt idx="14424">
                  <c:v>0.4529652611366034</c:v>
                </c:pt>
                <c:pt idx="14425">
                  <c:v>0.46270490390255192</c:v>
                </c:pt>
                <c:pt idx="14426">
                  <c:v>0.47212773938097036</c:v>
                </c:pt>
                <c:pt idx="14427">
                  <c:v>0.48122703505503323</c:v>
                </c:pt>
                <c:pt idx="14428">
                  <c:v>0.48999633058285119</c:v>
                </c:pt>
                <c:pt idx="14429">
                  <c:v>0.49843090919012156</c:v>
                </c:pt>
                <c:pt idx="14430">
                  <c:v>0.50652378372257445</c:v>
                </c:pt>
                <c:pt idx="14431">
                  <c:v>0.51426881714546102</c:v>
                </c:pt>
                <c:pt idx="14432">
                  <c:v>0.52166189855535205</c:v>
                </c:pt>
                <c:pt idx="14433">
                  <c:v>0.52869693337248913</c:v>
                </c:pt>
                <c:pt idx="14434">
                  <c:v>0.53536935016185616</c:v>
                </c:pt>
                <c:pt idx="14435">
                  <c:v>0.54167506297922696</c:v>
                </c:pt>
                <c:pt idx="14436">
                  <c:v>0.54761042532847848</c:v>
                </c:pt>
                <c:pt idx="14437">
                  <c:v>0.55317034265004461</c:v>
                </c:pt>
                <c:pt idx="14438">
                  <c:v>0.5583507121402933</c:v>
                </c:pt>
                <c:pt idx="14439">
                  <c:v>0.56314921297589926</c:v>
                </c:pt>
                <c:pt idx="14440">
                  <c:v>0.56756127098793463</c:v>
                </c:pt>
                <c:pt idx="14441">
                  <c:v>0.57158391232359562</c:v>
                </c:pt>
                <c:pt idx="14442">
                  <c:v>0.57521511353039145</c:v>
                </c:pt>
                <c:pt idx="14443">
                  <c:v>0.57845155072490073</c:v>
                </c:pt>
                <c:pt idx="14444">
                  <c:v>0.58129141353283376</c:v>
                </c:pt>
                <c:pt idx="14445">
                  <c:v>0.58373297555994752</c:v>
                </c:pt>
                <c:pt idx="14446">
                  <c:v>0.58577488377319731</c:v>
                </c:pt>
                <c:pt idx="14447">
                  <c:v>0.58741537518033482</c:v>
                </c:pt>
                <c:pt idx="14448">
                  <c:v>0.58865329339760242</c:v>
                </c:pt>
                <c:pt idx="14449">
                  <c:v>0.58948807769514067</c:v>
                </c:pt>
                <c:pt idx="14450">
                  <c:v>0.58991862013649599</c:v>
                </c:pt>
                <c:pt idx="14451">
                  <c:v>0.58994427735836041</c:v>
                </c:pt>
                <c:pt idx="14452">
                  <c:v>0.58956522124147215</c:v>
                </c:pt>
                <c:pt idx="14453">
                  <c:v>0.5887824145204672</c:v>
                </c:pt>
                <c:pt idx="14454">
                  <c:v>0.58759684078743113</c:v>
                </c:pt>
                <c:pt idx="14455">
                  <c:v>0.58600793247371863</c:v>
                </c:pt>
                <c:pt idx="14456">
                  <c:v>0.58401748989015168</c:v>
                </c:pt>
                <c:pt idx="14457">
                  <c:v>0.58162719674940788</c:v>
                </c:pt>
                <c:pt idx="14458">
                  <c:v>0.57883851212010007</c:v>
                </c:pt>
                <c:pt idx="14459">
                  <c:v>0.57565258508542283</c:v>
                </c:pt>
                <c:pt idx="14460">
                  <c:v>0.57207277438435433</c:v>
                </c:pt>
                <c:pt idx="14461">
                  <c:v>0.56810101585314143</c:v>
                </c:pt>
                <c:pt idx="14462">
                  <c:v>0.56373985951876393</c:v>
                </c:pt>
                <c:pt idx="14463">
                  <c:v>0.55899172028668898</c:v>
                </c:pt>
                <c:pt idx="14464">
                  <c:v>0.5538610260276341</c:v>
                </c:pt>
                <c:pt idx="14465">
                  <c:v>0.54835057089100703</c:v>
                </c:pt>
                <c:pt idx="14466">
                  <c:v>0.54246390754180485</c:v>
                </c:pt>
                <c:pt idx="14467">
                  <c:v>0.53620535172385175</c:v>
                </c:pt>
                <c:pt idx="14468">
                  <c:v>0.5295799571568095</c:v>
                </c:pt>
                <c:pt idx="14469">
                  <c:v>0.52259088277757337</c:v>
                </c:pt>
                <c:pt idx="14470">
                  <c:v>0.51524327469468889</c:v>
                </c:pt>
                <c:pt idx="14471">
                  <c:v>0.5075428745742786</c:v>
                </c:pt>
                <c:pt idx="14472">
                  <c:v>0.49949521077713821</c:v>
                </c:pt>
                <c:pt idx="14473">
                  <c:v>0.49110550470932463</c:v>
                </c:pt>
                <c:pt idx="14474">
                  <c:v>0.48237895732639546</c:v>
                </c:pt>
                <c:pt idx="14475">
                  <c:v>0.47332180811305247</c:v>
                </c:pt>
                <c:pt idx="14476">
                  <c:v>0.46394023275832696</c:v>
                </c:pt>
                <c:pt idx="14477">
                  <c:v>0.45424025988188399</c:v>
                </c:pt>
                <c:pt idx="14478">
                  <c:v>0.44422881499241562</c:v>
                </c:pt>
                <c:pt idx="14479">
                  <c:v>0.43391296992548961</c:v>
                </c:pt>
                <c:pt idx="14480">
                  <c:v>0.42330024679514366</c:v>
                </c:pt>
                <c:pt idx="14481">
                  <c:v>0.41239709049958834</c:v>
                </c:pt>
                <c:pt idx="14482">
                  <c:v>0.40121169653144051</c:v>
                </c:pt>
                <c:pt idx="14483">
                  <c:v>0.38975186227838671</c:v>
                </c:pt>
                <c:pt idx="14484">
                  <c:v>0.37802412622921472</c:v>
                </c:pt>
                <c:pt idx="14485">
                  <c:v>0.36603772346356417</c:v>
                </c:pt>
                <c:pt idx="14486">
                  <c:v>0.35380064622015267</c:v>
                </c:pt>
                <c:pt idx="14487">
                  <c:v>0.34132020546610675</c:v>
                </c:pt>
                <c:pt idx="14488">
                  <c:v>0.32860555510876543</c:v>
                </c:pt>
                <c:pt idx="14489">
                  <c:v>0.31566590697163144</c:v>
                </c:pt>
                <c:pt idx="14490">
                  <c:v>0.30251045195933157</c:v>
                </c:pt>
                <c:pt idx="14491">
                  <c:v>0.2891471781045678</c:v>
                </c:pt>
                <c:pt idx="14492">
                  <c:v>0.27558645226046796</c:v>
                </c:pt>
                <c:pt idx="14493">
                  <c:v>0.26183706833400805</c:v>
                </c:pt>
                <c:pt idx="14494">
                  <c:v>0.24790716954018566</c:v>
                </c:pt>
                <c:pt idx="14495">
                  <c:v>0.23380753537409538</c:v>
                </c:pt>
                <c:pt idx="14496">
                  <c:v>0.21954763512277042</c:v>
                </c:pt>
                <c:pt idx="14497">
                  <c:v>0.205136937992666</c:v>
                </c:pt>
                <c:pt idx="14498">
                  <c:v>0.19058562726215367</c:v>
                </c:pt>
                <c:pt idx="14499">
                  <c:v>0.17590422894630683</c:v>
                </c:pt>
                <c:pt idx="14500">
                  <c:v>0.1611024644207637</c:v>
                </c:pt>
                <c:pt idx="14501">
                  <c:v>0.14619026401145732</c:v>
                </c:pt>
                <c:pt idx="14502">
                  <c:v>0.13117812529587475</c:v>
                </c:pt>
                <c:pt idx="14503">
                  <c:v>0.11607674043694877</c:v>
                </c:pt>
                <c:pt idx="14504">
                  <c:v>0.10089585250734055</c:v>
                </c:pt>
                <c:pt idx="14505">
                  <c:v>8.5645277398418485E-2</c:v>
                </c:pt>
                <c:pt idx="14506">
                  <c:v>7.0335274505339593E-2</c:v>
                </c:pt>
                <c:pt idx="14507">
                  <c:v>5.4976550884299681E-2</c:v>
                </c:pt>
                <c:pt idx="14508">
                  <c:v>3.9580248841591434E-2</c:v>
                </c:pt>
                <c:pt idx="14509">
                  <c:v>2.4157557180861426E-2</c:v>
                </c:pt>
                <c:pt idx="14510">
                  <c:v>8.7185570983879818E-3</c:v>
                </c:pt>
                <c:pt idx="14511">
                  <c:v>-6.726760621228246E-3</c:v>
                </c:pt>
                <c:pt idx="14512">
                  <c:v>-2.2167763023803862E-2</c:v>
                </c:pt>
                <c:pt idx="14513">
                  <c:v>-3.7592846201805453E-2</c:v>
                </c:pt>
                <c:pt idx="14514">
                  <c:v>-5.2992485680512798E-2</c:v>
                </c:pt>
                <c:pt idx="14515">
                  <c:v>-6.8356026464035741E-2</c:v>
                </c:pt>
                <c:pt idx="14516">
                  <c:v>-8.3672739521615969E-2</c:v>
                </c:pt>
                <c:pt idx="14517">
                  <c:v>-9.8932109480671979E-2</c:v>
                </c:pt>
                <c:pt idx="14518">
                  <c:v>-0.11412360248529545</c:v>
                </c:pt>
                <c:pt idx="14519">
                  <c:v>-0.12923693462950678</c:v>
                </c:pt>
                <c:pt idx="14520">
                  <c:v>-0.14426176345192018</c:v>
                </c:pt>
                <c:pt idx="14521">
                  <c:v>-0.15918764986646428</c:v>
                </c:pt>
                <c:pt idx="14522">
                  <c:v>-0.17400435535100375</c:v>
                </c:pt>
                <c:pt idx="14523">
                  <c:v>-0.18870186043278067</c:v>
                </c:pt>
                <c:pt idx="14524">
                  <c:v>-0.20327008076396091</c:v>
                </c:pt>
                <c:pt idx="14525">
                  <c:v>-0.2176988957419991</c:v>
                </c:pt>
                <c:pt idx="14526">
                  <c:v>-0.2319784801524678</c:v>
                </c:pt>
                <c:pt idx="14527">
                  <c:v>-0.24609906058146269</c:v>
                </c:pt>
                <c:pt idx="14528">
                  <c:v>-0.26005116447313681</c:v>
                </c:pt>
                <c:pt idx="14529">
                  <c:v>-0.27382537662568884</c:v>
                </c:pt>
                <c:pt idx="14530">
                  <c:v>-0.28741117457393234</c:v>
                </c:pt>
                <c:pt idx="14531">
                  <c:v>-0.30080022732865891</c:v>
                </c:pt>
                <c:pt idx="14532">
                  <c:v>-0.31398346286635903</c:v>
                </c:pt>
                <c:pt idx="14533">
                  <c:v>-0.32695126864021795</c:v>
                </c:pt>
                <c:pt idx="14534">
                  <c:v>-0.33969419783620497</c:v>
                </c:pt>
                <c:pt idx="14535">
                  <c:v>-0.35220408804500436</c:v>
                </c:pt>
                <c:pt idx="14536">
                  <c:v>-0.36447300639766633</c:v>
                </c:pt>
                <c:pt idx="14537">
                  <c:v>-0.37649283957829521</c:v>
                </c:pt>
                <c:pt idx="14538">
                  <c:v>-0.3882552457593359</c:v>
                </c:pt>
                <c:pt idx="14539">
                  <c:v>-0.39975162030757783</c:v>
                </c:pt>
                <c:pt idx="14540">
                  <c:v>-0.41097343684106835</c:v>
                </c:pt>
                <c:pt idx="14541">
                  <c:v>-0.42191335438775274</c:v>
                </c:pt>
                <c:pt idx="14542">
                  <c:v>-0.43256415560950662</c:v>
                </c:pt>
                <c:pt idx="14543">
                  <c:v>-0.44291833449030615</c:v>
                </c:pt>
                <c:pt idx="14544">
                  <c:v>-0.45296841139910154</c:v>
                </c:pt>
                <c:pt idx="14545">
                  <c:v>-0.46270801780477028</c:v>
                </c:pt>
                <c:pt idx="14546">
                  <c:v>-0.47213081620686981</c:v>
                </c:pt>
                <c:pt idx="14547">
                  <c:v>-0.48123007409893209</c:v>
                </c:pt>
                <c:pt idx="14548">
                  <c:v>-0.48999933114959204</c:v>
                </c:pt>
                <c:pt idx="14549">
                  <c:v>-0.49843387059521682</c:v>
                </c:pt>
                <c:pt idx="14550">
                  <c:v>-0.5065267052923722</c:v>
                </c:pt>
                <c:pt idx="14551">
                  <c:v>-0.51427169821728413</c:v>
                </c:pt>
                <c:pt idx="14552">
                  <c:v>-0.52166473847765016</c:v>
                </c:pt>
                <c:pt idx="14553">
                  <c:v>-0.52869973150498717</c:v>
                </c:pt>
                <c:pt idx="14554">
                  <c:v>-0.53537210587568784</c:v>
                </c:pt>
                <c:pt idx="14555">
                  <c:v>-0.54167777565707376</c:v>
                </c:pt>
                <c:pt idx="14556">
                  <c:v>-0.54761309436471473</c:v>
                </c:pt>
                <c:pt idx="14557">
                  <c:v>-0.55317296745085198</c:v>
                </c:pt>
                <c:pt idx="14558">
                  <c:v>-0.55835329212380569</c:v>
                </c:pt>
                <c:pt idx="14559">
                  <c:v>-0.56315174757232123</c:v>
                </c:pt>
                <c:pt idx="14560">
                  <c:v>-0.56756375963966899</c:v>
                </c:pt>
                <c:pt idx="14561">
                  <c:v>-0.57158635448534334</c:v>
                </c:pt>
                <c:pt idx="14562">
                  <c:v>-0.57521750866929311</c:v>
                </c:pt>
                <c:pt idx="14563">
                  <c:v>-0.57845389832064376</c:v>
                </c:pt>
                <c:pt idx="14564">
                  <c:v>-0.58129371307774858</c:v>
                </c:pt>
                <c:pt idx="14565">
                  <c:v>-0.58373522655911936</c:v>
                </c:pt>
                <c:pt idx="14566">
                  <c:v>-0.58577708574457377</c:v>
                </c:pt>
                <c:pt idx="14567">
                  <c:v>-0.58741752765482702</c:v>
                </c:pt>
                <c:pt idx="14568">
                  <c:v>-0.58865539591916372</c:v>
                </c:pt>
                <c:pt idx="14569">
                  <c:v>-0.58949012982088511</c:v>
                </c:pt>
                <c:pt idx="14570">
                  <c:v>-0.58992062143675961</c:v>
                </c:pt>
                <c:pt idx="14571">
                  <c:v>-0.58994622741682012</c:v>
                </c:pt>
                <c:pt idx="14572">
                  <c:v>-0.58956711965519049</c:v>
                </c:pt>
                <c:pt idx="14573">
                  <c:v>-0.58878426090000491</c:v>
                </c:pt>
                <c:pt idx="14574">
                  <c:v>-0.58759863475689222</c:v>
                </c:pt>
                <c:pt idx="14575">
                  <c:v>-0.58600967367084622</c:v>
                </c:pt>
                <c:pt idx="14576">
                  <c:v>-0.58401917796638381</c:v>
                </c:pt>
                <c:pt idx="14577">
                  <c:v>-0.58162883136995147</c:v>
                </c:pt>
                <c:pt idx="14578">
                  <c:v>-0.57884009296398076</c:v>
                </c:pt>
                <c:pt idx="14579">
                  <c:v>-0.57565411184554738</c:v>
                </c:pt>
                <c:pt idx="14580">
                  <c:v>-0.57207424676756657</c:v>
                </c:pt>
                <c:pt idx="14581">
                  <c:v>-0.56810243358027934</c:v>
                </c:pt>
                <c:pt idx="14582">
                  <c:v>-0.56374122232468671</c:v>
                </c:pt>
                <c:pt idx="14583">
                  <c:v>-0.55899302792033678</c:v>
                </c:pt>
                <c:pt idx="14584">
                  <c:v>-0.55386227825206968</c:v>
                </c:pt>
                <c:pt idx="14585">
                  <c:v>-0.54835176748344239</c:v>
                </c:pt>
                <c:pt idx="14586">
                  <c:v>-0.54246504829364117</c:v>
                </c:pt>
                <c:pt idx="14587">
                  <c:v>-0.53620643644070431</c:v>
                </c:pt>
                <c:pt idx="14588">
                  <c:v>-0.52958098565853384</c:v>
                </c:pt>
                <c:pt idx="14589">
                  <c:v>-0.52259185489829074</c:v>
                </c:pt>
                <c:pt idx="14590">
                  <c:v>-0.51524419028279533</c:v>
                </c:pt>
                <c:pt idx="14591">
                  <c:v>-0.5075437334924755</c:v>
                </c:pt>
                <c:pt idx="14592">
                  <c:v>-0.49949601290243006</c:v>
                </c:pt>
                <c:pt idx="14593">
                  <c:v>-0.49110624993303104</c:v>
                </c:pt>
                <c:pt idx="14594">
                  <c:v>-0.48237964555416046</c:v>
                </c:pt>
                <c:pt idx="14595">
                  <c:v>-0.47332243926483225</c:v>
                </c:pt>
                <c:pt idx="14596">
                  <c:v>-0.46394080676840133</c:v>
                </c:pt>
                <c:pt idx="14597">
                  <c:v>-0.45424077669884416</c:v>
                </c:pt>
                <c:pt idx="14598">
                  <c:v>-0.44422927457914374</c:v>
                </c:pt>
                <c:pt idx="14599">
                  <c:v>-0.43391337225916987</c:v>
                </c:pt>
                <c:pt idx="14600">
                  <c:v>-0.42330059186721719</c:v>
                </c:pt>
                <c:pt idx="14601">
                  <c:v>-0.4123973783157539</c:v>
                </c:pt>
                <c:pt idx="14602">
                  <c:v>-0.40121192711161618</c:v>
                </c:pt>
                <c:pt idx="14603">
                  <c:v>-0.38975203565668731</c:v>
                </c:pt>
                <c:pt idx="14604">
                  <c:v>-0.37802424245392879</c:v>
                </c:pt>
                <c:pt idx="14605">
                  <c:v>-0.36603778259710223</c:v>
                </c:pt>
                <c:pt idx="14606">
                  <c:v>-0.3538006483390263</c:v>
                </c:pt>
                <c:pt idx="14607">
                  <c:v>-0.34132015066087229</c:v>
                </c:pt>
                <c:pt idx="14608">
                  <c:v>-0.32860544348399201</c:v>
                </c:pt>
                <c:pt idx="14609">
                  <c:v>-0.31566573864584901</c:v>
                </c:pt>
                <c:pt idx="14610">
                  <c:v>-0.30251022706497482</c:v>
                </c:pt>
                <c:pt idx="14611">
                  <c:v>-0.28914689678791861</c:v>
                </c:pt>
                <c:pt idx="14612">
                  <c:v>-0.27558611468160027</c:v>
                </c:pt>
                <c:pt idx="14613">
                  <c:v>-0.26183667466673394</c:v>
                </c:pt>
                <c:pt idx="14614">
                  <c:v>-0.24790671997198194</c:v>
                </c:pt>
                <c:pt idx="14615">
                  <c:v>-0.23380703010603224</c:v>
                </c:pt>
                <c:pt idx="14616">
                  <c:v>-0.21954707436945115</c:v>
                </c:pt>
                <c:pt idx="14617">
                  <c:v>-0.20513632198213649</c:v>
                </c:pt>
                <c:pt idx="14618">
                  <c:v>-0.1905849562358386</c:v>
                </c:pt>
                <c:pt idx="14619">
                  <c:v>-0.17590350315892098</c:v>
                </c:pt>
                <c:pt idx="14620">
                  <c:v>-0.16110168414022893</c:v>
                </c:pt>
                <c:pt idx="14621">
                  <c:v>-0.14618942951881331</c:v>
                </c:pt>
                <c:pt idx="14622">
                  <c:v>-0.13117723688518762</c:v>
                </c:pt>
                <c:pt idx="14623">
                  <c:v>-0.11607579841522564</c:v>
                </c:pt>
                <c:pt idx="14624">
                  <c:v>-0.10089485719442484</c:v>
                </c:pt>
                <c:pt idx="14625">
                  <c:v>-8.5644229126878399E-2</c:v>
                </c:pt>
                <c:pt idx="14626">
                  <c:v>-7.0334173620399482E-2</c:v>
                </c:pt>
                <c:pt idx="14627">
                  <c:v>-5.4975397743697065E-2</c:v>
                </c:pt>
                <c:pt idx="14628">
                  <c:v>-3.9579043815485354E-2</c:v>
                </c:pt>
                <c:pt idx="14629">
                  <c:v>-2.4156300651722071E-2</c:v>
                </c:pt>
                <c:pt idx="14630">
                  <c:v>-8.7172494608739673E-3</c:v>
                </c:pt>
                <c:pt idx="14631">
                  <c:v>6.7281189603778848E-3</c:v>
                </c:pt>
                <c:pt idx="14632">
                  <c:v>2.2169171645895717E-2</c:v>
                </c:pt>
                <c:pt idx="14633">
                  <c:v>3.759430467632114E-2</c:v>
                </c:pt>
                <c:pt idx="14634">
                  <c:v>5.2993993565217092E-2</c:v>
                </c:pt>
                <c:pt idx="14635">
                  <c:v>6.8357583305124467E-2</c:v>
                </c:pt>
                <c:pt idx="14636">
                  <c:v>8.3674344853840538E-2</c:v>
                </c:pt>
                <c:pt idx="14637">
                  <c:v>9.8933762827472155E-2</c:v>
                </c:pt>
                <c:pt idx="14638">
                  <c:v>0.11412530335892512</c:v>
                </c:pt>
                <c:pt idx="14639">
                  <c:v>0.12923868253119439</c:v>
                </c:pt>
                <c:pt idx="14640">
                  <c:v>0.14426355787199094</c:v>
                </c:pt>
                <c:pt idx="14641">
                  <c:v>0.15918949028450952</c:v>
                </c:pt>
                <c:pt idx="14642">
                  <c:v>0.17400624123599179</c:v>
                </c:pt>
                <c:pt idx="14643">
                  <c:v>0.18870379124323089</c:v>
                </c:pt>
                <c:pt idx="14644">
                  <c:v>0.20327205594808986</c:v>
                </c:pt>
                <c:pt idx="14645">
                  <c:v>0.21770091473787229</c:v>
                </c:pt>
                <c:pt idx="14646">
                  <c:v>0.2319805423881614</c:v>
                </c:pt>
                <c:pt idx="14647">
                  <c:v>0.24610116547521643</c:v>
                </c:pt>
                <c:pt idx="14648">
                  <c:v>0.2600533114335124</c:v>
                </c:pt>
                <c:pt idx="14649">
                  <c:v>0.27382756505172851</c:v>
                </c:pt>
                <c:pt idx="14650">
                  <c:v>0.28741340385534414</c:v>
                </c:pt>
                <c:pt idx="14651">
                  <c:v>0.30080249684595334</c:v>
                </c:pt>
                <c:pt idx="14652">
                  <c:v>0.31398577199104816</c:v>
                </c:pt>
                <c:pt idx="14653">
                  <c:v>0.32695361673495776</c:v>
                </c:pt>
                <c:pt idx="14654">
                  <c:v>0.33969658425499516</c:v>
                </c:pt>
                <c:pt idx="14655">
                  <c:v>0.35220651213334503</c:v>
                </c:pt>
                <c:pt idx="14656">
                  <c:v>0.36447546749272897</c:v>
                </c:pt>
                <c:pt idx="14657">
                  <c:v>0.37649533700911503</c:v>
                </c:pt>
                <c:pt idx="14658">
                  <c:v>0.38825777884699358</c:v>
                </c:pt>
                <c:pt idx="14659">
                  <c:v>0.39975418836536786</c:v>
                </c:pt>
                <c:pt idx="14660">
                  <c:v>0.41097603917469072</c:v>
                </c:pt>
                <c:pt idx="14661">
                  <c:v>0.42191599029549409</c:v>
                </c:pt>
                <c:pt idx="14662">
                  <c:v>0.43256682438242816</c:v>
                </c:pt>
                <c:pt idx="14663">
                  <c:v>0.44292103541243427</c:v>
                </c:pt>
                <c:pt idx="14664">
                  <c:v>0.45297114374760744</c:v>
                </c:pt>
                <c:pt idx="14665">
                  <c:v>0.46271078085017581</c:v>
                </c:pt>
                <c:pt idx="14666">
                  <c:v>0.47213360921322289</c:v>
                </c:pt>
                <c:pt idx="14667">
                  <c:v>0.481232896324015</c:v>
                </c:pt>
                <c:pt idx="14668">
                  <c:v>0.49000218184510191</c:v>
                </c:pt>
                <c:pt idx="14669">
                  <c:v>0.49843674900697432</c:v>
                </c:pt>
                <c:pt idx="14670">
                  <c:v>0.50652961066050561</c:v>
                </c:pt>
                <c:pt idx="14671">
                  <c:v>0.51427462977644034</c:v>
                </c:pt>
                <c:pt idx="14672">
                  <c:v>0.52166769545718794</c:v>
                </c:pt>
                <c:pt idx="14673">
                  <c:v>0.52870271312917205</c:v>
                </c:pt>
                <c:pt idx="14674">
                  <c:v>0.53537511136390092</c:v>
                </c:pt>
                <c:pt idx="14675">
                  <c:v>0.5416808042240121</c:v>
                </c:pt>
                <c:pt idx="14676">
                  <c:v>0.54761614522058921</c:v>
                </c:pt>
                <c:pt idx="14677">
                  <c:v>0.55317603980159513</c:v>
                </c:pt>
                <c:pt idx="14678">
                  <c:v>0.55835638517127562</c:v>
                </c:pt>
                <c:pt idx="14679">
                  <c:v>0.56315486051450614</c:v>
                </c:pt>
                <c:pt idx="14680">
                  <c:v>0.56756689167088881</c:v>
                </c:pt>
                <c:pt idx="14681">
                  <c:v>0.57158950479646387</c:v>
                </c:pt>
                <c:pt idx="14682">
                  <c:v>0.57522067644792674</c:v>
                </c:pt>
                <c:pt idx="14683">
                  <c:v>0.57845708275136332</c:v>
                </c:pt>
                <c:pt idx="14684">
                  <c:v>0.58129691334227851</c:v>
                </c:pt>
                <c:pt idx="14685">
                  <c:v>0.58373844183656665</c:v>
                </c:pt>
                <c:pt idx="14686">
                  <c:v>0.58578031521161378</c:v>
                </c:pt>
                <c:pt idx="14687">
                  <c:v>0.58742077048592856</c:v>
                </c:pt>
                <c:pt idx="14688">
                  <c:v>0.58865865128679729</c:v>
                </c:pt>
                <c:pt idx="14689">
                  <c:v>0.58949339689571978</c:v>
                </c:pt>
                <c:pt idx="14690">
                  <c:v>0.58992389938788292</c:v>
                </c:pt>
                <c:pt idx="14691">
                  <c:v>0.58994951541193486</c:v>
                </c:pt>
                <c:pt idx="14692">
                  <c:v>0.58957041686084555</c:v>
                </c:pt>
                <c:pt idx="14693">
                  <c:v>0.58878756648177522</c:v>
                </c:pt>
                <c:pt idx="14694">
                  <c:v>0.58760194787962117</c:v>
                </c:pt>
                <c:pt idx="14695">
                  <c:v>0.58601299349881963</c:v>
                </c:pt>
                <c:pt idx="14696">
                  <c:v>0.58402250366356701</c:v>
                </c:pt>
                <c:pt idx="14697">
                  <c:v>0.58163216210017998</c:v>
                </c:pt>
                <c:pt idx="14698">
                  <c:v>0.57884342789118037</c:v>
                </c:pt>
                <c:pt idx="14699">
                  <c:v>0.57565745013393643</c:v>
                </c:pt>
                <c:pt idx="14700">
                  <c:v>0.57207758758185911</c:v>
                </c:pt>
                <c:pt idx="14701">
                  <c:v>0.56810577608588697</c:v>
                </c:pt>
                <c:pt idx="14702">
                  <c:v>0.56374456568794995</c:v>
                </c:pt>
                <c:pt idx="14703">
                  <c:v>0.5589963713087136</c:v>
                </c:pt>
                <c:pt idx="14704">
                  <c:v>0.55386562083433122</c:v>
                </c:pt>
                <c:pt idx="14705">
                  <c:v>0.54835510842989654</c:v>
                </c:pt>
                <c:pt idx="14706">
                  <c:v>0.54246838677632381</c:v>
                </c:pt>
                <c:pt idx="14707">
                  <c:v>0.53620977163358774</c:v>
                </c:pt>
                <c:pt idx="14708">
                  <c:v>0.52958431673772821</c:v>
                </c:pt>
                <c:pt idx="14709">
                  <c:v>0.52259518104224401</c:v>
                </c:pt>
                <c:pt idx="14710">
                  <c:v>0.51524751067250085</c:v>
                </c:pt>
                <c:pt idx="14711">
                  <c:v>0.50754704731165756</c:v>
                </c:pt>
                <c:pt idx="14712">
                  <c:v>0.49949931933775149</c:v>
                </c:pt>
                <c:pt idx="14713">
                  <c:v>0.49110954817429664</c:v>
                </c:pt>
                <c:pt idx="14714">
                  <c:v>0.48238293479449684</c:v>
                </c:pt>
                <c:pt idx="14715">
                  <c:v>0.47332571870090251</c:v>
                </c:pt>
                <c:pt idx="14716">
                  <c:v>0.46394407560057982</c:v>
                </c:pt>
                <c:pt idx="14717">
                  <c:v>0.454244034131427</c:v>
                </c:pt>
                <c:pt idx="14718">
                  <c:v>0.44423251982053091</c:v>
                </c:pt>
                <c:pt idx="14719">
                  <c:v>0.43391660452204911</c:v>
                </c:pt>
                <c:pt idx="14720">
                  <c:v>0.42330381036877091</c:v>
                </c:pt>
                <c:pt idx="14721">
                  <c:v>0.41240058227783261</c:v>
                </c:pt>
                <c:pt idx="14722">
                  <c:v>0.40121511576092483</c:v>
                </c:pt>
                <c:pt idx="14723">
                  <c:v>0.38975520822497706</c:v>
                </c:pt>
                <c:pt idx="14724">
                  <c:v>0.37802739817816794</c:v>
                </c:pt>
                <c:pt idx="14725">
                  <c:v>0.36604092071968236</c:v>
                </c:pt>
                <c:pt idx="14726">
                  <c:v>0.35380376810791175</c:v>
                </c:pt>
                <c:pt idx="14727">
                  <c:v>0.3413232513297903</c:v>
                </c:pt>
                <c:pt idx="14728">
                  <c:v>0.32860852431262083</c:v>
                </c:pt>
                <c:pt idx="14729">
                  <c:v>0.31566879889997485</c:v>
                </c:pt>
                <c:pt idx="14730">
                  <c:v>0.30251326601667194</c:v>
                </c:pt>
                <c:pt idx="14731">
                  <c:v>0.28914991371572052</c:v>
                </c:pt>
                <c:pt idx="14732">
                  <c:v>0.27558910887067301</c:v>
                </c:pt>
                <c:pt idx="14733">
                  <c:v>0.26183964540903332</c:v>
                </c:pt>
                <c:pt idx="14734">
                  <c:v>0.24790966656642272</c:v>
                </c:pt>
                <c:pt idx="14735">
                  <c:v>0.23380995185866174</c:v>
                </c:pt>
                <c:pt idx="14736">
                  <c:v>0.21954997059358589</c:v>
                </c:pt>
                <c:pt idx="14737">
                  <c:v>0.20513919199855071</c:v>
                </c:pt>
                <c:pt idx="14738">
                  <c:v>0.19058779937289905</c:v>
                </c:pt>
                <c:pt idx="14739">
                  <c:v>0.1759063187527582</c:v>
                </c:pt>
                <c:pt idx="14740">
                  <c:v>0.16110447153486376</c:v>
                </c:pt>
                <c:pt idx="14741">
                  <c:v>0.14619218806634798</c:v>
                </c:pt>
                <c:pt idx="14742">
                  <c:v>0.13117996594591733</c:v>
                </c:pt>
                <c:pt idx="14743">
                  <c:v>0.11607849735780067</c:v>
                </c:pt>
                <c:pt idx="14744">
                  <c:v>0.10089752539598612</c:v>
                </c:pt>
                <c:pt idx="14745">
                  <c:v>8.564686597321805E-2</c:v>
                </c:pt>
                <c:pt idx="14746">
                  <c:v>7.0336778506069966E-2</c:v>
                </c:pt>
                <c:pt idx="14747">
                  <c:v>5.497797007217875E-2</c:v>
                </c:pt>
                <c:pt idx="14748">
                  <c:v>3.9581582999293471E-2</c:v>
                </c:pt>
                <c:pt idx="14749">
                  <c:v>2.4158806112558197E-2</c:v>
                </c:pt>
                <c:pt idx="14750">
                  <c:v>8.7197206297411917E-3</c:v>
                </c:pt>
                <c:pt idx="14751">
                  <c:v>-6.7256826430382435E-3</c:v>
                </c:pt>
                <c:pt idx="14752">
                  <c:v>-2.2166770730085099E-2</c:v>
                </c:pt>
                <c:pt idx="14753">
                  <c:v>-3.7591939702358176E-2</c:v>
                </c:pt>
                <c:pt idx="14754">
                  <c:v>-5.2991665063632787E-2</c:v>
                </c:pt>
                <c:pt idx="14755">
                  <c:v>-6.8355291796517975E-2</c:v>
                </c:pt>
                <c:pt idx="14756">
                  <c:v>-8.3672090848794539E-2</c:v>
                </c:pt>
                <c:pt idx="14757">
                  <c:v>-9.8931546826427699E-2</c:v>
                </c:pt>
                <c:pt idx="14758">
                  <c:v>-0.11412312585207525</c:v>
                </c:pt>
                <c:pt idx="14759">
                  <c:v>-0.12923654399838047</c:v>
                </c:pt>
                <c:pt idx="14760">
                  <c:v>-0.14426145878260022</c:v>
                </c:pt>
                <c:pt idx="14761">
                  <c:v>-0.15918743109736036</c:v>
                </c:pt>
                <c:pt idx="14762">
                  <c:v>-0.17400422239927393</c:v>
                </c:pt>
                <c:pt idx="14763">
                  <c:v>-0.18870181319436644</c:v>
                </c:pt>
                <c:pt idx="14764">
                  <c:v>-0.20327011911366583</c:v>
                </c:pt>
                <c:pt idx="14765">
                  <c:v>-0.21769901953355486</c:v>
                </c:pt>
                <c:pt idx="14766">
                  <c:v>-0.23197868921859535</c:v>
                </c:pt>
                <c:pt idx="14767">
                  <c:v>-0.24609935473395847</c:v>
                </c:pt>
                <c:pt idx="14768">
                  <c:v>-0.26005154350293574</c:v>
                </c:pt>
                <c:pt idx="14769">
                  <c:v>-0.27382584030295692</c:v>
                </c:pt>
                <c:pt idx="14770">
                  <c:v>-0.287411722648163</c:v>
                </c:pt>
                <c:pt idx="14771">
                  <c:v>-0.30080085952876895</c:v>
                </c:pt>
                <c:pt idx="14772">
                  <c:v>-0.31398417890078112</c:v>
                </c:pt>
                <c:pt idx="14773">
                  <c:v>-0.32695206819699818</c:v>
                </c:pt>
                <c:pt idx="14774">
                  <c:v>-0.33969508058313924</c:v>
                </c:pt>
                <c:pt idx="14775">
                  <c:v>-0.35220505362973709</c:v>
                </c:pt>
                <c:pt idx="14776">
                  <c:v>-0.36447405444779207</c:v>
                </c:pt>
                <c:pt idx="14777">
                  <c:v>-0.37649396970152699</c:v>
                </c:pt>
                <c:pt idx="14778">
                  <c:v>-0.38825645754359323</c:v>
                </c:pt>
                <c:pt idx="14779">
                  <c:v>-0.39975291332114737</c:v>
                </c:pt>
                <c:pt idx="14780">
                  <c:v>-0.41097481063272306</c:v>
                </c:pt>
                <c:pt idx="14781">
                  <c:v>-0.42191480848691032</c:v>
                </c:pt>
                <c:pt idx="14782">
                  <c:v>-0.43256568952636909</c:v>
                </c:pt>
                <c:pt idx="14783">
                  <c:v>-0.44291994771602006</c:v>
                </c:pt>
                <c:pt idx="14784">
                  <c:v>-0.45297010340590166</c:v>
                </c:pt>
                <c:pt idx="14785">
                  <c:v>-0.46270978804615615</c:v>
                </c:pt>
                <c:pt idx="14786">
                  <c:v>-0.47213266411776234</c:v>
                </c:pt>
                <c:pt idx="14787">
                  <c:v>-0.48123199909584624</c:v>
                </c:pt>
                <c:pt idx="14788">
                  <c:v>-0.49000133263080792</c:v>
                </c:pt>
                <c:pt idx="14789">
                  <c:v>-0.49843594794096446</c:v>
                </c:pt>
                <c:pt idx="14790">
                  <c:v>-0.50652885786500979</c:v>
                </c:pt>
                <c:pt idx="14791">
                  <c:v>-0.51427392536148886</c:v>
                </c:pt>
                <c:pt idx="14792">
                  <c:v>-0.52166703952060633</c:v>
                </c:pt>
                <c:pt idx="14793">
                  <c:v>-0.5287021057565825</c:v>
                </c:pt>
                <c:pt idx="14794">
                  <c:v>-0.53537455262871037</c:v>
                </c:pt>
                <c:pt idx="14795">
                  <c:v>-0.54168029418742392</c:v>
                </c:pt>
                <c:pt idx="14796">
                  <c:v>-0.54761568393159654</c:v>
                </c:pt>
                <c:pt idx="14797">
                  <c:v>-0.55317562729700009</c:v>
                </c:pt>
                <c:pt idx="14798">
                  <c:v>-0.55835602147568919</c:v>
                </c:pt>
                <c:pt idx="14799">
                  <c:v>-0.56315454564036926</c:v>
                </c:pt>
                <c:pt idx="14800">
                  <c:v>-0.56756662561847682</c:v>
                </c:pt>
                <c:pt idx="14801">
                  <c:v>-0.57158928755392224</c:v>
                </c:pt>
                <c:pt idx="14802">
                  <c:v>-0.57522050799129298</c:v>
                </c:pt>
                <c:pt idx="14803">
                  <c:v>-0.57845696304456151</c:v>
                </c:pt>
                <c:pt idx="14804">
                  <c:v>-0.58129684233719225</c:v>
                </c:pt>
                <c:pt idx="14805">
                  <c:v>-0.58373841947303939</c:v>
                </c:pt>
                <c:pt idx="14806">
                  <c:v>-0.58578034141749358</c:v>
                </c:pt>
                <c:pt idx="14807">
                  <c:v>-0.58742084517711313</c:v>
                </c:pt>
                <c:pt idx="14808">
                  <c:v>-0.58865877436725678</c:v>
                </c:pt>
                <c:pt idx="14809">
                  <c:v>-0.5894935682575414</c:v>
                </c:pt>
                <c:pt idx="14810">
                  <c:v>-0.58992411891133312</c:v>
                </c:pt>
                <c:pt idx="14811">
                  <c:v>-0.58994978296549327</c:v>
                </c:pt>
                <c:pt idx="14812">
                  <c:v>-0.58957073230126644</c:v>
                </c:pt>
                <c:pt idx="14813">
                  <c:v>-0.58878792965413296</c:v>
                </c:pt>
                <c:pt idx="14814">
                  <c:v>-0.58760235861737176</c:v>
                </c:pt>
                <c:pt idx="14815">
                  <c:v>-0.58601345162386298</c:v>
                </c:pt>
                <c:pt idx="14816">
                  <c:v>-0.5840230089863031</c:v>
                </c:pt>
                <c:pt idx="14817">
                  <c:v>-0.5816327144195762</c:v>
                </c:pt>
                <c:pt idx="14818">
                  <c:v>-0.57884402699485071</c:v>
                </c:pt>
                <c:pt idx="14819">
                  <c:v>-0.57565809579818639</c:v>
                </c:pt>
                <c:pt idx="14820">
                  <c:v>-0.57207827957179225</c:v>
                </c:pt>
                <c:pt idx="14821">
                  <c:v>-0.5681065141554672</c:v>
                </c:pt>
                <c:pt idx="14822">
                  <c:v>-0.56374534958006939</c:v>
                </c:pt>
                <c:pt idx="14823">
                  <c:v>-0.55899720075528292</c:v>
                </c:pt>
                <c:pt idx="14824">
                  <c:v>-0.55386649555637057</c:v>
                </c:pt>
                <c:pt idx="14825">
                  <c:v>-0.54835602813761197</c:v>
                </c:pt>
                <c:pt idx="14826">
                  <c:v>-0.54246935116919914</c:v>
                </c:pt>
                <c:pt idx="14827">
                  <c:v>-0.53621078040048353</c:v>
                </c:pt>
                <c:pt idx="14828">
                  <c:v>-0.52958536955696722</c:v>
                </c:pt>
                <c:pt idx="14829">
                  <c:v>-0.52259627758171179</c:v>
                </c:pt>
                <c:pt idx="14830">
                  <c:v>-0.51524865058974378</c:v>
                </c:pt>
                <c:pt idx="14831">
                  <c:v>-0.50754823025398377</c:v>
                </c:pt>
                <c:pt idx="14832">
                  <c:v>-0.49950054494234208</c:v>
                </c:pt>
                <c:pt idx="14833">
                  <c:v>-0.49111081606829698</c:v>
                </c:pt>
                <c:pt idx="14834">
                  <c:v>-0.48238424459514578</c:v>
                </c:pt>
                <c:pt idx="14835">
                  <c:v>-0.47332707001562008</c:v>
                </c:pt>
                <c:pt idx="14836">
                  <c:v>-0.46394546802710501</c:v>
                </c:pt>
                <c:pt idx="14837">
                  <c:v>-0.45424546725790893</c:v>
                </c:pt>
                <c:pt idx="14838">
                  <c:v>-0.44423399322566881</c:v>
                </c:pt>
                <c:pt idx="14839">
                  <c:v>-0.43391811777519812</c:v>
                </c:pt>
                <c:pt idx="14840">
                  <c:v>-0.42330536303006472</c:v>
                </c:pt>
                <c:pt idx="14841">
                  <c:v>-0.4124021738983098</c:v>
                </c:pt>
                <c:pt idx="14842">
                  <c:v>-0.40121674588266493</c:v>
                </c:pt>
                <c:pt idx="14843">
                  <c:v>-0.38975687638120793</c:v>
                </c:pt>
                <c:pt idx="14844">
                  <c:v>-0.37802910389342198</c:v>
                </c:pt>
                <c:pt idx="14845">
                  <c:v>-0.36604266350989695</c:v>
                </c:pt>
                <c:pt idx="14846">
                  <c:v>-0.3538055474805934</c:v>
                </c:pt>
                <c:pt idx="14847">
                  <c:v>-0.34132506678412983</c:v>
                </c:pt>
                <c:pt idx="14848">
                  <c:v>-0.32861037533964527</c:v>
                </c:pt>
                <c:pt idx="14849">
                  <c:v>-0.3156706849826777</c:v>
                </c:pt>
                <c:pt idx="14850">
                  <c:v>-0.30251518663015536</c:v>
                </c:pt>
                <c:pt idx="14851">
                  <c:v>-0.28915186832735151</c:v>
                </c:pt>
                <c:pt idx="14852">
                  <c:v>-0.27559109694020478</c:v>
                </c:pt>
                <c:pt idx="14853">
                  <c:v>-0.26184166638876455</c:v>
                </c:pt>
                <c:pt idx="14854">
                  <c:v>-0.24791171990135544</c:v>
                </c:pt>
                <c:pt idx="14855">
                  <c:v>-0.23381203698663108</c:v>
                </c:pt>
                <c:pt idx="14856">
                  <c:v>-0.21955208694543366</c:v>
                </c:pt>
                <c:pt idx="14857">
                  <c:v>-0.2051413389982491</c:v>
                </c:pt>
                <c:pt idx="14858">
                  <c:v>-0.19058997643773298</c:v>
                </c:pt>
                <c:pt idx="14859">
                  <c:v>-0.17590852529346457</c:v>
                </c:pt>
                <c:pt idx="14860">
                  <c:v>-0.16110670695579837</c:v>
                </c:pt>
                <c:pt idx="14861">
                  <c:v>-0.14619445176562978</c:v>
                </c:pt>
                <c:pt idx="14862">
                  <c:v>-0.1311822573156057</c:v>
                </c:pt>
                <c:pt idx="14863">
                  <c:v>-0.11608081578403957</c:v>
                </c:pt>
                <c:pt idx="14864">
                  <c:v>-0.10089987025917849</c:v>
                </c:pt>
                <c:pt idx="14865">
                  <c:v>-8.5649236648186841E-2</c:v>
                </c:pt>
                <c:pt idx="14866">
                  <c:v>-7.033917436221071E-2</c:v>
                </c:pt>
                <c:pt idx="14867">
                  <c:v>-5.4980390473641082E-2</c:v>
                </c:pt>
                <c:pt idx="14868">
                  <c:v>-3.9584027305141857E-2</c:v>
                </c:pt>
                <c:pt idx="14869">
                  <c:v>-2.4161273676932365E-2</c:v>
                </c:pt>
                <c:pt idx="14870">
                  <c:v>-8.7222108020364748E-3</c:v>
                </c:pt>
                <c:pt idx="14871">
                  <c:v>6.7231705180051992E-3</c:v>
                </c:pt>
                <c:pt idx="14872">
                  <c:v>2.2164237311918068E-2</c:v>
                </c:pt>
                <c:pt idx="14873">
                  <c:v>3.7589385654897625E-2</c:v>
                </c:pt>
                <c:pt idx="14874">
                  <c:v>5.2989091054779738E-2</c:v>
                </c:pt>
                <c:pt idx="14875">
                  <c:v>6.8352698498082717E-2</c:v>
                </c:pt>
                <c:pt idx="14876">
                  <c:v>8.3669478936294506E-2</c:v>
                </c:pt>
                <c:pt idx="14877">
                  <c:v>9.8928916978941128E-2</c:v>
                </c:pt>
                <c:pt idx="14878">
                  <c:v>0.11412047875204533</c:v>
                </c:pt>
                <c:pt idx="14879">
                  <c:v>0.12923388033145103</c:v>
                </c:pt>
                <c:pt idx="14880">
                  <c:v>0.14425877923744232</c:v>
                </c:pt>
                <c:pt idx="14881">
                  <c:v>0.15918473636548883</c:v>
                </c:pt>
                <c:pt idx="14882">
                  <c:v>0.17400151317487006</c:v>
                </c:pt>
                <c:pt idx="14883">
                  <c:v>0.18869909017411471</c:v>
                </c:pt>
                <c:pt idx="14884">
                  <c:v>0.20326738299656807</c:v>
                </c:pt>
                <c:pt idx="14885">
                  <c:v>0.21769627102074354</c:v>
                </c:pt>
                <c:pt idx="14886">
                  <c:v>0.23197592901316577</c:v>
                </c:pt>
                <c:pt idx="14887">
                  <c:v>0.24609658354079031</c:v>
                </c:pt>
                <c:pt idx="14888">
                  <c:v>0.2600487620285219</c:v>
                </c:pt>
                <c:pt idx="14889">
                  <c:v>0.27382304925520484</c:v>
                </c:pt>
                <c:pt idx="14890">
                  <c:v>0.28740892273623986</c:v>
                </c:pt>
                <c:pt idx="14891">
                  <c:v>0.30079805146290484</c:v>
                </c:pt>
                <c:pt idx="14892">
                  <c:v>0.31398136339210431</c:v>
                </c:pt>
                <c:pt idx="14893">
                  <c:v>0.32694924595735136</c:v>
                </c:pt>
                <c:pt idx="14894">
                  <c:v>0.33969225232489653</c:v>
                </c:pt>
                <c:pt idx="14895">
                  <c:v>0.35220222006563323</c:v>
                </c:pt>
                <c:pt idx="14896">
                  <c:v>0.36447121629074497</c:v>
                </c:pt>
                <c:pt idx="14897">
                  <c:v>0.37649112766444426</c:v>
                </c:pt>
                <c:pt idx="14898">
                  <c:v>0.38825361233922773</c:v>
                </c:pt>
                <c:pt idx="14899">
                  <c:v>0.39975006566188781</c:v>
                </c:pt>
                <c:pt idx="14900">
                  <c:v>0.41097196123043678</c:v>
                </c:pt>
                <c:pt idx="14901">
                  <c:v>0.42191195805275672</c:v>
                </c:pt>
                <c:pt idx="14902">
                  <c:v>0.43256283877062779</c:v>
                </c:pt>
                <c:pt idx="14903">
                  <c:v>0.44291709734791662</c:v>
                </c:pt>
                <c:pt idx="14904">
                  <c:v>0.45296725413343147</c:v>
                </c:pt>
                <c:pt idx="14905">
                  <c:v>0.46270694057591627</c:v>
                </c:pt>
                <c:pt idx="14906">
                  <c:v>0.47212981915476643</c:v>
                </c:pt>
                <c:pt idx="14907">
                  <c:v>0.48122915734335947</c:v>
                </c:pt>
                <c:pt idx="14908">
                  <c:v>0.48999849479017615</c:v>
                </c:pt>
                <c:pt idx="14909">
                  <c:v>0.49843311471144114</c:v>
                </c:pt>
                <c:pt idx="14910">
                  <c:v>0.50652602994358065</c:v>
                </c:pt>
                <c:pt idx="14911">
                  <c:v>0.51427110344270932</c:v>
                </c:pt>
                <c:pt idx="14912">
                  <c:v>0.52166422429643222</c:v>
                </c:pt>
                <c:pt idx="14913">
                  <c:v>0.52869929791619286</c:v>
                </c:pt>
                <c:pt idx="14914">
                  <c:v>0.53537175285835659</c:v>
                </c:pt>
                <c:pt idx="14915">
                  <c:v>0.54167750317024721</c:v>
                </c:pt>
                <c:pt idx="14916">
                  <c:v>0.5476129023474744</c:v>
                </c:pt>
                <c:pt idx="14917">
                  <c:v>0.55317285582237796</c:v>
                </c:pt>
                <c:pt idx="14918">
                  <c:v>0.55835326078341918</c:v>
                </c:pt>
                <c:pt idx="14919">
                  <c:v>0.5631517963995456</c:v>
                </c:pt>
                <c:pt idx="14920">
                  <c:v>0.56756388849428197</c:v>
                </c:pt>
                <c:pt idx="14921">
                  <c:v>0.57158656320746015</c:v>
                </c:pt>
                <c:pt idx="14922">
                  <c:v>0.57521779707942877</c:v>
                </c:pt>
                <c:pt idx="14923">
                  <c:v>0.57845426621979235</c:v>
                </c:pt>
                <c:pt idx="14924">
                  <c:v>0.58129416024744462</c:v>
                </c:pt>
                <c:pt idx="14925">
                  <c:v>0.58373575276156198</c:v>
                </c:pt>
                <c:pt idx="14926">
                  <c:v>0.58577769072267205</c:v>
                </c:pt>
                <c:pt idx="14927">
                  <c:v>0.58741821113233406</c:v>
                </c:pt>
                <c:pt idx="14928">
                  <c:v>0.58865615760075651</c:v>
                </c:pt>
                <c:pt idx="14929">
                  <c:v>0.58949096939225398</c:v>
                </c:pt>
                <c:pt idx="14930">
                  <c:v>0.58992153856475493</c:v>
                </c:pt>
                <c:pt idx="14931">
                  <c:v>0.58994722174953107</c:v>
                </c:pt>
                <c:pt idx="14932">
                  <c:v>0.58956819082207967</c:v>
                </c:pt>
                <c:pt idx="14933">
                  <c:v>0.588785408512016</c:v>
                </c:pt>
                <c:pt idx="14934">
                  <c:v>0.58759985840660145</c:v>
                </c:pt>
                <c:pt idx="14935">
                  <c:v>0.58601097293256377</c:v>
                </c:pt>
                <c:pt idx="14936">
                  <c:v>0.5840205523963119</c:v>
                </c:pt>
                <c:pt idx="14937">
                  <c:v>0.58163028050630738</c:v>
                </c:pt>
                <c:pt idx="14938">
                  <c:v>0.57884161632715492</c:v>
                </c:pt>
                <c:pt idx="14939">
                  <c:v>0.57565570893823315</c:v>
                </c:pt>
                <c:pt idx="14940">
                  <c:v>0.5720759170749341</c:v>
                </c:pt>
                <c:pt idx="14941">
                  <c:v>0.56810417657009948</c:v>
                </c:pt>
                <c:pt idx="14942">
                  <c:v>0.56374303744753418</c:v>
                </c:pt>
                <c:pt idx="14943">
                  <c:v>0.55899491460972495</c:v>
                </c:pt>
                <c:pt idx="14944">
                  <c:v>0.5538642359246192</c:v>
                </c:pt>
                <c:pt idx="14945">
                  <c:v>0.5483537955390646</c:v>
                </c:pt>
                <c:pt idx="14946">
                  <c:v>0.54246714611570312</c:v>
                </c:pt>
                <c:pt idx="14947">
                  <c:v>0.53620860339621779</c:v>
                </c:pt>
                <c:pt idx="14948">
                  <c:v>0.52958322109833378</c:v>
                </c:pt>
                <c:pt idx="14949">
                  <c:v>0.52259415815722299</c:v>
                </c:pt>
                <c:pt idx="14950">
                  <c:v>0.51524656067991448</c:v>
                </c:pt>
                <c:pt idx="14951">
                  <c:v>0.50754617033122651</c:v>
                </c:pt>
                <c:pt idx="14952">
                  <c:v>0.49949851547085261</c:v>
                </c:pt>
                <c:pt idx="14953">
                  <c:v>0.49110881750396485</c:v>
                </c:pt>
                <c:pt idx="14954">
                  <c:v>0.48238227738544376</c:v>
                </c:pt>
                <c:pt idx="14955">
                  <c:v>0.47332513459951642</c:v>
                </c:pt>
                <c:pt idx="14956">
                  <c:v>0.46394356483495758</c:v>
                </c:pt>
                <c:pt idx="14957">
                  <c:v>0.4542435967113832</c:v>
                </c:pt>
                <c:pt idx="14958">
                  <c:v>0.44423215573763353</c:v>
                </c:pt>
                <c:pt idx="14959">
                  <c:v>0.43391631374964779</c:v>
                </c:pt>
                <c:pt idx="14960">
                  <c:v>0.42330359286203101</c:v>
                </c:pt>
                <c:pt idx="14961">
                  <c:v>0.41240043797377007</c:v>
                </c:pt>
                <c:pt idx="14962">
                  <c:v>0.40121504457847423</c:v>
                </c:pt>
                <c:pt idx="14963">
                  <c:v>0.3897552100650109</c:v>
                </c:pt>
                <c:pt idx="14964">
                  <c:v>0.37802747292357175</c:v>
                </c:pt>
                <c:pt idx="14965">
                  <c:v>0.3660410682353934</c:v>
                </c:pt>
                <c:pt idx="14966">
                  <c:v>0.35380398824100256</c:v>
                </c:pt>
                <c:pt idx="14967">
                  <c:v>0.34132354390951508</c:v>
                </c:pt>
                <c:pt idx="14968">
                  <c:v>0.32860888915050518</c:v>
                </c:pt>
                <c:pt idx="14969">
                  <c:v>0.3156692357898741</c:v>
                </c:pt>
                <c:pt idx="14970">
                  <c:v>0.30251377473486096</c:v>
                </c:pt>
                <c:pt idx="14971">
                  <c:v>0.28915049402098242</c:v>
                </c:pt>
                <c:pt idx="14972">
                  <c:v>0.27558976050436568</c:v>
                </c:pt>
                <c:pt idx="14973">
                  <c:v>0.26184036809521138</c:v>
                </c:pt>
                <c:pt idx="14974">
                  <c:v>0.24791046001189807</c:v>
                </c:pt>
                <c:pt idx="14975">
                  <c:v>0.2338108157531332</c:v>
                </c:pt>
                <c:pt idx="14976">
                  <c:v>0.21955090460974552</c:v>
                </c:pt>
                <c:pt idx="14977">
                  <c:v>0.20514019579216264</c:v>
                </c:pt>
                <c:pt idx="14978">
                  <c:v>0.19058887258294008</c:v>
                </c:pt>
                <c:pt idx="14979">
                  <c:v>0.17590746100151708</c:v>
                </c:pt>
                <c:pt idx="14980">
                  <c:v>0.16110568242808174</c:v>
                </c:pt>
                <c:pt idx="14981">
                  <c:v>0.14619346719331849</c:v>
                </c:pt>
                <c:pt idx="14982">
                  <c:v>0.13118131287963578</c:v>
                </c:pt>
                <c:pt idx="14983">
                  <c:v>0.11607991165507747</c:v>
                </c:pt>
                <c:pt idx="14984">
                  <c:v>0.10089900659760728</c:v>
                </c:pt>
                <c:pt idx="14985">
                  <c:v>8.5648413604058074E-2</c:v>
                </c:pt>
                <c:pt idx="14986">
                  <c:v>7.0338392075255329E-2</c:v>
                </c:pt>
                <c:pt idx="14987">
                  <c:v>5.4979649073216452E-2</c:v>
                </c:pt>
                <c:pt idx="14988">
                  <c:v>3.9583326910245104E-2</c:v>
                </c:pt>
                <c:pt idx="14989">
                  <c:v>2.4160614396175673E-2</c:v>
                </c:pt>
                <c:pt idx="14990">
                  <c:v>8.721592733639991E-3</c:v>
                </c:pt>
                <c:pt idx="14991">
                  <c:v>-6.7237472862387345E-3</c:v>
                </c:pt>
                <c:pt idx="14992">
                  <c:v>-2.2164772702574602E-2</c:v>
                </c:pt>
                <c:pt idx="14993">
                  <c:v>-3.7589879600980487E-2</c:v>
                </c:pt>
                <c:pt idx="14994">
                  <c:v>-5.2989543499709496E-2</c:v>
                </c:pt>
                <c:pt idx="14995">
                  <c:v>-6.8353109395675932E-2</c:v>
                </c:pt>
                <c:pt idx="14996">
                  <c:v>-8.3669848250781192E-2</c:v>
                </c:pt>
                <c:pt idx="14997">
                  <c:v>-9.8929244684936413E-2</c:v>
                </c:pt>
                <c:pt idx="14998">
                  <c:v>-0.11412076483456154</c:v>
                </c:pt>
                <c:pt idx="14999">
                  <c:v>-0.12923412478586116</c:v>
                </c:pt>
                <c:pt idx="15000">
                  <c:v>-0.14425898206947779</c:v>
                </c:pt>
                <c:pt idx="15001">
                  <c:v>-0.15918489759122481</c:v>
                </c:pt>
                <c:pt idx="15002">
                  <c:v>-0.17400163282069281</c:v>
                </c:pt>
                <c:pt idx="15003">
                  <c:v>-0.18869916827671152</c:v>
                </c:pt>
                <c:pt idx="15004">
                  <c:v>-0.20326741960288952</c:v>
                </c:pt>
                <c:pt idx="15005">
                  <c:v>-0.21769626618798482</c:v>
                </c:pt>
                <c:pt idx="15006">
                  <c:v>-0.23197588280873307</c:v>
                </c:pt>
                <c:pt idx="15007">
                  <c:v>-0.24609649604226355</c:v>
                </c:pt>
                <c:pt idx="15008">
                  <c:v>-0.26004863332362504</c:v>
                </c:pt>
                <c:pt idx="15009">
                  <c:v>-0.27382287944176903</c:v>
                </c:pt>
                <c:pt idx="15010">
                  <c:v>-0.28740871192215756</c:v>
                </c:pt>
                <c:pt idx="15011">
                  <c:v>-0.30079779976608911</c:v>
                </c:pt>
                <c:pt idx="15012">
                  <c:v>-0.31398107094044053</c:v>
                </c:pt>
                <c:pt idx="15013">
                  <c:v>-0.32694891288865946</c:v>
                </c:pt>
                <c:pt idx="15014">
                  <c:v>-0.33969187878686274</c:v>
                </c:pt>
                <c:pt idx="15015">
                  <c:v>-0.35220180621577829</c:v>
                </c:pt>
                <c:pt idx="15016">
                  <c:v>-0.36447076229635622</c:v>
                </c:pt>
                <c:pt idx="15017">
                  <c:v>-0.37649063370252656</c:v>
                </c:pt>
                <c:pt idx="15018">
                  <c:v>-0.38825307859643038</c:v>
                </c:pt>
                <c:pt idx="15019">
                  <c:v>-0.39974949233446044</c:v>
                </c:pt>
                <c:pt idx="15020">
                  <c:v>-0.41097134852414813</c:v>
                </c:pt>
                <c:pt idx="15021">
                  <c:v>-0.42191130618284051</c:v>
                </c:pt>
                <c:pt idx="15022">
                  <c:v>-0.43256214796171299</c:v>
                </c:pt>
                <c:pt idx="15023">
                  <c:v>-0.44291636783395005</c:v>
                </c:pt>
                <c:pt idx="15024">
                  <c:v>-0.45296648615761093</c:v>
                </c:pt>
                <c:pt idx="15025">
                  <c:v>-0.4627061343906097</c:v>
                </c:pt>
                <c:pt idx="15026">
                  <c:v>-0.47212897502143986</c:v>
                </c:pt>
                <c:pt idx="15027">
                  <c:v>-0.48122827553249847</c:v>
                </c:pt>
                <c:pt idx="15028">
                  <c:v>-0.48999757558119217</c:v>
                </c:pt>
                <c:pt idx="15029">
                  <c:v>-0.49843215839260385</c:v>
                </c:pt>
                <c:pt idx="15030">
                  <c:v>-0.50652503681192251</c:v>
                </c:pt>
                <c:pt idx="15031">
                  <c:v>-0.51427007380394296</c:v>
                </c:pt>
                <c:pt idx="15032">
                  <c:v>-0.52166315846485412</c:v>
                </c:pt>
                <c:pt idx="15033">
                  <c:v>-0.52869819621459668</c:v>
                </c:pt>
                <c:pt idx="15034">
                  <c:v>-0.5353706156179332</c:v>
                </c:pt>
                <c:pt idx="15035">
                  <c:v>-0.5416763307305017</c:v>
                </c:pt>
                <c:pt idx="15036">
                  <c:v>-0.5476116950561164</c:v>
                </c:pt>
                <c:pt idx="15037">
                  <c:v>-0.55317161403522286</c:v>
                </c:pt>
                <c:pt idx="15038">
                  <c:v>-0.55835198486429305</c:v>
                </c:pt>
                <c:pt idx="15039">
                  <c:v>-0.56315048672018087</c:v>
                </c:pt>
                <c:pt idx="15040">
                  <c:v>-0.56756254543420293</c:v>
                </c:pt>
                <c:pt idx="15041">
                  <c:v>-0.57158518715389384</c:v>
                </c:pt>
                <c:pt idx="15042">
                  <c:v>-0.57521638842717893</c:v>
                </c:pt>
                <c:pt idx="15043">
                  <c:v>-0.57845282537112652</c:v>
                </c:pt>
                <c:pt idx="15044">
                  <c:v>-0.58129268761201569</c:v>
                </c:pt>
                <c:pt idx="15045">
                  <c:v>-0.58373424875625024</c:v>
                </c:pt>
                <c:pt idx="15046">
                  <c:v>-0.58577615577150088</c:v>
                </c:pt>
                <c:pt idx="15047">
                  <c:v>-0.58741664566633534</c:v>
                </c:pt>
                <c:pt idx="15048">
                  <c:v>-0.58865456205786282</c:v>
                </c:pt>
                <c:pt idx="15049">
                  <c:v>-0.58948934421718635</c:v>
                </c:pt>
                <c:pt idx="15050">
                  <c:v>-0.5899198842088712</c:v>
                </c:pt>
                <c:pt idx="15051">
                  <c:v>-0.58994553867072974</c:v>
                </c:pt>
                <c:pt idx="15052">
                  <c:v>-0.5895664794846821</c:v>
                </c:pt>
                <c:pt idx="15053">
                  <c:v>-0.58878366938660831</c:v>
                </c:pt>
                <c:pt idx="15054">
                  <c:v>-0.58759809196993362</c:v>
                </c:pt>
                <c:pt idx="15055">
                  <c:v>-0.58600917966742005</c:v>
                </c:pt>
                <c:pt idx="15056">
                  <c:v>-0.58401873279136418</c:v>
                </c:pt>
                <c:pt idx="15057">
                  <c:v>-0.58162843505599182</c:v>
                </c:pt>
                <c:pt idx="15058">
                  <c:v>-0.57883974553155937</c:v>
                </c:pt>
                <c:pt idx="15059">
                  <c:v>-0.57565381330293874</c:v>
                </c:pt>
                <c:pt idx="15060">
                  <c:v>-0.57207399711088114</c:v>
                </c:pt>
                <c:pt idx="15061">
                  <c:v>-0.56810223279348016</c:v>
                </c:pt>
                <c:pt idx="15062">
                  <c:v>-0.56374107037961763</c:v>
                </c:pt>
                <c:pt idx="15063">
                  <c:v>-0.55899292477674578</c:v>
                </c:pt>
                <c:pt idx="15064">
                  <c:v>-0.55386222385762895</c:v>
                </c:pt>
                <c:pt idx="15065">
                  <c:v>-0.54835176177379497</c:v>
                </c:pt>
                <c:pt idx="15066">
                  <c:v>-0.54246509119242581</c:v>
                </c:pt>
                <c:pt idx="15067">
                  <c:v>-0.53620652785959699</c:v>
                </c:pt>
                <c:pt idx="15068">
                  <c:v>-0.52958112549729131</c:v>
                </c:pt>
                <c:pt idx="15069">
                  <c:v>-0.52259204304479345</c:v>
                </c:pt>
                <c:pt idx="15070">
                  <c:v>-0.51524442661309289</c:v>
                </c:pt>
                <c:pt idx="15071">
                  <c:v>-0.50754401787083536</c:v>
                </c:pt>
                <c:pt idx="15072">
                  <c:v>-0.4994963451813893</c:v>
                </c:pt>
                <c:pt idx="15073">
                  <c:v>-0.49110662995346127</c:v>
                </c:pt>
                <c:pt idx="15074">
                  <c:v>-0.48238007314531028</c:v>
                </c:pt>
                <c:pt idx="15075">
                  <c:v>-0.47332291424440182</c:v>
                </c:pt>
                <c:pt idx="15076">
                  <c:v>-0.46394132894260026</c:v>
                </c:pt>
                <c:pt idx="15077">
                  <c:v>-0.45424134586245951</c:v>
                </c:pt>
                <c:pt idx="15078">
                  <c:v>-0.44422989051560913</c:v>
                </c:pt>
                <c:pt idx="15079">
                  <c:v>-0.43391403474063039</c:v>
                </c:pt>
                <c:pt idx="15080">
                  <c:v>-0.42330130065462068</c:v>
                </c:pt>
                <c:pt idx="15081">
                  <c:v>-0.41239813315890805</c:v>
                </c:pt>
                <c:pt idx="15082">
                  <c:v>-0.40121272774928912</c:v>
                </c:pt>
                <c:pt idx="15083">
                  <c:v>-0.38975288181667672</c:v>
                </c:pt>
                <c:pt idx="15084">
                  <c:v>-0.37802513385314057</c:v>
                </c:pt>
                <c:pt idx="15085">
                  <c:v>-0.36603871894166035</c:v>
                </c:pt>
                <c:pt idx="15086">
                  <c:v>-0.35380162932434644</c:v>
                </c:pt>
                <c:pt idx="15087">
                  <c:v>-0.34132117597175377</c:v>
                </c:pt>
                <c:pt idx="15088">
                  <c:v>-0.32860651279472497</c:v>
                </c:pt>
                <c:pt idx="15089">
                  <c:v>-0.31566685162030161</c:v>
                </c:pt>
                <c:pt idx="15090">
                  <c:v>-0.30251138335669436</c:v>
                </c:pt>
                <c:pt idx="15091">
                  <c:v>-0.28914809604024844</c:v>
                </c:pt>
                <c:pt idx="15092">
                  <c:v>-0.27558735652776101</c:v>
                </c:pt>
                <c:pt idx="15093">
                  <c:v>-0.26183795872995319</c:v>
                </c:pt>
                <c:pt idx="15094">
                  <c:v>-0.2479080458655826</c:v>
                </c:pt>
                <c:pt idx="15095">
                  <c:v>-0.23380839743356538</c:v>
                </c:pt>
                <c:pt idx="15096">
                  <c:v>-0.21954848272479444</c:v>
                </c:pt>
                <c:pt idx="15097">
                  <c:v>-0.20513777094961916</c:v>
                </c:pt>
                <c:pt idx="15098">
                  <c:v>-0.19058644539036099</c:v>
                </c:pt>
                <c:pt idx="15099">
                  <c:v>-0.17590503206606556</c:v>
                </c:pt>
                <c:pt idx="15100">
                  <c:v>-0.16110325235638914</c:v>
                </c:pt>
                <c:pt idx="15101">
                  <c:v>-0.14619103659132546</c:v>
                </c:pt>
                <c:pt idx="15102">
                  <c:v>-0.13117888235245434</c:v>
                </c:pt>
                <c:pt idx="15103">
                  <c:v>-0.11607748180682285</c:v>
                </c:pt>
                <c:pt idx="15104">
                  <c:v>-0.10089657803127164</c:v>
                </c:pt>
                <c:pt idx="15105">
                  <c:v>-8.5645986921347436E-2</c:v>
                </c:pt>
                <c:pt idx="15106">
                  <c:v>-7.0335967876441377E-2</c:v>
                </c:pt>
                <c:pt idx="15107">
                  <c:v>-5.497722795700731E-2</c:v>
                </c:pt>
                <c:pt idx="15108">
                  <c:v>-3.9580909473610544E-2</c:v>
                </c:pt>
                <c:pt idx="15109">
                  <c:v>-2.4158201234228155E-2</c:v>
                </c:pt>
                <c:pt idx="15110">
                  <c:v>-8.719184439468855E-3</c:v>
                </c:pt>
                <c:pt idx="15111">
                  <c:v>6.7261501216895024E-3</c:v>
                </c:pt>
                <c:pt idx="15112">
                  <c:v>2.2167169490675591E-2</c:v>
                </c:pt>
                <c:pt idx="15113">
                  <c:v>3.7592269755535569E-2</c:v>
                </c:pt>
                <c:pt idx="15114">
                  <c:v>5.2991926437114395E-2</c:v>
                </c:pt>
                <c:pt idx="15115">
                  <c:v>6.83554845350514E-2</c:v>
                </c:pt>
                <c:pt idx="15116">
                  <c:v>8.3672215014109472E-2</c:v>
                </c:pt>
                <c:pt idx="15117">
                  <c:v>9.8931602497213028E-2</c:v>
                </c:pt>
                <c:pt idx="15118">
                  <c:v>0.11412311312391958</c:v>
                </c:pt>
                <c:pt idx="15119">
                  <c:v>0.12923646298372277</c:v>
                </c:pt>
                <c:pt idx="15120">
                  <c:v>0.14426130961067846</c:v>
                </c:pt>
                <c:pt idx="15121">
                  <c:v>0.15918721391414062</c:v>
                </c:pt>
                <c:pt idx="15122">
                  <c:v>0.17400393736740605</c:v>
                </c:pt>
                <c:pt idx="15123">
                  <c:v>0.1887014604931101</c:v>
                </c:pt>
                <c:pt idx="15124">
                  <c:v>0.20326969893881686</c:v>
                </c:pt>
                <c:pt idx="15125">
                  <c:v>0.21769853209736648</c:v>
                </c:pt>
                <c:pt idx="15126">
                  <c:v>0.23197813474970669</c:v>
                </c:pt>
                <c:pt idx="15127">
                  <c:v>0.24609873347730005</c:v>
                </c:pt>
                <c:pt idx="15128">
                  <c:v>0.26005085571965952</c:v>
                </c:pt>
                <c:pt idx="15129">
                  <c:v>0.27382508627032887</c:v>
                </c:pt>
                <c:pt idx="15130">
                  <c:v>0.28741090265948649</c:v>
                </c:pt>
                <c:pt idx="15131">
                  <c:v>0.3007999738932623</c:v>
                </c:pt>
                <c:pt idx="15132">
                  <c:v>0.31398322794349887</c:v>
                </c:pt>
                <c:pt idx="15133">
                  <c:v>0.32695105225871285</c:v>
                </c:pt>
                <c:pt idx="15134">
                  <c:v>0.33969400002023398</c:v>
                </c:pt>
                <c:pt idx="15135">
                  <c:v>0.3522039088140882</c:v>
                </c:pt>
                <c:pt idx="15136">
                  <c:v>0.364472845766661</c:v>
                </c:pt>
                <c:pt idx="15137">
                  <c:v>0.37649269755742332</c:v>
                </c:pt>
                <c:pt idx="15138">
                  <c:v>0.38825512235417753</c:v>
                </c:pt>
                <c:pt idx="15139">
                  <c:v>0.39975151551906452</c:v>
                </c:pt>
                <c:pt idx="15140">
                  <c:v>0.41097335066551316</c:v>
                </c:pt>
                <c:pt idx="15141">
                  <c:v>0.4219132868168417</c:v>
                </c:pt>
                <c:pt idx="15142">
                  <c:v>0.43256410663031347</c:v>
                </c:pt>
                <c:pt idx="15143">
                  <c:v>0.4429183040853078</c:v>
                </c:pt>
                <c:pt idx="15144">
                  <c:v>0.45296839954617962</c:v>
                </c:pt>
                <c:pt idx="15145">
                  <c:v>0.46270802447723575</c:v>
                </c:pt>
                <c:pt idx="15146">
                  <c:v>0.47213084137346445</c:v>
                </c:pt>
                <c:pt idx="15147">
                  <c:v>0.48123011772385627</c:v>
                </c:pt>
                <c:pt idx="15148">
                  <c:v>0.48999939319250935</c:v>
                </c:pt>
                <c:pt idx="15149">
                  <c:v>0.49843395101127569</c:v>
                </c:pt>
                <c:pt idx="15150">
                  <c:v>0.50652680403222872</c:v>
                </c:pt>
                <c:pt idx="15151">
                  <c:v>0.51427181522711807</c:v>
                </c:pt>
                <c:pt idx="15152">
                  <c:v>0.52166487369918491</c:v>
                </c:pt>
                <c:pt idx="15153">
                  <c:v>0.52869988487551012</c:v>
                </c:pt>
                <c:pt idx="15154">
                  <c:v>0.53537227732807202</c:v>
                </c:pt>
                <c:pt idx="15155">
                  <c:v>0.54167796511981237</c:v>
                </c:pt>
                <c:pt idx="15156">
                  <c:v>0.54761330176192913</c:v>
                </c:pt>
                <c:pt idx="15157">
                  <c:v>0.55317319270233323</c:v>
                </c:pt>
                <c:pt idx="15158">
                  <c:v>0.55835353514502939</c:v>
                </c:pt>
                <c:pt idx="15159">
                  <c:v>0.56315200827448486</c:v>
                </c:pt>
                <c:pt idx="15160">
                  <c:v>0.56756403792970411</c:v>
                </c:pt>
                <c:pt idx="15161">
                  <c:v>0.57158665026597033</c:v>
                </c:pt>
                <c:pt idx="15162">
                  <c:v>0.57521782183904435</c:v>
                </c:pt>
                <c:pt idx="15163">
                  <c:v>0.5784542287738752</c:v>
                </c:pt>
                <c:pt idx="15164">
                  <c:v>0.58129406070469536</c:v>
                </c:pt>
                <c:pt idx="15165">
                  <c:v>0.58373559124592478</c:v>
                </c:pt>
                <c:pt idx="15166">
                  <c:v>0.58577746737331693</c:v>
                </c:pt>
                <c:pt idx="15167">
                  <c:v>0.58741792610357335</c:v>
                </c:pt>
                <c:pt idx="15168">
                  <c:v>0.58865581106198228</c:v>
                </c:pt>
                <c:pt idx="15169">
                  <c:v>0.58949056152789336</c:v>
                </c:pt>
                <c:pt idx="15170">
                  <c:v>0.58992106957417978</c:v>
                </c:pt>
                <c:pt idx="15171">
                  <c:v>0.58994669184698512</c:v>
                </c:pt>
                <c:pt idx="15172">
                  <c:v>0.58956760023661636</c:v>
                </c:pt>
                <c:pt idx="15173">
                  <c:v>0.58878475748740833</c:v>
                </c:pt>
                <c:pt idx="15174">
                  <c:v>0.58759914720125228</c:v>
                </c:pt>
                <c:pt idx="15175">
                  <c:v>0.58601020181942687</c:v>
                </c:pt>
                <c:pt idx="15176">
                  <c:v>0.58401972166280136</c:v>
                </c:pt>
                <c:pt idx="15177">
                  <c:v>0.58162939045419726</c:v>
                </c:pt>
                <c:pt idx="15178">
                  <c:v>0.57884066727248307</c:v>
                </c:pt>
                <c:pt idx="15179">
                  <c:v>0.57565470121120499</c:v>
                </c:pt>
                <c:pt idx="15180">
                  <c:v>0.57207485101981104</c:v>
                </c:pt>
                <c:pt idx="15181">
                  <c:v>0.56810305254509708</c:v>
                </c:pt>
                <c:pt idx="15182">
                  <c:v>0.56374185582469805</c:v>
                </c:pt>
                <c:pt idx="15183">
                  <c:v>0.55899367577483483</c:v>
                </c:pt>
                <c:pt idx="15184">
                  <c:v>0.55386294027705685</c:v>
                </c:pt>
                <c:pt idx="15185">
                  <c:v>0.54835244349169965</c:v>
                </c:pt>
                <c:pt idx="15186">
                  <c:v>0.54246573809476706</c:v>
                </c:pt>
                <c:pt idx="15187">
                  <c:v>0.53620713984117696</c:v>
                </c:pt>
                <c:pt idx="15188">
                  <c:v>0.52958170246175451</c:v>
                </c:pt>
                <c:pt idx="15189">
                  <c:v>0.52259258490464799</c:v>
                </c:pt>
                <c:pt idx="15190">
                  <c:v>0.51524493328971754</c:v>
                </c:pt>
                <c:pt idx="15191">
                  <c:v>0.5075444892944726</c:v>
                </c:pt>
                <c:pt idx="15192">
                  <c:v>0.49949678129116326</c:v>
                </c:pt>
                <c:pt idx="15193">
                  <c:v>0.49110703069736988</c:v>
                </c:pt>
                <c:pt idx="15194">
                  <c:v>0.48238043848022738</c:v>
                </c:pt>
                <c:pt idx="15195">
                  <c:v>0.47332324413607513</c:v>
                </c:pt>
                <c:pt idx="15196">
                  <c:v>0.46394162336564049</c:v>
                </c:pt>
                <c:pt idx="15197">
                  <c:v>0.45424160480033426</c:v>
                </c:pt>
                <c:pt idx="15198">
                  <c:v>0.44423011396064011</c:v>
                </c:pt>
                <c:pt idx="15199">
                  <c:v>0.43391422269396868</c:v>
                </c:pt>
                <c:pt idx="15200">
                  <c:v>0.42330145312624579</c:v>
                </c:pt>
                <c:pt idx="15201">
                  <c:v>0.41239825016760107</c:v>
                </c:pt>
                <c:pt idx="15202">
                  <c:v>0.40121280932261266</c:v>
                </c:pt>
                <c:pt idx="15203">
                  <c:v>0.38975292799096251</c:v>
                </c:pt>
                <c:pt idx="15204">
                  <c:v>0.37802514467346954</c:v>
                </c:pt>
                <c:pt idx="15205">
                  <c:v>0.36603869446181964</c:v>
                </c:pt>
                <c:pt idx="15206">
                  <c:v>0.3538015696068218</c:v>
                </c:pt>
                <c:pt idx="15207">
                  <c:v>0.34132108108768566</c:v>
                </c:pt>
                <c:pt idx="15208">
                  <c:v>0.32860638282388466</c:v>
                </c:pt>
                <c:pt idx="15209">
                  <c:v>0.3156666866510569</c:v>
                </c:pt>
                <c:pt idx="15210">
                  <c:v>0.30251118348596978</c:v>
                </c:pt>
                <c:pt idx="15211">
                  <c:v>0.2891478613734888</c:v>
                </c:pt>
                <c:pt idx="15212">
                  <c:v>0.27558708717890545</c:v>
                </c:pt>
                <c:pt idx="15213">
                  <c:v>0.26183765482136168</c:v>
                </c:pt>
                <c:pt idx="15214">
                  <c:v>0.24790770752802307</c:v>
                </c:pt>
                <c:pt idx="15215">
                  <c:v>0.23380802480615739</c:v>
                </c:pt>
                <c:pt idx="15216">
                  <c:v>0.21954807595495757</c:v>
                </c:pt>
                <c:pt idx="15217">
                  <c:v>0.20513733019302832</c:v>
                </c:pt>
                <c:pt idx="15218">
                  <c:v>0.19058597081087839</c:v>
                </c:pt>
                <c:pt idx="15219">
                  <c:v>0.17590452383571606</c:v>
                </c:pt>
                <c:pt idx="15220">
                  <c:v>0.16110271065528459</c:v>
                </c:pt>
                <c:pt idx="15221">
                  <c:v>0.14619046160760468</c:v>
                </c:pt>
                <c:pt idx="15222">
                  <c:v>0.13117827428223069</c:v>
                </c:pt>
                <c:pt idx="15223">
                  <c:v>0.11607684085413524</c:v>
                </c:pt>
                <c:pt idx="15224">
                  <c:v>0.10089590440798771</c:v>
                </c:pt>
                <c:pt idx="15225">
                  <c:v>8.5645280847133201E-2</c:v>
                </c:pt>
                <c:pt idx="15226">
                  <c:v>7.0335229578675093E-2</c:v>
                </c:pt>
                <c:pt idx="15227">
                  <c:v>5.4976457670707246E-2</c:v>
                </c:pt>
                <c:pt idx="15228">
                  <c:v>3.958010744138947E-2</c:v>
                </c:pt>
                <c:pt idx="15229">
                  <c:v>2.4157367706182729E-2</c:v>
                </c:pt>
                <c:pt idx="15230">
                  <c:v>8.7183196731469431E-3</c:v>
                </c:pt>
                <c:pt idx="15231">
                  <c:v>-6.7270458614039899E-3</c:v>
                </c:pt>
                <c:pt idx="15232">
                  <c:v>-2.2168095931609354E-2</c:v>
                </c:pt>
                <c:pt idx="15233">
                  <c:v>-3.7593226618323247E-2</c:v>
                </c:pt>
                <c:pt idx="15234">
                  <c:v>-5.2992913435274173E-2</c:v>
                </c:pt>
                <c:pt idx="15235">
                  <c:v>-6.8356501375063758E-2</c:v>
                </c:pt>
                <c:pt idx="15236">
                  <c:v>-8.3673261395512455E-2</c:v>
                </c:pt>
                <c:pt idx="15237">
                  <c:v>-9.8932678112667385E-2</c:v>
                </c:pt>
                <c:pt idx="15238">
                  <c:v>-0.1141242176593201</c:v>
                </c:pt>
                <c:pt idx="15239">
                  <c:v>-0.12923759611827529</c:v>
                </c:pt>
                <c:pt idx="15240">
                  <c:v>-0.14426247101698497</c:v>
                </c:pt>
                <c:pt idx="15241">
                  <c:v>-0.15918840325831804</c:v>
                </c:pt>
                <c:pt idx="15242">
                  <c:v>-0.17400515430912941</c:v>
                </c:pt>
                <c:pt idx="15243">
                  <c:v>-0.18870270468575737</c:v>
                </c:pt>
                <c:pt idx="15244">
                  <c:v>-0.20327097002953651</c:v>
                </c:pt>
                <c:pt idx="15245">
                  <c:v>-0.21769982972718321</c:v>
                </c:pt>
                <c:pt idx="15246">
                  <c:v>-0.23197945855362273</c:v>
                </c:pt>
                <c:pt idx="15247">
                  <c:v>-0.24610008308440046</c:v>
                </c:pt>
                <c:pt idx="15248">
                  <c:v>-0.26005223075319728</c:v>
                </c:pt>
                <c:pt idx="15249">
                  <c:v>-0.27382648634784518</c:v>
                </c:pt>
                <c:pt idx="15250">
                  <c:v>-0.28741232739290268</c:v>
                </c:pt>
                <c:pt idx="15251">
                  <c:v>-0.30080142288899164</c:v>
                </c:pt>
                <c:pt idx="15252">
                  <c:v>-0.31398470080255331</c:v>
                </c:pt>
                <c:pt idx="15253">
                  <c:v>-0.32695254857680778</c:v>
                </c:pt>
                <c:pt idx="15254">
                  <c:v>-0.33969551938789855</c:v>
                </c:pt>
                <c:pt idx="15255">
                  <c:v>-0.35220545081677573</c:v>
                </c:pt>
                <c:pt idx="15256">
                  <c:v>-0.36447440998485725</c:v>
                </c:pt>
                <c:pt idx="15257">
                  <c:v>-0.37649428356676545</c:v>
                </c:pt>
                <c:pt idx="15258">
                  <c:v>-0.38825672972556186</c:v>
                </c:pt>
                <c:pt idx="15259">
                  <c:v>-0.39975314381876542</c:v>
                </c:pt>
                <c:pt idx="15260">
                  <c:v>-0.41097499945529065</c:v>
                </c:pt>
                <c:pt idx="15261">
                  <c:v>-0.42191495565406351</c:v>
                </c:pt>
                <c:pt idx="15262">
                  <c:v>-0.43256579506806975</c:v>
                </c:pt>
                <c:pt idx="15263">
                  <c:v>-0.44292001167253037</c:v>
                </c:pt>
                <c:pt idx="15264">
                  <c:v>-0.45297012582775892</c:v>
                </c:pt>
                <c:pt idx="15265">
                  <c:v>-0.4627097689941474</c:v>
                </c:pt>
                <c:pt idx="15266">
                  <c:v>-0.47213260366287613</c:v>
                </c:pt>
                <c:pt idx="15267">
                  <c:v>-0.48123189731926219</c:v>
                </c:pt>
                <c:pt idx="15268">
                  <c:v>-0.4900011896238422</c:v>
                </c:pt>
                <c:pt idx="15269">
                  <c:v>-0.49843576380504023</c:v>
                </c:pt>
                <c:pt idx="15270">
                  <c:v>-0.50652863271161241</c:v>
                </c:pt>
                <c:pt idx="15271">
                  <c:v>-0.51427365931212266</c:v>
                </c:pt>
                <c:pt idx="15272">
                  <c:v>-0.52166673270674879</c:v>
                </c:pt>
                <c:pt idx="15273">
                  <c:v>-0.52870175831963317</c:v>
                </c:pt>
                <c:pt idx="15274">
                  <c:v>-0.53537416471994637</c:v>
                </c:pt>
                <c:pt idx="15275">
                  <c:v>-0.54167986596793638</c:v>
                </c:pt>
                <c:pt idx="15276">
                  <c:v>-0.54761521557224735</c:v>
                </c:pt>
                <c:pt idx="15277">
                  <c:v>-0.55317511897835092</c:v>
                </c:pt>
                <c:pt idx="15278">
                  <c:v>-0.55835547338795177</c:v>
                </c:pt>
                <c:pt idx="15279">
                  <c:v>-0.56315395798333578</c:v>
                </c:pt>
                <c:pt idx="15280">
                  <c:v>-0.5675659986014564</c:v>
                </c:pt>
                <c:pt idx="15281">
                  <c:v>-0.57158862139568434</c:v>
                </c:pt>
                <c:pt idx="15282">
                  <c:v>-0.57521980291996766</c:v>
                </c:pt>
                <c:pt idx="15283">
                  <c:v>-0.57845621929761193</c:v>
                </c:pt>
                <c:pt idx="15284">
                  <c:v>-0.58129606016130175</c:v>
                </c:pt>
                <c:pt idx="15285">
                  <c:v>-0.58373759912405521</c:v>
                </c:pt>
                <c:pt idx="15286">
                  <c:v>-0.58577948316034811</c:v>
                </c:pt>
                <c:pt idx="15287">
                  <c:v>-0.58741994928573382</c:v>
                </c:pt>
                <c:pt idx="15288">
                  <c:v>-0.58865784112448727</c:v>
                </c:pt>
                <c:pt idx="15289">
                  <c:v>-0.58949259795506859</c:v>
                </c:pt>
                <c:pt idx="15290">
                  <c:v>-0.58992311184958568</c:v>
                </c:pt>
                <c:pt idx="15291">
                  <c:v>-0.58994873945355697</c:v>
                </c:pt>
                <c:pt idx="15292">
                  <c:v>-0.5895696526567944</c:v>
                </c:pt>
                <c:pt idx="15293">
                  <c:v>-0.58878681420326684</c:v>
                </c:pt>
                <c:pt idx="15294">
                  <c:v>-0.58760120769461222</c:v>
                </c:pt>
                <c:pt idx="15295">
                  <c:v>-0.5860122655720077</c:v>
                </c:pt>
                <c:pt idx="15296">
                  <c:v>-0.58402178815633421</c:v>
                </c:pt>
                <c:pt idx="15297">
                  <c:v>-0.58163145917056502</c:v>
                </c:pt>
                <c:pt idx="15298">
                  <c:v>-0.57884273769383854</c:v>
                </c:pt>
                <c:pt idx="15299">
                  <c:v>-0.57565677282010674</c:v>
                </c:pt>
                <c:pt idx="15300">
                  <c:v>-0.57207692329935211</c:v>
                </c:pt>
                <c:pt idx="15301">
                  <c:v>-0.56810512497902343</c:v>
                </c:pt>
                <c:pt idx="15302">
                  <c:v>-0.56374392789754935</c:v>
                </c:pt>
                <c:pt idx="15303">
                  <c:v>-0.55899574697205956</c:v>
                </c:pt>
                <c:pt idx="15304">
                  <c:v>-0.55386501008514333</c:v>
                </c:pt>
                <c:pt idx="15305">
                  <c:v>-0.54835451139830227</c:v>
                </c:pt>
                <c:pt idx="15306">
                  <c:v>-0.5424678035888334</c:v>
                </c:pt>
                <c:pt idx="15307">
                  <c:v>-0.53620920241306602</c:v>
                </c:pt>
                <c:pt idx="15308">
                  <c:v>-0.52958376160336995</c:v>
                </c:pt>
                <c:pt idx="15309">
                  <c:v>-0.52259464010955825</c:v>
                </c:pt>
                <c:pt idx="15310">
                  <c:v>-0.51524698405327507</c:v>
                </c:pt>
                <c:pt idx="15311">
                  <c:v>-0.50754653511394654</c:v>
                </c:pt>
                <c:pt idx="15312">
                  <c:v>-0.49949882166584891</c:v>
                </c:pt>
                <c:pt idx="15313">
                  <c:v>-0.49110906512871827</c:v>
                </c:pt>
                <c:pt idx="15314">
                  <c:v>-0.48238246647196659</c:v>
                </c:pt>
                <c:pt idx="15315">
                  <c:v>-0.47332526519432355</c:v>
                </c:pt>
                <c:pt idx="15316">
                  <c:v>-0.46394363699902641</c:v>
                </c:pt>
                <c:pt idx="15317">
                  <c:v>-0.45424361052012374</c:v>
                </c:pt>
                <c:pt idx="15318">
                  <c:v>-0.44423211128084433</c:v>
                </c:pt>
                <c:pt idx="15319">
                  <c:v>-0.4339162111314635</c:v>
                </c:pt>
                <c:pt idx="15320">
                  <c:v>-0.42330343220088368</c:v>
                </c:pt>
                <c:pt idx="15321">
                  <c:v>-0.41240021940233584</c:v>
                </c:pt>
                <c:pt idx="15322">
                  <c:v>-0.40121476824360247</c:v>
                </c:pt>
                <c:pt idx="15323">
                  <c:v>-0.38975487612768739</c:v>
                </c:pt>
                <c:pt idx="15324">
                  <c:v>-0.37802708155883619</c:v>
                </c:pt>
                <c:pt idx="15325">
                  <c:v>-0.36604061963228918</c:v>
                </c:pt>
                <c:pt idx="15326">
                  <c:v>-0.35380348260249961</c:v>
                </c:pt>
                <c:pt idx="15327">
                  <c:v>-0.3413229814524486</c:v>
                </c:pt>
                <c:pt idx="15328">
                  <c:v>-0.32860827010546589</c:v>
                </c:pt>
                <c:pt idx="15329">
                  <c:v>-0.31566856040117319</c:v>
                </c:pt>
                <c:pt idx="15330">
                  <c:v>-0.30251304326041789</c:v>
                </c:pt>
                <c:pt idx="15331">
                  <c:v>-0.28914970673224655</c:v>
                </c:pt>
                <c:pt idx="15332">
                  <c:v>-0.2755889176862315</c:v>
                </c:pt>
                <c:pt idx="15333">
                  <c:v>-0.26183947004591773</c:v>
                </c:pt>
                <c:pt idx="15334">
                  <c:v>-0.24790950704294679</c:v>
                </c:pt>
                <c:pt idx="15335">
                  <c:v>-0.23380980818917824</c:v>
                </c:pt>
                <c:pt idx="15336">
                  <c:v>-0.21954984278848697</c:v>
                </c:pt>
                <c:pt idx="15337">
                  <c:v>-0.20513908006426859</c:v>
                </c:pt>
                <c:pt idx="15338">
                  <c:v>-0.1905877033118992</c:v>
                </c:pt>
                <c:pt idx="15339">
                  <c:v>-0.175906238563558</c:v>
                </c:pt>
                <c:pt idx="15340">
                  <c:v>-0.16110440721205316</c:v>
                </c:pt>
                <c:pt idx="15341">
                  <c:v>-0.14619213960056379</c:v>
                </c:pt>
                <c:pt idx="15342">
                  <c:v>-0.13117993332387357</c:v>
                </c:pt>
                <c:pt idx="15343">
                  <c:v>-0.11607848056229803</c:v>
                </c:pt>
                <c:pt idx="15344">
                  <c:v>-0.10089752440591661</c:v>
                </c:pt>
                <c:pt idx="15345">
                  <c:v>-8.5646880763570521E-2</c:v>
                </c:pt>
                <c:pt idx="15346">
                  <c:v>-7.0336809047965063E-2</c:v>
                </c:pt>
                <c:pt idx="15347">
                  <c:v>-5.4978016332852299E-2</c:v>
                </c:pt>
                <c:pt idx="15348">
                  <c:v>-3.9581644942133398E-2</c:v>
                </c:pt>
                <c:pt idx="15349">
                  <c:v>-2.4158883697111572E-2</c:v>
                </c:pt>
                <c:pt idx="15350">
                  <c:v>-8.7198138117358919E-3</c:v>
                </c:pt>
                <c:pt idx="15351">
                  <c:v>6.7255739116935283E-3</c:v>
                </c:pt>
                <c:pt idx="15352">
                  <c:v>2.2166646501261357E-2</c:v>
                </c:pt>
                <c:pt idx="15353">
                  <c:v>3.7591800031698798E-2</c:v>
                </c:pt>
                <c:pt idx="15354">
                  <c:v>5.2991510010528431E-2</c:v>
                </c:pt>
                <c:pt idx="15355">
                  <c:v>6.8355121424092072E-2</c:v>
                </c:pt>
                <c:pt idx="15356">
                  <c:v>8.3671905223878421E-2</c:v>
                </c:pt>
                <c:pt idx="15357">
                  <c:v>9.8931346019534752E-2</c:v>
                </c:pt>
                <c:pt idx="15358">
                  <c:v>0.1141229099373838</c:v>
                </c:pt>
                <c:pt idx="15359">
                  <c:v>0.12923631305370015</c:v>
                </c:pt>
                <c:pt idx="15360">
                  <c:v>0.14426121288935892</c:v>
                </c:pt>
                <c:pt idx="15361">
                  <c:v>0.15918717034057833</c:v>
                </c:pt>
                <c:pt idx="15362">
                  <c:v>0.17400394686750595</c:v>
                </c:pt>
                <c:pt idx="15363">
                  <c:v>0.18870152297972753</c:v>
                </c:pt>
                <c:pt idx="15364">
                  <c:v>0.20326981431176375</c:v>
                </c:pt>
                <c:pt idx="15365">
                  <c:v>0.21769870024346538</c:v>
                </c:pt>
                <c:pt idx="15366">
                  <c:v>0.23197835554284371</c:v>
                </c:pt>
                <c:pt idx="15367">
                  <c:v>0.24609900677847885</c:v>
                </c:pt>
                <c:pt idx="15368">
                  <c:v>0.26005118137705024</c:v>
                </c:pt>
                <c:pt idx="15369">
                  <c:v>0.27382546411932007</c:v>
                </c:pt>
                <c:pt idx="15370">
                  <c:v>0.28741133252276557</c:v>
                </c:pt>
                <c:pt idx="15371">
                  <c:v>0.30080045558086499</c:v>
                </c:pt>
                <c:pt idx="15372">
                  <c:v>0.31398376125287625</c:v>
                </c:pt>
                <c:pt idx="15373">
                  <c:v>0.32695163697481511</c:v>
                </c:pt>
                <c:pt idx="15374">
                  <c:v>0.33969463591556648</c:v>
                </c:pt>
                <c:pt idx="15375">
                  <c:v>0.35220459564879886</c:v>
                </c:pt>
                <c:pt idx="15376">
                  <c:v>0.36447358328862273</c:v>
                </c:pt>
                <c:pt idx="15377">
                  <c:v>0.37649348550229994</c:v>
                </c:pt>
                <c:pt idx="15378">
                  <c:v>0.38825596044552591</c:v>
                </c:pt>
                <c:pt idx="15379">
                  <c:v>0.39975240346842389</c:v>
                </c:pt>
                <c:pt idx="15380">
                  <c:v>0.41097428817247411</c:v>
                </c:pt>
                <c:pt idx="15381">
                  <c:v>0.42191427356916322</c:v>
                </c:pt>
                <c:pt idx="15382">
                  <c:v>0.43256514230401044</c:v>
                </c:pt>
                <c:pt idx="15383">
                  <c:v>0.44291938834474764</c:v>
                </c:pt>
                <c:pt idx="15384">
                  <c:v>0.45296953204418861</c:v>
                </c:pt>
                <c:pt idx="15385">
                  <c:v>0.46270920485520334</c:v>
                </c:pt>
                <c:pt idx="15386">
                  <c:v>0.47213206926144891</c:v>
                </c:pt>
                <c:pt idx="15387">
                  <c:v>0.48123139274069582</c:v>
                </c:pt>
                <c:pt idx="15388">
                  <c:v>0.49000071494593456</c:v>
                </c:pt>
                <c:pt idx="15389">
                  <c:v>0.49843531909802591</c:v>
                </c:pt>
                <c:pt idx="15390">
                  <c:v>0.5065282180381665</c:v>
                </c:pt>
                <c:pt idx="15391">
                  <c:v>0.51427327472735607</c:v>
                </c:pt>
                <c:pt idx="15392">
                  <c:v>0.52166637825819839</c:v>
                </c:pt>
                <c:pt idx="15393">
                  <c:v>0.52870143404727254</c:v>
                </c:pt>
                <c:pt idx="15394">
                  <c:v>0.5353738706561787</c:v>
                </c:pt>
                <c:pt idx="15395">
                  <c:v>0.54167960213760835</c:v>
                </c:pt>
                <c:pt idx="15396">
                  <c:v>0.54761498199264547</c:v>
                </c:pt>
                <c:pt idx="15397">
                  <c:v>0.55317491565921662</c:v>
                </c:pt>
                <c:pt idx="15398">
                  <c:v>0.55835530033148439</c:v>
                </c:pt>
                <c:pt idx="15399">
                  <c:v>0.56315381518420915</c:v>
                </c:pt>
                <c:pt idx="15400">
                  <c:v>0.56756588604683822</c:v>
                </c:pt>
                <c:pt idx="15401">
                  <c:v>0.57158853906523144</c:v>
                </c:pt>
                <c:pt idx="15402">
                  <c:v>0.57521975078586196</c:v>
                </c:pt>
                <c:pt idx="15403">
                  <c:v>0.57845619732457654</c:v>
                </c:pt>
                <c:pt idx="15404">
                  <c:v>0.58129606830660752</c:v>
                </c:pt>
                <c:pt idx="15405">
                  <c:v>0.58373763733756479</c:v>
                </c:pt>
                <c:pt idx="15406">
                  <c:v>0.58577955138452253</c:v>
                </c:pt>
                <c:pt idx="15407">
                  <c:v>0.58742004745565979</c:v>
                </c:pt>
                <c:pt idx="15408">
                  <c:v>0.5886579691679229</c:v>
                </c:pt>
                <c:pt idx="15409">
                  <c:v>0.58949275579245419</c:v>
                </c:pt>
                <c:pt idx="15410">
                  <c:v>0.58992329939408894</c:v>
                </c:pt>
                <c:pt idx="15411">
                  <c:v>0.58994895661108993</c:v>
                </c:pt>
                <c:pt idx="15412">
                  <c:v>0.58956989932605863</c:v>
                </c:pt>
                <c:pt idx="15413">
                  <c:v>0.58878709027578646</c:v>
                </c:pt>
                <c:pt idx="15414">
                  <c:v>0.58760151305478558</c:v>
                </c:pt>
                <c:pt idx="15415">
                  <c:v>0.58601260009712919</c:v>
                </c:pt>
                <c:pt idx="15416">
                  <c:v>0.58402215171664518</c:v>
                </c:pt>
                <c:pt idx="15417">
                  <c:v>0.58163185162929287</c:v>
                </c:pt>
                <c:pt idx="15418">
                  <c:v>0.57884315890724825</c:v>
                </c:pt>
                <c:pt idx="15419">
                  <c:v>0.57565722263755037</c:v>
                </c:pt>
                <c:pt idx="15420">
                  <c:v>0.57207740156329789</c:v>
                </c:pt>
                <c:pt idx="15421">
                  <c:v>0.56810563152512827</c:v>
                </c:pt>
                <c:pt idx="15422">
                  <c:v>0.5637444625546989</c:v>
                </c:pt>
                <c:pt idx="15423">
                  <c:v>0.55899630956242086</c:v>
                </c:pt>
                <c:pt idx="15424">
                  <c:v>0.55386560042423139</c:v>
                </c:pt>
                <c:pt idx="15425">
                  <c:v>0.54835512929502472</c:v>
                </c:pt>
                <c:pt idx="15426">
                  <c:v>0.54246844884554746</c:v>
                </c:pt>
                <c:pt idx="15427">
                  <c:v>0.53620987482565186</c:v>
                </c:pt>
                <c:pt idx="15428">
                  <c:v>0.52958446096127754</c:v>
                </c:pt>
                <c:pt idx="15429">
                  <c:v>0.52259536619587199</c:v>
                </c:pt>
                <c:pt idx="15430">
                  <c:v>0.51524773664478607</c:v>
                </c:pt>
                <c:pt idx="15431">
                  <c:v>0.50754731398121122</c:v>
                </c:pt>
                <c:pt idx="15432">
                  <c:v>0.49949962657326119</c:v>
                </c:pt>
                <c:pt idx="15433">
                  <c:v>0.49110989583456804</c:v>
                </c:pt>
                <c:pt idx="15434">
                  <c:v>0.48238332272852297</c:v>
                </c:pt>
                <c:pt idx="15435">
                  <c:v>0.47332614674789408</c:v>
                </c:pt>
                <c:pt idx="15436">
                  <c:v>0.46394454359004145</c:v>
                </c:pt>
                <c:pt idx="15437">
                  <c:v>0.45424454188319774</c:v>
                </c:pt>
                <c:pt idx="15438">
                  <c:v>0.44423306714486044</c:v>
                </c:pt>
                <c:pt idx="15439">
                  <c:v>0.43391719121964589</c:v>
                </c:pt>
                <c:pt idx="15440">
                  <c:v>0.42330443623087566</c:v>
                </c:pt>
                <c:pt idx="15441">
                  <c:v>0.41240124708627884</c:v>
                </c:pt>
                <c:pt idx="15442">
                  <c:v>0.40121581928822392</c:v>
                </c:pt>
                <c:pt idx="15443">
                  <c:v>0.38975595023436915</c:v>
                </c:pt>
                <c:pt idx="15444">
                  <c:v>0.3780281784237069</c:v>
                </c:pt>
                <c:pt idx="15445">
                  <c:v>0.3660417389463041</c:v>
                </c:pt>
                <c:pt idx="15446">
                  <c:v>0.35380462405152752</c:v>
                </c:pt>
                <c:pt idx="15447">
                  <c:v>0.34132414471734868</c:v>
                </c:pt>
                <c:pt idx="15448">
                  <c:v>0.32860945486220061</c:v>
                </c:pt>
                <c:pt idx="15449">
                  <c:v>0.31566976632086413</c:v>
                </c:pt>
                <c:pt idx="15450">
                  <c:v>0.30251427000945597</c:v>
                </c:pt>
                <c:pt idx="15451">
                  <c:v>0.28915095397238455</c:v>
                </c:pt>
                <c:pt idx="15452">
                  <c:v>0.27559018507466332</c:v>
                </c:pt>
                <c:pt idx="15453">
                  <c:v>0.26184075723536998</c:v>
                </c:pt>
                <c:pt idx="15454">
                  <c:v>0.24791081368178441</c:v>
                </c:pt>
                <c:pt idx="15455">
                  <c:v>0.2338111339214925</c:v>
                </c:pt>
                <c:pt idx="15456">
                  <c:v>0.21955118725419417</c:v>
                </c:pt>
                <c:pt idx="15457">
                  <c:v>0.2051404428991884</c:v>
                </c:pt>
                <c:pt idx="15458">
                  <c:v>0.19058908414788833</c:v>
                </c:pt>
                <c:pt idx="15459">
                  <c:v>0.17590763702857073</c:v>
                </c:pt>
                <c:pt idx="15460">
                  <c:v>0.16110582293025716</c:v>
                </c:pt>
                <c:pt idx="15461">
                  <c:v>0.14619357219244367</c:v>
                </c:pt>
                <c:pt idx="15462">
                  <c:v>0.13118138240632204</c:v>
                </c:pt>
                <c:pt idx="15463">
                  <c:v>0.11607994574872024</c:v>
                </c:pt>
                <c:pt idx="15464">
                  <c:v>0.10089900530632619</c:v>
                </c:pt>
                <c:pt idx="15465">
                  <c:v>8.5648376984716307E-2</c:v>
                </c:pt>
                <c:pt idx="15466">
                  <c:v>7.0338320193392478E-2</c:v>
                </c:pt>
                <c:pt idx="15467">
                  <c:v>5.4979542003038957E-2</c:v>
                </c:pt>
                <c:pt idx="15468">
                  <c:v>3.9583184734591825E-2</c:v>
                </c:pt>
                <c:pt idx="15469">
                  <c:v>2.4160437206474171E-2</c:v>
                </c:pt>
                <c:pt idx="15470">
                  <c:v>8.7213806298777792E-3</c:v>
                </c:pt>
                <c:pt idx="15471">
                  <c:v>-6.7239941955500983E-3</c:v>
                </c:pt>
                <c:pt idx="15472">
                  <c:v>-2.216505430045013E-2</c:v>
                </c:pt>
                <c:pt idx="15473">
                  <c:v>-3.7590195761990242E-2</c:v>
                </c:pt>
                <c:pt idx="15474">
                  <c:v>-5.298989409003646E-2</c:v>
                </c:pt>
                <c:pt idx="15475">
                  <c:v>-6.8353494273155541E-2</c:v>
                </c:pt>
                <c:pt idx="15476">
                  <c:v>-8.3670267264958895E-2</c:v>
                </c:pt>
                <c:pt idx="15477">
                  <c:v>-9.8929697677103232E-2</c:v>
                </c:pt>
                <c:pt idx="15478">
                  <c:v>-0.11412125163781617</c:v>
                </c:pt>
                <c:pt idx="15479">
                  <c:v>-0.1292346452251634</c:v>
                </c:pt>
                <c:pt idx="15480">
                  <c:v>-0.14425953596170984</c:v>
                </c:pt>
                <c:pt idx="15481">
                  <c:v>-0.15918548474523805</c:v>
                </c:pt>
                <c:pt idx="15482">
                  <c:v>-0.17400225303738329</c:v>
                </c:pt>
                <c:pt idx="15483">
                  <c:v>-0.1886998213490631</c:v>
                </c:pt>
                <c:pt idx="15484">
                  <c:v>-0.20326810531605685</c:v>
                </c:pt>
                <c:pt idx="15485">
                  <c:v>-0.21769698431934728</c:v>
                </c:pt>
                <c:pt idx="15486">
                  <c:v>-0.23197663312797126</c:v>
                </c:pt>
                <c:pt idx="15487">
                  <c:v>-0.24609727831142189</c:v>
                </c:pt>
                <c:pt idx="15488">
                  <c:v>-0.26004944729718249</c:v>
                </c:pt>
                <c:pt idx="15489">
                  <c:v>-0.27382372486671325</c:v>
                </c:pt>
                <c:pt idx="15490">
                  <c:v>-0.2874095885380677</c:v>
                </c:pt>
                <c:pt idx="15491">
                  <c:v>-0.30079870730519859</c:v>
                </c:pt>
                <c:pt idx="15492">
                  <c:v>-0.31398200912773216</c:v>
                </c:pt>
                <c:pt idx="15493">
                  <c:v>-0.32694988144192388</c:v>
                </c:pt>
                <c:pt idx="15494">
                  <c:v>-0.33969287741681109</c:v>
                </c:pt>
                <c:pt idx="15495">
                  <c:v>-0.35220283462608609</c:v>
                </c:pt>
                <c:pt idx="15496">
                  <c:v>-0.36447182018378216</c:v>
                </c:pt>
                <c:pt idx="15497">
                  <c:v>-0.37649172075697929</c:v>
                </c:pt>
                <c:pt idx="15498">
                  <c:v>-0.38825419450106802</c:v>
                </c:pt>
                <c:pt idx="15499">
                  <c:v>-0.39975063676576716</c:v>
                </c:pt>
                <c:pt idx="15500">
                  <c:v>-0.41097252115204203</c:v>
                </c:pt>
                <c:pt idx="15501">
                  <c:v>-0.42191250667075397</c:v>
                </c:pt>
                <c:pt idx="15502">
                  <c:v>-0.43256337596668626</c:v>
                </c:pt>
                <c:pt idx="15503">
                  <c:v>-0.44291762300673526</c:v>
                </c:pt>
                <c:pt idx="15504">
                  <c:v>-0.45296776814276257</c:v>
                </c:pt>
                <c:pt idx="15505">
                  <c:v>-0.46270744282658449</c:v>
                </c:pt>
                <c:pt idx="15506">
                  <c:v>-0.47213030954069085</c:v>
                </c:pt>
                <c:pt idx="15507">
                  <c:v>-0.48122963576158934</c:v>
                </c:pt>
                <c:pt idx="15508">
                  <c:v>-0.48999896114089253</c:v>
                </c:pt>
                <c:pt idx="15509">
                  <c:v>-0.49843356889798263</c:v>
                </c:pt>
                <c:pt idx="15510">
                  <c:v>-0.50652647187247213</c:v>
                </c:pt>
                <c:pt idx="15511">
                  <c:v>-0.51427153302366935</c:v>
                </c:pt>
                <c:pt idx="15512">
                  <c:v>-0.52166464144238689</c:v>
                </c:pt>
                <c:pt idx="15513">
                  <c:v>-0.52869970254330856</c:v>
                </c:pt>
                <c:pt idx="15514">
                  <c:v>-0.53537214488603846</c:v>
                </c:pt>
                <c:pt idx="15515">
                  <c:v>-0.541677882521164</c:v>
                </c:pt>
                <c:pt idx="15516">
                  <c:v>-0.54761326894757223</c:v>
                </c:pt>
                <c:pt idx="15517">
                  <c:v>-0.55317320960088678</c:v>
                </c:pt>
                <c:pt idx="15518">
                  <c:v>-0.55835360167287207</c:v>
                </c:pt>
                <c:pt idx="15519">
                  <c:v>-0.56315212433578987</c:v>
                </c:pt>
                <c:pt idx="15520">
                  <c:v>-0.5675642034164845</c:v>
                </c:pt>
                <c:pt idx="15521">
                  <c:v>-0.57158686505812095</c:v>
                </c:pt>
                <c:pt idx="15522">
                  <c:v>-0.57521808580439193</c:v>
                </c:pt>
                <c:pt idx="15523">
                  <c:v>-0.57845454176823941</c:v>
                </c:pt>
                <c:pt idx="15524">
                  <c:v>-0.58129442257193498</c:v>
                </c:pt>
                <c:pt idx="15525">
                  <c:v>-0.58373600181799834</c:v>
                </c:pt>
                <c:pt idx="15526">
                  <c:v>-0.5857779264703401</c:v>
                </c:pt>
                <c:pt idx="15527">
                  <c:v>-0.58741843353389145</c:v>
                </c:pt>
                <c:pt idx="15528">
                  <c:v>-0.58865636662222676</c:v>
                </c:pt>
                <c:pt idx="15529">
                  <c:v>-0.58949116500305487</c:v>
                </c:pt>
                <c:pt idx="15530">
                  <c:v>-0.5899217207376819</c:v>
                </c:pt>
                <c:pt idx="15531">
                  <c:v>-0.58994739046075673</c:v>
                </c:pt>
                <c:pt idx="15532">
                  <c:v>-0.58956834605117658</c:v>
                </c:pt>
                <c:pt idx="15533">
                  <c:v>-0.58878555024192836</c:v>
                </c:pt>
                <c:pt idx="15534">
                  <c:v>-0.5875999866236622</c:v>
                </c:pt>
                <c:pt idx="15535">
                  <c:v>-0.58601108762648879</c:v>
                </c:pt>
                <c:pt idx="15536">
                  <c:v>-0.58402065356018873</c:v>
                </c:pt>
                <c:pt idx="15537">
                  <c:v>-0.58163036813660118</c:v>
                </c:pt>
                <c:pt idx="15538">
                  <c:v>-0.57884169042370248</c:v>
                </c:pt>
                <c:pt idx="15539">
                  <c:v>-0.57565576950423714</c:v>
                </c:pt>
                <c:pt idx="15540">
                  <c:v>-0.57207596411695238</c:v>
                </c:pt>
                <c:pt idx="15541">
                  <c:v>-0.56810421009804468</c:v>
                </c:pt>
                <c:pt idx="15542">
                  <c:v>-0.56374305747466247</c:v>
                </c:pt>
                <c:pt idx="15543">
                  <c:v>-0.55899492115262361</c:v>
                </c:pt>
                <c:pt idx="15544">
                  <c:v>-0.55386422900320487</c:v>
                </c:pt>
                <c:pt idx="15545">
                  <c:v>-0.54835377517656991</c:v>
                </c:pt>
                <c:pt idx="15546">
                  <c:v>-0.54246711233866263</c:v>
                </c:pt>
                <c:pt idx="15547">
                  <c:v>-0.5362085562344614</c:v>
                </c:pt>
                <c:pt idx="15548">
                  <c:v>-0.52958316058496957</c:v>
                </c:pt>
                <c:pt idx="15549">
                  <c:v>-0.52259408432862564</c:v>
                </c:pt>
                <c:pt idx="15550">
                  <c:v>-0.51524647357570952</c:v>
                </c:pt>
                <c:pt idx="15551">
                  <c:v>-0.50754606999427798</c:v>
                </c:pt>
                <c:pt idx="15552">
                  <c:v>-0.49949840194724532</c:v>
                </c:pt>
                <c:pt idx="15553">
                  <c:v>-0.49110869084298814</c:v>
                </c:pt>
                <c:pt idx="15554">
                  <c:v>-0.48238213763957694</c:v>
                </c:pt>
                <c:pt idx="15555">
                  <c:v>-0.47332498182440286</c:v>
                </c:pt>
                <c:pt idx="15556">
                  <c:v>-0.46394339908939619</c:v>
                </c:pt>
                <c:pt idx="15557">
                  <c:v>-0.45424341805730045</c:v>
                </c:pt>
                <c:pt idx="15558">
                  <c:v>-0.44423196424006395</c:v>
                </c:pt>
                <c:pt idx="15559">
                  <c:v>-0.43391610947671927</c:v>
                </c:pt>
                <c:pt idx="15560">
                  <c:v>-0.42330337588493622</c:v>
                </c:pt>
                <c:pt idx="15561">
                  <c:v>-0.41240020836675451</c:v>
                </c:pt>
                <c:pt idx="15562">
                  <c:v>-0.40121480241878454</c:v>
                </c:pt>
                <c:pt idx="15563">
                  <c:v>-0.38975495543291033</c:v>
                </c:pt>
                <c:pt idx="15564">
                  <c:v>-0.37802720590228339</c:v>
                </c:pt>
                <c:pt idx="15565">
                  <c:v>-0.36604078891110148</c:v>
                </c:pt>
                <c:pt idx="15566">
                  <c:v>-0.35380369670279771</c:v>
                </c:pt>
                <c:pt idx="15567">
                  <c:v>-0.34132324024939686</c:v>
                </c:pt>
                <c:pt idx="15568">
                  <c:v>-0.32860857346332101</c:v>
                </c:pt>
                <c:pt idx="15569">
                  <c:v>-0.31566890817332627</c:v>
                </c:pt>
                <c:pt idx="15570">
                  <c:v>-0.30251343528945113</c:v>
                </c:pt>
                <c:pt idx="15571">
                  <c:v>-0.28915014284999901</c:v>
                </c:pt>
                <c:pt idx="15572">
                  <c:v>-0.27558939771384755</c:v>
                </c:pt>
                <c:pt idx="15573">
                  <c:v>-0.26183999379390427</c:v>
                </c:pt>
                <c:pt idx="15574">
                  <c:v>-0.24791007431125364</c:v>
                </c:pt>
                <c:pt idx="15575">
                  <c:v>-0.23381041876724698</c:v>
                </c:pt>
                <c:pt idx="15576">
                  <c:v>-0.21955049645533836</c:v>
                </c:pt>
                <c:pt idx="15577">
                  <c:v>-0.20513977658854979</c:v>
                </c:pt>
                <c:pt idx="15578">
                  <c:v>-0.19058844245198786</c:v>
                </c:pt>
                <c:pt idx="15579">
                  <c:v>-0.17590702006761755</c:v>
                </c:pt>
                <c:pt idx="15580">
                  <c:v>-0.16110523081811262</c:v>
                </c:pt>
                <c:pt idx="15581">
                  <c:v>-0.14619300503660446</c:v>
                </c:pt>
                <c:pt idx="15582">
                  <c:v>-0.13118084030792362</c:v>
                </c:pt>
                <c:pt idx="15583">
                  <c:v>-0.11607942880249117</c:v>
                </c:pt>
                <c:pt idx="15584">
                  <c:v>-0.10089851360060893</c:v>
                </c:pt>
                <c:pt idx="15585">
                  <c:v>-8.5647910601417243E-2</c:v>
                </c:pt>
                <c:pt idx="15586">
                  <c:v>-7.0337879208007131E-2</c:v>
                </c:pt>
                <c:pt idx="15587">
                  <c:v>-5.4979126484619875E-2</c:v>
                </c:pt>
                <c:pt idx="15588">
                  <c:v>-3.9582794745751035E-2</c:v>
                </c:pt>
                <c:pt idx="15589">
                  <c:v>-2.4160072803384312E-2</c:v>
                </c:pt>
                <c:pt idx="15590">
                  <c:v>-8.7210418622464068E-3</c:v>
                </c:pt>
                <c:pt idx="15591">
                  <c:v>6.7243072844480343E-3</c:v>
                </c:pt>
                <c:pt idx="15592">
                  <c:v>2.2165341673811737E-2</c:v>
                </c:pt>
                <c:pt idx="15593">
                  <c:v>3.7590457389456086E-2</c:v>
                </c:pt>
                <c:pt idx="15594">
                  <c:v>5.2990129947694066E-2</c:v>
                </c:pt>
                <c:pt idx="15595">
                  <c:v>6.835370434354654E-2</c:v>
                </c:pt>
                <c:pt idx="15596">
                  <c:v>8.3670451537046928E-2</c:v>
                </c:pt>
                <c:pt idx="15597">
                  <c:v>9.8929856146295084E-2</c:v>
                </c:pt>
                <c:pt idx="15598">
                  <c:v>0.11412138430594013</c:v>
                </c:pt>
                <c:pt idx="15599">
                  <c:v>0.12923475210045968</c:v>
                </c:pt>
                <c:pt idx="15600">
                  <c:v>0.14425961705881371</c:v>
                </c:pt>
                <c:pt idx="15601">
                  <c:v>0.15918554008517594</c:v>
                </c:pt>
                <c:pt idx="15602">
                  <c:v>0.17400228264754117</c:v>
                </c:pt>
                <c:pt idx="15603">
                  <c:v>0.18869982526318713</c:v>
                </c:pt>
                <c:pt idx="15604">
                  <c:v>0.20326808357422968</c:v>
                </c:pt>
                <c:pt idx="15605">
                  <c:v>0.21769693696796164</c:v>
                </c:pt>
                <c:pt idx="15606">
                  <c:v>0.23197656021971072</c:v>
                </c:pt>
                <c:pt idx="15607">
                  <c:v>0.24609717990524591</c:v>
                </c:pt>
                <c:pt idx="15608">
                  <c:v>0.26004932345828724</c:v>
                </c:pt>
                <c:pt idx="15609">
                  <c:v>0.27382357566652005</c:v>
                </c:pt>
                <c:pt idx="15610">
                  <c:v>0.28740941405418519</c:v>
                </c:pt>
                <c:pt idx="15611">
                  <c:v>0.30079850762139693</c:v>
                </c:pt>
                <c:pt idx="15612">
                  <c:v>0.31398178433390966</c:v>
                </c:pt>
                <c:pt idx="15613">
                  <c:v>0.32694963163409074</c:v>
                </c:pt>
                <c:pt idx="15614">
                  <c:v>0.33969260269702373</c:v>
                </c:pt>
                <c:pt idx="15615">
                  <c:v>0.35220253510245025</c:v>
                </c:pt>
                <c:pt idx="15616">
                  <c:v>0.36447149597038048</c:v>
                </c:pt>
                <c:pt idx="15617">
                  <c:v>0.37649137197386101</c:v>
                </c:pt>
                <c:pt idx="15618">
                  <c:v>0.38825382127419555</c:v>
                </c:pt>
                <c:pt idx="15619">
                  <c:v>0.399750239226974</c:v>
                </c:pt>
                <c:pt idx="15620">
                  <c:v>0.4109720994390057</c:v>
                </c:pt>
                <c:pt idx="15621">
                  <c:v>0.42191206092693345</c:v>
                </c:pt>
                <c:pt idx="15622">
                  <c:v>0.43256290634128552</c:v>
                </c:pt>
                <c:pt idx="15623">
                  <c:v>0.44291712965466135</c:v>
                </c:pt>
                <c:pt idx="15624">
                  <c:v>0.45296725122456954</c:v>
                </c:pt>
                <c:pt idx="15625">
                  <c:v>0.46270690250842966</c:v>
                </c:pt>
                <c:pt idx="15626">
                  <c:v>0.47212974599428542</c:v>
                </c:pt>
                <c:pt idx="15627">
                  <c:v>0.4812290491641435</c:v>
                </c:pt>
                <c:pt idx="15628">
                  <c:v>0.48999835167506245</c:v>
                </c:pt>
                <c:pt idx="15629">
                  <c:v>0.49843293675182443</c:v>
                </c:pt>
                <c:pt idx="15630">
                  <c:v>0.50652581723936962</c:v>
                </c:pt>
                <c:pt idx="15631">
                  <c:v>0.51427085610229128</c:v>
                </c:pt>
                <c:pt idx="15632">
                  <c:v>0.52166394243663339</c:v>
                </c:pt>
                <c:pt idx="15633">
                  <c:v>0.52869898166223495</c:v>
                </c:pt>
                <c:pt idx="15634">
                  <c:v>0.53537140234380787</c:v>
                </c:pt>
                <c:pt idx="15635">
                  <c:v>0.54167711853698264</c:v>
                </c:pt>
                <c:pt idx="15636">
                  <c:v>0.54761248374562776</c:v>
                </c:pt>
                <c:pt idx="15637">
                  <c:v>0.55317240341028062</c:v>
                </c:pt>
                <c:pt idx="15638">
                  <c:v>0.55835277472755906</c:v>
                </c:pt>
                <c:pt idx="15639">
                  <c:v>0.56315127687450661</c:v>
                </c:pt>
                <c:pt idx="15640">
                  <c:v>0.56756333568269557</c:v>
                </c:pt>
                <c:pt idx="15641">
                  <c:v>0.57158597729993943</c:v>
                </c:pt>
                <c:pt idx="15642">
                  <c:v>0.57521717827450713</c:v>
                </c:pt>
                <c:pt idx="15643">
                  <c:v>0.57845361472385537</c:v>
                </c:pt>
                <c:pt idx="15644">
                  <c:v>0.58129347627469652</c:v>
                </c:pt>
                <c:pt idx="15645">
                  <c:v>0.58373503653391878</c:v>
                </c:pt>
                <c:pt idx="15646">
                  <c:v>0.58577694246972734</c:v>
                </c:pt>
                <c:pt idx="15647">
                  <c:v>0.58741743109126976</c:v>
                </c:pt>
                <c:pt idx="15648">
                  <c:v>0.58865534601627989</c:v>
                </c:pt>
                <c:pt idx="15649">
                  <c:v>0.58949012651652544</c:v>
                </c:pt>
                <c:pt idx="15650">
                  <c:v>0.58992066465730864</c:v>
                </c:pt>
                <c:pt idx="15651">
                  <c:v>0.58994631707719636</c:v>
                </c:pt>
                <c:pt idx="15652">
                  <c:v>0.58956725565891366</c:v>
                </c:pt>
                <c:pt idx="15653">
                  <c:v>0.58878444313922418</c:v>
                </c:pt>
                <c:pt idx="15654">
                  <c:v>0.58759886311243692</c:v>
                </c:pt>
                <c:pt idx="15655">
                  <c:v>0.58600994801227091</c:v>
                </c:pt>
                <c:pt idx="15656">
                  <c:v>0.58401949815201915</c:v>
                </c:pt>
                <c:pt idx="15657">
                  <c:v>0.58162919724694873</c:v>
                </c:pt>
                <c:pt idx="15658">
                  <c:v>0.57884050436839096</c:v>
                </c:pt>
                <c:pt idx="15659">
                  <c:v>0.57565456860235509</c:v>
                </c:pt>
                <c:pt idx="15660">
                  <c:v>0.5720747486907688</c:v>
                </c:pt>
                <c:pt idx="15661">
                  <c:v>0.56810298047292995</c:v>
                </c:pt>
                <c:pt idx="15662">
                  <c:v>0.56374181397898726</c:v>
                </c:pt>
                <c:pt idx="15663">
                  <c:v>0.5589936641176857</c:v>
                </c:pt>
                <c:pt idx="15664">
                  <c:v>0.55386295876314173</c:v>
                </c:pt>
                <c:pt idx="15665">
                  <c:v>0.54835249206826508</c:v>
                </c:pt>
                <c:pt idx="15666">
                  <c:v>0.54246581670166472</c:v>
                </c:pt>
                <c:pt idx="15667">
                  <c:v>0.53620724841088652</c:v>
                </c:pt>
                <c:pt idx="15668">
                  <c:v>0.52958184091941818</c:v>
                </c:pt>
                <c:pt idx="15669">
                  <c:v>0.52259275316809373</c:v>
                </c:pt>
                <c:pt idx="15670">
                  <c:v>0.51524513126949278</c:v>
                </c:pt>
                <c:pt idx="15671">
                  <c:v>0.50754471689388658</c:v>
                </c:pt>
                <c:pt idx="15672">
                  <c:v>0.49949703840631271</c:v>
                </c:pt>
                <c:pt idx="15673">
                  <c:v>0.49110731721718048</c:v>
                </c:pt>
                <c:pt idx="15674">
                  <c:v>0.48238075428649158</c:v>
                </c:pt>
                <c:pt idx="15675">
                  <c:v>0.47332358910349293</c:v>
                </c:pt>
                <c:pt idx="15676">
                  <c:v>0.46394199736186104</c:v>
                </c:pt>
                <c:pt idx="15677">
                  <c:v>0.45424200768600836</c:v>
                </c:pt>
                <c:pt idx="15678">
                  <c:v>0.4442305455894493</c:v>
                </c:pt>
                <c:pt idx="15679">
                  <c:v>0.43391468291269103</c:v>
                </c:pt>
                <c:pt idx="15680">
                  <c:v>0.42330194177479169</c:v>
                </c:pt>
                <c:pt idx="15681">
                  <c:v>0.41239876707906686</c:v>
                </c:pt>
                <c:pt idx="15682">
                  <c:v>0.40121335432334565</c:v>
                </c:pt>
                <c:pt idx="15683">
                  <c:v>0.3897535009005958</c:v>
                </c:pt>
                <c:pt idx="15684">
                  <c:v>0.37802574530497784</c:v>
                </c:pt>
                <c:pt idx="15685">
                  <c:v>0.3660393226216051</c:v>
                </c:pt>
                <c:pt idx="15686">
                  <c:v>0.35380222509473347</c:v>
                </c:pt>
                <c:pt idx="15687">
                  <c:v>0.34132176369710709</c:v>
                </c:pt>
                <c:pt idx="15688">
                  <c:v>0.32860709234179203</c:v>
                </c:pt>
                <c:pt idx="15689">
                  <c:v>0.3156674228580662</c:v>
                </c:pt>
                <c:pt idx="15690">
                  <c:v>0.30251194615641841</c:v>
                </c:pt>
                <c:pt idx="15691">
                  <c:v>0.28914865027549491</c:v>
                </c:pt>
                <c:pt idx="15692">
                  <c:v>0.27558790207443457</c:v>
                </c:pt>
                <c:pt idx="15693">
                  <c:v>0.26183849546630344</c:v>
                </c:pt>
                <c:pt idx="15694">
                  <c:v>0.24790857367224869</c:v>
                </c:pt>
                <c:pt idx="15695">
                  <c:v>0.23380891619360181</c:v>
                </c:pt>
                <c:pt idx="15696">
                  <c:v>0.21954899232368527</c:v>
                </c:pt>
                <c:pt idx="15697">
                  <c:v>0.20513827127531439</c:v>
                </c:pt>
                <c:pt idx="15698">
                  <c:v>0.19058693633329016</c:v>
                </c:pt>
                <c:pt idx="15699">
                  <c:v>0.17590551351916545</c:v>
                </c:pt>
                <c:pt idx="15700">
                  <c:v>0.1611037242151328</c:v>
                </c:pt>
                <c:pt idx="15701">
                  <c:v>0.14619149875373769</c:v>
                </c:pt>
                <c:pt idx="15702">
                  <c:v>0.13117933471912049</c:v>
                </c:pt>
                <c:pt idx="15703">
                  <c:v>0.11607792428094119</c:v>
                </c:pt>
                <c:pt idx="15704">
                  <c:v>0.10089701051864218</c:v>
                </c:pt>
                <c:pt idx="15705">
                  <c:v>8.5646409330406764E-2</c:v>
                </c:pt>
                <c:pt idx="15706">
                  <c:v>7.0336380118277947E-2</c:v>
                </c:pt>
                <c:pt idx="15707">
                  <c:v>5.4977629945376499E-2</c:v>
                </c:pt>
                <c:pt idx="15708">
                  <c:v>3.9581301124964781E-2</c:v>
                </c:pt>
                <c:pt idx="15709">
                  <c:v>2.4158582467704796E-2</c:v>
                </c:pt>
                <c:pt idx="15710">
                  <c:v>8.7195551769411635E-3</c:v>
                </c:pt>
                <c:pt idx="15711">
                  <c:v>-6.7257899556198569E-3</c:v>
                </c:pt>
                <c:pt idx="15712">
                  <c:v>-2.2166819968660396E-2</c:v>
                </c:pt>
                <c:pt idx="15713">
                  <c:v>-3.7591930947465671E-2</c:v>
                </c:pt>
                <c:pt idx="15714">
                  <c:v>-5.2991598410098081E-2</c:v>
                </c:pt>
                <c:pt idx="15715">
                  <c:v>-6.835516735341074E-2</c:v>
                </c:pt>
                <c:pt idx="15716">
                  <c:v>-8.3671908739377326E-2</c:v>
                </c:pt>
                <c:pt idx="15717">
                  <c:v>-9.8931307188102752E-2</c:v>
                </c:pt>
                <c:pt idx="15718">
                  <c:v>-0.11412282883633065</c:v>
                </c:pt>
                <c:pt idx="15719">
                  <c:v>-0.1292361897707171</c:v>
                </c:pt>
                <c:pt idx="15720">
                  <c:v>-0.144261047522486</c:v>
                </c:pt>
                <c:pt idx="15721">
                  <c:v>-0.15918696299815777</c:v>
                </c:pt>
                <c:pt idx="15722">
                  <c:v>-0.17400369766814652</c:v>
                </c:pt>
                <c:pt idx="15723">
                  <c:v>-0.18870123205225015</c:v>
                </c:pt>
                <c:pt idx="15724">
                  <c:v>-0.20326948179516474</c:v>
                </c:pt>
                <c:pt idx="15725">
                  <c:v>-0.21769832628685012</c:v>
                </c:pt>
                <c:pt idx="15726">
                  <c:v>-0.2319779403053884</c:v>
                </c:pt>
                <c:pt idx="15727">
                  <c:v>-0.24609855042935994</c:v>
                </c:pt>
                <c:pt idx="15728">
                  <c:v>-0.26005068409539356</c:v>
                </c:pt>
                <c:pt idx="15729">
                  <c:v>-0.27382492609416104</c:v>
                </c:pt>
                <c:pt idx="15730">
                  <c:v>-0.28741075395294591</c:v>
                </c:pt>
                <c:pt idx="15731">
                  <c:v>-0.30079983667499144</c:v>
                </c:pt>
                <c:pt idx="15732">
                  <c:v>-0.31398310222925718</c:v>
                </c:pt>
                <c:pt idx="15733">
                  <c:v>-0.32695093806137987</c:v>
                </c:pt>
                <c:pt idx="15734">
                  <c:v>-0.33969389734979499</c:v>
                </c:pt>
                <c:pt idx="15735">
                  <c:v>-0.35220381767764919</c:v>
                </c:pt>
                <c:pt idx="15736">
                  <c:v>-0.36447276616845881</c:v>
                </c:pt>
                <c:pt idx="15737">
                  <c:v>-0.37649262949881124</c:v>
                </c:pt>
                <c:pt idx="15738">
                  <c:v>-0.38825506583363284</c:v>
                </c:pt>
                <c:pt idx="15739">
                  <c:v>-0.3997514705322141</c:v>
                </c:pt>
                <c:pt idx="15740">
                  <c:v>-0.41097331720511204</c:v>
                </c:pt>
                <c:pt idx="15741">
                  <c:v>-0.42191326487279146</c:v>
                </c:pt>
                <c:pt idx="15742">
                  <c:v>-0.43256409618967318</c:v>
                </c:pt>
                <c:pt idx="15743">
                  <c:v>-0.44291830513229508</c:v>
                </c:pt>
                <c:pt idx="15744">
                  <c:v>-0.45296841206217892</c:v>
                </c:pt>
                <c:pt idx="15745">
                  <c:v>-0.46270804844081248</c:v>
                </c:pt>
                <c:pt idx="15746">
                  <c:v>-0.47213087676037535</c:v>
                </c:pt>
                <c:pt idx="15747">
                  <c:v>-0.48123016450705136</c:v>
                </c:pt>
                <c:pt idx="15748">
                  <c:v>-0.48999945134215012</c:v>
                </c:pt>
                <c:pt idx="15749">
                  <c:v>-0.49843402049475188</c:v>
                </c:pt>
                <c:pt idx="15750">
                  <c:v>-0.50652688481415664</c:v>
                </c:pt>
                <c:pt idx="15751">
                  <c:v>-0.51427190726936223</c:v>
                </c:pt>
                <c:pt idx="15752">
                  <c:v>-0.52166497696087366</c:v>
                </c:pt>
                <c:pt idx="15753">
                  <c:v>-0.52869999931304923</c:v>
                </c:pt>
                <c:pt idx="15754">
                  <c:v>-0.53537240289515764</c:v>
                </c:pt>
                <c:pt idx="15755">
                  <c:v>-0.54167810176744624</c:v>
                </c:pt>
                <c:pt idx="15756">
                  <c:v>-0.54761344943843804</c:v>
                </c:pt>
                <c:pt idx="15757">
                  <c:v>-0.55317335135338319</c:v>
                </c:pt>
                <c:pt idx="15758">
                  <c:v>-0.55835370471364676</c:v>
                </c:pt>
                <c:pt idx="15759">
                  <c:v>-0.56315218870107375</c:v>
                </c:pt>
                <c:pt idx="15760">
                  <c:v>-0.56756422915205951</c:v>
                </c:pt>
                <c:pt idx="15761">
                  <c:v>-0.57158685221930849</c:v>
                </c:pt>
                <c:pt idx="15762">
                  <c:v>-0.57521803445600928</c:v>
                </c:pt>
                <c:pt idx="15763">
                  <c:v>-0.57845445198458345</c:v>
                </c:pt>
                <c:pt idx="15764">
                  <c:v>-0.58129429443671921</c:v>
                </c:pt>
                <c:pt idx="15765">
                  <c:v>-0.58373583542435958</c:v>
                </c:pt>
                <c:pt idx="15766">
                  <c:v>-0.58577772192075916</c:v>
                </c:pt>
                <c:pt idx="15767">
                  <c:v>-0.58741819094017611</c:v>
                </c:pt>
                <c:pt idx="15768">
                  <c:v>-0.58865608610547848</c:v>
                </c:pt>
                <c:pt idx="15769">
                  <c:v>-0.58949084669358964</c:v>
                </c:pt>
                <c:pt idx="15770">
                  <c:v>-0.58992136477501311</c:v>
                </c:pt>
                <c:pt idx="15771">
                  <c:v>-0.58994699699353403</c:v>
                </c:pt>
                <c:pt idx="15772">
                  <c:v>-0.58956791523712881</c:v>
                </c:pt>
                <c:pt idx="15773">
                  <c:v>-0.58878508224783577</c:v>
                </c:pt>
                <c:pt idx="15774">
                  <c:v>-0.58759948162526088</c:v>
                </c:pt>
                <c:pt idx="15775">
                  <c:v>-0.5860105458084478</c:v>
                </c:pt>
                <c:pt idx="15776">
                  <c:v>-0.58402007511602583</c:v>
                </c:pt>
                <c:pt idx="15777">
                  <c:v>-0.58162975326863797</c:v>
                </c:pt>
                <c:pt idx="15778">
                  <c:v>-0.57884103934298536</c:v>
                </c:pt>
                <c:pt idx="15779">
                  <c:v>-0.57565508243048669</c:v>
                </c:pt>
                <c:pt idx="15780">
                  <c:v>-0.57207524127847909</c:v>
                </c:pt>
                <c:pt idx="15781">
                  <c:v>-0.56810345173169241</c:v>
                </c:pt>
                <c:pt idx="15782">
                  <c:v>-0.56374226382571846</c:v>
                </c:pt>
                <c:pt idx="15783">
                  <c:v>-0.55899409247476128</c:v>
                </c:pt>
                <c:pt idx="15784">
                  <c:v>-0.55386336555840232</c:v>
                </c:pt>
                <c:pt idx="15785">
                  <c:v>-0.54835287723502624</c:v>
                </c:pt>
                <c:pt idx="15786">
                  <c:v>-0.54246618017872628</c:v>
                </c:pt>
                <c:pt idx="15787">
                  <c:v>-0.5362075901425396</c:v>
                </c:pt>
                <c:pt idx="15788">
                  <c:v>-0.52958216085544374</c:v>
                </c:pt>
                <c:pt idx="15789">
                  <c:v>-0.5225930512637792</c:v>
                </c:pt>
                <c:pt idx="15790">
                  <c:v>-0.5152454074856212</c:v>
                </c:pt>
                <c:pt idx="15791">
                  <c:v>-0.50754497119674225</c:v>
                </c:pt>
                <c:pt idx="15792">
                  <c:v>-0.49949727076768663</c:v>
                </c:pt>
                <c:pt idx="15793">
                  <c:v>-0.4911075276143565</c:v>
                </c:pt>
                <c:pt idx="15794">
                  <c:v>-0.4823809427022574</c:v>
                </c:pt>
                <c:pt idx="15795">
                  <c:v>-0.47332375552612355</c:v>
                </c:pt>
                <c:pt idx="15796">
                  <c:v>-0.46394214178512233</c:v>
                </c:pt>
                <c:pt idx="15797">
                  <c:v>-0.45424213010913883</c:v>
                </c:pt>
                <c:pt idx="15798">
                  <c:v>-0.44423064601716467</c:v>
                </c:pt>
                <c:pt idx="15799">
                  <c:v>-0.43391476135516416</c:v>
                </c:pt>
                <c:pt idx="15800">
                  <c:v>-0.42330199824764225</c:v>
                </c:pt>
                <c:pt idx="15801">
                  <c:v>-0.41239880160336068</c:v>
                </c:pt>
                <c:pt idx="15802">
                  <c:v>-0.40121336692555631</c:v>
                </c:pt>
                <c:pt idx="15803">
                  <c:v>-0.38975349161261685</c:v>
                </c:pt>
                <c:pt idx="15804">
                  <c:v>-0.37802571416409331</c:v>
                </c:pt>
                <c:pt idx="15805">
                  <c:v>-0.36603926967046835</c:v>
                </c:pt>
                <c:pt idx="15806">
                  <c:v>-0.35380215038135215</c:v>
                </c:pt>
                <c:pt idx="15807">
                  <c:v>-0.34132166727482516</c:v>
                </c:pt>
                <c:pt idx="15808">
                  <c:v>-0.32860697426925817</c:v>
                </c:pt>
                <c:pt idx="15809">
                  <c:v>-0.31566728319922072</c:v>
                </c:pt>
                <c:pt idx="15810">
                  <c:v>-0.30251178498047621</c:v>
                </c:pt>
                <c:pt idx="15811">
                  <c:v>-0.28914846765689595</c:v>
                </c:pt>
                <c:pt idx="15812">
                  <c:v>-0.27558769809283595</c:v>
                </c:pt>
                <c:pt idx="15813">
                  <c:v>-0.26183827020654588</c:v>
                </c:pt>
                <c:pt idx="15814">
                  <c:v>-0.24790832722433301</c:v>
                </c:pt>
                <c:pt idx="15815">
                  <c:v>-0.23380864865263876</c:v>
                </c:pt>
                <c:pt idx="15816">
                  <c:v>-0.21954870378988592</c:v>
                </c:pt>
                <c:pt idx="15817">
                  <c:v>-0.2051379618539538</c:v>
                </c:pt>
                <c:pt idx="15818">
                  <c:v>-0.19058660613465808</c:v>
                </c:pt>
                <c:pt idx="15819">
                  <c:v>-0.17590516265854797</c:v>
                </c:pt>
                <c:pt idx="15820">
                  <c:v>-0.16110335281276159</c:v>
                </c:pt>
                <c:pt idx="15821">
                  <c:v>-0.14619110693476572</c:v>
                </c:pt>
                <c:pt idx="15822">
                  <c:v>-0.13117892261357442</c:v>
                </c:pt>
                <c:pt idx="15823">
                  <c:v>-0.11607749202368176</c:v>
                </c:pt>
                <c:pt idx="15824">
                  <c:v>-0.10089655824932149</c:v>
                </c:pt>
                <c:pt idx="15825">
                  <c:v>-8.5645937193435689E-2</c:v>
                </c:pt>
                <c:pt idx="15826">
                  <c:v>-7.0335888262771942E-2</c:v>
                </c:pt>
                <c:pt idx="15827">
                  <c:v>-5.4977118525119995E-2</c:v>
                </c:pt>
                <c:pt idx="15828">
                  <c:v>-3.9580770298349617E-2</c:v>
                </c:pt>
                <c:pt idx="15829">
                  <c:v>-2.4158032397705257E-2</c:v>
                </c:pt>
                <c:pt idx="15830">
                  <c:v>-8.7189860310489357E-3</c:v>
                </c:pt>
                <c:pt idx="15831">
                  <c:v>6.7263780054349735E-3</c:v>
                </c:pt>
                <c:pt idx="15832">
                  <c:v>2.216742674600464E-2</c:v>
                </c:pt>
                <c:pt idx="15833">
                  <c:v>3.759255627157175E-2</c:v>
                </c:pt>
                <c:pt idx="15834">
                  <c:v>5.2992242095872014E-2</c:v>
                </c:pt>
                <c:pt idx="15835">
                  <c:v>6.835582921150736E-2</c:v>
                </c:pt>
                <c:pt idx="15836">
                  <c:v>8.367258857621436E-2</c:v>
                </c:pt>
                <c:pt idx="15837">
                  <c:v>9.893200480594741E-2</c:v>
                </c:pt>
                <c:pt idx="15838">
                  <c:v>0.11412354403334046</c:v>
                </c:pt>
                <c:pt idx="15839">
                  <c:v>0.129236922341013</c:v>
                </c:pt>
                <c:pt idx="15840">
                  <c:v>0.14426179725618682</c:v>
                </c:pt>
                <c:pt idx="15841">
                  <c:v>0.1591877296814482</c:v>
                </c:pt>
                <c:pt idx="15842">
                  <c:v>0.17400448108335831</c:v>
                </c:pt>
                <c:pt idx="15843">
                  <c:v>0.18870203197788674</c:v>
                </c:pt>
                <c:pt idx="15844">
                  <c:v>0.20327029800598123</c:v>
                </c:pt>
                <c:pt idx="15845">
                  <c:v>0.21769915855392316</c:v>
                </c:pt>
                <c:pt idx="15846">
                  <c:v>0.23197878839615538</c:v>
                </c:pt>
                <c:pt idx="15847">
                  <c:v>0.2460994141077015</c:v>
                </c:pt>
                <c:pt idx="15848">
                  <c:v>0.2600515631216952</c:v>
                </c:pt>
                <c:pt idx="15849">
                  <c:v>0.27382582022536395</c:v>
                </c:pt>
                <c:pt idx="15850">
                  <c:v>0.28741166294263981</c:v>
                </c:pt>
                <c:pt idx="15851">
                  <c:v>0.3008007602734567</c:v>
                </c:pt>
                <c:pt idx="15852">
                  <c:v>0.31398404018354664</c:v>
                </c:pt>
                <c:pt idx="15853">
                  <c:v>0.32695189011537157</c:v>
                </c:pt>
                <c:pt idx="15854">
                  <c:v>0.33969486324427783</c:v>
                </c:pt>
                <c:pt idx="15855">
                  <c:v>0.35220479715039549</c:v>
                </c:pt>
                <c:pt idx="15856">
                  <c:v>0.36447375895426432</c:v>
                </c:pt>
                <c:pt idx="15857">
                  <c:v>0.37649363532959579</c:v>
                </c:pt>
                <c:pt idx="15858">
                  <c:v>0.38825608443850762</c:v>
                </c:pt>
                <c:pt idx="15859">
                  <c:v>0.39975250163753429</c:v>
                </c:pt>
                <c:pt idx="15860">
                  <c:v>0.41097436053457181</c:v>
                </c:pt>
                <c:pt idx="15861">
                  <c:v>0.42191432014748237</c:v>
                </c:pt>
                <c:pt idx="15862">
                  <c:v>0.43256516312816545</c:v>
                </c:pt>
                <c:pt idx="15863">
                  <c:v>0.44291938345070819</c:v>
                </c:pt>
                <c:pt idx="15864">
                  <c:v>0.45296950147425907</c:v>
                </c:pt>
                <c:pt idx="15865">
                  <c:v>0.46270914865800272</c:v>
                </c:pt>
                <c:pt idx="15866">
                  <c:v>0.47213198749188878</c:v>
                </c:pt>
                <c:pt idx="15867">
                  <c:v>0.4812312854599623</c:v>
                </c:pt>
                <c:pt idx="15868">
                  <c:v>0.49000058222145293</c:v>
                </c:pt>
                <c:pt idx="15869">
                  <c:v>0.49843516100344332</c:v>
                </c:pt>
                <c:pt idx="15870">
                  <c:v>0.50652803465331719</c:v>
                </c:pt>
                <c:pt idx="15871">
                  <c:v>0.51427306613823232</c:v>
                </c:pt>
                <c:pt idx="15872">
                  <c:v>0.5216661445569245</c:v>
                </c:pt>
                <c:pt idx="15873">
                  <c:v>0.5287011753320674</c:v>
                </c:pt>
                <c:pt idx="15874">
                  <c:v>0.53537358703132498</c:v>
                </c:pt>
                <c:pt idx="15875">
                  <c:v>0.54167929371341039</c:v>
                </c:pt>
                <c:pt idx="15876">
                  <c:v>0.54761464888539968</c:v>
                </c:pt>
                <c:pt idx="15877">
                  <c:v>0.55317455799116821</c:v>
                </c:pt>
                <c:pt idx="15878">
                  <c:v>0.5583549182307912</c:v>
                </c:pt>
                <c:pt idx="15879">
                  <c:v>0.5631534087848965</c:v>
                </c:pt>
                <c:pt idx="15880">
                  <c:v>0.56756545548876147</c:v>
                </c:pt>
                <c:pt idx="15881">
                  <c:v>0.57158808449401732</c:v>
                </c:pt>
                <c:pt idx="15882">
                  <c:v>0.57521927235289549</c:v>
                </c:pt>
                <c:pt idx="15883">
                  <c:v>0.57845569518691131</c:v>
                </c:pt>
                <c:pt idx="15884">
                  <c:v>0.58129554262695393</c:v>
                </c:pt>
                <c:pt idx="15885">
                  <c:v>0.58373708828421189</c:v>
                </c:pt>
                <c:pt idx="15886">
                  <c:v>0.58577897913131471</c:v>
                </c:pt>
                <c:pt idx="15887">
                  <c:v>0.58741945218193581</c:v>
                </c:pt>
                <c:pt idx="15888">
                  <c:v>0.58865735105844175</c:v>
                </c:pt>
                <c:pt idx="15889">
                  <c:v>0.58949211503736199</c:v>
                </c:pt>
                <c:pt idx="15890">
                  <c:v>0.58992263618885121</c:v>
                </c:pt>
                <c:pt idx="15891">
                  <c:v>0.58994827115645776</c:v>
                </c:pt>
                <c:pt idx="15892">
                  <c:v>0.58956919182798961</c:v>
                </c:pt>
                <c:pt idx="15893">
                  <c:v>0.5887863609453835</c:v>
                </c:pt>
                <c:pt idx="15894">
                  <c:v>0.58760076210823975</c:v>
                </c:pt>
                <c:pt idx="15895">
                  <c:v>0.58601182775566418</c:v>
                </c:pt>
                <c:pt idx="15896">
                  <c:v>0.58402135820644918</c:v>
                </c:pt>
                <c:pt idx="15897">
                  <c:v>0.58163103718145714</c:v>
                </c:pt>
                <c:pt idx="15898">
                  <c:v>0.57884232375769906</c:v>
                </c:pt>
                <c:pt idx="15899">
                  <c:v>0.57565636702698186</c:v>
                </c:pt>
                <c:pt idx="15900">
                  <c:v>0.57207652573710988</c:v>
                </c:pt>
                <c:pt idx="15901">
                  <c:v>0.56810473573335329</c:v>
                </c:pt>
                <c:pt idx="15902">
                  <c:v>0.56374354705192897</c:v>
                </c:pt>
                <c:pt idx="15903">
                  <c:v>0.55899537460774784</c:v>
                </c:pt>
                <c:pt idx="15904">
                  <c:v>0.55386464628116516</c:v>
                </c:pt>
                <c:pt idx="15905">
                  <c:v>0.54835415623142469</c:v>
                </c:pt>
                <c:pt idx="15906">
                  <c:v>0.54246745713355238</c:v>
                </c:pt>
                <c:pt idx="15907">
                  <c:v>0.53620886474159701</c:v>
                </c:pt>
                <c:pt idx="15908">
                  <c:v>0.52958343278562747</c:v>
                </c:pt>
                <c:pt idx="15909">
                  <c:v>0.52259432021314201</c:v>
                </c:pt>
                <c:pt idx="15910">
                  <c:v>0.51524667314345851</c:v>
                </c:pt>
                <c:pt idx="15911">
                  <c:v>0.50754623325366632</c:v>
                </c:pt>
                <c:pt idx="15912">
                  <c:v>0.49949852891569352</c:v>
                </c:pt>
                <c:pt idx="15913">
                  <c:v>0.49110878154691073</c:v>
                </c:pt>
                <c:pt idx="15914">
                  <c:v>0.48238219211435801</c:v>
                </c:pt>
                <c:pt idx="15915">
                  <c:v>0.473325000114385</c:v>
                </c:pt>
                <c:pt idx="15916">
                  <c:v>0.46394338124784013</c:v>
                </c:pt>
                <c:pt idx="15917">
                  <c:v>0.45424336414636274</c:v>
                </c:pt>
                <c:pt idx="15918">
                  <c:v>0.44423187433077521</c:v>
                </c:pt>
                <c:pt idx="15919">
                  <c:v>0.43391598364894096</c:v>
                </c:pt>
                <c:pt idx="15920">
                  <c:v>0.42330321422733508</c:v>
                </c:pt>
                <c:pt idx="15921">
                  <c:v>0.41240001097675866</c:v>
                </c:pt>
                <c:pt idx="15922">
                  <c:v>0.4012145694025549</c:v>
                </c:pt>
                <c:pt idx="15923">
                  <c:v>0.38975468690529735</c:v>
                </c:pt>
                <c:pt idx="15924">
                  <c:v>0.37802690198677386</c:v>
                </c:pt>
                <c:pt idx="15925">
                  <c:v>0.36604044973978339</c:v>
                </c:pt>
                <c:pt idx="15926">
                  <c:v>0.35380332241631723</c:v>
                </c:pt>
                <c:pt idx="15927">
                  <c:v>0.34132283099690225</c:v>
                </c:pt>
                <c:pt idx="15928">
                  <c:v>0.32860812940242629</c:v>
                </c:pt>
                <c:pt idx="15929">
                  <c:v>0.31566842947002532</c:v>
                </c:pt>
                <c:pt idx="15930">
                  <c:v>0.30251292211810821</c:v>
                </c:pt>
                <c:pt idx="15931">
                  <c:v>0.28914959539324947</c:v>
                </c:pt>
                <c:pt idx="15932">
                  <c:v>0.27558881616256647</c:v>
                </c:pt>
                <c:pt idx="15933">
                  <c:v>0.26183937834714494</c:v>
                </c:pt>
                <c:pt idx="15934">
                  <c:v>0.24790942517616166</c:v>
                </c:pt>
                <c:pt idx="15935">
                  <c:v>0.23380973615903125</c:v>
                </c:pt>
                <c:pt idx="15936">
                  <c:v>0.21954978059717015</c:v>
                </c:pt>
                <c:pt idx="15937">
                  <c:v>0.20513902771151563</c:v>
                </c:pt>
                <c:pt idx="15938">
                  <c:v>0.19058766079501444</c:v>
                </c:pt>
                <c:pt idx="15939">
                  <c:v>0.17590620587739708</c:v>
                </c:pt>
                <c:pt idx="15940">
                  <c:v>0.1611043843490356</c:v>
                </c:pt>
                <c:pt idx="15941">
                  <c:v>0.14619212655067848</c:v>
                </c:pt>
                <c:pt idx="15942">
                  <c:v>0.1311799300746912</c:v>
                </c:pt>
                <c:pt idx="15943">
                  <c:v>0.11607848709895933</c:v>
                </c:pt>
                <c:pt idx="15944">
                  <c:v>0.10089754071116824</c:v>
                </c:pt>
                <c:pt idx="15945">
                  <c:v>8.5646906817758453E-2</c:v>
                </c:pt>
                <c:pt idx="15946">
                  <c:v>7.0336844829031089E-2</c:v>
                </c:pt>
                <c:pt idx="15947">
                  <c:v>5.4978061816361008E-2</c:v>
                </c:pt>
                <c:pt idx="15948">
                  <c:v>3.9581700101278705E-2</c:v>
                </c:pt>
                <c:pt idx="15949">
                  <c:v>2.4158948502718332E-2</c:v>
                </c:pt>
                <c:pt idx="15950">
                  <c:v>8.7198882322818919E-3</c:v>
                </c:pt>
                <c:pt idx="15951">
                  <c:v>-6.7254899100629021E-3</c:v>
                </c:pt>
                <c:pt idx="15952">
                  <c:v>-2.2166552954744335E-2</c:v>
                </c:pt>
                <c:pt idx="15953">
                  <c:v>-3.7591696978793603E-2</c:v>
                </c:pt>
                <c:pt idx="15954">
                  <c:v>-5.2991397492044311E-2</c:v>
                </c:pt>
                <c:pt idx="15955">
                  <c:v>-6.8354999483127787E-2</c:v>
                </c:pt>
                <c:pt idx="15956">
                  <c:v>-8.3671773905800148E-2</c:v>
                </c:pt>
                <c:pt idx="15957">
                  <c:v>-9.8931205371965703E-2</c:v>
                </c:pt>
                <c:pt idx="15958">
                  <c:v>-0.11412276001020101</c:v>
                </c:pt>
                <c:pt idx="15959">
                  <c:v>-0.12923615389900125</c:v>
                </c:pt>
                <c:pt idx="15960">
                  <c:v>-0.14426104456145264</c:v>
                </c:pt>
                <c:pt idx="15961">
                  <c:v>-0.15918699289596028</c:v>
                </c:pt>
                <c:pt idx="15962">
                  <c:v>-0.17400376036486526</c:v>
                </c:pt>
                <c:pt idx="15963">
                  <c:v>-0.18870132747989124</c:v>
                </c:pt>
                <c:pt idx="15964">
                  <c:v>-0.20326960987771031</c:v>
                </c:pt>
                <c:pt idx="15965">
                  <c:v>-0.21769848694029592</c:v>
                </c:pt>
                <c:pt idx="15966">
                  <c:v>-0.23197813343775217</c:v>
                </c:pt>
                <c:pt idx="15967">
                  <c:v>-0.24609877594074808</c:v>
                </c:pt>
                <c:pt idx="15968">
                  <c:v>-0.26005094187800648</c:v>
                </c:pt>
                <c:pt idx="15969">
                  <c:v>-0.27382521603235749</c:v>
                </c:pt>
                <c:pt idx="15970">
                  <c:v>-0.2874110759232717</c:v>
                </c:pt>
                <c:pt idx="15971">
                  <c:v>-0.30080019054623164</c:v>
                </c:pt>
                <c:pt idx="15972">
                  <c:v>-0.31398348786247293</c:v>
                </c:pt>
                <c:pt idx="15973">
                  <c:v>-0.32695135530995373</c:v>
                </c:pt>
                <c:pt idx="15974">
                  <c:v>-0.33969434605948912</c:v>
                </c:pt>
                <c:pt idx="15975">
                  <c:v>-0.35220429768665196</c:v>
                </c:pt>
                <c:pt idx="15976">
                  <c:v>-0.36447327730743156</c:v>
                </c:pt>
                <c:pt idx="15977">
                  <c:v>-0.37649317159094625</c:v>
                </c:pt>
                <c:pt idx="15978">
                  <c:v>-0.3882556386947148</c:v>
                </c:pt>
                <c:pt idx="15979">
                  <c:v>-0.39975207397067269</c:v>
                </c:pt>
                <c:pt idx="15980">
                  <c:v>-0.4109739510220724</c:v>
                </c:pt>
                <c:pt idx="15981">
                  <c:v>-0.42191392886215334</c:v>
                </c:pt>
                <c:pt idx="15982">
                  <c:v>-0.43256479013816279</c:v>
                </c:pt>
                <c:pt idx="15983">
                  <c:v>-0.44291902881952927</c:v>
                </c:pt>
                <c:pt idx="15984">
                  <c:v>-0.45296916526073544</c:v>
                </c:pt>
                <c:pt idx="15985">
                  <c:v>-0.4627088309162945</c:v>
                </c:pt>
                <c:pt idx="15986">
                  <c:v>-0.47213168827148355</c:v>
                </c:pt>
                <c:pt idx="15987">
                  <c:v>-0.48123100480564912</c:v>
                </c:pt>
                <c:pt idx="15988">
                  <c:v>-0.49000032017334599</c:v>
                </c:pt>
                <c:pt idx="15989">
                  <c:v>-0.4984349175969649</c:v>
                </c:pt>
                <c:pt idx="15990">
                  <c:v>-0.50652780991919644</c:v>
                </c:pt>
                <c:pt idx="15991">
                  <c:v>-0.51427286010250717</c:v>
                </c:pt>
                <c:pt idx="15992">
                  <c:v>-0.52166595724094422</c:v>
                </c:pt>
                <c:pt idx="15993">
                  <c:v>-0.52870100675249454</c:v>
                </c:pt>
                <c:pt idx="15994">
                  <c:v>-0.53537343720013097</c:v>
                </c:pt>
                <c:pt idx="15995">
                  <c:v>-0.54167916263789495</c:v>
                </c:pt>
                <c:pt idx="15996">
                  <c:v>-0.5476145365681826</c:v>
                </c:pt>
                <c:pt idx="15997">
                  <c:v>-0.55317446443020613</c:v>
                </c:pt>
                <c:pt idx="15998">
                  <c:v>-0.55835484341937713</c:v>
                </c:pt>
                <c:pt idx="15999">
                  <c:v>-0.56315335271167644</c:v>
                </c:pt>
                <c:pt idx="16000">
                  <c:v>-0.56756541813773165</c:v>
                </c:pt>
                <c:pt idx="16001">
                  <c:v>-0.57158806584456445</c:v>
                </c:pt>
                <c:pt idx="16002">
                  <c:v>-0.57521927237976811</c:v>
                </c:pt>
                <c:pt idx="16003">
                  <c:v>-0.57845571386026473</c:v>
                </c:pt>
                <c:pt idx="16004">
                  <c:v>-0.58129557991236147</c:v>
                </c:pt>
                <c:pt idx="16005">
                  <c:v>-0.58373714414267042</c:v>
                </c:pt>
                <c:pt idx="16006">
                  <c:v>-0.58577905351926196</c:v>
                </c:pt>
                <c:pt idx="16007">
                  <c:v>-0.58741954505127214</c:v>
                </c:pt>
                <c:pt idx="16008">
                  <c:v>-0.58865746235655914</c:v>
                </c:pt>
                <c:pt idx="16009">
                  <c:v>-0.58949224470714334</c:v>
                </c:pt>
                <c:pt idx="16010">
                  <c:v>-0.58992278416871569</c:v>
                </c:pt>
                <c:pt idx="16011">
                  <c:v>-0.58994843738036662</c:v>
                </c:pt>
                <c:pt idx="16012">
                  <c:v>-0.58956937622546257</c:v>
                </c:pt>
                <c:pt idx="16013">
                  <c:v>-0.58878656344154434</c:v>
                </c:pt>
                <c:pt idx="16014">
                  <c:v>-0.58760098262383831</c:v>
                </c:pt>
                <c:pt idx="16015">
                  <c:v>-0.58601206620709367</c:v>
                </c:pt>
                <c:pt idx="16016">
                  <c:v>-0.58402161450576839</c:v>
                </c:pt>
                <c:pt idx="16017">
                  <c:v>-0.58163131123643563</c:v>
                </c:pt>
                <c:pt idx="16018">
                  <c:v>-0.57884261547183979</c:v>
                </c:pt>
                <c:pt idx="16019">
                  <c:v>-0.57565667629954897</c:v>
                </c:pt>
                <c:pt idx="16020">
                  <c:v>-0.57207685246316264</c:v>
                </c:pt>
                <c:pt idx="16021">
                  <c:v>-0.56810507980379155</c:v>
                </c:pt>
                <c:pt idx="16022">
                  <c:v>-0.56374390835349808</c:v>
                </c:pt>
                <c:pt idx="16023">
                  <c:v>-0.55899575302310245</c:v>
                </c:pt>
                <c:pt idx="16024">
                  <c:v>-0.55386504168888395</c:v>
                </c:pt>
                <c:pt idx="16025">
                  <c:v>-0.54835456850606401</c:v>
                </c:pt>
                <c:pt idx="16026">
                  <c:v>-0.54246788614566821</c:v>
                </c:pt>
                <c:pt idx="16027">
                  <c:v>-0.53620931035779495</c:v>
                </c:pt>
                <c:pt idx="16028">
                  <c:v>-0.52958389486860047</c:v>
                </c:pt>
                <c:pt idx="16029">
                  <c:v>-0.52259479862170299</c:v>
                </c:pt>
                <c:pt idx="16030">
                  <c:v>-0.51524716773259427</c:v>
                </c:pt>
                <c:pt idx="16031">
                  <c:v>-0.50754674387456644</c:v>
                </c:pt>
                <c:pt idx="16032">
                  <c:v>-0.49949905541580658</c:v>
                </c:pt>
                <c:pt idx="16033">
                  <c:v>-0.49110932376997246</c:v>
                </c:pt>
                <c:pt idx="16034">
                  <c:v>-0.48238274990045377</c:v>
                </c:pt>
                <c:pt idx="16035">
                  <c:v>-0.47332557329997904</c:v>
                </c:pt>
                <c:pt idx="16036">
                  <c:v>-0.4639439696658329</c:v>
                </c:pt>
                <c:pt idx="16037">
                  <c:v>-0.45424396762613845</c:v>
                </c:pt>
                <c:pt idx="16038">
                  <c:v>-0.44423249269824322</c:v>
                </c:pt>
                <c:pt idx="16039">
                  <c:v>-0.43391661672658649</c:v>
                </c:pt>
                <c:pt idx="16040">
                  <c:v>-0.42330386183426721</c:v>
                </c:pt>
                <c:pt idx="16041">
                  <c:v>-0.4124006729287682</c:v>
                </c:pt>
                <c:pt idx="16042">
                  <c:v>-0.40121524551216498</c:v>
                </c:pt>
                <c:pt idx="16043">
                  <c:v>-0.38975537698180018</c:v>
                </c:pt>
                <c:pt idx="16044">
                  <c:v>-0.37802760583629574</c:v>
                </c:pt>
                <c:pt idx="16045">
                  <c:v>-0.36604116716534424</c:v>
                </c:pt>
                <c:pt idx="16046">
                  <c:v>-0.3538040532178735</c:v>
                </c:pt>
                <c:pt idx="16047">
                  <c:v>-0.34132357497140509</c:v>
                </c:pt>
                <c:pt idx="16048">
                  <c:v>-0.32860888634386787</c:v>
                </c:pt>
                <c:pt idx="16049">
                  <c:v>-0.3156691991695208</c:v>
                </c:pt>
                <c:pt idx="16050">
                  <c:v>-0.30251370436391201</c:v>
                </c:pt>
                <c:pt idx="16051">
                  <c:v>-0.28915038997085113</c:v>
                </c:pt>
                <c:pt idx="16052">
                  <c:v>-0.2755896228547306</c:v>
                </c:pt>
                <c:pt idx="16053">
                  <c:v>-0.26184019693396515</c:v>
                </c:pt>
                <c:pt idx="16054">
                  <c:v>-0.24791025543514053</c:v>
                </c:pt>
                <c:pt idx="16055">
                  <c:v>-0.23381057786510692</c:v>
                </c:pt>
                <c:pt idx="16056">
                  <c:v>-0.21955063352279827</c:v>
                </c:pt>
                <c:pt idx="16057">
                  <c:v>-0.20513989162673602</c:v>
                </c:pt>
                <c:pt idx="16058">
                  <c:v>-0.19058853546749865</c:v>
                </c:pt>
                <c:pt idx="16059">
                  <c:v>-0.1759070910725084</c:v>
                </c:pt>
                <c:pt idx="16060">
                  <c:v>-0.16110527982989523</c:v>
                </c:pt>
                <c:pt idx="16061">
                  <c:v>-0.14619303207823822</c:v>
                </c:pt>
                <c:pt idx="16062">
                  <c:v>-0.1311808454077768</c:v>
                </c:pt>
                <c:pt idx="16063">
                  <c:v>-0.1160794119943504</c:v>
                </c:pt>
                <c:pt idx="16064">
                  <c:v>-0.10089847492365571</c:v>
                </c:pt>
                <c:pt idx="16065">
                  <c:v>-8.5647850100209227E-2</c:v>
                </c:pt>
                <c:pt idx="16066">
                  <c:v>-7.0337796932445573E-2</c:v>
                </c:pt>
                <c:pt idx="16067">
                  <c:v>-5.4979022489948619E-2</c:v>
                </c:pt>
                <c:pt idx="16068">
                  <c:v>-3.958266909252358E-2</c:v>
                </c:pt>
                <c:pt idx="16069">
                  <c:v>-2.4159925557434656E-2</c:v>
                </c:pt>
                <c:pt idx="16070">
                  <c:v>-8.7208730946892361E-3</c:v>
                </c:pt>
                <c:pt idx="16071">
                  <c:v>6.7244974972857233E-3</c:v>
                </c:pt>
                <c:pt idx="16072">
                  <c:v>2.216555325036898E-2</c:v>
                </c:pt>
                <c:pt idx="16073">
                  <c:v>3.7590690243013661E-2</c:v>
                </c:pt>
                <c:pt idx="16074">
                  <c:v>5.2990383986367282E-2</c:v>
                </c:pt>
                <c:pt idx="16075">
                  <c:v>6.8353979470332074E-2</c:v>
                </c:pt>
                <c:pt idx="16076">
                  <c:v>8.3670747649858782E-2</c:v>
                </c:pt>
                <c:pt idx="16077">
                  <c:v>9.8930173137989491E-2</c:v>
                </c:pt>
                <c:pt idx="16078">
                  <c:v>0.11412172206435509</c:v>
                </c:pt>
                <c:pt idx="16079">
                  <c:v>0.12923511050845216</c:v>
                </c:pt>
                <c:pt idx="16080">
                  <c:v>0.14425999599428718</c:v>
                </c:pt>
                <c:pt idx="16081">
                  <c:v>0.15918593942113105</c:v>
                </c:pt>
                <c:pt idx="16082">
                  <c:v>0.17400270225211176</c:v>
                </c:pt>
                <c:pt idx="16083">
                  <c:v>0.18870026499967688</c:v>
                </c:pt>
                <c:pt idx="16084">
                  <c:v>0.2032685433011503</c:v>
                </c:pt>
                <c:pt idx="16085">
                  <c:v>0.21769741653908806</c:v>
                </c:pt>
                <c:pt idx="16086">
                  <c:v>0.23197705948411665</c:v>
                </c:pt>
                <c:pt idx="16087">
                  <c:v>0.24609769870734752</c:v>
                </c:pt>
                <c:pt idx="16088">
                  <c:v>0.26004986163789301</c:v>
                </c:pt>
                <c:pt idx="16089">
                  <c:v>0.27382413305888054</c:v>
                </c:pt>
                <c:pt idx="16090">
                  <c:v>0.28740999049003385</c:v>
                </c:pt>
                <c:pt idx="16091">
                  <c:v>0.30079910292700113</c:v>
                </c:pt>
                <c:pt idx="16092">
                  <c:v>0.31398239833113606</c:v>
                </c:pt>
                <c:pt idx="16093">
                  <c:v>0.32695026414043005</c:v>
                </c:pt>
                <c:pt idx="16094">
                  <c:v>0.33969325352566165</c:v>
                </c:pt>
                <c:pt idx="16095">
                  <c:v>0.35220320406231354</c:v>
                </c:pt>
                <c:pt idx="16096">
                  <c:v>0.36447218286619903</c:v>
                </c:pt>
                <c:pt idx="16097">
                  <c:v>0.37649207660621337</c:v>
                </c:pt>
                <c:pt idx="16098">
                  <c:v>0.38825454343956861</c:v>
                </c:pt>
                <c:pt idx="16099">
                  <c:v>0.39975097871782311</c:v>
                </c:pt>
                <c:pt idx="16100">
                  <c:v>0.41097285604380995</c:v>
                </c:pt>
                <c:pt idx="16101">
                  <c:v>0.42191283443025529</c:v>
                </c:pt>
                <c:pt idx="16102">
                  <c:v>0.43256369652383547</c:v>
                </c:pt>
                <c:pt idx="16103">
                  <c:v>0.44291793629334419</c:v>
                </c:pt>
                <c:pt idx="16104">
                  <c:v>0.45296807409256329</c:v>
                </c:pt>
                <c:pt idx="16105">
                  <c:v>0.46270774137523529</c:v>
                </c:pt>
                <c:pt idx="16106">
                  <c:v>0.47213060062579748</c:v>
                </c:pt>
                <c:pt idx="16107">
                  <c:v>0.48122991932270937</c:v>
                </c:pt>
                <c:pt idx="16108">
                  <c:v>0.48999923711955401</c:v>
                </c:pt>
                <c:pt idx="16109">
                  <c:v>0.49843383723768819</c:v>
                </c:pt>
                <c:pt idx="16110">
                  <c:v>0.5065267325187145</c:v>
                </c:pt>
                <c:pt idx="16111">
                  <c:v>0.51427178592394029</c:v>
                </c:pt>
                <c:pt idx="16112">
                  <c:v>0.5216648865461937</c:v>
                </c:pt>
                <c:pt idx="16113">
                  <c:v>0.52869993980217012</c:v>
                </c:pt>
                <c:pt idx="16114">
                  <c:v>0.53537237425350248</c:v>
                </c:pt>
                <c:pt idx="16115">
                  <c:v>0.54167810395282034</c:v>
                </c:pt>
                <c:pt idx="16116">
                  <c:v>0.54761348240104712</c:v>
                </c:pt>
                <c:pt idx="16117">
                  <c:v>0.5531734150358607</c:v>
                </c:pt>
                <c:pt idx="16118">
                  <c:v>0.55835379905108418</c:v>
                </c:pt>
                <c:pt idx="16119">
                  <c:v>0.5631523136210419</c:v>
                </c:pt>
                <c:pt idx="16120">
                  <c:v>0.56756438457464609</c:v>
                </c:pt>
                <c:pt idx="16121">
                  <c:v>0.57158703805714661</c:v>
                </c:pt>
                <c:pt idx="16122">
                  <c:v>0.57521825061430165</c:v>
                </c:pt>
                <c:pt idx="16123">
                  <c:v>0.5784546983611476</c:v>
                </c:pt>
                <c:pt idx="16124">
                  <c:v>0.5812945709220384</c:v>
                </c:pt>
                <c:pt idx="16125">
                  <c:v>0.58373614190158218</c:v>
                </c:pt>
                <c:pt idx="16126">
                  <c:v>0.58577805826579477</c:v>
                </c:pt>
                <c:pt idx="16127">
                  <c:v>0.58741855702167889</c:v>
                </c:pt>
                <c:pt idx="16128">
                  <c:v>0.58865648178493102</c:v>
                </c:pt>
                <c:pt idx="16129">
                  <c:v>0.58949127182534289</c:v>
                </c:pt>
                <c:pt idx="16130">
                  <c:v>0.5899218192063197</c:v>
                </c:pt>
                <c:pt idx="16131">
                  <c:v>0.58994748056461588</c:v>
                </c:pt>
                <c:pt idx="16132">
                  <c:v>0.58956842778121143</c:v>
                </c:pt>
                <c:pt idx="16133">
                  <c:v>0.58878562359120956</c:v>
                </c:pt>
                <c:pt idx="16134">
                  <c:v>0.58760005158733764</c:v>
                </c:pt>
                <c:pt idx="16135">
                  <c:v>0.58601114420180611</c:v>
                </c:pt>
                <c:pt idx="16136">
                  <c:v>0.58402070174648346</c:v>
                </c:pt>
                <c:pt idx="16137">
                  <c:v>0.58163040793529752</c:v>
                </c:pt>
                <c:pt idx="16138">
                  <c:v>0.57884172183830174</c:v>
                </c:pt>
                <c:pt idx="16139">
                  <c:v>0.57565579254032873</c:v>
                </c:pt>
                <c:pt idx="16140">
                  <c:v>0.57207597878219174</c:v>
                </c:pt>
                <c:pt idx="16141">
                  <c:v>0.56810421640216424</c:v>
                </c:pt>
                <c:pt idx="16142">
                  <c:v>0.56374305542944936</c:v>
                </c:pt>
                <c:pt idx="16143">
                  <c:v>0.55899491077192953</c:v>
                </c:pt>
                <c:pt idx="16144">
                  <c:v>0.55386421030292476</c:v>
                </c:pt>
                <c:pt idx="16145">
                  <c:v>0.54835374817464222</c:v>
                </c:pt>
                <c:pt idx="16146">
                  <c:v>0.54246707705506669</c:v>
                </c:pt>
                <c:pt idx="16147">
                  <c:v>0.53620851269119696</c:v>
                </c:pt>
                <c:pt idx="16148">
                  <c:v>0.52958310880605752</c:v>
                </c:pt>
                <c:pt idx="16149">
                  <c:v>0.52259402434009772</c:v>
                </c:pt>
                <c:pt idx="16150">
                  <c:v>0.51524640540559508</c:v>
                </c:pt>
                <c:pt idx="16151">
                  <c:v>0.50754599367259234</c:v>
                </c:pt>
                <c:pt idx="16152">
                  <c:v>0.49949831750598733</c:v>
                </c:pt>
                <c:pt idx="16153">
                  <c:v>0.49110859831612297</c:v>
                </c:pt>
                <c:pt idx="16154">
                  <c:v>0.48238203706302296</c:v>
                </c:pt>
                <c:pt idx="16155">
                  <c:v>0.47332487323602712</c:v>
                </c:pt>
                <c:pt idx="16156">
                  <c:v>0.46394328252899092</c:v>
                </c:pt>
                <c:pt idx="16157">
                  <c:v>0.45424329356658072</c:v>
                </c:pt>
                <c:pt idx="16158">
                  <c:v>0.44423183186264964</c:v>
                </c:pt>
                <c:pt idx="16159">
                  <c:v>0.43391596925811871</c:v>
                </c:pt>
                <c:pt idx="16160">
                  <c:v>0.42330322787253805</c:v>
                </c:pt>
                <c:pt idx="16161">
                  <c:v>0.41240005260979956</c:v>
                </c:pt>
                <c:pt idx="16162">
                  <c:v>0.40121463896837706</c:v>
                </c:pt>
                <c:pt idx="16163">
                  <c:v>0.38975478434197203</c:v>
                </c:pt>
                <c:pt idx="16164">
                  <c:v>0.37802702722555864</c:v>
                </c:pt>
                <c:pt idx="16165">
                  <c:v>0.36604060270511851</c:v>
                </c:pt>
                <c:pt idx="16166">
                  <c:v>0.35380350302588548</c:v>
                </c:pt>
                <c:pt idx="16167">
                  <c:v>0.34132303916163764</c:v>
                </c:pt>
                <c:pt idx="16168">
                  <c:v>0.3286083650265495</c:v>
                </c:pt>
                <c:pt idx="16169">
                  <c:v>0.31566869245109719</c:v>
                </c:pt>
                <c:pt idx="16170">
                  <c:v>0.30251321234703737</c:v>
                </c:pt>
                <c:pt idx="16171">
                  <c:v>0.28914991275435808</c:v>
                </c:pt>
                <c:pt idx="16172">
                  <c:v>0.2755891605336066</c:v>
                </c:pt>
                <c:pt idx="16173">
                  <c:v>0.26183974959934919</c:v>
                </c:pt>
                <c:pt idx="16174">
                  <c:v>0.24790982317430277</c:v>
                </c:pt>
                <c:pt idx="16175">
                  <c:v>0.23381016076142291</c:v>
                </c:pt>
                <c:pt idx="16176">
                  <c:v>0.21955023165575557</c:v>
                </c:pt>
                <c:pt idx="16177">
                  <c:v>0.20513950507188761</c:v>
                </c:pt>
                <c:pt idx="16178">
                  <c:v>0.1905881642964842</c:v>
                </c:pt>
                <c:pt idx="16179">
                  <c:v>0.17590673535302737</c:v>
                </c:pt>
                <c:pt idx="16180">
                  <c:v>0.16110493962569722</c:v>
                </c:pt>
                <c:pt idx="16181">
                  <c:v>0.14619270744910948</c:v>
                </c:pt>
                <c:pt idx="16182">
                  <c:v>0.13118053640954136</c:v>
                </c:pt>
                <c:pt idx="16183">
                  <c:v>0.11607911867885656</c:v>
                </c:pt>
                <c:pt idx="16184">
                  <c:v>0.10089819733876197</c:v>
                </c:pt>
                <c:pt idx="16185">
                  <c:v>8.5647588289791049E-2</c:v>
                </c:pt>
                <c:pt idx="16186">
                  <c:v>7.0337550936398166E-2</c:v>
                </c:pt>
                <c:pt idx="16187">
                  <c:v>5.4978792344156965E-2</c:v>
                </c:pt>
                <c:pt idx="16188">
                  <c:v>3.9582454828884076E-2</c:v>
                </c:pt>
                <c:pt idx="16189">
                  <c:v>2.4159727203837432E-2</c:v>
                </c:pt>
                <c:pt idx="16190">
                  <c:v>8.7206906750288173E-3</c:v>
                </c:pt>
                <c:pt idx="16191">
                  <c:v>-6.7246639631140855E-3</c:v>
                </c:pt>
                <c:pt idx="16192">
                  <c:v>-2.216570374647283E-2</c:v>
                </c:pt>
                <c:pt idx="16193">
                  <c:v>-3.7590824757488941E-2</c:v>
                </c:pt>
                <c:pt idx="16194">
                  <c:v>-5.299050251130559E-2</c:v>
                </c:pt>
                <c:pt idx="16195">
                  <c:v>-6.8354082001809646E-2</c:v>
                </c:pt>
                <c:pt idx="16196">
                  <c:v>-8.3670834187943993E-2</c:v>
                </c:pt>
                <c:pt idx="16197">
                  <c:v>-9.8930243686717753E-2</c:v>
                </c:pt>
                <c:pt idx="16198">
                  <c:v>-0.11412177663172851</c:v>
                </c:pt>
                <c:pt idx="16199">
                  <c:v>-0.12923514910644296</c:v>
                </c:pt>
                <c:pt idx="16200">
                  <c:v>-0.14426001863880955</c:v>
                </c:pt>
                <c:pt idx="16201">
                  <c:v>-0.15918594613204057</c:v>
                </c:pt>
                <c:pt idx="16202">
                  <c:v>-0.17400269305319863</c:v>
                </c:pt>
                <c:pt idx="16203">
                  <c:v>-0.18870023991864401</c:v>
                </c:pt>
                <c:pt idx="16204">
                  <c:v>-0.20326850236960595</c:v>
                </c:pt>
                <c:pt idx="16205">
                  <c:v>-0.21769735979253238</c:v>
                </c:pt>
                <c:pt idx="16206">
                  <c:v>-0.23197698696192587</c:v>
                </c:pt>
                <c:pt idx="16207">
                  <c:v>-0.2460976104527503</c:v>
                </c:pt>
                <c:pt idx="16208">
                  <c:v>-0.2600497576979649</c:v>
                </c:pt>
                <c:pt idx="16209">
                  <c:v>-0.27382401348452468</c:v>
                </c:pt>
                <c:pt idx="16210">
                  <c:v>-0.28740985533595076</c:v>
                </c:pt>
                <c:pt idx="16211">
                  <c:v>-0.30079895225168524</c:v>
                </c:pt>
                <c:pt idx="16212">
                  <c:v>-0.31398223219683957</c:v>
                </c:pt>
                <c:pt idx="16213">
                  <c:v>-0.326950082613152</c:v>
                </c:pt>
                <c:pt idx="16214">
                  <c:v>-0.33969305667512056</c:v>
                </c:pt>
                <c:pt idx="16215">
                  <c:v>-0.35220299196193122</c:v>
                </c:pt>
                <c:pt idx="16216">
                  <c:v>-0.36447195559306572</c:v>
                </c:pt>
                <c:pt idx="16217">
                  <c:v>-0.37649183424107696</c:v>
                </c:pt>
                <c:pt idx="16218">
                  <c:v>-0.38825428606678636</c:v>
                </c:pt>
                <c:pt idx="16219">
                  <c:v>-0.39975070642536037</c:v>
                </c:pt>
                <c:pt idx="16220">
                  <c:v>-0.41097256892319239</c:v>
                </c:pt>
                <c:pt idx="16221">
                  <c:v>-0.42191253257655364</c:v>
                </c:pt>
                <c:pt idx="16222">
                  <c:v>-0.43256338003562794</c:v>
                </c:pt>
                <c:pt idx="16223">
                  <c:v>-0.44291760527269336</c:v>
                </c:pt>
                <c:pt idx="16224">
                  <c:v>-0.45296772864497942</c:v>
                </c:pt>
                <c:pt idx="16225">
                  <c:v>-0.46270738160964819</c:v>
                </c:pt>
                <c:pt idx="16226">
                  <c:v>-0.47213022665452054</c:v>
                </c:pt>
                <c:pt idx="16227">
                  <c:v>-0.48122953126140855</c:v>
                </c:pt>
                <c:pt idx="16228">
                  <c:v>-0.48999883508721137</c:v>
                </c:pt>
                <c:pt idx="16229">
                  <c:v>-0.49843342135657542</c:v>
                </c:pt>
                <c:pt idx="16230">
                  <c:v>-0.50652630291434597</c:v>
                </c:pt>
                <c:pt idx="16231">
                  <c:v>-0.51427134272504338</c:v>
                </c:pt>
                <c:pt idx="16232">
                  <c:v>-0.52166442988466444</c:v>
                </c:pt>
                <c:pt idx="16233">
                  <c:v>-0.52869946981304605</c:v>
                </c:pt>
                <c:pt idx="16234">
                  <c:v>-0.53537189107492089</c:v>
                </c:pt>
                <c:pt idx="16235">
                  <c:v>-0.54167760772596951</c:v>
                </c:pt>
                <c:pt idx="16236">
                  <c:v>-0.54761297327013803</c:v>
                </c:pt>
                <c:pt idx="16237">
                  <c:v>-0.55317289314808549</c:v>
                </c:pt>
                <c:pt idx="16238">
                  <c:v>-0.55835326455656487</c:v>
                </c:pt>
                <c:pt idx="16239">
                  <c:v>-0.56315176667279399</c:v>
                </c:pt>
                <c:pt idx="16240">
                  <c:v>-0.56756382532854532</c:v>
                </c:pt>
                <c:pt idx="16241">
                  <c:v>-0.5715864666718673</c:v>
                </c:pt>
                <c:pt idx="16242">
                  <c:v>-0.57521766725129364</c:v>
                </c:pt>
                <c:pt idx="16243">
                  <c:v>-0.57845410318456802</c:v>
                </c:pt>
                <c:pt idx="16244">
                  <c:v>-0.5812939640987238</c:v>
                </c:pt>
                <c:pt idx="16245">
                  <c:v>-0.58373552360100367</c:v>
                </c:pt>
                <c:pt idx="16246">
                  <c:v>-0.5857774286599956</c:v>
                </c:pt>
                <c:pt idx="16247">
                  <c:v>-0.58741791628524664</c:v>
                </c:pt>
                <c:pt idx="16248">
                  <c:v>-0.58865583009493594</c:v>
                </c:pt>
                <c:pt idx="16249">
                  <c:v>-0.58949060936130326</c:v>
                </c:pt>
                <c:pt idx="16250">
                  <c:v>-0.58992114615013547</c:v>
                </c:pt>
                <c:pt idx="16251">
                  <c:v>-0.58994679710053388</c:v>
                </c:pt>
                <c:pt idx="16252">
                  <c:v>-0.58956773409577534</c:v>
                </c:pt>
                <c:pt idx="16253">
                  <c:v>-0.58878491987319748</c:v>
                </c:pt>
                <c:pt idx="16254">
                  <c:v>-0.5875993380277289</c:v>
                </c:pt>
                <c:pt idx="16255">
                  <c:v>-0.58601042099371869</c:v>
                </c:pt>
                <c:pt idx="16256">
                  <c:v>-0.58401996908512399</c:v>
                </c:pt>
                <c:pt idx="16257">
                  <c:v>-0.58162966601791577</c:v>
                </c:pt>
                <c:pt idx="16258">
                  <c:v>-0.578840970864129</c:v>
                </c:pt>
                <c:pt idx="16259">
                  <c:v>-0.57565503271052698</c:v>
                </c:pt>
                <c:pt idx="16260">
                  <c:v>-0.57207521029980857</c:v>
                </c:pt>
                <c:pt idx="16261">
                  <c:v>-0.5681034394720712</c:v>
                </c:pt>
                <c:pt idx="16262">
                  <c:v>-0.56374227025829082</c:v>
                </c:pt>
                <c:pt idx="16263">
                  <c:v>-0.55899411756806527</c:v>
                </c:pt>
                <c:pt idx="16264">
                  <c:v>-0.55386340927638511</c:v>
                </c:pt>
                <c:pt idx="16265">
                  <c:v>-0.54835293953706632</c:v>
                </c:pt>
                <c:pt idx="16266">
                  <c:v>-0.54246626101964168</c:v>
                </c:pt>
                <c:pt idx="16267">
                  <c:v>-0.53620768947261499</c:v>
                </c:pt>
                <c:pt idx="16268">
                  <c:v>-0.52958227862045038</c:v>
                </c:pt>
                <c:pt idx="16269">
                  <c:v>-0.52259318740498384</c:v>
                </c:pt>
                <c:pt idx="16270">
                  <c:v>-0.5152455619398244</c:v>
                </c:pt>
                <c:pt idx="16271">
                  <c:v>-0.50754514389628835</c:v>
                </c:pt>
                <c:pt idx="16272">
                  <c:v>-0.49949746164048958</c:v>
                </c:pt>
                <c:pt idx="16273">
                  <c:v>-0.49110773658393447</c:v>
                </c:pt>
                <c:pt idx="16274">
                  <c:v>-0.4823811696877438</c:v>
                </c:pt>
                <c:pt idx="16275">
                  <c:v>-0.47332400044230777</c:v>
                </c:pt>
                <c:pt idx="16276">
                  <c:v>-0.46394240454247032</c:v>
                </c:pt>
                <c:pt idx="16277">
                  <c:v>-0.45424241061382531</c:v>
                </c:pt>
                <c:pt idx="16278">
                  <c:v>-0.44423094417110082</c:v>
                </c:pt>
                <c:pt idx="16279">
                  <c:v>-0.43391507705603227</c:v>
                </c:pt>
                <c:pt idx="16280">
                  <c:v>-0.42330233138892293</c:v>
                </c:pt>
                <c:pt idx="16281">
                  <c:v>-0.41239915207437006</c:v>
                </c:pt>
                <c:pt idx="16282">
                  <c:v>-0.40121373461148169</c:v>
                </c:pt>
                <c:pt idx="16283">
                  <c:v>-0.38975387639454329</c:v>
                </c:pt>
                <c:pt idx="16284">
                  <c:v>-0.37802611591905055</c:v>
                </c:pt>
                <c:pt idx="16285">
                  <c:v>-0.36603968827146333</c:v>
                </c:pt>
                <c:pt idx="16286">
                  <c:v>-0.35380258569740131</c:v>
                </c:pt>
                <c:pt idx="16287">
                  <c:v>-0.3413221191710058</c:v>
                </c:pt>
                <c:pt idx="16288">
                  <c:v>-0.32860744260673946</c:v>
                </c:pt>
                <c:pt idx="16289">
                  <c:v>-0.31566776783530531</c:v>
                </c:pt>
                <c:pt idx="16290">
                  <c:v>-0.30251228576864014</c:v>
                </c:pt>
                <c:pt idx="16291">
                  <c:v>-0.28914898444683207</c:v>
                </c:pt>
                <c:pt idx="16292">
                  <c:v>-0.27558823073050787</c:v>
                </c:pt>
                <c:pt idx="16293">
                  <c:v>-0.26183881853421687</c:v>
                </c:pt>
                <c:pt idx="16294">
                  <c:v>-0.24790889108062028</c:v>
                </c:pt>
                <c:pt idx="16295">
                  <c:v>-0.23380922787255543</c:v>
                </c:pt>
                <c:pt idx="16296">
                  <c:v>-0.21954929820489272</c:v>
                </c:pt>
                <c:pt idx="16297">
                  <c:v>-0.20513857129199486</c:v>
                </c:pt>
                <c:pt idx="16298">
                  <c:v>-0.19058723042022546</c:v>
                </c:pt>
                <c:pt idx="16299">
                  <c:v>-0.17590580161272365</c:v>
                </c:pt>
                <c:pt idx="16300">
                  <c:v>-0.16110400625325974</c:v>
                </c:pt>
                <c:pt idx="16301">
                  <c:v>-0.14619177467599581</c:v>
                </c:pt>
                <c:pt idx="16302">
                  <c:v>-0.13117960446668389</c:v>
                </c:pt>
                <c:pt idx="16303">
                  <c:v>-0.11607818779661515</c:v>
                </c:pt>
                <c:pt idx="16304">
                  <c:v>-0.10089726774686611</c:v>
                </c:pt>
                <c:pt idx="16305">
                  <c:v>-8.5646660217282886E-2</c:v>
                </c:pt>
                <c:pt idx="16306">
                  <c:v>-7.0336624611563897E-2</c:v>
                </c:pt>
                <c:pt idx="16307">
                  <c:v>-5.4977867994505547E-2</c:v>
                </c:pt>
                <c:pt idx="16308">
                  <c:v>-3.9581532681049546E-2</c:v>
                </c:pt>
                <c:pt idx="16309">
                  <c:v>-2.4158807483553878E-2</c:v>
                </c:pt>
                <c:pt idx="16310">
                  <c:v>-8.719773607062142E-3</c:v>
                </c:pt>
                <c:pt idx="16311">
                  <c:v>6.7255781550059554E-3</c:v>
                </c:pt>
                <c:pt idx="16312">
                  <c:v>2.2166614839615427E-2</c:v>
                </c:pt>
                <c:pt idx="16313">
                  <c:v>3.7591732530331004E-2</c:v>
                </c:pt>
                <c:pt idx="16314">
                  <c:v>5.2991406743472753E-2</c:v>
                </c:pt>
                <c:pt idx="16315">
                  <c:v>6.8354982474166201E-2</c:v>
                </c:pt>
                <c:pt idx="16316">
                  <c:v>8.3671730682631271E-2</c:v>
                </c:pt>
                <c:pt idx="16317">
                  <c:v>9.8931135987216881E-2</c:v>
                </c:pt>
                <c:pt idx="16318">
                  <c:v>0.11412266452291379</c:v>
                </c:pt>
                <c:pt idx="16319">
                  <c:v>0.12923603237461734</c:v>
                </c:pt>
                <c:pt idx="16320">
                  <c:v>0.14426089707178114</c:v>
                </c:pt>
                <c:pt idx="16321">
                  <c:v>0.1591868195191502</c:v>
                </c:pt>
                <c:pt idx="16322">
                  <c:v>0.17400356118537458</c:v>
                </c:pt>
                <c:pt idx="16323">
                  <c:v>0.18870110258846379</c:v>
                </c:pt>
                <c:pt idx="16324">
                  <c:v>0.20326935937133239</c:v>
                </c:pt>
                <c:pt idx="16325">
                  <c:v>0.21769821092216826</c:v>
                </c:pt>
                <c:pt idx="16326">
                  <c:v>0.23197783201725433</c:v>
                </c:pt>
                <c:pt idx="16327">
                  <c:v>0.24609844923338903</c:v>
                </c:pt>
                <c:pt idx="16328">
                  <c:v>0.26005059000541553</c:v>
                </c:pt>
                <c:pt idx="16329">
                  <c:v>0.27382483912220951</c:v>
                </c:pt>
                <c:pt idx="16330">
                  <c:v>0.2874106741092729</c:v>
                </c:pt>
                <c:pt idx="16331">
                  <c:v>0.30079976396805946</c:v>
                </c:pt>
                <c:pt idx="16332">
                  <c:v>0.31398303666574001</c:v>
                </c:pt>
                <c:pt idx="16333">
                  <c:v>0.32695087964616282</c:v>
                </c:pt>
                <c:pt idx="16334">
                  <c:v>0.33969384608598019</c:v>
                </c:pt>
                <c:pt idx="16335">
                  <c:v>0.3522037735665583</c:v>
                </c:pt>
                <c:pt idx="16336">
                  <c:v>0.36447272920962687</c:v>
                </c:pt>
                <c:pt idx="16337">
                  <c:v>0.37649259969000304</c:v>
                </c:pt>
                <c:pt idx="16338">
                  <c:v>0.38825504317083886</c:v>
                </c:pt>
                <c:pt idx="16339">
                  <c:v>0.39975145500964548</c:v>
                </c:pt>
                <c:pt idx="16340">
                  <c:v>0.41097330881522104</c:v>
                </c:pt>
                <c:pt idx="16341">
                  <c:v>0.42191326360627224</c:v>
                </c:pt>
                <c:pt idx="16342">
                  <c:v>0.43256410203545853</c:v>
                </c:pt>
                <c:pt idx="16343">
                  <c:v>0.44291831807756743</c:v>
                </c:pt>
                <c:pt idx="16344">
                  <c:v>0.45296843209238058</c:v>
                </c:pt>
                <c:pt idx="16345">
                  <c:v>0.46270807553964655</c:v>
                </c:pt>
                <c:pt idx="16346">
                  <c:v>0.47213091090980719</c:v>
                </c:pt>
                <c:pt idx="16347">
                  <c:v>0.48123020568732966</c:v>
                </c:pt>
                <c:pt idx="16348">
                  <c:v>0.48999949953180477</c:v>
                </c:pt>
                <c:pt idx="16349">
                  <c:v>0.49843407567060344</c:v>
                </c:pt>
                <c:pt idx="16350">
                  <c:v>0.50652694695132527</c:v>
                </c:pt>
                <c:pt idx="16351">
                  <c:v>0.51427197634128141</c:v>
                </c:pt>
                <c:pt idx="16352">
                  <c:v>0.52166505293929311</c:v>
                </c:pt>
                <c:pt idx="16353">
                  <c:v>0.5287000821680452</c:v>
                </c:pt>
                <c:pt idx="16354">
                  <c:v>0.53537249259514497</c:v>
                </c:pt>
                <c:pt idx="16355">
                  <c:v>0.54167819827919084</c:v>
                </c:pt>
                <c:pt idx="16356">
                  <c:v>0.54761355272706302</c:v>
                </c:pt>
                <c:pt idx="16357">
                  <c:v>0.5531734613823851</c:v>
                </c:pt>
                <c:pt idx="16358">
                  <c:v>0.55835382144490142</c:v>
                </c:pt>
                <c:pt idx="16359">
                  <c:v>0.56315231209485206</c:v>
                </c:pt>
                <c:pt idx="16360">
                  <c:v>0.56756435916704773</c:v>
                </c:pt>
                <c:pt idx="16361">
                  <c:v>0.57158698881260273</c:v>
                </c:pt>
                <c:pt idx="16362">
                  <c:v>0.57521817758314087</c:v>
                </c:pt>
                <c:pt idx="16363">
                  <c:v>0.57845460159952977</c:v>
                </c:pt>
                <c:pt idx="16364">
                  <c:v>0.58129445049192707</c:v>
                </c:pt>
                <c:pt idx="16365">
                  <c:v>0.58373599787073327</c:v>
                </c:pt>
                <c:pt idx="16366">
                  <c:v>0.58577789070771669</c:v>
                </c:pt>
                <c:pt idx="16367">
                  <c:v>0.58741836601561614</c:v>
                </c:pt>
                <c:pt idx="16368">
                  <c:v>0.5886562674158301</c:v>
                </c:pt>
                <c:pt idx="16369">
                  <c:v>0.5894910341838242</c:v>
                </c:pt>
                <c:pt idx="16370">
                  <c:v>0.58992155838863858</c:v>
                </c:pt>
                <c:pt idx="16371">
                  <c:v>0.58994719667263373</c:v>
                </c:pt>
                <c:pt idx="16372">
                  <c:v>0.58956812092238509</c:v>
                </c:pt>
                <c:pt idx="16373">
                  <c:v>0.58878529387850664</c:v>
                </c:pt>
                <c:pt idx="16374">
                  <c:v>0.58759969913923626</c:v>
                </c:pt>
                <c:pt idx="16375">
                  <c:v>0.58601076914225003</c:v>
                </c:pt>
                <c:pt idx="16376">
                  <c:v>0.5840203042048433</c:v>
                </c:pt>
                <c:pt idx="16377">
                  <c:v>0.58162998804631894</c:v>
                </c:pt>
                <c:pt idx="16378">
                  <c:v>0.57884127974207822</c:v>
                </c:pt>
                <c:pt idx="16379">
                  <c:v>0.57565532838224487</c:v>
                </c:pt>
                <c:pt idx="16380">
                  <c:v>0.57207549271288405</c:v>
                </c:pt>
                <c:pt idx="16381">
                  <c:v>0.56810370857747616</c:v>
                </c:pt>
                <c:pt idx="16382">
                  <c:v>0.56374252601038555</c:v>
                </c:pt>
                <c:pt idx="16383">
                  <c:v>0.55899435992460511</c:v>
                </c:pt>
                <c:pt idx="16384">
                  <c:v>0.5538636381985178</c:v>
                </c:pt>
                <c:pt idx="16385">
                  <c:v>0.54835315498934312</c:v>
                </c:pt>
                <c:pt idx="16386">
                  <c:v>0.54246646297002132</c:v>
                </c:pt>
                <c:pt idx="16387">
                  <c:v>0.53620787789246083</c:v>
                </c:pt>
                <c:pt idx="16388">
                  <c:v>0.52958245348453781</c:v>
                </c:pt>
                <c:pt idx="16389">
                  <c:v>0.52259334869149676</c:v>
                </c:pt>
                <c:pt idx="16390">
                  <c:v>0.51524570963035776</c:v>
                </c:pt>
                <c:pt idx="16391">
                  <c:v>0.50754527797584681</c:v>
                </c:pt>
                <c:pt idx="16392">
                  <c:v>0.49949758209748696</c:v>
                </c:pt>
                <c:pt idx="16393">
                  <c:v>0.4911078434101851</c:v>
                </c:pt>
                <c:pt idx="16394">
                  <c:v>0.4823812628784715</c:v>
                </c:pt>
                <c:pt idx="16395">
                  <c:v>0.47332407999612625</c:v>
                </c:pt>
                <c:pt idx="16396">
                  <c:v>0.46394247046138792</c:v>
                </c:pt>
                <c:pt idx="16397">
                  <c:v>0.45424246290323844</c:v>
                </c:pt>
                <c:pt idx="16398">
                  <c:v>0.44423098283978568</c:v>
                </c:pt>
                <c:pt idx="16399">
                  <c:v>0.43391510211613332</c:v>
                </c:pt>
                <c:pt idx="16400">
                  <c:v>0.42330234285595303</c:v>
                </c:pt>
                <c:pt idx="16401">
                  <c:v>0.41239914996719507</c:v>
                </c:pt>
                <c:pt idx="16402">
                  <c:v>0.40121371895231361</c:v>
                </c:pt>
                <c:pt idx="16403">
                  <c:v>0.38975384720892509</c:v>
                </c:pt>
                <c:pt idx="16404">
                  <c:v>0.37802607323584764</c:v>
                </c:pt>
                <c:pt idx="16405">
                  <c:v>0.36603963212284951</c:v>
                </c:pt>
                <c:pt idx="16406">
                  <c:v>0.35380251611885094</c:v>
                </c:pt>
                <c:pt idx="16407">
                  <c:v>0.34132203620126972</c:v>
                </c:pt>
                <c:pt idx="16408">
                  <c:v>0.32860734628783556</c:v>
                </c:pt>
                <c:pt idx="16409">
                  <c:v>0.31566765821250675</c:v>
                </c:pt>
                <c:pt idx="16410">
                  <c:v>0.30251216289045207</c:v>
                </c:pt>
                <c:pt idx="16411">
                  <c:v>0.28914884836498916</c:v>
                </c:pt>
                <c:pt idx="16412">
                  <c:v>0.27558808149993014</c:v>
                </c:pt>
                <c:pt idx="16413">
                  <c:v>0.26183865621300922</c:v>
                </c:pt>
                <c:pt idx="16414">
                  <c:v>0.24790871573004541</c:v>
                </c:pt>
                <c:pt idx="16415">
                  <c:v>0.23380903955703333</c:v>
                </c:pt>
                <c:pt idx="16416">
                  <c:v>0.21954909699194441</c:v>
                </c:pt>
                <c:pt idx="16417">
                  <c:v>0.2051383572522536</c:v>
                </c:pt>
                <c:pt idx="16418">
                  <c:v>0.19058700362739003</c:v>
                </c:pt>
                <c:pt idx="16419">
                  <c:v>0.17590556214355385</c:v>
                </c:pt>
                <c:pt idx="16420">
                  <c:v>0.16110375418753756</c:v>
                </c:pt>
                <c:pt idx="16421">
                  <c:v>0.1461915100965136</c:v>
                </c:pt>
                <c:pt idx="16422">
                  <c:v>0.1311793274592066</c:v>
                </c:pt>
                <c:pt idx="16423">
                  <c:v>0.116077898449867</c:v>
                </c:pt>
                <c:pt idx="16424">
                  <c:v>0.10089696615249041</c:v>
                </c:pt>
                <c:pt idx="16425">
                  <c:v>8.5646346469825219E-2</c:v>
                </c:pt>
                <c:pt idx="16426">
                  <c:v>7.0336298808441236E-2</c:v>
                </c:pt>
                <c:pt idx="16427">
                  <c:v>5.4977530235971628E-2</c:v>
                </c:pt>
                <c:pt idx="16428">
                  <c:v>3.9581183070173366E-2</c:v>
                </c:pt>
                <c:pt idx="16429">
                  <c:v>2.415844612618679E-2</c:v>
                </c:pt>
                <c:pt idx="16430">
                  <c:v>8.7194006118091437E-3</c:v>
                </c:pt>
                <c:pt idx="16431">
                  <c:v>-6.7259626768291312E-3</c:v>
                </c:pt>
                <c:pt idx="16432">
                  <c:v>-2.2167010773997065E-2</c:v>
                </c:pt>
                <c:pt idx="16433">
                  <c:v>-3.7592139760606345E-2</c:v>
                </c:pt>
                <c:pt idx="16434">
                  <c:v>-5.2991825150360258E-2</c:v>
                </c:pt>
                <c:pt idx="16435">
                  <c:v>-6.835541193578841E-2</c:v>
                </c:pt>
                <c:pt idx="16436">
                  <c:v>-8.3672171074559862E-2</c:v>
                </c:pt>
                <c:pt idx="16437">
                  <c:v>-9.8931587182505984E-2</c:v>
                </c:pt>
                <c:pt idx="16438">
                  <c:v>-0.11412312639213799</c:v>
                </c:pt>
                <c:pt idx="16439">
                  <c:v>-0.12923650478590032</c:v>
                </c:pt>
                <c:pt idx="16440">
                  <c:v>-0.14426137989083354</c:v>
                </c:pt>
                <c:pt idx="16441">
                  <c:v>-0.15918731260931113</c:v>
                </c:pt>
                <c:pt idx="16442">
                  <c:v>-0.17400406440765498</c:v>
                </c:pt>
                <c:pt idx="16443">
                  <c:v>-0.18870161580157013</c:v>
                </c:pt>
                <c:pt idx="16444">
                  <c:v>-0.20326988243172076</c:v>
                </c:pt>
                <c:pt idx="16445">
                  <c:v>-0.21769874368406392</c:v>
                </c:pt>
                <c:pt idx="16446">
                  <c:v>-0.23197837433271198</c:v>
                </c:pt>
                <c:pt idx="16447">
                  <c:v>-0.24609900095232781</c:v>
                </c:pt>
                <c:pt idx="16448">
                  <c:v>-0.26005115097564935</c:v>
                </c:pt>
                <c:pt idx="16449">
                  <c:v>-0.2738254091895011</c:v>
                </c:pt>
                <c:pt idx="16450">
                  <c:v>-0.28741125311736465</c:v>
                </c:pt>
                <c:pt idx="16451">
                  <c:v>-0.30080035175872494</c:v>
                </c:pt>
                <c:pt idx="16452">
                  <c:v>-0.31398363307882016</c:v>
                </c:pt>
                <c:pt idx="16453">
                  <c:v>-0.32695148451960798</c:v>
                </c:pt>
                <c:pt idx="16454">
                  <c:v>-0.3396944592559028</c:v>
                </c:pt>
                <c:pt idx="16455">
                  <c:v>-0.35220439486726551</c:v>
                </c:pt>
                <c:pt idx="16456">
                  <c:v>-0.36447335847367029</c:v>
                </c:pt>
                <c:pt idx="16457">
                  <c:v>-0.37649323674821727</c:v>
                </c:pt>
                <c:pt idx="16458">
                  <c:v>-0.38825568785240211</c:v>
                </c:pt>
                <c:pt idx="16459">
                  <c:v>-0.39975210714210641</c:v>
                </c:pt>
                <c:pt idx="16460">
                  <c:v>-0.41097396822455351</c:v>
                </c:pt>
                <c:pt idx="16461">
                  <c:v>-0.42191393011691658</c:v>
                </c:pt>
                <c:pt idx="16462">
                  <c:v>-0.43256477547037286</c:v>
                </c:pt>
                <c:pt idx="16463">
                  <c:v>-0.44291899825827002</c:v>
                </c:pt>
                <c:pt idx="16464">
                  <c:v>-0.45296911883899527</c:v>
                </c:pt>
                <c:pt idx="16465">
                  <c:v>-0.46270876867095606</c:v>
                </c:pt>
                <c:pt idx="16466">
                  <c:v>-0.47213161024329481</c:v>
                </c:pt>
                <c:pt idx="16467">
                  <c:v>-0.48123091103923132</c:v>
                </c:pt>
                <c:pt idx="16468">
                  <c:v>-0.49000021071715028</c:v>
                </c:pt>
                <c:pt idx="16469">
                  <c:v>-0.49843479250326761</c:v>
                </c:pt>
                <c:pt idx="16470">
                  <c:v>-0.50652766924408155</c:v>
                </c:pt>
                <c:pt idx="16471">
                  <c:v>-0.51427270390583857</c:v>
                </c:pt>
                <c:pt idx="16472">
                  <c:v>-0.52166578558635168</c:v>
                </c:pt>
                <c:pt idx="16473">
                  <c:v>-0.52870081970734473</c:v>
                </c:pt>
                <c:pt idx="16474">
                  <c:v>-0.53537323483551769</c:v>
                </c:pt>
                <c:pt idx="16475">
                  <c:v>-0.54167894502859659</c:v>
                </c:pt>
                <c:pt idx="16476">
                  <c:v>-0.5476143037926583</c:v>
                </c:pt>
                <c:pt idx="16477">
                  <c:v>-0.55317421657055144</c:v>
                </c:pt>
                <c:pt idx="16478">
                  <c:v>-0.55835458056131149</c:v>
                </c:pt>
                <c:pt idx="16479">
                  <c:v>-0.56315307494450917</c:v>
                </c:pt>
                <c:pt idx="16480">
                  <c:v>-0.56756512555433392</c:v>
                </c:pt>
                <c:pt idx="16481">
                  <c:v>-0.57158775854134336</c:v>
                </c:pt>
                <c:pt idx="16482">
                  <c:v>-0.57521895045664329</c:v>
                </c:pt>
                <c:pt idx="16483">
                  <c:v>-0.57845537742062325</c:v>
                </c:pt>
                <c:pt idx="16484">
                  <c:v>-0.58129522906302944</c:v>
                </c:pt>
                <c:pt idx="16485">
                  <c:v>-0.58373677899390231</c:v>
                </c:pt>
                <c:pt idx="16486">
                  <c:v>-0.58577867418467255</c:v>
                </c:pt>
                <c:pt idx="16487">
                  <c:v>-0.58741915164783109</c:v>
                </c:pt>
                <c:pt idx="16488">
                  <c:v>-0.5886570550045459</c:v>
                </c:pt>
                <c:pt idx="16489">
                  <c:v>-0.58949182353011353</c:v>
                </c:pt>
                <c:pt idx="16490">
                  <c:v>-0.58992234929346166</c:v>
                </c:pt>
                <c:pt idx="16491">
                  <c:v>-0.58994798893688316</c:v>
                </c:pt>
                <c:pt idx="16492">
                  <c:v>-0.58956891434691405</c:v>
                </c:pt>
                <c:pt idx="16493">
                  <c:v>-0.58878608826421897</c:v>
                </c:pt>
                <c:pt idx="16494">
                  <c:v>-0.58760049428711458</c:v>
                </c:pt>
                <c:pt idx="16495">
                  <c:v>-0.58601156485339534</c:v>
                </c:pt>
                <c:pt idx="16496">
                  <c:v>-0.58402110028053655</c:v>
                </c:pt>
                <c:pt idx="16497">
                  <c:v>-0.58163078428806636</c:v>
                </c:pt>
                <c:pt idx="16498">
                  <c:v>-0.57884207595166748</c:v>
                </c:pt>
                <c:pt idx="16499">
                  <c:v>-0.57565612436178448</c:v>
                </c:pt>
                <c:pt idx="16500">
                  <c:v>-0.57207628826485957</c:v>
                </c:pt>
                <c:pt idx="16501">
                  <c:v>-0.56810450350478958</c:v>
                </c:pt>
                <c:pt idx="16502">
                  <c:v>-0.56374332011641193</c:v>
                </c:pt>
                <c:pt idx="16503">
                  <c:v>-0.55899515301323954</c:v>
                </c:pt>
                <c:pt idx="16504">
                  <c:v>-0.55386443007422015</c:v>
                </c:pt>
                <c:pt idx="16505">
                  <c:v>-0.54835394545718585</c:v>
                </c:pt>
                <c:pt idx="16506">
                  <c:v>-0.54246725183574085</c:v>
                </c:pt>
                <c:pt idx="16507">
                  <c:v>-0.53620866496249997</c:v>
                </c:pt>
                <c:pt idx="16508">
                  <c:v>-0.52958323856609468</c:v>
                </c:pt>
                <c:pt idx="16509">
                  <c:v>-0.52259413159257218</c:v>
                </c:pt>
                <c:pt idx="16510">
                  <c:v>-0.51524649015980495</c:v>
                </c:pt>
                <c:pt idx="16511">
                  <c:v>-0.50754605594340918</c:v>
                </c:pt>
                <c:pt idx="16512">
                  <c:v>-0.49949835731385328</c:v>
                </c:pt>
                <c:pt idx="16513">
                  <c:v>-0.49110861568702635</c:v>
                </c:pt>
                <c:pt idx="16514">
                  <c:v>-0.48238203202849095</c:v>
                </c:pt>
                <c:pt idx="16515">
                  <c:v>-0.4733248458331073</c:v>
                </c:pt>
                <c:pt idx="16516">
                  <c:v>-0.46394323280023142</c:v>
                </c:pt>
                <c:pt idx="16517">
                  <c:v>-0.45424322156000946</c:v>
                </c:pt>
                <c:pt idx="16518">
                  <c:v>-0.4442317376317631</c:v>
                </c:pt>
                <c:pt idx="16519">
                  <c:v>-0.43391585286184869</c:v>
                </c:pt>
                <c:pt idx="16520">
                  <c:v>-0.42330308937522798</c:v>
                </c:pt>
                <c:pt idx="16521">
                  <c:v>-0.41239989208119276</c:v>
                </c:pt>
                <c:pt idx="16522">
                  <c:v>-0.40121445648358062</c:v>
                </c:pt>
                <c:pt idx="16523">
                  <c:v>-0.38975457998143109</c:v>
                </c:pt>
                <c:pt idx="16524">
                  <c:v>-0.37802680107502401</c:v>
                </c:pt>
                <c:pt idx="16525">
                  <c:v>-0.36604035485562858</c:v>
                </c:pt>
                <c:pt idx="16526">
                  <c:v>-0.35380323357372057</c:v>
                </c:pt>
                <c:pt idx="16527">
                  <c:v>-0.34132274820829694</c:v>
                </c:pt>
                <c:pt idx="16528">
                  <c:v>-0.32860805267871507</c:v>
                </c:pt>
                <c:pt idx="16529">
                  <c:v>-0.31566835882060013</c:v>
                </c:pt>
                <c:pt idx="16530">
                  <c:v>-0.30251285755082313</c:v>
                </c:pt>
                <c:pt idx="16531">
                  <c:v>-0.28914953691444439</c:v>
                </c:pt>
                <c:pt idx="16532">
                  <c:v>-0.27558876377705355</c:v>
                </c:pt>
                <c:pt idx="16533">
                  <c:v>-0.26183933205820697</c:v>
                </c:pt>
                <c:pt idx="16534">
                  <c:v>-0.24790938498557349</c:v>
                </c:pt>
                <c:pt idx="16535">
                  <c:v>-0.23380970206703722</c:v>
                </c:pt>
                <c:pt idx="16536">
                  <c:v>-0.21954975260250029</c:v>
                </c:pt>
                <c:pt idx="16537">
                  <c:v>-0.20513900581139041</c:v>
                </c:pt>
                <c:pt idx="16538">
                  <c:v>-0.19058764498514735</c:v>
                </c:pt>
                <c:pt idx="16539">
                  <c:v>-0.17590619615198139</c:v>
                </c:pt>
                <c:pt idx="16540">
                  <c:v>-0.16110438070077052</c:v>
                </c:pt>
                <c:pt idx="16541">
                  <c:v>-0.14619212897076031</c:v>
                </c:pt>
                <c:pt idx="16542">
                  <c:v>-0.13117993855282792</c:v>
                </c:pt>
                <c:pt idx="16543">
                  <c:v>-0.11607850162336227</c:v>
                </c:pt>
                <c:pt idx="16544">
                  <c:v>-0.10089756126856544</c:v>
                </c:pt>
                <c:pt idx="16545">
                  <c:v>-8.5646933393402597E-2</c:v>
                </c:pt>
                <c:pt idx="16546">
                  <c:v>-7.0336877406698417E-2</c:v>
                </c:pt>
                <c:pt idx="16547">
                  <c:v>-5.4978100378366195E-2</c:v>
                </c:pt>
                <c:pt idx="16548">
                  <c:v>-3.9581744628475253E-2</c:v>
                </c:pt>
                <c:pt idx="16549">
                  <c:v>-2.4158998974505387E-2</c:v>
                </c:pt>
                <c:pt idx="16550">
                  <c:v>-8.7199446266116882E-3</c:v>
                </c:pt>
                <c:pt idx="16551">
                  <c:v>6.7254276166673847E-3</c:v>
                </c:pt>
                <c:pt idx="16552">
                  <c:v>2.2166484787192627E-2</c:v>
                </c:pt>
                <c:pt idx="16553">
                  <c:v>3.759162296342438E-2</c:v>
                </c:pt>
                <c:pt idx="16554">
                  <c:v>5.299131765660009E-2</c:v>
                </c:pt>
                <c:pt idx="16555">
                  <c:v>6.8354913856748037E-2</c:v>
                </c:pt>
                <c:pt idx="16556">
                  <c:v>8.3671682519027402E-2</c:v>
                </c:pt>
                <c:pt idx="16557">
                  <c:v>9.8931108256725159E-2</c:v>
                </c:pt>
                <c:pt idx="16558">
                  <c:v>0.11412265719977946</c:v>
                </c:pt>
                <c:pt idx="16559">
                  <c:v>0.12923604542806297</c:v>
                </c:pt>
                <c:pt idx="16560">
                  <c:v>0.14426093046600433</c:v>
                </c:pt>
                <c:pt idx="16561">
                  <c:v>0.15918687321335626</c:v>
                </c:pt>
                <c:pt idx="16562">
                  <c:v>0.17400363513377978</c:v>
                </c:pt>
                <c:pt idx="16563">
                  <c:v>0.18870119674032709</c:v>
                </c:pt>
                <c:pt idx="16564">
                  <c:v>0.20326947367097048</c:v>
                </c:pt>
                <c:pt idx="16565">
                  <c:v>0.21769834530897078</c:v>
                </c:pt>
                <c:pt idx="16566">
                  <c:v>0.23197798642572617</c:v>
                </c:pt>
                <c:pt idx="16567">
                  <c:v>0.2460986235931564</c:v>
                </c:pt>
                <c:pt idx="16568">
                  <c:v>0.26005078424125994</c:v>
                </c:pt>
                <c:pt idx="16569">
                  <c:v>0.27382505315408207</c:v>
                </c:pt>
                <c:pt idx="16570">
                  <c:v>0.28741090785234075</c:v>
                </c:pt>
                <c:pt idx="16571">
                  <c:v>0.30080001733272316</c:v>
                </c:pt>
                <c:pt idx="16572">
                  <c:v>0.31398330955766052</c:v>
                </c:pt>
                <c:pt idx="16573">
                  <c:v>0.32695117196630602</c:v>
                </c:pt>
                <c:pt idx="16574">
                  <c:v>0.33969415773063316</c:v>
                </c:pt>
                <c:pt idx="16575">
                  <c:v>0.35220410442737154</c:v>
                </c:pt>
                <c:pt idx="16576">
                  <c:v>0.36447307917364702</c:v>
                </c:pt>
                <c:pt idx="16577">
                  <c:v>0.37649296863970472</c:v>
                </c:pt>
                <c:pt idx="16578">
                  <c:v>0.38825543098416904</c:v>
                </c:pt>
                <c:pt idx="16579">
                  <c:v>0.39975186156005454</c:v>
                </c:pt>
                <c:pt idx="16580">
                  <c:v>0.41097373397170839</c:v>
                </c:pt>
                <c:pt idx="16581">
                  <c:v>0.4219137072334127</c:v>
                </c:pt>
                <c:pt idx="16582">
                  <c:v>0.4325645639934575</c:v>
                </c:pt>
                <c:pt idx="16583">
                  <c:v>0.44291879822229446</c:v>
                </c:pt>
                <c:pt idx="16584">
                  <c:v>0.45296893027541196</c:v>
                </c:pt>
                <c:pt idx="16585">
                  <c:v>0.46270859160831146</c:v>
                </c:pt>
                <c:pt idx="16586">
                  <c:v>0.47213144470723634</c:v>
                </c:pt>
                <c:pt idx="16587">
                  <c:v>0.48123075705249652</c:v>
                </c:pt>
                <c:pt idx="16588">
                  <c:v>0.49000006829956827</c:v>
                </c:pt>
                <c:pt idx="16589">
                  <c:v>0.49843466167176126</c:v>
                </c:pt>
                <c:pt idx="16590">
                  <c:v>0.50652755001266636</c:v>
                </c:pt>
                <c:pt idx="16591">
                  <c:v>0.51427259628562394</c:v>
                </c:pt>
                <c:pt idx="16592">
                  <c:v>0.52166568958554349</c:v>
                </c:pt>
                <c:pt idx="16593">
                  <c:v>0.52870073533124418</c:v>
                </c:pt>
                <c:pt idx="16594">
                  <c:v>0.53537316208653074</c:v>
                </c:pt>
                <c:pt idx="16595">
                  <c:v>0.54167888390623464</c:v>
                </c:pt>
                <c:pt idx="16596">
                  <c:v>0.54761425429353827</c:v>
                </c:pt>
                <c:pt idx="16597">
                  <c:v>0.55317417868840946</c:v>
                </c:pt>
                <c:pt idx="16598">
                  <c:v>0.5583545542870072</c:v>
                </c:pt>
                <c:pt idx="16599">
                  <c:v>0.56315306026603051</c:v>
                </c:pt>
                <c:pt idx="16600">
                  <c:v>0.56756512245680468</c:v>
                </c:pt>
                <c:pt idx="16601">
                  <c:v>0.57158776700703229</c:v>
                </c:pt>
                <c:pt idx="16602">
                  <c:v>0.57521897046496528</c:v>
                </c:pt>
                <c:pt idx="16603">
                  <c:v>0.57845540894816738</c:v>
                </c:pt>
                <c:pt idx="16604">
                  <c:v>0.58129527208355936</c:v>
                </c:pt>
                <c:pt idx="16605">
                  <c:v>0.58373683347835559</c:v>
                </c:pt>
                <c:pt idx="16606">
                  <c:v>0.58577874010119502</c:v>
                </c:pt>
                <c:pt idx="16607">
                  <c:v>0.58741922896176524</c:v>
                </c:pt>
                <c:pt idx="16608">
                  <c:v>0.58865714367846478</c:v>
                </c:pt>
                <c:pt idx="16609">
                  <c:v>0.58949192352382651</c:v>
                </c:pt>
                <c:pt idx="16610">
                  <c:v>0.58992246056401954</c:v>
                </c:pt>
                <c:pt idx="16611">
                  <c:v>0.58994811143860726</c:v>
                </c:pt>
                <c:pt idx="16612">
                  <c:v>0.58956904803141219</c:v>
                </c:pt>
                <c:pt idx="16613">
                  <c:v>0.58878623308039135</c:v>
                </c:pt>
                <c:pt idx="16614">
                  <c:v>0.58760065018117125</c:v>
                </c:pt>
                <c:pt idx="16615">
                  <c:v>0.58601173176888322</c:v>
                </c:pt>
                <c:pt idx="16616">
                  <c:v>0.5840212781583517</c:v>
                </c:pt>
                <c:pt idx="16617">
                  <c:v>0.58163097306647604</c:v>
                </c:pt>
                <c:pt idx="16618">
                  <c:v>0.5788422755663214</c:v>
                </c:pt>
                <c:pt idx="16619">
                  <c:v>0.57565633474574884</c:v>
                </c:pt>
                <c:pt idx="16620">
                  <c:v>0.57207650934862231</c:v>
                </c:pt>
                <c:pt idx="16621">
                  <c:v>0.56810473521630012</c:v>
                </c:pt>
                <c:pt idx="16622">
                  <c:v>0.56374356238108114</c:v>
                </c:pt>
                <c:pt idx="16623">
                  <c:v>0.55899540575398321</c:v>
                </c:pt>
                <c:pt idx="16624">
                  <c:v>0.55386469321146736</c:v>
                </c:pt>
                <c:pt idx="16625">
                  <c:v>0.54835421890890934</c:v>
                </c:pt>
                <c:pt idx="16626">
                  <c:v>0.54246753551748206</c:v>
                </c:pt>
                <c:pt idx="16627">
                  <c:v>0.53620895878738717</c:v>
                </c:pt>
                <c:pt idx="16628">
                  <c:v>0.52958354244488082</c:v>
                </c:pt>
                <c:pt idx="16629">
                  <c:v>0.52259444543364786</c:v>
                </c:pt>
                <c:pt idx="16630">
                  <c:v>0.51524681386922999</c:v>
                </c:pt>
                <c:pt idx="16631">
                  <c:v>0.5075463894249449</c:v>
                </c:pt>
                <c:pt idx="16632">
                  <c:v>0.4994987004689812</c:v>
                </c:pt>
                <c:pt idx="16633">
                  <c:v>0.49110896841498086</c:v>
                </c:pt>
                <c:pt idx="16634">
                  <c:v>0.48238239422628693</c:v>
                </c:pt>
                <c:pt idx="16635">
                  <c:v>0.47332521739557498</c:v>
                </c:pt>
                <c:pt idx="16636">
                  <c:v>0.46394361362003467</c:v>
                </c:pt>
                <c:pt idx="16637">
                  <c:v>0.45424361152768972</c:v>
                </c:pt>
                <c:pt idx="16638">
                  <c:v>0.44423213663575345</c:v>
                </c:pt>
                <c:pt idx="16639">
                  <c:v>0.43391626078851625</c:v>
                </c:pt>
                <c:pt idx="16640">
                  <c:v>0.42330350610890954</c:v>
                </c:pt>
                <c:pt idx="16641">
                  <c:v>0.41240031750421507</c:v>
                </c:pt>
                <c:pt idx="16642">
                  <c:v>0.40121489047629688</c:v>
                </c:pt>
                <c:pt idx="16643">
                  <c:v>0.38975502242225979</c:v>
                </c:pt>
                <c:pt idx="16644">
                  <c:v>0.37802725184047159</c:v>
                </c:pt>
                <c:pt idx="16645">
                  <c:v>0.36604081382033754</c:v>
                </c:pt>
                <c:pt idx="16646">
                  <c:v>0.35380370061048949</c:v>
                </c:pt>
                <c:pt idx="16647">
                  <c:v>0.34132322318811809</c:v>
                </c:pt>
                <c:pt idx="16648">
                  <c:v>0.32860853547082053</c:v>
                </c:pt>
                <c:pt idx="16649">
                  <c:v>0.31566884929248656</c:v>
                </c:pt>
                <c:pt idx="16650">
                  <c:v>0.3025133555682884</c:v>
                </c:pt>
                <c:pt idx="16651">
                  <c:v>0.28915004234161557</c:v>
                </c:pt>
                <c:pt idx="16652">
                  <c:v>0.27558927647644632</c:v>
                </c:pt>
                <c:pt idx="16653">
                  <c:v>0.26183985189074449</c:v>
                </c:pt>
                <c:pt idx="16654">
                  <c:v>0.2479099118106253</c:v>
                </c:pt>
                <c:pt idx="16655">
                  <c:v>0.23381023574245594</c:v>
                </c:pt>
                <c:pt idx="16656">
                  <c:v>0.21955029298467488</c:v>
                </c:pt>
                <c:pt idx="16657">
                  <c:v>0.20513955275526563</c:v>
                </c:pt>
                <c:pt idx="16658">
                  <c:v>0.19058819834425997</c:v>
                </c:pt>
                <c:pt idx="16659">
                  <c:v>0.17590675577851903</c:v>
                </c:pt>
                <c:pt idx="16660">
                  <c:v>0.16110494644558951</c:v>
                </c:pt>
                <c:pt idx="16661">
                  <c:v>0.14619270068344542</c:v>
                </c:pt>
                <c:pt idx="16662">
                  <c:v>0.13118051608170758</c:v>
                </c:pt>
                <c:pt idx="16663">
                  <c:v>0.11607908481557032</c:v>
                </c:pt>
                <c:pt idx="16664">
                  <c:v>0.10089814997007232</c:v>
                </c:pt>
                <c:pt idx="16665">
                  <c:v>8.5647527449049549E-2</c:v>
                </c:pt>
                <c:pt idx="16666">
                  <c:v>7.0337476660248754E-2</c:v>
                </c:pt>
                <c:pt idx="16667">
                  <c:v>5.4978704672534025E-2</c:v>
                </c:pt>
                <c:pt idx="16668">
                  <c:v>3.9582353804980049E-2</c:v>
                </c:pt>
                <c:pt idx="16669">
                  <c:v>2.4159612874102222E-2</c:v>
                </c:pt>
                <c:pt idx="16670">
                  <c:v>8.7205630891376146E-3</c:v>
                </c:pt>
                <c:pt idx="16671">
                  <c:v>-6.7248047522571585E-3</c:v>
                </c:pt>
                <c:pt idx="16672">
                  <c:v>-2.2165857682778057E-2</c:v>
                </c:pt>
                <c:pt idx="16673">
                  <c:v>-3.759099178167729E-2</c:v>
                </c:pt>
                <c:pt idx="16674">
                  <c:v>-5.2990682560951845E-2</c:v>
                </c:pt>
                <c:pt idx="16675">
                  <c:v>-6.8354275011342336E-2</c:v>
                </c:pt>
                <c:pt idx="16676">
                  <c:v>-8.36710400886677E-2</c:v>
                </c:pt>
                <c:pt idx="16677">
                  <c:v>-9.8930462406852049E-2</c:v>
                </c:pt>
                <c:pt idx="16678">
                  <c:v>-0.1141220080964218</c:v>
                </c:pt>
                <c:pt idx="16679">
                  <c:v>-0.12923539323778827</c:v>
                </c:pt>
                <c:pt idx="16680">
                  <c:v>-0.1442602753558794</c:v>
                </c:pt>
                <c:pt idx="16681">
                  <c:v>-0.15918621535090496</c:v>
                </c:pt>
                <c:pt idx="16682">
                  <c:v>-0.17400297468695891</c:v>
                </c:pt>
                <c:pt idx="16683">
                  <c:v>-0.18870053387744912</c:v>
                </c:pt>
                <c:pt idx="16684">
                  <c:v>-0.20326880856068621</c:v>
                </c:pt>
                <c:pt idx="16685">
                  <c:v>-0.21769767812022595</c:v>
                </c:pt>
                <c:pt idx="16686">
                  <c:v>-0.23197731732770074</c:v>
                </c:pt>
                <c:pt idx="16687">
                  <c:v>-0.24609795275524302</c:v>
                </c:pt>
                <c:pt idx="16688">
                  <c:v>-0.2600501118330128</c:v>
                </c:pt>
                <c:pt idx="16689">
                  <c:v>-0.27382437934517484</c:v>
                </c:pt>
                <c:pt idx="16690">
                  <c:v>-0.28741023281252531</c:v>
                </c:pt>
                <c:pt idx="16691">
                  <c:v>-0.30079934123177721</c:v>
                </c:pt>
                <c:pt idx="16692">
                  <c:v>-0.3139826325653724</c:v>
                </c:pt>
                <c:pt idx="16693">
                  <c:v>-0.32695049425239209</c:v>
                </c:pt>
                <c:pt idx="16694">
                  <c:v>-0.33969347946473832</c:v>
                </c:pt>
                <c:pt idx="16695">
                  <c:v>-0.35220342577899205</c:v>
                </c:pt>
                <c:pt idx="16696">
                  <c:v>-0.36447240031211026</c:v>
                </c:pt>
                <c:pt idx="16697">
                  <c:v>-0.37649228973412313</c:v>
                </c:pt>
                <c:pt idx="16698">
                  <c:v>-0.38825475220339029</c:v>
                </c:pt>
                <c:pt idx="16699">
                  <c:v>-0.39975118307262986</c:v>
                </c:pt>
                <c:pt idx="16700">
                  <c:v>-0.4109730559458406</c:v>
                </c:pt>
                <c:pt idx="16701">
                  <c:v>-0.42191302983692563</c:v>
                </c:pt>
                <c:pt idx="16702">
                  <c:v>-0.43256388739374957</c:v>
                </c:pt>
                <c:pt idx="16703">
                  <c:v>-0.44291812258629953</c:v>
                </c:pt>
                <c:pt idx="16704">
                  <c:v>-0.45296825576955629</c:v>
                </c:pt>
                <c:pt idx="16705">
                  <c:v>-0.46270791839847825</c:v>
                </c:pt>
                <c:pt idx="16706">
                  <c:v>-0.47213077295871569</c:v>
                </c:pt>
                <c:pt idx="16707">
                  <c:v>-0.48123008692995289</c:v>
                </c:pt>
                <c:pt idx="16708">
                  <c:v>-0.48999939996700131</c:v>
                </c:pt>
                <c:pt idx="16709">
                  <c:v>-0.49843399529246457</c:v>
                </c:pt>
                <c:pt idx="16710">
                  <c:v>-0.50652688574918003</c:v>
                </c:pt>
                <c:pt idx="16711">
                  <c:v>-0.51427193429970897</c:v>
                </c:pt>
                <c:pt idx="16712">
                  <c:v>-0.5216650300381338</c:v>
                </c:pt>
                <c:pt idx="16713">
                  <c:v>-0.52870007838241218</c:v>
                </c:pt>
                <c:pt idx="16714">
                  <c:v>-0.53537250789544411</c:v>
                </c:pt>
                <c:pt idx="16715">
                  <c:v>-0.54167823263112103</c:v>
                </c:pt>
                <c:pt idx="16716">
                  <c:v>-0.54761360609165088</c:v>
                </c:pt>
                <c:pt idx="16717">
                  <c:v>-0.55317353371598732</c:v>
                </c:pt>
                <c:pt idx="16718">
                  <c:v>-0.55835391269923107</c:v>
                </c:pt>
                <c:pt idx="16719">
                  <c:v>-0.56315242221699635</c:v>
                </c:pt>
                <c:pt idx="16720">
                  <c:v>-0.56756448809948101</c:v>
                </c:pt>
                <c:pt idx="16721">
                  <c:v>-0.57158713649322634</c:v>
                </c:pt>
                <c:pt idx="16722">
                  <c:v>-0.57521834394528559</c:v>
                </c:pt>
                <c:pt idx="16723">
                  <c:v>-0.57845478657198923</c:v>
                </c:pt>
                <c:pt idx="16724">
                  <c:v>-0.58129465399898639</c:v>
                </c:pt>
                <c:pt idx="16725">
                  <c:v>-0.58373621983219082</c:v>
                </c:pt>
                <c:pt idx="16726">
                  <c:v>-0.58577813103890186</c:v>
                </c:pt>
                <c:pt idx="16727">
                  <c:v>-0.58741862462743943</c:v>
                </c:pt>
                <c:pt idx="16728">
                  <c:v>-0.58865654421478897</c:v>
                </c:pt>
                <c:pt idx="16729">
                  <c:v>-0.58949132907205359</c:v>
                </c:pt>
                <c:pt idx="16730">
                  <c:v>-0.58992187126392803</c:v>
                </c:pt>
                <c:pt idx="16731">
                  <c:v>-0.58994752742846646</c:v>
                </c:pt>
                <c:pt idx="16732">
                  <c:v>-0.58956846944796082</c:v>
                </c:pt>
                <c:pt idx="16733">
                  <c:v>-0.58878566005879751</c:v>
                </c:pt>
                <c:pt idx="16734">
                  <c:v>-0.58760008285499865</c:v>
                </c:pt>
                <c:pt idx="16735">
                  <c:v>-0.58601117027008043</c:v>
                </c:pt>
                <c:pt idx="16736">
                  <c:v>-0.58402072261719506</c:v>
                </c:pt>
                <c:pt idx="16737">
                  <c:v>-0.5816304236115647</c:v>
                </c:pt>
                <c:pt idx="16738">
                  <c:v>-0.57884173232452629</c:v>
                </c:pt>
                <c:pt idx="16739">
                  <c:v>-0.57565579784219045</c:v>
                </c:pt>
                <c:pt idx="16740">
                  <c:v>-0.57207597890665918</c:v>
                </c:pt>
                <c:pt idx="16741">
                  <c:v>-0.56810421135747835</c:v>
                </c:pt>
                <c:pt idx="16742">
                  <c:v>-0.56374304522511709</c:v>
                </c:pt>
                <c:pt idx="16743">
                  <c:v>-0.55899489541873337</c:v>
                </c:pt>
                <c:pt idx="16744">
                  <c:v>-0.55386418981290719</c:v>
                </c:pt>
                <c:pt idx="16745">
                  <c:v>-0.54835372256110582</c:v>
                </c:pt>
                <c:pt idx="16746">
                  <c:v>-0.54246704633256271</c:v>
                </c:pt>
                <c:pt idx="16747">
                  <c:v>-0.53620847687552631</c:v>
                </c:pt>
                <c:pt idx="16748">
                  <c:v>-0.52958306791426035</c:v>
                </c:pt>
                <c:pt idx="16749">
                  <c:v>-0.52259397839045185</c:v>
                </c:pt>
                <c:pt idx="16750">
                  <c:v>-0.51524635441760025</c:v>
                </c:pt>
                <c:pt idx="16751">
                  <c:v>-0.5075459376669782</c:v>
                </c:pt>
                <c:pt idx="16752">
                  <c:v>-0.49949825650469393</c:v>
                </c:pt>
                <c:pt idx="16753">
                  <c:v>-0.49110853234229218</c:v>
                </c:pt>
                <c:pt idx="16754">
                  <c:v>-0.48238196614100376</c:v>
                </c:pt>
                <c:pt idx="16755">
                  <c:v>-0.47332479739135486</c:v>
                </c:pt>
                <c:pt idx="16756">
                  <c:v>-0.46394320178838566</c:v>
                </c:pt>
                <c:pt idx="16757">
                  <c:v>-0.4542432079579361</c:v>
                </c:pt>
                <c:pt idx="16758">
                  <c:v>-0.44423174141502797</c:v>
                </c:pt>
                <c:pt idx="16759">
                  <c:v>-0.43391587400173298</c:v>
                </c:pt>
                <c:pt idx="16760">
                  <c:v>-0.42330312783875212</c:v>
                </c:pt>
                <c:pt idx="16761">
                  <c:v>-0.41239994783111672</c:v>
                </c:pt>
                <c:pt idx="16762">
                  <c:v>-0.40121452947842345</c:v>
                </c:pt>
                <c:pt idx="16763">
                  <c:v>-0.38975467017549925</c:v>
                </c:pt>
                <c:pt idx="16764">
                  <c:v>-0.37802690841841852</c:v>
                </c:pt>
                <c:pt idx="16765">
                  <c:v>-0.36604047929426137</c:v>
                </c:pt>
                <c:pt idx="16766">
                  <c:v>-0.353803375049346</c:v>
                </c:pt>
                <c:pt idx="16767">
                  <c:v>-0.341322906658522</c:v>
                </c:pt>
                <c:pt idx="16768">
                  <c:v>-0.32860822803703654</c:v>
                </c:pt>
                <c:pt idx="16769">
                  <c:v>-0.31566855101641061</c:v>
                </c:pt>
                <c:pt idx="16770">
                  <c:v>-0.3025130665094331</c:v>
                </c:pt>
                <c:pt idx="16771">
                  <c:v>-0.2891497625571296</c:v>
                </c:pt>
                <c:pt idx="16772">
                  <c:v>-0.27558900602106157</c:v>
                </c:pt>
                <c:pt idx="16773">
                  <c:v>-0.26183959081679342</c:v>
                </c:pt>
                <c:pt idx="16774">
                  <c:v>-0.24790966016803109</c:v>
                </c:pt>
                <c:pt idx="16775">
                  <c:v>-0.23380999357870946</c:v>
                </c:pt>
                <c:pt idx="16776">
                  <c:v>-0.2195500603448321</c:v>
                </c:pt>
                <c:pt idx="16777">
                  <c:v>-0.20513932968194323</c:v>
                </c:pt>
                <c:pt idx="16778">
                  <c:v>-0.19058798487763356</c:v>
                </c:pt>
                <c:pt idx="16779">
                  <c:v>-0.17590655195631327</c:v>
                </c:pt>
                <c:pt idx="16780">
                  <c:v>-0.16110475230306645</c:v>
                </c:pt>
                <c:pt idx="16781">
                  <c:v>-0.14619251625340499</c:v>
                </c:pt>
                <c:pt idx="16782">
                  <c:v>-0.13118034139448023</c:v>
                </c:pt>
                <c:pt idx="16783">
                  <c:v>-0.11607891989902447</c:v>
                </c:pt>
                <c:pt idx="16784">
                  <c:v>-0.10089799484959346</c:v>
                </c:pt>
                <c:pt idx="16785">
                  <c:v>-8.5647382147551979E-2</c:v>
                </c:pt>
                <c:pt idx="16786">
                  <c:v>-7.0337341198168965E-2</c:v>
                </c:pt>
                <c:pt idx="16787">
                  <c:v>-5.4978579067829852E-2</c:v>
                </c:pt>
                <c:pt idx="16788">
                  <c:v>-3.9582238073126615E-2</c:v>
                </c:pt>
                <c:pt idx="16789">
                  <c:v>-2.4159507028097799E-2</c:v>
                </c:pt>
                <c:pt idx="16790">
                  <c:v>-8.7204671395076112E-3</c:v>
                </c:pt>
                <c:pt idx="16791">
                  <c:v>6.7248907974747051E-3</c:v>
                </c:pt>
                <c:pt idx="16792">
                  <c:v>2.2165933818018079E-2</c:v>
                </c:pt>
                <c:pt idx="16793">
                  <c:v>3.7591058003840487E-2</c:v>
                </c:pt>
                <c:pt idx="16794">
                  <c:v>5.2990738869408333E-2</c:v>
                </c:pt>
                <c:pt idx="16795">
                  <c:v>6.8354321407935154E-2</c:v>
                </c:pt>
                <c:pt idx="16796">
                  <c:v>8.367107657770198E-2</c:v>
                </c:pt>
                <c:pt idx="16797">
                  <c:v>9.893048899508422E-2</c:v>
                </c:pt>
                <c:pt idx="16798">
                  <c:v>0.11412202479305635</c:v>
                </c:pt>
                <c:pt idx="16799">
                  <c:v>0.12923540005447709</c:v>
                </c:pt>
                <c:pt idx="16800">
                  <c:v>0.1442602723067152</c:v>
                </c:pt>
                <c:pt idx="16801">
                  <c:v>0.15918620245240364</c:v>
                </c:pt>
                <c:pt idx="16802">
                  <c:v>0.17400295195806076</c:v>
                </c:pt>
                <c:pt idx="16803">
                  <c:v>0.18870050133951827</c:v>
                </c:pt>
                <c:pt idx="16804">
                  <c:v>0.20326876623747742</c:v>
                </c:pt>
                <c:pt idx="16805">
                  <c:v>0.21769762603789022</c:v>
                </c:pt>
                <c:pt idx="16806">
                  <c:v>0.23197725551477968</c:v>
                </c:pt>
                <c:pt idx="16807">
                  <c:v>0.24609788124265763</c:v>
                </c:pt>
                <c:pt idx="16808">
                  <c:v>0.26005003065402738</c:v>
                </c:pt>
                <c:pt idx="16809">
                  <c:v>0.27382428853542234</c:v>
                </c:pt>
                <c:pt idx="16810">
                  <c:v>0.28741013240996061</c:v>
                </c:pt>
                <c:pt idx="16811">
                  <c:v>0.30079923127669123</c:v>
                </c:pt>
                <c:pt idx="16812">
                  <c:v>0.31398251310035674</c:v>
                </c:pt>
                <c:pt idx="16813">
                  <c:v>0.32695036532234828</c:v>
                </c:pt>
                <c:pt idx="16814">
                  <c:v>0.33969334111682858</c:v>
                </c:pt>
                <c:pt idx="16815">
                  <c:v>0.35220327806266843</c:v>
                </c:pt>
                <c:pt idx="16816">
                  <c:v>0.36447224327905725</c:v>
                </c:pt>
                <c:pt idx="16817">
                  <c:v>0.37649212343826327</c:v>
                </c:pt>
                <c:pt idx="16818">
                  <c:v>0.38825457670086344</c:v>
                </c:pt>
                <c:pt idx="16819">
                  <c:v>0.39975099842177958</c:v>
                </c:pt>
                <c:pt idx="16820">
                  <c:v>0.41097286220718376</c:v>
                </c:pt>
                <c:pt idx="16821">
                  <c:v>0.42191282707314853</c:v>
                </c:pt>
                <c:pt idx="16822">
                  <c:v>0.43256367566967696</c:v>
                </c:pt>
                <c:pt idx="16823">
                  <c:v>0.44291790196888109</c:v>
                </c:pt>
                <c:pt idx="16824">
                  <c:v>0.4529680263278491</c:v>
                </c:pt>
                <c:pt idx="16825">
                  <c:v>0.46270768020361708</c:v>
                </c:pt>
                <c:pt idx="16826">
                  <c:v>0.47213052608390343</c:v>
                </c:pt>
                <c:pt idx="16827">
                  <c:v>0.48122983145043297</c:v>
                </c:pt>
                <c:pt idx="16828">
                  <c:v>0.48999913596003281</c:v>
                </c:pt>
                <c:pt idx="16829">
                  <c:v>0.49843372283730081</c:v>
                </c:pt>
                <c:pt idx="16830">
                  <c:v>0.50652660492705648</c:v>
                </c:pt>
                <c:pt idx="16831">
                  <c:v>0.5142716451938063</c:v>
                </c:pt>
                <c:pt idx="16832">
                  <c:v>0.52166473273355851</c:v>
                </c:pt>
                <c:pt idx="16833">
                  <c:v>0.52869977296617165</c:v>
                </c:pt>
                <c:pt idx="16834">
                  <c:v>0.53537219445642781</c:v>
                </c:pt>
                <c:pt idx="16835">
                  <c:v>0.54167791126006881</c:v>
                </c:pt>
                <c:pt idx="16836">
                  <c:v>0.54761327688113004</c:v>
                </c:pt>
                <c:pt idx="16837">
                  <c:v>0.55317319676036425</c:v>
                </c:pt>
                <c:pt idx="16838">
                  <c:v>0.55835356809464953</c:v>
                </c:pt>
                <c:pt idx="16839">
                  <c:v>0.56315207006134727</c:v>
                </c:pt>
                <c:pt idx="16840">
                  <c:v>0.5675641284923737</c:v>
                </c:pt>
                <c:pt idx="16841">
                  <c:v>0.57158676953596521</c:v>
                </c:pt>
                <c:pt idx="16842">
                  <c:v>0.57521796974084094</c:v>
                </c:pt>
                <c:pt idx="16843">
                  <c:v>0.57845440522496971</c:v>
                </c:pt>
                <c:pt idx="16844">
                  <c:v>0.58129426561561026</c:v>
                </c:pt>
                <c:pt idx="16845">
                  <c:v>0.58373582452025263</c:v>
                </c:pt>
                <c:pt idx="16846">
                  <c:v>0.58577772890774404</c:v>
                </c:pt>
                <c:pt idx="16847">
                  <c:v>0.58741821578792985</c:v>
                </c:pt>
                <c:pt idx="16848">
                  <c:v>0.5886561287792873</c:v>
                </c:pt>
                <c:pt idx="16849">
                  <c:v>0.58949090715437158</c:v>
                </c:pt>
                <c:pt idx="16850">
                  <c:v>0.58992144297931848</c:v>
                </c:pt>
                <c:pt idx="16851">
                  <c:v>0.58994709289357272</c:v>
                </c:pt>
                <c:pt idx="16852">
                  <c:v>0.58956802878078818</c:v>
                </c:pt>
                <c:pt idx="16853">
                  <c:v>0.58878521337870227</c:v>
                </c:pt>
                <c:pt idx="16854">
                  <c:v>0.58759963028263762</c:v>
                </c:pt>
                <c:pt idx="16855">
                  <c:v>0.58601071192737098</c:v>
                </c:pt>
                <c:pt idx="16856">
                  <c:v>0.58402025862731</c:v>
                </c:pt>
                <c:pt idx="16857">
                  <c:v>0.58162995409887019</c:v>
                </c:pt>
                <c:pt idx="16858">
                  <c:v>0.5788412574145706</c:v>
                </c:pt>
                <c:pt idx="16859">
                  <c:v>0.57565531766166445</c:v>
                </c:pt>
                <c:pt idx="16860">
                  <c:v>0.57207549358335696</c:v>
                </c:pt>
                <c:pt idx="16861">
                  <c:v>0.56810372102026352</c:v>
                </c:pt>
                <c:pt idx="16862">
                  <c:v>0.56374255000390605</c:v>
                </c:pt>
                <c:pt idx="16863">
                  <c:v>0.55899439544444318</c:v>
                </c:pt>
                <c:pt idx="16864">
                  <c:v>0.55386368521742702</c:v>
                </c:pt>
                <c:pt idx="16865">
                  <c:v>0.54835321347726429</c:v>
                </c:pt>
                <c:pt idx="16866">
                  <c:v>0.54246653289408986</c:v>
                </c:pt>
                <c:pt idx="16867">
                  <c:v>0.53620795921702513</c:v>
                </c:pt>
                <c:pt idx="16868">
                  <c:v>0.52958254617116285</c:v>
                </c:pt>
                <c:pt idx="16869">
                  <c:v>0.52259345269898982</c:v>
                </c:pt>
                <c:pt idx="16870">
                  <c:v>0.51524582491477644</c:v>
                </c:pt>
                <c:pt idx="16871">
                  <c:v>0.507545404490514</c:v>
                </c:pt>
                <c:pt idx="16872">
                  <c:v>0.49949771979301039</c:v>
                </c:pt>
                <c:pt idx="16873">
                  <c:v>0.49110799223446711</c:v>
                </c:pt>
                <c:pt idx="16874">
                  <c:v>0.48238142277673562</c:v>
                </c:pt>
                <c:pt idx="16875">
                  <c:v>0.4733242509109295</c:v>
                </c:pt>
                <c:pt idx="16876">
                  <c:v>0.46394265233263948</c:v>
                </c:pt>
                <c:pt idx="16877">
                  <c:v>0.45424265566822009</c:v>
                </c:pt>
                <c:pt idx="16878">
                  <c:v>0.44423118643317044</c:v>
                </c:pt>
                <c:pt idx="16879">
                  <c:v>0.43391531647000847</c:v>
                </c:pt>
                <c:pt idx="16880">
                  <c:v>0.42330256789983839</c:v>
                </c:pt>
                <c:pt idx="16881">
                  <c:v>0.41239938562806522</c:v>
                </c:pt>
                <c:pt idx="16882">
                  <c:v>0.40121396515461716</c:v>
                </c:pt>
                <c:pt idx="16883">
                  <c:v>0.38975410387461323</c:v>
                </c:pt>
                <c:pt idx="16884">
                  <c:v>0.37802634028439935</c:v>
                </c:pt>
                <c:pt idx="16885">
                  <c:v>0.36603990947128556</c:v>
                </c:pt>
                <c:pt idx="16886">
                  <c:v>0.35380280368176648</c:v>
                </c:pt>
                <c:pt idx="16887">
                  <c:v>0.3413223338908582</c:v>
                </c:pt>
                <c:pt idx="16888">
                  <c:v>0.32860765401390812</c:v>
                </c:pt>
                <c:pt idx="16889">
                  <c:v>0.31566797588253015</c:v>
                </c:pt>
                <c:pt idx="16890">
                  <c:v>0.30251249040956835</c:v>
                </c:pt>
                <c:pt idx="16891">
                  <c:v>0.28914918563603292</c:v>
                </c:pt>
                <c:pt idx="16892">
                  <c:v>0.27558842842347209</c:v>
                </c:pt>
                <c:pt idx="16893">
                  <c:v>0.26183901268738763</c:v>
                </c:pt>
                <c:pt idx="16894">
                  <c:v>0.24790908165138584</c:v>
                </c:pt>
                <c:pt idx="16895">
                  <c:v>0.2338094148192604</c:v>
                </c:pt>
                <c:pt idx="16896">
                  <c:v>0.21954948148685322</c:v>
                </c:pt>
                <c:pt idx="16897">
                  <c:v>0.20513875086949981</c:v>
                </c:pt>
                <c:pt idx="16898">
                  <c:v>0.19058740625454651</c:v>
                </c:pt>
                <c:pt idx="16899">
                  <c:v>0.17590597366612934</c:v>
                </c:pt>
                <c:pt idx="16900">
                  <c:v>0.16110417448902226</c:v>
                </c:pt>
                <c:pt idx="16901">
                  <c:v>0.14619193905838201</c:v>
                </c:pt>
                <c:pt idx="16902">
                  <c:v>0.13117976496098899</c:v>
                </c:pt>
                <c:pt idx="16903">
                  <c:v>0.11607834436915043</c:v>
                </c:pt>
                <c:pt idx="16904">
                  <c:v>0.10089742036497182</c:v>
                </c:pt>
                <c:pt idx="16905">
                  <c:v>8.5646808849328793E-2</c:v>
                </c:pt>
                <c:pt idx="16906">
                  <c:v>7.0336769226978596E-2</c:v>
                </c:pt>
                <c:pt idx="16907">
                  <c:v>5.4978008563745899E-2</c:v>
                </c:pt>
                <c:pt idx="16908">
                  <c:v>3.9581669175639142E-2</c:v>
                </c:pt>
                <c:pt idx="16909">
                  <c:v>2.4158939876063379E-2</c:v>
                </c:pt>
                <c:pt idx="16910">
                  <c:v>8.719901871138469E-3</c:v>
                </c:pt>
                <c:pt idx="16911">
                  <c:v>-6.725454044657523E-3</c:v>
                </c:pt>
                <c:pt idx="16912">
                  <c:v>-2.2166494907217015E-2</c:v>
                </c:pt>
                <c:pt idx="16913">
                  <c:v>-3.7591616799017499E-2</c:v>
                </c:pt>
                <c:pt idx="16914">
                  <c:v>-5.2991295235310057E-2</c:v>
                </c:pt>
                <c:pt idx="16915">
                  <c:v>-6.8354875210125884E-2</c:v>
                </c:pt>
                <c:pt idx="16916">
                  <c:v>-8.3671627682597824E-2</c:v>
                </c:pt>
                <c:pt idx="16917">
                  <c:v>-9.8931037269987671E-2</c:v>
                </c:pt>
                <c:pt idx="16918">
                  <c:v>-0.11412257010618455</c:v>
                </c:pt>
                <c:pt idx="16919">
                  <c:v>-0.12923594227499344</c:v>
                </c:pt>
                <c:pt idx="16920">
                  <c:v>-0.14426081130476251</c:v>
                </c:pt>
                <c:pt idx="16921">
                  <c:v>-0.15918673809913572</c:v>
                </c:pt>
                <c:pt idx="16922">
                  <c:v>-0.1740034841256615</c:v>
                </c:pt>
                <c:pt idx="16923">
                  <c:v>-0.18870102990124726</c:v>
                </c:pt>
                <c:pt idx="16924">
                  <c:v>-0.20326929106769584</c:v>
                </c:pt>
                <c:pt idx="16925">
                  <c:v>-0.21769814701208612</c:v>
                </c:pt>
                <c:pt idx="16926">
                  <c:v>-0.23197777250959339</c:v>
                </c:pt>
                <c:pt idx="16927">
                  <c:v>-0.24609839413591666</c:v>
                </c:pt>
                <c:pt idx="16928">
                  <c:v>-0.26005053932477673</c:v>
                </c:pt>
                <c:pt idx="16929">
                  <c:v>-0.273824792863955</c:v>
                </c:pt>
                <c:pt idx="16930">
                  <c:v>-0.28741063227783376</c:v>
                </c:pt>
                <c:pt idx="16931">
                  <c:v>-0.3007997265667619</c:v>
                </c:pt>
                <c:pt idx="16932">
                  <c:v>-0.31398300369680515</c:v>
                </c:pt>
                <c:pt idx="16933">
                  <c:v>-0.32695085111070632</c:v>
                </c:pt>
                <c:pt idx="16934">
                  <c:v>-0.33969382198401338</c:v>
                </c:pt>
                <c:pt idx="16935">
                  <c:v>-0.35220375389698905</c:v>
                </c:pt>
                <c:pt idx="16936">
                  <c:v>-0.36447271397026448</c:v>
                </c:pt>
                <c:pt idx="16937">
                  <c:v>-0.37649258887755738</c:v>
                </c:pt>
                <c:pt idx="16938">
                  <c:v>-0.38825503678092438</c:v>
                </c:pt>
                <c:pt idx="16939">
                  <c:v>-0.39975145303678816</c:v>
                </c:pt>
                <c:pt idx="16940">
                  <c:v>-0.41097331125285608</c:v>
                </c:pt>
                <c:pt idx="16941">
                  <c:v>-0.42191327044674393</c:v>
                </c:pt>
                <c:pt idx="16942">
                  <c:v>-0.43256411327003069</c:v>
                </c:pt>
                <c:pt idx="16943">
                  <c:v>-0.44291833369643219</c:v>
                </c:pt>
                <c:pt idx="16944">
                  <c:v>-0.45296845208464598</c:v>
                </c:pt>
                <c:pt idx="16945">
                  <c:v>-0.46270809989335715</c:v>
                </c:pt>
                <c:pt idx="16946">
                  <c:v>-0.47213093961194208</c:v>
                </c:pt>
                <c:pt idx="16947">
                  <c:v>-0.48123023872380344</c:v>
                </c:pt>
                <c:pt idx="16948">
                  <c:v>-0.48999953688748243</c:v>
                </c:pt>
                <c:pt idx="16949">
                  <c:v>-0.49843411732929499</c:v>
                </c:pt>
                <c:pt idx="16950">
                  <c:v>-0.50652699289580383</c:v>
                </c:pt>
                <c:pt idx="16951">
                  <c:v>-0.5142720265532742</c:v>
                </c:pt>
                <c:pt idx="16952">
                  <c:v>-0.52166510739950145</c:v>
                </c:pt>
                <c:pt idx="16953">
                  <c:v>-0.52870014085614103</c:v>
                </c:pt>
                <c:pt idx="16954">
                  <c:v>-0.53537255548978668</c:v>
                </c:pt>
                <c:pt idx="16955">
                  <c:v>-0.54167826535801689</c:v>
                </c:pt>
                <c:pt idx="16956">
                  <c:v>-0.54761362396671787</c:v>
                </c:pt>
                <c:pt idx="16957">
                  <c:v>-0.55317353675850767</c:v>
                </c:pt>
                <c:pt idx="16958">
                  <c:v>-0.55835390093214621</c:v>
                </c:pt>
                <c:pt idx="16959">
                  <c:v>-0.56315239566688913</c:v>
                </c:pt>
                <c:pt idx="16960">
                  <c:v>-0.56756444679657603</c:v>
                </c:pt>
                <c:pt idx="16961">
                  <c:v>-0.57158708047135365</c:v>
                </c:pt>
                <c:pt idx="16962">
                  <c:v>-0.57521827324188879</c:v>
                </c:pt>
                <c:pt idx="16963">
                  <c:v>-0.57845470122810372</c:v>
                </c:pt>
                <c:pt idx="16964">
                  <c:v>-0.58129455405922137</c:v>
                </c:pt>
                <c:pt idx="16965">
                  <c:v>-0.58373610534470211</c:v>
                </c:pt>
                <c:pt idx="16966">
                  <c:v>-0.58577800205540265</c:v>
                </c:pt>
                <c:pt idx="16967">
                  <c:v>-0.58741848120314977</c:v>
                </c:pt>
                <c:pt idx="16968">
                  <c:v>-0.58865638640843576</c:v>
                </c:pt>
                <c:pt idx="16969">
                  <c:v>-0.58949115694584242</c:v>
                </c:pt>
                <c:pt idx="16970">
                  <c:v>-0.5899216848835318</c:v>
                </c:pt>
                <c:pt idx="16971">
                  <c:v>-0.58994732686299201</c:v>
                </c:pt>
                <c:pt idx="16972">
                  <c:v>-0.58956825476993158</c:v>
                </c:pt>
                <c:pt idx="16973">
                  <c:v>-0.58878543134412553</c:v>
                </c:pt>
                <c:pt idx="16974">
                  <c:v>-0.58759984018297895</c:v>
                </c:pt>
                <c:pt idx="16975">
                  <c:v>-0.58601091372333491</c:v>
                </c:pt>
                <c:pt idx="16976">
                  <c:v>-0.5840204522816721</c:v>
                </c:pt>
                <c:pt idx="16977">
                  <c:v>-0.58163013957649456</c:v>
                </c:pt>
                <c:pt idx="16978">
                  <c:v>-0.57884143468240967</c:v>
                </c:pt>
                <c:pt idx="16979">
                  <c:v>-0.57565548668876443</c:v>
                </c:pt>
                <c:pt idx="16980">
                  <c:v>-0.57207565434086405</c:v>
                </c:pt>
                <c:pt idx="16981">
                  <c:v>-0.56810387348142322</c:v>
                </c:pt>
                <c:pt idx="16982">
                  <c:v>-0.56374269414407485</c:v>
                </c:pt>
                <c:pt idx="16983">
                  <c:v>-0.55899453124107357</c:v>
                </c:pt>
                <c:pt idx="16984">
                  <c:v>-0.55386381265009299</c:v>
                </c:pt>
                <c:pt idx="16985">
                  <c:v>-0.54835333252764662</c:v>
                </c:pt>
                <c:pt idx="16986">
                  <c:v>-0.54246664354598351</c:v>
                </c:pt>
                <c:pt idx="16987">
                  <c:v>-0.53620806145633859</c:v>
                </c:pt>
                <c:pt idx="16988">
                  <c:v>-0.52958263998592037</c:v>
                </c:pt>
                <c:pt idx="16989">
                  <c:v>-0.52259353807932851</c:v>
                </c:pt>
                <c:pt idx="16990">
                  <c:v>-0.51524590185294239</c:v>
                </c:pt>
                <c:pt idx="16991">
                  <c:v>-0.50754547298086805</c:v>
                </c:pt>
                <c:pt idx="16992">
                  <c:v>-0.49949777983202326</c:v>
                </c:pt>
                <c:pt idx="16993">
                  <c:v>-0.49110804382071355</c:v>
                </c:pt>
                <c:pt idx="16994">
                  <c:v>-0.48238146591089559</c:v>
                </c:pt>
                <c:pt idx="16995">
                  <c:v>-0.47332428559578421</c:v>
                </c:pt>
                <c:pt idx="16996">
                  <c:v>-0.46394267857306476</c:v>
                </c:pt>
                <c:pt idx="16997">
                  <c:v>-0.45424267347118069</c:v>
                </c:pt>
                <c:pt idx="16998">
                  <c:v>-0.4442311958077233</c:v>
                </c:pt>
                <c:pt idx="16999">
                  <c:v>-0.43391531742728712</c:v>
                </c:pt>
                <c:pt idx="17000">
                  <c:v>-0.42330256045305176</c:v>
                </c:pt>
                <c:pt idx="17001">
                  <c:v>-0.41239936979248909</c:v>
                </c:pt>
                <c:pt idx="17002">
                  <c:v>-0.40121394094759044</c:v>
                </c:pt>
                <c:pt idx="17003">
                  <c:v>-0.38975407131553835</c:v>
                </c:pt>
                <c:pt idx="17004">
                  <c:v>-0.37802629939470123</c:v>
                </c:pt>
                <c:pt idx="17005">
                  <c:v>-0.36603986027444479</c:v>
                </c:pt>
                <c:pt idx="17006">
                  <c:v>-0.35380274620328683</c:v>
                </c:pt>
                <c:pt idx="17007">
                  <c:v>-0.34132226815825117</c:v>
                </c:pt>
                <c:pt idx="17008">
                  <c:v>-0.3286075800567127</c:v>
                </c:pt>
                <c:pt idx="17009">
                  <c:v>-0.31566789373226856</c:v>
                </c:pt>
                <c:pt idx="17010">
                  <c:v>-0.30251240009974634</c:v>
                </c:pt>
                <c:pt idx="17011">
                  <c:v>-0.28914908720214666</c:v>
                </c:pt>
                <c:pt idx="17012">
                  <c:v>-0.27558832190297228</c:v>
                </c:pt>
                <c:pt idx="17013">
                  <c:v>-0.26183889811967226</c:v>
                </c:pt>
                <c:pt idx="17014">
                  <c:v>-0.24790895907778954</c:v>
                </c:pt>
                <c:pt idx="17015">
                  <c:v>-0.2338092842830479</c:v>
                </c:pt>
                <c:pt idx="17016">
                  <c:v>-0.21954934303319626</c:v>
                </c:pt>
                <c:pt idx="17017">
                  <c:v>-0.2051386045454717</c:v>
                </c:pt>
                <c:pt idx="17018">
                  <c:v>-0.19058725210909772</c:v>
                </c:pt>
                <c:pt idx="17019">
                  <c:v>-0.175905811750073</c:v>
                </c:pt>
                <c:pt idx="17020">
                  <c:v>-0.16110400485502913</c:v>
                </c:pt>
                <c:pt idx="17021">
                  <c:v>-0.14619176176095719</c:v>
                </c:pt>
                <c:pt idx="17022">
                  <c:v>-0.13117958005644623</c:v>
                </c:pt>
                <c:pt idx="17023">
                  <c:v>-0.11607815191561606</c:v>
                </c:pt>
                <c:pt idx="17024">
                  <c:v>-0.10089722042234406</c:v>
                </c:pt>
                <c:pt idx="17025">
                  <c:v>-8.5646601479291998E-2</c:v>
                </c:pt>
                <c:pt idx="17026">
                  <c:v>-7.0336554492936743E-2</c:v>
                </c:pt>
                <c:pt idx="17027">
                  <c:v>-5.4977786530856075E-2</c:v>
                </c:pt>
                <c:pt idx="17028">
                  <c:v>-3.9581439910757771E-2</c:v>
                </c:pt>
                <c:pt idx="17029">
                  <c:v>-2.4158703447745841E-2</c:v>
                </c:pt>
                <c:pt idx="17030">
                  <c:v>-8.7196583496031571E-3</c:v>
                </c:pt>
                <c:pt idx="17031">
                  <c:v>6.7257045875399992E-3</c:v>
                </c:pt>
                <c:pt idx="17032">
                  <c:v>2.216675239793808E-2</c:v>
                </c:pt>
                <c:pt idx="17033">
                  <c:v>3.7591881162470468E-2</c:v>
                </c:pt>
                <c:pt idx="17034">
                  <c:v>5.2991566394782801E-2</c:v>
                </c:pt>
                <c:pt idx="17035">
                  <c:v>6.835515308736162E-2</c:v>
                </c:pt>
                <c:pt idx="17036">
                  <c:v>8.3671912197771592E-2</c:v>
                </c:pt>
                <c:pt idx="17037">
                  <c:v>9.8931328341764421E-2</c:v>
                </c:pt>
                <c:pt idx="17038">
                  <c:v>0.11412286765173704</c:v>
                </c:pt>
                <c:pt idx="17039">
                  <c:v>0.12923624620999938</c:v>
                </c:pt>
                <c:pt idx="17040">
                  <c:v>0.14426112154345294</c:v>
                </c:pt>
                <c:pt idx="17041">
                  <c:v>0.15918705455431587</c:v>
                </c:pt>
                <c:pt idx="17042">
                  <c:v>0.17400380670872997</c:v>
                </c:pt>
                <c:pt idx="17043">
                  <c:v>0.18870135852221334</c:v>
                </c:pt>
                <c:pt idx="17044">
                  <c:v>0.20326962563521739</c:v>
                </c:pt>
                <c:pt idx="17045">
                  <c:v>0.21769848743349141</c:v>
                </c:pt>
                <c:pt idx="17046">
                  <c:v>0.23197811869089802</c:v>
                </c:pt>
                <c:pt idx="17047">
                  <c:v>0.24609874598185622</c:v>
                </c:pt>
                <c:pt idx="17048">
                  <c:v>0.26005089673883319</c:v>
                </c:pt>
                <c:pt idx="17049">
                  <c:v>0.27382515574837368</c:v>
                </c:pt>
                <c:pt idx="17050">
                  <c:v>0.28741100053365931</c:v>
                </c:pt>
                <c:pt idx="17051">
                  <c:v>0.3008001000938671</c:v>
                </c:pt>
                <c:pt idx="17052">
                  <c:v>0.31398338239390594</c:v>
                </c:pt>
                <c:pt idx="17053">
                  <c:v>0.32695123487539679</c:v>
                </c:pt>
                <c:pt idx="17054">
                  <c:v>0.33969421071278882</c:v>
                </c:pt>
                <c:pt idx="17055">
                  <c:v>0.35220414748528389</c:v>
                </c:pt>
                <c:pt idx="17056">
                  <c:v>0.36447311231246371</c:v>
                </c:pt>
                <c:pt idx="17057">
                  <c:v>0.37649299186703616</c:v>
                </c:pt>
                <c:pt idx="17058">
                  <c:v>0.38825544431007514</c:v>
                </c:pt>
                <c:pt idx="17059">
                  <c:v>0.39975186499704529</c:v>
                </c:pt>
                <c:pt idx="17060">
                  <c:v>0.41097372753472006</c:v>
                </c:pt>
                <c:pt idx="17061">
                  <c:v>0.42191369093982423</c:v>
                </c:pt>
                <c:pt idx="17062">
                  <c:v>0.43256453786306315</c:v>
                </c:pt>
                <c:pt idx="17063">
                  <c:v>0.4429187622773082</c:v>
                </c:pt>
                <c:pt idx="17064">
                  <c:v>0.45296888454044926</c:v>
                </c:pt>
                <c:pt idx="17065">
                  <c:v>0.46270853611038459</c:v>
                </c:pt>
                <c:pt idx="17066">
                  <c:v>0.47213137947574019</c:v>
                </c:pt>
                <c:pt idx="17067">
                  <c:v>0.48123068211919484</c:v>
                </c:pt>
                <c:pt idx="17068">
                  <c:v>0.4899999836985921</c:v>
                </c:pt>
                <c:pt idx="17069">
                  <c:v>0.49843456743959019</c:v>
                </c:pt>
                <c:pt idx="17070">
                  <c:v>0.50652744618810763</c:v>
                </c:pt>
                <c:pt idx="17071">
                  <c:v>0.51427248290981942</c:v>
                </c:pt>
                <c:pt idx="17072">
                  <c:v>0.52166556670193465</c:v>
                </c:pt>
                <c:pt idx="17073">
                  <c:v>0.52870060298557375</c:v>
                </c:pt>
                <c:pt idx="17074">
                  <c:v>0.53537302032681366</c:v>
                </c:pt>
                <c:pt idx="17075">
                  <c:v>0.5416787327827548</c:v>
                </c:pt>
                <c:pt idx="17076">
                  <c:v>0.54761409385882576</c:v>
                </c:pt>
                <c:pt idx="17077">
                  <c:v>0.55317400899722602</c:v>
                </c:pt>
                <c:pt idx="17078">
                  <c:v>0.55835437539632471</c:v>
                </c:pt>
                <c:pt idx="17079">
                  <c:v>0.56315287223501664</c:v>
                </c:pt>
                <c:pt idx="17080">
                  <c:v>0.56756492534681602</c:v>
                </c:pt>
                <c:pt idx="17081">
                  <c:v>0.57158756088156915</c:v>
                </c:pt>
                <c:pt idx="17082">
                  <c:v>0.57521875538968381</c:v>
                </c:pt>
                <c:pt idx="17083">
                  <c:v>0.57845518499082893</c:v>
                </c:pt>
                <c:pt idx="17084">
                  <c:v>0.58129503931402482</c:v>
                </c:pt>
                <c:pt idx="17085">
                  <c:v>0.58373659196857997</c:v>
                </c:pt>
                <c:pt idx="17086">
                  <c:v>0.58577848992517645</c:v>
                </c:pt>
                <c:pt idx="17087">
                  <c:v>0.587418970195551</c:v>
                </c:pt>
                <c:pt idx="17088">
                  <c:v>0.58865687640010034</c:v>
                </c:pt>
                <c:pt idx="17089">
                  <c:v>0.58949164781336105</c:v>
                </c:pt>
                <c:pt idx="17090">
                  <c:v>0.58992217650347289</c:v>
                </c:pt>
                <c:pt idx="17091">
                  <c:v>0.58994781911193495</c:v>
                </c:pt>
                <c:pt idx="17092">
                  <c:v>0.58956874752448973</c:v>
                </c:pt>
                <c:pt idx="17093">
                  <c:v>0.58878592448099665</c:v>
                </c:pt>
                <c:pt idx="17094">
                  <c:v>0.58760033357895658</c:v>
                </c:pt>
                <c:pt idx="17095">
                  <c:v>0.58601140725534173</c:v>
                </c:pt>
                <c:pt idx="17096">
                  <c:v>0.58402094582679442</c:v>
                </c:pt>
                <c:pt idx="17097">
                  <c:v>0.58163063301201545</c:v>
                </c:pt>
                <c:pt idx="17098">
                  <c:v>0.57884192788583755</c:v>
                </c:pt>
                <c:pt idx="17099">
                  <c:v>0.57565597953784964</c:v>
                </c:pt>
                <c:pt idx="17100">
                  <c:v>0.5720761467136497</c:v>
                </c:pt>
                <c:pt idx="17101">
                  <c:v>0.56810436525627306</c:v>
                </c:pt>
                <c:pt idx="17102">
                  <c:v>0.56374318519967381</c:v>
                </c:pt>
                <c:pt idx="17103">
                  <c:v>0.55899502145650093</c:v>
                </c:pt>
                <c:pt idx="17104">
                  <c:v>0.5538643019048175</c:v>
                </c:pt>
                <c:pt idx="17105">
                  <c:v>0.54835382070157035</c:v>
                </c:pt>
                <c:pt idx="17106">
                  <c:v>0.54246713051947459</c:v>
                </c:pt>
                <c:pt idx="17107">
                  <c:v>0.5362085471102479</c:v>
                </c:pt>
                <c:pt idx="17108">
                  <c:v>0.52958312420162112</c:v>
                </c:pt>
                <c:pt idx="17109">
                  <c:v>0.52259402073873984</c:v>
                </c:pt>
                <c:pt idx="17110">
                  <c:v>0.51524638283855873</c:v>
                </c:pt>
                <c:pt idx="17111">
                  <c:v>0.50754595217578946</c:v>
                </c:pt>
                <c:pt idx="17112">
                  <c:v>0.49949825711997703</c:v>
                </c:pt>
                <c:pt idx="17113">
                  <c:v>0.49110851908609499</c:v>
                </c:pt>
                <c:pt idx="17114">
                  <c:v>0.4823819390387788</c:v>
                </c:pt>
                <c:pt idx="17115">
                  <c:v>0.47332475647196282</c:v>
                </c:pt>
                <c:pt idx="17116">
                  <c:v>0.46394314708407269</c:v>
                </c:pt>
                <c:pt idx="17117">
                  <c:v>0.45424313950432671</c:v>
                </c:pt>
                <c:pt idx="17118">
                  <c:v>0.44423165925110375</c:v>
                </c:pt>
                <c:pt idx="17119">
                  <c:v>0.43391577816982596</c:v>
                </c:pt>
                <c:pt idx="17120">
                  <c:v>0.42330301838452211</c:v>
                </c:pt>
                <c:pt idx="17121">
                  <c:v>0.41239982480353621</c:v>
                </c:pt>
                <c:pt idx="17122">
                  <c:v>0.4012143929297674</c:v>
                </c:pt>
                <c:pt idx="17123">
                  <c:v>0.38975452016130974</c:v>
                </c:pt>
                <c:pt idx="17124">
                  <c:v>0.37802674499750677</c:v>
                </c:pt>
                <c:pt idx="17125">
                  <c:v>0.36604030252867081</c:v>
                </c:pt>
                <c:pt idx="17126">
                  <c:v>0.35380318500434227</c:v>
                </c:pt>
                <c:pt idx="17127">
                  <c:v>0.34132270340256993</c:v>
                </c:pt>
                <c:pt idx="17128">
                  <c:v>0.32860801164176634</c:v>
                </c:pt>
                <c:pt idx="17129">
                  <c:v>0.31566832155660796</c:v>
                </c:pt>
                <c:pt idx="17130">
                  <c:v>0.3025128240630276</c:v>
                </c:pt>
                <c:pt idx="17131">
                  <c:v>0.28914950720513755</c:v>
                </c:pt>
                <c:pt idx="17132">
                  <c:v>0.27558873784757909</c:v>
                </c:pt>
                <c:pt idx="17133">
                  <c:v>0.26183930990897464</c:v>
                </c:pt>
                <c:pt idx="17134">
                  <c:v>0.24790936661605134</c:v>
                </c:pt>
                <c:pt idx="17135">
                  <c:v>0.23380968747575218</c:v>
                </c:pt>
                <c:pt idx="17136">
                  <c:v>0.21954974178704822</c:v>
                </c:pt>
                <c:pt idx="17137">
                  <c:v>0.20513899876842379</c:v>
                </c:pt>
                <c:pt idx="17138">
                  <c:v>0.19058764171038931</c:v>
                </c:pt>
                <c:pt idx="17139">
                  <c:v>0.17590619664023072</c:v>
                </c:pt>
                <c:pt idx="17140">
                  <c:v>0.16110438494588661</c:v>
                </c:pt>
                <c:pt idx="17141">
                  <c:v>0.14619213696569461</c:v>
                </c:pt>
                <c:pt idx="17142">
                  <c:v>0.13117995028959295</c:v>
                </c:pt>
                <c:pt idx="17143">
                  <c:v>0.11607851709306988</c:v>
                </c:pt>
                <c:pt idx="17144">
                  <c:v>0.10089758046140383</c:v>
                </c:pt>
                <c:pt idx="17145">
                  <c:v>8.5646956298651392E-2</c:v>
                </c:pt>
                <c:pt idx="17146">
                  <c:v>7.0336904012730475E-2</c:v>
                </c:pt>
                <c:pt idx="17147">
                  <c:v>5.4978130672655674E-2</c:v>
                </c:pt>
                <c:pt idx="17148">
                  <c:v>3.9581778597598621E-2</c:v>
                </c:pt>
                <c:pt idx="17149">
                  <c:v>2.4159036604146852E-2</c:v>
                </c:pt>
                <c:pt idx="17150">
                  <c:v>8.7199859015734682E-3</c:v>
                </c:pt>
                <c:pt idx="17151">
                  <c:v>-6.7253827124793683E-3</c:v>
                </c:pt>
                <c:pt idx="17152">
                  <c:v>-2.2166436270736278E-2</c:v>
                </c:pt>
                <c:pt idx="17153">
                  <c:v>-3.7591570852532334E-2</c:v>
                </c:pt>
                <c:pt idx="17154">
                  <c:v>-5.2991261969965384E-2</c:v>
                </c:pt>
                <c:pt idx="17155">
                  <c:v>-6.8354854613934493E-2</c:v>
                </c:pt>
                <c:pt idx="17156">
                  <c:v>-8.3671619740438352E-2</c:v>
                </c:pt>
                <c:pt idx="17157">
                  <c:v>-9.8931041963616614E-2</c:v>
                </c:pt>
                <c:pt idx="17158">
                  <c:v>-0.11412258741425245</c:v>
                </c:pt>
                <c:pt idx="17159">
                  <c:v>-0.12923597217304419</c:v>
                </c:pt>
                <c:pt idx="17160">
                  <c:v>-0.144260853765248</c:v>
                </c:pt>
                <c:pt idx="17161">
                  <c:v>-0.15918679309142597</c:v>
                </c:pt>
                <c:pt idx="17162">
                  <c:v>-0.17400355161606837</c:v>
                </c:pt>
                <c:pt idx="17163">
                  <c:v>-0.18870110985302488</c:v>
                </c:pt>
                <c:pt idx="17164">
                  <c:v>-0.20326938344105713</c:v>
                </c:pt>
                <c:pt idx="17165">
                  <c:v>-0.21769825176422514</c:v>
                </c:pt>
                <c:pt idx="17166">
                  <c:v>-0.23197788959469268</c:v>
                </c:pt>
                <c:pt idx="17167">
                  <c:v>-0.24609852350516134</c:v>
                </c:pt>
                <c:pt idx="17168">
                  <c:v>-0.26005068092638606</c:v>
                </c:pt>
                <c:pt idx="17169">
                  <c:v>-0.27382494664317503</c:v>
                </c:pt>
                <c:pt idx="17170">
                  <c:v>-0.28741079817698345</c:v>
                </c:pt>
                <c:pt idx="17171">
                  <c:v>-0.3007999045252337</c:v>
                </c:pt>
                <c:pt idx="17172">
                  <c:v>-0.31398319365109439</c:v>
                </c:pt>
                <c:pt idx="17173">
                  <c:v>-0.32695105299442057</c:v>
                </c:pt>
                <c:pt idx="17174">
                  <c:v>-0.33969403572790635</c:v>
                </c:pt>
                <c:pt idx="17175">
                  <c:v>-0.35220397942897808</c:v>
                </c:pt>
                <c:pt idx="17176">
                  <c:v>-0.36447295121544732</c:v>
                </c:pt>
                <c:pt idx="17177">
                  <c:v>-0.37649283775823578</c:v>
                </c:pt>
                <c:pt idx="17178">
                  <c:v>-0.38825529721663926</c:v>
                </c:pt>
                <c:pt idx="17179">
                  <c:v>-0.39975172494433336</c:v>
                </c:pt>
                <c:pt idx="17180">
                  <c:v>-0.41097359454630633</c:v>
                </c:pt>
                <c:pt idx="17181">
                  <c:v>-0.42191356503748084</c:v>
                </c:pt>
                <c:pt idx="17182">
                  <c:v>-0.43256441906677062</c:v>
                </c:pt>
                <c:pt idx="17183">
                  <c:v>-0.44291865060524588</c:v>
                </c:pt>
                <c:pt idx="17184">
                  <c:v>-0.45296878000899843</c:v>
                </c:pt>
                <c:pt idx="17185">
                  <c:v>-0.46270843873412437</c:v>
                </c:pt>
                <c:pt idx="17186">
                  <c:v>-0.4721312892674448</c:v>
                </c:pt>
                <c:pt idx="17187">
                  <c:v>-0.48123059908984245</c:v>
                </c:pt>
                <c:pt idx="17188">
                  <c:v>-0.4899999078573552</c:v>
                </c:pt>
                <c:pt idx="17189">
                  <c:v>-0.49843449879383533</c:v>
                </c:pt>
                <c:pt idx="17190">
                  <c:v>-0.50652738474340908</c:v>
                </c:pt>
                <c:pt idx="17191">
                  <c:v>-0.5142724286699476</c:v>
                </c:pt>
                <c:pt idx="17192">
                  <c:v>-0.52166551966886421</c:v>
                </c:pt>
                <c:pt idx="17193">
                  <c:v>-0.52870056315948077</c:v>
                </c:pt>
                <c:pt idx="17194">
                  <c:v>-0.53537298770608588</c:v>
                </c:pt>
                <c:pt idx="17195">
                  <c:v>-0.54167870736399137</c:v>
                </c:pt>
                <c:pt idx="17196">
                  <c:v>-0.54761407563684017</c:v>
                </c:pt>
                <c:pt idx="17197">
                  <c:v>-0.55317399796504907</c:v>
                </c:pt>
                <c:pt idx="17198">
                  <c:v>-0.55835437154521517</c:v>
                </c:pt>
                <c:pt idx="17199">
                  <c:v>-0.56315287555445626</c:v>
                </c:pt>
                <c:pt idx="17200">
                  <c:v>-0.56756493582452416</c:v>
                </c:pt>
                <c:pt idx="17201">
                  <c:v>-0.57158757850351261</c:v>
                </c:pt>
                <c:pt idx="17202">
                  <c:v>-0.57521878014005667</c:v>
                </c:pt>
                <c:pt idx="17203">
                  <c:v>-0.57845521685209134</c:v>
                </c:pt>
                <c:pt idx="17204">
                  <c:v>-0.58129507826690319</c:v>
                </c:pt>
                <c:pt idx="17205">
                  <c:v>-0.58373663799205022</c:v>
                </c:pt>
                <c:pt idx="17206">
                  <c:v>-0.58577854299650889</c:v>
                </c:pt>
                <c:pt idx="17207">
                  <c:v>-0.58741903029028764</c:v>
                </c:pt>
                <c:pt idx="17208">
                  <c:v>-0.58865694349208919</c:v>
                </c:pt>
                <c:pt idx="17209">
                  <c:v>-0.5894917218747332</c:v>
                </c:pt>
                <c:pt idx="17210">
                  <c:v>-0.58992225750468752</c:v>
                </c:pt>
                <c:pt idx="17211">
                  <c:v>-0.58994790702176825</c:v>
                </c:pt>
                <c:pt idx="17212">
                  <c:v>-0.58956884231005169</c:v>
                </c:pt>
                <c:pt idx="17213">
                  <c:v>-0.58878602610773123</c:v>
                </c:pt>
                <c:pt idx="17214">
                  <c:v>-0.58760044201066952</c:v>
                </c:pt>
                <c:pt idx="17215">
                  <c:v>-0.5860115224542064</c:v>
                </c:pt>
                <c:pt idx="17216">
                  <c:v>-0.58402106775336327</c:v>
                </c:pt>
                <c:pt idx="17217">
                  <c:v>-0.58163076162523086</c:v>
                </c:pt>
                <c:pt idx="17218">
                  <c:v>-0.57884206314303177</c:v>
                </c:pt>
                <c:pt idx="17219">
                  <c:v>-0.57565612139479627</c:v>
                </c:pt>
                <c:pt idx="17220">
                  <c:v>-0.57207629512453451</c:v>
                </c:pt>
                <c:pt idx="17221">
                  <c:v>-0.56810452017372293</c:v>
                </c:pt>
                <c:pt idx="17222">
                  <c:v>-0.56374334657478986</c:v>
                </c:pt>
                <c:pt idx="17223">
                  <c:v>-0.55899518923883829</c:v>
                </c:pt>
                <c:pt idx="17224">
                  <c:v>-0.55386447604243205</c:v>
                </c:pt>
                <c:pt idx="17225">
                  <c:v>-0.54835400114102018</c:v>
                </c:pt>
                <c:pt idx="17226">
                  <c:v>-0.54246731720583086</c:v>
                </c:pt>
                <c:pt idx="17227">
                  <c:v>-0.53620873998711793</c:v>
                </c:pt>
                <c:pt idx="17228">
                  <c:v>-0.52958332321116852</c:v>
                </c:pt>
                <c:pt idx="17229">
                  <c:v>-0.52259422582168957</c:v>
                </c:pt>
                <c:pt idx="17230">
                  <c:v>-0.51524659393422434</c:v>
                </c:pt>
                <c:pt idx="17231">
                  <c:v>-0.50754616922208551</c:v>
                </c:pt>
                <c:pt idx="17232">
                  <c:v>-0.4994984800534385</c:v>
                </c:pt>
                <c:pt idx="17233">
                  <c:v>-0.49110874784189046</c:v>
                </c:pt>
                <c:pt idx="17234">
                  <c:v>-0.48238217355074103</c:v>
                </c:pt>
                <c:pt idx="17235">
                  <c:v>-0.47332499667259281</c:v>
                </c:pt>
                <c:pt idx="17236">
                  <c:v>-0.46394339290457043</c:v>
                </c:pt>
                <c:pt idx="17237">
                  <c:v>-0.45424339087459487</c:v>
                </c:pt>
                <c:pt idx="17238">
                  <c:v>-0.44423191609978924</c:v>
                </c:pt>
                <c:pt idx="17239">
                  <c:v>-0.43391604042432247</c:v>
                </c:pt>
                <c:pt idx="17240">
                  <c:v>-0.42330328597099304</c:v>
                </c:pt>
                <c:pt idx="17241">
                  <c:v>-0.41240009764694247</c:v>
                </c:pt>
                <c:pt idx="17242">
                  <c:v>-0.40121467095387614</c:v>
                </c:pt>
                <c:pt idx="17243">
                  <c:v>-0.38975480328873108</c:v>
                </c:pt>
                <c:pt idx="17244">
                  <c:v>-0.37802703314969283</c:v>
                </c:pt>
                <c:pt idx="17245">
                  <c:v>-0.36604059562596836</c:v>
                </c:pt>
                <c:pt idx="17246">
                  <c:v>-0.35380348296597808</c:v>
                </c:pt>
                <c:pt idx="17247">
                  <c:v>-0.34132300614669903</c:v>
                </c:pt>
                <c:pt idx="17248">
                  <c:v>-0.32860831908548543</c:v>
                </c:pt>
                <c:pt idx="17249">
                  <c:v>-0.31566863361598041</c:v>
                </c:pt>
                <c:pt idx="17250">
                  <c:v>-0.30251314065309381</c:v>
                </c:pt>
                <c:pt idx="17251">
                  <c:v>-0.28914982823995355</c:v>
                </c:pt>
                <c:pt idx="17252">
                  <c:v>-0.2755890632402333</c:v>
                </c:pt>
                <c:pt idx="17253">
                  <c:v>-0.26183963957161538</c:v>
                </c:pt>
                <c:pt idx="17254">
                  <c:v>-0.24790970045989932</c:v>
                </c:pt>
                <c:pt idx="17255">
                  <c:v>-0.23381002541113022</c:v>
                </c:pt>
                <c:pt idx="17256">
                  <c:v>-0.21955008372340956</c:v>
                </c:pt>
                <c:pt idx="17257">
                  <c:v>-0.20513934461436714</c:v>
                </c:pt>
                <c:pt idx="17258">
                  <c:v>-0.19058799137369434</c:v>
                </c:pt>
                <c:pt idx="17259">
                  <c:v>-0.17590655002786099</c:v>
                </c:pt>
                <c:pt idx="17260">
                  <c:v>-0.16110474196405022</c:v>
                </c:pt>
                <c:pt idx="17261">
                  <c:v>-0.14619249751982458</c:v>
                </c:pt>
                <c:pt idx="17262">
                  <c:v>-0.13118031428441018</c:v>
                </c:pt>
                <c:pt idx="17263">
                  <c:v>-0.1160788844325827</c:v>
                </c:pt>
                <c:pt idx="17264">
                  <c:v>-0.10089795104895068</c:v>
                </c:pt>
                <c:pt idx="17265">
                  <c:v>-8.5647330036912162E-2</c:v>
                </c:pt>
                <c:pt idx="17266">
                  <c:v>-7.0337280803755162E-2</c:v>
                </c:pt>
                <c:pt idx="17267">
                  <c:v>-5.4978510417899647E-2</c:v>
                </c:pt>
                <c:pt idx="17268">
                  <c:v>-3.9582161197931405E-2</c:v>
                </c:pt>
                <c:pt idx="17269">
                  <c:v>-2.4159421959894085E-2</c:v>
                </c:pt>
                <c:pt idx="17270">
                  <c:v>-8.7203739125280497E-3</c:v>
                </c:pt>
                <c:pt idx="17271">
                  <c:v>6.7249921470175838E-3</c:v>
                </c:pt>
                <c:pt idx="17272">
                  <c:v>2.2166043251946398E-2</c:v>
                </c:pt>
                <c:pt idx="17273">
                  <c:v>3.7591175482039725E-2</c:v>
                </c:pt>
                <c:pt idx="17274">
                  <c:v>5.2990864349816529E-2</c:v>
                </c:pt>
                <c:pt idx="17275">
                  <c:v>6.8354454846575749E-2</c:v>
                </c:pt>
                <c:pt idx="17276">
                  <c:v>8.3671217928686051E-2</c:v>
                </c:pt>
                <c:pt idx="17277">
                  <c:v>9.893063821062982E-2</c:v>
                </c:pt>
                <c:pt idx="17278">
                  <c:v>0.11412218182350314</c:v>
                </c:pt>
                <c:pt idx="17279">
                  <c:v>0.12923556484830329</c:v>
                </c:pt>
                <c:pt idx="17280">
                  <c:v>0.14426044481054531</c:v>
                </c:pt>
                <c:pt idx="17281">
                  <c:v>0.15918638261103962</c:v>
                </c:pt>
                <c:pt idx="17282">
                  <c:v>0.17400313971448525</c:v>
                </c:pt>
                <c:pt idx="17283">
                  <c:v>0.18870069663490924</c:v>
                </c:pt>
                <c:pt idx="17284">
                  <c:v>0.20326896901124139</c:v>
                </c:pt>
                <c:pt idx="17285">
                  <c:v>0.21769783622767475</c:v>
                </c:pt>
                <c:pt idx="17286">
                  <c:v>0.23197747305648159</c:v>
                </c:pt>
                <c:pt idx="17287">
                  <c:v>0.246098106070443</c:v>
                </c:pt>
                <c:pt idx="17288">
                  <c:v>0.26005026270036335</c:v>
                </c:pt>
                <c:pt idx="17289">
                  <c:v>0.27382452773109472</c:v>
                </c:pt>
                <c:pt idx="17290">
                  <c:v>0.28741037868407782</c:v>
                </c:pt>
                <c:pt idx="17291">
                  <c:v>0.30079948455672023</c:v>
                </c:pt>
                <c:pt idx="17292">
                  <c:v>0.31398277331214053</c:v>
                </c:pt>
                <c:pt idx="17293">
                  <c:v>0.3269506323901184</c:v>
                </c:pt>
                <c:pt idx="17294">
                  <c:v>0.33969361496323969</c:v>
                </c:pt>
                <c:pt idx="17295">
                  <c:v>0.35220355860880886</c:v>
                </c:pt>
                <c:pt idx="17296">
                  <c:v>0.3644725304444813</c:v>
                </c:pt>
                <c:pt idx="17297">
                  <c:v>0.37649241714100384</c:v>
                </c:pt>
                <c:pt idx="17298">
                  <c:v>0.38825487685746285</c:v>
                </c:pt>
                <c:pt idx="17299">
                  <c:v>0.39975130494730704</c:v>
                </c:pt>
                <c:pt idx="17300">
                  <c:v>0.41097317501525665</c:v>
                </c:pt>
                <c:pt idx="17301">
                  <c:v>0.42191314607596431</c:v>
                </c:pt>
                <c:pt idx="17302">
                  <c:v>0.43256400077803292</c:v>
                </c:pt>
                <c:pt idx="17303">
                  <c:v>0.44291823309220396</c:v>
                </c:pt>
                <c:pt idx="17304">
                  <c:v>0.45296836337420643</c:v>
                </c:pt>
                <c:pt idx="17305">
                  <c:v>0.46270802307975778</c:v>
                </c:pt>
                <c:pt idx="17306">
                  <c:v>0.47213087469527176</c:v>
                </c:pt>
                <c:pt idx="17307">
                  <c:v>0.48123018570119536</c:v>
                </c:pt>
                <c:pt idx="17308">
                  <c:v>0.48999949575311563</c:v>
                </c:pt>
                <c:pt idx="17309">
                  <c:v>0.4984340880744052</c:v>
                </c:pt>
                <c:pt idx="17310">
                  <c:v>0.50652697550868053</c:v>
                </c:pt>
                <c:pt idx="17311">
                  <c:v>0.51427202101928515</c:v>
                </c:pt>
                <c:pt idx="17312">
                  <c:v>0.52166511370108015</c:v>
                </c:pt>
                <c:pt idx="17313">
                  <c:v>0.52870015897281508</c:v>
                </c:pt>
                <c:pt idx="17314">
                  <c:v>0.53537258539817567</c:v>
                </c:pt>
                <c:pt idx="17315">
                  <c:v>0.54167830703184927</c:v>
                </c:pt>
                <c:pt idx="17316">
                  <c:v>0.54761367737683386</c:v>
                </c:pt>
                <c:pt idx="17317">
                  <c:v>0.55317360187287823</c:v>
                </c:pt>
                <c:pt idx="17318">
                  <c:v>0.55835397771588802</c:v>
                </c:pt>
                <c:pt idx="17319">
                  <c:v>0.56315248408227014</c:v>
                </c:pt>
                <c:pt idx="17320">
                  <c:v>0.56756454680302726</c:v>
                </c:pt>
                <c:pt idx="17321">
                  <c:v>0.57158719202549835</c:v>
                </c:pt>
                <c:pt idx="17322">
                  <c:v>0.57521839629754712</c:v>
                </c:pt>
                <c:pt idx="17323">
                  <c:v>0.57845483573630929</c:v>
                </c:pt>
                <c:pt idx="17324">
                  <c:v>0.5812946999682328</c:v>
                </c:pt>
                <c:pt idx="17325">
                  <c:v>0.58373626260003686</c:v>
                </c:pt>
                <c:pt idx="17326">
                  <c:v>0.58577817059983117</c:v>
                </c:pt>
                <c:pt idx="17327">
                  <c:v>0.58741866097674611</c:v>
                </c:pt>
                <c:pt idx="17328">
                  <c:v>0.58865657734856103</c:v>
                </c:pt>
                <c:pt idx="17329">
                  <c:v>0.5894913589871893</c:v>
                </c:pt>
                <c:pt idx="17330">
                  <c:v>0.58992189795813643</c:v>
                </c:pt>
                <c:pt idx="17331">
                  <c:v>0.58994755090026174</c:v>
                </c:pt>
                <c:pt idx="17332">
                  <c:v>0.58956848969664477</c:v>
                </c:pt>
                <c:pt idx="17333">
                  <c:v>0.58878567708449403</c:v>
                </c:pt>
                <c:pt idx="17334">
                  <c:v>0.58760009665862523</c:v>
                </c:pt>
                <c:pt idx="17335">
                  <c:v>0.58601118085334825</c:v>
                </c:pt>
                <c:pt idx="17336">
                  <c:v>0.58402072998262022</c:v>
                </c:pt>
                <c:pt idx="17337">
                  <c:v>0.58163042776245155</c:v>
                </c:pt>
                <c:pt idx="17338">
                  <c:v>0.57884173326498389</c:v>
                </c:pt>
                <c:pt idx="17339">
                  <c:v>0.57565579557711599</c:v>
                </c:pt>
                <c:pt idx="17340">
                  <c:v>0.57207597344173222</c:v>
                </c:pt>
                <c:pt idx="17341">
                  <c:v>0.56810420269916662</c:v>
                </c:pt>
                <c:pt idx="17342">
                  <c:v>0.5637430333806821</c:v>
                </c:pt>
                <c:pt idx="17343">
                  <c:v>0.55899488039620682</c:v>
                </c:pt>
                <c:pt idx="17344">
                  <c:v>0.55386417162110246</c:v>
                </c:pt>
                <c:pt idx="17345">
                  <c:v>0.54835370120960825</c:v>
                </c:pt>
                <c:pt idx="17346">
                  <c:v>0.54246702183172868</c:v>
                </c:pt>
                <c:pt idx="17347">
                  <c:v>0.53620844923647648</c:v>
                </c:pt>
                <c:pt idx="17348">
                  <c:v>0.52958303714888288</c:v>
                </c:pt>
                <c:pt idx="17349">
                  <c:v>0.52259394451138474</c:v>
                </c:pt>
                <c:pt idx="17350">
                  <c:v>0.51524631743824456</c:v>
                </c:pt>
                <c:pt idx="17351">
                  <c:v>0.5075458976014795</c:v>
                </c:pt>
                <c:pt idx="17352">
                  <c:v>0.49949821336794026</c:v>
                </c:pt>
                <c:pt idx="17353">
                  <c:v>0.4911084861499207</c:v>
                </c:pt>
                <c:pt idx="17354">
                  <c:v>0.48238191690937393</c:v>
                </c:pt>
                <c:pt idx="17355">
                  <c:v>0.47332474513756168</c:v>
                </c:pt>
                <c:pt idx="17356">
                  <c:v>0.46394314653025165</c:v>
                </c:pt>
                <c:pt idx="17357">
                  <c:v>0.45424314971399515</c:v>
                </c:pt>
                <c:pt idx="17358">
                  <c:v>0.44423168020453169</c:v>
                </c:pt>
                <c:pt idx="17359">
                  <c:v>0.43391580984463768</c:v>
                </c:pt>
                <c:pt idx="17360">
                  <c:v>0.42330306075571605</c:v>
                </c:pt>
                <c:pt idx="17361">
                  <c:v>0.41239987784349108</c:v>
                </c:pt>
                <c:pt idx="17362">
                  <c:v>0.40121445660824734</c:v>
                </c:pt>
                <c:pt idx="17363">
                  <c:v>0.38975459444549393</c:v>
                </c:pt>
                <c:pt idx="17364">
                  <c:v>0.37802682985197728</c:v>
                </c:pt>
                <c:pt idx="17365">
                  <c:v>0.36604039791545251</c:v>
                </c:pt>
                <c:pt idx="17366">
                  <c:v>0.35380329088289086</c:v>
                </c:pt>
                <c:pt idx="17367">
                  <c:v>0.341322819729802</c:v>
                </c:pt>
                <c:pt idx="17368">
                  <c:v>0.32860813837207037</c:v>
                </c:pt>
                <c:pt idx="17369">
                  <c:v>0.31566845864185711</c:v>
                </c:pt>
                <c:pt idx="17370">
                  <c:v>0.30251297145259942</c:v>
                </c:pt>
                <c:pt idx="17371">
                  <c:v>0.28914966484592347</c:v>
                </c:pt>
                <c:pt idx="17372">
                  <c:v>0.27558890568401795</c:v>
                </c:pt>
                <c:pt idx="17373">
                  <c:v>0.261839487883055</c:v>
                </c:pt>
                <c:pt idx="17374">
                  <c:v>0.24790955466732328</c:v>
                </c:pt>
                <c:pt idx="17375">
                  <c:v>0.23380988554137011</c:v>
                </c:pt>
                <c:pt idx="17376">
                  <c:v>0.219549949801772</c:v>
                </c:pt>
                <c:pt idx="17377">
                  <c:v>0.20513921666464802</c:v>
                </c:pt>
                <c:pt idx="17378">
                  <c:v>0.19058786941815165</c:v>
                </c:pt>
                <c:pt idx="17379">
                  <c:v>0.17590643408724976</c:v>
                </c:pt>
                <c:pt idx="17380">
                  <c:v>0.16110463205757369</c:v>
                </c:pt>
                <c:pt idx="17381">
                  <c:v>0.1461923936651762</c:v>
                </c:pt>
                <c:pt idx="17382">
                  <c:v>0.13118021649773048</c:v>
                </c:pt>
                <c:pt idx="17383">
                  <c:v>0.11607879272849339</c:v>
                </c:pt>
                <c:pt idx="17384">
                  <c:v>0.10089786544052898</c:v>
                </c:pt>
                <c:pt idx="17385">
                  <c:v>8.564725053570249E-2</c:v>
                </c:pt>
                <c:pt idx="17386">
                  <c:v>7.033720741977198E-2</c:v>
                </c:pt>
                <c:pt idx="17387">
                  <c:v>5.4978443159605477E-2</c:v>
                </c:pt>
                <c:pt idx="17388">
                  <c:v>3.958210007226641E-2</c:v>
                </c:pt>
                <c:pt idx="17389">
                  <c:v>2.4159366972250525E-2</c:v>
                </c:pt>
                <c:pt idx="17390">
                  <c:v>8.7203250667719986E-3</c:v>
                </c:pt>
                <c:pt idx="17391">
                  <c:v>-6.725034848553654E-3</c:v>
                </c:pt>
                <c:pt idx="17392">
                  <c:v>-2.2166079808463288E-2</c:v>
                </c:pt>
                <c:pt idx="17393">
                  <c:v>-3.7591205894264589E-2</c:v>
                </c:pt>
                <c:pt idx="17394">
                  <c:v>-5.2990888620009939E-2</c:v>
                </c:pt>
                <c:pt idx="17395">
                  <c:v>-6.8354472978509842E-2</c:v>
                </c:pt>
                <c:pt idx="17396">
                  <c:v>-8.3671229927667484E-2</c:v>
                </c:pt>
                <c:pt idx="17397">
                  <c:v>-9.8930644083468508E-2</c:v>
                </c:pt>
                <c:pt idx="17398">
                  <c:v>-0.11412218157852543</c:v>
                </c:pt>
                <c:pt idx="17399">
                  <c:v>-0.12923555849534293</c:v>
                </c:pt>
                <c:pt idx="17400">
                  <c:v>-0.14426043236094863</c:v>
                </c:pt>
                <c:pt idx="17401">
                  <c:v>-0.15918636407763609</c:v>
                </c:pt>
                <c:pt idx="17402">
                  <c:v>-0.17400311511160113</c:v>
                </c:pt>
                <c:pt idx="17403">
                  <c:v>-0.18870066597835791</c:v>
                </c:pt>
                <c:pt idx="17404">
                  <c:v>-0.20326893231831566</c:v>
                </c:pt>
                <c:pt idx="17405">
                  <c:v>-0.21769779351713925</c:v>
                </c:pt>
                <c:pt idx="17406">
                  <c:v>-0.23197742434857019</c:v>
                </c:pt>
                <c:pt idx="17407">
                  <c:v>-0.24609805138684404</c:v>
                </c:pt>
                <c:pt idx="17408">
                  <c:v>-0.26005020206422591</c:v>
                </c:pt>
                <c:pt idx="17409">
                  <c:v>-0.27382446116699316</c:v>
                </c:pt>
                <c:pt idx="17410">
                  <c:v>-0.28741030621803809</c:v>
                </c:pt>
                <c:pt idx="17411">
                  <c:v>-0.30079940621618245</c:v>
                </c:pt>
                <c:pt idx="17412">
                  <c:v>-0.31398268912597044</c:v>
                </c:pt>
                <c:pt idx="17413">
                  <c:v>-0.3269505423885779</c:v>
                </c:pt>
                <c:pt idx="17414">
                  <c:v>-0.33969351917799845</c:v>
                </c:pt>
                <c:pt idx="17415">
                  <c:v>-0.35220345707291884</c:v>
                </c:pt>
                <c:pt idx="17416">
                  <c:v>-0.36447242319237044</c:v>
                </c:pt>
                <c:pt idx="17417">
                  <c:v>-0.37649230420846941</c:v>
                </c:pt>
                <c:pt idx="17418">
                  <c:v>-0.38825475828165429</c:v>
                </c:pt>
                <c:pt idx="17419">
                  <c:v>-0.39975118076671845</c:v>
                </c:pt>
                <c:pt idx="17420">
                  <c:v>-0.41097304526971634</c:v>
                </c:pt>
                <c:pt idx="17421">
                  <c:v>-0.42191301080661875</c:v>
                </c:pt>
                <c:pt idx="17422">
                  <c:v>-0.43256386002733577</c:v>
                </c:pt>
                <c:pt idx="17423">
                  <c:v>-0.44291808690389894</c:v>
                </c:pt>
                <c:pt idx="17424">
                  <c:v>-0.45296821179332786</c:v>
                </c:pt>
                <c:pt idx="17425">
                  <c:v>-0.46270786615260284</c:v>
                </c:pt>
                <c:pt idx="17426">
                  <c:v>-0.4721307124693972</c:v>
                </c:pt>
                <c:pt idx="17427">
                  <c:v>-0.48123001822539629</c:v>
                </c:pt>
                <c:pt idx="17428">
                  <c:v>-0.48999932307741162</c:v>
                </c:pt>
                <c:pt idx="17429">
                  <c:v>-0.49843391025003259</c:v>
                </c:pt>
                <c:pt idx="17430">
                  <c:v>-0.5065267925880742</c:v>
                </c:pt>
                <c:pt idx="17431">
                  <c:v>-0.51427183305606072</c:v>
                </c:pt>
                <c:pt idx="17432">
                  <c:v>-0.52166492075002546</c:v>
                </c:pt>
                <c:pt idx="17433">
                  <c:v>-0.52869996108986339</c:v>
                </c:pt>
                <c:pt idx="17434">
                  <c:v>-0.53537238264040454</c:v>
                </c:pt>
                <c:pt idx="17435">
                  <c:v>-0.54167809945745105</c:v>
                </c:pt>
                <c:pt idx="17436">
                  <c:v>-0.54761346504510711</c:v>
                </c:pt>
                <c:pt idx="17437">
                  <c:v>-0.55317338484421208</c:v>
                </c:pt>
                <c:pt idx="17438">
                  <c:v>-0.55835375605173887</c:v>
                </c:pt>
                <c:pt idx="17439">
                  <c:v>-0.56315225784514866</c:v>
                </c:pt>
                <c:pt idx="17440">
                  <c:v>-0.56756431605648838</c:v>
                </c:pt>
                <c:pt idx="17441">
                  <c:v>-0.57158695683411165</c:v>
                </c:pt>
                <c:pt idx="17442">
                  <c:v>-0.57521815672687882</c:v>
                </c:pt>
                <c:pt idx="17443">
                  <c:v>-0.57845459185291614</c:v>
                </c:pt>
                <c:pt idx="17444">
                  <c:v>-0.58129445183963402</c:v>
                </c:pt>
                <c:pt idx="17445">
                  <c:v>-0.58373601029470301</c:v>
                </c:pt>
                <c:pt idx="17446">
                  <c:v>-0.58577791418716174</c:v>
                </c:pt>
                <c:pt idx="17447">
                  <c:v>-0.58741840052704108</c:v>
                </c:pt>
                <c:pt idx="17448">
                  <c:v>-0.58865631293302656</c:v>
                </c:pt>
                <c:pt idx="17449">
                  <c:v>-0.58949109067789307</c:v>
                </c:pt>
                <c:pt idx="17450">
                  <c:v>-0.58992162582800145</c:v>
                </c:pt>
                <c:pt idx="17451">
                  <c:v>-0.58994727502304423</c:v>
                </c:pt>
                <c:pt idx="17452">
                  <c:v>-0.58956821014691718</c:v>
                </c:pt>
                <c:pt idx="17453">
                  <c:v>-0.58878539393761675</c:v>
                </c:pt>
                <c:pt idx="17454">
                  <c:v>-0.58759980999074102</c:v>
                </c:pt>
                <c:pt idx="17455">
                  <c:v>-0.58601089074134882</c:v>
                </c:pt>
                <c:pt idx="17456">
                  <c:v>-0.58402043650413438</c:v>
                </c:pt>
                <c:pt idx="17457">
                  <c:v>-0.58163013099581751</c:v>
                </c:pt>
                <c:pt idx="17458">
                  <c:v>-0.57884143328922655</c:v>
                </c:pt>
                <c:pt idx="17459">
                  <c:v>-0.57565549247194125</c:v>
                </c:pt>
                <c:pt idx="17460">
                  <c:v>-0.57207566728749348</c:v>
                </c:pt>
                <c:pt idx="17461">
                  <c:v>-0.5681038935768532</c:v>
                </c:pt>
                <c:pt idx="17462">
                  <c:v>-0.56374272137187453</c:v>
                </c:pt>
                <c:pt idx="17463">
                  <c:v>-0.55899456558308835</c:v>
                </c:pt>
                <c:pt idx="17464">
                  <c:v>-0.55386385408641592</c:v>
                </c:pt>
                <c:pt idx="17465">
                  <c:v>-0.54835338103664422</c:v>
                </c:pt>
                <c:pt idx="17466">
                  <c:v>-0.54246669910429612</c:v>
                </c:pt>
                <c:pt idx="17467">
                  <c:v>-0.53620812403889084</c:v>
                </c:pt>
                <c:pt idx="17468">
                  <c:v>-0.52958270956593201</c:v>
                </c:pt>
                <c:pt idx="17469">
                  <c:v>-0.52259361462832321</c:v>
                </c:pt>
                <c:pt idx="17470">
                  <c:v>-0.51524598534075505</c:v>
                </c:pt>
                <c:pt idx="17471">
                  <c:v>-0.50754556337566148</c:v>
                </c:pt>
                <c:pt idx="17472">
                  <c:v>-0.49949787710028465</c:v>
                </c:pt>
                <c:pt idx="17473">
                  <c:v>-0.49110814792728352</c:v>
                </c:pt>
                <c:pt idx="17474">
                  <c:v>-0.48238157681896743</c:v>
                </c:pt>
                <c:pt idx="17475">
                  <c:v>-0.47332440326691727</c:v>
                </c:pt>
                <c:pt idx="17476">
                  <c:v>-0.46394280296720236</c:v>
                </c:pt>
                <c:pt idx="17477">
                  <c:v>-0.45424280454665827</c:v>
                </c:pt>
                <c:pt idx="17478">
                  <c:v>-0.44423133352127914</c:v>
                </c:pt>
                <c:pt idx="17479">
                  <c:v>-0.43391546173408035</c:v>
                </c:pt>
                <c:pt idx="17480">
                  <c:v>-0.42330271130667324</c:v>
                </c:pt>
                <c:pt idx="17481">
                  <c:v>-0.41239952714497685</c:v>
                </c:pt>
                <c:pt idx="17482">
                  <c:v>-0.40121410474944619</c:v>
                </c:pt>
                <c:pt idx="17483">
                  <c:v>-0.38975424151573179</c:v>
                </c:pt>
                <c:pt idx="17484">
                  <c:v>-0.37802647594070227</c:v>
                </c:pt>
                <c:pt idx="17485">
                  <c:v>-0.36604004311221894</c:v>
                </c:pt>
                <c:pt idx="17486">
                  <c:v>-0.35380293527732748</c:v>
                </c:pt>
                <c:pt idx="17487">
                  <c:v>-0.34132246341159833</c:v>
                </c:pt>
                <c:pt idx="17488">
                  <c:v>-0.32860778143095026</c:v>
                </c:pt>
                <c:pt idx="17489">
                  <c:v>-0.3156681011675494</c:v>
                </c:pt>
                <c:pt idx="17490">
                  <c:v>-0.30251261353482528</c:v>
                </c:pt>
                <c:pt idx="17491">
                  <c:v>-0.28914930657437565</c:v>
                </c:pt>
                <c:pt idx="17492">
                  <c:v>-0.27558854714832415</c:v>
                </c:pt>
                <c:pt idx="17493">
                  <c:v>-0.26183912917277413</c:v>
                </c:pt>
                <c:pt idx="17494">
                  <c:v>-0.24790919587191459</c:v>
                </c:pt>
                <c:pt idx="17495">
                  <c:v>-0.23380952675016628</c:v>
                </c:pt>
                <c:pt idx="17496">
                  <c:v>-0.21954959110396038</c:v>
                </c:pt>
                <c:pt idx="17497">
                  <c:v>-0.20513885814925278</c:v>
                </c:pt>
                <c:pt idx="17498">
                  <c:v>-0.19058751117401126</c:v>
                </c:pt>
                <c:pt idx="17499">
                  <c:v>-0.17590607620299212</c:v>
                </c:pt>
                <c:pt idx="17500">
                  <c:v>-0.16110427462159868</c:v>
                </c:pt>
                <c:pt idx="17501">
                  <c:v>-0.1461920367656214</c:v>
                </c:pt>
                <c:pt idx="17502">
                  <c:v>-0.13117986022247402</c:v>
                </c:pt>
                <c:pt idx="17503">
                  <c:v>-0.11607843716510777</c:v>
                </c:pt>
                <c:pt idx="17504">
                  <c:v>-0.10089751067626973</c:v>
                </c:pt>
                <c:pt idx="17505">
                  <c:v>-8.5646896657490243E-2</c:v>
                </c:pt>
                <c:pt idx="17506">
                  <c:v>-7.0336854514163161E-2</c:v>
                </c:pt>
                <c:pt idx="17507">
                  <c:v>-5.4978091312784166E-2</c:v>
                </c:pt>
                <c:pt idx="17508">
                  <c:v>-3.958174937000826E-2</c:v>
                </c:pt>
                <c:pt idx="17509">
                  <c:v>-2.4159017499921328E-2</c:v>
                </c:pt>
                <c:pt idx="17510">
                  <c:v>-8.7199769092839146E-3</c:v>
                </c:pt>
                <c:pt idx="17511">
                  <c:v>6.7253816067527929E-3</c:v>
                </c:pt>
                <c:pt idx="17512">
                  <c:v>2.2166425083397188E-2</c:v>
                </c:pt>
                <c:pt idx="17513">
                  <c:v>3.7591549602468181E-2</c:v>
                </c:pt>
                <c:pt idx="17514">
                  <c:v>5.2991230678540016E-2</c:v>
                </c:pt>
                <c:pt idx="17515">
                  <c:v>6.8354813304967066E-2</c:v>
                </c:pt>
                <c:pt idx="17516">
                  <c:v>8.3671568440205887E-2</c:v>
                </c:pt>
                <c:pt idx="17517">
                  <c:v>9.8930980700830187E-2</c:v>
                </c:pt>
                <c:pt idx="17518">
                  <c:v>0.11412251622006322</c:v>
                </c:pt>
                <c:pt idx="17519">
                  <c:v>0.12923589108100864</c:v>
                </c:pt>
                <c:pt idx="17520">
                  <c:v>0.1442607628113475</c:v>
                </c:pt>
                <c:pt idx="17521">
                  <c:v>0.15918669231402638</c:v>
                </c:pt>
                <c:pt idx="17522">
                  <c:v>0.17400344105591711</c:v>
                </c:pt>
                <c:pt idx="17523">
                  <c:v>0.18870098955323525</c:v>
                </c:pt>
                <c:pt idx="17524">
                  <c:v>0.20326925344709981</c:v>
                </c:pt>
                <c:pt idx="17525">
                  <c:v>0.21769811212390008</c:v>
                </c:pt>
                <c:pt idx="17526">
                  <c:v>0.2319777403581246</c:v>
                </c:pt>
                <c:pt idx="17527">
                  <c:v>0.24609836472478736</c:v>
                </c:pt>
                <c:pt idx="17528">
                  <c:v>0.26005051265692358</c:v>
                </c:pt>
                <c:pt idx="17529">
                  <c:v>0.273824768941625</c:v>
                </c:pt>
                <c:pt idx="17530">
                  <c:v>0.28741061110258115</c:v>
                </c:pt>
                <c:pt idx="17531">
                  <c:v>0.30079970813946533</c:v>
                </c:pt>
                <c:pt idx="17532">
                  <c:v>0.31398298801765873</c:v>
                </c:pt>
                <c:pt idx="17533">
                  <c:v>0.32695083817921372</c:v>
                </c:pt>
                <c:pt idx="17534">
                  <c:v>0.33969381179900082</c:v>
                </c:pt>
                <c:pt idx="17535">
                  <c:v>0.35220374645660307</c:v>
                </c:pt>
                <c:pt idx="17536">
                  <c:v>0.36447270927197029</c:v>
                </c:pt>
                <c:pt idx="17537">
                  <c:v>0.37649258691813736</c:v>
                </c:pt>
                <c:pt idx="17538">
                  <c:v>0.38825503755649082</c:v>
                </c:pt>
                <c:pt idx="17539">
                  <c:v>0.39975145654278366</c:v>
                </c:pt>
                <c:pt idx="17540">
                  <c:v>0.41097331748404192</c:v>
                </c:pt>
                <c:pt idx="17541">
                  <c:v>0.42191327939721807</c:v>
                </c:pt>
                <c:pt idx="17542">
                  <c:v>0.43256412493322588</c:v>
                </c:pt>
                <c:pt idx="17543">
                  <c:v>0.44291834806511238</c:v>
                </c:pt>
                <c:pt idx="17544">
                  <c:v>0.45296846915091932</c:v>
                </c:pt>
                <c:pt idx="17545">
                  <c:v>0.46270811964866998</c:v>
                </c:pt>
                <c:pt idx="17546">
                  <c:v>0.47213096204708538</c:v>
                </c:pt>
                <c:pt idx="17547">
                  <c:v>0.48123026382892148</c:v>
                </c:pt>
                <c:pt idx="17548">
                  <c:v>0.48999956465206601</c:v>
                </c:pt>
                <c:pt idx="17549">
                  <c:v>0.4984341477421948</c:v>
                </c:pt>
                <c:pt idx="17550">
                  <c:v>0.50652702594522703</c:v>
                </c:pt>
                <c:pt idx="17551">
                  <c:v>0.51427206222679345</c:v>
                </c:pt>
                <c:pt idx="17552">
                  <c:v>0.52166514568405464</c:v>
                </c:pt>
                <c:pt idx="17553">
                  <c:v>0.52870018173803746</c:v>
                </c:pt>
                <c:pt idx="17554">
                  <c:v>0.53537259895471523</c:v>
                </c:pt>
                <c:pt idx="17555">
                  <c:v>0.54167831139104683</c:v>
                </c:pt>
                <c:pt idx="17556">
                  <c:v>0.54761367255229965</c:v>
                </c:pt>
                <c:pt idx="17557">
                  <c:v>0.55317358788048576</c:v>
                </c:pt>
                <c:pt idx="17558">
                  <c:v>0.55835395457375869</c:v>
                </c:pt>
                <c:pt idx="17559">
                  <c:v>0.56315245181077511</c:v>
                </c:pt>
                <c:pt idx="17560">
                  <c:v>0.56756450542477865</c:v>
                </c:pt>
                <c:pt idx="17561">
                  <c:v>0.57158714156533108</c:v>
                </c:pt>
                <c:pt idx="17562">
                  <c:v>0.57521833678251388</c:v>
                </c:pt>
                <c:pt idx="17563">
                  <c:v>0.57845476719567512</c:v>
                </c:pt>
                <c:pt idx="17564">
                  <c:v>0.58129462243345231</c:v>
                </c:pt>
                <c:pt idx="17565">
                  <c:v>0.58373617610475426</c:v>
                </c:pt>
                <c:pt idx="17566">
                  <c:v>0.58577807517986913</c:v>
                </c:pt>
                <c:pt idx="17567">
                  <c:v>0.58741855667008314</c:v>
                </c:pt>
                <c:pt idx="17568">
                  <c:v>0.58865646419532591</c:v>
                </c:pt>
                <c:pt idx="17569">
                  <c:v>0.58949123702965001</c:v>
                </c:pt>
                <c:pt idx="17570">
                  <c:v>0.58992176724067158</c:v>
                </c:pt>
                <c:pt idx="17571">
                  <c:v>0.58994741146936081</c:v>
                </c:pt>
                <c:pt idx="17572">
                  <c:v>0.58956834160089688</c:v>
                </c:pt>
                <c:pt idx="17573">
                  <c:v>0.58878552037455423</c:v>
                </c:pt>
                <c:pt idx="17574">
                  <c:v>0.58759993138721989</c:v>
                </c:pt>
                <c:pt idx="17575">
                  <c:v>0.58601100707524156</c:v>
                </c:pt>
                <c:pt idx="17576">
                  <c:v>0.58402054775460832</c:v>
                </c:pt>
                <c:pt idx="17577">
                  <c:v>0.58163023714333439</c:v>
                </c:pt>
                <c:pt idx="17578">
                  <c:v>0.57884153431555418</c:v>
                </c:pt>
                <c:pt idx="17579">
                  <c:v>0.5756555883601423</c:v>
                </c:pt>
                <c:pt idx="17580">
                  <c:v>0.57207575802193633</c:v>
                </c:pt>
                <c:pt idx="17581">
                  <c:v>0.56810397914321764</c:v>
                </c:pt>
                <c:pt idx="17582">
                  <c:v>0.56374280175714642</c:v>
                </c:pt>
                <c:pt idx="17583">
                  <c:v>0.55899464077555616</c:v>
                </c:pt>
                <c:pt idx="17584">
                  <c:v>0.55386392407568585</c:v>
                </c:pt>
                <c:pt idx="17585">
                  <c:v>0.54835344581362599</c:v>
                </c:pt>
                <c:pt idx="17586">
                  <c:v>0.54246675866121652</c:v>
                </c:pt>
                <c:pt idx="17587">
                  <c:v>0.53620817836928469</c:v>
                </c:pt>
                <c:pt idx="17588">
                  <c:v>0.52958275866463922</c:v>
                </c:pt>
                <c:pt idx="17589">
                  <c:v>0.52259365849149741</c:v>
                </c:pt>
                <c:pt idx="17590">
                  <c:v>0.51524602396585661</c:v>
                </c:pt>
                <c:pt idx="17591">
                  <c:v>0.50754559676145417</c:v>
                </c:pt>
                <c:pt idx="17592">
                  <c:v>0.49949790524684062</c:v>
                </c:pt>
                <c:pt idx="17593">
                  <c:v>0.49110817083597502</c:v>
                </c:pt>
                <c:pt idx="17594">
                  <c:v>0.48238159449246654</c:v>
                </c:pt>
                <c:pt idx="17595">
                  <c:v>0.47332441570919753</c:v>
                </c:pt>
                <c:pt idx="17596">
                  <c:v>0.46394281018352446</c:v>
                </c:pt>
                <c:pt idx="17597">
                  <c:v>0.45424280654357957</c:v>
                </c:pt>
                <c:pt idx="17598">
                  <c:v>0.44423133030663881</c:v>
                </c:pt>
                <c:pt idx="17599">
                  <c:v>0.43391545331700593</c:v>
                </c:pt>
                <c:pt idx="17600">
                  <c:v>0.42330269769756923</c:v>
                </c:pt>
                <c:pt idx="17601">
                  <c:v>0.41239950835551942</c:v>
                </c:pt>
                <c:pt idx="17602">
                  <c:v>0.40121408079258086</c:v>
                </c:pt>
                <c:pt idx="17603">
                  <c:v>0.38975421240567326</c:v>
                </c:pt>
                <c:pt idx="17604">
                  <c:v>0.37802644169292243</c:v>
                </c:pt>
                <c:pt idx="17605">
                  <c:v>0.36604000374343504</c:v>
                </c:pt>
                <c:pt idx="17606">
                  <c:v>0.35380289080551569</c:v>
                </c:pt>
                <c:pt idx="17607">
                  <c:v>0.34132241385595846</c:v>
                </c:pt>
                <c:pt idx="17608">
                  <c:v>0.32860772681192552</c:v>
                </c:pt>
                <c:pt idx="17609">
                  <c:v>0.31566804150681299</c:v>
                </c:pt>
                <c:pt idx="17610">
                  <c:v>0.30251254885526052</c:v>
                </c:pt>
                <c:pt idx="17611">
                  <c:v>0.28914923690008187</c:v>
                </c:pt>
                <c:pt idx="17612">
                  <c:v>0.2755884725045995</c:v>
                </c:pt>
                <c:pt idx="17613">
                  <c:v>0.26183904958611298</c:v>
                </c:pt>
                <c:pt idx="17614">
                  <c:v>0.24790911137000465</c:v>
                </c:pt>
                <c:pt idx="17615">
                  <c:v>0.23380943736186213</c:v>
                </c:pt>
                <c:pt idx="17616">
                  <c:v>0.21954949685929476</c:v>
                </c:pt>
                <c:pt idx="17617">
                  <c:v>0.20513875907941631</c:v>
                </c:pt>
                <c:pt idx="17618">
                  <c:v>0.19058740731133941</c:v>
                </c:pt>
                <c:pt idx="17619">
                  <c:v>0.17590596758096874</c:v>
                </c:pt>
                <c:pt idx="17620">
                  <c:v>0.16110416127482047</c:v>
                </c:pt>
                <c:pt idx="17621">
                  <c:v>0.14619191872982154</c:v>
                </c:pt>
                <c:pt idx="17622">
                  <c:v>0.13117973753448442</c:v>
                </c:pt>
                <c:pt idx="17623">
                  <c:v>0.11607830986286195</c:v>
                </c:pt>
                <c:pt idx="17624">
                  <c:v>0.10089737879879099</c:v>
                </c:pt>
                <c:pt idx="17625">
                  <c:v>8.5646760244871958E-2</c:v>
                </c:pt>
                <c:pt idx="17626">
                  <c:v>7.0336713607563675E-2</c:v>
                </c:pt>
                <c:pt idx="17627">
                  <c:v>5.4977945954412584E-2</c:v>
                </c:pt>
                <c:pt idx="17628">
                  <c:v>3.9581599603114602E-2</c:v>
                </c:pt>
                <c:pt idx="17629">
                  <c:v>2.4158863368781373E-2</c:v>
                </c:pt>
                <c:pt idx="17630">
                  <c:v>8.719818459188405E-3</c:v>
                </c:pt>
                <c:pt idx="17631">
                  <c:v>-6.7255443295122933E-3</c:v>
                </c:pt>
                <c:pt idx="17632">
                  <c:v>-2.2166592031542868E-2</c:v>
                </c:pt>
                <c:pt idx="17633">
                  <c:v>-3.7591720727746664E-2</c:v>
                </c:pt>
                <c:pt idx="17634">
                  <c:v>-5.2991405931729761E-2</c:v>
                </c:pt>
                <c:pt idx="17635">
                  <c:v>-6.8354992635910314E-2</c:v>
                </c:pt>
                <c:pt idx="17636">
                  <c:v>-8.367175179779876E-2</c:v>
                </c:pt>
                <c:pt idx="17637">
                  <c:v>-9.8931168033061151E-2</c:v>
                </c:pt>
                <c:pt idx="17638">
                  <c:v>-0.11412270747400659</c:v>
                </c:pt>
                <c:pt idx="17639">
                  <c:v>-0.12923608620286003</c:v>
                </c:pt>
                <c:pt idx="17640">
                  <c:v>-0.14426096174641095</c:v>
                </c:pt>
                <c:pt idx="17641">
                  <c:v>-0.15918689500675873</c:v>
                </c:pt>
                <c:pt idx="17642">
                  <c:v>-0.17400364744992639</c:v>
                </c:pt>
                <c:pt idx="17643">
                  <c:v>-0.18870119959129072</c:v>
                </c:pt>
                <c:pt idx="17644">
                  <c:v>-0.20326946707116417</c:v>
                </c:pt>
                <c:pt idx="17645">
                  <c:v>-0.21769832927514002</c:v>
                </c:pt>
                <c:pt idx="17646">
                  <c:v>-0.23197796097692389</c:v>
                </c:pt>
                <c:pt idx="17647">
                  <c:v>-0.24609858875075349</c:v>
                </c:pt>
                <c:pt idx="17648">
                  <c:v>-0.26005074002892103</c:v>
                </c:pt>
                <c:pt idx="17649">
                  <c:v>-0.27382499959777529</c:v>
                </c:pt>
                <c:pt idx="17650">
                  <c:v>-0.28741084498030428</c:v>
                </c:pt>
                <c:pt idx="17651">
                  <c:v>-0.30079994517546876</c:v>
                </c:pt>
                <c:pt idx="17652">
                  <c:v>-0.3139832281479662</c:v>
                </c:pt>
                <c:pt idx="17653">
                  <c:v>-0.32695108133918888</c:v>
                </c:pt>
                <c:pt idx="17654">
                  <c:v>-0.33969405792334678</c:v>
                </c:pt>
                <c:pt idx="17655">
                  <c:v>-0.35220399547940301</c:v>
                </c:pt>
                <c:pt idx="17656">
                  <c:v>-0.36447296112667754</c:v>
                </c:pt>
                <c:pt idx="17657">
                  <c:v>-0.37649284153761775</c:v>
                </c:pt>
                <c:pt idx="17658">
                  <c:v>-0.3882552948730319</c:v>
                </c:pt>
                <c:pt idx="17659">
                  <c:v>-0.39975171648810404</c:v>
                </c:pt>
                <c:pt idx="17660">
                  <c:v>-0.41097357998931516</c:v>
                </c:pt>
                <c:pt idx="17661">
                  <c:v>-0.42191354439309947</c:v>
                </c:pt>
                <c:pt idx="17662">
                  <c:v>-0.43256439234985439</c:v>
                </c:pt>
                <c:pt idx="17663">
                  <c:v>-0.44291861783213732</c:v>
                </c:pt>
                <c:pt idx="17664">
                  <c:v>-0.45296874119752278</c:v>
                </c:pt>
                <c:pt idx="17665">
                  <c:v>-0.4627083939035766</c:v>
                </c:pt>
                <c:pt idx="17666">
                  <c:v>-0.47213123843858668</c:v>
                </c:pt>
                <c:pt idx="17667">
                  <c:v>-0.48123054228489315</c:v>
                </c:pt>
                <c:pt idx="17668">
                  <c:v>-0.48999984509998057</c:v>
                </c:pt>
                <c:pt idx="17669">
                  <c:v>-0.49843443010915228</c:v>
                </c:pt>
                <c:pt idx="17670">
                  <c:v>-0.50652731015796104</c:v>
                </c:pt>
                <c:pt idx="17671">
                  <c:v>-0.51427234821170076</c:v>
                </c:pt>
                <c:pt idx="17672">
                  <c:v>-0.52166543336720739</c:v>
                </c:pt>
                <c:pt idx="17673">
                  <c:v>-0.52870047104520002</c:v>
                </c:pt>
                <c:pt idx="17674">
                  <c:v>-0.53537288981137132</c:v>
                </c:pt>
                <c:pt idx="17675">
                  <c:v>-0.54167860372241539</c:v>
                </c:pt>
                <c:pt idx="17676">
                  <c:v>-0.54761396628334824</c:v>
                </c:pt>
                <c:pt idx="17677">
                  <c:v>-0.55317388293595204</c:v>
                </c:pt>
                <c:pt idx="17678">
                  <c:v>-0.55835425087817792</c:v>
                </c:pt>
                <c:pt idx="17679">
                  <c:v>-0.56315274928848691</c:v>
                </c:pt>
                <c:pt idx="17680">
                  <c:v>-0.56756480399995646</c:v>
                </c:pt>
                <c:pt idx="17681">
                  <c:v>-0.57158744116199522</c:v>
                </c:pt>
                <c:pt idx="17682">
                  <c:v>-0.57521863732454415</c:v>
                </c:pt>
                <c:pt idx="17683">
                  <c:v>-0.57845506860684981</c:v>
                </c:pt>
                <c:pt idx="17684">
                  <c:v>-0.58129492463744836</c:v>
                </c:pt>
                <c:pt idx="17685">
                  <c:v>-0.58373647902518111</c:v>
                </c:pt>
                <c:pt idx="17686">
                  <c:v>-0.58577837874027427</c:v>
                </c:pt>
                <c:pt idx="17687">
                  <c:v>-0.58741886079396921</c:v>
                </c:pt>
                <c:pt idx="17688">
                  <c:v>-0.58865676880619533</c:v>
                </c:pt>
                <c:pt idx="17689">
                  <c:v>-0.58949154205098853</c:v>
                </c:pt>
                <c:pt idx="17690">
                  <c:v>-0.58992207259599849</c:v>
                </c:pt>
                <c:pt idx="17691">
                  <c:v>-0.58994771708222926</c:v>
                </c:pt>
                <c:pt idx="17692">
                  <c:v>-0.58956864739492199</c:v>
                </c:pt>
                <c:pt idx="17693">
                  <c:v>-0.58878582627341858</c:v>
                </c:pt>
                <c:pt idx="17694">
                  <c:v>-0.58760023731471323</c:v>
                </c:pt>
                <c:pt idx="17695">
                  <c:v>-0.58601131295525455</c:v>
                </c:pt>
                <c:pt idx="17696">
                  <c:v>-0.58402085351117827</c:v>
                </c:pt>
                <c:pt idx="17697">
                  <c:v>-0.58163054270065062</c:v>
                </c:pt>
                <c:pt idx="17698">
                  <c:v>-0.57884183959796365</c:v>
                </c:pt>
                <c:pt idx="17699">
                  <c:v>-0.57565589329219424</c:v>
                </c:pt>
                <c:pt idx="17700">
                  <c:v>-0.57207606252838861</c:v>
                </c:pt>
                <c:pt idx="17701">
                  <c:v>-0.56810428314903638</c:v>
                </c:pt>
                <c:pt idx="17702">
                  <c:v>-0.5637431051875621</c:v>
                </c:pt>
                <c:pt idx="17703">
                  <c:v>-0.55899494355605228</c:v>
                </c:pt>
                <c:pt idx="17704">
                  <c:v>-0.55386422613202702</c:v>
                </c:pt>
                <c:pt idx="17705">
                  <c:v>-0.54835374707187767</c:v>
                </c:pt>
                <c:pt idx="17706">
                  <c:v>-0.54246705904775938</c:v>
                </c:pt>
                <c:pt idx="17707">
                  <c:v>-0.53620847781082903</c:v>
                </c:pt>
                <c:pt idx="17708">
                  <c:v>-0.52958305708825792</c:v>
                </c:pt>
                <c:pt idx="17709">
                  <c:v>-0.52259395582462498</c:v>
                </c:pt>
                <c:pt idx="17710">
                  <c:v>-0.51524632013631677</c:v>
                </c:pt>
                <c:pt idx="17711">
                  <c:v>-0.50754589169747499</c:v>
                </c:pt>
                <c:pt idx="17712">
                  <c:v>-0.4994981988770712</c:v>
                </c:pt>
                <c:pt idx="17713">
                  <c:v>-0.49110846308950684</c:v>
                </c:pt>
                <c:pt idx="17714">
                  <c:v>-0.48238188529883919</c:v>
                </c:pt>
                <c:pt idx="17715">
                  <c:v>-0.47332470499842672</c:v>
                </c:pt>
                <c:pt idx="17716">
                  <c:v>-0.46394309788611915</c:v>
                </c:pt>
                <c:pt idx="17717">
                  <c:v>-0.45424309259054718</c:v>
                </c:pt>
                <c:pt idx="17718">
                  <c:v>-0.44423161462951344</c:v>
                </c:pt>
                <c:pt idx="17719">
                  <c:v>-0.43391573584785714</c:v>
                </c:pt>
                <c:pt idx="17720">
                  <c:v>-0.42330297836902037</c:v>
                </c:pt>
                <c:pt idx="17721">
                  <c:v>-0.41239978710076985</c:v>
                </c:pt>
                <c:pt idx="17722">
                  <c:v>-0.40121435754540813</c:v>
                </c:pt>
                <c:pt idx="17723">
                  <c:v>-0.38975448710045402</c:v>
                </c:pt>
                <c:pt idx="17724">
                  <c:v>-0.3780267142646539</c:v>
                </c:pt>
                <c:pt idx="17725">
                  <c:v>-0.36604027412775147</c:v>
                </c:pt>
                <c:pt idx="17726">
                  <c:v>-0.3538031589386893</c:v>
                </c:pt>
                <c:pt idx="17727">
                  <c:v>-0.34132267967492691</c:v>
                </c:pt>
                <c:pt idx="17728">
                  <c:v>-0.32860799025430321</c:v>
                </c:pt>
                <c:pt idx="17729">
                  <c:v>-0.31566830251090539</c:v>
                </c:pt>
                <c:pt idx="17730">
                  <c:v>-0.30251280736007174</c:v>
                </c:pt>
                <c:pt idx="17731">
                  <c:v>-0.28914949284533592</c:v>
                </c:pt>
                <c:pt idx="17732">
                  <c:v>-0.27558872583076849</c:v>
                </c:pt>
                <c:pt idx="17733">
                  <c:v>-0.26183930023439295</c:v>
                </c:pt>
                <c:pt idx="17734">
                  <c:v>-0.2479093592823661</c:v>
                </c:pt>
                <c:pt idx="17735">
                  <c:v>-0.23380968248104508</c:v>
                </c:pt>
                <c:pt idx="17736">
                  <c:v>-0.21954973912882111</c:v>
                </c:pt>
                <c:pt idx="17737">
                  <c:v>-0.20513899844360947</c:v>
                </c:pt>
                <c:pt idx="17738">
                  <c:v>-0.19058764371533399</c:v>
                </c:pt>
                <c:pt idx="17739">
                  <c:v>-0.1759062009707161</c:v>
                </c:pt>
                <c:pt idx="17740">
                  <c:v>-0.1611043915971247</c:v>
                </c:pt>
                <c:pt idx="17741">
                  <c:v>-0.14619214593231877</c:v>
                </c:pt>
                <c:pt idx="17742">
                  <c:v>-0.13117996156568154</c:v>
                </c:pt>
                <c:pt idx="17743">
                  <c:v>-0.11607853067212592</c:v>
                </c:pt>
                <c:pt idx="17744">
                  <c:v>-0.1008975963363748</c:v>
                </c:pt>
                <c:pt idx="17745">
                  <c:v>-8.5646974461917394E-2</c:v>
                </c:pt>
                <c:pt idx="17746">
                  <c:v>-7.0336924456123884E-2</c:v>
                </c:pt>
                <c:pt idx="17747">
                  <c:v>-5.4978153387450497E-2</c:v>
                </c:pt>
                <c:pt idx="17748">
                  <c:v>-3.9581803574518834E-2</c:v>
                </c:pt>
                <c:pt idx="17749">
                  <c:v>-2.415906383337264E-2</c:v>
                </c:pt>
                <c:pt idx="17750">
                  <c:v>-8.7200153727306096E-3</c:v>
                </c:pt>
                <c:pt idx="17751">
                  <c:v>6.7253510102905575E-3</c:v>
                </c:pt>
                <c:pt idx="17752">
                  <c:v>2.216640234896633E-2</c:v>
                </c:pt>
                <c:pt idx="17753">
                  <c:v>3.7591534723160895E-2</c:v>
                </c:pt>
                <c:pt idx="17754">
                  <c:v>5.2991223645501233E-2</c:v>
                </c:pt>
                <c:pt idx="17755">
                  <c:v>6.8354814107412273E-2</c:v>
                </c:pt>
                <c:pt idx="17756">
                  <c:v>8.3671577065413699E-2</c:v>
                </c:pt>
                <c:pt idx="17757">
                  <c:v>9.8930997134164742E-2</c:v>
                </c:pt>
                <c:pt idx="17758">
                  <c:v>0.11412254044495911</c:v>
                </c:pt>
                <c:pt idx="17759">
                  <c:v>0.12923592307900228</c:v>
                </c:pt>
                <c:pt idx="17760">
                  <c:v>0.14426080256205873</c:v>
                </c:pt>
                <c:pt idx="17761">
                  <c:v>0.15918673979519041</c:v>
                </c:pt>
                <c:pt idx="17762">
                  <c:v>0.17400349624338068</c:v>
                </c:pt>
                <c:pt idx="17763">
                  <c:v>0.18870105242096277</c:v>
                </c:pt>
                <c:pt idx="17764">
                  <c:v>0.20326932396719302</c:v>
                </c:pt>
                <c:pt idx="17765">
                  <c:v>0.21769819026660434</c:v>
                </c:pt>
                <c:pt idx="17766">
                  <c:v>0.23197782609183895</c:v>
                </c:pt>
                <c:pt idx="17767">
                  <c:v>0.246098458016064</c:v>
                </c:pt>
                <c:pt idx="17768">
                  <c:v>0.2600506134704999</c:v>
                </c:pt>
                <c:pt idx="17769">
                  <c:v>0.27382487724041354</c:v>
                </c:pt>
                <c:pt idx="17770">
                  <c:v>0.28741072684771002</c:v>
                </c:pt>
                <c:pt idx="17771">
                  <c:v>0.30079983129025795</c:v>
                </c:pt>
                <c:pt idx="17772">
                  <c:v>0.31398311853166511</c:v>
                </c:pt>
                <c:pt idx="17773">
                  <c:v>0.3269509760122295</c:v>
                </c:pt>
                <c:pt idx="17774">
                  <c:v>0.33969395690506171</c:v>
                </c:pt>
                <c:pt idx="17775">
                  <c:v>0.35220389878802161</c:v>
                </c:pt>
                <c:pt idx="17776">
                  <c:v>0.36447286877932655</c:v>
                </c:pt>
                <c:pt idx="17777">
                  <c:v>0.37649275355031597</c:v>
                </c:pt>
                <c:pt idx="17778">
                  <c:v>0.38825521126068196</c:v>
                </c:pt>
                <c:pt idx="17779">
                  <c:v>0.39975163726450308</c:v>
                </c:pt>
                <c:pt idx="17780">
                  <c:v>0.41097350516715431</c:v>
                </c:pt>
                <c:pt idx="17781">
                  <c:v>0.42191347398394391</c:v>
                </c:pt>
                <c:pt idx="17782">
                  <c:v>0.43256432636415765</c:v>
                </c:pt>
                <c:pt idx="17783">
                  <c:v>0.44291855627923904</c:v>
                </c:pt>
                <c:pt idx="17784">
                  <c:v>0.45296868408564006</c:v>
                </c:pt>
                <c:pt idx="17785">
                  <c:v>0.46270834123981375</c:v>
                </c:pt>
                <c:pt idx="17786">
                  <c:v>0.47213119022893241</c:v>
                </c:pt>
                <c:pt idx="17787">
                  <c:v>0.48123049853421351</c:v>
                </c:pt>
                <c:pt idx="17788">
                  <c:v>0.48999980581203195</c:v>
                </c:pt>
                <c:pt idx="17789">
                  <c:v>0.4984343952865678</c:v>
                </c:pt>
                <c:pt idx="17790">
                  <c:v>0.50652727980226731</c:v>
                </c:pt>
                <c:pt idx="17791">
                  <c:v>0.51427232232330589</c:v>
                </c:pt>
                <c:pt idx="17792">
                  <c:v>0.52166541194540939</c:v>
                </c:pt>
                <c:pt idx="17793">
                  <c:v>0.52870045408819188</c:v>
                </c:pt>
                <c:pt idx="17794">
                  <c:v>0.53537287731623417</c:v>
                </c:pt>
                <c:pt idx="17795">
                  <c:v>0.54167859568512422</c:v>
                </c:pt>
                <c:pt idx="17796">
                  <c:v>0.54761396269878271</c:v>
                </c:pt>
                <c:pt idx="17797">
                  <c:v>0.55317388379789012</c:v>
                </c:pt>
                <c:pt idx="17798">
                  <c:v>0.55835425617930001</c:v>
                </c:pt>
                <c:pt idx="17799">
                  <c:v>0.56315275902038664</c:v>
                </c:pt>
                <c:pt idx="17800">
                  <c:v>0.56756481815312976</c:v>
                </c:pt>
                <c:pt idx="17801">
                  <c:v>0.57158745972585989</c:v>
                </c:pt>
                <c:pt idx="17802">
                  <c:v>0.57521866028744806</c:v>
                </c:pt>
                <c:pt idx="17803">
                  <c:v>0.5784550959560435</c:v>
                </c:pt>
                <c:pt idx="17804">
                  <c:v>0.5812949563591352</c:v>
                </c:pt>
                <c:pt idx="17805">
                  <c:v>0.58373651510448377</c:v>
                </c:pt>
                <c:pt idx="17806">
                  <c:v>0.58577841916126283</c:v>
                </c:pt>
                <c:pt idx="17807">
                  <c:v>0.58741890553966114</c:v>
                </c:pt>
                <c:pt idx="17808">
                  <c:v>0.58865681785855539</c:v>
                </c:pt>
                <c:pt idx="17809">
                  <c:v>0.5894915953909402</c:v>
                </c:pt>
                <c:pt idx="17810">
                  <c:v>0.5899221302034352</c:v>
                </c:pt>
                <c:pt idx="17811">
                  <c:v>0.58994777893600858</c:v>
                </c:pt>
                <c:pt idx="17812">
                  <c:v>0.58956871347288287</c:v>
                </c:pt>
                <c:pt idx="17813">
                  <c:v>0.58878589655238656</c:v>
                </c:pt>
                <c:pt idx="17814">
                  <c:v>0.58760031177050054</c:v>
                </c:pt>
                <c:pt idx="17815">
                  <c:v>0.58601139156268867</c:v>
                </c:pt>
                <c:pt idx="17816">
                  <c:v>0.58402093624407325</c:v>
                </c:pt>
                <c:pt idx="17817">
                  <c:v>0.58163062953184674</c:v>
                </c:pt>
                <c:pt idx="17818">
                  <c:v>0.57884193049933863</c:v>
                </c:pt>
                <c:pt idx="17819">
                  <c:v>0.57565598823463526</c:v>
                </c:pt>
                <c:pt idx="17820">
                  <c:v>0.57207616148184259</c:v>
                </c:pt>
                <c:pt idx="17821">
                  <c:v>0.56810438608249336</c:v>
                </c:pt>
                <c:pt idx="17822">
                  <c:v>0.5637432120690723</c:v>
                </c:pt>
                <c:pt idx="17823">
                  <c:v>0.55899505435273955</c:v>
                </c:pt>
                <c:pt idx="17824">
                  <c:v>0.55386434081008962</c:v>
                </c:pt>
                <c:pt idx="17825">
                  <c:v>0.54835386559660682</c:v>
                </c:pt>
                <c:pt idx="17826">
                  <c:v>0.542467181383543</c:v>
                </c:pt>
                <c:pt idx="17827">
                  <c:v>0.53620860392116731</c:v>
                </c:pt>
                <c:pt idx="17828">
                  <c:v>0.52958318693576678</c:v>
                </c:pt>
                <c:pt idx="17829">
                  <c:v>0.52259408937105334</c:v>
                </c:pt>
                <c:pt idx="17830">
                  <c:v>0.51524645734255359</c:v>
                </c:pt>
                <c:pt idx="17831">
                  <c:v>0.50754603252356467</c:v>
                </c:pt>
                <c:pt idx="17832">
                  <c:v>0.49949834328222081</c:v>
                </c:pt>
                <c:pt idx="17833">
                  <c:v>0.49110861103209702</c:v>
                </c:pt>
                <c:pt idx="17834">
                  <c:v>0.48238203673644281</c:v>
                </c:pt>
                <c:pt idx="17835">
                  <c:v>0.47332485988781003</c:v>
                </c:pt>
                <c:pt idx="17836">
                  <c:v>0.46394325618326027</c:v>
                </c:pt>
                <c:pt idx="17837">
                  <c:v>0.45424325425064821</c:v>
                </c:pt>
                <c:pt idx="17838">
                  <c:v>0.44423177960701188</c:v>
                </c:pt>
                <c:pt idx="17839">
                  <c:v>0.43391590409644026</c:v>
                </c:pt>
                <c:pt idx="17840">
                  <c:v>0.42330314984163503</c:v>
                </c:pt>
                <c:pt idx="17841">
                  <c:v>0.41239996174963184</c:v>
                </c:pt>
                <c:pt idx="17842">
                  <c:v>0.40121453532202933</c:v>
                </c:pt>
                <c:pt idx="17843">
                  <c:v>0.38975466795564112</c:v>
                </c:pt>
                <c:pt idx="17844">
                  <c:v>0.37802689814852652</c:v>
                </c:pt>
                <c:pt idx="17845">
                  <c:v>0.36604046098975646</c:v>
                </c:pt>
                <c:pt idx="17846">
                  <c:v>0.35380334872761388</c:v>
                </c:pt>
                <c:pt idx="17847">
                  <c:v>0.34132287233891495</c:v>
                </c:pt>
                <c:pt idx="17848">
                  <c:v>0.32860818574086081</c:v>
                </c:pt>
                <c:pt idx="17849">
                  <c:v>0.31566850076692332</c:v>
                </c:pt>
                <c:pt idx="17850">
                  <c:v>0.30251300833183958</c:v>
                </c:pt>
                <c:pt idx="17851">
                  <c:v>0.2891496964785602</c:v>
                </c:pt>
                <c:pt idx="17852">
                  <c:v>0.2755889320705579</c:v>
                </c:pt>
                <c:pt idx="17853">
                  <c:v>0.26183950902532027</c:v>
                </c:pt>
                <c:pt idx="17854">
                  <c:v>0.2479095705684492</c:v>
                </c:pt>
                <c:pt idx="17855">
                  <c:v>0.23380989620576298</c:v>
                </c:pt>
                <c:pt idx="17856">
                  <c:v>0.21954995523515425</c:v>
                </c:pt>
                <c:pt idx="17857">
                  <c:v>0.20513921687402203</c:v>
                </c:pt>
                <c:pt idx="17858">
                  <c:v>0.19058786441181344</c:v>
                </c:pt>
                <c:pt idx="17859">
                  <c:v>0.1759064238747792</c:v>
                </c:pt>
                <c:pt idx="17860">
                  <c:v>0.16110461664982342</c:v>
                </c:pt>
                <c:pt idx="17861">
                  <c:v>0.14619237307427321</c:v>
                </c:pt>
                <c:pt idx="17862">
                  <c:v>0.13118019073707959</c:v>
                </c:pt>
                <c:pt idx="17863">
                  <c:v>0.11607876181276028</c:v>
                </c:pt>
                <c:pt idx="17864">
                  <c:v>0.10089782938563457</c:v>
                </c:pt>
                <c:pt idx="17865">
                  <c:v>8.5647209358813425E-2</c:v>
                </c:pt>
                <c:pt idx="17866">
                  <c:v>7.0337161139314638E-2</c:v>
                </c:pt>
                <c:pt idx="17867">
                  <c:v>5.4978391795234408E-2</c:v>
                </c:pt>
                <c:pt idx="17868">
                  <c:v>3.9582043644877427E-2</c:v>
                </c:pt>
                <c:pt idx="17869">
                  <c:v>2.4159305503959901E-2</c:v>
                </c:pt>
                <c:pt idx="17870">
                  <c:v>8.7202585809162559E-3</c:v>
                </c:pt>
                <c:pt idx="17871">
                  <c:v>-6.7251063274356496E-3</c:v>
                </c:pt>
                <c:pt idx="17872">
                  <c:v>-2.2166156254623235E-2</c:v>
                </c:pt>
                <c:pt idx="17873">
                  <c:v>-3.7591287280759104E-2</c:v>
                </c:pt>
                <c:pt idx="17874">
                  <c:v>-5.2990974918711353E-2</c:v>
                </c:pt>
                <c:pt idx="17875">
                  <c:v>-6.8354564160124087E-2</c:v>
                </c:pt>
                <c:pt idx="17876">
                  <c:v>-8.3671325961712492E-2</c:v>
                </c:pt>
                <c:pt idx="17877">
                  <c:v>-9.893074493832589E-2</c:v>
                </c:pt>
                <c:pt idx="17878">
                  <c:v>-0.11412228722142681</c:v>
                </c:pt>
                <c:pt idx="17879">
                  <c:v>-0.12923566889236879</c:v>
                </c:pt>
                <c:pt idx="17880">
                  <c:v>-0.14426054747705305</c:v>
                </c:pt>
                <c:pt idx="17881">
                  <c:v>-0.15918648387667111</c:v>
                </c:pt>
                <c:pt idx="17882">
                  <c:v>-0.17400323955629235</c:v>
                </c:pt>
                <c:pt idx="17883">
                  <c:v>-0.18870079503035134</c:v>
                </c:pt>
                <c:pt idx="17884">
                  <c:v>-0.20326906593816976</c:v>
                </c:pt>
                <c:pt idx="17885">
                  <c:v>-0.21769793166433624</c:v>
                </c:pt>
                <c:pt idx="17886">
                  <c:v>-0.23197756698153069</c:v>
                </c:pt>
                <c:pt idx="17887">
                  <c:v>-0.2460981984629439</c:v>
                </c:pt>
                <c:pt idx="17888">
                  <c:v>-0.26005035353980188</c:v>
                </c:pt>
                <c:pt idx="17889">
                  <c:v>-0.27382461699735977</c:v>
                </c:pt>
                <c:pt idx="17890">
                  <c:v>-0.28741046635749334</c:v>
                </c:pt>
                <c:pt idx="17891">
                  <c:v>-0.30079957061803919</c:v>
                </c:pt>
                <c:pt idx="17892">
                  <c:v>-0.3139828577425402</c:v>
                </c:pt>
                <c:pt idx="17893">
                  <c:v>-0.32695071517121183</c:v>
                </c:pt>
                <c:pt idx="17894">
                  <c:v>-0.33969369607708916</c:v>
                </c:pt>
                <c:pt idx="17895">
                  <c:v>-0.35220363803790994</c:v>
                </c:pt>
                <c:pt idx="17896">
                  <c:v>-0.36447260817177551</c:v>
                </c:pt>
                <c:pt idx="17897">
                  <c:v>-0.37649249314989236</c:v>
                </c:pt>
                <c:pt idx="17898">
                  <c:v>-0.38825495113178737</c:v>
                </c:pt>
                <c:pt idx="17899">
                  <c:v>-0.39975137747137673</c:v>
                </c:pt>
                <c:pt idx="17900">
                  <c:v>-0.41097324577383915</c:v>
                </c:pt>
                <c:pt idx="17901">
                  <c:v>-0.42191321505428908</c:v>
                </c:pt>
                <c:pt idx="17902">
                  <c:v>-0.43256406796179797</c:v>
                </c:pt>
                <c:pt idx="17903">
                  <c:v>-0.44291829846756942</c:v>
                </c:pt>
                <c:pt idx="17904">
                  <c:v>-0.45296842692781131</c:v>
                </c:pt>
                <c:pt idx="17905">
                  <c:v>-0.46270808479871189</c:v>
                </c:pt>
                <c:pt idx="17906">
                  <c:v>-0.47213093456716376</c:v>
                </c:pt>
                <c:pt idx="17907">
                  <c:v>-0.48123024371409184</c:v>
                </c:pt>
                <c:pt idx="17908">
                  <c:v>-0.48999955189556182</c:v>
                </c:pt>
                <c:pt idx="17909">
                  <c:v>-0.49843414233543182</c:v>
                </c:pt>
                <c:pt idx="17910">
                  <c:v>-0.50652702787780923</c:v>
                </c:pt>
                <c:pt idx="17911">
                  <c:v>-0.51427207148651333</c:v>
                </c:pt>
                <c:pt idx="17912">
                  <c:v>-0.52166516225690396</c:v>
                </c:pt>
                <c:pt idx="17913">
                  <c:v>-0.52870020560821396</c:v>
                </c:pt>
                <c:pt idx="17914">
                  <c:v>-0.53537263010462588</c:v>
                </c:pt>
                <c:pt idx="17915">
                  <c:v>-0.54167834980131757</c:v>
                </c:pt>
                <c:pt idx="17916">
                  <c:v>-0.54761371820178151</c:v>
                </c:pt>
                <c:pt idx="17917">
                  <c:v>-0.55317364074626507</c:v>
                </c:pt>
                <c:pt idx="17918">
                  <c:v>-0.55835401463116474</c:v>
                </c:pt>
                <c:pt idx="17919">
                  <c:v>-0.56315251903338392</c:v>
                </c:pt>
                <c:pt idx="17920">
                  <c:v>-0.56756457978443464</c:v>
                </c:pt>
                <c:pt idx="17921">
                  <c:v>-0.57158722303214471</c:v>
                </c:pt>
                <c:pt idx="17922">
                  <c:v>-0.5752184253248841</c:v>
                </c:pt>
                <c:pt idx="17923">
                  <c:v>-0.57845486278027292</c:v>
                </c:pt>
                <c:pt idx="17924">
                  <c:v>-0.58129472502527113</c:v>
                </c:pt>
                <c:pt idx="17925">
                  <c:v>-0.58373628566709901</c:v>
                </c:pt>
                <c:pt idx="17926">
                  <c:v>-0.58577819167436151</c:v>
                </c:pt>
                <c:pt idx="17927">
                  <c:v>-0.58741868005668463</c:v>
                </c:pt>
                <c:pt idx="17928">
                  <c:v>-0.58865659443235396</c:v>
                </c:pt>
                <c:pt idx="17929">
                  <c:v>-0.5894913740737785</c:v>
                </c:pt>
                <c:pt idx="17930">
                  <c:v>-0.5899219110469589</c:v>
                </c:pt>
                <c:pt idx="17931">
                  <c:v>-0.58994756199125564</c:v>
                </c:pt>
                <c:pt idx="17932">
                  <c:v>-0.58956849879024908</c:v>
                </c:pt>
                <c:pt idx="17933">
                  <c:v>-0.58878568418163202</c:v>
                </c:pt>
                <c:pt idx="17934">
                  <c:v>-0.58760010176072663</c:v>
                </c:pt>
                <c:pt idx="17935">
                  <c:v>-0.58601118396232688</c:v>
                </c:pt>
                <c:pt idx="17936">
                  <c:v>-0.58402073110089658</c:v>
                </c:pt>
                <c:pt idx="17937">
                  <c:v>-0.58163042689292443</c:v>
                </c:pt>
                <c:pt idx="17938">
                  <c:v>-0.57884173041104203</c:v>
                </c:pt>
                <c:pt idx="17939">
                  <c:v>-0.57565579074264328</c:v>
                </c:pt>
                <c:pt idx="17940">
                  <c:v>-0.57207596663109128</c:v>
                </c:pt>
                <c:pt idx="17941">
                  <c:v>-0.56810419391721489</c:v>
                </c:pt>
                <c:pt idx="17942">
                  <c:v>-0.56374302263274478</c:v>
                </c:pt>
                <c:pt idx="17943">
                  <c:v>-0.55899486768809803</c:v>
                </c:pt>
                <c:pt idx="17944">
                  <c:v>-0.55386415695911329</c:v>
                </c:pt>
                <c:pt idx="17945">
                  <c:v>-0.54835368460050515</c:v>
                </c:pt>
                <c:pt idx="17946">
                  <c:v>-0.54246700328275155</c:v>
                </c:pt>
                <c:pt idx="17947">
                  <c:v>-0.53620842875533758</c:v>
                </c:pt>
                <c:pt idx="17948">
                  <c:v>-0.5295830147437588</c:v>
                </c:pt>
                <c:pt idx="17949">
                  <c:v>-0.52259392019092055</c:v>
                </c:pt>
                <c:pt idx="17950">
                  <c:v>-0.51524629121154719</c:v>
                </c:pt>
                <c:pt idx="17951">
                  <c:v>-0.50754586947810931</c:v>
                </c:pt>
                <c:pt idx="17952">
                  <c:v>-0.49949818335792395</c:v>
                </c:pt>
                <c:pt idx="17953">
                  <c:v>-0.49110845426372984</c:v>
                </c:pt>
                <c:pt idx="17954">
                  <c:v>-0.48238188315793556</c:v>
                </c:pt>
                <c:pt idx="17955">
                  <c:v>-0.47332470953224914</c:v>
                </c:pt>
                <c:pt idx="17956">
                  <c:v>-0.46394310908287489</c:v>
                </c:pt>
                <c:pt idx="17957">
                  <c:v>-0.45424311043680787</c:v>
                </c:pt>
                <c:pt idx="17958">
                  <c:v>-0.44423163911021996</c:v>
                </c:pt>
                <c:pt idx="17959">
                  <c:v>-0.43391576694632306</c:v>
                </c:pt>
                <c:pt idx="17960">
                  <c:v>-0.42330301606694187</c:v>
                </c:pt>
                <c:pt idx="17961">
                  <c:v>-0.41239983137823177</c:v>
                </c:pt>
                <c:pt idx="17962">
                  <c:v>-0.40121440838089334</c:v>
                </c:pt>
                <c:pt idx="17963">
                  <c:v>-0.38975454447084368</c:v>
                </c:pt>
                <c:pt idx="17964">
                  <c:v>-0.3780267781452471</c:v>
                </c:pt>
                <c:pt idx="17965">
                  <c:v>-0.36604034449226763</c:v>
                </c:pt>
                <c:pt idx="17966">
                  <c:v>-0.35380323575927763</c:v>
                </c:pt>
                <c:pt idx="17967">
                  <c:v>-0.34132276292217495</c:v>
                </c:pt>
                <c:pt idx="17968">
                  <c:v>-0.32860807989724661</c:v>
                </c:pt>
                <c:pt idx="17969">
                  <c:v>-0.31566839851703588</c:v>
                </c:pt>
                <c:pt idx="17970">
                  <c:v>-0.3025129096953611</c:v>
                </c:pt>
                <c:pt idx="17971">
                  <c:v>-0.28914960147423446</c:v>
                </c:pt>
                <c:pt idx="17972">
                  <c:v>-0.27558884071620737</c:v>
                </c:pt>
                <c:pt idx="17973">
                  <c:v>-0.26183942133782673</c:v>
                </c:pt>
                <c:pt idx="17974">
                  <c:v>-0.24790948656374479</c:v>
                </c:pt>
                <c:pt idx="17975">
                  <c:v>-0.233809815898854</c:v>
                </c:pt>
                <c:pt idx="17976">
                  <c:v>-0.21954987864009506</c:v>
                </c:pt>
                <c:pt idx="17977">
                  <c:v>-0.20513914400392863</c:v>
                </c:pt>
                <c:pt idx="17978">
                  <c:v>-0.19058779527885</c:v>
                </c:pt>
                <c:pt idx="17979">
                  <c:v>-0.1759063584901536</c:v>
                </c:pt>
                <c:pt idx="17980">
                  <c:v>-0.16110455502380674</c:v>
                </c:pt>
                <c:pt idx="17981">
                  <c:v>-0.14619231521618814</c:v>
                </c:pt>
                <c:pt idx="17982">
                  <c:v>-0.13118013665528852</c:v>
                </c:pt>
                <c:pt idx="17983">
                  <c:v>-0.11607871151466358</c:v>
                </c:pt>
                <c:pt idx="17984">
                  <c:v>-0.10089778287770104</c:v>
                </c:pt>
                <c:pt idx="17985">
                  <c:v>-8.5647166646550421E-2</c:v>
                </c:pt>
                <c:pt idx="17986">
                  <c:v>-7.0337122227275992E-2</c:v>
                </c:pt>
                <c:pt idx="17987">
                  <c:v>-5.4978356687019288E-2</c:v>
                </c:pt>
                <c:pt idx="17988">
                  <c:v>-3.9582012343139038E-2</c:v>
                </c:pt>
                <c:pt idx="17989">
                  <c:v>-2.4159278010397335E-2</c:v>
                </c:pt>
                <c:pt idx="17990">
                  <c:v>-8.7202348962781666E-3</c:v>
                </c:pt>
                <c:pt idx="17991">
                  <c:v>6.7251262033364255E-3</c:v>
                </c:pt>
                <c:pt idx="17992">
                  <c:v>2.2166172322935003E-2</c:v>
                </c:pt>
                <c:pt idx="17993">
                  <c:v>3.7591299543573244E-2</c:v>
                </c:pt>
                <c:pt idx="17994">
                  <c:v>5.299098337905879E-2</c:v>
                </c:pt>
                <c:pt idx="17995">
                  <c:v>6.8354568821975353E-2</c:v>
                </c:pt>
                <c:pt idx="17996">
                  <c:v>8.3671326829981005E-2</c:v>
                </c:pt>
                <c:pt idx="17997">
                  <c:v>9.8930742018849993E-2</c:v>
                </c:pt>
                <c:pt idx="17998">
                  <c:v>0.1141222805209815</c:v>
                </c:pt>
                <c:pt idx="17999">
                  <c:v>0.12923565841866408</c:v>
                </c:pt>
                <c:pt idx="18000">
                  <c:v>0.14426053323872487</c:v>
                </c:pt>
                <c:pt idx="18001">
                  <c:v>0.15918646588326557</c:v>
                </c:pt>
                <c:pt idx="18002">
                  <c:v>0.17400321781829173</c:v>
                </c:pt>
                <c:pt idx="18003">
                  <c:v>0.18870076955913795</c:v>
                </c:pt>
                <c:pt idx="18004">
                  <c:v>0.20326903674604282</c:v>
                </c:pt>
                <c:pt idx="18005">
                  <c:v>0.2176978987644895</c:v>
                </c:pt>
                <c:pt idx="18006">
                  <c:v>0.23197753038807029</c:v>
                </c:pt>
                <c:pt idx="18007">
                  <c:v>0.2460981581908738</c:v>
                </c:pt>
                <c:pt idx="18008">
                  <c:v>0.26005030960500364</c:v>
                </c:pt>
                <c:pt idx="18009">
                  <c:v>0.2738245694166111</c:v>
                </c:pt>
                <c:pt idx="18010">
                  <c:v>0.2874104151484505</c:v>
                </c:pt>
                <c:pt idx="18011">
                  <c:v>0.30079951579922654</c:v>
                </c:pt>
                <c:pt idx="18012">
                  <c:v>0.31398279933335232</c:v>
                </c:pt>
                <c:pt idx="18013">
                  <c:v>0.32695065319190342</c:v>
                </c:pt>
                <c:pt idx="18014">
                  <c:v>0.33969363054877322</c:v>
                </c:pt>
                <c:pt idx="18015">
                  <c:v>0.35220356898255062</c:v>
                </c:pt>
                <c:pt idx="18016">
                  <c:v>0.36447253561217346</c:v>
                </c:pt>
                <c:pt idx="18017">
                  <c:v>0.37649241710968323</c:v>
                </c:pt>
                <c:pt idx="18018">
                  <c:v>0.38825487163543715</c:v>
                </c:pt>
                <c:pt idx="18019">
                  <c:v>0.3997512945441663</c:v>
                </c:pt>
                <c:pt idx="18020">
                  <c:v>0.41097315944187329</c:v>
                </c:pt>
                <c:pt idx="18021">
                  <c:v>0.42191312534446801</c:v>
                </c:pt>
                <c:pt idx="18022">
                  <c:v>0.43256397490181514</c:v>
                </c:pt>
                <c:pt idx="18023">
                  <c:v>0.4429182020859162</c:v>
                </c:pt>
                <c:pt idx="18024">
                  <c:v>0.45296832725375491</c:v>
                </c:pt>
                <c:pt idx="18025">
                  <c:v>0.46270798186229289</c:v>
                </c:pt>
                <c:pt idx="18026">
                  <c:v>0.47213082839918274</c:v>
                </c:pt>
                <c:pt idx="18027">
                  <c:v>0.48123013434610595</c:v>
                </c:pt>
                <c:pt idx="18028">
                  <c:v>0.48999943935987311</c:v>
                </c:pt>
                <c:pt idx="18029">
                  <c:v>0.49843402666507858</c:v>
                </c:pt>
                <c:pt idx="18030">
                  <c:v>0.50652690910655274</c:v>
                </c:pt>
                <c:pt idx="18031">
                  <c:v>0.51427194964883927</c:v>
                </c:pt>
                <c:pt idx="18032">
                  <c:v>0.52166503738799785</c:v>
                </c:pt>
                <c:pt idx="18033">
                  <c:v>0.52870007774396388</c:v>
                </c:pt>
                <c:pt idx="18034">
                  <c:v>0.53537249928160169</c:v>
                </c:pt>
                <c:pt idx="18035">
                  <c:v>0.54167821605677213</c:v>
                </c:pt>
                <c:pt idx="18036">
                  <c:v>0.5476135815736306</c:v>
                </c:pt>
                <c:pt idx="18037">
                  <c:v>0.55317350127308174</c:v>
                </c:pt>
                <c:pt idx="18038">
                  <c:v>0.55835387235216871</c:v>
                </c:pt>
                <c:pt idx="18039">
                  <c:v>0.56315237398843387</c:v>
                </c:pt>
                <c:pt idx="18040">
                  <c:v>0.56756443201400109</c:v>
                </c:pt>
                <c:pt idx="18041">
                  <c:v>0.57158707257731889</c:v>
                </c:pt>
                <c:pt idx="18042">
                  <c:v>0.57521827222735977</c:v>
                </c:pt>
                <c:pt idx="18043">
                  <c:v>0.57845470708233471</c:v>
                </c:pt>
                <c:pt idx="18044">
                  <c:v>0.58129456676977809</c:v>
                </c:pt>
                <c:pt idx="18045">
                  <c:v>0.58373612489747839</c:v>
                </c:pt>
                <c:pt idx="18046">
                  <c:v>0.58577802843460358</c:v>
                </c:pt>
                <c:pt idx="18047">
                  <c:v>0.58741851439131432</c:v>
                </c:pt>
                <c:pt idx="18048">
                  <c:v>0.58865642638643689</c:v>
                </c:pt>
                <c:pt idx="18049">
                  <c:v>0.58949120369288666</c:v>
                </c:pt>
                <c:pt idx="18050">
                  <c:v>0.58992173837718775</c:v>
                </c:pt>
                <c:pt idx="18051">
                  <c:v>0.5899473870791847</c:v>
                </c:pt>
                <c:pt idx="18052">
                  <c:v>0.58956832168294226</c:v>
                </c:pt>
                <c:pt idx="18053">
                  <c:v>0.58878550492663129</c:v>
                </c:pt>
                <c:pt idx="18054">
                  <c:v>0.58759992040602449</c:v>
                </c:pt>
                <c:pt idx="18055">
                  <c:v>0.58601100055636601</c:v>
                </c:pt>
                <c:pt idx="18056">
                  <c:v>0.58402054569254769</c:v>
                </c:pt>
                <c:pt idx="18057">
                  <c:v>0.5816302395314803</c:v>
                </c:pt>
                <c:pt idx="18058">
                  <c:v>0.57884154114620057</c:v>
                </c:pt>
                <c:pt idx="18059">
                  <c:v>0.57565559962449675</c:v>
                </c:pt>
                <c:pt idx="18060">
                  <c:v>0.57207577371011442</c:v>
                </c:pt>
                <c:pt idx="18061">
                  <c:v>0.56810399924424848</c:v>
                </c:pt>
                <c:pt idx="18062">
                  <c:v>0.56374282625898964</c:v>
                </c:pt>
                <c:pt idx="18063">
                  <c:v>0.55899466966508737</c:v>
                </c:pt>
                <c:pt idx="18064">
                  <c:v>0.55386395733871052</c:v>
                </c:pt>
                <c:pt idx="18065">
                  <c:v>0.5483534834348901</c:v>
                </c:pt>
                <c:pt idx="18066">
                  <c:v>0.54246680062440311</c:v>
                </c:pt>
                <c:pt idx="18067">
                  <c:v>0.53620822465702256</c:v>
                </c:pt>
                <c:pt idx="18068">
                  <c:v>0.52958280925851775</c:v>
                </c:pt>
                <c:pt idx="18069">
                  <c:v>0.52259371337205462</c:v>
                </c:pt>
                <c:pt idx="18070">
                  <c:v>0.51524608311260078</c:v>
                </c:pt>
                <c:pt idx="18071">
                  <c:v>0.50754566015286584</c:v>
                </c:pt>
                <c:pt idx="18072">
                  <c:v>0.49949797286037861</c:v>
                </c:pt>
                <c:pt idx="18073">
                  <c:v>0.49110824264808778</c:v>
                </c:pt>
                <c:pt idx="18074">
                  <c:v>0.4823816704785911</c:v>
                </c:pt>
                <c:pt idx="18075">
                  <c:v>0.4733244958437749</c:v>
                </c:pt>
                <c:pt idx="18076">
                  <c:v>0.46394289444000519</c:v>
                </c:pt>
                <c:pt idx="18077">
                  <c:v>0.45424289489442959</c:v>
                </c:pt>
                <c:pt idx="18078">
                  <c:v>0.4442314227233583</c:v>
                </c:pt>
                <c:pt idx="18079">
                  <c:v>0.43391554977011926</c:v>
                </c:pt>
                <c:pt idx="18080">
                  <c:v>0.42330279815665034</c:v>
                </c:pt>
                <c:pt idx="18081">
                  <c:v>0.41239961278919302</c:v>
                </c:pt>
                <c:pt idx="18082">
                  <c:v>0.40121418916853957</c:v>
                </c:pt>
                <c:pt idx="18083">
                  <c:v>0.38975432469066967</c:v>
                </c:pt>
                <c:pt idx="18084">
                  <c:v>0.37802655785279604</c:v>
                </c:pt>
                <c:pt idx="18085">
                  <c:v>0.36604012374312156</c:v>
                </c:pt>
                <c:pt idx="18086">
                  <c:v>0.35380301460904368</c:v>
                </c:pt>
                <c:pt idx="18087">
                  <c:v>0.34132254142648255</c:v>
                </c:pt>
                <c:pt idx="18088">
                  <c:v>0.32860785811169962</c:v>
                </c:pt>
                <c:pt idx="18089">
                  <c:v>0.31566817649724493</c:v>
                </c:pt>
                <c:pt idx="18090">
                  <c:v>0.30251268749689475</c:v>
                </c:pt>
                <c:pt idx="18091">
                  <c:v>0.28914937915261679</c:v>
                </c:pt>
                <c:pt idx="18092">
                  <c:v>0.2755886183269054</c:v>
                </c:pt>
                <c:pt idx="18093">
                  <c:v>0.26183919893622776</c:v>
                </c:pt>
                <c:pt idx="18094">
                  <c:v>0.24790926420516568</c:v>
                </c:pt>
                <c:pt idx="18095">
                  <c:v>0.23380959363850579</c:v>
                </c:pt>
                <c:pt idx="18096">
                  <c:v>0.21954965653307393</c:v>
                </c:pt>
                <c:pt idx="18097">
                  <c:v>0.20513892210520529</c:v>
                </c:pt>
                <c:pt idx="18098">
                  <c:v>0.19058757364325718</c:v>
                </c:pt>
                <c:pt idx="18099">
                  <c:v>0.17590613717237438</c:v>
                </c:pt>
                <c:pt idx="18100">
                  <c:v>0.16110433407835753</c:v>
                </c:pt>
                <c:pt idx="18101">
                  <c:v>0.14619209469739064</c:v>
                </c:pt>
                <c:pt idx="18102">
                  <c:v>0.13117991661728928</c:v>
                </c:pt>
                <c:pt idx="18103">
                  <c:v>0.11607849201139984</c:v>
                </c:pt>
                <c:pt idx="18104">
                  <c:v>0.10089756396287977</c:v>
                </c:pt>
                <c:pt idx="18105">
                  <c:v>8.5646948373665849E-2</c:v>
                </c:pt>
                <c:pt idx="18106">
                  <c:v>7.0336904649556067E-2</c:v>
                </c:pt>
                <c:pt idx="18107">
                  <c:v>5.4978139857450981E-2</c:v>
                </c:pt>
                <c:pt idx="18108">
                  <c:v>3.9581796314428389E-2</c:v>
                </c:pt>
                <c:pt idx="18109">
                  <c:v>2.4159062834976885E-2</c:v>
                </c:pt>
                <c:pt idx="18110">
                  <c:v>8.7200206262744544E-3</c:v>
                </c:pt>
                <c:pt idx="18111">
                  <c:v>-6.7253395161063993E-3</c:v>
                </c:pt>
                <c:pt idx="18112">
                  <c:v>-2.2166384626963825E-2</c:v>
                </c:pt>
                <c:pt idx="18113">
                  <c:v>-3.7591510787695466E-2</c:v>
                </c:pt>
                <c:pt idx="18114">
                  <c:v>-5.2991193512450907E-2</c:v>
                </c:pt>
                <c:pt idx="18115">
                  <c:v>-6.8354777794170249E-2</c:v>
                </c:pt>
                <c:pt idx="18116">
                  <c:v>-8.3671534590882279E-2</c:v>
                </c:pt>
                <c:pt idx="18117">
                  <c:v>-9.8930948518742692E-2</c:v>
                </c:pt>
                <c:pt idx="18118">
                  <c:v>-0.11412248571054702</c:v>
                </c:pt>
                <c:pt idx="18119">
                  <c:v>-0.12923586224898001</c:v>
                </c:pt>
                <c:pt idx="18120">
                  <c:v>-0.14426073566129274</c:v>
                </c:pt>
                <c:pt idx="18121">
                  <c:v>-0.15918666685000846</c:v>
                </c:pt>
                <c:pt idx="18122">
                  <c:v>-0.17400341728157179</c:v>
                </c:pt>
                <c:pt idx="18123">
                  <c:v>-0.18870096747177384</c:v>
                </c:pt>
                <c:pt idx="18124">
                  <c:v>-0.20326923306130129</c:v>
                </c:pt>
                <c:pt idx="18125">
                  <c:v>-0.21769809343612867</c:v>
                </c:pt>
                <c:pt idx="18126">
                  <c:v>-0.23197772337031777</c:v>
                </c:pt>
                <c:pt idx="18127">
                  <c:v>-0.24609834943844913</c:v>
                </c:pt>
                <c:pt idx="18128">
                  <c:v>-0.2600504990731381</c:v>
                </c:pt>
                <c:pt idx="18129">
                  <c:v>-0.27382475706103965</c:v>
                </c:pt>
                <c:pt idx="18130">
                  <c:v>-0.28741060092543785</c:v>
                </c:pt>
                <c:pt idx="18131">
                  <c:v>-0.30079969966557224</c:v>
                </c:pt>
                <c:pt idx="18132">
                  <c:v>-0.31398298124639784</c:v>
                </c:pt>
                <c:pt idx="18133">
                  <c:v>-0.32695083310955086</c:v>
                </c:pt>
                <c:pt idx="18134">
                  <c:v>-0.33969380842947822</c:v>
                </c:pt>
                <c:pt idx="18135">
                  <c:v>-0.35220374478533883</c:v>
                </c:pt>
                <c:pt idx="18136">
                  <c:v>-0.36447270929666786</c:v>
                </c:pt>
                <c:pt idx="18137">
                  <c:v>-0.37649258863608143</c:v>
                </c:pt>
                <c:pt idx="18138">
                  <c:v>-0.38825504096455093</c:v>
                </c:pt>
                <c:pt idx="18139">
                  <c:v>-0.39975146163741032</c:v>
                </c:pt>
                <c:pt idx="18140">
                  <c:v>-0.41097332426127353</c:v>
                </c:pt>
                <c:pt idx="18141">
                  <c:v>-0.42191328785268478</c:v>
                </c:pt>
                <c:pt idx="18142">
                  <c:v>-0.43256413506214308</c:v>
                </c:pt>
                <c:pt idx="18143">
                  <c:v>-0.44291835986228845</c:v>
                </c:pt>
                <c:pt idx="18144">
                  <c:v>-0.45296848261075628</c:v>
                </c:pt>
                <c:pt idx="18145">
                  <c:v>-0.46270813476516348</c:v>
                </c:pt>
                <c:pt idx="18146">
                  <c:v>-0.47213097881383193</c:v>
                </c:pt>
                <c:pt idx="18147">
                  <c:v>-0.48123028223911796</c:v>
                </c:pt>
                <c:pt idx="18148">
                  <c:v>-0.48999958469850774</c:v>
                </c:pt>
                <c:pt idx="18149">
                  <c:v>-0.49843416941728452</c:v>
                </c:pt>
                <c:pt idx="18150">
                  <c:v>-0.5065270492409728</c:v>
                </c:pt>
                <c:pt idx="18151">
                  <c:v>-0.51427208713481809</c:v>
                </c:pt>
                <c:pt idx="18152">
                  <c:v>-0.52166517219558717</c:v>
                </c:pt>
                <c:pt idx="18153">
                  <c:v>-0.52870020984392585</c:v>
                </c:pt>
                <c:pt idx="18154">
                  <c:v>-0.53537262864542579</c:v>
                </c:pt>
                <c:pt idx="18155">
                  <c:v>-0.54167834265666615</c:v>
                </c:pt>
                <c:pt idx="18156">
                  <c:v>-0.54761370538254051</c:v>
                </c:pt>
                <c:pt idx="18157">
                  <c:v>-0.55317362226468392</c:v>
                </c:pt>
                <c:pt idx="18158">
                  <c:v>-0.55835399050088486</c:v>
                </c:pt>
                <c:pt idx="18159">
                  <c:v>-0.56315248926943062</c:v>
                </c:pt>
                <c:pt idx="18160">
                  <c:v>-0.56756454440320681</c:v>
                </c:pt>
                <c:pt idx="18161">
                  <c:v>-0.5715871820514129</c:v>
                </c:pt>
                <c:pt idx="18162">
                  <c:v>-0.57521837876377546</c:v>
                </c:pt>
                <c:pt idx="18163">
                  <c:v>-0.57845481065928817</c:v>
                </c:pt>
                <c:pt idx="18164">
                  <c:v>-0.58129466736624502</c:v>
                </c:pt>
                <c:pt idx="18165">
                  <c:v>-0.58373622249321722</c:v>
                </c:pt>
                <c:pt idx="18166">
                  <c:v>-0.5857781230101381</c:v>
                </c:pt>
                <c:pt idx="18167">
                  <c:v>-0.58741860592795636</c:v>
                </c:pt>
                <c:pt idx="18168">
                  <c:v>-0.58865651486628634</c:v>
                </c:pt>
                <c:pt idx="18169">
                  <c:v>-0.58949128909883719</c:v>
                </c:pt>
                <c:pt idx="18170">
                  <c:v>-0.58992182069291532</c:v>
                </c:pt>
                <c:pt idx="18171">
                  <c:v>-0.5899474662891534</c:v>
                </c:pt>
                <c:pt idx="18172">
                  <c:v>-0.58956839777243242</c:v>
                </c:pt>
                <c:pt idx="18173">
                  <c:v>-0.5887855778817056</c:v>
                </c:pt>
                <c:pt idx="18174">
                  <c:v>-0.5875999902135618</c:v>
                </c:pt>
                <c:pt idx="18175">
                  <c:v>-0.5860110672040334</c:v>
                </c:pt>
                <c:pt idx="18176">
                  <c:v>-0.5840206091688227</c:v>
                </c:pt>
                <c:pt idx="18177">
                  <c:v>-0.58163029982565084</c:v>
                </c:pt>
                <c:pt idx="18178">
                  <c:v>-0.57884159824836556</c:v>
                </c:pt>
                <c:pt idx="18179">
                  <c:v>-0.57565565352555392</c:v>
                </c:pt>
                <c:pt idx="18180">
                  <c:v>-0.57207582440178362</c:v>
                </c:pt>
                <c:pt idx="18181">
                  <c:v>-0.56810404671904891</c:v>
                </c:pt>
                <c:pt idx="18182">
                  <c:v>-0.56374287051026228</c:v>
                </c:pt>
                <c:pt idx="18183">
                  <c:v>-0.55899471068697648</c:v>
                </c:pt>
                <c:pt idx="18184">
                  <c:v>-0.55386399512618079</c:v>
                </c:pt>
                <c:pt idx="18185">
                  <c:v>-0.54835351798371379</c:v>
                </c:pt>
                <c:pt idx="18186">
                  <c:v>-0.54246683193116441</c:v>
                </c:pt>
                <c:pt idx="18187">
                  <c:v>-0.53620825271912109</c:v>
                </c:pt>
                <c:pt idx="18188">
                  <c:v>-0.52958283407415729</c:v>
                </c:pt>
                <c:pt idx="18189">
                  <c:v>-0.52259373494025452</c:v>
                </c:pt>
                <c:pt idx="18190">
                  <c:v>-0.51524610143318705</c:v>
                </c:pt>
                <c:pt idx="18191">
                  <c:v>-0.50754567522647343</c:v>
                </c:pt>
                <c:pt idx="18192">
                  <c:v>-0.4994979846884447</c:v>
                </c:pt>
                <c:pt idx="18193">
                  <c:v>-0.49110825123285884</c:v>
                </c:pt>
                <c:pt idx="18194">
                  <c:v>-0.48238167582311403</c:v>
                </c:pt>
                <c:pt idx="18195">
                  <c:v>-0.47332449795189779</c:v>
                </c:pt>
                <c:pt idx="18196">
                  <c:v>-0.46394289331637584</c:v>
                </c:pt>
                <c:pt idx="18197">
                  <c:v>-0.45424289054448996</c:v>
                </c:pt>
                <c:pt idx="18198">
                  <c:v>-0.44423141515334197</c:v>
                </c:pt>
                <c:pt idx="18199">
                  <c:v>-0.43391553898705504</c:v>
                </c:pt>
                <c:pt idx="18200">
                  <c:v>-0.42330278416835015</c:v>
                </c:pt>
                <c:pt idx="18201">
                  <c:v>-0.41239959560425848</c:v>
                </c:pt>
                <c:pt idx="18202">
                  <c:v>-0.40121416879634403</c:v>
                </c:pt>
                <c:pt idx="18203">
                  <c:v>-0.38975430114137505</c:v>
                </c:pt>
                <c:pt idx="18204">
                  <c:v>-0.37802653113733037</c:v>
                </c:pt>
                <c:pt idx="18205">
                  <c:v>-0.36604009387318798</c:v>
                </c:pt>
                <c:pt idx="18206">
                  <c:v>-0.35380298159710422</c:v>
                </c:pt>
                <c:pt idx="18207">
                  <c:v>-0.34132250528576119</c:v>
                </c:pt>
                <c:pt idx="18208">
                  <c:v>-0.32860781885618551</c:v>
                </c:pt>
                <c:pt idx="18209">
                  <c:v>-0.31566813414167472</c:v>
                </c:pt>
                <c:pt idx="18210">
                  <c:v>-0.3025126420567435</c:v>
                </c:pt>
                <c:pt idx="18211">
                  <c:v>-0.28914933064411169</c:v>
                </c:pt>
                <c:pt idx="18212">
                  <c:v>-0.27558856676700816</c:v>
                </c:pt>
                <c:pt idx="18213">
                  <c:v>-0.26183914434263128</c:v>
                </c:pt>
                <c:pt idx="18214">
                  <c:v>-0.24790920659629187</c:v>
                </c:pt>
                <c:pt idx="18215">
                  <c:v>-0.23380953303349478</c:v>
                </c:pt>
                <c:pt idx="18216">
                  <c:v>-0.2195495929517734</c:v>
                </c:pt>
                <c:pt idx="18217">
                  <c:v>-0.2051388555681801</c:v>
                </c:pt>
                <c:pt idx="18218">
                  <c:v>-0.19058750417177125</c:v>
                </c:pt>
                <c:pt idx="18219">
                  <c:v>-0.17590606478838514</c:v>
                </c:pt>
                <c:pt idx="18220">
                  <c:v>-0.16110425880451024</c:v>
                </c:pt>
                <c:pt idx="18221">
                  <c:v>-0.14619201655702241</c:v>
                </c:pt>
                <c:pt idx="18222">
                  <c:v>-0.13117983563440253</c:v>
                </c:pt>
                <c:pt idx="18223">
                  <c:v>-0.11607840821066627</c:v>
                </c:pt>
                <c:pt idx="18224">
                  <c:v>-0.10089747736964037</c:v>
                </c:pt>
                <c:pt idx="18225">
                  <c:v>-8.5646859013903884E-2</c:v>
                </c:pt>
                <c:pt idx="18226">
                  <c:v>-7.0336812549907743E-2</c:v>
                </c:pt>
                <c:pt idx="18227">
                  <c:v>-5.4978045045192075E-2</c:v>
                </c:pt>
                <c:pt idx="18228">
                  <c:v>-3.9581698817459383E-2</c:v>
                </c:pt>
                <c:pt idx="18229">
                  <c:v>-2.4158962681828579E-2</c:v>
                </c:pt>
                <c:pt idx="18230">
                  <c:v>-8.7199178460896903E-3</c:v>
                </c:pt>
                <c:pt idx="18231">
                  <c:v>6.7254448935801679E-3</c:v>
                </c:pt>
                <c:pt idx="18232">
                  <c:v>2.2166492571377924E-2</c:v>
                </c:pt>
                <c:pt idx="18233">
                  <c:v>3.7591621268118047E-2</c:v>
                </c:pt>
                <c:pt idx="18234">
                  <c:v>5.2991306497359891E-2</c:v>
                </c:pt>
                <c:pt idx="18235">
                  <c:v>6.8354893251478283E-2</c:v>
                </c:pt>
                <c:pt idx="18236">
                  <c:v>8.3671652487933498E-2</c:v>
                </c:pt>
                <c:pt idx="18237">
                  <c:v>9.8931068822334156E-2</c:v>
                </c:pt>
                <c:pt idx="18238">
                  <c:v>0.11412260838692408</c:v>
                </c:pt>
                <c:pt idx="18239">
                  <c:v>0.1292359872638528</c:v>
                </c:pt>
                <c:pt idx="18240">
                  <c:v>0.14426086297984114</c:v>
                </c:pt>
                <c:pt idx="18241">
                  <c:v>0.15918679643690622</c:v>
                </c:pt>
                <c:pt idx="18242">
                  <c:v>0.17400354910098051</c:v>
                </c:pt>
                <c:pt idx="18243">
                  <c:v>0.18870110148735189</c:v>
                </c:pt>
                <c:pt idx="18244">
                  <c:v>0.2032693692362274</c:v>
                </c:pt>
                <c:pt idx="18245">
                  <c:v>0.21769823173309638</c:v>
                </c:pt>
                <c:pt idx="18246">
                  <c:v>0.23197786375155957</c:v>
                </c:pt>
                <c:pt idx="18247">
                  <c:v>0.2460984918657293</c:v>
                </c:pt>
                <c:pt idx="18248">
                  <c:v>0.26005064350777779</c:v>
                </c:pt>
                <c:pt idx="18249">
                  <c:v>0.27382490346393284</c:v>
                </c:pt>
                <c:pt idx="18250">
                  <c:v>0.28741074925703886</c:v>
                </c:pt>
                <c:pt idx="18251">
                  <c:v>0.30079984988592506</c:v>
                </c:pt>
                <c:pt idx="18252">
                  <c:v>0.31398313331513894</c:v>
                </c:pt>
                <c:pt idx="18253">
                  <c:v>0.32695098698592157</c:v>
                </c:pt>
                <c:pt idx="18254">
                  <c:v>0.33969396407233532</c:v>
                </c:pt>
                <c:pt idx="18255">
                  <c:v>0.35220390215317054</c:v>
                </c:pt>
                <c:pt idx="18256">
                  <c:v>0.36447286834759196</c:v>
                </c:pt>
                <c:pt idx="18257">
                  <c:v>0.37649274932787113</c:v>
                </c:pt>
                <c:pt idx="18258">
                  <c:v>0.38825520325463214</c:v>
                </c:pt>
                <c:pt idx="18259">
                  <c:v>0.3997516254828905</c:v>
                </c:pt>
                <c:pt idx="18260">
                  <c:v>0.41097348961892899</c:v>
                </c:pt>
                <c:pt idx="18261">
                  <c:v>0.42191345467899305</c:v>
                </c:pt>
                <c:pt idx="18262">
                  <c:v>0.43256430331328166</c:v>
                </c:pt>
                <c:pt idx="18263">
                  <c:v>0.44291852949415444</c:v>
                </c:pt>
                <c:pt idx="18264">
                  <c:v>0.45296865357897154</c:v>
                </c:pt>
                <c:pt idx="18265">
                  <c:v>0.46270830702508992</c:v>
                </c:pt>
                <c:pt idx="18266">
                  <c:v>0.4721311523205825</c:v>
                </c:pt>
                <c:pt idx="18267">
                  <c:v>0.48123045694756528</c:v>
                </c:pt>
                <c:pt idx="18268">
                  <c:v>0.4899997605632978</c:v>
                </c:pt>
                <c:pt idx="18269">
                  <c:v>0.49843434639284961</c:v>
                </c:pt>
                <c:pt idx="18270">
                  <c:v>0.50652722728154231</c:v>
                </c:pt>
                <c:pt idx="18271">
                  <c:v>0.51427226619442656</c:v>
                </c:pt>
                <c:pt idx="18272">
                  <c:v>0.52166535222809185</c:v>
                </c:pt>
                <c:pt idx="18273">
                  <c:v>0.52870039080301889</c:v>
                </c:pt>
                <c:pt idx="18274">
                  <c:v>0.53537281048463725</c:v>
                </c:pt>
                <c:pt idx="18275">
                  <c:v>0.54167852532938421</c:v>
                </c:pt>
                <c:pt idx="18276">
                  <c:v>0.54761388884201789</c:v>
                </c:pt>
                <c:pt idx="18277">
                  <c:v>0.55317380646405712</c:v>
                </c:pt>
                <c:pt idx="18278">
                  <c:v>0.55835417539317844</c:v>
                </c:pt>
                <c:pt idx="18279">
                  <c:v>0.56315267480757747</c:v>
                </c:pt>
                <c:pt idx="18280">
                  <c:v>0.56756473054003809</c:v>
                </c:pt>
                <c:pt idx="18281">
                  <c:v>0.57158736873970717</c:v>
                </c:pt>
                <c:pt idx="18282">
                  <c:v>0.57521856595623844</c:v>
                </c:pt>
                <c:pt idx="18283">
                  <c:v>0.5784549983085745</c:v>
                </c:pt>
                <c:pt idx="18284">
                  <c:v>0.58129485542497594</c:v>
                </c:pt>
                <c:pt idx="18285">
                  <c:v>0.58373641091397988</c:v>
                </c:pt>
                <c:pt idx="18286">
                  <c:v>0.58577831174551986</c:v>
                </c:pt>
                <c:pt idx="18287">
                  <c:v>0.58741879493053339</c:v>
                </c:pt>
                <c:pt idx="18288">
                  <c:v>0.5886567040886459</c:v>
                </c:pt>
                <c:pt idx="18289">
                  <c:v>0.58949147849358352</c:v>
                </c:pt>
                <c:pt idx="18290">
                  <c:v>0.58992201021268076</c:v>
                </c:pt>
                <c:pt idx="18291">
                  <c:v>0.58994765588663778</c:v>
                </c:pt>
                <c:pt idx="18292">
                  <c:v>0.58956858740036944</c:v>
                </c:pt>
                <c:pt idx="18293">
                  <c:v>0.58878576749290212</c:v>
                </c:pt>
                <c:pt idx="18294">
                  <c:v>0.58760017976090351</c:v>
                </c:pt>
                <c:pt idx="18295">
                  <c:v>0.58601125664050724</c:v>
                </c:pt>
                <c:pt idx="18296">
                  <c:v>0.5840207984475112</c:v>
                </c:pt>
                <c:pt idx="18297">
                  <c:v>0.58163048889974378</c:v>
                </c:pt>
                <c:pt idx="18298">
                  <c:v>0.57884178707119316</c:v>
                </c:pt>
                <c:pt idx="18299">
                  <c:v>0.57565584205057052</c:v>
                </c:pt>
                <c:pt idx="18300">
                  <c:v>0.57207601258259522</c:v>
                </c:pt>
                <c:pt idx="18301">
                  <c:v>0.56810423450942504</c:v>
                </c:pt>
                <c:pt idx="18302">
                  <c:v>0.56374305786414114</c:v>
                </c:pt>
                <c:pt idx="18303">
                  <c:v>0.55899489755847975</c:v>
                </c:pt>
                <c:pt idx="18304">
                  <c:v>0.55386418146962058</c:v>
                </c:pt>
                <c:pt idx="18305">
                  <c:v>0.54835370375360759</c:v>
                </c:pt>
                <c:pt idx="18306">
                  <c:v>0.54246701708224587</c:v>
                </c:pt>
                <c:pt idx="18307">
                  <c:v>0.5362084372063477</c:v>
                </c:pt>
                <c:pt idx="18308">
                  <c:v>0.52958301785272555</c:v>
                </c:pt>
                <c:pt idx="18309">
                  <c:v>0.52259391796561006</c:v>
                </c:pt>
                <c:pt idx="18310">
                  <c:v>0.5152462836610312</c:v>
                </c:pt>
                <c:pt idx="18311">
                  <c:v>0.50754585661277651</c:v>
                </c:pt>
                <c:pt idx="18312">
                  <c:v>0.49949816518946077</c:v>
                </c:pt>
                <c:pt idx="18313">
                  <c:v>0.49110843080512667</c:v>
                </c:pt>
                <c:pt idx="18314">
                  <c:v>0.48238185442347409</c:v>
                </c:pt>
                <c:pt idx="18315">
                  <c:v>0.47332467553750146</c:v>
                </c:pt>
                <c:pt idx="18316">
                  <c:v>0.46394306984469685</c:v>
                </c:pt>
                <c:pt idx="18317">
                  <c:v>0.45424306597333208</c:v>
                </c:pt>
                <c:pt idx="18318">
                  <c:v>0.44423158944084767</c:v>
                </c:pt>
                <c:pt idx="18319">
                  <c:v>0.43391571209171925</c:v>
                </c:pt>
                <c:pt idx="18320">
                  <c:v>0.42330295604903029</c:v>
                </c:pt>
                <c:pt idx="18321">
                  <c:v>0.41239976622017721</c:v>
                </c:pt>
                <c:pt idx="18322">
                  <c:v>0.40121433810710627</c:v>
                </c:pt>
                <c:pt idx="18323">
                  <c:v>0.38975446910697309</c:v>
                </c:pt>
                <c:pt idx="18324">
                  <c:v>0.3780266977181605</c:v>
                </c:pt>
                <c:pt idx="18325">
                  <c:v>0.36604025903004234</c:v>
                </c:pt>
                <c:pt idx="18326">
                  <c:v>0.35380314529120432</c:v>
                </c:pt>
                <c:pt idx="18327">
                  <c:v>0.34132266747874918</c:v>
                </c:pt>
                <c:pt idx="18328">
                  <c:v>0.32860797951013904</c:v>
                </c:pt>
                <c:pt idx="18329">
                  <c:v>0.31566829321910722</c:v>
                </c:pt>
                <c:pt idx="18330">
                  <c:v>0.30251279952063165</c:v>
                </c:pt>
                <c:pt idx="18331">
                  <c:v>0.28914948645788358</c:v>
                </c:pt>
                <c:pt idx="18332">
                  <c:v>0.27558872089456643</c:v>
                </c:pt>
                <c:pt idx="18333">
                  <c:v>0.26183929674835371</c:v>
                </c:pt>
                <c:pt idx="18334">
                  <c:v>0.24790935724503854</c:v>
                </c:pt>
                <c:pt idx="18335">
                  <c:v>0.23380968189061951</c:v>
                </c:pt>
                <c:pt idx="18336">
                  <c:v>0.21954973998313318</c:v>
                </c:pt>
                <c:pt idx="18337">
                  <c:v>0.20513900074014024</c:v>
                </c:pt>
                <c:pt idx="18338">
                  <c:v>0.19058764745121098</c:v>
                </c:pt>
                <c:pt idx="18339">
                  <c:v>0.17590620614270602</c:v>
                </c:pt>
                <c:pt idx="18340">
                  <c:v>0.16110439820165037</c:v>
                </c:pt>
                <c:pt idx="18341">
                  <c:v>0.14619215396544835</c:v>
                </c:pt>
                <c:pt idx="18342">
                  <c:v>0.13117997102313592</c:v>
                </c:pt>
                <c:pt idx="18343">
                  <c:v>0.11607854154927526</c:v>
                </c:pt>
                <c:pt idx="18344">
                  <c:v>0.10089760862824876</c:v>
                </c:pt>
                <c:pt idx="18345">
                  <c:v>8.5646988163202792E-2</c:v>
                </c:pt>
                <c:pt idx="18346">
                  <c:v>7.0336939561161368E-2</c:v>
                </c:pt>
                <c:pt idx="18347">
                  <c:v>5.4978169890243768E-2</c:v>
                </c:pt>
                <c:pt idx="18348">
                  <c:v>3.9581821468732278E-2</c:v>
                </c:pt>
                <c:pt idx="18349">
                  <c:v>2.4159083112332402E-2</c:v>
                </c:pt>
                <c:pt idx="18350">
                  <c:v>8.720036029431848E-3</c:v>
                </c:pt>
                <c:pt idx="18351">
                  <c:v>-6.7253289831876069E-3</c:v>
                </c:pt>
                <c:pt idx="18352">
                  <c:v>-2.2166378959125262E-2</c:v>
                </c:pt>
                <c:pt idx="18353">
                  <c:v>-3.7591509978569367E-2</c:v>
                </c:pt>
                <c:pt idx="18354">
                  <c:v>-5.2991197554478051E-2</c:v>
                </c:pt>
                <c:pt idx="18355">
                  <c:v>-6.8354786678596471E-2</c:v>
                </c:pt>
                <c:pt idx="18356">
                  <c:v>-8.3671548307761565E-2</c:v>
                </c:pt>
                <c:pt idx="18357">
                  <c:v>-9.893096705694493E-2</c:v>
                </c:pt>
                <c:pt idx="18358">
                  <c:v>-0.11412250905775771</c:v>
                </c:pt>
                <c:pt idx="18359">
                  <c:v>-0.12923589039171837</c:v>
                </c:pt>
                <c:pt idx="18360">
                  <c:v>-0.14426076858489367</c:v>
                </c:pt>
                <c:pt idx="18361">
                  <c:v>-0.15918670453864839</c:v>
                </c:pt>
                <c:pt idx="18362">
                  <c:v>-0.17400345971827438</c:v>
                </c:pt>
                <c:pt idx="18363">
                  <c:v>-0.18870101463840092</c:v>
                </c:pt>
                <c:pt idx="18364">
                  <c:v>-0.20326928493857591</c:v>
                </c:pt>
                <c:pt idx="18365">
                  <c:v>-0.21769815000362333</c:v>
                </c:pt>
                <c:pt idx="18366">
                  <c:v>-0.23197778460647417</c:v>
                </c:pt>
                <c:pt idx="18367">
                  <c:v>-0.24609841532058596</c:v>
                </c:pt>
                <c:pt idx="18368">
                  <c:v>-0.26005056957745781</c:v>
                </c:pt>
                <c:pt idx="18369">
                  <c:v>-0.27382483216262909</c:v>
                </c:pt>
                <c:pt idx="18370">
                  <c:v>-0.28741068059827829</c:v>
                </c:pt>
                <c:pt idx="18371">
                  <c:v>-0.30079978388255574</c:v>
                </c:pt>
                <c:pt idx="18372">
                  <c:v>-0.31398306997933123</c:v>
                </c:pt>
                <c:pt idx="18373">
                  <c:v>-0.32695092632915462</c:v>
                </c:pt>
                <c:pt idx="18374">
                  <c:v>-0.339693906105411</c:v>
                </c:pt>
                <c:pt idx="18375">
                  <c:v>-0.35220384688620138</c:v>
                </c:pt>
                <c:pt idx="18376">
                  <c:v>-0.36447281579000468</c:v>
                </c:pt>
                <c:pt idx="18377">
                  <c:v>-0.37649269948839847</c:v>
                </c:pt>
                <c:pt idx="18378">
                  <c:v>-0.38825515614133099</c:v>
                </c:pt>
                <c:pt idx="18379">
                  <c:v>-0.39975158110311049</c:v>
                </c:pt>
                <c:pt idx="18380">
                  <c:v>-0.41097344797933699</c:v>
                </c:pt>
                <c:pt idx="18381">
                  <c:v>-0.42191341578556429</c:v>
                </c:pt>
                <c:pt idx="18382">
                  <c:v>-0.43256426717129887</c:v>
                </c:pt>
                <c:pt idx="18383">
                  <c:v>-0.44291849610820694</c:v>
                </c:pt>
                <c:pt idx="18384">
                  <c:v>-0.45296862295295404</c:v>
                </c:pt>
                <c:pt idx="18385">
                  <c:v>-0.46270827916221019</c:v>
                </c:pt>
                <c:pt idx="18386">
                  <c:v>-0.47213112722335121</c:v>
                </c:pt>
                <c:pt idx="18387">
                  <c:v>-0.48123043461780163</c:v>
                </c:pt>
                <c:pt idx="18388">
                  <c:v>-0.48999974100213606</c:v>
                </c:pt>
                <c:pt idx="18389">
                  <c:v>-0.4984343296007272</c:v>
                </c:pt>
                <c:pt idx="18390">
                  <c:v>-0.50652721325820704</c:v>
                </c:pt>
                <c:pt idx="18391">
                  <c:v>-0.51427225493894457</c:v>
                </c:pt>
                <c:pt idx="18392">
                  <c:v>-0.52166534373884077</c:v>
                </c:pt>
                <c:pt idx="18393">
                  <c:v>-0.52870038507768813</c:v>
                </c:pt>
                <c:pt idx="18394">
                  <c:v>-0.53537280752023231</c:v>
                </c:pt>
                <c:pt idx="18395">
                  <c:v>-0.54167852512223291</c:v>
                </c:pt>
                <c:pt idx="18396">
                  <c:v>-0.54761389138776673</c:v>
                </c:pt>
                <c:pt idx="18397">
                  <c:v>-0.55317381175767688</c:v>
                </c:pt>
                <c:pt idx="18398">
                  <c:v>-0.55835418342896093</c:v>
                </c:pt>
                <c:pt idx="18399">
                  <c:v>-0.56315268557914511</c:v>
                </c:pt>
                <c:pt idx="18400">
                  <c:v>-0.56756474404034274</c:v>
                </c:pt>
                <c:pt idx="18401">
                  <c:v>-0.57158738496103167</c:v>
                </c:pt>
                <c:pt idx="18402">
                  <c:v>-0.57521858489020117</c:v>
                </c:pt>
                <c:pt idx="18403">
                  <c:v>-0.57845501994613546</c:v>
                </c:pt>
                <c:pt idx="18404">
                  <c:v>-0.58129487975644201</c:v>
                </c:pt>
                <c:pt idx="18405">
                  <c:v>-0.58373643792899377</c:v>
                </c:pt>
                <c:pt idx="18406">
                  <c:v>-0.58577834143307705</c:v>
                </c:pt>
                <c:pt idx="18407">
                  <c:v>-0.58741882727898753</c:v>
                </c:pt>
                <c:pt idx="18408">
                  <c:v>-0.5886567390856976</c:v>
                </c:pt>
                <c:pt idx="18409">
                  <c:v>-0.58949151612630879</c:v>
                </c:pt>
                <c:pt idx="18410">
                  <c:v>-0.58992205046751389</c:v>
                </c:pt>
                <c:pt idx="18411">
                  <c:v>-0.58994769874937125</c:v>
                </c:pt>
                <c:pt idx="18412">
                  <c:v>-0.58956863285618777</c:v>
                </c:pt>
                <c:pt idx="18413">
                  <c:v>-0.58878581552636511</c:v>
                </c:pt>
                <c:pt idx="18414">
                  <c:v>-0.58760023035594611</c:v>
                </c:pt>
                <c:pt idx="18415">
                  <c:v>-0.58601130978046212</c:v>
                </c:pt>
                <c:pt idx="18416">
                  <c:v>-0.58402085411509752</c:v>
                </c:pt>
                <c:pt idx="18417">
                  <c:v>-0.58163054707708961</c:v>
                </c:pt>
                <c:pt idx="18418">
                  <c:v>-0.57884184773981873</c:v>
                </c:pt>
                <c:pt idx="18419">
                  <c:v>-0.57565590519142162</c:v>
                </c:pt>
                <c:pt idx="18420">
                  <c:v>-0.57207607817602135</c:v>
                </c:pt>
                <c:pt idx="18421">
                  <c:v>-0.56810430253520683</c:v>
                </c:pt>
                <c:pt idx="18422">
                  <c:v>-0.56374312830146844</c:v>
                </c:pt>
                <c:pt idx="18423">
                  <c:v>-0.55899497038599633</c:v>
                </c:pt>
                <c:pt idx="18424">
                  <c:v>-0.55386425666540218</c:v>
                </c:pt>
                <c:pt idx="18425">
                  <c:v>-0.54835378129517653</c:v>
                </c:pt>
                <c:pt idx="18426">
                  <c:v>-0.54246709694657769</c:v>
                </c:pt>
                <c:pt idx="18427">
                  <c:v>-0.53620851936987568</c:v>
                </c:pt>
                <c:pt idx="18428">
                  <c:v>-0.52958310229135197</c:v>
                </c:pt>
                <c:pt idx="18429">
                  <c:v>-0.5225940046547044</c:v>
                </c:pt>
                <c:pt idx="18430">
                  <c:v>-0.51524637257545003</c:v>
                </c:pt>
                <c:pt idx="18431">
                  <c:v>-0.50754594772685968</c:v>
                </c:pt>
                <c:pt idx="18432">
                  <c:v>-0.49949825847704027</c:v>
                </c:pt>
                <c:pt idx="18433">
                  <c:v>-0.49110852623954054</c:v>
                </c:pt>
                <c:pt idx="18434">
                  <c:v>-0.48238195197756767</c:v>
                </c:pt>
                <c:pt idx="18435">
                  <c:v>-0.47332477518363536</c:v>
                </c:pt>
                <c:pt idx="18436">
                  <c:v>-0.46394317155475573</c:v>
                </c:pt>
                <c:pt idx="18437">
                  <c:v>-0.45424316971873313</c:v>
                </c:pt>
                <c:pt idx="18438">
                  <c:v>-0.44423169519254829</c:v>
                </c:pt>
                <c:pt idx="18439">
                  <c:v>-0.43391581982022265</c:v>
                </c:pt>
                <c:pt idx="18440">
                  <c:v>-0.42330306572439602</c:v>
                </c:pt>
                <c:pt idx="18441">
                  <c:v>-0.41239987781203197</c:v>
                </c:pt>
                <c:pt idx="18442">
                  <c:v>-0.40121445158464564</c:v>
                </c:pt>
                <c:pt idx="18443">
                  <c:v>-0.38975458443896993</c:v>
                </c:pt>
                <c:pt idx="18444">
                  <c:v>-0.37802681487298168</c:v>
                </c:pt>
                <c:pt idx="18445">
                  <c:v>-0.36604037797565414</c:v>
                </c:pt>
                <c:pt idx="18446">
                  <c:v>-0.35380326599516637</c:v>
                </c:pt>
                <c:pt idx="18447">
                  <c:v>-0.34132278990825154</c:v>
                </c:pt>
                <c:pt idx="18448">
                  <c:v>-0.32860810363198834</c:v>
                </c:pt>
                <c:pt idx="18449">
                  <c:v>-0.31566841899973686</c:v>
                </c:pt>
                <c:pt idx="18450">
                  <c:v>-0.30251292692612658</c:v>
                </c:pt>
                <c:pt idx="18451">
                  <c:v>-0.28914961545397472</c:v>
                </c:pt>
                <c:pt idx="18452">
                  <c:v>-0.27558885144664252</c:v>
                </c:pt>
                <c:pt idx="18453">
                  <c:v>-0.26183942882147349</c:v>
                </c:pt>
                <c:pt idx="18454">
                  <c:v>-0.24790949080393279</c:v>
                </c:pt>
                <c:pt idx="18455">
                  <c:v>-0.23380981689971592</c:v>
                </c:pt>
                <c:pt idx="18456">
                  <c:v>-0.21954987640655399</c:v>
                </c:pt>
                <c:pt idx="18457">
                  <c:v>-0.2051391385417059</c:v>
                </c:pt>
                <c:pt idx="18458">
                  <c:v>-0.19058778659445993</c:v>
                </c:pt>
                <c:pt idx="18459">
                  <c:v>-0.17590634659091159</c:v>
                </c:pt>
                <c:pt idx="18460">
                  <c:v>-0.16110453991780443</c:v>
                </c:pt>
                <c:pt idx="18461">
                  <c:v>-0.14619229691229454</c:v>
                </c:pt>
                <c:pt idx="18462">
                  <c:v>-0.13118011516316908</c:v>
                </c:pt>
                <c:pt idx="18463">
                  <c:v>-0.11607868684476112</c:v>
                </c:pt>
                <c:pt idx="18464">
                  <c:v>-0.10089775504121778</c:v>
                </c:pt>
                <c:pt idx="18465">
                  <c:v>-8.5647135655465875E-2</c:v>
                </c:pt>
                <c:pt idx="18466">
                  <c:v>-7.0337088094335809E-2</c:v>
                </c:pt>
                <c:pt idx="18467">
                  <c:v>-5.4978319425733856E-2</c:v>
                </c:pt>
                <c:pt idx="18468">
                  <c:v>-3.9581971967759012E-2</c:v>
                </c:pt>
                <c:pt idx="18469">
                  <c:v>-2.4159234535944096E-2</c:v>
                </c:pt>
                <c:pt idx="18470">
                  <c:v>-8.7201883385145864E-3</c:v>
                </c:pt>
                <c:pt idx="18471">
                  <c:v>6.7251758279203268E-3</c:v>
                </c:pt>
                <c:pt idx="18472">
                  <c:v>2.2166224997100498E-2</c:v>
                </c:pt>
                <c:pt idx="18473">
                  <c:v>3.7591355249350901E-2</c:v>
                </c:pt>
                <c:pt idx="18474">
                  <c:v>5.2991042097759192E-2</c:v>
                </c:pt>
                <c:pt idx="18475">
                  <c:v>6.8354630534185404E-2</c:v>
                </c:pt>
                <c:pt idx="18476">
                  <c:v>8.3671391515571528E-2</c:v>
                </c:pt>
                <c:pt idx="18477">
                  <c:v>9.8930809656997215E-2</c:v>
                </c:pt>
                <c:pt idx="18478">
                  <c:v>0.11412235109015186</c:v>
                </c:pt>
                <c:pt idx="18479">
                  <c:v>0.12923573189663051</c:v>
                </c:pt>
                <c:pt idx="18480">
                  <c:v>0.14426060960257139</c:v>
                </c:pt>
                <c:pt idx="18481">
                  <c:v>0.15918654510939328</c:v>
                </c:pt>
                <c:pt idx="18482">
                  <c:v>0.17400329988243537</c:v>
                </c:pt>
                <c:pt idx="18483">
                  <c:v>0.18870085443636178</c:v>
                </c:pt>
                <c:pt idx="18484">
                  <c:v>0.20326912441075093</c:v>
                </c:pt>
                <c:pt idx="18485">
                  <c:v>0.21769798919044303</c:v>
                </c:pt>
                <c:pt idx="18486">
                  <c:v>0.23197762354837018</c:v>
                </c:pt>
                <c:pt idx="18487">
                  <c:v>0.2460982540579888</c:v>
                </c:pt>
                <c:pt idx="18488">
                  <c:v>0.26005040815078506</c:v>
                </c:pt>
                <c:pt idx="18489">
                  <c:v>0.27382467061227583</c:v>
                </c:pt>
                <c:pt idx="18490">
                  <c:v>0.28741051896460806</c:v>
                </c:pt>
                <c:pt idx="18491">
                  <c:v>0.30079962220587636</c:v>
                </c:pt>
                <c:pt idx="18492">
                  <c:v>0.31398290829990883</c:v>
                </c:pt>
                <c:pt idx="18493">
                  <c:v>0.3269507646871867</c:v>
                </c:pt>
                <c:pt idx="18494">
                  <c:v>0.33969374454102308</c:v>
                </c:pt>
                <c:pt idx="18495">
                  <c:v>0.35220368543943548</c:v>
                </c:pt>
                <c:pt idx="18496">
                  <c:v>0.36447265450081007</c:v>
                </c:pt>
                <c:pt idx="18497">
                  <c:v>0.37649253839662716</c:v>
                </c:pt>
                <c:pt idx="18498">
                  <c:v>0.38825499528670809</c:v>
                </c:pt>
                <c:pt idx="18499">
                  <c:v>0.39975142052524298</c:v>
                </c:pt>
                <c:pt idx="18500">
                  <c:v>0.41097328771771319</c:v>
                </c:pt>
                <c:pt idx="18501">
                  <c:v>0.42191325587951428</c:v>
                </c:pt>
                <c:pt idx="18502">
                  <c:v>0.43256410766000963</c:v>
                </c:pt>
                <c:pt idx="18503">
                  <c:v>0.44291833703070127</c:v>
                </c:pt>
                <c:pt idx="18504">
                  <c:v>0.45296846434808974</c:v>
                </c:pt>
                <c:pt idx="18505">
                  <c:v>0.46270812106865877</c:v>
                </c:pt>
                <c:pt idx="18506">
                  <c:v>0.47213096967960111</c:v>
                </c:pt>
                <c:pt idx="18507">
                  <c:v>0.48123027766213949</c:v>
                </c:pt>
                <c:pt idx="18508">
                  <c:v>0.48999958467263882</c:v>
                </c:pt>
                <c:pt idx="18509">
                  <c:v>0.49843417393526301</c:v>
                </c:pt>
                <c:pt idx="18510">
                  <c:v>0.50652705829441513</c:v>
                </c:pt>
                <c:pt idx="18511">
                  <c:v>0.51427210071422824</c:v>
                </c:pt>
                <c:pt idx="18512">
                  <c:v>0.52166519029035896</c:v>
                </c:pt>
                <c:pt idx="18513">
                  <c:v>0.52870023244234543</c:v>
                </c:pt>
                <c:pt idx="18514">
                  <c:v>0.53537265573468096</c:v>
                </c:pt>
                <c:pt idx="18515">
                  <c:v>0.54167837422284981</c:v>
                </c:pt>
                <c:pt idx="18516">
                  <c:v>0.54761374141064834</c:v>
                </c:pt>
                <c:pt idx="18517">
                  <c:v>0.55317366273863422</c:v>
                </c:pt>
                <c:pt idx="18518">
                  <c:v>0.55835403540351203</c:v>
                </c:pt>
                <c:pt idx="18519">
                  <c:v>0.5631525385824957</c:v>
                </c:pt>
                <c:pt idx="18520">
                  <c:v>0.56756459810740822</c:v>
                </c:pt>
                <c:pt idx="18521">
                  <c:v>0.57158724012637929</c:v>
                </c:pt>
                <c:pt idx="18522">
                  <c:v>0.57521844118808885</c:v>
                </c:pt>
                <c:pt idx="18523">
                  <c:v>0.57845487741047763</c:v>
                </c:pt>
                <c:pt idx="18524">
                  <c:v>0.58129473842080981</c:v>
                </c:pt>
                <c:pt idx="18525">
                  <c:v>0.5837362978266093</c:v>
                </c:pt>
                <c:pt idx="18526">
                  <c:v>0.58577820259679636</c:v>
                </c:pt>
                <c:pt idx="18527">
                  <c:v>0.58741868974130662</c:v>
                </c:pt>
                <c:pt idx="18528">
                  <c:v>0.58865660287872978</c:v>
                </c:pt>
                <c:pt idx="18529">
                  <c:v>0.58949138128179002</c:v>
                </c:pt>
                <c:pt idx="18530">
                  <c:v>0.58992191701679186</c:v>
                </c:pt>
                <c:pt idx="18531">
                  <c:v>0.58994756672339965</c:v>
                </c:pt>
                <c:pt idx="18532">
                  <c:v>0.58956850228550906</c:v>
                </c:pt>
                <c:pt idx="18533">
                  <c:v>0.58878568644111695</c:v>
                </c:pt>
                <c:pt idx="18534">
                  <c:v>0.58760010278584374</c:v>
                </c:pt>
                <c:pt idx="18535">
                  <c:v>0.58601118375480421</c:v>
                </c:pt>
                <c:pt idx="18536">
                  <c:v>0.58402072966273799</c:v>
                </c:pt>
                <c:pt idx="18537">
                  <c:v>0.58163042422646605</c:v>
                </c:pt>
                <c:pt idx="18538">
                  <c:v>0.57884172651890697</c:v>
                </c:pt>
                <c:pt idx="18539">
                  <c:v>0.57565578562775288</c:v>
                </c:pt>
                <c:pt idx="18540">
                  <c:v>0.57207596029667651</c:v>
                </c:pt>
                <c:pt idx="18541">
                  <c:v>0.56810418636679405</c:v>
                </c:pt>
                <c:pt idx="18542">
                  <c:v>0.56374301387013981</c:v>
                </c:pt>
                <c:pt idx="18543">
                  <c:v>0.55899485771742385</c:v>
                </c:pt>
                <c:pt idx="18544">
                  <c:v>0.55386414578477927</c:v>
                </c:pt>
                <c:pt idx="18545">
                  <c:v>0.54835367222721221</c:v>
                </c:pt>
                <c:pt idx="18546">
                  <c:v>0.54246698971549046</c:v>
                </c:pt>
                <c:pt idx="18547">
                  <c:v>0.53620841399938868</c:v>
                </c:pt>
                <c:pt idx="18548">
                  <c:v>0.52958299880468862</c:v>
                </c:pt>
                <c:pt idx="18549">
                  <c:v>0.52259390307458442</c:v>
                </c:pt>
                <c:pt idx="18550">
                  <c:v>0.51524627292407887</c:v>
                </c:pt>
                <c:pt idx="18551">
                  <c:v>0.50754585002592867</c:v>
                </c:pt>
                <c:pt idx="18552">
                  <c:v>0.49949816274772657</c:v>
                </c:pt>
                <c:pt idx="18553">
                  <c:v>0.49110843250248842</c:v>
                </c:pt>
                <c:pt idx="18554">
                  <c:v>0.4823818602529012</c:v>
                </c:pt>
                <c:pt idx="18555">
                  <c:v>0.47332468549094153</c:v>
                </c:pt>
                <c:pt idx="18556">
                  <c:v>0.46394308391308353</c:v>
                </c:pt>
                <c:pt idx="18557">
                  <c:v>0.45424308414659792</c:v>
                </c:pt>
                <c:pt idx="18558">
                  <c:v>0.44423161170791597</c:v>
                </c:pt>
                <c:pt idx="18559">
                  <c:v>0.43391573844051146</c:v>
                </c:pt>
                <c:pt idx="18560">
                  <c:v>0.42330298646647818</c:v>
                </c:pt>
                <c:pt idx="18561">
                  <c:v>0.41239980069221516</c:v>
                </c:pt>
                <c:pt idx="18562">
                  <c:v>0.40121437661869153</c:v>
                </c:pt>
                <c:pt idx="18563">
                  <c:v>0.38975451164207542</c:v>
                </c:pt>
                <c:pt idx="18564">
                  <c:v>0.378026744259776</c:v>
                </c:pt>
                <c:pt idx="18565">
                  <c:v>0.36604030956020506</c:v>
                </c:pt>
                <c:pt idx="18566">
                  <c:v>0.35380319979097624</c:v>
                </c:pt>
                <c:pt idx="18567">
                  <c:v>0.34132272592823532</c:v>
                </c:pt>
                <c:pt idx="18568">
                  <c:v>0.3286080418885004</c:v>
                </c:pt>
                <c:pt idx="18569">
                  <c:v>0.31566835950456262</c:v>
                </c:pt>
                <c:pt idx="18570">
                  <c:v>0.30251286969045749</c:v>
                </c:pt>
                <c:pt idx="18571">
                  <c:v>0.28914956048842932</c:v>
                </c:pt>
                <c:pt idx="18572">
                  <c:v>0.27558879876126052</c:v>
                </c:pt>
                <c:pt idx="18573">
                  <c:v>0.26183937842571103</c:v>
                </c:pt>
                <c:pt idx="18574">
                  <c:v>0.24790944270666612</c:v>
                </c:pt>
                <c:pt idx="18575">
                  <c:v>0.23380977110922532</c:v>
                </c:pt>
                <c:pt idx="18576">
                  <c:v>0.21954983293053135</c:v>
                </c:pt>
                <c:pt idx="18577">
                  <c:v>0.20513909738726732</c:v>
                </c:pt>
                <c:pt idx="18578">
                  <c:v>0.19058774776812887</c:v>
                </c:pt>
                <c:pt idx="18579">
                  <c:v>0.17590631009861984</c:v>
                </c:pt>
                <c:pt idx="18580">
                  <c:v>0.16110450576489724</c:v>
                </c:pt>
                <c:pt idx="18581">
                  <c:v>0.14619226510352046</c:v>
                </c:pt>
                <c:pt idx="18582">
                  <c:v>0.13118008570269579</c:v>
                </c:pt>
                <c:pt idx="18583">
                  <c:v>0.11607865973615629</c:v>
                </c:pt>
                <c:pt idx="18584">
                  <c:v>0.10089773028746472</c:v>
                </c:pt>
                <c:pt idx="18585">
                  <c:v>8.5647113258966484E-2</c:v>
                </c:pt>
                <c:pt idx="18586">
                  <c:v>7.033706805687559E-2</c:v>
                </c:pt>
                <c:pt idx="18587">
                  <c:v>5.4978301748532604E-2</c:v>
                </c:pt>
                <c:pt idx="18588">
                  <c:v>3.9581956651446884E-2</c:v>
                </c:pt>
                <c:pt idx="18589">
                  <c:v>2.415922158054979E-2</c:v>
                </c:pt>
                <c:pt idx="18590">
                  <c:v>8.7201777434801672E-3</c:v>
                </c:pt>
                <c:pt idx="18591">
                  <c:v>-6.7251840637214929E-3</c:v>
                </c:pt>
                <c:pt idx="18592">
                  <c:v>-2.2166230875389124E-2</c:v>
                </c:pt>
                <c:pt idx="18593">
                  <c:v>-3.7591358772437848E-2</c:v>
                </c:pt>
                <c:pt idx="18594">
                  <c:v>-5.2991043268527827E-2</c:v>
                </c:pt>
                <c:pt idx="18595">
                  <c:v>-6.835462935610262E-2</c:v>
                </c:pt>
                <c:pt idx="18596">
                  <c:v>-8.3671387992686322E-2</c:v>
                </c:pt>
                <c:pt idx="18597">
                  <c:v>-9.8930803793924216E-2</c:v>
                </c:pt>
                <c:pt idx="18598">
                  <c:v>-0.11412234289209335</c:v>
                </c:pt>
                <c:pt idx="18599">
                  <c:v>-0.12923572136935277</c:v>
                </c:pt>
                <c:pt idx="18600">
                  <c:v>-0.14426059675241318</c:v>
                </c:pt>
                <c:pt idx="18601">
                  <c:v>-0.15918652994326982</c:v>
                </c:pt>
                <c:pt idx="18602">
                  <c:v>-0.17400328240780105</c:v>
                </c:pt>
                <c:pt idx="18603">
                  <c:v>-0.18870083466126211</c:v>
                </c:pt>
                <c:pt idx="18604">
                  <c:v>-0.2032691023437711</c:v>
                </c:pt>
                <c:pt idx="18605">
                  <c:v>-0.21769796484072623</c:v>
                </c:pt>
                <c:pt idx="18606">
                  <c:v>-0.23197759692562403</c:v>
                </c:pt>
                <c:pt idx="18607">
                  <c:v>-0.24609822517245922</c:v>
                </c:pt>
                <c:pt idx="18608">
                  <c:v>-0.26005037701326661</c:v>
                </c:pt>
                <c:pt idx="18609">
                  <c:v>-0.27382463723410755</c:v>
                </c:pt>
                <c:pt idx="18610">
                  <c:v>-0.28741048335766811</c:v>
                </c:pt>
                <c:pt idx="18611">
                  <c:v>-0.30079958438258109</c:v>
                </c:pt>
                <c:pt idx="18612">
                  <c:v>-0.31398286827319816</c:v>
                </c:pt>
                <c:pt idx="18613">
                  <c:v>-0.32695072247053852</c:v>
                </c:pt>
                <c:pt idx="18614">
                  <c:v>-0.33969370014842476</c:v>
                </c:pt>
                <c:pt idx="18615">
                  <c:v>-0.35220363888540079</c:v>
                </c:pt>
                <c:pt idx="18616">
                  <c:v>-0.36447260580036833</c:v>
                </c:pt>
                <c:pt idx="18617">
                  <c:v>-0.37649248756531029</c:v>
                </c:pt>
                <c:pt idx="18618">
                  <c:v>-0.38825494234055974</c:v>
                </c:pt>
                <c:pt idx="18619">
                  <c:v>-0.39975136548080381</c:v>
                </c:pt>
                <c:pt idx="18620">
                  <c:v>-0.41097323059202101</c:v>
                </c:pt>
                <c:pt idx="18621">
                  <c:v>-0.42191319669009641</c:v>
                </c:pt>
                <c:pt idx="18622">
                  <c:v>-0.43256404642487772</c:v>
                </c:pt>
                <c:pt idx="18623">
                  <c:v>-0.4429182737683458</c:v>
                </c:pt>
                <c:pt idx="18624">
                  <c:v>-0.45296839907747855</c:v>
                </c:pt>
                <c:pt idx="18625">
                  <c:v>-0.46270805380922481</c:v>
                </c:pt>
                <c:pt idx="18626">
                  <c:v>-0.4721309004512444</c:v>
                </c:pt>
                <c:pt idx="18627">
                  <c:v>-0.48123020648521592</c:v>
                </c:pt>
                <c:pt idx="18628">
                  <c:v>-0.48999951156795812</c:v>
                </c:pt>
                <c:pt idx="18629">
                  <c:v>-0.49843409892407692</c:v>
                </c:pt>
                <c:pt idx="18630">
                  <c:v>-0.50652698139841734</c:v>
                </c:pt>
                <c:pt idx="18631">
                  <c:v>-0.51427202195554744</c:v>
                </c:pt>
                <c:pt idx="18632">
                  <c:v>-0.52166510969154867</c:v>
                </c:pt>
                <c:pt idx="18633">
                  <c:v>-0.5287001500263887</c:v>
                </c:pt>
                <c:pt idx="18634">
                  <c:v>-0.53537257152496331</c:v>
                </c:pt>
                <c:pt idx="18635">
                  <c:v>-0.54167828824317432</c:v>
                </c:pt>
                <c:pt idx="18636">
                  <c:v>-0.54761365368521786</c:v>
                </c:pt>
                <c:pt idx="18637">
                  <c:v>-0.55317357329204564</c:v>
                </c:pt>
                <c:pt idx="18638">
                  <c:v>-0.55835394426075335</c:v>
                </c:pt>
                <c:pt idx="18639">
                  <c:v>-0.56315244576893664</c:v>
                </c:pt>
                <c:pt idx="18640">
                  <c:v>-0.56756450364878719</c:v>
                </c:pt>
                <c:pt idx="18641">
                  <c:v>-0.57158714404880906</c:v>
                </c:pt>
                <c:pt idx="18642">
                  <c:v>-0.57521834351804224</c:v>
                </c:pt>
                <c:pt idx="18643">
                  <c:v>-0.5784547781747823</c:v>
                </c:pt>
                <c:pt idx="18644">
                  <c:v>-0.58129463764663103</c:v>
                </c:pt>
                <c:pt idx="18645">
                  <c:v>-0.5837361955414615</c:v>
                </c:pt>
                <c:pt idx="18646">
                  <c:v>-0.58577809882852605</c:v>
                </c:pt>
                <c:pt idx="18647">
                  <c:v>-0.58741858451807538</c:v>
                </c:pt>
                <c:pt idx="18648">
                  <c:v>-0.58865649622902572</c:v>
                </c:pt>
                <c:pt idx="18649">
                  <c:v>-0.58949127323439965</c:v>
                </c:pt>
                <c:pt idx="18650">
                  <c:v>-0.58992180760081681</c:v>
                </c:pt>
                <c:pt idx="18651">
                  <c:v>-0.58994745596822307</c:v>
                </c:pt>
                <c:pt idx="18652">
                  <c:v>-0.58956839022080698</c:v>
                </c:pt>
                <c:pt idx="18653">
                  <c:v>-0.5887855730968351</c:v>
                </c:pt>
                <c:pt idx="18654">
                  <c:v>-0.58759998819221537</c:v>
                </c:pt>
                <c:pt idx="18655">
                  <c:v>-0.58601106794229896</c:v>
                </c:pt>
                <c:pt idx="18656">
                  <c:v>-0.58402061266211247</c:v>
                </c:pt>
                <c:pt idx="18657">
                  <c:v>-0.58163030606869071</c:v>
                </c:pt>
                <c:pt idx="18658">
                  <c:v>-0.57884160723521116</c:v>
                </c:pt>
                <c:pt idx="18659">
                  <c:v>-0.57565566524959133</c:v>
                </c:pt>
                <c:pt idx="18660">
                  <c:v>-0.57207583885572333</c:v>
                </c:pt>
                <c:pt idx="18661">
                  <c:v>-0.56810406389493162</c:v>
                </c:pt>
                <c:pt idx="18662">
                  <c:v>-0.56374289039947001</c:v>
                </c:pt>
                <c:pt idx="18663">
                  <c:v>-0.55899473328023819</c:v>
                </c:pt>
                <c:pt idx="18664">
                  <c:v>-0.55386402041355365</c:v>
                </c:pt>
                <c:pt idx="18665">
                  <c:v>-0.54835354595460806</c:v>
                </c:pt>
                <c:pt idx="18666">
                  <c:v>-0.54246686257433796</c:v>
                </c:pt>
                <c:pt idx="18667">
                  <c:v>-0.53620828602268877</c:v>
                </c:pt>
                <c:pt idx="18668">
                  <c:v>-0.52958287002558868</c:v>
                </c:pt>
                <c:pt idx="18669">
                  <c:v>-0.52259377352637892</c:v>
                </c:pt>
                <c:pt idx="18670">
                  <c:v>-0.51524614264020563</c:v>
                </c:pt>
                <c:pt idx="18671">
                  <c:v>-0.50754571903995072</c:v>
                </c:pt>
                <c:pt idx="18672">
                  <c:v>-0.49949803109333124</c:v>
                </c:pt>
                <c:pt idx="18673">
                  <c:v>-0.49110830021347396</c:v>
                </c:pt>
                <c:pt idx="18674">
                  <c:v>-0.48238172736316648</c:v>
                </c:pt>
                <c:pt idx="18675">
                  <c:v>-0.47332455203448309</c:v>
                </c:pt>
                <c:pt idx="18676">
                  <c:v>-0.46394294992398866</c:v>
                </c:pt>
                <c:pt idx="18677">
                  <c:v>-0.45424294965902473</c:v>
                </c:pt>
                <c:pt idx="18678">
                  <c:v>-0.44423147675609537</c:v>
                </c:pt>
                <c:pt idx="18679">
                  <c:v>-0.43391560305873605</c:v>
                </c:pt>
                <c:pt idx="18680">
                  <c:v>-0.42330285068909024</c:v>
                </c:pt>
                <c:pt idx="18681">
                  <c:v>-0.41239966455360427</c:v>
                </c:pt>
                <c:pt idx="18682">
                  <c:v>-0.401214240153277</c:v>
                </c:pt>
                <c:pt idx="18683">
                  <c:v>-0.38975437488430092</c:v>
                </c:pt>
                <c:pt idx="18684">
                  <c:v>-0.37802660724411541</c:v>
                </c:pt>
                <c:pt idx="18685">
                  <c:v>-0.36604017232112845</c:v>
                </c:pt>
                <c:pt idx="18686">
                  <c:v>-0.35380306236295761</c:v>
                </c:pt>
                <c:pt idx="18687">
                  <c:v>-0.34132258834574797</c:v>
                </c:pt>
                <c:pt idx="18688">
                  <c:v>-0.32860790418599367</c:v>
                </c:pt>
                <c:pt idx="18689">
                  <c:v>-0.31566822171645631</c:v>
                </c:pt>
                <c:pt idx="18690">
                  <c:v>-0.30251273185114969</c:v>
                </c:pt>
                <c:pt idx="18691">
                  <c:v>-0.28914942263226395</c:v>
                </c:pt>
                <c:pt idx="18692">
                  <c:v>-0.27558866092253925</c:v>
                </c:pt>
                <c:pt idx="18693">
                  <c:v>-0.26183924063867375</c:v>
                </c:pt>
                <c:pt idx="18694">
                  <c:v>-0.2479093050054805</c:v>
                </c:pt>
                <c:pt idx="18695">
                  <c:v>-0.23380963352799045</c:v>
                </c:pt>
                <c:pt idx="18696">
                  <c:v>-0.21954969550326134</c:v>
                </c:pt>
                <c:pt idx="18697">
                  <c:v>-0.20513896014787777</c:v>
                </c:pt>
                <c:pt idx="18698">
                  <c:v>-0.19058761075044131</c:v>
                </c:pt>
                <c:pt idx="18699">
                  <c:v>-0.17590617333633876</c:v>
                </c:pt>
                <c:pt idx="18700">
                  <c:v>-0.16110436929161737</c:v>
                </c:pt>
                <c:pt idx="18701">
                  <c:v>-0.14619212895271161</c:v>
                </c:pt>
                <c:pt idx="18702">
                  <c:v>-0.13117994990768078</c:v>
                </c:pt>
                <c:pt idx="18703">
                  <c:v>-0.11607852433013695</c:v>
                </c:pt>
                <c:pt idx="18704">
                  <c:v>-0.10089759530347626</c:v>
                </c:pt>
                <c:pt idx="18705">
                  <c:v>-8.5646978729887621E-2</c:v>
                </c:pt>
                <c:pt idx="18706">
                  <c:v>-7.0336934015434199E-2</c:v>
                </c:pt>
                <c:pt idx="18707">
                  <c:v>-5.4978168227265992E-2</c:v>
                </c:pt>
                <c:pt idx="18708">
                  <c:v>-3.9581823682715928E-2</c:v>
                </c:pt>
                <c:pt idx="18709">
                  <c:v>-2.4159089196539054E-2</c:v>
                </c:pt>
                <c:pt idx="18710">
                  <c:v>-8.7200459761617721E-3</c:v>
                </c:pt>
                <c:pt idx="18711">
                  <c:v>6.7253151825771079E-3</c:v>
                </c:pt>
                <c:pt idx="18712">
                  <c:v>2.2166361314223733E-2</c:v>
                </c:pt>
                <c:pt idx="18713">
                  <c:v>3.7591488499902112E-2</c:v>
                </c:pt>
                <c:pt idx="18714">
                  <c:v>5.2991172253510008E-2</c:v>
                </c:pt>
                <c:pt idx="18715">
                  <c:v>6.8354757567724633E-2</c:v>
                </c:pt>
                <c:pt idx="18716">
                  <c:v>8.3671515400308413E-2</c:v>
                </c:pt>
                <c:pt idx="18717">
                  <c:v>9.8930930367161871E-2</c:v>
                </c:pt>
                <c:pt idx="18718">
                  <c:v>0.11412246860080573</c:v>
                </c:pt>
                <c:pt idx="18719">
                  <c:v>0.12923584618367437</c:v>
                </c:pt>
                <c:pt idx="18720">
                  <c:v>0.1442607206427402</c:v>
                </c:pt>
                <c:pt idx="18721">
                  <c:v>0.15918665288027539</c:v>
                </c:pt>
                <c:pt idx="18722">
                  <c:v>0.17400340436245496</c:v>
                </c:pt>
                <c:pt idx="18723">
                  <c:v>0.18870095560480266</c:v>
                </c:pt>
                <c:pt idx="18724">
                  <c:v>0.20326922224775407</c:v>
                </c:pt>
                <c:pt idx="18725">
                  <c:v>0.21769808367700566</c:v>
                </c:pt>
                <c:pt idx="18726">
                  <c:v>0.2319777146663603</c:v>
                </c:pt>
                <c:pt idx="18727">
                  <c:v>0.2460983417901329</c:v>
                </c:pt>
                <c:pt idx="18728">
                  <c:v>0.2600504924806753</c:v>
                </c:pt>
                <c:pt idx="18729">
                  <c:v>0.27382475152439023</c:v>
                </c:pt>
                <c:pt idx="18730">
                  <c:v>0.28741059644428563</c:v>
                </c:pt>
                <c:pt idx="18731">
                  <c:v>0.30079969623935193</c:v>
                </c:pt>
                <c:pt idx="18732">
                  <c:v>0.31398297887427024</c:v>
                </c:pt>
                <c:pt idx="18733">
                  <c:v>0.32695083179042222</c:v>
                </c:pt>
                <c:pt idx="18734">
                  <c:v>0.33969380816199196</c:v>
                </c:pt>
                <c:pt idx="18735">
                  <c:v>0.35220374556788514</c:v>
                </c:pt>
                <c:pt idx="18736">
                  <c:v>0.36447271112737506</c:v>
                </c:pt>
                <c:pt idx="18737">
                  <c:v>0.37649259151281894</c:v>
                </c:pt>
                <c:pt idx="18738">
                  <c:v>0.38825504488493151</c:v>
                </c:pt>
                <c:pt idx="18739">
                  <c:v>0.3997514665987924</c:v>
                </c:pt>
                <c:pt idx="18740">
                  <c:v>0.41097333026076027</c:v>
                </c:pt>
                <c:pt idx="18741">
                  <c:v>0.42191329488712742</c:v>
                </c:pt>
                <c:pt idx="18742">
                  <c:v>0.43256414312813785</c:v>
                </c:pt>
                <c:pt idx="18743">
                  <c:v>0.44291836895618331</c:v>
                </c:pt>
                <c:pt idx="18744">
                  <c:v>0.45296849272864637</c:v>
                </c:pt>
                <c:pt idx="18745">
                  <c:v>0.46270814590289744</c:v>
                </c:pt>
                <c:pt idx="18746">
                  <c:v>0.47213099096701516</c:v>
                </c:pt>
                <c:pt idx="18747">
                  <c:v>0.48123029540310325</c:v>
                </c:pt>
                <c:pt idx="18748">
                  <c:v>0.48999959886840982</c:v>
                </c:pt>
                <c:pt idx="18749">
                  <c:v>0.49843418458797245</c:v>
                </c:pt>
                <c:pt idx="18750">
                  <c:v>0.50652706540707437</c:v>
                </c:pt>
                <c:pt idx="18751">
                  <c:v>0.51427210429072867</c:v>
                </c:pt>
                <c:pt idx="18752">
                  <c:v>0.52166519033545533</c:v>
                </c:pt>
                <c:pt idx="18753">
                  <c:v>0.52870022896167512</c:v>
                </c:pt>
                <c:pt idx="18754">
                  <c:v>0.53537264873473933</c:v>
                </c:pt>
                <c:pt idx="18755">
                  <c:v>0.54167836371099598</c:v>
                </c:pt>
                <c:pt idx="18756">
                  <c:v>0.54761372739510961</c:v>
                </c:pt>
                <c:pt idx="18757">
                  <c:v>0.55317364522849077</c:v>
                </c:pt>
                <c:pt idx="18758">
                  <c:v>0.55835401440870225</c:v>
                </c:pt>
                <c:pt idx="18759">
                  <c:v>0.56315251411380707</c:v>
                </c:pt>
                <c:pt idx="18760">
                  <c:v>0.56756457017646766</c:v>
                </c:pt>
                <c:pt idx="18761">
                  <c:v>0.57158720874566649</c:v>
                </c:pt>
                <c:pt idx="18762">
                  <c:v>0.57521840637091604</c:v>
                </c:pt>
                <c:pt idx="18763">
                  <c:v>0.5784548391709905</c:v>
                </c:pt>
                <c:pt idx="18764">
                  <c:v>0.58129469677397549</c:v>
                </c:pt>
                <c:pt idx="18765">
                  <c:v>0.58373625278823427</c:v>
                </c:pt>
                <c:pt idx="18766">
                  <c:v>0.58577815418349721</c:v>
                </c:pt>
                <c:pt idx="18767">
                  <c:v>0.58741863797050475</c:v>
                </c:pt>
                <c:pt idx="18768">
                  <c:v>0.58865654776866327</c:v>
                </c:pt>
                <c:pt idx="18769">
                  <c:v>0.5894913228514902</c:v>
                </c:pt>
                <c:pt idx="18770">
                  <c:v>0.58992185528609509</c:v>
                </c:pt>
                <c:pt idx="18771">
                  <c:v>0.58994750171292487</c:v>
                </c:pt>
                <c:pt idx="18772">
                  <c:v>0.58956843401665215</c:v>
                </c:pt>
                <c:pt idx="18773">
                  <c:v>0.58878561493605575</c:v>
                </c:pt>
                <c:pt idx="18774">
                  <c:v>0.58760002806753309</c:v>
                </c:pt>
                <c:pt idx="18775">
                  <c:v>0.58601110584694216</c:v>
                </c:pt>
                <c:pt idx="18776">
                  <c:v>0.58402064858979919</c:v>
                </c:pt>
                <c:pt idx="18777">
                  <c:v>0.58163034001365699</c:v>
                </c:pt>
                <c:pt idx="18778">
                  <c:v>0.57884163919218268</c:v>
                </c:pt>
                <c:pt idx="18779">
                  <c:v>0.57565569521379467</c:v>
                </c:pt>
                <c:pt idx="18780">
                  <c:v>0.5720758668228918</c:v>
                </c:pt>
                <c:pt idx="18781">
                  <c:v>0.56810408986131056</c:v>
                </c:pt>
                <c:pt idx="18782">
                  <c:v>0.56374291436180035</c:v>
                </c:pt>
                <c:pt idx="18783">
                  <c:v>0.5589947552357557</c:v>
                </c:pt>
                <c:pt idx="18784">
                  <c:v>0.55386404036001224</c:v>
                </c:pt>
                <c:pt idx="18785">
                  <c:v>0.54835356389025713</c:v>
                </c:pt>
                <c:pt idx="18786">
                  <c:v>0.54246687849793296</c:v>
                </c:pt>
                <c:pt idx="18787">
                  <c:v>0.53620829993348118</c:v>
                </c:pt>
                <c:pt idx="18788">
                  <c:v>0.52958288192333891</c:v>
                </c:pt>
                <c:pt idx="18789">
                  <c:v>0.52259378341134788</c:v>
                </c:pt>
                <c:pt idx="18790">
                  <c:v>0.51524615051314759</c:v>
                </c:pt>
                <c:pt idx="18791">
                  <c:v>0.50754572490212535</c:v>
                </c:pt>
                <c:pt idx="18792">
                  <c:v>0.49949803494649198</c:v>
                </c:pt>
                <c:pt idx="18793">
                  <c:v>0.49110830205987244</c:v>
                </c:pt>
                <c:pt idx="18794">
                  <c:v>0.48238172720555011</c:v>
                </c:pt>
                <c:pt idx="18795">
                  <c:v>0.47332454987609418</c:v>
                </c:pt>
                <c:pt idx="18796">
                  <c:v>0.46394294576855977</c:v>
                </c:pt>
                <c:pt idx="18797">
                  <c:v>0.45424294351077649</c:v>
                </c:pt>
                <c:pt idx="18798">
                  <c:v>0.444231468619742</c:v>
                </c:pt>
                <c:pt idx="18799">
                  <c:v>0.43391559293947707</c:v>
                </c:pt>
                <c:pt idx="18800">
                  <c:v>0.42330283859260687</c:v>
                </c:pt>
                <c:pt idx="18801">
                  <c:v>0.41239965048606697</c:v>
                </c:pt>
                <c:pt idx="18802">
                  <c:v>0.40121422412132857</c:v>
                </c:pt>
                <c:pt idx="18803">
                  <c:v>0.38975435689507093</c:v>
                </c:pt>
                <c:pt idx="18804">
                  <c:v>0.37802658730519179</c:v>
                </c:pt>
                <c:pt idx="18805">
                  <c:v>0.36604015044059257</c:v>
                </c:pt>
                <c:pt idx="18806">
                  <c:v>0.35380303854935086</c:v>
                </c:pt>
                <c:pt idx="18807">
                  <c:v>0.34132256260807392</c:v>
                </c:pt>
                <c:pt idx="18808">
                  <c:v>0.32860787653372636</c:v>
                </c:pt>
                <c:pt idx="18809">
                  <c:v>0.31566819215952702</c:v>
                </c:pt>
                <c:pt idx="18810">
                  <c:v>0.30251270039994993</c:v>
                </c:pt>
                <c:pt idx="18811">
                  <c:v>0.28914938929764794</c:v>
                </c:pt>
                <c:pt idx="18812">
                  <c:v>0.27558862571579495</c:v>
                </c:pt>
                <c:pt idx="18813">
                  <c:v>0.26183920357154244</c:v>
                </c:pt>
                <c:pt idx="18814">
                  <c:v>0.24790926609015565</c:v>
                </c:pt>
                <c:pt idx="18815">
                  <c:v>0.2338095927770911</c:v>
                </c:pt>
                <c:pt idx="18816">
                  <c:v>0.21954965292986239</c:v>
                </c:pt>
                <c:pt idx="18817">
                  <c:v>0.20513891576546622</c:v>
                </c:pt>
                <c:pt idx="18818">
                  <c:v>0.19058756457294487</c:v>
                </c:pt>
                <c:pt idx="18819">
                  <c:v>0.17590612537810507</c:v>
                </c:pt>
                <c:pt idx="18820">
                  <c:v>0.16110431956740948</c:v>
                </c:pt>
                <c:pt idx="18821">
                  <c:v>0.1461920774777159</c:v>
                </c:pt>
                <c:pt idx="18822">
                  <c:v>0.13117989669749447</c:v>
                </c:pt>
                <c:pt idx="18823">
                  <c:v>0.11607846940075026</c:v>
                </c:pt>
                <c:pt idx="18824">
                  <c:v>0.1008975386713032</c:v>
                </c:pt>
                <c:pt idx="18825">
                  <c:v>8.5646920411720506E-2</c:v>
                </c:pt>
                <c:pt idx="18826">
                  <c:v>7.0336874028468332E-2</c:v>
                </c:pt>
                <c:pt idx="18827">
                  <c:v>5.4978106589078993E-2</c:v>
                </c:pt>
                <c:pt idx="18828">
                  <c:v>3.9581760411273439E-2</c:v>
                </c:pt>
                <c:pt idx="18829">
                  <c:v>2.4159024310174079E-2</c:v>
                </c:pt>
                <c:pt idx="18830">
                  <c:v>8.7199794935889502E-3</c:v>
                </c:pt>
                <c:pt idx="18831">
                  <c:v>-6.7253832422832791E-3</c:v>
                </c:pt>
                <c:pt idx="18832">
                  <c:v>-2.2166430931617916E-2</c:v>
                </c:pt>
                <c:pt idx="18833">
                  <c:v>-3.7591559655197067E-2</c:v>
                </c:pt>
                <c:pt idx="18834">
                  <c:v>-5.2991244926554805E-2</c:v>
                </c:pt>
                <c:pt idx="18835">
                  <c:v>-6.8354831738026617E-2</c:v>
                </c:pt>
                <c:pt idx="18836">
                  <c:v>-8.3671591047036226E-2</c:v>
                </c:pt>
                <c:pt idx="18837">
                  <c:v>-9.8931007469149512E-2</c:v>
                </c:pt>
                <c:pt idx="18838">
                  <c:v>-0.11412254713656357</c:v>
                </c:pt>
                <c:pt idx="18839">
                  <c:v>-0.12923592613138063</c:v>
                </c:pt>
                <c:pt idx="18840">
                  <c:v>-0.14426080198027191</c:v>
                </c:pt>
                <c:pt idx="18841">
                  <c:v>-0.15918673558518939</c:v>
                </c:pt>
                <c:pt idx="18842">
                  <c:v>-0.17400348841200408</c:v>
                </c:pt>
                <c:pt idx="18843">
                  <c:v>-0.18870104097594589</c:v>
                </c:pt>
                <c:pt idx="18844">
                  <c:v>-0.20326930891715095</c:v>
                </c:pt>
                <c:pt idx="18845">
                  <c:v>-0.21769817162104277</c:v>
                </c:pt>
                <c:pt idx="18846">
                  <c:v>-0.23197780386112918</c:v>
                </c:pt>
                <c:pt idx="18847">
                  <c:v>-0.24609843221146843</c:v>
                </c:pt>
                <c:pt idx="18848">
                  <c:v>-0.26005058410413934</c:v>
                </c:pt>
                <c:pt idx="18849">
                  <c:v>-0.27382484432527915</c:v>
                </c:pt>
                <c:pt idx="18850">
                  <c:v>-0.28741069039765282</c:v>
                </c:pt>
                <c:pt idx="18851">
                  <c:v>-0.30079979131998996</c:v>
                </c:pt>
                <c:pt idx="18852">
                  <c:v>-0.31398307505675133</c:v>
                </c:pt>
                <c:pt idx="18853">
                  <c:v>-0.32695092904906942</c:v>
                </c:pt>
                <c:pt idx="18854">
                  <c:v>-0.33969390647090919</c:v>
                </c:pt>
                <c:pt idx="18855">
                  <c:v>-0.35220384490095347</c:v>
                </c:pt>
                <c:pt idx="18856">
                  <c:v>-0.36447281145825949</c:v>
                </c:pt>
                <c:pt idx="18857">
                  <c:v>-0.37649269281498682</c:v>
                </c:pt>
                <c:pt idx="18858">
                  <c:v>-0.38825514713164427</c:v>
                </c:pt>
                <c:pt idx="18859">
                  <c:v>-0.39975156976312826</c:v>
                </c:pt>
                <c:pt idx="18860">
                  <c:v>-0.41097343431559957</c:v>
                </c:pt>
                <c:pt idx="18861">
                  <c:v>-0.42191339980518106</c:v>
                </c:pt>
                <c:pt idx="18862">
                  <c:v>-0.43256424888194256</c:v>
                </c:pt>
                <c:pt idx="18863">
                  <c:v>-0.44291847551811336</c:v>
                </c:pt>
                <c:pt idx="18864">
                  <c:v>-0.45296860007091955</c:v>
                </c:pt>
                <c:pt idx="18865">
                  <c:v>-0.4627082539975812</c:v>
                </c:pt>
                <c:pt idx="18866">
                  <c:v>-0.47213109978603507</c:v>
                </c:pt>
                <c:pt idx="18867">
                  <c:v>-0.48123040491824698</c:v>
                </c:pt>
                <c:pt idx="18868">
                  <c:v>-0.48999970905133949</c:v>
                </c:pt>
                <c:pt idx="18869">
                  <c:v>-0.49843429541023093</c:v>
                </c:pt>
                <c:pt idx="18870">
                  <c:v>-0.50652717684009085</c:v>
                </c:pt>
                <c:pt idx="18871">
                  <c:v>-0.51427221630581943</c:v>
                </c:pt>
                <c:pt idx="18872">
                  <c:v>-0.52166530290384827</c:v>
                </c:pt>
                <c:pt idx="18873">
                  <c:v>-0.52870034205449801</c:v>
                </c:pt>
                <c:pt idx="18874">
                  <c:v>-0.53537276232303799</c:v>
                </c:pt>
                <c:pt idx="18875">
                  <c:v>-0.54167847776574474</c:v>
                </c:pt>
                <c:pt idx="18876">
                  <c:v>-0.54761384188720508</c:v>
                </c:pt>
                <c:pt idx="18877">
                  <c:v>-0.55317376012877095</c:v>
                </c:pt>
                <c:pt idx="18878">
                  <c:v>-0.55835412968795073</c:v>
                </c:pt>
                <c:pt idx="18879">
                  <c:v>-0.56315262974275759</c:v>
                </c:pt>
                <c:pt idx="18880">
                  <c:v>-0.56756468612581845</c:v>
                </c:pt>
                <c:pt idx="18881">
                  <c:v>-0.57158732498607923</c:v>
                </c:pt>
                <c:pt idx="18882">
                  <c:v>-0.5752185228730301</c:v>
                </c:pt>
                <c:pt idx="18883">
                  <c:v>-0.57845495590542273</c:v>
                </c:pt>
                <c:pt idx="18884">
                  <c:v>-0.58129481371133729</c:v>
                </c:pt>
                <c:pt idx="18885">
                  <c:v>-0.58373636989912536</c:v>
                </c:pt>
                <c:pt idx="18886">
                  <c:v>-0.58577827143852335</c:v>
                </c:pt>
                <c:pt idx="18887">
                  <c:v>-0.58741875534028853</c:v>
                </c:pt>
                <c:pt idx="18888">
                  <c:v>-0.58865666522384941</c:v>
                </c:pt>
                <c:pt idx="18889">
                  <c:v>-0.58949144036273504</c:v>
                </c:pt>
                <c:pt idx="18890">
                  <c:v>-0.58992197282409442</c:v>
                </c:pt>
                <c:pt idx="18891">
                  <c:v>-0.58994761924841932</c:v>
                </c:pt>
                <c:pt idx="18892">
                  <c:v>-0.58956855152042742</c:v>
                </c:pt>
                <c:pt idx="18893">
                  <c:v>-0.58878573237894261</c:v>
                </c:pt>
                <c:pt idx="18894">
                  <c:v>-0.58760014542043559</c:v>
                </c:pt>
                <c:pt idx="18895">
                  <c:v>-0.58601122308083153</c:v>
                </c:pt>
                <c:pt idx="18896">
                  <c:v>-0.58402076567572037</c:v>
                </c:pt>
                <c:pt idx="18897">
                  <c:v>-0.58163045692273885</c:v>
                </c:pt>
                <c:pt idx="18898">
                  <c:v>-0.5788417558956388</c:v>
                </c:pt>
                <c:pt idx="18899">
                  <c:v>-0.57565581168294555</c:v>
                </c:pt>
                <c:pt idx="18900">
                  <c:v>-0.57207598302915363</c:v>
                </c:pt>
                <c:pt idx="18901">
                  <c:v>-0.56810420577621779</c:v>
                </c:pt>
                <c:pt idx="18902">
                  <c:v>-0.56374302995699421</c:v>
                </c:pt>
                <c:pt idx="18903">
                  <c:v>-0.55899487048301755</c:v>
                </c:pt>
                <c:pt idx="18904">
                  <c:v>-0.5538641552312431</c:v>
                </c:pt>
                <c:pt idx="18905">
                  <c:v>-0.54835367835750182</c:v>
                </c:pt>
                <c:pt idx="18906">
                  <c:v>-0.54246699253337838</c:v>
                </c:pt>
                <c:pt idx="18907">
                  <c:v>-0.53620841350946691</c:v>
                </c:pt>
                <c:pt idx="18908">
                  <c:v>-0.52958299501236628</c:v>
                </c:pt>
                <c:pt idx="18909">
                  <c:v>-0.52259389598607842</c:v>
                </c:pt>
                <c:pt idx="18910">
                  <c:v>-0.51524626254641648</c:v>
                </c:pt>
                <c:pt idx="18911">
                  <c:v>-0.50754583636694472</c:v>
                </c:pt>
                <c:pt idx="18912">
                  <c:v>-0.49949814581605845</c:v>
                </c:pt>
                <c:pt idx="18913">
                  <c:v>-0.49110841230757563</c:v>
                </c:pt>
                <c:pt idx="18914">
                  <c:v>-0.48238183680497615</c:v>
                </c:pt>
                <c:pt idx="18915">
                  <c:v>-0.47332465880103131</c:v>
                </c:pt>
                <c:pt idx="18916">
                  <c:v>-0.46394305399300501</c:v>
                </c:pt>
                <c:pt idx="18917">
                  <c:v>-0.4542430510089453</c:v>
                </c:pt>
                <c:pt idx="18918">
                  <c:v>-0.44423157536606989</c:v>
                </c:pt>
                <c:pt idx="18919">
                  <c:v>-0.43391569890862702</c:v>
                </c:pt>
                <c:pt idx="18920">
                  <c:v>-0.42330294375947769</c:v>
                </c:pt>
                <c:pt idx="18921">
                  <c:v>-0.41239975482579161</c:v>
                </c:pt>
                <c:pt idx="18922">
                  <c:v>-0.4012143276092916</c:v>
                </c:pt>
                <c:pt idx="18923">
                  <c:v>-0.38975445950690407</c:v>
                </c:pt>
                <c:pt idx="18924">
                  <c:v>-0.37802668901679126</c:v>
                </c:pt>
                <c:pt idx="18925">
                  <c:v>-0.36604025122810402</c:v>
                </c:pt>
                <c:pt idx="18926">
                  <c:v>-0.35380313838919625</c:v>
                </c:pt>
                <c:pt idx="18927">
                  <c:v>-0.34132266147694607</c:v>
                </c:pt>
                <c:pt idx="18928">
                  <c:v>-0.32860797440859774</c:v>
                </c:pt>
                <c:pt idx="18929">
                  <c:v>-0.31566828901765831</c:v>
                </c:pt>
                <c:pt idx="18930">
                  <c:v>-0.30251279621887656</c:v>
                </c:pt>
                <c:pt idx="18931">
                  <c:v>-0.28914948405520985</c:v>
                </c:pt>
                <c:pt idx="18932">
                  <c:v>-0.27558871939013546</c:v>
                </c:pt>
                <c:pt idx="18933">
                  <c:v>-0.26183929614110324</c:v>
                </c:pt>
                <c:pt idx="18934">
                  <c:v>-0.24790935753368742</c:v>
                </c:pt>
                <c:pt idx="18935">
                  <c:v>-0.23380968307366312</c:v>
                </c:pt>
                <c:pt idx="18936">
                  <c:v>-0.21954974205885072</c:v>
                </c:pt>
                <c:pt idx="18937">
                  <c:v>-0.20513900370659144</c:v>
                </c:pt>
                <c:pt idx="18938">
                  <c:v>-0.19058765130622871</c:v>
                </c:pt>
                <c:pt idx="18939">
                  <c:v>-0.17590621088391881</c:v>
                </c:pt>
                <c:pt idx="18940">
                  <c:v>-0.16110440382645874</c:v>
                </c:pt>
                <c:pt idx="18941">
                  <c:v>-0.14619216047104458</c:v>
                </c:pt>
                <c:pt idx="18942">
                  <c:v>-0.13117997840649612</c:v>
                </c:pt>
                <c:pt idx="18943">
                  <c:v>-0.11607854980716056</c:v>
                </c:pt>
                <c:pt idx="18944">
                  <c:v>-0.10089761775720972</c:v>
                </c:pt>
                <c:pt idx="18945">
                  <c:v>-8.5646998159578908E-2</c:v>
                </c:pt>
                <c:pt idx="18946">
                  <c:v>-7.0336950421083302E-2</c:v>
                </c:pt>
                <c:pt idx="18947">
                  <c:v>-5.4978181609625733E-2</c:v>
                </c:pt>
                <c:pt idx="18948">
                  <c:v>-3.9581834043290652E-2</c:v>
                </c:pt>
                <c:pt idx="18949">
                  <c:v>-2.4159096537574816E-2</c:v>
                </c:pt>
                <c:pt idx="18950">
                  <c:v>-8.7200503006679853E-3</c:v>
                </c:pt>
                <c:pt idx="18951">
                  <c:v>6.7253138708640581E-3</c:v>
                </c:pt>
                <c:pt idx="18952">
                  <c:v>2.2166363010811492E-2</c:v>
                </c:pt>
                <c:pt idx="18953">
                  <c:v>3.7591493199571231E-2</c:v>
                </c:pt>
                <c:pt idx="18954">
                  <c:v>5.2991179950292164E-2</c:v>
                </c:pt>
                <c:pt idx="18955">
                  <c:v>6.8354768254913656E-2</c:v>
                </c:pt>
                <c:pt idx="18956">
                  <c:v>8.3671529070471318E-2</c:v>
                </c:pt>
                <c:pt idx="18957">
                  <c:v>9.8930947012133855E-2</c:v>
                </c:pt>
                <c:pt idx="18958">
                  <c:v>0.1141224882117004</c:v>
                </c:pt>
                <c:pt idx="18959">
                  <c:v>0.12923586875086901</c:v>
                </c:pt>
                <c:pt idx="18960">
                  <c:v>0.14426074615591128</c:v>
                </c:pt>
                <c:pt idx="18961">
                  <c:v>0.15918668132836486</c:v>
                </c:pt>
                <c:pt idx="18962">
                  <c:v>0.17400343573370616</c:v>
                </c:pt>
                <c:pt idx="18963">
                  <c:v>0.18870098988675024</c:v>
                </c:pt>
                <c:pt idx="18964">
                  <c:v>0.20326925942721902</c:v>
                </c:pt>
                <c:pt idx="18965">
                  <c:v>0.21769812374011935</c:v>
                </c:pt>
                <c:pt idx="18966">
                  <c:v>0.23197775759855163</c:v>
                </c:pt>
                <c:pt idx="18967">
                  <c:v>0.24609838757615302</c:v>
                </c:pt>
                <c:pt idx="18968">
                  <c:v>0.26005054110458126</c:v>
                </c:pt>
                <c:pt idx="18969">
                  <c:v>0.27382480296955536</c:v>
                </c:pt>
                <c:pt idx="18970">
                  <c:v>0.28741065069341371</c:v>
                </c:pt>
                <c:pt idx="18971">
                  <c:v>0.30079975327447372</c:v>
                </c:pt>
                <c:pt idx="18972">
                  <c:v>0.3139830386767572</c:v>
                </c:pt>
                <c:pt idx="18973">
                  <c:v>0.32695089434099134</c:v>
                </c:pt>
                <c:pt idx="18974">
                  <c:v>0.33969387344069757</c:v>
                </c:pt>
                <c:pt idx="18975">
                  <c:v>0.35220381355414437</c:v>
                </c:pt>
                <c:pt idx="18976">
                  <c:v>0.36447278179995662</c:v>
                </c:pt>
                <c:pt idx="18977">
                  <c:v>0.37649266484986227</c:v>
                </c:pt>
                <c:pt idx="18978">
                  <c:v>0.38825512086395003</c:v>
                </c:pt>
                <c:pt idx="18979">
                  <c:v>0.39975154519667638</c:v>
                </c:pt>
                <c:pt idx="18980">
                  <c:v>0.4109734114537843</c:v>
                </c:pt>
                <c:pt idx="18981">
                  <c:v>0.42191337865095757</c:v>
                </c:pt>
                <c:pt idx="18982">
                  <c:v>0.43256422943784684</c:v>
                </c:pt>
                <c:pt idx="18983">
                  <c:v>0.44291845778624428</c:v>
                </c:pt>
                <c:pt idx="18984">
                  <c:v>0.45296858405295071</c:v>
                </c:pt>
                <c:pt idx="18985">
                  <c:v>0.46270823969475811</c:v>
                </c:pt>
                <c:pt idx="18986">
                  <c:v>0.47213108719916902</c:v>
                </c:pt>
                <c:pt idx="18987">
                  <c:v>0.48123039404773077</c:v>
                </c:pt>
                <c:pt idx="18988">
                  <c:v>0.4899996998971321</c:v>
                </c:pt>
                <c:pt idx="18989">
                  <c:v>0.49843428797186401</c:v>
                </c:pt>
                <c:pt idx="18990">
                  <c:v>0.50652717111667389</c:v>
                </c:pt>
                <c:pt idx="18991">
                  <c:v>0.51427221229603592</c:v>
                </c:pt>
                <c:pt idx="18992">
                  <c:v>0.52166530060595695</c:v>
                </c:pt>
                <c:pt idx="18993">
                  <c:v>0.52870034146633293</c:v>
                </c:pt>
                <c:pt idx="18994">
                  <c:v>0.53537276344201845</c:v>
                </c:pt>
                <c:pt idx="18995">
                  <c:v>0.5416784805888597</c:v>
                </c:pt>
                <c:pt idx="18996">
                  <c:v>0.54761384641103661</c:v>
                </c:pt>
                <c:pt idx="18997">
                  <c:v>0.55317376634947335</c:v>
                </c:pt>
                <c:pt idx="18998">
                  <c:v>0.55835413760126684</c:v>
                </c:pt>
                <c:pt idx="18999">
                  <c:v>0.5631526393440206</c:v>
                </c:pt>
                <c:pt idx="19000">
                  <c:v>0.56756469740993609</c:v>
                </c:pt>
                <c:pt idx="19001">
                  <c:v>0.57158733794756333</c:v>
                </c:pt>
                <c:pt idx="19002">
                  <c:v>0.57521853750597618</c:v>
                </c:pt>
                <c:pt idx="19003">
                  <c:v>0.5784549722035206</c:v>
                </c:pt>
                <c:pt idx="19004">
                  <c:v>0.58129483166788276</c:v>
                </c:pt>
                <c:pt idx="19005">
                  <c:v>0.5837363895069978</c:v>
                </c:pt>
                <c:pt idx="19006">
                  <c:v>0.58577829269021375</c:v>
                </c:pt>
                <c:pt idx="19007">
                  <c:v>0.58741877822788824</c:v>
                </c:pt>
                <c:pt idx="19008">
                  <c:v>0.5886566897390445</c:v>
                </c:pt>
                <c:pt idx="19009">
                  <c:v>0.58949146649684581</c:v>
                </c:pt>
                <c:pt idx="19010">
                  <c:v>0.5899220005680299</c:v>
                </c:pt>
                <c:pt idx="19011">
                  <c:v>0.58994764859270599</c:v>
                </c:pt>
                <c:pt idx="19012">
                  <c:v>0.58956858245522015</c:v>
                </c:pt>
                <c:pt idx="19013">
                  <c:v>0.5887857648940138</c:v>
                </c:pt>
                <c:pt idx="19014">
                  <c:v>0.58760017950516885</c:v>
                </c:pt>
                <c:pt idx="19015">
                  <c:v>0.58601125872425053</c:v>
                </c:pt>
                <c:pt idx="19016">
                  <c:v>0.5840208028664714</c:v>
                </c:pt>
                <c:pt idx="19017">
                  <c:v>0.58163049564909686</c:v>
                </c:pt>
                <c:pt idx="19018">
                  <c:v>0.57884179614552966</c:v>
                </c:pt>
                <c:pt idx="19019">
                  <c:v>0.57565585344392933</c:v>
                </c:pt>
                <c:pt idx="19020">
                  <c:v>0.57207602628843568</c:v>
                </c:pt>
                <c:pt idx="19021">
                  <c:v>0.56810425052064883</c:v>
                </c:pt>
                <c:pt idx="19022">
                  <c:v>0.56374307617307606</c:v>
                </c:pt>
                <c:pt idx="19023">
                  <c:v>0.55899491815691205</c:v>
                </c:pt>
                <c:pt idx="19024">
                  <c:v>0.55386420434876849</c:v>
                </c:pt>
                <c:pt idx="19025">
                  <c:v>0.54835372890413836</c:v>
                </c:pt>
                <c:pt idx="19026">
                  <c:v>0.54246704449428007</c:v>
                </c:pt>
                <c:pt idx="19027">
                  <c:v>0.53620846686945778</c:v>
                </c:pt>
                <c:pt idx="19028">
                  <c:v>0.5295830497559405</c:v>
                </c:pt>
                <c:pt idx="19029">
                  <c:v>0.52259395209741599</c:v>
                </c:pt>
                <c:pt idx="19030">
                  <c:v>0.51524632000938553</c:v>
                </c:pt>
                <c:pt idx="19031">
                  <c:v>0.50754589516510018</c:v>
                </c:pt>
                <c:pt idx="19032">
                  <c:v>0.49949820593265126</c:v>
                </c:pt>
                <c:pt idx="19033">
                  <c:v>0.49110847372555233</c:v>
                </c:pt>
                <c:pt idx="19034">
                  <c:v>0.48238189950699001</c:v>
                </c:pt>
                <c:pt idx="19035">
                  <c:v>0.47332472276943849</c:v>
                </c:pt>
                <c:pt idx="19036">
                  <c:v>0.46394311920988446</c:v>
                </c:pt>
                <c:pt idx="19037">
                  <c:v>0.45424311745608681</c:v>
                </c:pt>
                <c:pt idx="19038">
                  <c:v>0.4442316430249908</c:v>
                </c:pt>
                <c:pt idx="19039">
                  <c:v>0.43391576776057161</c:v>
                </c:pt>
                <c:pt idx="19040">
                  <c:v>0.4233030137854179</c:v>
                </c:pt>
                <c:pt idx="19041">
                  <c:v>0.41239982600644665</c:v>
                </c:pt>
                <c:pt idx="19042">
                  <c:v>0.40121439992512098</c:v>
                </c:pt>
                <c:pt idx="19043">
                  <c:v>0.38975453293811813</c:v>
                </c:pt>
                <c:pt idx="19044">
                  <c:v>0.37802676354335091</c:v>
                </c:pt>
                <c:pt idx="19045">
                  <c:v>0.36604032682972815</c:v>
                </c:pt>
                <c:pt idx="19046">
                  <c:v>0.35380321504537465</c:v>
                </c:pt>
                <c:pt idx="19047">
                  <c:v>0.34132273916693656</c:v>
                </c:pt>
                <c:pt idx="19048">
                  <c:v>0.32860805311143648</c:v>
                </c:pt>
                <c:pt idx="19049">
                  <c:v>0.31566836871215842</c:v>
                </c:pt>
                <c:pt idx="19050">
                  <c:v>0.30251287688364464</c:v>
                </c:pt>
                <c:pt idx="19051">
                  <c:v>0.28914956566864086</c:v>
                </c:pt>
                <c:pt idx="19052">
                  <c:v>0.27558880193042617</c:v>
                </c:pt>
                <c:pt idx="19053">
                  <c:v>0.26183937958624953</c:v>
                </c:pt>
                <c:pt idx="19054">
                  <c:v>0.24790944186150052</c:v>
                </c:pt>
                <c:pt idx="19055">
                  <c:v>0.23380976826176736</c:v>
                </c:pt>
                <c:pt idx="19056">
                  <c:v>0.21954982808469486</c:v>
                </c:pt>
                <c:pt idx="19057">
                  <c:v>0.2051390905474435</c:v>
                </c:pt>
                <c:pt idx="19058">
                  <c:v>0.19058773893920919</c:v>
                </c:pt>
                <c:pt idx="19059">
                  <c:v>0.17590629928596874</c:v>
                </c:pt>
                <c:pt idx="19060">
                  <c:v>0.16110449297437782</c:v>
                </c:pt>
                <c:pt idx="19061">
                  <c:v>0.14619225034147545</c:v>
                </c:pt>
                <c:pt idx="19062">
                  <c:v>0.13118006897593959</c:v>
                </c:pt>
                <c:pt idx="19063">
                  <c:v>0.11607864105198852</c:v>
                </c:pt>
                <c:pt idx="19064">
                  <c:v>0.1008977096536573</c:v>
                </c:pt>
                <c:pt idx="19065">
                  <c:v>8.5647090683759058E-2</c:v>
                </c:pt>
                <c:pt idx="19066">
                  <c:v>7.0337043548989661E-2</c:v>
                </c:pt>
                <c:pt idx="19067">
                  <c:v>5.4978275317144373E-2</c:v>
                </c:pt>
                <c:pt idx="19068">
                  <c:v>3.9581928306199492E-2</c:v>
                </c:pt>
                <c:pt idx="19069">
                  <c:v>2.4159191331551106E-2</c:v>
                </c:pt>
                <c:pt idx="19070">
                  <c:v>8.7201456012915637E-3</c:v>
                </c:pt>
                <c:pt idx="19071">
                  <c:v>-6.7252180880887115E-3</c:v>
                </c:pt>
                <c:pt idx="19072">
                  <c:v>-2.2166266770466413E-2</c:v>
                </c:pt>
                <c:pt idx="19073">
                  <c:v>-3.7591396526314061E-2</c:v>
                </c:pt>
                <c:pt idx="19074">
                  <c:v>-5.2991082868848925E-2</c:v>
                </c:pt>
                <c:pt idx="19075">
                  <c:v>-6.8354670790068281E-2</c:v>
                </c:pt>
                <c:pt idx="19076">
                  <c:v>-8.3671431247071132E-2</c:v>
                </c:pt>
                <c:pt idx="19077">
                  <c:v>-9.8930848855068365E-2</c:v>
                </c:pt>
                <c:pt idx="19078">
                  <c:v>-0.11412238974590307</c:v>
                </c:pt>
                <c:pt idx="19079">
                  <c:v>-0.12923577000132169</c:v>
                </c:pt>
                <c:pt idx="19080">
                  <c:v>-0.14426064714760317</c:v>
                </c:pt>
                <c:pt idx="19081">
                  <c:v>-0.15918658208633524</c:v>
                </c:pt>
                <c:pt idx="19082">
                  <c:v>-0.17400333628299375</c:v>
                </c:pt>
                <c:pt idx="19083">
                  <c:v>-0.18870089025241232</c:v>
                </c:pt>
                <c:pt idx="19084">
                  <c:v>-0.20326915963432021</c:v>
                </c:pt>
                <c:pt idx="19085">
                  <c:v>-0.21769802381372427</c:v>
                </c:pt>
                <c:pt idx="19086">
                  <c:v>-0.23197765756371302</c:v>
                </c:pt>
                <c:pt idx="19087">
                  <c:v>-0.24609828745791018</c:v>
                </c:pt>
                <c:pt idx="19088">
                  <c:v>-0.26005044092796337</c:v>
                </c:pt>
                <c:pt idx="19089">
                  <c:v>-0.27382470275955439</c:v>
                </c:pt>
                <c:pt idx="19090">
                  <c:v>-0.28741055047500363</c:v>
                </c:pt>
                <c:pt idx="19091">
                  <c:v>-0.300799653072579</c:v>
                </c:pt>
                <c:pt idx="19092">
                  <c:v>-0.31398293851626236</c:v>
                </c:pt>
                <c:pt idx="19093">
                  <c:v>-0.32695079424672957</c:v>
                </c:pt>
                <c:pt idx="19094">
                  <c:v>-0.33969377343744916</c:v>
                </c:pt>
                <c:pt idx="19095">
                  <c:v>-0.35220371366662112</c:v>
                </c:pt>
                <c:pt idx="19096">
                  <c:v>-0.36447268205280542</c:v>
                </c:pt>
                <c:pt idx="19097">
                  <c:v>-0.37649256526766195</c:v>
                </c:pt>
                <c:pt idx="19098">
                  <c:v>-0.38825502147119223</c:v>
                </c:pt>
                <c:pt idx="19099">
                  <c:v>-0.39975144601776258</c:v>
                </c:pt>
                <c:pt idx="19100">
                  <c:v>-0.41097331251303276</c:v>
                </c:pt>
                <c:pt idx="19101">
                  <c:v>-0.42191327997258843</c:v>
                </c:pt>
                <c:pt idx="19102">
                  <c:v>-0.43256413104596841</c:v>
                </c:pt>
                <c:pt idx="19103">
                  <c:v>-0.44291835970486121</c:v>
                </c:pt>
                <c:pt idx="19104">
                  <c:v>-0.45296848630595171</c:v>
                </c:pt>
                <c:pt idx="19105">
                  <c:v>-0.4627081423059059</c:v>
                </c:pt>
                <c:pt idx="19106">
                  <c:v>-0.47213099019210741</c:v>
                </c:pt>
                <c:pt idx="19107">
                  <c:v>-0.48123029744596296</c:v>
                </c:pt>
                <c:pt idx="19108">
                  <c:v>-0.48999960372402496</c:v>
                </c:pt>
                <c:pt idx="19109">
                  <c:v>-0.49843419225064423</c:v>
                </c:pt>
                <c:pt idx="19110">
                  <c:v>-0.5065270758704179</c:v>
                </c:pt>
                <c:pt idx="19111">
                  <c:v>-0.51427211754766211</c:v>
                </c:pt>
                <c:pt idx="19112">
                  <c:v>-0.52166520637822378</c:v>
                </c:pt>
                <c:pt idx="19113">
                  <c:v>-0.52870024778183611</c:v>
                </c:pt>
                <c:pt idx="19114">
                  <c:v>-0.53537267032317803</c:v>
                </c:pt>
                <c:pt idx="19115">
                  <c:v>-0.54167838805792301</c:v>
                </c:pt>
                <c:pt idx="19116">
                  <c:v>-0.54761375449006477</c:v>
                </c:pt>
                <c:pt idx="19117">
                  <c:v>-0.55317367506034953</c:v>
                </c:pt>
                <c:pt idx="19118">
                  <c:v>-0.55835404696567426</c:v>
                </c:pt>
                <c:pt idx="19119">
                  <c:v>-0.5631525493834465</c:v>
                </c:pt>
                <c:pt idx="19120">
                  <c:v>-0.56756460814566934</c:v>
                </c:pt>
                <c:pt idx="19121">
                  <c:v>-0.57158724940067873</c:v>
                </c:pt>
                <c:pt idx="19122">
                  <c:v>-0.57521844969734592</c:v>
                </c:pt>
                <c:pt idx="19123">
                  <c:v>-0.57845488515379151</c:v>
                </c:pt>
                <c:pt idx="19124">
                  <c:v>-0.58129474539748249</c:v>
                </c:pt>
                <c:pt idx="19125">
                  <c:v>-0.5837363040361343</c:v>
                </c:pt>
                <c:pt idx="19126">
                  <c:v>-0.58577820803885283</c:v>
                </c:pt>
                <c:pt idx="19127">
                  <c:v>-0.58741869441576511</c:v>
                </c:pt>
                <c:pt idx="19128">
                  <c:v>-0.58865660678565779</c:v>
                </c:pt>
                <c:pt idx="19129">
                  <c:v>-0.58949138442144078</c:v>
                </c:pt>
                <c:pt idx="19130">
                  <c:v>-0.5899219193896158</c:v>
                </c:pt>
                <c:pt idx="19131">
                  <c:v>-0.58994756833002704</c:v>
                </c:pt>
                <c:pt idx="19132">
                  <c:v>-0.58956850312676767</c:v>
                </c:pt>
                <c:pt idx="19133">
                  <c:v>-0.588785686518014</c:v>
                </c:pt>
                <c:pt idx="19134">
                  <c:v>-0.58760010209958968</c:v>
                </c:pt>
                <c:pt idx="19135">
                  <c:v>-0.58601118230677818</c:v>
                </c:pt>
                <c:pt idx="19136">
                  <c:v>-0.58402072745453293</c:v>
                </c:pt>
                <c:pt idx="19137">
                  <c:v>-0.58163042125983244</c:v>
                </c:pt>
                <c:pt idx="19138">
                  <c:v>-0.57884172279579815</c:v>
                </c:pt>
                <c:pt idx="19139">
                  <c:v>-0.57565578115030225</c:v>
                </c:pt>
                <c:pt idx="19140">
                  <c:v>-0.57207595506720321</c:v>
                </c:pt>
                <c:pt idx="19141">
                  <c:v>-0.5681041803877972</c:v>
                </c:pt>
                <c:pt idx="19142">
                  <c:v>-0.56374300714430459</c:v>
                </c:pt>
                <c:pt idx="19143">
                  <c:v>-0.5589948502476163</c:v>
                </c:pt>
                <c:pt idx="19144">
                  <c:v>-0.55386413757404329</c:v>
                </c:pt>
                <c:pt idx="19145">
                  <c:v>-0.54835366327877411</c:v>
                </c:pt>
                <c:pt idx="19146">
                  <c:v>-0.54246698003275118</c:v>
                </c:pt>
                <c:pt idx="19147">
                  <c:v>-0.53620840358593125</c:v>
                </c:pt>
                <c:pt idx="19148">
                  <c:v>-0.52958298766427137</c:v>
                </c:pt>
                <c:pt idx="19149">
                  <c:v>-0.52259389121113353</c:v>
                </c:pt>
                <c:pt idx="19150">
                  <c:v>-0.51524626034170196</c:v>
                </c:pt>
                <c:pt idx="19151">
                  <c:v>-0.50754583672890063</c:v>
                </c:pt>
                <c:pt idx="19152">
                  <c:v>-0.49949814874049459</c:v>
                </c:pt>
                <c:pt idx="19153">
                  <c:v>-0.49110841778967201</c:v>
                </c:pt>
                <c:pt idx="19154">
                  <c:v>-0.48238184483928331</c:v>
                </c:pt>
                <c:pt idx="19155">
                  <c:v>-0.47332466938147288</c:v>
                </c:pt>
                <c:pt idx="19156">
                  <c:v>-0.46394306711288352</c:v>
                </c:pt>
                <c:pt idx="19157">
                  <c:v>-0.45424306666094494</c:v>
                </c:pt>
                <c:pt idx="19158">
                  <c:v>-0.44423159354225089</c:v>
                </c:pt>
                <c:pt idx="19159">
                  <c:v>-0.43391571960043912</c:v>
                </c:pt>
                <c:pt idx="19160">
                  <c:v>-0.4233029669577581</c:v>
                </c:pt>
                <c:pt idx="19161">
                  <c:v>-0.41239978052076898</c:v>
                </c:pt>
                <c:pt idx="19162">
                  <c:v>-0.40121435579058556</c:v>
                </c:pt>
                <c:pt idx="19163">
                  <c:v>-0.38975449016354147</c:v>
                </c:pt>
                <c:pt idx="19164">
                  <c:v>-0.37802672213719624</c:v>
                </c:pt>
                <c:pt idx="19165">
                  <c:v>-0.36604028680010164</c:v>
                </c:pt>
                <c:pt idx="19166">
                  <c:v>-0.35380317640002629</c:v>
                </c:pt>
                <c:pt idx="19167">
                  <c:v>-0.34132270191326786</c:v>
                </c:pt>
                <c:pt idx="19168">
                  <c:v>-0.32860801725648081</c:v>
                </c:pt>
                <c:pt idx="19169">
                  <c:v>-0.31566833426259683</c:v>
                </c:pt>
                <c:pt idx="19170">
                  <c:v>-0.30251284384579447</c:v>
                </c:pt>
                <c:pt idx="19171">
                  <c:v>-0.28914953404846322</c:v>
                </c:pt>
                <c:pt idx="19172">
                  <c:v>-0.2755887717335106</c:v>
                </c:pt>
                <c:pt idx="19173">
                  <c:v>-0.26183935081783766</c:v>
                </c:pt>
                <c:pt idx="19174">
                  <c:v>-0.24790941452645582</c:v>
                </c:pt>
                <c:pt idx="19175">
                  <c:v>-0.23380974236459634</c:v>
                </c:pt>
                <c:pt idx="19176">
                  <c:v>-0.21954980362954438</c:v>
                </c:pt>
                <c:pt idx="19177">
                  <c:v>-0.20513906753808603</c:v>
                </c:pt>
                <c:pt idx="19178">
                  <c:v>-0.19058771737905317</c:v>
                </c:pt>
                <c:pt idx="19179">
                  <c:v>-0.1759062791780627</c:v>
                </c:pt>
                <c:pt idx="19180">
                  <c:v>-0.16110447432139388</c:v>
                </c:pt>
                <c:pt idx="19181">
                  <c:v>-0.14619223314573104</c:v>
                </c:pt>
                <c:pt idx="19182">
                  <c:v>-0.13118005323938237</c:v>
                </c:pt>
                <c:pt idx="19183">
                  <c:v>-0.11607862677619513</c:v>
                </c:pt>
                <c:pt idx="19184">
                  <c:v>-0.10089769683984808</c:v>
                </c:pt>
                <c:pt idx="19185">
                  <c:v>-8.5647079332779499E-2</c:v>
                </c:pt>
                <c:pt idx="19186">
                  <c:v>-7.033703366133004E-2</c:v>
                </c:pt>
                <c:pt idx="19187">
                  <c:v>-5.4978266892919465E-2</c:v>
                </c:pt>
                <c:pt idx="19188">
                  <c:v>-3.9581921345168157E-2</c:v>
                </c:pt>
                <c:pt idx="19189">
                  <c:v>-2.4159185833104956E-2</c:v>
                </c:pt>
                <c:pt idx="19190">
                  <c:v>-8.7201415644659677E-3</c:v>
                </c:pt>
                <c:pt idx="19191">
                  <c:v>6.7252206646328805E-3</c:v>
                </c:pt>
                <c:pt idx="19192">
                  <c:v>2.2166267888417392E-2</c:v>
                </c:pt>
                <c:pt idx="19193">
                  <c:v>3.7591396187720054E-2</c:v>
                </c:pt>
                <c:pt idx="19194">
                  <c:v>5.2991081076128863E-2</c:v>
                </c:pt>
                <c:pt idx="19195">
                  <c:v>6.8354667545990275E-2</c:v>
                </c:pt>
                <c:pt idx="19196">
                  <c:v>8.3671426554756526E-2</c:v>
                </c:pt>
                <c:pt idx="19197">
                  <c:v>9.8930842718000372E-2</c:v>
                </c:pt>
                <c:pt idx="19198">
                  <c:v>0.11412238216791275</c:v>
                </c:pt>
                <c:pt idx="19199">
                  <c:v>0.12923576098659587</c:v>
                </c:pt>
                <c:pt idx="19200">
                  <c:v>0.1442606367006799</c:v>
                </c:pt>
                <c:pt idx="19201">
                  <c:v>0.15918657021209651</c:v>
                </c:pt>
                <c:pt idx="19202">
                  <c:v>0.17400332298667617</c:v>
                </c:pt>
                <c:pt idx="19203">
                  <c:v>0.18870087553959647</c:v>
                </c:pt>
                <c:pt idx="19204">
                  <c:v>0.20326914351091985</c:v>
                </c:pt>
                <c:pt idx="19205">
                  <c:v>0.2176980062859982</c:v>
                </c:pt>
                <c:pt idx="19206">
                  <c:v>0.23197763863827137</c:v>
                </c:pt>
                <c:pt idx="19207">
                  <c:v>0.24609826714168556</c:v>
                </c:pt>
                <c:pt idx="19208">
                  <c:v>0.26005041922822331</c:v>
                </c:pt>
                <c:pt idx="19209">
                  <c:v>0.27382467968391599</c:v>
                </c:pt>
                <c:pt idx="19210">
                  <c:v>0.28741052603139361</c:v>
                </c:pt>
                <c:pt idx="19211">
                  <c:v>0.3007996272692578</c:v>
                </c:pt>
                <c:pt idx="19212">
                  <c:v>0.3139829113618226</c:v>
                </c:pt>
                <c:pt idx="19213">
                  <c:v>0.32695076575007403</c:v>
                </c:pt>
                <c:pt idx="19214">
                  <c:v>0.33969374360781329</c:v>
                </c:pt>
                <c:pt idx="19215">
                  <c:v>0.35220368251355216</c:v>
                </c:pt>
                <c:pt idx="19216">
                  <c:v>0.36447264958615516</c:v>
                </c:pt>
                <c:pt idx="19217">
                  <c:v>0.37649253149760692</c:v>
                </c:pt>
                <c:pt idx="19218">
                  <c:v>0.38825498640820355</c:v>
                </c:pt>
                <c:pt idx="19219">
                  <c:v>0.39975140967262801</c:v>
                </c:pt>
                <c:pt idx="19220">
                  <c:v>0.41097327489683627</c:v>
                </c:pt>
                <c:pt idx="19221">
                  <c:v>0.42191324109670969</c:v>
                </c:pt>
                <c:pt idx="19222">
                  <c:v>0.43256409092208731</c:v>
                </c:pt>
                <c:pt idx="19223">
                  <c:v>0.4429183183449461</c:v>
                </c:pt>
                <c:pt idx="19224">
                  <c:v>0.45296844372225736</c:v>
                </c:pt>
                <c:pt idx="19225">
                  <c:v>0.46270809851097761</c:v>
                </c:pt>
                <c:pt idx="19226">
                  <c:v>0.47213094519876342</c:v>
                </c:pt>
                <c:pt idx="19227">
                  <c:v>0.48123025126730579</c:v>
                </c:pt>
                <c:pt idx="19228">
                  <c:v>0.48999955637343068</c:v>
                </c:pt>
                <c:pt idx="19229">
                  <c:v>0.49843414374175465</c:v>
                </c:pt>
                <c:pt idx="19230">
                  <c:v>0.50652702621714274</c:v>
                </c:pt>
                <c:pt idx="19231">
                  <c:v>0.51427206676417225</c:v>
                </c:pt>
                <c:pt idx="19232">
                  <c:v>0.52166515447895168</c:v>
                </c:pt>
                <c:pt idx="19233">
                  <c:v>0.52870019478146801</c:v>
                </c:pt>
                <c:pt idx="19234">
                  <c:v>0.53537261623664567</c:v>
                </c:pt>
                <c:pt idx="19235">
                  <c:v>0.54167833290041167</c:v>
                </c:pt>
                <c:pt idx="19236">
                  <c:v>0.54761369827699724</c:v>
                </c:pt>
                <c:pt idx="19237">
                  <c:v>0.55317361780738383</c:v>
                </c:pt>
                <c:pt idx="19238">
                  <c:v>0.55835398868870656</c:v>
                </c:pt>
                <c:pt idx="19239">
                  <c:v>0.56315249009859814</c:v>
                </c:pt>
                <c:pt idx="19240">
                  <c:v>0.56756454786929189</c:v>
                </c:pt>
                <c:pt idx="19241">
                  <c:v>0.57158718814934384</c:v>
                </c:pt>
                <c:pt idx="19242">
                  <c:v>0.57521838748783338</c:v>
                </c:pt>
                <c:pt idx="19243">
                  <c:v>0.57845482200310661</c:v>
                </c:pt>
                <c:pt idx="19244">
                  <c:v>0.58129468132282158</c:v>
                </c:pt>
                <c:pt idx="19245">
                  <c:v>0.58373623905490213</c:v>
                </c:pt>
                <c:pt idx="19246">
                  <c:v>0.58577814216865109</c:v>
                </c:pt>
                <c:pt idx="19247">
                  <c:v>0.58741862767439257</c:v>
                </c:pt>
                <c:pt idx="19248">
                  <c:v>0.5886565391911045</c:v>
                </c:pt>
                <c:pt idx="19249">
                  <c:v>0.58949131599186599</c:v>
                </c:pt>
                <c:pt idx="19250">
                  <c:v>0.58992185014336396</c:v>
                </c:pt>
                <c:pt idx="19251">
                  <c:v>0.58994749828562332</c:v>
                </c:pt>
                <c:pt idx="19252">
                  <c:v>0.58956843230289446</c:v>
                </c:pt>
                <c:pt idx="19253">
                  <c:v>0.58878561493353399</c:v>
                </c:pt>
                <c:pt idx="19254">
                  <c:v>0.58760002977350612</c:v>
                </c:pt>
                <c:pt idx="19255">
                  <c:v>0.5860111092582575</c:v>
                </c:pt>
                <c:pt idx="19256">
                  <c:v>0.58402065370288836</c:v>
                </c:pt>
                <c:pt idx="19257">
                  <c:v>0.58163034682452319</c:v>
                </c:pt>
                <c:pt idx="19258">
                  <c:v>0.57884164769642421</c:v>
                </c:pt>
                <c:pt idx="19259">
                  <c:v>0.57565570540659317</c:v>
                </c:pt>
                <c:pt idx="19260">
                  <c:v>0.57207587869901788</c:v>
                </c:pt>
                <c:pt idx="19261">
                  <c:v>0.56810410341512418</c:v>
                </c:pt>
                <c:pt idx="19262">
                  <c:v>0.56374292958723893</c:v>
                </c:pt>
                <c:pt idx="19263">
                  <c:v>0.55899477212637705</c:v>
                </c:pt>
                <c:pt idx="19264">
                  <c:v>0.55386405890895118</c:v>
                </c:pt>
                <c:pt idx="19265">
                  <c:v>0.54835358409025292</c:v>
                </c:pt>
                <c:pt idx="19266">
                  <c:v>0.54246690034132738</c:v>
                </c:pt>
                <c:pt idx="19267">
                  <c:v>0.53620832341221736</c:v>
                </c:pt>
                <c:pt idx="19268">
                  <c:v>0.52958290702896804</c:v>
                </c:pt>
                <c:pt idx="19269">
                  <c:v>0.52259381013502793</c:v>
                </c:pt>
                <c:pt idx="19270">
                  <c:v>0.51524617884565205</c:v>
                </c:pt>
                <c:pt idx="19271">
                  <c:v>0.50754575483384012</c:v>
                </c:pt>
                <c:pt idx="19272">
                  <c:v>0.49949806646741818</c:v>
                </c:pt>
                <c:pt idx="19273">
                  <c:v>0.49110833515963659</c:v>
                </c:pt>
                <c:pt idx="19274">
                  <c:v>0.48238176187340193</c:v>
                </c:pt>
                <c:pt idx="19275">
                  <c:v>0.47332458610090816</c:v>
                </c:pt>
                <c:pt idx="19276">
                  <c:v>0.46394298353884317</c:v>
                </c:pt>
                <c:pt idx="19277">
                  <c:v>0.4542429828146714</c:v>
                </c:pt>
                <c:pt idx="19278">
                  <c:v>0.44423150944502626</c:v>
                </c:pt>
                <c:pt idx="19279">
                  <c:v>0.43391563527357274</c:v>
                </c:pt>
                <c:pt idx="19280">
                  <c:v>0.42330288242257652</c:v>
                </c:pt>
                <c:pt idx="19281">
                  <c:v>0.41239969579862279</c:v>
                </c:pt>
                <c:pt idx="19282">
                  <c:v>0.40121427090283945</c:v>
                </c:pt>
                <c:pt idx="19283">
                  <c:v>0.38975440513156068</c:v>
                </c:pt>
                <c:pt idx="19284">
                  <c:v>0.3780266369823489</c:v>
                </c:pt>
                <c:pt idx="19285">
                  <c:v>0.36604020154375477</c:v>
                </c:pt>
                <c:pt idx="19286">
                  <c:v>0.35380309106354058</c:v>
                </c:pt>
                <c:pt idx="19287">
                  <c:v>0.34132261651798207</c:v>
                </c:pt>
                <c:pt idx="19288">
                  <c:v>0.3286079318237225</c:v>
                </c:pt>
                <c:pt idx="19289">
                  <c:v>0.3156682488136614</c:v>
                </c:pt>
                <c:pt idx="19290">
                  <c:v>0.30251275840195274</c:v>
                </c:pt>
                <c:pt idx="19291">
                  <c:v>0.28914944863094921</c:v>
                </c:pt>
                <c:pt idx="19292">
                  <c:v>0.27558868636351619</c:v>
                </c:pt>
                <c:pt idx="19293">
                  <c:v>0.26183926551651315</c:v>
                </c:pt>
                <c:pt idx="19294">
                  <c:v>0.24790932931489229</c:v>
                </c:pt>
                <c:pt idx="19295">
                  <c:v>0.23380965726384104</c:v>
                </c:pt>
                <c:pt idx="19296">
                  <c:v>0.21954971866056852</c:v>
                </c:pt>
                <c:pt idx="19297">
                  <c:v>0.2051389827218108</c:v>
                </c:pt>
                <c:pt idx="19298">
                  <c:v>0.19058763273631746</c:v>
                </c:pt>
                <c:pt idx="19299">
                  <c:v>0.17590619472962896</c:v>
                </c:pt>
                <c:pt idx="19300">
                  <c:v>0.16110439008794905</c:v>
                </c:pt>
                <c:pt idx="19301">
                  <c:v>0.14619214914787657</c:v>
                </c:pt>
                <c:pt idx="19302">
                  <c:v>0.1311799694976177</c:v>
                </c:pt>
                <c:pt idx="19303">
                  <c:v>0.11607854331093037</c:v>
                </c:pt>
                <c:pt idx="19304">
                  <c:v>0.10089761367138965</c:v>
                </c:pt>
                <c:pt idx="19305">
                  <c:v>8.5646996481338722E-2</c:v>
                </c:pt>
                <c:pt idx="19306">
                  <c:v>7.0336951146985419E-2</c:v>
                </c:pt>
                <c:pt idx="19307">
                  <c:v>5.4978184735653156E-2</c:v>
                </c:pt>
                <c:pt idx="19308">
                  <c:v>3.9581839564835727E-2</c:v>
                </c:pt>
                <c:pt idx="19309">
                  <c:v>2.4159104449432572E-2</c:v>
                </c:pt>
                <c:pt idx="19310">
                  <c:v>8.7200605970500535E-3</c:v>
                </c:pt>
                <c:pt idx="19311">
                  <c:v>-6.7253011963217717E-3</c:v>
                </c:pt>
                <c:pt idx="19312">
                  <c:v>-2.2166347965063501E-2</c:v>
                </c:pt>
                <c:pt idx="19313">
                  <c:v>-3.7591475790140869E-2</c:v>
                </c:pt>
                <c:pt idx="19314">
                  <c:v>-5.2991160185285789E-2</c:v>
                </c:pt>
                <c:pt idx="19315">
                  <c:v>-6.8354746143010264E-2</c:v>
                </c:pt>
                <c:pt idx="19316">
                  <c:v>-8.3671504620914314E-2</c:v>
                </c:pt>
                <c:pt idx="19317">
                  <c:v>-9.8930920234740094E-2</c:v>
                </c:pt>
                <c:pt idx="19318">
                  <c:v>-0.1141224591168401</c:v>
                </c:pt>
                <c:pt idx="19319">
                  <c:v>-0.12923583734948488</c:v>
                </c:pt>
                <c:pt idx="19320">
                  <c:v>-0.14426071245949032</c:v>
                </c:pt>
                <c:pt idx="19321">
                  <c:v>-0.1591866453489553</c:v>
                </c:pt>
                <c:pt idx="19322">
                  <c:v>-0.1740033974838949</c:v>
                </c:pt>
                <c:pt idx="19323">
                  <c:v>-0.18870094937967696</c:v>
                </c:pt>
                <c:pt idx="19324">
                  <c:v>-0.20326921667655867</c:v>
                </c:pt>
                <c:pt idx="19325">
                  <c:v>-0.21769807876008337</c:v>
                </c:pt>
                <c:pt idx="19326">
                  <c:v>-0.23197771040388337</c:v>
                </c:pt>
                <c:pt idx="19327">
                  <c:v>-0.24609833818212271</c:v>
                </c:pt>
                <c:pt idx="19328">
                  <c:v>-0.2600504895269849</c:v>
                </c:pt>
                <c:pt idx="19329">
                  <c:v>-0.27382474922470279</c:v>
                </c:pt>
                <c:pt idx="19330">
                  <c:v>-0.28741059479813219</c:v>
                </c:pt>
                <c:pt idx="19331">
                  <c:v>-0.30079969524608913</c:v>
                </c:pt>
                <c:pt idx="19332">
                  <c:v>-0.31398297853310608</c:v>
                </c:pt>
                <c:pt idx="19333">
                  <c:v>-0.32695083210040649</c:v>
                </c:pt>
                <c:pt idx="19334">
                  <c:v>-0.33969380912200114</c:v>
                </c:pt>
                <c:pt idx="19335">
                  <c:v>-0.35220374717664149</c:v>
                </c:pt>
                <c:pt idx="19336">
                  <c:v>-0.36447271338344545</c:v>
                </c:pt>
                <c:pt idx="19337">
                  <c:v>-0.37649259441460581</c:v>
                </c:pt>
                <c:pt idx="19338">
                  <c:v>-0.38825504843068548</c:v>
                </c:pt>
                <c:pt idx="19339">
                  <c:v>-0.39975147078659778</c:v>
                </c:pt>
                <c:pt idx="19340">
                  <c:v>-0.41097333508855366</c:v>
                </c:pt>
                <c:pt idx="19341">
                  <c:v>-0.42191330035268315</c:v>
                </c:pt>
                <c:pt idx="19342">
                  <c:v>-0.43256414922908265</c:v>
                </c:pt>
                <c:pt idx="19343">
                  <c:v>-0.44291837568998127</c:v>
                </c:pt>
                <c:pt idx="19344">
                  <c:v>-0.45296850009261708</c:v>
                </c:pt>
                <c:pt idx="19345">
                  <c:v>-0.46270815389420161</c:v>
                </c:pt>
                <c:pt idx="19346">
                  <c:v>-0.47213099958266053</c:v>
                </c:pt>
                <c:pt idx="19347">
                  <c:v>-0.48123030463995498</c:v>
                </c:pt>
                <c:pt idx="19348">
                  <c:v>-0.48999960872317438</c:v>
                </c:pt>
                <c:pt idx="19349">
                  <c:v>-0.49843419505721737</c:v>
                </c:pt>
                <c:pt idx="19350">
                  <c:v>-0.50652707648721451</c:v>
                </c:pt>
                <c:pt idx="19351">
                  <c:v>-0.51427211597802869</c:v>
                </c:pt>
                <c:pt idx="19352">
                  <c:v>-0.52166520262604588</c:v>
                </c:pt>
                <c:pt idx="19353">
                  <c:v>-0.5287002418515343</c:v>
                </c:pt>
                <c:pt idx="19354">
                  <c:v>-0.53537266221970337</c:v>
                </c:pt>
                <c:pt idx="19355">
                  <c:v>-0.54167837778676553</c:v>
                </c:pt>
                <c:pt idx="19356">
                  <c:v>-0.54761374205723901</c:v>
                </c:pt>
                <c:pt idx="19357">
                  <c:v>-0.55317366047239958</c:v>
                </c:pt>
                <c:pt idx="19358">
                  <c:v>-0.55835403022966856</c:v>
                </c:pt>
                <c:pt idx="19359">
                  <c:v>-0.56315253050697778</c:v>
                </c:pt>
                <c:pt idx="19360">
                  <c:v>-0.56756458713685143</c:v>
                </c:pt>
                <c:pt idx="19361">
                  <c:v>-0.57158722626814062</c:v>
                </c:pt>
                <c:pt idx="19362">
                  <c:v>-0.57521842445022897</c:v>
                </c:pt>
                <c:pt idx="19363">
                  <c:v>-0.57845485780175521</c:v>
                </c:pt>
                <c:pt idx="19364">
                  <c:v>-0.58129471595068694</c:v>
                </c:pt>
                <c:pt idx="19365">
                  <c:v>-0.58373627250524651</c:v>
                </c:pt>
                <c:pt idx="19366">
                  <c:v>-0.58577817443504065</c:v>
                </c:pt>
                <c:pt idx="19367">
                  <c:v>-0.58741865875069721</c:v>
                </c:pt>
                <c:pt idx="19368">
                  <c:v>-0.58865656907149277</c:v>
                </c:pt>
                <c:pt idx="19369">
                  <c:v>-0.58949134467082698</c:v>
                </c:pt>
                <c:pt idx="19370">
                  <c:v>-0.58992187761569104</c:v>
                </c:pt>
                <c:pt idx="19371">
                  <c:v>-0.58994752454640798</c:v>
                </c:pt>
                <c:pt idx="19372">
                  <c:v>-0.58956845734754904</c:v>
                </c:pt>
                <c:pt idx="19373">
                  <c:v>-0.58878563875776369</c:v>
                </c:pt>
                <c:pt idx="19374">
                  <c:v>-0.58760005237334811</c:v>
                </c:pt>
                <c:pt idx="19375">
                  <c:v>-0.58601113063004739</c:v>
                </c:pt>
                <c:pt idx="19376">
                  <c:v>-0.58402067384327683</c:v>
                </c:pt>
                <c:pt idx="19377">
                  <c:v>-0.581630365730465</c:v>
                </c:pt>
                <c:pt idx="19378">
                  <c:v>-0.57884166536519499</c:v>
                </c:pt>
                <c:pt idx="19379">
                  <c:v>-0.57565572183577807</c:v>
                </c:pt>
                <c:pt idx="19380">
                  <c:v>-0.5720758938865117</c:v>
                </c:pt>
                <c:pt idx="19381">
                  <c:v>-0.56810411735913113</c:v>
                </c:pt>
                <c:pt idx="19382">
                  <c:v>-0.56374294228628452</c:v>
                </c:pt>
                <c:pt idx="19383">
                  <c:v>-0.55899478357928967</c:v>
                </c:pt>
                <c:pt idx="19384">
                  <c:v>-0.5538640691148764</c:v>
                </c:pt>
                <c:pt idx="19385">
                  <c:v>-0.54835359304864639</c:v>
                </c:pt>
                <c:pt idx="19386">
                  <c:v>-0.54246690805195219</c:v>
                </c:pt>
                <c:pt idx="19387">
                  <c:v>-0.53620832987515399</c:v>
                </c:pt>
                <c:pt idx="19388">
                  <c:v>-0.52958291224459875</c:v>
                </c:pt>
                <c:pt idx="19389">
                  <c:v>-0.52259381410405059</c:v>
                </c:pt>
                <c:pt idx="19390">
                  <c:v>-0.51524618156907087</c:v>
                </c:pt>
                <c:pt idx="19391">
                  <c:v>-0.50754575631296728</c:v>
                </c:pt>
                <c:pt idx="19392">
                  <c:v>-0.49949806670387759</c:v>
                </c:pt>
                <c:pt idx="19393">
                  <c:v>-0.49110833415535171</c:v>
                </c:pt>
                <c:pt idx="19394">
                  <c:v>-0.48238175963060465</c:v>
                </c:pt>
                <c:pt idx="19395">
                  <c:v>-0.4733245826221365</c:v>
                </c:pt>
                <c:pt idx="19396">
                  <c:v>-0.4639429788269353</c:v>
                </c:pt>
                <c:pt idx="19397">
                  <c:v>-0.45424297687277165</c:v>
                </c:pt>
                <c:pt idx="19398">
                  <c:v>-0.44423150227657393</c:v>
                </c:pt>
                <c:pt idx="19399">
                  <c:v>-0.43391562688231</c:v>
                </c:pt>
                <c:pt idx="19400">
                  <c:v>-0.42330287281254309</c:v>
                </c:pt>
                <c:pt idx="19401">
                  <c:v>-0.41239968497415597</c:v>
                </c:pt>
                <c:pt idx="19402">
                  <c:v>-0.40121425886857065</c:v>
                </c:pt>
                <c:pt idx="19403">
                  <c:v>-0.38975439189240968</c:v>
                </c:pt>
                <c:pt idx="19404">
                  <c:v>-0.37802662254353425</c:v>
                </c:pt>
                <c:pt idx="19405">
                  <c:v>-0.3660401859107883</c:v>
                </c:pt>
                <c:pt idx="19406">
                  <c:v>-0.35380307424221058</c:v>
                </c:pt>
                <c:pt idx="19407">
                  <c:v>-0.3413225985143718</c:v>
                </c:pt>
                <c:pt idx="19408">
                  <c:v>-0.32860791264419204</c:v>
                </c:pt>
                <c:pt idx="19409">
                  <c:v>-0.31566822846485976</c:v>
                </c:pt>
                <c:pt idx="19410">
                  <c:v>-0.30251273689081304</c:v>
                </c:pt>
                <c:pt idx="19411">
                  <c:v>-0.28914942596466697</c:v>
                </c:pt>
                <c:pt idx="19412">
                  <c:v>-0.27558866254957848</c:v>
                </c:pt>
                <c:pt idx="19413">
                  <c:v>-0.26183924056266711</c:v>
                </c:pt>
                <c:pt idx="19414">
                  <c:v>-0.24790930322916818</c:v>
                </c:pt>
                <c:pt idx="19415">
                  <c:v>-0.23380963005453198</c:v>
                </c:pt>
                <c:pt idx="19416">
                  <c:v>-0.21954969033623503</c:v>
                </c:pt>
                <c:pt idx="19417">
                  <c:v>-0.20513895329126838</c:v>
                </c:pt>
                <c:pt idx="19418">
                  <c:v>-0.19058760220865179</c:v>
                </c:pt>
                <c:pt idx="19419">
                  <c:v>-0.17590616311419202</c:v>
                </c:pt>
                <c:pt idx="19420">
                  <c:v>-0.16110435739432977</c:v>
                </c:pt>
                <c:pt idx="19421">
                  <c:v>-0.14619211538592727</c:v>
                </c:pt>
                <c:pt idx="19422">
                  <c:v>-0.13117993467743622</c:v>
                </c:pt>
                <c:pt idx="19423">
                  <c:v>-0.11607850744286885</c:v>
                </c:pt>
                <c:pt idx="19424">
                  <c:v>-0.10089757676603732</c:v>
                </c:pt>
                <c:pt idx="19425">
                  <c:v>-8.5646958549520633E-2</c:v>
                </c:pt>
                <c:pt idx="19426">
                  <c:v>-7.0336912199781568E-2</c:v>
                </c:pt>
                <c:pt idx="19427">
                  <c:v>-5.4978144784366058E-2</c:v>
                </c:pt>
                <c:pt idx="19428">
                  <c:v>-3.9581798620998719E-2</c:v>
                </c:pt>
                <c:pt idx="19429">
                  <c:v>-2.4159062524812869E-2</c:v>
                </c:pt>
                <c:pt idx="19430">
                  <c:v>-8.7200177036309678E-3</c:v>
                </c:pt>
                <c:pt idx="19431">
                  <c:v>6.7253450463230459E-3</c:v>
                </c:pt>
                <c:pt idx="19432">
                  <c:v>2.216639275921739E-2</c:v>
                </c:pt>
                <c:pt idx="19433">
                  <c:v>3.7591521515801744E-2</c:v>
                </c:pt>
                <c:pt idx="19434">
                  <c:v>5.2991206829602983E-2</c:v>
                </c:pt>
                <c:pt idx="19435">
                  <c:v>6.835479369291679E-2</c:v>
                </c:pt>
                <c:pt idx="19436">
                  <c:v>8.367155306314579E-2</c:v>
                </c:pt>
                <c:pt idx="19437">
                  <c:v>9.8930969555819148E-2</c:v>
                </c:pt>
                <c:pt idx="19438">
                  <c:v>0.11412250930310976</c:v>
                </c:pt>
                <c:pt idx="19439">
                  <c:v>0.12923588838708325</c:v>
                </c:pt>
                <c:pt idx="19440">
                  <c:v>0.14426076433436755</c:v>
                </c:pt>
                <c:pt idx="19441">
                  <c:v>0.15918669804687799</c:v>
                </c:pt>
                <c:pt idx="19442">
                  <c:v>0.17400345099045128</c:v>
                </c:pt>
                <c:pt idx="19443">
                  <c:v>0.18870100368026607</c:v>
                </c:pt>
                <c:pt idx="19444">
                  <c:v>0.20326927175641801</c:v>
                </c:pt>
                <c:pt idx="19445">
                  <c:v>0.21769813460427484</c:v>
                </c:pt>
                <c:pt idx="19446">
                  <c:v>0.23197776699730616</c:v>
                </c:pt>
                <c:pt idx="19447">
                  <c:v>0.24609839550950038</c:v>
                </c:pt>
                <c:pt idx="19448">
                  <c:v>0.26005054757289919</c:v>
                </c:pt>
                <c:pt idx="19449">
                  <c:v>0.273824807973575</c:v>
                </c:pt>
                <c:pt idx="19450">
                  <c:v>0.28741065423423218</c:v>
                </c:pt>
                <c:pt idx="19451">
                  <c:v>0.30079975535354614</c:v>
                </c:pt>
                <c:pt idx="19452">
                  <c:v>0.31398303929590116</c:v>
                </c:pt>
                <c:pt idx="19453">
                  <c:v>0.32695089350238404</c:v>
                </c:pt>
                <c:pt idx="19454">
                  <c:v>0.33969387114688393</c:v>
                </c:pt>
                <c:pt idx="19455">
                  <c:v>0.35220380980801197</c:v>
                </c:pt>
                <c:pt idx="19456">
                  <c:v>0.36447277660475969</c:v>
                </c:pt>
                <c:pt idx="19457">
                  <c:v>0.37649265820920713</c:v>
                </c:pt>
                <c:pt idx="19458">
                  <c:v>0.38825511278179681</c:v>
                </c:pt>
                <c:pt idx="19459">
                  <c:v>0.39975153567733279</c:v>
                </c:pt>
                <c:pt idx="19460">
                  <c:v>0.41097340050192022</c:v>
                </c:pt>
                <c:pt idx="19461">
                  <c:v>0.42191336627158327</c:v>
                </c:pt>
                <c:pt idx="19462">
                  <c:v>0.43256421563632047</c:v>
                </c:pt>
                <c:pt idx="19463">
                  <c:v>0.44291844256826751</c:v>
                </c:pt>
                <c:pt idx="19464">
                  <c:v>0.45296856742456942</c:v>
                </c:pt>
                <c:pt idx="19465">
                  <c:v>0.46270822166235914</c:v>
                </c:pt>
                <c:pt idx="19466">
                  <c:v>0.47213106776948111</c:v>
                </c:pt>
                <c:pt idx="19467">
                  <c:v>0.48123037322781265</c:v>
                </c:pt>
                <c:pt idx="19468">
                  <c:v>0.48999967769438246</c:v>
                </c:pt>
                <c:pt idx="19469">
                  <c:v>0.49843426439401312</c:v>
                </c:pt>
                <c:pt idx="19470">
                  <c:v>0.50652714617177952</c:v>
                </c:pt>
                <c:pt idx="19471">
                  <c:v>0.51427218599248192</c:v>
                </c:pt>
                <c:pt idx="19472">
                  <c:v>0.52166527295245468</c:v>
                </c:pt>
                <c:pt idx="19473">
                  <c:v>0.52870031247191573</c:v>
                </c:pt>
                <c:pt idx="19474">
                  <c:v>0.53537273311603206</c:v>
                </c:pt>
                <c:pt idx="19475">
                  <c:v>0.54167844894097339</c:v>
                </c:pt>
                <c:pt idx="19476">
                  <c:v>0.5476138134512285</c:v>
                </c:pt>
                <c:pt idx="19477">
                  <c:v>0.553173732088036</c:v>
                </c:pt>
                <c:pt idx="19478">
                  <c:v>0.55835410204879543</c:v>
                </c:pt>
                <c:pt idx="19479">
                  <c:v>0.56315260251141741</c:v>
                </c:pt>
                <c:pt idx="19480">
                  <c:v>0.56756465930840339</c:v>
                </c:pt>
                <c:pt idx="19481">
                  <c:v>0.57158729858859536</c:v>
                </c:pt>
                <c:pt idx="19482">
                  <c:v>0.57521849690137117</c:v>
                </c:pt>
                <c:pt idx="19483">
                  <c:v>0.57845493036536377</c:v>
                </c:pt>
                <c:pt idx="19484">
                  <c:v>0.58129478860854689</c:v>
                </c:pt>
                <c:pt idx="19485">
                  <c:v>0.58373634523913664</c:v>
                </c:pt>
                <c:pt idx="19486">
                  <c:v>0.58577824722676264</c:v>
                </c:pt>
                <c:pt idx="19487">
                  <c:v>0.58741873158205837</c:v>
                </c:pt>
                <c:pt idx="19488">
                  <c:v>0.58865664192432832</c:v>
                </c:pt>
                <c:pt idx="19489">
                  <c:v>0.5894914175269893</c:v>
                </c:pt>
                <c:pt idx="19490">
                  <c:v>0.58992195045705487</c:v>
                </c:pt>
                <c:pt idx="19491">
                  <c:v>0.58994759735489866</c:v>
                </c:pt>
                <c:pt idx="19492">
                  <c:v>0.5895685301051089</c:v>
                </c:pt>
                <c:pt idx="19493">
                  <c:v>0.58878571144639702</c:v>
                </c:pt>
                <c:pt idx="19494">
                  <c:v>0.58760012497508718</c:v>
                </c:pt>
                <c:pt idx="19495">
                  <c:v>0.58601120312698673</c:v>
                </c:pt>
                <c:pt idx="19496">
                  <c:v>0.58402074621755562</c:v>
                </c:pt>
                <c:pt idx="19497">
                  <c:v>0.58163043796429581</c:v>
                </c:pt>
                <c:pt idx="19498">
                  <c:v>0.57884173744082956</c:v>
                </c:pt>
                <c:pt idx="19499">
                  <c:v>0.57565579373555853</c:v>
                </c:pt>
                <c:pt idx="19500">
                  <c:v>0.57207596559284746</c:v>
                </c:pt>
                <c:pt idx="19501">
                  <c:v>0.56810418885449931</c:v>
                </c:pt>
                <c:pt idx="19502">
                  <c:v>0.56374301355325218</c:v>
                </c:pt>
                <c:pt idx="19503">
                  <c:v>0.55899485460050269</c:v>
                </c:pt>
                <c:pt idx="19504">
                  <c:v>0.55386413987307037</c:v>
                </c:pt>
                <c:pt idx="19505">
                  <c:v>0.54835366352665127</c:v>
                </c:pt>
                <c:pt idx="19506">
                  <c:v>0.54246697823269541</c:v>
                </c:pt>
                <c:pt idx="19507">
                  <c:v>0.5362083997416619</c:v>
                </c:pt>
                <c:pt idx="19508">
                  <c:v>0.5295829817800054</c:v>
                </c:pt>
                <c:pt idx="19509">
                  <c:v>0.52259388329159795</c:v>
                </c:pt>
                <c:pt idx="19510">
                  <c:v>0.51524625039211358</c:v>
                </c:pt>
                <c:pt idx="19511">
                  <c:v>0.50754582475497989</c:v>
                </c:pt>
                <c:pt idx="19512">
                  <c:v>0.49949813474845117</c:v>
                </c:pt>
                <c:pt idx="19513">
                  <c:v>0.49110840178620829</c:v>
                </c:pt>
                <c:pt idx="19514">
                  <c:v>0.48238182683158692</c:v>
                </c:pt>
                <c:pt idx="19515">
                  <c:v>0.47332464937722857</c:v>
                </c:pt>
                <c:pt idx="19516">
                  <c:v>0.4639430451202527</c:v>
                </c:pt>
                <c:pt idx="19517">
                  <c:v>0.45424304268856847</c:v>
                </c:pt>
                <c:pt idx="19518">
                  <c:v>0.44423156759925453</c:v>
                </c:pt>
                <c:pt idx="19519">
                  <c:v>0.4339156916964208</c:v>
                </c:pt>
                <c:pt idx="19520">
                  <c:v>0.42330293710278621</c:v>
                </c:pt>
                <c:pt idx="19521">
                  <c:v>0.41239974872538165</c:v>
                </c:pt>
                <c:pt idx="19522">
                  <c:v>0.40121432206579571</c:v>
                </c:pt>
                <c:pt idx="19523">
                  <c:v>0.38975445452080698</c:v>
                </c:pt>
                <c:pt idx="19524">
                  <c:v>0.37802668458844252</c:v>
                </c:pt>
                <c:pt idx="19525">
                  <c:v>0.36604024735771196</c:v>
                </c:pt>
                <c:pt idx="19526">
                  <c:v>0.35380313507682948</c:v>
                </c:pt>
                <c:pt idx="19527">
                  <c:v>0.34132265872254319</c:v>
                </c:pt>
                <c:pt idx="19528">
                  <c:v>0.32860797221194998</c:v>
                </c:pt>
                <c:pt idx="19529">
                  <c:v>0.31566828737841662</c:v>
                </c:pt>
                <c:pt idx="19530">
                  <c:v>0.30251279513656198</c:v>
                </c:pt>
                <c:pt idx="19531">
                  <c:v>0.28914948352920378</c:v>
                </c:pt>
                <c:pt idx="19532">
                  <c:v>0.27558871941967394</c:v>
                </c:pt>
                <c:pt idx="19533">
                  <c:v>0.26183929672529416</c:v>
                </c:pt>
                <c:pt idx="19534">
                  <c:v>0.24790935867149788</c:v>
                </c:pt>
                <c:pt idx="19535">
                  <c:v>0.23380968476392952</c:v>
                </c:pt>
                <c:pt idx="19536">
                  <c:v>0.21954974430026727</c:v>
                </c:pt>
                <c:pt idx="19537">
                  <c:v>0.20513900649771818</c:v>
                </c:pt>
                <c:pt idx="19538">
                  <c:v>0.19058765464549574</c:v>
                </c:pt>
                <c:pt idx="19539">
                  <c:v>0.1759062147696239</c:v>
                </c:pt>
                <c:pt idx="19540">
                  <c:v>0.16110440825676181</c:v>
                </c:pt>
                <c:pt idx="19541">
                  <c:v>0.14619216544397046</c:v>
                </c:pt>
                <c:pt idx="19542">
                  <c:v>0.13117998391994234</c:v>
                </c:pt>
                <c:pt idx="19543">
                  <c:v>0.11607855585889812</c:v>
                </c:pt>
                <c:pt idx="19544">
                  <c:v>0.10089762434486765</c:v>
                </c:pt>
                <c:pt idx="19545">
                  <c:v>8.5647005280665295E-2</c:v>
                </c:pt>
                <c:pt idx="19546">
                  <c:v>7.0336958072974493E-2</c:v>
                </c:pt>
                <c:pt idx="19547">
                  <c:v>5.4978189789574729E-2</c:v>
                </c:pt>
                <c:pt idx="19548">
                  <c:v>3.9581842748417959E-2</c:v>
                </c:pt>
                <c:pt idx="19549">
                  <c:v>2.4159105764878407E-2</c:v>
                </c:pt>
                <c:pt idx="19550">
                  <c:v>8.7200600470161323E-3</c:v>
                </c:pt>
                <c:pt idx="19551">
                  <c:v>-6.7253036087218518E-3</c:v>
                </c:pt>
                <c:pt idx="19552">
                  <c:v>-2.2166352236248094E-2</c:v>
                </c:pt>
                <c:pt idx="19553">
                  <c:v>-3.7591481916081824E-2</c:v>
                </c:pt>
                <c:pt idx="19554">
                  <c:v>-5.2991168161498084E-2</c:v>
                </c:pt>
                <c:pt idx="19555">
                  <c:v>-6.8354755964554995E-2</c:v>
                </c:pt>
                <c:pt idx="19556">
                  <c:v>-8.3671516282403324E-2</c:v>
                </c:pt>
                <c:pt idx="19557">
                  <c:v>-9.8930933730330545E-2</c:v>
                </c:pt>
                <c:pt idx="19558">
                  <c:v>-0.11412247444024672</c:v>
                </c:pt>
                <c:pt idx="19559">
                  <c:v>-0.12923585449398436</c:v>
                </c:pt>
                <c:pt idx="19560">
                  <c:v>-0.14426073141790471</c:v>
                </c:pt>
                <c:pt idx="19561">
                  <c:v>-0.15918666611367083</c:v>
                </c:pt>
                <c:pt idx="19562">
                  <c:v>-0.17400342004687455</c:v>
                </c:pt>
                <c:pt idx="19563">
                  <c:v>-0.18870097373242836</c:v>
                </c:pt>
                <c:pt idx="19564">
                  <c:v>-0.20326924281017283</c:v>
                </c:pt>
                <c:pt idx="19565">
                  <c:v>-0.21769810666521569</c:v>
                </c:pt>
                <c:pt idx="19566">
                  <c:v>-0.23197774007077154</c:v>
                </c:pt>
                <c:pt idx="19567">
                  <c:v>-0.24609836960057663</c:v>
                </c:pt>
                <c:pt idx="19568">
                  <c:v>-0.26005052268638779</c:v>
                </c:pt>
                <c:pt idx="19569">
                  <c:v>-0.27382478411403377</c:v>
                </c:pt>
                <c:pt idx="19570">
                  <c:v>-0.28741063140595485</c:v>
                </c:pt>
                <c:pt idx="19571">
                  <c:v>-0.30079973356055734</c:v>
                </c:pt>
                <c:pt idx="19572">
                  <c:v>-0.31398301854197347</c:v>
                </c:pt>
                <c:pt idx="19573">
                  <c:v>-0.32695087379100918</c:v>
                </c:pt>
                <c:pt idx="19574">
                  <c:v>-0.33969385248129058</c:v>
                </c:pt>
                <c:pt idx="19575">
                  <c:v>-0.35220379219117676</c:v>
                </c:pt>
                <c:pt idx="19576">
                  <c:v>-0.36447276003938617</c:v>
                </c:pt>
                <c:pt idx="19577">
                  <c:v>-0.37649264269773269</c:v>
                </c:pt>
                <c:pt idx="19578">
                  <c:v>-0.38825509832639526</c:v>
                </c:pt>
                <c:pt idx="19579">
                  <c:v>-0.39975152227991184</c:v>
                </c:pt>
                <c:pt idx="19580">
                  <c:v>-0.41097338816411788</c:v>
                </c:pt>
                <c:pt idx="19581">
                  <c:v>-0.42191335499477473</c:v>
                </c:pt>
                <c:pt idx="19582">
                  <c:v>-0.43256420542161239</c:v>
                </c:pt>
                <c:pt idx="19583">
                  <c:v>-0.44291843341650472</c:v>
                </c:pt>
                <c:pt idx="19584">
                  <c:v>-0.45296855933632846</c:v>
                </c:pt>
                <c:pt idx="19585">
                  <c:v>-0.46270821463795231</c:v>
                </c:pt>
                <c:pt idx="19586">
                  <c:v>-0.47213106180895348</c:v>
                </c:pt>
                <c:pt idx="19587">
                  <c:v>-0.48123036833094912</c:v>
                </c:pt>
                <c:pt idx="19588">
                  <c:v>-0.48999967386069787</c:v>
                </c:pt>
                <c:pt idx="19589">
                  <c:v>-0.49843426162276394</c:v>
                </c:pt>
                <c:pt idx="19590">
                  <c:v>-0.50652714446195579</c:v>
                </c:pt>
                <c:pt idx="19591">
                  <c:v>-0.51427218534281327</c:v>
                </c:pt>
                <c:pt idx="19592">
                  <c:v>-0.52166527336141111</c:v>
                </c:pt>
                <c:pt idx="19593">
                  <c:v>-0.52870031393770289</c:v>
                </c:pt>
                <c:pt idx="19594">
                  <c:v>-0.53537273563659626</c:v>
                </c:pt>
                <c:pt idx="19595">
                  <c:v>-0.54167845251400371</c:v>
                </c:pt>
                <c:pt idx="19596">
                  <c:v>-0.54761381807415499</c:v>
                </c:pt>
                <c:pt idx="19597">
                  <c:v>-0.55317373775803247</c:v>
                </c:pt>
                <c:pt idx="19598">
                  <c:v>-0.55835410876277958</c:v>
                </c:pt>
                <c:pt idx="19599">
                  <c:v>-0.56315261026605112</c:v>
                </c:pt>
                <c:pt idx="19600">
                  <c:v>-0.56756466810009876</c:v>
                </c:pt>
                <c:pt idx="19601">
                  <c:v>-0.57158730841350791</c:v>
                </c:pt>
                <c:pt idx="19602">
                  <c:v>-0.5752185077554085</c:v>
                </c:pt>
                <c:pt idx="19603">
                  <c:v>-0.57845494224418625</c:v>
                </c:pt>
                <c:pt idx="19604">
                  <c:v>-0.5812948015075553</c:v>
                </c:pt>
                <c:pt idx="19605">
                  <c:v>-0.58373635915350153</c:v>
                </c:pt>
                <c:pt idx="19606">
                  <c:v>-0.58577826215140116</c:v>
                </c:pt>
                <c:pt idx="19607">
                  <c:v>-0.58741874751164525</c:v>
                </c:pt>
                <c:pt idx="19608">
                  <c:v>-0.58865665885329688</c:v>
                </c:pt>
                <c:pt idx="19609">
                  <c:v>-0.58949143544953586</c:v>
                </c:pt>
                <c:pt idx="19610">
                  <c:v>-0.58992196936713959</c:v>
                </c:pt>
                <c:pt idx="19611">
                  <c:v>-0.58994761724623401</c:v>
                </c:pt>
                <c:pt idx="19612">
                  <c:v>-0.58956855097119343</c:v>
                </c:pt>
                <c:pt idx="19613">
                  <c:v>-0.58878573328048167</c:v>
                </c:pt>
                <c:pt idx="19614">
                  <c:v>-0.58760014777019764</c:v>
                </c:pt>
                <c:pt idx="19615">
                  <c:v>-0.58601122687591789</c:v>
                </c:pt>
                <c:pt idx="19616">
                  <c:v>-0.5840207709128773</c:v>
                </c:pt>
                <c:pt idx="19617">
                  <c:v>-0.58163046359835824</c:v>
                </c:pt>
                <c:pt idx="19618">
                  <c:v>-0.57884176400576914</c:v>
                </c:pt>
                <c:pt idx="19619">
                  <c:v>-0.57565582122327508</c:v>
                </c:pt>
                <c:pt idx="19620">
                  <c:v>-0.57207599399503273</c:v>
                </c:pt>
                <c:pt idx="19621">
                  <c:v>-0.56810421816263679</c:v>
                </c:pt>
                <c:pt idx="19622">
                  <c:v>-0.56374304375860551</c:v>
                </c:pt>
                <c:pt idx="19623">
                  <c:v>-0.55899488569412492</c:v>
                </c:pt>
                <c:pt idx="19624">
                  <c:v>-0.55386417184581704</c:v>
                </c:pt>
                <c:pt idx="19625">
                  <c:v>-0.54835369636916997</c:v>
                </c:pt>
                <c:pt idx="19626">
                  <c:v>-0.54246701193543034</c:v>
                </c:pt>
                <c:pt idx="19627">
                  <c:v>-0.53620843429485765</c:v>
                </c:pt>
                <c:pt idx="19628">
                  <c:v>-0.52958301717371825</c:v>
                </c:pt>
                <c:pt idx="19629">
                  <c:v>-0.5225939195156829</c:v>
                </c:pt>
                <c:pt idx="19630">
                  <c:v>-0.51524628743623946</c:v>
                </c:pt>
                <c:pt idx="19631">
                  <c:v>-0.50754586260862755</c:v>
                </c:pt>
                <c:pt idx="19632">
                  <c:v>-0.49949817340091562</c:v>
                </c:pt>
                <c:pt idx="19633">
                  <c:v>-0.49110844122660202</c:v>
                </c:pt>
                <c:pt idx="19634">
                  <c:v>-0.48238186704885244</c:v>
                </c:pt>
                <c:pt idx="19635">
                  <c:v>-0.47332469036011965</c:v>
                </c:pt>
                <c:pt idx="19636">
                  <c:v>-0.46394308685736291</c:v>
                </c:pt>
                <c:pt idx="19637">
                  <c:v>-0.45424308516831563</c:v>
                </c:pt>
                <c:pt idx="19638">
                  <c:v>-0.44423161080989115</c:v>
                </c:pt>
                <c:pt idx="19639">
                  <c:v>-0.43391573562603586</c:v>
                </c:pt>
                <c:pt idx="19640">
                  <c:v>-0.42330298173930969</c:v>
                </c:pt>
                <c:pt idx="19641">
                  <c:v>-0.412399794056589</c:v>
                </c:pt>
                <c:pt idx="19642">
                  <c:v>-0.40121436807930277</c:v>
                </c:pt>
                <c:pt idx="19643">
                  <c:v>-0.38975450120408639</c:v>
                </c:pt>
                <c:pt idx="19644">
                  <c:v>-0.3780267319288208</c:v>
                </c:pt>
                <c:pt idx="19645">
                  <c:v>-0.36604029534236965</c:v>
                </c:pt>
                <c:pt idx="19646">
                  <c:v>-0.35380318369281272</c:v>
                </c:pt>
                <c:pt idx="19647">
                  <c:v>-0.34132270795674835</c:v>
                </c:pt>
                <c:pt idx="19648">
                  <c:v>-0.32860802205115236</c:v>
                </c:pt>
                <c:pt idx="19649">
                  <c:v>-0.31566833780926151</c:v>
                </c:pt>
                <c:pt idx="19650">
                  <c:v>-0.30251284614557206</c:v>
                </c:pt>
                <c:pt idx="19651">
                  <c:v>-0.28914953510276137</c:v>
                </c:pt>
                <c:pt idx="19652">
                  <c:v>-0.27558877154406869</c:v>
                </c:pt>
                <c:pt idx="19653">
                  <c:v>-0.26183934938668102</c:v>
                </c:pt>
                <c:pt idx="19654">
                  <c:v>-0.2479094118559283</c:v>
                </c:pt>
                <c:pt idx="19655">
                  <c:v>-0.23380973845734021</c:v>
                </c:pt>
                <c:pt idx="19656">
                  <c:v>-0.21954979848850412</c:v>
                </c:pt>
                <c:pt idx="19657">
                  <c:v>-0.20513906116651523</c:v>
                </c:pt>
                <c:pt idx="19658">
                  <c:v>-0.19058770978049855</c:v>
                </c:pt>
                <c:pt idx="19659">
                  <c:v>-0.17590627035637904</c:v>
                </c:pt>
                <c:pt idx="19660">
                  <c:v>-0.1611044642807235</c:v>
                </c:pt>
                <c:pt idx="19661">
                  <c:v>-0.14619222189052028</c:v>
                </c:pt>
                <c:pt idx="19662">
                  <c:v>-0.13118004077436851</c:v>
                </c:pt>
                <c:pt idx="19663">
                  <c:v>-0.11607861310641049</c:v>
                </c:pt>
                <c:pt idx="19664">
                  <c:v>-0.10089768197061651</c:v>
                </c:pt>
                <c:pt idx="19665">
                  <c:v>-8.5647063269712512E-2</c:v>
                </c:pt>
                <c:pt idx="19666">
                  <c:v>-7.0337016410323958E-2</c:v>
                </c:pt>
                <c:pt idx="19667">
                  <c:v>-5.4978248460169347E-2</c:v>
                </c:pt>
                <c:pt idx="19668">
                  <c:v>-3.9581901737138971E-2</c:v>
                </c:pt>
                <c:pt idx="19669">
                  <c:v>-2.4159165056549765E-2</c:v>
                </c:pt>
                <c:pt idx="19670">
                  <c:v>-8.7201196264111661E-3</c:v>
                </c:pt>
                <c:pt idx="19671">
                  <c:v>6.725243756865543E-3</c:v>
                </c:pt>
                <c:pt idx="19672">
                  <c:v>2.2166292127250666E-2</c:v>
                </c:pt>
                <c:pt idx="19673">
                  <c:v>3.7591421565299467E-2</c:v>
                </c:pt>
                <c:pt idx="19674">
                  <c:v>5.2991107584315619E-2</c:v>
                </c:pt>
                <c:pt idx="19675">
                  <c:v>6.8354695176393573E-2</c:v>
                </c:pt>
                <c:pt idx="19676">
                  <c:v>8.3671455298715655E-2</c:v>
                </c:pt>
                <c:pt idx="19677">
                  <c:v>9.8930872566591749E-2</c:v>
                </c:pt>
                <c:pt idx="19678">
                  <c:v>0.11412241311194654</c:v>
                </c:pt>
                <c:pt idx="19679">
                  <c:v>0.12923579301663007</c:v>
                </c:pt>
                <c:pt idx="19680">
                  <c:v>0.1442606698070209</c:v>
                </c:pt>
                <c:pt idx="19681">
                  <c:v>0.1591866043847906</c:v>
                </c:pt>
                <c:pt idx="19682">
                  <c:v>0.17400335821552315</c:v>
                </c:pt>
                <c:pt idx="19683">
                  <c:v>0.18870091181414902</c:v>
                </c:pt>
                <c:pt idx="19684">
                  <c:v>0.20326918082049808</c:v>
                </c:pt>
                <c:pt idx="19685">
                  <c:v>0.21769804461967018</c:v>
                </c:pt>
                <c:pt idx="19686">
                  <c:v>0.23197767798486754</c:v>
                </c:pt>
                <c:pt idx="19687">
                  <c:v>0.24609830748980899</c:v>
                </c:pt>
                <c:pt idx="19688">
                  <c:v>0.26005046056624348</c:v>
                </c:pt>
                <c:pt idx="19689">
                  <c:v>0.27382472199997265</c:v>
                </c:pt>
                <c:pt idx="19690">
                  <c:v>0.28741056931340198</c:v>
                </c:pt>
                <c:pt idx="19691">
                  <c:v>0.3007996715049186</c:v>
                </c:pt>
                <c:pt idx="19692">
                  <c:v>0.31398295653861591</c:v>
                </c:pt>
                <c:pt idx="19693">
                  <c:v>0.32695081185526431</c:v>
                </c:pt>
                <c:pt idx="19694">
                  <c:v>0.33969379062845623</c:v>
                </c:pt>
                <c:pt idx="19695">
                  <c:v>0.35220373043648723</c:v>
                </c:pt>
                <c:pt idx="19696">
                  <c:v>0.36447269839803847</c:v>
                </c:pt>
                <c:pt idx="19697">
                  <c:v>0.37649258118487483</c:v>
                </c:pt>
                <c:pt idx="19698">
                  <c:v>0.38825503695710956</c:v>
                </c:pt>
                <c:pt idx="19699">
                  <c:v>0.39975146106923043</c:v>
                </c:pt>
                <c:pt idx="19700">
                  <c:v>0.41097332712699908</c:v>
                </c:pt>
                <c:pt idx="19701">
                  <c:v>0.42191329414611722</c:v>
                </c:pt>
                <c:pt idx="19702">
                  <c:v>0.43256414477624178</c:v>
                </c:pt>
                <c:pt idx="19703">
                  <c:v>0.44291837298917336</c:v>
                </c:pt>
                <c:pt idx="19704">
                  <c:v>0.45296849914171328</c:v>
                </c:pt>
                <c:pt idx="19705">
                  <c:v>0.46270815469064414</c:v>
                </c:pt>
                <c:pt idx="19706">
                  <c:v>0.47213100212345865</c:v>
                </c:pt>
                <c:pt idx="19707">
                  <c:v>0.481230308921688</c:v>
                </c:pt>
                <c:pt idx="19708">
                  <c:v>0.48999961474200054</c:v>
                </c:pt>
                <c:pt idx="19709">
                  <c:v>0.49843420280886325</c:v>
                </c:pt>
                <c:pt idx="19710">
                  <c:v>0.50652708596698659</c:v>
                </c:pt>
                <c:pt idx="19711">
                  <c:v>0.51427212718080639</c:v>
                </c:pt>
                <c:pt idx="19712">
                  <c:v>0.52166521554629297</c:v>
                </c:pt>
                <c:pt idx="19713">
                  <c:v>0.52870025648329544</c:v>
                </c:pt>
                <c:pt idx="19714">
                  <c:v>0.53537267855660498</c:v>
                </c:pt>
                <c:pt idx="19715">
                  <c:v>0.54167839582202404</c:v>
                </c:pt>
                <c:pt idx="19716">
                  <c:v>0.54761376178365562</c:v>
                </c:pt>
                <c:pt idx="19717">
                  <c:v>0.55317368188236948</c:v>
                </c:pt>
                <c:pt idx="19718">
                  <c:v>0.55835405331518062</c:v>
                </c:pt>
                <c:pt idx="19719">
                  <c:v>0.5631525552596135</c:v>
                </c:pt>
                <c:pt idx="19720">
                  <c:v>0.56756461354779408</c:v>
                </c:pt>
                <c:pt idx="19721">
                  <c:v>0.57158725432818125</c:v>
                </c:pt>
                <c:pt idx="19722">
                  <c:v>0.5752184541497477</c:v>
                </c:pt>
                <c:pt idx="19723">
                  <c:v>0.57845488913075482</c:v>
                </c:pt>
                <c:pt idx="19724">
                  <c:v>0.58129474889877675</c:v>
                </c:pt>
                <c:pt idx="19725">
                  <c:v>0.58373630706164115</c:v>
                </c:pt>
                <c:pt idx="19726">
                  <c:v>0.58577821058858914</c:v>
                </c:pt>
                <c:pt idx="19727">
                  <c:v>0.58741869648985467</c:v>
                </c:pt>
                <c:pt idx="19728">
                  <c:v>0.58865660838434841</c:v>
                </c:pt>
                <c:pt idx="19729">
                  <c:v>0.58949138554508707</c:v>
                </c:pt>
                <c:pt idx="19730">
                  <c:v>0.5899219200387017</c:v>
                </c:pt>
                <c:pt idx="19731">
                  <c:v>0.5899475685051494</c:v>
                </c:pt>
                <c:pt idx="19732">
                  <c:v>0.58956850282863571</c:v>
                </c:pt>
                <c:pt idx="19733">
                  <c:v>0.58878568574746093</c:v>
                </c:pt>
                <c:pt idx="19734">
                  <c:v>0.58760010085756087</c:v>
                </c:pt>
                <c:pt idx="19735">
                  <c:v>0.58601118059433754</c:v>
                </c:pt>
                <c:pt idx="19736">
                  <c:v>0.58402072527285709</c:v>
                </c:pt>
                <c:pt idx="19737">
                  <c:v>0.58163041861021036</c:v>
                </c:pt>
                <c:pt idx="19738">
                  <c:v>0.57884171967963705</c:v>
                </c:pt>
                <c:pt idx="19739">
                  <c:v>0.57565577756912745</c:v>
                </c:pt>
                <c:pt idx="19740">
                  <c:v>0.57207595102264164</c:v>
                </c:pt>
                <c:pt idx="19741">
                  <c:v>0.56810417588159956</c:v>
                </c:pt>
                <c:pt idx="19742">
                  <c:v>0.56374300217832818</c:v>
                </c:pt>
                <c:pt idx="19743">
                  <c:v>0.55899484482383033</c:v>
                </c:pt>
                <c:pt idx="19744">
                  <c:v>0.55386413169452642</c:v>
                </c:pt>
                <c:pt idx="19745">
                  <c:v>0.54835365694571547</c:v>
                </c:pt>
                <c:pt idx="19746">
                  <c:v>0.5424669732484525</c:v>
                </c:pt>
                <c:pt idx="19747">
                  <c:v>0.53620839635279705</c:v>
                </c:pt>
                <c:pt idx="19748">
                  <c:v>0.52958297998481585</c:v>
                </c:pt>
                <c:pt idx="19749">
                  <c:v>0.52259388308798171</c:v>
                </c:pt>
                <c:pt idx="19750">
                  <c:v>0.5152462517775801</c:v>
                </c:pt>
                <c:pt idx="19751">
                  <c:v>0.50754582772664358</c:v>
                </c:pt>
                <c:pt idx="19752">
                  <c:v>0.49949813930304154</c:v>
                </c:pt>
                <c:pt idx="19753">
                  <c:v>0.49110840792006277</c:v>
                </c:pt>
                <c:pt idx="19754">
                  <c:v>0.4823818345406588</c:v>
                </c:pt>
                <c:pt idx="19755">
                  <c:v>0.47332465865708323</c:v>
                </c:pt>
                <c:pt idx="19756">
                  <c:v>0.46394305596607466</c:v>
                </c:pt>
                <c:pt idx="19757">
                  <c:v>0.45424305509515994</c:v>
                </c:pt>
                <c:pt idx="19758">
                  <c:v>0.44423158156103726</c:v>
                </c:pt>
                <c:pt idx="19759">
                  <c:v>0.43391570720744044</c:v>
                </c:pt>
                <c:pt idx="19760">
                  <c:v>0.42330295415670971</c:v>
                </c:pt>
                <c:pt idx="19761">
                  <c:v>0.41239976731550643</c:v>
                </c:pt>
                <c:pt idx="19762">
                  <c:v>0.40121434218504015</c:v>
                </c:pt>
                <c:pt idx="19763">
                  <c:v>0.38975447616173181</c:v>
                </c:pt>
                <c:pt idx="19764">
                  <c:v>0.3780267077432336</c:v>
                </c:pt>
                <c:pt idx="19765">
                  <c:v>0.36604027201819378</c:v>
                </c:pt>
                <c:pt idx="19766">
                  <c:v>0.35380316123447136</c:v>
                </c:pt>
                <c:pt idx="19767">
                  <c:v>0.34132268636844637</c:v>
                </c:pt>
                <c:pt idx="19768">
                  <c:v>0.3286080013368638</c:v>
                </c:pt>
                <c:pt idx="19769">
                  <c:v>0.31566831797273698</c:v>
                </c:pt>
                <c:pt idx="19770">
                  <c:v>0.30251282719033967</c:v>
                </c:pt>
                <c:pt idx="19771">
                  <c:v>0.28914951703213282</c:v>
                </c:pt>
                <c:pt idx="19772">
                  <c:v>0.27558875436111385</c:v>
                </c:pt>
                <c:pt idx="19773">
                  <c:v>0.26183933309426227</c:v>
                </c:pt>
                <c:pt idx="19774">
                  <c:v>0.24790939645666932</c:v>
                </c:pt>
                <c:pt idx="19775">
                  <c:v>0.2338097239536456</c:v>
                </c:pt>
                <c:pt idx="19776">
                  <c:v>0.21954978488254451</c:v>
                </c:pt>
                <c:pt idx="19777">
                  <c:v>0.20513904846023873</c:v>
                </c:pt>
                <c:pt idx="19778">
                  <c:v>0.19058769797563219</c:v>
                </c:pt>
                <c:pt idx="19779">
                  <c:v>0.17590625945440602</c:v>
                </c:pt>
                <c:pt idx="19780">
                  <c:v>0.16110445428292158</c:v>
                </c:pt>
                <c:pt idx="19781">
                  <c:v>0.14619221279793027</c:v>
                </c:pt>
                <c:pt idx="19782">
                  <c:v>0.13118003258779981</c:v>
                </c:pt>
                <c:pt idx="19783">
                  <c:v>0.11607860582645697</c:v>
                </c:pt>
                <c:pt idx="19784">
                  <c:v>0.10089767559763115</c:v>
                </c:pt>
                <c:pt idx="19785">
                  <c:v>8.5647057803835996E-2</c:v>
                </c:pt>
                <c:pt idx="19786">
                  <c:v>7.0337011851466236E-2</c:v>
                </c:pt>
                <c:pt idx="19787">
                  <c:v>5.4978244808013291E-2</c:v>
                </c:pt>
                <c:pt idx="19788">
                  <c:v>3.9581898991144802E-2</c:v>
                </c:pt>
                <c:pt idx="19789">
                  <c:v>2.4159163215954321E-2</c:v>
                </c:pt>
                <c:pt idx="19790">
                  <c:v>8.7201186902281964E-3</c:v>
                </c:pt>
                <c:pt idx="19791">
                  <c:v>-6.7252437898563397E-3</c:v>
                </c:pt>
                <c:pt idx="19792">
                  <c:v>-2.216629125848197E-2</c:v>
                </c:pt>
                <c:pt idx="19793">
                  <c:v>-3.7591419796423491E-2</c:v>
                </c:pt>
                <c:pt idx="19794">
                  <c:v>-5.2991104917215023E-2</c:v>
                </c:pt>
                <c:pt idx="19795">
                  <c:v>-6.8354691613166776E-2</c:v>
                </c:pt>
                <c:pt idx="19796">
                  <c:v>-8.3671450841677292E-2</c:v>
                </c:pt>
                <c:pt idx="19797">
                  <c:v>-9.8930867218273155E-2</c:v>
                </c:pt>
                <c:pt idx="19798">
                  <c:v>-0.11412240687511151</c:v>
                </c:pt>
                <c:pt idx="19799">
                  <c:v>-0.12923578589424059</c:v>
                </c:pt>
                <c:pt idx="19800">
                  <c:v>-0.14426066180226688</c:v>
                </c:pt>
                <c:pt idx="19801">
                  <c:v>-0.15918659550107025</c:v>
                </c:pt>
                <c:pt idx="19802">
                  <c:v>-0.17400334845645024</c:v>
                </c:pt>
                <c:pt idx="19803">
                  <c:v>-0.18870090118354618</c:v>
                </c:pt>
                <c:pt idx="19804">
                  <c:v>-0.20326916932240074</c:v>
                </c:pt>
                <c:pt idx="19805">
                  <c:v>-0.21769803225832651</c:v>
                </c:pt>
                <c:pt idx="19806">
                  <c:v>-0.23197766476472212</c:v>
                </c:pt>
                <c:pt idx="19807">
                  <c:v>-0.24609829341552825</c:v>
                </c:pt>
                <c:pt idx="19808">
                  <c:v>-0.2600504456426857</c:v>
                </c:pt>
                <c:pt idx="19809">
                  <c:v>-0.27382470623220684</c:v>
                </c:pt>
                <c:pt idx="19810">
                  <c:v>-0.28741055270670457</c:v>
                </c:pt>
                <c:pt idx="19811">
                  <c:v>-0.30079965406474751</c:v>
                </c:pt>
                <c:pt idx="19812">
                  <c:v>-0.31398293827064011</c:v>
                </c:pt>
                <c:pt idx="19813">
                  <c:v>-0.32695079276535083</c:v>
                </c:pt>
                <c:pt idx="19814">
                  <c:v>-0.33969377072266066</c:v>
                </c:pt>
                <c:pt idx="19815">
                  <c:v>-0.35220370972106502</c:v>
                </c:pt>
                <c:pt idx="19816">
                  <c:v>-0.36447267687943308</c:v>
                </c:pt>
                <c:pt idx="19817">
                  <c:v>-0.37649255886971722</c:v>
                </c:pt>
                <c:pt idx="19818">
                  <c:v>-0.38825501385222028</c:v>
                </c:pt>
                <c:pt idx="19819">
                  <c:v>-0.39975143718161532</c:v>
                </c:pt>
                <c:pt idx="19820">
                  <c:v>-0.41097330246384461</c:v>
                </c:pt>
                <c:pt idx="19821">
                  <c:v>-0.42191326871479679</c:v>
                </c:pt>
                <c:pt idx="19822">
                  <c:v>-0.43256411858430599</c:v>
                </c:pt>
                <c:pt idx="19823">
                  <c:v>-0.44291834604434915</c:v>
                </c:pt>
                <c:pt idx="19824">
                  <c:v>-0.452968471451898</c:v>
                </c:pt>
                <c:pt idx="19825">
                  <c:v>-0.46270812626391311</c:v>
                </c:pt>
                <c:pt idx="19826">
                  <c:v>-0.47213097296805728</c:v>
                </c:pt>
                <c:pt idx="19827">
                  <c:v>-0.48123027904602916</c:v>
                </c:pt>
                <c:pt idx="19828">
                  <c:v>-0.48999958415466183</c:v>
                </c:pt>
                <c:pt idx="19829">
                  <c:v>-0.49843417151858282</c:v>
                </c:pt>
                <c:pt idx="19830">
                  <c:v>-0.50652705398266962</c:v>
                </c:pt>
                <c:pt idx="19831">
                  <c:v>-0.51427209451151368</c:v>
                </c:pt>
                <c:pt idx="19832">
                  <c:v>-0.52166518220123981</c:v>
                </c:pt>
                <c:pt idx="19833">
                  <c:v>-0.528700222471849</c:v>
                </c:pt>
                <c:pt idx="19834">
                  <c:v>-0.53537264388828865</c:v>
                </c:pt>
                <c:pt idx="19835">
                  <c:v>-0.54167836050650353</c:v>
                </c:pt>
                <c:pt idx="19836">
                  <c:v>-0.5476137258307483</c:v>
                </c:pt>
                <c:pt idx="19837">
                  <c:v>-0.55317364530202628</c:v>
                </c:pt>
                <c:pt idx="19838">
                  <c:v>-0.55835401611750091</c:v>
                </c:pt>
                <c:pt idx="19839">
                  <c:v>-0.56315251745483363</c:v>
                </c:pt>
                <c:pt idx="19840">
                  <c:v>-0.56756457514627734</c:v>
                </c:pt>
                <c:pt idx="19841">
                  <c:v>-0.57158721534043144</c:v>
                </c:pt>
                <c:pt idx="19842">
                  <c:v>-0.57521841458639222</c:v>
                </c:pt>
                <c:pt idx="19843">
                  <c:v>-0.57845484900255073</c:v>
                </c:pt>
                <c:pt idx="19844">
                  <c:v>-0.58129470821659901</c:v>
                </c:pt>
                <c:pt idx="19845">
                  <c:v>-0.58373626583649452</c:v>
                </c:pt>
                <c:pt idx="19846">
                  <c:v>-0.58577816883157952</c:v>
                </c:pt>
                <c:pt idx="19847">
                  <c:v>-0.58741865421222306</c:v>
                </c:pt>
                <c:pt idx="19848">
                  <c:v>-0.5886565655974314</c:v>
                </c:pt>
                <c:pt idx="19849">
                  <c:v>-0.58949134226033972</c:v>
                </c:pt>
                <c:pt idx="19850">
                  <c:v>-0.58992187626767467</c:v>
                </c:pt>
                <c:pt idx="19851">
                  <c:v>-0.58994752425950014</c:v>
                </c:pt>
                <c:pt idx="19852">
                  <c:v>-0.5895684581201287</c:v>
                </c:pt>
                <c:pt idx="19853">
                  <c:v>-0.5887856405879508</c:v>
                </c:pt>
                <c:pt idx="19854">
                  <c:v>-0.58760005525899228</c:v>
                </c:pt>
                <c:pt idx="19855">
                  <c:v>-0.58601113456875076</c:v>
                </c:pt>
                <c:pt idx="19856">
                  <c:v>-0.58402067883236575</c:v>
                </c:pt>
                <c:pt idx="19857">
                  <c:v>-0.5816303717670348</c:v>
                </c:pt>
                <c:pt idx="19858">
                  <c:v>-0.57884167244606533</c:v>
                </c:pt>
                <c:pt idx="19859">
                  <c:v>-0.5756557299575209</c:v>
                </c:pt>
                <c:pt idx="19860">
                  <c:v>-0.57207590304544009</c:v>
                </c:pt>
                <c:pt idx="19861">
                  <c:v>-0.56810412755131612</c:v>
                </c:pt>
                <c:pt idx="19862">
                  <c:v>-0.56374295350754366</c:v>
                </c:pt>
                <c:pt idx="19863">
                  <c:v>-0.55899479582518508</c:v>
                </c:pt>
                <c:pt idx="19864">
                  <c:v>-0.55386408238072726</c:v>
                </c:pt>
                <c:pt idx="19865">
                  <c:v>-0.54835360732952665</c:v>
                </c:pt>
                <c:pt idx="19866">
                  <c:v>-0.54246692334269053</c:v>
                </c:pt>
                <c:pt idx="19867">
                  <c:v>-0.53620834617033208</c:v>
                </c:pt>
                <c:pt idx="19868">
                  <c:v>-0.52958292953856501</c:v>
                </c:pt>
                <c:pt idx="19869">
                  <c:v>-0.52259383239090873</c:v>
                </c:pt>
                <c:pt idx="19870">
                  <c:v>-0.51524620084268702</c:v>
                </c:pt>
                <c:pt idx="19871">
                  <c:v>-0.5075457765669773</c:v>
                </c:pt>
                <c:pt idx="19872">
                  <c:v>-0.49949808793167433</c:v>
                </c:pt>
                <c:pt idx="19873">
                  <c:v>-0.49110835635010652</c:v>
                </c:pt>
                <c:pt idx="19874">
                  <c:v>-0.48238178278525556</c:v>
                </c:pt>
                <c:pt idx="19875">
                  <c:v>-0.47332460672939003</c:v>
                </c:pt>
                <c:pt idx="19876">
                  <c:v>-0.46394300387927911</c:v>
                </c:pt>
                <c:pt idx="19877">
                  <c:v>-0.45424300286246466</c:v>
                </c:pt>
                <c:pt idx="19878">
                  <c:v>-0.44423152919565917</c:v>
                </c:pt>
                <c:pt idx="19879">
                  <c:v>-0.43391565472261079</c:v>
                </c:pt>
                <c:pt idx="19880">
                  <c:v>-0.4233029015656673</c:v>
                </c:pt>
                <c:pt idx="19881">
                  <c:v>-0.41239971463149228</c:v>
                </c:pt>
                <c:pt idx="19882">
                  <c:v>-0.40121428942130433</c:v>
                </c:pt>
                <c:pt idx="19883">
                  <c:v>-0.38975442333152133</c:v>
                </c:pt>
                <c:pt idx="19884">
                  <c:v>-0.37802665485978393</c:v>
                </c:pt>
                <c:pt idx="19885">
                  <c:v>-0.36604021909474138</c:v>
                </c:pt>
                <c:pt idx="19886">
                  <c:v>-0.35380310828423411</c:v>
                </c:pt>
                <c:pt idx="19887">
                  <c:v>-0.3413226334046276</c:v>
                </c:pt>
                <c:pt idx="19888">
                  <c:v>-0.32860794837265606</c:v>
                </c:pt>
                <c:pt idx="19889">
                  <c:v>-0.31566826502130868</c:v>
                </c:pt>
                <c:pt idx="19890">
                  <c:v>-0.30251277426483608</c:v>
                </c:pt>
                <c:pt idx="19891">
                  <c:v>-0.28914946414566317</c:v>
                </c:pt>
                <c:pt idx="19892">
                  <c:v>-0.27558870152677117</c:v>
                </c:pt>
                <c:pt idx="19893">
                  <c:v>-0.26183928032509446</c:v>
                </c:pt>
                <c:pt idx="19894">
                  <c:v>-0.24790934376568652</c:v>
                </c:pt>
                <c:pt idx="19895">
                  <c:v>-0.23380967135383107</c:v>
                </c:pt>
                <c:pt idx="19896">
                  <c:v>-0.21954973238682454</c:v>
                </c:pt>
                <c:pt idx="19897">
                  <c:v>-0.20513899608150027</c:v>
                </c:pt>
                <c:pt idx="19898">
                  <c:v>-0.19058764572670417</c:v>
                </c:pt>
                <c:pt idx="19899">
                  <c:v>-0.17590620734807799</c:v>
                </c:pt>
                <c:pt idx="19900">
                  <c:v>-0.16110440233191556</c:v>
                </c:pt>
                <c:pt idx="19901">
                  <c:v>-0.1461921610149125</c:v>
                </c:pt>
                <c:pt idx="19902">
                  <c:v>-0.13117998098537637</c:v>
                </c:pt>
                <c:pt idx="19903">
                  <c:v>-0.11607855441716577</c:v>
                </c:pt>
                <c:pt idx="19904">
                  <c:v>-0.1008976243939454</c:v>
                </c:pt>
                <c:pt idx="19905">
                  <c:v>-8.5647006818159094E-2</c:v>
                </c:pt>
                <c:pt idx="19906">
                  <c:v>-7.0336961096123918E-2</c:v>
                </c:pt>
                <c:pt idx="19907">
                  <c:v>-5.4978194295258583E-2</c:v>
                </c:pt>
                <c:pt idx="19908">
                  <c:v>-3.9581848733144659E-2</c:v>
                </c:pt>
                <c:pt idx="19909">
                  <c:v>-2.4159113224792684E-2</c:v>
                </c:pt>
                <c:pt idx="19910">
                  <c:v>-8.7200689779100022E-3</c:v>
                </c:pt>
                <c:pt idx="19911">
                  <c:v>6.7252932114127391E-3</c:v>
                </c:pt>
                <c:pt idx="19912">
                  <c:v>2.216634037745881E-2</c:v>
                </c:pt>
                <c:pt idx="19913">
                  <c:v>3.7591468601096779E-2</c:v>
                </c:pt>
                <c:pt idx="19914">
                  <c:v>5.2991153395950626E-2</c:v>
                </c:pt>
                <c:pt idx="19915">
                  <c:v>6.835473975443157E-2</c:v>
                </c:pt>
                <c:pt idx="19916">
                  <c:v>8.3671498634045952E-2</c:v>
                </c:pt>
                <c:pt idx="19917">
                  <c:v>9.8930914650420795E-2</c:v>
                </c:pt>
                <c:pt idx="19918">
                  <c:v>0.11412245393581798</c:v>
                </c:pt>
                <c:pt idx="19919">
                  <c:v>0.12923583257240553</c:v>
                </c:pt>
                <c:pt idx="19920">
                  <c:v>0.14426070808688909</c:v>
                </c:pt>
                <c:pt idx="19921">
                  <c:v>0.15918664138127517</c:v>
                </c:pt>
                <c:pt idx="19922">
                  <c:v>0.17400339392148204</c:v>
                </c:pt>
                <c:pt idx="19923">
                  <c:v>0.18870094622276107</c:v>
                </c:pt>
                <c:pt idx="19924">
                  <c:v>0.20326921392528385</c:v>
                </c:pt>
                <c:pt idx="19925">
                  <c:v>0.21769807641448558</c:v>
                </c:pt>
                <c:pt idx="19926">
                  <c:v>0.23197770846389792</c:v>
                </c:pt>
                <c:pt idx="19927">
                  <c:v>0.24609833664758074</c:v>
                </c:pt>
                <c:pt idx="19928">
                  <c:v>0.26005048839761563</c:v>
                </c:pt>
                <c:pt idx="19929">
                  <c:v>0.27382474850015054</c:v>
                </c:pt>
                <c:pt idx="19930">
                  <c:v>0.28741059447792178</c:v>
                </c:pt>
                <c:pt idx="19931">
                  <c:v>0.30079969532965883</c:v>
                </c:pt>
                <c:pt idx="19932">
                  <c:v>0.31398297901979333</c:v>
                </c:pt>
                <c:pt idx="19933">
                  <c:v>0.32695083298943739</c:v>
                </c:pt>
                <c:pt idx="19934">
                  <c:v>0.33969381041251895</c:v>
                </c:pt>
                <c:pt idx="19935">
                  <c:v>0.35220374886768585</c:v>
                </c:pt>
                <c:pt idx="19936">
                  <c:v>0.3644727154739435</c:v>
                </c:pt>
                <c:pt idx="19937">
                  <c:v>0.37649259690341208</c:v>
                </c:pt>
                <c:pt idx="19938">
                  <c:v>0.38825505131653681</c:v>
                </c:pt>
                <c:pt idx="19939">
                  <c:v>0.39975147406814837</c:v>
                </c:pt>
                <c:pt idx="19940">
                  <c:v>0.41097333876435221</c:v>
                </c:pt>
                <c:pt idx="19941">
                  <c:v>0.42191330442118741</c:v>
                </c:pt>
                <c:pt idx="19942">
                  <c:v>0.4325641536886512</c:v>
                </c:pt>
                <c:pt idx="19943">
                  <c:v>0.44291838053888327</c:v>
                </c:pt>
                <c:pt idx="19944">
                  <c:v>0.45296850532902139</c:v>
                </c:pt>
                <c:pt idx="19945">
                  <c:v>0.46270815951618932</c:v>
                </c:pt>
                <c:pt idx="19946">
                  <c:v>0.47213100558822041</c:v>
                </c:pt>
                <c:pt idx="19947">
                  <c:v>0.481230311026975</c:v>
                </c:pt>
                <c:pt idx="19948">
                  <c:v>0.48999961548946441</c:v>
                </c:pt>
                <c:pt idx="19949">
                  <c:v>0.49843420220048468</c:v>
                </c:pt>
                <c:pt idx="19950">
                  <c:v>0.50652708400508317</c:v>
                </c:pt>
                <c:pt idx="19951">
                  <c:v>0.51427212386803089</c:v>
                </c:pt>
                <c:pt idx="19952">
                  <c:v>0.52166521088562667</c:v>
                </c:pt>
                <c:pt idx="19953">
                  <c:v>0.52870025047804692</c:v>
                </c:pt>
                <c:pt idx="19954">
                  <c:v>0.53537267121042009</c:v>
                </c:pt>
                <c:pt idx="19955">
                  <c:v>0.54167838713886729</c:v>
                </c:pt>
                <c:pt idx="19956">
                  <c:v>0.54761375176782467</c:v>
                </c:pt>
                <c:pt idx="19957">
                  <c:v>0.55317367053848132</c:v>
                </c:pt>
                <c:pt idx="19958">
                  <c:v>0.55835404064817851</c:v>
                </c:pt>
                <c:pt idx="19959">
                  <c:v>0.56315254127476277</c:v>
                </c:pt>
                <c:pt idx="19960">
                  <c:v>0.56756459825067629</c:v>
                </c:pt>
                <c:pt idx="19961">
                  <c:v>0.57158723772469011</c:v>
                </c:pt>
                <c:pt idx="19962">
                  <c:v>0.57521843624610303</c:v>
                </c:pt>
                <c:pt idx="19963">
                  <c:v>0.57845486993348649</c:v>
                </c:pt>
                <c:pt idx="19964">
                  <c:v>0.58129472841471241</c:v>
                </c:pt>
                <c:pt idx="19965">
                  <c:v>0.58373628529794097</c:v>
                </c:pt>
                <c:pt idx="19966">
                  <c:v>0.58577818755270583</c:v>
                </c:pt>
                <c:pt idx="19967">
                  <c:v>0.58741867218954491</c:v>
                </c:pt>
                <c:pt idx="19968">
                  <c:v>0.58865658282767286</c:v>
                </c:pt>
                <c:pt idx="19969">
                  <c:v>0.58949135874041036</c:v>
                </c:pt>
                <c:pt idx="19970">
                  <c:v>0.5899218919946756</c:v>
                </c:pt>
                <c:pt idx="19971">
                  <c:v>0.58994753923072951</c:v>
                </c:pt>
                <c:pt idx="19972">
                  <c:v>0.5895684723330703</c:v>
                </c:pt>
                <c:pt idx="19973">
                  <c:v>0.58878565404027428</c:v>
                </c:pt>
                <c:pt idx="19974">
                  <c:v>0.58760006794857544</c:v>
                </c:pt>
                <c:pt idx="19975">
                  <c:v>0.58601114649365738</c:v>
                </c:pt>
                <c:pt idx="19976">
                  <c:v>0.58402068999085632</c:v>
                </c:pt>
                <c:pt idx="19977">
                  <c:v>0.58163038215755036</c:v>
                </c:pt>
                <c:pt idx="19978">
                  <c:v>0.57884168206725473</c:v>
                </c:pt>
                <c:pt idx="19979">
                  <c:v>0.57565573880821896</c:v>
                </c:pt>
                <c:pt idx="19980">
                  <c:v>0.57207591112468426</c:v>
                </c:pt>
                <c:pt idx="19981">
                  <c:v>0.56810413485832412</c:v>
                </c:pt>
                <c:pt idx="19982">
                  <c:v>0.56374296004173563</c:v>
                </c:pt>
                <c:pt idx="19983">
                  <c:v>0.55899480158616865</c:v>
                </c:pt>
                <c:pt idx="19984">
                  <c:v>0.55386408736830695</c:v>
                </c:pt>
                <c:pt idx="19985">
                  <c:v>0.54835361154369711</c:v>
                </c:pt>
                <c:pt idx="19986">
                  <c:v>0.54246692678364061</c:v>
                </c:pt>
                <c:pt idx="19987">
                  <c:v>0.53620834883844248</c:v>
                </c:pt>
                <c:pt idx="19988">
                  <c:v>0.5295829314344076</c:v>
                </c:pt>
                <c:pt idx="19989">
                  <c:v>0.52259383351524336</c:v>
                </c:pt>
                <c:pt idx="19990">
                  <c:v>0.51524620119646969</c:v>
                </c:pt>
                <c:pt idx="19991">
                  <c:v>0.50754577615134933</c:v>
                </c:pt>
                <c:pt idx="19992">
                  <c:v>0.49949808674796875</c:v>
                </c:pt>
                <c:pt idx="19993">
                  <c:v>0.49110835439984257</c:v>
                </c:pt>
                <c:pt idx="19994">
                  <c:v>0.48238178007014448</c:v>
                </c:pt>
                <c:pt idx="19995">
                  <c:v>0.47332460325132936</c:v>
                </c:pt>
                <c:pt idx="19996">
                  <c:v>0.46394299964035085</c:v>
                </c:pt>
                <c:pt idx="19997">
                  <c:v>0.45424299786493916</c:v>
                </c:pt>
                <c:pt idx="19998">
                  <c:v>0.44423152344199218</c:v>
                </c:pt>
                <c:pt idx="19999">
                  <c:v>0.4339156482154396</c:v>
                </c:pt>
                <c:pt idx="20000">
                  <c:v>0.42330289430781193</c:v>
                </c:pt>
                <c:pt idx="20001">
                  <c:v>0.41239970662596093</c:v>
                </c:pt>
                <c:pt idx="20002">
                  <c:v>0.4012142806712789</c:v>
                </c:pt>
                <c:pt idx="20003">
                  <c:v>0.38975441384036358</c:v>
                </c:pt>
                <c:pt idx="20004">
                  <c:v>0.3780266446310428</c:v>
                </c:pt>
                <c:pt idx="20005">
                  <c:v>0.36604020813213206</c:v>
                </c:pt>
                <c:pt idx="20006">
                  <c:v>0.35380309659165865</c:v>
                </c:pt>
                <c:pt idx="20007">
                  <c:v>0.34132262098616123</c:v>
                </c:pt>
                <c:pt idx="20008">
                  <c:v>0.32860793523253862</c:v>
                </c:pt>
                <c:pt idx="20009">
                  <c:v>0.3156682511639673</c:v>
                </c:pt>
                <c:pt idx="20010">
                  <c:v>0.30251275969485381</c:v>
                </c:pt>
                <c:pt idx="20011">
                  <c:v>0.28914944886780608</c:v>
                </c:pt>
                <c:pt idx="20012">
                  <c:v>0.27558868554596683</c:v>
                </c:pt>
                <c:pt idx="20013">
                  <c:v>0.2618392636464365</c:v>
                </c:pt>
                <c:pt idx="20014">
                  <c:v>0.24790932639444482</c:v>
                </c:pt>
                <c:pt idx="20015">
                  <c:v>0.23380965329541956</c:v>
                </c:pt>
                <c:pt idx="20016">
                  <c:v>0.21954971364683726</c:v>
                </c:pt>
                <c:pt idx="20017">
                  <c:v>0.2051389766656849</c:v>
                </c:pt>
                <c:pt idx="20018">
                  <c:v>0.19058762564096893</c:v>
                </c:pt>
                <c:pt idx="20019">
                  <c:v>0.1759061865984807</c:v>
                </c:pt>
                <c:pt idx="20020">
                  <c:v>0.1611043809246796</c:v>
                </c:pt>
                <c:pt idx="20021">
                  <c:v>0.14619213895640593</c:v>
                </c:pt>
                <c:pt idx="20022">
                  <c:v>0.13117995828212595</c:v>
                </c:pt>
                <c:pt idx="20023">
                  <c:v>0.11607853107584806</c:v>
                </c:pt>
                <c:pt idx="20024">
                  <c:v>0.10089760042138149</c:v>
                </c:pt>
                <c:pt idx="20025">
                  <c:v>8.5646982221318793E-2</c:v>
                </c:pt>
                <c:pt idx="20026">
                  <c:v>7.0336935882116008E-2</c:v>
                </c:pt>
                <c:pt idx="20027">
                  <c:v>5.4978168471333133E-2</c:v>
                </c:pt>
                <c:pt idx="20028">
                  <c:v>3.9581822306702319E-2</c:v>
                </c:pt>
                <c:pt idx="20029">
                  <c:v>2.4159086203367583E-2</c:v>
                </c:pt>
                <c:pt idx="20030">
                  <c:v>8.7200413691693422E-3</c:v>
                </c:pt>
                <c:pt idx="20031">
                  <c:v>-6.7253213996720683E-3</c:v>
                </c:pt>
                <c:pt idx="20032">
                  <c:v>-2.2166369137303247E-2</c:v>
                </c:pt>
                <c:pt idx="20033">
                  <c:v>-3.7591497924452204E-2</c:v>
                </c:pt>
                <c:pt idx="20034">
                  <c:v>-5.2991183274635131E-2</c:v>
                </c:pt>
                <c:pt idx="20035">
                  <c:v>-6.8354770180129837E-2</c:v>
                </c:pt>
                <c:pt idx="20036">
                  <c:v>-8.3671529598316974E-2</c:v>
                </c:pt>
                <c:pt idx="20037">
                  <c:v>-9.8930946144711387E-2</c:v>
                </c:pt>
                <c:pt idx="20038">
                  <c:v>-0.1141224859514539</c:v>
                </c:pt>
                <c:pt idx="20039">
                  <c:v>-0.12923586510058815</c:v>
                </c:pt>
                <c:pt idx="20040">
                  <c:v>-0.14426074111871737</c:v>
                </c:pt>
                <c:pt idx="20041">
                  <c:v>-0.1591866749077242</c:v>
                </c:pt>
                <c:pt idx="20042">
                  <c:v>-0.17400342793343404</c:v>
                </c:pt>
                <c:pt idx="20043">
                  <c:v>-0.18870098071098287</c:v>
                </c:pt>
                <c:pt idx="20044">
                  <c:v>-0.20326924888043812</c:v>
                </c:pt>
                <c:pt idx="20045">
                  <c:v>-0.21769811182714102</c:v>
                </c:pt>
                <c:pt idx="20046">
                  <c:v>-0.23197774432451571</c:v>
                </c:pt>
                <c:pt idx="20047">
                  <c:v>-0.24609837294653533</c:v>
                </c:pt>
                <c:pt idx="20048">
                  <c:v>-0.26005052512518417</c:v>
                </c:pt>
                <c:pt idx="20049">
                  <c:v>-0.27382478564650992</c:v>
                </c:pt>
                <c:pt idx="20050">
                  <c:v>-0.28741063203317291</c:v>
                </c:pt>
                <c:pt idx="20051">
                  <c:v>-0.30079973328380866</c:v>
                </c:pt>
                <c:pt idx="20052">
                  <c:v>-0.31398301736277445</c:v>
                </c:pt>
                <c:pt idx="20053">
                  <c:v>-0.32695087171109077</c:v>
                </c:pt>
                <c:pt idx="20054">
                  <c:v>-0.33969384950261494</c:v>
                </c:pt>
                <c:pt idx="20055">
                  <c:v>-0.35220378831591787</c:v>
                </c:pt>
                <c:pt idx="20056">
                  <c:v>-0.364472755269934</c:v>
                </c:pt>
                <c:pt idx="20057">
                  <c:v>-0.37649263703670877</c:v>
                </c:pt>
                <c:pt idx="20058">
                  <c:v>-0.38825509177662748</c:v>
                </c:pt>
                <c:pt idx="20059">
                  <c:v>-0.3997515148444501</c:v>
                </c:pt>
                <c:pt idx="20060">
                  <c:v>-0.41097337984622118</c:v>
                </c:pt>
                <c:pt idx="20061">
                  <c:v>-0.42191334579792411</c:v>
                </c:pt>
                <c:pt idx="20062">
                  <c:v>-0.43256419534949919</c:v>
                </c:pt>
                <c:pt idx="20063">
                  <c:v>-0.44291842247302715</c:v>
                </c:pt>
                <c:pt idx="20064">
                  <c:v>-0.45296854752560345</c:v>
                </c:pt>
                <c:pt idx="20065">
                  <c:v>-0.46270820196430129</c:v>
                </c:pt>
                <c:pt idx="20066">
                  <c:v>-0.472131048276902</c:v>
                </c:pt>
                <c:pt idx="20067">
                  <c:v>-0.48123035394523522</c:v>
                </c:pt>
                <c:pt idx="20068">
                  <c:v>-0.48999965862626316</c:v>
                </c:pt>
                <c:pt idx="20069">
                  <c:v>-0.49843424554474924</c:v>
                </c:pt>
                <c:pt idx="20070">
                  <c:v>-0.50652712754570883</c:v>
                </c:pt>
                <c:pt idx="20071">
                  <c:v>-0.51427216759387662</c:v>
                </c:pt>
                <c:pt idx="20072">
                  <c:v>-0.52166525478552583</c:v>
                </c:pt>
                <c:pt idx="20073">
                  <c:v>-0.52870029454081091</c:v>
                </c:pt>
                <c:pt idx="20074">
                  <c:v>-0.535372715424832</c:v>
                </c:pt>
                <c:pt idx="20075">
                  <c:v>-0.54167843149369477</c:v>
                </c:pt>
                <c:pt idx="20076">
                  <c:v>-0.54761379625181461</c:v>
                </c:pt>
                <c:pt idx="20077">
                  <c:v>-0.55317371514036928</c:v>
                </c:pt>
                <c:pt idx="20078">
                  <c:v>-0.55835408535668662</c:v>
                </c:pt>
                <c:pt idx="20079">
                  <c:v>-0.56315258607860741</c:v>
                </c:pt>
                <c:pt idx="20080">
                  <c:v>-0.56756464313856136</c:v>
                </c:pt>
                <c:pt idx="20081">
                  <c:v>-0.57158728268532932</c:v>
                </c:pt>
                <c:pt idx="20082">
                  <c:v>-0.57521848126820485</c:v>
                </c:pt>
                <c:pt idx="20083">
                  <c:v>-0.57845491500575352</c:v>
                </c:pt>
                <c:pt idx="20084">
                  <c:v>-0.58129477352586423</c:v>
                </c:pt>
                <c:pt idx="20085">
                  <c:v>-0.58373633043669715</c:v>
                </c:pt>
                <c:pt idx="20086">
                  <c:v>-0.58577823270779728</c:v>
                </c:pt>
                <c:pt idx="20087">
                  <c:v>-0.58741871734972495</c:v>
                </c:pt>
                <c:pt idx="20088">
                  <c:v>-0.58865662798170604</c:v>
                </c:pt>
                <c:pt idx="20089">
                  <c:v>-0.58949140387707821</c:v>
                </c:pt>
                <c:pt idx="20090">
                  <c:v>-0.58992193710278773</c:v>
                </c:pt>
                <c:pt idx="20091">
                  <c:v>-0.58994758429911809</c:v>
                </c:pt>
                <c:pt idx="20092">
                  <c:v>-0.58956851735059002</c:v>
                </c:pt>
                <c:pt idx="20093">
                  <c:v>-0.58878569899581912</c:v>
                </c:pt>
                <c:pt idx="20094">
                  <c:v>-0.58760011283106783</c:v>
                </c:pt>
                <c:pt idx="20095">
                  <c:v>-0.58601119129205326</c:v>
                </c:pt>
                <c:pt idx="20096">
                  <c:v>-0.58402073469415094</c:v>
                </c:pt>
                <c:pt idx="20097">
                  <c:v>-0.58163042675478982</c:v>
                </c:pt>
                <c:pt idx="20098">
                  <c:v>-0.57884172654751331</c:v>
                </c:pt>
                <c:pt idx="20099">
                  <c:v>-0.57565578316063271</c:v>
                </c:pt>
                <c:pt idx="20100">
                  <c:v>-0.57207595533842881</c:v>
                </c:pt>
                <c:pt idx="20101">
                  <c:v>-0.5681041789226311</c:v>
                </c:pt>
                <c:pt idx="20102">
                  <c:v>-0.56374300394588184</c:v>
                </c:pt>
                <c:pt idx="20103">
                  <c:v>-0.55899484531950028</c:v>
                </c:pt>
                <c:pt idx="20104">
                  <c:v>-0.55386413092022424</c:v>
                </c:pt>
                <c:pt idx="20105">
                  <c:v>-0.54835365490366239</c:v>
                </c:pt>
                <c:pt idx="20106">
                  <c:v>-0.54246696994118215</c:v>
                </c:pt>
                <c:pt idx="20107">
                  <c:v>-0.5362083917831526</c:v>
                </c:pt>
                <c:pt idx="20108">
                  <c:v>-0.52958297415594879</c:v>
                </c:pt>
                <c:pt idx="20109">
                  <c:v>-0.52259387600335461</c:v>
                </c:pt>
                <c:pt idx="20110">
                  <c:v>-0.51524624344095982</c:v>
                </c:pt>
                <c:pt idx="20111">
                  <c:v>-0.50754581814210309</c:v>
                </c:pt>
                <c:pt idx="20112">
                  <c:v>-0.49949812847495867</c:v>
                </c:pt>
                <c:pt idx="20113">
                  <c:v>-0.49110839585311278</c:v>
                </c:pt>
                <c:pt idx="20114">
                  <c:v>-0.4823818212398257</c:v>
                </c:pt>
                <c:pt idx="20115">
                  <c:v>-0.47332464412764064</c:v>
                </c:pt>
                <c:pt idx="20116">
                  <c:v>-0.46394304021359983</c:v>
                </c:pt>
                <c:pt idx="20117">
                  <c:v>-0.45424303812552447</c:v>
                </c:pt>
                <c:pt idx="20118">
                  <c:v>-0.44423156338039982</c:v>
                </c:pt>
                <c:pt idx="20119">
                  <c:v>-0.43391568782225615</c:v>
                </c:pt>
                <c:pt idx="20120">
                  <c:v>-0.42330293357372384</c:v>
                </c:pt>
                <c:pt idx="20121">
                  <c:v>-0.41239974554175074</c:v>
                </c:pt>
                <c:pt idx="20122">
                  <c:v>-0.40121431922782652</c:v>
                </c:pt>
                <c:pt idx="20123">
                  <c:v>-0.38975445202865988</c:v>
                </c:pt>
                <c:pt idx="20124">
                  <c:v>-0.37802668244218629</c:v>
                </c:pt>
                <c:pt idx="20125">
                  <c:v>-0.36604024555732456</c:v>
                </c:pt>
                <c:pt idx="20126">
                  <c:v>-0.35380313362221022</c:v>
                </c:pt>
                <c:pt idx="20127">
                  <c:v>-0.34132265761349723</c:v>
                </c:pt>
                <c:pt idx="20128">
                  <c:v>-0.32860797144820103</c:v>
                </c:pt>
                <c:pt idx="20129">
                  <c:v>-0.31566828695960103</c:v>
                </c:pt>
                <c:pt idx="20130">
                  <c:v>-0.30251279506223672</c:v>
                </c:pt>
                <c:pt idx="20131">
                  <c:v>-0.28914948379883182</c:v>
                </c:pt>
                <c:pt idx="20132">
                  <c:v>-0.27558872003264795</c:v>
                </c:pt>
                <c:pt idx="20133">
                  <c:v>-0.26183929768090825</c:v>
                </c:pt>
                <c:pt idx="20134">
                  <c:v>-0.24790935996896349</c:v>
                </c:pt>
                <c:pt idx="20135">
                  <c:v>-0.23380968640237976</c:v>
                </c:pt>
                <c:pt idx="20136">
                  <c:v>-0.21954974627875476</c:v>
                </c:pt>
                <c:pt idx="20137">
                  <c:v>-0.20513900881520272</c:v>
                </c:pt>
                <c:pt idx="20138">
                  <c:v>-0.19058765730086558</c:v>
                </c:pt>
                <c:pt idx="20139">
                  <c:v>-0.17590621776166829</c:v>
                </c:pt>
                <c:pt idx="20140">
                  <c:v>-0.1611044115842041</c:v>
                </c:pt>
                <c:pt idx="20141">
                  <c:v>-0.14619216910545346</c:v>
                </c:pt>
                <c:pt idx="20142">
                  <c:v>-0.131179987914015</c:v>
                </c:pt>
                <c:pt idx="20143">
                  <c:v>-0.11607856018403825</c:v>
                </c:pt>
                <c:pt idx="20144">
                  <c:v>-0.1008976289994722</c:v>
                </c:pt>
                <c:pt idx="20145">
                  <c:v>-8.5647010263051201E-2</c:v>
                </c:pt>
                <c:pt idx="20146">
                  <c:v>-7.0336963381377043E-2</c:v>
                </c:pt>
                <c:pt idx="20147">
                  <c:v>-5.4978195422154701E-2</c:v>
                </c:pt>
                <c:pt idx="20148">
                  <c:v>-3.9581848703256713E-2</c:v>
                </c:pt>
                <c:pt idx="20149">
                  <c:v>-2.4159112039981771E-2</c:v>
                </c:pt>
                <c:pt idx="20150">
                  <c:v>-8.7200666403106798E-3</c:v>
                </c:pt>
                <c:pt idx="20151">
                  <c:v>6.7252966993778807E-3</c:v>
                </c:pt>
                <c:pt idx="20152">
                  <c:v>2.2166345013086466E-2</c:v>
                </c:pt>
                <c:pt idx="20153">
                  <c:v>3.7591474381395616E-2</c:v>
                </c:pt>
                <c:pt idx="20154">
                  <c:v>5.2991160317655779E-2</c:v>
                </c:pt>
                <c:pt idx="20155">
                  <c:v>6.8354747814004302E-2</c:v>
                </c:pt>
                <c:pt idx="20156">
                  <c:v>8.367150782766053E-2</c:v>
                </c:pt>
                <c:pt idx="20157">
                  <c:v>9.8930924973979914E-2</c:v>
                </c:pt>
                <c:pt idx="20158">
                  <c:v>0.11412246538494905</c:v>
                </c:pt>
                <c:pt idx="20159">
                  <c:v>0.12923584514246414</c:v>
                </c:pt>
                <c:pt idx="20160">
                  <c:v>0.14426072177296223</c:v>
                </c:pt>
                <c:pt idx="20161">
                  <c:v>0.15918665617818648</c:v>
                </c:pt>
                <c:pt idx="20162">
                  <c:v>0.17400340982376694</c:v>
                </c:pt>
                <c:pt idx="20163">
                  <c:v>0.18870096322469995</c:v>
                </c:pt>
                <c:pt idx="20164">
                  <c:v>0.20326923202089428</c:v>
                </c:pt>
                <c:pt idx="20165">
                  <c:v>0.21769809559752173</c:v>
                </c:pt>
                <c:pt idx="20166">
                  <c:v>0.23197772872785208</c:v>
                </c:pt>
                <c:pt idx="20167">
                  <c:v>0.24609835798568522</c:v>
                </c:pt>
                <c:pt idx="20168">
                  <c:v>0.26005051080285851</c:v>
                </c:pt>
                <c:pt idx="20169">
                  <c:v>0.27382477196524563</c:v>
                </c:pt>
                <c:pt idx="20170">
                  <c:v>0.28741061899535386</c:v>
                </c:pt>
                <c:pt idx="20171">
                  <c:v>0.30079972089164142</c:v>
                </c:pt>
                <c:pt idx="20172">
                  <c:v>0.31398300561830622</c:v>
                </c:pt>
                <c:pt idx="20173">
                  <c:v>0.32695086061621231</c:v>
                </c:pt>
                <c:pt idx="20174">
                  <c:v>0.3396938390590431</c:v>
                </c:pt>
                <c:pt idx="20175">
                  <c:v>0.35220377852520746</c:v>
                </c:pt>
                <c:pt idx="20176">
                  <c:v>0.36447274613348202</c:v>
                </c:pt>
                <c:pt idx="20177">
                  <c:v>0.37649262855573845</c:v>
                </c:pt>
                <c:pt idx="20178">
                  <c:v>0.38825508395220154</c:v>
                </c:pt>
                <c:pt idx="20179">
                  <c:v>0.39975150767746459</c:v>
                </c:pt>
                <c:pt idx="20180">
                  <c:v>0.41097337333740691</c:v>
                </c:pt>
                <c:pt idx="20181">
                  <c:v>0.42191333994784941</c:v>
                </c:pt>
                <c:pt idx="20182">
                  <c:v>0.43256419015856451</c:v>
                </c:pt>
                <c:pt idx="20183">
                  <c:v>0.44291841794147269</c:v>
                </c:pt>
                <c:pt idx="20184">
                  <c:v>0.45296854365349964</c:v>
                </c:pt>
                <c:pt idx="20185">
                  <c:v>0.46270819875155628</c:v>
                </c:pt>
                <c:pt idx="20186">
                  <c:v>0.47213104572326592</c:v>
                </c:pt>
                <c:pt idx="20187">
                  <c:v>0.48123035205028702</c:v>
                </c:pt>
                <c:pt idx="20188">
                  <c:v>0.48999965738941914</c:v>
                </c:pt>
                <c:pt idx="20189">
                  <c:v>0.49843424496527028</c:v>
                </c:pt>
                <c:pt idx="20190">
                  <c:v>0.50652712762268526</c:v>
                </c:pt>
                <c:pt idx="20191">
                  <c:v>0.5142721683262419</c:v>
                </c:pt>
                <c:pt idx="20192">
                  <c:v>0.52166525617205051</c:v>
                </c:pt>
                <c:pt idx="20193">
                  <c:v>0.52870029658010353</c:v>
                </c:pt>
                <c:pt idx="20194">
                  <c:v>0.53537271811534293</c:v>
                </c:pt>
                <c:pt idx="20195">
                  <c:v>0.54167843483371547</c:v>
                </c:pt>
                <c:pt idx="20196">
                  <c:v>0.54761380023947814</c:v>
                </c:pt>
                <c:pt idx="20197">
                  <c:v>0.5531737197736496</c:v>
                </c:pt>
                <c:pt idx="20198">
                  <c:v>0.55835409063339869</c:v>
                </c:pt>
                <c:pt idx="20199">
                  <c:v>0.56315259199641188</c:v>
                </c:pt>
                <c:pt idx="20200">
                  <c:v>0.56756464969496501</c:v>
                </c:pt>
                <c:pt idx="20201">
                  <c:v>0.57158728987768104</c:v>
                </c:pt>
                <c:pt idx="20202">
                  <c:v>0.57521848909369577</c:v>
                </c:pt>
                <c:pt idx="20203">
                  <c:v>0.57845492346142846</c:v>
                </c:pt>
                <c:pt idx="20204">
                  <c:v>0.581294782608616</c:v>
                </c:pt>
                <c:pt idx="20205">
                  <c:v>0.58373634014326647</c:v>
                </c:pt>
                <c:pt idx="20206">
                  <c:v>0.58577824303477322</c:v>
                </c:pt>
                <c:pt idx="20207">
                  <c:v>0.58741872829354991</c:v>
                </c:pt>
                <c:pt idx="20208">
                  <c:v>0.58865663953867042</c:v>
                </c:pt>
                <c:pt idx="20209">
                  <c:v>0.58949141604333755</c:v>
                </c:pt>
                <c:pt idx="20210">
                  <c:v>0.58992194987433422</c:v>
                </c:pt>
                <c:pt idx="20211">
                  <c:v>0.58994759767181437</c:v>
                </c:pt>
                <c:pt idx="20212">
                  <c:v>0.58956853132015252</c:v>
                </c:pt>
                <c:pt idx="20213">
                  <c:v>0.5887857135578235</c:v>
                </c:pt>
                <c:pt idx="20214">
                  <c:v>0.58760012798093775</c:v>
                </c:pt>
                <c:pt idx="20215">
                  <c:v>0.58601120702508847</c:v>
                </c:pt>
                <c:pt idx="20216">
                  <c:v>0.58402075100551631</c:v>
                </c:pt>
                <c:pt idx="20217">
                  <c:v>0.5816304436394979</c:v>
                </c:pt>
                <c:pt idx="20218">
                  <c:v>0.57884174400045307</c:v>
                </c:pt>
                <c:pt idx="20219">
                  <c:v>0.57565580117655801</c:v>
                </c:pt>
                <c:pt idx="20220">
                  <c:v>0.5720759739119583</c:v>
                </c:pt>
                <c:pt idx="20221">
                  <c:v>0.56810419804825407</c:v>
                </c:pt>
                <c:pt idx="20222">
                  <c:v>0.56374302361796946</c:v>
                </c:pt>
                <c:pt idx="20223">
                  <c:v>0.5589948655322855</c:v>
                </c:pt>
                <c:pt idx="20224">
                  <c:v>0.55386415166781811</c:v>
                </c:pt>
                <c:pt idx="20225">
                  <c:v>0.54835367618005393</c:v>
                </c:pt>
                <c:pt idx="20226">
                  <c:v>0.54246699174023272</c:v>
                </c:pt>
                <c:pt idx="20227">
                  <c:v>0.53620841409861308</c:v>
                </c:pt>
                <c:pt idx="20228">
                  <c:v>0.52958299698144551</c:v>
                </c:pt>
                <c:pt idx="20229">
                  <c:v>0.52259389933239564</c:v>
                </c:pt>
                <c:pt idx="20230">
                  <c:v>0.51524626726694001</c:v>
                </c:pt>
                <c:pt idx="20231">
                  <c:v>0.50754584245830958</c:v>
                </c:pt>
                <c:pt idx="20232">
                  <c:v>0.49949815327455788</c:v>
                </c:pt>
                <c:pt idx="20233">
                  <c:v>0.49110842112917147</c:v>
                </c:pt>
                <c:pt idx="20234">
                  <c:v>0.4823818469852964</c:v>
                </c:pt>
                <c:pt idx="20235">
                  <c:v>0.47332467033537351</c:v>
                </c:pt>
                <c:pt idx="20236">
                  <c:v>0.4639430668763414</c:v>
                </c:pt>
                <c:pt idx="20237">
                  <c:v>0.45424306523591651</c:v>
                </c:pt>
                <c:pt idx="20238">
                  <c:v>0.44423159093099351</c:v>
                </c:pt>
                <c:pt idx="20239">
                  <c:v>0.43391571580549415</c:v>
                </c:pt>
                <c:pt idx="20240">
                  <c:v>0.42330296198196143</c:v>
                </c:pt>
                <c:pt idx="20241">
                  <c:v>0.41239977436724357</c:v>
                </c:pt>
                <c:pt idx="20242">
                  <c:v>0.4012143484627459</c:v>
                </c:pt>
                <c:pt idx="20243">
                  <c:v>0.38975448166508081</c:v>
                </c:pt>
                <c:pt idx="20244">
                  <c:v>0.3780267124720959</c:v>
                </c:pt>
                <c:pt idx="20245">
                  <c:v>0.366040275972634</c:v>
                </c:pt>
                <c:pt idx="20246">
                  <c:v>0.35380316441473847</c:v>
                </c:pt>
                <c:pt idx="20247">
                  <c:v>0.34132268877499</c:v>
                </c:pt>
                <c:pt idx="20248">
                  <c:v>0.32860800297031723</c:v>
                </c:pt>
                <c:pt idx="20249">
                  <c:v>0.31566831883393609</c:v>
                </c:pt>
                <c:pt idx="20250">
                  <c:v>0.30251282728029882</c:v>
                </c:pt>
                <c:pt idx="20251">
                  <c:v>0.28914951635206498</c:v>
                </c:pt>
                <c:pt idx="20252">
                  <c:v>0.27558875291241569</c:v>
                </c:pt>
                <c:pt idx="20253">
                  <c:v>0.26183933087852168</c:v>
                </c:pt>
                <c:pt idx="20254">
                  <c:v>0.24790939347566501</c:v>
                </c:pt>
                <c:pt idx="20255">
                  <c:v>0.23380972020933874</c:v>
                </c:pt>
                <c:pt idx="20256">
                  <c:v>0.21954978037708756</c:v>
                </c:pt>
                <c:pt idx="20257">
                  <c:v>0.20513904319597112</c:v>
                </c:pt>
                <c:pt idx="20258">
                  <c:v>0.19058769195506331</c:v>
                </c:pt>
                <c:pt idx="20259">
                  <c:v>0.17590625268025406</c:v>
                </c:pt>
                <c:pt idx="20260">
                  <c:v>0.16110444675806973</c:v>
                </c:pt>
                <c:pt idx="20261">
                  <c:v>0.14619220452544515</c:v>
                </c:pt>
                <c:pt idx="20262">
                  <c:v>0.13118002357093553</c:v>
                </c:pt>
                <c:pt idx="20263">
                  <c:v>0.11607859606864385</c:v>
                </c:pt>
                <c:pt idx="20264">
                  <c:v>0.10089766510248011</c:v>
                </c:pt>
                <c:pt idx="20265">
                  <c:v>8.5647046575129712E-2</c:v>
                </c:pt>
                <c:pt idx="20266">
                  <c:v>7.0336999893175392E-2</c:v>
                </c:pt>
                <c:pt idx="20267">
                  <c:v>5.4978232124270304E-2</c:v>
                </c:pt>
                <c:pt idx="20268">
                  <c:v>3.9581885586262036E-2</c:v>
                </c:pt>
                <c:pt idx="20269">
                  <c:v>2.4159149094416906E-2</c:v>
                </c:pt>
                <c:pt idx="20270">
                  <c:v>8.7201038566941062E-3</c:v>
                </c:pt>
                <c:pt idx="20271">
                  <c:v>-6.7252593305635999E-3</c:v>
                </c:pt>
                <c:pt idx="20272">
                  <c:v>-2.2166307501366028E-2</c:v>
                </c:pt>
                <c:pt idx="20273">
                  <c:v>-3.7591436736329684E-2</c:v>
                </c:pt>
                <c:pt idx="20274">
                  <c:v>-5.2991122548815842E-2</c:v>
                </c:pt>
                <c:pt idx="20275">
                  <c:v>-6.8354709930968968E-2</c:v>
                </c:pt>
                <c:pt idx="20276">
                  <c:v>-8.3671469840036983E-2</c:v>
                </c:pt>
                <c:pt idx="20277">
                  <c:v>-9.8930886891380132E-2</c:v>
                </c:pt>
                <c:pt idx="20278">
                  <c:v>-0.11412242721699405</c:v>
                </c:pt>
                <c:pt idx="20279">
                  <c:v>-0.12923580689877603</c:v>
                </c:pt>
                <c:pt idx="20280">
                  <c:v>-0.14426068346317389</c:v>
                </c:pt>
                <c:pt idx="20281">
                  <c:v>-0.15918661781191948</c:v>
                </c:pt>
                <c:pt idx="20282">
                  <c:v>-0.1740033714106507</c:v>
                </c:pt>
                <c:pt idx="20283">
                  <c:v>-0.18870092477436337</c:v>
                </c:pt>
                <c:pt idx="20284">
                  <c:v>-0.203269193542955</c:v>
                </c:pt>
                <c:pt idx="20285">
                  <c:v>-0.21769805710158441</c:v>
                </c:pt>
                <c:pt idx="20286">
                  <c:v>-0.23197769022352033</c:v>
                </c:pt>
                <c:pt idx="20287">
                  <c:v>-0.24609831948254848</c:v>
                </c:pt>
                <c:pt idx="20288">
                  <c:v>-0.26005047231048151</c:v>
                </c:pt>
                <c:pt idx="20289">
                  <c:v>-0.27382473349318515</c:v>
                </c:pt>
                <c:pt idx="20290">
                  <c:v>-0.28741058055313423</c:v>
                </c:pt>
                <c:pt idx="20291">
                  <c:v>-0.30079968248877997</c:v>
                </c:pt>
                <c:pt idx="20292">
                  <c:v>-0.3139829672642856</c:v>
                </c:pt>
                <c:pt idx="20293">
                  <c:v>-0.32695082232048395</c:v>
                </c:pt>
                <c:pt idx="20294">
                  <c:v>-0.33969380083104239</c:v>
                </c:pt>
                <c:pt idx="20295">
                  <c:v>-0.35220374037432617</c:v>
                </c:pt>
                <c:pt idx="20296">
                  <c:v>-0.36447270806908239</c:v>
                </c:pt>
                <c:pt idx="20297">
                  <c:v>-0.37649259058713958</c:v>
                </c:pt>
                <c:pt idx="20298">
                  <c:v>-0.38825504608869471</c:v>
                </c:pt>
                <c:pt idx="20299">
                  <c:v>-0.39975146992829313</c:v>
                </c:pt>
                <c:pt idx="20300">
                  <c:v>-0.4109733357117758</c:v>
                </c:pt>
                <c:pt idx="20301">
                  <c:v>-0.42191330245491021</c:v>
                </c:pt>
                <c:pt idx="20302">
                  <c:v>-0.43256415280742994</c:v>
                </c:pt>
                <c:pt idx="20303">
                  <c:v>-0.44291838074119966</c:v>
                </c:pt>
                <c:pt idx="20304">
                  <c:v>-0.45296850661309629</c:v>
                </c:pt>
                <c:pt idx="20305">
                  <c:v>-0.46270816187997821</c:v>
                </c:pt>
                <c:pt idx="20306">
                  <c:v>-0.47213100902940641</c:v>
                </c:pt>
                <c:pt idx="20307">
                  <c:v>-0.48123031554298457</c:v>
                </c:pt>
                <c:pt idx="20308">
                  <c:v>-0.48999962107745376</c:v>
                </c:pt>
                <c:pt idx="20309">
                  <c:v>-0.49843420885735457</c:v>
                </c:pt>
                <c:pt idx="20310">
                  <c:v>-0.50652709172747135</c:v>
                </c:pt>
                <c:pt idx="20311">
                  <c:v>-0.51427213265231286</c:v>
                </c:pt>
                <c:pt idx="20312">
                  <c:v>-0.5216652207279231</c:v>
                </c:pt>
                <c:pt idx="20313">
                  <c:v>-0.52870026137422266</c:v>
                </c:pt>
                <c:pt idx="20314">
                  <c:v>-0.53537268315607955</c:v>
                </c:pt>
                <c:pt idx="20315">
                  <c:v>-0.54167840012936552</c:v>
                </c:pt>
                <c:pt idx="20316">
                  <c:v>-0.54761376579826204</c:v>
                </c:pt>
                <c:pt idx="20317">
                  <c:v>-0.55317368560370972</c:v>
                </c:pt>
                <c:pt idx="20318">
                  <c:v>-0.55835405674279803</c:v>
                </c:pt>
                <c:pt idx="20319">
                  <c:v>-0.56315255839312317</c:v>
                </c:pt>
                <c:pt idx="20320">
                  <c:v>-0.56756461638689237</c:v>
                </c:pt>
                <c:pt idx="20321">
                  <c:v>-0.57158725687262635</c:v>
                </c:pt>
                <c:pt idx="20322">
                  <c:v>-0.57521845639938196</c:v>
                </c:pt>
                <c:pt idx="20323">
                  <c:v>-0.5784548910854882</c:v>
                </c:pt>
                <c:pt idx="20324">
                  <c:v>-0.58129475055859214</c:v>
                </c:pt>
                <c:pt idx="20325">
                  <c:v>-0.58373630842660629</c:v>
                </c:pt>
                <c:pt idx="20326">
                  <c:v>-0.58577821165882227</c:v>
                </c:pt>
                <c:pt idx="20327">
                  <c:v>-0.58741869726556972</c:v>
                </c:pt>
                <c:pt idx="20328">
                  <c:v>-0.5886566088658155</c:v>
                </c:pt>
                <c:pt idx="20329">
                  <c:v>-0.58949138573266635</c:v>
                </c:pt>
                <c:pt idx="20330">
                  <c:v>-0.58992191993280996</c:v>
                </c:pt>
                <c:pt idx="20331">
                  <c:v>-0.58994756810628168</c:v>
                </c:pt>
                <c:pt idx="20332">
                  <c:v>-0.58956850213736633</c:v>
                </c:pt>
                <c:pt idx="20333">
                  <c:v>-0.58878568476442583</c:v>
                </c:pt>
                <c:pt idx="20334">
                  <c:v>-0.58760009958346382</c:v>
                </c:pt>
                <c:pt idx="20335">
                  <c:v>-0.58601117902996658</c:v>
                </c:pt>
                <c:pt idx="20336">
                  <c:v>-0.58402072341906219</c:v>
                </c:pt>
                <c:pt idx="20337">
                  <c:v>-0.58163041646792024</c:v>
                </c:pt>
                <c:pt idx="20338">
                  <c:v>-0.57884171724984246</c:v>
                </c:pt>
                <c:pt idx="20339">
                  <c:v>-0.57565577485288677</c:v>
                </c:pt>
                <c:pt idx="20340">
                  <c:v>-0.57207594802109163</c:v>
                </c:pt>
                <c:pt idx="20341">
                  <c:v>-0.56810417259593937</c:v>
                </c:pt>
                <c:pt idx="20342">
                  <c:v>-0.56374299860983557</c:v>
                </c:pt>
                <c:pt idx="20343">
                  <c:v>-0.55899484097383645</c:v>
                </c:pt>
                <c:pt idx="20344">
                  <c:v>-0.55386412756444192</c:v>
                </c:pt>
                <c:pt idx="20345">
                  <c:v>-0.54835365253701351</c:v>
                </c:pt>
                <c:pt idx="20346">
                  <c:v>-0.54246696856267429</c:v>
                </c:pt>
                <c:pt idx="20347">
                  <c:v>-0.53620839139155185</c:v>
                </c:pt>
                <c:pt idx="20348">
                  <c:v>-0.52958297474977423</c:v>
                </c:pt>
                <c:pt idx="20349">
                  <c:v>-0.52259387758088549</c:v>
                </c:pt>
                <c:pt idx="20350">
                  <c:v>-0.51524624600023161</c:v>
                </c:pt>
                <c:pt idx="20351">
                  <c:v>-0.50754582168091211</c:v>
                </c:pt>
                <c:pt idx="20352">
                  <c:v>-0.49949813299085627</c:v>
                </c:pt>
                <c:pt idx="20353">
                  <c:v>-0.4911084013434201</c:v>
                </c:pt>
                <c:pt idx="20354">
                  <c:v>-0.48238182770161736</c:v>
                </c:pt>
                <c:pt idx="20355">
                  <c:v>-0.4733246515577606</c:v>
                </c:pt>
                <c:pt idx="20356">
                  <c:v>-0.46394304860865149</c:v>
                </c:pt>
                <c:pt idx="20357">
                  <c:v>-0.45424304748187894</c:v>
                </c:pt>
                <c:pt idx="20358">
                  <c:v>-0.44423157369420052</c:v>
                </c:pt>
                <c:pt idx="20359">
                  <c:v>-0.43391569908940542</c:v>
                </c:pt>
                <c:pt idx="20360">
                  <c:v>-0.42330294578989741</c:v>
                </c:pt>
                <c:pt idx="20361">
                  <c:v>-0.41239975870239531</c:v>
                </c:pt>
                <c:pt idx="20362">
                  <c:v>-0.40121433332816597</c:v>
                </c:pt>
                <c:pt idx="20363">
                  <c:v>-0.3897544670636845</c:v>
                </c:pt>
                <c:pt idx="20364">
                  <c:v>-0.37802669840665876</c:v>
                </c:pt>
                <c:pt idx="20365">
                  <c:v>-0.36604026244579896</c:v>
                </c:pt>
                <c:pt idx="20366">
                  <c:v>-0.35380315142900631</c:v>
                </c:pt>
                <c:pt idx="20367">
                  <c:v>-0.34132267633272217</c:v>
                </c:pt>
                <c:pt idx="20368">
                  <c:v>-0.32860799107374616</c:v>
                </c:pt>
                <c:pt idx="20369">
                  <c:v>-0.31566830748514169</c:v>
                </c:pt>
                <c:pt idx="20370">
                  <c:v>-0.30251281648123263</c:v>
                </c:pt>
                <c:pt idx="20371">
                  <c:v>-0.28914950610452267</c:v>
                </c:pt>
                <c:pt idx="20372">
                  <c:v>-0.27558874321807914</c:v>
                </c:pt>
                <c:pt idx="20373">
                  <c:v>-0.26183932173890562</c:v>
                </c:pt>
                <c:pt idx="20374">
                  <c:v>-0.24790938489215872</c:v>
                </c:pt>
                <c:pt idx="20375">
                  <c:v>-0.2338097121831885</c:v>
                </c:pt>
                <c:pt idx="20376">
                  <c:v>-0.21954977290939828</c:v>
                </c:pt>
                <c:pt idx="20377">
                  <c:v>-0.20513903628770369</c:v>
                </c:pt>
                <c:pt idx="20378">
                  <c:v>-0.19058768560704573</c:v>
                </c:pt>
                <c:pt idx="20379">
                  <c:v>-0.17590624689316969</c:v>
                </c:pt>
                <c:pt idx="20380">
                  <c:v>-0.16110444153245557</c:v>
                </c:pt>
                <c:pt idx="20381">
                  <c:v>-0.14619219986170759</c:v>
                </c:pt>
                <c:pt idx="20382">
                  <c:v>-0.13118001946933414</c:v>
                </c:pt>
                <c:pt idx="20383">
                  <c:v>-0.11607859252930125</c:v>
                </c:pt>
                <c:pt idx="20384">
                  <c:v>-0.10089766212537721</c:v>
                </c:pt>
                <c:pt idx="20385">
                  <c:v>-8.5647044160112859E-2</c:v>
                </c:pt>
                <c:pt idx="20386">
                  <c:v>-7.0336998039941701E-2</c:v>
                </c:pt>
                <c:pt idx="20387">
                  <c:v>-5.4978230832384123E-2</c:v>
                </c:pt>
                <c:pt idx="20388">
                  <c:v>-3.958188485515117E-2</c:v>
                </c:pt>
                <c:pt idx="20389">
                  <c:v>-2.4159148923365025E-2</c:v>
                </c:pt>
                <c:pt idx="20390">
                  <c:v>-8.7201042448481324E-3</c:v>
                </c:pt>
                <c:pt idx="20391">
                  <c:v>6.7252583841936296E-3</c:v>
                </c:pt>
                <c:pt idx="20392">
                  <c:v>2.2166305997910352E-2</c:v>
                </c:pt>
                <c:pt idx="20393">
                  <c:v>3.7591434677044629E-2</c:v>
                </c:pt>
                <c:pt idx="20394">
                  <c:v>5.299111993510526E-2</c:v>
                </c:pt>
                <c:pt idx="20395">
                  <c:v>6.8354706764370138E-2</c:v>
                </c:pt>
                <c:pt idx="20396">
                  <c:v>8.3671466122219942E-2</c:v>
                </c:pt>
                <c:pt idx="20397">
                  <c:v>9.8930882624147856E-2</c:v>
                </c:pt>
                <c:pt idx="20398">
                  <c:v>0.11412242240228401</c:v>
                </c:pt>
                <c:pt idx="20399">
                  <c:v>0.12923580153866476</c:v>
                </c:pt>
                <c:pt idx="20400">
                  <c:v>0.14426067755985669</c:v>
                </c:pt>
                <c:pt idx="20401">
                  <c:v>0.15918661136774021</c:v>
                </c:pt>
                <c:pt idx="20402">
                  <c:v>0.17400336442807152</c:v>
                </c:pt>
                <c:pt idx="20403">
                  <c:v>0.18870091725598312</c:v>
                </c:pt>
                <c:pt idx="20404">
                  <c:v>0.20326918549149586</c:v>
                </c:pt>
                <c:pt idx="20405">
                  <c:v>0.21769804851990024</c:v>
                </c:pt>
                <c:pt idx="20406">
                  <c:v>0.23197768111459507</c:v>
                </c:pt>
                <c:pt idx="20407">
                  <c:v>0.24609830984948539</c:v>
                </c:pt>
                <c:pt idx="20408">
                  <c:v>0.260050462156516</c:v>
                </c:pt>
                <c:pt idx="20409">
                  <c:v>0.27382472282166886</c:v>
                </c:pt>
                <c:pt idx="20410">
                  <c:v>0.28741056936755194</c:v>
                </c:pt>
                <c:pt idx="20411">
                  <c:v>0.30079967079272751</c:v>
                </c:pt>
                <c:pt idx="20412">
                  <c:v>0.31398295506148816</c:v>
                </c:pt>
                <c:pt idx="20413">
                  <c:v>0.32695080961479067</c:v>
                </c:pt>
                <c:pt idx="20414">
                  <c:v>0.33969378762640806</c:v>
                </c:pt>
                <c:pt idx="20415">
                  <c:v>0.35220372667483701</c:v>
                </c:pt>
                <c:pt idx="20416">
                  <c:v>0.36447269387892794</c:v>
                </c:pt>
                <c:pt idx="20417">
                  <c:v>0.37649257591064006</c:v>
                </c:pt>
                <c:pt idx="20418">
                  <c:v>0.38825503093026664</c:v>
                </c:pt>
                <c:pt idx="20419">
                  <c:v>0.39975145429248349</c:v>
                </c:pt>
                <c:pt idx="20420">
                  <c:v>0.41097331960322914</c:v>
                </c:pt>
                <c:pt idx="20421">
                  <c:v>0.42191328587838917</c:v>
                </c:pt>
                <c:pt idx="20422">
                  <c:v>0.43256413576779901</c:v>
                </c:pt>
                <c:pt idx="20423">
                  <c:v>0.44291836324343942</c:v>
                </c:pt>
                <c:pt idx="20424">
                  <c:v>0.45296848866228562</c:v>
                </c:pt>
                <c:pt idx="20425">
                  <c:v>0.46270814348130368</c:v>
                </c:pt>
                <c:pt idx="20426">
                  <c:v>0.47213099018815874</c:v>
                </c:pt>
                <c:pt idx="20427">
                  <c:v>0.48123029626455399</c:v>
                </c:pt>
                <c:pt idx="20428">
                  <c:v>0.489999601367333</c:v>
                </c:pt>
                <c:pt idx="20429">
                  <c:v>0.49843418872113204</c:v>
                </c:pt>
                <c:pt idx="20430">
                  <c:v>0.50652707117083295</c:v>
                </c:pt>
                <c:pt idx="20431">
                  <c:v>0.51427211168104348</c:v>
                </c:pt>
                <c:pt idx="20432">
                  <c:v>0.52166519934789524</c:v>
                </c:pt>
                <c:pt idx="20433">
                  <c:v>0.52870023959140489</c:v>
                </c:pt>
                <c:pt idx="20434">
                  <c:v>0.53537266097653302</c:v>
                </c:pt>
                <c:pt idx="20435">
                  <c:v>0.54167837755923698</c:v>
                </c:pt>
                <c:pt idx="20436">
                  <c:v>0.54761374284378861</c:v>
                </c:pt>
                <c:pt idx="20437">
                  <c:v>0.55317366227120746</c:v>
                </c:pt>
                <c:pt idx="20438">
                  <c:v>0.55835403303867448</c:v>
                </c:pt>
                <c:pt idx="20439">
                  <c:v>0.56315253432386503</c:v>
                </c:pt>
                <c:pt idx="20440">
                  <c:v>0.56756459195906428</c:v>
                </c:pt>
                <c:pt idx="20441">
                  <c:v>0.57158723209287599</c:v>
                </c:pt>
                <c:pt idx="20442">
                  <c:v>0.57521843127443584</c:v>
                </c:pt>
                <c:pt idx="20443">
                  <c:v>0.57845486562214066</c:v>
                </c:pt>
                <c:pt idx="20444">
                  <c:v>0.58129472476371047</c:v>
                </c:pt>
                <c:pt idx="20445">
                  <c:v>0.58373628230713104</c:v>
                </c:pt>
                <c:pt idx="20446">
                  <c:v>0.58577818522177827</c:v>
                </c:pt>
                <c:pt idx="20447">
                  <c:v>0.58741867051802688</c:v>
                </c:pt>
                <c:pt idx="20448">
                  <c:v>0.58865658181492253</c:v>
                </c:pt>
                <c:pt idx="20449">
                  <c:v>0.58949135838562861</c:v>
                </c:pt>
                <c:pt idx="20450">
                  <c:v>0.58992189229690539</c:v>
                </c:pt>
                <c:pt idx="20451">
                  <c:v>0.58994754018883944</c:v>
                </c:pt>
                <c:pt idx="20452">
                  <c:v>0.5895684739457715</c:v>
                </c:pt>
                <c:pt idx="20453">
                  <c:v>0.58878565630613111</c:v>
                </c:pt>
                <c:pt idx="20454">
                  <c:v>0.58760007086597255</c:v>
                </c:pt>
                <c:pt idx="20455">
                  <c:v>0.58601115006082727</c:v>
                </c:pt>
                <c:pt idx="20456">
                  <c:v>0.58402069420587954</c:v>
                </c:pt>
                <c:pt idx="20457">
                  <c:v>0.58163038701834413</c:v>
                </c:pt>
                <c:pt idx="20458">
                  <c:v>0.57884168757157872</c:v>
                </c:pt>
                <c:pt idx="20459">
                  <c:v>0.57565574495367522</c:v>
                </c:pt>
                <c:pt idx="20460">
                  <c:v>0.57207591790871737</c:v>
                </c:pt>
                <c:pt idx="20461">
                  <c:v>0.56810414227823192</c:v>
                </c:pt>
                <c:pt idx="20462">
                  <c:v>0.56374296809465319</c:v>
                </c:pt>
                <c:pt idx="20463">
                  <c:v>0.55899481026908782</c:v>
                </c:pt>
                <c:pt idx="20464">
                  <c:v>0.55386409667806102</c:v>
                </c:pt>
                <c:pt idx="20465">
                  <c:v>0.54835362147696975</c:v>
                </c:pt>
                <c:pt idx="20466">
                  <c:v>0.54246693733696583</c:v>
                </c:pt>
                <c:pt idx="20467">
                  <c:v>0.53620836000820582</c:v>
                </c:pt>
                <c:pt idx="20468">
                  <c:v>0.52958294321684651</c:v>
                </c:pt>
                <c:pt idx="20469">
                  <c:v>0.52259384590645208</c:v>
                </c:pt>
                <c:pt idx="20470">
                  <c:v>0.51524621419239469</c:v>
                </c:pt>
                <c:pt idx="20471">
                  <c:v>0.50754578974779097</c:v>
                </c:pt>
                <c:pt idx="20472">
                  <c:v>0.49949810094059044</c:v>
                </c:pt>
                <c:pt idx="20473">
                  <c:v>0.49110836918416417</c:v>
                </c:pt>
                <c:pt idx="20474">
                  <c:v>0.48238179544154242</c:v>
                </c:pt>
                <c:pt idx="20475">
                  <c:v>0.47332461920504432</c:v>
                </c:pt>
                <c:pt idx="20476">
                  <c:v>0.46394301617148798</c:v>
                </c:pt>
                <c:pt idx="20477">
                  <c:v>0.45424301496846553</c:v>
                </c:pt>
                <c:pt idx="20478">
                  <c:v>0.44423154111274099</c:v>
                </c:pt>
                <c:pt idx="20479">
                  <c:v>0.43391566644811064</c:v>
                </c:pt>
                <c:pt idx="20480">
                  <c:v>0.42330291309697665</c:v>
                </c:pt>
                <c:pt idx="20481">
                  <c:v>0.41239972596606073</c:v>
                </c:pt>
                <c:pt idx="20482">
                  <c:v>0.40121430055662111</c:v>
                </c:pt>
                <c:pt idx="20483">
                  <c:v>0.38975443426513584</c:v>
                </c:pt>
                <c:pt idx="20484">
                  <c:v>0.37802666558930492</c:v>
                </c:pt>
                <c:pt idx="20485">
                  <c:v>0.36604022961782606</c:v>
                </c:pt>
                <c:pt idx="20486">
                  <c:v>0.35380311859859276</c:v>
                </c:pt>
                <c:pt idx="20487">
                  <c:v>0.34132264350803604</c:v>
                </c:pt>
                <c:pt idx="20488">
                  <c:v>0.3286079582629326</c:v>
                </c:pt>
                <c:pt idx="20489">
                  <c:v>0.31566827469634018</c:v>
                </c:pt>
                <c:pt idx="20490">
                  <c:v>0.30251278372256063</c:v>
                </c:pt>
                <c:pt idx="20491">
                  <c:v>0.28914947338407521</c:v>
                </c:pt>
                <c:pt idx="20492">
                  <c:v>0.27558871054392309</c:v>
                </c:pt>
                <c:pt idx="20493">
                  <c:v>0.26183928911909715</c:v>
                </c:pt>
                <c:pt idx="20494">
                  <c:v>0.24790935233471792</c:v>
                </c:pt>
                <c:pt idx="20495">
                  <c:v>0.23380967969611355</c:v>
                </c:pt>
                <c:pt idx="20496">
                  <c:v>0.21954974050064804</c:v>
                </c:pt>
                <c:pt idx="20497">
                  <c:v>0.20513900396521209</c:v>
                </c:pt>
                <c:pt idx="20498">
                  <c:v>0.19058765337871356</c:v>
                </c:pt>
                <c:pt idx="20499">
                  <c:v>0.1759062147668522</c:v>
                </c:pt>
                <c:pt idx="20500">
                  <c:v>0.16110440951597757</c:v>
                </c:pt>
                <c:pt idx="20501">
                  <c:v>0.14619216796285561</c:v>
                </c:pt>
                <c:pt idx="20502">
                  <c:v>0.13117998769585076</c:v>
                </c:pt>
                <c:pt idx="20503">
                  <c:v>0.11607856088888582</c:v>
                </c:pt>
                <c:pt idx="20504">
                  <c:v>0.10089763062568341</c:v>
                </c:pt>
                <c:pt idx="20505">
                  <c:v>8.564701280874594E-2</c:v>
                </c:pt>
                <c:pt idx="20506">
                  <c:v>7.0336966844454049E-2</c:v>
                </c:pt>
                <c:pt idx="20507">
                  <c:v>5.4978199800288473E-2</c:v>
                </c:pt>
                <c:pt idx="20508">
                  <c:v>3.9581853993898575E-2</c:v>
                </c:pt>
                <c:pt idx="20509">
                  <c:v>2.415911824035637E-2</c:v>
                </c:pt>
                <c:pt idx="20510">
                  <c:v>8.7200737474230749E-3</c:v>
                </c:pt>
                <c:pt idx="20511">
                  <c:v>-6.7252886887457066E-3</c:v>
                </c:pt>
                <c:pt idx="20512">
                  <c:v>-2.2166336102365024E-2</c:v>
                </c:pt>
                <c:pt idx="20513">
                  <c:v>-3.7591464574238544E-2</c:v>
                </c:pt>
                <c:pt idx="20514">
                  <c:v>-5.299114961793637E-2</c:v>
                </c:pt>
                <c:pt idx="20515">
                  <c:v>-6.8354736225800891E-2</c:v>
                </c:pt>
                <c:pt idx="20516">
                  <c:v>-8.3671495355281761E-2</c:v>
                </c:pt>
                <c:pt idx="20517">
                  <c:v>-9.8930911621932877E-2</c:v>
                </c:pt>
                <c:pt idx="20518">
                  <c:v>-0.11412245115797051</c:v>
                </c:pt>
                <c:pt idx="20519">
                  <c:v>-0.12923583004547884</c:v>
                </c:pt>
                <c:pt idx="20520">
                  <c:v>-0.14426070581111397</c:v>
                </c:pt>
                <c:pt idx="20521">
                  <c:v>-0.15918663935682387</c:v>
                </c:pt>
                <c:pt idx="20522">
                  <c:v>-0.17400339214844462</c:v>
                </c:pt>
                <c:pt idx="20523">
                  <c:v>-0.18870094470118087</c:v>
                </c:pt>
                <c:pt idx="20524">
                  <c:v>-0.20326921265513215</c:v>
                </c:pt>
                <c:pt idx="20525">
                  <c:v>-0.2176980753956797</c:v>
                </c:pt>
                <c:pt idx="20526">
                  <c:v>-0.23197770769629425</c:v>
                </c:pt>
                <c:pt idx="20527">
                  <c:v>-0.24609833613096257</c:v>
                </c:pt>
                <c:pt idx="20528">
                  <c:v>-0.26005048813171677</c:v>
                </c:pt>
                <c:pt idx="20529">
                  <c:v>-0.27382474848462868</c:v>
                </c:pt>
                <c:pt idx="20530">
                  <c:v>-0.28741059471238517</c:v>
                </c:pt>
                <c:pt idx="20531">
                  <c:v>-0.30079969581364652</c:v>
                </c:pt>
                <c:pt idx="20532">
                  <c:v>-0.31398297975279077</c:v>
                </c:pt>
                <c:pt idx="20533">
                  <c:v>-0.32695083397086089</c:v>
                </c:pt>
                <c:pt idx="20534">
                  <c:v>-0.33969381164172446</c:v>
                </c:pt>
                <c:pt idx="20535">
                  <c:v>-0.35220375034397827</c:v>
                </c:pt>
                <c:pt idx="20536">
                  <c:v>-0.36447271719656349</c:v>
                </c:pt>
                <c:pt idx="20537">
                  <c:v>-0.37649259887153275</c:v>
                </c:pt>
                <c:pt idx="20538">
                  <c:v>-0.38825505352927886</c:v>
                </c:pt>
                <c:pt idx="20539">
                  <c:v>-0.39975147652456844</c:v>
                </c:pt>
                <c:pt idx="20540">
                  <c:v>-0.41097334146345343</c:v>
                </c:pt>
                <c:pt idx="20541">
                  <c:v>-0.42191330736191035</c:v>
                </c:pt>
                <c:pt idx="20542">
                  <c:v>-0.43256415686987798</c:v>
                </c:pt>
                <c:pt idx="20543">
                  <c:v>-0.44291838395943911</c:v>
                </c:pt>
                <c:pt idx="20544">
                  <c:v>-0.45296850898767477</c:v>
                </c:pt>
                <c:pt idx="20545">
                  <c:v>-0.46270816341165111</c:v>
                </c:pt>
                <c:pt idx="20546">
                  <c:v>-0.47213100971914074</c:v>
                </c:pt>
                <c:pt idx="20547">
                  <c:v>-0.48123031539195577</c:v>
                </c:pt>
                <c:pt idx="20548">
                  <c:v>-0.48999962008704034</c:v>
                </c:pt>
                <c:pt idx="20549">
                  <c:v>-0.49843420702914382</c:v>
                </c:pt>
                <c:pt idx="20550">
                  <c:v>-0.50652708906325727</c:v>
                </c:pt>
                <c:pt idx="20551">
                  <c:v>-0.51427212915409382</c:v>
                </c:pt>
                <c:pt idx="20552">
                  <c:v>-0.52166521639790098</c:v>
                </c:pt>
                <c:pt idx="20553">
                  <c:v>-0.52870025621480277</c:v>
                </c:pt>
                <c:pt idx="20554">
                  <c:v>-0.53537267716986803</c:v>
                </c:pt>
                <c:pt idx="20555">
                  <c:v>-0.54167839331917189</c:v>
                </c:pt>
                <c:pt idx="20556">
                  <c:v>-0.54761375816709612</c:v>
                </c:pt>
                <c:pt idx="20557">
                  <c:v>-0.55317367715478161</c:v>
                </c:pt>
                <c:pt idx="20558">
                  <c:v>-0.55835404747951323</c:v>
                </c:pt>
                <c:pt idx="20559">
                  <c:v>-0.5631525483190899</c:v>
                </c:pt>
                <c:pt idx="20560">
                  <c:v>-0.5675646055059036</c:v>
                </c:pt>
                <c:pt idx="20561">
                  <c:v>-0.57158724518867832</c:v>
                </c:pt>
                <c:pt idx="20562">
                  <c:v>-0.57521844391666832</c:v>
                </c:pt>
                <c:pt idx="20563">
                  <c:v>-0.57845487780838278</c:v>
                </c:pt>
                <c:pt idx="20564">
                  <c:v>-0.58129473649166008</c:v>
                </c:pt>
                <c:pt idx="20565">
                  <c:v>-0.58373629357460954</c:v>
                </c:pt>
                <c:pt idx="20566">
                  <c:v>-0.58577819602671433</c:v>
                </c:pt>
                <c:pt idx="20567">
                  <c:v>-0.58741868085847848</c:v>
                </c:pt>
                <c:pt idx="20568">
                  <c:v>-0.58865659168906037</c:v>
                </c:pt>
                <c:pt idx="20569">
                  <c:v>-0.58949136779174127</c:v>
                </c:pt>
                <c:pt idx="20570">
                  <c:v>-0.58992190123340005</c:v>
                </c:pt>
                <c:pt idx="20571">
                  <c:v>-0.58994754865424681</c:v>
                </c:pt>
                <c:pt idx="20572">
                  <c:v>-0.58956848193874067</c:v>
                </c:pt>
                <c:pt idx="20573">
                  <c:v>-0.58878566382542941</c:v>
                </c:pt>
                <c:pt idx="20574">
                  <c:v>-0.58760007791048552</c:v>
                </c:pt>
                <c:pt idx="20575">
                  <c:v>-0.58601115662956405</c:v>
                </c:pt>
                <c:pt idx="20576">
                  <c:v>-0.58402070029796771</c:v>
                </c:pt>
                <c:pt idx="20577">
                  <c:v>-0.58163039263302929</c:v>
                </c:pt>
                <c:pt idx="20578">
                  <c:v>-0.57884169270822494</c:v>
                </c:pt>
                <c:pt idx="20579">
                  <c:v>-0.5756557496117759</c:v>
                </c:pt>
                <c:pt idx="20580">
                  <c:v>-0.57207592208787283</c:v>
                </c:pt>
                <c:pt idx="20581">
                  <c:v>-0.56810414597817205</c:v>
                </c:pt>
                <c:pt idx="20582">
                  <c:v>-0.56374297131522577</c:v>
                </c:pt>
                <c:pt idx="20583">
                  <c:v>-0.55899481301025311</c:v>
                </c:pt>
                <c:pt idx="20584">
                  <c:v>-0.5538640989399044</c:v>
                </c:pt>
                <c:pt idx="20585">
                  <c:v>-0.54835362325969739</c:v>
                </c:pt>
                <c:pt idx="20586">
                  <c:v>-0.54246693864089801</c:v>
                </c:pt>
                <c:pt idx="20587">
                  <c:v>-0.53620836083378254</c:v>
                </c:pt>
                <c:pt idx="20588">
                  <c:v>-0.52958294356462865</c:v>
                </c:pt>
                <c:pt idx="20589">
                  <c:v>-0.52259384577711454</c:v>
                </c:pt>
                <c:pt idx="20590">
                  <c:v>-0.51524621358673151</c:v>
                </c:pt>
                <c:pt idx="20591">
                  <c:v>-0.50754578866671651</c:v>
                </c:pt>
                <c:pt idx="20592">
                  <c:v>-0.49949809938513234</c:v>
                </c:pt>
                <c:pt idx="20593">
                  <c:v>-0.4911083671554653</c:v>
                </c:pt>
                <c:pt idx="20594">
                  <c:v>-0.48238179294086242</c:v>
                </c:pt>
                <c:pt idx="20595">
                  <c:v>-0.47332461623376232</c:v>
                </c:pt>
                <c:pt idx="20596">
                  <c:v>-0.46394301273109401</c:v>
                </c:pt>
                <c:pt idx="20597">
                  <c:v>-0.4542430110605632</c:v>
                </c:pt>
                <c:pt idx="20598">
                  <c:v>-0.44423153673904942</c:v>
                </c:pt>
                <c:pt idx="20599">
                  <c:v>-0.43391566161045975</c:v>
                </c:pt>
                <c:pt idx="20600">
                  <c:v>-0.42330290779731189</c:v>
                </c:pt>
                <c:pt idx="20601">
                  <c:v>-0.41239972020643262</c:v>
                </c:pt>
                <c:pt idx="20602">
                  <c:v>-0.40121429433920602</c:v>
                </c:pt>
                <c:pt idx="20603">
                  <c:v>-0.38975442759220602</c:v>
                </c:pt>
                <c:pt idx="20604">
                  <c:v>-0.37802665846324424</c:v>
                </c:pt>
                <c:pt idx="20605">
                  <c:v>-0.36604022204113207</c:v>
                </c:pt>
                <c:pt idx="20606">
                  <c:v>-0.35380311057386832</c:v>
                </c:pt>
                <c:pt idx="20607">
                  <c:v>-0.34132263503799487</c:v>
                </c:pt>
                <c:pt idx="20608">
                  <c:v>-0.32860794935039367</c:v>
                </c:pt>
                <c:pt idx="20609">
                  <c:v>-0.31566826534422265</c:v>
                </c:pt>
                <c:pt idx="20610">
                  <c:v>-0.30251277393388393</c:v>
                </c:pt>
                <c:pt idx="20611">
                  <c:v>-0.28914946316197909</c:v>
                </c:pt>
                <c:pt idx="20612">
                  <c:v>-0.2755886998916437</c:v>
                </c:pt>
                <c:pt idx="20613">
                  <c:v>-0.26183927803996737</c:v>
                </c:pt>
                <c:pt idx="20614">
                  <c:v>-0.247909340832172</c:v>
                </c:pt>
                <c:pt idx="20615">
                  <c:v>-0.23380966777368589</c:v>
                </c:pt>
                <c:pt idx="20616">
                  <c:v>-0.21954972816197491</c:v>
                </c:pt>
                <c:pt idx="20617">
                  <c:v>-0.20513899121402951</c:v>
                </c:pt>
                <c:pt idx="20618">
                  <c:v>-0.19058764021884467</c:v>
                </c:pt>
                <c:pt idx="20619">
                  <c:v>-0.17590620120222375</c:v>
                </c:pt>
                <c:pt idx="20620">
                  <c:v>-0.16110439555061482</c:v>
                </c:pt>
                <c:pt idx="20621">
                  <c:v>-0.1461921536008649</c:v>
                </c:pt>
                <c:pt idx="20622">
                  <c:v>-0.13117997294143693</c:v>
                </c:pt>
                <c:pt idx="20623">
                  <c:v>-0.11607854574634319</c:v>
                </c:pt>
                <c:pt idx="20624">
                  <c:v>-0.10089761509939296</c:v>
                </c:pt>
                <c:pt idx="20625">
                  <c:v>-8.5646996903185543E-2</c:v>
                </c:pt>
                <c:pt idx="20626">
                  <c:v>-7.033695056418765E-2</c:v>
                </c:pt>
                <c:pt idx="20627">
                  <c:v>-5.4978183149952647E-2</c:v>
                </c:pt>
                <c:pt idx="20628">
                  <c:v>-3.9581836978230533E-2</c:v>
                </c:pt>
                <c:pt idx="20629">
                  <c:v>-2.4159100864165211E-2</c:v>
                </c:pt>
                <c:pt idx="20630">
                  <c:v>-8.7200560156079545E-3</c:v>
                </c:pt>
                <c:pt idx="20631">
                  <c:v>6.7253067712065382E-3</c:v>
                </c:pt>
                <c:pt idx="20632">
                  <c:v>2.2166354530417608E-2</c:v>
                </c:pt>
                <c:pt idx="20633">
                  <c:v>3.7591483342749726E-2</c:v>
                </c:pt>
                <c:pt idx="20634">
                  <c:v>5.2991168721697506E-2</c:v>
                </c:pt>
                <c:pt idx="20635">
                  <c:v>6.8354755659527575E-2</c:v>
                </c:pt>
                <c:pt idx="20636">
                  <c:v>8.3671515113610553E-2</c:v>
                </c:pt>
                <c:pt idx="20637">
                  <c:v>9.89309316994431E-2</c:v>
                </c:pt>
                <c:pt idx="20638">
                  <c:v>0.11412247154915087</c:v>
                </c:pt>
                <c:pt idx="20639">
                  <c:v>0.12923585074476399</c:v>
                </c:pt>
                <c:pt idx="20640">
                  <c:v>0.14426072681286312</c:v>
                </c:pt>
                <c:pt idx="20641">
                  <c:v>0.15918666065533205</c:v>
                </c:pt>
                <c:pt idx="20642">
                  <c:v>0.17400341373794498</c:v>
                </c:pt>
                <c:pt idx="20643">
                  <c:v>0.1887009665758424</c:v>
                </c:pt>
                <c:pt idx="20644">
                  <c:v>0.20326923480906187</c:v>
                </c:pt>
                <c:pt idx="20645">
                  <c:v>0.21769809782291991</c:v>
                </c:pt>
                <c:pt idx="20646">
                  <c:v>0.23197773039082994</c:v>
                </c:pt>
                <c:pt idx="20647">
                  <c:v>0.24609835908673242</c:v>
                </c:pt>
                <c:pt idx="20648">
                  <c:v>0.2600505113425936</c:v>
                </c:pt>
                <c:pt idx="20649">
                  <c:v>0.27382477194443589</c:v>
                </c:pt>
                <c:pt idx="20650">
                  <c:v>0.28741061841488819</c:v>
                </c:pt>
                <c:pt idx="20651">
                  <c:v>0.30079971975257119</c:v>
                </c:pt>
                <c:pt idx="20652">
                  <c:v>0.31398300392180123</c:v>
                </c:pt>
                <c:pt idx="20653">
                  <c:v>0.32695085836358623</c:v>
                </c:pt>
                <c:pt idx="20654">
                  <c:v>0.33969383625174665</c:v>
                </c:pt>
                <c:pt idx="20655">
                  <c:v>0.35220377516482509</c:v>
                </c:pt>
                <c:pt idx="20656">
                  <c:v>0.36447274222173004</c:v>
                </c:pt>
                <c:pt idx="20657">
                  <c:v>0.37649262409447098</c:v>
                </c:pt>
                <c:pt idx="20658">
                  <c:v>0.38825507894340183</c:v>
                </c:pt>
                <c:pt idx="20659">
                  <c:v>0.39975150212325294</c:v>
                </c:pt>
                <c:pt idx="20660">
                  <c:v>0.41097336724003991</c:v>
                </c:pt>
                <c:pt idx="20661">
                  <c:v>0.42191333330970715</c:v>
                </c:pt>
                <c:pt idx="20662">
                  <c:v>0.43256418298216071</c:v>
                </c:pt>
                <c:pt idx="20663">
                  <c:v>0.4429184102294535</c:v>
                </c:pt>
                <c:pt idx="20664">
                  <c:v>0.4529685354086363</c:v>
                </c:pt>
                <c:pt idx="20665">
                  <c:v>0.46270818997675045</c:v>
                </c:pt>
                <c:pt idx="20666">
                  <c:v>0.47213103642154675</c:v>
                </c:pt>
                <c:pt idx="20667">
                  <c:v>0.48123034222480765</c:v>
                </c:pt>
                <c:pt idx="20668">
                  <c:v>0.48999964704346127</c:v>
                </c:pt>
                <c:pt idx="20669">
                  <c:v>0.49843423410223275</c:v>
                </c:pt>
                <c:pt idx="20670">
                  <c:v>0.50652711624609847</c:v>
                </c:pt>
                <c:pt idx="20671">
                  <c:v>0.51427215643975344</c:v>
                </c:pt>
                <c:pt idx="20672">
                  <c:v>0.52166524377943124</c:v>
                </c:pt>
                <c:pt idx="20673">
                  <c:v>0.52870028368524302</c:v>
                </c:pt>
                <c:pt idx="20674">
                  <c:v>0.53537270472224729</c:v>
                </c:pt>
                <c:pt idx="20675">
                  <c:v>0.54167842094651186</c:v>
                </c:pt>
                <c:pt idx="20676">
                  <c:v>0.54761378586240861</c:v>
                </c:pt>
                <c:pt idx="20677">
                  <c:v>0.55317370491106921</c:v>
                </c:pt>
                <c:pt idx="20678">
                  <c:v>0.55835407528977965</c:v>
                </c:pt>
                <c:pt idx="20679">
                  <c:v>0.56315257617633618</c:v>
                </c:pt>
                <c:pt idx="20680">
                  <c:v>0.56756463340312657</c:v>
                </c:pt>
                <c:pt idx="20681">
                  <c:v>0.57158727311888147</c:v>
                </c:pt>
                <c:pt idx="20682">
                  <c:v>0.57521847187285469</c:v>
                </c:pt>
                <c:pt idx="20683">
                  <c:v>0.57845490578356129</c:v>
                </c:pt>
                <c:pt idx="20684">
                  <c:v>0.58129476447885065</c:v>
                </c:pt>
                <c:pt idx="20685">
                  <c:v>0.58373632156682675</c:v>
                </c:pt>
                <c:pt idx="20686">
                  <c:v>0.5857782240169952</c:v>
                </c:pt>
                <c:pt idx="20687">
                  <c:v>0.58741870883986003</c:v>
                </c:pt>
                <c:pt idx="20688">
                  <c:v>0.58865661965460769</c:v>
                </c:pt>
                <c:pt idx="20689">
                  <c:v>0.58949139573453069</c:v>
                </c:pt>
                <c:pt idx="20690">
                  <c:v>0.58992192914651365</c:v>
                </c:pt>
                <c:pt idx="20691">
                  <c:v>0.58994757653080043</c:v>
                </c:pt>
                <c:pt idx="20692">
                  <c:v>0.58956850977185549</c:v>
                </c:pt>
                <c:pt idx="20693">
                  <c:v>0.58878569160825522</c:v>
                </c:pt>
                <c:pt idx="20694">
                  <c:v>0.58760010563620557</c:v>
                </c:pt>
                <c:pt idx="20695">
                  <c:v>0.58601118429136734</c:v>
                </c:pt>
                <c:pt idx="20696">
                  <c:v>0.58402072788907688</c:v>
                </c:pt>
                <c:pt idx="20697">
                  <c:v>0.58163042014670674</c:v>
                </c:pt>
                <c:pt idx="20698">
                  <c:v>0.57884172013774948</c:v>
                </c:pt>
                <c:pt idx="20699">
                  <c:v>0.57565577695046044</c:v>
                </c:pt>
                <c:pt idx="20700">
                  <c:v>0.57207594932907491</c:v>
                </c:pt>
                <c:pt idx="20701">
                  <c:v>0.56810417311527228</c:v>
                </c:pt>
                <c:pt idx="20702">
                  <c:v>0.56374299834163832</c:v>
                </c:pt>
                <c:pt idx="20703">
                  <c:v>0.5589948399194381</c:v>
                </c:pt>
                <c:pt idx="20704">
                  <c:v>0.55386412572536114</c:v>
                </c:pt>
                <c:pt idx="20705">
                  <c:v>0.54835364991496138</c:v>
                </c:pt>
                <c:pt idx="20706">
                  <c:v>0.54246696515955284</c:v>
                </c:pt>
                <c:pt idx="20707">
                  <c:v>0.53620838720945696</c:v>
                </c:pt>
                <c:pt idx="20708">
                  <c:v>0.52958296979098773</c:v>
                </c:pt>
                <c:pt idx="20709">
                  <c:v>0.52259387184788253</c:v>
                </c:pt>
                <c:pt idx="20710">
                  <c:v>0.51524623949567327</c:v>
                </c:pt>
                <c:pt idx="20711">
                  <c:v>0.50754581440765023</c:v>
                </c:pt>
                <c:pt idx="20712">
                  <c:v>0.49949812495192369</c:v>
                </c:pt>
                <c:pt idx="20713">
                  <c:v>0.49110839254204008</c:v>
                </c:pt>
                <c:pt idx="20714">
                  <c:v>0.48238181814119696</c:v>
                </c:pt>
                <c:pt idx="20715">
                  <c:v>0.47332464124189011</c:v>
                </c:pt>
                <c:pt idx="20716">
                  <c:v>0.46394303754110161</c:v>
                </c:pt>
                <c:pt idx="20717">
                  <c:v>0.45424303566660068</c:v>
                </c:pt>
                <c:pt idx="20718">
                  <c:v>0.44423156113532608</c:v>
                </c:pt>
                <c:pt idx="20719">
                  <c:v>0.43391568579124495</c:v>
                </c:pt>
                <c:pt idx="20720">
                  <c:v>0.42330293175693817</c:v>
                </c:pt>
                <c:pt idx="20721">
                  <c:v>0.41239974393930273</c:v>
                </c:pt>
                <c:pt idx="20722">
                  <c:v>0.40121431783977252</c:v>
                </c:pt>
                <c:pt idx="20723">
                  <c:v>0.38975445085500093</c:v>
                </c:pt>
                <c:pt idx="20724">
                  <c:v>0.37802668148286833</c:v>
                </c:pt>
                <c:pt idx="20725">
                  <c:v>0.36604024481224684</c:v>
                </c:pt>
                <c:pt idx="20726">
                  <c:v>0.35380313309121458</c:v>
                </c:pt>
                <c:pt idx="20727">
                  <c:v>0.34132265729637212</c:v>
                </c:pt>
                <c:pt idx="20728">
                  <c:v>0.32860797134468228</c:v>
                </c:pt>
                <c:pt idx="20729">
                  <c:v>0.3156682870693831</c:v>
                </c:pt>
                <c:pt idx="20730">
                  <c:v>0.30251279538494524</c:v>
                </c:pt>
                <c:pt idx="20731">
                  <c:v>0.28914948433404636</c:v>
                </c:pt>
                <c:pt idx="20732">
                  <c:v>0.27558872077989227</c:v>
                </c:pt>
                <c:pt idx="20733">
                  <c:v>0.26183929863966443</c:v>
                </c:pt>
                <c:pt idx="20734">
                  <c:v>0.24790936113865236</c:v>
                </c:pt>
                <c:pt idx="20735">
                  <c:v>0.23380968778237426</c:v>
                </c:pt>
                <c:pt idx="20736">
                  <c:v>0.21954974786837156</c:v>
                </c:pt>
                <c:pt idx="20737">
                  <c:v>0.20513901061371786</c:v>
                </c:pt>
                <c:pt idx="20738">
                  <c:v>0.19058765930749447</c:v>
                </c:pt>
                <c:pt idx="20739">
                  <c:v>0.17590621997558401</c:v>
                </c:pt>
                <c:pt idx="20740">
                  <c:v>0.16110441400452008</c:v>
                </c:pt>
                <c:pt idx="20741">
                  <c:v>0.14619217173124094</c:v>
                </c:pt>
                <c:pt idx="20742">
                  <c:v>0.13117999074428771</c:v>
                </c:pt>
                <c:pt idx="20743">
                  <c:v>0.11607856321777013</c:v>
                </c:pt>
                <c:pt idx="20744">
                  <c:v>0.10089763223558471</c:v>
                </c:pt>
                <c:pt idx="20745">
                  <c:v>8.5647013700415692E-2</c:v>
                </c:pt>
                <c:pt idx="20746">
                  <c:v>7.0336967018821056E-2</c:v>
                </c:pt>
                <c:pt idx="20747">
                  <c:v>5.4978199258450933E-2</c:v>
                </c:pt>
                <c:pt idx="20748">
                  <c:v>3.9581852737130649E-2</c:v>
                </c:pt>
                <c:pt idx="20749">
                  <c:v>2.4159116270119515E-2</c:v>
                </c:pt>
                <c:pt idx="20750">
                  <c:v>8.7200710653407357E-3</c:v>
                </c:pt>
                <c:pt idx="20751">
                  <c:v>-6.7252920808593755E-3</c:v>
                </c:pt>
                <c:pt idx="20752">
                  <c:v>-2.2166340202537355E-2</c:v>
                </c:pt>
                <c:pt idx="20753">
                  <c:v>-3.7591469380320514E-2</c:v>
                </c:pt>
                <c:pt idx="20754">
                  <c:v>-5.299115512760981E-2</c:v>
                </c:pt>
                <c:pt idx="20755">
                  <c:v>-6.8354742436567667E-2</c:v>
                </c:pt>
                <c:pt idx="20756">
                  <c:v>-8.367150226447459E-2</c:v>
                </c:pt>
                <c:pt idx="20757">
                  <c:v>-9.8930919226726033E-2</c:v>
                </c:pt>
                <c:pt idx="20758">
                  <c:v>-0.11412245945535082</c:v>
                </c:pt>
                <c:pt idx="20759">
                  <c:v>-0.12923583903228619</c:v>
                </c:pt>
                <c:pt idx="20760">
                  <c:v>-0.1442607154840076</c:v>
                </c:pt>
                <c:pt idx="20761">
                  <c:v>-0.15918664971230478</c:v>
                </c:pt>
                <c:pt idx="20762">
                  <c:v>-0.1740034031828456</c:v>
                </c:pt>
                <c:pt idx="20763">
                  <c:v>-0.18870095641067811</c:v>
                </c:pt>
                <c:pt idx="20764">
                  <c:v>-0.20326922503573813</c:v>
                </c:pt>
                <c:pt idx="20765">
                  <c:v>-0.21769808844323971</c:v>
                </c:pt>
                <c:pt idx="20766">
                  <c:v>-0.23197772140649539</c:v>
                </c:pt>
                <c:pt idx="20767">
                  <c:v>-0.24609835049934611</c:v>
                </c:pt>
                <c:pt idx="20768">
                  <c:v>-0.26005050315365624</c:v>
                </c:pt>
                <c:pt idx="20769">
                  <c:v>-0.27382476415534457</c:v>
                </c:pt>
                <c:pt idx="20770">
                  <c:v>-0.28741061102694543</c:v>
                </c:pt>
                <c:pt idx="20771">
                  <c:v>-0.30079971276696865</c:v>
                </c:pt>
                <c:pt idx="20772">
                  <c:v>-0.3139829973396332</c:v>
                </c:pt>
                <c:pt idx="20773">
                  <c:v>-0.32695085218584624</c:v>
                </c:pt>
                <c:pt idx="20774">
                  <c:v>-0.33969383047932006</c:v>
                </c:pt>
                <c:pt idx="20775">
                  <c:v>-0.35220376979850393</c:v>
                </c:pt>
                <c:pt idx="20776">
                  <c:v>-0.36447273726219831</c:v>
                </c:pt>
                <c:pt idx="20777">
                  <c:v>-0.37649261954230839</c:v>
                </c:pt>
                <c:pt idx="20778">
                  <c:v>-0.38825507479909405</c:v>
                </c:pt>
                <c:pt idx="20779">
                  <c:v>-0.39975149838717838</c:v>
                </c:pt>
                <c:pt idx="20780">
                  <c:v>-0.41097336391247546</c:v>
                </c:pt>
                <c:pt idx="20781">
                  <c:v>-0.42191333039082507</c:v>
                </c:pt>
                <c:pt idx="20782">
                  <c:v>-0.43256418047203526</c:v>
                </c:pt>
                <c:pt idx="20783">
                  <c:v>-0.44291840812805389</c:v>
                </c:pt>
                <c:pt idx="20784">
                  <c:v>-0.45296853371583401</c:v>
                </c:pt>
                <c:pt idx="20785">
                  <c:v>-0.46270818869231367</c:v>
                </c:pt>
                <c:pt idx="20786">
                  <c:v>-0.47213103554513991</c:v>
                </c:pt>
                <c:pt idx="20787">
                  <c:v>-0.48123034175599794</c:v>
                </c:pt>
                <c:pt idx="20788">
                  <c:v>-0.48999964698171278</c:v>
                </c:pt>
                <c:pt idx="20789">
                  <c:v>-0.49843423444691393</c:v>
                </c:pt>
                <c:pt idx="20790">
                  <c:v>-0.50652711699647246</c:v>
                </c:pt>
                <c:pt idx="20791">
                  <c:v>-0.51427215759498435</c:v>
                </c:pt>
                <c:pt idx="20792">
                  <c:v>-0.52166524533858816</c:v>
                </c:pt>
                <c:pt idx="20793">
                  <c:v>-0.52870028564728888</c:v>
                </c:pt>
                <c:pt idx="20794">
                  <c:v>-0.53537270708605367</c:v>
                </c:pt>
                <c:pt idx="20795">
                  <c:v>-0.54167842371084818</c:v>
                </c:pt>
                <c:pt idx="20796">
                  <c:v>-0.54761378902594815</c:v>
                </c:pt>
                <c:pt idx="20797">
                  <c:v>-0.55317370847238834</c:v>
                </c:pt>
                <c:pt idx="20798">
                  <c:v>-0.55835407924735647</c:v>
                </c:pt>
                <c:pt idx="20799">
                  <c:v>-0.56315258052855388</c:v>
                </c:pt>
                <c:pt idx="20800">
                  <c:v>-0.5675646381482734</c:v>
                </c:pt>
                <c:pt idx="20801">
                  <c:v>-0.57158727825515065</c:v>
                </c:pt>
                <c:pt idx="20802">
                  <c:v>-0.57521847739833787</c:v>
                </c:pt>
                <c:pt idx="20803">
                  <c:v>-0.5784549116962715</c:v>
                </c:pt>
                <c:pt idx="20804">
                  <c:v>-0.581294770776694</c:v>
                </c:pt>
                <c:pt idx="20805">
                  <c:v>-0.58373632824762478</c:v>
                </c:pt>
                <c:pt idx="20806">
                  <c:v>-0.58577823107847382</c:v>
                </c:pt>
                <c:pt idx="20807">
                  <c:v>-0.58741871627966069</c:v>
                </c:pt>
                <c:pt idx="20808">
                  <c:v>-0.58865662747027603</c:v>
                </c:pt>
                <c:pt idx="20809">
                  <c:v>-0.58949140392351707</c:v>
                </c:pt>
                <c:pt idx="20810">
                  <c:v>-0.58992193770618917</c:v>
                </c:pt>
                <c:pt idx="20811">
                  <c:v>-0.58994758545844062</c:v>
                </c:pt>
                <c:pt idx="20812">
                  <c:v>-0.58956851906465746</c:v>
                </c:pt>
                <c:pt idx="20813">
                  <c:v>-0.5887857012633253</c:v>
                </c:pt>
                <c:pt idx="20814">
                  <c:v>-0.58760011565056058</c:v>
                </c:pt>
                <c:pt idx="20815">
                  <c:v>-0.58601119466195073</c:v>
                </c:pt>
                <c:pt idx="20816">
                  <c:v>-0.58402073861273651</c:v>
                </c:pt>
                <c:pt idx="20817">
                  <c:v>-0.58163043122021141</c:v>
                </c:pt>
                <c:pt idx="20818">
                  <c:v>-0.57884173155778951</c:v>
                </c:pt>
                <c:pt idx="20819">
                  <c:v>-0.5756557887136472</c:v>
                </c:pt>
                <c:pt idx="20820">
                  <c:v>-0.57207596143192974</c:v>
                </c:pt>
                <c:pt idx="20821">
                  <c:v>-0.56810418555424325</c:v>
                </c:pt>
                <c:pt idx="20822">
                  <c:v>-0.56374301111310032</c:v>
                </c:pt>
                <c:pt idx="20823">
                  <c:v>-0.55899485301968177</c:v>
                </c:pt>
                <c:pt idx="20824">
                  <c:v>-0.55386413915060595</c:v>
                </c:pt>
                <c:pt idx="20825">
                  <c:v>-0.54835366366134941</c:v>
                </c:pt>
                <c:pt idx="20826">
                  <c:v>-0.54246697922315557</c:v>
                </c:pt>
                <c:pt idx="20827">
                  <c:v>-0.53620840158626926</c:v>
                </c:pt>
                <c:pt idx="20828">
                  <c:v>-0.52958298447693664</c:v>
                </c:pt>
                <c:pt idx="20829">
                  <c:v>-0.52259388683882213</c:v>
                </c:pt>
                <c:pt idx="20830">
                  <c:v>-0.51524625478738939</c:v>
                </c:pt>
                <c:pt idx="20831">
                  <c:v>-0.5075458299958604</c:v>
                </c:pt>
                <c:pt idx="20832">
                  <c:v>-0.49949814083227934</c:v>
                </c:pt>
                <c:pt idx="20833">
                  <c:v>-0.49110840871012873</c:v>
                </c:pt>
                <c:pt idx="20834">
                  <c:v>-0.48238183459253858</c:v>
                </c:pt>
                <c:pt idx="20835">
                  <c:v>-0.47332465797193979</c:v>
                </c:pt>
                <c:pt idx="20836">
                  <c:v>-0.46394305454525608</c:v>
                </c:pt>
                <c:pt idx="20837">
                  <c:v>-0.45424305294019635</c:v>
                </c:pt>
                <c:pt idx="20838">
                  <c:v>-0.44423157867363627</c:v>
                </c:pt>
                <c:pt idx="20839">
                  <c:v>-0.43391570358948778</c:v>
                </c:pt>
                <c:pt idx="20840">
                  <c:v>-0.42330294981027405</c:v>
                </c:pt>
                <c:pt idx="20841">
                  <c:v>-0.4123997622428327</c:v>
                </c:pt>
                <c:pt idx="20842">
                  <c:v>-0.40121433638854981</c:v>
                </c:pt>
                <c:pt idx="20843">
                  <c:v>-0.38975446964401927</c:v>
                </c:pt>
                <c:pt idx="20844">
                  <c:v>-0.37802670050707332</c:v>
                </c:pt>
                <c:pt idx="20845">
                  <c:v>-0.36604026406653822</c:v>
                </c:pt>
                <c:pt idx="20846">
                  <c:v>-0.35380315257043393</c:v>
                </c:pt>
                <c:pt idx="20847">
                  <c:v>-0.3413226769953171</c:v>
                </c:pt>
                <c:pt idx="20848">
                  <c:v>-0.32860799125810908</c:v>
                </c:pt>
                <c:pt idx="20849">
                  <c:v>-0.31566830719199307</c:v>
                </c:pt>
                <c:pt idx="20850">
                  <c:v>-0.30251281571140726</c:v>
                </c:pt>
                <c:pt idx="20851">
                  <c:v>-0.2891495048589785</c:v>
                </c:pt>
                <c:pt idx="20852">
                  <c:v>-0.2755887414978706</c:v>
                </c:pt>
                <c:pt idx="20853">
                  <c:v>-0.26183931954523504</c:v>
                </c:pt>
                <c:pt idx="20854">
                  <c:v>-0.24790938222631451</c:v>
                </c:pt>
                <c:pt idx="20855">
                  <c:v>-0.23380970904659931</c:v>
                </c:pt>
                <c:pt idx="20856">
                  <c:v>-0.2195497693035913</c:v>
                </c:pt>
                <c:pt idx="20857">
                  <c:v>-0.20513903221432359</c:v>
                </c:pt>
                <c:pt idx="20858">
                  <c:v>-0.19058768106785612</c:v>
                </c:pt>
                <c:pt idx="20859">
                  <c:v>-0.17590624189003548</c:v>
                </c:pt>
                <c:pt idx="20860">
                  <c:v>-0.16110443606737104</c:v>
                </c:pt>
                <c:pt idx="20861">
                  <c:v>-0.14619219393676394</c:v>
                </c:pt>
                <c:pt idx="20862">
                  <c:v>-0.13118001308674182</c:v>
                </c:pt>
                <c:pt idx="20863">
                  <c:v>-0.11607858569137437</c:v>
                </c:pt>
                <c:pt idx="20864">
                  <c:v>-0.10089765483454577</c:v>
                </c:pt>
                <c:pt idx="20865">
                  <c:v>-8.5647036418914926E-2</c:v>
                </c:pt>
                <c:pt idx="20866">
                  <c:v>-7.0336989851018411E-2</c:v>
                </c:pt>
                <c:pt idx="20867">
                  <c:v>-5.4978222198486727E-2</c:v>
                </c:pt>
                <c:pt idx="20868">
                  <c:v>-3.9581875779137334E-2</c:v>
                </c:pt>
                <c:pt idx="20869">
                  <c:v>-2.4159139408197309E-2</c:v>
                </c:pt>
                <c:pt idx="20870">
                  <c:v>-8.7200942935898237E-3</c:v>
                </c:pt>
                <c:pt idx="20871">
                  <c:v>6.7252687683640308E-3</c:v>
                </c:pt>
                <c:pt idx="20872">
                  <c:v>2.216631681172079E-2</c:v>
                </c:pt>
                <c:pt idx="20873">
                  <c:v>3.7591445917122178E-2</c:v>
                </c:pt>
                <c:pt idx="20874">
                  <c:v>5.2991131597979899E-2</c:v>
                </c:pt>
                <c:pt idx="20875">
                  <c:v>6.8354718846460272E-2</c:v>
                </c:pt>
                <c:pt idx="20876">
                  <c:v>8.3671478619853579E-2</c:v>
                </c:pt>
                <c:pt idx="20877">
                  <c:v>9.8930895533553054E-2</c:v>
                </c:pt>
                <c:pt idx="20878">
                  <c:v>0.11412243571960154</c:v>
                </c:pt>
                <c:pt idx="20879">
                  <c:v>0.12923581525992056</c:v>
                </c:pt>
                <c:pt idx="20880">
                  <c:v>0.14426069168100189</c:v>
                </c:pt>
                <c:pt idx="20881">
                  <c:v>0.15918662588461666</c:v>
                </c:pt>
                <c:pt idx="20882">
                  <c:v>0.17400337933644627</c:v>
                </c:pt>
                <c:pt idx="20883">
                  <c:v>0.1887009325515219</c:v>
                </c:pt>
                <c:pt idx="20884">
                  <c:v>0.20326920116978159</c:v>
                </c:pt>
                <c:pt idx="20885">
                  <c:v>0.21769806457642299</c:v>
                </c:pt>
                <c:pt idx="20886">
                  <c:v>0.23197769754475489</c:v>
                </c:pt>
                <c:pt idx="20887">
                  <c:v>0.24609832664860176</c:v>
                </c:pt>
                <c:pt idx="20888">
                  <c:v>0.26005047931982356</c:v>
                </c:pt>
                <c:pt idx="20889">
                  <c:v>0.27382474034431931</c:v>
                </c:pt>
                <c:pt idx="20890">
                  <c:v>0.28741058724461654</c:v>
                </c:pt>
                <c:pt idx="20891">
                  <c:v>0.30079968901919257</c:v>
                </c:pt>
                <c:pt idx="20892">
                  <c:v>0.31398297363227073</c:v>
                </c:pt>
                <c:pt idx="20893">
                  <c:v>0.3269508285247178</c:v>
                </c:pt>
                <c:pt idx="20894">
                  <c:v>0.3396938068702392</c:v>
                </c:pt>
                <c:pt idx="20895">
                  <c:v>0.35220374624725098</c:v>
                </c:pt>
                <c:pt idx="20896">
                  <c:v>0.36447271377454071</c:v>
                </c:pt>
                <c:pt idx="20897">
                  <c:v>0.37649259612397978</c:v>
                </c:pt>
                <c:pt idx="20898">
                  <c:v>0.3882550514558073</c:v>
                </c:pt>
                <c:pt idx="20899">
                  <c:v>0.39975147512461701</c:v>
                </c:pt>
                <c:pt idx="20900">
                  <c:v>0.41097334073629549</c:v>
                </c:pt>
                <c:pt idx="20901">
                  <c:v>0.42191330730664867</c:v>
                </c:pt>
                <c:pt idx="20902">
                  <c:v>0.43256415748545263</c:v>
                </c:pt>
                <c:pt idx="20903">
                  <c:v>0.44291838524462629</c:v>
                </c:pt>
                <c:pt idx="20904">
                  <c:v>0.45296851094108526</c:v>
                </c:pt>
                <c:pt idx="20905">
                  <c:v>0.46270816603173132</c:v>
                </c:pt>
                <c:pt idx="20906">
                  <c:v>0.47213101300417398</c:v>
                </c:pt>
                <c:pt idx="20907">
                  <c:v>0.48123031934006066</c:v>
                </c:pt>
                <c:pt idx="20908">
                  <c:v>0.48999962469618147</c:v>
                </c:pt>
                <c:pt idx="20909">
                  <c:v>0.49843421229711871</c:v>
                </c:pt>
                <c:pt idx="20910">
                  <c:v>0.50652709498769877</c:v>
                </c:pt>
                <c:pt idx="20911">
                  <c:v>0.5142721357324842</c:v>
                </c:pt>
                <c:pt idx="20912">
                  <c:v>0.52166522362755796</c:v>
                </c:pt>
                <c:pt idx="20913">
                  <c:v>0.52870026409288673</c:v>
                </c:pt>
                <c:pt idx="20914">
                  <c:v>0.53537268569338936</c:v>
                </c:pt>
                <c:pt idx="20915">
                  <c:v>0.54167840248497878</c:v>
                </c:pt>
                <c:pt idx="20916">
                  <c:v>0.54761376797188455</c:v>
                </c:pt>
                <c:pt idx="20917">
                  <c:v>0.55317368759509089</c:v>
                </c:pt>
                <c:pt idx="20918">
                  <c:v>0.5583540585517347</c:v>
                </c:pt>
                <c:pt idx="20919">
                  <c:v>0.56315256001945768</c:v>
                </c:pt>
                <c:pt idx="20920">
                  <c:v>0.56756461783051104</c:v>
                </c:pt>
                <c:pt idx="20921">
                  <c:v>0.57158725813346156</c:v>
                </c:pt>
                <c:pt idx="20922">
                  <c:v>0.57521845747741673</c:v>
                </c:pt>
                <c:pt idx="20923">
                  <c:v>0.57845489198073974</c:v>
                </c:pt>
                <c:pt idx="20924">
                  <c:v>0.5812947512711335</c:v>
                </c:pt>
                <c:pt idx="20925">
                  <c:v>0.58373630895654982</c:v>
                </c:pt>
                <c:pt idx="20926">
                  <c:v>0.58577821200633717</c:v>
                </c:pt>
                <c:pt idx="20927">
                  <c:v>0.58741869743084707</c:v>
                </c:pt>
                <c:pt idx="20928">
                  <c:v>0.58865660884911997</c:v>
                </c:pt>
                <c:pt idx="20929">
                  <c:v>0.58949138553427949</c:v>
                </c:pt>
                <c:pt idx="20930">
                  <c:v>0.58992191955307505</c:v>
                </c:pt>
                <c:pt idx="20931">
                  <c:v>0.58994756754558719</c:v>
                </c:pt>
                <c:pt idx="20932">
                  <c:v>0.58956850139613992</c:v>
                </c:pt>
                <c:pt idx="20933">
                  <c:v>0.58878568384313479</c:v>
                </c:pt>
                <c:pt idx="20934">
                  <c:v>0.58760009848263173</c:v>
                </c:pt>
                <c:pt idx="20935">
                  <c:v>0.58601117775015055</c:v>
                </c:pt>
                <c:pt idx="20936">
                  <c:v>0.58402072196086452</c:v>
                </c:pt>
                <c:pt idx="20937">
                  <c:v>0.58163041483198841</c:v>
                </c:pt>
                <c:pt idx="20938">
                  <c:v>0.57884171543686869</c:v>
                </c:pt>
                <c:pt idx="20939">
                  <c:v>0.57565577286360847</c:v>
                </c:pt>
                <c:pt idx="20940">
                  <c:v>0.57207594585628019</c:v>
                </c:pt>
                <c:pt idx="20941">
                  <c:v>0.5681041702564219</c:v>
                </c:pt>
                <c:pt idx="20942">
                  <c:v>0.56374299609645662</c:v>
                </c:pt>
                <c:pt idx="20943">
                  <c:v>0.55899483828751018</c:v>
                </c:pt>
                <c:pt idx="20944">
                  <c:v>0.55386412470610935</c:v>
                </c:pt>
                <c:pt idx="20945">
                  <c:v>0.54835364950766152</c:v>
                </c:pt>
                <c:pt idx="20946">
                  <c:v>0.54246696536332895</c:v>
                </c:pt>
                <c:pt idx="20947">
                  <c:v>0.53620838802327886</c:v>
                </c:pt>
                <c:pt idx="20948">
                  <c:v>0.52958297121368181</c:v>
                </c:pt>
                <c:pt idx="20949">
                  <c:v>0.52259387387811806</c:v>
                </c:pt>
                <c:pt idx="20950">
                  <c:v>0.515246242131979</c:v>
                </c:pt>
                <c:pt idx="20951">
                  <c:v>0.50754581764840045</c:v>
                </c:pt>
                <c:pt idx="20952">
                  <c:v>0.49949812879534916</c:v>
                </c:pt>
                <c:pt idx="20953">
                  <c:v>0.49110839698622194</c:v>
                </c:pt>
                <c:pt idx="20954">
                  <c:v>0.48238182318406941</c:v>
                </c:pt>
                <c:pt idx="20955">
                  <c:v>0.47332464688124248</c:v>
                </c:pt>
                <c:pt idx="20956">
                  <c:v>0.46394304377458073</c:v>
                </c:pt>
                <c:pt idx="20957">
                  <c:v>0.45424304249170705</c:v>
                </c:pt>
                <c:pt idx="20958">
                  <c:v>0.44423156854941648</c:v>
                </c:pt>
                <c:pt idx="20959">
                  <c:v>0.43391569379153916</c:v>
                </c:pt>
                <c:pt idx="20960">
                  <c:v>0.42330294034050919</c:v>
                </c:pt>
                <c:pt idx="20961">
                  <c:v>0.41239975310308158</c:v>
                </c:pt>
                <c:pt idx="20962">
                  <c:v>0.40121432758055525</c:v>
                </c:pt>
                <c:pt idx="20963">
                  <c:v>0.38975446116944618</c:v>
                </c:pt>
                <c:pt idx="20964">
                  <c:v>0.37802669236749126</c:v>
                </c:pt>
                <c:pt idx="20965">
                  <c:v>0.366040256263437</c:v>
                </c:pt>
                <c:pt idx="20966">
                  <c:v>0.3538031451052141</c:v>
                </c:pt>
                <c:pt idx="20967">
                  <c:v>0.34132266986929582</c:v>
                </c:pt>
                <c:pt idx="20968">
                  <c:v>0.32860798447251793</c:v>
                </c:pt>
                <c:pt idx="20969">
                  <c:v>0.31566830074797253</c:v>
                </c:pt>
                <c:pt idx="20970">
                  <c:v>0.3025128096100122</c:v>
                </c:pt>
                <c:pt idx="20971">
                  <c:v>0.28914949910118104</c:v>
                </c:pt>
                <c:pt idx="20972">
                  <c:v>0.27558873608455947</c:v>
                </c:pt>
                <c:pt idx="20973">
                  <c:v>0.26183931447719166</c:v>
                </c:pt>
                <c:pt idx="20974">
                  <c:v>0.24790937750425932</c:v>
                </c:pt>
                <c:pt idx="20975">
                  <c:v>0.23380970467115095</c:v>
                </c:pt>
                <c:pt idx="20976">
                  <c:v>0.21954976527527886</c:v>
                </c:pt>
                <c:pt idx="20977">
                  <c:v>0.20513902853359689</c:v>
                </c:pt>
                <c:pt idx="20978">
                  <c:v>0.19058767773507593</c:v>
                </c:pt>
                <c:pt idx="20979">
                  <c:v>0.1759062389054748</c:v>
                </c:pt>
                <c:pt idx="20980">
                  <c:v>0.16110443343121336</c:v>
                </c:pt>
                <c:pt idx="20981">
                  <c:v>0.14619219164910613</c:v>
                </c:pt>
                <c:pt idx="20982">
                  <c:v>0.13118001114759845</c:v>
                </c:pt>
                <c:pt idx="20983">
                  <c:v>0.11607858410067401</c:v>
                </c:pt>
                <c:pt idx="20984">
                  <c:v>0.1008976535921229</c:v>
                </c:pt>
                <c:pt idx="20985">
                  <c:v>8.5647035524520201E-2</c:v>
                </c:pt>
                <c:pt idx="20986">
                  <c:v>7.033698930432139E-2</c:v>
                </c:pt>
                <c:pt idx="20987">
                  <c:v>5.4978221999069592E-2</c:v>
                </c:pt>
                <c:pt idx="20988">
                  <c:v>3.958187592649267E-2</c:v>
                </c:pt>
                <c:pt idx="20989">
                  <c:v>2.415913990173477E-2</c:v>
                </c:pt>
                <c:pt idx="20990">
                  <c:v>8.7200951326361752E-3</c:v>
                </c:pt>
                <c:pt idx="20991">
                  <c:v>-6.7252675845753925E-3</c:v>
                </c:pt>
                <c:pt idx="20992">
                  <c:v>-2.2166315284032297E-2</c:v>
                </c:pt>
                <c:pt idx="20993">
                  <c:v>-3.7591444046462488E-2</c:v>
                </c:pt>
                <c:pt idx="20994">
                  <c:v>-5.2991129385360478E-2</c:v>
                </c:pt>
                <c:pt idx="20995">
                  <c:v>-6.8354716292978998E-2</c:v>
                </c:pt>
                <c:pt idx="20996">
                  <c:v>-8.3671475726691355E-2</c:v>
                </c:pt>
                <c:pt idx="20997">
                  <c:v>-9.8930892301972995E-2</c:v>
                </c:pt>
                <c:pt idx="20998">
                  <c:v>-0.11412243215093941</c:v>
                </c:pt>
                <c:pt idx="20999">
                  <c:v>-0.12923581135560894</c:v>
                </c:pt>
                <c:pt idx="21000">
                  <c:v>-0.14426068744254933</c:v>
                </c:pt>
                <c:pt idx="21001">
                  <c:v>-0.15918662131360264</c:v>
                </c:pt>
                <c:pt idx="21002">
                  <c:v>-0.17400337443454486</c:v>
                </c:pt>
                <c:pt idx="21003">
                  <c:v>-0.18870092732047974</c:v>
                </c:pt>
                <c:pt idx="21004">
                  <c:v>-0.20326919561141965</c:v>
                </c:pt>
                <c:pt idx="21005">
                  <c:v>-0.21769805869265235</c:v>
                </c:pt>
                <c:pt idx="21006">
                  <c:v>-0.23197769133755516</c:v>
                </c:pt>
                <c:pt idx="21007">
                  <c:v>-0.24609832012003605</c:v>
                </c:pt>
                <c:pt idx="21008">
                  <c:v>-0.26005047247202628</c:v>
                </c:pt>
                <c:pt idx="21009">
                  <c:v>-0.2738247331795044</c:v>
                </c:pt>
                <c:pt idx="21010">
                  <c:v>-0.2874105797650659</c:v>
                </c:pt>
                <c:pt idx="21011">
                  <c:v>-0.3007996812272789</c:v>
                </c:pt>
                <c:pt idx="21012">
                  <c:v>-0.31398296553041949</c:v>
                </c:pt>
                <c:pt idx="21013">
                  <c:v>-0.3269508201154423</c:v>
                </c:pt>
                <c:pt idx="21014">
                  <c:v>-0.3396937981561271</c:v>
                </c:pt>
                <c:pt idx="21015">
                  <c:v>-0.35220373723094844</c:v>
                </c:pt>
                <c:pt idx="21016">
                  <c:v>-0.36447270445876828</c:v>
                </c:pt>
                <c:pt idx="21017">
                  <c:v>-0.37649258651154227</c:v>
                </c:pt>
                <c:pt idx="21018">
                  <c:v>-0.38825504154956653</c:v>
                </c:pt>
                <c:pt idx="21019">
                  <c:v>-0.3997514649275028</c:v>
                </c:pt>
                <c:pt idx="21020">
                  <c:v>-0.41097333025130256</c:v>
                </c:pt>
                <c:pt idx="21021">
                  <c:v>-0.42191329653684739</c:v>
                </c:pt>
                <c:pt idx="21022">
                  <c:v>-0.4325641464339785</c:v>
                </c:pt>
                <c:pt idx="21023">
                  <c:v>-0.44291837391467259</c:v>
                </c:pt>
                <c:pt idx="21024">
                  <c:v>-0.45296849933591449</c:v>
                </c:pt>
                <c:pt idx="21025">
                  <c:v>-0.46270815415466854</c:v>
                </c:pt>
                <c:pt idx="21026">
                  <c:v>-0.47213100085860776</c:v>
                </c:pt>
                <c:pt idx="21027">
                  <c:v>-0.48123030692943775</c:v>
                </c:pt>
                <c:pt idx="21028">
                  <c:v>-0.48999961202400971</c:v>
                </c:pt>
                <c:pt idx="21029">
                  <c:v>-0.49843419936696681</c:v>
                </c:pt>
                <c:pt idx="21030">
                  <c:v>-0.50652708180319594</c:v>
                </c:pt>
                <c:pt idx="21031">
                  <c:v>-0.51427212229731212</c:v>
                </c:pt>
                <c:pt idx="21032">
                  <c:v>-0.5216652099454584</c:v>
                </c:pt>
                <c:pt idx="21033">
                  <c:v>-0.5287002501676562</c:v>
                </c:pt>
                <c:pt idx="21034">
                  <c:v>-0.53537267152887758</c:v>
                </c:pt>
                <c:pt idx="21035">
                  <c:v>-0.5416783880850895</c:v>
                </c:pt>
                <c:pt idx="21036">
                  <c:v>-0.54761375334057205</c:v>
                </c:pt>
                <c:pt idx="21037">
                  <c:v>-0.55317367273636464</c:v>
                </c:pt>
                <c:pt idx="21038">
                  <c:v>-0.55835404346965034</c:v>
                </c:pt>
                <c:pt idx="21039">
                  <c:v>-0.56315254471812382</c:v>
                </c:pt>
                <c:pt idx="21040">
                  <c:v>-0.5675646023140779</c:v>
                </c:pt>
                <c:pt idx="21041">
                  <c:v>-0.57158724240613412</c:v>
                </c:pt>
                <c:pt idx="21042">
                  <c:v>-0.57521844154343915</c:v>
                </c:pt>
                <c:pt idx="21043">
                  <c:v>-0.5784548758444068</c:v>
                </c:pt>
                <c:pt idx="21044">
                  <c:v>-0.58129473493677952</c:v>
                </c:pt>
                <c:pt idx="21045">
                  <c:v>-0.58373629242854863</c:v>
                </c:pt>
                <c:pt idx="21046">
                  <c:v>-0.58577819528910169</c:v>
                </c:pt>
                <c:pt idx="21047">
                  <c:v>-0.5874186805288526</c:v>
                </c:pt>
                <c:pt idx="21048">
                  <c:v>-0.58865659176684682</c:v>
                </c:pt>
                <c:pt idx="21049">
                  <c:v>-0.58949136827627613</c:v>
                </c:pt>
                <c:pt idx="21050">
                  <c:v>-0.58992190212390627</c:v>
                </c:pt>
                <c:pt idx="21051">
                  <c:v>-0.58994754994985776</c:v>
                </c:pt>
                <c:pt idx="21052">
                  <c:v>-0.58956848363848235</c:v>
                </c:pt>
                <c:pt idx="21053">
                  <c:v>-0.588785665928238</c:v>
                </c:pt>
                <c:pt idx="21054">
                  <c:v>-0.58760008041519585</c:v>
                </c:pt>
                <c:pt idx="21055">
                  <c:v>-0.58601115953490968</c:v>
                </c:pt>
                <c:pt idx="21056">
                  <c:v>-0.58402070360258063</c:v>
                </c:pt>
                <c:pt idx="21057">
                  <c:v>-0.58163039633545732</c:v>
                </c:pt>
                <c:pt idx="21058">
                  <c:v>-0.57884169680690889</c:v>
                </c:pt>
                <c:pt idx="21059">
                  <c:v>-0.57565575410506087</c:v>
                </c:pt>
                <c:pt idx="21060">
                  <c:v>-0.57207592697401932</c:v>
                </c:pt>
                <c:pt idx="21061">
                  <c:v>-0.56810415125533387</c:v>
                </c:pt>
                <c:pt idx="21062">
                  <c:v>-0.56374297698146103</c:v>
                </c:pt>
                <c:pt idx="21063">
                  <c:v>-0.55899481906353687</c:v>
                </c:pt>
                <c:pt idx="21064">
                  <c:v>-0.55386410537811248</c:v>
                </c:pt>
                <c:pt idx="21065">
                  <c:v>-0.548353630080613</c:v>
                </c:pt>
                <c:pt idx="21066">
                  <c:v>-0.54246694584221722</c:v>
                </c:pt>
                <c:pt idx="21067">
                  <c:v>-0.53620836841310637</c:v>
                </c:pt>
                <c:pt idx="21068">
                  <c:v>-0.52958295151946799</c:v>
                </c:pt>
                <c:pt idx="21069">
                  <c:v>-0.52259385410489223</c:v>
                </c:pt>
                <c:pt idx="21070">
                  <c:v>-0.51524622228478201</c:v>
                </c:pt>
                <c:pt idx="21071">
                  <c:v>-0.50754579773228414</c:v>
                </c:pt>
                <c:pt idx="21072">
                  <c:v>-0.49949810881537693</c:v>
                </c:pt>
                <c:pt idx="21073">
                  <c:v>-0.49110837694746029</c:v>
                </c:pt>
                <c:pt idx="21074">
                  <c:v>-0.48238180309159739</c:v>
                </c:pt>
                <c:pt idx="21075">
                  <c:v>-0.4733246267401392</c:v>
                </c:pt>
                <c:pt idx="21076">
                  <c:v>-0.46394302358993061</c:v>
                </c:pt>
                <c:pt idx="21077">
                  <c:v>-0.45424302226859825</c:v>
                </c:pt>
                <c:pt idx="21078">
                  <c:v>-0.44423154829293759</c:v>
                </c:pt>
                <c:pt idx="21079">
                  <c:v>-0.43391567350677862</c:v>
                </c:pt>
                <c:pt idx="21080">
                  <c:v>-0.42330292003255632</c:v>
                </c:pt>
                <c:pt idx="21081">
                  <c:v>-0.41239973277702091</c:v>
                </c:pt>
                <c:pt idx="21082">
                  <c:v>-0.40121430724147311</c:v>
                </c:pt>
                <c:pt idx="21083">
                  <c:v>-0.38975444082241206</c:v>
                </c:pt>
                <c:pt idx="21084">
                  <c:v>-0.37802667201758799</c:v>
                </c:pt>
                <c:pt idx="21085">
                  <c:v>-0.366040235915715</c:v>
                </c:pt>
                <c:pt idx="21086">
                  <c:v>-0.35380312476473486</c:v>
                </c:pt>
                <c:pt idx="21087">
                  <c:v>-0.3413226495411063</c:v>
                </c:pt>
                <c:pt idx="21088">
                  <c:v>-0.32860796416164928</c:v>
                </c:pt>
                <c:pt idx="21089">
                  <c:v>-0.31566828045944739</c:v>
                </c:pt>
                <c:pt idx="21090">
                  <c:v>-0.30251278934884096</c:v>
                </c:pt>
                <c:pt idx="21091">
                  <c:v>-0.28914947887235271</c:v>
                </c:pt>
                <c:pt idx="21092">
                  <c:v>-0.27558871589305223</c:v>
                </c:pt>
                <c:pt idx="21093">
                  <c:v>-0.26183929432796965</c:v>
                </c:pt>
                <c:pt idx="21094">
                  <c:v>-0.24790935740225697</c:v>
                </c:pt>
                <c:pt idx="21095">
                  <c:v>-0.23380968462129015</c:v>
                </c:pt>
                <c:pt idx="21096">
                  <c:v>-0.21954974528246862</c:v>
                </c:pt>
                <c:pt idx="21097">
                  <c:v>-0.20513900860271531</c:v>
                </c:pt>
                <c:pt idx="21098">
                  <c:v>-0.19058765787097456</c:v>
                </c:pt>
                <c:pt idx="21099">
                  <c:v>-0.17590621911298499</c:v>
                </c:pt>
                <c:pt idx="21100">
                  <c:v>-0.16110441371514395</c:v>
                </c:pt>
                <c:pt idx="21101">
                  <c:v>-0.14619217201424167</c:v>
                </c:pt>
                <c:pt idx="21102">
                  <c:v>-0.1311799915986831</c:v>
                </c:pt>
                <c:pt idx="21103">
                  <c:v>-0.11607856464242984</c:v>
                </c:pt>
                <c:pt idx="21104">
                  <c:v>-0.10089763422924447</c:v>
                </c:pt>
                <c:pt idx="21105">
                  <c:v>-8.5647016261672246E-2</c:v>
                </c:pt>
                <c:pt idx="21106">
                  <c:v>-7.0336970146126401E-2</c:v>
                </c:pt>
                <c:pt idx="21107">
                  <c:v>-5.4978202950131144E-2</c:v>
                </c:pt>
                <c:pt idx="21108">
                  <c:v>-3.9581856991364434E-2</c:v>
                </c:pt>
                <c:pt idx="21109">
                  <c:v>-2.4159121084945001E-2</c:v>
                </c:pt>
                <c:pt idx="21110">
                  <c:v>-8.7200764386737989E-3</c:v>
                </c:pt>
                <c:pt idx="21111">
                  <c:v>6.7252861512577585E-3</c:v>
                </c:pt>
                <c:pt idx="21112">
                  <c:v>2.2166333719021328E-2</c:v>
                </c:pt>
                <c:pt idx="21113">
                  <c:v>3.7591462345391916E-2</c:v>
                </c:pt>
                <c:pt idx="21114">
                  <c:v>5.2991147543889089E-2</c:v>
                </c:pt>
                <c:pt idx="21115">
                  <c:v>6.8354734306826648E-2</c:v>
                </c:pt>
                <c:pt idx="21116">
                  <c:v>8.3671493591606999E-2</c:v>
                </c:pt>
                <c:pt idx="21117">
                  <c:v>9.8930910013748971E-2</c:v>
                </c:pt>
                <c:pt idx="21118">
                  <c:v>0.11412244970542103</c:v>
                </c:pt>
                <c:pt idx="21119">
                  <c:v>0.12923582874868647</c:v>
                </c:pt>
                <c:pt idx="21120">
                  <c:v>0.1442607046701502</c:v>
                </c:pt>
                <c:pt idx="21121">
                  <c:v>0.15918663837171065</c:v>
                </c:pt>
                <c:pt idx="21122">
                  <c:v>0.17400339131919321</c:v>
                </c:pt>
                <c:pt idx="21123">
                  <c:v>0.18870094402774398</c:v>
                </c:pt>
                <c:pt idx="21124">
                  <c:v>0.20326921213743046</c:v>
                </c:pt>
                <c:pt idx="21125">
                  <c:v>0.21769807503358707</c:v>
                </c:pt>
                <c:pt idx="21126">
                  <c:v>0.2319777074896559</c:v>
                </c:pt>
                <c:pt idx="21127">
                  <c:v>0.24609833607958431</c:v>
                </c:pt>
                <c:pt idx="21128">
                  <c:v>0.26005048823536098</c:v>
                </c:pt>
                <c:pt idx="21129">
                  <c:v>0.27382474874302243</c:v>
                </c:pt>
                <c:pt idx="21130">
                  <c:v>0.28741059512521838</c:v>
                </c:pt>
                <c:pt idx="21131">
                  <c:v>0.30079969638057003</c:v>
                </c:pt>
                <c:pt idx="21132">
                  <c:v>0.31398298047341178</c:v>
                </c:pt>
                <c:pt idx="21133">
                  <c:v>0.32695083484476278</c:v>
                </c:pt>
                <c:pt idx="21134">
                  <c:v>0.33969381266844245</c:v>
                </c:pt>
                <c:pt idx="21135">
                  <c:v>0.35220375152300842</c:v>
                </c:pt>
                <c:pt idx="21136">
                  <c:v>0.3644727185273694</c:v>
                </c:pt>
                <c:pt idx="21137">
                  <c:v>0.37649260035354476</c:v>
                </c:pt>
                <c:pt idx="21138">
                  <c:v>0.3882550551618863</c:v>
                </c:pt>
                <c:pt idx="21139">
                  <c:v>0.39975147830712326</c:v>
                </c:pt>
                <c:pt idx="21140">
                  <c:v>0.41097334339527525</c:v>
                </c:pt>
                <c:pt idx="21141">
                  <c:v>0.42191330944227856</c:v>
                </c:pt>
                <c:pt idx="21142">
                  <c:v>0.43256415909803891</c:v>
                </c:pt>
                <c:pt idx="21143">
                  <c:v>0.44291838633460301</c:v>
                </c:pt>
                <c:pt idx="21144">
                  <c:v>0.45296851150901302</c:v>
                </c:pt>
                <c:pt idx="21145">
                  <c:v>0.46270816607830528</c:v>
                </c:pt>
                <c:pt idx="21146">
                  <c:v>0.4721310125302165</c:v>
                </c:pt>
                <c:pt idx="21147">
                  <c:v>0.48123031834652086</c:v>
                </c:pt>
                <c:pt idx="21148">
                  <c:v>0.48999962318413565</c:v>
                </c:pt>
                <c:pt idx="21149">
                  <c:v>0.49843421026776963</c:v>
                </c:pt>
                <c:pt idx="21150">
                  <c:v>0.50652709244238014</c:v>
                </c:pt>
                <c:pt idx="21151">
                  <c:v>0.51427213267265259</c:v>
                </c:pt>
                <c:pt idx="21152">
                  <c:v>0.52166522005479576</c:v>
                </c:pt>
                <c:pt idx="21153">
                  <c:v>0.52870026000890402</c:v>
                </c:pt>
                <c:pt idx="21154">
                  <c:v>0.53537268110001435</c:v>
                </c:pt>
                <c:pt idx="21155">
                  <c:v>0.54167839738416823</c:v>
                </c:pt>
                <c:pt idx="21156">
                  <c:v>0.54761376236571768</c:v>
                </c:pt>
                <c:pt idx="21157">
                  <c:v>0.55317368148576962</c:v>
                </c:pt>
                <c:pt idx="21158">
                  <c:v>0.55835405194158061</c:v>
                </c:pt>
                <c:pt idx="21159">
                  <c:v>0.56315255291091537</c:v>
                </c:pt>
                <c:pt idx="21160">
                  <c:v>0.56756461022614235</c:v>
                </c:pt>
                <c:pt idx="21161">
                  <c:v>0.57158725003595134</c:v>
                </c:pt>
                <c:pt idx="21162">
                  <c:v>0.57521844888956275</c:v>
                </c:pt>
                <c:pt idx="21163">
                  <c:v>0.57845488290546887</c:v>
                </c:pt>
                <c:pt idx="21164">
                  <c:v>0.58129474171146855</c:v>
                </c:pt>
                <c:pt idx="21165">
                  <c:v>0.58373629891564871</c:v>
                </c:pt>
                <c:pt idx="21166">
                  <c:v>0.58577820148745896</c:v>
                </c:pt>
                <c:pt idx="21167">
                  <c:v>0.58741868643738049</c:v>
                </c:pt>
                <c:pt idx="21168">
                  <c:v>0.58865659738454357</c:v>
                </c:pt>
                <c:pt idx="21169">
                  <c:v>0.58949137360220727</c:v>
                </c:pt>
                <c:pt idx="21170">
                  <c:v>0.58992190715721615</c:v>
                </c:pt>
                <c:pt idx="21171">
                  <c:v>0.58994755468976401</c:v>
                </c:pt>
                <c:pt idx="21172">
                  <c:v>0.58956848808427575</c:v>
                </c:pt>
                <c:pt idx="21173">
                  <c:v>0.58878567007927685</c:v>
                </c:pt>
                <c:pt idx="21174">
                  <c:v>0.58760008427092281</c:v>
                </c:pt>
                <c:pt idx="21175">
                  <c:v>0.58601116309484069</c:v>
                </c:pt>
                <c:pt idx="21176">
                  <c:v>0.58402070686629926</c:v>
                </c:pt>
                <c:pt idx="21177">
                  <c:v>0.58163039930263127</c:v>
                </c:pt>
                <c:pt idx="21178">
                  <c:v>0.57884169947726816</c:v>
                </c:pt>
                <c:pt idx="21179">
                  <c:v>0.5756557564784196</c:v>
                </c:pt>
                <c:pt idx="21180">
                  <c:v>0.57207592905025928</c:v>
                </c:pt>
                <c:pt idx="21181">
                  <c:v>0.56810415303440998</c:v>
                </c:pt>
                <c:pt idx="21182">
                  <c:v>0.56374297846341281</c:v>
                </c:pt>
                <c:pt idx="21183">
                  <c:v>0.55899482024847014</c:v>
                </c:pt>
                <c:pt idx="21184">
                  <c:v>0.55386410626620608</c:v>
                </c:pt>
                <c:pt idx="21185">
                  <c:v>0.5483536306721194</c:v>
                </c:pt>
                <c:pt idx="21186">
                  <c:v>0.54246694613746271</c:v>
                </c:pt>
                <c:pt idx="21187">
                  <c:v>0.53620836841249231</c:v>
                </c:pt>
                <c:pt idx="21188">
                  <c:v>0.52958295122346322</c:v>
                </c:pt>
                <c:pt idx="21189">
                  <c:v>0.5225938535140473</c:v>
                </c:pt>
                <c:pt idx="21190">
                  <c:v>0.51524622139971388</c:v>
                </c:pt>
                <c:pt idx="21191">
                  <c:v>0.50754579655368293</c:v>
                </c:pt>
                <c:pt idx="21192">
                  <c:v>0.49949810734400313</c:v>
                </c:pt>
                <c:pt idx="21193">
                  <c:v>0.49110837518414968</c:v>
                </c:pt>
                <c:pt idx="21194">
                  <c:v>0.48238180103725076</c:v>
                </c:pt>
                <c:pt idx="21195">
                  <c:v>0.47332462439573475</c:v>
                </c:pt>
                <c:pt idx="21196">
                  <c:v>0.46394302095651369</c:v>
                </c:pt>
                <c:pt idx="21197">
                  <c:v>0.45424301934728678</c:v>
                </c:pt>
                <c:pt idx="21198">
                  <c:v>0.44423154508491869</c:v>
                </c:pt>
                <c:pt idx="21199">
                  <c:v>0.43391567001330417</c:v>
                </c:pt>
                <c:pt idx="21200">
                  <c:v>0.42330291625495248</c:v>
                </c:pt>
                <c:pt idx="21201">
                  <c:v>0.41239972871668029</c:v>
                </c:pt>
                <c:pt idx="21202">
                  <c:v>0.40121430289985754</c:v>
                </c:pt>
                <c:pt idx="21203">
                  <c:v>0.38975443620105321</c:v>
                </c:pt>
                <c:pt idx="21204">
                  <c:v>0.37802666711807326</c:v>
                </c:pt>
                <c:pt idx="21205">
                  <c:v>0.36604023073971498</c:v>
                </c:pt>
                <c:pt idx="21206">
                  <c:v>0.35380311931397657</c:v>
                </c:pt>
                <c:pt idx="21207">
                  <c:v>0.34132264381738314</c:v>
                </c:pt>
                <c:pt idx="21208">
                  <c:v>0.32860795816681876</c:v>
                </c:pt>
                <c:pt idx="21209">
                  <c:v>0.31566827419543469</c:v>
                </c:pt>
                <c:pt idx="21210">
                  <c:v>0.30251278281762961</c:v>
                </c:pt>
                <c:pt idx="21211">
                  <c:v>0.28914947207599451</c:v>
                </c:pt>
                <c:pt idx="21212">
                  <c:v>0.27558870883366426</c:v>
                </c:pt>
                <c:pt idx="21213">
                  <c:v>0.26183928700772524</c:v>
                </c:pt>
                <c:pt idx="21214">
                  <c:v>0.24790934982339585</c:v>
                </c:pt>
                <c:pt idx="21215">
                  <c:v>0.23380967678610498</c:v>
                </c:pt>
                <c:pt idx="21216">
                  <c:v>0.21954973719331686</c:v>
                </c:pt>
                <c:pt idx="21217">
                  <c:v>0.20513900026201287</c:v>
                </c:pt>
                <c:pt idx="21218">
                  <c:v>0.19058764928120156</c:v>
                </c:pt>
                <c:pt idx="21219">
                  <c:v>0.17590621027667167</c:v>
                </c:pt>
                <c:pt idx="21220">
                  <c:v>0.16110440463488243</c:v>
                </c:pt>
                <c:pt idx="21221">
                  <c:v>0.1461921626926776</c:v>
                </c:pt>
                <c:pt idx="21222">
                  <c:v>0.13117998203851944</c:v>
                </c:pt>
                <c:pt idx="21223">
                  <c:v>0.11607855484642425</c:v>
                </c:pt>
                <c:pt idx="21224">
                  <c:v>0.10089762420021198</c:v>
                </c:pt>
                <c:pt idx="21225">
                  <c:v>8.5647006002474602E-2</c:v>
                </c:pt>
                <c:pt idx="21226">
                  <c:v>7.0336959659686171E-2</c:v>
                </c:pt>
                <c:pt idx="21227">
                  <c:v>5.497819223941118E-2</c:v>
                </c:pt>
                <c:pt idx="21228">
                  <c:v>3.9581846059391877E-2</c:v>
                </c:pt>
                <c:pt idx="21229">
                  <c:v>2.4159109934790389E-2</c:v>
                </c:pt>
                <c:pt idx="21230">
                  <c:v>8.7200650734543389E-3</c:v>
                </c:pt>
                <c:pt idx="21231">
                  <c:v>-6.7252977283706597E-3</c:v>
                </c:pt>
                <c:pt idx="21232">
                  <c:v>-2.2166345504813258E-2</c:v>
                </c:pt>
                <c:pt idx="21233">
                  <c:v>-3.759147433659437E-2</c:v>
                </c:pt>
                <c:pt idx="21234">
                  <c:v>-5.2991159737197577E-2</c:v>
                </c:pt>
                <c:pt idx="21235">
                  <c:v>-6.8354746698883057E-2</c:v>
                </c:pt>
                <c:pt idx="21236">
                  <c:v>-8.3671506179012894E-2</c:v>
                </c:pt>
                <c:pt idx="21237">
                  <c:v>-9.8930922793066201E-2</c:v>
                </c:pt>
                <c:pt idx="21238">
                  <c:v>-0.11412246267316581</c:v>
                </c:pt>
                <c:pt idx="21239">
                  <c:v>-0.12923584190133061</c:v>
                </c:pt>
                <c:pt idx="21240">
                  <c:v>-0.14426071800413057</c:v>
                </c:pt>
                <c:pt idx="21241">
                  <c:v>-0.1591866518834241</c:v>
                </c:pt>
                <c:pt idx="21242">
                  <c:v>-0.17400340500499281</c:v>
                </c:pt>
                <c:pt idx="21243">
                  <c:v>-0.18870095788395455</c:v>
                </c:pt>
                <c:pt idx="21244">
                  <c:v>-0.20326922616033011</c:v>
                </c:pt>
                <c:pt idx="21245">
                  <c:v>-0.21769808921943201</c:v>
                </c:pt>
                <c:pt idx="21246">
                  <c:v>-0.23197772183465282</c:v>
                </c:pt>
                <c:pt idx="21247">
                  <c:v>-0.24609835057991331</c:v>
                </c:pt>
                <c:pt idx="21248">
                  <c:v>-0.26005050288716691</c:v>
                </c:pt>
                <c:pt idx="21249">
                  <c:v>-0.27382476354242119</c:v>
                </c:pt>
                <c:pt idx="21250">
                  <c:v>-0.28741061006829677</c:v>
                </c:pt>
                <c:pt idx="21251">
                  <c:v>-0.30079971146338325</c:v>
                </c:pt>
                <c:pt idx="21252">
                  <c:v>-0.3139829956919864</c:v>
                </c:pt>
                <c:pt idx="21253">
                  <c:v>-0.32695085019509496</c:v>
                </c:pt>
                <c:pt idx="21254">
                  <c:v>-0.33969382814651577</c:v>
                </c:pt>
                <c:pt idx="21255">
                  <c:v>-0.35220376712476231</c:v>
                </c:pt>
                <c:pt idx="21256">
                  <c:v>-0.36447273424873233</c:v>
                </c:pt>
                <c:pt idx="21257">
                  <c:v>-0.3764926161904133</c:v>
                </c:pt>
                <c:pt idx="21258">
                  <c:v>-0.38825507111013896</c:v>
                </c:pt>
                <c:pt idx="21259">
                  <c:v>-0.39975149436261986</c:v>
                </c:pt>
                <c:pt idx="21260">
                  <c:v>-0.41097335955385156</c:v>
                </c:pt>
                <c:pt idx="21261">
                  <c:v>-0.42191332569975221</c:v>
                </c:pt>
                <c:pt idx="21262">
                  <c:v>-0.43256417545021181</c:v>
                </c:pt>
                <c:pt idx="21263">
                  <c:v>-0.44291840277725514</c:v>
                </c:pt>
                <c:pt idx="21264">
                  <c:v>-0.45296852803791648</c:v>
                </c:pt>
                <c:pt idx="21265">
                  <c:v>-0.46270818268921088</c:v>
                </c:pt>
                <c:pt idx="21266">
                  <c:v>-0.47213102921886357</c:v>
                </c:pt>
                <c:pt idx="21267">
                  <c:v>-0.4812303351086365</c:v>
                </c:pt>
                <c:pt idx="21268">
                  <c:v>-0.48999964001543445</c:v>
                </c:pt>
                <c:pt idx="21269">
                  <c:v>-0.49843422716395852</c:v>
                </c:pt>
                <c:pt idx="21270">
                  <c:v>-0.50652710939915624</c:v>
                </c:pt>
                <c:pt idx="21271">
                  <c:v>-0.51427214968570023</c:v>
                </c:pt>
                <c:pt idx="21272">
                  <c:v>-0.52166523711979529</c:v>
                </c:pt>
                <c:pt idx="21273">
                  <c:v>-0.52870027712153178</c:v>
                </c:pt>
                <c:pt idx="21274">
                  <c:v>-0.53537269825594125</c:v>
                </c:pt>
                <c:pt idx="21275">
                  <c:v>-0.54167841457905808</c:v>
                </c:pt>
                <c:pt idx="21276">
                  <c:v>-0.5476137795952335</c:v>
                </c:pt>
                <c:pt idx="21277">
                  <c:v>-0.55317369874557443</c:v>
                </c:pt>
                <c:pt idx="21278">
                  <c:v>-0.55835406922733366</c:v>
                </c:pt>
                <c:pt idx="21279">
                  <c:v>-0.56315257021827914</c:v>
                </c:pt>
                <c:pt idx="21280">
                  <c:v>-0.56756462755077564</c:v>
                </c:pt>
                <c:pt idx="21281">
                  <c:v>-0.57158726737352572</c:v>
                </c:pt>
                <c:pt idx="21282">
                  <c:v>-0.57521846623574369</c:v>
                </c:pt>
                <c:pt idx="21283">
                  <c:v>-0.57845490025592783</c:v>
                </c:pt>
                <c:pt idx="21284">
                  <c:v>-0.58129475906189365</c:v>
                </c:pt>
                <c:pt idx="21285">
                  <c:v>-0.58373631626171718</c:v>
                </c:pt>
                <c:pt idx="21286">
                  <c:v>-0.58577821882487002</c:v>
                </c:pt>
                <c:pt idx="21287">
                  <c:v>-0.58741870376183369</c:v>
                </c:pt>
                <c:pt idx="21288">
                  <c:v>-0.58865661469176089</c:v>
                </c:pt>
                <c:pt idx="21289">
                  <c:v>-0.5894913908879108</c:v>
                </c:pt>
                <c:pt idx="21290">
                  <c:v>-0.58992192441713909</c:v>
                </c:pt>
                <c:pt idx="21291">
                  <c:v>-0.58994757191965641</c:v>
                </c:pt>
                <c:pt idx="21292">
                  <c:v>-0.58956850527990479</c:v>
                </c:pt>
                <c:pt idx="21293">
                  <c:v>-0.58878568723642632</c:v>
                </c:pt>
                <c:pt idx="21294">
                  <c:v>-0.58760010138538232</c:v>
                </c:pt>
                <c:pt idx="21295">
                  <c:v>-0.58601118016242781</c:v>
                </c:pt>
                <c:pt idx="21296">
                  <c:v>-0.58402072388284298</c:v>
                </c:pt>
                <c:pt idx="21297">
                  <c:v>-0.58163041626398326</c:v>
                </c:pt>
                <c:pt idx="21298">
                  <c:v>-0.57884171637929638</c:v>
                </c:pt>
                <c:pt idx="21299">
                  <c:v>-0.57565577331702078</c:v>
                </c:pt>
                <c:pt idx="21300">
                  <c:v>-0.57207594582135246</c:v>
                </c:pt>
                <c:pt idx="21301">
                  <c:v>-0.56810416973393107</c:v>
                </c:pt>
                <c:pt idx="21302">
                  <c:v>-0.56374299508732573</c:v>
                </c:pt>
                <c:pt idx="21303">
                  <c:v>-0.55899483679275641</c:v>
                </c:pt>
                <c:pt idx="21304">
                  <c:v>-0.55386412272688446</c:v>
                </c:pt>
                <c:pt idx="21305">
                  <c:v>-0.54835364704522915</c:v>
                </c:pt>
                <c:pt idx="21306">
                  <c:v>-0.54246696241907499</c:v>
                </c:pt>
                <c:pt idx="21307">
                  <c:v>-0.53620838459870568</c:v>
                </c:pt>
                <c:pt idx="21308">
                  <c:v>-0.5295829673104071</c:v>
                </c:pt>
                <c:pt idx="21309">
                  <c:v>-0.52259386949787889</c:v>
                </c:pt>
                <c:pt idx="21310">
                  <c:v>-0.51524623727662511</c:v>
                </c:pt>
                <c:pt idx="21311">
                  <c:v>-0.50754581231989737</c:v>
                </c:pt>
                <c:pt idx="21312">
                  <c:v>-0.49949812299577756</c:v>
                </c:pt>
                <c:pt idx="21313">
                  <c:v>-0.49110839071777634</c:v>
                </c:pt>
                <c:pt idx="21314">
                  <c:v>-0.48238181644905836</c:v>
                </c:pt>
                <c:pt idx="21315">
                  <c:v>-0.47332463968208366</c:v>
                </c:pt>
                <c:pt idx="21316">
                  <c:v>-0.46394303611380588</c:v>
                </c:pt>
                <c:pt idx="21317">
                  <c:v>-0.45424303437196079</c:v>
                </c:pt>
                <c:pt idx="21318">
                  <c:v>-0.44423155997344854</c:v>
                </c:pt>
                <c:pt idx="21319">
                  <c:v>-0.43391568476220893</c:v>
                </c:pt>
                <c:pt idx="21320">
                  <c:v>-0.42330293086078724</c:v>
                </c:pt>
                <c:pt idx="21321">
                  <c:v>-0.41239974317604516</c:v>
                </c:pt>
                <c:pt idx="21322">
                  <c:v>-0.40121431720938705</c:v>
                </c:pt>
                <c:pt idx="21323">
                  <c:v>-0.38975445035743178</c:v>
                </c:pt>
                <c:pt idx="21324">
                  <c:v>-0.3780266811180254</c:v>
                </c:pt>
                <c:pt idx="21325">
                  <c:v>-0.36604024458001194</c:v>
                </c:pt>
                <c:pt idx="21326">
                  <c:v>-0.35380313299142896</c:v>
                </c:pt>
                <c:pt idx="21327">
                  <c:v>-0.34132265732885514</c:v>
                </c:pt>
                <c:pt idx="21328">
                  <c:v>-0.32860797150921495</c:v>
                </c:pt>
                <c:pt idx="21329">
                  <c:v>-0.31566828736570646</c:v>
                </c:pt>
                <c:pt idx="21330">
                  <c:v>-0.30251279581277846</c:v>
                </c:pt>
                <c:pt idx="21331">
                  <c:v>-0.28914948489307191</c:v>
                </c:pt>
                <c:pt idx="21332">
                  <c:v>-0.27558872146976171</c:v>
                </c:pt>
                <c:pt idx="21333">
                  <c:v>-0.26183929946000017</c:v>
                </c:pt>
                <c:pt idx="21334">
                  <c:v>-0.24790936208904282</c:v>
                </c:pt>
                <c:pt idx="21335">
                  <c:v>-0.23380968886237083</c:v>
                </c:pt>
                <c:pt idx="21336">
                  <c:v>-0.21954974907750199</c:v>
                </c:pt>
                <c:pt idx="21337">
                  <c:v>-0.20513901195147105</c:v>
                </c:pt>
                <c:pt idx="21338">
                  <c:v>-0.19058766077333733</c:v>
                </c:pt>
                <c:pt idx="21339">
                  <c:v>-0.17590622156894406</c:v>
                </c:pt>
                <c:pt idx="21340">
                  <c:v>-0.16110441572480066</c:v>
                </c:pt>
                <c:pt idx="21341">
                  <c:v>-0.14619217357780429</c:v>
                </c:pt>
                <c:pt idx="21342">
                  <c:v>-0.13117999271648598</c:v>
                </c:pt>
                <c:pt idx="21343">
                  <c:v>-0.11607856531490247</c:v>
                </c:pt>
                <c:pt idx="21344">
                  <c:v>-0.10089763445693288</c:v>
                </c:pt>
                <c:pt idx="21345">
                  <c:v>-8.5647016045228813E-2</c:v>
                </c:pt>
                <c:pt idx="21346">
                  <c:v>-7.0336969486317791E-2</c:v>
                </c:pt>
                <c:pt idx="21347">
                  <c:v>-5.4978201847820672E-2</c:v>
                </c:pt>
                <c:pt idx="21348">
                  <c:v>-3.958185544754228E-2</c:v>
                </c:pt>
                <c:pt idx="21349">
                  <c:v>-2.4159119100698297E-2</c:v>
                </c:pt>
                <c:pt idx="21350">
                  <c:v>-8.7200740151939671E-3</c:v>
                </c:pt>
                <c:pt idx="21351">
                  <c:v>6.725289012660356E-3</c:v>
                </c:pt>
                <c:pt idx="21352">
                  <c:v>2.2166337016939337E-2</c:v>
                </c:pt>
                <c:pt idx="21353">
                  <c:v>3.7591466078302542E-2</c:v>
                </c:pt>
                <c:pt idx="21354">
                  <c:v>5.2991151710176196E-2</c:v>
                </c:pt>
                <c:pt idx="21355">
                  <c:v>6.8354738904758877E-2</c:v>
                </c:pt>
                <c:pt idx="21356">
                  <c:v>8.3671498619348195E-2</c:v>
                </c:pt>
                <c:pt idx="21357">
                  <c:v>9.893091546936672E-2</c:v>
                </c:pt>
                <c:pt idx="21358">
                  <c:v>0.11412245558687369</c:v>
                </c:pt>
                <c:pt idx="21359">
                  <c:v>0.12923583505383562</c:v>
                </c:pt>
                <c:pt idx="21360">
                  <c:v>0.14426071139674371</c:v>
                </c:pt>
                <c:pt idx="21361">
                  <c:v>0.15918664551741527</c:v>
                </c:pt>
                <c:pt idx="21362">
                  <c:v>0.1740033988815497</c:v>
                </c:pt>
                <c:pt idx="21363">
                  <c:v>0.18870095200420803</c:v>
                </c:pt>
                <c:pt idx="21364">
                  <c:v>0.20326922052536711</c:v>
                </c:pt>
                <c:pt idx="21365">
                  <c:v>0.21769808383025338</c:v>
                </c:pt>
                <c:pt idx="21366">
                  <c:v>0.23197771669220138</c:v>
                </c:pt>
                <c:pt idx="21367">
                  <c:v>0.2460983456850819</c:v>
                </c:pt>
                <c:pt idx="21368">
                  <c:v>0.26005049824077275</c:v>
                </c:pt>
                <c:pt idx="21369">
                  <c:v>0.2738247591452237</c:v>
                </c:pt>
                <c:pt idx="21370">
                  <c:v>0.28741060592099099</c:v>
                </c:pt>
                <c:pt idx="21371">
                  <c:v>0.30079970756660207</c:v>
                </c:pt>
                <c:pt idx="21372">
                  <c:v>0.31398299204629881</c:v>
                </c:pt>
                <c:pt idx="21373">
                  <c:v>0.32695084680100533</c:v>
                </c:pt>
                <c:pt idx="21374">
                  <c:v>0.33969382500446255</c:v>
                </c:pt>
                <c:pt idx="21375">
                  <c:v>0.35220376423512717</c:v>
                </c:pt>
                <c:pt idx="21376">
                  <c:v>0.36447273161182886</c:v>
                </c:pt>
                <c:pt idx="21377">
                  <c:v>0.37649261380649418</c:v>
                </c:pt>
                <c:pt idx="21378">
                  <c:v>0.38825506897939388</c:v>
                </c:pt>
                <c:pt idx="21379">
                  <c:v>0.39975149248517494</c:v>
                </c:pt>
                <c:pt idx="21380">
                  <c:v>0.41097335792976469</c:v>
                </c:pt>
                <c:pt idx="21381">
                  <c:v>0.42191332432902462</c:v>
                </c:pt>
                <c:pt idx="21382">
                  <c:v>0.43256417433277705</c:v>
                </c:pt>
                <c:pt idx="21383">
                  <c:v>0.44291840191298942</c:v>
                </c:pt>
                <c:pt idx="21384">
                  <c:v>0.45296852742663057</c:v>
                </c:pt>
                <c:pt idx="21385">
                  <c:v>0.46270818233064925</c:v>
                </c:pt>
                <c:pt idx="21386">
                  <c:v>0.47213102911271326</c:v>
                </c:pt>
                <c:pt idx="21387">
                  <c:v>0.48123033525452152</c:v>
                </c:pt>
                <c:pt idx="21388">
                  <c:v>0.48999964041291527</c:v>
                </c:pt>
                <c:pt idx="21389">
                  <c:v>0.49843422781253621</c:v>
                </c:pt>
                <c:pt idx="21390">
                  <c:v>0.50652711029826414</c:v>
                </c:pt>
                <c:pt idx="21391">
                  <c:v>0.51427215083471789</c:v>
                </c:pt>
                <c:pt idx="21392">
                  <c:v>0.52166523851803837</c:v>
                </c:pt>
                <c:pt idx="21393">
                  <c:v>0.5287002787682521</c:v>
                </c:pt>
                <c:pt idx="21394">
                  <c:v>0.53537270015033323</c:v>
                </c:pt>
                <c:pt idx="21395">
                  <c:v>0.54167841672025663</c:v>
                </c:pt>
                <c:pt idx="21396">
                  <c:v>0.54761378198231159</c:v>
                </c:pt>
                <c:pt idx="21397">
                  <c:v>0.55317370137754296</c:v>
                </c:pt>
                <c:pt idx="21398">
                  <c:v>0.55835407210314969</c:v>
                </c:pt>
                <c:pt idx="21399">
                  <c:v>0.56315257333683821</c:v>
                </c:pt>
                <c:pt idx="21400">
                  <c:v>0.56756463091091258</c:v>
                </c:pt>
                <c:pt idx="21401">
                  <c:v>0.57158727097401896</c:v>
                </c:pt>
                <c:pt idx="21402">
                  <c:v>0.57521847007531557</c:v>
                </c:pt>
                <c:pt idx="21403">
                  <c:v>0.5784549043332442</c:v>
                </c:pt>
                <c:pt idx="21404">
                  <c:v>0.58129476337555874</c:v>
                </c:pt>
                <c:pt idx="21405">
                  <c:v>0.58373632081028404</c:v>
                </c:pt>
                <c:pt idx="21406">
                  <c:v>0.58577822360683018</c:v>
                </c:pt>
                <c:pt idx="21407">
                  <c:v>0.58741870877562796</c:v>
                </c:pt>
                <c:pt idx="21408">
                  <c:v>0.58865661993576268</c:v>
                </c:pt>
                <c:pt idx="21409">
                  <c:v>0.58949139636045356</c:v>
                </c:pt>
                <c:pt idx="21410">
                  <c:v>0.58992193011650074</c:v>
                </c:pt>
                <c:pt idx="21411">
                  <c:v>0.58994757784405805</c:v>
                </c:pt>
                <c:pt idx="21412">
                  <c:v>0.58956851142751687</c:v>
                </c:pt>
                <c:pt idx="21413">
                  <c:v>0.58878569360535205</c:v>
                </c:pt>
                <c:pt idx="21414">
                  <c:v>0.58760010797369655</c:v>
                </c:pt>
                <c:pt idx="21415">
                  <c:v>0.58601118696813237</c:v>
                </c:pt>
                <c:pt idx="21416">
                  <c:v>0.5840207309039056</c:v>
                </c:pt>
                <c:pt idx="21417">
                  <c:v>0.58163042349831007</c:v>
                </c:pt>
                <c:pt idx="21418">
                  <c:v>0.57884172382475418</c:v>
                </c:pt>
                <c:pt idx="21419">
                  <c:v>0.57565578097141967</c:v>
                </c:pt>
                <c:pt idx="21420">
                  <c:v>0.57207595368245223</c:v>
                </c:pt>
                <c:pt idx="21421">
                  <c:v>0.56810417779944633</c:v>
                </c:pt>
                <c:pt idx="21422">
                  <c:v>0.563743003354926</c:v>
                </c:pt>
                <c:pt idx="21423">
                  <c:v>0.55899484526006593</c:v>
                </c:pt>
                <c:pt idx="21424">
                  <c:v>0.55386413139147694</c:v>
                </c:pt>
                <c:pt idx="21425">
                  <c:v>0.54835365590463925</c:v>
                </c:pt>
                <c:pt idx="21426">
                  <c:v>0.54246697147078415</c:v>
                </c:pt>
                <c:pt idx="21427">
                  <c:v>0.53620839384015728</c:v>
                </c:pt>
                <c:pt idx="21428">
                  <c:v>0.52958297673900301</c:v>
                </c:pt>
                <c:pt idx="21429">
                  <c:v>0.52259387911097499</c:v>
                </c:pt>
                <c:pt idx="21430">
                  <c:v>0.51524624707153421</c:v>
                </c:pt>
                <c:pt idx="21431">
                  <c:v>0.50754582229389678</c:v>
                </c:pt>
                <c:pt idx="21432">
                  <c:v>0.49949813314610053</c:v>
                </c:pt>
                <c:pt idx="21433">
                  <c:v>0.49110840104161857</c:v>
                </c:pt>
                <c:pt idx="21434">
                  <c:v>0.48238182694357618</c:v>
                </c:pt>
                <c:pt idx="21435">
                  <c:v>0.47332465034439553</c:v>
                </c:pt>
                <c:pt idx="21436">
                  <c:v>0.4639430469409927</c:v>
                </c:pt>
                <c:pt idx="21437">
                  <c:v>0.45424304536106497</c:v>
                </c:pt>
                <c:pt idx="21438">
                  <c:v>0.44423157112148287</c:v>
                </c:pt>
                <c:pt idx="21439">
                  <c:v>0.43391569606614622</c:v>
                </c:pt>
                <c:pt idx="21440">
                  <c:v>0.42330294231756921</c:v>
                </c:pt>
                <c:pt idx="21441">
                  <c:v>0.41239975478257646</c:v>
                </c:pt>
                <c:pt idx="21442">
                  <c:v>0.40121432896254466</c:v>
                </c:pt>
                <c:pt idx="21443">
                  <c:v>0.3897544622540608</c:v>
                </c:pt>
                <c:pt idx="21444">
                  <c:v>0.37802669315494375</c:v>
                </c:pt>
                <c:pt idx="21445">
                  <c:v>0.36604025675399365</c:v>
                </c:pt>
                <c:pt idx="21446">
                  <c:v>0.35380314529923512</c:v>
                </c:pt>
                <c:pt idx="21447">
                  <c:v>0.34132266976720971</c:v>
                </c:pt>
                <c:pt idx="21448">
                  <c:v>0.32860798407481373</c:v>
                </c:pt>
                <c:pt idx="21449">
                  <c:v>0.31566830005522661</c:v>
                </c:pt>
                <c:pt idx="21450">
                  <c:v>0.30251280862287255</c:v>
                </c:pt>
                <c:pt idx="21451">
                  <c:v>0.28914949782035293</c:v>
                </c:pt>
                <c:pt idx="21452">
                  <c:v>0.27558873451083549</c:v>
                </c:pt>
                <c:pt idx="21453">
                  <c:v>0.26183931261143467</c:v>
                </c:pt>
                <c:pt idx="21454">
                  <c:v>0.24790937534739815</c:v>
                </c:pt>
                <c:pt idx="21455">
                  <c:v>0.23380970222418015</c:v>
                </c:pt>
                <c:pt idx="21456">
                  <c:v>0.21954976253927705</c:v>
                </c:pt>
                <c:pt idx="21457">
                  <c:v>0.20513902550970611</c:v>
                </c:pt>
                <c:pt idx="21458">
                  <c:v>0.19058767442450475</c:v>
                </c:pt>
                <c:pt idx="21459">
                  <c:v>0.17590623530950547</c:v>
                </c:pt>
                <c:pt idx="21460">
                  <c:v>0.16110442955119914</c:v>
                </c:pt>
                <c:pt idx="21461">
                  <c:v>0.14619218748646207</c:v>
                </c:pt>
                <c:pt idx="21462">
                  <c:v>0.13118000670381064</c:v>
                </c:pt>
                <c:pt idx="21463">
                  <c:v>0.11607857937729714</c:v>
                </c:pt>
                <c:pt idx="21464">
                  <c:v>0.10089764859078149</c:v>
                </c:pt>
                <c:pt idx="21465">
                  <c:v>8.5647030246897876E-2</c:v>
                </c:pt>
                <c:pt idx="21466">
                  <c:v>7.0336983752172136E-2</c:v>
                </c:pt>
                <c:pt idx="21467">
                  <c:v>5.4978216174210656E-2</c:v>
                </c:pt>
                <c:pt idx="21468">
                  <c:v>3.9581869830806776E-2</c:v>
                </c:pt>
                <c:pt idx="21469">
                  <c:v>2.4159133537172851E-2</c:v>
                </c:pt>
                <c:pt idx="21470">
                  <c:v>8.720088501210527E-3</c:v>
                </c:pt>
                <c:pt idx="21471">
                  <c:v>-6.7252744807914594E-3</c:v>
                </c:pt>
                <c:pt idx="21472">
                  <c:v>-2.2166322442900507E-2</c:v>
                </c:pt>
                <c:pt idx="21473">
                  <c:v>-3.7591451465787046E-2</c:v>
                </c:pt>
                <c:pt idx="21474">
                  <c:v>-5.2991137062873707E-2</c:v>
                </c:pt>
                <c:pt idx="21475">
                  <c:v>-6.835472422636632E-2</c:v>
                </c:pt>
                <c:pt idx="21476">
                  <c:v>-8.3671483913565714E-2</c:v>
                </c:pt>
                <c:pt idx="21477">
                  <c:v>-9.8930900739898145E-2</c:v>
                </c:pt>
                <c:pt idx="21478">
                  <c:v>-0.1141224408374167</c:v>
                </c:pt>
                <c:pt idx="21479">
                  <c:v>-0.12923582028808336</c:v>
                </c:pt>
                <c:pt idx="21480">
                  <c:v>-0.14426069661839949</c:v>
                </c:pt>
                <c:pt idx="21481">
                  <c:v>-0.15918663073017617</c:v>
                </c:pt>
                <c:pt idx="21482">
                  <c:v>-0.17400338408910551</c:v>
                </c:pt>
                <c:pt idx="21483">
                  <c:v>-0.18870093721024123</c:v>
                </c:pt>
                <c:pt idx="21484">
                  <c:v>-0.20326920573355337</c:v>
                </c:pt>
                <c:pt idx="21485">
                  <c:v>-0.21769806904426731</c:v>
                </c:pt>
                <c:pt idx="21486">
                  <c:v>-0.23197770191571415</c:v>
                </c:pt>
                <c:pt idx="21487">
                  <c:v>-0.24609833092174108</c:v>
                </c:pt>
                <c:pt idx="21488">
                  <c:v>-0.26005048349424226</c:v>
                </c:pt>
                <c:pt idx="21489">
                  <c:v>-0.2738247444191319</c:v>
                </c:pt>
                <c:pt idx="21490">
                  <c:v>-0.28741059121896984</c:v>
                </c:pt>
                <c:pt idx="21491">
                  <c:v>-0.30079969289226294</c:v>
                </c:pt>
                <c:pt idx="21492">
                  <c:v>-0.31398297740325098</c:v>
                </c:pt>
                <c:pt idx="21493">
                  <c:v>-0.32695083219284182</c:v>
                </c:pt>
                <c:pt idx="21494">
                  <c:v>-0.33969381043475444</c:v>
                </c:pt>
                <c:pt idx="21495">
                  <c:v>-0.35220374970743412</c:v>
                </c:pt>
                <c:pt idx="21496">
                  <c:v>-0.36447271712970386</c:v>
                </c:pt>
                <c:pt idx="21497">
                  <c:v>-0.37649259937345708</c:v>
                </c:pt>
                <c:pt idx="21498">
                  <c:v>-0.38825505459895815</c:v>
                </c:pt>
                <c:pt idx="21499">
                  <c:v>-0.39975147816082623</c:v>
                </c:pt>
                <c:pt idx="21500">
                  <c:v>-0.41097334366498267</c:v>
                </c:pt>
                <c:pt idx="21501">
                  <c:v>-0.42191331012725819</c:v>
                </c:pt>
                <c:pt idx="21502">
                  <c:v>-0.43256416019745481</c:v>
                </c:pt>
                <c:pt idx="21503">
                  <c:v>-0.44291838784752197</c:v>
                </c:pt>
                <c:pt idx="21504">
                  <c:v>-0.45296851343439976</c:v>
                </c:pt>
                <c:pt idx="21505">
                  <c:v>-0.46270816841501949</c:v>
                </c:pt>
                <c:pt idx="21506">
                  <c:v>-0.47213101527702084</c:v>
                </c:pt>
                <c:pt idx="21507">
                  <c:v>-0.48123032150207967</c:v>
                </c:pt>
                <c:pt idx="21508">
                  <c:v>-0.48999962674700726</c:v>
                </c:pt>
                <c:pt idx="21509">
                  <c:v>-0.49843421423641959</c:v>
                </c:pt>
                <c:pt idx="21510">
                  <c:v>-0.50652709681517549</c:v>
                </c:pt>
                <c:pt idx="21511">
                  <c:v>-0.5142721374478586</c:v>
                </c:pt>
                <c:pt idx="21512">
                  <c:v>-0.5216652252305819</c:v>
                </c:pt>
                <c:pt idx="21513">
                  <c:v>-0.52870026558334049</c:v>
                </c:pt>
                <c:pt idx="21514">
                  <c:v>-0.53537268707108387</c:v>
                </c:pt>
                <c:pt idx="21515">
                  <c:v>-0.54167840374975085</c:v>
                </c:pt>
                <c:pt idx="21516">
                  <c:v>-0.54761376912360082</c:v>
                </c:pt>
                <c:pt idx="21517">
                  <c:v>-0.5531736886336438</c:v>
                </c:pt>
                <c:pt idx="21518">
                  <c:v>-0.55835405947704697</c:v>
                </c:pt>
                <c:pt idx="21519">
                  <c:v>-0.56315256083148491</c:v>
                </c:pt>
                <c:pt idx="21520">
                  <c:v>-0.56756461852922191</c:v>
                </c:pt>
                <c:pt idx="21521">
                  <c:v>-0.57158725871887284</c:v>
                </c:pt>
                <c:pt idx="21522">
                  <c:v>-0.57521845794956228</c:v>
                </c:pt>
                <c:pt idx="21523">
                  <c:v>-0.57845489233968117</c:v>
                </c:pt>
                <c:pt idx="21524">
                  <c:v>-0.58129475151696108</c:v>
                </c:pt>
                <c:pt idx="21525">
                  <c:v>-0.58373630908938756</c:v>
                </c:pt>
                <c:pt idx="21526">
                  <c:v>-0.58577821202632552</c:v>
                </c:pt>
                <c:pt idx="21527">
                  <c:v>-0.58741869733817198</c:v>
                </c:pt>
                <c:pt idx="21528">
                  <c:v>-0.58865660864397273</c:v>
                </c:pt>
                <c:pt idx="21529">
                  <c:v>-0.58949138521690225</c:v>
                </c:pt>
                <c:pt idx="21530">
                  <c:v>-0.58992191912372083</c:v>
                </c:pt>
                <c:pt idx="21531">
                  <c:v>-0.58994756700453765</c:v>
                </c:pt>
                <c:pt idx="21532">
                  <c:v>-0.58956850074371026</c:v>
                </c:pt>
                <c:pt idx="21533">
                  <c:v>-0.5887856830796685</c:v>
                </c:pt>
                <c:pt idx="21534">
                  <c:v>-0.58760009760849441</c:v>
                </c:pt>
                <c:pt idx="21535">
                  <c:v>-0.58601117676573655</c:v>
                </c:pt>
                <c:pt idx="21536">
                  <c:v>-0.58402072086659018</c:v>
                </c:pt>
                <c:pt idx="21537">
                  <c:v>-0.58163041362830969</c:v>
                </c:pt>
                <c:pt idx="21538">
                  <c:v>-0.57884171412425278</c:v>
                </c:pt>
                <c:pt idx="21539">
                  <c:v>-0.57565577144255642</c:v>
                </c:pt>
                <c:pt idx="21540">
                  <c:v>-0.57207594432732101</c:v>
                </c:pt>
                <c:pt idx="21541">
                  <c:v>-0.56810416862010726</c:v>
                </c:pt>
                <c:pt idx="21542">
                  <c:v>-0.56374299435336639</c:v>
                </c:pt>
                <c:pt idx="21543">
                  <c:v>-0.55899483643824777</c:v>
                </c:pt>
                <c:pt idx="21544">
                  <c:v>-0.55386412275130292</c:v>
                </c:pt>
                <c:pt idx="21545">
                  <c:v>-0.54835364744796511</c:v>
                </c:pt>
                <c:pt idx="21546">
                  <c:v>-0.54246696319942367</c:v>
                </c:pt>
                <c:pt idx="21547">
                  <c:v>-0.53620838575586727</c:v>
                </c:pt>
                <c:pt idx="21548">
                  <c:v>-0.52958296884349676</c:v>
                </c:pt>
                <c:pt idx="21549">
                  <c:v>-0.52259387140590996</c:v>
                </c:pt>
                <c:pt idx="21550">
                  <c:v>-0.51524623955852511</c:v>
                </c:pt>
                <c:pt idx="21551">
                  <c:v>-0.50754581497450346</c:v>
                </c:pt>
                <c:pt idx="21552">
                  <c:v>-0.4994981260218338</c:v>
                </c:pt>
                <c:pt idx="21553">
                  <c:v>-0.49110839411393575</c:v>
                </c:pt>
                <c:pt idx="21554">
                  <c:v>-0.48238182021388676</c:v>
                </c:pt>
                <c:pt idx="21555">
                  <c:v>-0.47332464381405503</c:v>
                </c:pt>
                <c:pt idx="21556">
                  <c:v>-0.46394304061130748</c:v>
                </c:pt>
                <c:pt idx="21557">
                  <c:v>-0.45424303923328813</c:v>
                </c:pt>
                <c:pt idx="21558">
                  <c:v>-0.44423156519681445</c:v>
                </c:pt>
                <c:pt idx="21559">
                  <c:v>-0.43391569034573624</c:v>
                </c:pt>
                <c:pt idx="21560">
                  <c:v>-0.42330293680251246</c:v>
                </c:pt>
                <c:pt idx="21561">
                  <c:v>-0.41239974947391833</c:v>
                </c:pt>
                <c:pt idx="21562">
                  <c:v>-0.40121432386127298</c:v>
                </c:pt>
                <c:pt idx="21563">
                  <c:v>-0.38975445736110825</c:v>
                </c:pt>
                <c:pt idx="21564">
                  <c:v>-0.37802668847119919</c:v>
                </c:pt>
                <c:pt idx="21565">
                  <c:v>-0.36604025228028569</c:v>
                </c:pt>
                <c:pt idx="21566">
                  <c:v>-0.35380314103634053</c:v>
                </c:pt>
                <c:pt idx="21567">
                  <c:v>-0.34132266571585229</c:v>
                </c:pt>
                <c:pt idx="21568">
                  <c:v>-0.32860798023566284</c:v>
                </c:pt>
                <c:pt idx="21569">
                  <c:v>-0.31566829642889815</c:v>
                </c:pt>
                <c:pt idx="21570">
                  <c:v>-0.30251280520992418</c:v>
                </c:pt>
                <c:pt idx="21571">
                  <c:v>-0.2891494946212998</c:v>
                </c:pt>
                <c:pt idx="21572">
                  <c:v>-0.27558873152612284</c:v>
                </c:pt>
                <c:pt idx="21573">
                  <c:v>-0.26183930984146714</c:v>
                </c:pt>
                <c:pt idx="21574">
                  <c:v>-0.24790937279252034</c:v>
                </c:pt>
                <c:pt idx="21575">
                  <c:v>-0.23380969988468364</c:v>
                </c:pt>
                <c:pt idx="21576">
                  <c:v>-0.21954976041539648</c:v>
                </c:pt>
                <c:pt idx="21577">
                  <c:v>-0.20513902360162786</c:v>
                </c:pt>
                <c:pt idx="21578">
                  <c:v>-0.19058767273235541</c:v>
                </c:pt>
                <c:pt idx="21579">
                  <c:v>-0.1759062338333639</c:v>
                </c:pt>
                <c:pt idx="21580">
                  <c:v>-0.16110442829108729</c:v>
                </c:pt>
                <c:pt idx="21581">
                  <c:v>-0.14619218644234727</c:v>
                </c:pt>
                <c:pt idx="21582">
                  <c:v>-0.13118000587561018</c:v>
                </c:pt>
                <c:pt idx="21583">
                  <c:v>-0.11607857876486687</c:v>
                </c:pt>
                <c:pt idx="21584">
                  <c:v>-0.10089764819392666</c:v>
                </c:pt>
                <c:pt idx="21585">
                  <c:v>-8.5647030065378729E-2</c:v>
                </c:pt>
                <c:pt idx="21586">
                  <c:v>-7.0336983785688631E-2</c:v>
                </c:pt>
                <c:pt idx="21587">
                  <c:v>-5.4978216422410242E-2</c:v>
                </c:pt>
                <c:pt idx="21588">
                  <c:v>-3.9581870293286421E-2</c:v>
                </c:pt>
                <c:pt idx="21589">
                  <c:v>-2.415913421347177E-2</c:v>
                </c:pt>
                <c:pt idx="21590">
                  <c:v>-8.7200893908176095E-3</c:v>
                </c:pt>
                <c:pt idx="21591">
                  <c:v>6.7252733784269438E-3</c:v>
                </c:pt>
                <c:pt idx="21592">
                  <c:v>2.2166321128401351E-2</c:v>
                </c:pt>
                <c:pt idx="21593">
                  <c:v>3.7591449939819159E-2</c:v>
                </c:pt>
                <c:pt idx="21594">
                  <c:v>5.2991135326153412E-2</c:v>
                </c:pt>
                <c:pt idx="21595">
                  <c:v>6.8354722279660468E-2</c:v>
                </c:pt>
                <c:pt idx="21596">
                  <c:v>8.367148175769859E-2</c:v>
                </c:pt>
                <c:pt idx="21597">
                  <c:v>9.8930898375733822E-2</c:v>
                </c:pt>
                <c:pt idx="21598">
                  <c:v>0.11412243826588001</c:v>
                </c:pt>
                <c:pt idx="21599">
                  <c:v>0.12923581751013855</c:v>
                </c:pt>
              </c:numCache>
            </c:numRef>
          </c:yVal>
          <c:smooth val="1"/>
        </c:ser>
        <c:dLbls>
          <c:showLegendKey val="0"/>
          <c:showVal val="0"/>
          <c:showCatName val="0"/>
          <c:showSerName val="0"/>
          <c:showPercent val="0"/>
          <c:showBubbleSize val="0"/>
        </c:dLbls>
        <c:axId val="175941120"/>
        <c:axId val="175942656"/>
      </c:scatterChart>
      <c:valAx>
        <c:axId val="175941120"/>
        <c:scaling>
          <c:orientation val="minMax"/>
          <c:max val="30"/>
        </c:scaling>
        <c:delete val="0"/>
        <c:axPos val="b"/>
        <c:numFmt formatCode="General" sourceLinked="1"/>
        <c:majorTickMark val="out"/>
        <c:minorTickMark val="none"/>
        <c:tickLblPos val="nextTo"/>
        <c:crossAx val="175942656"/>
        <c:crosses val="autoZero"/>
        <c:crossBetween val="midCat"/>
      </c:valAx>
      <c:valAx>
        <c:axId val="175942656"/>
        <c:scaling>
          <c:orientation val="minMax"/>
        </c:scaling>
        <c:delete val="0"/>
        <c:axPos val="l"/>
        <c:majorGridlines/>
        <c:numFmt formatCode="General" sourceLinked="1"/>
        <c:majorTickMark val="out"/>
        <c:minorTickMark val="none"/>
        <c:tickLblPos val="nextTo"/>
        <c:crossAx val="175941120"/>
        <c:crosses val="autoZero"/>
        <c:crossBetween val="midCat"/>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2"/>
          <c:order val="0"/>
          <c:tx>
            <c:v>Matlab</c:v>
          </c:tx>
          <c:marker>
            <c:symbol val="none"/>
          </c:marker>
          <c:xVal>
            <c:numRef>
              <c:f>just_profile!$F$3:$F$30241</c:f>
              <c:numCache>
                <c:formatCode>General</c:formatCode>
                <c:ptCount val="30239"/>
                <c:pt idx="0">
                  <c:v>0</c:v>
                </c:pt>
                <c:pt idx="1">
                  <c:v>1.37657622377622E-3</c:v>
                </c:pt>
                <c:pt idx="2">
                  <c:v>2.75315244755245E-3</c:v>
                </c:pt>
                <c:pt idx="3">
                  <c:v>4.1297286713286698E-3</c:v>
                </c:pt>
                <c:pt idx="4">
                  <c:v>5.5063048951049E-3</c:v>
                </c:pt>
                <c:pt idx="5">
                  <c:v>6.8828811188811198E-3</c:v>
                </c:pt>
                <c:pt idx="6">
                  <c:v>8.2594573426573396E-3</c:v>
                </c:pt>
                <c:pt idx="7">
                  <c:v>9.6360335664335706E-3</c:v>
                </c:pt>
                <c:pt idx="8">
                  <c:v>1.10126097902098E-2</c:v>
                </c:pt>
                <c:pt idx="9">
                  <c:v>1.2389186013986E-2</c:v>
                </c:pt>
                <c:pt idx="10">
                  <c:v>1.37657622377622E-2</c:v>
                </c:pt>
                <c:pt idx="11">
                  <c:v>1.51423384615385E-2</c:v>
                </c:pt>
                <c:pt idx="12">
                  <c:v>1.65189146853147E-2</c:v>
                </c:pt>
                <c:pt idx="13">
                  <c:v>1.78954909090909E-2</c:v>
                </c:pt>
                <c:pt idx="14">
                  <c:v>1.92720671328671E-2</c:v>
                </c:pt>
                <c:pt idx="15">
                  <c:v>2.06486433566434E-2</c:v>
                </c:pt>
                <c:pt idx="16">
                  <c:v>2.20252195804196E-2</c:v>
                </c:pt>
                <c:pt idx="17">
                  <c:v>2.34017958041958E-2</c:v>
                </c:pt>
                <c:pt idx="18">
                  <c:v>2.4778372027972E-2</c:v>
                </c:pt>
                <c:pt idx="19">
                  <c:v>2.61549482517483E-2</c:v>
                </c:pt>
                <c:pt idx="20">
                  <c:v>2.75315244755245E-2</c:v>
                </c:pt>
                <c:pt idx="21">
                  <c:v>2.89081006993007E-2</c:v>
                </c:pt>
                <c:pt idx="22">
                  <c:v>3.02846769230769E-2</c:v>
                </c:pt>
                <c:pt idx="23">
                  <c:v>3.1661253146853197E-2</c:v>
                </c:pt>
                <c:pt idx="24">
                  <c:v>3.30378293706294E-2</c:v>
                </c:pt>
                <c:pt idx="25">
                  <c:v>3.4414405594405603E-2</c:v>
                </c:pt>
                <c:pt idx="26">
                  <c:v>3.57909818181818E-2</c:v>
                </c:pt>
                <c:pt idx="27">
                  <c:v>3.7167558041958003E-2</c:v>
                </c:pt>
                <c:pt idx="28">
                  <c:v>3.8544134265734303E-2</c:v>
                </c:pt>
                <c:pt idx="29">
                  <c:v>3.99207104895105E-2</c:v>
                </c:pt>
                <c:pt idx="30">
                  <c:v>4.1297286713286703E-2</c:v>
                </c:pt>
                <c:pt idx="31">
                  <c:v>4.2673862937062899E-2</c:v>
                </c:pt>
                <c:pt idx="32">
                  <c:v>4.40504391608392E-2</c:v>
                </c:pt>
                <c:pt idx="33">
                  <c:v>4.5427015384615403E-2</c:v>
                </c:pt>
                <c:pt idx="34">
                  <c:v>4.68035916083916E-2</c:v>
                </c:pt>
                <c:pt idx="35">
                  <c:v>4.8180167832167803E-2</c:v>
                </c:pt>
                <c:pt idx="36">
                  <c:v>4.9556744055944103E-2</c:v>
                </c:pt>
                <c:pt idx="37">
                  <c:v>5.09333202797203E-2</c:v>
                </c:pt>
                <c:pt idx="38">
                  <c:v>5.2309896503496503E-2</c:v>
                </c:pt>
                <c:pt idx="39">
                  <c:v>5.3686472727272699E-2</c:v>
                </c:pt>
                <c:pt idx="40">
                  <c:v>5.5063048951049E-2</c:v>
                </c:pt>
                <c:pt idx="41">
                  <c:v>5.6439625174825203E-2</c:v>
                </c:pt>
                <c:pt idx="42">
                  <c:v>5.78162013986014E-2</c:v>
                </c:pt>
                <c:pt idx="43">
                  <c:v>5.9192777622377603E-2</c:v>
                </c:pt>
                <c:pt idx="44">
                  <c:v>6.0569353846153903E-2</c:v>
                </c:pt>
                <c:pt idx="45">
                  <c:v>6.19459300699301E-2</c:v>
                </c:pt>
                <c:pt idx="46">
                  <c:v>6.3322506293706296E-2</c:v>
                </c:pt>
                <c:pt idx="47">
                  <c:v>6.4699082517482506E-2</c:v>
                </c:pt>
                <c:pt idx="48">
                  <c:v>6.6075658741258703E-2</c:v>
                </c:pt>
                <c:pt idx="49">
                  <c:v>6.7452234965034996E-2</c:v>
                </c:pt>
                <c:pt idx="50">
                  <c:v>6.8828811188811206E-2</c:v>
                </c:pt>
                <c:pt idx="51">
                  <c:v>7.0205387412587403E-2</c:v>
                </c:pt>
                <c:pt idx="52">
                  <c:v>7.1581963636363599E-2</c:v>
                </c:pt>
                <c:pt idx="53">
                  <c:v>7.2958539860139907E-2</c:v>
                </c:pt>
                <c:pt idx="54">
                  <c:v>7.4335116083916103E-2</c:v>
                </c:pt>
                <c:pt idx="55">
                  <c:v>7.5711692307692299E-2</c:v>
                </c:pt>
                <c:pt idx="56">
                  <c:v>7.7088268531468607E-2</c:v>
                </c:pt>
                <c:pt idx="57">
                  <c:v>7.8464844755244803E-2</c:v>
                </c:pt>
                <c:pt idx="58">
                  <c:v>7.9841420979020999E-2</c:v>
                </c:pt>
                <c:pt idx="59">
                  <c:v>8.1217997202797196E-2</c:v>
                </c:pt>
                <c:pt idx="60">
                  <c:v>8.2594573426573406E-2</c:v>
                </c:pt>
                <c:pt idx="61">
                  <c:v>8.39711496503497E-2</c:v>
                </c:pt>
                <c:pt idx="62">
                  <c:v>8.5347725874125896E-2</c:v>
                </c:pt>
                <c:pt idx="63">
                  <c:v>8.6724302097902106E-2</c:v>
                </c:pt>
                <c:pt idx="64">
                  <c:v>8.8100878321678303E-2</c:v>
                </c:pt>
                <c:pt idx="65">
                  <c:v>8.9477454545454596E-2</c:v>
                </c:pt>
                <c:pt idx="66">
                  <c:v>9.0854030769230806E-2</c:v>
                </c:pt>
                <c:pt idx="67">
                  <c:v>9.2230606993007003E-2</c:v>
                </c:pt>
                <c:pt idx="68">
                  <c:v>9.3607183216783199E-2</c:v>
                </c:pt>
                <c:pt idx="69">
                  <c:v>9.4983759440559395E-2</c:v>
                </c:pt>
                <c:pt idx="70">
                  <c:v>9.6360335664335703E-2</c:v>
                </c:pt>
                <c:pt idx="71">
                  <c:v>9.7736911888111899E-2</c:v>
                </c:pt>
                <c:pt idx="72">
                  <c:v>9.9113488111888096E-2</c:v>
                </c:pt>
                <c:pt idx="73">
                  <c:v>0.100490064335664</c:v>
                </c:pt>
                <c:pt idx="74">
                  <c:v>0.101866640559441</c:v>
                </c:pt>
                <c:pt idx="75">
                  <c:v>0.103243216783217</c:v>
                </c:pt>
                <c:pt idx="76">
                  <c:v>0.10461979300699301</c:v>
                </c:pt>
                <c:pt idx="77">
                  <c:v>0.10599636923076899</c:v>
                </c:pt>
                <c:pt idx="78">
                  <c:v>0.107372945454545</c:v>
                </c:pt>
                <c:pt idx="79">
                  <c:v>0.108749521678322</c:v>
                </c:pt>
                <c:pt idx="80">
                  <c:v>0.110126097902098</c:v>
                </c:pt>
                <c:pt idx="81">
                  <c:v>0.111502674125874</c:v>
                </c:pt>
                <c:pt idx="82">
                  <c:v>0.11287925034965</c:v>
                </c:pt>
                <c:pt idx="83">
                  <c:v>0.11425582657342701</c:v>
                </c:pt>
                <c:pt idx="84">
                  <c:v>0.11563240279720299</c:v>
                </c:pt>
                <c:pt idx="85">
                  <c:v>0.117008979020979</c:v>
                </c:pt>
                <c:pt idx="86">
                  <c:v>0.118385555244755</c:v>
                </c:pt>
                <c:pt idx="87">
                  <c:v>0.119762131468531</c:v>
                </c:pt>
                <c:pt idx="88">
                  <c:v>0.121138707692308</c:v>
                </c:pt>
                <c:pt idx="89">
                  <c:v>0.122515283916084</c:v>
                </c:pt>
                <c:pt idx="90">
                  <c:v>0.12389186013986001</c:v>
                </c:pt>
                <c:pt idx="91">
                  <c:v>0.12526843636363599</c:v>
                </c:pt>
                <c:pt idx="92">
                  <c:v>0.12664501258741301</c:v>
                </c:pt>
                <c:pt idx="93">
                  <c:v>0.128021588811189</c:v>
                </c:pt>
                <c:pt idx="94">
                  <c:v>0.12939816503496501</c:v>
                </c:pt>
                <c:pt idx="95">
                  <c:v>0.130774741258741</c:v>
                </c:pt>
                <c:pt idx="96">
                  <c:v>0.13215131748251799</c:v>
                </c:pt>
                <c:pt idx="97">
                  <c:v>0.133527893706294</c:v>
                </c:pt>
                <c:pt idx="98">
                  <c:v>0.13490446993006999</c:v>
                </c:pt>
                <c:pt idx="99">
                  <c:v>0.13628104615384601</c:v>
                </c:pt>
                <c:pt idx="100">
                  <c:v>0.137657622377622</c:v>
                </c:pt>
                <c:pt idx="101">
                  <c:v>0.13903419860139901</c:v>
                </c:pt>
                <c:pt idx="102">
                  <c:v>0.140410774825175</c:v>
                </c:pt>
                <c:pt idx="103">
                  <c:v>0.14178735104895099</c:v>
                </c:pt>
                <c:pt idx="104">
                  <c:v>0.143163927272727</c:v>
                </c:pt>
                <c:pt idx="105">
                  <c:v>0.14454050349650399</c:v>
                </c:pt>
                <c:pt idx="106">
                  <c:v>0.14591707972028001</c:v>
                </c:pt>
                <c:pt idx="107">
                  <c:v>0.147293655944056</c:v>
                </c:pt>
                <c:pt idx="108">
                  <c:v>0.14867023216783201</c:v>
                </c:pt>
                <c:pt idx="109">
                  <c:v>0.150046808391608</c:v>
                </c:pt>
                <c:pt idx="110">
                  <c:v>0.15142338461538499</c:v>
                </c:pt>
                <c:pt idx="111">
                  <c:v>0.152799960839161</c:v>
                </c:pt>
                <c:pt idx="112">
                  <c:v>0.15417653706293699</c:v>
                </c:pt>
                <c:pt idx="113">
                  <c:v>0.15555311328671301</c:v>
                </c:pt>
                <c:pt idx="114">
                  <c:v>0.15692968951048999</c:v>
                </c:pt>
                <c:pt idx="115">
                  <c:v>0.15830626573426601</c:v>
                </c:pt>
                <c:pt idx="116">
                  <c:v>0.159682841958042</c:v>
                </c:pt>
                <c:pt idx="117">
                  <c:v>0.16105941818181799</c:v>
                </c:pt>
                <c:pt idx="118">
                  <c:v>0.162435994405594</c:v>
                </c:pt>
                <c:pt idx="119">
                  <c:v>0.16381257062937099</c:v>
                </c:pt>
                <c:pt idx="120">
                  <c:v>0.16518914685314701</c:v>
                </c:pt>
                <c:pt idx="121">
                  <c:v>0.16656572307692299</c:v>
                </c:pt>
                <c:pt idx="122">
                  <c:v>0.16794229930069901</c:v>
                </c:pt>
                <c:pt idx="123">
                  <c:v>0.169318875524476</c:v>
                </c:pt>
                <c:pt idx="124">
                  <c:v>0.17069545174825199</c:v>
                </c:pt>
                <c:pt idx="125">
                  <c:v>0.172072027972028</c:v>
                </c:pt>
                <c:pt idx="126">
                  <c:v>0.17344860419580399</c:v>
                </c:pt>
                <c:pt idx="127">
                  <c:v>0.17482518041958001</c:v>
                </c:pt>
                <c:pt idx="128">
                  <c:v>0.17620175664335699</c:v>
                </c:pt>
                <c:pt idx="129">
                  <c:v>0.17757833286713301</c:v>
                </c:pt>
                <c:pt idx="130">
                  <c:v>0.178954909090909</c:v>
                </c:pt>
                <c:pt idx="131">
                  <c:v>0.18033148531468501</c:v>
                </c:pt>
                <c:pt idx="132">
                  <c:v>0.181708061538462</c:v>
                </c:pt>
                <c:pt idx="133">
                  <c:v>0.18308463776223799</c:v>
                </c:pt>
                <c:pt idx="134">
                  <c:v>0.18446121398601401</c:v>
                </c:pt>
                <c:pt idx="135">
                  <c:v>0.18583779020978999</c:v>
                </c:pt>
                <c:pt idx="136">
                  <c:v>0.18721436643356601</c:v>
                </c:pt>
                <c:pt idx="137">
                  <c:v>0.188590942657343</c:v>
                </c:pt>
                <c:pt idx="138">
                  <c:v>0.18996751888111901</c:v>
                </c:pt>
                <c:pt idx="139">
                  <c:v>0.191344095104895</c:v>
                </c:pt>
                <c:pt idx="140">
                  <c:v>0.19272067132867099</c:v>
                </c:pt>
                <c:pt idx="141">
                  <c:v>0.194097247552448</c:v>
                </c:pt>
                <c:pt idx="142">
                  <c:v>0.19547382377622399</c:v>
                </c:pt>
                <c:pt idx="143">
                  <c:v>0.19685040000000001</c:v>
                </c:pt>
                <c:pt idx="144">
                  <c:v>0.198226976223776</c:v>
                </c:pt>
                <c:pt idx="145">
                  <c:v>0.19960355244755201</c:v>
                </c:pt>
                <c:pt idx="146">
                  <c:v>0.200980128671329</c:v>
                </c:pt>
                <c:pt idx="147">
                  <c:v>0.20235670489510499</c:v>
                </c:pt>
                <c:pt idx="148">
                  <c:v>0.203733281118881</c:v>
                </c:pt>
                <c:pt idx="149">
                  <c:v>0.20510985734265699</c:v>
                </c:pt>
                <c:pt idx="150">
                  <c:v>0.20648643356643401</c:v>
                </c:pt>
                <c:pt idx="151">
                  <c:v>0.20786300979021</c:v>
                </c:pt>
                <c:pt idx="152">
                  <c:v>0.20923958601398601</c:v>
                </c:pt>
                <c:pt idx="153">
                  <c:v>0.210616162237762</c:v>
                </c:pt>
                <c:pt idx="154">
                  <c:v>0.21199273846153799</c:v>
                </c:pt>
                <c:pt idx="155">
                  <c:v>0.213369314685315</c:v>
                </c:pt>
                <c:pt idx="156">
                  <c:v>0.21474589090909099</c:v>
                </c:pt>
                <c:pt idx="157">
                  <c:v>0.21612246713286701</c:v>
                </c:pt>
                <c:pt idx="158">
                  <c:v>0.217499043356643</c:v>
                </c:pt>
                <c:pt idx="159">
                  <c:v>0.21887561958042001</c:v>
                </c:pt>
                <c:pt idx="160">
                  <c:v>0.220252195804196</c:v>
                </c:pt>
                <c:pt idx="161">
                  <c:v>0.22162877202797199</c:v>
                </c:pt>
                <c:pt idx="162">
                  <c:v>0.223005348251748</c:v>
                </c:pt>
                <c:pt idx="163">
                  <c:v>0.22438192447552399</c:v>
                </c:pt>
                <c:pt idx="164">
                  <c:v>0.22575850069930101</c:v>
                </c:pt>
                <c:pt idx="165">
                  <c:v>0.227135076923077</c:v>
                </c:pt>
                <c:pt idx="166">
                  <c:v>0.22851165314685301</c:v>
                </c:pt>
                <c:pt idx="167">
                  <c:v>0.229888229370629</c:v>
                </c:pt>
                <c:pt idx="168">
                  <c:v>0.23126480559440599</c:v>
                </c:pt>
                <c:pt idx="169">
                  <c:v>0.232641381818182</c:v>
                </c:pt>
                <c:pt idx="170">
                  <c:v>0.23401795804195799</c:v>
                </c:pt>
                <c:pt idx="171">
                  <c:v>0.23539453426573401</c:v>
                </c:pt>
                <c:pt idx="172">
                  <c:v>0.23677111048951099</c:v>
                </c:pt>
                <c:pt idx="173">
                  <c:v>0.23814768671328701</c:v>
                </c:pt>
                <c:pt idx="174">
                  <c:v>0.239524262937063</c:v>
                </c:pt>
                <c:pt idx="175">
                  <c:v>0.24090083916083899</c:v>
                </c:pt>
                <c:pt idx="176">
                  <c:v>0.242277415384615</c:v>
                </c:pt>
                <c:pt idx="177">
                  <c:v>0.24365399160839199</c:v>
                </c:pt>
                <c:pt idx="178">
                  <c:v>0.24503056783216801</c:v>
                </c:pt>
                <c:pt idx="179">
                  <c:v>0.24640714405594399</c:v>
                </c:pt>
                <c:pt idx="180">
                  <c:v>0.24778372027972001</c:v>
                </c:pt>
                <c:pt idx="181">
                  <c:v>0.249160296503497</c:v>
                </c:pt>
                <c:pt idx="182">
                  <c:v>0.25053687272727299</c:v>
                </c:pt>
                <c:pt idx="183">
                  <c:v>0.251913448951049</c:v>
                </c:pt>
                <c:pt idx="184">
                  <c:v>0.25329002517482502</c:v>
                </c:pt>
                <c:pt idx="185">
                  <c:v>0.25466660139860098</c:v>
                </c:pt>
                <c:pt idx="186">
                  <c:v>0.25604317762237799</c:v>
                </c:pt>
                <c:pt idx="187">
                  <c:v>0.25741975384615401</c:v>
                </c:pt>
                <c:pt idx="188">
                  <c:v>0.25879633006993003</c:v>
                </c:pt>
                <c:pt idx="189">
                  <c:v>0.26017290629370599</c:v>
                </c:pt>
                <c:pt idx="190">
                  <c:v>0.261549482517483</c:v>
                </c:pt>
                <c:pt idx="191">
                  <c:v>0.26292605874125902</c:v>
                </c:pt>
                <c:pt idx="192">
                  <c:v>0.26430263496503498</c:v>
                </c:pt>
                <c:pt idx="193">
                  <c:v>0.26567921118881099</c:v>
                </c:pt>
                <c:pt idx="194">
                  <c:v>0.26705578741258701</c:v>
                </c:pt>
                <c:pt idx="195">
                  <c:v>0.26843236363636402</c:v>
                </c:pt>
                <c:pt idx="196">
                  <c:v>0.26980893986013998</c:v>
                </c:pt>
                <c:pt idx="197">
                  <c:v>0.271185516083916</c:v>
                </c:pt>
                <c:pt idx="198">
                  <c:v>0.27256209230769202</c:v>
                </c:pt>
                <c:pt idx="199">
                  <c:v>0.27393866853146898</c:v>
                </c:pt>
                <c:pt idx="200">
                  <c:v>0.27531524475524499</c:v>
                </c:pt>
                <c:pt idx="201">
                  <c:v>0.27669182097902101</c:v>
                </c:pt>
                <c:pt idx="202">
                  <c:v>0.27806839720279702</c:v>
                </c:pt>
                <c:pt idx="203">
                  <c:v>0.27944497342657298</c:v>
                </c:pt>
                <c:pt idx="204">
                  <c:v>0.28082154965035</c:v>
                </c:pt>
                <c:pt idx="205">
                  <c:v>0.28219812587412602</c:v>
                </c:pt>
                <c:pt idx="206">
                  <c:v>0.28357470209790198</c:v>
                </c:pt>
                <c:pt idx="207">
                  <c:v>0.28495127832167799</c:v>
                </c:pt>
                <c:pt idx="208">
                  <c:v>0.28632785454545501</c:v>
                </c:pt>
                <c:pt idx="209">
                  <c:v>0.28770443076923102</c:v>
                </c:pt>
                <c:pt idx="210">
                  <c:v>0.28908100699300698</c:v>
                </c:pt>
                <c:pt idx="211">
                  <c:v>0.290457583216783</c:v>
                </c:pt>
                <c:pt idx="212">
                  <c:v>0.29183415944055902</c:v>
                </c:pt>
                <c:pt idx="213">
                  <c:v>0.29321073566433598</c:v>
                </c:pt>
                <c:pt idx="214">
                  <c:v>0.29458731188811199</c:v>
                </c:pt>
                <c:pt idx="215">
                  <c:v>0.29596388811188801</c:v>
                </c:pt>
                <c:pt idx="216">
                  <c:v>0.29734046433566402</c:v>
                </c:pt>
                <c:pt idx="217">
                  <c:v>0.29871704055944098</c:v>
                </c:pt>
                <c:pt idx="218">
                  <c:v>0.300093616783217</c:v>
                </c:pt>
                <c:pt idx="219">
                  <c:v>0.30147019300699301</c:v>
                </c:pt>
                <c:pt idx="220">
                  <c:v>0.30284676923076898</c:v>
                </c:pt>
                <c:pt idx="221">
                  <c:v>0.30422334545454599</c:v>
                </c:pt>
                <c:pt idx="222">
                  <c:v>0.30559992167832201</c:v>
                </c:pt>
                <c:pt idx="223">
                  <c:v>0.30697649790209802</c:v>
                </c:pt>
                <c:pt idx="224">
                  <c:v>0.30835307412587398</c:v>
                </c:pt>
                <c:pt idx="225">
                  <c:v>0.30972965034965</c:v>
                </c:pt>
                <c:pt idx="226">
                  <c:v>0.31110622657342701</c:v>
                </c:pt>
                <c:pt idx="227">
                  <c:v>0.31248280279720297</c:v>
                </c:pt>
                <c:pt idx="228">
                  <c:v>0.31385937902097899</c:v>
                </c:pt>
                <c:pt idx="229">
                  <c:v>0.31523595524475501</c:v>
                </c:pt>
                <c:pt idx="230">
                  <c:v>0.31661253146853202</c:v>
                </c:pt>
                <c:pt idx="231">
                  <c:v>0.31798910769230798</c:v>
                </c:pt>
                <c:pt idx="232">
                  <c:v>0.319365683916084</c:v>
                </c:pt>
                <c:pt idx="233">
                  <c:v>0.32074226013986001</c:v>
                </c:pt>
                <c:pt idx="234">
                  <c:v>0.32211883636363597</c:v>
                </c:pt>
                <c:pt idx="235">
                  <c:v>0.32349541258741299</c:v>
                </c:pt>
                <c:pt idx="236">
                  <c:v>0.32487198881118901</c:v>
                </c:pt>
                <c:pt idx="237">
                  <c:v>0.32624856503496502</c:v>
                </c:pt>
                <c:pt idx="238">
                  <c:v>0.32762514125874098</c:v>
                </c:pt>
                <c:pt idx="239">
                  <c:v>0.329001717482518</c:v>
                </c:pt>
                <c:pt idx="240">
                  <c:v>0.33037829370629401</c:v>
                </c:pt>
                <c:pt idx="241">
                  <c:v>0.33175486993006997</c:v>
                </c:pt>
                <c:pt idx="242">
                  <c:v>0.33313144615384599</c:v>
                </c:pt>
                <c:pt idx="243">
                  <c:v>0.33450802237762201</c:v>
                </c:pt>
                <c:pt idx="244">
                  <c:v>0.33588459860139902</c:v>
                </c:pt>
                <c:pt idx="245">
                  <c:v>0.33726117482517498</c:v>
                </c:pt>
                <c:pt idx="246">
                  <c:v>0.338637751048951</c:v>
                </c:pt>
                <c:pt idx="247">
                  <c:v>0.34001432727272701</c:v>
                </c:pt>
                <c:pt idx="248">
                  <c:v>0.34139090349650397</c:v>
                </c:pt>
                <c:pt idx="249">
                  <c:v>0.34276747972027999</c:v>
                </c:pt>
                <c:pt idx="250">
                  <c:v>0.344144055944056</c:v>
                </c:pt>
                <c:pt idx="251">
                  <c:v>0.34552063216783202</c:v>
                </c:pt>
                <c:pt idx="252">
                  <c:v>0.34689720839160798</c:v>
                </c:pt>
                <c:pt idx="253">
                  <c:v>0.348273784615385</c:v>
                </c:pt>
                <c:pt idx="254">
                  <c:v>0.34965036083916101</c:v>
                </c:pt>
                <c:pt idx="255">
                  <c:v>0.35102693706293697</c:v>
                </c:pt>
                <c:pt idx="256">
                  <c:v>0.35240351328671299</c:v>
                </c:pt>
                <c:pt idx="257">
                  <c:v>0.35378008951049</c:v>
                </c:pt>
                <c:pt idx="258">
                  <c:v>0.35515666573426602</c:v>
                </c:pt>
                <c:pt idx="259">
                  <c:v>0.35653324195804198</c:v>
                </c:pt>
                <c:pt idx="260">
                  <c:v>0.357909818181818</c:v>
                </c:pt>
                <c:pt idx="261">
                  <c:v>0.35928639440559401</c:v>
                </c:pt>
                <c:pt idx="262">
                  <c:v>0.36066297062937103</c:v>
                </c:pt>
                <c:pt idx="263">
                  <c:v>0.36203954685314699</c:v>
                </c:pt>
                <c:pt idx="264">
                  <c:v>0.363416123076923</c:v>
                </c:pt>
                <c:pt idx="265">
                  <c:v>0.36479269930069902</c:v>
                </c:pt>
                <c:pt idx="266">
                  <c:v>0.36616927552447598</c:v>
                </c:pt>
                <c:pt idx="267">
                  <c:v>0.36754585174825199</c:v>
                </c:pt>
                <c:pt idx="268">
                  <c:v>0.36892242797202801</c:v>
                </c:pt>
                <c:pt idx="269">
                  <c:v>0.37029900419580403</c:v>
                </c:pt>
                <c:pt idx="270">
                  <c:v>0.37167558041958099</c:v>
                </c:pt>
                <c:pt idx="271">
                  <c:v>0.373052156643357</c:v>
                </c:pt>
                <c:pt idx="272">
                  <c:v>0.37442873286713302</c:v>
                </c:pt>
                <c:pt idx="273">
                  <c:v>0.37580530909090898</c:v>
                </c:pt>
                <c:pt idx="274">
                  <c:v>0.37718188531468499</c:v>
                </c:pt>
                <c:pt idx="275">
                  <c:v>0.37855846153846201</c:v>
                </c:pt>
                <c:pt idx="276">
                  <c:v>0.37993503776223803</c:v>
                </c:pt>
                <c:pt idx="277">
                  <c:v>0.38131161398601399</c:v>
                </c:pt>
                <c:pt idx="278">
                  <c:v>0.38268819020979</c:v>
                </c:pt>
                <c:pt idx="279">
                  <c:v>0.38406476643356702</c:v>
                </c:pt>
                <c:pt idx="280">
                  <c:v>0.38544134265734298</c:v>
                </c:pt>
                <c:pt idx="281">
                  <c:v>0.38681791888111899</c:v>
                </c:pt>
                <c:pt idx="282">
                  <c:v>0.38819449510489501</c:v>
                </c:pt>
                <c:pt idx="283">
                  <c:v>0.38957107132867103</c:v>
                </c:pt>
                <c:pt idx="284">
                  <c:v>0.39094764755244799</c:v>
                </c:pt>
                <c:pt idx="285">
                  <c:v>0.392324223776224</c:v>
                </c:pt>
                <c:pt idx="286">
                  <c:v>0.39370080000000002</c:v>
                </c:pt>
                <c:pt idx="287">
                  <c:v>0.39507737622377598</c:v>
                </c:pt>
                <c:pt idx="288">
                  <c:v>0.39645395244755299</c:v>
                </c:pt>
                <c:pt idx="289">
                  <c:v>0.39783052867132901</c:v>
                </c:pt>
                <c:pt idx="290">
                  <c:v>0.39920710489510502</c:v>
                </c:pt>
                <c:pt idx="291">
                  <c:v>0.40058368111888099</c:v>
                </c:pt>
                <c:pt idx="292">
                  <c:v>0.401960257342657</c:v>
                </c:pt>
                <c:pt idx="293">
                  <c:v>0.40333683356643402</c:v>
                </c:pt>
                <c:pt idx="294">
                  <c:v>0.40471340979020998</c:v>
                </c:pt>
                <c:pt idx="295">
                  <c:v>0.40608998601398599</c:v>
                </c:pt>
                <c:pt idx="296">
                  <c:v>0.40746656223776201</c:v>
                </c:pt>
                <c:pt idx="297">
                  <c:v>0.40884313846153902</c:v>
                </c:pt>
                <c:pt idx="298">
                  <c:v>0.41021971468531498</c:v>
                </c:pt>
                <c:pt idx="299">
                  <c:v>0.411596290909091</c:v>
                </c:pt>
                <c:pt idx="300">
                  <c:v>0.41297286713286702</c:v>
                </c:pt>
                <c:pt idx="301">
                  <c:v>0.41434944335664298</c:v>
                </c:pt>
                <c:pt idx="302">
                  <c:v>0.41572601958041999</c:v>
                </c:pt>
                <c:pt idx="303">
                  <c:v>0.41710259580419601</c:v>
                </c:pt>
                <c:pt idx="304">
                  <c:v>0.41847917202797202</c:v>
                </c:pt>
                <c:pt idx="305">
                  <c:v>0.41985574825174798</c:v>
                </c:pt>
                <c:pt idx="306">
                  <c:v>0.421232324475525</c:v>
                </c:pt>
                <c:pt idx="307">
                  <c:v>0.42260890069930102</c:v>
                </c:pt>
                <c:pt idx="308">
                  <c:v>0.42398547692307698</c:v>
                </c:pt>
                <c:pt idx="309">
                  <c:v>0.42536205314685299</c:v>
                </c:pt>
                <c:pt idx="310">
                  <c:v>0.42673862937062901</c:v>
                </c:pt>
                <c:pt idx="311">
                  <c:v>0.42811520559440602</c:v>
                </c:pt>
                <c:pt idx="312">
                  <c:v>0.42949178181818198</c:v>
                </c:pt>
                <c:pt idx="313">
                  <c:v>0.430868358041958</c:v>
                </c:pt>
                <c:pt idx="314">
                  <c:v>0.43224493426573402</c:v>
                </c:pt>
                <c:pt idx="315">
                  <c:v>0.43362151048951098</c:v>
                </c:pt>
                <c:pt idx="316">
                  <c:v>0.43499808671328699</c:v>
                </c:pt>
                <c:pt idx="317">
                  <c:v>0.43637466293706301</c:v>
                </c:pt>
                <c:pt idx="318">
                  <c:v>0.43775123916083902</c:v>
                </c:pt>
                <c:pt idx="319">
                  <c:v>0.43912781538461498</c:v>
                </c:pt>
                <c:pt idx="320">
                  <c:v>0.440504391608392</c:v>
                </c:pt>
                <c:pt idx="321">
                  <c:v>0.44188096783216801</c:v>
                </c:pt>
                <c:pt idx="322">
                  <c:v>0.44325754405594398</c:v>
                </c:pt>
                <c:pt idx="323">
                  <c:v>0.44463412027971999</c:v>
                </c:pt>
                <c:pt idx="324">
                  <c:v>0.44601069650349701</c:v>
                </c:pt>
                <c:pt idx="325">
                  <c:v>0.44738727272727302</c:v>
                </c:pt>
                <c:pt idx="326">
                  <c:v>0.44876384895104898</c:v>
                </c:pt>
                <c:pt idx="327">
                  <c:v>0.450140425174825</c:v>
                </c:pt>
                <c:pt idx="328">
                  <c:v>0.45151700139860101</c:v>
                </c:pt>
                <c:pt idx="329">
                  <c:v>0.45289357762237797</c:v>
                </c:pt>
                <c:pt idx="330">
                  <c:v>0.45427015384615399</c:v>
                </c:pt>
                <c:pt idx="331">
                  <c:v>0.45564673006993001</c:v>
                </c:pt>
                <c:pt idx="332">
                  <c:v>0.45702330629370602</c:v>
                </c:pt>
                <c:pt idx="333">
                  <c:v>0.45839988251748298</c:v>
                </c:pt>
                <c:pt idx="334">
                  <c:v>0.459776458741259</c:v>
                </c:pt>
                <c:pt idx="335">
                  <c:v>0.46115303496503501</c:v>
                </c:pt>
                <c:pt idx="336">
                  <c:v>0.46252961118881097</c:v>
                </c:pt>
                <c:pt idx="337">
                  <c:v>0.46390618741258799</c:v>
                </c:pt>
                <c:pt idx="338">
                  <c:v>0.46528276363636401</c:v>
                </c:pt>
                <c:pt idx="339">
                  <c:v>0.46665933986014002</c:v>
                </c:pt>
                <c:pt idx="340">
                  <c:v>0.46803591608391598</c:v>
                </c:pt>
                <c:pt idx="341">
                  <c:v>0.469412492307692</c:v>
                </c:pt>
                <c:pt idx="342">
                  <c:v>0.47078906853146901</c:v>
                </c:pt>
                <c:pt idx="343">
                  <c:v>0.47216564475524497</c:v>
                </c:pt>
                <c:pt idx="344">
                  <c:v>0.47354222097902099</c:v>
                </c:pt>
                <c:pt idx="345">
                  <c:v>0.47491879720279701</c:v>
                </c:pt>
                <c:pt idx="346">
                  <c:v>0.47629537342657402</c:v>
                </c:pt>
                <c:pt idx="347">
                  <c:v>0.47767194965034998</c:v>
                </c:pt>
                <c:pt idx="348">
                  <c:v>0.479048525874126</c:v>
                </c:pt>
                <c:pt idx="349">
                  <c:v>0.48042510209790201</c:v>
                </c:pt>
                <c:pt idx="350">
                  <c:v>0.48180167832167797</c:v>
                </c:pt>
                <c:pt idx="351">
                  <c:v>0.48317825454545499</c:v>
                </c:pt>
                <c:pt idx="352">
                  <c:v>0.484554830769231</c:v>
                </c:pt>
                <c:pt idx="353">
                  <c:v>0.48593140699300702</c:v>
                </c:pt>
                <c:pt idx="354">
                  <c:v>0.48730798321678298</c:v>
                </c:pt>
                <c:pt idx="355">
                  <c:v>0.48868455944056</c:v>
                </c:pt>
                <c:pt idx="356">
                  <c:v>0.49006113566433601</c:v>
                </c:pt>
                <c:pt idx="357">
                  <c:v>0.49143771188811203</c:v>
                </c:pt>
                <c:pt idx="358">
                  <c:v>0.49281428811188799</c:v>
                </c:pt>
                <c:pt idx="359">
                  <c:v>0.494190864335664</c:v>
                </c:pt>
                <c:pt idx="360">
                  <c:v>0.49556744055944102</c:v>
                </c:pt>
                <c:pt idx="361">
                  <c:v>0.49694401678321698</c:v>
                </c:pt>
                <c:pt idx="362">
                  <c:v>0.498320593006993</c:v>
                </c:pt>
                <c:pt idx="363">
                  <c:v>0.49969716923076901</c:v>
                </c:pt>
                <c:pt idx="364">
                  <c:v>0.50107374545454597</c:v>
                </c:pt>
                <c:pt idx="365">
                  <c:v>0.50245032167832204</c:v>
                </c:pt>
                <c:pt idx="366">
                  <c:v>0.503826897902098</c:v>
                </c:pt>
                <c:pt idx="367">
                  <c:v>0.50520347412587396</c:v>
                </c:pt>
                <c:pt idx="368">
                  <c:v>0.50658005034965103</c:v>
                </c:pt>
                <c:pt idx="369">
                  <c:v>0.50795662657342699</c:v>
                </c:pt>
                <c:pt idx="370">
                  <c:v>0.50933320279720296</c:v>
                </c:pt>
                <c:pt idx="371">
                  <c:v>0.51070977902097903</c:v>
                </c:pt>
                <c:pt idx="372">
                  <c:v>0.51208635524475499</c:v>
                </c:pt>
                <c:pt idx="373">
                  <c:v>0.51346293146853195</c:v>
                </c:pt>
                <c:pt idx="374">
                  <c:v>0.51483950769230802</c:v>
                </c:pt>
                <c:pt idx="375">
                  <c:v>0.51621608391608398</c:v>
                </c:pt>
                <c:pt idx="376">
                  <c:v>0.51759266013986005</c:v>
                </c:pt>
                <c:pt idx="377">
                  <c:v>0.51896923636363601</c:v>
                </c:pt>
                <c:pt idx="378">
                  <c:v>0.52034581258741297</c:v>
                </c:pt>
                <c:pt idx="379">
                  <c:v>0.52172238881118904</c:v>
                </c:pt>
                <c:pt idx="380">
                  <c:v>0.523098965034965</c:v>
                </c:pt>
                <c:pt idx="381">
                  <c:v>0.52447554125874096</c:v>
                </c:pt>
                <c:pt idx="382">
                  <c:v>0.52585211748251803</c:v>
                </c:pt>
                <c:pt idx="383">
                  <c:v>0.52722869370629399</c:v>
                </c:pt>
                <c:pt idx="384">
                  <c:v>0.52860526993006995</c:v>
                </c:pt>
                <c:pt idx="385">
                  <c:v>0.52998184615384603</c:v>
                </c:pt>
                <c:pt idx="386">
                  <c:v>0.53135842237762199</c:v>
                </c:pt>
                <c:pt idx="387">
                  <c:v>0.53273499860139895</c:v>
                </c:pt>
                <c:pt idx="388">
                  <c:v>0.53411157482517502</c:v>
                </c:pt>
                <c:pt idx="389">
                  <c:v>0.53548815104895098</c:v>
                </c:pt>
                <c:pt idx="390">
                  <c:v>0.53686472727272705</c:v>
                </c:pt>
                <c:pt idx="391">
                  <c:v>0.53824130349650401</c:v>
                </c:pt>
                <c:pt idx="392">
                  <c:v>0.53961787972027997</c:v>
                </c:pt>
                <c:pt idx="393">
                  <c:v>0.54099445594405604</c:v>
                </c:pt>
                <c:pt idx="394">
                  <c:v>0.542371032167832</c:v>
                </c:pt>
                <c:pt idx="395">
                  <c:v>0.54374760839160796</c:v>
                </c:pt>
                <c:pt idx="396">
                  <c:v>0.54512418461538503</c:v>
                </c:pt>
                <c:pt idx="397">
                  <c:v>0.54650076083916099</c:v>
                </c:pt>
                <c:pt idx="398">
                  <c:v>0.54787733706293695</c:v>
                </c:pt>
                <c:pt idx="399">
                  <c:v>0.54925391328671302</c:v>
                </c:pt>
                <c:pt idx="400">
                  <c:v>0.55063048951048998</c:v>
                </c:pt>
                <c:pt idx="401">
                  <c:v>0.55200706573426594</c:v>
                </c:pt>
                <c:pt idx="402">
                  <c:v>0.55338364195804202</c:v>
                </c:pt>
                <c:pt idx="403">
                  <c:v>0.55476021818181798</c:v>
                </c:pt>
                <c:pt idx="404">
                  <c:v>0.55613679440559505</c:v>
                </c:pt>
                <c:pt idx="405">
                  <c:v>0.55751337062937101</c:v>
                </c:pt>
                <c:pt idx="406">
                  <c:v>0.55888994685314697</c:v>
                </c:pt>
                <c:pt idx="407">
                  <c:v>0.56026652307692304</c:v>
                </c:pt>
                <c:pt idx="408">
                  <c:v>0.561643099300699</c:v>
                </c:pt>
                <c:pt idx="409">
                  <c:v>0.56301967552447596</c:v>
                </c:pt>
                <c:pt idx="410">
                  <c:v>0.56439625174825203</c:v>
                </c:pt>
                <c:pt idx="411">
                  <c:v>0.56577282797202799</c:v>
                </c:pt>
                <c:pt idx="412">
                  <c:v>0.56714940419580395</c:v>
                </c:pt>
                <c:pt idx="413">
                  <c:v>0.56852598041958102</c:v>
                </c:pt>
                <c:pt idx="414">
                  <c:v>0.56990255664335698</c:v>
                </c:pt>
                <c:pt idx="415">
                  <c:v>0.57127913286713305</c:v>
                </c:pt>
                <c:pt idx="416">
                  <c:v>0.57265570909090902</c:v>
                </c:pt>
                <c:pt idx="417">
                  <c:v>0.57403228531468498</c:v>
                </c:pt>
                <c:pt idx="418">
                  <c:v>0.57540886153846205</c:v>
                </c:pt>
                <c:pt idx="419">
                  <c:v>0.57678543776223801</c:v>
                </c:pt>
                <c:pt idx="420">
                  <c:v>0.57816201398601397</c:v>
                </c:pt>
                <c:pt idx="421">
                  <c:v>0.57953859020979004</c:v>
                </c:pt>
                <c:pt idx="422">
                  <c:v>0.580915166433567</c:v>
                </c:pt>
                <c:pt idx="423">
                  <c:v>0.58229174265734296</c:v>
                </c:pt>
                <c:pt idx="424">
                  <c:v>0.58366831888111903</c:v>
                </c:pt>
                <c:pt idx="425">
                  <c:v>0.58504489510489499</c:v>
                </c:pt>
                <c:pt idx="426">
                  <c:v>0.58642147132867095</c:v>
                </c:pt>
                <c:pt idx="427">
                  <c:v>0.58779804755244802</c:v>
                </c:pt>
                <c:pt idx="428">
                  <c:v>0.58917462377622398</c:v>
                </c:pt>
                <c:pt idx="429">
                  <c:v>0.59055120000000005</c:v>
                </c:pt>
                <c:pt idx="430">
                  <c:v>0.59192777622377601</c:v>
                </c:pt>
                <c:pt idx="431">
                  <c:v>0.59330435244755197</c:v>
                </c:pt>
                <c:pt idx="432">
                  <c:v>0.59468092867132905</c:v>
                </c:pt>
                <c:pt idx="433">
                  <c:v>0.59605750489510501</c:v>
                </c:pt>
                <c:pt idx="434">
                  <c:v>0.59743408111888097</c:v>
                </c:pt>
                <c:pt idx="435">
                  <c:v>0.59881065734265804</c:v>
                </c:pt>
                <c:pt idx="436">
                  <c:v>0.600187233566434</c:v>
                </c:pt>
                <c:pt idx="437">
                  <c:v>0.60156380979020996</c:v>
                </c:pt>
                <c:pt idx="438">
                  <c:v>0.60294038601398603</c:v>
                </c:pt>
                <c:pt idx="439">
                  <c:v>0.60431696223776199</c:v>
                </c:pt>
                <c:pt idx="440">
                  <c:v>0.60569353846153895</c:v>
                </c:pt>
                <c:pt idx="441">
                  <c:v>0.60707011468531502</c:v>
                </c:pt>
                <c:pt idx="442">
                  <c:v>0.60844669090909098</c:v>
                </c:pt>
                <c:pt idx="443">
                  <c:v>0.60982326713286705</c:v>
                </c:pt>
                <c:pt idx="444">
                  <c:v>0.61119984335664301</c:v>
                </c:pt>
                <c:pt idx="445">
                  <c:v>0.61257641958041997</c:v>
                </c:pt>
                <c:pt idx="446">
                  <c:v>0.61395299580419604</c:v>
                </c:pt>
                <c:pt idx="447">
                  <c:v>0.615329572027972</c:v>
                </c:pt>
                <c:pt idx="448">
                  <c:v>0.61670614825174797</c:v>
                </c:pt>
                <c:pt idx="449">
                  <c:v>0.61808272447552504</c:v>
                </c:pt>
                <c:pt idx="450">
                  <c:v>0.619459300699301</c:v>
                </c:pt>
                <c:pt idx="451">
                  <c:v>0.62083587692307696</c:v>
                </c:pt>
                <c:pt idx="452">
                  <c:v>0.62221245314685303</c:v>
                </c:pt>
                <c:pt idx="453">
                  <c:v>0.62358902937062899</c:v>
                </c:pt>
                <c:pt idx="454">
                  <c:v>0.62496560559440595</c:v>
                </c:pt>
                <c:pt idx="455">
                  <c:v>0.62634218181818202</c:v>
                </c:pt>
                <c:pt idx="456">
                  <c:v>0.62771875804195798</c:v>
                </c:pt>
                <c:pt idx="457">
                  <c:v>0.62909533426573405</c:v>
                </c:pt>
                <c:pt idx="458">
                  <c:v>0.63047191048951101</c:v>
                </c:pt>
                <c:pt idx="459">
                  <c:v>0.63184848671328697</c:v>
                </c:pt>
                <c:pt idx="460">
                  <c:v>0.63322506293706304</c:v>
                </c:pt>
                <c:pt idx="461">
                  <c:v>0.634601639160839</c:v>
                </c:pt>
                <c:pt idx="462">
                  <c:v>0.63597821538461496</c:v>
                </c:pt>
                <c:pt idx="463">
                  <c:v>0.63735479160839204</c:v>
                </c:pt>
                <c:pt idx="464">
                  <c:v>0.638731367832168</c:v>
                </c:pt>
                <c:pt idx="465">
                  <c:v>0.64010794405594396</c:v>
                </c:pt>
                <c:pt idx="466">
                  <c:v>0.64148452027972003</c:v>
                </c:pt>
                <c:pt idx="467">
                  <c:v>0.64286109650349699</c:v>
                </c:pt>
                <c:pt idx="468">
                  <c:v>0.64423767272727295</c:v>
                </c:pt>
                <c:pt idx="469">
                  <c:v>0.64561424895104902</c:v>
                </c:pt>
                <c:pt idx="470">
                  <c:v>0.64699082517482498</c:v>
                </c:pt>
                <c:pt idx="471">
                  <c:v>0.64836740139860205</c:v>
                </c:pt>
                <c:pt idx="472">
                  <c:v>0.64974397762237801</c:v>
                </c:pt>
                <c:pt idx="473">
                  <c:v>0.65112055384615397</c:v>
                </c:pt>
                <c:pt idx="474">
                  <c:v>0.65249713006993004</c:v>
                </c:pt>
                <c:pt idx="475">
                  <c:v>0.653873706293706</c:v>
                </c:pt>
                <c:pt idx="476">
                  <c:v>0.65525028251748296</c:v>
                </c:pt>
                <c:pt idx="477">
                  <c:v>0.65662685874125903</c:v>
                </c:pt>
                <c:pt idx="478">
                  <c:v>0.65800343496503499</c:v>
                </c:pt>
                <c:pt idx="479">
                  <c:v>0.65938001118881095</c:v>
                </c:pt>
                <c:pt idx="480">
                  <c:v>0.66075658741258803</c:v>
                </c:pt>
                <c:pt idx="481">
                  <c:v>0.66213316363636399</c:v>
                </c:pt>
                <c:pt idx="482">
                  <c:v>0.66350973986013995</c:v>
                </c:pt>
                <c:pt idx="483">
                  <c:v>0.66488631608391602</c:v>
                </c:pt>
                <c:pt idx="484">
                  <c:v>0.66626289230769198</c:v>
                </c:pt>
                <c:pt idx="485">
                  <c:v>0.66763946853146905</c:v>
                </c:pt>
                <c:pt idx="486">
                  <c:v>0.66901604475524501</c:v>
                </c:pt>
                <c:pt idx="487">
                  <c:v>0.67039262097902097</c:v>
                </c:pt>
                <c:pt idx="488">
                  <c:v>0.67176919720279704</c:v>
                </c:pt>
                <c:pt idx="489">
                  <c:v>0.673145773426574</c:v>
                </c:pt>
                <c:pt idx="490">
                  <c:v>0.67452234965034996</c:v>
                </c:pt>
                <c:pt idx="491">
                  <c:v>0.67589892587412603</c:v>
                </c:pt>
                <c:pt idx="492">
                  <c:v>0.67727550209790199</c:v>
                </c:pt>
                <c:pt idx="493">
                  <c:v>0.67865207832167795</c:v>
                </c:pt>
                <c:pt idx="494">
                  <c:v>0.68002865454545502</c:v>
                </c:pt>
                <c:pt idx="495">
                  <c:v>0.68140523076923099</c:v>
                </c:pt>
                <c:pt idx="496">
                  <c:v>0.68278180699300695</c:v>
                </c:pt>
                <c:pt idx="497">
                  <c:v>0.68415838321678302</c:v>
                </c:pt>
                <c:pt idx="498">
                  <c:v>0.68553495944055898</c:v>
                </c:pt>
                <c:pt idx="499">
                  <c:v>0.68691153566433605</c:v>
                </c:pt>
                <c:pt idx="500">
                  <c:v>0.68828811188811201</c:v>
                </c:pt>
                <c:pt idx="501">
                  <c:v>0.68966468811188797</c:v>
                </c:pt>
                <c:pt idx="502">
                  <c:v>0.69104126433566504</c:v>
                </c:pt>
                <c:pt idx="503">
                  <c:v>0.692417840559441</c:v>
                </c:pt>
                <c:pt idx="504">
                  <c:v>0.69379441678321696</c:v>
                </c:pt>
                <c:pt idx="505">
                  <c:v>0.69517099300699303</c:v>
                </c:pt>
                <c:pt idx="506">
                  <c:v>0.69654756923076899</c:v>
                </c:pt>
                <c:pt idx="507">
                  <c:v>0.69792414545454595</c:v>
                </c:pt>
                <c:pt idx="508">
                  <c:v>0.69930072167832202</c:v>
                </c:pt>
                <c:pt idx="509">
                  <c:v>0.70067729790209798</c:v>
                </c:pt>
                <c:pt idx="510">
                  <c:v>0.70205387412587394</c:v>
                </c:pt>
                <c:pt idx="511">
                  <c:v>0.70343045034965002</c:v>
                </c:pt>
                <c:pt idx="512">
                  <c:v>0.70480702657342698</c:v>
                </c:pt>
                <c:pt idx="513">
                  <c:v>0.70618360279720305</c:v>
                </c:pt>
                <c:pt idx="514">
                  <c:v>0.70756017902097901</c:v>
                </c:pt>
                <c:pt idx="515">
                  <c:v>0.70893675524475497</c:v>
                </c:pt>
                <c:pt idx="516">
                  <c:v>0.71031333146853204</c:v>
                </c:pt>
                <c:pt idx="517">
                  <c:v>0.711689907692308</c:v>
                </c:pt>
                <c:pt idx="518">
                  <c:v>0.71306648391608396</c:v>
                </c:pt>
                <c:pt idx="519">
                  <c:v>0.71444306013986003</c:v>
                </c:pt>
                <c:pt idx="520">
                  <c:v>0.71581963636363599</c:v>
                </c:pt>
                <c:pt idx="521">
                  <c:v>0.71719621258741295</c:v>
                </c:pt>
                <c:pt idx="522">
                  <c:v>0.71857278881118902</c:v>
                </c:pt>
                <c:pt idx="523">
                  <c:v>0.71994936503496498</c:v>
                </c:pt>
                <c:pt idx="524">
                  <c:v>0.72132594125874105</c:v>
                </c:pt>
                <c:pt idx="525">
                  <c:v>0.72270251748251801</c:v>
                </c:pt>
                <c:pt idx="526">
                  <c:v>0.72407909370629397</c:v>
                </c:pt>
                <c:pt idx="527">
                  <c:v>0.72545566993007005</c:v>
                </c:pt>
                <c:pt idx="528">
                  <c:v>0.72683224615384601</c:v>
                </c:pt>
                <c:pt idx="529">
                  <c:v>0.72820882237762197</c:v>
                </c:pt>
                <c:pt idx="530">
                  <c:v>0.72958539860139904</c:v>
                </c:pt>
                <c:pt idx="531">
                  <c:v>0.730961974825175</c:v>
                </c:pt>
                <c:pt idx="532">
                  <c:v>0.73233855104895096</c:v>
                </c:pt>
                <c:pt idx="533">
                  <c:v>0.73371512727272703</c:v>
                </c:pt>
                <c:pt idx="534">
                  <c:v>0.73509170349650299</c:v>
                </c:pt>
                <c:pt idx="535">
                  <c:v>0.73646827972027995</c:v>
                </c:pt>
                <c:pt idx="536">
                  <c:v>0.73784485594405602</c:v>
                </c:pt>
                <c:pt idx="537">
                  <c:v>0.73922143216783198</c:v>
                </c:pt>
                <c:pt idx="538">
                  <c:v>0.74059800839160805</c:v>
                </c:pt>
                <c:pt idx="539">
                  <c:v>0.74197458461538501</c:v>
                </c:pt>
                <c:pt idx="540">
                  <c:v>0.74335116083916097</c:v>
                </c:pt>
                <c:pt idx="541">
                  <c:v>0.74472773706293705</c:v>
                </c:pt>
                <c:pt idx="542">
                  <c:v>0.74610431328671301</c:v>
                </c:pt>
                <c:pt idx="543">
                  <c:v>0.74748088951048997</c:v>
                </c:pt>
                <c:pt idx="544">
                  <c:v>0.74885746573426604</c:v>
                </c:pt>
                <c:pt idx="545">
                  <c:v>0.750234041958042</c:v>
                </c:pt>
                <c:pt idx="546">
                  <c:v>0.75161061818181796</c:v>
                </c:pt>
                <c:pt idx="547">
                  <c:v>0.75298719440559503</c:v>
                </c:pt>
                <c:pt idx="548">
                  <c:v>0.75436377062937099</c:v>
                </c:pt>
                <c:pt idx="549">
                  <c:v>0.75574034685314695</c:v>
                </c:pt>
                <c:pt idx="550">
                  <c:v>0.75711692307692302</c:v>
                </c:pt>
                <c:pt idx="551">
                  <c:v>0.75849349930069898</c:v>
                </c:pt>
                <c:pt idx="552">
                  <c:v>0.75987007552447605</c:v>
                </c:pt>
                <c:pt idx="553">
                  <c:v>0.76124665174825201</c:v>
                </c:pt>
                <c:pt idx="554">
                  <c:v>0.76262322797202797</c:v>
                </c:pt>
                <c:pt idx="555">
                  <c:v>0.76399980419580404</c:v>
                </c:pt>
                <c:pt idx="556">
                  <c:v>0.76537638041958</c:v>
                </c:pt>
                <c:pt idx="557">
                  <c:v>0.76675295664335696</c:v>
                </c:pt>
                <c:pt idx="558">
                  <c:v>0.76812953286713304</c:v>
                </c:pt>
                <c:pt idx="559">
                  <c:v>0.769506109090909</c:v>
                </c:pt>
                <c:pt idx="560">
                  <c:v>0.77088268531468496</c:v>
                </c:pt>
                <c:pt idx="561">
                  <c:v>0.77225926153846203</c:v>
                </c:pt>
                <c:pt idx="562">
                  <c:v>0.77363583776223799</c:v>
                </c:pt>
                <c:pt idx="563">
                  <c:v>0.77501241398601395</c:v>
                </c:pt>
                <c:pt idx="564">
                  <c:v>0.77638899020979002</c:v>
                </c:pt>
                <c:pt idx="565">
                  <c:v>0.77776556643356698</c:v>
                </c:pt>
                <c:pt idx="566">
                  <c:v>0.77914214265734305</c:v>
                </c:pt>
                <c:pt idx="567">
                  <c:v>0.78051871888111901</c:v>
                </c:pt>
                <c:pt idx="568">
                  <c:v>0.78189529510489497</c:v>
                </c:pt>
                <c:pt idx="569">
                  <c:v>0.78327187132867104</c:v>
                </c:pt>
                <c:pt idx="570">
                  <c:v>0.784648447552448</c:v>
                </c:pt>
                <c:pt idx="571">
                  <c:v>0.78602502377622396</c:v>
                </c:pt>
                <c:pt idx="572">
                  <c:v>0.78740160000000003</c:v>
                </c:pt>
                <c:pt idx="573">
                  <c:v>0.788778176223776</c:v>
                </c:pt>
                <c:pt idx="574">
                  <c:v>0.79015475244755295</c:v>
                </c:pt>
                <c:pt idx="575">
                  <c:v>0.79153132867132903</c:v>
                </c:pt>
                <c:pt idx="576">
                  <c:v>0.79290790489510499</c:v>
                </c:pt>
                <c:pt idx="577">
                  <c:v>0.79428448111888095</c:v>
                </c:pt>
                <c:pt idx="578">
                  <c:v>0.79566105734265702</c:v>
                </c:pt>
                <c:pt idx="579">
                  <c:v>0.79703763356643398</c:v>
                </c:pt>
                <c:pt idx="580">
                  <c:v>0.79841420979021005</c:v>
                </c:pt>
                <c:pt idx="581">
                  <c:v>0.79979078601398601</c:v>
                </c:pt>
                <c:pt idx="582">
                  <c:v>0.80116736223776197</c:v>
                </c:pt>
                <c:pt idx="583">
                  <c:v>0.80254393846153904</c:v>
                </c:pt>
                <c:pt idx="584">
                  <c:v>0.803920514685315</c:v>
                </c:pt>
                <c:pt idx="585">
                  <c:v>0.80529709090909096</c:v>
                </c:pt>
                <c:pt idx="586">
                  <c:v>0.80667366713286703</c:v>
                </c:pt>
                <c:pt idx="587">
                  <c:v>0.80805024335664299</c:v>
                </c:pt>
                <c:pt idx="588">
                  <c:v>0.80942681958041995</c:v>
                </c:pt>
                <c:pt idx="589">
                  <c:v>0.81080339580419603</c:v>
                </c:pt>
                <c:pt idx="590">
                  <c:v>0.81217997202797199</c:v>
                </c:pt>
                <c:pt idx="591">
                  <c:v>0.81355654825174795</c:v>
                </c:pt>
                <c:pt idx="592">
                  <c:v>0.81493312447552502</c:v>
                </c:pt>
                <c:pt idx="593">
                  <c:v>0.81630970069930098</c:v>
                </c:pt>
                <c:pt idx="594">
                  <c:v>0.81768627692307705</c:v>
                </c:pt>
                <c:pt idx="595">
                  <c:v>0.81906285314685301</c:v>
                </c:pt>
                <c:pt idx="596">
                  <c:v>0.82043942937062897</c:v>
                </c:pt>
                <c:pt idx="597">
                  <c:v>0.82181600559440604</c:v>
                </c:pt>
                <c:pt idx="598">
                  <c:v>0.823192581818182</c:v>
                </c:pt>
                <c:pt idx="599">
                  <c:v>0.82456915804195796</c:v>
                </c:pt>
                <c:pt idx="600">
                  <c:v>0.82594573426573403</c:v>
                </c:pt>
                <c:pt idx="601">
                  <c:v>0.82732231048951099</c:v>
                </c:pt>
                <c:pt idx="602">
                  <c:v>0.82869888671328695</c:v>
                </c:pt>
                <c:pt idx="603">
                  <c:v>0.83007546293706302</c:v>
                </c:pt>
                <c:pt idx="604">
                  <c:v>0.83145203916083898</c:v>
                </c:pt>
                <c:pt idx="605">
                  <c:v>0.83282861538461495</c:v>
                </c:pt>
                <c:pt idx="606">
                  <c:v>0.83420519160839202</c:v>
                </c:pt>
                <c:pt idx="607">
                  <c:v>0.83558176783216798</c:v>
                </c:pt>
                <c:pt idx="608">
                  <c:v>0.83695834405594405</c:v>
                </c:pt>
                <c:pt idx="609">
                  <c:v>0.83833492027972101</c:v>
                </c:pt>
                <c:pt idx="610">
                  <c:v>0.83971149650349697</c:v>
                </c:pt>
                <c:pt idx="611">
                  <c:v>0.84108807272727304</c:v>
                </c:pt>
                <c:pt idx="612">
                  <c:v>0.842464648951049</c:v>
                </c:pt>
                <c:pt idx="613">
                  <c:v>0.84384122517482496</c:v>
                </c:pt>
                <c:pt idx="614">
                  <c:v>0.84521780139860203</c:v>
                </c:pt>
                <c:pt idx="615">
                  <c:v>0.84659437762237799</c:v>
                </c:pt>
                <c:pt idx="616">
                  <c:v>0.84797095384615395</c:v>
                </c:pt>
                <c:pt idx="617">
                  <c:v>0.84934753006993002</c:v>
                </c:pt>
                <c:pt idx="618">
                  <c:v>0.85072410629370598</c:v>
                </c:pt>
                <c:pt idx="619">
                  <c:v>0.85210068251748305</c:v>
                </c:pt>
                <c:pt idx="620">
                  <c:v>0.85347725874125902</c:v>
                </c:pt>
                <c:pt idx="621">
                  <c:v>0.85485383496503498</c:v>
                </c:pt>
                <c:pt idx="622">
                  <c:v>0.85623041118881105</c:v>
                </c:pt>
                <c:pt idx="623">
                  <c:v>0.85760698741258801</c:v>
                </c:pt>
                <c:pt idx="624">
                  <c:v>0.85898356363636397</c:v>
                </c:pt>
                <c:pt idx="625">
                  <c:v>0.86036013986014004</c:v>
                </c:pt>
                <c:pt idx="626">
                  <c:v>0.861736716083916</c:v>
                </c:pt>
                <c:pt idx="627">
                  <c:v>0.86311329230769196</c:v>
                </c:pt>
                <c:pt idx="628">
                  <c:v>0.86448986853146903</c:v>
                </c:pt>
                <c:pt idx="629">
                  <c:v>0.86586644475524499</c:v>
                </c:pt>
                <c:pt idx="630">
                  <c:v>0.86724302097902095</c:v>
                </c:pt>
                <c:pt idx="631">
                  <c:v>0.86861959720279702</c:v>
                </c:pt>
                <c:pt idx="632">
                  <c:v>0.86999617342657398</c:v>
                </c:pt>
                <c:pt idx="633">
                  <c:v>0.87137274965035005</c:v>
                </c:pt>
                <c:pt idx="634">
                  <c:v>0.87274932587412601</c:v>
                </c:pt>
                <c:pt idx="635">
                  <c:v>0.87412590209790197</c:v>
                </c:pt>
                <c:pt idx="636">
                  <c:v>0.87550247832167805</c:v>
                </c:pt>
                <c:pt idx="637">
                  <c:v>0.87687905454545501</c:v>
                </c:pt>
                <c:pt idx="638">
                  <c:v>0.87825563076923097</c:v>
                </c:pt>
                <c:pt idx="639">
                  <c:v>0.87963220699300704</c:v>
                </c:pt>
                <c:pt idx="640">
                  <c:v>0.881008783216783</c:v>
                </c:pt>
                <c:pt idx="641">
                  <c:v>0.88238535944055896</c:v>
                </c:pt>
                <c:pt idx="642">
                  <c:v>0.88376193566433603</c:v>
                </c:pt>
                <c:pt idx="643">
                  <c:v>0.88513851188811199</c:v>
                </c:pt>
                <c:pt idx="644">
                  <c:v>0.88651508811188795</c:v>
                </c:pt>
                <c:pt idx="645">
                  <c:v>0.88789166433566502</c:v>
                </c:pt>
                <c:pt idx="646">
                  <c:v>0.88926824055944098</c:v>
                </c:pt>
                <c:pt idx="647">
                  <c:v>0.89064481678321705</c:v>
                </c:pt>
                <c:pt idx="648">
                  <c:v>0.89202139300699301</c:v>
                </c:pt>
                <c:pt idx="649">
                  <c:v>0.89339796923076897</c:v>
                </c:pt>
                <c:pt idx="650">
                  <c:v>0.89477454545454604</c:v>
                </c:pt>
                <c:pt idx="651">
                  <c:v>0.896151121678322</c:v>
                </c:pt>
                <c:pt idx="652">
                  <c:v>0.89752769790209797</c:v>
                </c:pt>
                <c:pt idx="653">
                  <c:v>0.89890427412587404</c:v>
                </c:pt>
                <c:pt idx="654">
                  <c:v>0.900280850349651</c:v>
                </c:pt>
                <c:pt idx="655">
                  <c:v>0.90165742657342696</c:v>
                </c:pt>
                <c:pt idx="656">
                  <c:v>0.90303400279720303</c:v>
                </c:pt>
                <c:pt idx="657">
                  <c:v>0.90441057902097899</c:v>
                </c:pt>
                <c:pt idx="658">
                  <c:v>0.90578715524475495</c:v>
                </c:pt>
                <c:pt idx="659">
                  <c:v>0.90716373146853202</c:v>
                </c:pt>
                <c:pt idx="660">
                  <c:v>0.90854030769230798</c:v>
                </c:pt>
                <c:pt idx="661">
                  <c:v>0.90991688391608405</c:v>
                </c:pt>
                <c:pt idx="662">
                  <c:v>0.91129346013986001</c:v>
                </c:pt>
                <c:pt idx="663">
                  <c:v>0.91267003636363697</c:v>
                </c:pt>
                <c:pt idx="664">
                  <c:v>0.91404661258741304</c:v>
                </c:pt>
                <c:pt idx="665">
                  <c:v>0.915423188811189</c:v>
                </c:pt>
                <c:pt idx="666">
                  <c:v>0.91679976503496496</c:v>
                </c:pt>
                <c:pt idx="667">
                  <c:v>0.91817634125874104</c:v>
                </c:pt>
                <c:pt idx="668">
                  <c:v>0.919552917482517</c:v>
                </c:pt>
                <c:pt idx="669">
                  <c:v>0.92092949370629396</c:v>
                </c:pt>
                <c:pt idx="670">
                  <c:v>0.92230606993007003</c:v>
                </c:pt>
                <c:pt idx="671">
                  <c:v>0.92368264615384599</c:v>
                </c:pt>
                <c:pt idx="672">
                  <c:v>0.92505922237762195</c:v>
                </c:pt>
                <c:pt idx="673">
                  <c:v>0.92643579860139902</c:v>
                </c:pt>
                <c:pt idx="674">
                  <c:v>0.92781237482517498</c:v>
                </c:pt>
                <c:pt idx="675">
                  <c:v>0.92918895104895105</c:v>
                </c:pt>
                <c:pt idx="676">
                  <c:v>0.93056552727272801</c:v>
                </c:pt>
                <c:pt idx="677">
                  <c:v>0.93194210349650397</c:v>
                </c:pt>
                <c:pt idx="678">
                  <c:v>0.93331867972028004</c:v>
                </c:pt>
                <c:pt idx="679">
                  <c:v>0.934695255944056</c:v>
                </c:pt>
                <c:pt idx="680">
                  <c:v>0.93607183216783196</c:v>
                </c:pt>
                <c:pt idx="681">
                  <c:v>0.93744840839160903</c:v>
                </c:pt>
                <c:pt idx="682">
                  <c:v>0.93882498461538499</c:v>
                </c:pt>
                <c:pt idx="683">
                  <c:v>0.94020156083916095</c:v>
                </c:pt>
                <c:pt idx="684">
                  <c:v>0.94157813706293703</c:v>
                </c:pt>
                <c:pt idx="685">
                  <c:v>0.94295471328671299</c:v>
                </c:pt>
                <c:pt idx="686">
                  <c:v>0.94433128951048995</c:v>
                </c:pt>
                <c:pt idx="687">
                  <c:v>0.94570786573426602</c:v>
                </c:pt>
                <c:pt idx="688">
                  <c:v>0.94708444195804198</c:v>
                </c:pt>
                <c:pt idx="689">
                  <c:v>0.94846101818181805</c:v>
                </c:pt>
                <c:pt idx="690">
                  <c:v>0.94983759440559501</c:v>
                </c:pt>
                <c:pt idx="691">
                  <c:v>0.95121417062937097</c:v>
                </c:pt>
                <c:pt idx="692">
                  <c:v>0.95259074685314704</c:v>
                </c:pt>
                <c:pt idx="693">
                  <c:v>0.953967323076923</c:v>
                </c:pt>
                <c:pt idx="694">
                  <c:v>0.95534389930069896</c:v>
                </c:pt>
                <c:pt idx="695">
                  <c:v>0.95672047552447603</c:v>
                </c:pt>
                <c:pt idx="696">
                  <c:v>0.95809705174825199</c:v>
                </c:pt>
                <c:pt idx="697">
                  <c:v>0.95947362797202795</c:v>
                </c:pt>
                <c:pt idx="698">
                  <c:v>0.96085020419580403</c:v>
                </c:pt>
                <c:pt idx="699">
                  <c:v>0.96222678041958098</c:v>
                </c:pt>
                <c:pt idx="700">
                  <c:v>0.96360335664335695</c:v>
                </c:pt>
                <c:pt idx="701">
                  <c:v>0.96497993286713302</c:v>
                </c:pt>
                <c:pt idx="702">
                  <c:v>0.96635650909090898</c:v>
                </c:pt>
                <c:pt idx="703">
                  <c:v>0.96773308531468505</c:v>
                </c:pt>
                <c:pt idx="704">
                  <c:v>0.96910966153846201</c:v>
                </c:pt>
                <c:pt idx="705">
                  <c:v>0.97048623776223797</c:v>
                </c:pt>
                <c:pt idx="706">
                  <c:v>0.97186281398601404</c:v>
                </c:pt>
                <c:pt idx="707">
                  <c:v>0.97323939020979</c:v>
                </c:pt>
                <c:pt idx="708">
                  <c:v>0.97461596643356696</c:v>
                </c:pt>
                <c:pt idx="709">
                  <c:v>0.97599254265734303</c:v>
                </c:pt>
                <c:pt idx="710">
                  <c:v>0.97736911888111899</c:v>
                </c:pt>
                <c:pt idx="711">
                  <c:v>0.97874569510489495</c:v>
                </c:pt>
                <c:pt idx="712">
                  <c:v>0.98012227132867102</c:v>
                </c:pt>
                <c:pt idx="713">
                  <c:v>0.98149884755244798</c:v>
                </c:pt>
                <c:pt idx="714">
                  <c:v>0.98287542377622406</c:v>
                </c:pt>
                <c:pt idx="715">
                  <c:v>0.98425200000000002</c:v>
                </c:pt>
                <c:pt idx="716">
                  <c:v>0.98562857622377598</c:v>
                </c:pt>
                <c:pt idx="717">
                  <c:v>0.98700515244755305</c:v>
                </c:pt>
                <c:pt idx="718">
                  <c:v>0.98838172867132901</c:v>
                </c:pt>
                <c:pt idx="719">
                  <c:v>0.98975830489510497</c:v>
                </c:pt>
                <c:pt idx="720">
                  <c:v>0.99113488111888104</c:v>
                </c:pt>
                <c:pt idx="721">
                  <c:v>0.992511457342657</c:v>
                </c:pt>
                <c:pt idx="722">
                  <c:v>0.99388803356643396</c:v>
                </c:pt>
                <c:pt idx="723">
                  <c:v>0.99526460979021003</c:v>
                </c:pt>
                <c:pt idx="724">
                  <c:v>0.99664118601398599</c:v>
                </c:pt>
                <c:pt idx="725">
                  <c:v>0.99801776223776295</c:v>
                </c:pt>
                <c:pt idx="726">
                  <c:v>0.99939433846153902</c:v>
                </c:pt>
                <c:pt idx="727">
                  <c:v>1.0007709146853101</c:v>
                </c:pt>
                <c:pt idx="728">
                  <c:v>1.0021474909090899</c:v>
                </c:pt>
                <c:pt idx="729">
                  <c:v>1.00352406713287</c:v>
                </c:pt>
                <c:pt idx="730">
                  <c:v>1.0049006433566401</c:v>
                </c:pt>
                <c:pt idx="731">
                  <c:v>1.0062772195804199</c:v>
                </c:pt>
                <c:pt idx="732">
                  <c:v>1.0076537958042</c:v>
                </c:pt>
                <c:pt idx="733">
                  <c:v>1.0090303720279701</c:v>
                </c:pt>
                <c:pt idx="734">
                  <c:v>1.0104069482517499</c:v>
                </c:pt>
                <c:pt idx="735">
                  <c:v>1.01178352447552</c:v>
                </c:pt>
                <c:pt idx="736">
                  <c:v>1.0131601006993001</c:v>
                </c:pt>
                <c:pt idx="737">
                  <c:v>1.0145366769230799</c:v>
                </c:pt>
                <c:pt idx="738">
                  <c:v>1.01591325314685</c:v>
                </c:pt>
                <c:pt idx="739">
                  <c:v>1.0172898293706301</c:v>
                </c:pt>
                <c:pt idx="740">
                  <c:v>1.0186664055944099</c:v>
                </c:pt>
                <c:pt idx="741">
                  <c:v>1.02004298181818</c:v>
                </c:pt>
                <c:pt idx="742">
                  <c:v>1.0214195580419601</c:v>
                </c:pt>
                <c:pt idx="743">
                  <c:v>1.0227961342657299</c:v>
                </c:pt>
                <c:pt idx="744">
                  <c:v>1.02417271048951</c:v>
                </c:pt>
                <c:pt idx="745">
                  <c:v>1.02554928671329</c:v>
                </c:pt>
                <c:pt idx="746">
                  <c:v>1.0269258629370599</c:v>
                </c:pt>
                <c:pt idx="747">
                  <c:v>1.02830243916084</c:v>
                </c:pt>
                <c:pt idx="748">
                  <c:v>1.02967901538462</c:v>
                </c:pt>
                <c:pt idx="749">
                  <c:v>1.0310555916083901</c:v>
                </c:pt>
                <c:pt idx="750">
                  <c:v>1.03243216783217</c:v>
                </c:pt>
                <c:pt idx="751">
                  <c:v>1.03380874405594</c:v>
                </c:pt>
                <c:pt idx="752">
                  <c:v>1.0351853202797201</c:v>
                </c:pt>
                <c:pt idx="753">
                  <c:v>1.0365618965034999</c:v>
                </c:pt>
                <c:pt idx="754">
                  <c:v>1.03793847272727</c:v>
                </c:pt>
                <c:pt idx="755">
                  <c:v>1.0393150489510501</c:v>
                </c:pt>
                <c:pt idx="756">
                  <c:v>1.0406916251748299</c:v>
                </c:pt>
                <c:pt idx="757">
                  <c:v>1.0420682013986</c:v>
                </c:pt>
                <c:pt idx="758">
                  <c:v>1.0434447776223801</c:v>
                </c:pt>
                <c:pt idx="759">
                  <c:v>1.0448213538461499</c:v>
                </c:pt>
                <c:pt idx="760">
                  <c:v>1.04619793006993</c:v>
                </c:pt>
                <c:pt idx="761">
                  <c:v>1.0475745062937101</c:v>
                </c:pt>
                <c:pt idx="762">
                  <c:v>1.0489510825174799</c:v>
                </c:pt>
                <c:pt idx="763">
                  <c:v>1.05032765874126</c:v>
                </c:pt>
                <c:pt idx="764">
                  <c:v>1.0517042349650401</c:v>
                </c:pt>
                <c:pt idx="765">
                  <c:v>1.0530808111888099</c:v>
                </c:pt>
                <c:pt idx="766">
                  <c:v>1.05445738741259</c:v>
                </c:pt>
                <c:pt idx="767">
                  <c:v>1.0558339636363601</c:v>
                </c:pt>
                <c:pt idx="768">
                  <c:v>1.0572105398601399</c:v>
                </c:pt>
                <c:pt idx="769">
                  <c:v>1.05858711608392</c:v>
                </c:pt>
                <c:pt idx="770">
                  <c:v>1.0599636923076901</c:v>
                </c:pt>
                <c:pt idx="771">
                  <c:v>1.0613402685314699</c:v>
                </c:pt>
                <c:pt idx="772">
                  <c:v>1.06271684475524</c:v>
                </c:pt>
                <c:pt idx="773">
                  <c:v>1.06409342097902</c:v>
                </c:pt>
                <c:pt idx="774">
                  <c:v>1.0654699972027999</c:v>
                </c:pt>
                <c:pt idx="775">
                  <c:v>1.06684657342657</c:v>
                </c:pt>
                <c:pt idx="776">
                  <c:v>1.06822314965035</c:v>
                </c:pt>
                <c:pt idx="777">
                  <c:v>1.0695997258741301</c:v>
                </c:pt>
                <c:pt idx="778">
                  <c:v>1.0709763020979</c:v>
                </c:pt>
                <c:pt idx="779">
                  <c:v>1.07235287832168</c:v>
                </c:pt>
                <c:pt idx="780">
                  <c:v>1.0737294545454501</c:v>
                </c:pt>
                <c:pt idx="781">
                  <c:v>1.0751060307692299</c:v>
                </c:pt>
                <c:pt idx="782">
                  <c:v>1.07648260699301</c:v>
                </c:pt>
                <c:pt idx="783">
                  <c:v>1.0778591832167801</c:v>
                </c:pt>
                <c:pt idx="784">
                  <c:v>1.0792357594405599</c:v>
                </c:pt>
                <c:pt idx="785">
                  <c:v>1.08061233566434</c:v>
                </c:pt>
                <c:pt idx="786">
                  <c:v>1.0819889118881101</c:v>
                </c:pt>
                <c:pt idx="787">
                  <c:v>1.0833654881118899</c:v>
                </c:pt>
                <c:pt idx="788">
                  <c:v>1.08474206433566</c:v>
                </c:pt>
                <c:pt idx="789">
                  <c:v>1.0861186405594401</c:v>
                </c:pt>
                <c:pt idx="790">
                  <c:v>1.0874952167832199</c:v>
                </c:pt>
                <c:pt idx="791">
                  <c:v>1.08887179300699</c:v>
                </c:pt>
                <c:pt idx="792">
                  <c:v>1.0902483692307701</c:v>
                </c:pt>
                <c:pt idx="793">
                  <c:v>1.0916249454545499</c:v>
                </c:pt>
                <c:pt idx="794">
                  <c:v>1.09300152167832</c:v>
                </c:pt>
                <c:pt idx="795">
                  <c:v>1.0943780979021001</c:v>
                </c:pt>
                <c:pt idx="796">
                  <c:v>1.0957546741258699</c:v>
                </c:pt>
                <c:pt idx="797">
                  <c:v>1.09713125034965</c:v>
                </c:pt>
                <c:pt idx="798">
                  <c:v>1.09850782657343</c:v>
                </c:pt>
                <c:pt idx="799">
                  <c:v>1.0998844027971999</c:v>
                </c:pt>
                <c:pt idx="800">
                  <c:v>1.10126097902098</c:v>
                </c:pt>
                <c:pt idx="801">
                  <c:v>1.10263755524476</c:v>
                </c:pt>
                <c:pt idx="802">
                  <c:v>1.1040141314685299</c:v>
                </c:pt>
                <c:pt idx="803">
                  <c:v>1.10539070769231</c:v>
                </c:pt>
                <c:pt idx="804">
                  <c:v>1.10676728391608</c:v>
                </c:pt>
                <c:pt idx="805">
                  <c:v>1.1081438601398601</c:v>
                </c:pt>
                <c:pt idx="806">
                  <c:v>1.10952043636364</c:v>
                </c:pt>
                <c:pt idx="807">
                  <c:v>1.11089701258741</c:v>
                </c:pt>
                <c:pt idx="808">
                  <c:v>1.1122735888111901</c:v>
                </c:pt>
                <c:pt idx="809">
                  <c:v>1.1136501650349699</c:v>
                </c:pt>
                <c:pt idx="810">
                  <c:v>1.11502674125874</c:v>
                </c:pt>
                <c:pt idx="811">
                  <c:v>1.1164033174825201</c:v>
                </c:pt>
                <c:pt idx="812">
                  <c:v>1.1177798937062899</c:v>
                </c:pt>
                <c:pt idx="813">
                  <c:v>1.11915646993007</c:v>
                </c:pt>
                <c:pt idx="814">
                  <c:v>1.1205330461538501</c:v>
                </c:pt>
                <c:pt idx="815">
                  <c:v>1.1219096223776199</c:v>
                </c:pt>
                <c:pt idx="816">
                  <c:v>1.1232861986014</c:v>
                </c:pt>
                <c:pt idx="817">
                  <c:v>1.1246627748251701</c:v>
                </c:pt>
                <c:pt idx="818">
                  <c:v>1.1260393510489499</c:v>
                </c:pt>
                <c:pt idx="819">
                  <c:v>1.12741592727273</c:v>
                </c:pt>
                <c:pt idx="820">
                  <c:v>1.1287925034965001</c:v>
                </c:pt>
                <c:pt idx="821">
                  <c:v>1.1301690797202799</c:v>
                </c:pt>
                <c:pt idx="822">
                  <c:v>1.13154565594406</c:v>
                </c:pt>
                <c:pt idx="823">
                  <c:v>1.1329222321678301</c:v>
                </c:pt>
                <c:pt idx="824">
                  <c:v>1.1342988083916099</c:v>
                </c:pt>
                <c:pt idx="825">
                  <c:v>1.13567538461538</c:v>
                </c:pt>
                <c:pt idx="826">
                  <c:v>1.13705196083916</c:v>
                </c:pt>
                <c:pt idx="827">
                  <c:v>1.1384285370629399</c:v>
                </c:pt>
                <c:pt idx="828">
                  <c:v>1.13980511328671</c:v>
                </c:pt>
                <c:pt idx="829">
                  <c:v>1.14118168951049</c:v>
                </c:pt>
                <c:pt idx="830">
                  <c:v>1.1425582657342701</c:v>
                </c:pt>
                <c:pt idx="831">
                  <c:v>1.14393484195804</c:v>
                </c:pt>
                <c:pt idx="832">
                  <c:v>1.14531141818182</c:v>
                </c:pt>
                <c:pt idx="833">
                  <c:v>1.1466879944055901</c:v>
                </c:pt>
                <c:pt idx="834">
                  <c:v>1.14806457062937</c:v>
                </c:pt>
                <c:pt idx="835">
                  <c:v>1.14944114685315</c:v>
                </c:pt>
                <c:pt idx="836">
                  <c:v>1.1508177230769201</c:v>
                </c:pt>
                <c:pt idx="837">
                  <c:v>1.1521942993006999</c:v>
                </c:pt>
                <c:pt idx="838">
                  <c:v>1.15357087552448</c:v>
                </c:pt>
                <c:pt idx="839">
                  <c:v>1.1549474517482501</c:v>
                </c:pt>
                <c:pt idx="840">
                  <c:v>1.1563240279720299</c:v>
                </c:pt>
                <c:pt idx="841">
                  <c:v>1.1577006041958</c:v>
                </c:pt>
                <c:pt idx="842">
                  <c:v>1.1590771804195801</c:v>
                </c:pt>
                <c:pt idx="843">
                  <c:v>1.1604537566433599</c:v>
                </c:pt>
                <c:pt idx="844">
                  <c:v>1.16183033286713</c:v>
                </c:pt>
                <c:pt idx="845">
                  <c:v>1.1632069090909101</c:v>
                </c:pt>
                <c:pt idx="846">
                  <c:v>1.1645834853146899</c:v>
                </c:pt>
                <c:pt idx="847">
                  <c:v>1.16596006153846</c:v>
                </c:pt>
                <c:pt idx="848">
                  <c:v>1.1673366377622401</c:v>
                </c:pt>
                <c:pt idx="849">
                  <c:v>1.1687132139860099</c:v>
                </c:pt>
                <c:pt idx="850">
                  <c:v>1.17008979020979</c:v>
                </c:pt>
                <c:pt idx="851">
                  <c:v>1.17146636643357</c:v>
                </c:pt>
                <c:pt idx="852">
                  <c:v>1.1728429426573399</c:v>
                </c:pt>
                <c:pt idx="853">
                  <c:v>1.17421951888112</c:v>
                </c:pt>
                <c:pt idx="854">
                  <c:v>1.1755960951049</c:v>
                </c:pt>
                <c:pt idx="855">
                  <c:v>1.1769726713286699</c:v>
                </c:pt>
                <c:pt idx="856">
                  <c:v>1.17834924755245</c:v>
                </c:pt>
                <c:pt idx="857">
                  <c:v>1.17972582377622</c:v>
                </c:pt>
                <c:pt idx="858">
                  <c:v>1.1811024000000001</c:v>
                </c:pt>
                <c:pt idx="859">
                  <c:v>1.18247897622378</c:v>
                </c:pt>
                <c:pt idx="860">
                  <c:v>1.18385555244755</c:v>
                </c:pt>
                <c:pt idx="861">
                  <c:v>1.1852321286713301</c:v>
                </c:pt>
                <c:pt idx="862">
                  <c:v>1.1866087048951</c:v>
                </c:pt>
                <c:pt idx="863">
                  <c:v>1.18798528111888</c:v>
                </c:pt>
                <c:pt idx="864">
                  <c:v>1.1893618573426601</c:v>
                </c:pt>
                <c:pt idx="865">
                  <c:v>1.1907384335664299</c:v>
                </c:pt>
                <c:pt idx="866">
                  <c:v>1.19211500979021</c:v>
                </c:pt>
                <c:pt idx="867">
                  <c:v>1.1934915860139901</c:v>
                </c:pt>
                <c:pt idx="868">
                  <c:v>1.1948681622377599</c:v>
                </c:pt>
                <c:pt idx="869">
                  <c:v>1.19624473846154</c:v>
                </c:pt>
                <c:pt idx="870">
                  <c:v>1.1976213146853201</c:v>
                </c:pt>
                <c:pt idx="871">
                  <c:v>1.1989978909090899</c:v>
                </c:pt>
                <c:pt idx="872">
                  <c:v>1.20037446713287</c:v>
                </c:pt>
                <c:pt idx="873">
                  <c:v>1.2017510433566401</c:v>
                </c:pt>
                <c:pt idx="874">
                  <c:v>1.2031276195804199</c:v>
                </c:pt>
                <c:pt idx="875">
                  <c:v>1.2045041958042</c:v>
                </c:pt>
                <c:pt idx="876">
                  <c:v>1.2058807720279701</c:v>
                </c:pt>
                <c:pt idx="877">
                  <c:v>1.2072573482517499</c:v>
                </c:pt>
                <c:pt idx="878">
                  <c:v>1.20863392447552</c:v>
                </c:pt>
                <c:pt idx="879">
                  <c:v>1.2100105006993001</c:v>
                </c:pt>
                <c:pt idx="880">
                  <c:v>1.2113870769230799</c:v>
                </c:pt>
                <c:pt idx="881">
                  <c:v>1.21276365314685</c:v>
                </c:pt>
                <c:pt idx="882">
                  <c:v>1.21414022937063</c:v>
                </c:pt>
                <c:pt idx="883">
                  <c:v>1.2155168055944101</c:v>
                </c:pt>
                <c:pt idx="884">
                  <c:v>1.21689338181818</c:v>
                </c:pt>
                <c:pt idx="885">
                  <c:v>1.21826995804196</c:v>
                </c:pt>
                <c:pt idx="886">
                  <c:v>1.2196465342657301</c:v>
                </c:pt>
                <c:pt idx="887">
                  <c:v>1.22102311048951</c:v>
                </c:pt>
                <c:pt idx="888">
                  <c:v>1.22239968671329</c:v>
                </c:pt>
                <c:pt idx="889">
                  <c:v>1.2237762629370601</c:v>
                </c:pt>
                <c:pt idx="890">
                  <c:v>1.2251528391608399</c:v>
                </c:pt>
                <c:pt idx="891">
                  <c:v>1.22652941538462</c:v>
                </c:pt>
                <c:pt idx="892">
                  <c:v>1.2279059916083901</c:v>
                </c:pt>
                <c:pt idx="893">
                  <c:v>1.2292825678321699</c:v>
                </c:pt>
                <c:pt idx="894">
                  <c:v>1.23065914405594</c:v>
                </c:pt>
                <c:pt idx="895">
                  <c:v>1.2320357202797201</c:v>
                </c:pt>
                <c:pt idx="896">
                  <c:v>1.2334122965034999</c:v>
                </c:pt>
                <c:pt idx="897">
                  <c:v>1.23478887272727</c:v>
                </c:pt>
                <c:pt idx="898">
                  <c:v>1.2361654489510501</c:v>
                </c:pt>
                <c:pt idx="899">
                  <c:v>1.2375420251748299</c:v>
                </c:pt>
                <c:pt idx="900">
                  <c:v>1.2389186013986</c:v>
                </c:pt>
                <c:pt idx="901">
                  <c:v>1.2402951776223801</c:v>
                </c:pt>
                <c:pt idx="902">
                  <c:v>1.2416717538461499</c:v>
                </c:pt>
                <c:pt idx="903">
                  <c:v>1.24304833006993</c:v>
                </c:pt>
                <c:pt idx="904">
                  <c:v>1.2444249062937101</c:v>
                </c:pt>
                <c:pt idx="905">
                  <c:v>1.2458014825174799</c:v>
                </c:pt>
                <c:pt idx="906">
                  <c:v>1.24717805874126</c:v>
                </c:pt>
                <c:pt idx="907">
                  <c:v>1.24855463496504</c:v>
                </c:pt>
                <c:pt idx="908">
                  <c:v>1.2499312111888099</c:v>
                </c:pt>
                <c:pt idx="909">
                  <c:v>1.25130778741259</c:v>
                </c:pt>
                <c:pt idx="910">
                  <c:v>1.25268436363636</c:v>
                </c:pt>
                <c:pt idx="911">
                  <c:v>1.2540609398601399</c:v>
                </c:pt>
                <c:pt idx="912">
                  <c:v>1.25543751608392</c:v>
                </c:pt>
                <c:pt idx="913">
                  <c:v>1.25681409230769</c:v>
                </c:pt>
                <c:pt idx="914">
                  <c:v>1.2581906685314701</c:v>
                </c:pt>
                <c:pt idx="915">
                  <c:v>1.25956724475524</c:v>
                </c:pt>
                <c:pt idx="916">
                  <c:v>1.26094382097902</c:v>
                </c:pt>
                <c:pt idx="917">
                  <c:v>1.2623203972028001</c:v>
                </c:pt>
                <c:pt idx="918">
                  <c:v>1.2636969734265699</c:v>
                </c:pt>
                <c:pt idx="919">
                  <c:v>1.26507354965035</c:v>
                </c:pt>
                <c:pt idx="920">
                  <c:v>1.2664501258741301</c:v>
                </c:pt>
                <c:pt idx="921">
                  <c:v>1.2678267020978999</c:v>
                </c:pt>
                <c:pt idx="922">
                  <c:v>1.26920327832168</c:v>
                </c:pt>
                <c:pt idx="923">
                  <c:v>1.2705798545454501</c:v>
                </c:pt>
                <c:pt idx="924">
                  <c:v>1.2719564307692299</c:v>
                </c:pt>
                <c:pt idx="925">
                  <c:v>1.27333300699301</c:v>
                </c:pt>
                <c:pt idx="926">
                  <c:v>1.2747095832167801</c:v>
                </c:pt>
                <c:pt idx="927">
                  <c:v>1.2760861594405599</c:v>
                </c:pt>
                <c:pt idx="928">
                  <c:v>1.27746273566434</c:v>
                </c:pt>
                <c:pt idx="929">
                  <c:v>1.2788393118881101</c:v>
                </c:pt>
                <c:pt idx="930">
                  <c:v>1.2802158881118899</c:v>
                </c:pt>
                <c:pt idx="931">
                  <c:v>1.28159246433566</c:v>
                </c:pt>
                <c:pt idx="932">
                  <c:v>1.2829690405594401</c:v>
                </c:pt>
                <c:pt idx="933">
                  <c:v>1.2843456167832199</c:v>
                </c:pt>
                <c:pt idx="934">
                  <c:v>1.28572219300699</c:v>
                </c:pt>
                <c:pt idx="935">
                  <c:v>1.28709876923077</c:v>
                </c:pt>
                <c:pt idx="936">
                  <c:v>1.2884753454545499</c:v>
                </c:pt>
                <c:pt idx="937">
                  <c:v>1.28985192167832</c:v>
                </c:pt>
                <c:pt idx="938">
                  <c:v>1.2912284979021</c:v>
                </c:pt>
                <c:pt idx="939">
                  <c:v>1.2926050741258699</c:v>
                </c:pt>
                <c:pt idx="940">
                  <c:v>1.29398165034965</c:v>
                </c:pt>
                <c:pt idx="941">
                  <c:v>1.29535822657343</c:v>
                </c:pt>
                <c:pt idx="942">
                  <c:v>1.2967348027972001</c:v>
                </c:pt>
                <c:pt idx="943">
                  <c:v>1.2981113790209799</c:v>
                </c:pt>
                <c:pt idx="944">
                  <c:v>1.29948795524476</c:v>
                </c:pt>
                <c:pt idx="945">
                  <c:v>1.3008645314685301</c:v>
                </c:pt>
                <c:pt idx="946">
                  <c:v>1.3022411076923099</c:v>
                </c:pt>
                <c:pt idx="947">
                  <c:v>1.30361768391608</c:v>
                </c:pt>
                <c:pt idx="948">
                  <c:v>1.3049942601398601</c:v>
                </c:pt>
                <c:pt idx="949">
                  <c:v>1.3063708363636399</c:v>
                </c:pt>
                <c:pt idx="950">
                  <c:v>1.30774741258741</c:v>
                </c:pt>
                <c:pt idx="951">
                  <c:v>1.3091239888111901</c:v>
                </c:pt>
                <c:pt idx="952">
                  <c:v>1.3105005650349699</c:v>
                </c:pt>
                <c:pt idx="953">
                  <c:v>1.31187714125874</c:v>
                </c:pt>
                <c:pt idx="954">
                  <c:v>1.3132537174825201</c:v>
                </c:pt>
                <c:pt idx="955">
                  <c:v>1.3146302937062899</c:v>
                </c:pt>
                <c:pt idx="956">
                  <c:v>1.31600686993007</c:v>
                </c:pt>
                <c:pt idx="957">
                  <c:v>1.3173834461538501</c:v>
                </c:pt>
                <c:pt idx="958">
                  <c:v>1.3187600223776199</c:v>
                </c:pt>
                <c:pt idx="959">
                  <c:v>1.3201365986014</c:v>
                </c:pt>
                <c:pt idx="960">
                  <c:v>1.32151317482518</c:v>
                </c:pt>
                <c:pt idx="961">
                  <c:v>1.3228897510489499</c:v>
                </c:pt>
                <c:pt idx="962">
                  <c:v>1.32426632727273</c:v>
                </c:pt>
                <c:pt idx="963">
                  <c:v>1.3256429034965</c:v>
                </c:pt>
                <c:pt idx="964">
                  <c:v>1.3270194797202799</c:v>
                </c:pt>
                <c:pt idx="965">
                  <c:v>1.32839605594406</c:v>
                </c:pt>
                <c:pt idx="966">
                  <c:v>1.32977263216783</c:v>
                </c:pt>
                <c:pt idx="967">
                  <c:v>1.3311492083916101</c:v>
                </c:pt>
                <c:pt idx="968">
                  <c:v>1.33252578461538</c:v>
                </c:pt>
                <c:pt idx="969">
                  <c:v>1.33390236083916</c:v>
                </c:pt>
                <c:pt idx="970">
                  <c:v>1.3352789370629401</c:v>
                </c:pt>
                <c:pt idx="971">
                  <c:v>1.33665551328671</c:v>
                </c:pt>
                <c:pt idx="972">
                  <c:v>1.33803208951049</c:v>
                </c:pt>
                <c:pt idx="973">
                  <c:v>1.3394086657342701</c:v>
                </c:pt>
                <c:pt idx="974">
                  <c:v>1.3407852419580399</c:v>
                </c:pt>
                <c:pt idx="975">
                  <c:v>1.34216181818182</c:v>
                </c:pt>
                <c:pt idx="976">
                  <c:v>1.3435383944055901</c:v>
                </c:pt>
                <c:pt idx="977">
                  <c:v>1.3449149706293699</c:v>
                </c:pt>
                <c:pt idx="978">
                  <c:v>1.34629154685315</c:v>
                </c:pt>
                <c:pt idx="979">
                  <c:v>1.3476681230769201</c:v>
                </c:pt>
                <c:pt idx="980">
                  <c:v>1.3490446993006999</c:v>
                </c:pt>
                <c:pt idx="981">
                  <c:v>1.35042127552448</c:v>
                </c:pt>
                <c:pt idx="982">
                  <c:v>1.3517978517482501</c:v>
                </c:pt>
                <c:pt idx="983">
                  <c:v>1.3531744279720299</c:v>
                </c:pt>
                <c:pt idx="984">
                  <c:v>1.3545510041958</c:v>
                </c:pt>
                <c:pt idx="985">
                  <c:v>1.3559275804195801</c:v>
                </c:pt>
                <c:pt idx="986">
                  <c:v>1.3573041566433599</c:v>
                </c:pt>
                <c:pt idx="987">
                  <c:v>1.35868073286713</c:v>
                </c:pt>
                <c:pt idx="988">
                  <c:v>1.36005730909091</c:v>
                </c:pt>
                <c:pt idx="989">
                  <c:v>1.3614338853146899</c:v>
                </c:pt>
                <c:pt idx="990">
                  <c:v>1.36281046153846</c:v>
                </c:pt>
                <c:pt idx="991">
                  <c:v>1.36418703776224</c:v>
                </c:pt>
                <c:pt idx="992">
                  <c:v>1.3655636139860099</c:v>
                </c:pt>
                <c:pt idx="993">
                  <c:v>1.36694019020979</c:v>
                </c:pt>
                <c:pt idx="994">
                  <c:v>1.36831676643357</c:v>
                </c:pt>
                <c:pt idx="995">
                  <c:v>1.3696933426573401</c:v>
                </c:pt>
                <c:pt idx="996">
                  <c:v>1.37106991888112</c:v>
                </c:pt>
                <c:pt idx="997">
                  <c:v>1.3724464951049</c:v>
                </c:pt>
                <c:pt idx="998">
                  <c:v>1.3738230713286701</c:v>
                </c:pt>
                <c:pt idx="999">
                  <c:v>1.3751996475524499</c:v>
                </c:pt>
                <c:pt idx="1000">
                  <c:v>1.37657622377622</c:v>
                </c:pt>
                <c:pt idx="1001">
                  <c:v>1.3779528000000001</c:v>
                </c:pt>
                <c:pt idx="1002">
                  <c:v>1.3793293762237799</c:v>
                </c:pt>
                <c:pt idx="1003">
                  <c:v>1.38070595244755</c:v>
                </c:pt>
                <c:pt idx="1004">
                  <c:v>1.3820825286713301</c:v>
                </c:pt>
                <c:pt idx="1005">
                  <c:v>1.3834591048951099</c:v>
                </c:pt>
                <c:pt idx="1006">
                  <c:v>1.38483568111888</c:v>
                </c:pt>
                <c:pt idx="1007">
                  <c:v>1.3862122573426601</c:v>
                </c:pt>
                <c:pt idx="1008">
                  <c:v>1.3875888335664299</c:v>
                </c:pt>
                <c:pt idx="1009">
                  <c:v>1.38896540979021</c:v>
                </c:pt>
                <c:pt idx="1010">
                  <c:v>1.3903419860139901</c:v>
                </c:pt>
                <c:pt idx="1011">
                  <c:v>1.3917185622377599</c:v>
                </c:pt>
                <c:pt idx="1012">
                  <c:v>1.39309513846154</c:v>
                </c:pt>
                <c:pt idx="1013">
                  <c:v>1.3944717146853101</c:v>
                </c:pt>
                <c:pt idx="1014">
                  <c:v>1.3958482909090899</c:v>
                </c:pt>
                <c:pt idx="1015">
                  <c:v>1.39722486713287</c:v>
                </c:pt>
                <c:pt idx="1016">
                  <c:v>1.3986014433566401</c:v>
                </c:pt>
                <c:pt idx="1017">
                  <c:v>1.3999780195804199</c:v>
                </c:pt>
                <c:pt idx="1018">
                  <c:v>1.4013545958042</c:v>
                </c:pt>
                <c:pt idx="1019">
                  <c:v>1.40273117202797</c:v>
                </c:pt>
                <c:pt idx="1020">
                  <c:v>1.4041077482517501</c:v>
                </c:pt>
                <c:pt idx="1021">
                  <c:v>1.40548432447552</c:v>
                </c:pt>
                <c:pt idx="1022">
                  <c:v>1.4068609006993</c:v>
                </c:pt>
                <c:pt idx="1023">
                  <c:v>1.4082374769230801</c:v>
                </c:pt>
                <c:pt idx="1024">
                  <c:v>1.40961405314685</c:v>
                </c:pt>
                <c:pt idx="1025">
                  <c:v>1.41099062937063</c:v>
                </c:pt>
                <c:pt idx="1026">
                  <c:v>1.4123672055944101</c:v>
                </c:pt>
                <c:pt idx="1027">
                  <c:v>1.4137437818181799</c:v>
                </c:pt>
                <c:pt idx="1028">
                  <c:v>1.41512035804196</c:v>
                </c:pt>
                <c:pt idx="1029">
                  <c:v>1.4164969342657301</c:v>
                </c:pt>
                <c:pt idx="1030">
                  <c:v>1.4178735104895099</c:v>
                </c:pt>
                <c:pt idx="1031">
                  <c:v>1.41925008671329</c:v>
                </c:pt>
                <c:pt idx="1032">
                  <c:v>1.4206266629370601</c:v>
                </c:pt>
                <c:pt idx="1033">
                  <c:v>1.4220032391608399</c:v>
                </c:pt>
                <c:pt idx="1034">
                  <c:v>1.42337981538462</c:v>
                </c:pt>
                <c:pt idx="1035">
                  <c:v>1.4247563916083901</c:v>
                </c:pt>
                <c:pt idx="1036">
                  <c:v>1.4261329678321699</c:v>
                </c:pt>
                <c:pt idx="1037">
                  <c:v>1.42750954405594</c:v>
                </c:pt>
                <c:pt idx="1038">
                  <c:v>1.4288861202797201</c:v>
                </c:pt>
                <c:pt idx="1039">
                  <c:v>1.4302626965034999</c:v>
                </c:pt>
                <c:pt idx="1040">
                  <c:v>1.43163927272727</c:v>
                </c:pt>
                <c:pt idx="1041">
                  <c:v>1.4330158489510501</c:v>
                </c:pt>
                <c:pt idx="1042">
                  <c:v>1.4343924251748299</c:v>
                </c:pt>
                <c:pt idx="1043">
                  <c:v>1.4357690013986</c:v>
                </c:pt>
                <c:pt idx="1044">
                  <c:v>1.43714557762238</c:v>
                </c:pt>
                <c:pt idx="1045">
                  <c:v>1.4385221538461499</c:v>
                </c:pt>
                <c:pt idx="1046">
                  <c:v>1.43989873006993</c:v>
                </c:pt>
                <c:pt idx="1047">
                  <c:v>1.44127530629371</c:v>
                </c:pt>
                <c:pt idx="1048">
                  <c:v>1.4426518825174801</c:v>
                </c:pt>
                <c:pt idx="1049">
                  <c:v>1.44402845874126</c:v>
                </c:pt>
                <c:pt idx="1050">
                  <c:v>1.44540503496504</c:v>
                </c:pt>
                <c:pt idx="1051">
                  <c:v>1.4467816111888101</c:v>
                </c:pt>
                <c:pt idx="1052">
                  <c:v>1.4481581874125899</c:v>
                </c:pt>
                <c:pt idx="1053">
                  <c:v>1.44953476363636</c:v>
                </c:pt>
                <c:pt idx="1054">
                  <c:v>1.4509113398601401</c:v>
                </c:pt>
                <c:pt idx="1055">
                  <c:v>1.4522879160839199</c:v>
                </c:pt>
                <c:pt idx="1056">
                  <c:v>1.45366449230769</c:v>
                </c:pt>
                <c:pt idx="1057">
                  <c:v>1.4550410685314701</c:v>
                </c:pt>
                <c:pt idx="1058">
                  <c:v>1.4564176447552399</c:v>
                </c:pt>
                <c:pt idx="1059">
                  <c:v>1.45779422097902</c:v>
                </c:pt>
                <c:pt idx="1060">
                  <c:v>1.4591707972028001</c:v>
                </c:pt>
                <c:pt idx="1061">
                  <c:v>1.4605473734265699</c:v>
                </c:pt>
                <c:pt idx="1062">
                  <c:v>1.46192394965035</c:v>
                </c:pt>
                <c:pt idx="1063">
                  <c:v>1.4633005258741301</c:v>
                </c:pt>
                <c:pt idx="1064">
                  <c:v>1.4646771020978999</c:v>
                </c:pt>
                <c:pt idx="1065">
                  <c:v>1.46605367832168</c:v>
                </c:pt>
                <c:pt idx="1066">
                  <c:v>1.4674302545454501</c:v>
                </c:pt>
                <c:pt idx="1067">
                  <c:v>1.4688068307692299</c:v>
                </c:pt>
                <c:pt idx="1068">
                  <c:v>1.47018340699301</c:v>
                </c:pt>
                <c:pt idx="1069">
                  <c:v>1.4715599832167801</c:v>
                </c:pt>
                <c:pt idx="1070">
                  <c:v>1.4729365594405599</c:v>
                </c:pt>
                <c:pt idx="1071">
                  <c:v>1.47431313566434</c:v>
                </c:pt>
                <c:pt idx="1072">
                  <c:v>1.47568971188811</c:v>
                </c:pt>
                <c:pt idx="1073">
                  <c:v>1.4770662881118899</c:v>
                </c:pt>
                <c:pt idx="1074">
                  <c:v>1.47844286433566</c:v>
                </c:pt>
                <c:pt idx="1075">
                  <c:v>1.47981944055944</c:v>
                </c:pt>
                <c:pt idx="1076">
                  <c:v>1.4811960167832201</c:v>
                </c:pt>
                <c:pt idx="1077">
                  <c:v>1.48257259300699</c:v>
                </c:pt>
                <c:pt idx="1078">
                  <c:v>1.48394916923077</c:v>
                </c:pt>
                <c:pt idx="1079">
                  <c:v>1.4853257454545501</c:v>
                </c:pt>
                <c:pt idx="1080">
                  <c:v>1.4867023216783199</c:v>
                </c:pt>
                <c:pt idx="1081">
                  <c:v>1.4880788979021</c:v>
                </c:pt>
                <c:pt idx="1082">
                  <c:v>1.4894554741258701</c:v>
                </c:pt>
                <c:pt idx="1083">
                  <c:v>1.4908320503496499</c:v>
                </c:pt>
                <c:pt idx="1084">
                  <c:v>1.49220862657343</c:v>
                </c:pt>
                <c:pt idx="1085">
                  <c:v>1.4935852027972001</c:v>
                </c:pt>
                <c:pt idx="1086">
                  <c:v>1.4949617790209799</c:v>
                </c:pt>
                <c:pt idx="1087">
                  <c:v>1.49633835524476</c:v>
                </c:pt>
                <c:pt idx="1088">
                  <c:v>1.4977149314685301</c:v>
                </c:pt>
                <c:pt idx="1089">
                  <c:v>1.4990915076923099</c:v>
                </c:pt>
                <c:pt idx="1090">
                  <c:v>1.50046808391608</c:v>
                </c:pt>
                <c:pt idx="1091">
                  <c:v>1.5018446601398601</c:v>
                </c:pt>
                <c:pt idx="1092">
                  <c:v>1.5032212363636399</c:v>
                </c:pt>
                <c:pt idx="1093">
                  <c:v>1.50459781258741</c:v>
                </c:pt>
                <c:pt idx="1094">
                  <c:v>1.5059743888111901</c:v>
                </c:pt>
                <c:pt idx="1095">
                  <c:v>1.5073509650349699</c:v>
                </c:pt>
                <c:pt idx="1096">
                  <c:v>1.50872754125874</c:v>
                </c:pt>
                <c:pt idx="1097">
                  <c:v>1.51010411748252</c:v>
                </c:pt>
                <c:pt idx="1098">
                  <c:v>1.5114806937062899</c:v>
                </c:pt>
                <c:pt idx="1099">
                  <c:v>1.51285726993007</c:v>
                </c:pt>
                <c:pt idx="1100">
                  <c:v>1.51423384615385</c:v>
                </c:pt>
                <c:pt idx="1101">
                  <c:v>1.5156104223776199</c:v>
                </c:pt>
                <c:pt idx="1102">
                  <c:v>1.5169869986014</c:v>
                </c:pt>
                <c:pt idx="1103">
                  <c:v>1.51836357482518</c:v>
                </c:pt>
                <c:pt idx="1104">
                  <c:v>1.5197401510489501</c:v>
                </c:pt>
                <c:pt idx="1105">
                  <c:v>1.52111672727273</c:v>
                </c:pt>
                <c:pt idx="1106">
                  <c:v>1.5224933034965</c:v>
                </c:pt>
                <c:pt idx="1107">
                  <c:v>1.5238698797202801</c:v>
                </c:pt>
                <c:pt idx="1108">
                  <c:v>1.5252464559440599</c:v>
                </c:pt>
                <c:pt idx="1109">
                  <c:v>1.52662303216783</c:v>
                </c:pt>
                <c:pt idx="1110">
                  <c:v>1.5279996083916101</c:v>
                </c:pt>
                <c:pt idx="1111">
                  <c:v>1.5293761846153799</c:v>
                </c:pt>
                <c:pt idx="1112">
                  <c:v>1.53075276083916</c:v>
                </c:pt>
                <c:pt idx="1113">
                  <c:v>1.5321293370629401</c:v>
                </c:pt>
                <c:pt idx="1114">
                  <c:v>1.5335059132867099</c:v>
                </c:pt>
                <c:pt idx="1115">
                  <c:v>1.53488248951049</c:v>
                </c:pt>
                <c:pt idx="1116">
                  <c:v>1.5362590657342701</c:v>
                </c:pt>
                <c:pt idx="1117">
                  <c:v>1.5376356419580399</c:v>
                </c:pt>
                <c:pt idx="1118">
                  <c:v>1.53901221818182</c:v>
                </c:pt>
                <c:pt idx="1119">
                  <c:v>1.5403887944055901</c:v>
                </c:pt>
                <c:pt idx="1120">
                  <c:v>1.5417653706293699</c:v>
                </c:pt>
                <c:pt idx="1121">
                  <c:v>1.54314194685315</c:v>
                </c:pt>
                <c:pt idx="1122">
                  <c:v>1.5445185230769201</c:v>
                </c:pt>
                <c:pt idx="1123">
                  <c:v>1.5458950993006999</c:v>
                </c:pt>
                <c:pt idx="1124">
                  <c:v>1.54727167552448</c:v>
                </c:pt>
                <c:pt idx="1125">
                  <c:v>1.54864825174825</c:v>
                </c:pt>
                <c:pt idx="1126">
                  <c:v>1.5500248279720299</c:v>
                </c:pt>
                <c:pt idx="1127">
                  <c:v>1.5514014041958</c:v>
                </c:pt>
                <c:pt idx="1128">
                  <c:v>1.55277798041958</c:v>
                </c:pt>
                <c:pt idx="1129">
                  <c:v>1.5541545566433601</c:v>
                </c:pt>
                <c:pt idx="1130">
                  <c:v>1.55553113286713</c:v>
                </c:pt>
                <c:pt idx="1131">
                  <c:v>1.55690770909091</c:v>
                </c:pt>
                <c:pt idx="1132">
                  <c:v>1.5582842853146901</c:v>
                </c:pt>
                <c:pt idx="1133">
                  <c:v>1.55966086153846</c:v>
                </c:pt>
                <c:pt idx="1134">
                  <c:v>1.56103743776224</c:v>
                </c:pt>
                <c:pt idx="1135">
                  <c:v>1.5624140139860101</c:v>
                </c:pt>
                <c:pt idx="1136">
                  <c:v>1.5637905902097899</c:v>
                </c:pt>
                <c:pt idx="1137">
                  <c:v>1.56516716643357</c:v>
                </c:pt>
                <c:pt idx="1138">
                  <c:v>1.5665437426573401</c:v>
                </c:pt>
                <c:pt idx="1139">
                  <c:v>1.5679203188811199</c:v>
                </c:pt>
                <c:pt idx="1140">
                  <c:v>1.5692968951049</c:v>
                </c:pt>
                <c:pt idx="1141">
                  <c:v>1.5706734713286701</c:v>
                </c:pt>
                <c:pt idx="1142">
                  <c:v>1.5720500475524499</c:v>
                </c:pt>
                <c:pt idx="1143">
                  <c:v>1.57342662377622</c:v>
                </c:pt>
                <c:pt idx="1144">
                  <c:v>1.5748032000000001</c:v>
                </c:pt>
                <c:pt idx="1145">
                  <c:v>1.5761797762237799</c:v>
                </c:pt>
                <c:pt idx="1146">
                  <c:v>1.57755635244755</c:v>
                </c:pt>
                <c:pt idx="1147">
                  <c:v>1.5789329286713301</c:v>
                </c:pt>
                <c:pt idx="1148">
                  <c:v>1.5803095048951099</c:v>
                </c:pt>
                <c:pt idx="1149">
                  <c:v>1.58168608111888</c:v>
                </c:pt>
                <c:pt idx="1150">
                  <c:v>1.5830626573426601</c:v>
                </c:pt>
                <c:pt idx="1151">
                  <c:v>1.5844392335664299</c:v>
                </c:pt>
                <c:pt idx="1152">
                  <c:v>1.58581580979021</c:v>
                </c:pt>
                <c:pt idx="1153">
                  <c:v>1.58719238601399</c:v>
                </c:pt>
                <c:pt idx="1154">
                  <c:v>1.5885689622377599</c:v>
                </c:pt>
                <c:pt idx="1155">
                  <c:v>1.58994553846154</c:v>
                </c:pt>
                <c:pt idx="1156">
                  <c:v>1.59132211468531</c:v>
                </c:pt>
                <c:pt idx="1157">
                  <c:v>1.5926986909090901</c:v>
                </c:pt>
                <c:pt idx="1158">
                  <c:v>1.59407526713287</c:v>
                </c:pt>
                <c:pt idx="1159">
                  <c:v>1.59545184335664</c:v>
                </c:pt>
                <c:pt idx="1160">
                  <c:v>1.5968284195804201</c:v>
                </c:pt>
                <c:pt idx="1161">
                  <c:v>1.5982049958041999</c:v>
                </c:pt>
                <c:pt idx="1162">
                  <c:v>1.59958157202797</c:v>
                </c:pt>
                <c:pt idx="1163">
                  <c:v>1.6009581482517501</c:v>
                </c:pt>
                <c:pt idx="1164">
                  <c:v>1.6023347244755199</c:v>
                </c:pt>
                <c:pt idx="1165">
                  <c:v>1.6037113006993</c:v>
                </c:pt>
                <c:pt idx="1166">
                  <c:v>1.6050878769230801</c:v>
                </c:pt>
                <c:pt idx="1167">
                  <c:v>1.6064644531468499</c:v>
                </c:pt>
                <c:pt idx="1168">
                  <c:v>1.60784102937063</c:v>
                </c:pt>
                <c:pt idx="1169">
                  <c:v>1.6092176055944101</c:v>
                </c:pt>
                <c:pt idx="1170">
                  <c:v>1.6105941818181799</c:v>
                </c:pt>
                <c:pt idx="1171">
                  <c:v>1.61197075804196</c:v>
                </c:pt>
                <c:pt idx="1172">
                  <c:v>1.6133473342657301</c:v>
                </c:pt>
                <c:pt idx="1173">
                  <c:v>1.6147239104895099</c:v>
                </c:pt>
                <c:pt idx="1174">
                  <c:v>1.61610048671329</c:v>
                </c:pt>
                <c:pt idx="1175">
                  <c:v>1.6174770629370601</c:v>
                </c:pt>
                <c:pt idx="1176">
                  <c:v>1.6188536391608399</c:v>
                </c:pt>
                <c:pt idx="1177">
                  <c:v>1.62023021538462</c:v>
                </c:pt>
                <c:pt idx="1178">
                  <c:v>1.6216067916083901</c:v>
                </c:pt>
                <c:pt idx="1179">
                  <c:v>1.6229833678321699</c:v>
                </c:pt>
                <c:pt idx="1180">
                  <c:v>1.62435994405594</c:v>
                </c:pt>
                <c:pt idx="1181">
                  <c:v>1.62573652027972</c:v>
                </c:pt>
                <c:pt idx="1182">
                  <c:v>1.6271130965034999</c:v>
                </c:pt>
                <c:pt idx="1183">
                  <c:v>1.62848967272727</c:v>
                </c:pt>
                <c:pt idx="1184">
                  <c:v>1.62986624895105</c:v>
                </c:pt>
                <c:pt idx="1185">
                  <c:v>1.6312428251748301</c:v>
                </c:pt>
                <c:pt idx="1186">
                  <c:v>1.6326194013986</c:v>
                </c:pt>
                <c:pt idx="1187">
                  <c:v>1.63399597762238</c:v>
                </c:pt>
                <c:pt idx="1188">
                  <c:v>1.6353725538461501</c:v>
                </c:pt>
                <c:pt idx="1189">
                  <c:v>1.6367491300699299</c:v>
                </c:pt>
                <c:pt idx="1190">
                  <c:v>1.63812570629371</c:v>
                </c:pt>
                <c:pt idx="1191">
                  <c:v>1.6395022825174801</c:v>
                </c:pt>
                <c:pt idx="1192">
                  <c:v>1.6408788587412599</c:v>
                </c:pt>
                <c:pt idx="1193">
                  <c:v>1.64225543496504</c:v>
                </c:pt>
                <c:pt idx="1194">
                  <c:v>1.6436320111888101</c:v>
                </c:pt>
                <c:pt idx="1195">
                  <c:v>1.6450085874125899</c:v>
                </c:pt>
                <c:pt idx="1196">
                  <c:v>1.64638516363636</c:v>
                </c:pt>
                <c:pt idx="1197">
                  <c:v>1.6477617398601401</c:v>
                </c:pt>
                <c:pt idx="1198">
                  <c:v>1.6491383160839199</c:v>
                </c:pt>
                <c:pt idx="1199">
                  <c:v>1.65051489230769</c:v>
                </c:pt>
                <c:pt idx="1200">
                  <c:v>1.6518914685314701</c:v>
                </c:pt>
                <c:pt idx="1201">
                  <c:v>1.6532680447552399</c:v>
                </c:pt>
                <c:pt idx="1202">
                  <c:v>1.65464462097902</c:v>
                </c:pt>
                <c:pt idx="1203">
                  <c:v>1.6560211972028001</c:v>
                </c:pt>
                <c:pt idx="1204">
                  <c:v>1.6573977734265699</c:v>
                </c:pt>
                <c:pt idx="1205">
                  <c:v>1.65877434965035</c:v>
                </c:pt>
                <c:pt idx="1206">
                  <c:v>1.66015092587413</c:v>
                </c:pt>
                <c:pt idx="1207">
                  <c:v>1.6615275020978999</c:v>
                </c:pt>
                <c:pt idx="1208">
                  <c:v>1.66290407832168</c:v>
                </c:pt>
                <c:pt idx="1209">
                  <c:v>1.66428065454545</c:v>
                </c:pt>
                <c:pt idx="1210">
                  <c:v>1.6656572307692299</c:v>
                </c:pt>
                <c:pt idx="1211">
                  <c:v>1.66703380699301</c:v>
                </c:pt>
                <c:pt idx="1212">
                  <c:v>1.66841038321678</c:v>
                </c:pt>
                <c:pt idx="1213">
                  <c:v>1.6697869594405601</c:v>
                </c:pt>
                <c:pt idx="1214">
                  <c:v>1.6711635356643399</c:v>
                </c:pt>
                <c:pt idx="1215">
                  <c:v>1.67254011188811</c:v>
                </c:pt>
                <c:pt idx="1216">
                  <c:v>1.6739166881118901</c:v>
                </c:pt>
                <c:pt idx="1217">
                  <c:v>1.6752932643356599</c:v>
                </c:pt>
                <c:pt idx="1218">
                  <c:v>1.67666984055944</c:v>
                </c:pt>
                <c:pt idx="1219">
                  <c:v>1.6780464167832201</c:v>
                </c:pt>
                <c:pt idx="1220">
                  <c:v>1.6794229930069899</c:v>
                </c:pt>
                <c:pt idx="1221">
                  <c:v>1.68079956923077</c:v>
                </c:pt>
                <c:pt idx="1222">
                  <c:v>1.6821761454545501</c:v>
                </c:pt>
                <c:pt idx="1223">
                  <c:v>1.6835527216783199</c:v>
                </c:pt>
                <c:pt idx="1224">
                  <c:v>1.6849292979021</c:v>
                </c:pt>
                <c:pt idx="1225">
                  <c:v>1.6863058741258701</c:v>
                </c:pt>
                <c:pt idx="1226">
                  <c:v>1.6876824503496499</c:v>
                </c:pt>
                <c:pt idx="1227">
                  <c:v>1.68905902657343</c:v>
                </c:pt>
                <c:pt idx="1228">
                  <c:v>1.6904356027972001</c:v>
                </c:pt>
                <c:pt idx="1229">
                  <c:v>1.6918121790209799</c:v>
                </c:pt>
                <c:pt idx="1230">
                  <c:v>1.69318875524476</c:v>
                </c:pt>
                <c:pt idx="1231">
                  <c:v>1.6945653314685301</c:v>
                </c:pt>
                <c:pt idx="1232">
                  <c:v>1.6959419076923099</c:v>
                </c:pt>
                <c:pt idx="1233">
                  <c:v>1.69731848391608</c:v>
                </c:pt>
                <c:pt idx="1234">
                  <c:v>1.69869506013986</c:v>
                </c:pt>
                <c:pt idx="1235">
                  <c:v>1.7000716363636399</c:v>
                </c:pt>
                <c:pt idx="1236">
                  <c:v>1.70144821258741</c:v>
                </c:pt>
                <c:pt idx="1237">
                  <c:v>1.70282478881119</c:v>
                </c:pt>
                <c:pt idx="1238">
                  <c:v>1.7042013650349701</c:v>
                </c:pt>
                <c:pt idx="1239">
                  <c:v>1.70557794125874</c:v>
                </c:pt>
                <c:pt idx="1240">
                  <c:v>1.70695451748252</c:v>
                </c:pt>
                <c:pt idx="1241">
                  <c:v>1.7083310937062901</c:v>
                </c:pt>
                <c:pt idx="1242">
                  <c:v>1.70970766993007</c:v>
                </c:pt>
                <c:pt idx="1243">
                  <c:v>1.71108424615385</c:v>
                </c:pt>
                <c:pt idx="1244">
                  <c:v>1.7124608223776201</c:v>
                </c:pt>
                <c:pt idx="1245">
                  <c:v>1.7138373986013999</c:v>
                </c:pt>
                <c:pt idx="1246">
                  <c:v>1.71521397482518</c:v>
                </c:pt>
                <c:pt idx="1247">
                  <c:v>1.7165905510489501</c:v>
                </c:pt>
                <c:pt idx="1248">
                  <c:v>1.7179671272727299</c:v>
                </c:pt>
                <c:pt idx="1249">
                  <c:v>1.7193437034965</c:v>
                </c:pt>
                <c:pt idx="1250">
                  <c:v>1.7207202797202801</c:v>
                </c:pt>
                <c:pt idx="1251">
                  <c:v>1.7220968559440599</c:v>
                </c:pt>
                <c:pt idx="1252">
                  <c:v>1.72347343216783</c:v>
                </c:pt>
                <c:pt idx="1253">
                  <c:v>1.7248500083916101</c:v>
                </c:pt>
                <c:pt idx="1254">
                  <c:v>1.7262265846153799</c:v>
                </c:pt>
                <c:pt idx="1255">
                  <c:v>1.72760316083916</c:v>
                </c:pt>
                <c:pt idx="1256">
                  <c:v>1.7289797370629401</c:v>
                </c:pt>
                <c:pt idx="1257">
                  <c:v>1.7303563132867099</c:v>
                </c:pt>
                <c:pt idx="1258">
                  <c:v>1.73173288951049</c:v>
                </c:pt>
                <c:pt idx="1259">
                  <c:v>1.73310946573427</c:v>
                </c:pt>
                <c:pt idx="1260">
                  <c:v>1.7344860419580399</c:v>
                </c:pt>
                <c:pt idx="1261">
                  <c:v>1.73586261818182</c:v>
                </c:pt>
                <c:pt idx="1262">
                  <c:v>1.73723919440559</c:v>
                </c:pt>
                <c:pt idx="1263">
                  <c:v>1.7386157706293699</c:v>
                </c:pt>
                <c:pt idx="1264">
                  <c:v>1.73999234685315</c:v>
                </c:pt>
                <c:pt idx="1265">
                  <c:v>1.74136892307692</c:v>
                </c:pt>
                <c:pt idx="1266">
                  <c:v>1.7427454993007001</c:v>
                </c:pt>
                <c:pt idx="1267">
                  <c:v>1.74412207552448</c:v>
                </c:pt>
                <c:pt idx="1268">
                  <c:v>1.74549865174825</c:v>
                </c:pt>
                <c:pt idx="1269">
                  <c:v>1.7468752279720301</c:v>
                </c:pt>
                <c:pt idx="1270">
                  <c:v>1.7482518041958</c:v>
                </c:pt>
                <c:pt idx="1271">
                  <c:v>1.74962838041958</c:v>
                </c:pt>
                <c:pt idx="1272">
                  <c:v>1.7510049566433601</c:v>
                </c:pt>
                <c:pt idx="1273">
                  <c:v>1.7523815328671299</c:v>
                </c:pt>
                <c:pt idx="1274">
                  <c:v>1.75375810909091</c:v>
                </c:pt>
                <c:pt idx="1275">
                  <c:v>1.7551346853146901</c:v>
                </c:pt>
                <c:pt idx="1276">
                  <c:v>1.7565112615384599</c:v>
                </c:pt>
                <c:pt idx="1277">
                  <c:v>1.75788783776224</c:v>
                </c:pt>
                <c:pt idx="1278">
                  <c:v>1.7592644139860101</c:v>
                </c:pt>
                <c:pt idx="1279">
                  <c:v>1.7606409902097899</c:v>
                </c:pt>
                <c:pt idx="1280">
                  <c:v>1.76201756643357</c:v>
                </c:pt>
                <c:pt idx="1281">
                  <c:v>1.7633941426573401</c:v>
                </c:pt>
                <c:pt idx="1282">
                  <c:v>1.7647707188811199</c:v>
                </c:pt>
                <c:pt idx="1283">
                  <c:v>1.7661472951049</c:v>
                </c:pt>
                <c:pt idx="1284">
                  <c:v>1.7675238713286701</c:v>
                </c:pt>
                <c:pt idx="1285">
                  <c:v>1.7689004475524499</c:v>
                </c:pt>
                <c:pt idx="1286">
                  <c:v>1.77027702377622</c:v>
                </c:pt>
                <c:pt idx="1287">
                  <c:v>1.7716536000000001</c:v>
                </c:pt>
                <c:pt idx="1288">
                  <c:v>1.7730301762237799</c:v>
                </c:pt>
                <c:pt idx="1289">
                  <c:v>1.77440675244755</c:v>
                </c:pt>
                <c:pt idx="1290">
                  <c:v>1.77578332867133</c:v>
                </c:pt>
                <c:pt idx="1291">
                  <c:v>1.7771599048951101</c:v>
                </c:pt>
                <c:pt idx="1292">
                  <c:v>1.77853648111888</c:v>
                </c:pt>
                <c:pt idx="1293">
                  <c:v>1.77991305734266</c:v>
                </c:pt>
                <c:pt idx="1294">
                  <c:v>1.7812896335664301</c:v>
                </c:pt>
                <c:pt idx="1295">
                  <c:v>1.78266620979021</c:v>
                </c:pt>
                <c:pt idx="1296">
                  <c:v>1.78404278601399</c:v>
                </c:pt>
                <c:pt idx="1297">
                  <c:v>1.7854193622377601</c:v>
                </c:pt>
                <c:pt idx="1298">
                  <c:v>1.7867959384615399</c:v>
                </c:pt>
                <c:pt idx="1299">
                  <c:v>1.78817251468531</c:v>
                </c:pt>
                <c:pt idx="1300">
                  <c:v>1.7895490909090901</c:v>
                </c:pt>
                <c:pt idx="1301">
                  <c:v>1.7909256671328699</c:v>
                </c:pt>
                <c:pt idx="1302">
                  <c:v>1.79230224335664</c:v>
                </c:pt>
                <c:pt idx="1303">
                  <c:v>1.7936788195804201</c:v>
                </c:pt>
                <c:pt idx="1304">
                  <c:v>1.7950553958041999</c:v>
                </c:pt>
                <c:pt idx="1305">
                  <c:v>1.79643197202797</c:v>
                </c:pt>
                <c:pt idx="1306">
                  <c:v>1.7978085482517501</c:v>
                </c:pt>
                <c:pt idx="1307">
                  <c:v>1.7991851244755299</c:v>
                </c:pt>
                <c:pt idx="1308">
                  <c:v>1.8005617006993</c:v>
                </c:pt>
                <c:pt idx="1309">
                  <c:v>1.8019382769230801</c:v>
                </c:pt>
                <c:pt idx="1310">
                  <c:v>1.8033148531468499</c:v>
                </c:pt>
                <c:pt idx="1311">
                  <c:v>1.80469142937063</c:v>
                </c:pt>
                <c:pt idx="1312">
                  <c:v>1.8060680055944101</c:v>
                </c:pt>
                <c:pt idx="1313">
                  <c:v>1.8074445818181799</c:v>
                </c:pt>
                <c:pt idx="1314">
                  <c:v>1.80882115804196</c:v>
                </c:pt>
                <c:pt idx="1315">
                  <c:v>1.8101977342657301</c:v>
                </c:pt>
                <c:pt idx="1316">
                  <c:v>1.8115743104895099</c:v>
                </c:pt>
                <c:pt idx="1317">
                  <c:v>1.81295088671329</c:v>
                </c:pt>
                <c:pt idx="1318">
                  <c:v>1.81432746293706</c:v>
                </c:pt>
                <c:pt idx="1319">
                  <c:v>1.8157040391608401</c:v>
                </c:pt>
                <c:pt idx="1320">
                  <c:v>1.81708061538462</c:v>
                </c:pt>
                <c:pt idx="1321">
                  <c:v>1.81845719160839</c:v>
                </c:pt>
                <c:pt idx="1322">
                  <c:v>1.8198337678321701</c:v>
                </c:pt>
                <c:pt idx="1323">
                  <c:v>1.82121034405594</c:v>
                </c:pt>
                <c:pt idx="1324">
                  <c:v>1.82258692027972</c:v>
                </c:pt>
                <c:pt idx="1325">
                  <c:v>1.8239634965035001</c:v>
                </c:pt>
                <c:pt idx="1326">
                  <c:v>1.8253400727272699</c:v>
                </c:pt>
                <c:pt idx="1327">
                  <c:v>1.82671664895105</c:v>
                </c:pt>
                <c:pt idx="1328">
                  <c:v>1.8280932251748301</c:v>
                </c:pt>
                <c:pt idx="1329">
                  <c:v>1.8294698013985999</c:v>
                </c:pt>
                <c:pt idx="1330">
                  <c:v>1.83084637762238</c:v>
                </c:pt>
                <c:pt idx="1331">
                  <c:v>1.8322229538461501</c:v>
                </c:pt>
                <c:pt idx="1332">
                  <c:v>1.8335995300699299</c:v>
                </c:pt>
                <c:pt idx="1333">
                  <c:v>1.83497610629371</c:v>
                </c:pt>
                <c:pt idx="1334">
                  <c:v>1.8363526825174801</c:v>
                </c:pt>
                <c:pt idx="1335">
                  <c:v>1.8377292587412599</c:v>
                </c:pt>
                <c:pt idx="1336">
                  <c:v>1.83910583496503</c:v>
                </c:pt>
                <c:pt idx="1337">
                  <c:v>1.8404824111888101</c:v>
                </c:pt>
                <c:pt idx="1338">
                  <c:v>1.8418589874125899</c:v>
                </c:pt>
                <c:pt idx="1339">
                  <c:v>1.84323556363636</c:v>
                </c:pt>
                <c:pt idx="1340">
                  <c:v>1.8446121398601401</c:v>
                </c:pt>
                <c:pt idx="1341">
                  <c:v>1.8459887160839199</c:v>
                </c:pt>
                <c:pt idx="1342">
                  <c:v>1.84736529230769</c:v>
                </c:pt>
                <c:pt idx="1343">
                  <c:v>1.84874186853147</c:v>
                </c:pt>
                <c:pt idx="1344">
                  <c:v>1.8501184447552399</c:v>
                </c:pt>
                <c:pt idx="1345">
                  <c:v>1.85149502097902</c:v>
                </c:pt>
                <c:pt idx="1346">
                  <c:v>1.8528715972028</c:v>
                </c:pt>
                <c:pt idx="1347">
                  <c:v>1.8542481734265699</c:v>
                </c:pt>
                <c:pt idx="1348">
                  <c:v>1.85562474965035</c:v>
                </c:pt>
                <c:pt idx="1349">
                  <c:v>1.85700132587413</c:v>
                </c:pt>
                <c:pt idx="1350">
                  <c:v>1.8583779020979001</c:v>
                </c:pt>
                <c:pt idx="1351">
                  <c:v>1.8597544783216799</c:v>
                </c:pt>
                <c:pt idx="1352">
                  <c:v>1.86113105454546</c:v>
                </c:pt>
                <c:pt idx="1353">
                  <c:v>1.8625076307692301</c:v>
                </c:pt>
                <c:pt idx="1354">
                  <c:v>1.8638842069930099</c:v>
                </c:pt>
                <c:pt idx="1355">
                  <c:v>1.86526078321678</c:v>
                </c:pt>
                <c:pt idx="1356">
                  <c:v>1.8666373594405601</c:v>
                </c:pt>
                <c:pt idx="1357">
                  <c:v>1.8680139356643399</c:v>
                </c:pt>
                <c:pt idx="1358">
                  <c:v>1.86939051188811</c:v>
                </c:pt>
                <c:pt idx="1359">
                  <c:v>1.8707670881118901</c:v>
                </c:pt>
                <c:pt idx="1360">
                  <c:v>1.8721436643356599</c:v>
                </c:pt>
                <c:pt idx="1361">
                  <c:v>1.87352024055944</c:v>
                </c:pt>
                <c:pt idx="1362">
                  <c:v>1.8748968167832201</c:v>
                </c:pt>
                <c:pt idx="1363">
                  <c:v>1.8762733930069899</c:v>
                </c:pt>
                <c:pt idx="1364">
                  <c:v>1.87764996923077</c:v>
                </c:pt>
                <c:pt idx="1365">
                  <c:v>1.8790265454545501</c:v>
                </c:pt>
                <c:pt idx="1366">
                  <c:v>1.8804031216783199</c:v>
                </c:pt>
                <c:pt idx="1367">
                  <c:v>1.8817796979021</c:v>
                </c:pt>
                <c:pt idx="1368">
                  <c:v>1.8831562741258701</c:v>
                </c:pt>
                <c:pt idx="1369">
                  <c:v>1.8845328503496499</c:v>
                </c:pt>
                <c:pt idx="1370">
                  <c:v>1.88590942657343</c:v>
                </c:pt>
                <c:pt idx="1371">
                  <c:v>1.8872860027972</c:v>
                </c:pt>
                <c:pt idx="1372">
                  <c:v>1.8886625790209799</c:v>
                </c:pt>
                <c:pt idx="1373">
                  <c:v>1.89003915524476</c:v>
                </c:pt>
                <c:pt idx="1374">
                  <c:v>1.89141573146853</c:v>
                </c:pt>
                <c:pt idx="1375">
                  <c:v>1.8927923076923101</c:v>
                </c:pt>
                <c:pt idx="1376">
                  <c:v>1.89416888391608</c:v>
                </c:pt>
                <c:pt idx="1377">
                  <c:v>1.89554546013986</c:v>
                </c:pt>
                <c:pt idx="1378">
                  <c:v>1.8969220363636401</c:v>
                </c:pt>
                <c:pt idx="1379">
                  <c:v>1.89829861258741</c:v>
                </c:pt>
                <c:pt idx="1380">
                  <c:v>1.89967518881119</c:v>
                </c:pt>
                <c:pt idx="1381">
                  <c:v>1.9010517650349701</c:v>
                </c:pt>
                <c:pt idx="1382">
                  <c:v>1.9024283412587399</c:v>
                </c:pt>
                <c:pt idx="1383">
                  <c:v>1.90380491748252</c:v>
                </c:pt>
                <c:pt idx="1384">
                  <c:v>1.9051814937062901</c:v>
                </c:pt>
                <c:pt idx="1385">
                  <c:v>1.9065580699300699</c:v>
                </c:pt>
                <c:pt idx="1386">
                  <c:v>1.90793464615385</c:v>
                </c:pt>
                <c:pt idx="1387">
                  <c:v>1.9093112223776201</c:v>
                </c:pt>
                <c:pt idx="1388">
                  <c:v>1.9106877986013999</c:v>
                </c:pt>
                <c:pt idx="1389">
                  <c:v>1.91206437482518</c:v>
                </c:pt>
                <c:pt idx="1390">
                  <c:v>1.9134409510489501</c:v>
                </c:pt>
                <c:pt idx="1391">
                  <c:v>1.9148175272727299</c:v>
                </c:pt>
                <c:pt idx="1392">
                  <c:v>1.9161941034965</c:v>
                </c:pt>
                <c:pt idx="1393">
                  <c:v>1.9175706797202801</c:v>
                </c:pt>
                <c:pt idx="1394">
                  <c:v>1.9189472559440599</c:v>
                </c:pt>
                <c:pt idx="1395">
                  <c:v>1.92032383216783</c:v>
                </c:pt>
                <c:pt idx="1396">
                  <c:v>1.92170040839161</c:v>
                </c:pt>
                <c:pt idx="1397">
                  <c:v>1.9230769846153899</c:v>
                </c:pt>
                <c:pt idx="1398">
                  <c:v>1.92445356083916</c:v>
                </c:pt>
                <c:pt idx="1399">
                  <c:v>1.92583013706294</c:v>
                </c:pt>
                <c:pt idx="1400">
                  <c:v>1.9272067132867099</c:v>
                </c:pt>
                <c:pt idx="1401">
                  <c:v>1.92858328951049</c:v>
                </c:pt>
                <c:pt idx="1402">
                  <c:v>1.92995986573427</c:v>
                </c:pt>
                <c:pt idx="1403">
                  <c:v>1.9313364419580401</c:v>
                </c:pt>
                <c:pt idx="1404">
                  <c:v>1.93271301818182</c:v>
                </c:pt>
                <c:pt idx="1405">
                  <c:v>1.93408959440559</c:v>
                </c:pt>
                <c:pt idx="1406">
                  <c:v>1.9354661706293701</c:v>
                </c:pt>
                <c:pt idx="1407">
                  <c:v>1.9368427468531499</c:v>
                </c:pt>
                <c:pt idx="1408">
                  <c:v>1.93821932307692</c:v>
                </c:pt>
                <c:pt idx="1409">
                  <c:v>1.9395958993007001</c:v>
                </c:pt>
                <c:pt idx="1410">
                  <c:v>1.9409724755244799</c:v>
                </c:pt>
                <c:pt idx="1411">
                  <c:v>1.94234905174825</c:v>
                </c:pt>
                <c:pt idx="1412">
                  <c:v>1.9437256279720301</c:v>
                </c:pt>
                <c:pt idx="1413">
                  <c:v>1.9451022041957999</c:v>
                </c:pt>
                <c:pt idx="1414">
                  <c:v>1.94647878041958</c:v>
                </c:pt>
                <c:pt idx="1415">
                  <c:v>1.9478553566433601</c:v>
                </c:pt>
                <c:pt idx="1416">
                  <c:v>1.9492319328671299</c:v>
                </c:pt>
                <c:pt idx="1417">
                  <c:v>1.95060850909091</c:v>
                </c:pt>
                <c:pt idx="1418">
                  <c:v>1.9519850853146901</c:v>
                </c:pt>
                <c:pt idx="1419">
                  <c:v>1.9533616615384599</c:v>
                </c:pt>
                <c:pt idx="1420">
                  <c:v>1.95473823776224</c:v>
                </c:pt>
                <c:pt idx="1421">
                  <c:v>1.9561148139860101</c:v>
                </c:pt>
                <c:pt idx="1422">
                  <c:v>1.9574913902097899</c:v>
                </c:pt>
                <c:pt idx="1423">
                  <c:v>1.95886796643357</c:v>
                </c:pt>
                <c:pt idx="1424">
                  <c:v>1.96024454265734</c:v>
                </c:pt>
                <c:pt idx="1425">
                  <c:v>1.9616211188811199</c:v>
                </c:pt>
                <c:pt idx="1426">
                  <c:v>1.9629976951049</c:v>
                </c:pt>
                <c:pt idx="1427">
                  <c:v>1.96437427132867</c:v>
                </c:pt>
                <c:pt idx="1428">
                  <c:v>1.9657508475524501</c:v>
                </c:pt>
                <c:pt idx="1429">
                  <c:v>1.96712742377622</c:v>
                </c:pt>
                <c:pt idx="1430">
                  <c:v>1.968504</c:v>
                </c:pt>
                <c:pt idx="1431">
                  <c:v>1.9698805762237801</c:v>
                </c:pt>
                <c:pt idx="1432">
                  <c:v>1.97125715244755</c:v>
                </c:pt>
                <c:pt idx="1433">
                  <c:v>1.97263372867133</c:v>
                </c:pt>
                <c:pt idx="1434">
                  <c:v>1.9740103048951101</c:v>
                </c:pt>
                <c:pt idx="1435">
                  <c:v>1.9753868811188799</c:v>
                </c:pt>
                <c:pt idx="1436">
                  <c:v>1.97676345734266</c:v>
                </c:pt>
                <c:pt idx="1437">
                  <c:v>1.9781400335664301</c:v>
                </c:pt>
                <c:pt idx="1438">
                  <c:v>1.9795166097902099</c:v>
                </c:pt>
                <c:pt idx="1439">
                  <c:v>1.98089318601399</c:v>
                </c:pt>
                <c:pt idx="1440">
                  <c:v>1.9822697622377601</c:v>
                </c:pt>
                <c:pt idx="1441">
                  <c:v>1.9836463384615399</c:v>
                </c:pt>
                <c:pt idx="1442">
                  <c:v>1.98502291468531</c:v>
                </c:pt>
                <c:pt idx="1443">
                  <c:v>1.9863994909090901</c:v>
                </c:pt>
                <c:pt idx="1444">
                  <c:v>1.9877760671328699</c:v>
                </c:pt>
                <c:pt idx="1445">
                  <c:v>1.98915264335664</c:v>
                </c:pt>
                <c:pt idx="1446">
                  <c:v>1.9905292195804201</c:v>
                </c:pt>
                <c:pt idx="1447">
                  <c:v>1.9919057958041999</c:v>
                </c:pt>
                <c:pt idx="1448">
                  <c:v>1.99328237202797</c:v>
                </c:pt>
                <c:pt idx="1449">
                  <c:v>1.9946589482517501</c:v>
                </c:pt>
                <c:pt idx="1450">
                  <c:v>1.9960355244755299</c:v>
                </c:pt>
                <c:pt idx="1451">
                  <c:v>1.9974121006993</c:v>
                </c:pt>
                <c:pt idx="1452">
                  <c:v>1.99878867692308</c:v>
                </c:pt>
                <c:pt idx="1453">
                  <c:v>2.0001652531468501</c:v>
                </c:pt>
                <c:pt idx="1454">
                  <c:v>2.00154182937063</c:v>
                </c:pt>
                <c:pt idx="1455">
                  <c:v>2.0029184055944098</c:v>
                </c:pt>
                <c:pt idx="1456">
                  <c:v>2.0042949818181799</c:v>
                </c:pt>
                <c:pt idx="1457">
                  <c:v>2.0056715580419602</c:v>
                </c:pt>
                <c:pt idx="1458">
                  <c:v>2.0070481342657298</c:v>
                </c:pt>
                <c:pt idx="1459">
                  <c:v>2.0084247104895101</c:v>
                </c:pt>
                <c:pt idx="1460">
                  <c:v>2.0098012867132899</c:v>
                </c:pt>
                <c:pt idx="1461">
                  <c:v>2.01117786293706</c:v>
                </c:pt>
                <c:pt idx="1462">
                  <c:v>2.0125544391608399</c:v>
                </c:pt>
                <c:pt idx="1463">
                  <c:v>2.0139310153846202</c:v>
                </c:pt>
                <c:pt idx="1464">
                  <c:v>2.0153075916083898</c:v>
                </c:pt>
                <c:pt idx="1465">
                  <c:v>2.0166841678321701</c:v>
                </c:pt>
                <c:pt idx="1466">
                  <c:v>2.0180607440559402</c:v>
                </c:pt>
                <c:pt idx="1467">
                  <c:v>2.01943732027972</c:v>
                </c:pt>
                <c:pt idx="1468">
                  <c:v>2.0208138965034999</c:v>
                </c:pt>
                <c:pt idx="1469">
                  <c:v>2.0221904727272699</c:v>
                </c:pt>
                <c:pt idx="1470">
                  <c:v>2.0235670489510502</c:v>
                </c:pt>
                <c:pt idx="1471">
                  <c:v>2.0249436251748301</c:v>
                </c:pt>
                <c:pt idx="1472">
                  <c:v>2.0263202013986001</c:v>
                </c:pt>
                <c:pt idx="1473">
                  <c:v>2.02769677762238</c:v>
                </c:pt>
                <c:pt idx="1474">
                  <c:v>2.0290733538461501</c:v>
                </c:pt>
                <c:pt idx="1475">
                  <c:v>2.0304499300699299</c:v>
                </c:pt>
                <c:pt idx="1476">
                  <c:v>2.0318265062937102</c:v>
                </c:pt>
                <c:pt idx="1477">
                  <c:v>2.0332030825174798</c:v>
                </c:pt>
                <c:pt idx="1478">
                  <c:v>2.0345796587412601</c:v>
                </c:pt>
                <c:pt idx="1479">
                  <c:v>2.03595623496504</c:v>
                </c:pt>
                <c:pt idx="1480">
                  <c:v>2.03733281118881</c:v>
                </c:pt>
                <c:pt idx="1481">
                  <c:v>2.0387093874125899</c:v>
                </c:pt>
                <c:pt idx="1482">
                  <c:v>2.04008596363636</c:v>
                </c:pt>
                <c:pt idx="1483">
                  <c:v>2.0414625398601398</c:v>
                </c:pt>
                <c:pt idx="1484">
                  <c:v>2.0428391160839201</c:v>
                </c:pt>
                <c:pt idx="1485">
                  <c:v>2.0442156923076902</c:v>
                </c:pt>
                <c:pt idx="1486">
                  <c:v>2.04559226853147</c:v>
                </c:pt>
                <c:pt idx="1487">
                  <c:v>2.0469688447552499</c:v>
                </c:pt>
                <c:pt idx="1488">
                  <c:v>2.0483454209790199</c:v>
                </c:pt>
                <c:pt idx="1489">
                  <c:v>2.0497219972027998</c:v>
                </c:pt>
                <c:pt idx="1490">
                  <c:v>2.0510985734265699</c:v>
                </c:pt>
                <c:pt idx="1491">
                  <c:v>2.0524751496503502</c:v>
                </c:pt>
                <c:pt idx="1492">
                  <c:v>2.05385172587413</c:v>
                </c:pt>
                <c:pt idx="1493">
                  <c:v>2.0552283020979001</c:v>
                </c:pt>
                <c:pt idx="1494">
                  <c:v>2.0566048783216799</c:v>
                </c:pt>
                <c:pt idx="1495">
                  <c:v>2.0579814545454602</c:v>
                </c:pt>
                <c:pt idx="1496">
                  <c:v>2.0593580307692299</c:v>
                </c:pt>
                <c:pt idx="1497">
                  <c:v>2.0607346069930101</c:v>
                </c:pt>
                <c:pt idx="1498">
                  <c:v>2.0621111832167802</c:v>
                </c:pt>
                <c:pt idx="1499">
                  <c:v>2.0634877594405601</c:v>
                </c:pt>
                <c:pt idx="1500">
                  <c:v>2.0648643356643399</c:v>
                </c:pt>
                <c:pt idx="1501">
                  <c:v>2.06624091188811</c:v>
                </c:pt>
                <c:pt idx="1502">
                  <c:v>2.0676174881118898</c:v>
                </c:pt>
                <c:pt idx="1503">
                  <c:v>2.0689940643356701</c:v>
                </c:pt>
                <c:pt idx="1504">
                  <c:v>2.0703706405594402</c:v>
                </c:pt>
                <c:pt idx="1505">
                  <c:v>2.07174721678322</c:v>
                </c:pt>
                <c:pt idx="1506">
                  <c:v>2.0731237930069901</c:v>
                </c:pt>
                <c:pt idx="1507">
                  <c:v>2.07450036923077</c:v>
                </c:pt>
                <c:pt idx="1508">
                  <c:v>2.0758769454545498</c:v>
                </c:pt>
                <c:pt idx="1509">
                  <c:v>2.0772535216783199</c:v>
                </c:pt>
                <c:pt idx="1510">
                  <c:v>2.0786300979021002</c:v>
                </c:pt>
                <c:pt idx="1511">
                  <c:v>2.0800066741258698</c:v>
                </c:pt>
                <c:pt idx="1512">
                  <c:v>2.0813832503496501</c:v>
                </c:pt>
                <c:pt idx="1513">
                  <c:v>2.08275982657343</c:v>
                </c:pt>
                <c:pt idx="1514">
                  <c:v>2.0841364027972</c:v>
                </c:pt>
                <c:pt idx="1515">
                  <c:v>2.0855129790209799</c:v>
                </c:pt>
                <c:pt idx="1516">
                  <c:v>2.0868895552447602</c:v>
                </c:pt>
                <c:pt idx="1517">
                  <c:v>2.0882661314685298</c:v>
                </c:pt>
                <c:pt idx="1518">
                  <c:v>2.0896427076923101</c:v>
                </c:pt>
                <c:pt idx="1519">
                  <c:v>2.0910192839160802</c:v>
                </c:pt>
                <c:pt idx="1520">
                  <c:v>2.09239586013986</c:v>
                </c:pt>
                <c:pt idx="1521">
                  <c:v>2.0937724363636399</c:v>
                </c:pt>
                <c:pt idx="1522">
                  <c:v>2.0951490125874099</c:v>
                </c:pt>
                <c:pt idx="1523">
                  <c:v>2.0965255888111902</c:v>
                </c:pt>
                <c:pt idx="1524">
                  <c:v>2.0979021650349701</c:v>
                </c:pt>
                <c:pt idx="1525">
                  <c:v>2.0992787412587401</c:v>
                </c:pt>
                <c:pt idx="1526">
                  <c:v>2.10065531748252</c:v>
                </c:pt>
                <c:pt idx="1527">
                  <c:v>2.1020318937062901</c:v>
                </c:pt>
                <c:pt idx="1528">
                  <c:v>2.1034084699300699</c:v>
                </c:pt>
                <c:pt idx="1529">
                  <c:v>2.1047850461538502</c:v>
                </c:pt>
                <c:pt idx="1530">
                  <c:v>2.1061616223776198</c:v>
                </c:pt>
                <c:pt idx="1531">
                  <c:v>2.1075381986014001</c:v>
                </c:pt>
                <c:pt idx="1532">
                  <c:v>2.10891477482518</c:v>
                </c:pt>
                <c:pt idx="1533">
                  <c:v>2.11029135104895</c:v>
                </c:pt>
                <c:pt idx="1534">
                  <c:v>2.1116679272727299</c:v>
                </c:pt>
                <c:pt idx="1535">
                  <c:v>2.1130445034965</c:v>
                </c:pt>
                <c:pt idx="1536">
                  <c:v>2.1144210797202798</c:v>
                </c:pt>
                <c:pt idx="1537">
                  <c:v>2.1157976559440601</c:v>
                </c:pt>
                <c:pt idx="1538">
                  <c:v>2.1171742321678302</c:v>
                </c:pt>
                <c:pt idx="1539">
                  <c:v>2.11855080839161</c:v>
                </c:pt>
                <c:pt idx="1540">
                  <c:v>2.1199273846153899</c:v>
                </c:pt>
                <c:pt idx="1541">
                  <c:v>2.12130396083916</c:v>
                </c:pt>
                <c:pt idx="1542">
                  <c:v>2.1226805370629398</c:v>
                </c:pt>
                <c:pt idx="1543">
                  <c:v>2.1240571132867099</c:v>
                </c:pt>
                <c:pt idx="1544">
                  <c:v>2.1254336895104902</c:v>
                </c:pt>
                <c:pt idx="1545">
                  <c:v>2.12681026573427</c:v>
                </c:pt>
                <c:pt idx="1546">
                  <c:v>2.1281868419580401</c:v>
                </c:pt>
                <c:pt idx="1547">
                  <c:v>2.1295634181818199</c:v>
                </c:pt>
                <c:pt idx="1548">
                  <c:v>2.13093999440559</c:v>
                </c:pt>
                <c:pt idx="1549">
                  <c:v>2.1323165706293699</c:v>
                </c:pt>
                <c:pt idx="1550">
                  <c:v>2.1336931468531501</c:v>
                </c:pt>
                <c:pt idx="1551">
                  <c:v>2.1350697230769198</c:v>
                </c:pt>
                <c:pt idx="1552">
                  <c:v>2.1364462993007001</c:v>
                </c:pt>
                <c:pt idx="1553">
                  <c:v>2.1378228755244799</c:v>
                </c:pt>
                <c:pt idx="1554">
                  <c:v>2.13919945174825</c:v>
                </c:pt>
                <c:pt idx="1555">
                  <c:v>2.1405760279720298</c:v>
                </c:pt>
                <c:pt idx="1556">
                  <c:v>2.1419526041957999</c:v>
                </c:pt>
                <c:pt idx="1557">
                  <c:v>2.1433291804195802</c:v>
                </c:pt>
                <c:pt idx="1558">
                  <c:v>2.1447057566433601</c:v>
                </c:pt>
                <c:pt idx="1559">
                  <c:v>2.1460823328671301</c:v>
                </c:pt>
                <c:pt idx="1560">
                  <c:v>2.14745890909091</c:v>
                </c:pt>
                <c:pt idx="1561">
                  <c:v>2.1488354853146898</c:v>
                </c:pt>
                <c:pt idx="1562">
                  <c:v>2.1502120615384599</c:v>
                </c:pt>
                <c:pt idx="1563">
                  <c:v>2.1515886377622402</c:v>
                </c:pt>
                <c:pt idx="1564">
                  <c:v>2.1529652139860098</c:v>
                </c:pt>
                <c:pt idx="1565">
                  <c:v>2.1543417902097901</c:v>
                </c:pt>
                <c:pt idx="1566">
                  <c:v>2.15571836643357</c:v>
                </c:pt>
                <c:pt idx="1567">
                  <c:v>2.15709494265734</c:v>
                </c:pt>
                <c:pt idx="1568">
                  <c:v>2.1584715188811199</c:v>
                </c:pt>
                <c:pt idx="1569">
                  <c:v>2.1598480951049002</c:v>
                </c:pt>
                <c:pt idx="1570">
                  <c:v>2.1612246713286698</c:v>
                </c:pt>
                <c:pt idx="1571">
                  <c:v>2.1626012475524501</c:v>
                </c:pt>
                <c:pt idx="1572">
                  <c:v>2.1639778237762202</c:v>
                </c:pt>
                <c:pt idx="1573">
                  <c:v>2.1653544</c:v>
                </c:pt>
                <c:pt idx="1574">
                  <c:v>2.1667309762237799</c:v>
                </c:pt>
                <c:pt idx="1575">
                  <c:v>2.1681075524475499</c:v>
                </c:pt>
                <c:pt idx="1576">
                  <c:v>2.1694841286713298</c:v>
                </c:pt>
                <c:pt idx="1577">
                  <c:v>2.1708607048951101</c:v>
                </c:pt>
                <c:pt idx="1578">
                  <c:v>2.1722372811188801</c:v>
                </c:pt>
                <c:pt idx="1579">
                  <c:v>2.17361385734266</c:v>
                </c:pt>
                <c:pt idx="1580">
                  <c:v>2.1749904335664301</c:v>
                </c:pt>
                <c:pt idx="1581">
                  <c:v>2.1763670097902099</c:v>
                </c:pt>
                <c:pt idx="1582">
                  <c:v>2.1777435860139902</c:v>
                </c:pt>
                <c:pt idx="1583">
                  <c:v>2.1791201622377598</c:v>
                </c:pt>
                <c:pt idx="1584">
                  <c:v>2.1804967384615401</c:v>
                </c:pt>
                <c:pt idx="1585">
                  <c:v>2.1818733146853102</c:v>
                </c:pt>
                <c:pt idx="1586">
                  <c:v>2.1832498909090901</c:v>
                </c:pt>
                <c:pt idx="1587">
                  <c:v>2.1846264671328699</c:v>
                </c:pt>
                <c:pt idx="1588">
                  <c:v>2.18600304335664</c:v>
                </c:pt>
                <c:pt idx="1589">
                  <c:v>2.1873796195804198</c:v>
                </c:pt>
                <c:pt idx="1590">
                  <c:v>2.1887561958042001</c:v>
                </c:pt>
                <c:pt idx="1591">
                  <c:v>2.1901327720279702</c:v>
                </c:pt>
                <c:pt idx="1592">
                  <c:v>2.19150934825175</c:v>
                </c:pt>
                <c:pt idx="1593">
                  <c:v>2.1928859244755299</c:v>
                </c:pt>
                <c:pt idx="1594">
                  <c:v>2.1942625006993</c:v>
                </c:pt>
                <c:pt idx="1595">
                  <c:v>2.1956390769230798</c:v>
                </c:pt>
                <c:pt idx="1596">
                  <c:v>2.1970156531468499</c:v>
                </c:pt>
                <c:pt idx="1597">
                  <c:v>2.1983922293706302</c:v>
                </c:pt>
                <c:pt idx="1598">
                  <c:v>2.19976880559441</c:v>
                </c:pt>
                <c:pt idx="1599">
                  <c:v>2.2011453818181801</c:v>
                </c:pt>
                <c:pt idx="1600">
                  <c:v>2.2025219580419599</c:v>
                </c:pt>
                <c:pt idx="1601">
                  <c:v>2.20389853426573</c:v>
                </c:pt>
                <c:pt idx="1602">
                  <c:v>2.2052751104895099</c:v>
                </c:pt>
                <c:pt idx="1603">
                  <c:v>2.2066516867132902</c:v>
                </c:pt>
                <c:pt idx="1604">
                  <c:v>2.2080282629370598</c:v>
                </c:pt>
                <c:pt idx="1605">
                  <c:v>2.2094048391608401</c:v>
                </c:pt>
                <c:pt idx="1606">
                  <c:v>2.2107814153846199</c:v>
                </c:pt>
                <c:pt idx="1607">
                  <c:v>2.21215799160839</c:v>
                </c:pt>
                <c:pt idx="1608">
                  <c:v>2.2135345678321698</c:v>
                </c:pt>
                <c:pt idx="1609">
                  <c:v>2.2149111440559399</c:v>
                </c:pt>
                <c:pt idx="1610">
                  <c:v>2.2162877202797202</c:v>
                </c:pt>
                <c:pt idx="1611">
                  <c:v>2.2176642965035001</c:v>
                </c:pt>
                <c:pt idx="1612">
                  <c:v>2.2190408727272701</c:v>
                </c:pt>
                <c:pt idx="1613">
                  <c:v>2.22041744895105</c:v>
                </c:pt>
                <c:pt idx="1614">
                  <c:v>2.2217940251748298</c:v>
                </c:pt>
                <c:pt idx="1615">
                  <c:v>2.2231706013985999</c:v>
                </c:pt>
                <c:pt idx="1616">
                  <c:v>2.2245471776223802</c:v>
                </c:pt>
                <c:pt idx="1617">
                  <c:v>2.2259237538461498</c:v>
                </c:pt>
                <c:pt idx="1618">
                  <c:v>2.2273003300699301</c:v>
                </c:pt>
                <c:pt idx="1619">
                  <c:v>2.22867690629371</c:v>
                </c:pt>
                <c:pt idx="1620">
                  <c:v>2.23005348251748</c:v>
                </c:pt>
                <c:pt idx="1621">
                  <c:v>2.2314300587412599</c:v>
                </c:pt>
                <c:pt idx="1622">
                  <c:v>2.2328066349650402</c:v>
                </c:pt>
                <c:pt idx="1623">
                  <c:v>2.2341832111888098</c:v>
                </c:pt>
                <c:pt idx="1624">
                  <c:v>2.2355597874125901</c:v>
                </c:pt>
                <c:pt idx="1625">
                  <c:v>2.2369363636363602</c:v>
                </c:pt>
                <c:pt idx="1626">
                  <c:v>2.23831293986014</c:v>
                </c:pt>
                <c:pt idx="1627">
                  <c:v>2.2396895160839199</c:v>
                </c:pt>
                <c:pt idx="1628">
                  <c:v>2.2410660923076899</c:v>
                </c:pt>
                <c:pt idx="1629">
                  <c:v>2.2424426685314698</c:v>
                </c:pt>
                <c:pt idx="1630">
                  <c:v>2.2438192447552501</c:v>
                </c:pt>
                <c:pt idx="1631">
                  <c:v>2.2451958209790202</c:v>
                </c:pt>
                <c:pt idx="1632">
                  <c:v>2.2465723972028</c:v>
                </c:pt>
                <c:pt idx="1633">
                  <c:v>2.2479489734265701</c:v>
                </c:pt>
                <c:pt idx="1634">
                  <c:v>2.2493255496503499</c:v>
                </c:pt>
                <c:pt idx="1635">
                  <c:v>2.2507021258741302</c:v>
                </c:pt>
                <c:pt idx="1636">
                  <c:v>2.2520787020978998</c:v>
                </c:pt>
                <c:pt idx="1637">
                  <c:v>2.2534552783216801</c:v>
                </c:pt>
                <c:pt idx="1638">
                  <c:v>2.2548318545454502</c:v>
                </c:pt>
                <c:pt idx="1639">
                  <c:v>2.2562084307692301</c:v>
                </c:pt>
                <c:pt idx="1640">
                  <c:v>2.2575850069930099</c:v>
                </c:pt>
                <c:pt idx="1641">
                  <c:v>2.25896158321678</c:v>
                </c:pt>
                <c:pt idx="1642">
                  <c:v>2.2603381594405598</c:v>
                </c:pt>
                <c:pt idx="1643">
                  <c:v>2.2617147356643401</c:v>
                </c:pt>
                <c:pt idx="1644">
                  <c:v>2.2630913118881102</c:v>
                </c:pt>
                <c:pt idx="1645">
                  <c:v>2.26446788811189</c:v>
                </c:pt>
                <c:pt idx="1646">
                  <c:v>2.2658444643356601</c:v>
                </c:pt>
                <c:pt idx="1647">
                  <c:v>2.26722104055944</c:v>
                </c:pt>
                <c:pt idx="1648">
                  <c:v>2.2685976167832198</c:v>
                </c:pt>
                <c:pt idx="1649">
                  <c:v>2.2699741930069899</c:v>
                </c:pt>
                <c:pt idx="1650">
                  <c:v>2.2713507692307702</c:v>
                </c:pt>
                <c:pt idx="1651">
                  <c:v>2.27272734545455</c:v>
                </c:pt>
                <c:pt idx="1652">
                  <c:v>2.2741039216783201</c:v>
                </c:pt>
                <c:pt idx="1653">
                  <c:v>2.2754804979020999</c:v>
                </c:pt>
                <c:pt idx="1654">
                  <c:v>2.27685707412587</c:v>
                </c:pt>
                <c:pt idx="1655">
                  <c:v>2.2782336503496499</c:v>
                </c:pt>
                <c:pt idx="1656">
                  <c:v>2.2796102265734302</c:v>
                </c:pt>
                <c:pt idx="1657">
                  <c:v>2.2809868027971998</c:v>
                </c:pt>
                <c:pt idx="1658">
                  <c:v>2.2823633790209801</c:v>
                </c:pt>
                <c:pt idx="1659">
                  <c:v>2.2837399552447599</c:v>
                </c:pt>
                <c:pt idx="1660">
                  <c:v>2.28511653146853</c:v>
                </c:pt>
                <c:pt idx="1661">
                  <c:v>2.2864931076923098</c:v>
                </c:pt>
                <c:pt idx="1662">
                  <c:v>2.2878696839160799</c:v>
                </c:pt>
                <c:pt idx="1663">
                  <c:v>2.2892462601398602</c:v>
                </c:pt>
                <c:pt idx="1664">
                  <c:v>2.2906228363636401</c:v>
                </c:pt>
                <c:pt idx="1665">
                  <c:v>2.2919994125874101</c:v>
                </c:pt>
                <c:pt idx="1666">
                  <c:v>2.29337598881119</c:v>
                </c:pt>
                <c:pt idx="1667">
                  <c:v>2.2947525650349698</c:v>
                </c:pt>
                <c:pt idx="1668">
                  <c:v>2.2961291412587399</c:v>
                </c:pt>
                <c:pt idx="1669">
                  <c:v>2.2975057174825202</c:v>
                </c:pt>
                <c:pt idx="1670">
                  <c:v>2.2988822937062898</c:v>
                </c:pt>
                <c:pt idx="1671">
                  <c:v>2.3002588699300701</c:v>
                </c:pt>
                <c:pt idx="1672">
                  <c:v>2.30163544615385</c:v>
                </c:pt>
                <c:pt idx="1673">
                  <c:v>2.30301202237762</c:v>
                </c:pt>
                <c:pt idx="1674">
                  <c:v>2.3043885986013999</c:v>
                </c:pt>
                <c:pt idx="1675">
                  <c:v>2.3057651748251802</c:v>
                </c:pt>
                <c:pt idx="1676">
                  <c:v>2.3071417510489498</c:v>
                </c:pt>
                <c:pt idx="1677">
                  <c:v>2.3085183272727301</c:v>
                </c:pt>
                <c:pt idx="1678">
                  <c:v>2.3098949034965002</c:v>
                </c:pt>
                <c:pt idx="1679">
                  <c:v>2.31127147972028</c:v>
                </c:pt>
                <c:pt idx="1680">
                  <c:v>2.3126480559440599</c:v>
                </c:pt>
                <c:pt idx="1681">
                  <c:v>2.3140246321678299</c:v>
                </c:pt>
                <c:pt idx="1682">
                  <c:v>2.3154012083916098</c:v>
                </c:pt>
                <c:pt idx="1683">
                  <c:v>2.3167777846153799</c:v>
                </c:pt>
                <c:pt idx="1684">
                  <c:v>2.3181543608391602</c:v>
                </c:pt>
                <c:pt idx="1685">
                  <c:v>2.31953093706294</c:v>
                </c:pt>
                <c:pt idx="1686">
                  <c:v>2.3209075132867101</c:v>
                </c:pt>
                <c:pt idx="1687">
                  <c:v>2.3222840895104899</c:v>
                </c:pt>
                <c:pt idx="1688">
                  <c:v>2.3236606657342702</c:v>
                </c:pt>
                <c:pt idx="1689">
                  <c:v>2.3250372419580398</c:v>
                </c:pt>
                <c:pt idx="1690">
                  <c:v>2.3264138181818201</c:v>
                </c:pt>
                <c:pt idx="1691">
                  <c:v>2.3277903944055902</c:v>
                </c:pt>
                <c:pt idx="1692">
                  <c:v>2.3291669706293701</c:v>
                </c:pt>
                <c:pt idx="1693">
                  <c:v>2.3305435468531499</c:v>
                </c:pt>
                <c:pt idx="1694">
                  <c:v>2.33192012307692</c:v>
                </c:pt>
                <c:pt idx="1695">
                  <c:v>2.3332966993006998</c:v>
                </c:pt>
                <c:pt idx="1696">
                  <c:v>2.3346732755244801</c:v>
                </c:pt>
                <c:pt idx="1697">
                  <c:v>2.3360498517482502</c:v>
                </c:pt>
                <c:pt idx="1698">
                  <c:v>2.33742642797203</c:v>
                </c:pt>
                <c:pt idx="1699">
                  <c:v>2.3388030041958001</c:v>
                </c:pt>
                <c:pt idx="1700">
                  <c:v>2.34017958041958</c:v>
                </c:pt>
                <c:pt idx="1701">
                  <c:v>2.3415561566433598</c:v>
                </c:pt>
                <c:pt idx="1702">
                  <c:v>2.3429327328671299</c:v>
                </c:pt>
                <c:pt idx="1703">
                  <c:v>2.3443093090909102</c:v>
                </c:pt>
                <c:pt idx="1704">
                  <c:v>2.34568588531469</c:v>
                </c:pt>
                <c:pt idx="1705">
                  <c:v>2.3470624615384601</c:v>
                </c:pt>
                <c:pt idx="1706">
                  <c:v>2.3484390377622399</c:v>
                </c:pt>
                <c:pt idx="1707">
                  <c:v>2.34981561398601</c:v>
                </c:pt>
                <c:pt idx="1708">
                  <c:v>2.3511921902097899</c:v>
                </c:pt>
                <c:pt idx="1709">
                  <c:v>2.3525687664335702</c:v>
                </c:pt>
                <c:pt idx="1710">
                  <c:v>2.3539453426573398</c:v>
                </c:pt>
                <c:pt idx="1711">
                  <c:v>2.3553219188811201</c:v>
                </c:pt>
                <c:pt idx="1712">
                  <c:v>2.3566984951048999</c:v>
                </c:pt>
                <c:pt idx="1713">
                  <c:v>2.35807507132867</c:v>
                </c:pt>
                <c:pt idx="1714">
                  <c:v>2.3594516475524498</c:v>
                </c:pt>
                <c:pt idx="1715">
                  <c:v>2.3608282237762199</c:v>
                </c:pt>
                <c:pt idx="1716">
                  <c:v>2.3622048000000002</c:v>
                </c:pt>
                <c:pt idx="1717">
                  <c:v>2.3635813762237801</c:v>
                </c:pt>
                <c:pt idx="1718">
                  <c:v>2.3649579524475501</c:v>
                </c:pt>
                <c:pt idx="1719">
                  <c:v>2.36633452867133</c:v>
                </c:pt>
                <c:pt idx="1720">
                  <c:v>2.3677111048951098</c:v>
                </c:pt>
                <c:pt idx="1721">
                  <c:v>2.3690876811188799</c:v>
                </c:pt>
                <c:pt idx="1722">
                  <c:v>2.3704642573426602</c:v>
                </c:pt>
                <c:pt idx="1723">
                  <c:v>2.3718408335664298</c:v>
                </c:pt>
                <c:pt idx="1724">
                  <c:v>2.3732174097902101</c:v>
                </c:pt>
                <c:pt idx="1725">
                  <c:v>2.37459398601399</c:v>
                </c:pt>
                <c:pt idx="1726">
                  <c:v>2.37597056223776</c:v>
                </c:pt>
                <c:pt idx="1727">
                  <c:v>2.3773471384615399</c:v>
                </c:pt>
                <c:pt idx="1728">
                  <c:v>2.3787237146853202</c:v>
                </c:pt>
                <c:pt idx="1729">
                  <c:v>2.3801002909090898</c:v>
                </c:pt>
                <c:pt idx="1730">
                  <c:v>2.3814768671328701</c:v>
                </c:pt>
                <c:pt idx="1731">
                  <c:v>2.3828534433566402</c:v>
                </c:pt>
                <c:pt idx="1732">
                  <c:v>2.38423001958042</c:v>
                </c:pt>
                <c:pt idx="1733">
                  <c:v>2.3856065958041999</c:v>
                </c:pt>
                <c:pt idx="1734">
                  <c:v>2.3869831720279699</c:v>
                </c:pt>
                <c:pt idx="1735">
                  <c:v>2.3883597482517498</c:v>
                </c:pt>
                <c:pt idx="1736">
                  <c:v>2.3897363244755199</c:v>
                </c:pt>
                <c:pt idx="1737">
                  <c:v>2.3911129006993002</c:v>
                </c:pt>
                <c:pt idx="1738">
                  <c:v>2.39248947692308</c:v>
                </c:pt>
                <c:pt idx="1739">
                  <c:v>2.3938660531468501</c:v>
                </c:pt>
                <c:pt idx="1740">
                  <c:v>2.3952426293706299</c:v>
                </c:pt>
                <c:pt idx="1741">
                  <c:v>2.3966192055944102</c:v>
                </c:pt>
                <c:pt idx="1742">
                  <c:v>2.3979957818181799</c:v>
                </c:pt>
                <c:pt idx="1743">
                  <c:v>2.3993723580419601</c:v>
                </c:pt>
                <c:pt idx="1744">
                  <c:v>2.4007489342657302</c:v>
                </c:pt>
                <c:pt idx="1745">
                  <c:v>2.4021255104895101</c:v>
                </c:pt>
                <c:pt idx="1746">
                  <c:v>2.4035020867132899</c:v>
                </c:pt>
                <c:pt idx="1747">
                  <c:v>2.40487866293706</c:v>
                </c:pt>
                <c:pt idx="1748">
                  <c:v>2.4062552391608398</c:v>
                </c:pt>
                <c:pt idx="1749">
                  <c:v>2.4076318153846201</c:v>
                </c:pt>
                <c:pt idx="1750">
                  <c:v>2.4090083916083902</c:v>
                </c:pt>
                <c:pt idx="1751">
                  <c:v>2.41038496783217</c:v>
                </c:pt>
                <c:pt idx="1752">
                  <c:v>2.4117615440559401</c:v>
                </c:pt>
                <c:pt idx="1753">
                  <c:v>2.41313812027972</c:v>
                </c:pt>
                <c:pt idx="1754">
                  <c:v>2.4145146965034998</c:v>
                </c:pt>
                <c:pt idx="1755">
                  <c:v>2.4158912727272699</c:v>
                </c:pt>
                <c:pt idx="1756">
                  <c:v>2.4172678489510502</c:v>
                </c:pt>
                <c:pt idx="1757">
                  <c:v>2.41864442517483</c:v>
                </c:pt>
                <c:pt idx="1758">
                  <c:v>2.4200210013986001</c:v>
                </c:pt>
                <c:pt idx="1759">
                  <c:v>2.4213975776223799</c:v>
                </c:pt>
                <c:pt idx="1760">
                  <c:v>2.42277415384615</c:v>
                </c:pt>
                <c:pt idx="1761">
                  <c:v>2.4241507300699299</c:v>
                </c:pt>
                <c:pt idx="1762">
                  <c:v>2.4255273062937102</c:v>
                </c:pt>
                <c:pt idx="1763">
                  <c:v>2.4269038825174798</c:v>
                </c:pt>
                <c:pt idx="1764">
                  <c:v>2.4282804587412601</c:v>
                </c:pt>
                <c:pt idx="1765">
                  <c:v>2.4296570349650399</c:v>
                </c:pt>
                <c:pt idx="1766">
                  <c:v>2.43103361118881</c:v>
                </c:pt>
                <c:pt idx="1767">
                  <c:v>2.4324101874125899</c:v>
                </c:pt>
                <c:pt idx="1768">
                  <c:v>2.4337867636363599</c:v>
                </c:pt>
                <c:pt idx="1769">
                  <c:v>2.4351633398601402</c:v>
                </c:pt>
                <c:pt idx="1770">
                  <c:v>2.4365399160839201</c:v>
                </c:pt>
                <c:pt idx="1771">
                  <c:v>2.4379164923076901</c:v>
                </c:pt>
                <c:pt idx="1772">
                  <c:v>2.43929306853147</c:v>
                </c:pt>
                <c:pt idx="1773">
                  <c:v>2.4406696447552498</c:v>
                </c:pt>
                <c:pt idx="1774">
                  <c:v>2.4420462209790199</c:v>
                </c:pt>
                <c:pt idx="1775">
                  <c:v>2.4434227972028002</c:v>
                </c:pt>
                <c:pt idx="1776">
                  <c:v>2.4447993734265698</c:v>
                </c:pt>
                <c:pt idx="1777">
                  <c:v>2.4461759496503501</c:v>
                </c:pt>
                <c:pt idx="1778">
                  <c:v>2.44755252587413</c:v>
                </c:pt>
                <c:pt idx="1779">
                  <c:v>2.4489291020979</c:v>
                </c:pt>
                <c:pt idx="1780">
                  <c:v>2.4503056783216799</c:v>
                </c:pt>
                <c:pt idx="1781">
                  <c:v>2.45168225454545</c:v>
                </c:pt>
                <c:pt idx="1782">
                  <c:v>2.4530588307692298</c:v>
                </c:pt>
                <c:pt idx="1783">
                  <c:v>2.4544354069930101</c:v>
                </c:pt>
                <c:pt idx="1784">
                  <c:v>2.4558119832167802</c:v>
                </c:pt>
                <c:pt idx="1785">
                  <c:v>2.45718855944056</c:v>
                </c:pt>
                <c:pt idx="1786">
                  <c:v>2.4585651356643399</c:v>
                </c:pt>
                <c:pt idx="1787">
                  <c:v>2.4599417118881099</c:v>
                </c:pt>
                <c:pt idx="1788">
                  <c:v>2.4613182881118898</c:v>
                </c:pt>
                <c:pt idx="1789">
                  <c:v>2.4626948643356599</c:v>
                </c:pt>
                <c:pt idx="1790">
                  <c:v>2.4640714405594402</c:v>
                </c:pt>
                <c:pt idx="1791">
                  <c:v>2.46544801678322</c:v>
                </c:pt>
                <c:pt idx="1792">
                  <c:v>2.4668245930069901</c:v>
                </c:pt>
                <c:pt idx="1793">
                  <c:v>2.4682011692307699</c:v>
                </c:pt>
                <c:pt idx="1794">
                  <c:v>2.4695777454545502</c:v>
                </c:pt>
                <c:pt idx="1795">
                  <c:v>2.4709543216783199</c:v>
                </c:pt>
                <c:pt idx="1796">
                  <c:v>2.4723308979021001</c:v>
                </c:pt>
                <c:pt idx="1797">
                  <c:v>2.4737074741258702</c:v>
                </c:pt>
                <c:pt idx="1798">
                  <c:v>2.4750840503496501</c:v>
                </c:pt>
                <c:pt idx="1799">
                  <c:v>2.4764606265734299</c:v>
                </c:pt>
                <c:pt idx="1800">
                  <c:v>2.4778372027972</c:v>
                </c:pt>
                <c:pt idx="1801">
                  <c:v>2.4792137790209798</c:v>
                </c:pt>
                <c:pt idx="1802">
                  <c:v>2.4805903552447601</c:v>
                </c:pt>
                <c:pt idx="1803">
                  <c:v>2.4819669314685302</c:v>
                </c:pt>
                <c:pt idx="1804">
                  <c:v>2.48334350769231</c:v>
                </c:pt>
                <c:pt idx="1805">
                  <c:v>2.4847200839160801</c:v>
                </c:pt>
                <c:pt idx="1806">
                  <c:v>2.48609666013986</c:v>
                </c:pt>
                <c:pt idx="1807">
                  <c:v>2.4874732363636398</c:v>
                </c:pt>
                <c:pt idx="1808">
                  <c:v>2.4888498125874099</c:v>
                </c:pt>
                <c:pt idx="1809">
                  <c:v>2.4902263888111902</c:v>
                </c:pt>
                <c:pt idx="1810">
                  <c:v>2.49160296503497</c:v>
                </c:pt>
                <c:pt idx="1811">
                  <c:v>2.4929795412587401</c:v>
                </c:pt>
                <c:pt idx="1812">
                  <c:v>2.49435611748252</c:v>
                </c:pt>
                <c:pt idx="1813">
                  <c:v>2.49573269370629</c:v>
                </c:pt>
                <c:pt idx="1814">
                  <c:v>2.4971092699300699</c:v>
                </c:pt>
                <c:pt idx="1815">
                  <c:v>2.4984858461538502</c:v>
                </c:pt>
                <c:pt idx="1816">
                  <c:v>2.4998624223776198</c:v>
                </c:pt>
                <c:pt idx="1817">
                  <c:v>2.5012389986014001</c:v>
                </c:pt>
                <c:pt idx="1818">
                  <c:v>2.5026155748251799</c:v>
                </c:pt>
                <c:pt idx="1819">
                  <c:v>2.50399215104895</c:v>
                </c:pt>
                <c:pt idx="1820">
                  <c:v>2.5053687272727299</c:v>
                </c:pt>
                <c:pt idx="1821">
                  <c:v>2.5067453034964999</c:v>
                </c:pt>
                <c:pt idx="1822">
                  <c:v>2.5081218797202798</c:v>
                </c:pt>
                <c:pt idx="1823">
                  <c:v>2.5094984559440601</c:v>
                </c:pt>
                <c:pt idx="1824">
                  <c:v>2.5108750321678301</c:v>
                </c:pt>
                <c:pt idx="1825">
                  <c:v>2.51225160839161</c:v>
                </c:pt>
                <c:pt idx="1826">
                  <c:v>2.5136281846153898</c:v>
                </c:pt>
                <c:pt idx="1827">
                  <c:v>2.5150047608391599</c:v>
                </c:pt>
                <c:pt idx="1828">
                  <c:v>2.5163813370629402</c:v>
                </c:pt>
                <c:pt idx="1829">
                  <c:v>2.5177579132867098</c:v>
                </c:pt>
                <c:pt idx="1830">
                  <c:v>2.5191344895104901</c:v>
                </c:pt>
                <c:pt idx="1831">
                  <c:v>2.52051106573427</c:v>
                </c:pt>
                <c:pt idx="1832">
                  <c:v>2.52188764195804</c:v>
                </c:pt>
                <c:pt idx="1833">
                  <c:v>2.5232642181818199</c:v>
                </c:pt>
                <c:pt idx="1834">
                  <c:v>2.52464079440559</c:v>
                </c:pt>
                <c:pt idx="1835">
                  <c:v>2.5260173706293698</c:v>
                </c:pt>
                <c:pt idx="1836">
                  <c:v>2.5273939468531501</c:v>
                </c:pt>
                <c:pt idx="1837">
                  <c:v>2.5287705230769202</c:v>
                </c:pt>
                <c:pt idx="1838">
                  <c:v>2.5301470993007</c:v>
                </c:pt>
                <c:pt idx="1839">
                  <c:v>2.5315236755244799</c:v>
                </c:pt>
                <c:pt idx="1840">
                  <c:v>2.53290025174825</c:v>
                </c:pt>
                <c:pt idx="1841">
                  <c:v>2.5342768279720298</c:v>
                </c:pt>
                <c:pt idx="1842">
                  <c:v>2.5356534041957999</c:v>
                </c:pt>
                <c:pt idx="1843">
                  <c:v>2.5370299804195802</c:v>
                </c:pt>
                <c:pt idx="1844">
                  <c:v>2.53840655664336</c:v>
                </c:pt>
                <c:pt idx="1845">
                  <c:v>2.5397831328671301</c:v>
                </c:pt>
                <c:pt idx="1846">
                  <c:v>2.5411597090909099</c:v>
                </c:pt>
                <c:pt idx="1847">
                  <c:v>2.5425362853146898</c:v>
                </c:pt>
                <c:pt idx="1848">
                  <c:v>2.5439128615384599</c:v>
                </c:pt>
                <c:pt idx="1849">
                  <c:v>2.5452894377622401</c:v>
                </c:pt>
                <c:pt idx="1850">
                  <c:v>2.5466660139860098</c:v>
                </c:pt>
                <c:pt idx="1851">
                  <c:v>2.5480425902097901</c:v>
                </c:pt>
                <c:pt idx="1852">
                  <c:v>2.5494191664335699</c:v>
                </c:pt>
                <c:pt idx="1853">
                  <c:v>2.55079574265734</c:v>
                </c:pt>
                <c:pt idx="1854">
                  <c:v>2.5521723188811198</c:v>
                </c:pt>
                <c:pt idx="1855">
                  <c:v>2.5535488951049001</c:v>
                </c:pt>
                <c:pt idx="1856">
                  <c:v>2.5549254713286702</c:v>
                </c:pt>
                <c:pt idx="1857">
                  <c:v>2.5563020475524501</c:v>
                </c:pt>
                <c:pt idx="1858">
                  <c:v>2.5576786237762201</c:v>
                </c:pt>
                <c:pt idx="1859">
                  <c:v>2.5590552</c:v>
                </c:pt>
                <c:pt idx="1860">
                  <c:v>2.5604317762237798</c:v>
                </c:pt>
                <c:pt idx="1861">
                  <c:v>2.5618083524475499</c:v>
                </c:pt>
                <c:pt idx="1862">
                  <c:v>2.5631849286713302</c:v>
                </c:pt>
                <c:pt idx="1863">
                  <c:v>2.56456150489511</c:v>
                </c:pt>
                <c:pt idx="1864">
                  <c:v>2.5659380811188801</c:v>
                </c:pt>
                <c:pt idx="1865">
                  <c:v>2.56731465734266</c:v>
                </c:pt>
                <c:pt idx="1866">
                  <c:v>2.56869123356643</c:v>
                </c:pt>
                <c:pt idx="1867">
                  <c:v>2.5700678097902099</c:v>
                </c:pt>
                <c:pt idx="1868">
                  <c:v>2.5714443860139902</c:v>
                </c:pt>
                <c:pt idx="1869">
                  <c:v>2.5728209622377598</c:v>
                </c:pt>
                <c:pt idx="1870">
                  <c:v>2.5741975384615401</c:v>
                </c:pt>
                <c:pt idx="1871">
                  <c:v>2.5755741146853102</c:v>
                </c:pt>
                <c:pt idx="1872">
                  <c:v>2.57695069090909</c:v>
                </c:pt>
                <c:pt idx="1873">
                  <c:v>2.5783272671328699</c:v>
                </c:pt>
                <c:pt idx="1874">
                  <c:v>2.5797038433566399</c:v>
                </c:pt>
                <c:pt idx="1875">
                  <c:v>2.5810804195804198</c:v>
                </c:pt>
                <c:pt idx="1876">
                  <c:v>2.5824569958042001</c:v>
                </c:pt>
                <c:pt idx="1877">
                  <c:v>2.5838335720279701</c:v>
                </c:pt>
                <c:pt idx="1878">
                  <c:v>2.58521014825175</c:v>
                </c:pt>
                <c:pt idx="1879">
                  <c:v>2.5865867244755201</c:v>
                </c:pt>
                <c:pt idx="1880">
                  <c:v>2.5879633006992999</c:v>
                </c:pt>
                <c:pt idx="1881">
                  <c:v>2.5893398769230802</c:v>
                </c:pt>
                <c:pt idx="1882">
                  <c:v>2.5907164531468498</c:v>
                </c:pt>
                <c:pt idx="1883">
                  <c:v>2.5920930293706301</c:v>
                </c:pt>
                <c:pt idx="1884">
                  <c:v>2.59346960559441</c:v>
                </c:pt>
                <c:pt idx="1885">
                  <c:v>2.5948461818181801</c:v>
                </c:pt>
                <c:pt idx="1886">
                  <c:v>2.5962227580419599</c:v>
                </c:pt>
                <c:pt idx="1887">
                  <c:v>2.59759933426573</c:v>
                </c:pt>
                <c:pt idx="1888">
                  <c:v>2.5989759104895098</c:v>
                </c:pt>
                <c:pt idx="1889">
                  <c:v>2.6003524867132901</c:v>
                </c:pt>
                <c:pt idx="1890">
                  <c:v>2.6017290629370602</c:v>
                </c:pt>
                <c:pt idx="1891">
                  <c:v>2.60310563916084</c:v>
                </c:pt>
                <c:pt idx="1892">
                  <c:v>2.6044822153846199</c:v>
                </c:pt>
                <c:pt idx="1893">
                  <c:v>2.60585879160839</c:v>
                </c:pt>
                <c:pt idx="1894">
                  <c:v>2.6072353678321698</c:v>
                </c:pt>
                <c:pt idx="1895">
                  <c:v>2.6086119440559399</c:v>
                </c:pt>
                <c:pt idx="1896">
                  <c:v>2.6099885202797202</c:v>
                </c:pt>
                <c:pt idx="1897">
                  <c:v>2.6113650965035</c:v>
                </c:pt>
                <c:pt idx="1898">
                  <c:v>2.6127416727272701</c:v>
                </c:pt>
                <c:pt idx="1899">
                  <c:v>2.6141182489510499</c:v>
                </c:pt>
                <c:pt idx="1900">
                  <c:v>2.6154948251748298</c:v>
                </c:pt>
                <c:pt idx="1901">
                  <c:v>2.6168714013985999</c:v>
                </c:pt>
                <c:pt idx="1902">
                  <c:v>2.6182479776223802</c:v>
                </c:pt>
                <c:pt idx="1903">
                  <c:v>2.6196245538461498</c:v>
                </c:pt>
                <c:pt idx="1904">
                  <c:v>2.6210011300699301</c:v>
                </c:pt>
                <c:pt idx="1905">
                  <c:v>2.6223777062937099</c:v>
                </c:pt>
                <c:pt idx="1906">
                  <c:v>2.62375428251748</c:v>
                </c:pt>
                <c:pt idx="1907">
                  <c:v>2.6251308587412598</c:v>
                </c:pt>
                <c:pt idx="1908">
                  <c:v>2.6265074349650401</c:v>
                </c:pt>
                <c:pt idx="1909">
                  <c:v>2.6278840111888102</c:v>
                </c:pt>
                <c:pt idx="1910">
                  <c:v>2.6292605874125901</c:v>
                </c:pt>
                <c:pt idx="1911">
                  <c:v>2.6306371636363601</c:v>
                </c:pt>
                <c:pt idx="1912">
                  <c:v>2.63201373986014</c:v>
                </c:pt>
                <c:pt idx="1913">
                  <c:v>2.6333903160839198</c:v>
                </c:pt>
                <c:pt idx="1914">
                  <c:v>2.6347668923076899</c:v>
                </c:pt>
                <c:pt idx="1915">
                  <c:v>2.6361434685314702</c:v>
                </c:pt>
                <c:pt idx="1916">
                  <c:v>2.63752004475525</c:v>
                </c:pt>
                <c:pt idx="1917">
                  <c:v>2.6388966209790201</c:v>
                </c:pt>
                <c:pt idx="1918">
                  <c:v>2.6402731972028</c:v>
                </c:pt>
                <c:pt idx="1919">
                  <c:v>2.64164977342657</c:v>
                </c:pt>
                <c:pt idx="1920">
                  <c:v>2.6430263496503499</c:v>
                </c:pt>
                <c:pt idx="1921">
                  <c:v>2.6444029258741302</c:v>
                </c:pt>
                <c:pt idx="1922">
                  <c:v>2.6457795020978998</c:v>
                </c:pt>
                <c:pt idx="1923">
                  <c:v>2.6471560783216801</c:v>
                </c:pt>
                <c:pt idx="1924">
                  <c:v>2.6485326545454502</c:v>
                </c:pt>
                <c:pt idx="1925">
                  <c:v>2.64990923076923</c:v>
                </c:pt>
                <c:pt idx="1926">
                  <c:v>2.6512858069930099</c:v>
                </c:pt>
                <c:pt idx="1927">
                  <c:v>2.6526623832167799</c:v>
                </c:pt>
                <c:pt idx="1928">
                  <c:v>2.6540389594405598</c:v>
                </c:pt>
                <c:pt idx="1929">
                  <c:v>2.6554155356643401</c:v>
                </c:pt>
                <c:pt idx="1930">
                  <c:v>2.6567921118881102</c:v>
                </c:pt>
                <c:pt idx="1931">
                  <c:v>2.65816868811189</c:v>
                </c:pt>
                <c:pt idx="1932">
                  <c:v>2.6595452643356601</c:v>
                </c:pt>
                <c:pt idx="1933">
                  <c:v>2.6609218405594399</c:v>
                </c:pt>
                <c:pt idx="1934">
                  <c:v>2.6622984167832202</c:v>
                </c:pt>
                <c:pt idx="1935">
                  <c:v>2.6636749930069898</c:v>
                </c:pt>
                <c:pt idx="1936">
                  <c:v>2.6650515692307701</c:v>
                </c:pt>
                <c:pt idx="1937">
                  <c:v>2.66642814545455</c:v>
                </c:pt>
                <c:pt idx="1938">
                  <c:v>2.6678047216783201</c:v>
                </c:pt>
                <c:pt idx="1939">
                  <c:v>2.6691812979020999</c:v>
                </c:pt>
                <c:pt idx="1940">
                  <c:v>2.67055787412587</c:v>
                </c:pt>
                <c:pt idx="1941">
                  <c:v>2.6719344503496498</c:v>
                </c:pt>
                <c:pt idx="1942">
                  <c:v>2.6733110265734301</c:v>
                </c:pt>
                <c:pt idx="1943">
                  <c:v>2.6746876027972002</c:v>
                </c:pt>
                <c:pt idx="1944">
                  <c:v>2.67606417902098</c:v>
                </c:pt>
                <c:pt idx="1945">
                  <c:v>2.6774407552447599</c:v>
                </c:pt>
                <c:pt idx="1946">
                  <c:v>2.67881733146853</c:v>
                </c:pt>
                <c:pt idx="1947">
                  <c:v>2.6801939076923098</c:v>
                </c:pt>
                <c:pt idx="1948">
                  <c:v>2.6815704839160799</c:v>
                </c:pt>
                <c:pt idx="1949">
                  <c:v>2.6829470601398602</c:v>
                </c:pt>
                <c:pt idx="1950">
                  <c:v>2.68432363636364</c:v>
                </c:pt>
                <c:pt idx="1951">
                  <c:v>2.6857002125874101</c:v>
                </c:pt>
                <c:pt idx="1952">
                  <c:v>2.6870767888111899</c:v>
                </c:pt>
                <c:pt idx="1953">
                  <c:v>2.6884533650349698</c:v>
                </c:pt>
                <c:pt idx="1954">
                  <c:v>2.6898299412587399</c:v>
                </c:pt>
                <c:pt idx="1955">
                  <c:v>2.6912065174825202</c:v>
                </c:pt>
                <c:pt idx="1956">
                  <c:v>2.6925830937062898</c:v>
                </c:pt>
                <c:pt idx="1957">
                  <c:v>2.6939596699300701</c:v>
                </c:pt>
                <c:pt idx="1958">
                  <c:v>2.6953362461538499</c:v>
                </c:pt>
                <c:pt idx="1959">
                  <c:v>2.69671282237762</c:v>
                </c:pt>
                <c:pt idx="1960">
                  <c:v>2.6980893986013998</c:v>
                </c:pt>
                <c:pt idx="1961">
                  <c:v>2.6994659748251801</c:v>
                </c:pt>
                <c:pt idx="1962">
                  <c:v>2.7008425510489502</c:v>
                </c:pt>
                <c:pt idx="1963">
                  <c:v>2.7022191272727301</c:v>
                </c:pt>
                <c:pt idx="1964">
                  <c:v>2.7035957034965001</c:v>
                </c:pt>
                <c:pt idx="1965">
                  <c:v>2.70497227972028</c:v>
                </c:pt>
                <c:pt idx="1966">
                  <c:v>2.7063488559440598</c:v>
                </c:pt>
                <c:pt idx="1967">
                  <c:v>2.7077254321678299</c:v>
                </c:pt>
                <c:pt idx="1968">
                  <c:v>2.7091020083916102</c:v>
                </c:pt>
                <c:pt idx="1969">
                  <c:v>2.7104785846153798</c:v>
                </c:pt>
                <c:pt idx="1970">
                  <c:v>2.7118551608391601</c:v>
                </c:pt>
                <c:pt idx="1971">
                  <c:v>2.71323173706294</c:v>
                </c:pt>
                <c:pt idx="1972">
                  <c:v>2.71460831328671</c:v>
                </c:pt>
                <c:pt idx="1973">
                  <c:v>2.7159848895104899</c:v>
                </c:pt>
                <c:pt idx="1974">
                  <c:v>2.7173614657342702</c:v>
                </c:pt>
                <c:pt idx="1975">
                  <c:v>2.7187380419580398</c:v>
                </c:pt>
                <c:pt idx="1976">
                  <c:v>2.7201146181818201</c:v>
                </c:pt>
                <c:pt idx="1977">
                  <c:v>2.7214911944055902</c:v>
                </c:pt>
                <c:pt idx="1978">
                  <c:v>2.72286777062937</c:v>
                </c:pt>
                <c:pt idx="1979">
                  <c:v>2.7242443468531499</c:v>
                </c:pt>
                <c:pt idx="1980">
                  <c:v>2.7256209230769199</c:v>
                </c:pt>
                <c:pt idx="1981">
                  <c:v>2.7269974993006998</c:v>
                </c:pt>
                <c:pt idx="1982">
                  <c:v>2.7283740755244801</c:v>
                </c:pt>
                <c:pt idx="1983">
                  <c:v>2.7297506517482502</c:v>
                </c:pt>
                <c:pt idx="1984">
                  <c:v>2.73112722797203</c:v>
                </c:pt>
                <c:pt idx="1985">
                  <c:v>2.7325038041958001</c:v>
                </c:pt>
                <c:pt idx="1986">
                  <c:v>2.7338803804195799</c:v>
                </c:pt>
                <c:pt idx="1987">
                  <c:v>2.7352569566433602</c:v>
                </c:pt>
                <c:pt idx="1988">
                  <c:v>2.7366335328671298</c:v>
                </c:pt>
                <c:pt idx="1989">
                  <c:v>2.7380101090909101</c:v>
                </c:pt>
                <c:pt idx="1990">
                  <c:v>2.73938668531469</c:v>
                </c:pt>
                <c:pt idx="1991">
                  <c:v>2.7407632615384601</c:v>
                </c:pt>
                <c:pt idx="1992">
                  <c:v>2.7421398377622399</c:v>
                </c:pt>
                <c:pt idx="1993">
                  <c:v>2.74351641398601</c:v>
                </c:pt>
                <c:pt idx="1994">
                  <c:v>2.7448929902097898</c:v>
                </c:pt>
                <c:pt idx="1995">
                  <c:v>2.7462695664335701</c:v>
                </c:pt>
                <c:pt idx="1996">
                  <c:v>2.7476461426573402</c:v>
                </c:pt>
                <c:pt idx="1997">
                  <c:v>2.74902271888112</c:v>
                </c:pt>
                <c:pt idx="1998">
                  <c:v>2.7503992951048999</c:v>
                </c:pt>
                <c:pt idx="1999">
                  <c:v>2.75177587132867</c:v>
                </c:pt>
                <c:pt idx="2000">
                  <c:v>2.7531524475524498</c:v>
                </c:pt>
                <c:pt idx="2001">
                  <c:v>2.7545290237762199</c:v>
                </c:pt>
                <c:pt idx="2002">
                  <c:v>2.7559056000000002</c:v>
                </c:pt>
                <c:pt idx="2003">
                  <c:v>2.75728217622378</c:v>
                </c:pt>
                <c:pt idx="2004">
                  <c:v>2.7586587524475501</c:v>
                </c:pt>
                <c:pt idx="2005">
                  <c:v>2.7600353286713299</c:v>
                </c:pt>
                <c:pt idx="2006">
                  <c:v>2.7614119048951098</c:v>
                </c:pt>
                <c:pt idx="2007">
                  <c:v>2.7627884811188799</c:v>
                </c:pt>
                <c:pt idx="2008">
                  <c:v>2.7641650573426602</c:v>
                </c:pt>
                <c:pt idx="2009">
                  <c:v>2.7655416335664298</c:v>
                </c:pt>
                <c:pt idx="2010">
                  <c:v>2.7669182097902101</c:v>
                </c:pt>
                <c:pt idx="2011">
                  <c:v>2.7682947860139899</c:v>
                </c:pt>
                <c:pt idx="2012">
                  <c:v>2.76967136223776</c:v>
                </c:pt>
                <c:pt idx="2013">
                  <c:v>2.7710479384615399</c:v>
                </c:pt>
                <c:pt idx="2014">
                  <c:v>2.7724245146853201</c:v>
                </c:pt>
                <c:pt idx="2015">
                  <c:v>2.7738010909090902</c:v>
                </c:pt>
                <c:pt idx="2016">
                  <c:v>2.7751776671328701</c:v>
                </c:pt>
                <c:pt idx="2017">
                  <c:v>2.7765542433566401</c:v>
                </c:pt>
                <c:pt idx="2018">
                  <c:v>2.77793081958042</c:v>
                </c:pt>
                <c:pt idx="2019">
                  <c:v>2.7793073958041998</c:v>
                </c:pt>
                <c:pt idx="2020">
                  <c:v>2.7806839720279699</c:v>
                </c:pt>
                <c:pt idx="2021">
                  <c:v>2.7820605482517502</c:v>
                </c:pt>
                <c:pt idx="2022">
                  <c:v>2.78343712447553</c:v>
                </c:pt>
                <c:pt idx="2023">
                  <c:v>2.7848137006993001</c:v>
                </c:pt>
                <c:pt idx="2024">
                  <c:v>2.78619027692308</c:v>
                </c:pt>
                <c:pt idx="2025">
                  <c:v>2.78756685314685</c:v>
                </c:pt>
                <c:pt idx="2026">
                  <c:v>2.7889434293706299</c:v>
                </c:pt>
                <c:pt idx="2027">
                  <c:v>2.7903200055944102</c:v>
                </c:pt>
                <c:pt idx="2028">
                  <c:v>2.7916965818181798</c:v>
                </c:pt>
                <c:pt idx="2029">
                  <c:v>2.7930731580419601</c:v>
                </c:pt>
                <c:pt idx="2030">
                  <c:v>2.7944497342657302</c:v>
                </c:pt>
                <c:pt idx="2031">
                  <c:v>2.79582631048951</c:v>
                </c:pt>
                <c:pt idx="2032">
                  <c:v>2.7972028867132899</c:v>
                </c:pt>
                <c:pt idx="2033">
                  <c:v>2.7985794629370599</c:v>
                </c:pt>
                <c:pt idx="2034">
                  <c:v>2.7999560391608398</c:v>
                </c:pt>
                <c:pt idx="2035">
                  <c:v>2.8013326153846201</c:v>
                </c:pt>
                <c:pt idx="2036">
                  <c:v>2.8027091916083902</c:v>
                </c:pt>
                <c:pt idx="2037">
                  <c:v>2.80408576783217</c:v>
                </c:pt>
                <c:pt idx="2038">
                  <c:v>2.8054623440559401</c:v>
                </c:pt>
                <c:pt idx="2039">
                  <c:v>2.8068389202797199</c:v>
                </c:pt>
                <c:pt idx="2040">
                  <c:v>2.8082154965035002</c:v>
                </c:pt>
                <c:pt idx="2041">
                  <c:v>2.8095920727272699</c:v>
                </c:pt>
                <c:pt idx="2042">
                  <c:v>2.8109686489510501</c:v>
                </c:pt>
                <c:pt idx="2043">
                  <c:v>2.81234522517483</c:v>
                </c:pt>
                <c:pt idx="2044">
                  <c:v>2.8137218013986001</c:v>
                </c:pt>
                <c:pt idx="2045">
                  <c:v>2.8150983776223799</c:v>
                </c:pt>
                <c:pt idx="2046">
                  <c:v>2.81647495384615</c:v>
                </c:pt>
                <c:pt idx="2047">
                  <c:v>2.8178515300699298</c:v>
                </c:pt>
                <c:pt idx="2048">
                  <c:v>2.8192281062937101</c:v>
                </c:pt>
                <c:pt idx="2049">
                  <c:v>2.8206046825174802</c:v>
                </c:pt>
                <c:pt idx="2050">
                  <c:v>2.82198125874126</c:v>
                </c:pt>
                <c:pt idx="2051">
                  <c:v>2.8233578349650399</c:v>
                </c:pt>
                <c:pt idx="2052">
                  <c:v>2.82473441118881</c:v>
                </c:pt>
                <c:pt idx="2053">
                  <c:v>2.8261109874125898</c:v>
                </c:pt>
                <c:pt idx="2054">
                  <c:v>2.8274875636363599</c:v>
                </c:pt>
                <c:pt idx="2055">
                  <c:v>2.8288641398601402</c:v>
                </c:pt>
                <c:pt idx="2056">
                  <c:v>2.83024071608392</c:v>
                </c:pt>
                <c:pt idx="2057">
                  <c:v>2.8316172923076901</c:v>
                </c:pt>
                <c:pt idx="2058">
                  <c:v>2.8329938685314699</c:v>
                </c:pt>
                <c:pt idx="2059">
                  <c:v>2.8343704447552498</c:v>
                </c:pt>
                <c:pt idx="2060">
                  <c:v>2.8357470209790199</c:v>
                </c:pt>
                <c:pt idx="2061">
                  <c:v>2.8371235972028002</c:v>
                </c:pt>
                <c:pt idx="2062">
                  <c:v>2.8385001734265698</c:v>
                </c:pt>
                <c:pt idx="2063">
                  <c:v>2.8398767496503501</c:v>
                </c:pt>
                <c:pt idx="2064">
                  <c:v>2.8412533258741299</c:v>
                </c:pt>
                <c:pt idx="2065">
                  <c:v>2.8426299020979</c:v>
                </c:pt>
                <c:pt idx="2066">
                  <c:v>2.8440064783216799</c:v>
                </c:pt>
                <c:pt idx="2067">
                  <c:v>2.8453830545454601</c:v>
                </c:pt>
                <c:pt idx="2068">
                  <c:v>2.8467596307692302</c:v>
                </c:pt>
                <c:pt idx="2069">
                  <c:v>2.8481362069930101</c:v>
                </c:pt>
                <c:pt idx="2070">
                  <c:v>2.8495127832167801</c:v>
                </c:pt>
                <c:pt idx="2071">
                  <c:v>2.85088935944056</c:v>
                </c:pt>
                <c:pt idx="2072">
                  <c:v>2.8522659356643398</c:v>
                </c:pt>
                <c:pt idx="2073">
                  <c:v>2.8536425118881099</c:v>
                </c:pt>
                <c:pt idx="2074">
                  <c:v>2.8550190881118902</c:v>
                </c:pt>
                <c:pt idx="2075">
                  <c:v>2.8563956643356598</c:v>
                </c:pt>
                <c:pt idx="2076">
                  <c:v>2.8577722405594401</c:v>
                </c:pt>
                <c:pt idx="2077">
                  <c:v>2.85914881678322</c:v>
                </c:pt>
                <c:pt idx="2078">
                  <c:v>2.86052539300699</c:v>
                </c:pt>
                <c:pt idx="2079">
                  <c:v>2.8619019692307699</c:v>
                </c:pt>
                <c:pt idx="2080">
                  <c:v>2.8632785454545502</c:v>
                </c:pt>
                <c:pt idx="2081">
                  <c:v>2.8646551216783198</c:v>
                </c:pt>
                <c:pt idx="2082">
                  <c:v>2.8660316979021001</c:v>
                </c:pt>
                <c:pt idx="2083">
                  <c:v>2.8674082741258702</c:v>
                </c:pt>
                <c:pt idx="2084">
                  <c:v>2.86878485034965</c:v>
                </c:pt>
                <c:pt idx="2085">
                  <c:v>2.8701614265734299</c:v>
                </c:pt>
                <c:pt idx="2086">
                  <c:v>2.8715380027972</c:v>
                </c:pt>
                <c:pt idx="2087">
                  <c:v>2.8729145790209798</c:v>
                </c:pt>
                <c:pt idx="2088">
                  <c:v>2.8742911552447601</c:v>
                </c:pt>
                <c:pt idx="2089">
                  <c:v>2.8756677314685302</c:v>
                </c:pt>
                <c:pt idx="2090">
                  <c:v>2.87704430769231</c:v>
                </c:pt>
                <c:pt idx="2091">
                  <c:v>2.8784208839160801</c:v>
                </c:pt>
                <c:pt idx="2092">
                  <c:v>2.8797974601398599</c:v>
                </c:pt>
                <c:pt idx="2093">
                  <c:v>2.8811740363636398</c:v>
                </c:pt>
                <c:pt idx="2094">
                  <c:v>2.8825506125874099</c:v>
                </c:pt>
                <c:pt idx="2095">
                  <c:v>2.8839271888111901</c:v>
                </c:pt>
                <c:pt idx="2096">
                  <c:v>2.88530376503497</c:v>
                </c:pt>
                <c:pt idx="2097">
                  <c:v>2.8866803412587401</c:v>
                </c:pt>
                <c:pt idx="2098">
                  <c:v>2.8880569174825199</c:v>
                </c:pt>
                <c:pt idx="2099">
                  <c:v>2.88943349370629</c:v>
                </c:pt>
                <c:pt idx="2100">
                  <c:v>2.8908100699300698</c:v>
                </c:pt>
                <c:pt idx="2101">
                  <c:v>2.8921866461538501</c:v>
                </c:pt>
                <c:pt idx="2102">
                  <c:v>2.8935632223776202</c:v>
                </c:pt>
                <c:pt idx="2103">
                  <c:v>2.8949397986014</c:v>
                </c:pt>
                <c:pt idx="2104">
                  <c:v>2.8963163748251799</c:v>
                </c:pt>
                <c:pt idx="2105">
                  <c:v>2.89769295104895</c:v>
                </c:pt>
                <c:pt idx="2106">
                  <c:v>2.8990695272727298</c:v>
                </c:pt>
                <c:pt idx="2107">
                  <c:v>2.9004461034964999</c:v>
                </c:pt>
                <c:pt idx="2108">
                  <c:v>2.9018226797202802</c:v>
                </c:pt>
                <c:pt idx="2109">
                  <c:v>2.90319925594406</c:v>
                </c:pt>
                <c:pt idx="2110">
                  <c:v>2.9045758321678301</c:v>
                </c:pt>
                <c:pt idx="2111">
                  <c:v>2.90595240839161</c:v>
                </c:pt>
                <c:pt idx="2112">
                  <c:v>2.9073289846153898</c:v>
                </c:pt>
                <c:pt idx="2113">
                  <c:v>2.9087055608391599</c:v>
                </c:pt>
                <c:pt idx="2114">
                  <c:v>2.9100821370629402</c:v>
                </c:pt>
                <c:pt idx="2115">
                  <c:v>2.9114587132867098</c:v>
                </c:pt>
                <c:pt idx="2116">
                  <c:v>2.9128352895104901</c:v>
                </c:pt>
                <c:pt idx="2117">
                  <c:v>2.9142118657342699</c:v>
                </c:pt>
                <c:pt idx="2118">
                  <c:v>2.91558844195804</c:v>
                </c:pt>
                <c:pt idx="2119">
                  <c:v>2.9169650181818199</c:v>
                </c:pt>
                <c:pt idx="2120">
                  <c:v>2.9183415944056001</c:v>
                </c:pt>
                <c:pt idx="2121">
                  <c:v>2.9197181706293698</c:v>
                </c:pt>
                <c:pt idx="2122">
                  <c:v>2.9210947468531501</c:v>
                </c:pt>
                <c:pt idx="2123">
                  <c:v>2.9224713230769201</c:v>
                </c:pt>
                <c:pt idx="2124">
                  <c:v>2.9238478993007</c:v>
                </c:pt>
                <c:pt idx="2125">
                  <c:v>2.9252244755244798</c:v>
                </c:pt>
                <c:pt idx="2126">
                  <c:v>2.9266010517482499</c:v>
                </c:pt>
                <c:pt idx="2127">
                  <c:v>2.9279776279720302</c:v>
                </c:pt>
                <c:pt idx="2128">
                  <c:v>2.9293542041957998</c:v>
                </c:pt>
                <c:pt idx="2129">
                  <c:v>2.9307307804195801</c:v>
                </c:pt>
                <c:pt idx="2130">
                  <c:v>2.93210735664336</c:v>
                </c:pt>
                <c:pt idx="2131">
                  <c:v>2.9334839328671301</c:v>
                </c:pt>
                <c:pt idx="2132">
                  <c:v>2.9348605090909099</c:v>
                </c:pt>
                <c:pt idx="2133">
                  <c:v>2.9362370853146902</c:v>
                </c:pt>
                <c:pt idx="2134">
                  <c:v>2.9376136615384598</c:v>
                </c:pt>
                <c:pt idx="2135">
                  <c:v>2.9389902377622401</c:v>
                </c:pt>
                <c:pt idx="2136">
                  <c:v>2.9403668139860102</c:v>
                </c:pt>
                <c:pt idx="2137">
                  <c:v>2.94174339020979</c:v>
                </c:pt>
                <c:pt idx="2138">
                  <c:v>2.9431199664335699</c:v>
                </c:pt>
                <c:pt idx="2139">
                  <c:v>2.94449654265734</c:v>
                </c:pt>
                <c:pt idx="2140">
                  <c:v>2.9458731188811198</c:v>
                </c:pt>
                <c:pt idx="2141">
                  <c:v>2.9472496951049001</c:v>
                </c:pt>
                <c:pt idx="2142">
                  <c:v>2.9486262713286702</c:v>
                </c:pt>
                <c:pt idx="2143">
                  <c:v>2.95000284755245</c:v>
                </c:pt>
                <c:pt idx="2144">
                  <c:v>2.9513794237762201</c:v>
                </c:pt>
                <c:pt idx="2145">
                  <c:v>2.9527559999999999</c:v>
                </c:pt>
                <c:pt idx="2146">
                  <c:v>2.9541325762237798</c:v>
                </c:pt>
                <c:pt idx="2147">
                  <c:v>2.9555091524475499</c:v>
                </c:pt>
                <c:pt idx="2148">
                  <c:v>2.9568857286713301</c:v>
                </c:pt>
                <c:pt idx="2149">
                  <c:v>2.95826230489511</c:v>
                </c:pt>
                <c:pt idx="2150">
                  <c:v>2.9596388811188801</c:v>
                </c:pt>
                <c:pt idx="2151">
                  <c:v>2.9610154573426599</c:v>
                </c:pt>
                <c:pt idx="2152">
                  <c:v>2.96239203356643</c:v>
                </c:pt>
                <c:pt idx="2153">
                  <c:v>2.9637686097902098</c:v>
                </c:pt>
                <c:pt idx="2154">
                  <c:v>2.9651451860139901</c:v>
                </c:pt>
                <c:pt idx="2155">
                  <c:v>2.9665217622377602</c:v>
                </c:pt>
                <c:pt idx="2156">
                  <c:v>2.9678983384615401</c:v>
                </c:pt>
                <c:pt idx="2157">
                  <c:v>2.9692749146853199</c:v>
                </c:pt>
                <c:pt idx="2158">
                  <c:v>2.97065149090909</c:v>
                </c:pt>
                <c:pt idx="2159">
                  <c:v>2.9720280671328698</c:v>
                </c:pt>
                <c:pt idx="2160">
                  <c:v>2.9734046433566399</c:v>
                </c:pt>
                <c:pt idx="2161">
                  <c:v>2.9747812195804202</c:v>
                </c:pt>
                <c:pt idx="2162">
                  <c:v>2.9761577958042</c:v>
                </c:pt>
                <c:pt idx="2163">
                  <c:v>2.9775343720279701</c:v>
                </c:pt>
                <c:pt idx="2164">
                  <c:v>2.97891094825175</c:v>
                </c:pt>
                <c:pt idx="2165">
                  <c:v>2.9802875244755298</c:v>
                </c:pt>
                <c:pt idx="2166">
                  <c:v>2.9816641006992999</c:v>
                </c:pt>
                <c:pt idx="2167">
                  <c:v>2.9830406769230802</c:v>
                </c:pt>
                <c:pt idx="2168">
                  <c:v>2.9844172531468498</c:v>
                </c:pt>
                <c:pt idx="2169">
                  <c:v>2.9857938293706301</c:v>
                </c:pt>
                <c:pt idx="2170">
                  <c:v>2.9871704055944099</c:v>
                </c:pt>
                <c:pt idx="2171">
                  <c:v>2.98854698181818</c:v>
                </c:pt>
                <c:pt idx="2172">
                  <c:v>2.9899235580419599</c:v>
                </c:pt>
                <c:pt idx="2173">
                  <c:v>2.9913001342657299</c:v>
                </c:pt>
                <c:pt idx="2174">
                  <c:v>2.9926767104895098</c:v>
                </c:pt>
                <c:pt idx="2175">
                  <c:v>2.9940532867132901</c:v>
                </c:pt>
                <c:pt idx="2176">
                  <c:v>2.9954298629370602</c:v>
                </c:pt>
                <c:pt idx="2177">
                  <c:v>2.99680643916084</c:v>
                </c:pt>
                <c:pt idx="2178">
                  <c:v>2.9981830153846198</c:v>
                </c:pt>
                <c:pt idx="2179">
                  <c:v>2.9995595916083899</c:v>
                </c:pt>
                <c:pt idx="2180">
                  <c:v>3.0009361678321702</c:v>
                </c:pt>
                <c:pt idx="2181">
                  <c:v>3.0023127440559398</c:v>
                </c:pt>
                <c:pt idx="2182">
                  <c:v>3.0036893202797201</c:v>
                </c:pt>
                <c:pt idx="2183">
                  <c:v>3.0050658965035</c:v>
                </c:pt>
                <c:pt idx="2184">
                  <c:v>3.0064424727272701</c:v>
                </c:pt>
                <c:pt idx="2185">
                  <c:v>3.0078190489510499</c:v>
                </c:pt>
                <c:pt idx="2186">
                  <c:v>3.0091956251748302</c:v>
                </c:pt>
                <c:pt idx="2187">
                  <c:v>3.0105722013985998</c:v>
                </c:pt>
                <c:pt idx="2188">
                  <c:v>3.0119487776223801</c:v>
                </c:pt>
                <c:pt idx="2189">
                  <c:v>3.0133253538461502</c:v>
                </c:pt>
                <c:pt idx="2190">
                  <c:v>3.01470193006993</c:v>
                </c:pt>
                <c:pt idx="2191">
                  <c:v>3.0160785062937099</c:v>
                </c:pt>
                <c:pt idx="2192">
                  <c:v>3.01745508251748</c:v>
                </c:pt>
                <c:pt idx="2193">
                  <c:v>3.0188316587412598</c:v>
                </c:pt>
                <c:pt idx="2194">
                  <c:v>3.0202082349650401</c:v>
                </c:pt>
                <c:pt idx="2195">
                  <c:v>3.0215848111888102</c:v>
                </c:pt>
                <c:pt idx="2196">
                  <c:v>3.02296138741259</c:v>
                </c:pt>
                <c:pt idx="2197">
                  <c:v>3.0243379636363601</c:v>
                </c:pt>
                <c:pt idx="2198">
                  <c:v>3.0257145398601399</c:v>
                </c:pt>
                <c:pt idx="2199">
                  <c:v>3.0270911160839198</c:v>
                </c:pt>
                <c:pt idx="2200">
                  <c:v>3.0284676923076899</c:v>
                </c:pt>
                <c:pt idx="2201">
                  <c:v>3.0298442685314702</c:v>
                </c:pt>
                <c:pt idx="2202">
                  <c:v>3.03122084475525</c:v>
                </c:pt>
                <c:pt idx="2203">
                  <c:v>3.0325974209790201</c:v>
                </c:pt>
                <c:pt idx="2204">
                  <c:v>3.0339739972027999</c:v>
                </c:pt>
                <c:pt idx="2205">
                  <c:v>3.03535057342657</c:v>
                </c:pt>
                <c:pt idx="2206">
                  <c:v>3.0367271496503498</c:v>
                </c:pt>
                <c:pt idx="2207">
                  <c:v>3.0381037258741301</c:v>
                </c:pt>
                <c:pt idx="2208">
                  <c:v>3.0394803020979002</c:v>
                </c:pt>
                <c:pt idx="2209">
                  <c:v>3.0408568783216801</c:v>
                </c:pt>
                <c:pt idx="2210">
                  <c:v>3.0422334545454501</c:v>
                </c:pt>
                <c:pt idx="2211">
                  <c:v>3.04361003076923</c:v>
                </c:pt>
                <c:pt idx="2212">
                  <c:v>3.0449866069930098</c:v>
                </c:pt>
                <c:pt idx="2213">
                  <c:v>3.0463631832167799</c:v>
                </c:pt>
                <c:pt idx="2214">
                  <c:v>3.0477397594405602</c:v>
                </c:pt>
                <c:pt idx="2215">
                  <c:v>3.04911633566434</c:v>
                </c:pt>
                <c:pt idx="2216">
                  <c:v>3.0504929118881101</c:v>
                </c:pt>
                <c:pt idx="2217">
                  <c:v>3.05186948811189</c:v>
                </c:pt>
                <c:pt idx="2218">
                  <c:v>3.0532460643356698</c:v>
                </c:pt>
                <c:pt idx="2219">
                  <c:v>3.0546226405594399</c:v>
                </c:pt>
                <c:pt idx="2220">
                  <c:v>3.0559992167832202</c:v>
                </c:pt>
                <c:pt idx="2221">
                  <c:v>3.0573757930069898</c:v>
                </c:pt>
                <c:pt idx="2222">
                  <c:v>3.0587523692307701</c:v>
                </c:pt>
                <c:pt idx="2223">
                  <c:v>3.0601289454545499</c:v>
                </c:pt>
                <c:pt idx="2224">
                  <c:v>3.06150552167832</c:v>
                </c:pt>
                <c:pt idx="2225">
                  <c:v>3.0628820979020999</c:v>
                </c:pt>
                <c:pt idx="2226">
                  <c:v>3.0642586741258699</c:v>
                </c:pt>
                <c:pt idx="2227">
                  <c:v>3.0656352503496498</c:v>
                </c:pt>
                <c:pt idx="2228">
                  <c:v>3.0670118265734301</c:v>
                </c:pt>
                <c:pt idx="2229">
                  <c:v>3.0683884027972002</c:v>
                </c:pt>
                <c:pt idx="2230">
                  <c:v>3.06976497902098</c:v>
                </c:pt>
                <c:pt idx="2231">
                  <c:v>3.0711415552447598</c:v>
                </c:pt>
                <c:pt idx="2232">
                  <c:v>3.0725181314685299</c:v>
                </c:pt>
                <c:pt idx="2233">
                  <c:v>3.0738947076923102</c:v>
                </c:pt>
                <c:pt idx="2234">
                  <c:v>3.0752712839160798</c:v>
                </c:pt>
                <c:pt idx="2235">
                  <c:v>3.0766478601398601</c:v>
                </c:pt>
                <c:pt idx="2236">
                  <c:v>3.07802443636364</c:v>
                </c:pt>
                <c:pt idx="2237">
                  <c:v>3.0794010125874101</c:v>
                </c:pt>
                <c:pt idx="2238">
                  <c:v>3.0807775888111899</c:v>
                </c:pt>
                <c:pt idx="2239">
                  <c:v>3.0821541650349702</c:v>
                </c:pt>
                <c:pt idx="2240">
                  <c:v>3.0835307412587398</c:v>
                </c:pt>
                <c:pt idx="2241">
                  <c:v>3.0849073174825201</c:v>
                </c:pt>
                <c:pt idx="2242">
                  <c:v>3.0862838937062902</c:v>
                </c:pt>
                <c:pt idx="2243">
                  <c:v>3.08766046993007</c:v>
                </c:pt>
                <c:pt idx="2244">
                  <c:v>3.0890370461538499</c:v>
                </c:pt>
                <c:pt idx="2245">
                  <c:v>3.09041362237762</c:v>
                </c:pt>
                <c:pt idx="2246">
                  <c:v>3.0917901986013998</c:v>
                </c:pt>
                <c:pt idx="2247">
                  <c:v>3.0931667748251801</c:v>
                </c:pt>
                <c:pt idx="2248">
                  <c:v>3.0945433510489502</c:v>
                </c:pt>
                <c:pt idx="2249">
                  <c:v>3.09591992727273</c:v>
                </c:pt>
                <c:pt idx="2250">
                  <c:v>3.0972965034965001</c:v>
                </c:pt>
                <c:pt idx="2251">
                  <c:v>3.0986730797202799</c:v>
                </c:pt>
                <c:pt idx="2252">
                  <c:v>3.1000496559440598</c:v>
                </c:pt>
                <c:pt idx="2253">
                  <c:v>3.1014262321678299</c:v>
                </c:pt>
                <c:pt idx="2254">
                  <c:v>3.1028028083916102</c:v>
                </c:pt>
                <c:pt idx="2255">
                  <c:v>3.10417938461539</c:v>
                </c:pt>
                <c:pt idx="2256">
                  <c:v>3.1055559608391601</c:v>
                </c:pt>
                <c:pt idx="2257">
                  <c:v>3.1069325370629399</c:v>
                </c:pt>
                <c:pt idx="2258">
                  <c:v>3.10830911328671</c:v>
                </c:pt>
                <c:pt idx="2259">
                  <c:v>3.1096856895104898</c:v>
                </c:pt>
                <c:pt idx="2260">
                  <c:v>3.1110622657342701</c:v>
                </c:pt>
                <c:pt idx="2261">
                  <c:v>3.1124388419580402</c:v>
                </c:pt>
                <c:pt idx="2262">
                  <c:v>3.1138154181818201</c:v>
                </c:pt>
                <c:pt idx="2263">
                  <c:v>3.1151919944055901</c:v>
                </c:pt>
                <c:pt idx="2264">
                  <c:v>3.11656857062937</c:v>
                </c:pt>
                <c:pt idx="2265">
                  <c:v>3.1179451468531498</c:v>
                </c:pt>
                <c:pt idx="2266">
                  <c:v>3.1193217230769199</c:v>
                </c:pt>
                <c:pt idx="2267">
                  <c:v>3.1206982993007002</c:v>
                </c:pt>
                <c:pt idx="2268">
                  <c:v>3.12207487552448</c:v>
                </c:pt>
                <c:pt idx="2269">
                  <c:v>3.1234514517482501</c:v>
                </c:pt>
                <c:pt idx="2270">
                  <c:v>3.12482802797203</c:v>
                </c:pt>
                <c:pt idx="2271">
                  <c:v>3.1262046041958</c:v>
                </c:pt>
                <c:pt idx="2272">
                  <c:v>3.1275811804195799</c:v>
                </c:pt>
                <c:pt idx="2273">
                  <c:v>3.1289577566433602</c:v>
                </c:pt>
                <c:pt idx="2274">
                  <c:v>3.1303343328671298</c:v>
                </c:pt>
                <c:pt idx="2275">
                  <c:v>3.1317109090909101</c:v>
                </c:pt>
                <c:pt idx="2276">
                  <c:v>3.1330874853146899</c:v>
                </c:pt>
                <c:pt idx="2277">
                  <c:v>3.13446406153846</c:v>
                </c:pt>
                <c:pt idx="2278">
                  <c:v>3.1358406377622399</c:v>
                </c:pt>
                <c:pt idx="2279">
                  <c:v>3.1372172139860099</c:v>
                </c:pt>
                <c:pt idx="2280">
                  <c:v>3.1385937902097898</c:v>
                </c:pt>
                <c:pt idx="2281">
                  <c:v>3.1399703664335701</c:v>
                </c:pt>
                <c:pt idx="2282">
                  <c:v>3.1413469426573402</c:v>
                </c:pt>
                <c:pt idx="2283">
                  <c:v>3.14272351888112</c:v>
                </c:pt>
                <c:pt idx="2284">
                  <c:v>3.1441000951048999</c:v>
                </c:pt>
                <c:pt idx="2285">
                  <c:v>3.1454766713286699</c:v>
                </c:pt>
                <c:pt idx="2286">
                  <c:v>3.1468532475524502</c:v>
                </c:pt>
                <c:pt idx="2287">
                  <c:v>3.1482298237762198</c:v>
                </c:pt>
                <c:pt idx="2288">
                  <c:v>3.1496064000000001</c:v>
                </c:pt>
                <c:pt idx="2289">
                  <c:v>3.15098297622378</c:v>
                </c:pt>
                <c:pt idx="2290">
                  <c:v>3.1523595524475501</c:v>
                </c:pt>
                <c:pt idx="2291">
                  <c:v>3.1537361286713299</c:v>
                </c:pt>
                <c:pt idx="2292">
                  <c:v>3.1551127048951102</c:v>
                </c:pt>
                <c:pt idx="2293">
                  <c:v>3.1564892811188798</c:v>
                </c:pt>
                <c:pt idx="2294">
                  <c:v>3.1578658573426601</c:v>
                </c:pt>
                <c:pt idx="2295">
                  <c:v>3.1592424335664302</c:v>
                </c:pt>
                <c:pt idx="2296">
                  <c:v>3.16061900979021</c:v>
                </c:pt>
                <c:pt idx="2297">
                  <c:v>3.1619955860139899</c:v>
                </c:pt>
                <c:pt idx="2298">
                  <c:v>3.16337216223776</c:v>
                </c:pt>
                <c:pt idx="2299">
                  <c:v>3.1647487384615398</c:v>
                </c:pt>
                <c:pt idx="2300">
                  <c:v>3.1661253146853099</c:v>
                </c:pt>
                <c:pt idx="2301">
                  <c:v>3.1675018909090902</c:v>
                </c:pt>
                <c:pt idx="2302">
                  <c:v>3.16887846713287</c:v>
                </c:pt>
                <c:pt idx="2303">
                  <c:v>3.1702550433566401</c:v>
                </c:pt>
                <c:pt idx="2304">
                  <c:v>3.1716316195804199</c:v>
                </c:pt>
                <c:pt idx="2305">
                  <c:v>3.1730081958041998</c:v>
                </c:pt>
                <c:pt idx="2306">
                  <c:v>3.1743847720279699</c:v>
                </c:pt>
                <c:pt idx="2307">
                  <c:v>3.1757613482517502</c:v>
                </c:pt>
                <c:pt idx="2308">
                  <c:v>3.1771379244755198</c:v>
                </c:pt>
                <c:pt idx="2309">
                  <c:v>3.1785145006993001</c:v>
                </c:pt>
                <c:pt idx="2310">
                  <c:v>3.1798910769230799</c:v>
                </c:pt>
                <c:pt idx="2311">
                  <c:v>3.18126765314685</c:v>
                </c:pt>
                <c:pt idx="2312">
                  <c:v>3.1826442293706299</c:v>
                </c:pt>
                <c:pt idx="2313">
                  <c:v>3.1840208055944101</c:v>
                </c:pt>
                <c:pt idx="2314">
                  <c:v>3.1853973818181802</c:v>
                </c:pt>
                <c:pt idx="2315">
                  <c:v>3.1867739580419601</c:v>
                </c:pt>
                <c:pt idx="2316">
                  <c:v>3.1881505342657301</c:v>
                </c:pt>
                <c:pt idx="2317">
                  <c:v>3.18952711048951</c:v>
                </c:pt>
                <c:pt idx="2318">
                  <c:v>3.1909036867132898</c:v>
                </c:pt>
                <c:pt idx="2319">
                  <c:v>3.1922802629370599</c:v>
                </c:pt>
                <c:pt idx="2320">
                  <c:v>3.1936568391608402</c:v>
                </c:pt>
                <c:pt idx="2321">
                  <c:v>3.19503341538462</c:v>
                </c:pt>
                <c:pt idx="2322">
                  <c:v>3.1964099916083901</c:v>
                </c:pt>
                <c:pt idx="2323">
                  <c:v>3.19778656783217</c:v>
                </c:pt>
                <c:pt idx="2324">
                  <c:v>3.19916314405594</c:v>
                </c:pt>
                <c:pt idx="2325">
                  <c:v>3.2005397202797199</c:v>
                </c:pt>
                <c:pt idx="2326">
                  <c:v>3.2019162965035002</c:v>
                </c:pt>
                <c:pt idx="2327">
                  <c:v>3.2032928727272698</c:v>
                </c:pt>
                <c:pt idx="2328">
                  <c:v>3.2046694489510501</c:v>
                </c:pt>
                <c:pt idx="2329">
                  <c:v>3.2060460251748299</c:v>
                </c:pt>
                <c:pt idx="2330">
                  <c:v>3.2074226013986</c:v>
                </c:pt>
                <c:pt idx="2331">
                  <c:v>3.2087991776223799</c:v>
                </c:pt>
                <c:pt idx="2332">
                  <c:v>3.2101757538461499</c:v>
                </c:pt>
                <c:pt idx="2333">
                  <c:v>3.2115523300699298</c:v>
                </c:pt>
                <c:pt idx="2334">
                  <c:v>3.2129289062937101</c:v>
                </c:pt>
                <c:pt idx="2335">
                  <c:v>3.2143054825174802</c:v>
                </c:pt>
                <c:pt idx="2336">
                  <c:v>3.21568205874126</c:v>
                </c:pt>
                <c:pt idx="2337">
                  <c:v>3.2170586349650399</c:v>
                </c:pt>
                <c:pt idx="2338">
                  <c:v>3.2184352111888099</c:v>
                </c:pt>
                <c:pt idx="2339">
                  <c:v>3.2198117874125902</c:v>
                </c:pt>
                <c:pt idx="2340">
                  <c:v>3.2211883636363599</c:v>
                </c:pt>
                <c:pt idx="2341">
                  <c:v>3.2225649398601401</c:v>
                </c:pt>
                <c:pt idx="2342">
                  <c:v>3.22394151608392</c:v>
                </c:pt>
                <c:pt idx="2343">
                  <c:v>3.2253180923076901</c:v>
                </c:pt>
                <c:pt idx="2344">
                  <c:v>3.2266946685314699</c:v>
                </c:pt>
                <c:pt idx="2345">
                  <c:v>3.2280712447552502</c:v>
                </c:pt>
                <c:pt idx="2346">
                  <c:v>3.2294478209790198</c:v>
                </c:pt>
                <c:pt idx="2347">
                  <c:v>3.2308243972028001</c:v>
                </c:pt>
                <c:pt idx="2348">
                  <c:v>3.2322009734265702</c:v>
                </c:pt>
                <c:pt idx="2349">
                  <c:v>3.23357754965035</c:v>
                </c:pt>
                <c:pt idx="2350">
                  <c:v>3.2349541258741299</c:v>
                </c:pt>
                <c:pt idx="2351">
                  <c:v>3.2363307020979</c:v>
                </c:pt>
                <c:pt idx="2352">
                  <c:v>3.2377072783216798</c:v>
                </c:pt>
                <c:pt idx="2353">
                  <c:v>3.2390838545454499</c:v>
                </c:pt>
                <c:pt idx="2354">
                  <c:v>3.2404604307692302</c:v>
                </c:pt>
                <c:pt idx="2355">
                  <c:v>3.24183700699301</c:v>
                </c:pt>
                <c:pt idx="2356">
                  <c:v>3.2432135832167801</c:v>
                </c:pt>
                <c:pt idx="2357">
                  <c:v>3.24459015944056</c:v>
                </c:pt>
                <c:pt idx="2358">
                  <c:v>3.2459667356643398</c:v>
                </c:pt>
                <c:pt idx="2359">
                  <c:v>3.2473433118881099</c:v>
                </c:pt>
                <c:pt idx="2360">
                  <c:v>3.2487198881118902</c:v>
                </c:pt>
                <c:pt idx="2361">
                  <c:v>3.2500964643356598</c:v>
                </c:pt>
                <c:pt idx="2362">
                  <c:v>3.2514730405594401</c:v>
                </c:pt>
                <c:pt idx="2363">
                  <c:v>3.2528496167832199</c:v>
                </c:pt>
                <c:pt idx="2364">
                  <c:v>3.25422619300699</c:v>
                </c:pt>
                <c:pt idx="2365">
                  <c:v>3.2556027692307699</c:v>
                </c:pt>
                <c:pt idx="2366">
                  <c:v>3.2569793454545501</c:v>
                </c:pt>
                <c:pt idx="2367">
                  <c:v>3.2583559216783202</c:v>
                </c:pt>
                <c:pt idx="2368">
                  <c:v>3.2597324979021001</c:v>
                </c:pt>
                <c:pt idx="2369">
                  <c:v>3.2611090741258701</c:v>
                </c:pt>
                <c:pt idx="2370">
                  <c:v>3.26248565034965</c:v>
                </c:pt>
                <c:pt idx="2371">
                  <c:v>3.2638622265734298</c:v>
                </c:pt>
                <c:pt idx="2372">
                  <c:v>3.2652388027971999</c:v>
                </c:pt>
                <c:pt idx="2373">
                  <c:v>3.2666153790209802</c:v>
                </c:pt>
                <c:pt idx="2374">
                  <c:v>3.26799195524476</c:v>
                </c:pt>
                <c:pt idx="2375">
                  <c:v>3.2693685314685301</c:v>
                </c:pt>
                <c:pt idx="2376">
                  <c:v>3.27074510769231</c:v>
                </c:pt>
                <c:pt idx="2377">
                  <c:v>3.27212168391608</c:v>
                </c:pt>
                <c:pt idx="2378">
                  <c:v>3.2734982601398599</c:v>
                </c:pt>
                <c:pt idx="2379">
                  <c:v>3.2748748363636402</c:v>
                </c:pt>
                <c:pt idx="2380">
                  <c:v>3.2762514125874098</c:v>
                </c:pt>
                <c:pt idx="2381">
                  <c:v>3.2776279888111901</c:v>
                </c:pt>
                <c:pt idx="2382">
                  <c:v>3.27900456503497</c:v>
                </c:pt>
                <c:pt idx="2383">
                  <c:v>3.28038114125874</c:v>
                </c:pt>
                <c:pt idx="2384">
                  <c:v>3.2817577174825199</c:v>
                </c:pt>
                <c:pt idx="2385">
                  <c:v>3.28313429370629</c:v>
                </c:pt>
                <c:pt idx="2386">
                  <c:v>3.2845108699300698</c:v>
                </c:pt>
                <c:pt idx="2387">
                  <c:v>3.2858874461538501</c:v>
                </c:pt>
                <c:pt idx="2388">
                  <c:v>3.2872640223776202</c:v>
                </c:pt>
                <c:pt idx="2389">
                  <c:v>3.2886405986014</c:v>
                </c:pt>
                <c:pt idx="2390">
                  <c:v>3.2900171748251799</c:v>
                </c:pt>
                <c:pt idx="2391">
                  <c:v>3.2913937510489499</c:v>
                </c:pt>
                <c:pt idx="2392">
                  <c:v>3.2927703272727298</c:v>
                </c:pt>
                <c:pt idx="2393">
                  <c:v>3.2941469034964999</c:v>
                </c:pt>
                <c:pt idx="2394">
                  <c:v>3.2955234797202801</c:v>
                </c:pt>
                <c:pt idx="2395">
                  <c:v>3.29690005594406</c:v>
                </c:pt>
                <c:pt idx="2396">
                  <c:v>3.2982766321678301</c:v>
                </c:pt>
                <c:pt idx="2397">
                  <c:v>3.2996532083916099</c:v>
                </c:pt>
                <c:pt idx="2398">
                  <c:v>3.3010297846153902</c:v>
                </c:pt>
                <c:pt idx="2399">
                  <c:v>3.3024063608391598</c:v>
                </c:pt>
                <c:pt idx="2400">
                  <c:v>3.3037829370629401</c:v>
                </c:pt>
                <c:pt idx="2401">
                  <c:v>3.3051595132867102</c:v>
                </c:pt>
                <c:pt idx="2402">
                  <c:v>3.3065360895104901</c:v>
                </c:pt>
                <c:pt idx="2403">
                  <c:v>3.3079126657342699</c:v>
                </c:pt>
                <c:pt idx="2404">
                  <c:v>3.30928924195804</c:v>
                </c:pt>
                <c:pt idx="2405">
                  <c:v>3.3106658181818198</c:v>
                </c:pt>
                <c:pt idx="2406">
                  <c:v>3.3120423944056001</c:v>
                </c:pt>
                <c:pt idx="2407">
                  <c:v>3.3134189706293702</c:v>
                </c:pt>
                <c:pt idx="2408">
                  <c:v>3.31479554685315</c:v>
                </c:pt>
                <c:pt idx="2409">
                  <c:v>3.3161721230769201</c:v>
                </c:pt>
                <c:pt idx="2410">
                  <c:v>3.3175486993007</c:v>
                </c:pt>
                <c:pt idx="2411">
                  <c:v>3.3189252755244798</c:v>
                </c:pt>
                <c:pt idx="2412">
                  <c:v>3.3203018517482499</c:v>
                </c:pt>
                <c:pt idx="2413">
                  <c:v>3.3216784279720302</c:v>
                </c:pt>
                <c:pt idx="2414">
                  <c:v>3.3230550041957998</c:v>
                </c:pt>
                <c:pt idx="2415">
                  <c:v>3.3244315804195801</c:v>
                </c:pt>
                <c:pt idx="2416">
                  <c:v>3.3258081566433599</c:v>
                </c:pt>
                <c:pt idx="2417">
                  <c:v>3.32718473286713</c:v>
                </c:pt>
                <c:pt idx="2418">
                  <c:v>3.3285613090909099</c:v>
                </c:pt>
                <c:pt idx="2419">
                  <c:v>3.3299378853146901</c:v>
                </c:pt>
                <c:pt idx="2420">
                  <c:v>3.3313144615384598</c:v>
                </c:pt>
                <c:pt idx="2421">
                  <c:v>3.3326910377622401</c:v>
                </c:pt>
                <c:pt idx="2422">
                  <c:v>3.3340676139860101</c:v>
                </c:pt>
                <c:pt idx="2423">
                  <c:v>3.33544419020979</c:v>
                </c:pt>
                <c:pt idx="2424">
                  <c:v>3.3368207664335698</c:v>
                </c:pt>
                <c:pt idx="2425">
                  <c:v>3.3381973426573399</c:v>
                </c:pt>
                <c:pt idx="2426">
                  <c:v>3.3395739188811202</c:v>
                </c:pt>
                <c:pt idx="2427">
                  <c:v>3.3409504951049001</c:v>
                </c:pt>
                <c:pt idx="2428">
                  <c:v>3.3423270713286701</c:v>
                </c:pt>
                <c:pt idx="2429">
                  <c:v>3.34370364755245</c:v>
                </c:pt>
                <c:pt idx="2430">
                  <c:v>3.3450802237762201</c:v>
                </c:pt>
                <c:pt idx="2431">
                  <c:v>3.3464567999999999</c:v>
                </c:pt>
                <c:pt idx="2432">
                  <c:v>3.3478333762237802</c:v>
                </c:pt>
                <c:pt idx="2433">
                  <c:v>3.3492099524475498</c:v>
                </c:pt>
                <c:pt idx="2434">
                  <c:v>3.3505865286713301</c:v>
                </c:pt>
                <c:pt idx="2435">
                  <c:v>3.35196310489511</c:v>
                </c:pt>
                <c:pt idx="2436">
                  <c:v>3.35333968111888</c:v>
                </c:pt>
                <c:pt idx="2437">
                  <c:v>3.3547162573426599</c:v>
                </c:pt>
                <c:pt idx="2438">
                  <c:v>3.35609283356643</c:v>
                </c:pt>
                <c:pt idx="2439">
                  <c:v>3.3574694097902098</c:v>
                </c:pt>
                <c:pt idx="2440">
                  <c:v>3.3588459860139901</c:v>
                </c:pt>
                <c:pt idx="2441">
                  <c:v>3.3602225622377602</c:v>
                </c:pt>
                <c:pt idx="2442">
                  <c:v>3.36159913846154</c:v>
                </c:pt>
                <c:pt idx="2443">
                  <c:v>3.3629757146853199</c:v>
                </c:pt>
                <c:pt idx="2444">
                  <c:v>3.3643522909090899</c:v>
                </c:pt>
                <c:pt idx="2445">
                  <c:v>3.3657288671328698</c:v>
                </c:pt>
                <c:pt idx="2446">
                  <c:v>3.3671054433566399</c:v>
                </c:pt>
                <c:pt idx="2447">
                  <c:v>3.3684820195804202</c:v>
                </c:pt>
                <c:pt idx="2448">
                  <c:v>3.3698585958042</c:v>
                </c:pt>
                <c:pt idx="2449">
                  <c:v>3.3712351720279701</c:v>
                </c:pt>
                <c:pt idx="2450">
                  <c:v>3.3726117482517499</c:v>
                </c:pt>
                <c:pt idx="2451">
                  <c:v>3.3739883244755302</c:v>
                </c:pt>
                <c:pt idx="2452">
                  <c:v>3.3753649006992998</c:v>
                </c:pt>
                <c:pt idx="2453">
                  <c:v>3.3767414769230801</c:v>
                </c:pt>
                <c:pt idx="2454">
                  <c:v>3.3781180531468502</c:v>
                </c:pt>
                <c:pt idx="2455">
                  <c:v>3.3794946293706301</c:v>
                </c:pt>
                <c:pt idx="2456">
                  <c:v>3.3808712055944099</c:v>
                </c:pt>
                <c:pt idx="2457">
                  <c:v>3.38224778181818</c:v>
                </c:pt>
                <c:pt idx="2458">
                  <c:v>3.3836243580419598</c:v>
                </c:pt>
                <c:pt idx="2459">
                  <c:v>3.3850009342657401</c:v>
                </c:pt>
                <c:pt idx="2460">
                  <c:v>3.3863775104895102</c:v>
                </c:pt>
                <c:pt idx="2461">
                  <c:v>3.38775408671329</c:v>
                </c:pt>
                <c:pt idx="2462">
                  <c:v>3.3891306629370601</c:v>
                </c:pt>
                <c:pt idx="2463">
                  <c:v>3.39050723916084</c:v>
                </c:pt>
                <c:pt idx="2464">
                  <c:v>3.3918838153846198</c:v>
                </c:pt>
                <c:pt idx="2465">
                  <c:v>3.3932603916083899</c:v>
                </c:pt>
                <c:pt idx="2466">
                  <c:v>3.3946369678321702</c:v>
                </c:pt>
                <c:pt idx="2467">
                  <c:v>3.3960135440559398</c:v>
                </c:pt>
                <c:pt idx="2468">
                  <c:v>3.3973901202797201</c:v>
                </c:pt>
                <c:pt idx="2469">
                  <c:v>3.3987666965034999</c:v>
                </c:pt>
                <c:pt idx="2470">
                  <c:v>3.40014327272727</c:v>
                </c:pt>
                <c:pt idx="2471">
                  <c:v>3.4015198489510499</c:v>
                </c:pt>
                <c:pt idx="2472">
                  <c:v>3.4028964251748302</c:v>
                </c:pt>
                <c:pt idx="2473">
                  <c:v>3.4042730013985998</c:v>
                </c:pt>
                <c:pt idx="2474">
                  <c:v>3.4056495776223801</c:v>
                </c:pt>
                <c:pt idx="2475">
                  <c:v>3.4070261538461502</c:v>
                </c:pt>
                <c:pt idx="2476">
                  <c:v>3.40840273006993</c:v>
                </c:pt>
                <c:pt idx="2477">
                  <c:v>3.4097793062937098</c:v>
                </c:pt>
                <c:pt idx="2478">
                  <c:v>3.4111558825174799</c:v>
                </c:pt>
                <c:pt idx="2479">
                  <c:v>3.4125324587412602</c:v>
                </c:pt>
                <c:pt idx="2480">
                  <c:v>3.4139090349650401</c:v>
                </c:pt>
                <c:pt idx="2481">
                  <c:v>3.4152856111888101</c:v>
                </c:pt>
                <c:pt idx="2482">
                  <c:v>3.41666218741259</c:v>
                </c:pt>
                <c:pt idx="2483">
                  <c:v>3.4180387636363601</c:v>
                </c:pt>
                <c:pt idx="2484">
                  <c:v>3.4194153398601399</c:v>
                </c:pt>
                <c:pt idx="2485">
                  <c:v>3.4207919160839202</c:v>
                </c:pt>
                <c:pt idx="2486">
                  <c:v>3.4221684923076898</c:v>
                </c:pt>
                <c:pt idx="2487">
                  <c:v>3.4235450685314701</c:v>
                </c:pt>
                <c:pt idx="2488">
                  <c:v>3.42492164475525</c:v>
                </c:pt>
                <c:pt idx="2489">
                  <c:v>3.42629822097902</c:v>
                </c:pt>
                <c:pt idx="2490">
                  <c:v>3.4276747972027999</c:v>
                </c:pt>
                <c:pt idx="2491">
                  <c:v>3.42905137342657</c:v>
                </c:pt>
                <c:pt idx="2492">
                  <c:v>3.4304279496503498</c:v>
                </c:pt>
                <c:pt idx="2493">
                  <c:v>3.4318045258741301</c:v>
                </c:pt>
                <c:pt idx="2494">
                  <c:v>3.4331811020979002</c:v>
                </c:pt>
                <c:pt idx="2495">
                  <c:v>3.43455767832168</c:v>
                </c:pt>
                <c:pt idx="2496">
                  <c:v>3.4359342545454599</c:v>
                </c:pt>
                <c:pt idx="2497">
                  <c:v>3.4373108307692299</c:v>
                </c:pt>
                <c:pt idx="2498">
                  <c:v>3.4386874069930098</c:v>
                </c:pt>
                <c:pt idx="2499">
                  <c:v>3.4400639832167799</c:v>
                </c:pt>
                <c:pt idx="2500">
                  <c:v>3.4414405594405602</c:v>
                </c:pt>
                <c:pt idx="2501">
                  <c:v>3.44281713566434</c:v>
                </c:pt>
                <c:pt idx="2502">
                  <c:v>3.4441937118881101</c:v>
                </c:pt>
                <c:pt idx="2503">
                  <c:v>3.4455702881118899</c:v>
                </c:pt>
                <c:pt idx="2504">
                  <c:v>3.44694686433566</c:v>
                </c:pt>
                <c:pt idx="2505">
                  <c:v>3.4483234405594398</c:v>
                </c:pt>
                <c:pt idx="2506">
                  <c:v>3.4497000167832201</c:v>
                </c:pt>
                <c:pt idx="2507">
                  <c:v>3.4510765930069902</c:v>
                </c:pt>
                <c:pt idx="2508">
                  <c:v>3.4524531692307701</c:v>
                </c:pt>
                <c:pt idx="2509">
                  <c:v>3.4538297454545499</c:v>
                </c:pt>
                <c:pt idx="2510">
                  <c:v>3.45520632167832</c:v>
                </c:pt>
                <c:pt idx="2511">
                  <c:v>3.4565828979020998</c:v>
                </c:pt>
                <c:pt idx="2512">
                  <c:v>3.4579594741258699</c:v>
                </c:pt>
                <c:pt idx="2513">
                  <c:v>3.4593360503496502</c:v>
                </c:pt>
                <c:pt idx="2514">
                  <c:v>3.46071262657343</c:v>
                </c:pt>
                <c:pt idx="2515">
                  <c:v>3.4620892027972001</c:v>
                </c:pt>
                <c:pt idx="2516">
                  <c:v>3.46346577902098</c:v>
                </c:pt>
                <c:pt idx="2517">
                  <c:v>3.4648423552447598</c:v>
                </c:pt>
                <c:pt idx="2518">
                  <c:v>3.4662189314685299</c:v>
                </c:pt>
                <c:pt idx="2519">
                  <c:v>3.4675955076923102</c:v>
                </c:pt>
                <c:pt idx="2520">
                  <c:v>3.4689720839160798</c:v>
                </c:pt>
                <c:pt idx="2521">
                  <c:v>3.4703486601398601</c:v>
                </c:pt>
                <c:pt idx="2522">
                  <c:v>3.4717252363636399</c:v>
                </c:pt>
                <c:pt idx="2523">
                  <c:v>3.47310181258741</c:v>
                </c:pt>
                <c:pt idx="2524">
                  <c:v>3.4744783888111899</c:v>
                </c:pt>
                <c:pt idx="2525">
                  <c:v>3.4758549650349702</c:v>
                </c:pt>
                <c:pt idx="2526">
                  <c:v>3.4772315412587398</c:v>
                </c:pt>
                <c:pt idx="2527">
                  <c:v>3.4786081174825201</c:v>
                </c:pt>
                <c:pt idx="2528">
                  <c:v>3.4799846937062902</c:v>
                </c:pt>
                <c:pt idx="2529">
                  <c:v>3.48136126993007</c:v>
                </c:pt>
                <c:pt idx="2530">
                  <c:v>3.4827378461538498</c:v>
                </c:pt>
                <c:pt idx="2531">
                  <c:v>3.4841144223776199</c:v>
                </c:pt>
                <c:pt idx="2532">
                  <c:v>3.4854909986014002</c:v>
                </c:pt>
                <c:pt idx="2533">
                  <c:v>3.4868675748251801</c:v>
                </c:pt>
                <c:pt idx="2534">
                  <c:v>3.4882441510489501</c:v>
                </c:pt>
                <c:pt idx="2535">
                  <c:v>3.48962072727273</c:v>
                </c:pt>
                <c:pt idx="2536">
                  <c:v>3.4909973034965001</c:v>
                </c:pt>
                <c:pt idx="2537">
                  <c:v>3.4923738797202799</c:v>
                </c:pt>
                <c:pt idx="2538">
                  <c:v>3.4937504559440602</c:v>
                </c:pt>
                <c:pt idx="2539">
                  <c:v>3.4951270321678298</c:v>
                </c:pt>
                <c:pt idx="2540">
                  <c:v>3.4965036083916101</c:v>
                </c:pt>
                <c:pt idx="2541">
                  <c:v>3.4978801846153802</c:v>
                </c:pt>
                <c:pt idx="2542">
                  <c:v>3.49925676083916</c:v>
                </c:pt>
                <c:pt idx="2543">
                  <c:v>3.5006333370629399</c:v>
                </c:pt>
                <c:pt idx="2544">
                  <c:v>3.50200991328671</c:v>
                </c:pt>
                <c:pt idx="2545">
                  <c:v>3.5033864895104898</c:v>
                </c:pt>
                <c:pt idx="2546">
                  <c:v>3.5047630657342701</c:v>
                </c:pt>
                <c:pt idx="2547">
                  <c:v>3.5061396419580402</c:v>
                </c:pt>
                <c:pt idx="2548">
                  <c:v>3.50751621818182</c:v>
                </c:pt>
                <c:pt idx="2549">
                  <c:v>3.5088927944055999</c:v>
                </c:pt>
                <c:pt idx="2550">
                  <c:v>3.5102693706293699</c:v>
                </c:pt>
                <c:pt idx="2551">
                  <c:v>3.5116459468531498</c:v>
                </c:pt>
                <c:pt idx="2552">
                  <c:v>3.5130225230769199</c:v>
                </c:pt>
                <c:pt idx="2553">
                  <c:v>3.5143990993007002</c:v>
                </c:pt>
                <c:pt idx="2554">
                  <c:v>3.51577567552448</c:v>
                </c:pt>
                <c:pt idx="2555">
                  <c:v>3.5171522517482501</c:v>
                </c:pt>
                <c:pt idx="2556">
                  <c:v>3.5185288279720299</c:v>
                </c:pt>
                <c:pt idx="2557">
                  <c:v>3.5199054041958</c:v>
                </c:pt>
                <c:pt idx="2558">
                  <c:v>3.5212819804195798</c:v>
                </c:pt>
                <c:pt idx="2559">
                  <c:v>3.5226585566433601</c:v>
                </c:pt>
                <c:pt idx="2560">
                  <c:v>3.5240351328671302</c:v>
                </c:pt>
                <c:pt idx="2561">
                  <c:v>3.5254117090909101</c:v>
                </c:pt>
                <c:pt idx="2562">
                  <c:v>3.5267882853146899</c:v>
                </c:pt>
                <c:pt idx="2563">
                  <c:v>3.52816486153846</c:v>
                </c:pt>
                <c:pt idx="2564">
                  <c:v>3.5295414377622398</c:v>
                </c:pt>
                <c:pt idx="2565">
                  <c:v>3.5309180139860099</c:v>
                </c:pt>
                <c:pt idx="2566">
                  <c:v>3.5322945902097902</c:v>
                </c:pt>
                <c:pt idx="2567">
                  <c:v>3.53367116643357</c:v>
                </c:pt>
                <c:pt idx="2568">
                  <c:v>3.5350477426573401</c:v>
                </c:pt>
                <c:pt idx="2569">
                  <c:v>3.53642431888112</c:v>
                </c:pt>
                <c:pt idx="2570">
                  <c:v>3.5378008951048998</c:v>
                </c:pt>
                <c:pt idx="2571">
                  <c:v>3.5391774713286699</c:v>
                </c:pt>
                <c:pt idx="2572">
                  <c:v>3.5405540475524502</c:v>
                </c:pt>
                <c:pt idx="2573">
                  <c:v>3.5419306237762198</c:v>
                </c:pt>
                <c:pt idx="2574">
                  <c:v>3.5433072000000001</c:v>
                </c:pt>
                <c:pt idx="2575">
                  <c:v>3.5446837762237799</c:v>
                </c:pt>
                <c:pt idx="2576">
                  <c:v>3.54606035244755</c:v>
                </c:pt>
                <c:pt idx="2577">
                  <c:v>3.5474369286713299</c:v>
                </c:pt>
                <c:pt idx="2578">
                  <c:v>3.5488135048951102</c:v>
                </c:pt>
                <c:pt idx="2579">
                  <c:v>3.5501900811188798</c:v>
                </c:pt>
                <c:pt idx="2580">
                  <c:v>3.5515666573426601</c:v>
                </c:pt>
                <c:pt idx="2581">
                  <c:v>3.5529432335664302</c:v>
                </c:pt>
                <c:pt idx="2582">
                  <c:v>3.55431980979021</c:v>
                </c:pt>
                <c:pt idx="2583">
                  <c:v>3.5556963860139899</c:v>
                </c:pt>
                <c:pt idx="2584">
                  <c:v>3.5570729622377599</c:v>
                </c:pt>
                <c:pt idx="2585">
                  <c:v>3.5584495384615402</c:v>
                </c:pt>
                <c:pt idx="2586">
                  <c:v>3.5598261146853201</c:v>
                </c:pt>
                <c:pt idx="2587">
                  <c:v>3.5612026909090901</c:v>
                </c:pt>
                <c:pt idx="2588">
                  <c:v>3.56257926713287</c:v>
                </c:pt>
                <c:pt idx="2589">
                  <c:v>3.5639558433566401</c:v>
                </c:pt>
                <c:pt idx="2590">
                  <c:v>3.5653324195804199</c:v>
                </c:pt>
                <c:pt idx="2591">
                  <c:v>3.5667089958042002</c:v>
                </c:pt>
                <c:pt idx="2592">
                  <c:v>3.5680855720279698</c:v>
                </c:pt>
                <c:pt idx="2593">
                  <c:v>3.5694621482517501</c:v>
                </c:pt>
                <c:pt idx="2594">
                  <c:v>3.5708387244755202</c:v>
                </c:pt>
                <c:pt idx="2595">
                  <c:v>3.5722153006993</c:v>
                </c:pt>
                <c:pt idx="2596">
                  <c:v>3.5735918769230799</c:v>
                </c:pt>
                <c:pt idx="2597">
                  <c:v>3.57496845314685</c:v>
                </c:pt>
                <c:pt idx="2598">
                  <c:v>3.5763450293706298</c:v>
                </c:pt>
                <c:pt idx="2599">
                  <c:v>3.5777216055944101</c:v>
                </c:pt>
                <c:pt idx="2600">
                  <c:v>3.5790981818181802</c:v>
                </c:pt>
                <c:pt idx="2601">
                  <c:v>3.58047475804196</c:v>
                </c:pt>
                <c:pt idx="2602">
                  <c:v>3.5818513342657301</c:v>
                </c:pt>
                <c:pt idx="2603">
                  <c:v>3.5832279104895099</c:v>
                </c:pt>
                <c:pt idx="2604">
                  <c:v>3.5846044867132898</c:v>
                </c:pt>
                <c:pt idx="2605">
                  <c:v>3.5859810629370599</c:v>
                </c:pt>
                <c:pt idx="2606">
                  <c:v>3.5873576391608402</c:v>
                </c:pt>
                <c:pt idx="2607">
                  <c:v>3.58873421538462</c:v>
                </c:pt>
                <c:pt idx="2608">
                  <c:v>3.5901107916083901</c:v>
                </c:pt>
                <c:pt idx="2609">
                  <c:v>3.5914873678321699</c:v>
                </c:pt>
                <c:pt idx="2610">
                  <c:v>3.59286394405594</c:v>
                </c:pt>
                <c:pt idx="2611">
                  <c:v>3.5942405202797199</c:v>
                </c:pt>
                <c:pt idx="2612">
                  <c:v>3.5956170965035001</c:v>
                </c:pt>
                <c:pt idx="2613">
                  <c:v>3.5969936727272702</c:v>
                </c:pt>
                <c:pt idx="2614">
                  <c:v>3.5983702489510501</c:v>
                </c:pt>
                <c:pt idx="2615">
                  <c:v>3.5997468251748299</c:v>
                </c:pt>
                <c:pt idx="2616">
                  <c:v>3.6011234013986</c:v>
                </c:pt>
                <c:pt idx="2617">
                  <c:v>3.6024999776223798</c:v>
                </c:pt>
                <c:pt idx="2618">
                  <c:v>3.6038765538461601</c:v>
                </c:pt>
                <c:pt idx="2619">
                  <c:v>3.6052531300699302</c:v>
                </c:pt>
                <c:pt idx="2620">
                  <c:v>3.60662970629371</c:v>
                </c:pt>
                <c:pt idx="2621">
                  <c:v>3.6080062825174801</c:v>
                </c:pt>
                <c:pt idx="2622">
                  <c:v>3.60938285874126</c:v>
                </c:pt>
                <c:pt idx="2623">
                  <c:v>3.6107594349650398</c:v>
                </c:pt>
                <c:pt idx="2624">
                  <c:v>3.6121360111888099</c:v>
                </c:pt>
                <c:pt idx="2625">
                  <c:v>3.6135125874125902</c:v>
                </c:pt>
                <c:pt idx="2626">
                  <c:v>3.6148891636363598</c:v>
                </c:pt>
                <c:pt idx="2627">
                  <c:v>3.6162657398601401</c:v>
                </c:pt>
                <c:pt idx="2628">
                  <c:v>3.61764231608392</c:v>
                </c:pt>
                <c:pt idx="2629">
                  <c:v>3.61901889230769</c:v>
                </c:pt>
                <c:pt idx="2630">
                  <c:v>3.6203954685314699</c:v>
                </c:pt>
                <c:pt idx="2631">
                  <c:v>3.6217720447552502</c:v>
                </c:pt>
                <c:pt idx="2632">
                  <c:v>3.6231486209790198</c:v>
                </c:pt>
                <c:pt idx="2633">
                  <c:v>3.6245251972028001</c:v>
                </c:pt>
                <c:pt idx="2634">
                  <c:v>3.6259017734265702</c:v>
                </c:pt>
                <c:pt idx="2635">
                  <c:v>3.62727834965035</c:v>
                </c:pt>
                <c:pt idx="2636">
                  <c:v>3.6286549258741299</c:v>
                </c:pt>
                <c:pt idx="2637">
                  <c:v>3.6300315020978999</c:v>
                </c:pt>
                <c:pt idx="2638">
                  <c:v>3.6314080783216802</c:v>
                </c:pt>
                <c:pt idx="2639">
                  <c:v>3.6327846545454499</c:v>
                </c:pt>
                <c:pt idx="2640">
                  <c:v>3.6341612307692301</c:v>
                </c:pt>
                <c:pt idx="2641">
                  <c:v>3.63553780699301</c:v>
                </c:pt>
                <c:pt idx="2642">
                  <c:v>3.6369143832167801</c:v>
                </c:pt>
                <c:pt idx="2643">
                  <c:v>3.6382909594405599</c:v>
                </c:pt>
                <c:pt idx="2644">
                  <c:v>3.6396675356643402</c:v>
                </c:pt>
                <c:pt idx="2645">
                  <c:v>3.6410441118881098</c:v>
                </c:pt>
                <c:pt idx="2646">
                  <c:v>3.6424206881118901</c:v>
                </c:pt>
                <c:pt idx="2647">
                  <c:v>3.64379726433567</c:v>
                </c:pt>
                <c:pt idx="2648">
                  <c:v>3.64517384055944</c:v>
                </c:pt>
                <c:pt idx="2649">
                  <c:v>3.6465504167832199</c:v>
                </c:pt>
                <c:pt idx="2650">
                  <c:v>3.64792699300699</c:v>
                </c:pt>
                <c:pt idx="2651">
                  <c:v>3.6493035692307698</c:v>
                </c:pt>
                <c:pt idx="2652">
                  <c:v>3.6506801454545501</c:v>
                </c:pt>
                <c:pt idx="2653">
                  <c:v>3.6520567216783202</c:v>
                </c:pt>
                <c:pt idx="2654">
                  <c:v>3.6534332979021</c:v>
                </c:pt>
                <c:pt idx="2655">
                  <c:v>3.6548098741258799</c:v>
                </c:pt>
                <c:pt idx="2656">
                  <c:v>3.65618645034965</c:v>
                </c:pt>
                <c:pt idx="2657">
                  <c:v>3.6575630265734298</c:v>
                </c:pt>
                <c:pt idx="2658">
                  <c:v>3.6589396027971999</c:v>
                </c:pt>
                <c:pt idx="2659">
                  <c:v>3.6603161790209802</c:v>
                </c:pt>
                <c:pt idx="2660">
                  <c:v>3.66169275524476</c:v>
                </c:pt>
                <c:pt idx="2661">
                  <c:v>3.6630693314685301</c:v>
                </c:pt>
                <c:pt idx="2662">
                  <c:v>3.6644459076923099</c:v>
                </c:pt>
                <c:pt idx="2663">
                  <c:v>3.66582248391608</c:v>
                </c:pt>
                <c:pt idx="2664">
                  <c:v>3.6671990601398599</c:v>
                </c:pt>
                <c:pt idx="2665">
                  <c:v>3.6685756363636401</c:v>
                </c:pt>
                <c:pt idx="2666">
                  <c:v>3.6699522125874098</c:v>
                </c:pt>
                <c:pt idx="2667">
                  <c:v>3.6713287888111901</c:v>
                </c:pt>
                <c:pt idx="2668">
                  <c:v>3.6727053650349699</c:v>
                </c:pt>
                <c:pt idx="2669">
                  <c:v>3.67408194125874</c:v>
                </c:pt>
                <c:pt idx="2670">
                  <c:v>3.6754585174825198</c:v>
                </c:pt>
                <c:pt idx="2671">
                  <c:v>3.6768350937062899</c:v>
                </c:pt>
                <c:pt idx="2672">
                  <c:v>3.6782116699300702</c:v>
                </c:pt>
                <c:pt idx="2673">
                  <c:v>3.6795882461538501</c:v>
                </c:pt>
                <c:pt idx="2674">
                  <c:v>3.6809648223776201</c:v>
                </c:pt>
                <c:pt idx="2675">
                  <c:v>3.6823413986014</c:v>
                </c:pt>
                <c:pt idx="2676">
                  <c:v>3.6837179748251798</c:v>
                </c:pt>
                <c:pt idx="2677">
                  <c:v>3.6850945510489499</c:v>
                </c:pt>
                <c:pt idx="2678">
                  <c:v>3.6864711272727302</c:v>
                </c:pt>
                <c:pt idx="2679">
                  <c:v>3.6878477034964998</c:v>
                </c:pt>
                <c:pt idx="2680">
                  <c:v>3.6892242797202801</c:v>
                </c:pt>
                <c:pt idx="2681">
                  <c:v>3.69060085594406</c:v>
                </c:pt>
                <c:pt idx="2682">
                  <c:v>3.69197743216783</c:v>
                </c:pt>
                <c:pt idx="2683">
                  <c:v>3.6933540083916099</c:v>
                </c:pt>
                <c:pt idx="2684">
                  <c:v>3.6947305846153902</c:v>
                </c:pt>
                <c:pt idx="2685">
                  <c:v>3.6961071608391598</c:v>
                </c:pt>
                <c:pt idx="2686">
                  <c:v>3.6974837370629401</c:v>
                </c:pt>
                <c:pt idx="2687">
                  <c:v>3.6988603132867102</c:v>
                </c:pt>
                <c:pt idx="2688">
                  <c:v>3.70023688951049</c:v>
                </c:pt>
                <c:pt idx="2689">
                  <c:v>3.7016134657342699</c:v>
                </c:pt>
                <c:pt idx="2690">
                  <c:v>3.7029900419580399</c:v>
                </c:pt>
                <c:pt idx="2691">
                  <c:v>3.7043666181818198</c:v>
                </c:pt>
                <c:pt idx="2692">
                  <c:v>3.7057431944056001</c:v>
                </c:pt>
                <c:pt idx="2693">
                  <c:v>3.7071197706293701</c:v>
                </c:pt>
                <c:pt idx="2694">
                  <c:v>3.70849634685315</c:v>
                </c:pt>
                <c:pt idx="2695">
                  <c:v>3.7098729230769201</c:v>
                </c:pt>
                <c:pt idx="2696">
                  <c:v>3.7112494993006999</c:v>
                </c:pt>
                <c:pt idx="2697">
                  <c:v>3.7126260755244802</c:v>
                </c:pt>
                <c:pt idx="2698">
                  <c:v>3.7140026517482498</c:v>
                </c:pt>
                <c:pt idx="2699">
                  <c:v>3.7153792279720301</c:v>
                </c:pt>
                <c:pt idx="2700">
                  <c:v>3.7167558041958002</c:v>
                </c:pt>
                <c:pt idx="2701">
                  <c:v>3.7181323804195801</c:v>
                </c:pt>
                <c:pt idx="2702">
                  <c:v>3.7195089566433599</c:v>
                </c:pt>
                <c:pt idx="2703">
                  <c:v>3.72088553286713</c:v>
                </c:pt>
                <c:pt idx="2704">
                  <c:v>3.7222621090909098</c:v>
                </c:pt>
                <c:pt idx="2705">
                  <c:v>3.7236386853146901</c:v>
                </c:pt>
                <c:pt idx="2706">
                  <c:v>3.7250152615384602</c:v>
                </c:pt>
                <c:pt idx="2707">
                  <c:v>3.72639183776224</c:v>
                </c:pt>
                <c:pt idx="2708">
                  <c:v>3.7277684139860101</c:v>
                </c:pt>
                <c:pt idx="2709">
                  <c:v>3.72914499020979</c:v>
                </c:pt>
                <c:pt idx="2710">
                  <c:v>3.7305215664335698</c:v>
                </c:pt>
                <c:pt idx="2711">
                  <c:v>3.7318981426573399</c:v>
                </c:pt>
                <c:pt idx="2712">
                  <c:v>3.7332747188811202</c:v>
                </c:pt>
                <c:pt idx="2713">
                  <c:v>3.7346512951049</c:v>
                </c:pt>
                <c:pt idx="2714">
                  <c:v>3.7360278713286701</c:v>
                </c:pt>
                <c:pt idx="2715">
                  <c:v>3.7374044475524499</c:v>
                </c:pt>
                <c:pt idx="2716">
                  <c:v>3.73878102377622</c:v>
                </c:pt>
                <c:pt idx="2717">
                  <c:v>3.7401575999999999</c:v>
                </c:pt>
                <c:pt idx="2718">
                  <c:v>3.7415341762237802</c:v>
                </c:pt>
                <c:pt idx="2719">
                  <c:v>3.7429107524475498</c:v>
                </c:pt>
                <c:pt idx="2720">
                  <c:v>3.7442873286713301</c:v>
                </c:pt>
                <c:pt idx="2721">
                  <c:v>3.7456639048951099</c:v>
                </c:pt>
                <c:pt idx="2722">
                  <c:v>3.74704048111888</c:v>
                </c:pt>
                <c:pt idx="2723">
                  <c:v>3.7484170573426598</c:v>
                </c:pt>
                <c:pt idx="2724">
                  <c:v>3.7497936335664299</c:v>
                </c:pt>
                <c:pt idx="2725">
                  <c:v>3.7511702097902102</c:v>
                </c:pt>
                <c:pt idx="2726">
                  <c:v>3.7525467860139901</c:v>
                </c:pt>
                <c:pt idx="2727">
                  <c:v>3.7539233622377601</c:v>
                </c:pt>
                <c:pt idx="2728">
                  <c:v>3.75529993846154</c:v>
                </c:pt>
                <c:pt idx="2729">
                  <c:v>3.7566765146853198</c:v>
                </c:pt>
                <c:pt idx="2730">
                  <c:v>3.7580530909090899</c:v>
                </c:pt>
                <c:pt idx="2731">
                  <c:v>3.7594296671328702</c:v>
                </c:pt>
                <c:pt idx="2732">
                  <c:v>3.7608062433566398</c:v>
                </c:pt>
                <c:pt idx="2733">
                  <c:v>3.7621828195804201</c:v>
                </c:pt>
                <c:pt idx="2734">
                  <c:v>3.7635593958042</c:v>
                </c:pt>
                <c:pt idx="2735">
                  <c:v>3.76493597202797</c:v>
                </c:pt>
                <c:pt idx="2736">
                  <c:v>3.7663125482517499</c:v>
                </c:pt>
                <c:pt idx="2737">
                  <c:v>3.76768912447552</c:v>
                </c:pt>
                <c:pt idx="2738">
                  <c:v>3.7690657006992998</c:v>
                </c:pt>
                <c:pt idx="2739">
                  <c:v>3.7704422769230801</c:v>
                </c:pt>
                <c:pt idx="2740">
                  <c:v>3.7718188531468502</c:v>
                </c:pt>
                <c:pt idx="2741">
                  <c:v>3.77319542937063</c:v>
                </c:pt>
                <c:pt idx="2742">
                  <c:v>3.7745720055944099</c:v>
                </c:pt>
                <c:pt idx="2743">
                  <c:v>3.7759485818181799</c:v>
                </c:pt>
                <c:pt idx="2744">
                  <c:v>3.7773251580419598</c:v>
                </c:pt>
                <c:pt idx="2745">
                  <c:v>3.7787017342657299</c:v>
                </c:pt>
                <c:pt idx="2746">
                  <c:v>3.7800783104895102</c:v>
                </c:pt>
                <c:pt idx="2747">
                  <c:v>3.78145488671329</c:v>
                </c:pt>
                <c:pt idx="2748">
                  <c:v>3.7828314629370601</c:v>
                </c:pt>
                <c:pt idx="2749">
                  <c:v>3.7842080391608399</c:v>
                </c:pt>
                <c:pt idx="2750">
                  <c:v>3.7855846153846202</c:v>
                </c:pt>
                <c:pt idx="2751">
                  <c:v>3.7869611916083898</c:v>
                </c:pt>
                <c:pt idx="2752">
                  <c:v>3.7883377678321701</c:v>
                </c:pt>
                <c:pt idx="2753">
                  <c:v>3.7897143440559402</c:v>
                </c:pt>
                <c:pt idx="2754">
                  <c:v>3.7910909202797201</c:v>
                </c:pt>
                <c:pt idx="2755">
                  <c:v>3.7924674965034999</c:v>
                </c:pt>
                <c:pt idx="2756">
                  <c:v>3.79384407272727</c:v>
                </c:pt>
                <c:pt idx="2757">
                  <c:v>3.7952206489510498</c:v>
                </c:pt>
                <c:pt idx="2758">
                  <c:v>3.7965972251748301</c:v>
                </c:pt>
                <c:pt idx="2759">
                  <c:v>3.7979738013986002</c:v>
                </c:pt>
                <c:pt idx="2760">
                  <c:v>3.79935037762238</c:v>
                </c:pt>
                <c:pt idx="2761">
                  <c:v>3.8007269538461501</c:v>
                </c:pt>
                <c:pt idx="2762">
                  <c:v>3.80210353006993</c:v>
                </c:pt>
                <c:pt idx="2763">
                  <c:v>3.8034801062937098</c:v>
                </c:pt>
                <c:pt idx="2764">
                  <c:v>3.8048566825174799</c:v>
                </c:pt>
                <c:pt idx="2765">
                  <c:v>3.8062332587412602</c:v>
                </c:pt>
                <c:pt idx="2766">
                  <c:v>3.80760983496504</c:v>
                </c:pt>
                <c:pt idx="2767">
                  <c:v>3.8089864111888101</c:v>
                </c:pt>
                <c:pt idx="2768">
                  <c:v>3.8103629874125899</c:v>
                </c:pt>
                <c:pt idx="2769">
                  <c:v>3.81173956363636</c:v>
                </c:pt>
                <c:pt idx="2770">
                  <c:v>3.8131161398601399</c:v>
                </c:pt>
                <c:pt idx="2771">
                  <c:v>3.8144927160839202</c:v>
                </c:pt>
                <c:pt idx="2772">
                  <c:v>3.8158692923076898</c:v>
                </c:pt>
                <c:pt idx="2773">
                  <c:v>3.8172458685314701</c:v>
                </c:pt>
                <c:pt idx="2774">
                  <c:v>3.8186224447552499</c:v>
                </c:pt>
                <c:pt idx="2775">
                  <c:v>3.81999902097902</c:v>
                </c:pt>
                <c:pt idx="2776">
                  <c:v>3.8213755972027998</c:v>
                </c:pt>
                <c:pt idx="2777">
                  <c:v>3.8227521734265699</c:v>
                </c:pt>
                <c:pt idx="2778">
                  <c:v>3.8241287496503502</c:v>
                </c:pt>
                <c:pt idx="2779">
                  <c:v>3.8255053258741301</c:v>
                </c:pt>
                <c:pt idx="2780">
                  <c:v>3.8268819020979001</c:v>
                </c:pt>
                <c:pt idx="2781">
                  <c:v>3.82825847832168</c:v>
                </c:pt>
                <c:pt idx="2782">
                  <c:v>3.8296350545454598</c:v>
                </c:pt>
                <c:pt idx="2783">
                  <c:v>3.8310116307692299</c:v>
                </c:pt>
                <c:pt idx="2784">
                  <c:v>3.8323882069930102</c:v>
                </c:pt>
                <c:pt idx="2785">
                  <c:v>3.8337647832167798</c:v>
                </c:pt>
                <c:pt idx="2786">
                  <c:v>3.8351413594405601</c:v>
                </c:pt>
                <c:pt idx="2787">
                  <c:v>3.83651793566434</c:v>
                </c:pt>
                <c:pt idx="2788">
                  <c:v>3.83789451188811</c:v>
                </c:pt>
                <c:pt idx="2789">
                  <c:v>3.8392710881118899</c:v>
                </c:pt>
                <c:pt idx="2790">
                  <c:v>3.8406476643356702</c:v>
                </c:pt>
                <c:pt idx="2791">
                  <c:v>3.8420242405594398</c:v>
                </c:pt>
                <c:pt idx="2792">
                  <c:v>3.8434008167832201</c:v>
                </c:pt>
                <c:pt idx="2793">
                  <c:v>3.8447773930069902</c:v>
                </c:pt>
                <c:pt idx="2794">
                  <c:v>3.84615396923077</c:v>
                </c:pt>
                <c:pt idx="2795">
                  <c:v>3.8475305454545499</c:v>
                </c:pt>
                <c:pt idx="2796">
                  <c:v>3.8489071216783199</c:v>
                </c:pt>
                <c:pt idx="2797">
                  <c:v>3.8502836979020998</c:v>
                </c:pt>
                <c:pt idx="2798">
                  <c:v>3.8516602741258699</c:v>
                </c:pt>
                <c:pt idx="2799">
                  <c:v>3.8530368503496502</c:v>
                </c:pt>
                <c:pt idx="2800">
                  <c:v>3.85441342657343</c:v>
                </c:pt>
                <c:pt idx="2801">
                  <c:v>3.8557900027972001</c:v>
                </c:pt>
                <c:pt idx="2802">
                  <c:v>3.8571665790209799</c:v>
                </c:pt>
                <c:pt idx="2803">
                  <c:v>3.8585431552447602</c:v>
                </c:pt>
                <c:pt idx="2804">
                  <c:v>3.8599197314685298</c:v>
                </c:pt>
                <c:pt idx="2805">
                  <c:v>3.8612963076923101</c:v>
                </c:pt>
                <c:pt idx="2806">
                  <c:v>3.8626728839160802</c:v>
                </c:pt>
                <c:pt idx="2807">
                  <c:v>3.8640494601398601</c:v>
                </c:pt>
                <c:pt idx="2808">
                  <c:v>3.8654260363636399</c:v>
                </c:pt>
                <c:pt idx="2809">
                  <c:v>3.86680261258741</c:v>
                </c:pt>
                <c:pt idx="2810">
                  <c:v>3.8681791888111898</c:v>
                </c:pt>
                <c:pt idx="2811">
                  <c:v>3.8695557650349701</c:v>
                </c:pt>
                <c:pt idx="2812">
                  <c:v>3.8709323412587402</c:v>
                </c:pt>
                <c:pt idx="2813">
                  <c:v>3.87230891748252</c:v>
                </c:pt>
                <c:pt idx="2814">
                  <c:v>3.8736854937062901</c:v>
                </c:pt>
                <c:pt idx="2815">
                  <c:v>3.87506206993007</c:v>
                </c:pt>
                <c:pt idx="2816">
                  <c:v>3.8764386461538498</c:v>
                </c:pt>
                <c:pt idx="2817">
                  <c:v>3.8778152223776199</c:v>
                </c:pt>
                <c:pt idx="2818">
                  <c:v>3.8791917986014002</c:v>
                </c:pt>
                <c:pt idx="2819">
                  <c:v>3.88056837482518</c:v>
                </c:pt>
                <c:pt idx="2820">
                  <c:v>3.8819449510489501</c:v>
                </c:pt>
                <c:pt idx="2821">
                  <c:v>3.8833215272727299</c:v>
                </c:pt>
                <c:pt idx="2822">
                  <c:v>3.8846981034965</c:v>
                </c:pt>
                <c:pt idx="2823">
                  <c:v>3.8860746797202799</c:v>
                </c:pt>
                <c:pt idx="2824">
                  <c:v>3.8874512559440602</c:v>
                </c:pt>
                <c:pt idx="2825">
                  <c:v>3.8888278321678298</c:v>
                </c:pt>
                <c:pt idx="2826">
                  <c:v>3.8902044083916101</c:v>
                </c:pt>
                <c:pt idx="2827">
                  <c:v>3.8915809846153899</c:v>
                </c:pt>
                <c:pt idx="2828">
                  <c:v>3.89295756083916</c:v>
                </c:pt>
                <c:pt idx="2829">
                  <c:v>3.8943341370629398</c:v>
                </c:pt>
                <c:pt idx="2830">
                  <c:v>3.8957107132867099</c:v>
                </c:pt>
                <c:pt idx="2831">
                  <c:v>3.8970872895104902</c:v>
                </c:pt>
                <c:pt idx="2832">
                  <c:v>3.8984638657342701</c:v>
                </c:pt>
                <c:pt idx="2833">
                  <c:v>3.8998404419580401</c:v>
                </c:pt>
                <c:pt idx="2834">
                  <c:v>3.90121701818182</c:v>
                </c:pt>
                <c:pt idx="2835">
                  <c:v>3.9025935944055998</c:v>
                </c:pt>
                <c:pt idx="2836">
                  <c:v>3.9039701706293699</c:v>
                </c:pt>
                <c:pt idx="2837">
                  <c:v>3.9053467468531502</c:v>
                </c:pt>
                <c:pt idx="2838">
                  <c:v>3.9067233230769198</c:v>
                </c:pt>
                <c:pt idx="2839">
                  <c:v>3.9080998993007001</c:v>
                </c:pt>
                <c:pt idx="2840">
                  <c:v>3.90947647552448</c:v>
                </c:pt>
                <c:pt idx="2841">
                  <c:v>3.91085305174825</c:v>
                </c:pt>
                <c:pt idx="2842">
                  <c:v>3.9122296279720299</c:v>
                </c:pt>
                <c:pt idx="2843">
                  <c:v>3.9136062041958</c:v>
                </c:pt>
                <c:pt idx="2844">
                  <c:v>3.9149827804195798</c:v>
                </c:pt>
                <c:pt idx="2845">
                  <c:v>3.9163593566433601</c:v>
                </c:pt>
                <c:pt idx="2846">
                  <c:v>3.9177359328671302</c:v>
                </c:pt>
                <c:pt idx="2847">
                  <c:v>3.91911250909091</c:v>
                </c:pt>
                <c:pt idx="2848">
                  <c:v>3.9204890853146899</c:v>
                </c:pt>
                <c:pt idx="2849">
                  <c:v>3.9218656615384599</c:v>
                </c:pt>
                <c:pt idx="2850">
                  <c:v>3.9232422377622398</c:v>
                </c:pt>
                <c:pt idx="2851">
                  <c:v>3.9246188139860099</c:v>
                </c:pt>
                <c:pt idx="2852">
                  <c:v>3.9259953902097902</c:v>
                </c:pt>
                <c:pt idx="2853">
                  <c:v>3.92737196643357</c:v>
                </c:pt>
                <c:pt idx="2854">
                  <c:v>3.9287485426573401</c:v>
                </c:pt>
                <c:pt idx="2855">
                  <c:v>3.9301251188811199</c:v>
                </c:pt>
                <c:pt idx="2856">
                  <c:v>3.9315016951049002</c:v>
                </c:pt>
                <c:pt idx="2857">
                  <c:v>3.9328782713286699</c:v>
                </c:pt>
                <c:pt idx="2858">
                  <c:v>3.9342548475524501</c:v>
                </c:pt>
                <c:pt idx="2859">
                  <c:v>3.9356314237762202</c:v>
                </c:pt>
                <c:pt idx="2860">
                  <c:v>3.9370080000000001</c:v>
                </c:pt>
                <c:pt idx="2861">
                  <c:v>3.9383845762237799</c:v>
                </c:pt>
                <c:pt idx="2862">
                  <c:v>3.93976115244755</c:v>
                </c:pt>
                <c:pt idx="2863">
                  <c:v>3.9411377286713298</c:v>
                </c:pt>
                <c:pt idx="2864">
                  <c:v>3.9425143048951101</c:v>
                </c:pt>
                <c:pt idx="2865">
                  <c:v>3.9438908811188802</c:v>
                </c:pt>
                <c:pt idx="2866">
                  <c:v>3.94526745734266</c:v>
                </c:pt>
                <c:pt idx="2867">
                  <c:v>3.9466440335664301</c:v>
                </c:pt>
                <c:pt idx="2868">
                  <c:v>3.94802060979021</c:v>
                </c:pt>
                <c:pt idx="2869">
                  <c:v>3.9493971860139898</c:v>
                </c:pt>
                <c:pt idx="2870">
                  <c:v>3.9507737622377599</c:v>
                </c:pt>
                <c:pt idx="2871">
                  <c:v>3.9521503384615402</c:v>
                </c:pt>
                <c:pt idx="2872">
                  <c:v>3.95352691468532</c:v>
                </c:pt>
                <c:pt idx="2873">
                  <c:v>3.9549034909090901</c:v>
                </c:pt>
                <c:pt idx="2874">
                  <c:v>3.9562800671328699</c:v>
                </c:pt>
                <c:pt idx="2875">
                  <c:v>3.95765664335664</c:v>
                </c:pt>
                <c:pt idx="2876">
                  <c:v>3.9590332195804199</c:v>
                </c:pt>
                <c:pt idx="2877">
                  <c:v>3.9604097958042002</c:v>
                </c:pt>
                <c:pt idx="2878">
                  <c:v>3.9617863720279698</c:v>
                </c:pt>
                <c:pt idx="2879">
                  <c:v>3.9631629482517501</c:v>
                </c:pt>
                <c:pt idx="2880">
                  <c:v>3.9645395244755202</c:v>
                </c:pt>
                <c:pt idx="2881">
                  <c:v>3.9659161006993</c:v>
                </c:pt>
                <c:pt idx="2882">
                  <c:v>3.9672926769230799</c:v>
                </c:pt>
                <c:pt idx="2883">
                  <c:v>3.9686692531468499</c:v>
                </c:pt>
                <c:pt idx="2884">
                  <c:v>3.9700458293706302</c:v>
                </c:pt>
                <c:pt idx="2885">
                  <c:v>3.9714224055944101</c:v>
                </c:pt>
                <c:pt idx="2886">
                  <c:v>3.9727989818181801</c:v>
                </c:pt>
                <c:pt idx="2887">
                  <c:v>3.97417555804196</c:v>
                </c:pt>
                <c:pt idx="2888">
                  <c:v>3.9755521342657301</c:v>
                </c:pt>
                <c:pt idx="2889">
                  <c:v>3.9769287104895099</c:v>
                </c:pt>
                <c:pt idx="2890">
                  <c:v>3.9783052867132902</c:v>
                </c:pt>
                <c:pt idx="2891">
                  <c:v>3.9796818629370598</c:v>
                </c:pt>
                <c:pt idx="2892">
                  <c:v>3.9810584391608401</c:v>
                </c:pt>
                <c:pt idx="2893">
                  <c:v>3.98243501538462</c:v>
                </c:pt>
                <c:pt idx="2894">
                  <c:v>3.98381159160839</c:v>
                </c:pt>
                <c:pt idx="2895">
                  <c:v>3.9851881678321699</c:v>
                </c:pt>
                <c:pt idx="2896">
                  <c:v>3.98656474405594</c:v>
                </c:pt>
                <c:pt idx="2897">
                  <c:v>3.9879413202797198</c:v>
                </c:pt>
                <c:pt idx="2898">
                  <c:v>3.9893178965035001</c:v>
                </c:pt>
                <c:pt idx="2899">
                  <c:v>3.9906944727272702</c:v>
                </c:pt>
                <c:pt idx="2900">
                  <c:v>3.99207104895105</c:v>
                </c:pt>
                <c:pt idx="2901">
                  <c:v>3.9934476251748299</c:v>
                </c:pt>
                <c:pt idx="2902">
                  <c:v>3.9948242013985999</c:v>
                </c:pt>
                <c:pt idx="2903">
                  <c:v>3.9962007776223798</c:v>
                </c:pt>
                <c:pt idx="2904">
                  <c:v>3.9975773538461499</c:v>
                </c:pt>
                <c:pt idx="2905">
                  <c:v>3.9989539300699302</c:v>
                </c:pt>
                <c:pt idx="2906">
                  <c:v>4.00033050629371</c:v>
                </c:pt>
                <c:pt idx="2907">
                  <c:v>4.0017070825174796</c:v>
                </c:pt>
                <c:pt idx="2908">
                  <c:v>4.0030836587412599</c:v>
                </c:pt>
                <c:pt idx="2909">
                  <c:v>4.0044602349650402</c:v>
                </c:pt>
                <c:pt idx="2910">
                  <c:v>4.0058368111888099</c:v>
                </c:pt>
                <c:pt idx="2911">
                  <c:v>4.0072133874125901</c:v>
                </c:pt>
                <c:pt idx="2912">
                  <c:v>4.0085899636363598</c:v>
                </c:pt>
                <c:pt idx="2913">
                  <c:v>4.0099665398601401</c:v>
                </c:pt>
                <c:pt idx="2914">
                  <c:v>4.0113431160839204</c:v>
                </c:pt>
                <c:pt idx="2915">
                  <c:v>4.01271969230769</c:v>
                </c:pt>
                <c:pt idx="2916">
                  <c:v>4.0140962685314703</c:v>
                </c:pt>
                <c:pt idx="2917">
                  <c:v>4.0154728447552399</c:v>
                </c:pt>
                <c:pt idx="2918">
                  <c:v>4.0168494209790202</c:v>
                </c:pt>
                <c:pt idx="2919">
                  <c:v>4.0182259972027996</c:v>
                </c:pt>
                <c:pt idx="2920">
                  <c:v>4.0196025734265701</c:v>
                </c:pt>
                <c:pt idx="2921">
                  <c:v>4.0209791496503504</c:v>
                </c:pt>
                <c:pt idx="2922">
                  <c:v>4.0223557258741298</c:v>
                </c:pt>
                <c:pt idx="2923">
                  <c:v>4.0237323020979003</c:v>
                </c:pt>
                <c:pt idx="2924">
                  <c:v>4.0251088783216797</c:v>
                </c:pt>
                <c:pt idx="2925">
                  <c:v>4.02648545454546</c:v>
                </c:pt>
                <c:pt idx="2926">
                  <c:v>4.0278620307692297</c:v>
                </c:pt>
                <c:pt idx="2927">
                  <c:v>4.02923860699301</c:v>
                </c:pt>
                <c:pt idx="2928">
                  <c:v>4.0306151832167796</c:v>
                </c:pt>
                <c:pt idx="2929">
                  <c:v>4.0319917594405599</c:v>
                </c:pt>
                <c:pt idx="2930">
                  <c:v>4.0333683356643402</c:v>
                </c:pt>
                <c:pt idx="2931">
                  <c:v>4.0347449118881098</c:v>
                </c:pt>
                <c:pt idx="2932">
                  <c:v>4.0361214881118901</c:v>
                </c:pt>
                <c:pt idx="2933">
                  <c:v>4.0374980643356704</c:v>
                </c:pt>
                <c:pt idx="2934">
                  <c:v>4.03887464055944</c:v>
                </c:pt>
                <c:pt idx="2935">
                  <c:v>4.0402512167832203</c:v>
                </c:pt>
                <c:pt idx="2936">
                  <c:v>4.0416277930069899</c:v>
                </c:pt>
                <c:pt idx="2937">
                  <c:v>4.0430043692307702</c:v>
                </c:pt>
                <c:pt idx="2938">
                  <c:v>4.0443809454545496</c:v>
                </c:pt>
                <c:pt idx="2939">
                  <c:v>4.0457575216783201</c:v>
                </c:pt>
                <c:pt idx="2940">
                  <c:v>4.0471340979021004</c:v>
                </c:pt>
                <c:pt idx="2941">
                  <c:v>4.0485106741258701</c:v>
                </c:pt>
                <c:pt idx="2942">
                  <c:v>4.0498872503496504</c:v>
                </c:pt>
                <c:pt idx="2943">
                  <c:v>4.0512638265734298</c:v>
                </c:pt>
                <c:pt idx="2944">
                  <c:v>4.0526404027972003</c:v>
                </c:pt>
                <c:pt idx="2945">
                  <c:v>4.0540169790209797</c:v>
                </c:pt>
                <c:pt idx="2946">
                  <c:v>4.05539355524476</c:v>
                </c:pt>
                <c:pt idx="2947">
                  <c:v>4.0567701314685296</c:v>
                </c:pt>
                <c:pt idx="2948">
                  <c:v>4.0581467076923099</c:v>
                </c:pt>
                <c:pt idx="2949">
                  <c:v>4.0595232839160804</c:v>
                </c:pt>
                <c:pt idx="2950">
                  <c:v>4.0608998601398598</c:v>
                </c:pt>
                <c:pt idx="2951">
                  <c:v>4.0622764363636401</c:v>
                </c:pt>
                <c:pt idx="2952">
                  <c:v>4.0636530125874097</c:v>
                </c:pt>
                <c:pt idx="2953">
                  <c:v>4.06502958881119</c:v>
                </c:pt>
                <c:pt idx="2954">
                  <c:v>4.0664061650349703</c:v>
                </c:pt>
                <c:pt idx="2955">
                  <c:v>4.06778274125874</c:v>
                </c:pt>
                <c:pt idx="2956">
                  <c:v>4.0691593174825202</c:v>
                </c:pt>
                <c:pt idx="2957">
                  <c:v>4.0705358937062899</c:v>
                </c:pt>
                <c:pt idx="2958">
                  <c:v>4.0719124699300702</c:v>
                </c:pt>
                <c:pt idx="2959">
                  <c:v>4.0732890461538496</c:v>
                </c:pt>
                <c:pt idx="2960">
                  <c:v>4.0746656223776201</c:v>
                </c:pt>
                <c:pt idx="2961">
                  <c:v>4.0760421986014004</c:v>
                </c:pt>
                <c:pt idx="2962">
                  <c:v>4.0774187748251798</c:v>
                </c:pt>
                <c:pt idx="2963">
                  <c:v>4.0787953510489503</c:v>
                </c:pt>
                <c:pt idx="2964">
                  <c:v>4.0801719272727297</c:v>
                </c:pt>
                <c:pt idx="2965">
                  <c:v>4.0815485034965002</c:v>
                </c:pt>
                <c:pt idx="2966">
                  <c:v>4.0829250797202796</c:v>
                </c:pt>
                <c:pt idx="2967">
                  <c:v>4.0843016559440599</c:v>
                </c:pt>
                <c:pt idx="2968">
                  <c:v>4.0856782321678304</c:v>
                </c:pt>
                <c:pt idx="2969">
                  <c:v>4.0870548083916098</c:v>
                </c:pt>
                <c:pt idx="2970">
                  <c:v>4.0884313846153901</c:v>
                </c:pt>
                <c:pt idx="2971">
                  <c:v>4.0898079608391598</c:v>
                </c:pt>
                <c:pt idx="2972">
                  <c:v>4.0911845370629401</c:v>
                </c:pt>
                <c:pt idx="2973">
                  <c:v>4.0925611132867097</c:v>
                </c:pt>
                <c:pt idx="2974">
                  <c:v>4.09393768951049</c:v>
                </c:pt>
                <c:pt idx="2975">
                  <c:v>4.0953142657342703</c:v>
                </c:pt>
                <c:pt idx="2976">
                  <c:v>4.0966908419580399</c:v>
                </c:pt>
                <c:pt idx="2977">
                  <c:v>4.0980674181818202</c:v>
                </c:pt>
                <c:pt idx="2978">
                  <c:v>4.0994439944055996</c:v>
                </c:pt>
                <c:pt idx="2979">
                  <c:v>4.1008205706293701</c:v>
                </c:pt>
                <c:pt idx="2980">
                  <c:v>4.1021971468531504</c:v>
                </c:pt>
                <c:pt idx="2981">
                  <c:v>4.10357372307692</c:v>
                </c:pt>
                <c:pt idx="2982">
                  <c:v>4.1049502993007003</c:v>
                </c:pt>
                <c:pt idx="2983">
                  <c:v>4.1063268755244797</c:v>
                </c:pt>
                <c:pt idx="2984">
                  <c:v>4.1077034517482502</c:v>
                </c:pt>
                <c:pt idx="2985">
                  <c:v>4.1090800279720296</c:v>
                </c:pt>
                <c:pt idx="2986">
                  <c:v>4.1104566041958002</c:v>
                </c:pt>
                <c:pt idx="2987">
                  <c:v>4.1118331804195796</c:v>
                </c:pt>
                <c:pt idx="2988">
                  <c:v>4.1132097566433599</c:v>
                </c:pt>
                <c:pt idx="2989">
                  <c:v>4.1145863328671304</c:v>
                </c:pt>
                <c:pt idx="2990">
                  <c:v>4.1159629090909098</c:v>
                </c:pt>
                <c:pt idx="2991">
                  <c:v>4.1173394853146901</c:v>
                </c:pt>
                <c:pt idx="2992">
                  <c:v>4.1187160615384597</c:v>
                </c:pt>
                <c:pt idx="2993">
                  <c:v>4.12009263776224</c:v>
                </c:pt>
                <c:pt idx="2994">
                  <c:v>4.1214692139860096</c:v>
                </c:pt>
                <c:pt idx="2995">
                  <c:v>4.1228457902097899</c:v>
                </c:pt>
                <c:pt idx="2996">
                  <c:v>4.1242223664335702</c:v>
                </c:pt>
                <c:pt idx="2997">
                  <c:v>4.1255989426573398</c:v>
                </c:pt>
                <c:pt idx="2998">
                  <c:v>4.1269755188811201</c:v>
                </c:pt>
                <c:pt idx="2999">
                  <c:v>4.1283520951049004</c:v>
                </c:pt>
                <c:pt idx="3000">
                  <c:v>4.1297286713286701</c:v>
                </c:pt>
                <c:pt idx="3001">
                  <c:v>4.1311052475524503</c:v>
                </c:pt>
                <c:pt idx="3002">
                  <c:v>4.13248182377622</c:v>
                </c:pt>
                <c:pt idx="3003">
                  <c:v>4.1338584000000003</c:v>
                </c:pt>
                <c:pt idx="3004">
                  <c:v>4.1352349762237797</c:v>
                </c:pt>
                <c:pt idx="3005">
                  <c:v>4.1366115524475502</c:v>
                </c:pt>
                <c:pt idx="3006">
                  <c:v>4.1379881286713296</c:v>
                </c:pt>
                <c:pt idx="3007">
                  <c:v>4.1393647048951099</c:v>
                </c:pt>
                <c:pt idx="3008">
                  <c:v>4.1407412811188804</c:v>
                </c:pt>
                <c:pt idx="3009">
                  <c:v>4.1421178573426598</c:v>
                </c:pt>
                <c:pt idx="3010">
                  <c:v>4.1434944335664303</c:v>
                </c:pt>
                <c:pt idx="3011">
                  <c:v>4.1448710097902097</c:v>
                </c:pt>
                <c:pt idx="3012">
                  <c:v>4.14624758601399</c:v>
                </c:pt>
                <c:pt idx="3013">
                  <c:v>4.1476241622377596</c:v>
                </c:pt>
                <c:pt idx="3014">
                  <c:v>4.1490007384615399</c:v>
                </c:pt>
                <c:pt idx="3015">
                  <c:v>4.1503773146853202</c:v>
                </c:pt>
                <c:pt idx="3016">
                  <c:v>4.1517538909090899</c:v>
                </c:pt>
                <c:pt idx="3017">
                  <c:v>4.1531304671328702</c:v>
                </c:pt>
                <c:pt idx="3018">
                  <c:v>4.1545070433566398</c:v>
                </c:pt>
                <c:pt idx="3019">
                  <c:v>4.1558836195804201</c:v>
                </c:pt>
                <c:pt idx="3020">
                  <c:v>4.1572601958042004</c:v>
                </c:pt>
                <c:pt idx="3021">
                  <c:v>4.15863677202797</c:v>
                </c:pt>
                <c:pt idx="3022">
                  <c:v>4.1600133482517503</c:v>
                </c:pt>
                <c:pt idx="3023">
                  <c:v>4.1613899244755199</c:v>
                </c:pt>
                <c:pt idx="3024">
                  <c:v>4.1627665006993002</c:v>
                </c:pt>
                <c:pt idx="3025">
                  <c:v>4.1641430769230796</c:v>
                </c:pt>
                <c:pt idx="3026">
                  <c:v>4.1655196531468501</c:v>
                </c:pt>
                <c:pt idx="3027">
                  <c:v>4.1668962293706304</c:v>
                </c:pt>
                <c:pt idx="3028">
                  <c:v>4.1682728055944098</c:v>
                </c:pt>
                <c:pt idx="3029">
                  <c:v>4.1696493818181803</c:v>
                </c:pt>
                <c:pt idx="3030">
                  <c:v>4.1710259580419597</c:v>
                </c:pt>
                <c:pt idx="3031">
                  <c:v>4.17240253426574</c:v>
                </c:pt>
                <c:pt idx="3032">
                  <c:v>4.1737791104895097</c:v>
                </c:pt>
                <c:pt idx="3033">
                  <c:v>4.17515568671329</c:v>
                </c:pt>
                <c:pt idx="3034">
                  <c:v>4.1765322629370596</c:v>
                </c:pt>
                <c:pt idx="3035">
                  <c:v>4.1779088391608399</c:v>
                </c:pt>
                <c:pt idx="3036">
                  <c:v>4.1792854153846202</c:v>
                </c:pt>
                <c:pt idx="3037">
                  <c:v>4.1806619916083898</c:v>
                </c:pt>
                <c:pt idx="3038">
                  <c:v>4.1820385678321701</c:v>
                </c:pt>
                <c:pt idx="3039">
                  <c:v>4.1834151440559397</c:v>
                </c:pt>
                <c:pt idx="3040">
                  <c:v>4.18479172027972</c:v>
                </c:pt>
                <c:pt idx="3041">
                  <c:v>4.1861682965035003</c:v>
                </c:pt>
                <c:pt idx="3042">
                  <c:v>4.1875448727272699</c:v>
                </c:pt>
                <c:pt idx="3043">
                  <c:v>4.1889214489510502</c:v>
                </c:pt>
                <c:pt idx="3044">
                  <c:v>4.1902980251748296</c:v>
                </c:pt>
                <c:pt idx="3045">
                  <c:v>4.1916746013986002</c:v>
                </c:pt>
                <c:pt idx="3046">
                  <c:v>4.1930511776223804</c:v>
                </c:pt>
                <c:pt idx="3047">
                  <c:v>4.1944277538461501</c:v>
                </c:pt>
                <c:pt idx="3048">
                  <c:v>4.1958043300699304</c:v>
                </c:pt>
                <c:pt idx="3049">
                  <c:v>4.1971809062937098</c:v>
                </c:pt>
                <c:pt idx="3050">
                  <c:v>4.1985574825174803</c:v>
                </c:pt>
                <c:pt idx="3051">
                  <c:v>4.1999340587412597</c:v>
                </c:pt>
                <c:pt idx="3052">
                  <c:v>4.20131063496504</c:v>
                </c:pt>
                <c:pt idx="3053">
                  <c:v>4.2026872111888096</c:v>
                </c:pt>
                <c:pt idx="3054">
                  <c:v>4.2040637874125899</c:v>
                </c:pt>
                <c:pt idx="3055">
                  <c:v>4.2054403636363604</c:v>
                </c:pt>
                <c:pt idx="3056">
                  <c:v>4.2068169398601398</c:v>
                </c:pt>
                <c:pt idx="3057">
                  <c:v>4.2081935160839201</c:v>
                </c:pt>
                <c:pt idx="3058">
                  <c:v>4.2095700923076897</c:v>
                </c:pt>
                <c:pt idx="3059">
                  <c:v>4.21094666853147</c:v>
                </c:pt>
                <c:pt idx="3060">
                  <c:v>4.2123232447552503</c:v>
                </c:pt>
                <c:pt idx="3061">
                  <c:v>4.21369982097902</c:v>
                </c:pt>
                <c:pt idx="3062">
                  <c:v>4.2150763972028003</c:v>
                </c:pt>
                <c:pt idx="3063">
                  <c:v>4.2164529734265699</c:v>
                </c:pt>
                <c:pt idx="3064">
                  <c:v>4.2178295496503502</c:v>
                </c:pt>
                <c:pt idx="3065">
                  <c:v>4.2192061258741296</c:v>
                </c:pt>
                <c:pt idx="3066">
                  <c:v>4.2205827020979001</c:v>
                </c:pt>
                <c:pt idx="3067">
                  <c:v>4.2219592783216804</c:v>
                </c:pt>
                <c:pt idx="3068">
                  <c:v>4.22333585454545</c:v>
                </c:pt>
                <c:pt idx="3069">
                  <c:v>4.2247124307692303</c:v>
                </c:pt>
                <c:pt idx="3070">
                  <c:v>4.2260890069930097</c:v>
                </c:pt>
                <c:pt idx="3071">
                  <c:v>4.2274655832167802</c:v>
                </c:pt>
                <c:pt idx="3072">
                  <c:v>4.2288421594405596</c:v>
                </c:pt>
                <c:pt idx="3073">
                  <c:v>4.2302187356643399</c:v>
                </c:pt>
                <c:pt idx="3074">
                  <c:v>4.2315953118881096</c:v>
                </c:pt>
                <c:pt idx="3075">
                  <c:v>4.2329718881118898</c:v>
                </c:pt>
                <c:pt idx="3076">
                  <c:v>4.2343484643356701</c:v>
                </c:pt>
                <c:pt idx="3077">
                  <c:v>4.2357250405594398</c:v>
                </c:pt>
                <c:pt idx="3078">
                  <c:v>4.2371016167832201</c:v>
                </c:pt>
                <c:pt idx="3079">
                  <c:v>4.2384781930069897</c:v>
                </c:pt>
                <c:pt idx="3080">
                  <c:v>4.23985476923077</c:v>
                </c:pt>
                <c:pt idx="3081">
                  <c:v>4.2412313454545503</c:v>
                </c:pt>
                <c:pt idx="3082">
                  <c:v>4.2426079216783199</c:v>
                </c:pt>
                <c:pt idx="3083">
                  <c:v>4.2439844979021002</c:v>
                </c:pt>
                <c:pt idx="3084">
                  <c:v>4.2453610741258698</c:v>
                </c:pt>
                <c:pt idx="3085">
                  <c:v>4.2467376503496501</c:v>
                </c:pt>
                <c:pt idx="3086">
                  <c:v>4.2481142265734304</c:v>
                </c:pt>
                <c:pt idx="3087">
                  <c:v>4.2494908027972</c:v>
                </c:pt>
                <c:pt idx="3088">
                  <c:v>4.2508673790209803</c:v>
                </c:pt>
                <c:pt idx="3089">
                  <c:v>4.2522439552447597</c:v>
                </c:pt>
                <c:pt idx="3090">
                  <c:v>4.2536205314685303</c:v>
                </c:pt>
                <c:pt idx="3091">
                  <c:v>4.2549971076923097</c:v>
                </c:pt>
                <c:pt idx="3092">
                  <c:v>4.2563736839160899</c:v>
                </c:pt>
                <c:pt idx="3093">
                  <c:v>4.2577502601398596</c:v>
                </c:pt>
                <c:pt idx="3094">
                  <c:v>4.2591268363636399</c:v>
                </c:pt>
                <c:pt idx="3095">
                  <c:v>4.2605034125874104</c:v>
                </c:pt>
                <c:pt idx="3096">
                  <c:v>4.2618799888111898</c:v>
                </c:pt>
                <c:pt idx="3097">
                  <c:v>4.2632565650349701</c:v>
                </c:pt>
                <c:pt idx="3098">
                  <c:v>4.2646331412587397</c:v>
                </c:pt>
                <c:pt idx="3099">
                  <c:v>4.26600971748252</c:v>
                </c:pt>
                <c:pt idx="3100">
                  <c:v>4.2673862937062896</c:v>
                </c:pt>
                <c:pt idx="3101">
                  <c:v>4.2687628699300699</c:v>
                </c:pt>
                <c:pt idx="3102">
                  <c:v>4.2701394461538502</c:v>
                </c:pt>
                <c:pt idx="3103">
                  <c:v>4.2715160223776198</c:v>
                </c:pt>
                <c:pt idx="3104">
                  <c:v>4.2728925986014001</c:v>
                </c:pt>
                <c:pt idx="3105">
                  <c:v>4.2742691748251804</c:v>
                </c:pt>
                <c:pt idx="3106">
                  <c:v>4.2756457510489501</c:v>
                </c:pt>
                <c:pt idx="3107">
                  <c:v>4.2770223272727304</c:v>
                </c:pt>
                <c:pt idx="3108">
                  <c:v>4.2783989034965</c:v>
                </c:pt>
                <c:pt idx="3109">
                  <c:v>4.2797754797202803</c:v>
                </c:pt>
                <c:pt idx="3110">
                  <c:v>4.2811520559440597</c:v>
                </c:pt>
                <c:pt idx="3111">
                  <c:v>4.2825286321678302</c:v>
                </c:pt>
                <c:pt idx="3112">
                  <c:v>4.2839052083916096</c:v>
                </c:pt>
                <c:pt idx="3113">
                  <c:v>4.2852817846153899</c:v>
                </c:pt>
                <c:pt idx="3114">
                  <c:v>4.2866583608391604</c:v>
                </c:pt>
                <c:pt idx="3115">
                  <c:v>4.2880349370629398</c:v>
                </c:pt>
                <c:pt idx="3116">
                  <c:v>4.2894115132867103</c:v>
                </c:pt>
                <c:pt idx="3117">
                  <c:v>4.2907880895104897</c:v>
                </c:pt>
                <c:pt idx="3118">
                  <c:v>4.29216466573427</c:v>
                </c:pt>
                <c:pt idx="3119">
                  <c:v>4.2935412419580397</c:v>
                </c:pt>
                <c:pt idx="3120">
                  <c:v>4.2949178181818199</c:v>
                </c:pt>
                <c:pt idx="3121">
                  <c:v>4.2962943944056002</c:v>
                </c:pt>
                <c:pt idx="3122">
                  <c:v>4.2976709706293699</c:v>
                </c:pt>
                <c:pt idx="3123">
                  <c:v>4.2990475468531502</c:v>
                </c:pt>
                <c:pt idx="3124">
                  <c:v>4.3004241230769198</c:v>
                </c:pt>
                <c:pt idx="3125">
                  <c:v>4.3018006993007001</c:v>
                </c:pt>
                <c:pt idx="3126">
                  <c:v>4.3031772755244804</c:v>
                </c:pt>
                <c:pt idx="3127">
                  <c:v>4.30455385174825</c:v>
                </c:pt>
                <c:pt idx="3128">
                  <c:v>4.3059304279720303</c:v>
                </c:pt>
                <c:pt idx="3129">
                  <c:v>4.3073070041958097</c:v>
                </c:pt>
                <c:pt idx="3130">
                  <c:v>4.3086835804195802</c:v>
                </c:pt>
                <c:pt idx="3131">
                  <c:v>4.3100601566433596</c:v>
                </c:pt>
                <c:pt idx="3132">
                  <c:v>4.3114367328671301</c:v>
                </c:pt>
                <c:pt idx="3133">
                  <c:v>4.3128133090909104</c:v>
                </c:pt>
                <c:pt idx="3134">
                  <c:v>4.3141898853146898</c:v>
                </c:pt>
                <c:pt idx="3135">
                  <c:v>4.3155664615384604</c:v>
                </c:pt>
                <c:pt idx="3136">
                  <c:v>4.3169430377622398</c:v>
                </c:pt>
                <c:pt idx="3137">
                  <c:v>4.3183196139860103</c:v>
                </c:pt>
                <c:pt idx="3138">
                  <c:v>4.3196961902097897</c:v>
                </c:pt>
                <c:pt idx="3139">
                  <c:v>4.32107276643357</c:v>
                </c:pt>
                <c:pt idx="3140">
                  <c:v>4.3224493426573396</c:v>
                </c:pt>
                <c:pt idx="3141">
                  <c:v>4.3238259188811199</c:v>
                </c:pt>
                <c:pt idx="3142">
                  <c:v>4.3252024951049002</c:v>
                </c:pt>
                <c:pt idx="3143">
                  <c:v>4.3265790713286698</c:v>
                </c:pt>
                <c:pt idx="3144">
                  <c:v>4.3279556475524501</c:v>
                </c:pt>
                <c:pt idx="3145">
                  <c:v>4.3293322237762197</c:v>
                </c:pt>
                <c:pt idx="3146">
                  <c:v>4.3307088</c:v>
                </c:pt>
                <c:pt idx="3147">
                  <c:v>4.3320853762237803</c:v>
                </c:pt>
                <c:pt idx="3148">
                  <c:v>4.3334619524475499</c:v>
                </c:pt>
                <c:pt idx="3149">
                  <c:v>4.3348385286713302</c:v>
                </c:pt>
                <c:pt idx="3150">
                  <c:v>4.3362151048951096</c:v>
                </c:pt>
                <c:pt idx="3151">
                  <c:v>4.3375916811188802</c:v>
                </c:pt>
                <c:pt idx="3152">
                  <c:v>4.3389682573426596</c:v>
                </c:pt>
                <c:pt idx="3153">
                  <c:v>4.3403448335664301</c:v>
                </c:pt>
                <c:pt idx="3154">
                  <c:v>4.3417214097902104</c:v>
                </c:pt>
                <c:pt idx="3155">
                  <c:v>4.3430979860139898</c:v>
                </c:pt>
                <c:pt idx="3156">
                  <c:v>4.3444745622377603</c:v>
                </c:pt>
                <c:pt idx="3157">
                  <c:v>4.3458511384615397</c:v>
                </c:pt>
                <c:pt idx="3158">
                  <c:v>4.34722771468532</c:v>
                </c:pt>
                <c:pt idx="3159">
                  <c:v>4.3486042909090896</c:v>
                </c:pt>
                <c:pt idx="3160">
                  <c:v>4.3499808671328699</c:v>
                </c:pt>
                <c:pt idx="3161">
                  <c:v>4.3513574433566404</c:v>
                </c:pt>
                <c:pt idx="3162">
                  <c:v>4.3527340195804198</c:v>
                </c:pt>
                <c:pt idx="3163">
                  <c:v>4.3541105958042001</c:v>
                </c:pt>
                <c:pt idx="3164">
                  <c:v>4.3554871720279698</c:v>
                </c:pt>
                <c:pt idx="3165">
                  <c:v>4.35686374825175</c:v>
                </c:pt>
                <c:pt idx="3166">
                  <c:v>4.3582403244755303</c:v>
                </c:pt>
                <c:pt idx="3167">
                  <c:v>4.3596169006993</c:v>
                </c:pt>
                <c:pt idx="3168">
                  <c:v>4.3609934769230803</c:v>
                </c:pt>
                <c:pt idx="3169">
                  <c:v>4.3623700531468499</c:v>
                </c:pt>
                <c:pt idx="3170">
                  <c:v>4.3637466293706302</c:v>
                </c:pt>
                <c:pt idx="3171">
                  <c:v>4.3651232055944096</c:v>
                </c:pt>
                <c:pt idx="3172">
                  <c:v>4.3664997818181801</c:v>
                </c:pt>
                <c:pt idx="3173">
                  <c:v>4.3678763580419604</c:v>
                </c:pt>
                <c:pt idx="3174">
                  <c:v>4.36925293426573</c:v>
                </c:pt>
                <c:pt idx="3175">
                  <c:v>4.3706295104895103</c:v>
                </c:pt>
                <c:pt idx="3176">
                  <c:v>4.3720060867132897</c:v>
                </c:pt>
                <c:pt idx="3177">
                  <c:v>4.3733826629370602</c:v>
                </c:pt>
                <c:pt idx="3178">
                  <c:v>4.3747592391608396</c:v>
                </c:pt>
                <c:pt idx="3179">
                  <c:v>4.3761358153846199</c:v>
                </c:pt>
                <c:pt idx="3180">
                  <c:v>4.3775123916083896</c:v>
                </c:pt>
                <c:pt idx="3181">
                  <c:v>4.3788889678321699</c:v>
                </c:pt>
                <c:pt idx="3182">
                  <c:v>4.3802655440559501</c:v>
                </c:pt>
                <c:pt idx="3183">
                  <c:v>4.3816421202797198</c:v>
                </c:pt>
                <c:pt idx="3184">
                  <c:v>4.3830186965035001</c:v>
                </c:pt>
                <c:pt idx="3185">
                  <c:v>4.3843952727272697</c:v>
                </c:pt>
                <c:pt idx="3186">
                  <c:v>4.38577184895105</c:v>
                </c:pt>
                <c:pt idx="3187">
                  <c:v>4.3871484251748303</c:v>
                </c:pt>
                <c:pt idx="3188">
                  <c:v>4.3885250013985999</c:v>
                </c:pt>
                <c:pt idx="3189">
                  <c:v>4.3899015776223802</c:v>
                </c:pt>
                <c:pt idx="3190">
                  <c:v>4.3912781538461498</c:v>
                </c:pt>
                <c:pt idx="3191">
                  <c:v>4.3926547300699301</c:v>
                </c:pt>
                <c:pt idx="3192">
                  <c:v>4.3940313062937104</c:v>
                </c:pt>
                <c:pt idx="3193">
                  <c:v>4.39540788251748</c:v>
                </c:pt>
                <c:pt idx="3194">
                  <c:v>4.3967844587412603</c:v>
                </c:pt>
                <c:pt idx="3195">
                  <c:v>4.3981610349650397</c:v>
                </c:pt>
                <c:pt idx="3196">
                  <c:v>4.3995376111888103</c:v>
                </c:pt>
                <c:pt idx="3197">
                  <c:v>4.4009141874125897</c:v>
                </c:pt>
                <c:pt idx="3198">
                  <c:v>4.40229076363637</c:v>
                </c:pt>
                <c:pt idx="3199">
                  <c:v>4.4036673398601396</c:v>
                </c:pt>
                <c:pt idx="3200">
                  <c:v>4.4050439160839199</c:v>
                </c:pt>
                <c:pt idx="3201">
                  <c:v>4.4064204923076904</c:v>
                </c:pt>
                <c:pt idx="3202">
                  <c:v>4.4077970685314698</c:v>
                </c:pt>
                <c:pt idx="3203">
                  <c:v>4.4091736447552501</c:v>
                </c:pt>
                <c:pt idx="3204">
                  <c:v>4.4105502209790197</c:v>
                </c:pt>
                <c:pt idx="3205">
                  <c:v>4.4119267972028</c:v>
                </c:pt>
                <c:pt idx="3206">
                  <c:v>4.4133033734265696</c:v>
                </c:pt>
                <c:pt idx="3207">
                  <c:v>4.4146799496503499</c:v>
                </c:pt>
                <c:pt idx="3208">
                  <c:v>4.4160565258741302</c:v>
                </c:pt>
                <c:pt idx="3209">
                  <c:v>4.4174331020978999</c:v>
                </c:pt>
                <c:pt idx="3210">
                  <c:v>4.4188096783216801</c:v>
                </c:pt>
                <c:pt idx="3211">
                  <c:v>4.4201862545454498</c:v>
                </c:pt>
                <c:pt idx="3212">
                  <c:v>4.4215628307692301</c:v>
                </c:pt>
                <c:pt idx="3213">
                  <c:v>4.4229394069930104</c:v>
                </c:pt>
                <c:pt idx="3214">
                  <c:v>4.42431598321678</c:v>
                </c:pt>
                <c:pt idx="3215">
                  <c:v>4.4256925594405603</c:v>
                </c:pt>
                <c:pt idx="3216">
                  <c:v>4.4270691356643397</c:v>
                </c:pt>
                <c:pt idx="3217">
                  <c:v>4.4284457118881102</c:v>
                </c:pt>
                <c:pt idx="3218">
                  <c:v>4.4298222881118896</c:v>
                </c:pt>
                <c:pt idx="3219">
                  <c:v>4.4311988643356699</c:v>
                </c:pt>
                <c:pt idx="3220">
                  <c:v>4.4325754405594404</c:v>
                </c:pt>
                <c:pt idx="3221">
                  <c:v>4.4339520167832198</c:v>
                </c:pt>
                <c:pt idx="3222">
                  <c:v>4.4353285930069903</c:v>
                </c:pt>
                <c:pt idx="3223">
                  <c:v>4.4367051692307697</c:v>
                </c:pt>
                <c:pt idx="3224">
                  <c:v>4.43808174545455</c:v>
                </c:pt>
                <c:pt idx="3225">
                  <c:v>4.4394583216783197</c:v>
                </c:pt>
                <c:pt idx="3226">
                  <c:v>4.4408348979021</c:v>
                </c:pt>
                <c:pt idx="3227">
                  <c:v>4.4422114741258802</c:v>
                </c:pt>
                <c:pt idx="3228">
                  <c:v>4.4435880503496499</c:v>
                </c:pt>
                <c:pt idx="3229">
                  <c:v>4.4449646265734302</c:v>
                </c:pt>
                <c:pt idx="3230">
                  <c:v>4.4463412027971998</c:v>
                </c:pt>
                <c:pt idx="3231">
                  <c:v>4.4477177790209801</c:v>
                </c:pt>
                <c:pt idx="3232">
                  <c:v>4.4490943552447604</c:v>
                </c:pt>
                <c:pt idx="3233">
                  <c:v>4.45047093146853</c:v>
                </c:pt>
                <c:pt idx="3234">
                  <c:v>4.4518475076923103</c:v>
                </c:pt>
                <c:pt idx="3235">
                  <c:v>4.4532240839160799</c:v>
                </c:pt>
                <c:pt idx="3236">
                  <c:v>4.4546006601398602</c:v>
                </c:pt>
                <c:pt idx="3237">
                  <c:v>4.4559772363636396</c:v>
                </c:pt>
                <c:pt idx="3238">
                  <c:v>4.4573538125874101</c:v>
                </c:pt>
                <c:pt idx="3239">
                  <c:v>4.4587303888111904</c:v>
                </c:pt>
                <c:pt idx="3240">
                  <c:v>4.4601069650349698</c:v>
                </c:pt>
                <c:pt idx="3241">
                  <c:v>4.4614835412587404</c:v>
                </c:pt>
                <c:pt idx="3242">
                  <c:v>4.4628601174825198</c:v>
                </c:pt>
                <c:pt idx="3243">
                  <c:v>4.4642366937062903</c:v>
                </c:pt>
                <c:pt idx="3244">
                  <c:v>4.4656132699300697</c:v>
                </c:pt>
                <c:pt idx="3245">
                  <c:v>4.46698984615385</c:v>
                </c:pt>
                <c:pt idx="3246">
                  <c:v>4.4683664223776196</c:v>
                </c:pt>
                <c:pt idx="3247">
                  <c:v>4.4697429986013999</c:v>
                </c:pt>
                <c:pt idx="3248">
                  <c:v>4.4711195748251802</c:v>
                </c:pt>
                <c:pt idx="3249">
                  <c:v>4.4724961510489498</c:v>
                </c:pt>
                <c:pt idx="3250">
                  <c:v>4.4738727272727301</c:v>
                </c:pt>
                <c:pt idx="3251">
                  <c:v>4.4752493034964997</c:v>
                </c:pt>
                <c:pt idx="3252">
                  <c:v>4.47662587972028</c:v>
                </c:pt>
                <c:pt idx="3253">
                  <c:v>4.4780024559440603</c:v>
                </c:pt>
                <c:pt idx="3254">
                  <c:v>4.47937903216783</c:v>
                </c:pt>
                <c:pt idx="3255">
                  <c:v>4.4807556083916102</c:v>
                </c:pt>
                <c:pt idx="3256">
                  <c:v>4.4821321846153896</c:v>
                </c:pt>
                <c:pt idx="3257">
                  <c:v>4.4835087608391602</c:v>
                </c:pt>
                <c:pt idx="3258">
                  <c:v>4.4848853370629396</c:v>
                </c:pt>
                <c:pt idx="3259">
                  <c:v>4.4862619132867101</c:v>
                </c:pt>
                <c:pt idx="3260">
                  <c:v>4.4876384895104904</c:v>
                </c:pt>
                <c:pt idx="3261">
                  <c:v>4.4890150657342698</c:v>
                </c:pt>
                <c:pt idx="3262">
                  <c:v>4.4903916419580403</c:v>
                </c:pt>
                <c:pt idx="3263">
                  <c:v>4.4917682181818197</c:v>
                </c:pt>
                <c:pt idx="3264">
                  <c:v>4.4931447944056</c:v>
                </c:pt>
                <c:pt idx="3265">
                  <c:v>4.4945213706293696</c:v>
                </c:pt>
                <c:pt idx="3266">
                  <c:v>4.4958979468531499</c:v>
                </c:pt>
                <c:pt idx="3267">
                  <c:v>4.4972745230769204</c:v>
                </c:pt>
                <c:pt idx="3268">
                  <c:v>4.4986510993006998</c:v>
                </c:pt>
                <c:pt idx="3269">
                  <c:v>4.5000276755244801</c:v>
                </c:pt>
                <c:pt idx="3270">
                  <c:v>4.5014042517482498</c:v>
                </c:pt>
                <c:pt idx="3271">
                  <c:v>4.5027808279720301</c:v>
                </c:pt>
                <c:pt idx="3272">
                  <c:v>4.5041574041958103</c:v>
                </c:pt>
                <c:pt idx="3273">
                  <c:v>4.50553398041958</c:v>
                </c:pt>
                <c:pt idx="3274">
                  <c:v>4.5069105566433603</c:v>
                </c:pt>
                <c:pt idx="3275">
                  <c:v>4.5082871328671299</c:v>
                </c:pt>
                <c:pt idx="3276">
                  <c:v>4.5096637090909102</c:v>
                </c:pt>
                <c:pt idx="3277">
                  <c:v>4.5110402853146896</c:v>
                </c:pt>
                <c:pt idx="3278">
                  <c:v>4.5124168615384601</c:v>
                </c:pt>
                <c:pt idx="3279">
                  <c:v>4.5137934377622404</c:v>
                </c:pt>
                <c:pt idx="3280">
                  <c:v>4.51517001398601</c:v>
                </c:pt>
                <c:pt idx="3281">
                  <c:v>4.5165465902097903</c:v>
                </c:pt>
                <c:pt idx="3282">
                  <c:v>4.5179231664335697</c:v>
                </c:pt>
                <c:pt idx="3283">
                  <c:v>4.5192997426573402</c:v>
                </c:pt>
                <c:pt idx="3284">
                  <c:v>4.5206763188811196</c:v>
                </c:pt>
                <c:pt idx="3285">
                  <c:v>4.5220528951048999</c:v>
                </c:pt>
                <c:pt idx="3286">
                  <c:v>4.5234294713286696</c:v>
                </c:pt>
                <c:pt idx="3287">
                  <c:v>4.5248060475524499</c:v>
                </c:pt>
                <c:pt idx="3288">
                  <c:v>4.5261826237762302</c:v>
                </c:pt>
                <c:pt idx="3289">
                  <c:v>4.5275591999999998</c:v>
                </c:pt>
                <c:pt idx="3290">
                  <c:v>4.5289357762237801</c:v>
                </c:pt>
                <c:pt idx="3291">
                  <c:v>4.5303123524475497</c:v>
                </c:pt>
                <c:pt idx="3292">
                  <c:v>4.53168892867133</c:v>
                </c:pt>
                <c:pt idx="3293">
                  <c:v>4.5330655048951103</c:v>
                </c:pt>
                <c:pt idx="3294">
                  <c:v>4.5344420811188799</c:v>
                </c:pt>
                <c:pt idx="3295">
                  <c:v>4.5358186573426602</c:v>
                </c:pt>
                <c:pt idx="3296">
                  <c:v>4.5371952335664298</c:v>
                </c:pt>
                <c:pt idx="3297">
                  <c:v>4.5385718097902101</c:v>
                </c:pt>
                <c:pt idx="3298">
                  <c:v>4.5399483860139904</c:v>
                </c:pt>
                <c:pt idx="3299">
                  <c:v>4.5413249622377601</c:v>
                </c:pt>
                <c:pt idx="3300">
                  <c:v>4.5427015384615403</c:v>
                </c:pt>
                <c:pt idx="3301">
                  <c:v>4.5440781146853197</c:v>
                </c:pt>
                <c:pt idx="3302">
                  <c:v>4.5454546909090903</c:v>
                </c:pt>
                <c:pt idx="3303">
                  <c:v>4.5468312671328697</c:v>
                </c:pt>
                <c:pt idx="3304">
                  <c:v>4.5482078433566402</c:v>
                </c:pt>
                <c:pt idx="3305">
                  <c:v>4.5495844195804196</c:v>
                </c:pt>
                <c:pt idx="3306">
                  <c:v>4.5509609958041999</c:v>
                </c:pt>
                <c:pt idx="3307">
                  <c:v>4.5523375720279704</c:v>
                </c:pt>
                <c:pt idx="3308">
                  <c:v>4.5537141482517498</c:v>
                </c:pt>
                <c:pt idx="3309">
                  <c:v>4.5550907244755301</c:v>
                </c:pt>
                <c:pt idx="3310">
                  <c:v>4.5564673006992997</c:v>
                </c:pt>
                <c:pt idx="3311">
                  <c:v>4.55784387692308</c:v>
                </c:pt>
                <c:pt idx="3312">
                  <c:v>4.5592204531468496</c:v>
                </c:pt>
                <c:pt idx="3313">
                  <c:v>4.5605970293706299</c:v>
                </c:pt>
                <c:pt idx="3314">
                  <c:v>4.5619736055944102</c:v>
                </c:pt>
                <c:pt idx="3315">
                  <c:v>4.5633501818181799</c:v>
                </c:pt>
                <c:pt idx="3316">
                  <c:v>4.5647267580419602</c:v>
                </c:pt>
                <c:pt idx="3317">
                  <c:v>4.5661033342657298</c:v>
                </c:pt>
                <c:pt idx="3318">
                  <c:v>4.5674799104895101</c:v>
                </c:pt>
                <c:pt idx="3319">
                  <c:v>4.5688564867132904</c:v>
                </c:pt>
                <c:pt idx="3320">
                  <c:v>4.57023306293706</c:v>
                </c:pt>
                <c:pt idx="3321">
                  <c:v>4.5716096391608403</c:v>
                </c:pt>
                <c:pt idx="3322">
                  <c:v>4.5729862153846197</c:v>
                </c:pt>
                <c:pt idx="3323">
                  <c:v>4.5743627916083902</c:v>
                </c:pt>
                <c:pt idx="3324">
                  <c:v>4.5757393678321696</c:v>
                </c:pt>
                <c:pt idx="3325">
                  <c:v>4.5771159440559499</c:v>
                </c:pt>
                <c:pt idx="3326">
                  <c:v>4.5784925202797204</c:v>
                </c:pt>
                <c:pt idx="3327">
                  <c:v>4.5798690965034998</c:v>
                </c:pt>
                <c:pt idx="3328">
                  <c:v>4.5812456727272703</c:v>
                </c:pt>
                <c:pt idx="3329">
                  <c:v>4.5826222489510497</c:v>
                </c:pt>
                <c:pt idx="3330">
                  <c:v>4.58399882517483</c:v>
                </c:pt>
                <c:pt idx="3331">
                  <c:v>4.5853754013985997</c:v>
                </c:pt>
                <c:pt idx="3332">
                  <c:v>4.58675197762238</c:v>
                </c:pt>
                <c:pt idx="3333">
                  <c:v>4.5881285538461496</c:v>
                </c:pt>
                <c:pt idx="3334">
                  <c:v>4.5895051300699299</c:v>
                </c:pt>
                <c:pt idx="3335">
                  <c:v>4.5908817062937102</c:v>
                </c:pt>
                <c:pt idx="3336">
                  <c:v>4.5922582825174798</c:v>
                </c:pt>
                <c:pt idx="3337">
                  <c:v>4.5936348587412601</c:v>
                </c:pt>
                <c:pt idx="3338">
                  <c:v>4.5950114349650404</c:v>
                </c:pt>
                <c:pt idx="3339">
                  <c:v>4.59638801118881</c:v>
                </c:pt>
                <c:pt idx="3340">
                  <c:v>4.5977645874125903</c:v>
                </c:pt>
                <c:pt idx="3341">
                  <c:v>4.5991411636363599</c:v>
                </c:pt>
                <c:pt idx="3342">
                  <c:v>4.6005177398601402</c:v>
                </c:pt>
                <c:pt idx="3343">
                  <c:v>4.6018943160839196</c:v>
                </c:pt>
                <c:pt idx="3344">
                  <c:v>4.6032708923076902</c:v>
                </c:pt>
                <c:pt idx="3345">
                  <c:v>4.6046474685314696</c:v>
                </c:pt>
                <c:pt idx="3346">
                  <c:v>4.6060240447552498</c:v>
                </c:pt>
                <c:pt idx="3347">
                  <c:v>4.6074006209790204</c:v>
                </c:pt>
                <c:pt idx="3348">
                  <c:v>4.6087771972027998</c:v>
                </c:pt>
                <c:pt idx="3349">
                  <c:v>4.6101537734265703</c:v>
                </c:pt>
                <c:pt idx="3350">
                  <c:v>4.6115303496503497</c:v>
                </c:pt>
                <c:pt idx="3351">
                  <c:v>4.61290692587413</c:v>
                </c:pt>
                <c:pt idx="3352">
                  <c:v>4.6142835020978996</c:v>
                </c:pt>
                <c:pt idx="3353">
                  <c:v>4.6156600783216799</c:v>
                </c:pt>
                <c:pt idx="3354">
                  <c:v>4.6170366545454602</c:v>
                </c:pt>
                <c:pt idx="3355">
                  <c:v>4.6184132307692298</c:v>
                </c:pt>
                <c:pt idx="3356">
                  <c:v>4.6197898069930101</c:v>
                </c:pt>
                <c:pt idx="3357">
                  <c:v>4.6211663832167797</c:v>
                </c:pt>
                <c:pt idx="3358">
                  <c:v>4.62254295944056</c:v>
                </c:pt>
                <c:pt idx="3359">
                  <c:v>4.6239195356643403</c:v>
                </c:pt>
                <c:pt idx="3360">
                  <c:v>4.62529611188811</c:v>
                </c:pt>
                <c:pt idx="3361">
                  <c:v>4.6266726881118903</c:v>
                </c:pt>
                <c:pt idx="3362">
                  <c:v>4.6280492643356697</c:v>
                </c:pt>
                <c:pt idx="3363">
                  <c:v>4.6294258405594402</c:v>
                </c:pt>
                <c:pt idx="3364">
                  <c:v>4.6308024167832196</c:v>
                </c:pt>
                <c:pt idx="3365">
                  <c:v>4.6321789930069901</c:v>
                </c:pt>
                <c:pt idx="3366">
                  <c:v>4.6335555692307704</c:v>
                </c:pt>
                <c:pt idx="3367">
                  <c:v>4.6349321454545498</c:v>
                </c:pt>
                <c:pt idx="3368">
                  <c:v>4.6363087216783203</c:v>
                </c:pt>
                <c:pt idx="3369">
                  <c:v>4.6376852979020997</c:v>
                </c:pt>
                <c:pt idx="3370">
                  <c:v>4.63906187412588</c:v>
                </c:pt>
                <c:pt idx="3371">
                  <c:v>4.6404384503496496</c:v>
                </c:pt>
                <c:pt idx="3372">
                  <c:v>4.6418150265734299</c:v>
                </c:pt>
                <c:pt idx="3373">
                  <c:v>4.6431916027971996</c:v>
                </c:pt>
                <c:pt idx="3374">
                  <c:v>4.6445681790209798</c:v>
                </c:pt>
                <c:pt idx="3375">
                  <c:v>4.6459447552447601</c:v>
                </c:pt>
                <c:pt idx="3376">
                  <c:v>4.6473213314685298</c:v>
                </c:pt>
                <c:pt idx="3377">
                  <c:v>4.6486979076923101</c:v>
                </c:pt>
                <c:pt idx="3378">
                  <c:v>4.6500744839160797</c:v>
                </c:pt>
                <c:pt idx="3379">
                  <c:v>4.65145106013986</c:v>
                </c:pt>
                <c:pt idx="3380">
                  <c:v>4.6528276363636403</c:v>
                </c:pt>
                <c:pt idx="3381">
                  <c:v>4.6542042125874099</c:v>
                </c:pt>
                <c:pt idx="3382">
                  <c:v>4.6555807888111902</c:v>
                </c:pt>
                <c:pt idx="3383">
                  <c:v>4.6569573650349696</c:v>
                </c:pt>
                <c:pt idx="3384">
                  <c:v>4.6583339412587401</c:v>
                </c:pt>
                <c:pt idx="3385">
                  <c:v>4.6597105174825204</c:v>
                </c:pt>
                <c:pt idx="3386">
                  <c:v>4.66108709370629</c:v>
                </c:pt>
                <c:pt idx="3387">
                  <c:v>4.6624636699300703</c:v>
                </c:pt>
                <c:pt idx="3388">
                  <c:v>4.6638402461538497</c:v>
                </c:pt>
                <c:pt idx="3389">
                  <c:v>4.6652168223776203</c:v>
                </c:pt>
                <c:pt idx="3390">
                  <c:v>4.6665933986013997</c:v>
                </c:pt>
                <c:pt idx="3391">
                  <c:v>4.6679699748251799</c:v>
                </c:pt>
                <c:pt idx="3392">
                  <c:v>4.6693465510489496</c:v>
                </c:pt>
                <c:pt idx="3393">
                  <c:v>4.6707231272727299</c:v>
                </c:pt>
                <c:pt idx="3394">
                  <c:v>4.6720997034965004</c:v>
                </c:pt>
                <c:pt idx="3395">
                  <c:v>4.6734762797202798</c:v>
                </c:pt>
                <c:pt idx="3396">
                  <c:v>4.6748528559440601</c:v>
                </c:pt>
                <c:pt idx="3397">
                  <c:v>4.6762294321678297</c:v>
                </c:pt>
                <c:pt idx="3398">
                  <c:v>4.67760600839161</c:v>
                </c:pt>
                <c:pt idx="3399">
                  <c:v>4.6789825846153903</c:v>
                </c:pt>
                <c:pt idx="3400">
                  <c:v>4.6803591608391599</c:v>
                </c:pt>
                <c:pt idx="3401">
                  <c:v>4.6817357370629402</c:v>
                </c:pt>
                <c:pt idx="3402">
                  <c:v>4.6831123132867098</c:v>
                </c:pt>
                <c:pt idx="3403">
                  <c:v>4.6844888895104901</c:v>
                </c:pt>
                <c:pt idx="3404">
                  <c:v>4.6858654657342704</c:v>
                </c:pt>
                <c:pt idx="3405">
                  <c:v>4.6872420419580401</c:v>
                </c:pt>
                <c:pt idx="3406">
                  <c:v>4.6886186181818204</c:v>
                </c:pt>
                <c:pt idx="3407">
                  <c:v>4.68999519440559</c:v>
                </c:pt>
                <c:pt idx="3408">
                  <c:v>4.6913717706293703</c:v>
                </c:pt>
                <c:pt idx="3409">
                  <c:v>4.6927483468531497</c:v>
                </c:pt>
                <c:pt idx="3410">
                  <c:v>4.6941249230769202</c:v>
                </c:pt>
                <c:pt idx="3411">
                  <c:v>4.6955014993006996</c:v>
                </c:pt>
                <c:pt idx="3412">
                  <c:v>4.6968780755244799</c:v>
                </c:pt>
                <c:pt idx="3413">
                  <c:v>4.6982546517482504</c:v>
                </c:pt>
                <c:pt idx="3414">
                  <c:v>4.6996312279720298</c:v>
                </c:pt>
                <c:pt idx="3415">
                  <c:v>4.7010078041958101</c:v>
                </c:pt>
                <c:pt idx="3416">
                  <c:v>4.7023843804195797</c:v>
                </c:pt>
                <c:pt idx="3417">
                  <c:v>4.70376095664336</c:v>
                </c:pt>
                <c:pt idx="3418">
                  <c:v>4.7051375328671297</c:v>
                </c:pt>
                <c:pt idx="3419">
                  <c:v>4.7065141090909099</c:v>
                </c:pt>
                <c:pt idx="3420">
                  <c:v>4.7078906853146902</c:v>
                </c:pt>
                <c:pt idx="3421">
                  <c:v>4.7092672615384599</c:v>
                </c:pt>
                <c:pt idx="3422">
                  <c:v>4.7106438377622402</c:v>
                </c:pt>
                <c:pt idx="3423">
                  <c:v>4.7120204139860098</c:v>
                </c:pt>
                <c:pt idx="3424">
                  <c:v>4.7133969902097901</c:v>
                </c:pt>
                <c:pt idx="3425">
                  <c:v>4.7147735664335704</c:v>
                </c:pt>
                <c:pt idx="3426">
                  <c:v>4.71615014265734</c:v>
                </c:pt>
                <c:pt idx="3427">
                  <c:v>4.7175267188811203</c:v>
                </c:pt>
                <c:pt idx="3428">
                  <c:v>4.7189032951048997</c:v>
                </c:pt>
                <c:pt idx="3429">
                  <c:v>4.7202798713286702</c:v>
                </c:pt>
                <c:pt idx="3430">
                  <c:v>4.7216564475524496</c:v>
                </c:pt>
                <c:pt idx="3431">
                  <c:v>4.7230330237762299</c:v>
                </c:pt>
                <c:pt idx="3432">
                  <c:v>4.7244096000000004</c:v>
                </c:pt>
                <c:pt idx="3433">
                  <c:v>4.7257861762237798</c:v>
                </c:pt>
                <c:pt idx="3434">
                  <c:v>4.7271627524475504</c:v>
                </c:pt>
                <c:pt idx="3435">
                  <c:v>4.7285393286713298</c:v>
                </c:pt>
                <c:pt idx="3436">
                  <c:v>4.72991590489511</c:v>
                </c:pt>
                <c:pt idx="3437">
                  <c:v>4.7312924811188797</c:v>
                </c:pt>
                <c:pt idx="3438">
                  <c:v>4.73266905734266</c:v>
                </c:pt>
                <c:pt idx="3439">
                  <c:v>4.7340456335664296</c:v>
                </c:pt>
                <c:pt idx="3440">
                  <c:v>4.7354222097902099</c:v>
                </c:pt>
                <c:pt idx="3441">
                  <c:v>4.7367987860139902</c:v>
                </c:pt>
                <c:pt idx="3442">
                  <c:v>4.7381753622377598</c:v>
                </c:pt>
                <c:pt idx="3443">
                  <c:v>4.7395519384615401</c:v>
                </c:pt>
                <c:pt idx="3444">
                  <c:v>4.7409285146853204</c:v>
                </c:pt>
                <c:pt idx="3445">
                  <c:v>4.74230509090909</c:v>
                </c:pt>
                <c:pt idx="3446">
                  <c:v>4.7436816671328703</c:v>
                </c:pt>
                <c:pt idx="3447">
                  <c:v>4.7450582433566399</c:v>
                </c:pt>
                <c:pt idx="3448">
                  <c:v>4.7464348195804202</c:v>
                </c:pt>
                <c:pt idx="3449">
                  <c:v>4.7478113958041996</c:v>
                </c:pt>
                <c:pt idx="3450">
                  <c:v>4.7491879720279702</c:v>
                </c:pt>
                <c:pt idx="3451">
                  <c:v>4.7505645482517496</c:v>
                </c:pt>
                <c:pt idx="3452">
                  <c:v>4.7519411244755201</c:v>
                </c:pt>
                <c:pt idx="3453">
                  <c:v>4.7533177006993004</c:v>
                </c:pt>
                <c:pt idx="3454">
                  <c:v>4.7546942769230798</c:v>
                </c:pt>
                <c:pt idx="3455">
                  <c:v>4.7560708531468503</c:v>
                </c:pt>
                <c:pt idx="3456">
                  <c:v>4.7574474293706297</c:v>
                </c:pt>
                <c:pt idx="3457">
                  <c:v>4.75882400559441</c:v>
                </c:pt>
                <c:pt idx="3458">
                  <c:v>4.7602005818181796</c:v>
                </c:pt>
                <c:pt idx="3459">
                  <c:v>4.7615771580419599</c:v>
                </c:pt>
                <c:pt idx="3460">
                  <c:v>4.7629537342657304</c:v>
                </c:pt>
                <c:pt idx="3461">
                  <c:v>4.7643303104895098</c:v>
                </c:pt>
                <c:pt idx="3462">
                  <c:v>4.7657068867132901</c:v>
                </c:pt>
                <c:pt idx="3463">
                  <c:v>4.7670834629370598</c:v>
                </c:pt>
                <c:pt idx="3464">
                  <c:v>4.76846003916084</c:v>
                </c:pt>
                <c:pt idx="3465">
                  <c:v>4.7698366153846203</c:v>
                </c:pt>
                <c:pt idx="3466">
                  <c:v>4.77121319160839</c:v>
                </c:pt>
                <c:pt idx="3467">
                  <c:v>4.7725897678321703</c:v>
                </c:pt>
                <c:pt idx="3468">
                  <c:v>4.7739663440559497</c:v>
                </c:pt>
                <c:pt idx="3469">
                  <c:v>4.7753429202797202</c:v>
                </c:pt>
                <c:pt idx="3470">
                  <c:v>4.7767194965034996</c:v>
                </c:pt>
                <c:pt idx="3471">
                  <c:v>4.7780960727272701</c:v>
                </c:pt>
                <c:pt idx="3472">
                  <c:v>4.7794726489510504</c:v>
                </c:pt>
                <c:pt idx="3473">
                  <c:v>4.7808492251748298</c:v>
                </c:pt>
                <c:pt idx="3474">
                  <c:v>4.7822258013986003</c:v>
                </c:pt>
                <c:pt idx="3475">
                  <c:v>4.7836023776223797</c:v>
                </c:pt>
                <c:pt idx="3476">
                  <c:v>4.7849789538461502</c:v>
                </c:pt>
                <c:pt idx="3477">
                  <c:v>4.7863555300699296</c:v>
                </c:pt>
                <c:pt idx="3478">
                  <c:v>4.7877321062937099</c:v>
                </c:pt>
                <c:pt idx="3479">
                  <c:v>4.7891086825174796</c:v>
                </c:pt>
                <c:pt idx="3480">
                  <c:v>4.7904852587412599</c:v>
                </c:pt>
                <c:pt idx="3481">
                  <c:v>4.7918618349650401</c:v>
                </c:pt>
                <c:pt idx="3482">
                  <c:v>4.7932384111888098</c:v>
                </c:pt>
                <c:pt idx="3483">
                  <c:v>4.7946149874125901</c:v>
                </c:pt>
                <c:pt idx="3484">
                  <c:v>4.7959915636363597</c:v>
                </c:pt>
                <c:pt idx="3485">
                  <c:v>4.79736813986014</c:v>
                </c:pt>
                <c:pt idx="3486">
                  <c:v>4.7987447160839203</c:v>
                </c:pt>
                <c:pt idx="3487">
                  <c:v>4.8001212923076899</c:v>
                </c:pt>
                <c:pt idx="3488">
                  <c:v>4.8014978685314702</c:v>
                </c:pt>
                <c:pt idx="3489">
                  <c:v>4.8028744447552496</c:v>
                </c:pt>
                <c:pt idx="3490">
                  <c:v>4.8042510209790201</c:v>
                </c:pt>
                <c:pt idx="3491">
                  <c:v>4.8056275972028004</c:v>
                </c:pt>
                <c:pt idx="3492">
                  <c:v>4.80700417342657</c:v>
                </c:pt>
                <c:pt idx="3493">
                  <c:v>4.8083807496503503</c:v>
                </c:pt>
                <c:pt idx="3494">
                  <c:v>4.8097573258741297</c:v>
                </c:pt>
                <c:pt idx="3495">
                  <c:v>4.8111339020979003</c:v>
                </c:pt>
                <c:pt idx="3496">
                  <c:v>4.8125104783216797</c:v>
                </c:pt>
                <c:pt idx="3497">
                  <c:v>4.81388705454546</c:v>
                </c:pt>
                <c:pt idx="3498">
                  <c:v>4.8152636307692296</c:v>
                </c:pt>
                <c:pt idx="3499">
                  <c:v>4.8166402069930099</c:v>
                </c:pt>
                <c:pt idx="3500">
                  <c:v>4.8180167832167804</c:v>
                </c:pt>
                <c:pt idx="3501">
                  <c:v>4.8193933594405598</c:v>
                </c:pt>
                <c:pt idx="3502">
                  <c:v>4.8207699356643401</c:v>
                </c:pt>
                <c:pt idx="3503">
                  <c:v>4.8221465118881097</c:v>
                </c:pt>
                <c:pt idx="3504">
                  <c:v>4.82352308811189</c:v>
                </c:pt>
                <c:pt idx="3505">
                  <c:v>4.8248996643356703</c:v>
                </c:pt>
                <c:pt idx="3506">
                  <c:v>4.8262762405594399</c:v>
                </c:pt>
                <c:pt idx="3507">
                  <c:v>4.8276528167832202</c:v>
                </c:pt>
                <c:pt idx="3508">
                  <c:v>4.8290293930069899</c:v>
                </c:pt>
                <c:pt idx="3509">
                  <c:v>4.8304059692307701</c:v>
                </c:pt>
                <c:pt idx="3510">
                  <c:v>4.8317825454545504</c:v>
                </c:pt>
                <c:pt idx="3511">
                  <c:v>4.8331591216783201</c:v>
                </c:pt>
                <c:pt idx="3512">
                  <c:v>4.8345356979021004</c:v>
                </c:pt>
                <c:pt idx="3513">
                  <c:v>4.83591227412587</c:v>
                </c:pt>
                <c:pt idx="3514">
                  <c:v>4.8372888503496503</c:v>
                </c:pt>
                <c:pt idx="3515">
                  <c:v>4.8386654265734297</c:v>
                </c:pt>
                <c:pt idx="3516">
                  <c:v>4.8400420027972002</c:v>
                </c:pt>
                <c:pt idx="3517">
                  <c:v>4.8414185790209796</c:v>
                </c:pt>
                <c:pt idx="3518">
                  <c:v>4.8427951552447599</c:v>
                </c:pt>
                <c:pt idx="3519">
                  <c:v>4.8441717314685304</c:v>
                </c:pt>
                <c:pt idx="3520">
                  <c:v>4.8455483076923098</c:v>
                </c:pt>
                <c:pt idx="3521">
                  <c:v>4.8469248839160901</c:v>
                </c:pt>
                <c:pt idx="3522">
                  <c:v>4.8483014601398597</c:v>
                </c:pt>
                <c:pt idx="3523">
                  <c:v>4.84967803636364</c:v>
                </c:pt>
                <c:pt idx="3524">
                  <c:v>4.8510546125874097</c:v>
                </c:pt>
                <c:pt idx="3525">
                  <c:v>4.85243118881119</c:v>
                </c:pt>
                <c:pt idx="3526">
                  <c:v>4.8538077650349702</c:v>
                </c:pt>
                <c:pt idx="3527">
                  <c:v>4.8551843412587399</c:v>
                </c:pt>
                <c:pt idx="3528">
                  <c:v>4.8565609174825202</c:v>
                </c:pt>
                <c:pt idx="3529">
                  <c:v>4.8579374937062898</c:v>
                </c:pt>
                <c:pt idx="3530">
                  <c:v>4.8593140699300701</c:v>
                </c:pt>
                <c:pt idx="3531">
                  <c:v>4.8606906461538504</c:v>
                </c:pt>
                <c:pt idx="3532">
                  <c:v>4.86206722237762</c:v>
                </c:pt>
                <c:pt idx="3533">
                  <c:v>4.8634437986014003</c:v>
                </c:pt>
                <c:pt idx="3534">
                  <c:v>4.8648203748251797</c:v>
                </c:pt>
                <c:pt idx="3535">
                  <c:v>4.8661969510489502</c:v>
                </c:pt>
                <c:pt idx="3536">
                  <c:v>4.8675735272727296</c:v>
                </c:pt>
                <c:pt idx="3537">
                  <c:v>4.8689501034965099</c:v>
                </c:pt>
                <c:pt idx="3538">
                  <c:v>4.8703266797202804</c:v>
                </c:pt>
                <c:pt idx="3539">
                  <c:v>4.8717032559440598</c:v>
                </c:pt>
                <c:pt idx="3540">
                  <c:v>4.8730798321678304</c:v>
                </c:pt>
                <c:pt idx="3541">
                  <c:v>4.8744564083916098</c:v>
                </c:pt>
                <c:pt idx="3542">
                  <c:v>4.8758329846153901</c:v>
                </c:pt>
                <c:pt idx="3543">
                  <c:v>4.8772095608391597</c:v>
                </c:pt>
                <c:pt idx="3544">
                  <c:v>4.87858613706294</c:v>
                </c:pt>
                <c:pt idx="3545">
                  <c:v>4.8799627132867096</c:v>
                </c:pt>
                <c:pt idx="3546">
                  <c:v>4.8813392895104899</c:v>
                </c:pt>
                <c:pt idx="3547">
                  <c:v>4.8827158657342702</c:v>
                </c:pt>
                <c:pt idx="3548">
                  <c:v>4.8840924419580398</c:v>
                </c:pt>
                <c:pt idx="3549">
                  <c:v>4.8854690181818201</c:v>
                </c:pt>
                <c:pt idx="3550">
                  <c:v>4.8868455944056004</c:v>
                </c:pt>
                <c:pt idx="3551">
                  <c:v>4.88822217062937</c:v>
                </c:pt>
                <c:pt idx="3552">
                  <c:v>4.8895987468531503</c:v>
                </c:pt>
                <c:pt idx="3553">
                  <c:v>4.89097532307692</c:v>
                </c:pt>
                <c:pt idx="3554">
                  <c:v>4.8923518993007002</c:v>
                </c:pt>
                <c:pt idx="3555">
                  <c:v>4.8937284755244796</c:v>
                </c:pt>
                <c:pt idx="3556">
                  <c:v>4.8951050517482502</c:v>
                </c:pt>
                <c:pt idx="3557">
                  <c:v>4.8964816279720296</c:v>
                </c:pt>
                <c:pt idx="3558">
                  <c:v>4.8978582041958001</c:v>
                </c:pt>
                <c:pt idx="3559">
                  <c:v>4.8992347804195804</c:v>
                </c:pt>
                <c:pt idx="3560">
                  <c:v>4.9006113566433598</c:v>
                </c:pt>
                <c:pt idx="3561">
                  <c:v>4.9019879328671303</c:v>
                </c:pt>
                <c:pt idx="3562">
                  <c:v>4.9033645090909097</c:v>
                </c:pt>
                <c:pt idx="3563">
                  <c:v>4.90474108531469</c:v>
                </c:pt>
                <c:pt idx="3564">
                  <c:v>4.9061176615384596</c:v>
                </c:pt>
                <c:pt idx="3565">
                  <c:v>4.9074942377622399</c:v>
                </c:pt>
                <c:pt idx="3566">
                  <c:v>4.9088708139860104</c:v>
                </c:pt>
                <c:pt idx="3567">
                  <c:v>4.9102473902097898</c:v>
                </c:pt>
                <c:pt idx="3568">
                  <c:v>4.9116239664335701</c:v>
                </c:pt>
                <c:pt idx="3569">
                  <c:v>4.9130005426573398</c:v>
                </c:pt>
                <c:pt idx="3570">
                  <c:v>4.9143771188811201</c:v>
                </c:pt>
                <c:pt idx="3571">
                  <c:v>4.9157536951049003</c:v>
                </c:pt>
                <c:pt idx="3572">
                  <c:v>4.91713027132867</c:v>
                </c:pt>
                <c:pt idx="3573">
                  <c:v>4.9185068475524503</c:v>
                </c:pt>
                <c:pt idx="3574">
                  <c:v>4.9198834237762199</c:v>
                </c:pt>
                <c:pt idx="3575">
                  <c:v>4.9212600000000002</c:v>
                </c:pt>
                <c:pt idx="3576">
                  <c:v>4.9226365762237796</c:v>
                </c:pt>
                <c:pt idx="3577">
                  <c:v>4.9240131524475501</c:v>
                </c:pt>
                <c:pt idx="3578">
                  <c:v>4.9253897286713304</c:v>
                </c:pt>
                <c:pt idx="3579">
                  <c:v>4.9267663048951098</c:v>
                </c:pt>
                <c:pt idx="3580">
                  <c:v>4.9281428811188803</c:v>
                </c:pt>
                <c:pt idx="3581">
                  <c:v>4.9295194573426597</c:v>
                </c:pt>
                <c:pt idx="3582">
                  <c:v>4.9308960335664302</c:v>
                </c:pt>
                <c:pt idx="3583">
                  <c:v>4.9322726097902096</c:v>
                </c:pt>
                <c:pt idx="3584">
                  <c:v>4.9336491860139899</c:v>
                </c:pt>
                <c:pt idx="3585">
                  <c:v>4.9350257622377596</c:v>
                </c:pt>
                <c:pt idx="3586">
                  <c:v>4.9364023384615399</c:v>
                </c:pt>
                <c:pt idx="3587">
                  <c:v>4.9377789146853202</c:v>
                </c:pt>
                <c:pt idx="3588">
                  <c:v>4.9391554909090898</c:v>
                </c:pt>
                <c:pt idx="3589">
                  <c:v>4.9405320671328701</c:v>
                </c:pt>
                <c:pt idx="3590">
                  <c:v>4.9419086433566397</c:v>
                </c:pt>
                <c:pt idx="3591">
                  <c:v>4.94328521958042</c:v>
                </c:pt>
                <c:pt idx="3592">
                  <c:v>4.9446617958042003</c:v>
                </c:pt>
                <c:pt idx="3593">
                  <c:v>4.9460383720279699</c:v>
                </c:pt>
                <c:pt idx="3594">
                  <c:v>4.9474149482517502</c:v>
                </c:pt>
                <c:pt idx="3595">
                  <c:v>4.9487915244755296</c:v>
                </c:pt>
                <c:pt idx="3596">
                  <c:v>4.9501681006993001</c:v>
                </c:pt>
                <c:pt idx="3597">
                  <c:v>4.9515446769230804</c:v>
                </c:pt>
                <c:pt idx="3598">
                  <c:v>4.9529212531468501</c:v>
                </c:pt>
                <c:pt idx="3599">
                  <c:v>4.9542978293706303</c:v>
                </c:pt>
                <c:pt idx="3600">
                  <c:v>4.9556744055944097</c:v>
                </c:pt>
                <c:pt idx="3601">
                  <c:v>4.9570509818181803</c:v>
                </c:pt>
                <c:pt idx="3602">
                  <c:v>4.9584275580419597</c:v>
                </c:pt>
                <c:pt idx="3603">
                  <c:v>4.95980413426574</c:v>
                </c:pt>
                <c:pt idx="3604">
                  <c:v>4.9611807104895096</c:v>
                </c:pt>
                <c:pt idx="3605">
                  <c:v>4.9625572867132899</c:v>
                </c:pt>
                <c:pt idx="3606">
                  <c:v>4.9639338629370604</c:v>
                </c:pt>
                <c:pt idx="3607">
                  <c:v>4.9653104391608398</c:v>
                </c:pt>
                <c:pt idx="3608">
                  <c:v>4.9666870153846201</c:v>
                </c:pt>
                <c:pt idx="3609">
                  <c:v>4.9680635916083897</c:v>
                </c:pt>
                <c:pt idx="3610">
                  <c:v>4.96944016783217</c:v>
                </c:pt>
                <c:pt idx="3611">
                  <c:v>4.9708167440559503</c:v>
                </c:pt>
                <c:pt idx="3612">
                  <c:v>4.9721933202797199</c:v>
                </c:pt>
                <c:pt idx="3613">
                  <c:v>4.9735698965035002</c:v>
                </c:pt>
                <c:pt idx="3614">
                  <c:v>4.9749464727272699</c:v>
                </c:pt>
                <c:pt idx="3615">
                  <c:v>4.9763230489510502</c:v>
                </c:pt>
                <c:pt idx="3616">
                  <c:v>4.9776996251748296</c:v>
                </c:pt>
                <c:pt idx="3617">
                  <c:v>4.9790762013986001</c:v>
                </c:pt>
                <c:pt idx="3618">
                  <c:v>4.9804527776223804</c:v>
                </c:pt>
                <c:pt idx="3619">
                  <c:v>4.98182935384615</c:v>
                </c:pt>
                <c:pt idx="3620">
                  <c:v>4.9832059300699303</c:v>
                </c:pt>
                <c:pt idx="3621">
                  <c:v>4.9845825062937097</c:v>
                </c:pt>
                <c:pt idx="3622">
                  <c:v>4.9859590825174802</c:v>
                </c:pt>
                <c:pt idx="3623">
                  <c:v>4.9873356587412596</c:v>
                </c:pt>
                <c:pt idx="3624">
                  <c:v>4.9887122349650399</c:v>
                </c:pt>
                <c:pt idx="3625">
                  <c:v>4.9900888111888104</c:v>
                </c:pt>
                <c:pt idx="3626">
                  <c:v>4.9914653874125898</c:v>
                </c:pt>
                <c:pt idx="3627">
                  <c:v>4.9928419636363603</c:v>
                </c:pt>
                <c:pt idx="3628">
                  <c:v>4.9942185398601397</c:v>
                </c:pt>
                <c:pt idx="3629">
                  <c:v>4.99559511608392</c:v>
                </c:pt>
                <c:pt idx="3630">
                  <c:v>4.9969716923076897</c:v>
                </c:pt>
                <c:pt idx="3631">
                  <c:v>4.99834826853147</c:v>
                </c:pt>
                <c:pt idx="3632">
                  <c:v>4.9997248447552503</c:v>
                </c:pt>
                <c:pt idx="3633">
                  <c:v>5.0011014209790199</c:v>
                </c:pt>
                <c:pt idx="3634">
                  <c:v>5.0024779972028002</c:v>
                </c:pt>
                <c:pt idx="3635">
                  <c:v>5.0038545734265698</c:v>
                </c:pt>
                <c:pt idx="3636">
                  <c:v>5.0052311496503501</c:v>
                </c:pt>
                <c:pt idx="3637">
                  <c:v>5.0066077258741304</c:v>
                </c:pt>
                <c:pt idx="3638">
                  <c:v>5.0079843020979</c:v>
                </c:pt>
                <c:pt idx="3639">
                  <c:v>5.0093608783216803</c:v>
                </c:pt>
                <c:pt idx="3640">
                  <c:v>5.0107374545454597</c:v>
                </c:pt>
                <c:pt idx="3641">
                  <c:v>5.0121140307692302</c:v>
                </c:pt>
                <c:pt idx="3642">
                  <c:v>5.0134906069930096</c:v>
                </c:pt>
                <c:pt idx="3643">
                  <c:v>5.0148671832167802</c:v>
                </c:pt>
                <c:pt idx="3644">
                  <c:v>5.0162437594405596</c:v>
                </c:pt>
                <c:pt idx="3645">
                  <c:v>5.0176203356643398</c:v>
                </c:pt>
                <c:pt idx="3646">
                  <c:v>5.0189969118881104</c:v>
                </c:pt>
                <c:pt idx="3647">
                  <c:v>5.0203734881118898</c:v>
                </c:pt>
                <c:pt idx="3648">
                  <c:v>5.0217500643356701</c:v>
                </c:pt>
                <c:pt idx="3649">
                  <c:v>5.0231266405594397</c:v>
                </c:pt>
                <c:pt idx="3650">
                  <c:v>5.02450321678322</c:v>
                </c:pt>
                <c:pt idx="3651">
                  <c:v>5.0258797930069896</c:v>
                </c:pt>
                <c:pt idx="3652">
                  <c:v>5.0272563692307699</c:v>
                </c:pt>
                <c:pt idx="3653">
                  <c:v>5.0286329454545502</c:v>
                </c:pt>
                <c:pt idx="3654">
                  <c:v>5.0300095216783198</c:v>
                </c:pt>
                <c:pt idx="3655">
                  <c:v>5.0313860979021001</c:v>
                </c:pt>
                <c:pt idx="3656">
                  <c:v>5.0327626741258698</c:v>
                </c:pt>
                <c:pt idx="3657">
                  <c:v>5.03413925034965</c:v>
                </c:pt>
                <c:pt idx="3658">
                  <c:v>5.0355158265734303</c:v>
                </c:pt>
                <c:pt idx="3659">
                  <c:v>5.0368924027972</c:v>
                </c:pt>
                <c:pt idx="3660">
                  <c:v>5.0382689790209803</c:v>
                </c:pt>
                <c:pt idx="3661">
                  <c:v>5.0396455552447597</c:v>
                </c:pt>
                <c:pt idx="3662">
                  <c:v>5.0410221314685302</c:v>
                </c:pt>
                <c:pt idx="3663">
                  <c:v>5.0423987076923096</c:v>
                </c:pt>
                <c:pt idx="3664">
                  <c:v>5.0437752839160801</c:v>
                </c:pt>
                <c:pt idx="3665">
                  <c:v>5.0451518601398604</c:v>
                </c:pt>
                <c:pt idx="3666">
                  <c:v>5.0465284363636398</c:v>
                </c:pt>
                <c:pt idx="3667">
                  <c:v>5.0479050125874103</c:v>
                </c:pt>
                <c:pt idx="3668">
                  <c:v>5.0492815888111897</c:v>
                </c:pt>
                <c:pt idx="3669">
                  <c:v>5.05065816503497</c:v>
                </c:pt>
                <c:pt idx="3670">
                  <c:v>5.0520347412587396</c:v>
                </c:pt>
                <c:pt idx="3671">
                  <c:v>5.0534113174825199</c:v>
                </c:pt>
                <c:pt idx="3672">
                  <c:v>5.0547878937062896</c:v>
                </c:pt>
                <c:pt idx="3673">
                  <c:v>5.0561644699300698</c:v>
                </c:pt>
                <c:pt idx="3674">
                  <c:v>5.0575410461538501</c:v>
                </c:pt>
                <c:pt idx="3675">
                  <c:v>5.0589176223776198</c:v>
                </c:pt>
                <c:pt idx="3676">
                  <c:v>5.0602941986014001</c:v>
                </c:pt>
                <c:pt idx="3677">
                  <c:v>5.0616707748251804</c:v>
                </c:pt>
                <c:pt idx="3678">
                  <c:v>5.06304735104895</c:v>
                </c:pt>
                <c:pt idx="3679">
                  <c:v>5.0644239272727303</c:v>
                </c:pt>
                <c:pt idx="3680">
                  <c:v>5.0658005034964999</c:v>
                </c:pt>
                <c:pt idx="3681">
                  <c:v>5.0671770797202802</c:v>
                </c:pt>
                <c:pt idx="3682">
                  <c:v>5.0685536559440596</c:v>
                </c:pt>
                <c:pt idx="3683">
                  <c:v>5.0699302321678301</c:v>
                </c:pt>
                <c:pt idx="3684">
                  <c:v>5.0713068083916104</c:v>
                </c:pt>
                <c:pt idx="3685">
                  <c:v>5.0726833846153898</c:v>
                </c:pt>
                <c:pt idx="3686">
                  <c:v>5.0740599608391603</c:v>
                </c:pt>
                <c:pt idx="3687">
                  <c:v>5.0754365370629397</c:v>
                </c:pt>
                <c:pt idx="3688">
                  <c:v>5.0768131132867103</c:v>
                </c:pt>
                <c:pt idx="3689">
                  <c:v>5.0781896895104897</c:v>
                </c:pt>
                <c:pt idx="3690">
                  <c:v>5.0795662657342699</c:v>
                </c:pt>
                <c:pt idx="3691">
                  <c:v>5.0809428419580396</c:v>
                </c:pt>
                <c:pt idx="3692">
                  <c:v>5.0823194181818199</c:v>
                </c:pt>
                <c:pt idx="3693">
                  <c:v>5.0836959944056002</c:v>
                </c:pt>
                <c:pt idx="3694">
                  <c:v>5.0850725706293698</c:v>
                </c:pt>
                <c:pt idx="3695">
                  <c:v>5.0864491468531501</c:v>
                </c:pt>
                <c:pt idx="3696">
                  <c:v>5.0878257230769197</c:v>
                </c:pt>
                <c:pt idx="3697">
                  <c:v>5.0892022993007</c:v>
                </c:pt>
                <c:pt idx="3698">
                  <c:v>5.0905788755244803</c:v>
                </c:pt>
                <c:pt idx="3699">
                  <c:v>5.0919554517482499</c:v>
                </c:pt>
                <c:pt idx="3700">
                  <c:v>5.0933320279720302</c:v>
                </c:pt>
                <c:pt idx="3701">
                  <c:v>5.0947086041957999</c:v>
                </c:pt>
                <c:pt idx="3702">
                  <c:v>5.0960851804195801</c:v>
                </c:pt>
                <c:pt idx="3703">
                  <c:v>5.0974617566433604</c:v>
                </c:pt>
                <c:pt idx="3704">
                  <c:v>5.0988383328671301</c:v>
                </c:pt>
                <c:pt idx="3705">
                  <c:v>5.1002149090909104</c:v>
                </c:pt>
                <c:pt idx="3706">
                  <c:v>5.1015914853146898</c:v>
                </c:pt>
                <c:pt idx="3707">
                  <c:v>5.1029680615384603</c:v>
                </c:pt>
                <c:pt idx="3708">
                  <c:v>5.1043446377622397</c:v>
                </c:pt>
                <c:pt idx="3709">
                  <c:v>5.10572121398602</c:v>
                </c:pt>
                <c:pt idx="3710">
                  <c:v>5.1070977902097896</c:v>
                </c:pt>
                <c:pt idx="3711">
                  <c:v>5.1084743664335699</c:v>
                </c:pt>
                <c:pt idx="3712">
                  <c:v>5.1098509426573404</c:v>
                </c:pt>
                <c:pt idx="3713">
                  <c:v>5.1112275188811198</c:v>
                </c:pt>
                <c:pt idx="3714">
                  <c:v>5.1126040951049001</c:v>
                </c:pt>
                <c:pt idx="3715">
                  <c:v>5.1139806713286697</c:v>
                </c:pt>
                <c:pt idx="3716">
                  <c:v>5.11535724755245</c:v>
                </c:pt>
                <c:pt idx="3717">
                  <c:v>5.1167338237762197</c:v>
                </c:pt>
                <c:pt idx="3718">
                  <c:v>5.1181103999999999</c:v>
                </c:pt>
                <c:pt idx="3719">
                  <c:v>5.1194869762237802</c:v>
                </c:pt>
                <c:pt idx="3720">
                  <c:v>5.1208635524475499</c:v>
                </c:pt>
                <c:pt idx="3721">
                  <c:v>5.1222401286713302</c:v>
                </c:pt>
                <c:pt idx="3722">
                  <c:v>5.1236167048951096</c:v>
                </c:pt>
                <c:pt idx="3723">
                  <c:v>5.1249932811188801</c:v>
                </c:pt>
                <c:pt idx="3724">
                  <c:v>5.1263698573426604</c:v>
                </c:pt>
                <c:pt idx="3725">
                  <c:v>5.12774643356643</c:v>
                </c:pt>
                <c:pt idx="3726">
                  <c:v>5.1291230097902103</c:v>
                </c:pt>
                <c:pt idx="3727">
                  <c:v>5.1304995860139897</c:v>
                </c:pt>
                <c:pt idx="3728">
                  <c:v>5.1318761622377602</c:v>
                </c:pt>
                <c:pt idx="3729">
                  <c:v>5.1332527384615396</c:v>
                </c:pt>
                <c:pt idx="3730">
                  <c:v>5.1346293146853199</c:v>
                </c:pt>
                <c:pt idx="3731">
                  <c:v>5.1360058909090904</c:v>
                </c:pt>
                <c:pt idx="3732">
                  <c:v>5.1373824671328698</c:v>
                </c:pt>
                <c:pt idx="3733">
                  <c:v>5.1387590433566404</c:v>
                </c:pt>
                <c:pt idx="3734">
                  <c:v>5.1401356195804198</c:v>
                </c:pt>
                <c:pt idx="3735">
                  <c:v>5.1415121958042</c:v>
                </c:pt>
                <c:pt idx="3736">
                  <c:v>5.1428887720279697</c:v>
                </c:pt>
                <c:pt idx="3737">
                  <c:v>5.14426534825175</c:v>
                </c:pt>
                <c:pt idx="3738">
                  <c:v>5.1456419244755303</c:v>
                </c:pt>
                <c:pt idx="3739">
                  <c:v>5.1470185006992999</c:v>
                </c:pt>
                <c:pt idx="3740">
                  <c:v>5.1483950769230802</c:v>
                </c:pt>
                <c:pt idx="3741">
                  <c:v>5.1497716531468498</c:v>
                </c:pt>
                <c:pt idx="3742">
                  <c:v>5.1511482293706301</c:v>
                </c:pt>
                <c:pt idx="3743">
                  <c:v>5.1525248055944104</c:v>
                </c:pt>
                <c:pt idx="3744">
                  <c:v>5.15390138181818</c:v>
                </c:pt>
                <c:pt idx="3745">
                  <c:v>5.1552779580419603</c:v>
                </c:pt>
                <c:pt idx="3746">
                  <c:v>5.1566545342657299</c:v>
                </c:pt>
                <c:pt idx="3747">
                  <c:v>5.1580311104895102</c:v>
                </c:pt>
                <c:pt idx="3748">
                  <c:v>5.1594076867132896</c:v>
                </c:pt>
                <c:pt idx="3749">
                  <c:v>5.1607842629370602</c:v>
                </c:pt>
                <c:pt idx="3750">
                  <c:v>5.1621608391608396</c:v>
                </c:pt>
                <c:pt idx="3751">
                  <c:v>5.1635374153846199</c:v>
                </c:pt>
                <c:pt idx="3752">
                  <c:v>5.1649139916083904</c:v>
                </c:pt>
                <c:pt idx="3753">
                  <c:v>5.1662905678321698</c:v>
                </c:pt>
                <c:pt idx="3754">
                  <c:v>5.1676671440559501</c:v>
                </c:pt>
                <c:pt idx="3755">
                  <c:v>5.1690437202797197</c:v>
                </c:pt>
                <c:pt idx="3756">
                  <c:v>5.1704202965035</c:v>
                </c:pt>
                <c:pt idx="3757">
                  <c:v>5.1717968727272696</c:v>
                </c:pt>
                <c:pt idx="3758">
                  <c:v>5.1731734489510499</c:v>
                </c:pt>
                <c:pt idx="3759">
                  <c:v>5.1745500251748302</c:v>
                </c:pt>
                <c:pt idx="3760">
                  <c:v>5.1759266013985998</c:v>
                </c:pt>
                <c:pt idx="3761">
                  <c:v>5.1773031776223801</c:v>
                </c:pt>
                <c:pt idx="3762">
                  <c:v>5.1786797538461604</c:v>
                </c:pt>
                <c:pt idx="3763">
                  <c:v>5.18005633006993</c:v>
                </c:pt>
                <c:pt idx="3764">
                  <c:v>5.1814329062937103</c:v>
                </c:pt>
                <c:pt idx="3765">
                  <c:v>5.18280948251748</c:v>
                </c:pt>
                <c:pt idx="3766">
                  <c:v>5.1841860587412603</c:v>
                </c:pt>
                <c:pt idx="3767">
                  <c:v>5.1855626349650397</c:v>
                </c:pt>
                <c:pt idx="3768">
                  <c:v>5.1869392111888102</c:v>
                </c:pt>
                <c:pt idx="3769">
                  <c:v>5.1883157874125896</c:v>
                </c:pt>
                <c:pt idx="3770">
                  <c:v>5.1896923636363601</c:v>
                </c:pt>
                <c:pt idx="3771">
                  <c:v>5.1910689398601404</c:v>
                </c:pt>
                <c:pt idx="3772">
                  <c:v>5.1924455160839198</c:v>
                </c:pt>
                <c:pt idx="3773">
                  <c:v>5.1938220923076903</c:v>
                </c:pt>
                <c:pt idx="3774">
                  <c:v>5.1951986685314697</c:v>
                </c:pt>
                <c:pt idx="3775">
                  <c:v>5.19657524475525</c:v>
                </c:pt>
                <c:pt idx="3776">
                  <c:v>5.1979518209790196</c:v>
                </c:pt>
                <c:pt idx="3777">
                  <c:v>5.1993283972027999</c:v>
                </c:pt>
                <c:pt idx="3778">
                  <c:v>5.2007049734265696</c:v>
                </c:pt>
                <c:pt idx="3779">
                  <c:v>5.2020815496503499</c:v>
                </c:pt>
                <c:pt idx="3780">
                  <c:v>5.2034581258741301</c:v>
                </c:pt>
                <c:pt idx="3781">
                  <c:v>5.2048347020978998</c:v>
                </c:pt>
                <c:pt idx="3782">
                  <c:v>5.2062112783216801</c:v>
                </c:pt>
                <c:pt idx="3783">
                  <c:v>5.2075878545454604</c:v>
                </c:pt>
                <c:pt idx="3784">
                  <c:v>5.20896443076923</c:v>
                </c:pt>
                <c:pt idx="3785">
                  <c:v>5.2103410069930103</c:v>
                </c:pt>
                <c:pt idx="3786">
                  <c:v>5.2117175832167799</c:v>
                </c:pt>
                <c:pt idx="3787">
                  <c:v>5.2130941594405602</c:v>
                </c:pt>
                <c:pt idx="3788">
                  <c:v>5.2144707356643396</c:v>
                </c:pt>
                <c:pt idx="3789">
                  <c:v>5.2158473118881101</c:v>
                </c:pt>
                <c:pt idx="3790">
                  <c:v>5.2172238881118904</c:v>
                </c:pt>
                <c:pt idx="3791">
                  <c:v>5.2186004643356698</c:v>
                </c:pt>
                <c:pt idx="3792">
                  <c:v>5.2199770405594403</c:v>
                </c:pt>
                <c:pt idx="3793">
                  <c:v>5.2213536167832197</c:v>
                </c:pt>
                <c:pt idx="3794">
                  <c:v>5.2227301930069903</c:v>
                </c:pt>
                <c:pt idx="3795">
                  <c:v>5.2241067692307697</c:v>
                </c:pt>
                <c:pt idx="3796">
                  <c:v>5.22548334545455</c:v>
                </c:pt>
                <c:pt idx="3797">
                  <c:v>5.2268599216783196</c:v>
                </c:pt>
                <c:pt idx="3798">
                  <c:v>5.2282364979020999</c:v>
                </c:pt>
                <c:pt idx="3799">
                  <c:v>5.2296130741258802</c:v>
                </c:pt>
                <c:pt idx="3800">
                  <c:v>5.2309896503496498</c:v>
                </c:pt>
                <c:pt idx="3801">
                  <c:v>5.2323662265734301</c:v>
                </c:pt>
                <c:pt idx="3802">
                  <c:v>5.2337428027971997</c:v>
                </c:pt>
                <c:pt idx="3803">
                  <c:v>5.23511937902098</c:v>
                </c:pt>
                <c:pt idx="3804">
                  <c:v>5.2364959552447603</c:v>
                </c:pt>
                <c:pt idx="3805">
                  <c:v>5.2378725314685299</c:v>
                </c:pt>
                <c:pt idx="3806">
                  <c:v>5.2392491076923102</c:v>
                </c:pt>
                <c:pt idx="3807">
                  <c:v>5.2406256839160799</c:v>
                </c:pt>
                <c:pt idx="3808">
                  <c:v>5.2420022601398601</c:v>
                </c:pt>
                <c:pt idx="3809">
                  <c:v>5.2433788363636404</c:v>
                </c:pt>
                <c:pt idx="3810">
                  <c:v>5.2447554125874101</c:v>
                </c:pt>
                <c:pt idx="3811">
                  <c:v>5.2461319888111904</c:v>
                </c:pt>
                <c:pt idx="3812">
                  <c:v>5.2475085650349698</c:v>
                </c:pt>
                <c:pt idx="3813">
                  <c:v>5.2488851412587403</c:v>
                </c:pt>
                <c:pt idx="3814">
                  <c:v>5.2502617174825197</c:v>
                </c:pt>
                <c:pt idx="3815">
                  <c:v>5.2516382937062902</c:v>
                </c:pt>
                <c:pt idx="3816">
                  <c:v>5.2530148699300696</c:v>
                </c:pt>
                <c:pt idx="3817">
                  <c:v>5.2543914461538499</c:v>
                </c:pt>
                <c:pt idx="3818">
                  <c:v>5.2557680223776204</c:v>
                </c:pt>
                <c:pt idx="3819">
                  <c:v>5.2571445986013998</c:v>
                </c:pt>
                <c:pt idx="3820">
                  <c:v>5.2585211748251801</c:v>
                </c:pt>
                <c:pt idx="3821">
                  <c:v>5.2598977510489497</c:v>
                </c:pt>
                <c:pt idx="3822">
                  <c:v>5.26127432727273</c:v>
                </c:pt>
                <c:pt idx="3823">
                  <c:v>5.2626509034964997</c:v>
                </c:pt>
                <c:pt idx="3824">
                  <c:v>5.26402747972028</c:v>
                </c:pt>
                <c:pt idx="3825">
                  <c:v>5.2654040559440602</c:v>
                </c:pt>
                <c:pt idx="3826">
                  <c:v>5.2667806321678299</c:v>
                </c:pt>
                <c:pt idx="3827">
                  <c:v>5.2681572083916102</c:v>
                </c:pt>
                <c:pt idx="3828">
                  <c:v>5.2695337846153896</c:v>
                </c:pt>
                <c:pt idx="3829">
                  <c:v>5.2709103608391601</c:v>
                </c:pt>
                <c:pt idx="3830">
                  <c:v>5.2722869370629404</c:v>
                </c:pt>
                <c:pt idx="3831">
                  <c:v>5.27366351328671</c:v>
                </c:pt>
                <c:pt idx="3832">
                  <c:v>5.2750400895104903</c:v>
                </c:pt>
                <c:pt idx="3833">
                  <c:v>5.2764166657342697</c:v>
                </c:pt>
                <c:pt idx="3834">
                  <c:v>5.2777932419580402</c:v>
                </c:pt>
                <c:pt idx="3835">
                  <c:v>5.2791698181818196</c:v>
                </c:pt>
                <c:pt idx="3836">
                  <c:v>5.2805463944055999</c:v>
                </c:pt>
                <c:pt idx="3837">
                  <c:v>5.2819229706293704</c:v>
                </c:pt>
                <c:pt idx="3838">
                  <c:v>5.2832995468531498</c:v>
                </c:pt>
                <c:pt idx="3839">
                  <c:v>5.2846761230769204</c:v>
                </c:pt>
                <c:pt idx="3840">
                  <c:v>5.2860526993006998</c:v>
                </c:pt>
                <c:pt idx="3841">
                  <c:v>5.2874292755244801</c:v>
                </c:pt>
                <c:pt idx="3842">
                  <c:v>5.2888058517482497</c:v>
                </c:pt>
                <c:pt idx="3843">
                  <c:v>5.29018242797203</c:v>
                </c:pt>
                <c:pt idx="3844">
                  <c:v>5.2915590041957996</c:v>
                </c:pt>
                <c:pt idx="3845">
                  <c:v>5.2929355804195799</c:v>
                </c:pt>
                <c:pt idx="3846">
                  <c:v>5.2943121566433602</c:v>
                </c:pt>
                <c:pt idx="3847">
                  <c:v>5.2956887328671298</c:v>
                </c:pt>
                <c:pt idx="3848">
                  <c:v>5.2970653090909101</c:v>
                </c:pt>
                <c:pt idx="3849">
                  <c:v>5.2984418853146904</c:v>
                </c:pt>
                <c:pt idx="3850">
                  <c:v>5.29981846153846</c:v>
                </c:pt>
                <c:pt idx="3851">
                  <c:v>5.3011950377622403</c:v>
                </c:pt>
                <c:pt idx="3852">
                  <c:v>5.30257161398601</c:v>
                </c:pt>
                <c:pt idx="3853">
                  <c:v>5.3039481902097902</c:v>
                </c:pt>
                <c:pt idx="3854">
                  <c:v>5.3053247664335696</c:v>
                </c:pt>
                <c:pt idx="3855">
                  <c:v>5.3067013426573402</c:v>
                </c:pt>
                <c:pt idx="3856">
                  <c:v>5.3080779188811196</c:v>
                </c:pt>
                <c:pt idx="3857">
                  <c:v>5.3094544951048999</c:v>
                </c:pt>
                <c:pt idx="3858">
                  <c:v>5.3108310713286704</c:v>
                </c:pt>
                <c:pt idx="3859">
                  <c:v>5.3122076475524498</c:v>
                </c:pt>
                <c:pt idx="3860">
                  <c:v>5.3135842237762301</c:v>
                </c:pt>
                <c:pt idx="3861">
                  <c:v>5.3149607999999997</c:v>
                </c:pt>
                <c:pt idx="3862">
                  <c:v>5.31633737622378</c:v>
                </c:pt>
                <c:pt idx="3863">
                  <c:v>5.3177139524475496</c:v>
                </c:pt>
                <c:pt idx="3864">
                  <c:v>5.3190905286713299</c:v>
                </c:pt>
                <c:pt idx="3865">
                  <c:v>5.3204671048951102</c:v>
                </c:pt>
                <c:pt idx="3866">
                  <c:v>5.3218436811188798</c:v>
                </c:pt>
                <c:pt idx="3867">
                  <c:v>5.3232202573426601</c:v>
                </c:pt>
                <c:pt idx="3868">
                  <c:v>5.3245968335664298</c:v>
                </c:pt>
                <c:pt idx="3869">
                  <c:v>5.3259734097902101</c:v>
                </c:pt>
                <c:pt idx="3870">
                  <c:v>5.3273499860139903</c:v>
                </c:pt>
                <c:pt idx="3871">
                  <c:v>5.32872656223776</c:v>
                </c:pt>
                <c:pt idx="3872">
                  <c:v>5.3301031384615403</c:v>
                </c:pt>
                <c:pt idx="3873">
                  <c:v>5.3314797146853197</c:v>
                </c:pt>
                <c:pt idx="3874">
                  <c:v>5.3328562909090902</c:v>
                </c:pt>
                <c:pt idx="3875">
                  <c:v>5.3342328671328696</c:v>
                </c:pt>
                <c:pt idx="3876">
                  <c:v>5.3356094433566401</c:v>
                </c:pt>
                <c:pt idx="3877">
                  <c:v>5.3369860195804204</c:v>
                </c:pt>
                <c:pt idx="3878">
                  <c:v>5.3383625958041998</c:v>
                </c:pt>
                <c:pt idx="3879">
                  <c:v>5.3397391720279703</c:v>
                </c:pt>
                <c:pt idx="3880">
                  <c:v>5.3411157482517497</c:v>
                </c:pt>
                <c:pt idx="3881">
                  <c:v>5.34249232447553</c:v>
                </c:pt>
                <c:pt idx="3882">
                  <c:v>5.3438689006992997</c:v>
                </c:pt>
                <c:pt idx="3883">
                  <c:v>5.3452454769230799</c:v>
                </c:pt>
                <c:pt idx="3884">
                  <c:v>5.3466220531468496</c:v>
                </c:pt>
                <c:pt idx="3885">
                  <c:v>5.3479986293706299</c:v>
                </c:pt>
                <c:pt idx="3886">
                  <c:v>5.3493752055944102</c:v>
                </c:pt>
                <c:pt idx="3887">
                  <c:v>5.3507517818181798</c:v>
                </c:pt>
                <c:pt idx="3888">
                  <c:v>5.3521283580419601</c:v>
                </c:pt>
                <c:pt idx="3889">
                  <c:v>5.3535049342657404</c:v>
                </c:pt>
                <c:pt idx="3890">
                  <c:v>5.35488151048951</c:v>
                </c:pt>
                <c:pt idx="3891">
                  <c:v>5.3562580867132903</c:v>
                </c:pt>
                <c:pt idx="3892">
                  <c:v>5.3576346629370599</c:v>
                </c:pt>
                <c:pt idx="3893">
                  <c:v>5.3590112391608402</c:v>
                </c:pt>
                <c:pt idx="3894">
                  <c:v>5.3603878153846196</c:v>
                </c:pt>
                <c:pt idx="3895">
                  <c:v>5.3617643916083901</c:v>
                </c:pt>
                <c:pt idx="3896">
                  <c:v>5.3631409678321704</c:v>
                </c:pt>
                <c:pt idx="3897">
                  <c:v>5.3645175440559401</c:v>
                </c:pt>
                <c:pt idx="3898">
                  <c:v>5.3658941202797203</c:v>
                </c:pt>
                <c:pt idx="3899">
                  <c:v>5.3672706965034997</c:v>
                </c:pt>
                <c:pt idx="3900">
                  <c:v>5.3686472727272703</c:v>
                </c:pt>
                <c:pt idx="3901">
                  <c:v>5.3700238489510497</c:v>
                </c:pt>
                <c:pt idx="3902">
                  <c:v>5.37140042517483</c:v>
                </c:pt>
                <c:pt idx="3903">
                  <c:v>5.3727770013985996</c:v>
                </c:pt>
                <c:pt idx="3904">
                  <c:v>5.3741535776223799</c:v>
                </c:pt>
                <c:pt idx="3905">
                  <c:v>5.3755301538461602</c:v>
                </c:pt>
                <c:pt idx="3906">
                  <c:v>5.3769067300699298</c:v>
                </c:pt>
                <c:pt idx="3907">
                  <c:v>5.3782833062937101</c:v>
                </c:pt>
                <c:pt idx="3908">
                  <c:v>5.3796598825174797</c:v>
                </c:pt>
                <c:pt idx="3909">
                  <c:v>5.38103645874126</c:v>
                </c:pt>
                <c:pt idx="3910">
                  <c:v>5.3824130349650403</c:v>
                </c:pt>
                <c:pt idx="3911">
                  <c:v>5.3837896111888099</c:v>
                </c:pt>
                <c:pt idx="3912">
                  <c:v>5.3851661874125902</c:v>
                </c:pt>
                <c:pt idx="3913">
                  <c:v>5.3865427636363599</c:v>
                </c:pt>
                <c:pt idx="3914">
                  <c:v>5.3879193398601402</c:v>
                </c:pt>
                <c:pt idx="3915">
                  <c:v>5.3892959160839196</c:v>
                </c:pt>
                <c:pt idx="3916">
                  <c:v>5.3906724923076901</c:v>
                </c:pt>
                <c:pt idx="3917">
                  <c:v>5.3920490685314704</c:v>
                </c:pt>
                <c:pt idx="3918">
                  <c:v>5.3934256447552498</c:v>
                </c:pt>
                <c:pt idx="3919">
                  <c:v>5.3948022209790203</c:v>
                </c:pt>
                <c:pt idx="3920">
                  <c:v>5.3961787972027997</c:v>
                </c:pt>
                <c:pt idx="3921">
                  <c:v>5.3975553734265702</c:v>
                </c:pt>
                <c:pt idx="3922">
                  <c:v>5.3989319496503496</c:v>
                </c:pt>
                <c:pt idx="3923">
                  <c:v>5.4003085258741299</c:v>
                </c:pt>
                <c:pt idx="3924">
                  <c:v>5.4016851020979004</c:v>
                </c:pt>
                <c:pt idx="3925">
                  <c:v>5.4030616783216798</c:v>
                </c:pt>
                <c:pt idx="3926">
                  <c:v>5.4044382545454601</c:v>
                </c:pt>
                <c:pt idx="3927">
                  <c:v>5.4058148307692298</c:v>
                </c:pt>
                <c:pt idx="3928">
                  <c:v>5.40719140699301</c:v>
                </c:pt>
                <c:pt idx="3929">
                  <c:v>5.4085679832167797</c:v>
                </c:pt>
                <c:pt idx="3930">
                  <c:v>5.40994455944056</c:v>
                </c:pt>
                <c:pt idx="3931">
                  <c:v>5.4113211356643403</c:v>
                </c:pt>
                <c:pt idx="3932">
                  <c:v>5.4126977118881099</c:v>
                </c:pt>
                <c:pt idx="3933">
                  <c:v>5.4140742881118902</c:v>
                </c:pt>
                <c:pt idx="3934">
                  <c:v>5.4154508643356696</c:v>
                </c:pt>
                <c:pt idx="3935">
                  <c:v>5.4168274405594401</c:v>
                </c:pt>
                <c:pt idx="3936">
                  <c:v>5.4182040167832204</c:v>
                </c:pt>
                <c:pt idx="3937">
                  <c:v>5.41958059300699</c:v>
                </c:pt>
                <c:pt idx="3938">
                  <c:v>5.4209571692307703</c:v>
                </c:pt>
                <c:pt idx="3939">
                  <c:v>5.4223337454545497</c:v>
                </c:pt>
                <c:pt idx="3940">
                  <c:v>5.4237103216783202</c:v>
                </c:pt>
                <c:pt idx="3941">
                  <c:v>5.4250868979020996</c:v>
                </c:pt>
                <c:pt idx="3942">
                  <c:v>5.4264634741258799</c:v>
                </c:pt>
                <c:pt idx="3943">
                  <c:v>5.4278400503496496</c:v>
                </c:pt>
                <c:pt idx="3944">
                  <c:v>5.4292166265734298</c:v>
                </c:pt>
                <c:pt idx="3945">
                  <c:v>5.4305932027972004</c:v>
                </c:pt>
                <c:pt idx="3946">
                  <c:v>5.4319697790209798</c:v>
                </c:pt>
                <c:pt idx="3947">
                  <c:v>5.4333463552447601</c:v>
                </c:pt>
                <c:pt idx="3948">
                  <c:v>5.4347229314685297</c:v>
                </c:pt>
                <c:pt idx="3949">
                  <c:v>5.43609950769231</c:v>
                </c:pt>
                <c:pt idx="3950">
                  <c:v>5.4374760839160796</c:v>
                </c:pt>
                <c:pt idx="3951">
                  <c:v>5.4388526601398599</c:v>
                </c:pt>
                <c:pt idx="3952">
                  <c:v>5.4402292363636402</c:v>
                </c:pt>
                <c:pt idx="3953">
                  <c:v>5.4416058125874098</c:v>
                </c:pt>
                <c:pt idx="3954">
                  <c:v>5.4429823888111901</c:v>
                </c:pt>
                <c:pt idx="3955">
                  <c:v>5.4443589650349704</c:v>
                </c:pt>
                <c:pt idx="3956">
                  <c:v>5.44573554125874</c:v>
                </c:pt>
                <c:pt idx="3957">
                  <c:v>5.4471121174825203</c:v>
                </c:pt>
                <c:pt idx="3958">
                  <c:v>5.44848869370629</c:v>
                </c:pt>
                <c:pt idx="3959">
                  <c:v>5.4498652699300703</c:v>
                </c:pt>
                <c:pt idx="3960">
                  <c:v>5.4512418461538497</c:v>
                </c:pt>
                <c:pt idx="3961">
                  <c:v>5.4526184223776202</c:v>
                </c:pt>
                <c:pt idx="3962">
                  <c:v>5.4539949986013996</c:v>
                </c:pt>
                <c:pt idx="3963">
                  <c:v>5.4553715748251799</c:v>
                </c:pt>
                <c:pt idx="3964">
                  <c:v>5.4567481510489504</c:v>
                </c:pt>
                <c:pt idx="3965">
                  <c:v>5.4581247272727298</c:v>
                </c:pt>
                <c:pt idx="3966">
                  <c:v>5.4595013034965003</c:v>
                </c:pt>
                <c:pt idx="3967">
                  <c:v>5.4608778797202797</c:v>
                </c:pt>
                <c:pt idx="3968">
                  <c:v>5.46225445594406</c:v>
                </c:pt>
                <c:pt idx="3969">
                  <c:v>5.4636310321678296</c:v>
                </c:pt>
                <c:pt idx="3970">
                  <c:v>5.4650076083916099</c:v>
                </c:pt>
                <c:pt idx="3971">
                  <c:v>5.4663841846153902</c:v>
                </c:pt>
                <c:pt idx="3972">
                  <c:v>5.4677607608391599</c:v>
                </c:pt>
                <c:pt idx="3973">
                  <c:v>5.4691373370629401</c:v>
                </c:pt>
                <c:pt idx="3974">
                  <c:v>5.4705139132867098</c:v>
                </c:pt>
                <c:pt idx="3975">
                  <c:v>5.4718904895104901</c:v>
                </c:pt>
                <c:pt idx="3976">
                  <c:v>5.4732670657342704</c:v>
                </c:pt>
                <c:pt idx="3977">
                  <c:v>5.47464364195804</c:v>
                </c:pt>
                <c:pt idx="3978">
                  <c:v>5.4760202181818203</c:v>
                </c:pt>
                <c:pt idx="3979">
                  <c:v>5.4773967944055997</c:v>
                </c:pt>
                <c:pt idx="3980">
                  <c:v>5.4787733706293702</c:v>
                </c:pt>
                <c:pt idx="3981">
                  <c:v>5.4801499468531496</c:v>
                </c:pt>
                <c:pt idx="3982">
                  <c:v>5.4815265230769201</c:v>
                </c:pt>
                <c:pt idx="3983">
                  <c:v>5.4829030993007004</c:v>
                </c:pt>
                <c:pt idx="3984">
                  <c:v>5.4842796755244798</c:v>
                </c:pt>
                <c:pt idx="3985">
                  <c:v>5.4856562517482503</c:v>
                </c:pt>
                <c:pt idx="3986">
                  <c:v>5.4870328279720297</c:v>
                </c:pt>
                <c:pt idx="3987">
                  <c:v>5.48840940419581</c:v>
                </c:pt>
                <c:pt idx="3988">
                  <c:v>5.4897859804195797</c:v>
                </c:pt>
                <c:pt idx="3989">
                  <c:v>5.4911625566433599</c:v>
                </c:pt>
                <c:pt idx="3990">
                  <c:v>5.4925391328671296</c:v>
                </c:pt>
                <c:pt idx="3991">
                  <c:v>5.4939157090909099</c:v>
                </c:pt>
                <c:pt idx="3992">
                  <c:v>5.4952922853146902</c:v>
                </c:pt>
                <c:pt idx="3993">
                  <c:v>5.4966688615384598</c:v>
                </c:pt>
                <c:pt idx="3994">
                  <c:v>5.4980454377622401</c:v>
                </c:pt>
                <c:pt idx="3995">
                  <c:v>5.4994220139860097</c:v>
                </c:pt>
                <c:pt idx="3996">
                  <c:v>5.50079859020979</c:v>
                </c:pt>
                <c:pt idx="3997">
                  <c:v>5.5021751664335703</c:v>
                </c:pt>
                <c:pt idx="3998">
                  <c:v>5.5035517426573399</c:v>
                </c:pt>
                <c:pt idx="3999">
                  <c:v>5.5049283188811202</c:v>
                </c:pt>
                <c:pt idx="4000">
                  <c:v>5.5063048951048996</c:v>
                </c:pt>
                <c:pt idx="4001">
                  <c:v>5.5076814713286701</c:v>
                </c:pt>
                <c:pt idx="4002">
                  <c:v>5.5090580475524504</c:v>
                </c:pt>
                <c:pt idx="4003">
                  <c:v>5.5104346237762201</c:v>
                </c:pt>
                <c:pt idx="4004">
                  <c:v>5.5118112000000004</c:v>
                </c:pt>
                <c:pt idx="4005">
                  <c:v>5.5131877762237798</c:v>
                </c:pt>
                <c:pt idx="4006">
                  <c:v>5.5145643524475503</c:v>
                </c:pt>
                <c:pt idx="4007">
                  <c:v>5.5159409286713297</c:v>
                </c:pt>
                <c:pt idx="4008">
                  <c:v>5.51731750489511</c:v>
                </c:pt>
                <c:pt idx="4009">
                  <c:v>5.5186940811188796</c:v>
                </c:pt>
                <c:pt idx="4010">
                  <c:v>5.5200706573426599</c:v>
                </c:pt>
                <c:pt idx="4011">
                  <c:v>5.5214472335664304</c:v>
                </c:pt>
                <c:pt idx="4012">
                  <c:v>5.5228238097902098</c:v>
                </c:pt>
                <c:pt idx="4013">
                  <c:v>5.5242003860139901</c:v>
                </c:pt>
                <c:pt idx="4014">
                  <c:v>5.5255769622377597</c:v>
                </c:pt>
                <c:pt idx="4015">
                  <c:v>5.52695353846154</c:v>
                </c:pt>
                <c:pt idx="4016">
                  <c:v>5.5283301146853203</c:v>
                </c:pt>
                <c:pt idx="4017">
                  <c:v>5.52970669090909</c:v>
                </c:pt>
                <c:pt idx="4018">
                  <c:v>5.5310832671328702</c:v>
                </c:pt>
                <c:pt idx="4019">
                  <c:v>5.5324598433566399</c:v>
                </c:pt>
                <c:pt idx="4020">
                  <c:v>5.5338364195804202</c:v>
                </c:pt>
                <c:pt idx="4021">
                  <c:v>5.5352129958041996</c:v>
                </c:pt>
                <c:pt idx="4022">
                  <c:v>5.5365895720279701</c:v>
                </c:pt>
                <c:pt idx="4023">
                  <c:v>5.5379661482517504</c:v>
                </c:pt>
                <c:pt idx="4024">
                  <c:v>5.53934272447552</c:v>
                </c:pt>
                <c:pt idx="4025">
                  <c:v>5.5407193006993003</c:v>
                </c:pt>
                <c:pt idx="4026">
                  <c:v>5.5420958769230797</c:v>
                </c:pt>
                <c:pt idx="4027">
                  <c:v>5.5434724531468502</c:v>
                </c:pt>
                <c:pt idx="4028">
                  <c:v>5.5448490293706296</c:v>
                </c:pt>
                <c:pt idx="4029">
                  <c:v>5.5462256055944099</c:v>
                </c:pt>
                <c:pt idx="4030">
                  <c:v>5.5476021818181804</c:v>
                </c:pt>
                <c:pt idx="4031">
                  <c:v>5.5489787580419598</c:v>
                </c:pt>
                <c:pt idx="4032">
                  <c:v>5.5503553342657401</c:v>
                </c:pt>
                <c:pt idx="4033">
                  <c:v>5.5517319104895098</c:v>
                </c:pt>
                <c:pt idx="4034">
                  <c:v>5.55310848671329</c:v>
                </c:pt>
                <c:pt idx="4035">
                  <c:v>5.5544850629370597</c:v>
                </c:pt>
                <c:pt idx="4036">
                  <c:v>5.55586163916084</c:v>
                </c:pt>
                <c:pt idx="4037">
                  <c:v>5.5572382153846203</c:v>
                </c:pt>
                <c:pt idx="4038">
                  <c:v>5.5586147916083899</c:v>
                </c:pt>
                <c:pt idx="4039">
                  <c:v>5.5599913678321702</c:v>
                </c:pt>
                <c:pt idx="4040">
                  <c:v>5.5613679440559398</c:v>
                </c:pt>
                <c:pt idx="4041">
                  <c:v>5.5627445202797201</c:v>
                </c:pt>
                <c:pt idx="4042">
                  <c:v>5.5641210965035004</c:v>
                </c:pt>
                <c:pt idx="4043">
                  <c:v>5.56549767272727</c:v>
                </c:pt>
                <c:pt idx="4044">
                  <c:v>5.5668742489510503</c:v>
                </c:pt>
                <c:pt idx="4045">
                  <c:v>5.5682508251748297</c:v>
                </c:pt>
                <c:pt idx="4046">
                  <c:v>5.5696274013986002</c:v>
                </c:pt>
                <c:pt idx="4047">
                  <c:v>5.5710039776223796</c:v>
                </c:pt>
                <c:pt idx="4048">
                  <c:v>5.5723805538461599</c:v>
                </c:pt>
                <c:pt idx="4049">
                  <c:v>5.5737571300699296</c:v>
                </c:pt>
                <c:pt idx="4050">
                  <c:v>5.5751337062937099</c:v>
                </c:pt>
                <c:pt idx="4051">
                  <c:v>5.5765102825174804</c:v>
                </c:pt>
                <c:pt idx="4052">
                  <c:v>5.5778868587412598</c:v>
                </c:pt>
                <c:pt idx="4053">
                  <c:v>5.5792634349650401</c:v>
                </c:pt>
                <c:pt idx="4054">
                  <c:v>5.5806400111888097</c:v>
                </c:pt>
                <c:pt idx="4055">
                  <c:v>5.58201658741259</c:v>
                </c:pt>
                <c:pt idx="4056">
                  <c:v>5.5833931636363596</c:v>
                </c:pt>
                <c:pt idx="4057">
                  <c:v>5.5847697398601399</c:v>
                </c:pt>
                <c:pt idx="4058">
                  <c:v>5.5861463160839202</c:v>
                </c:pt>
                <c:pt idx="4059">
                  <c:v>5.5875228923076898</c:v>
                </c:pt>
                <c:pt idx="4060">
                  <c:v>5.5888994685314701</c:v>
                </c:pt>
                <c:pt idx="4061">
                  <c:v>5.5902760447552504</c:v>
                </c:pt>
                <c:pt idx="4062">
                  <c:v>5.59165262097902</c:v>
                </c:pt>
                <c:pt idx="4063">
                  <c:v>5.5930291972028003</c:v>
                </c:pt>
                <c:pt idx="4064">
                  <c:v>5.59440577342657</c:v>
                </c:pt>
                <c:pt idx="4065">
                  <c:v>5.5957823496503503</c:v>
                </c:pt>
                <c:pt idx="4066">
                  <c:v>5.5971589258741297</c:v>
                </c:pt>
                <c:pt idx="4067">
                  <c:v>5.5985355020979002</c:v>
                </c:pt>
                <c:pt idx="4068">
                  <c:v>5.5999120783216796</c:v>
                </c:pt>
                <c:pt idx="4069">
                  <c:v>5.6012886545454599</c:v>
                </c:pt>
                <c:pt idx="4070">
                  <c:v>5.6026652307692304</c:v>
                </c:pt>
                <c:pt idx="4071">
                  <c:v>5.6040418069930098</c:v>
                </c:pt>
                <c:pt idx="4072">
                  <c:v>5.6054183832167803</c:v>
                </c:pt>
                <c:pt idx="4073">
                  <c:v>5.6067949594405597</c:v>
                </c:pt>
                <c:pt idx="4074">
                  <c:v>5.60817153566434</c:v>
                </c:pt>
                <c:pt idx="4075">
                  <c:v>5.6095481118881096</c:v>
                </c:pt>
                <c:pt idx="4076">
                  <c:v>5.6109246881118899</c:v>
                </c:pt>
                <c:pt idx="4077">
                  <c:v>5.6123012643356702</c:v>
                </c:pt>
                <c:pt idx="4078">
                  <c:v>5.6136778405594399</c:v>
                </c:pt>
                <c:pt idx="4079">
                  <c:v>5.6150544167832201</c:v>
                </c:pt>
                <c:pt idx="4080">
                  <c:v>5.6164309930069898</c:v>
                </c:pt>
                <c:pt idx="4081">
                  <c:v>5.6178075692307701</c:v>
                </c:pt>
                <c:pt idx="4082">
                  <c:v>5.6191841454545504</c:v>
                </c:pt>
                <c:pt idx="4083">
                  <c:v>5.62056072167832</c:v>
                </c:pt>
                <c:pt idx="4084">
                  <c:v>5.6219372979021003</c:v>
                </c:pt>
                <c:pt idx="4085">
                  <c:v>5.6233138741258797</c:v>
                </c:pt>
                <c:pt idx="4086">
                  <c:v>5.6246904503496502</c:v>
                </c:pt>
                <c:pt idx="4087">
                  <c:v>5.6260670265734296</c:v>
                </c:pt>
                <c:pt idx="4088">
                  <c:v>5.6274436027972001</c:v>
                </c:pt>
                <c:pt idx="4089">
                  <c:v>5.6288201790209804</c:v>
                </c:pt>
                <c:pt idx="4090">
                  <c:v>5.6301967552447598</c:v>
                </c:pt>
                <c:pt idx="4091">
                  <c:v>5.6315733314685303</c:v>
                </c:pt>
                <c:pt idx="4092">
                  <c:v>5.6329499076923097</c:v>
                </c:pt>
                <c:pt idx="4093">
                  <c:v>5.6343264839160803</c:v>
                </c:pt>
                <c:pt idx="4094">
                  <c:v>5.6357030601398597</c:v>
                </c:pt>
                <c:pt idx="4095">
                  <c:v>5.63707963636364</c:v>
                </c:pt>
                <c:pt idx="4096">
                  <c:v>5.6384562125874096</c:v>
                </c:pt>
                <c:pt idx="4097">
                  <c:v>5.6398327888111899</c:v>
                </c:pt>
                <c:pt idx="4098">
                  <c:v>5.6412093650349702</c:v>
                </c:pt>
                <c:pt idx="4099">
                  <c:v>5.6425859412587398</c:v>
                </c:pt>
                <c:pt idx="4100">
                  <c:v>5.6439625174825201</c:v>
                </c:pt>
                <c:pt idx="4101">
                  <c:v>5.6453390937062897</c:v>
                </c:pt>
                <c:pt idx="4102">
                  <c:v>5.64671566993007</c:v>
                </c:pt>
                <c:pt idx="4103">
                  <c:v>5.6480922461538503</c:v>
                </c:pt>
                <c:pt idx="4104">
                  <c:v>5.6494688223776199</c:v>
                </c:pt>
                <c:pt idx="4105">
                  <c:v>5.6508453986014002</c:v>
                </c:pt>
                <c:pt idx="4106">
                  <c:v>5.6522219748251796</c:v>
                </c:pt>
                <c:pt idx="4107">
                  <c:v>5.6535985510489501</c:v>
                </c:pt>
                <c:pt idx="4108">
                  <c:v>5.6549751272727304</c:v>
                </c:pt>
                <c:pt idx="4109">
                  <c:v>5.6563517034965001</c:v>
                </c:pt>
                <c:pt idx="4110">
                  <c:v>5.6577282797202804</c:v>
                </c:pt>
                <c:pt idx="4111">
                  <c:v>5.6591048559440598</c:v>
                </c:pt>
                <c:pt idx="4112">
                  <c:v>5.6604814321678303</c:v>
                </c:pt>
                <c:pt idx="4113">
                  <c:v>5.6618580083916097</c:v>
                </c:pt>
                <c:pt idx="4114">
                  <c:v>5.66323458461539</c:v>
                </c:pt>
                <c:pt idx="4115">
                  <c:v>5.6646111608391596</c:v>
                </c:pt>
                <c:pt idx="4116">
                  <c:v>5.6659877370629399</c:v>
                </c:pt>
                <c:pt idx="4117">
                  <c:v>5.6673643132867104</c:v>
                </c:pt>
                <c:pt idx="4118">
                  <c:v>5.6687408895104898</c:v>
                </c:pt>
                <c:pt idx="4119">
                  <c:v>5.6701174657342701</c:v>
                </c:pt>
                <c:pt idx="4120">
                  <c:v>5.6714940419580397</c:v>
                </c:pt>
                <c:pt idx="4121">
                  <c:v>5.67287061818182</c:v>
                </c:pt>
                <c:pt idx="4122">
                  <c:v>5.6742471944056003</c:v>
                </c:pt>
                <c:pt idx="4123">
                  <c:v>5.67562377062937</c:v>
                </c:pt>
                <c:pt idx="4124">
                  <c:v>5.6770003468531502</c:v>
                </c:pt>
                <c:pt idx="4125">
                  <c:v>5.6783769230769199</c:v>
                </c:pt>
                <c:pt idx="4126">
                  <c:v>5.6797534993007002</c:v>
                </c:pt>
                <c:pt idx="4127">
                  <c:v>5.6811300755244796</c:v>
                </c:pt>
                <c:pt idx="4128">
                  <c:v>5.6825066517482501</c:v>
                </c:pt>
                <c:pt idx="4129">
                  <c:v>5.6838832279720304</c:v>
                </c:pt>
                <c:pt idx="4130">
                  <c:v>5.6852598041958</c:v>
                </c:pt>
                <c:pt idx="4131">
                  <c:v>5.6866363804195803</c:v>
                </c:pt>
                <c:pt idx="4132">
                  <c:v>5.6880129566433597</c:v>
                </c:pt>
                <c:pt idx="4133">
                  <c:v>5.6893895328671302</c:v>
                </c:pt>
                <c:pt idx="4134">
                  <c:v>5.6907661090909096</c:v>
                </c:pt>
                <c:pt idx="4135">
                  <c:v>5.6921426853146899</c:v>
                </c:pt>
                <c:pt idx="4136">
                  <c:v>5.6935192615384604</c:v>
                </c:pt>
                <c:pt idx="4137">
                  <c:v>5.6948958377622398</c:v>
                </c:pt>
                <c:pt idx="4138">
                  <c:v>5.6962724139860104</c:v>
                </c:pt>
                <c:pt idx="4139">
                  <c:v>5.6976489902097898</c:v>
                </c:pt>
                <c:pt idx="4140">
                  <c:v>5.6990255664335701</c:v>
                </c:pt>
                <c:pt idx="4141">
                  <c:v>5.7004021426573397</c:v>
                </c:pt>
                <c:pt idx="4142">
                  <c:v>5.70177871888112</c:v>
                </c:pt>
                <c:pt idx="4143">
                  <c:v>5.7031552951049003</c:v>
                </c:pt>
                <c:pt idx="4144">
                  <c:v>5.7045318713286699</c:v>
                </c:pt>
                <c:pt idx="4145">
                  <c:v>5.7059084475524502</c:v>
                </c:pt>
                <c:pt idx="4146">
                  <c:v>5.7072850237762198</c:v>
                </c:pt>
                <c:pt idx="4147">
                  <c:v>5.7086616000000001</c:v>
                </c:pt>
                <c:pt idx="4148">
                  <c:v>5.7100381762237804</c:v>
                </c:pt>
                <c:pt idx="4149">
                  <c:v>5.71141475244755</c:v>
                </c:pt>
                <c:pt idx="4150">
                  <c:v>5.7127913286713303</c:v>
                </c:pt>
                <c:pt idx="4151">
                  <c:v>5.7141679048951097</c:v>
                </c:pt>
                <c:pt idx="4152">
                  <c:v>5.7155444811188802</c:v>
                </c:pt>
                <c:pt idx="4153">
                  <c:v>5.7169210573426597</c:v>
                </c:pt>
                <c:pt idx="4154">
                  <c:v>5.7182976335664399</c:v>
                </c:pt>
                <c:pt idx="4155">
                  <c:v>5.7196742097902096</c:v>
                </c:pt>
                <c:pt idx="4156">
                  <c:v>5.7210507860139899</c:v>
                </c:pt>
                <c:pt idx="4157">
                  <c:v>5.7224273622377604</c:v>
                </c:pt>
                <c:pt idx="4158">
                  <c:v>5.7238039384615398</c:v>
                </c:pt>
                <c:pt idx="4159">
                  <c:v>5.7251805146853201</c:v>
                </c:pt>
                <c:pt idx="4160">
                  <c:v>5.7265570909090897</c:v>
                </c:pt>
                <c:pt idx="4161">
                  <c:v>5.72793366713287</c:v>
                </c:pt>
                <c:pt idx="4162">
                  <c:v>5.7293102433566396</c:v>
                </c:pt>
                <c:pt idx="4163">
                  <c:v>5.7306868195804199</c:v>
                </c:pt>
                <c:pt idx="4164">
                  <c:v>5.7320633958042002</c:v>
                </c:pt>
                <c:pt idx="4165">
                  <c:v>5.7334399720279698</c:v>
                </c:pt>
                <c:pt idx="4166">
                  <c:v>5.7348165482517501</c:v>
                </c:pt>
                <c:pt idx="4167">
                  <c:v>5.7361931244755198</c:v>
                </c:pt>
                <c:pt idx="4168">
                  <c:v>5.7375697006993001</c:v>
                </c:pt>
                <c:pt idx="4169">
                  <c:v>5.7389462769230803</c:v>
                </c:pt>
                <c:pt idx="4170">
                  <c:v>5.74032285314685</c:v>
                </c:pt>
                <c:pt idx="4171">
                  <c:v>5.7416994293706303</c:v>
                </c:pt>
                <c:pt idx="4172">
                  <c:v>5.7430760055944097</c:v>
                </c:pt>
                <c:pt idx="4173">
                  <c:v>5.7444525818181802</c:v>
                </c:pt>
                <c:pt idx="4174">
                  <c:v>5.7458291580419596</c:v>
                </c:pt>
                <c:pt idx="4175">
                  <c:v>5.7472057342657301</c:v>
                </c:pt>
                <c:pt idx="4176">
                  <c:v>5.7485823104895104</c:v>
                </c:pt>
                <c:pt idx="4177">
                  <c:v>5.7499588867132898</c:v>
                </c:pt>
                <c:pt idx="4178">
                  <c:v>5.7513354629370603</c:v>
                </c:pt>
                <c:pt idx="4179">
                  <c:v>5.7527120391608397</c:v>
                </c:pt>
                <c:pt idx="4180">
                  <c:v>5.75408861538462</c:v>
                </c:pt>
                <c:pt idx="4181">
                  <c:v>5.7554651916083897</c:v>
                </c:pt>
                <c:pt idx="4182">
                  <c:v>5.7568417678321699</c:v>
                </c:pt>
                <c:pt idx="4183">
                  <c:v>5.7582183440559502</c:v>
                </c:pt>
                <c:pt idx="4184">
                  <c:v>5.7595949202797199</c:v>
                </c:pt>
                <c:pt idx="4185">
                  <c:v>5.7609714965035002</c:v>
                </c:pt>
                <c:pt idx="4186">
                  <c:v>5.7623480727272698</c:v>
                </c:pt>
                <c:pt idx="4187">
                  <c:v>5.7637246489510501</c:v>
                </c:pt>
                <c:pt idx="4188">
                  <c:v>5.7651012251748304</c:v>
                </c:pt>
                <c:pt idx="4189">
                  <c:v>5.7664778013986</c:v>
                </c:pt>
                <c:pt idx="4190">
                  <c:v>5.7678543776223803</c:v>
                </c:pt>
                <c:pt idx="4191">
                  <c:v>5.7692309538461499</c:v>
                </c:pt>
                <c:pt idx="4192">
                  <c:v>5.7706075300699302</c:v>
                </c:pt>
                <c:pt idx="4193">
                  <c:v>5.7719841062937096</c:v>
                </c:pt>
                <c:pt idx="4194">
                  <c:v>5.7733606825174801</c:v>
                </c:pt>
                <c:pt idx="4195">
                  <c:v>5.7747372587412604</c:v>
                </c:pt>
                <c:pt idx="4196">
                  <c:v>5.7761138349650398</c:v>
                </c:pt>
                <c:pt idx="4197">
                  <c:v>5.7774904111888103</c:v>
                </c:pt>
                <c:pt idx="4198">
                  <c:v>5.7788669874125898</c:v>
                </c:pt>
                <c:pt idx="4199">
                  <c:v>5.7802435636363603</c:v>
                </c:pt>
                <c:pt idx="4200">
                  <c:v>5.7816201398601397</c:v>
                </c:pt>
                <c:pt idx="4201">
                  <c:v>5.78299671608392</c:v>
                </c:pt>
                <c:pt idx="4202">
                  <c:v>5.7843732923076896</c:v>
                </c:pt>
                <c:pt idx="4203">
                  <c:v>5.7857498685314699</c:v>
                </c:pt>
                <c:pt idx="4204">
                  <c:v>5.7871264447552502</c:v>
                </c:pt>
                <c:pt idx="4205">
                  <c:v>5.7885030209790198</c:v>
                </c:pt>
                <c:pt idx="4206">
                  <c:v>5.7898795972028001</c:v>
                </c:pt>
                <c:pt idx="4207">
                  <c:v>5.7912561734265697</c:v>
                </c:pt>
                <c:pt idx="4208">
                  <c:v>5.79263274965035</c:v>
                </c:pt>
                <c:pt idx="4209">
                  <c:v>5.7940093258741303</c:v>
                </c:pt>
                <c:pt idx="4210">
                  <c:v>5.7953859020978999</c:v>
                </c:pt>
                <c:pt idx="4211">
                  <c:v>5.7967624783216802</c:v>
                </c:pt>
                <c:pt idx="4212">
                  <c:v>5.7981390545454596</c:v>
                </c:pt>
                <c:pt idx="4213">
                  <c:v>5.7995156307692302</c:v>
                </c:pt>
                <c:pt idx="4214">
                  <c:v>5.8008922069930096</c:v>
                </c:pt>
                <c:pt idx="4215">
                  <c:v>5.8022687832167801</c:v>
                </c:pt>
                <c:pt idx="4216">
                  <c:v>5.8036453594405604</c:v>
                </c:pt>
                <c:pt idx="4217">
                  <c:v>5.8050219356643398</c:v>
                </c:pt>
                <c:pt idx="4218">
                  <c:v>5.8063985118881103</c:v>
                </c:pt>
                <c:pt idx="4219">
                  <c:v>5.8077750881118897</c:v>
                </c:pt>
                <c:pt idx="4220">
                  <c:v>5.80915166433567</c:v>
                </c:pt>
                <c:pt idx="4221">
                  <c:v>5.8105282405594396</c:v>
                </c:pt>
                <c:pt idx="4222">
                  <c:v>5.8119048167832199</c:v>
                </c:pt>
                <c:pt idx="4223">
                  <c:v>5.8132813930069904</c:v>
                </c:pt>
                <c:pt idx="4224">
                  <c:v>5.8146579692307698</c:v>
                </c:pt>
                <c:pt idx="4225">
                  <c:v>5.8160345454545501</c:v>
                </c:pt>
                <c:pt idx="4226">
                  <c:v>5.8174111216783198</c:v>
                </c:pt>
                <c:pt idx="4227">
                  <c:v>5.8187876979021</c:v>
                </c:pt>
                <c:pt idx="4228">
                  <c:v>5.8201642741258803</c:v>
                </c:pt>
                <c:pt idx="4229">
                  <c:v>5.82154085034965</c:v>
                </c:pt>
                <c:pt idx="4230">
                  <c:v>5.8229174265734303</c:v>
                </c:pt>
                <c:pt idx="4231">
                  <c:v>5.8242940027971999</c:v>
                </c:pt>
                <c:pt idx="4232">
                  <c:v>5.8256705790209802</c:v>
                </c:pt>
                <c:pt idx="4233">
                  <c:v>5.8270471552447596</c:v>
                </c:pt>
                <c:pt idx="4234">
                  <c:v>5.8284237314685301</c:v>
                </c:pt>
                <c:pt idx="4235">
                  <c:v>5.8298003076923104</c:v>
                </c:pt>
                <c:pt idx="4236">
                  <c:v>5.83117688391608</c:v>
                </c:pt>
                <c:pt idx="4237">
                  <c:v>5.8325534601398603</c:v>
                </c:pt>
                <c:pt idx="4238">
                  <c:v>5.8339300363636397</c:v>
                </c:pt>
                <c:pt idx="4239">
                  <c:v>5.8353066125874102</c:v>
                </c:pt>
                <c:pt idx="4240">
                  <c:v>5.8366831888111896</c:v>
                </c:pt>
                <c:pt idx="4241">
                  <c:v>5.8380597650349699</c:v>
                </c:pt>
                <c:pt idx="4242">
                  <c:v>5.8394363412587396</c:v>
                </c:pt>
                <c:pt idx="4243">
                  <c:v>5.8408129174825199</c:v>
                </c:pt>
                <c:pt idx="4244">
                  <c:v>5.8421894937062904</c:v>
                </c:pt>
                <c:pt idx="4245">
                  <c:v>5.8435660699300698</c:v>
                </c:pt>
                <c:pt idx="4246">
                  <c:v>5.8449426461538501</c:v>
                </c:pt>
                <c:pt idx="4247">
                  <c:v>5.8463192223776197</c:v>
                </c:pt>
                <c:pt idx="4248">
                  <c:v>5.8476957986014</c:v>
                </c:pt>
                <c:pt idx="4249">
                  <c:v>5.8490723748251803</c:v>
                </c:pt>
                <c:pt idx="4250">
                  <c:v>5.8504489510489499</c:v>
                </c:pt>
                <c:pt idx="4251">
                  <c:v>5.8518255272727302</c:v>
                </c:pt>
                <c:pt idx="4252">
                  <c:v>5.8532021034964998</c:v>
                </c:pt>
                <c:pt idx="4253">
                  <c:v>5.8545786797202801</c:v>
                </c:pt>
                <c:pt idx="4254">
                  <c:v>5.8559552559440604</c:v>
                </c:pt>
                <c:pt idx="4255">
                  <c:v>5.85733183216783</c:v>
                </c:pt>
                <c:pt idx="4256">
                  <c:v>5.8587084083916103</c:v>
                </c:pt>
                <c:pt idx="4257">
                  <c:v>5.8600849846153897</c:v>
                </c:pt>
                <c:pt idx="4258">
                  <c:v>5.8614615608391603</c:v>
                </c:pt>
                <c:pt idx="4259">
                  <c:v>5.8628381370629397</c:v>
                </c:pt>
                <c:pt idx="4260">
                  <c:v>5.8642147132867102</c:v>
                </c:pt>
                <c:pt idx="4261">
                  <c:v>5.8655912895104896</c:v>
                </c:pt>
                <c:pt idx="4262">
                  <c:v>5.8669678657342699</c:v>
                </c:pt>
                <c:pt idx="4263">
                  <c:v>5.8683444419580404</c:v>
                </c:pt>
                <c:pt idx="4264">
                  <c:v>5.8697210181818198</c:v>
                </c:pt>
                <c:pt idx="4265">
                  <c:v>5.8710975944056001</c:v>
                </c:pt>
                <c:pt idx="4266">
                  <c:v>5.8724741706293697</c:v>
                </c:pt>
                <c:pt idx="4267">
                  <c:v>5.87385074685315</c:v>
                </c:pt>
                <c:pt idx="4268">
                  <c:v>5.8752273230769196</c:v>
                </c:pt>
                <c:pt idx="4269">
                  <c:v>5.8766038993006999</c:v>
                </c:pt>
                <c:pt idx="4270">
                  <c:v>5.8779804755244802</c:v>
                </c:pt>
                <c:pt idx="4271">
                  <c:v>5.8793570517482499</c:v>
                </c:pt>
                <c:pt idx="4272">
                  <c:v>5.8807336279720301</c:v>
                </c:pt>
                <c:pt idx="4273">
                  <c:v>5.8821102041957998</c:v>
                </c:pt>
                <c:pt idx="4274">
                  <c:v>5.8834867804195801</c:v>
                </c:pt>
                <c:pt idx="4275">
                  <c:v>5.8848633566433604</c:v>
                </c:pt>
                <c:pt idx="4276">
                  <c:v>5.88623993286713</c:v>
                </c:pt>
                <c:pt idx="4277">
                  <c:v>5.8876165090909103</c:v>
                </c:pt>
                <c:pt idx="4278">
                  <c:v>5.8889930853146897</c:v>
                </c:pt>
                <c:pt idx="4279">
                  <c:v>5.8903696615384602</c:v>
                </c:pt>
                <c:pt idx="4280">
                  <c:v>5.8917462377622396</c:v>
                </c:pt>
                <c:pt idx="4281">
                  <c:v>5.8931228139860199</c:v>
                </c:pt>
                <c:pt idx="4282">
                  <c:v>5.8944993902097904</c:v>
                </c:pt>
                <c:pt idx="4283">
                  <c:v>5.8958759664335698</c:v>
                </c:pt>
                <c:pt idx="4284">
                  <c:v>5.8972525426573403</c:v>
                </c:pt>
                <c:pt idx="4285">
                  <c:v>5.8986291188811197</c:v>
                </c:pt>
                <c:pt idx="4286">
                  <c:v>5.9000056951049</c:v>
                </c:pt>
                <c:pt idx="4287">
                  <c:v>5.9013822713286697</c:v>
                </c:pt>
                <c:pt idx="4288">
                  <c:v>5.90275884755245</c:v>
                </c:pt>
                <c:pt idx="4289">
                  <c:v>5.9041354237762302</c:v>
                </c:pt>
                <c:pt idx="4290">
                  <c:v>5.9055119999999999</c:v>
                </c:pt>
                <c:pt idx="4291">
                  <c:v>5.9068885762237802</c:v>
                </c:pt>
                <c:pt idx="4292">
                  <c:v>5.9082651524475498</c:v>
                </c:pt>
                <c:pt idx="4293">
                  <c:v>5.9096417286713301</c:v>
                </c:pt>
                <c:pt idx="4294">
                  <c:v>5.9110183048951104</c:v>
                </c:pt>
                <c:pt idx="4295">
                  <c:v>5.91239488111888</c:v>
                </c:pt>
                <c:pt idx="4296">
                  <c:v>5.9137714573426603</c:v>
                </c:pt>
                <c:pt idx="4297">
                  <c:v>5.9151480335664299</c:v>
                </c:pt>
                <c:pt idx="4298">
                  <c:v>5.9165246097902102</c:v>
                </c:pt>
                <c:pt idx="4299">
                  <c:v>5.9179011860139896</c:v>
                </c:pt>
                <c:pt idx="4300">
                  <c:v>5.9192777622377601</c:v>
                </c:pt>
                <c:pt idx="4301">
                  <c:v>5.9206543384615404</c:v>
                </c:pt>
                <c:pt idx="4302">
                  <c:v>5.9220309146853198</c:v>
                </c:pt>
                <c:pt idx="4303">
                  <c:v>5.9234074909090904</c:v>
                </c:pt>
                <c:pt idx="4304">
                  <c:v>5.9247840671328698</c:v>
                </c:pt>
                <c:pt idx="4305">
                  <c:v>5.9261606433566403</c:v>
                </c:pt>
                <c:pt idx="4306">
                  <c:v>5.9275372195804197</c:v>
                </c:pt>
                <c:pt idx="4307">
                  <c:v>5.9289137958042</c:v>
                </c:pt>
                <c:pt idx="4308">
                  <c:v>5.9302903720279696</c:v>
                </c:pt>
                <c:pt idx="4309">
                  <c:v>5.9316669482517499</c:v>
                </c:pt>
                <c:pt idx="4310">
                  <c:v>5.9330435244755302</c:v>
                </c:pt>
                <c:pt idx="4311">
                  <c:v>5.9344201006992998</c:v>
                </c:pt>
                <c:pt idx="4312">
                  <c:v>5.9357966769230801</c:v>
                </c:pt>
                <c:pt idx="4313">
                  <c:v>5.9371732531468497</c:v>
                </c:pt>
                <c:pt idx="4314">
                  <c:v>5.93854982937063</c:v>
                </c:pt>
                <c:pt idx="4315">
                  <c:v>5.9399264055944103</c:v>
                </c:pt>
                <c:pt idx="4316">
                  <c:v>5.94130298181818</c:v>
                </c:pt>
                <c:pt idx="4317">
                  <c:v>5.9426795580419602</c:v>
                </c:pt>
                <c:pt idx="4318">
                  <c:v>5.9440561342657299</c:v>
                </c:pt>
                <c:pt idx="4319">
                  <c:v>5.9454327104895102</c:v>
                </c:pt>
                <c:pt idx="4320">
                  <c:v>5.9468092867132896</c:v>
                </c:pt>
                <c:pt idx="4321">
                  <c:v>5.9481858629370601</c:v>
                </c:pt>
                <c:pt idx="4322">
                  <c:v>5.9495624391608404</c:v>
                </c:pt>
                <c:pt idx="4323">
                  <c:v>5.9509390153846198</c:v>
                </c:pt>
                <c:pt idx="4324">
                  <c:v>5.9523155916083903</c:v>
                </c:pt>
                <c:pt idx="4325">
                  <c:v>5.9536921678321697</c:v>
                </c:pt>
                <c:pt idx="4326">
                  <c:v>5.95506874405595</c:v>
                </c:pt>
                <c:pt idx="4327">
                  <c:v>5.9564453202797196</c:v>
                </c:pt>
                <c:pt idx="4328">
                  <c:v>5.9578218965034999</c:v>
                </c:pt>
                <c:pt idx="4329">
                  <c:v>5.9591984727272704</c:v>
                </c:pt>
                <c:pt idx="4330">
                  <c:v>5.9605750489510498</c:v>
                </c:pt>
                <c:pt idx="4331">
                  <c:v>5.9619516251748301</c:v>
                </c:pt>
                <c:pt idx="4332">
                  <c:v>5.9633282013985998</c:v>
                </c:pt>
                <c:pt idx="4333">
                  <c:v>5.96470477762238</c:v>
                </c:pt>
                <c:pt idx="4334">
                  <c:v>5.9660813538461497</c:v>
                </c:pt>
                <c:pt idx="4335">
                  <c:v>5.96745793006993</c:v>
                </c:pt>
                <c:pt idx="4336">
                  <c:v>5.9688345062937103</c:v>
                </c:pt>
                <c:pt idx="4337">
                  <c:v>5.9702110825174799</c:v>
                </c:pt>
                <c:pt idx="4338">
                  <c:v>5.9715876587412602</c:v>
                </c:pt>
                <c:pt idx="4339">
                  <c:v>5.9729642349650396</c:v>
                </c:pt>
                <c:pt idx="4340">
                  <c:v>5.9743408111888101</c:v>
                </c:pt>
                <c:pt idx="4341">
                  <c:v>5.9757173874125904</c:v>
                </c:pt>
                <c:pt idx="4342">
                  <c:v>5.97709396363636</c:v>
                </c:pt>
                <c:pt idx="4343">
                  <c:v>5.9784705398601403</c:v>
                </c:pt>
                <c:pt idx="4344">
                  <c:v>5.9798471160839197</c:v>
                </c:pt>
                <c:pt idx="4345">
                  <c:v>5.9812236923076902</c:v>
                </c:pt>
                <c:pt idx="4346">
                  <c:v>5.9826002685314696</c:v>
                </c:pt>
                <c:pt idx="4347">
                  <c:v>5.9839768447552499</c:v>
                </c:pt>
                <c:pt idx="4348">
                  <c:v>5.9853534209790196</c:v>
                </c:pt>
                <c:pt idx="4349">
                  <c:v>5.9867299972027999</c:v>
                </c:pt>
                <c:pt idx="4350">
                  <c:v>5.9881065734265704</c:v>
                </c:pt>
                <c:pt idx="4351">
                  <c:v>5.9894831496503498</c:v>
                </c:pt>
                <c:pt idx="4352">
                  <c:v>5.9908597258741301</c:v>
                </c:pt>
                <c:pt idx="4353">
                  <c:v>5.9922363020978997</c:v>
                </c:pt>
                <c:pt idx="4354">
                  <c:v>5.99361287832168</c:v>
                </c:pt>
                <c:pt idx="4355">
                  <c:v>5.9949894545454603</c:v>
                </c:pt>
                <c:pt idx="4356">
                  <c:v>5.9963660307692299</c:v>
                </c:pt>
                <c:pt idx="4357">
                  <c:v>5.9977426069930102</c:v>
                </c:pt>
                <c:pt idx="4358">
                  <c:v>5.9991191832167798</c:v>
                </c:pt>
                <c:pt idx="4359">
                  <c:v>6.0004957594405601</c:v>
                </c:pt>
                <c:pt idx="4360">
                  <c:v>6.0018723356643404</c:v>
                </c:pt>
                <c:pt idx="4361">
                  <c:v>6.0032489118881101</c:v>
                </c:pt>
                <c:pt idx="4362">
                  <c:v>6.0046254881118903</c:v>
                </c:pt>
                <c:pt idx="4363">
                  <c:v>6.0060020643356697</c:v>
                </c:pt>
                <c:pt idx="4364">
                  <c:v>6.0073786405594403</c:v>
                </c:pt>
                <c:pt idx="4365">
                  <c:v>6.0087552167832197</c:v>
                </c:pt>
                <c:pt idx="4366">
                  <c:v>6.0101317930069902</c:v>
                </c:pt>
                <c:pt idx="4367">
                  <c:v>6.0115083692307696</c:v>
                </c:pt>
                <c:pt idx="4368">
                  <c:v>6.0128849454545499</c:v>
                </c:pt>
                <c:pt idx="4369">
                  <c:v>6.0142615216783204</c:v>
                </c:pt>
                <c:pt idx="4370">
                  <c:v>6.0156380979020998</c:v>
                </c:pt>
                <c:pt idx="4371">
                  <c:v>6.0170146741258801</c:v>
                </c:pt>
                <c:pt idx="4372">
                  <c:v>6.0183912503496497</c:v>
                </c:pt>
                <c:pt idx="4373">
                  <c:v>6.01976782657343</c:v>
                </c:pt>
                <c:pt idx="4374">
                  <c:v>6.0211444027971996</c:v>
                </c:pt>
                <c:pt idx="4375">
                  <c:v>6.0225209790209799</c:v>
                </c:pt>
                <c:pt idx="4376">
                  <c:v>6.0238975552447602</c:v>
                </c:pt>
                <c:pt idx="4377">
                  <c:v>6.0252741314685299</c:v>
                </c:pt>
                <c:pt idx="4378">
                  <c:v>6.0266507076923101</c:v>
                </c:pt>
                <c:pt idx="4379">
                  <c:v>6.0280272839160798</c:v>
                </c:pt>
                <c:pt idx="4380">
                  <c:v>6.0294038601398601</c:v>
                </c:pt>
                <c:pt idx="4381">
                  <c:v>6.0307804363636404</c:v>
                </c:pt>
                <c:pt idx="4382">
                  <c:v>6.03215701258741</c:v>
                </c:pt>
                <c:pt idx="4383">
                  <c:v>6.0335335888111903</c:v>
                </c:pt>
                <c:pt idx="4384">
                  <c:v>6.0349101650349697</c:v>
                </c:pt>
                <c:pt idx="4385">
                  <c:v>6.0362867412587402</c:v>
                </c:pt>
                <c:pt idx="4386">
                  <c:v>6.0376633174825196</c:v>
                </c:pt>
                <c:pt idx="4387">
                  <c:v>6.0390398937062999</c:v>
                </c:pt>
                <c:pt idx="4388">
                  <c:v>6.0404164699300704</c:v>
                </c:pt>
                <c:pt idx="4389">
                  <c:v>6.0417930461538498</c:v>
                </c:pt>
                <c:pt idx="4390">
                  <c:v>6.0431696223776203</c:v>
                </c:pt>
                <c:pt idx="4391">
                  <c:v>6.0445461986013997</c:v>
                </c:pt>
                <c:pt idx="4392">
                  <c:v>6.04592277482518</c:v>
                </c:pt>
                <c:pt idx="4393">
                  <c:v>6.0472993510489497</c:v>
                </c:pt>
                <c:pt idx="4394">
                  <c:v>6.04867592727273</c:v>
                </c:pt>
                <c:pt idx="4395">
                  <c:v>6.0500525034965102</c:v>
                </c:pt>
                <c:pt idx="4396">
                  <c:v>6.0514290797202799</c:v>
                </c:pt>
                <c:pt idx="4397">
                  <c:v>6.0528056559440602</c:v>
                </c:pt>
                <c:pt idx="4398">
                  <c:v>6.0541822321678298</c:v>
                </c:pt>
                <c:pt idx="4399">
                  <c:v>6.0555588083916101</c:v>
                </c:pt>
                <c:pt idx="4400">
                  <c:v>6.0569353846153904</c:v>
                </c:pt>
                <c:pt idx="4401">
                  <c:v>6.05831196083916</c:v>
                </c:pt>
                <c:pt idx="4402">
                  <c:v>6.0596885370629403</c:v>
                </c:pt>
                <c:pt idx="4403">
                  <c:v>6.0610651132867099</c:v>
                </c:pt>
                <c:pt idx="4404">
                  <c:v>6.0624416895104902</c:v>
                </c:pt>
                <c:pt idx="4405">
                  <c:v>6.0638182657342696</c:v>
                </c:pt>
                <c:pt idx="4406">
                  <c:v>6.0651948419580402</c:v>
                </c:pt>
                <c:pt idx="4407">
                  <c:v>6.0665714181818204</c:v>
                </c:pt>
                <c:pt idx="4408">
                  <c:v>6.0679479944055901</c:v>
                </c:pt>
                <c:pt idx="4409">
                  <c:v>6.0693245706293704</c:v>
                </c:pt>
                <c:pt idx="4410">
                  <c:v>6.0707011468531498</c:v>
                </c:pt>
                <c:pt idx="4411">
                  <c:v>6.0720777230769203</c:v>
                </c:pt>
                <c:pt idx="4412">
                  <c:v>6.0734542993006997</c:v>
                </c:pt>
                <c:pt idx="4413">
                  <c:v>6.07483087552448</c:v>
                </c:pt>
                <c:pt idx="4414">
                  <c:v>6.0762074517482496</c:v>
                </c:pt>
                <c:pt idx="4415">
                  <c:v>6.0775840279720299</c:v>
                </c:pt>
                <c:pt idx="4416">
                  <c:v>6.0789606041958004</c:v>
                </c:pt>
                <c:pt idx="4417">
                  <c:v>6.0803371804195798</c:v>
                </c:pt>
                <c:pt idx="4418">
                  <c:v>6.0817137566433601</c:v>
                </c:pt>
                <c:pt idx="4419">
                  <c:v>6.0830903328671297</c:v>
                </c:pt>
                <c:pt idx="4420">
                  <c:v>6.08446690909091</c:v>
                </c:pt>
                <c:pt idx="4421">
                  <c:v>6.0858434853146903</c:v>
                </c:pt>
                <c:pt idx="4422">
                  <c:v>6.08722006153846</c:v>
                </c:pt>
                <c:pt idx="4423">
                  <c:v>6.0885966377622402</c:v>
                </c:pt>
                <c:pt idx="4424">
                  <c:v>6.0899732139860197</c:v>
                </c:pt>
                <c:pt idx="4425">
                  <c:v>6.0913497902097902</c:v>
                </c:pt>
                <c:pt idx="4426">
                  <c:v>6.0927263664335696</c:v>
                </c:pt>
                <c:pt idx="4427">
                  <c:v>6.0941029426573401</c:v>
                </c:pt>
                <c:pt idx="4428">
                  <c:v>6.0954795188811204</c:v>
                </c:pt>
                <c:pt idx="4429">
                  <c:v>6.0968560951048998</c:v>
                </c:pt>
                <c:pt idx="4430">
                  <c:v>6.0982326713286703</c:v>
                </c:pt>
                <c:pt idx="4431">
                  <c:v>6.0996092475524497</c:v>
                </c:pt>
                <c:pt idx="4432">
                  <c:v>6.10098582377623</c:v>
                </c:pt>
                <c:pt idx="4433">
                  <c:v>6.1023623999999996</c:v>
                </c:pt>
                <c:pt idx="4434">
                  <c:v>6.1037389762237799</c:v>
                </c:pt>
                <c:pt idx="4435">
                  <c:v>6.1051155524475504</c:v>
                </c:pt>
                <c:pt idx="4436">
                  <c:v>6.1064921286713298</c:v>
                </c:pt>
                <c:pt idx="4437">
                  <c:v>6.1078687048951101</c:v>
                </c:pt>
                <c:pt idx="4438">
                  <c:v>6.1092452811188798</c:v>
                </c:pt>
                <c:pt idx="4439">
                  <c:v>6.1106218573426601</c:v>
                </c:pt>
                <c:pt idx="4440">
                  <c:v>6.1119984335664297</c:v>
                </c:pt>
                <c:pt idx="4441">
                  <c:v>6.11337500979021</c:v>
                </c:pt>
                <c:pt idx="4442">
                  <c:v>6.1147515860139903</c:v>
                </c:pt>
                <c:pt idx="4443">
                  <c:v>6.1161281622377599</c:v>
                </c:pt>
                <c:pt idx="4444">
                  <c:v>6.1175047384615402</c:v>
                </c:pt>
                <c:pt idx="4445">
                  <c:v>6.1188813146853196</c:v>
                </c:pt>
                <c:pt idx="4446">
                  <c:v>6.1202578909090901</c:v>
                </c:pt>
                <c:pt idx="4447">
                  <c:v>6.1216344671328704</c:v>
                </c:pt>
                <c:pt idx="4448">
                  <c:v>6.12301104335664</c:v>
                </c:pt>
                <c:pt idx="4449">
                  <c:v>6.1243876195804203</c:v>
                </c:pt>
                <c:pt idx="4450">
                  <c:v>6.1257641958041997</c:v>
                </c:pt>
                <c:pt idx="4451">
                  <c:v>6.1271407720279703</c:v>
                </c:pt>
                <c:pt idx="4452">
                  <c:v>6.1285173482517497</c:v>
                </c:pt>
                <c:pt idx="4453">
                  <c:v>6.1298939244755299</c:v>
                </c:pt>
                <c:pt idx="4454">
                  <c:v>6.1312705006992996</c:v>
                </c:pt>
                <c:pt idx="4455">
                  <c:v>6.1326470769230799</c:v>
                </c:pt>
                <c:pt idx="4456">
                  <c:v>6.1340236531468504</c:v>
                </c:pt>
                <c:pt idx="4457">
                  <c:v>6.1354002293706298</c:v>
                </c:pt>
                <c:pt idx="4458">
                  <c:v>6.1367768055944101</c:v>
                </c:pt>
                <c:pt idx="4459">
                  <c:v>6.1381533818181797</c:v>
                </c:pt>
                <c:pt idx="4460">
                  <c:v>6.13952995804196</c:v>
                </c:pt>
                <c:pt idx="4461">
                  <c:v>6.1409065342657403</c:v>
                </c:pt>
                <c:pt idx="4462">
                  <c:v>6.1422831104895099</c:v>
                </c:pt>
                <c:pt idx="4463">
                  <c:v>6.1436596867132902</c:v>
                </c:pt>
                <c:pt idx="4464">
                  <c:v>6.1450362629370598</c:v>
                </c:pt>
                <c:pt idx="4465">
                  <c:v>6.1464128391608401</c:v>
                </c:pt>
                <c:pt idx="4466">
                  <c:v>6.1477894153846204</c:v>
                </c:pt>
                <c:pt idx="4467">
                  <c:v>6.1491659916083901</c:v>
                </c:pt>
                <c:pt idx="4468">
                  <c:v>6.1505425678321703</c:v>
                </c:pt>
                <c:pt idx="4469">
                  <c:v>6.1519191440559498</c:v>
                </c:pt>
                <c:pt idx="4470">
                  <c:v>6.1532957202797203</c:v>
                </c:pt>
                <c:pt idx="4471">
                  <c:v>6.1546722965034997</c:v>
                </c:pt>
                <c:pt idx="4472">
                  <c:v>6.1560488727272702</c:v>
                </c:pt>
                <c:pt idx="4473">
                  <c:v>6.1574254489510496</c:v>
                </c:pt>
                <c:pt idx="4474">
                  <c:v>6.1588020251748299</c:v>
                </c:pt>
                <c:pt idx="4475">
                  <c:v>6.1601786013986004</c:v>
                </c:pt>
                <c:pt idx="4476">
                  <c:v>6.1615551776223798</c:v>
                </c:pt>
                <c:pt idx="4477">
                  <c:v>6.1629317538461503</c:v>
                </c:pt>
                <c:pt idx="4478">
                  <c:v>6.1643083300699297</c:v>
                </c:pt>
                <c:pt idx="4479">
                  <c:v>6.16568490629371</c:v>
                </c:pt>
                <c:pt idx="4480">
                  <c:v>6.1670614825174797</c:v>
                </c:pt>
                <c:pt idx="4481">
                  <c:v>6.1684380587412599</c:v>
                </c:pt>
                <c:pt idx="4482">
                  <c:v>6.1698146349650402</c:v>
                </c:pt>
                <c:pt idx="4483">
                  <c:v>6.1711912111888099</c:v>
                </c:pt>
                <c:pt idx="4484">
                  <c:v>6.1725677874125902</c:v>
                </c:pt>
                <c:pt idx="4485">
                  <c:v>6.1739443636363598</c:v>
                </c:pt>
                <c:pt idx="4486">
                  <c:v>6.1753209398601401</c:v>
                </c:pt>
                <c:pt idx="4487">
                  <c:v>6.1766975160839204</c:v>
                </c:pt>
                <c:pt idx="4488">
                  <c:v>6.17807409230769</c:v>
                </c:pt>
                <c:pt idx="4489">
                  <c:v>6.1794506685314703</c:v>
                </c:pt>
                <c:pt idx="4490">
                  <c:v>6.1808272447552497</c:v>
                </c:pt>
                <c:pt idx="4491">
                  <c:v>6.1822038209790202</c:v>
                </c:pt>
                <c:pt idx="4492">
                  <c:v>6.1835803972027996</c:v>
                </c:pt>
                <c:pt idx="4493">
                  <c:v>6.1849569734265799</c:v>
                </c:pt>
                <c:pt idx="4494">
                  <c:v>6.1863335496503504</c:v>
                </c:pt>
                <c:pt idx="4495">
                  <c:v>6.1877101258741298</c:v>
                </c:pt>
                <c:pt idx="4496">
                  <c:v>6.1890867020979003</c:v>
                </c:pt>
                <c:pt idx="4497">
                  <c:v>6.1904632783216798</c:v>
                </c:pt>
                <c:pt idx="4498">
                  <c:v>6.19183985454546</c:v>
                </c:pt>
                <c:pt idx="4499">
                  <c:v>6.1932164307692297</c:v>
                </c:pt>
                <c:pt idx="4500">
                  <c:v>6.19459300699301</c:v>
                </c:pt>
                <c:pt idx="4501">
                  <c:v>6.1959695832167796</c:v>
                </c:pt>
                <c:pt idx="4502">
                  <c:v>6.1973461594405599</c:v>
                </c:pt>
                <c:pt idx="4503">
                  <c:v>6.1987227356643402</c:v>
                </c:pt>
                <c:pt idx="4504">
                  <c:v>6.2000993118881098</c:v>
                </c:pt>
                <c:pt idx="4505">
                  <c:v>6.2014758881118901</c:v>
                </c:pt>
                <c:pt idx="4506">
                  <c:v>6.2028524643356704</c:v>
                </c:pt>
                <c:pt idx="4507">
                  <c:v>6.20422904055944</c:v>
                </c:pt>
                <c:pt idx="4508">
                  <c:v>6.2056056167832203</c:v>
                </c:pt>
                <c:pt idx="4509">
                  <c:v>6.2069821930069899</c:v>
                </c:pt>
                <c:pt idx="4510">
                  <c:v>6.2083587692307702</c:v>
                </c:pt>
                <c:pt idx="4511">
                  <c:v>6.2097353454545496</c:v>
                </c:pt>
                <c:pt idx="4512">
                  <c:v>6.2111119216783202</c:v>
                </c:pt>
                <c:pt idx="4513">
                  <c:v>6.2124884979020996</c:v>
                </c:pt>
                <c:pt idx="4514">
                  <c:v>6.2138650741258701</c:v>
                </c:pt>
                <c:pt idx="4515">
                  <c:v>6.2152416503496504</c:v>
                </c:pt>
                <c:pt idx="4516">
                  <c:v>6.2166182265734298</c:v>
                </c:pt>
                <c:pt idx="4517">
                  <c:v>6.2179948027972003</c:v>
                </c:pt>
                <c:pt idx="4518">
                  <c:v>6.2193713790209797</c:v>
                </c:pt>
                <c:pt idx="4519">
                  <c:v>6.22074795524476</c:v>
                </c:pt>
                <c:pt idx="4520">
                  <c:v>6.2221245314685296</c:v>
                </c:pt>
                <c:pt idx="4521">
                  <c:v>6.2235011076923099</c:v>
                </c:pt>
                <c:pt idx="4522">
                  <c:v>6.2248776839160804</c:v>
                </c:pt>
                <c:pt idx="4523">
                  <c:v>6.2262542601398598</c:v>
                </c:pt>
                <c:pt idx="4524">
                  <c:v>6.2276308363636401</c:v>
                </c:pt>
                <c:pt idx="4525">
                  <c:v>6.2290074125874098</c:v>
                </c:pt>
                <c:pt idx="4526">
                  <c:v>6.23038398881119</c:v>
                </c:pt>
                <c:pt idx="4527">
                  <c:v>6.2317605650349703</c:v>
                </c:pt>
                <c:pt idx="4528">
                  <c:v>6.23313714125874</c:v>
                </c:pt>
                <c:pt idx="4529">
                  <c:v>6.2345137174825203</c:v>
                </c:pt>
                <c:pt idx="4530">
                  <c:v>6.2358902937062899</c:v>
                </c:pt>
                <c:pt idx="4531">
                  <c:v>6.2372668699300702</c:v>
                </c:pt>
                <c:pt idx="4532">
                  <c:v>6.2386434461538496</c:v>
                </c:pt>
                <c:pt idx="4533">
                  <c:v>6.2400200223776201</c:v>
                </c:pt>
                <c:pt idx="4534">
                  <c:v>6.2413965986014004</c:v>
                </c:pt>
                <c:pt idx="4535">
                  <c:v>6.24277317482517</c:v>
                </c:pt>
                <c:pt idx="4536">
                  <c:v>6.2441497510489503</c:v>
                </c:pt>
                <c:pt idx="4537">
                  <c:v>6.2455263272727297</c:v>
                </c:pt>
                <c:pt idx="4538">
                  <c:v>6.24690290349651</c:v>
                </c:pt>
                <c:pt idx="4539">
                  <c:v>6.2482794797202796</c:v>
                </c:pt>
                <c:pt idx="4540">
                  <c:v>6.2496560559440599</c:v>
                </c:pt>
                <c:pt idx="4541">
                  <c:v>6.2510326321678296</c:v>
                </c:pt>
                <c:pt idx="4542">
                  <c:v>6.2524092083916099</c:v>
                </c:pt>
                <c:pt idx="4543">
                  <c:v>6.2537857846153901</c:v>
                </c:pt>
                <c:pt idx="4544">
                  <c:v>6.2551623608391598</c:v>
                </c:pt>
                <c:pt idx="4545">
                  <c:v>6.2565389370629401</c:v>
                </c:pt>
                <c:pt idx="4546">
                  <c:v>6.2579155132867097</c:v>
                </c:pt>
                <c:pt idx="4547">
                  <c:v>6.25929208951049</c:v>
                </c:pt>
                <c:pt idx="4548">
                  <c:v>6.2606686657342703</c:v>
                </c:pt>
                <c:pt idx="4549">
                  <c:v>6.2620452419580399</c:v>
                </c:pt>
                <c:pt idx="4550">
                  <c:v>6.2634218181818202</c:v>
                </c:pt>
                <c:pt idx="4551">
                  <c:v>6.2647983944055996</c:v>
                </c:pt>
                <c:pt idx="4552">
                  <c:v>6.2661749706293701</c:v>
                </c:pt>
                <c:pt idx="4553">
                  <c:v>6.2675515468531504</c:v>
                </c:pt>
                <c:pt idx="4554">
                  <c:v>6.26892812307692</c:v>
                </c:pt>
                <c:pt idx="4555">
                  <c:v>6.2703046993007003</c:v>
                </c:pt>
                <c:pt idx="4556">
                  <c:v>6.2716812755244797</c:v>
                </c:pt>
                <c:pt idx="4557">
                  <c:v>6.2730578517482503</c:v>
                </c:pt>
                <c:pt idx="4558">
                  <c:v>6.2744344279720297</c:v>
                </c:pt>
                <c:pt idx="4559">
                  <c:v>6.2758110041958002</c:v>
                </c:pt>
                <c:pt idx="4560">
                  <c:v>6.2771875804195796</c:v>
                </c:pt>
                <c:pt idx="4561">
                  <c:v>6.2785641566433599</c:v>
                </c:pt>
                <c:pt idx="4562">
                  <c:v>6.2799407328671304</c:v>
                </c:pt>
                <c:pt idx="4563">
                  <c:v>6.2813173090909098</c:v>
                </c:pt>
                <c:pt idx="4564">
                  <c:v>6.2826938853146901</c:v>
                </c:pt>
                <c:pt idx="4565">
                  <c:v>6.2840704615384597</c:v>
                </c:pt>
                <c:pt idx="4566">
                  <c:v>6.28544703776224</c:v>
                </c:pt>
                <c:pt idx="4567">
                  <c:v>6.2868236139860203</c:v>
                </c:pt>
                <c:pt idx="4568">
                  <c:v>6.2882001902097899</c:v>
                </c:pt>
                <c:pt idx="4569">
                  <c:v>6.2895767664335702</c:v>
                </c:pt>
                <c:pt idx="4570">
                  <c:v>6.2909533426573399</c:v>
                </c:pt>
                <c:pt idx="4571">
                  <c:v>6.2923299188811201</c:v>
                </c:pt>
                <c:pt idx="4572">
                  <c:v>6.2937064951049004</c:v>
                </c:pt>
                <c:pt idx="4573">
                  <c:v>6.2950830713286701</c:v>
                </c:pt>
                <c:pt idx="4574">
                  <c:v>6.2964596475524504</c:v>
                </c:pt>
                <c:pt idx="4575">
                  <c:v>6.29783622377622</c:v>
                </c:pt>
                <c:pt idx="4576">
                  <c:v>6.2992128000000003</c:v>
                </c:pt>
                <c:pt idx="4577">
                  <c:v>6.3005893762237797</c:v>
                </c:pt>
                <c:pt idx="4578">
                  <c:v>6.3019659524475502</c:v>
                </c:pt>
                <c:pt idx="4579">
                  <c:v>6.3033425286713296</c:v>
                </c:pt>
                <c:pt idx="4580">
                  <c:v>6.3047191048951099</c:v>
                </c:pt>
                <c:pt idx="4581">
                  <c:v>6.3060956811188804</c:v>
                </c:pt>
                <c:pt idx="4582">
                  <c:v>6.3074722573426598</c:v>
                </c:pt>
                <c:pt idx="4583">
                  <c:v>6.3088488335664303</c:v>
                </c:pt>
                <c:pt idx="4584">
                  <c:v>6.3102254097902097</c:v>
                </c:pt>
                <c:pt idx="4585">
                  <c:v>6.31160198601399</c:v>
                </c:pt>
                <c:pt idx="4586">
                  <c:v>6.3129785622377597</c:v>
                </c:pt>
                <c:pt idx="4587">
                  <c:v>6.31435513846154</c:v>
                </c:pt>
                <c:pt idx="4588">
                  <c:v>6.3157317146853202</c:v>
                </c:pt>
                <c:pt idx="4589">
                  <c:v>6.3171082909090899</c:v>
                </c:pt>
                <c:pt idx="4590">
                  <c:v>6.3184848671328702</c:v>
                </c:pt>
                <c:pt idx="4591">
                  <c:v>6.3198614433566398</c:v>
                </c:pt>
                <c:pt idx="4592">
                  <c:v>6.3212380195804201</c:v>
                </c:pt>
                <c:pt idx="4593">
                  <c:v>6.3226145958042004</c:v>
                </c:pt>
                <c:pt idx="4594">
                  <c:v>6.32399117202797</c:v>
                </c:pt>
                <c:pt idx="4595">
                  <c:v>6.3253677482517503</c:v>
                </c:pt>
                <c:pt idx="4596">
                  <c:v>6.3267443244755297</c:v>
                </c:pt>
                <c:pt idx="4597">
                  <c:v>6.3281209006993002</c:v>
                </c:pt>
                <c:pt idx="4598">
                  <c:v>6.3294974769230796</c:v>
                </c:pt>
                <c:pt idx="4599">
                  <c:v>6.3308740531468501</c:v>
                </c:pt>
                <c:pt idx="4600">
                  <c:v>6.3322506293706304</c:v>
                </c:pt>
                <c:pt idx="4601">
                  <c:v>6.3336272055944098</c:v>
                </c:pt>
                <c:pt idx="4602">
                  <c:v>6.3350037818181804</c:v>
                </c:pt>
                <c:pt idx="4603">
                  <c:v>6.3363803580419598</c:v>
                </c:pt>
                <c:pt idx="4604">
                  <c:v>6.33775693426574</c:v>
                </c:pt>
                <c:pt idx="4605">
                  <c:v>6.3391335104895097</c:v>
                </c:pt>
                <c:pt idx="4606">
                  <c:v>6.34051008671329</c:v>
                </c:pt>
                <c:pt idx="4607">
                  <c:v>6.3418866629370596</c:v>
                </c:pt>
                <c:pt idx="4608">
                  <c:v>6.3432632391608399</c:v>
                </c:pt>
                <c:pt idx="4609">
                  <c:v>6.3446398153846202</c:v>
                </c:pt>
                <c:pt idx="4610">
                  <c:v>6.3460163916083898</c:v>
                </c:pt>
                <c:pt idx="4611">
                  <c:v>6.3473929678321701</c:v>
                </c:pt>
                <c:pt idx="4612">
                  <c:v>6.3487695440559504</c:v>
                </c:pt>
                <c:pt idx="4613">
                  <c:v>6.35014612027972</c:v>
                </c:pt>
                <c:pt idx="4614">
                  <c:v>6.3515226965035003</c:v>
                </c:pt>
                <c:pt idx="4615">
                  <c:v>6.35289927272727</c:v>
                </c:pt>
                <c:pt idx="4616">
                  <c:v>6.3542758489510502</c:v>
                </c:pt>
                <c:pt idx="4617">
                  <c:v>6.3556524251748296</c:v>
                </c:pt>
                <c:pt idx="4618">
                  <c:v>6.3570290013986002</c:v>
                </c:pt>
                <c:pt idx="4619">
                  <c:v>6.3584055776223796</c:v>
                </c:pt>
                <c:pt idx="4620">
                  <c:v>6.3597821538461501</c:v>
                </c:pt>
                <c:pt idx="4621">
                  <c:v>6.3611587300699304</c:v>
                </c:pt>
                <c:pt idx="4622">
                  <c:v>6.3625353062937098</c:v>
                </c:pt>
                <c:pt idx="4623">
                  <c:v>6.3639118825174803</c:v>
                </c:pt>
                <c:pt idx="4624">
                  <c:v>6.3652884587412597</c:v>
                </c:pt>
                <c:pt idx="4625">
                  <c:v>6.36666503496504</c:v>
                </c:pt>
                <c:pt idx="4626">
                  <c:v>6.3680416111888096</c:v>
                </c:pt>
                <c:pt idx="4627">
                  <c:v>6.3694181874125899</c:v>
                </c:pt>
                <c:pt idx="4628">
                  <c:v>6.3707947636363604</c:v>
                </c:pt>
                <c:pt idx="4629">
                  <c:v>6.3721713398601398</c:v>
                </c:pt>
                <c:pt idx="4630">
                  <c:v>6.3735479160839201</c:v>
                </c:pt>
                <c:pt idx="4631">
                  <c:v>6.3749244923076898</c:v>
                </c:pt>
                <c:pt idx="4632">
                  <c:v>6.3763010685314701</c:v>
                </c:pt>
                <c:pt idx="4633">
                  <c:v>6.3776776447552503</c:v>
                </c:pt>
                <c:pt idx="4634">
                  <c:v>6.37905422097902</c:v>
                </c:pt>
                <c:pt idx="4635">
                  <c:v>6.3804307972028003</c:v>
                </c:pt>
                <c:pt idx="4636">
                  <c:v>6.3818073734265699</c:v>
                </c:pt>
                <c:pt idx="4637">
                  <c:v>6.3831839496503502</c:v>
                </c:pt>
                <c:pt idx="4638">
                  <c:v>6.3845605258741296</c:v>
                </c:pt>
                <c:pt idx="4639">
                  <c:v>6.3859371020979001</c:v>
                </c:pt>
                <c:pt idx="4640">
                  <c:v>6.3873136783216804</c:v>
                </c:pt>
                <c:pt idx="4641">
                  <c:v>6.3886902545454598</c:v>
                </c:pt>
                <c:pt idx="4642">
                  <c:v>6.3900668307692303</c:v>
                </c:pt>
                <c:pt idx="4643">
                  <c:v>6.3914434069930097</c:v>
                </c:pt>
                <c:pt idx="4644">
                  <c:v>6.3928199832167802</c:v>
                </c:pt>
                <c:pt idx="4645">
                  <c:v>6.3941965594405596</c:v>
                </c:pt>
                <c:pt idx="4646">
                  <c:v>6.3955731356643399</c:v>
                </c:pt>
                <c:pt idx="4647">
                  <c:v>6.3969497118881096</c:v>
                </c:pt>
                <c:pt idx="4648">
                  <c:v>6.3983262881118899</c:v>
                </c:pt>
                <c:pt idx="4649">
                  <c:v>6.3997028643356701</c:v>
                </c:pt>
                <c:pt idx="4650">
                  <c:v>6.4010794405594398</c:v>
                </c:pt>
                <c:pt idx="4651">
                  <c:v>6.4024560167832201</c:v>
                </c:pt>
                <c:pt idx="4652">
                  <c:v>6.4038325930069897</c:v>
                </c:pt>
                <c:pt idx="4653">
                  <c:v>6.40520916923077</c:v>
                </c:pt>
                <c:pt idx="4654">
                  <c:v>6.4065857454545503</c:v>
                </c:pt>
                <c:pt idx="4655">
                  <c:v>6.4079623216783199</c:v>
                </c:pt>
                <c:pt idx="4656">
                  <c:v>6.4093388979021002</c:v>
                </c:pt>
                <c:pt idx="4657">
                  <c:v>6.4107154741258698</c:v>
                </c:pt>
                <c:pt idx="4658">
                  <c:v>6.4120920503496501</c:v>
                </c:pt>
                <c:pt idx="4659">
                  <c:v>6.4134686265734304</c:v>
                </c:pt>
                <c:pt idx="4660">
                  <c:v>6.4148452027972001</c:v>
                </c:pt>
                <c:pt idx="4661">
                  <c:v>6.4162217790209803</c:v>
                </c:pt>
                <c:pt idx="4662">
                  <c:v>6.4175983552447597</c:v>
                </c:pt>
                <c:pt idx="4663">
                  <c:v>6.4189749314685303</c:v>
                </c:pt>
                <c:pt idx="4664">
                  <c:v>6.4203515076923097</c:v>
                </c:pt>
                <c:pt idx="4665">
                  <c:v>6.4217280839160802</c:v>
                </c:pt>
                <c:pt idx="4666">
                  <c:v>6.4231046601398596</c:v>
                </c:pt>
                <c:pt idx="4667">
                  <c:v>6.4244812363636399</c:v>
                </c:pt>
                <c:pt idx="4668">
                  <c:v>6.4258578125874104</c:v>
                </c:pt>
                <c:pt idx="4669">
                  <c:v>6.4272343888111898</c:v>
                </c:pt>
                <c:pt idx="4670">
                  <c:v>6.4286109650349701</c:v>
                </c:pt>
                <c:pt idx="4671">
                  <c:v>6.4299875412587397</c:v>
                </c:pt>
                <c:pt idx="4672">
                  <c:v>6.43136411748252</c:v>
                </c:pt>
                <c:pt idx="4673">
                  <c:v>6.4327406937062896</c:v>
                </c:pt>
                <c:pt idx="4674">
                  <c:v>6.4341172699300699</c:v>
                </c:pt>
                <c:pt idx="4675">
                  <c:v>6.4354938461538502</c:v>
                </c:pt>
                <c:pt idx="4676">
                  <c:v>6.4368704223776199</c:v>
                </c:pt>
                <c:pt idx="4677">
                  <c:v>6.4382469986014002</c:v>
                </c:pt>
                <c:pt idx="4678">
                  <c:v>6.4396235748251804</c:v>
                </c:pt>
                <c:pt idx="4679">
                  <c:v>6.4410001510489501</c:v>
                </c:pt>
                <c:pt idx="4680">
                  <c:v>6.4423767272727304</c:v>
                </c:pt>
                <c:pt idx="4681">
                  <c:v>6.4437533034965</c:v>
                </c:pt>
                <c:pt idx="4682">
                  <c:v>6.4451298797202803</c:v>
                </c:pt>
                <c:pt idx="4683">
                  <c:v>6.4465064559440597</c:v>
                </c:pt>
                <c:pt idx="4684">
                  <c:v>6.4478830321678302</c:v>
                </c:pt>
                <c:pt idx="4685">
                  <c:v>6.4492596083916096</c:v>
                </c:pt>
                <c:pt idx="4686">
                  <c:v>6.4506361846153899</c:v>
                </c:pt>
                <c:pt idx="4687">
                  <c:v>6.4520127608391604</c:v>
                </c:pt>
                <c:pt idx="4688">
                  <c:v>6.4533893370629398</c:v>
                </c:pt>
                <c:pt idx="4689">
                  <c:v>6.4547659132867103</c:v>
                </c:pt>
                <c:pt idx="4690">
                  <c:v>6.4561424895104897</c:v>
                </c:pt>
                <c:pt idx="4691">
                  <c:v>6.45751906573427</c:v>
                </c:pt>
                <c:pt idx="4692">
                  <c:v>6.4588956419580397</c:v>
                </c:pt>
                <c:pt idx="4693">
                  <c:v>6.46027221818182</c:v>
                </c:pt>
                <c:pt idx="4694">
                  <c:v>6.4616487944056002</c:v>
                </c:pt>
                <c:pt idx="4695">
                  <c:v>6.4630253706293699</c:v>
                </c:pt>
                <c:pt idx="4696">
                  <c:v>6.4644019468531502</c:v>
                </c:pt>
                <c:pt idx="4697">
                  <c:v>6.4657785230769198</c:v>
                </c:pt>
                <c:pt idx="4698">
                  <c:v>6.4671550993007001</c:v>
                </c:pt>
                <c:pt idx="4699">
                  <c:v>6.4685316755244804</c:v>
                </c:pt>
                <c:pt idx="4700">
                  <c:v>6.46990825174825</c:v>
                </c:pt>
                <c:pt idx="4701">
                  <c:v>6.4712848279720303</c:v>
                </c:pt>
                <c:pt idx="4702">
                  <c:v>6.4726614041957999</c:v>
                </c:pt>
                <c:pt idx="4703">
                  <c:v>6.4740379804195802</c:v>
                </c:pt>
                <c:pt idx="4704">
                  <c:v>6.4754145566433596</c:v>
                </c:pt>
                <c:pt idx="4705">
                  <c:v>6.4767911328671302</c:v>
                </c:pt>
                <c:pt idx="4706">
                  <c:v>6.4781677090909104</c:v>
                </c:pt>
                <c:pt idx="4707">
                  <c:v>6.4795442853146898</c:v>
                </c:pt>
                <c:pt idx="4708">
                  <c:v>6.4809208615384604</c:v>
                </c:pt>
                <c:pt idx="4709">
                  <c:v>6.4822974377622398</c:v>
                </c:pt>
                <c:pt idx="4710">
                  <c:v>6.4836740139860201</c:v>
                </c:pt>
                <c:pt idx="4711">
                  <c:v>6.4850505902097897</c:v>
                </c:pt>
                <c:pt idx="4712">
                  <c:v>6.48642716643357</c:v>
                </c:pt>
                <c:pt idx="4713">
                  <c:v>6.4878037426573396</c:v>
                </c:pt>
                <c:pt idx="4714">
                  <c:v>6.4891803188811199</c:v>
                </c:pt>
                <c:pt idx="4715">
                  <c:v>6.4905568951049002</c:v>
                </c:pt>
                <c:pt idx="4716">
                  <c:v>6.4919334713286698</c:v>
                </c:pt>
                <c:pt idx="4717">
                  <c:v>6.4933100475524501</c:v>
                </c:pt>
                <c:pt idx="4718">
                  <c:v>6.4946866237762304</c:v>
                </c:pt>
                <c:pt idx="4719">
                  <c:v>6.4960632</c:v>
                </c:pt>
                <c:pt idx="4720">
                  <c:v>6.4974397762237803</c:v>
                </c:pt>
                <c:pt idx="4721">
                  <c:v>6.49881635244755</c:v>
                </c:pt>
                <c:pt idx="4722">
                  <c:v>6.5001929286713303</c:v>
                </c:pt>
                <c:pt idx="4723">
                  <c:v>6.5015695048951097</c:v>
                </c:pt>
                <c:pt idx="4724">
                  <c:v>6.5029460811188802</c:v>
                </c:pt>
                <c:pt idx="4725">
                  <c:v>6.5043226573426596</c:v>
                </c:pt>
                <c:pt idx="4726">
                  <c:v>6.5056992335664301</c:v>
                </c:pt>
                <c:pt idx="4727">
                  <c:v>6.5070758097902104</c:v>
                </c:pt>
                <c:pt idx="4728">
                  <c:v>6.5084523860139898</c:v>
                </c:pt>
                <c:pt idx="4729">
                  <c:v>6.5098289622377603</c:v>
                </c:pt>
                <c:pt idx="4730">
                  <c:v>6.5112055384615397</c:v>
                </c:pt>
                <c:pt idx="4731">
                  <c:v>6.51258211468532</c:v>
                </c:pt>
                <c:pt idx="4732">
                  <c:v>6.5139586909090896</c:v>
                </c:pt>
                <c:pt idx="4733">
                  <c:v>6.5153352671328699</c:v>
                </c:pt>
                <c:pt idx="4734">
                  <c:v>6.5167118433566404</c:v>
                </c:pt>
                <c:pt idx="4735">
                  <c:v>6.5180884195804198</c:v>
                </c:pt>
                <c:pt idx="4736">
                  <c:v>6.5194649958042001</c:v>
                </c:pt>
                <c:pt idx="4737">
                  <c:v>6.5208415720279698</c:v>
                </c:pt>
                <c:pt idx="4738">
                  <c:v>6.5222181482517501</c:v>
                </c:pt>
                <c:pt idx="4739">
                  <c:v>6.5235947244755303</c:v>
                </c:pt>
                <c:pt idx="4740">
                  <c:v>6.5249713006993</c:v>
                </c:pt>
                <c:pt idx="4741">
                  <c:v>6.5263478769230803</c:v>
                </c:pt>
                <c:pt idx="4742">
                  <c:v>6.5277244531468499</c:v>
                </c:pt>
                <c:pt idx="4743">
                  <c:v>6.5291010293706302</c:v>
                </c:pt>
                <c:pt idx="4744">
                  <c:v>6.5304776055944096</c:v>
                </c:pt>
                <c:pt idx="4745">
                  <c:v>6.5318541818181801</c:v>
                </c:pt>
                <c:pt idx="4746">
                  <c:v>6.5332307580419604</c:v>
                </c:pt>
                <c:pt idx="4747">
                  <c:v>6.5346073342657398</c:v>
                </c:pt>
                <c:pt idx="4748">
                  <c:v>6.5359839104895103</c:v>
                </c:pt>
                <c:pt idx="4749">
                  <c:v>6.5373604867132897</c:v>
                </c:pt>
                <c:pt idx="4750">
                  <c:v>6.5387370629370603</c:v>
                </c:pt>
                <c:pt idx="4751">
                  <c:v>6.5401136391608397</c:v>
                </c:pt>
                <c:pt idx="4752">
                  <c:v>6.5414902153846199</c:v>
                </c:pt>
                <c:pt idx="4753">
                  <c:v>6.5428667916083896</c:v>
                </c:pt>
                <c:pt idx="4754">
                  <c:v>6.5442433678321699</c:v>
                </c:pt>
                <c:pt idx="4755">
                  <c:v>6.5456199440559502</c:v>
                </c:pt>
                <c:pt idx="4756">
                  <c:v>6.5469965202797198</c:v>
                </c:pt>
                <c:pt idx="4757">
                  <c:v>6.5483730965035001</c:v>
                </c:pt>
                <c:pt idx="4758">
                  <c:v>6.5497496727272697</c:v>
                </c:pt>
                <c:pt idx="4759">
                  <c:v>6.55112624895105</c:v>
                </c:pt>
                <c:pt idx="4760">
                  <c:v>6.5525028251748303</c:v>
                </c:pt>
                <c:pt idx="4761">
                  <c:v>6.5538794013985999</c:v>
                </c:pt>
                <c:pt idx="4762">
                  <c:v>6.5552559776223802</c:v>
                </c:pt>
                <c:pt idx="4763">
                  <c:v>6.5566325538461498</c:v>
                </c:pt>
                <c:pt idx="4764">
                  <c:v>6.5580091300699301</c:v>
                </c:pt>
                <c:pt idx="4765">
                  <c:v>6.5593857062937104</c:v>
                </c:pt>
                <c:pt idx="4766">
                  <c:v>6.5607622825174801</c:v>
                </c:pt>
                <c:pt idx="4767">
                  <c:v>6.5621388587412603</c:v>
                </c:pt>
                <c:pt idx="4768">
                  <c:v>6.5635154349650398</c:v>
                </c:pt>
                <c:pt idx="4769">
                  <c:v>6.5648920111888103</c:v>
                </c:pt>
                <c:pt idx="4770">
                  <c:v>6.5662685874125897</c:v>
                </c:pt>
                <c:pt idx="4771">
                  <c:v>6.5676451636363602</c:v>
                </c:pt>
                <c:pt idx="4772">
                  <c:v>6.5690217398601396</c:v>
                </c:pt>
                <c:pt idx="4773">
                  <c:v>6.5703983160839199</c:v>
                </c:pt>
                <c:pt idx="4774">
                  <c:v>6.5717748923076904</c:v>
                </c:pt>
                <c:pt idx="4775">
                  <c:v>6.5731514685314698</c:v>
                </c:pt>
                <c:pt idx="4776">
                  <c:v>6.5745280447552501</c:v>
                </c:pt>
                <c:pt idx="4777">
                  <c:v>6.5759046209790197</c:v>
                </c:pt>
                <c:pt idx="4778">
                  <c:v>6.5772811972028</c:v>
                </c:pt>
                <c:pt idx="4779">
                  <c:v>6.5786577734265697</c:v>
                </c:pt>
                <c:pt idx="4780">
                  <c:v>6.5800343496503499</c:v>
                </c:pt>
                <c:pt idx="4781">
                  <c:v>6.5814109258741302</c:v>
                </c:pt>
                <c:pt idx="4782">
                  <c:v>6.5827875020978999</c:v>
                </c:pt>
                <c:pt idx="4783">
                  <c:v>6.5841640783216802</c:v>
                </c:pt>
                <c:pt idx="4784">
                  <c:v>6.5855406545454596</c:v>
                </c:pt>
                <c:pt idx="4785">
                  <c:v>6.5869172307692301</c:v>
                </c:pt>
                <c:pt idx="4786">
                  <c:v>6.5882938069930104</c:v>
                </c:pt>
                <c:pt idx="4787">
                  <c:v>6.58967038321678</c:v>
                </c:pt>
                <c:pt idx="4788">
                  <c:v>6.5910469594405603</c:v>
                </c:pt>
                <c:pt idx="4789">
                  <c:v>6.5924235356643397</c:v>
                </c:pt>
                <c:pt idx="4790">
                  <c:v>6.5938001118881102</c:v>
                </c:pt>
                <c:pt idx="4791">
                  <c:v>6.5951766881118896</c:v>
                </c:pt>
                <c:pt idx="4792">
                  <c:v>6.5965532643356699</c:v>
                </c:pt>
                <c:pt idx="4793">
                  <c:v>6.5979298405594404</c:v>
                </c:pt>
                <c:pt idx="4794">
                  <c:v>6.5993064167832198</c:v>
                </c:pt>
                <c:pt idx="4795">
                  <c:v>6.6006829930069904</c:v>
                </c:pt>
                <c:pt idx="4796">
                  <c:v>6.6020595692307698</c:v>
                </c:pt>
                <c:pt idx="4797">
                  <c:v>6.60343614545455</c:v>
                </c:pt>
                <c:pt idx="4798">
                  <c:v>6.6048127216783197</c:v>
                </c:pt>
                <c:pt idx="4799">
                  <c:v>6.6061892979021</c:v>
                </c:pt>
                <c:pt idx="4800">
                  <c:v>6.6075658741258696</c:v>
                </c:pt>
                <c:pt idx="4801">
                  <c:v>6.6089424503496499</c:v>
                </c:pt>
                <c:pt idx="4802">
                  <c:v>6.6103190265734302</c:v>
                </c:pt>
                <c:pt idx="4803">
                  <c:v>6.6116956027971998</c:v>
                </c:pt>
                <c:pt idx="4804">
                  <c:v>6.6130721790209801</c:v>
                </c:pt>
                <c:pt idx="4805">
                  <c:v>6.6144487552447604</c:v>
                </c:pt>
                <c:pt idx="4806">
                  <c:v>6.61582533146853</c:v>
                </c:pt>
                <c:pt idx="4807">
                  <c:v>6.6172019076923103</c:v>
                </c:pt>
                <c:pt idx="4808">
                  <c:v>6.6185784839160799</c:v>
                </c:pt>
                <c:pt idx="4809">
                  <c:v>6.6199550601398602</c:v>
                </c:pt>
                <c:pt idx="4810">
                  <c:v>6.6213316363636396</c:v>
                </c:pt>
                <c:pt idx="4811">
                  <c:v>6.6227082125874102</c:v>
                </c:pt>
                <c:pt idx="4812">
                  <c:v>6.6240847888111896</c:v>
                </c:pt>
                <c:pt idx="4813">
                  <c:v>6.6254613650349699</c:v>
                </c:pt>
                <c:pt idx="4814">
                  <c:v>6.6268379412587404</c:v>
                </c:pt>
                <c:pt idx="4815">
                  <c:v>6.6282145174825198</c:v>
                </c:pt>
                <c:pt idx="4816">
                  <c:v>6.6295910937063001</c:v>
                </c:pt>
                <c:pt idx="4817">
                  <c:v>6.6309676699300697</c:v>
                </c:pt>
                <c:pt idx="4818">
                  <c:v>6.63234424615385</c:v>
                </c:pt>
                <c:pt idx="4819">
                  <c:v>6.6337208223776196</c:v>
                </c:pt>
                <c:pt idx="4820">
                  <c:v>6.6350973986013999</c:v>
                </c:pt>
                <c:pt idx="4821">
                  <c:v>6.6364739748251802</c:v>
                </c:pt>
                <c:pt idx="4822">
                  <c:v>6.6378505510489498</c:v>
                </c:pt>
                <c:pt idx="4823">
                  <c:v>6.6392271272727301</c:v>
                </c:pt>
                <c:pt idx="4824">
                  <c:v>6.6406037034964998</c:v>
                </c:pt>
                <c:pt idx="4825">
                  <c:v>6.64198027972028</c:v>
                </c:pt>
                <c:pt idx="4826">
                  <c:v>6.6433568559440603</c:v>
                </c:pt>
                <c:pt idx="4827">
                  <c:v>6.64473343216783</c:v>
                </c:pt>
                <c:pt idx="4828">
                  <c:v>6.6461100083916103</c:v>
                </c:pt>
                <c:pt idx="4829">
                  <c:v>6.6474865846153897</c:v>
                </c:pt>
                <c:pt idx="4830">
                  <c:v>6.6488631608391602</c:v>
                </c:pt>
                <c:pt idx="4831">
                  <c:v>6.6502397370629396</c:v>
                </c:pt>
                <c:pt idx="4832">
                  <c:v>6.6516163132867101</c:v>
                </c:pt>
                <c:pt idx="4833">
                  <c:v>6.6529928895104904</c:v>
                </c:pt>
                <c:pt idx="4834">
                  <c:v>6.6543694657342698</c:v>
                </c:pt>
                <c:pt idx="4835">
                  <c:v>6.6557460419580403</c:v>
                </c:pt>
                <c:pt idx="4836">
                  <c:v>6.6571226181818197</c:v>
                </c:pt>
                <c:pt idx="4837">
                  <c:v>6.6584991944056</c:v>
                </c:pt>
                <c:pt idx="4838">
                  <c:v>6.6598757706293696</c:v>
                </c:pt>
                <c:pt idx="4839">
                  <c:v>6.6612523468531499</c:v>
                </c:pt>
                <c:pt idx="4840">
                  <c:v>6.6626289230769196</c:v>
                </c:pt>
                <c:pt idx="4841">
                  <c:v>6.6640054993006999</c:v>
                </c:pt>
                <c:pt idx="4842">
                  <c:v>6.6653820755244801</c:v>
                </c:pt>
                <c:pt idx="4843">
                  <c:v>6.6667586517482498</c:v>
                </c:pt>
                <c:pt idx="4844">
                  <c:v>6.6681352279720301</c:v>
                </c:pt>
                <c:pt idx="4845">
                  <c:v>6.6695118041958104</c:v>
                </c:pt>
                <c:pt idx="4846">
                  <c:v>6.67088838041958</c:v>
                </c:pt>
                <c:pt idx="4847">
                  <c:v>6.6722649566433603</c:v>
                </c:pt>
                <c:pt idx="4848">
                  <c:v>6.6736415328671299</c:v>
                </c:pt>
                <c:pt idx="4849">
                  <c:v>6.6750181090909102</c:v>
                </c:pt>
                <c:pt idx="4850">
                  <c:v>6.6763946853146896</c:v>
                </c:pt>
                <c:pt idx="4851">
                  <c:v>6.6777712615384601</c:v>
                </c:pt>
                <c:pt idx="4852">
                  <c:v>6.6791478377622404</c:v>
                </c:pt>
                <c:pt idx="4853">
                  <c:v>6.6805244139860198</c:v>
                </c:pt>
                <c:pt idx="4854">
                  <c:v>6.6819009902097903</c:v>
                </c:pt>
                <c:pt idx="4855">
                  <c:v>6.6832775664335697</c:v>
                </c:pt>
                <c:pt idx="4856">
                  <c:v>6.6846541426573403</c:v>
                </c:pt>
                <c:pt idx="4857">
                  <c:v>6.6860307188811197</c:v>
                </c:pt>
                <c:pt idx="4858">
                  <c:v>6.6874072951049</c:v>
                </c:pt>
                <c:pt idx="4859">
                  <c:v>6.6887838713286696</c:v>
                </c:pt>
                <c:pt idx="4860">
                  <c:v>6.6901604475524499</c:v>
                </c:pt>
                <c:pt idx="4861">
                  <c:v>6.6915370237762302</c:v>
                </c:pt>
                <c:pt idx="4862">
                  <c:v>6.6929135999999998</c:v>
                </c:pt>
                <c:pt idx="4863">
                  <c:v>6.6942901762237801</c:v>
                </c:pt>
                <c:pt idx="4864">
                  <c:v>6.6956667524475497</c:v>
                </c:pt>
                <c:pt idx="4865">
                  <c:v>6.69704332867133</c:v>
                </c:pt>
                <c:pt idx="4866">
                  <c:v>6.6984199048951103</c:v>
                </c:pt>
                <c:pt idx="4867">
                  <c:v>6.6997964811188799</c:v>
                </c:pt>
                <c:pt idx="4868">
                  <c:v>6.7011730573426602</c:v>
                </c:pt>
                <c:pt idx="4869">
                  <c:v>6.7025496335664299</c:v>
                </c:pt>
                <c:pt idx="4870">
                  <c:v>6.7039262097902101</c:v>
                </c:pt>
                <c:pt idx="4871">
                  <c:v>6.7053027860139904</c:v>
                </c:pt>
                <c:pt idx="4872">
                  <c:v>6.7066793622377601</c:v>
                </c:pt>
                <c:pt idx="4873">
                  <c:v>6.7080559384615404</c:v>
                </c:pt>
                <c:pt idx="4874">
                  <c:v>6.7094325146853198</c:v>
                </c:pt>
                <c:pt idx="4875">
                  <c:v>6.7108090909090903</c:v>
                </c:pt>
                <c:pt idx="4876">
                  <c:v>6.7121856671328697</c:v>
                </c:pt>
                <c:pt idx="4877">
                  <c:v>6.7135622433566402</c:v>
                </c:pt>
                <c:pt idx="4878">
                  <c:v>6.7149388195804196</c:v>
                </c:pt>
                <c:pt idx="4879">
                  <c:v>6.7163153958041999</c:v>
                </c:pt>
                <c:pt idx="4880">
                  <c:v>6.7176919720279704</c:v>
                </c:pt>
                <c:pt idx="4881">
                  <c:v>6.7190685482517498</c:v>
                </c:pt>
                <c:pt idx="4882">
                  <c:v>6.7204451244755301</c:v>
                </c:pt>
                <c:pt idx="4883">
                  <c:v>6.7218217006992997</c:v>
                </c:pt>
                <c:pt idx="4884">
                  <c:v>6.72319827692308</c:v>
                </c:pt>
                <c:pt idx="4885">
                  <c:v>6.7245748531468497</c:v>
                </c:pt>
                <c:pt idx="4886">
                  <c:v>6.72595142937063</c:v>
                </c:pt>
                <c:pt idx="4887">
                  <c:v>6.7273280055944102</c:v>
                </c:pt>
                <c:pt idx="4888">
                  <c:v>6.7287045818181799</c:v>
                </c:pt>
                <c:pt idx="4889">
                  <c:v>6.7300811580419602</c:v>
                </c:pt>
                <c:pt idx="4890">
                  <c:v>6.7314577342657396</c:v>
                </c:pt>
                <c:pt idx="4891">
                  <c:v>6.7328343104895101</c:v>
                </c:pt>
                <c:pt idx="4892">
                  <c:v>6.7342108867132904</c:v>
                </c:pt>
                <c:pt idx="4893">
                  <c:v>6.73558746293706</c:v>
                </c:pt>
                <c:pt idx="4894">
                  <c:v>6.7369640391608403</c:v>
                </c:pt>
                <c:pt idx="4895">
                  <c:v>6.7383406153846197</c:v>
                </c:pt>
                <c:pt idx="4896">
                  <c:v>6.7397171916083902</c:v>
                </c:pt>
                <c:pt idx="4897">
                  <c:v>6.7410937678321696</c:v>
                </c:pt>
                <c:pt idx="4898">
                  <c:v>6.7424703440559499</c:v>
                </c:pt>
                <c:pt idx="4899">
                  <c:v>6.7438469202797204</c:v>
                </c:pt>
                <c:pt idx="4900">
                  <c:v>6.7452234965034998</c:v>
                </c:pt>
                <c:pt idx="4901">
                  <c:v>6.7466000727272704</c:v>
                </c:pt>
                <c:pt idx="4902">
                  <c:v>6.7479766489510498</c:v>
                </c:pt>
                <c:pt idx="4903">
                  <c:v>6.7493532251748301</c:v>
                </c:pt>
                <c:pt idx="4904">
                  <c:v>6.7507298013985997</c:v>
                </c:pt>
                <c:pt idx="4905">
                  <c:v>6.75210637762238</c:v>
                </c:pt>
                <c:pt idx="4906">
                  <c:v>6.7534829538461496</c:v>
                </c:pt>
                <c:pt idx="4907">
                  <c:v>6.7548595300699299</c:v>
                </c:pt>
                <c:pt idx="4908">
                  <c:v>6.7562361062937102</c:v>
                </c:pt>
                <c:pt idx="4909">
                  <c:v>6.7576126825174798</c:v>
                </c:pt>
                <c:pt idx="4910">
                  <c:v>6.7589892587412601</c:v>
                </c:pt>
                <c:pt idx="4911">
                  <c:v>6.7603658349650404</c:v>
                </c:pt>
                <c:pt idx="4912">
                  <c:v>6.76174241118881</c:v>
                </c:pt>
                <c:pt idx="4913">
                  <c:v>6.7631189874125903</c:v>
                </c:pt>
                <c:pt idx="4914">
                  <c:v>6.76449556363636</c:v>
                </c:pt>
                <c:pt idx="4915">
                  <c:v>6.7658721398601402</c:v>
                </c:pt>
                <c:pt idx="4916">
                  <c:v>6.7672487160839196</c:v>
                </c:pt>
                <c:pt idx="4917">
                  <c:v>6.7686252923076902</c:v>
                </c:pt>
                <c:pt idx="4918">
                  <c:v>6.7700018685314696</c:v>
                </c:pt>
                <c:pt idx="4919">
                  <c:v>6.7713784447552499</c:v>
                </c:pt>
                <c:pt idx="4920">
                  <c:v>6.7727550209790204</c:v>
                </c:pt>
                <c:pt idx="4921">
                  <c:v>6.7741315972027998</c:v>
                </c:pt>
                <c:pt idx="4922">
                  <c:v>6.7755081734265801</c:v>
                </c:pt>
                <c:pt idx="4923">
                  <c:v>6.7768847496503497</c:v>
                </c:pt>
                <c:pt idx="4924">
                  <c:v>6.77826132587413</c:v>
                </c:pt>
                <c:pt idx="4925">
                  <c:v>6.7796379020978996</c:v>
                </c:pt>
                <c:pt idx="4926">
                  <c:v>6.7810144783216799</c:v>
                </c:pt>
                <c:pt idx="4927">
                  <c:v>6.7823910545454602</c:v>
                </c:pt>
                <c:pt idx="4928">
                  <c:v>6.7837676307692298</c:v>
                </c:pt>
                <c:pt idx="4929">
                  <c:v>6.7851442069930101</c:v>
                </c:pt>
                <c:pt idx="4930">
                  <c:v>6.7865207832167798</c:v>
                </c:pt>
                <c:pt idx="4931">
                  <c:v>6.7878973594405601</c:v>
                </c:pt>
                <c:pt idx="4932">
                  <c:v>6.7892739356643403</c:v>
                </c:pt>
                <c:pt idx="4933">
                  <c:v>6.79065051188811</c:v>
                </c:pt>
                <c:pt idx="4934">
                  <c:v>6.7920270881118903</c:v>
                </c:pt>
                <c:pt idx="4935">
                  <c:v>6.7934036643356697</c:v>
                </c:pt>
                <c:pt idx="4936">
                  <c:v>6.7947802405594402</c:v>
                </c:pt>
                <c:pt idx="4937">
                  <c:v>6.7961568167832196</c:v>
                </c:pt>
                <c:pt idx="4938">
                  <c:v>6.7975333930069901</c:v>
                </c:pt>
                <c:pt idx="4939">
                  <c:v>6.7989099692307704</c:v>
                </c:pt>
                <c:pt idx="4940">
                  <c:v>6.8002865454545498</c:v>
                </c:pt>
                <c:pt idx="4941">
                  <c:v>6.8016631216783203</c:v>
                </c:pt>
                <c:pt idx="4942">
                  <c:v>6.8030396979020997</c:v>
                </c:pt>
                <c:pt idx="4943">
                  <c:v>6.80441627412588</c:v>
                </c:pt>
                <c:pt idx="4944">
                  <c:v>6.8057928503496496</c:v>
                </c:pt>
                <c:pt idx="4945">
                  <c:v>6.8071694265734299</c:v>
                </c:pt>
                <c:pt idx="4946">
                  <c:v>6.8085460027971996</c:v>
                </c:pt>
                <c:pt idx="4947">
                  <c:v>6.8099225790209799</c:v>
                </c:pt>
                <c:pt idx="4948">
                  <c:v>6.8112991552447602</c:v>
                </c:pt>
                <c:pt idx="4949">
                  <c:v>6.8126757314685298</c:v>
                </c:pt>
                <c:pt idx="4950">
                  <c:v>6.8140523076923101</c:v>
                </c:pt>
                <c:pt idx="4951">
                  <c:v>6.8154288839160797</c:v>
                </c:pt>
                <c:pt idx="4952">
                  <c:v>6.81680546013986</c:v>
                </c:pt>
                <c:pt idx="4953">
                  <c:v>6.8181820363636403</c:v>
                </c:pt>
                <c:pt idx="4954">
                  <c:v>6.8195586125874099</c:v>
                </c:pt>
                <c:pt idx="4955">
                  <c:v>6.8209351888111902</c:v>
                </c:pt>
                <c:pt idx="4956">
                  <c:v>6.8223117650349696</c:v>
                </c:pt>
                <c:pt idx="4957">
                  <c:v>6.8236883412587401</c:v>
                </c:pt>
                <c:pt idx="4958">
                  <c:v>6.8250649174825204</c:v>
                </c:pt>
                <c:pt idx="4959">
                  <c:v>6.8264414937062998</c:v>
                </c:pt>
                <c:pt idx="4960">
                  <c:v>6.8278180699300703</c:v>
                </c:pt>
                <c:pt idx="4961">
                  <c:v>6.8291946461538497</c:v>
                </c:pt>
                <c:pt idx="4962">
                  <c:v>6.8305712223776203</c:v>
                </c:pt>
                <c:pt idx="4963">
                  <c:v>6.8319477986013997</c:v>
                </c:pt>
                <c:pt idx="4964">
                  <c:v>6.83332437482518</c:v>
                </c:pt>
                <c:pt idx="4965">
                  <c:v>6.8347009510489496</c:v>
                </c:pt>
                <c:pt idx="4966">
                  <c:v>6.8360775272727299</c:v>
                </c:pt>
                <c:pt idx="4967">
                  <c:v>6.8374541034965004</c:v>
                </c:pt>
                <c:pt idx="4968">
                  <c:v>6.8388306797202798</c:v>
                </c:pt>
                <c:pt idx="4969">
                  <c:v>6.8402072559440601</c:v>
                </c:pt>
                <c:pt idx="4970">
                  <c:v>6.8415838321678297</c:v>
                </c:pt>
                <c:pt idx="4971">
                  <c:v>6.84296040839161</c:v>
                </c:pt>
                <c:pt idx="4972">
                  <c:v>6.8443369846153903</c:v>
                </c:pt>
                <c:pt idx="4973">
                  <c:v>6.8457135608391599</c:v>
                </c:pt>
                <c:pt idx="4974">
                  <c:v>6.8470901370629402</c:v>
                </c:pt>
                <c:pt idx="4975">
                  <c:v>6.8484667132867099</c:v>
                </c:pt>
                <c:pt idx="4976">
                  <c:v>6.8498432895104902</c:v>
                </c:pt>
                <c:pt idx="4977">
                  <c:v>6.8512198657342704</c:v>
                </c:pt>
                <c:pt idx="4978">
                  <c:v>6.8525964419580401</c:v>
                </c:pt>
                <c:pt idx="4979">
                  <c:v>6.8539730181818204</c:v>
                </c:pt>
                <c:pt idx="4980">
                  <c:v>6.85534959440559</c:v>
                </c:pt>
                <c:pt idx="4981">
                  <c:v>6.8567261706293703</c:v>
                </c:pt>
                <c:pt idx="4982">
                  <c:v>6.8581027468531497</c:v>
                </c:pt>
                <c:pt idx="4983">
                  <c:v>6.85947932307693</c:v>
                </c:pt>
                <c:pt idx="4984">
                  <c:v>6.8608558993006996</c:v>
                </c:pt>
                <c:pt idx="4985">
                  <c:v>6.8622324755244799</c:v>
                </c:pt>
                <c:pt idx="4986">
                  <c:v>6.8636090517482504</c:v>
                </c:pt>
                <c:pt idx="4987">
                  <c:v>6.8649856279720298</c:v>
                </c:pt>
                <c:pt idx="4988">
                  <c:v>6.8663622041958101</c:v>
                </c:pt>
                <c:pt idx="4989">
                  <c:v>6.8677387804195797</c:v>
                </c:pt>
                <c:pt idx="4990">
                  <c:v>6.86911535664336</c:v>
                </c:pt>
                <c:pt idx="4991">
                  <c:v>6.8704919328671297</c:v>
                </c:pt>
                <c:pt idx="4992">
                  <c:v>6.87186850909091</c:v>
                </c:pt>
                <c:pt idx="4993">
                  <c:v>6.8732450853146903</c:v>
                </c:pt>
                <c:pt idx="4994">
                  <c:v>6.8746216615384599</c:v>
                </c:pt>
                <c:pt idx="4995">
                  <c:v>6.8759982377622402</c:v>
                </c:pt>
                <c:pt idx="4996">
                  <c:v>6.8773748139860196</c:v>
                </c:pt>
                <c:pt idx="4997">
                  <c:v>6.8787513902097901</c:v>
                </c:pt>
                <c:pt idx="4998">
                  <c:v>6.8801279664335704</c:v>
                </c:pt>
                <c:pt idx="4999">
                  <c:v>6.88150454265734</c:v>
                </c:pt>
                <c:pt idx="5000">
                  <c:v>6.8828811188811203</c:v>
                </c:pt>
                <c:pt idx="5001">
                  <c:v>6.8842576951048997</c:v>
                </c:pt>
                <c:pt idx="5002">
                  <c:v>6.8856342713286702</c:v>
                </c:pt>
                <c:pt idx="5003">
                  <c:v>6.8870108475524496</c:v>
                </c:pt>
                <c:pt idx="5004">
                  <c:v>6.8883874237762299</c:v>
                </c:pt>
                <c:pt idx="5005">
                  <c:v>6.8897640000000004</c:v>
                </c:pt>
                <c:pt idx="5006">
                  <c:v>6.8911405762237798</c:v>
                </c:pt>
                <c:pt idx="5007">
                  <c:v>6.8925171524475504</c:v>
                </c:pt>
                <c:pt idx="5008">
                  <c:v>6.8938937286713298</c:v>
                </c:pt>
                <c:pt idx="5009">
                  <c:v>6.8952703048951101</c:v>
                </c:pt>
                <c:pt idx="5010">
                  <c:v>6.8966468811188797</c:v>
                </c:pt>
                <c:pt idx="5011">
                  <c:v>6.89802345734266</c:v>
                </c:pt>
                <c:pt idx="5012">
                  <c:v>6.8994000335664296</c:v>
                </c:pt>
                <c:pt idx="5013">
                  <c:v>6.9007766097902099</c:v>
                </c:pt>
                <c:pt idx="5014">
                  <c:v>6.9021531860139902</c:v>
                </c:pt>
                <c:pt idx="5015">
                  <c:v>6.9035297622377598</c:v>
                </c:pt>
                <c:pt idx="5016">
                  <c:v>6.9049063384615401</c:v>
                </c:pt>
                <c:pt idx="5017">
                  <c:v>6.9062829146853204</c:v>
                </c:pt>
                <c:pt idx="5018">
                  <c:v>6.90765949090909</c:v>
                </c:pt>
                <c:pt idx="5019">
                  <c:v>6.9090360671328703</c:v>
                </c:pt>
                <c:pt idx="5020">
                  <c:v>6.91041264335664</c:v>
                </c:pt>
                <c:pt idx="5021">
                  <c:v>6.9117892195804203</c:v>
                </c:pt>
                <c:pt idx="5022">
                  <c:v>6.9131657958041997</c:v>
                </c:pt>
                <c:pt idx="5023">
                  <c:v>6.9145423720279702</c:v>
                </c:pt>
                <c:pt idx="5024">
                  <c:v>6.9159189482517496</c:v>
                </c:pt>
                <c:pt idx="5025">
                  <c:v>6.9172955244755201</c:v>
                </c:pt>
                <c:pt idx="5026">
                  <c:v>6.9186721006993004</c:v>
                </c:pt>
                <c:pt idx="5027">
                  <c:v>6.9200486769230798</c:v>
                </c:pt>
                <c:pt idx="5028">
                  <c:v>6.9214252531468601</c:v>
                </c:pt>
                <c:pt idx="5029">
                  <c:v>6.9228018293706297</c:v>
                </c:pt>
                <c:pt idx="5030">
                  <c:v>6.92417840559441</c:v>
                </c:pt>
                <c:pt idx="5031">
                  <c:v>6.9255549818181796</c:v>
                </c:pt>
                <c:pt idx="5032">
                  <c:v>6.9269315580419599</c:v>
                </c:pt>
                <c:pt idx="5033">
                  <c:v>6.9283081342657402</c:v>
                </c:pt>
                <c:pt idx="5034">
                  <c:v>6.9296847104895098</c:v>
                </c:pt>
                <c:pt idx="5035">
                  <c:v>6.9310612867132901</c:v>
                </c:pt>
                <c:pt idx="5036">
                  <c:v>6.9324378629370598</c:v>
                </c:pt>
                <c:pt idx="5037">
                  <c:v>6.9338144391608401</c:v>
                </c:pt>
                <c:pt idx="5038">
                  <c:v>6.9351910153846203</c:v>
                </c:pt>
                <c:pt idx="5039">
                  <c:v>6.93656759160839</c:v>
                </c:pt>
                <c:pt idx="5040">
                  <c:v>6.9379441678321703</c:v>
                </c:pt>
                <c:pt idx="5041">
                  <c:v>6.9393207440559497</c:v>
                </c:pt>
                <c:pt idx="5042">
                  <c:v>6.9406973202797202</c:v>
                </c:pt>
                <c:pt idx="5043">
                  <c:v>6.9420738965034996</c:v>
                </c:pt>
                <c:pt idx="5044">
                  <c:v>6.9434504727272701</c:v>
                </c:pt>
                <c:pt idx="5045">
                  <c:v>6.9448270489510504</c:v>
                </c:pt>
                <c:pt idx="5046">
                  <c:v>6.9462036251748298</c:v>
                </c:pt>
                <c:pt idx="5047">
                  <c:v>6.9475802013986003</c:v>
                </c:pt>
                <c:pt idx="5048">
                  <c:v>6.9489567776223797</c:v>
                </c:pt>
                <c:pt idx="5049">
                  <c:v>6.9503333538461503</c:v>
                </c:pt>
                <c:pt idx="5050">
                  <c:v>6.9517099300699297</c:v>
                </c:pt>
                <c:pt idx="5051">
                  <c:v>6.9530865062937099</c:v>
                </c:pt>
                <c:pt idx="5052">
                  <c:v>6.9544630825174796</c:v>
                </c:pt>
                <c:pt idx="5053">
                  <c:v>6.9558396587412599</c:v>
                </c:pt>
                <c:pt idx="5054">
                  <c:v>6.9572162349650402</c:v>
                </c:pt>
                <c:pt idx="5055">
                  <c:v>6.9585928111888098</c:v>
                </c:pt>
                <c:pt idx="5056">
                  <c:v>6.9599693874125901</c:v>
                </c:pt>
                <c:pt idx="5057">
                  <c:v>6.9613459636363704</c:v>
                </c:pt>
                <c:pt idx="5058">
                  <c:v>6.96272253986014</c:v>
                </c:pt>
                <c:pt idx="5059">
                  <c:v>6.9640991160839203</c:v>
                </c:pt>
                <c:pt idx="5060">
                  <c:v>6.9654756923076899</c:v>
                </c:pt>
                <c:pt idx="5061">
                  <c:v>6.9668522685314702</c:v>
                </c:pt>
                <c:pt idx="5062">
                  <c:v>6.9682288447552496</c:v>
                </c:pt>
                <c:pt idx="5063">
                  <c:v>6.9696054209790201</c:v>
                </c:pt>
                <c:pt idx="5064">
                  <c:v>6.9709819972028004</c:v>
                </c:pt>
                <c:pt idx="5065">
                  <c:v>6.9723585734265701</c:v>
                </c:pt>
                <c:pt idx="5066">
                  <c:v>6.9737351496503504</c:v>
                </c:pt>
                <c:pt idx="5067">
                  <c:v>6.9751117258741298</c:v>
                </c:pt>
                <c:pt idx="5068">
                  <c:v>6.9764883020979003</c:v>
                </c:pt>
                <c:pt idx="5069">
                  <c:v>6.9778648783216797</c:v>
                </c:pt>
                <c:pt idx="5070">
                  <c:v>6.97924145454546</c:v>
                </c:pt>
                <c:pt idx="5071">
                  <c:v>6.9806180307692296</c:v>
                </c:pt>
                <c:pt idx="5072">
                  <c:v>6.9819946069930099</c:v>
                </c:pt>
                <c:pt idx="5073">
                  <c:v>6.9833711832167804</c:v>
                </c:pt>
                <c:pt idx="5074">
                  <c:v>6.9847477594405598</c:v>
                </c:pt>
                <c:pt idx="5075">
                  <c:v>6.9861243356643401</c:v>
                </c:pt>
                <c:pt idx="5076">
                  <c:v>6.9875009118881097</c:v>
                </c:pt>
                <c:pt idx="5077">
                  <c:v>6.98887748811189</c:v>
                </c:pt>
                <c:pt idx="5078">
                  <c:v>6.9902540643356703</c:v>
                </c:pt>
                <c:pt idx="5079">
                  <c:v>6.9916306405594399</c:v>
                </c:pt>
                <c:pt idx="5080">
                  <c:v>6.9930072167832202</c:v>
                </c:pt>
                <c:pt idx="5081">
                  <c:v>6.9943837930069899</c:v>
                </c:pt>
                <c:pt idx="5082">
                  <c:v>6.9957603692307702</c:v>
                </c:pt>
                <c:pt idx="5083">
                  <c:v>6.9971369454545496</c:v>
                </c:pt>
                <c:pt idx="5084">
                  <c:v>6.9985135216783201</c:v>
                </c:pt>
                <c:pt idx="5085">
                  <c:v>6.9998900979021004</c:v>
                </c:pt>
                <c:pt idx="5086">
                  <c:v>7.00126667412587</c:v>
                </c:pt>
                <c:pt idx="5087">
                  <c:v>7.0026432503496503</c:v>
                </c:pt>
                <c:pt idx="5088">
                  <c:v>7.0040198265734297</c:v>
                </c:pt>
                <c:pt idx="5089">
                  <c:v>7.0053964027972002</c:v>
                </c:pt>
                <c:pt idx="5090">
                  <c:v>7.0067729790209796</c:v>
                </c:pt>
                <c:pt idx="5091">
                  <c:v>7.0081495552447599</c:v>
                </c:pt>
                <c:pt idx="5092">
                  <c:v>7.0095261314685304</c:v>
                </c:pt>
                <c:pt idx="5093">
                  <c:v>7.0109027076923098</c:v>
                </c:pt>
                <c:pt idx="5094">
                  <c:v>7.0122792839160901</c:v>
                </c:pt>
                <c:pt idx="5095">
                  <c:v>7.0136558601398598</c:v>
                </c:pt>
                <c:pt idx="5096">
                  <c:v>7.01503243636364</c:v>
                </c:pt>
                <c:pt idx="5097">
                  <c:v>7.0164090125874097</c:v>
                </c:pt>
                <c:pt idx="5098">
                  <c:v>7.01778558881119</c:v>
                </c:pt>
                <c:pt idx="5099">
                  <c:v>7.0191621650349703</c:v>
                </c:pt>
                <c:pt idx="5100">
                  <c:v>7.0205387412587399</c:v>
                </c:pt>
                <c:pt idx="5101">
                  <c:v>7.0219153174825202</c:v>
                </c:pt>
                <c:pt idx="5102">
                  <c:v>7.0232918937062996</c:v>
                </c:pt>
                <c:pt idx="5103">
                  <c:v>7.0246684699300701</c:v>
                </c:pt>
                <c:pt idx="5104">
                  <c:v>7.0260450461538504</c:v>
                </c:pt>
                <c:pt idx="5105">
                  <c:v>7.02742162237762</c:v>
                </c:pt>
                <c:pt idx="5106">
                  <c:v>7.0287981986014003</c:v>
                </c:pt>
                <c:pt idx="5107">
                  <c:v>7.0301747748251797</c:v>
                </c:pt>
                <c:pt idx="5108">
                  <c:v>7.0315513510489502</c:v>
                </c:pt>
                <c:pt idx="5109">
                  <c:v>7.0329279272727296</c:v>
                </c:pt>
                <c:pt idx="5110">
                  <c:v>7.0343045034965099</c:v>
                </c:pt>
                <c:pt idx="5111">
                  <c:v>7.0356810797202796</c:v>
                </c:pt>
                <c:pt idx="5112">
                  <c:v>7.0370576559440599</c:v>
                </c:pt>
                <c:pt idx="5113">
                  <c:v>7.0384342321678304</c:v>
                </c:pt>
                <c:pt idx="5114">
                  <c:v>7.0398108083916098</c:v>
                </c:pt>
                <c:pt idx="5115">
                  <c:v>7.0411873846153901</c:v>
                </c:pt>
                <c:pt idx="5116">
                  <c:v>7.0425639608391597</c:v>
                </c:pt>
                <c:pt idx="5117">
                  <c:v>7.04394053706294</c:v>
                </c:pt>
                <c:pt idx="5118">
                  <c:v>7.0453171132867096</c:v>
                </c:pt>
                <c:pt idx="5119">
                  <c:v>7.0466936895104899</c:v>
                </c:pt>
                <c:pt idx="5120">
                  <c:v>7.0480702657342702</c:v>
                </c:pt>
                <c:pt idx="5121">
                  <c:v>7.0494468419580398</c:v>
                </c:pt>
                <c:pt idx="5122">
                  <c:v>7.0508234181818201</c:v>
                </c:pt>
                <c:pt idx="5123">
                  <c:v>7.0521999944056004</c:v>
                </c:pt>
                <c:pt idx="5124">
                  <c:v>7.05357657062937</c:v>
                </c:pt>
                <c:pt idx="5125">
                  <c:v>7.0549531468531503</c:v>
                </c:pt>
                <c:pt idx="5126">
                  <c:v>7.05632972307692</c:v>
                </c:pt>
                <c:pt idx="5127">
                  <c:v>7.0577062993007003</c:v>
                </c:pt>
                <c:pt idx="5128">
                  <c:v>7.0590828755244797</c:v>
                </c:pt>
                <c:pt idx="5129">
                  <c:v>7.0604594517482502</c:v>
                </c:pt>
                <c:pt idx="5130">
                  <c:v>7.0618360279720296</c:v>
                </c:pt>
                <c:pt idx="5131">
                  <c:v>7.0632126041958001</c:v>
                </c:pt>
                <c:pt idx="5132">
                  <c:v>7.0645891804195804</c:v>
                </c:pt>
                <c:pt idx="5133">
                  <c:v>7.0659657566433598</c:v>
                </c:pt>
                <c:pt idx="5134">
                  <c:v>7.0673423328671303</c:v>
                </c:pt>
                <c:pt idx="5135">
                  <c:v>7.0687189090909097</c:v>
                </c:pt>
                <c:pt idx="5136">
                  <c:v>7.07009548531469</c:v>
                </c:pt>
                <c:pt idx="5137">
                  <c:v>7.0714720615384596</c:v>
                </c:pt>
                <c:pt idx="5138">
                  <c:v>7.0728486377622399</c:v>
                </c:pt>
                <c:pt idx="5139">
                  <c:v>7.0742252139860202</c:v>
                </c:pt>
                <c:pt idx="5140">
                  <c:v>7.0756017902097899</c:v>
                </c:pt>
                <c:pt idx="5141">
                  <c:v>7.0769783664335701</c:v>
                </c:pt>
                <c:pt idx="5142">
                  <c:v>7.0783549426573398</c:v>
                </c:pt>
                <c:pt idx="5143">
                  <c:v>7.0797315188811201</c:v>
                </c:pt>
                <c:pt idx="5144">
                  <c:v>7.0811080951049004</c:v>
                </c:pt>
                <c:pt idx="5145">
                  <c:v>7.08248467132867</c:v>
                </c:pt>
                <c:pt idx="5146">
                  <c:v>7.0838612475524503</c:v>
                </c:pt>
                <c:pt idx="5147">
                  <c:v>7.0852378237762199</c:v>
                </c:pt>
                <c:pt idx="5148">
                  <c:v>7.0866144000000002</c:v>
                </c:pt>
                <c:pt idx="5149">
                  <c:v>7.0879909762237796</c:v>
                </c:pt>
                <c:pt idx="5150">
                  <c:v>7.0893675524475501</c:v>
                </c:pt>
                <c:pt idx="5151">
                  <c:v>7.0907441286713304</c:v>
                </c:pt>
                <c:pt idx="5152">
                  <c:v>7.0921207048951098</c:v>
                </c:pt>
                <c:pt idx="5153">
                  <c:v>7.0934972811188803</c:v>
                </c:pt>
                <c:pt idx="5154">
                  <c:v>7.0948738573426597</c:v>
                </c:pt>
                <c:pt idx="5155">
                  <c:v>7.0962504335664303</c:v>
                </c:pt>
                <c:pt idx="5156">
                  <c:v>7.0976270097902097</c:v>
                </c:pt>
                <c:pt idx="5157">
                  <c:v>7.09900358601399</c:v>
                </c:pt>
                <c:pt idx="5158">
                  <c:v>7.1003801622377596</c:v>
                </c:pt>
                <c:pt idx="5159">
                  <c:v>7.1017567384615399</c:v>
                </c:pt>
                <c:pt idx="5160">
                  <c:v>7.1031333146853202</c:v>
                </c:pt>
                <c:pt idx="5161">
                  <c:v>7.1045098909090898</c:v>
                </c:pt>
                <c:pt idx="5162">
                  <c:v>7.1058864671328701</c:v>
                </c:pt>
                <c:pt idx="5163">
                  <c:v>7.1072630433566397</c:v>
                </c:pt>
                <c:pt idx="5164">
                  <c:v>7.10863961958042</c:v>
                </c:pt>
                <c:pt idx="5165">
                  <c:v>7.1100161958042003</c:v>
                </c:pt>
                <c:pt idx="5166">
                  <c:v>7.1113927720279699</c:v>
                </c:pt>
                <c:pt idx="5167">
                  <c:v>7.1127693482517502</c:v>
                </c:pt>
                <c:pt idx="5168">
                  <c:v>7.1141459244755296</c:v>
                </c:pt>
                <c:pt idx="5169">
                  <c:v>7.1155225006993001</c:v>
                </c:pt>
                <c:pt idx="5170">
                  <c:v>7.1168990769230804</c:v>
                </c:pt>
                <c:pt idx="5171">
                  <c:v>7.1182756531468501</c:v>
                </c:pt>
                <c:pt idx="5172">
                  <c:v>7.1196522293706304</c:v>
                </c:pt>
                <c:pt idx="5173">
                  <c:v>7.1210288055944098</c:v>
                </c:pt>
                <c:pt idx="5174">
                  <c:v>7.1224053818181803</c:v>
                </c:pt>
                <c:pt idx="5175">
                  <c:v>7.1237819580419597</c:v>
                </c:pt>
                <c:pt idx="5176">
                  <c:v>7.12515853426574</c:v>
                </c:pt>
                <c:pt idx="5177">
                  <c:v>7.1265351104895096</c:v>
                </c:pt>
                <c:pt idx="5178">
                  <c:v>7.1279116867132899</c:v>
                </c:pt>
                <c:pt idx="5179">
                  <c:v>7.1292882629370604</c:v>
                </c:pt>
                <c:pt idx="5180">
                  <c:v>7.1306648391608398</c:v>
                </c:pt>
                <c:pt idx="5181">
                  <c:v>7.1320414153846201</c:v>
                </c:pt>
                <c:pt idx="5182">
                  <c:v>7.1334179916083897</c:v>
                </c:pt>
                <c:pt idx="5183">
                  <c:v>7.13479456783217</c:v>
                </c:pt>
                <c:pt idx="5184">
                  <c:v>7.1361711440559503</c:v>
                </c:pt>
                <c:pt idx="5185">
                  <c:v>7.13754772027972</c:v>
                </c:pt>
                <c:pt idx="5186">
                  <c:v>7.1389242965035002</c:v>
                </c:pt>
                <c:pt idx="5187">
                  <c:v>7.1403008727272699</c:v>
                </c:pt>
                <c:pt idx="5188">
                  <c:v>7.1416774489510502</c:v>
                </c:pt>
                <c:pt idx="5189">
                  <c:v>7.1430540251748296</c:v>
                </c:pt>
                <c:pt idx="5190">
                  <c:v>7.1444306013986001</c:v>
                </c:pt>
                <c:pt idx="5191">
                  <c:v>7.1458071776223804</c:v>
                </c:pt>
                <c:pt idx="5192">
                  <c:v>7.14718375384615</c:v>
                </c:pt>
                <c:pt idx="5193">
                  <c:v>7.1485603300699303</c:v>
                </c:pt>
                <c:pt idx="5194">
                  <c:v>7.1499369062937097</c:v>
                </c:pt>
                <c:pt idx="5195">
                  <c:v>7.15131348251749</c:v>
                </c:pt>
                <c:pt idx="5196">
                  <c:v>7.1526900587412596</c:v>
                </c:pt>
                <c:pt idx="5197">
                  <c:v>7.1540666349650399</c:v>
                </c:pt>
                <c:pt idx="5198">
                  <c:v>7.1554432111888104</c:v>
                </c:pt>
                <c:pt idx="5199">
                  <c:v>7.1568197874125898</c:v>
                </c:pt>
                <c:pt idx="5200">
                  <c:v>7.1581963636363701</c:v>
                </c:pt>
                <c:pt idx="5201">
                  <c:v>7.1595729398601398</c:v>
                </c:pt>
                <c:pt idx="5202">
                  <c:v>7.1609495160839201</c:v>
                </c:pt>
                <c:pt idx="5203">
                  <c:v>7.1623260923076897</c:v>
                </c:pt>
                <c:pt idx="5204">
                  <c:v>7.16370266853147</c:v>
                </c:pt>
                <c:pt idx="5205">
                  <c:v>7.1650792447552503</c:v>
                </c:pt>
                <c:pt idx="5206">
                  <c:v>7.1664558209790199</c:v>
                </c:pt>
                <c:pt idx="5207">
                  <c:v>7.1678323972028002</c:v>
                </c:pt>
                <c:pt idx="5208">
                  <c:v>7.1692089734265698</c:v>
                </c:pt>
                <c:pt idx="5209">
                  <c:v>7.1705855496503501</c:v>
                </c:pt>
                <c:pt idx="5210">
                  <c:v>7.1719621258741304</c:v>
                </c:pt>
                <c:pt idx="5211">
                  <c:v>7.1733387020979</c:v>
                </c:pt>
                <c:pt idx="5212">
                  <c:v>7.1747152783216803</c:v>
                </c:pt>
                <c:pt idx="5213">
                  <c:v>7.1760918545454597</c:v>
                </c:pt>
                <c:pt idx="5214">
                  <c:v>7.1774684307692302</c:v>
                </c:pt>
                <c:pt idx="5215">
                  <c:v>7.1788450069930096</c:v>
                </c:pt>
                <c:pt idx="5216">
                  <c:v>7.1802215832167802</c:v>
                </c:pt>
                <c:pt idx="5217">
                  <c:v>7.1815981594405596</c:v>
                </c:pt>
                <c:pt idx="5218">
                  <c:v>7.1829747356643399</c:v>
                </c:pt>
                <c:pt idx="5219">
                  <c:v>7.1843513118881104</c:v>
                </c:pt>
                <c:pt idx="5220">
                  <c:v>7.1857278881118898</c:v>
                </c:pt>
                <c:pt idx="5221">
                  <c:v>7.1871044643356701</c:v>
                </c:pt>
                <c:pt idx="5222">
                  <c:v>7.1884810405594397</c:v>
                </c:pt>
                <c:pt idx="5223">
                  <c:v>7.18985761678322</c:v>
                </c:pt>
                <c:pt idx="5224">
                  <c:v>7.1912341930069896</c:v>
                </c:pt>
                <c:pt idx="5225">
                  <c:v>7.1926107692307699</c:v>
                </c:pt>
                <c:pt idx="5226">
                  <c:v>7.1939873454545502</c:v>
                </c:pt>
                <c:pt idx="5227">
                  <c:v>7.1953639216783198</c:v>
                </c:pt>
                <c:pt idx="5228">
                  <c:v>7.1967404979021001</c:v>
                </c:pt>
                <c:pt idx="5229">
                  <c:v>7.1981170741258698</c:v>
                </c:pt>
                <c:pt idx="5230">
                  <c:v>7.1994936503496501</c:v>
                </c:pt>
                <c:pt idx="5231">
                  <c:v>7.2008702265734303</c:v>
                </c:pt>
                <c:pt idx="5232">
                  <c:v>7.2022468027972</c:v>
                </c:pt>
                <c:pt idx="5233">
                  <c:v>7.2036233790209803</c:v>
                </c:pt>
                <c:pt idx="5234">
                  <c:v>7.2049999552447597</c:v>
                </c:pt>
                <c:pt idx="5235">
                  <c:v>7.2063765314685302</c:v>
                </c:pt>
                <c:pt idx="5236">
                  <c:v>7.2077531076923096</c:v>
                </c:pt>
                <c:pt idx="5237">
                  <c:v>7.2091296839160801</c:v>
                </c:pt>
                <c:pt idx="5238">
                  <c:v>7.2105062601398604</c:v>
                </c:pt>
                <c:pt idx="5239">
                  <c:v>7.2118828363636398</c:v>
                </c:pt>
                <c:pt idx="5240">
                  <c:v>7.2132594125874103</c:v>
                </c:pt>
                <c:pt idx="5241">
                  <c:v>7.2146359888111897</c:v>
                </c:pt>
                <c:pt idx="5242">
                  <c:v>7.21601256503497</c:v>
                </c:pt>
                <c:pt idx="5243">
                  <c:v>7.2173891412587396</c:v>
                </c:pt>
                <c:pt idx="5244">
                  <c:v>7.2187657174825199</c:v>
                </c:pt>
                <c:pt idx="5245">
                  <c:v>7.2201422937062896</c:v>
                </c:pt>
                <c:pt idx="5246">
                  <c:v>7.2215188699300699</c:v>
                </c:pt>
                <c:pt idx="5247">
                  <c:v>7.2228954461538502</c:v>
                </c:pt>
                <c:pt idx="5248">
                  <c:v>7.2242720223776198</c:v>
                </c:pt>
                <c:pt idx="5249">
                  <c:v>7.2256485986014001</c:v>
                </c:pt>
                <c:pt idx="5250">
                  <c:v>7.2270251748251804</c:v>
                </c:pt>
                <c:pt idx="5251">
                  <c:v>7.22840175104895</c:v>
                </c:pt>
                <c:pt idx="5252">
                  <c:v>7.2297783272727303</c:v>
                </c:pt>
                <c:pt idx="5253">
                  <c:v>7.2311549034964999</c:v>
                </c:pt>
                <c:pt idx="5254">
                  <c:v>7.2325314797202802</c:v>
                </c:pt>
                <c:pt idx="5255">
                  <c:v>7.2339080559440596</c:v>
                </c:pt>
                <c:pt idx="5256">
                  <c:v>7.2352846321678301</c:v>
                </c:pt>
                <c:pt idx="5257">
                  <c:v>7.2366612083916104</c:v>
                </c:pt>
                <c:pt idx="5258">
                  <c:v>7.2380377846153898</c:v>
                </c:pt>
                <c:pt idx="5259">
                  <c:v>7.2394143608391603</c:v>
                </c:pt>
                <c:pt idx="5260">
                  <c:v>7.2407909370629397</c:v>
                </c:pt>
                <c:pt idx="5261">
                  <c:v>7.2421675132867103</c:v>
                </c:pt>
                <c:pt idx="5262">
                  <c:v>7.2435440895104897</c:v>
                </c:pt>
                <c:pt idx="5263">
                  <c:v>7.24492066573427</c:v>
                </c:pt>
                <c:pt idx="5264">
                  <c:v>7.2462972419580396</c:v>
                </c:pt>
                <c:pt idx="5265">
                  <c:v>7.2476738181818199</c:v>
                </c:pt>
                <c:pt idx="5266">
                  <c:v>7.2490503944056002</c:v>
                </c:pt>
                <c:pt idx="5267">
                  <c:v>7.2504269706293698</c:v>
                </c:pt>
                <c:pt idx="5268">
                  <c:v>7.2518035468531501</c:v>
                </c:pt>
                <c:pt idx="5269">
                  <c:v>7.2531801230769304</c:v>
                </c:pt>
                <c:pt idx="5270">
                  <c:v>7.2545566993007</c:v>
                </c:pt>
                <c:pt idx="5271">
                  <c:v>7.2559332755244803</c:v>
                </c:pt>
                <c:pt idx="5272">
                  <c:v>7.2573098517482499</c:v>
                </c:pt>
                <c:pt idx="5273">
                  <c:v>7.2586864279720302</c:v>
                </c:pt>
                <c:pt idx="5274">
                  <c:v>7.2600630041958096</c:v>
                </c:pt>
                <c:pt idx="5275">
                  <c:v>7.2614395804195802</c:v>
                </c:pt>
                <c:pt idx="5276">
                  <c:v>7.2628161566433604</c:v>
                </c:pt>
                <c:pt idx="5277">
                  <c:v>7.2641927328671301</c:v>
                </c:pt>
                <c:pt idx="5278">
                  <c:v>7.2655693090909104</c:v>
                </c:pt>
                <c:pt idx="5279">
                  <c:v>7.2669458853146898</c:v>
                </c:pt>
                <c:pt idx="5280">
                  <c:v>7.2683224615384603</c:v>
                </c:pt>
                <c:pt idx="5281">
                  <c:v>7.2696990377622397</c:v>
                </c:pt>
                <c:pt idx="5282">
                  <c:v>7.27107561398602</c:v>
                </c:pt>
                <c:pt idx="5283">
                  <c:v>7.2724521902097896</c:v>
                </c:pt>
                <c:pt idx="5284">
                  <c:v>7.2738287664335699</c:v>
                </c:pt>
                <c:pt idx="5285">
                  <c:v>7.2752053426573404</c:v>
                </c:pt>
                <c:pt idx="5286">
                  <c:v>7.2765819188811198</c:v>
                </c:pt>
                <c:pt idx="5287">
                  <c:v>7.2779584951049001</c:v>
                </c:pt>
                <c:pt idx="5288">
                  <c:v>7.2793350713286697</c:v>
                </c:pt>
                <c:pt idx="5289">
                  <c:v>7.28071164755245</c:v>
                </c:pt>
                <c:pt idx="5290">
                  <c:v>7.2820882237762197</c:v>
                </c:pt>
                <c:pt idx="5291">
                  <c:v>7.2834648</c:v>
                </c:pt>
                <c:pt idx="5292">
                  <c:v>7.2848413762237803</c:v>
                </c:pt>
                <c:pt idx="5293">
                  <c:v>7.2862179524475499</c:v>
                </c:pt>
                <c:pt idx="5294">
                  <c:v>7.2875945286713302</c:v>
                </c:pt>
                <c:pt idx="5295">
                  <c:v>7.2889711048951096</c:v>
                </c:pt>
                <c:pt idx="5296">
                  <c:v>7.2903476811188801</c:v>
                </c:pt>
                <c:pt idx="5297">
                  <c:v>7.2917242573426604</c:v>
                </c:pt>
                <c:pt idx="5298">
                  <c:v>7.29310083356643</c:v>
                </c:pt>
                <c:pt idx="5299">
                  <c:v>7.2944774097902103</c:v>
                </c:pt>
                <c:pt idx="5300">
                  <c:v>7.2958539860139897</c:v>
                </c:pt>
                <c:pt idx="5301">
                  <c:v>7.2972305622377602</c:v>
                </c:pt>
                <c:pt idx="5302">
                  <c:v>7.2986071384615396</c:v>
                </c:pt>
                <c:pt idx="5303">
                  <c:v>7.2999837146853199</c:v>
                </c:pt>
                <c:pt idx="5304">
                  <c:v>7.3013602909090896</c:v>
                </c:pt>
                <c:pt idx="5305">
                  <c:v>7.3027368671328698</c:v>
                </c:pt>
                <c:pt idx="5306">
                  <c:v>7.3041134433566501</c:v>
                </c:pt>
                <c:pt idx="5307">
                  <c:v>7.3054900195804198</c:v>
                </c:pt>
                <c:pt idx="5308">
                  <c:v>7.3068665958042001</c:v>
                </c:pt>
                <c:pt idx="5309">
                  <c:v>7.3082431720279697</c:v>
                </c:pt>
                <c:pt idx="5310">
                  <c:v>7.30961974825175</c:v>
                </c:pt>
                <c:pt idx="5311">
                  <c:v>7.3109963244755303</c:v>
                </c:pt>
                <c:pt idx="5312">
                  <c:v>7.3123729006992999</c:v>
                </c:pt>
                <c:pt idx="5313">
                  <c:v>7.3137494769230802</c:v>
                </c:pt>
                <c:pt idx="5314">
                  <c:v>7.3151260531468498</c:v>
                </c:pt>
                <c:pt idx="5315">
                  <c:v>7.3165026293706301</c:v>
                </c:pt>
                <c:pt idx="5316">
                  <c:v>7.3178792055944104</c:v>
                </c:pt>
                <c:pt idx="5317">
                  <c:v>7.31925578181818</c:v>
                </c:pt>
                <c:pt idx="5318">
                  <c:v>7.3206323580419603</c:v>
                </c:pt>
                <c:pt idx="5319">
                  <c:v>7.32200893426573</c:v>
                </c:pt>
                <c:pt idx="5320">
                  <c:v>7.3233855104895103</c:v>
                </c:pt>
                <c:pt idx="5321">
                  <c:v>7.3247620867132897</c:v>
                </c:pt>
                <c:pt idx="5322">
                  <c:v>7.3261386629370602</c:v>
                </c:pt>
                <c:pt idx="5323">
                  <c:v>7.3275152391608396</c:v>
                </c:pt>
                <c:pt idx="5324">
                  <c:v>7.3288918153846199</c:v>
                </c:pt>
                <c:pt idx="5325">
                  <c:v>7.3302683916083904</c:v>
                </c:pt>
                <c:pt idx="5326">
                  <c:v>7.3316449678321698</c:v>
                </c:pt>
                <c:pt idx="5327">
                  <c:v>7.3330215440559501</c:v>
                </c:pt>
                <c:pt idx="5328">
                  <c:v>7.3343981202797197</c:v>
                </c:pt>
                <c:pt idx="5329">
                  <c:v>7.3357746965035</c:v>
                </c:pt>
                <c:pt idx="5330">
                  <c:v>7.3371512727272696</c:v>
                </c:pt>
                <c:pt idx="5331">
                  <c:v>7.3385278489510499</c:v>
                </c:pt>
                <c:pt idx="5332">
                  <c:v>7.3399044251748302</c:v>
                </c:pt>
                <c:pt idx="5333">
                  <c:v>7.3412810013985998</c:v>
                </c:pt>
                <c:pt idx="5334">
                  <c:v>7.3426575776223801</c:v>
                </c:pt>
                <c:pt idx="5335">
                  <c:v>7.3440341538461498</c:v>
                </c:pt>
                <c:pt idx="5336">
                  <c:v>7.3454107300699301</c:v>
                </c:pt>
                <c:pt idx="5337">
                  <c:v>7.3467873062937104</c:v>
                </c:pt>
                <c:pt idx="5338">
                  <c:v>7.34816388251748</c:v>
                </c:pt>
                <c:pt idx="5339">
                  <c:v>7.3495404587412603</c:v>
                </c:pt>
                <c:pt idx="5340">
                  <c:v>7.3509170349650397</c:v>
                </c:pt>
                <c:pt idx="5341">
                  <c:v>7.3522936111888102</c:v>
                </c:pt>
                <c:pt idx="5342">
                  <c:v>7.3536701874125896</c:v>
                </c:pt>
                <c:pt idx="5343">
                  <c:v>7.3550467636363699</c:v>
                </c:pt>
                <c:pt idx="5344">
                  <c:v>7.3564233398601404</c:v>
                </c:pt>
                <c:pt idx="5345">
                  <c:v>7.3577999160839198</c:v>
                </c:pt>
                <c:pt idx="5346">
                  <c:v>7.3591764923076903</c:v>
                </c:pt>
                <c:pt idx="5347">
                  <c:v>7.3605530685314697</c:v>
                </c:pt>
                <c:pt idx="5348">
                  <c:v>7.36192964475525</c:v>
                </c:pt>
                <c:pt idx="5349">
                  <c:v>7.3633062209790197</c:v>
                </c:pt>
                <c:pt idx="5350">
                  <c:v>7.3646827972027999</c:v>
                </c:pt>
                <c:pt idx="5351">
                  <c:v>7.3660593734265802</c:v>
                </c:pt>
                <c:pt idx="5352">
                  <c:v>7.3674359496503499</c:v>
                </c:pt>
                <c:pt idx="5353">
                  <c:v>7.3688125258741302</c:v>
                </c:pt>
                <c:pt idx="5354">
                  <c:v>7.3701891020978998</c:v>
                </c:pt>
                <c:pt idx="5355">
                  <c:v>7.3715656783216801</c:v>
                </c:pt>
                <c:pt idx="5356">
                  <c:v>7.3729422545454604</c:v>
                </c:pt>
                <c:pt idx="5357">
                  <c:v>7.37431883076923</c:v>
                </c:pt>
                <c:pt idx="5358">
                  <c:v>7.3756954069930103</c:v>
                </c:pt>
                <c:pt idx="5359">
                  <c:v>7.3770719832167799</c:v>
                </c:pt>
                <c:pt idx="5360">
                  <c:v>7.3784485594405602</c:v>
                </c:pt>
                <c:pt idx="5361">
                  <c:v>7.3798251356643396</c:v>
                </c:pt>
                <c:pt idx="5362">
                  <c:v>7.3812017118881101</c:v>
                </c:pt>
                <c:pt idx="5363">
                  <c:v>7.3825782881118904</c:v>
                </c:pt>
                <c:pt idx="5364">
                  <c:v>7.3839548643356698</c:v>
                </c:pt>
                <c:pt idx="5365">
                  <c:v>7.3853314405594404</c:v>
                </c:pt>
                <c:pt idx="5366">
                  <c:v>7.3867080167832198</c:v>
                </c:pt>
                <c:pt idx="5367">
                  <c:v>7.3880845930069903</c:v>
                </c:pt>
                <c:pt idx="5368">
                  <c:v>7.3894611692307697</c:v>
                </c:pt>
                <c:pt idx="5369">
                  <c:v>7.39083774545455</c:v>
                </c:pt>
                <c:pt idx="5370">
                  <c:v>7.3922143216783196</c:v>
                </c:pt>
                <c:pt idx="5371">
                  <c:v>7.3935908979020999</c:v>
                </c:pt>
                <c:pt idx="5372">
                  <c:v>7.3949674741258802</c:v>
                </c:pt>
                <c:pt idx="5373">
                  <c:v>7.3963440503496498</c:v>
                </c:pt>
                <c:pt idx="5374">
                  <c:v>7.3977206265734301</c:v>
                </c:pt>
                <c:pt idx="5375">
                  <c:v>7.3990972027971997</c:v>
                </c:pt>
                <c:pt idx="5376">
                  <c:v>7.40047377902098</c:v>
                </c:pt>
                <c:pt idx="5377">
                  <c:v>7.4018503552447603</c:v>
                </c:pt>
                <c:pt idx="5378">
                  <c:v>7.4032269314685299</c:v>
                </c:pt>
                <c:pt idx="5379">
                  <c:v>7.4046035076923102</c:v>
                </c:pt>
                <c:pt idx="5380">
                  <c:v>7.4059800839160896</c:v>
                </c:pt>
                <c:pt idx="5381">
                  <c:v>7.4073566601398602</c:v>
                </c:pt>
                <c:pt idx="5382">
                  <c:v>7.4087332363636396</c:v>
                </c:pt>
                <c:pt idx="5383">
                  <c:v>7.4101098125874101</c:v>
                </c:pt>
                <c:pt idx="5384">
                  <c:v>7.4114863888111904</c:v>
                </c:pt>
                <c:pt idx="5385">
                  <c:v>7.4128629650349698</c:v>
                </c:pt>
                <c:pt idx="5386">
                  <c:v>7.4142395412587403</c:v>
                </c:pt>
                <c:pt idx="5387">
                  <c:v>7.4156161174825197</c:v>
                </c:pt>
                <c:pt idx="5388">
                  <c:v>7.4169926937063</c:v>
                </c:pt>
                <c:pt idx="5389">
                  <c:v>7.4183692699300696</c:v>
                </c:pt>
                <c:pt idx="5390">
                  <c:v>7.4197458461538499</c:v>
                </c:pt>
                <c:pt idx="5391">
                  <c:v>7.4211224223776204</c:v>
                </c:pt>
                <c:pt idx="5392">
                  <c:v>7.4224989986013998</c:v>
                </c:pt>
                <c:pt idx="5393">
                  <c:v>7.4238755748251801</c:v>
                </c:pt>
                <c:pt idx="5394">
                  <c:v>7.4252521510489498</c:v>
                </c:pt>
                <c:pt idx="5395">
                  <c:v>7.42662872727273</c:v>
                </c:pt>
                <c:pt idx="5396">
                  <c:v>7.4280053034964997</c:v>
                </c:pt>
                <c:pt idx="5397">
                  <c:v>7.42938187972028</c:v>
                </c:pt>
                <c:pt idx="5398">
                  <c:v>7.4307584559440603</c:v>
                </c:pt>
                <c:pt idx="5399">
                  <c:v>7.4321350321678299</c:v>
                </c:pt>
                <c:pt idx="5400">
                  <c:v>7.4335116083916102</c:v>
                </c:pt>
                <c:pt idx="5401">
                  <c:v>7.4348881846153896</c:v>
                </c:pt>
                <c:pt idx="5402">
                  <c:v>7.4362647608391601</c:v>
                </c:pt>
                <c:pt idx="5403">
                  <c:v>7.4376413370629404</c:v>
                </c:pt>
                <c:pt idx="5404">
                  <c:v>7.43901791328671</c:v>
                </c:pt>
                <c:pt idx="5405">
                  <c:v>7.4403944895104903</c:v>
                </c:pt>
                <c:pt idx="5406">
                  <c:v>7.4417710657342697</c:v>
                </c:pt>
                <c:pt idx="5407">
                  <c:v>7.4431476419580402</c:v>
                </c:pt>
                <c:pt idx="5408">
                  <c:v>7.4445242181818196</c:v>
                </c:pt>
                <c:pt idx="5409">
                  <c:v>7.4459007944055999</c:v>
                </c:pt>
                <c:pt idx="5410">
                  <c:v>7.4472773706293696</c:v>
                </c:pt>
                <c:pt idx="5411">
                  <c:v>7.4486539468531499</c:v>
                </c:pt>
                <c:pt idx="5412">
                  <c:v>7.4500305230769204</c:v>
                </c:pt>
                <c:pt idx="5413">
                  <c:v>7.4514070993006998</c:v>
                </c:pt>
                <c:pt idx="5414">
                  <c:v>7.4527836755244801</c:v>
                </c:pt>
                <c:pt idx="5415">
                  <c:v>7.4541602517482497</c:v>
                </c:pt>
                <c:pt idx="5416">
                  <c:v>7.45553682797203</c:v>
                </c:pt>
                <c:pt idx="5417">
                  <c:v>7.4569134041958103</c:v>
                </c:pt>
                <c:pt idx="5418">
                  <c:v>7.4582899804195799</c:v>
                </c:pt>
                <c:pt idx="5419">
                  <c:v>7.4596665566433602</c:v>
                </c:pt>
                <c:pt idx="5420">
                  <c:v>7.4610431328671298</c:v>
                </c:pt>
                <c:pt idx="5421">
                  <c:v>7.4624197090909101</c:v>
                </c:pt>
                <c:pt idx="5422">
                  <c:v>7.4637962853146904</c:v>
                </c:pt>
                <c:pt idx="5423">
                  <c:v>7.46517286153846</c:v>
                </c:pt>
                <c:pt idx="5424">
                  <c:v>7.4665494377622403</c:v>
                </c:pt>
                <c:pt idx="5425">
                  <c:v>7.4679260139860197</c:v>
                </c:pt>
                <c:pt idx="5426">
                  <c:v>7.4693025902097903</c:v>
                </c:pt>
                <c:pt idx="5427">
                  <c:v>7.4706791664335697</c:v>
                </c:pt>
                <c:pt idx="5428">
                  <c:v>7.4720557426573402</c:v>
                </c:pt>
                <c:pt idx="5429">
                  <c:v>7.4734323188811196</c:v>
                </c:pt>
                <c:pt idx="5430">
                  <c:v>7.4748088951048999</c:v>
                </c:pt>
                <c:pt idx="5431">
                  <c:v>7.4761854713286704</c:v>
                </c:pt>
                <c:pt idx="5432">
                  <c:v>7.4775620475524498</c:v>
                </c:pt>
                <c:pt idx="5433">
                  <c:v>7.4789386237762203</c:v>
                </c:pt>
                <c:pt idx="5434">
                  <c:v>7.4803151999999997</c:v>
                </c:pt>
                <c:pt idx="5435">
                  <c:v>7.48169177622378</c:v>
                </c:pt>
                <c:pt idx="5436">
                  <c:v>7.4830683524475496</c:v>
                </c:pt>
                <c:pt idx="5437">
                  <c:v>7.4844449286713299</c:v>
                </c:pt>
                <c:pt idx="5438">
                  <c:v>7.4858215048951102</c:v>
                </c:pt>
                <c:pt idx="5439">
                  <c:v>7.4871980811188799</c:v>
                </c:pt>
                <c:pt idx="5440">
                  <c:v>7.4885746573426601</c:v>
                </c:pt>
                <c:pt idx="5441">
                  <c:v>7.4899512335664298</c:v>
                </c:pt>
                <c:pt idx="5442">
                  <c:v>7.4913278097902101</c:v>
                </c:pt>
                <c:pt idx="5443">
                  <c:v>7.4927043860139904</c:v>
                </c:pt>
                <c:pt idx="5444">
                  <c:v>7.49408096223776</c:v>
                </c:pt>
                <c:pt idx="5445">
                  <c:v>7.4954575384615403</c:v>
                </c:pt>
                <c:pt idx="5446">
                  <c:v>7.4968341146853197</c:v>
                </c:pt>
                <c:pt idx="5447">
                  <c:v>7.4982106909090902</c:v>
                </c:pt>
                <c:pt idx="5448">
                  <c:v>7.4995872671328696</c:v>
                </c:pt>
                <c:pt idx="5449">
                  <c:v>7.5009638433566499</c:v>
                </c:pt>
                <c:pt idx="5450">
                  <c:v>7.5023404195804204</c:v>
                </c:pt>
                <c:pt idx="5451">
                  <c:v>7.5037169958041998</c:v>
                </c:pt>
                <c:pt idx="5452">
                  <c:v>7.5050935720279703</c:v>
                </c:pt>
                <c:pt idx="5453">
                  <c:v>7.5064701482517497</c:v>
                </c:pt>
                <c:pt idx="5454">
                  <c:v>7.50784672447553</c:v>
                </c:pt>
                <c:pt idx="5455">
                  <c:v>7.5092233006992997</c:v>
                </c:pt>
                <c:pt idx="5456">
                  <c:v>7.51059987692308</c:v>
                </c:pt>
                <c:pt idx="5457">
                  <c:v>7.5119764531468496</c:v>
                </c:pt>
                <c:pt idx="5458">
                  <c:v>7.5133530293706299</c:v>
                </c:pt>
                <c:pt idx="5459">
                  <c:v>7.5147296055944102</c:v>
                </c:pt>
                <c:pt idx="5460">
                  <c:v>7.5161061818181798</c:v>
                </c:pt>
                <c:pt idx="5461">
                  <c:v>7.5174827580419601</c:v>
                </c:pt>
                <c:pt idx="5462">
                  <c:v>7.5188593342657404</c:v>
                </c:pt>
                <c:pt idx="5463">
                  <c:v>7.52023591048951</c:v>
                </c:pt>
                <c:pt idx="5464">
                  <c:v>7.5216124867132903</c:v>
                </c:pt>
                <c:pt idx="5465">
                  <c:v>7.5229890629370599</c:v>
                </c:pt>
                <c:pt idx="5466">
                  <c:v>7.5243656391608402</c:v>
                </c:pt>
                <c:pt idx="5467">
                  <c:v>7.5257422153846196</c:v>
                </c:pt>
                <c:pt idx="5468">
                  <c:v>7.5271187916083901</c:v>
                </c:pt>
                <c:pt idx="5469">
                  <c:v>7.5284953678321704</c:v>
                </c:pt>
                <c:pt idx="5470">
                  <c:v>7.5298719440559401</c:v>
                </c:pt>
                <c:pt idx="5471">
                  <c:v>7.5312485202797204</c:v>
                </c:pt>
                <c:pt idx="5472">
                  <c:v>7.5326250965034998</c:v>
                </c:pt>
                <c:pt idx="5473">
                  <c:v>7.5340016727272703</c:v>
                </c:pt>
                <c:pt idx="5474">
                  <c:v>7.5353782489510497</c:v>
                </c:pt>
                <c:pt idx="5475">
                  <c:v>7.53675482517483</c:v>
                </c:pt>
                <c:pt idx="5476">
                  <c:v>7.5381314013985996</c:v>
                </c:pt>
                <c:pt idx="5477">
                  <c:v>7.5395079776223799</c:v>
                </c:pt>
                <c:pt idx="5478">
                  <c:v>7.5408845538461504</c:v>
                </c:pt>
                <c:pt idx="5479">
                  <c:v>7.5422611300699298</c:v>
                </c:pt>
                <c:pt idx="5480">
                  <c:v>7.5436377062937101</c:v>
                </c:pt>
                <c:pt idx="5481">
                  <c:v>7.5450142825174797</c:v>
                </c:pt>
                <c:pt idx="5482">
                  <c:v>7.54639085874126</c:v>
                </c:pt>
                <c:pt idx="5483">
                  <c:v>7.5477674349650403</c:v>
                </c:pt>
                <c:pt idx="5484">
                  <c:v>7.54914401118881</c:v>
                </c:pt>
                <c:pt idx="5485">
                  <c:v>7.5505205874125902</c:v>
                </c:pt>
                <c:pt idx="5486">
                  <c:v>7.5518971636363599</c:v>
                </c:pt>
                <c:pt idx="5487">
                  <c:v>7.5532737398601402</c:v>
                </c:pt>
                <c:pt idx="5488">
                  <c:v>7.5546503160839196</c:v>
                </c:pt>
                <c:pt idx="5489">
                  <c:v>7.5560268923076901</c:v>
                </c:pt>
                <c:pt idx="5490">
                  <c:v>7.5574034685314704</c:v>
                </c:pt>
                <c:pt idx="5491">
                  <c:v>7.5587800447552498</c:v>
                </c:pt>
                <c:pt idx="5492">
                  <c:v>7.5601566209790203</c:v>
                </c:pt>
                <c:pt idx="5493">
                  <c:v>7.5615331972027997</c:v>
                </c:pt>
                <c:pt idx="5494">
                  <c:v>7.5629097734265702</c:v>
                </c:pt>
                <c:pt idx="5495">
                  <c:v>7.5642863496503496</c:v>
                </c:pt>
                <c:pt idx="5496">
                  <c:v>7.5656629258741299</c:v>
                </c:pt>
                <c:pt idx="5497">
                  <c:v>7.5670395020979004</c:v>
                </c:pt>
                <c:pt idx="5498">
                  <c:v>7.5684160783216798</c:v>
                </c:pt>
                <c:pt idx="5499">
                  <c:v>7.5697926545454601</c:v>
                </c:pt>
                <c:pt idx="5500">
                  <c:v>7.5711692307692298</c:v>
                </c:pt>
                <c:pt idx="5501">
                  <c:v>7.5725458069930101</c:v>
                </c:pt>
                <c:pt idx="5502">
                  <c:v>7.5739223832167797</c:v>
                </c:pt>
                <c:pt idx="5503">
                  <c:v>7.57529895944056</c:v>
                </c:pt>
                <c:pt idx="5504">
                  <c:v>7.5766755356643403</c:v>
                </c:pt>
                <c:pt idx="5505">
                  <c:v>7.5780521118881099</c:v>
                </c:pt>
                <c:pt idx="5506">
                  <c:v>7.5794286881118902</c:v>
                </c:pt>
                <c:pt idx="5507">
                  <c:v>7.5808052643356696</c:v>
                </c:pt>
                <c:pt idx="5508">
                  <c:v>7.5821818405594401</c:v>
                </c:pt>
                <c:pt idx="5509">
                  <c:v>7.5835584167832204</c:v>
                </c:pt>
                <c:pt idx="5510">
                  <c:v>7.58493499300699</c:v>
                </c:pt>
                <c:pt idx="5511">
                  <c:v>7.5863115692307703</c:v>
                </c:pt>
                <c:pt idx="5512">
                  <c:v>7.5876881454545497</c:v>
                </c:pt>
                <c:pt idx="5513">
                  <c:v>7.5890647216783202</c:v>
                </c:pt>
                <c:pt idx="5514">
                  <c:v>7.5904412979020996</c:v>
                </c:pt>
                <c:pt idx="5515">
                  <c:v>7.5918178741258702</c:v>
                </c:pt>
                <c:pt idx="5516">
                  <c:v>7.5931944503496496</c:v>
                </c:pt>
                <c:pt idx="5517">
                  <c:v>7.5945710265734299</c:v>
                </c:pt>
                <c:pt idx="5518">
                  <c:v>7.5959476027972102</c:v>
                </c:pt>
                <c:pt idx="5519">
                  <c:v>7.5973241790209798</c:v>
                </c:pt>
                <c:pt idx="5520">
                  <c:v>7.5987007552447601</c:v>
                </c:pt>
                <c:pt idx="5521">
                  <c:v>7.6000773314685297</c:v>
                </c:pt>
                <c:pt idx="5522">
                  <c:v>7.60145390769231</c:v>
                </c:pt>
                <c:pt idx="5523">
                  <c:v>7.6028304839160903</c:v>
                </c:pt>
                <c:pt idx="5524">
                  <c:v>7.6042070601398599</c:v>
                </c:pt>
                <c:pt idx="5525">
                  <c:v>7.6055836363636402</c:v>
                </c:pt>
                <c:pt idx="5526">
                  <c:v>7.6069602125874098</c:v>
                </c:pt>
                <c:pt idx="5527">
                  <c:v>7.6083367888111901</c:v>
                </c:pt>
                <c:pt idx="5528">
                  <c:v>7.6097133650349704</c:v>
                </c:pt>
                <c:pt idx="5529">
                  <c:v>7.6110899412587401</c:v>
                </c:pt>
                <c:pt idx="5530">
                  <c:v>7.6124665174825203</c:v>
                </c:pt>
                <c:pt idx="5531">
                  <c:v>7.61384309370629</c:v>
                </c:pt>
                <c:pt idx="5532">
                  <c:v>7.6152196699300703</c:v>
                </c:pt>
                <c:pt idx="5533">
                  <c:v>7.6165962461538497</c:v>
                </c:pt>
                <c:pt idx="5534">
                  <c:v>7.6179728223776202</c:v>
                </c:pt>
                <c:pt idx="5535">
                  <c:v>7.6193493986013996</c:v>
                </c:pt>
                <c:pt idx="5536">
                  <c:v>7.6207259748251799</c:v>
                </c:pt>
                <c:pt idx="5537">
                  <c:v>7.6221025510489504</c:v>
                </c:pt>
                <c:pt idx="5538">
                  <c:v>7.6234791272727298</c:v>
                </c:pt>
                <c:pt idx="5539">
                  <c:v>7.6248557034965101</c:v>
                </c:pt>
                <c:pt idx="5540">
                  <c:v>7.6262322797202797</c:v>
                </c:pt>
                <c:pt idx="5541">
                  <c:v>7.62760885594406</c:v>
                </c:pt>
                <c:pt idx="5542">
                  <c:v>7.6289854321678297</c:v>
                </c:pt>
                <c:pt idx="5543">
                  <c:v>7.6303620083916099</c:v>
                </c:pt>
                <c:pt idx="5544">
                  <c:v>7.6317385846153902</c:v>
                </c:pt>
                <c:pt idx="5545">
                  <c:v>7.6331151608391599</c:v>
                </c:pt>
                <c:pt idx="5546">
                  <c:v>7.6344917370629402</c:v>
                </c:pt>
                <c:pt idx="5547">
                  <c:v>7.6358683132867098</c:v>
                </c:pt>
                <c:pt idx="5548">
                  <c:v>7.6372448895104901</c:v>
                </c:pt>
                <c:pt idx="5549">
                  <c:v>7.6386214657342704</c:v>
                </c:pt>
                <c:pt idx="5550">
                  <c:v>7.63999804195804</c:v>
                </c:pt>
                <c:pt idx="5551">
                  <c:v>7.6413746181818203</c:v>
                </c:pt>
                <c:pt idx="5552">
                  <c:v>7.6427511944055899</c:v>
                </c:pt>
                <c:pt idx="5553">
                  <c:v>7.6441277706293702</c:v>
                </c:pt>
                <c:pt idx="5554">
                  <c:v>7.6455043468531496</c:v>
                </c:pt>
                <c:pt idx="5555">
                  <c:v>7.6468809230769299</c:v>
                </c:pt>
                <c:pt idx="5556">
                  <c:v>7.6482574993007004</c:v>
                </c:pt>
                <c:pt idx="5557">
                  <c:v>7.6496340755244798</c:v>
                </c:pt>
                <c:pt idx="5558">
                  <c:v>7.6510106517482503</c:v>
                </c:pt>
                <c:pt idx="5559">
                  <c:v>7.6523872279720297</c:v>
                </c:pt>
                <c:pt idx="5560">
                  <c:v>7.65376380419581</c:v>
                </c:pt>
                <c:pt idx="5561">
                  <c:v>7.6551403804195797</c:v>
                </c:pt>
                <c:pt idx="5562">
                  <c:v>7.65651695664336</c:v>
                </c:pt>
                <c:pt idx="5563">
                  <c:v>7.6578935328671296</c:v>
                </c:pt>
                <c:pt idx="5564">
                  <c:v>7.6592701090909099</c:v>
                </c:pt>
                <c:pt idx="5565">
                  <c:v>7.6606466853146902</c:v>
                </c:pt>
                <c:pt idx="5566">
                  <c:v>7.6620232615384598</c:v>
                </c:pt>
                <c:pt idx="5567">
                  <c:v>7.6633998377622401</c:v>
                </c:pt>
                <c:pt idx="5568">
                  <c:v>7.6647764139860097</c:v>
                </c:pt>
                <c:pt idx="5569">
                  <c:v>7.66615299020979</c:v>
                </c:pt>
                <c:pt idx="5570">
                  <c:v>7.6675295664335703</c:v>
                </c:pt>
                <c:pt idx="5571">
                  <c:v>7.6689061426573399</c:v>
                </c:pt>
                <c:pt idx="5572">
                  <c:v>7.6702827188811202</c:v>
                </c:pt>
                <c:pt idx="5573">
                  <c:v>7.6716592951048996</c:v>
                </c:pt>
                <c:pt idx="5574">
                  <c:v>7.6730358713286702</c:v>
                </c:pt>
                <c:pt idx="5575">
                  <c:v>7.6744124475524496</c:v>
                </c:pt>
                <c:pt idx="5576">
                  <c:v>7.6757890237762298</c:v>
                </c:pt>
                <c:pt idx="5577">
                  <c:v>7.6771656000000004</c:v>
                </c:pt>
                <c:pt idx="5578">
                  <c:v>7.6785421762237798</c:v>
                </c:pt>
                <c:pt idx="5579">
                  <c:v>7.6799187524475503</c:v>
                </c:pt>
                <c:pt idx="5580">
                  <c:v>7.6812953286713297</c:v>
                </c:pt>
                <c:pt idx="5581">
                  <c:v>7.68267190489511</c:v>
                </c:pt>
                <c:pt idx="5582">
                  <c:v>7.6840484811188796</c:v>
                </c:pt>
                <c:pt idx="5583">
                  <c:v>7.6854250573426599</c:v>
                </c:pt>
                <c:pt idx="5584">
                  <c:v>7.6868016335664304</c:v>
                </c:pt>
                <c:pt idx="5585">
                  <c:v>7.6881782097902098</c:v>
                </c:pt>
                <c:pt idx="5586">
                  <c:v>7.6895547860139901</c:v>
                </c:pt>
                <c:pt idx="5587">
                  <c:v>7.6909313622377597</c:v>
                </c:pt>
                <c:pt idx="5588">
                  <c:v>7.69230793846154</c:v>
                </c:pt>
                <c:pt idx="5589">
                  <c:v>7.6936845146853097</c:v>
                </c:pt>
                <c:pt idx="5590">
                  <c:v>7.69506109090909</c:v>
                </c:pt>
                <c:pt idx="5591">
                  <c:v>7.6964376671328703</c:v>
                </c:pt>
                <c:pt idx="5592">
                  <c:v>7.6978142433566497</c:v>
                </c:pt>
                <c:pt idx="5593">
                  <c:v>7.6991908195804202</c:v>
                </c:pt>
                <c:pt idx="5594">
                  <c:v>7.7005673958041996</c:v>
                </c:pt>
                <c:pt idx="5595">
                  <c:v>7.7019439720279701</c:v>
                </c:pt>
                <c:pt idx="5596">
                  <c:v>7.7033205482517504</c:v>
                </c:pt>
                <c:pt idx="5597">
                  <c:v>7.7046971244755298</c:v>
                </c:pt>
                <c:pt idx="5598">
                  <c:v>7.7060737006993003</c:v>
                </c:pt>
                <c:pt idx="5599">
                  <c:v>7.7074502769230797</c:v>
                </c:pt>
                <c:pt idx="5600">
                  <c:v>7.7088268531468502</c:v>
                </c:pt>
                <c:pt idx="5601">
                  <c:v>7.7102034293706296</c:v>
                </c:pt>
                <c:pt idx="5602">
                  <c:v>7.7115800055944099</c:v>
                </c:pt>
                <c:pt idx="5603">
                  <c:v>7.7129565818181796</c:v>
                </c:pt>
                <c:pt idx="5604">
                  <c:v>7.7143331580419598</c:v>
                </c:pt>
                <c:pt idx="5605">
                  <c:v>7.7157097342657401</c:v>
                </c:pt>
                <c:pt idx="5606">
                  <c:v>7.7170863104895098</c:v>
                </c:pt>
                <c:pt idx="5607">
                  <c:v>7.7184628867132901</c:v>
                </c:pt>
                <c:pt idx="5608">
                  <c:v>7.7198394629370597</c:v>
                </c:pt>
                <c:pt idx="5609">
                  <c:v>7.72121603916084</c:v>
                </c:pt>
                <c:pt idx="5610">
                  <c:v>7.7225926153846203</c:v>
                </c:pt>
                <c:pt idx="5611">
                  <c:v>7.7239691916083899</c:v>
                </c:pt>
                <c:pt idx="5612">
                  <c:v>7.7253457678321702</c:v>
                </c:pt>
                <c:pt idx="5613">
                  <c:v>7.7267223440559496</c:v>
                </c:pt>
                <c:pt idx="5614">
                  <c:v>7.7280989202797201</c:v>
                </c:pt>
                <c:pt idx="5615">
                  <c:v>7.7294754965035004</c:v>
                </c:pt>
                <c:pt idx="5616">
                  <c:v>7.73085207272727</c:v>
                </c:pt>
                <c:pt idx="5617">
                  <c:v>7.7322286489510503</c:v>
                </c:pt>
                <c:pt idx="5618">
                  <c:v>7.7336052251748297</c:v>
                </c:pt>
                <c:pt idx="5619">
                  <c:v>7.7349818013986003</c:v>
                </c:pt>
                <c:pt idx="5620">
                  <c:v>7.7363583776223797</c:v>
                </c:pt>
                <c:pt idx="5621">
                  <c:v>7.7377349538461599</c:v>
                </c:pt>
                <c:pt idx="5622">
                  <c:v>7.7391115300699296</c:v>
                </c:pt>
                <c:pt idx="5623">
                  <c:v>7.7404881062937099</c:v>
                </c:pt>
                <c:pt idx="5624">
                  <c:v>7.7418646825174804</c:v>
                </c:pt>
                <c:pt idx="5625">
                  <c:v>7.7432412587412598</c:v>
                </c:pt>
                <c:pt idx="5626">
                  <c:v>7.7446178349650401</c:v>
                </c:pt>
                <c:pt idx="5627">
                  <c:v>7.7459944111888097</c:v>
                </c:pt>
                <c:pt idx="5628">
                  <c:v>7.74737098741259</c:v>
                </c:pt>
                <c:pt idx="5629">
                  <c:v>7.7487475636363703</c:v>
                </c:pt>
                <c:pt idx="5630">
                  <c:v>7.7501241398601399</c:v>
                </c:pt>
                <c:pt idx="5631">
                  <c:v>7.7515007160839202</c:v>
                </c:pt>
                <c:pt idx="5632">
                  <c:v>7.7528772923076898</c:v>
                </c:pt>
                <c:pt idx="5633">
                  <c:v>7.7542538685314701</c:v>
                </c:pt>
                <c:pt idx="5634">
                  <c:v>7.7556304447552504</c:v>
                </c:pt>
                <c:pt idx="5635">
                  <c:v>7.7570070209790201</c:v>
                </c:pt>
                <c:pt idx="5636">
                  <c:v>7.7583835972028004</c:v>
                </c:pt>
                <c:pt idx="5637">
                  <c:v>7.75976017342657</c:v>
                </c:pt>
                <c:pt idx="5638">
                  <c:v>7.7611367496503503</c:v>
                </c:pt>
                <c:pt idx="5639">
                  <c:v>7.7625133258741297</c:v>
                </c:pt>
                <c:pt idx="5640">
                  <c:v>7.7638899020979002</c:v>
                </c:pt>
                <c:pt idx="5641">
                  <c:v>7.7652664783216796</c:v>
                </c:pt>
                <c:pt idx="5642">
                  <c:v>7.7666430545454599</c:v>
                </c:pt>
                <c:pt idx="5643">
                  <c:v>7.7680196307692304</c:v>
                </c:pt>
                <c:pt idx="5644">
                  <c:v>7.7693962069930098</c:v>
                </c:pt>
                <c:pt idx="5645">
                  <c:v>7.7707727832167803</c:v>
                </c:pt>
                <c:pt idx="5646">
                  <c:v>7.7721493594405597</c:v>
                </c:pt>
                <c:pt idx="5647">
                  <c:v>7.77352593566434</c:v>
                </c:pt>
                <c:pt idx="5648">
                  <c:v>7.7749025118881097</c:v>
                </c:pt>
                <c:pt idx="5649">
                  <c:v>7.7762790881118899</c:v>
                </c:pt>
                <c:pt idx="5650">
                  <c:v>7.7776556643356702</c:v>
                </c:pt>
                <c:pt idx="5651">
                  <c:v>7.7790322405594399</c:v>
                </c:pt>
                <c:pt idx="5652">
                  <c:v>7.7804088167832202</c:v>
                </c:pt>
                <c:pt idx="5653">
                  <c:v>7.7817853930069898</c:v>
                </c:pt>
                <c:pt idx="5654">
                  <c:v>7.7831619692307701</c:v>
                </c:pt>
                <c:pt idx="5655">
                  <c:v>7.7845385454545504</c:v>
                </c:pt>
                <c:pt idx="5656">
                  <c:v>7.78591512167832</c:v>
                </c:pt>
                <c:pt idx="5657">
                  <c:v>7.7872916979021003</c:v>
                </c:pt>
                <c:pt idx="5658">
                  <c:v>7.7886682741258699</c:v>
                </c:pt>
                <c:pt idx="5659">
                  <c:v>7.7900448503496502</c:v>
                </c:pt>
                <c:pt idx="5660">
                  <c:v>7.7914214265734296</c:v>
                </c:pt>
                <c:pt idx="5661">
                  <c:v>7.7927980027972001</c:v>
                </c:pt>
                <c:pt idx="5662">
                  <c:v>7.7941745790209804</c:v>
                </c:pt>
                <c:pt idx="5663">
                  <c:v>7.7955511552447598</c:v>
                </c:pt>
                <c:pt idx="5664">
                  <c:v>7.7969277314685304</c:v>
                </c:pt>
                <c:pt idx="5665">
                  <c:v>7.7983043076923098</c:v>
                </c:pt>
                <c:pt idx="5666">
                  <c:v>7.79968088391609</c:v>
                </c:pt>
                <c:pt idx="5667">
                  <c:v>7.8010574601398597</c:v>
                </c:pt>
                <c:pt idx="5668">
                  <c:v>7.80243403636364</c:v>
                </c:pt>
                <c:pt idx="5669">
                  <c:v>7.8038106125874096</c:v>
                </c:pt>
                <c:pt idx="5670">
                  <c:v>7.8051871888111899</c:v>
                </c:pt>
                <c:pt idx="5671">
                  <c:v>7.8065637650349702</c:v>
                </c:pt>
                <c:pt idx="5672">
                  <c:v>7.8079403412587398</c:v>
                </c:pt>
                <c:pt idx="5673">
                  <c:v>7.8093169174825201</c:v>
                </c:pt>
                <c:pt idx="5674">
                  <c:v>7.8106934937063004</c:v>
                </c:pt>
                <c:pt idx="5675">
                  <c:v>7.81207006993007</c:v>
                </c:pt>
                <c:pt idx="5676">
                  <c:v>7.8134466461538503</c:v>
                </c:pt>
                <c:pt idx="5677">
                  <c:v>7.8148232223776199</c:v>
                </c:pt>
                <c:pt idx="5678">
                  <c:v>7.8161997986014002</c:v>
                </c:pt>
                <c:pt idx="5679">
                  <c:v>7.8175763748251796</c:v>
                </c:pt>
                <c:pt idx="5680">
                  <c:v>7.8189529510489502</c:v>
                </c:pt>
                <c:pt idx="5681">
                  <c:v>7.8203295272727296</c:v>
                </c:pt>
                <c:pt idx="5682">
                  <c:v>7.8217061034965001</c:v>
                </c:pt>
                <c:pt idx="5683">
                  <c:v>7.8230826797202804</c:v>
                </c:pt>
                <c:pt idx="5684">
                  <c:v>7.8244592559440598</c:v>
                </c:pt>
                <c:pt idx="5685">
                  <c:v>7.8258358321678303</c:v>
                </c:pt>
                <c:pt idx="5686">
                  <c:v>7.8272124083916097</c:v>
                </c:pt>
                <c:pt idx="5687">
                  <c:v>7.82858898461539</c:v>
                </c:pt>
                <c:pt idx="5688">
                  <c:v>7.8299655608391596</c:v>
                </c:pt>
                <c:pt idx="5689">
                  <c:v>7.8313421370629399</c:v>
                </c:pt>
                <c:pt idx="5690">
                  <c:v>7.8327187132867202</c:v>
                </c:pt>
                <c:pt idx="5691">
                  <c:v>7.8340952895104898</c:v>
                </c:pt>
                <c:pt idx="5692">
                  <c:v>7.8354718657342701</c:v>
                </c:pt>
                <c:pt idx="5693">
                  <c:v>7.8368484419580398</c:v>
                </c:pt>
                <c:pt idx="5694">
                  <c:v>7.83822501818182</c:v>
                </c:pt>
                <c:pt idx="5695">
                  <c:v>7.8396015944056003</c:v>
                </c:pt>
                <c:pt idx="5696">
                  <c:v>7.84097817062937</c:v>
                </c:pt>
                <c:pt idx="5697">
                  <c:v>7.8423547468531503</c:v>
                </c:pt>
                <c:pt idx="5698">
                  <c:v>7.8437313230769199</c:v>
                </c:pt>
                <c:pt idx="5699">
                  <c:v>7.8451078993007002</c:v>
                </c:pt>
                <c:pt idx="5700">
                  <c:v>7.8464844755244796</c:v>
                </c:pt>
                <c:pt idx="5701">
                  <c:v>7.8478610517482501</c:v>
                </c:pt>
                <c:pt idx="5702">
                  <c:v>7.8492376279720304</c:v>
                </c:pt>
                <c:pt idx="5703">
                  <c:v>7.8506142041958098</c:v>
                </c:pt>
                <c:pt idx="5704">
                  <c:v>7.8519907804195803</c:v>
                </c:pt>
                <c:pt idx="5705">
                  <c:v>7.8533673566433597</c:v>
                </c:pt>
                <c:pt idx="5706">
                  <c:v>7.8547439328671302</c:v>
                </c:pt>
                <c:pt idx="5707">
                  <c:v>7.8561205090909096</c:v>
                </c:pt>
                <c:pt idx="5708">
                  <c:v>7.8574970853146899</c:v>
                </c:pt>
                <c:pt idx="5709">
                  <c:v>7.8588736615384596</c:v>
                </c:pt>
                <c:pt idx="5710">
                  <c:v>7.8602502377622399</c:v>
                </c:pt>
                <c:pt idx="5711">
                  <c:v>7.8616268139860201</c:v>
                </c:pt>
                <c:pt idx="5712">
                  <c:v>7.8630033902097898</c:v>
                </c:pt>
                <c:pt idx="5713">
                  <c:v>7.8643799664335701</c:v>
                </c:pt>
                <c:pt idx="5714">
                  <c:v>7.8657565426573397</c:v>
                </c:pt>
                <c:pt idx="5715">
                  <c:v>7.86713311888112</c:v>
                </c:pt>
                <c:pt idx="5716">
                  <c:v>7.8685096951049003</c:v>
                </c:pt>
                <c:pt idx="5717">
                  <c:v>7.8698862713286699</c:v>
                </c:pt>
                <c:pt idx="5718">
                  <c:v>7.8712628475524502</c:v>
                </c:pt>
                <c:pt idx="5719">
                  <c:v>7.8726394237762198</c:v>
                </c:pt>
                <c:pt idx="5720">
                  <c:v>7.8740160000000001</c:v>
                </c:pt>
                <c:pt idx="5721">
                  <c:v>7.8753925762237804</c:v>
                </c:pt>
                <c:pt idx="5722">
                  <c:v>7.87676915244755</c:v>
                </c:pt>
                <c:pt idx="5723">
                  <c:v>7.8781457286713303</c:v>
                </c:pt>
                <c:pt idx="5724">
                  <c:v>7.8795223048951097</c:v>
                </c:pt>
                <c:pt idx="5725">
                  <c:v>7.8808988811188803</c:v>
                </c:pt>
                <c:pt idx="5726">
                  <c:v>7.8822754573426597</c:v>
                </c:pt>
                <c:pt idx="5727">
                  <c:v>7.88365203356644</c:v>
                </c:pt>
                <c:pt idx="5728">
                  <c:v>7.8850286097902096</c:v>
                </c:pt>
                <c:pt idx="5729">
                  <c:v>7.8864051860139899</c:v>
                </c:pt>
                <c:pt idx="5730">
                  <c:v>7.8877817622377604</c:v>
                </c:pt>
                <c:pt idx="5731">
                  <c:v>7.8891583384615398</c:v>
                </c:pt>
                <c:pt idx="5732">
                  <c:v>7.8905349146853201</c:v>
                </c:pt>
                <c:pt idx="5733">
                  <c:v>7.8919114909090897</c:v>
                </c:pt>
                <c:pt idx="5734">
                  <c:v>7.89328806713287</c:v>
                </c:pt>
                <c:pt idx="5735">
                  <c:v>7.8946646433566396</c:v>
                </c:pt>
                <c:pt idx="5736">
                  <c:v>7.8960412195804199</c:v>
                </c:pt>
                <c:pt idx="5737">
                  <c:v>7.8974177958042002</c:v>
                </c:pt>
                <c:pt idx="5738">
                  <c:v>7.8987943720279699</c:v>
                </c:pt>
                <c:pt idx="5739">
                  <c:v>7.9001709482517501</c:v>
                </c:pt>
                <c:pt idx="5740">
                  <c:v>7.9015475244755304</c:v>
                </c:pt>
                <c:pt idx="5741">
                  <c:v>7.9029241006993001</c:v>
                </c:pt>
                <c:pt idx="5742">
                  <c:v>7.9043006769230804</c:v>
                </c:pt>
                <c:pt idx="5743">
                  <c:v>7.90567725314685</c:v>
                </c:pt>
                <c:pt idx="5744">
                  <c:v>7.9070538293706303</c:v>
                </c:pt>
                <c:pt idx="5745">
                  <c:v>7.9084304055944097</c:v>
                </c:pt>
                <c:pt idx="5746">
                  <c:v>7.9098069818181802</c:v>
                </c:pt>
                <c:pt idx="5747">
                  <c:v>7.9111835580419596</c:v>
                </c:pt>
                <c:pt idx="5748">
                  <c:v>7.9125601342657399</c:v>
                </c:pt>
                <c:pt idx="5749">
                  <c:v>7.9139367104895104</c:v>
                </c:pt>
                <c:pt idx="5750">
                  <c:v>7.9153132867132898</c:v>
                </c:pt>
                <c:pt idx="5751">
                  <c:v>7.9166898629370603</c:v>
                </c:pt>
                <c:pt idx="5752">
                  <c:v>7.9180664391608397</c:v>
                </c:pt>
                <c:pt idx="5753">
                  <c:v>7.91944301538462</c:v>
                </c:pt>
                <c:pt idx="5754">
                  <c:v>7.9208195916083897</c:v>
                </c:pt>
                <c:pt idx="5755">
                  <c:v>7.92219616783217</c:v>
                </c:pt>
                <c:pt idx="5756">
                  <c:v>7.9235727440559396</c:v>
                </c:pt>
                <c:pt idx="5757">
                  <c:v>7.9249493202797199</c:v>
                </c:pt>
                <c:pt idx="5758">
                  <c:v>7.9263258965035002</c:v>
                </c:pt>
                <c:pt idx="5759">
                  <c:v>7.9277024727272796</c:v>
                </c:pt>
                <c:pt idx="5760">
                  <c:v>7.9290790489510501</c:v>
                </c:pt>
                <c:pt idx="5761">
                  <c:v>7.9304556251748304</c:v>
                </c:pt>
                <c:pt idx="5762">
                  <c:v>7.9318322013986</c:v>
                </c:pt>
                <c:pt idx="5763">
                  <c:v>7.9332087776223803</c:v>
                </c:pt>
                <c:pt idx="5764">
                  <c:v>7.9345853538461499</c:v>
                </c:pt>
                <c:pt idx="5765">
                  <c:v>7.9359619300699302</c:v>
                </c:pt>
                <c:pt idx="5766">
                  <c:v>7.9373385062937096</c:v>
                </c:pt>
                <c:pt idx="5767">
                  <c:v>7.9387150825174801</c:v>
                </c:pt>
                <c:pt idx="5768">
                  <c:v>7.9400916587412604</c:v>
                </c:pt>
                <c:pt idx="5769">
                  <c:v>7.9414682349650398</c:v>
                </c:pt>
                <c:pt idx="5770">
                  <c:v>7.9428448111888104</c:v>
                </c:pt>
                <c:pt idx="5771">
                  <c:v>7.9442213874125898</c:v>
                </c:pt>
                <c:pt idx="5772">
                  <c:v>7.9455979636363701</c:v>
                </c:pt>
                <c:pt idx="5773">
                  <c:v>7.9469745398601397</c:v>
                </c:pt>
                <c:pt idx="5774">
                  <c:v>7.94835111608392</c:v>
                </c:pt>
                <c:pt idx="5775">
                  <c:v>7.9497276923076896</c:v>
                </c:pt>
                <c:pt idx="5776">
                  <c:v>7.9511042685314699</c:v>
                </c:pt>
                <c:pt idx="5777">
                  <c:v>7.9524808447552502</c:v>
                </c:pt>
                <c:pt idx="5778">
                  <c:v>7.9538574209790198</c:v>
                </c:pt>
                <c:pt idx="5779">
                  <c:v>7.9552339972028001</c:v>
                </c:pt>
                <c:pt idx="5780">
                  <c:v>7.9566105734265697</c:v>
                </c:pt>
                <c:pt idx="5781">
                  <c:v>7.95798714965035</c:v>
                </c:pt>
                <c:pt idx="5782">
                  <c:v>7.9593637258741303</c:v>
                </c:pt>
                <c:pt idx="5783">
                  <c:v>7.9607403020979</c:v>
                </c:pt>
                <c:pt idx="5784">
                  <c:v>7.9621168783216802</c:v>
                </c:pt>
                <c:pt idx="5785">
                  <c:v>7.9634934545454596</c:v>
                </c:pt>
                <c:pt idx="5786">
                  <c:v>7.9648700307692302</c:v>
                </c:pt>
                <c:pt idx="5787">
                  <c:v>7.9662466069930096</c:v>
                </c:pt>
                <c:pt idx="5788">
                  <c:v>7.9676231832167801</c:v>
                </c:pt>
                <c:pt idx="5789">
                  <c:v>7.9689997594405604</c:v>
                </c:pt>
                <c:pt idx="5790">
                  <c:v>7.9703763356643398</c:v>
                </c:pt>
                <c:pt idx="5791">
                  <c:v>7.9717529118881103</c:v>
                </c:pt>
                <c:pt idx="5792">
                  <c:v>7.9731294881118897</c:v>
                </c:pt>
                <c:pt idx="5793">
                  <c:v>7.97450606433567</c:v>
                </c:pt>
                <c:pt idx="5794">
                  <c:v>7.9758826405594396</c:v>
                </c:pt>
                <c:pt idx="5795">
                  <c:v>7.9772592167832199</c:v>
                </c:pt>
                <c:pt idx="5796">
                  <c:v>7.9786357930070002</c:v>
                </c:pt>
                <c:pt idx="5797">
                  <c:v>7.9800123692307698</c:v>
                </c:pt>
                <c:pt idx="5798">
                  <c:v>7.9813889454545501</c:v>
                </c:pt>
                <c:pt idx="5799">
                  <c:v>7.9827655216783198</c:v>
                </c:pt>
                <c:pt idx="5800">
                  <c:v>7.9841420979021001</c:v>
                </c:pt>
                <c:pt idx="5801">
                  <c:v>7.9855186741258697</c:v>
                </c:pt>
                <c:pt idx="5802">
                  <c:v>7.98689525034965</c:v>
                </c:pt>
                <c:pt idx="5803">
                  <c:v>7.9882718265734303</c:v>
                </c:pt>
                <c:pt idx="5804">
                  <c:v>7.9896484027971999</c:v>
                </c:pt>
                <c:pt idx="5805">
                  <c:v>7.9910249790209802</c:v>
                </c:pt>
                <c:pt idx="5806">
                  <c:v>7.9924015552447596</c:v>
                </c:pt>
                <c:pt idx="5807">
                  <c:v>7.9937781314685301</c:v>
                </c:pt>
                <c:pt idx="5808">
                  <c:v>7.9951547076923104</c:v>
                </c:pt>
                <c:pt idx="5809">
                  <c:v>7.99653128391608</c:v>
                </c:pt>
                <c:pt idx="5810">
                  <c:v>7.9979078601398603</c:v>
                </c:pt>
                <c:pt idx="5811">
                  <c:v>7.9992844363636397</c:v>
                </c:pt>
                <c:pt idx="5812">
                  <c:v>8.0006610125874094</c:v>
                </c:pt>
                <c:pt idx="5813">
                  <c:v>8.0020375888111897</c:v>
                </c:pt>
                <c:pt idx="5814">
                  <c:v>8.0034141650349699</c:v>
                </c:pt>
                <c:pt idx="5815">
                  <c:v>8.0047907412587396</c:v>
                </c:pt>
                <c:pt idx="5816">
                  <c:v>8.0061673174825199</c:v>
                </c:pt>
                <c:pt idx="5817">
                  <c:v>8.0075438937062895</c:v>
                </c:pt>
                <c:pt idx="5818">
                  <c:v>8.0089204699300698</c:v>
                </c:pt>
                <c:pt idx="5819">
                  <c:v>8.0102970461538501</c:v>
                </c:pt>
                <c:pt idx="5820">
                  <c:v>8.0116736223776197</c:v>
                </c:pt>
                <c:pt idx="5821">
                  <c:v>8.0130501986014</c:v>
                </c:pt>
                <c:pt idx="5822">
                  <c:v>8.0144267748251803</c:v>
                </c:pt>
                <c:pt idx="5823">
                  <c:v>8.0158033510489499</c:v>
                </c:pt>
                <c:pt idx="5824">
                  <c:v>8.0171799272727302</c:v>
                </c:pt>
                <c:pt idx="5825">
                  <c:v>8.0185565034965105</c:v>
                </c:pt>
                <c:pt idx="5826">
                  <c:v>8.0199330797202801</c:v>
                </c:pt>
                <c:pt idx="5827">
                  <c:v>8.0213096559440604</c:v>
                </c:pt>
                <c:pt idx="5828">
                  <c:v>8.0226862321678301</c:v>
                </c:pt>
                <c:pt idx="5829">
                  <c:v>8.0240628083916103</c:v>
                </c:pt>
                <c:pt idx="5830">
                  <c:v>8.0254393846153906</c:v>
                </c:pt>
                <c:pt idx="5831">
                  <c:v>8.0268159608391603</c:v>
                </c:pt>
                <c:pt idx="5832">
                  <c:v>8.0281925370629406</c:v>
                </c:pt>
                <c:pt idx="5833">
                  <c:v>8.0295691132867208</c:v>
                </c:pt>
                <c:pt idx="5834">
                  <c:v>8.0309456895104905</c:v>
                </c:pt>
                <c:pt idx="5835">
                  <c:v>8.0323222657342708</c:v>
                </c:pt>
                <c:pt idx="5836">
                  <c:v>8.0336988419580404</c:v>
                </c:pt>
                <c:pt idx="5837">
                  <c:v>8.0350754181818207</c:v>
                </c:pt>
                <c:pt idx="5838">
                  <c:v>8.0364519944055903</c:v>
                </c:pt>
                <c:pt idx="5839">
                  <c:v>8.0378285706293706</c:v>
                </c:pt>
                <c:pt idx="5840">
                  <c:v>8.0392051468531491</c:v>
                </c:pt>
                <c:pt idx="5841">
                  <c:v>8.0405817230769205</c:v>
                </c:pt>
                <c:pt idx="5842">
                  <c:v>8.0419582993007008</c:v>
                </c:pt>
                <c:pt idx="5843">
                  <c:v>8.0433348755244793</c:v>
                </c:pt>
                <c:pt idx="5844">
                  <c:v>8.0447114517482508</c:v>
                </c:pt>
                <c:pt idx="5845">
                  <c:v>8.0460880279720293</c:v>
                </c:pt>
                <c:pt idx="5846">
                  <c:v>8.0474646041958007</c:v>
                </c:pt>
                <c:pt idx="5847">
                  <c:v>8.0488411804195792</c:v>
                </c:pt>
                <c:pt idx="5848">
                  <c:v>8.0502177566433595</c:v>
                </c:pt>
                <c:pt idx="5849">
                  <c:v>8.0515943328671291</c:v>
                </c:pt>
                <c:pt idx="5850">
                  <c:v>8.0529709090909094</c:v>
                </c:pt>
                <c:pt idx="5851">
                  <c:v>8.0543474853146897</c:v>
                </c:pt>
                <c:pt idx="5852">
                  <c:v>8.0557240615384593</c:v>
                </c:pt>
                <c:pt idx="5853">
                  <c:v>8.0571006377622396</c:v>
                </c:pt>
                <c:pt idx="5854">
                  <c:v>8.0584772139860199</c:v>
                </c:pt>
                <c:pt idx="5855">
                  <c:v>8.0598537902097895</c:v>
                </c:pt>
                <c:pt idx="5856">
                  <c:v>8.0612303664335698</c:v>
                </c:pt>
                <c:pt idx="5857">
                  <c:v>8.0626069426573395</c:v>
                </c:pt>
                <c:pt idx="5858">
                  <c:v>8.0639835188811197</c:v>
                </c:pt>
                <c:pt idx="5859">
                  <c:v>8.0653600951049</c:v>
                </c:pt>
                <c:pt idx="5860">
                  <c:v>8.0667366713286697</c:v>
                </c:pt>
                <c:pt idx="5861">
                  <c:v>8.06811324755245</c:v>
                </c:pt>
                <c:pt idx="5862">
                  <c:v>8.0694898237762303</c:v>
                </c:pt>
                <c:pt idx="5863">
                  <c:v>8.0708663999999999</c:v>
                </c:pt>
                <c:pt idx="5864">
                  <c:v>8.0722429762237802</c:v>
                </c:pt>
                <c:pt idx="5865">
                  <c:v>8.0736195524475498</c:v>
                </c:pt>
                <c:pt idx="5866">
                  <c:v>8.0749961286713301</c:v>
                </c:pt>
                <c:pt idx="5867">
                  <c:v>8.0763727048951104</c:v>
                </c:pt>
                <c:pt idx="5868">
                  <c:v>8.07774928111888</c:v>
                </c:pt>
                <c:pt idx="5869">
                  <c:v>8.0791258573426603</c:v>
                </c:pt>
                <c:pt idx="5870">
                  <c:v>8.0805024335664406</c:v>
                </c:pt>
                <c:pt idx="5871">
                  <c:v>8.0818790097902102</c:v>
                </c:pt>
                <c:pt idx="5872">
                  <c:v>8.0832555860139905</c:v>
                </c:pt>
                <c:pt idx="5873">
                  <c:v>8.0846321622377602</c:v>
                </c:pt>
                <c:pt idx="5874">
                  <c:v>8.0860087384615404</c:v>
                </c:pt>
                <c:pt idx="5875">
                  <c:v>8.0873853146853101</c:v>
                </c:pt>
                <c:pt idx="5876">
                  <c:v>8.0887618909090904</c:v>
                </c:pt>
                <c:pt idx="5877">
                  <c:v>8.0901384671328707</c:v>
                </c:pt>
                <c:pt idx="5878">
                  <c:v>8.0915150433566492</c:v>
                </c:pt>
                <c:pt idx="5879">
                  <c:v>8.0928916195804206</c:v>
                </c:pt>
                <c:pt idx="5880">
                  <c:v>8.0942681958042009</c:v>
                </c:pt>
                <c:pt idx="5881">
                  <c:v>8.0956447720279705</c:v>
                </c:pt>
                <c:pt idx="5882">
                  <c:v>8.0970213482517508</c:v>
                </c:pt>
                <c:pt idx="5883">
                  <c:v>8.0983979244755293</c:v>
                </c:pt>
                <c:pt idx="5884">
                  <c:v>8.0997745006993007</c:v>
                </c:pt>
                <c:pt idx="5885">
                  <c:v>8.1011510769230792</c:v>
                </c:pt>
                <c:pt idx="5886">
                  <c:v>8.1025276531468506</c:v>
                </c:pt>
                <c:pt idx="5887">
                  <c:v>8.1039042293706292</c:v>
                </c:pt>
                <c:pt idx="5888">
                  <c:v>8.1052808055944094</c:v>
                </c:pt>
                <c:pt idx="5889">
                  <c:v>8.1066573818181809</c:v>
                </c:pt>
                <c:pt idx="5890">
                  <c:v>8.1080339580419594</c:v>
                </c:pt>
                <c:pt idx="5891">
                  <c:v>8.1094105342657308</c:v>
                </c:pt>
                <c:pt idx="5892">
                  <c:v>8.1107871104895093</c:v>
                </c:pt>
                <c:pt idx="5893">
                  <c:v>8.1121636867132896</c:v>
                </c:pt>
                <c:pt idx="5894">
                  <c:v>8.1135402629370592</c:v>
                </c:pt>
                <c:pt idx="5895">
                  <c:v>8.1149168391608395</c:v>
                </c:pt>
                <c:pt idx="5896">
                  <c:v>8.1162934153846198</c:v>
                </c:pt>
                <c:pt idx="5897">
                  <c:v>8.1176699916083894</c:v>
                </c:pt>
                <c:pt idx="5898">
                  <c:v>8.1190465678321697</c:v>
                </c:pt>
                <c:pt idx="5899">
                  <c:v>8.12042314405595</c:v>
                </c:pt>
                <c:pt idx="5900">
                  <c:v>8.1217997202797196</c:v>
                </c:pt>
                <c:pt idx="5901">
                  <c:v>8.1231762965034999</c:v>
                </c:pt>
                <c:pt idx="5902">
                  <c:v>8.1245528727272696</c:v>
                </c:pt>
                <c:pt idx="5903">
                  <c:v>8.1259294489510498</c:v>
                </c:pt>
                <c:pt idx="5904">
                  <c:v>8.1273060251748301</c:v>
                </c:pt>
                <c:pt idx="5905">
                  <c:v>8.1286826013985998</c:v>
                </c:pt>
                <c:pt idx="5906">
                  <c:v>8.1300591776223801</c:v>
                </c:pt>
                <c:pt idx="5907">
                  <c:v>8.1314357538461604</c:v>
                </c:pt>
                <c:pt idx="5908">
                  <c:v>8.13281233006993</c:v>
                </c:pt>
                <c:pt idx="5909">
                  <c:v>8.1341889062937103</c:v>
                </c:pt>
                <c:pt idx="5910">
                  <c:v>8.1355654825174799</c:v>
                </c:pt>
                <c:pt idx="5911">
                  <c:v>8.1369420587412602</c:v>
                </c:pt>
                <c:pt idx="5912">
                  <c:v>8.1383186349650405</c:v>
                </c:pt>
                <c:pt idx="5913">
                  <c:v>8.1396952111888101</c:v>
                </c:pt>
                <c:pt idx="5914">
                  <c:v>8.1410717874125904</c:v>
                </c:pt>
                <c:pt idx="5915">
                  <c:v>8.1424483636363707</c:v>
                </c:pt>
                <c:pt idx="5916">
                  <c:v>8.1438249398601403</c:v>
                </c:pt>
                <c:pt idx="5917">
                  <c:v>8.1452015160839206</c:v>
                </c:pt>
                <c:pt idx="5918">
                  <c:v>8.1465780923076903</c:v>
                </c:pt>
                <c:pt idx="5919">
                  <c:v>8.1479546685314705</c:v>
                </c:pt>
                <c:pt idx="5920">
                  <c:v>8.1493312447552508</c:v>
                </c:pt>
                <c:pt idx="5921">
                  <c:v>8.1507078209790205</c:v>
                </c:pt>
                <c:pt idx="5922">
                  <c:v>8.1520843972028008</c:v>
                </c:pt>
                <c:pt idx="5923">
                  <c:v>8.1534609734265704</c:v>
                </c:pt>
                <c:pt idx="5924">
                  <c:v>8.1548375496503507</c:v>
                </c:pt>
                <c:pt idx="5925">
                  <c:v>8.1562141258741292</c:v>
                </c:pt>
                <c:pt idx="5926">
                  <c:v>8.1575907020979006</c:v>
                </c:pt>
                <c:pt idx="5927">
                  <c:v>8.1589672783216791</c:v>
                </c:pt>
                <c:pt idx="5928">
                  <c:v>8.1603438545454505</c:v>
                </c:pt>
                <c:pt idx="5929">
                  <c:v>8.1617204307692308</c:v>
                </c:pt>
                <c:pt idx="5930">
                  <c:v>8.1630970069930093</c:v>
                </c:pt>
                <c:pt idx="5931">
                  <c:v>8.1644735832167807</c:v>
                </c:pt>
                <c:pt idx="5932">
                  <c:v>8.1658501594405593</c:v>
                </c:pt>
                <c:pt idx="5933">
                  <c:v>8.1672267356643395</c:v>
                </c:pt>
                <c:pt idx="5934">
                  <c:v>8.1686033118881092</c:v>
                </c:pt>
                <c:pt idx="5935">
                  <c:v>8.1699798881118895</c:v>
                </c:pt>
                <c:pt idx="5936">
                  <c:v>8.1713564643356698</c:v>
                </c:pt>
                <c:pt idx="5937">
                  <c:v>8.1727330405594394</c:v>
                </c:pt>
                <c:pt idx="5938">
                  <c:v>8.1741096167832197</c:v>
                </c:pt>
                <c:pt idx="5939">
                  <c:v>8.175486193007</c:v>
                </c:pt>
                <c:pt idx="5940">
                  <c:v>8.1768627692307696</c:v>
                </c:pt>
                <c:pt idx="5941">
                  <c:v>8.1782393454545499</c:v>
                </c:pt>
                <c:pt idx="5942">
                  <c:v>8.1796159216783195</c:v>
                </c:pt>
                <c:pt idx="5943">
                  <c:v>8.1809924979020998</c:v>
                </c:pt>
                <c:pt idx="5944">
                  <c:v>8.1823690741258801</c:v>
                </c:pt>
                <c:pt idx="5945">
                  <c:v>8.1837456503496497</c:v>
                </c:pt>
                <c:pt idx="5946">
                  <c:v>8.18512222657343</c:v>
                </c:pt>
                <c:pt idx="5947">
                  <c:v>8.1864988027971997</c:v>
                </c:pt>
                <c:pt idx="5948">
                  <c:v>8.1878753790209799</c:v>
                </c:pt>
                <c:pt idx="5949">
                  <c:v>8.1892519552447602</c:v>
                </c:pt>
                <c:pt idx="5950">
                  <c:v>8.1906285314685299</c:v>
                </c:pt>
                <c:pt idx="5951">
                  <c:v>8.1920051076923102</c:v>
                </c:pt>
                <c:pt idx="5952">
                  <c:v>8.1933816839160905</c:v>
                </c:pt>
                <c:pt idx="5953">
                  <c:v>8.1947582601398601</c:v>
                </c:pt>
                <c:pt idx="5954">
                  <c:v>8.1961348363636404</c:v>
                </c:pt>
                <c:pt idx="5955">
                  <c:v>8.19751141258741</c:v>
                </c:pt>
                <c:pt idx="5956">
                  <c:v>8.1988879888111903</c:v>
                </c:pt>
                <c:pt idx="5957">
                  <c:v>8.2002645650349706</c:v>
                </c:pt>
                <c:pt idx="5958">
                  <c:v>8.2016411412587402</c:v>
                </c:pt>
                <c:pt idx="5959">
                  <c:v>8.2030177174825205</c:v>
                </c:pt>
                <c:pt idx="5960">
                  <c:v>8.2043942937062901</c:v>
                </c:pt>
                <c:pt idx="5961">
                  <c:v>8.2057708699300704</c:v>
                </c:pt>
                <c:pt idx="5962">
                  <c:v>8.2071474461538507</c:v>
                </c:pt>
                <c:pt idx="5963">
                  <c:v>8.2085240223776204</c:v>
                </c:pt>
                <c:pt idx="5964">
                  <c:v>8.2099005986014006</c:v>
                </c:pt>
                <c:pt idx="5965">
                  <c:v>8.2112771748251792</c:v>
                </c:pt>
                <c:pt idx="5966">
                  <c:v>8.2126537510489506</c:v>
                </c:pt>
                <c:pt idx="5967">
                  <c:v>8.2140303272727309</c:v>
                </c:pt>
                <c:pt idx="5968">
                  <c:v>8.2154069034965005</c:v>
                </c:pt>
                <c:pt idx="5969">
                  <c:v>8.2167834797202808</c:v>
                </c:pt>
                <c:pt idx="5970">
                  <c:v>8.2181600559440593</c:v>
                </c:pt>
                <c:pt idx="5971">
                  <c:v>8.2195366321678307</c:v>
                </c:pt>
                <c:pt idx="5972">
                  <c:v>8.2209132083916092</c:v>
                </c:pt>
                <c:pt idx="5973">
                  <c:v>8.2222897846153895</c:v>
                </c:pt>
                <c:pt idx="5974">
                  <c:v>8.2236663608391591</c:v>
                </c:pt>
                <c:pt idx="5975">
                  <c:v>8.2250429370629394</c:v>
                </c:pt>
                <c:pt idx="5976">
                  <c:v>8.2264195132867108</c:v>
                </c:pt>
                <c:pt idx="5977">
                  <c:v>8.2277960895104894</c:v>
                </c:pt>
                <c:pt idx="5978">
                  <c:v>8.2291726657342696</c:v>
                </c:pt>
                <c:pt idx="5979">
                  <c:v>8.2305492419580393</c:v>
                </c:pt>
                <c:pt idx="5980">
                  <c:v>8.2319258181818196</c:v>
                </c:pt>
                <c:pt idx="5981">
                  <c:v>8.2333023944055999</c:v>
                </c:pt>
                <c:pt idx="5982">
                  <c:v>8.2346789706293695</c:v>
                </c:pt>
                <c:pt idx="5983">
                  <c:v>8.2360555468531498</c:v>
                </c:pt>
                <c:pt idx="5984">
                  <c:v>8.2374321230769194</c:v>
                </c:pt>
                <c:pt idx="5985">
                  <c:v>8.2388086993006997</c:v>
                </c:pt>
                <c:pt idx="5986">
                  <c:v>8.24018527552448</c:v>
                </c:pt>
                <c:pt idx="5987">
                  <c:v>8.2415618517482496</c:v>
                </c:pt>
                <c:pt idx="5988">
                  <c:v>8.2429384279720299</c:v>
                </c:pt>
                <c:pt idx="5989">
                  <c:v>8.2443150041958102</c:v>
                </c:pt>
                <c:pt idx="5990">
                  <c:v>8.2456915804195798</c:v>
                </c:pt>
                <c:pt idx="5991">
                  <c:v>8.2470681566433601</c:v>
                </c:pt>
                <c:pt idx="5992">
                  <c:v>8.2484447328671298</c:v>
                </c:pt>
                <c:pt idx="5993">
                  <c:v>8.24982130909091</c:v>
                </c:pt>
                <c:pt idx="5994">
                  <c:v>8.2511978853146903</c:v>
                </c:pt>
                <c:pt idx="5995">
                  <c:v>8.25257446153846</c:v>
                </c:pt>
                <c:pt idx="5996">
                  <c:v>8.2539510377622403</c:v>
                </c:pt>
                <c:pt idx="5997">
                  <c:v>8.2553276139860206</c:v>
                </c:pt>
                <c:pt idx="5998">
                  <c:v>8.2567041902097902</c:v>
                </c:pt>
                <c:pt idx="5999">
                  <c:v>8.2580807664335705</c:v>
                </c:pt>
                <c:pt idx="6000">
                  <c:v>8.2594573426573401</c:v>
                </c:pt>
                <c:pt idx="6001">
                  <c:v>8.2608339188811204</c:v>
                </c:pt>
                <c:pt idx="6002">
                  <c:v>8.2622104951049007</c:v>
                </c:pt>
                <c:pt idx="6003">
                  <c:v>8.2635870713286703</c:v>
                </c:pt>
                <c:pt idx="6004">
                  <c:v>8.2649636475524506</c:v>
                </c:pt>
                <c:pt idx="6005">
                  <c:v>8.2663402237762202</c:v>
                </c:pt>
                <c:pt idx="6006">
                  <c:v>8.2677168000000005</c:v>
                </c:pt>
                <c:pt idx="6007">
                  <c:v>8.2690933762237808</c:v>
                </c:pt>
                <c:pt idx="6008">
                  <c:v>8.2704699524475505</c:v>
                </c:pt>
                <c:pt idx="6009">
                  <c:v>8.2718465286713307</c:v>
                </c:pt>
                <c:pt idx="6010">
                  <c:v>8.2732231048951093</c:v>
                </c:pt>
                <c:pt idx="6011">
                  <c:v>8.2745996811188807</c:v>
                </c:pt>
                <c:pt idx="6012">
                  <c:v>8.2759762573426592</c:v>
                </c:pt>
                <c:pt idx="6013">
                  <c:v>8.2773528335664306</c:v>
                </c:pt>
                <c:pt idx="6014">
                  <c:v>8.2787294097902109</c:v>
                </c:pt>
                <c:pt idx="6015">
                  <c:v>8.2801059860139894</c:v>
                </c:pt>
                <c:pt idx="6016">
                  <c:v>8.2814825622377608</c:v>
                </c:pt>
                <c:pt idx="6017">
                  <c:v>8.2828591384615393</c:v>
                </c:pt>
                <c:pt idx="6018">
                  <c:v>8.2842357146853196</c:v>
                </c:pt>
                <c:pt idx="6019">
                  <c:v>8.2856122909090892</c:v>
                </c:pt>
                <c:pt idx="6020">
                  <c:v>8.2869888671328695</c:v>
                </c:pt>
                <c:pt idx="6021">
                  <c:v>8.2883654433566392</c:v>
                </c:pt>
                <c:pt idx="6022">
                  <c:v>8.2897420195804195</c:v>
                </c:pt>
                <c:pt idx="6023">
                  <c:v>8.2911185958041997</c:v>
                </c:pt>
                <c:pt idx="6024">
                  <c:v>8.2924951720279694</c:v>
                </c:pt>
                <c:pt idx="6025">
                  <c:v>8.2938717482517497</c:v>
                </c:pt>
                <c:pt idx="6026">
                  <c:v>8.29524832447553</c:v>
                </c:pt>
                <c:pt idx="6027">
                  <c:v>8.2966249006992996</c:v>
                </c:pt>
                <c:pt idx="6028">
                  <c:v>8.2980014769230799</c:v>
                </c:pt>
                <c:pt idx="6029">
                  <c:v>8.2993780531468495</c:v>
                </c:pt>
                <c:pt idx="6030">
                  <c:v>8.3007546293706298</c:v>
                </c:pt>
                <c:pt idx="6031">
                  <c:v>8.3021312055944101</c:v>
                </c:pt>
                <c:pt idx="6032">
                  <c:v>8.3035077818181797</c:v>
                </c:pt>
                <c:pt idx="6033">
                  <c:v>8.30488435804196</c:v>
                </c:pt>
                <c:pt idx="6034">
                  <c:v>8.3062609342657403</c:v>
                </c:pt>
                <c:pt idx="6035">
                  <c:v>8.3076375104895099</c:v>
                </c:pt>
                <c:pt idx="6036">
                  <c:v>8.3090140867132902</c:v>
                </c:pt>
                <c:pt idx="6037">
                  <c:v>8.3103906629370599</c:v>
                </c:pt>
                <c:pt idx="6038">
                  <c:v>8.3117672391608401</c:v>
                </c:pt>
                <c:pt idx="6039">
                  <c:v>8.3131438153846204</c:v>
                </c:pt>
                <c:pt idx="6040">
                  <c:v>8.3145203916083901</c:v>
                </c:pt>
                <c:pt idx="6041">
                  <c:v>8.3158969678321704</c:v>
                </c:pt>
                <c:pt idx="6042">
                  <c:v>8.31727354405594</c:v>
                </c:pt>
                <c:pt idx="6043">
                  <c:v>8.3186501202797203</c:v>
                </c:pt>
                <c:pt idx="6044">
                  <c:v>8.3200266965035006</c:v>
                </c:pt>
                <c:pt idx="6045">
                  <c:v>8.3214032727272702</c:v>
                </c:pt>
                <c:pt idx="6046">
                  <c:v>8.3227798489510505</c:v>
                </c:pt>
                <c:pt idx="6047">
                  <c:v>8.3241564251748308</c:v>
                </c:pt>
                <c:pt idx="6048">
                  <c:v>8.3255330013986004</c:v>
                </c:pt>
                <c:pt idx="6049">
                  <c:v>8.3269095776223807</c:v>
                </c:pt>
                <c:pt idx="6050">
                  <c:v>8.3282861538461592</c:v>
                </c:pt>
                <c:pt idx="6051">
                  <c:v>8.3296627300699306</c:v>
                </c:pt>
                <c:pt idx="6052">
                  <c:v>8.3310393062937091</c:v>
                </c:pt>
                <c:pt idx="6053">
                  <c:v>8.3324158825174806</c:v>
                </c:pt>
                <c:pt idx="6054">
                  <c:v>8.3337924587412608</c:v>
                </c:pt>
                <c:pt idx="6055">
                  <c:v>8.3351690349650394</c:v>
                </c:pt>
                <c:pt idx="6056">
                  <c:v>8.3365456111888108</c:v>
                </c:pt>
                <c:pt idx="6057">
                  <c:v>8.3379221874125893</c:v>
                </c:pt>
                <c:pt idx="6058">
                  <c:v>8.3392987636363607</c:v>
                </c:pt>
                <c:pt idx="6059">
                  <c:v>8.3406753398601392</c:v>
                </c:pt>
                <c:pt idx="6060">
                  <c:v>8.3420519160839195</c:v>
                </c:pt>
                <c:pt idx="6061">
                  <c:v>8.3434284923076891</c:v>
                </c:pt>
                <c:pt idx="6062">
                  <c:v>8.3448050685314694</c:v>
                </c:pt>
                <c:pt idx="6063">
                  <c:v>8.3461816447552497</c:v>
                </c:pt>
                <c:pt idx="6064">
                  <c:v>8.3475582209790193</c:v>
                </c:pt>
                <c:pt idx="6065">
                  <c:v>8.3489347972027996</c:v>
                </c:pt>
                <c:pt idx="6066">
                  <c:v>8.3503113734265693</c:v>
                </c:pt>
                <c:pt idx="6067">
                  <c:v>8.3516879496503496</c:v>
                </c:pt>
                <c:pt idx="6068">
                  <c:v>8.3530645258741298</c:v>
                </c:pt>
                <c:pt idx="6069">
                  <c:v>8.3544411020978995</c:v>
                </c:pt>
                <c:pt idx="6070">
                  <c:v>8.3558176783216798</c:v>
                </c:pt>
                <c:pt idx="6071">
                  <c:v>8.3571942545454601</c:v>
                </c:pt>
                <c:pt idx="6072">
                  <c:v>8.3585708307692297</c:v>
                </c:pt>
                <c:pt idx="6073">
                  <c:v>8.35994740699301</c:v>
                </c:pt>
                <c:pt idx="6074">
                  <c:v>8.3613239832167903</c:v>
                </c:pt>
                <c:pt idx="6075">
                  <c:v>8.3627005594405599</c:v>
                </c:pt>
                <c:pt idx="6076">
                  <c:v>8.3640771356643402</c:v>
                </c:pt>
                <c:pt idx="6077">
                  <c:v>8.3654537118881098</c:v>
                </c:pt>
                <c:pt idx="6078">
                  <c:v>8.3668302881118901</c:v>
                </c:pt>
                <c:pt idx="6079">
                  <c:v>8.3682068643356704</c:v>
                </c:pt>
                <c:pt idx="6080">
                  <c:v>8.36958344055944</c:v>
                </c:pt>
                <c:pt idx="6081">
                  <c:v>8.3709600167832203</c:v>
                </c:pt>
                <c:pt idx="6082">
                  <c:v>8.3723365930070006</c:v>
                </c:pt>
                <c:pt idx="6083">
                  <c:v>8.3737131692307702</c:v>
                </c:pt>
                <c:pt idx="6084">
                  <c:v>8.3750897454545505</c:v>
                </c:pt>
                <c:pt idx="6085">
                  <c:v>8.3764663216783202</c:v>
                </c:pt>
                <c:pt idx="6086">
                  <c:v>8.3778428979021005</c:v>
                </c:pt>
                <c:pt idx="6087">
                  <c:v>8.3792194741258808</c:v>
                </c:pt>
                <c:pt idx="6088">
                  <c:v>8.3805960503496504</c:v>
                </c:pt>
                <c:pt idx="6089">
                  <c:v>8.3819726265734307</c:v>
                </c:pt>
                <c:pt idx="6090">
                  <c:v>8.3833492027972003</c:v>
                </c:pt>
                <c:pt idx="6091">
                  <c:v>8.3847257790209806</c:v>
                </c:pt>
                <c:pt idx="6092">
                  <c:v>8.3861023552447609</c:v>
                </c:pt>
                <c:pt idx="6093">
                  <c:v>8.3874789314685305</c:v>
                </c:pt>
                <c:pt idx="6094">
                  <c:v>8.3888555076923108</c:v>
                </c:pt>
                <c:pt idx="6095">
                  <c:v>8.3902320839160804</c:v>
                </c:pt>
                <c:pt idx="6096">
                  <c:v>8.3916086601398607</c:v>
                </c:pt>
                <c:pt idx="6097">
                  <c:v>8.3929852363636392</c:v>
                </c:pt>
                <c:pt idx="6098">
                  <c:v>8.3943618125874107</c:v>
                </c:pt>
                <c:pt idx="6099">
                  <c:v>8.3957383888111892</c:v>
                </c:pt>
                <c:pt idx="6100">
                  <c:v>8.3971149650349695</c:v>
                </c:pt>
                <c:pt idx="6101">
                  <c:v>8.3984915412587409</c:v>
                </c:pt>
                <c:pt idx="6102">
                  <c:v>8.3998681174825194</c:v>
                </c:pt>
                <c:pt idx="6103">
                  <c:v>8.4012446937062908</c:v>
                </c:pt>
                <c:pt idx="6104">
                  <c:v>8.4026212699300693</c:v>
                </c:pt>
                <c:pt idx="6105">
                  <c:v>8.4039978461538496</c:v>
                </c:pt>
                <c:pt idx="6106">
                  <c:v>8.4053744223776192</c:v>
                </c:pt>
                <c:pt idx="6107">
                  <c:v>8.4067509986013995</c:v>
                </c:pt>
                <c:pt idx="6108">
                  <c:v>8.4081275748251798</c:v>
                </c:pt>
                <c:pt idx="6109">
                  <c:v>8.4095041510489494</c:v>
                </c:pt>
                <c:pt idx="6110">
                  <c:v>8.4108807272727297</c:v>
                </c:pt>
                <c:pt idx="6111">
                  <c:v>8.41225730349651</c:v>
                </c:pt>
                <c:pt idx="6112">
                  <c:v>8.4136338797202797</c:v>
                </c:pt>
                <c:pt idx="6113">
                  <c:v>8.4150104559440599</c:v>
                </c:pt>
                <c:pt idx="6114">
                  <c:v>8.4163870321678296</c:v>
                </c:pt>
                <c:pt idx="6115">
                  <c:v>8.4177636083916099</c:v>
                </c:pt>
                <c:pt idx="6116">
                  <c:v>8.4191401846153902</c:v>
                </c:pt>
                <c:pt idx="6117">
                  <c:v>8.4205167608391598</c:v>
                </c:pt>
                <c:pt idx="6118">
                  <c:v>8.4218933370629401</c:v>
                </c:pt>
                <c:pt idx="6119">
                  <c:v>8.4232699132867204</c:v>
                </c:pt>
                <c:pt idx="6120">
                  <c:v>8.42464648951049</c:v>
                </c:pt>
                <c:pt idx="6121">
                  <c:v>8.4260230657342703</c:v>
                </c:pt>
                <c:pt idx="6122">
                  <c:v>8.4273996419580399</c:v>
                </c:pt>
                <c:pt idx="6123">
                  <c:v>8.4287762181818202</c:v>
                </c:pt>
                <c:pt idx="6124">
                  <c:v>8.4301527944056005</c:v>
                </c:pt>
                <c:pt idx="6125">
                  <c:v>8.4315293706293701</c:v>
                </c:pt>
                <c:pt idx="6126">
                  <c:v>8.4329059468531504</c:v>
                </c:pt>
                <c:pt idx="6127">
                  <c:v>8.4342825230769201</c:v>
                </c:pt>
                <c:pt idx="6128">
                  <c:v>8.4356590993007003</c:v>
                </c:pt>
                <c:pt idx="6129">
                  <c:v>8.4370356755244806</c:v>
                </c:pt>
                <c:pt idx="6130">
                  <c:v>8.4384122517482503</c:v>
                </c:pt>
                <c:pt idx="6131">
                  <c:v>8.4397888279720306</c:v>
                </c:pt>
                <c:pt idx="6132">
                  <c:v>8.4411654041958109</c:v>
                </c:pt>
                <c:pt idx="6133">
                  <c:v>8.4425419804195805</c:v>
                </c:pt>
                <c:pt idx="6134">
                  <c:v>8.4439185566433608</c:v>
                </c:pt>
                <c:pt idx="6135">
                  <c:v>8.4452951328671304</c:v>
                </c:pt>
                <c:pt idx="6136">
                  <c:v>8.4466717090909107</c:v>
                </c:pt>
                <c:pt idx="6137">
                  <c:v>8.4480482853146892</c:v>
                </c:pt>
                <c:pt idx="6138">
                  <c:v>8.4494248615384606</c:v>
                </c:pt>
                <c:pt idx="6139">
                  <c:v>8.4508014377622391</c:v>
                </c:pt>
                <c:pt idx="6140">
                  <c:v>8.4521780139860105</c:v>
                </c:pt>
                <c:pt idx="6141">
                  <c:v>8.4535545902097908</c:v>
                </c:pt>
                <c:pt idx="6142">
                  <c:v>8.4549311664335693</c:v>
                </c:pt>
                <c:pt idx="6143">
                  <c:v>8.4563077426573408</c:v>
                </c:pt>
                <c:pt idx="6144">
                  <c:v>8.4576843188811193</c:v>
                </c:pt>
                <c:pt idx="6145">
                  <c:v>8.4590608951048996</c:v>
                </c:pt>
                <c:pt idx="6146">
                  <c:v>8.4604374713286692</c:v>
                </c:pt>
                <c:pt idx="6147">
                  <c:v>8.4618140475524495</c:v>
                </c:pt>
                <c:pt idx="6148">
                  <c:v>8.4631906237762191</c:v>
                </c:pt>
                <c:pt idx="6149">
                  <c:v>8.4645671999999994</c:v>
                </c:pt>
                <c:pt idx="6150">
                  <c:v>8.4659437762237797</c:v>
                </c:pt>
                <c:pt idx="6151">
                  <c:v>8.4673203524475493</c:v>
                </c:pt>
                <c:pt idx="6152">
                  <c:v>8.4686969286713296</c:v>
                </c:pt>
                <c:pt idx="6153">
                  <c:v>8.4700735048951099</c:v>
                </c:pt>
                <c:pt idx="6154">
                  <c:v>8.4714500811188795</c:v>
                </c:pt>
                <c:pt idx="6155">
                  <c:v>8.4728266573426598</c:v>
                </c:pt>
                <c:pt idx="6156">
                  <c:v>8.4742032335664401</c:v>
                </c:pt>
                <c:pt idx="6157">
                  <c:v>8.4755798097902098</c:v>
                </c:pt>
                <c:pt idx="6158">
                  <c:v>8.47695638601399</c:v>
                </c:pt>
                <c:pt idx="6159">
                  <c:v>8.4783329622377597</c:v>
                </c:pt>
                <c:pt idx="6160">
                  <c:v>8.47970953846154</c:v>
                </c:pt>
                <c:pt idx="6161">
                  <c:v>8.4810861146853203</c:v>
                </c:pt>
                <c:pt idx="6162">
                  <c:v>8.4824626909090899</c:v>
                </c:pt>
                <c:pt idx="6163">
                  <c:v>8.4838392671328702</c:v>
                </c:pt>
                <c:pt idx="6164">
                  <c:v>8.4852158433566505</c:v>
                </c:pt>
                <c:pt idx="6165">
                  <c:v>8.4865924195804201</c:v>
                </c:pt>
                <c:pt idx="6166">
                  <c:v>8.4879689958042004</c:v>
                </c:pt>
                <c:pt idx="6167">
                  <c:v>8.48934557202797</c:v>
                </c:pt>
                <c:pt idx="6168">
                  <c:v>8.4907221482517503</c:v>
                </c:pt>
                <c:pt idx="6169">
                  <c:v>8.4920987244755306</c:v>
                </c:pt>
                <c:pt idx="6170">
                  <c:v>8.4934753006993002</c:v>
                </c:pt>
                <c:pt idx="6171">
                  <c:v>8.4948518769230805</c:v>
                </c:pt>
                <c:pt idx="6172">
                  <c:v>8.4962284531468502</c:v>
                </c:pt>
                <c:pt idx="6173">
                  <c:v>8.4976050293706304</c:v>
                </c:pt>
                <c:pt idx="6174">
                  <c:v>8.4989816055944107</c:v>
                </c:pt>
                <c:pt idx="6175">
                  <c:v>8.5003581818181804</c:v>
                </c:pt>
                <c:pt idx="6176">
                  <c:v>8.5017347580419607</c:v>
                </c:pt>
                <c:pt idx="6177">
                  <c:v>8.5031113342657303</c:v>
                </c:pt>
                <c:pt idx="6178">
                  <c:v>8.5044879104895106</c:v>
                </c:pt>
                <c:pt idx="6179">
                  <c:v>8.5058644867132909</c:v>
                </c:pt>
                <c:pt idx="6180">
                  <c:v>8.5072410629370605</c:v>
                </c:pt>
                <c:pt idx="6181">
                  <c:v>8.5086176391608408</c:v>
                </c:pt>
                <c:pt idx="6182">
                  <c:v>8.5099942153846193</c:v>
                </c:pt>
                <c:pt idx="6183">
                  <c:v>8.5113707916083907</c:v>
                </c:pt>
                <c:pt idx="6184">
                  <c:v>8.5127473678321692</c:v>
                </c:pt>
                <c:pt idx="6185">
                  <c:v>8.5141239440559406</c:v>
                </c:pt>
                <c:pt idx="6186">
                  <c:v>8.5155005202797192</c:v>
                </c:pt>
                <c:pt idx="6187">
                  <c:v>8.5168770965034994</c:v>
                </c:pt>
                <c:pt idx="6188">
                  <c:v>8.5182536727272709</c:v>
                </c:pt>
                <c:pt idx="6189">
                  <c:v>8.5196302489510494</c:v>
                </c:pt>
                <c:pt idx="6190">
                  <c:v>8.5210068251748297</c:v>
                </c:pt>
                <c:pt idx="6191">
                  <c:v>8.5223834013985993</c:v>
                </c:pt>
                <c:pt idx="6192">
                  <c:v>8.5237599776223796</c:v>
                </c:pt>
                <c:pt idx="6193">
                  <c:v>8.5251365538461599</c:v>
                </c:pt>
                <c:pt idx="6194">
                  <c:v>8.5265131300699295</c:v>
                </c:pt>
                <c:pt idx="6195">
                  <c:v>8.5278897062937098</c:v>
                </c:pt>
                <c:pt idx="6196">
                  <c:v>8.5292662825174794</c:v>
                </c:pt>
                <c:pt idx="6197">
                  <c:v>8.5306428587412597</c:v>
                </c:pt>
                <c:pt idx="6198">
                  <c:v>8.53201943496504</c:v>
                </c:pt>
                <c:pt idx="6199">
                  <c:v>8.5333960111888096</c:v>
                </c:pt>
                <c:pt idx="6200">
                  <c:v>8.5347725874125899</c:v>
                </c:pt>
                <c:pt idx="6201">
                  <c:v>8.5361491636363702</c:v>
                </c:pt>
                <c:pt idx="6202">
                  <c:v>8.5375257398601399</c:v>
                </c:pt>
                <c:pt idx="6203">
                  <c:v>8.5389023160839201</c:v>
                </c:pt>
                <c:pt idx="6204">
                  <c:v>8.5402788923076898</c:v>
                </c:pt>
                <c:pt idx="6205">
                  <c:v>8.5416554685314701</c:v>
                </c:pt>
                <c:pt idx="6206">
                  <c:v>8.5430320447552504</c:v>
                </c:pt>
                <c:pt idx="6207">
                  <c:v>8.54440862097902</c:v>
                </c:pt>
                <c:pt idx="6208">
                  <c:v>8.5457851972028003</c:v>
                </c:pt>
                <c:pt idx="6209">
                  <c:v>8.5471617734265699</c:v>
                </c:pt>
                <c:pt idx="6210">
                  <c:v>8.5485383496503502</c:v>
                </c:pt>
                <c:pt idx="6211">
                  <c:v>8.5499149258741305</c:v>
                </c:pt>
                <c:pt idx="6212">
                  <c:v>8.5512915020979001</c:v>
                </c:pt>
                <c:pt idx="6213">
                  <c:v>8.5526680783216804</c:v>
                </c:pt>
                <c:pt idx="6214">
                  <c:v>8.5540446545454607</c:v>
                </c:pt>
                <c:pt idx="6215">
                  <c:v>8.5554212307692303</c:v>
                </c:pt>
                <c:pt idx="6216">
                  <c:v>8.5567978069930106</c:v>
                </c:pt>
                <c:pt idx="6217">
                  <c:v>8.5581743832167803</c:v>
                </c:pt>
                <c:pt idx="6218">
                  <c:v>8.5595509594405605</c:v>
                </c:pt>
                <c:pt idx="6219">
                  <c:v>8.5609275356643408</c:v>
                </c:pt>
                <c:pt idx="6220">
                  <c:v>8.5623041118881105</c:v>
                </c:pt>
                <c:pt idx="6221">
                  <c:v>8.5636806881118908</c:v>
                </c:pt>
                <c:pt idx="6222">
                  <c:v>8.5650572643356693</c:v>
                </c:pt>
                <c:pt idx="6223">
                  <c:v>8.5664338405594407</c:v>
                </c:pt>
                <c:pt idx="6224">
                  <c:v>8.5678104167832192</c:v>
                </c:pt>
                <c:pt idx="6225">
                  <c:v>8.5691869930069906</c:v>
                </c:pt>
                <c:pt idx="6226">
                  <c:v>8.5705635692307691</c:v>
                </c:pt>
                <c:pt idx="6227">
                  <c:v>8.5719401454545494</c:v>
                </c:pt>
                <c:pt idx="6228">
                  <c:v>8.5733167216783208</c:v>
                </c:pt>
                <c:pt idx="6229">
                  <c:v>8.5746932979020993</c:v>
                </c:pt>
                <c:pt idx="6230">
                  <c:v>8.5760698741258796</c:v>
                </c:pt>
                <c:pt idx="6231">
                  <c:v>8.5774464503496493</c:v>
                </c:pt>
                <c:pt idx="6232">
                  <c:v>8.5788230265734295</c:v>
                </c:pt>
                <c:pt idx="6233">
                  <c:v>8.5801996027971992</c:v>
                </c:pt>
                <c:pt idx="6234">
                  <c:v>8.5815761790209795</c:v>
                </c:pt>
                <c:pt idx="6235">
                  <c:v>8.5829527552447598</c:v>
                </c:pt>
                <c:pt idx="6236">
                  <c:v>8.5843293314685294</c:v>
                </c:pt>
                <c:pt idx="6237">
                  <c:v>8.5857059076923097</c:v>
                </c:pt>
                <c:pt idx="6238">
                  <c:v>8.58708248391609</c:v>
                </c:pt>
                <c:pt idx="6239">
                  <c:v>8.5884590601398596</c:v>
                </c:pt>
                <c:pt idx="6240">
                  <c:v>8.5898356363636399</c:v>
                </c:pt>
                <c:pt idx="6241">
                  <c:v>8.5912122125874095</c:v>
                </c:pt>
                <c:pt idx="6242">
                  <c:v>8.5925887888111898</c:v>
                </c:pt>
                <c:pt idx="6243">
                  <c:v>8.5939653650349701</c:v>
                </c:pt>
                <c:pt idx="6244">
                  <c:v>8.5953419412587397</c:v>
                </c:pt>
                <c:pt idx="6245">
                  <c:v>8.59671851748252</c:v>
                </c:pt>
                <c:pt idx="6246">
                  <c:v>8.5980950937063003</c:v>
                </c:pt>
                <c:pt idx="6247">
                  <c:v>8.59947166993007</c:v>
                </c:pt>
                <c:pt idx="6248">
                  <c:v>8.6008482461538502</c:v>
                </c:pt>
                <c:pt idx="6249">
                  <c:v>8.6022248223776199</c:v>
                </c:pt>
                <c:pt idx="6250">
                  <c:v>8.6036013986014002</c:v>
                </c:pt>
                <c:pt idx="6251">
                  <c:v>8.6049779748251805</c:v>
                </c:pt>
                <c:pt idx="6252">
                  <c:v>8.6063545510489501</c:v>
                </c:pt>
                <c:pt idx="6253">
                  <c:v>8.6077311272727304</c:v>
                </c:pt>
                <c:pt idx="6254">
                  <c:v>8.6091077034965</c:v>
                </c:pt>
                <c:pt idx="6255">
                  <c:v>8.6104842797202803</c:v>
                </c:pt>
                <c:pt idx="6256">
                  <c:v>8.6118608559440606</c:v>
                </c:pt>
                <c:pt idx="6257">
                  <c:v>8.6132374321678302</c:v>
                </c:pt>
                <c:pt idx="6258">
                  <c:v>8.6146140083916105</c:v>
                </c:pt>
                <c:pt idx="6259">
                  <c:v>8.6159905846153908</c:v>
                </c:pt>
                <c:pt idx="6260">
                  <c:v>8.6173671608391604</c:v>
                </c:pt>
                <c:pt idx="6261">
                  <c:v>8.6187437370629407</c:v>
                </c:pt>
                <c:pt idx="6262">
                  <c:v>8.6201203132867104</c:v>
                </c:pt>
                <c:pt idx="6263">
                  <c:v>8.6214968895104906</c:v>
                </c:pt>
                <c:pt idx="6264">
                  <c:v>8.6228734657342692</c:v>
                </c:pt>
                <c:pt idx="6265">
                  <c:v>8.6242500419580406</c:v>
                </c:pt>
                <c:pt idx="6266">
                  <c:v>8.6256266181818209</c:v>
                </c:pt>
                <c:pt idx="6267">
                  <c:v>8.6270031944055994</c:v>
                </c:pt>
                <c:pt idx="6268">
                  <c:v>8.6283797706293708</c:v>
                </c:pt>
                <c:pt idx="6269">
                  <c:v>8.6297563468531493</c:v>
                </c:pt>
                <c:pt idx="6270">
                  <c:v>8.6311329230769207</c:v>
                </c:pt>
                <c:pt idx="6271">
                  <c:v>8.6325094993006992</c:v>
                </c:pt>
                <c:pt idx="6272">
                  <c:v>8.6338860755244795</c:v>
                </c:pt>
                <c:pt idx="6273">
                  <c:v>8.6352626517482491</c:v>
                </c:pt>
                <c:pt idx="6274">
                  <c:v>8.6366392279720294</c:v>
                </c:pt>
                <c:pt idx="6275">
                  <c:v>8.6380158041958097</c:v>
                </c:pt>
                <c:pt idx="6276">
                  <c:v>8.6393923804195794</c:v>
                </c:pt>
                <c:pt idx="6277">
                  <c:v>8.6407689566433596</c:v>
                </c:pt>
                <c:pt idx="6278">
                  <c:v>8.6421455328671293</c:v>
                </c:pt>
                <c:pt idx="6279">
                  <c:v>8.6435221090909096</c:v>
                </c:pt>
                <c:pt idx="6280">
                  <c:v>8.6448986853146899</c:v>
                </c:pt>
                <c:pt idx="6281">
                  <c:v>8.6462752615384595</c:v>
                </c:pt>
                <c:pt idx="6282">
                  <c:v>8.6476518377622398</c:v>
                </c:pt>
                <c:pt idx="6283">
                  <c:v>8.6490284139860201</c:v>
                </c:pt>
                <c:pt idx="6284">
                  <c:v>8.6504049902097897</c:v>
                </c:pt>
                <c:pt idx="6285">
                  <c:v>8.65178156643357</c:v>
                </c:pt>
                <c:pt idx="6286">
                  <c:v>8.6531581426573396</c:v>
                </c:pt>
                <c:pt idx="6287">
                  <c:v>8.6545347188811199</c:v>
                </c:pt>
                <c:pt idx="6288">
                  <c:v>8.6559112951049002</c:v>
                </c:pt>
                <c:pt idx="6289">
                  <c:v>8.6572878713286698</c:v>
                </c:pt>
                <c:pt idx="6290">
                  <c:v>8.6586644475524501</c:v>
                </c:pt>
                <c:pt idx="6291">
                  <c:v>8.6600410237762198</c:v>
                </c:pt>
                <c:pt idx="6292">
                  <c:v>8.6614176</c:v>
                </c:pt>
                <c:pt idx="6293">
                  <c:v>8.6627941762237803</c:v>
                </c:pt>
                <c:pt idx="6294">
                  <c:v>8.66417075244755</c:v>
                </c:pt>
                <c:pt idx="6295">
                  <c:v>8.6655473286713303</c:v>
                </c:pt>
                <c:pt idx="6296">
                  <c:v>8.6669239048951106</c:v>
                </c:pt>
                <c:pt idx="6297">
                  <c:v>8.6683004811188802</c:v>
                </c:pt>
                <c:pt idx="6298">
                  <c:v>8.6696770573426605</c:v>
                </c:pt>
                <c:pt idx="6299">
                  <c:v>8.6710536335664408</c:v>
                </c:pt>
                <c:pt idx="6300">
                  <c:v>8.6724302097902104</c:v>
                </c:pt>
                <c:pt idx="6301">
                  <c:v>8.6738067860139907</c:v>
                </c:pt>
                <c:pt idx="6302">
                  <c:v>8.6751833622377603</c:v>
                </c:pt>
                <c:pt idx="6303">
                  <c:v>8.6765599384615406</c:v>
                </c:pt>
                <c:pt idx="6304">
                  <c:v>8.6779365146853191</c:v>
                </c:pt>
                <c:pt idx="6305">
                  <c:v>8.6793130909090905</c:v>
                </c:pt>
                <c:pt idx="6306">
                  <c:v>8.6806896671328708</c:v>
                </c:pt>
                <c:pt idx="6307">
                  <c:v>8.6820662433566405</c:v>
                </c:pt>
                <c:pt idx="6308">
                  <c:v>8.6834428195804207</c:v>
                </c:pt>
                <c:pt idx="6309">
                  <c:v>8.6848193958041993</c:v>
                </c:pt>
                <c:pt idx="6310">
                  <c:v>8.6861959720279707</c:v>
                </c:pt>
                <c:pt idx="6311">
                  <c:v>8.6875725482517492</c:v>
                </c:pt>
                <c:pt idx="6312">
                  <c:v>8.6889491244755295</c:v>
                </c:pt>
                <c:pt idx="6313">
                  <c:v>8.6903257006993009</c:v>
                </c:pt>
                <c:pt idx="6314">
                  <c:v>8.6917022769230794</c:v>
                </c:pt>
                <c:pt idx="6315">
                  <c:v>8.6930788531468508</c:v>
                </c:pt>
                <c:pt idx="6316">
                  <c:v>8.6944554293706293</c:v>
                </c:pt>
                <c:pt idx="6317">
                  <c:v>8.6958320055944096</c:v>
                </c:pt>
                <c:pt idx="6318">
                  <c:v>8.6972085818181792</c:v>
                </c:pt>
                <c:pt idx="6319">
                  <c:v>8.6985851580419595</c:v>
                </c:pt>
                <c:pt idx="6320">
                  <c:v>8.6999617342657292</c:v>
                </c:pt>
                <c:pt idx="6321">
                  <c:v>8.7013383104895095</c:v>
                </c:pt>
                <c:pt idx="6322">
                  <c:v>8.7027148867132897</c:v>
                </c:pt>
                <c:pt idx="6323">
                  <c:v>8.7040914629370594</c:v>
                </c:pt>
                <c:pt idx="6324">
                  <c:v>8.7054680391608397</c:v>
                </c:pt>
                <c:pt idx="6325">
                  <c:v>8.70684461538462</c:v>
                </c:pt>
                <c:pt idx="6326">
                  <c:v>8.7082211916083896</c:v>
                </c:pt>
                <c:pt idx="6327">
                  <c:v>8.7095977678321699</c:v>
                </c:pt>
                <c:pt idx="6328">
                  <c:v>8.7109743440559502</c:v>
                </c:pt>
                <c:pt idx="6329">
                  <c:v>8.7123509202797198</c:v>
                </c:pt>
                <c:pt idx="6330">
                  <c:v>8.7137274965035001</c:v>
                </c:pt>
                <c:pt idx="6331">
                  <c:v>8.7151040727272804</c:v>
                </c:pt>
                <c:pt idx="6332">
                  <c:v>8.71648064895105</c:v>
                </c:pt>
                <c:pt idx="6333">
                  <c:v>8.7178572251748303</c:v>
                </c:pt>
                <c:pt idx="6334">
                  <c:v>8.7192338013985999</c:v>
                </c:pt>
                <c:pt idx="6335">
                  <c:v>8.7206103776223802</c:v>
                </c:pt>
                <c:pt idx="6336">
                  <c:v>8.7219869538461605</c:v>
                </c:pt>
                <c:pt idx="6337">
                  <c:v>8.7233635300699301</c:v>
                </c:pt>
                <c:pt idx="6338">
                  <c:v>8.7247401062937104</c:v>
                </c:pt>
                <c:pt idx="6339">
                  <c:v>8.7261166825174801</c:v>
                </c:pt>
                <c:pt idx="6340">
                  <c:v>8.7274932587412604</c:v>
                </c:pt>
                <c:pt idx="6341">
                  <c:v>8.7288698349650407</c:v>
                </c:pt>
                <c:pt idx="6342">
                  <c:v>8.7302464111888103</c:v>
                </c:pt>
                <c:pt idx="6343">
                  <c:v>8.7316229874125906</c:v>
                </c:pt>
                <c:pt idx="6344">
                  <c:v>8.7329995636363602</c:v>
                </c:pt>
                <c:pt idx="6345">
                  <c:v>8.7343761398601405</c:v>
                </c:pt>
                <c:pt idx="6346">
                  <c:v>8.7357527160839208</c:v>
                </c:pt>
                <c:pt idx="6347">
                  <c:v>8.7371292923076904</c:v>
                </c:pt>
                <c:pt idx="6348">
                  <c:v>8.7385058685314707</c:v>
                </c:pt>
                <c:pt idx="6349">
                  <c:v>8.7398824447552492</c:v>
                </c:pt>
                <c:pt idx="6350">
                  <c:v>8.7412590209790206</c:v>
                </c:pt>
                <c:pt idx="6351">
                  <c:v>8.7426355972027991</c:v>
                </c:pt>
                <c:pt idx="6352">
                  <c:v>8.7440121734265706</c:v>
                </c:pt>
                <c:pt idx="6353">
                  <c:v>8.7453887496503508</c:v>
                </c:pt>
                <c:pt idx="6354">
                  <c:v>8.7467653258741294</c:v>
                </c:pt>
                <c:pt idx="6355">
                  <c:v>8.7481419020979008</c:v>
                </c:pt>
                <c:pt idx="6356">
                  <c:v>8.7495184783216793</c:v>
                </c:pt>
                <c:pt idx="6357">
                  <c:v>8.7508950545454596</c:v>
                </c:pt>
                <c:pt idx="6358">
                  <c:v>8.7522716307692292</c:v>
                </c:pt>
                <c:pt idx="6359">
                  <c:v>8.7536482069930095</c:v>
                </c:pt>
                <c:pt idx="6360">
                  <c:v>8.7550247832167791</c:v>
                </c:pt>
                <c:pt idx="6361">
                  <c:v>8.7564013594405594</c:v>
                </c:pt>
                <c:pt idx="6362">
                  <c:v>8.7577779356643397</c:v>
                </c:pt>
                <c:pt idx="6363">
                  <c:v>8.7591545118881093</c:v>
                </c:pt>
                <c:pt idx="6364">
                  <c:v>8.7605310881118896</c:v>
                </c:pt>
                <c:pt idx="6365">
                  <c:v>8.7619076643356699</c:v>
                </c:pt>
                <c:pt idx="6366">
                  <c:v>8.7632842405594396</c:v>
                </c:pt>
                <c:pt idx="6367">
                  <c:v>8.7646608167832198</c:v>
                </c:pt>
                <c:pt idx="6368">
                  <c:v>8.7660373930070001</c:v>
                </c:pt>
                <c:pt idx="6369">
                  <c:v>8.7674139692307698</c:v>
                </c:pt>
                <c:pt idx="6370">
                  <c:v>8.7687905454545501</c:v>
                </c:pt>
                <c:pt idx="6371">
                  <c:v>8.7701671216783197</c:v>
                </c:pt>
                <c:pt idx="6372">
                  <c:v>8.7715436979021</c:v>
                </c:pt>
                <c:pt idx="6373">
                  <c:v>8.7729202741258803</c:v>
                </c:pt>
                <c:pt idx="6374">
                  <c:v>8.7742968503496499</c:v>
                </c:pt>
                <c:pt idx="6375">
                  <c:v>8.7756734265734302</c:v>
                </c:pt>
                <c:pt idx="6376">
                  <c:v>8.7770500027971998</c:v>
                </c:pt>
                <c:pt idx="6377">
                  <c:v>8.7784265790209801</c:v>
                </c:pt>
                <c:pt idx="6378">
                  <c:v>8.7798031552447604</c:v>
                </c:pt>
                <c:pt idx="6379">
                  <c:v>8.78117973146853</c:v>
                </c:pt>
                <c:pt idx="6380">
                  <c:v>8.7825563076923103</c:v>
                </c:pt>
                <c:pt idx="6381">
                  <c:v>8.78393288391608</c:v>
                </c:pt>
                <c:pt idx="6382">
                  <c:v>8.7853094601398602</c:v>
                </c:pt>
                <c:pt idx="6383">
                  <c:v>8.7866860363636405</c:v>
                </c:pt>
                <c:pt idx="6384">
                  <c:v>8.7880626125874102</c:v>
                </c:pt>
                <c:pt idx="6385">
                  <c:v>8.7894391888111905</c:v>
                </c:pt>
                <c:pt idx="6386">
                  <c:v>8.7908157650349708</c:v>
                </c:pt>
                <c:pt idx="6387">
                  <c:v>8.7921923412587404</c:v>
                </c:pt>
                <c:pt idx="6388">
                  <c:v>8.7935689174825207</c:v>
                </c:pt>
                <c:pt idx="6389">
                  <c:v>8.7949454937062903</c:v>
                </c:pt>
                <c:pt idx="6390">
                  <c:v>8.7963220699300706</c:v>
                </c:pt>
                <c:pt idx="6391">
                  <c:v>8.7976986461538509</c:v>
                </c:pt>
                <c:pt idx="6392">
                  <c:v>8.7990752223776205</c:v>
                </c:pt>
                <c:pt idx="6393">
                  <c:v>8.8004517986014008</c:v>
                </c:pt>
                <c:pt idx="6394">
                  <c:v>8.8018283748251793</c:v>
                </c:pt>
                <c:pt idx="6395">
                  <c:v>8.8032049510489507</c:v>
                </c:pt>
                <c:pt idx="6396">
                  <c:v>8.8045815272727292</c:v>
                </c:pt>
                <c:pt idx="6397">
                  <c:v>8.8059581034965007</c:v>
                </c:pt>
                <c:pt idx="6398">
                  <c:v>8.8073346797202792</c:v>
                </c:pt>
                <c:pt idx="6399">
                  <c:v>8.8087112559440595</c:v>
                </c:pt>
                <c:pt idx="6400">
                  <c:v>8.8100878321678309</c:v>
                </c:pt>
                <c:pt idx="6401">
                  <c:v>8.8114644083916094</c:v>
                </c:pt>
                <c:pt idx="6402">
                  <c:v>8.8128409846153808</c:v>
                </c:pt>
                <c:pt idx="6403">
                  <c:v>8.8142175608391593</c:v>
                </c:pt>
                <c:pt idx="6404">
                  <c:v>8.8155941370629396</c:v>
                </c:pt>
                <c:pt idx="6405">
                  <c:v>8.8169707132867199</c:v>
                </c:pt>
                <c:pt idx="6406">
                  <c:v>8.8183472895104895</c:v>
                </c:pt>
                <c:pt idx="6407">
                  <c:v>8.8197238657342698</c:v>
                </c:pt>
                <c:pt idx="6408">
                  <c:v>8.8211004419580394</c:v>
                </c:pt>
                <c:pt idx="6409">
                  <c:v>8.8224770181818197</c:v>
                </c:pt>
                <c:pt idx="6410">
                  <c:v>8.8238535944056</c:v>
                </c:pt>
                <c:pt idx="6411">
                  <c:v>8.8252301706293697</c:v>
                </c:pt>
                <c:pt idx="6412">
                  <c:v>8.8266067468531499</c:v>
                </c:pt>
                <c:pt idx="6413">
                  <c:v>8.8279833230769302</c:v>
                </c:pt>
                <c:pt idx="6414">
                  <c:v>8.8293598993006999</c:v>
                </c:pt>
                <c:pt idx="6415">
                  <c:v>8.8307364755244802</c:v>
                </c:pt>
                <c:pt idx="6416">
                  <c:v>8.8321130517482498</c:v>
                </c:pt>
                <c:pt idx="6417">
                  <c:v>8.8334896279720301</c:v>
                </c:pt>
                <c:pt idx="6418">
                  <c:v>8.8348662041958104</c:v>
                </c:pt>
                <c:pt idx="6419">
                  <c:v>8.83624278041958</c:v>
                </c:pt>
                <c:pt idx="6420">
                  <c:v>8.8376193566433603</c:v>
                </c:pt>
                <c:pt idx="6421">
                  <c:v>8.8389959328671299</c:v>
                </c:pt>
                <c:pt idx="6422">
                  <c:v>8.8403725090909102</c:v>
                </c:pt>
                <c:pt idx="6423">
                  <c:v>8.8417490853146905</c:v>
                </c:pt>
                <c:pt idx="6424">
                  <c:v>8.8431256615384601</c:v>
                </c:pt>
                <c:pt idx="6425">
                  <c:v>8.8445022377622404</c:v>
                </c:pt>
                <c:pt idx="6426">
                  <c:v>8.8458788139860207</c:v>
                </c:pt>
                <c:pt idx="6427">
                  <c:v>8.8472553902097903</c:v>
                </c:pt>
                <c:pt idx="6428">
                  <c:v>8.8486319664335706</c:v>
                </c:pt>
                <c:pt idx="6429">
                  <c:v>8.8500085426573403</c:v>
                </c:pt>
                <c:pt idx="6430">
                  <c:v>8.8513851188811206</c:v>
                </c:pt>
                <c:pt idx="6431">
                  <c:v>8.8527616951049009</c:v>
                </c:pt>
                <c:pt idx="6432">
                  <c:v>8.8541382713286705</c:v>
                </c:pt>
                <c:pt idx="6433">
                  <c:v>8.8555148475524508</c:v>
                </c:pt>
                <c:pt idx="6434">
                  <c:v>8.8568914237762204</c:v>
                </c:pt>
                <c:pt idx="6435">
                  <c:v>8.8582680000000007</c:v>
                </c:pt>
                <c:pt idx="6436">
                  <c:v>8.8596445762237792</c:v>
                </c:pt>
                <c:pt idx="6437">
                  <c:v>8.8610211524475506</c:v>
                </c:pt>
                <c:pt idx="6438">
                  <c:v>8.8623977286713291</c:v>
                </c:pt>
                <c:pt idx="6439">
                  <c:v>8.8637743048951005</c:v>
                </c:pt>
                <c:pt idx="6440">
                  <c:v>8.8651508811188808</c:v>
                </c:pt>
                <c:pt idx="6441">
                  <c:v>8.8665274573426593</c:v>
                </c:pt>
                <c:pt idx="6442">
                  <c:v>8.8679040335664396</c:v>
                </c:pt>
                <c:pt idx="6443">
                  <c:v>8.8692806097902093</c:v>
                </c:pt>
                <c:pt idx="6444">
                  <c:v>8.8706571860139896</c:v>
                </c:pt>
                <c:pt idx="6445">
                  <c:v>8.8720337622377592</c:v>
                </c:pt>
                <c:pt idx="6446">
                  <c:v>8.8734103384615395</c:v>
                </c:pt>
                <c:pt idx="6447">
                  <c:v>8.8747869146853198</c:v>
                </c:pt>
                <c:pt idx="6448">
                  <c:v>8.8761634909090894</c:v>
                </c:pt>
                <c:pt idx="6449">
                  <c:v>8.8775400671328697</c:v>
                </c:pt>
                <c:pt idx="6450">
                  <c:v>8.87891664335665</c:v>
                </c:pt>
                <c:pt idx="6451">
                  <c:v>8.8802932195804196</c:v>
                </c:pt>
                <c:pt idx="6452">
                  <c:v>8.8816697958041999</c:v>
                </c:pt>
                <c:pt idx="6453">
                  <c:v>8.8830463720279695</c:v>
                </c:pt>
                <c:pt idx="6454">
                  <c:v>8.8844229482517498</c:v>
                </c:pt>
                <c:pt idx="6455">
                  <c:v>8.8857995244755301</c:v>
                </c:pt>
                <c:pt idx="6456">
                  <c:v>8.8871761006992998</c:v>
                </c:pt>
                <c:pt idx="6457">
                  <c:v>8.88855267692308</c:v>
                </c:pt>
                <c:pt idx="6458">
                  <c:v>8.8899292531468497</c:v>
                </c:pt>
                <c:pt idx="6459">
                  <c:v>8.89130582937063</c:v>
                </c:pt>
                <c:pt idx="6460">
                  <c:v>8.8926824055944103</c:v>
                </c:pt>
                <c:pt idx="6461">
                  <c:v>8.8940589818181799</c:v>
                </c:pt>
                <c:pt idx="6462">
                  <c:v>8.8954355580419602</c:v>
                </c:pt>
                <c:pt idx="6463">
                  <c:v>8.8968121342657405</c:v>
                </c:pt>
                <c:pt idx="6464">
                  <c:v>8.8981887104895101</c:v>
                </c:pt>
                <c:pt idx="6465">
                  <c:v>8.8995652867132904</c:v>
                </c:pt>
                <c:pt idx="6466">
                  <c:v>8.90094186293706</c:v>
                </c:pt>
                <c:pt idx="6467">
                  <c:v>8.9023184391608403</c:v>
                </c:pt>
                <c:pt idx="6468">
                  <c:v>8.9036950153846206</c:v>
                </c:pt>
                <c:pt idx="6469">
                  <c:v>8.9050715916083902</c:v>
                </c:pt>
                <c:pt idx="6470">
                  <c:v>8.9064481678321705</c:v>
                </c:pt>
                <c:pt idx="6471">
                  <c:v>8.9078247440559508</c:v>
                </c:pt>
                <c:pt idx="6472">
                  <c:v>8.9092013202797204</c:v>
                </c:pt>
                <c:pt idx="6473">
                  <c:v>8.9105778965035007</c:v>
                </c:pt>
                <c:pt idx="6474">
                  <c:v>8.9119544727272704</c:v>
                </c:pt>
                <c:pt idx="6475">
                  <c:v>8.9133310489510507</c:v>
                </c:pt>
                <c:pt idx="6476">
                  <c:v>8.9147076251748292</c:v>
                </c:pt>
                <c:pt idx="6477">
                  <c:v>8.9160842013986006</c:v>
                </c:pt>
                <c:pt idx="6478">
                  <c:v>8.9174607776223809</c:v>
                </c:pt>
                <c:pt idx="6479">
                  <c:v>8.9188373538461594</c:v>
                </c:pt>
                <c:pt idx="6480">
                  <c:v>8.9202139300699308</c:v>
                </c:pt>
                <c:pt idx="6481">
                  <c:v>8.9215905062937093</c:v>
                </c:pt>
                <c:pt idx="6482">
                  <c:v>8.9229670825174807</c:v>
                </c:pt>
                <c:pt idx="6483">
                  <c:v>8.9243436587412592</c:v>
                </c:pt>
                <c:pt idx="6484">
                  <c:v>8.9257202349650395</c:v>
                </c:pt>
                <c:pt idx="6485">
                  <c:v>8.9270968111888092</c:v>
                </c:pt>
                <c:pt idx="6486">
                  <c:v>8.9284733874125894</c:v>
                </c:pt>
                <c:pt idx="6487">
                  <c:v>8.9298499636363609</c:v>
                </c:pt>
                <c:pt idx="6488">
                  <c:v>8.9312265398601394</c:v>
                </c:pt>
                <c:pt idx="6489">
                  <c:v>8.9326031160839197</c:v>
                </c:pt>
                <c:pt idx="6490">
                  <c:v>8.9339796923076893</c:v>
                </c:pt>
                <c:pt idx="6491">
                  <c:v>8.9353562685314696</c:v>
                </c:pt>
                <c:pt idx="6492">
                  <c:v>8.9367328447552499</c:v>
                </c:pt>
                <c:pt idx="6493">
                  <c:v>8.9381094209790195</c:v>
                </c:pt>
                <c:pt idx="6494">
                  <c:v>8.9394859972027998</c:v>
                </c:pt>
                <c:pt idx="6495">
                  <c:v>8.9408625734265801</c:v>
                </c:pt>
                <c:pt idx="6496">
                  <c:v>8.9422391496503497</c:v>
                </c:pt>
                <c:pt idx="6497">
                  <c:v>8.94361572587413</c:v>
                </c:pt>
                <c:pt idx="6498">
                  <c:v>8.9449923020978996</c:v>
                </c:pt>
                <c:pt idx="6499">
                  <c:v>8.9463688783216799</c:v>
                </c:pt>
                <c:pt idx="6500">
                  <c:v>8.9477454545454602</c:v>
                </c:pt>
                <c:pt idx="6501">
                  <c:v>8.9491220307692299</c:v>
                </c:pt>
                <c:pt idx="6502">
                  <c:v>8.9504986069930101</c:v>
                </c:pt>
                <c:pt idx="6503">
                  <c:v>8.9518751832167904</c:v>
                </c:pt>
                <c:pt idx="6504">
                  <c:v>8.9532517594405601</c:v>
                </c:pt>
                <c:pt idx="6505">
                  <c:v>8.9546283356643404</c:v>
                </c:pt>
                <c:pt idx="6506">
                  <c:v>8.95600491188811</c:v>
                </c:pt>
                <c:pt idx="6507">
                  <c:v>8.9573814881118903</c:v>
                </c:pt>
                <c:pt idx="6508">
                  <c:v>8.9587580643356706</c:v>
                </c:pt>
                <c:pt idx="6509">
                  <c:v>8.9601346405594402</c:v>
                </c:pt>
                <c:pt idx="6510">
                  <c:v>8.9615112167832205</c:v>
                </c:pt>
                <c:pt idx="6511">
                  <c:v>8.9628877930069901</c:v>
                </c:pt>
                <c:pt idx="6512">
                  <c:v>8.9642643692307704</c:v>
                </c:pt>
                <c:pt idx="6513">
                  <c:v>8.9656409454545507</c:v>
                </c:pt>
                <c:pt idx="6514">
                  <c:v>8.9670175216783203</c:v>
                </c:pt>
                <c:pt idx="6515">
                  <c:v>8.9683940979021006</c:v>
                </c:pt>
                <c:pt idx="6516">
                  <c:v>8.9697706741258791</c:v>
                </c:pt>
                <c:pt idx="6517">
                  <c:v>8.9711472503496505</c:v>
                </c:pt>
                <c:pt idx="6518">
                  <c:v>8.9725238265734308</c:v>
                </c:pt>
                <c:pt idx="6519">
                  <c:v>8.9739004027972005</c:v>
                </c:pt>
                <c:pt idx="6520">
                  <c:v>8.9752769790209808</c:v>
                </c:pt>
                <c:pt idx="6521">
                  <c:v>8.9766535552447593</c:v>
                </c:pt>
                <c:pt idx="6522">
                  <c:v>8.9780301314685307</c:v>
                </c:pt>
                <c:pt idx="6523">
                  <c:v>8.9794067076923092</c:v>
                </c:pt>
                <c:pt idx="6524">
                  <c:v>8.9807832839160806</c:v>
                </c:pt>
                <c:pt idx="6525">
                  <c:v>8.9821598601398591</c:v>
                </c:pt>
                <c:pt idx="6526">
                  <c:v>8.9835364363636394</c:v>
                </c:pt>
                <c:pt idx="6527">
                  <c:v>8.9849130125874108</c:v>
                </c:pt>
                <c:pt idx="6528">
                  <c:v>8.9862895888111893</c:v>
                </c:pt>
                <c:pt idx="6529">
                  <c:v>8.9876661650349696</c:v>
                </c:pt>
                <c:pt idx="6530">
                  <c:v>8.9890427412587393</c:v>
                </c:pt>
                <c:pt idx="6531">
                  <c:v>8.9904193174825195</c:v>
                </c:pt>
                <c:pt idx="6532">
                  <c:v>8.9917958937062998</c:v>
                </c:pt>
                <c:pt idx="6533">
                  <c:v>8.9931724699300695</c:v>
                </c:pt>
                <c:pt idx="6534">
                  <c:v>8.9945490461538498</c:v>
                </c:pt>
                <c:pt idx="6535">
                  <c:v>8.9959256223776194</c:v>
                </c:pt>
                <c:pt idx="6536">
                  <c:v>8.9973021986013997</c:v>
                </c:pt>
                <c:pt idx="6537">
                  <c:v>8.99867877482518</c:v>
                </c:pt>
                <c:pt idx="6538">
                  <c:v>9.0000553510489496</c:v>
                </c:pt>
                <c:pt idx="6539">
                  <c:v>9.0014319272727299</c:v>
                </c:pt>
                <c:pt idx="6540">
                  <c:v>9.0028085034965102</c:v>
                </c:pt>
                <c:pt idx="6541">
                  <c:v>9.0041850797202798</c:v>
                </c:pt>
                <c:pt idx="6542">
                  <c:v>9.0055616559440601</c:v>
                </c:pt>
                <c:pt idx="6543">
                  <c:v>9.0069382321678297</c:v>
                </c:pt>
                <c:pt idx="6544">
                  <c:v>9.00831480839161</c:v>
                </c:pt>
                <c:pt idx="6545">
                  <c:v>9.0096913846153903</c:v>
                </c:pt>
                <c:pt idx="6546">
                  <c:v>9.01106796083916</c:v>
                </c:pt>
                <c:pt idx="6547">
                  <c:v>9.0124445370629402</c:v>
                </c:pt>
                <c:pt idx="6548">
                  <c:v>9.0138211132867099</c:v>
                </c:pt>
                <c:pt idx="6549">
                  <c:v>9.0151976895104902</c:v>
                </c:pt>
                <c:pt idx="6550">
                  <c:v>9.0165742657342705</c:v>
                </c:pt>
                <c:pt idx="6551">
                  <c:v>9.0179508419580401</c:v>
                </c:pt>
                <c:pt idx="6552">
                  <c:v>9.0193274181818204</c:v>
                </c:pt>
                <c:pt idx="6553">
                  <c:v>9.0207039944056007</c:v>
                </c:pt>
                <c:pt idx="6554">
                  <c:v>9.0220805706293703</c:v>
                </c:pt>
                <c:pt idx="6555">
                  <c:v>9.0234571468531506</c:v>
                </c:pt>
                <c:pt idx="6556">
                  <c:v>9.0248337230769202</c:v>
                </c:pt>
                <c:pt idx="6557">
                  <c:v>9.0262102993007005</c:v>
                </c:pt>
                <c:pt idx="6558">
                  <c:v>9.0275868755244808</c:v>
                </c:pt>
                <c:pt idx="6559">
                  <c:v>9.0289634517482504</c:v>
                </c:pt>
                <c:pt idx="6560">
                  <c:v>9.0303400279720307</c:v>
                </c:pt>
                <c:pt idx="6561">
                  <c:v>9.0317166041958092</c:v>
                </c:pt>
                <c:pt idx="6562">
                  <c:v>9.0330931804195806</c:v>
                </c:pt>
                <c:pt idx="6563">
                  <c:v>9.0344697566433592</c:v>
                </c:pt>
                <c:pt idx="6564">
                  <c:v>9.0358463328671306</c:v>
                </c:pt>
                <c:pt idx="6565">
                  <c:v>9.0372229090909109</c:v>
                </c:pt>
                <c:pt idx="6566">
                  <c:v>9.0385994853146894</c:v>
                </c:pt>
                <c:pt idx="6567">
                  <c:v>9.0399760615384608</c:v>
                </c:pt>
                <c:pt idx="6568">
                  <c:v>9.0413526377622393</c:v>
                </c:pt>
                <c:pt idx="6569">
                  <c:v>9.0427292139860107</c:v>
                </c:pt>
                <c:pt idx="6570">
                  <c:v>9.0441057902097892</c:v>
                </c:pt>
                <c:pt idx="6571">
                  <c:v>9.0454823664335695</c:v>
                </c:pt>
                <c:pt idx="6572">
                  <c:v>9.0468589426573391</c:v>
                </c:pt>
                <c:pt idx="6573">
                  <c:v>9.0482355188811194</c:v>
                </c:pt>
                <c:pt idx="6574">
                  <c:v>9.0496120951048997</c:v>
                </c:pt>
                <c:pt idx="6575">
                  <c:v>9.0509886713286694</c:v>
                </c:pt>
                <c:pt idx="6576">
                  <c:v>9.0523652475524496</c:v>
                </c:pt>
                <c:pt idx="6577">
                  <c:v>9.0537418237762299</c:v>
                </c:pt>
                <c:pt idx="6578">
                  <c:v>9.0551183999999996</c:v>
                </c:pt>
                <c:pt idx="6579">
                  <c:v>9.0564949762237799</c:v>
                </c:pt>
                <c:pt idx="6580">
                  <c:v>9.0578715524475601</c:v>
                </c:pt>
                <c:pt idx="6581">
                  <c:v>9.0592481286713298</c:v>
                </c:pt>
                <c:pt idx="6582">
                  <c:v>9.0606247048951101</c:v>
                </c:pt>
                <c:pt idx="6583">
                  <c:v>9.0620012811188797</c:v>
                </c:pt>
                <c:pt idx="6584">
                  <c:v>9.06337785734266</c:v>
                </c:pt>
                <c:pt idx="6585">
                  <c:v>9.0647544335664403</c:v>
                </c:pt>
                <c:pt idx="6586">
                  <c:v>9.0661310097902099</c:v>
                </c:pt>
                <c:pt idx="6587">
                  <c:v>9.0675075860139902</c:v>
                </c:pt>
                <c:pt idx="6588">
                  <c:v>9.0688841622377598</c:v>
                </c:pt>
                <c:pt idx="6589">
                  <c:v>9.0702607384615401</c:v>
                </c:pt>
                <c:pt idx="6590">
                  <c:v>9.0716373146853204</c:v>
                </c:pt>
                <c:pt idx="6591">
                  <c:v>9.0730138909090901</c:v>
                </c:pt>
                <c:pt idx="6592">
                  <c:v>9.0743904671328703</c:v>
                </c:pt>
                <c:pt idx="6593">
                  <c:v>9.07576704335664</c:v>
                </c:pt>
                <c:pt idx="6594">
                  <c:v>9.0771436195804203</c:v>
                </c:pt>
                <c:pt idx="6595">
                  <c:v>9.0785201958042006</c:v>
                </c:pt>
                <c:pt idx="6596">
                  <c:v>9.0798967720279702</c:v>
                </c:pt>
                <c:pt idx="6597">
                  <c:v>9.0812733482517505</c:v>
                </c:pt>
                <c:pt idx="6598">
                  <c:v>9.0826499244755308</c:v>
                </c:pt>
                <c:pt idx="6599">
                  <c:v>9.0840265006993004</c:v>
                </c:pt>
                <c:pt idx="6600">
                  <c:v>9.0854030769230807</c:v>
                </c:pt>
                <c:pt idx="6601">
                  <c:v>9.0867796531468503</c:v>
                </c:pt>
                <c:pt idx="6602">
                  <c:v>9.0881562293706306</c:v>
                </c:pt>
                <c:pt idx="6603">
                  <c:v>9.0895328055944091</c:v>
                </c:pt>
                <c:pt idx="6604">
                  <c:v>9.0909093818181805</c:v>
                </c:pt>
                <c:pt idx="6605">
                  <c:v>9.0922859580419608</c:v>
                </c:pt>
                <c:pt idx="6606">
                  <c:v>9.0936625342657305</c:v>
                </c:pt>
                <c:pt idx="6607">
                  <c:v>9.0950391104895107</c:v>
                </c:pt>
                <c:pt idx="6608">
                  <c:v>9.0964156867132893</c:v>
                </c:pt>
                <c:pt idx="6609">
                  <c:v>9.0977922629370607</c:v>
                </c:pt>
                <c:pt idx="6610">
                  <c:v>9.0991688391608392</c:v>
                </c:pt>
                <c:pt idx="6611">
                  <c:v>9.1005454153846195</c:v>
                </c:pt>
                <c:pt idx="6612">
                  <c:v>9.1019219916083909</c:v>
                </c:pt>
                <c:pt idx="6613">
                  <c:v>9.1032985678321694</c:v>
                </c:pt>
                <c:pt idx="6614">
                  <c:v>9.1046751440559497</c:v>
                </c:pt>
                <c:pt idx="6615">
                  <c:v>9.1060517202797193</c:v>
                </c:pt>
                <c:pt idx="6616">
                  <c:v>9.1074282965034996</c:v>
                </c:pt>
                <c:pt idx="6617">
                  <c:v>9.1088048727272799</c:v>
                </c:pt>
                <c:pt idx="6618">
                  <c:v>9.1101814489510495</c:v>
                </c:pt>
                <c:pt idx="6619">
                  <c:v>9.1115580251748298</c:v>
                </c:pt>
                <c:pt idx="6620">
                  <c:v>9.1129346013985995</c:v>
                </c:pt>
                <c:pt idx="6621">
                  <c:v>9.1143111776223797</c:v>
                </c:pt>
                <c:pt idx="6622">
                  <c:v>9.11568775384616</c:v>
                </c:pt>
                <c:pt idx="6623">
                  <c:v>9.1170643300699297</c:v>
                </c:pt>
                <c:pt idx="6624">
                  <c:v>9.11844090629371</c:v>
                </c:pt>
                <c:pt idx="6625">
                  <c:v>9.1198174825174796</c:v>
                </c:pt>
                <c:pt idx="6626">
                  <c:v>9.1211940587412599</c:v>
                </c:pt>
                <c:pt idx="6627">
                  <c:v>9.1225706349650402</c:v>
                </c:pt>
                <c:pt idx="6628">
                  <c:v>9.1239472111888098</c:v>
                </c:pt>
                <c:pt idx="6629">
                  <c:v>9.1253237874125901</c:v>
                </c:pt>
                <c:pt idx="6630">
                  <c:v>9.1267003636363597</c:v>
                </c:pt>
                <c:pt idx="6631">
                  <c:v>9.12807693986014</c:v>
                </c:pt>
                <c:pt idx="6632">
                  <c:v>9.1294535160839203</c:v>
                </c:pt>
                <c:pt idx="6633">
                  <c:v>9.1308300923076899</c:v>
                </c:pt>
                <c:pt idx="6634">
                  <c:v>9.1322066685314702</c:v>
                </c:pt>
                <c:pt idx="6635">
                  <c:v>9.1335832447552505</c:v>
                </c:pt>
                <c:pt idx="6636">
                  <c:v>9.1349598209790202</c:v>
                </c:pt>
                <c:pt idx="6637">
                  <c:v>9.1363363972028004</c:v>
                </c:pt>
                <c:pt idx="6638">
                  <c:v>9.1377129734265807</c:v>
                </c:pt>
                <c:pt idx="6639">
                  <c:v>9.1390895496503504</c:v>
                </c:pt>
                <c:pt idx="6640">
                  <c:v>9.1404661258741307</c:v>
                </c:pt>
                <c:pt idx="6641">
                  <c:v>9.1418427020979003</c:v>
                </c:pt>
                <c:pt idx="6642">
                  <c:v>9.1432192783216806</c:v>
                </c:pt>
                <c:pt idx="6643">
                  <c:v>9.1445958545454609</c:v>
                </c:pt>
                <c:pt idx="6644">
                  <c:v>9.1459724307692305</c:v>
                </c:pt>
                <c:pt idx="6645">
                  <c:v>9.1473490069930108</c:v>
                </c:pt>
                <c:pt idx="6646">
                  <c:v>9.1487255832167893</c:v>
                </c:pt>
                <c:pt idx="6647">
                  <c:v>9.1501021594405607</c:v>
                </c:pt>
                <c:pt idx="6648">
                  <c:v>9.1514787356643392</c:v>
                </c:pt>
                <c:pt idx="6649">
                  <c:v>9.1528553118881106</c:v>
                </c:pt>
                <c:pt idx="6650">
                  <c:v>9.1542318881118891</c:v>
                </c:pt>
                <c:pt idx="6651">
                  <c:v>9.1556084643356694</c:v>
                </c:pt>
                <c:pt idx="6652">
                  <c:v>9.1569850405594408</c:v>
                </c:pt>
                <c:pt idx="6653">
                  <c:v>9.1583616167832194</c:v>
                </c:pt>
                <c:pt idx="6654">
                  <c:v>9.1597381930069908</c:v>
                </c:pt>
                <c:pt idx="6655">
                  <c:v>9.1611147692307693</c:v>
                </c:pt>
                <c:pt idx="6656">
                  <c:v>9.1624913454545496</c:v>
                </c:pt>
                <c:pt idx="6657">
                  <c:v>9.1638679216783192</c:v>
                </c:pt>
                <c:pt idx="6658">
                  <c:v>9.1652444979020995</c:v>
                </c:pt>
                <c:pt idx="6659">
                  <c:v>9.1666210741258691</c:v>
                </c:pt>
                <c:pt idx="6660">
                  <c:v>9.1679976503496494</c:v>
                </c:pt>
                <c:pt idx="6661">
                  <c:v>9.1693742265734297</c:v>
                </c:pt>
                <c:pt idx="6662">
                  <c:v>9.1707508027971993</c:v>
                </c:pt>
                <c:pt idx="6663">
                  <c:v>9.1721273790209796</c:v>
                </c:pt>
                <c:pt idx="6664">
                  <c:v>9.1735039552447599</c:v>
                </c:pt>
                <c:pt idx="6665">
                  <c:v>9.1748805314685296</c:v>
                </c:pt>
                <c:pt idx="6666">
                  <c:v>9.1762571076923098</c:v>
                </c:pt>
                <c:pt idx="6667">
                  <c:v>9.1776336839160901</c:v>
                </c:pt>
                <c:pt idx="6668">
                  <c:v>9.1790102601398598</c:v>
                </c:pt>
                <c:pt idx="6669">
                  <c:v>9.1803868363636401</c:v>
                </c:pt>
                <c:pt idx="6670">
                  <c:v>9.1817634125874097</c:v>
                </c:pt>
                <c:pt idx="6671">
                  <c:v>9.18313998881119</c:v>
                </c:pt>
                <c:pt idx="6672">
                  <c:v>9.1845165650349703</c:v>
                </c:pt>
                <c:pt idx="6673">
                  <c:v>9.1858931412587399</c:v>
                </c:pt>
                <c:pt idx="6674">
                  <c:v>9.1872697174825202</c:v>
                </c:pt>
                <c:pt idx="6675">
                  <c:v>9.1886462937063005</c:v>
                </c:pt>
                <c:pt idx="6676">
                  <c:v>9.1900228699300701</c:v>
                </c:pt>
                <c:pt idx="6677">
                  <c:v>9.1913994461538504</c:v>
                </c:pt>
                <c:pt idx="6678">
                  <c:v>9.19277602237762</c:v>
                </c:pt>
                <c:pt idx="6679">
                  <c:v>9.1941525986014003</c:v>
                </c:pt>
                <c:pt idx="6680">
                  <c:v>9.1955291748251806</c:v>
                </c:pt>
                <c:pt idx="6681">
                  <c:v>9.1969057510489503</c:v>
                </c:pt>
                <c:pt idx="6682">
                  <c:v>9.1982823272727305</c:v>
                </c:pt>
                <c:pt idx="6683">
                  <c:v>9.1996589034965108</c:v>
                </c:pt>
                <c:pt idx="6684">
                  <c:v>9.2010354797202805</c:v>
                </c:pt>
                <c:pt idx="6685">
                  <c:v>9.2024120559440608</c:v>
                </c:pt>
                <c:pt idx="6686">
                  <c:v>9.2037886321678304</c:v>
                </c:pt>
                <c:pt idx="6687">
                  <c:v>9.2051652083916107</c:v>
                </c:pt>
                <c:pt idx="6688">
                  <c:v>9.2065417846153892</c:v>
                </c:pt>
                <c:pt idx="6689">
                  <c:v>9.2079183608391606</c:v>
                </c:pt>
                <c:pt idx="6690">
                  <c:v>9.2092949370629391</c:v>
                </c:pt>
                <c:pt idx="6691">
                  <c:v>9.2106715132867105</c:v>
                </c:pt>
                <c:pt idx="6692">
                  <c:v>9.2120480895104908</c:v>
                </c:pt>
                <c:pt idx="6693">
                  <c:v>9.2134246657342693</c:v>
                </c:pt>
                <c:pt idx="6694">
                  <c:v>9.2148012419580407</c:v>
                </c:pt>
                <c:pt idx="6695">
                  <c:v>9.2161778181818192</c:v>
                </c:pt>
                <c:pt idx="6696">
                  <c:v>9.2175543944055995</c:v>
                </c:pt>
                <c:pt idx="6697">
                  <c:v>9.2189309706293692</c:v>
                </c:pt>
                <c:pt idx="6698">
                  <c:v>9.2203075468531495</c:v>
                </c:pt>
                <c:pt idx="6699">
                  <c:v>9.2216841230769209</c:v>
                </c:pt>
                <c:pt idx="6700">
                  <c:v>9.2230606993006994</c:v>
                </c:pt>
                <c:pt idx="6701">
                  <c:v>9.2244372755244797</c:v>
                </c:pt>
                <c:pt idx="6702">
                  <c:v>9.2258138517482493</c:v>
                </c:pt>
                <c:pt idx="6703">
                  <c:v>9.2271904279720296</c:v>
                </c:pt>
                <c:pt idx="6704">
                  <c:v>9.2285670041958099</c:v>
                </c:pt>
                <c:pt idx="6705">
                  <c:v>9.2299435804195795</c:v>
                </c:pt>
                <c:pt idx="6706">
                  <c:v>9.2313201566433598</c:v>
                </c:pt>
                <c:pt idx="6707">
                  <c:v>9.2326967328671294</c:v>
                </c:pt>
                <c:pt idx="6708">
                  <c:v>9.2340733090909097</c:v>
                </c:pt>
                <c:pt idx="6709">
                  <c:v>9.23544988531469</c:v>
                </c:pt>
                <c:pt idx="6710">
                  <c:v>9.2368264615384597</c:v>
                </c:pt>
                <c:pt idx="6711">
                  <c:v>9.2382030377622399</c:v>
                </c:pt>
                <c:pt idx="6712">
                  <c:v>9.2395796139860202</c:v>
                </c:pt>
                <c:pt idx="6713">
                  <c:v>9.2409561902097899</c:v>
                </c:pt>
                <c:pt idx="6714">
                  <c:v>9.2423327664335702</c:v>
                </c:pt>
                <c:pt idx="6715">
                  <c:v>9.2437093426573398</c:v>
                </c:pt>
                <c:pt idx="6716">
                  <c:v>9.2450859188811201</c:v>
                </c:pt>
                <c:pt idx="6717">
                  <c:v>9.2464624951049004</c:v>
                </c:pt>
                <c:pt idx="6718">
                  <c:v>9.24783907132867</c:v>
                </c:pt>
                <c:pt idx="6719">
                  <c:v>9.2492156475524503</c:v>
                </c:pt>
                <c:pt idx="6720">
                  <c:v>9.2505922237762306</c:v>
                </c:pt>
                <c:pt idx="6721">
                  <c:v>9.2519688000000002</c:v>
                </c:pt>
                <c:pt idx="6722">
                  <c:v>9.2533453762237805</c:v>
                </c:pt>
                <c:pt idx="6723">
                  <c:v>9.2547219524475501</c:v>
                </c:pt>
                <c:pt idx="6724">
                  <c:v>9.2560985286713304</c:v>
                </c:pt>
                <c:pt idx="6725">
                  <c:v>9.2574751048951107</c:v>
                </c:pt>
                <c:pt idx="6726">
                  <c:v>9.2588516811188804</c:v>
                </c:pt>
                <c:pt idx="6727">
                  <c:v>9.2602282573426606</c:v>
                </c:pt>
                <c:pt idx="6728">
                  <c:v>9.2616048335664392</c:v>
                </c:pt>
                <c:pt idx="6729">
                  <c:v>9.2629814097902106</c:v>
                </c:pt>
                <c:pt idx="6730">
                  <c:v>9.2643579860139909</c:v>
                </c:pt>
                <c:pt idx="6731">
                  <c:v>9.2657345622377605</c:v>
                </c:pt>
                <c:pt idx="6732">
                  <c:v>9.2671111384615408</c:v>
                </c:pt>
                <c:pt idx="6733">
                  <c:v>9.2684877146853193</c:v>
                </c:pt>
                <c:pt idx="6734">
                  <c:v>9.2698642909090907</c:v>
                </c:pt>
                <c:pt idx="6735">
                  <c:v>9.2712408671328692</c:v>
                </c:pt>
                <c:pt idx="6736">
                  <c:v>9.2726174433566406</c:v>
                </c:pt>
                <c:pt idx="6737">
                  <c:v>9.2739940195804191</c:v>
                </c:pt>
                <c:pt idx="6738">
                  <c:v>9.2753705958041994</c:v>
                </c:pt>
                <c:pt idx="6739">
                  <c:v>9.2767471720279708</c:v>
                </c:pt>
                <c:pt idx="6740">
                  <c:v>9.2781237482517493</c:v>
                </c:pt>
                <c:pt idx="6741">
                  <c:v>9.2795003244755208</c:v>
                </c:pt>
                <c:pt idx="6742">
                  <c:v>9.2808769006992993</c:v>
                </c:pt>
                <c:pt idx="6743">
                  <c:v>9.2822534769230796</c:v>
                </c:pt>
                <c:pt idx="6744">
                  <c:v>9.2836300531468492</c:v>
                </c:pt>
                <c:pt idx="6745">
                  <c:v>9.2850066293706295</c:v>
                </c:pt>
                <c:pt idx="6746">
                  <c:v>9.2863832055944098</c:v>
                </c:pt>
                <c:pt idx="6747">
                  <c:v>9.2877597818181794</c:v>
                </c:pt>
                <c:pt idx="6748">
                  <c:v>9.2891363580419597</c:v>
                </c:pt>
                <c:pt idx="6749">
                  <c:v>9.29051293426574</c:v>
                </c:pt>
                <c:pt idx="6750">
                  <c:v>9.2918895104895096</c:v>
                </c:pt>
                <c:pt idx="6751">
                  <c:v>9.2932660867132899</c:v>
                </c:pt>
                <c:pt idx="6752">
                  <c:v>9.2946426629370702</c:v>
                </c:pt>
                <c:pt idx="6753">
                  <c:v>9.2960192391608398</c:v>
                </c:pt>
                <c:pt idx="6754">
                  <c:v>9.2973958153846201</c:v>
                </c:pt>
                <c:pt idx="6755">
                  <c:v>9.2987723916083898</c:v>
                </c:pt>
                <c:pt idx="6756">
                  <c:v>9.30014896783217</c:v>
                </c:pt>
                <c:pt idx="6757">
                  <c:v>9.3015255440559503</c:v>
                </c:pt>
                <c:pt idx="6758">
                  <c:v>9.30290212027972</c:v>
                </c:pt>
                <c:pt idx="6759">
                  <c:v>9.3042786965035003</c:v>
                </c:pt>
                <c:pt idx="6760">
                  <c:v>9.3056552727272699</c:v>
                </c:pt>
                <c:pt idx="6761">
                  <c:v>9.3070318489510502</c:v>
                </c:pt>
                <c:pt idx="6762">
                  <c:v>9.3084084251748305</c:v>
                </c:pt>
                <c:pt idx="6763">
                  <c:v>9.3097850013986001</c:v>
                </c:pt>
                <c:pt idx="6764">
                  <c:v>9.3111615776223804</c:v>
                </c:pt>
                <c:pt idx="6765">
                  <c:v>9.3125381538461607</c:v>
                </c:pt>
                <c:pt idx="6766">
                  <c:v>9.3139147300699303</c:v>
                </c:pt>
                <c:pt idx="6767">
                  <c:v>9.3152913062937106</c:v>
                </c:pt>
                <c:pt idx="6768">
                  <c:v>9.3166678825174802</c:v>
                </c:pt>
                <c:pt idx="6769">
                  <c:v>9.3180444587412605</c:v>
                </c:pt>
                <c:pt idx="6770">
                  <c:v>9.3194210349650408</c:v>
                </c:pt>
                <c:pt idx="6771">
                  <c:v>9.3207976111888104</c:v>
                </c:pt>
                <c:pt idx="6772">
                  <c:v>9.3221741874125907</c:v>
                </c:pt>
                <c:pt idx="6773">
                  <c:v>9.3235507636363604</c:v>
                </c:pt>
                <c:pt idx="6774">
                  <c:v>9.3249273398601407</c:v>
                </c:pt>
                <c:pt idx="6775">
                  <c:v>9.3263039160839192</c:v>
                </c:pt>
                <c:pt idx="6776">
                  <c:v>9.3276804923076906</c:v>
                </c:pt>
                <c:pt idx="6777">
                  <c:v>9.3290570685314709</c:v>
                </c:pt>
                <c:pt idx="6778">
                  <c:v>9.3304336447552405</c:v>
                </c:pt>
                <c:pt idx="6779">
                  <c:v>9.3318102209790208</c:v>
                </c:pt>
                <c:pt idx="6780">
                  <c:v>9.3331867972027993</c:v>
                </c:pt>
                <c:pt idx="6781">
                  <c:v>9.3345633734265707</c:v>
                </c:pt>
                <c:pt idx="6782">
                  <c:v>9.3359399496503492</c:v>
                </c:pt>
                <c:pt idx="6783">
                  <c:v>9.3373165258741295</c:v>
                </c:pt>
                <c:pt idx="6784">
                  <c:v>9.3386931020978992</c:v>
                </c:pt>
                <c:pt idx="6785">
                  <c:v>9.3400696783216794</c:v>
                </c:pt>
                <c:pt idx="6786">
                  <c:v>9.3414462545454597</c:v>
                </c:pt>
                <c:pt idx="6787">
                  <c:v>9.3428228307692294</c:v>
                </c:pt>
                <c:pt idx="6788">
                  <c:v>9.3441994069930097</c:v>
                </c:pt>
                <c:pt idx="6789">
                  <c:v>9.34557598321679</c:v>
                </c:pt>
                <c:pt idx="6790">
                  <c:v>9.3469525594405596</c:v>
                </c:pt>
                <c:pt idx="6791">
                  <c:v>9.3483291356643399</c:v>
                </c:pt>
                <c:pt idx="6792">
                  <c:v>9.3497057118881095</c:v>
                </c:pt>
                <c:pt idx="6793">
                  <c:v>9.3510822881118898</c:v>
                </c:pt>
                <c:pt idx="6794">
                  <c:v>9.3524588643356701</c:v>
                </c:pt>
                <c:pt idx="6795">
                  <c:v>9.3538354405594397</c:v>
                </c:pt>
                <c:pt idx="6796">
                  <c:v>9.35521201678322</c:v>
                </c:pt>
                <c:pt idx="6797">
                  <c:v>9.3565885930069896</c:v>
                </c:pt>
                <c:pt idx="6798">
                  <c:v>9.3579651692307699</c:v>
                </c:pt>
                <c:pt idx="6799">
                  <c:v>9.3593417454545502</c:v>
                </c:pt>
                <c:pt idx="6800">
                  <c:v>9.3607183216783199</c:v>
                </c:pt>
                <c:pt idx="6801">
                  <c:v>9.3620948979021001</c:v>
                </c:pt>
                <c:pt idx="6802">
                  <c:v>9.3634714741258804</c:v>
                </c:pt>
                <c:pt idx="6803">
                  <c:v>9.3648480503496501</c:v>
                </c:pt>
                <c:pt idx="6804">
                  <c:v>9.3662246265734304</c:v>
                </c:pt>
                <c:pt idx="6805">
                  <c:v>9.3676012027972</c:v>
                </c:pt>
                <c:pt idx="6806">
                  <c:v>9.3689777790209803</c:v>
                </c:pt>
                <c:pt idx="6807">
                  <c:v>9.3703543552447606</c:v>
                </c:pt>
                <c:pt idx="6808">
                  <c:v>9.3717309314685302</c:v>
                </c:pt>
                <c:pt idx="6809">
                  <c:v>9.3731075076923105</c:v>
                </c:pt>
                <c:pt idx="6810">
                  <c:v>9.3744840839160908</c:v>
                </c:pt>
                <c:pt idx="6811">
                  <c:v>9.3758606601398604</c:v>
                </c:pt>
                <c:pt idx="6812">
                  <c:v>9.3772372363636407</c:v>
                </c:pt>
                <c:pt idx="6813">
                  <c:v>9.3786138125874103</c:v>
                </c:pt>
                <c:pt idx="6814">
                  <c:v>9.3799903888111906</c:v>
                </c:pt>
                <c:pt idx="6815">
                  <c:v>9.3813669650349691</c:v>
                </c:pt>
                <c:pt idx="6816">
                  <c:v>9.3827435412587405</c:v>
                </c:pt>
                <c:pt idx="6817">
                  <c:v>9.3841201174825208</c:v>
                </c:pt>
                <c:pt idx="6818">
                  <c:v>9.3854966937062905</c:v>
                </c:pt>
                <c:pt idx="6819">
                  <c:v>9.3868732699300708</c:v>
                </c:pt>
                <c:pt idx="6820">
                  <c:v>9.3882498461538493</c:v>
                </c:pt>
                <c:pt idx="6821">
                  <c:v>9.3896264223776207</c:v>
                </c:pt>
                <c:pt idx="6822">
                  <c:v>9.3910029986013992</c:v>
                </c:pt>
                <c:pt idx="6823">
                  <c:v>9.3923795748251795</c:v>
                </c:pt>
                <c:pt idx="6824">
                  <c:v>9.3937561510489491</c:v>
                </c:pt>
                <c:pt idx="6825">
                  <c:v>9.3951327272727294</c:v>
                </c:pt>
                <c:pt idx="6826">
                  <c:v>9.3965093034965008</c:v>
                </c:pt>
                <c:pt idx="6827">
                  <c:v>9.3978858797202793</c:v>
                </c:pt>
                <c:pt idx="6828">
                  <c:v>9.3992624559440596</c:v>
                </c:pt>
                <c:pt idx="6829">
                  <c:v>9.4006390321678293</c:v>
                </c:pt>
                <c:pt idx="6830">
                  <c:v>9.4020156083916095</c:v>
                </c:pt>
                <c:pt idx="6831">
                  <c:v>9.4033921846153898</c:v>
                </c:pt>
                <c:pt idx="6832">
                  <c:v>9.4047687608391595</c:v>
                </c:pt>
                <c:pt idx="6833">
                  <c:v>9.4061453370629398</c:v>
                </c:pt>
                <c:pt idx="6834">
                  <c:v>9.40752191328672</c:v>
                </c:pt>
                <c:pt idx="6835">
                  <c:v>9.4088984895104897</c:v>
                </c:pt>
                <c:pt idx="6836">
                  <c:v>9.41027506573427</c:v>
                </c:pt>
                <c:pt idx="6837">
                  <c:v>9.4116516419580396</c:v>
                </c:pt>
                <c:pt idx="6838">
                  <c:v>9.4130282181818199</c:v>
                </c:pt>
                <c:pt idx="6839">
                  <c:v>9.4144047944056002</c:v>
                </c:pt>
                <c:pt idx="6840">
                  <c:v>9.4157813706293698</c:v>
                </c:pt>
                <c:pt idx="6841">
                  <c:v>9.4171579468531501</c:v>
                </c:pt>
                <c:pt idx="6842">
                  <c:v>9.4185345230769197</c:v>
                </c:pt>
                <c:pt idx="6843">
                  <c:v>9.4199110993007</c:v>
                </c:pt>
                <c:pt idx="6844">
                  <c:v>9.4212876755244803</c:v>
                </c:pt>
                <c:pt idx="6845">
                  <c:v>9.42266425174825</c:v>
                </c:pt>
                <c:pt idx="6846">
                  <c:v>9.4240408279720302</c:v>
                </c:pt>
                <c:pt idx="6847">
                  <c:v>9.4254174041958105</c:v>
                </c:pt>
                <c:pt idx="6848">
                  <c:v>9.4267939804195802</c:v>
                </c:pt>
                <c:pt idx="6849">
                  <c:v>9.4281705566433605</c:v>
                </c:pt>
                <c:pt idx="6850">
                  <c:v>9.4295471328671301</c:v>
                </c:pt>
                <c:pt idx="6851">
                  <c:v>9.4309237090909104</c:v>
                </c:pt>
                <c:pt idx="6852">
                  <c:v>9.4323002853146907</c:v>
                </c:pt>
                <c:pt idx="6853">
                  <c:v>9.4336768615384603</c:v>
                </c:pt>
                <c:pt idx="6854">
                  <c:v>9.4350534377622406</c:v>
                </c:pt>
                <c:pt idx="6855">
                  <c:v>9.4364300139860102</c:v>
                </c:pt>
                <c:pt idx="6856">
                  <c:v>9.4378065902097905</c:v>
                </c:pt>
                <c:pt idx="6857">
                  <c:v>9.4391831664335708</c:v>
                </c:pt>
                <c:pt idx="6858">
                  <c:v>9.4405597426573404</c:v>
                </c:pt>
                <c:pt idx="6859">
                  <c:v>9.4419363188811207</c:v>
                </c:pt>
                <c:pt idx="6860">
                  <c:v>9.4433128951048992</c:v>
                </c:pt>
                <c:pt idx="6861">
                  <c:v>9.4446894713286706</c:v>
                </c:pt>
                <c:pt idx="6862">
                  <c:v>9.4460660475524492</c:v>
                </c:pt>
                <c:pt idx="6863">
                  <c:v>9.4474426237762295</c:v>
                </c:pt>
                <c:pt idx="6864">
                  <c:v>9.4488192000000009</c:v>
                </c:pt>
                <c:pt idx="6865">
                  <c:v>9.4501957762237794</c:v>
                </c:pt>
                <c:pt idx="6866">
                  <c:v>9.4515723524475508</c:v>
                </c:pt>
                <c:pt idx="6867">
                  <c:v>9.4529489286713293</c:v>
                </c:pt>
                <c:pt idx="6868">
                  <c:v>9.4543255048951096</c:v>
                </c:pt>
                <c:pt idx="6869">
                  <c:v>9.4557020811188792</c:v>
                </c:pt>
                <c:pt idx="6870">
                  <c:v>9.4570786573426595</c:v>
                </c:pt>
                <c:pt idx="6871">
                  <c:v>9.4584552335664291</c:v>
                </c:pt>
                <c:pt idx="6872">
                  <c:v>9.4598318097902094</c:v>
                </c:pt>
                <c:pt idx="6873">
                  <c:v>9.4612083860139897</c:v>
                </c:pt>
                <c:pt idx="6874">
                  <c:v>9.4625849622377594</c:v>
                </c:pt>
                <c:pt idx="6875">
                  <c:v>9.4639615384615396</c:v>
                </c:pt>
                <c:pt idx="6876">
                  <c:v>9.4653381146853199</c:v>
                </c:pt>
                <c:pt idx="6877">
                  <c:v>9.4667146909090896</c:v>
                </c:pt>
                <c:pt idx="6878">
                  <c:v>9.4680912671328699</c:v>
                </c:pt>
                <c:pt idx="6879">
                  <c:v>9.4694678433566395</c:v>
                </c:pt>
                <c:pt idx="6880">
                  <c:v>9.4708444195804198</c:v>
                </c:pt>
                <c:pt idx="6881">
                  <c:v>9.4722209958042001</c:v>
                </c:pt>
                <c:pt idx="6882">
                  <c:v>9.4735975720279697</c:v>
                </c:pt>
                <c:pt idx="6883">
                  <c:v>9.47497414825175</c:v>
                </c:pt>
                <c:pt idx="6884">
                  <c:v>9.4763507244755303</c:v>
                </c:pt>
                <c:pt idx="6885">
                  <c:v>9.4777273006992999</c:v>
                </c:pt>
                <c:pt idx="6886">
                  <c:v>9.4791038769230802</c:v>
                </c:pt>
                <c:pt idx="6887">
                  <c:v>9.4804804531468498</c:v>
                </c:pt>
                <c:pt idx="6888">
                  <c:v>9.4818570293706301</c:v>
                </c:pt>
                <c:pt idx="6889">
                  <c:v>9.4832336055944104</c:v>
                </c:pt>
                <c:pt idx="6890">
                  <c:v>9.4846101818181801</c:v>
                </c:pt>
                <c:pt idx="6891">
                  <c:v>9.4859867580419603</c:v>
                </c:pt>
                <c:pt idx="6892">
                  <c:v>9.4873633342657406</c:v>
                </c:pt>
                <c:pt idx="6893">
                  <c:v>9.4887399104895103</c:v>
                </c:pt>
                <c:pt idx="6894">
                  <c:v>9.4901164867132906</c:v>
                </c:pt>
                <c:pt idx="6895">
                  <c:v>9.4914930629370708</c:v>
                </c:pt>
                <c:pt idx="6896">
                  <c:v>9.4928696391608405</c:v>
                </c:pt>
                <c:pt idx="6897">
                  <c:v>9.4942462153846208</c:v>
                </c:pt>
                <c:pt idx="6898">
                  <c:v>9.4956227916083904</c:v>
                </c:pt>
                <c:pt idx="6899">
                  <c:v>9.4969993678321707</c:v>
                </c:pt>
                <c:pt idx="6900">
                  <c:v>9.4983759440559492</c:v>
                </c:pt>
                <c:pt idx="6901">
                  <c:v>9.4997525202797206</c:v>
                </c:pt>
                <c:pt idx="6902">
                  <c:v>9.5011290965034991</c:v>
                </c:pt>
                <c:pt idx="6903">
                  <c:v>9.5025056727272705</c:v>
                </c:pt>
                <c:pt idx="6904">
                  <c:v>9.5038822489510508</c:v>
                </c:pt>
                <c:pt idx="6905">
                  <c:v>9.5052588251748293</c:v>
                </c:pt>
                <c:pt idx="6906">
                  <c:v>9.5066354013986007</c:v>
                </c:pt>
                <c:pt idx="6907">
                  <c:v>9.5080119776223793</c:v>
                </c:pt>
                <c:pt idx="6908">
                  <c:v>9.5093885538461507</c:v>
                </c:pt>
                <c:pt idx="6909">
                  <c:v>9.5107651300699292</c:v>
                </c:pt>
                <c:pt idx="6910">
                  <c:v>9.5121417062937095</c:v>
                </c:pt>
                <c:pt idx="6911">
                  <c:v>9.5135182825174809</c:v>
                </c:pt>
                <c:pt idx="6912">
                  <c:v>9.5148948587412594</c:v>
                </c:pt>
                <c:pt idx="6913">
                  <c:v>9.5162714349650397</c:v>
                </c:pt>
                <c:pt idx="6914">
                  <c:v>9.5176480111888093</c:v>
                </c:pt>
                <c:pt idx="6915">
                  <c:v>9.5190245874125896</c:v>
                </c:pt>
                <c:pt idx="6916">
                  <c:v>9.5204011636363699</c:v>
                </c:pt>
                <c:pt idx="6917">
                  <c:v>9.5217777398601395</c:v>
                </c:pt>
                <c:pt idx="6918">
                  <c:v>9.5231543160839198</c:v>
                </c:pt>
                <c:pt idx="6919">
                  <c:v>9.5245308923077001</c:v>
                </c:pt>
                <c:pt idx="6920">
                  <c:v>9.5259074685314697</c:v>
                </c:pt>
                <c:pt idx="6921">
                  <c:v>9.52728404475525</c:v>
                </c:pt>
                <c:pt idx="6922">
                  <c:v>9.5286606209790197</c:v>
                </c:pt>
                <c:pt idx="6923">
                  <c:v>9.5300371972028</c:v>
                </c:pt>
                <c:pt idx="6924">
                  <c:v>9.5314137734265802</c:v>
                </c:pt>
                <c:pt idx="6925">
                  <c:v>9.5327903496503499</c:v>
                </c:pt>
                <c:pt idx="6926">
                  <c:v>9.5341669258741302</c:v>
                </c:pt>
                <c:pt idx="6927">
                  <c:v>9.5355435020978998</c:v>
                </c:pt>
                <c:pt idx="6928">
                  <c:v>9.5369200783216801</c:v>
                </c:pt>
                <c:pt idx="6929">
                  <c:v>9.5382966545454604</c:v>
                </c:pt>
                <c:pt idx="6930">
                  <c:v>9.53967323076923</c:v>
                </c:pt>
                <c:pt idx="6931">
                  <c:v>9.5410498069930103</c:v>
                </c:pt>
                <c:pt idx="6932">
                  <c:v>9.5424263832167906</c:v>
                </c:pt>
                <c:pt idx="6933">
                  <c:v>9.5438029594405602</c:v>
                </c:pt>
                <c:pt idx="6934">
                  <c:v>9.5451795356643405</c:v>
                </c:pt>
                <c:pt idx="6935">
                  <c:v>9.5465561118881102</c:v>
                </c:pt>
                <c:pt idx="6936">
                  <c:v>9.5479326881118904</c:v>
                </c:pt>
                <c:pt idx="6937">
                  <c:v>9.5493092643356707</c:v>
                </c:pt>
                <c:pt idx="6938">
                  <c:v>9.5506858405594404</c:v>
                </c:pt>
                <c:pt idx="6939">
                  <c:v>9.5520624167832207</c:v>
                </c:pt>
                <c:pt idx="6940">
                  <c:v>9.5534389930069903</c:v>
                </c:pt>
                <c:pt idx="6941">
                  <c:v>9.5548155692307706</c:v>
                </c:pt>
                <c:pt idx="6942">
                  <c:v>9.5561921454545509</c:v>
                </c:pt>
                <c:pt idx="6943">
                  <c:v>9.5575687216783205</c:v>
                </c:pt>
                <c:pt idx="6944">
                  <c:v>9.5589452979021008</c:v>
                </c:pt>
                <c:pt idx="6945">
                  <c:v>9.5603218741258704</c:v>
                </c:pt>
                <c:pt idx="6946">
                  <c:v>9.5616984503496507</c:v>
                </c:pt>
                <c:pt idx="6947">
                  <c:v>9.5630750265734292</c:v>
                </c:pt>
                <c:pt idx="6948">
                  <c:v>9.5644516027972006</c:v>
                </c:pt>
                <c:pt idx="6949">
                  <c:v>9.5658281790209791</c:v>
                </c:pt>
                <c:pt idx="6950">
                  <c:v>9.5672047552447594</c:v>
                </c:pt>
                <c:pt idx="6951">
                  <c:v>9.5685813314685308</c:v>
                </c:pt>
                <c:pt idx="6952">
                  <c:v>9.5699579076923094</c:v>
                </c:pt>
                <c:pt idx="6953">
                  <c:v>9.5713344839160808</c:v>
                </c:pt>
                <c:pt idx="6954">
                  <c:v>9.5727110601398593</c:v>
                </c:pt>
                <c:pt idx="6955">
                  <c:v>9.5740876363636396</c:v>
                </c:pt>
                <c:pt idx="6956">
                  <c:v>9.5754642125874199</c:v>
                </c:pt>
                <c:pt idx="6957">
                  <c:v>9.5768407888111895</c:v>
                </c:pt>
                <c:pt idx="6958">
                  <c:v>9.5782173650349698</c:v>
                </c:pt>
                <c:pt idx="6959">
                  <c:v>9.5795939412587394</c:v>
                </c:pt>
                <c:pt idx="6960">
                  <c:v>9.5809705174825197</c:v>
                </c:pt>
                <c:pt idx="6961">
                  <c:v>9.5823470937063</c:v>
                </c:pt>
                <c:pt idx="6962">
                  <c:v>9.5837236699300696</c:v>
                </c:pt>
                <c:pt idx="6963">
                  <c:v>9.5851002461538499</c:v>
                </c:pt>
                <c:pt idx="6964">
                  <c:v>9.5864768223776196</c:v>
                </c:pt>
                <c:pt idx="6965">
                  <c:v>9.5878533986013998</c:v>
                </c:pt>
                <c:pt idx="6966">
                  <c:v>9.5892299748251801</c:v>
                </c:pt>
                <c:pt idx="6967">
                  <c:v>9.5906065510489498</c:v>
                </c:pt>
                <c:pt idx="6968">
                  <c:v>9.5919831272727301</c:v>
                </c:pt>
                <c:pt idx="6969">
                  <c:v>9.5933597034965103</c:v>
                </c:pt>
                <c:pt idx="6970">
                  <c:v>9.59473627972028</c:v>
                </c:pt>
                <c:pt idx="6971">
                  <c:v>9.5961128559440603</c:v>
                </c:pt>
                <c:pt idx="6972">
                  <c:v>9.5974894321678299</c:v>
                </c:pt>
                <c:pt idx="6973">
                  <c:v>9.5988660083916102</c:v>
                </c:pt>
                <c:pt idx="6974">
                  <c:v>9.6002425846153905</c:v>
                </c:pt>
                <c:pt idx="6975">
                  <c:v>9.6016191608391601</c:v>
                </c:pt>
                <c:pt idx="6976">
                  <c:v>9.6029957370629404</c:v>
                </c:pt>
                <c:pt idx="6977">
                  <c:v>9.6043723132867207</c:v>
                </c:pt>
                <c:pt idx="6978">
                  <c:v>9.6057488895104903</c:v>
                </c:pt>
                <c:pt idx="6979">
                  <c:v>9.6071254657342706</c:v>
                </c:pt>
                <c:pt idx="6980">
                  <c:v>9.6085020419580403</c:v>
                </c:pt>
                <c:pt idx="6981">
                  <c:v>9.6098786181818205</c:v>
                </c:pt>
                <c:pt idx="6982">
                  <c:v>9.6112551944056008</c:v>
                </c:pt>
                <c:pt idx="6983">
                  <c:v>9.6126317706293705</c:v>
                </c:pt>
                <c:pt idx="6984">
                  <c:v>9.6140083468531508</c:v>
                </c:pt>
                <c:pt idx="6985">
                  <c:v>9.6153849230769204</c:v>
                </c:pt>
                <c:pt idx="6986">
                  <c:v>9.6167614993007007</c:v>
                </c:pt>
                <c:pt idx="6987">
                  <c:v>9.6181380755244792</c:v>
                </c:pt>
                <c:pt idx="6988">
                  <c:v>9.6195146517482506</c:v>
                </c:pt>
                <c:pt idx="6989">
                  <c:v>9.6208912279720291</c:v>
                </c:pt>
                <c:pt idx="6990">
                  <c:v>9.6222678041958005</c:v>
                </c:pt>
                <c:pt idx="6991">
                  <c:v>9.6236443804195808</c:v>
                </c:pt>
                <c:pt idx="6992">
                  <c:v>9.6250209566433593</c:v>
                </c:pt>
                <c:pt idx="6993">
                  <c:v>9.6263975328671307</c:v>
                </c:pt>
                <c:pt idx="6994">
                  <c:v>9.6277741090909092</c:v>
                </c:pt>
                <c:pt idx="6995">
                  <c:v>9.6291506853146895</c:v>
                </c:pt>
                <c:pt idx="6996">
                  <c:v>9.6305272615384592</c:v>
                </c:pt>
                <c:pt idx="6997">
                  <c:v>9.6319038377622395</c:v>
                </c:pt>
                <c:pt idx="6998">
                  <c:v>9.6332804139860109</c:v>
                </c:pt>
                <c:pt idx="6999">
                  <c:v>9.6346569902097894</c:v>
                </c:pt>
                <c:pt idx="7000">
                  <c:v>9.6360335664335697</c:v>
                </c:pt>
                <c:pt idx="7001">
                  <c:v>9.63741014265735</c:v>
                </c:pt>
                <c:pt idx="7002">
                  <c:v>9.6387867188811196</c:v>
                </c:pt>
                <c:pt idx="7003">
                  <c:v>9.6401632951048999</c:v>
                </c:pt>
                <c:pt idx="7004">
                  <c:v>9.6415398713286695</c:v>
                </c:pt>
                <c:pt idx="7005">
                  <c:v>9.6429164475524498</c:v>
                </c:pt>
                <c:pt idx="7006">
                  <c:v>9.6442930237762301</c:v>
                </c:pt>
                <c:pt idx="7007">
                  <c:v>9.6456695999999997</c:v>
                </c:pt>
                <c:pt idx="7008">
                  <c:v>9.64704617622378</c:v>
                </c:pt>
                <c:pt idx="7009">
                  <c:v>9.6484227524475497</c:v>
                </c:pt>
                <c:pt idx="7010">
                  <c:v>9.6497993286713299</c:v>
                </c:pt>
                <c:pt idx="7011">
                  <c:v>9.6511759048951102</c:v>
                </c:pt>
                <c:pt idx="7012">
                  <c:v>9.6525524811188799</c:v>
                </c:pt>
                <c:pt idx="7013">
                  <c:v>9.6539290573426602</c:v>
                </c:pt>
                <c:pt idx="7014">
                  <c:v>9.6553056335664404</c:v>
                </c:pt>
                <c:pt idx="7015">
                  <c:v>9.6566822097902101</c:v>
                </c:pt>
                <c:pt idx="7016">
                  <c:v>9.6580587860139904</c:v>
                </c:pt>
                <c:pt idx="7017">
                  <c:v>9.65943536223776</c:v>
                </c:pt>
                <c:pt idx="7018">
                  <c:v>9.6608119384615403</c:v>
                </c:pt>
                <c:pt idx="7019">
                  <c:v>9.6621885146853206</c:v>
                </c:pt>
                <c:pt idx="7020">
                  <c:v>9.6635650909090902</c:v>
                </c:pt>
                <c:pt idx="7021">
                  <c:v>9.6649416671328705</c:v>
                </c:pt>
                <c:pt idx="7022">
                  <c:v>9.6663182433566401</c:v>
                </c:pt>
                <c:pt idx="7023">
                  <c:v>9.6676948195804204</c:v>
                </c:pt>
                <c:pt idx="7024">
                  <c:v>9.6690713958042007</c:v>
                </c:pt>
                <c:pt idx="7025">
                  <c:v>9.6704479720279704</c:v>
                </c:pt>
                <c:pt idx="7026">
                  <c:v>9.6718245482517506</c:v>
                </c:pt>
                <c:pt idx="7027">
                  <c:v>9.6732011244755203</c:v>
                </c:pt>
                <c:pt idx="7028">
                  <c:v>9.6745777006993006</c:v>
                </c:pt>
                <c:pt idx="7029">
                  <c:v>9.6759542769230809</c:v>
                </c:pt>
                <c:pt idx="7030">
                  <c:v>9.6773308531468505</c:v>
                </c:pt>
                <c:pt idx="7031">
                  <c:v>9.6787074293706308</c:v>
                </c:pt>
                <c:pt idx="7032">
                  <c:v>9.6800840055944093</c:v>
                </c:pt>
                <c:pt idx="7033">
                  <c:v>9.6814605818181807</c:v>
                </c:pt>
                <c:pt idx="7034">
                  <c:v>9.6828371580419592</c:v>
                </c:pt>
                <c:pt idx="7035">
                  <c:v>9.6842137342657395</c:v>
                </c:pt>
                <c:pt idx="7036">
                  <c:v>9.6855903104895091</c:v>
                </c:pt>
                <c:pt idx="7037">
                  <c:v>9.6869668867132894</c:v>
                </c:pt>
                <c:pt idx="7038">
                  <c:v>9.6883434629370608</c:v>
                </c:pt>
                <c:pt idx="7039">
                  <c:v>9.6897200391608393</c:v>
                </c:pt>
                <c:pt idx="7040">
                  <c:v>9.6910966153846196</c:v>
                </c:pt>
                <c:pt idx="7041">
                  <c:v>9.6924731916083893</c:v>
                </c:pt>
                <c:pt idx="7042">
                  <c:v>9.6938497678321696</c:v>
                </c:pt>
                <c:pt idx="7043">
                  <c:v>9.6952263440559499</c:v>
                </c:pt>
                <c:pt idx="7044">
                  <c:v>9.6966029202797195</c:v>
                </c:pt>
                <c:pt idx="7045">
                  <c:v>9.6979794965034998</c:v>
                </c:pt>
                <c:pt idx="7046">
                  <c:v>9.6993560727272694</c:v>
                </c:pt>
                <c:pt idx="7047">
                  <c:v>9.7007326489510497</c:v>
                </c:pt>
                <c:pt idx="7048">
                  <c:v>9.70210922517483</c:v>
                </c:pt>
                <c:pt idx="7049">
                  <c:v>9.7034858013985996</c:v>
                </c:pt>
                <c:pt idx="7050">
                  <c:v>9.7048623776223799</c:v>
                </c:pt>
                <c:pt idx="7051">
                  <c:v>9.7062389538461602</c:v>
                </c:pt>
                <c:pt idx="7052">
                  <c:v>9.7076155300699298</c:v>
                </c:pt>
                <c:pt idx="7053">
                  <c:v>9.7089921062937101</c:v>
                </c:pt>
                <c:pt idx="7054">
                  <c:v>9.7103686825174798</c:v>
                </c:pt>
                <c:pt idx="7055">
                  <c:v>9.71174525874126</c:v>
                </c:pt>
                <c:pt idx="7056">
                  <c:v>9.7131218349650403</c:v>
                </c:pt>
                <c:pt idx="7057">
                  <c:v>9.71449841118881</c:v>
                </c:pt>
                <c:pt idx="7058">
                  <c:v>9.7158749874125903</c:v>
                </c:pt>
                <c:pt idx="7059">
                  <c:v>9.7172515636363705</c:v>
                </c:pt>
                <c:pt idx="7060">
                  <c:v>9.7186281398601402</c:v>
                </c:pt>
                <c:pt idx="7061">
                  <c:v>9.7200047160839205</c:v>
                </c:pt>
                <c:pt idx="7062">
                  <c:v>9.7213812923076901</c:v>
                </c:pt>
                <c:pt idx="7063">
                  <c:v>9.7227578685314704</c:v>
                </c:pt>
                <c:pt idx="7064">
                  <c:v>9.7241344447552507</c:v>
                </c:pt>
                <c:pt idx="7065">
                  <c:v>9.7255110209790203</c:v>
                </c:pt>
                <c:pt idx="7066">
                  <c:v>9.7268875972028006</c:v>
                </c:pt>
                <c:pt idx="7067">
                  <c:v>9.7282641734265702</c:v>
                </c:pt>
                <c:pt idx="7068">
                  <c:v>9.7296407496503505</c:v>
                </c:pt>
                <c:pt idx="7069">
                  <c:v>9.7310173258741308</c:v>
                </c:pt>
                <c:pt idx="7070">
                  <c:v>9.7323939020979005</c:v>
                </c:pt>
                <c:pt idx="7071">
                  <c:v>9.7337704783216807</c:v>
                </c:pt>
                <c:pt idx="7072">
                  <c:v>9.7351470545454593</c:v>
                </c:pt>
                <c:pt idx="7073">
                  <c:v>9.7365236307692307</c:v>
                </c:pt>
                <c:pt idx="7074">
                  <c:v>9.7379002069930092</c:v>
                </c:pt>
                <c:pt idx="7075">
                  <c:v>9.7392767832167806</c:v>
                </c:pt>
                <c:pt idx="7076">
                  <c:v>9.7406533594405609</c:v>
                </c:pt>
                <c:pt idx="7077">
                  <c:v>9.7420299356643394</c:v>
                </c:pt>
                <c:pt idx="7078">
                  <c:v>9.7434065118881108</c:v>
                </c:pt>
                <c:pt idx="7079">
                  <c:v>9.7447830881118893</c:v>
                </c:pt>
                <c:pt idx="7080">
                  <c:v>9.7461596643356696</c:v>
                </c:pt>
                <c:pt idx="7081">
                  <c:v>9.7475362405594392</c:v>
                </c:pt>
                <c:pt idx="7082">
                  <c:v>9.7489128167832195</c:v>
                </c:pt>
                <c:pt idx="7083">
                  <c:v>9.7502893930069892</c:v>
                </c:pt>
                <c:pt idx="7084">
                  <c:v>9.7516659692307694</c:v>
                </c:pt>
                <c:pt idx="7085">
                  <c:v>9.7530425454545497</c:v>
                </c:pt>
                <c:pt idx="7086">
                  <c:v>9.7544191216783194</c:v>
                </c:pt>
                <c:pt idx="7087">
                  <c:v>9.7557956979020997</c:v>
                </c:pt>
                <c:pt idx="7088">
                  <c:v>9.75717227412588</c:v>
                </c:pt>
                <c:pt idx="7089">
                  <c:v>9.7585488503496496</c:v>
                </c:pt>
                <c:pt idx="7090">
                  <c:v>9.7599254265734299</c:v>
                </c:pt>
                <c:pt idx="7091">
                  <c:v>9.7613020027971995</c:v>
                </c:pt>
                <c:pt idx="7092">
                  <c:v>9.7626785790209798</c:v>
                </c:pt>
                <c:pt idx="7093">
                  <c:v>9.7640551552447601</c:v>
                </c:pt>
                <c:pt idx="7094">
                  <c:v>9.7654317314685297</c:v>
                </c:pt>
                <c:pt idx="7095">
                  <c:v>9.76680830769231</c:v>
                </c:pt>
                <c:pt idx="7096">
                  <c:v>9.7681848839160903</c:v>
                </c:pt>
                <c:pt idx="7097">
                  <c:v>9.7695614601398599</c:v>
                </c:pt>
                <c:pt idx="7098">
                  <c:v>9.7709380363636402</c:v>
                </c:pt>
                <c:pt idx="7099">
                  <c:v>9.7723146125874099</c:v>
                </c:pt>
                <c:pt idx="7100">
                  <c:v>9.7736911888111901</c:v>
                </c:pt>
                <c:pt idx="7101">
                  <c:v>9.7750677650349704</c:v>
                </c:pt>
                <c:pt idx="7102">
                  <c:v>9.7764443412587401</c:v>
                </c:pt>
                <c:pt idx="7103">
                  <c:v>9.7778209174825204</c:v>
                </c:pt>
                <c:pt idx="7104">
                  <c:v>9.77919749370629</c:v>
                </c:pt>
                <c:pt idx="7105">
                  <c:v>9.7805740699300703</c:v>
                </c:pt>
                <c:pt idx="7106">
                  <c:v>9.7819506461538506</c:v>
                </c:pt>
                <c:pt idx="7107">
                  <c:v>9.7833272223776202</c:v>
                </c:pt>
                <c:pt idx="7108">
                  <c:v>9.7847037986014005</c:v>
                </c:pt>
                <c:pt idx="7109">
                  <c:v>9.7860803748251808</c:v>
                </c:pt>
                <c:pt idx="7110">
                  <c:v>9.7874569510489504</c:v>
                </c:pt>
                <c:pt idx="7111">
                  <c:v>9.7888335272727307</c:v>
                </c:pt>
                <c:pt idx="7112">
                  <c:v>9.7902101034965003</c:v>
                </c:pt>
                <c:pt idx="7113">
                  <c:v>9.7915866797202806</c:v>
                </c:pt>
                <c:pt idx="7114">
                  <c:v>9.7929632559440591</c:v>
                </c:pt>
                <c:pt idx="7115">
                  <c:v>9.7943398321678306</c:v>
                </c:pt>
                <c:pt idx="7116">
                  <c:v>9.7957164083916108</c:v>
                </c:pt>
                <c:pt idx="7117">
                  <c:v>9.7970929846153894</c:v>
                </c:pt>
                <c:pt idx="7118">
                  <c:v>9.7984695608391608</c:v>
                </c:pt>
                <c:pt idx="7119">
                  <c:v>9.7998461370629393</c:v>
                </c:pt>
                <c:pt idx="7120">
                  <c:v>9.8012227132867107</c:v>
                </c:pt>
                <c:pt idx="7121">
                  <c:v>9.8025992895104892</c:v>
                </c:pt>
                <c:pt idx="7122">
                  <c:v>9.8039758657342695</c:v>
                </c:pt>
                <c:pt idx="7123">
                  <c:v>9.8053524419580391</c:v>
                </c:pt>
                <c:pt idx="7124">
                  <c:v>9.8067290181818194</c:v>
                </c:pt>
                <c:pt idx="7125">
                  <c:v>9.8081055944055997</c:v>
                </c:pt>
                <c:pt idx="7126">
                  <c:v>9.8094821706293693</c:v>
                </c:pt>
                <c:pt idx="7127">
                  <c:v>9.8108587468531496</c:v>
                </c:pt>
                <c:pt idx="7128">
                  <c:v>9.8122353230769193</c:v>
                </c:pt>
                <c:pt idx="7129">
                  <c:v>9.8136118993006995</c:v>
                </c:pt>
                <c:pt idx="7130">
                  <c:v>9.8149884755244798</c:v>
                </c:pt>
                <c:pt idx="7131">
                  <c:v>9.8163650517482495</c:v>
                </c:pt>
                <c:pt idx="7132">
                  <c:v>9.8177416279720298</c:v>
                </c:pt>
                <c:pt idx="7133">
                  <c:v>9.8191182041958101</c:v>
                </c:pt>
                <c:pt idx="7134">
                  <c:v>9.8204947804195797</c:v>
                </c:pt>
                <c:pt idx="7135">
                  <c:v>9.82187135664336</c:v>
                </c:pt>
                <c:pt idx="7136">
                  <c:v>9.8232479328671296</c:v>
                </c:pt>
                <c:pt idx="7137">
                  <c:v>9.8246245090909099</c:v>
                </c:pt>
                <c:pt idx="7138">
                  <c:v>9.8260010853146902</c:v>
                </c:pt>
                <c:pt idx="7139">
                  <c:v>9.8273776615384598</c:v>
                </c:pt>
                <c:pt idx="7140">
                  <c:v>9.8287542377622401</c:v>
                </c:pt>
                <c:pt idx="7141">
                  <c:v>9.8301308139860097</c:v>
                </c:pt>
                <c:pt idx="7142">
                  <c:v>9.83150739020979</c:v>
                </c:pt>
                <c:pt idx="7143">
                  <c:v>9.8328839664335703</c:v>
                </c:pt>
                <c:pt idx="7144">
                  <c:v>9.8342605426573506</c:v>
                </c:pt>
                <c:pt idx="7145">
                  <c:v>9.8356371188811202</c:v>
                </c:pt>
                <c:pt idx="7146">
                  <c:v>9.8370136951049005</c:v>
                </c:pt>
                <c:pt idx="7147">
                  <c:v>9.8383902713286702</c:v>
                </c:pt>
                <c:pt idx="7148">
                  <c:v>9.8397668475524505</c:v>
                </c:pt>
                <c:pt idx="7149">
                  <c:v>9.8411434237762307</c:v>
                </c:pt>
                <c:pt idx="7150">
                  <c:v>9.8425200000000004</c:v>
                </c:pt>
                <c:pt idx="7151">
                  <c:v>9.8438965762237807</c:v>
                </c:pt>
                <c:pt idx="7152">
                  <c:v>9.8452731524475503</c:v>
                </c:pt>
                <c:pt idx="7153">
                  <c:v>9.8466497286713306</c:v>
                </c:pt>
                <c:pt idx="7154">
                  <c:v>9.8480263048951109</c:v>
                </c:pt>
                <c:pt idx="7155">
                  <c:v>9.8494028811188805</c:v>
                </c:pt>
                <c:pt idx="7156">
                  <c:v>9.8507794573426608</c:v>
                </c:pt>
                <c:pt idx="7157">
                  <c:v>9.8521560335664304</c:v>
                </c:pt>
                <c:pt idx="7158">
                  <c:v>9.8535326097902107</c:v>
                </c:pt>
                <c:pt idx="7159">
                  <c:v>9.8549091860139892</c:v>
                </c:pt>
                <c:pt idx="7160">
                  <c:v>9.8562857622377607</c:v>
                </c:pt>
                <c:pt idx="7161">
                  <c:v>9.8576623384615392</c:v>
                </c:pt>
                <c:pt idx="7162">
                  <c:v>9.8590389146853195</c:v>
                </c:pt>
                <c:pt idx="7163">
                  <c:v>9.8604154909090909</c:v>
                </c:pt>
                <c:pt idx="7164">
                  <c:v>9.8617920671328694</c:v>
                </c:pt>
                <c:pt idx="7165">
                  <c:v>9.8631686433566408</c:v>
                </c:pt>
                <c:pt idx="7166">
                  <c:v>9.8645452195804193</c:v>
                </c:pt>
                <c:pt idx="7167">
                  <c:v>9.8659217958041996</c:v>
                </c:pt>
                <c:pt idx="7168">
                  <c:v>9.8672983720279799</c:v>
                </c:pt>
                <c:pt idx="7169">
                  <c:v>9.8686749482517495</c:v>
                </c:pt>
                <c:pt idx="7170">
                  <c:v>9.8700515244755191</c:v>
                </c:pt>
                <c:pt idx="7171">
                  <c:v>9.8714281006992994</c:v>
                </c:pt>
                <c:pt idx="7172">
                  <c:v>9.8728046769230797</c:v>
                </c:pt>
                <c:pt idx="7173">
                  <c:v>9.87418125314686</c:v>
                </c:pt>
                <c:pt idx="7174">
                  <c:v>9.8755578293706296</c:v>
                </c:pt>
                <c:pt idx="7175">
                  <c:v>9.8769344055944099</c:v>
                </c:pt>
                <c:pt idx="7176">
                  <c:v>9.8783109818181796</c:v>
                </c:pt>
                <c:pt idx="7177">
                  <c:v>9.8796875580419599</c:v>
                </c:pt>
                <c:pt idx="7178">
                  <c:v>9.8810641342657402</c:v>
                </c:pt>
                <c:pt idx="7179">
                  <c:v>9.8824407104895098</c:v>
                </c:pt>
                <c:pt idx="7180">
                  <c:v>9.8838172867132901</c:v>
                </c:pt>
                <c:pt idx="7181">
                  <c:v>9.8851938629370704</c:v>
                </c:pt>
                <c:pt idx="7182">
                  <c:v>9.88657043916084</c:v>
                </c:pt>
                <c:pt idx="7183">
                  <c:v>9.8879470153846203</c:v>
                </c:pt>
                <c:pt idx="7184">
                  <c:v>9.8893235916083899</c:v>
                </c:pt>
                <c:pt idx="7185">
                  <c:v>9.8907001678321702</c:v>
                </c:pt>
                <c:pt idx="7186">
                  <c:v>9.8920767440559505</c:v>
                </c:pt>
                <c:pt idx="7187">
                  <c:v>9.8934533202797201</c:v>
                </c:pt>
                <c:pt idx="7188">
                  <c:v>9.8948298965035004</c:v>
                </c:pt>
                <c:pt idx="7189">
                  <c:v>9.8962064727272701</c:v>
                </c:pt>
                <c:pt idx="7190">
                  <c:v>9.8975830489510503</c:v>
                </c:pt>
                <c:pt idx="7191">
                  <c:v>9.8989596251748306</c:v>
                </c:pt>
                <c:pt idx="7192">
                  <c:v>9.9003362013986003</c:v>
                </c:pt>
                <c:pt idx="7193">
                  <c:v>9.9017127776223806</c:v>
                </c:pt>
                <c:pt idx="7194">
                  <c:v>9.9030893538461502</c:v>
                </c:pt>
                <c:pt idx="7195">
                  <c:v>9.9044659300699305</c:v>
                </c:pt>
                <c:pt idx="7196">
                  <c:v>9.9058425062937108</c:v>
                </c:pt>
                <c:pt idx="7197">
                  <c:v>9.9072190825174804</c:v>
                </c:pt>
                <c:pt idx="7198">
                  <c:v>9.9085956587412607</c:v>
                </c:pt>
                <c:pt idx="7199">
                  <c:v>9.9099722349650392</c:v>
                </c:pt>
                <c:pt idx="7200">
                  <c:v>9.9113488111888106</c:v>
                </c:pt>
                <c:pt idx="7201">
                  <c:v>9.9127253874125891</c:v>
                </c:pt>
                <c:pt idx="7202">
                  <c:v>9.9141019636363605</c:v>
                </c:pt>
                <c:pt idx="7203">
                  <c:v>9.9154785398601408</c:v>
                </c:pt>
                <c:pt idx="7204">
                  <c:v>9.9168551160839193</c:v>
                </c:pt>
                <c:pt idx="7205">
                  <c:v>9.9182316923076907</c:v>
                </c:pt>
                <c:pt idx="7206">
                  <c:v>9.9196082685314693</c:v>
                </c:pt>
                <c:pt idx="7207">
                  <c:v>9.9209848447552496</c:v>
                </c:pt>
                <c:pt idx="7208">
                  <c:v>9.9223614209790192</c:v>
                </c:pt>
                <c:pt idx="7209">
                  <c:v>9.9237379972027995</c:v>
                </c:pt>
                <c:pt idx="7210">
                  <c:v>9.9251145734265709</c:v>
                </c:pt>
                <c:pt idx="7211">
                  <c:v>9.9264911496503494</c:v>
                </c:pt>
                <c:pt idx="7212">
                  <c:v>9.9278677258741297</c:v>
                </c:pt>
                <c:pt idx="7213">
                  <c:v>9.9292443020978993</c:v>
                </c:pt>
                <c:pt idx="7214">
                  <c:v>9.9306208783216796</c:v>
                </c:pt>
                <c:pt idx="7215">
                  <c:v>9.9319974545454599</c:v>
                </c:pt>
                <c:pt idx="7216">
                  <c:v>9.9333740307692295</c:v>
                </c:pt>
                <c:pt idx="7217">
                  <c:v>9.9347506069930098</c:v>
                </c:pt>
                <c:pt idx="7218">
                  <c:v>9.9361271832167901</c:v>
                </c:pt>
                <c:pt idx="7219">
                  <c:v>9.9375037594405597</c:v>
                </c:pt>
                <c:pt idx="7220">
                  <c:v>9.93888033566434</c:v>
                </c:pt>
                <c:pt idx="7221">
                  <c:v>9.9402569118881097</c:v>
                </c:pt>
                <c:pt idx="7222">
                  <c:v>9.94163348811189</c:v>
                </c:pt>
                <c:pt idx="7223">
                  <c:v>9.9430100643356703</c:v>
                </c:pt>
                <c:pt idx="7224">
                  <c:v>9.9443866405594399</c:v>
                </c:pt>
                <c:pt idx="7225">
                  <c:v>9.9457632167832202</c:v>
                </c:pt>
                <c:pt idx="7226">
                  <c:v>9.9471397930070005</c:v>
                </c:pt>
                <c:pt idx="7227">
                  <c:v>9.9485163692307701</c:v>
                </c:pt>
                <c:pt idx="7228">
                  <c:v>9.9498929454545504</c:v>
                </c:pt>
                <c:pt idx="7229">
                  <c:v>9.95126952167832</c:v>
                </c:pt>
                <c:pt idx="7230">
                  <c:v>9.9526460979021003</c:v>
                </c:pt>
                <c:pt idx="7231">
                  <c:v>9.9540226741258806</c:v>
                </c:pt>
                <c:pt idx="7232">
                  <c:v>9.9553992503496502</c:v>
                </c:pt>
                <c:pt idx="7233">
                  <c:v>9.9567758265734305</c:v>
                </c:pt>
                <c:pt idx="7234">
                  <c:v>9.9581524027972002</c:v>
                </c:pt>
                <c:pt idx="7235">
                  <c:v>9.9595289790209804</c:v>
                </c:pt>
                <c:pt idx="7236">
                  <c:v>9.9609055552447607</c:v>
                </c:pt>
                <c:pt idx="7237">
                  <c:v>9.9622821314685304</c:v>
                </c:pt>
                <c:pt idx="7238">
                  <c:v>9.9636587076923107</c:v>
                </c:pt>
                <c:pt idx="7239">
                  <c:v>9.9650352839160803</c:v>
                </c:pt>
                <c:pt idx="7240">
                  <c:v>9.9664118601398606</c:v>
                </c:pt>
                <c:pt idx="7241">
                  <c:v>9.9677884363636409</c:v>
                </c:pt>
                <c:pt idx="7242">
                  <c:v>9.9691650125874105</c:v>
                </c:pt>
                <c:pt idx="7243">
                  <c:v>9.9705415888111908</c:v>
                </c:pt>
                <c:pt idx="7244">
                  <c:v>9.9719181650349693</c:v>
                </c:pt>
                <c:pt idx="7245">
                  <c:v>9.9732947412587407</c:v>
                </c:pt>
                <c:pt idx="7246">
                  <c:v>9.9746713174825192</c:v>
                </c:pt>
                <c:pt idx="7247">
                  <c:v>9.9760478937062906</c:v>
                </c:pt>
                <c:pt idx="7248">
                  <c:v>9.9774244699300692</c:v>
                </c:pt>
                <c:pt idx="7249">
                  <c:v>9.9788010461538494</c:v>
                </c:pt>
                <c:pt idx="7250">
                  <c:v>9.9801776223776208</c:v>
                </c:pt>
                <c:pt idx="7251">
                  <c:v>9.9815541986013994</c:v>
                </c:pt>
                <c:pt idx="7252">
                  <c:v>9.9829307748251708</c:v>
                </c:pt>
                <c:pt idx="7253">
                  <c:v>9.9843073510489493</c:v>
                </c:pt>
                <c:pt idx="7254">
                  <c:v>9.9856839272727296</c:v>
                </c:pt>
                <c:pt idx="7255">
                  <c:v>9.9870605034965099</c:v>
                </c:pt>
                <c:pt idx="7256">
                  <c:v>9.9884370797202795</c:v>
                </c:pt>
                <c:pt idx="7257">
                  <c:v>9.9898136559440598</c:v>
                </c:pt>
                <c:pt idx="7258">
                  <c:v>9.9911902321678294</c:v>
                </c:pt>
                <c:pt idx="7259">
                  <c:v>9.9925668083916097</c:v>
                </c:pt>
                <c:pt idx="7260">
                  <c:v>9.99394338461539</c:v>
                </c:pt>
                <c:pt idx="7261">
                  <c:v>9.9953199608391596</c:v>
                </c:pt>
                <c:pt idx="7262">
                  <c:v>9.9966965370629399</c:v>
                </c:pt>
                <c:pt idx="7263">
                  <c:v>9.9980731132867202</c:v>
                </c:pt>
                <c:pt idx="7264">
                  <c:v>9.9994496895104898</c:v>
                </c:pt>
                <c:pt idx="7265">
                  <c:v>10.0008262657343</c:v>
                </c:pt>
                <c:pt idx="7266">
                  <c:v>10.002202841958001</c:v>
                </c:pt>
                <c:pt idx="7267">
                  <c:v>10.003579418181801</c:v>
                </c:pt>
                <c:pt idx="7268">
                  <c:v>10.0049559944056</c:v>
                </c:pt>
                <c:pt idx="7269">
                  <c:v>10.0063325706294</c:v>
                </c:pt>
                <c:pt idx="7270">
                  <c:v>10.007709146853101</c:v>
                </c:pt>
                <c:pt idx="7271">
                  <c:v>10.0090857230769</c:v>
                </c:pt>
                <c:pt idx="7272">
                  <c:v>10.0104622993007</c:v>
                </c:pt>
                <c:pt idx="7273">
                  <c:v>10.0118388755245</c:v>
                </c:pt>
                <c:pt idx="7274">
                  <c:v>10.0132154517483</c:v>
                </c:pt>
                <c:pt idx="7275">
                  <c:v>10.014592027972</c:v>
                </c:pt>
                <c:pt idx="7276">
                  <c:v>10.0159686041958</c:v>
                </c:pt>
                <c:pt idx="7277">
                  <c:v>10.0173451804196</c:v>
                </c:pt>
                <c:pt idx="7278">
                  <c:v>10.0187217566434</c:v>
                </c:pt>
                <c:pt idx="7279">
                  <c:v>10.0200983328671</c:v>
                </c:pt>
                <c:pt idx="7280">
                  <c:v>10.0214749090909</c:v>
                </c:pt>
                <c:pt idx="7281">
                  <c:v>10.0228514853147</c:v>
                </c:pt>
                <c:pt idx="7282">
                  <c:v>10.0242280615385</c:v>
                </c:pt>
                <c:pt idx="7283">
                  <c:v>10.0256046377622</c:v>
                </c:pt>
                <c:pt idx="7284">
                  <c:v>10.026981213986</c:v>
                </c:pt>
                <c:pt idx="7285">
                  <c:v>10.0283577902098</c:v>
                </c:pt>
                <c:pt idx="7286">
                  <c:v>10.029734366433599</c:v>
                </c:pt>
                <c:pt idx="7287">
                  <c:v>10.0311109426573</c:v>
                </c:pt>
                <c:pt idx="7288">
                  <c:v>10.0324875188811</c:v>
                </c:pt>
                <c:pt idx="7289">
                  <c:v>10.033864095104899</c:v>
                </c:pt>
                <c:pt idx="7290">
                  <c:v>10.035240671328699</c:v>
                </c:pt>
                <c:pt idx="7291">
                  <c:v>10.0366172475524</c:v>
                </c:pt>
                <c:pt idx="7292">
                  <c:v>10.037993823776199</c:v>
                </c:pt>
                <c:pt idx="7293">
                  <c:v>10.039370399999999</c:v>
                </c:pt>
                <c:pt idx="7294">
                  <c:v>10.040746976223801</c:v>
                </c:pt>
                <c:pt idx="7295">
                  <c:v>10.042123552447601</c:v>
                </c:pt>
                <c:pt idx="7296">
                  <c:v>10.043500128671299</c:v>
                </c:pt>
                <c:pt idx="7297">
                  <c:v>10.044876704895101</c:v>
                </c:pt>
                <c:pt idx="7298">
                  <c:v>10.046253281118901</c:v>
                </c:pt>
                <c:pt idx="7299">
                  <c:v>10.047629857342701</c:v>
                </c:pt>
                <c:pt idx="7300">
                  <c:v>10.049006433566401</c:v>
                </c:pt>
                <c:pt idx="7301">
                  <c:v>10.050383009790201</c:v>
                </c:pt>
                <c:pt idx="7302">
                  <c:v>10.051759586014001</c:v>
                </c:pt>
                <c:pt idx="7303">
                  <c:v>10.0531361622378</c:v>
                </c:pt>
                <c:pt idx="7304">
                  <c:v>10.054512738461501</c:v>
                </c:pt>
                <c:pt idx="7305">
                  <c:v>10.055889314685301</c:v>
                </c:pt>
                <c:pt idx="7306">
                  <c:v>10.0572658909091</c:v>
                </c:pt>
                <c:pt idx="7307">
                  <c:v>10.0586424671329</c:v>
                </c:pt>
                <c:pt idx="7308">
                  <c:v>10.060019043356601</c:v>
                </c:pt>
                <c:pt idx="7309">
                  <c:v>10.0613956195804</c:v>
                </c:pt>
                <c:pt idx="7310">
                  <c:v>10.0627721958042</c:v>
                </c:pt>
                <c:pt idx="7311">
                  <c:v>10.064148772028</c:v>
                </c:pt>
                <c:pt idx="7312">
                  <c:v>10.0655253482517</c:v>
                </c:pt>
                <c:pt idx="7313">
                  <c:v>10.0669019244755</c:v>
                </c:pt>
                <c:pt idx="7314">
                  <c:v>10.0682785006993</c:v>
                </c:pt>
                <c:pt idx="7315">
                  <c:v>10.0696550769231</c:v>
                </c:pt>
                <c:pt idx="7316">
                  <c:v>10.0710316531469</c:v>
                </c:pt>
                <c:pt idx="7317">
                  <c:v>10.0724082293706</c:v>
                </c:pt>
                <c:pt idx="7318">
                  <c:v>10.0737848055944</c:v>
                </c:pt>
                <c:pt idx="7319">
                  <c:v>10.0751613818182</c:v>
                </c:pt>
                <c:pt idx="7320">
                  <c:v>10.076537958042</c:v>
                </c:pt>
                <c:pt idx="7321">
                  <c:v>10.0779145342657</c:v>
                </c:pt>
                <c:pt idx="7322">
                  <c:v>10.0792911104895</c:v>
                </c:pt>
                <c:pt idx="7323">
                  <c:v>10.0806676867133</c:v>
                </c:pt>
                <c:pt idx="7324">
                  <c:v>10.082044262937099</c:v>
                </c:pt>
                <c:pt idx="7325">
                  <c:v>10.0834208391608</c:v>
                </c:pt>
                <c:pt idx="7326">
                  <c:v>10.0847974153846</c:v>
                </c:pt>
                <c:pt idx="7327">
                  <c:v>10.086173991608399</c:v>
                </c:pt>
                <c:pt idx="7328">
                  <c:v>10.087550567832199</c:v>
                </c:pt>
                <c:pt idx="7329">
                  <c:v>10.0889271440559</c:v>
                </c:pt>
                <c:pt idx="7330">
                  <c:v>10.090303720279699</c:v>
                </c:pt>
                <c:pt idx="7331">
                  <c:v>10.091680296503499</c:v>
                </c:pt>
                <c:pt idx="7332">
                  <c:v>10.093056872727299</c:v>
                </c:pt>
                <c:pt idx="7333">
                  <c:v>10.094433448951101</c:v>
                </c:pt>
                <c:pt idx="7334">
                  <c:v>10.095810025174799</c:v>
                </c:pt>
                <c:pt idx="7335">
                  <c:v>10.097186601398599</c:v>
                </c:pt>
                <c:pt idx="7336">
                  <c:v>10.098563177622401</c:v>
                </c:pt>
                <c:pt idx="7337">
                  <c:v>10.099939753846201</c:v>
                </c:pt>
                <c:pt idx="7338">
                  <c:v>10.101316330069899</c:v>
                </c:pt>
                <c:pt idx="7339">
                  <c:v>10.102692906293701</c:v>
                </c:pt>
                <c:pt idx="7340">
                  <c:v>10.104069482517501</c:v>
                </c:pt>
                <c:pt idx="7341">
                  <c:v>10.1054460587413</c:v>
                </c:pt>
                <c:pt idx="7342">
                  <c:v>10.106822634965001</c:v>
                </c:pt>
                <c:pt idx="7343">
                  <c:v>10.108199211188801</c:v>
                </c:pt>
                <c:pt idx="7344">
                  <c:v>10.1095757874126</c:v>
                </c:pt>
                <c:pt idx="7345">
                  <c:v>10.1109523636364</c:v>
                </c:pt>
                <c:pt idx="7346">
                  <c:v>10.112328939860101</c:v>
                </c:pt>
                <c:pt idx="7347">
                  <c:v>10.1137055160839</c:v>
                </c:pt>
                <c:pt idx="7348">
                  <c:v>10.1150820923077</c:v>
                </c:pt>
                <c:pt idx="7349">
                  <c:v>10.1164586685315</c:v>
                </c:pt>
                <c:pt idx="7350">
                  <c:v>10.1178352447552</c:v>
                </c:pt>
                <c:pt idx="7351">
                  <c:v>10.119211820979</c:v>
                </c:pt>
                <c:pt idx="7352">
                  <c:v>10.1205883972028</c:v>
                </c:pt>
                <c:pt idx="7353">
                  <c:v>10.1219649734266</c:v>
                </c:pt>
                <c:pt idx="7354">
                  <c:v>10.1233415496504</c:v>
                </c:pt>
                <c:pt idx="7355">
                  <c:v>10.1247181258741</c:v>
                </c:pt>
                <c:pt idx="7356">
                  <c:v>10.1260947020979</c:v>
                </c:pt>
                <c:pt idx="7357">
                  <c:v>10.1274712783217</c:v>
                </c:pt>
                <c:pt idx="7358">
                  <c:v>10.1288478545455</c:v>
                </c:pt>
                <c:pt idx="7359">
                  <c:v>10.1302244307692</c:v>
                </c:pt>
                <c:pt idx="7360">
                  <c:v>10.131601006993</c:v>
                </c:pt>
                <c:pt idx="7361">
                  <c:v>10.1329775832168</c:v>
                </c:pt>
                <c:pt idx="7362">
                  <c:v>10.134354159440599</c:v>
                </c:pt>
                <c:pt idx="7363">
                  <c:v>10.1357307356643</c:v>
                </c:pt>
                <c:pt idx="7364">
                  <c:v>10.1371073118881</c:v>
                </c:pt>
                <c:pt idx="7365">
                  <c:v>10.138483888111899</c:v>
                </c:pt>
                <c:pt idx="7366">
                  <c:v>10.139860464335699</c:v>
                </c:pt>
                <c:pt idx="7367">
                  <c:v>10.1412370405594</c:v>
                </c:pt>
                <c:pt idx="7368">
                  <c:v>10.1426136167832</c:v>
                </c:pt>
                <c:pt idx="7369">
                  <c:v>10.143990193006999</c:v>
                </c:pt>
                <c:pt idx="7370">
                  <c:v>10.145366769230799</c:v>
                </c:pt>
                <c:pt idx="7371">
                  <c:v>10.1467433454545</c:v>
                </c:pt>
                <c:pt idx="7372">
                  <c:v>10.148119921678299</c:v>
                </c:pt>
                <c:pt idx="7373">
                  <c:v>10.149496497902099</c:v>
                </c:pt>
                <c:pt idx="7374">
                  <c:v>10.150873074125901</c:v>
                </c:pt>
                <c:pt idx="7375">
                  <c:v>10.152249650349701</c:v>
                </c:pt>
                <c:pt idx="7376">
                  <c:v>10.153626226573399</c:v>
                </c:pt>
                <c:pt idx="7377">
                  <c:v>10.155002802797201</c:v>
                </c:pt>
                <c:pt idx="7378">
                  <c:v>10.156379379021001</c:v>
                </c:pt>
                <c:pt idx="7379">
                  <c:v>10.1577559552448</c:v>
                </c:pt>
                <c:pt idx="7380">
                  <c:v>10.159132531468501</c:v>
                </c:pt>
                <c:pt idx="7381">
                  <c:v>10.160509107692301</c:v>
                </c:pt>
                <c:pt idx="7382">
                  <c:v>10.1618856839161</c:v>
                </c:pt>
                <c:pt idx="7383">
                  <c:v>10.1632622601399</c:v>
                </c:pt>
                <c:pt idx="7384">
                  <c:v>10.164638836363601</c:v>
                </c:pt>
                <c:pt idx="7385">
                  <c:v>10.1660154125874</c:v>
                </c:pt>
                <c:pt idx="7386">
                  <c:v>10.1673919888112</c:v>
                </c:pt>
                <c:pt idx="7387">
                  <c:v>10.168768565035</c:v>
                </c:pt>
                <c:pt idx="7388">
                  <c:v>10.170145141258701</c:v>
                </c:pt>
                <c:pt idx="7389">
                  <c:v>10.1715217174825</c:v>
                </c:pt>
                <c:pt idx="7390">
                  <c:v>10.1728982937063</c:v>
                </c:pt>
                <c:pt idx="7391">
                  <c:v>10.1742748699301</c:v>
                </c:pt>
                <c:pt idx="7392">
                  <c:v>10.1756514461538</c:v>
                </c:pt>
                <c:pt idx="7393">
                  <c:v>10.1770280223776</c:v>
                </c:pt>
                <c:pt idx="7394">
                  <c:v>10.1784045986014</c:v>
                </c:pt>
                <c:pt idx="7395">
                  <c:v>10.1797811748252</c:v>
                </c:pt>
                <c:pt idx="7396">
                  <c:v>10.181157751049</c:v>
                </c:pt>
                <c:pt idx="7397">
                  <c:v>10.1825343272727</c:v>
                </c:pt>
                <c:pt idx="7398">
                  <c:v>10.1839109034965</c:v>
                </c:pt>
                <c:pt idx="7399">
                  <c:v>10.1852874797203</c:v>
                </c:pt>
                <c:pt idx="7400">
                  <c:v>10.1866640559441</c:v>
                </c:pt>
                <c:pt idx="7401">
                  <c:v>10.1880406321678</c:v>
                </c:pt>
                <c:pt idx="7402">
                  <c:v>10.1894172083916</c:v>
                </c:pt>
                <c:pt idx="7403">
                  <c:v>10.1907937846154</c:v>
                </c:pt>
                <c:pt idx="7404">
                  <c:v>10.192170360839199</c:v>
                </c:pt>
                <c:pt idx="7405">
                  <c:v>10.1935469370629</c:v>
                </c:pt>
                <c:pt idx="7406">
                  <c:v>10.1949235132867</c:v>
                </c:pt>
                <c:pt idx="7407">
                  <c:v>10.196300089510499</c:v>
                </c:pt>
                <c:pt idx="7408">
                  <c:v>10.197676665734299</c:v>
                </c:pt>
                <c:pt idx="7409">
                  <c:v>10.199053241958</c:v>
                </c:pt>
                <c:pt idx="7410">
                  <c:v>10.200429818181799</c:v>
                </c:pt>
                <c:pt idx="7411">
                  <c:v>10.201806394405599</c:v>
                </c:pt>
                <c:pt idx="7412">
                  <c:v>10.203182970629401</c:v>
                </c:pt>
                <c:pt idx="7413">
                  <c:v>10.204559546853201</c:v>
                </c:pt>
                <c:pt idx="7414">
                  <c:v>10.205936123076899</c:v>
                </c:pt>
                <c:pt idx="7415">
                  <c:v>10.207312699300701</c:v>
                </c:pt>
                <c:pt idx="7416">
                  <c:v>10.208689275524501</c:v>
                </c:pt>
                <c:pt idx="7417">
                  <c:v>10.210065851748301</c:v>
                </c:pt>
                <c:pt idx="7418">
                  <c:v>10.211442427972001</c:v>
                </c:pt>
                <c:pt idx="7419">
                  <c:v>10.212819004195801</c:v>
                </c:pt>
                <c:pt idx="7420">
                  <c:v>10.214195580419601</c:v>
                </c:pt>
                <c:pt idx="7421">
                  <c:v>10.2155721566434</c:v>
                </c:pt>
                <c:pt idx="7422">
                  <c:v>10.216948732867101</c:v>
                </c:pt>
                <c:pt idx="7423">
                  <c:v>10.218325309090901</c:v>
                </c:pt>
                <c:pt idx="7424">
                  <c:v>10.2197018853147</c:v>
                </c:pt>
                <c:pt idx="7425">
                  <c:v>10.2210784615385</c:v>
                </c:pt>
                <c:pt idx="7426">
                  <c:v>10.222455037762201</c:v>
                </c:pt>
                <c:pt idx="7427">
                  <c:v>10.223831613986</c:v>
                </c:pt>
                <c:pt idx="7428">
                  <c:v>10.2252081902098</c:v>
                </c:pt>
                <c:pt idx="7429">
                  <c:v>10.2265847664336</c:v>
                </c:pt>
                <c:pt idx="7430">
                  <c:v>10.2279613426573</c:v>
                </c:pt>
                <c:pt idx="7431">
                  <c:v>10.2293379188811</c:v>
                </c:pt>
                <c:pt idx="7432">
                  <c:v>10.2307144951049</c:v>
                </c:pt>
                <c:pt idx="7433">
                  <c:v>10.2320910713287</c:v>
                </c:pt>
                <c:pt idx="7434">
                  <c:v>10.2334676475524</c:v>
                </c:pt>
                <c:pt idx="7435">
                  <c:v>10.2348442237762</c:v>
                </c:pt>
                <c:pt idx="7436">
                  <c:v>10.2362208</c:v>
                </c:pt>
                <c:pt idx="7437">
                  <c:v>10.2375973762238</c:v>
                </c:pt>
                <c:pt idx="7438">
                  <c:v>10.2389739524476</c:v>
                </c:pt>
                <c:pt idx="7439">
                  <c:v>10.2403505286713</c:v>
                </c:pt>
                <c:pt idx="7440">
                  <c:v>10.2417271048951</c:v>
                </c:pt>
                <c:pt idx="7441">
                  <c:v>10.2431036811189</c:v>
                </c:pt>
                <c:pt idx="7442">
                  <c:v>10.244480257342699</c:v>
                </c:pt>
                <c:pt idx="7443">
                  <c:v>10.2458568335664</c:v>
                </c:pt>
                <c:pt idx="7444">
                  <c:v>10.2472334097902</c:v>
                </c:pt>
                <c:pt idx="7445">
                  <c:v>10.248609986013999</c:v>
                </c:pt>
                <c:pt idx="7446">
                  <c:v>10.249986562237799</c:v>
                </c:pt>
                <c:pt idx="7447">
                  <c:v>10.2513631384615</c:v>
                </c:pt>
                <c:pt idx="7448">
                  <c:v>10.252739714685299</c:v>
                </c:pt>
                <c:pt idx="7449">
                  <c:v>10.254116290909099</c:v>
                </c:pt>
                <c:pt idx="7450">
                  <c:v>10.255492867132901</c:v>
                </c:pt>
                <c:pt idx="7451">
                  <c:v>10.256869443356599</c:v>
                </c:pt>
                <c:pt idx="7452">
                  <c:v>10.258246019580399</c:v>
                </c:pt>
                <c:pt idx="7453">
                  <c:v>10.259622595804201</c:v>
                </c:pt>
                <c:pt idx="7454">
                  <c:v>10.260999172028001</c:v>
                </c:pt>
                <c:pt idx="7455">
                  <c:v>10.262375748251699</c:v>
                </c:pt>
                <c:pt idx="7456">
                  <c:v>10.263752324475499</c:v>
                </c:pt>
                <c:pt idx="7457">
                  <c:v>10.265128900699301</c:v>
                </c:pt>
                <c:pt idx="7458">
                  <c:v>10.266505476923101</c:v>
                </c:pt>
                <c:pt idx="7459">
                  <c:v>10.2678820531469</c:v>
                </c:pt>
                <c:pt idx="7460">
                  <c:v>10.269258629370601</c:v>
                </c:pt>
                <c:pt idx="7461">
                  <c:v>10.270635205594401</c:v>
                </c:pt>
                <c:pt idx="7462">
                  <c:v>10.2720117818182</c:v>
                </c:pt>
                <c:pt idx="7463">
                  <c:v>10.273388358042</c:v>
                </c:pt>
                <c:pt idx="7464">
                  <c:v>10.274764934265701</c:v>
                </c:pt>
                <c:pt idx="7465">
                  <c:v>10.2761415104895</c:v>
                </c:pt>
                <c:pt idx="7466">
                  <c:v>10.2775180867133</c:v>
                </c:pt>
                <c:pt idx="7467">
                  <c:v>10.2788946629371</c:v>
                </c:pt>
                <c:pt idx="7468">
                  <c:v>10.2802712391608</c:v>
                </c:pt>
                <c:pt idx="7469">
                  <c:v>10.2816478153846</c:v>
                </c:pt>
                <c:pt idx="7470">
                  <c:v>10.2830243916084</c:v>
                </c:pt>
                <c:pt idx="7471">
                  <c:v>10.2844009678322</c:v>
                </c:pt>
                <c:pt idx="7472">
                  <c:v>10.2857775440559</c:v>
                </c:pt>
                <c:pt idx="7473">
                  <c:v>10.2871541202797</c:v>
                </c:pt>
                <c:pt idx="7474">
                  <c:v>10.2885306965035</c:v>
                </c:pt>
                <c:pt idx="7475">
                  <c:v>10.2899072727273</c:v>
                </c:pt>
                <c:pt idx="7476">
                  <c:v>10.2912838489511</c:v>
                </c:pt>
                <c:pt idx="7477">
                  <c:v>10.2926604251748</c:v>
                </c:pt>
                <c:pt idx="7478">
                  <c:v>10.2940370013986</c:v>
                </c:pt>
                <c:pt idx="7479">
                  <c:v>10.2954135776224</c:v>
                </c:pt>
                <c:pt idx="7480">
                  <c:v>10.296790153846199</c:v>
                </c:pt>
                <c:pt idx="7481">
                  <c:v>10.2981667300699</c:v>
                </c:pt>
                <c:pt idx="7482">
                  <c:v>10.2995433062937</c:v>
                </c:pt>
                <c:pt idx="7483">
                  <c:v>10.300919882517499</c:v>
                </c:pt>
                <c:pt idx="7484">
                  <c:v>10.302296458741299</c:v>
                </c:pt>
                <c:pt idx="7485">
                  <c:v>10.303673034965</c:v>
                </c:pt>
                <c:pt idx="7486">
                  <c:v>10.305049611188799</c:v>
                </c:pt>
                <c:pt idx="7487">
                  <c:v>10.306426187412599</c:v>
                </c:pt>
                <c:pt idx="7488">
                  <c:v>10.307802763636399</c:v>
                </c:pt>
                <c:pt idx="7489">
                  <c:v>10.309179339860099</c:v>
                </c:pt>
                <c:pt idx="7490">
                  <c:v>10.310555916083899</c:v>
                </c:pt>
                <c:pt idx="7491">
                  <c:v>10.311932492307699</c:v>
                </c:pt>
                <c:pt idx="7492">
                  <c:v>10.313309068531501</c:v>
                </c:pt>
                <c:pt idx="7493">
                  <c:v>10.314685644755199</c:v>
                </c:pt>
                <c:pt idx="7494">
                  <c:v>10.316062220978999</c:v>
                </c:pt>
                <c:pt idx="7495">
                  <c:v>10.317438797202801</c:v>
                </c:pt>
                <c:pt idx="7496">
                  <c:v>10.318815373426601</c:v>
                </c:pt>
                <c:pt idx="7497">
                  <c:v>10.3201919496504</c:v>
                </c:pt>
                <c:pt idx="7498">
                  <c:v>10.321568525874101</c:v>
                </c:pt>
                <c:pt idx="7499">
                  <c:v>10.322945102097901</c:v>
                </c:pt>
                <c:pt idx="7500">
                  <c:v>10.3243216783217</c:v>
                </c:pt>
                <c:pt idx="7501">
                  <c:v>10.3256982545455</c:v>
                </c:pt>
                <c:pt idx="7502">
                  <c:v>10.327074830769201</c:v>
                </c:pt>
                <c:pt idx="7503">
                  <c:v>10.328451406993</c:v>
                </c:pt>
                <c:pt idx="7504">
                  <c:v>10.3298279832168</c:v>
                </c:pt>
                <c:pt idx="7505">
                  <c:v>10.3312045594406</c:v>
                </c:pt>
                <c:pt idx="7506">
                  <c:v>10.3325811356643</c:v>
                </c:pt>
                <c:pt idx="7507">
                  <c:v>10.3339577118881</c:v>
                </c:pt>
                <c:pt idx="7508">
                  <c:v>10.3353342881119</c:v>
                </c:pt>
                <c:pt idx="7509">
                  <c:v>10.3367108643357</c:v>
                </c:pt>
                <c:pt idx="7510">
                  <c:v>10.3380874405594</c:v>
                </c:pt>
                <c:pt idx="7511">
                  <c:v>10.3394640167832</c:v>
                </c:pt>
                <c:pt idx="7512">
                  <c:v>10.340840593007</c:v>
                </c:pt>
                <c:pt idx="7513">
                  <c:v>10.3422171692308</c:v>
                </c:pt>
                <c:pt idx="7514">
                  <c:v>10.3435937454545</c:v>
                </c:pt>
                <c:pt idx="7515">
                  <c:v>10.3449703216783</c:v>
                </c:pt>
                <c:pt idx="7516">
                  <c:v>10.3463468979021</c:v>
                </c:pt>
                <c:pt idx="7517">
                  <c:v>10.3477234741259</c:v>
                </c:pt>
                <c:pt idx="7518">
                  <c:v>10.349100050349699</c:v>
                </c:pt>
                <c:pt idx="7519">
                  <c:v>10.3504766265734</c:v>
                </c:pt>
                <c:pt idx="7520">
                  <c:v>10.3518532027972</c:v>
                </c:pt>
                <c:pt idx="7521">
                  <c:v>10.353229779021</c:v>
                </c:pt>
                <c:pt idx="7522">
                  <c:v>10.354606355244799</c:v>
                </c:pt>
                <c:pt idx="7523">
                  <c:v>10.3559829314685</c:v>
                </c:pt>
                <c:pt idx="7524">
                  <c:v>10.3573595076923</c:v>
                </c:pt>
                <c:pt idx="7525">
                  <c:v>10.358736083916099</c:v>
                </c:pt>
                <c:pt idx="7526">
                  <c:v>10.360112660139899</c:v>
                </c:pt>
                <c:pt idx="7527">
                  <c:v>10.3614892363636</c:v>
                </c:pt>
                <c:pt idx="7528">
                  <c:v>10.362865812587399</c:v>
                </c:pt>
                <c:pt idx="7529">
                  <c:v>10.364242388811199</c:v>
                </c:pt>
                <c:pt idx="7530">
                  <c:v>10.365618965035001</c:v>
                </c:pt>
                <c:pt idx="7531">
                  <c:v>10.366995541258699</c:v>
                </c:pt>
                <c:pt idx="7532">
                  <c:v>10.368372117482499</c:v>
                </c:pt>
                <c:pt idx="7533">
                  <c:v>10.369748693706301</c:v>
                </c:pt>
                <c:pt idx="7534">
                  <c:v>10.371125269930101</c:v>
                </c:pt>
                <c:pt idx="7535">
                  <c:v>10.372501846153799</c:v>
                </c:pt>
                <c:pt idx="7536">
                  <c:v>10.373878422377601</c:v>
                </c:pt>
                <c:pt idx="7537">
                  <c:v>10.375254998601401</c:v>
                </c:pt>
                <c:pt idx="7538">
                  <c:v>10.3766315748252</c:v>
                </c:pt>
                <c:pt idx="7539">
                  <c:v>10.378008151049</c:v>
                </c:pt>
                <c:pt idx="7540">
                  <c:v>10.379384727272701</c:v>
                </c:pt>
                <c:pt idx="7541">
                  <c:v>10.380761303496501</c:v>
                </c:pt>
                <c:pt idx="7542">
                  <c:v>10.3821378797203</c:v>
                </c:pt>
                <c:pt idx="7543">
                  <c:v>10.3835144559441</c:v>
                </c:pt>
                <c:pt idx="7544">
                  <c:v>10.384891032167801</c:v>
                </c:pt>
                <c:pt idx="7545">
                  <c:v>10.3862676083916</c:v>
                </c:pt>
                <c:pt idx="7546">
                  <c:v>10.3876441846154</c:v>
                </c:pt>
                <c:pt idx="7547">
                  <c:v>10.3890207608392</c:v>
                </c:pt>
                <c:pt idx="7548">
                  <c:v>10.3903973370629</c:v>
                </c:pt>
                <c:pt idx="7549">
                  <c:v>10.3917739132867</c:v>
                </c:pt>
                <c:pt idx="7550">
                  <c:v>10.3931504895105</c:v>
                </c:pt>
                <c:pt idx="7551">
                  <c:v>10.3945270657343</c:v>
                </c:pt>
                <c:pt idx="7552">
                  <c:v>10.395903641958</c:v>
                </c:pt>
                <c:pt idx="7553">
                  <c:v>10.3972802181818</c:v>
                </c:pt>
                <c:pt idx="7554">
                  <c:v>10.3986567944056</c:v>
                </c:pt>
                <c:pt idx="7555">
                  <c:v>10.4000333706294</c:v>
                </c:pt>
                <c:pt idx="7556">
                  <c:v>10.4014099468531</c:v>
                </c:pt>
                <c:pt idx="7557">
                  <c:v>10.4027865230769</c:v>
                </c:pt>
                <c:pt idx="7558">
                  <c:v>10.4041630993007</c:v>
                </c:pt>
                <c:pt idx="7559">
                  <c:v>10.4055396755245</c:v>
                </c:pt>
                <c:pt idx="7560">
                  <c:v>10.406916251748299</c:v>
                </c:pt>
                <c:pt idx="7561">
                  <c:v>10.408292827972</c:v>
                </c:pt>
                <c:pt idx="7562">
                  <c:v>10.4096694041958</c:v>
                </c:pt>
                <c:pt idx="7563">
                  <c:v>10.411045980419599</c:v>
                </c:pt>
                <c:pt idx="7564">
                  <c:v>10.412422556643399</c:v>
                </c:pt>
                <c:pt idx="7565">
                  <c:v>10.4137991328671</c:v>
                </c:pt>
                <c:pt idx="7566">
                  <c:v>10.415175709090899</c:v>
                </c:pt>
                <c:pt idx="7567">
                  <c:v>10.416552285314699</c:v>
                </c:pt>
                <c:pt idx="7568">
                  <c:v>10.417928861538501</c:v>
                </c:pt>
                <c:pt idx="7569">
                  <c:v>10.419305437762199</c:v>
                </c:pt>
                <c:pt idx="7570">
                  <c:v>10.420682013985999</c:v>
                </c:pt>
                <c:pt idx="7571">
                  <c:v>10.422058590209801</c:v>
                </c:pt>
                <c:pt idx="7572">
                  <c:v>10.423435166433601</c:v>
                </c:pt>
                <c:pt idx="7573">
                  <c:v>10.424811742657299</c:v>
                </c:pt>
                <c:pt idx="7574">
                  <c:v>10.426188318881101</c:v>
                </c:pt>
                <c:pt idx="7575">
                  <c:v>10.427564895104901</c:v>
                </c:pt>
                <c:pt idx="7576">
                  <c:v>10.428941471328701</c:v>
                </c:pt>
                <c:pt idx="7577">
                  <c:v>10.430318047552401</c:v>
                </c:pt>
                <c:pt idx="7578">
                  <c:v>10.431694623776201</c:v>
                </c:pt>
                <c:pt idx="7579">
                  <c:v>10.433071200000001</c:v>
                </c:pt>
                <c:pt idx="7580">
                  <c:v>10.4344477762238</c:v>
                </c:pt>
                <c:pt idx="7581">
                  <c:v>10.4358243524476</c:v>
                </c:pt>
                <c:pt idx="7582">
                  <c:v>10.437200928671301</c:v>
                </c:pt>
                <c:pt idx="7583">
                  <c:v>10.4385775048951</c:v>
                </c:pt>
                <c:pt idx="7584">
                  <c:v>10.4399540811189</c:v>
                </c:pt>
                <c:pt idx="7585">
                  <c:v>10.4413306573427</c:v>
                </c:pt>
                <c:pt idx="7586">
                  <c:v>10.4427072335664</c:v>
                </c:pt>
                <c:pt idx="7587">
                  <c:v>10.4440838097902</c:v>
                </c:pt>
                <c:pt idx="7588">
                  <c:v>10.445460386014</c:v>
                </c:pt>
                <c:pt idx="7589">
                  <c:v>10.4468369622378</c:v>
                </c:pt>
                <c:pt idx="7590">
                  <c:v>10.4482135384615</c:v>
                </c:pt>
                <c:pt idx="7591">
                  <c:v>10.4495901146853</c:v>
                </c:pt>
                <c:pt idx="7592">
                  <c:v>10.4509666909091</c:v>
                </c:pt>
                <c:pt idx="7593">
                  <c:v>10.4523432671329</c:v>
                </c:pt>
                <c:pt idx="7594">
                  <c:v>10.4537198433566</c:v>
                </c:pt>
                <c:pt idx="7595">
                  <c:v>10.4550964195804</c:v>
                </c:pt>
                <c:pt idx="7596">
                  <c:v>10.4564729958042</c:v>
                </c:pt>
                <c:pt idx="7597">
                  <c:v>10.457849572028</c:v>
                </c:pt>
                <c:pt idx="7598">
                  <c:v>10.459226148251799</c:v>
                </c:pt>
                <c:pt idx="7599">
                  <c:v>10.4606027244755</c:v>
                </c:pt>
                <c:pt idx="7600">
                  <c:v>10.4619793006993</c:v>
                </c:pt>
                <c:pt idx="7601">
                  <c:v>10.463355876923099</c:v>
                </c:pt>
                <c:pt idx="7602">
                  <c:v>10.464732453146899</c:v>
                </c:pt>
                <c:pt idx="7603">
                  <c:v>10.4661090293706</c:v>
                </c:pt>
                <c:pt idx="7604">
                  <c:v>10.467485605594399</c:v>
                </c:pt>
                <c:pt idx="7605">
                  <c:v>10.468862181818199</c:v>
                </c:pt>
                <c:pt idx="7606">
                  <c:v>10.470238758042001</c:v>
                </c:pt>
                <c:pt idx="7607">
                  <c:v>10.471615334265699</c:v>
                </c:pt>
                <c:pt idx="7608">
                  <c:v>10.472991910489499</c:v>
                </c:pt>
                <c:pt idx="7609">
                  <c:v>10.474368486713299</c:v>
                </c:pt>
                <c:pt idx="7610">
                  <c:v>10.475745062937101</c:v>
                </c:pt>
                <c:pt idx="7611">
                  <c:v>10.477121639160799</c:v>
                </c:pt>
                <c:pt idx="7612">
                  <c:v>10.478498215384599</c:v>
                </c:pt>
                <c:pt idx="7613">
                  <c:v>10.479874791608401</c:v>
                </c:pt>
                <c:pt idx="7614">
                  <c:v>10.481251367832201</c:v>
                </c:pt>
                <c:pt idx="7615">
                  <c:v>10.482627944055899</c:v>
                </c:pt>
                <c:pt idx="7616">
                  <c:v>10.484004520279701</c:v>
                </c:pt>
                <c:pt idx="7617">
                  <c:v>10.485381096503501</c:v>
                </c:pt>
                <c:pt idx="7618">
                  <c:v>10.4867576727273</c:v>
                </c:pt>
                <c:pt idx="7619">
                  <c:v>10.4881342489511</c:v>
                </c:pt>
                <c:pt idx="7620">
                  <c:v>10.489510825174801</c:v>
                </c:pt>
                <c:pt idx="7621">
                  <c:v>10.4908874013986</c:v>
                </c:pt>
                <c:pt idx="7622">
                  <c:v>10.4922639776224</c:v>
                </c:pt>
                <c:pt idx="7623">
                  <c:v>10.4936405538462</c:v>
                </c:pt>
                <c:pt idx="7624">
                  <c:v>10.4950171300699</c:v>
                </c:pt>
                <c:pt idx="7625">
                  <c:v>10.4963937062937</c:v>
                </c:pt>
                <c:pt idx="7626">
                  <c:v>10.4977702825175</c:v>
                </c:pt>
                <c:pt idx="7627">
                  <c:v>10.4991468587413</c:v>
                </c:pt>
                <c:pt idx="7628">
                  <c:v>10.500523434965</c:v>
                </c:pt>
                <c:pt idx="7629">
                  <c:v>10.5019000111888</c:v>
                </c:pt>
                <c:pt idx="7630">
                  <c:v>10.5032765874126</c:v>
                </c:pt>
                <c:pt idx="7631">
                  <c:v>10.5046531636364</c:v>
                </c:pt>
                <c:pt idx="7632">
                  <c:v>10.5060297398601</c:v>
                </c:pt>
                <c:pt idx="7633">
                  <c:v>10.5074063160839</c:v>
                </c:pt>
                <c:pt idx="7634">
                  <c:v>10.5087828923077</c:v>
                </c:pt>
                <c:pt idx="7635">
                  <c:v>10.5101594685315</c:v>
                </c:pt>
                <c:pt idx="7636">
                  <c:v>10.5115360447552</c:v>
                </c:pt>
                <c:pt idx="7637">
                  <c:v>10.512912620979</c:v>
                </c:pt>
                <c:pt idx="7638">
                  <c:v>10.5142891972028</c:v>
                </c:pt>
                <c:pt idx="7639">
                  <c:v>10.515665773426599</c:v>
                </c:pt>
                <c:pt idx="7640">
                  <c:v>10.517042349650399</c:v>
                </c:pt>
                <c:pt idx="7641">
                  <c:v>10.5184189258741</c:v>
                </c:pt>
                <c:pt idx="7642">
                  <c:v>10.519795502097899</c:v>
                </c:pt>
                <c:pt idx="7643">
                  <c:v>10.521172078321699</c:v>
                </c:pt>
                <c:pt idx="7644">
                  <c:v>10.522548654545499</c:v>
                </c:pt>
                <c:pt idx="7645">
                  <c:v>10.5239252307692</c:v>
                </c:pt>
                <c:pt idx="7646">
                  <c:v>10.525301806992999</c:v>
                </c:pt>
                <c:pt idx="7647">
                  <c:v>10.526678383216799</c:v>
                </c:pt>
                <c:pt idx="7648">
                  <c:v>10.528054959440601</c:v>
                </c:pt>
                <c:pt idx="7649">
                  <c:v>10.529431535664299</c:v>
                </c:pt>
                <c:pt idx="7650">
                  <c:v>10.530808111888099</c:v>
                </c:pt>
                <c:pt idx="7651">
                  <c:v>10.532184688111901</c:v>
                </c:pt>
                <c:pt idx="7652">
                  <c:v>10.533561264335701</c:v>
                </c:pt>
                <c:pt idx="7653">
                  <c:v>10.534937840559399</c:v>
                </c:pt>
                <c:pt idx="7654">
                  <c:v>10.536314416783201</c:v>
                </c:pt>
                <c:pt idx="7655">
                  <c:v>10.537690993007001</c:v>
                </c:pt>
                <c:pt idx="7656">
                  <c:v>10.5390675692308</c:v>
                </c:pt>
                <c:pt idx="7657">
                  <c:v>10.540444145454501</c:v>
                </c:pt>
                <c:pt idx="7658">
                  <c:v>10.541820721678301</c:v>
                </c:pt>
                <c:pt idx="7659">
                  <c:v>10.5431972979021</c:v>
                </c:pt>
                <c:pt idx="7660">
                  <c:v>10.5445738741259</c:v>
                </c:pt>
                <c:pt idx="7661">
                  <c:v>10.5459504503497</c:v>
                </c:pt>
                <c:pt idx="7662">
                  <c:v>10.5473270265734</c:v>
                </c:pt>
                <c:pt idx="7663">
                  <c:v>10.5487036027972</c:v>
                </c:pt>
                <c:pt idx="7664">
                  <c:v>10.550080179021</c:v>
                </c:pt>
                <c:pt idx="7665">
                  <c:v>10.5514567552448</c:v>
                </c:pt>
                <c:pt idx="7666">
                  <c:v>10.5528333314685</c:v>
                </c:pt>
                <c:pt idx="7667">
                  <c:v>10.5542099076923</c:v>
                </c:pt>
                <c:pt idx="7668">
                  <c:v>10.5555864839161</c:v>
                </c:pt>
                <c:pt idx="7669">
                  <c:v>10.5569630601399</c:v>
                </c:pt>
                <c:pt idx="7670">
                  <c:v>10.5583396363636</c:v>
                </c:pt>
                <c:pt idx="7671">
                  <c:v>10.5597162125874</c:v>
                </c:pt>
                <c:pt idx="7672">
                  <c:v>10.5610927888112</c:v>
                </c:pt>
                <c:pt idx="7673">
                  <c:v>10.562469365035</c:v>
                </c:pt>
                <c:pt idx="7674">
                  <c:v>10.5638459412587</c:v>
                </c:pt>
                <c:pt idx="7675">
                  <c:v>10.5652225174825</c:v>
                </c:pt>
                <c:pt idx="7676">
                  <c:v>10.5665990937063</c:v>
                </c:pt>
                <c:pt idx="7677">
                  <c:v>10.5679756699301</c:v>
                </c:pt>
                <c:pt idx="7678">
                  <c:v>10.5693522461538</c:v>
                </c:pt>
                <c:pt idx="7679">
                  <c:v>10.5707288223776</c:v>
                </c:pt>
                <c:pt idx="7680">
                  <c:v>10.5721053986014</c:v>
                </c:pt>
                <c:pt idx="7681">
                  <c:v>10.573481974825199</c:v>
                </c:pt>
                <c:pt idx="7682">
                  <c:v>10.574858551048999</c:v>
                </c:pt>
                <c:pt idx="7683">
                  <c:v>10.5762351272727</c:v>
                </c:pt>
                <c:pt idx="7684">
                  <c:v>10.577611703496499</c:v>
                </c:pt>
                <c:pt idx="7685">
                  <c:v>10.578988279720299</c:v>
                </c:pt>
                <c:pt idx="7686">
                  <c:v>10.580364855944101</c:v>
                </c:pt>
                <c:pt idx="7687">
                  <c:v>10.581741432167799</c:v>
                </c:pt>
                <c:pt idx="7688">
                  <c:v>10.583118008391599</c:v>
                </c:pt>
                <c:pt idx="7689">
                  <c:v>10.584494584615401</c:v>
                </c:pt>
                <c:pt idx="7690">
                  <c:v>10.585871160839201</c:v>
                </c:pt>
                <c:pt idx="7691">
                  <c:v>10.587247737062899</c:v>
                </c:pt>
                <c:pt idx="7692">
                  <c:v>10.588624313286701</c:v>
                </c:pt>
                <c:pt idx="7693">
                  <c:v>10.590000889510501</c:v>
                </c:pt>
                <c:pt idx="7694">
                  <c:v>10.591377465734301</c:v>
                </c:pt>
                <c:pt idx="7695">
                  <c:v>10.592754041958001</c:v>
                </c:pt>
                <c:pt idx="7696">
                  <c:v>10.594130618181801</c:v>
                </c:pt>
                <c:pt idx="7697">
                  <c:v>10.595507194405601</c:v>
                </c:pt>
                <c:pt idx="7698">
                  <c:v>10.5968837706294</c:v>
                </c:pt>
                <c:pt idx="7699">
                  <c:v>10.598260346853101</c:v>
                </c:pt>
                <c:pt idx="7700">
                  <c:v>10.599636923076901</c:v>
                </c:pt>
                <c:pt idx="7701">
                  <c:v>10.6010134993007</c:v>
                </c:pt>
                <c:pt idx="7702">
                  <c:v>10.6023900755245</c:v>
                </c:pt>
                <c:pt idx="7703">
                  <c:v>10.6037666517483</c:v>
                </c:pt>
                <c:pt idx="7704">
                  <c:v>10.605143227972</c:v>
                </c:pt>
                <c:pt idx="7705">
                  <c:v>10.6065198041958</c:v>
                </c:pt>
                <c:pt idx="7706">
                  <c:v>10.6078963804196</c:v>
                </c:pt>
                <c:pt idx="7707">
                  <c:v>10.6092729566434</c:v>
                </c:pt>
                <c:pt idx="7708">
                  <c:v>10.6106495328671</c:v>
                </c:pt>
                <c:pt idx="7709">
                  <c:v>10.6120261090909</c:v>
                </c:pt>
                <c:pt idx="7710">
                  <c:v>10.6134026853147</c:v>
                </c:pt>
                <c:pt idx="7711">
                  <c:v>10.6147792615385</c:v>
                </c:pt>
                <c:pt idx="7712">
                  <c:v>10.6161558377622</c:v>
                </c:pt>
                <c:pt idx="7713">
                  <c:v>10.617532413986</c:v>
                </c:pt>
                <c:pt idx="7714">
                  <c:v>10.6189089902098</c:v>
                </c:pt>
                <c:pt idx="7715">
                  <c:v>10.6202855664336</c:v>
                </c:pt>
                <c:pt idx="7716">
                  <c:v>10.6216621426573</c:v>
                </c:pt>
                <c:pt idx="7717">
                  <c:v>10.6230387188811</c:v>
                </c:pt>
                <c:pt idx="7718">
                  <c:v>10.6244152951049</c:v>
                </c:pt>
                <c:pt idx="7719">
                  <c:v>10.625791871328699</c:v>
                </c:pt>
                <c:pt idx="7720">
                  <c:v>10.627168447552499</c:v>
                </c:pt>
                <c:pt idx="7721">
                  <c:v>10.6285450237762</c:v>
                </c:pt>
                <c:pt idx="7722">
                  <c:v>10.629921599999999</c:v>
                </c:pt>
                <c:pt idx="7723">
                  <c:v>10.631298176223799</c:v>
                </c:pt>
                <c:pt idx="7724">
                  <c:v>10.632674752447601</c:v>
                </c:pt>
                <c:pt idx="7725">
                  <c:v>10.634051328671299</c:v>
                </c:pt>
                <c:pt idx="7726">
                  <c:v>10.635427904895099</c:v>
                </c:pt>
                <c:pt idx="7727">
                  <c:v>10.636804481118901</c:v>
                </c:pt>
                <c:pt idx="7728">
                  <c:v>10.638181057342701</c:v>
                </c:pt>
                <c:pt idx="7729">
                  <c:v>10.639557633566399</c:v>
                </c:pt>
                <c:pt idx="7730">
                  <c:v>10.640934209790201</c:v>
                </c:pt>
                <c:pt idx="7731">
                  <c:v>10.642310786014001</c:v>
                </c:pt>
                <c:pt idx="7732">
                  <c:v>10.643687362237801</c:v>
                </c:pt>
                <c:pt idx="7733">
                  <c:v>10.645063938461499</c:v>
                </c:pt>
                <c:pt idx="7734">
                  <c:v>10.646440514685301</c:v>
                </c:pt>
                <c:pt idx="7735">
                  <c:v>10.647817090909101</c:v>
                </c:pt>
                <c:pt idx="7736">
                  <c:v>10.6491936671329</c:v>
                </c:pt>
                <c:pt idx="7737">
                  <c:v>10.650570243356601</c:v>
                </c:pt>
                <c:pt idx="7738">
                  <c:v>10.651946819580401</c:v>
                </c:pt>
                <c:pt idx="7739">
                  <c:v>10.6533233958042</c:v>
                </c:pt>
                <c:pt idx="7740">
                  <c:v>10.654699972028</c:v>
                </c:pt>
                <c:pt idx="7741">
                  <c:v>10.656076548251701</c:v>
                </c:pt>
                <c:pt idx="7742">
                  <c:v>10.6574531244755</c:v>
                </c:pt>
                <c:pt idx="7743">
                  <c:v>10.6588297006993</c:v>
                </c:pt>
                <c:pt idx="7744">
                  <c:v>10.6602062769231</c:v>
                </c:pt>
                <c:pt idx="7745">
                  <c:v>10.6615828531469</c:v>
                </c:pt>
                <c:pt idx="7746">
                  <c:v>10.6629594293706</c:v>
                </c:pt>
                <c:pt idx="7747">
                  <c:v>10.6643360055944</c:v>
                </c:pt>
                <c:pt idx="7748">
                  <c:v>10.6657125818182</c:v>
                </c:pt>
                <c:pt idx="7749">
                  <c:v>10.667089158042</c:v>
                </c:pt>
                <c:pt idx="7750">
                  <c:v>10.6684657342657</c:v>
                </c:pt>
                <c:pt idx="7751">
                  <c:v>10.6698423104895</c:v>
                </c:pt>
                <c:pt idx="7752">
                  <c:v>10.6712188867133</c:v>
                </c:pt>
                <c:pt idx="7753">
                  <c:v>10.6725954629371</c:v>
                </c:pt>
                <c:pt idx="7754">
                  <c:v>10.6739720391608</c:v>
                </c:pt>
                <c:pt idx="7755">
                  <c:v>10.6753486153846</c:v>
                </c:pt>
                <c:pt idx="7756">
                  <c:v>10.6767251916084</c:v>
                </c:pt>
                <c:pt idx="7757">
                  <c:v>10.678101767832199</c:v>
                </c:pt>
                <c:pt idx="7758">
                  <c:v>10.6794783440559</c:v>
                </c:pt>
                <c:pt idx="7759">
                  <c:v>10.6808549202797</c:v>
                </c:pt>
                <c:pt idx="7760">
                  <c:v>10.682231496503499</c:v>
                </c:pt>
                <c:pt idx="7761">
                  <c:v>10.683608072727299</c:v>
                </c:pt>
                <c:pt idx="7762">
                  <c:v>10.684984648951099</c:v>
                </c:pt>
                <c:pt idx="7763">
                  <c:v>10.686361225174799</c:v>
                </c:pt>
                <c:pt idx="7764">
                  <c:v>10.687737801398599</c:v>
                </c:pt>
                <c:pt idx="7765">
                  <c:v>10.689114377622399</c:v>
                </c:pt>
                <c:pt idx="7766">
                  <c:v>10.690490953846201</c:v>
                </c:pt>
                <c:pt idx="7767">
                  <c:v>10.691867530069899</c:v>
                </c:pt>
                <c:pt idx="7768">
                  <c:v>10.693244106293699</c:v>
                </c:pt>
                <c:pt idx="7769">
                  <c:v>10.694620682517501</c:v>
                </c:pt>
                <c:pt idx="7770">
                  <c:v>10.695997258741301</c:v>
                </c:pt>
                <c:pt idx="7771">
                  <c:v>10.697373834964999</c:v>
                </c:pt>
                <c:pt idx="7772">
                  <c:v>10.698750411188801</c:v>
                </c:pt>
                <c:pt idx="7773">
                  <c:v>10.700126987412601</c:v>
                </c:pt>
                <c:pt idx="7774">
                  <c:v>10.7015035636364</c:v>
                </c:pt>
                <c:pt idx="7775">
                  <c:v>10.702880139860101</c:v>
                </c:pt>
                <c:pt idx="7776">
                  <c:v>10.704256716083901</c:v>
                </c:pt>
                <c:pt idx="7777">
                  <c:v>10.7056332923077</c:v>
                </c:pt>
                <c:pt idx="7778">
                  <c:v>10.7070098685315</c:v>
                </c:pt>
                <c:pt idx="7779">
                  <c:v>10.708386444755201</c:v>
                </c:pt>
                <c:pt idx="7780">
                  <c:v>10.709763020979</c:v>
                </c:pt>
                <c:pt idx="7781">
                  <c:v>10.7111395972028</c:v>
                </c:pt>
                <c:pt idx="7782">
                  <c:v>10.7125161734266</c:v>
                </c:pt>
                <c:pt idx="7783">
                  <c:v>10.7138927496504</c:v>
                </c:pt>
                <c:pt idx="7784">
                  <c:v>10.7152693258741</c:v>
                </c:pt>
                <c:pt idx="7785">
                  <c:v>10.7166459020979</c:v>
                </c:pt>
                <c:pt idx="7786">
                  <c:v>10.7180224783217</c:v>
                </c:pt>
                <c:pt idx="7787">
                  <c:v>10.7193990545455</c:v>
                </c:pt>
                <c:pt idx="7788">
                  <c:v>10.7207756307692</c:v>
                </c:pt>
                <c:pt idx="7789">
                  <c:v>10.722152206993</c:v>
                </c:pt>
                <c:pt idx="7790">
                  <c:v>10.7235287832168</c:v>
                </c:pt>
                <c:pt idx="7791">
                  <c:v>10.7249053594406</c:v>
                </c:pt>
                <c:pt idx="7792">
                  <c:v>10.7262819356643</c:v>
                </c:pt>
                <c:pt idx="7793">
                  <c:v>10.7276585118881</c:v>
                </c:pt>
                <c:pt idx="7794">
                  <c:v>10.7290350881119</c:v>
                </c:pt>
                <c:pt idx="7795">
                  <c:v>10.730411664335699</c:v>
                </c:pt>
                <c:pt idx="7796">
                  <c:v>10.7317882405594</c:v>
                </c:pt>
                <c:pt idx="7797">
                  <c:v>10.7331648167832</c:v>
                </c:pt>
                <c:pt idx="7798">
                  <c:v>10.734541393006999</c:v>
                </c:pt>
                <c:pt idx="7799">
                  <c:v>10.735917969230799</c:v>
                </c:pt>
                <c:pt idx="7800">
                  <c:v>10.7372945454545</c:v>
                </c:pt>
                <c:pt idx="7801">
                  <c:v>10.7386711216783</c:v>
                </c:pt>
                <c:pt idx="7802">
                  <c:v>10.740047697902099</c:v>
                </c:pt>
                <c:pt idx="7803">
                  <c:v>10.741424274125899</c:v>
                </c:pt>
                <c:pt idx="7804">
                  <c:v>10.742800850349701</c:v>
                </c:pt>
                <c:pt idx="7805">
                  <c:v>10.744177426573399</c:v>
                </c:pt>
                <c:pt idx="7806">
                  <c:v>10.745554002797199</c:v>
                </c:pt>
                <c:pt idx="7807">
                  <c:v>10.746930579021001</c:v>
                </c:pt>
                <c:pt idx="7808">
                  <c:v>10.748307155244801</c:v>
                </c:pt>
                <c:pt idx="7809">
                  <c:v>10.749683731468499</c:v>
                </c:pt>
                <c:pt idx="7810">
                  <c:v>10.751060307692301</c:v>
                </c:pt>
                <c:pt idx="7811">
                  <c:v>10.752436883916101</c:v>
                </c:pt>
                <c:pt idx="7812">
                  <c:v>10.7538134601399</c:v>
                </c:pt>
                <c:pt idx="7813">
                  <c:v>10.755190036363601</c:v>
                </c:pt>
                <c:pt idx="7814">
                  <c:v>10.756566612587401</c:v>
                </c:pt>
                <c:pt idx="7815">
                  <c:v>10.7579431888112</c:v>
                </c:pt>
                <c:pt idx="7816">
                  <c:v>10.759319765035</c:v>
                </c:pt>
                <c:pt idx="7817">
                  <c:v>10.760696341258701</c:v>
                </c:pt>
                <c:pt idx="7818">
                  <c:v>10.762072917482501</c:v>
                </c:pt>
                <c:pt idx="7819">
                  <c:v>10.7634494937063</c:v>
                </c:pt>
                <c:pt idx="7820">
                  <c:v>10.7648260699301</c:v>
                </c:pt>
                <c:pt idx="7821">
                  <c:v>10.766202646153801</c:v>
                </c:pt>
                <c:pt idx="7822">
                  <c:v>10.7675792223776</c:v>
                </c:pt>
                <c:pt idx="7823">
                  <c:v>10.7689557986014</c:v>
                </c:pt>
                <c:pt idx="7824">
                  <c:v>10.7703323748252</c:v>
                </c:pt>
                <c:pt idx="7825">
                  <c:v>10.771708951049</c:v>
                </c:pt>
                <c:pt idx="7826">
                  <c:v>10.7730855272727</c:v>
                </c:pt>
                <c:pt idx="7827">
                  <c:v>10.7744621034965</c:v>
                </c:pt>
                <c:pt idx="7828">
                  <c:v>10.7758386797203</c:v>
                </c:pt>
                <c:pt idx="7829">
                  <c:v>10.7772152559441</c:v>
                </c:pt>
                <c:pt idx="7830">
                  <c:v>10.7785918321678</c:v>
                </c:pt>
                <c:pt idx="7831">
                  <c:v>10.7799684083916</c:v>
                </c:pt>
                <c:pt idx="7832">
                  <c:v>10.7813449846154</c:v>
                </c:pt>
                <c:pt idx="7833">
                  <c:v>10.7827215608392</c:v>
                </c:pt>
                <c:pt idx="7834">
                  <c:v>10.7840981370629</c:v>
                </c:pt>
                <c:pt idx="7835">
                  <c:v>10.7854747132867</c:v>
                </c:pt>
                <c:pt idx="7836">
                  <c:v>10.7868512895105</c:v>
                </c:pt>
                <c:pt idx="7837">
                  <c:v>10.788227865734299</c:v>
                </c:pt>
                <c:pt idx="7838">
                  <c:v>10.789604441958</c:v>
                </c:pt>
                <c:pt idx="7839">
                  <c:v>10.7909810181818</c:v>
                </c:pt>
                <c:pt idx="7840">
                  <c:v>10.792357594405599</c:v>
                </c:pt>
                <c:pt idx="7841">
                  <c:v>10.793734170629399</c:v>
                </c:pt>
                <c:pt idx="7842">
                  <c:v>10.7951107468531</c:v>
                </c:pt>
                <c:pt idx="7843">
                  <c:v>10.796487323076899</c:v>
                </c:pt>
                <c:pt idx="7844">
                  <c:v>10.797863899300699</c:v>
                </c:pt>
                <c:pt idx="7845">
                  <c:v>10.799240475524501</c:v>
                </c:pt>
                <c:pt idx="7846">
                  <c:v>10.800617051748301</c:v>
                </c:pt>
                <c:pt idx="7847">
                  <c:v>10.801993627971999</c:v>
                </c:pt>
                <c:pt idx="7848">
                  <c:v>10.803370204195801</c:v>
                </c:pt>
                <c:pt idx="7849">
                  <c:v>10.804746780419601</c:v>
                </c:pt>
                <c:pt idx="7850">
                  <c:v>10.806123356643401</c:v>
                </c:pt>
                <c:pt idx="7851">
                  <c:v>10.807499932867101</c:v>
                </c:pt>
                <c:pt idx="7852">
                  <c:v>10.808876509090901</c:v>
                </c:pt>
                <c:pt idx="7853">
                  <c:v>10.810253085314701</c:v>
                </c:pt>
                <c:pt idx="7854">
                  <c:v>10.8116296615385</c:v>
                </c:pt>
                <c:pt idx="7855">
                  <c:v>10.813006237762201</c:v>
                </c:pt>
                <c:pt idx="7856">
                  <c:v>10.814382813986001</c:v>
                </c:pt>
                <c:pt idx="7857">
                  <c:v>10.8157593902098</c:v>
                </c:pt>
                <c:pt idx="7858">
                  <c:v>10.8171359664336</c:v>
                </c:pt>
                <c:pt idx="7859">
                  <c:v>10.818512542657301</c:v>
                </c:pt>
                <c:pt idx="7860">
                  <c:v>10.8198891188811</c:v>
                </c:pt>
                <c:pt idx="7861">
                  <c:v>10.8212656951049</c:v>
                </c:pt>
                <c:pt idx="7862">
                  <c:v>10.8226422713287</c:v>
                </c:pt>
                <c:pt idx="7863">
                  <c:v>10.8240188475524</c:v>
                </c:pt>
                <c:pt idx="7864">
                  <c:v>10.8253954237762</c:v>
                </c:pt>
                <c:pt idx="7865">
                  <c:v>10.826772</c:v>
                </c:pt>
                <c:pt idx="7866">
                  <c:v>10.8281485762238</c:v>
                </c:pt>
                <c:pt idx="7867">
                  <c:v>10.8295251524476</c:v>
                </c:pt>
                <c:pt idx="7868">
                  <c:v>10.8309017286713</c:v>
                </c:pt>
                <c:pt idx="7869">
                  <c:v>10.8322783048951</c:v>
                </c:pt>
                <c:pt idx="7870">
                  <c:v>10.8336548811189</c:v>
                </c:pt>
                <c:pt idx="7871">
                  <c:v>10.8350314573427</c:v>
                </c:pt>
                <c:pt idx="7872">
                  <c:v>10.8364080335664</c:v>
                </c:pt>
                <c:pt idx="7873">
                  <c:v>10.8377846097902</c:v>
                </c:pt>
                <c:pt idx="7874">
                  <c:v>10.839161186014</c:v>
                </c:pt>
                <c:pt idx="7875">
                  <c:v>10.840537762237799</c:v>
                </c:pt>
                <c:pt idx="7876">
                  <c:v>10.8419143384615</c:v>
                </c:pt>
                <c:pt idx="7877">
                  <c:v>10.8432909146853</c:v>
                </c:pt>
                <c:pt idx="7878">
                  <c:v>10.844667490909099</c:v>
                </c:pt>
                <c:pt idx="7879">
                  <c:v>10.846044067132899</c:v>
                </c:pt>
                <c:pt idx="7880">
                  <c:v>10.8474206433566</c:v>
                </c:pt>
                <c:pt idx="7881">
                  <c:v>10.848797219580399</c:v>
                </c:pt>
                <c:pt idx="7882">
                  <c:v>10.850173795804199</c:v>
                </c:pt>
                <c:pt idx="7883">
                  <c:v>10.851550372028001</c:v>
                </c:pt>
                <c:pt idx="7884">
                  <c:v>10.852926948251801</c:v>
                </c:pt>
                <c:pt idx="7885">
                  <c:v>10.854303524475499</c:v>
                </c:pt>
                <c:pt idx="7886">
                  <c:v>10.855680100699299</c:v>
                </c:pt>
                <c:pt idx="7887">
                  <c:v>10.857056676923101</c:v>
                </c:pt>
                <c:pt idx="7888">
                  <c:v>10.858433253146901</c:v>
                </c:pt>
                <c:pt idx="7889">
                  <c:v>10.859809829370599</c:v>
                </c:pt>
                <c:pt idx="7890">
                  <c:v>10.861186405594401</c:v>
                </c:pt>
                <c:pt idx="7891">
                  <c:v>10.862562981818201</c:v>
                </c:pt>
                <c:pt idx="7892">
                  <c:v>10.863939558042</c:v>
                </c:pt>
                <c:pt idx="7893">
                  <c:v>10.865316134265701</c:v>
                </c:pt>
                <c:pt idx="7894">
                  <c:v>10.866692710489501</c:v>
                </c:pt>
                <c:pt idx="7895">
                  <c:v>10.8680692867133</c:v>
                </c:pt>
                <c:pt idx="7896">
                  <c:v>10.8694458629371</c:v>
                </c:pt>
                <c:pt idx="7897">
                  <c:v>10.870822439160801</c:v>
                </c:pt>
                <c:pt idx="7898">
                  <c:v>10.8721990153846</c:v>
                </c:pt>
                <c:pt idx="7899">
                  <c:v>10.8735755916084</c:v>
                </c:pt>
                <c:pt idx="7900">
                  <c:v>10.8749521678322</c:v>
                </c:pt>
                <c:pt idx="7901">
                  <c:v>10.8763287440559</c:v>
                </c:pt>
                <c:pt idx="7902">
                  <c:v>10.8777053202797</c:v>
                </c:pt>
                <c:pt idx="7903">
                  <c:v>10.8790818965035</c:v>
                </c:pt>
                <c:pt idx="7904">
                  <c:v>10.8804584727273</c:v>
                </c:pt>
                <c:pt idx="7905">
                  <c:v>10.8818350489511</c:v>
                </c:pt>
                <c:pt idx="7906">
                  <c:v>10.8832116251748</c:v>
                </c:pt>
                <c:pt idx="7907">
                  <c:v>10.8845882013986</c:v>
                </c:pt>
                <c:pt idx="7908">
                  <c:v>10.8859647776224</c:v>
                </c:pt>
                <c:pt idx="7909">
                  <c:v>10.8873413538462</c:v>
                </c:pt>
                <c:pt idx="7910">
                  <c:v>10.8887179300699</c:v>
                </c:pt>
                <c:pt idx="7911">
                  <c:v>10.8900945062937</c:v>
                </c:pt>
                <c:pt idx="7912">
                  <c:v>10.8914710825175</c:v>
                </c:pt>
                <c:pt idx="7913">
                  <c:v>10.892847658741299</c:v>
                </c:pt>
                <c:pt idx="7914">
                  <c:v>10.894224234965</c:v>
                </c:pt>
                <c:pt idx="7915">
                  <c:v>10.8956008111888</c:v>
                </c:pt>
                <c:pt idx="7916">
                  <c:v>10.896977387412599</c:v>
                </c:pt>
                <c:pt idx="7917">
                  <c:v>10.898353963636399</c:v>
                </c:pt>
                <c:pt idx="7918">
                  <c:v>10.8997305398601</c:v>
                </c:pt>
                <c:pt idx="7919">
                  <c:v>10.901107116083899</c:v>
                </c:pt>
                <c:pt idx="7920">
                  <c:v>10.902483692307699</c:v>
                </c:pt>
                <c:pt idx="7921">
                  <c:v>10.903860268531499</c:v>
                </c:pt>
                <c:pt idx="7922">
                  <c:v>10.905236844755199</c:v>
                </c:pt>
                <c:pt idx="7923">
                  <c:v>10.906613420978999</c:v>
                </c:pt>
                <c:pt idx="7924">
                  <c:v>10.907989997202799</c:v>
                </c:pt>
                <c:pt idx="7925">
                  <c:v>10.909366573426601</c:v>
                </c:pt>
                <c:pt idx="7926">
                  <c:v>10.910743149650401</c:v>
                </c:pt>
                <c:pt idx="7927">
                  <c:v>10.912119725874099</c:v>
                </c:pt>
                <c:pt idx="7928">
                  <c:v>10.913496302097901</c:v>
                </c:pt>
                <c:pt idx="7929">
                  <c:v>10.914872878321701</c:v>
                </c:pt>
                <c:pt idx="7930">
                  <c:v>10.9162494545455</c:v>
                </c:pt>
                <c:pt idx="7931">
                  <c:v>10.917626030769201</c:v>
                </c:pt>
                <c:pt idx="7932">
                  <c:v>10.919002606993001</c:v>
                </c:pt>
                <c:pt idx="7933">
                  <c:v>10.9203791832168</c:v>
                </c:pt>
                <c:pt idx="7934">
                  <c:v>10.9217557594406</c:v>
                </c:pt>
                <c:pt idx="7935">
                  <c:v>10.923132335664301</c:v>
                </c:pt>
                <c:pt idx="7936">
                  <c:v>10.9245089118881</c:v>
                </c:pt>
                <c:pt idx="7937">
                  <c:v>10.9258854881119</c:v>
                </c:pt>
                <c:pt idx="7938">
                  <c:v>10.9272620643357</c:v>
                </c:pt>
                <c:pt idx="7939">
                  <c:v>10.9286386405594</c:v>
                </c:pt>
                <c:pt idx="7940">
                  <c:v>10.9300152167832</c:v>
                </c:pt>
                <c:pt idx="7941">
                  <c:v>10.931391793007</c:v>
                </c:pt>
                <c:pt idx="7942">
                  <c:v>10.9327683692308</c:v>
                </c:pt>
                <c:pt idx="7943">
                  <c:v>10.9341449454545</c:v>
                </c:pt>
                <c:pt idx="7944">
                  <c:v>10.9355215216783</c:v>
                </c:pt>
                <c:pt idx="7945">
                  <c:v>10.9368980979021</c:v>
                </c:pt>
                <c:pt idx="7946">
                  <c:v>10.9382746741259</c:v>
                </c:pt>
                <c:pt idx="7947">
                  <c:v>10.9396512503497</c:v>
                </c:pt>
                <c:pt idx="7948">
                  <c:v>10.9410278265734</c:v>
                </c:pt>
                <c:pt idx="7949">
                  <c:v>10.9424044027972</c:v>
                </c:pt>
                <c:pt idx="7950">
                  <c:v>10.943780979021</c:v>
                </c:pt>
                <c:pt idx="7951">
                  <c:v>10.945157555244799</c:v>
                </c:pt>
                <c:pt idx="7952">
                  <c:v>10.9465341314685</c:v>
                </c:pt>
                <c:pt idx="7953">
                  <c:v>10.9479107076923</c:v>
                </c:pt>
                <c:pt idx="7954">
                  <c:v>10.9492872839161</c:v>
                </c:pt>
                <c:pt idx="7955">
                  <c:v>10.950663860139899</c:v>
                </c:pt>
                <c:pt idx="7956">
                  <c:v>10.9520404363636</c:v>
                </c:pt>
                <c:pt idx="7957">
                  <c:v>10.9534170125874</c:v>
                </c:pt>
                <c:pt idx="7958">
                  <c:v>10.954793588811199</c:v>
                </c:pt>
                <c:pt idx="7959">
                  <c:v>10.956170165034999</c:v>
                </c:pt>
                <c:pt idx="7960">
                  <c:v>10.9575467412587</c:v>
                </c:pt>
                <c:pt idx="7961">
                  <c:v>10.958923317482499</c:v>
                </c:pt>
                <c:pt idx="7962">
                  <c:v>10.960299893706299</c:v>
                </c:pt>
                <c:pt idx="7963">
                  <c:v>10.961676469930101</c:v>
                </c:pt>
                <c:pt idx="7964">
                  <c:v>10.963053046153799</c:v>
                </c:pt>
                <c:pt idx="7965">
                  <c:v>10.964429622377599</c:v>
                </c:pt>
                <c:pt idx="7966">
                  <c:v>10.965806198601401</c:v>
                </c:pt>
                <c:pt idx="7967">
                  <c:v>10.967182774825201</c:v>
                </c:pt>
                <c:pt idx="7968">
                  <c:v>10.968559351049</c:v>
                </c:pt>
                <c:pt idx="7969">
                  <c:v>10.969935927272701</c:v>
                </c:pt>
                <c:pt idx="7970">
                  <c:v>10.971312503496501</c:v>
                </c:pt>
                <c:pt idx="7971">
                  <c:v>10.9726890797203</c:v>
                </c:pt>
                <c:pt idx="7972">
                  <c:v>10.9740656559441</c:v>
                </c:pt>
                <c:pt idx="7973">
                  <c:v>10.975442232167801</c:v>
                </c:pt>
                <c:pt idx="7974">
                  <c:v>10.976818808391601</c:v>
                </c:pt>
                <c:pt idx="7975">
                  <c:v>10.9781953846154</c:v>
                </c:pt>
                <c:pt idx="7976">
                  <c:v>10.9795719608392</c:v>
                </c:pt>
                <c:pt idx="7977">
                  <c:v>10.980948537062901</c:v>
                </c:pt>
                <c:pt idx="7978">
                  <c:v>10.9823251132867</c:v>
                </c:pt>
                <c:pt idx="7979">
                  <c:v>10.9837016895105</c:v>
                </c:pt>
                <c:pt idx="7980">
                  <c:v>10.9850782657343</c:v>
                </c:pt>
                <c:pt idx="7981">
                  <c:v>10.986454841958</c:v>
                </c:pt>
                <c:pt idx="7982">
                  <c:v>10.9878314181818</c:v>
                </c:pt>
                <c:pt idx="7983">
                  <c:v>10.9892079944056</c:v>
                </c:pt>
                <c:pt idx="7984">
                  <c:v>10.9905845706294</c:v>
                </c:pt>
                <c:pt idx="7985">
                  <c:v>10.9919611468531</c:v>
                </c:pt>
                <c:pt idx="7986">
                  <c:v>10.9933377230769</c:v>
                </c:pt>
                <c:pt idx="7987">
                  <c:v>10.9947142993007</c:v>
                </c:pt>
                <c:pt idx="7988">
                  <c:v>10.9960908755245</c:v>
                </c:pt>
                <c:pt idx="7989">
                  <c:v>10.9974674517483</c:v>
                </c:pt>
                <c:pt idx="7990">
                  <c:v>10.998844027972</c:v>
                </c:pt>
                <c:pt idx="7991">
                  <c:v>11.0002206041958</c:v>
                </c:pt>
                <c:pt idx="7992">
                  <c:v>11.0015971804196</c:v>
                </c:pt>
                <c:pt idx="7993">
                  <c:v>11.002973756643399</c:v>
                </c:pt>
                <c:pt idx="7994">
                  <c:v>11.0043503328671</c:v>
                </c:pt>
                <c:pt idx="7995">
                  <c:v>11.0057269090909</c:v>
                </c:pt>
                <c:pt idx="7996">
                  <c:v>11.007103485314699</c:v>
                </c:pt>
                <c:pt idx="7997">
                  <c:v>11.008480061538499</c:v>
                </c:pt>
                <c:pt idx="7998">
                  <c:v>11.0098566377622</c:v>
                </c:pt>
                <c:pt idx="7999">
                  <c:v>11.011233213985999</c:v>
                </c:pt>
                <c:pt idx="8000">
                  <c:v>11.012609790209799</c:v>
                </c:pt>
                <c:pt idx="8001">
                  <c:v>11.013986366433601</c:v>
                </c:pt>
                <c:pt idx="8002">
                  <c:v>11.015362942657299</c:v>
                </c:pt>
                <c:pt idx="8003">
                  <c:v>11.016739518881099</c:v>
                </c:pt>
                <c:pt idx="8004">
                  <c:v>11.018116095104901</c:v>
                </c:pt>
                <c:pt idx="8005">
                  <c:v>11.019492671328701</c:v>
                </c:pt>
                <c:pt idx="8006">
                  <c:v>11.020869247552399</c:v>
                </c:pt>
                <c:pt idx="8007">
                  <c:v>11.022245823776201</c:v>
                </c:pt>
                <c:pt idx="8008">
                  <c:v>11.023622400000001</c:v>
                </c:pt>
                <c:pt idx="8009">
                  <c:v>11.024998976223801</c:v>
                </c:pt>
                <c:pt idx="8010">
                  <c:v>11.0263755524476</c:v>
                </c:pt>
                <c:pt idx="8011">
                  <c:v>11.027752128671301</c:v>
                </c:pt>
                <c:pt idx="8012">
                  <c:v>11.029128704895101</c:v>
                </c:pt>
                <c:pt idx="8013">
                  <c:v>11.0305052811189</c:v>
                </c:pt>
                <c:pt idx="8014">
                  <c:v>11.0318818573427</c:v>
                </c:pt>
                <c:pt idx="8015">
                  <c:v>11.033258433566401</c:v>
                </c:pt>
                <c:pt idx="8016">
                  <c:v>11.0346350097902</c:v>
                </c:pt>
                <c:pt idx="8017">
                  <c:v>11.036011586014</c:v>
                </c:pt>
                <c:pt idx="8018">
                  <c:v>11.0373881622378</c:v>
                </c:pt>
                <c:pt idx="8019">
                  <c:v>11.0387647384615</c:v>
                </c:pt>
                <c:pt idx="8020">
                  <c:v>11.0401413146853</c:v>
                </c:pt>
                <c:pt idx="8021">
                  <c:v>11.0415178909091</c:v>
                </c:pt>
                <c:pt idx="8022">
                  <c:v>11.0428944671329</c:v>
                </c:pt>
                <c:pt idx="8023">
                  <c:v>11.0442710433566</c:v>
                </c:pt>
                <c:pt idx="8024">
                  <c:v>11.0456476195804</c:v>
                </c:pt>
                <c:pt idx="8025">
                  <c:v>11.0470241958042</c:v>
                </c:pt>
                <c:pt idx="8026">
                  <c:v>11.048400772028</c:v>
                </c:pt>
                <c:pt idx="8027">
                  <c:v>11.0497773482517</c:v>
                </c:pt>
                <c:pt idx="8028">
                  <c:v>11.0511539244755</c:v>
                </c:pt>
                <c:pt idx="8029">
                  <c:v>11.0525305006993</c:v>
                </c:pt>
                <c:pt idx="8030">
                  <c:v>11.0539070769231</c:v>
                </c:pt>
                <c:pt idx="8031">
                  <c:v>11.055283653146899</c:v>
                </c:pt>
                <c:pt idx="8032">
                  <c:v>11.0566602293706</c:v>
                </c:pt>
                <c:pt idx="8033">
                  <c:v>11.0580368055944</c:v>
                </c:pt>
                <c:pt idx="8034">
                  <c:v>11.059413381818199</c:v>
                </c:pt>
                <c:pt idx="8035">
                  <c:v>11.060789958041999</c:v>
                </c:pt>
                <c:pt idx="8036">
                  <c:v>11.0621665342657</c:v>
                </c:pt>
                <c:pt idx="8037">
                  <c:v>11.063543110489499</c:v>
                </c:pt>
                <c:pt idx="8038">
                  <c:v>11.064919686713299</c:v>
                </c:pt>
                <c:pt idx="8039">
                  <c:v>11.066296262937099</c:v>
                </c:pt>
                <c:pt idx="8040">
                  <c:v>11.067672839160799</c:v>
                </c:pt>
                <c:pt idx="8041">
                  <c:v>11.069049415384599</c:v>
                </c:pt>
                <c:pt idx="8042">
                  <c:v>11.070425991608399</c:v>
                </c:pt>
                <c:pt idx="8043">
                  <c:v>11.071802567832201</c:v>
                </c:pt>
                <c:pt idx="8044">
                  <c:v>11.073179144055899</c:v>
                </c:pt>
                <c:pt idx="8045">
                  <c:v>11.074555720279699</c:v>
                </c:pt>
                <c:pt idx="8046">
                  <c:v>11.075932296503501</c:v>
                </c:pt>
                <c:pt idx="8047">
                  <c:v>11.077308872727301</c:v>
                </c:pt>
                <c:pt idx="8048">
                  <c:v>11.078685448950999</c:v>
                </c:pt>
                <c:pt idx="8049">
                  <c:v>11.080062025174801</c:v>
                </c:pt>
                <c:pt idx="8050">
                  <c:v>11.081438601398601</c:v>
                </c:pt>
                <c:pt idx="8051">
                  <c:v>11.0828151776224</c:v>
                </c:pt>
                <c:pt idx="8052">
                  <c:v>11.0841917538462</c:v>
                </c:pt>
                <c:pt idx="8053">
                  <c:v>11.085568330069901</c:v>
                </c:pt>
                <c:pt idx="8054">
                  <c:v>11.0869449062937</c:v>
                </c:pt>
                <c:pt idx="8055">
                  <c:v>11.0883214825175</c:v>
                </c:pt>
                <c:pt idx="8056">
                  <c:v>11.0896980587413</c:v>
                </c:pt>
                <c:pt idx="8057">
                  <c:v>11.091074634965</c:v>
                </c:pt>
                <c:pt idx="8058">
                  <c:v>11.0924512111888</c:v>
                </c:pt>
                <c:pt idx="8059">
                  <c:v>11.0938277874126</c:v>
                </c:pt>
                <c:pt idx="8060">
                  <c:v>11.0952043636364</c:v>
                </c:pt>
                <c:pt idx="8061">
                  <c:v>11.0965809398601</c:v>
                </c:pt>
                <c:pt idx="8062">
                  <c:v>11.0979575160839</c:v>
                </c:pt>
                <c:pt idx="8063">
                  <c:v>11.0993340923077</c:v>
                </c:pt>
                <c:pt idx="8064">
                  <c:v>11.1007106685315</c:v>
                </c:pt>
                <c:pt idx="8065">
                  <c:v>11.1020872447552</c:v>
                </c:pt>
                <c:pt idx="8066">
                  <c:v>11.103463820979</c:v>
                </c:pt>
                <c:pt idx="8067">
                  <c:v>11.1048403972028</c:v>
                </c:pt>
                <c:pt idx="8068">
                  <c:v>11.1062169734266</c:v>
                </c:pt>
                <c:pt idx="8069">
                  <c:v>11.107593549650399</c:v>
                </c:pt>
                <c:pt idx="8070">
                  <c:v>11.1089701258741</c:v>
                </c:pt>
                <c:pt idx="8071">
                  <c:v>11.1103467020979</c:v>
                </c:pt>
                <c:pt idx="8072">
                  <c:v>11.111723278321699</c:v>
                </c:pt>
                <c:pt idx="8073">
                  <c:v>11.113099854545499</c:v>
                </c:pt>
                <c:pt idx="8074">
                  <c:v>11.1144764307692</c:v>
                </c:pt>
                <c:pt idx="8075">
                  <c:v>11.115853006992999</c:v>
                </c:pt>
                <c:pt idx="8076">
                  <c:v>11.117229583216799</c:v>
                </c:pt>
                <c:pt idx="8077">
                  <c:v>11.118606159440599</c:v>
                </c:pt>
                <c:pt idx="8078">
                  <c:v>11.1199827356643</c:v>
                </c:pt>
                <c:pt idx="8079">
                  <c:v>11.121359311888099</c:v>
                </c:pt>
                <c:pt idx="8080">
                  <c:v>11.122735888111899</c:v>
                </c:pt>
                <c:pt idx="8081">
                  <c:v>11.124112464335701</c:v>
                </c:pt>
                <c:pt idx="8082">
                  <c:v>11.125489040559399</c:v>
                </c:pt>
                <c:pt idx="8083">
                  <c:v>11.126865616783199</c:v>
                </c:pt>
                <c:pt idx="8084">
                  <c:v>11.128242193007001</c:v>
                </c:pt>
                <c:pt idx="8085">
                  <c:v>11.129618769230801</c:v>
                </c:pt>
                <c:pt idx="8086">
                  <c:v>11.130995345454499</c:v>
                </c:pt>
                <c:pt idx="8087">
                  <c:v>11.132371921678301</c:v>
                </c:pt>
                <c:pt idx="8088">
                  <c:v>11.133748497902101</c:v>
                </c:pt>
                <c:pt idx="8089">
                  <c:v>11.1351250741259</c:v>
                </c:pt>
                <c:pt idx="8090">
                  <c:v>11.1365016503497</c:v>
                </c:pt>
                <c:pt idx="8091">
                  <c:v>11.137878226573401</c:v>
                </c:pt>
                <c:pt idx="8092">
                  <c:v>11.1392548027972</c:v>
                </c:pt>
                <c:pt idx="8093">
                  <c:v>11.140631379021</c:v>
                </c:pt>
                <c:pt idx="8094">
                  <c:v>11.1420079552448</c:v>
                </c:pt>
                <c:pt idx="8095">
                  <c:v>11.1433845314685</c:v>
                </c:pt>
                <c:pt idx="8096">
                  <c:v>11.1447611076923</c:v>
                </c:pt>
                <c:pt idx="8097">
                  <c:v>11.1461376839161</c:v>
                </c:pt>
                <c:pt idx="8098">
                  <c:v>11.1475142601399</c:v>
                </c:pt>
                <c:pt idx="8099">
                  <c:v>11.1488908363636</c:v>
                </c:pt>
                <c:pt idx="8100">
                  <c:v>11.1502674125874</c:v>
                </c:pt>
                <c:pt idx="8101">
                  <c:v>11.1516439888112</c:v>
                </c:pt>
                <c:pt idx="8102">
                  <c:v>11.153020565035</c:v>
                </c:pt>
                <c:pt idx="8103">
                  <c:v>11.1543971412587</c:v>
                </c:pt>
                <c:pt idx="8104">
                  <c:v>11.1557737174825</c:v>
                </c:pt>
                <c:pt idx="8105">
                  <c:v>11.1571502937063</c:v>
                </c:pt>
                <c:pt idx="8106">
                  <c:v>11.1585268699301</c:v>
                </c:pt>
                <c:pt idx="8107">
                  <c:v>11.1599034461538</c:v>
                </c:pt>
                <c:pt idx="8108">
                  <c:v>11.1612800223776</c:v>
                </c:pt>
                <c:pt idx="8109">
                  <c:v>11.1626565986014</c:v>
                </c:pt>
                <c:pt idx="8110">
                  <c:v>11.1640331748252</c:v>
                </c:pt>
                <c:pt idx="8111">
                  <c:v>11.165409751048999</c:v>
                </c:pt>
                <c:pt idx="8112">
                  <c:v>11.1667863272727</c:v>
                </c:pt>
                <c:pt idx="8113">
                  <c:v>11.1681629034965</c:v>
                </c:pt>
                <c:pt idx="8114">
                  <c:v>11.169539479720299</c:v>
                </c:pt>
                <c:pt idx="8115">
                  <c:v>11.170916055944099</c:v>
                </c:pt>
                <c:pt idx="8116">
                  <c:v>11.1722926321678</c:v>
                </c:pt>
                <c:pt idx="8117">
                  <c:v>11.173669208391599</c:v>
                </c:pt>
                <c:pt idx="8118">
                  <c:v>11.175045784615399</c:v>
                </c:pt>
                <c:pt idx="8119">
                  <c:v>11.176422360839201</c:v>
                </c:pt>
                <c:pt idx="8120">
                  <c:v>11.177798937062899</c:v>
                </c:pt>
                <c:pt idx="8121">
                  <c:v>11.179175513286699</c:v>
                </c:pt>
                <c:pt idx="8122">
                  <c:v>11.180552089510501</c:v>
                </c:pt>
                <c:pt idx="8123">
                  <c:v>11.181928665734301</c:v>
                </c:pt>
                <c:pt idx="8124">
                  <c:v>11.183305241957999</c:v>
                </c:pt>
                <c:pt idx="8125">
                  <c:v>11.184681818181801</c:v>
                </c:pt>
                <c:pt idx="8126">
                  <c:v>11.186058394405601</c:v>
                </c:pt>
                <c:pt idx="8127">
                  <c:v>11.187434970629401</c:v>
                </c:pt>
                <c:pt idx="8128">
                  <c:v>11.188811546853101</c:v>
                </c:pt>
                <c:pt idx="8129">
                  <c:v>11.190188123076901</c:v>
                </c:pt>
                <c:pt idx="8130">
                  <c:v>11.191564699300701</c:v>
                </c:pt>
                <c:pt idx="8131">
                  <c:v>11.1929412755245</c:v>
                </c:pt>
                <c:pt idx="8132">
                  <c:v>11.1943178517483</c:v>
                </c:pt>
                <c:pt idx="8133">
                  <c:v>11.195694427972001</c:v>
                </c:pt>
                <c:pt idx="8134">
                  <c:v>11.1970710041958</c:v>
                </c:pt>
                <c:pt idx="8135">
                  <c:v>11.1984475804196</c:v>
                </c:pt>
                <c:pt idx="8136">
                  <c:v>11.1998241566434</c:v>
                </c:pt>
                <c:pt idx="8137">
                  <c:v>11.2012007328671</c:v>
                </c:pt>
                <c:pt idx="8138">
                  <c:v>11.2025773090909</c:v>
                </c:pt>
                <c:pt idx="8139">
                  <c:v>11.2039538853147</c:v>
                </c:pt>
                <c:pt idx="8140">
                  <c:v>11.2053304615385</c:v>
                </c:pt>
                <c:pt idx="8141">
                  <c:v>11.2067070377622</c:v>
                </c:pt>
                <c:pt idx="8142">
                  <c:v>11.208083613986</c:v>
                </c:pt>
                <c:pt idx="8143">
                  <c:v>11.2094601902098</c:v>
                </c:pt>
                <c:pt idx="8144">
                  <c:v>11.2108367664336</c:v>
                </c:pt>
                <c:pt idx="8145">
                  <c:v>11.2122133426573</c:v>
                </c:pt>
                <c:pt idx="8146">
                  <c:v>11.2135899188811</c:v>
                </c:pt>
                <c:pt idx="8147">
                  <c:v>11.2149664951049</c:v>
                </c:pt>
                <c:pt idx="8148">
                  <c:v>11.2163430713287</c:v>
                </c:pt>
                <c:pt idx="8149">
                  <c:v>11.2177196475524</c:v>
                </c:pt>
                <c:pt idx="8150">
                  <c:v>11.2190962237762</c:v>
                </c:pt>
                <c:pt idx="8151">
                  <c:v>11.2204728</c:v>
                </c:pt>
                <c:pt idx="8152">
                  <c:v>11.221849376223799</c:v>
                </c:pt>
                <c:pt idx="8153">
                  <c:v>11.223225952447599</c:v>
                </c:pt>
                <c:pt idx="8154">
                  <c:v>11.2246025286713</c:v>
                </c:pt>
                <c:pt idx="8155">
                  <c:v>11.225979104895099</c:v>
                </c:pt>
                <c:pt idx="8156">
                  <c:v>11.227355681118899</c:v>
                </c:pt>
                <c:pt idx="8157">
                  <c:v>11.228732257342701</c:v>
                </c:pt>
                <c:pt idx="8158">
                  <c:v>11.230108833566399</c:v>
                </c:pt>
                <c:pt idx="8159">
                  <c:v>11.231485409790199</c:v>
                </c:pt>
                <c:pt idx="8160">
                  <c:v>11.232861986014001</c:v>
                </c:pt>
                <c:pt idx="8161">
                  <c:v>11.234238562237801</c:v>
                </c:pt>
                <c:pt idx="8162">
                  <c:v>11.235615138461499</c:v>
                </c:pt>
                <c:pt idx="8163">
                  <c:v>11.236991714685299</c:v>
                </c:pt>
                <c:pt idx="8164">
                  <c:v>11.238368290909101</c:v>
                </c:pt>
                <c:pt idx="8165">
                  <c:v>11.239744867132901</c:v>
                </c:pt>
                <c:pt idx="8166">
                  <c:v>11.241121443356599</c:v>
                </c:pt>
                <c:pt idx="8167">
                  <c:v>11.242498019580401</c:v>
                </c:pt>
                <c:pt idx="8168">
                  <c:v>11.243874595804201</c:v>
                </c:pt>
                <c:pt idx="8169">
                  <c:v>11.245251172028</c:v>
                </c:pt>
                <c:pt idx="8170">
                  <c:v>11.2466277482518</c:v>
                </c:pt>
                <c:pt idx="8171">
                  <c:v>11.248004324475501</c:v>
                </c:pt>
                <c:pt idx="8172">
                  <c:v>11.2493809006993</c:v>
                </c:pt>
                <c:pt idx="8173">
                  <c:v>11.2507574769231</c:v>
                </c:pt>
                <c:pt idx="8174">
                  <c:v>11.2521340531469</c:v>
                </c:pt>
                <c:pt idx="8175">
                  <c:v>11.2535106293706</c:v>
                </c:pt>
                <c:pt idx="8176">
                  <c:v>11.2548872055944</c:v>
                </c:pt>
                <c:pt idx="8177">
                  <c:v>11.2562637818182</c:v>
                </c:pt>
                <c:pt idx="8178">
                  <c:v>11.257640358042</c:v>
                </c:pt>
                <c:pt idx="8179">
                  <c:v>11.2590169342657</c:v>
                </c:pt>
                <c:pt idx="8180">
                  <c:v>11.2603935104895</c:v>
                </c:pt>
                <c:pt idx="8181">
                  <c:v>11.2617700867133</c:v>
                </c:pt>
                <c:pt idx="8182">
                  <c:v>11.2631466629371</c:v>
                </c:pt>
                <c:pt idx="8183">
                  <c:v>11.2645232391608</c:v>
                </c:pt>
                <c:pt idx="8184">
                  <c:v>11.2658998153846</c:v>
                </c:pt>
                <c:pt idx="8185">
                  <c:v>11.2672763916084</c:v>
                </c:pt>
                <c:pt idx="8186">
                  <c:v>11.2686529678322</c:v>
                </c:pt>
                <c:pt idx="8187">
                  <c:v>11.2700295440559</c:v>
                </c:pt>
                <c:pt idx="8188">
                  <c:v>11.2714061202797</c:v>
                </c:pt>
                <c:pt idx="8189">
                  <c:v>11.2727826965035</c:v>
                </c:pt>
                <c:pt idx="8190">
                  <c:v>11.274159272727299</c:v>
                </c:pt>
                <c:pt idx="8191">
                  <c:v>11.275535848951099</c:v>
                </c:pt>
                <c:pt idx="8192">
                  <c:v>11.2769124251748</c:v>
                </c:pt>
                <c:pt idx="8193">
                  <c:v>11.278289001398599</c:v>
                </c:pt>
                <c:pt idx="8194">
                  <c:v>11.279665577622399</c:v>
                </c:pt>
                <c:pt idx="8195">
                  <c:v>11.281042153846199</c:v>
                </c:pt>
                <c:pt idx="8196">
                  <c:v>11.282418730069899</c:v>
                </c:pt>
                <c:pt idx="8197">
                  <c:v>11.283795306293699</c:v>
                </c:pt>
                <c:pt idx="8198">
                  <c:v>11.285171882517499</c:v>
                </c:pt>
                <c:pt idx="8199">
                  <c:v>11.286548458741301</c:v>
                </c:pt>
                <c:pt idx="8200">
                  <c:v>11.287925034964999</c:v>
                </c:pt>
                <c:pt idx="8201">
                  <c:v>11.289301611188799</c:v>
                </c:pt>
                <c:pt idx="8202">
                  <c:v>11.290678187412601</c:v>
                </c:pt>
                <c:pt idx="8203">
                  <c:v>11.292054763636401</c:v>
                </c:pt>
                <c:pt idx="8204">
                  <c:v>11.293431339860099</c:v>
                </c:pt>
                <c:pt idx="8205">
                  <c:v>11.294807916083901</c:v>
                </c:pt>
                <c:pt idx="8206">
                  <c:v>11.296184492307701</c:v>
                </c:pt>
                <c:pt idx="8207">
                  <c:v>11.2975610685315</c:v>
                </c:pt>
                <c:pt idx="8208">
                  <c:v>11.298937644755201</c:v>
                </c:pt>
                <c:pt idx="8209">
                  <c:v>11.300314220979001</c:v>
                </c:pt>
                <c:pt idx="8210">
                  <c:v>11.3016907972028</c:v>
                </c:pt>
                <c:pt idx="8211">
                  <c:v>11.3030673734266</c:v>
                </c:pt>
                <c:pt idx="8212">
                  <c:v>11.3044439496504</c:v>
                </c:pt>
                <c:pt idx="8213">
                  <c:v>11.3058205258741</c:v>
                </c:pt>
                <c:pt idx="8214">
                  <c:v>11.3071971020979</c:v>
                </c:pt>
                <c:pt idx="8215">
                  <c:v>11.3085736783217</c:v>
                </c:pt>
                <c:pt idx="8216">
                  <c:v>11.3099502545455</c:v>
                </c:pt>
                <c:pt idx="8217">
                  <c:v>11.3113268307692</c:v>
                </c:pt>
                <c:pt idx="8218">
                  <c:v>11.312703406993</c:v>
                </c:pt>
                <c:pt idx="8219">
                  <c:v>11.3140799832168</c:v>
                </c:pt>
                <c:pt idx="8220">
                  <c:v>11.3154565594406</c:v>
                </c:pt>
                <c:pt idx="8221">
                  <c:v>11.3168331356643</c:v>
                </c:pt>
                <c:pt idx="8222">
                  <c:v>11.3182097118881</c:v>
                </c:pt>
                <c:pt idx="8223">
                  <c:v>11.3195862881119</c:v>
                </c:pt>
                <c:pt idx="8224">
                  <c:v>11.3209628643357</c:v>
                </c:pt>
                <c:pt idx="8225">
                  <c:v>11.3223394405594</c:v>
                </c:pt>
                <c:pt idx="8226">
                  <c:v>11.3237160167832</c:v>
                </c:pt>
                <c:pt idx="8227">
                  <c:v>11.325092593007</c:v>
                </c:pt>
                <c:pt idx="8228">
                  <c:v>11.326469169230799</c:v>
                </c:pt>
                <c:pt idx="8229">
                  <c:v>11.3278457454545</c:v>
                </c:pt>
                <c:pt idx="8230">
                  <c:v>11.3292223216783</c:v>
                </c:pt>
                <c:pt idx="8231">
                  <c:v>11.3305988979021</c:v>
                </c:pt>
                <c:pt idx="8232">
                  <c:v>11.331975474125899</c:v>
                </c:pt>
                <c:pt idx="8233">
                  <c:v>11.333352050349699</c:v>
                </c:pt>
                <c:pt idx="8234">
                  <c:v>11.3347286265734</c:v>
                </c:pt>
                <c:pt idx="8235">
                  <c:v>11.336105202797199</c:v>
                </c:pt>
                <c:pt idx="8236">
                  <c:v>11.337481779020999</c:v>
                </c:pt>
                <c:pt idx="8237">
                  <c:v>11.338858355244801</c:v>
                </c:pt>
                <c:pt idx="8238">
                  <c:v>11.340234931468499</c:v>
                </c:pt>
                <c:pt idx="8239">
                  <c:v>11.341611507692299</c:v>
                </c:pt>
                <c:pt idx="8240">
                  <c:v>11.342988083916101</c:v>
                </c:pt>
                <c:pt idx="8241">
                  <c:v>11.344364660139901</c:v>
                </c:pt>
                <c:pt idx="8242">
                  <c:v>11.345741236363599</c:v>
                </c:pt>
                <c:pt idx="8243">
                  <c:v>11.347117812587401</c:v>
                </c:pt>
                <c:pt idx="8244">
                  <c:v>11.348494388811201</c:v>
                </c:pt>
                <c:pt idx="8245">
                  <c:v>11.349870965035</c:v>
                </c:pt>
                <c:pt idx="8246">
                  <c:v>11.351247541258701</c:v>
                </c:pt>
                <c:pt idx="8247">
                  <c:v>11.352624117482501</c:v>
                </c:pt>
                <c:pt idx="8248">
                  <c:v>11.3540006937063</c:v>
                </c:pt>
                <c:pt idx="8249">
                  <c:v>11.3553772699301</c:v>
                </c:pt>
                <c:pt idx="8250">
                  <c:v>11.356753846153801</c:v>
                </c:pt>
                <c:pt idx="8251">
                  <c:v>11.358130422377601</c:v>
                </c:pt>
                <c:pt idx="8252">
                  <c:v>11.3595069986014</c:v>
                </c:pt>
                <c:pt idx="8253">
                  <c:v>11.3608835748252</c:v>
                </c:pt>
                <c:pt idx="8254">
                  <c:v>11.362260151049</c:v>
                </c:pt>
                <c:pt idx="8255">
                  <c:v>11.3636367272727</c:v>
                </c:pt>
                <c:pt idx="8256">
                  <c:v>11.3650133034965</c:v>
                </c:pt>
                <c:pt idx="8257">
                  <c:v>11.3663898797203</c:v>
                </c:pt>
                <c:pt idx="8258">
                  <c:v>11.3677664559441</c:v>
                </c:pt>
                <c:pt idx="8259">
                  <c:v>11.3691430321678</c:v>
                </c:pt>
                <c:pt idx="8260">
                  <c:v>11.3705196083916</c:v>
                </c:pt>
                <c:pt idx="8261">
                  <c:v>11.3718961846154</c:v>
                </c:pt>
                <c:pt idx="8262">
                  <c:v>11.3732727608392</c:v>
                </c:pt>
                <c:pt idx="8263">
                  <c:v>11.3746493370629</c:v>
                </c:pt>
                <c:pt idx="8264">
                  <c:v>11.3760259132867</c:v>
                </c:pt>
                <c:pt idx="8265">
                  <c:v>11.3774024895105</c:v>
                </c:pt>
                <c:pt idx="8266">
                  <c:v>11.3787790657343</c:v>
                </c:pt>
                <c:pt idx="8267">
                  <c:v>11.380155641958</c:v>
                </c:pt>
                <c:pt idx="8268">
                  <c:v>11.3815322181818</c:v>
                </c:pt>
                <c:pt idx="8269">
                  <c:v>11.3829087944056</c:v>
                </c:pt>
                <c:pt idx="8270">
                  <c:v>11.384285370629399</c:v>
                </c:pt>
                <c:pt idx="8271">
                  <c:v>11.3856619468531</c:v>
                </c:pt>
                <c:pt idx="8272">
                  <c:v>11.3870385230769</c:v>
                </c:pt>
                <c:pt idx="8273">
                  <c:v>11.388415099300699</c:v>
                </c:pt>
                <c:pt idx="8274">
                  <c:v>11.389791675524499</c:v>
                </c:pt>
                <c:pt idx="8275">
                  <c:v>11.391168251748301</c:v>
                </c:pt>
                <c:pt idx="8276">
                  <c:v>11.392544827971999</c:v>
                </c:pt>
                <c:pt idx="8277">
                  <c:v>11.393921404195799</c:v>
                </c:pt>
                <c:pt idx="8278">
                  <c:v>11.395297980419601</c:v>
                </c:pt>
                <c:pt idx="8279">
                  <c:v>11.396674556643401</c:v>
                </c:pt>
                <c:pt idx="8280">
                  <c:v>11.398051132867099</c:v>
                </c:pt>
                <c:pt idx="8281">
                  <c:v>11.399427709090901</c:v>
                </c:pt>
                <c:pt idx="8282">
                  <c:v>11.400804285314701</c:v>
                </c:pt>
                <c:pt idx="8283">
                  <c:v>11.402180861538501</c:v>
                </c:pt>
                <c:pt idx="8284">
                  <c:v>11.403557437762201</c:v>
                </c:pt>
                <c:pt idx="8285">
                  <c:v>11.404934013986001</c:v>
                </c:pt>
                <c:pt idx="8286">
                  <c:v>11.406310590209801</c:v>
                </c:pt>
                <c:pt idx="8287">
                  <c:v>11.4076871664336</c:v>
                </c:pt>
                <c:pt idx="8288">
                  <c:v>11.409063742657301</c:v>
                </c:pt>
                <c:pt idx="8289">
                  <c:v>11.410440318881101</c:v>
                </c:pt>
                <c:pt idx="8290">
                  <c:v>11.4118168951049</c:v>
                </c:pt>
                <c:pt idx="8291">
                  <c:v>11.4131934713287</c:v>
                </c:pt>
                <c:pt idx="8292">
                  <c:v>11.414570047552401</c:v>
                </c:pt>
                <c:pt idx="8293">
                  <c:v>11.4159466237762</c:v>
                </c:pt>
                <c:pt idx="8294">
                  <c:v>11.4173232</c:v>
                </c:pt>
                <c:pt idx="8295">
                  <c:v>11.4186997762238</c:v>
                </c:pt>
                <c:pt idx="8296">
                  <c:v>11.4200763524476</c:v>
                </c:pt>
                <c:pt idx="8297">
                  <c:v>11.4214529286713</c:v>
                </c:pt>
                <c:pt idx="8298">
                  <c:v>11.4228295048951</c:v>
                </c:pt>
                <c:pt idx="8299">
                  <c:v>11.4242060811189</c:v>
                </c:pt>
                <c:pt idx="8300">
                  <c:v>11.4255826573427</c:v>
                </c:pt>
                <c:pt idx="8301">
                  <c:v>11.4269592335664</c:v>
                </c:pt>
                <c:pt idx="8302">
                  <c:v>11.4283358097902</c:v>
                </c:pt>
                <c:pt idx="8303">
                  <c:v>11.429712386014</c:v>
                </c:pt>
                <c:pt idx="8304">
                  <c:v>11.4310889622378</c:v>
                </c:pt>
                <c:pt idx="8305">
                  <c:v>11.4324655384615</c:v>
                </c:pt>
                <c:pt idx="8306">
                  <c:v>11.4338421146853</c:v>
                </c:pt>
                <c:pt idx="8307">
                  <c:v>11.4352186909091</c:v>
                </c:pt>
                <c:pt idx="8308">
                  <c:v>11.436595267132899</c:v>
                </c:pt>
                <c:pt idx="8309">
                  <c:v>11.4379718433566</c:v>
                </c:pt>
                <c:pt idx="8310">
                  <c:v>11.4393484195804</c:v>
                </c:pt>
                <c:pt idx="8311">
                  <c:v>11.440724995804199</c:v>
                </c:pt>
                <c:pt idx="8312">
                  <c:v>11.442101572027999</c:v>
                </c:pt>
                <c:pt idx="8313">
                  <c:v>11.443478148251801</c:v>
                </c:pt>
                <c:pt idx="8314">
                  <c:v>11.444854724475499</c:v>
                </c:pt>
                <c:pt idx="8315">
                  <c:v>11.446231300699299</c:v>
                </c:pt>
                <c:pt idx="8316">
                  <c:v>11.447607876923099</c:v>
                </c:pt>
                <c:pt idx="8317">
                  <c:v>11.448984453146901</c:v>
                </c:pt>
                <c:pt idx="8318">
                  <c:v>11.450361029370599</c:v>
                </c:pt>
                <c:pt idx="8319">
                  <c:v>11.451737605594399</c:v>
                </c:pt>
                <c:pt idx="8320">
                  <c:v>11.453114181818201</c:v>
                </c:pt>
                <c:pt idx="8321">
                  <c:v>11.454490758042001</c:v>
                </c:pt>
                <c:pt idx="8322">
                  <c:v>11.455867334265699</c:v>
                </c:pt>
                <c:pt idx="8323">
                  <c:v>11.457243910489501</c:v>
                </c:pt>
                <c:pt idx="8324">
                  <c:v>11.458620486713301</c:v>
                </c:pt>
                <c:pt idx="8325">
                  <c:v>11.4599970629371</c:v>
                </c:pt>
                <c:pt idx="8326">
                  <c:v>11.461373639160801</c:v>
                </c:pt>
                <c:pt idx="8327">
                  <c:v>11.462750215384601</c:v>
                </c:pt>
                <c:pt idx="8328">
                  <c:v>11.4641267916084</c:v>
                </c:pt>
                <c:pt idx="8329">
                  <c:v>11.4655033678322</c:v>
                </c:pt>
                <c:pt idx="8330">
                  <c:v>11.466879944055901</c:v>
                </c:pt>
                <c:pt idx="8331">
                  <c:v>11.4682565202797</c:v>
                </c:pt>
                <c:pt idx="8332">
                  <c:v>11.4696330965035</c:v>
                </c:pt>
                <c:pt idx="8333">
                  <c:v>11.4710096727273</c:v>
                </c:pt>
                <c:pt idx="8334">
                  <c:v>11.472386248951</c:v>
                </c:pt>
                <c:pt idx="8335">
                  <c:v>11.4737628251748</c:v>
                </c:pt>
                <c:pt idx="8336">
                  <c:v>11.4751394013986</c:v>
                </c:pt>
                <c:pt idx="8337">
                  <c:v>11.4765159776224</c:v>
                </c:pt>
                <c:pt idx="8338">
                  <c:v>11.4778925538462</c:v>
                </c:pt>
                <c:pt idx="8339">
                  <c:v>11.4792691300699</c:v>
                </c:pt>
                <c:pt idx="8340">
                  <c:v>11.4806457062937</c:v>
                </c:pt>
                <c:pt idx="8341">
                  <c:v>11.4820222825175</c:v>
                </c:pt>
                <c:pt idx="8342">
                  <c:v>11.4833988587413</c:v>
                </c:pt>
                <c:pt idx="8343">
                  <c:v>11.484775434965</c:v>
                </c:pt>
                <c:pt idx="8344">
                  <c:v>11.4861520111888</c:v>
                </c:pt>
                <c:pt idx="8345">
                  <c:v>11.4875285874126</c:v>
                </c:pt>
                <c:pt idx="8346">
                  <c:v>11.488905163636399</c:v>
                </c:pt>
                <c:pt idx="8347">
                  <c:v>11.4902817398601</c:v>
                </c:pt>
                <c:pt idx="8348">
                  <c:v>11.4916583160839</c:v>
                </c:pt>
                <c:pt idx="8349">
                  <c:v>11.493034892307699</c:v>
                </c:pt>
                <c:pt idx="8350">
                  <c:v>11.494411468531499</c:v>
                </c:pt>
                <c:pt idx="8351">
                  <c:v>11.4957880447552</c:v>
                </c:pt>
                <c:pt idx="8352">
                  <c:v>11.497164620978999</c:v>
                </c:pt>
                <c:pt idx="8353">
                  <c:v>11.498541197202799</c:v>
                </c:pt>
                <c:pt idx="8354">
                  <c:v>11.499917773426599</c:v>
                </c:pt>
                <c:pt idx="8355">
                  <c:v>11.501294349650401</c:v>
                </c:pt>
                <c:pt idx="8356">
                  <c:v>11.502670925874099</c:v>
                </c:pt>
                <c:pt idx="8357">
                  <c:v>11.504047502097899</c:v>
                </c:pt>
                <c:pt idx="8358">
                  <c:v>11.505424078321701</c:v>
                </c:pt>
                <c:pt idx="8359">
                  <c:v>11.506800654545501</c:v>
                </c:pt>
                <c:pt idx="8360">
                  <c:v>11.508177230769199</c:v>
                </c:pt>
                <c:pt idx="8361">
                  <c:v>11.509553806993001</c:v>
                </c:pt>
                <c:pt idx="8362">
                  <c:v>11.510930383216801</c:v>
                </c:pt>
                <c:pt idx="8363">
                  <c:v>11.5123069594406</c:v>
                </c:pt>
                <c:pt idx="8364">
                  <c:v>11.513683535664301</c:v>
                </c:pt>
                <c:pt idx="8365">
                  <c:v>11.515060111888101</c:v>
                </c:pt>
                <c:pt idx="8366">
                  <c:v>11.5164366881119</c:v>
                </c:pt>
                <c:pt idx="8367">
                  <c:v>11.5178132643357</c:v>
                </c:pt>
                <c:pt idx="8368">
                  <c:v>11.519189840559401</c:v>
                </c:pt>
                <c:pt idx="8369">
                  <c:v>11.5205664167832</c:v>
                </c:pt>
                <c:pt idx="8370">
                  <c:v>11.521942993007</c:v>
                </c:pt>
                <c:pt idx="8371">
                  <c:v>11.5233195692308</c:v>
                </c:pt>
                <c:pt idx="8372">
                  <c:v>11.5246961454545</c:v>
                </c:pt>
                <c:pt idx="8373">
                  <c:v>11.5260727216783</c:v>
                </c:pt>
                <c:pt idx="8374">
                  <c:v>11.5274492979021</c:v>
                </c:pt>
                <c:pt idx="8375">
                  <c:v>11.5288258741259</c:v>
                </c:pt>
                <c:pt idx="8376">
                  <c:v>11.5302024503497</c:v>
                </c:pt>
                <c:pt idx="8377">
                  <c:v>11.5315790265734</c:v>
                </c:pt>
                <c:pt idx="8378">
                  <c:v>11.5329556027972</c:v>
                </c:pt>
                <c:pt idx="8379">
                  <c:v>11.534332179021</c:v>
                </c:pt>
                <c:pt idx="8380">
                  <c:v>11.5357087552448</c:v>
                </c:pt>
                <c:pt idx="8381">
                  <c:v>11.5370853314685</c:v>
                </c:pt>
                <c:pt idx="8382">
                  <c:v>11.5384619076923</c:v>
                </c:pt>
                <c:pt idx="8383">
                  <c:v>11.5398384839161</c:v>
                </c:pt>
                <c:pt idx="8384">
                  <c:v>11.5412150601399</c:v>
                </c:pt>
                <c:pt idx="8385">
                  <c:v>11.5425916363636</c:v>
                </c:pt>
                <c:pt idx="8386">
                  <c:v>11.5439682125874</c:v>
                </c:pt>
                <c:pt idx="8387">
                  <c:v>11.5453447888112</c:v>
                </c:pt>
                <c:pt idx="8388">
                  <c:v>11.546721365034999</c:v>
                </c:pt>
                <c:pt idx="8389">
                  <c:v>11.5480979412587</c:v>
                </c:pt>
                <c:pt idx="8390">
                  <c:v>11.5494745174825</c:v>
                </c:pt>
                <c:pt idx="8391">
                  <c:v>11.550851093706299</c:v>
                </c:pt>
                <c:pt idx="8392">
                  <c:v>11.552227669930099</c:v>
                </c:pt>
                <c:pt idx="8393">
                  <c:v>11.553604246153901</c:v>
                </c:pt>
                <c:pt idx="8394">
                  <c:v>11.554980822377599</c:v>
                </c:pt>
                <c:pt idx="8395">
                  <c:v>11.556357398601399</c:v>
                </c:pt>
                <c:pt idx="8396">
                  <c:v>11.557733974825201</c:v>
                </c:pt>
                <c:pt idx="8397">
                  <c:v>11.559110551049001</c:v>
                </c:pt>
                <c:pt idx="8398">
                  <c:v>11.560487127272699</c:v>
                </c:pt>
                <c:pt idx="8399">
                  <c:v>11.561863703496501</c:v>
                </c:pt>
                <c:pt idx="8400">
                  <c:v>11.563240279720301</c:v>
                </c:pt>
                <c:pt idx="8401">
                  <c:v>11.5646168559441</c:v>
                </c:pt>
                <c:pt idx="8402">
                  <c:v>11.565993432167801</c:v>
                </c:pt>
                <c:pt idx="8403">
                  <c:v>11.567370008391601</c:v>
                </c:pt>
                <c:pt idx="8404">
                  <c:v>11.568746584615401</c:v>
                </c:pt>
                <c:pt idx="8405">
                  <c:v>11.5701231608392</c:v>
                </c:pt>
                <c:pt idx="8406">
                  <c:v>11.571499737062901</c:v>
                </c:pt>
                <c:pt idx="8407">
                  <c:v>11.572876313286701</c:v>
                </c:pt>
                <c:pt idx="8408">
                  <c:v>11.5742528895105</c:v>
                </c:pt>
                <c:pt idx="8409">
                  <c:v>11.5756294657343</c:v>
                </c:pt>
                <c:pt idx="8410">
                  <c:v>11.577006041958001</c:v>
                </c:pt>
                <c:pt idx="8411">
                  <c:v>11.5783826181818</c:v>
                </c:pt>
                <c:pt idx="8412">
                  <c:v>11.5797591944056</c:v>
                </c:pt>
                <c:pt idx="8413">
                  <c:v>11.5811357706294</c:v>
                </c:pt>
                <c:pt idx="8414">
                  <c:v>11.5825123468531</c:v>
                </c:pt>
                <c:pt idx="8415">
                  <c:v>11.5838889230769</c:v>
                </c:pt>
                <c:pt idx="8416">
                  <c:v>11.5852654993007</c:v>
                </c:pt>
                <c:pt idx="8417">
                  <c:v>11.5866420755245</c:v>
                </c:pt>
                <c:pt idx="8418">
                  <c:v>11.5880186517483</c:v>
                </c:pt>
                <c:pt idx="8419">
                  <c:v>11.589395227972</c:v>
                </c:pt>
                <c:pt idx="8420">
                  <c:v>11.5907718041958</c:v>
                </c:pt>
                <c:pt idx="8421">
                  <c:v>11.5921483804196</c:v>
                </c:pt>
                <c:pt idx="8422">
                  <c:v>11.5935249566434</c:v>
                </c:pt>
                <c:pt idx="8423">
                  <c:v>11.5949015328671</c:v>
                </c:pt>
                <c:pt idx="8424">
                  <c:v>11.5962781090909</c:v>
                </c:pt>
                <c:pt idx="8425">
                  <c:v>11.5976546853147</c:v>
                </c:pt>
                <c:pt idx="8426">
                  <c:v>11.599031261538499</c:v>
                </c:pt>
                <c:pt idx="8427">
                  <c:v>11.6004078377622</c:v>
                </c:pt>
                <c:pt idx="8428">
                  <c:v>11.601784413986</c:v>
                </c:pt>
                <c:pt idx="8429">
                  <c:v>11.603160990209799</c:v>
                </c:pt>
                <c:pt idx="8430">
                  <c:v>11.604537566433599</c:v>
                </c:pt>
                <c:pt idx="8431">
                  <c:v>11.6059141426573</c:v>
                </c:pt>
                <c:pt idx="8432">
                  <c:v>11.607290718881099</c:v>
                </c:pt>
                <c:pt idx="8433">
                  <c:v>11.608667295104899</c:v>
                </c:pt>
                <c:pt idx="8434">
                  <c:v>11.610043871328701</c:v>
                </c:pt>
                <c:pt idx="8435">
                  <c:v>11.611420447552399</c:v>
                </c:pt>
                <c:pt idx="8436">
                  <c:v>11.612797023776199</c:v>
                </c:pt>
                <c:pt idx="8437">
                  <c:v>11.614173600000001</c:v>
                </c:pt>
                <c:pt idx="8438">
                  <c:v>11.615550176223801</c:v>
                </c:pt>
                <c:pt idx="8439">
                  <c:v>11.616926752447601</c:v>
                </c:pt>
                <c:pt idx="8440">
                  <c:v>11.618303328671299</c:v>
                </c:pt>
                <c:pt idx="8441">
                  <c:v>11.619679904895101</c:v>
                </c:pt>
                <c:pt idx="8442">
                  <c:v>11.621056481118901</c:v>
                </c:pt>
                <c:pt idx="8443">
                  <c:v>11.6224330573427</c:v>
                </c:pt>
                <c:pt idx="8444">
                  <c:v>11.623809633566401</c:v>
                </c:pt>
                <c:pt idx="8445">
                  <c:v>11.625186209790201</c:v>
                </c:pt>
                <c:pt idx="8446">
                  <c:v>11.626562786014</c:v>
                </c:pt>
                <c:pt idx="8447">
                  <c:v>11.6279393622378</c:v>
                </c:pt>
                <c:pt idx="8448">
                  <c:v>11.629315938461501</c:v>
                </c:pt>
                <c:pt idx="8449">
                  <c:v>11.6306925146853</c:v>
                </c:pt>
                <c:pt idx="8450">
                  <c:v>11.6320690909091</c:v>
                </c:pt>
                <c:pt idx="8451">
                  <c:v>11.6334456671329</c:v>
                </c:pt>
                <c:pt idx="8452">
                  <c:v>11.6348222433566</c:v>
                </c:pt>
                <c:pt idx="8453">
                  <c:v>11.6361988195804</c:v>
                </c:pt>
                <c:pt idx="8454">
                  <c:v>11.6375753958042</c:v>
                </c:pt>
                <c:pt idx="8455">
                  <c:v>11.638951972028</c:v>
                </c:pt>
                <c:pt idx="8456">
                  <c:v>11.6403285482518</c:v>
                </c:pt>
                <c:pt idx="8457">
                  <c:v>11.6417051244755</c:v>
                </c:pt>
                <c:pt idx="8458">
                  <c:v>11.6430817006993</c:v>
                </c:pt>
                <c:pt idx="8459">
                  <c:v>11.6444582769231</c:v>
                </c:pt>
                <c:pt idx="8460">
                  <c:v>11.6458348531469</c:v>
                </c:pt>
                <c:pt idx="8461">
                  <c:v>11.6472114293706</c:v>
                </c:pt>
                <c:pt idx="8462">
                  <c:v>11.6485880055944</c:v>
                </c:pt>
                <c:pt idx="8463">
                  <c:v>11.6499645818182</c:v>
                </c:pt>
                <c:pt idx="8464">
                  <c:v>11.651341158041999</c:v>
                </c:pt>
                <c:pt idx="8465">
                  <c:v>11.6527177342657</c:v>
                </c:pt>
                <c:pt idx="8466">
                  <c:v>11.6540943104895</c:v>
                </c:pt>
                <c:pt idx="8467">
                  <c:v>11.655470886713299</c:v>
                </c:pt>
                <c:pt idx="8468">
                  <c:v>11.656847462937099</c:v>
                </c:pt>
                <c:pt idx="8469">
                  <c:v>11.6582240391608</c:v>
                </c:pt>
                <c:pt idx="8470">
                  <c:v>11.659600615384599</c:v>
                </c:pt>
                <c:pt idx="8471">
                  <c:v>11.660977191608399</c:v>
                </c:pt>
                <c:pt idx="8472">
                  <c:v>11.662353767832199</c:v>
                </c:pt>
                <c:pt idx="8473">
                  <c:v>11.663730344055899</c:v>
                </c:pt>
                <c:pt idx="8474">
                  <c:v>11.665106920279699</c:v>
                </c:pt>
                <c:pt idx="8475">
                  <c:v>11.666483496503499</c:v>
                </c:pt>
                <c:pt idx="8476">
                  <c:v>11.667860072727301</c:v>
                </c:pt>
                <c:pt idx="8477">
                  <c:v>11.669236648951101</c:v>
                </c:pt>
                <c:pt idx="8478">
                  <c:v>11.670613225174799</c:v>
                </c:pt>
                <c:pt idx="8479">
                  <c:v>11.671989801398601</c:v>
                </c:pt>
                <c:pt idx="8480">
                  <c:v>11.673366377622401</c:v>
                </c:pt>
                <c:pt idx="8481">
                  <c:v>11.6747429538462</c:v>
                </c:pt>
                <c:pt idx="8482">
                  <c:v>11.676119530069901</c:v>
                </c:pt>
                <c:pt idx="8483">
                  <c:v>11.677496106293701</c:v>
                </c:pt>
                <c:pt idx="8484">
                  <c:v>11.6788726825175</c:v>
                </c:pt>
                <c:pt idx="8485">
                  <c:v>11.6802492587413</c:v>
                </c:pt>
                <c:pt idx="8486">
                  <c:v>11.681625834965001</c:v>
                </c:pt>
                <c:pt idx="8487">
                  <c:v>11.6830024111888</c:v>
                </c:pt>
                <c:pt idx="8488">
                  <c:v>11.6843789874126</c:v>
                </c:pt>
                <c:pt idx="8489">
                  <c:v>11.6857555636364</c:v>
                </c:pt>
                <c:pt idx="8490">
                  <c:v>11.6871321398601</c:v>
                </c:pt>
                <c:pt idx="8491">
                  <c:v>11.6885087160839</c:v>
                </c:pt>
                <c:pt idx="8492">
                  <c:v>11.6898852923077</c:v>
                </c:pt>
                <c:pt idx="8493">
                  <c:v>11.6912618685315</c:v>
                </c:pt>
                <c:pt idx="8494">
                  <c:v>11.6926384447552</c:v>
                </c:pt>
                <c:pt idx="8495">
                  <c:v>11.694015020979</c:v>
                </c:pt>
                <c:pt idx="8496">
                  <c:v>11.6953915972028</c:v>
                </c:pt>
                <c:pt idx="8497">
                  <c:v>11.6967681734266</c:v>
                </c:pt>
                <c:pt idx="8498">
                  <c:v>11.6981447496504</c:v>
                </c:pt>
                <c:pt idx="8499">
                  <c:v>11.6995213258741</c:v>
                </c:pt>
                <c:pt idx="8500">
                  <c:v>11.7008979020979</c:v>
                </c:pt>
                <c:pt idx="8501">
                  <c:v>11.7022744783217</c:v>
                </c:pt>
                <c:pt idx="8502">
                  <c:v>11.703651054545499</c:v>
                </c:pt>
                <c:pt idx="8503">
                  <c:v>11.7050276307692</c:v>
                </c:pt>
                <c:pt idx="8504">
                  <c:v>11.706404206993</c:v>
                </c:pt>
                <c:pt idx="8505">
                  <c:v>11.707780783216799</c:v>
                </c:pt>
                <c:pt idx="8506">
                  <c:v>11.709157359440599</c:v>
                </c:pt>
                <c:pt idx="8507">
                  <c:v>11.7105339356643</c:v>
                </c:pt>
                <c:pt idx="8508">
                  <c:v>11.7119105118881</c:v>
                </c:pt>
                <c:pt idx="8509">
                  <c:v>11.713287088111899</c:v>
                </c:pt>
                <c:pt idx="8510">
                  <c:v>11.714663664335699</c:v>
                </c:pt>
                <c:pt idx="8511">
                  <c:v>11.7160402405594</c:v>
                </c:pt>
                <c:pt idx="8512">
                  <c:v>11.717416816783199</c:v>
                </c:pt>
                <c:pt idx="8513">
                  <c:v>11.718793393006999</c:v>
                </c:pt>
                <c:pt idx="8514">
                  <c:v>11.720169969230801</c:v>
                </c:pt>
                <c:pt idx="8515">
                  <c:v>11.721546545454499</c:v>
                </c:pt>
                <c:pt idx="8516">
                  <c:v>11.722923121678299</c:v>
                </c:pt>
                <c:pt idx="8517">
                  <c:v>11.724299697902101</c:v>
                </c:pt>
                <c:pt idx="8518">
                  <c:v>11.725676274125901</c:v>
                </c:pt>
                <c:pt idx="8519">
                  <c:v>11.7270528503497</c:v>
                </c:pt>
                <c:pt idx="8520">
                  <c:v>11.728429426573401</c:v>
                </c:pt>
                <c:pt idx="8521">
                  <c:v>11.729806002797201</c:v>
                </c:pt>
                <c:pt idx="8522">
                  <c:v>11.731182579021</c:v>
                </c:pt>
                <c:pt idx="8523">
                  <c:v>11.7325591552448</c:v>
                </c:pt>
                <c:pt idx="8524">
                  <c:v>11.733935731468501</c:v>
                </c:pt>
                <c:pt idx="8525">
                  <c:v>11.7353123076923</c:v>
                </c:pt>
                <c:pt idx="8526">
                  <c:v>11.7366888839161</c:v>
                </c:pt>
                <c:pt idx="8527">
                  <c:v>11.7380654601399</c:v>
                </c:pt>
                <c:pt idx="8528">
                  <c:v>11.739442036363601</c:v>
                </c:pt>
                <c:pt idx="8529">
                  <c:v>11.7408186125874</c:v>
                </c:pt>
                <c:pt idx="8530">
                  <c:v>11.7421951888112</c:v>
                </c:pt>
                <c:pt idx="8531">
                  <c:v>11.743571765035</c:v>
                </c:pt>
                <c:pt idx="8532">
                  <c:v>11.7449483412587</c:v>
                </c:pt>
                <c:pt idx="8533">
                  <c:v>11.7463249174825</c:v>
                </c:pt>
                <c:pt idx="8534">
                  <c:v>11.7477014937063</c:v>
                </c:pt>
                <c:pt idx="8535">
                  <c:v>11.7490780699301</c:v>
                </c:pt>
                <c:pt idx="8536">
                  <c:v>11.7504546461538</c:v>
                </c:pt>
                <c:pt idx="8537">
                  <c:v>11.7518312223776</c:v>
                </c:pt>
                <c:pt idx="8538">
                  <c:v>11.7532077986014</c:v>
                </c:pt>
                <c:pt idx="8539">
                  <c:v>11.7545843748252</c:v>
                </c:pt>
                <c:pt idx="8540">
                  <c:v>11.755960951049</c:v>
                </c:pt>
                <c:pt idx="8541">
                  <c:v>11.7573375272727</c:v>
                </c:pt>
                <c:pt idx="8542">
                  <c:v>11.7587141034965</c:v>
                </c:pt>
                <c:pt idx="8543">
                  <c:v>11.7600906797203</c:v>
                </c:pt>
                <c:pt idx="8544">
                  <c:v>11.761467255944099</c:v>
                </c:pt>
                <c:pt idx="8545">
                  <c:v>11.7628438321678</c:v>
                </c:pt>
                <c:pt idx="8546">
                  <c:v>11.7642204083916</c:v>
                </c:pt>
                <c:pt idx="8547">
                  <c:v>11.765596984615399</c:v>
                </c:pt>
                <c:pt idx="8548">
                  <c:v>11.766973560839199</c:v>
                </c:pt>
                <c:pt idx="8549">
                  <c:v>11.7683501370629</c:v>
                </c:pt>
                <c:pt idx="8550">
                  <c:v>11.769726713286699</c:v>
                </c:pt>
                <c:pt idx="8551">
                  <c:v>11.771103289510499</c:v>
                </c:pt>
                <c:pt idx="8552">
                  <c:v>11.772479865734301</c:v>
                </c:pt>
                <c:pt idx="8553">
                  <c:v>11.773856441957999</c:v>
                </c:pt>
                <c:pt idx="8554">
                  <c:v>11.775233018181799</c:v>
                </c:pt>
                <c:pt idx="8555">
                  <c:v>11.776609594405601</c:v>
                </c:pt>
                <c:pt idx="8556">
                  <c:v>11.777986170629401</c:v>
                </c:pt>
                <c:pt idx="8557">
                  <c:v>11.779362746853099</c:v>
                </c:pt>
                <c:pt idx="8558">
                  <c:v>11.780739323076901</c:v>
                </c:pt>
                <c:pt idx="8559">
                  <c:v>11.782115899300701</c:v>
                </c:pt>
                <c:pt idx="8560">
                  <c:v>11.783492475524501</c:v>
                </c:pt>
                <c:pt idx="8561">
                  <c:v>11.7848690517483</c:v>
                </c:pt>
                <c:pt idx="8562">
                  <c:v>11.786245627972001</c:v>
                </c:pt>
                <c:pt idx="8563">
                  <c:v>11.787622204195801</c:v>
                </c:pt>
                <c:pt idx="8564">
                  <c:v>11.7889987804196</c:v>
                </c:pt>
                <c:pt idx="8565">
                  <c:v>11.7903753566434</c:v>
                </c:pt>
                <c:pt idx="8566">
                  <c:v>11.791751932867101</c:v>
                </c:pt>
                <c:pt idx="8567">
                  <c:v>11.7931285090909</c:v>
                </c:pt>
                <c:pt idx="8568">
                  <c:v>11.7945050853147</c:v>
                </c:pt>
                <c:pt idx="8569">
                  <c:v>11.7958816615385</c:v>
                </c:pt>
                <c:pt idx="8570">
                  <c:v>11.7972582377622</c:v>
                </c:pt>
                <c:pt idx="8571">
                  <c:v>11.798634813986</c:v>
                </c:pt>
                <c:pt idx="8572">
                  <c:v>11.8000113902098</c:v>
                </c:pt>
                <c:pt idx="8573">
                  <c:v>11.8013879664336</c:v>
                </c:pt>
                <c:pt idx="8574">
                  <c:v>11.8027645426573</c:v>
                </c:pt>
                <c:pt idx="8575">
                  <c:v>11.8041411188811</c:v>
                </c:pt>
                <c:pt idx="8576">
                  <c:v>11.8055176951049</c:v>
                </c:pt>
                <c:pt idx="8577">
                  <c:v>11.8068942713287</c:v>
                </c:pt>
                <c:pt idx="8578">
                  <c:v>11.8082708475525</c:v>
                </c:pt>
                <c:pt idx="8579">
                  <c:v>11.8096474237762</c:v>
                </c:pt>
                <c:pt idx="8580">
                  <c:v>11.811024</c:v>
                </c:pt>
                <c:pt idx="8581">
                  <c:v>11.8124005762238</c:v>
                </c:pt>
                <c:pt idx="8582">
                  <c:v>11.813777152447599</c:v>
                </c:pt>
                <c:pt idx="8583">
                  <c:v>11.8151537286713</c:v>
                </c:pt>
                <c:pt idx="8584">
                  <c:v>11.8165303048951</c:v>
                </c:pt>
                <c:pt idx="8585">
                  <c:v>11.817906881118899</c:v>
                </c:pt>
                <c:pt idx="8586">
                  <c:v>11.819283457342699</c:v>
                </c:pt>
                <c:pt idx="8587">
                  <c:v>11.8206600335664</c:v>
                </c:pt>
                <c:pt idx="8588">
                  <c:v>11.822036609790199</c:v>
                </c:pt>
                <c:pt idx="8589">
                  <c:v>11.823413186013999</c:v>
                </c:pt>
                <c:pt idx="8590">
                  <c:v>11.824789762237801</c:v>
                </c:pt>
                <c:pt idx="8591">
                  <c:v>11.826166338461499</c:v>
                </c:pt>
                <c:pt idx="8592">
                  <c:v>11.827542914685299</c:v>
                </c:pt>
                <c:pt idx="8593">
                  <c:v>11.828919490909101</c:v>
                </c:pt>
                <c:pt idx="8594">
                  <c:v>11.830296067132901</c:v>
                </c:pt>
                <c:pt idx="8595">
                  <c:v>11.831672643356599</c:v>
                </c:pt>
                <c:pt idx="8596">
                  <c:v>11.833049219580399</c:v>
                </c:pt>
                <c:pt idx="8597">
                  <c:v>11.834425795804201</c:v>
                </c:pt>
                <c:pt idx="8598">
                  <c:v>11.835802372028001</c:v>
                </c:pt>
                <c:pt idx="8599">
                  <c:v>11.837178948251699</c:v>
                </c:pt>
                <c:pt idx="8600">
                  <c:v>11.838555524475501</c:v>
                </c:pt>
                <c:pt idx="8601">
                  <c:v>11.839932100699301</c:v>
                </c:pt>
                <c:pt idx="8602">
                  <c:v>11.8413086769231</c:v>
                </c:pt>
                <c:pt idx="8603">
                  <c:v>11.8426852531469</c:v>
                </c:pt>
                <c:pt idx="8604">
                  <c:v>11.844061829370601</c:v>
                </c:pt>
                <c:pt idx="8605">
                  <c:v>11.8454384055944</c:v>
                </c:pt>
                <c:pt idx="8606">
                  <c:v>11.8468149818182</c:v>
                </c:pt>
                <c:pt idx="8607">
                  <c:v>11.848191558042</c:v>
                </c:pt>
                <c:pt idx="8608">
                  <c:v>11.8495681342657</c:v>
                </c:pt>
                <c:pt idx="8609">
                  <c:v>11.8509447104895</c:v>
                </c:pt>
                <c:pt idx="8610">
                  <c:v>11.8523212867133</c:v>
                </c:pt>
                <c:pt idx="8611">
                  <c:v>11.8536978629371</c:v>
                </c:pt>
                <c:pt idx="8612">
                  <c:v>11.8550744391608</c:v>
                </c:pt>
                <c:pt idx="8613">
                  <c:v>11.8564510153846</c:v>
                </c:pt>
                <c:pt idx="8614">
                  <c:v>11.8578275916084</c:v>
                </c:pt>
                <c:pt idx="8615">
                  <c:v>11.8592041678322</c:v>
                </c:pt>
                <c:pt idx="8616">
                  <c:v>11.8605807440559</c:v>
                </c:pt>
                <c:pt idx="8617">
                  <c:v>11.8619573202797</c:v>
                </c:pt>
                <c:pt idx="8618">
                  <c:v>11.8633338965035</c:v>
                </c:pt>
                <c:pt idx="8619">
                  <c:v>11.8647104727273</c:v>
                </c:pt>
                <c:pt idx="8620">
                  <c:v>11.866087048951099</c:v>
                </c:pt>
                <c:pt idx="8621">
                  <c:v>11.8674636251748</c:v>
                </c:pt>
                <c:pt idx="8622">
                  <c:v>11.8688402013986</c:v>
                </c:pt>
                <c:pt idx="8623">
                  <c:v>11.870216777622399</c:v>
                </c:pt>
                <c:pt idx="8624">
                  <c:v>11.871593353846199</c:v>
                </c:pt>
                <c:pt idx="8625">
                  <c:v>11.8729699300699</c:v>
                </c:pt>
                <c:pt idx="8626">
                  <c:v>11.874346506293699</c:v>
                </c:pt>
                <c:pt idx="8627">
                  <c:v>11.875723082517499</c:v>
                </c:pt>
                <c:pt idx="8628">
                  <c:v>11.877099658741299</c:v>
                </c:pt>
                <c:pt idx="8629">
                  <c:v>11.878476234964999</c:v>
                </c:pt>
                <c:pt idx="8630">
                  <c:v>11.879852811188799</c:v>
                </c:pt>
                <c:pt idx="8631">
                  <c:v>11.881229387412599</c:v>
                </c:pt>
                <c:pt idx="8632">
                  <c:v>11.882605963636401</c:v>
                </c:pt>
                <c:pt idx="8633">
                  <c:v>11.883982539860099</c:v>
                </c:pt>
                <c:pt idx="8634">
                  <c:v>11.885359116083899</c:v>
                </c:pt>
                <c:pt idx="8635">
                  <c:v>11.886735692307701</c:v>
                </c:pt>
                <c:pt idx="8636">
                  <c:v>11.888112268531501</c:v>
                </c:pt>
                <c:pt idx="8637">
                  <c:v>11.889488844755199</c:v>
                </c:pt>
                <c:pt idx="8638">
                  <c:v>11.890865420979001</c:v>
                </c:pt>
                <c:pt idx="8639">
                  <c:v>11.892241997202801</c:v>
                </c:pt>
                <c:pt idx="8640">
                  <c:v>11.8936185734266</c:v>
                </c:pt>
                <c:pt idx="8641">
                  <c:v>11.8949951496504</c:v>
                </c:pt>
                <c:pt idx="8642">
                  <c:v>11.896371725874101</c:v>
                </c:pt>
                <c:pt idx="8643">
                  <c:v>11.8977483020979</c:v>
                </c:pt>
                <c:pt idx="8644">
                  <c:v>11.8991248783217</c:v>
                </c:pt>
                <c:pt idx="8645">
                  <c:v>11.9005014545455</c:v>
                </c:pt>
                <c:pt idx="8646">
                  <c:v>11.9018780307692</c:v>
                </c:pt>
                <c:pt idx="8647">
                  <c:v>11.903254606993</c:v>
                </c:pt>
                <c:pt idx="8648">
                  <c:v>11.9046311832168</c:v>
                </c:pt>
                <c:pt idx="8649">
                  <c:v>11.9060077594406</c:v>
                </c:pt>
                <c:pt idx="8650">
                  <c:v>11.9073843356643</c:v>
                </c:pt>
                <c:pt idx="8651">
                  <c:v>11.9087609118881</c:v>
                </c:pt>
                <c:pt idx="8652">
                  <c:v>11.9101374881119</c:v>
                </c:pt>
                <c:pt idx="8653">
                  <c:v>11.9115140643357</c:v>
                </c:pt>
                <c:pt idx="8654">
                  <c:v>11.9128906405594</c:v>
                </c:pt>
                <c:pt idx="8655">
                  <c:v>11.9142672167832</c:v>
                </c:pt>
                <c:pt idx="8656">
                  <c:v>11.915643793007</c:v>
                </c:pt>
                <c:pt idx="8657">
                  <c:v>11.9170203692308</c:v>
                </c:pt>
                <c:pt idx="8658">
                  <c:v>11.9183969454545</c:v>
                </c:pt>
                <c:pt idx="8659">
                  <c:v>11.9197735216783</c:v>
                </c:pt>
                <c:pt idx="8660">
                  <c:v>11.9211500979021</c:v>
                </c:pt>
                <c:pt idx="8661">
                  <c:v>11.9225266741259</c:v>
                </c:pt>
                <c:pt idx="8662">
                  <c:v>11.923903250349699</c:v>
                </c:pt>
                <c:pt idx="8663">
                  <c:v>11.9252798265734</c:v>
                </c:pt>
                <c:pt idx="8664">
                  <c:v>11.9266564027972</c:v>
                </c:pt>
                <c:pt idx="8665">
                  <c:v>11.928032979020999</c:v>
                </c:pt>
                <c:pt idx="8666">
                  <c:v>11.929409555244799</c:v>
                </c:pt>
                <c:pt idx="8667">
                  <c:v>11.9307861314685</c:v>
                </c:pt>
                <c:pt idx="8668">
                  <c:v>11.932162707692299</c:v>
                </c:pt>
                <c:pt idx="8669">
                  <c:v>11.933539283916099</c:v>
                </c:pt>
                <c:pt idx="8670">
                  <c:v>11.934915860139901</c:v>
                </c:pt>
                <c:pt idx="8671">
                  <c:v>11.936292436363599</c:v>
                </c:pt>
                <c:pt idx="8672">
                  <c:v>11.937669012587399</c:v>
                </c:pt>
                <c:pt idx="8673">
                  <c:v>11.939045588811201</c:v>
                </c:pt>
                <c:pt idx="8674">
                  <c:v>11.940422165035001</c:v>
                </c:pt>
                <c:pt idx="8675">
                  <c:v>11.941798741258699</c:v>
                </c:pt>
                <c:pt idx="8676">
                  <c:v>11.943175317482501</c:v>
                </c:pt>
                <c:pt idx="8677">
                  <c:v>11.944551893706301</c:v>
                </c:pt>
                <c:pt idx="8678">
                  <c:v>11.9459284699301</c:v>
                </c:pt>
                <c:pt idx="8679">
                  <c:v>11.947305046153801</c:v>
                </c:pt>
                <c:pt idx="8680">
                  <c:v>11.948681622377601</c:v>
                </c:pt>
                <c:pt idx="8681">
                  <c:v>11.950058198601401</c:v>
                </c:pt>
                <c:pt idx="8682">
                  <c:v>11.9514347748252</c:v>
                </c:pt>
                <c:pt idx="8683">
                  <c:v>11.952811351049</c:v>
                </c:pt>
                <c:pt idx="8684">
                  <c:v>11.954187927272701</c:v>
                </c:pt>
                <c:pt idx="8685">
                  <c:v>11.9555645034965</c:v>
                </c:pt>
                <c:pt idx="8686">
                  <c:v>11.9569410797203</c:v>
                </c:pt>
                <c:pt idx="8687">
                  <c:v>11.9583176559441</c:v>
                </c:pt>
                <c:pt idx="8688">
                  <c:v>11.9596942321678</c:v>
                </c:pt>
                <c:pt idx="8689">
                  <c:v>11.9610708083916</c:v>
                </c:pt>
                <c:pt idx="8690">
                  <c:v>11.9624473846154</c:v>
                </c:pt>
                <c:pt idx="8691">
                  <c:v>11.9638239608392</c:v>
                </c:pt>
                <c:pt idx="8692">
                  <c:v>11.9652005370629</c:v>
                </c:pt>
                <c:pt idx="8693">
                  <c:v>11.9665771132867</c:v>
                </c:pt>
                <c:pt idx="8694">
                  <c:v>11.9679536895105</c:v>
                </c:pt>
                <c:pt idx="8695">
                  <c:v>11.9693302657343</c:v>
                </c:pt>
                <c:pt idx="8696">
                  <c:v>11.970706841958</c:v>
                </c:pt>
                <c:pt idx="8697">
                  <c:v>11.9720834181818</c:v>
                </c:pt>
                <c:pt idx="8698">
                  <c:v>11.9734599944056</c:v>
                </c:pt>
                <c:pt idx="8699">
                  <c:v>11.9748365706294</c:v>
                </c:pt>
                <c:pt idx="8700">
                  <c:v>11.9762131468531</c:v>
                </c:pt>
                <c:pt idx="8701">
                  <c:v>11.9775897230769</c:v>
                </c:pt>
                <c:pt idx="8702">
                  <c:v>11.9789662993007</c:v>
                </c:pt>
                <c:pt idx="8703">
                  <c:v>11.980342875524499</c:v>
                </c:pt>
                <c:pt idx="8704">
                  <c:v>11.981719451748299</c:v>
                </c:pt>
                <c:pt idx="8705">
                  <c:v>11.983096027972</c:v>
                </c:pt>
                <c:pt idx="8706">
                  <c:v>11.984472604195799</c:v>
                </c:pt>
                <c:pt idx="8707">
                  <c:v>11.985849180419599</c:v>
                </c:pt>
                <c:pt idx="8708">
                  <c:v>11.987225756643401</c:v>
                </c:pt>
                <c:pt idx="8709">
                  <c:v>11.988602332867099</c:v>
                </c:pt>
                <c:pt idx="8710">
                  <c:v>11.989978909090899</c:v>
                </c:pt>
                <c:pt idx="8711">
                  <c:v>11.991355485314701</c:v>
                </c:pt>
                <c:pt idx="8712">
                  <c:v>11.992732061538501</c:v>
                </c:pt>
                <c:pt idx="8713">
                  <c:v>11.994108637762199</c:v>
                </c:pt>
                <c:pt idx="8714">
                  <c:v>11.995485213986001</c:v>
                </c:pt>
                <c:pt idx="8715">
                  <c:v>11.996861790209801</c:v>
                </c:pt>
                <c:pt idx="8716">
                  <c:v>11.998238366433601</c:v>
                </c:pt>
                <c:pt idx="8717">
                  <c:v>11.999614942657301</c:v>
                </c:pt>
                <c:pt idx="8718">
                  <c:v>12.000991518881101</c:v>
                </c:pt>
                <c:pt idx="8719">
                  <c:v>12.002368095104901</c:v>
                </c:pt>
                <c:pt idx="8720">
                  <c:v>12.0037446713287</c:v>
                </c:pt>
                <c:pt idx="8721">
                  <c:v>12.005121247552401</c:v>
                </c:pt>
                <c:pt idx="8722">
                  <c:v>12.006497823776201</c:v>
                </c:pt>
                <c:pt idx="8723">
                  <c:v>12.0078744</c:v>
                </c:pt>
                <c:pt idx="8724">
                  <c:v>12.0092509762238</c:v>
                </c:pt>
                <c:pt idx="8725">
                  <c:v>12.0106275524476</c:v>
                </c:pt>
                <c:pt idx="8726">
                  <c:v>12.0120041286713</c:v>
                </c:pt>
                <c:pt idx="8727">
                  <c:v>12.0133807048951</c:v>
                </c:pt>
                <c:pt idx="8728">
                  <c:v>12.0147572811189</c:v>
                </c:pt>
                <c:pt idx="8729">
                  <c:v>12.0161338573427</c:v>
                </c:pt>
                <c:pt idx="8730">
                  <c:v>12.0175104335664</c:v>
                </c:pt>
                <c:pt idx="8731">
                  <c:v>12.0188870097902</c:v>
                </c:pt>
                <c:pt idx="8732">
                  <c:v>12.020263586014</c:v>
                </c:pt>
                <c:pt idx="8733">
                  <c:v>12.0216401622378</c:v>
                </c:pt>
                <c:pt idx="8734">
                  <c:v>12.0230167384615</c:v>
                </c:pt>
                <c:pt idx="8735">
                  <c:v>12.0243933146853</c:v>
                </c:pt>
                <c:pt idx="8736">
                  <c:v>12.0257698909091</c:v>
                </c:pt>
                <c:pt idx="8737">
                  <c:v>12.0271464671329</c:v>
                </c:pt>
                <c:pt idx="8738">
                  <c:v>12.0285230433566</c:v>
                </c:pt>
                <c:pt idx="8739">
                  <c:v>12.0298996195804</c:v>
                </c:pt>
                <c:pt idx="8740">
                  <c:v>12.0312761958042</c:v>
                </c:pt>
                <c:pt idx="8741">
                  <c:v>12.032652772027999</c:v>
                </c:pt>
                <c:pt idx="8742">
                  <c:v>12.034029348251799</c:v>
                </c:pt>
                <c:pt idx="8743">
                  <c:v>12.0354059244755</c:v>
                </c:pt>
                <c:pt idx="8744">
                  <c:v>12.036782500699299</c:v>
                </c:pt>
                <c:pt idx="8745">
                  <c:v>12.038159076923099</c:v>
                </c:pt>
                <c:pt idx="8746">
                  <c:v>12.039535653146901</c:v>
                </c:pt>
                <c:pt idx="8747">
                  <c:v>12.040912229370599</c:v>
                </c:pt>
                <c:pt idx="8748">
                  <c:v>12.042288805594399</c:v>
                </c:pt>
                <c:pt idx="8749">
                  <c:v>12.043665381818199</c:v>
                </c:pt>
                <c:pt idx="8750">
                  <c:v>12.045041958042001</c:v>
                </c:pt>
                <c:pt idx="8751">
                  <c:v>12.046418534265699</c:v>
                </c:pt>
                <c:pt idx="8752">
                  <c:v>12.047795110489499</c:v>
                </c:pt>
                <c:pt idx="8753">
                  <c:v>12.049171686713301</c:v>
                </c:pt>
                <c:pt idx="8754">
                  <c:v>12.050548262937101</c:v>
                </c:pt>
                <c:pt idx="8755">
                  <c:v>12.051924839160799</c:v>
                </c:pt>
                <c:pt idx="8756">
                  <c:v>12.053301415384601</c:v>
                </c:pt>
                <c:pt idx="8757">
                  <c:v>12.054677991608401</c:v>
                </c:pt>
                <c:pt idx="8758">
                  <c:v>12.0560545678322</c:v>
                </c:pt>
                <c:pt idx="8759">
                  <c:v>12.057431144055901</c:v>
                </c:pt>
                <c:pt idx="8760">
                  <c:v>12.058807720279701</c:v>
                </c:pt>
                <c:pt idx="8761">
                  <c:v>12.0601842965035</c:v>
                </c:pt>
                <c:pt idx="8762">
                  <c:v>12.0615608727273</c:v>
                </c:pt>
                <c:pt idx="8763">
                  <c:v>12.0629374489511</c:v>
                </c:pt>
                <c:pt idx="8764">
                  <c:v>12.0643140251748</c:v>
                </c:pt>
                <c:pt idx="8765">
                  <c:v>12.0656906013986</c:v>
                </c:pt>
                <c:pt idx="8766">
                  <c:v>12.0670671776224</c:v>
                </c:pt>
                <c:pt idx="8767">
                  <c:v>12.0684437538462</c:v>
                </c:pt>
                <c:pt idx="8768">
                  <c:v>12.0698203300699</c:v>
                </c:pt>
                <c:pt idx="8769">
                  <c:v>12.0711969062937</c:v>
                </c:pt>
                <c:pt idx="8770">
                  <c:v>12.0725734825175</c:v>
                </c:pt>
                <c:pt idx="8771">
                  <c:v>12.0739500587413</c:v>
                </c:pt>
                <c:pt idx="8772">
                  <c:v>12.075326634965</c:v>
                </c:pt>
                <c:pt idx="8773">
                  <c:v>12.0767032111888</c:v>
                </c:pt>
                <c:pt idx="8774">
                  <c:v>12.0780797874126</c:v>
                </c:pt>
                <c:pt idx="8775">
                  <c:v>12.0794563636364</c:v>
                </c:pt>
                <c:pt idx="8776">
                  <c:v>12.0808329398601</c:v>
                </c:pt>
                <c:pt idx="8777">
                  <c:v>12.0822095160839</c:v>
                </c:pt>
                <c:pt idx="8778">
                  <c:v>12.0835860923077</c:v>
                </c:pt>
                <c:pt idx="8779">
                  <c:v>12.084962668531499</c:v>
                </c:pt>
                <c:pt idx="8780">
                  <c:v>12.0863392447552</c:v>
                </c:pt>
                <c:pt idx="8781">
                  <c:v>12.087715820979</c:v>
                </c:pt>
                <c:pt idx="8782">
                  <c:v>12.089092397202799</c:v>
                </c:pt>
                <c:pt idx="8783">
                  <c:v>12.090468973426599</c:v>
                </c:pt>
                <c:pt idx="8784">
                  <c:v>12.091845549650399</c:v>
                </c:pt>
                <c:pt idx="8785">
                  <c:v>12.0932221258741</c:v>
                </c:pt>
                <c:pt idx="8786">
                  <c:v>12.094598702097899</c:v>
                </c:pt>
                <c:pt idx="8787">
                  <c:v>12.095975278321699</c:v>
                </c:pt>
                <c:pt idx="8788">
                  <c:v>12.097351854545501</c:v>
                </c:pt>
                <c:pt idx="8789">
                  <c:v>12.098728430769199</c:v>
                </c:pt>
                <c:pt idx="8790">
                  <c:v>12.100105006992999</c:v>
                </c:pt>
                <c:pt idx="8791">
                  <c:v>12.101481583216801</c:v>
                </c:pt>
                <c:pt idx="8792">
                  <c:v>12.102858159440601</c:v>
                </c:pt>
                <c:pt idx="8793">
                  <c:v>12.104234735664299</c:v>
                </c:pt>
                <c:pt idx="8794">
                  <c:v>12.105611311888101</c:v>
                </c:pt>
                <c:pt idx="8795">
                  <c:v>12.106987888111901</c:v>
                </c:pt>
                <c:pt idx="8796">
                  <c:v>12.1083644643357</c:v>
                </c:pt>
                <c:pt idx="8797">
                  <c:v>12.109741040559401</c:v>
                </c:pt>
                <c:pt idx="8798">
                  <c:v>12.111117616783201</c:v>
                </c:pt>
                <c:pt idx="8799">
                  <c:v>12.112494193007</c:v>
                </c:pt>
                <c:pt idx="8800">
                  <c:v>12.1138707692308</c:v>
                </c:pt>
                <c:pt idx="8801">
                  <c:v>12.115247345454501</c:v>
                </c:pt>
                <c:pt idx="8802">
                  <c:v>12.1166239216783</c:v>
                </c:pt>
                <c:pt idx="8803">
                  <c:v>12.1180004979021</c:v>
                </c:pt>
                <c:pt idx="8804">
                  <c:v>12.1193770741259</c:v>
                </c:pt>
                <c:pt idx="8805">
                  <c:v>12.1207536503497</c:v>
                </c:pt>
                <c:pt idx="8806">
                  <c:v>12.1221302265734</c:v>
                </c:pt>
                <c:pt idx="8807">
                  <c:v>12.1235068027972</c:v>
                </c:pt>
                <c:pt idx="8808">
                  <c:v>12.124883379021</c:v>
                </c:pt>
                <c:pt idx="8809">
                  <c:v>12.1262599552448</c:v>
                </c:pt>
                <c:pt idx="8810">
                  <c:v>12.1276365314685</c:v>
                </c:pt>
                <c:pt idx="8811">
                  <c:v>12.1290131076923</c:v>
                </c:pt>
                <c:pt idx="8812">
                  <c:v>12.1303896839161</c:v>
                </c:pt>
                <c:pt idx="8813">
                  <c:v>12.1317662601399</c:v>
                </c:pt>
                <c:pt idx="8814">
                  <c:v>12.1331428363636</c:v>
                </c:pt>
                <c:pt idx="8815">
                  <c:v>12.1345194125874</c:v>
                </c:pt>
                <c:pt idx="8816">
                  <c:v>12.1358959888112</c:v>
                </c:pt>
                <c:pt idx="8817">
                  <c:v>12.137272565035</c:v>
                </c:pt>
                <c:pt idx="8818">
                  <c:v>12.1386491412587</c:v>
                </c:pt>
                <c:pt idx="8819">
                  <c:v>12.1400257174825</c:v>
                </c:pt>
                <c:pt idx="8820">
                  <c:v>12.1414022937063</c:v>
                </c:pt>
                <c:pt idx="8821">
                  <c:v>12.142778869930099</c:v>
                </c:pt>
                <c:pt idx="8822">
                  <c:v>12.1441554461538</c:v>
                </c:pt>
                <c:pt idx="8823">
                  <c:v>12.1455320223776</c:v>
                </c:pt>
                <c:pt idx="8824">
                  <c:v>12.146908598601399</c:v>
                </c:pt>
                <c:pt idx="8825">
                  <c:v>12.148285174825199</c:v>
                </c:pt>
                <c:pt idx="8826">
                  <c:v>12.149661751049001</c:v>
                </c:pt>
                <c:pt idx="8827">
                  <c:v>12.151038327272699</c:v>
                </c:pt>
                <c:pt idx="8828">
                  <c:v>12.152414903496499</c:v>
                </c:pt>
                <c:pt idx="8829">
                  <c:v>12.153791479720301</c:v>
                </c:pt>
                <c:pt idx="8830">
                  <c:v>12.155168055944101</c:v>
                </c:pt>
                <c:pt idx="8831">
                  <c:v>12.156544632167799</c:v>
                </c:pt>
                <c:pt idx="8832">
                  <c:v>12.157921208391601</c:v>
                </c:pt>
                <c:pt idx="8833">
                  <c:v>12.159297784615401</c:v>
                </c:pt>
                <c:pt idx="8834">
                  <c:v>12.160674360839201</c:v>
                </c:pt>
                <c:pt idx="8835">
                  <c:v>12.162050937062901</c:v>
                </c:pt>
                <c:pt idx="8836">
                  <c:v>12.163427513286701</c:v>
                </c:pt>
                <c:pt idx="8837">
                  <c:v>12.164804089510501</c:v>
                </c:pt>
                <c:pt idx="8838">
                  <c:v>12.1661806657343</c:v>
                </c:pt>
                <c:pt idx="8839">
                  <c:v>12.167557241958001</c:v>
                </c:pt>
                <c:pt idx="8840">
                  <c:v>12.168933818181801</c:v>
                </c:pt>
                <c:pt idx="8841">
                  <c:v>12.1703103944056</c:v>
                </c:pt>
                <c:pt idx="8842">
                  <c:v>12.1716869706294</c:v>
                </c:pt>
                <c:pt idx="8843">
                  <c:v>12.173063546853101</c:v>
                </c:pt>
                <c:pt idx="8844">
                  <c:v>12.1744401230769</c:v>
                </c:pt>
                <c:pt idx="8845">
                  <c:v>12.1758166993007</c:v>
                </c:pt>
                <c:pt idx="8846">
                  <c:v>12.1771932755245</c:v>
                </c:pt>
                <c:pt idx="8847">
                  <c:v>12.1785698517483</c:v>
                </c:pt>
                <c:pt idx="8848">
                  <c:v>12.179946427972</c:v>
                </c:pt>
                <c:pt idx="8849">
                  <c:v>12.1813230041958</c:v>
                </c:pt>
                <c:pt idx="8850">
                  <c:v>12.1826995804196</c:v>
                </c:pt>
                <c:pt idx="8851">
                  <c:v>12.1840761566434</c:v>
                </c:pt>
                <c:pt idx="8852">
                  <c:v>12.1854527328671</c:v>
                </c:pt>
                <c:pt idx="8853">
                  <c:v>12.1868293090909</c:v>
                </c:pt>
                <c:pt idx="8854">
                  <c:v>12.1882058853147</c:v>
                </c:pt>
                <c:pt idx="8855">
                  <c:v>12.1895824615385</c:v>
                </c:pt>
                <c:pt idx="8856">
                  <c:v>12.1909590377622</c:v>
                </c:pt>
                <c:pt idx="8857">
                  <c:v>12.192335613986</c:v>
                </c:pt>
                <c:pt idx="8858">
                  <c:v>12.1937121902098</c:v>
                </c:pt>
                <c:pt idx="8859">
                  <c:v>12.195088766433599</c:v>
                </c:pt>
                <c:pt idx="8860">
                  <c:v>12.1964653426573</c:v>
                </c:pt>
                <c:pt idx="8861">
                  <c:v>12.1978419188811</c:v>
                </c:pt>
                <c:pt idx="8862">
                  <c:v>12.199218495104899</c:v>
                </c:pt>
                <c:pt idx="8863">
                  <c:v>12.200595071328699</c:v>
                </c:pt>
                <c:pt idx="8864">
                  <c:v>12.201971647552501</c:v>
                </c:pt>
                <c:pt idx="8865">
                  <c:v>12.203348223776199</c:v>
                </c:pt>
                <c:pt idx="8866">
                  <c:v>12.204724799999999</c:v>
                </c:pt>
                <c:pt idx="8867">
                  <c:v>12.206101376223801</c:v>
                </c:pt>
                <c:pt idx="8868">
                  <c:v>12.207477952447601</c:v>
                </c:pt>
                <c:pt idx="8869">
                  <c:v>12.208854528671299</c:v>
                </c:pt>
                <c:pt idx="8870">
                  <c:v>12.210231104895101</c:v>
                </c:pt>
                <c:pt idx="8871">
                  <c:v>12.211607681118901</c:v>
                </c:pt>
                <c:pt idx="8872">
                  <c:v>12.212984257342701</c:v>
                </c:pt>
                <c:pt idx="8873">
                  <c:v>12.214360833566399</c:v>
                </c:pt>
                <c:pt idx="8874">
                  <c:v>12.215737409790201</c:v>
                </c:pt>
                <c:pt idx="8875">
                  <c:v>12.217113986014001</c:v>
                </c:pt>
                <c:pt idx="8876">
                  <c:v>12.2184905622378</c:v>
                </c:pt>
                <c:pt idx="8877">
                  <c:v>12.219867138461501</c:v>
                </c:pt>
                <c:pt idx="8878">
                  <c:v>12.221243714685301</c:v>
                </c:pt>
                <c:pt idx="8879">
                  <c:v>12.2226202909091</c:v>
                </c:pt>
                <c:pt idx="8880">
                  <c:v>12.2239968671329</c:v>
                </c:pt>
                <c:pt idx="8881">
                  <c:v>12.225373443356601</c:v>
                </c:pt>
                <c:pt idx="8882">
                  <c:v>12.2267500195804</c:v>
                </c:pt>
                <c:pt idx="8883">
                  <c:v>12.2281265958042</c:v>
                </c:pt>
                <c:pt idx="8884">
                  <c:v>12.229503172028</c:v>
                </c:pt>
                <c:pt idx="8885">
                  <c:v>12.2308797482518</c:v>
                </c:pt>
                <c:pt idx="8886">
                  <c:v>12.2322563244755</c:v>
                </c:pt>
                <c:pt idx="8887">
                  <c:v>12.2336329006993</c:v>
                </c:pt>
                <c:pt idx="8888">
                  <c:v>12.2350094769231</c:v>
                </c:pt>
                <c:pt idx="8889">
                  <c:v>12.2363860531469</c:v>
                </c:pt>
                <c:pt idx="8890">
                  <c:v>12.2377626293706</c:v>
                </c:pt>
                <c:pt idx="8891">
                  <c:v>12.2391392055944</c:v>
                </c:pt>
                <c:pt idx="8892">
                  <c:v>12.2405157818182</c:v>
                </c:pt>
                <c:pt idx="8893">
                  <c:v>12.241892358042</c:v>
                </c:pt>
                <c:pt idx="8894">
                  <c:v>12.2432689342657</c:v>
                </c:pt>
                <c:pt idx="8895">
                  <c:v>12.2446455104895</c:v>
                </c:pt>
                <c:pt idx="8896">
                  <c:v>12.2460220867133</c:v>
                </c:pt>
                <c:pt idx="8897">
                  <c:v>12.247398662937099</c:v>
                </c:pt>
                <c:pt idx="8898">
                  <c:v>12.2487752391608</c:v>
                </c:pt>
                <c:pt idx="8899">
                  <c:v>12.2501518153846</c:v>
                </c:pt>
                <c:pt idx="8900">
                  <c:v>12.251528391608399</c:v>
                </c:pt>
                <c:pt idx="8901">
                  <c:v>12.252904967832199</c:v>
                </c:pt>
                <c:pt idx="8902">
                  <c:v>12.2542815440559</c:v>
                </c:pt>
                <c:pt idx="8903">
                  <c:v>12.255658120279699</c:v>
                </c:pt>
                <c:pt idx="8904">
                  <c:v>12.257034696503499</c:v>
                </c:pt>
                <c:pt idx="8905">
                  <c:v>12.258411272727299</c:v>
                </c:pt>
                <c:pt idx="8906">
                  <c:v>12.259787848951101</c:v>
                </c:pt>
                <c:pt idx="8907">
                  <c:v>12.261164425174799</c:v>
                </c:pt>
                <c:pt idx="8908">
                  <c:v>12.262541001398599</c:v>
                </c:pt>
                <c:pt idx="8909">
                  <c:v>12.263917577622401</c:v>
                </c:pt>
                <c:pt idx="8910">
                  <c:v>12.265294153846201</c:v>
                </c:pt>
                <c:pt idx="8911">
                  <c:v>12.266670730069899</c:v>
                </c:pt>
                <c:pt idx="8912">
                  <c:v>12.268047306293701</c:v>
                </c:pt>
                <c:pt idx="8913">
                  <c:v>12.269423882517501</c:v>
                </c:pt>
                <c:pt idx="8914">
                  <c:v>12.2708004587413</c:v>
                </c:pt>
                <c:pt idx="8915">
                  <c:v>12.272177034965001</c:v>
                </c:pt>
                <c:pt idx="8916">
                  <c:v>12.273553611188801</c:v>
                </c:pt>
                <c:pt idx="8917">
                  <c:v>12.2749301874126</c:v>
                </c:pt>
                <c:pt idx="8918">
                  <c:v>12.2763067636364</c:v>
                </c:pt>
                <c:pt idx="8919">
                  <c:v>12.277683339860101</c:v>
                </c:pt>
                <c:pt idx="8920">
                  <c:v>12.2790599160839</c:v>
                </c:pt>
                <c:pt idx="8921">
                  <c:v>12.2804364923077</c:v>
                </c:pt>
                <c:pt idx="8922">
                  <c:v>12.2818130685315</c:v>
                </c:pt>
                <c:pt idx="8923">
                  <c:v>12.2831896447552</c:v>
                </c:pt>
                <c:pt idx="8924">
                  <c:v>12.284566220979</c:v>
                </c:pt>
                <c:pt idx="8925">
                  <c:v>12.2859427972028</c:v>
                </c:pt>
                <c:pt idx="8926">
                  <c:v>12.2873193734266</c:v>
                </c:pt>
                <c:pt idx="8927">
                  <c:v>12.2886959496504</c:v>
                </c:pt>
                <c:pt idx="8928">
                  <c:v>12.2900725258741</c:v>
                </c:pt>
                <c:pt idx="8929">
                  <c:v>12.2914491020979</c:v>
                </c:pt>
                <c:pt idx="8930">
                  <c:v>12.2928256783217</c:v>
                </c:pt>
                <c:pt idx="8931">
                  <c:v>12.2942022545455</c:v>
                </c:pt>
                <c:pt idx="8932">
                  <c:v>12.2955788307692</c:v>
                </c:pt>
                <c:pt idx="8933">
                  <c:v>12.296955406993</c:v>
                </c:pt>
                <c:pt idx="8934">
                  <c:v>12.2983319832168</c:v>
                </c:pt>
                <c:pt idx="8935">
                  <c:v>12.299708559440599</c:v>
                </c:pt>
                <c:pt idx="8936">
                  <c:v>12.3010851356643</c:v>
                </c:pt>
                <c:pt idx="8937">
                  <c:v>12.3024617118881</c:v>
                </c:pt>
                <c:pt idx="8938">
                  <c:v>12.3038382881119</c:v>
                </c:pt>
                <c:pt idx="8939">
                  <c:v>12.305214864335699</c:v>
                </c:pt>
                <c:pt idx="8940">
                  <c:v>12.3065914405594</c:v>
                </c:pt>
                <c:pt idx="8941">
                  <c:v>12.3079680167832</c:v>
                </c:pt>
                <c:pt idx="8942">
                  <c:v>12.309344593006999</c:v>
                </c:pt>
                <c:pt idx="8943">
                  <c:v>12.310721169230799</c:v>
                </c:pt>
                <c:pt idx="8944">
                  <c:v>12.3120977454545</c:v>
                </c:pt>
                <c:pt idx="8945">
                  <c:v>12.313474321678299</c:v>
                </c:pt>
                <c:pt idx="8946">
                  <c:v>12.314850897902099</c:v>
                </c:pt>
                <c:pt idx="8947">
                  <c:v>12.316227474125901</c:v>
                </c:pt>
                <c:pt idx="8948">
                  <c:v>12.317604050349701</c:v>
                </c:pt>
                <c:pt idx="8949">
                  <c:v>12.318980626573399</c:v>
                </c:pt>
                <c:pt idx="8950">
                  <c:v>12.320357202797201</c:v>
                </c:pt>
                <c:pt idx="8951">
                  <c:v>12.321733779021001</c:v>
                </c:pt>
                <c:pt idx="8952">
                  <c:v>12.3231103552448</c:v>
                </c:pt>
                <c:pt idx="8953">
                  <c:v>12.324486931468501</c:v>
                </c:pt>
                <c:pt idx="8954">
                  <c:v>12.325863507692301</c:v>
                </c:pt>
                <c:pt idx="8955">
                  <c:v>12.3272400839161</c:v>
                </c:pt>
                <c:pt idx="8956">
                  <c:v>12.3286166601399</c:v>
                </c:pt>
                <c:pt idx="8957">
                  <c:v>12.329993236363601</c:v>
                </c:pt>
                <c:pt idx="8958">
                  <c:v>12.331369812587401</c:v>
                </c:pt>
                <c:pt idx="8959">
                  <c:v>12.3327463888112</c:v>
                </c:pt>
                <c:pt idx="8960">
                  <c:v>12.334122965035</c:v>
                </c:pt>
                <c:pt idx="8961">
                  <c:v>12.335499541258701</c:v>
                </c:pt>
                <c:pt idx="8962">
                  <c:v>12.3368761174825</c:v>
                </c:pt>
                <c:pt idx="8963">
                  <c:v>12.3382526937063</c:v>
                </c:pt>
                <c:pt idx="8964">
                  <c:v>12.3396292699301</c:v>
                </c:pt>
                <c:pt idx="8965">
                  <c:v>12.3410058461538</c:v>
                </c:pt>
                <c:pt idx="8966">
                  <c:v>12.3423824223776</c:v>
                </c:pt>
                <c:pt idx="8967">
                  <c:v>12.3437589986014</c:v>
                </c:pt>
                <c:pt idx="8968">
                  <c:v>12.3451355748252</c:v>
                </c:pt>
                <c:pt idx="8969">
                  <c:v>12.346512151049</c:v>
                </c:pt>
                <c:pt idx="8970">
                  <c:v>12.3478887272727</c:v>
                </c:pt>
                <c:pt idx="8971">
                  <c:v>12.3492653034965</c:v>
                </c:pt>
                <c:pt idx="8972">
                  <c:v>12.3506418797203</c:v>
                </c:pt>
                <c:pt idx="8973">
                  <c:v>12.3520184559441</c:v>
                </c:pt>
                <c:pt idx="8974">
                  <c:v>12.3533950321678</c:v>
                </c:pt>
                <c:pt idx="8975">
                  <c:v>12.3547716083916</c:v>
                </c:pt>
                <c:pt idx="8976">
                  <c:v>12.3561481846154</c:v>
                </c:pt>
                <c:pt idx="8977">
                  <c:v>12.357524760839199</c:v>
                </c:pt>
                <c:pt idx="8978">
                  <c:v>12.3589013370629</c:v>
                </c:pt>
                <c:pt idx="8979">
                  <c:v>12.3602779132867</c:v>
                </c:pt>
                <c:pt idx="8980">
                  <c:v>12.361654489510499</c:v>
                </c:pt>
                <c:pt idx="8981">
                  <c:v>12.363031065734299</c:v>
                </c:pt>
                <c:pt idx="8982">
                  <c:v>12.364407641958</c:v>
                </c:pt>
                <c:pt idx="8983">
                  <c:v>12.365784218181799</c:v>
                </c:pt>
                <c:pt idx="8984">
                  <c:v>12.367160794405599</c:v>
                </c:pt>
                <c:pt idx="8985">
                  <c:v>12.368537370629401</c:v>
                </c:pt>
                <c:pt idx="8986">
                  <c:v>12.369913946853201</c:v>
                </c:pt>
                <c:pt idx="8987">
                  <c:v>12.371290523076899</c:v>
                </c:pt>
                <c:pt idx="8988">
                  <c:v>12.372667099300701</c:v>
                </c:pt>
                <c:pt idx="8989">
                  <c:v>12.374043675524501</c:v>
                </c:pt>
                <c:pt idx="8990">
                  <c:v>12.375420251748301</c:v>
                </c:pt>
                <c:pt idx="8991">
                  <c:v>12.376796827972001</c:v>
                </c:pt>
                <c:pt idx="8992">
                  <c:v>12.378173404195801</c:v>
                </c:pt>
                <c:pt idx="8993">
                  <c:v>12.379549980419601</c:v>
                </c:pt>
                <c:pt idx="8994">
                  <c:v>12.3809265566434</c:v>
                </c:pt>
                <c:pt idx="8995">
                  <c:v>12.382303132867101</c:v>
                </c:pt>
                <c:pt idx="8996">
                  <c:v>12.383679709090901</c:v>
                </c:pt>
                <c:pt idx="8997">
                  <c:v>12.3850562853147</c:v>
                </c:pt>
                <c:pt idx="8998">
                  <c:v>12.3864328615385</c:v>
                </c:pt>
                <c:pt idx="8999">
                  <c:v>12.387809437762201</c:v>
                </c:pt>
                <c:pt idx="9000">
                  <c:v>12.389186013986</c:v>
                </c:pt>
                <c:pt idx="9001">
                  <c:v>12.3905625902098</c:v>
                </c:pt>
                <c:pt idx="9002">
                  <c:v>12.3919391664336</c:v>
                </c:pt>
                <c:pt idx="9003">
                  <c:v>12.3933157426573</c:v>
                </c:pt>
                <c:pt idx="9004">
                  <c:v>12.3946923188811</c:v>
                </c:pt>
                <c:pt idx="9005">
                  <c:v>12.3960688951049</c:v>
                </c:pt>
                <c:pt idx="9006">
                  <c:v>12.3974454713287</c:v>
                </c:pt>
                <c:pt idx="9007">
                  <c:v>12.3988220475524</c:v>
                </c:pt>
                <c:pt idx="9008">
                  <c:v>12.4001986237762</c:v>
                </c:pt>
                <c:pt idx="9009">
                  <c:v>12.4015752</c:v>
                </c:pt>
                <c:pt idx="9010">
                  <c:v>12.4029517762238</c:v>
                </c:pt>
                <c:pt idx="9011">
                  <c:v>12.4043283524476</c:v>
                </c:pt>
                <c:pt idx="9012">
                  <c:v>12.4057049286713</c:v>
                </c:pt>
                <c:pt idx="9013">
                  <c:v>12.4070815048951</c:v>
                </c:pt>
                <c:pt idx="9014">
                  <c:v>12.4084580811189</c:v>
                </c:pt>
                <c:pt idx="9015">
                  <c:v>12.409834657342699</c:v>
                </c:pt>
                <c:pt idx="9016">
                  <c:v>12.4112112335664</c:v>
                </c:pt>
                <c:pt idx="9017">
                  <c:v>12.4125878097902</c:v>
                </c:pt>
                <c:pt idx="9018">
                  <c:v>12.413964386013999</c:v>
                </c:pt>
                <c:pt idx="9019">
                  <c:v>12.415340962237799</c:v>
                </c:pt>
                <c:pt idx="9020">
                  <c:v>12.4167175384615</c:v>
                </c:pt>
                <c:pt idx="9021">
                  <c:v>12.418094114685299</c:v>
                </c:pt>
                <c:pt idx="9022">
                  <c:v>12.419470690909099</c:v>
                </c:pt>
                <c:pt idx="9023">
                  <c:v>12.420847267132901</c:v>
                </c:pt>
                <c:pt idx="9024">
                  <c:v>12.422223843356599</c:v>
                </c:pt>
                <c:pt idx="9025">
                  <c:v>12.423600419580399</c:v>
                </c:pt>
                <c:pt idx="9026">
                  <c:v>12.424976995804199</c:v>
                </c:pt>
                <c:pt idx="9027">
                  <c:v>12.426353572028001</c:v>
                </c:pt>
                <c:pt idx="9028">
                  <c:v>12.427730148251699</c:v>
                </c:pt>
                <c:pt idx="9029">
                  <c:v>12.429106724475499</c:v>
                </c:pt>
                <c:pt idx="9030">
                  <c:v>12.430483300699301</c:v>
                </c:pt>
                <c:pt idx="9031">
                  <c:v>12.431859876923101</c:v>
                </c:pt>
                <c:pt idx="9032">
                  <c:v>12.4332364531469</c:v>
                </c:pt>
                <c:pt idx="9033">
                  <c:v>12.434613029370601</c:v>
                </c:pt>
                <c:pt idx="9034">
                  <c:v>12.435989605594401</c:v>
                </c:pt>
                <c:pt idx="9035">
                  <c:v>12.4373661818182</c:v>
                </c:pt>
                <c:pt idx="9036">
                  <c:v>12.438742758042</c:v>
                </c:pt>
                <c:pt idx="9037">
                  <c:v>12.440119334265701</c:v>
                </c:pt>
                <c:pt idx="9038">
                  <c:v>12.4414959104895</c:v>
                </c:pt>
                <c:pt idx="9039">
                  <c:v>12.4428724867133</c:v>
                </c:pt>
                <c:pt idx="9040">
                  <c:v>12.4442490629371</c:v>
                </c:pt>
                <c:pt idx="9041">
                  <c:v>12.4456256391608</c:v>
                </c:pt>
                <c:pt idx="9042">
                  <c:v>12.4470022153846</c:v>
                </c:pt>
                <c:pt idx="9043">
                  <c:v>12.4483787916084</c:v>
                </c:pt>
                <c:pt idx="9044">
                  <c:v>12.4497553678322</c:v>
                </c:pt>
                <c:pt idx="9045">
                  <c:v>12.4511319440559</c:v>
                </c:pt>
                <c:pt idx="9046">
                  <c:v>12.4525085202797</c:v>
                </c:pt>
                <c:pt idx="9047">
                  <c:v>12.4538850965035</c:v>
                </c:pt>
                <c:pt idx="9048">
                  <c:v>12.4552616727273</c:v>
                </c:pt>
                <c:pt idx="9049">
                  <c:v>12.4566382489511</c:v>
                </c:pt>
                <c:pt idx="9050">
                  <c:v>12.4580148251748</c:v>
                </c:pt>
                <c:pt idx="9051">
                  <c:v>12.4593914013986</c:v>
                </c:pt>
                <c:pt idx="9052">
                  <c:v>12.4607679776224</c:v>
                </c:pt>
                <c:pt idx="9053">
                  <c:v>12.462144553846199</c:v>
                </c:pt>
                <c:pt idx="9054">
                  <c:v>12.4635211300699</c:v>
                </c:pt>
                <c:pt idx="9055">
                  <c:v>12.4648977062937</c:v>
                </c:pt>
                <c:pt idx="9056">
                  <c:v>12.466274282517499</c:v>
                </c:pt>
                <c:pt idx="9057">
                  <c:v>12.467650858741299</c:v>
                </c:pt>
                <c:pt idx="9058">
                  <c:v>12.469027434965</c:v>
                </c:pt>
                <c:pt idx="9059">
                  <c:v>12.470404011188799</c:v>
                </c:pt>
                <c:pt idx="9060">
                  <c:v>12.471780587412599</c:v>
                </c:pt>
                <c:pt idx="9061">
                  <c:v>12.473157163636399</c:v>
                </c:pt>
                <c:pt idx="9062">
                  <c:v>12.4745337398601</c:v>
                </c:pt>
                <c:pt idx="9063">
                  <c:v>12.475910316083899</c:v>
                </c:pt>
                <c:pt idx="9064">
                  <c:v>12.477286892307699</c:v>
                </c:pt>
                <c:pt idx="9065">
                  <c:v>12.478663468531501</c:v>
                </c:pt>
                <c:pt idx="9066">
                  <c:v>12.480040044755199</c:v>
                </c:pt>
                <c:pt idx="9067">
                  <c:v>12.481416620978999</c:v>
                </c:pt>
                <c:pt idx="9068">
                  <c:v>12.482793197202801</c:v>
                </c:pt>
                <c:pt idx="9069">
                  <c:v>12.484169773426601</c:v>
                </c:pt>
                <c:pt idx="9070">
                  <c:v>12.485546349650299</c:v>
                </c:pt>
                <c:pt idx="9071">
                  <c:v>12.486922925874101</c:v>
                </c:pt>
                <c:pt idx="9072">
                  <c:v>12.488299502097901</c:v>
                </c:pt>
                <c:pt idx="9073">
                  <c:v>12.4896760783217</c:v>
                </c:pt>
                <c:pt idx="9074">
                  <c:v>12.4910526545455</c:v>
                </c:pt>
                <c:pt idx="9075">
                  <c:v>12.492429230769201</c:v>
                </c:pt>
                <c:pt idx="9076">
                  <c:v>12.493805806993</c:v>
                </c:pt>
                <c:pt idx="9077">
                  <c:v>12.4951823832168</c:v>
                </c:pt>
                <c:pt idx="9078">
                  <c:v>12.4965589594406</c:v>
                </c:pt>
                <c:pt idx="9079">
                  <c:v>12.4979355356643</c:v>
                </c:pt>
                <c:pt idx="9080">
                  <c:v>12.4993121118881</c:v>
                </c:pt>
                <c:pt idx="9081">
                  <c:v>12.5006886881119</c:v>
                </c:pt>
                <c:pt idx="9082">
                  <c:v>12.5020652643357</c:v>
                </c:pt>
                <c:pt idx="9083">
                  <c:v>12.5034418405594</c:v>
                </c:pt>
                <c:pt idx="9084">
                  <c:v>12.5048184167832</c:v>
                </c:pt>
                <c:pt idx="9085">
                  <c:v>12.506194993007</c:v>
                </c:pt>
                <c:pt idx="9086">
                  <c:v>12.5075715692308</c:v>
                </c:pt>
                <c:pt idx="9087">
                  <c:v>12.5089481454545</c:v>
                </c:pt>
                <c:pt idx="9088">
                  <c:v>12.5103247216783</c:v>
                </c:pt>
                <c:pt idx="9089">
                  <c:v>12.5117012979021</c:v>
                </c:pt>
                <c:pt idx="9090">
                  <c:v>12.5130778741259</c:v>
                </c:pt>
                <c:pt idx="9091">
                  <c:v>12.514454450349699</c:v>
                </c:pt>
                <c:pt idx="9092">
                  <c:v>12.5158310265734</c:v>
                </c:pt>
                <c:pt idx="9093">
                  <c:v>12.5172076027972</c:v>
                </c:pt>
                <c:pt idx="9094">
                  <c:v>12.518584179021</c:v>
                </c:pt>
                <c:pt idx="9095">
                  <c:v>12.519960755244799</c:v>
                </c:pt>
                <c:pt idx="9096">
                  <c:v>12.5213373314685</c:v>
                </c:pt>
                <c:pt idx="9097">
                  <c:v>12.5227139076923</c:v>
                </c:pt>
                <c:pt idx="9098">
                  <c:v>12.524090483916099</c:v>
                </c:pt>
                <c:pt idx="9099">
                  <c:v>12.525467060139899</c:v>
                </c:pt>
                <c:pt idx="9100">
                  <c:v>12.5268436363636</c:v>
                </c:pt>
                <c:pt idx="9101">
                  <c:v>12.528220212587399</c:v>
                </c:pt>
                <c:pt idx="9102">
                  <c:v>12.529596788811199</c:v>
                </c:pt>
                <c:pt idx="9103">
                  <c:v>12.530973365035001</c:v>
                </c:pt>
                <c:pt idx="9104">
                  <c:v>12.532349941258699</c:v>
                </c:pt>
                <c:pt idx="9105">
                  <c:v>12.533726517482499</c:v>
                </c:pt>
                <c:pt idx="9106">
                  <c:v>12.535103093706301</c:v>
                </c:pt>
                <c:pt idx="9107">
                  <c:v>12.536479669930101</c:v>
                </c:pt>
                <c:pt idx="9108">
                  <c:v>12.537856246153799</c:v>
                </c:pt>
                <c:pt idx="9109">
                  <c:v>12.539232822377601</c:v>
                </c:pt>
                <c:pt idx="9110">
                  <c:v>12.540609398601401</c:v>
                </c:pt>
                <c:pt idx="9111">
                  <c:v>12.541985974825201</c:v>
                </c:pt>
                <c:pt idx="9112">
                  <c:v>12.543362551049</c:v>
                </c:pt>
                <c:pt idx="9113">
                  <c:v>12.544739127272701</c:v>
                </c:pt>
                <c:pt idx="9114">
                  <c:v>12.546115703496501</c:v>
                </c:pt>
                <c:pt idx="9115">
                  <c:v>12.5474922797203</c:v>
                </c:pt>
                <c:pt idx="9116">
                  <c:v>12.5488688559441</c:v>
                </c:pt>
                <c:pt idx="9117">
                  <c:v>12.550245432167801</c:v>
                </c:pt>
                <c:pt idx="9118">
                  <c:v>12.5516220083916</c:v>
                </c:pt>
                <c:pt idx="9119">
                  <c:v>12.5529985846154</c:v>
                </c:pt>
                <c:pt idx="9120">
                  <c:v>12.5543751608392</c:v>
                </c:pt>
                <c:pt idx="9121">
                  <c:v>12.5557517370629</c:v>
                </c:pt>
                <c:pt idx="9122">
                  <c:v>12.5571283132867</c:v>
                </c:pt>
                <c:pt idx="9123">
                  <c:v>12.5585048895105</c:v>
                </c:pt>
                <c:pt idx="9124">
                  <c:v>12.5598814657343</c:v>
                </c:pt>
                <c:pt idx="9125">
                  <c:v>12.561258041958</c:v>
                </c:pt>
                <c:pt idx="9126">
                  <c:v>12.5626346181818</c:v>
                </c:pt>
                <c:pt idx="9127">
                  <c:v>12.5640111944056</c:v>
                </c:pt>
                <c:pt idx="9128">
                  <c:v>12.5653877706294</c:v>
                </c:pt>
                <c:pt idx="9129">
                  <c:v>12.5667643468531</c:v>
                </c:pt>
                <c:pt idx="9130">
                  <c:v>12.5681409230769</c:v>
                </c:pt>
                <c:pt idx="9131">
                  <c:v>12.5695174993007</c:v>
                </c:pt>
                <c:pt idx="9132">
                  <c:v>12.5708940755245</c:v>
                </c:pt>
                <c:pt idx="9133">
                  <c:v>12.572270651748299</c:v>
                </c:pt>
                <c:pt idx="9134">
                  <c:v>12.573647227972</c:v>
                </c:pt>
                <c:pt idx="9135">
                  <c:v>12.5750238041958</c:v>
                </c:pt>
                <c:pt idx="9136">
                  <c:v>12.576400380419599</c:v>
                </c:pt>
                <c:pt idx="9137">
                  <c:v>12.577776956643399</c:v>
                </c:pt>
                <c:pt idx="9138">
                  <c:v>12.5791535328671</c:v>
                </c:pt>
                <c:pt idx="9139">
                  <c:v>12.580530109090899</c:v>
                </c:pt>
                <c:pt idx="9140">
                  <c:v>12.581906685314699</c:v>
                </c:pt>
                <c:pt idx="9141">
                  <c:v>12.583283261538501</c:v>
                </c:pt>
                <c:pt idx="9142">
                  <c:v>12.584659837762199</c:v>
                </c:pt>
                <c:pt idx="9143">
                  <c:v>12.586036413985999</c:v>
                </c:pt>
                <c:pt idx="9144">
                  <c:v>12.587412990209801</c:v>
                </c:pt>
                <c:pt idx="9145">
                  <c:v>12.588789566433601</c:v>
                </c:pt>
                <c:pt idx="9146">
                  <c:v>12.590166142657299</c:v>
                </c:pt>
                <c:pt idx="9147">
                  <c:v>12.591542718881101</c:v>
                </c:pt>
                <c:pt idx="9148">
                  <c:v>12.592919295104901</c:v>
                </c:pt>
                <c:pt idx="9149">
                  <c:v>12.594295871328701</c:v>
                </c:pt>
                <c:pt idx="9150">
                  <c:v>12.595672447552399</c:v>
                </c:pt>
                <c:pt idx="9151">
                  <c:v>12.597049023776201</c:v>
                </c:pt>
                <c:pt idx="9152">
                  <c:v>12.598425600000001</c:v>
                </c:pt>
                <c:pt idx="9153">
                  <c:v>12.5998021762238</c:v>
                </c:pt>
                <c:pt idx="9154">
                  <c:v>12.6011787524476</c:v>
                </c:pt>
                <c:pt idx="9155">
                  <c:v>12.602555328671301</c:v>
                </c:pt>
                <c:pt idx="9156">
                  <c:v>12.6039319048951</c:v>
                </c:pt>
                <c:pt idx="9157">
                  <c:v>12.6053084811189</c:v>
                </c:pt>
                <c:pt idx="9158">
                  <c:v>12.6066850573427</c:v>
                </c:pt>
                <c:pt idx="9159">
                  <c:v>12.6080616335664</c:v>
                </c:pt>
                <c:pt idx="9160">
                  <c:v>12.6094382097902</c:v>
                </c:pt>
                <c:pt idx="9161">
                  <c:v>12.610814786014</c:v>
                </c:pt>
                <c:pt idx="9162">
                  <c:v>12.6121913622378</c:v>
                </c:pt>
                <c:pt idx="9163">
                  <c:v>12.6135679384615</c:v>
                </c:pt>
                <c:pt idx="9164">
                  <c:v>12.6149445146853</c:v>
                </c:pt>
                <c:pt idx="9165">
                  <c:v>12.6163210909091</c:v>
                </c:pt>
                <c:pt idx="9166">
                  <c:v>12.6176976671329</c:v>
                </c:pt>
                <c:pt idx="9167">
                  <c:v>12.6190742433566</c:v>
                </c:pt>
                <c:pt idx="9168">
                  <c:v>12.6204508195804</c:v>
                </c:pt>
                <c:pt idx="9169">
                  <c:v>12.6218273958042</c:v>
                </c:pt>
                <c:pt idx="9170">
                  <c:v>12.623203972028</c:v>
                </c:pt>
                <c:pt idx="9171">
                  <c:v>12.624580548251799</c:v>
                </c:pt>
                <c:pt idx="9172">
                  <c:v>12.6259571244755</c:v>
                </c:pt>
                <c:pt idx="9173">
                  <c:v>12.6273337006993</c:v>
                </c:pt>
                <c:pt idx="9174">
                  <c:v>12.628710276923099</c:v>
                </c:pt>
                <c:pt idx="9175">
                  <c:v>12.630086853146899</c:v>
                </c:pt>
                <c:pt idx="9176">
                  <c:v>12.6314634293706</c:v>
                </c:pt>
                <c:pt idx="9177">
                  <c:v>12.632840005594399</c:v>
                </c:pt>
                <c:pt idx="9178">
                  <c:v>12.634216581818199</c:v>
                </c:pt>
                <c:pt idx="9179">
                  <c:v>12.635593158041999</c:v>
                </c:pt>
                <c:pt idx="9180">
                  <c:v>12.636969734265699</c:v>
                </c:pt>
                <c:pt idx="9181">
                  <c:v>12.638346310489499</c:v>
                </c:pt>
                <c:pt idx="9182">
                  <c:v>12.639722886713299</c:v>
                </c:pt>
                <c:pt idx="9183">
                  <c:v>12.641099462937101</c:v>
                </c:pt>
                <c:pt idx="9184">
                  <c:v>12.642476039160799</c:v>
                </c:pt>
                <c:pt idx="9185">
                  <c:v>12.643852615384599</c:v>
                </c:pt>
                <c:pt idx="9186">
                  <c:v>12.645229191608401</c:v>
                </c:pt>
                <c:pt idx="9187">
                  <c:v>12.646605767832201</c:v>
                </c:pt>
                <c:pt idx="9188">
                  <c:v>12.647982344055899</c:v>
                </c:pt>
                <c:pt idx="9189">
                  <c:v>12.649358920279701</c:v>
                </c:pt>
                <c:pt idx="9190">
                  <c:v>12.650735496503501</c:v>
                </c:pt>
                <c:pt idx="9191">
                  <c:v>12.6521120727273</c:v>
                </c:pt>
                <c:pt idx="9192">
                  <c:v>12.6534886489511</c:v>
                </c:pt>
                <c:pt idx="9193">
                  <c:v>12.654865225174801</c:v>
                </c:pt>
                <c:pt idx="9194">
                  <c:v>12.6562418013986</c:v>
                </c:pt>
                <c:pt idx="9195">
                  <c:v>12.6576183776224</c:v>
                </c:pt>
                <c:pt idx="9196">
                  <c:v>12.6589949538462</c:v>
                </c:pt>
                <c:pt idx="9197">
                  <c:v>12.6603715300699</c:v>
                </c:pt>
                <c:pt idx="9198">
                  <c:v>12.6617481062937</c:v>
                </c:pt>
                <c:pt idx="9199">
                  <c:v>12.6631246825175</c:v>
                </c:pt>
                <c:pt idx="9200">
                  <c:v>12.6645012587413</c:v>
                </c:pt>
                <c:pt idx="9201">
                  <c:v>12.665877834965</c:v>
                </c:pt>
                <c:pt idx="9202">
                  <c:v>12.6672544111888</c:v>
                </c:pt>
                <c:pt idx="9203">
                  <c:v>12.6686309874126</c:v>
                </c:pt>
                <c:pt idx="9204">
                  <c:v>12.6700075636364</c:v>
                </c:pt>
                <c:pt idx="9205">
                  <c:v>12.6713841398601</c:v>
                </c:pt>
                <c:pt idx="9206">
                  <c:v>12.6727607160839</c:v>
                </c:pt>
                <c:pt idx="9207">
                  <c:v>12.6741372923077</c:v>
                </c:pt>
                <c:pt idx="9208">
                  <c:v>12.6755138685315</c:v>
                </c:pt>
                <c:pt idx="9209">
                  <c:v>12.6768904447552</c:v>
                </c:pt>
                <c:pt idx="9210">
                  <c:v>12.678267020979</c:v>
                </c:pt>
                <c:pt idx="9211">
                  <c:v>12.6796435972028</c:v>
                </c:pt>
                <c:pt idx="9212">
                  <c:v>12.681020173426599</c:v>
                </c:pt>
                <c:pt idx="9213">
                  <c:v>12.682396749650399</c:v>
                </c:pt>
                <c:pt idx="9214">
                  <c:v>12.6837733258741</c:v>
                </c:pt>
                <c:pt idx="9215">
                  <c:v>12.685149902097899</c:v>
                </c:pt>
                <c:pt idx="9216">
                  <c:v>12.686526478321699</c:v>
                </c:pt>
                <c:pt idx="9217">
                  <c:v>12.687903054545499</c:v>
                </c:pt>
                <c:pt idx="9218">
                  <c:v>12.6892796307692</c:v>
                </c:pt>
                <c:pt idx="9219">
                  <c:v>12.690656206992999</c:v>
                </c:pt>
                <c:pt idx="9220">
                  <c:v>12.692032783216799</c:v>
                </c:pt>
                <c:pt idx="9221">
                  <c:v>12.693409359440601</c:v>
                </c:pt>
                <c:pt idx="9222">
                  <c:v>12.694785935664299</c:v>
                </c:pt>
                <c:pt idx="9223">
                  <c:v>12.696162511888099</c:v>
                </c:pt>
                <c:pt idx="9224">
                  <c:v>12.697539088111901</c:v>
                </c:pt>
                <c:pt idx="9225">
                  <c:v>12.698915664335701</c:v>
                </c:pt>
                <c:pt idx="9226">
                  <c:v>12.700292240559399</c:v>
                </c:pt>
                <c:pt idx="9227">
                  <c:v>12.701668816783201</c:v>
                </c:pt>
                <c:pt idx="9228">
                  <c:v>12.703045393007001</c:v>
                </c:pt>
                <c:pt idx="9229">
                  <c:v>12.7044219692308</c:v>
                </c:pt>
                <c:pt idx="9230">
                  <c:v>12.705798545454501</c:v>
                </c:pt>
                <c:pt idx="9231">
                  <c:v>12.707175121678301</c:v>
                </c:pt>
                <c:pt idx="9232">
                  <c:v>12.7085516979021</c:v>
                </c:pt>
                <c:pt idx="9233">
                  <c:v>12.7099282741259</c:v>
                </c:pt>
                <c:pt idx="9234">
                  <c:v>12.7113048503497</c:v>
                </c:pt>
                <c:pt idx="9235">
                  <c:v>12.712681426573401</c:v>
                </c:pt>
                <c:pt idx="9236">
                  <c:v>12.7140580027972</c:v>
                </c:pt>
                <c:pt idx="9237">
                  <c:v>12.715434579021</c:v>
                </c:pt>
                <c:pt idx="9238">
                  <c:v>12.7168111552448</c:v>
                </c:pt>
                <c:pt idx="9239">
                  <c:v>12.7181877314685</c:v>
                </c:pt>
                <c:pt idx="9240">
                  <c:v>12.7195643076923</c:v>
                </c:pt>
                <c:pt idx="9241">
                  <c:v>12.7209408839161</c:v>
                </c:pt>
                <c:pt idx="9242">
                  <c:v>12.7223174601399</c:v>
                </c:pt>
                <c:pt idx="9243">
                  <c:v>12.7236940363636</c:v>
                </c:pt>
                <c:pt idx="9244">
                  <c:v>12.7250706125874</c:v>
                </c:pt>
                <c:pt idx="9245">
                  <c:v>12.7264471888112</c:v>
                </c:pt>
                <c:pt idx="9246">
                  <c:v>12.727823765035</c:v>
                </c:pt>
                <c:pt idx="9247">
                  <c:v>12.7292003412587</c:v>
                </c:pt>
                <c:pt idx="9248">
                  <c:v>12.7305769174825</c:v>
                </c:pt>
                <c:pt idx="9249">
                  <c:v>12.7319534937063</c:v>
                </c:pt>
                <c:pt idx="9250">
                  <c:v>12.7333300699301</c:v>
                </c:pt>
                <c:pt idx="9251">
                  <c:v>12.7347066461538</c:v>
                </c:pt>
                <c:pt idx="9252">
                  <c:v>12.7360832223776</c:v>
                </c:pt>
                <c:pt idx="9253">
                  <c:v>12.7374597986014</c:v>
                </c:pt>
                <c:pt idx="9254">
                  <c:v>12.738836374825199</c:v>
                </c:pt>
                <c:pt idx="9255">
                  <c:v>12.740212951048999</c:v>
                </c:pt>
                <c:pt idx="9256">
                  <c:v>12.7415895272727</c:v>
                </c:pt>
                <c:pt idx="9257">
                  <c:v>12.742966103496499</c:v>
                </c:pt>
                <c:pt idx="9258">
                  <c:v>12.744342679720299</c:v>
                </c:pt>
                <c:pt idx="9259">
                  <c:v>12.745719255944101</c:v>
                </c:pt>
                <c:pt idx="9260">
                  <c:v>12.747095832167799</c:v>
                </c:pt>
                <c:pt idx="9261">
                  <c:v>12.748472408391599</c:v>
                </c:pt>
                <c:pt idx="9262">
                  <c:v>12.749848984615401</c:v>
                </c:pt>
                <c:pt idx="9263">
                  <c:v>12.751225560839201</c:v>
                </c:pt>
                <c:pt idx="9264">
                  <c:v>12.752602137062899</c:v>
                </c:pt>
                <c:pt idx="9265">
                  <c:v>12.753978713286701</c:v>
                </c:pt>
                <c:pt idx="9266">
                  <c:v>12.755355289510501</c:v>
                </c:pt>
                <c:pt idx="9267">
                  <c:v>12.756731865734301</c:v>
                </c:pt>
                <c:pt idx="9268">
                  <c:v>12.758108441958001</c:v>
                </c:pt>
                <c:pt idx="9269">
                  <c:v>12.759485018181801</c:v>
                </c:pt>
                <c:pt idx="9270">
                  <c:v>12.760861594405601</c:v>
                </c:pt>
                <c:pt idx="9271">
                  <c:v>12.7622381706294</c:v>
                </c:pt>
                <c:pt idx="9272">
                  <c:v>12.763614746853101</c:v>
                </c:pt>
                <c:pt idx="9273">
                  <c:v>12.764991323076901</c:v>
                </c:pt>
                <c:pt idx="9274">
                  <c:v>12.7663678993007</c:v>
                </c:pt>
                <c:pt idx="9275">
                  <c:v>12.7677444755245</c:v>
                </c:pt>
                <c:pt idx="9276">
                  <c:v>12.7691210517483</c:v>
                </c:pt>
                <c:pt idx="9277">
                  <c:v>12.770497627972</c:v>
                </c:pt>
                <c:pt idx="9278">
                  <c:v>12.7718742041958</c:v>
                </c:pt>
                <c:pt idx="9279">
                  <c:v>12.7732507804196</c:v>
                </c:pt>
                <c:pt idx="9280">
                  <c:v>12.7746273566434</c:v>
                </c:pt>
                <c:pt idx="9281">
                  <c:v>12.7760039328671</c:v>
                </c:pt>
                <c:pt idx="9282">
                  <c:v>12.7773805090909</c:v>
                </c:pt>
                <c:pt idx="9283">
                  <c:v>12.7787570853147</c:v>
                </c:pt>
                <c:pt idx="9284">
                  <c:v>12.7801336615385</c:v>
                </c:pt>
                <c:pt idx="9285">
                  <c:v>12.7815102377622</c:v>
                </c:pt>
                <c:pt idx="9286">
                  <c:v>12.782886813986</c:v>
                </c:pt>
                <c:pt idx="9287">
                  <c:v>12.7842633902098</c:v>
                </c:pt>
                <c:pt idx="9288">
                  <c:v>12.7856399664336</c:v>
                </c:pt>
                <c:pt idx="9289">
                  <c:v>12.7870165426573</c:v>
                </c:pt>
                <c:pt idx="9290">
                  <c:v>12.7883931188811</c:v>
                </c:pt>
                <c:pt idx="9291">
                  <c:v>12.7897696951049</c:v>
                </c:pt>
                <c:pt idx="9292">
                  <c:v>12.791146271328699</c:v>
                </c:pt>
                <c:pt idx="9293">
                  <c:v>12.7925228475524</c:v>
                </c:pt>
                <c:pt idx="9294">
                  <c:v>12.7938994237762</c:v>
                </c:pt>
                <c:pt idx="9295">
                  <c:v>12.795275999999999</c:v>
                </c:pt>
                <c:pt idx="9296">
                  <c:v>12.796652576223799</c:v>
                </c:pt>
                <c:pt idx="9297">
                  <c:v>12.798029152447601</c:v>
                </c:pt>
                <c:pt idx="9298">
                  <c:v>12.799405728671299</c:v>
                </c:pt>
                <c:pt idx="9299">
                  <c:v>12.800782304895099</c:v>
                </c:pt>
                <c:pt idx="9300">
                  <c:v>12.802158881118901</c:v>
                </c:pt>
                <c:pt idx="9301">
                  <c:v>12.803535457342701</c:v>
                </c:pt>
                <c:pt idx="9302">
                  <c:v>12.804912033566399</c:v>
                </c:pt>
                <c:pt idx="9303">
                  <c:v>12.806288609790199</c:v>
                </c:pt>
                <c:pt idx="9304">
                  <c:v>12.807665186014001</c:v>
                </c:pt>
                <c:pt idx="9305">
                  <c:v>12.809041762237801</c:v>
                </c:pt>
                <c:pt idx="9306">
                  <c:v>12.810418338461499</c:v>
                </c:pt>
                <c:pt idx="9307">
                  <c:v>12.811794914685301</c:v>
                </c:pt>
                <c:pt idx="9308">
                  <c:v>12.813171490909101</c:v>
                </c:pt>
                <c:pt idx="9309">
                  <c:v>12.8145480671329</c:v>
                </c:pt>
                <c:pt idx="9310">
                  <c:v>12.815924643356601</c:v>
                </c:pt>
                <c:pt idx="9311">
                  <c:v>12.817301219580401</c:v>
                </c:pt>
                <c:pt idx="9312">
                  <c:v>12.8186777958042</c:v>
                </c:pt>
                <c:pt idx="9313">
                  <c:v>12.820054372028</c:v>
                </c:pt>
                <c:pt idx="9314">
                  <c:v>12.821430948251701</c:v>
                </c:pt>
                <c:pt idx="9315">
                  <c:v>12.8228075244755</c:v>
                </c:pt>
                <c:pt idx="9316">
                  <c:v>12.8241841006993</c:v>
                </c:pt>
                <c:pt idx="9317">
                  <c:v>12.8255606769231</c:v>
                </c:pt>
                <c:pt idx="9318">
                  <c:v>12.8269372531469</c:v>
                </c:pt>
                <c:pt idx="9319">
                  <c:v>12.8283138293706</c:v>
                </c:pt>
                <c:pt idx="9320">
                  <c:v>12.8296904055944</c:v>
                </c:pt>
                <c:pt idx="9321">
                  <c:v>12.8310669818182</c:v>
                </c:pt>
                <c:pt idx="9322">
                  <c:v>12.832443558042</c:v>
                </c:pt>
                <c:pt idx="9323">
                  <c:v>12.8338201342657</c:v>
                </c:pt>
                <c:pt idx="9324">
                  <c:v>12.8351967104895</c:v>
                </c:pt>
                <c:pt idx="9325">
                  <c:v>12.8365732867133</c:v>
                </c:pt>
                <c:pt idx="9326">
                  <c:v>12.8379498629371</c:v>
                </c:pt>
                <c:pt idx="9327">
                  <c:v>12.8393264391608</c:v>
                </c:pt>
                <c:pt idx="9328">
                  <c:v>12.8407030153846</c:v>
                </c:pt>
                <c:pt idx="9329">
                  <c:v>12.8420795916084</c:v>
                </c:pt>
                <c:pt idx="9330">
                  <c:v>12.843456167832199</c:v>
                </c:pt>
                <c:pt idx="9331">
                  <c:v>12.8448327440559</c:v>
                </c:pt>
                <c:pt idx="9332">
                  <c:v>12.8462093202797</c:v>
                </c:pt>
                <c:pt idx="9333">
                  <c:v>12.847585896503499</c:v>
                </c:pt>
                <c:pt idx="9334">
                  <c:v>12.848962472727299</c:v>
                </c:pt>
                <c:pt idx="9335">
                  <c:v>12.850339048951099</c:v>
                </c:pt>
                <c:pt idx="9336">
                  <c:v>12.851715625174799</c:v>
                </c:pt>
                <c:pt idx="9337">
                  <c:v>12.853092201398599</c:v>
                </c:pt>
                <c:pt idx="9338">
                  <c:v>12.854468777622399</c:v>
                </c:pt>
                <c:pt idx="9339">
                  <c:v>12.855845353846201</c:v>
                </c:pt>
                <c:pt idx="9340">
                  <c:v>12.857221930069899</c:v>
                </c:pt>
                <c:pt idx="9341">
                  <c:v>12.858598506293699</c:v>
                </c:pt>
                <c:pt idx="9342">
                  <c:v>12.859975082517501</c:v>
                </c:pt>
                <c:pt idx="9343">
                  <c:v>12.861351658741301</c:v>
                </c:pt>
                <c:pt idx="9344">
                  <c:v>12.862728234964999</c:v>
                </c:pt>
                <c:pt idx="9345">
                  <c:v>12.864104811188801</c:v>
                </c:pt>
                <c:pt idx="9346">
                  <c:v>12.865481387412601</c:v>
                </c:pt>
                <c:pt idx="9347">
                  <c:v>12.8668579636364</c:v>
                </c:pt>
                <c:pt idx="9348">
                  <c:v>12.868234539860101</c:v>
                </c:pt>
                <c:pt idx="9349">
                  <c:v>12.869611116083901</c:v>
                </c:pt>
                <c:pt idx="9350">
                  <c:v>12.8709876923077</c:v>
                </c:pt>
                <c:pt idx="9351">
                  <c:v>12.8723642685315</c:v>
                </c:pt>
                <c:pt idx="9352">
                  <c:v>12.873740844755201</c:v>
                </c:pt>
                <c:pt idx="9353">
                  <c:v>12.875117420979</c:v>
                </c:pt>
                <c:pt idx="9354">
                  <c:v>12.8764939972028</c:v>
                </c:pt>
                <c:pt idx="9355">
                  <c:v>12.8778705734266</c:v>
                </c:pt>
                <c:pt idx="9356">
                  <c:v>12.8792471496504</c:v>
                </c:pt>
                <c:pt idx="9357">
                  <c:v>12.8806237258741</c:v>
                </c:pt>
                <c:pt idx="9358">
                  <c:v>12.8820003020979</c:v>
                </c:pt>
                <c:pt idx="9359">
                  <c:v>12.8833768783217</c:v>
                </c:pt>
                <c:pt idx="9360">
                  <c:v>12.8847534545455</c:v>
                </c:pt>
                <c:pt idx="9361">
                  <c:v>12.8861300307692</c:v>
                </c:pt>
                <c:pt idx="9362">
                  <c:v>12.887506606993</c:v>
                </c:pt>
                <c:pt idx="9363">
                  <c:v>12.8888831832168</c:v>
                </c:pt>
                <c:pt idx="9364">
                  <c:v>12.8902597594406</c:v>
                </c:pt>
                <c:pt idx="9365">
                  <c:v>12.8916363356643</c:v>
                </c:pt>
                <c:pt idx="9366">
                  <c:v>12.8930129118881</c:v>
                </c:pt>
                <c:pt idx="9367">
                  <c:v>12.8943894881119</c:v>
                </c:pt>
                <c:pt idx="9368">
                  <c:v>12.895766064335699</c:v>
                </c:pt>
                <c:pt idx="9369">
                  <c:v>12.8971426405594</c:v>
                </c:pt>
                <c:pt idx="9370">
                  <c:v>12.8985192167832</c:v>
                </c:pt>
                <c:pt idx="9371">
                  <c:v>12.899895793007</c:v>
                </c:pt>
                <c:pt idx="9372">
                  <c:v>12.901272369230799</c:v>
                </c:pt>
                <c:pt idx="9373">
                  <c:v>12.9026489454545</c:v>
                </c:pt>
                <c:pt idx="9374">
                  <c:v>12.9040255216783</c:v>
                </c:pt>
                <c:pt idx="9375">
                  <c:v>12.905402097902099</c:v>
                </c:pt>
                <c:pt idx="9376">
                  <c:v>12.906778674125899</c:v>
                </c:pt>
                <c:pt idx="9377">
                  <c:v>12.908155250349701</c:v>
                </c:pt>
                <c:pt idx="9378">
                  <c:v>12.909531826573399</c:v>
                </c:pt>
                <c:pt idx="9379">
                  <c:v>12.910908402797199</c:v>
                </c:pt>
                <c:pt idx="9380">
                  <c:v>12.912284979021001</c:v>
                </c:pt>
                <c:pt idx="9381">
                  <c:v>12.913661555244801</c:v>
                </c:pt>
                <c:pt idx="9382">
                  <c:v>12.915038131468499</c:v>
                </c:pt>
                <c:pt idx="9383">
                  <c:v>12.916414707692301</c:v>
                </c:pt>
                <c:pt idx="9384">
                  <c:v>12.917791283916101</c:v>
                </c:pt>
                <c:pt idx="9385">
                  <c:v>12.9191678601399</c:v>
                </c:pt>
                <c:pt idx="9386">
                  <c:v>12.920544436363601</c:v>
                </c:pt>
                <c:pt idx="9387">
                  <c:v>12.921921012587401</c:v>
                </c:pt>
                <c:pt idx="9388">
                  <c:v>12.9232975888112</c:v>
                </c:pt>
                <c:pt idx="9389">
                  <c:v>12.924674165035</c:v>
                </c:pt>
                <c:pt idx="9390">
                  <c:v>12.926050741258701</c:v>
                </c:pt>
                <c:pt idx="9391">
                  <c:v>12.927427317482501</c:v>
                </c:pt>
                <c:pt idx="9392">
                  <c:v>12.9288038937063</c:v>
                </c:pt>
                <c:pt idx="9393">
                  <c:v>12.9301804699301</c:v>
                </c:pt>
                <c:pt idx="9394">
                  <c:v>12.931557046153801</c:v>
                </c:pt>
                <c:pt idx="9395">
                  <c:v>12.9329336223776</c:v>
                </c:pt>
                <c:pt idx="9396">
                  <c:v>12.9343101986014</c:v>
                </c:pt>
                <c:pt idx="9397">
                  <c:v>12.9356867748252</c:v>
                </c:pt>
                <c:pt idx="9398">
                  <c:v>12.937063351049</c:v>
                </c:pt>
                <c:pt idx="9399">
                  <c:v>12.9384399272727</c:v>
                </c:pt>
                <c:pt idx="9400">
                  <c:v>12.9398165034965</c:v>
                </c:pt>
                <c:pt idx="9401">
                  <c:v>12.9411930797203</c:v>
                </c:pt>
                <c:pt idx="9402">
                  <c:v>12.9425696559441</c:v>
                </c:pt>
                <c:pt idx="9403">
                  <c:v>12.9439462321678</c:v>
                </c:pt>
                <c:pt idx="9404">
                  <c:v>12.9453228083916</c:v>
                </c:pt>
                <c:pt idx="9405">
                  <c:v>12.9466993846154</c:v>
                </c:pt>
                <c:pt idx="9406">
                  <c:v>12.9480759608392</c:v>
                </c:pt>
                <c:pt idx="9407">
                  <c:v>12.9494525370629</c:v>
                </c:pt>
                <c:pt idx="9408">
                  <c:v>12.9508291132867</c:v>
                </c:pt>
                <c:pt idx="9409">
                  <c:v>12.9522056895105</c:v>
                </c:pt>
                <c:pt idx="9410">
                  <c:v>12.953582265734299</c:v>
                </c:pt>
                <c:pt idx="9411">
                  <c:v>12.954958841958</c:v>
                </c:pt>
                <c:pt idx="9412">
                  <c:v>12.9563354181818</c:v>
                </c:pt>
                <c:pt idx="9413">
                  <c:v>12.957711994405599</c:v>
                </c:pt>
                <c:pt idx="9414">
                  <c:v>12.959088570629399</c:v>
                </c:pt>
                <c:pt idx="9415">
                  <c:v>12.9604651468531</c:v>
                </c:pt>
                <c:pt idx="9416">
                  <c:v>12.961841723076899</c:v>
                </c:pt>
                <c:pt idx="9417">
                  <c:v>12.963218299300699</c:v>
                </c:pt>
                <c:pt idx="9418">
                  <c:v>12.964594875524501</c:v>
                </c:pt>
                <c:pt idx="9419">
                  <c:v>12.965971451748301</c:v>
                </c:pt>
                <c:pt idx="9420">
                  <c:v>12.967348027971999</c:v>
                </c:pt>
                <c:pt idx="9421">
                  <c:v>12.968724604195801</c:v>
                </c:pt>
                <c:pt idx="9422">
                  <c:v>12.970101180419601</c:v>
                </c:pt>
                <c:pt idx="9423">
                  <c:v>12.971477756643401</c:v>
                </c:pt>
                <c:pt idx="9424">
                  <c:v>12.972854332867101</c:v>
                </c:pt>
                <c:pt idx="9425">
                  <c:v>12.974230909090901</c:v>
                </c:pt>
                <c:pt idx="9426">
                  <c:v>12.975607485314701</c:v>
                </c:pt>
                <c:pt idx="9427">
                  <c:v>12.9769840615385</c:v>
                </c:pt>
                <c:pt idx="9428">
                  <c:v>12.978360637762201</c:v>
                </c:pt>
                <c:pt idx="9429">
                  <c:v>12.979737213986001</c:v>
                </c:pt>
                <c:pt idx="9430">
                  <c:v>12.9811137902098</c:v>
                </c:pt>
                <c:pt idx="9431">
                  <c:v>12.9824903664336</c:v>
                </c:pt>
                <c:pt idx="9432">
                  <c:v>12.983866942657301</c:v>
                </c:pt>
                <c:pt idx="9433">
                  <c:v>12.9852435188811</c:v>
                </c:pt>
                <c:pt idx="9434">
                  <c:v>12.9866200951049</c:v>
                </c:pt>
                <c:pt idx="9435">
                  <c:v>12.9879966713287</c:v>
                </c:pt>
                <c:pt idx="9436">
                  <c:v>12.9893732475525</c:v>
                </c:pt>
                <c:pt idx="9437">
                  <c:v>12.9907498237762</c:v>
                </c:pt>
                <c:pt idx="9438">
                  <c:v>12.9921264</c:v>
                </c:pt>
                <c:pt idx="9439">
                  <c:v>12.9935029762238</c:v>
                </c:pt>
                <c:pt idx="9440">
                  <c:v>12.9948795524476</c:v>
                </c:pt>
                <c:pt idx="9441">
                  <c:v>12.9962561286713</c:v>
                </c:pt>
                <c:pt idx="9442">
                  <c:v>12.9976327048951</c:v>
                </c:pt>
                <c:pt idx="9443">
                  <c:v>12.9990092811189</c:v>
                </c:pt>
                <c:pt idx="9444">
                  <c:v>13.0003858573427</c:v>
                </c:pt>
                <c:pt idx="9445">
                  <c:v>13.0017624335664</c:v>
                </c:pt>
                <c:pt idx="9446">
                  <c:v>13.0031390097902</c:v>
                </c:pt>
                <c:pt idx="9447">
                  <c:v>13.004515586014</c:v>
                </c:pt>
                <c:pt idx="9448">
                  <c:v>13.005892162237799</c:v>
                </c:pt>
                <c:pt idx="9449">
                  <c:v>13.0072687384615</c:v>
                </c:pt>
                <c:pt idx="9450">
                  <c:v>13.0086453146853</c:v>
                </c:pt>
                <c:pt idx="9451">
                  <c:v>13.010021890909099</c:v>
                </c:pt>
                <c:pt idx="9452">
                  <c:v>13.011398467132899</c:v>
                </c:pt>
                <c:pt idx="9453">
                  <c:v>13.0127750433566</c:v>
                </c:pt>
                <c:pt idx="9454">
                  <c:v>13.014151619580399</c:v>
                </c:pt>
                <c:pt idx="9455">
                  <c:v>13.015528195804199</c:v>
                </c:pt>
                <c:pt idx="9456">
                  <c:v>13.016904772027999</c:v>
                </c:pt>
                <c:pt idx="9457">
                  <c:v>13.018281348251801</c:v>
                </c:pt>
                <c:pt idx="9458">
                  <c:v>13.019657924475499</c:v>
                </c:pt>
                <c:pt idx="9459">
                  <c:v>13.021034500699299</c:v>
                </c:pt>
                <c:pt idx="9460">
                  <c:v>13.022411076923101</c:v>
                </c:pt>
                <c:pt idx="9461">
                  <c:v>13.023787653146901</c:v>
                </c:pt>
                <c:pt idx="9462">
                  <c:v>13.025164229370599</c:v>
                </c:pt>
                <c:pt idx="9463">
                  <c:v>13.026540805594401</c:v>
                </c:pt>
                <c:pt idx="9464">
                  <c:v>13.027917381818201</c:v>
                </c:pt>
                <c:pt idx="9465">
                  <c:v>13.029293958042</c:v>
                </c:pt>
                <c:pt idx="9466">
                  <c:v>13.030670534265701</c:v>
                </c:pt>
                <c:pt idx="9467">
                  <c:v>13.032047110489501</c:v>
                </c:pt>
                <c:pt idx="9468">
                  <c:v>13.0334236867133</c:v>
                </c:pt>
                <c:pt idx="9469">
                  <c:v>13.0348002629371</c:v>
                </c:pt>
                <c:pt idx="9470">
                  <c:v>13.036176839160801</c:v>
                </c:pt>
                <c:pt idx="9471">
                  <c:v>13.0375534153846</c:v>
                </c:pt>
                <c:pt idx="9472">
                  <c:v>13.0389299916084</c:v>
                </c:pt>
                <c:pt idx="9473">
                  <c:v>13.0403065678322</c:v>
                </c:pt>
                <c:pt idx="9474">
                  <c:v>13.0416831440559</c:v>
                </c:pt>
                <c:pt idx="9475">
                  <c:v>13.0430597202797</c:v>
                </c:pt>
                <c:pt idx="9476">
                  <c:v>13.0444362965035</c:v>
                </c:pt>
                <c:pt idx="9477">
                  <c:v>13.0458128727273</c:v>
                </c:pt>
                <c:pt idx="9478">
                  <c:v>13.0471894489511</c:v>
                </c:pt>
                <c:pt idx="9479">
                  <c:v>13.0485660251748</c:v>
                </c:pt>
                <c:pt idx="9480">
                  <c:v>13.0499426013986</c:v>
                </c:pt>
                <c:pt idx="9481">
                  <c:v>13.0513191776224</c:v>
                </c:pt>
                <c:pt idx="9482">
                  <c:v>13.0526957538462</c:v>
                </c:pt>
                <c:pt idx="9483">
                  <c:v>13.0540723300699</c:v>
                </c:pt>
                <c:pt idx="9484">
                  <c:v>13.0554489062937</c:v>
                </c:pt>
                <c:pt idx="9485">
                  <c:v>13.0568254825175</c:v>
                </c:pt>
                <c:pt idx="9486">
                  <c:v>13.058202058741299</c:v>
                </c:pt>
                <c:pt idx="9487">
                  <c:v>13.059578634965</c:v>
                </c:pt>
                <c:pt idx="9488">
                  <c:v>13.0609552111888</c:v>
                </c:pt>
                <c:pt idx="9489">
                  <c:v>13.062331787412599</c:v>
                </c:pt>
                <c:pt idx="9490">
                  <c:v>13.063708363636399</c:v>
                </c:pt>
                <c:pt idx="9491">
                  <c:v>13.0650849398601</c:v>
                </c:pt>
                <c:pt idx="9492">
                  <c:v>13.066461516083899</c:v>
                </c:pt>
                <c:pt idx="9493">
                  <c:v>13.067838092307699</c:v>
                </c:pt>
                <c:pt idx="9494">
                  <c:v>13.069214668531499</c:v>
                </c:pt>
                <c:pt idx="9495">
                  <c:v>13.0705912447552</c:v>
                </c:pt>
                <c:pt idx="9496">
                  <c:v>13.071967820978999</c:v>
                </c:pt>
                <c:pt idx="9497">
                  <c:v>13.073344397202799</c:v>
                </c:pt>
                <c:pt idx="9498">
                  <c:v>13.074720973426601</c:v>
                </c:pt>
                <c:pt idx="9499">
                  <c:v>13.076097549650401</c:v>
                </c:pt>
                <c:pt idx="9500">
                  <c:v>13.077474125874099</c:v>
                </c:pt>
                <c:pt idx="9501">
                  <c:v>13.078850702097901</c:v>
                </c:pt>
                <c:pt idx="9502">
                  <c:v>13.080227278321701</c:v>
                </c:pt>
                <c:pt idx="9503">
                  <c:v>13.0816038545455</c:v>
                </c:pt>
                <c:pt idx="9504">
                  <c:v>13.082980430769201</c:v>
                </c:pt>
                <c:pt idx="9505">
                  <c:v>13.084357006993001</c:v>
                </c:pt>
                <c:pt idx="9506">
                  <c:v>13.0857335832168</c:v>
                </c:pt>
                <c:pt idx="9507">
                  <c:v>13.0871101594406</c:v>
                </c:pt>
                <c:pt idx="9508">
                  <c:v>13.088486735664301</c:v>
                </c:pt>
                <c:pt idx="9509">
                  <c:v>13.0898633118881</c:v>
                </c:pt>
                <c:pt idx="9510">
                  <c:v>13.0912398881119</c:v>
                </c:pt>
                <c:pt idx="9511">
                  <c:v>13.0926164643357</c:v>
                </c:pt>
                <c:pt idx="9512">
                  <c:v>13.0939930405594</c:v>
                </c:pt>
                <c:pt idx="9513">
                  <c:v>13.0953696167832</c:v>
                </c:pt>
                <c:pt idx="9514">
                  <c:v>13.096746193007</c:v>
                </c:pt>
                <c:pt idx="9515">
                  <c:v>13.0981227692308</c:v>
                </c:pt>
                <c:pt idx="9516">
                  <c:v>13.0994993454545</c:v>
                </c:pt>
                <c:pt idx="9517">
                  <c:v>13.1008759216783</c:v>
                </c:pt>
                <c:pt idx="9518">
                  <c:v>13.1022524979021</c:v>
                </c:pt>
                <c:pt idx="9519">
                  <c:v>13.1036290741259</c:v>
                </c:pt>
                <c:pt idx="9520">
                  <c:v>13.1050056503497</c:v>
                </c:pt>
                <c:pt idx="9521">
                  <c:v>13.1063822265734</c:v>
                </c:pt>
                <c:pt idx="9522">
                  <c:v>13.1077588027972</c:v>
                </c:pt>
                <c:pt idx="9523">
                  <c:v>13.109135379021</c:v>
                </c:pt>
                <c:pt idx="9524">
                  <c:v>13.1105119552448</c:v>
                </c:pt>
                <c:pt idx="9525">
                  <c:v>13.1118885314685</c:v>
                </c:pt>
                <c:pt idx="9526">
                  <c:v>13.1132651076923</c:v>
                </c:pt>
                <c:pt idx="9527">
                  <c:v>13.1146416839161</c:v>
                </c:pt>
                <c:pt idx="9528">
                  <c:v>13.116018260139899</c:v>
                </c:pt>
                <c:pt idx="9529">
                  <c:v>13.1173948363636</c:v>
                </c:pt>
                <c:pt idx="9530">
                  <c:v>13.1187714125874</c:v>
                </c:pt>
                <c:pt idx="9531">
                  <c:v>13.120147988811199</c:v>
                </c:pt>
                <c:pt idx="9532">
                  <c:v>13.121524565034999</c:v>
                </c:pt>
                <c:pt idx="9533">
                  <c:v>13.1229011412587</c:v>
                </c:pt>
                <c:pt idx="9534">
                  <c:v>13.124277717482499</c:v>
                </c:pt>
                <c:pt idx="9535">
                  <c:v>13.125654293706299</c:v>
                </c:pt>
                <c:pt idx="9536">
                  <c:v>13.127030869930101</c:v>
                </c:pt>
                <c:pt idx="9537">
                  <c:v>13.128407446153799</c:v>
                </c:pt>
                <c:pt idx="9538">
                  <c:v>13.129784022377599</c:v>
                </c:pt>
                <c:pt idx="9539">
                  <c:v>13.131160598601401</c:v>
                </c:pt>
                <c:pt idx="9540">
                  <c:v>13.132537174825201</c:v>
                </c:pt>
                <c:pt idx="9541">
                  <c:v>13.133913751049</c:v>
                </c:pt>
                <c:pt idx="9542">
                  <c:v>13.135290327272701</c:v>
                </c:pt>
                <c:pt idx="9543">
                  <c:v>13.136666903496501</c:v>
                </c:pt>
                <c:pt idx="9544">
                  <c:v>13.138043479720301</c:v>
                </c:pt>
                <c:pt idx="9545">
                  <c:v>13.1394200559441</c:v>
                </c:pt>
                <c:pt idx="9546">
                  <c:v>13.140796632167801</c:v>
                </c:pt>
                <c:pt idx="9547">
                  <c:v>13.142173208391601</c:v>
                </c:pt>
                <c:pt idx="9548">
                  <c:v>13.1435497846154</c:v>
                </c:pt>
                <c:pt idx="9549">
                  <c:v>13.1449263608392</c:v>
                </c:pt>
                <c:pt idx="9550">
                  <c:v>13.146302937062901</c:v>
                </c:pt>
                <c:pt idx="9551">
                  <c:v>13.1476795132867</c:v>
                </c:pt>
                <c:pt idx="9552">
                  <c:v>13.1490560895105</c:v>
                </c:pt>
                <c:pt idx="9553">
                  <c:v>13.1504326657343</c:v>
                </c:pt>
                <c:pt idx="9554">
                  <c:v>13.151809241958</c:v>
                </c:pt>
                <c:pt idx="9555">
                  <c:v>13.1531858181818</c:v>
                </c:pt>
                <c:pt idx="9556">
                  <c:v>13.1545623944056</c:v>
                </c:pt>
                <c:pt idx="9557">
                  <c:v>13.1559389706294</c:v>
                </c:pt>
                <c:pt idx="9558">
                  <c:v>13.1573155468531</c:v>
                </c:pt>
                <c:pt idx="9559">
                  <c:v>13.1586921230769</c:v>
                </c:pt>
                <c:pt idx="9560">
                  <c:v>13.1600686993007</c:v>
                </c:pt>
                <c:pt idx="9561">
                  <c:v>13.1614452755245</c:v>
                </c:pt>
                <c:pt idx="9562">
                  <c:v>13.1628218517483</c:v>
                </c:pt>
                <c:pt idx="9563">
                  <c:v>13.164198427972</c:v>
                </c:pt>
                <c:pt idx="9564">
                  <c:v>13.1655750041958</c:v>
                </c:pt>
                <c:pt idx="9565">
                  <c:v>13.1669515804196</c:v>
                </c:pt>
                <c:pt idx="9566">
                  <c:v>13.168328156643399</c:v>
                </c:pt>
                <c:pt idx="9567">
                  <c:v>13.1697047328671</c:v>
                </c:pt>
                <c:pt idx="9568">
                  <c:v>13.1710813090909</c:v>
                </c:pt>
                <c:pt idx="9569">
                  <c:v>13.172457885314699</c:v>
                </c:pt>
                <c:pt idx="9570">
                  <c:v>13.173834461538499</c:v>
                </c:pt>
                <c:pt idx="9571">
                  <c:v>13.1752110377622</c:v>
                </c:pt>
                <c:pt idx="9572">
                  <c:v>13.176587613985999</c:v>
                </c:pt>
                <c:pt idx="9573">
                  <c:v>13.177964190209799</c:v>
                </c:pt>
                <c:pt idx="9574">
                  <c:v>13.179340766433601</c:v>
                </c:pt>
                <c:pt idx="9575">
                  <c:v>13.180717342657299</c:v>
                </c:pt>
                <c:pt idx="9576">
                  <c:v>13.182093918881099</c:v>
                </c:pt>
                <c:pt idx="9577">
                  <c:v>13.183470495104901</c:v>
                </c:pt>
                <c:pt idx="9578">
                  <c:v>13.184847071328701</c:v>
                </c:pt>
                <c:pt idx="9579">
                  <c:v>13.186223647552399</c:v>
                </c:pt>
                <c:pt idx="9580">
                  <c:v>13.187600223776199</c:v>
                </c:pt>
                <c:pt idx="9581">
                  <c:v>13.188976800000001</c:v>
                </c:pt>
                <c:pt idx="9582">
                  <c:v>13.190353376223801</c:v>
                </c:pt>
                <c:pt idx="9583">
                  <c:v>13.1917299524476</c:v>
                </c:pt>
                <c:pt idx="9584">
                  <c:v>13.193106528671301</c:v>
                </c:pt>
                <c:pt idx="9585">
                  <c:v>13.194483104895101</c:v>
                </c:pt>
                <c:pt idx="9586">
                  <c:v>13.1958596811189</c:v>
                </c:pt>
                <c:pt idx="9587">
                  <c:v>13.1972362573427</c:v>
                </c:pt>
                <c:pt idx="9588">
                  <c:v>13.198612833566401</c:v>
                </c:pt>
                <c:pt idx="9589">
                  <c:v>13.1999894097902</c:v>
                </c:pt>
                <c:pt idx="9590">
                  <c:v>13.201365986014</c:v>
                </c:pt>
                <c:pt idx="9591">
                  <c:v>13.2027425622378</c:v>
                </c:pt>
                <c:pt idx="9592">
                  <c:v>13.2041191384615</c:v>
                </c:pt>
                <c:pt idx="9593">
                  <c:v>13.2054957146853</c:v>
                </c:pt>
                <c:pt idx="9594">
                  <c:v>13.2068722909091</c:v>
                </c:pt>
                <c:pt idx="9595">
                  <c:v>13.2082488671329</c:v>
                </c:pt>
                <c:pt idx="9596">
                  <c:v>13.2096254433566</c:v>
                </c:pt>
                <c:pt idx="9597">
                  <c:v>13.2110020195804</c:v>
                </c:pt>
                <c:pt idx="9598">
                  <c:v>13.2123785958042</c:v>
                </c:pt>
                <c:pt idx="9599">
                  <c:v>13.213755172028</c:v>
                </c:pt>
                <c:pt idx="9600">
                  <c:v>13.2151317482517</c:v>
                </c:pt>
                <c:pt idx="9601">
                  <c:v>13.2165083244755</c:v>
                </c:pt>
                <c:pt idx="9602">
                  <c:v>13.2178849006993</c:v>
                </c:pt>
                <c:pt idx="9603">
                  <c:v>13.2192614769231</c:v>
                </c:pt>
                <c:pt idx="9604">
                  <c:v>13.220638053146899</c:v>
                </c:pt>
                <c:pt idx="9605">
                  <c:v>13.2220146293706</c:v>
                </c:pt>
                <c:pt idx="9606">
                  <c:v>13.2233912055944</c:v>
                </c:pt>
                <c:pt idx="9607">
                  <c:v>13.224767781818199</c:v>
                </c:pt>
                <c:pt idx="9608">
                  <c:v>13.226144358041999</c:v>
                </c:pt>
                <c:pt idx="9609">
                  <c:v>13.2275209342657</c:v>
                </c:pt>
                <c:pt idx="9610">
                  <c:v>13.228897510489499</c:v>
                </c:pt>
                <c:pt idx="9611">
                  <c:v>13.230274086713299</c:v>
                </c:pt>
                <c:pt idx="9612">
                  <c:v>13.231650662937099</c:v>
                </c:pt>
                <c:pt idx="9613">
                  <c:v>13.233027239160799</c:v>
                </c:pt>
                <c:pt idx="9614">
                  <c:v>13.234403815384599</c:v>
                </c:pt>
                <c:pt idx="9615">
                  <c:v>13.235780391608399</c:v>
                </c:pt>
                <c:pt idx="9616">
                  <c:v>13.237156967832201</c:v>
                </c:pt>
                <c:pt idx="9617">
                  <c:v>13.238533544055899</c:v>
                </c:pt>
                <c:pt idx="9618">
                  <c:v>13.239910120279699</c:v>
                </c:pt>
                <c:pt idx="9619">
                  <c:v>13.241286696503501</c:v>
                </c:pt>
                <c:pt idx="9620">
                  <c:v>13.242663272727301</c:v>
                </c:pt>
                <c:pt idx="9621">
                  <c:v>13.2440398489511</c:v>
                </c:pt>
                <c:pt idx="9622">
                  <c:v>13.245416425174801</c:v>
                </c:pt>
                <c:pt idx="9623">
                  <c:v>13.246793001398601</c:v>
                </c:pt>
                <c:pt idx="9624">
                  <c:v>13.2481695776224</c:v>
                </c:pt>
                <c:pt idx="9625">
                  <c:v>13.2495461538462</c:v>
                </c:pt>
                <c:pt idx="9626">
                  <c:v>13.250922730069901</c:v>
                </c:pt>
                <c:pt idx="9627">
                  <c:v>13.2522993062937</c:v>
                </c:pt>
                <c:pt idx="9628">
                  <c:v>13.2536758825175</c:v>
                </c:pt>
                <c:pt idx="9629">
                  <c:v>13.2550524587413</c:v>
                </c:pt>
                <c:pt idx="9630">
                  <c:v>13.256429034965</c:v>
                </c:pt>
                <c:pt idx="9631">
                  <c:v>13.2578056111888</c:v>
                </c:pt>
                <c:pt idx="9632">
                  <c:v>13.2591821874126</c:v>
                </c:pt>
                <c:pt idx="9633">
                  <c:v>13.2605587636364</c:v>
                </c:pt>
                <c:pt idx="9634">
                  <c:v>13.2619353398601</c:v>
                </c:pt>
                <c:pt idx="9635">
                  <c:v>13.2633119160839</c:v>
                </c:pt>
                <c:pt idx="9636">
                  <c:v>13.2646884923077</c:v>
                </c:pt>
                <c:pt idx="9637">
                  <c:v>13.2660650685315</c:v>
                </c:pt>
                <c:pt idx="9638">
                  <c:v>13.2674416447552</c:v>
                </c:pt>
                <c:pt idx="9639">
                  <c:v>13.268818220979</c:v>
                </c:pt>
                <c:pt idx="9640">
                  <c:v>13.2701947972028</c:v>
                </c:pt>
                <c:pt idx="9641">
                  <c:v>13.2715713734266</c:v>
                </c:pt>
                <c:pt idx="9642">
                  <c:v>13.272947949650399</c:v>
                </c:pt>
                <c:pt idx="9643">
                  <c:v>13.2743245258741</c:v>
                </c:pt>
                <c:pt idx="9644">
                  <c:v>13.2757011020979</c:v>
                </c:pt>
                <c:pt idx="9645">
                  <c:v>13.277077678321699</c:v>
                </c:pt>
                <c:pt idx="9646">
                  <c:v>13.278454254545499</c:v>
                </c:pt>
                <c:pt idx="9647">
                  <c:v>13.2798308307692</c:v>
                </c:pt>
                <c:pt idx="9648">
                  <c:v>13.281207406993</c:v>
                </c:pt>
                <c:pt idx="9649">
                  <c:v>13.282583983216799</c:v>
                </c:pt>
                <c:pt idx="9650">
                  <c:v>13.283960559440599</c:v>
                </c:pt>
                <c:pt idx="9651">
                  <c:v>13.2853371356643</c:v>
                </c:pt>
                <c:pt idx="9652">
                  <c:v>13.286713711888099</c:v>
                </c:pt>
                <c:pt idx="9653">
                  <c:v>13.288090288111899</c:v>
                </c:pt>
                <c:pt idx="9654">
                  <c:v>13.289466864335701</c:v>
                </c:pt>
                <c:pt idx="9655">
                  <c:v>13.290843440559399</c:v>
                </c:pt>
                <c:pt idx="9656">
                  <c:v>13.292220016783199</c:v>
                </c:pt>
                <c:pt idx="9657">
                  <c:v>13.293596593007001</c:v>
                </c:pt>
                <c:pt idx="9658">
                  <c:v>13.294973169230801</c:v>
                </c:pt>
                <c:pt idx="9659">
                  <c:v>13.296349745454499</c:v>
                </c:pt>
                <c:pt idx="9660">
                  <c:v>13.297726321678301</c:v>
                </c:pt>
                <c:pt idx="9661">
                  <c:v>13.299102897902101</c:v>
                </c:pt>
                <c:pt idx="9662">
                  <c:v>13.3004794741259</c:v>
                </c:pt>
                <c:pt idx="9663">
                  <c:v>13.3018560503497</c:v>
                </c:pt>
                <c:pt idx="9664">
                  <c:v>13.303232626573401</c:v>
                </c:pt>
                <c:pt idx="9665">
                  <c:v>13.3046092027972</c:v>
                </c:pt>
                <c:pt idx="9666">
                  <c:v>13.305985779021</c:v>
                </c:pt>
                <c:pt idx="9667">
                  <c:v>13.3073623552448</c:v>
                </c:pt>
                <c:pt idx="9668">
                  <c:v>13.308738931468501</c:v>
                </c:pt>
                <c:pt idx="9669">
                  <c:v>13.3101155076923</c:v>
                </c:pt>
                <c:pt idx="9670">
                  <c:v>13.3114920839161</c:v>
                </c:pt>
                <c:pt idx="9671">
                  <c:v>13.3128686601399</c:v>
                </c:pt>
                <c:pt idx="9672">
                  <c:v>13.3142452363636</c:v>
                </c:pt>
                <c:pt idx="9673">
                  <c:v>13.3156218125874</c:v>
                </c:pt>
                <c:pt idx="9674">
                  <c:v>13.3169983888112</c:v>
                </c:pt>
                <c:pt idx="9675">
                  <c:v>13.318374965035</c:v>
                </c:pt>
                <c:pt idx="9676">
                  <c:v>13.3197515412587</c:v>
                </c:pt>
                <c:pt idx="9677">
                  <c:v>13.3211281174825</c:v>
                </c:pt>
                <c:pt idx="9678">
                  <c:v>13.3225046937063</c:v>
                </c:pt>
                <c:pt idx="9679">
                  <c:v>13.3238812699301</c:v>
                </c:pt>
                <c:pt idx="9680">
                  <c:v>13.3252578461538</c:v>
                </c:pt>
                <c:pt idx="9681">
                  <c:v>13.3266344223776</c:v>
                </c:pt>
                <c:pt idx="9682">
                  <c:v>13.3280109986014</c:v>
                </c:pt>
                <c:pt idx="9683">
                  <c:v>13.3293875748252</c:v>
                </c:pt>
                <c:pt idx="9684">
                  <c:v>13.330764151048999</c:v>
                </c:pt>
                <c:pt idx="9685">
                  <c:v>13.3321407272727</c:v>
                </c:pt>
                <c:pt idx="9686">
                  <c:v>13.3335173034965</c:v>
                </c:pt>
                <c:pt idx="9687">
                  <c:v>13.334893879720299</c:v>
                </c:pt>
                <c:pt idx="9688">
                  <c:v>13.336270455944099</c:v>
                </c:pt>
                <c:pt idx="9689">
                  <c:v>13.3376470321678</c:v>
                </c:pt>
                <c:pt idx="9690">
                  <c:v>13.339023608391599</c:v>
                </c:pt>
                <c:pt idx="9691">
                  <c:v>13.340400184615399</c:v>
                </c:pt>
                <c:pt idx="9692">
                  <c:v>13.341776760839201</c:v>
                </c:pt>
                <c:pt idx="9693">
                  <c:v>13.343153337062899</c:v>
                </c:pt>
                <c:pt idx="9694">
                  <c:v>13.344529913286699</c:v>
                </c:pt>
                <c:pt idx="9695">
                  <c:v>13.345906489510501</c:v>
                </c:pt>
                <c:pt idx="9696">
                  <c:v>13.347283065734301</c:v>
                </c:pt>
                <c:pt idx="9697">
                  <c:v>13.348659641957999</c:v>
                </c:pt>
                <c:pt idx="9698">
                  <c:v>13.350036218181801</c:v>
                </c:pt>
                <c:pt idx="9699">
                  <c:v>13.351412794405601</c:v>
                </c:pt>
                <c:pt idx="9700">
                  <c:v>13.352789370629401</c:v>
                </c:pt>
                <c:pt idx="9701">
                  <c:v>13.354165946853101</c:v>
                </c:pt>
                <c:pt idx="9702">
                  <c:v>13.355542523076901</c:v>
                </c:pt>
                <c:pt idx="9703">
                  <c:v>13.356919099300701</c:v>
                </c:pt>
                <c:pt idx="9704">
                  <c:v>13.3582956755245</c:v>
                </c:pt>
                <c:pt idx="9705">
                  <c:v>13.3596722517483</c:v>
                </c:pt>
                <c:pt idx="9706">
                  <c:v>13.361048827972001</c:v>
                </c:pt>
                <c:pt idx="9707">
                  <c:v>13.3624254041958</c:v>
                </c:pt>
                <c:pt idx="9708">
                  <c:v>13.3638019804196</c:v>
                </c:pt>
                <c:pt idx="9709">
                  <c:v>13.3651785566434</c:v>
                </c:pt>
                <c:pt idx="9710">
                  <c:v>13.3665551328671</c:v>
                </c:pt>
                <c:pt idx="9711">
                  <c:v>13.3679317090909</c:v>
                </c:pt>
                <c:pt idx="9712">
                  <c:v>13.3693082853147</c:v>
                </c:pt>
                <c:pt idx="9713">
                  <c:v>13.3706848615385</c:v>
                </c:pt>
                <c:pt idx="9714">
                  <c:v>13.3720614377622</c:v>
                </c:pt>
                <c:pt idx="9715">
                  <c:v>13.373438013986</c:v>
                </c:pt>
                <c:pt idx="9716">
                  <c:v>13.3748145902098</c:v>
                </c:pt>
                <c:pt idx="9717">
                  <c:v>13.3761911664336</c:v>
                </c:pt>
                <c:pt idx="9718">
                  <c:v>13.3775677426573</c:v>
                </c:pt>
                <c:pt idx="9719">
                  <c:v>13.3789443188811</c:v>
                </c:pt>
                <c:pt idx="9720">
                  <c:v>13.3803208951049</c:v>
                </c:pt>
                <c:pt idx="9721">
                  <c:v>13.3816974713287</c:v>
                </c:pt>
                <c:pt idx="9722">
                  <c:v>13.383074047552499</c:v>
                </c:pt>
                <c:pt idx="9723">
                  <c:v>13.3844506237762</c:v>
                </c:pt>
                <c:pt idx="9724">
                  <c:v>13.3858272</c:v>
                </c:pt>
                <c:pt idx="9725">
                  <c:v>13.387203776223799</c:v>
                </c:pt>
                <c:pt idx="9726">
                  <c:v>13.388580352447599</c:v>
                </c:pt>
                <c:pt idx="9727">
                  <c:v>13.3899569286713</c:v>
                </c:pt>
                <c:pt idx="9728">
                  <c:v>13.391333504895099</c:v>
                </c:pt>
                <c:pt idx="9729">
                  <c:v>13.392710081118899</c:v>
                </c:pt>
                <c:pt idx="9730">
                  <c:v>13.394086657342701</c:v>
                </c:pt>
                <c:pt idx="9731">
                  <c:v>13.395463233566399</c:v>
                </c:pt>
                <c:pt idx="9732">
                  <c:v>13.396839809790199</c:v>
                </c:pt>
                <c:pt idx="9733">
                  <c:v>13.398216386013999</c:v>
                </c:pt>
                <c:pt idx="9734">
                  <c:v>13.399592962237801</c:v>
                </c:pt>
                <c:pt idx="9735">
                  <c:v>13.400969538461499</c:v>
                </c:pt>
                <c:pt idx="9736">
                  <c:v>13.402346114685299</c:v>
                </c:pt>
                <c:pt idx="9737">
                  <c:v>13.403722690909101</c:v>
                </c:pt>
                <c:pt idx="9738">
                  <c:v>13.405099267132901</c:v>
                </c:pt>
                <c:pt idx="9739">
                  <c:v>13.406475843356599</c:v>
                </c:pt>
                <c:pt idx="9740">
                  <c:v>13.407852419580401</c:v>
                </c:pt>
                <c:pt idx="9741">
                  <c:v>13.409228995804201</c:v>
                </c:pt>
                <c:pt idx="9742">
                  <c:v>13.410605572028</c:v>
                </c:pt>
                <c:pt idx="9743">
                  <c:v>13.4119821482518</c:v>
                </c:pt>
                <c:pt idx="9744">
                  <c:v>13.413358724475501</c:v>
                </c:pt>
                <c:pt idx="9745">
                  <c:v>13.4147353006993</c:v>
                </c:pt>
                <c:pt idx="9746">
                  <c:v>13.4161118769231</c:v>
                </c:pt>
                <c:pt idx="9747">
                  <c:v>13.4174884531469</c:v>
                </c:pt>
                <c:pt idx="9748">
                  <c:v>13.4188650293706</c:v>
                </c:pt>
                <c:pt idx="9749">
                  <c:v>13.4202416055944</c:v>
                </c:pt>
                <c:pt idx="9750">
                  <c:v>13.4216181818182</c:v>
                </c:pt>
                <c:pt idx="9751">
                  <c:v>13.422994758042</c:v>
                </c:pt>
                <c:pt idx="9752">
                  <c:v>13.4243713342657</c:v>
                </c:pt>
                <c:pt idx="9753">
                  <c:v>13.4257479104895</c:v>
                </c:pt>
                <c:pt idx="9754">
                  <c:v>13.4271244867133</c:v>
                </c:pt>
                <c:pt idx="9755">
                  <c:v>13.4285010629371</c:v>
                </c:pt>
                <c:pt idx="9756">
                  <c:v>13.4298776391608</c:v>
                </c:pt>
                <c:pt idx="9757">
                  <c:v>13.4312542153846</c:v>
                </c:pt>
                <c:pt idx="9758">
                  <c:v>13.4326307916084</c:v>
                </c:pt>
                <c:pt idx="9759">
                  <c:v>13.4340073678322</c:v>
                </c:pt>
                <c:pt idx="9760">
                  <c:v>13.4353839440559</c:v>
                </c:pt>
                <c:pt idx="9761">
                  <c:v>13.4367605202797</c:v>
                </c:pt>
                <c:pt idx="9762">
                  <c:v>13.4381370965035</c:v>
                </c:pt>
                <c:pt idx="9763">
                  <c:v>13.439513672727299</c:v>
                </c:pt>
                <c:pt idx="9764">
                  <c:v>13.440890248951099</c:v>
                </c:pt>
                <c:pt idx="9765">
                  <c:v>13.4422668251748</c:v>
                </c:pt>
                <c:pt idx="9766">
                  <c:v>13.443643401398599</c:v>
                </c:pt>
                <c:pt idx="9767">
                  <c:v>13.445019977622399</c:v>
                </c:pt>
                <c:pt idx="9768">
                  <c:v>13.446396553846199</c:v>
                </c:pt>
                <c:pt idx="9769">
                  <c:v>13.447773130069899</c:v>
                </c:pt>
                <c:pt idx="9770">
                  <c:v>13.449149706293699</c:v>
                </c:pt>
                <c:pt idx="9771">
                  <c:v>13.450526282517499</c:v>
                </c:pt>
                <c:pt idx="9772">
                  <c:v>13.451902858741301</c:v>
                </c:pt>
                <c:pt idx="9773">
                  <c:v>13.453279434964999</c:v>
                </c:pt>
                <c:pt idx="9774">
                  <c:v>13.454656011188799</c:v>
                </c:pt>
                <c:pt idx="9775">
                  <c:v>13.456032587412601</c:v>
                </c:pt>
                <c:pt idx="9776">
                  <c:v>13.457409163636401</c:v>
                </c:pt>
                <c:pt idx="9777">
                  <c:v>13.458785739860099</c:v>
                </c:pt>
                <c:pt idx="9778">
                  <c:v>13.460162316083901</c:v>
                </c:pt>
                <c:pt idx="9779">
                  <c:v>13.461538892307701</c:v>
                </c:pt>
                <c:pt idx="9780">
                  <c:v>13.4629154685315</c:v>
                </c:pt>
                <c:pt idx="9781">
                  <c:v>13.464292044755201</c:v>
                </c:pt>
                <c:pt idx="9782">
                  <c:v>13.465668620979001</c:v>
                </c:pt>
                <c:pt idx="9783">
                  <c:v>13.4670451972028</c:v>
                </c:pt>
                <c:pt idx="9784">
                  <c:v>13.4684217734266</c:v>
                </c:pt>
                <c:pt idx="9785">
                  <c:v>13.4697983496504</c:v>
                </c:pt>
                <c:pt idx="9786">
                  <c:v>13.4711749258741</c:v>
                </c:pt>
                <c:pt idx="9787">
                  <c:v>13.4725515020979</c:v>
                </c:pt>
                <c:pt idx="9788">
                  <c:v>13.4739280783217</c:v>
                </c:pt>
                <c:pt idx="9789">
                  <c:v>13.4753046545455</c:v>
                </c:pt>
                <c:pt idx="9790">
                  <c:v>13.4766812307692</c:v>
                </c:pt>
                <c:pt idx="9791">
                  <c:v>13.478057806993</c:v>
                </c:pt>
                <c:pt idx="9792">
                  <c:v>13.4794343832168</c:v>
                </c:pt>
                <c:pt idx="9793">
                  <c:v>13.4808109594406</c:v>
                </c:pt>
                <c:pt idx="9794">
                  <c:v>13.4821875356643</c:v>
                </c:pt>
                <c:pt idx="9795">
                  <c:v>13.4835641118881</c:v>
                </c:pt>
                <c:pt idx="9796">
                  <c:v>13.4849406881119</c:v>
                </c:pt>
                <c:pt idx="9797">
                  <c:v>13.4863172643357</c:v>
                </c:pt>
                <c:pt idx="9798">
                  <c:v>13.4876938405594</c:v>
                </c:pt>
                <c:pt idx="9799">
                  <c:v>13.4890704167832</c:v>
                </c:pt>
                <c:pt idx="9800">
                  <c:v>13.490446993007</c:v>
                </c:pt>
                <c:pt idx="9801">
                  <c:v>13.4918235692308</c:v>
                </c:pt>
                <c:pt idx="9802">
                  <c:v>13.4932001454545</c:v>
                </c:pt>
                <c:pt idx="9803">
                  <c:v>13.4945767216783</c:v>
                </c:pt>
                <c:pt idx="9804">
                  <c:v>13.4959532979021</c:v>
                </c:pt>
                <c:pt idx="9805">
                  <c:v>13.497329874125899</c:v>
                </c:pt>
                <c:pt idx="9806">
                  <c:v>13.498706450349699</c:v>
                </c:pt>
                <c:pt idx="9807">
                  <c:v>13.5000830265734</c:v>
                </c:pt>
                <c:pt idx="9808">
                  <c:v>13.501459602797199</c:v>
                </c:pt>
                <c:pt idx="9809">
                  <c:v>13.502836179020999</c:v>
                </c:pt>
                <c:pt idx="9810">
                  <c:v>13.504212755244801</c:v>
                </c:pt>
                <c:pt idx="9811">
                  <c:v>13.505589331468499</c:v>
                </c:pt>
                <c:pt idx="9812">
                  <c:v>13.506965907692299</c:v>
                </c:pt>
                <c:pt idx="9813">
                  <c:v>13.508342483916101</c:v>
                </c:pt>
                <c:pt idx="9814">
                  <c:v>13.509719060139901</c:v>
                </c:pt>
                <c:pt idx="9815">
                  <c:v>13.511095636363599</c:v>
                </c:pt>
                <c:pt idx="9816">
                  <c:v>13.512472212587401</c:v>
                </c:pt>
                <c:pt idx="9817">
                  <c:v>13.513848788811201</c:v>
                </c:pt>
                <c:pt idx="9818">
                  <c:v>13.515225365035</c:v>
                </c:pt>
                <c:pt idx="9819">
                  <c:v>13.516601941258701</c:v>
                </c:pt>
                <c:pt idx="9820">
                  <c:v>13.517978517482501</c:v>
                </c:pt>
                <c:pt idx="9821">
                  <c:v>13.519355093706301</c:v>
                </c:pt>
                <c:pt idx="9822">
                  <c:v>13.5207316699301</c:v>
                </c:pt>
                <c:pt idx="9823">
                  <c:v>13.522108246153801</c:v>
                </c:pt>
                <c:pt idx="9824">
                  <c:v>13.523484822377601</c:v>
                </c:pt>
                <c:pt idx="9825">
                  <c:v>13.5248613986014</c:v>
                </c:pt>
                <c:pt idx="9826">
                  <c:v>13.5262379748252</c:v>
                </c:pt>
                <c:pt idx="9827">
                  <c:v>13.527614551049</c:v>
                </c:pt>
                <c:pt idx="9828">
                  <c:v>13.5289911272727</c:v>
                </c:pt>
                <c:pt idx="9829">
                  <c:v>13.5303677034965</c:v>
                </c:pt>
                <c:pt idx="9830">
                  <c:v>13.5317442797203</c:v>
                </c:pt>
                <c:pt idx="9831">
                  <c:v>13.5331208559441</c:v>
                </c:pt>
                <c:pt idx="9832">
                  <c:v>13.5344974321678</c:v>
                </c:pt>
                <c:pt idx="9833">
                  <c:v>13.5358740083916</c:v>
                </c:pt>
                <c:pt idx="9834">
                  <c:v>13.5372505846154</c:v>
                </c:pt>
                <c:pt idx="9835">
                  <c:v>13.5386271608392</c:v>
                </c:pt>
                <c:pt idx="9836">
                  <c:v>13.5400037370629</c:v>
                </c:pt>
                <c:pt idx="9837">
                  <c:v>13.5413803132867</c:v>
                </c:pt>
                <c:pt idx="9838">
                  <c:v>13.5427568895105</c:v>
                </c:pt>
                <c:pt idx="9839">
                  <c:v>13.5441334657343</c:v>
                </c:pt>
                <c:pt idx="9840">
                  <c:v>13.545510041958</c:v>
                </c:pt>
                <c:pt idx="9841">
                  <c:v>13.5468866181818</c:v>
                </c:pt>
                <c:pt idx="9842">
                  <c:v>13.5482631944056</c:v>
                </c:pt>
                <c:pt idx="9843">
                  <c:v>13.549639770629399</c:v>
                </c:pt>
                <c:pt idx="9844">
                  <c:v>13.551016346853199</c:v>
                </c:pt>
                <c:pt idx="9845">
                  <c:v>13.5523929230769</c:v>
                </c:pt>
                <c:pt idx="9846">
                  <c:v>13.553769499300699</c:v>
                </c:pt>
                <c:pt idx="9847">
                  <c:v>13.555146075524499</c:v>
                </c:pt>
                <c:pt idx="9848">
                  <c:v>13.556522651748301</c:v>
                </c:pt>
                <c:pt idx="9849">
                  <c:v>13.557899227971999</c:v>
                </c:pt>
                <c:pt idx="9850">
                  <c:v>13.559275804195799</c:v>
                </c:pt>
                <c:pt idx="9851">
                  <c:v>13.560652380419601</c:v>
                </c:pt>
                <c:pt idx="9852">
                  <c:v>13.562028956643401</c:v>
                </c:pt>
                <c:pt idx="9853">
                  <c:v>13.563405532867099</c:v>
                </c:pt>
                <c:pt idx="9854">
                  <c:v>13.564782109090901</c:v>
                </c:pt>
                <c:pt idx="9855">
                  <c:v>13.566158685314701</c:v>
                </c:pt>
                <c:pt idx="9856">
                  <c:v>13.567535261538501</c:v>
                </c:pt>
                <c:pt idx="9857">
                  <c:v>13.568911837762199</c:v>
                </c:pt>
                <c:pt idx="9858">
                  <c:v>13.570288413986001</c:v>
                </c:pt>
                <c:pt idx="9859">
                  <c:v>13.571664990209801</c:v>
                </c:pt>
                <c:pt idx="9860">
                  <c:v>13.5730415664336</c:v>
                </c:pt>
                <c:pt idx="9861">
                  <c:v>13.574418142657301</c:v>
                </c:pt>
                <c:pt idx="9862">
                  <c:v>13.575794718881101</c:v>
                </c:pt>
                <c:pt idx="9863">
                  <c:v>13.5771712951049</c:v>
                </c:pt>
                <c:pt idx="9864">
                  <c:v>13.5785478713287</c:v>
                </c:pt>
                <c:pt idx="9865">
                  <c:v>13.579924447552401</c:v>
                </c:pt>
                <c:pt idx="9866">
                  <c:v>13.5813010237762</c:v>
                </c:pt>
                <c:pt idx="9867">
                  <c:v>13.5826776</c:v>
                </c:pt>
                <c:pt idx="9868">
                  <c:v>13.5840541762238</c:v>
                </c:pt>
                <c:pt idx="9869">
                  <c:v>13.5854307524476</c:v>
                </c:pt>
                <c:pt idx="9870">
                  <c:v>13.5868073286713</c:v>
                </c:pt>
                <c:pt idx="9871">
                  <c:v>13.5881839048951</c:v>
                </c:pt>
                <c:pt idx="9872">
                  <c:v>13.5895604811189</c:v>
                </c:pt>
                <c:pt idx="9873">
                  <c:v>13.5909370573427</c:v>
                </c:pt>
                <c:pt idx="9874">
                  <c:v>13.5923136335664</c:v>
                </c:pt>
                <c:pt idx="9875">
                  <c:v>13.5936902097902</c:v>
                </c:pt>
                <c:pt idx="9876">
                  <c:v>13.595066786014</c:v>
                </c:pt>
                <c:pt idx="9877">
                  <c:v>13.5964433622378</c:v>
                </c:pt>
                <c:pt idx="9878">
                  <c:v>13.5978199384615</c:v>
                </c:pt>
                <c:pt idx="9879">
                  <c:v>13.5991965146853</c:v>
                </c:pt>
                <c:pt idx="9880">
                  <c:v>13.6005730909091</c:v>
                </c:pt>
                <c:pt idx="9881">
                  <c:v>13.601949667132899</c:v>
                </c:pt>
                <c:pt idx="9882">
                  <c:v>13.6033262433566</c:v>
                </c:pt>
                <c:pt idx="9883">
                  <c:v>13.6047028195804</c:v>
                </c:pt>
                <c:pt idx="9884">
                  <c:v>13.606079395804199</c:v>
                </c:pt>
                <c:pt idx="9885">
                  <c:v>13.607455972027999</c:v>
                </c:pt>
                <c:pt idx="9886">
                  <c:v>13.608832548251801</c:v>
                </c:pt>
                <c:pt idx="9887">
                  <c:v>13.610209124475499</c:v>
                </c:pt>
                <c:pt idx="9888">
                  <c:v>13.611585700699299</c:v>
                </c:pt>
                <c:pt idx="9889">
                  <c:v>13.612962276923099</c:v>
                </c:pt>
                <c:pt idx="9890">
                  <c:v>13.614338853146901</c:v>
                </c:pt>
                <c:pt idx="9891">
                  <c:v>13.615715429370599</c:v>
                </c:pt>
                <c:pt idx="9892">
                  <c:v>13.617092005594399</c:v>
                </c:pt>
                <c:pt idx="9893">
                  <c:v>13.618468581818201</c:v>
                </c:pt>
                <c:pt idx="9894">
                  <c:v>13.619845158042001</c:v>
                </c:pt>
                <c:pt idx="9895">
                  <c:v>13.621221734265699</c:v>
                </c:pt>
                <c:pt idx="9896">
                  <c:v>13.622598310489501</c:v>
                </c:pt>
                <c:pt idx="9897">
                  <c:v>13.623974886713301</c:v>
                </c:pt>
                <c:pt idx="9898">
                  <c:v>13.6253514629371</c:v>
                </c:pt>
                <c:pt idx="9899">
                  <c:v>13.626728039160801</c:v>
                </c:pt>
                <c:pt idx="9900">
                  <c:v>13.628104615384601</c:v>
                </c:pt>
                <c:pt idx="9901">
                  <c:v>13.6294811916084</c:v>
                </c:pt>
                <c:pt idx="9902">
                  <c:v>13.6308577678322</c:v>
                </c:pt>
                <c:pt idx="9903">
                  <c:v>13.632234344055901</c:v>
                </c:pt>
                <c:pt idx="9904">
                  <c:v>13.6336109202797</c:v>
                </c:pt>
                <c:pt idx="9905">
                  <c:v>13.6349874965035</c:v>
                </c:pt>
                <c:pt idx="9906">
                  <c:v>13.6363640727273</c:v>
                </c:pt>
                <c:pt idx="9907">
                  <c:v>13.6377406489511</c:v>
                </c:pt>
                <c:pt idx="9908">
                  <c:v>13.6391172251748</c:v>
                </c:pt>
                <c:pt idx="9909">
                  <c:v>13.6404938013986</c:v>
                </c:pt>
                <c:pt idx="9910">
                  <c:v>13.6418703776224</c:v>
                </c:pt>
                <c:pt idx="9911">
                  <c:v>13.6432469538462</c:v>
                </c:pt>
                <c:pt idx="9912">
                  <c:v>13.6446235300699</c:v>
                </c:pt>
                <c:pt idx="9913">
                  <c:v>13.6460001062937</c:v>
                </c:pt>
                <c:pt idx="9914">
                  <c:v>13.6473766825175</c:v>
                </c:pt>
                <c:pt idx="9915">
                  <c:v>13.6487532587413</c:v>
                </c:pt>
                <c:pt idx="9916">
                  <c:v>13.650129834965</c:v>
                </c:pt>
                <c:pt idx="9917">
                  <c:v>13.6515064111888</c:v>
                </c:pt>
                <c:pt idx="9918">
                  <c:v>13.6528829874126</c:v>
                </c:pt>
                <c:pt idx="9919">
                  <c:v>13.654259563636399</c:v>
                </c:pt>
                <c:pt idx="9920">
                  <c:v>13.6556361398601</c:v>
                </c:pt>
                <c:pt idx="9921">
                  <c:v>13.6570127160839</c:v>
                </c:pt>
                <c:pt idx="9922">
                  <c:v>13.658389292307699</c:v>
                </c:pt>
                <c:pt idx="9923">
                  <c:v>13.659765868531499</c:v>
                </c:pt>
                <c:pt idx="9924">
                  <c:v>13.6611424447552</c:v>
                </c:pt>
                <c:pt idx="9925">
                  <c:v>13.662519020979</c:v>
                </c:pt>
                <c:pt idx="9926">
                  <c:v>13.663895597202799</c:v>
                </c:pt>
                <c:pt idx="9927">
                  <c:v>13.665272173426599</c:v>
                </c:pt>
                <c:pt idx="9928">
                  <c:v>13.666648749650401</c:v>
                </c:pt>
                <c:pt idx="9929">
                  <c:v>13.668025325874099</c:v>
                </c:pt>
                <c:pt idx="9930">
                  <c:v>13.669401902097899</c:v>
                </c:pt>
                <c:pt idx="9931">
                  <c:v>13.670778478321701</c:v>
                </c:pt>
                <c:pt idx="9932">
                  <c:v>13.672155054545501</c:v>
                </c:pt>
                <c:pt idx="9933">
                  <c:v>13.673531630769199</c:v>
                </c:pt>
                <c:pt idx="9934">
                  <c:v>13.674908206993001</c:v>
                </c:pt>
                <c:pt idx="9935">
                  <c:v>13.676284783216801</c:v>
                </c:pt>
                <c:pt idx="9936">
                  <c:v>13.6776613594406</c:v>
                </c:pt>
                <c:pt idx="9937">
                  <c:v>13.679037935664301</c:v>
                </c:pt>
                <c:pt idx="9938">
                  <c:v>13.680414511888101</c:v>
                </c:pt>
                <c:pt idx="9939">
                  <c:v>13.6817910881119</c:v>
                </c:pt>
                <c:pt idx="9940">
                  <c:v>13.6831676643357</c:v>
                </c:pt>
                <c:pt idx="9941">
                  <c:v>13.684544240559401</c:v>
                </c:pt>
                <c:pt idx="9942">
                  <c:v>13.6859208167832</c:v>
                </c:pt>
                <c:pt idx="9943">
                  <c:v>13.687297393007</c:v>
                </c:pt>
                <c:pt idx="9944">
                  <c:v>13.6886739692308</c:v>
                </c:pt>
                <c:pt idx="9945">
                  <c:v>13.690050545454501</c:v>
                </c:pt>
                <c:pt idx="9946">
                  <c:v>13.6914271216783</c:v>
                </c:pt>
                <c:pt idx="9947">
                  <c:v>13.6928036979021</c:v>
                </c:pt>
                <c:pt idx="9948">
                  <c:v>13.6941802741259</c:v>
                </c:pt>
                <c:pt idx="9949">
                  <c:v>13.6955568503497</c:v>
                </c:pt>
                <c:pt idx="9950">
                  <c:v>13.6969334265734</c:v>
                </c:pt>
                <c:pt idx="9951">
                  <c:v>13.6983100027972</c:v>
                </c:pt>
                <c:pt idx="9952">
                  <c:v>13.699686579021</c:v>
                </c:pt>
                <c:pt idx="9953">
                  <c:v>13.7010631552448</c:v>
                </c:pt>
                <c:pt idx="9954">
                  <c:v>13.7024397314685</c:v>
                </c:pt>
                <c:pt idx="9955">
                  <c:v>13.7038163076923</c:v>
                </c:pt>
                <c:pt idx="9956">
                  <c:v>13.7051928839161</c:v>
                </c:pt>
                <c:pt idx="9957">
                  <c:v>13.7065694601399</c:v>
                </c:pt>
                <c:pt idx="9958">
                  <c:v>13.7079460363636</c:v>
                </c:pt>
                <c:pt idx="9959">
                  <c:v>13.7093226125874</c:v>
                </c:pt>
                <c:pt idx="9960">
                  <c:v>13.7106991888112</c:v>
                </c:pt>
                <c:pt idx="9961">
                  <c:v>13.712075765034999</c:v>
                </c:pt>
                <c:pt idx="9962">
                  <c:v>13.7134523412587</c:v>
                </c:pt>
                <c:pt idx="9963">
                  <c:v>13.7148289174825</c:v>
                </c:pt>
                <c:pt idx="9964">
                  <c:v>13.716205493706299</c:v>
                </c:pt>
                <c:pt idx="9965">
                  <c:v>13.717582069930099</c:v>
                </c:pt>
                <c:pt idx="9966">
                  <c:v>13.718958646153901</c:v>
                </c:pt>
                <c:pt idx="9967">
                  <c:v>13.720335222377599</c:v>
                </c:pt>
                <c:pt idx="9968">
                  <c:v>13.721711798601399</c:v>
                </c:pt>
                <c:pt idx="9969">
                  <c:v>13.723088374825201</c:v>
                </c:pt>
                <c:pt idx="9970">
                  <c:v>13.724464951049001</c:v>
                </c:pt>
                <c:pt idx="9971">
                  <c:v>13.725841527272699</c:v>
                </c:pt>
                <c:pt idx="9972">
                  <c:v>13.727218103496501</c:v>
                </c:pt>
                <c:pt idx="9973">
                  <c:v>13.728594679720301</c:v>
                </c:pt>
                <c:pt idx="9974">
                  <c:v>13.729971255944101</c:v>
                </c:pt>
                <c:pt idx="9975">
                  <c:v>13.731347832167801</c:v>
                </c:pt>
                <c:pt idx="9976">
                  <c:v>13.732724408391601</c:v>
                </c:pt>
                <c:pt idx="9977">
                  <c:v>13.734100984615401</c:v>
                </c:pt>
                <c:pt idx="9978">
                  <c:v>13.7354775608392</c:v>
                </c:pt>
                <c:pt idx="9979">
                  <c:v>13.736854137062901</c:v>
                </c:pt>
                <c:pt idx="9980">
                  <c:v>13.738230713286701</c:v>
                </c:pt>
                <c:pt idx="9981">
                  <c:v>13.7396072895105</c:v>
                </c:pt>
                <c:pt idx="9982">
                  <c:v>13.7409838657343</c:v>
                </c:pt>
                <c:pt idx="9983">
                  <c:v>13.742360441958001</c:v>
                </c:pt>
                <c:pt idx="9984">
                  <c:v>13.7437370181818</c:v>
                </c:pt>
                <c:pt idx="9985">
                  <c:v>13.7451135944056</c:v>
                </c:pt>
                <c:pt idx="9986">
                  <c:v>13.7464901706294</c:v>
                </c:pt>
                <c:pt idx="9987">
                  <c:v>13.7478667468531</c:v>
                </c:pt>
                <c:pt idx="9988">
                  <c:v>13.7492433230769</c:v>
                </c:pt>
                <c:pt idx="9989">
                  <c:v>13.7506198993007</c:v>
                </c:pt>
                <c:pt idx="9990">
                  <c:v>13.7519964755245</c:v>
                </c:pt>
                <c:pt idx="9991">
                  <c:v>13.7533730517483</c:v>
                </c:pt>
                <c:pt idx="9992">
                  <c:v>13.754749627972</c:v>
                </c:pt>
                <c:pt idx="9993">
                  <c:v>13.7561262041958</c:v>
                </c:pt>
                <c:pt idx="9994">
                  <c:v>13.7575027804196</c:v>
                </c:pt>
                <c:pt idx="9995">
                  <c:v>13.7588793566434</c:v>
                </c:pt>
                <c:pt idx="9996">
                  <c:v>13.7602559328671</c:v>
                </c:pt>
                <c:pt idx="9997">
                  <c:v>13.7616325090909</c:v>
                </c:pt>
                <c:pt idx="9998">
                  <c:v>13.7630090853147</c:v>
                </c:pt>
                <c:pt idx="9999">
                  <c:v>13.764385661538499</c:v>
                </c:pt>
                <c:pt idx="10000">
                  <c:v>13.7657622377622</c:v>
                </c:pt>
                <c:pt idx="10001">
                  <c:v>13.767138813986</c:v>
                </c:pt>
                <c:pt idx="10002">
                  <c:v>13.768515390209799</c:v>
                </c:pt>
                <c:pt idx="10003">
                  <c:v>13.769891966433599</c:v>
                </c:pt>
                <c:pt idx="10004">
                  <c:v>13.7712685426573</c:v>
                </c:pt>
                <c:pt idx="10005">
                  <c:v>13.772645118881099</c:v>
                </c:pt>
                <c:pt idx="10006">
                  <c:v>13.774021695104899</c:v>
                </c:pt>
                <c:pt idx="10007">
                  <c:v>13.775398271328701</c:v>
                </c:pt>
                <c:pt idx="10008">
                  <c:v>13.776774847552501</c:v>
                </c:pt>
                <c:pt idx="10009">
                  <c:v>13.778151423776199</c:v>
                </c:pt>
                <c:pt idx="10010">
                  <c:v>13.779528000000001</c:v>
                </c:pt>
                <c:pt idx="10011">
                  <c:v>13.780904576223801</c:v>
                </c:pt>
                <c:pt idx="10012">
                  <c:v>13.782281152447601</c:v>
                </c:pt>
                <c:pt idx="10013">
                  <c:v>13.783657728671299</c:v>
                </c:pt>
                <c:pt idx="10014">
                  <c:v>13.785034304895101</c:v>
                </c:pt>
                <c:pt idx="10015">
                  <c:v>13.786410881118901</c:v>
                </c:pt>
                <c:pt idx="10016">
                  <c:v>13.7877874573427</c:v>
                </c:pt>
                <c:pt idx="10017">
                  <c:v>13.789164033566401</c:v>
                </c:pt>
                <c:pt idx="10018">
                  <c:v>13.790540609790201</c:v>
                </c:pt>
                <c:pt idx="10019">
                  <c:v>13.791917186014</c:v>
                </c:pt>
                <c:pt idx="10020">
                  <c:v>13.7932937622378</c:v>
                </c:pt>
                <c:pt idx="10021">
                  <c:v>13.794670338461501</c:v>
                </c:pt>
                <c:pt idx="10022">
                  <c:v>13.7960469146853</c:v>
                </c:pt>
                <c:pt idx="10023">
                  <c:v>13.7974234909091</c:v>
                </c:pt>
                <c:pt idx="10024">
                  <c:v>13.7988000671329</c:v>
                </c:pt>
                <c:pt idx="10025">
                  <c:v>13.8001766433566</c:v>
                </c:pt>
                <c:pt idx="10026">
                  <c:v>13.8015532195804</c:v>
                </c:pt>
                <c:pt idx="10027">
                  <c:v>13.8029297958042</c:v>
                </c:pt>
                <c:pt idx="10028">
                  <c:v>13.804306372028</c:v>
                </c:pt>
                <c:pt idx="10029">
                  <c:v>13.8056829482518</c:v>
                </c:pt>
                <c:pt idx="10030">
                  <c:v>13.8070595244755</c:v>
                </c:pt>
                <c:pt idx="10031">
                  <c:v>13.8084361006993</c:v>
                </c:pt>
                <c:pt idx="10032">
                  <c:v>13.8098126769231</c:v>
                </c:pt>
                <c:pt idx="10033">
                  <c:v>13.8111892531469</c:v>
                </c:pt>
                <c:pt idx="10034">
                  <c:v>13.8125658293706</c:v>
                </c:pt>
                <c:pt idx="10035">
                  <c:v>13.8139424055944</c:v>
                </c:pt>
                <c:pt idx="10036">
                  <c:v>13.8153189818182</c:v>
                </c:pt>
                <c:pt idx="10037">
                  <c:v>13.816695558041999</c:v>
                </c:pt>
                <c:pt idx="10038">
                  <c:v>13.8180721342657</c:v>
                </c:pt>
                <c:pt idx="10039">
                  <c:v>13.8194487104895</c:v>
                </c:pt>
                <c:pt idx="10040">
                  <c:v>13.820825286713299</c:v>
                </c:pt>
                <c:pt idx="10041">
                  <c:v>13.822201862937099</c:v>
                </c:pt>
                <c:pt idx="10042">
                  <c:v>13.8235784391608</c:v>
                </c:pt>
                <c:pt idx="10043">
                  <c:v>13.824955015384599</c:v>
                </c:pt>
                <c:pt idx="10044">
                  <c:v>13.826331591608399</c:v>
                </c:pt>
                <c:pt idx="10045">
                  <c:v>13.827708167832199</c:v>
                </c:pt>
                <c:pt idx="10046">
                  <c:v>13.829084744055899</c:v>
                </c:pt>
                <c:pt idx="10047">
                  <c:v>13.830461320279699</c:v>
                </c:pt>
                <c:pt idx="10048">
                  <c:v>13.831837896503499</c:v>
                </c:pt>
                <c:pt idx="10049">
                  <c:v>13.833214472727301</c:v>
                </c:pt>
                <c:pt idx="10050">
                  <c:v>13.834591048950999</c:v>
                </c:pt>
                <c:pt idx="10051">
                  <c:v>13.835967625174799</c:v>
                </c:pt>
                <c:pt idx="10052">
                  <c:v>13.837344201398601</c:v>
                </c:pt>
                <c:pt idx="10053">
                  <c:v>13.838720777622401</c:v>
                </c:pt>
                <c:pt idx="10054">
                  <c:v>13.8400973538462</c:v>
                </c:pt>
                <c:pt idx="10055">
                  <c:v>13.841473930069901</c:v>
                </c:pt>
                <c:pt idx="10056">
                  <c:v>13.842850506293701</c:v>
                </c:pt>
                <c:pt idx="10057">
                  <c:v>13.8442270825175</c:v>
                </c:pt>
                <c:pt idx="10058">
                  <c:v>13.8456036587413</c:v>
                </c:pt>
                <c:pt idx="10059">
                  <c:v>13.846980234965001</c:v>
                </c:pt>
                <c:pt idx="10060">
                  <c:v>13.8483568111888</c:v>
                </c:pt>
                <c:pt idx="10061">
                  <c:v>13.8497333874126</c:v>
                </c:pt>
                <c:pt idx="10062">
                  <c:v>13.8511099636364</c:v>
                </c:pt>
                <c:pt idx="10063">
                  <c:v>13.8524865398601</c:v>
                </c:pt>
                <c:pt idx="10064">
                  <c:v>13.8538631160839</c:v>
                </c:pt>
                <c:pt idx="10065">
                  <c:v>13.8552396923077</c:v>
                </c:pt>
                <c:pt idx="10066">
                  <c:v>13.8566162685315</c:v>
                </c:pt>
                <c:pt idx="10067">
                  <c:v>13.8579928447552</c:v>
                </c:pt>
                <c:pt idx="10068">
                  <c:v>13.859369420979</c:v>
                </c:pt>
                <c:pt idx="10069">
                  <c:v>13.8607459972028</c:v>
                </c:pt>
                <c:pt idx="10070">
                  <c:v>13.8621225734266</c:v>
                </c:pt>
                <c:pt idx="10071">
                  <c:v>13.8634991496504</c:v>
                </c:pt>
                <c:pt idx="10072">
                  <c:v>13.8648757258741</c:v>
                </c:pt>
                <c:pt idx="10073">
                  <c:v>13.8662523020979</c:v>
                </c:pt>
                <c:pt idx="10074">
                  <c:v>13.8676288783217</c:v>
                </c:pt>
                <c:pt idx="10075">
                  <c:v>13.869005454545499</c:v>
                </c:pt>
                <c:pt idx="10076">
                  <c:v>13.8703820307692</c:v>
                </c:pt>
                <c:pt idx="10077">
                  <c:v>13.871758606993</c:v>
                </c:pt>
                <c:pt idx="10078">
                  <c:v>13.8731351832168</c:v>
                </c:pt>
                <c:pt idx="10079">
                  <c:v>13.874511759440599</c:v>
                </c:pt>
                <c:pt idx="10080">
                  <c:v>13.8758883356643</c:v>
                </c:pt>
                <c:pt idx="10081">
                  <c:v>13.8772649118881</c:v>
                </c:pt>
                <c:pt idx="10082">
                  <c:v>13.878641488111899</c:v>
                </c:pt>
                <c:pt idx="10083">
                  <c:v>13.880018064335699</c:v>
                </c:pt>
                <c:pt idx="10084">
                  <c:v>13.8813946405594</c:v>
                </c:pt>
                <c:pt idx="10085">
                  <c:v>13.882771216783199</c:v>
                </c:pt>
                <c:pt idx="10086">
                  <c:v>13.884147793006999</c:v>
                </c:pt>
                <c:pt idx="10087">
                  <c:v>13.885524369230801</c:v>
                </c:pt>
                <c:pt idx="10088">
                  <c:v>13.886900945454499</c:v>
                </c:pt>
                <c:pt idx="10089">
                  <c:v>13.888277521678299</c:v>
                </c:pt>
                <c:pt idx="10090">
                  <c:v>13.889654097902101</c:v>
                </c:pt>
                <c:pt idx="10091">
                  <c:v>13.891030674125901</c:v>
                </c:pt>
                <c:pt idx="10092">
                  <c:v>13.8924072503497</c:v>
                </c:pt>
                <c:pt idx="10093">
                  <c:v>13.893783826573401</c:v>
                </c:pt>
                <c:pt idx="10094">
                  <c:v>13.895160402797201</c:v>
                </c:pt>
                <c:pt idx="10095">
                  <c:v>13.896536979021</c:v>
                </c:pt>
                <c:pt idx="10096">
                  <c:v>13.8979135552448</c:v>
                </c:pt>
                <c:pt idx="10097">
                  <c:v>13.899290131468501</c:v>
                </c:pt>
                <c:pt idx="10098">
                  <c:v>13.900666707692301</c:v>
                </c:pt>
                <c:pt idx="10099">
                  <c:v>13.9020432839161</c:v>
                </c:pt>
                <c:pt idx="10100">
                  <c:v>13.9034198601399</c:v>
                </c:pt>
                <c:pt idx="10101">
                  <c:v>13.904796436363601</c:v>
                </c:pt>
                <c:pt idx="10102">
                  <c:v>13.9061730125874</c:v>
                </c:pt>
                <c:pt idx="10103">
                  <c:v>13.9075495888112</c:v>
                </c:pt>
                <c:pt idx="10104">
                  <c:v>13.908926165035</c:v>
                </c:pt>
                <c:pt idx="10105">
                  <c:v>13.9103027412587</c:v>
                </c:pt>
                <c:pt idx="10106">
                  <c:v>13.9116793174825</c:v>
                </c:pt>
                <c:pt idx="10107">
                  <c:v>13.9130558937063</c:v>
                </c:pt>
                <c:pt idx="10108">
                  <c:v>13.9144324699301</c:v>
                </c:pt>
                <c:pt idx="10109">
                  <c:v>13.9158090461538</c:v>
                </c:pt>
                <c:pt idx="10110">
                  <c:v>13.9171856223776</c:v>
                </c:pt>
                <c:pt idx="10111">
                  <c:v>13.9185621986014</c:v>
                </c:pt>
                <c:pt idx="10112">
                  <c:v>13.9199387748252</c:v>
                </c:pt>
                <c:pt idx="10113">
                  <c:v>13.921315351049</c:v>
                </c:pt>
                <c:pt idx="10114">
                  <c:v>13.9226919272727</c:v>
                </c:pt>
                <c:pt idx="10115">
                  <c:v>13.9240685034965</c:v>
                </c:pt>
                <c:pt idx="10116">
                  <c:v>13.9254450797203</c:v>
                </c:pt>
                <c:pt idx="10117">
                  <c:v>13.926821655944099</c:v>
                </c:pt>
                <c:pt idx="10118">
                  <c:v>13.9281982321678</c:v>
                </c:pt>
                <c:pt idx="10119">
                  <c:v>13.9295748083916</c:v>
                </c:pt>
                <c:pt idx="10120">
                  <c:v>13.930951384615399</c:v>
                </c:pt>
                <c:pt idx="10121">
                  <c:v>13.932327960839199</c:v>
                </c:pt>
                <c:pt idx="10122">
                  <c:v>13.9337045370629</c:v>
                </c:pt>
                <c:pt idx="10123">
                  <c:v>13.935081113286699</c:v>
                </c:pt>
                <c:pt idx="10124">
                  <c:v>13.936457689510499</c:v>
                </c:pt>
                <c:pt idx="10125">
                  <c:v>13.937834265734301</c:v>
                </c:pt>
                <c:pt idx="10126">
                  <c:v>13.939210841957999</c:v>
                </c:pt>
                <c:pt idx="10127">
                  <c:v>13.940587418181799</c:v>
                </c:pt>
                <c:pt idx="10128">
                  <c:v>13.941963994405601</c:v>
                </c:pt>
                <c:pt idx="10129">
                  <c:v>13.943340570629401</c:v>
                </c:pt>
                <c:pt idx="10130">
                  <c:v>13.944717146853099</c:v>
                </c:pt>
                <c:pt idx="10131">
                  <c:v>13.946093723076901</c:v>
                </c:pt>
                <c:pt idx="10132">
                  <c:v>13.947470299300701</c:v>
                </c:pt>
                <c:pt idx="10133">
                  <c:v>13.948846875524501</c:v>
                </c:pt>
                <c:pt idx="10134">
                  <c:v>13.9502234517483</c:v>
                </c:pt>
                <c:pt idx="10135">
                  <c:v>13.951600027972001</c:v>
                </c:pt>
                <c:pt idx="10136">
                  <c:v>13.952976604195801</c:v>
                </c:pt>
                <c:pt idx="10137">
                  <c:v>13.9543531804196</c:v>
                </c:pt>
                <c:pt idx="10138">
                  <c:v>13.9557297566434</c:v>
                </c:pt>
                <c:pt idx="10139">
                  <c:v>13.957106332867101</c:v>
                </c:pt>
                <c:pt idx="10140">
                  <c:v>13.9584829090909</c:v>
                </c:pt>
                <c:pt idx="10141">
                  <c:v>13.9598594853147</c:v>
                </c:pt>
                <c:pt idx="10142">
                  <c:v>13.9612360615385</c:v>
                </c:pt>
                <c:pt idx="10143">
                  <c:v>13.9626126377622</c:v>
                </c:pt>
                <c:pt idx="10144">
                  <c:v>13.963989213986</c:v>
                </c:pt>
                <c:pt idx="10145">
                  <c:v>13.9653657902098</c:v>
                </c:pt>
                <c:pt idx="10146">
                  <c:v>13.9667423664336</c:v>
                </c:pt>
                <c:pt idx="10147">
                  <c:v>13.9681189426573</c:v>
                </c:pt>
                <c:pt idx="10148">
                  <c:v>13.9694955188811</c:v>
                </c:pt>
                <c:pt idx="10149">
                  <c:v>13.9708720951049</c:v>
                </c:pt>
                <c:pt idx="10150">
                  <c:v>13.9722486713287</c:v>
                </c:pt>
                <c:pt idx="10151">
                  <c:v>13.9736252475525</c:v>
                </c:pt>
                <c:pt idx="10152">
                  <c:v>13.9750018237762</c:v>
                </c:pt>
                <c:pt idx="10153">
                  <c:v>13.9763784</c:v>
                </c:pt>
                <c:pt idx="10154">
                  <c:v>13.9777549762238</c:v>
                </c:pt>
                <c:pt idx="10155">
                  <c:v>13.979131552447599</c:v>
                </c:pt>
                <c:pt idx="10156">
                  <c:v>13.9805081286713</c:v>
                </c:pt>
                <c:pt idx="10157">
                  <c:v>13.9818847048951</c:v>
                </c:pt>
                <c:pt idx="10158">
                  <c:v>13.983261281118899</c:v>
                </c:pt>
                <c:pt idx="10159">
                  <c:v>13.984637857342699</c:v>
                </c:pt>
                <c:pt idx="10160">
                  <c:v>13.9860144335664</c:v>
                </c:pt>
                <c:pt idx="10161">
                  <c:v>13.987391009790199</c:v>
                </c:pt>
                <c:pt idx="10162">
                  <c:v>13.988767586013999</c:v>
                </c:pt>
                <c:pt idx="10163">
                  <c:v>13.990144162237801</c:v>
                </c:pt>
                <c:pt idx="10164">
                  <c:v>13.991520738461499</c:v>
                </c:pt>
                <c:pt idx="10165">
                  <c:v>13.992897314685299</c:v>
                </c:pt>
                <c:pt idx="10166">
                  <c:v>13.994273890909099</c:v>
                </c:pt>
                <c:pt idx="10167">
                  <c:v>13.995650467132901</c:v>
                </c:pt>
                <c:pt idx="10168">
                  <c:v>13.997027043356599</c:v>
                </c:pt>
                <c:pt idx="10169">
                  <c:v>13.998403619580399</c:v>
                </c:pt>
                <c:pt idx="10170">
                  <c:v>13.999780195804201</c:v>
                </c:pt>
                <c:pt idx="10171">
                  <c:v>14.001156772028001</c:v>
                </c:pt>
                <c:pt idx="10172">
                  <c:v>14.002533348251699</c:v>
                </c:pt>
                <c:pt idx="10173">
                  <c:v>14.003909924475501</c:v>
                </c:pt>
                <c:pt idx="10174">
                  <c:v>14.005286500699301</c:v>
                </c:pt>
                <c:pt idx="10175">
                  <c:v>14.0066630769231</c:v>
                </c:pt>
                <c:pt idx="10176">
                  <c:v>14.0080396531469</c:v>
                </c:pt>
                <c:pt idx="10177">
                  <c:v>14.009416229370601</c:v>
                </c:pt>
                <c:pt idx="10178">
                  <c:v>14.0107928055944</c:v>
                </c:pt>
                <c:pt idx="10179">
                  <c:v>14.0121693818182</c:v>
                </c:pt>
                <c:pt idx="10180">
                  <c:v>14.013545958042</c:v>
                </c:pt>
                <c:pt idx="10181">
                  <c:v>14.0149225342657</c:v>
                </c:pt>
                <c:pt idx="10182">
                  <c:v>14.0162991104895</c:v>
                </c:pt>
                <c:pt idx="10183">
                  <c:v>14.0176756867133</c:v>
                </c:pt>
                <c:pt idx="10184">
                  <c:v>14.0190522629371</c:v>
                </c:pt>
                <c:pt idx="10185">
                  <c:v>14.0204288391608</c:v>
                </c:pt>
                <c:pt idx="10186">
                  <c:v>14.0218054153846</c:v>
                </c:pt>
                <c:pt idx="10187">
                  <c:v>14.0231819916084</c:v>
                </c:pt>
                <c:pt idx="10188">
                  <c:v>14.0245585678322</c:v>
                </c:pt>
                <c:pt idx="10189">
                  <c:v>14.0259351440559</c:v>
                </c:pt>
                <c:pt idx="10190">
                  <c:v>14.0273117202797</c:v>
                </c:pt>
                <c:pt idx="10191">
                  <c:v>14.0286882965035</c:v>
                </c:pt>
                <c:pt idx="10192">
                  <c:v>14.0300648727273</c:v>
                </c:pt>
                <c:pt idx="10193">
                  <c:v>14.031441448951099</c:v>
                </c:pt>
                <c:pt idx="10194">
                  <c:v>14.0328180251748</c:v>
                </c:pt>
                <c:pt idx="10195">
                  <c:v>14.0341946013986</c:v>
                </c:pt>
                <c:pt idx="10196">
                  <c:v>14.035571177622399</c:v>
                </c:pt>
                <c:pt idx="10197">
                  <c:v>14.036947753846199</c:v>
                </c:pt>
                <c:pt idx="10198">
                  <c:v>14.0383243300699</c:v>
                </c:pt>
                <c:pt idx="10199">
                  <c:v>14.039700906293699</c:v>
                </c:pt>
                <c:pt idx="10200">
                  <c:v>14.041077482517499</c:v>
                </c:pt>
                <c:pt idx="10201">
                  <c:v>14.042454058741299</c:v>
                </c:pt>
                <c:pt idx="10202">
                  <c:v>14.043830634965</c:v>
                </c:pt>
                <c:pt idx="10203">
                  <c:v>14.045207211188799</c:v>
                </c:pt>
                <c:pt idx="10204">
                  <c:v>14.046583787412599</c:v>
                </c:pt>
                <c:pt idx="10205">
                  <c:v>14.047960363636401</c:v>
                </c:pt>
                <c:pt idx="10206">
                  <c:v>14.049336939860099</c:v>
                </c:pt>
                <c:pt idx="10207">
                  <c:v>14.050713516083899</c:v>
                </c:pt>
                <c:pt idx="10208">
                  <c:v>14.052090092307701</c:v>
                </c:pt>
                <c:pt idx="10209">
                  <c:v>14.053466668531501</c:v>
                </c:pt>
                <c:pt idx="10210">
                  <c:v>14.054843244755199</c:v>
                </c:pt>
                <c:pt idx="10211">
                  <c:v>14.056219820979001</c:v>
                </c:pt>
                <c:pt idx="10212">
                  <c:v>14.057596397202801</c:v>
                </c:pt>
                <c:pt idx="10213">
                  <c:v>14.0589729734266</c:v>
                </c:pt>
                <c:pt idx="10214">
                  <c:v>14.0603495496504</c:v>
                </c:pt>
                <c:pt idx="10215">
                  <c:v>14.061726125874101</c:v>
                </c:pt>
                <c:pt idx="10216">
                  <c:v>14.0631027020979</c:v>
                </c:pt>
                <c:pt idx="10217">
                  <c:v>14.0644792783217</c:v>
                </c:pt>
                <c:pt idx="10218">
                  <c:v>14.0658558545455</c:v>
                </c:pt>
                <c:pt idx="10219">
                  <c:v>14.0672324307692</c:v>
                </c:pt>
                <c:pt idx="10220">
                  <c:v>14.068609006993</c:v>
                </c:pt>
                <c:pt idx="10221">
                  <c:v>14.0699855832168</c:v>
                </c:pt>
                <c:pt idx="10222">
                  <c:v>14.0713621594406</c:v>
                </c:pt>
                <c:pt idx="10223">
                  <c:v>14.0727387356643</c:v>
                </c:pt>
                <c:pt idx="10224">
                  <c:v>14.0741153118881</c:v>
                </c:pt>
                <c:pt idx="10225">
                  <c:v>14.0754918881119</c:v>
                </c:pt>
                <c:pt idx="10226">
                  <c:v>14.0768684643357</c:v>
                </c:pt>
                <c:pt idx="10227">
                  <c:v>14.0782450405594</c:v>
                </c:pt>
                <c:pt idx="10228">
                  <c:v>14.0796216167832</c:v>
                </c:pt>
                <c:pt idx="10229">
                  <c:v>14.080998193007</c:v>
                </c:pt>
                <c:pt idx="10230">
                  <c:v>14.0823747692308</c:v>
                </c:pt>
                <c:pt idx="10231">
                  <c:v>14.0837513454545</c:v>
                </c:pt>
                <c:pt idx="10232">
                  <c:v>14.0851279216783</c:v>
                </c:pt>
                <c:pt idx="10233">
                  <c:v>14.0865044979021</c:v>
                </c:pt>
                <c:pt idx="10234">
                  <c:v>14.0878810741259</c:v>
                </c:pt>
                <c:pt idx="10235">
                  <c:v>14.089257650349699</c:v>
                </c:pt>
                <c:pt idx="10236">
                  <c:v>14.0906342265734</c:v>
                </c:pt>
                <c:pt idx="10237">
                  <c:v>14.0920108027972</c:v>
                </c:pt>
                <c:pt idx="10238">
                  <c:v>14.093387379020999</c:v>
                </c:pt>
                <c:pt idx="10239">
                  <c:v>14.094763955244799</c:v>
                </c:pt>
                <c:pt idx="10240">
                  <c:v>14.0961405314685</c:v>
                </c:pt>
                <c:pt idx="10241">
                  <c:v>14.097517107692299</c:v>
                </c:pt>
                <c:pt idx="10242">
                  <c:v>14.098893683916099</c:v>
                </c:pt>
                <c:pt idx="10243">
                  <c:v>14.100270260139901</c:v>
                </c:pt>
                <c:pt idx="10244">
                  <c:v>14.101646836363599</c:v>
                </c:pt>
                <c:pt idx="10245">
                  <c:v>14.103023412587399</c:v>
                </c:pt>
                <c:pt idx="10246">
                  <c:v>14.104399988811201</c:v>
                </c:pt>
                <c:pt idx="10247">
                  <c:v>14.105776565035001</c:v>
                </c:pt>
                <c:pt idx="10248">
                  <c:v>14.107153141258699</c:v>
                </c:pt>
                <c:pt idx="10249">
                  <c:v>14.108529717482501</c:v>
                </c:pt>
                <c:pt idx="10250">
                  <c:v>14.109906293706301</c:v>
                </c:pt>
                <c:pt idx="10251">
                  <c:v>14.111282869930101</c:v>
                </c:pt>
                <c:pt idx="10252">
                  <c:v>14.112659446153801</c:v>
                </c:pt>
                <c:pt idx="10253">
                  <c:v>14.114036022377601</c:v>
                </c:pt>
                <c:pt idx="10254">
                  <c:v>14.115412598601401</c:v>
                </c:pt>
                <c:pt idx="10255">
                  <c:v>14.1167891748252</c:v>
                </c:pt>
                <c:pt idx="10256">
                  <c:v>14.118165751049</c:v>
                </c:pt>
                <c:pt idx="10257">
                  <c:v>14.119542327272701</c:v>
                </c:pt>
                <c:pt idx="10258">
                  <c:v>14.1209189034965</c:v>
                </c:pt>
                <c:pt idx="10259">
                  <c:v>14.1222954797203</c:v>
                </c:pt>
                <c:pt idx="10260">
                  <c:v>14.1236720559441</c:v>
                </c:pt>
                <c:pt idx="10261">
                  <c:v>14.1250486321678</c:v>
                </c:pt>
                <c:pt idx="10262">
                  <c:v>14.1264252083916</c:v>
                </c:pt>
                <c:pt idx="10263">
                  <c:v>14.1278017846154</c:v>
                </c:pt>
                <c:pt idx="10264">
                  <c:v>14.1291783608392</c:v>
                </c:pt>
                <c:pt idx="10265">
                  <c:v>14.1305549370629</c:v>
                </c:pt>
                <c:pt idx="10266">
                  <c:v>14.1319315132867</c:v>
                </c:pt>
                <c:pt idx="10267">
                  <c:v>14.1333080895105</c:v>
                </c:pt>
                <c:pt idx="10268">
                  <c:v>14.1346846657343</c:v>
                </c:pt>
                <c:pt idx="10269">
                  <c:v>14.136061241958</c:v>
                </c:pt>
                <c:pt idx="10270">
                  <c:v>14.1374378181818</c:v>
                </c:pt>
                <c:pt idx="10271">
                  <c:v>14.1388143944056</c:v>
                </c:pt>
                <c:pt idx="10272">
                  <c:v>14.1401909706294</c:v>
                </c:pt>
                <c:pt idx="10273">
                  <c:v>14.1415675468531</c:v>
                </c:pt>
                <c:pt idx="10274">
                  <c:v>14.1429441230769</c:v>
                </c:pt>
                <c:pt idx="10275">
                  <c:v>14.1443206993007</c:v>
                </c:pt>
                <c:pt idx="10276">
                  <c:v>14.145697275524499</c:v>
                </c:pt>
                <c:pt idx="10277">
                  <c:v>14.147073851748299</c:v>
                </c:pt>
                <c:pt idx="10278">
                  <c:v>14.148450427972</c:v>
                </c:pt>
                <c:pt idx="10279">
                  <c:v>14.149827004195799</c:v>
                </c:pt>
                <c:pt idx="10280">
                  <c:v>14.151203580419599</c:v>
                </c:pt>
                <c:pt idx="10281">
                  <c:v>14.152580156643401</c:v>
                </c:pt>
                <c:pt idx="10282">
                  <c:v>14.153956732867099</c:v>
                </c:pt>
                <c:pt idx="10283">
                  <c:v>14.155333309090899</c:v>
                </c:pt>
                <c:pt idx="10284">
                  <c:v>14.156709885314701</c:v>
                </c:pt>
                <c:pt idx="10285">
                  <c:v>14.158086461538501</c:v>
                </c:pt>
                <c:pt idx="10286">
                  <c:v>14.159463037762199</c:v>
                </c:pt>
                <c:pt idx="10287">
                  <c:v>14.160839613986001</c:v>
                </c:pt>
                <c:pt idx="10288">
                  <c:v>14.162216190209801</c:v>
                </c:pt>
                <c:pt idx="10289">
                  <c:v>14.163592766433601</c:v>
                </c:pt>
                <c:pt idx="10290">
                  <c:v>14.164969342657299</c:v>
                </c:pt>
                <c:pt idx="10291">
                  <c:v>14.166345918881101</c:v>
                </c:pt>
                <c:pt idx="10292">
                  <c:v>14.167722495104901</c:v>
                </c:pt>
                <c:pt idx="10293">
                  <c:v>14.1690990713287</c:v>
                </c:pt>
                <c:pt idx="10294">
                  <c:v>14.170475647552401</c:v>
                </c:pt>
                <c:pt idx="10295">
                  <c:v>14.171852223776201</c:v>
                </c:pt>
                <c:pt idx="10296">
                  <c:v>14.1732288</c:v>
                </c:pt>
                <c:pt idx="10297">
                  <c:v>14.1746053762238</c:v>
                </c:pt>
                <c:pt idx="10298">
                  <c:v>14.1759819524476</c:v>
                </c:pt>
                <c:pt idx="10299">
                  <c:v>14.1773585286713</c:v>
                </c:pt>
                <c:pt idx="10300">
                  <c:v>14.1787351048951</c:v>
                </c:pt>
                <c:pt idx="10301">
                  <c:v>14.1801116811189</c:v>
                </c:pt>
                <c:pt idx="10302">
                  <c:v>14.1814882573427</c:v>
                </c:pt>
                <c:pt idx="10303">
                  <c:v>14.1828648335664</c:v>
                </c:pt>
                <c:pt idx="10304">
                  <c:v>14.1842414097902</c:v>
                </c:pt>
                <c:pt idx="10305">
                  <c:v>14.185617986014</c:v>
                </c:pt>
                <c:pt idx="10306">
                  <c:v>14.1869945622378</c:v>
                </c:pt>
                <c:pt idx="10307">
                  <c:v>14.1883711384615</c:v>
                </c:pt>
                <c:pt idx="10308">
                  <c:v>14.1897477146853</c:v>
                </c:pt>
                <c:pt idx="10309">
                  <c:v>14.1911242909091</c:v>
                </c:pt>
                <c:pt idx="10310">
                  <c:v>14.1925008671329</c:v>
                </c:pt>
                <c:pt idx="10311">
                  <c:v>14.1938774433566</c:v>
                </c:pt>
                <c:pt idx="10312">
                  <c:v>14.1952540195804</c:v>
                </c:pt>
                <c:pt idx="10313">
                  <c:v>14.1966305958042</c:v>
                </c:pt>
                <c:pt idx="10314">
                  <c:v>14.198007172027999</c:v>
                </c:pt>
                <c:pt idx="10315">
                  <c:v>14.199383748251799</c:v>
                </c:pt>
                <c:pt idx="10316">
                  <c:v>14.2007603244755</c:v>
                </c:pt>
                <c:pt idx="10317">
                  <c:v>14.202136900699299</c:v>
                </c:pt>
                <c:pt idx="10318">
                  <c:v>14.203513476923099</c:v>
                </c:pt>
                <c:pt idx="10319">
                  <c:v>14.204890053146899</c:v>
                </c:pt>
                <c:pt idx="10320">
                  <c:v>14.206266629370599</c:v>
                </c:pt>
                <c:pt idx="10321">
                  <c:v>14.207643205594399</c:v>
                </c:pt>
                <c:pt idx="10322">
                  <c:v>14.209019781818199</c:v>
                </c:pt>
                <c:pt idx="10323">
                  <c:v>14.210396358042001</c:v>
                </c:pt>
                <c:pt idx="10324">
                  <c:v>14.211772934265699</c:v>
                </c:pt>
                <c:pt idx="10325">
                  <c:v>14.213149510489499</c:v>
                </c:pt>
                <c:pt idx="10326">
                  <c:v>14.214526086713301</c:v>
                </c:pt>
                <c:pt idx="10327">
                  <c:v>14.215902662937101</c:v>
                </c:pt>
                <c:pt idx="10328">
                  <c:v>14.217279239160799</c:v>
                </c:pt>
                <c:pt idx="10329">
                  <c:v>14.218655815384601</c:v>
                </c:pt>
                <c:pt idx="10330">
                  <c:v>14.220032391608401</c:v>
                </c:pt>
                <c:pt idx="10331">
                  <c:v>14.2214089678322</c:v>
                </c:pt>
                <c:pt idx="10332">
                  <c:v>14.222785544055901</c:v>
                </c:pt>
                <c:pt idx="10333">
                  <c:v>14.224162120279701</c:v>
                </c:pt>
                <c:pt idx="10334">
                  <c:v>14.2255386965035</c:v>
                </c:pt>
                <c:pt idx="10335">
                  <c:v>14.2269152727273</c:v>
                </c:pt>
                <c:pt idx="10336">
                  <c:v>14.2282918489511</c:v>
                </c:pt>
                <c:pt idx="10337">
                  <c:v>14.2296684251748</c:v>
                </c:pt>
                <c:pt idx="10338">
                  <c:v>14.2310450013986</c:v>
                </c:pt>
                <c:pt idx="10339">
                  <c:v>14.2324215776224</c:v>
                </c:pt>
                <c:pt idx="10340">
                  <c:v>14.2337981538462</c:v>
                </c:pt>
                <c:pt idx="10341">
                  <c:v>14.2351747300699</c:v>
                </c:pt>
                <c:pt idx="10342">
                  <c:v>14.2365513062937</c:v>
                </c:pt>
                <c:pt idx="10343">
                  <c:v>14.2379278825175</c:v>
                </c:pt>
                <c:pt idx="10344">
                  <c:v>14.2393044587413</c:v>
                </c:pt>
                <c:pt idx="10345">
                  <c:v>14.240681034965</c:v>
                </c:pt>
                <c:pt idx="10346">
                  <c:v>14.2420576111888</c:v>
                </c:pt>
                <c:pt idx="10347">
                  <c:v>14.2434341874126</c:v>
                </c:pt>
                <c:pt idx="10348">
                  <c:v>14.2448107636364</c:v>
                </c:pt>
                <c:pt idx="10349">
                  <c:v>14.2461873398601</c:v>
                </c:pt>
                <c:pt idx="10350">
                  <c:v>14.2475639160839</c:v>
                </c:pt>
                <c:pt idx="10351">
                  <c:v>14.2489404923077</c:v>
                </c:pt>
                <c:pt idx="10352">
                  <c:v>14.250317068531499</c:v>
                </c:pt>
                <c:pt idx="10353">
                  <c:v>14.2516936447552</c:v>
                </c:pt>
                <c:pt idx="10354">
                  <c:v>14.253070220979</c:v>
                </c:pt>
                <c:pt idx="10355">
                  <c:v>14.2544467972028</c:v>
                </c:pt>
                <c:pt idx="10356">
                  <c:v>14.255823373426599</c:v>
                </c:pt>
                <c:pt idx="10357">
                  <c:v>14.257199949650399</c:v>
                </c:pt>
                <c:pt idx="10358">
                  <c:v>14.2585765258741</c:v>
                </c:pt>
                <c:pt idx="10359">
                  <c:v>14.259953102097899</c:v>
                </c:pt>
                <c:pt idx="10360">
                  <c:v>14.261329678321699</c:v>
                </c:pt>
                <c:pt idx="10361">
                  <c:v>14.262706254545501</c:v>
                </c:pt>
                <c:pt idx="10362">
                  <c:v>14.264082830769199</c:v>
                </c:pt>
                <c:pt idx="10363">
                  <c:v>14.265459406992999</c:v>
                </c:pt>
                <c:pt idx="10364">
                  <c:v>14.266835983216801</c:v>
                </c:pt>
                <c:pt idx="10365">
                  <c:v>14.268212559440601</c:v>
                </c:pt>
                <c:pt idx="10366">
                  <c:v>14.269589135664299</c:v>
                </c:pt>
                <c:pt idx="10367">
                  <c:v>14.270965711888101</c:v>
                </c:pt>
                <c:pt idx="10368">
                  <c:v>14.272342288111901</c:v>
                </c:pt>
                <c:pt idx="10369">
                  <c:v>14.2737188643357</c:v>
                </c:pt>
                <c:pt idx="10370">
                  <c:v>14.275095440559401</c:v>
                </c:pt>
                <c:pt idx="10371">
                  <c:v>14.276472016783201</c:v>
                </c:pt>
                <c:pt idx="10372">
                  <c:v>14.277848593007</c:v>
                </c:pt>
                <c:pt idx="10373">
                  <c:v>14.2792251692308</c:v>
                </c:pt>
                <c:pt idx="10374">
                  <c:v>14.280601745454501</c:v>
                </c:pt>
                <c:pt idx="10375">
                  <c:v>14.281978321678301</c:v>
                </c:pt>
                <c:pt idx="10376">
                  <c:v>14.2833548979021</c:v>
                </c:pt>
                <c:pt idx="10377">
                  <c:v>14.2847314741259</c:v>
                </c:pt>
                <c:pt idx="10378">
                  <c:v>14.2861080503497</c:v>
                </c:pt>
                <c:pt idx="10379">
                  <c:v>14.2874846265734</c:v>
                </c:pt>
                <c:pt idx="10380">
                  <c:v>14.2888612027972</c:v>
                </c:pt>
                <c:pt idx="10381">
                  <c:v>14.290237779021</c:v>
                </c:pt>
                <c:pt idx="10382">
                  <c:v>14.2916143552448</c:v>
                </c:pt>
                <c:pt idx="10383">
                  <c:v>14.2929909314685</c:v>
                </c:pt>
                <c:pt idx="10384">
                  <c:v>14.2943675076923</c:v>
                </c:pt>
                <c:pt idx="10385">
                  <c:v>14.2957440839161</c:v>
                </c:pt>
                <c:pt idx="10386">
                  <c:v>14.2971206601399</c:v>
                </c:pt>
                <c:pt idx="10387">
                  <c:v>14.2984972363636</c:v>
                </c:pt>
                <c:pt idx="10388">
                  <c:v>14.2998738125874</c:v>
                </c:pt>
                <c:pt idx="10389">
                  <c:v>14.3012503888112</c:v>
                </c:pt>
                <c:pt idx="10390">
                  <c:v>14.302626965035</c:v>
                </c:pt>
                <c:pt idx="10391">
                  <c:v>14.3040035412587</c:v>
                </c:pt>
                <c:pt idx="10392">
                  <c:v>14.3053801174825</c:v>
                </c:pt>
                <c:pt idx="10393">
                  <c:v>14.3067566937063</c:v>
                </c:pt>
                <c:pt idx="10394">
                  <c:v>14.308133269930099</c:v>
                </c:pt>
                <c:pt idx="10395">
                  <c:v>14.3095098461538</c:v>
                </c:pt>
                <c:pt idx="10396">
                  <c:v>14.3108864223776</c:v>
                </c:pt>
                <c:pt idx="10397">
                  <c:v>14.312262998601399</c:v>
                </c:pt>
                <c:pt idx="10398">
                  <c:v>14.313639574825199</c:v>
                </c:pt>
                <c:pt idx="10399">
                  <c:v>14.315016151049001</c:v>
                </c:pt>
                <c:pt idx="10400">
                  <c:v>14.316392727272699</c:v>
                </c:pt>
                <c:pt idx="10401">
                  <c:v>14.317769303496499</c:v>
                </c:pt>
                <c:pt idx="10402">
                  <c:v>14.319145879720301</c:v>
                </c:pt>
                <c:pt idx="10403">
                  <c:v>14.320522455944101</c:v>
                </c:pt>
                <c:pt idx="10404">
                  <c:v>14.321899032167799</c:v>
                </c:pt>
                <c:pt idx="10405">
                  <c:v>14.323275608391601</c:v>
                </c:pt>
                <c:pt idx="10406">
                  <c:v>14.324652184615401</c:v>
                </c:pt>
                <c:pt idx="10407">
                  <c:v>14.326028760839201</c:v>
                </c:pt>
                <c:pt idx="10408">
                  <c:v>14.327405337062901</c:v>
                </c:pt>
                <c:pt idx="10409">
                  <c:v>14.328781913286701</c:v>
                </c:pt>
                <c:pt idx="10410">
                  <c:v>14.330158489510501</c:v>
                </c:pt>
                <c:pt idx="10411">
                  <c:v>14.3315350657343</c:v>
                </c:pt>
                <c:pt idx="10412">
                  <c:v>14.332911641958001</c:v>
                </c:pt>
                <c:pt idx="10413">
                  <c:v>14.334288218181801</c:v>
                </c:pt>
                <c:pt idx="10414">
                  <c:v>14.3356647944056</c:v>
                </c:pt>
                <c:pt idx="10415">
                  <c:v>14.3370413706294</c:v>
                </c:pt>
                <c:pt idx="10416">
                  <c:v>14.338417946853101</c:v>
                </c:pt>
                <c:pt idx="10417">
                  <c:v>14.3397945230769</c:v>
                </c:pt>
                <c:pt idx="10418">
                  <c:v>14.3411710993007</c:v>
                </c:pt>
                <c:pt idx="10419">
                  <c:v>14.3425476755245</c:v>
                </c:pt>
                <c:pt idx="10420">
                  <c:v>14.3439242517483</c:v>
                </c:pt>
                <c:pt idx="10421">
                  <c:v>14.345300827972</c:v>
                </c:pt>
                <c:pt idx="10422">
                  <c:v>14.3466774041958</c:v>
                </c:pt>
                <c:pt idx="10423">
                  <c:v>14.3480539804196</c:v>
                </c:pt>
                <c:pt idx="10424">
                  <c:v>14.3494305566434</c:v>
                </c:pt>
                <c:pt idx="10425">
                  <c:v>14.3508071328671</c:v>
                </c:pt>
                <c:pt idx="10426">
                  <c:v>14.3521837090909</c:v>
                </c:pt>
                <c:pt idx="10427">
                  <c:v>14.3535602853147</c:v>
                </c:pt>
                <c:pt idx="10428">
                  <c:v>14.3549368615385</c:v>
                </c:pt>
                <c:pt idx="10429">
                  <c:v>14.3563134377622</c:v>
                </c:pt>
                <c:pt idx="10430">
                  <c:v>14.357690013986</c:v>
                </c:pt>
                <c:pt idx="10431">
                  <c:v>14.3590665902098</c:v>
                </c:pt>
                <c:pt idx="10432">
                  <c:v>14.360443166433599</c:v>
                </c:pt>
                <c:pt idx="10433">
                  <c:v>14.3618197426573</c:v>
                </c:pt>
                <c:pt idx="10434">
                  <c:v>14.3631963188811</c:v>
                </c:pt>
                <c:pt idx="10435">
                  <c:v>14.364572895104899</c:v>
                </c:pt>
                <c:pt idx="10436">
                  <c:v>14.365949471328699</c:v>
                </c:pt>
                <c:pt idx="10437">
                  <c:v>14.367326047552501</c:v>
                </c:pt>
                <c:pt idx="10438">
                  <c:v>14.368702623776199</c:v>
                </c:pt>
                <c:pt idx="10439">
                  <c:v>14.370079199999999</c:v>
                </c:pt>
                <c:pt idx="10440">
                  <c:v>14.371455776223801</c:v>
                </c:pt>
                <c:pt idx="10441">
                  <c:v>14.372832352447601</c:v>
                </c:pt>
                <c:pt idx="10442">
                  <c:v>14.374208928671299</c:v>
                </c:pt>
                <c:pt idx="10443">
                  <c:v>14.375585504895099</c:v>
                </c:pt>
                <c:pt idx="10444">
                  <c:v>14.376962081118901</c:v>
                </c:pt>
                <c:pt idx="10445">
                  <c:v>14.378338657342701</c:v>
                </c:pt>
                <c:pt idx="10446">
                  <c:v>14.379715233566399</c:v>
                </c:pt>
                <c:pt idx="10447">
                  <c:v>14.381091809790201</c:v>
                </c:pt>
                <c:pt idx="10448">
                  <c:v>14.382468386014001</c:v>
                </c:pt>
                <c:pt idx="10449">
                  <c:v>14.3838449622378</c:v>
                </c:pt>
                <c:pt idx="10450">
                  <c:v>14.385221538461501</c:v>
                </c:pt>
                <c:pt idx="10451">
                  <c:v>14.386598114685301</c:v>
                </c:pt>
                <c:pt idx="10452">
                  <c:v>14.3879746909091</c:v>
                </c:pt>
                <c:pt idx="10453">
                  <c:v>14.3893512671329</c:v>
                </c:pt>
                <c:pt idx="10454">
                  <c:v>14.390727843356601</c:v>
                </c:pt>
                <c:pt idx="10455">
                  <c:v>14.3921044195804</c:v>
                </c:pt>
                <c:pt idx="10456">
                  <c:v>14.3934809958042</c:v>
                </c:pt>
                <c:pt idx="10457">
                  <c:v>14.394857572028</c:v>
                </c:pt>
                <c:pt idx="10458">
                  <c:v>14.3962341482517</c:v>
                </c:pt>
                <c:pt idx="10459">
                  <c:v>14.3976107244755</c:v>
                </c:pt>
                <c:pt idx="10460">
                  <c:v>14.3989873006993</c:v>
                </c:pt>
                <c:pt idx="10461">
                  <c:v>14.4003638769231</c:v>
                </c:pt>
                <c:pt idx="10462">
                  <c:v>14.4017404531469</c:v>
                </c:pt>
                <c:pt idx="10463">
                  <c:v>14.4031170293706</c:v>
                </c:pt>
                <c:pt idx="10464">
                  <c:v>14.4044936055944</c:v>
                </c:pt>
                <c:pt idx="10465">
                  <c:v>14.4058701818182</c:v>
                </c:pt>
                <c:pt idx="10466">
                  <c:v>14.407246758042</c:v>
                </c:pt>
                <c:pt idx="10467">
                  <c:v>14.4086233342657</c:v>
                </c:pt>
                <c:pt idx="10468">
                  <c:v>14.4099999104895</c:v>
                </c:pt>
                <c:pt idx="10469">
                  <c:v>14.4113764867133</c:v>
                </c:pt>
                <c:pt idx="10470">
                  <c:v>14.412753062937099</c:v>
                </c:pt>
                <c:pt idx="10471">
                  <c:v>14.4141296391608</c:v>
                </c:pt>
                <c:pt idx="10472">
                  <c:v>14.4155062153846</c:v>
                </c:pt>
                <c:pt idx="10473">
                  <c:v>14.416882791608399</c:v>
                </c:pt>
                <c:pt idx="10474">
                  <c:v>14.418259367832199</c:v>
                </c:pt>
                <c:pt idx="10475">
                  <c:v>14.4196359440559</c:v>
                </c:pt>
                <c:pt idx="10476">
                  <c:v>14.421012520279699</c:v>
                </c:pt>
                <c:pt idx="10477">
                  <c:v>14.422389096503499</c:v>
                </c:pt>
                <c:pt idx="10478">
                  <c:v>14.423765672727299</c:v>
                </c:pt>
                <c:pt idx="10479">
                  <c:v>14.425142248951101</c:v>
                </c:pt>
                <c:pt idx="10480">
                  <c:v>14.426518825174799</c:v>
                </c:pt>
                <c:pt idx="10481">
                  <c:v>14.427895401398599</c:v>
                </c:pt>
                <c:pt idx="10482">
                  <c:v>14.429271977622401</c:v>
                </c:pt>
                <c:pt idx="10483">
                  <c:v>14.430648553846201</c:v>
                </c:pt>
                <c:pt idx="10484">
                  <c:v>14.432025130069899</c:v>
                </c:pt>
                <c:pt idx="10485">
                  <c:v>14.433401706293701</c:v>
                </c:pt>
                <c:pt idx="10486">
                  <c:v>14.434778282517501</c:v>
                </c:pt>
                <c:pt idx="10487">
                  <c:v>14.4361548587413</c:v>
                </c:pt>
                <c:pt idx="10488">
                  <c:v>14.437531434965001</c:v>
                </c:pt>
                <c:pt idx="10489">
                  <c:v>14.438908011188801</c:v>
                </c:pt>
                <c:pt idx="10490">
                  <c:v>14.4402845874126</c:v>
                </c:pt>
                <c:pt idx="10491">
                  <c:v>14.4416611636364</c:v>
                </c:pt>
                <c:pt idx="10492">
                  <c:v>14.443037739860101</c:v>
                </c:pt>
                <c:pt idx="10493">
                  <c:v>14.4444143160839</c:v>
                </c:pt>
                <c:pt idx="10494">
                  <c:v>14.4457908923077</c:v>
                </c:pt>
                <c:pt idx="10495">
                  <c:v>14.4471674685315</c:v>
                </c:pt>
                <c:pt idx="10496">
                  <c:v>14.4485440447552</c:v>
                </c:pt>
                <c:pt idx="10497">
                  <c:v>14.449920620979</c:v>
                </c:pt>
                <c:pt idx="10498">
                  <c:v>14.4512971972028</c:v>
                </c:pt>
                <c:pt idx="10499">
                  <c:v>14.4526737734266</c:v>
                </c:pt>
                <c:pt idx="10500">
                  <c:v>14.4540503496504</c:v>
                </c:pt>
                <c:pt idx="10501">
                  <c:v>14.4554269258741</c:v>
                </c:pt>
                <c:pt idx="10502">
                  <c:v>14.4568035020979</c:v>
                </c:pt>
                <c:pt idx="10503">
                  <c:v>14.4581800783217</c:v>
                </c:pt>
                <c:pt idx="10504">
                  <c:v>14.4595566545455</c:v>
                </c:pt>
                <c:pt idx="10505">
                  <c:v>14.4609332307692</c:v>
                </c:pt>
                <c:pt idx="10506">
                  <c:v>14.462309806993</c:v>
                </c:pt>
                <c:pt idx="10507">
                  <c:v>14.4636863832168</c:v>
                </c:pt>
                <c:pt idx="10508">
                  <c:v>14.465062959440599</c:v>
                </c:pt>
                <c:pt idx="10509">
                  <c:v>14.4664395356643</c:v>
                </c:pt>
                <c:pt idx="10510">
                  <c:v>14.4678161118881</c:v>
                </c:pt>
                <c:pt idx="10511">
                  <c:v>14.4691926881119</c:v>
                </c:pt>
                <c:pt idx="10512">
                  <c:v>14.470569264335699</c:v>
                </c:pt>
                <c:pt idx="10513">
                  <c:v>14.4719458405594</c:v>
                </c:pt>
                <c:pt idx="10514">
                  <c:v>14.4733224167832</c:v>
                </c:pt>
                <c:pt idx="10515">
                  <c:v>14.474698993006999</c:v>
                </c:pt>
                <c:pt idx="10516">
                  <c:v>14.476075569230799</c:v>
                </c:pt>
                <c:pt idx="10517">
                  <c:v>14.4774521454545</c:v>
                </c:pt>
                <c:pt idx="10518">
                  <c:v>14.478828721678299</c:v>
                </c:pt>
                <c:pt idx="10519">
                  <c:v>14.480205297902099</c:v>
                </c:pt>
                <c:pt idx="10520">
                  <c:v>14.481581874125901</c:v>
                </c:pt>
                <c:pt idx="10521">
                  <c:v>14.482958450349701</c:v>
                </c:pt>
                <c:pt idx="10522">
                  <c:v>14.484335026573399</c:v>
                </c:pt>
                <c:pt idx="10523">
                  <c:v>14.485711602797201</c:v>
                </c:pt>
                <c:pt idx="10524">
                  <c:v>14.487088179021001</c:v>
                </c:pt>
                <c:pt idx="10525">
                  <c:v>14.4884647552448</c:v>
                </c:pt>
                <c:pt idx="10526">
                  <c:v>14.489841331468501</c:v>
                </c:pt>
                <c:pt idx="10527">
                  <c:v>14.491217907692301</c:v>
                </c:pt>
                <c:pt idx="10528">
                  <c:v>14.492594483916101</c:v>
                </c:pt>
                <c:pt idx="10529">
                  <c:v>14.4939710601399</c:v>
                </c:pt>
                <c:pt idx="10530">
                  <c:v>14.495347636363601</c:v>
                </c:pt>
                <c:pt idx="10531">
                  <c:v>14.496724212587401</c:v>
                </c:pt>
                <c:pt idx="10532">
                  <c:v>14.4981007888112</c:v>
                </c:pt>
                <c:pt idx="10533">
                  <c:v>14.499477365035</c:v>
                </c:pt>
                <c:pt idx="10534">
                  <c:v>14.500853941258701</c:v>
                </c:pt>
                <c:pt idx="10535">
                  <c:v>14.5022305174825</c:v>
                </c:pt>
                <c:pt idx="10536">
                  <c:v>14.5036070937063</c:v>
                </c:pt>
                <c:pt idx="10537">
                  <c:v>14.5049836699301</c:v>
                </c:pt>
                <c:pt idx="10538">
                  <c:v>14.5063602461539</c:v>
                </c:pt>
                <c:pt idx="10539">
                  <c:v>14.5077368223776</c:v>
                </c:pt>
                <c:pt idx="10540">
                  <c:v>14.5091133986014</c:v>
                </c:pt>
                <c:pt idx="10541">
                  <c:v>14.5104899748252</c:v>
                </c:pt>
                <c:pt idx="10542">
                  <c:v>14.511866551049</c:v>
                </c:pt>
                <c:pt idx="10543">
                  <c:v>14.5132431272727</c:v>
                </c:pt>
                <c:pt idx="10544">
                  <c:v>14.5146197034965</c:v>
                </c:pt>
                <c:pt idx="10545">
                  <c:v>14.5159962797203</c:v>
                </c:pt>
                <c:pt idx="10546">
                  <c:v>14.5173728559441</c:v>
                </c:pt>
                <c:pt idx="10547">
                  <c:v>14.5187494321678</c:v>
                </c:pt>
                <c:pt idx="10548">
                  <c:v>14.5201260083916</c:v>
                </c:pt>
                <c:pt idx="10549">
                  <c:v>14.5215025846154</c:v>
                </c:pt>
                <c:pt idx="10550">
                  <c:v>14.522879160839199</c:v>
                </c:pt>
                <c:pt idx="10551">
                  <c:v>14.5242557370629</c:v>
                </c:pt>
                <c:pt idx="10552">
                  <c:v>14.5256323132867</c:v>
                </c:pt>
                <c:pt idx="10553">
                  <c:v>14.527008889510499</c:v>
                </c:pt>
                <c:pt idx="10554">
                  <c:v>14.528385465734299</c:v>
                </c:pt>
                <c:pt idx="10555">
                  <c:v>14.529762041958</c:v>
                </c:pt>
                <c:pt idx="10556">
                  <c:v>14.531138618181799</c:v>
                </c:pt>
                <c:pt idx="10557">
                  <c:v>14.532515194405599</c:v>
                </c:pt>
                <c:pt idx="10558">
                  <c:v>14.533891770629401</c:v>
                </c:pt>
                <c:pt idx="10559">
                  <c:v>14.535268346853099</c:v>
                </c:pt>
                <c:pt idx="10560">
                  <c:v>14.536644923076899</c:v>
                </c:pt>
                <c:pt idx="10561">
                  <c:v>14.538021499300701</c:v>
                </c:pt>
                <c:pt idx="10562">
                  <c:v>14.539398075524501</c:v>
                </c:pt>
                <c:pt idx="10563">
                  <c:v>14.540774651748301</c:v>
                </c:pt>
                <c:pt idx="10564">
                  <c:v>14.542151227972001</c:v>
                </c:pt>
                <c:pt idx="10565">
                  <c:v>14.543527804195801</c:v>
                </c:pt>
                <c:pt idx="10566">
                  <c:v>14.544904380419601</c:v>
                </c:pt>
                <c:pt idx="10567">
                  <c:v>14.5462809566434</c:v>
                </c:pt>
                <c:pt idx="10568">
                  <c:v>14.547657532867101</c:v>
                </c:pt>
                <c:pt idx="10569">
                  <c:v>14.549034109090901</c:v>
                </c:pt>
                <c:pt idx="10570">
                  <c:v>14.5504106853147</c:v>
                </c:pt>
                <c:pt idx="10571">
                  <c:v>14.5517872615385</c:v>
                </c:pt>
                <c:pt idx="10572">
                  <c:v>14.553163837762201</c:v>
                </c:pt>
                <c:pt idx="10573">
                  <c:v>14.554540413986</c:v>
                </c:pt>
                <c:pt idx="10574">
                  <c:v>14.5559169902098</c:v>
                </c:pt>
                <c:pt idx="10575">
                  <c:v>14.5572935664336</c:v>
                </c:pt>
                <c:pt idx="10576">
                  <c:v>14.5586701426573</c:v>
                </c:pt>
                <c:pt idx="10577">
                  <c:v>14.5600467188811</c:v>
                </c:pt>
                <c:pt idx="10578">
                  <c:v>14.5614232951049</c:v>
                </c:pt>
                <c:pt idx="10579">
                  <c:v>14.5627998713287</c:v>
                </c:pt>
                <c:pt idx="10580">
                  <c:v>14.5641764475524</c:v>
                </c:pt>
                <c:pt idx="10581">
                  <c:v>14.5655530237762</c:v>
                </c:pt>
                <c:pt idx="10582">
                  <c:v>14.5669296</c:v>
                </c:pt>
                <c:pt idx="10583">
                  <c:v>14.5683061762238</c:v>
                </c:pt>
                <c:pt idx="10584">
                  <c:v>14.5696827524476</c:v>
                </c:pt>
                <c:pt idx="10585">
                  <c:v>14.5710593286713</c:v>
                </c:pt>
                <c:pt idx="10586">
                  <c:v>14.5724359048951</c:v>
                </c:pt>
                <c:pt idx="10587">
                  <c:v>14.5738124811189</c:v>
                </c:pt>
                <c:pt idx="10588">
                  <c:v>14.575189057342699</c:v>
                </c:pt>
                <c:pt idx="10589">
                  <c:v>14.5765656335664</c:v>
                </c:pt>
                <c:pt idx="10590">
                  <c:v>14.5779422097902</c:v>
                </c:pt>
                <c:pt idx="10591">
                  <c:v>14.579318786013999</c:v>
                </c:pt>
                <c:pt idx="10592">
                  <c:v>14.580695362237799</c:v>
                </c:pt>
                <c:pt idx="10593">
                  <c:v>14.5820719384615</c:v>
                </c:pt>
                <c:pt idx="10594">
                  <c:v>14.583448514685299</c:v>
                </c:pt>
                <c:pt idx="10595">
                  <c:v>14.584825090909099</c:v>
                </c:pt>
                <c:pt idx="10596">
                  <c:v>14.586201667132899</c:v>
                </c:pt>
                <c:pt idx="10597">
                  <c:v>14.587578243356599</c:v>
                </c:pt>
                <c:pt idx="10598">
                  <c:v>14.588954819580399</c:v>
                </c:pt>
                <c:pt idx="10599">
                  <c:v>14.590331395804199</c:v>
                </c:pt>
                <c:pt idx="10600">
                  <c:v>14.591707972028001</c:v>
                </c:pt>
                <c:pt idx="10601">
                  <c:v>14.593084548251801</c:v>
                </c:pt>
                <c:pt idx="10602">
                  <c:v>14.594461124475499</c:v>
                </c:pt>
                <c:pt idx="10603">
                  <c:v>14.595837700699301</c:v>
                </c:pt>
                <c:pt idx="10604">
                  <c:v>14.597214276923101</c:v>
                </c:pt>
                <c:pt idx="10605">
                  <c:v>14.5985908531469</c:v>
                </c:pt>
                <c:pt idx="10606">
                  <c:v>14.599967429370601</c:v>
                </c:pt>
                <c:pt idx="10607">
                  <c:v>14.601344005594401</c:v>
                </c:pt>
                <c:pt idx="10608">
                  <c:v>14.6027205818182</c:v>
                </c:pt>
                <c:pt idx="10609">
                  <c:v>14.604097158042</c:v>
                </c:pt>
                <c:pt idx="10610">
                  <c:v>14.605473734265701</c:v>
                </c:pt>
                <c:pt idx="10611">
                  <c:v>14.6068503104895</c:v>
                </c:pt>
                <c:pt idx="10612">
                  <c:v>14.6082268867133</c:v>
                </c:pt>
                <c:pt idx="10613">
                  <c:v>14.6096034629371</c:v>
                </c:pt>
                <c:pt idx="10614">
                  <c:v>14.6109800391608</c:v>
                </c:pt>
                <c:pt idx="10615">
                  <c:v>14.6123566153846</c:v>
                </c:pt>
                <c:pt idx="10616">
                  <c:v>14.6137331916084</c:v>
                </c:pt>
                <c:pt idx="10617">
                  <c:v>14.6151097678322</c:v>
                </c:pt>
                <c:pt idx="10618">
                  <c:v>14.6164863440559</c:v>
                </c:pt>
                <c:pt idx="10619">
                  <c:v>14.6178629202797</c:v>
                </c:pt>
                <c:pt idx="10620">
                  <c:v>14.6192394965035</c:v>
                </c:pt>
                <c:pt idx="10621">
                  <c:v>14.6206160727273</c:v>
                </c:pt>
                <c:pt idx="10622">
                  <c:v>14.6219926489511</c:v>
                </c:pt>
                <c:pt idx="10623">
                  <c:v>14.6233692251748</c:v>
                </c:pt>
                <c:pt idx="10624">
                  <c:v>14.6247458013986</c:v>
                </c:pt>
                <c:pt idx="10625">
                  <c:v>14.6261223776224</c:v>
                </c:pt>
                <c:pt idx="10626">
                  <c:v>14.627498953846199</c:v>
                </c:pt>
                <c:pt idx="10627">
                  <c:v>14.6288755300699</c:v>
                </c:pt>
                <c:pt idx="10628">
                  <c:v>14.6302521062937</c:v>
                </c:pt>
                <c:pt idx="10629">
                  <c:v>14.631628682517499</c:v>
                </c:pt>
                <c:pt idx="10630">
                  <c:v>14.633005258741299</c:v>
                </c:pt>
                <c:pt idx="10631">
                  <c:v>14.634381834965</c:v>
                </c:pt>
                <c:pt idx="10632">
                  <c:v>14.635758411188799</c:v>
                </c:pt>
                <c:pt idx="10633">
                  <c:v>14.637134987412599</c:v>
                </c:pt>
                <c:pt idx="10634">
                  <c:v>14.638511563636399</c:v>
                </c:pt>
                <c:pt idx="10635">
                  <c:v>14.6398881398601</c:v>
                </c:pt>
                <c:pt idx="10636">
                  <c:v>14.641264716083899</c:v>
                </c:pt>
                <c:pt idx="10637">
                  <c:v>14.642641292307699</c:v>
                </c:pt>
                <c:pt idx="10638">
                  <c:v>14.644017868531501</c:v>
                </c:pt>
                <c:pt idx="10639">
                  <c:v>14.645394444755199</c:v>
                </c:pt>
                <c:pt idx="10640">
                  <c:v>14.646771020978999</c:v>
                </c:pt>
                <c:pt idx="10641">
                  <c:v>14.648147597202801</c:v>
                </c:pt>
                <c:pt idx="10642">
                  <c:v>14.649524173426601</c:v>
                </c:pt>
                <c:pt idx="10643">
                  <c:v>14.6509007496504</c:v>
                </c:pt>
                <c:pt idx="10644">
                  <c:v>14.652277325874101</c:v>
                </c:pt>
                <c:pt idx="10645">
                  <c:v>14.653653902097901</c:v>
                </c:pt>
                <c:pt idx="10646">
                  <c:v>14.6550304783217</c:v>
                </c:pt>
                <c:pt idx="10647">
                  <c:v>14.6564070545455</c:v>
                </c:pt>
                <c:pt idx="10648">
                  <c:v>14.657783630769201</c:v>
                </c:pt>
                <c:pt idx="10649">
                  <c:v>14.659160206993</c:v>
                </c:pt>
                <c:pt idx="10650">
                  <c:v>14.6605367832168</c:v>
                </c:pt>
                <c:pt idx="10651">
                  <c:v>14.6619133594406</c:v>
                </c:pt>
                <c:pt idx="10652">
                  <c:v>14.663289935664301</c:v>
                </c:pt>
                <c:pt idx="10653">
                  <c:v>14.6646665118881</c:v>
                </c:pt>
                <c:pt idx="10654">
                  <c:v>14.6660430881119</c:v>
                </c:pt>
                <c:pt idx="10655">
                  <c:v>14.6674196643357</c:v>
                </c:pt>
                <c:pt idx="10656">
                  <c:v>14.6687962405594</c:v>
                </c:pt>
                <c:pt idx="10657">
                  <c:v>14.6701728167832</c:v>
                </c:pt>
                <c:pt idx="10658">
                  <c:v>14.671549393007</c:v>
                </c:pt>
                <c:pt idx="10659">
                  <c:v>14.6729259692308</c:v>
                </c:pt>
                <c:pt idx="10660">
                  <c:v>14.6743025454545</c:v>
                </c:pt>
                <c:pt idx="10661">
                  <c:v>14.6756791216783</c:v>
                </c:pt>
                <c:pt idx="10662">
                  <c:v>14.6770556979021</c:v>
                </c:pt>
                <c:pt idx="10663">
                  <c:v>14.6784322741259</c:v>
                </c:pt>
                <c:pt idx="10664">
                  <c:v>14.6798088503497</c:v>
                </c:pt>
                <c:pt idx="10665">
                  <c:v>14.6811854265734</c:v>
                </c:pt>
                <c:pt idx="10666">
                  <c:v>14.6825620027972</c:v>
                </c:pt>
                <c:pt idx="10667">
                  <c:v>14.683938579021</c:v>
                </c:pt>
                <c:pt idx="10668">
                  <c:v>14.685315155244799</c:v>
                </c:pt>
                <c:pt idx="10669">
                  <c:v>14.6866917314685</c:v>
                </c:pt>
                <c:pt idx="10670">
                  <c:v>14.6880683076923</c:v>
                </c:pt>
                <c:pt idx="10671">
                  <c:v>14.689444883916099</c:v>
                </c:pt>
                <c:pt idx="10672">
                  <c:v>14.690821460139899</c:v>
                </c:pt>
                <c:pt idx="10673">
                  <c:v>14.6921980363636</c:v>
                </c:pt>
                <c:pt idx="10674">
                  <c:v>14.693574612587399</c:v>
                </c:pt>
                <c:pt idx="10675">
                  <c:v>14.694951188811199</c:v>
                </c:pt>
                <c:pt idx="10676">
                  <c:v>14.696327765035001</c:v>
                </c:pt>
                <c:pt idx="10677">
                  <c:v>14.697704341258699</c:v>
                </c:pt>
                <c:pt idx="10678">
                  <c:v>14.699080917482499</c:v>
                </c:pt>
                <c:pt idx="10679">
                  <c:v>14.700457493706301</c:v>
                </c:pt>
                <c:pt idx="10680">
                  <c:v>14.701834069930101</c:v>
                </c:pt>
                <c:pt idx="10681">
                  <c:v>14.703210646153799</c:v>
                </c:pt>
                <c:pt idx="10682">
                  <c:v>14.704587222377601</c:v>
                </c:pt>
                <c:pt idx="10683">
                  <c:v>14.705963798601401</c:v>
                </c:pt>
                <c:pt idx="10684">
                  <c:v>14.707340374825201</c:v>
                </c:pt>
                <c:pt idx="10685">
                  <c:v>14.708716951049</c:v>
                </c:pt>
                <c:pt idx="10686">
                  <c:v>14.710093527272701</c:v>
                </c:pt>
                <c:pt idx="10687">
                  <c:v>14.711470103496501</c:v>
                </c:pt>
                <c:pt idx="10688">
                  <c:v>14.7128466797203</c:v>
                </c:pt>
                <c:pt idx="10689">
                  <c:v>14.7142232559441</c:v>
                </c:pt>
                <c:pt idx="10690">
                  <c:v>14.715599832167801</c:v>
                </c:pt>
                <c:pt idx="10691">
                  <c:v>14.7169764083916</c:v>
                </c:pt>
                <c:pt idx="10692">
                  <c:v>14.7183529846154</c:v>
                </c:pt>
                <c:pt idx="10693">
                  <c:v>14.7197295608392</c:v>
                </c:pt>
                <c:pt idx="10694">
                  <c:v>14.7211061370629</c:v>
                </c:pt>
                <c:pt idx="10695">
                  <c:v>14.7224827132867</c:v>
                </c:pt>
                <c:pt idx="10696">
                  <c:v>14.7238592895105</c:v>
                </c:pt>
                <c:pt idx="10697">
                  <c:v>14.7252358657343</c:v>
                </c:pt>
                <c:pt idx="10698">
                  <c:v>14.726612441958</c:v>
                </c:pt>
                <c:pt idx="10699">
                  <c:v>14.7279890181818</c:v>
                </c:pt>
                <c:pt idx="10700">
                  <c:v>14.7293655944056</c:v>
                </c:pt>
                <c:pt idx="10701">
                  <c:v>14.7307421706294</c:v>
                </c:pt>
                <c:pt idx="10702">
                  <c:v>14.7321187468532</c:v>
                </c:pt>
                <c:pt idx="10703">
                  <c:v>14.7334953230769</c:v>
                </c:pt>
                <c:pt idx="10704">
                  <c:v>14.7348718993007</c:v>
                </c:pt>
                <c:pt idx="10705">
                  <c:v>14.7362484755245</c:v>
                </c:pt>
                <c:pt idx="10706">
                  <c:v>14.737625051748299</c:v>
                </c:pt>
                <c:pt idx="10707">
                  <c:v>14.739001627972</c:v>
                </c:pt>
                <c:pt idx="10708">
                  <c:v>14.7403782041958</c:v>
                </c:pt>
                <c:pt idx="10709">
                  <c:v>14.741754780419599</c:v>
                </c:pt>
                <c:pt idx="10710">
                  <c:v>14.743131356643399</c:v>
                </c:pt>
                <c:pt idx="10711">
                  <c:v>14.7445079328671</c:v>
                </c:pt>
                <c:pt idx="10712">
                  <c:v>14.745884509090899</c:v>
                </c:pt>
                <c:pt idx="10713">
                  <c:v>14.747261085314699</c:v>
                </c:pt>
                <c:pt idx="10714">
                  <c:v>14.748637661538501</c:v>
                </c:pt>
                <c:pt idx="10715">
                  <c:v>14.750014237762199</c:v>
                </c:pt>
                <c:pt idx="10716">
                  <c:v>14.751390813985999</c:v>
                </c:pt>
                <c:pt idx="10717">
                  <c:v>14.752767390209801</c:v>
                </c:pt>
                <c:pt idx="10718">
                  <c:v>14.754143966433601</c:v>
                </c:pt>
                <c:pt idx="10719">
                  <c:v>14.755520542657299</c:v>
                </c:pt>
                <c:pt idx="10720">
                  <c:v>14.756897118881099</c:v>
                </c:pt>
                <c:pt idx="10721">
                  <c:v>14.758273695104901</c:v>
                </c:pt>
                <c:pt idx="10722">
                  <c:v>14.759650271328701</c:v>
                </c:pt>
                <c:pt idx="10723">
                  <c:v>14.761026847552399</c:v>
                </c:pt>
                <c:pt idx="10724">
                  <c:v>14.762403423776201</c:v>
                </c:pt>
                <c:pt idx="10725">
                  <c:v>14.763780000000001</c:v>
                </c:pt>
                <c:pt idx="10726">
                  <c:v>14.7651565762238</c:v>
                </c:pt>
                <c:pt idx="10727">
                  <c:v>14.7665331524476</c:v>
                </c:pt>
                <c:pt idx="10728">
                  <c:v>14.767909728671301</c:v>
                </c:pt>
                <c:pt idx="10729">
                  <c:v>14.7692863048951</c:v>
                </c:pt>
                <c:pt idx="10730">
                  <c:v>14.7706628811189</c:v>
                </c:pt>
                <c:pt idx="10731">
                  <c:v>14.7720394573427</c:v>
                </c:pt>
                <c:pt idx="10732">
                  <c:v>14.7734160335664</c:v>
                </c:pt>
                <c:pt idx="10733">
                  <c:v>14.7747926097902</c:v>
                </c:pt>
                <c:pt idx="10734">
                  <c:v>14.776169186014</c:v>
                </c:pt>
                <c:pt idx="10735">
                  <c:v>14.7775457622378</c:v>
                </c:pt>
                <c:pt idx="10736">
                  <c:v>14.7789223384615</c:v>
                </c:pt>
                <c:pt idx="10737">
                  <c:v>14.7802989146853</c:v>
                </c:pt>
                <c:pt idx="10738">
                  <c:v>14.7816754909091</c:v>
                </c:pt>
                <c:pt idx="10739">
                  <c:v>14.7830520671329</c:v>
                </c:pt>
                <c:pt idx="10740">
                  <c:v>14.7844286433566</c:v>
                </c:pt>
                <c:pt idx="10741">
                  <c:v>14.7858052195804</c:v>
                </c:pt>
                <c:pt idx="10742">
                  <c:v>14.7871817958042</c:v>
                </c:pt>
                <c:pt idx="10743">
                  <c:v>14.788558372028</c:v>
                </c:pt>
                <c:pt idx="10744">
                  <c:v>14.789934948251799</c:v>
                </c:pt>
                <c:pt idx="10745">
                  <c:v>14.7913115244755</c:v>
                </c:pt>
                <c:pt idx="10746">
                  <c:v>14.7926881006993</c:v>
                </c:pt>
                <c:pt idx="10747">
                  <c:v>14.794064676923099</c:v>
                </c:pt>
                <c:pt idx="10748">
                  <c:v>14.795441253146899</c:v>
                </c:pt>
                <c:pt idx="10749">
                  <c:v>14.7968178293706</c:v>
                </c:pt>
                <c:pt idx="10750">
                  <c:v>14.798194405594399</c:v>
                </c:pt>
                <c:pt idx="10751">
                  <c:v>14.799570981818199</c:v>
                </c:pt>
                <c:pt idx="10752">
                  <c:v>14.800947558041999</c:v>
                </c:pt>
                <c:pt idx="10753">
                  <c:v>14.802324134265699</c:v>
                </c:pt>
                <c:pt idx="10754">
                  <c:v>14.803700710489499</c:v>
                </c:pt>
                <c:pt idx="10755">
                  <c:v>14.805077286713299</c:v>
                </c:pt>
                <c:pt idx="10756">
                  <c:v>14.806453862937101</c:v>
                </c:pt>
                <c:pt idx="10757">
                  <c:v>14.807830439160799</c:v>
                </c:pt>
                <c:pt idx="10758">
                  <c:v>14.809207015384599</c:v>
                </c:pt>
                <c:pt idx="10759">
                  <c:v>14.810583591608401</c:v>
                </c:pt>
                <c:pt idx="10760">
                  <c:v>14.811960167832201</c:v>
                </c:pt>
                <c:pt idx="10761">
                  <c:v>14.813336744055899</c:v>
                </c:pt>
                <c:pt idx="10762">
                  <c:v>14.814713320279701</c:v>
                </c:pt>
                <c:pt idx="10763">
                  <c:v>14.816089896503501</c:v>
                </c:pt>
                <c:pt idx="10764">
                  <c:v>14.8174664727273</c:v>
                </c:pt>
                <c:pt idx="10765">
                  <c:v>14.8188430489511</c:v>
                </c:pt>
                <c:pt idx="10766">
                  <c:v>14.820219625174801</c:v>
                </c:pt>
                <c:pt idx="10767">
                  <c:v>14.8215962013986</c:v>
                </c:pt>
                <c:pt idx="10768">
                  <c:v>14.8229727776224</c:v>
                </c:pt>
                <c:pt idx="10769">
                  <c:v>14.8243493538462</c:v>
                </c:pt>
                <c:pt idx="10770">
                  <c:v>14.8257259300699</c:v>
                </c:pt>
                <c:pt idx="10771">
                  <c:v>14.8271025062937</c:v>
                </c:pt>
                <c:pt idx="10772">
                  <c:v>14.8284790825175</c:v>
                </c:pt>
                <c:pt idx="10773">
                  <c:v>14.8298556587413</c:v>
                </c:pt>
                <c:pt idx="10774">
                  <c:v>14.831232234965</c:v>
                </c:pt>
                <c:pt idx="10775">
                  <c:v>14.8326088111888</c:v>
                </c:pt>
                <c:pt idx="10776">
                  <c:v>14.8339853874126</c:v>
                </c:pt>
                <c:pt idx="10777">
                  <c:v>14.8353619636364</c:v>
                </c:pt>
                <c:pt idx="10778">
                  <c:v>14.8367385398601</c:v>
                </c:pt>
                <c:pt idx="10779">
                  <c:v>14.8381151160839</c:v>
                </c:pt>
                <c:pt idx="10780">
                  <c:v>14.8394916923077</c:v>
                </c:pt>
                <c:pt idx="10781">
                  <c:v>14.8408682685315</c:v>
                </c:pt>
                <c:pt idx="10782">
                  <c:v>14.8422448447552</c:v>
                </c:pt>
                <c:pt idx="10783">
                  <c:v>14.843621420979</c:v>
                </c:pt>
                <c:pt idx="10784">
                  <c:v>14.8449979972028</c:v>
                </c:pt>
                <c:pt idx="10785">
                  <c:v>14.846374573426599</c:v>
                </c:pt>
                <c:pt idx="10786">
                  <c:v>14.847751149650399</c:v>
                </c:pt>
                <c:pt idx="10787">
                  <c:v>14.8491277258741</c:v>
                </c:pt>
                <c:pt idx="10788">
                  <c:v>14.8505043020979</c:v>
                </c:pt>
                <c:pt idx="10789">
                  <c:v>14.851880878321699</c:v>
                </c:pt>
                <c:pt idx="10790">
                  <c:v>14.853257454545499</c:v>
                </c:pt>
                <c:pt idx="10791">
                  <c:v>14.8546340307692</c:v>
                </c:pt>
                <c:pt idx="10792">
                  <c:v>14.856010606992999</c:v>
                </c:pt>
                <c:pt idx="10793">
                  <c:v>14.857387183216799</c:v>
                </c:pt>
                <c:pt idx="10794">
                  <c:v>14.858763759440601</c:v>
                </c:pt>
                <c:pt idx="10795">
                  <c:v>14.860140335664299</c:v>
                </c:pt>
                <c:pt idx="10796">
                  <c:v>14.861516911888099</c:v>
                </c:pt>
                <c:pt idx="10797">
                  <c:v>14.862893488111901</c:v>
                </c:pt>
                <c:pt idx="10798">
                  <c:v>14.864270064335701</c:v>
                </c:pt>
                <c:pt idx="10799">
                  <c:v>14.865646640559399</c:v>
                </c:pt>
                <c:pt idx="10800">
                  <c:v>14.867023216783201</c:v>
                </c:pt>
                <c:pt idx="10801">
                  <c:v>14.868399793007001</c:v>
                </c:pt>
                <c:pt idx="10802">
                  <c:v>14.8697763692308</c:v>
                </c:pt>
                <c:pt idx="10803">
                  <c:v>14.871152945454501</c:v>
                </c:pt>
                <c:pt idx="10804">
                  <c:v>14.872529521678301</c:v>
                </c:pt>
                <c:pt idx="10805">
                  <c:v>14.8739060979021</c:v>
                </c:pt>
                <c:pt idx="10806">
                  <c:v>14.8752826741259</c:v>
                </c:pt>
                <c:pt idx="10807">
                  <c:v>14.8766592503497</c:v>
                </c:pt>
                <c:pt idx="10808">
                  <c:v>14.878035826573401</c:v>
                </c:pt>
                <c:pt idx="10809">
                  <c:v>14.8794124027972</c:v>
                </c:pt>
                <c:pt idx="10810">
                  <c:v>14.880788979021</c:v>
                </c:pt>
                <c:pt idx="10811">
                  <c:v>14.8821655552448</c:v>
                </c:pt>
                <c:pt idx="10812">
                  <c:v>14.8835421314685</c:v>
                </c:pt>
                <c:pt idx="10813">
                  <c:v>14.8849187076923</c:v>
                </c:pt>
                <c:pt idx="10814">
                  <c:v>14.8862952839161</c:v>
                </c:pt>
                <c:pt idx="10815">
                  <c:v>14.8876718601399</c:v>
                </c:pt>
                <c:pt idx="10816">
                  <c:v>14.8890484363636</c:v>
                </c:pt>
                <c:pt idx="10817">
                  <c:v>14.8904250125874</c:v>
                </c:pt>
                <c:pt idx="10818">
                  <c:v>14.8918015888112</c:v>
                </c:pt>
                <c:pt idx="10819">
                  <c:v>14.893178165035</c:v>
                </c:pt>
                <c:pt idx="10820">
                  <c:v>14.8945547412587</c:v>
                </c:pt>
                <c:pt idx="10821">
                  <c:v>14.8959313174825</c:v>
                </c:pt>
                <c:pt idx="10822">
                  <c:v>14.8973078937063</c:v>
                </c:pt>
                <c:pt idx="10823">
                  <c:v>14.8986844699301</c:v>
                </c:pt>
                <c:pt idx="10824">
                  <c:v>14.9000610461538</c:v>
                </c:pt>
                <c:pt idx="10825">
                  <c:v>14.9014376223776</c:v>
                </c:pt>
                <c:pt idx="10826">
                  <c:v>14.9028141986014</c:v>
                </c:pt>
                <c:pt idx="10827">
                  <c:v>14.904190774825199</c:v>
                </c:pt>
                <c:pt idx="10828">
                  <c:v>14.905567351048999</c:v>
                </c:pt>
                <c:pt idx="10829">
                  <c:v>14.9069439272727</c:v>
                </c:pt>
                <c:pt idx="10830">
                  <c:v>14.908320503496499</c:v>
                </c:pt>
                <c:pt idx="10831">
                  <c:v>14.909697079720299</c:v>
                </c:pt>
                <c:pt idx="10832">
                  <c:v>14.911073655944101</c:v>
                </c:pt>
                <c:pt idx="10833">
                  <c:v>14.912450232167799</c:v>
                </c:pt>
                <c:pt idx="10834">
                  <c:v>14.913826808391599</c:v>
                </c:pt>
                <c:pt idx="10835">
                  <c:v>14.915203384615401</c:v>
                </c:pt>
                <c:pt idx="10836">
                  <c:v>14.916579960839201</c:v>
                </c:pt>
                <c:pt idx="10837">
                  <c:v>14.917956537062899</c:v>
                </c:pt>
                <c:pt idx="10838">
                  <c:v>14.919333113286701</c:v>
                </c:pt>
                <c:pt idx="10839">
                  <c:v>14.920709689510501</c:v>
                </c:pt>
                <c:pt idx="10840">
                  <c:v>14.922086265734301</c:v>
                </c:pt>
                <c:pt idx="10841">
                  <c:v>14.923462841958001</c:v>
                </c:pt>
                <c:pt idx="10842">
                  <c:v>14.924839418181801</c:v>
                </c:pt>
                <c:pt idx="10843">
                  <c:v>14.926215994405601</c:v>
                </c:pt>
                <c:pt idx="10844">
                  <c:v>14.9275925706294</c:v>
                </c:pt>
                <c:pt idx="10845">
                  <c:v>14.928969146853101</c:v>
                </c:pt>
                <c:pt idx="10846">
                  <c:v>14.930345723076901</c:v>
                </c:pt>
                <c:pt idx="10847">
                  <c:v>14.9317222993007</c:v>
                </c:pt>
                <c:pt idx="10848">
                  <c:v>14.9330988755245</c:v>
                </c:pt>
                <c:pt idx="10849">
                  <c:v>14.9344754517483</c:v>
                </c:pt>
                <c:pt idx="10850">
                  <c:v>14.935852027972</c:v>
                </c:pt>
                <c:pt idx="10851">
                  <c:v>14.9372286041958</c:v>
                </c:pt>
                <c:pt idx="10852">
                  <c:v>14.9386051804196</c:v>
                </c:pt>
                <c:pt idx="10853">
                  <c:v>14.9399817566434</c:v>
                </c:pt>
                <c:pt idx="10854">
                  <c:v>14.9413583328671</c:v>
                </c:pt>
                <c:pt idx="10855">
                  <c:v>14.9427349090909</c:v>
                </c:pt>
                <c:pt idx="10856">
                  <c:v>14.9441114853147</c:v>
                </c:pt>
                <c:pt idx="10857">
                  <c:v>14.9454880615385</c:v>
                </c:pt>
                <c:pt idx="10858">
                  <c:v>14.9468646377622</c:v>
                </c:pt>
                <c:pt idx="10859">
                  <c:v>14.948241213986</c:v>
                </c:pt>
                <c:pt idx="10860">
                  <c:v>14.9496177902098</c:v>
                </c:pt>
                <c:pt idx="10861">
                  <c:v>14.9509943664336</c:v>
                </c:pt>
                <c:pt idx="10862">
                  <c:v>14.9523709426573</c:v>
                </c:pt>
                <c:pt idx="10863">
                  <c:v>14.9537475188811</c:v>
                </c:pt>
                <c:pt idx="10864">
                  <c:v>14.9551240951049</c:v>
                </c:pt>
                <c:pt idx="10865">
                  <c:v>14.956500671328699</c:v>
                </c:pt>
                <c:pt idx="10866">
                  <c:v>14.9578772475524</c:v>
                </c:pt>
                <c:pt idx="10867">
                  <c:v>14.9592538237762</c:v>
                </c:pt>
                <c:pt idx="10868">
                  <c:v>14.960630399999999</c:v>
                </c:pt>
                <c:pt idx="10869">
                  <c:v>14.962006976223799</c:v>
                </c:pt>
                <c:pt idx="10870">
                  <c:v>14.963383552447601</c:v>
                </c:pt>
                <c:pt idx="10871">
                  <c:v>14.964760128671299</c:v>
                </c:pt>
                <c:pt idx="10872">
                  <c:v>14.966136704895099</c:v>
                </c:pt>
                <c:pt idx="10873">
                  <c:v>14.967513281118899</c:v>
                </c:pt>
                <c:pt idx="10874">
                  <c:v>14.968889857342701</c:v>
                </c:pt>
                <c:pt idx="10875">
                  <c:v>14.970266433566399</c:v>
                </c:pt>
                <c:pt idx="10876">
                  <c:v>14.971643009790199</c:v>
                </c:pt>
                <c:pt idx="10877">
                  <c:v>14.973019586014001</c:v>
                </c:pt>
                <c:pt idx="10878">
                  <c:v>14.974396162237801</c:v>
                </c:pt>
                <c:pt idx="10879">
                  <c:v>14.975772738461499</c:v>
                </c:pt>
                <c:pt idx="10880">
                  <c:v>14.977149314685301</c:v>
                </c:pt>
                <c:pt idx="10881">
                  <c:v>14.978525890909101</c:v>
                </c:pt>
                <c:pt idx="10882">
                  <c:v>14.9799024671329</c:v>
                </c:pt>
                <c:pt idx="10883">
                  <c:v>14.981279043356601</c:v>
                </c:pt>
                <c:pt idx="10884">
                  <c:v>14.982655619580401</c:v>
                </c:pt>
                <c:pt idx="10885">
                  <c:v>14.9840321958042</c:v>
                </c:pt>
                <c:pt idx="10886">
                  <c:v>14.985408772028</c:v>
                </c:pt>
                <c:pt idx="10887">
                  <c:v>14.986785348251701</c:v>
                </c:pt>
                <c:pt idx="10888">
                  <c:v>14.9881619244755</c:v>
                </c:pt>
                <c:pt idx="10889">
                  <c:v>14.9895385006993</c:v>
                </c:pt>
                <c:pt idx="10890">
                  <c:v>14.9909150769231</c:v>
                </c:pt>
                <c:pt idx="10891">
                  <c:v>14.9922916531469</c:v>
                </c:pt>
                <c:pt idx="10892">
                  <c:v>14.9936682293706</c:v>
                </c:pt>
                <c:pt idx="10893">
                  <c:v>14.9950448055944</c:v>
                </c:pt>
                <c:pt idx="10894">
                  <c:v>14.9964213818182</c:v>
                </c:pt>
                <c:pt idx="10895">
                  <c:v>14.997797958042</c:v>
                </c:pt>
                <c:pt idx="10896">
                  <c:v>14.9991745342657</c:v>
                </c:pt>
                <c:pt idx="10897">
                  <c:v>15.0005511104895</c:v>
                </c:pt>
                <c:pt idx="10898">
                  <c:v>15.0019276867133</c:v>
                </c:pt>
                <c:pt idx="10899">
                  <c:v>15.0033042629371</c:v>
                </c:pt>
                <c:pt idx="10900">
                  <c:v>15.0046808391608</c:v>
                </c:pt>
                <c:pt idx="10901">
                  <c:v>15.0060574153846</c:v>
                </c:pt>
                <c:pt idx="10902">
                  <c:v>15.0074339916084</c:v>
                </c:pt>
                <c:pt idx="10903">
                  <c:v>15.008810567832199</c:v>
                </c:pt>
                <c:pt idx="10904">
                  <c:v>15.0101871440559</c:v>
                </c:pt>
                <c:pt idx="10905">
                  <c:v>15.0115637202797</c:v>
                </c:pt>
                <c:pt idx="10906">
                  <c:v>15.012940296503499</c:v>
                </c:pt>
                <c:pt idx="10907">
                  <c:v>15.014316872727299</c:v>
                </c:pt>
                <c:pt idx="10908">
                  <c:v>15.015693448951099</c:v>
                </c:pt>
                <c:pt idx="10909">
                  <c:v>15.017070025174799</c:v>
                </c:pt>
                <c:pt idx="10910">
                  <c:v>15.018446601398599</c:v>
                </c:pt>
                <c:pt idx="10911">
                  <c:v>15.019823177622399</c:v>
                </c:pt>
                <c:pt idx="10912">
                  <c:v>15.021199753846201</c:v>
                </c:pt>
                <c:pt idx="10913">
                  <c:v>15.022576330069899</c:v>
                </c:pt>
                <c:pt idx="10914">
                  <c:v>15.023952906293699</c:v>
                </c:pt>
                <c:pt idx="10915">
                  <c:v>15.025329482517501</c:v>
                </c:pt>
                <c:pt idx="10916">
                  <c:v>15.026706058741301</c:v>
                </c:pt>
                <c:pt idx="10917">
                  <c:v>15.028082634964999</c:v>
                </c:pt>
                <c:pt idx="10918">
                  <c:v>15.029459211188801</c:v>
                </c:pt>
                <c:pt idx="10919">
                  <c:v>15.030835787412601</c:v>
                </c:pt>
                <c:pt idx="10920">
                  <c:v>15.0322123636364</c:v>
                </c:pt>
                <c:pt idx="10921">
                  <c:v>15.033588939860101</c:v>
                </c:pt>
                <c:pt idx="10922">
                  <c:v>15.034965516083901</c:v>
                </c:pt>
                <c:pt idx="10923">
                  <c:v>15.0363420923077</c:v>
                </c:pt>
                <c:pt idx="10924">
                  <c:v>15.0377186685315</c:v>
                </c:pt>
                <c:pt idx="10925">
                  <c:v>15.039095244755201</c:v>
                </c:pt>
                <c:pt idx="10926">
                  <c:v>15.040471820979</c:v>
                </c:pt>
                <c:pt idx="10927">
                  <c:v>15.0418483972028</c:v>
                </c:pt>
                <c:pt idx="10928">
                  <c:v>15.0432249734266</c:v>
                </c:pt>
                <c:pt idx="10929">
                  <c:v>15.0446015496504</c:v>
                </c:pt>
                <c:pt idx="10930">
                  <c:v>15.0459781258741</c:v>
                </c:pt>
                <c:pt idx="10931">
                  <c:v>15.0473547020979</c:v>
                </c:pt>
                <c:pt idx="10932">
                  <c:v>15.0487312783217</c:v>
                </c:pt>
                <c:pt idx="10933">
                  <c:v>15.0501078545455</c:v>
                </c:pt>
                <c:pt idx="10934">
                  <c:v>15.0514844307692</c:v>
                </c:pt>
                <c:pt idx="10935">
                  <c:v>15.052861006993</c:v>
                </c:pt>
                <c:pt idx="10936">
                  <c:v>15.0542375832168</c:v>
                </c:pt>
                <c:pt idx="10937">
                  <c:v>15.0556141594406</c:v>
                </c:pt>
                <c:pt idx="10938">
                  <c:v>15.0569907356643</c:v>
                </c:pt>
                <c:pt idx="10939">
                  <c:v>15.0583673118881</c:v>
                </c:pt>
                <c:pt idx="10940">
                  <c:v>15.0597438881119</c:v>
                </c:pt>
                <c:pt idx="10941">
                  <c:v>15.0611204643357</c:v>
                </c:pt>
                <c:pt idx="10942">
                  <c:v>15.0624970405594</c:v>
                </c:pt>
                <c:pt idx="10943">
                  <c:v>15.0638736167832</c:v>
                </c:pt>
                <c:pt idx="10944">
                  <c:v>15.065250193007</c:v>
                </c:pt>
                <c:pt idx="10945">
                  <c:v>15.066626769230799</c:v>
                </c:pt>
                <c:pt idx="10946">
                  <c:v>15.0680033454545</c:v>
                </c:pt>
                <c:pt idx="10947">
                  <c:v>15.0693799216783</c:v>
                </c:pt>
                <c:pt idx="10948">
                  <c:v>15.070756497902099</c:v>
                </c:pt>
                <c:pt idx="10949">
                  <c:v>15.072133074125899</c:v>
                </c:pt>
                <c:pt idx="10950">
                  <c:v>15.073509650349701</c:v>
                </c:pt>
                <c:pt idx="10951">
                  <c:v>15.074886226573399</c:v>
                </c:pt>
                <c:pt idx="10952">
                  <c:v>15.076262802797199</c:v>
                </c:pt>
                <c:pt idx="10953">
                  <c:v>15.077639379021001</c:v>
                </c:pt>
                <c:pt idx="10954">
                  <c:v>15.079015955244801</c:v>
                </c:pt>
                <c:pt idx="10955">
                  <c:v>15.080392531468499</c:v>
                </c:pt>
                <c:pt idx="10956">
                  <c:v>15.081769107692301</c:v>
                </c:pt>
                <c:pt idx="10957">
                  <c:v>15.083145683916101</c:v>
                </c:pt>
                <c:pt idx="10958">
                  <c:v>15.0845222601399</c:v>
                </c:pt>
                <c:pt idx="10959">
                  <c:v>15.085898836363601</c:v>
                </c:pt>
                <c:pt idx="10960">
                  <c:v>15.087275412587401</c:v>
                </c:pt>
                <c:pt idx="10961">
                  <c:v>15.088651988811201</c:v>
                </c:pt>
                <c:pt idx="10962">
                  <c:v>15.090028565035</c:v>
                </c:pt>
                <c:pt idx="10963">
                  <c:v>15.091405141258701</c:v>
                </c:pt>
                <c:pt idx="10964">
                  <c:v>15.092781717482501</c:v>
                </c:pt>
                <c:pt idx="10965">
                  <c:v>15.0941582937063</c:v>
                </c:pt>
                <c:pt idx="10966">
                  <c:v>15.0955348699301</c:v>
                </c:pt>
                <c:pt idx="10967">
                  <c:v>15.096911446153801</c:v>
                </c:pt>
                <c:pt idx="10968">
                  <c:v>15.0982880223776</c:v>
                </c:pt>
                <c:pt idx="10969">
                  <c:v>15.0996645986014</c:v>
                </c:pt>
                <c:pt idx="10970">
                  <c:v>15.1010411748252</c:v>
                </c:pt>
                <c:pt idx="10971">
                  <c:v>15.102417751049</c:v>
                </c:pt>
                <c:pt idx="10972">
                  <c:v>15.1037943272727</c:v>
                </c:pt>
                <c:pt idx="10973">
                  <c:v>15.1051709034965</c:v>
                </c:pt>
                <c:pt idx="10974">
                  <c:v>15.1065474797203</c:v>
                </c:pt>
                <c:pt idx="10975">
                  <c:v>15.1079240559441</c:v>
                </c:pt>
                <c:pt idx="10976">
                  <c:v>15.1093006321678</c:v>
                </c:pt>
                <c:pt idx="10977">
                  <c:v>15.1106772083916</c:v>
                </c:pt>
                <c:pt idx="10978">
                  <c:v>15.1120537846154</c:v>
                </c:pt>
                <c:pt idx="10979">
                  <c:v>15.1134303608392</c:v>
                </c:pt>
                <c:pt idx="10980">
                  <c:v>15.1148069370629</c:v>
                </c:pt>
                <c:pt idx="10981">
                  <c:v>15.1161835132867</c:v>
                </c:pt>
                <c:pt idx="10982">
                  <c:v>15.1175600895105</c:v>
                </c:pt>
                <c:pt idx="10983">
                  <c:v>15.118936665734299</c:v>
                </c:pt>
                <c:pt idx="10984">
                  <c:v>15.120313241958</c:v>
                </c:pt>
                <c:pt idx="10985">
                  <c:v>15.1216898181818</c:v>
                </c:pt>
                <c:pt idx="10986">
                  <c:v>15.123066394405599</c:v>
                </c:pt>
                <c:pt idx="10987">
                  <c:v>15.124442970629399</c:v>
                </c:pt>
                <c:pt idx="10988">
                  <c:v>15.1258195468531</c:v>
                </c:pt>
                <c:pt idx="10989">
                  <c:v>15.127196123076899</c:v>
                </c:pt>
                <c:pt idx="10990">
                  <c:v>15.128572699300699</c:v>
                </c:pt>
                <c:pt idx="10991">
                  <c:v>15.129949275524501</c:v>
                </c:pt>
                <c:pt idx="10992">
                  <c:v>15.131325851748301</c:v>
                </c:pt>
                <c:pt idx="10993">
                  <c:v>15.132702427971999</c:v>
                </c:pt>
                <c:pt idx="10994">
                  <c:v>15.134079004195801</c:v>
                </c:pt>
                <c:pt idx="10995">
                  <c:v>15.135455580419601</c:v>
                </c:pt>
                <c:pt idx="10996">
                  <c:v>15.136832156643401</c:v>
                </c:pt>
                <c:pt idx="10997">
                  <c:v>15.138208732867099</c:v>
                </c:pt>
                <c:pt idx="10998">
                  <c:v>15.139585309090901</c:v>
                </c:pt>
                <c:pt idx="10999">
                  <c:v>15.140961885314701</c:v>
                </c:pt>
                <c:pt idx="11000">
                  <c:v>15.1423384615385</c:v>
                </c:pt>
                <c:pt idx="11001">
                  <c:v>15.143715037762201</c:v>
                </c:pt>
                <c:pt idx="11002">
                  <c:v>15.145091613986001</c:v>
                </c:pt>
                <c:pt idx="11003">
                  <c:v>15.1464681902098</c:v>
                </c:pt>
                <c:pt idx="11004">
                  <c:v>15.1478447664336</c:v>
                </c:pt>
                <c:pt idx="11005">
                  <c:v>15.149221342657301</c:v>
                </c:pt>
                <c:pt idx="11006">
                  <c:v>15.1505979188811</c:v>
                </c:pt>
                <c:pt idx="11007">
                  <c:v>15.1519744951049</c:v>
                </c:pt>
                <c:pt idx="11008">
                  <c:v>15.1533510713287</c:v>
                </c:pt>
                <c:pt idx="11009">
                  <c:v>15.1547276475525</c:v>
                </c:pt>
                <c:pt idx="11010">
                  <c:v>15.1561042237762</c:v>
                </c:pt>
                <c:pt idx="11011">
                  <c:v>15.1574808</c:v>
                </c:pt>
                <c:pt idx="11012">
                  <c:v>15.1588573762238</c:v>
                </c:pt>
                <c:pt idx="11013">
                  <c:v>15.1602339524476</c:v>
                </c:pt>
                <c:pt idx="11014">
                  <c:v>15.1616105286713</c:v>
                </c:pt>
                <c:pt idx="11015">
                  <c:v>15.1629871048951</c:v>
                </c:pt>
                <c:pt idx="11016">
                  <c:v>15.1643636811189</c:v>
                </c:pt>
                <c:pt idx="11017">
                  <c:v>15.1657402573427</c:v>
                </c:pt>
                <c:pt idx="11018">
                  <c:v>15.1671168335664</c:v>
                </c:pt>
                <c:pt idx="11019">
                  <c:v>15.1684934097902</c:v>
                </c:pt>
                <c:pt idx="11020">
                  <c:v>15.169869986014</c:v>
                </c:pt>
                <c:pt idx="11021">
                  <c:v>15.171246562237799</c:v>
                </c:pt>
                <c:pt idx="11022">
                  <c:v>15.1726231384615</c:v>
                </c:pt>
                <c:pt idx="11023">
                  <c:v>15.1739997146853</c:v>
                </c:pt>
                <c:pt idx="11024">
                  <c:v>15.175376290909099</c:v>
                </c:pt>
                <c:pt idx="11025">
                  <c:v>15.176752867132899</c:v>
                </c:pt>
                <c:pt idx="11026">
                  <c:v>15.1781294433566</c:v>
                </c:pt>
                <c:pt idx="11027">
                  <c:v>15.179506019580399</c:v>
                </c:pt>
                <c:pt idx="11028">
                  <c:v>15.180882595804199</c:v>
                </c:pt>
                <c:pt idx="11029">
                  <c:v>15.182259172027999</c:v>
                </c:pt>
                <c:pt idx="11030">
                  <c:v>15.183635748251699</c:v>
                </c:pt>
                <c:pt idx="11031">
                  <c:v>15.185012324475499</c:v>
                </c:pt>
                <c:pt idx="11032">
                  <c:v>15.186388900699299</c:v>
                </c:pt>
                <c:pt idx="11033">
                  <c:v>15.187765476923101</c:v>
                </c:pt>
                <c:pt idx="11034">
                  <c:v>15.189142053146901</c:v>
                </c:pt>
                <c:pt idx="11035">
                  <c:v>15.190518629370599</c:v>
                </c:pt>
                <c:pt idx="11036">
                  <c:v>15.191895205594401</c:v>
                </c:pt>
                <c:pt idx="11037">
                  <c:v>15.193271781818201</c:v>
                </c:pt>
                <c:pt idx="11038">
                  <c:v>15.194648358042</c:v>
                </c:pt>
                <c:pt idx="11039">
                  <c:v>15.196024934265701</c:v>
                </c:pt>
                <c:pt idx="11040">
                  <c:v>15.197401510489501</c:v>
                </c:pt>
                <c:pt idx="11041">
                  <c:v>15.1987780867133</c:v>
                </c:pt>
                <c:pt idx="11042">
                  <c:v>15.2001546629371</c:v>
                </c:pt>
                <c:pt idx="11043">
                  <c:v>15.201531239160801</c:v>
                </c:pt>
                <c:pt idx="11044">
                  <c:v>15.2029078153846</c:v>
                </c:pt>
                <c:pt idx="11045">
                  <c:v>15.2042843916084</c:v>
                </c:pt>
                <c:pt idx="11046">
                  <c:v>15.2056609678322</c:v>
                </c:pt>
                <c:pt idx="11047">
                  <c:v>15.2070375440559</c:v>
                </c:pt>
                <c:pt idx="11048">
                  <c:v>15.2084141202797</c:v>
                </c:pt>
                <c:pt idx="11049">
                  <c:v>15.2097906965035</c:v>
                </c:pt>
                <c:pt idx="11050">
                  <c:v>15.2111672727273</c:v>
                </c:pt>
                <c:pt idx="11051">
                  <c:v>15.2125438489511</c:v>
                </c:pt>
                <c:pt idx="11052">
                  <c:v>15.2139204251748</c:v>
                </c:pt>
                <c:pt idx="11053">
                  <c:v>15.2152970013986</c:v>
                </c:pt>
                <c:pt idx="11054">
                  <c:v>15.2166735776224</c:v>
                </c:pt>
                <c:pt idx="11055">
                  <c:v>15.2180501538462</c:v>
                </c:pt>
                <c:pt idx="11056">
                  <c:v>15.2194267300699</c:v>
                </c:pt>
                <c:pt idx="11057">
                  <c:v>15.2208033062937</c:v>
                </c:pt>
                <c:pt idx="11058">
                  <c:v>15.2221798825175</c:v>
                </c:pt>
                <c:pt idx="11059">
                  <c:v>15.223556458741299</c:v>
                </c:pt>
                <c:pt idx="11060">
                  <c:v>15.224933034965</c:v>
                </c:pt>
                <c:pt idx="11061">
                  <c:v>15.2263096111888</c:v>
                </c:pt>
                <c:pt idx="11062">
                  <c:v>15.227686187412599</c:v>
                </c:pt>
                <c:pt idx="11063">
                  <c:v>15.229062763636399</c:v>
                </c:pt>
                <c:pt idx="11064">
                  <c:v>15.2304393398601</c:v>
                </c:pt>
                <c:pt idx="11065">
                  <c:v>15.2318159160839</c:v>
                </c:pt>
                <c:pt idx="11066">
                  <c:v>15.233192492307699</c:v>
                </c:pt>
                <c:pt idx="11067">
                  <c:v>15.234569068531499</c:v>
                </c:pt>
                <c:pt idx="11068">
                  <c:v>15.2359456447552</c:v>
                </c:pt>
                <c:pt idx="11069">
                  <c:v>15.237322220978999</c:v>
                </c:pt>
                <c:pt idx="11070">
                  <c:v>15.238698797202799</c:v>
                </c:pt>
                <c:pt idx="11071">
                  <c:v>15.240075373426601</c:v>
                </c:pt>
                <c:pt idx="11072">
                  <c:v>15.241451949650401</c:v>
                </c:pt>
                <c:pt idx="11073">
                  <c:v>15.242828525874099</c:v>
                </c:pt>
                <c:pt idx="11074">
                  <c:v>15.244205102097901</c:v>
                </c:pt>
                <c:pt idx="11075">
                  <c:v>15.245581678321701</c:v>
                </c:pt>
                <c:pt idx="11076">
                  <c:v>15.2469582545455</c:v>
                </c:pt>
                <c:pt idx="11077">
                  <c:v>15.248334830769201</c:v>
                </c:pt>
                <c:pt idx="11078">
                  <c:v>15.249711406993001</c:v>
                </c:pt>
                <c:pt idx="11079">
                  <c:v>15.2510879832168</c:v>
                </c:pt>
                <c:pt idx="11080">
                  <c:v>15.2524645594406</c:v>
                </c:pt>
                <c:pt idx="11081">
                  <c:v>15.253841135664301</c:v>
                </c:pt>
                <c:pt idx="11082">
                  <c:v>15.2552177118881</c:v>
                </c:pt>
                <c:pt idx="11083">
                  <c:v>15.2565942881119</c:v>
                </c:pt>
                <c:pt idx="11084">
                  <c:v>15.2579708643357</c:v>
                </c:pt>
                <c:pt idx="11085">
                  <c:v>15.259347440559401</c:v>
                </c:pt>
                <c:pt idx="11086">
                  <c:v>15.2607240167832</c:v>
                </c:pt>
                <c:pt idx="11087">
                  <c:v>15.262100593007</c:v>
                </c:pt>
                <c:pt idx="11088">
                  <c:v>15.2634771692308</c:v>
                </c:pt>
                <c:pt idx="11089">
                  <c:v>15.2648537454545</c:v>
                </c:pt>
                <c:pt idx="11090">
                  <c:v>15.2662303216783</c:v>
                </c:pt>
                <c:pt idx="11091">
                  <c:v>15.2676068979021</c:v>
                </c:pt>
                <c:pt idx="11092">
                  <c:v>15.2689834741259</c:v>
                </c:pt>
                <c:pt idx="11093">
                  <c:v>15.2703600503497</c:v>
                </c:pt>
                <c:pt idx="11094">
                  <c:v>15.2717366265734</c:v>
                </c:pt>
                <c:pt idx="11095">
                  <c:v>15.2731132027972</c:v>
                </c:pt>
                <c:pt idx="11096">
                  <c:v>15.274489779021</c:v>
                </c:pt>
                <c:pt idx="11097">
                  <c:v>15.2758663552448</c:v>
                </c:pt>
                <c:pt idx="11098">
                  <c:v>15.2772429314685</c:v>
                </c:pt>
                <c:pt idx="11099">
                  <c:v>15.2786195076923</c:v>
                </c:pt>
                <c:pt idx="11100">
                  <c:v>15.2799960839161</c:v>
                </c:pt>
                <c:pt idx="11101">
                  <c:v>15.281372660139899</c:v>
                </c:pt>
                <c:pt idx="11102">
                  <c:v>15.2827492363636</c:v>
                </c:pt>
                <c:pt idx="11103">
                  <c:v>15.2841258125874</c:v>
                </c:pt>
                <c:pt idx="11104">
                  <c:v>15.285502388811199</c:v>
                </c:pt>
                <c:pt idx="11105">
                  <c:v>15.286878965034999</c:v>
                </c:pt>
                <c:pt idx="11106">
                  <c:v>15.2882555412587</c:v>
                </c:pt>
                <c:pt idx="11107">
                  <c:v>15.289632117482499</c:v>
                </c:pt>
                <c:pt idx="11108">
                  <c:v>15.291008693706299</c:v>
                </c:pt>
                <c:pt idx="11109">
                  <c:v>15.292385269930101</c:v>
                </c:pt>
                <c:pt idx="11110">
                  <c:v>15.293761846153901</c:v>
                </c:pt>
                <c:pt idx="11111">
                  <c:v>15.295138422377599</c:v>
                </c:pt>
                <c:pt idx="11112">
                  <c:v>15.296514998601401</c:v>
                </c:pt>
                <c:pt idx="11113">
                  <c:v>15.297891574825201</c:v>
                </c:pt>
                <c:pt idx="11114">
                  <c:v>15.299268151049001</c:v>
                </c:pt>
                <c:pt idx="11115">
                  <c:v>15.300644727272701</c:v>
                </c:pt>
                <c:pt idx="11116">
                  <c:v>15.302021303496501</c:v>
                </c:pt>
                <c:pt idx="11117">
                  <c:v>15.303397879720301</c:v>
                </c:pt>
                <c:pt idx="11118">
                  <c:v>15.3047744559441</c:v>
                </c:pt>
                <c:pt idx="11119">
                  <c:v>15.306151032167801</c:v>
                </c:pt>
                <c:pt idx="11120">
                  <c:v>15.307527608391601</c:v>
                </c:pt>
                <c:pt idx="11121">
                  <c:v>15.3089041846154</c:v>
                </c:pt>
                <c:pt idx="11122">
                  <c:v>15.3102807608392</c:v>
                </c:pt>
                <c:pt idx="11123">
                  <c:v>15.311657337062901</c:v>
                </c:pt>
                <c:pt idx="11124">
                  <c:v>15.3130339132867</c:v>
                </c:pt>
                <c:pt idx="11125">
                  <c:v>15.3144104895105</c:v>
                </c:pt>
                <c:pt idx="11126">
                  <c:v>15.3157870657343</c:v>
                </c:pt>
                <c:pt idx="11127">
                  <c:v>15.317163641958</c:v>
                </c:pt>
                <c:pt idx="11128">
                  <c:v>15.3185402181818</c:v>
                </c:pt>
                <c:pt idx="11129">
                  <c:v>15.3199167944056</c:v>
                </c:pt>
                <c:pt idx="11130">
                  <c:v>15.3212933706294</c:v>
                </c:pt>
                <c:pt idx="11131">
                  <c:v>15.3226699468531</c:v>
                </c:pt>
                <c:pt idx="11132">
                  <c:v>15.3240465230769</c:v>
                </c:pt>
                <c:pt idx="11133">
                  <c:v>15.3254230993007</c:v>
                </c:pt>
                <c:pt idx="11134">
                  <c:v>15.3267996755245</c:v>
                </c:pt>
                <c:pt idx="11135">
                  <c:v>15.3281762517483</c:v>
                </c:pt>
                <c:pt idx="11136">
                  <c:v>15.329552827972</c:v>
                </c:pt>
                <c:pt idx="11137">
                  <c:v>15.3309294041958</c:v>
                </c:pt>
                <c:pt idx="11138">
                  <c:v>15.3323059804196</c:v>
                </c:pt>
                <c:pt idx="11139">
                  <c:v>15.333682556643399</c:v>
                </c:pt>
                <c:pt idx="11140">
                  <c:v>15.3350591328671</c:v>
                </c:pt>
                <c:pt idx="11141">
                  <c:v>15.3364357090909</c:v>
                </c:pt>
                <c:pt idx="11142">
                  <c:v>15.337812285314699</c:v>
                </c:pt>
                <c:pt idx="11143">
                  <c:v>15.339188861538499</c:v>
                </c:pt>
                <c:pt idx="11144">
                  <c:v>15.3405654377622</c:v>
                </c:pt>
                <c:pt idx="11145">
                  <c:v>15.341942013985999</c:v>
                </c:pt>
                <c:pt idx="11146">
                  <c:v>15.343318590209799</c:v>
                </c:pt>
                <c:pt idx="11147">
                  <c:v>15.344695166433601</c:v>
                </c:pt>
                <c:pt idx="11148">
                  <c:v>15.346071742657299</c:v>
                </c:pt>
                <c:pt idx="11149">
                  <c:v>15.347448318881099</c:v>
                </c:pt>
                <c:pt idx="11150">
                  <c:v>15.348824895104899</c:v>
                </c:pt>
                <c:pt idx="11151">
                  <c:v>15.350201471328701</c:v>
                </c:pt>
                <c:pt idx="11152">
                  <c:v>15.351578047552501</c:v>
                </c:pt>
                <c:pt idx="11153">
                  <c:v>15.352954623776199</c:v>
                </c:pt>
                <c:pt idx="11154">
                  <c:v>15.354331200000001</c:v>
                </c:pt>
                <c:pt idx="11155">
                  <c:v>15.355707776223801</c:v>
                </c:pt>
                <c:pt idx="11156">
                  <c:v>15.3570843524476</c:v>
                </c:pt>
                <c:pt idx="11157">
                  <c:v>15.358460928671301</c:v>
                </c:pt>
                <c:pt idx="11158">
                  <c:v>15.359837504895101</c:v>
                </c:pt>
                <c:pt idx="11159">
                  <c:v>15.3612140811189</c:v>
                </c:pt>
                <c:pt idx="11160">
                  <c:v>15.3625906573427</c:v>
                </c:pt>
                <c:pt idx="11161">
                  <c:v>15.363967233566401</c:v>
                </c:pt>
                <c:pt idx="11162">
                  <c:v>15.3653438097902</c:v>
                </c:pt>
                <c:pt idx="11163">
                  <c:v>15.366720386014</c:v>
                </c:pt>
                <c:pt idx="11164">
                  <c:v>15.3680969622378</c:v>
                </c:pt>
                <c:pt idx="11165">
                  <c:v>15.3694735384615</c:v>
                </c:pt>
                <c:pt idx="11166">
                  <c:v>15.3708501146853</c:v>
                </c:pt>
                <c:pt idx="11167">
                  <c:v>15.3722266909091</c:v>
                </c:pt>
                <c:pt idx="11168">
                  <c:v>15.3736032671329</c:v>
                </c:pt>
                <c:pt idx="11169">
                  <c:v>15.3749798433566</c:v>
                </c:pt>
                <c:pt idx="11170">
                  <c:v>15.3763564195804</c:v>
                </c:pt>
                <c:pt idx="11171">
                  <c:v>15.3777329958042</c:v>
                </c:pt>
                <c:pt idx="11172">
                  <c:v>15.379109572028</c:v>
                </c:pt>
                <c:pt idx="11173">
                  <c:v>15.3804861482518</c:v>
                </c:pt>
                <c:pt idx="11174">
                  <c:v>15.3818627244755</c:v>
                </c:pt>
                <c:pt idx="11175">
                  <c:v>15.3832393006993</c:v>
                </c:pt>
                <c:pt idx="11176">
                  <c:v>15.3846158769231</c:v>
                </c:pt>
                <c:pt idx="11177">
                  <c:v>15.385992453146899</c:v>
                </c:pt>
                <c:pt idx="11178">
                  <c:v>15.3873690293706</c:v>
                </c:pt>
                <c:pt idx="11179">
                  <c:v>15.3887456055944</c:v>
                </c:pt>
                <c:pt idx="11180">
                  <c:v>15.390122181818199</c:v>
                </c:pt>
                <c:pt idx="11181">
                  <c:v>15.391498758041999</c:v>
                </c:pt>
                <c:pt idx="11182">
                  <c:v>15.3928753342657</c:v>
                </c:pt>
                <c:pt idx="11183">
                  <c:v>15.394251910489499</c:v>
                </c:pt>
                <c:pt idx="11184">
                  <c:v>15.395628486713299</c:v>
                </c:pt>
                <c:pt idx="11185">
                  <c:v>15.397005062937099</c:v>
                </c:pt>
                <c:pt idx="11186">
                  <c:v>15.398381639160799</c:v>
                </c:pt>
                <c:pt idx="11187">
                  <c:v>15.399758215384599</c:v>
                </c:pt>
                <c:pt idx="11188">
                  <c:v>15.401134791608399</c:v>
                </c:pt>
                <c:pt idx="11189">
                  <c:v>15.402511367832201</c:v>
                </c:pt>
                <c:pt idx="11190">
                  <c:v>15.403887944055899</c:v>
                </c:pt>
                <c:pt idx="11191">
                  <c:v>15.405264520279699</c:v>
                </c:pt>
                <c:pt idx="11192">
                  <c:v>15.406641096503501</c:v>
                </c:pt>
                <c:pt idx="11193">
                  <c:v>15.408017672727301</c:v>
                </c:pt>
                <c:pt idx="11194">
                  <c:v>15.4093942489511</c:v>
                </c:pt>
                <c:pt idx="11195">
                  <c:v>15.410770825174801</c:v>
                </c:pt>
                <c:pt idx="11196">
                  <c:v>15.412147401398601</c:v>
                </c:pt>
                <c:pt idx="11197">
                  <c:v>15.4135239776224</c:v>
                </c:pt>
                <c:pt idx="11198">
                  <c:v>15.4149005538462</c:v>
                </c:pt>
                <c:pt idx="11199">
                  <c:v>15.416277130069901</c:v>
                </c:pt>
                <c:pt idx="11200">
                  <c:v>15.4176537062937</c:v>
                </c:pt>
                <c:pt idx="11201">
                  <c:v>15.4190302825175</c:v>
                </c:pt>
                <c:pt idx="11202">
                  <c:v>15.4204068587413</c:v>
                </c:pt>
                <c:pt idx="11203">
                  <c:v>15.421783434965</c:v>
                </c:pt>
                <c:pt idx="11204">
                  <c:v>15.4231600111888</c:v>
                </c:pt>
                <c:pt idx="11205">
                  <c:v>15.4245365874126</c:v>
                </c:pt>
                <c:pt idx="11206">
                  <c:v>15.4259131636364</c:v>
                </c:pt>
                <c:pt idx="11207">
                  <c:v>15.4272897398601</c:v>
                </c:pt>
                <c:pt idx="11208">
                  <c:v>15.4286663160839</c:v>
                </c:pt>
                <c:pt idx="11209">
                  <c:v>15.4300428923077</c:v>
                </c:pt>
                <c:pt idx="11210">
                  <c:v>15.4314194685315</c:v>
                </c:pt>
                <c:pt idx="11211">
                  <c:v>15.4327960447552</c:v>
                </c:pt>
                <c:pt idx="11212">
                  <c:v>15.434172620979</c:v>
                </c:pt>
                <c:pt idx="11213">
                  <c:v>15.4355491972028</c:v>
                </c:pt>
                <c:pt idx="11214">
                  <c:v>15.4369257734266</c:v>
                </c:pt>
                <c:pt idx="11215">
                  <c:v>15.438302349650399</c:v>
                </c:pt>
                <c:pt idx="11216">
                  <c:v>15.4396789258741</c:v>
                </c:pt>
                <c:pt idx="11217">
                  <c:v>15.4410555020979</c:v>
                </c:pt>
                <c:pt idx="11218">
                  <c:v>15.4424320783217</c:v>
                </c:pt>
                <c:pt idx="11219">
                  <c:v>15.443808654545499</c:v>
                </c:pt>
                <c:pt idx="11220">
                  <c:v>15.4451852307692</c:v>
                </c:pt>
                <c:pt idx="11221">
                  <c:v>15.446561806993</c:v>
                </c:pt>
                <c:pt idx="11222">
                  <c:v>15.447938383216799</c:v>
                </c:pt>
                <c:pt idx="11223">
                  <c:v>15.449314959440599</c:v>
                </c:pt>
                <c:pt idx="11224">
                  <c:v>15.4506915356643</c:v>
                </c:pt>
                <c:pt idx="11225">
                  <c:v>15.452068111888099</c:v>
                </c:pt>
                <c:pt idx="11226">
                  <c:v>15.453444688111899</c:v>
                </c:pt>
                <c:pt idx="11227">
                  <c:v>15.454821264335701</c:v>
                </c:pt>
                <c:pt idx="11228">
                  <c:v>15.456197840559399</c:v>
                </c:pt>
                <c:pt idx="11229">
                  <c:v>15.457574416783199</c:v>
                </c:pt>
                <c:pt idx="11230">
                  <c:v>15.458950993007001</c:v>
                </c:pt>
                <c:pt idx="11231">
                  <c:v>15.460327569230801</c:v>
                </c:pt>
                <c:pt idx="11232">
                  <c:v>15.461704145454499</c:v>
                </c:pt>
                <c:pt idx="11233">
                  <c:v>15.463080721678301</c:v>
                </c:pt>
                <c:pt idx="11234">
                  <c:v>15.464457297902101</c:v>
                </c:pt>
                <c:pt idx="11235">
                  <c:v>15.4658338741259</c:v>
                </c:pt>
                <c:pt idx="11236">
                  <c:v>15.4672104503497</c:v>
                </c:pt>
                <c:pt idx="11237">
                  <c:v>15.468587026573401</c:v>
                </c:pt>
                <c:pt idx="11238">
                  <c:v>15.469963602797201</c:v>
                </c:pt>
                <c:pt idx="11239">
                  <c:v>15.471340179021</c:v>
                </c:pt>
                <c:pt idx="11240">
                  <c:v>15.4727167552448</c:v>
                </c:pt>
                <c:pt idx="11241">
                  <c:v>15.474093331468501</c:v>
                </c:pt>
                <c:pt idx="11242">
                  <c:v>15.4754699076923</c:v>
                </c:pt>
                <c:pt idx="11243">
                  <c:v>15.4768464839161</c:v>
                </c:pt>
                <c:pt idx="11244">
                  <c:v>15.4782230601399</c:v>
                </c:pt>
                <c:pt idx="11245">
                  <c:v>15.4795996363636</c:v>
                </c:pt>
                <c:pt idx="11246">
                  <c:v>15.4809762125874</c:v>
                </c:pt>
                <c:pt idx="11247">
                  <c:v>15.4823527888112</c:v>
                </c:pt>
                <c:pt idx="11248">
                  <c:v>15.483729365035</c:v>
                </c:pt>
                <c:pt idx="11249">
                  <c:v>15.4851059412587</c:v>
                </c:pt>
                <c:pt idx="11250">
                  <c:v>15.4864825174825</c:v>
                </c:pt>
                <c:pt idx="11251">
                  <c:v>15.4878590937063</c:v>
                </c:pt>
                <c:pt idx="11252">
                  <c:v>15.4892356699301</c:v>
                </c:pt>
                <c:pt idx="11253">
                  <c:v>15.4906122461538</c:v>
                </c:pt>
                <c:pt idx="11254">
                  <c:v>15.4919888223776</c:v>
                </c:pt>
                <c:pt idx="11255">
                  <c:v>15.4933653986014</c:v>
                </c:pt>
                <c:pt idx="11256">
                  <c:v>15.4947419748252</c:v>
                </c:pt>
                <c:pt idx="11257">
                  <c:v>15.496118551048999</c:v>
                </c:pt>
                <c:pt idx="11258">
                  <c:v>15.4974951272727</c:v>
                </c:pt>
                <c:pt idx="11259">
                  <c:v>15.4988717034965</c:v>
                </c:pt>
                <c:pt idx="11260">
                  <c:v>15.500248279720299</c:v>
                </c:pt>
                <c:pt idx="11261">
                  <c:v>15.501624855944099</c:v>
                </c:pt>
                <c:pt idx="11262">
                  <c:v>15.5030014321678</c:v>
                </c:pt>
                <c:pt idx="11263">
                  <c:v>15.504378008391599</c:v>
                </c:pt>
                <c:pt idx="11264">
                  <c:v>15.505754584615399</c:v>
                </c:pt>
                <c:pt idx="11265">
                  <c:v>15.507131160839201</c:v>
                </c:pt>
                <c:pt idx="11266">
                  <c:v>15.508507737062899</c:v>
                </c:pt>
                <c:pt idx="11267">
                  <c:v>15.509884313286699</c:v>
                </c:pt>
                <c:pt idx="11268">
                  <c:v>15.511260889510501</c:v>
                </c:pt>
                <c:pt idx="11269">
                  <c:v>15.512637465734301</c:v>
                </c:pt>
                <c:pt idx="11270">
                  <c:v>15.514014041957999</c:v>
                </c:pt>
                <c:pt idx="11271">
                  <c:v>15.515390618181801</c:v>
                </c:pt>
                <c:pt idx="11272">
                  <c:v>15.516767194405601</c:v>
                </c:pt>
                <c:pt idx="11273">
                  <c:v>15.518143770629401</c:v>
                </c:pt>
                <c:pt idx="11274">
                  <c:v>15.519520346853099</c:v>
                </c:pt>
                <c:pt idx="11275">
                  <c:v>15.520896923076901</c:v>
                </c:pt>
                <c:pt idx="11276">
                  <c:v>15.522273499300701</c:v>
                </c:pt>
                <c:pt idx="11277">
                  <c:v>15.5236500755245</c:v>
                </c:pt>
                <c:pt idx="11278">
                  <c:v>15.5250266517483</c:v>
                </c:pt>
                <c:pt idx="11279">
                  <c:v>15.526403227972001</c:v>
                </c:pt>
                <c:pt idx="11280">
                  <c:v>15.5277798041958</c:v>
                </c:pt>
                <c:pt idx="11281">
                  <c:v>15.5291563804196</c:v>
                </c:pt>
                <c:pt idx="11282">
                  <c:v>15.5305329566434</c:v>
                </c:pt>
                <c:pt idx="11283">
                  <c:v>15.5319095328671</c:v>
                </c:pt>
                <c:pt idx="11284">
                  <c:v>15.5332861090909</c:v>
                </c:pt>
                <c:pt idx="11285">
                  <c:v>15.5346626853147</c:v>
                </c:pt>
                <c:pt idx="11286">
                  <c:v>15.5360392615385</c:v>
                </c:pt>
                <c:pt idx="11287">
                  <c:v>15.5374158377622</c:v>
                </c:pt>
                <c:pt idx="11288">
                  <c:v>15.538792413986</c:v>
                </c:pt>
                <c:pt idx="11289">
                  <c:v>15.5401689902098</c:v>
                </c:pt>
                <c:pt idx="11290">
                  <c:v>15.5415455664336</c:v>
                </c:pt>
                <c:pt idx="11291">
                  <c:v>15.5429221426573</c:v>
                </c:pt>
                <c:pt idx="11292">
                  <c:v>15.5442987188811</c:v>
                </c:pt>
                <c:pt idx="11293">
                  <c:v>15.5456752951049</c:v>
                </c:pt>
                <c:pt idx="11294">
                  <c:v>15.5470518713287</c:v>
                </c:pt>
                <c:pt idx="11295">
                  <c:v>15.548428447552499</c:v>
                </c:pt>
                <c:pt idx="11296">
                  <c:v>15.5498050237762</c:v>
                </c:pt>
                <c:pt idx="11297">
                  <c:v>15.5511816</c:v>
                </c:pt>
                <c:pt idx="11298">
                  <c:v>15.552558176223799</c:v>
                </c:pt>
                <c:pt idx="11299">
                  <c:v>15.553934752447599</c:v>
                </c:pt>
                <c:pt idx="11300">
                  <c:v>15.5553113286713</c:v>
                </c:pt>
                <c:pt idx="11301">
                  <c:v>15.556687904895099</c:v>
                </c:pt>
                <c:pt idx="11302">
                  <c:v>15.558064481118899</c:v>
                </c:pt>
                <c:pt idx="11303">
                  <c:v>15.559441057342701</c:v>
                </c:pt>
                <c:pt idx="11304">
                  <c:v>15.560817633566399</c:v>
                </c:pt>
                <c:pt idx="11305">
                  <c:v>15.562194209790199</c:v>
                </c:pt>
                <c:pt idx="11306">
                  <c:v>15.563570786013999</c:v>
                </c:pt>
                <c:pt idx="11307">
                  <c:v>15.564947362237801</c:v>
                </c:pt>
                <c:pt idx="11308">
                  <c:v>15.566323938461499</c:v>
                </c:pt>
                <c:pt idx="11309">
                  <c:v>15.567700514685299</c:v>
                </c:pt>
                <c:pt idx="11310">
                  <c:v>15.569077090909101</c:v>
                </c:pt>
                <c:pt idx="11311">
                  <c:v>15.570453667132901</c:v>
                </c:pt>
                <c:pt idx="11312">
                  <c:v>15.571830243356599</c:v>
                </c:pt>
                <c:pt idx="11313">
                  <c:v>15.573206819580401</c:v>
                </c:pt>
                <c:pt idx="11314">
                  <c:v>15.574583395804201</c:v>
                </c:pt>
                <c:pt idx="11315">
                  <c:v>15.575959972028</c:v>
                </c:pt>
                <c:pt idx="11316">
                  <c:v>15.577336548251701</c:v>
                </c:pt>
                <c:pt idx="11317">
                  <c:v>15.578713124475501</c:v>
                </c:pt>
                <c:pt idx="11318">
                  <c:v>15.5800897006993</c:v>
                </c:pt>
                <c:pt idx="11319">
                  <c:v>15.5814662769231</c:v>
                </c:pt>
                <c:pt idx="11320">
                  <c:v>15.5828428531469</c:v>
                </c:pt>
                <c:pt idx="11321">
                  <c:v>15.5842194293706</c:v>
                </c:pt>
                <c:pt idx="11322">
                  <c:v>15.5855960055944</c:v>
                </c:pt>
                <c:pt idx="11323">
                  <c:v>15.5869725818182</c:v>
                </c:pt>
                <c:pt idx="11324">
                  <c:v>15.588349158042</c:v>
                </c:pt>
                <c:pt idx="11325">
                  <c:v>15.5897257342657</c:v>
                </c:pt>
                <c:pt idx="11326">
                  <c:v>15.5911023104895</c:v>
                </c:pt>
                <c:pt idx="11327">
                  <c:v>15.5924788867133</c:v>
                </c:pt>
                <c:pt idx="11328">
                  <c:v>15.5938554629371</c:v>
                </c:pt>
                <c:pt idx="11329">
                  <c:v>15.5952320391608</c:v>
                </c:pt>
                <c:pt idx="11330">
                  <c:v>15.5966086153846</c:v>
                </c:pt>
                <c:pt idx="11331">
                  <c:v>15.5979851916084</c:v>
                </c:pt>
                <c:pt idx="11332">
                  <c:v>15.5993617678322</c:v>
                </c:pt>
                <c:pt idx="11333">
                  <c:v>15.6007383440559</c:v>
                </c:pt>
                <c:pt idx="11334">
                  <c:v>15.6021149202797</c:v>
                </c:pt>
                <c:pt idx="11335">
                  <c:v>15.6034914965035</c:v>
                </c:pt>
                <c:pt idx="11336">
                  <c:v>15.604868072727299</c:v>
                </c:pt>
                <c:pt idx="11337">
                  <c:v>15.606244648951099</c:v>
                </c:pt>
                <c:pt idx="11338">
                  <c:v>15.6076212251748</c:v>
                </c:pt>
                <c:pt idx="11339">
                  <c:v>15.608997801398599</c:v>
                </c:pt>
                <c:pt idx="11340">
                  <c:v>15.610374377622399</c:v>
                </c:pt>
                <c:pt idx="11341">
                  <c:v>15.611750953846199</c:v>
                </c:pt>
                <c:pt idx="11342">
                  <c:v>15.6131275300699</c:v>
                </c:pt>
                <c:pt idx="11343">
                  <c:v>15.614504106293699</c:v>
                </c:pt>
                <c:pt idx="11344">
                  <c:v>15.615880682517499</c:v>
                </c:pt>
                <c:pt idx="11345">
                  <c:v>15.617257258741301</c:v>
                </c:pt>
                <c:pt idx="11346">
                  <c:v>15.618633834964999</c:v>
                </c:pt>
                <c:pt idx="11347">
                  <c:v>15.620010411188799</c:v>
                </c:pt>
                <c:pt idx="11348">
                  <c:v>15.621386987412601</c:v>
                </c:pt>
                <c:pt idx="11349">
                  <c:v>15.622763563636401</c:v>
                </c:pt>
                <c:pt idx="11350">
                  <c:v>15.624140139860099</c:v>
                </c:pt>
                <c:pt idx="11351">
                  <c:v>15.625516716083901</c:v>
                </c:pt>
                <c:pt idx="11352">
                  <c:v>15.626893292307701</c:v>
                </c:pt>
                <c:pt idx="11353">
                  <c:v>15.6282698685315</c:v>
                </c:pt>
                <c:pt idx="11354">
                  <c:v>15.629646444755201</c:v>
                </c:pt>
                <c:pt idx="11355">
                  <c:v>15.631023020979001</c:v>
                </c:pt>
                <c:pt idx="11356">
                  <c:v>15.6323995972028</c:v>
                </c:pt>
                <c:pt idx="11357">
                  <c:v>15.6337761734266</c:v>
                </c:pt>
                <c:pt idx="11358">
                  <c:v>15.6351527496504</c:v>
                </c:pt>
                <c:pt idx="11359">
                  <c:v>15.6365293258741</c:v>
                </c:pt>
                <c:pt idx="11360">
                  <c:v>15.6379059020979</c:v>
                </c:pt>
                <c:pt idx="11361">
                  <c:v>15.6392824783217</c:v>
                </c:pt>
                <c:pt idx="11362">
                  <c:v>15.6406590545455</c:v>
                </c:pt>
                <c:pt idx="11363">
                  <c:v>15.6420356307692</c:v>
                </c:pt>
                <c:pt idx="11364">
                  <c:v>15.643412206993</c:v>
                </c:pt>
                <c:pt idx="11365">
                  <c:v>15.6447887832168</c:v>
                </c:pt>
                <c:pt idx="11366">
                  <c:v>15.6461653594406</c:v>
                </c:pt>
                <c:pt idx="11367">
                  <c:v>15.6475419356643</c:v>
                </c:pt>
                <c:pt idx="11368">
                  <c:v>15.6489185118881</c:v>
                </c:pt>
                <c:pt idx="11369">
                  <c:v>15.6502950881119</c:v>
                </c:pt>
                <c:pt idx="11370">
                  <c:v>15.6516716643357</c:v>
                </c:pt>
                <c:pt idx="11371">
                  <c:v>15.6530482405594</c:v>
                </c:pt>
                <c:pt idx="11372">
                  <c:v>15.6544248167832</c:v>
                </c:pt>
                <c:pt idx="11373">
                  <c:v>15.655801393007</c:v>
                </c:pt>
                <c:pt idx="11374">
                  <c:v>15.6571779692308</c:v>
                </c:pt>
                <c:pt idx="11375">
                  <c:v>15.6585545454545</c:v>
                </c:pt>
                <c:pt idx="11376">
                  <c:v>15.6599311216783</c:v>
                </c:pt>
                <c:pt idx="11377">
                  <c:v>15.6613076979021</c:v>
                </c:pt>
                <c:pt idx="11378">
                  <c:v>15.662684274125899</c:v>
                </c:pt>
                <c:pt idx="11379">
                  <c:v>15.664060850349699</c:v>
                </c:pt>
                <c:pt idx="11380">
                  <c:v>15.6654374265734</c:v>
                </c:pt>
                <c:pt idx="11381">
                  <c:v>15.666814002797199</c:v>
                </c:pt>
                <c:pt idx="11382">
                  <c:v>15.668190579020999</c:v>
                </c:pt>
                <c:pt idx="11383">
                  <c:v>15.669567155244801</c:v>
                </c:pt>
                <c:pt idx="11384">
                  <c:v>15.670943731468499</c:v>
                </c:pt>
                <c:pt idx="11385">
                  <c:v>15.672320307692299</c:v>
                </c:pt>
                <c:pt idx="11386">
                  <c:v>15.673696883916101</c:v>
                </c:pt>
                <c:pt idx="11387">
                  <c:v>15.675073460139901</c:v>
                </c:pt>
                <c:pt idx="11388">
                  <c:v>15.676450036363599</c:v>
                </c:pt>
                <c:pt idx="11389">
                  <c:v>15.677826612587401</c:v>
                </c:pt>
                <c:pt idx="11390">
                  <c:v>15.679203188811201</c:v>
                </c:pt>
                <c:pt idx="11391">
                  <c:v>15.680579765035001</c:v>
                </c:pt>
                <c:pt idx="11392">
                  <c:v>15.681956341258701</c:v>
                </c:pt>
                <c:pt idx="11393">
                  <c:v>15.683332917482501</c:v>
                </c:pt>
                <c:pt idx="11394">
                  <c:v>15.684709493706301</c:v>
                </c:pt>
                <c:pt idx="11395">
                  <c:v>15.6860860699301</c:v>
                </c:pt>
                <c:pt idx="11396">
                  <c:v>15.687462646153801</c:v>
                </c:pt>
                <c:pt idx="11397">
                  <c:v>15.688839222377601</c:v>
                </c:pt>
                <c:pt idx="11398">
                  <c:v>15.6902157986014</c:v>
                </c:pt>
                <c:pt idx="11399">
                  <c:v>15.6915923748252</c:v>
                </c:pt>
                <c:pt idx="11400">
                  <c:v>15.692968951049</c:v>
                </c:pt>
                <c:pt idx="11401">
                  <c:v>15.6943455272727</c:v>
                </c:pt>
                <c:pt idx="11402">
                  <c:v>15.6957221034965</c:v>
                </c:pt>
                <c:pt idx="11403">
                  <c:v>15.6970986797203</c:v>
                </c:pt>
                <c:pt idx="11404">
                  <c:v>15.6984752559441</c:v>
                </c:pt>
                <c:pt idx="11405">
                  <c:v>15.6998518321678</c:v>
                </c:pt>
                <c:pt idx="11406">
                  <c:v>15.7012284083916</c:v>
                </c:pt>
                <c:pt idx="11407">
                  <c:v>15.7026049846154</c:v>
                </c:pt>
                <c:pt idx="11408">
                  <c:v>15.7039815608392</c:v>
                </c:pt>
                <c:pt idx="11409">
                  <c:v>15.7053581370629</c:v>
                </c:pt>
                <c:pt idx="11410">
                  <c:v>15.7067347132867</c:v>
                </c:pt>
                <c:pt idx="11411">
                  <c:v>15.7081112895105</c:v>
                </c:pt>
                <c:pt idx="11412">
                  <c:v>15.7094878657343</c:v>
                </c:pt>
                <c:pt idx="11413">
                  <c:v>15.710864441958</c:v>
                </c:pt>
                <c:pt idx="11414">
                  <c:v>15.7122410181818</c:v>
                </c:pt>
                <c:pt idx="11415">
                  <c:v>15.7136175944056</c:v>
                </c:pt>
                <c:pt idx="11416">
                  <c:v>15.714994170629399</c:v>
                </c:pt>
                <c:pt idx="11417">
                  <c:v>15.716370746853199</c:v>
                </c:pt>
                <c:pt idx="11418">
                  <c:v>15.7177473230769</c:v>
                </c:pt>
                <c:pt idx="11419">
                  <c:v>15.719123899300699</c:v>
                </c:pt>
                <c:pt idx="11420">
                  <c:v>15.720500475524499</c:v>
                </c:pt>
                <c:pt idx="11421">
                  <c:v>15.721877051748301</c:v>
                </c:pt>
                <c:pt idx="11422">
                  <c:v>15.723253627971999</c:v>
                </c:pt>
                <c:pt idx="11423">
                  <c:v>15.724630204195799</c:v>
                </c:pt>
                <c:pt idx="11424">
                  <c:v>15.726006780419601</c:v>
                </c:pt>
                <c:pt idx="11425">
                  <c:v>15.727383356643401</c:v>
                </c:pt>
                <c:pt idx="11426">
                  <c:v>15.728759932867099</c:v>
                </c:pt>
                <c:pt idx="11427">
                  <c:v>15.730136509090901</c:v>
                </c:pt>
                <c:pt idx="11428">
                  <c:v>15.731513085314701</c:v>
                </c:pt>
                <c:pt idx="11429">
                  <c:v>15.732889661538501</c:v>
                </c:pt>
                <c:pt idx="11430">
                  <c:v>15.734266237762199</c:v>
                </c:pt>
                <c:pt idx="11431">
                  <c:v>15.735642813986001</c:v>
                </c:pt>
                <c:pt idx="11432">
                  <c:v>15.737019390209801</c:v>
                </c:pt>
                <c:pt idx="11433">
                  <c:v>15.7383959664336</c:v>
                </c:pt>
                <c:pt idx="11434">
                  <c:v>15.739772542657301</c:v>
                </c:pt>
                <c:pt idx="11435">
                  <c:v>15.741149118881101</c:v>
                </c:pt>
                <c:pt idx="11436">
                  <c:v>15.7425256951049</c:v>
                </c:pt>
                <c:pt idx="11437">
                  <c:v>15.7439022713287</c:v>
                </c:pt>
                <c:pt idx="11438">
                  <c:v>15.745278847552401</c:v>
                </c:pt>
                <c:pt idx="11439">
                  <c:v>15.7466554237762</c:v>
                </c:pt>
                <c:pt idx="11440">
                  <c:v>15.748032</c:v>
                </c:pt>
                <c:pt idx="11441">
                  <c:v>15.7494085762238</c:v>
                </c:pt>
                <c:pt idx="11442">
                  <c:v>15.7507851524476</c:v>
                </c:pt>
                <c:pt idx="11443">
                  <c:v>15.7521617286713</c:v>
                </c:pt>
                <c:pt idx="11444">
                  <c:v>15.7535383048951</c:v>
                </c:pt>
                <c:pt idx="11445">
                  <c:v>15.7549148811189</c:v>
                </c:pt>
                <c:pt idx="11446">
                  <c:v>15.7562914573427</c:v>
                </c:pt>
                <c:pt idx="11447">
                  <c:v>15.7576680335664</c:v>
                </c:pt>
                <c:pt idx="11448">
                  <c:v>15.7590446097902</c:v>
                </c:pt>
                <c:pt idx="11449">
                  <c:v>15.760421186014</c:v>
                </c:pt>
                <c:pt idx="11450">
                  <c:v>15.7617977622378</c:v>
                </c:pt>
                <c:pt idx="11451">
                  <c:v>15.7631743384615</c:v>
                </c:pt>
                <c:pt idx="11452">
                  <c:v>15.7645509146853</c:v>
                </c:pt>
                <c:pt idx="11453">
                  <c:v>15.7659274909091</c:v>
                </c:pt>
                <c:pt idx="11454">
                  <c:v>15.767304067132899</c:v>
                </c:pt>
                <c:pt idx="11455">
                  <c:v>15.7686806433566</c:v>
                </c:pt>
                <c:pt idx="11456">
                  <c:v>15.7700572195804</c:v>
                </c:pt>
                <c:pt idx="11457">
                  <c:v>15.771433795804199</c:v>
                </c:pt>
                <c:pt idx="11458">
                  <c:v>15.772810372027999</c:v>
                </c:pt>
                <c:pt idx="11459">
                  <c:v>15.774186948251799</c:v>
                </c:pt>
                <c:pt idx="11460">
                  <c:v>15.775563524475499</c:v>
                </c:pt>
                <c:pt idx="11461">
                  <c:v>15.776940100699299</c:v>
                </c:pt>
                <c:pt idx="11462">
                  <c:v>15.778316676923099</c:v>
                </c:pt>
                <c:pt idx="11463">
                  <c:v>15.779693253146901</c:v>
                </c:pt>
                <c:pt idx="11464">
                  <c:v>15.781069829370599</c:v>
                </c:pt>
                <c:pt idx="11465">
                  <c:v>15.782446405594399</c:v>
                </c:pt>
                <c:pt idx="11466">
                  <c:v>15.783822981818201</c:v>
                </c:pt>
                <c:pt idx="11467">
                  <c:v>15.785199558042001</c:v>
                </c:pt>
                <c:pt idx="11468">
                  <c:v>15.786576134265699</c:v>
                </c:pt>
                <c:pt idx="11469">
                  <c:v>15.787952710489501</c:v>
                </c:pt>
                <c:pt idx="11470">
                  <c:v>15.789329286713301</c:v>
                </c:pt>
                <c:pt idx="11471">
                  <c:v>15.7907058629371</c:v>
                </c:pt>
                <c:pt idx="11472">
                  <c:v>15.792082439160801</c:v>
                </c:pt>
                <c:pt idx="11473">
                  <c:v>15.793459015384601</c:v>
                </c:pt>
                <c:pt idx="11474">
                  <c:v>15.7948355916084</c:v>
                </c:pt>
                <c:pt idx="11475">
                  <c:v>15.7962121678322</c:v>
                </c:pt>
                <c:pt idx="11476">
                  <c:v>15.797588744055901</c:v>
                </c:pt>
                <c:pt idx="11477">
                  <c:v>15.7989653202797</c:v>
                </c:pt>
                <c:pt idx="11478">
                  <c:v>15.8003418965035</c:v>
                </c:pt>
                <c:pt idx="11479">
                  <c:v>15.8017184727273</c:v>
                </c:pt>
                <c:pt idx="11480">
                  <c:v>15.8030950489511</c:v>
                </c:pt>
                <c:pt idx="11481">
                  <c:v>15.8044716251748</c:v>
                </c:pt>
                <c:pt idx="11482">
                  <c:v>15.8058482013986</c:v>
                </c:pt>
                <c:pt idx="11483">
                  <c:v>15.8072247776224</c:v>
                </c:pt>
                <c:pt idx="11484">
                  <c:v>15.8086013538462</c:v>
                </c:pt>
                <c:pt idx="11485">
                  <c:v>15.8099779300699</c:v>
                </c:pt>
                <c:pt idx="11486">
                  <c:v>15.8113545062937</c:v>
                </c:pt>
                <c:pt idx="11487">
                  <c:v>15.8127310825175</c:v>
                </c:pt>
                <c:pt idx="11488">
                  <c:v>15.8141076587413</c:v>
                </c:pt>
                <c:pt idx="11489">
                  <c:v>15.815484234965</c:v>
                </c:pt>
                <c:pt idx="11490">
                  <c:v>15.8168608111888</c:v>
                </c:pt>
                <c:pt idx="11491">
                  <c:v>15.8182373874126</c:v>
                </c:pt>
                <c:pt idx="11492">
                  <c:v>15.819613963636399</c:v>
                </c:pt>
                <c:pt idx="11493">
                  <c:v>15.8209905398601</c:v>
                </c:pt>
                <c:pt idx="11494">
                  <c:v>15.8223671160839</c:v>
                </c:pt>
                <c:pt idx="11495">
                  <c:v>15.8237436923077</c:v>
                </c:pt>
                <c:pt idx="11496">
                  <c:v>15.825120268531499</c:v>
                </c:pt>
                <c:pt idx="11497">
                  <c:v>15.8264968447552</c:v>
                </c:pt>
                <c:pt idx="11498">
                  <c:v>15.827873420979</c:v>
                </c:pt>
                <c:pt idx="11499">
                  <c:v>15.829249997202799</c:v>
                </c:pt>
                <c:pt idx="11500">
                  <c:v>15.830626573426599</c:v>
                </c:pt>
                <c:pt idx="11501">
                  <c:v>15.832003149650401</c:v>
                </c:pt>
                <c:pt idx="11502">
                  <c:v>15.833379725874099</c:v>
                </c:pt>
                <c:pt idx="11503">
                  <c:v>15.834756302097899</c:v>
                </c:pt>
                <c:pt idx="11504">
                  <c:v>15.836132878321701</c:v>
                </c:pt>
                <c:pt idx="11505">
                  <c:v>15.837509454545501</c:v>
                </c:pt>
                <c:pt idx="11506">
                  <c:v>15.838886030769199</c:v>
                </c:pt>
                <c:pt idx="11507">
                  <c:v>15.840262606993001</c:v>
                </c:pt>
                <c:pt idx="11508">
                  <c:v>15.841639183216801</c:v>
                </c:pt>
                <c:pt idx="11509">
                  <c:v>15.8430157594406</c:v>
                </c:pt>
                <c:pt idx="11510">
                  <c:v>15.844392335664301</c:v>
                </c:pt>
                <c:pt idx="11511">
                  <c:v>15.845768911888101</c:v>
                </c:pt>
                <c:pt idx="11512">
                  <c:v>15.8471454881119</c:v>
                </c:pt>
                <c:pt idx="11513">
                  <c:v>15.8485220643357</c:v>
                </c:pt>
                <c:pt idx="11514">
                  <c:v>15.849898640559401</c:v>
                </c:pt>
                <c:pt idx="11515">
                  <c:v>15.851275216783201</c:v>
                </c:pt>
                <c:pt idx="11516">
                  <c:v>15.852651793007</c:v>
                </c:pt>
                <c:pt idx="11517">
                  <c:v>15.8540283692308</c:v>
                </c:pt>
                <c:pt idx="11518">
                  <c:v>15.8554049454546</c:v>
                </c:pt>
                <c:pt idx="11519">
                  <c:v>15.8567815216783</c:v>
                </c:pt>
                <c:pt idx="11520">
                  <c:v>15.8581580979021</c:v>
                </c:pt>
                <c:pt idx="11521">
                  <c:v>15.8595346741259</c:v>
                </c:pt>
                <c:pt idx="11522">
                  <c:v>15.8609112503497</c:v>
                </c:pt>
                <c:pt idx="11523">
                  <c:v>15.8622878265734</c:v>
                </c:pt>
                <c:pt idx="11524">
                  <c:v>15.8636644027972</c:v>
                </c:pt>
                <c:pt idx="11525">
                  <c:v>15.865040979021</c:v>
                </c:pt>
                <c:pt idx="11526">
                  <c:v>15.8664175552448</c:v>
                </c:pt>
                <c:pt idx="11527">
                  <c:v>15.8677941314685</c:v>
                </c:pt>
                <c:pt idx="11528">
                  <c:v>15.8691707076923</c:v>
                </c:pt>
                <c:pt idx="11529">
                  <c:v>15.8705472839161</c:v>
                </c:pt>
                <c:pt idx="11530">
                  <c:v>15.8719238601399</c:v>
                </c:pt>
                <c:pt idx="11531">
                  <c:v>15.8733004363636</c:v>
                </c:pt>
                <c:pt idx="11532">
                  <c:v>15.8746770125874</c:v>
                </c:pt>
                <c:pt idx="11533">
                  <c:v>15.8760535888112</c:v>
                </c:pt>
                <c:pt idx="11534">
                  <c:v>15.877430165034999</c:v>
                </c:pt>
                <c:pt idx="11535">
                  <c:v>15.8788067412587</c:v>
                </c:pt>
                <c:pt idx="11536">
                  <c:v>15.8801833174825</c:v>
                </c:pt>
                <c:pt idx="11537">
                  <c:v>15.881559893706299</c:v>
                </c:pt>
                <c:pt idx="11538">
                  <c:v>15.882936469930099</c:v>
                </c:pt>
                <c:pt idx="11539">
                  <c:v>15.8843130461538</c:v>
                </c:pt>
                <c:pt idx="11540">
                  <c:v>15.885689622377599</c:v>
                </c:pt>
                <c:pt idx="11541">
                  <c:v>15.887066198601399</c:v>
                </c:pt>
                <c:pt idx="11542">
                  <c:v>15.888442774825201</c:v>
                </c:pt>
                <c:pt idx="11543">
                  <c:v>15.889819351049001</c:v>
                </c:pt>
                <c:pt idx="11544">
                  <c:v>15.891195927272699</c:v>
                </c:pt>
                <c:pt idx="11545">
                  <c:v>15.892572503496501</c:v>
                </c:pt>
                <c:pt idx="11546">
                  <c:v>15.893949079720301</c:v>
                </c:pt>
                <c:pt idx="11547">
                  <c:v>15.895325655944101</c:v>
                </c:pt>
                <c:pt idx="11548">
                  <c:v>15.896702232167801</c:v>
                </c:pt>
                <c:pt idx="11549">
                  <c:v>15.898078808391601</c:v>
                </c:pt>
                <c:pt idx="11550">
                  <c:v>15.899455384615401</c:v>
                </c:pt>
                <c:pt idx="11551">
                  <c:v>15.9008319608392</c:v>
                </c:pt>
                <c:pt idx="11552">
                  <c:v>15.902208537062901</c:v>
                </c:pt>
                <c:pt idx="11553">
                  <c:v>15.903585113286701</c:v>
                </c:pt>
                <c:pt idx="11554">
                  <c:v>15.9049616895105</c:v>
                </c:pt>
                <c:pt idx="11555">
                  <c:v>15.9063382657343</c:v>
                </c:pt>
                <c:pt idx="11556">
                  <c:v>15.907714841958001</c:v>
                </c:pt>
                <c:pt idx="11557">
                  <c:v>15.9090914181818</c:v>
                </c:pt>
                <c:pt idx="11558">
                  <c:v>15.9104679944056</c:v>
                </c:pt>
                <c:pt idx="11559">
                  <c:v>15.9118445706294</c:v>
                </c:pt>
                <c:pt idx="11560">
                  <c:v>15.9132211468531</c:v>
                </c:pt>
                <c:pt idx="11561">
                  <c:v>15.9145977230769</c:v>
                </c:pt>
                <c:pt idx="11562">
                  <c:v>15.9159742993007</c:v>
                </c:pt>
                <c:pt idx="11563">
                  <c:v>15.9173508755245</c:v>
                </c:pt>
                <c:pt idx="11564">
                  <c:v>15.9187274517483</c:v>
                </c:pt>
                <c:pt idx="11565">
                  <c:v>15.920104027972</c:v>
                </c:pt>
                <c:pt idx="11566">
                  <c:v>15.9214806041958</c:v>
                </c:pt>
                <c:pt idx="11567">
                  <c:v>15.9228571804196</c:v>
                </c:pt>
                <c:pt idx="11568">
                  <c:v>15.9242337566434</c:v>
                </c:pt>
                <c:pt idx="11569">
                  <c:v>15.9256103328671</c:v>
                </c:pt>
                <c:pt idx="11570">
                  <c:v>15.9269869090909</c:v>
                </c:pt>
                <c:pt idx="11571">
                  <c:v>15.9283634853147</c:v>
                </c:pt>
                <c:pt idx="11572">
                  <c:v>15.929740061538499</c:v>
                </c:pt>
                <c:pt idx="11573">
                  <c:v>15.9311166377622</c:v>
                </c:pt>
                <c:pt idx="11574">
                  <c:v>15.932493213986</c:v>
                </c:pt>
                <c:pt idx="11575">
                  <c:v>15.933869790209799</c:v>
                </c:pt>
                <c:pt idx="11576">
                  <c:v>15.935246366433599</c:v>
                </c:pt>
                <c:pt idx="11577">
                  <c:v>15.9366229426573</c:v>
                </c:pt>
                <c:pt idx="11578">
                  <c:v>15.937999518881099</c:v>
                </c:pt>
                <c:pt idx="11579">
                  <c:v>15.939376095104899</c:v>
                </c:pt>
                <c:pt idx="11580">
                  <c:v>15.940752671328701</c:v>
                </c:pt>
                <c:pt idx="11581">
                  <c:v>15.942129247552501</c:v>
                </c:pt>
                <c:pt idx="11582">
                  <c:v>15.943505823776199</c:v>
                </c:pt>
                <c:pt idx="11583">
                  <c:v>15.944882399999999</c:v>
                </c:pt>
                <c:pt idx="11584">
                  <c:v>15.946258976223801</c:v>
                </c:pt>
                <c:pt idx="11585">
                  <c:v>15.947635552447601</c:v>
                </c:pt>
                <c:pt idx="11586">
                  <c:v>15.949012128671299</c:v>
                </c:pt>
                <c:pt idx="11587">
                  <c:v>15.950388704895101</c:v>
                </c:pt>
                <c:pt idx="11588">
                  <c:v>15.951765281118901</c:v>
                </c:pt>
                <c:pt idx="11589">
                  <c:v>15.9531418573427</c:v>
                </c:pt>
                <c:pt idx="11590">
                  <c:v>15.954518433566401</c:v>
                </c:pt>
                <c:pt idx="11591">
                  <c:v>15.955895009790201</c:v>
                </c:pt>
                <c:pt idx="11592">
                  <c:v>15.957271586014</c:v>
                </c:pt>
                <c:pt idx="11593">
                  <c:v>15.9586481622378</c:v>
                </c:pt>
                <c:pt idx="11594">
                  <c:v>15.960024738461501</c:v>
                </c:pt>
                <c:pt idx="11595">
                  <c:v>15.9614013146853</c:v>
                </c:pt>
                <c:pt idx="11596">
                  <c:v>15.9627778909091</c:v>
                </c:pt>
                <c:pt idx="11597">
                  <c:v>15.9641544671329</c:v>
                </c:pt>
                <c:pt idx="11598">
                  <c:v>15.9655310433566</c:v>
                </c:pt>
                <c:pt idx="11599">
                  <c:v>15.9669076195804</c:v>
                </c:pt>
                <c:pt idx="11600">
                  <c:v>15.9682841958042</c:v>
                </c:pt>
                <c:pt idx="11601">
                  <c:v>15.969660772028</c:v>
                </c:pt>
                <c:pt idx="11602">
                  <c:v>15.9710373482517</c:v>
                </c:pt>
                <c:pt idx="11603">
                  <c:v>15.9724139244755</c:v>
                </c:pt>
                <c:pt idx="11604">
                  <c:v>15.9737905006993</c:v>
                </c:pt>
                <c:pt idx="11605">
                  <c:v>15.9751670769231</c:v>
                </c:pt>
                <c:pt idx="11606">
                  <c:v>15.9765436531469</c:v>
                </c:pt>
                <c:pt idx="11607">
                  <c:v>15.9779202293706</c:v>
                </c:pt>
                <c:pt idx="11608">
                  <c:v>15.9792968055944</c:v>
                </c:pt>
                <c:pt idx="11609">
                  <c:v>15.9806733818182</c:v>
                </c:pt>
                <c:pt idx="11610">
                  <c:v>15.982049958041999</c:v>
                </c:pt>
                <c:pt idx="11611">
                  <c:v>15.9834265342657</c:v>
                </c:pt>
                <c:pt idx="11612">
                  <c:v>15.9848031104895</c:v>
                </c:pt>
                <c:pt idx="11613">
                  <c:v>15.986179686713299</c:v>
                </c:pt>
                <c:pt idx="11614">
                  <c:v>15.987556262937099</c:v>
                </c:pt>
                <c:pt idx="11615">
                  <c:v>15.9889328391608</c:v>
                </c:pt>
                <c:pt idx="11616">
                  <c:v>15.990309415384599</c:v>
                </c:pt>
                <c:pt idx="11617">
                  <c:v>15.991685991608399</c:v>
                </c:pt>
                <c:pt idx="11618">
                  <c:v>15.993062567832199</c:v>
                </c:pt>
                <c:pt idx="11619">
                  <c:v>15.9944391440559</c:v>
                </c:pt>
                <c:pt idx="11620">
                  <c:v>15.995815720279699</c:v>
                </c:pt>
                <c:pt idx="11621">
                  <c:v>15.997192296503499</c:v>
                </c:pt>
                <c:pt idx="11622">
                  <c:v>15.998568872727301</c:v>
                </c:pt>
                <c:pt idx="11623">
                  <c:v>15.999945448951101</c:v>
                </c:pt>
                <c:pt idx="11624">
                  <c:v>16.001322025174801</c:v>
                </c:pt>
                <c:pt idx="11625">
                  <c:v>16.002698601398599</c:v>
                </c:pt>
                <c:pt idx="11626">
                  <c:v>16.004075177622401</c:v>
                </c:pt>
                <c:pt idx="11627">
                  <c:v>16.005451753846199</c:v>
                </c:pt>
                <c:pt idx="11628">
                  <c:v>16.006828330069901</c:v>
                </c:pt>
                <c:pt idx="11629">
                  <c:v>16.008204906293699</c:v>
                </c:pt>
                <c:pt idx="11630">
                  <c:v>16.0095814825175</c:v>
                </c:pt>
                <c:pt idx="11631">
                  <c:v>16.010958058741299</c:v>
                </c:pt>
                <c:pt idx="11632">
                  <c:v>16.012334634965001</c:v>
                </c:pt>
                <c:pt idx="11633">
                  <c:v>16.013711211188799</c:v>
                </c:pt>
                <c:pt idx="11634">
                  <c:v>16.0150877874126</c:v>
                </c:pt>
                <c:pt idx="11635">
                  <c:v>16.016464363636398</c:v>
                </c:pt>
                <c:pt idx="11636">
                  <c:v>16.0178409398601</c:v>
                </c:pt>
                <c:pt idx="11637">
                  <c:v>16.019217516083899</c:v>
                </c:pt>
                <c:pt idx="11638">
                  <c:v>16.0205940923077</c:v>
                </c:pt>
                <c:pt idx="11639">
                  <c:v>16.021970668531502</c:v>
                </c:pt>
                <c:pt idx="11640">
                  <c:v>16.0233472447552</c:v>
                </c:pt>
                <c:pt idx="11641">
                  <c:v>16.024723820978998</c:v>
                </c:pt>
                <c:pt idx="11642">
                  <c:v>16.0261003972028</c:v>
                </c:pt>
                <c:pt idx="11643">
                  <c:v>16.027476973426602</c:v>
                </c:pt>
                <c:pt idx="11644">
                  <c:v>16.0288535496504</c:v>
                </c:pt>
                <c:pt idx="11645">
                  <c:v>16.030230125874098</c:v>
                </c:pt>
                <c:pt idx="11646">
                  <c:v>16.0316067020979</c:v>
                </c:pt>
                <c:pt idx="11647">
                  <c:v>16.032983278321701</c:v>
                </c:pt>
                <c:pt idx="11648">
                  <c:v>16.0343598545455</c:v>
                </c:pt>
                <c:pt idx="11649">
                  <c:v>16.035736430769202</c:v>
                </c:pt>
                <c:pt idx="11650">
                  <c:v>16.037113006993</c:v>
                </c:pt>
                <c:pt idx="11651">
                  <c:v>16.038489583216801</c:v>
                </c:pt>
                <c:pt idx="11652">
                  <c:v>16.039866159440599</c:v>
                </c:pt>
                <c:pt idx="11653">
                  <c:v>16.041242735664301</c:v>
                </c:pt>
                <c:pt idx="11654">
                  <c:v>16.0426193118881</c:v>
                </c:pt>
                <c:pt idx="11655">
                  <c:v>16.043995888111901</c:v>
                </c:pt>
                <c:pt idx="11656">
                  <c:v>16.045372464335699</c:v>
                </c:pt>
                <c:pt idx="11657">
                  <c:v>16.046749040559401</c:v>
                </c:pt>
                <c:pt idx="11658">
                  <c:v>16.048125616783199</c:v>
                </c:pt>
                <c:pt idx="11659">
                  <c:v>16.049502193007001</c:v>
                </c:pt>
                <c:pt idx="11660">
                  <c:v>16.050878769230799</c:v>
                </c:pt>
                <c:pt idx="11661">
                  <c:v>16.052255345454501</c:v>
                </c:pt>
                <c:pt idx="11662">
                  <c:v>16.053631921678299</c:v>
                </c:pt>
                <c:pt idx="11663">
                  <c:v>16.055008497902101</c:v>
                </c:pt>
                <c:pt idx="11664">
                  <c:v>16.056385074125899</c:v>
                </c:pt>
                <c:pt idx="11665">
                  <c:v>16.0577616503497</c:v>
                </c:pt>
                <c:pt idx="11666">
                  <c:v>16.059138226573399</c:v>
                </c:pt>
                <c:pt idx="11667">
                  <c:v>16.060514802797201</c:v>
                </c:pt>
                <c:pt idx="11668">
                  <c:v>16.061891379020999</c:v>
                </c:pt>
                <c:pt idx="11669">
                  <c:v>16.0632679552448</c:v>
                </c:pt>
                <c:pt idx="11670">
                  <c:v>16.064644531468499</c:v>
                </c:pt>
                <c:pt idx="11671">
                  <c:v>16.066021107692301</c:v>
                </c:pt>
                <c:pt idx="11672">
                  <c:v>16.067397683916099</c:v>
                </c:pt>
                <c:pt idx="11673">
                  <c:v>16.0687742601399</c:v>
                </c:pt>
                <c:pt idx="11674">
                  <c:v>16.070150836363599</c:v>
                </c:pt>
                <c:pt idx="11675">
                  <c:v>16.0715274125874</c:v>
                </c:pt>
                <c:pt idx="11676">
                  <c:v>16.072903988811198</c:v>
                </c:pt>
                <c:pt idx="11677">
                  <c:v>16.074280565035</c:v>
                </c:pt>
                <c:pt idx="11678">
                  <c:v>16.075657141258699</c:v>
                </c:pt>
                <c:pt idx="11679">
                  <c:v>16.0770337174825</c:v>
                </c:pt>
                <c:pt idx="11680">
                  <c:v>16.078410293706298</c:v>
                </c:pt>
                <c:pt idx="11681">
                  <c:v>16.0797868699301</c:v>
                </c:pt>
                <c:pt idx="11682">
                  <c:v>16.081163446153798</c:v>
                </c:pt>
                <c:pt idx="11683">
                  <c:v>16.0825400223776</c:v>
                </c:pt>
                <c:pt idx="11684">
                  <c:v>16.083916598601402</c:v>
                </c:pt>
                <c:pt idx="11685">
                  <c:v>16.0852931748252</c:v>
                </c:pt>
                <c:pt idx="11686">
                  <c:v>16.086669751049001</c:v>
                </c:pt>
                <c:pt idx="11687">
                  <c:v>16.0880463272727</c:v>
                </c:pt>
                <c:pt idx="11688">
                  <c:v>16.089422903496502</c:v>
                </c:pt>
                <c:pt idx="11689">
                  <c:v>16.0907994797203</c:v>
                </c:pt>
                <c:pt idx="11690">
                  <c:v>16.092176055944101</c:v>
                </c:pt>
                <c:pt idx="11691">
                  <c:v>16.0935526321678</c:v>
                </c:pt>
                <c:pt idx="11692">
                  <c:v>16.094929208391601</c:v>
                </c:pt>
                <c:pt idx="11693">
                  <c:v>16.096305784615399</c:v>
                </c:pt>
                <c:pt idx="11694">
                  <c:v>16.097682360839201</c:v>
                </c:pt>
                <c:pt idx="11695">
                  <c:v>16.0990589370629</c:v>
                </c:pt>
                <c:pt idx="11696">
                  <c:v>16.100435513286701</c:v>
                </c:pt>
                <c:pt idx="11697">
                  <c:v>16.101812089510499</c:v>
                </c:pt>
                <c:pt idx="11698">
                  <c:v>16.103188665734301</c:v>
                </c:pt>
                <c:pt idx="11699">
                  <c:v>16.104565241957999</c:v>
                </c:pt>
                <c:pt idx="11700">
                  <c:v>16.105941818181801</c:v>
                </c:pt>
                <c:pt idx="11701">
                  <c:v>16.107318394405599</c:v>
                </c:pt>
                <c:pt idx="11702">
                  <c:v>16.108694970629401</c:v>
                </c:pt>
                <c:pt idx="11703">
                  <c:v>16.110071546853199</c:v>
                </c:pt>
                <c:pt idx="11704">
                  <c:v>16.111448123076901</c:v>
                </c:pt>
                <c:pt idx="11705">
                  <c:v>16.112824699300699</c:v>
                </c:pt>
                <c:pt idx="11706">
                  <c:v>16.114201275524501</c:v>
                </c:pt>
                <c:pt idx="11707">
                  <c:v>16.115577851748299</c:v>
                </c:pt>
                <c:pt idx="11708">
                  <c:v>16.116954427972001</c:v>
                </c:pt>
                <c:pt idx="11709">
                  <c:v>16.118331004195799</c:v>
                </c:pt>
                <c:pt idx="11710">
                  <c:v>16.1197075804196</c:v>
                </c:pt>
                <c:pt idx="11711">
                  <c:v>16.121084156643398</c:v>
                </c:pt>
                <c:pt idx="11712">
                  <c:v>16.122460732867101</c:v>
                </c:pt>
                <c:pt idx="11713">
                  <c:v>16.123837309090899</c:v>
                </c:pt>
                <c:pt idx="11714">
                  <c:v>16.1252138853147</c:v>
                </c:pt>
                <c:pt idx="11715">
                  <c:v>16.126590461538498</c:v>
                </c:pt>
                <c:pt idx="11716">
                  <c:v>16.1279670377622</c:v>
                </c:pt>
                <c:pt idx="11717">
                  <c:v>16.129343613985998</c:v>
                </c:pt>
                <c:pt idx="11718">
                  <c:v>16.1307201902098</c:v>
                </c:pt>
                <c:pt idx="11719">
                  <c:v>16.132096766433602</c:v>
                </c:pt>
                <c:pt idx="11720">
                  <c:v>16.1334733426573</c:v>
                </c:pt>
                <c:pt idx="11721">
                  <c:v>16.134849918881098</c:v>
                </c:pt>
                <c:pt idx="11722">
                  <c:v>16.1362264951049</c:v>
                </c:pt>
                <c:pt idx="11723">
                  <c:v>16.137603071328702</c:v>
                </c:pt>
                <c:pt idx="11724">
                  <c:v>16.1389796475525</c:v>
                </c:pt>
                <c:pt idx="11725">
                  <c:v>16.140356223776202</c:v>
                </c:pt>
                <c:pt idx="11726">
                  <c:v>16.1417328</c:v>
                </c:pt>
                <c:pt idx="11727">
                  <c:v>16.143109376223801</c:v>
                </c:pt>
                <c:pt idx="11728">
                  <c:v>16.144485952447599</c:v>
                </c:pt>
                <c:pt idx="11729">
                  <c:v>16.145862528671302</c:v>
                </c:pt>
                <c:pt idx="11730">
                  <c:v>16.1472391048951</c:v>
                </c:pt>
                <c:pt idx="11731">
                  <c:v>16.148615681118901</c:v>
                </c:pt>
                <c:pt idx="11732">
                  <c:v>16.149992257342699</c:v>
                </c:pt>
                <c:pt idx="11733">
                  <c:v>16.151368833566401</c:v>
                </c:pt>
                <c:pt idx="11734">
                  <c:v>16.152745409790199</c:v>
                </c:pt>
                <c:pt idx="11735">
                  <c:v>16.154121986014001</c:v>
                </c:pt>
                <c:pt idx="11736">
                  <c:v>16.155498562237799</c:v>
                </c:pt>
                <c:pt idx="11737">
                  <c:v>16.156875138461501</c:v>
                </c:pt>
                <c:pt idx="11738">
                  <c:v>16.158251714685299</c:v>
                </c:pt>
                <c:pt idx="11739">
                  <c:v>16.159628290909101</c:v>
                </c:pt>
                <c:pt idx="11740">
                  <c:v>16.161004867132899</c:v>
                </c:pt>
                <c:pt idx="11741">
                  <c:v>16.162381443356601</c:v>
                </c:pt>
                <c:pt idx="11742">
                  <c:v>16.163758019580399</c:v>
                </c:pt>
                <c:pt idx="11743">
                  <c:v>16.165134595804201</c:v>
                </c:pt>
                <c:pt idx="11744">
                  <c:v>16.166511172027999</c:v>
                </c:pt>
                <c:pt idx="11745">
                  <c:v>16.1678877482518</c:v>
                </c:pt>
                <c:pt idx="11746">
                  <c:v>16.169264324475499</c:v>
                </c:pt>
                <c:pt idx="11747">
                  <c:v>16.170640900699301</c:v>
                </c:pt>
                <c:pt idx="11748">
                  <c:v>16.172017476923099</c:v>
                </c:pt>
                <c:pt idx="11749">
                  <c:v>16.1733940531469</c:v>
                </c:pt>
                <c:pt idx="11750">
                  <c:v>16.174770629370599</c:v>
                </c:pt>
                <c:pt idx="11751">
                  <c:v>16.1761472055944</c:v>
                </c:pt>
                <c:pt idx="11752">
                  <c:v>16.177523781818199</c:v>
                </c:pt>
                <c:pt idx="11753">
                  <c:v>16.178900358042</c:v>
                </c:pt>
                <c:pt idx="11754">
                  <c:v>16.180276934265699</c:v>
                </c:pt>
                <c:pt idx="11755">
                  <c:v>16.1816535104895</c:v>
                </c:pt>
                <c:pt idx="11756">
                  <c:v>16.183030086713298</c:v>
                </c:pt>
                <c:pt idx="11757">
                  <c:v>16.1844066629371</c:v>
                </c:pt>
                <c:pt idx="11758">
                  <c:v>16.185783239160799</c:v>
                </c:pt>
                <c:pt idx="11759">
                  <c:v>16.1871598153846</c:v>
                </c:pt>
                <c:pt idx="11760">
                  <c:v>16.188536391608402</c:v>
                </c:pt>
                <c:pt idx="11761">
                  <c:v>16.1899129678322</c:v>
                </c:pt>
                <c:pt idx="11762">
                  <c:v>16.191289544055898</c:v>
                </c:pt>
                <c:pt idx="11763">
                  <c:v>16.1926661202797</c:v>
                </c:pt>
                <c:pt idx="11764">
                  <c:v>16.194042696503502</c:v>
                </c:pt>
                <c:pt idx="11765">
                  <c:v>16.1954192727273</c:v>
                </c:pt>
                <c:pt idx="11766">
                  <c:v>16.196795848951101</c:v>
                </c:pt>
                <c:pt idx="11767">
                  <c:v>16.1981724251748</c:v>
                </c:pt>
                <c:pt idx="11768">
                  <c:v>16.199549001398601</c:v>
                </c:pt>
                <c:pt idx="11769">
                  <c:v>16.200925577622399</c:v>
                </c:pt>
                <c:pt idx="11770">
                  <c:v>16.202302153846201</c:v>
                </c:pt>
                <c:pt idx="11771">
                  <c:v>16.2036787300699</c:v>
                </c:pt>
                <c:pt idx="11772">
                  <c:v>16.205055306293701</c:v>
                </c:pt>
                <c:pt idx="11773">
                  <c:v>16.206431882517499</c:v>
                </c:pt>
                <c:pt idx="11774">
                  <c:v>16.207808458741301</c:v>
                </c:pt>
                <c:pt idx="11775">
                  <c:v>16.209185034965</c:v>
                </c:pt>
                <c:pt idx="11776">
                  <c:v>16.210561611188801</c:v>
                </c:pt>
                <c:pt idx="11777">
                  <c:v>16.211938187412599</c:v>
                </c:pt>
                <c:pt idx="11778">
                  <c:v>16.213314763636401</c:v>
                </c:pt>
                <c:pt idx="11779">
                  <c:v>16.214691339860099</c:v>
                </c:pt>
                <c:pt idx="11780">
                  <c:v>16.216067916083901</c:v>
                </c:pt>
                <c:pt idx="11781">
                  <c:v>16.217444492307699</c:v>
                </c:pt>
                <c:pt idx="11782">
                  <c:v>16.218821068531501</c:v>
                </c:pt>
                <c:pt idx="11783">
                  <c:v>16.220197644755299</c:v>
                </c:pt>
                <c:pt idx="11784">
                  <c:v>16.221574220979001</c:v>
                </c:pt>
                <c:pt idx="11785">
                  <c:v>16.222950797202799</c:v>
                </c:pt>
                <c:pt idx="11786">
                  <c:v>16.2243273734266</c:v>
                </c:pt>
                <c:pt idx="11787">
                  <c:v>16.225703949650399</c:v>
                </c:pt>
                <c:pt idx="11788">
                  <c:v>16.227080525874101</c:v>
                </c:pt>
                <c:pt idx="11789">
                  <c:v>16.228457102097899</c:v>
                </c:pt>
                <c:pt idx="11790">
                  <c:v>16.2298336783217</c:v>
                </c:pt>
                <c:pt idx="11791">
                  <c:v>16.231210254545498</c:v>
                </c:pt>
                <c:pt idx="11792">
                  <c:v>16.232586830769201</c:v>
                </c:pt>
                <c:pt idx="11793">
                  <c:v>16.233963406992999</c:v>
                </c:pt>
                <c:pt idx="11794">
                  <c:v>16.2353399832168</c:v>
                </c:pt>
                <c:pt idx="11795">
                  <c:v>16.236716559440602</c:v>
                </c:pt>
                <c:pt idx="11796">
                  <c:v>16.2380931356643</c:v>
                </c:pt>
                <c:pt idx="11797">
                  <c:v>16.239469711888098</c:v>
                </c:pt>
                <c:pt idx="11798">
                  <c:v>16.2408462881119</c:v>
                </c:pt>
                <c:pt idx="11799">
                  <c:v>16.242222864335702</c:v>
                </c:pt>
                <c:pt idx="11800">
                  <c:v>16.2435994405594</c:v>
                </c:pt>
                <c:pt idx="11801">
                  <c:v>16.244976016783198</c:v>
                </c:pt>
                <c:pt idx="11802">
                  <c:v>16.246352593007</c:v>
                </c:pt>
                <c:pt idx="11803">
                  <c:v>16.247729169230801</c:v>
                </c:pt>
                <c:pt idx="11804">
                  <c:v>16.2491057454545</c:v>
                </c:pt>
                <c:pt idx="11805">
                  <c:v>16.250482321678302</c:v>
                </c:pt>
                <c:pt idx="11806">
                  <c:v>16.2518588979021</c:v>
                </c:pt>
                <c:pt idx="11807">
                  <c:v>16.253235474125901</c:v>
                </c:pt>
                <c:pt idx="11808">
                  <c:v>16.254612050349699</c:v>
                </c:pt>
                <c:pt idx="11809">
                  <c:v>16.255988626573401</c:v>
                </c:pt>
                <c:pt idx="11810">
                  <c:v>16.2573652027972</c:v>
                </c:pt>
                <c:pt idx="11811">
                  <c:v>16.258741779021001</c:v>
                </c:pt>
                <c:pt idx="11812">
                  <c:v>16.260118355244799</c:v>
                </c:pt>
                <c:pt idx="11813">
                  <c:v>16.261494931468501</c:v>
                </c:pt>
                <c:pt idx="11814">
                  <c:v>16.262871507692299</c:v>
                </c:pt>
                <c:pt idx="11815">
                  <c:v>16.264248083916101</c:v>
                </c:pt>
                <c:pt idx="11816">
                  <c:v>16.265624660139899</c:v>
                </c:pt>
                <c:pt idx="11817">
                  <c:v>16.267001236363601</c:v>
                </c:pt>
                <c:pt idx="11818">
                  <c:v>16.268377812587399</c:v>
                </c:pt>
                <c:pt idx="11819">
                  <c:v>16.269754388811201</c:v>
                </c:pt>
                <c:pt idx="11820">
                  <c:v>16.271130965034999</c:v>
                </c:pt>
                <c:pt idx="11821">
                  <c:v>16.272507541258701</c:v>
                </c:pt>
                <c:pt idx="11822">
                  <c:v>16.273884117482499</c:v>
                </c:pt>
                <c:pt idx="11823">
                  <c:v>16.275260693706301</c:v>
                </c:pt>
                <c:pt idx="11824">
                  <c:v>16.276637269930099</c:v>
                </c:pt>
                <c:pt idx="11825">
                  <c:v>16.278013846153801</c:v>
                </c:pt>
                <c:pt idx="11826">
                  <c:v>16.279390422377599</c:v>
                </c:pt>
                <c:pt idx="11827">
                  <c:v>16.280766998601401</c:v>
                </c:pt>
                <c:pt idx="11828">
                  <c:v>16.282143574825199</c:v>
                </c:pt>
                <c:pt idx="11829">
                  <c:v>16.283520151049</c:v>
                </c:pt>
                <c:pt idx="11830">
                  <c:v>16.284896727272699</c:v>
                </c:pt>
                <c:pt idx="11831">
                  <c:v>16.2862733034965</c:v>
                </c:pt>
                <c:pt idx="11832">
                  <c:v>16.287649879720298</c:v>
                </c:pt>
                <c:pt idx="11833">
                  <c:v>16.2890264559441</c:v>
                </c:pt>
                <c:pt idx="11834">
                  <c:v>16.290403032167799</c:v>
                </c:pt>
                <c:pt idx="11835">
                  <c:v>16.2917796083916</c:v>
                </c:pt>
                <c:pt idx="11836">
                  <c:v>16.293156184615398</c:v>
                </c:pt>
                <c:pt idx="11837">
                  <c:v>16.2945327608392</c:v>
                </c:pt>
                <c:pt idx="11838">
                  <c:v>16.295909337062898</c:v>
                </c:pt>
                <c:pt idx="11839">
                  <c:v>16.2972859132867</c:v>
                </c:pt>
                <c:pt idx="11840">
                  <c:v>16.298662489510502</c:v>
                </c:pt>
                <c:pt idx="11841">
                  <c:v>16.3000390657343</c:v>
                </c:pt>
                <c:pt idx="11842">
                  <c:v>16.301415641957998</c:v>
                </c:pt>
                <c:pt idx="11843">
                  <c:v>16.3027922181818</c:v>
                </c:pt>
                <c:pt idx="11844">
                  <c:v>16.304168794405602</c:v>
                </c:pt>
                <c:pt idx="11845">
                  <c:v>16.3055453706294</c:v>
                </c:pt>
                <c:pt idx="11846">
                  <c:v>16.306921946853102</c:v>
                </c:pt>
                <c:pt idx="11847">
                  <c:v>16.3082985230769</c:v>
                </c:pt>
                <c:pt idx="11848">
                  <c:v>16.309675099300701</c:v>
                </c:pt>
                <c:pt idx="11849">
                  <c:v>16.311051675524499</c:v>
                </c:pt>
                <c:pt idx="11850">
                  <c:v>16.312428251748301</c:v>
                </c:pt>
                <c:pt idx="11851">
                  <c:v>16.313804827972</c:v>
                </c:pt>
                <c:pt idx="11852">
                  <c:v>16.315181404195801</c:v>
                </c:pt>
                <c:pt idx="11853">
                  <c:v>16.316557980419599</c:v>
                </c:pt>
                <c:pt idx="11854">
                  <c:v>16.317934556643401</c:v>
                </c:pt>
                <c:pt idx="11855">
                  <c:v>16.319311132867099</c:v>
                </c:pt>
                <c:pt idx="11856">
                  <c:v>16.320687709090901</c:v>
                </c:pt>
                <c:pt idx="11857">
                  <c:v>16.322064285314699</c:v>
                </c:pt>
                <c:pt idx="11858">
                  <c:v>16.323440861538501</c:v>
                </c:pt>
                <c:pt idx="11859">
                  <c:v>16.324817437762199</c:v>
                </c:pt>
                <c:pt idx="11860">
                  <c:v>16.326194013986001</c:v>
                </c:pt>
                <c:pt idx="11861">
                  <c:v>16.327570590209799</c:v>
                </c:pt>
                <c:pt idx="11862">
                  <c:v>16.328947166433601</c:v>
                </c:pt>
                <c:pt idx="11863">
                  <c:v>16.330323742657299</c:v>
                </c:pt>
                <c:pt idx="11864">
                  <c:v>16.331700318881101</c:v>
                </c:pt>
                <c:pt idx="11865">
                  <c:v>16.333076895104899</c:v>
                </c:pt>
                <c:pt idx="11866">
                  <c:v>16.3344534713287</c:v>
                </c:pt>
                <c:pt idx="11867">
                  <c:v>16.335830047552498</c:v>
                </c:pt>
                <c:pt idx="11868">
                  <c:v>16.337206623776201</c:v>
                </c:pt>
                <c:pt idx="11869">
                  <c:v>16.338583199999999</c:v>
                </c:pt>
                <c:pt idx="11870">
                  <c:v>16.3399597762238</c:v>
                </c:pt>
                <c:pt idx="11871">
                  <c:v>16.341336352447598</c:v>
                </c:pt>
                <c:pt idx="11872">
                  <c:v>16.3427129286713</c:v>
                </c:pt>
                <c:pt idx="11873">
                  <c:v>16.344089504895098</c:v>
                </c:pt>
                <c:pt idx="11874">
                  <c:v>16.3454660811189</c:v>
                </c:pt>
                <c:pt idx="11875">
                  <c:v>16.346842657342702</c:v>
                </c:pt>
                <c:pt idx="11876">
                  <c:v>16.3482192335664</c:v>
                </c:pt>
                <c:pt idx="11877">
                  <c:v>16.349595809790198</c:v>
                </c:pt>
                <c:pt idx="11878">
                  <c:v>16.350972386014</c:v>
                </c:pt>
                <c:pt idx="11879">
                  <c:v>16.352348962237802</c:v>
                </c:pt>
                <c:pt idx="11880">
                  <c:v>16.3537255384615</c:v>
                </c:pt>
                <c:pt idx="11881">
                  <c:v>16.355102114685302</c:v>
                </c:pt>
                <c:pt idx="11882">
                  <c:v>16.3564786909091</c:v>
                </c:pt>
                <c:pt idx="11883">
                  <c:v>16.357855267132901</c:v>
                </c:pt>
                <c:pt idx="11884">
                  <c:v>16.3592318433566</c:v>
                </c:pt>
                <c:pt idx="11885">
                  <c:v>16.360608419580402</c:v>
                </c:pt>
                <c:pt idx="11886">
                  <c:v>16.3619849958042</c:v>
                </c:pt>
                <c:pt idx="11887">
                  <c:v>16.363361572028001</c:v>
                </c:pt>
                <c:pt idx="11888">
                  <c:v>16.364738148251799</c:v>
                </c:pt>
                <c:pt idx="11889">
                  <c:v>16.366114724475501</c:v>
                </c:pt>
                <c:pt idx="11890">
                  <c:v>16.367491300699299</c:v>
                </c:pt>
                <c:pt idx="11891">
                  <c:v>16.368867876923101</c:v>
                </c:pt>
                <c:pt idx="11892">
                  <c:v>16.370244453146899</c:v>
                </c:pt>
                <c:pt idx="11893">
                  <c:v>16.371621029370601</c:v>
                </c:pt>
                <c:pt idx="11894">
                  <c:v>16.372997605594399</c:v>
                </c:pt>
                <c:pt idx="11895">
                  <c:v>16.374374181818201</c:v>
                </c:pt>
                <c:pt idx="11896">
                  <c:v>16.375750758041999</c:v>
                </c:pt>
                <c:pt idx="11897">
                  <c:v>16.377127334265701</c:v>
                </c:pt>
                <c:pt idx="11898">
                  <c:v>16.378503910489499</c:v>
                </c:pt>
                <c:pt idx="11899">
                  <c:v>16.379880486713301</c:v>
                </c:pt>
                <c:pt idx="11900">
                  <c:v>16.381257062937099</c:v>
                </c:pt>
                <c:pt idx="11901">
                  <c:v>16.382633639160801</c:v>
                </c:pt>
                <c:pt idx="11902">
                  <c:v>16.384010215384599</c:v>
                </c:pt>
                <c:pt idx="11903">
                  <c:v>16.385386791608401</c:v>
                </c:pt>
                <c:pt idx="11904">
                  <c:v>16.386763367832199</c:v>
                </c:pt>
                <c:pt idx="11905">
                  <c:v>16.388139944055901</c:v>
                </c:pt>
                <c:pt idx="11906">
                  <c:v>16.389516520279699</c:v>
                </c:pt>
                <c:pt idx="11907">
                  <c:v>16.3908930965035</c:v>
                </c:pt>
                <c:pt idx="11908">
                  <c:v>16.392269672727299</c:v>
                </c:pt>
                <c:pt idx="11909">
                  <c:v>16.3936462489511</c:v>
                </c:pt>
                <c:pt idx="11910">
                  <c:v>16.395022825174799</c:v>
                </c:pt>
                <c:pt idx="11911">
                  <c:v>16.3963994013986</c:v>
                </c:pt>
                <c:pt idx="11912">
                  <c:v>16.397775977622398</c:v>
                </c:pt>
                <c:pt idx="11913">
                  <c:v>16.3991525538462</c:v>
                </c:pt>
                <c:pt idx="11914">
                  <c:v>16.400529130069899</c:v>
                </c:pt>
                <c:pt idx="11915">
                  <c:v>16.4019057062937</c:v>
                </c:pt>
                <c:pt idx="11916">
                  <c:v>16.403282282517502</c:v>
                </c:pt>
                <c:pt idx="11917">
                  <c:v>16.4046588587413</c:v>
                </c:pt>
                <c:pt idx="11918">
                  <c:v>16.406035434964998</c:v>
                </c:pt>
                <c:pt idx="11919">
                  <c:v>16.4074120111888</c:v>
                </c:pt>
                <c:pt idx="11920">
                  <c:v>16.408788587412602</c:v>
                </c:pt>
                <c:pt idx="11921">
                  <c:v>16.4101651636364</c:v>
                </c:pt>
                <c:pt idx="11922">
                  <c:v>16.411541739860098</c:v>
                </c:pt>
                <c:pt idx="11923">
                  <c:v>16.4129183160839</c:v>
                </c:pt>
                <c:pt idx="11924">
                  <c:v>16.414294892307701</c:v>
                </c:pt>
                <c:pt idx="11925">
                  <c:v>16.415671468531499</c:v>
                </c:pt>
                <c:pt idx="11926">
                  <c:v>16.417048044755202</c:v>
                </c:pt>
                <c:pt idx="11927">
                  <c:v>16.418424620979</c:v>
                </c:pt>
                <c:pt idx="11928">
                  <c:v>16.419801197202801</c:v>
                </c:pt>
                <c:pt idx="11929">
                  <c:v>16.421177773426599</c:v>
                </c:pt>
                <c:pt idx="11930">
                  <c:v>16.422554349650401</c:v>
                </c:pt>
                <c:pt idx="11931">
                  <c:v>16.4239309258741</c:v>
                </c:pt>
                <c:pt idx="11932">
                  <c:v>16.425307502097901</c:v>
                </c:pt>
                <c:pt idx="11933">
                  <c:v>16.426684078321699</c:v>
                </c:pt>
                <c:pt idx="11934">
                  <c:v>16.428060654545501</c:v>
                </c:pt>
                <c:pt idx="11935">
                  <c:v>16.429437230769199</c:v>
                </c:pt>
                <c:pt idx="11936">
                  <c:v>16.430813806993001</c:v>
                </c:pt>
                <c:pt idx="11937">
                  <c:v>16.432190383216799</c:v>
                </c:pt>
                <c:pt idx="11938">
                  <c:v>16.433566959440601</c:v>
                </c:pt>
                <c:pt idx="11939">
                  <c:v>16.434943535664299</c:v>
                </c:pt>
                <c:pt idx="11940">
                  <c:v>16.436320111888101</c:v>
                </c:pt>
                <c:pt idx="11941">
                  <c:v>16.437696688111899</c:v>
                </c:pt>
                <c:pt idx="11942">
                  <c:v>16.4390732643357</c:v>
                </c:pt>
                <c:pt idx="11943">
                  <c:v>16.440449840559399</c:v>
                </c:pt>
                <c:pt idx="11944">
                  <c:v>16.441826416783201</c:v>
                </c:pt>
                <c:pt idx="11945">
                  <c:v>16.443202993006999</c:v>
                </c:pt>
                <c:pt idx="11946">
                  <c:v>16.4445795692308</c:v>
                </c:pt>
                <c:pt idx="11947">
                  <c:v>16.445956145454598</c:v>
                </c:pt>
                <c:pt idx="11948">
                  <c:v>16.447332721678301</c:v>
                </c:pt>
                <c:pt idx="11949">
                  <c:v>16.448709297902099</c:v>
                </c:pt>
                <c:pt idx="11950">
                  <c:v>16.4500858741259</c:v>
                </c:pt>
                <c:pt idx="11951">
                  <c:v>16.451462450349698</c:v>
                </c:pt>
                <c:pt idx="11952">
                  <c:v>16.4528390265734</c:v>
                </c:pt>
                <c:pt idx="11953">
                  <c:v>16.454215602797198</c:v>
                </c:pt>
                <c:pt idx="11954">
                  <c:v>16.455592179021</c:v>
                </c:pt>
                <c:pt idx="11955">
                  <c:v>16.456968755244802</c:v>
                </c:pt>
                <c:pt idx="11956">
                  <c:v>16.4583453314685</c:v>
                </c:pt>
                <c:pt idx="11957">
                  <c:v>16.459721907692298</c:v>
                </c:pt>
                <c:pt idx="11958">
                  <c:v>16.4610984839161</c:v>
                </c:pt>
                <c:pt idx="11959">
                  <c:v>16.462475060139901</c:v>
                </c:pt>
                <c:pt idx="11960">
                  <c:v>16.4638516363636</c:v>
                </c:pt>
                <c:pt idx="11961">
                  <c:v>16.465228212587402</c:v>
                </c:pt>
                <c:pt idx="11962">
                  <c:v>16.4666047888112</c:v>
                </c:pt>
                <c:pt idx="11963">
                  <c:v>16.467981365035001</c:v>
                </c:pt>
                <c:pt idx="11964">
                  <c:v>16.4693579412587</c:v>
                </c:pt>
                <c:pt idx="11965">
                  <c:v>16.470734517482502</c:v>
                </c:pt>
                <c:pt idx="11966">
                  <c:v>16.4721110937063</c:v>
                </c:pt>
                <c:pt idx="11967">
                  <c:v>16.473487669930101</c:v>
                </c:pt>
                <c:pt idx="11968">
                  <c:v>16.4748642461538</c:v>
                </c:pt>
                <c:pt idx="11969">
                  <c:v>16.476240822377601</c:v>
                </c:pt>
                <c:pt idx="11970">
                  <c:v>16.477617398601399</c:v>
                </c:pt>
                <c:pt idx="11971">
                  <c:v>16.478993974825201</c:v>
                </c:pt>
                <c:pt idx="11972">
                  <c:v>16.480370551048999</c:v>
                </c:pt>
                <c:pt idx="11973">
                  <c:v>16.481747127272701</c:v>
                </c:pt>
                <c:pt idx="11974">
                  <c:v>16.483123703496499</c:v>
                </c:pt>
                <c:pt idx="11975">
                  <c:v>16.484500279720301</c:v>
                </c:pt>
                <c:pt idx="11976">
                  <c:v>16.485876855944099</c:v>
                </c:pt>
                <c:pt idx="11977">
                  <c:v>16.487253432167801</c:v>
                </c:pt>
                <c:pt idx="11978">
                  <c:v>16.488630008391599</c:v>
                </c:pt>
                <c:pt idx="11979">
                  <c:v>16.490006584615401</c:v>
                </c:pt>
                <c:pt idx="11980">
                  <c:v>16.491383160839199</c:v>
                </c:pt>
                <c:pt idx="11981">
                  <c:v>16.492759737062901</c:v>
                </c:pt>
                <c:pt idx="11982">
                  <c:v>16.494136313286699</c:v>
                </c:pt>
                <c:pt idx="11983">
                  <c:v>16.495512889510501</c:v>
                </c:pt>
                <c:pt idx="11984">
                  <c:v>16.496889465734299</c:v>
                </c:pt>
                <c:pt idx="11985">
                  <c:v>16.498266041958001</c:v>
                </c:pt>
                <c:pt idx="11986">
                  <c:v>16.499642618181799</c:v>
                </c:pt>
                <c:pt idx="11987">
                  <c:v>16.5010191944056</c:v>
                </c:pt>
                <c:pt idx="11988">
                  <c:v>16.502395770629398</c:v>
                </c:pt>
                <c:pt idx="11989">
                  <c:v>16.5037723468532</c:v>
                </c:pt>
                <c:pt idx="11990">
                  <c:v>16.505148923076899</c:v>
                </c:pt>
                <c:pt idx="11991">
                  <c:v>16.5065254993007</c:v>
                </c:pt>
                <c:pt idx="11992">
                  <c:v>16.507902075524498</c:v>
                </c:pt>
                <c:pt idx="11993">
                  <c:v>16.5092786517483</c:v>
                </c:pt>
                <c:pt idx="11994">
                  <c:v>16.510655227971998</c:v>
                </c:pt>
                <c:pt idx="11995">
                  <c:v>16.5120318041958</c:v>
                </c:pt>
                <c:pt idx="11996">
                  <c:v>16.513408380419602</c:v>
                </c:pt>
                <c:pt idx="11997">
                  <c:v>16.5147849566434</c:v>
                </c:pt>
                <c:pt idx="11998">
                  <c:v>16.516161532867098</c:v>
                </c:pt>
                <c:pt idx="11999">
                  <c:v>16.5175381090909</c:v>
                </c:pt>
                <c:pt idx="12000">
                  <c:v>16.518914685314702</c:v>
                </c:pt>
                <c:pt idx="12001">
                  <c:v>16.5202912615385</c:v>
                </c:pt>
                <c:pt idx="12002">
                  <c:v>16.521667837762202</c:v>
                </c:pt>
                <c:pt idx="12003">
                  <c:v>16.523044413986</c:v>
                </c:pt>
                <c:pt idx="12004">
                  <c:v>16.524420990209801</c:v>
                </c:pt>
                <c:pt idx="12005">
                  <c:v>16.525797566433599</c:v>
                </c:pt>
                <c:pt idx="12006">
                  <c:v>16.527174142657302</c:v>
                </c:pt>
                <c:pt idx="12007">
                  <c:v>16.5285507188811</c:v>
                </c:pt>
                <c:pt idx="12008">
                  <c:v>16.529927295104901</c:v>
                </c:pt>
                <c:pt idx="12009">
                  <c:v>16.531303871328699</c:v>
                </c:pt>
                <c:pt idx="12010">
                  <c:v>16.532680447552401</c:v>
                </c:pt>
                <c:pt idx="12011">
                  <c:v>16.534057023776199</c:v>
                </c:pt>
                <c:pt idx="12012">
                  <c:v>16.535433600000001</c:v>
                </c:pt>
                <c:pt idx="12013">
                  <c:v>16.536810176223799</c:v>
                </c:pt>
                <c:pt idx="12014">
                  <c:v>16.538186752447601</c:v>
                </c:pt>
                <c:pt idx="12015">
                  <c:v>16.539563328671299</c:v>
                </c:pt>
                <c:pt idx="12016">
                  <c:v>16.540939904895101</c:v>
                </c:pt>
                <c:pt idx="12017">
                  <c:v>16.542316481118899</c:v>
                </c:pt>
                <c:pt idx="12018">
                  <c:v>16.543693057342701</c:v>
                </c:pt>
                <c:pt idx="12019">
                  <c:v>16.545069633566399</c:v>
                </c:pt>
                <c:pt idx="12020">
                  <c:v>16.546446209790201</c:v>
                </c:pt>
                <c:pt idx="12021">
                  <c:v>16.547822786013999</c:v>
                </c:pt>
                <c:pt idx="12022">
                  <c:v>16.5491993622378</c:v>
                </c:pt>
                <c:pt idx="12023">
                  <c:v>16.550575938461499</c:v>
                </c:pt>
                <c:pt idx="12024">
                  <c:v>16.551952514685301</c:v>
                </c:pt>
                <c:pt idx="12025">
                  <c:v>16.553329090909099</c:v>
                </c:pt>
                <c:pt idx="12026">
                  <c:v>16.5547056671329</c:v>
                </c:pt>
                <c:pt idx="12027">
                  <c:v>16.556082243356599</c:v>
                </c:pt>
                <c:pt idx="12028">
                  <c:v>16.5574588195804</c:v>
                </c:pt>
                <c:pt idx="12029">
                  <c:v>16.558835395804198</c:v>
                </c:pt>
                <c:pt idx="12030">
                  <c:v>16.560211972028</c:v>
                </c:pt>
                <c:pt idx="12031">
                  <c:v>16.561588548251802</c:v>
                </c:pt>
                <c:pt idx="12032">
                  <c:v>16.5629651244755</c:v>
                </c:pt>
                <c:pt idx="12033">
                  <c:v>16.564341700699298</c:v>
                </c:pt>
                <c:pt idx="12034">
                  <c:v>16.5657182769231</c:v>
                </c:pt>
                <c:pt idx="12035">
                  <c:v>16.567094853146902</c:v>
                </c:pt>
                <c:pt idx="12036">
                  <c:v>16.5684714293706</c:v>
                </c:pt>
                <c:pt idx="12037">
                  <c:v>16.569848005594402</c:v>
                </c:pt>
                <c:pt idx="12038">
                  <c:v>16.5712245818182</c:v>
                </c:pt>
                <c:pt idx="12039">
                  <c:v>16.572601158042001</c:v>
                </c:pt>
                <c:pt idx="12040">
                  <c:v>16.5739777342657</c:v>
                </c:pt>
                <c:pt idx="12041">
                  <c:v>16.575354310489502</c:v>
                </c:pt>
                <c:pt idx="12042">
                  <c:v>16.5767308867133</c:v>
                </c:pt>
                <c:pt idx="12043">
                  <c:v>16.578107462937101</c:v>
                </c:pt>
                <c:pt idx="12044">
                  <c:v>16.5794840391608</c:v>
                </c:pt>
                <c:pt idx="12045">
                  <c:v>16.580860615384601</c:v>
                </c:pt>
                <c:pt idx="12046">
                  <c:v>16.582237191608399</c:v>
                </c:pt>
                <c:pt idx="12047">
                  <c:v>16.583613767832201</c:v>
                </c:pt>
                <c:pt idx="12048">
                  <c:v>16.5849903440559</c:v>
                </c:pt>
                <c:pt idx="12049">
                  <c:v>16.586366920279701</c:v>
                </c:pt>
                <c:pt idx="12050">
                  <c:v>16.587743496503499</c:v>
                </c:pt>
                <c:pt idx="12051">
                  <c:v>16.589120072727301</c:v>
                </c:pt>
                <c:pt idx="12052">
                  <c:v>16.590496648951099</c:v>
                </c:pt>
                <c:pt idx="12053">
                  <c:v>16.591873225174801</c:v>
                </c:pt>
                <c:pt idx="12054">
                  <c:v>16.593249801398599</c:v>
                </c:pt>
                <c:pt idx="12055">
                  <c:v>16.594626377622401</c:v>
                </c:pt>
                <c:pt idx="12056">
                  <c:v>16.596002953846199</c:v>
                </c:pt>
                <c:pt idx="12057">
                  <c:v>16.597379530069901</c:v>
                </c:pt>
                <c:pt idx="12058">
                  <c:v>16.598756106293699</c:v>
                </c:pt>
                <c:pt idx="12059">
                  <c:v>16.600132682517501</c:v>
                </c:pt>
                <c:pt idx="12060">
                  <c:v>16.601509258741299</c:v>
                </c:pt>
                <c:pt idx="12061">
                  <c:v>16.602885834965001</c:v>
                </c:pt>
                <c:pt idx="12062">
                  <c:v>16.604262411188799</c:v>
                </c:pt>
                <c:pt idx="12063">
                  <c:v>16.6056389874126</c:v>
                </c:pt>
                <c:pt idx="12064">
                  <c:v>16.607015563636399</c:v>
                </c:pt>
                <c:pt idx="12065">
                  <c:v>16.608392139860101</c:v>
                </c:pt>
                <c:pt idx="12066">
                  <c:v>16.609768716083899</c:v>
                </c:pt>
                <c:pt idx="12067">
                  <c:v>16.6111452923077</c:v>
                </c:pt>
                <c:pt idx="12068">
                  <c:v>16.612521868531498</c:v>
                </c:pt>
                <c:pt idx="12069">
                  <c:v>16.613898444755201</c:v>
                </c:pt>
                <c:pt idx="12070">
                  <c:v>16.615275020978999</c:v>
                </c:pt>
                <c:pt idx="12071">
                  <c:v>16.6166515972028</c:v>
                </c:pt>
                <c:pt idx="12072">
                  <c:v>16.618028173426602</c:v>
                </c:pt>
                <c:pt idx="12073">
                  <c:v>16.6194047496504</c:v>
                </c:pt>
                <c:pt idx="12074">
                  <c:v>16.620781325874098</c:v>
                </c:pt>
                <c:pt idx="12075">
                  <c:v>16.6221579020979</c:v>
                </c:pt>
                <c:pt idx="12076">
                  <c:v>16.623534478321702</c:v>
                </c:pt>
                <c:pt idx="12077">
                  <c:v>16.6249110545455</c:v>
                </c:pt>
                <c:pt idx="12078">
                  <c:v>16.626287630769198</c:v>
                </c:pt>
                <c:pt idx="12079">
                  <c:v>16.627664206993</c:v>
                </c:pt>
                <c:pt idx="12080">
                  <c:v>16.629040783216801</c:v>
                </c:pt>
                <c:pt idx="12081">
                  <c:v>16.6304173594406</c:v>
                </c:pt>
                <c:pt idx="12082">
                  <c:v>16.631793935664302</c:v>
                </c:pt>
                <c:pt idx="12083">
                  <c:v>16.6331705118881</c:v>
                </c:pt>
                <c:pt idx="12084">
                  <c:v>16.634547088111901</c:v>
                </c:pt>
                <c:pt idx="12085">
                  <c:v>16.635923664335699</c:v>
                </c:pt>
                <c:pt idx="12086">
                  <c:v>16.637300240559401</c:v>
                </c:pt>
                <c:pt idx="12087">
                  <c:v>16.6386768167832</c:v>
                </c:pt>
                <c:pt idx="12088">
                  <c:v>16.640053393007001</c:v>
                </c:pt>
                <c:pt idx="12089">
                  <c:v>16.641429969230799</c:v>
                </c:pt>
                <c:pt idx="12090">
                  <c:v>16.642806545454501</c:v>
                </c:pt>
                <c:pt idx="12091">
                  <c:v>16.644183121678299</c:v>
                </c:pt>
                <c:pt idx="12092">
                  <c:v>16.645559697902101</c:v>
                </c:pt>
                <c:pt idx="12093">
                  <c:v>16.646936274125899</c:v>
                </c:pt>
                <c:pt idx="12094">
                  <c:v>16.648312850349701</c:v>
                </c:pt>
                <c:pt idx="12095">
                  <c:v>16.649689426573399</c:v>
                </c:pt>
                <c:pt idx="12096">
                  <c:v>16.651066002797201</c:v>
                </c:pt>
                <c:pt idx="12097">
                  <c:v>16.652442579020999</c:v>
                </c:pt>
                <c:pt idx="12098">
                  <c:v>16.6538191552448</c:v>
                </c:pt>
                <c:pt idx="12099">
                  <c:v>16.655195731468499</c:v>
                </c:pt>
                <c:pt idx="12100">
                  <c:v>16.656572307692301</c:v>
                </c:pt>
                <c:pt idx="12101">
                  <c:v>16.657948883916099</c:v>
                </c:pt>
                <c:pt idx="12102">
                  <c:v>16.6593254601399</c:v>
                </c:pt>
                <c:pt idx="12103">
                  <c:v>16.660702036363599</c:v>
                </c:pt>
                <c:pt idx="12104">
                  <c:v>16.662078612587401</c:v>
                </c:pt>
                <c:pt idx="12105">
                  <c:v>16.663455188811199</c:v>
                </c:pt>
                <c:pt idx="12106">
                  <c:v>16.664831765035</c:v>
                </c:pt>
                <c:pt idx="12107">
                  <c:v>16.666208341258699</c:v>
                </c:pt>
                <c:pt idx="12108">
                  <c:v>16.6675849174825</c:v>
                </c:pt>
                <c:pt idx="12109">
                  <c:v>16.668961493706298</c:v>
                </c:pt>
                <c:pt idx="12110">
                  <c:v>16.6703380699301</c:v>
                </c:pt>
                <c:pt idx="12111">
                  <c:v>16.671714646153799</c:v>
                </c:pt>
                <c:pt idx="12112">
                  <c:v>16.6730912223776</c:v>
                </c:pt>
                <c:pt idx="12113">
                  <c:v>16.674467798601398</c:v>
                </c:pt>
                <c:pt idx="12114">
                  <c:v>16.6758443748252</c:v>
                </c:pt>
                <c:pt idx="12115">
                  <c:v>16.677220951049001</c:v>
                </c:pt>
                <c:pt idx="12116">
                  <c:v>16.6785975272727</c:v>
                </c:pt>
                <c:pt idx="12117">
                  <c:v>16.679974103496502</c:v>
                </c:pt>
                <c:pt idx="12118">
                  <c:v>16.6813506797203</c:v>
                </c:pt>
                <c:pt idx="12119">
                  <c:v>16.682727255944101</c:v>
                </c:pt>
                <c:pt idx="12120">
                  <c:v>16.6841038321678</c:v>
                </c:pt>
                <c:pt idx="12121">
                  <c:v>16.685480408391602</c:v>
                </c:pt>
                <c:pt idx="12122">
                  <c:v>16.6868569846154</c:v>
                </c:pt>
                <c:pt idx="12123">
                  <c:v>16.688233560839201</c:v>
                </c:pt>
                <c:pt idx="12124">
                  <c:v>16.6896101370629</c:v>
                </c:pt>
                <c:pt idx="12125">
                  <c:v>16.690986713286701</c:v>
                </c:pt>
                <c:pt idx="12126">
                  <c:v>16.692363289510499</c:v>
                </c:pt>
                <c:pt idx="12127">
                  <c:v>16.693739865734301</c:v>
                </c:pt>
                <c:pt idx="12128">
                  <c:v>16.695116441958</c:v>
                </c:pt>
                <c:pt idx="12129">
                  <c:v>16.696493018181801</c:v>
                </c:pt>
                <c:pt idx="12130">
                  <c:v>16.697869594405599</c:v>
                </c:pt>
                <c:pt idx="12131">
                  <c:v>16.699246170629401</c:v>
                </c:pt>
                <c:pt idx="12132">
                  <c:v>16.700622746853099</c:v>
                </c:pt>
                <c:pt idx="12133">
                  <c:v>16.701999323076901</c:v>
                </c:pt>
                <c:pt idx="12134">
                  <c:v>16.703375899300699</c:v>
                </c:pt>
                <c:pt idx="12135">
                  <c:v>16.704752475524501</c:v>
                </c:pt>
                <c:pt idx="12136">
                  <c:v>16.706129051748299</c:v>
                </c:pt>
                <c:pt idx="12137">
                  <c:v>16.707505627972001</c:v>
                </c:pt>
                <c:pt idx="12138">
                  <c:v>16.708882204195799</c:v>
                </c:pt>
                <c:pt idx="12139">
                  <c:v>16.710258780419601</c:v>
                </c:pt>
                <c:pt idx="12140">
                  <c:v>16.711635356643399</c:v>
                </c:pt>
                <c:pt idx="12141">
                  <c:v>16.713011932867101</c:v>
                </c:pt>
                <c:pt idx="12142">
                  <c:v>16.714388509090899</c:v>
                </c:pt>
                <c:pt idx="12143">
                  <c:v>16.7157650853147</c:v>
                </c:pt>
                <c:pt idx="12144">
                  <c:v>16.717141661538498</c:v>
                </c:pt>
                <c:pt idx="12145">
                  <c:v>16.718518237762201</c:v>
                </c:pt>
                <c:pt idx="12146">
                  <c:v>16.719894813985999</c:v>
                </c:pt>
                <c:pt idx="12147">
                  <c:v>16.7212713902098</c:v>
                </c:pt>
                <c:pt idx="12148">
                  <c:v>16.722647966433598</c:v>
                </c:pt>
                <c:pt idx="12149">
                  <c:v>16.7240245426573</c:v>
                </c:pt>
                <c:pt idx="12150">
                  <c:v>16.725401118881098</c:v>
                </c:pt>
                <c:pt idx="12151">
                  <c:v>16.7267776951049</c:v>
                </c:pt>
                <c:pt idx="12152">
                  <c:v>16.728154271328702</c:v>
                </c:pt>
                <c:pt idx="12153">
                  <c:v>16.7295308475525</c:v>
                </c:pt>
                <c:pt idx="12154">
                  <c:v>16.730907423776198</c:v>
                </c:pt>
                <c:pt idx="12155">
                  <c:v>16.732284</c:v>
                </c:pt>
                <c:pt idx="12156">
                  <c:v>16.733660576223802</c:v>
                </c:pt>
                <c:pt idx="12157">
                  <c:v>16.7350371524476</c:v>
                </c:pt>
                <c:pt idx="12158">
                  <c:v>16.736413728671302</c:v>
                </c:pt>
                <c:pt idx="12159">
                  <c:v>16.7377903048951</c:v>
                </c:pt>
                <c:pt idx="12160">
                  <c:v>16.739166881118901</c:v>
                </c:pt>
                <c:pt idx="12161">
                  <c:v>16.740543457342699</c:v>
                </c:pt>
                <c:pt idx="12162">
                  <c:v>16.741920033566402</c:v>
                </c:pt>
                <c:pt idx="12163">
                  <c:v>16.7432966097902</c:v>
                </c:pt>
                <c:pt idx="12164">
                  <c:v>16.744673186014001</c:v>
                </c:pt>
                <c:pt idx="12165">
                  <c:v>16.746049762237799</c:v>
                </c:pt>
                <c:pt idx="12166">
                  <c:v>16.747426338461501</c:v>
                </c:pt>
                <c:pt idx="12167">
                  <c:v>16.748802914685299</c:v>
                </c:pt>
                <c:pt idx="12168">
                  <c:v>16.750179490909101</c:v>
                </c:pt>
                <c:pt idx="12169">
                  <c:v>16.751556067132899</c:v>
                </c:pt>
                <c:pt idx="12170">
                  <c:v>16.752932643356601</c:v>
                </c:pt>
                <c:pt idx="12171">
                  <c:v>16.754309219580399</c:v>
                </c:pt>
                <c:pt idx="12172">
                  <c:v>16.755685795804201</c:v>
                </c:pt>
                <c:pt idx="12173">
                  <c:v>16.757062372027999</c:v>
                </c:pt>
                <c:pt idx="12174">
                  <c:v>16.758438948251801</c:v>
                </c:pt>
                <c:pt idx="12175">
                  <c:v>16.759815524475499</c:v>
                </c:pt>
                <c:pt idx="12176">
                  <c:v>16.761192100699301</c:v>
                </c:pt>
                <c:pt idx="12177">
                  <c:v>16.762568676923099</c:v>
                </c:pt>
                <c:pt idx="12178">
                  <c:v>16.7639452531469</c:v>
                </c:pt>
                <c:pt idx="12179">
                  <c:v>16.765321829370599</c:v>
                </c:pt>
                <c:pt idx="12180">
                  <c:v>16.766698405594401</c:v>
                </c:pt>
                <c:pt idx="12181">
                  <c:v>16.768074981818199</c:v>
                </c:pt>
                <c:pt idx="12182">
                  <c:v>16.769451558042</c:v>
                </c:pt>
                <c:pt idx="12183">
                  <c:v>16.770828134265699</c:v>
                </c:pt>
                <c:pt idx="12184">
                  <c:v>16.7722047104895</c:v>
                </c:pt>
                <c:pt idx="12185">
                  <c:v>16.773581286713299</c:v>
                </c:pt>
                <c:pt idx="12186">
                  <c:v>16.7749578629371</c:v>
                </c:pt>
                <c:pt idx="12187">
                  <c:v>16.776334439160799</c:v>
                </c:pt>
                <c:pt idx="12188">
                  <c:v>16.7777110153846</c:v>
                </c:pt>
                <c:pt idx="12189">
                  <c:v>16.779087591608398</c:v>
                </c:pt>
                <c:pt idx="12190">
                  <c:v>16.7804641678322</c:v>
                </c:pt>
                <c:pt idx="12191">
                  <c:v>16.781840744056002</c:v>
                </c:pt>
                <c:pt idx="12192">
                  <c:v>16.7832173202797</c:v>
                </c:pt>
                <c:pt idx="12193">
                  <c:v>16.784593896503502</c:v>
                </c:pt>
                <c:pt idx="12194">
                  <c:v>16.7859704727273</c:v>
                </c:pt>
                <c:pt idx="12195">
                  <c:v>16.787347048951101</c:v>
                </c:pt>
                <c:pt idx="12196">
                  <c:v>16.7887236251748</c:v>
                </c:pt>
                <c:pt idx="12197">
                  <c:v>16.790100201398602</c:v>
                </c:pt>
                <c:pt idx="12198">
                  <c:v>16.7914767776224</c:v>
                </c:pt>
                <c:pt idx="12199">
                  <c:v>16.792853353846201</c:v>
                </c:pt>
                <c:pt idx="12200">
                  <c:v>16.7942299300699</c:v>
                </c:pt>
                <c:pt idx="12201">
                  <c:v>16.795606506293701</c:v>
                </c:pt>
                <c:pt idx="12202">
                  <c:v>16.796983082517499</c:v>
                </c:pt>
                <c:pt idx="12203">
                  <c:v>16.798359658741301</c:v>
                </c:pt>
                <c:pt idx="12204">
                  <c:v>16.799736234965</c:v>
                </c:pt>
                <c:pt idx="12205">
                  <c:v>16.801112811188801</c:v>
                </c:pt>
                <c:pt idx="12206">
                  <c:v>16.802489387412599</c:v>
                </c:pt>
                <c:pt idx="12207">
                  <c:v>16.803865963636401</c:v>
                </c:pt>
                <c:pt idx="12208">
                  <c:v>16.8052425398601</c:v>
                </c:pt>
                <c:pt idx="12209">
                  <c:v>16.806619116083901</c:v>
                </c:pt>
                <c:pt idx="12210">
                  <c:v>16.807995692307699</c:v>
                </c:pt>
                <c:pt idx="12211">
                  <c:v>16.809372268531501</c:v>
                </c:pt>
                <c:pt idx="12212">
                  <c:v>16.810748844755199</c:v>
                </c:pt>
                <c:pt idx="12213">
                  <c:v>16.812125420979001</c:v>
                </c:pt>
                <c:pt idx="12214">
                  <c:v>16.813501997202799</c:v>
                </c:pt>
                <c:pt idx="12215">
                  <c:v>16.814878573426601</c:v>
                </c:pt>
                <c:pt idx="12216">
                  <c:v>16.816255149650399</c:v>
                </c:pt>
                <c:pt idx="12217">
                  <c:v>16.817631725874101</c:v>
                </c:pt>
                <c:pt idx="12218">
                  <c:v>16.819008302097899</c:v>
                </c:pt>
                <c:pt idx="12219">
                  <c:v>16.8203848783217</c:v>
                </c:pt>
                <c:pt idx="12220">
                  <c:v>16.821761454545499</c:v>
                </c:pt>
                <c:pt idx="12221">
                  <c:v>16.823138030769201</c:v>
                </c:pt>
                <c:pt idx="12222">
                  <c:v>16.824514606992999</c:v>
                </c:pt>
                <c:pt idx="12223">
                  <c:v>16.8258911832168</c:v>
                </c:pt>
                <c:pt idx="12224">
                  <c:v>16.827267759440598</c:v>
                </c:pt>
                <c:pt idx="12225">
                  <c:v>16.828644335664301</c:v>
                </c:pt>
                <c:pt idx="12226">
                  <c:v>16.830020911888099</c:v>
                </c:pt>
                <c:pt idx="12227">
                  <c:v>16.8313974881119</c:v>
                </c:pt>
                <c:pt idx="12228">
                  <c:v>16.832774064335698</c:v>
                </c:pt>
                <c:pt idx="12229">
                  <c:v>16.8341506405594</c:v>
                </c:pt>
                <c:pt idx="12230">
                  <c:v>16.835527216783198</c:v>
                </c:pt>
                <c:pt idx="12231">
                  <c:v>16.836903793007</c:v>
                </c:pt>
                <c:pt idx="12232">
                  <c:v>16.838280369230802</c:v>
                </c:pt>
                <c:pt idx="12233">
                  <c:v>16.8396569454545</c:v>
                </c:pt>
                <c:pt idx="12234">
                  <c:v>16.841033521678298</c:v>
                </c:pt>
                <c:pt idx="12235">
                  <c:v>16.8424100979021</c:v>
                </c:pt>
                <c:pt idx="12236">
                  <c:v>16.843786674125901</c:v>
                </c:pt>
                <c:pt idx="12237">
                  <c:v>16.8451632503497</c:v>
                </c:pt>
                <c:pt idx="12238">
                  <c:v>16.846539826573402</c:v>
                </c:pt>
                <c:pt idx="12239">
                  <c:v>16.8479164027972</c:v>
                </c:pt>
                <c:pt idx="12240">
                  <c:v>16.849292979021001</c:v>
                </c:pt>
                <c:pt idx="12241">
                  <c:v>16.850669555244799</c:v>
                </c:pt>
                <c:pt idx="12242">
                  <c:v>16.852046131468501</c:v>
                </c:pt>
                <c:pt idx="12243">
                  <c:v>16.8534227076923</c:v>
                </c:pt>
                <c:pt idx="12244">
                  <c:v>16.854799283916101</c:v>
                </c:pt>
                <c:pt idx="12245">
                  <c:v>16.856175860139899</c:v>
                </c:pt>
                <c:pt idx="12246">
                  <c:v>16.857552436363601</c:v>
                </c:pt>
                <c:pt idx="12247">
                  <c:v>16.858929012587399</c:v>
                </c:pt>
                <c:pt idx="12248">
                  <c:v>16.860305588811201</c:v>
                </c:pt>
                <c:pt idx="12249">
                  <c:v>16.861682165034999</c:v>
                </c:pt>
                <c:pt idx="12250">
                  <c:v>16.863058741258701</c:v>
                </c:pt>
                <c:pt idx="12251">
                  <c:v>16.864435317482499</c:v>
                </c:pt>
                <c:pt idx="12252">
                  <c:v>16.865811893706301</c:v>
                </c:pt>
                <c:pt idx="12253">
                  <c:v>16.867188469930099</c:v>
                </c:pt>
                <c:pt idx="12254">
                  <c:v>16.868565046153801</c:v>
                </c:pt>
                <c:pt idx="12255">
                  <c:v>16.869941622377599</c:v>
                </c:pt>
                <c:pt idx="12256">
                  <c:v>16.871318198601401</c:v>
                </c:pt>
                <c:pt idx="12257">
                  <c:v>16.872694774825199</c:v>
                </c:pt>
                <c:pt idx="12258">
                  <c:v>16.874071351049</c:v>
                </c:pt>
                <c:pt idx="12259">
                  <c:v>16.875447927272699</c:v>
                </c:pt>
                <c:pt idx="12260">
                  <c:v>16.876824503496501</c:v>
                </c:pt>
                <c:pt idx="12261">
                  <c:v>16.878201079720299</c:v>
                </c:pt>
                <c:pt idx="12262">
                  <c:v>16.8795776559441</c:v>
                </c:pt>
                <c:pt idx="12263">
                  <c:v>16.880954232167799</c:v>
                </c:pt>
                <c:pt idx="12264">
                  <c:v>16.8823308083916</c:v>
                </c:pt>
                <c:pt idx="12265">
                  <c:v>16.883707384615398</c:v>
                </c:pt>
                <c:pt idx="12266">
                  <c:v>16.8850839608392</c:v>
                </c:pt>
                <c:pt idx="12267">
                  <c:v>16.886460537062899</c:v>
                </c:pt>
                <c:pt idx="12268">
                  <c:v>16.8878371132867</c:v>
                </c:pt>
                <c:pt idx="12269">
                  <c:v>16.889213689510498</c:v>
                </c:pt>
                <c:pt idx="12270">
                  <c:v>16.8905902657343</c:v>
                </c:pt>
                <c:pt idx="12271">
                  <c:v>16.891966841957998</c:v>
                </c:pt>
                <c:pt idx="12272">
                  <c:v>16.8933434181818</c:v>
                </c:pt>
                <c:pt idx="12273">
                  <c:v>16.894719994405602</c:v>
                </c:pt>
                <c:pt idx="12274">
                  <c:v>16.8960965706294</c:v>
                </c:pt>
                <c:pt idx="12275">
                  <c:v>16.897473146853098</c:v>
                </c:pt>
                <c:pt idx="12276">
                  <c:v>16.8988497230769</c:v>
                </c:pt>
                <c:pt idx="12277">
                  <c:v>16.900226299300702</c:v>
                </c:pt>
                <c:pt idx="12278">
                  <c:v>16.9016028755245</c:v>
                </c:pt>
                <c:pt idx="12279">
                  <c:v>16.902979451748301</c:v>
                </c:pt>
                <c:pt idx="12280">
                  <c:v>16.904356027972</c:v>
                </c:pt>
                <c:pt idx="12281">
                  <c:v>16.905732604195801</c:v>
                </c:pt>
                <c:pt idx="12282">
                  <c:v>16.907109180419599</c:v>
                </c:pt>
                <c:pt idx="12283">
                  <c:v>16.908485756643401</c:v>
                </c:pt>
                <c:pt idx="12284">
                  <c:v>16.9098623328671</c:v>
                </c:pt>
                <c:pt idx="12285">
                  <c:v>16.911238909090901</c:v>
                </c:pt>
                <c:pt idx="12286">
                  <c:v>16.912615485314699</c:v>
                </c:pt>
                <c:pt idx="12287">
                  <c:v>16.913992061538501</c:v>
                </c:pt>
                <c:pt idx="12288">
                  <c:v>16.915368637762199</c:v>
                </c:pt>
                <c:pt idx="12289">
                  <c:v>16.916745213986001</c:v>
                </c:pt>
                <c:pt idx="12290">
                  <c:v>16.918121790209799</c:v>
                </c:pt>
                <c:pt idx="12291">
                  <c:v>16.919498366433601</c:v>
                </c:pt>
                <c:pt idx="12292">
                  <c:v>16.920874942657299</c:v>
                </c:pt>
                <c:pt idx="12293">
                  <c:v>16.922251518881101</c:v>
                </c:pt>
                <c:pt idx="12294">
                  <c:v>16.923628095104899</c:v>
                </c:pt>
                <c:pt idx="12295">
                  <c:v>16.925004671328701</c:v>
                </c:pt>
                <c:pt idx="12296">
                  <c:v>16.926381247552499</c:v>
                </c:pt>
                <c:pt idx="12297">
                  <c:v>16.927757823776201</c:v>
                </c:pt>
                <c:pt idx="12298">
                  <c:v>16.929134399999999</c:v>
                </c:pt>
                <c:pt idx="12299">
                  <c:v>16.9305109762238</c:v>
                </c:pt>
                <c:pt idx="12300">
                  <c:v>16.931887552447598</c:v>
                </c:pt>
                <c:pt idx="12301">
                  <c:v>16.933264128671301</c:v>
                </c:pt>
                <c:pt idx="12302">
                  <c:v>16.934640704895099</c:v>
                </c:pt>
                <c:pt idx="12303">
                  <c:v>16.9360172811189</c:v>
                </c:pt>
                <c:pt idx="12304">
                  <c:v>16.937393857342698</c:v>
                </c:pt>
                <c:pt idx="12305">
                  <c:v>16.9387704335664</c:v>
                </c:pt>
                <c:pt idx="12306">
                  <c:v>16.940147009790198</c:v>
                </c:pt>
                <c:pt idx="12307">
                  <c:v>16.941523586014</c:v>
                </c:pt>
                <c:pt idx="12308">
                  <c:v>16.942900162237802</c:v>
                </c:pt>
                <c:pt idx="12309">
                  <c:v>16.9442767384615</c:v>
                </c:pt>
                <c:pt idx="12310">
                  <c:v>16.945653314685298</c:v>
                </c:pt>
                <c:pt idx="12311">
                  <c:v>16.9470298909091</c:v>
                </c:pt>
                <c:pt idx="12312">
                  <c:v>16.948406467132902</c:v>
                </c:pt>
                <c:pt idx="12313">
                  <c:v>16.9497830433566</c:v>
                </c:pt>
                <c:pt idx="12314">
                  <c:v>16.951159619580402</c:v>
                </c:pt>
                <c:pt idx="12315">
                  <c:v>16.9525361958042</c:v>
                </c:pt>
                <c:pt idx="12316">
                  <c:v>16.953912772028001</c:v>
                </c:pt>
                <c:pt idx="12317">
                  <c:v>16.955289348251799</c:v>
                </c:pt>
                <c:pt idx="12318">
                  <c:v>16.956665924475502</c:v>
                </c:pt>
                <c:pt idx="12319">
                  <c:v>16.9580425006993</c:v>
                </c:pt>
                <c:pt idx="12320">
                  <c:v>16.959419076923101</c:v>
                </c:pt>
                <c:pt idx="12321">
                  <c:v>16.960795653146899</c:v>
                </c:pt>
                <c:pt idx="12322">
                  <c:v>16.962172229370601</c:v>
                </c:pt>
                <c:pt idx="12323">
                  <c:v>16.963548805594399</c:v>
                </c:pt>
                <c:pt idx="12324">
                  <c:v>16.964925381818201</c:v>
                </c:pt>
                <c:pt idx="12325">
                  <c:v>16.966301958041999</c:v>
                </c:pt>
                <c:pt idx="12326">
                  <c:v>16.967678534265701</c:v>
                </c:pt>
                <c:pt idx="12327">
                  <c:v>16.969055110489499</c:v>
                </c:pt>
                <c:pt idx="12328">
                  <c:v>16.970431686713301</c:v>
                </c:pt>
                <c:pt idx="12329">
                  <c:v>16.971808262937099</c:v>
                </c:pt>
                <c:pt idx="12330">
                  <c:v>16.973184839160801</c:v>
                </c:pt>
                <c:pt idx="12331">
                  <c:v>16.974561415384599</c:v>
                </c:pt>
                <c:pt idx="12332">
                  <c:v>16.975937991608401</c:v>
                </c:pt>
                <c:pt idx="12333">
                  <c:v>16.977314567832199</c:v>
                </c:pt>
                <c:pt idx="12334">
                  <c:v>16.978691144055901</c:v>
                </c:pt>
                <c:pt idx="12335">
                  <c:v>16.980067720279699</c:v>
                </c:pt>
                <c:pt idx="12336">
                  <c:v>16.981444296503501</c:v>
                </c:pt>
                <c:pt idx="12337">
                  <c:v>16.982820872727299</c:v>
                </c:pt>
                <c:pt idx="12338">
                  <c:v>16.9841974489511</c:v>
                </c:pt>
                <c:pt idx="12339">
                  <c:v>16.985574025174799</c:v>
                </c:pt>
                <c:pt idx="12340">
                  <c:v>16.9869506013986</c:v>
                </c:pt>
                <c:pt idx="12341">
                  <c:v>16.988327177622399</c:v>
                </c:pt>
                <c:pt idx="12342">
                  <c:v>16.9897037538462</c:v>
                </c:pt>
                <c:pt idx="12343">
                  <c:v>16.991080330069899</c:v>
                </c:pt>
                <c:pt idx="12344">
                  <c:v>16.9924569062937</c:v>
                </c:pt>
                <c:pt idx="12345">
                  <c:v>16.993833482517498</c:v>
                </c:pt>
                <c:pt idx="12346">
                  <c:v>16.9952100587413</c:v>
                </c:pt>
                <c:pt idx="12347">
                  <c:v>16.996586634964999</c:v>
                </c:pt>
                <c:pt idx="12348">
                  <c:v>16.9979632111888</c:v>
                </c:pt>
                <c:pt idx="12349">
                  <c:v>16.999339787412602</c:v>
                </c:pt>
                <c:pt idx="12350">
                  <c:v>17.0007163636364</c:v>
                </c:pt>
                <c:pt idx="12351">
                  <c:v>17.002092939860098</c:v>
                </c:pt>
                <c:pt idx="12352">
                  <c:v>17.0034695160839</c:v>
                </c:pt>
                <c:pt idx="12353">
                  <c:v>17.004846092307702</c:v>
                </c:pt>
                <c:pt idx="12354">
                  <c:v>17.0062226685315</c:v>
                </c:pt>
                <c:pt idx="12355">
                  <c:v>17.007599244755198</c:v>
                </c:pt>
                <c:pt idx="12356">
                  <c:v>17.008975820979</c:v>
                </c:pt>
                <c:pt idx="12357">
                  <c:v>17.010352397202801</c:v>
                </c:pt>
                <c:pt idx="12358">
                  <c:v>17.0117289734266</c:v>
                </c:pt>
                <c:pt idx="12359">
                  <c:v>17.013105549650401</c:v>
                </c:pt>
                <c:pt idx="12360">
                  <c:v>17.0144821258741</c:v>
                </c:pt>
                <c:pt idx="12361">
                  <c:v>17.015858702097901</c:v>
                </c:pt>
                <c:pt idx="12362">
                  <c:v>17.017235278321699</c:v>
                </c:pt>
                <c:pt idx="12363">
                  <c:v>17.018611854545501</c:v>
                </c:pt>
                <c:pt idx="12364">
                  <c:v>17.0199884307692</c:v>
                </c:pt>
                <c:pt idx="12365">
                  <c:v>17.021365006993001</c:v>
                </c:pt>
                <c:pt idx="12366">
                  <c:v>17.022741583216799</c:v>
                </c:pt>
                <c:pt idx="12367">
                  <c:v>17.024118159440601</c:v>
                </c:pt>
                <c:pt idx="12368">
                  <c:v>17.025494735664299</c:v>
                </c:pt>
                <c:pt idx="12369">
                  <c:v>17.026871311888101</c:v>
                </c:pt>
                <c:pt idx="12370">
                  <c:v>17.028247888111899</c:v>
                </c:pt>
                <c:pt idx="12371">
                  <c:v>17.029624464335701</c:v>
                </c:pt>
                <c:pt idx="12372">
                  <c:v>17.031001040559399</c:v>
                </c:pt>
                <c:pt idx="12373">
                  <c:v>17.032377616783201</c:v>
                </c:pt>
                <c:pt idx="12374">
                  <c:v>17.033754193006999</c:v>
                </c:pt>
                <c:pt idx="12375">
                  <c:v>17.0351307692308</c:v>
                </c:pt>
                <c:pt idx="12376">
                  <c:v>17.036507345454599</c:v>
                </c:pt>
                <c:pt idx="12377">
                  <c:v>17.037883921678301</c:v>
                </c:pt>
                <c:pt idx="12378">
                  <c:v>17.039260497902099</c:v>
                </c:pt>
                <c:pt idx="12379">
                  <c:v>17.0406370741259</c:v>
                </c:pt>
                <c:pt idx="12380">
                  <c:v>17.042013650349698</c:v>
                </c:pt>
                <c:pt idx="12381">
                  <c:v>17.043390226573401</c:v>
                </c:pt>
                <c:pt idx="12382">
                  <c:v>17.044766802797199</c:v>
                </c:pt>
                <c:pt idx="12383">
                  <c:v>17.046143379021</c:v>
                </c:pt>
                <c:pt idx="12384">
                  <c:v>17.047519955244798</c:v>
                </c:pt>
                <c:pt idx="12385">
                  <c:v>17.0488965314685</c:v>
                </c:pt>
                <c:pt idx="12386">
                  <c:v>17.050273107692298</c:v>
                </c:pt>
                <c:pt idx="12387">
                  <c:v>17.0516496839161</c:v>
                </c:pt>
                <c:pt idx="12388">
                  <c:v>17.053026260139902</c:v>
                </c:pt>
                <c:pt idx="12389">
                  <c:v>17.0544028363636</c:v>
                </c:pt>
                <c:pt idx="12390">
                  <c:v>17.055779412587398</c:v>
                </c:pt>
                <c:pt idx="12391">
                  <c:v>17.0571559888112</c:v>
                </c:pt>
                <c:pt idx="12392">
                  <c:v>17.058532565035001</c:v>
                </c:pt>
                <c:pt idx="12393">
                  <c:v>17.0599091412587</c:v>
                </c:pt>
                <c:pt idx="12394">
                  <c:v>17.061285717482502</c:v>
                </c:pt>
                <c:pt idx="12395">
                  <c:v>17.0626622937063</c:v>
                </c:pt>
                <c:pt idx="12396">
                  <c:v>17.064038869930101</c:v>
                </c:pt>
                <c:pt idx="12397">
                  <c:v>17.0654154461538</c:v>
                </c:pt>
                <c:pt idx="12398">
                  <c:v>17.066792022377602</c:v>
                </c:pt>
                <c:pt idx="12399">
                  <c:v>17.0681685986014</c:v>
                </c:pt>
                <c:pt idx="12400">
                  <c:v>17.069545174825201</c:v>
                </c:pt>
                <c:pt idx="12401">
                  <c:v>17.070921751048999</c:v>
                </c:pt>
                <c:pt idx="12402">
                  <c:v>17.072298327272701</c:v>
                </c:pt>
                <c:pt idx="12403">
                  <c:v>17.073674903496499</c:v>
                </c:pt>
                <c:pt idx="12404">
                  <c:v>17.075051479720301</c:v>
                </c:pt>
                <c:pt idx="12405">
                  <c:v>17.076428055944099</c:v>
                </c:pt>
                <c:pt idx="12406">
                  <c:v>17.077804632167801</c:v>
                </c:pt>
                <c:pt idx="12407">
                  <c:v>17.079181208391599</c:v>
                </c:pt>
                <c:pt idx="12408">
                  <c:v>17.080557784615401</c:v>
                </c:pt>
                <c:pt idx="12409">
                  <c:v>17.081934360839199</c:v>
                </c:pt>
                <c:pt idx="12410">
                  <c:v>17.083310937062901</c:v>
                </c:pt>
                <c:pt idx="12411">
                  <c:v>17.084687513286699</c:v>
                </c:pt>
                <c:pt idx="12412">
                  <c:v>17.086064089510501</c:v>
                </c:pt>
                <c:pt idx="12413">
                  <c:v>17.087440665734299</c:v>
                </c:pt>
                <c:pt idx="12414">
                  <c:v>17.088817241958001</c:v>
                </c:pt>
                <c:pt idx="12415">
                  <c:v>17.090193818181799</c:v>
                </c:pt>
                <c:pt idx="12416">
                  <c:v>17.091570394405601</c:v>
                </c:pt>
                <c:pt idx="12417">
                  <c:v>17.092946970629399</c:v>
                </c:pt>
                <c:pt idx="12418">
                  <c:v>17.094323546853101</c:v>
                </c:pt>
                <c:pt idx="12419">
                  <c:v>17.095700123076899</c:v>
                </c:pt>
                <c:pt idx="12420">
                  <c:v>17.0970766993007</c:v>
                </c:pt>
                <c:pt idx="12421">
                  <c:v>17.098453275524498</c:v>
                </c:pt>
                <c:pt idx="12422">
                  <c:v>17.0998298517483</c:v>
                </c:pt>
                <c:pt idx="12423">
                  <c:v>17.101206427971999</c:v>
                </c:pt>
                <c:pt idx="12424">
                  <c:v>17.1025830041958</c:v>
                </c:pt>
                <c:pt idx="12425">
                  <c:v>17.103959580419598</c:v>
                </c:pt>
                <c:pt idx="12426">
                  <c:v>17.1053361566434</c:v>
                </c:pt>
                <c:pt idx="12427">
                  <c:v>17.106712732867098</c:v>
                </c:pt>
                <c:pt idx="12428">
                  <c:v>17.1080893090909</c:v>
                </c:pt>
                <c:pt idx="12429">
                  <c:v>17.109465885314702</c:v>
                </c:pt>
                <c:pt idx="12430">
                  <c:v>17.1108424615385</c:v>
                </c:pt>
                <c:pt idx="12431">
                  <c:v>17.112219037762198</c:v>
                </c:pt>
                <c:pt idx="12432">
                  <c:v>17.113595613986</c:v>
                </c:pt>
                <c:pt idx="12433">
                  <c:v>17.114972190209802</c:v>
                </c:pt>
                <c:pt idx="12434">
                  <c:v>17.1163487664336</c:v>
                </c:pt>
                <c:pt idx="12435">
                  <c:v>17.117725342657302</c:v>
                </c:pt>
                <c:pt idx="12436">
                  <c:v>17.1191019188811</c:v>
                </c:pt>
                <c:pt idx="12437">
                  <c:v>17.120478495104901</c:v>
                </c:pt>
                <c:pt idx="12438">
                  <c:v>17.121855071328699</c:v>
                </c:pt>
                <c:pt idx="12439">
                  <c:v>17.123231647552402</c:v>
                </c:pt>
                <c:pt idx="12440">
                  <c:v>17.1246082237762</c:v>
                </c:pt>
                <c:pt idx="12441">
                  <c:v>17.125984800000001</c:v>
                </c:pt>
                <c:pt idx="12442">
                  <c:v>17.127361376223799</c:v>
                </c:pt>
                <c:pt idx="12443">
                  <c:v>17.128737952447601</c:v>
                </c:pt>
                <c:pt idx="12444">
                  <c:v>17.130114528671299</c:v>
                </c:pt>
                <c:pt idx="12445">
                  <c:v>17.131491104895101</c:v>
                </c:pt>
                <c:pt idx="12446">
                  <c:v>17.132867681118899</c:v>
                </c:pt>
                <c:pt idx="12447">
                  <c:v>17.134244257342701</c:v>
                </c:pt>
                <c:pt idx="12448">
                  <c:v>17.135620833566399</c:v>
                </c:pt>
                <c:pt idx="12449">
                  <c:v>17.136997409790201</c:v>
                </c:pt>
                <c:pt idx="12450">
                  <c:v>17.138373986013999</c:v>
                </c:pt>
                <c:pt idx="12451">
                  <c:v>17.139750562237801</c:v>
                </c:pt>
                <c:pt idx="12452">
                  <c:v>17.141127138461499</c:v>
                </c:pt>
                <c:pt idx="12453">
                  <c:v>17.142503714685301</c:v>
                </c:pt>
                <c:pt idx="12454">
                  <c:v>17.143880290909099</c:v>
                </c:pt>
                <c:pt idx="12455">
                  <c:v>17.1452568671329</c:v>
                </c:pt>
                <c:pt idx="12456">
                  <c:v>17.146633443356599</c:v>
                </c:pt>
                <c:pt idx="12457">
                  <c:v>17.148010019580401</c:v>
                </c:pt>
                <c:pt idx="12458">
                  <c:v>17.149386595804199</c:v>
                </c:pt>
                <c:pt idx="12459">
                  <c:v>17.150763172028</c:v>
                </c:pt>
                <c:pt idx="12460">
                  <c:v>17.152139748251798</c:v>
                </c:pt>
                <c:pt idx="12461">
                  <c:v>17.1535163244755</c:v>
                </c:pt>
                <c:pt idx="12462">
                  <c:v>17.154892900699299</c:v>
                </c:pt>
                <c:pt idx="12463">
                  <c:v>17.1562694769231</c:v>
                </c:pt>
                <c:pt idx="12464">
                  <c:v>17.157646053146902</c:v>
                </c:pt>
                <c:pt idx="12465">
                  <c:v>17.1590226293706</c:v>
                </c:pt>
                <c:pt idx="12466">
                  <c:v>17.160399205594398</c:v>
                </c:pt>
                <c:pt idx="12467">
                  <c:v>17.1617757818182</c:v>
                </c:pt>
                <c:pt idx="12468">
                  <c:v>17.163152358042002</c:v>
                </c:pt>
                <c:pt idx="12469">
                  <c:v>17.1645289342657</c:v>
                </c:pt>
                <c:pt idx="12470">
                  <c:v>17.165905510489502</c:v>
                </c:pt>
                <c:pt idx="12471">
                  <c:v>17.1672820867133</c:v>
                </c:pt>
                <c:pt idx="12472">
                  <c:v>17.168658662937101</c:v>
                </c:pt>
                <c:pt idx="12473">
                  <c:v>17.1700352391608</c:v>
                </c:pt>
                <c:pt idx="12474">
                  <c:v>17.171411815384602</c:v>
                </c:pt>
                <c:pt idx="12475">
                  <c:v>17.1727883916084</c:v>
                </c:pt>
                <c:pt idx="12476">
                  <c:v>17.174164967832201</c:v>
                </c:pt>
                <c:pt idx="12477">
                  <c:v>17.1755415440559</c:v>
                </c:pt>
                <c:pt idx="12478">
                  <c:v>17.176918120279701</c:v>
                </c:pt>
                <c:pt idx="12479">
                  <c:v>17.178294696503499</c:v>
                </c:pt>
                <c:pt idx="12480">
                  <c:v>17.179671272727301</c:v>
                </c:pt>
                <c:pt idx="12481">
                  <c:v>17.181047848951099</c:v>
                </c:pt>
                <c:pt idx="12482">
                  <c:v>17.182424425174801</c:v>
                </c:pt>
                <c:pt idx="12483">
                  <c:v>17.183801001398599</c:v>
                </c:pt>
                <c:pt idx="12484">
                  <c:v>17.185177577622401</c:v>
                </c:pt>
                <c:pt idx="12485">
                  <c:v>17.186554153846199</c:v>
                </c:pt>
                <c:pt idx="12486">
                  <c:v>17.187930730069901</c:v>
                </c:pt>
                <c:pt idx="12487">
                  <c:v>17.189307306293699</c:v>
                </c:pt>
                <c:pt idx="12488">
                  <c:v>17.190683882517501</c:v>
                </c:pt>
                <c:pt idx="12489">
                  <c:v>17.192060458741299</c:v>
                </c:pt>
                <c:pt idx="12490">
                  <c:v>17.193437034965001</c:v>
                </c:pt>
                <c:pt idx="12491">
                  <c:v>17.194813611188799</c:v>
                </c:pt>
                <c:pt idx="12492">
                  <c:v>17.196190187412601</c:v>
                </c:pt>
                <c:pt idx="12493">
                  <c:v>17.197566763636399</c:v>
                </c:pt>
                <c:pt idx="12494">
                  <c:v>17.198943339860101</c:v>
                </c:pt>
                <c:pt idx="12495">
                  <c:v>17.200319916083899</c:v>
                </c:pt>
                <c:pt idx="12496">
                  <c:v>17.2016964923077</c:v>
                </c:pt>
                <c:pt idx="12497">
                  <c:v>17.203073068531499</c:v>
                </c:pt>
                <c:pt idx="12498">
                  <c:v>17.204449644755201</c:v>
                </c:pt>
                <c:pt idx="12499">
                  <c:v>17.205826220978999</c:v>
                </c:pt>
                <c:pt idx="12500">
                  <c:v>17.2072027972028</c:v>
                </c:pt>
                <c:pt idx="12501">
                  <c:v>17.208579373426598</c:v>
                </c:pt>
                <c:pt idx="12502">
                  <c:v>17.2099559496504</c:v>
                </c:pt>
                <c:pt idx="12503">
                  <c:v>17.211332525874099</c:v>
                </c:pt>
                <c:pt idx="12504">
                  <c:v>17.2127091020979</c:v>
                </c:pt>
                <c:pt idx="12505">
                  <c:v>17.214085678321698</c:v>
                </c:pt>
                <c:pt idx="12506">
                  <c:v>17.2154622545455</c:v>
                </c:pt>
                <c:pt idx="12507">
                  <c:v>17.216838830769198</c:v>
                </c:pt>
                <c:pt idx="12508">
                  <c:v>17.218215406993</c:v>
                </c:pt>
                <c:pt idx="12509">
                  <c:v>17.219591983216802</c:v>
                </c:pt>
                <c:pt idx="12510">
                  <c:v>17.2209685594406</c:v>
                </c:pt>
                <c:pt idx="12511">
                  <c:v>17.222345135664298</c:v>
                </c:pt>
                <c:pt idx="12512">
                  <c:v>17.2237217118881</c:v>
                </c:pt>
                <c:pt idx="12513">
                  <c:v>17.225098288111901</c:v>
                </c:pt>
                <c:pt idx="12514">
                  <c:v>17.2264748643357</c:v>
                </c:pt>
                <c:pt idx="12515">
                  <c:v>17.227851440559402</c:v>
                </c:pt>
                <c:pt idx="12516">
                  <c:v>17.2292280167832</c:v>
                </c:pt>
                <c:pt idx="12517">
                  <c:v>17.230604593007001</c:v>
                </c:pt>
                <c:pt idx="12518">
                  <c:v>17.231981169230799</c:v>
                </c:pt>
                <c:pt idx="12519">
                  <c:v>17.233357745454501</c:v>
                </c:pt>
                <c:pt idx="12520">
                  <c:v>17.2347343216783</c:v>
                </c:pt>
                <c:pt idx="12521">
                  <c:v>17.236110897902101</c:v>
                </c:pt>
                <c:pt idx="12522">
                  <c:v>17.237487474125899</c:v>
                </c:pt>
                <c:pt idx="12523">
                  <c:v>17.238864050349701</c:v>
                </c:pt>
                <c:pt idx="12524">
                  <c:v>17.240240626573399</c:v>
                </c:pt>
                <c:pt idx="12525">
                  <c:v>17.241617202797201</c:v>
                </c:pt>
                <c:pt idx="12526">
                  <c:v>17.242993779020999</c:v>
                </c:pt>
                <c:pt idx="12527">
                  <c:v>17.244370355244801</c:v>
                </c:pt>
                <c:pt idx="12528">
                  <c:v>17.245746931468499</c:v>
                </c:pt>
                <c:pt idx="12529">
                  <c:v>17.247123507692301</c:v>
                </c:pt>
                <c:pt idx="12530">
                  <c:v>17.248500083916099</c:v>
                </c:pt>
                <c:pt idx="12531">
                  <c:v>17.249876660139901</c:v>
                </c:pt>
                <c:pt idx="12532">
                  <c:v>17.251253236363599</c:v>
                </c:pt>
                <c:pt idx="12533">
                  <c:v>17.252629812587401</c:v>
                </c:pt>
                <c:pt idx="12534">
                  <c:v>17.254006388811199</c:v>
                </c:pt>
                <c:pt idx="12535">
                  <c:v>17.255382965035</c:v>
                </c:pt>
                <c:pt idx="12536">
                  <c:v>17.256759541258699</c:v>
                </c:pt>
                <c:pt idx="12537">
                  <c:v>17.258136117482501</c:v>
                </c:pt>
                <c:pt idx="12538">
                  <c:v>17.259512693706299</c:v>
                </c:pt>
                <c:pt idx="12539">
                  <c:v>17.2608892699301</c:v>
                </c:pt>
                <c:pt idx="12540">
                  <c:v>17.262265846153898</c:v>
                </c:pt>
                <c:pt idx="12541">
                  <c:v>17.2636424223776</c:v>
                </c:pt>
                <c:pt idx="12542">
                  <c:v>17.265018998601398</c:v>
                </c:pt>
                <c:pt idx="12543">
                  <c:v>17.2663955748252</c:v>
                </c:pt>
                <c:pt idx="12544">
                  <c:v>17.267772151049002</c:v>
                </c:pt>
                <c:pt idx="12545">
                  <c:v>17.2691487272727</c:v>
                </c:pt>
                <c:pt idx="12546">
                  <c:v>17.270525303496498</c:v>
                </c:pt>
                <c:pt idx="12547">
                  <c:v>17.2719018797203</c:v>
                </c:pt>
                <c:pt idx="12548">
                  <c:v>17.273278455944101</c:v>
                </c:pt>
                <c:pt idx="12549">
                  <c:v>17.2746550321678</c:v>
                </c:pt>
                <c:pt idx="12550">
                  <c:v>17.276031608391602</c:v>
                </c:pt>
                <c:pt idx="12551">
                  <c:v>17.2774081846154</c:v>
                </c:pt>
                <c:pt idx="12552">
                  <c:v>17.278784760839201</c:v>
                </c:pt>
                <c:pt idx="12553">
                  <c:v>17.2801613370629</c:v>
                </c:pt>
                <c:pt idx="12554">
                  <c:v>17.281537913286702</c:v>
                </c:pt>
                <c:pt idx="12555">
                  <c:v>17.2829144895105</c:v>
                </c:pt>
                <c:pt idx="12556">
                  <c:v>17.284291065734301</c:v>
                </c:pt>
                <c:pt idx="12557">
                  <c:v>17.285667641958</c:v>
                </c:pt>
                <c:pt idx="12558">
                  <c:v>17.287044218181801</c:v>
                </c:pt>
                <c:pt idx="12559">
                  <c:v>17.288420794405599</c:v>
                </c:pt>
                <c:pt idx="12560">
                  <c:v>17.289797370629401</c:v>
                </c:pt>
                <c:pt idx="12561">
                  <c:v>17.291173946853199</c:v>
                </c:pt>
                <c:pt idx="12562">
                  <c:v>17.292550523076901</c:v>
                </c:pt>
                <c:pt idx="12563">
                  <c:v>17.293927099300699</c:v>
                </c:pt>
                <c:pt idx="12564">
                  <c:v>17.295303675524501</c:v>
                </c:pt>
                <c:pt idx="12565">
                  <c:v>17.296680251748299</c:v>
                </c:pt>
                <c:pt idx="12566">
                  <c:v>17.298056827972001</c:v>
                </c:pt>
                <c:pt idx="12567">
                  <c:v>17.299433404195799</c:v>
                </c:pt>
                <c:pt idx="12568">
                  <c:v>17.300809980419601</c:v>
                </c:pt>
                <c:pt idx="12569">
                  <c:v>17.302186556643399</c:v>
                </c:pt>
                <c:pt idx="12570">
                  <c:v>17.303563132867101</c:v>
                </c:pt>
                <c:pt idx="12571">
                  <c:v>17.304939709090899</c:v>
                </c:pt>
                <c:pt idx="12572">
                  <c:v>17.306316285314701</c:v>
                </c:pt>
                <c:pt idx="12573">
                  <c:v>17.307692861538499</c:v>
                </c:pt>
                <c:pt idx="12574">
                  <c:v>17.309069437762201</c:v>
                </c:pt>
                <c:pt idx="12575">
                  <c:v>17.310446013985999</c:v>
                </c:pt>
                <c:pt idx="12576">
                  <c:v>17.3118225902098</c:v>
                </c:pt>
                <c:pt idx="12577">
                  <c:v>17.313199166433598</c:v>
                </c:pt>
                <c:pt idx="12578">
                  <c:v>17.314575742657301</c:v>
                </c:pt>
                <c:pt idx="12579">
                  <c:v>17.315952318881099</c:v>
                </c:pt>
                <c:pt idx="12580">
                  <c:v>17.3173288951049</c:v>
                </c:pt>
                <c:pt idx="12581">
                  <c:v>17.318705471328698</c:v>
                </c:pt>
                <c:pt idx="12582">
                  <c:v>17.3200820475524</c:v>
                </c:pt>
                <c:pt idx="12583">
                  <c:v>17.321458623776198</c:v>
                </c:pt>
                <c:pt idx="12584">
                  <c:v>17.3228352</c:v>
                </c:pt>
                <c:pt idx="12585">
                  <c:v>17.324211776223802</c:v>
                </c:pt>
                <c:pt idx="12586">
                  <c:v>17.3255883524476</c:v>
                </c:pt>
                <c:pt idx="12587">
                  <c:v>17.326964928671298</c:v>
                </c:pt>
                <c:pt idx="12588">
                  <c:v>17.3283415048951</c:v>
                </c:pt>
                <c:pt idx="12589">
                  <c:v>17.329718081118902</c:v>
                </c:pt>
                <c:pt idx="12590">
                  <c:v>17.3310946573427</c:v>
                </c:pt>
                <c:pt idx="12591">
                  <c:v>17.332471233566402</c:v>
                </c:pt>
                <c:pt idx="12592">
                  <c:v>17.3338478097902</c:v>
                </c:pt>
                <c:pt idx="12593">
                  <c:v>17.335224386014001</c:v>
                </c:pt>
                <c:pt idx="12594">
                  <c:v>17.336600962237799</c:v>
                </c:pt>
                <c:pt idx="12595">
                  <c:v>17.337977538461502</c:v>
                </c:pt>
                <c:pt idx="12596">
                  <c:v>17.3393541146853</c:v>
                </c:pt>
                <c:pt idx="12597">
                  <c:v>17.340730690909101</c:v>
                </c:pt>
                <c:pt idx="12598">
                  <c:v>17.342107267132899</c:v>
                </c:pt>
                <c:pt idx="12599">
                  <c:v>17.343483843356601</c:v>
                </c:pt>
                <c:pt idx="12600">
                  <c:v>17.344860419580399</c:v>
                </c:pt>
                <c:pt idx="12601">
                  <c:v>17.346236995804201</c:v>
                </c:pt>
                <c:pt idx="12602">
                  <c:v>17.347613572027999</c:v>
                </c:pt>
                <c:pt idx="12603">
                  <c:v>17.348990148251801</c:v>
                </c:pt>
                <c:pt idx="12604">
                  <c:v>17.350366724475499</c:v>
                </c:pt>
                <c:pt idx="12605">
                  <c:v>17.351743300699301</c:v>
                </c:pt>
                <c:pt idx="12606">
                  <c:v>17.353119876923099</c:v>
                </c:pt>
                <c:pt idx="12607">
                  <c:v>17.354496453146901</c:v>
                </c:pt>
                <c:pt idx="12608">
                  <c:v>17.355873029370599</c:v>
                </c:pt>
                <c:pt idx="12609">
                  <c:v>17.357249605594401</c:v>
                </c:pt>
                <c:pt idx="12610">
                  <c:v>17.358626181818199</c:v>
                </c:pt>
                <c:pt idx="12611">
                  <c:v>17.360002758042</c:v>
                </c:pt>
                <c:pt idx="12612">
                  <c:v>17.361379334265699</c:v>
                </c:pt>
                <c:pt idx="12613">
                  <c:v>17.362755910489501</c:v>
                </c:pt>
                <c:pt idx="12614">
                  <c:v>17.364132486713299</c:v>
                </c:pt>
                <c:pt idx="12615">
                  <c:v>17.3655090629371</c:v>
                </c:pt>
                <c:pt idx="12616">
                  <c:v>17.366885639160799</c:v>
                </c:pt>
                <c:pt idx="12617">
                  <c:v>17.3682622153846</c:v>
                </c:pt>
                <c:pt idx="12618">
                  <c:v>17.369638791608399</c:v>
                </c:pt>
                <c:pt idx="12619">
                  <c:v>17.3710153678322</c:v>
                </c:pt>
                <c:pt idx="12620">
                  <c:v>17.372391944055899</c:v>
                </c:pt>
                <c:pt idx="12621">
                  <c:v>17.3737685202797</c:v>
                </c:pt>
                <c:pt idx="12622">
                  <c:v>17.375145096503498</c:v>
                </c:pt>
                <c:pt idx="12623">
                  <c:v>17.3765216727273</c:v>
                </c:pt>
                <c:pt idx="12624">
                  <c:v>17.377898248951102</c:v>
                </c:pt>
                <c:pt idx="12625">
                  <c:v>17.3792748251748</c:v>
                </c:pt>
                <c:pt idx="12626">
                  <c:v>17.380651401398602</c:v>
                </c:pt>
                <c:pt idx="12627">
                  <c:v>17.3820279776224</c:v>
                </c:pt>
                <c:pt idx="12628">
                  <c:v>17.383404553846201</c:v>
                </c:pt>
                <c:pt idx="12629">
                  <c:v>17.3847811300699</c:v>
                </c:pt>
                <c:pt idx="12630">
                  <c:v>17.386157706293702</c:v>
                </c:pt>
                <c:pt idx="12631">
                  <c:v>17.3875342825175</c:v>
                </c:pt>
                <c:pt idx="12632">
                  <c:v>17.388910858741301</c:v>
                </c:pt>
                <c:pt idx="12633">
                  <c:v>17.390287434965</c:v>
                </c:pt>
                <c:pt idx="12634">
                  <c:v>17.391664011188801</c:v>
                </c:pt>
                <c:pt idx="12635">
                  <c:v>17.3930405874126</c:v>
                </c:pt>
                <c:pt idx="12636">
                  <c:v>17.394417163636401</c:v>
                </c:pt>
                <c:pt idx="12637">
                  <c:v>17.3957937398601</c:v>
                </c:pt>
                <c:pt idx="12638">
                  <c:v>17.397170316083901</c:v>
                </c:pt>
                <c:pt idx="12639">
                  <c:v>17.398546892307699</c:v>
                </c:pt>
                <c:pt idx="12640">
                  <c:v>17.399923468531501</c:v>
                </c:pt>
                <c:pt idx="12641">
                  <c:v>17.4013000447552</c:v>
                </c:pt>
                <c:pt idx="12642">
                  <c:v>17.402676620979001</c:v>
                </c:pt>
                <c:pt idx="12643">
                  <c:v>17.404053197202799</c:v>
                </c:pt>
                <c:pt idx="12644">
                  <c:v>17.405429773426601</c:v>
                </c:pt>
                <c:pt idx="12645">
                  <c:v>17.406806349650399</c:v>
                </c:pt>
                <c:pt idx="12646">
                  <c:v>17.408182925874101</c:v>
                </c:pt>
                <c:pt idx="12647">
                  <c:v>17.409559502097899</c:v>
                </c:pt>
                <c:pt idx="12648">
                  <c:v>17.410936078321701</c:v>
                </c:pt>
                <c:pt idx="12649">
                  <c:v>17.412312654545499</c:v>
                </c:pt>
                <c:pt idx="12650">
                  <c:v>17.413689230769201</c:v>
                </c:pt>
                <c:pt idx="12651">
                  <c:v>17.415065806992999</c:v>
                </c:pt>
                <c:pt idx="12652">
                  <c:v>17.4164423832168</c:v>
                </c:pt>
                <c:pt idx="12653">
                  <c:v>17.417818959440599</c:v>
                </c:pt>
                <c:pt idx="12654">
                  <c:v>17.419195535664301</c:v>
                </c:pt>
                <c:pt idx="12655">
                  <c:v>17.420572111888099</c:v>
                </c:pt>
                <c:pt idx="12656">
                  <c:v>17.4219486881119</c:v>
                </c:pt>
                <c:pt idx="12657">
                  <c:v>17.423325264335698</c:v>
                </c:pt>
                <c:pt idx="12658">
                  <c:v>17.424701840559401</c:v>
                </c:pt>
                <c:pt idx="12659">
                  <c:v>17.426078416783199</c:v>
                </c:pt>
                <c:pt idx="12660">
                  <c:v>17.427454993007</c:v>
                </c:pt>
                <c:pt idx="12661">
                  <c:v>17.428831569230798</c:v>
                </c:pt>
                <c:pt idx="12662">
                  <c:v>17.4302081454546</c:v>
                </c:pt>
                <c:pt idx="12663">
                  <c:v>17.431584721678298</c:v>
                </c:pt>
                <c:pt idx="12664">
                  <c:v>17.4329612979021</c:v>
                </c:pt>
                <c:pt idx="12665">
                  <c:v>17.434337874125902</c:v>
                </c:pt>
                <c:pt idx="12666">
                  <c:v>17.4357144503497</c:v>
                </c:pt>
                <c:pt idx="12667">
                  <c:v>17.437091026573398</c:v>
                </c:pt>
                <c:pt idx="12668">
                  <c:v>17.4384676027972</c:v>
                </c:pt>
                <c:pt idx="12669">
                  <c:v>17.439844179021001</c:v>
                </c:pt>
                <c:pt idx="12670">
                  <c:v>17.4412207552448</c:v>
                </c:pt>
                <c:pt idx="12671">
                  <c:v>17.442597331468502</c:v>
                </c:pt>
                <c:pt idx="12672">
                  <c:v>17.4439739076923</c:v>
                </c:pt>
                <c:pt idx="12673">
                  <c:v>17.445350483916101</c:v>
                </c:pt>
                <c:pt idx="12674">
                  <c:v>17.446727060139899</c:v>
                </c:pt>
                <c:pt idx="12675">
                  <c:v>17.448103636363602</c:v>
                </c:pt>
                <c:pt idx="12676">
                  <c:v>17.4494802125874</c:v>
                </c:pt>
                <c:pt idx="12677">
                  <c:v>17.450856788811201</c:v>
                </c:pt>
                <c:pt idx="12678">
                  <c:v>17.452233365034999</c:v>
                </c:pt>
                <c:pt idx="12679">
                  <c:v>17.453609941258701</c:v>
                </c:pt>
                <c:pt idx="12680">
                  <c:v>17.454986517482499</c:v>
                </c:pt>
                <c:pt idx="12681">
                  <c:v>17.456363093706301</c:v>
                </c:pt>
                <c:pt idx="12682">
                  <c:v>17.457739669930099</c:v>
                </c:pt>
                <c:pt idx="12683">
                  <c:v>17.459116246153901</c:v>
                </c:pt>
                <c:pt idx="12684">
                  <c:v>17.460492822377599</c:v>
                </c:pt>
                <c:pt idx="12685">
                  <c:v>17.461869398601401</c:v>
                </c:pt>
                <c:pt idx="12686">
                  <c:v>17.463245974825199</c:v>
                </c:pt>
                <c:pt idx="12687">
                  <c:v>17.464622551049001</c:v>
                </c:pt>
                <c:pt idx="12688">
                  <c:v>17.465999127272699</c:v>
                </c:pt>
                <c:pt idx="12689">
                  <c:v>17.467375703496501</c:v>
                </c:pt>
                <c:pt idx="12690">
                  <c:v>17.468752279720299</c:v>
                </c:pt>
                <c:pt idx="12691">
                  <c:v>17.4701288559441</c:v>
                </c:pt>
                <c:pt idx="12692">
                  <c:v>17.471505432167799</c:v>
                </c:pt>
                <c:pt idx="12693">
                  <c:v>17.472882008391601</c:v>
                </c:pt>
                <c:pt idx="12694">
                  <c:v>17.474258584615399</c:v>
                </c:pt>
                <c:pt idx="12695">
                  <c:v>17.4756351608392</c:v>
                </c:pt>
                <c:pt idx="12696">
                  <c:v>17.477011737062899</c:v>
                </c:pt>
                <c:pt idx="12697">
                  <c:v>17.4783883132867</c:v>
                </c:pt>
                <c:pt idx="12698">
                  <c:v>17.479764889510498</c:v>
                </c:pt>
                <c:pt idx="12699">
                  <c:v>17.4811414657343</c:v>
                </c:pt>
                <c:pt idx="12700">
                  <c:v>17.482518041957999</c:v>
                </c:pt>
                <c:pt idx="12701">
                  <c:v>17.4838946181818</c:v>
                </c:pt>
                <c:pt idx="12702">
                  <c:v>17.485271194405598</c:v>
                </c:pt>
                <c:pt idx="12703">
                  <c:v>17.4866477706294</c:v>
                </c:pt>
                <c:pt idx="12704">
                  <c:v>17.488024346853098</c:v>
                </c:pt>
                <c:pt idx="12705">
                  <c:v>17.4894009230769</c:v>
                </c:pt>
                <c:pt idx="12706">
                  <c:v>17.490777499300702</c:v>
                </c:pt>
                <c:pt idx="12707">
                  <c:v>17.4921540755245</c:v>
                </c:pt>
                <c:pt idx="12708">
                  <c:v>17.493530651748301</c:v>
                </c:pt>
                <c:pt idx="12709">
                  <c:v>17.494907227972</c:v>
                </c:pt>
                <c:pt idx="12710">
                  <c:v>17.496283804195802</c:v>
                </c:pt>
                <c:pt idx="12711">
                  <c:v>17.4976603804196</c:v>
                </c:pt>
                <c:pt idx="12712">
                  <c:v>17.499036956643401</c:v>
                </c:pt>
                <c:pt idx="12713">
                  <c:v>17.5004135328671</c:v>
                </c:pt>
                <c:pt idx="12714">
                  <c:v>17.501790109090901</c:v>
                </c:pt>
                <c:pt idx="12715">
                  <c:v>17.503166685314699</c:v>
                </c:pt>
                <c:pt idx="12716">
                  <c:v>17.504543261538501</c:v>
                </c:pt>
                <c:pt idx="12717">
                  <c:v>17.5059198377622</c:v>
                </c:pt>
                <c:pt idx="12718">
                  <c:v>17.507296413986001</c:v>
                </c:pt>
                <c:pt idx="12719">
                  <c:v>17.508672990209799</c:v>
                </c:pt>
                <c:pt idx="12720">
                  <c:v>17.510049566433601</c:v>
                </c:pt>
                <c:pt idx="12721">
                  <c:v>17.511426142657299</c:v>
                </c:pt>
                <c:pt idx="12722">
                  <c:v>17.512802718881101</c:v>
                </c:pt>
                <c:pt idx="12723">
                  <c:v>17.514179295104899</c:v>
                </c:pt>
                <c:pt idx="12724">
                  <c:v>17.515555871328701</c:v>
                </c:pt>
                <c:pt idx="12725">
                  <c:v>17.516932447552499</c:v>
                </c:pt>
                <c:pt idx="12726">
                  <c:v>17.518309023776201</c:v>
                </c:pt>
                <c:pt idx="12727">
                  <c:v>17.519685599999999</c:v>
                </c:pt>
                <c:pt idx="12728">
                  <c:v>17.521062176223801</c:v>
                </c:pt>
                <c:pt idx="12729">
                  <c:v>17.522438752447599</c:v>
                </c:pt>
                <c:pt idx="12730">
                  <c:v>17.523815328671301</c:v>
                </c:pt>
                <c:pt idx="12731">
                  <c:v>17.525191904895099</c:v>
                </c:pt>
                <c:pt idx="12732">
                  <c:v>17.5265684811189</c:v>
                </c:pt>
                <c:pt idx="12733">
                  <c:v>17.527945057342698</c:v>
                </c:pt>
                <c:pt idx="12734">
                  <c:v>17.529321633566401</c:v>
                </c:pt>
                <c:pt idx="12735">
                  <c:v>17.530698209790199</c:v>
                </c:pt>
                <c:pt idx="12736">
                  <c:v>17.532074786014</c:v>
                </c:pt>
                <c:pt idx="12737">
                  <c:v>17.533451362237798</c:v>
                </c:pt>
                <c:pt idx="12738">
                  <c:v>17.5348279384615</c:v>
                </c:pt>
                <c:pt idx="12739">
                  <c:v>17.536204514685299</c:v>
                </c:pt>
                <c:pt idx="12740">
                  <c:v>17.5375810909091</c:v>
                </c:pt>
                <c:pt idx="12741">
                  <c:v>17.538957667132902</c:v>
                </c:pt>
                <c:pt idx="12742">
                  <c:v>17.5403342433566</c:v>
                </c:pt>
                <c:pt idx="12743">
                  <c:v>17.541710819580398</c:v>
                </c:pt>
                <c:pt idx="12744">
                  <c:v>17.5430873958042</c:v>
                </c:pt>
                <c:pt idx="12745">
                  <c:v>17.544463972028002</c:v>
                </c:pt>
                <c:pt idx="12746">
                  <c:v>17.5458405482518</c:v>
                </c:pt>
                <c:pt idx="12747">
                  <c:v>17.547217124475502</c:v>
                </c:pt>
                <c:pt idx="12748">
                  <c:v>17.5485937006993</c:v>
                </c:pt>
                <c:pt idx="12749">
                  <c:v>17.549970276923101</c:v>
                </c:pt>
                <c:pt idx="12750">
                  <c:v>17.551346853146899</c:v>
                </c:pt>
                <c:pt idx="12751">
                  <c:v>17.552723429370602</c:v>
                </c:pt>
                <c:pt idx="12752">
                  <c:v>17.5541000055944</c:v>
                </c:pt>
                <c:pt idx="12753">
                  <c:v>17.555476581818201</c:v>
                </c:pt>
                <c:pt idx="12754">
                  <c:v>17.556853158041999</c:v>
                </c:pt>
                <c:pt idx="12755">
                  <c:v>17.558229734265701</c:v>
                </c:pt>
                <c:pt idx="12756">
                  <c:v>17.559606310489499</c:v>
                </c:pt>
                <c:pt idx="12757">
                  <c:v>17.560982886713301</c:v>
                </c:pt>
                <c:pt idx="12758">
                  <c:v>17.562359462937099</c:v>
                </c:pt>
                <c:pt idx="12759">
                  <c:v>17.563736039160801</c:v>
                </c:pt>
                <c:pt idx="12760">
                  <c:v>17.565112615384599</c:v>
                </c:pt>
                <c:pt idx="12761">
                  <c:v>17.566489191608401</c:v>
                </c:pt>
                <c:pt idx="12762">
                  <c:v>17.567865767832199</c:v>
                </c:pt>
                <c:pt idx="12763">
                  <c:v>17.569242344055901</c:v>
                </c:pt>
                <c:pt idx="12764">
                  <c:v>17.570618920279699</c:v>
                </c:pt>
                <c:pt idx="12765">
                  <c:v>17.571995496503501</c:v>
                </c:pt>
                <c:pt idx="12766">
                  <c:v>17.573372072727299</c:v>
                </c:pt>
                <c:pt idx="12767">
                  <c:v>17.5747486489511</c:v>
                </c:pt>
                <c:pt idx="12768">
                  <c:v>17.576125225174799</c:v>
                </c:pt>
                <c:pt idx="12769">
                  <c:v>17.577501801398601</c:v>
                </c:pt>
                <c:pt idx="12770">
                  <c:v>17.578878377622399</c:v>
                </c:pt>
                <c:pt idx="12771">
                  <c:v>17.5802549538462</c:v>
                </c:pt>
                <c:pt idx="12772">
                  <c:v>17.581631530069899</c:v>
                </c:pt>
                <c:pt idx="12773">
                  <c:v>17.5830081062937</c:v>
                </c:pt>
                <c:pt idx="12774">
                  <c:v>17.584384682517499</c:v>
                </c:pt>
                <c:pt idx="12775">
                  <c:v>17.5857612587413</c:v>
                </c:pt>
                <c:pt idx="12776">
                  <c:v>17.587137834964999</c:v>
                </c:pt>
                <c:pt idx="12777">
                  <c:v>17.5885144111888</c:v>
                </c:pt>
                <c:pt idx="12778">
                  <c:v>17.589890987412598</c:v>
                </c:pt>
                <c:pt idx="12779">
                  <c:v>17.5912675636364</c:v>
                </c:pt>
                <c:pt idx="12780">
                  <c:v>17.592644139860099</c:v>
                </c:pt>
                <c:pt idx="12781">
                  <c:v>17.5940207160839</c:v>
                </c:pt>
                <c:pt idx="12782">
                  <c:v>17.595397292307702</c:v>
                </c:pt>
                <c:pt idx="12783">
                  <c:v>17.5967738685315</c:v>
                </c:pt>
                <c:pt idx="12784">
                  <c:v>17.598150444755198</c:v>
                </c:pt>
                <c:pt idx="12785">
                  <c:v>17.599527020979</c:v>
                </c:pt>
                <c:pt idx="12786">
                  <c:v>17.600903597202802</c:v>
                </c:pt>
                <c:pt idx="12787">
                  <c:v>17.6022801734266</c:v>
                </c:pt>
                <c:pt idx="12788">
                  <c:v>17.603656749650401</c:v>
                </c:pt>
                <c:pt idx="12789">
                  <c:v>17.6050333258741</c:v>
                </c:pt>
                <c:pt idx="12790">
                  <c:v>17.606409902097901</c:v>
                </c:pt>
                <c:pt idx="12791">
                  <c:v>17.6077864783217</c:v>
                </c:pt>
                <c:pt idx="12792">
                  <c:v>17.609163054545501</c:v>
                </c:pt>
                <c:pt idx="12793">
                  <c:v>17.6105396307692</c:v>
                </c:pt>
                <c:pt idx="12794">
                  <c:v>17.611916206993001</c:v>
                </c:pt>
                <c:pt idx="12795">
                  <c:v>17.613292783216799</c:v>
                </c:pt>
                <c:pt idx="12796">
                  <c:v>17.614669359440601</c:v>
                </c:pt>
                <c:pt idx="12797">
                  <c:v>17.6160459356643</c:v>
                </c:pt>
                <c:pt idx="12798">
                  <c:v>17.617422511888101</c:v>
                </c:pt>
                <c:pt idx="12799">
                  <c:v>17.618799088111899</c:v>
                </c:pt>
                <c:pt idx="12800">
                  <c:v>17.620175664335701</c:v>
                </c:pt>
                <c:pt idx="12801">
                  <c:v>17.621552240559399</c:v>
                </c:pt>
                <c:pt idx="12802">
                  <c:v>17.622928816783201</c:v>
                </c:pt>
                <c:pt idx="12803">
                  <c:v>17.624305393006999</c:v>
                </c:pt>
                <c:pt idx="12804">
                  <c:v>17.625681969230801</c:v>
                </c:pt>
                <c:pt idx="12805">
                  <c:v>17.627058545454499</c:v>
                </c:pt>
                <c:pt idx="12806">
                  <c:v>17.628435121678301</c:v>
                </c:pt>
                <c:pt idx="12807">
                  <c:v>17.629811697902099</c:v>
                </c:pt>
                <c:pt idx="12808">
                  <c:v>17.631188274125901</c:v>
                </c:pt>
                <c:pt idx="12809">
                  <c:v>17.632564850349699</c:v>
                </c:pt>
                <c:pt idx="12810">
                  <c:v>17.633941426573401</c:v>
                </c:pt>
                <c:pt idx="12811">
                  <c:v>17.635318002797199</c:v>
                </c:pt>
                <c:pt idx="12812">
                  <c:v>17.636694579021</c:v>
                </c:pt>
                <c:pt idx="12813">
                  <c:v>17.638071155244798</c:v>
                </c:pt>
                <c:pt idx="12814">
                  <c:v>17.639447731468501</c:v>
                </c:pt>
                <c:pt idx="12815">
                  <c:v>17.640824307692299</c:v>
                </c:pt>
                <c:pt idx="12816">
                  <c:v>17.6422008839161</c:v>
                </c:pt>
                <c:pt idx="12817">
                  <c:v>17.643577460139898</c:v>
                </c:pt>
                <c:pt idx="12818">
                  <c:v>17.6449540363636</c:v>
                </c:pt>
                <c:pt idx="12819">
                  <c:v>17.646330612587398</c:v>
                </c:pt>
                <c:pt idx="12820">
                  <c:v>17.6477071888112</c:v>
                </c:pt>
                <c:pt idx="12821">
                  <c:v>17.649083765035002</c:v>
                </c:pt>
                <c:pt idx="12822">
                  <c:v>17.6504603412587</c:v>
                </c:pt>
                <c:pt idx="12823">
                  <c:v>17.651836917482498</c:v>
                </c:pt>
                <c:pt idx="12824">
                  <c:v>17.6532134937063</c:v>
                </c:pt>
                <c:pt idx="12825">
                  <c:v>17.654590069930101</c:v>
                </c:pt>
                <c:pt idx="12826">
                  <c:v>17.6559666461539</c:v>
                </c:pt>
                <c:pt idx="12827">
                  <c:v>17.657343222377602</c:v>
                </c:pt>
                <c:pt idx="12828">
                  <c:v>17.6587197986014</c:v>
                </c:pt>
                <c:pt idx="12829">
                  <c:v>17.660096374825201</c:v>
                </c:pt>
                <c:pt idx="12830">
                  <c:v>17.661472951048999</c:v>
                </c:pt>
                <c:pt idx="12831">
                  <c:v>17.662849527272702</c:v>
                </c:pt>
                <c:pt idx="12832">
                  <c:v>17.6642261034965</c:v>
                </c:pt>
                <c:pt idx="12833">
                  <c:v>17.665602679720301</c:v>
                </c:pt>
                <c:pt idx="12834">
                  <c:v>17.666979255944099</c:v>
                </c:pt>
                <c:pt idx="12835">
                  <c:v>17.668355832167801</c:v>
                </c:pt>
                <c:pt idx="12836">
                  <c:v>17.669732408391599</c:v>
                </c:pt>
                <c:pt idx="12837">
                  <c:v>17.671108984615401</c:v>
                </c:pt>
                <c:pt idx="12838">
                  <c:v>17.672485560839199</c:v>
                </c:pt>
                <c:pt idx="12839">
                  <c:v>17.673862137062901</c:v>
                </c:pt>
                <c:pt idx="12840">
                  <c:v>17.675238713286699</c:v>
                </c:pt>
                <c:pt idx="12841">
                  <c:v>17.676615289510501</c:v>
                </c:pt>
                <c:pt idx="12842">
                  <c:v>17.677991865734299</c:v>
                </c:pt>
                <c:pt idx="12843">
                  <c:v>17.679368441958001</c:v>
                </c:pt>
                <c:pt idx="12844">
                  <c:v>17.680745018181799</c:v>
                </c:pt>
                <c:pt idx="12845">
                  <c:v>17.682121594405601</c:v>
                </c:pt>
                <c:pt idx="12846">
                  <c:v>17.683498170629399</c:v>
                </c:pt>
                <c:pt idx="12847">
                  <c:v>17.684874746853101</c:v>
                </c:pt>
                <c:pt idx="12848">
                  <c:v>17.686251323076899</c:v>
                </c:pt>
                <c:pt idx="12849">
                  <c:v>17.687627899300701</c:v>
                </c:pt>
                <c:pt idx="12850">
                  <c:v>17.689004475524499</c:v>
                </c:pt>
                <c:pt idx="12851">
                  <c:v>17.6903810517483</c:v>
                </c:pt>
                <c:pt idx="12852">
                  <c:v>17.691757627971999</c:v>
                </c:pt>
                <c:pt idx="12853">
                  <c:v>17.6931342041958</c:v>
                </c:pt>
                <c:pt idx="12854">
                  <c:v>17.694510780419598</c:v>
                </c:pt>
                <c:pt idx="12855">
                  <c:v>17.6958873566434</c:v>
                </c:pt>
                <c:pt idx="12856">
                  <c:v>17.697263932867099</c:v>
                </c:pt>
                <c:pt idx="12857">
                  <c:v>17.6986405090909</c:v>
                </c:pt>
                <c:pt idx="12858">
                  <c:v>17.700017085314698</c:v>
                </c:pt>
                <c:pt idx="12859">
                  <c:v>17.7013936615385</c:v>
                </c:pt>
                <c:pt idx="12860">
                  <c:v>17.702770237762198</c:v>
                </c:pt>
                <c:pt idx="12861">
                  <c:v>17.704146813986</c:v>
                </c:pt>
                <c:pt idx="12862">
                  <c:v>17.705523390209802</c:v>
                </c:pt>
                <c:pt idx="12863">
                  <c:v>17.7068999664336</c:v>
                </c:pt>
                <c:pt idx="12864">
                  <c:v>17.708276542657298</c:v>
                </c:pt>
                <c:pt idx="12865">
                  <c:v>17.7096531188811</c:v>
                </c:pt>
                <c:pt idx="12866">
                  <c:v>17.711029695104902</c:v>
                </c:pt>
                <c:pt idx="12867">
                  <c:v>17.7124062713287</c:v>
                </c:pt>
                <c:pt idx="12868">
                  <c:v>17.713782847552402</c:v>
                </c:pt>
                <c:pt idx="12869">
                  <c:v>17.7151594237762</c:v>
                </c:pt>
                <c:pt idx="12870">
                  <c:v>17.716536000000001</c:v>
                </c:pt>
                <c:pt idx="12871">
                  <c:v>17.717912576223799</c:v>
                </c:pt>
                <c:pt idx="12872">
                  <c:v>17.719289152447601</c:v>
                </c:pt>
                <c:pt idx="12873">
                  <c:v>17.7206657286713</c:v>
                </c:pt>
                <c:pt idx="12874">
                  <c:v>17.722042304895101</c:v>
                </c:pt>
                <c:pt idx="12875">
                  <c:v>17.723418881118899</c:v>
                </c:pt>
                <c:pt idx="12876">
                  <c:v>17.724795457342701</c:v>
                </c:pt>
                <c:pt idx="12877">
                  <c:v>17.726172033566399</c:v>
                </c:pt>
                <c:pt idx="12878">
                  <c:v>17.727548609790201</c:v>
                </c:pt>
                <c:pt idx="12879">
                  <c:v>17.728925186013999</c:v>
                </c:pt>
                <c:pt idx="12880">
                  <c:v>17.730301762237801</c:v>
                </c:pt>
                <c:pt idx="12881">
                  <c:v>17.731678338461499</c:v>
                </c:pt>
                <c:pt idx="12882">
                  <c:v>17.733054914685301</c:v>
                </c:pt>
                <c:pt idx="12883">
                  <c:v>17.734431490909099</c:v>
                </c:pt>
                <c:pt idx="12884">
                  <c:v>17.735808067132901</c:v>
                </c:pt>
                <c:pt idx="12885">
                  <c:v>17.737184643356599</c:v>
                </c:pt>
                <c:pt idx="12886">
                  <c:v>17.738561219580401</c:v>
                </c:pt>
                <c:pt idx="12887">
                  <c:v>17.739937795804199</c:v>
                </c:pt>
                <c:pt idx="12888">
                  <c:v>17.741314372028</c:v>
                </c:pt>
                <c:pt idx="12889">
                  <c:v>17.742690948251798</c:v>
                </c:pt>
                <c:pt idx="12890">
                  <c:v>17.744067524475501</c:v>
                </c:pt>
                <c:pt idx="12891">
                  <c:v>17.745444100699299</c:v>
                </c:pt>
                <c:pt idx="12892">
                  <c:v>17.7468206769231</c:v>
                </c:pt>
                <c:pt idx="12893">
                  <c:v>17.748197253146898</c:v>
                </c:pt>
                <c:pt idx="12894">
                  <c:v>17.7495738293706</c:v>
                </c:pt>
                <c:pt idx="12895">
                  <c:v>17.750950405594399</c:v>
                </c:pt>
                <c:pt idx="12896">
                  <c:v>17.7523269818182</c:v>
                </c:pt>
                <c:pt idx="12897">
                  <c:v>17.753703558042002</c:v>
                </c:pt>
                <c:pt idx="12898">
                  <c:v>17.7550801342657</c:v>
                </c:pt>
                <c:pt idx="12899">
                  <c:v>17.756456710489498</c:v>
                </c:pt>
                <c:pt idx="12900">
                  <c:v>17.7578332867133</c:v>
                </c:pt>
                <c:pt idx="12901">
                  <c:v>17.759209862937102</c:v>
                </c:pt>
                <c:pt idx="12902">
                  <c:v>17.7605864391608</c:v>
                </c:pt>
                <c:pt idx="12903">
                  <c:v>17.761963015384602</c:v>
                </c:pt>
                <c:pt idx="12904">
                  <c:v>17.7633395916084</c:v>
                </c:pt>
                <c:pt idx="12905">
                  <c:v>17.764716167832201</c:v>
                </c:pt>
                <c:pt idx="12906">
                  <c:v>17.7660927440559</c:v>
                </c:pt>
                <c:pt idx="12907">
                  <c:v>17.767469320279702</c:v>
                </c:pt>
                <c:pt idx="12908">
                  <c:v>17.7688458965035</c:v>
                </c:pt>
                <c:pt idx="12909">
                  <c:v>17.770222472727301</c:v>
                </c:pt>
                <c:pt idx="12910">
                  <c:v>17.771599048951099</c:v>
                </c:pt>
                <c:pt idx="12911">
                  <c:v>17.772975625174801</c:v>
                </c:pt>
                <c:pt idx="12912">
                  <c:v>17.7743522013986</c:v>
                </c:pt>
                <c:pt idx="12913">
                  <c:v>17.775728777622401</c:v>
                </c:pt>
                <c:pt idx="12914">
                  <c:v>17.777105353846199</c:v>
                </c:pt>
                <c:pt idx="12915">
                  <c:v>17.778481930069901</c:v>
                </c:pt>
                <c:pt idx="12916">
                  <c:v>17.779858506293699</c:v>
                </c:pt>
                <c:pt idx="12917">
                  <c:v>17.781235082517501</c:v>
                </c:pt>
                <c:pt idx="12918">
                  <c:v>17.782611658741299</c:v>
                </c:pt>
                <c:pt idx="12919">
                  <c:v>17.783988234965001</c:v>
                </c:pt>
                <c:pt idx="12920">
                  <c:v>17.785364811188799</c:v>
                </c:pt>
                <c:pt idx="12921">
                  <c:v>17.786741387412601</c:v>
                </c:pt>
                <c:pt idx="12922">
                  <c:v>17.788117963636399</c:v>
                </c:pt>
                <c:pt idx="12923">
                  <c:v>17.789494539860101</c:v>
                </c:pt>
                <c:pt idx="12924">
                  <c:v>17.790871116083899</c:v>
                </c:pt>
                <c:pt idx="12925">
                  <c:v>17.792247692307701</c:v>
                </c:pt>
                <c:pt idx="12926">
                  <c:v>17.793624268531499</c:v>
                </c:pt>
                <c:pt idx="12927">
                  <c:v>17.795000844755201</c:v>
                </c:pt>
                <c:pt idx="12928">
                  <c:v>17.796377420978999</c:v>
                </c:pt>
                <c:pt idx="12929">
                  <c:v>17.7977539972028</c:v>
                </c:pt>
                <c:pt idx="12930">
                  <c:v>17.799130573426599</c:v>
                </c:pt>
                <c:pt idx="12931">
                  <c:v>17.8005071496504</c:v>
                </c:pt>
                <c:pt idx="12932">
                  <c:v>17.801883725874099</c:v>
                </c:pt>
                <c:pt idx="12933">
                  <c:v>17.8032603020979</c:v>
                </c:pt>
                <c:pt idx="12934">
                  <c:v>17.804636878321698</c:v>
                </c:pt>
                <c:pt idx="12935">
                  <c:v>17.8060134545455</c:v>
                </c:pt>
                <c:pt idx="12936">
                  <c:v>17.807390030769199</c:v>
                </c:pt>
                <c:pt idx="12937">
                  <c:v>17.808766606993</c:v>
                </c:pt>
                <c:pt idx="12938">
                  <c:v>17.810143183216798</c:v>
                </c:pt>
                <c:pt idx="12939">
                  <c:v>17.8115197594406</c:v>
                </c:pt>
                <c:pt idx="12940">
                  <c:v>17.812896335664298</c:v>
                </c:pt>
                <c:pt idx="12941">
                  <c:v>17.8142729118881</c:v>
                </c:pt>
                <c:pt idx="12942">
                  <c:v>17.815649488111902</c:v>
                </c:pt>
                <c:pt idx="12943">
                  <c:v>17.8170260643357</c:v>
                </c:pt>
                <c:pt idx="12944">
                  <c:v>17.818402640559398</c:v>
                </c:pt>
                <c:pt idx="12945">
                  <c:v>17.8197792167832</c:v>
                </c:pt>
                <c:pt idx="12946">
                  <c:v>17.821155793007001</c:v>
                </c:pt>
                <c:pt idx="12947">
                  <c:v>17.8225323692308</c:v>
                </c:pt>
                <c:pt idx="12948">
                  <c:v>17.823908945454502</c:v>
                </c:pt>
                <c:pt idx="12949">
                  <c:v>17.8252855216783</c:v>
                </c:pt>
                <c:pt idx="12950">
                  <c:v>17.826662097902101</c:v>
                </c:pt>
                <c:pt idx="12951">
                  <c:v>17.828038674125899</c:v>
                </c:pt>
                <c:pt idx="12952">
                  <c:v>17.829415250349701</c:v>
                </c:pt>
                <c:pt idx="12953">
                  <c:v>17.8307918265734</c:v>
                </c:pt>
                <c:pt idx="12954">
                  <c:v>17.832168402797201</c:v>
                </c:pt>
                <c:pt idx="12955">
                  <c:v>17.833544979020999</c:v>
                </c:pt>
                <c:pt idx="12956">
                  <c:v>17.834921555244801</c:v>
                </c:pt>
                <c:pt idx="12957">
                  <c:v>17.836298131468499</c:v>
                </c:pt>
                <c:pt idx="12958">
                  <c:v>17.837674707692301</c:v>
                </c:pt>
                <c:pt idx="12959">
                  <c:v>17.839051283916099</c:v>
                </c:pt>
                <c:pt idx="12960">
                  <c:v>17.840427860139901</c:v>
                </c:pt>
                <c:pt idx="12961">
                  <c:v>17.841804436363599</c:v>
                </c:pt>
                <c:pt idx="12962">
                  <c:v>17.843181012587401</c:v>
                </c:pt>
                <c:pt idx="12963">
                  <c:v>17.844557588811199</c:v>
                </c:pt>
                <c:pt idx="12964">
                  <c:v>17.845934165035001</c:v>
                </c:pt>
                <c:pt idx="12965">
                  <c:v>17.847310741258699</c:v>
                </c:pt>
                <c:pt idx="12966">
                  <c:v>17.848687317482501</c:v>
                </c:pt>
                <c:pt idx="12967">
                  <c:v>17.850063893706299</c:v>
                </c:pt>
                <c:pt idx="12968">
                  <c:v>17.8514404699301</c:v>
                </c:pt>
                <c:pt idx="12969">
                  <c:v>17.852817046153898</c:v>
                </c:pt>
                <c:pt idx="12970">
                  <c:v>17.854193622377601</c:v>
                </c:pt>
                <c:pt idx="12971">
                  <c:v>17.855570198601399</c:v>
                </c:pt>
                <c:pt idx="12972">
                  <c:v>17.8569467748252</c:v>
                </c:pt>
                <c:pt idx="12973">
                  <c:v>17.858323351048998</c:v>
                </c:pt>
                <c:pt idx="12974">
                  <c:v>17.8596999272727</c:v>
                </c:pt>
                <c:pt idx="12975">
                  <c:v>17.861076503496498</c:v>
                </c:pt>
                <c:pt idx="12976">
                  <c:v>17.8624530797203</c:v>
                </c:pt>
                <c:pt idx="12977">
                  <c:v>17.863829655944102</c:v>
                </c:pt>
                <c:pt idx="12978">
                  <c:v>17.8652062321678</c:v>
                </c:pt>
                <c:pt idx="12979">
                  <c:v>17.866582808391598</c:v>
                </c:pt>
                <c:pt idx="12980">
                  <c:v>17.8679593846154</c:v>
                </c:pt>
                <c:pt idx="12981">
                  <c:v>17.869335960839202</c:v>
                </c:pt>
                <c:pt idx="12982">
                  <c:v>17.8707125370629</c:v>
                </c:pt>
                <c:pt idx="12983">
                  <c:v>17.872089113286702</c:v>
                </c:pt>
                <c:pt idx="12984">
                  <c:v>17.8734656895105</c:v>
                </c:pt>
                <c:pt idx="12985">
                  <c:v>17.874842265734301</c:v>
                </c:pt>
                <c:pt idx="12986">
                  <c:v>17.876218841958</c:v>
                </c:pt>
                <c:pt idx="12987">
                  <c:v>17.877595418181802</c:v>
                </c:pt>
                <c:pt idx="12988">
                  <c:v>17.8789719944056</c:v>
                </c:pt>
                <c:pt idx="12989">
                  <c:v>17.880348570629401</c:v>
                </c:pt>
                <c:pt idx="12990">
                  <c:v>17.881725146853199</c:v>
                </c:pt>
                <c:pt idx="12991">
                  <c:v>17.883101723076901</c:v>
                </c:pt>
                <c:pt idx="12992">
                  <c:v>17.884478299300699</c:v>
                </c:pt>
                <c:pt idx="12993">
                  <c:v>17.885854875524501</c:v>
                </c:pt>
                <c:pt idx="12994">
                  <c:v>17.887231451748299</c:v>
                </c:pt>
                <c:pt idx="12995">
                  <c:v>17.888608027972001</c:v>
                </c:pt>
                <c:pt idx="12996">
                  <c:v>17.889984604195799</c:v>
                </c:pt>
                <c:pt idx="12997">
                  <c:v>17.891361180419601</c:v>
                </c:pt>
                <c:pt idx="12998">
                  <c:v>17.892737756643399</c:v>
                </c:pt>
                <c:pt idx="12999">
                  <c:v>17.894114332867101</c:v>
                </c:pt>
                <c:pt idx="13000">
                  <c:v>17.895490909090899</c:v>
                </c:pt>
                <c:pt idx="13001">
                  <c:v>17.896867485314701</c:v>
                </c:pt>
                <c:pt idx="13002">
                  <c:v>17.898244061538499</c:v>
                </c:pt>
                <c:pt idx="13003">
                  <c:v>17.899620637762201</c:v>
                </c:pt>
                <c:pt idx="13004">
                  <c:v>17.900997213985999</c:v>
                </c:pt>
                <c:pt idx="13005">
                  <c:v>17.902373790209801</c:v>
                </c:pt>
                <c:pt idx="13006">
                  <c:v>17.903750366433599</c:v>
                </c:pt>
                <c:pt idx="13007">
                  <c:v>17.905126942657301</c:v>
                </c:pt>
                <c:pt idx="13008">
                  <c:v>17.906503518881099</c:v>
                </c:pt>
                <c:pt idx="13009">
                  <c:v>17.9078800951049</c:v>
                </c:pt>
                <c:pt idx="13010">
                  <c:v>17.909256671328698</c:v>
                </c:pt>
                <c:pt idx="13011">
                  <c:v>17.910633247552401</c:v>
                </c:pt>
                <c:pt idx="13012">
                  <c:v>17.912009823776199</c:v>
                </c:pt>
                <c:pt idx="13013">
                  <c:v>17.9133864</c:v>
                </c:pt>
                <c:pt idx="13014">
                  <c:v>17.914762976223798</c:v>
                </c:pt>
                <c:pt idx="13015">
                  <c:v>17.9161395524476</c:v>
                </c:pt>
                <c:pt idx="13016">
                  <c:v>17.917516128671299</c:v>
                </c:pt>
                <c:pt idx="13017">
                  <c:v>17.9188927048951</c:v>
                </c:pt>
                <c:pt idx="13018">
                  <c:v>17.920269281118902</c:v>
                </c:pt>
                <c:pt idx="13019">
                  <c:v>17.9216458573427</c:v>
                </c:pt>
                <c:pt idx="13020">
                  <c:v>17.923022433566398</c:v>
                </c:pt>
                <c:pt idx="13021">
                  <c:v>17.9243990097902</c:v>
                </c:pt>
                <c:pt idx="13022">
                  <c:v>17.925775586014002</c:v>
                </c:pt>
                <c:pt idx="13023">
                  <c:v>17.9271521622378</c:v>
                </c:pt>
                <c:pt idx="13024">
                  <c:v>17.928528738461502</c:v>
                </c:pt>
                <c:pt idx="13025">
                  <c:v>17.9299053146853</c:v>
                </c:pt>
                <c:pt idx="13026">
                  <c:v>17.931281890909101</c:v>
                </c:pt>
                <c:pt idx="13027">
                  <c:v>17.932658467132899</c:v>
                </c:pt>
                <c:pt idx="13028">
                  <c:v>17.934035043356602</c:v>
                </c:pt>
                <c:pt idx="13029">
                  <c:v>17.9354116195804</c:v>
                </c:pt>
                <c:pt idx="13030">
                  <c:v>17.936788195804201</c:v>
                </c:pt>
                <c:pt idx="13031">
                  <c:v>17.938164772027999</c:v>
                </c:pt>
                <c:pt idx="13032">
                  <c:v>17.939541348251801</c:v>
                </c:pt>
                <c:pt idx="13033">
                  <c:v>17.940917924475499</c:v>
                </c:pt>
                <c:pt idx="13034">
                  <c:v>17.942294500699301</c:v>
                </c:pt>
                <c:pt idx="13035">
                  <c:v>17.943671076923099</c:v>
                </c:pt>
                <c:pt idx="13036">
                  <c:v>17.945047653146901</c:v>
                </c:pt>
                <c:pt idx="13037">
                  <c:v>17.946424229370599</c:v>
                </c:pt>
                <c:pt idx="13038">
                  <c:v>17.947800805594401</c:v>
                </c:pt>
                <c:pt idx="13039">
                  <c:v>17.949177381818199</c:v>
                </c:pt>
                <c:pt idx="13040">
                  <c:v>17.950553958042001</c:v>
                </c:pt>
                <c:pt idx="13041">
                  <c:v>17.951930534265699</c:v>
                </c:pt>
                <c:pt idx="13042">
                  <c:v>17.953307110489501</c:v>
                </c:pt>
                <c:pt idx="13043">
                  <c:v>17.954683686713299</c:v>
                </c:pt>
                <c:pt idx="13044">
                  <c:v>17.9560602629371</c:v>
                </c:pt>
                <c:pt idx="13045">
                  <c:v>17.957436839160799</c:v>
                </c:pt>
                <c:pt idx="13046">
                  <c:v>17.958813415384601</c:v>
                </c:pt>
                <c:pt idx="13047">
                  <c:v>17.960189991608399</c:v>
                </c:pt>
                <c:pt idx="13048">
                  <c:v>17.9615665678322</c:v>
                </c:pt>
                <c:pt idx="13049">
                  <c:v>17.962943144055899</c:v>
                </c:pt>
                <c:pt idx="13050">
                  <c:v>17.9643197202797</c:v>
                </c:pt>
                <c:pt idx="13051">
                  <c:v>17.965696296503499</c:v>
                </c:pt>
                <c:pt idx="13052">
                  <c:v>17.9670728727273</c:v>
                </c:pt>
                <c:pt idx="13053">
                  <c:v>17.968449448951102</c:v>
                </c:pt>
                <c:pt idx="13054">
                  <c:v>17.9698260251748</c:v>
                </c:pt>
                <c:pt idx="13055">
                  <c:v>17.971202601398598</c:v>
                </c:pt>
                <c:pt idx="13056">
                  <c:v>17.9725791776224</c:v>
                </c:pt>
                <c:pt idx="13057">
                  <c:v>17.973955753846202</c:v>
                </c:pt>
                <c:pt idx="13058">
                  <c:v>17.9753323300699</c:v>
                </c:pt>
                <c:pt idx="13059">
                  <c:v>17.976708906293702</c:v>
                </c:pt>
                <c:pt idx="13060">
                  <c:v>17.9780854825175</c:v>
                </c:pt>
                <c:pt idx="13061">
                  <c:v>17.979462058741301</c:v>
                </c:pt>
                <c:pt idx="13062">
                  <c:v>17.980838634965</c:v>
                </c:pt>
                <c:pt idx="13063">
                  <c:v>17.982215211188802</c:v>
                </c:pt>
                <c:pt idx="13064">
                  <c:v>17.9835917874126</c:v>
                </c:pt>
                <c:pt idx="13065">
                  <c:v>17.984968363636401</c:v>
                </c:pt>
                <c:pt idx="13066">
                  <c:v>17.9863449398601</c:v>
                </c:pt>
                <c:pt idx="13067">
                  <c:v>17.987721516083901</c:v>
                </c:pt>
                <c:pt idx="13068">
                  <c:v>17.9890980923077</c:v>
                </c:pt>
                <c:pt idx="13069">
                  <c:v>17.990474668531501</c:v>
                </c:pt>
                <c:pt idx="13070">
                  <c:v>17.9918512447552</c:v>
                </c:pt>
                <c:pt idx="13071">
                  <c:v>17.993227820979001</c:v>
                </c:pt>
                <c:pt idx="13072">
                  <c:v>17.994604397202799</c:v>
                </c:pt>
                <c:pt idx="13073">
                  <c:v>17.995980973426601</c:v>
                </c:pt>
                <c:pt idx="13074">
                  <c:v>17.997357549650399</c:v>
                </c:pt>
                <c:pt idx="13075">
                  <c:v>17.998734125874101</c:v>
                </c:pt>
                <c:pt idx="13076">
                  <c:v>18.000110702097899</c:v>
                </c:pt>
                <c:pt idx="13077">
                  <c:v>18.001487278321701</c:v>
                </c:pt>
                <c:pt idx="13078">
                  <c:v>18.002863854545499</c:v>
                </c:pt>
                <c:pt idx="13079">
                  <c:v>18.004240430769201</c:v>
                </c:pt>
                <c:pt idx="13080">
                  <c:v>18.005617006992999</c:v>
                </c:pt>
                <c:pt idx="13081">
                  <c:v>18.006993583216801</c:v>
                </c:pt>
                <c:pt idx="13082">
                  <c:v>18.008370159440599</c:v>
                </c:pt>
                <c:pt idx="13083">
                  <c:v>18.009746735664301</c:v>
                </c:pt>
                <c:pt idx="13084">
                  <c:v>18.011123311888099</c:v>
                </c:pt>
                <c:pt idx="13085">
                  <c:v>18.012499888111901</c:v>
                </c:pt>
                <c:pt idx="13086">
                  <c:v>18.013876464335699</c:v>
                </c:pt>
                <c:pt idx="13087">
                  <c:v>18.015253040559401</c:v>
                </c:pt>
                <c:pt idx="13088">
                  <c:v>18.016629616783199</c:v>
                </c:pt>
                <c:pt idx="13089">
                  <c:v>18.018006193007</c:v>
                </c:pt>
                <c:pt idx="13090">
                  <c:v>18.019382769230798</c:v>
                </c:pt>
                <c:pt idx="13091">
                  <c:v>18.020759345454501</c:v>
                </c:pt>
                <c:pt idx="13092">
                  <c:v>18.022135921678299</c:v>
                </c:pt>
                <c:pt idx="13093">
                  <c:v>18.0235124979021</c:v>
                </c:pt>
                <c:pt idx="13094">
                  <c:v>18.024889074125898</c:v>
                </c:pt>
                <c:pt idx="13095">
                  <c:v>18.0262656503497</c:v>
                </c:pt>
                <c:pt idx="13096">
                  <c:v>18.027642226573398</c:v>
                </c:pt>
                <c:pt idx="13097">
                  <c:v>18.0290188027972</c:v>
                </c:pt>
                <c:pt idx="13098">
                  <c:v>18.030395379021002</c:v>
                </c:pt>
                <c:pt idx="13099">
                  <c:v>18.0317719552448</c:v>
                </c:pt>
                <c:pt idx="13100">
                  <c:v>18.033148531468498</c:v>
                </c:pt>
                <c:pt idx="13101">
                  <c:v>18.0345251076923</c:v>
                </c:pt>
                <c:pt idx="13102">
                  <c:v>18.035901683916101</c:v>
                </c:pt>
                <c:pt idx="13103">
                  <c:v>18.0372782601399</c:v>
                </c:pt>
                <c:pt idx="13104">
                  <c:v>18.038654836363602</c:v>
                </c:pt>
                <c:pt idx="13105">
                  <c:v>18.0400314125874</c:v>
                </c:pt>
                <c:pt idx="13106">
                  <c:v>18.041407988811201</c:v>
                </c:pt>
                <c:pt idx="13107">
                  <c:v>18.042784565034999</c:v>
                </c:pt>
                <c:pt idx="13108">
                  <c:v>18.044161141258702</c:v>
                </c:pt>
                <c:pt idx="13109">
                  <c:v>18.0455377174825</c:v>
                </c:pt>
                <c:pt idx="13110">
                  <c:v>18.046914293706301</c:v>
                </c:pt>
                <c:pt idx="13111">
                  <c:v>18.048290869930099</c:v>
                </c:pt>
                <c:pt idx="13112">
                  <c:v>18.049667446153801</c:v>
                </c:pt>
                <c:pt idx="13113">
                  <c:v>18.051044022377599</c:v>
                </c:pt>
                <c:pt idx="13114">
                  <c:v>18.052420598601401</c:v>
                </c:pt>
                <c:pt idx="13115">
                  <c:v>18.053797174825199</c:v>
                </c:pt>
                <c:pt idx="13116">
                  <c:v>18.055173751049001</c:v>
                </c:pt>
                <c:pt idx="13117">
                  <c:v>18.056550327272699</c:v>
                </c:pt>
                <c:pt idx="13118">
                  <c:v>18.057926903496501</c:v>
                </c:pt>
                <c:pt idx="13119">
                  <c:v>18.059303479720299</c:v>
                </c:pt>
                <c:pt idx="13120">
                  <c:v>18.060680055944101</c:v>
                </c:pt>
                <c:pt idx="13121">
                  <c:v>18.062056632167799</c:v>
                </c:pt>
                <c:pt idx="13122">
                  <c:v>18.063433208391601</c:v>
                </c:pt>
                <c:pt idx="13123">
                  <c:v>18.064809784615399</c:v>
                </c:pt>
                <c:pt idx="13124">
                  <c:v>18.0661863608392</c:v>
                </c:pt>
                <c:pt idx="13125">
                  <c:v>18.067562937062899</c:v>
                </c:pt>
                <c:pt idx="13126">
                  <c:v>18.068939513286701</c:v>
                </c:pt>
                <c:pt idx="13127">
                  <c:v>18.070316089510499</c:v>
                </c:pt>
                <c:pt idx="13128">
                  <c:v>18.0716926657343</c:v>
                </c:pt>
                <c:pt idx="13129">
                  <c:v>18.073069241957999</c:v>
                </c:pt>
                <c:pt idx="13130">
                  <c:v>18.0744458181818</c:v>
                </c:pt>
                <c:pt idx="13131">
                  <c:v>18.075822394405598</c:v>
                </c:pt>
                <c:pt idx="13132">
                  <c:v>18.0771989706294</c:v>
                </c:pt>
                <c:pt idx="13133">
                  <c:v>18.078575546853202</c:v>
                </c:pt>
                <c:pt idx="13134">
                  <c:v>18.0799521230769</c:v>
                </c:pt>
                <c:pt idx="13135">
                  <c:v>18.081328699300698</c:v>
                </c:pt>
                <c:pt idx="13136">
                  <c:v>18.0827052755245</c:v>
                </c:pt>
                <c:pt idx="13137">
                  <c:v>18.084081851748302</c:v>
                </c:pt>
                <c:pt idx="13138">
                  <c:v>18.085458427972</c:v>
                </c:pt>
                <c:pt idx="13139">
                  <c:v>18.086835004195802</c:v>
                </c:pt>
                <c:pt idx="13140">
                  <c:v>18.0882115804196</c:v>
                </c:pt>
                <c:pt idx="13141">
                  <c:v>18.089588156643401</c:v>
                </c:pt>
                <c:pt idx="13142">
                  <c:v>18.0909647328671</c:v>
                </c:pt>
                <c:pt idx="13143">
                  <c:v>18.092341309090902</c:v>
                </c:pt>
                <c:pt idx="13144">
                  <c:v>18.0937178853147</c:v>
                </c:pt>
                <c:pt idx="13145">
                  <c:v>18.095094461538501</c:v>
                </c:pt>
                <c:pt idx="13146">
                  <c:v>18.0964710377622</c:v>
                </c:pt>
                <c:pt idx="13147">
                  <c:v>18.097847613986001</c:v>
                </c:pt>
                <c:pt idx="13148">
                  <c:v>18.099224190209799</c:v>
                </c:pt>
                <c:pt idx="13149">
                  <c:v>18.100600766433601</c:v>
                </c:pt>
                <c:pt idx="13150">
                  <c:v>18.1019773426573</c:v>
                </c:pt>
                <c:pt idx="13151">
                  <c:v>18.103353918881101</c:v>
                </c:pt>
                <c:pt idx="13152">
                  <c:v>18.104730495104899</c:v>
                </c:pt>
                <c:pt idx="13153">
                  <c:v>18.106107071328701</c:v>
                </c:pt>
                <c:pt idx="13154">
                  <c:v>18.107483647552499</c:v>
                </c:pt>
                <c:pt idx="13155">
                  <c:v>18.108860223776201</c:v>
                </c:pt>
                <c:pt idx="13156">
                  <c:v>18.110236799999999</c:v>
                </c:pt>
                <c:pt idx="13157">
                  <c:v>18.111613376223801</c:v>
                </c:pt>
                <c:pt idx="13158">
                  <c:v>18.112989952447599</c:v>
                </c:pt>
                <c:pt idx="13159">
                  <c:v>18.114366528671301</c:v>
                </c:pt>
                <c:pt idx="13160">
                  <c:v>18.115743104895099</c:v>
                </c:pt>
                <c:pt idx="13161">
                  <c:v>18.117119681118901</c:v>
                </c:pt>
                <c:pt idx="13162">
                  <c:v>18.118496257342699</c:v>
                </c:pt>
                <c:pt idx="13163">
                  <c:v>18.119872833566401</c:v>
                </c:pt>
                <c:pt idx="13164">
                  <c:v>18.121249409790199</c:v>
                </c:pt>
                <c:pt idx="13165">
                  <c:v>18.122625986014</c:v>
                </c:pt>
                <c:pt idx="13166">
                  <c:v>18.124002562237798</c:v>
                </c:pt>
                <c:pt idx="13167">
                  <c:v>18.125379138461501</c:v>
                </c:pt>
                <c:pt idx="13168">
                  <c:v>18.126755714685299</c:v>
                </c:pt>
                <c:pt idx="13169">
                  <c:v>18.1281322909091</c:v>
                </c:pt>
                <c:pt idx="13170">
                  <c:v>18.129508867132898</c:v>
                </c:pt>
                <c:pt idx="13171">
                  <c:v>18.1308854433566</c:v>
                </c:pt>
                <c:pt idx="13172">
                  <c:v>18.132262019580399</c:v>
                </c:pt>
                <c:pt idx="13173">
                  <c:v>18.1336385958042</c:v>
                </c:pt>
                <c:pt idx="13174">
                  <c:v>18.135015172028002</c:v>
                </c:pt>
                <c:pt idx="13175">
                  <c:v>18.1363917482518</c:v>
                </c:pt>
                <c:pt idx="13176">
                  <c:v>18.137768324475498</c:v>
                </c:pt>
                <c:pt idx="13177">
                  <c:v>18.1391449006993</c:v>
                </c:pt>
                <c:pt idx="13178">
                  <c:v>18.140521476923102</c:v>
                </c:pt>
                <c:pt idx="13179">
                  <c:v>18.1418980531469</c:v>
                </c:pt>
                <c:pt idx="13180">
                  <c:v>18.143274629370602</c:v>
                </c:pt>
                <c:pt idx="13181">
                  <c:v>18.1446512055944</c:v>
                </c:pt>
                <c:pt idx="13182">
                  <c:v>18.146027781818201</c:v>
                </c:pt>
                <c:pt idx="13183">
                  <c:v>18.147404358041999</c:v>
                </c:pt>
                <c:pt idx="13184">
                  <c:v>18.148780934265702</c:v>
                </c:pt>
                <c:pt idx="13185">
                  <c:v>18.1501575104895</c:v>
                </c:pt>
                <c:pt idx="13186">
                  <c:v>18.151534086713301</c:v>
                </c:pt>
                <c:pt idx="13187">
                  <c:v>18.152910662937099</c:v>
                </c:pt>
                <c:pt idx="13188">
                  <c:v>18.154287239160801</c:v>
                </c:pt>
                <c:pt idx="13189">
                  <c:v>18.1556638153846</c:v>
                </c:pt>
                <c:pt idx="13190">
                  <c:v>18.157040391608401</c:v>
                </c:pt>
                <c:pt idx="13191">
                  <c:v>18.158416967832199</c:v>
                </c:pt>
                <c:pt idx="13192">
                  <c:v>18.159793544055901</c:v>
                </c:pt>
                <c:pt idx="13193">
                  <c:v>18.161170120279699</c:v>
                </c:pt>
                <c:pt idx="13194">
                  <c:v>18.162546696503501</c:v>
                </c:pt>
                <c:pt idx="13195">
                  <c:v>18.163923272727299</c:v>
                </c:pt>
                <c:pt idx="13196">
                  <c:v>18.165299848951101</c:v>
                </c:pt>
                <c:pt idx="13197">
                  <c:v>18.166676425174799</c:v>
                </c:pt>
                <c:pt idx="13198">
                  <c:v>18.168053001398601</c:v>
                </c:pt>
                <c:pt idx="13199">
                  <c:v>18.169429577622399</c:v>
                </c:pt>
                <c:pt idx="13200">
                  <c:v>18.1708061538462</c:v>
                </c:pt>
                <c:pt idx="13201">
                  <c:v>18.172182730069899</c:v>
                </c:pt>
                <c:pt idx="13202">
                  <c:v>18.173559306293701</c:v>
                </c:pt>
                <c:pt idx="13203">
                  <c:v>18.174935882517499</c:v>
                </c:pt>
                <c:pt idx="13204">
                  <c:v>18.1763124587413</c:v>
                </c:pt>
                <c:pt idx="13205">
                  <c:v>18.177689034964999</c:v>
                </c:pt>
                <c:pt idx="13206">
                  <c:v>18.1790656111888</c:v>
                </c:pt>
                <c:pt idx="13207">
                  <c:v>18.180442187412599</c:v>
                </c:pt>
                <c:pt idx="13208">
                  <c:v>18.1818187636364</c:v>
                </c:pt>
                <c:pt idx="13209">
                  <c:v>18.183195339860099</c:v>
                </c:pt>
                <c:pt idx="13210">
                  <c:v>18.1845719160839</c:v>
                </c:pt>
                <c:pt idx="13211">
                  <c:v>18.185948492307698</c:v>
                </c:pt>
                <c:pt idx="13212">
                  <c:v>18.1873250685315</c:v>
                </c:pt>
                <c:pt idx="13213">
                  <c:v>18.188701644755199</c:v>
                </c:pt>
                <c:pt idx="13214">
                  <c:v>18.190078220979</c:v>
                </c:pt>
                <c:pt idx="13215">
                  <c:v>18.191454797202798</c:v>
                </c:pt>
                <c:pt idx="13216">
                  <c:v>18.1928313734266</c:v>
                </c:pt>
                <c:pt idx="13217">
                  <c:v>18.194207949650401</c:v>
                </c:pt>
                <c:pt idx="13218">
                  <c:v>18.1955845258741</c:v>
                </c:pt>
                <c:pt idx="13219">
                  <c:v>18.196961102097902</c:v>
                </c:pt>
                <c:pt idx="13220">
                  <c:v>18.1983376783217</c:v>
                </c:pt>
                <c:pt idx="13221">
                  <c:v>18.199714254545501</c:v>
                </c:pt>
                <c:pt idx="13222">
                  <c:v>18.2010908307692</c:v>
                </c:pt>
                <c:pt idx="13223">
                  <c:v>18.202467406993001</c:v>
                </c:pt>
                <c:pt idx="13224">
                  <c:v>18.2038439832168</c:v>
                </c:pt>
                <c:pt idx="13225">
                  <c:v>18.205220559440601</c:v>
                </c:pt>
                <c:pt idx="13226">
                  <c:v>18.2065971356643</c:v>
                </c:pt>
                <c:pt idx="13227">
                  <c:v>18.207973711888101</c:v>
                </c:pt>
                <c:pt idx="13228">
                  <c:v>18.209350288111899</c:v>
                </c:pt>
                <c:pt idx="13229">
                  <c:v>18.210726864335701</c:v>
                </c:pt>
                <c:pt idx="13230">
                  <c:v>18.2121034405594</c:v>
                </c:pt>
                <c:pt idx="13231">
                  <c:v>18.213480016783201</c:v>
                </c:pt>
                <c:pt idx="13232">
                  <c:v>18.214856593006999</c:v>
                </c:pt>
                <c:pt idx="13233">
                  <c:v>18.216233169230801</c:v>
                </c:pt>
                <c:pt idx="13234">
                  <c:v>18.217609745454599</c:v>
                </c:pt>
                <c:pt idx="13235">
                  <c:v>18.218986321678301</c:v>
                </c:pt>
                <c:pt idx="13236">
                  <c:v>18.220362897902099</c:v>
                </c:pt>
                <c:pt idx="13237">
                  <c:v>18.221739474125901</c:v>
                </c:pt>
                <c:pt idx="13238">
                  <c:v>18.223116050349699</c:v>
                </c:pt>
                <c:pt idx="13239">
                  <c:v>18.224492626573401</c:v>
                </c:pt>
                <c:pt idx="13240">
                  <c:v>18.225869202797199</c:v>
                </c:pt>
                <c:pt idx="13241">
                  <c:v>18.227245779021001</c:v>
                </c:pt>
                <c:pt idx="13242">
                  <c:v>18.228622355244799</c:v>
                </c:pt>
                <c:pt idx="13243">
                  <c:v>18.229998931468501</c:v>
                </c:pt>
                <c:pt idx="13244">
                  <c:v>18.231375507692299</c:v>
                </c:pt>
                <c:pt idx="13245">
                  <c:v>18.2327520839161</c:v>
                </c:pt>
                <c:pt idx="13246">
                  <c:v>18.234128660139898</c:v>
                </c:pt>
                <c:pt idx="13247">
                  <c:v>18.235505236363601</c:v>
                </c:pt>
                <c:pt idx="13248">
                  <c:v>18.236881812587399</c:v>
                </c:pt>
                <c:pt idx="13249">
                  <c:v>18.2382583888112</c:v>
                </c:pt>
                <c:pt idx="13250">
                  <c:v>18.239634965034998</c:v>
                </c:pt>
                <c:pt idx="13251">
                  <c:v>18.2410115412587</c:v>
                </c:pt>
                <c:pt idx="13252">
                  <c:v>18.242388117482498</c:v>
                </c:pt>
                <c:pt idx="13253">
                  <c:v>18.2437646937063</c:v>
                </c:pt>
                <c:pt idx="13254">
                  <c:v>18.245141269930102</c:v>
                </c:pt>
                <c:pt idx="13255">
                  <c:v>18.2465178461539</c:v>
                </c:pt>
                <c:pt idx="13256">
                  <c:v>18.247894422377598</c:v>
                </c:pt>
                <c:pt idx="13257">
                  <c:v>18.2492709986014</c:v>
                </c:pt>
                <c:pt idx="13258">
                  <c:v>18.250647574825202</c:v>
                </c:pt>
                <c:pt idx="13259">
                  <c:v>18.252024151049</c:v>
                </c:pt>
                <c:pt idx="13260">
                  <c:v>18.253400727272702</c:v>
                </c:pt>
                <c:pt idx="13261">
                  <c:v>18.2547773034965</c:v>
                </c:pt>
                <c:pt idx="13262">
                  <c:v>18.256153879720301</c:v>
                </c:pt>
                <c:pt idx="13263">
                  <c:v>18.257530455944099</c:v>
                </c:pt>
                <c:pt idx="13264">
                  <c:v>18.258907032167802</c:v>
                </c:pt>
                <c:pt idx="13265">
                  <c:v>18.2602836083916</c:v>
                </c:pt>
                <c:pt idx="13266">
                  <c:v>18.261660184615401</c:v>
                </c:pt>
                <c:pt idx="13267">
                  <c:v>18.263036760839199</c:v>
                </c:pt>
                <c:pt idx="13268">
                  <c:v>18.264413337062901</c:v>
                </c:pt>
                <c:pt idx="13269">
                  <c:v>18.265789913286699</c:v>
                </c:pt>
                <c:pt idx="13270">
                  <c:v>18.267166489510501</c:v>
                </c:pt>
                <c:pt idx="13271">
                  <c:v>18.268543065734299</c:v>
                </c:pt>
                <c:pt idx="13272">
                  <c:v>18.269919641958001</c:v>
                </c:pt>
                <c:pt idx="13273">
                  <c:v>18.271296218181799</c:v>
                </c:pt>
                <c:pt idx="13274">
                  <c:v>18.272672794405601</c:v>
                </c:pt>
                <c:pt idx="13275">
                  <c:v>18.274049370629399</c:v>
                </c:pt>
                <c:pt idx="13276">
                  <c:v>18.275425946853201</c:v>
                </c:pt>
                <c:pt idx="13277">
                  <c:v>18.276802523076899</c:v>
                </c:pt>
                <c:pt idx="13278">
                  <c:v>18.278179099300701</c:v>
                </c:pt>
                <c:pt idx="13279">
                  <c:v>18.279555675524499</c:v>
                </c:pt>
                <c:pt idx="13280">
                  <c:v>18.2809322517483</c:v>
                </c:pt>
                <c:pt idx="13281">
                  <c:v>18.282308827971999</c:v>
                </c:pt>
                <c:pt idx="13282">
                  <c:v>18.283685404195801</c:v>
                </c:pt>
                <c:pt idx="13283">
                  <c:v>18.285061980419599</c:v>
                </c:pt>
                <c:pt idx="13284">
                  <c:v>18.2864385566434</c:v>
                </c:pt>
                <c:pt idx="13285">
                  <c:v>18.287815132867099</c:v>
                </c:pt>
                <c:pt idx="13286">
                  <c:v>18.2891917090909</c:v>
                </c:pt>
                <c:pt idx="13287">
                  <c:v>18.290568285314698</c:v>
                </c:pt>
                <c:pt idx="13288">
                  <c:v>18.2919448615385</c:v>
                </c:pt>
                <c:pt idx="13289">
                  <c:v>18.293321437762199</c:v>
                </c:pt>
                <c:pt idx="13290">
                  <c:v>18.294698013986</c:v>
                </c:pt>
                <c:pt idx="13291">
                  <c:v>18.296074590209798</c:v>
                </c:pt>
                <c:pt idx="13292">
                  <c:v>18.2974511664336</c:v>
                </c:pt>
                <c:pt idx="13293">
                  <c:v>18.298827742657299</c:v>
                </c:pt>
                <c:pt idx="13294">
                  <c:v>18.3002043188811</c:v>
                </c:pt>
                <c:pt idx="13295">
                  <c:v>18.301580895104902</c:v>
                </c:pt>
                <c:pt idx="13296">
                  <c:v>18.3029574713287</c:v>
                </c:pt>
                <c:pt idx="13297">
                  <c:v>18.304334047552398</c:v>
                </c:pt>
                <c:pt idx="13298">
                  <c:v>18.3057106237762</c:v>
                </c:pt>
                <c:pt idx="13299">
                  <c:v>18.307087200000002</c:v>
                </c:pt>
                <c:pt idx="13300">
                  <c:v>18.3084637762238</c:v>
                </c:pt>
                <c:pt idx="13301">
                  <c:v>18.309840352447601</c:v>
                </c:pt>
                <c:pt idx="13302">
                  <c:v>18.3112169286713</c:v>
                </c:pt>
                <c:pt idx="13303">
                  <c:v>18.312593504895101</c:v>
                </c:pt>
                <c:pt idx="13304">
                  <c:v>18.313970081118899</c:v>
                </c:pt>
                <c:pt idx="13305">
                  <c:v>18.315346657342701</c:v>
                </c:pt>
                <c:pt idx="13306">
                  <c:v>18.3167232335664</c:v>
                </c:pt>
                <c:pt idx="13307">
                  <c:v>18.318099809790201</c:v>
                </c:pt>
                <c:pt idx="13308">
                  <c:v>18.319476386013999</c:v>
                </c:pt>
                <c:pt idx="13309">
                  <c:v>18.320852962237801</c:v>
                </c:pt>
                <c:pt idx="13310">
                  <c:v>18.322229538461499</c:v>
                </c:pt>
                <c:pt idx="13311">
                  <c:v>18.323606114685301</c:v>
                </c:pt>
                <c:pt idx="13312">
                  <c:v>18.324982690909099</c:v>
                </c:pt>
                <c:pt idx="13313">
                  <c:v>18.326359267132901</c:v>
                </c:pt>
                <c:pt idx="13314">
                  <c:v>18.327735843356599</c:v>
                </c:pt>
                <c:pt idx="13315">
                  <c:v>18.329112419580401</c:v>
                </c:pt>
                <c:pt idx="13316">
                  <c:v>18.330488995804199</c:v>
                </c:pt>
                <c:pt idx="13317">
                  <c:v>18.331865572028001</c:v>
                </c:pt>
                <c:pt idx="13318">
                  <c:v>18.333242148251799</c:v>
                </c:pt>
                <c:pt idx="13319">
                  <c:v>18.334618724475501</c:v>
                </c:pt>
                <c:pt idx="13320">
                  <c:v>18.335995300699299</c:v>
                </c:pt>
                <c:pt idx="13321">
                  <c:v>18.3373718769231</c:v>
                </c:pt>
                <c:pt idx="13322">
                  <c:v>18.338748453146898</c:v>
                </c:pt>
                <c:pt idx="13323">
                  <c:v>18.340125029370601</c:v>
                </c:pt>
                <c:pt idx="13324">
                  <c:v>18.341501605594399</c:v>
                </c:pt>
                <c:pt idx="13325">
                  <c:v>18.3428781818182</c:v>
                </c:pt>
                <c:pt idx="13326">
                  <c:v>18.344254758041998</c:v>
                </c:pt>
                <c:pt idx="13327">
                  <c:v>18.3456313342657</c:v>
                </c:pt>
                <c:pt idx="13328">
                  <c:v>18.347007910489499</c:v>
                </c:pt>
                <c:pt idx="13329">
                  <c:v>18.3483844867133</c:v>
                </c:pt>
                <c:pt idx="13330">
                  <c:v>18.349761062937102</c:v>
                </c:pt>
                <c:pt idx="13331">
                  <c:v>18.3511376391608</c:v>
                </c:pt>
                <c:pt idx="13332">
                  <c:v>18.352514215384598</c:v>
                </c:pt>
                <c:pt idx="13333">
                  <c:v>18.3538907916084</c:v>
                </c:pt>
                <c:pt idx="13334">
                  <c:v>18.355267367832202</c:v>
                </c:pt>
                <c:pt idx="13335">
                  <c:v>18.3566439440559</c:v>
                </c:pt>
                <c:pt idx="13336">
                  <c:v>18.358020520279702</c:v>
                </c:pt>
                <c:pt idx="13337">
                  <c:v>18.3593970965035</c:v>
                </c:pt>
                <c:pt idx="13338">
                  <c:v>18.360773672727301</c:v>
                </c:pt>
                <c:pt idx="13339">
                  <c:v>18.362150248951099</c:v>
                </c:pt>
                <c:pt idx="13340">
                  <c:v>18.363526825174802</c:v>
                </c:pt>
                <c:pt idx="13341">
                  <c:v>18.3649034013986</c:v>
                </c:pt>
                <c:pt idx="13342">
                  <c:v>18.366279977622401</c:v>
                </c:pt>
                <c:pt idx="13343">
                  <c:v>18.367656553846199</c:v>
                </c:pt>
                <c:pt idx="13344">
                  <c:v>18.369033130069901</c:v>
                </c:pt>
                <c:pt idx="13345">
                  <c:v>18.3704097062937</c:v>
                </c:pt>
                <c:pt idx="13346">
                  <c:v>18.371786282517501</c:v>
                </c:pt>
                <c:pt idx="13347">
                  <c:v>18.373162858741299</c:v>
                </c:pt>
                <c:pt idx="13348">
                  <c:v>18.374539434965001</c:v>
                </c:pt>
                <c:pt idx="13349">
                  <c:v>18.375916011188799</c:v>
                </c:pt>
                <c:pt idx="13350">
                  <c:v>18.377292587412601</c:v>
                </c:pt>
                <c:pt idx="13351">
                  <c:v>18.378669163636399</c:v>
                </c:pt>
                <c:pt idx="13352">
                  <c:v>18.380045739860101</c:v>
                </c:pt>
                <c:pt idx="13353">
                  <c:v>18.381422316083899</c:v>
                </c:pt>
                <c:pt idx="13354">
                  <c:v>18.382798892307701</c:v>
                </c:pt>
                <c:pt idx="13355">
                  <c:v>18.384175468531499</c:v>
                </c:pt>
                <c:pt idx="13356">
                  <c:v>18.385552044755201</c:v>
                </c:pt>
                <c:pt idx="13357">
                  <c:v>18.386928620978999</c:v>
                </c:pt>
                <c:pt idx="13358">
                  <c:v>18.388305197202801</c:v>
                </c:pt>
                <c:pt idx="13359">
                  <c:v>18.389681773426599</c:v>
                </c:pt>
                <c:pt idx="13360">
                  <c:v>18.3910583496504</c:v>
                </c:pt>
                <c:pt idx="13361">
                  <c:v>18.392434925874099</c:v>
                </c:pt>
                <c:pt idx="13362">
                  <c:v>18.393811502097901</c:v>
                </c:pt>
                <c:pt idx="13363">
                  <c:v>18.395188078321699</c:v>
                </c:pt>
                <c:pt idx="13364">
                  <c:v>18.3965646545455</c:v>
                </c:pt>
                <c:pt idx="13365">
                  <c:v>18.397941230769199</c:v>
                </c:pt>
                <c:pt idx="13366">
                  <c:v>18.399317806993</c:v>
                </c:pt>
                <c:pt idx="13367">
                  <c:v>18.400694383216798</c:v>
                </c:pt>
                <c:pt idx="13368">
                  <c:v>18.4020709594406</c:v>
                </c:pt>
                <c:pt idx="13369">
                  <c:v>18.403447535664299</c:v>
                </c:pt>
                <c:pt idx="13370">
                  <c:v>18.4048241118881</c:v>
                </c:pt>
                <c:pt idx="13371">
                  <c:v>18.406200688111898</c:v>
                </c:pt>
                <c:pt idx="13372">
                  <c:v>18.4075772643357</c:v>
                </c:pt>
                <c:pt idx="13373">
                  <c:v>18.408953840559398</c:v>
                </c:pt>
                <c:pt idx="13374">
                  <c:v>18.4103304167832</c:v>
                </c:pt>
                <c:pt idx="13375">
                  <c:v>18.411706993007002</c:v>
                </c:pt>
                <c:pt idx="13376">
                  <c:v>18.4130835692308</c:v>
                </c:pt>
                <c:pt idx="13377">
                  <c:v>18.414460145454498</c:v>
                </c:pt>
                <c:pt idx="13378">
                  <c:v>18.4158367216783</c:v>
                </c:pt>
                <c:pt idx="13379">
                  <c:v>18.417213297902101</c:v>
                </c:pt>
                <c:pt idx="13380">
                  <c:v>18.4185898741259</c:v>
                </c:pt>
                <c:pt idx="13381">
                  <c:v>18.419966450349701</c:v>
                </c:pt>
                <c:pt idx="13382">
                  <c:v>18.4213430265734</c:v>
                </c:pt>
                <c:pt idx="13383">
                  <c:v>18.422719602797201</c:v>
                </c:pt>
                <c:pt idx="13384">
                  <c:v>18.424096179020999</c:v>
                </c:pt>
                <c:pt idx="13385">
                  <c:v>18.425472755244801</c:v>
                </c:pt>
                <c:pt idx="13386">
                  <c:v>18.4268493314685</c:v>
                </c:pt>
                <c:pt idx="13387">
                  <c:v>18.428225907692301</c:v>
                </c:pt>
                <c:pt idx="13388">
                  <c:v>18.429602483916099</c:v>
                </c:pt>
                <c:pt idx="13389">
                  <c:v>18.430979060139901</c:v>
                </c:pt>
                <c:pt idx="13390">
                  <c:v>18.432355636363599</c:v>
                </c:pt>
                <c:pt idx="13391">
                  <c:v>18.433732212587401</c:v>
                </c:pt>
                <c:pt idx="13392">
                  <c:v>18.435108788811199</c:v>
                </c:pt>
                <c:pt idx="13393">
                  <c:v>18.436485365035001</c:v>
                </c:pt>
                <c:pt idx="13394">
                  <c:v>18.437861941258699</c:v>
                </c:pt>
                <c:pt idx="13395">
                  <c:v>18.439238517482501</c:v>
                </c:pt>
                <c:pt idx="13396">
                  <c:v>18.440615093706299</c:v>
                </c:pt>
                <c:pt idx="13397">
                  <c:v>18.441991669930101</c:v>
                </c:pt>
                <c:pt idx="13398">
                  <c:v>18.443368246153899</c:v>
                </c:pt>
                <c:pt idx="13399">
                  <c:v>18.444744822377601</c:v>
                </c:pt>
                <c:pt idx="13400">
                  <c:v>18.446121398601399</c:v>
                </c:pt>
                <c:pt idx="13401">
                  <c:v>18.4474979748252</c:v>
                </c:pt>
                <c:pt idx="13402">
                  <c:v>18.448874551048998</c:v>
                </c:pt>
                <c:pt idx="13403">
                  <c:v>18.450251127272701</c:v>
                </c:pt>
                <c:pt idx="13404">
                  <c:v>18.451627703496499</c:v>
                </c:pt>
                <c:pt idx="13405">
                  <c:v>18.4530042797203</c:v>
                </c:pt>
                <c:pt idx="13406">
                  <c:v>18.454380855944098</c:v>
                </c:pt>
                <c:pt idx="13407">
                  <c:v>18.4557574321678</c:v>
                </c:pt>
                <c:pt idx="13408">
                  <c:v>18.457134008391598</c:v>
                </c:pt>
                <c:pt idx="13409">
                  <c:v>18.4585105846154</c:v>
                </c:pt>
                <c:pt idx="13410">
                  <c:v>18.459887160839202</c:v>
                </c:pt>
                <c:pt idx="13411">
                  <c:v>18.4612637370629</c:v>
                </c:pt>
                <c:pt idx="13412">
                  <c:v>18.462640313286698</c:v>
                </c:pt>
                <c:pt idx="13413">
                  <c:v>18.4640168895105</c:v>
                </c:pt>
                <c:pt idx="13414">
                  <c:v>18.465393465734302</c:v>
                </c:pt>
                <c:pt idx="13415">
                  <c:v>18.466770041958</c:v>
                </c:pt>
                <c:pt idx="13416">
                  <c:v>18.468146618181802</c:v>
                </c:pt>
                <c:pt idx="13417">
                  <c:v>18.4695231944056</c:v>
                </c:pt>
                <c:pt idx="13418">
                  <c:v>18.470899770629401</c:v>
                </c:pt>
                <c:pt idx="13419">
                  <c:v>18.472276346853199</c:v>
                </c:pt>
                <c:pt idx="13420">
                  <c:v>18.473652923076902</c:v>
                </c:pt>
                <c:pt idx="13421">
                  <c:v>18.4750294993007</c:v>
                </c:pt>
                <c:pt idx="13422">
                  <c:v>18.476406075524501</c:v>
                </c:pt>
                <c:pt idx="13423">
                  <c:v>18.477782651748299</c:v>
                </c:pt>
                <c:pt idx="13424">
                  <c:v>18.479159227972001</c:v>
                </c:pt>
                <c:pt idx="13425">
                  <c:v>18.480535804195799</c:v>
                </c:pt>
                <c:pt idx="13426">
                  <c:v>18.481912380419601</c:v>
                </c:pt>
                <c:pt idx="13427">
                  <c:v>18.483288956643399</c:v>
                </c:pt>
                <c:pt idx="13428">
                  <c:v>18.484665532867101</c:v>
                </c:pt>
                <c:pt idx="13429">
                  <c:v>18.486042109090899</c:v>
                </c:pt>
                <c:pt idx="13430">
                  <c:v>18.487418685314701</c:v>
                </c:pt>
                <c:pt idx="13431">
                  <c:v>18.488795261538499</c:v>
                </c:pt>
                <c:pt idx="13432">
                  <c:v>18.490171837762201</c:v>
                </c:pt>
                <c:pt idx="13433">
                  <c:v>18.491548413985999</c:v>
                </c:pt>
                <c:pt idx="13434">
                  <c:v>18.492924990209801</c:v>
                </c:pt>
                <c:pt idx="13435">
                  <c:v>18.494301566433599</c:v>
                </c:pt>
                <c:pt idx="13436">
                  <c:v>18.495678142657301</c:v>
                </c:pt>
                <c:pt idx="13437">
                  <c:v>18.497054718881099</c:v>
                </c:pt>
                <c:pt idx="13438">
                  <c:v>18.498431295104901</c:v>
                </c:pt>
                <c:pt idx="13439">
                  <c:v>18.499807871328699</c:v>
                </c:pt>
                <c:pt idx="13440">
                  <c:v>18.5011844475525</c:v>
                </c:pt>
                <c:pt idx="13441">
                  <c:v>18.502561023776199</c:v>
                </c:pt>
                <c:pt idx="13442">
                  <c:v>18.5039376</c:v>
                </c:pt>
                <c:pt idx="13443">
                  <c:v>18.505314176223798</c:v>
                </c:pt>
                <c:pt idx="13444">
                  <c:v>18.5066907524476</c:v>
                </c:pt>
                <c:pt idx="13445">
                  <c:v>18.508067328671299</c:v>
                </c:pt>
                <c:pt idx="13446">
                  <c:v>18.5094439048951</c:v>
                </c:pt>
                <c:pt idx="13447">
                  <c:v>18.510820481118898</c:v>
                </c:pt>
                <c:pt idx="13448">
                  <c:v>18.5121970573427</c:v>
                </c:pt>
                <c:pt idx="13449">
                  <c:v>18.513573633566399</c:v>
                </c:pt>
                <c:pt idx="13450">
                  <c:v>18.5149502097902</c:v>
                </c:pt>
                <c:pt idx="13451">
                  <c:v>18.516326786014002</c:v>
                </c:pt>
                <c:pt idx="13452">
                  <c:v>18.5177033622378</c:v>
                </c:pt>
                <c:pt idx="13453">
                  <c:v>18.519079938461498</c:v>
                </c:pt>
                <c:pt idx="13454">
                  <c:v>18.5204565146853</c:v>
                </c:pt>
                <c:pt idx="13455">
                  <c:v>18.521833090909102</c:v>
                </c:pt>
                <c:pt idx="13456">
                  <c:v>18.5232096671329</c:v>
                </c:pt>
                <c:pt idx="13457">
                  <c:v>18.524586243356602</c:v>
                </c:pt>
                <c:pt idx="13458">
                  <c:v>18.5259628195804</c:v>
                </c:pt>
                <c:pt idx="13459">
                  <c:v>18.527339395804201</c:v>
                </c:pt>
                <c:pt idx="13460">
                  <c:v>18.528715972027999</c:v>
                </c:pt>
                <c:pt idx="13461">
                  <c:v>18.530092548251702</c:v>
                </c:pt>
                <c:pt idx="13462">
                  <c:v>18.5314691244755</c:v>
                </c:pt>
                <c:pt idx="13463">
                  <c:v>18.532845700699301</c:v>
                </c:pt>
                <c:pt idx="13464">
                  <c:v>18.534222276923099</c:v>
                </c:pt>
                <c:pt idx="13465">
                  <c:v>18.535598853146901</c:v>
                </c:pt>
                <c:pt idx="13466">
                  <c:v>18.536975429370599</c:v>
                </c:pt>
                <c:pt idx="13467">
                  <c:v>18.538352005594401</c:v>
                </c:pt>
                <c:pt idx="13468">
                  <c:v>18.539728581818199</c:v>
                </c:pt>
                <c:pt idx="13469">
                  <c:v>18.541105158042001</c:v>
                </c:pt>
                <c:pt idx="13470">
                  <c:v>18.542481734265699</c:v>
                </c:pt>
                <c:pt idx="13471">
                  <c:v>18.543858310489501</c:v>
                </c:pt>
                <c:pt idx="13472">
                  <c:v>18.545234886713299</c:v>
                </c:pt>
                <c:pt idx="13473">
                  <c:v>18.546611462937101</c:v>
                </c:pt>
                <c:pt idx="13474">
                  <c:v>18.547988039160799</c:v>
                </c:pt>
                <c:pt idx="13475">
                  <c:v>18.549364615384601</c:v>
                </c:pt>
                <c:pt idx="13476">
                  <c:v>18.550741191608399</c:v>
                </c:pt>
                <c:pt idx="13477">
                  <c:v>18.5521177678322</c:v>
                </c:pt>
                <c:pt idx="13478">
                  <c:v>18.553494344055899</c:v>
                </c:pt>
                <c:pt idx="13479">
                  <c:v>18.554870920279701</c:v>
                </c:pt>
                <c:pt idx="13480">
                  <c:v>18.556247496503499</c:v>
                </c:pt>
                <c:pt idx="13481">
                  <c:v>18.5576240727273</c:v>
                </c:pt>
                <c:pt idx="13482">
                  <c:v>18.559000648951098</c:v>
                </c:pt>
                <c:pt idx="13483">
                  <c:v>18.5603772251748</c:v>
                </c:pt>
                <c:pt idx="13484">
                  <c:v>18.561753801398599</c:v>
                </c:pt>
                <c:pt idx="13485">
                  <c:v>18.5631303776224</c:v>
                </c:pt>
                <c:pt idx="13486">
                  <c:v>18.564506953846202</c:v>
                </c:pt>
                <c:pt idx="13487">
                  <c:v>18.5658835300699</c:v>
                </c:pt>
                <c:pt idx="13488">
                  <c:v>18.567260106293698</c:v>
                </c:pt>
                <c:pt idx="13489">
                  <c:v>18.5686366825175</c:v>
                </c:pt>
                <c:pt idx="13490">
                  <c:v>18.570013258741302</c:v>
                </c:pt>
                <c:pt idx="13491">
                  <c:v>18.571389834965</c:v>
                </c:pt>
                <c:pt idx="13492">
                  <c:v>18.572766411188798</c:v>
                </c:pt>
                <c:pt idx="13493">
                  <c:v>18.5741429874126</c:v>
                </c:pt>
                <c:pt idx="13494">
                  <c:v>18.575519563636401</c:v>
                </c:pt>
                <c:pt idx="13495">
                  <c:v>18.5768961398601</c:v>
                </c:pt>
                <c:pt idx="13496">
                  <c:v>18.578272716083902</c:v>
                </c:pt>
                <c:pt idx="13497">
                  <c:v>18.5796492923077</c:v>
                </c:pt>
                <c:pt idx="13498">
                  <c:v>18.581025868531501</c:v>
                </c:pt>
                <c:pt idx="13499">
                  <c:v>18.5824024447552</c:v>
                </c:pt>
                <c:pt idx="13500">
                  <c:v>18.583779020979001</c:v>
                </c:pt>
                <c:pt idx="13501">
                  <c:v>18.5851555972028</c:v>
                </c:pt>
                <c:pt idx="13502">
                  <c:v>18.586532173426601</c:v>
                </c:pt>
                <c:pt idx="13503">
                  <c:v>18.587908749650399</c:v>
                </c:pt>
                <c:pt idx="13504">
                  <c:v>18.589285325874101</c:v>
                </c:pt>
                <c:pt idx="13505">
                  <c:v>18.590661902097899</c:v>
                </c:pt>
                <c:pt idx="13506">
                  <c:v>18.592038478321701</c:v>
                </c:pt>
                <c:pt idx="13507">
                  <c:v>18.593415054545499</c:v>
                </c:pt>
                <c:pt idx="13508">
                  <c:v>18.594791630769201</c:v>
                </c:pt>
                <c:pt idx="13509">
                  <c:v>18.596168206992999</c:v>
                </c:pt>
                <c:pt idx="13510">
                  <c:v>18.597544783216801</c:v>
                </c:pt>
                <c:pt idx="13511">
                  <c:v>18.598921359440599</c:v>
                </c:pt>
                <c:pt idx="13512">
                  <c:v>18.600297935664301</c:v>
                </c:pt>
                <c:pt idx="13513">
                  <c:v>18.601674511888099</c:v>
                </c:pt>
                <c:pt idx="13514">
                  <c:v>18.603051088111901</c:v>
                </c:pt>
                <c:pt idx="13515">
                  <c:v>18.604427664335699</c:v>
                </c:pt>
                <c:pt idx="13516">
                  <c:v>18.605804240559401</c:v>
                </c:pt>
                <c:pt idx="13517">
                  <c:v>18.607180816783199</c:v>
                </c:pt>
                <c:pt idx="13518">
                  <c:v>18.608557393007001</c:v>
                </c:pt>
                <c:pt idx="13519">
                  <c:v>18.609933969230799</c:v>
                </c:pt>
                <c:pt idx="13520">
                  <c:v>18.611310545454501</c:v>
                </c:pt>
                <c:pt idx="13521">
                  <c:v>18.612687121678299</c:v>
                </c:pt>
                <c:pt idx="13522">
                  <c:v>18.6140636979021</c:v>
                </c:pt>
                <c:pt idx="13523">
                  <c:v>18.615440274125898</c:v>
                </c:pt>
                <c:pt idx="13524">
                  <c:v>18.6168168503497</c:v>
                </c:pt>
                <c:pt idx="13525">
                  <c:v>18.618193426573399</c:v>
                </c:pt>
                <c:pt idx="13526">
                  <c:v>18.6195700027972</c:v>
                </c:pt>
                <c:pt idx="13527">
                  <c:v>18.620946579020998</c:v>
                </c:pt>
                <c:pt idx="13528">
                  <c:v>18.6223231552448</c:v>
                </c:pt>
                <c:pt idx="13529">
                  <c:v>18.623699731468498</c:v>
                </c:pt>
                <c:pt idx="13530">
                  <c:v>18.6250763076923</c:v>
                </c:pt>
                <c:pt idx="13531">
                  <c:v>18.626452883916102</c:v>
                </c:pt>
                <c:pt idx="13532">
                  <c:v>18.6278294601399</c:v>
                </c:pt>
                <c:pt idx="13533">
                  <c:v>18.629206036363598</c:v>
                </c:pt>
                <c:pt idx="13534">
                  <c:v>18.6305826125874</c:v>
                </c:pt>
                <c:pt idx="13535">
                  <c:v>18.631959188811201</c:v>
                </c:pt>
                <c:pt idx="13536">
                  <c:v>18.633335765035</c:v>
                </c:pt>
                <c:pt idx="13537">
                  <c:v>18.634712341258702</c:v>
                </c:pt>
                <c:pt idx="13538">
                  <c:v>18.6360889174825</c:v>
                </c:pt>
                <c:pt idx="13539">
                  <c:v>18.637465493706301</c:v>
                </c:pt>
                <c:pt idx="13540">
                  <c:v>18.638842069930099</c:v>
                </c:pt>
                <c:pt idx="13541">
                  <c:v>18.640218646153901</c:v>
                </c:pt>
                <c:pt idx="13542">
                  <c:v>18.6415952223776</c:v>
                </c:pt>
                <c:pt idx="13543">
                  <c:v>18.642971798601401</c:v>
                </c:pt>
                <c:pt idx="13544">
                  <c:v>18.644348374825199</c:v>
                </c:pt>
                <c:pt idx="13545">
                  <c:v>18.645724951049001</c:v>
                </c:pt>
                <c:pt idx="13546">
                  <c:v>18.647101527272699</c:v>
                </c:pt>
                <c:pt idx="13547">
                  <c:v>18.648478103496501</c:v>
                </c:pt>
                <c:pt idx="13548">
                  <c:v>18.649854679720299</c:v>
                </c:pt>
                <c:pt idx="13549">
                  <c:v>18.651231255944101</c:v>
                </c:pt>
                <c:pt idx="13550">
                  <c:v>18.652607832167799</c:v>
                </c:pt>
                <c:pt idx="13551">
                  <c:v>18.653984408391601</c:v>
                </c:pt>
                <c:pt idx="13552">
                  <c:v>18.655360984615399</c:v>
                </c:pt>
                <c:pt idx="13553">
                  <c:v>18.656737560839201</c:v>
                </c:pt>
                <c:pt idx="13554">
                  <c:v>18.658114137062899</c:v>
                </c:pt>
                <c:pt idx="13555">
                  <c:v>18.659490713286701</c:v>
                </c:pt>
                <c:pt idx="13556">
                  <c:v>18.660867289510499</c:v>
                </c:pt>
                <c:pt idx="13557">
                  <c:v>18.6622438657343</c:v>
                </c:pt>
                <c:pt idx="13558">
                  <c:v>18.663620441957999</c:v>
                </c:pt>
                <c:pt idx="13559">
                  <c:v>18.664997018181801</c:v>
                </c:pt>
                <c:pt idx="13560">
                  <c:v>18.666373594405599</c:v>
                </c:pt>
                <c:pt idx="13561">
                  <c:v>18.6677501706294</c:v>
                </c:pt>
                <c:pt idx="13562">
                  <c:v>18.669126746853198</c:v>
                </c:pt>
                <c:pt idx="13563">
                  <c:v>18.6705033230769</c:v>
                </c:pt>
                <c:pt idx="13564">
                  <c:v>18.671879899300698</c:v>
                </c:pt>
                <c:pt idx="13565">
                  <c:v>18.6732564755245</c:v>
                </c:pt>
                <c:pt idx="13566">
                  <c:v>18.674633051748302</c:v>
                </c:pt>
                <c:pt idx="13567">
                  <c:v>18.676009627972</c:v>
                </c:pt>
                <c:pt idx="13568">
                  <c:v>18.677386204195798</c:v>
                </c:pt>
                <c:pt idx="13569">
                  <c:v>18.6787627804196</c:v>
                </c:pt>
                <c:pt idx="13570">
                  <c:v>18.680139356643402</c:v>
                </c:pt>
                <c:pt idx="13571">
                  <c:v>18.6815159328671</c:v>
                </c:pt>
                <c:pt idx="13572">
                  <c:v>18.682892509090902</c:v>
                </c:pt>
                <c:pt idx="13573">
                  <c:v>18.6842690853147</c:v>
                </c:pt>
                <c:pt idx="13574">
                  <c:v>18.685645661538501</c:v>
                </c:pt>
                <c:pt idx="13575">
                  <c:v>18.6870222377622</c:v>
                </c:pt>
                <c:pt idx="13576">
                  <c:v>18.688398813986002</c:v>
                </c:pt>
                <c:pt idx="13577">
                  <c:v>18.6897753902098</c:v>
                </c:pt>
                <c:pt idx="13578">
                  <c:v>18.691151966433601</c:v>
                </c:pt>
                <c:pt idx="13579">
                  <c:v>18.6925285426573</c:v>
                </c:pt>
                <c:pt idx="13580">
                  <c:v>18.693905118881101</c:v>
                </c:pt>
                <c:pt idx="13581">
                  <c:v>18.695281695104899</c:v>
                </c:pt>
                <c:pt idx="13582">
                  <c:v>18.696658271328701</c:v>
                </c:pt>
                <c:pt idx="13583">
                  <c:v>18.698034847552499</c:v>
                </c:pt>
                <c:pt idx="13584">
                  <c:v>18.699411423776201</c:v>
                </c:pt>
                <c:pt idx="13585">
                  <c:v>18.700787999999999</c:v>
                </c:pt>
                <c:pt idx="13586">
                  <c:v>18.702164576223801</c:v>
                </c:pt>
                <c:pt idx="13587">
                  <c:v>18.703541152447599</c:v>
                </c:pt>
                <c:pt idx="13588">
                  <c:v>18.704917728671301</c:v>
                </c:pt>
                <c:pt idx="13589">
                  <c:v>18.706294304895099</c:v>
                </c:pt>
                <c:pt idx="13590">
                  <c:v>18.707670881118901</c:v>
                </c:pt>
                <c:pt idx="13591">
                  <c:v>18.709047457342699</c:v>
                </c:pt>
                <c:pt idx="13592">
                  <c:v>18.710424033566401</c:v>
                </c:pt>
                <c:pt idx="13593">
                  <c:v>18.711800609790199</c:v>
                </c:pt>
                <c:pt idx="13594">
                  <c:v>18.713177186014001</c:v>
                </c:pt>
                <c:pt idx="13595">
                  <c:v>18.714553762237799</c:v>
                </c:pt>
                <c:pt idx="13596">
                  <c:v>18.715930338461501</c:v>
                </c:pt>
                <c:pt idx="13597">
                  <c:v>18.717306914685299</c:v>
                </c:pt>
                <c:pt idx="13598">
                  <c:v>18.7186834909091</c:v>
                </c:pt>
                <c:pt idx="13599">
                  <c:v>18.720060067132898</c:v>
                </c:pt>
                <c:pt idx="13600">
                  <c:v>18.721436643356601</c:v>
                </c:pt>
                <c:pt idx="13601">
                  <c:v>18.722813219580399</c:v>
                </c:pt>
                <c:pt idx="13602">
                  <c:v>18.7241897958042</c:v>
                </c:pt>
                <c:pt idx="13603">
                  <c:v>18.725566372027998</c:v>
                </c:pt>
                <c:pt idx="13604">
                  <c:v>18.7269429482518</c:v>
                </c:pt>
                <c:pt idx="13605">
                  <c:v>18.728319524475499</c:v>
                </c:pt>
                <c:pt idx="13606">
                  <c:v>18.7296961006993</c:v>
                </c:pt>
                <c:pt idx="13607">
                  <c:v>18.731072676923102</c:v>
                </c:pt>
                <c:pt idx="13608">
                  <c:v>18.7324492531469</c:v>
                </c:pt>
                <c:pt idx="13609">
                  <c:v>18.733825829370598</c:v>
                </c:pt>
                <c:pt idx="13610">
                  <c:v>18.7352024055944</c:v>
                </c:pt>
                <c:pt idx="13611">
                  <c:v>18.736578981818202</c:v>
                </c:pt>
                <c:pt idx="13612">
                  <c:v>18.737955558042</c:v>
                </c:pt>
                <c:pt idx="13613">
                  <c:v>18.739332134265702</c:v>
                </c:pt>
                <c:pt idx="13614">
                  <c:v>18.7407087104895</c:v>
                </c:pt>
                <c:pt idx="13615">
                  <c:v>18.742085286713301</c:v>
                </c:pt>
                <c:pt idx="13616">
                  <c:v>18.743461862937099</c:v>
                </c:pt>
                <c:pt idx="13617">
                  <c:v>18.744838439160802</c:v>
                </c:pt>
                <c:pt idx="13618">
                  <c:v>18.7462150153846</c:v>
                </c:pt>
                <c:pt idx="13619">
                  <c:v>18.747591591608401</c:v>
                </c:pt>
                <c:pt idx="13620">
                  <c:v>18.748968167832199</c:v>
                </c:pt>
                <c:pt idx="13621">
                  <c:v>18.750344744055901</c:v>
                </c:pt>
                <c:pt idx="13622">
                  <c:v>18.7517213202797</c:v>
                </c:pt>
                <c:pt idx="13623">
                  <c:v>18.753097896503501</c:v>
                </c:pt>
                <c:pt idx="13624">
                  <c:v>18.754474472727299</c:v>
                </c:pt>
                <c:pt idx="13625">
                  <c:v>18.755851048951101</c:v>
                </c:pt>
                <c:pt idx="13626">
                  <c:v>18.757227625174799</c:v>
                </c:pt>
                <c:pt idx="13627">
                  <c:v>18.758604201398601</c:v>
                </c:pt>
                <c:pt idx="13628">
                  <c:v>18.759980777622399</c:v>
                </c:pt>
                <c:pt idx="13629">
                  <c:v>18.761357353846201</c:v>
                </c:pt>
                <c:pt idx="13630">
                  <c:v>18.762733930069899</c:v>
                </c:pt>
                <c:pt idx="13631">
                  <c:v>18.764110506293701</c:v>
                </c:pt>
                <c:pt idx="13632">
                  <c:v>18.765487082517499</c:v>
                </c:pt>
                <c:pt idx="13633">
                  <c:v>18.7668636587413</c:v>
                </c:pt>
                <c:pt idx="13634">
                  <c:v>18.768240234964999</c:v>
                </c:pt>
                <c:pt idx="13635">
                  <c:v>18.769616811188801</c:v>
                </c:pt>
                <c:pt idx="13636">
                  <c:v>18.770993387412599</c:v>
                </c:pt>
                <c:pt idx="13637">
                  <c:v>18.7723699636364</c:v>
                </c:pt>
                <c:pt idx="13638">
                  <c:v>18.773746539860099</c:v>
                </c:pt>
                <c:pt idx="13639">
                  <c:v>18.7751231160839</c:v>
                </c:pt>
                <c:pt idx="13640">
                  <c:v>18.776499692307699</c:v>
                </c:pt>
                <c:pt idx="13641">
                  <c:v>18.7778762685315</c:v>
                </c:pt>
                <c:pt idx="13642">
                  <c:v>18.779252844755199</c:v>
                </c:pt>
                <c:pt idx="13643">
                  <c:v>18.780629420979</c:v>
                </c:pt>
                <c:pt idx="13644">
                  <c:v>18.782005997202798</c:v>
                </c:pt>
                <c:pt idx="13645">
                  <c:v>18.7833825734266</c:v>
                </c:pt>
                <c:pt idx="13646">
                  <c:v>18.784759149650402</c:v>
                </c:pt>
                <c:pt idx="13647">
                  <c:v>18.7861357258741</c:v>
                </c:pt>
                <c:pt idx="13648">
                  <c:v>18.787512302097898</c:v>
                </c:pt>
                <c:pt idx="13649">
                  <c:v>18.7888888783217</c:v>
                </c:pt>
                <c:pt idx="13650">
                  <c:v>18.790265454545501</c:v>
                </c:pt>
                <c:pt idx="13651">
                  <c:v>18.7916420307692</c:v>
                </c:pt>
                <c:pt idx="13652">
                  <c:v>18.793018606993002</c:v>
                </c:pt>
                <c:pt idx="13653">
                  <c:v>18.7943951832168</c:v>
                </c:pt>
                <c:pt idx="13654">
                  <c:v>18.795771759440601</c:v>
                </c:pt>
                <c:pt idx="13655">
                  <c:v>18.7971483356643</c:v>
                </c:pt>
                <c:pt idx="13656">
                  <c:v>18.798524911888101</c:v>
                </c:pt>
                <c:pt idx="13657">
                  <c:v>18.7999014881119</c:v>
                </c:pt>
                <c:pt idx="13658">
                  <c:v>18.801278064335701</c:v>
                </c:pt>
                <c:pt idx="13659">
                  <c:v>18.8026546405594</c:v>
                </c:pt>
                <c:pt idx="13660">
                  <c:v>18.804031216783201</c:v>
                </c:pt>
                <c:pt idx="13661">
                  <c:v>18.805407793006999</c:v>
                </c:pt>
                <c:pt idx="13662">
                  <c:v>18.806784369230801</c:v>
                </c:pt>
                <c:pt idx="13663">
                  <c:v>18.8081609454545</c:v>
                </c:pt>
                <c:pt idx="13664">
                  <c:v>18.809537521678301</c:v>
                </c:pt>
                <c:pt idx="13665">
                  <c:v>18.810914097902099</c:v>
                </c:pt>
                <c:pt idx="13666">
                  <c:v>18.812290674125901</c:v>
                </c:pt>
                <c:pt idx="13667">
                  <c:v>18.813667250349699</c:v>
                </c:pt>
                <c:pt idx="13668">
                  <c:v>18.815043826573401</c:v>
                </c:pt>
                <c:pt idx="13669">
                  <c:v>18.816420402797199</c:v>
                </c:pt>
                <c:pt idx="13670">
                  <c:v>18.817796979021001</c:v>
                </c:pt>
                <c:pt idx="13671">
                  <c:v>18.819173555244799</c:v>
                </c:pt>
                <c:pt idx="13672">
                  <c:v>18.820550131468501</c:v>
                </c:pt>
                <c:pt idx="13673">
                  <c:v>18.821926707692299</c:v>
                </c:pt>
                <c:pt idx="13674">
                  <c:v>18.823303283916101</c:v>
                </c:pt>
                <c:pt idx="13675">
                  <c:v>18.824679860139899</c:v>
                </c:pt>
                <c:pt idx="13676">
                  <c:v>18.826056436363601</c:v>
                </c:pt>
                <c:pt idx="13677">
                  <c:v>18.827433012587399</c:v>
                </c:pt>
                <c:pt idx="13678">
                  <c:v>18.8288095888112</c:v>
                </c:pt>
                <c:pt idx="13679">
                  <c:v>18.830186165034998</c:v>
                </c:pt>
                <c:pt idx="13680">
                  <c:v>18.831562741258701</c:v>
                </c:pt>
                <c:pt idx="13681">
                  <c:v>18.832939317482499</c:v>
                </c:pt>
                <c:pt idx="13682">
                  <c:v>18.8343158937063</c:v>
                </c:pt>
                <c:pt idx="13683">
                  <c:v>18.835692469930098</c:v>
                </c:pt>
                <c:pt idx="13684">
                  <c:v>18.8370690461538</c:v>
                </c:pt>
                <c:pt idx="13685">
                  <c:v>18.838445622377598</c:v>
                </c:pt>
                <c:pt idx="13686">
                  <c:v>18.8398221986014</c:v>
                </c:pt>
                <c:pt idx="13687">
                  <c:v>18.841198774825202</c:v>
                </c:pt>
                <c:pt idx="13688">
                  <c:v>18.842575351049</c:v>
                </c:pt>
                <c:pt idx="13689">
                  <c:v>18.843951927272698</c:v>
                </c:pt>
                <c:pt idx="13690">
                  <c:v>18.8453285034965</c:v>
                </c:pt>
                <c:pt idx="13691">
                  <c:v>18.846705079720302</c:v>
                </c:pt>
                <c:pt idx="13692">
                  <c:v>18.8480816559441</c:v>
                </c:pt>
                <c:pt idx="13693">
                  <c:v>18.849458232167802</c:v>
                </c:pt>
                <c:pt idx="13694">
                  <c:v>18.8508348083916</c:v>
                </c:pt>
                <c:pt idx="13695">
                  <c:v>18.852211384615401</c:v>
                </c:pt>
                <c:pt idx="13696">
                  <c:v>18.853587960839199</c:v>
                </c:pt>
                <c:pt idx="13697">
                  <c:v>18.854964537062902</c:v>
                </c:pt>
                <c:pt idx="13698">
                  <c:v>18.8563411132867</c:v>
                </c:pt>
                <c:pt idx="13699">
                  <c:v>18.857717689510501</c:v>
                </c:pt>
                <c:pt idx="13700">
                  <c:v>18.859094265734299</c:v>
                </c:pt>
                <c:pt idx="13701">
                  <c:v>18.860470841958001</c:v>
                </c:pt>
                <c:pt idx="13702">
                  <c:v>18.861847418181799</c:v>
                </c:pt>
                <c:pt idx="13703">
                  <c:v>18.863223994405601</c:v>
                </c:pt>
                <c:pt idx="13704">
                  <c:v>18.864600570629399</c:v>
                </c:pt>
                <c:pt idx="13705">
                  <c:v>18.865977146853201</c:v>
                </c:pt>
                <c:pt idx="13706">
                  <c:v>18.867353723076899</c:v>
                </c:pt>
                <c:pt idx="13707">
                  <c:v>18.868730299300701</c:v>
                </c:pt>
                <c:pt idx="13708">
                  <c:v>18.870106875524499</c:v>
                </c:pt>
                <c:pt idx="13709">
                  <c:v>18.871483451748301</c:v>
                </c:pt>
                <c:pt idx="13710">
                  <c:v>18.872860027971999</c:v>
                </c:pt>
                <c:pt idx="13711">
                  <c:v>18.874236604195801</c:v>
                </c:pt>
                <c:pt idx="13712">
                  <c:v>18.875613180419599</c:v>
                </c:pt>
                <c:pt idx="13713">
                  <c:v>18.8769897566434</c:v>
                </c:pt>
                <c:pt idx="13714">
                  <c:v>18.878366332867099</c:v>
                </c:pt>
                <c:pt idx="13715">
                  <c:v>18.879742909090901</c:v>
                </c:pt>
                <c:pt idx="13716">
                  <c:v>18.881119485314699</c:v>
                </c:pt>
                <c:pt idx="13717">
                  <c:v>18.8824960615385</c:v>
                </c:pt>
                <c:pt idx="13718">
                  <c:v>18.883872637762199</c:v>
                </c:pt>
                <c:pt idx="13719">
                  <c:v>18.885249213986</c:v>
                </c:pt>
                <c:pt idx="13720">
                  <c:v>18.886625790209798</c:v>
                </c:pt>
                <c:pt idx="13721">
                  <c:v>18.8880023664336</c:v>
                </c:pt>
                <c:pt idx="13722">
                  <c:v>18.889378942657299</c:v>
                </c:pt>
                <c:pt idx="13723">
                  <c:v>18.8907555188811</c:v>
                </c:pt>
                <c:pt idx="13724">
                  <c:v>18.892132095104898</c:v>
                </c:pt>
                <c:pt idx="13725">
                  <c:v>18.8935086713287</c:v>
                </c:pt>
                <c:pt idx="13726">
                  <c:v>18.894885247552502</c:v>
                </c:pt>
                <c:pt idx="13727">
                  <c:v>18.8962618237762</c:v>
                </c:pt>
                <c:pt idx="13728">
                  <c:v>18.897638400000002</c:v>
                </c:pt>
                <c:pt idx="13729">
                  <c:v>18.8990149762238</c:v>
                </c:pt>
                <c:pt idx="13730">
                  <c:v>18.900391552447601</c:v>
                </c:pt>
                <c:pt idx="13731">
                  <c:v>18.9017681286713</c:v>
                </c:pt>
                <c:pt idx="13732">
                  <c:v>18.903144704895102</c:v>
                </c:pt>
                <c:pt idx="13733">
                  <c:v>18.9045212811189</c:v>
                </c:pt>
                <c:pt idx="13734">
                  <c:v>18.905897857342701</c:v>
                </c:pt>
                <c:pt idx="13735">
                  <c:v>18.9072744335664</c:v>
                </c:pt>
                <c:pt idx="13736">
                  <c:v>18.908651009790201</c:v>
                </c:pt>
                <c:pt idx="13737">
                  <c:v>18.910027586013999</c:v>
                </c:pt>
                <c:pt idx="13738">
                  <c:v>18.911404162237801</c:v>
                </c:pt>
                <c:pt idx="13739">
                  <c:v>18.9127807384615</c:v>
                </c:pt>
                <c:pt idx="13740">
                  <c:v>18.914157314685301</c:v>
                </c:pt>
                <c:pt idx="13741">
                  <c:v>18.915533890909099</c:v>
                </c:pt>
                <c:pt idx="13742">
                  <c:v>18.916910467132901</c:v>
                </c:pt>
                <c:pt idx="13743">
                  <c:v>18.918287043356599</c:v>
                </c:pt>
                <c:pt idx="13744">
                  <c:v>18.919663619580401</c:v>
                </c:pt>
                <c:pt idx="13745">
                  <c:v>18.921040195804199</c:v>
                </c:pt>
                <c:pt idx="13746">
                  <c:v>18.922416772028001</c:v>
                </c:pt>
                <c:pt idx="13747">
                  <c:v>18.923793348251799</c:v>
                </c:pt>
                <c:pt idx="13748">
                  <c:v>18.925169924475501</c:v>
                </c:pt>
                <c:pt idx="13749">
                  <c:v>18.926546500699299</c:v>
                </c:pt>
                <c:pt idx="13750">
                  <c:v>18.927923076923101</c:v>
                </c:pt>
                <c:pt idx="13751">
                  <c:v>18.929299653146899</c:v>
                </c:pt>
                <c:pt idx="13752">
                  <c:v>18.930676229370601</c:v>
                </c:pt>
                <c:pt idx="13753">
                  <c:v>18.932052805594399</c:v>
                </c:pt>
                <c:pt idx="13754">
                  <c:v>18.9334293818182</c:v>
                </c:pt>
                <c:pt idx="13755">
                  <c:v>18.934805958041999</c:v>
                </c:pt>
                <c:pt idx="13756">
                  <c:v>18.936182534265701</c:v>
                </c:pt>
                <c:pt idx="13757">
                  <c:v>18.937559110489499</c:v>
                </c:pt>
                <c:pt idx="13758">
                  <c:v>18.9389356867133</c:v>
                </c:pt>
                <c:pt idx="13759">
                  <c:v>18.940312262937098</c:v>
                </c:pt>
                <c:pt idx="13760">
                  <c:v>18.9416888391608</c:v>
                </c:pt>
                <c:pt idx="13761">
                  <c:v>18.943065415384599</c:v>
                </c:pt>
                <c:pt idx="13762">
                  <c:v>18.9444419916084</c:v>
                </c:pt>
                <c:pt idx="13763">
                  <c:v>18.945818567832202</c:v>
                </c:pt>
                <c:pt idx="13764">
                  <c:v>18.9471951440559</c:v>
                </c:pt>
                <c:pt idx="13765">
                  <c:v>18.948571720279698</c:v>
                </c:pt>
                <c:pt idx="13766">
                  <c:v>18.9499482965035</c:v>
                </c:pt>
                <c:pt idx="13767">
                  <c:v>18.951324872727302</c:v>
                </c:pt>
                <c:pt idx="13768">
                  <c:v>18.9527014489511</c:v>
                </c:pt>
                <c:pt idx="13769">
                  <c:v>18.954078025174798</c:v>
                </c:pt>
                <c:pt idx="13770">
                  <c:v>18.9554546013986</c:v>
                </c:pt>
                <c:pt idx="13771">
                  <c:v>18.956831177622401</c:v>
                </c:pt>
                <c:pt idx="13772">
                  <c:v>18.958207753846199</c:v>
                </c:pt>
                <c:pt idx="13773">
                  <c:v>18.959584330069902</c:v>
                </c:pt>
                <c:pt idx="13774">
                  <c:v>18.9609609062937</c:v>
                </c:pt>
                <c:pt idx="13775">
                  <c:v>18.962337482517501</c:v>
                </c:pt>
                <c:pt idx="13776">
                  <c:v>18.963714058741299</c:v>
                </c:pt>
                <c:pt idx="13777">
                  <c:v>18.965090634965001</c:v>
                </c:pt>
                <c:pt idx="13778">
                  <c:v>18.9664672111888</c:v>
                </c:pt>
                <c:pt idx="13779">
                  <c:v>18.967843787412601</c:v>
                </c:pt>
                <c:pt idx="13780">
                  <c:v>18.969220363636399</c:v>
                </c:pt>
                <c:pt idx="13781">
                  <c:v>18.970596939860101</c:v>
                </c:pt>
                <c:pt idx="13782">
                  <c:v>18.971973516083899</c:v>
                </c:pt>
                <c:pt idx="13783">
                  <c:v>18.973350092307701</c:v>
                </c:pt>
                <c:pt idx="13784">
                  <c:v>18.974726668531499</c:v>
                </c:pt>
                <c:pt idx="13785">
                  <c:v>18.976103244755201</c:v>
                </c:pt>
                <c:pt idx="13786">
                  <c:v>18.977479820978999</c:v>
                </c:pt>
                <c:pt idx="13787">
                  <c:v>18.978856397202801</c:v>
                </c:pt>
                <c:pt idx="13788">
                  <c:v>18.980232973426599</c:v>
                </c:pt>
                <c:pt idx="13789">
                  <c:v>18.9816095496504</c:v>
                </c:pt>
                <c:pt idx="13790">
                  <c:v>18.982986125874099</c:v>
                </c:pt>
                <c:pt idx="13791">
                  <c:v>18.984362702097901</c:v>
                </c:pt>
                <c:pt idx="13792">
                  <c:v>18.985739278321699</c:v>
                </c:pt>
                <c:pt idx="13793">
                  <c:v>18.9871158545455</c:v>
                </c:pt>
                <c:pt idx="13794">
                  <c:v>18.988492430769199</c:v>
                </c:pt>
                <c:pt idx="13795">
                  <c:v>18.989869006993001</c:v>
                </c:pt>
                <c:pt idx="13796">
                  <c:v>18.991245583216799</c:v>
                </c:pt>
                <c:pt idx="13797">
                  <c:v>18.9926221594406</c:v>
                </c:pt>
                <c:pt idx="13798">
                  <c:v>18.993998735664299</c:v>
                </c:pt>
                <c:pt idx="13799">
                  <c:v>18.9953753118881</c:v>
                </c:pt>
                <c:pt idx="13800">
                  <c:v>18.996751888111898</c:v>
                </c:pt>
                <c:pt idx="13801">
                  <c:v>18.9981284643357</c:v>
                </c:pt>
                <c:pt idx="13802">
                  <c:v>18.999505040559399</c:v>
                </c:pt>
                <c:pt idx="13803">
                  <c:v>19.0008816167832</c:v>
                </c:pt>
                <c:pt idx="13804">
                  <c:v>19.002258193006998</c:v>
                </c:pt>
                <c:pt idx="13805">
                  <c:v>19.0036347692308</c:v>
                </c:pt>
                <c:pt idx="13806">
                  <c:v>19.005011345454498</c:v>
                </c:pt>
                <c:pt idx="13807">
                  <c:v>19.0063879216783</c:v>
                </c:pt>
                <c:pt idx="13808">
                  <c:v>19.007764497902102</c:v>
                </c:pt>
                <c:pt idx="13809">
                  <c:v>19.0091410741259</c:v>
                </c:pt>
                <c:pt idx="13810">
                  <c:v>19.010517650349701</c:v>
                </c:pt>
                <c:pt idx="13811">
                  <c:v>19.0118942265734</c:v>
                </c:pt>
                <c:pt idx="13812">
                  <c:v>19.013270802797201</c:v>
                </c:pt>
                <c:pt idx="13813">
                  <c:v>19.014647379021</c:v>
                </c:pt>
                <c:pt idx="13814">
                  <c:v>19.016023955244801</c:v>
                </c:pt>
                <c:pt idx="13815">
                  <c:v>19.0174005314685</c:v>
                </c:pt>
                <c:pt idx="13816">
                  <c:v>19.018777107692301</c:v>
                </c:pt>
                <c:pt idx="13817">
                  <c:v>19.020153683916099</c:v>
                </c:pt>
                <c:pt idx="13818">
                  <c:v>19.021530260139901</c:v>
                </c:pt>
                <c:pt idx="13819">
                  <c:v>19.0229068363636</c:v>
                </c:pt>
                <c:pt idx="13820">
                  <c:v>19.024283412587401</c:v>
                </c:pt>
                <c:pt idx="13821">
                  <c:v>19.025659988811199</c:v>
                </c:pt>
                <c:pt idx="13822">
                  <c:v>19.027036565035001</c:v>
                </c:pt>
                <c:pt idx="13823">
                  <c:v>19.028413141258699</c:v>
                </c:pt>
                <c:pt idx="13824">
                  <c:v>19.029789717482501</c:v>
                </c:pt>
                <c:pt idx="13825">
                  <c:v>19.031166293706299</c:v>
                </c:pt>
                <c:pt idx="13826">
                  <c:v>19.032542869930101</c:v>
                </c:pt>
                <c:pt idx="13827">
                  <c:v>19.033919446153899</c:v>
                </c:pt>
                <c:pt idx="13828">
                  <c:v>19.035296022377601</c:v>
                </c:pt>
                <c:pt idx="13829">
                  <c:v>19.036672598601399</c:v>
                </c:pt>
                <c:pt idx="13830">
                  <c:v>19.038049174825201</c:v>
                </c:pt>
                <c:pt idx="13831">
                  <c:v>19.039425751048999</c:v>
                </c:pt>
                <c:pt idx="13832">
                  <c:v>19.040802327272701</c:v>
                </c:pt>
                <c:pt idx="13833">
                  <c:v>19.042178903496499</c:v>
                </c:pt>
                <c:pt idx="13834">
                  <c:v>19.0435554797203</c:v>
                </c:pt>
                <c:pt idx="13835">
                  <c:v>19.044932055944098</c:v>
                </c:pt>
                <c:pt idx="13836">
                  <c:v>19.046308632167801</c:v>
                </c:pt>
                <c:pt idx="13837">
                  <c:v>19.047685208391599</c:v>
                </c:pt>
                <c:pt idx="13838">
                  <c:v>19.0490617846154</c:v>
                </c:pt>
                <c:pt idx="13839">
                  <c:v>19.050438360839198</c:v>
                </c:pt>
                <c:pt idx="13840">
                  <c:v>19.0518149370629</c:v>
                </c:pt>
                <c:pt idx="13841">
                  <c:v>19.053191513286698</c:v>
                </c:pt>
                <c:pt idx="13842">
                  <c:v>19.0545680895105</c:v>
                </c:pt>
                <c:pt idx="13843">
                  <c:v>19.055944665734302</c:v>
                </c:pt>
                <c:pt idx="13844">
                  <c:v>19.057321241958</c:v>
                </c:pt>
                <c:pt idx="13845">
                  <c:v>19.058697818181798</c:v>
                </c:pt>
                <c:pt idx="13846">
                  <c:v>19.0600743944056</c:v>
                </c:pt>
                <c:pt idx="13847">
                  <c:v>19.061450970629402</c:v>
                </c:pt>
                <c:pt idx="13848">
                  <c:v>19.0628275468532</c:v>
                </c:pt>
                <c:pt idx="13849">
                  <c:v>19.064204123076902</c:v>
                </c:pt>
                <c:pt idx="13850">
                  <c:v>19.0655806993007</c:v>
                </c:pt>
                <c:pt idx="13851">
                  <c:v>19.066957275524501</c:v>
                </c:pt>
                <c:pt idx="13852">
                  <c:v>19.068333851748299</c:v>
                </c:pt>
                <c:pt idx="13853">
                  <c:v>19.069710427972002</c:v>
                </c:pt>
                <c:pt idx="13854">
                  <c:v>19.0710870041958</c:v>
                </c:pt>
                <c:pt idx="13855">
                  <c:v>19.072463580419601</c:v>
                </c:pt>
                <c:pt idx="13856">
                  <c:v>19.073840156643399</c:v>
                </c:pt>
                <c:pt idx="13857">
                  <c:v>19.075216732867101</c:v>
                </c:pt>
                <c:pt idx="13858">
                  <c:v>19.076593309090899</c:v>
                </c:pt>
                <c:pt idx="13859">
                  <c:v>19.077969885314701</c:v>
                </c:pt>
                <c:pt idx="13860">
                  <c:v>19.079346461538499</c:v>
                </c:pt>
                <c:pt idx="13861">
                  <c:v>19.080723037762201</c:v>
                </c:pt>
                <c:pt idx="13862">
                  <c:v>19.082099613985999</c:v>
                </c:pt>
                <c:pt idx="13863">
                  <c:v>19.083476190209801</c:v>
                </c:pt>
                <c:pt idx="13864">
                  <c:v>19.084852766433599</c:v>
                </c:pt>
                <c:pt idx="13865">
                  <c:v>19.086229342657301</c:v>
                </c:pt>
                <c:pt idx="13866">
                  <c:v>19.087605918881099</c:v>
                </c:pt>
                <c:pt idx="13867">
                  <c:v>19.088982495104901</c:v>
                </c:pt>
                <c:pt idx="13868">
                  <c:v>19.090359071328699</c:v>
                </c:pt>
                <c:pt idx="13869">
                  <c:v>19.0917356475525</c:v>
                </c:pt>
                <c:pt idx="13870">
                  <c:v>19.093112223776199</c:v>
                </c:pt>
                <c:pt idx="13871">
                  <c:v>19.094488800000001</c:v>
                </c:pt>
                <c:pt idx="13872">
                  <c:v>19.095865376223799</c:v>
                </c:pt>
                <c:pt idx="13873">
                  <c:v>19.0972419524476</c:v>
                </c:pt>
                <c:pt idx="13874">
                  <c:v>19.098618528671299</c:v>
                </c:pt>
                <c:pt idx="13875">
                  <c:v>19.0999951048951</c:v>
                </c:pt>
                <c:pt idx="13876">
                  <c:v>19.101371681118898</c:v>
                </c:pt>
                <c:pt idx="13877">
                  <c:v>19.1027482573427</c:v>
                </c:pt>
                <c:pt idx="13878">
                  <c:v>19.104124833566399</c:v>
                </c:pt>
                <c:pt idx="13879">
                  <c:v>19.1055014097902</c:v>
                </c:pt>
                <c:pt idx="13880">
                  <c:v>19.106877986013998</c:v>
                </c:pt>
                <c:pt idx="13881">
                  <c:v>19.1082545622378</c:v>
                </c:pt>
                <c:pt idx="13882">
                  <c:v>19.109631138461499</c:v>
                </c:pt>
                <c:pt idx="13883">
                  <c:v>19.1110077146853</c:v>
                </c:pt>
                <c:pt idx="13884">
                  <c:v>19.112384290909102</c:v>
                </c:pt>
                <c:pt idx="13885">
                  <c:v>19.1137608671329</c:v>
                </c:pt>
                <c:pt idx="13886">
                  <c:v>19.115137443356598</c:v>
                </c:pt>
                <c:pt idx="13887">
                  <c:v>19.1165140195804</c:v>
                </c:pt>
                <c:pt idx="13888">
                  <c:v>19.117890595804202</c:v>
                </c:pt>
                <c:pt idx="13889">
                  <c:v>19.119267172028</c:v>
                </c:pt>
                <c:pt idx="13890">
                  <c:v>19.120643748251702</c:v>
                </c:pt>
                <c:pt idx="13891">
                  <c:v>19.1220203244755</c:v>
                </c:pt>
                <c:pt idx="13892">
                  <c:v>19.123396900699301</c:v>
                </c:pt>
                <c:pt idx="13893">
                  <c:v>19.124773476923099</c:v>
                </c:pt>
                <c:pt idx="13894">
                  <c:v>19.126150053146901</c:v>
                </c:pt>
                <c:pt idx="13895">
                  <c:v>19.1275266293706</c:v>
                </c:pt>
                <c:pt idx="13896">
                  <c:v>19.128903205594401</c:v>
                </c:pt>
                <c:pt idx="13897">
                  <c:v>19.130279781818199</c:v>
                </c:pt>
                <c:pt idx="13898">
                  <c:v>19.131656358042001</c:v>
                </c:pt>
                <c:pt idx="13899">
                  <c:v>19.1330329342657</c:v>
                </c:pt>
                <c:pt idx="13900">
                  <c:v>19.134409510489501</c:v>
                </c:pt>
                <c:pt idx="13901">
                  <c:v>19.135786086713299</c:v>
                </c:pt>
                <c:pt idx="13902">
                  <c:v>19.137162662937101</c:v>
                </c:pt>
                <c:pt idx="13903">
                  <c:v>19.138539239160799</c:v>
                </c:pt>
                <c:pt idx="13904">
                  <c:v>19.139915815384601</c:v>
                </c:pt>
                <c:pt idx="13905">
                  <c:v>19.141292391608399</c:v>
                </c:pt>
                <c:pt idx="13906">
                  <c:v>19.142668967832201</c:v>
                </c:pt>
                <c:pt idx="13907">
                  <c:v>19.144045544055899</c:v>
                </c:pt>
                <c:pt idx="13908">
                  <c:v>19.145422120279701</c:v>
                </c:pt>
                <c:pt idx="13909">
                  <c:v>19.146798696503499</c:v>
                </c:pt>
                <c:pt idx="13910">
                  <c:v>19.1481752727273</c:v>
                </c:pt>
                <c:pt idx="13911">
                  <c:v>19.149551848951099</c:v>
                </c:pt>
                <c:pt idx="13912">
                  <c:v>19.150928425174801</c:v>
                </c:pt>
                <c:pt idx="13913">
                  <c:v>19.152305001398599</c:v>
                </c:pt>
                <c:pt idx="13914">
                  <c:v>19.1536815776224</c:v>
                </c:pt>
                <c:pt idx="13915">
                  <c:v>19.155058153846198</c:v>
                </c:pt>
                <c:pt idx="13916">
                  <c:v>19.1564347300699</c:v>
                </c:pt>
                <c:pt idx="13917">
                  <c:v>19.157811306293699</c:v>
                </c:pt>
                <c:pt idx="13918">
                  <c:v>19.1591878825175</c:v>
                </c:pt>
                <c:pt idx="13919">
                  <c:v>19.160564458741302</c:v>
                </c:pt>
                <c:pt idx="13920">
                  <c:v>19.161941034965</c:v>
                </c:pt>
                <c:pt idx="13921">
                  <c:v>19.163317611188798</c:v>
                </c:pt>
                <c:pt idx="13922">
                  <c:v>19.1646941874126</c:v>
                </c:pt>
                <c:pt idx="13923">
                  <c:v>19.166070763636402</c:v>
                </c:pt>
                <c:pt idx="13924">
                  <c:v>19.1674473398601</c:v>
                </c:pt>
                <c:pt idx="13925">
                  <c:v>19.168823916083898</c:v>
                </c:pt>
                <c:pt idx="13926">
                  <c:v>19.1702004923077</c:v>
                </c:pt>
                <c:pt idx="13927">
                  <c:v>19.171577068531501</c:v>
                </c:pt>
                <c:pt idx="13928">
                  <c:v>19.1729536447552</c:v>
                </c:pt>
                <c:pt idx="13929">
                  <c:v>19.174330220979002</c:v>
                </c:pt>
                <c:pt idx="13930">
                  <c:v>19.1757067972028</c:v>
                </c:pt>
                <c:pt idx="13931">
                  <c:v>19.177083373426601</c:v>
                </c:pt>
                <c:pt idx="13932">
                  <c:v>19.178459949650399</c:v>
                </c:pt>
                <c:pt idx="13933">
                  <c:v>19.179836525874101</c:v>
                </c:pt>
                <c:pt idx="13934">
                  <c:v>19.1812131020979</c:v>
                </c:pt>
                <c:pt idx="13935">
                  <c:v>19.182589678321701</c:v>
                </c:pt>
                <c:pt idx="13936">
                  <c:v>19.183966254545499</c:v>
                </c:pt>
                <c:pt idx="13937">
                  <c:v>19.185342830769201</c:v>
                </c:pt>
                <c:pt idx="13938">
                  <c:v>19.186719406992999</c:v>
                </c:pt>
                <c:pt idx="13939">
                  <c:v>19.188095983216801</c:v>
                </c:pt>
                <c:pt idx="13940">
                  <c:v>19.189472559440599</c:v>
                </c:pt>
                <c:pt idx="13941">
                  <c:v>19.190849135664301</c:v>
                </c:pt>
                <c:pt idx="13942">
                  <c:v>19.192225711888099</c:v>
                </c:pt>
                <c:pt idx="13943">
                  <c:v>19.193602288111901</c:v>
                </c:pt>
                <c:pt idx="13944">
                  <c:v>19.194978864335699</c:v>
                </c:pt>
                <c:pt idx="13945">
                  <c:v>19.196355440559401</c:v>
                </c:pt>
                <c:pt idx="13946">
                  <c:v>19.197732016783199</c:v>
                </c:pt>
                <c:pt idx="13947">
                  <c:v>19.199108593007001</c:v>
                </c:pt>
                <c:pt idx="13948">
                  <c:v>19.200485169230799</c:v>
                </c:pt>
                <c:pt idx="13949">
                  <c:v>19.201861745454501</c:v>
                </c:pt>
                <c:pt idx="13950">
                  <c:v>19.203238321678299</c:v>
                </c:pt>
                <c:pt idx="13951">
                  <c:v>19.204614897902101</c:v>
                </c:pt>
                <c:pt idx="13952">
                  <c:v>19.205991474125899</c:v>
                </c:pt>
                <c:pt idx="13953">
                  <c:v>19.2073680503497</c:v>
                </c:pt>
                <c:pt idx="13954">
                  <c:v>19.208744626573399</c:v>
                </c:pt>
                <c:pt idx="13955">
                  <c:v>19.2101212027972</c:v>
                </c:pt>
                <c:pt idx="13956">
                  <c:v>19.211497779020998</c:v>
                </c:pt>
                <c:pt idx="13957">
                  <c:v>19.2128743552448</c:v>
                </c:pt>
                <c:pt idx="13958">
                  <c:v>19.214250931468499</c:v>
                </c:pt>
                <c:pt idx="13959">
                  <c:v>19.2156275076923</c:v>
                </c:pt>
                <c:pt idx="13960">
                  <c:v>19.217004083916098</c:v>
                </c:pt>
                <c:pt idx="13961">
                  <c:v>19.2183806601399</c:v>
                </c:pt>
                <c:pt idx="13962">
                  <c:v>19.219757236363598</c:v>
                </c:pt>
                <c:pt idx="13963">
                  <c:v>19.2211338125874</c:v>
                </c:pt>
                <c:pt idx="13964">
                  <c:v>19.222510388811202</c:v>
                </c:pt>
                <c:pt idx="13965">
                  <c:v>19.223886965035</c:v>
                </c:pt>
                <c:pt idx="13966">
                  <c:v>19.225263541258698</c:v>
                </c:pt>
                <c:pt idx="13967">
                  <c:v>19.2266401174825</c:v>
                </c:pt>
                <c:pt idx="13968">
                  <c:v>19.228016693706302</c:v>
                </c:pt>
                <c:pt idx="13969">
                  <c:v>19.2293932699301</c:v>
                </c:pt>
                <c:pt idx="13970">
                  <c:v>19.230769846153802</c:v>
                </c:pt>
                <c:pt idx="13971">
                  <c:v>19.2321464223776</c:v>
                </c:pt>
                <c:pt idx="13972">
                  <c:v>19.233522998601401</c:v>
                </c:pt>
                <c:pt idx="13973">
                  <c:v>19.234899574825199</c:v>
                </c:pt>
                <c:pt idx="13974">
                  <c:v>19.236276151049001</c:v>
                </c:pt>
                <c:pt idx="13975">
                  <c:v>19.2376527272727</c:v>
                </c:pt>
                <c:pt idx="13976">
                  <c:v>19.239029303496501</c:v>
                </c:pt>
                <c:pt idx="13977">
                  <c:v>19.240405879720299</c:v>
                </c:pt>
                <c:pt idx="13978">
                  <c:v>19.241782455944101</c:v>
                </c:pt>
                <c:pt idx="13979">
                  <c:v>19.243159032167799</c:v>
                </c:pt>
                <c:pt idx="13980">
                  <c:v>19.244535608391601</c:v>
                </c:pt>
                <c:pt idx="13981">
                  <c:v>19.245912184615399</c:v>
                </c:pt>
                <c:pt idx="13982">
                  <c:v>19.247288760839201</c:v>
                </c:pt>
                <c:pt idx="13983">
                  <c:v>19.248665337062899</c:v>
                </c:pt>
                <c:pt idx="13984">
                  <c:v>19.250041913286701</c:v>
                </c:pt>
                <c:pt idx="13985">
                  <c:v>19.251418489510499</c:v>
                </c:pt>
                <c:pt idx="13986">
                  <c:v>19.252795065734301</c:v>
                </c:pt>
                <c:pt idx="13987">
                  <c:v>19.254171641957999</c:v>
                </c:pt>
                <c:pt idx="13988">
                  <c:v>19.255548218181801</c:v>
                </c:pt>
                <c:pt idx="13989">
                  <c:v>19.256924794405599</c:v>
                </c:pt>
                <c:pt idx="13990">
                  <c:v>19.2583013706294</c:v>
                </c:pt>
                <c:pt idx="13991">
                  <c:v>19.259677946853198</c:v>
                </c:pt>
                <c:pt idx="13992">
                  <c:v>19.261054523076901</c:v>
                </c:pt>
                <c:pt idx="13993">
                  <c:v>19.262431099300699</c:v>
                </c:pt>
                <c:pt idx="13994">
                  <c:v>19.2638076755245</c:v>
                </c:pt>
                <c:pt idx="13995">
                  <c:v>19.265184251748298</c:v>
                </c:pt>
                <c:pt idx="13996">
                  <c:v>19.266560827972</c:v>
                </c:pt>
                <c:pt idx="13997">
                  <c:v>19.267937404195798</c:v>
                </c:pt>
                <c:pt idx="13998">
                  <c:v>19.2693139804196</c:v>
                </c:pt>
                <c:pt idx="13999">
                  <c:v>19.270690556643402</c:v>
                </c:pt>
                <c:pt idx="14000">
                  <c:v>19.2720671328671</c:v>
                </c:pt>
                <c:pt idx="14001">
                  <c:v>19.273443709090898</c:v>
                </c:pt>
                <c:pt idx="14002">
                  <c:v>19.2748202853147</c:v>
                </c:pt>
                <c:pt idx="14003">
                  <c:v>19.276196861538502</c:v>
                </c:pt>
                <c:pt idx="14004">
                  <c:v>19.2775734377622</c:v>
                </c:pt>
                <c:pt idx="14005">
                  <c:v>19.278950013986002</c:v>
                </c:pt>
                <c:pt idx="14006">
                  <c:v>19.2803265902098</c:v>
                </c:pt>
                <c:pt idx="14007">
                  <c:v>19.281703166433601</c:v>
                </c:pt>
                <c:pt idx="14008">
                  <c:v>19.2830797426573</c:v>
                </c:pt>
                <c:pt idx="14009">
                  <c:v>19.284456318881102</c:v>
                </c:pt>
                <c:pt idx="14010">
                  <c:v>19.2858328951049</c:v>
                </c:pt>
                <c:pt idx="14011">
                  <c:v>19.287209471328701</c:v>
                </c:pt>
                <c:pt idx="14012">
                  <c:v>19.288586047552499</c:v>
                </c:pt>
                <c:pt idx="14013">
                  <c:v>19.289962623776201</c:v>
                </c:pt>
                <c:pt idx="14014">
                  <c:v>19.291339199999999</c:v>
                </c:pt>
                <c:pt idx="14015">
                  <c:v>19.292715776223801</c:v>
                </c:pt>
                <c:pt idx="14016">
                  <c:v>19.294092352447599</c:v>
                </c:pt>
                <c:pt idx="14017">
                  <c:v>19.295468928671301</c:v>
                </c:pt>
                <c:pt idx="14018">
                  <c:v>19.296845504895099</c:v>
                </c:pt>
                <c:pt idx="14019">
                  <c:v>19.298222081118901</c:v>
                </c:pt>
                <c:pt idx="14020">
                  <c:v>19.299598657342699</c:v>
                </c:pt>
                <c:pt idx="14021">
                  <c:v>19.300975233566401</c:v>
                </c:pt>
                <c:pt idx="14022">
                  <c:v>19.302351809790199</c:v>
                </c:pt>
                <c:pt idx="14023">
                  <c:v>19.303728386014001</c:v>
                </c:pt>
                <c:pt idx="14024">
                  <c:v>19.305104962237799</c:v>
                </c:pt>
                <c:pt idx="14025">
                  <c:v>19.306481538461501</c:v>
                </c:pt>
                <c:pt idx="14026">
                  <c:v>19.307858114685299</c:v>
                </c:pt>
                <c:pt idx="14027">
                  <c:v>19.309234690909101</c:v>
                </c:pt>
                <c:pt idx="14028">
                  <c:v>19.310611267132899</c:v>
                </c:pt>
                <c:pt idx="14029">
                  <c:v>19.311987843356601</c:v>
                </c:pt>
                <c:pt idx="14030">
                  <c:v>19.313364419580399</c:v>
                </c:pt>
                <c:pt idx="14031">
                  <c:v>19.3147409958042</c:v>
                </c:pt>
                <c:pt idx="14032">
                  <c:v>19.316117572027999</c:v>
                </c:pt>
                <c:pt idx="14033">
                  <c:v>19.3174941482518</c:v>
                </c:pt>
                <c:pt idx="14034">
                  <c:v>19.318870724475499</c:v>
                </c:pt>
                <c:pt idx="14035">
                  <c:v>19.3202473006993</c:v>
                </c:pt>
                <c:pt idx="14036">
                  <c:v>19.321623876923098</c:v>
                </c:pt>
                <c:pt idx="14037">
                  <c:v>19.3230004531469</c:v>
                </c:pt>
                <c:pt idx="14038">
                  <c:v>19.324377029370599</c:v>
                </c:pt>
                <c:pt idx="14039">
                  <c:v>19.3257536055944</c:v>
                </c:pt>
                <c:pt idx="14040">
                  <c:v>19.327130181818202</c:v>
                </c:pt>
                <c:pt idx="14041">
                  <c:v>19.328506758042</c:v>
                </c:pt>
                <c:pt idx="14042">
                  <c:v>19.329883334265698</c:v>
                </c:pt>
                <c:pt idx="14043">
                  <c:v>19.3312599104895</c:v>
                </c:pt>
                <c:pt idx="14044">
                  <c:v>19.332636486713302</c:v>
                </c:pt>
                <c:pt idx="14045">
                  <c:v>19.3340130629371</c:v>
                </c:pt>
                <c:pt idx="14046">
                  <c:v>19.335389639160798</c:v>
                </c:pt>
                <c:pt idx="14047">
                  <c:v>19.3367662153846</c:v>
                </c:pt>
                <c:pt idx="14048">
                  <c:v>19.338142791608401</c:v>
                </c:pt>
                <c:pt idx="14049">
                  <c:v>19.339519367832199</c:v>
                </c:pt>
                <c:pt idx="14050">
                  <c:v>19.340895944055902</c:v>
                </c:pt>
                <c:pt idx="14051">
                  <c:v>19.3422725202797</c:v>
                </c:pt>
                <c:pt idx="14052">
                  <c:v>19.343649096503501</c:v>
                </c:pt>
                <c:pt idx="14053">
                  <c:v>19.345025672727299</c:v>
                </c:pt>
                <c:pt idx="14054">
                  <c:v>19.346402248951001</c:v>
                </c:pt>
                <c:pt idx="14055">
                  <c:v>19.3477788251748</c:v>
                </c:pt>
                <c:pt idx="14056">
                  <c:v>19.349155401398601</c:v>
                </c:pt>
                <c:pt idx="14057">
                  <c:v>19.350531977622399</c:v>
                </c:pt>
                <c:pt idx="14058">
                  <c:v>19.351908553846201</c:v>
                </c:pt>
                <c:pt idx="14059">
                  <c:v>19.353285130069899</c:v>
                </c:pt>
                <c:pt idx="14060">
                  <c:v>19.354661706293701</c:v>
                </c:pt>
                <c:pt idx="14061">
                  <c:v>19.356038282517499</c:v>
                </c:pt>
                <c:pt idx="14062">
                  <c:v>19.357414858741301</c:v>
                </c:pt>
                <c:pt idx="14063">
                  <c:v>19.358791434964999</c:v>
                </c:pt>
                <c:pt idx="14064">
                  <c:v>19.360168011188801</c:v>
                </c:pt>
                <c:pt idx="14065">
                  <c:v>19.361544587412599</c:v>
                </c:pt>
                <c:pt idx="14066">
                  <c:v>19.3629211636364</c:v>
                </c:pt>
                <c:pt idx="14067">
                  <c:v>19.364297739860099</c:v>
                </c:pt>
                <c:pt idx="14068">
                  <c:v>19.365674316083901</c:v>
                </c:pt>
                <c:pt idx="14069">
                  <c:v>19.367050892307699</c:v>
                </c:pt>
                <c:pt idx="14070">
                  <c:v>19.3684274685315</c:v>
                </c:pt>
                <c:pt idx="14071">
                  <c:v>19.369804044755199</c:v>
                </c:pt>
                <c:pt idx="14072">
                  <c:v>19.371180620979001</c:v>
                </c:pt>
                <c:pt idx="14073">
                  <c:v>19.372557197202799</c:v>
                </c:pt>
                <c:pt idx="14074">
                  <c:v>19.3739337734266</c:v>
                </c:pt>
                <c:pt idx="14075">
                  <c:v>19.375310349650398</c:v>
                </c:pt>
                <c:pt idx="14076">
                  <c:v>19.3766869258741</c:v>
                </c:pt>
                <c:pt idx="14077">
                  <c:v>19.378063502097898</c:v>
                </c:pt>
                <c:pt idx="14078">
                  <c:v>19.3794400783217</c:v>
                </c:pt>
                <c:pt idx="14079">
                  <c:v>19.380816654545502</c:v>
                </c:pt>
                <c:pt idx="14080">
                  <c:v>19.3821932307692</c:v>
                </c:pt>
                <c:pt idx="14081">
                  <c:v>19.383569806992998</c:v>
                </c:pt>
                <c:pt idx="14082">
                  <c:v>19.3849463832168</c:v>
                </c:pt>
                <c:pt idx="14083">
                  <c:v>19.386322959440601</c:v>
                </c:pt>
                <c:pt idx="14084">
                  <c:v>19.3876995356643</c:v>
                </c:pt>
                <c:pt idx="14085">
                  <c:v>19.389076111888102</c:v>
                </c:pt>
                <c:pt idx="14086">
                  <c:v>19.3904526881119</c:v>
                </c:pt>
                <c:pt idx="14087">
                  <c:v>19.391829264335701</c:v>
                </c:pt>
                <c:pt idx="14088">
                  <c:v>19.3932058405594</c:v>
                </c:pt>
                <c:pt idx="14089">
                  <c:v>19.394582416783201</c:v>
                </c:pt>
                <c:pt idx="14090">
                  <c:v>19.395958993007</c:v>
                </c:pt>
                <c:pt idx="14091">
                  <c:v>19.397335569230801</c:v>
                </c:pt>
                <c:pt idx="14092">
                  <c:v>19.3987121454545</c:v>
                </c:pt>
                <c:pt idx="14093">
                  <c:v>19.400088721678301</c:v>
                </c:pt>
                <c:pt idx="14094">
                  <c:v>19.401465297902099</c:v>
                </c:pt>
                <c:pt idx="14095">
                  <c:v>19.402841874125901</c:v>
                </c:pt>
                <c:pt idx="14096">
                  <c:v>19.404218450349699</c:v>
                </c:pt>
                <c:pt idx="14097">
                  <c:v>19.405595026573401</c:v>
                </c:pt>
                <c:pt idx="14098">
                  <c:v>19.406971602797199</c:v>
                </c:pt>
                <c:pt idx="14099">
                  <c:v>19.408348179021001</c:v>
                </c:pt>
                <c:pt idx="14100">
                  <c:v>19.409724755244799</c:v>
                </c:pt>
                <c:pt idx="14101">
                  <c:v>19.411101331468501</c:v>
                </c:pt>
                <c:pt idx="14102">
                  <c:v>19.412477907692299</c:v>
                </c:pt>
                <c:pt idx="14103">
                  <c:v>19.413854483916101</c:v>
                </c:pt>
                <c:pt idx="14104">
                  <c:v>19.415231060139899</c:v>
                </c:pt>
                <c:pt idx="14105">
                  <c:v>19.416607636363601</c:v>
                </c:pt>
                <c:pt idx="14106">
                  <c:v>19.417984212587399</c:v>
                </c:pt>
                <c:pt idx="14107">
                  <c:v>19.419360788811201</c:v>
                </c:pt>
                <c:pt idx="14108">
                  <c:v>19.420737365034999</c:v>
                </c:pt>
                <c:pt idx="14109">
                  <c:v>19.422113941258701</c:v>
                </c:pt>
                <c:pt idx="14110">
                  <c:v>19.423490517482499</c:v>
                </c:pt>
                <c:pt idx="14111">
                  <c:v>19.4248670937063</c:v>
                </c:pt>
                <c:pt idx="14112">
                  <c:v>19.426243669930098</c:v>
                </c:pt>
                <c:pt idx="14113">
                  <c:v>19.4276202461539</c:v>
                </c:pt>
                <c:pt idx="14114">
                  <c:v>19.428996822377599</c:v>
                </c:pt>
                <c:pt idx="14115">
                  <c:v>19.4303733986014</c:v>
                </c:pt>
                <c:pt idx="14116">
                  <c:v>19.431749974825198</c:v>
                </c:pt>
                <c:pt idx="14117">
                  <c:v>19.433126551049</c:v>
                </c:pt>
                <c:pt idx="14118">
                  <c:v>19.434503127272698</c:v>
                </c:pt>
                <c:pt idx="14119">
                  <c:v>19.4358797034965</c:v>
                </c:pt>
                <c:pt idx="14120">
                  <c:v>19.437256279720302</c:v>
                </c:pt>
                <c:pt idx="14121">
                  <c:v>19.4386328559441</c:v>
                </c:pt>
                <c:pt idx="14122">
                  <c:v>19.440009432167798</c:v>
                </c:pt>
                <c:pt idx="14123">
                  <c:v>19.4413860083916</c:v>
                </c:pt>
                <c:pt idx="14124">
                  <c:v>19.442762584615402</c:v>
                </c:pt>
                <c:pt idx="14125">
                  <c:v>19.4441391608392</c:v>
                </c:pt>
                <c:pt idx="14126">
                  <c:v>19.445515737062902</c:v>
                </c:pt>
                <c:pt idx="14127">
                  <c:v>19.4468923132867</c:v>
                </c:pt>
                <c:pt idx="14128">
                  <c:v>19.448268889510501</c:v>
                </c:pt>
                <c:pt idx="14129">
                  <c:v>19.449645465734299</c:v>
                </c:pt>
                <c:pt idx="14130">
                  <c:v>19.451022041958002</c:v>
                </c:pt>
                <c:pt idx="14131">
                  <c:v>19.4523986181818</c:v>
                </c:pt>
                <c:pt idx="14132">
                  <c:v>19.453775194405601</c:v>
                </c:pt>
                <c:pt idx="14133">
                  <c:v>19.455151770629399</c:v>
                </c:pt>
                <c:pt idx="14134">
                  <c:v>19.456528346853101</c:v>
                </c:pt>
                <c:pt idx="14135">
                  <c:v>19.457904923076899</c:v>
                </c:pt>
                <c:pt idx="14136">
                  <c:v>19.459281499300701</c:v>
                </c:pt>
                <c:pt idx="14137">
                  <c:v>19.460658075524499</c:v>
                </c:pt>
                <c:pt idx="14138">
                  <c:v>19.462034651748301</c:v>
                </c:pt>
                <c:pt idx="14139">
                  <c:v>19.463411227971999</c:v>
                </c:pt>
                <c:pt idx="14140">
                  <c:v>19.464787804195801</c:v>
                </c:pt>
                <c:pt idx="14141">
                  <c:v>19.466164380419599</c:v>
                </c:pt>
                <c:pt idx="14142">
                  <c:v>19.467540956643401</c:v>
                </c:pt>
                <c:pt idx="14143">
                  <c:v>19.468917532867099</c:v>
                </c:pt>
                <c:pt idx="14144">
                  <c:v>19.470294109090901</c:v>
                </c:pt>
                <c:pt idx="14145">
                  <c:v>19.471670685314699</c:v>
                </c:pt>
                <c:pt idx="14146">
                  <c:v>19.4730472615385</c:v>
                </c:pt>
                <c:pt idx="14147">
                  <c:v>19.474423837762199</c:v>
                </c:pt>
                <c:pt idx="14148">
                  <c:v>19.475800413986001</c:v>
                </c:pt>
                <c:pt idx="14149">
                  <c:v>19.477176990209799</c:v>
                </c:pt>
                <c:pt idx="14150">
                  <c:v>19.4785535664336</c:v>
                </c:pt>
                <c:pt idx="14151">
                  <c:v>19.479930142657299</c:v>
                </c:pt>
                <c:pt idx="14152">
                  <c:v>19.4813067188811</c:v>
                </c:pt>
                <c:pt idx="14153">
                  <c:v>19.482683295104898</c:v>
                </c:pt>
                <c:pt idx="14154">
                  <c:v>19.4840598713287</c:v>
                </c:pt>
                <c:pt idx="14155">
                  <c:v>19.485436447552502</c:v>
                </c:pt>
                <c:pt idx="14156">
                  <c:v>19.4868130237762</c:v>
                </c:pt>
                <c:pt idx="14157">
                  <c:v>19.488189599999998</c:v>
                </c:pt>
                <c:pt idx="14158">
                  <c:v>19.4895661762238</c:v>
                </c:pt>
                <c:pt idx="14159">
                  <c:v>19.490942752447602</c:v>
                </c:pt>
                <c:pt idx="14160">
                  <c:v>19.4923193286713</c:v>
                </c:pt>
                <c:pt idx="14161">
                  <c:v>19.493695904895102</c:v>
                </c:pt>
                <c:pt idx="14162">
                  <c:v>19.4950724811189</c:v>
                </c:pt>
                <c:pt idx="14163">
                  <c:v>19.496449057342701</c:v>
                </c:pt>
                <c:pt idx="14164">
                  <c:v>19.4978256335664</c:v>
                </c:pt>
                <c:pt idx="14165">
                  <c:v>19.499202209790202</c:v>
                </c:pt>
                <c:pt idx="14166">
                  <c:v>19.500578786014</c:v>
                </c:pt>
                <c:pt idx="14167">
                  <c:v>19.501955362237801</c:v>
                </c:pt>
                <c:pt idx="14168">
                  <c:v>19.5033319384615</c:v>
                </c:pt>
                <c:pt idx="14169">
                  <c:v>19.504708514685301</c:v>
                </c:pt>
                <c:pt idx="14170">
                  <c:v>19.506085090909099</c:v>
                </c:pt>
                <c:pt idx="14171">
                  <c:v>19.507461667132901</c:v>
                </c:pt>
                <c:pt idx="14172">
                  <c:v>19.5088382433566</c:v>
                </c:pt>
                <c:pt idx="14173">
                  <c:v>19.510214819580401</c:v>
                </c:pt>
                <c:pt idx="14174">
                  <c:v>19.511591395804199</c:v>
                </c:pt>
                <c:pt idx="14175">
                  <c:v>19.512967972028001</c:v>
                </c:pt>
                <c:pt idx="14176">
                  <c:v>19.514344548251799</c:v>
                </c:pt>
                <c:pt idx="14177">
                  <c:v>19.515721124475501</c:v>
                </c:pt>
                <c:pt idx="14178">
                  <c:v>19.517097700699299</c:v>
                </c:pt>
                <c:pt idx="14179">
                  <c:v>19.518474276923101</c:v>
                </c:pt>
                <c:pt idx="14180">
                  <c:v>19.519850853146899</c:v>
                </c:pt>
                <c:pt idx="14181">
                  <c:v>19.521227429370601</c:v>
                </c:pt>
                <c:pt idx="14182">
                  <c:v>19.522604005594399</c:v>
                </c:pt>
                <c:pt idx="14183">
                  <c:v>19.523980581818201</c:v>
                </c:pt>
                <c:pt idx="14184">
                  <c:v>19.525357158041999</c:v>
                </c:pt>
                <c:pt idx="14185">
                  <c:v>19.526733734265701</c:v>
                </c:pt>
                <c:pt idx="14186">
                  <c:v>19.528110310489499</c:v>
                </c:pt>
                <c:pt idx="14187">
                  <c:v>19.5294868867133</c:v>
                </c:pt>
                <c:pt idx="14188">
                  <c:v>19.530863462937099</c:v>
                </c:pt>
                <c:pt idx="14189">
                  <c:v>19.532240039160801</c:v>
                </c:pt>
                <c:pt idx="14190">
                  <c:v>19.533616615384599</c:v>
                </c:pt>
                <c:pt idx="14191">
                  <c:v>19.5349931916084</c:v>
                </c:pt>
                <c:pt idx="14192">
                  <c:v>19.536369767832198</c:v>
                </c:pt>
                <c:pt idx="14193">
                  <c:v>19.5377463440559</c:v>
                </c:pt>
                <c:pt idx="14194">
                  <c:v>19.539122920279699</c:v>
                </c:pt>
                <c:pt idx="14195">
                  <c:v>19.5404994965035</c:v>
                </c:pt>
                <c:pt idx="14196">
                  <c:v>19.541876072727302</c:v>
                </c:pt>
                <c:pt idx="14197">
                  <c:v>19.5432526489511</c:v>
                </c:pt>
                <c:pt idx="14198">
                  <c:v>19.544629225174798</c:v>
                </c:pt>
                <c:pt idx="14199">
                  <c:v>19.5460058013986</c:v>
                </c:pt>
                <c:pt idx="14200">
                  <c:v>19.547382377622402</c:v>
                </c:pt>
                <c:pt idx="14201">
                  <c:v>19.5487589538462</c:v>
                </c:pt>
                <c:pt idx="14202">
                  <c:v>19.550135530069898</c:v>
                </c:pt>
                <c:pt idx="14203">
                  <c:v>19.5515121062937</c:v>
                </c:pt>
                <c:pt idx="14204">
                  <c:v>19.552888682517501</c:v>
                </c:pt>
                <c:pt idx="14205">
                  <c:v>19.5542652587413</c:v>
                </c:pt>
                <c:pt idx="14206">
                  <c:v>19.555641834965002</c:v>
                </c:pt>
                <c:pt idx="14207">
                  <c:v>19.5570184111888</c:v>
                </c:pt>
                <c:pt idx="14208">
                  <c:v>19.558394987412601</c:v>
                </c:pt>
                <c:pt idx="14209">
                  <c:v>19.559771563636399</c:v>
                </c:pt>
                <c:pt idx="14210">
                  <c:v>19.561148139860101</c:v>
                </c:pt>
                <c:pt idx="14211">
                  <c:v>19.5625247160839</c:v>
                </c:pt>
                <c:pt idx="14212">
                  <c:v>19.563901292307701</c:v>
                </c:pt>
                <c:pt idx="14213">
                  <c:v>19.565277868531499</c:v>
                </c:pt>
                <c:pt idx="14214">
                  <c:v>19.566654444755201</c:v>
                </c:pt>
                <c:pt idx="14215">
                  <c:v>19.568031020978999</c:v>
                </c:pt>
                <c:pt idx="14216">
                  <c:v>19.569407597202801</c:v>
                </c:pt>
                <c:pt idx="14217">
                  <c:v>19.570784173426599</c:v>
                </c:pt>
                <c:pt idx="14218">
                  <c:v>19.572160749650401</c:v>
                </c:pt>
                <c:pt idx="14219">
                  <c:v>19.573537325874099</c:v>
                </c:pt>
                <c:pt idx="14220">
                  <c:v>19.574913902097901</c:v>
                </c:pt>
                <c:pt idx="14221">
                  <c:v>19.576290478321699</c:v>
                </c:pt>
                <c:pt idx="14222">
                  <c:v>19.5776670545455</c:v>
                </c:pt>
                <c:pt idx="14223">
                  <c:v>19.579043630769199</c:v>
                </c:pt>
                <c:pt idx="14224">
                  <c:v>19.580420206993001</c:v>
                </c:pt>
                <c:pt idx="14225">
                  <c:v>19.581796783216799</c:v>
                </c:pt>
                <c:pt idx="14226">
                  <c:v>19.5831733594406</c:v>
                </c:pt>
                <c:pt idx="14227">
                  <c:v>19.584549935664299</c:v>
                </c:pt>
                <c:pt idx="14228">
                  <c:v>19.585926511888101</c:v>
                </c:pt>
                <c:pt idx="14229">
                  <c:v>19.587303088111899</c:v>
                </c:pt>
                <c:pt idx="14230">
                  <c:v>19.5886796643357</c:v>
                </c:pt>
                <c:pt idx="14231">
                  <c:v>19.590056240559399</c:v>
                </c:pt>
                <c:pt idx="14232">
                  <c:v>19.5914328167832</c:v>
                </c:pt>
                <c:pt idx="14233">
                  <c:v>19.592809393006998</c:v>
                </c:pt>
                <c:pt idx="14234">
                  <c:v>19.5941859692308</c:v>
                </c:pt>
                <c:pt idx="14235">
                  <c:v>19.595562545454602</c:v>
                </c:pt>
                <c:pt idx="14236">
                  <c:v>19.5969391216783</c:v>
                </c:pt>
                <c:pt idx="14237">
                  <c:v>19.598315697902098</c:v>
                </c:pt>
                <c:pt idx="14238">
                  <c:v>19.5996922741259</c:v>
                </c:pt>
                <c:pt idx="14239">
                  <c:v>19.601068850349701</c:v>
                </c:pt>
                <c:pt idx="14240">
                  <c:v>19.6024454265734</c:v>
                </c:pt>
                <c:pt idx="14241">
                  <c:v>19.603822002797202</c:v>
                </c:pt>
                <c:pt idx="14242">
                  <c:v>19.605198579021</c:v>
                </c:pt>
                <c:pt idx="14243">
                  <c:v>19.606575155244801</c:v>
                </c:pt>
                <c:pt idx="14244">
                  <c:v>19.6079517314685</c:v>
                </c:pt>
                <c:pt idx="14245">
                  <c:v>19.609328307692302</c:v>
                </c:pt>
                <c:pt idx="14246">
                  <c:v>19.6107048839161</c:v>
                </c:pt>
                <c:pt idx="14247">
                  <c:v>19.612081460139901</c:v>
                </c:pt>
                <c:pt idx="14248">
                  <c:v>19.6134580363636</c:v>
                </c:pt>
                <c:pt idx="14249">
                  <c:v>19.614834612587401</c:v>
                </c:pt>
                <c:pt idx="14250">
                  <c:v>19.616211188811199</c:v>
                </c:pt>
                <c:pt idx="14251">
                  <c:v>19.617587765035001</c:v>
                </c:pt>
                <c:pt idx="14252">
                  <c:v>19.6189643412587</c:v>
                </c:pt>
                <c:pt idx="14253">
                  <c:v>19.620340917482501</c:v>
                </c:pt>
                <c:pt idx="14254">
                  <c:v>19.621717493706299</c:v>
                </c:pt>
                <c:pt idx="14255">
                  <c:v>19.623094069930101</c:v>
                </c:pt>
                <c:pt idx="14256">
                  <c:v>19.624470646153799</c:v>
                </c:pt>
                <c:pt idx="14257">
                  <c:v>19.625847222377601</c:v>
                </c:pt>
                <c:pt idx="14258">
                  <c:v>19.627223798601399</c:v>
                </c:pt>
                <c:pt idx="14259">
                  <c:v>19.628600374825201</c:v>
                </c:pt>
                <c:pt idx="14260">
                  <c:v>19.629976951048999</c:v>
                </c:pt>
                <c:pt idx="14261">
                  <c:v>19.631353527272701</c:v>
                </c:pt>
                <c:pt idx="14262">
                  <c:v>19.632730103496499</c:v>
                </c:pt>
                <c:pt idx="14263">
                  <c:v>19.634106679720301</c:v>
                </c:pt>
                <c:pt idx="14264">
                  <c:v>19.635483255944099</c:v>
                </c:pt>
                <c:pt idx="14265">
                  <c:v>19.636859832167801</c:v>
                </c:pt>
                <c:pt idx="14266">
                  <c:v>19.638236408391599</c:v>
                </c:pt>
                <c:pt idx="14267">
                  <c:v>19.6396129846154</c:v>
                </c:pt>
                <c:pt idx="14268">
                  <c:v>19.640989560839198</c:v>
                </c:pt>
                <c:pt idx="14269">
                  <c:v>19.642366137062901</c:v>
                </c:pt>
                <c:pt idx="14270">
                  <c:v>19.643742713286699</c:v>
                </c:pt>
                <c:pt idx="14271">
                  <c:v>19.6451192895105</c:v>
                </c:pt>
                <c:pt idx="14272">
                  <c:v>19.646495865734298</c:v>
                </c:pt>
                <c:pt idx="14273">
                  <c:v>19.647872441958</c:v>
                </c:pt>
                <c:pt idx="14274">
                  <c:v>19.649249018181798</c:v>
                </c:pt>
                <c:pt idx="14275">
                  <c:v>19.6506255944056</c:v>
                </c:pt>
                <c:pt idx="14276">
                  <c:v>19.652002170629402</c:v>
                </c:pt>
                <c:pt idx="14277">
                  <c:v>19.6533787468532</c:v>
                </c:pt>
                <c:pt idx="14278">
                  <c:v>19.654755323076898</c:v>
                </c:pt>
                <c:pt idx="14279">
                  <c:v>19.6561318993007</c:v>
                </c:pt>
                <c:pt idx="14280">
                  <c:v>19.657508475524502</c:v>
                </c:pt>
                <c:pt idx="14281">
                  <c:v>19.6588850517483</c:v>
                </c:pt>
                <c:pt idx="14282">
                  <c:v>19.660261627972002</c:v>
                </c:pt>
                <c:pt idx="14283">
                  <c:v>19.6616382041958</c:v>
                </c:pt>
                <c:pt idx="14284">
                  <c:v>19.663014780419601</c:v>
                </c:pt>
                <c:pt idx="14285">
                  <c:v>19.664391356643399</c:v>
                </c:pt>
                <c:pt idx="14286">
                  <c:v>19.665767932867102</c:v>
                </c:pt>
                <c:pt idx="14287">
                  <c:v>19.6671445090909</c:v>
                </c:pt>
                <c:pt idx="14288">
                  <c:v>19.668521085314701</c:v>
                </c:pt>
                <c:pt idx="14289">
                  <c:v>19.669897661538499</c:v>
                </c:pt>
                <c:pt idx="14290">
                  <c:v>19.671274237762201</c:v>
                </c:pt>
                <c:pt idx="14291">
                  <c:v>19.672650813985999</c:v>
                </c:pt>
                <c:pt idx="14292">
                  <c:v>19.674027390209801</c:v>
                </c:pt>
                <c:pt idx="14293">
                  <c:v>19.675403966433599</c:v>
                </c:pt>
                <c:pt idx="14294">
                  <c:v>19.676780542657301</c:v>
                </c:pt>
                <c:pt idx="14295">
                  <c:v>19.678157118881099</c:v>
                </c:pt>
                <c:pt idx="14296">
                  <c:v>19.679533695104901</c:v>
                </c:pt>
                <c:pt idx="14297">
                  <c:v>19.680910271328699</c:v>
                </c:pt>
                <c:pt idx="14298">
                  <c:v>19.682286847552501</c:v>
                </c:pt>
                <c:pt idx="14299">
                  <c:v>19.683663423776199</c:v>
                </c:pt>
                <c:pt idx="14300">
                  <c:v>19.685040000000001</c:v>
                </c:pt>
                <c:pt idx="14301">
                  <c:v>19.686416576223799</c:v>
                </c:pt>
                <c:pt idx="14302">
                  <c:v>19.6877931524476</c:v>
                </c:pt>
                <c:pt idx="14303">
                  <c:v>19.689169728671299</c:v>
                </c:pt>
                <c:pt idx="14304">
                  <c:v>19.690546304895101</c:v>
                </c:pt>
                <c:pt idx="14305">
                  <c:v>19.691922881118899</c:v>
                </c:pt>
                <c:pt idx="14306">
                  <c:v>19.6932994573427</c:v>
                </c:pt>
                <c:pt idx="14307">
                  <c:v>19.694676033566399</c:v>
                </c:pt>
                <c:pt idx="14308">
                  <c:v>19.6960526097902</c:v>
                </c:pt>
                <c:pt idx="14309">
                  <c:v>19.697429186013999</c:v>
                </c:pt>
                <c:pt idx="14310">
                  <c:v>19.6988057622378</c:v>
                </c:pt>
                <c:pt idx="14311">
                  <c:v>19.700182338461499</c:v>
                </c:pt>
                <c:pt idx="14312">
                  <c:v>19.7015589146853</c:v>
                </c:pt>
                <c:pt idx="14313">
                  <c:v>19.702935490909098</c:v>
                </c:pt>
                <c:pt idx="14314">
                  <c:v>19.7043120671329</c:v>
                </c:pt>
                <c:pt idx="14315">
                  <c:v>19.705688643356702</c:v>
                </c:pt>
                <c:pt idx="14316">
                  <c:v>19.7070652195804</c:v>
                </c:pt>
                <c:pt idx="14317">
                  <c:v>19.708441795804202</c:v>
                </c:pt>
                <c:pt idx="14318">
                  <c:v>19.709818372028</c:v>
                </c:pt>
                <c:pt idx="14319">
                  <c:v>19.711194948251801</c:v>
                </c:pt>
                <c:pt idx="14320">
                  <c:v>19.7125715244755</c:v>
                </c:pt>
                <c:pt idx="14321">
                  <c:v>19.713948100699302</c:v>
                </c:pt>
                <c:pt idx="14322">
                  <c:v>19.7153246769231</c:v>
                </c:pt>
                <c:pt idx="14323">
                  <c:v>19.716701253146901</c:v>
                </c:pt>
                <c:pt idx="14324">
                  <c:v>19.7180778293706</c:v>
                </c:pt>
                <c:pt idx="14325">
                  <c:v>19.719454405594401</c:v>
                </c:pt>
                <c:pt idx="14326">
                  <c:v>19.720830981818199</c:v>
                </c:pt>
                <c:pt idx="14327">
                  <c:v>19.722207558042001</c:v>
                </c:pt>
                <c:pt idx="14328">
                  <c:v>19.7235841342657</c:v>
                </c:pt>
                <c:pt idx="14329">
                  <c:v>19.724960710489501</c:v>
                </c:pt>
                <c:pt idx="14330">
                  <c:v>19.726337286713299</c:v>
                </c:pt>
                <c:pt idx="14331">
                  <c:v>19.727713862937101</c:v>
                </c:pt>
                <c:pt idx="14332">
                  <c:v>19.7290904391608</c:v>
                </c:pt>
                <c:pt idx="14333">
                  <c:v>19.730467015384601</c:v>
                </c:pt>
                <c:pt idx="14334">
                  <c:v>19.731843591608399</c:v>
                </c:pt>
                <c:pt idx="14335">
                  <c:v>19.733220167832201</c:v>
                </c:pt>
                <c:pt idx="14336">
                  <c:v>19.734596744055999</c:v>
                </c:pt>
                <c:pt idx="14337">
                  <c:v>19.735973320279701</c:v>
                </c:pt>
                <c:pt idx="14338">
                  <c:v>19.737349896503499</c:v>
                </c:pt>
                <c:pt idx="14339">
                  <c:v>19.738726472727301</c:v>
                </c:pt>
                <c:pt idx="14340">
                  <c:v>19.740103048951099</c:v>
                </c:pt>
                <c:pt idx="14341">
                  <c:v>19.741479625174801</c:v>
                </c:pt>
                <c:pt idx="14342">
                  <c:v>19.742856201398599</c:v>
                </c:pt>
                <c:pt idx="14343">
                  <c:v>19.7442327776224</c:v>
                </c:pt>
                <c:pt idx="14344">
                  <c:v>19.745609353846199</c:v>
                </c:pt>
                <c:pt idx="14345">
                  <c:v>19.746985930069901</c:v>
                </c:pt>
                <c:pt idx="14346">
                  <c:v>19.748362506293699</c:v>
                </c:pt>
                <c:pt idx="14347">
                  <c:v>19.7497390825175</c:v>
                </c:pt>
                <c:pt idx="14348">
                  <c:v>19.751115658741298</c:v>
                </c:pt>
                <c:pt idx="14349">
                  <c:v>19.752492234965001</c:v>
                </c:pt>
                <c:pt idx="14350">
                  <c:v>19.753868811188799</c:v>
                </c:pt>
                <c:pt idx="14351">
                  <c:v>19.7552453874126</c:v>
                </c:pt>
                <c:pt idx="14352">
                  <c:v>19.756621963636402</c:v>
                </c:pt>
                <c:pt idx="14353">
                  <c:v>19.7579985398601</c:v>
                </c:pt>
                <c:pt idx="14354">
                  <c:v>19.759375116083898</c:v>
                </c:pt>
                <c:pt idx="14355">
                  <c:v>19.7607516923077</c:v>
                </c:pt>
                <c:pt idx="14356">
                  <c:v>19.762128268531502</c:v>
                </c:pt>
                <c:pt idx="14357">
                  <c:v>19.7635048447552</c:v>
                </c:pt>
                <c:pt idx="14358">
                  <c:v>19.764881420978998</c:v>
                </c:pt>
                <c:pt idx="14359">
                  <c:v>19.7662579972028</c:v>
                </c:pt>
                <c:pt idx="14360">
                  <c:v>19.767634573426601</c:v>
                </c:pt>
                <c:pt idx="14361">
                  <c:v>19.7690111496504</c:v>
                </c:pt>
                <c:pt idx="14362">
                  <c:v>19.770387725874102</c:v>
                </c:pt>
                <c:pt idx="14363">
                  <c:v>19.7717643020979</c:v>
                </c:pt>
                <c:pt idx="14364">
                  <c:v>19.773140878321701</c:v>
                </c:pt>
                <c:pt idx="14365">
                  <c:v>19.774517454545499</c:v>
                </c:pt>
                <c:pt idx="14366">
                  <c:v>19.775894030769201</c:v>
                </c:pt>
                <c:pt idx="14367">
                  <c:v>19.777270606993</c:v>
                </c:pt>
                <c:pt idx="14368">
                  <c:v>19.778647183216801</c:v>
                </c:pt>
                <c:pt idx="14369">
                  <c:v>19.780023759440599</c:v>
                </c:pt>
                <c:pt idx="14370">
                  <c:v>19.781400335664301</c:v>
                </c:pt>
                <c:pt idx="14371">
                  <c:v>19.782776911888099</c:v>
                </c:pt>
                <c:pt idx="14372">
                  <c:v>19.784153488111901</c:v>
                </c:pt>
                <c:pt idx="14373">
                  <c:v>19.785530064335699</c:v>
                </c:pt>
                <c:pt idx="14374">
                  <c:v>19.786906640559401</c:v>
                </c:pt>
                <c:pt idx="14375">
                  <c:v>19.788283216783199</c:v>
                </c:pt>
                <c:pt idx="14376">
                  <c:v>19.789659793007001</c:v>
                </c:pt>
                <c:pt idx="14377">
                  <c:v>19.791036369230799</c:v>
                </c:pt>
                <c:pt idx="14378">
                  <c:v>19.792412945454501</c:v>
                </c:pt>
                <c:pt idx="14379">
                  <c:v>19.793789521678299</c:v>
                </c:pt>
                <c:pt idx="14380">
                  <c:v>19.795166097902101</c:v>
                </c:pt>
                <c:pt idx="14381">
                  <c:v>19.796542674125899</c:v>
                </c:pt>
                <c:pt idx="14382">
                  <c:v>19.7979192503497</c:v>
                </c:pt>
                <c:pt idx="14383">
                  <c:v>19.799295826573399</c:v>
                </c:pt>
                <c:pt idx="14384">
                  <c:v>19.800672402797201</c:v>
                </c:pt>
                <c:pt idx="14385">
                  <c:v>19.802048979020999</c:v>
                </c:pt>
                <c:pt idx="14386">
                  <c:v>19.8034255552448</c:v>
                </c:pt>
                <c:pt idx="14387">
                  <c:v>19.804802131468499</c:v>
                </c:pt>
                <c:pt idx="14388">
                  <c:v>19.8061787076923</c:v>
                </c:pt>
                <c:pt idx="14389">
                  <c:v>19.807555283916098</c:v>
                </c:pt>
                <c:pt idx="14390">
                  <c:v>19.8089318601399</c:v>
                </c:pt>
                <c:pt idx="14391">
                  <c:v>19.810308436363599</c:v>
                </c:pt>
                <c:pt idx="14392">
                  <c:v>19.8116850125874</c:v>
                </c:pt>
                <c:pt idx="14393">
                  <c:v>19.813061588811198</c:v>
                </c:pt>
                <c:pt idx="14394">
                  <c:v>19.814438165035</c:v>
                </c:pt>
                <c:pt idx="14395">
                  <c:v>19.815814741258698</c:v>
                </c:pt>
                <c:pt idx="14396">
                  <c:v>19.8171913174825</c:v>
                </c:pt>
                <c:pt idx="14397">
                  <c:v>19.818567893706302</c:v>
                </c:pt>
                <c:pt idx="14398">
                  <c:v>19.8199444699301</c:v>
                </c:pt>
                <c:pt idx="14399">
                  <c:v>19.821321046153798</c:v>
                </c:pt>
                <c:pt idx="14400">
                  <c:v>19.8226976223776</c:v>
                </c:pt>
                <c:pt idx="14401">
                  <c:v>19.824074198601402</c:v>
                </c:pt>
                <c:pt idx="14402">
                  <c:v>19.8254507748252</c:v>
                </c:pt>
                <c:pt idx="14403">
                  <c:v>19.826827351049001</c:v>
                </c:pt>
                <c:pt idx="14404">
                  <c:v>19.8282039272727</c:v>
                </c:pt>
                <c:pt idx="14405">
                  <c:v>19.829580503496501</c:v>
                </c:pt>
                <c:pt idx="14406">
                  <c:v>19.830957079720299</c:v>
                </c:pt>
                <c:pt idx="14407">
                  <c:v>19.832333655944101</c:v>
                </c:pt>
                <c:pt idx="14408">
                  <c:v>19.8337102321678</c:v>
                </c:pt>
                <c:pt idx="14409">
                  <c:v>19.835086808391601</c:v>
                </c:pt>
                <c:pt idx="14410">
                  <c:v>19.836463384615399</c:v>
                </c:pt>
                <c:pt idx="14411">
                  <c:v>19.837839960839201</c:v>
                </c:pt>
                <c:pt idx="14412">
                  <c:v>19.839216537062899</c:v>
                </c:pt>
                <c:pt idx="14413">
                  <c:v>19.840593113286701</c:v>
                </c:pt>
                <c:pt idx="14414">
                  <c:v>19.841969689510499</c:v>
                </c:pt>
                <c:pt idx="14415">
                  <c:v>19.843346265734301</c:v>
                </c:pt>
                <c:pt idx="14416">
                  <c:v>19.844722841957999</c:v>
                </c:pt>
                <c:pt idx="14417">
                  <c:v>19.846099418181801</c:v>
                </c:pt>
                <c:pt idx="14418">
                  <c:v>19.847475994405599</c:v>
                </c:pt>
                <c:pt idx="14419">
                  <c:v>19.848852570629401</c:v>
                </c:pt>
                <c:pt idx="14420">
                  <c:v>19.850229146853199</c:v>
                </c:pt>
                <c:pt idx="14421">
                  <c:v>19.851605723076901</c:v>
                </c:pt>
                <c:pt idx="14422">
                  <c:v>19.852982299300699</c:v>
                </c:pt>
                <c:pt idx="14423">
                  <c:v>19.8543588755245</c:v>
                </c:pt>
                <c:pt idx="14424">
                  <c:v>19.855735451748298</c:v>
                </c:pt>
                <c:pt idx="14425">
                  <c:v>19.857112027972001</c:v>
                </c:pt>
                <c:pt idx="14426">
                  <c:v>19.858488604195799</c:v>
                </c:pt>
                <c:pt idx="14427">
                  <c:v>19.8598651804196</c:v>
                </c:pt>
                <c:pt idx="14428">
                  <c:v>19.861241756643398</c:v>
                </c:pt>
                <c:pt idx="14429">
                  <c:v>19.8626183328671</c:v>
                </c:pt>
                <c:pt idx="14430">
                  <c:v>19.863994909090898</c:v>
                </c:pt>
                <c:pt idx="14431">
                  <c:v>19.8653714853147</c:v>
                </c:pt>
                <c:pt idx="14432">
                  <c:v>19.866748061538502</c:v>
                </c:pt>
                <c:pt idx="14433">
                  <c:v>19.8681246377622</c:v>
                </c:pt>
                <c:pt idx="14434">
                  <c:v>19.869501213985998</c:v>
                </c:pt>
                <c:pt idx="14435">
                  <c:v>19.8708777902098</c:v>
                </c:pt>
                <c:pt idx="14436">
                  <c:v>19.872254366433602</c:v>
                </c:pt>
                <c:pt idx="14437">
                  <c:v>19.8736309426573</c:v>
                </c:pt>
                <c:pt idx="14438">
                  <c:v>19.875007518881102</c:v>
                </c:pt>
                <c:pt idx="14439">
                  <c:v>19.8763840951049</c:v>
                </c:pt>
                <c:pt idx="14440">
                  <c:v>19.877760671328701</c:v>
                </c:pt>
                <c:pt idx="14441">
                  <c:v>19.879137247552499</c:v>
                </c:pt>
                <c:pt idx="14442">
                  <c:v>19.880513823776202</c:v>
                </c:pt>
                <c:pt idx="14443">
                  <c:v>19.8818904</c:v>
                </c:pt>
                <c:pt idx="14444">
                  <c:v>19.883266976223801</c:v>
                </c:pt>
                <c:pt idx="14445">
                  <c:v>19.884643552447599</c:v>
                </c:pt>
                <c:pt idx="14446">
                  <c:v>19.886020128671301</c:v>
                </c:pt>
                <c:pt idx="14447">
                  <c:v>19.887396704895099</c:v>
                </c:pt>
                <c:pt idx="14448">
                  <c:v>19.888773281118901</c:v>
                </c:pt>
                <c:pt idx="14449">
                  <c:v>19.890149857342699</c:v>
                </c:pt>
                <c:pt idx="14450">
                  <c:v>19.891526433566401</c:v>
                </c:pt>
                <c:pt idx="14451">
                  <c:v>19.892903009790199</c:v>
                </c:pt>
                <c:pt idx="14452">
                  <c:v>19.894279586014001</c:v>
                </c:pt>
                <c:pt idx="14453">
                  <c:v>19.895656162237799</c:v>
                </c:pt>
                <c:pt idx="14454">
                  <c:v>19.897032738461501</c:v>
                </c:pt>
                <c:pt idx="14455">
                  <c:v>19.898409314685299</c:v>
                </c:pt>
                <c:pt idx="14456">
                  <c:v>19.899785890909101</c:v>
                </c:pt>
                <c:pt idx="14457">
                  <c:v>19.901162467132899</c:v>
                </c:pt>
                <c:pt idx="14458">
                  <c:v>19.902539043356601</c:v>
                </c:pt>
                <c:pt idx="14459">
                  <c:v>19.903915619580399</c:v>
                </c:pt>
                <c:pt idx="14460">
                  <c:v>19.905292195804201</c:v>
                </c:pt>
                <c:pt idx="14461">
                  <c:v>19.906668772027999</c:v>
                </c:pt>
                <c:pt idx="14462">
                  <c:v>19.9080453482518</c:v>
                </c:pt>
                <c:pt idx="14463">
                  <c:v>19.909421924475499</c:v>
                </c:pt>
                <c:pt idx="14464">
                  <c:v>19.9107985006993</c:v>
                </c:pt>
                <c:pt idx="14465">
                  <c:v>19.912175076923099</c:v>
                </c:pt>
                <c:pt idx="14466">
                  <c:v>19.9135516531469</c:v>
                </c:pt>
                <c:pt idx="14467">
                  <c:v>19.914928229370599</c:v>
                </c:pt>
                <c:pt idx="14468">
                  <c:v>19.9163048055944</c:v>
                </c:pt>
                <c:pt idx="14469">
                  <c:v>19.917681381818198</c:v>
                </c:pt>
                <c:pt idx="14470">
                  <c:v>19.919057958042</c:v>
                </c:pt>
                <c:pt idx="14471">
                  <c:v>19.920434534265699</c:v>
                </c:pt>
                <c:pt idx="14472">
                  <c:v>19.9218111104895</c:v>
                </c:pt>
                <c:pt idx="14473">
                  <c:v>19.923187686713302</c:v>
                </c:pt>
                <c:pt idx="14474">
                  <c:v>19.9245642629371</c:v>
                </c:pt>
                <c:pt idx="14475">
                  <c:v>19.925940839160798</c:v>
                </c:pt>
                <c:pt idx="14476">
                  <c:v>19.9273174153846</c:v>
                </c:pt>
                <c:pt idx="14477">
                  <c:v>19.928693991608402</c:v>
                </c:pt>
                <c:pt idx="14478">
                  <c:v>19.9300705678322</c:v>
                </c:pt>
                <c:pt idx="14479">
                  <c:v>19.931447144055898</c:v>
                </c:pt>
                <c:pt idx="14480">
                  <c:v>19.9328237202797</c:v>
                </c:pt>
                <c:pt idx="14481">
                  <c:v>19.934200296503501</c:v>
                </c:pt>
                <c:pt idx="14482">
                  <c:v>19.9355768727273</c:v>
                </c:pt>
                <c:pt idx="14483">
                  <c:v>19.936953448951101</c:v>
                </c:pt>
                <c:pt idx="14484">
                  <c:v>19.9383300251748</c:v>
                </c:pt>
                <c:pt idx="14485">
                  <c:v>19.939706601398601</c:v>
                </c:pt>
                <c:pt idx="14486">
                  <c:v>19.941083177622399</c:v>
                </c:pt>
                <c:pt idx="14487">
                  <c:v>19.942459753846201</c:v>
                </c:pt>
                <c:pt idx="14488">
                  <c:v>19.9438363300699</c:v>
                </c:pt>
                <c:pt idx="14489">
                  <c:v>19.945212906293701</c:v>
                </c:pt>
                <c:pt idx="14490">
                  <c:v>19.946589482517499</c:v>
                </c:pt>
                <c:pt idx="14491">
                  <c:v>19.947966058741301</c:v>
                </c:pt>
                <c:pt idx="14492">
                  <c:v>19.949342634964999</c:v>
                </c:pt>
                <c:pt idx="14493">
                  <c:v>19.950719211188801</c:v>
                </c:pt>
                <c:pt idx="14494">
                  <c:v>19.952095787412599</c:v>
                </c:pt>
                <c:pt idx="14495">
                  <c:v>19.953472363636401</c:v>
                </c:pt>
                <c:pt idx="14496">
                  <c:v>19.954848939860099</c:v>
                </c:pt>
                <c:pt idx="14497">
                  <c:v>19.956225516083901</c:v>
                </c:pt>
                <c:pt idx="14498">
                  <c:v>19.957602092307699</c:v>
                </c:pt>
                <c:pt idx="14499">
                  <c:v>19.9589786685315</c:v>
                </c:pt>
                <c:pt idx="14500">
                  <c:v>19.960355244755199</c:v>
                </c:pt>
                <c:pt idx="14501">
                  <c:v>19.961731820979001</c:v>
                </c:pt>
                <c:pt idx="14502">
                  <c:v>19.963108397202799</c:v>
                </c:pt>
                <c:pt idx="14503">
                  <c:v>19.9644849734266</c:v>
                </c:pt>
                <c:pt idx="14504">
                  <c:v>19.965861549650398</c:v>
                </c:pt>
                <c:pt idx="14505">
                  <c:v>19.967238125874101</c:v>
                </c:pt>
                <c:pt idx="14506">
                  <c:v>19.968614702097899</c:v>
                </c:pt>
                <c:pt idx="14507">
                  <c:v>19.9699912783217</c:v>
                </c:pt>
                <c:pt idx="14508">
                  <c:v>19.971367854545498</c:v>
                </c:pt>
                <c:pt idx="14509">
                  <c:v>19.9727444307692</c:v>
                </c:pt>
                <c:pt idx="14510">
                  <c:v>19.974121006992998</c:v>
                </c:pt>
                <c:pt idx="14511">
                  <c:v>19.9754975832168</c:v>
                </c:pt>
                <c:pt idx="14512">
                  <c:v>19.976874159440602</c:v>
                </c:pt>
                <c:pt idx="14513">
                  <c:v>19.9782507356643</c:v>
                </c:pt>
                <c:pt idx="14514">
                  <c:v>19.979627311888098</c:v>
                </c:pt>
                <c:pt idx="14515">
                  <c:v>19.9810038881119</c:v>
                </c:pt>
                <c:pt idx="14516">
                  <c:v>19.982380464335701</c:v>
                </c:pt>
                <c:pt idx="14517">
                  <c:v>19.9837570405594</c:v>
                </c:pt>
                <c:pt idx="14518">
                  <c:v>19.985133616783202</c:v>
                </c:pt>
                <c:pt idx="14519">
                  <c:v>19.986510193007</c:v>
                </c:pt>
                <c:pt idx="14520">
                  <c:v>19.987886769230801</c:v>
                </c:pt>
                <c:pt idx="14521">
                  <c:v>19.9892633454545</c:v>
                </c:pt>
                <c:pt idx="14522">
                  <c:v>19.990639921678302</c:v>
                </c:pt>
                <c:pt idx="14523">
                  <c:v>19.9920164979021</c:v>
                </c:pt>
                <c:pt idx="14524">
                  <c:v>19.993393074125901</c:v>
                </c:pt>
                <c:pt idx="14525">
                  <c:v>19.994769650349699</c:v>
                </c:pt>
                <c:pt idx="14526">
                  <c:v>19.996146226573401</c:v>
                </c:pt>
                <c:pt idx="14527">
                  <c:v>19.997522802797199</c:v>
                </c:pt>
                <c:pt idx="14528">
                  <c:v>19.998899379021001</c:v>
                </c:pt>
                <c:pt idx="14529">
                  <c:v>20.000275955244799</c:v>
                </c:pt>
                <c:pt idx="14530">
                  <c:v>20.001652531468501</c:v>
                </c:pt>
                <c:pt idx="14531">
                  <c:v>20.003029107692299</c:v>
                </c:pt>
                <c:pt idx="14532">
                  <c:v>20.004405683916101</c:v>
                </c:pt>
                <c:pt idx="14533">
                  <c:v>20.005782260139899</c:v>
                </c:pt>
                <c:pt idx="14534">
                  <c:v>20.007158836363601</c:v>
                </c:pt>
                <c:pt idx="14535">
                  <c:v>20.008535412587399</c:v>
                </c:pt>
                <c:pt idx="14536">
                  <c:v>20.009911988811201</c:v>
                </c:pt>
                <c:pt idx="14537">
                  <c:v>20.011288565034999</c:v>
                </c:pt>
                <c:pt idx="14538">
                  <c:v>20.012665141258701</c:v>
                </c:pt>
                <c:pt idx="14539">
                  <c:v>20.014041717482499</c:v>
                </c:pt>
                <c:pt idx="14540">
                  <c:v>20.015418293706301</c:v>
                </c:pt>
                <c:pt idx="14541">
                  <c:v>20.016794869930099</c:v>
                </c:pt>
                <c:pt idx="14542">
                  <c:v>20.018171446153801</c:v>
                </c:pt>
                <c:pt idx="14543">
                  <c:v>20.019548022377599</c:v>
                </c:pt>
                <c:pt idx="14544">
                  <c:v>20.0209245986014</c:v>
                </c:pt>
                <c:pt idx="14545">
                  <c:v>20.022301174825198</c:v>
                </c:pt>
                <c:pt idx="14546">
                  <c:v>20.023677751049</c:v>
                </c:pt>
                <c:pt idx="14547">
                  <c:v>20.025054327272699</c:v>
                </c:pt>
                <c:pt idx="14548">
                  <c:v>20.0264309034965</c:v>
                </c:pt>
                <c:pt idx="14549">
                  <c:v>20.027807479720298</c:v>
                </c:pt>
                <c:pt idx="14550">
                  <c:v>20.0291840559441</c:v>
                </c:pt>
                <c:pt idx="14551">
                  <c:v>20.030560632167798</c:v>
                </c:pt>
                <c:pt idx="14552">
                  <c:v>20.0319372083916</c:v>
                </c:pt>
                <c:pt idx="14553">
                  <c:v>20.033313784615402</c:v>
                </c:pt>
                <c:pt idx="14554">
                  <c:v>20.0346903608392</c:v>
                </c:pt>
                <c:pt idx="14555">
                  <c:v>20.036066937062898</c:v>
                </c:pt>
                <c:pt idx="14556">
                  <c:v>20.0374435132867</c:v>
                </c:pt>
                <c:pt idx="14557">
                  <c:v>20.038820089510502</c:v>
                </c:pt>
                <c:pt idx="14558">
                  <c:v>20.0401966657343</c:v>
                </c:pt>
                <c:pt idx="14559">
                  <c:v>20.041573241958002</c:v>
                </c:pt>
                <c:pt idx="14560">
                  <c:v>20.0429498181818</c:v>
                </c:pt>
                <c:pt idx="14561">
                  <c:v>20.044326394405601</c:v>
                </c:pt>
                <c:pt idx="14562">
                  <c:v>20.045702970629399</c:v>
                </c:pt>
                <c:pt idx="14563">
                  <c:v>20.047079546853102</c:v>
                </c:pt>
                <c:pt idx="14564">
                  <c:v>20.0484561230769</c:v>
                </c:pt>
                <c:pt idx="14565">
                  <c:v>20.049832699300701</c:v>
                </c:pt>
                <c:pt idx="14566">
                  <c:v>20.051209275524499</c:v>
                </c:pt>
                <c:pt idx="14567">
                  <c:v>20.052585851748301</c:v>
                </c:pt>
                <c:pt idx="14568">
                  <c:v>20.053962427971999</c:v>
                </c:pt>
                <c:pt idx="14569">
                  <c:v>20.055339004195801</c:v>
                </c:pt>
                <c:pt idx="14570">
                  <c:v>20.056715580419599</c:v>
                </c:pt>
                <c:pt idx="14571">
                  <c:v>20.058092156643401</c:v>
                </c:pt>
                <c:pt idx="14572">
                  <c:v>20.059468732867099</c:v>
                </c:pt>
                <c:pt idx="14573">
                  <c:v>20.060845309090901</c:v>
                </c:pt>
                <c:pt idx="14574">
                  <c:v>20.062221885314699</c:v>
                </c:pt>
                <c:pt idx="14575">
                  <c:v>20.063598461538501</c:v>
                </c:pt>
                <c:pt idx="14576">
                  <c:v>20.064975037762199</c:v>
                </c:pt>
                <c:pt idx="14577">
                  <c:v>20.066351613986001</c:v>
                </c:pt>
                <c:pt idx="14578">
                  <c:v>20.067728190209799</c:v>
                </c:pt>
                <c:pt idx="14579">
                  <c:v>20.0691047664336</c:v>
                </c:pt>
                <c:pt idx="14580">
                  <c:v>20.070481342657299</c:v>
                </c:pt>
                <c:pt idx="14581">
                  <c:v>20.071857918881101</c:v>
                </c:pt>
                <c:pt idx="14582">
                  <c:v>20.073234495104899</c:v>
                </c:pt>
                <c:pt idx="14583">
                  <c:v>20.0746110713287</c:v>
                </c:pt>
                <c:pt idx="14584">
                  <c:v>20.075987647552498</c:v>
                </c:pt>
                <c:pt idx="14585">
                  <c:v>20.0773642237762</c:v>
                </c:pt>
                <c:pt idx="14586">
                  <c:v>20.078740799999999</c:v>
                </c:pt>
                <c:pt idx="14587">
                  <c:v>20.0801173762238</c:v>
                </c:pt>
                <c:pt idx="14588">
                  <c:v>20.081493952447602</c:v>
                </c:pt>
                <c:pt idx="14589">
                  <c:v>20.0828705286713</c:v>
                </c:pt>
                <c:pt idx="14590">
                  <c:v>20.084247104895098</c:v>
                </c:pt>
                <c:pt idx="14591">
                  <c:v>20.0856236811189</c:v>
                </c:pt>
                <c:pt idx="14592">
                  <c:v>20.087000257342702</c:v>
                </c:pt>
                <c:pt idx="14593">
                  <c:v>20.0883768335664</c:v>
                </c:pt>
                <c:pt idx="14594">
                  <c:v>20.089753409790202</c:v>
                </c:pt>
                <c:pt idx="14595">
                  <c:v>20.091129986014</c:v>
                </c:pt>
                <c:pt idx="14596">
                  <c:v>20.092506562237801</c:v>
                </c:pt>
                <c:pt idx="14597">
                  <c:v>20.0938831384615</c:v>
                </c:pt>
                <c:pt idx="14598">
                  <c:v>20.095259714685302</c:v>
                </c:pt>
                <c:pt idx="14599">
                  <c:v>20.0966362909091</c:v>
                </c:pt>
                <c:pt idx="14600">
                  <c:v>20.098012867132901</c:v>
                </c:pt>
                <c:pt idx="14601">
                  <c:v>20.0993894433566</c:v>
                </c:pt>
                <c:pt idx="14602">
                  <c:v>20.100766019580401</c:v>
                </c:pt>
                <c:pt idx="14603">
                  <c:v>20.102142595804199</c:v>
                </c:pt>
                <c:pt idx="14604">
                  <c:v>20.103519172028001</c:v>
                </c:pt>
                <c:pt idx="14605">
                  <c:v>20.104895748251799</c:v>
                </c:pt>
                <c:pt idx="14606">
                  <c:v>20.106272324475501</c:v>
                </c:pt>
                <c:pt idx="14607">
                  <c:v>20.107648900699299</c:v>
                </c:pt>
                <c:pt idx="14608">
                  <c:v>20.109025476923101</c:v>
                </c:pt>
                <c:pt idx="14609">
                  <c:v>20.110402053146899</c:v>
                </c:pt>
                <c:pt idx="14610">
                  <c:v>20.111778629370601</c:v>
                </c:pt>
                <c:pt idx="14611">
                  <c:v>20.113155205594399</c:v>
                </c:pt>
                <c:pt idx="14612">
                  <c:v>20.114531781818201</c:v>
                </c:pt>
                <c:pt idx="14613">
                  <c:v>20.115908358041999</c:v>
                </c:pt>
                <c:pt idx="14614">
                  <c:v>20.117284934265701</c:v>
                </c:pt>
                <c:pt idx="14615">
                  <c:v>20.118661510489499</c:v>
                </c:pt>
                <c:pt idx="14616">
                  <c:v>20.120038086713301</c:v>
                </c:pt>
                <c:pt idx="14617">
                  <c:v>20.121414662937099</c:v>
                </c:pt>
                <c:pt idx="14618">
                  <c:v>20.122791239160801</c:v>
                </c:pt>
                <c:pt idx="14619">
                  <c:v>20.124167815384599</c:v>
                </c:pt>
                <c:pt idx="14620">
                  <c:v>20.1255443916084</c:v>
                </c:pt>
                <c:pt idx="14621">
                  <c:v>20.126920967832199</c:v>
                </c:pt>
                <c:pt idx="14622">
                  <c:v>20.128297544055901</c:v>
                </c:pt>
                <c:pt idx="14623">
                  <c:v>20.129674120279699</c:v>
                </c:pt>
                <c:pt idx="14624">
                  <c:v>20.1310506965035</c:v>
                </c:pt>
                <c:pt idx="14625">
                  <c:v>20.132427272727298</c:v>
                </c:pt>
                <c:pt idx="14626">
                  <c:v>20.1338038489511</c:v>
                </c:pt>
                <c:pt idx="14627">
                  <c:v>20.135180425174799</c:v>
                </c:pt>
                <c:pt idx="14628">
                  <c:v>20.1365570013986</c:v>
                </c:pt>
                <c:pt idx="14629">
                  <c:v>20.137933577622402</c:v>
                </c:pt>
                <c:pt idx="14630">
                  <c:v>20.1393101538462</c:v>
                </c:pt>
                <c:pt idx="14631">
                  <c:v>20.140686730069898</c:v>
                </c:pt>
                <c:pt idx="14632">
                  <c:v>20.1420633062937</c:v>
                </c:pt>
                <c:pt idx="14633">
                  <c:v>20.143439882517502</c:v>
                </c:pt>
                <c:pt idx="14634">
                  <c:v>20.1448164587413</c:v>
                </c:pt>
                <c:pt idx="14635">
                  <c:v>20.146193034964998</c:v>
                </c:pt>
                <c:pt idx="14636">
                  <c:v>20.1475696111888</c:v>
                </c:pt>
                <c:pt idx="14637">
                  <c:v>20.148946187412601</c:v>
                </c:pt>
                <c:pt idx="14638">
                  <c:v>20.1503227636364</c:v>
                </c:pt>
                <c:pt idx="14639">
                  <c:v>20.151699339860102</c:v>
                </c:pt>
                <c:pt idx="14640">
                  <c:v>20.1530759160839</c:v>
                </c:pt>
                <c:pt idx="14641">
                  <c:v>20.154452492307701</c:v>
                </c:pt>
                <c:pt idx="14642">
                  <c:v>20.155829068531499</c:v>
                </c:pt>
                <c:pt idx="14643">
                  <c:v>20.157205644755201</c:v>
                </c:pt>
                <c:pt idx="14644">
                  <c:v>20.158582220979</c:v>
                </c:pt>
                <c:pt idx="14645">
                  <c:v>20.159958797202801</c:v>
                </c:pt>
                <c:pt idx="14646">
                  <c:v>20.161335373426599</c:v>
                </c:pt>
                <c:pt idx="14647">
                  <c:v>20.162711949650401</c:v>
                </c:pt>
                <c:pt idx="14648">
                  <c:v>20.164088525874099</c:v>
                </c:pt>
                <c:pt idx="14649">
                  <c:v>20.165465102097901</c:v>
                </c:pt>
                <c:pt idx="14650">
                  <c:v>20.166841678321699</c:v>
                </c:pt>
                <c:pt idx="14651">
                  <c:v>20.168218254545501</c:v>
                </c:pt>
                <c:pt idx="14652">
                  <c:v>20.169594830769199</c:v>
                </c:pt>
                <c:pt idx="14653">
                  <c:v>20.170971406993001</c:v>
                </c:pt>
                <c:pt idx="14654">
                  <c:v>20.172347983216799</c:v>
                </c:pt>
                <c:pt idx="14655">
                  <c:v>20.173724559440601</c:v>
                </c:pt>
                <c:pt idx="14656">
                  <c:v>20.175101135664299</c:v>
                </c:pt>
                <c:pt idx="14657">
                  <c:v>20.176477711888101</c:v>
                </c:pt>
                <c:pt idx="14658">
                  <c:v>20.177854288111899</c:v>
                </c:pt>
                <c:pt idx="14659">
                  <c:v>20.1792308643357</c:v>
                </c:pt>
                <c:pt idx="14660">
                  <c:v>20.180607440559399</c:v>
                </c:pt>
                <c:pt idx="14661">
                  <c:v>20.181984016783201</c:v>
                </c:pt>
                <c:pt idx="14662">
                  <c:v>20.183360593006999</c:v>
                </c:pt>
                <c:pt idx="14663">
                  <c:v>20.1847371692308</c:v>
                </c:pt>
                <c:pt idx="14664">
                  <c:v>20.186113745454499</c:v>
                </c:pt>
                <c:pt idx="14665">
                  <c:v>20.1874903216783</c:v>
                </c:pt>
                <c:pt idx="14666">
                  <c:v>20.188866897902098</c:v>
                </c:pt>
                <c:pt idx="14667">
                  <c:v>20.1902434741259</c:v>
                </c:pt>
                <c:pt idx="14668">
                  <c:v>20.191620050349702</c:v>
                </c:pt>
                <c:pt idx="14669">
                  <c:v>20.1929966265734</c:v>
                </c:pt>
                <c:pt idx="14670">
                  <c:v>20.194373202797198</c:v>
                </c:pt>
                <c:pt idx="14671">
                  <c:v>20.195749779021</c:v>
                </c:pt>
                <c:pt idx="14672">
                  <c:v>20.197126355244801</c:v>
                </c:pt>
                <c:pt idx="14673">
                  <c:v>20.1985029314685</c:v>
                </c:pt>
                <c:pt idx="14674">
                  <c:v>20.199879507692302</c:v>
                </c:pt>
                <c:pt idx="14675">
                  <c:v>20.2012560839161</c:v>
                </c:pt>
                <c:pt idx="14676">
                  <c:v>20.202632660139901</c:v>
                </c:pt>
                <c:pt idx="14677">
                  <c:v>20.2040092363636</c:v>
                </c:pt>
                <c:pt idx="14678">
                  <c:v>20.205385812587402</c:v>
                </c:pt>
                <c:pt idx="14679">
                  <c:v>20.2067623888112</c:v>
                </c:pt>
                <c:pt idx="14680">
                  <c:v>20.208138965035001</c:v>
                </c:pt>
                <c:pt idx="14681">
                  <c:v>20.2095155412587</c:v>
                </c:pt>
                <c:pt idx="14682">
                  <c:v>20.210892117482501</c:v>
                </c:pt>
                <c:pt idx="14683">
                  <c:v>20.212268693706299</c:v>
                </c:pt>
                <c:pt idx="14684">
                  <c:v>20.213645269930101</c:v>
                </c:pt>
                <c:pt idx="14685">
                  <c:v>20.215021846153899</c:v>
                </c:pt>
                <c:pt idx="14686">
                  <c:v>20.216398422377601</c:v>
                </c:pt>
                <c:pt idx="14687">
                  <c:v>20.217774998601399</c:v>
                </c:pt>
                <c:pt idx="14688">
                  <c:v>20.219151574825201</c:v>
                </c:pt>
                <c:pt idx="14689">
                  <c:v>20.220528151048999</c:v>
                </c:pt>
                <c:pt idx="14690">
                  <c:v>20.221904727272701</c:v>
                </c:pt>
                <c:pt idx="14691">
                  <c:v>20.223281303496499</c:v>
                </c:pt>
                <c:pt idx="14692">
                  <c:v>20.224657879720301</c:v>
                </c:pt>
                <c:pt idx="14693">
                  <c:v>20.226034455944099</c:v>
                </c:pt>
                <c:pt idx="14694">
                  <c:v>20.227411032167801</c:v>
                </c:pt>
                <c:pt idx="14695">
                  <c:v>20.228787608391599</c:v>
                </c:pt>
                <c:pt idx="14696">
                  <c:v>20.230164184615401</c:v>
                </c:pt>
                <c:pt idx="14697">
                  <c:v>20.231540760839199</c:v>
                </c:pt>
                <c:pt idx="14698">
                  <c:v>20.232917337062901</c:v>
                </c:pt>
                <c:pt idx="14699">
                  <c:v>20.234293913286699</c:v>
                </c:pt>
                <c:pt idx="14700">
                  <c:v>20.2356704895105</c:v>
                </c:pt>
                <c:pt idx="14701">
                  <c:v>20.237047065734298</c:v>
                </c:pt>
                <c:pt idx="14702">
                  <c:v>20.238423641958001</c:v>
                </c:pt>
                <c:pt idx="14703">
                  <c:v>20.239800218181799</c:v>
                </c:pt>
                <c:pt idx="14704">
                  <c:v>20.2411767944056</c:v>
                </c:pt>
                <c:pt idx="14705">
                  <c:v>20.242553370629398</c:v>
                </c:pt>
                <c:pt idx="14706">
                  <c:v>20.2439299468532</c:v>
                </c:pt>
                <c:pt idx="14707">
                  <c:v>20.245306523076898</c:v>
                </c:pt>
                <c:pt idx="14708">
                  <c:v>20.2466830993007</c:v>
                </c:pt>
                <c:pt idx="14709">
                  <c:v>20.248059675524502</c:v>
                </c:pt>
                <c:pt idx="14710">
                  <c:v>20.2494362517483</c:v>
                </c:pt>
                <c:pt idx="14711">
                  <c:v>20.250812827971998</c:v>
                </c:pt>
                <c:pt idx="14712">
                  <c:v>20.2521894041958</c:v>
                </c:pt>
                <c:pt idx="14713">
                  <c:v>20.253565980419602</c:v>
                </c:pt>
                <c:pt idx="14714">
                  <c:v>20.2549425566434</c:v>
                </c:pt>
                <c:pt idx="14715">
                  <c:v>20.256319132867102</c:v>
                </c:pt>
                <c:pt idx="14716">
                  <c:v>20.2576957090909</c:v>
                </c:pt>
                <c:pt idx="14717">
                  <c:v>20.259072285314701</c:v>
                </c:pt>
                <c:pt idx="14718">
                  <c:v>20.260448861538499</c:v>
                </c:pt>
                <c:pt idx="14719">
                  <c:v>20.261825437762202</c:v>
                </c:pt>
                <c:pt idx="14720">
                  <c:v>20.263202013986</c:v>
                </c:pt>
                <c:pt idx="14721">
                  <c:v>20.264578590209801</c:v>
                </c:pt>
                <c:pt idx="14722">
                  <c:v>20.265955166433599</c:v>
                </c:pt>
                <c:pt idx="14723">
                  <c:v>20.267331742657301</c:v>
                </c:pt>
                <c:pt idx="14724">
                  <c:v>20.268708318881099</c:v>
                </c:pt>
                <c:pt idx="14725">
                  <c:v>20.270084895104901</c:v>
                </c:pt>
                <c:pt idx="14726">
                  <c:v>20.271461471328699</c:v>
                </c:pt>
                <c:pt idx="14727">
                  <c:v>20.272838047552401</c:v>
                </c:pt>
                <c:pt idx="14728">
                  <c:v>20.274214623776199</c:v>
                </c:pt>
                <c:pt idx="14729">
                  <c:v>20.275591200000001</c:v>
                </c:pt>
                <c:pt idx="14730">
                  <c:v>20.276967776223799</c:v>
                </c:pt>
                <c:pt idx="14731">
                  <c:v>20.278344352447601</c:v>
                </c:pt>
                <c:pt idx="14732">
                  <c:v>20.279720928671299</c:v>
                </c:pt>
                <c:pt idx="14733">
                  <c:v>20.281097504895101</c:v>
                </c:pt>
                <c:pt idx="14734">
                  <c:v>20.282474081118899</c:v>
                </c:pt>
                <c:pt idx="14735">
                  <c:v>20.2838506573427</c:v>
                </c:pt>
                <c:pt idx="14736">
                  <c:v>20.285227233566399</c:v>
                </c:pt>
                <c:pt idx="14737">
                  <c:v>20.286603809790201</c:v>
                </c:pt>
                <c:pt idx="14738">
                  <c:v>20.287980386013999</c:v>
                </c:pt>
                <c:pt idx="14739">
                  <c:v>20.2893569622378</c:v>
                </c:pt>
                <c:pt idx="14740">
                  <c:v>20.290733538461499</c:v>
                </c:pt>
                <c:pt idx="14741">
                  <c:v>20.2921101146853</c:v>
                </c:pt>
                <c:pt idx="14742">
                  <c:v>20.293486690909099</c:v>
                </c:pt>
                <c:pt idx="14743">
                  <c:v>20.2948632671329</c:v>
                </c:pt>
                <c:pt idx="14744">
                  <c:v>20.296239843356599</c:v>
                </c:pt>
                <c:pt idx="14745">
                  <c:v>20.2976164195804</c:v>
                </c:pt>
                <c:pt idx="14746">
                  <c:v>20.298992995804198</c:v>
                </c:pt>
                <c:pt idx="14747">
                  <c:v>20.300369572028</c:v>
                </c:pt>
                <c:pt idx="14748">
                  <c:v>20.301746148251802</c:v>
                </c:pt>
                <c:pt idx="14749">
                  <c:v>20.3031227244755</c:v>
                </c:pt>
                <c:pt idx="14750">
                  <c:v>20.304499300699302</c:v>
                </c:pt>
                <c:pt idx="14751">
                  <c:v>20.3058758769231</c:v>
                </c:pt>
                <c:pt idx="14752">
                  <c:v>20.307252453146901</c:v>
                </c:pt>
                <c:pt idx="14753">
                  <c:v>20.3086290293706</c:v>
                </c:pt>
                <c:pt idx="14754">
                  <c:v>20.310005605594402</c:v>
                </c:pt>
                <c:pt idx="14755">
                  <c:v>20.3113821818182</c:v>
                </c:pt>
                <c:pt idx="14756">
                  <c:v>20.312758758042001</c:v>
                </c:pt>
                <c:pt idx="14757">
                  <c:v>20.3141353342657</c:v>
                </c:pt>
                <c:pt idx="14758">
                  <c:v>20.315511910489501</c:v>
                </c:pt>
                <c:pt idx="14759">
                  <c:v>20.316888486713299</c:v>
                </c:pt>
                <c:pt idx="14760">
                  <c:v>20.318265062937101</c:v>
                </c:pt>
                <c:pt idx="14761">
                  <c:v>20.3196416391608</c:v>
                </c:pt>
                <c:pt idx="14762">
                  <c:v>20.321018215384601</c:v>
                </c:pt>
                <c:pt idx="14763">
                  <c:v>20.322394791608399</c:v>
                </c:pt>
                <c:pt idx="14764">
                  <c:v>20.323771367832201</c:v>
                </c:pt>
                <c:pt idx="14765">
                  <c:v>20.3251479440559</c:v>
                </c:pt>
                <c:pt idx="14766">
                  <c:v>20.326524520279701</c:v>
                </c:pt>
                <c:pt idx="14767">
                  <c:v>20.327901096503499</c:v>
                </c:pt>
                <c:pt idx="14768">
                  <c:v>20.329277672727301</c:v>
                </c:pt>
                <c:pt idx="14769">
                  <c:v>20.330654248951099</c:v>
                </c:pt>
                <c:pt idx="14770">
                  <c:v>20.332030825174801</c:v>
                </c:pt>
                <c:pt idx="14771">
                  <c:v>20.333407401398599</c:v>
                </c:pt>
                <c:pt idx="14772">
                  <c:v>20.334783977622401</c:v>
                </c:pt>
                <c:pt idx="14773">
                  <c:v>20.336160553846199</c:v>
                </c:pt>
                <c:pt idx="14774">
                  <c:v>20.337537130069901</c:v>
                </c:pt>
                <c:pt idx="14775">
                  <c:v>20.338913706293699</c:v>
                </c:pt>
                <c:pt idx="14776">
                  <c:v>20.3402902825175</c:v>
                </c:pt>
                <c:pt idx="14777">
                  <c:v>20.341666858741299</c:v>
                </c:pt>
                <c:pt idx="14778">
                  <c:v>20.343043434965001</c:v>
                </c:pt>
                <c:pt idx="14779">
                  <c:v>20.344420011188799</c:v>
                </c:pt>
                <c:pt idx="14780">
                  <c:v>20.3457965874126</c:v>
                </c:pt>
                <c:pt idx="14781">
                  <c:v>20.347173163636398</c:v>
                </c:pt>
                <c:pt idx="14782">
                  <c:v>20.348549739860101</c:v>
                </c:pt>
                <c:pt idx="14783">
                  <c:v>20.349926316083899</c:v>
                </c:pt>
                <c:pt idx="14784">
                  <c:v>20.3513028923077</c:v>
                </c:pt>
                <c:pt idx="14785">
                  <c:v>20.352679468531498</c:v>
                </c:pt>
                <c:pt idx="14786">
                  <c:v>20.3540560447552</c:v>
                </c:pt>
                <c:pt idx="14787">
                  <c:v>20.355432620978998</c:v>
                </c:pt>
                <c:pt idx="14788">
                  <c:v>20.3568091972028</c:v>
                </c:pt>
                <c:pt idx="14789">
                  <c:v>20.358185773426602</c:v>
                </c:pt>
                <c:pt idx="14790">
                  <c:v>20.3595623496504</c:v>
                </c:pt>
                <c:pt idx="14791">
                  <c:v>20.360938925874098</c:v>
                </c:pt>
                <c:pt idx="14792">
                  <c:v>20.3623155020979</c:v>
                </c:pt>
                <c:pt idx="14793">
                  <c:v>20.363692078321701</c:v>
                </c:pt>
                <c:pt idx="14794">
                  <c:v>20.3650686545455</c:v>
                </c:pt>
                <c:pt idx="14795">
                  <c:v>20.366445230769202</c:v>
                </c:pt>
                <c:pt idx="14796">
                  <c:v>20.367821806993</c:v>
                </c:pt>
                <c:pt idx="14797">
                  <c:v>20.369198383216801</c:v>
                </c:pt>
                <c:pt idx="14798">
                  <c:v>20.370574959440599</c:v>
                </c:pt>
                <c:pt idx="14799">
                  <c:v>20.371951535664302</c:v>
                </c:pt>
                <c:pt idx="14800">
                  <c:v>20.3733281118881</c:v>
                </c:pt>
                <c:pt idx="14801">
                  <c:v>20.374704688111901</c:v>
                </c:pt>
                <c:pt idx="14802">
                  <c:v>20.376081264335699</c:v>
                </c:pt>
                <c:pt idx="14803">
                  <c:v>20.377457840559401</c:v>
                </c:pt>
                <c:pt idx="14804">
                  <c:v>20.378834416783199</c:v>
                </c:pt>
                <c:pt idx="14805">
                  <c:v>20.380210993007001</c:v>
                </c:pt>
                <c:pt idx="14806">
                  <c:v>20.381587569230799</c:v>
                </c:pt>
                <c:pt idx="14807">
                  <c:v>20.382964145454501</c:v>
                </c:pt>
                <c:pt idx="14808">
                  <c:v>20.384340721678299</c:v>
                </c:pt>
                <c:pt idx="14809">
                  <c:v>20.385717297902101</c:v>
                </c:pt>
                <c:pt idx="14810">
                  <c:v>20.387093874125899</c:v>
                </c:pt>
                <c:pt idx="14811">
                  <c:v>20.388470450349701</c:v>
                </c:pt>
                <c:pt idx="14812">
                  <c:v>20.389847026573399</c:v>
                </c:pt>
                <c:pt idx="14813">
                  <c:v>20.391223602797201</c:v>
                </c:pt>
                <c:pt idx="14814">
                  <c:v>20.392600179020999</c:v>
                </c:pt>
                <c:pt idx="14815">
                  <c:v>20.3939767552448</c:v>
                </c:pt>
                <c:pt idx="14816">
                  <c:v>20.395353331468499</c:v>
                </c:pt>
                <c:pt idx="14817">
                  <c:v>20.396729907692301</c:v>
                </c:pt>
                <c:pt idx="14818">
                  <c:v>20.398106483916099</c:v>
                </c:pt>
                <c:pt idx="14819">
                  <c:v>20.3994830601399</c:v>
                </c:pt>
                <c:pt idx="14820">
                  <c:v>20.400859636363599</c:v>
                </c:pt>
                <c:pt idx="14821">
                  <c:v>20.4022362125874</c:v>
                </c:pt>
                <c:pt idx="14822">
                  <c:v>20.403612788811198</c:v>
                </c:pt>
                <c:pt idx="14823">
                  <c:v>20.404989365035</c:v>
                </c:pt>
                <c:pt idx="14824">
                  <c:v>20.406365941258699</c:v>
                </c:pt>
                <c:pt idx="14825">
                  <c:v>20.4077425174825</c:v>
                </c:pt>
                <c:pt idx="14826">
                  <c:v>20.409119093706298</c:v>
                </c:pt>
                <c:pt idx="14827">
                  <c:v>20.4104956699301</c:v>
                </c:pt>
                <c:pt idx="14828">
                  <c:v>20.411872246153798</c:v>
                </c:pt>
                <c:pt idx="14829">
                  <c:v>20.4132488223776</c:v>
                </c:pt>
                <c:pt idx="14830">
                  <c:v>20.414625398601402</c:v>
                </c:pt>
                <c:pt idx="14831">
                  <c:v>20.4160019748252</c:v>
                </c:pt>
                <c:pt idx="14832">
                  <c:v>20.417378551049001</c:v>
                </c:pt>
                <c:pt idx="14833">
                  <c:v>20.4187551272727</c:v>
                </c:pt>
                <c:pt idx="14834">
                  <c:v>20.420131703496502</c:v>
                </c:pt>
                <c:pt idx="14835">
                  <c:v>20.4215082797203</c:v>
                </c:pt>
                <c:pt idx="14836">
                  <c:v>20.422884855944101</c:v>
                </c:pt>
                <c:pt idx="14837">
                  <c:v>20.4242614321678</c:v>
                </c:pt>
                <c:pt idx="14838">
                  <c:v>20.425638008391601</c:v>
                </c:pt>
                <c:pt idx="14839">
                  <c:v>20.427014584615399</c:v>
                </c:pt>
                <c:pt idx="14840">
                  <c:v>20.428391160839201</c:v>
                </c:pt>
                <c:pt idx="14841">
                  <c:v>20.4297677370629</c:v>
                </c:pt>
                <c:pt idx="14842">
                  <c:v>20.431144313286701</c:v>
                </c:pt>
                <c:pt idx="14843">
                  <c:v>20.432520889510499</c:v>
                </c:pt>
                <c:pt idx="14844">
                  <c:v>20.433897465734301</c:v>
                </c:pt>
                <c:pt idx="14845">
                  <c:v>20.435274041957999</c:v>
                </c:pt>
                <c:pt idx="14846">
                  <c:v>20.436650618181801</c:v>
                </c:pt>
                <c:pt idx="14847">
                  <c:v>20.438027194405599</c:v>
                </c:pt>
                <c:pt idx="14848">
                  <c:v>20.439403770629401</c:v>
                </c:pt>
                <c:pt idx="14849">
                  <c:v>20.440780346853199</c:v>
                </c:pt>
                <c:pt idx="14850">
                  <c:v>20.442156923076901</c:v>
                </c:pt>
                <c:pt idx="14851">
                  <c:v>20.443533499300699</c:v>
                </c:pt>
                <c:pt idx="14852">
                  <c:v>20.444910075524501</c:v>
                </c:pt>
                <c:pt idx="14853">
                  <c:v>20.446286651748299</c:v>
                </c:pt>
                <c:pt idx="14854">
                  <c:v>20.447663227972001</c:v>
                </c:pt>
                <c:pt idx="14855">
                  <c:v>20.449039804195799</c:v>
                </c:pt>
                <c:pt idx="14856">
                  <c:v>20.4504163804196</c:v>
                </c:pt>
                <c:pt idx="14857">
                  <c:v>20.451792956643398</c:v>
                </c:pt>
                <c:pt idx="14858">
                  <c:v>20.453169532867101</c:v>
                </c:pt>
                <c:pt idx="14859">
                  <c:v>20.454546109090899</c:v>
                </c:pt>
                <c:pt idx="14860">
                  <c:v>20.4559226853147</c:v>
                </c:pt>
                <c:pt idx="14861">
                  <c:v>20.457299261538498</c:v>
                </c:pt>
                <c:pt idx="14862">
                  <c:v>20.4586758377622</c:v>
                </c:pt>
                <c:pt idx="14863">
                  <c:v>20.460052413985998</c:v>
                </c:pt>
                <c:pt idx="14864">
                  <c:v>20.4614289902098</c:v>
                </c:pt>
                <c:pt idx="14865">
                  <c:v>20.462805566433602</c:v>
                </c:pt>
                <c:pt idx="14866">
                  <c:v>20.4641821426573</c:v>
                </c:pt>
                <c:pt idx="14867">
                  <c:v>20.465558718881098</c:v>
                </c:pt>
                <c:pt idx="14868">
                  <c:v>20.4669352951049</c:v>
                </c:pt>
                <c:pt idx="14869">
                  <c:v>20.468311871328702</c:v>
                </c:pt>
                <c:pt idx="14870">
                  <c:v>20.4696884475525</c:v>
                </c:pt>
                <c:pt idx="14871">
                  <c:v>20.471065023776202</c:v>
                </c:pt>
                <c:pt idx="14872">
                  <c:v>20.4724416</c:v>
                </c:pt>
                <c:pt idx="14873">
                  <c:v>20.473818176223801</c:v>
                </c:pt>
                <c:pt idx="14874">
                  <c:v>20.475194752447599</c:v>
                </c:pt>
                <c:pt idx="14875">
                  <c:v>20.476571328671302</c:v>
                </c:pt>
                <c:pt idx="14876">
                  <c:v>20.4779479048951</c:v>
                </c:pt>
                <c:pt idx="14877">
                  <c:v>20.479324481118901</c:v>
                </c:pt>
                <c:pt idx="14878">
                  <c:v>20.480701057342699</c:v>
                </c:pt>
                <c:pt idx="14879">
                  <c:v>20.482077633566401</c:v>
                </c:pt>
                <c:pt idx="14880">
                  <c:v>20.483454209790199</c:v>
                </c:pt>
                <c:pt idx="14881">
                  <c:v>20.484830786014001</c:v>
                </c:pt>
                <c:pt idx="14882">
                  <c:v>20.486207362237799</c:v>
                </c:pt>
                <c:pt idx="14883">
                  <c:v>20.487583938461501</c:v>
                </c:pt>
                <c:pt idx="14884">
                  <c:v>20.488960514685299</c:v>
                </c:pt>
                <c:pt idx="14885">
                  <c:v>20.490337090909101</c:v>
                </c:pt>
                <c:pt idx="14886">
                  <c:v>20.491713667132899</c:v>
                </c:pt>
                <c:pt idx="14887">
                  <c:v>20.493090243356601</c:v>
                </c:pt>
                <c:pt idx="14888">
                  <c:v>20.494466819580399</c:v>
                </c:pt>
                <c:pt idx="14889">
                  <c:v>20.495843395804201</c:v>
                </c:pt>
                <c:pt idx="14890">
                  <c:v>20.497219972027999</c:v>
                </c:pt>
                <c:pt idx="14891">
                  <c:v>20.4985965482518</c:v>
                </c:pt>
                <c:pt idx="14892">
                  <c:v>20.499973124475499</c:v>
                </c:pt>
                <c:pt idx="14893">
                  <c:v>20.501349700699301</c:v>
                </c:pt>
                <c:pt idx="14894">
                  <c:v>20.502726276923099</c:v>
                </c:pt>
                <c:pt idx="14895">
                  <c:v>20.5041028531469</c:v>
                </c:pt>
                <c:pt idx="14896">
                  <c:v>20.505479429370599</c:v>
                </c:pt>
                <c:pt idx="14897">
                  <c:v>20.5068560055944</c:v>
                </c:pt>
                <c:pt idx="14898">
                  <c:v>20.508232581818199</c:v>
                </c:pt>
                <c:pt idx="14899">
                  <c:v>20.509609158042</c:v>
                </c:pt>
                <c:pt idx="14900">
                  <c:v>20.510985734265699</c:v>
                </c:pt>
                <c:pt idx="14901">
                  <c:v>20.5123623104895</c:v>
                </c:pt>
                <c:pt idx="14902">
                  <c:v>20.513738886713298</c:v>
                </c:pt>
                <c:pt idx="14903">
                  <c:v>20.5151154629371</c:v>
                </c:pt>
                <c:pt idx="14904">
                  <c:v>20.516492039160799</c:v>
                </c:pt>
                <c:pt idx="14905">
                  <c:v>20.5178686153846</c:v>
                </c:pt>
                <c:pt idx="14906">
                  <c:v>20.519245191608402</c:v>
                </c:pt>
                <c:pt idx="14907">
                  <c:v>20.5206217678322</c:v>
                </c:pt>
                <c:pt idx="14908">
                  <c:v>20.521998344055898</c:v>
                </c:pt>
                <c:pt idx="14909">
                  <c:v>20.5233749202797</c:v>
                </c:pt>
                <c:pt idx="14910">
                  <c:v>20.524751496503502</c:v>
                </c:pt>
                <c:pt idx="14911">
                  <c:v>20.5261280727273</c:v>
                </c:pt>
                <c:pt idx="14912">
                  <c:v>20.527504648951101</c:v>
                </c:pt>
                <c:pt idx="14913">
                  <c:v>20.5288812251748</c:v>
                </c:pt>
                <c:pt idx="14914">
                  <c:v>20.530257801398601</c:v>
                </c:pt>
                <c:pt idx="14915">
                  <c:v>20.5316343776224</c:v>
                </c:pt>
                <c:pt idx="14916">
                  <c:v>20.533010953846201</c:v>
                </c:pt>
                <c:pt idx="14917">
                  <c:v>20.5343875300699</c:v>
                </c:pt>
                <c:pt idx="14918">
                  <c:v>20.535764106293701</c:v>
                </c:pt>
                <c:pt idx="14919">
                  <c:v>20.537140682517499</c:v>
                </c:pt>
                <c:pt idx="14920">
                  <c:v>20.538517258741301</c:v>
                </c:pt>
                <c:pt idx="14921">
                  <c:v>20.539893834965</c:v>
                </c:pt>
                <c:pt idx="14922">
                  <c:v>20.541270411188801</c:v>
                </c:pt>
                <c:pt idx="14923">
                  <c:v>20.542646987412599</c:v>
                </c:pt>
                <c:pt idx="14924">
                  <c:v>20.544023563636401</c:v>
                </c:pt>
                <c:pt idx="14925">
                  <c:v>20.545400139860099</c:v>
                </c:pt>
                <c:pt idx="14926">
                  <c:v>20.546776716083901</c:v>
                </c:pt>
                <c:pt idx="14927">
                  <c:v>20.548153292307699</c:v>
                </c:pt>
                <c:pt idx="14928">
                  <c:v>20.549529868531501</c:v>
                </c:pt>
                <c:pt idx="14929">
                  <c:v>20.550906444755199</c:v>
                </c:pt>
                <c:pt idx="14930">
                  <c:v>20.552283020979001</c:v>
                </c:pt>
                <c:pt idx="14931">
                  <c:v>20.553659597202799</c:v>
                </c:pt>
                <c:pt idx="14932">
                  <c:v>20.5550361734266</c:v>
                </c:pt>
                <c:pt idx="14933">
                  <c:v>20.556412749650399</c:v>
                </c:pt>
                <c:pt idx="14934">
                  <c:v>20.557789325874101</c:v>
                </c:pt>
                <c:pt idx="14935">
                  <c:v>20.559165902097899</c:v>
                </c:pt>
                <c:pt idx="14936">
                  <c:v>20.5605424783217</c:v>
                </c:pt>
                <c:pt idx="14937">
                  <c:v>20.561919054545498</c:v>
                </c:pt>
                <c:pt idx="14938">
                  <c:v>20.563295630769201</c:v>
                </c:pt>
                <c:pt idx="14939">
                  <c:v>20.564672206992999</c:v>
                </c:pt>
                <c:pt idx="14940">
                  <c:v>20.5660487832168</c:v>
                </c:pt>
                <c:pt idx="14941">
                  <c:v>20.567425359440598</c:v>
                </c:pt>
                <c:pt idx="14942">
                  <c:v>20.5688019356643</c:v>
                </c:pt>
                <c:pt idx="14943">
                  <c:v>20.570178511888098</c:v>
                </c:pt>
                <c:pt idx="14944">
                  <c:v>20.5715550881119</c:v>
                </c:pt>
                <c:pt idx="14945">
                  <c:v>20.572931664335702</c:v>
                </c:pt>
                <c:pt idx="14946">
                  <c:v>20.5743082405594</c:v>
                </c:pt>
                <c:pt idx="14947">
                  <c:v>20.575684816783198</c:v>
                </c:pt>
                <c:pt idx="14948">
                  <c:v>20.577061393007</c:v>
                </c:pt>
                <c:pt idx="14949">
                  <c:v>20.578437969230801</c:v>
                </c:pt>
                <c:pt idx="14950">
                  <c:v>20.5798145454545</c:v>
                </c:pt>
                <c:pt idx="14951">
                  <c:v>20.581191121678302</c:v>
                </c:pt>
                <c:pt idx="14952">
                  <c:v>20.5825676979021</c:v>
                </c:pt>
                <c:pt idx="14953">
                  <c:v>20.583944274125901</c:v>
                </c:pt>
                <c:pt idx="14954">
                  <c:v>20.585320850349699</c:v>
                </c:pt>
                <c:pt idx="14955">
                  <c:v>20.586697426573402</c:v>
                </c:pt>
                <c:pt idx="14956">
                  <c:v>20.5880740027972</c:v>
                </c:pt>
                <c:pt idx="14957">
                  <c:v>20.589450579021001</c:v>
                </c:pt>
                <c:pt idx="14958">
                  <c:v>20.590827155244799</c:v>
                </c:pt>
                <c:pt idx="14959">
                  <c:v>20.592203731468501</c:v>
                </c:pt>
                <c:pt idx="14960">
                  <c:v>20.593580307692299</c:v>
                </c:pt>
                <c:pt idx="14961">
                  <c:v>20.594956883916101</c:v>
                </c:pt>
                <c:pt idx="14962">
                  <c:v>20.596333460139899</c:v>
                </c:pt>
                <c:pt idx="14963">
                  <c:v>20.597710036363601</c:v>
                </c:pt>
                <c:pt idx="14964">
                  <c:v>20.599086612587399</c:v>
                </c:pt>
                <c:pt idx="14965">
                  <c:v>20.600463188811201</c:v>
                </c:pt>
                <c:pt idx="14966">
                  <c:v>20.601839765034999</c:v>
                </c:pt>
                <c:pt idx="14967">
                  <c:v>20.603216341258701</c:v>
                </c:pt>
                <c:pt idx="14968">
                  <c:v>20.604592917482499</c:v>
                </c:pt>
                <c:pt idx="14969">
                  <c:v>20.605969493706301</c:v>
                </c:pt>
                <c:pt idx="14970">
                  <c:v>20.607346069930099</c:v>
                </c:pt>
                <c:pt idx="14971">
                  <c:v>20.608722646153801</c:v>
                </c:pt>
                <c:pt idx="14972">
                  <c:v>20.610099222377599</c:v>
                </c:pt>
                <c:pt idx="14973">
                  <c:v>20.611475798601401</c:v>
                </c:pt>
                <c:pt idx="14974">
                  <c:v>20.612852374825199</c:v>
                </c:pt>
                <c:pt idx="14975">
                  <c:v>20.614228951049</c:v>
                </c:pt>
                <c:pt idx="14976">
                  <c:v>20.615605527272699</c:v>
                </c:pt>
                <c:pt idx="14977">
                  <c:v>20.6169821034965</c:v>
                </c:pt>
                <c:pt idx="14978">
                  <c:v>20.618358679720298</c:v>
                </c:pt>
                <c:pt idx="14979">
                  <c:v>20.6197352559441</c:v>
                </c:pt>
                <c:pt idx="14980">
                  <c:v>20.621111832167799</c:v>
                </c:pt>
                <c:pt idx="14981">
                  <c:v>20.6224884083916</c:v>
                </c:pt>
                <c:pt idx="14982">
                  <c:v>20.623864984615398</c:v>
                </c:pt>
                <c:pt idx="14983">
                  <c:v>20.6252415608392</c:v>
                </c:pt>
                <c:pt idx="14984">
                  <c:v>20.626618137062898</c:v>
                </c:pt>
                <c:pt idx="14985">
                  <c:v>20.6279947132867</c:v>
                </c:pt>
                <c:pt idx="14986">
                  <c:v>20.629371289510502</c:v>
                </c:pt>
                <c:pt idx="14987">
                  <c:v>20.6307478657343</c:v>
                </c:pt>
                <c:pt idx="14988">
                  <c:v>20.632124441957998</c:v>
                </c:pt>
                <c:pt idx="14989">
                  <c:v>20.6335010181818</c:v>
                </c:pt>
                <c:pt idx="14990">
                  <c:v>20.634877594405602</c:v>
                </c:pt>
                <c:pt idx="14991">
                  <c:v>20.6362541706294</c:v>
                </c:pt>
                <c:pt idx="14992">
                  <c:v>20.637630746853102</c:v>
                </c:pt>
                <c:pt idx="14993">
                  <c:v>20.6390073230769</c:v>
                </c:pt>
                <c:pt idx="14994">
                  <c:v>20.640383899300701</c:v>
                </c:pt>
                <c:pt idx="14995">
                  <c:v>20.641760475524499</c:v>
                </c:pt>
                <c:pt idx="14996">
                  <c:v>20.643137051748301</c:v>
                </c:pt>
                <c:pt idx="14997">
                  <c:v>20.644513627972</c:v>
                </c:pt>
                <c:pt idx="14998">
                  <c:v>20.645890204195801</c:v>
                </c:pt>
                <c:pt idx="14999">
                  <c:v>20.647266780419599</c:v>
                </c:pt>
                <c:pt idx="15000">
                  <c:v>20.648643356643401</c:v>
                </c:pt>
                <c:pt idx="15001">
                  <c:v>20.650019932867099</c:v>
                </c:pt>
                <c:pt idx="15002">
                  <c:v>20.651396509090901</c:v>
                </c:pt>
                <c:pt idx="15003">
                  <c:v>20.652773085314699</c:v>
                </c:pt>
                <c:pt idx="15004">
                  <c:v>20.654149661538501</c:v>
                </c:pt>
                <c:pt idx="15005">
                  <c:v>20.655526237762199</c:v>
                </c:pt>
                <c:pt idx="15006">
                  <c:v>20.656902813986001</c:v>
                </c:pt>
                <c:pt idx="15007">
                  <c:v>20.658279390209799</c:v>
                </c:pt>
                <c:pt idx="15008">
                  <c:v>20.659655966433601</c:v>
                </c:pt>
                <c:pt idx="15009">
                  <c:v>20.661032542657299</c:v>
                </c:pt>
                <c:pt idx="15010">
                  <c:v>20.662409118881101</c:v>
                </c:pt>
                <c:pt idx="15011">
                  <c:v>20.663785695104899</c:v>
                </c:pt>
                <c:pt idx="15012">
                  <c:v>20.6651622713287</c:v>
                </c:pt>
                <c:pt idx="15013">
                  <c:v>20.666538847552498</c:v>
                </c:pt>
                <c:pt idx="15014">
                  <c:v>20.667915423776201</c:v>
                </c:pt>
                <c:pt idx="15015">
                  <c:v>20.669291999999999</c:v>
                </c:pt>
                <c:pt idx="15016">
                  <c:v>20.6706685762238</c:v>
                </c:pt>
                <c:pt idx="15017">
                  <c:v>20.672045152447598</c:v>
                </c:pt>
                <c:pt idx="15018">
                  <c:v>20.6734217286713</c:v>
                </c:pt>
                <c:pt idx="15019">
                  <c:v>20.674798304895099</c:v>
                </c:pt>
                <c:pt idx="15020">
                  <c:v>20.6761748811189</c:v>
                </c:pt>
                <c:pt idx="15021">
                  <c:v>20.677551457342702</c:v>
                </c:pt>
                <c:pt idx="15022">
                  <c:v>20.6789280335664</c:v>
                </c:pt>
                <c:pt idx="15023">
                  <c:v>20.680304609790198</c:v>
                </c:pt>
                <c:pt idx="15024">
                  <c:v>20.681681186014</c:v>
                </c:pt>
                <c:pt idx="15025">
                  <c:v>20.683057762237802</c:v>
                </c:pt>
                <c:pt idx="15026">
                  <c:v>20.6844343384615</c:v>
                </c:pt>
                <c:pt idx="15027">
                  <c:v>20.685810914685302</c:v>
                </c:pt>
                <c:pt idx="15028">
                  <c:v>20.6871874909091</c:v>
                </c:pt>
                <c:pt idx="15029">
                  <c:v>20.688564067132901</c:v>
                </c:pt>
                <c:pt idx="15030">
                  <c:v>20.6899406433566</c:v>
                </c:pt>
                <c:pt idx="15031">
                  <c:v>20.691317219580402</c:v>
                </c:pt>
                <c:pt idx="15032">
                  <c:v>20.6926937958042</c:v>
                </c:pt>
                <c:pt idx="15033">
                  <c:v>20.694070372028001</c:v>
                </c:pt>
                <c:pt idx="15034">
                  <c:v>20.695446948251799</c:v>
                </c:pt>
                <c:pt idx="15035">
                  <c:v>20.696823524475501</c:v>
                </c:pt>
                <c:pt idx="15036">
                  <c:v>20.698200100699299</c:v>
                </c:pt>
                <c:pt idx="15037">
                  <c:v>20.699576676923101</c:v>
                </c:pt>
                <c:pt idx="15038">
                  <c:v>20.700953253146899</c:v>
                </c:pt>
                <c:pt idx="15039">
                  <c:v>20.702329829370601</c:v>
                </c:pt>
                <c:pt idx="15040">
                  <c:v>20.703706405594399</c:v>
                </c:pt>
                <c:pt idx="15041">
                  <c:v>20.705082981818201</c:v>
                </c:pt>
                <c:pt idx="15042">
                  <c:v>20.706459558041999</c:v>
                </c:pt>
                <c:pt idx="15043">
                  <c:v>20.707836134265701</c:v>
                </c:pt>
                <c:pt idx="15044">
                  <c:v>20.709212710489499</c:v>
                </c:pt>
                <c:pt idx="15045">
                  <c:v>20.710589286713301</c:v>
                </c:pt>
                <c:pt idx="15046">
                  <c:v>20.711965862937099</c:v>
                </c:pt>
                <c:pt idx="15047">
                  <c:v>20.713342439160801</c:v>
                </c:pt>
                <c:pt idx="15048">
                  <c:v>20.714719015384599</c:v>
                </c:pt>
                <c:pt idx="15049">
                  <c:v>20.716095591608401</c:v>
                </c:pt>
                <c:pt idx="15050">
                  <c:v>20.717472167832199</c:v>
                </c:pt>
                <c:pt idx="15051">
                  <c:v>20.718848744055901</c:v>
                </c:pt>
                <c:pt idx="15052">
                  <c:v>20.720225320279699</c:v>
                </c:pt>
                <c:pt idx="15053">
                  <c:v>20.7216018965035</c:v>
                </c:pt>
                <c:pt idx="15054">
                  <c:v>20.722978472727299</c:v>
                </c:pt>
                <c:pt idx="15055">
                  <c:v>20.7243550489511</c:v>
                </c:pt>
                <c:pt idx="15056">
                  <c:v>20.725731625174799</c:v>
                </c:pt>
                <c:pt idx="15057">
                  <c:v>20.7271082013986</c:v>
                </c:pt>
                <c:pt idx="15058">
                  <c:v>20.728484777622398</c:v>
                </c:pt>
                <c:pt idx="15059">
                  <c:v>20.7298613538462</c:v>
                </c:pt>
                <c:pt idx="15060">
                  <c:v>20.731237930069899</c:v>
                </c:pt>
                <c:pt idx="15061">
                  <c:v>20.7326145062937</c:v>
                </c:pt>
                <c:pt idx="15062">
                  <c:v>20.733991082517498</c:v>
                </c:pt>
                <c:pt idx="15063">
                  <c:v>20.7353676587413</c:v>
                </c:pt>
                <c:pt idx="15064">
                  <c:v>20.736744234964998</c:v>
                </c:pt>
                <c:pt idx="15065">
                  <c:v>20.7381208111888</c:v>
                </c:pt>
                <c:pt idx="15066">
                  <c:v>20.739497387412602</c:v>
                </c:pt>
                <c:pt idx="15067">
                  <c:v>20.7408739636364</c:v>
                </c:pt>
                <c:pt idx="15068">
                  <c:v>20.742250539860098</c:v>
                </c:pt>
                <c:pt idx="15069">
                  <c:v>20.7436271160839</c:v>
                </c:pt>
                <c:pt idx="15070">
                  <c:v>20.745003692307701</c:v>
                </c:pt>
                <c:pt idx="15071">
                  <c:v>20.7463802685315</c:v>
                </c:pt>
                <c:pt idx="15072">
                  <c:v>20.747756844755202</c:v>
                </c:pt>
                <c:pt idx="15073">
                  <c:v>20.749133420979</c:v>
                </c:pt>
                <c:pt idx="15074">
                  <c:v>20.750509997202801</c:v>
                </c:pt>
                <c:pt idx="15075">
                  <c:v>20.751886573426599</c:v>
                </c:pt>
                <c:pt idx="15076">
                  <c:v>20.753263149650401</c:v>
                </c:pt>
                <c:pt idx="15077">
                  <c:v>20.7546397258741</c:v>
                </c:pt>
                <c:pt idx="15078">
                  <c:v>20.756016302097901</c:v>
                </c:pt>
                <c:pt idx="15079">
                  <c:v>20.757392878321699</c:v>
                </c:pt>
                <c:pt idx="15080">
                  <c:v>20.758769454545501</c:v>
                </c:pt>
                <c:pt idx="15081">
                  <c:v>20.760146030769199</c:v>
                </c:pt>
                <c:pt idx="15082">
                  <c:v>20.761522606993001</c:v>
                </c:pt>
                <c:pt idx="15083">
                  <c:v>20.762899183216799</c:v>
                </c:pt>
                <c:pt idx="15084">
                  <c:v>20.764275759440601</c:v>
                </c:pt>
                <c:pt idx="15085">
                  <c:v>20.765652335664299</c:v>
                </c:pt>
                <c:pt idx="15086">
                  <c:v>20.767028911888101</c:v>
                </c:pt>
                <c:pt idx="15087">
                  <c:v>20.768405488111899</c:v>
                </c:pt>
                <c:pt idx="15088">
                  <c:v>20.769782064335701</c:v>
                </c:pt>
                <c:pt idx="15089">
                  <c:v>20.771158640559399</c:v>
                </c:pt>
                <c:pt idx="15090">
                  <c:v>20.772535216783201</c:v>
                </c:pt>
                <c:pt idx="15091">
                  <c:v>20.773911793006999</c:v>
                </c:pt>
                <c:pt idx="15092">
                  <c:v>20.7752883692308</c:v>
                </c:pt>
                <c:pt idx="15093">
                  <c:v>20.776664945454499</c:v>
                </c:pt>
                <c:pt idx="15094">
                  <c:v>20.778041521678301</c:v>
                </c:pt>
                <c:pt idx="15095">
                  <c:v>20.779418097902099</c:v>
                </c:pt>
                <c:pt idx="15096">
                  <c:v>20.7807946741259</c:v>
                </c:pt>
                <c:pt idx="15097">
                  <c:v>20.782171250349698</c:v>
                </c:pt>
                <c:pt idx="15098">
                  <c:v>20.7835478265734</c:v>
                </c:pt>
                <c:pt idx="15099">
                  <c:v>20.784924402797198</c:v>
                </c:pt>
                <c:pt idx="15100">
                  <c:v>20.786300979021</c:v>
                </c:pt>
                <c:pt idx="15101">
                  <c:v>20.787677555244802</c:v>
                </c:pt>
                <c:pt idx="15102">
                  <c:v>20.7890541314685</c:v>
                </c:pt>
                <c:pt idx="15103">
                  <c:v>20.790430707692298</c:v>
                </c:pt>
                <c:pt idx="15104">
                  <c:v>20.7918072839161</c:v>
                </c:pt>
                <c:pt idx="15105">
                  <c:v>20.793183860139901</c:v>
                </c:pt>
                <c:pt idx="15106">
                  <c:v>20.7945604363636</c:v>
                </c:pt>
                <c:pt idx="15107">
                  <c:v>20.795937012587402</c:v>
                </c:pt>
                <c:pt idx="15108">
                  <c:v>20.7973135888112</c:v>
                </c:pt>
                <c:pt idx="15109">
                  <c:v>20.798690165035001</c:v>
                </c:pt>
                <c:pt idx="15110">
                  <c:v>20.8000667412587</c:v>
                </c:pt>
                <c:pt idx="15111">
                  <c:v>20.801443317482502</c:v>
                </c:pt>
                <c:pt idx="15112">
                  <c:v>20.8028198937063</c:v>
                </c:pt>
                <c:pt idx="15113">
                  <c:v>20.804196469930101</c:v>
                </c:pt>
                <c:pt idx="15114">
                  <c:v>20.8055730461538</c:v>
                </c:pt>
                <c:pt idx="15115">
                  <c:v>20.806949622377601</c:v>
                </c:pt>
                <c:pt idx="15116">
                  <c:v>20.808326198601399</c:v>
                </c:pt>
                <c:pt idx="15117">
                  <c:v>20.809702774825201</c:v>
                </c:pt>
                <c:pt idx="15118">
                  <c:v>20.811079351048999</c:v>
                </c:pt>
                <c:pt idx="15119">
                  <c:v>20.812455927272701</c:v>
                </c:pt>
                <c:pt idx="15120">
                  <c:v>20.813832503496499</c:v>
                </c:pt>
                <c:pt idx="15121">
                  <c:v>20.815209079720301</c:v>
                </c:pt>
                <c:pt idx="15122">
                  <c:v>20.816585655944099</c:v>
                </c:pt>
                <c:pt idx="15123">
                  <c:v>20.817962232167801</c:v>
                </c:pt>
                <c:pt idx="15124">
                  <c:v>20.819338808391599</c:v>
                </c:pt>
                <c:pt idx="15125">
                  <c:v>20.820715384615401</c:v>
                </c:pt>
                <c:pt idx="15126">
                  <c:v>20.822091960839199</c:v>
                </c:pt>
                <c:pt idx="15127">
                  <c:v>20.823468537062901</c:v>
                </c:pt>
                <c:pt idx="15128">
                  <c:v>20.824845113286699</c:v>
                </c:pt>
                <c:pt idx="15129">
                  <c:v>20.826221689510501</c:v>
                </c:pt>
                <c:pt idx="15130">
                  <c:v>20.827598265734299</c:v>
                </c:pt>
                <c:pt idx="15131">
                  <c:v>20.828974841958001</c:v>
                </c:pt>
                <c:pt idx="15132">
                  <c:v>20.830351418181799</c:v>
                </c:pt>
                <c:pt idx="15133">
                  <c:v>20.8317279944056</c:v>
                </c:pt>
                <c:pt idx="15134">
                  <c:v>20.833104570629398</c:v>
                </c:pt>
                <c:pt idx="15135">
                  <c:v>20.834481146853101</c:v>
                </c:pt>
                <c:pt idx="15136">
                  <c:v>20.835857723076899</c:v>
                </c:pt>
                <c:pt idx="15137">
                  <c:v>20.8372342993007</c:v>
                </c:pt>
                <c:pt idx="15138">
                  <c:v>20.838610875524498</c:v>
                </c:pt>
                <c:pt idx="15139">
                  <c:v>20.8399874517483</c:v>
                </c:pt>
                <c:pt idx="15140">
                  <c:v>20.841364027971998</c:v>
                </c:pt>
                <c:pt idx="15141">
                  <c:v>20.8427406041958</c:v>
                </c:pt>
                <c:pt idx="15142">
                  <c:v>20.844117180419602</c:v>
                </c:pt>
                <c:pt idx="15143">
                  <c:v>20.8454937566434</c:v>
                </c:pt>
                <c:pt idx="15144">
                  <c:v>20.846870332867098</c:v>
                </c:pt>
                <c:pt idx="15145">
                  <c:v>20.8482469090909</c:v>
                </c:pt>
                <c:pt idx="15146">
                  <c:v>20.849623485314702</c:v>
                </c:pt>
                <c:pt idx="15147">
                  <c:v>20.8510000615385</c:v>
                </c:pt>
                <c:pt idx="15148">
                  <c:v>20.852376637762202</c:v>
                </c:pt>
                <c:pt idx="15149">
                  <c:v>20.853753213986</c:v>
                </c:pt>
                <c:pt idx="15150">
                  <c:v>20.855129790209801</c:v>
                </c:pt>
                <c:pt idx="15151">
                  <c:v>20.856506366433599</c:v>
                </c:pt>
                <c:pt idx="15152">
                  <c:v>20.857882942657302</c:v>
                </c:pt>
                <c:pt idx="15153">
                  <c:v>20.8592595188811</c:v>
                </c:pt>
                <c:pt idx="15154">
                  <c:v>20.860636095104901</c:v>
                </c:pt>
                <c:pt idx="15155">
                  <c:v>20.862012671328699</c:v>
                </c:pt>
                <c:pt idx="15156">
                  <c:v>20.863389247552501</c:v>
                </c:pt>
                <c:pt idx="15157">
                  <c:v>20.864765823776199</c:v>
                </c:pt>
                <c:pt idx="15158">
                  <c:v>20.866142400000001</c:v>
                </c:pt>
                <c:pt idx="15159">
                  <c:v>20.867518976223799</c:v>
                </c:pt>
                <c:pt idx="15160">
                  <c:v>20.868895552447601</c:v>
                </c:pt>
                <c:pt idx="15161">
                  <c:v>20.870272128671299</c:v>
                </c:pt>
                <c:pt idx="15162">
                  <c:v>20.871648704895101</c:v>
                </c:pt>
                <c:pt idx="15163">
                  <c:v>20.873025281118899</c:v>
                </c:pt>
                <c:pt idx="15164">
                  <c:v>20.874401857342701</c:v>
                </c:pt>
                <c:pt idx="15165">
                  <c:v>20.875778433566399</c:v>
                </c:pt>
                <c:pt idx="15166">
                  <c:v>20.877155009790201</c:v>
                </c:pt>
                <c:pt idx="15167">
                  <c:v>20.878531586013999</c:v>
                </c:pt>
                <c:pt idx="15168">
                  <c:v>20.8799081622378</c:v>
                </c:pt>
                <c:pt idx="15169">
                  <c:v>20.881284738461499</c:v>
                </c:pt>
                <c:pt idx="15170">
                  <c:v>20.882661314685301</c:v>
                </c:pt>
                <c:pt idx="15171">
                  <c:v>20.884037890909099</c:v>
                </c:pt>
                <c:pt idx="15172">
                  <c:v>20.8854144671329</c:v>
                </c:pt>
                <c:pt idx="15173">
                  <c:v>20.886791043356599</c:v>
                </c:pt>
                <c:pt idx="15174">
                  <c:v>20.8881676195804</c:v>
                </c:pt>
                <c:pt idx="15175">
                  <c:v>20.889544195804199</c:v>
                </c:pt>
                <c:pt idx="15176">
                  <c:v>20.890920772028</c:v>
                </c:pt>
                <c:pt idx="15177">
                  <c:v>20.892297348251802</c:v>
                </c:pt>
                <c:pt idx="15178">
                  <c:v>20.8936739244755</c:v>
                </c:pt>
                <c:pt idx="15179">
                  <c:v>20.895050500699298</c:v>
                </c:pt>
                <c:pt idx="15180">
                  <c:v>20.8964270769231</c:v>
                </c:pt>
                <c:pt idx="15181">
                  <c:v>20.897803653146902</c:v>
                </c:pt>
                <c:pt idx="15182">
                  <c:v>20.8991802293706</c:v>
                </c:pt>
                <c:pt idx="15183">
                  <c:v>20.900556805594402</c:v>
                </c:pt>
                <c:pt idx="15184">
                  <c:v>20.9019333818182</c:v>
                </c:pt>
                <c:pt idx="15185">
                  <c:v>20.903309958042001</c:v>
                </c:pt>
                <c:pt idx="15186">
                  <c:v>20.9046865342657</c:v>
                </c:pt>
                <c:pt idx="15187">
                  <c:v>20.906063110489502</c:v>
                </c:pt>
                <c:pt idx="15188">
                  <c:v>20.9074396867133</c:v>
                </c:pt>
                <c:pt idx="15189">
                  <c:v>20.908816262937101</c:v>
                </c:pt>
                <c:pt idx="15190">
                  <c:v>20.9101928391608</c:v>
                </c:pt>
                <c:pt idx="15191">
                  <c:v>20.911569415384601</c:v>
                </c:pt>
                <c:pt idx="15192">
                  <c:v>20.9129459916084</c:v>
                </c:pt>
                <c:pt idx="15193">
                  <c:v>20.914322567832201</c:v>
                </c:pt>
                <c:pt idx="15194">
                  <c:v>20.9156991440559</c:v>
                </c:pt>
                <c:pt idx="15195">
                  <c:v>20.917075720279701</c:v>
                </c:pt>
                <c:pt idx="15196">
                  <c:v>20.918452296503499</c:v>
                </c:pt>
                <c:pt idx="15197">
                  <c:v>20.919828872727301</c:v>
                </c:pt>
                <c:pt idx="15198">
                  <c:v>20.921205448951099</c:v>
                </c:pt>
                <c:pt idx="15199">
                  <c:v>20.922582025174801</c:v>
                </c:pt>
                <c:pt idx="15200">
                  <c:v>20.923958601398599</c:v>
                </c:pt>
                <c:pt idx="15201">
                  <c:v>20.925335177622401</c:v>
                </c:pt>
                <c:pt idx="15202">
                  <c:v>20.926711753846199</c:v>
                </c:pt>
                <c:pt idx="15203">
                  <c:v>20.928088330069901</c:v>
                </c:pt>
                <c:pt idx="15204">
                  <c:v>20.929464906293699</c:v>
                </c:pt>
                <c:pt idx="15205">
                  <c:v>20.930841482517501</c:v>
                </c:pt>
                <c:pt idx="15206">
                  <c:v>20.932218058741299</c:v>
                </c:pt>
                <c:pt idx="15207">
                  <c:v>20.933594634965001</c:v>
                </c:pt>
                <c:pt idx="15208">
                  <c:v>20.934971211188799</c:v>
                </c:pt>
                <c:pt idx="15209">
                  <c:v>20.9363477874126</c:v>
                </c:pt>
                <c:pt idx="15210">
                  <c:v>20.937724363636399</c:v>
                </c:pt>
                <c:pt idx="15211">
                  <c:v>20.939100939860101</c:v>
                </c:pt>
                <c:pt idx="15212">
                  <c:v>20.940477516083899</c:v>
                </c:pt>
                <c:pt idx="15213">
                  <c:v>20.9418540923077</c:v>
                </c:pt>
                <c:pt idx="15214">
                  <c:v>20.943230668531498</c:v>
                </c:pt>
                <c:pt idx="15215">
                  <c:v>20.9446072447553</c:v>
                </c:pt>
                <c:pt idx="15216">
                  <c:v>20.945983820978999</c:v>
                </c:pt>
                <c:pt idx="15217">
                  <c:v>20.9473603972028</c:v>
                </c:pt>
                <c:pt idx="15218">
                  <c:v>20.948736973426598</c:v>
                </c:pt>
                <c:pt idx="15219">
                  <c:v>20.9501135496504</c:v>
                </c:pt>
                <c:pt idx="15220">
                  <c:v>20.951490125874098</c:v>
                </c:pt>
                <c:pt idx="15221">
                  <c:v>20.9528667020979</c:v>
                </c:pt>
                <c:pt idx="15222">
                  <c:v>20.954243278321702</c:v>
                </c:pt>
                <c:pt idx="15223">
                  <c:v>20.9556198545455</c:v>
                </c:pt>
                <c:pt idx="15224">
                  <c:v>20.956996430769198</c:v>
                </c:pt>
                <c:pt idx="15225">
                  <c:v>20.958373006993</c:v>
                </c:pt>
                <c:pt idx="15226">
                  <c:v>20.959749583216801</c:v>
                </c:pt>
                <c:pt idx="15227">
                  <c:v>20.9611261594406</c:v>
                </c:pt>
                <c:pt idx="15228">
                  <c:v>20.962502735664302</c:v>
                </c:pt>
                <c:pt idx="15229">
                  <c:v>20.9638793118881</c:v>
                </c:pt>
                <c:pt idx="15230">
                  <c:v>20.965255888111901</c:v>
                </c:pt>
                <c:pt idx="15231">
                  <c:v>20.966632464335699</c:v>
                </c:pt>
                <c:pt idx="15232">
                  <c:v>20.968009040559402</c:v>
                </c:pt>
                <c:pt idx="15233">
                  <c:v>20.9693856167832</c:v>
                </c:pt>
                <c:pt idx="15234">
                  <c:v>20.970762193007001</c:v>
                </c:pt>
                <c:pt idx="15235">
                  <c:v>20.972138769230799</c:v>
                </c:pt>
                <c:pt idx="15236">
                  <c:v>20.973515345454501</c:v>
                </c:pt>
                <c:pt idx="15237">
                  <c:v>20.974891921678299</c:v>
                </c:pt>
                <c:pt idx="15238">
                  <c:v>20.976268497902101</c:v>
                </c:pt>
                <c:pt idx="15239">
                  <c:v>20.977645074125899</c:v>
                </c:pt>
                <c:pt idx="15240">
                  <c:v>20.979021650349701</c:v>
                </c:pt>
                <c:pt idx="15241">
                  <c:v>20.980398226573399</c:v>
                </c:pt>
                <c:pt idx="15242">
                  <c:v>20.981774802797201</c:v>
                </c:pt>
                <c:pt idx="15243">
                  <c:v>20.983151379020999</c:v>
                </c:pt>
                <c:pt idx="15244">
                  <c:v>20.984527955244801</c:v>
                </c:pt>
                <c:pt idx="15245">
                  <c:v>20.985904531468499</c:v>
                </c:pt>
                <c:pt idx="15246">
                  <c:v>20.987281107692301</c:v>
                </c:pt>
                <c:pt idx="15247">
                  <c:v>20.988657683916099</c:v>
                </c:pt>
                <c:pt idx="15248">
                  <c:v>20.9900342601399</c:v>
                </c:pt>
                <c:pt idx="15249">
                  <c:v>20.991410836363599</c:v>
                </c:pt>
                <c:pt idx="15250">
                  <c:v>20.992787412587401</c:v>
                </c:pt>
                <c:pt idx="15251">
                  <c:v>20.994163988811199</c:v>
                </c:pt>
                <c:pt idx="15252">
                  <c:v>20.995540565035</c:v>
                </c:pt>
                <c:pt idx="15253">
                  <c:v>20.996917141258699</c:v>
                </c:pt>
                <c:pt idx="15254">
                  <c:v>20.9982937174825</c:v>
                </c:pt>
                <c:pt idx="15255">
                  <c:v>20.999670293706298</c:v>
                </c:pt>
                <c:pt idx="15256">
                  <c:v>21.0010468699301</c:v>
                </c:pt>
                <c:pt idx="15257">
                  <c:v>21.002423446153902</c:v>
                </c:pt>
                <c:pt idx="15258">
                  <c:v>21.0038000223776</c:v>
                </c:pt>
                <c:pt idx="15259">
                  <c:v>21.005176598601398</c:v>
                </c:pt>
                <c:pt idx="15260">
                  <c:v>21.0065531748252</c:v>
                </c:pt>
                <c:pt idx="15261">
                  <c:v>21.007929751049002</c:v>
                </c:pt>
                <c:pt idx="15262">
                  <c:v>21.0093063272727</c:v>
                </c:pt>
                <c:pt idx="15263">
                  <c:v>21.010682903496502</c:v>
                </c:pt>
                <c:pt idx="15264">
                  <c:v>21.0120594797203</c:v>
                </c:pt>
                <c:pt idx="15265">
                  <c:v>21.013436055944101</c:v>
                </c:pt>
                <c:pt idx="15266">
                  <c:v>21.0148126321678</c:v>
                </c:pt>
                <c:pt idx="15267">
                  <c:v>21.016189208391602</c:v>
                </c:pt>
                <c:pt idx="15268">
                  <c:v>21.0175657846154</c:v>
                </c:pt>
                <c:pt idx="15269">
                  <c:v>21.018942360839201</c:v>
                </c:pt>
                <c:pt idx="15270">
                  <c:v>21.0203189370629</c:v>
                </c:pt>
                <c:pt idx="15271">
                  <c:v>21.021695513286701</c:v>
                </c:pt>
                <c:pt idx="15272">
                  <c:v>21.023072089510499</c:v>
                </c:pt>
                <c:pt idx="15273">
                  <c:v>21.024448665734301</c:v>
                </c:pt>
                <c:pt idx="15274">
                  <c:v>21.025825241958</c:v>
                </c:pt>
                <c:pt idx="15275">
                  <c:v>21.027201818181801</c:v>
                </c:pt>
                <c:pt idx="15276">
                  <c:v>21.028578394405599</c:v>
                </c:pt>
                <c:pt idx="15277">
                  <c:v>21.029954970629401</c:v>
                </c:pt>
                <c:pt idx="15278">
                  <c:v>21.031331546853199</c:v>
                </c:pt>
                <c:pt idx="15279">
                  <c:v>21.032708123076901</c:v>
                </c:pt>
                <c:pt idx="15280">
                  <c:v>21.034084699300699</c:v>
                </c:pt>
                <c:pt idx="15281">
                  <c:v>21.035461275524501</c:v>
                </c:pt>
                <c:pt idx="15282">
                  <c:v>21.036837851748299</c:v>
                </c:pt>
                <c:pt idx="15283">
                  <c:v>21.038214427972001</c:v>
                </c:pt>
                <c:pt idx="15284">
                  <c:v>21.039591004195799</c:v>
                </c:pt>
                <c:pt idx="15285">
                  <c:v>21.040967580419601</c:v>
                </c:pt>
                <c:pt idx="15286">
                  <c:v>21.042344156643399</c:v>
                </c:pt>
                <c:pt idx="15287">
                  <c:v>21.043720732867101</c:v>
                </c:pt>
                <c:pt idx="15288">
                  <c:v>21.045097309090899</c:v>
                </c:pt>
                <c:pt idx="15289">
                  <c:v>21.0464738853147</c:v>
                </c:pt>
                <c:pt idx="15290">
                  <c:v>21.047850461538498</c:v>
                </c:pt>
                <c:pt idx="15291">
                  <c:v>21.049227037762201</c:v>
                </c:pt>
                <c:pt idx="15292">
                  <c:v>21.050603613985999</c:v>
                </c:pt>
                <c:pt idx="15293">
                  <c:v>21.0519801902098</c:v>
                </c:pt>
                <c:pt idx="15294">
                  <c:v>21.053356766433598</c:v>
                </c:pt>
                <c:pt idx="15295">
                  <c:v>21.0547333426573</c:v>
                </c:pt>
                <c:pt idx="15296">
                  <c:v>21.056109918881099</c:v>
                </c:pt>
                <c:pt idx="15297">
                  <c:v>21.0574864951049</c:v>
                </c:pt>
                <c:pt idx="15298">
                  <c:v>21.058863071328702</c:v>
                </c:pt>
                <c:pt idx="15299">
                  <c:v>21.0602396475525</c:v>
                </c:pt>
                <c:pt idx="15300">
                  <c:v>21.061616223776198</c:v>
                </c:pt>
                <c:pt idx="15301">
                  <c:v>21.0629928</c:v>
                </c:pt>
                <c:pt idx="15302">
                  <c:v>21.064369376223802</c:v>
                </c:pt>
                <c:pt idx="15303">
                  <c:v>21.0657459524476</c:v>
                </c:pt>
                <c:pt idx="15304">
                  <c:v>21.067122528671302</c:v>
                </c:pt>
                <c:pt idx="15305">
                  <c:v>21.0684991048951</c:v>
                </c:pt>
                <c:pt idx="15306">
                  <c:v>21.069875681118901</c:v>
                </c:pt>
                <c:pt idx="15307">
                  <c:v>21.071252257342699</c:v>
                </c:pt>
                <c:pt idx="15308">
                  <c:v>21.072628833566402</c:v>
                </c:pt>
                <c:pt idx="15309">
                  <c:v>21.0740054097902</c:v>
                </c:pt>
                <c:pt idx="15310">
                  <c:v>21.075381986014001</c:v>
                </c:pt>
                <c:pt idx="15311">
                  <c:v>21.076758562237799</c:v>
                </c:pt>
                <c:pt idx="15312">
                  <c:v>21.078135138461501</c:v>
                </c:pt>
                <c:pt idx="15313">
                  <c:v>21.079511714685299</c:v>
                </c:pt>
                <c:pt idx="15314">
                  <c:v>21.080888290909101</c:v>
                </c:pt>
                <c:pt idx="15315">
                  <c:v>21.082264867132899</c:v>
                </c:pt>
                <c:pt idx="15316">
                  <c:v>21.083641443356601</c:v>
                </c:pt>
                <c:pt idx="15317">
                  <c:v>21.085018019580399</c:v>
                </c:pt>
                <c:pt idx="15318">
                  <c:v>21.086394595804201</c:v>
                </c:pt>
                <c:pt idx="15319">
                  <c:v>21.087771172027999</c:v>
                </c:pt>
                <c:pt idx="15320">
                  <c:v>21.089147748251801</c:v>
                </c:pt>
                <c:pt idx="15321">
                  <c:v>21.090524324475499</c:v>
                </c:pt>
                <c:pt idx="15322">
                  <c:v>21.091900900699301</c:v>
                </c:pt>
                <c:pt idx="15323">
                  <c:v>21.093277476923099</c:v>
                </c:pt>
                <c:pt idx="15324">
                  <c:v>21.0946540531469</c:v>
                </c:pt>
                <c:pt idx="15325">
                  <c:v>21.096030629370599</c:v>
                </c:pt>
                <c:pt idx="15326">
                  <c:v>21.097407205594401</c:v>
                </c:pt>
                <c:pt idx="15327">
                  <c:v>21.098783781818199</c:v>
                </c:pt>
                <c:pt idx="15328">
                  <c:v>21.100160358042</c:v>
                </c:pt>
                <c:pt idx="15329">
                  <c:v>21.101536934265699</c:v>
                </c:pt>
                <c:pt idx="15330">
                  <c:v>21.1029135104895</c:v>
                </c:pt>
                <c:pt idx="15331">
                  <c:v>21.104290086713299</c:v>
                </c:pt>
                <c:pt idx="15332">
                  <c:v>21.1056666629371</c:v>
                </c:pt>
                <c:pt idx="15333">
                  <c:v>21.107043239160799</c:v>
                </c:pt>
                <c:pt idx="15334">
                  <c:v>21.1084198153846</c:v>
                </c:pt>
                <c:pt idx="15335">
                  <c:v>21.109796391608398</c:v>
                </c:pt>
                <c:pt idx="15336">
                  <c:v>21.1111729678322</c:v>
                </c:pt>
                <c:pt idx="15337">
                  <c:v>21.112549544056002</c:v>
                </c:pt>
                <c:pt idx="15338">
                  <c:v>21.1139261202797</c:v>
                </c:pt>
                <c:pt idx="15339">
                  <c:v>21.115302696503498</c:v>
                </c:pt>
                <c:pt idx="15340">
                  <c:v>21.1166792727273</c:v>
                </c:pt>
                <c:pt idx="15341">
                  <c:v>21.118055848951101</c:v>
                </c:pt>
                <c:pt idx="15342">
                  <c:v>21.1194324251748</c:v>
                </c:pt>
                <c:pt idx="15343">
                  <c:v>21.120809001398602</c:v>
                </c:pt>
                <c:pt idx="15344">
                  <c:v>21.1221855776224</c:v>
                </c:pt>
                <c:pt idx="15345">
                  <c:v>21.123562153846201</c:v>
                </c:pt>
                <c:pt idx="15346">
                  <c:v>21.1249387300699</c:v>
                </c:pt>
                <c:pt idx="15347">
                  <c:v>21.126315306293701</c:v>
                </c:pt>
                <c:pt idx="15348">
                  <c:v>21.1276918825175</c:v>
                </c:pt>
                <c:pt idx="15349">
                  <c:v>21.129068458741301</c:v>
                </c:pt>
                <c:pt idx="15350">
                  <c:v>21.130445034965</c:v>
                </c:pt>
                <c:pt idx="15351">
                  <c:v>21.131821611188801</c:v>
                </c:pt>
                <c:pt idx="15352">
                  <c:v>21.133198187412599</c:v>
                </c:pt>
                <c:pt idx="15353">
                  <c:v>21.134574763636401</c:v>
                </c:pt>
                <c:pt idx="15354">
                  <c:v>21.1359513398601</c:v>
                </c:pt>
                <c:pt idx="15355">
                  <c:v>21.137327916083901</c:v>
                </c:pt>
                <c:pt idx="15356">
                  <c:v>21.138704492307699</c:v>
                </c:pt>
                <c:pt idx="15357">
                  <c:v>21.140081068531501</c:v>
                </c:pt>
                <c:pt idx="15358">
                  <c:v>21.141457644755299</c:v>
                </c:pt>
                <c:pt idx="15359">
                  <c:v>21.142834220979001</c:v>
                </c:pt>
                <c:pt idx="15360">
                  <c:v>21.144210797202799</c:v>
                </c:pt>
                <c:pt idx="15361">
                  <c:v>21.145587373426601</c:v>
                </c:pt>
                <c:pt idx="15362">
                  <c:v>21.146963949650399</c:v>
                </c:pt>
                <c:pt idx="15363">
                  <c:v>21.148340525874101</c:v>
                </c:pt>
                <c:pt idx="15364">
                  <c:v>21.149717102097899</c:v>
                </c:pt>
                <c:pt idx="15365">
                  <c:v>21.151093678321701</c:v>
                </c:pt>
                <c:pt idx="15366">
                  <c:v>21.152470254545499</c:v>
                </c:pt>
                <c:pt idx="15367">
                  <c:v>21.153846830769201</c:v>
                </c:pt>
                <c:pt idx="15368">
                  <c:v>21.155223406992999</c:v>
                </c:pt>
                <c:pt idx="15369">
                  <c:v>21.1565999832168</c:v>
                </c:pt>
                <c:pt idx="15370">
                  <c:v>21.157976559440598</c:v>
                </c:pt>
                <c:pt idx="15371">
                  <c:v>21.159353135664301</c:v>
                </c:pt>
                <c:pt idx="15372">
                  <c:v>21.160729711888099</c:v>
                </c:pt>
                <c:pt idx="15373">
                  <c:v>21.1621062881119</c:v>
                </c:pt>
                <c:pt idx="15374">
                  <c:v>21.163482864335698</c:v>
                </c:pt>
                <c:pt idx="15375">
                  <c:v>21.1648594405594</c:v>
                </c:pt>
                <c:pt idx="15376">
                  <c:v>21.166236016783198</c:v>
                </c:pt>
                <c:pt idx="15377">
                  <c:v>21.167612593007</c:v>
                </c:pt>
                <c:pt idx="15378">
                  <c:v>21.168989169230802</c:v>
                </c:pt>
                <c:pt idx="15379">
                  <c:v>21.1703657454545</c:v>
                </c:pt>
                <c:pt idx="15380">
                  <c:v>21.171742321678298</c:v>
                </c:pt>
                <c:pt idx="15381">
                  <c:v>21.1731188979021</c:v>
                </c:pt>
                <c:pt idx="15382">
                  <c:v>21.174495474125901</c:v>
                </c:pt>
                <c:pt idx="15383">
                  <c:v>21.1758720503497</c:v>
                </c:pt>
                <c:pt idx="15384">
                  <c:v>21.177248626573402</c:v>
                </c:pt>
                <c:pt idx="15385">
                  <c:v>21.1786252027972</c:v>
                </c:pt>
                <c:pt idx="15386">
                  <c:v>21.180001779021001</c:v>
                </c:pt>
                <c:pt idx="15387">
                  <c:v>21.181378355244799</c:v>
                </c:pt>
                <c:pt idx="15388">
                  <c:v>21.182754931468502</c:v>
                </c:pt>
                <c:pt idx="15389">
                  <c:v>21.1841315076923</c:v>
                </c:pt>
                <c:pt idx="15390">
                  <c:v>21.185508083916101</c:v>
                </c:pt>
                <c:pt idx="15391">
                  <c:v>21.186884660139899</c:v>
                </c:pt>
                <c:pt idx="15392">
                  <c:v>21.188261236363601</c:v>
                </c:pt>
                <c:pt idx="15393">
                  <c:v>21.189637812587399</c:v>
                </c:pt>
                <c:pt idx="15394">
                  <c:v>21.191014388811201</c:v>
                </c:pt>
                <c:pt idx="15395">
                  <c:v>21.192390965034999</c:v>
                </c:pt>
                <c:pt idx="15396">
                  <c:v>21.193767541258701</c:v>
                </c:pt>
                <c:pt idx="15397">
                  <c:v>21.195144117482499</c:v>
                </c:pt>
                <c:pt idx="15398">
                  <c:v>21.196520693706301</c:v>
                </c:pt>
                <c:pt idx="15399">
                  <c:v>21.197897269930099</c:v>
                </c:pt>
                <c:pt idx="15400">
                  <c:v>21.199273846153801</c:v>
                </c:pt>
                <c:pt idx="15401">
                  <c:v>21.200650422377599</c:v>
                </c:pt>
                <c:pt idx="15402">
                  <c:v>21.202026998601401</c:v>
                </c:pt>
                <c:pt idx="15403">
                  <c:v>21.203403574825199</c:v>
                </c:pt>
                <c:pt idx="15404">
                  <c:v>21.204780151049</c:v>
                </c:pt>
                <c:pt idx="15405">
                  <c:v>21.206156727272699</c:v>
                </c:pt>
                <c:pt idx="15406">
                  <c:v>21.207533303496501</c:v>
                </c:pt>
                <c:pt idx="15407">
                  <c:v>21.208909879720299</c:v>
                </c:pt>
                <c:pt idx="15408">
                  <c:v>21.2102864559441</c:v>
                </c:pt>
                <c:pt idx="15409">
                  <c:v>21.211663032167799</c:v>
                </c:pt>
                <c:pt idx="15410">
                  <c:v>21.2130396083916</c:v>
                </c:pt>
                <c:pt idx="15411">
                  <c:v>21.214416184615398</c:v>
                </c:pt>
                <c:pt idx="15412">
                  <c:v>21.2157927608392</c:v>
                </c:pt>
                <c:pt idx="15413">
                  <c:v>21.217169337062899</c:v>
                </c:pt>
                <c:pt idx="15414">
                  <c:v>21.2185459132867</c:v>
                </c:pt>
                <c:pt idx="15415">
                  <c:v>21.219922489510498</c:v>
                </c:pt>
                <c:pt idx="15416">
                  <c:v>21.2212990657343</c:v>
                </c:pt>
                <c:pt idx="15417">
                  <c:v>21.222675641957998</c:v>
                </c:pt>
                <c:pt idx="15418">
                  <c:v>21.2240522181818</c:v>
                </c:pt>
                <c:pt idx="15419">
                  <c:v>21.225428794405602</c:v>
                </c:pt>
                <c:pt idx="15420">
                  <c:v>21.2268053706294</c:v>
                </c:pt>
                <c:pt idx="15421">
                  <c:v>21.228181946853098</c:v>
                </c:pt>
                <c:pt idx="15422">
                  <c:v>21.2295585230769</c:v>
                </c:pt>
                <c:pt idx="15423">
                  <c:v>21.230935099300702</c:v>
                </c:pt>
                <c:pt idx="15424">
                  <c:v>21.2323116755245</c:v>
                </c:pt>
                <c:pt idx="15425">
                  <c:v>21.233688251748301</c:v>
                </c:pt>
                <c:pt idx="15426">
                  <c:v>21.235064827972</c:v>
                </c:pt>
                <c:pt idx="15427">
                  <c:v>21.236441404195801</c:v>
                </c:pt>
                <c:pt idx="15428">
                  <c:v>21.237817980419599</c:v>
                </c:pt>
                <c:pt idx="15429">
                  <c:v>21.239194556643401</c:v>
                </c:pt>
                <c:pt idx="15430">
                  <c:v>21.2405711328671</c:v>
                </c:pt>
                <c:pt idx="15431">
                  <c:v>21.241947709090901</c:v>
                </c:pt>
                <c:pt idx="15432">
                  <c:v>21.243324285314699</c:v>
                </c:pt>
                <c:pt idx="15433">
                  <c:v>21.244700861538501</c:v>
                </c:pt>
                <c:pt idx="15434">
                  <c:v>21.246077437762199</c:v>
                </c:pt>
                <c:pt idx="15435">
                  <c:v>21.247454013986001</c:v>
                </c:pt>
                <c:pt idx="15436">
                  <c:v>21.248830590209799</c:v>
                </c:pt>
                <c:pt idx="15437">
                  <c:v>21.250207166433601</c:v>
                </c:pt>
                <c:pt idx="15438">
                  <c:v>21.251583742657299</c:v>
                </c:pt>
                <c:pt idx="15439">
                  <c:v>21.252960318881101</c:v>
                </c:pt>
                <c:pt idx="15440">
                  <c:v>21.254336895104899</c:v>
                </c:pt>
                <c:pt idx="15441">
                  <c:v>21.255713471328701</c:v>
                </c:pt>
                <c:pt idx="15442">
                  <c:v>21.257090047552499</c:v>
                </c:pt>
                <c:pt idx="15443">
                  <c:v>21.258466623776201</c:v>
                </c:pt>
                <c:pt idx="15444">
                  <c:v>21.259843199999999</c:v>
                </c:pt>
                <c:pt idx="15445">
                  <c:v>21.2612197762238</c:v>
                </c:pt>
                <c:pt idx="15446">
                  <c:v>21.262596352447598</c:v>
                </c:pt>
                <c:pt idx="15447">
                  <c:v>21.263972928671301</c:v>
                </c:pt>
                <c:pt idx="15448">
                  <c:v>21.265349504895099</c:v>
                </c:pt>
                <c:pt idx="15449">
                  <c:v>21.2667260811189</c:v>
                </c:pt>
                <c:pt idx="15450">
                  <c:v>21.268102657342698</c:v>
                </c:pt>
                <c:pt idx="15451">
                  <c:v>21.2694792335664</c:v>
                </c:pt>
                <c:pt idx="15452">
                  <c:v>21.270855809790199</c:v>
                </c:pt>
                <c:pt idx="15453">
                  <c:v>21.272232386014</c:v>
                </c:pt>
                <c:pt idx="15454">
                  <c:v>21.273608962237802</c:v>
                </c:pt>
                <c:pt idx="15455">
                  <c:v>21.2749855384615</c:v>
                </c:pt>
                <c:pt idx="15456">
                  <c:v>21.276362114685298</c:v>
                </c:pt>
                <c:pt idx="15457">
                  <c:v>21.2777386909091</c:v>
                </c:pt>
                <c:pt idx="15458">
                  <c:v>21.279115267132902</c:v>
                </c:pt>
                <c:pt idx="15459">
                  <c:v>21.2804918433566</c:v>
                </c:pt>
                <c:pt idx="15460">
                  <c:v>21.281868419580402</c:v>
                </c:pt>
                <c:pt idx="15461">
                  <c:v>21.2832449958042</c:v>
                </c:pt>
                <c:pt idx="15462">
                  <c:v>21.284621572028001</c:v>
                </c:pt>
                <c:pt idx="15463">
                  <c:v>21.285998148251799</c:v>
                </c:pt>
                <c:pt idx="15464">
                  <c:v>21.287374724475502</c:v>
                </c:pt>
                <c:pt idx="15465">
                  <c:v>21.2887513006993</c:v>
                </c:pt>
                <c:pt idx="15466">
                  <c:v>21.290127876923101</c:v>
                </c:pt>
                <c:pt idx="15467">
                  <c:v>21.291504453146899</c:v>
                </c:pt>
                <c:pt idx="15468">
                  <c:v>21.292881029370601</c:v>
                </c:pt>
                <c:pt idx="15469">
                  <c:v>21.2942576055944</c:v>
                </c:pt>
                <c:pt idx="15470">
                  <c:v>21.295634181818201</c:v>
                </c:pt>
                <c:pt idx="15471">
                  <c:v>21.297010758041999</c:v>
                </c:pt>
                <c:pt idx="15472">
                  <c:v>21.298387334265701</c:v>
                </c:pt>
                <c:pt idx="15473">
                  <c:v>21.299763910489499</c:v>
                </c:pt>
                <c:pt idx="15474">
                  <c:v>21.301140486713301</c:v>
                </c:pt>
                <c:pt idx="15475">
                  <c:v>21.302517062937099</c:v>
                </c:pt>
                <c:pt idx="15476">
                  <c:v>21.303893639160801</c:v>
                </c:pt>
                <c:pt idx="15477">
                  <c:v>21.305270215384599</c:v>
                </c:pt>
                <c:pt idx="15478">
                  <c:v>21.306646791608401</c:v>
                </c:pt>
                <c:pt idx="15479">
                  <c:v>21.308023367832199</c:v>
                </c:pt>
                <c:pt idx="15480">
                  <c:v>21.309399944055901</c:v>
                </c:pt>
                <c:pt idx="15481">
                  <c:v>21.310776520279699</c:v>
                </c:pt>
                <c:pt idx="15482">
                  <c:v>21.312153096503501</c:v>
                </c:pt>
                <c:pt idx="15483">
                  <c:v>21.313529672727299</c:v>
                </c:pt>
                <c:pt idx="15484">
                  <c:v>21.3149062489511</c:v>
                </c:pt>
                <c:pt idx="15485">
                  <c:v>21.316282825174799</c:v>
                </c:pt>
                <c:pt idx="15486">
                  <c:v>21.3176594013986</c:v>
                </c:pt>
                <c:pt idx="15487">
                  <c:v>21.319035977622399</c:v>
                </c:pt>
                <c:pt idx="15488">
                  <c:v>21.3204125538462</c:v>
                </c:pt>
                <c:pt idx="15489">
                  <c:v>21.321789130069899</c:v>
                </c:pt>
                <c:pt idx="15490">
                  <c:v>21.3231657062937</c:v>
                </c:pt>
                <c:pt idx="15491">
                  <c:v>21.324542282517498</c:v>
                </c:pt>
                <c:pt idx="15492">
                  <c:v>21.3259188587413</c:v>
                </c:pt>
                <c:pt idx="15493">
                  <c:v>21.327295434964999</c:v>
                </c:pt>
                <c:pt idx="15494">
                  <c:v>21.3286720111888</c:v>
                </c:pt>
                <c:pt idx="15495">
                  <c:v>21.330048587412598</c:v>
                </c:pt>
                <c:pt idx="15496">
                  <c:v>21.3314251636364</c:v>
                </c:pt>
                <c:pt idx="15497">
                  <c:v>21.332801739860098</c:v>
                </c:pt>
                <c:pt idx="15498">
                  <c:v>21.3341783160839</c:v>
                </c:pt>
                <c:pt idx="15499">
                  <c:v>21.335554892307702</c:v>
                </c:pt>
                <c:pt idx="15500">
                  <c:v>21.3369314685315</c:v>
                </c:pt>
                <c:pt idx="15501">
                  <c:v>21.338308044755198</c:v>
                </c:pt>
                <c:pt idx="15502">
                  <c:v>21.339684620979</c:v>
                </c:pt>
                <c:pt idx="15503">
                  <c:v>21.341061197202801</c:v>
                </c:pt>
                <c:pt idx="15504">
                  <c:v>21.3424377734266</c:v>
                </c:pt>
                <c:pt idx="15505">
                  <c:v>21.343814349650401</c:v>
                </c:pt>
                <c:pt idx="15506">
                  <c:v>21.3451909258741</c:v>
                </c:pt>
                <c:pt idx="15507">
                  <c:v>21.346567502097901</c:v>
                </c:pt>
                <c:pt idx="15508">
                  <c:v>21.347944078321699</c:v>
                </c:pt>
                <c:pt idx="15509">
                  <c:v>21.349320654545501</c:v>
                </c:pt>
                <c:pt idx="15510">
                  <c:v>21.3506972307692</c:v>
                </c:pt>
                <c:pt idx="15511">
                  <c:v>21.352073806993001</c:v>
                </c:pt>
                <c:pt idx="15512">
                  <c:v>21.353450383216799</c:v>
                </c:pt>
                <c:pt idx="15513">
                  <c:v>21.354826959440601</c:v>
                </c:pt>
                <c:pt idx="15514">
                  <c:v>21.356203535664299</c:v>
                </c:pt>
                <c:pt idx="15515">
                  <c:v>21.357580111888101</c:v>
                </c:pt>
                <c:pt idx="15516">
                  <c:v>21.358956688111899</c:v>
                </c:pt>
                <c:pt idx="15517">
                  <c:v>21.360333264335701</c:v>
                </c:pt>
                <c:pt idx="15518">
                  <c:v>21.361709840559399</c:v>
                </c:pt>
                <c:pt idx="15519">
                  <c:v>21.363086416783201</c:v>
                </c:pt>
                <c:pt idx="15520">
                  <c:v>21.364462993006999</c:v>
                </c:pt>
                <c:pt idx="15521">
                  <c:v>21.365839569230801</c:v>
                </c:pt>
                <c:pt idx="15522">
                  <c:v>21.367216145454599</c:v>
                </c:pt>
                <c:pt idx="15523">
                  <c:v>21.368592721678301</c:v>
                </c:pt>
                <c:pt idx="15524">
                  <c:v>21.369969297902099</c:v>
                </c:pt>
                <c:pt idx="15525">
                  <c:v>21.3713458741259</c:v>
                </c:pt>
                <c:pt idx="15526">
                  <c:v>21.372722450349698</c:v>
                </c:pt>
                <c:pt idx="15527">
                  <c:v>21.374099026573401</c:v>
                </c:pt>
                <c:pt idx="15528">
                  <c:v>21.375475602797199</c:v>
                </c:pt>
                <c:pt idx="15529">
                  <c:v>21.376852179021</c:v>
                </c:pt>
                <c:pt idx="15530">
                  <c:v>21.378228755244798</c:v>
                </c:pt>
                <c:pt idx="15531">
                  <c:v>21.3796053314685</c:v>
                </c:pt>
                <c:pt idx="15532">
                  <c:v>21.380981907692298</c:v>
                </c:pt>
                <c:pt idx="15533">
                  <c:v>21.3823584839161</c:v>
                </c:pt>
                <c:pt idx="15534">
                  <c:v>21.383735060139902</c:v>
                </c:pt>
                <c:pt idx="15535">
                  <c:v>21.3851116363636</c:v>
                </c:pt>
                <c:pt idx="15536">
                  <c:v>21.386488212587398</c:v>
                </c:pt>
                <c:pt idx="15537">
                  <c:v>21.3878647888112</c:v>
                </c:pt>
                <c:pt idx="15538">
                  <c:v>21.389241365035002</c:v>
                </c:pt>
                <c:pt idx="15539">
                  <c:v>21.3906179412587</c:v>
                </c:pt>
                <c:pt idx="15540">
                  <c:v>21.391994517482502</c:v>
                </c:pt>
                <c:pt idx="15541">
                  <c:v>21.3933710937063</c:v>
                </c:pt>
                <c:pt idx="15542">
                  <c:v>21.394747669930101</c:v>
                </c:pt>
                <c:pt idx="15543">
                  <c:v>21.3961242461538</c:v>
                </c:pt>
                <c:pt idx="15544">
                  <c:v>21.397500822377602</c:v>
                </c:pt>
                <c:pt idx="15545">
                  <c:v>21.3988773986014</c:v>
                </c:pt>
                <c:pt idx="15546">
                  <c:v>21.400253974825201</c:v>
                </c:pt>
                <c:pt idx="15547">
                  <c:v>21.401630551048999</c:v>
                </c:pt>
                <c:pt idx="15548">
                  <c:v>21.403007127272701</c:v>
                </c:pt>
                <c:pt idx="15549">
                  <c:v>21.404383703496499</c:v>
                </c:pt>
                <c:pt idx="15550">
                  <c:v>21.405760279720301</c:v>
                </c:pt>
                <c:pt idx="15551">
                  <c:v>21.407136855944099</c:v>
                </c:pt>
                <c:pt idx="15552">
                  <c:v>21.408513432167801</c:v>
                </c:pt>
                <c:pt idx="15553">
                  <c:v>21.409890008391599</c:v>
                </c:pt>
                <c:pt idx="15554">
                  <c:v>21.411266584615401</c:v>
                </c:pt>
                <c:pt idx="15555">
                  <c:v>21.412643160839199</c:v>
                </c:pt>
                <c:pt idx="15556">
                  <c:v>21.414019737062901</c:v>
                </c:pt>
                <c:pt idx="15557">
                  <c:v>21.415396313286699</c:v>
                </c:pt>
                <c:pt idx="15558">
                  <c:v>21.416772889510501</c:v>
                </c:pt>
                <c:pt idx="15559">
                  <c:v>21.418149465734299</c:v>
                </c:pt>
                <c:pt idx="15560">
                  <c:v>21.419526041958001</c:v>
                </c:pt>
                <c:pt idx="15561">
                  <c:v>21.420902618181799</c:v>
                </c:pt>
                <c:pt idx="15562">
                  <c:v>21.422279194405601</c:v>
                </c:pt>
                <c:pt idx="15563">
                  <c:v>21.423655770629399</c:v>
                </c:pt>
                <c:pt idx="15564">
                  <c:v>21.4250323468532</c:v>
                </c:pt>
                <c:pt idx="15565">
                  <c:v>21.426408923076899</c:v>
                </c:pt>
                <c:pt idx="15566">
                  <c:v>21.4277854993007</c:v>
                </c:pt>
                <c:pt idx="15567">
                  <c:v>21.429162075524498</c:v>
                </c:pt>
                <c:pt idx="15568">
                  <c:v>21.4305386517483</c:v>
                </c:pt>
                <c:pt idx="15569">
                  <c:v>21.431915227971999</c:v>
                </c:pt>
                <c:pt idx="15570">
                  <c:v>21.4332918041958</c:v>
                </c:pt>
                <c:pt idx="15571">
                  <c:v>21.434668380419598</c:v>
                </c:pt>
                <c:pt idx="15572">
                  <c:v>21.4360449566434</c:v>
                </c:pt>
                <c:pt idx="15573">
                  <c:v>21.437421532867099</c:v>
                </c:pt>
                <c:pt idx="15574">
                  <c:v>21.4387981090909</c:v>
                </c:pt>
                <c:pt idx="15575">
                  <c:v>21.440174685314702</c:v>
                </c:pt>
                <c:pt idx="15576">
                  <c:v>21.4415512615385</c:v>
                </c:pt>
                <c:pt idx="15577">
                  <c:v>21.442927837762198</c:v>
                </c:pt>
                <c:pt idx="15578">
                  <c:v>21.444304413986</c:v>
                </c:pt>
                <c:pt idx="15579">
                  <c:v>21.445680990209802</c:v>
                </c:pt>
                <c:pt idx="15580">
                  <c:v>21.4470575664336</c:v>
                </c:pt>
                <c:pt idx="15581">
                  <c:v>21.448434142657302</c:v>
                </c:pt>
                <c:pt idx="15582">
                  <c:v>21.4498107188811</c:v>
                </c:pt>
                <c:pt idx="15583">
                  <c:v>21.451187295104901</c:v>
                </c:pt>
                <c:pt idx="15584">
                  <c:v>21.452563871328699</c:v>
                </c:pt>
                <c:pt idx="15585">
                  <c:v>21.453940447552501</c:v>
                </c:pt>
                <c:pt idx="15586">
                  <c:v>21.4553170237762</c:v>
                </c:pt>
                <c:pt idx="15587">
                  <c:v>21.456693600000001</c:v>
                </c:pt>
                <c:pt idx="15588">
                  <c:v>21.458070176223799</c:v>
                </c:pt>
                <c:pt idx="15589">
                  <c:v>21.459446752447601</c:v>
                </c:pt>
                <c:pt idx="15590">
                  <c:v>21.460823328671299</c:v>
                </c:pt>
                <c:pt idx="15591">
                  <c:v>21.462199904895101</c:v>
                </c:pt>
                <c:pt idx="15592">
                  <c:v>21.463576481118899</c:v>
                </c:pt>
                <c:pt idx="15593">
                  <c:v>21.464953057342701</c:v>
                </c:pt>
                <c:pt idx="15594">
                  <c:v>21.466329633566399</c:v>
                </c:pt>
                <c:pt idx="15595">
                  <c:v>21.467706209790201</c:v>
                </c:pt>
                <c:pt idx="15596">
                  <c:v>21.469082786013999</c:v>
                </c:pt>
                <c:pt idx="15597">
                  <c:v>21.470459362237801</c:v>
                </c:pt>
                <c:pt idx="15598">
                  <c:v>21.471835938461499</c:v>
                </c:pt>
                <c:pt idx="15599">
                  <c:v>21.473212514685301</c:v>
                </c:pt>
                <c:pt idx="15600">
                  <c:v>21.474589090909099</c:v>
                </c:pt>
                <c:pt idx="15601">
                  <c:v>21.4759656671329</c:v>
                </c:pt>
                <c:pt idx="15602">
                  <c:v>21.477342243356599</c:v>
                </c:pt>
                <c:pt idx="15603">
                  <c:v>21.478718819580401</c:v>
                </c:pt>
                <c:pt idx="15604">
                  <c:v>21.480095395804199</c:v>
                </c:pt>
                <c:pt idx="15605">
                  <c:v>21.481471972028</c:v>
                </c:pt>
                <c:pt idx="15606">
                  <c:v>21.482848548251798</c:v>
                </c:pt>
                <c:pt idx="15607">
                  <c:v>21.4842251244755</c:v>
                </c:pt>
                <c:pt idx="15608">
                  <c:v>21.485601700699299</c:v>
                </c:pt>
                <c:pt idx="15609">
                  <c:v>21.4869782769231</c:v>
                </c:pt>
                <c:pt idx="15610">
                  <c:v>21.488354853146902</c:v>
                </c:pt>
                <c:pt idx="15611">
                  <c:v>21.4897314293706</c:v>
                </c:pt>
                <c:pt idx="15612">
                  <c:v>21.491108005594398</c:v>
                </c:pt>
                <c:pt idx="15613">
                  <c:v>21.4924845818182</c:v>
                </c:pt>
                <c:pt idx="15614">
                  <c:v>21.493861158042002</c:v>
                </c:pt>
                <c:pt idx="15615">
                  <c:v>21.4952377342657</c:v>
                </c:pt>
                <c:pt idx="15616">
                  <c:v>21.496614310489498</c:v>
                </c:pt>
                <c:pt idx="15617">
                  <c:v>21.4979908867133</c:v>
                </c:pt>
                <c:pt idx="15618">
                  <c:v>21.499367462937101</c:v>
                </c:pt>
                <c:pt idx="15619">
                  <c:v>21.5007440391608</c:v>
                </c:pt>
                <c:pt idx="15620">
                  <c:v>21.502120615384602</c:v>
                </c:pt>
                <c:pt idx="15621">
                  <c:v>21.5034971916084</c:v>
                </c:pt>
                <c:pt idx="15622">
                  <c:v>21.504873767832201</c:v>
                </c:pt>
                <c:pt idx="15623">
                  <c:v>21.506250344055999</c:v>
                </c:pt>
                <c:pt idx="15624">
                  <c:v>21.507626920279701</c:v>
                </c:pt>
                <c:pt idx="15625">
                  <c:v>21.5090034965035</c:v>
                </c:pt>
                <c:pt idx="15626">
                  <c:v>21.510380072727301</c:v>
                </c:pt>
                <c:pt idx="15627">
                  <c:v>21.511756648951099</c:v>
                </c:pt>
                <c:pt idx="15628">
                  <c:v>21.513133225174801</c:v>
                </c:pt>
                <c:pt idx="15629">
                  <c:v>21.514509801398599</c:v>
                </c:pt>
                <c:pt idx="15630">
                  <c:v>21.515886377622401</c:v>
                </c:pt>
                <c:pt idx="15631">
                  <c:v>21.517262953846199</c:v>
                </c:pt>
                <c:pt idx="15632">
                  <c:v>21.518639530069901</c:v>
                </c:pt>
                <c:pt idx="15633">
                  <c:v>21.520016106293699</c:v>
                </c:pt>
                <c:pt idx="15634">
                  <c:v>21.521392682517501</c:v>
                </c:pt>
                <c:pt idx="15635">
                  <c:v>21.522769258741299</c:v>
                </c:pt>
                <c:pt idx="15636">
                  <c:v>21.524145834965001</c:v>
                </c:pt>
                <c:pt idx="15637">
                  <c:v>21.525522411188799</c:v>
                </c:pt>
                <c:pt idx="15638">
                  <c:v>21.526898987412601</c:v>
                </c:pt>
                <c:pt idx="15639">
                  <c:v>21.528275563636399</c:v>
                </c:pt>
                <c:pt idx="15640">
                  <c:v>21.529652139860101</c:v>
                </c:pt>
                <c:pt idx="15641">
                  <c:v>21.531028716083899</c:v>
                </c:pt>
                <c:pt idx="15642">
                  <c:v>21.532405292307701</c:v>
                </c:pt>
                <c:pt idx="15643">
                  <c:v>21.533781868531499</c:v>
                </c:pt>
                <c:pt idx="15644">
                  <c:v>21.535158444755201</c:v>
                </c:pt>
                <c:pt idx="15645">
                  <c:v>21.536535020978999</c:v>
                </c:pt>
                <c:pt idx="15646">
                  <c:v>21.5379115972028</c:v>
                </c:pt>
                <c:pt idx="15647">
                  <c:v>21.539288173426598</c:v>
                </c:pt>
                <c:pt idx="15648">
                  <c:v>21.5406647496504</c:v>
                </c:pt>
                <c:pt idx="15649">
                  <c:v>21.542041325874099</c:v>
                </c:pt>
                <c:pt idx="15650">
                  <c:v>21.5434179020979</c:v>
                </c:pt>
                <c:pt idx="15651">
                  <c:v>21.544794478321698</c:v>
                </c:pt>
                <c:pt idx="15652">
                  <c:v>21.5461710545455</c:v>
                </c:pt>
                <c:pt idx="15653">
                  <c:v>21.547547630769198</c:v>
                </c:pt>
                <c:pt idx="15654">
                  <c:v>21.548924206993</c:v>
                </c:pt>
                <c:pt idx="15655">
                  <c:v>21.550300783216802</c:v>
                </c:pt>
                <c:pt idx="15656">
                  <c:v>21.5516773594406</c:v>
                </c:pt>
                <c:pt idx="15657">
                  <c:v>21.553053935664298</c:v>
                </c:pt>
                <c:pt idx="15658">
                  <c:v>21.5544305118881</c:v>
                </c:pt>
                <c:pt idx="15659">
                  <c:v>21.555807088111901</c:v>
                </c:pt>
                <c:pt idx="15660">
                  <c:v>21.5571836643357</c:v>
                </c:pt>
                <c:pt idx="15661">
                  <c:v>21.558560240559402</c:v>
                </c:pt>
                <c:pt idx="15662">
                  <c:v>21.5599368167832</c:v>
                </c:pt>
                <c:pt idx="15663">
                  <c:v>21.561313393007001</c:v>
                </c:pt>
                <c:pt idx="15664">
                  <c:v>21.562689969230799</c:v>
                </c:pt>
                <c:pt idx="15665">
                  <c:v>21.564066545454502</c:v>
                </c:pt>
                <c:pt idx="15666">
                  <c:v>21.5654431216783</c:v>
                </c:pt>
                <c:pt idx="15667">
                  <c:v>21.566819697902101</c:v>
                </c:pt>
                <c:pt idx="15668">
                  <c:v>21.568196274125899</c:v>
                </c:pt>
                <c:pt idx="15669">
                  <c:v>21.569572850349701</c:v>
                </c:pt>
                <c:pt idx="15670">
                  <c:v>21.570949426573399</c:v>
                </c:pt>
                <c:pt idx="15671">
                  <c:v>21.572326002797201</c:v>
                </c:pt>
                <c:pt idx="15672">
                  <c:v>21.573702579020999</c:v>
                </c:pt>
                <c:pt idx="15673">
                  <c:v>21.575079155244801</c:v>
                </c:pt>
                <c:pt idx="15674">
                  <c:v>21.576455731468499</c:v>
                </c:pt>
                <c:pt idx="15675">
                  <c:v>21.577832307692301</c:v>
                </c:pt>
                <c:pt idx="15676">
                  <c:v>21.579208883916099</c:v>
                </c:pt>
                <c:pt idx="15677">
                  <c:v>21.580585460139901</c:v>
                </c:pt>
                <c:pt idx="15678">
                  <c:v>21.581962036363599</c:v>
                </c:pt>
                <c:pt idx="15679">
                  <c:v>21.583338612587401</c:v>
                </c:pt>
                <c:pt idx="15680">
                  <c:v>21.584715188811199</c:v>
                </c:pt>
                <c:pt idx="15681">
                  <c:v>21.586091765035</c:v>
                </c:pt>
                <c:pt idx="15682">
                  <c:v>21.587468341258699</c:v>
                </c:pt>
                <c:pt idx="15683">
                  <c:v>21.588844917482501</c:v>
                </c:pt>
                <c:pt idx="15684">
                  <c:v>21.590221493706299</c:v>
                </c:pt>
                <c:pt idx="15685">
                  <c:v>21.5915980699301</c:v>
                </c:pt>
                <c:pt idx="15686">
                  <c:v>21.592974646153898</c:v>
                </c:pt>
                <c:pt idx="15687">
                  <c:v>21.5943512223776</c:v>
                </c:pt>
                <c:pt idx="15688">
                  <c:v>21.595727798601398</c:v>
                </c:pt>
                <c:pt idx="15689">
                  <c:v>21.5971043748252</c:v>
                </c:pt>
                <c:pt idx="15690">
                  <c:v>21.598480951049002</c:v>
                </c:pt>
                <c:pt idx="15691">
                  <c:v>21.5998575272727</c:v>
                </c:pt>
                <c:pt idx="15692">
                  <c:v>21.601234103496498</c:v>
                </c:pt>
                <c:pt idx="15693">
                  <c:v>21.6026106797203</c:v>
                </c:pt>
                <c:pt idx="15694">
                  <c:v>21.603987255944102</c:v>
                </c:pt>
                <c:pt idx="15695">
                  <c:v>21.6053638321678</c:v>
                </c:pt>
                <c:pt idx="15696">
                  <c:v>21.606740408391602</c:v>
                </c:pt>
                <c:pt idx="15697">
                  <c:v>21.6081169846154</c:v>
                </c:pt>
                <c:pt idx="15698">
                  <c:v>21.609493560839201</c:v>
                </c:pt>
                <c:pt idx="15699">
                  <c:v>21.6108701370629</c:v>
                </c:pt>
                <c:pt idx="15700">
                  <c:v>21.612246713286702</c:v>
                </c:pt>
                <c:pt idx="15701">
                  <c:v>21.6136232895105</c:v>
                </c:pt>
                <c:pt idx="15702">
                  <c:v>21.614999865734301</c:v>
                </c:pt>
                <c:pt idx="15703">
                  <c:v>21.616376441958</c:v>
                </c:pt>
                <c:pt idx="15704">
                  <c:v>21.617753018181801</c:v>
                </c:pt>
                <c:pt idx="15705">
                  <c:v>21.619129594405599</c:v>
                </c:pt>
                <c:pt idx="15706">
                  <c:v>21.620506170629401</c:v>
                </c:pt>
                <c:pt idx="15707">
                  <c:v>21.6218827468531</c:v>
                </c:pt>
                <c:pt idx="15708">
                  <c:v>21.623259323076901</c:v>
                </c:pt>
                <c:pt idx="15709">
                  <c:v>21.624635899300699</c:v>
                </c:pt>
                <c:pt idx="15710">
                  <c:v>21.626012475524501</c:v>
                </c:pt>
                <c:pt idx="15711">
                  <c:v>21.627389051748299</c:v>
                </c:pt>
                <c:pt idx="15712">
                  <c:v>21.628765627972001</c:v>
                </c:pt>
                <c:pt idx="15713">
                  <c:v>21.630142204195799</c:v>
                </c:pt>
                <c:pt idx="15714">
                  <c:v>21.631518780419601</c:v>
                </c:pt>
                <c:pt idx="15715">
                  <c:v>21.632895356643399</c:v>
                </c:pt>
                <c:pt idx="15716">
                  <c:v>21.634271932867101</c:v>
                </c:pt>
                <c:pt idx="15717">
                  <c:v>21.635648509090899</c:v>
                </c:pt>
                <c:pt idx="15718">
                  <c:v>21.637025085314701</c:v>
                </c:pt>
                <c:pt idx="15719">
                  <c:v>21.638401661538499</c:v>
                </c:pt>
                <c:pt idx="15720">
                  <c:v>21.639778237762201</c:v>
                </c:pt>
                <c:pt idx="15721">
                  <c:v>21.641154813985999</c:v>
                </c:pt>
                <c:pt idx="15722">
                  <c:v>21.6425313902098</c:v>
                </c:pt>
                <c:pt idx="15723">
                  <c:v>21.643907966433598</c:v>
                </c:pt>
                <c:pt idx="15724">
                  <c:v>21.645284542657301</c:v>
                </c:pt>
                <c:pt idx="15725">
                  <c:v>21.646661118881099</c:v>
                </c:pt>
                <c:pt idx="15726">
                  <c:v>21.6480376951049</c:v>
                </c:pt>
                <c:pt idx="15727">
                  <c:v>21.649414271328698</c:v>
                </c:pt>
                <c:pt idx="15728">
                  <c:v>21.6507908475525</c:v>
                </c:pt>
                <c:pt idx="15729">
                  <c:v>21.652167423776199</c:v>
                </c:pt>
                <c:pt idx="15730">
                  <c:v>21.653544</c:v>
                </c:pt>
                <c:pt idx="15731">
                  <c:v>21.654920576223802</c:v>
                </c:pt>
                <c:pt idx="15732">
                  <c:v>21.6562971524476</c:v>
                </c:pt>
                <c:pt idx="15733">
                  <c:v>21.657673728671298</c:v>
                </c:pt>
                <c:pt idx="15734">
                  <c:v>21.6590503048951</c:v>
                </c:pt>
                <c:pt idx="15735">
                  <c:v>21.660426881118902</c:v>
                </c:pt>
                <c:pt idx="15736">
                  <c:v>21.6618034573427</c:v>
                </c:pt>
                <c:pt idx="15737">
                  <c:v>21.663180033566402</c:v>
                </c:pt>
                <c:pt idx="15738">
                  <c:v>21.6645566097902</c:v>
                </c:pt>
                <c:pt idx="15739">
                  <c:v>21.665933186014001</c:v>
                </c:pt>
                <c:pt idx="15740">
                  <c:v>21.667309762237799</c:v>
                </c:pt>
                <c:pt idx="15741">
                  <c:v>21.668686338461502</c:v>
                </c:pt>
                <c:pt idx="15742">
                  <c:v>21.6700629146853</c:v>
                </c:pt>
                <c:pt idx="15743">
                  <c:v>21.671439490909101</c:v>
                </c:pt>
                <c:pt idx="15744">
                  <c:v>21.672816067132899</c:v>
                </c:pt>
                <c:pt idx="15745">
                  <c:v>21.674192643356601</c:v>
                </c:pt>
                <c:pt idx="15746">
                  <c:v>21.6755692195804</c:v>
                </c:pt>
                <c:pt idx="15747">
                  <c:v>21.676945795804201</c:v>
                </c:pt>
                <c:pt idx="15748">
                  <c:v>21.678322372027999</c:v>
                </c:pt>
                <c:pt idx="15749">
                  <c:v>21.679698948251801</c:v>
                </c:pt>
                <c:pt idx="15750">
                  <c:v>21.681075524475499</c:v>
                </c:pt>
                <c:pt idx="15751">
                  <c:v>21.682452100699301</c:v>
                </c:pt>
                <c:pt idx="15752">
                  <c:v>21.683828676923099</c:v>
                </c:pt>
                <c:pt idx="15753">
                  <c:v>21.685205253146901</c:v>
                </c:pt>
                <c:pt idx="15754">
                  <c:v>21.686581829370599</c:v>
                </c:pt>
                <c:pt idx="15755">
                  <c:v>21.687958405594401</c:v>
                </c:pt>
                <c:pt idx="15756">
                  <c:v>21.689334981818199</c:v>
                </c:pt>
                <c:pt idx="15757">
                  <c:v>21.690711558042</c:v>
                </c:pt>
                <c:pt idx="15758">
                  <c:v>21.692088134265699</c:v>
                </c:pt>
                <c:pt idx="15759">
                  <c:v>21.693464710489501</c:v>
                </c:pt>
                <c:pt idx="15760">
                  <c:v>21.694841286713299</c:v>
                </c:pt>
                <c:pt idx="15761">
                  <c:v>21.6962178629371</c:v>
                </c:pt>
                <c:pt idx="15762">
                  <c:v>21.697594439160799</c:v>
                </c:pt>
                <c:pt idx="15763">
                  <c:v>21.6989710153846</c:v>
                </c:pt>
                <c:pt idx="15764">
                  <c:v>21.700347591608399</c:v>
                </c:pt>
                <c:pt idx="15765">
                  <c:v>21.7017241678322</c:v>
                </c:pt>
                <c:pt idx="15766">
                  <c:v>21.703100744055899</c:v>
                </c:pt>
                <c:pt idx="15767">
                  <c:v>21.7044773202797</c:v>
                </c:pt>
                <c:pt idx="15768">
                  <c:v>21.705853896503498</c:v>
                </c:pt>
                <c:pt idx="15769">
                  <c:v>21.7072304727273</c:v>
                </c:pt>
                <c:pt idx="15770">
                  <c:v>21.708607048951102</c:v>
                </c:pt>
                <c:pt idx="15771">
                  <c:v>21.7099836251748</c:v>
                </c:pt>
                <c:pt idx="15772">
                  <c:v>21.711360201398598</c:v>
                </c:pt>
                <c:pt idx="15773">
                  <c:v>21.7127367776224</c:v>
                </c:pt>
                <c:pt idx="15774">
                  <c:v>21.714113353846201</c:v>
                </c:pt>
                <c:pt idx="15775">
                  <c:v>21.7154899300699</c:v>
                </c:pt>
                <c:pt idx="15776">
                  <c:v>21.716866506293702</c:v>
                </c:pt>
                <c:pt idx="15777">
                  <c:v>21.7182430825175</c:v>
                </c:pt>
                <c:pt idx="15778">
                  <c:v>21.719619658741301</c:v>
                </c:pt>
                <c:pt idx="15779">
                  <c:v>21.720996234965</c:v>
                </c:pt>
                <c:pt idx="15780">
                  <c:v>21.722372811188801</c:v>
                </c:pt>
                <c:pt idx="15781">
                  <c:v>21.7237493874126</c:v>
                </c:pt>
                <c:pt idx="15782">
                  <c:v>21.725125963636401</c:v>
                </c:pt>
                <c:pt idx="15783">
                  <c:v>21.7265025398601</c:v>
                </c:pt>
                <c:pt idx="15784">
                  <c:v>21.727879116083901</c:v>
                </c:pt>
                <c:pt idx="15785">
                  <c:v>21.729255692307699</c:v>
                </c:pt>
                <c:pt idx="15786">
                  <c:v>21.730632268531501</c:v>
                </c:pt>
                <c:pt idx="15787">
                  <c:v>21.732008844755299</c:v>
                </c:pt>
                <c:pt idx="15788">
                  <c:v>21.733385420979001</c:v>
                </c:pt>
                <c:pt idx="15789">
                  <c:v>21.734761997202799</c:v>
                </c:pt>
                <c:pt idx="15790">
                  <c:v>21.736138573426601</c:v>
                </c:pt>
                <c:pt idx="15791">
                  <c:v>21.737515149650399</c:v>
                </c:pt>
                <c:pt idx="15792">
                  <c:v>21.738891725874101</c:v>
                </c:pt>
                <c:pt idx="15793">
                  <c:v>21.740268302097899</c:v>
                </c:pt>
                <c:pt idx="15794">
                  <c:v>21.741644878321701</c:v>
                </c:pt>
                <c:pt idx="15795">
                  <c:v>21.743021454545499</c:v>
                </c:pt>
                <c:pt idx="15796">
                  <c:v>21.744398030769201</c:v>
                </c:pt>
                <c:pt idx="15797">
                  <c:v>21.745774606992999</c:v>
                </c:pt>
                <c:pt idx="15798">
                  <c:v>21.747151183216801</c:v>
                </c:pt>
                <c:pt idx="15799">
                  <c:v>21.748527759440599</c:v>
                </c:pt>
                <c:pt idx="15800">
                  <c:v>21.749904335664301</c:v>
                </c:pt>
                <c:pt idx="15801">
                  <c:v>21.751280911888099</c:v>
                </c:pt>
                <c:pt idx="15802">
                  <c:v>21.7526574881119</c:v>
                </c:pt>
                <c:pt idx="15803">
                  <c:v>21.754034064335698</c:v>
                </c:pt>
                <c:pt idx="15804">
                  <c:v>21.755410640559401</c:v>
                </c:pt>
                <c:pt idx="15805">
                  <c:v>21.756787216783199</c:v>
                </c:pt>
                <c:pt idx="15806">
                  <c:v>21.758163793007</c:v>
                </c:pt>
                <c:pt idx="15807">
                  <c:v>21.759540369230798</c:v>
                </c:pt>
                <c:pt idx="15808">
                  <c:v>21.7609169454546</c:v>
                </c:pt>
                <c:pt idx="15809">
                  <c:v>21.762293521678298</c:v>
                </c:pt>
                <c:pt idx="15810">
                  <c:v>21.7636700979021</c:v>
                </c:pt>
                <c:pt idx="15811">
                  <c:v>21.765046674125902</c:v>
                </c:pt>
                <c:pt idx="15812">
                  <c:v>21.7664232503497</c:v>
                </c:pt>
                <c:pt idx="15813">
                  <c:v>21.767799826573398</c:v>
                </c:pt>
                <c:pt idx="15814">
                  <c:v>21.7691764027972</c:v>
                </c:pt>
                <c:pt idx="15815">
                  <c:v>21.770552979021002</c:v>
                </c:pt>
                <c:pt idx="15816">
                  <c:v>21.7719295552448</c:v>
                </c:pt>
                <c:pt idx="15817">
                  <c:v>21.773306131468502</c:v>
                </c:pt>
                <c:pt idx="15818">
                  <c:v>21.7746827076923</c:v>
                </c:pt>
                <c:pt idx="15819">
                  <c:v>21.776059283916101</c:v>
                </c:pt>
                <c:pt idx="15820">
                  <c:v>21.777435860139899</c:v>
                </c:pt>
                <c:pt idx="15821">
                  <c:v>21.778812436363602</c:v>
                </c:pt>
                <c:pt idx="15822">
                  <c:v>21.7801890125874</c:v>
                </c:pt>
                <c:pt idx="15823">
                  <c:v>21.781565588811201</c:v>
                </c:pt>
                <c:pt idx="15824">
                  <c:v>21.782942165034999</c:v>
                </c:pt>
                <c:pt idx="15825">
                  <c:v>21.784318741258701</c:v>
                </c:pt>
                <c:pt idx="15826">
                  <c:v>21.785695317482499</c:v>
                </c:pt>
                <c:pt idx="15827">
                  <c:v>21.787071893706301</c:v>
                </c:pt>
                <c:pt idx="15828">
                  <c:v>21.788448469930099</c:v>
                </c:pt>
                <c:pt idx="15829">
                  <c:v>21.789825046153801</c:v>
                </c:pt>
                <c:pt idx="15830">
                  <c:v>21.791201622377599</c:v>
                </c:pt>
                <c:pt idx="15831">
                  <c:v>21.792578198601401</c:v>
                </c:pt>
                <c:pt idx="15832">
                  <c:v>21.793954774825199</c:v>
                </c:pt>
                <c:pt idx="15833">
                  <c:v>21.795331351049001</c:v>
                </c:pt>
                <c:pt idx="15834">
                  <c:v>21.796707927272699</c:v>
                </c:pt>
                <c:pt idx="15835">
                  <c:v>21.798084503496501</c:v>
                </c:pt>
                <c:pt idx="15836">
                  <c:v>21.799461079720299</c:v>
                </c:pt>
                <c:pt idx="15837">
                  <c:v>21.8008376559441</c:v>
                </c:pt>
                <c:pt idx="15838">
                  <c:v>21.802214232167799</c:v>
                </c:pt>
                <c:pt idx="15839">
                  <c:v>21.803590808391601</c:v>
                </c:pt>
                <c:pt idx="15840">
                  <c:v>21.804967384615399</c:v>
                </c:pt>
                <c:pt idx="15841">
                  <c:v>21.8063439608392</c:v>
                </c:pt>
                <c:pt idx="15842">
                  <c:v>21.807720537062899</c:v>
                </c:pt>
                <c:pt idx="15843">
                  <c:v>21.8090971132867</c:v>
                </c:pt>
                <c:pt idx="15844">
                  <c:v>21.810473689510498</c:v>
                </c:pt>
                <c:pt idx="15845">
                  <c:v>21.8118502657343</c:v>
                </c:pt>
                <c:pt idx="15846">
                  <c:v>21.813226841957999</c:v>
                </c:pt>
                <c:pt idx="15847">
                  <c:v>21.8146034181818</c:v>
                </c:pt>
                <c:pt idx="15848">
                  <c:v>21.815979994405598</c:v>
                </c:pt>
                <c:pt idx="15849">
                  <c:v>21.8173565706294</c:v>
                </c:pt>
                <c:pt idx="15850">
                  <c:v>21.818733146853202</c:v>
                </c:pt>
                <c:pt idx="15851">
                  <c:v>21.8201097230769</c:v>
                </c:pt>
                <c:pt idx="15852">
                  <c:v>21.821486299300702</c:v>
                </c:pt>
                <c:pt idx="15853">
                  <c:v>21.8228628755245</c:v>
                </c:pt>
                <c:pt idx="15854">
                  <c:v>21.824239451748301</c:v>
                </c:pt>
                <c:pt idx="15855">
                  <c:v>21.825616027972</c:v>
                </c:pt>
                <c:pt idx="15856">
                  <c:v>21.826992604195802</c:v>
                </c:pt>
                <c:pt idx="15857">
                  <c:v>21.8283691804196</c:v>
                </c:pt>
                <c:pt idx="15858">
                  <c:v>21.829745756643401</c:v>
                </c:pt>
                <c:pt idx="15859">
                  <c:v>21.8311223328671</c:v>
                </c:pt>
                <c:pt idx="15860">
                  <c:v>21.832498909090901</c:v>
                </c:pt>
                <c:pt idx="15861">
                  <c:v>21.833875485314699</c:v>
                </c:pt>
                <c:pt idx="15862">
                  <c:v>21.835252061538501</c:v>
                </c:pt>
                <c:pt idx="15863">
                  <c:v>21.8366286377622</c:v>
                </c:pt>
                <c:pt idx="15864">
                  <c:v>21.838005213986001</c:v>
                </c:pt>
                <c:pt idx="15865">
                  <c:v>21.839381790209799</c:v>
                </c:pt>
                <c:pt idx="15866">
                  <c:v>21.840758366433601</c:v>
                </c:pt>
                <c:pt idx="15867">
                  <c:v>21.842134942657299</c:v>
                </c:pt>
                <c:pt idx="15868">
                  <c:v>21.843511518881101</c:v>
                </c:pt>
                <c:pt idx="15869">
                  <c:v>21.844888095104899</c:v>
                </c:pt>
                <c:pt idx="15870">
                  <c:v>21.846264671328701</c:v>
                </c:pt>
                <c:pt idx="15871">
                  <c:v>21.847641247552499</c:v>
                </c:pt>
                <c:pt idx="15872">
                  <c:v>21.849017823776201</c:v>
                </c:pt>
                <c:pt idx="15873">
                  <c:v>21.850394399999999</c:v>
                </c:pt>
                <c:pt idx="15874">
                  <c:v>21.851770976223801</c:v>
                </c:pt>
                <c:pt idx="15875">
                  <c:v>21.853147552447599</c:v>
                </c:pt>
                <c:pt idx="15876">
                  <c:v>21.854524128671301</c:v>
                </c:pt>
                <c:pt idx="15877">
                  <c:v>21.855900704895099</c:v>
                </c:pt>
                <c:pt idx="15878">
                  <c:v>21.8572772811189</c:v>
                </c:pt>
                <c:pt idx="15879">
                  <c:v>21.858653857342699</c:v>
                </c:pt>
                <c:pt idx="15880">
                  <c:v>21.860030433566401</c:v>
                </c:pt>
                <c:pt idx="15881">
                  <c:v>21.861407009790199</c:v>
                </c:pt>
                <c:pt idx="15882">
                  <c:v>21.862783586014</c:v>
                </c:pt>
                <c:pt idx="15883">
                  <c:v>21.864160162237798</c:v>
                </c:pt>
                <c:pt idx="15884">
                  <c:v>21.8655367384615</c:v>
                </c:pt>
                <c:pt idx="15885">
                  <c:v>21.866913314685299</c:v>
                </c:pt>
                <c:pt idx="15886">
                  <c:v>21.8682898909091</c:v>
                </c:pt>
                <c:pt idx="15887">
                  <c:v>21.869666467132902</c:v>
                </c:pt>
                <c:pt idx="15888">
                  <c:v>21.8710430433566</c:v>
                </c:pt>
                <c:pt idx="15889">
                  <c:v>21.872419619580398</c:v>
                </c:pt>
                <c:pt idx="15890">
                  <c:v>21.8737961958042</c:v>
                </c:pt>
                <c:pt idx="15891">
                  <c:v>21.875172772028002</c:v>
                </c:pt>
                <c:pt idx="15892">
                  <c:v>21.8765493482518</c:v>
                </c:pt>
                <c:pt idx="15893">
                  <c:v>21.877925924475502</c:v>
                </c:pt>
                <c:pt idx="15894">
                  <c:v>21.8793025006993</c:v>
                </c:pt>
                <c:pt idx="15895">
                  <c:v>21.880679076923101</c:v>
                </c:pt>
                <c:pt idx="15896">
                  <c:v>21.882055653146899</c:v>
                </c:pt>
                <c:pt idx="15897">
                  <c:v>21.883432229370602</c:v>
                </c:pt>
                <c:pt idx="15898">
                  <c:v>21.8848088055944</c:v>
                </c:pt>
                <c:pt idx="15899">
                  <c:v>21.886185381818201</c:v>
                </c:pt>
                <c:pt idx="15900">
                  <c:v>21.887561958041999</c:v>
                </c:pt>
                <c:pt idx="15901">
                  <c:v>21.888938534265701</c:v>
                </c:pt>
                <c:pt idx="15902">
                  <c:v>21.8903151104895</c:v>
                </c:pt>
                <c:pt idx="15903">
                  <c:v>21.891691686713301</c:v>
                </c:pt>
                <c:pt idx="15904">
                  <c:v>21.893068262937099</c:v>
                </c:pt>
                <c:pt idx="15905">
                  <c:v>21.894444839160801</c:v>
                </c:pt>
                <c:pt idx="15906">
                  <c:v>21.895821415384599</c:v>
                </c:pt>
                <c:pt idx="15907">
                  <c:v>21.897197991608401</c:v>
                </c:pt>
                <c:pt idx="15908">
                  <c:v>21.898574567832199</c:v>
                </c:pt>
                <c:pt idx="15909">
                  <c:v>21.899951144055901</c:v>
                </c:pt>
                <c:pt idx="15910">
                  <c:v>21.901327720279699</c:v>
                </c:pt>
                <c:pt idx="15911">
                  <c:v>21.902704296503501</c:v>
                </c:pt>
                <c:pt idx="15912">
                  <c:v>21.904080872727299</c:v>
                </c:pt>
                <c:pt idx="15913">
                  <c:v>21.9054574489511</c:v>
                </c:pt>
                <c:pt idx="15914">
                  <c:v>21.906834025174799</c:v>
                </c:pt>
                <c:pt idx="15915">
                  <c:v>21.908210601398601</c:v>
                </c:pt>
                <c:pt idx="15916">
                  <c:v>21.909587177622399</c:v>
                </c:pt>
                <c:pt idx="15917">
                  <c:v>21.9109637538462</c:v>
                </c:pt>
                <c:pt idx="15918">
                  <c:v>21.912340330069899</c:v>
                </c:pt>
                <c:pt idx="15919">
                  <c:v>21.913716906293701</c:v>
                </c:pt>
                <c:pt idx="15920">
                  <c:v>21.915093482517499</c:v>
                </c:pt>
                <c:pt idx="15921">
                  <c:v>21.9164700587413</c:v>
                </c:pt>
                <c:pt idx="15922">
                  <c:v>21.917846634964999</c:v>
                </c:pt>
                <c:pt idx="15923">
                  <c:v>21.9192232111888</c:v>
                </c:pt>
                <c:pt idx="15924">
                  <c:v>21.920599787412598</c:v>
                </c:pt>
                <c:pt idx="15925">
                  <c:v>21.9219763636364</c:v>
                </c:pt>
                <c:pt idx="15926">
                  <c:v>21.923352939860099</c:v>
                </c:pt>
                <c:pt idx="15927">
                  <c:v>21.9247295160839</c:v>
                </c:pt>
                <c:pt idx="15928">
                  <c:v>21.926106092307698</c:v>
                </c:pt>
                <c:pt idx="15929">
                  <c:v>21.9274826685315</c:v>
                </c:pt>
                <c:pt idx="15930">
                  <c:v>21.928859244755198</c:v>
                </c:pt>
                <c:pt idx="15931">
                  <c:v>21.930235820979</c:v>
                </c:pt>
                <c:pt idx="15932">
                  <c:v>21.931612397202802</c:v>
                </c:pt>
                <c:pt idx="15933">
                  <c:v>21.9329889734266</c:v>
                </c:pt>
                <c:pt idx="15934">
                  <c:v>21.934365549650401</c:v>
                </c:pt>
                <c:pt idx="15935">
                  <c:v>21.9357421258741</c:v>
                </c:pt>
                <c:pt idx="15936">
                  <c:v>21.937118702097901</c:v>
                </c:pt>
                <c:pt idx="15937">
                  <c:v>21.9384952783217</c:v>
                </c:pt>
                <c:pt idx="15938">
                  <c:v>21.939871854545501</c:v>
                </c:pt>
                <c:pt idx="15939">
                  <c:v>21.9412484307692</c:v>
                </c:pt>
                <c:pt idx="15940">
                  <c:v>21.942625006993001</c:v>
                </c:pt>
                <c:pt idx="15941">
                  <c:v>21.944001583216799</c:v>
                </c:pt>
                <c:pt idx="15942">
                  <c:v>21.945378159440601</c:v>
                </c:pt>
                <c:pt idx="15943">
                  <c:v>21.9467547356643</c:v>
                </c:pt>
                <c:pt idx="15944">
                  <c:v>21.948131311888101</c:v>
                </c:pt>
                <c:pt idx="15945">
                  <c:v>21.949507888111899</c:v>
                </c:pt>
                <c:pt idx="15946">
                  <c:v>21.950884464335701</c:v>
                </c:pt>
                <c:pt idx="15947">
                  <c:v>21.952261040559399</c:v>
                </c:pt>
                <c:pt idx="15948">
                  <c:v>21.953637616783201</c:v>
                </c:pt>
                <c:pt idx="15949">
                  <c:v>21.955014193006999</c:v>
                </c:pt>
                <c:pt idx="15950">
                  <c:v>21.956390769230801</c:v>
                </c:pt>
                <c:pt idx="15951">
                  <c:v>21.957767345454599</c:v>
                </c:pt>
                <c:pt idx="15952">
                  <c:v>21.959143921678301</c:v>
                </c:pt>
                <c:pt idx="15953">
                  <c:v>21.960520497902099</c:v>
                </c:pt>
                <c:pt idx="15954">
                  <c:v>21.961897074125901</c:v>
                </c:pt>
                <c:pt idx="15955">
                  <c:v>21.963273650349699</c:v>
                </c:pt>
                <c:pt idx="15956">
                  <c:v>21.964650226573401</c:v>
                </c:pt>
                <c:pt idx="15957">
                  <c:v>21.966026802797199</c:v>
                </c:pt>
                <c:pt idx="15958">
                  <c:v>21.967403379021</c:v>
                </c:pt>
                <c:pt idx="15959">
                  <c:v>21.968779955244798</c:v>
                </c:pt>
                <c:pt idx="15960">
                  <c:v>21.970156531468501</c:v>
                </c:pt>
                <c:pt idx="15961">
                  <c:v>21.971533107692299</c:v>
                </c:pt>
                <c:pt idx="15962">
                  <c:v>21.9729096839161</c:v>
                </c:pt>
                <c:pt idx="15963">
                  <c:v>21.974286260139898</c:v>
                </c:pt>
                <c:pt idx="15964">
                  <c:v>21.9756628363636</c:v>
                </c:pt>
                <c:pt idx="15965">
                  <c:v>21.977039412587398</c:v>
                </c:pt>
                <c:pt idx="15966">
                  <c:v>21.9784159888112</c:v>
                </c:pt>
                <c:pt idx="15967">
                  <c:v>21.979792565035002</c:v>
                </c:pt>
                <c:pt idx="15968">
                  <c:v>21.9811691412587</c:v>
                </c:pt>
                <c:pt idx="15969">
                  <c:v>21.982545717482498</c:v>
                </c:pt>
                <c:pt idx="15970">
                  <c:v>21.9839222937063</c:v>
                </c:pt>
                <c:pt idx="15971">
                  <c:v>21.985298869930102</c:v>
                </c:pt>
                <c:pt idx="15972">
                  <c:v>21.9866754461539</c:v>
                </c:pt>
                <c:pt idx="15973">
                  <c:v>21.988052022377602</c:v>
                </c:pt>
                <c:pt idx="15974">
                  <c:v>21.9894285986014</c:v>
                </c:pt>
                <c:pt idx="15975">
                  <c:v>21.990805174825201</c:v>
                </c:pt>
                <c:pt idx="15976">
                  <c:v>21.992181751048999</c:v>
                </c:pt>
                <c:pt idx="15977">
                  <c:v>21.993558327272702</c:v>
                </c:pt>
                <c:pt idx="15978">
                  <c:v>21.9949349034965</c:v>
                </c:pt>
                <c:pt idx="15979">
                  <c:v>21.996311479720301</c:v>
                </c:pt>
                <c:pt idx="15980">
                  <c:v>21.997688055944099</c:v>
                </c:pt>
                <c:pt idx="15981">
                  <c:v>21.999064632167801</c:v>
                </c:pt>
                <c:pt idx="15982">
                  <c:v>22.000441208391599</c:v>
                </c:pt>
                <c:pt idx="15983">
                  <c:v>22.001817784615401</c:v>
                </c:pt>
                <c:pt idx="15984">
                  <c:v>22.003194360839199</c:v>
                </c:pt>
                <c:pt idx="15985">
                  <c:v>22.004570937062901</c:v>
                </c:pt>
                <c:pt idx="15986">
                  <c:v>22.005947513286699</c:v>
                </c:pt>
                <c:pt idx="15987">
                  <c:v>22.007324089510501</c:v>
                </c:pt>
                <c:pt idx="15988">
                  <c:v>22.008700665734299</c:v>
                </c:pt>
                <c:pt idx="15989">
                  <c:v>22.010077241958001</c:v>
                </c:pt>
                <c:pt idx="15990">
                  <c:v>22.011453818181799</c:v>
                </c:pt>
                <c:pt idx="15991">
                  <c:v>22.012830394405601</c:v>
                </c:pt>
                <c:pt idx="15992">
                  <c:v>22.014206970629399</c:v>
                </c:pt>
                <c:pt idx="15993">
                  <c:v>22.0155835468532</c:v>
                </c:pt>
                <c:pt idx="15994">
                  <c:v>22.016960123076899</c:v>
                </c:pt>
                <c:pt idx="15995">
                  <c:v>22.018336699300701</c:v>
                </c:pt>
                <c:pt idx="15996">
                  <c:v>22.019713275524499</c:v>
                </c:pt>
                <c:pt idx="15997">
                  <c:v>22.0210898517483</c:v>
                </c:pt>
                <c:pt idx="15998">
                  <c:v>22.022466427971999</c:v>
                </c:pt>
                <c:pt idx="15999">
                  <c:v>22.0238430041958</c:v>
                </c:pt>
                <c:pt idx="16000">
                  <c:v>22.025219580419598</c:v>
                </c:pt>
                <c:pt idx="16001">
                  <c:v>22.0265961566434</c:v>
                </c:pt>
                <c:pt idx="16002">
                  <c:v>22.027972732867099</c:v>
                </c:pt>
                <c:pt idx="16003">
                  <c:v>22.0293493090909</c:v>
                </c:pt>
                <c:pt idx="16004">
                  <c:v>22.030725885314698</c:v>
                </c:pt>
                <c:pt idx="16005">
                  <c:v>22.0321024615385</c:v>
                </c:pt>
                <c:pt idx="16006">
                  <c:v>22.033479037762199</c:v>
                </c:pt>
                <c:pt idx="16007">
                  <c:v>22.034855613986</c:v>
                </c:pt>
                <c:pt idx="16008">
                  <c:v>22.036232190209802</c:v>
                </c:pt>
                <c:pt idx="16009">
                  <c:v>22.0376087664336</c:v>
                </c:pt>
                <c:pt idx="16010">
                  <c:v>22.038985342657298</c:v>
                </c:pt>
                <c:pt idx="16011">
                  <c:v>22.0403619188811</c:v>
                </c:pt>
                <c:pt idx="16012">
                  <c:v>22.041738495104902</c:v>
                </c:pt>
                <c:pt idx="16013">
                  <c:v>22.0431150713287</c:v>
                </c:pt>
                <c:pt idx="16014">
                  <c:v>22.044491647552402</c:v>
                </c:pt>
                <c:pt idx="16015">
                  <c:v>22.0458682237762</c:v>
                </c:pt>
                <c:pt idx="16016">
                  <c:v>22.047244800000001</c:v>
                </c:pt>
                <c:pt idx="16017">
                  <c:v>22.048621376223799</c:v>
                </c:pt>
                <c:pt idx="16018">
                  <c:v>22.049997952447601</c:v>
                </c:pt>
                <c:pt idx="16019">
                  <c:v>22.0513745286713</c:v>
                </c:pt>
                <c:pt idx="16020">
                  <c:v>22.052751104895101</c:v>
                </c:pt>
                <c:pt idx="16021">
                  <c:v>22.054127681118899</c:v>
                </c:pt>
                <c:pt idx="16022">
                  <c:v>22.055504257342701</c:v>
                </c:pt>
                <c:pt idx="16023">
                  <c:v>22.0568808335664</c:v>
                </c:pt>
                <c:pt idx="16024">
                  <c:v>22.058257409790201</c:v>
                </c:pt>
                <c:pt idx="16025">
                  <c:v>22.059633986013999</c:v>
                </c:pt>
                <c:pt idx="16026">
                  <c:v>22.061010562237801</c:v>
                </c:pt>
                <c:pt idx="16027">
                  <c:v>22.062387138461499</c:v>
                </c:pt>
                <c:pt idx="16028">
                  <c:v>22.063763714685301</c:v>
                </c:pt>
                <c:pt idx="16029">
                  <c:v>22.065140290909099</c:v>
                </c:pt>
                <c:pt idx="16030">
                  <c:v>22.066516867132901</c:v>
                </c:pt>
                <c:pt idx="16031">
                  <c:v>22.067893443356599</c:v>
                </c:pt>
                <c:pt idx="16032">
                  <c:v>22.069270019580401</c:v>
                </c:pt>
                <c:pt idx="16033">
                  <c:v>22.070646595804199</c:v>
                </c:pt>
                <c:pt idx="16034">
                  <c:v>22.072023172028</c:v>
                </c:pt>
                <c:pt idx="16035">
                  <c:v>22.073399748251799</c:v>
                </c:pt>
                <c:pt idx="16036">
                  <c:v>22.074776324475501</c:v>
                </c:pt>
                <c:pt idx="16037">
                  <c:v>22.076152900699299</c:v>
                </c:pt>
                <c:pt idx="16038">
                  <c:v>22.0775294769231</c:v>
                </c:pt>
                <c:pt idx="16039">
                  <c:v>22.078906053146898</c:v>
                </c:pt>
                <c:pt idx="16040">
                  <c:v>22.0802826293706</c:v>
                </c:pt>
                <c:pt idx="16041">
                  <c:v>22.081659205594399</c:v>
                </c:pt>
                <c:pt idx="16042">
                  <c:v>22.0830357818182</c:v>
                </c:pt>
                <c:pt idx="16043">
                  <c:v>22.084412358042002</c:v>
                </c:pt>
                <c:pt idx="16044">
                  <c:v>22.0857889342657</c:v>
                </c:pt>
                <c:pt idx="16045">
                  <c:v>22.087165510489498</c:v>
                </c:pt>
                <c:pt idx="16046">
                  <c:v>22.0885420867133</c:v>
                </c:pt>
                <c:pt idx="16047">
                  <c:v>22.089918662937102</c:v>
                </c:pt>
                <c:pt idx="16048">
                  <c:v>22.0912952391608</c:v>
                </c:pt>
                <c:pt idx="16049">
                  <c:v>22.092671815384598</c:v>
                </c:pt>
                <c:pt idx="16050">
                  <c:v>22.0940483916084</c:v>
                </c:pt>
                <c:pt idx="16051">
                  <c:v>22.095424967832201</c:v>
                </c:pt>
                <c:pt idx="16052">
                  <c:v>22.0968015440559</c:v>
                </c:pt>
                <c:pt idx="16053">
                  <c:v>22.098178120279702</c:v>
                </c:pt>
                <c:pt idx="16054">
                  <c:v>22.0995546965035</c:v>
                </c:pt>
                <c:pt idx="16055">
                  <c:v>22.100931272727301</c:v>
                </c:pt>
                <c:pt idx="16056">
                  <c:v>22.102307848951099</c:v>
                </c:pt>
                <c:pt idx="16057">
                  <c:v>22.103684425174801</c:v>
                </c:pt>
                <c:pt idx="16058">
                  <c:v>22.1050610013986</c:v>
                </c:pt>
                <c:pt idx="16059">
                  <c:v>22.106437577622401</c:v>
                </c:pt>
                <c:pt idx="16060">
                  <c:v>22.107814153846199</c:v>
                </c:pt>
                <c:pt idx="16061">
                  <c:v>22.109190730069901</c:v>
                </c:pt>
                <c:pt idx="16062">
                  <c:v>22.110567306293699</c:v>
                </c:pt>
                <c:pt idx="16063">
                  <c:v>22.111943882517501</c:v>
                </c:pt>
                <c:pt idx="16064">
                  <c:v>22.113320458741299</c:v>
                </c:pt>
                <c:pt idx="16065">
                  <c:v>22.114697034965001</c:v>
                </c:pt>
                <c:pt idx="16066">
                  <c:v>22.116073611188799</c:v>
                </c:pt>
                <c:pt idx="16067">
                  <c:v>22.117450187412601</c:v>
                </c:pt>
                <c:pt idx="16068">
                  <c:v>22.118826763636399</c:v>
                </c:pt>
                <c:pt idx="16069">
                  <c:v>22.120203339860101</c:v>
                </c:pt>
                <c:pt idx="16070">
                  <c:v>22.121579916083899</c:v>
                </c:pt>
                <c:pt idx="16071">
                  <c:v>22.122956492307701</c:v>
                </c:pt>
                <c:pt idx="16072">
                  <c:v>22.124333068531499</c:v>
                </c:pt>
                <c:pt idx="16073">
                  <c:v>22.125709644755201</c:v>
                </c:pt>
                <c:pt idx="16074">
                  <c:v>22.127086220978999</c:v>
                </c:pt>
                <c:pt idx="16075">
                  <c:v>22.128462797202801</c:v>
                </c:pt>
                <c:pt idx="16076">
                  <c:v>22.129839373426599</c:v>
                </c:pt>
                <c:pt idx="16077">
                  <c:v>22.1312159496504</c:v>
                </c:pt>
                <c:pt idx="16078">
                  <c:v>22.132592525874099</c:v>
                </c:pt>
                <c:pt idx="16079">
                  <c:v>22.1339691020979</c:v>
                </c:pt>
                <c:pt idx="16080">
                  <c:v>22.135345678321698</c:v>
                </c:pt>
                <c:pt idx="16081">
                  <c:v>22.1367222545455</c:v>
                </c:pt>
                <c:pt idx="16082">
                  <c:v>22.138098830769199</c:v>
                </c:pt>
                <c:pt idx="16083">
                  <c:v>22.139475406993</c:v>
                </c:pt>
                <c:pt idx="16084">
                  <c:v>22.140851983216798</c:v>
                </c:pt>
                <c:pt idx="16085">
                  <c:v>22.1422285594406</c:v>
                </c:pt>
                <c:pt idx="16086">
                  <c:v>22.143605135664298</c:v>
                </c:pt>
                <c:pt idx="16087">
                  <c:v>22.1449817118881</c:v>
                </c:pt>
                <c:pt idx="16088">
                  <c:v>22.146358288111902</c:v>
                </c:pt>
                <c:pt idx="16089">
                  <c:v>22.1477348643357</c:v>
                </c:pt>
                <c:pt idx="16090">
                  <c:v>22.149111440559398</c:v>
                </c:pt>
                <c:pt idx="16091">
                  <c:v>22.1504880167832</c:v>
                </c:pt>
                <c:pt idx="16092">
                  <c:v>22.151864593007002</c:v>
                </c:pt>
                <c:pt idx="16093">
                  <c:v>22.1532411692308</c:v>
                </c:pt>
                <c:pt idx="16094">
                  <c:v>22.154617745454601</c:v>
                </c:pt>
                <c:pt idx="16095">
                  <c:v>22.1559943216783</c:v>
                </c:pt>
                <c:pt idx="16096">
                  <c:v>22.157370897902101</c:v>
                </c:pt>
                <c:pt idx="16097">
                  <c:v>22.158747474125899</c:v>
                </c:pt>
                <c:pt idx="16098">
                  <c:v>22.160124050349701</c:v>
                </c:pt>
                <c:pt idx="16099">
                  <c:v>22.1615006265734</c:v>
                </c:pt>
                <c:pt idx="16100">
                  <c:v>22.162877202797201</c:v>
                </c:pt>
                <c:pt idx="16101">
                  <c:v>22.164253779020999</c:v>
                </c:pt>
                <c:pt idx="16102">
                  <c:v>22.165630355244801</c:v>
                </c:pt>
                <c:pt idx="16103">
                  <c:v>22.167006931468499</c:v>
                </c:pt>
                <c:pt idx="16104">
                  <c:v>22.168383507692301</c:v>
                </c:pt>
                <c:pt idx="16105">
                  <c:v>22.169760083916099</c:v>
                </c:pt>
                <c:pt idx="16106">
                  <c:v>22.171136660139901</c:v>
                </c:pt>
                <c:pt idx="16107">
                  <c:v>22.172513236363599</c:v>
                </c:pt>
                <c:pt idx="16108">
                  <c:v>22.173889812587401</c:v>
                </c:pt>
                <c:pt idx="16109">
                  <c:v>22.175266388811199</c:v>
                </c:pt>
                <c:pt idx="16110">
                  <c:v>22.176642965035001</c:v>
                </c:pt>
                <c:pt idx="16111">
                  <c:v>22.178019541258699</c:v>
                </c:pt>
                <c:pt idx="16112">
                  <c:v>22.179396117482501</c:v>
                </c:pt>
                <c:pt idx="16113">
                  <c:v>22.180772693706299</c:v>
                </c:pt>
                <c:pt idx="16114">
                  <c:v>22.1821492699301</c:v>
                </c:pt>
                <c:pt idx="16115">
                  <c:v>22.183525846153898</c:v>
                </c:pt>
                <c:pt idx="16116">
                  <c:v>22.184902422377601</c:v>
                </c:pt>
                <c:pt idx="16117">
                  <c:v>22.186278998601399</c:v>
                </c:pt>
                <c:pt idx="16118">
                  <c:v>22.1876555748252</c:v>
                </c:pt>
                <c:pt idx="16119">
                  <c:v>22.189032151048998</c:v>
                </c:pt>
                <c:pt idx="16120">
                  <c:v>22.1904087272727</c:v>
                </c:pt>
                <c:pt idx="16121">
                  <c:v>22.191785303496498</c:v>
                </c:pt>
                <c:pt idx="16122">
                  <c:v>22.1931618797203</c:v>
                </c:pt>
                <c:pt idx="16123">
                  <c:v>22.194538455944102</c:v>
                </c:pt>
                <c:pt idx="16124">
                  <c:v>22.1959150321678</c:v>
                </c:pt>
                <c:pt idx="16125">
                  <c:v>22.197291608391598</c:v>
                </c:pt>
                <c:pt idx="16126">
                  <c:v>22.1986681846154</c:v>
                </c:pt>
                <c:pt idx="16127">
                  <c:v>22.200044760839202</c:v>
                </c:pt>
                <c:pt idx="16128">
                  <c:v>22.2014213370629</c:v>
                </c:pt>
                <c:pt idx="16129">
                  <c:v>22.202797913286702</c:v>
                </c:pt>
                <c:pt idx="16130">
                  <c:v>22.2041744895105</c:v>
                </c:pt>
                <c:pt idx="16131">
                  <c:v>22.205551065734301</c:v>
                </c:pt>
                <c:pt idx="16132">
                  <c:v>22.206927641958</c:v>
                </c:pt>
                <c:pt idx="16133">
                  <c:v>22.208304218181802</c:v>
                </c:pt>
                <c:pt idx="16134">
                  <c:v>22.2096807944056</c:v>
                </c:pt>
                <c:pt idx="16135">
                  <c:v>22.211057370629401</c:v>
                </c:pt>
                <c:pt idx="16136">
                  <c:v>22.212433946853199</c:v>
                </c:pt>
                <c:pt idx="16137">
                  <c:v>22.213810523076901</c:v>
                </c:pt>
                <c:pt idx="16138">
                  <c:v>22.215187099300699</c:v>
                </c:pt>
                <c:pt idx="16139">
                  <c:v>22.216563675524501</c:v>
                </c:pt>
                <c:pt idx="16140">
                  <c:v>22.217940251748299</c:v>
                </c:pt>
                <c:pt idx="16141">
                  <c:v>22.219316827972001</c:v>
                </c:pt>
                <c:pt idx="16142">
                  <c:v>22.220693404195799</c:v>
                </c:pt>
                <c:pt idx="16143">
                  <c:v>22.222069980419601</c:v>
                </c:pt>
                <c:pt idx="16144">
                  <c:v>22.223446556643399</c:v>
                </c:pt>
                <c:pt idx="16145">
                  <c:v>22.224823132867101</c:v>
                </c:pt>
                <c:pt idx="16146">
                  <c:v>22.226199709090899</c:v>
                </c:pt>
                <c:pt idx="16147">
                  <c:v>22.227576285314701</c:v>
                </c:pt>
                <c:pt idx="16148">
                  <c:v>22.228952861538499</c:v>
                </c:pt>
                <c:pt idx="16149">
                  <c:v>22.230329437762201</c:v>
                </c:pt>
                <c:pt idx="16150">
                  <c:v>22.231706013985999</c:v>
                </c:pt>
                <c:pt idx="16151">
                  <c:v>22.233082590209801</c:v>
                </c:pt>
                <c:pt idx="16152">
                  <c:v>22.234459166433599</c:v>
                </c:pt>
                <c:pt idx="16153">
                  <c:v>22.235835742657301</c:v>
                </c:pt>
                <c:pt idx="16154">
                  <c:v>22.237212318881099</c:v>
                </c:pt>
                <c:pt idx="16155">
                  <c:v>22.2385888951049</c:v>
                </c:pt>
                <c:pt idx="16156">
                  <c:v>22.239965471328698</c:v>
                </c:pt>
                <c:pt idx="16157">
                  <c:v>22.2413420475525</c:v>
                </c:pt>
                <c:pt idx="16158">
                  <c:v>22.242718623776199</c:v>
                </c:pt>
                <c:pt idx="16159">
                  <c:v>22.2440952</c:v>
                </c:pt>
                <c:pt idx="16160">
                  <c:v>22.245471776223798</c:v>
                </c:pt>
                <c:pt idx="16161">
                  <c:v>22.2468483524476</c:v>
                </c:pt>
                <c:pt idx="16162">
                  <c:v>22.248224928671299</c:v>
                </c:pt>
                <c:pt idx="16163">
                  <c:v>22.2496015048951</c:v>
                </c:pt>
                <c:pt idx="16164">
                  <c:v>22.250978081118902</c:v>
                </c:pt>
                <c:pt idx="16165">
                  <c:v>22.2523546573427</c:v>
                </c:pt>
                <c:pt idx="16166">
                  <c:v>22.253731233566398</c:v>
                </c:pt>
                <c:pt idx="16167">
                  <c:v>22.2551078097902</c:v>
                </c:pt>
                <c:pt idx="16168">
                  <c:v>22.256484386014002</c:v>
                </c:pt>
                <c:pt idx="16169">
                  <c:v>22.2578609622378</c:v>
                </c:pt>
                <c:pt idx="16170">
                  <c:v>22.259237538461502</c:v>
                </c:pt>
                <c:pt idx="16171">
                  <c:v>22.2606141146853</c:v>
                </c:pt>
                <c:pt idx="16172">
                  <c:v>22.261990690909101</c:v>
                </c:pt>
                <c:pt idx="16173">
                  <c:v>22.263367267132899</c:v>
                </c:pt>
                <c:pt idx="16174">
                  <c:v>22.264743843356602</c:v>
                </c:pt>
                <c:pt idx="16175">
                  <c:v>22.2661204195804</c:v>
                </c:pt>
                <c:pt idx="16176">
                  <c:v>22.267496995804201</c:v>
                </c:pt>
                <c:pt idx="16177">
                  <c:v>22.268873572027999</c:v>
                </c:pt>
                <c:pt idx="16178">
                  <c:v>22.270250148251801</c:v>
                </c:pt>
                <c:pt idx="16179">
                  <c:v>22.2716267244755</c:v>
                </c:pt>
                <c:pt idx="16180">
                  <c:v>22.273003300699301</c:v>
                </c:pt>
                <c:pt idx="16181">
                  <c:v>22.274379876923099</c:v>
                </c:pt>
                <c:pt idx="16182">
                  <c:v>22.275756453146901</c:v>
                </c:pt>
                <c:pt idx="16183">
                  <c:v>22.277133029370599</c:v>
                </c:pt>
                <c:pt idx="16184">
                  <c:v>22.278509605594401</c:v>
                </c:pt>
                <c:pt idx="16185">
                  <c:v>22.279886181818199</c:v>
                </c:pt>
                <c:pt idx="16186">
                  <c:v>22.281262758042001</c:v>
                </c:pt>
                <c:pt idx="16187">
                  <c:v>22.282639334265699</c:v>
                </c:pt>
                <c:pt idx="16188">
                  <c:v>22.284015910489501</c:v>
                </c:pt>
                <c:pt idx="16189">
                  <c:v>22.285392486713299</c:v>
                </c:pt>
                <c:pt idx="16190">
                  <c:v>22.2867690629371</c:v>
                </c:pt>
                <c:pt idx="16191">
                  <c:v>22.288145639160799</c:v>
                </c:pt>
                <c:pt idx="16192">
                  <c:v>22.289522215384601</c:v>
                </c:pt>
                <c:pt idx="16193">
                  <c:v>22.290898791608399</c:v>
                </c:pt>
                <c:pt idx="16194">
                  <c:v>22.2922753678322</c:v>
                </c:pt>
                <c:pt idx="16195">
                  <c:v>22.293651944055998</c:v>
                </c:pt>
                <c:pt idx="16196">
                  <c:v>22.295028520279701</c:v>
                </c:pt>
                <c:pt idx="16197">
                  <c:v>22.296405096503499</c:v>
                </c:pt>
                <c:pt idx="16198">
                  <c:v>22.2977816727273</c:v>
                </c:pt>
                <c:pt idx="16199">
                  <c:v>22.299158248951102</c:v>
                </c:pt>
                <c:pt idx="16200">
                  <c:v>22.3005348251748</c:v>
                </c:pt>
                <c:pt idx="16201">
                  <c:v>22.301911401398598</c:v>
                </c:pt>
                <c:pt idx="16202">
                  <c:v>22.3032879776224</c:v>
                </c:pt>
                <c:pt idx="16203">
                  <c:v>22.304664553846202</c:v>
                </c:pt>
                <c:pt idx="16204">
                  <c:v>22.3060411300699</c:v>
                </c:pt>
                <c:pt idx="16205">
                  <c:v>22.307417706293698</c:v>
                </c:pt>
                <c:pt idx="16206">
                  <c:v>22.3087942825175</c:v>
                </c:pt>
                <c:pt idx="16207">
                  <c:v>22.310170858741301</c:v>
                </c:pt>
                <c:pt idx="16208">
                  <c:v>22.311547434965</c:v>
                </c:pt>
                <c:pt idx="16209">
                  <c:v>22.312924011188802</c:v>
                </c:pt>
                <c:pt idx="16210">
                  <c:v>22.3143005874126</c:v>
                </c:pt>
                <c:pt idx="16211">
                  <c:v>22.315677163636401</c:v>
                </c:pt>
                <c:pt idx="16212">
                  <c:v>22.3170537398601</c:v>
                </c:pt>
                <c:pt idx="16213">
                  <c:v>22.318430316083901</c:v>
                </c:pt>
                <c:pt idx="16214">
                  <c:v>22.3198068923077</c:v>
                </c:pt>
                <c:pt idx="16215">
                  <c:v>22.321183468531501</c:v>
                </c:pt>
                <c:pt idx="16216">
                  <c:v>22.3225600447552</c:v>
                </c:pt>
                <c:pt idx="16217">
                  <c:v>22.323936620979001</c:v>
                </c:pt>
                <c:pt idx="16218">
                  <c:v>22.325313197202799</c:v>
                </c:pt>
                <c:pt idx="16219">
                  <c:v>22.326689773426601</c:v>
                </c:pt>
                <c:pt idx="16220">
                  <c:v>22.328066349650399</c:v>
                </c:pt>
                <c:pt idx="16221">
                  <c:v>22.329442925874101</c:v>
                </c:pt>
                <c:pt idx="16222">
                  <c:v>22.330819502097899</c:v>
                </c:pt>
                <c:pt idx="16223">
                  <c:v>22.332196078321701</c:v>
                </c:pt>
                <c:pt idx="16224">
                  <c:v>22.333572654545499</c:v>
                </c:pt>
                <c:pt idx="16225">
                  <c:v>22.334949230769201</c:v>
                </c:pt>
                <c:pt idx="16226">
                  <c:v>22.336325806992999</c:v>
                </c:pt>
                <c:pt idx="16227">
                  <c:v>22.337702383216801</c:v>
                </c:pt>
                <c:pt idx="16228">
                  <c:v>22.339078959440599</c:v>
                </c:pt>
                <c:pt idx="16229">
                  <c:v>22.340455535664301</c:v>
                </c:pt>
                <c:pt idx="16230">
                  <c:v>22.341832111888099</c:v>
                </c:pt>
                <c:pt idx="16231">
                  <c:v>22.343208688111901</c:v>
                </c:pt>
                <c:pt idx="16232">
                  <c:v>22.344585264335699</c:v>
                </c:pt>
                <c:pt idx="16233">
                  <c:v>22.345961840559401</c:v>
                </c:pt>
                <c:pt idx="16234">
                  <c:v>22.347338416783199</c:v>
                </c:pt>
                <c:pt idx="16235">
                  <c:v>22.348714993007</c:v>
                </c:pt>
                <c:pt idx="16236">
                  <c:v>22.350091569230798</c:v>
                </c:pt>
                <c:pt idx="16237">
                  <c:v>22.3514681454546</c:v>
                </c:pt>
                <c:pt idx="16238">
                  <c:v>22.352844721678299</c:v>
                </c:pt>
                <c:pt idx="16239">
                  <c:v>22.3542212979021</c:v>
                </c:pt>
                <c:pt idx="16240">
                  <c:v>22.355597874125898</c:v>
                </c:pt>
                <c:pt idx="16241">
                  <c:v>22.3569744503497</c:v>
                </c:pt>
                <c:pt idx="16242">
                  <c:v>22.358351026573398</c:v>
                </c:pt>
                <c:pt idx="16243">
                  <c:v>22.3597276027972</c:v>
                </c:pt>
                <c:pt idx="16244">
                  <c:v>22.361104179021002</c:v>
                </c:pt>
                <c:pt idx="16245">
                  <c:v>22.3624807552448</c:v>
                </c:pt>
                <c:pt idx="16246">
                  <c:v>22.363857331468498</c:v>
                </c:pt>
                <c:pt idx="16247">
                  <c:v>22.3652339076923</c:v>
                </c:pt>
                <c:pt idx="16248">
                  <c:v>22.366610483916102</c:v>
                </c:pt>
                <c:pt idx="16249">
                  <c:v>22.3679870601399</c:v>
                </c:pt>
                <c:pt idx="16250">
                  <c:v>22.369363636363602</c:v>
                </c:pt>
                <c:pt idx="16251">
                  <c:v>22.3707402125874</c:v>
                </c:pt>
                <c:pt idx="16252">
                  <c:v>22.372116788811201</c:v>
                </c:pt>
                <c:pt idx="16253">
                  <c:v>22.373493365034999</c:v>
                </c:pt>
                <c:pt idx="16254">
                  <c:v>22.374869941258702</c:v>
                </c:pt>
                <c:pt idx="16255">
                  <c:v>22.3762465174825</c:v>
                </c:pt>
                <c:pt idx="16256">
                  <c:v>22.377623093706301</c:v>
                </c:pt>
                <c:pt idx="16257">
                  <c:v>22.378999669930099</c:v>
                </c:pt>
                <c:pt idx="16258">
                  <c:v>22.380376246153901</c:v>
                </c:pt>
                <c:pt idx="16259">
                  <c:v>22.381752822377599</c:v>
                </c:pt>
                <c:pt idx="16260">
                  <c:v>22.383129398601401</c:v>
                </c:pt>
                <c:pt idx="16261">
                  <c:v>22.384505974825199</c:v>
                </c:pt>
                <c:pt idx="16262">
                  <c:v>22.385882551049001</c:v>
                </c:pt>
                <c:pt idx="16263">
                  <c:v>22.387259127272699</c:v>
                </c:pt>
                <c:pt idx="16264">
                  <c:v>22.388635703496501</c:v>
                </c:pt>
                <c:pt idx="16265">
                  <c:v>22.390012279720299</c:v>
                </c:pt>
                <c:pt idx="16266">
                  <c:v>22.391388855944101</c:v>
                </c:pt>
                <c:pt idx="16267">
                  <c:v>22.392765432167799</c:v>
                </c:pt>
                <c:pt idx="16268">
                  <c:v>22.394142008391601</c:v>
                </c:pt>
                <c:pt idx="16269">
                  <c:v>22.395518584615399</c:v>
                </c:pt>
                <c:pt idx="16270">
                  <c:v>22.3968951608392</c:v>
                </c:pt>
                <c:pt idx="16271">
                  <c:v>22.398271737062899</c:v>
                </c:pt>
                <c:pt idx="16272">
                  <c:v>22.399648313286701</c:v>
                </c:pt>
                <c:pt idx="16273">
                  <c:v>22.401024889510499</c:v>
                </c:pt>
                <c:pt idx="16274">
                  <c:v>22.4024014657343</c:v>
                </c:pt>
                <c:pt idx="16275">
                  <c:v>22.403778041957999</c:v>
                </c:pt>
                <c:pt idx="16276">
                  <c:v>22.4051546181818</c:v>
                </c:pt>
                <c:pt idx="16277">
                  <c:v>22.406531194405598</c:v>
                </c:pt>
                <c:pt idx="16278">
                  <c:v>22.4079077706294</c:v>
                </c:pt>
                <c:pt idx="16279">
                  <c:v>22.409284346853202</c:v>
                </c:pt>
                <c:pt idx="16280">
                  <c:v>22.4106609230769</c:v>
                </c:pt>
                <c:pt idx="16281">
                  <c:v>22.412037499300698</c:v>
                </c:pt>
                <c:pt idx="16282">
                  <c:v>22.4134140755245</c:v>
                </c:pt>
                <c:pt idx="16283">
                  <c:v>22.414790651748302</c:v>
                </c:pt>
                <c:pt idx="16284">
                  <c:v>22.416167227972</c:v>
                </c:pt>
                <c:pt idx="16285">
                  <c:v>22.417543804195802</c:v>
                </c:pt>
                <c:pt idx="16286">
                  <c:v>22.4189203804196</c:v>
                </c:pt>
                <c:pt idx="16287">
                  <c:v>22.420296956643401</c:v>
                </c:pt>
                <c:pt idx="16288">
                  <c:v>22.4216735328671</c:v>
                </c:pt>
                <c:pt idx="16289">
                  <c:v>22.423050109090902</c:v>
                </c:pt>
                <c:pt idx="16290">
                  <c:v>22.4244266853147</c:v>
                </c:pt>
                <c:pt idx="16291">
                  <c:v>22.425803261538501</c:v>
                </c:pt>
                <c:pt idx="16292">
                  <c:v>22.4271798377622</c:v>
                </c:pt>
                <c:pt idx="16293">
                  <c:v>22.428556413986001</c:v>
                </c:pt>
                <c:pt idx="16294">
                  <c:v>22.429932990209799</c:v>
                </c:pt>
                <c:pt idx="16295">
                  <c:v>22.431309566433601</c:v>
                </c:pt>
                <c:pt idx="16296">
                  <c:v>22.4326861426573</c:v>
                </c:pt>
                <c:pt idx="16297">
                  <c:v>22.434062718881101</c:v>
                </c:pt>
                <c:pt idx="16298">
                  <c:v>22.435439295104899</c:v>
                </c:pt>
                <c:pt idx="16299">
                  <c:v>22.436815871328701</c:v>
                </c:pt>
                <c:pt idx="16300">
                  <c:v>22.438192447552499</c:v>
                </c:pt>
                <c:pt idx="16301">
                  <c:v>22.439569023776201</c:v>
                </c:pt>
                <c:pt idx="16302">
                  <c:v>22.440945599999999</c:v>
                </c:pt>
                <c:pt idx="16303">
                  <c:v>22.442322176223801</c:v>
                </c:pt>
                <c:pt idx="16304">
                  <c:v>22.443698752447599</c:v>
                </c:pt>
                <c:pt idx="16305">
                  <c:v>22.445075328671301</c:v>
                </c:pt>
                <c:pt idx="16306">
                  <c:v>22.446451904895099</c:v>
                </c:pt>
                <c:pt idx="16307">
                  <c:v>22.447828481118901</c:v>
                </c:pt>
                <c:pt idx="16308">
                  <c:v>22.449205057342699</c:v>
                </c:pt>
                <c:pt idx="16309">
                  <c:v>22.450581633566401</c:v>
                </c:pt>
                <c:pt idx="16310">
                  <c:v>22.451958209790199</c:v>
                </c:pt>
                <c:pt idx="16311">
                  <c:v>22.453334786014</c:v>
                </c:pt>
                <c:pt idx="16312">
                  <c:v>22.454711362237799</c:v>
                </c:pt>
                <c:pt idx="16313">
                  <c:v>22.456087938461501</c:v>
                </c:pt>
                <c:pt idx="16314">
                  <c:v>22.457464514685299</c:v>
                </c:pt>
                <c:pt idx="16315">
                  <c:v>22.4588410909091</c:v>
                </c:pt>
                <c:pt idx="16316">
                  <c:v>22.460217667132898</c:v>
                </c:pt>
                <c:pt idx="16317">
                  <c:v>22.4615942433566</c:v>
                </c:pt>
                <c:pt idx="16318">
                  <c:v>22.462970819580399</c:v>
                </c:pt>
                <c:pt idx="16319">
                  <c:v>22.4643473958042</c:v>
                </c:pt>
                <c:pt idx="16320">
                  <c:v>22.465723972028002</c:v>
                </c:pt>
                <c:pt idx="16321">
                  <c:v>22.4671005482518</c:v>
                </c:pt>
                <c:pt idx="16322">
                  <c:v>22.468477124475498</c:v>
                </c:pt>
                <c:pt idx="16323">
                  <c:v>22.4698537006993</c:v>
                </c:pt>
                <c:pt idx="16324">
                  <c:v>22.471230276923102</c:v>
                </c:pt>
                <c:pt idx="16325">
                  <c:v>22.4726068531469</c:v>
                </c:pt>
                <c:pt idx="16326">
                  <c:v>22.473983429370598</c:v>
                </c:pt>
                <c:pt idx="16327">
                  <c:v>22.4753600055944</c:v>
                </c:pt>
                <c:pt idx="16328">
                  <c:v>22.476736581818201</c:v>
                </c:pt>
                <c:pt idx="16329">
                  <c:v>22.478113158041999</c:v>
                </c:pt>
                <c:pt idx="16330">
                  <c:v>22.479489734265702</c:v>
                </c:pt>
                <c:pt idx="16331">
                  <c:v>22.4808663104895</c:v>
                </c:pt>
                <c:pt idx="16332">
                  <c:v>22.482242886713301</c:v>
                </c:pt>
                <c:pt idx="16333">
                  <c:v>22.483619462937099</c:v>
                </c:pt>
                <c:pt idx="16334">
                  <c:v>22.484996039160801</c:v>
                </c:pt>
                <c:pt idx="16335">
                  <c:v>22.4863726153846</c:v>
                </c:pt>
                <c:pt idx="16336">
                  <c:v>22.487749191608401</c:v>
                </c:pt>
                <c:pt idx="16337">
                  <c:v>22.489125767832199</c:v>
                </c:pt>
                <c:pt idx="16338">
                  <c:v>22.490502344055901</c:v>
                </c:pt>
                <c:pt idx="16339">
                  <c:v>22.491878920279699</c:v>
                </c:pt>
                <c:pt idx="16340">
                  <c:v>22.493255496503501</c:v>
                </c:pt>
                <c:pt idx="16341">
                  <c:v>22.494632072727299</c:v>
                </c:pt>
                <c:pt idx="16342">
                  <c:v>22.496008648951101</c:v>
                </c:pt>
                <c:pt idx="16343">
                  <c:v>22.497385225174799</c:v>
                </c:pt>
                <c:pt idx="16344">
                  <c:v>22.498761801398601</c:v>
                </c:pt>
                <c:pt idx="16345">
                  <c:v>22.500138377622399</c:v>
                </c:pt>
                <c:pt idx="16346">
                  <c:v>22.5015149538462</c:v>
                </c:pt>
                <c:pt idx="16347">
                  <c:v>22.502891530069899</c:v>
                </c:pt>
                <c:pt idx="16348">
                  <c:v>22.504268106293701</c:v>
                </c:pt>
                <c:pt idx="16349">
                  <c:v>22.505644682517499</c:v>
                </c:pt>
                <c:pt idx="16350">
                  <c:v>22.5070212587413</c:v>
                </c:pt>
                <c:pt idx="16351">
                  <c:v>22.508397834964999</c:v>
                </c:pt>
                <c:pt idx="16352">
                  <c:v>22.509774411188801</c:v>
                </c:pt>
                <c:pt idx="16353">
                  <c:v>22.511150987412599</c:v>
                </c:pt>
                <c:pt idx="16354">
                  <c:v>22.5125275636364</c:v>
                </c:pt>
                <c:pt idx="16355">
                  <c:v>22.513904139860099</c:v>
                </c:pt>
                <c:pt idx="16356">
                  <c:v>22.5152807160839</c:v>
                </c:pt>
                <c:pt idx="16357">
                  <c:v>22.516657292307698</c:v>
                </c:pt>
                <c:pt idx="16358">
                  <c:v>22.5180338685315</c:v>
                </c:pt>
                <c:pt idx="16359">
                  <c:v>22.519410444755302</c:v>
                </c:pt>
                <c:pt idx="16360">
                  <c:v>22.520787020979</c:v>
                </c:pt>
                <c:pt idx="16361">
                  <c:v>22.522163597202798</c:v>
                </c:pt>
                <c:pt idx="16362">
                  <c:v>22.5235401734266</c:v>
                </c:pt>
                <c:pt idx="16363">
                  <c:v>22.524916749650401</c:v>
                </c:pt>
                <c:pt idx="16364">
                  <c:v>22.5262933258741</c:v>
                </c:pt>
                <c:pt idx="16365">
                  <c:v>22.527669902097902</c:v>
                </c:pt>
                <c:pt idx="16366">
                  <c:v>22.5290464783217</c:v>
                </c:pt>
                <c:pt idx="16367">
                  <c:v>22.530423054545501</c:v>
                </c:pt>
                <c:pt idx="16368">
                  <c:v>22.5317996307692</c:v>
                </c:pt>
                <c:pt idx="16369">
                  <c:v>22.533176206993002</c:v>
                </c:pt>
                <c:pt idx="16370">
                  <c:v>22.5345527832168</c:v>
                </c:pt>
                <c:pt idx="16371">
                  <c:v>22.535929359440601</c:v>
                </c:pt>
                <c:pt idx="16372">
                  <c:v>22.5373059356643</c:v>
                </c:pt>
                <c:pt idx="16373">
                  <c:v>22.538682511888101</c:v>
                </c:pt>
                <c:pt idx="16374">
                  <c:v>22.540059088111899</c:v>
                </c:pt>
                <c:pt idx="16375">
                  <c:v>22.541435664335701</c:v>
                </c:pt>
                <c:pt idx="16376">
                  <c:v>22.5428122405594</c:v>
                </c:pt>
                <c:pt idx="16377">
                  <c:v>22.544188816783201</c:v>
                </c:pt>
                <c:pt idx="16378">
                  <c:v>22.545565393006999</c:v>
                </c:pt>
                <c:pt idx="16379">
                  <c:v>22.546941969230801</c:v>
                </c:pt>
                <c:pt idx="16380">
                  <c:v>22.548318545454599</c:v>
                </c:pt>
                <c:pt idx="16381">
                  <c:v>22.549695121678301</c:v>
                </c:pt>
                <c:pt idx="16382">
                  <c:v>22.551071697902099</c:v>
                </c:pt>
                <c:pt idx="16383">
                  <c:v>22.552448274125901</c:v>
                </c:pt>
                <c:pt idx="16384">
                  <c:v>22.553824850349699</c:v>
                </c:pt>
                <c:pt idx="16385">
                  <c:v>22.555201426573401</c:v>
                </c:pt>
                <c:pt idx="16386">
                  <c:v>22.556578002797199</c:v>
                </c:pt>
                <c:pt idx="16387">
                  <c:v>22.557954579021001</c:v>
                </c:pt>
                <c:pt idx="16388">
                  <c:v>22.559331155244799</c:v>
                </c:pt>
                <c:pt idx="16389">
                  <c:v>22.560707731468501</c:v>
                </c:pt>
                <c:pt idx="16390">
                  <c:v>22.562084307692299</c:v>
                </c:pt>
                <c:pt idx="16391">
                  <c:v>22.5634608839161</c:v>
                </c:pt>
                <c:pt idx="16392">
                  <c:v>22.564837460139898</c:v>
                </c:pt>
                <c:pt idx="16393">
                  <c:v>22.566214036363601</c:v>
                </c:pt>
                <c:pt idx="16394">
                  <c:v>22.567590612587399</c:v>
                </c:pt>
                <c:pt idx="16395">
                  <c:v>22.5689671888112</c:v>
                </c:pt>
                <c:pt idx="16396">
                  <c:v>22.570343765034998</c:v>
                </c:pt>
                <c:pt idx="16397">
                  <c:v>22.5717203412587</c:v>
                </c:pt>
                <c:pt idx="16398">
                  <c:v>22.573096917482498</c:v>
                </c:pt>
                <c:pt idx="16399">
                  <c:v>22.5744734937063</c:v>
                </c:pt>
                <c:pt idx="16400">
                  <c:v>22.575850069930102</c:v>
                </c:pt>
                <c:pt idx="16401">
                  <c:v>22.5772266461539</c:v>
                </c:pt>
                <c:pt idx="16402">
                  <c:v>22.578603222377598</c:v>
                </c:pt>
                <c:pt idx="16403">
                  <c:v>22.5799797986014</c:v>
                </c:pt>
                <c:pt idx="16404">
                  <c:v>22.581356374825202</c:v>
                </c:pt>
                <c:pt idx="16405">
                  <c:v>22.582732951049</c:v>
                </c:pt>
                <c:pt idx="16406">
                  <c:v>22.584109527272702</c:v>
                </c:pt>
                <c:pt idx="16407">
                  <c:v>22.5854861034965</c:v>
                </c:pt>
                <c:pt idx="16408">
                  <c:v>22.586862679720301</c:v>
                </c:pt>
                <c:pt idx="16409">
                  <c:v>22.588239255944099</c:v>
                </c:pt>
                <c:pt idx="16410">
                  <c:v>22.589615832167802</c:v>
                </c:pt>
                <c:pt idx="16411">
                  <c:v>22.5909924083916</c:v>
                </c:pt>
                <c:pt idx="16412">
                  <c:v>22.592368984615401</c:v>
                </c:pt>
                <c:pt idx="16413">
                  <c:v>22.593745560839199</c:v>
                </c:pt>
                <c:pt idx="16414">
                  <c:v>22.595122137062901</c:v>
                </c:pt>
                <c:pt idx="16415">
                  <c:v>22.596498713286699</c:v>
                </c:pt>
                <c:pt idx="16416">
                  <c:v>22.597875289510501</c:v>
                </c:pt>
                <c:pt idx="16417">
                  <c:v>22.599251865734299</c:v>
                </c:pt>
                <c:pt idx="16418">
                  <c:v>22.600628441958001</c:v>
                </c:pt>
                <c:pt idx="16419">
                  <c:v>22.602005018181799</c:v>
                </c:pt>
                <c:pt idx="16420">
                  <c:v>22.603381594405601</c:v>
                </c:pt>
                <c:pt idx="16421">
                  <c:v>22.604758170629399</c:v>
                </c:pt>
                <c:pt idx="16422">
                  <c:v>22.606134746853101</c:v>
                </c:pt>
                <c:pt idx="16423">
                  <c:v>22.607511323076899</c:v>
                </c:pt>
                <c:pt idx="16424">
                  <c:v>22.608887899300701</c:v>
                </c:pt>
                <c:pt idx="16425">
                  <c:v>22.610264475524499</c:v>
                </c:pt>
                <c:pt idx="16426">
                  <c:v>22.6116410517483</c:v>
                </c:pt>
                <c:pt idx="16427">
                  <c:v>22.613017627971999</c:v>
                </c:pt>
                <c:pt idx="16428">
                  <c:v>22.614394204195801</c:v>
                </c:pt>
                <c:pt idx="16429">
                  <c:v>22.615770780419599</c:v>
                </c:pt>
                <c:pt idx="16430">
                  <c:v>22.6171473566434</c:v>
                </c:pt>
                <c:pt idx="16431">
                  <c:v>22.618523932867099</c:v>
                </c:pt>
                <c:pt idx="16432">
                  <c:v>22.6199005090909</c:v>
                </c:pt>
                <c:pt idx="16433">
                  <c:v>22.621277085314698</c:v>
                </c:pt>
                <c:pt idx="16434">
                  <c:v>22.6226536615385</c:v>
                </c:pt>
                <c:pt idx="16435">
                  <c:v>22.624030237762199</c:v>
                </c:pt>
                <c:pt idx="16436">
                  <c:v>22.625406813986</c:v>
                </c:pt>
                <c:pt idx="16437">
                  <c:v>22.626783390209798</c:v>
                </c:pt>
                <c:pt idx="16438">
                  <c:v>22.6281599664336</c:v>
                </c:pt>
                <c:pt idx="16439">
                  <c:v>22.629536542657299</c:v>
                </c:pt>
                <c:pt idx="16440">
                  <c:v>22.6309131188811</c:v>
                </c:pt>
                <c:pt idx="16441">
                  <c:v>22.632289695104902</c:v>
                </c:pt>
                <c:pt idx="16442">
                  <c:v>22.6336662713287</c:v>
                </c:pt>
                <c:pt idx="16443">
                  <c:v>22.635042847552398</c:v>
                </c:pt>
                <c:pt idx="16444">
                  <c:v>22.6364194237762</c:v>
                </c:pt>
                <c:pt idx="16445">
                  <c:v>22.637796000000002</c:v>
                </c:pt>
                <c:pt idx="16446">
                  <c:v>22.6391725762238</c:v>
                </c:pt>
                <c:pt idx="16447">
                  <c:v>22.640549152447601</c:v>
                </c:pt>
                <c:pt idx="16448">
                  <c:v>22.6419257286713</c:v>
                </c:pt>
                <c:pt idx="16449">
                  <c:v>22.643302304895101</c:v>
                </c:pt>
                <c:pt idx="16450">
                  <c:v>22.644678881118899</c:v>
                </c:pt>
                <c:pt idx="16451">
                  <c:v>22.646055457342701</c:v>
                </c:pt>
                <c:pt idx="16452">
                  <c:v>22.6474320335664</c:v>
                </c:pt>
                <c:pt idx="16453">
                  <c:v>22.648808609790201</c:v>
                </c:pt>
                <c:pt idx="16454">
                  <c:v>22.650185186013999</c:v>
                </c:pt>
                <c:pt idx="16455">
                  <c:v>22.651561762237801</c:v>
                </c:pt>
                <c:pt idx="16456">
                  <c:v>22.6529383384615</c:v>
                </c:pt>
                <c:pt idx="16457">
                  <c:v>22.654314914685301</c:v>
                </c:pt>
                <c:pt idx="16458">
                  <c:v>22.655691490909099</c:v>
                </c:pt>
                <c:pt idx="16459">
                  <c:v>22.657068067132901</c:v>
                </c:pt>
                <c:pt idx="16460">
                  <c:v>22.658444643356599</c:v>
                </c:pt>
                <c:pt idx="16461">
                  <c:v>22.659821219580401</c:v>
                </c:pt>
                <c:pt idx="16462">
                  <c:v>22.661197795804199</c:v>
                </c:pt>
                <c:pt idx="16463">
                  <c:v>22.662574372028001</c:v>
                </c:pt>
                <c:pt idx="16464">
                  <c:v>22.663950948251799</c:v>
                </c:pt>
                <c:pt idx="16465">
                  <c:v>22.665327524475501</c:v>
                </c:pt>
                <c:pt idx="16466">
                  <c:v>22.666704100699299</c:v>
                </c:pt>
                <c:pt idx="16467">
                  <c:v>22.6680806769231</c:v>
                </c:pt>
                <c:pt idx="16468">
                  <c:v>22.669457253146899</c:v>
                </c:pt>
                <c:pt idx="16469">
                  <c:v>22.670833829370601</c:v>
                </c:pt>
                <c:pt idx="16470">
                  <c:v>22.672210405594399</c:v>
                </c:pt>
                <c:pt idx="16471">
                  <c:v>22.6735869818182</c:v>
                </c:pt>
                <c:pt idx="16472">
                  <c:v>22.674963558041998</c:v>
                </c:pt>
                <c:pt idx="16473">
                  <c:v>22.6763401342657</c:v>
                </c:pt>
                <c:pt idx="16474">
                  <c:v>22.677716710489499</c:v>
                </c:pt>
                <c:pt idx="16475">
                  <c:v>22.6790932867133</c:v>
                </c:pt>
                <c:pt idx="16476">
                  <c:v>22.680469862937102</c:v>
                </c:pt>
                <c:pt idx="16477">
                  <c:v>22.6818464391608</c:v>
                </c:pt>
                <c:pt idx="16478">
                  <c:v>22.683223015384598</c:v>
                </c:pt>
                <c:pt idx="16479">
                  <c:v>22.6845995916084</c:v>
                </c:pt>
                <c:pt idx="16480">
                  <c:v>22.685976167832202</c:v>
                </c:pt>
                <c:pt idx="16481">
                  <c:v>22.6873527440559</c:v>
                </c:pt>
                <c:pt idx="16482">
                  <c:v>22.688729320279698</c:v>
                </c:pt>
                <c:pt idx="16483">
                  <c:v>22.6901058965035</c:v>
                </c:pt>
                <c:pt idx="16484">
                  <c:v>22.691482472727301</c:v>
                </c:pt>
                <c:pt idx="16485">
                  <c:v>22.6928590489511</c:v>
                </c:pt>
                <c:pt idx="16486">
                  <c:v>22.694235625174802</c:v>
                </c:pt>
                <c:pt idx="16487">
                  <c:v>22.6956122013986</c:v>
                </c:pt>
                <c:pt idx="16488">
                  <c:v>22.696988777622401</c:v>
                </c:pt>
                <c:pt idx="16489">
                  <c:v>22.698365353846199</c:v>
                </c:pt>
                <c:pt idx="16490">
                  <c:v>22.699741930069901</c:v>
                </c:pt>
                <c:pt idx="16491">
                  <c:v>22.7011185062937</c:v>
                </c:pt>
                <c:pt idx="16492">
                  <c:v>22.702495082517501</c:v>
                </c:pt>
                <c:pt idx="16493">
                  <c:v>22.703871658741299</c:v>
                </c:pt>
                <c:pt idx="16494">
                  <c:v>22.705248234965001</c:v>
                </c:pt>
                <c:pt idx="16495">
                  <c:v>22.706624811188799</c:v>
                </c:pt>
                <c:pt idx="16496">
                  <c:v>22.708001387412601</c:v>
                </c:pt>
                <c:pt idx="16497">
                  <c:v>22.709377963636399</c:v>
                </c:pt>
                <c:pt idx="16498">
                  <c:v>22.710754539860101</c:v>
                </c:pt>
                <c:pt idx="16499">
                  <c:v>22.712131116083899</c:v>
                </c:pt>
                <c:pt idx="16500">
                  <c:v>22.713507692307701</c:v>
                </c:pt>
                <c:pt idx="16501">
                  <c:v>22.714884268531499</c:v>
                </c:pt>
                <c:pt idx="16502">
                  <c:v>22.716260844755201</c:v>
                </c:pt>
                <c:pt idx="16503">
                  <c:v>22.717637420978999</c:v>
                </c:pt>
                <c:pt idx="16504">
                  <c:v>22.719013997202801</c:v>
                </c:pt>
                <c:pt idx="16505">
                  <c:v>22.720390573426599</c:v>
                </c:pt>
                <c:pt idx="16506">
                  <c:v>22.7217671496504</c:v>
                </c:pt>
                <c:pt idx="16507">
                  <c:v>22.723143725874099</c:v>
                </c:pt>
                <c:pt idx="16508">
                  <c:v>22.724520302097901</c:v>
                </c:pt>
                <c:pt idx="16509">
                  <c:v>22.725896878321699</c:v>
                </c:pt>
                <c:pt idx="16510">
                  <c:v>22.7272734545455</c:v>
                </c:pt>
                <c:pt idx="16511">
                  <c:v>22.728650030769199</c:v>
                </c:pt>
                <c:pt idx="16512">
                  <c:v>22.730026606993</c:v>
                </c:pt>
                <c:pt idx="16513">
                  <c:v>22.731403183216798</c:v>
                </c:pt>
                <c:pt idx="16514">
                  <c:v>22.7327797594406</c:v>
                </c:pt>
                <c:pt idx="16515">
                  <c:v>22.734156335664299</c:v>
                </c:pt>
                <c:pt idx="16516">
                  <c:v>22.7355329118881</c:v>
                </c:pt>
                <c:pt idx="16517">
                  <c:v>22.736909488111898</c:v>
                </c:pt>
                <c:pt idx="16518">
                  <c:v>22.7382860643357</c:v>
                </c:pt>
                <c:pt idx="16519">
                  <c:v>22.739662640559398</c:v>
                </c:pt>
                <c:pt idx="16520">
                  <c:v>22.7410392167832</c:v>
                </c:pt>
                <c:pt idx="16521">
                  <c:v>22.742415793007002</c:v>
                </c:pt>
                <c:pt idx="16522">
                  <c:v>22.7437923692308</c:v>
                </c:pt>
                <c:pt idx="16523">
                  <c:v>22.745168945454498</c:v>
                </c:pt>
                <c:pt idx="16524">
                  <c:v>22.7465455216783</c:v>
                </c:pt>
                <c:pt idx="16525">
                  <c:v>22.747922097902102</c:v>
                </c:pt>
                <c:pt idx="16526">
                  <c:v>22.7492986741259</c:v>
                </c:pt>
                <c:pt idx="16527">
                  <c:v>22.750675250349701</c:v>
                </c:pt>
                <c:pt idx="16528">
                  <c:v>22.7520518265734</c:v>
                </c:pt>
                <c:pt idx="16529">
                  <c:v>22.753428402797201</c:v>
                </c:pt>
                <c:pt idx="16530">
                  <c:v>22.754804979020999</c:v>
                </c:pt>
                <c:pt idx="16531">
                  <c:v>22.756181555244801</c:v>
                </c:pt>
                <c:pt idx="16532">
                  <c:v>22.7575581314685</c:v>
                </c:pt>
                <c:pt idx="16533">
                  <c:v>22.758934707692301</c:v>
                </c:pt>
                <c:pt idx="16534">
                  <c:v>22.760311283916099</c:v>
                </c:pt>
                <c:pt idx="16535">
                  <c:v>22.761687860139901</c:v>
                </c:pt>
                <c:pt idx="16536">
                  <c:v>22.763064436363599</c:v>
                </c:pt>
                <c:pt idx="16537">
                  <c:v>22.764441012587401</c:v>
                </c:pt>
                <c:pt idx="16538">
                  <c:v>22.765817588811199</c:v>
                </c:pt>
                <c:pt idx="16539">
                  <c:v>22.767194165035001</c:v>
                </c:pt>
                <c:pt idx="16540">
                  <c:v>22.768570741258699</c:v>
                </c:pt>
                <c:pt idx="16541">
                  <c:v>22.769947317482501</c:v>
                </c:pt>
                <c:pt idx="16542">
                  <c:v>22.771323893706299</c:v>
                </c:pt>
                <c:pt idx="16543">
                  <c:v>22.772700469930101</c:v>
                </c:pt>
                <c:pt idx="16544">
                  <c:v>22.774077046153899</c:v>
                </c:pt>
                <c:pt idx="16545">
                  <c:v>22.775453622377601</c:v>
                </c:pt>
                <c:pt idx="16546">
                  <c:v>22.776830198601399</c:v>
                </c:pt>
                <c:pt idx="16547">
                  <c:v>22.7782067748252</c:v>
                </c:pt>
                <c:pt idx="16548">
                  <c:v>22.779583351048998</c:v>
                </c:pt>
                <c:pt idx="16549">
                  <c:v>22.780959927272701</c:v>
                </c:pt>
                <c:pt idx="16550">
                  <c:v>22.782336503496499</c:v>
                </c:pt>
                <c:pt idx="16551">
                  <c:v>22.7837130797203</c:v>
                </c:pt>
                <c:pt idx="16552">
                  <c:v>22.785089655944098</c:v>
                </c:pt>
                <c:pt idx="16553">
                  <c:v>22.7864662321678</c:v>
                </c:pt>
                <c:pt idx="16554">
                  <c:v>22.787842808391598</c:v>
                </c:pt>
                <c:pt idx="16555">
                  <c:v>22.7892193846154</c:v>
                </c:pt>
                <c:pt idx="16556">
                  <c:v>22.790595960839202</c:v>
                </c:pt>
                <c:pt idx="16557">
                  <c:v>22.7919725370629</c:v>
                </c:pt>
                <c:pt idx="16558">
                  <c:v>22.793349113286698</c:v>
                </c:pt>
                <c:pt idx="16559">
                  <c:v>22.7947256895105</c:v>
                </c:pt>
                <c:pt idx="16560">
                  <c:v>22.796102265734302</c:v>
                </c:pt>
                <c:pt idx="16561">
                  <c:v>22.797478841958</c:v>
                </c:pt>
                <c:pt idx="16562">
                  <c:v>22.798855418181802</c:v>
                </c:pt>
                <c:pt idx="16563">
                  <c:v>22.8002319944056</c:v>
                </c:pt>
                <c:pt idx="16564">
                  <c:v>22.801608570629401</c:v>
                </c:pt>
                <c:pt idx="16565">
                  <c:v>22.802985146853199</c:v>
                </c:pt>
                <c:pt idx="16566">
                  <c:v>22.804361723076902</c:v>
                </c:pt>
                <c:pt idx="16567">
                  <c:v>22.8057382993007</c:v>
                </c:pt>
                <c:pt idx="16568">
                  <c:v>22.807114875524501</c:v>
                </c:pt>
                <c:pt idx="16569">
                  <c:v>22.808491451748299</c:v>
                </c:pt>
                <c:pt idx="16570">
                  <c:v>22.809868027972001</c:v>
                </c:pt>
                <c:pt idx="16571">
                  <c:v>22.811244604195799</c:v>
                </c:pt>
                <c:pt idx="16572">
                  <c:v>22.812621180419601</c:v>
                </c:pt>
                <c:pt idx="16573">
                  <c:v>22.813997756643399</c:v>
                </c:pt>
                <c:pt idx="16574">
                  <c:v>22.815374332867101</c:v>
                </c:pt>
                <c:pt idx="16575">
                  <c:v>22.816750909090899</c:v>
                </c:pt>
                <c:pt idx="16576">
                  <c:v>22.818127485314701</c:v>
                </c:pt>
                <c:pt idx="16577">
                  <c:v>22.819504061538499</c:v>
                </c:pt>
                <c:pt idx="16578">
                  <c:v>22.820880637762201</c:v>
                </c:pt>
                <c:pt idx="16579">
                  <c:v>22.822257213985999</c:v>
                </c:pt>
                <c:pt idx="16580">
                  <c:v>22.823633790209801</c:v>
                </c:pt>
                <c:pt idx="16581">
                  <c:v>22.825010366433599</c:v>
                </c:pt>
                <c:pt idx="16582">
                  <c:v>22.826386942657301</c:v>
                </c:pt>
                <c:pt idx="16583">
                  <c:v>22.827763518881099</c:v>
                </c:pt>
                <c:pt idx="16584">
                  <c:v>22.829140095104901</c:v>
                </c:pt>
                <c:pt idx="16585">
                  <c:v>22.830516671328699</c:v>
                </c:pt>
                <c:pt idx="16586">
                  <c:v>22.831893247552401</c:v>
                </c:pt>
                <c:pt idx="16587">
                  <c:v>22.833269823776199</c:v>
                </c:pt>
                <c:pt idx="16588">
                  <c:v>22.8346464</c:v>
                </c:pt>
                <c:pt idx="16589">
                  <c:v>22.836022976223799</c:v>
                </c:pt>
                <c:pt idx="16590">
                  <c:v>22.8373995524476</c:v>
                </c:pt>
                <c:pt idx="16591">
                  <c:v>22.838776128671299</c:v>
                </c:pt>
                <c:pt idx="16592">
                  <c:v>22.8401527048951</c:v>
                </c:pt>
                <c:pt idx="16593">
                  <c:v>22.841529281118898</c:v>
                </c:pt>
                <c:pt idx="16594">
                  <c:v>22.8429058573427</c:v>
                </c:pt>
                <c:pt idx="16595">
                  <c:v>22.844282433566399</c:v>
                </c:pt>
                <c:pt idx="16596">
                  <c:v>22.8456590097902</c:v>
                </c:pt>
                <c:pt idx="16597">
                  <c:v>22.847035586014002</c:v>
                </c:pt>
                <c:pt idx="16598">
                  <c:v>22.8484121622378</c:v>
                </c:pt>
                <c:pt idx="16599">
                  <c:v>22.849788738461498</c:v>
                </c:pt>
                <c:pt idx="16600">
                  <c:v>22.8511653146853</c:v>
                </c:pt>
                <c:pt idx="16601">
                  <c:v>22.852541890909102</c:v>
                </c:pt>
                <c:pt idx="16602">
                  <c:v>22.8539184671329</c:v>
                </c:pt>
                <c:pt idx="16603">
                  <c:v>22.855295043356598</c:v>
                </c:pt>
                <c:pt idx="16604">
                  <c:v>22.8566716195804</c:v>
                </c:pt>
                <c:pt idx="16605">
                  <c:v>22.858048195804201</c:v>
                </c:pt>
                <c:pt idx="16606">
                  <c:v>22.859424772027999</c:v>
                </c:pt>
                <c:pt idx="16607">
                  <c:v>22.860801348251801</c:v>
                </c:pt>
                <c:pt idx="16608">
                  <c:v>22.8621779244755</c:v>
                </c:pt>
                <c:pt idx="16609">
                  <c:v>22.863554500699301</c:v>
                </c:pt>
                <c:pt idx="16610">
                  <c:v>22.864931076923099</c:v>
                </c:pt>
                <c:pt idx="16611">
                  <c:v>22.866307653146901</c:v>
                </c:pt>
                <c:pt idx="16612">
                  <c:v>22.8676842293706</c:v>
                </c:pt>
                <c:pt idx="16613">
                  <c:v>22.869060805594401</c:v>
                </c:pt>
                <c:pt idx="16614">
                  <c:v>22.870437381818199</c:v>
                </c:pt>
                <c:pt idx="16615">
                  <c:v>22.871813958042001</c:v>
                </c:pt>
                <c:pt idx="16616">
                  <c:v>22.873190534265699</c:v>
                </c:pt>
                <c:pt idx="16617">
                  <c:v>22.874567110489501</c:v>
                </c:pt>
                <c:pt idx="16618">
                  <c:v>22.875943686713299</c:v>
                </c:pt>
                <c:pt idx="16619">
                  <c:v>22.877320262937101</c:v>
                </c:pt>
                <c:pt idx="16620">
                  <c:v>22.878696839160799</c:v>
                </c:pt>
                <c:pt idx="16621">
                  <c:v>22.880073415384601</c:v>
                </c:pt>
                <c:pt idx="16622">
                  <c:v>22.881449991608399</c:v>
                </c:pt>
                <c:pt idx="16623">
                  <c:v>22.8828265678322</c:v>
                </c:pt>
                <c:pt idx="16624">
                  <c:v>22.884203144055899</c:v>
                </c:pt>
                <c:pt idx="16625">
                  <c:v>22.885579720279701</c:v>
                </c:pt>
                <c:pt idx="16626">
                  <c:v>22.886956296503499</c:v>
                </c:pt>
                <c:pt idx="16627">
                  <c:v>22.8883328727273</c:v>
                </c:pt>
                <c:pt idx="16628">
                  <c:v>22.889709448951098</c:v>
                </c:pt>
                <c:pt idx="16629">
                  <c:v>22.891086025174801</c:v>
                </c:pt>
                <c:pt idx="16630">
                  <c:v>22.892462601398599</c:v>
                </c:pt>
                <c:pt idx="16631">
                  <c:v>22.8938391776224</c:v>
                </c:pt>
                <c:pt idx="16632">
                  <c:v>22.895215753846198</c:v>
                </c:pt>
                <c:pt idx="16633">
                  <c:v>22.8965923300699</c:v>
                </c:pt>
                <c:pt idx="16634">
                  <c:v>22.897968906293698</c:v>
                </c:pt>
                <c:pt idx="16635">
                  <c:v>22.8993454825175</c:v>
                </c:pt>
                <c:pt idx="16636">
                  <c:v>22.900722058741302</c:v>
                </c:pt>
                <c:pt idx="16637">
                  <c:v>22.902098634965</c:v>
                </c:pt>
                <c:pt idx="16638">
                  <c:v>22.903475211188798</c:v>
                </c:pt>
                <c:pt idx="16639">
                  <c:v>22.9048517874126</c:v>
                </c:pt>
                <c:pt idx="16640">
                  <c:v>22.906228363636401</c:v>
                </c:pt>
                <c:pt idx="16641">
                  <c:v>22.9076049398601</c:v>
                </c:pt>
                <c:pt idx="16642">
                  <c:v>22.908981516083902</c:v>
                </c:pt>
                <c:pt idx="16643">
                  <c:v>22.9103580923077</c:v>
                </c:pt>
                <c:pt idx="16644">
                  <c:v>22.911734668531501</c:v>
                </c:pt>
                <c:pt idx="16645">
                  <c:v>22.9131112447552</c:v>
                </c:pt>
                <c:pt idx="16646">
                  <c:v>22.914487820979001</c:v>
                </c:pt>
                <c:pt idx="16647">
                  <c:v>22.9158643972028</c:v>
                </c:pt>
                <c:pt idx="16648">
                  <c:v>22.917240973426601</c:v>
                </c:pt>
                <c:pt idx="16649">
                  <c:v>22.918617549650399</c:v>
                </c:pt>
                <c:pt idx="16650">
                  <c:v>22.919994125874101</c:v>
                </c:pt>
                <c:pt idx="16651">
                  <c:v>22.921370702097899</c:v>
                </c:pt>
                <c:pt idx="16652">
                  <c:v>22.922747278321701</c:v>
                </c:pt>
                <c:pt idx="16653">
                  <c:v>22.924123854545499</c:v>
                </c:pt>
                <c:pt idx="16654">
                  <c:v>22.925500430769201</c:v>
                </c:pt>
                <c:pt idx="16655">
                  <c:v>22.926877006992999</c:v>
                </c:pt>
                <c:pt idx="16656">
                  <c:v>22.928253583216801</c:v>
                </c:pt>
                <c:pt idx="16657">
                  <c:v>22.929630159440599</c:v>
                </c:pt>
                <c:pt idx="16658">
                  <c:v>22.931006735664301</c:v>
                </c:pt>
                <c:pt idx="16659">
                  <c:v>22.932383311888099</c:v>
                </c:pt>
                <c:pt idx="16660">
                  <c:v>22.933759888111901</c:v>
                </c:pt>
                <c:pt idx="16661">
                  <c:v>22.935136464335699</c:v>
                </c:pt>
                <c:pt idx="16662">
                  <c:v>22.936513040559401</c:v>
                </c:pt>
                <c:pt idx="16663">
                  <c:v>22.937889616783199</c:v>
                </c:pt>
                <c:pt idx="16664">
                  <c:v>22.939266193007001</c:v>
                </c:pt>
                <c:pt idx="16665">
                  <c:v>22.940642769230799</c:v>
                </c:pt>
                <c:pt idx="16666">
                  <c:v>22.9420193454546</c:v>
                </c:pt>
                <c:pt idx="16667">
                  <c:v>22.943395921678299</c:v>
                </c:pt>
                <c:pt idx="16668">
                  <c:v>22.9447724979021</c:v>
                </c:pt>
                <c:pt idx="16669">
                  <c:v>22.946149074125898</c:v>
                </c:pt>
                <c:pt idx="16670">
                  <c:v>22.9475256503497</c:v>
                </c:pt>
                <c:pt idx="16671">
                  <c:v>22.948902226573399</c:v>
                </c:pt>
                <c:pt idx="16672">
                  <c:v>22.9502788027972</c:v>
                </c:pt>
                <c:pt idx="16673">
                  <c:v>22.951655379020998</c:v>
                </c:pt>
                <c:pt idx="16674">
                  <c:v>22.9530319552448</c:v>
                </c:pt>
                <c:pt idx="16675">
                  <c:v>22.954408531468498</c:v>
                </c:pt>
                <c:pt idx="16676">
                  <c:v>22.9557851076923</c:v>
                </c:pt>
                <c:pt idx="16677">
                  <c:v>22.957161683916102</c:v>
                </c:pt>
                <c:pt idx="16678">
                  <c:v>22.9585382601399</c:v>
                </c:pt>
                <c:pt idx="16679">
                  <c:v>22.959914836363598</c:v>
                </c:pt>
                <c:pt idx="16680">
                  <c:v>22.9612914125874</c:v>
                </c:pt>
                <c:pt idx="16681">
                  <c:v>22.962667988811202</c:v>
                </c:pt>
                <c:pt idx="16682">
                  <c:v>22.964044565035</c:v>
                </c:pt>
                <c:pt idx="16683">
                  <c:v>22.965421141258702</c:v>
                </c:pt>
                <c:pt idx="16684">
                  <c:v>22.9667977174825</c:v>
                </c:pt>
                <c:pt idx="16685">
                  <c:v>22.968174293706301</c:v>
                </c:pt>
                <c:pt idx="16686">
                  <c:v>22.969550869930099</c:v>
                </c:pt>
                <c:pt idx="16687">
                  <c:v>22.970927446153901</c:v>
                </c:pt>
                <c:pt idx="16688">
                  <c:v>22.9723040223776</c:v>
                </c:pt>
                <c:pt idx="16689">
                  <c:v>22.973680598601401</c:v>
                </c:pt>
                <c:pt idx="16690">
                  <c:v>22.975057174825199</c:v>
                </c:pt>
                <c:pt idx="16691">
                  <c:v>22.976433751049001</c:v>
                </c:pt>
                <c:pt idx="16692">
                  <c:v>22.977810327272699</c:v>
                </c:pt>
                <c:pt idx="16693">
                  <c:v>22.979186903496501</c:v>
                </c:pt>
                <c:pt idx="16694">
                  <c:v>22.980563479720299</c:v>
                </c:pt>
                <c:pt idx="16695">
                  <c:v>22.981940055944101</c:v>
                </c:pt>
                <c:pt idx="16696">
                  <c:v>22.983316632167799</c:v>
                </c:pt>
                <c:pt idx="16697">
                  <c:v>22.984693208391601</c:v>
                </c:pt>
                <c:pt idx="16698">
                  <c:v>22.986069784615399</c:v>
                </c:pt>
                <c:pt idx="16699">
                  <c:v>22.987446360839201</c:v>
                </c:pt>
                <c:pt idx="16700">
                  <c:v>22.988822937062899</c:v>
                </c:pt>
                <c:pt idx="16701">
                  <c:v>22.990199513286701</c:v>
                </c:pt>
                <c:pt idx="16702">
                  <c:v>22.991576089510499</c:v>
                </c:pt>
                <c:pt idx="16703">
                  <c:v>22.9929526657343</c:v>
                </c:pt>
                <c:pt idx="16704">
                  <c:v>22.994329241957999</c:v>
                </c:pt>
                <c:pt idx="16705">
                  <c:v>22.995705818181801</c:v>
                </c:pt>
                <c:pt idx="16706">
                  <c:v>22.997082394405599</c:v>
                </c:pt>
                <c:pt idx="16707">
                  <c:v>22.9984589706294</c:v>
                </c:pt>
                <c:pt idx="16708">
                  <c:v>22.999835546853198</c:v>
                </c:pt>
                <c:pt idx="16709">
                  <c:v>23.0012121230769</c:v>
                </c:pt>
                <c:pt idx="16710">
                  <c:v>23.002588699300698</c:v>
                </c:pt>
                <c:pt idx="16711">
                  <c:v>23.0039652755245</c:v>
                </c:pt>
                <c:pt idx="16712">
                  <c:v>23.005341851748302</c:v>
                </c:pt>
                <c:pt idx="16713">
                  <c:v>23.006718427972</c:v>
                </c:pt>
                <c:pt idx="16714">
                  <c:v>23.008095004195798</c:v>
                </c:pt>
                <c:pt idx="16715">
                  <c:v>23.0094715804196</c:v>
                </c:pt>
                <c:pt idx="16716">
                  <c:v>23.010848156643402</c:v>
                </c:pt>
                <c:pt idx="16717">
                  <c:v>23.0122247328671</c:v>
                </c:pt>
                <c:pt idx="16718">
                  <c:v>23.013601309090902</c:v>
                </c:pt>
                <c:pt idx="16719">
                  <c:v>23.0149778853147</c:v>
                </c:pt>
                <c:pt idx="16720">
                  <c:v>23.016354461538501</c:v>
                </c:pt>
                <c:pt idx="16721">
                  <c:v>23.0177310377622</c:v>
                </c:pt>
                <c:pt idx="16722">
                  <c:v>23.019107613986002</c:v>
                </c:pt>
                <c:pt idx="16723">
                  <c:v>23.0204841902098</c:v>
                </c:pt>
                <c:pt idx="16724">
                  <c:v>23.021860766433601</c:v>
                </c:pt>
                <c:pt idx="16725">
                  <c:v>23.0232373426573</c:v>
                </c:pt>
                <c:pt idx="16726">
                  <c:v>23.024613918881101</c:v>
                </c:pt>
                <c:pt idx="16727">
                  <c:v>23.025990495104899</c:v>
                </c:pt>
                <c:pt idx="16728">
                  <c:v>23.027367071328701</c:v>
                </c:pt>
                <c:pt idx="16729">
                  <c:v>23.0287436475524</c:v>
                </c:pt>
                <c:pt idx="16730">
                  <c:v>23.030120223776201</c:v>
                </c:pt>
                <c:pt idx="16731">
                  <c:v>23.031496799999999</c:v>
                </c:pt>
                <c:pt idx="16732">
                  <c:v>23.032873376223801</c:v>
                </c:pt>
                <c:pt idx="16733">
                  <c:v>23.034249952447599</c:v>
                </c:pt>
                <c:pt idx="16734">
                  <c:v>23.035626528671301</c:v>
                </c:pt>
                <c:pt idx="16735">
                  <c:v>23.037003104895099</c:v>
                </c:pt>
                <c:pt idx="16736">
                  <c:v>23.038379681118901</c:v>
                </c:pt>
                <c:pt idx="16737">
                  <c:v>23.039756257342699</c:v>
                </c:pt>
                <c:pt idx="16738">
                  <c:v>23.041132833566401</c:v>
                </c:pt>
                <c:pt idx="16739">
                  <c:v>23.042509409790199</c:v>
                </c:pt>
                <c:pt idx="16740">
                  <c:v>23.043885986014001</c:v>
                </c:pt>
                <c:pt idx="16741">
                  <c:v>23.045262562237799</c:v>
                </c:pt>
                <c:pt idx="16742">
                  <c:v>23.046639138461501</c:v>
                </c:pt>
                <c:pt idx="16743">
                  <c:v>23.048015714685299</c:v>
                </c:pt>
                <c:pt idx="16744">
                  <c:v>23.0493922909091</c:v>
                </c:pt>
                <c:pt idx="16745">
                  <c:v>23.050768867132899</c:v>
                </c:pt>
                <c:pt idx="16746">
                  <c:v>23.052145443356601</c:v>
                </c:pt>
                <c:pt idx="16747">
                  <c:v>23.053522019580399</c:v>
                </c:pt>
                <c:pt idx="16748">
                  <c:v>23.0548985958042</c:v>
                </c:pt>
                <c:pt idx="16749">
                  <c:v>23.056275172027998</c:v>
                </c:pt>
                <c:pt idx="16750">
                  <c:v>23.0576517482518</c:v>
                </c:pt>
                <c:pt idx="16751">
                  <c:v>23.059028324475499</c:v>
                </c:pt>
                <c:pt idx="16752">
                  <c:v>23.0604049006993</c:v>
                </c:pt>
                <c:pt idx="16753">
                  <c:v>23.061781476923102</c:v>
                </c:pt>
                <c:pt idx="16754">
                  <c:v>23.0631580531469</c:v>
                </c:pt>
                <c:pt idx="16755">
                  <c:v>23.064534629370598</c:v>
                </c:pt>
                <c:pt idx="16756">
                  <c:v>23.0659112055944</c:v>
                </c:pt>
                <c:pt idx="16757">
                  <c:v>23.067287781818202</c:v>
                </c:pt>
                <c:pt idx="16758">
                  <c:v>23.068664358042</c:v>
                </c:pt>
                <c:pt idx="16759">
                  <c:v>23.070040934265698</c:v>
                </c:pt>
                <c:pt idx="16760">
                  <c:v>23.0714175104895</c:v>
                </c:pt>
                <c:pt idx="16761">
                  <c:v>23.072794086713301</c:v>
                </c:pt>
                <c:pt idx="16762">
                  <c:v>23.0741706629371</c:v>
                </c:pt>
                <c:pt idx="16763">
                  <c:v>23.075547239160802</c:v>
                </c:pt>
                <c:pt idx="16764">
                  <c:v>23.0769238153846</c:v>
                </c:pt>
                <c:pt idx="16765">
                  <c:v>23.078300391608401</c:v>
                </c:pt>
                <c:pt idx="16766">
                  <c:v>23.079676967832199</c:v>
                </c:pt>
                <c:pt idx="16767">
                  <c:v>23.081053544056001</c:v>
                </c:pt>
                <c:pt idx="16768">
                  <c:v>23.0824301202797</c:v>
                </c:pt>
                <c:pt idx="16769">
                  <c:v>23.083806696503501</c:v>
                </c:pt>
                <c:pt idx="16770">
                  <c:v>23.085183272727299</c:v>
                </c:pt>
                <c:pt idx="16771">
                  <c:v>23.086559848951101</c:v>
                </c:pt>
                <c:pt idx="16772">
                  <c:v>23.087936425174799</c:v>
                </c:pt>
                <c:pt idx="16773">
                  <c:v>23.089313001398601</c:v>
                </c:pt>
                <c:pt idx="16774">
                  <c:v>23.090689577622399</c:v>
                </c:pt>
                <c:pt idx="16775">
                  <c:v>23.092066153846201</c:v>
                </c:pt>
                <c:pt idx="16776">
                  <c:v>23.093442730069899</c:v>
                </c:pt>
                <c:pt idx="16777">
                  <c:v>23.094819306293701</c:v>
                </c:pt>
                <c:pt idx="16778">
                  <c:v>23.096195882517499</c:v>
                </c:pt>
                <c:pt idx="16779">
                  <c:v>23.0975724587413</c:v>
                </c:pt>
                <c:pt idx="16780">
                  <c:v>23.098949034964999</c:v>
                </c:pt>
                <c:pt idx="16781">
                  <c:v>23.100325611188801</c:v>
                </c:pt>
                <c:pt idx="16782">
                  <c:v>23.101702187412599</c:v>
                </c:pt>
                <c:pt idx="16783">
                  <c:v>23.1030787636364</c:v>
                </c:pt>
                <c:pt idx="16784">
                  <c:v>23.104455339860099</c:v>
                </c:pt>
                <c:pt idx="16785">
                  <c:v>23.105831916083901</c:v>
                </c:pt>
                <c:pt idx="16786">
                  <c:v>23.107208492307699</c:v>
                </c:pt>
                <c:pt idx="16787">
                  <c:v>23.1085850685315</c:v>
                </c:pt>
                <c:pt idx="16788">
                  <c:v>23.109961644755298</c:v>
                </c:pt>
                <c:pt idx="16789">
                  <c:v>23.111338220979</c:v>
                </c:pt>
                <c:pt idx="16790">
                  <c:v>23.112714797202798</c:v>
                </c:pt>
                <c:pt idx="16791">
                  <c:v>23.1140913734266</c:v>
                </c:pt>
                <c:pt idx="16792">
                  <c:v>23.115467949650402</c:v>
                </c:pt>
                <c:pt idx="16793">
                  <c:v>23.1168445258741</c:v>
                </c:pt>
                <c:pt idx="16794">
                  <c:v>23.118221102097898</c:v>
                </c:pt>
                <c:pt idx="16795">
                  <c:v>23.1195976783217</c:v>
                </c:pt>
                <c:pt idx="16796">
                  <c:v>23.120974254545501</c:v>
                </c:pt>
                <c:pt idx="16797">
                  <c:v>23.1223508307692</c:v>
                </c:pt>
                <c:pt idx="16798">
                  <c:v>23.123727406993002</c:v>
                </c:pt>
                <c:pt idx="16799">
                  <c:v>23.1251039832168</c:v>
                </c:pt>
                <c:pt idx="16800">
                  <c:v>23.126480559440601</c:v>
                </c:pt>
                <c:pt idx="16801">
                  <c:v>23.1278571356643</c:v>
                </c:pt>
                <c:pt idx="16802">
                  <c:v>23.129233711888102</c:v>
                </c:pt>
                <c:pt idx="16803">
                  <c:v>23.1306102881119</c:v>
                </c:pt>
                <c:pt idx="16804">
                  <c:v>23.131986864335701</c:v>
                </c:pt>
                <c:pt idx="16805">
                  <c:v>23.1333634405594</c:v>
                </c:pt>
                <c:pt idx="16806">
                  <c:v>23.134740016783201</c:v>
                </c:pt>
                <c:pt idx="16807">
                  <c:v>23.136116593006999</c:v>
                </c:pt>
                <c:pt idx="16808">
                  <c:v>23.137493169230801</c:v>
                </c:pt>
                <c:pt idx="16809">
                  <c:v>23.138869745454599</c:v>
                </c:pt>
                <c:pt idx="16810">
                  <c:v>23.140246321678301</c:v>
                </c:pt>
                <c:pt idx="16811">
                  <c:v>23.141622897902099</c:v>
                </c:pt>
                <c:pt idx="16812">
                  <c:v>23.142999474125901</c:v>
                </c:pt>
                <c:pt idx="16813">
                  <c:v>23.144376050349699</c:v>
                </c:pt>
                <c:pt idx="16814">
                  <c:v>23.145752626573401</c:v>
                </c:pt>
                <c:pt idx="16815">
                  <c:v>23.147129202797199</c:v>
                </c:pt>
                <c:pt idx="16816">
                  <c:v>23.148505779021001</c:v>
                </c:pt>
                <c:pt idx="16817">
                  <c:v>23.149882355244799</c:v>
                </c:pt>
                <c:pt idx="16818">
                  <c:v>23.151258931468501</c:v>
                </c:pt>
                <c:pt idx="16819">
                  <c:v>23.152635507692299</c:v>
                </c:pt>
                <c:pt idx="16820">
                  <c:v>23.154012083916101</c:v>
                </c:pt>
                <c:pt idx="16821">
                  <c:v>23.155388660139899</c:v>
                </c:pt>
                <c:pt idx="16822">
                  <c:v>23.156765236363601</c:v>
                </c:pt>
                <c:pt idx="16823">
                  <c:v>23.158141812587399</c:v>
                </c:pt>
                <c:pt idx="16824">
                  <c:v>23.1595183888112</c:v>
                </c:pt>
                <c:pt idx="16825">
                  <c:v>23.160894965034998</c:v>
                </c:pt>
                <c:pt idx="16826">
                  <c:v>23.162271541258701</c:v>
                </c:pt>
                <c:pt idx="16827">
                  <c:v>23.163648117482499</c:v>
                </c:pt>
                <c:pt idx="16828">
                  <c:v>23.1650246937063</c:v>
                </c:pt>
                <c:pt idx="16829">
                  <c:v>23.166401269930098</c:v>
                </c:pt>
                <c:pt idx="16830">
                  <c:v>23.1677778461538</c:v>
                </c:pt>
                <c:pt idx="16831">
                  <c:v>23.169154422377598</c:v>
                </c:pt>
                <c:pt idx="16832">
                  <c:v>23.1705309986014</c:v>
                </c:pt>
                <c:pt idx="16833">
                  <c:v>23.171907574825202</c:v>
                </c:pt>
                <c:pt idx="16834">
                  <c:v>23.173284151049</c:v>
                </c:pt>
                <c:pt idx="16835">
                  <c:v>23.174660727272698</c:v>
                </c:pt>
                <c:pt idx="16836">
                  <c:v>23.1760373034965</c:v>
                </c:pt>
                <c:pt idx="16837">
                  <c:v>23.177413879720302</c:v>
                </c:pt>
                <c:pt idx="16838">
                  <c:v>23.1787904559441</c:v>
                </c:pt>
                <c:pt idx="16839">
                  <c:v>23.180167032167802</c:v>
                </c:pt>
                <c:pt idx="16840">
                  <c:v>23.1815436083916</c:v>
                </c:pt>
                <c:pt idx="16841">
                  <c:v>23.182920184615401</c:v>
                </c:pt>
                <c:pt idx="16842">
                  <c:v>23.184296760839199</c:v>
                </c:pt>
                <c:pt idx="16843">
                  <c:v>23.185673337062902</c:v>
                </c:pt>
                <c:pt idx="16844">
                  <c:v>23.1870499132867</c:v>
                </c:pt>
                <c:pt idx="16845">
                  <c:v>23.188426489510501</c:v>
                </c:pt>
                <c:pt idx="16846">
                  <c:v>23.189803065734299</c:v>
                </c:pt>
                <c:pt idx="16847">
                  <c:v>23.191179641958001</c:v>
                </c:pt>
                <c:pt idx="16848">
                  <c:v>23.192556218181799</c:v>
                </c:pt>
                <c:pt idx="16849">
                  <c:v>23.193932794405601</c:v>
                </c:pt>
                <c:pt idx="16850">
                  <c:v>23.195309370629399</c:v>
                </c:pt>
                <c:pt idx="16851">
                  <c:v>23.196685946853201</c:v>
                </c:pt>
                <c:pt idx="16852">
                  <c:v>23.198062523076899</c:v>
                </c:pt>
                <c:pt idx="16853">
                  <c:v>23.199439099300701</c:v>
                </c:pt>
                <c:pt idx="16854">
                  <c:v>23.200815675524499</c:v>
                </c:pt>
                <c:pt idx="16855">
                  <c:v>23.202192251748301</c:v>
                </c:pt>
                <c:pt idx="16856">
                  <c:v>23.203568827971999</c:v>
                </c:pt>
                <c:pt idx="16857">
                  <c:v>23.204945404195801</c:v>
                </c:pt>
                <c:pt idx="16858">
                  <c:v>23.206321980419599</c:v>
                </c:pt>
                <c:pt idx="16859">
                  <c:v>23.2076985566434</c:v>
                </c:pt>
                <c:pt idx="16860">
                  <c:v>23.209075132867099</c:v>
                </c:pt>
                <c:pt idx="16861">
                  <c:v>23.210451709090901</c:v>
                </c:pt>
                <c:pt idx="16862">
                  <c:v>23.211828285314699</c:v>
                </c:pt>
                <c:pt idx="16863">
                  <c:v>23.2132048615385</c:v>
                </c:pt>
                <c:pt idx="16864">
                  <c:v>23.214581437762199</c:v>
                </c:pt>
                <c:pt idx="16865">
                  <c:v>23.215958013986</c:v>
                </c:pt>
                <c:pt idx="16866">
                  <c:v>23.217334590209799</c:v>
                </c:pt>
                <c:pt idx="16867">
                  <c:v>23.2187111664336</c:v>
                </c:pt>
                <c:pt idx="16868">
                  <c:v>23.220087742657402</c:v>
                </c:pt>
                <c:pt idx="16869">
                  <c:v>23.2214643188811</c:v>
                </c:pt>
                <c:pt idx="16870">
                  <c:v>23.222840895104898</c:v>
                </c:pt>
                <c:pt idx="16871">
                  <c:v>23.2242174713287</c:v>
                </c:pt>
                <c:pt idx="16872">
                  <c:v>23.225594047552502</c:v>
                </c:pt>
                <c:pt idx="16873">
                  <c:v>23.2269706237762</c:v>
                </c:pt>
                <c:pt idx="16874">
                  <c:v>23.228347200000002</c:v>
                </c:pt>
                <c:pt idx="16875">
                  <c:v>23.2297237762238</c:v>
                </c:pt>
                <c:pt idx="16876">
                  <c:v>23.231100352447601</c:v>
                </c:pt>
                <c:pt idx="16877">
                  <c:v>23.2324769286713</c:v>
                </c:pt>
                <c:pt idx="16878">
                  <c:v>23.233853504895102</c:v>
                </c:pt>
                <c:pt idx="16879">
                  <c:v>23.2352300811189</c:v>
                </c:pt>
                <c:pt idx="16880">
                  <c:v>23.236606657342701</c:v>
                </c:pt>
                <c:pt idx="16881">
                  <c:v>23.2379832335664</c:v>
                </c:pt>
                <c:pt idx="16882">
                  <c:v>23.239359809790201</c:v>
                </c:pt>
                <c:pt idx="16883">
                  <c:v>23.240736386013999</c:v>
                </c:pt>
                <c:pt idx="16884">
                  <c:v>23.242112962237801</c:v>
                </c:pt>
                <c:pt idx="16885">
                  <c:v>23.2434895384615</c:v>
                </c:pt>
                <c:pt idx="16886">
                  <c:v>23.244866114685301</c:v>
                </c:pt>
                <c:pt idx="16887">
                  <c:v>23.246242690909099</c:v>
                </c:pt>
                <c:pt idx="16888">
                  <c:v>23.247619267132901</c:v>
                </c:pt>
                <c:pt idx="16889">
                  <c:v>23.2489958433566</c:v>
                </c:pt>
                <c:pt idx="16890">
                  <c:v>23.250372419580401</c:v>
                </c:pt>
                <c:pt idx="16891">
                  <c:v>23.251748995804199</c:v>
                </c:pt>
                <c:pt idx="16892">
                  <c:v>23.253125572028001</c:v>
                </c:pt>
                <c:pt idx="16893">
                  <c:v>23.254502148251799</c:v>
                </c:pt>
                <c:pt idx="16894">
                  <c:v>23.255878724475501</c:v>
                </c:pt>
                <c:pt idx="16895">
                  <c:v>23.257255300699299</c:v>
                </c:pt>
                <c:pt idx="16896">
                  <c:v>23.258631876923101</c:v>
                </c:pt>
                <c:pt idx="16897">
                  <c:v>23.260008453146899</c:v>
                </c:pt>
                <c:pt idx="16898">
                  <c:v>23.261385029370601</c:v>
                </c:pt>
                <c:pt idx="16899">
                  <c:v>23.262761605594399</c:v>
                </c:pt>
                <c:pt idx="16900">
                  <c:v>23.2641381818182</c:v>
                </c:pt>
                <c:pt idx="16901">
                  <c:v>23.265514758041999</c:v>
                </c:pt>
                <c:pt idx="16902">
                  <c:v>23.266891334265701</c:v>
                </c:pt>
                <c:pt idx="16903">
                  <c:v>23.268267910489499</c:v>
                </c:pt>
                <c:pt idx="16904">
                  <c:v>23.2696444867133</c:v>
                </c:pt>
                <c:pt idx="16905">
                  <c:v>23.271021062937098</c:v>
                </c:pt>
                <c:pt idx="16906">
                  <c:v>23.272397639160801</c:v>
                </c:pt>
                <c:pt idx="16907">
                  <c:v>23.273774215384599</c:v>
                </c:pt>
                <c:pt idx="16908">
                  <c:v>23.2751507916084</c:v>
                </c:pt>
                <c:pt idx="16909">
                  <c:v>23.276527367832202</c:v>
                </c:pt>
                <c:pt idx="16910">
                  <c:v>23.2779039440559</c:v>
                </c:pt>
                <c:pt idx="16911">
                  <c:v>23.279280520279698</c:v>
                </c:pt>
                <c:pt idx="16912">
                  <c:v>23.2806570965035</c:v>
                </c:pt>
                <c:pt idx="16913">
                  <c:v>23.282033672727302</c:v>
                </c:pt>
                <c:pt idx="16914">
                  <c:v>23.2834102489511</c:v>
                </c:pt>
                <c:pt idx="16915">
                  <c:v>23.284786825174798</c:v>
                </c:pt>
                <c:pt idx="16916">
                  <c:v>23.2861634013986</c:v>
                </c:pt>
                <c:pt idx="16917">
                  <c:v>23.287539977622401</c:v>
                </c:pt>
                <c:pt idx="16918">
                  <c:v>23.2889165538462</c:v>
                </c:pt>
                <c:pt idx="16919">
                  <c:v>23.290293130069902</c:v>
                </c:pt>
                <c:pt idx="16920">
                  <c:v>23.2916697062937</c:v>
                </c:pt>
                <c:pt idx="16921">
                  <c:v>23.293046282517501</c:v>
                </c:pt>
                <c:pt idx="16922">
                  <c:v>23.294422858741299</c:v>
                </c:pt>
                <c:pt idx="16923">
                  <c:v>23.295799434965001</c:v>
                </c:pt>
                <c:pt idx="16924">
                  <c:v>23.2971760111888</c:v>
                </c:pt>
                <c:pt idx="16925">
                  <c:v>23.298552587412601</c:v>
                </c:pt>
                <c:pt idx="16926">
                  <c:v>23.299929163636399</c:v>
                </c:pt>
                <c:pt idx="16927">
                  <c:v>23.301305739860101</c:v>
                </c:pt>
                <c:pt idx="16928">
                  <c:v>23.302682316083899</c:v>
                </c:pt>
                <c:pt idx="16929">
                  <c:v>23.304058892307701</c:v>
                </c:pt>
                <c:pt idx="16930">
                  <c:v>23.305435468531499</c:v>
                </c:pt>
                <c:pt idx="16931">
                  <c:v>23.306812044755201</c:v>
                </c:pt>
                <c:pt idx="16932">
                  <c:v>23.308188620978999</c:v>
                </c:pt>
                <c:pt idx="16933">
                  <c:v>23.309565197202801</c:v>
                </c:pt>
                <c:pt idx="16934">
                  <c:v>23.310941773426599</c:v>
                </c:pt>
                <c:pt idx="16935">
                  <c:v>23.312318349650401</c:v>
                </c:pt>
                <c:pt idx="16936">
                  <c:v>23.313694925874099</c:v>
                </c:pt>
                <c:pt idx="16937">
                  <c:v>23.315071502097901</c:v>
                </c:pt>
                <c:pt idx="16938">
                  <c:v>23.316448078321699</c:v>
                </c:pt>
                <c:pt idx="16939">
                  <c:v>23.3178246545455</c:v>
                </c:pt>
                <c:pt idx="16940">
                  <c:v>23.319201230769199</c:v>
                </c:pt>
                <c:pt idx="16941">
                  <c:v>23.320577806993001</c:v>
                </c:pt>
                <c:pt idx="16942">
                  <c:v>23.321954383216799</c:v>
                </c:pt>
                <c:pt idx="16943">
                  <c:v>23.3233309594406</c:v>
                </c:pt>
                <c:pt idx="16944">
                  <c:v>23.324707535664299</c:v>
                </c:pt>
                <c:pt idx="16945">
                  <c:v>23.3260841118881</c:v>
                </c:pt>
                <c:pt idx="16946">
                  <c:v>23.327460688111898</c:v>
                </c:pt>
                <c:pt idx="16947">
                  <c:v>23.3288372643357</c:v>
                </c:pt>
                <c:pt idx="16948">
                  <c:v>23.330213840559399</c:v>
                </c:pt>
                <c:pt idx="16949">
                  <c:v>23.3315904167832</c:v>
                </c:pt>
                <c:pt idx="16950">
                  <c:v>23.332966993006998</c:v>
                </c:pt>
                <c:pt idx="16951">
                  <c:v>23.3343435692308</c:v>
                </c:pt>
                <c:pt idx="16952">
                  <c:v>23.335720145454498</c:v>
                </c:pt>
                <c:pt idx="16953">
                  <c:v>23.3370967216783</c:v>
                </c:pt>
                <c:pt idx="16954">
                  <c:v>23.338473297902102</c:v>
                </c:pt>
                <c:pt idx="16955">
                  <c:v>23.3398498741259</c:v>
                </c:pt>
                <c:pt idx="16956">
                  <c:v>23.341226450349701</c:v>
                </c:pt>
                <c:pt idx="16957">
                  <c:v>23.3426030265734</c:v>
                </c:pt>
                <c:pt idx="16958">
                  <c:v>23.343979602797202</c:v>
                </c:pt>
                <c:pt idx="16959">
                  <c:v>23.345356179021</c:v>
                </c:pt>
                <c:pt idx="16960">
                  <c:v>23.346732755244801</c:v>
                </c:pt>
                <c:pt idx="16961">
                  <c:v>23.3481093314685</c:v>
                </c:pt>
                <c:pt idx="16962">
                  <c:v>23.349485907692301</c:v>
                </c:pt>
                <c:pt idx="16963">
                  <c:v>23.350862483916099</c:v>
                </c:pt>
                <c:pt idx="16964">
                  <c:v>23.352239060139901</c:v>
                </c:pt>
                <c:pt idx="16965">
                  <c:v>23.3536156363636</c:v>
                </c:pt>
                <c:pt idx="16966">
                  <c:v>23.354992212587401</c:v>
                </c:pt>
                <c:pt idx="16967">
                  <c:v>23.356368788811199</c:v>
                </c:pt>
                <c:pt idx="16968">
                  <c:v>23.357745365035001</c:v>
                </c:pt>
                <c:pt idx="16969">
                  <c:v>23.359121941258699</c:v>
                </c:pt>
                <c:pt idx="16970">
                  <c:v>23.360498517482501</c:v>
                </c:pt>
                <c:pt idx="16971">
                  <c:v>23.361875093706299</c:v>
                </c:pt>
                <c:pt idx="16972">
                  <c:v>23.363251669930101</c:v>
                </c:pt>
                <c:pt idx="16973">
                  <c:v>23.364628246153899</c:v>
                </c:pt>
                <c:pt idx="16974">
                  <c:v>23.366004822377601</c:v>
                </c:pt>
                <c:pt idx="16975">
                  <c:v>23.367381398601399</c:v>
                </c:pt>
                <c:pt idx="16976">
                  <c:v>23.368757974825201</c:v>
                </c:pt>
                <c:pt idx="16977">
                  <c:v>23.370134551048999</c:v>
                </c:pt>
                <c:pt idx="16978">
                  <c:v>23.371511127272701</c:v>
                </c:pt>
                <c:pt idx="16979">
                  <c:v>23.372887703496499</c:v>
                </c:pt>
                <c:pt idx="16980">
                  <c:v>23.3742642797203</c:v>
                </c:pt>
                <c:pt idx="16981">
                  <c:v>23.375640855944098</c:v>
                </c:pt>
                <c:pt idx="16982">
                  <c:v>23.377017432167801</c:v>
                </c:pt>
                <c:pt idx="16983">
                  <c:v>23.378394008391599</c:v>
                </c:pt>
                <c:pt idx="16984">
                  <c:v>23.3797705846154</c:v>
                </c:pt>
                <c:pt idx="16985">
                  <c:v>23.381147160839198</c:v>
                </c:pt>
                <c:pt idx="16986">
                  <c:v>23.3825237370629</c:v>
                </c:pt>
                <c:pt idx="16987">
                  <c:v>23.383900313286698</c:v>
                </c:pt>
                <c:pt idx="16988">
                  <c:v>23.3852768895105</c:v>
                </c:pt>
                <c:pt idx="16989">
                  <c:v>23.386653465734302</c:v>
                </c:pt>
                <c:pt idx="16990">
                  <c:v>23.388030041958</c:v>
                </c:pt>
                <c:pt idx="16991">
                  <c:v>23.389406618181798</c:v>
                </c:pt>
                <c:pt idx="16992">
                  <c:v>23.3907831944056</c:v>
                </c:pt>
                <c:pt idx="16993">
                  <c:v>23.392159770629402</c:v>
                </c:pt>
                <c:pt idx="16994">
                  <c:v>23.3935363468532</c:v>
                </c:pt>
                <c:pt idx="16995">
                  <c:v>23.394912923076902</c:v>
                </c:pt>
                <c:pt idx="16996">
                  <c:v>23.3962894993007</c:v>
                </c:pt>
                <c:pt idx="16997">
                  <c:v>23.397666075524501</c:v>
                </c:pt>
                <c:pt idx="16998">
                  <c:v>23.399042651748299</c:v>
                </c:pt>
                <c:pt idx="16999">
                  <c:v>23.400419227972002</c:v>
                </c:pt>
                <c:pt idx="17000">
                  <c:v>23.4017958041958</c:v>
                </c:pt>
                <c:pt idx="17001">
                  <c:v>23.403172380419601</c:v>
                </c:pt>
                <c:pt idx="17002">
                  <c:v>23.404548956643399</c:v>
                </c:pt>
                <c:pt idx="17003">
                  <c:v>23.405925532867101</c:v>
                </c:pt>
                <c:pt idx="17004">
                  <c:v>23.407302109090899</c:v>
                </c:pt>
                <c:pt idx="17005">
                  <c:v>23.408678685314701</c:v>
                </c:pt>
                <c:pt idx="17006">
                  <c:v>23.410055261538499</c:v>
                </c:pt>
                <c:pt idx="17007">
                  <c:v>23.411431837762201</c:v>
                </c:pt>
                <c:pt idx="17008">
                  <c:v>23.412808413985999</c:v>
                </c:pt>
                <c:pt idx="17009">
                  <c:v>23.414184990209801</c:v>
                </c:pt>
                <c:pt idx="17010">
                  <c:v>23.415561566433599</c:v>
                </c:pt>
                <c:pt idx="17011">
                  <c:v>23.416938142657301</c:v>
                </c:pt>
                <c:pt idx="17012">
                  <c:v>23.418314718881099</c:v>
                </c:pt>
                <c:pt idx="17013">
                  <c:v>23.419691295104901</c:v>
                </c:pt>
                <c:pt idx="17014">
                  <c:v>23.421067871328699</c:v>
                </c:pt>
                <c:pt idx="17015">
                  <c:v>23.4224444475525</c:v>
                </c:pt>
                <c:pt idx="17016">
                  <c:v>23.423821023776199</c:v>
                </c:pt>
                <c:pt idx="17017">
                  <c:v>23.425197600000001</c:v>
                </c:pt>
                <c:pt idx="17018">
                  <c:v>23.426574176223799</c:v>
                </c:pt>
                <c:pt idx="17019">
                  <c:v>23.4279507524476</c:v>
                </c:pt>
                <c:pt idx="17020">
                  <c:v>23.429327328671299</c:v>
                </c:pt>
                <c:pt idx="17021">
                  <c:v>23.4307039048951</c:v>
                </c:pt>
                <c:pt idx="17022">
                  <c:v>23.432080481118899</c:v>
                </c:pt>
                <c:pt idx="17023">
                  <c:v>23.4334570573427</c:v>
                </c:pt>
                <c:pt idx="17024">
                  <c:v>23.434833633566399</c:v>
                </c:pt>
                <c:pt idx="17025">
                  <c:v>23.4362102097902</c:v>
                </c:pt>
                <c:pt idx="17026">
                  <c:v>23.437586786013998</c:v>
                </c:pt>
                <c:pt idx="17027">
                  <c:v>23.4389633622378</c:v>
                </c:pt>
                <c:pt idx="17028">
                  <c:v>23.440339938461499</c:v>
                </c:pt>
                <c:pt idx="17029">
                  <c:v>23.4417165146853</c:v>
                </c:pt>
                <c:pt idx="17030">
                  <c:v>23.443093090909102</c:v>
                </c:pt>
                <c:pt idx="17031">
                  <c:v>23.4444696671329</c:v>
                </c:pt>
                <c:pt idx="17032">
                  <c:v>23.445846243356598</c:v>
                </c:pt>
                <c:pt idx="17033">
                  <c:v>23.4472228195804</c:v>
                </c:pt>
                <c:pt idx="17034">
                  <c:v>23.448599395804202</c:v>
                </c:pt>
                <c:pt idx="17035">
                  <c:v>23.449975972028</c:v>
                </c:pt>
                <c:pt idx="17036">
                  <c:v>23.451352548251698</c:v>
                </c:pt>
                <c:pt idx="17037">
                  <c:v>23.4527291244755</c:v>
                </c:pt>
                <c:pt idx="17038">
                  <c:v>23.454105700699301</c:v>
                </c:pt>
                <c:pt idx="17039">
                  <c:v>23.4554822769231</c:v>
                </c:pt>
                <c:pt idx="17040">
                  <c:v>23.456858853146901</c:v>
                </c:pt>
                <c:pt idx="17041">
                  <c:v>23.4582354293706</c:v>
                </c:pt>
                <c:pt idx="17042">
                  <c:v>23.459612005594401</c:v>
                </c:pt>
                <c:pt idx="17043">
                  <c:v>23.460988581818199</c:v>
                </c:pt>
                <c:pt idx="17044">
                  <c:v>23.462365158042001</c:v>
                </c:pt>
                <c:pt idx="17045">
                  <c:v>23.4637417342657</c:v>
                </c:pt>
                <c:pt idx="17046">
                  <c:v>23.465118310489501</c:v>
                </c:pt>
                <c:pt idx="17047">
                  <c:v>23.466494886713299</c:v>
                </c:pt>
                <c:pt idx="17048">
                  <c:v>23.467871462937101</c:v>
                </c:pt>
                <c:pt idx="17049">
                  <c:v>23.469248039160799</c:v>
                </c:pt>
                <c:pt idx="17050">
                  <c:v>23.470624615384601</c:v>
                </c:pt>
                <c:pt idx="17051">
                  <c:v>23.472001191608399</c:v>
                </c:pt>
                <c:pt idx="17052">
                  <c:v>23.473377767832201</c:v>
                </c:pt>
                <c:pt idx="17053">
                  <c:v>23.474754344055899</c:v>
                </c:pt>
                <c:pt idx="17054">
                  <c:v>23.476130920279701</c:v>
                </c:pt>
                <c:pt idx="17055">
                  <c:v>23.477507496503499</c:v>
                </c:pt>
                <c:pt idx="17056">
                  <c:v>23.4788840727273</c:v>
                </c:pt>
                <c:pt idx="17057">
                  <c:v>23.480260648951099</c:v>
                </c:pt>
                <c:pt idx="17058">
                  <c:v>23.481637225174801</c:v>
                </c:pt>
                <c:pt idx="17059">
                  <c:v>23.483013801398599</c:v>
                </c:pt>
                <c:pt idx="17060">
                  <c:v>23.4843903776224</c:v>
                </c:pt>
                <c:pt idx="17061">
                  <c:v>23.485766953846198</c:v>
                </c:pt>
                <c:pt idx="17062">
                  <c:v>23.487143530069901</c:v>
                </c:pt>
                <c:pt idx="17063">
                  <c:v>23.488520106293699</c:v>
                </c:pt>
                <c:pt idx="17064">
                  <c:v>23.4898966825175</c:v>
                </c:pt>
                <c:pt idx="17065">
                  <c:v>23.491273258741298</c:v>
                </c:pt>
                <c:pt idx="17066">
                  <c:v>23.492649834965</c:v>
                </c:pt>
                <c:pt idx="17067">
                  <c:v>23.494026411188798</c:v>
                </c:pt>
                <c:pt idx="17068">
                  <c:v>23.4954029874126</c:v>
                </c:pt>
                <c:pt idx="17069">
                  <c:v>23.496779563636402</c:v>
                </c:pt>
                <c:pt idx="17070">
                  <c:v>23.4981561398601</c:v>
                </c:pt>
                <c:pt idx="17071">
                  <c:v>23.499532716083898</c:v>
                </c:pt>
                <c:pt idx="17072">
                  <c:v>23.5009092923077</c:v>
                </c:pt>
                <c:pt idx="17073">
                  <c:v>23.502285868531501</c:v>
                </c:pt>
                <c:pt idx="17074">
                  <c:v>23.5036624447553</c:v>
                </c:pt>
                <c:pt idx="17075">
                  <c:v>23.505039020979002</c:v>
                </c:pt>
                <c:pt idx="17076">
                  <c:v>23.5064155972028</c:v>
                </c:pt>
                <c:pt idx="17077">
                  <c:v>23.507792173426601</c:v>
                </c:pt>
                <c:pt idx="17078">
                  <c:v>23.509168749650399</c:v>
                </c:pt>
                <c:pt idx="17079">
                  <c:v>23.510545325874102</c:v>
                </c:pt>
                <c:pt idx="17080">
                  <c:v>23.5119219020979</c:v>
                </c:pt>
                <c:pt idx="17081">
                  <c:v>23.513298478321701</c:v>
                </c:pt>
                <c:pt idx="17082">
                  <c:v>23.514675054545499</c:v>
                </c:pt>
                <c:pt idx="17083">
                  <c:v>23.516051630769201</c:v>
                </c:pt>
                <c:pt idx="17084">
                  <c:v>23.517428206992999</c:v>
                </c:pt>
                <c:pt idx="17085">
                  <c:v>23.518804783216801</c:v>
                </c:pt>
                <c:pt idx="17086">
                  <c:v>23.520181359440599</c:v>
                </c:pt>
                <c:pt idx="17087">
                  <c:v>23.521557935664301</c:v>
                </c:pt>
                <c:pt idx="17088">
                  <c:v>23.522934511888099</c:v>
                </c:pt>
                <c:pt idx="17089">
                  <c:v>23.524311088111901</c:v>
                </c:pt>
                <c:pt idx="17090">
                  <c:v>23.525687664335699</c:v>
                </c:pt>
                <c:pt idx="17091">
                  <c:v>23.527064240559401</c:v>
                </c:pt>
                <c:pt idx="17092">
                  <c:v>23.528440816783199</c:v>
                </c:pt>
                <c:pt idx="17093">
                  <c:v>23.529817393007001</c:v>
                </c:pt>
                <c:pt idx="17094">
                  <c:v>23.531193969230799</c:v>
                </c:pt>
                <c:pt idx="17095">
                  <c:v>23.5325705454546</c:v>
                </c:pt>
                <c:pt idx="17096">
                  <c:v>23.533947121678299</c:v>
                </c:pt>
                <c:pt idx="17097">
                  <c:v>23.535323697902101</c:v>
                </c:pt>
                <c:pt idx="17098">
                  <c:v>23.536700274125899</c:v>
                </c:pt>
                <c:pt idx="17099">
                  <c:v>23.5380768503497</c:v>
                </c:pt>
                <c:pt idx="17100">
                  <c:v>23.539453426573399</c:v>
                </c:pt>
                <c:pt idx="17101">
                  <c:v>23.5408300027972</c:v>
                </c:pt>
                <c:pt idx="17102">
                  <c:v>23.542206579020998</c:v>
                </c:pt>
                <c:pt idx="17103">
                  <c:v>23.5435831552448</c:v>
                </c:pt>
                <c:pt idx="17104">
                  <c:v>23.544959731468499</c:v>
                </c:pt>
                <c:pt idx="17105">
                  <c:v>23.5463363076923</c:v>
                </c:pt>
                <c:pt idx="17106">
                  <c:v>23.547712883916098</c:v>
                </c:pt>
                <c:pt idx="17107">
                  <c:v>23.5490894601399</c:v>
                </c:pt>
                <c:pt idx="17108">
                  <c:v>23.550466036363598</c:v>
                </c:pt>
                <c:pt idx="17109">
                  <c:v>23.5518426125874</c:v>
                </c:pt>
                <c:pt idx="17110">
                  <c:v>23.553219188811202</c:v>
                </c:pt>
                <c:pt idx="17111">
                  <c:v>23.554595765035</c:v>
                </c:pt>
                <c:pt idx="17112">
                  <c:v>23.555972341258698</c:v>
                </c:pt>
                <c:pt idx="17113">
                  <c:v>23.5573489174825</c:v>
                </c:pt>
                <c:pt idx="17114">
                  <c:v>23.558725493706302</c:v>
                </c:pt>
                <c:pt idx="17115">
                  <c:v>23.5601020699301</c:v>
                </c:pt>
                <c:pt idx="17116">
                  <c:v>23.561478646153802</c:v>
                </c:pt>
                <c:pt idx="17117">
                  <c:v>23.5628552223776</c:v>
                </c:pt>
                <c:pt idx="17118">
                  <c:v>23.564231798601401</c:v>
                </c:pt>
                <c:pt idx="17119">
                  <c:v>23.565608374825199</c:v>
                </c:pt>
                <c:pt idx="17120">
                  <c:v>23.566984951049001</c:v>
                </c:pt>
                <c:pt idx="17121">
                  <c:v>23.5683615272727</c:v>
                </c:pt>
                <c:pt idx="17122">
                  <c:v>23.569738103496501</c:v>
                </c:pt>
                <c:pt idx="17123">
                  <c:v>23.571114679720299</c:v>
                </c:pt>
                <c:pt idx="17124">
                  <c:v>23.572491255944101</c:v>
                </c:pt>
                <c:pt idx="17125">
                  <c:v>23.573867832167799</c:v>
                </c:pt>
                <c:pt idx="17126">
                  <c:v>23.575244408391601</c:v>
                </c:pt>
                <c:pt idx="17127">
                  <c:v>23.576620984615399</c:v>
                </c:pt>
                <c:pt idx="17128">
                  <c:v>23.577997560839201</c:v>
                </c:pt>
                <c:pt idx="17129">
                  <c:v>23.579374137062899</c:v>
                </c:pt>
                <c:pt idx="17130">
                  <c:v>23.580750713286701</c:v>
                </c:pt>
                <c:pt idx="17131">
                  <c:v>23.582127289510499</c:v>
                </c:pt>
                <c:pt idx="17132">
                  <c:v>23.583503865734301</c:v>
                </c:pt>
                <c:pt idx="17133">
                  <c:v>23.584880441957999</c:v>
                </c:pt>
                <c:pt idx="17134">
                  <c:v>23.586257018181801</c:v>
                </c:pt>
                <c:pt idx="17135">
                  <c:v>23.587633594405599</c:v>
                </c:pt>
                <c:pt idx="17136">
                  <c:v>23.5890101706294</c:v>
                </c:pt>
                <c:pt idx="17137">
                  <c:v>23.590386746853198</c:v>
                </c:pt>
                <c:pt idx="17138">
                  <c:v>23.591763323076901</c:v>
                </c:pt>
                <c:pt idx="17139">
                  <c:v>23.593139899300699</c:v>
                </c:pt>
                <c:pt idx="17140">
                  <c:v>23.5945164755245</c:v>
                </c:pt>
                <c:pt idx="17141">
                  <c:v>23.595893051748298</c:v>
                </c:pt>
                <c:pt idx="17142">
                  <c:v>23.597269627972</c:v>
                </c:pt>
                <c:pt idx="17143">
                  <c:v>23.598646204195799</c:v>
                </c:pt>
                <c:pt idx="17144">
                  <c:v>23.6000227804196</c:v>
                </c:pt>
                <c:pt idx="17145">
                  <c:v>23.601399356643402</c:v>
                </c:pt>
                <c:pt idx="17146">
                  <c:v>23.6027759328671</c:v>
                </c:pt>
                <c:pt idx="17147">
                  <c:v>23.604152509090898</c:v>
                </c:pt>
                <c:pt idx="17148">
                  <c:v>23.6055290853147</c:v>
                </c:pt>
                <c:pt idx="17149">
                  <c:v>23.606905661538502</c:v>
                </c:pt>
                <c:pt idx="17150">
                  <c:v>23.6082822377622</c:v>
                </c:pt>
                <c:pt idx="17151">
                  <c:v>23.609658813986002</c:v>
                </c:pt>
                <c:pt idx="17152">
                  <c:v>23.6110353902098</c:v>
                </c:pt>
                <c:pt idx="17153">
                  <c:v>23.612411966433601</c:v>
                </c:pt>
                <c:pt idx="17154">
                  <c:v>23.6137885426573</c:v>
                </c:pt>
                <c:pt idx="17155">
                  <c:v>23.615165118881102</c:v>
                </c:pt>
                <c:pt idx="17156">
                  <c:v>23.6165416951049</c:v>
                </c:pt>
                <c:pt idx="17157">
                  <c:v>23.617918271328701</c:v>
                </c:pt>
                <c:pt idx="17158">
                  <c:v>23.619294847552499</c:v>
                </c:pt>
                <c:pt idx="17159">
                  <c:v>23.620671423776201</c:v>
                </c:pt>
                <c:pt idx="17160">
                  <c:v>23.622047999999999</c:v>
                </c:pt>
                <c:pt idx="17161">
                  <c:v>23.623424576223801</c:v>
                </c:pt>
                <c:pt idx="17162">
                  <c:v>23.624801152447599</c:v>
                </c:pt>
                <c:pt idx="17163">
                  <c:v>23.626177728671301</c:v>
                </c:pt>
                <c:pt idx="17164">
                  <c:v>23.627554304895099</c:v>
                </c:pt>
                <c:pt idx="17165">
                  <c:v>23.628930881118901</c:v>
                </c:pt>
                <c:pt idx="17166">
                  <c:v>23.630307457342699</c:v>
                </c:pt>
                <c:pt idx="17167">
                  <c:v>23.631684033566401</c:v>
                </c:pt>
                <c:pt idx="17168">
                  <c:v>23.633060609790199</c:v>
                </c:pt>
                <c:pt idx="17169">
                  <c:v>23.634437186014001</c:v>
                </c:pt>
                <c:pt idx="17170">
                  <c:v>23.635813762237799</c:v>
                </c:pt>
                <c:pt idx="17171">
                  <c:v>23.637190338461501</c:v>
                </c:pt>
                <c:pt idx="17172">
                  <c:v>23.638566914685299</c:v>
                </c:pt>
                <c:pt idx="17173">
                  <c:v>23.639943490909101</c:v>
                </c:pt>
                <c:pt idx="17174">
                  <c:v>23.641320067132899</c:v>
                </c:pt>
                <c:pt idx="17175">
                  <c:v>23.642696643356601</c:v>
                </c:pt>
                <c:pt idx="17176">
                  <c:v>23.644073219580399</c:v>
                </c:pt>
                <c:pt idx="17177">
                  <c:v>23.6454497958042</c:v>
                </c:pt>
                <c:pt idx="17178">
                  <c:v>23.646826372027999</c:v>
                </c:pt>
                <c:pt idx="17179">
                  <c:v>23.6482029482518</c:v>
                </c:pt>
                <c:pt idx="17180">
                  <c:v>23.649579524475499</c:v>
                </c:pt>
                <c:pt idx="17181">
                  <c:v>23.6509561006993</c:v>
                </c:pt>
                <c:pt idx="17182">
                  <c:v>23.652332676923098</c:v>
                </c:pt>
                <c:pt idx="17183">
                  <c:v>23.6537092531469</c:v>
                </c:pt>
                <c:pt idx="17184">
                  <c:v>23.655085829370599</c:v>
                </c:pt>
                <c:pt idx="17185">
                  <c:v>23.6564624055944</c:v>
                </c:pt>
                <c:pt idx="17186">
                  <c:v>23.657838981818202</c:v>
                </c:pt>
                <c:pt idx="17187">
                  <c:v>23.659215558042</c:v>
                </c:pt>
                <c:pt idx="17188">
                  <c:v>23.660592134265698</c:v>
                </c:pt>
                <c:pt idx="17189">
                  <c:v>23.6619687104895</c:v>
                </c:pt>
                <c:pt idx="17190">
                  <c:v>23.663345286713302</c:v>
                </c:pt>
                <c:pt idx="17191">
                  <c:v>23.6647218629371</c:v>
                </c:pt>
                <c:pt idx="17192">
                  <c:v>23.666098439160798</c:v>
                </c:pt>
                <c:pt idx="17193">
                  <c:v>23.6674750153846</c:v>
                </c:pt>
                <c:pt idx="17194">
                  <c:v>23.668851591608401</c:v>
                </c:pt>
                <c:pt idx="17195">
                  <c:v>23.6702281678322</c:v>
                </c:pt>
                <c:pt idx="17196">
                  <c:v>23.671604744055902</c:v>
                </c:pt>
                <c:pt idx="17197">
                  <c:v>23.6729813202797</c:v>
                </c:pt>
                <c:pt idx="17198">
                  <c:v>23.674357896503501</c:v>
                </c:pt>
                <c:pt idx="17199">
                  <c:v>23.675734472727299</c:v>
                </c:pt>
                <c:pt idx="17200">
                  <c:v>23.677111048951101</c:v>
                </c:pt>
                <c:pt idx="17201">
                  <c:v>23.6784876251748</c:v>
                </c:pt>
                <c:pt idx="17202">
                  <c:v>23.679864201398601</c:v>
                </c:pt>
                <c:pt idx="17203">
                  <c:v>23.681240777622399</c:v>
                </c:pt>
                <c:pt idx="17204">
                  <c:v>23.682617353846201</c:v>
                </c:pt>
                <c:pt idx="17205">
                  <c:v>23.683993930069899</c:v>
                </c:pt>
                <c:pt idx="17206">
                  <c:v>23.685370506293701</c:v>
                </c:pt>
                <c:pt idx="17207">
                  <c:v>23.686747082517499</c:v>
                </c:pt>
                <c:pt idx="17208">
                  <c:v>23.688123658741301</c:v>
                </c:pt>
                <c:pt idx="17209">
                  <c:v>23.689500234964999</c:v>
                </c:pt>
                <c:pt idx="17210">
                  <c:v>23.690876811188801</c:v>
                </c:pt>
                <c:pt idx="17211">
                  <c:v>23.692253387412599</c:v>
                </c:pt>
                <c:pt idx="17212">
                  <c:v>23.693629963636401</c:v>
                </c:pt>
                <c:pt idx="17213">
                  <c:v>23.695006539860099</c:v>
                </c:pt>
                <c:pt idx="17214">
                  <c:v>23.696383116083901</c:v>
                </c:pt>
                <c:pt idx="17215">
                  <c:v>23.697759692307699</c:v>
                </c:pt>
                <c:pt idx="17216">
                  <c:v>23.6991362685315</c:v>
                </c:pt>
                <c:pt idx="17217">
                  <c:v>23.700512844755199</c:v>
                </c:pt>
                <c:pt idx="17218">
                  <c:v>23.701889420979001</c:v>
                </c:pt>
                <c:pt idx="17219">
                  <c:v>23.703265997202799</c:v>
                </c:pt>
                <c:pt idx="17220">
                  <c:v>23.7046425734266</c:v>
                </c:pt>
                <c:pt idx="17221">
                  <c:v>23.706019149650398</c:v>
                </c:pt>
                <c:pt idx="17222">
                  <c:v>23.7073957258741</c:v>
                </c:pt>
                <c:pt idx="17223">
                  <c:v>23.708772302097898</c:v>
                </c:pt>
                <c:pt idx="17224">
                  <c:v>23.7101488783217</c:v>
                </c:pt>
                <c:pt idx="17225">
                  <c:v>23.711525454545502</c:v>
                </c:pt>
                <c:pt idx="17226">
                  <c:v>23.7129020307692</c:v>
                </c:pt>
                <c:pt idx="17227">
                  <c:v>23.714278606992998</c:v>
                </c:pt>
                <c:pt idx="17228">
                  <c:v>23.7156551832168</c:v>
                </c:pt>
                <c:pt idx="17229">
                  <c:v>23.717031759440601</c:v>
                </c:pt>
                <c:pt idx="17230">
                  <c:v>23.7184083356643</c:v>
                </c:pt>
                <c:pt idx="17231">
                  <c:v>23.719784911888102</c:v>
                </c:pt>
                <c:pt idx="17232">
                  <c:v>23.7211614881119</c:v>
                </c:pt>
                <c:pt idx="17233">
                  <c:v>23.722538064335701</c:v>
                </c:pt>
                <c:pt idx="17234">
                  <c:v>23.7239146405594</c:v>
                </c:pt>
                <c:pt idx="17235">
                  <c:v>23.725291216783202</c:v>
                </c:pt>
                <c:pt idx="17236">
                  <c:v>23.726667793007</c:v>
                </c:pt>
                <c:pt idx="17237">
                  <c:v>23.728044369230801</c:v>
                </c:pt>
                <c:pt idx="17238">
                  <c:v>23.7294209454545</c:v>
                </c:pt>
                <c:pt idx="17239">
                  <c:v>23.730797521678301</c:v>
                </c:pt>
                <c:pt idx="17240">
                  <c:v>23.732174097902099</c:v>
                </c:pt>
                <c:pt idx="17241">
                  <c:v>23.733550674125901</c:v>
                </c:pt>
                <c:pt idx="17242">
                  <c:v>23.734927250349699</c:v>
                </c:pt>
                <c:pt idx="17243">
                  <c:v>23.736303826573401</c:v>
                </c:pt>
                <c:pt idx="17244">
                  <c:v>23.737680402797199</c:v>
                </c:pt>
                <c:pt idx="17245">
                  <c:v>23.739056979021001</c:v>
                </c:pt>
                <c:pt idx="17246">
                  <c:v>23.740433555244799</c:v>
                </c:pt>
                <c:pt idx="17247">
                  <c:v>23.741810131468501</c:v>
                </c:pt>
                <c:pt idx="17248">
                  <c:v>23.743186707692299</c:v>
                </c:pt>
                <c:pt idx="17249">
                  <c:v>23.744563283916101</c:v>
                </c:pt>
                <c:pt idx="17250">
                  <c:v>23.745939860139899</c:v>
                </c:pt>
                <c:pt idx="17251">
                  <c:v>23.747316436363601</c:v>
                </c:pt>
                <c:pt idx="17252">
                  <c:v>23.748693012587399</c:v>
                </c:pt>
                <c:pt idx="17253">
                  <c:v>23.750069588811201</c:v>
                </c:pt>
                <c:pt idx="17254">
                  <c:v>23.751446165034999</c:v>
                </c:pt>
                <c:pt idx="17255">
                  <c:v>23.752822741258701</c:v>
                </c:pt>
                <c:pt idx="17256">
                  <c:v>23.754199317482499</c:v>
                </c:pt>
                <c:pt idx="17257">
                  <c:v>23.7555758937063</c:v>
                </c:pt>
                <c:pt idx="17258">
                  <c:v>23.756952469930098</c:v>
                </c:pt>
                <c:pt idx="17259">
                  <c:v>23.7583290461539</c:v>
                </c:pt>
                <c:pt idx="17260">
                  <c:v>23.759705622377599</c:v>
                </c:pt>
                <c:pt idx="17261">
                  <c:v>23.7610821986014</c:v>
                </c:pt>
                <c:pt idx="17262">
                  <c:v>23.762458774825198</c:v>
                </c:pt>
                <c:pt idx="17263">
                  <c:v>23.763835351049</c:v>
                </c:pt>
                <c:pt idx="17264">
                  <c:v>23.765211927272698</c:v>
                </c:pt>
                <c:pt idx="17265">
                  <c:v>23.7665885034965</c:v>
                </c:pt>
                <c:pt idx="17266">
                  <c:v>23.767965079720302</c:v>
                </c:pt>
                <c:pt idx="17267">
                  <c:v>23.7693416559441</c:v>
                </c:pt>
                <c:pt idx="17268">
                  <c:v>23.770718232167798</c:v>
                </c:pt>
                <c:pt idx="17269">
                  <c:v>23.7720948083916</c:v>
                </c:pt>
                <c:pt idx="17270">
                  <c:v>23.773471384615402</c:v>
                </c:pt>
                <c:pt idx="17271">
                  <c:v>23.7748479608392</c:v>
                </c:pt>
                <c:pt idx="17272">
                  <c:v>23.776224537062902</c:v>
                </c:pt>
                <c:pt idx="17273">
                  <c:v>23.7776011132867</c:v>
                </c:pt>
                <c:pt idx="17274">
                  <c:v>23.778977689510501</c:v>
                </c:pt>
                <c:pt idx="17275">
                  <c:v>23.780354265734299</c:v>
                </c:pt>
                <c:pt idx="17276">
                  <c:v>23.781730841958002</c:v>
                </c:pt>
                <c:pt idx="17277">
                  <c:v>23.7831074181818</c:v>
                </c:pt>
                <c:pt idx="17278">
                  <c:v>23.784483994405601</c:v>
                </c:pt>
                <c:pt idx="17279">
                  <c:v>23.785860570629399</c:v>
                </c:pt>
                <c:pt idx="17280">
                  <c:v>23.787237146853201</c:v>
                </c:pt>
                <c:pt idx="17281">
                  <c:v>23.788613723076899</c:v>
                </c:pt>
                <c:pt idx="17282">
                  <c:v>23.789990299300701</c:v>
                </c:pt>
                <c:pt idx="17283">
                  <c:v>23.791366875524499</c:v>
                </c:pt>
                <c:pt idx="17284">
                  <c:v>23.792743451748301</c:v>
                </c:pt>
                <c:pt idx="17285">
                  <c:v>23.794120027971999</c:v>
                </c:pt>
                <c:pt idx="17286">
                  <c:v>23.795496604195801</c:v>
                </c:pt>
                <c:pt idx="17287">
                  <c:v>23.796873180419599</c:v>
                </c:pt>
                <c:pt idx="17288">
                  <c:v>23.798249756643401</c:v>
                </c:pt>
                <c:pt idx="17289">
                  <c:v>23.799626332867099</c:v>
                </c:pt>
                <c:pt idx="17290">
                  <c:v>23.801002909090901</c:v>
                </c:pt>
                <c:pt idx="17291">
                  <c:v>23.802379485314699</c:v>
                </c:pt>
                <c:pt idx="17292">
                  <c:v>23.8037560615385</c:v>
                </c:pt>
                <c:pt idx="17293">
                  <c:v>23.805132637762199</c:v>
                </c:pt>
                <c:pt idx="17294">
                  <c:v>23.806509213986001</c:v>
                </c:pt>
                <c:pt idx="17295">
                  <c:v>23.807885790209799</c:v>
                </c:pt>
                <c:pt idx="17296">
                  <c:v>23.8092623664336</c:v>
                </c:pt>
                <c:pt idx="17297">
                  <c:v>23.810638942657398</c:v>
                </c:pt>
                <c:pt idx="17298">
                  <c:v>23.8120155188811</c:v>
                </c:pt>
                <c:pt idx="17299">
                  <c:v>23.813392095104899</c:v>
                </c:pt>
                <c:pt idx="17300">
                  <c:v>23.8147686713287</c:v>
                </c:pt>
                <c:pt idx="17301">
                  <c:v>23.816145247552502</c:v>
                </c:pt>
                <c:pt idx="17302">
                  <c:v>23.8175218237762</c:v>
                </c:pt>
                <c:pt idx="17303">
                  <c:v>23.818898399999998</c:v>
                </c:pt>
                <c:pt idx="17304">
                  <c:v>23.8202749762238</c:v>
                </c:pt>
                <c:pt idx="17305">
                  <c:v>23.821651552447602</c:v>
                </c:pt>
                <c:pt idx="17306">
                  <c:v>23.8230281286713</c:v>
                </c:pt>
                <c:pt idx="17307">
                  <c:v>23.824404704895102</c:v>
                </c:pt>
                <c:pt idx="17308">
                  <c:v>23.8257812811189</c:v>
                </c:pt>
                <c:pt idx="17309">
                  <c:v>23.827157857342701</c:v>
                </c:pt>
                <c:pt idx="17310">
                  <c:v>23.8285344335664</c:v>
                </c:pt>
                <c:pt idx="17311">
                  <c:v>23.829911009790202</c:v>
                </c:pt>
                <c:pt idx="17312">
                  <c:v>23.831287586014</c:v>
                </c:pt>
                <c:pt idx="17313">
                  <c:v>23.832664162237801</c:v>
                </c:pt>
                <c:pt idx="17314">
                  <c:v>23.8340407384615</c:v>
                </c:pt>
                <c:pt idx="17315">
                  <c:v>23.835417314685301</c:v>
                </c:pt>
                <c:pt idx="17316">
                  <c:v>23.8367938909091</c:v>
                </c:pt>
                <c:pt idx="17317">
                  <c:v>23.838170467132901</c:v>
                </c:pt>
                <c:pt idx="17318">
                  <c:v>23.8395470433566</c:v>
                </c:pt>
                <c:pt idx="17319">
                  <c:v>23.840923619580401</c:v>
                </c:pt>
                <c:pt idx="17320">
                  <c:v>23.842300195804199</c:v>
                </c:pt>
                <c:pt idx="17321">
                  <c:v>23.843676772028001</c:v>
                </c:pt>
                <c:pt idx="17322">
                  <c:v>23.845053348251799</c:v>
                </c:pt>
                <c:pt idx="17323">
                  <c:v>23.846429924475501</c:v>
                </c:pt>
                <c:pt idx="17324">
                  <c:v>23.847806500699299</c:v>
                </c:pt>
                <c:pt idx="17325">
                  <c:v>23.849183076923101</c:v>
                </c:pt>
                <c:pt idx="17326">
                  <c:v>23.850559653146899</c:v>
                </c:pt>
                <c:pt idx="17327">
                  <c:v>23.851936229370601</c:v>
                </c:pt>
                <c:pt idx="17328">
                  <c:v>23.853312805594399</c:v>
                </c:pt>
                <c:pt idx="17329">
                  <c:v>23.854689381818201</c:v>
                </c:pt>
                <c:pt idx="17330">
                  <c:v>23.856065958041999</c:v>
                </c:pt>
                <c:pt idx="17331">
                  <c:v>23.857442534265701</c:v>
                </c:pt>
                <c:pt idx="17332">
                  <c:v>23.858819110489499</c:v>
                </c:pt>
                <c:pt idx="17333">
                  <c:v>23.8601956867133</c:v>
                </c:pt>
                <c:pt idx="17334">
                  <c:v>23.861572262937099</c:v>
                </c:pt>
                <c:pt idx="17335">
                  <c:v>23.862948839160801</c:v>
                </c:pt>
                <c:pt idx="17336">
                  <c:v>23.864325415384599</c:v>
                </c:pt>
                <c:pt idx="17337">
                  <c:v>23.8657019916084</c:v>
                </c:pt>
                <c:pt idx="17338">
                  <c:v>23.867078567832198</c:v>
                </c:pt>
                <c:pt idx="17339">
                  <c:v>23.868455144055901</c:v>
                </c:pt>
                <c:pt idx="17340">
                  <c:v>23.869831720279699</c:v>
                </c:pt>
                <c:pt idx="17341">
                  <c:v>23.8712082965035</c:v>
                </c:pt>
                <c:pt idx="17342">
                  <c:v>23.872584872727298</c:v>
                </c:pt>
                <c:pt idx="17343">
                  <c:v>23.8739614489511</c:v>
                </c:pt>
                <c:pt idx="17344">
                  <c:v>23.875338025174798</c:v>
                </c:pt>
                <c:pt idx="17345">
                  <c:v>23.8767146013986</c:v>
                </c:pt>
                <c:pt idx="17346">
                  <c:v>23.878091177622402</c:v>
                </c:pt>
                <c:pt idx="17347">
                  <c:v>23.8794677538462</c:v>
                </c:pt>
                <c:pt idx="17348">
                  <c:v>23.880844330069898</c:v>
                </c:pt>
                <c:pt idx="17349">
                  <c:v>23.8822209062937</c:v>
                </c:pt>
                <c:pt idx="17350">
                  <c:v>23.883597482517501</c:v>
                </c:pt>
                <c:pt idx="17351">
                  <c:v>23.8849740587413</c:v>
                </c:pt>
                <c:pt idx="17352">
                  <c:v>23.886350634965002</c:v>
                </c:pt>
                <c:pt idx="17353">
                  <c:v>23.8877272111888</c:v>
                </c:pt>
                <c:pt idx="17354">
                  <c:v>23.889103787412601</c:v>
                </c:pt>
                <c:pt idx="17355">
                  <c:v>23.890480363636399</c:v>
                </c:pt>
                <c:pt idx="17356">
                  <c:v>23.891856939860102</c:v>
                </c:pt>
                <c:pt idx="17357">
                  <c:v>23.8932335160839</c:v>
                </c:pt>
                <c:pt idx="17358">
                  <c:v>23.894610092307701</c:v>
                </c:pt>
                <c:pt idx="17359">
                  <c:v>23.895986668531499</c:v>
                </c:pt>
                <c:pt idx="17360">
                  <c:v>23.897363244755201</c:v>
                </c:pt>
                <c:pt idx="17361">
                  <c:v>23.898739820978999</c:v>
                </c:pt>
                <c:pt idx="17362">
                  <c:v>23.900116397202801</c:v>
                </c:pt>
                <c:pt idx="17363">
                  <c:v>23.901492973426599</c:v>
                </c:pt>
                <c:pt idx="17364">
                  <c:v>23.902869549650301</c:v>
                </c:pt>
                <c:pt idx="17365">
                  <c:v>23.904246125874099</c:v>
                </c:pt>
                <c:pt idx="17366">
                  <c:v>23.905622702097901</c:v>
                </c:pt>
                <c:pt idx="17367">
                  <c:v>23.906999278321699</c:v>
                </c:pt>
                <c:pt idx="17368">
                  <c:v>23.908375854545501</c:v>
                </c:pt>
                <c:pt idx="17369">
                  <c:v>23.909752430769199</c:v>
                </c:pt>
                <c:pt idx="17370">
                  <c:v>23.911129006993001</c:v>
                </c:pt>
                <c:pt idx="17371">
                  <c:v>23.912505583216799</c:v>
                </c:pt>
                <c:pt idx="17372">
                  <c:v>23.9138821594406</c:v>
                </c:pt>
                <c:pt idx="17373">
                  <c:v>23.915258735664299</c:v>
                </c:pt>
                <c:pt idx="17374">
                  <c:v>23.916635311888101</c:v>
                </c:pt>
                <c:pt idx="17375">
                  <c:v>23.918011888111899</c:v>
                </c:pt>
                <c:pt idx="17376">
                  <c:v>23.9193884643357</c:v>
                </c:pt>
                <c:pt idx="17377">
                  <c:v>23.920765040559399</c:v>
                </c:pt>
                <c:pt idx="17378">
                  <c:v>23.9221416167832</c:v>
                </c:pt>
                <c:pt idx="17379">
                  <c:v>23.923518193006998</c:v>
                </c:pt>
                <c:pt idx="17380">
                  <c:v>23.9248947692308</c:v>
                </c:pt>
                <c:pt idx="17381">
                  <c:v>23.926271345454602</c:v>
                </c:pt>
                <c:pt idx="17382">
                  <c:v>23.9276479216783</c:v>
                </c:pt>
                <c:pt idx="17383">
                  <c:v>23.929024497902098</c:v>
                </c:pt>
                <c:pt idx="17384">
                  <c:v>23.9304010741259</c:v>
                </c:pt>
                <c:pt idx="17385">
                  <c:v>23.931777650349702</c:v>
                </c:pt>
                <c:pt idx="17386">
                  <c:v>23.9331542265734</c:v>
                </c:pt>
                <c:pt idx="17387">
                  <c:v>23.934530802797202</c:v>
                </c:pt>
                <c:pt idx="17388">
                  <c:v>23.935907379021</c:v>
                </c:pt>
                <c:pt idx="17389">
                  <c:v>23.937283955244801</c:v>
                </c:pt>
                <c:pt idx="17390">
                  <c:v>23.9386605314685</c:v>
                </c:pt>
                <c:pt idx="17391">
                  <c:v>23.940037107692302</c:v>
                </c:pt>
                <c:pt idx="17392">
                  <c:v>23.9414136839161</c:v>
                </c:pt>
                <c:pt idx="17393">
                  <c:v>23.942790260139901</c:v>
                </c:pt>
                <c:pt idx="17394">
                  <c:v>23.9441668363636</c:v>
                </c:pt>
                <c:pt idx="17395">
                  <c:v>23.945543412587401</c:v>
                </c:pt>
                <c:pt idx="17396">
                  <c:v>23.946919988811199</c:v>
                </c:pt>
                <c:pt idx="17397">
                  <c:v>23.948296565035001</c:v>
                </c:pt>
                <c:pt idx="17398">
                  <c:v>23.9496731412587</c:v>
                </c:pt>
                <c:pt idx="17399">
                  <c:v>23.951049717482501</c:v>
                </c:pt>
                <c:pt idx="17400">
                  <c:v>23.952426293706299</c:v>
                </c:pt>
                <c:pt idx="17401">
                  <c:v>23.953802869930101</c:v>
                </c:pt>
                <c:pt idx="17402">
                  <c:v>23.955179446153899</c:v>
                </c:pt>
                <c:pt idx="17403">
                  <c:v>23.956556022377601</c:v>
                </c:pt>
                <c:pt idx="17404">
                  <c:v>23.957932598601399</c:v>
                </c:pt>
                <c:pt idx="17405">
                  <c:v>23.959309174825201</c:v>
                </c:pt>
                <c:pt idx="17406">
                  <c:v>23.960685751048999</c:v>
                </c:pt>
                <c:pt idx="17407">
                  <c:v>23.962062327272701</c:v>
                </c:pt>
                <c:pt idx="17408">
                  <c:v>23.963438903496499</c:v>
                </c:pt>
                <c:pt idx="17409">
                  <c:v>23.964815479720301</c:v>
                </c:pt>
                <c:pt idx="17410">
                  <c:v>23.966192055944099</c:v>
                </c:pt>
                <c:pt idx="17411">
                  <c:v>23.967568632167801</c:v>
                </c:pt>
                <c:pt idx="17412">
                  <c:v>23.968945208391599</c:v>
                </c:pt>
                <c:pt idx="17413">
                  <c:v>23.9703217846154</c:v>
                </c:pt>
                <c:pt idx="17414">
                  <c:v>23.971698360839198</c:v>
                </c:pt>
                <c:pt idx="17415">
                  <c:v>23.973074937062901</c:v>
                </c:pt>
                <c:pt idx="17416">
                  <c:v>23.974451513286699</c:v>
                </c:pt>
                <c:pt idx="17417">
                  <c:v>23.9758280895105</c:v>
                </c:pt>
                <c:pt idx="17418">
                  <c:v>23.977204665734298</c:v>
                </c:pt>
                <c:pt idx="17419">
                  <c:v>23.978581241958</c:v>
                </c:pt>
                <c:pt idx="17420">
                  <c:v>23.979957818181799</c:v>
                </c:pt>
                <c:pt idx="17421">
                  <c:v>23.9813343944056</c:v>
                </c:pt>
                <c:pt idx="17422">
                  <c:v>23.982710970629402</c:v>
                </c:pt>
                <c:pt idx="17423">
                  <c:v>23.9840875468532</c:v>
                </c:pt>
                <c:pt idx="17424">
                  <c:v>23.985464123076898</c:v>
                </c:pt>
                <c:pt idx="17425">
                  <c:v>23.9868406993007</c:v>
                </c:pt>
                <c:pt idx="17426">
                  <c:v>23.988217275524502</c:v>
                </c:pt>
                <c:pt idx="17427">
                  <c:v>23.9895938517483</c:v>
                </c:pt>
                <c:pt idx="17428">
                  <c:v>23.990970427972002</c:v>
                </c:pt>
                <c:pt idx="17429">
                  <c:v>23.9923470041958</c:v>
                </c:pt>
                <c:pt idx="17430">
                  <c:v>23.993723580419601</c:v>
                </c:pt>
                <c:pt idx="17431">
                  <c:v>23.995100156643399</c:v>
                </c:pt>
                <c:pt idx="17432">
                  <c:v>23.996476732867102</c:v>
                </c:pt>
                <c:pt idx="17433">
                  <c:v>23.9978533090909</c:v>
                </c:pt>
                <c:pt idx="17434">
                  <c:v>23.999229885314701</c:v>
                </c:pt>
                <c:pt idx="17435">
                  <c:v>24.000606461538499</c:v>
                </c:pt>
                <c:pt idx="17436">
                  <c:v>24.001983037762201</c:v>
                </c:pt>
                <c:pt idx="17437">
                  <c:v>24.003359613985999</c:v>
                </c:pt>
                <c:pt idx="17438">
                  <c:v>24.004736190209801</c:v>
                </c:pt>
                <c:pt idx="17439">
                  <c:v>24.006112766433599</c:v>
                </c:pt>
                <c:pt idx="17440">
                  <c:v>24.007489342657301</c:v>
                </c:pt>
                <c:pt idx="17441">
                  <c:v>24.008865918881099</c:v>
                </c:pt>
                <c:pt idx="17442">
                  <c:v>24.010242495104901</c:v>
                </c:pt>
                <c:pt idx="17443">
                  <c:v>24.011619071328699</c:v>
                </c:pt>
                <c:pt idx="17444">
                  <c:v>24.012995647552501</c:v>
                </c:pt>
                <c:pt idx="17445">
                  <c:v>24.014372223776199</c:v>
                </c:pt>
                <c:pt idx="17446">
                  <c:v>24.015748800000001</c:v>
                </c:pt>
                <c:pt idx="17447">
                  <c:v>24.017125376223799</c:v>
                </c:pt>
                <c:pt idx="17448">
                  <c:v>24.0185019524476</c:v>
                </c:pt>
                <c:pt idx="17449">
                  <c:v>24.019878528671299</c:v>
                </c:pt>
                <c:pt idx="17450">
                  <c:v>24.021255104895101</c:v>
                </c:pt>
                <c:pt idx="17451">
                  <c:v>24.022631681118899</c:v>
                </c:pt>
                <c:pt idx="17452">
                  <c:v>24.0240082573427</c:v>
                </c:pt>
                <c:pt idx="17453">
                  <c:v>24.025384833566399</c:v>
                </c:pt>
                <c:pt idx="17454">
                  <c:v>24.0267614097902</c:v>
                </c:pt>
                <c:pt idx="17455">
                  <c:v>24.028137986013999</c:v>
                </c:pt>
                <c:pt idx="17456">
                  <c:v>24.0295145622378</c:v>
                </c:pt>
                <c:pt idx="17457">
                  <c:v>24.030891138461499</c:v>
                </c:pt>
                <c:pt idx="17458">
                  <c:v>24.0322677146853</c:v>
                </c:pt>
                <c:pt idx="17459">
                  <c:v>24.033644290909098</c:v>
                </c:pt>
                <c:pt idx="17460">
                  <c:v>24.0350208671329</c:v>
                </c:pt>
                <c:pt idx="17461">
                  <c:v>24.036397443356702</c:v>
                </c:pt>
                <c:pt idx="17462">
                  <c:v>24.0377740195804</c:v>
                </c:pt>
                <c:pt idx="17463">
                  <c:v>24.039150595804202</c:v>
                </c:pt>
                <c:pt idx="17464">
                  <c:v>24.040527172028</c:v>
                </c:pt>
                <c:pt idx="17465">
                  <c:v>24.041903748251698</c:v>
                </c:pt>
                <c:pt idx="17466">
                  <c:v>24.0432803244755</c:v>
                </c:pt>
                <c:pt idx="17467">
                  <c:v>24.044656900699302</c:v>
                </c:pt>
                <c:pt idx="17468">
                  <c:v>24.0460334769231</c:v>
                </c:pt>
                <c:pt idx="17469">
                  <c:v>24.047410053146901</c:v>
                </c:pt>
                <c:pt idx="17470">
                  <c:v>24.0487866293706</c:v>
                </c:pt>
                <c:pt idx="17471">
                  <c:v>24.050163205594401</c:v>
                </c:pt>
                <c:pt idx="17472">
                  <c:v>24.0515397818182</c:v>
                </c:pt>
                <c:pt idx="17473">
                  <c:v>24.052916358042001</c:v>
                </c:pt>
                <c:pt idx="17474">
                  <c:v>24.0542929342657</c:v>
                </c:pt>
                <c:pt idx="17475">
                  <c:v>24.055669510489501</c:v>
                </c:pt>
                <c:pt idx="17476">
                  <c:v>24.057046086713299</c:v>
                </c:pt>
                <c:pt idx="17477">
                  <c:v>24.058422662937101</c:v>
                </c:pt>
                <c:pt idx="17478">
                  <c:v>24.0597992391608</c:v>
                </c:pt>
                <c:pt idx="17479">
                  <c:v>24.061175815384601</c:v>
                </c:pt>
                <c:pt idx="17480">
                  <c:v>24.062552391608399</c:v>
                </c:pt>
                <c:pt idx="17481">
                  <c:v>24.063928967832201</c:v>
                </c:pt>
                <c:pt idx="17482">
                  <c:v>24.065305544055899</c:v>
                </c:pt>
                <c:pt idx="17483">
                  <c:v>24.066682120279701</c:v>
                </c:pt>
                <c:pt idx="17484">
                  <c:v>24.068058696503499</c:v>
                </c:pt>
                <c:pt idx="17485">
                  <c:v>24.069435272727301</c:v>
                </c:pt>
                <c:pt idx="17486">
                  <c:v>24.070811848951099</c:v>
                </c:pt>
                <c:pt idx="17487">
                  <c:v>24.072188425174801</c:v>
                </c:pt>
                <c:pt idx="17488">
                  <c:v>24.073565001398599</c:v>
                </c:pt>
                <c:pt idx="17489">
                  <c:v>24.074941577622401</c:v>
                </c:pt>
                <c:pt idx="17490">
                  <c:v>24.076318153846199</c:v>
                </c:pt>
                <c:pt idx="17491">
                  <c:v>24.077694730069901</c:v>
                </c:pt>
                <c:pt idx="17492">
                  <c:v>24.079071306293699</c:v>
                </c:pt>
                <c:pt idx="17493">
                  <c:v>24.0804478825175</c:v>
                </c:pt>
                <c:pt idx="17494">
                  <c:v>24.081824458741298</c:v>
                </c:pt>
                <c:pt idx="17495">
                  <c:v>24.083201034965001</c:v>
                </c:pt>
                <c:pt idx="17496">
                  <c:v>24.084577611188799</c:v>
                </c:pt>
                <c:pt idx="17497">
                  <c:v>24.0859541874126</c:v>
                </c:pt>
                <c:pt idx="17498">
                  <c:v>24.087330763636398</c:v>
                </c:pt>
                <c:pt idx="17499">
                  <c:v>24.0887073398601</c:v>
                </c:pt>
                <c:pt idx="17500">
                  <c:v>24.090083916083898</c:v>
                </c:pt>
                <c:pt idx="17501">
                  <c:v>24.0914604923077</c:v>
                </c:pt>
                <c:pt idx="17502">
                  <c:v>24.092837068531502</c:v>
                </c:pt>
                <c:pt idx="17503">
                  <c:v>24.0942136447553</c:v>
                </c:pt>
                <c:pt idx="17504">
                  <c:v>24.095590220978998</c:v>
                </c:pt>
                <c:pt idx="17505">
                  <c:v>24.0969667972028</c:v>
                </c:pt>
                <c:pt idx="17506">
                  <c:v>24.098343373426601</c:v>
                </c:pt>
                <c:pt idx="17507">
                  <c:v>24.0997199496504</c:v>
                </c:pt>
                <c:pt idx="17508">
                  <c:v>24.101096525874102</c:v>
                </c:pt>
                <c:pt idx="17509">
                  <c:v>24.1024731020979</c:v>
                </c:pt>
                <c:pt idx="17510">
                  <c:v>24.103849678321701</c:v>
                </c:pt>
                <c:pt idx="17511">
                  <c:v>24.105226254545499</c:v>
                </c:pt>
                <c:pt idx="17512">
                  <c:v>24.106602830769202</c:v>
                </c:pt>
                <c:pt idx="17513">
                  <c:v>24.107979406993</c:v>
                </c:pt>
                <c:pt idx="17514">
                  <c:v>24.109355983216801</c:v>
                </c:pt>
                <c:pt idx="17515">
                  <c:v>24.110732559440599</c:v>
                </c:pt>
                <c:pt idx="17516">
                  <c:v>24.112109135664301</c:v>
                </c:pt>
                <c:pt idx="17517">
                  <c:v>24.113485711888099</c:v>
                </c:pt>
                <c:pt idx="17518">
                  <c:v>24.114862288111901</c:v>
                </c:pt>
                <c:pt idx="17519">
                  <c:v>24.116238864335699</c:v>
                </c:pt>
                <c:pt idx="17520">
                  <c:v>24.117615440559401</c:v>
                </c:pt>
                <c:pt idx="17521">
                  <c:v>24.118992016783199</c:v>
                </c:pt>
                <c:pt idx="17522">
                  <c:v>24.120368593007001</c:v>
                </c:pt>
                <c:pt idx="17523">
                  <c:v>24.121745169230799</c:v>
                </c:pt>
                <c:pt idx="17524">
                  <c:v>24.123121745454501</c:v>
                </c:pt>
                <c:pt idx="17525">
                  <c:v>24.124498321678299</c:v>
                </c:pt>
                <c:pt idx="17526">
                  <c:v>24.125874897902101</c:v>
                </c:pt>
                <c:pt idx="17527">
                  <c:v>24.127251474125899</c:v>
                </c:pt>
                <c:pt idx="17528">
                  <c:v>24.1286280503497</c:v>
                </c:pt>
                <c:pt idx="17529">
                  <c:v>24.130004626573399</c:v>
                </c:pt>
                <c:pt idx="17530">
                  <c:v>24.131381202797201</c:v>
                </c:pt>
                <c:pt idx="17531">
                  <c:v>24.132757779020999</c:v>
                </c:pt>
                <c:pt idx="17532">
                  <c:v>24.1341343552448</c:v>
                </c:pt>
                <c:pt idx="17533">
                  <c:v>24.135510931468499</c:v>
                </c:pt>
                <c:pt idx="17534">
                  <c:v>24.1368875076923</c:v>
                </c:pt>
                <c:pt idx="17535">
                  <c:v>24.138264083916098</c:v>
                </c:pt>
                <c:pt idx="17536">
                  <c:v>24.1396406601399</c:v>
                </c:pt>
                <c:pt idx="17537">
                  <c:v>24.141017236363599</c:v>
                </c:pt>
                <c:pt idx="17538">
                  <c:v>24.1423938125874</c:v>
                </c:pt>
                <c:pt idx="17539">
                  <c:v>24.143770388811198</c:v>
                </c:pt>
                <c:pt idx="17540">
                  <c:v>24.145146965035</c:v>
                </c:pt>
                <c:pt idx="17541">
                  <c:v>24.146523541258698</c:v>
                </c:pt>
                <c:pt idx="17542">
                  <c:v>24.1479001174825</c:v>
                </c:pt>
                <c:pt idx="17543">
                  <c:v>24.149276693706302</c:v>
                </c:pt>
                <c:pt idx="17544">
                  <c:v>24.1506532699301</c:v>
                </c:pt>
                <c:pt idx="17545">
                  <c:v>24.152029846153798</c:v>
                </c:pt>
                <c:pt idx="17546">
                  <c:v>24.1534064223776</c:v>
                </c:pt>
                <c:pt idx="17547">
                  <c:v>24.154782998601402</c:v>
                </c:pt>
                <c:pt idx="17548">
                  <c:v>24.1561595748252</c:v>
                </c:pt>
                <c:pt idx="17549">
                  <c:v>24.157536151049001</c:v>
                </c:pt>
                <c:pt idx="17550">
                  <c:v>24.1589127272727</c:v>
                </c:pt>
                <c:pt idx="17551">
                  <c:v>24.160289303496501</c:v>
                </c:pt>
                <c:pt idx="17552">
                  <c:v>24.161665879720299</c:v>
                </c:pt>
                <c:pt idx="17553">
                  <c:v>24.163042455944101</c:v>
                </c:pt>
                <c:pt idx="17554">
                  <c:v>24.1644190321678</c:v>
                </c:pt>
                <c:pt idx="17555">
                  <c:v>24.165795608391601</c:v>
                </c:pt>
                <c:pt idx="17556">
                  <c:v>24.167172184615399</c:v>
                </c:pt>
                <c:pt idx="17557">
                  <c:v>24.168548760839201</c:v>
                </c:pt>
                <c:pt idx="17558">
                  <c:v>24.169925337062899</c:v>
                </c:pt>
                <c:pt idx="17559">
                  <c:v>24.171301913286701</c:v>
                </c:pt>
                <c:pt idx="17560">
                  <c:v>24.172678489510499</c:v>
                </c:pt>
                <c:pt idx="17561">
                  <c:v>24.174055065734301</c:v>
                </c:pt>
                <c:pt idx="17562">
                  <c:v>24.175431641957999</c:v>
                </c:pt>
                <c:pt idx="17563">
                  <c:v>24.176808218181801</c:v>
                </c:pt>
                <c:pt idx="17564">
                  <c:v>24.178184794405599</c:v>
                </c:pt>
                <c:pt idx="17565">
                  <c:v>24.179561370629401</c:v>
                </c:pt>
                <c:pt idx="17566">
                  <c:v>24.180937946853099</c:v>
                </c:pt>
                <c:pt idx="17567">
                  <c:v>24.182314523076901</c:v>
                </c:pt>
                <c:pt idx="17568">
                  <c:v>24.183691099300699</c:v>
                </c:pt>
                <c:pt idx="17569">
                  <c:v>24.1850676755245</c:v>
                </c:pt>
                <c:pt idx="17570">
                  <c:v>24.186444251748298</c:v>
                </c:pt>
                <c:pt idx="17571">
                  <c:v>24.187820827972001</c:v>
                </c:pt>
                <c:pt idx="17572">
                  <c:v>24.189197404195799</c:v>
                </c:pt>
                <c:pt idx="17573">
                  <c:v>24.1905739804196</c:v>
                </c:pt>
                <c:pt idx="17574">
                  <c:v>24.191950556643398</c:v>
                </c:pt>
                <c:pt idx="17575">
                  <c:v>24.1933271328671</c:v>
                </c:pt>
                <c:pt idx="17576">
                  <c:v>24.194703709090899</c:v>
                </c:pt>
                <c:pt idx="17577">
                  <c:v>24.1960802853147</c:v>
                </c:pt>
                <c:pt idx="17578">
                  <c:v>24.197456861538502</c:v>
                </c:pt>
                <c:pt idx="17579">
                  <c:v>24.1988334377622</c:v>
                </c:pt>
                <c:pt idx="17580">
                  <c:v>24.200210013985998</c:v>
                </c:pt>
                <c:pt idx="17581">
                  <c:v>24.2015865902098</c:v>
                </c:pt>
                <c:pt idx="17582">
                  <c:v>24.202963166433602</c:v>
                </c:pt>
                <c:pt idx="17583">
                  <c:v>24.2043397426573</c:v>
                </c:pt>
                <c:pt idx="17584">
                  <c:v>24.205716318881102</c:v>
                </c:pt>
                <c:pt idx="17585">
                  <c:v>24.2070928951049</c:v>
                </c:pt>
                <c:pt idx="17586">
                  <c:v>24.208469471328701</c:v>
                </c:pt>
                <c:pt idx="17587">
                  <c:v>24.209846047552499</c:v>
                </c:pt>
                <c:pt idx="17588">
                  <c:v>24.211222623776202</c:v>
                </c:pt>
                <c:pt idx="17589">
                  <c:v>24.2125992</c:v>
                </c:pt>
                <c:pt idx="17590">
                  <c:v>24.213975776223801</c:v>
                </c:pt>
                <c:pt idx="17591">
                  <c:v>24.215352352447599</c:v>
                </c:pt>
                <c:pt idx="17592">
                  <c:v>24.216728928671301</c:v>
                </c:pt>
                <c:pt idx="17593">
                  <c:v>24.2181055048951</c:v>
                </c:pt>
                <c:pt idx="17594">
                  <c:v>24.219482081118901</c:v>
                </c:pt>
                <c:pt idx="17595">
                  <c:v>24.220858657342699</c:v>
                </c:pt>
                <c:pt idx="17596">
                  <c:v>24.222235233566401</c:v>
                </c:pt>
                <c:pt idx="17597">
                  <c:v>24.223611809790199</c:v>
                </c:pt>
                <c:pt idx="17598">
                  <c:v>24.224988386014001</c:v>
                </c:pt>
                <c:pt idx="17599">
                  <c:v>24.226364962237799</c:v>
                </c:pt>
                <c:pt idx="17600">
                  <c:v>24.227741538461501</c:v>
                </c:pt>
                <c:pt idx="17601">
                  <c:v>24.229118114685299</c:v>
                </c:pt>
                <c:pt idx="17602">
                  <c:v>24.230494690909101</c:v>
                </c:pt>
                <c:pt idx="17603">
                  <c:v>24.231871267132899</c:v>
                </c:pt>
                <c:pt idx="17604">
                  <c:v>24.2332478433567</c:v>
                </c:pt>
                <c:pt idx="17605">
                  <c:v>24.234624419580399</c:v>
                </c:pt>
                <c:pt idx="17606">
                  <c:v>24.236000995804201</c:v>
                </c:pt>
                <c:pt idx="17607">
                  <c:v>24.237377572027999</c:v>
                </c:pt>
                <c:pt idx="17608">
                  <c:v>24.2387541482518</c:v>
                </c:pt>
                <c:pt idx="17609">
                  <c:v>24.240130724475499</c:v>
                </c:pt>
                <c:pt idx="17610">
                  <c:v>24.2415073006993</c:v>
                </c:pt>
                <c:pt idx="17611">
                  <c:v>24.242883876923099</c:v>
                </c:pt>
                <c:pt idx="17612">
                  <c:v>24.2442604531469</c:v>
                </c:pt>
                <c:pt idx="17613">
                  <c:v>24.245637029370599</c:v>
                </c:pt>
                <c:pt idx="17614">
                  <c:v>24.2470136055944</c:v>
                </c:pt>
                <c:pt idx="17615">
                  <c:v>24.248390181818198</c:v>
                </c:pt>
                <c:pt idx="17616">
                  <c:v>24.249766758042</c:v>
                </c:pt>
                <c:pt idx="17617">
                  <c:v>24.251143334265699</c:v>
                </c:pt>
                <c:pt idx="17618">
                  <c:v>24.2525199104895</c:v>
                </c:pt>
                <c:pt idx="17619">
                  <c:v>24.253896486713298</c:v>
                </c:pt>
                <c:pt idx="17620">
                  <c:v>24.2552730629371</c:v>
                </c:pt>
                <c:pt idx="17621">
                  <c:v>24.256649639160798</c:v>
                </c:pt>
                <c:pt idx="17622">
                  <c:v>24.2580262153846</c:v>
                </c:pt>
                <c:pt idx="17623">
                  <c:v>24.259402791608402</c:v>
                </c:pt>
                <c:pt idx="17624">
                  <c:v>24.2607793678322</c:v>
                </c:pt>
                <c:pt idx="17625">
                  <c:v>24.262155944055898</c:v>
                </c:pt>
                <c:pt idx="17626">
                  <c:v>24.2635325202797</c:v>
                </c:pt>
                <c:pt idx="17627">
                  <c:v>24.264909096503501</c:v>
                </c:pt>
                <c:pt idx="17628">
                  <c:v>24.2662856727273</c:v>
                </c:pt>
                <c:pt idx="17629">
                  <c:v>24.267662248951101</c:v>
                </c:pt>
                <c:pt idx="17630">
                  <c:v>24.2690388251748</c:v>
                </c:pt>
                <c:pt idx="17631">
                  <c:v>24.270415401398601</c:v>
                </c:pt>
                <c:pt idx="17632">
                  <c:v>24.271791977622399</c:v>
                </c:pt>
                <c:pt idx="17633">
                  <c:v>24.273168553846201</c:v>
                </c:pt>
                <c:pt idx="17634">
                  <c:v>24.2745451300699</c:v>
                </c:pt>
                <c:pt idx="17635">
                  <c:v>24.275921706293701</c:v>
                </c:pt>
                <c:pt idx="17636">
                  <c:v>24.277298282517499</c:v>
                </c:pt>
                <c:pt idx="17637">
                  <c:v>24.278674858741301</c:v>
                </c:pt>
                <c:pt idx="17638">
                  <c:v>24.280051434964999</c:v>
                </c:pt>
                <c:pt idx="17639">
                  <c:v>24.281428011188801</c:v>
                </c:pt>
                <c:pt idx="17640">
                  <c:v>24.282804587412599</c:v>
                </c:pt>
                <c:pt idx="17641">
                  <c:v>24.284181163636401</c:v>
                </c:pt>
                <c:pt idx="17642">
                  <c:v>24.285557739860099</c:v>
                </c:pt>
                <c:pt idx="17643">
                  <c:v>24.286934316083901</c:v>
                </c:pt>
                <c:pt idx="17644">
                  <c:v>24.288310892307699</c:v>
                </c:pt>
                <c:pt idx="17645">
                  <c:v>24.289687468531501</c:v>
                </c:pt>
                <c:pt idx="17646">
                  <c:v>24.291064044755199</c:v>
                </c:pt>
                <c:pt idx="17647">
                  <c:v>24.292440620979001</c:v>
                </c:pt>
                <c:pt idx="17648">
                  <c:v>24.293817197202799</c:v>
                </c:pt>
                <c:pt idx="17649">
                  <c:v>24.2951937734266</c:v>
                </c:pt>
                <c:pt idx="17650">
                  <c:v>24.296570349650398</c:v>
                </c:pt>
                <c:pt idx="17651">
                  <c:v>24.297946925874101</c:v>
                </c:pt>
                <c:pt idx="17652">
                  <c:v>24.299323502097899</c:v>
                </c:pt>
                <c:pt idx="17653">
                  <c:v>24.3007000783217</c:v>
                </c:pt>
                <c:pt idx="17654">
                  <c:v>24.302076654545498</c:v>
                </c:pt>
                <c:pt idx="17655">
                  <c:v>24.3034532307692</c:v>
                </c:pt>
                <c:pt idx="17656">
                  <c:v>24.304829806992998</c:v>
                </c:pt>
                <c:pt idx="17657">
                  <c:v>24.3062063832168</c:v>
                </c:pt>
                <c:pt idx="17658">
                  <c:v>24.307582959440602</c:v>
                </c:pt>
                <c:pt idx="17659">
                  <c:v>24.3089595356643</c:v>
                </c:pt>
                <c:pt idx="17660">
                  <c:v>24.310336111888098</c:v>
                </c:pt>
                <c:pt idx="17661">
                  <c:v>24.3117126881119</c:v>
                </c:pt>
                <c:pt idx="17662">
                  <c:v>24.313089264335702</c:v>
                </c:pt>
                <c:pt idx="17663">
                  <c:v>24.3144658405594</c:v>
                </c:pt>
                <c:pt idx="17664">
                  <c:v>24.315842416783202</c:v>
                </c:pt>
                <c:pt idx="17665">
                  <c:v>24.317218993007</c:v>
                </c:pt>
                <c:pt idx="17666">
                  <c:v>24.318595569230801</c:v>
                </c:pt>
                <c:pt idx="17667">
                  <c:v>24.3199721454545</c:v>
                </c:pt>
                <c:pt idx="17668">
                  <c:v>24.321348721678302</c:v>
                </c:pt>
                <c:pt idx="17669">
                  <c:v>24.3227252979021</c:v>
                </c:pt>
                <c:pt idx="17670">
                  <c:v>24.324101874125901</c:v>
                </c:pt>
                <c:pt idx="17671">
                  <c:v>24.325478450349699</c:v>
                </c:pt>
                <c:pt idx="17672">
                  <c:v>24.326855026573401</c:v>
                </c:pt>
                <c:pt idx="17673">
                  <c:v>24.328231602797199</c:v>
                </c:pt>
                <c:pt idx="17674">
                  <c:v>24.329608179021001</c:v>
                </c:pt>
                <c:pt idx="17675">
                  <c:v>24.330984755244799</c:v>
                </c:pt>
                <c:pt idx="17676">
                  <c:v>24.332361331468501</c:v>
                </c:pt>
                <c:pt idx="17677">
                  <c:v>24.333737907692299</c:v>
                </c:pt>
                <c:pt idx="17678">
                  <c:v>24.335114483916101</c:v>
                </c:pt>
                <c:pt idx="17679">
                  <c:v>24.336491060139899</c:v>
                </c:pt>
                <c:pt idx="17680">
                  <c:v>24.337867636363601</c:v>
                </c:pt>
                <c:pt idx="17681">
                  <c:v>24.339244212587399</c:v>
                </c:pt>
                <c:pt idx="17682">
                  <c:v>24.340620788811201</c:v>
                </c:pt>
                <c:pt idx="17683">
                  <c:v>24.341997365034999</c:v>
                </c:pt>
                <c:pt idx="17684">
                  <c:v>24.343373941258701</c:v>
                </c:pt>
                <c:pt idx="17685">
                  <c:v>24.344750517482499</c:v>
                </c:pt>
                <c:pt idx="17686">
                  <c:v>24.346127093706301</c:v>
                </c:pt>
                <c:pt idx="17687">
                  <c:v>24.347503669930099</c:v>
                </c:pt>
                <c:pt idx="17688">
                  <c:v>24.3488802461539</c:v>
                </c:pt>
                <c:pt idx="17689">
                  <c:v>24.350256822377599</c:v>
                </c:pt>
                <c:pt idx="17690">
                  <c:v>24.3516333986014</c:v>
                </c:pt>
                <c:pt idx="17691">
                  <c:v>24.353009974825198</c:v>
                </c:pt>
                <c:pt idx="17692">
                  <c:v>24.354386551049</c:v>
                </c:pt>
                <c:pt idx="17693">
                  <c:v>24.355763127272699</c:v>
                </c:pt>
                <c:pt idx="17694">
                  <c:v>24.3571397034965</c:v>
                </c:pt>
                <c:pt idx="17695">
                  <c:v>24.358516279720298</c:v>
                </c:pt>
                <c:pt idx="17696">
                  <c:v>24.3598928559441</c:v>
                </c:pt>
                <c:pt idx="17697">
                  <c:v>24.361269432167798</c:v>
                </c:pt>
                <c:pt idx="17698">
                  <c:v>24.3626460083916</c:v>
                </c:pt>
                <c:pt idx="17699">
                  <c:v>24.364022584615402</c:v>
                </c:pt>
                <c:pt idx="17700">
                  <c:v>24.3653991608392</c:v>
                </c:pt>
                <c:pt idx="17701">
                  <c:v>24.366775737062898</c:v>
                </c:pt>
                <c:pt idx="17702">
                  <c:v>24.3681523132867</c:v>
                </c:pt>
                <c:pt idx="17703">
                  <c:v>24.369528889510502</c:v>
                </c:pt>
                <c:pt idx="17704">
                  <c:v>24.3709054657343</c:v>
                </c:pt>
                <c:pt idx="17705">
                  <c:v>24.372282041958002</c:v>
                </c:pt>
                <c:pt idx="17706">
                  <c:v>24.3736586181818</c:v>
                </c:pt>
                <c:pt idx="17707">
                  <c:v>24.375035194405601</c:v>
                </c:pt>
                <c:pt idx="17708">
                  <c:v>24.376411770629399</c:v>
                </c:pt>
                <c:pt idx="17709">
                  <c:v>24.377788346853201</c:v>
                </c:pt>
                <c:pt idx="17710">
                  <c:v>24.3791649230769</c:v>
                </c:pt>
                <c:pt idx="17711">
                  <c:v>24.380541499300701</c:v>
                </c:pt>
                <c:pt idx="17712">
                  <c:v>24.381918075524499</c:v>
                </c:pt>
                <c:pt idx="17713">
                  <c:v>24.383294651748301</c:v>
                </c:pt>
                <c:pt idx="17714">
                  <c:v>24.384671227971999</c:v>
                </c:pt>
                <c:pt idx="17715">
                  <c:v>24.386047804195801</c:v>
                </c:pt>
                <c:pt idx="17716">
                  <c:v>24.387424380419599</c:v>
                </c:pt>
                <c:pt idx="17717">
                  <c:v>24.388800956643401</c:v>
                </c:pt>
                <c:pt idx="17718">
                  <c:v>24.390177532867099</c:v>
                </c:pt>
                <c:pt idx="17719">
                  <c:v>24.391554109090901</c:v>
                </c:pt>
                <c:pt idx="17720">
                  <c:v>24.392930685314699</c:v>
                </c:pt>
                <c:pt idx="17721">
                  <c:v>24.394307261538501</c:v>
                </c:pt>
                <c:pt idx="17722">
                  <c:v>24.395683837762199</c:v>
                </c:pt>
                <c:pt idx="17723">
                  <c:v>24.397060413986001</c:v>
                </c:pt>
                <c:pt idx="17724">
                  <c:v>24.398436990209799</c:v>
                </c:pt>
                <c:pt idx="17725">
                  <c:v>24.3998135664336</c:v>
                </c:pt>
                <c:pt idx="17726">
                  <c:v>24.401190142657299</c:v>
                </c:pt>
                <c:pt idx="17727">
                  <c:v>24.402566718881101</c:v>
                </c:pt>
                <c:pt idx="17728">
                  <c:v>24.403943295104899</c:v>
                </c:pt>
                <c:pt idx="17729">
                  <c:v>24.4053198713287</c:v>
                </c:pt>
                <c:pt idx="17730">
                  <c:v>24.406696447552498</c:v>
                </c:pt>
                <c:pt idx="17731">
                  <c:v>24.4080730237762</c:v>
                </c:pt>
                <c:pt idx="17732">
                  <c:v>24.409449599999999</c:v>
                </c:pt>
                <c:pt idx="17733">
                  <c:v>24.4108261762238</c:v>
                </c:pt>
                <c:pt idx="17734">
                  <c:v>24.412202752447602</c:v>
                </c:pt>
                <c:pt idx="17735">
                  <c:v>24.4135793286713</c:v>
                </c:pt>
                <c:pt idx="17736">
                  <c:v>24.414955904895098</c:v>
                </c:pt>
                <c:pt idx="17737">
                  <c:v>24.4163324811189</c:v>
                </c:pt>
                <c:pt idx="17738">
                  <c:v>24.417709057342702</c:v>
                </c:pt>
                <c:pt idx="17739">
                  <c:v>24.4190856335664</c:v>
                </c:pt>
                <c:pt idx="17740">
                  <c:v>24.420462209790202</c:v>
                </c:pt>
                <c:pt idx="17741">
                  <c:v>24.421838786014</c:v>
                </c:pt>
                <c:pt idx="17742">
                  <c:v>24.423215362237801</c:v>
                </c:pt>
                <c:pt idx="17743">
                  <c:v>24.4245919384615</c:v>
                </c:pt>
                <c:pt idx="17744">
                  <c:v>24.425968514685302</c:v>
                </c:pt>
                <c:pt idx="17745">
                  <c:v>24.4273450909091</c:v>
                </c:pt>
                <c:pt idx="17746">
                  <c:v>24.428721667132901</c:v>
                </c:pt>
                <c:pt idx="17747">
                  <c:v>24.4300982433566</c:v>
                </c:pt>
                <c:pt idx="17748">
                  <c:v>24.431474819580401</c:v>
                </c:pt>
                <c:pt idx="17749">
                  <c:v>24.4328513958042</c:v>
                </c:pt>
                <c:pt idx="17750">
                  <c:v>24.434227972028001</c:v>
                </c:pt>
                <c:pt idx="17751">
                  <c:v>24.435604548251799</c:v>
                </c:pt>
                <c:pt idx="17752">
                  <c:v>24.436981124475501</c:v>
                </c:pt>
                <c:pt idx="17753">
                  <c:v>24.438357700699299</c:v>
                </c:pt>
                <c:pt idx="17754">
                  <c:v>24.439734276923101</c:v>
                </c:pt>
                <c:pt idx="17755">
                  <c:v>24.441110853146899</c:v>
                </c:pt>
                <c:pt idx="17756">
                  <c:v>24.442487429370601</c:v>
                </c:pt>
                <c:pt idx="17757">
                  <c:v>24.443864005594399</c:v>
                </c:pt>
                <c:pt idx="17758">
                  <c:v>24.445240581818201</c:v>
                </c:pt>
                <c:pt idx="17759">
                  <c:v>24.446617158041999</c:v>
                </c:pt>
                <c:pt idx="17760">
                  <c:v>24.447993734265701</c:v>
                </c:pt>
                <c:pt idx="17761">
                  <c:v>24.449370310489499</c:v>
                </c:pt>
                <c:pt idx="17762">
                  <c:v>24.450746886713301</c:v>
                </c:pt>
                <c:pt idx="17763">
                  <c:v>24.452123462937099</c:v>
                </c:pt>
                <c:pt idx="17764">
                  <c:v>24.453500039160801</c:v>
                </c:pt>
                <c:pt idx="17765">
                  <c:v>24.454876615384599</c:v>
                </c:pt>
                <c:pt idx="17766">
                  <c:v>24.4562531916084</c:v>
                </c:pt>
                <c:pt idx="17767">
                  <c:v>24.457629767832199</c:v>
                </c:pt>
                <c:pt idx="17768">
                  <c:v>24.459006344055901</c:v>
                </c:pt>
                <c:pt idx="17769">
                  <c:v>24.460382920279699</c:v>
                </c:pt>
                <c:pt idx="17770">
                  <c:v>24.4617594965035</c:v>
                </c:pt>
                <c:pt idx="17771">
                  <c:v>24.463136072727298</c:v>
                </c:pt>
                <c:pt idx="17772">
                  <c:v>24.464512648951001</c:v>
                </c:pt>
                <c:pt idx="17773">
                  <c:v>24.465889225174799</c:v>
                </c:pt>
                <c:pt idx="17774">
                  <c:v>24.4672658013986</c:v>
                </c:pt>
                <c:pt idx="17775">
                  <c:v>24.468642377622398</c:v>
                </c:pt>
                <c:pt idx="17776">
                  <c:v>24.4700189538462</c:v>
                </c:pt>
                <c:pt idx="17777">
                  <c:v>24.471395530069898</c:v>
                </c:pt>
                <c:pt idx="17778">
                  <c:v>24.4727721062937</c:v>
                </c:pt>
                <c:pt idx="17779">
                  <c:v>24.474148682517502</c:v>
                </c:pt>
                <c:pt idx="17780">
                  <c:v>24.4755252587413</c:v>
                </c:pt>
                <c:pt idx="17781">
                  <c:v>24.476901834964998</c:v>
                </c:pt>
                <c:pt idx="17782">
                  <c:v>24.4782784111888</c:v>
                </c:pt>
                <c:pt idx="17783">
                  <c:v>24.479654987412601</c:v>
                </c:pt>
                <c:pt idx="17784">
                  <c:v>24.4810315636364</c:v>
                </c:pt>
                <c:pt idx="17785">
                  <c:v>24.482408139860102</c:v>
                </c:pt>
                <c:pt idx="17786">
                  <c:v>24.4837847160839</c:v>
                </c:pt>
                <c:pt idx="17787">
                  <c:v>24.485161292307701</c:v>
                </c:pt>
                <c:pt idx="17788">
                  <c:v>24.486537868531499</c:v>
                </c:pt>
                <c:pt idx="17789">
                  <c:v>24.487914444755202</c:v>
                </c:pt>
                <c:pt idx="17790">
                  <c:v>24.489291020979</c:v>
                </c:pt>
                <c:pt idx="17791">
                  <c:v>24.490667597202801</c:v>
                </c:pt>
                <c:pt idx="17792">
                  <c:v>24.492044173426599</c:v>
                </c:pt>
                <c:pt idx="17793">
                  <c:v>24.493420749650401</c:v>
                </c:pt>
                <c:pt idx="17794">
                  <c:v>24.494797325874099</c:v>
                </c:pt>
                <c:pt idx="17795">
                  <c:v>24.496173902097901</c:v>
                </c:pt>
                <c:pt idx="17796">
                  <c:v>24.497550478321699</c:v>
                </c:pt>
                <c:pt idx="17797">
                  <c:v>24.498927054545501</c:v>
                </c:pt>
                <c:pt idx="17798">
                  <c:v>24.500303630769199</c:v>
                </c:pt>
                <c:pt idx="17799">
                  <c:v>24.501680206993001</c:v>
                </c:pt>
                <c:pt idx="17800">
                  <c:v>24.503056783216799</c:v>
                </c:pt>
                <c:pt idx="17801">
                  <c:v>24.504433359440601</c:v>
                </c:pt>
                <c:pt idx="17802">
                  <c:v>24.505809935664299</c:v>
                </c:pt>
                <c:pt idx="17803">
                  <c:v>24.507186511888101</c:v>
                </c:pt>
                <c:pt idx="17804">
                  <c:v>24.508563088111899</c:v>
                </c:pt>
                <c:pt idx="17805">
                  <c:v>24.5099396643357</c:v>
                </c:pt>
                <c:pt idx="17806">
                  <c:v>24.511316240559399</c:v>
                </c:pt>
                <c:pt idx="17807">
                  <c:v>24.512692816783201</c:v>
                </c:pt>
                <c:pt idx="17808">
                  <c:v>24.514069393006999</c:v>
                </c:pt>
                <c:pt idx="17809">
                  <c:v>24.5154459692308</c:v>
                </c:pt>
                <c:pt idx="17810">
                  <c:v>24.516822545454598</c:v>
                </c:pt>
                <c:pt idx="17811">
                  <c:v>24.5181991216783</c:v>
                </c:pt>
                <c:pt idx="17812">
                  <c:v>24.519575697902098</c:v>
                </c:pt>
                <c:pt idx="17813">
                  <c:v>24.5209522741259</c:v>
                </c:pt>
                <c:pt idx="17814">
                  <c:v>24.522328850349702</c:v>
                </c:pt>
                <c:pt idx="17815">
                  <c:v>24.5237054265734</c:v>
                </c:pt>
                <c:pt idx="17816">
                  <c:v>24.525082002797198</c:v>
                </c:pt>
                <c:pt idx="17817">
                  <c:v>24.526458579021</c:v>
                </c:pt>
                <c:pt idx="17818">
                  <c:v>24.527835155244802</c:v>
                </c:pt>
                <c:pt idx="17819">
                  <c:v>24.5292117314685</c:v>
                </c:pt>
                <c:pt idx="17820">
                  <c:v>24.530588307692302</c:v>
                </c:pt>
                <c:pt idx="17821">
                  <c:v>24.5319648839161</c:v>
                </c:pt>
                <c:pt idx="17822">
                  <c:v>24.533341460139901</c:v>
                </c:pt>
                <c:pt idx="17823">
                  <c:v>24.5347180363636</c:v>
                </c:pt>
                <c:pt idx="17824">
                  <c:v>24.536094612587402</c:v>
                </c:pt>
                <c:pt idx="17825">
                  <c:v>24.5374711888112</c:v>
                </c:pt>
                <c:pt idx="17826">
                  <c:v>24.538847765035001</c:v>
                </c:pt>
                <c:pt idx="17827">
                  <c:v>24.5402243412587</c:v>
                </c:pt>
                <c:pt idx="17828">
                  <c:v>24.541600917482501</c:v>
                </c:pt>
                <c:pt idx="17829">
                  <c:v>24.542977493706299</c:v>
                </c:pt>
                <c:pt idx="17830">
                  <c:v>24.544354069930101</c:v>
                </c:pt>
                <c:pt idx="17831">
                  <c:v>24.545730646153899</c:v>
                </c:pt>
                <c:pt idx="17832">
                  <c:v>24.547107222377601</c:v>
                </c:pt>
                <c:pt idx="17833">
                  <c:v>24.548483798601399</c:v>
                </c:pt>
                <c:pt idx="17834">
                  <c:v>24.549860374825201</c:v>
                </c:pt>
                <c:pt idx="17835">
                  <c:v>24.551236951048999</c:v>
                </c:pt>
                <c:pt idx="17836">
                  <c:v>24.552613527272701</c:v>
                </c:pt>
                <c:pt idx="17837">
                  <c:v>24.553990103496499</c:v>
                </c:pt>
                <c:pt idx="17838">
                  <c:v>24.555366679720301</c:v>
                </c:pt>
                <c:pt idx="17839">
                  <c:v>24.556743255944099</c:v>
                </c:pt>
                <c:pt idx="17840">
                  <c:v>24.558119832167801</c:v>
                </c:pt>
                <c:pt idx="17841">
                  <c:v>24.559496408391599</c:v>
                </c:pt>
                <c:pt idx="17842">
                  <c:v>24.560872984615401</c:v>
                </c:pt>
                <c:pt idx="17843">
                  <c:v>24.562249560839199</c:v>
                </c:pt>
                <c:pt idx="17844">
                  <c:v>24.563626137062901</c:v>
                </c:pt>
                <c:pt idx="17845">
                  <c:v>24.565002713286699</c:v>
                </c:pt>
                <c:pt idx="17846">
                  <c:v>24.5663792895105</c:v>
                </c:pt>
                <c:pt idx="17847">
                  <c:v>24.567755865734298</c:v>
                </c:pt>
                <c:pt idx="17848">
                  <c:v>24.569132441958001</c:v>
                </c:pt>
                <c:pt idx="17849">
                  <c:v>24.570509018181799</c:v>
                </c:pt>
                <c:pt idx="17850">
                  <c:v>24.5718855944056</c:v>
                </c:pt>
                <c:pt idx="17851">
                  <c:v>24.573262170629398</c:v>
                </c:pt>
                <c:pt idx="17852">
                  <c:v>24.5746387468532</c:v>
                </c:pt>
                <c:pt idx="17853">
                  <c:v>24.576015323076899</c:v>
                </c:pt>
                <c:pt idx="17854">
                  <c:v>24.5773918993007</c:v>
                </c:pt>
                <c:pt idx="17855">
                  <c:v>24.578768475524502</c:v>
                </c:pt>
                <c:pt idx="17856">
                  <c:v>24.5801450517483</c:v>
                </c:pt>
                <c:pt idx="17857">
                  <c:v>24.581521627971998</c:v>
                </c:pt>
                <c:pt idx="17858">
                  <c:v>24.5828982041958</c:v>
                </c:pt>
                <c:pt idx="17859">
                  <c:v>24.584274780419602</c:v>
                </c:pt>
                <c:pt idx="17860">
                  <c:v>24.5856513566434</c:v>
                </c:pt>
                <c:pt idx="17861">
                  <c:v>24.587027932867102</c:v>
                </c:pt>
                <c:pt idx="17862">
                  <c:v>24.5884045090909</c:v>
                </c:pt>
                <c:pt idx="17863">
                  <c:v>24.589781085314701</c:v>
                </c:pt>
                <c:pt idx="17864">
                  <c:v>24.591157661538499</c:v>
                </c:pt>
                <c:pt idx="17865">
                  <c:v>24.592534237762202</c:v>
                </c:pt>
                <c:pt idx="17866">
                  <c:v>24.593910813986</c:v>
                </c:pt>
                <c:pt idx="17867">
                  <c:v>24.595287390209801</c:v>
                </c:pt>
                <c:pt idx="17868">
                  <c:v>24.596663966433599</c:v>
                </c:pt>
                <c:pt idx="17869">
                  <c:v>24.598040542657301</c:v>
                </c:pt>
                <c:pt idx="17870">
                  <c:v>24.599417118881099</c:v>
                </c:pt>
                <c:pt idx="17871">
                  <c:v>24.600793695104901</c:v>
                </c:pt>
                <c:pt idx="17872">
                  <c:v>24.602170271328699</c:v>
                </c:pt>
                <c:pt idx="17873">
                  <c:v>24.603546847552401</c:v>
                </c:pt>
                <c:pt idx="17874">
                  <c:v>24.604923423776199</c:v>
                </c:pt>
                <c:pt idx="17875">
                  <c:v>24.606300000000001</c:v>
                </c:pt>
                <c:pt idx="17876">
                  <c:v>24.607676576223799</c:v>
                </c:pt>
                <c:pt idx="17877">
                  <c:v>24.609053152447601</c:v>
                </c:pt>
                <c:pt idx="17878">
                  <c:v>24.610429728671299</c:v>
                </c:pt>
                <c:pt idx="17879">
                  <c:v>24.611806304895101</c:v>
                </c:pt>
                <c:pt idx="17880">
                  <c:v>24.613182881118899</c:v>
                </c:pt>
                <c:pt idx="17881">
                  <c:v>24.6145594573427</c:v>
                </c:pt>
                <c:pt idx="17882">
                  <c:v>24.615936033566399</c:v>
                </c:pt>
                <c:pt idx="17883">
                  <c:v>24.617312609790201</c:v>
                </c:pt>
                <c:pt idx="17884">
                  <c:v>24.618689186013999</c:v>
                </c:pt>
                <c:pt idx="17885">
                  <c:v>24.6200657622378</c:v>
                </c:pt>
                <c:pt idx="17886">
                  <c:v>24.621442338461499</c:v>
                </c:pt>
                <c:pt idx="17887">
                  <c:v>24.6228189146853</c:v>
                </c:pt>
                <c:pt idx="17888">
                  <c:v>24.624195490909099</c:v>
                </c:pt>
                <c:pt idx="17889">
                  <c:v>24.6255720671329</c:v>
                </c:pt>
                <c:pt idx="17890">
                  <c:v>24.626948643356599</c:v>
                </c:pt>
                <c:pt idx="17891">
                  <c:v>24.6283252195804</c:v>
                </c:pt>
                <c:pt idx="17892">
                  <c:v>24.629701795804198</c:v>
                </c:pt>
                <c:pt idx="17893">
                  <c:v>24.631078372028</c:v>
                </c:pt>
                <c:pt idx="17894">
                  <c:v>24.632454948251802</c:v>
                </c:pt>
                <c:pt idx="17895">
                  <c:v>24.6338315244755</c:v>
                </c:pt>
                <c:pt idx="17896">
                  <c:v>24.635208100699298</c:v>
                </c:pt>
                <c:pt idx="17897">
                  <c:v>24.6365846769231</c:v>
                </c:pt>
                <c:pt idx="17898">
                  <c:v>24.637961253146901</c:v>
                </c:pt>
                <c:pt idx="17899">
                  <c:v>24.6393378293706</c:v>
                </c:pt>
                <c:pt idx="17900">
                  <c:v>24.640714405594402</c:v>
                </c:pt>
                <c:pt idx="17901">
                  <c:v>24.6420909818182</c:v>
                </c:pt>
                <c:pt idx="17902">
                  <c:v>24.643467558042001</c:v>
                </c:pt>
                <c:pt idx="17903">
                  <c:v>24.6448441342657</c:v>
                </c:pt>
                <c:pt idx="17904">
                  <c:v>24.646220710489501</c:v>
                </c:pt>
                <c:pt idx="17905">
                  <c:v>24.6475972867133</c:v>
                </c:pt>
                <c:pt idx="17906">
                  <c:v>24.648973862937101</c:v>
                </c:pt>
                <c:pt idx="17907">
                  <c:v>24.6503504391608</c:v>
                </c:pt>
                <c:pt idx="17908">
                  <c:v>24.651727015384601</c:v>
                </c:pt>
                <c:pt idx="17909">
                  <c:v>24.653103591608399</c:v>
                </c:pt>
                <c:pt idx="17910">
                  <c:v>24.654480167832201</c:v>
                </c:pt>
                <c:pt idx="17911">
                  <c:v>24.655856744055999</c:v>
                </c:pt>
                <c:pt idx="17912">
                  <c:v>24.657233320279701</c:v>
                </c:pt>
                <c:pt idx="17913">
                  <c:v>24.658609896503499</c:v>
                </c:pt>
                <c:pt idx="17914">
                  <c:v>24.659986472727301</c:v>
                </c:pt>
                <c:pt idx="17915">
                  <c:v>24.661363048951099</c:v>
                </c:pt>
                <c:pt idx="17916">
                  <c:v>24.662739625174801</c:v>
                </c:pt>
                <c:pt idx="17917">
                  <c:v>24.664116201398599</c:v>
                </c:pt>
                <c:pt idx="17918">
                  <c:v>24.665492777622401</c:v>
                </c:pt>
                <c:pt idx="17919">
                  <c:v>24.666869353846199</c:v>
                </c:pt>
                <c:pt idx="17920">
                  <c:v>24.668245930069901</c:v>
                </c:pt>
                <c:pt idx="17921">
                  <c:v>24.669622506293699</c:v>
                </c:pt>
                <c:pt idx="17922">
                  <c:v>24.670999082517501</c:v>
                </c:pt>
                <c:pt idx="17923">
                  <c:v>24.672375658741299</c:v>
                </c:pt>
                <c:pt idx="17924">
                  <c:v>24.673752234965001</c:v>
                </c:pt>
                <c:pt idx="17925">
                  <c:v>24.675128811188799</c:v>
                </c:pt>
                <c:pt idx="17926">
                  <c:v>24.6765053874126</c:v>
                </c:pt>
                <c:pt idx="17927">
                  <c:v>24.677881963636398</c:v>
                </c:pt>
                <c:pt idx="17928">
                  <c:v>24.679258539860101</c:v>
                </c:pt>
                <c:pt idx="17929">
                  <c:v>24.680635116083899</c:v>
                </c:pt>
                <c:pt idx="17930">
                  <c:v>24.6820116923077</c:v>
                </c:pt>
                <c:pt idx="17931">
                  <c:v>24.683388268531498</c:v>
                </c:pt>
                <c:pt idx="17932">
                  <c:v>24.6847648447552</c:v>
                </c:pt>
                <c:pt idx="17933">
                  <c:v>24.686141420978998</c:v>
                </c:pt>
                <c:pt idx="17934">
                  <c:v>24.6875179972028</c:v>
                </c:pt>
                <c:pt idx="17935">
                  <c:v>24.688894573426602</c:v>
                </c:pt>
                <c:pt idx="17936">
                  <c:v>24.6902711496504</c:v>
                </c:pt>
                <c:pt idx="17937">
                  <c:v>24.691647725874098</c:v>
                </c:pt>
                <c:pt idx="17938">
                  <c:v>24.6930243020979</c:v>
                </c:pt>
                <c:pt idx="17939">
                  <c:v>24.694400878321701</c:v>
                </c:pt>
                <c:pt idx="17940">
                  <c:v>24.6957774545455</c:v>
                </c:pt>
                <c:pt idx="17941">
                  <c:v>24.697154030769202</c:v>
                </c:pt>
                <c:pt idx="17942">
                  <c:v>24.698530606993</c:v>
                </c:pt>
                <c:pt idx="17943">
                  <c:v>24.699907183216801</c:v>
                </c:pt>
                <c:pt idx="17944">
                  <c:v>24.701283759440599</c:v>
                </c:pt>
                <c:pt idx="17945">
                  <c:v>24.702660335664302</c:v>
                </c:pt>
                <c:pt idx="17946">
                  <c:v>24.7040369118881</c:v>
                </c:pt>
                <c:pt idx="17947">
                  <c:v>24.705413488111901</c:v>
                </c:pt>
                <c:pt idx="17948">
                  <c:v>24.706790064335699</c:v>
                </c:pt>
                <c:pt idx="17949">
                  <c:v>24.708166640559401</c:v>
                </c:pt>
                <c:pt idx="17950">
                  <c:v>24.709543216783199</c:v>
                </c:pt>
                <c:pt idx="17951">
                  <c:v>24.710919793007001</c:v>
                </c:pt>
                <c:pt idx="17952">
                  <c:v>24.712296369230799</c:v>
                </c:pt>
                <c:pt idx="17953">
                  <c:v>24.713672945454501</c:v>
                </c:pt>
                <c:pt idx="17954">
                  <c:v>24.715049521678299</c:v>
                </c:pt>
                <c:pt idx="17955">
                  <c:v>24.716426097902101</c:v>
                </c:pt>
                <c:pt idx="17956">
                  <c:v>24.717802674125899</c:v>
                </c:pt>
                <c:pt idx="17957">
                  <c:v>24.719179250349701</c:v>
                </c:pt>
                <c:pt idx="17958">
                  <c:v>24.720555826573399</c:v>
                </c:pt>
                <c:pt idx="17959">
                  <c:v>24.721932402797201</c:v>
                </c:pt>
                <c:pt idx="17960">
                  <c:v>24.723308979020999</c:v>
                </c:pt>
                <c:pt idx="17961">
                  <c:v>24.7246855552448</c:v>
                </c:pt>
                <c:pt idx="17962">
                  <c:v>24.726062131468499</c:v>
                </c:pt>
                <c:pt idx="17963">
                  <c:v>24.727438707692301</c:v>
                </c:pt>
                <c:pt idx="17964">
                  <c:v>24.728815283916099</c:v>
                </c:pt>
                <c:pt idx="17965">
                  <c:v>24.7301918601399</c:v>
                </c:pt>
                <c:pt idx="17966">
                  <c:v>24.731568436363599</c:v>
                </c:pt>
                <c:pt idx="17967">
                  <c:v>24.7329450125874</c:v>
                </c:pt>
                <c:pt idx="17968">
                  <c:v>24.734321588811198</c:v>
                </c:pt>
                <c:pt idx="17969">
                  <c:v>24.735698165035</c:v>
                </c:pt>
                <c:pt idx="17970">
                  <c:v>24.737074741258699</c:v>
                </c:pt>
                <c:pt idx="17971">
                  <c:v>24.7384513174825</c:v>
                </c:pt>
                <c:pt idx="17972">
                  <c:v>24.739827893706298</c:v>
                </c:pt>
                <c:pt idx="17973">
                  <c:v>24.7412044699301</c:v>
                </c:pt>
                <c:pt idx="17974">
                  <c:v>24.742581046153798</c:v>
                </c:pt>
                <c:pt idx="17975">
                  <c:v>24.7439576223776</c:v>
                </c:pt>
                <c:pt idx="17976">
                  <c:v>24.745334198601402</c:v>
                </c:pt>
                <c:pt idx="17977">
                  <c:v>24.7467107748252</c:v>
                </c:pt>
                <c:pt idx="17978">
                  <c:v>24.748087351049001</c:v>
                </c:pt>
                <c:pt idx="17979">
                  <c:v>24.7494639272727</c:v>
                </c:pt>
                <c:pt idx="17980">
                  <c:v>24.750840503496502</c:v>
                </c:pt>
                <c:pt idx="17981">
                  <c:v>24.7522170797203</c:v>
                </c:pt>
                <c:pt idx="17982">
                  <c:v>24.753593655944101</c:v>
                </c:pt>
                <c:pt idx="17983">
                  <c:v>24.7549702321678</c:v>
                </c:pt>
                <c:pt idx="17984">
                  <c:v>24.756346808391601</c:v>
                </c:pt>
                <c:pt idx="17985">
                  <c:v>24.757723384615399</c:v>
                </c:pt>
                <c:pt idx="17986">
                  <c:v>24.759099960839201</c:v>
                </c:pt>
                <c:pt idx="17987">
                  <c:v>24.7604765370629</c:v>
                </c:pt>
                <c:pt idx="17988">
                  <c:v>24.761853113286701</c:v>
                </c:pt>
                <c:pt idx="17989">
                  <c:v>24.763229689510499</c:v>
                </c:pt>
                <c:pt idx="17990">
                  <c:v>24.764606265734301</c:v>
                </c:pt>
                <c:pt idx="17991">
                  <c:v>24.765982841957999</c:v>
                </c:pt>
                <c:pt idx="17992">
                  <c:v>24.767359418181801</c:v>
                </c:pt>
                <c:pt idx="17993">
                  <c:v>24.768735994405599</c:v>
                </c:pt>
                <c:pt idx="17994">
                  <c:v>24.770112570629401</c:v>
                </c:pt>
                <c:pt idx="17995">
                  <c:v>24.771489146853199</c:v>
                </c:pt>
                <c:pt idx="17996">
                  <c:v>24.772865723076901</c:v>
                </c:pt>
                <c:pt idx="17997">
                  <c:v>24.774242299300699</c:v>
                </c:pt>
                <c:pt idx="17998">
                  <c:v>24.775618875524501</c:v>
                </c:pt>
                <c:pt idx="17999">
                  <c:v>24.776995451748299</c:v>
                </c:pt>
                <c:pt idx="18000">
                  <c:v>24.778372027972001</c:v>
                </c:pt>
                <c:pt idx="18001">
                  <c:v>24.779748604195799</c:v>
                </c:pt>
                <c:pt idx="18002">
                  <c:v>24.7811251804196</c:v>
                </c:pt>
                <c:pt idx="18003">
                  <c:v>24.782501756643398</c:v>
                </c:pt>
                <c:pt idx="18004">
                  <c:v>24.783878332867101</c:v>
                </c:pt>
                <c:pt idx="18005">
                  <c:v>24.785254909090899</c:v>
                </c:pt>
                <c:pt idx="18006">
                  <c:v>24.7866314853147</c:v>
                </c:pt>
                <c:pt idx="18007">
                  <c:v>24.788008061538498</c:v>
                </c:pt>
                <c:pt idx="18008">
                  <c:v>24.7893846377622</c:v>
                </c:pt>
                <c:pt idx="18009">
                  <c:v>24.790761213985999</c:v>
                </c:pt>
                <c:pt idx="18010">
                  <c:v>24.7921377902098</c:v>
                </c:pt>
                <c:pt idx="18011">
                  <c:v>24.793514366433602</c:v>
                </c:pt>
                <c:pt idx="18012">
                  <c:v>24.7948909426574</c:v>
                </c:pt>
                <c:pt idx="18013">
                  <c:v>24.796267518881098</c:v>
                </c:pt>
                <c:pt idx="18014">
                  <c:v>24.7976440951049</c:v>
                </c:pt>
                <c:pt idx="18015">
                  <c:v>24.799020671328702</c:v>
                </c:pt>
                <c:pt idx="18016">
                  <c:v>24.8003972475525</c:v>
                </c:pt>
                <c:pt idx="18017">
                  <c:v>24.801773823776202</c:v>
                </c:pt>
                <c:pt idx="18018">
                  <c:v>24.8031504</c:v>
                </c:pt>
                <c:pt idx="18019">
                  <c:v>24.804526976223801</c:v>
                </c:pt>
                <c:pt idx="18020">
                  <c:v>24.805903552447599</c:v>
                </c:pt>
                <c:pt idx="18021">
                  <c:v>24.807280128671302</c:v>
                </c:pt>
                <c:pt idx="18022">
                  <c:v>24.8086567048951</c:v>
                </c:pt>
                <c:pt idx="18023">
                  <c:v>24.810033281118901</c:v>
                </c:pt>
                <c:pt idx="18024">
                  <c:v>24.811409857342699</c:v>
                </c:pt>
                <c:pt idx="18025">
                  <c:v>24.812786433566401</c:v>
                </c:pt>
                <c:pt idx="18026">
                  <c:v>24.8141630097902</c:v>
                </c:pt>
                <c:pt idx="18027">
                  <c:v>24.815539586014001</c:v>
                </c:pt>
                <c:pt idx="18028">
                  <c:v>24.816916162237799</c:v>
                </c:pt>
                <c:pt idx="18029">
                  <c:v>24.818292738461501</c:v>
                </c:pt>
                <c:pt idx="18030">
                  <c:v>24.819669314685299</c:v>
                </c:pt>
                <c:pt idx="18031">
                  <c:v>24.821045890909101</c:v>
                </c:pt>
                <c:pt idx="18032">
                  <c:v>24.822422467132899</c:v>
                </c:pt>
                <c:pt idx="18033">
                  <c:v>24.823799043356601</c:v>
                </c:pt>
                <c:pt idx="18034">
                  <c:v>24.825175619580399</c:v>
                </c:pt>
                <c:pt idx="18035">
                  <c:v>24.826552195804201</c:v>
                </c:pt>
                <c:pt idx="18036">
                  <c:v>24.827928772027999</c:v>
                </c:pt>
                <c:pt idx="18037">
                  <c:v>24.8293053482518</c:v>
                </c:pt>
                <c:pt idx="18038">
                  <c:v>24.830681924475499</c:v>
                </c:pt>
                <c:pt idx="18039">
                  <c:v>24.832058500699301</c:v>
                </c:pt>
                <c:pt idx="18040">
                  <c:v>24.833435076923099</c:v>
                </c:pt>
                <c:pt idx="18041">
                  <c:v>24.8348116531469</c:v>
                </c:pt>
                <c:pt idx="18042">
                  <c:v>24.836188229370599</c:v>
                </c:pt>
                <c:pt idx="18043">
                  <c:v>24.8375648055944</c:v>
                </c:pt>
                <c:pt idx="18044">
                  <c:v>24.838941381818199</c:v>
                </c:pt>
                <c:pt idx="18045">
                  <c:v>24.840317958042</c:v>
                </c:pt>
                <c:pt idx="18046">
                  <c:v>24.841694534265699</c:v>
                </c:pt>
                <c:pt idx="18047">
                  <c:v>24.8430711104895</c:v>
                </c:pt>
                <c:pt idx="18048">
                  <c:v>24.844447686713298</c:v>
                </c:pt>
                <c:pt idx="18049">
                  <c:v>24.8458242629371</c:v>
                </c:pt>
                <c:pt idx="18050">
                  <c:v>24.847200839160799</c:v>
                </c:pt>
                <c:pt idx="18051">
                  <c:v>24.8485774153846</c:v>
                </c:pt>
                <c:pt idx="18052">
                  <c:v>24.849953991608398</c:v>
                </c:pt>
                <c:pt idx="18053">
                  <c:v>24.8513305678322</c:v>
                </c:pt>
                <c:pt idx="18054">
                  <c:v>24.852707144055898</c:v>
                </c:pt>
                <c:pt idx="18055">
                  <c:v>24.8540837202797</c:v>
                </c:pt>
                <c:pt idx="18056">
                  <c:v>24.855460296503502</c:v>
                </c:pt>
                <c:pt idx="18057">
                  <c:v>24.8568368727273</c:v>
                </c:pt>
                <c:pt idx="18058">
                  <c:v>24.858213448951101</c:v>
                </c:pt>
                <c:pt idx="18059">
                  <c:v>24.8595900251748</c:v>
                </c:pt>
                <c:pt idx="18060">
                  <c:v>24.860966601398601</c:v>
                </c:pt>
                <c:pt idx="18061">
                  <c:v>24.8623431776224</c:v>
                </c:pt>
                <c:pt idx="18062">
                  <c:v>24.863719753846201</c:v>
                </c:pt>
                <c:pt idx="18063">
                  <c:v>24.8650963300699</c:v>
                </c:pt>
                <c:pt idx="18064">
                  <c:v>24.866472906293701</c:v>
                </c:pt>
                <c:pt idx="18065">
                  <c:v>24.867849482517499</c:v>
                </c:pt>
                <c:pt idx="18066">
                  <c:v>24.869226058741301</c:v>
                </c:pt>
                <c:pt idx="18067">
                  <c:v>24.870602634965</c:v>
                </c:pt>
                <c:pt idx="18068">
                  <c:v>24.871979211188801</c:v>
                </c:pt>
                <c:pt idx="18069">
                  <c:v>24.873355787412599</c:v>
                </c:pt>
                <c:pt idx="18070">
                  <c:v>24.874732363636401</c:v>
                </c:pt>
                <c:pt idx="18071">
                  <c:v>24.876108939860099</c:v>
                </c:pt>
                <c:pt idx="18072">
                  <c:v>24.877485516083901</c:v>
                </c:pt>
                <c:pt idx="18073">
                  <c:v>24.878862092307699</c:v>
                </c:pt>
                <c:pt idx="18074">
                  <c:v>24.880238668531501</c:v>
                </c:pt>
                <c:pt idx="18075">
                  <c:v>24.881615244755199</c:v>
                </c:pt>
                <c:pt idx="18076">
                  <c:v>24.882991820979001</c:v>
                </c:pt>
                <c:pt idx="18077">
                  <c:v>24.884368397202799</c:v>
                </c:pt>
                <c:pt idx="18078">
                  <c:v>24.885744973426601</c:v>
                </c:pt>
                <c:pt idx="18079">
                  <c:v>24.887121549650399</c:v>
                </c:pt>
                <c:pt idx="18080">
                  <c:v>24.888498125874101</c:v>
                </c:pt>
                <c:pt idx="18081">
                  <c:v>24.889874702097899</c:v>
                </c:pt>
                <c:pt idx="18082">
                  <c:v>24.8912512783217</c:v>
                </c:pt>
                <c:pt idx="18083">
                  <c:v>24.892627854545498</c:v>
                </c:pt>
                <c:pt idx="18084">
                  <c:v>24.894004430769201</c:v>
                </c:pt>
                <c:pt idx="18085">
                  <c:v>24.895381006992999</c:v>
                </c:pt>
                <c:pt idx="18086">
                  <c:v>24.8967575832168</c:v>
                </c:pt>
                <c:pt idx="18087">
                  <c:v>24.898134159440598</c:v>
                </c:pt>
                <c:pt idx="18088">
                  <c:v>24.8995107356643</c:v>
                </c:pt>
                <c:pt idx="18089">
                  <c:v>24.900887311888098</c:v>
                </c:pt>
                <c:pt idx="18090">
                  <c:v>24.9022638881119</c:v>
                </c:pt>
                <c:pt idx="18091">
                  <c:v>24.903640464335702</c:v>
                </c:pt>
                <c:pt idx="18092">
                  <c:v>24.9050170405594</c:v>
                </c:pt>
                <c:pt idx="18093">
                  <c:v>24.906393616783198</c:v>
                </c:pt>
                <c:pt idx="18094">
                  <c:v>24.907770193007</c:v>
                </c:pt>
                <c:pt idx="18095">
                  <c:v>24.909146769230802</c:v>
                </c:pt>
                <c:pt idx="18096">
                  <c:v>24.9105233454545</c:v>
                </c:pt>
                <c:pt idx="18097">
                  <c:v>24.911899921678302</c:v>
                </c:pt>
                <c:pt idx="18098">
                  <c:v>24.9132764979021</c:v>
                </c:pt>
                <c:pt idx="18099">
                  <c:v>24.914653074125901</c:v>
                </c:pt>
                <c:pt idx="18100">
                  <c:v>24.916029650349699</c:v>
                </c:pt>
                <c:pt idx="18101">
                  <c:v>24.917406226573402</c:v>
                </c:pt>
                <c:pt idx="18102">
                  <c:v>24.9187828027972</c:v>
                </c:pt>
                <c:pt idx="18103">
                  <c:v>24.920159379021001</c:v>
                </c:pt>
                <c:pt idx="18104">
                  <c:v>24.921535955244799</c:v>
                </c:pt>
                <c:pt idx="18105">
                  <c:v>24.922912531468501</c:v>
                </c:pt>
                <c:pt idx="18106">
                  <c:v>24.924289107692299</c:v>
                </c:pt>
                <c:pt idx="18107">
                  <c:v>24.925665683916101</c:v>
                </c:pt>
                <c:pt idx="18108">
                  <c:v>24.927042260139899</c:v>
                </c:pt>
                <c:pt idx="18109">
                  <c:v>24.928418836363601</c:v>
                </c:pt>
                <c:pt idx="18110">
                  <c:v>24.929795412587399</c:v>
                </c:pt>
                <c:pt idx="18111">
                  <c:v>24.931171988811201</c:v>
                </c:pt>
                <c:pt idx="18112">
                  <c:v>24.932548565034999</c:v>
                </c:pt>
                <c:pt idx="18113">
                  <c:v>24.933925141258701</c:v>
                </c:pt>
                <c:pt idx="18114">
                  <c:v>24.935301717482499</c:v>
                </c:pt>
                <c:pt idx="18115">
                  <c:v>24.936678293706301</c:v>
                </c:pt>
                <c:pt idx="18116">
                  <c:v>24.938054869930099</c:v>
                </c:pt>
                <c:pt idx="18117">
                  <c:v>24.9394314461539</c:v>
                </c:pt>
                <c:pt idx="18118">
                  <c:v>24.940808022377599</c:v>
                </c:pt>
                <c:pt idx="18119">
                  <c:v>24.942184598601401</c:v>
                </c:pt>
                <c:pt idx="18120">
                  <c:v>24.943561174825199</c:v>
                </c:pt>
                <c:pt idx="18121">
                  <c:v>24.944937751049</c:v>
                </c:pt>
                <c:pt idx="18122">
                  <c:v>24.946314327272699</c:v>
                </c:pt>
                <c:pt idx="18123">
                  <c:v>24.9476909034965</c:v>
                </c:pt>
                <c:pt idx="18124">
                  <c:v>24.949067479720298</c:v>
                </c:pt>
                <c:pt idx="18125">
                  <c:v>24.9504440559441</c:v>
                </c:pt>
                <c:pt idx="18126">
                  <c:v>24.951820632167799</c:v>
                </c:pt>
                <c:pt idx="18127">
                  <c:v>24.9531972083916</c:v>
                </c:pt>
                <c:pt idx="18128">
                  <c:v>24.954573784615398</c:v>
                </c:pt>
                <c:pt idx="18129">
                  <c:v>24.9559503608392</c:v>
                </c:pt>
                <c:pt idx="18130">
                  <c:v>24.957326937062899</c:v>
                </c:pt>
                <c:pt idx="18131">
                  <c:v>24.9587035132867</c:v>
                </c:pt>
                <c:pt idx="18132">
                  <c:v>24.960080089510502</c:v>
                </c:pt>
                <c:pt idx="18133">
                  <c:v>24.9614566657343</c:v>
                </c:pt>
                <c:pt idx="18134">
                  <c:v>24.962833241957998</c:v>
                </c:pt>
                <c:pt idx="18135">
                  <c:v>24.9642098181818</c:v>
                </c:pt>
                <c:pt idx="18136">
                  <c:v>24.965586394405602</c:v>
                </c:pt>
                <c:pt idx="18137">
                  <c:v>24.9669629706294</c:v>
                </c:pt>
                <c:pt idx="18138">
                  <c:v>24.968339546853201</c:v>
                </c:pt>
                <c:pt idx="18139">
                  <c:v>24.9697161230769</c:v>
                </c:pt>
                <c:pt idx="18140">
                  <c:v>24.971092699300701</c:v>
                </c:pt>
                <c:pt idx="18141">
                  <c:v>24.972469275524499</c:v>
                </c:pt>
                <c:pt idx="18142">
                  <c:v>24.973845851748301</c:v>
                </c:pt>
                <c:pt idx="18143">
                  <c:v>24.975222427972</c:v>
                </c:pt>
                <c:pt idx="18144">
                  <c:v>24.976599004195801</c:v>
                </c:pt>
                <c:pt idx="18145">
                  <c:v>24.977975580419599</c:v>
                </c:pt>
                <c:pt idx="18146">
                  <c:v>24.979352156643401</c:v>
                </c:pt>
                <c:pt idx="18147">
                  <c:v>24.980728732867099</c:v>
                </c:pt>
                <c:pt idx="18148">
                  <c:v>24.982105309090901</c:v>
                </c:pt>
                <c:pt idx="18149">
                  <c:v>24.983481885314699</c:v>
                </c:pt>
                <c:pt idx="18150">
                  <c:v>24.984858461538501</c:v>
                </c:pt>
                <c:pt idx="18151">
                  <c:v>24.986235037762199</c:v>
                </c:pt>
                <c:pt idx="18152">
                  <c:v>24.987611613986001</c:v>
                </c:pt>
                <c:pt idx="18153">
                  <c:v>24.988988190209799</c:v>
                </c:pt>
                <c:pt idx="18154">
                  <c:v>24.990364766433601</c:v>
                </c:pt>
                <c:pt idx="18155">
                  <c:v>24.991741342657299</c:v>
                </c:pt>
                <c:pt idx="18156">
                  <c:v>24.993117918881101</c:v>
                </c:pt>
                <c:pt idx="18157">
                  <c:v>24.994494495104899</c:v>
                </c:pt>
                <c:pt idx="18158">
                  <c:v>24.9958710713287</c:v>
                </c:pt>
                <c:pt idx="18159">
                  <c:v>24.997247647552499</c:v>
                </c:pt>
                <c:pt idx="18160">
                  <c:v>24.998624223776201</c:v>
                </c:pt>
                <c:pt idx="18161">
                  <c:v>25.000000799999999</c:v>
                </c:pt>
                <c:pt idx="18162">
                  <c:v>25.0013773762238</c:v>
                </c:pt>
                <c:pt idx="18163">
                  <c:v>25.002753952447598</c:v>
                </c:pt>
                <c:pt idx="18164">
                  <c:v>25.0041305286713</c:v>
                </c:pt>
                <c:pt idx="18165">
                  <c:v>25.005507104895099</c:v>
                </c:pt>
                <c:pt idx="18166">
                  <c:v>25.0068836811189</c:v>
                </c:pt>
                <c:pt idx="18167">
                  <c:v>25.008260257342702</c:v>
                </c:pt>
                <c:pt idx="18168">
                  <c:v>25.0096368335664</c:v>
                </c:pt>
                <c:pt idx="18169">
                  <c:v>25.011013409790198</c:v>
                </c:pt>
                <c:pt idx="18170">
                  <c:v>25.012389986014</c:v>
                </c:pt>
                <c:pt idx="18171">
                  <c:v>25.013766562237802</c:v>
                </c:pt>
                <c:pt idx="18172">
                  <c:v>25.0151431384615</c:v>
                </c:pt>
                <c:pt idx="18173">
                  <c:v>25.016519714685298</c:v>
                </c:pt>
                <c:pt idx="18174">
                  <c:v>25.0178962909091</c:v>
                </c:pt>
                <c:pt idx="18175">
                  <c:v>25.019272867132901</c:v>
                </c:pt>
                <c:pt idx="18176">
                  <c:v>25.0206494433566</c:v>
                </c:pt>
                <c:pt idx="18177">
                  <c:v>25.022026019580402</c:v>
                </c:pt>
                <c:pt idx="18178">
                  <c:v>25.0234025958042</c:v>
                </c:pt>
                <c:pt idx="18179">
                  <c:v>25.024779172028001</c:v>
                </c:pt>
                <c:pt idx="18180">
                  <c:v>25.026155748251799</c:v>
                </c:pt>
                <c:pt idx="18181">
                  <c:v>25.027532324475501</c:v>
                </c:pt>
                <c:pt idx="18182">
                  <c:v>25.0289089006993</c:v>
                </c:pt>
                <c:pt idx="18183">
                  <c:v>25.030285476923101</c:v>
                </c:pt>
                <c:pt idx="18184">
                  <c:v>25.031662053146899</c:v>
                </c:pt>
                <c:pt idx="18185">
                  <c:v>25.033038629370601</c:v>
                </c:pt>
                <c:pt idx="18186">
                  <c:v>25.034415205594399</c:v>
                </c:pt>
                <c:pt idx="18187">
                  <c:v>25.035791781818201</c:v>
                </c:pt>
                <c:pt idx="18188">
                  <c:v>25.037168358041999</c:v>
                </c:pt>
                <c:pt idx="18189">
                  <c:v>25.038544934265701</c:v>
                </c:pt>
                <c:pt idx="18190">
                  <c:v>25.039921510489499</c:v>
                </c:pt>
                <c:pt idx="18191">
                  <c:v>25.041298086713301</c:v>
                </c:pt>
                <c:pt idx="18192">
                  <c:v>25.042674662937099</c:v>
                </c:pt>
                <c:pt idx="18193">
                  <c:v>25.044051239160801</c:v>
                </c:pt>
                <c:pt idx="18194">
                  <c:v>25.045427815384599</c:v>
                </c:pt>
                <c:pt idx="18195">
                  <c:v>25.046804391608401</c:v>
                </c:pt>
                <c:pt idx="18196">
                  <c:v>25.048180967832199</c:v>
                </c:pt>
                <c:pt idx="18197">
                  <c:v>25.049557544055901</c:v>
                </c:pt>
                <c:pt idx="18198">
                  <c:v>25.050934120279699</c:v>
                </c:pt>
                <c:pt idx="18199">
                  <c:v>25.052310696503501</c:v>
                </c:pt>
                <c:pt idx="18200">
                  <c:v>25.053687272727299</c:v>
                </c:pt>
                <c:pt idx="18201">
                  <c:v>25.0550638489511</c:v>
                </c:pt>
                <c:pt idx="18202">
                  <c:v>25.056440425174799</c:v>
                </c:pt>
                <c:pt idx="18203">
                  <c:v>25.0578170013986</c:v>
                </c:pt>
                <c:pt idx="18204">
                  <c:v>25.059193577622398</c:v>
                </c:pt>
                <c:pt idx="18205">
                  <c:v>25.0605701538462</c:v>
                </c:pt>
                <c:pt idx="18206">
                  <c:v>25.061946730069899</c:v>
                </c:pt>
                <c:pt idx="18207">
                  <c:v>25.0633233062937</c:v>
                </c:pt>
                <c:pt idx="18208">
                  <c:v>25.064699882517498</c:v>
                </c:pt>
                <c:pt idx="18209">
                  <c:v>25.0660764587413</c:v>
                </c:pt>
                <c:pt idx="18210">
                  <c:v>25.067453034964998</c:v>
                </c:pt>
                <c:pt idx="18211">
                  <c:v>25.0688296111888</c:v>
                </c:pt>
                <c:pt idx="18212">
                  <c:v>25.070206187412602</c:v>
                </c:pt>
                <c:pt idx="18213">
                  <c:v>25.0715827636364</c:v>
                </c:pt>
                <c:pt idx="18214">
                  <c:v>25.072959339860098</c:v>
                </c:pt>
                <c:pt idx="18215">
                  <c:v>25.0743359160839</c:v>
                </c:pt>
                <c:pt idx="18216">
                  <c:v>25.075712492307701</c:v>
                </c:pt>
                <c:pt idx="18217">
                  <c:v>25.0770890685315</c:v>
                </c:pt>
                <c:pt idx="18218">
                  <c:v>25.078465644755202</c:v>
                </c:pt>
                <c:pt idx="18219">
                  <c:v>25.079842220979</c:v>
                </c:pt>
                <c:pt idx="18220">
                  <c:v>25.081218797202801</c:v>
                </c:pt>
                <c:pt idx="18221">
                  <c:v>25.082595373426599</c:v>
                </c:pt>
                <c:pt idx="18222">
                  <c:v>25.083971949650401</c:v>
                </c:pt>
                <c:pt idx="18223">
                  <c:v>25.0853485258741</c:v>
                </c:pt>
                <c:pt idx="18224">
                  <c:v>25.086725102097901</c:v>
                </c:pt>
                <c:pt idx="18225">
                  <c:v>25.088101678321699</c:v>
                </c:pt>
                <c:pt idx="18226">
                  <c:v>25.089478254545501</c:v>
                </c:pt>
                <c:pt idx="18227">
                  <c:v>25.090854830769199</c:v>
                </c:pt>
                <c:pt idx="18228">
                  <c:v>25.092231406993001</c:v>
                </c:pt>
                <c:pt idx="18229">
                  <c:v>25.093607983216799</c:v>
                </c:pt>
                <c:pt idx="18230">
                  <c:v>25.094984559440601</c:v>
                </c:pt>
                <c:pt idx="18231">
                  <c:v>25.096361135664299</c:v>
                </c:pt>
                <c:pt idx="18232">
                  <c:v>25.097737711888101</c:v>
                </c:pt>
                <c:pt idx="18233">
                  <c:v>25.099114288111899</c:v>
                </c:pt>
                <c:pt idx="18234">
                  <c:v>25.100490864335701</c:v>
                </c:pt>
                <c:pt idx="18235">
                  <c:v>25.101867440559399</c:v>
                </c:pt>
                <c:pt idx="18236">
                  <c:v>25.103244016783201</c:v>
                </c:pt>
                <c:pt idx="18237">
                  <c:v>25.104620593006999</c:v>
                </c:pt>
                <c:pt idx="18238">
                  <c:v>25.1059971692308</c:v>
                </c:pt>
                <c:pt idx="18239">
                  <c:v>25.107373745454598</c:v>
                </c:pt>
                <c:pt idx="18240">
                  <c:v>25.108750321678301</c:v>
                </c:pt>
                <c:pt idx="18241">
                  <c:v>25.110126897902099</c:v>
                </c:pt>
                <c:pt idx="18242">
                  <c:v>25.1115034741259</c:v>
                </c:pt>
                <c:pt idx="18243">
                  <c:v>25.112880050349698</c:v>
                </c:pt>
                <c:pt idx="18244">
                  <c:v>25.1142566265734</c:v>
                </c:pt>
                <c:pt idx="18245">
                  <c:v>25.115633202797198</c:v>
                </c:pt>
                <c:pt idx="18246">
                  <c:v>25.117009779021</c:v>
                </c:pt>
                <c:pt idx="18247">
                  <c:v>25.118386355244802</c:v>
                </c:pt>
                <c:pt idx="18248">
                  <c:v>25.1197629314685</c:v>
                </c:pt>
                <c:pt idx="18249">
                  <c:v>25.121139507692298</c:v>
                </c:pt>
                <c:pt idx="18250">
                  <c:v>25.1225160839161</c:v>
                </c:pt>
                <c:pt idx="18251">
                  <c:v>25.123892660139902</c:v>
                </c:pt>
                <c:pt idx="18252">
                  <c:v>25.1252692363636</c:v>
                </c:pt>
                <c:pt idx="18253">
                  <c:v>25.126645812587402</c:v>
                </c:pt>
                <c:pt idx="18254">
                  <c:v>25.1280223888112</c:v>
                </c:pt>
                <c:pt idx="18255">
                  <c:v>25.129398965035001</c:v>
                </c:pt>
                <c:pt idx="18256">
                  <c:v>25.1307755412587</c:v>
                </c:pt>
                <c:pt idx="18257">
                  <c:v>25.132152117482502</c:v>
                </c:pt>
                <c:pt idx="18258">
                  <c:v>25.1335286937063</c:v>
                </c:pt>
                <c:pt idx="18259">
                  <c:v>25.134905269930101</c:v>
                </c:pt>
                <c:pt idx="18260">
                  <c:v>25.136281846153899</c:v>
                </c:pt>
                <c:pt idx="18261">
                  <c:v>25.137658422377601</c:v>
                </c:pt>
                <c:pt idx="18262">
                  <c:v>25.139034998601399</c:v>
                </c:pt>
                <c:pt idx="18263">
                  <c:v>25.140411574825201</c:v>
                </c:pt>
                <c:pt idx="18264">
                  <c:v>25.141788151048999</c:v>
                </c:pt>
                <c:pt idx="18265">
                  <c:v>25.143164727272701</c:v>
                </c:pt>
                <c:pt idx="18266">
                  <c:v>25.144541303496499</c:v>
                </c:pt>
                <c:pt idx="18267">
                  <c:v>25.145917879720301</c:v>
                </c:pt>
                <c:pt idx="18268">
                  <c:v>25.147294455944099</c:v>
                </c:pt>
                <c:pt idx="18269">
                  <c:v>25.148671032167801</c:v>
                </c:pt>
                <c:pt idx="18270">
                  <c:v>25.150047608391599</c:v>
                </c:pt>
                <c:pt idx="18271">
                  <c:v>25.151424184615401</c:v>
                </c:pt>
                <c:pt idx="18272">
                  <c:v>25.152800760839199</c:v>
                </c:pt>
                <c:pt idx="18273">
                  <c:v>25.154177337062901</c:v>
                </c:pt>
                <c:pt idx="18274">
                  <c:v>25.155553913286699</c:v>
                </c:pt>
                <c:pt idx="18275">
                  <c:v>25.156930489510501</c:v>
                </c:pt>
                <c:pt idx="18276">
                  <c:v>25.158307065734299</c:v>
                </c:pt>
                <c:pt idx="18277">
                  <c:v>25.159683641958001</c:v>
                </c:pt>
                <c:pt idx="18278">
                  <c:v>25.161060218181799</c:v>
                </c:pt>
                <c:pt idx="18279">
                  <c:v>25.1624367944056</c:v>
                </c:pt>
                <c:pt idx="18280">
                  <c:v>25.163813370629398</c:v>
                </c:pt>
                <c:pt idx="18281">
                  <c:v>25.165189946853101</c:v>
                </c:pt>
                <c:pt idx="18282">
                  <c:v>25.166566523076899</c:v>
                </c:pt>
                <c:pt idx="18283">
                  <c:v>25.1679430993007</c:v>
                </c:pt>
                <c:pt idx="18284">
                  <c:v>25.169319675524498</c:v>
                </c:pt>
                <c:pt idx="18285">
                  <c:v>25.1706962517483</c:v>
                </c:pt>
                <c:pt idx="18286">
                  <c:v>25.172072827971999</c:v>
                </c:pt>
                <c:pt idx="18287">
                  <c:v>25.1734494041958</c:v>
                </c:pt>
                <c:pt idx="18288">
                  <c:v>25.174825980419602</c:v>
                </c:pt>
                <c:pt idx="18289">
                  <c:v>25.1762025566434</c:v>
                </c:pt>
                <c:pt idx="18290">
                  <c:v>25.177579132867098</c:v>
                </c:pt>
                <c:pt idx="18291">
                  <c:v>25.1789557090909</c:v>
                </c:pt>
                <c:pt idx="18292">
                  <c:v>25.180332285314702</c:v>
                </c:pt>
                <c:pt idx="18293">
                  <c:v>25.1817088615385</c:v>
                </c:pt>
                <c:pt idx="18294">
                  <c:v>25.183085437762202</c:v>
                </c:pt>
                <c:pt idx="18295">
                  <c:v>25.184462013986</c:v>
                </c:pt>
                <c:pt idx="18296">
                  <c:v>25.185838590209801</c:v>
                </c:pt>
                <c:pt idx="18297">
                  <c:v>25.187215166433599</c:v>
                </c:pt>
                <c:pt idx="18298">
                  <c:v>25.188591742657302</c:v>
                </c:pt>
                <c:pt idx="18299">
                  <c:v>25.1899683188811</c:v>
                </c:pt>
                <c:pt idx="18300">
                  <c:v>25.191344895104901</c:v>
                </c:pt>
                <c:pt idx="18301">
                  <c:v>25.192721471328699</c:v>
                </c:pt>
                <c:pt idx="18302">
                  <c:v>25.194098047552501</c:v>
                </c:pt>
                <c:pt idx="18303">
                  <c:v>25.1954746237762</c:v>
                </c:pt>
                <c:pt idx="18304">
                  <c:v>25.196851200000001</c:v>
                </c:pt>
                <c:pt idx="18305">
                  <c:v>25.198227776223799</c:v>
                </c:pt>
                <c:pt idx="18306">
                  <c:v>25.199604352447601</c:v>
                </c:pt>
                <c:pt idx="18307">
                  <c:v>25.200980928671299</c:v>
                </c:pt>
                <c:pt idx="18308">
                  <c:v>25.202357504895101</c:v>
                </c:pt>
                <c:pt idx="18309">
                  <c:v>25.203734081118899</c:v>
                </c:pt>
                <c:pt idx="18310">
                  <c:v>25.205110657342701</c:v>
                </c:pt>
                <c:pt idx="18311">
                  <c:v>25.206487233566399</c:v>
                </c:pt>
                <c:pt idx="18312">
                  <c:v>25.207863809790201</c:v>
                </c:pt>
                <c:pt idx="18313">
                  <c:v>25.209240386013999</c:v>
                </c:pt>
                <c:pt idx="18314">
                  <c:v>25.2106169622378</c:v>
                </c:pt>
                <c:pt idx="18315">
                  <c:v>25.211993538461499</c:v>
                </c:pt>
                <c:pt idx="18316">
                  <c:v>25.213370114685301</c:v>
                </c:pt>
                <c:pt idx="18317">
                  <c:v>25.214746690909099</c:v>
                </c:pt>
                <c:pt idx="18318">
                  <c:v>25.2161232671329</c:v>
                </c:pt>
                <c:pt idx="18319">
                  <c:v>25.217499843356698</c:v>
                </c:pt>
                <c:pt idx="18320">
                  <c:v>25.2188764195804</c:v>
                </c:pt>
                <c:pt idx="18321">
                  <c:v>25.220252995804199</c:v>
                </c:pt>
                <c:pt idx="18322">
                  <c:v>25.221629572028</c:v>
                </c:pt>
                <c:pt idx="18323">
                  <c:v>25.223006148251802</c:v>
                </c:pt>
                <c:pt idx="18324">
                  <c:v>25.2243827244755</c:v>
                </c:pt>
                <c:pt idx="18325">
                  <c:v>25.225759300699298</c:v>
                </c:pt>
                <c:pt idx="18326">
                  <c:v>25.2271358769231</c:v>
                </c:pt>
                <c:pt idx="18327">
                  <c:v>25.228512453146902</c:v>
                </c:pt>
                <c:pt idx="18328">
                  <c:v>25.2298890293706</c:v>
                </c:pt>
                <c:pt idx="18329">
                  <c:v>25.231265605594398</c:v>
                </c:pt>
                <c:pt idx="18330">
                  <c:v>25.2326421818182</c:v>
                </c:pt>
                <c:pt idx="18331">
                  <c:v>25.234018758042001</c:v>
                </c:pt>
                <c:pt idx="18332">
                  <c:v>25.2353953342657</c:v>
                </c:pt>
                <c:pt idx="18333">
                  <c:v>25.236771910489502</c:v>
                </c:pt>
                <c:pt idx="18334">
                  <c:v>25.2381484867133</c:v>
                </c:pt>
                <c:pt idx="18335">
                  <c:v>25.239525062937101</c:v>
                </c:pt>
                <c:pt idx="18336">
                  <c:v>25.2409016391608</c:v>
                </c:pt>
                <c:pt idx="18337">
                  <c:v>25.242278215384601</c:v>
                </c:pt>
                <c:pt idx="18338">
                  <c:v>25.2436547916084</c:v>
                </c:pt>
                <c:pt idx="18339">
                  <c:v>25.245031367832201</c:v>
                </c:pt>
                <c:pt idx="18340">
                  <c:v>25.246407944055999</c:v>
                </c:pt>
                <c:pt idx="18341">
                  <c:v>25.247784520279701</c:v>
                </c:pt>
                <c:pt idx="18342">
                  <c:v>25.249161096503499</c:v>
                </c:pt>
                <c:pt idx="18343">
                  <c:v>25.250537672727301</c:v>
                </c:pt>
                <c:pt idx="18344">
                  <c:v>25.251914248951099</c:v>
                </c:pt>
                <c:pt idx="18345">
                  <c:v>25.253290825174801</c:v>
                </c:pt>
                <c:pt idx="18346">
                  <c:v>25.254667401398599</c:v>
                </c:pt>
                <c:pt idx="18347">
                  <c:v>25.256043977622401</c:v>
                </c:pt>
                <c:pt idx="18348">
                  <c:v>25.257420553846199</c:v>
                </c:pt>
                <c:pt idx="18349">
                  <c:v>25.258797130069901</c:v>
                </c:pt>
                <c:pt idx="18350">
                  <c:v>25.260173706293699</c:v>
                </c:pt>
                <c:pt idx="18351">
                  <c:v>25.261550282517501</c:v>
                </c:pt>
                <c:pt idx="18352">
                  <c:v>25.262926858741299</c:v>
                </c:pt>
                <c:pt idx="18353">
                  <c:v>25.264303434965001</c:v>
                </c:pt>
                <c:pt idx="18354">
                  <c:v>25.265680011188799</c:v>
                </c:pt>
                <c:pt idx="18355">
                  <c:v>25.267056587412601</c:v>
                </c:pt>
                <c:pt idx="18356">
                  <c:v>25.268433163636399</c:v>
                </c:pt>
                <c:pt idx="18357">
                  <c:v>25.269809739860101</c:v>
                </c:pt>
                <c:pt idx="18358">
                  <c:v>25.271186316083899</c:v>
                </c:pt>
                <c:pt idx="18359">
                  <c:v>25.2725628923077</c:v>
                </c:pt>
                <c:pt idx="18360">
                  <c:v>25.273939468531498</c:v>
                </c:pt>
                <c:pt idx="18361">
                  <c:v>25.2753160447553</c:v>
                </c:pt>
                <c:pt idx="18362">
                  <c:v>25.276692620978999</c:v>
                </c:pt>
                <c:pt idx="18363">
                  <c:v>25.2780691972028</c:v>
                </c:pt>
                <c:pt idx="18364">
                  <c:v>25.279445773426598</c:v>
                </c:pt>
                <c:pt idx="18365">
                  <c:v>25.2808223496504</c:v>
                </c:pt>
                <c:pt idx="18366">
                  <c:v>25.282198925874098</c:v>
                </c:pt>
                <c:pt idx="18367">
                  <c:v>25.2835755020979</c:v>
                </c:pt>
                <c:pt idx="18368">
                  <c:v>25.284952078321702</c:v>
                </c:pt>
                <c:pt idx="18369">
                  <c:v>25.2863286545455</c:v>
                </c:pt>
                <c:pt idx="18370">
                  <c:v>25.287705230769198</c:v>
                </c:pt>
                <c:pt idx="18371">
                  <c:v>25.289081806993</c:v>
                </c:pt>
                <c:pt idx="18372">
                  <c:v>25.290458383216802</c:v>
                </c:pt>
                <c:pt idx="18373">
                  <c:v>25.2918349594406</c:v>
                </c:pt>
                <c:pt idx="18374">
                  <c:v>25.293211535664302</c:v>
                </c:pt>
                <c:pt idx="18375">
                  <c:v>25.2945881118881</c:v>
                </c:pt>
                <c:pt idx="18376">
                  <c:v>25.295964688111901</c:v>
                </c:pt>
                <c:pt idx="18377">
                  <c:v>25.297341264335699</c:v>
                </c:pt>
                <c:pt idx="18378">
                  <c:v>25.298717840559402</c:v>
                </c:pt>
                <c:pt idx="18379">
                  <c:v>25.3000944167832</c:v>
                </c:pt>
                <c:pt idx="18380">
                  <c:v>25.301470993007001</c:v>
                </c:pt>
                <c:pt idx="18381">
                  <c:v>25.302847569230799</c:v>
                </c:pt>
                <c:pt idx="18382">
                  <c:v>25.304224145454501</c:v>
                </c:pt>
                <c:pt idx="18383">
                  <c:v>25.305600721678299</c:v>
                </c:pt>
                <c:pt idx="18384">
                  <c:v>25.306977297902101</c:v>
                </c:pt>
                <c:pt idx="18385">
                  <c:v>25.308353874125899</c:v>
                </c:pt>
                <c:pt idx="18386">
                  <c:v>25.309730450349701</c:v>
                </c:pt>
                <c:pt idx="18387">
                  <c:v>25.311107026573399</c:v>
                </c:pt>
                <c:pt idx="18388">
                  <c:v>25.312483602797201</c:v>
                </c:pt>
                <c:pt idx="18389">
                  <c:v>25.313860179020999</c:v>
                </c:pt>
                <c:pt idx="18390">
                  <c:v>25.315236755244801</c:v>
                </c:pt>
                <c:pt idx="18391">
                  <c:v>25.316613331468499</c:v>
                </c:pt>
                <c:pt idx="18392">
                  <c:v>25.317989907692301</c:v>
                </c:pt>
                <c:pt idx="18393">
                  <c:v>25.319366483916099</c:v>
                </c:pt>
                <c:pt idx="18394">
                  <c:v>25.3207430601399</c:v>
                </c:pt>
                <c:pt idx="18395">
                  <c:v>25.322119636363599</c:v>
                </c:pt>
                <c:pt idx="18396">
                  <c:v>25.323496212587401</c:v>
                </c:pt>
                <c:pt idx="18397">
                  <c:v>25.324872788811199</c:v>
                </c:pt>
                <c:pt idx="18398">
                  <c:v>25.326249365035</c:v>
                </c:pt>
                <c:pt idx="18399">
                  <c:v>25.327625941258699</c:v>
                </c:pt>
                <c:pt idx="18400">
                  <c:v>25.3290025174825</c:v>
                </c:pt>
                <c:pt idx="18401">
                  <c:v>25.330379093706298</c:v>
                </c:pt>
                <c:pt idx="18402">
                  <c:v>25.3317556699301</c:v>
                </c:pt>
                <c:pt idx="18403">
                  <c:v>25.333132246153902</c:v>
                </c:pt>
                <c:pt idx="18404">
                  <c:v>25.3345088223776</c:v>
                </c:pt>
                <c:pt idx="18405">
                  <c:v>25.335885398601398</c:v>
                </c:pt>
                <c:pt idx="18406">
                  <c:v>25.3372619748252</c:v>
                </c:pt>
                <c:pt idx="18407">
                  <c:v>25.338638551049002</c:v>
                </c:pt>
                <c:pt idx="18408">
                  <c:v>25.3400151272727</c:v>
                </c:pt>
                <c:pt idx="18409">
                  <c:v>25.341391703496502</c:v>
                </c:pt>
                <c:pt idx="18410">
                  <c:v>25.3427682797203</c:v>
                </c:pt>
                <c:pt idx="18411">
                  <c:v>25.344144855944101</c:v>
                </c:pt>
                <c:pt idx="18412">
                  <c:v>25.3455214321678</c:v>
                </c:pt>
                <c:pt idx="18413">
                  <c:v>25.346898008391602</c:v>
                </c:pt>
                <c:pt idx="18414">
                  <c:v>25.3482745846154</c:v>
                </c:pt>
                <c:pt idx="18415">
                  <c:v>25.349651160839201</c:v>
                </c:pt>
                <c:pt idx="18416">
                  <c:v>25.3510277370629</c:v>
                </c:pt>
                <c:pt idx="18417">
                  <c:v>25.352404313286701</c:v>
                </c:pt>
                <c:pt idx="18418">
                  <c:v>25.353780889510499</c:v>
                </c:pt>
                <c:pt idx="18419">
                  <c:v>25.355157465734301</c:v>
                </c:pt>
                <c:pt idx="18420">
                  <c:v>25.356534041958</c:v>
                </c:pt>
                <c:pt idx="18421">
                  <c:v>25.357910618181801</c:v>
                </c:pt>
                <c:pt idx="18422">
                  <c:v>25.359287194405599</c:v>
                </c:pt>
                <c:pt idx="18423">
                  <c:v>25.360663770629401</c:v>
                </c:pt>
                <c:pt idx="18424">
                  <c:v>25.362040346853199</c:v>
                </c:pt>
                <c:pt idx="18425">
                  <c:v>25.363416923076901</c:v>
                </c:pt>
                <c:pt idx="18426">
                  <c:v>25.364793499300699</c:v>
                </c:pt>
                <c:pt idx="18427">
                  <c:v>25.366170075524501</c:v>
                </c:pt>
                <c:pt idx="18428">
                  <c:v>25.367546651748299</c:v>
                </c:pt>
                <c:pt idx="18429">
                  <c:v>25.368923227972001</c:v>
                </c:pt>
                <c:pt idx="18430">
                  <c:v>25.370299804195799</c:v>
                </c:pt>
                <c:pt idx="18431">
                  <c:v>25.371676380419601</c:v>
                </c:pt>
                <c:pt idx="18432">
                  <c:v>25.373052956643399</c:v>
                </c:pt>
                <c:pt idx="18433">
                  <c:v>25.374429532867101</c:v>
                </c:pt>
                <c:pt idx="18434">
                  <c:v>25.375806109090899</c:v>
                </c:pt>
                <c:pt idx="18435">
                  <c:v>25.3771826853147</c:v>
                </c:pt>
                <c:pt idx="18436">
                  <c:v>25.378559261538499</c:v>
                </c:pt>
                <c:pt idx="18437">
                  <c:v>25.379935837762201</c:v>
                </c:pt>
                <c:pt idx="18438">
                  <c:v>25.381312413985999</c:v>
                </c:pt>
                <c:pt idx="18439">
                  <c:v>25.3826889902098</c:v>
                </c:pt>
                <c:pt idx="18440">
                  <c:v>25.384065566433598</c:v>
                </c:pt>
                <c:pt idx="18441">
                  <c:v>25.3854421426573</c:v>
                </c:pt>
                <c:pt idx="18442">
                  <c:v>25.386818718881099</c:v>
                </c:pt>
                <c:pt idx="18443">
                  <c:v>25.3881952951049</c:v>
                </c:pt>
                <c:pt idx="18444">
                  <c:v>25.389571871328702</c:v>
                </c:pt>
                <c:pt idx="18445">
                  <c:v>25.3909484475525</c:v>
                </c:pt>
                <c:pt idx="18446">
                  <c:v>25.392325023776198</c:v>
                </c:pt>
                <c:pt idx="18447">
                  <c:v>25.3937016</c:v>
                </c:pt>
                <c:pt idx="18448">
                  <c:v>25.395078176223802</c:v>
                </c:pt>
                <c:pt idx="18449">
                  <c:v>25.3964547524476</c:v>
                </c:pt>
                <c:pt idx="18450">
                  <c:v>25.397831328671302</c:v>
                </c:pt>
                <c:pt idx="18451">
                  <c:v>25.3992079048951</c:v>
                </c:pt>
                <c:pt idx="18452">
                  <c:v>25.400584481118901</c:v>
                </c:pt>
                <c:pt idx="18453">
                  <c:v>25.401961057342699</c:v>
                </c:pt>
                <c:pt idx="18454">
                  <c:v>25.403337633566402</c:v>
                </c:pt>
                <c:pt idx="18455">
                  <c:v>25.4047142097902</c:v>
                </c:pt>
                <c:pt idx="18456">
                  <c:v>25.406090786014001</c:v>
                </c:pt>
                <c:pt idx="18457">
                  <c:v>25.407467362237799</c:v>
                </c:pt>
                <c:pt idx="18458">
                  <c:v>25.408843938461501</c:v>
                </c:pt>
                <c:pt idx="18459">
                  <c:v>25.4102205146853</c:v>
                </c:pt>
                <c:pt idx="18460">
                  <c:v>25.411597090909101</c:v>
                </c:pt>
                <c:pt idx="18461">
                  <c:v>25.412973667132899</c:v>
                </c:pt>
                <c:pt idx="18462">
                  <c:v>25.414350243356601</c:v>
                </c:pt>
                <c:pt idx="18463">
                  <c:v>25.415726819580399</c:v>
                </c:pt>
                <c:pt idx="18464">
                  <c:v>25.417103395804201</c:v>
                </c:pt>
                <c:pt idx="18465">
                  <c:v>25.418479972027999</c:v>
                </c:pt>
                <c:pt idx="18466">
                  <c:v>25.419856548251801</c:v>
                </c:pt>
                <c:pt idx="18467">
                  <c:v>25.421233124475499</c:v>
                </c:pt>
                <c:pt idx="18468">
                  <c:v>25.422609700699301</c:v>
                </c:pt>
                <c:pt idx="18469">
                  <c:v>25.423986276923099</c:v>
                </c:pt>
                <c:pt idx="18470">
                  <c:v>25.4253628531469</c:v>
                </c:pt>
                <c:pt idx="18471">
                  <c:v>25.426739429370599</c:v>
                </c:pt>
                <c:pt idx="18472">
                  <c:v>25.428116005594401</c:v>
                </c:pt>
                <c:pt idx="18473">
                  <c:v>25.429492581818199</c:v>
                </c:pt>
                <c:pt idx="18474">
                  <c:v>25.430869158042</c:v>
                </c:pt>
                <c:pt idx="18475">
                  <c:v>25.432245734265699</c:v>
                </c:pt>
                <c:pt idx="18476">
                  <c:v>25.433622310489501</c:v>
                </c:pt>
                <c:pt idx="18477">
                  <c:v>25.434998886713299</c:v>
                </c:pt>
                <c:pt idx="18478">
                  <c:v>25.4363754629371</c:v>
                </c:pt>
                <c:pt idx="18479">
                  <c:v>25.437752039160799</c:v>
                </c:pt>
                <c:pt idx="18480">
                  <c:v>25.4391286153846</c:v>
                </c:pt>
                <c:pt idx="18481">
                  <c:v>25.440505191608398</c:v>
                </c:pt>
                <c:pt idx="18482">
                  <c:v>25.4418817678322</c:v>
                </c:pt>
                <c:pt idx="18483">
                  <c:v>25.443258344055899</c:v>
                </c:pt>
                <c:pt idx="18484">
                  <c:v>25.4446349202797</c:v>
                </c:pt>
                <c:pt idx="18485">
                  <c:v>25.446011496503498</c:v>
                </c:pt>
                <c:pt idx="18486">
                  <c:v>25.4473880727273</c:v>
                </c:pt>
                <c:pt idx="18487">
                  <c:v>25.448764648951101</c:v>
                </c:pt>
                <c:pt idx="18488">
                  <c:v>25.4501412251748</c:v>
                </c:pt>
                <c:pt idx="18489">
                  <c:v>25.451517801398602</c:v>
                </c:pt>
                <c:pt idx="18490">
                  <c:v>25.4528943776224</c:v>
                </c:pt>
                <c:pt idx="18491">
                  <c:v>25.454270953846201</c:v>
                </c:pt>
                <c:pt idx="18492">
                  <c:v>25.4556475300699</c:v>
                </c:pt>
                <c:pt idx="18493">
                  <c:v>25.457024106293701</c:v>
                </c:pt>
                <c:pt idx="18494">
                  <c:v>25.4584006825175</c:v>
                </c:pt>
                <c:pt idx="18495">
                  <c:v>25.459777258741301</c:v>
                </c:pt>
                <c:pt idx="18496">
                  <c:v>25.461153834965</c:v>
                </c:pt>
                <c:pt idx="18497">
                  <c:v>25.462530411188801</c:v>
                </c:pt>
                <c:pt idx="18498">
                  <c:v>25.463906987412599</c:v>
                </c:pt>
                <c:pt idx="18499">
                  <c:v>25.465283563636401</c:v>
                </c:pt>
                <c:pt idx="18500">
                  <c:v>25.4666601398601</c:v>
                </c:pt>
                <c:pt idx="18501">
                  <c:v>25.468036716083901</c:v>
                </c:pt>
                <c:pt idx="18502">
                  <c:v>25.469413292307699</c:v>
                </c:pt>
                <c:pt idx="18503">
                  <c:v>25.470789868531501</c:v>
                </c:pt>
                <c:pt idx="18504">
                  <c:v>25.472166444755299</c:v>
                </c:pt>
                <c:pt idx="18505">
                  <c:v>25.473543020979001</c:v>
                </c:pt>
                <c:pt idx="18506">
                  <c:v>25.474919597202799</c:v>
                </c:pt>
                <c:pt idx="18507">
                  <c:v>25.476296173426601</c:v>
                </c:pt>
                <c:pt idx="18508">
                  <c:v>25.477672749650399</c:v>
                </c:pt>
                <c:pt idx="18509">
                  <c:v>25.479049325874101</c:v>
                </c:pt>
                <c:pt idx="18510">
                  <c:v>25.480425902097899</c:v>
                </c:pt>
                <c:pt idx="18511">
                  <c:v>25.481802478321701</c:v>
                </c:pt>
                <c:pt idx="18512">
                  <c:v>25.483179054545499</c:v>
                </c:pt>
                <c:pt idx="18513">
                  <c:v>25.484555630769201</c:v>
                </c:pt>
                <c:pt idx="18514">
                  <c:v>25.485932206992999</c:v>
                </c:pt>
                <c:pt idx="18515">
                  <c:v>25.4873087832168</c:v>
                </c:pt>
                <c:pt idx="18516">
                  <c:v>25.488685359440598</c:v>
                </c:pt>
                <c:pt idx="18517">
                  <c:v>25.490061935664301</c:v>
                </c:pt>
                <c:pt idx="18518">
                  <c:v>25.491438511888099</c:v>
                </c:pt>
                <c:pt idx="18519">
                  <c:v>25.4928150881119</c:v>
                </c:pt>
                <c:pt idx="18520">
                  <c:v>25.494191664335698</c:v>
                </c:pt>
                <c:pt idx="18521">
                  <c:v>25.4955682405594</c:v>
                </c:pt>
                <c:pt idx="18522">
                  <c:v>25.496944816783198</c:v>
                </c:pt>
                <c:pt idx="18523">
                  <c:v>25.498321393007</c:v>
                </c:pt>
                <c:pt idx="18524">
                  <c:v>25.499697969230802</c:v>
                </c:pt>
                <c:pt idx="18525">
                  <c:v>25.5010745454546</c:v>
                </c:pt>
                <c:pt idx="18526">
                  <c:v>25.502451121678298</c:v>
                </c:pt>
                <c:pt idx="18527">
                  <c:v>25.5038276979021</c:v>
                </c:pt>
                <c:pt idx="18528">
                  <c:v>25.505204274125902</c:v>
                </c:pt>
                <c:pt idx="18529">
                  <c:v>25.5065808503497</c:v>
                </c:pt>
                <c:pt idx="18530">
                  <c:v>25.507957426573402</c:v>
                </c:pt>
                <c:pt idx="18531">
                  <c:v>25.5093340027972</c:v>
                </c:pt>
                <c:pt idx="18532">
                  <c:v>25.510710579021001</c:v>
                </c:pt>
                <c:pt idx="18533">
                  <c:v>25.512087155244799</c:v>
                </c:pt>
                <c:pt idx="18534">
                  <c:v>25.513463731468502</c:v>
                </c:pt>
                <c:pt idx="18535">
                  <c:v>25.5148403076923</c:v>
                </c:pt>
                <c:pt idx="18536">
                  <c:v>25.516216883916101</c:v>
                </c:pt>
                <c:pt idx="18537">
                  <c:v>25.517593460139899</c:v>
                </c:pt>
                <c:pt idx="18538">
                  <c:v>25.518970036363601</c:v>
                </c:pt>
                <c:pt idx="18539">
                  <c:v>25.520346612587399</c:v>
                </c:pt>
                <c:pt idx="18540">
                  <c:v>25.521723188811201</c:v>
                </c:pt>
                <c:pt idx="18541">
                  <c:v>25.523099765034999</c:v>
                </c:pt>
                <c:pt idx="18542">
                  <c:v>25.524476341258701</c:v>
                </c:pt>
                <c:pt idx="18543">
                  <c:v>25.525852917482499</c:v>
                </c:pt>
                <c:pt idx="18544">
                  <c:v>25.527229493706301</c:v>
                </c:pt>
                <c:pt idx="18545">
                  <c:v>25.528606069930099</c:v>
                </c:pt>
                <c:pt idx="18546">
                  <c:v>25.529982646153901</c:v>
                </c:pt>
                <c:pt idx="18547">
                  <c:v>25.531359222377599</c:v>
                </c:pt>
                <c:pt idx="18548">
                  <c:v>25.532735798601401</c:v>
                </c:pt>
                <c:pt idx="18549">
                  <c:v>25.534112374825199</c:v>
                </c:pt>
                <c:pt idx="18550">
                  <c:v>25.535488951049</c:v>
                </c:pt>
                <c:pt idx="18551">
                  <c:v>25.536865527272699</c:v>
                </c:pt>
                <c:pt idx="18552">
                  <c:v>25.538242103496501</c:v>
                </c:pt>
                <c:pt idx="18553">
                  <c:v>25.539618679720299</c:v>
                </c:pt>
                <c:pt idx="18554">
                  <c:v>25.5409952559441</c:v>
                </c:pt>
                <c:pt idx="18555">
                  <c:v>25.542371832167799</c:v>
                </c:pt>
                <c:pt idx="18556">
                  <c:v>25.5437484083916</c:v>
                </c:pt>
                <c:pt idx="18557">
                  <c:v>25.545124984615398</c:v>
                </c:pt>
                <c:pt idx="18558">
                  <c:v>25.5465015608392</c:v>
                </c:pt>
                <c:pt idx="18559">
                  <c:v>25.547878137062899</c:v>
                </c:pt>
                <c:pt idx="18560">
                  <c:v>25.5492547132867</c:v>
                </c:pt>
                <c:pt idx="18561">
                  <c:v>25.550631289510498</c:v>
                </c:pt>
                <c:pt idx="18562">
                  <c:v>25.5520078657343</c:v>
                </c:pt>
                <c:pt idx="18563">
                  <c:v>25.553384441957999</c:v>
                </c:pt>
                <c:pt idx="18564">
                  <c:v>25.5547610181818</c:v>
                </c:pt>
                <c:pt idx="18565">
                  <c:v>25.556137594405602</c:v>
                </c:pt>
                <c:pt idx="18566">
                  <c:v>25.5575141706294</c:v>
                </c:pt>
                <c:pt idx="18567">
                  <c:v>25.558890746853098</c:v>
                </c:pt>
                <c:pt idx="18568">
                  <c:v>25.5602673230769</c:v>
                </c:pt>
                <c:pt idx="18569">
                  <c:v>25.561643899300702</c:v>
                </c:pt>
                <c:pt idx="18570">
                  <c:v>25.5630204755245</c:v>
                </c:pt>
                <c:pt idx="18571">
                  <c:v>25.564397051748301</c:v>
                </c:pt>
                <c:pt idx="18572">
                  <c:v>25.565773627972</c:v>
                </c:pt>
                <c:pt idx="18573">
                  <c:v>25.567150204195801</c:v>
                </c:pt>
                <c:pt idx="18574">
                  <c:v>25.568526780419599</c:v>
                </c:pt>
                <c:pt idx="18575">
                  <c:v>25.569903356643401</c:v>
                </c:pt>
                <c:pt idx="18576">
                  <c:v>25.5712799328671</c:v>
                </c:pt>
                <c:pt idx="18577">
                  <c:v>25.572656509090901</c:v>
                </c:pt>
                <c:pt idx="18578">
                  <c:v>25.574033085314699</c:v>
                </c:pt>
                <c:pt idx="18579">
                  <c:v>25.575409661538501</c:v>
                </c:pt>
                <c:pt idx="18580">
                  <c:v>25.5767862377622</c:v>
                </c:pt>
                <c:pt idx="18581">
                  <c:v>25.578162813986001</c:v>
                </c:pt>
                <c:pt idx="18582">
                  <c:v>25.579539390209799</c:v>
                </c:pt>
                <c:pt idx="18583">
                  <c:v>25.580915966433601</c:v>
                </c:pt>
                <c:pt idx="18584">
                  <c:v>25.582292542657299</c:v>
                </c:pt>
                <c:pt idx="18585">
                  <c:v>25.583669118881101</c:v>
                </c:pt>
                <c:pt idx="18586">
                  <c:v>25.585045695104899</c:v>
                </c:pt>
                <c:pt idx="18587">
                  <c:v>25.586422271328701</c:v>
                </c:pt>
                <c:pt idx="18588">
                  <c:v>25.587798847552499</c:v>
                </c:pt>
                <c:pt idx="18589">
                  <c:v>25.589175423776201</c:v>
                </c:pt>
                <c:pt idx="18590">
                  <c:v>25.590551999999999</c:v>
                </c:pt>
                <c:pt idx="18591">
                  <c:v>25.5919285762238</c:v>
                </c:pt>
                <c:pt idx="18592">
                  <c:v>25.593305152447599</c:v>
                </c:pt>
                <c:pt idx="18593">
                  <c:v>25.594681728671301</c:v>
                </c:pt>
                <c:pt idx="18594">
                  <c:v>25.596058304895099</c:v>
                </c:pt>
                <c:pt idx="18595">
                  <c:v>25.5974348811189</c:v>
                </c:pt>
                <c:pt idx="18596">
                  <c:v>25.598811457342698</c:v>
                </c:pt>
                <c:pt idx="18597">
                  <c:v>25.6001880335664</c:v>
                </c:pt>
                <c:pt idx="18598">
                  <c:v>25.601564609790199</c:v>
                </c:pt>
                <c:pt idx="18599">
                  <c:v>25.602941186014</c:v>
                </c:pt>
                <c:pt idx="18600">
                  <c:v>25.604317762237802</c:v>
                </c:pt>
                <c:pt idx="18601">
                  <c:v>25.6056943384615</c:v>
                </c:pt>
                <c:pt idx="18602">
                  <c:v>25.607070914685298</c:v>
                </c:pt>
                <c:pt idx="18603">
                  <c:v>25.6084474909091</c:v>
                </c:pt>
                <c:pt idx="18604">
                  <c:v>25.609824067132902</c:v>
                </c:pt>
                <c:pt idx="18605">
                  <c:v>25.6112006433566</c:v>
                </c:pt>
                <c:pt idx="18606">
                  <c:v>25.612577219580398</c:v>
                </c:pt>
                <c:pt idx="18607">
                  <c:v>25.6139537958042</c:v>
                </c:pt>
                <c:pt idx="18608">
                  <c:v>25.615330372028001</c:v>
                </c:pt>
                <c:pt idx="18609">
                  <c:v>25.6167069482517</c:v>
                </c:pt>
                <c:pt idx="18610">
                  <c:v>25.618083524475502</c:v>
                </c:pt>
                <c:pt idx="18611">
                  <c:v>25.6194601006993</c:v>
                </c:pt>
                <c:pt idx="18612">
                  <c:v>25.620836676923101</c:v>
                </c:pt>
                <c:pt idx="18613">
                  <c:v>25.622213253146899</c:v>
                </c:pt>
                <c:pt idx="18614">
                  <c:v>25.623589829370601</c:v>
                </c:pt>
                <c:pt idx="18615">
                  <c:v>25.6249664055944</c:v>
                </c:pt>
                <c:pt idx="18616">
                  <c:v>25.626342981818201</c:v>
                </c:pt>
                <c:pt idx="18617">
                  <c:v>25.627719558041999</c:v>
                </c:pt>
                <c:pt idx="18618">
                  <c:v>25.629096134265701</c:v>
                </c:pt>
                <c:pt idx="18619">
                  <c:v>25.630472710489499</c:v>
                </c:pt>
                <c:pt idx="18620">
                  <c:v>25.631849286713301</c:v>
                </c:pt>
                <c:pt idx="18621">
                  <c:v>25.633225862937099</c:v>
                </c:pt>
                <c:pt idx="18622">
                  <c:v>25.634602439160801</c:v>
                </c:pt>
                <c:pt idx="18623">
                  <c:v>25.635979015384599</c:v>
                </c:pt>
                <c:pt idx="18624">
                  <c:v>25.637355591608401</c:v>
                </c:pt>
                <c:pt idx="18625">
                  <c:v>25.638732167832199</c:v>
                </c:pt>
                <c:pt idx="18626">
                  <c:v>25.640108744056</c:v>
                </c:pt>
                <c:pt idx="18627">
                  <c:v>25.641485320279699</c:v>
                </c:pt>
                <c:pt idx="18628">
                  <c:v>25.642861896503501</c:v>
                </c:pt>
                <c:pt idx="18629">
                  <c:v>25.644238472727299</c:v>
                </c:pt>
                <c:pt idx="18630">
                  <c:v>25.6456150489511</c:v>
                </c:pt>
                <c:pt idx="18631">
                  <c:v>25.646991625174799</c:v>
                </c:pt>
                <c:pt idx="18632">
                  <c:v>25.648368201398601</c:v>
                </c:pt>
                <c:pt idx="18633">
                  <c:v>25.649744777622399</c:v>
                </c:pt>
                <c:pt idx="18634">
                  <c:v>25.6511213538462</c:v>
                </c:pt>
                <c:pt idx="18635">
                  <c:v>25.652497930069899</c:v>
                </c:pt>
                <c:pt idx="18636">
                  <c:v>25.6538745062937</c:v>
                </c:pt>
                <c:pt idx="18637">
                  <c:v>25.655251082517498</c:v>
                </c:pt>
                <c:pt idx="18638">
                  <c:v>25.6566276587413</c:v>
                </c:pt>
                <c:pt idx="18639">
                  <c:v>25.658004234964999</c:v>
                </c:pt>
                <c:pt idx="18640">
                  <c:v>25.6593808111888</c:v>
                </c:pt>
                <c:pt idx="18641">
                  <c:v>25.660757387412598</c:v>
                </c:pt>
                <c:pt idx="18642">
                  <c:v>25.6621339636364</c:v>
                </c:pt>
                <c:pt idx="18643">
                  <c:v>25.663510539860098</c:v>
                </c:pt>
                <c:pt idx="18644">
                  <c:v>25.6648871160839</c:v>
                </c:pt>
                <c:pt idx="18645">
                  <c:v>25.666263692307702</c:v>
                </c:pt>
                <c:pt idx="18646">
                  <c:v>25.6676402685315</c:v>
                </c:pt>
                <c:pt idx="18647">
                  <c:v>25.669016844755301</c:v>
                </c:pt>
                <c:pt idx="18648">
                  <c:v>25.670393420979</c:v>
                </c:pt>
                <c:pt idx="18649">
                  <c:v>25.671769997202802</c:v>
                </c:pt>
                <c:pt idx="18650">
                  <c:v>25.6731465734266</c:v>
                </c:pt>
                <c:pt idx="18651">
                  <c:v>25.674523149650401</c:v>
                </c:pt>
                <c:pt idx="18652">
                  <c:v>25.6758997258741</c:v>
                </c:pt>
                <c:pt idx="18653">
                  <c:v>25.677276302097901</c:v>
                </c:pt>
                <c:pt idx="18654">
                  <c:v>25.678652878321699</c:v>
                </c:pt>
                <c:pt idx="18655">
                  <c:v>25.680029454545501</c:v>
                </c:pt>
                <c:pt idx="18656">
                  <c:v>25.6814060307692</c:v>
                </c:pt>
                <c:pt idx="18657">
                  <c:v>25.682782606993001</c:v>
                </c:pt>
                <c:pt idx="18658">
                  <c:v>25.684159183216799</c:v>
                </c:pt>
                <c:pt idx="18659">
                  <c:v>25.685535759440601</c:v>
                </c:pt>
                <c:pt idx="18660">
                  <c:v>25.686912335664299</c:v>
                </c:pt>
                <c:pt idx="18661">
                  <c:v>25.688288911888101</c:v>
                </c:pt>
                <c:pt idx="18662">
                  <c:v>25.689665488111899</c:v>
                </c:pt>
                <c:pt idx="18663">
                  <c:v>25.691042064335701</c:v>
                </c:pt>
                <c:pt idx="18664">
                  <c:v>25.692418640559399</c:v>
                </c:pt>
                <c:pt idx="18665">
                  <c:v>25.693795216783201</c:v>
                </c:pt>
                <c:pt idx="18666">
                  <c:v>25.695171793006999</c:v>
                </c:pt>
                <c:pt idx="18667">
                  <c:v>25.696548369230801</c:v>
                </c:pt>
                <c:pt idx="18668">
                  <c:v>25.697924945454599</c:v>
                </c:pt>
                <c:pt idx="18669">
                  <c:v>25.699301521678301</c:v>
                </c:pt>
                <c:pt idx="18670">
                  <c:v>25.700678097902099</c:v>
                </c:pt>
                <c:pt idx="18671">
                  <c:v>25.7020546741259</c:v>
                </c:pt>
                <c:pt idx="18672">
                  <c:v>25.703431250349698</c:v>
                </c:pt>
                <c:pt idx="18673">
                  <c:v>25.704807826573401</c:v>
                </c:pt>
                <c:pt idx="18674">
                  <c:v>25.706184402797199</c:v>
                </c:pt>
                <c:pt idx="18675">
                  <c:v>25.707560979021</c:v>
                </c:pt>
                <c:pt idx="18676">
                  <c:v>25.708937555244798</c:v>
                </c:pt>
                <c:pt idx="18677">
                  <c:v>25.7103141314685</c:v>
                </c:pt>
                <c:pt idx="18678">
                  <c:v>25.711690707692298</c:v>
                </c:pt>
                <c:pt idx="18679">
                  <c:v>25.7130672839161</c:v>
                </c:pt>
                <c:pt idx="18680">
                  <c:v>25.714443860139902</c:v>
                </c:pt>
                <c:pt idx="18681">
                  <c:v>25.7158204363636</c:v>
                </c:pt>
                <c:pt idx="18682">
                  <c:v>25.717197012587398</c:v>
                </c:pt>
                <c:pt idx="18683">
                  <c:v>25.7185735888112</c:v>
                </c:pt>
                <c:pt idx="18684">
                  <c:v>25.719950165035002</c:v>
                </c:pt>
                <c:pt idx="18685">
                  <c:v>25.7213267412587</c:v>
                </c:pt>
                <c:pt idx="18686">
                  <c:v>25.722703317482502</c:v>
                </c:pt>
                <c:pt idx="18687">
                  <c:v>25.7240798937063</c:v>
                </c:pt>
                <c:pt idx="18688">
                  <c:v>25.725456469930101</c:v>
                </c:pt>
                <c:pt idx="18689">
                  <c:v>25.7268330461538</c:v>
                </c:pt>
                <c:pt idx="18690">
                  <c:v>25.728209622377602</c:v>
                </c:pt>
                <c:pt idx="18691">
                  <c:v>25.7295861986014</c:v>
                </c:pt>
                <c:pt idx="18692">
                  <c:v>25.730962774825201</c:v>
                </c:pt>
                <c:pt idx="18693">
                  <c:v>25.732339351048999</c:v>
                </c:pt>
                <c:pt idx="18694">
                  <c:v>25.733715927272701</c:v>
                </c:pt>
                <c:pt idx="18695">
                  <c:v>25.735092503496499</c:v>
                </c:pt>
                <c:pt idx="18696">
                  <c:v>25.736469079720301</c:v>
                </c:pt>
                <c:pt idx="18697">
                  <c:v>25.737845655944099</c:v>
                </c:pt>
                <c:pt idx="18698">
                  <c:v>25.739222232167801</c:v>
                </c:pt>
                <c:pt idx="18699">
                  <c:v>25.740598808391599</c:v>
                </c:pt>
                <c:pt idx="18700">
                  <c:v>25.741975384615401</c:v>
                </c:pt>
                <c:pt idx="18701">
                  <c:v>25.743351960839199</c:v>
                </c:pt>
                <c:pt idx="18702">
                  <c:v>25.744728537062901</c:v>
                </c:pt>
                <c:pt idx="18703">
                  <c:v>25.746105113286699</c:v>
                </c:pt>
                <c:pt idx="18704">
                  <c:v>25.747481689510501</c:v>
                </c:pt>
                <c:pt idx="18705">
                  <c:v>25.748858265734299</c:v>
                </c:pt>
                <c:pt idx="18706">
                  <c:v>25.750234841958001</c:v>
                </c:pt>
                <c:pt idx="18707">
                  <c:v>25.751611418181799</c:v>
                </c:pt>
                <c:pt idx="18708">
                  <c:v>25.752987994405601</c:v>
                </c:pt>
                <c:pt idx="18709">
                  <c:v>25.754364570629399</c:v>
                </c:pt>
                <c:pt idx="18710">
                  <c:v>25.7557411468532</c:v>
                </c:pt>
                <c:pt idx="18711">
                  <c:v>25.757117723076899</c:v>
                </c:pt>
                <c:pt idx="18712">
                  <c:v>25.7584942993007</c:v>
                </c:pt>
                <c:pt idx="18713">
                  <c:v>25.759870875524499</c:v>
                </c:pt>
                <c:pt idx="18714">
                  <c:v>25.7612474517483</c:v>
                </c:pt>
                <c:pt idx="18715">
                  <c:v>25.762624027971999</c:v>
                </c:pt>
                <c:pt idx="18716">
                  <c:v>25.7640006041958</c:v>
                </c:pt>
                <c:pt idx="18717">
                  <c:v>25.765377180419598</c:v>
                </c:pt>
                <c:pt idx="18718">
                  <c:v>25.7667537566434</c:v>
                </c:pt>
                <c:pt idx="18719">
                  <c:v>25.768130332867099</c:v>
                </c:pt>
                <c:pt idx="18720">
                  <c:v>25.7695069090909</c:v>
                </c:pt>
                <c:pt idx="18721">
                  <c:v>25.770883485314702</c:v>
                </c:pt>
                <c:pt idx="18722">
                  <c:v>25.7722600615385</c:v>
                </c:pt>
                <c:pt idx="18723">
                  <c:v>25.773636637762198</c:v>
                </c:pt>
                <c:pt idx="18724">
                  <c:v>25.775013213986</c:v>
                </c:pt>
                <c:pt idx="18725">
                  <c:v>25.776389790209802</c:v>
                </c:pt>
                <c:pt idx="18726">
                  <c:v>25.7777663664336</c:v>
                </c:pt>
                <c:pt idx="18727">
                  <c:v>25.779142942657302</c:v>
                </c:pt>
                <c:pt idx="18728">
                  <c:v>25.7805195188811</c:v>
                </c:pt>
                <c:pt idx="18729">
                  <c:v>25.781896095104901</c:v>
                </c:pt>
                <c:pt idx="18730">
                  <c:v>25.783272671328699</c:v>
                </c:pt>
                <c:pt idx="18731">
                  <c:v>25.784649247552501</c:v>
                </c:pt>
                <c:pt idx="18732">
                  <c:v>25.7860258237762</c:v>
                </c:pt>
                <c:pt idx="18733">
                  <c:v>25.787402400000001</c:v>
                </c:pt>
                <c:pt idx="18734">
                  <c:v>25.788778976223799</c:v>
                </c:pt>
                <c:pt idx="18735">
                  <c:v>25.790155552447601</c:v>
                </c:pt>
                <c:pt idx="18736">
                  <c:v>25.7915321286713</c:v>
                </c:pt>
                <c:pt idx="18737">
                  <c:v>25.792908704895101</c:v>
                </c:pt>
                <c:pt idx="18738">
                  <c:v>25.794285281118899</c:v>
                </c:pt>
                <c:pt idx="18739">
                  <c:v>25.795661857342701</c:v>
                </c:pt>
                <c:pt idx="18740">
                  <c:v>25.797038433566399</c:v>
                </c:pt>
                <c:pt idx="18741">
                  <c:v>25.798415009790201</c:v>
                </c:pt>
                <c:pt idx="18742">
                  <c:v>25.799791586013999</c:v>
                </c:pt>
                <c:pt idx="18743">
                  <c:v>25.801168162237801</c:v>
                </c:pt>
                <c:pt idx="18744">
                  <c:v>25.802544738461499</c:v>
                </c:pt>
                <c:pt idx="18745">
                  <c:v>25.803921314685301</c:v>
                </c:pt>
                <c:pt idx="18746">
                  <c:v>25.805297890909099</c:v>
                </c:pt>
                <c:pt idx="18747">
                  <c:v>25.8066744671329</c:v>
                </c:pt>
                <c:pt idx="18748">
                  <c:v>25.808051043356699</c:v>
                </c:pt>
                <c:pt idx="18749">
                  <c:v>25.809427619580401</c:v>
                </c:pt>
                <c:pt idx="18750">
                  <c:v>25.810804195804199</c:v>
                </c:pt>
                <c:pt idx="18751">
                  <c:v>25.812180772028</c:v>
                </c:pt>
                <c:pt idx="18752">
                  <c:v>25.813557348251798</c:v>
                </c:pt>
                <c:pt idx="18753">
                  <c:v>25.814933924475501</c:v>
                </c:pt>
                <c:pt idx="18754">
                  <c:v>25.816310500699299</c:v>
                </c:pt>
                <c:pt idx="18755">
                  <c:v>25.8176870769231</c:v>
                </c:pt>
                <c:pt idx="18756">
                  <c:v>25.819063653146902</c:v>
                </c:pt>
                <c:pt idx="18757">
                  <c:v>25.8204402293706</c:v>
                </c:pt>
                <c:pt idx="18758">
                  <c:v>25.821816805594398</c:v>
                </c:pt>
                <c:pt idx="18759">
                  <c:v>25.8231933818182</c:v>
                </c:pt>
                <c:pt idx="18760">
                  <c:v>25.824569958042002</c:v>
                </c:pt>
                <c:pt idx="18761">
                  <c:v>25.8259465342657</c:v>
                </c:pt>
                <c:pt idx="18762">
                  <c:v>25.827323110489498</c:v>
                </c:pt>
                <c:pt idx="18763">
                  <c:v>25.8286996867133</c:v>
                </c:pt>
                <c:pt idx="18764">
                  <c:v>25.830076262937101</c:v>
                </c:pt>
                <c:pt idx="18765">
                  <c:v>25.8314528391608</c:v>
                </c:pt>
                <c:pt idx="18766">
                  <c:v>25.832829415384602</c:v>
                </c:pt>
                <c:pt idx="18767">
                  <c:v>25.8342059916084</c:v>
                </c:pt>
                <c:pt idx="18768">
                  <c:v>25.835582567832201</c:v>
                </c:pt>
                <c:pt idx="18769">
                  <c:v>25.8369591440559</c:v>
                </c:pt>
                <c:pt idx="18770">
                  <c:v>25.838335720279701</c:v>
                </c:pt>
                <c:pt idx="18771">
                  <c:v>25.8397122965035</c:v>
                </c:pt>
                <c:pt idx="18772">
                  <c:v>25.841088872727301</c:v>
                </c:pt>
                <c:pt idx="18773">
                  <c:v>25.842465448951099</c:v>
                </c:pt>
                <c:pt idx="18774">
                  <c:v>25.843842025174801</c:v>
                </c:pt>
                <c:pt idx="18775">
                  <c:v>25.845218601398599</c:v>
                </c:pt>
                <c:pt idx="18776">
                  <c:v>25.846595177622401</c:v>
                </c:pt>
                <c:pt idx="18777">
                  <c:v>25.847971753846199</c:v>
                </c:pt>
                <c:pt idx="18778">
                  <c:v>25.849348330069901</c:v>
                </c:pt>
                <c:pt idx="18779">
                  <c:v>25.850724906293699</c:v>
                </c:pt>
                <c:pt idx="18780">
                  <c:v>25.852101482517501</c:v>
                </c:pt>
                <c:pt idx="18781">
                  <c:v>25.853478058741299</c:v>
                </c:pt>
                <c:pt idx="18782">
                  <c:v>25.854854634965001</c:v>
                </c:pt>
                <c:pt idx="18783">
                  <c:v>25.856231211188799</c:v>
                </c:pt>
                <c:pt idx="18784">
                  <c:v>25.857607787412601</c:v>
                </c:pt>
                <c:pt idx="18785">
                  <c:v>25.858984363636399</c:v>
                </c:pt>
                <c:pt idx="18786">
                  <c:v>25.860360939860101</c:v>
                </c:pt>
                <c:pt idx="18787">
                  <c:v>25.861737516083899</c:v>
                </c:pt>
                <c:pt idx="18788">
                  <c:v>25.863114092307701</c:v>
                </c:pt>
                <c:pt idx="18789">
                  <c:v>25.864490668531499</c:v>
                </c:pt>
                <c:pt idx="18790">
                  <c:v>25.865867244755201</c:v>
                </c:pt>
                <c:pt idx="18791">
                  <c:v>25.867243820978999</c:v>
                </c:pt>
                <c:pt idx="18792">
                  <c:v>25.8686203972028</c:v>
                </c:pt>
                <c:pt idx="18793">
                  <c:v>25.869996973426598</c:v>
                </c:pt>
                <c:pt idx="18794">
                  <c:v>25.8713735496504</c:v>
                </c:pt>
                <c:pt idx="18795">
                  <c:v>25.872750125874099</c:v>
                </c:pt>
                <c:pt idx="18796">
                  <c:v>25.8741267020979</c:v>
                </c:pt>
                <c:pt idx="18797">
                  <c:v>25.875503278321698</c:v>
                </c:pt>
                <c:pt idx="18798">
                  <c:v>25.8768798545455</c:v>
                </c:pt>
                <c:pt idx="18799">
                  <c:v>25.878256430769198</c:v>
                </c:pt>
                <c:pt idx="18800">
                  <c:v>25.879633006993</c:v>
                </c:pt>
                <c:pt idx="18801">
                  <c:v>25.881009583216802</c:v>
                </c:pt>
                <c:pt idx="18802">
                  <c:v>25.8823861594406</c:v>
                </c:pt>
                <c:pt idx="18803">
                  <c:v>25.883762735664298</c:v>
                </c:pt>
                <c:pt idx="18804">
                  <c:v>25.8851393118881</c:v>
                </c:pt>
                <c:pt idx="18805">
                  <c:v>25.886515888111902</c:v>
                </c:pt>
                <c:pt idx="18806">
                  <c:v>25.8878924643357</c:v>
                </c:pt>
                <c:pt idx="18807">
                  <c:v>25.889269040559402</c:v>
                </c:pt>
                <c:pt idx="18808">
                  <c:v>25.8906456167832</c:v>
                </c:pt>
                <c:pt idx="18809">
                  <c:v>25.892022193007001</c:v>
                </c:pt>
                <c:pt idx="18810">
                  <c:v>25.893398769230799</c:v>
                </c:pt>
                <c:pt idx="18811">
                  <c:v>25.894775345454502</c:v>
                </c:pt>
                <c:pt idx="18812">
                  <c:v>25.8961519216783</c:v>
                </c:pt>
                <c:pt idx="18813">
                  <c:v>25.897528497902101</c:v>
                </c:pt>
                <c:pt idx="18814">
                  <c:v>25.898905074125899</c:v>
                </c:pt>
                <c:pt idx="18815">
                  <c:v>25.900281650349601</c:v>
                </c:pt>
                <c:pt idx="18816">
                  <c:v>25.901658226573399</c:v>
                </c:pt>
                <c:pt idx="18817">
                  <c:v>25.903034802797201</c:v>
                </c:pt>
                <c:pt idx="18818">
                  <c:v>25.904411379020999</c:v>
                </c:pt>
                <c:pt idx="18819">
                  <c:v>25.905787955244801</c:v>
                </c:pt>
                <c:pt idx="18820">
                  <c:v>25.907164531468499</c:v>
                </c:pt>
                <c:pt idx="18821">
                  <c:v>25.908541107692301</c:v>
                </c:pt>
                <c:pt idx="18822">
                  <c:v>25.909917683916099</c:v>
                </c:pt>
                <c:pt idx="18823">
                  <c:v>25.911294260139901</c:v>
                </c:pt>
                <c:pt idx="18824">
                  <c:v>25.912670836363599</c:v>
                </c:pt>
                <c:pt idx="18825">
                  <c:v>25.914047412587401</c:v>
                </c:pt>
                <c:pt idx="18826">
                  <c:v>25.915423988811199</c:v>
                </c:pt>
                <c:pt idx="18827">
                  <c:v>25.916800565035</c:v>
                </c:pt>
                <c:pt idx="18828">
                  <c:v>25.918177141258699</c:v>
                </c:pt>
                <c:pt idx="18829">
                  <c:v>25.919553717482501</c:v>
                </c:pt>
                <c:pt idx="18830">
                  <c:v>25.920930293706299</c:v>
                </c:pt>
                <c:pt idx="18831">
                  <c:v>25.9223068699301</c:v>
                </c:pt>
                <c:pt idx="18832">
                  <c:v>25.923683446153898</c:v>
                </c:pt>
                <c:pt idx="18833">
                  <c:v>25.9250600223776</c:v>
                </c:pt>
                <c:pt idx="18834">
                  <c:v>25.926436598601398</c:v>
                </c:pt>
                <c:pt idx="18835">
                  <c:v>25.9278131748252</c:v>
                </c:pt>
                <c:pt idx="18836">
                  <c:v>25.929189751049002</c:v>
                </c:pt>
                <c:pt idx="18837">
                  <c:v>25.9305663272727</c:v>
                </c:pt>
                <c:pt idx="18838">
                  <c:v>25.931942903496498</c:v>
                </c:pt>
                <c:pt idx="18839">
                  <c:v>25.9333194797203</c:v>
                </c:pt>
                <c:pt idx="18840">
                  <c:v>25.934696055944102</c:v>
                </c:pt>
                <c:pt idx="18841">
                  <c:v>25.9360726321678</c:v>
                </c:pt>
                <c:pt idx="18842">
                  <c:v>25.937449208391602</c:v>
                </c:pt>
                <c:pt idx="18843">
                  <c:v>25.9388257846154</c:v>
                </c:pt>
                <c:pt idx="18844">
                  <c:v>25.940202360839201</c:v>
                </c:pt>
                <c:pt idx="18845">
                  <c:v>25.9415789370629</c:v>
                </c:pt>
                <c:pt idx="18846">
                  <c:v>25.942955513286702</c:v>
                </c:pt>
                <c:pt idx="18847">
                  <c:v>25.9443320895105</c:v>
                </c:pt>
                <c:pt idx="18848">
                  <c:v>25.945708665734301</c:v>
                </c:pt>
                <c:pt idx="18849">
                  <c:v>25.947085241958</c:v>
                </c:pt>
                <c:pt idx="18850">
                  <c:v>25.948461818181801</c:v>
                </c:pt>
                <c:pt idx="18851">
                  <c:v>25.949838394405599</c:v>
                </c:pt>
                <c:pt idx="18852">
                  <c:v>25.951214970629401</c:v>
                </c:pt>
                <c:pt idx="18853">
                  <c:v>25.952591546853199</c:v>
                </c:pt>
                <c:pt idx="18854">
                  <c:v>25.953968123076901</c:v>
                </c:pt>
                <c:pt idx="18855">
                  <c:v>25.955344699300699</c:v>
                </c:pt>
                <c:pt idx="18856">
                  <c:v>25.956721275524501</c:v>
                </c:pt>
                <c:pt idx="18857">
                  <c:v>25.958097851748299</c:v>
                </c:pt>
                <c:pt idx="18858">
                  <c:v>25.959474427972001</c:v>
                </c:pt>
                <c:pt idx="18859">
                  <c:v>25.960851004195799</c:v>
                </c:pt>
                <c:pt idx="18860">
                  <c:v>25.962227580419601</c:v>
                </c:pt>
                <c:pt idx="18861">
                  <c:v>25.963604156643399</c:v>
                </c:pt>
                <c:pt idx="18862">
                  <c:v>25.964980732867101</c:v>
                </c:pt>
                <c:pt idx="18863">
                  <c:v>25.966357309090899</c:v>
                </c:pt>
                <c:pt idx="18864">
                  <c:v>25.967733885314701</c:v>
                </c:pt>
                <c:pt idx="18865">
                  <c:v>25.969110461538499</c:v>
                </c:pt>
                <c:pt idx="18866">
                  <c:v>25.970487037762201</c:v>
                </c:pt>
                <c:pt idx="18867">
                  <c:v>25.971863613985999</c:v>
                </c:pt>
                <c:pt idx="18868">
                  <c:v>25.9732401902098</c:v>
                </c:pt>
                <c:pt idx="18869">
                  <c:v>25.974616766433599</c:v>
                </c:pt>
                <c:pt idx="18870">
                  <c:v>25.975993342657301</c:v>
                </c:pt>
                <c:pt idx="18871">
                  <c:v>25.977369918881099</c:v>
                </c:pt>
                <c:pt idx="18872">
                  <c:v>25.9787464951049</c:v>
                </c:pt>
                <c:pt idx="18873">
                  <c:v>25.980123071328698</c:v>
                </c:pt>
                <c:pt idx="18874">
                  <c:v>25.9814996475525</c:v>
                </c:pt>
                <c:pt idx="18875">
                  <c:v>25.982876223776199</c:v>
                </c:pt>
                <c:pt idx="18876">
                  <c:v>25.9842528</c:v>
                </c:pt>
                <c:pt idx="18877">
                  <c:v>25.985629376223802</c:v>
                </c:pt>
                <c:pt idx="18878">
                  <c:v>25.9870059524476</c:v>
                </c:pt>
                <c:pt idx="18879">
                  <c:v>25.988382528671298</c:v>
                </c:pt>
                <c:pt idx="18880">
                  <c:v>25.9897591048951</c:v>
                </c:pt>
                <c:pt idx="18881">
                  <c:v>25.991135681118902</c:v>
                </c:pt>
                <c:pt idx="18882">
                  <c:v>25.9925122573427</c:v>
                </c:pt>
                <c:pt idx="18883">
                  <c:v>25.993888833566398</c:v>
                </c:pt>
                <c:pt idx="18884">
                  <c:v>25.9952654097902</c:v>
                </c:pt>
                <c:pt idx="18885">
                  <c:v>25.996641986014001</c:v>
                </c:pt>
                <c:pt idx="18886">
                  <c:v>25.9980185622378</c:v>
                </c:pt>
                <c:pt idx="18887">
                  <c:v>25.999395138461502</c:v>
                </c:pt>
                <c:pt idx="18888">
                  <c:v>26.0007717146853</c:v>
                </c:pt>
                <c:pt idx="18889">
                  <c:v>26.002148290909101</c:v>
                </c:pt>
                <c:pt idx="18890">
                  <c:v>26.003524867132899</c:v>
                </c:pt>
                <c:pt idx="18891">
                  <c:v>26.004901443356601</c:v>
                </c:pt>
                <c:pt idx="18892">
                  <c:v>26.0062780195804</c:v>
                </c:pt>
                <c:pt idx="18893">
                  <c:v>26.007654595804201</c:v>
                </c:pt>
                <c:pt idx="18894">
                  <c:v>26.009031172027999</c:v>
                </c:pt>
                <c:pt idx="18895">
                  <c:v>26.010407748251801</c:v>
                </c:pt>
                <c:pt idx="18896">
                  <c:v>26.011784324475499</c:v>
                </c:pt>
                <c:pt idx="18897">
                  <c:v>26.013160900699301</c:v>
                </c:pt>
                <c:pt idx="18898">
                  <c:v>26.014537476923099</c:v>
                </c:pt>
                <c:pt idx="18899">
                  <c:v>26.015914053146901</c:v>
                </c:pt>
                <c:pt idx="18900">
                  <c:v>26.017290629370599</c:v>
                </c:pt>
                <c:pt idx="18901">
                  <c:v>26.018667205594401</c:v>
                </c:pt>
                <c:pt idx="18902">
                  <c:v>26.020043781818199</c:v>
                </c:pt>
                <c:pt idx="18903">
                  <c:v>26.021420358042</c:v>
                </c:pt>
                <c:pt idx="18904">
                  <c:v>26.022796934265699</c:v>
                </c:pt>
                <c:pt idx="18905">
                  <c:v>26.024173510489501</c:v>
                </c:pt>
                <c:pt idx="18906">
                  <c:v>26.025550086713299</c:v>
                </c:pt>
                <c:pt idx="18907">
                  <c:v>26.0269266629371</c:v>
                </c:pt>
                <c:pt idx="18908">
                  <c:v>26.028303239160799</c:v>
                </c:pt>
                <c:pt idx="18909">
                  <c:v>26.029679815384601</c:v>
                </c:pt>
                <c:pt idx="18910">
                  <c:v>26.031056391608399</c:v>
                </c:pt>
                <c:pt idx="18911">
                  <c:v>26.0324329678322</c:v>
                </c:pt>
                <c:pt idx="18912">
                  <c:v>26.033809544055998</c:v>
                </c:pt>
                <c:pt idx="18913">
                  <c:v>26.0351861202797</c:v>
                </c:pt>
                <c:pt idx="18914">
                  <c:v>26.036562696503498</c:v>
                </c:pt>
                <c:pt idx="18915">
                  <c:v>26.0379392727273</c:v>
                </c:pt>
                <c:pt idx="18916">
                  <c:v>26.039315848951102</c:v>
                </c:pt>
                <c:pt idx="18917">
                  <c:v>26.0406924251748</c:v>
                </c:pt>
                <c:pt idx="18918">
                  <c:v>26.042069001398598</c:v>
                </c:pt>
                <c:pt idx="18919">
                  <c:v>26.0434455776224</c:v>
                </c:pt>
                <c:pt idx="18920">
                  <c:v>26.044822153846201</c:v>
                </c:pt>
                <c:pt idx="18921">
                  <c:v>26.0461987300699</c:v>
                </c:pt>
                <c:pt idx="18922">
                  <c:v>26.047575306293702</c:v>
                </c:pt>
                <c:pt idx="18923">
                  <c:v>26.0489518825175</c:v>
                </c:pt>
                <c:pt idx="18924">
                  <c:v>26.050328458741301</c:v>
                </c:pt>
                <c:pt idx="18925">
                  <c:v>26.051705034965</c:v>
                </c:pt>
                <c:pt idx="18926">
                  <c:v>26.053081611188802</c:v>
                </c:pt>
                <c:pt idx="18927">
                  <c:v>26.0544581874126</c:v>
                </c:pt>
                <c:pt idx="18928">
                  <c:v>26.055834763636401</c:v>
                </c:pt>
                <c:pt idx="18929">
                  <c:v>26.0572113398601</c:v>
                </c:pt>
                <c:pt idx="18930">
                  <c:v>26.058587916083901</c:v>
                </c:pt>
                <c:pt idx="18931">
                  <c:v>26.059964492307699</c:v>
                </c:pt>
                <c:pt idx="18932">
                  <c:v>26.061341068531501</c:v>
                </c:pt>
                <c:pt idx="18933">
                  <c:v>26.062717644755299</c:v>
                </c:pt>
                <c:pt idx="18934">
                  <c:v>26.064094220979001</c:v>
                </c:pt>
                <c:pt idx="18935">
                  <c:v>26.065470797202799</c:v>
                </c:pt>
                <c:pt idx="18936">
                  <c:v>26.066847373426601</c:v>
                </c:pt>
                <c:pt idx="18937">
                  <c:v>26.068223949650399</c:v>
                </c:pt>
                <c:pt idx="18938">
                  <c:v>26.069600525874101</c:v>
                </c:pt>
                <c:pt idx="18939">
                  <c:v>26.070977102097899</c:v>
                </c:pt>
                <c:pt idx="18940">
                  <c:v>26.072353678321701</c:v>
                </c:pt>
                <c:pt idx="18941">
                  <c:v>26.073730254545499</c:v>
                </c:pt>
                <c:pt idx="18942">
                  <c:v>26.075106830769201</c:v>
                </c:pt>
                <c:pt idx="18943">
                  <c:v>26.076483406992999</c:v>
                </c:pt>
                <c:pt idx="18944">
                  <c:v>26.077859983216801</c:v>
                </c:pt>
                <c:pt idx="18945">
                  <c:v>26.079236559440599</c:v>
                </c:pt>
                <c:pt idx="18946">
                  <c:v>26.080613135664301</c:v>
                </c:pt>
                <c:pt idx="18947">
                  <c:v>26.081989711888099</c:v>
                </c:pt>
                <c:pt idx="18948">
                  <c:v>26.0833662881119</c:v>
                </c:pt>
                <c:pt idx="18949">
                  <c:v>26.084742864335698</c:v>
                </c:pt>
                <c:pt idx="18950">
                  <c:v>26.086119440559401</c:v>
                </c:pt>
                <c:pt idx="18951">
                  <c:v>26.087496016783199</c:v>
                </c:pt>
                <c:pt idx="18952">
                  <c:v>26.088872593007</c:v>
                </c:pt>
                <c:pt idx="18953">
                  <c:v>26.090249169230798</c:v>
                </c:pt>
                <c:pt idx="18954">
                  <c:v>26.0916257454546</c:v>
                </c:pt>
                <c:pt idx="18955">
                  <c:v>26.093002321678298</c:v>
                </c:pt>
                <c:pt idx="18956">
                  <c:v>26.0943788979021</c:v>
                </c:pt>
                <c:pt idx="18957">
                  <c:v>26.095755474125902</c:v>
                </c:pt>
                <c:pt idx="18958">
                  <c:v>26.0971320503497</c:v>
                </c:pt>
                <c:pt idx="18959">
                  <c:v>26.098508626573398</c:v>
                </c:pt>
                <c:pt idx="18960">
                  <c:v>26.0998852027972</c:v>
                </c:pt>
                <c:pt idx="18961">
                  <c:v>26.101261779021002</c:v>
                </c:pt>
                <c:pt idx="18962">
                  <c:v>26.1026383552448</c:v>
                </c:pt>
                <c:pt idx="18963">
                  <c:v>26.104014931468502</c:v>
                </c:pt>
                <c:pt idx="18964">
                  <c:v>26.1053915076923</c:v>
                </c:pt>
                <c:pt idx="18965">
                  <c:v>26.106768083916101</c:v>
                </c:pt>
                <c:pt idx="18966">
                  <c:v>26.108144660139899</c:v>
                </c:pt>
                <c:pt idx="18967">
                  <c:v>26.109521236363602</c:v>
                </c:pt>
                <c:pt idx="18968">
                  <c:v>26.1108978125874</c:v>
                </c:pt>
                <c:pt idx="18969">
                  <c:v>26.112274388811201</c:v>
                </c:pt>
                <c:pt idx="18970">
                  <c:v>26.113650965034999</c:v>
                </c:pt>
                <c:pt idx="18971">
                  <c:v>26.115027541258701</c:v>
                </c:pt>
                <c:pt idx="18972">
                  <c:v>26.116404117482499</c:v>
                </c:pt>
                <c:pt idx="18973">
                  <c:v>26.117780693706301</c:v>
                </c:pt>
                <c:pt idx="18974">
                  <c:v>26.119157269930099</c:v>
                </c:pt>
                <c:pt idx="18975">
                  <c:v>26.120533846153801</c:v>
                </c:pt>
                <c:pt idx="18976">
                  <c:v>26.121910422377599</c:v>
                </c:pt>
                <c:pt idx="18977">
                  <c:v>26.123286998601401</c:v>
                </c:pt>
                <c:pt idx="18978">
                  <c:v>26.124663574825199</c:v>
                </c:pt>
                <c:pt idx="18979">
                  <c:v>26.126040151049001</c:v>
                </c:pt>
                <c:pt idx="18980">
                  <c:v>26.127416727272699</c:v>
                </c:pt>
                <c:pt idx="18981">
                  <c:v>26.128793303496501</c:v>
                </c:pt>
                <c:pt idx="18982">
                  <c:v>26.130169879720299</c:v>
                </c:pt>
                <c:pt idx="18983">
                  <c:v>26.1315464559441</c:v>
                </c:pt>
                <c:pt idx="18984">
                  <c:v>26.132923032167799</c:v>
                </c:pt>
                <c:pt idx="18985">
                  <c:v>26.134299608391601</c:v>
                </c:pt>
                <c:pt idx="18986">
                  <c:v>26.135676184615399</c:v>
                </c:pt>
                <c:pt idx="18987">
                  <c:v>26.1370527608392</c:v>
                </c:pt>
                <c:pt idx="18988">
                  <c:v>26.138429337062899</c:v>
                </c:pt>
                <c:pt idx="18989">
                  <c:v>26.1398059132867</c:v>
                </c:pt>
                <c:pt idx="18990">
                  <c:v>26.141182489510498</c:v>
                </c:pt>
                <c:pt idx="18991">
                  <c:v>26.1425590657343</c:v>
                </c:pt>
                <c:pt idx="18992">
                  <c:v>26.143935641957999</c:v>
                </c:pt>
                <c:pt idx="18993">
                  <c:v>26.1453122181818</c:v>
                </c:pt>
                <c:pt idx="18994">
                  <c:v>26.146688794405598</c:v>
                </c:pt>
                <c:pt idx="18995">
                  <c:v>26.1480653706294</c:v>
                </c:pt>
                <c:pt idx="18996">
                  <c:v>26.149441946853202</c:v>
                </c:pt>
                <c:pt idx="18997">
                  <c:v>26.1508185230769</c:v>
                </c:pt>
                <c:pt idx="18998">
                  <c:v>26.152195099300702</c:v>
                </c:pt>
                <c:pt idx="18999">
                  <c:v>26.1535716755245</c:v>
                </c:pt>
                <c:pt idx="19000">
                  <c:v>26.154948251748301</c:v>
                </c:pt>
                <c:pt idx="19001">
                  <c:v>26.156324827972</c:v>
                </c:pt>
                <c:pt idx="19002">
                  <c:v>26.157701404195802</c:v>
                </c:pt>
                <c:pt idx="19003">
                  <c:v>26.1590779804196</c:v>
                </c:pt>
                <c:pt idx="19004">
                  <c:v>26.160454556643401</c:v>
                </c:pt>
                <c:pt idx="19005">
                  <c:v>26.1618311328671</c:v>
                </c:pt>
                <c:pt idx="19006">
                  <c:v>26.163207709090901</c:v>
                </c:pt>
                <c:pt idx="19007">
                  <c:v>26.164584285314699</c:v>
                </c:pt>
                <c:pt idx="19008">
                  <c:v>26.165960861538501</c:v>
                </c:pt>
                <c:pt idx="19009">
                  <c:v>26.1673374377622</c:v>
                </c:pt>
                <c:pt idx="19010">
                  <c:v>26.168714013986001</c:v>
                </c:pt>
                <c:pt idx="19011">
                  <c:v>26.170090590209799</c:v>
                </c:pt>
                <c:pt idx="19012">
                  <c:v>26.171467166433601</c:v>
                </c:pt>
                <c:pt idx="19013">
                  <c:v>26.1728437426573</c:v>
                </c:pt>
                <c:pt idx="19014">
                  <c:v>26.174220318881101</c:v>
                </c:pt>
                <c:pt idx="19015">
                  <c:v>26.175596895104899</c:v>
                </c:pt>
                <c:pt idx="19016">
                  <c:v>26.176973471328701</c:v>
                </c:pt>
                <c:pt idx="19017">
                  <c:v>26.178350047552399</c:v>
                </c:pt>
                <c:pt idx="19018">
                  <c:v>26.179726623776201</c:v>
                </c:pt>
                <c:pt idx="19019">
                  <c:v>26.181103199999999</c:v>
                </c:pt>
                <c:pt idx="19020">
                  <c:v>26.182479776223801</c:v>
                </c:pt>
                <c:pt idx="19021">
                  <c:v>26.183856352447599</c:v>
                </c:pt>
                <c:pt idx="19022">
                  <c:v>26.185232928671301</c:v>
                </c:pt>
                <c:pt idx="19023">
                  <c:v>26.186609504895099</c:v>
                </c:pt>
                <c:pt idx="19024">
                  <c:v>26.1879860811189</c:v>
                </c:pt>
                <c:pt idx="19025">
                  <c:v>26.189362657342699</c:v>
                </c:pt>
                <c:pt idx="19026">
                  <c:v>26.190739233566401</c:v>
                </c:pt>
                <c:pt idx="19027">
                  <c:v>26.192115809790199</c:v>
                </c:pt>
                <c:pt idx="19028">
                  <c:v>26.193492386014</c:v>
                </c:pt>
                <c:pt idx="19029">
                  <c:v>26.194868962237798</c:v>
                </c:pt>
                <c:pt idx="19030">
                  <c:v>26.196245538461501</c:v>
                </c:pt>
                <c:pt idx="19031">
                  <c:v>26.197622114685299</c:v>
                </c:pt>
                <c:pt idx="19032">
                  <c:v>26.1989986909091</c:v>
                </c:pt>
                <c:pt idx="19033">
                  <c:v>26.200375267132902</c:v>
                </c:pt>
                <c:pt idx="19034">
                  <c:v>26.2017518433566</c:v>
                </c:pt>
                <c:pt idx="19035">
                  <c:v>26.203128419580398</c:v>
                </c:pt>
                <c:pt idx="19036">
                  <c:v>26.2045049958042</c:v>
                </c:pt>
                <c:pt idx="19037">
                  <c:v>26.205881572028002</c:v>
                </c:pt>
                <c:pt idx="19038">
                  <c:v>26.2072581482518</c:v>
                </c:pt>
                <c:pt idx="19039">
                  <c:v>26.208634724475498</c:v>
                </c:pt>
                <c:pt idx="19040">
                  <c:v>26.2100113006993</c:v>
                </c:pt>
                <c:pt idx="19041">
                  <c:v>26.211387876923101</c:v>
                </c:pt>
                <c:pt idx="19042">
                  <c:v>26.2127644531469</c:v>
                </c:pt>
                <c:pt idx="19043">
                  <c:v>26.214141029370602</c:v>
                </c:pt>
                <c:pt idx="19044">
                  <c:v>26.2155176055944</c:v>
                </c:pt>
                <c:pt idx="19045">
                  <c:v>26.216894181818201</c:v>
                </c:pt>
                <c:pt idx="19046">
                  <c:v>26.218270758041999</c:v>
                </c:pt>
                <c:pt idx="19047">
                  <c:v>26.219647334265701</c:v>
                </c:pt>
                <c:pt idx="19048">
                  <c:v>26.2210239104895</c:v>
                </c:pt>
                <c:pt idx="19049">
                  <c:v>26.222400486713301</c:v>
                </c:pt>
                <c:pt idx="19050">
                  <c:v>26.223777062937099</c:v>
                </c:pt>
                <c:pt idx="19051">
                  <c:v>26.225153639160801</c:v>
                </c:pt>
                <c:pt idx="19052">
                  <c:v>26.226530215384599</c:v>
                </c:pt>
                <c:pt idx="19053">
                  <c:v>26.227906791608401</c:v>
                </c:pt>
                <c:pt idx="19054">
                  <c:v>26.229283367832199</c:v>
                </c:pt>
                <c:pt idx="19055">
                  <c:v>26.230659944056001</c:v>
                </c:pt>
                <c:pt idx="19056">
                  <c:v>26.232036520279699</c:v>
                </c:pt>
                <c:pt idx="19057">
                  <c:v>26.233413096503501</c:v>
                </c:pt>
                <c:pt idx="19058">
                  <c:v>26.234789672727299</c:v>
                </c:pt>
                <c:pt idx="19059">
                  <c:v>26.2361662489511</c:v>
                </c:pt>
                <c:pt idx="19060">
                  <c:v>26.237542825174799</c:v>
                </c:pt>
                <c:pt idx="19061">
                  <c:v>26.238919401398601</c:v>
                </c:pt>
                <c:pt idx="19062">
                  <c:v>26.240295977622399</c:v>
                </c:pt>
                <c:pt idx="19063">
                  <c:v>26.2416725538462</c:v>
                </c:pt>
                <c:pt idx="19064">
                  <c:v>26.243049130069899</c:v>
                </c:pt>
                <c:pt idx="19065">
                  <c:v>26.244425706293701</c:v>
                </c:pt>
                <c:pt idx="19066">
                  <c:v>26.245802282517499</c:v>
                </c:pt>
                <c:pt idx="19067">
                  <c:v>26.2471788587413</c:v>
                </c:pt>
                <c:pt idx="19068">
                  <c:v>26.248555434964999</c:v>
                </c:pt>
                <c:pt idx="19069">
                  <c:v>26.2499320111888</c:v>
                </c:pt>
                <c:pt idx="19070">
                  <c:v>26.251308587412598</c:v>
                </c:pt>
                <c:pt idx="19071">
                  <c:v>26.2526851636364</c:v>
                </c:pt>
                <c:pt idx="19072">
                  <c:v>26.254061739860099</c:v>
                </c:pt>
                <c:pt idx="19073">
                  <c:v>26.2554383160839</c:v>
                </c:pt>
                <c:pt idx="19074">
                  <c:v>26.256814892307698</c:v>
                </c:pt>
                <c:pt idx="19075">
                  <c:v>26.2581914685315</c:v>
                </c:pt>
                <c:pt idx="19076">
                  <c:v>26.259568044755198</c:v>
                </c:pt>
                <c:pt idx="19077">
                  <c:v>26.260944620979</c:v>
                </c:pt>
                <c:pt idx="19078">
                  <c:v>26.262321197202802</c:v>
                </c:pt>
                <c:pt idx="19079">
                  <c:v>26.2636977734266</c:v>
                </c:pt>
                <c:pt idx="19080">
                  <c:v>26.265074349650401</c:v>
                </c:pt>
                <c:pt idx="19081">
                  <c:v>26.2664509258741</c:v>
                </c:pt>
                <c:pt idx="19082">
                  <c:v>26.267827502097902</c:v>
                </c:pt>
                <c:pt idx="19083">
                  <c:v>26.2692040783217</c:v>
                </c:pt>
                <c:pt idx="19084">
                  <c:v>26.270580654545501</c:v>
                </c:pt>
                <c:pt idx="19085">
                  <c:v>26.2719572307692</c:v>
                </c:pt>
                <c:pt idx="19086">
                  <c:v>26.273333806993001</c:v>
                </c:pt>
                <c:pt idx="19087">
                  <c:v>26.274710383216799</c:v>
                </c:pt>
                <c:pt idx="19088">
                  <c:v>26.276086959440601</c:v>
                </c:pt>
                <c:pt idx="19089">
                  <c:v>26.2774635356643</c:v>
                </c:pt>
                <c:pt idx="19090">
                  <c:v>26.278840111888101</c:v>
                </c:pt>
                <c:pt idx="19091">
                  <c:v>26.280216688111899</c:v>
                </c:pt>
                <c:pt idx="19092">
                  <c:v>26.281593264335701</c:v>
                </c:pt>
                <c:pt idx="19093">
                  <c:v>26.282969840559399</c:v>
                </c:pt>
                <c:pt idx="19094">
                  <c:v>26.284346416783201</c:v>
                </c:pt>
                <c:pt idx="19095">
                  <c:v>26.285722993006999</c:v>
                </c:pt>
                <c:pt idx="19096">
                  <c:v>26.287099569230801</c:v>
                </c:pt>
                <c:pt idx="19097">
                  <c:v>26.288476145454599</c:v>
                </c:pt>
                <c:pt idx="19098">
                  <c:v>26.289852721678301</c:v>
                </c:pt>
                <c:pt idx="19099">
                  <c:v>26.291229297902099</c:v>
                </c:pt>
                <c:pt idx="19100">
                  <c:v>26.292605874125901</c:v>
                </c:pt>
                <c:pt idx="19101">
                  <c:v>26.293982450349699</c:v>
                </c:pt>
                <c:pt idx="19102">
                  <c:v>26.295359026573401</c:v>
                </c:pt>
                <c:pt idx="19103">
                  <c:v>26.296735602797199</c:v>
                </c:pt>
                <c:pt idx="19104">
                  <c:v>26.298112179021</c:v>
                </c:pt>
                <c:pt idx="19105">
                  <c:v>26.299488755244798</c:v>
                </c:pt>
                <c:pt idx="19106">
                  <c:v>26.300865331468501</c:v>
                </c:pt>
                <c:pt idx="19107">
                  <c:v>26.302241907692299</c:v>
                </c:pt>
                <c:pt idx="19108">
                  <c:v>26.3036184839161</c:v>
                </c:pt>
                <c:pt idx="19109">
                  <c:v>26.304995060139898</c:v>
                </c:pt>
                <c:pt idx="19110">
                  <c:v>26.3063716363636</c:v>
                </c:pt>
                <c:pt idx="19111">
                  <c:v>26.307748212587398</c:v>
                </c:pt>
                <c:pt idx="19112">
                  <c:v>26.3091247888112</c:v>
                </c:pt>
                <c:pt idx="19113">
                  <c:v>26.310501365035002</c:v>
                </c:pt>
                <c:pt idx="19114">
                  <c:v>26.3118779412587</c:v>
                </c:pt>
                <c:pt idx="19115">
                  <c:v>26.313254517482498</c:v>
                </c:pt>
                <c:pt idx="19116">
                  <c:v>26.3146310937063</c:v>
                </c:pt>
                <c:pt idx="19117">
                  <c:v>26.316007669930102</c:v>
                </c:pt>
                <c:pt idx="19118">
                  <c:v>26.3173842461538</c:v>
                </c:pt>
                <c:pt idx="19119">
                  <c:v>26.318760822377602</c:v>
                </c:pt>
                <c:pt idx="19120">
                  <c:v>26.3201373986014</c:v>
                </c:pt>
                <c:pt idx="19121">
                  <c:v>26.321513974825201</c:v>
                </c:pt>
                <c:pt idx="19122">
                  <c:v>26.322890551048999</c:v>
                </c:pt>
                <c:pt idx="19123">
                  <c:v>26.324267127272702</c:v>
                </c:pt>
                <c:pt idx="19124">
                  <c:v>26.3256437034965</c:v>
                </c:pt>
                <c:pt idx="19125">
                  <c:v>26.327020279720301</c:v>
                </c:pt>
                <c:pt idx="19126">
                  <c:v>26.328396855944099</c:v>
                </c:pt>
                <c:pt idx="19127">
                  <c:v>26.329773432167801</c:v>
                </c:pt>
                <c:pt idx="19128">
                  <c:v>26.331150008391599</c:v>
                </c:pt>
                <c:pt idx="19129">
                  <c:v>26.332526584615401</c:v>
                </c:pt>
                <c:pt idx="19130">
                  <c:v>26.333903160839199</c:v>
                </c:pt>
                <c:pt idx="19131">
                  <c:v>26.335279737062901</c:v>
                </c:pt>
                <c:pt idx="19132">
                  <c:v>26.336656313286699</c:v>
                </c:pt>
                <c:pt idx="19133">
                  <c:v>26.338032889510501</c:v>
                </c:pt>
                <c:pt idx="19134">
                  <c:v>26.339409465734299</c:v>
                </c:pt>
                <c:pt idx="19135">
                  <c:v>26.340786041958001</c:v>
                </c:pt>
                <c:pt idx="19136">
                  <c:v>26.342162618181799</c:v>
                </c:pt>
                <c:pt idx="19137">
                  <c:v>26.343539194405601</c:v>
                </c:pt>
                <c:pt idx="19138">
                  <c:v>26.344915770629399</c:v>
                </c:pt>
                <c:pt idx="19139">
                  <c:v>26.346292346853101</c:v>
                </c:pt>
                <c:pt idx="19140">
                  <c:v>26.347668923076899</c:v>
                </c:pt>
                <c:pt idx="19141">
                  <c:v>26.349045499300701</c:v>
                </c:pt>
                <c:pt idx="19142">
                  <c:v>26.350422075524499</c:v>
                </c:pt>
                <c:pt idx="19143">
                  <c:v>26.3517986517483</c:v>
                </c:pt>
                <c:pt idx="19144">
                  <c:v>26.353175227971999</c:v>
                </c:pt>
                <c:pt idx="19145">
                  <c:v>26.3545518041958</c:v>
                </c:pt>
                <c:pt idx="19146">
                  <c:v>26.355928380419599</c:v>
                </c:pt>
                <c:pt idx="19147">
                  <c:v>26.3573049566434</c:v>
                </c:pt>
                <c:pt idx="19148">
                  <c:v>26.358681532867099</c:v>
                </c:pt>
                <c:pt idx="19149">
                  <c:v>26.3600581090909</c:v>
                </c:pt>
                <c:pt idx="19150">
                  <c:v>26.361434685314698</c:v>
                </c:pt>
                <c:pt idx="19151">
                  <c:v>26.3628112615385</c:v>
                </c:pt>
                <c:pt idx="19152">
                  <c:v>26.364187837762199</c:v>
                </c:pt>
                <c:pt idx="19153">
                  <c:v>26.365564413986</c:v>
                </c:pt>
                <c:pt idx="19154">
                  <c:v>26.366940990209802</c:v>
                </c:pt>
                <c:pt idx="19155">
                  <c:v>26.3683175664336</c:v>
                </c:pt>
                <c:pt idx="19156">
                  <c:v>26.369694142657298</c:v>
                </c:pt>
                <c:pt idx="19157">
                  <c:v>26.3710707188811</c:v>
                </c:pt>
                <c:pt idx="19158">
                  <c:v>26.372447295104902</c:v>
                </c:pt>
                <c:pt idx="19159">
                  <c:v>26.3738238713287</c:v>
                </c:pt>
                <c:pt idx="19160">
                  <c:v>26.375200447552501</c:v>
                </c:pt>
                <c:pt idx="19161">
                  <c:v>26.3765770237762</c:v>
                </c:pt>
                <c:pt idx="19162">
                  <c:v>26.377953600000001</c:v>
                </c:pt>
                <c:pt idx="19163">
                  <c:v>26.379330176223799</c:v>
                </c:pt>
                <c:pt idx="19164">
                  <c:v>26.380706752447601</c:v>
                </c:pt>
                <c:pt idx="19165">
                  <c:v>26.3820833286713</c:v>
                </c:pt>
                <c:pt idx="19166">
                  <c:v>26.383459904895101</c:v>
                </c:pt>
                <c:pt idx="19167">
                  <c:v>26.384836481118899</c:v>
                </c:pt>
                <c:pt idx="19168">
                  <c:v>26.386213057342701</c:v>
                </c:pt>
                <c:pt idx="19169">
                  <c:v>26.3875896335664</c:v>
                </c:pt>
                <c:pt idx="19170">
                  <c:v>26.388966209790201</c:v>
                </c:pt>
                <c:pt idx="19171">
                  <c:v>26.390342786013999</c:v>
                </c:pt>
                <c:pt idx="19172">
                  <c:v>26.391719362237801</c:v>
                </c:pt>
                <c:pt idx="19173">
                  <c:v>26.393095938461499</c:v>
                </c:pt>
                <c:pt idx="19174">
                  <c:v>26.394472514685301</c:v>
                </c:pt>
                <c:pt idx="19175">
                  <c:v>26.395849090909099</c:v>
                </c:pt>
                <c:pt idx="19176">
                  <c:v>26.397225667132901</c:v>
                </c:pt>
                <c:pt idx="19177">
                  <c:v>26.398602243356599</c:v>
                </c:pt>
                <c:pt idx="19178">
                  <c:v>26.399978819580401</c:v>
                </c:pt>
                <c:pt idx="19179">
                  <c:v>26.401355395804199</c:v>
                </c:pt>
                <c:pt idx="19180">
                  <c:v>26.402731972028</c:v>
                </c:pt>
                <c:pt idx="19181">
                  <c:v>26.404108548251799</c:v>
                </c:pt>
                <c:pt idx="19182">
                  <c:v>26.405485124475501</c:v>
                </c:pt>
                <c:pt idx="19183">
                  <c:v>26.406861700699299</c:v>
                </c:pt>
                <c:pt idx="19184">
                  <c:v>26.4082382769231</c:v>
                </c:pt>
                <c:pt idx="19185">
                  <c:v>26.409614853146898</c:v>
                </c:pt>
                <c:pt idx="19186">
                  <c:v>26.410991429370601</c:v>
                </c:pt>
                <c:pt idx="19187">
                  <c:v>26.412368005594399</c:v>
                </c:pt>
                <c:pt idx="19188">
                  <c:v>26.4137445818182</c:v>
                </c:pt>
                <c:pt idx="19189">
                  <c:v>26.415121158041998</c:v>
                </c:pt>
                <c:pt idx="19190">
                  <c:v>26.4164977342657</c:v>
                </c:pt>
                <c:pt idx="19191">
                  <c:v>26.417874310489498</c:v>
                </c:pt>
                <c:pt idx="19192">
                  <c:v>26.4192508867133</c:v>
                </c:pt>
                <c:pt idx="19193">
                  <c:v>26.420627462937102</c:v>
                </c:pt>
                <c:pt idx="19194">
                  <c:v>26.4220040391608</c:v>
                </c:pt>
                <c:pt idx="19195">
                  <c:v>26.423380615384598</c:v>
                </c:pt>
                <c:pt idx="19196">
                  <c:v>26.4247571916084</c:v>
                </c:pt>
                <c:pt idx="19197">
                  <c:v>26.426133767832201</c:v>
                </c:pt>
                <c:pt idx="19198">
                  <c:v>26.4275103440559</c:v>
                </c:pt>
                <c:pt idx="19199">
                  <c:v>26.428886920279702</c:v>
                </c:pt>
                <c:pt idx="19200">
                  <c:v>26.4302634965035</c:v>
                </c:pt>
                <c:pt idx="19201">
                  <c:v>26.431640072727301</c:v>
                </c:pt>
                <c:pt idx="19202">
                  <c:v>26.433016648951099</c:v>
                </c:pt>
                <c:pt idx="19203">
                  <c:v>26.434393225174802</c:v>
                </c:pt>
                <c:pt idx="19204">
                  <c:v>26.4357698013986</c:v>
                </c:pt>
                <c:pt idx="19205">
                  <c:v>26.437146377622401</c:v>
                </c:pt>
                <c:pt idx="19206">
                  <c:v>26.438522953846199</c:v>
                </c:pt>
                <c:pt idx="19207">
                  <c:v>26.439899530069901</c:v>
                </c:pt>
                <c:pt idx="19208">
                  <c:v>26.441276106293699</c:v>
                </c:pt>
                <c:pt idx="19209">
                  <c:v>26.442652682517501</c:v>
                </c:pt>
                <c:pt idx="19210">
                  <c:v>26.444029258741299</c:v>
                </c:pt>
                <c:pt idx="19211">
                  <c:v>26.445405834965001</c:v>
                </c:pt>
                <c:pt idx="19212">
                  <c:v>26.446782411188799</c:v>
                </c:pt>
                <c:pt idx="19213">
                  <c:v>26.448158987412601</c:v>
                </c:pt>
                <c:pt idx="19214">
                  <c:v>26.449535563636399</c:v>
                </c:pt>
                <c:pt idx="19215">
                  <c:v>26.450912139860101</c:v>
                </c:pt>
                <c:pt idx="19216">
                  <c:v>26.452288716083899</c:v>
                </c:pt>
                <c:pt idx="19217">
                  <c:v>26.453665292307701</c:v>
                </c:pt>
                <c:pt idx="19218">
                  <c:v>26.455041868531499</c:v>
                </c:pt>
                <c:pt idx="19219">
                  <c:v>26.456418444755201</c:v>
                </c:pt>
                <c:pt idx="19220">
                  <c:v>26.457795020978999</c:v>
                </c:pt>
                <c:pt idx="19221">
                  <c:v>26.459171597202801</c:v>
                </c:pt>
                <c:pt idx="19222">
                  <c:v>26.460548173426599</c:v>
                </c:pt>
                <c:pt idx="19223">
                  <c:v>26.4619247496504</c:v>
                </c:pt>
                <c:pt idx="19224">
                  <c:v>26.463301325874099</c:v>
                </c:pt>
                <c:pt idx="19225">
                  <c:v>26.4646779020979</c:v>
                </c:pt>
                <c:pt idx="19226">
                  <c:v>26.466054478321698</c:v>
                </c:pt>
                <c:pt idx="19227">
                  <c:v>26.4674310545455</c:v>
                </c:pt>
                <c:pt idx="19228">
                  <c:v>26.468807630769199</c:v>
                </c:pt>
                <c:pt idx="19229">
                  <c:v>26.470184206993</c:v>
                </c:pt>
                <c:pt idx="19230">
                  <c:v>26.471560783216798</c:v>
                </c:pt>
                <c:pt idx="19231">
                  <c:v>26.4729373594406</c:v>
                </c:pt>
                <c:pt idx="19232">
                  <c:v>26.474313935664298</c:v>
                </c:pt>
                <c:pt idx="19233">
                  <c:v>26.4756905118881</c:v>
                </c:pt>
                <c:pt idx="19234">
                  <c:v>26.477067088111902</c:v>
                </c:pt>
                <c:pt idx="19235">
                  <c:v>26.4784436643357</c:v>
                </c:pt>
                <c:pt idx="19236">
                  <c:v>26.479820240559398</c:v>
                </c:pt>
                <c:pt idx="19237">
                  <c:v>26.4811968167832</c:v>
                </c:pt>
                <c:pt idx="19238">
                  <c:v>26.482573393007002</c:v>
                </c:pt>
                <c:pt idx="19239">
                  <c:v>26.4839499692308</c:v>
                </c:pt>
                <c:pt idx="19240">
                  <c:v>26.485326545454502</c:v>
                </c:pt>
                <c:pt idx="19241">
                  <c:v>26.4867031216783</c:v>
                </c:pt>
                <c:pt idx="19242">
                  <c:v>26.488079697902101</c:v>
                </c:pt>
                <c:pt idx="19243">
                  <c:v>26.489456274125899</c:v>
                </c:pt>
                <c:pt idx="19244">
                  <c:v>26.490832850349701</c:v>
                </c:pt>
                <c:pt idx="19245">
                  <c:v>26.4922094265734</c:v>
                </c:pt>
                <c:pt idx="19246">
                  <c:v>26.493586002797201</c:v>
                </c:pt>
                <c:pt idx="19247">
                  <c:v>26.494962579020999</c:v>
                </c:pt>
                <c:pt idx="19248">
                  <c:v>26.496339155244801</c:v>
                </c:pt>
                <c:pt idx="19249">
                  <c:v>26.497715731468499</c:v>
                </c:pt>
                <c:pt idx="19250">
                  <c:v>26.499092307692301</c:v>
                </c:pt>
                <c:pt idx="19251">
                  <c:v>26.500468883916099</c:v>
                </c:pt>
                <c:pt idx="19252">
                  <c:v>26.501845460139901</c:v>
                </c:pt>
                <c:pt idx="19253">
                  <c:v>26.503222036363599</c:v>
                </c:pt>
                <c:pt idx="19254">
                  <c:v>26.504598612587401</c:v>
                </c:pt>
                <c:pt idx="19255">
                  <c:v>26.505975188811199</c:v>
                </c:pt>
                <c:pt idx="19256">
                  <c:v>26.507351765035001</c:v>
                </c:pt>
                <c:pt idx="19257">
                  <c:v>26.508728341258799</c:v>
                </c:pt>
                <c:pt idx="19258">
                  <c:v>26.510104917482501</c:v>
                </c:pt>
                <c:pt idx="19259">
                  <c:v>26.511481493706299</c:v>
                </c:pt>
                <c:pt idx="19260">
                  <c:v>26.5128580699301</c:v>
                </c:pt>
                <c:pt idx="19261">
                  <c:v>26.514234646153898</c:v>
                </c:pt>
                <c:pt idx="19262">
                  <c:v>26.515611222377601</c:v>
                </c:pt>
                <c:pt idx="19263">
                  <c:v>26.516987798601399</c:v>
                </c:pt>
                <c:pt idx="19264">
                  <c:v>26.5183643748252</c:v>
                </c:pt>
                <c:pt idx="19265">
                  <c:v>26.519740951048998</c:v>
                </c:pt>
                <c:pt idx="19266">
                  <c:v>26.5211175272727</c:v>
                </c:pt>
                <c:pt idx="19267">
                  <c:v>26.522494103496498</c:v>
                </c:pt>
                <c:pt idx="19268">
                  <c:v>26.5238706797203</c:v>
                </c:pt>
                <c:pt idx="19269">
                  <c:v>26.525247255944102</c:v>
                </c:pt>
                <c:pt idx="19270">
                  <c:v>26.5266238321678</c:v>
                </c:pt>
                <c:pt idx="19271">
                  <c:v>26.528000408391598</c:v>
                </c:pt>
                <c:pt idx="19272">
                  <c:v>26.5293769846154</c:v>
                </c:pt>
                <c:pt idx="19273">
                  <c:v>26.530753560839202</c:v>
                </c:pt>
                <c:pt idx="19274">
                  <c:v>26.5321301370629</c:v>
                </c:pt>
                <c:pt idx="19275">
                  <c:v>26.533506713286702</c:v>
                </c:pt>
                <c:pt idx="19276">
                  <c:v>26.5348832895105</c:v>
                </c:pt>
                <c:pt idx="19277">
                  <c:v>26.536259865734301</c:v>
                </c:pt>
                <c:pt idx="19278">
                  <c:v>26.537636441958</c:v>
                </c:pt>
                <c:pt idx="19279">
                  <c:v>26.539013018181802</c:v>
                </c:pt>
                <c:pt idx="19280">
                  <c:v>26.5403895944056</c:v>
                </c:pt>
                <c:pt idx="19281">
                  <c:v>26.541766170629401</c:v>
                </c:pt>
                <c:pt idx="19282">
                  <c:v>26.543142746853199</c:v>
                </c:pt>
                <c:pt idx="19283">
                  <c:v>26.544519323076901</c:v>
                </c:pt>
                <c:pt idx="19284">
                  <c:v>26.545895899300699</c:v>
                </c:pt>
                <c:pt idx="19285">
                  <c:v>26.547272475524501</c:v>
                </c:pt>
                <c:pt idx="19286">
                  <c:v>26.548649051748299</c:v>
                </c:pt>
                <c:pt idx="19287">
                  <c:v>26.550025627972001</c:v>
                </c:pt>
                <c:pt idx="19288">
                  <c:v>26.551402204195799</c:v>
                </c:pt>
                <c:pt idx="19289">
                  <c:v>26.552778780419601</c:v>
                </c:pt>
                <c:pt idx="19290">
                  <c:v>26.554155356643399</c:v>
                </c:pt>
                <c:pt idx="19291">
                  <c:v>26.555531932867101</c:v>
                </c:pt>
                <c:pt idx="19292">
                  <c:v>26.556908509090899</c:v>
                </c:pt>
                <c:pt idx="19293">
                  <c:v>26.558285085314701</c:v>
                </c:pt>
                <c:pt idx="19294">
                  <c:v>26.559661661538499</c:v>
                </c:pt>
                <c:pt idx="19295">
                  <c:v>26.561038237762201</c:v>
                </c:pt>
                <c:pt idx="19296">
                  <c:v>26.562414813985999</c:v>
                </c:pt>
                <c:pt idx="19297">
                  <c:v>26.563791390209801</c:v>
                </c:pt>
                <c:pt idx="19298">
                  <c:v>26.565167966433599</c:v>
                </c:pt>
                <c:pt idx="19299">
                  <c:v>26.566544542657301</c:v>
                </c:pt>
                <c:pt idx="19300">
                  <c:v>26.567921118881099</c:v>
                </c:pt>
                <c:pt idx="19301">
                  <c:v>26.5692976951049</c:v>
                </c:pt>
                <c:pt idx="19302">
                  <c:v>26.570674271328699</c:v>
                </c:pt>
                <c:pt idx="19303">
                  <c:v>26.5720508475525</c:v>
                </c:pt>
                <c:pt idx="19304">
                  <c:v>26.573427423776199</c:v>
                </c:pt>
                <c:pt idx="19305">
                  <c:v>26.574804</c:v>
                </c:pt>
                <c:pt idx="19306">
                  <c:v>26.576180576223798</c:v>
                </c:pt>
                <c:pt idx="19307">
                  <c:v>26.5775571524476</c:v>
                </c:pt>
                <c:pt idx="19308">
                  <c:v>26.578933728671299</c:v>
                </c:pt>
                <c:pt idx="19309">
                  <c:v>26.5803103048951</c:v>
                </c:pt>
                <c:pt idx="19310">
                  <c:v>26.581686881118902</c:v>
                </c:pt>
                <c:pt idx="19311">
                  <c:v>26.5830634573427</c:v>
                </c:pt>
                <c:pt idx="19312">
                  <c:v>26.584440033566398</c:v>
                </c:pt>
                <c:pt idx="19313">
                  <c:v>26.5858166097902</c:v>
                </c:pt>
                <c:pt idx="19314">
                  <c:v>26.587193186014002</c:v>
                </c:pt>
                <c:pt idx="19315">
                  <c:v>26.5885697622378</c:v>
                </c:pt>
                <c:pt idx="19316">
                  <c:v>26.589946338461498</c:v>
                </c:pt>
                <c:pt idx="19317">
                  <c:v>26.5913229146853</c:v>
                </c:pt>
                <c:pt idx="19318">
                  <c:v>26.592699490909101</c:v>
                </c:pt>
                <c:pt idx="19319">
                  <c:v>26.5940760671329</c:v>
                </c:pt>
                <c:pt idx="19320">
                  <c:v>26.595452643356602</c:v>
                </c:pt>
                <c:pt idx="19321">
                  <c:v>26.5968292195804</c:v>
                </c:pt>
                <c:pt idx="19322">
                  <c:v>26.598205795804201</c:v>
                </c:pt>
                <c:pt idx="19323">
                  <c:v>26.599582372027999</c:v>
                </c:pt>
                <c:pt idx="19324">
                  <c:v>26.600958948251701</c:v>
                </c:pt>
                <c:pt idx="19325">
                  <c:v>26.6023355244755</c:v>
                </c:pt>
                <c:pt idx="19326">
                  <c:v>26.603712100699301</c:v>
                </c:pt>
                <c:pt idx="19327">
                  <c:v>26.605088676923099</c:v>
                </c:pt>
                <c:pt idx="19328">
                  <c:v>26.606465253146901</c:v>
                </c:pt>
                <c:pt idx="19329">
                  <c:v>26.607841829370599</c:v>
                </c:pt>
                <c:pt idx="19330">
                  <c:v>26.609218405594401</c:v>
                </c:pt>
                <c:pt idx="19331">
                  <c:v>26.610594981818199</c:v>
                </c:pt>
                <c:pt idx="19332">
                  <c:v>26.611971558042001</c:v>
                </c:pt>
                <c:pt idx="19333">
                  <c:v>26.613348134265699</c:v>
                </c:pt>
                <c:pt idx="19334">
                  <c:v>26.614724710489501</c:v>
                </c:pt>
                <c:pt idx="19335">
                  <c:v>26.616101286713299</c:v>
                </c:pt>
                <c:pt idx="19336">
                  <c:v>26.6174778629371</c:v>
                </c:pt>
                <c:pt idx="19337">
                  <c:v>26.618854439160799</c:v>
                </c:pt>
                <c:pt idx="19338">
                  <c:v>26.620231015384601</c:v>
                </c:pt>
                <c:pt idx="19339">
                  <c:v>26.621607591608399</c:v>
                </c:pt>
                <c:pt idx="19340">
                  <c:v>26.6229841678322</c:v>
                </c:pt>
                <c:pt idx="19341">
                  <c:v>26.624360744055899</c:v>
                </c:pt>
                <c:pt idx="19342">
                  <c:v>26.625737320279701</c:v>
                </c:pt>
                <c:pt idx="19343">
                  <c:v>26.627113896503499</c:v>
                </c:pt>
                <c:pt idx="19344">
                  <c:v>26.6284904727273</c:v>
                </c:pt>
                <c:pt idx="19345">
                  <c:v>26.629867048951098</c:v>
                </c:pt>
                <c:pt idx="19346">
                  <c:v>26.6312436251748</c:v>
                </c:pt>
                <c:pt idx="19347">
                  <c:v>26.632620201398598</c:v>
                </c:pt>
                <c:pt idx="19348">
                  <c:v>26.6339967776224</c:v>
                </c:pt>
                <c:pt idx="19349">
                  <c:v>26.635373353846202</c:v>
                </c:pt>
                <c:pt idx="19350">
                  <c:v>26.6367499300699</c:v>
                </c:pt>
                <c:pt idx="19351">
                  <c:v>26.638126506293698</c:v>
                </c:pt>
                <c:pt idx="19352">
                  <c:v>26.6395030825175</c:v>
                </c:pt>
                <c:pt idx="19353">
                  <c:v>26.640879658741301</c:v>
                </c:pt>
                <c:pt idx="19354">
                  <c:v>26.642256234965</c:v>
                </c:pt>
                <c:pt idx="19355">
                  <c:v>26.643632811188802</c:v>
                </c:pt>
                <c:pt idx="19356">
                  <c:v>26.6450093874126</c:v>
                </c:pt>
                <c:pt idx="19357">
                  <c:v>26.646385963636401</c:v>
                </c:pt>
                <c:pt idx="19358">
                  <c:v>26.6477625398601</c:v>
                </c:pt>
                <c:pt idx="19359">
                  <c:v>26.649139116083902</c:v>
                </c:pt>
                <c:pt idx="19360">
                  <c:v>26.6505156923077</c:v>
                </c:pt>
                <c:pt idx="19361">
                  <c:v>26.651892268531501</c:v>
                </c:pt>
                <c:pt idx="19362">
                  <c:v>26.653268844755299</c:v>
                </c:pt>
                <c:pt idx="19363">
                  <c:v>26.654645420979001</c:v>
                </c:pt>
                <c:pt idx="19364">
                  <c:v>26.656021997202799</c:v>
                </c:pt>
                <c:pt idx="19365">
                  <c:v>26.657398573426601</c:v>
                </c:pt>
                <c:pt idx="19366">
                  <c:v>26.658775149650399</c:v>
                </c:pt>
                <c:pt idx="19367">
                  <c:v>26.660151725874101</c:v>
                </c:pt>
                <c:pt idx="19368">
                  <c:v>26.661528302097899</c:v>
                </c:pt>
                <c:pt idx="19369">
                  <c:v>26.662904878321701</c:v>
                </c:pt>
                <c:pt idx="19370">
                  <c:v>26.664281454545499</c:v>
                </c:pt>
                <c:pt idx="19371">
                  <c:v>26.665658030769201</c:v>
                </c:pt>
                <c:pt idx="19372">
                  <c:v>26.667034606992999</c:v>
                </c:pt>
                <c:pt idx="19373">
                  <c:v>26.668411183216801</c:v>
                </c:pt>
                <c:pt idx="19374">
                  <c:v>26.669787759440599</c:v>
                </c:pt>
                <c:pt idx="19375">
                  <c:v>26.671164335664301</c:v>
                </c:pt>
                <c:pt idx="19376">
                  <c:v>26.672540911888099</c:v>
                </c:pt>
                <c:pt idx="19377">
                  <c:v>26.673917488111901</c:v>
                </c:pt>
                <c:pt idx="19378">
                  <c:v>26.675294064335699</c:v>
                </c:pt>
                <c:pt idx="19379">
                  <c:v>26.676670640559401</c:v>
                </c:pt>
                <c:pt idx="19380">
                  <c:v>26.678047216783199</c:v>
                </c:pt>
                <c:pt idx="19381">
                  <c:v>26.679423793007</c:v>
                </c:pt>
                <c:pt idx="19382">
                  <c:v>26.680800369230798</c:v>
                </c:pt>
                <c:pt idx="19383">
                  <c:v>26.6821769454546</c:v>
                </c:pt>
                <c:pt idx="19384">
                  <c:v>26.683553521678299</c:v>
                </c:pt>
                <c:pt idx="19385">
                  <c:v>26.6849300979021</c:v>
                </c:pt>
                <c:pt idx="19386">
                  <c:v>26.686306674125898</c:v>
                </c:pt>
                <c:pt idx="19387">
                  <c:v>26.6876832503497</c:v>
                </c:pt>
                <c:pt idx="19388">
                  <c:v>26.689059826573398</c:v>
                </c:pt>
                <c:pt idx="19389">
                  <c:v>26.6904364027972</c:v>
                </c:pt>
                <c:pt idx="19390">
                  <c:v>26.691812979021002</c:v>
                </c:pt>
                <c:pt idx="19391">
                  <c:v>26.6931895552448</c:v>
                </c:pt>
                <c:pt idx="19392">
                  <c:v>26.694566131468498</c:v>
                </c:pt>
                <c:pt idx="19393">
                  <c:v>26.6959427076923</c:v>
                </c:pt>
                <c:pt idx="19394">
                  <c:v>26.697319283916102</c:v>
                </c:pt>
                <c:pt idx="19395">
                  <c:v>26.6986958601399</c:v>
                </c:pt>
                <c:pt idx="19396">
                  <c:v>26.700072436363602</c:v>
                </c:pt>
                <c:pt idx="19397">
                  <c:v>26.7014490125874</c:v>
                </c:pt>
                <c:pt idx="19398">
                  <c:v>26.702825588811201</c:v>
                </c:pt>
                <c:pt idx="19399">
                  <c:v>26.704202165034999</c:v>
                </c:pt>
                <c:pt idx="19400">
                  <c:v>26.705578741258702</c:v>
                </c:pt>
                <c:pt idx="19401">
                  <c:v>26.7069553174825</c:v>
                </c:pt>
                <c:pt idx="19402">
                  <c:v>26.708331893706301</c:v>
                </c:pt>
                <c:pt idx="19403">
                  <c:v>26.709708469930099</c:v>
                </c:pt>
                <c:pt idx="19404">
                  <c:v>26.711085046153801</c:v>
                </c:pt>
                <c:pt idx="19405">
                  <c:v>26.712461622377599</c:v>
                </c:pt>
                <c:pt idx="19406">
                  <c:v>26.713838198601401</c:v>
                </c:pt>
                <c:pt idx="19407">
                  <c:v>26.715214774825199</c:v>
                </c:pt>
                <c:pt idx="19408">
                  <c:v>26.716591351049001</c:v>
                </c:pt>
                <c:pt idx="19409">
                  <c:v>26.717967927272699</c:v>
                </c:pt>
                <c:pt idx="19410">
                  <c:v>26.719344503496501</c:v>
                </c:pt>
                <c:pt idx="19411">
                  <c:v>26.720721079720299</c:v>
                </c:pt>
                <c:pt idx="19412">
                  <c:v>26.722097655944101</c:v>
                </c:pt>
                <c:pt idx="19413">
                  <c:v>26.723474232167799</c:v>
                </c:pt>
                <c:pt idx="19414">
                  <c:v>26.724850808391601</c:v>
                </c:pt>
                <c:pt idx="19415">
                  <c:v>26.726227384615399</c:v>
                </c:pt>
                <c:pt idx="19416">
                  <c:v>26.7276039608392</c:v>
                </c:pt>
                <c:pt idx="19417">
                  <c:v>26.728980537062899</c:v>
                </c:pt>
                <c:pt idx="19418">
                  <c:v>26.730357113286701</c:v>
                </c:pt>
                <c:pt idx="19419">
                  <c:v>26.731733689510499</c:v>
                </c:pt>
                <c:pt idx="19420">
                  <c:v>26.7331102657343</c:v>
                </c:pt>
                <c:pt idx="19421">
                  <c:v>26.734486841957999</c:v>
                </c:pt>
                <c:pt idx="19422">
                  <c:v>26.7358634181818</c:v>
                </c:pt>
                <c:pt idx="19423">
                  <c:v>26.737239994405599</c:v>
                </c:pt>
                <c:pt idx="19424">
                  <c:v>26.7386165706294</c:v>
                </c:pt>
                <c:pt idx="19425">
                  <c:v>26.739993146853099</c:v>
                </c:pt>
                <c:pt idx="19426">
                  <c:v>26.7413697230769</c:v>
                </c:pt>
                <c:pt idx="19427">
                  <c:v>26.742746299300698</c:v>
                </c:pt>
                <c:pt idx="19428">
                  <c:v>26.7441228755245</c:v>
                </c:pt>
                <c:pt idx="19429">
                  <c:v>26.745499451748302</c:v>
                </c:pt>
                <c:pt idx="19430">
                  <c:v>26.746876027972</c:v>
                </c:pt>
                <c:pt idx="19431">
                  <c:v>26.748252604195802</c:v>
                </c:pt>
                <c:pt idx="19432">
                  <c:v>26.7496291804196</c:v>
                </c:pt>
                <c:pt idx="19433">
                  <c:v>26.751005756643401</c:v>
                </c:pt>
                <c:pt idx="19434">
                  <c:v>26.7523823328671</c:v>
                </c:pt>
                <c:pt idx="19435">
                  <c:v>26.753758909090902</c:v>
                </c:pt>
                <c:pt idx="19436">
                  <c:v>26.7551354853147</c:v>
                </c:pt>
                <c:pt idx="19437">
                  <c:v>26.756512061538501</c:v>
                </c:pt>
                <c:pt idx="19438">
                  <c:v>26.7578886377622</c:v>
                </c:pt>
                <c:pt idx="19439">
                  <c:v>26.759265213986001</c:v>
                </c:pt>
                <c:pt idx="19440">
                  <c:v>26.760641790209799</c:v>
                </c:pt>
                <c:pt idx="19441">
                  <c:v>26.762018366433601</c:v>
                </c:pt>
                <c:pt idx="19442">
                  <c:v>26.7633949426573</c:v>
                </c:pt>
                <c:pt idx="19443">
                  <c:v>26.764771518881101</c:v>
                </c:pt>
                <c:pt idx="19444">
                  <c:v>26.766148095104899</c:v>
                </c:pt>
                <c:pt idx="19445">
                  <c:v>26.767524671328701</c:v>
                </c:pt>
                <c:pt idx="19446">
                  <c:v>26.768901247552499</c:v>
                </c:pt>
                <c:pt idx="19447">
                  <c:v>26.770277823776201</c:v>
                </c:pt>
                <c:pt idx="19448">
                  <c:v>26.771654399999999</c:v>
                </c:pt>
                <c:pt idx="19449">
                  <c:v>26.773030976223801</c:v>
                </c:pt>
                <c:pt idx="19450">
                  <c:v>26.774407552447599</c:v>
                </c:pt>
                <c:pt idx="19451">
                  <c:v>26.775784128671301</c:v>
                </c:pt>
                <c:pt idx="19452">
                  <c:v>26.777160704895099</c:v>
                </c:pt>
                <c:pt idx="19453">
                  <c:v>26.778537281118901</c:v>
                </c:pt>
                <c:pt idx="19454">
                  <c:v>26.779913857342699</c:v>
                </c:pt>
                <c:pt idx="19455">
                  <c:v>26.781290433566401</c:v>
                </c:pt>
                <c:pt idx="19456">
                  <c:v>26.782667009790199</c:v>
                </c:pt>
                <c:pt idx="19457">
                  <c:v>26.784043586014</c:v>
                </c:pt>
                <c:pt idx="19458">
                  <c:v>26.785420162237799</c:v>
                </c:pt>
                <c:pt idx="19459">
                  <c:v>26.786796738461501</c:v>
                </c:pt>
                <c:pt idx="19460">
                  <c:v>26.788173314685299</c:v>
                </c:pt>
                <c:pt idx="19461">
                  <c:v>26.7895498909091</c:v>
                </c:pt>
                <c:pt idx="19462">
                  <c:v>26.790926467132898</c:v>
                </c:pt>
                <c:pt idx="19463">
                  <c:v>26.7923030433567</c:v>
                </c:pt>
                <c:pt idx="19464">
                  <c:v>26.793679619580399</c:v>
                </c:pt>
                <c:pt idx="19465">
                  <c:v>26.7950561958042</c:v>
                </c:pt>
                <c:pt idx="19466">
                  <c:v>26.796432772027998</c:v>
                </c:pt>
                <c:pt idx="19467">
                  <c:v>26.7978093482518</c:v>
                </c:pt>
                <c:pt idx="19468">
                  <c:v>26.799185924475498</c:v>
                </c:pt>
                <c:pt idx="19469">
                  <c:v>26.8005625006993</c:v>
                </c:pt>
                <c:pt idx="19470">
                  <c:v>26.801939076923102</c:v>
                </c:pt>
                <c:pt idx="19471">
                  <c:v>26.8033156531469</c:v>
                </c:pt>
                <c:pt idx="19472">
                  <c:v>26.804692229370598</c:v>
                </c:pt>
                <c:pt idx="19473">
                  <c:v>26.8060688055944</c:v>
                </c:pt>
                <c:pt idx="19474">
                  <c:v>26.807445381818201</c:v>
                </c:pt>
                <c:pt idx="19475">
                  <c:v>26.808821958042</c:v>
                </c:pt>
                <c:pt idx="19476">
                  <c:v>26.810198534265702</c:v>
                </c:pt>
                <c:pt idx="19477">
                  <c:v>26.8115751104895</c:v>
                </c:pt>
                <c:pt idx="19478">
                  <c:v>26.812951686713301</c:v>
                </c:pt>
                <c:pt idx="19479">
                  <c:v>26.814328262937099</c:v>
                </c:pt>
                <c:pt idx="19480">
                  <c:v>26.815704839160801</c:v>
                </c:pt>
                <c:pt idx="19481">
                  <c:v>26.8170814153846</c:v>
                </c:pt>
                <c:pt idx="19482">
                  <c:v>26.818457991608401</c:v>
                </c:pt>
                <c:pt idx="19483">
                  <c:v>26.819834567832199</c:v>
                </c:pt>
                <c:pt idx="19484">
                  <c:v>26.821211144055901</c:v>
                </c:pt>
                <c:pt idx="19485">
                  <c:v>26.822587720279699</c:v>
                </c:pt>
                <c:pt idx="19486">
                  <c:v>26.823964296503501</c:v>
                </c:pt>
                <c:pt idx="19487">
                  <c:v>26.825340872727299</c:v>
                </c:pt>
                <c:pt idx="19488">
                  <c:v>26.826717448951101</c:v>
                </c:pt>
                <c:pt idx="19489">
                  <c:v>26.828094025174799</c:v>
                </c:pt>
                <c:pt idx="19490">
                  <c:v>26.829470601398601</c:v>
                </c:pt>
                <c:pt idx="19491">
                  <c:v>26.830847177622399</c:v>
                </c:pt>
                <c:pt idx="19492">
                  <c:v>26.832223753846201</c:v>
                </c:pt>
                <c:pt idx="19493">
                  <c:v>26.833600330069899</c:v>
                </c:pt>
                <c:pt idx="19494">
                  <c:v>26.834976906293701</c:v>
                </c:pt>
                <c:pt idx="19495">
                  <c:v>26.836353482517499</c:v>
                </c:pt>
                <c:pt idx="19496">
                  <c:v>26.8377300587413</c:v>
                </c:pt>
                <c:pt idx="19497">
                  <c:v>26.839106634964999</c:v>
                </c:pt>
                <c:pt idx="19498">
                  <c:v>26.840483211188801</c:v>
                </c:pt>
                <c:pt idx="19499">
                  <c:v>26.841859787412599</c:v>
                </c:pt>
                <c:pt idx="19500">
                  <c:v>26.8432363636364</c:v>
                </c:pt>
                <c:pt idx="19501">
                  <c:v>26.844612939860099</c:v>
                </c:pt>
                <c:pt idx="19502">
                  <c:v>26.8459895160839</c:v>
                </c:pt>
                <c:pt idx="19503">
                  <c:v>26.847366092307698</c:v>
                </c:pt>
                <c:pt idx="19504">
                  <c:v>26.8487426685315</c:v>
                </c:pt>
                <c:pt idx="19505">
                  <c:v>26.850119244755302</c:v>
                </c:pt>
                <c:pt idx="19506">
                  <c:v>26.851495820979</c:v>
                </c:pt>
                <c:pt idx="19507">
                  <c:v>26.852872397202798</c:v>
                </c:pt>
                <c:pt idx="19508">
                  <c:v>26.8542489734266</c:v>
                </c:pt>
                <c:pt idx="19509">
                  <c:v>26.855625549650401</c:v>
                </c:pt>
                <c:pt idx="19510">
                  <c:v>26.8570021258741</c:v>
                </c:pt>
                <c:pt idx="19511">
                  <c:v>26.858378702097902</c:v>
                </c:pt>
                <c:pt idx="19512">
                  <c:v>26.8597552783217</c:v>
                </c:pt>
                <c:pt idx="19513">
                  <c:v>26.861131854545501</c:v>
                </c:pt>
                <c:pt idx="19514">
                  <c:v>26.8625084307692</c:v>
                </c:pt>
                <c:pt idx="19515">
                  <c:v>26.863885006993002</c:v>
                </c:pt>
                <c:pt idx="19516">
                  <c:v>26.8652615832168</c:v>
                </c:pt>
                <c:pt idx="19517">
                  <c:v>26.866638159440601</c:v>
                </c:pt>
                <c:pt idx="19518">
                  <c:v>26.8680147356643</c:v>
                </c:pt>
                <c:pt idx="19519">
                  <c:v>26.869391311888101</c:v>
                </c:pt>
                <c:pt idx="19520">
                  <c:v>26.870767888111899</c:v>
                </c:pt>
                <c:pt idx="19521">
                  <c:v>26.872144464335701</c:v>
                </c:pt>
                <c:pt idx="19522">
                  <c:v>26.8735210405594</c:v>
                </c:pt>
                <c:pt idx="19523">
                  <c:v>26.874897616783201</c:v>
                </c:pt>
                <c:pt idx="19524">
                  <c:v>26.876274193006999</c:v>
                </c:pt>
                <c:pt idx="19525">
                  <c:v>26.877650769230801</c:v>
                </c:pt>
                <c:pt idx="19526">
                  <c:v>26.879027345454499</c:v>
                </c:pt>
                <c:pt idx="19527">
                  <c:v>26.880403921678301</c:v>
                </c:pt>
                <c:pt idx="19528">
                  <c:v>26.881780497902099</c:v>
                </c:pt>
                <c:pt idx="19529">
                  <c:v>26.883157074125901</c:v>
                </c:pt>
                <c:pt idx="19530">
                  <c:v>26.884533650349699</c:v>
                </c:pt>
                <c:pt idx="19531">
                  <c:v>26.885910226573401</c:v>
                </c:pt>
                <c:pt idx="19532">
                  <c:v>26.887286802797199</c:v>
                </c:pt>
                <c:pt idx="19533">
                  <c:v>26.888663379021001</c:v>
                </c:pt>
                <c:pt idx="19534">
                  <c:v>26.890039955244799</c:v>
                </c:pt>
                <c:pt idx="19535">
                  <c:v>26.891416531468501</c:v>
                </c:pt>
                <c:pt idx="19536">
                  <c:v>26.892793107692299</c:v>
                </c:pt>
                <c:pt idx="19537">
                  <c:v>26.8941696839161</c:v>
                </c:pt>
                <c:pt idx="19538">
                  <c:v>26.895546260139898</c:v>
                </c:pt>
                <c:pt idx="19539">
                  <c:v>26.896922836363601</c:v>
                </c:pt>
                <c:pt idx="19540">
                  <c:v>26.898299412587399</c:v>
                </c:pt>
                <c:pt idx="19541">
                  <c:v>26.8996759888112</c:v>
                </c:pt>
                <c:pt idx="19542">
                  <c:v>26.901052565034998</c:v>
                </c:pt>
                <c:pt idx="19543">
                  <c:v>26.9024291412587</c:v>
                </c:pt>
                <c:pt idx="19544">
                  <c:v>26.903805717482498</c:v>
                </c:pt>
                <c:pt idx="19545">
                  <c:v>26.9051822937063</c:v>
                </c:pt>
                <c:pt idx="19546">
                  <c:v>26.906558869930102</c:v>
                </c:pt>
                <c:pt idx="19547">
                  <c:v>26.9079354461539</c:v>
                </c:pt>
                <c:pt idx="19548">
                  <c:v>26.909312022377598</c:v>
                </c:pt>
                <c:pt idx="19549">
                  <c:v>26.9106885986014</c:v>
                </c:pt>
                <c:pt idx="19550">
                  <c:v>26.912065174825202</c:v>
                </c:pt>
                <c:pt idx="19551">
                  <c:v>26.913441751049</c:v>
                </c:pt>
                <c:pt idx="19552">
                  <c:v>26.914818327272702</c:v>
                </c:pt>
                <c:pt idx="19553">
                  <c:v>26.9161949034965</c:v>
                </c:pt>
                <c:pt idx="19554">
                  <c:v>26.917571479720301</c:v>
                </c:pt>
                <c:pt idx="19555">
                  <c:v>26.918948055944099</c:v>
                </c:pt>
                <c:pt idx="19556">
                  <c:v>26.920324632167802</c:v>
                </c:pt>
                <c:pt idx="19557">
                  <c:v>26.9217012083916</c:v>
                </c:pt>
                <c:pt idx="19558">
                  <c:v>26.923077784615401</c:v>
                </c:pt>
                <c:pt idx="19559">
                  <c:v>26.924454360839199</c:v>
                </c:pt>
                <c:pt idx="19560">
                  <c:v>26.925830937062901</c:v>
                </c:pt>
                <c:pt idx="19561">
                  <c:v>26.927207513286699</c:v>
                </c:pt>
                <c:pt idx="19562">
                  <c:v>26.928584089510501</c:v>
                </c:pt>
                <c:pt idx="19563">
                  <c:v>26.929960665734299</c:v>
                </c:pt>
                <c:pt idx="19564">
                  <c:v>26.931337241958001</c:v>
                </c:pt>
                <c:pt idx="19565">
                  <c:v>26.932713818181799</c:v>
                </c:pt>
                <c:pt idx="19566">
                  <c:v>26.934090394405601</c:v>
                </c:pt>
                <c:pt idx="19567">
                  <c:v>26.935466970629399</c:v>
                </c:pt>
                <c:pt idx="19568">
                  <c:v>26.936843546853201</c:v>
                </c:pt>
                <c:pt idx="19569">
                  <c:v>26.938220123076899</c:v>
                </c:pt>
                <c:pt idx="19570">
                  <c:v>26.939596699300701</c:v>
                </c:pt>
                <c:pt idx="19571">
                  <c:v>26.940973275524499</c:v>
                </c:pt>
                <c:pt idx="19572">
                  <c:v>26.9423498517483</c:v>
                </c:pt>
                <c:pt idx="19573">
                  <c:v>26.943726427971999</c:v>
                </c:pt>
                <c:pt idx="19574">
                  <c:v>26.945103004195801</c:v>
                </c:pt>
                <c:pt idx="19575">
                  <c:v>26.946479580419599</c:v>
                </c:pt>
                <c:pt idx="19576">
                  <c:v>26.9478561566434</c:v>
                </c:pt>
                <c:pt idx="19577">
                  <c:v>26.949232732867099</c:v>
                </c:pt>
                <c:pt idx="19578">
                  <c:v>26.9506093090909</c:v>
                </c:pt>
                <c:pt idx="19579">
                  <c:v>26.951985885314699</c:v>
                </c:pt>
                <c:pt idx="19580">
                  <c:v>26.9533624615385</c:v>
                </c:pt>
                <c:pt idx="19581">
                  <c:v>26.954739037762199</c:v>
                </c:pt>
                <c:pt idx="19582">
                  <c:v>26.956115613986</c:v>
                </c:pt>
                <c:pt idx="19583">
                  <c:v>26.957492190209798</c:v>
                </c:pt>
                <c:pt idx="19584">
                  <c:v>26.9588687664336</c:v>
                </c:pt>
                <c:pt idx="19585">
                  <c:v>26.960245342657299</c:v>
                </c:pt>
                <c:pt idx="19586">
                  <c:v>26.9616219188811</c:v>
                </c:pt>
                <c:pt idx="19587">
                  <c:v>26.962998495104902</c:v>
                </c:pt>
                <c:pt idx="19588">
                  <c:v>26.9643750713287</c:v>
                </c:pt>
                <c:pt idx="19589">
                  <c:v>26.965751647552501</c:v>
                </c:pt>
                <c:pt idx="19590">
                  <c:v>26.9671282237762</c:v>
                </c:pt>
                <c:pt idx="19591">
                  <c:v>26.968504800000002</c:v>
                </c:pt>
                <c:pt idx="19592">
                  <c:v>26.9698813762238</c:v>
                </c:pt>
                <c:pt idx="19593">
                  <c:v>26.971257952447601</c:v>
                </c:pt>
                <c:pt idx="19594">
                  <c:v>26.9726345286713</c:v>
                </c:pt>
                <c:pt idx="19595">
                  <c:v>26.974011104895101</c:v>
                </c:pt>
                <c:pt idx="19596">
                  <c:v>26.9753876811189</c:v>
                </c:pt>
                <c:pt idx="19597">
                  <c:v>26.976764257342701</c:v>
                </c:pt>
                <c:pt idx="19598">
                  <c:v>26.9781408335664</c:v>
                </c:pt>
                <c:pt idx="19599">
                  <c:v>26.979517409790201</c:v>
                </c:pt>
                <c:pt idx="19600">
                  <c:v>26.980893986013999</c:v>
                </c:pt>
                <c:pt idx="19601">
                  <c:v>26.982270562237801</c:v>
                </c:pt>
                <c:pt idx="19602">
                  <c:v>26.9836471384615</c:v>
                </c:pt>
                <c:pt idx="19603">
                  <c:v>26.985023714685301</c:v>
                </c:pt>
                <c:pt idx="19604">
                  <c:v>26.986400290909099</c:v>
                </c:pt>
                <c:pt idx="19605">
                  <c:v>26.987776867132901</c:v>
                </c:pt>
                <c:pt idx="19606">
                  <c:v>26.989153443356599</c:v>
                </c:pt>
                <c:pt idx="19607">
                  <c:v>26.990530019580401</c:v>
                </c:pt>
                <c:pt idx="19608">
                  <c:v>26.991906595804199</c:v>
                </c:pt>
                <c:pt idx="19609">
                  <c:v>26.993283172028001</c:v>
                </c:pt>
                <c:pt idx="19610">
                  <c:v>26.994659748251799</c:v>
                </c:pt>
                <c:pt idx="19611">
                  <c:v>26.996036324475501</c:v>
                </c:pt>
                <c:pt idx="19612">
                  <c:v>26.997412900699299</c:v>
                </c:pt>
                <c:pt idx="19613">
                  <c:v>26.9987894769231</c:v>
                </c:pt>
                <c:pt idx="19614">
                  <c:v>27.000166053146899</c:v>
                </c:pt>
                <c:pt idx="19615">
                  <c:v>27.001542629370601</c:v>
                </c:pt>
                <c:pt idx="19616">
                  <c:v>27.002919205594399</c:v>
                </c:pt>
                <c:pt idx="19617">
                  <c:v>27.0042957818182</c:v>
                </c:pt>
                <c:pt idx="19618">
                  <c:v>27.005672358041998</c:v>
                </c:pt>
                <c:pt idx="19619">
                  <c:v>27.007048934265701</c:v>
                </c:pt>
                <c:pt idx="19620">
                  <c:v>27.008425510489499</c:v>
                </c:pt>
                <c:pt idx="19621">
                  <c:v>27.0098020867133</c:v>
                </c:pt>
                <c:pt idx="19622">
                  <c:v>27.011178662937098</c:v>
                </c:pt>
                <c:pt idx="19623">
                  <c:v>27.0125552391608</c:v>
                </c:pt>
                <c:pt idx="19624">
                  <c:v>27.013931815384598</c:v>
                </c:pt>
                <c:pt idx="19625">
                  <c:v>27.0153083916084</c:v>
                </c:pt>
                <c:pt idx="19626">
                  <c:v>27.016684967832202</c:v>
                </c:pt>
                <c:pt idx="19627">
                  <c:v>27.0180615440559</c:v>
                </c:pt>
                <c:pt idx="19628">
                  <c:v>27.019438120279698</c:v>
                </c:pt>
                <c:pt idx="19629">
                  <c:v>27.0208146965035</c:v>
                </c:pt>
                <c:pt idx="19630">
                  <c:v>27.022191272727301</c:v>
                </c:pt>
                <c:pt idx="19631">
                  <c:v>27.0235678489511</c:v>
                </c:pt>
                <c:pt idx="19632">
                  <c:v>27.024944425174802</c:v>
                </c:pt>
                <c:pt idx="19633">
                  <c:v>27.0263210013986</c:v>
                </c:pt>
                <c:pt idx="19634">
                  <c:v>27.027697577622401</c:v>
                </c:pt>
                <c:pt idx="19635">
                  <c:v>27.029074153846199</c:v>
                </c:pt>
                <c:pt idx="19636">
                  <c:v>27.030450730069902</c:v>
                </c:pt>
                <c:pt idx="19637">
                  <c:v>27.0318273062937</c:v>
                </c:pt>
                <c:pt idx="19638">
                  <c:v>27.033203882517501</c:v>
                </c:pt>
                <c:pt idx="19639">
                  <c:v>27.034580458741299</c:v>
                </c:pt>
                <c:pt idx="19640">
                  <c:v>27.035957034965001</c:v>
                </c:pt>
                <c:pt idx="19641">
                  <c:v>27.037333611188799</c:v>
                </c:pt>
                <c:pt idx="19642">
                  <c:v>27.038710187412601</c:v>
                </c:pt>
                <c:pt idx="19643">
                  <c:v>27.040086763636399</c:v>
                </c:pt>
                <c:pt idx="19644">
                  <c:v>27.041463339860101</c:v>
                </c:pt>
                <c:pt idx="19645">
                  <c:v>27.042839916083899</c:v>
                </c:pt>
                <c:pt idx="19646">
                  <c:v>27.044216492307701</c:v>
                </c:pt>
                <c:pt idx="19647">
                  <c:v>27.045593068531499</c:v>
                </c:pt>
                <c:pt idx="19648">
                  <c:v>27.046969644755201</c:v>
                </c:pt>
                <c:pt idx="19649">
                  <c:v>27.048346220978999</c:v>
                </c:pt>
                <c:pt idx="19650">
                  <c:v>27.049722797202801</c:v>
                </c:pt>
                <c:pt idx="19651">
                  <c:v>27.051099373426599</c:v>
                </c:pt>
                <c:pt idx="19652">
                  <c:v>27.0524759496504</c:v>
                </c:pt>
                <c:pt idx="19653">
                  <c:v>27.053852525874099</c:v>
                </c:pt>
                <c:pt idx="19654">
                  <c:v>27.055229102097901</c:v>
                </c:pt>
                <c:pt idx="19655">
                  <c:v>27.056605678321699</c:v>
                </c:pt>
                <c:pt idx="19656">
                  <c:v>27.0579822545455</c:v>
                </c:pt>
                <c:pt idx="19657">
                  <c:v>27.059358830769199</c:v>
                </c:pt>
                <c:pt idx="19658">
                  <c:v>27.060735406993</c:v>
                </c:pt>
                <c:pt idx="19659">
                  <c:v>27.062111983216798</c:v>
                </c:pt>
                <c:pt idx="19660">
                  <c:v>27.0634885594406</c:v>
                </c:pt>
                <c:pt idx="19661">
                  <c:v>27.064865135664299</c:v>
                </c:pt>
                <c:pt idx="19662">
                  <c:v>27.0662417118881</c:v>
                </c:pt>
                <c:pt idx="19663">
                  <c:v>27.067618288111898</c:v>
                </c:pt>
                <c:pt idx="19664">
                  <c:v>27.0689948643357</c:v>
                </c:pt>
                <c:pt idx="19665">
                  <c:v>27.070371440559398</c:v>
                </c:pt>
                <c:pt idx="19666">
                  <c:v>27.0717480167832</c:v>
                </c:pt>
                <c:pt idx="19667">
                  <c:v>27.073124593007002</c:v>
                </c:pt>
                <c:pt idx="19668">
                  <c:v>27.0745011692308</c:v>
                </c:pt>
                <c:pt idx="19669">
                  <c:v>27.075877745454601</c:v>
                </c:pt>
                <c:pt idx="19670">
                  <c:v>27.0772543216783</c:v>
                </c:pt>
                <c:pt idx="19671">
                  <c:v>27.078630897902102</c:v>
                </c:pt>
                <c:pt idx="19672">
                  <c:v>27.0800074741259</c:v>
                </c:pt>
                <c:pt idx="19673">
                  <c:v>27.081384050349701</c:v>
                </c:pt>
                <c:pt idx="19674">
                  <c:v>27.0827606265734</c:v>
                </c:pt>
                <c:pt idx="19675">
                  <c:v>27.084137202797201</c:v>
                </c:pt>
                <c:pt idx="19676">
                  <c:v>27.085513779020999</c:v>
                </c:pt>
                <c:pt idx="19677">
                  <c:v>27.086890355244801</c:v>
                </c:pt>
                <c:pt idx="19678">
                  <c:v>27.0882669314685</c:v>
                </c:pt>
                <c:pt idx="19679">
                  <c:v>27.089643507692301</c:v>
                </c:pt>
                <c:pt idx="19680">
                  <c:v>27.091020083916099</c:v>
                </c:pt>
                <c:pt idx="19681">
                  <c:v>27.092396660139901</c:v>
                </c:pt>
                <c:pt idx="19682">
                  <c:v>27.093773236363599</c:v>
                </c:pt>
                <c:pt idx="19683">
                  <c:v>27.095149812587401</c:v>
                </c:pt>
                <c:pt idx="19684">
                  <c:v>27.096526388811199</c:v>
                </c:pt>
                <c:pt idx="19685">
                  <c:v>27.097902965035001</c:v>
                </c:pt>
                <c:pt idx="19686">
                  <c:v>27.099279541258699</c:v>
                </c:pt>
                <c:pt idx="19687">
                  <c:v>27.100656117482501</c:v>
                </c:pt>
                <c:pt idx="19688">
                  <c:v>27.102032693706299</c:v>
                </c:pt>
                <c:pt idx="19689">
                  <c:v>27.103409269930101</c:v>
                </c:pt>
                <c:pt idx="19690">
                  <c:v>27.104785846153899</c:v>
                </c:pt>
                <c:pt idx="19691">
                  <c:v>27.106162422377601</c:v>
                </c:pt>
                <c:pt idx="19692">
                  <c:v>27.107538998601399</c:v>
                </c:pt>
                <c:pt idx="19693">
                  <c:v>27.1089155748252</c:v>
                </c:pt>
                <c:pt idx="19694">
                  <c:v>27.110292151048998</c:v>
                </c:pt>
                <c:pt idx="19695">
                  <c:v>27.111668727272701</c:v>
                </c:pt>
                <c:pt idx="19696">
                  <c:v>27.113045303496499</c:v>
                </c:pt>
                <c:pt idx="19697">
                  <c:v>27.1144218797203</c:v>
                </c:pt>
                <c:pt idx="19698">
                  <c:v>27.115798455944098</c:v>
                </c:pt>
                <c:pt idx="19699">
                  <c:v>27.1171750321678</c:v>
                </c:pt>
                <c:pt idx="19700">
                  <c:v>27.118551608391599</c:v>
                </c:pt>
                <c:pt idx="19701">
                  <c:v>27.1199281846154</c:v>
                </c:pt>
                <c:pt idx="19702">
                  <c:v>27.121304760839202</c:v>
                </c:pt>
                <c:pt idx="19703">
                  <c:v>27.1226813370629</c:v>
                </c:pt>
                <c:pt idx="19704">
                  <c:v>27.124057913286698</c:v>
                </c:pt>
                <c:pt idx="19705">
                  <c:v>27.1254344895105</c:v>
                </c:pt>
                <c:pt idx="19706">
                  <c:v>27.126811065734302</c:v>
                </c:pt>
                <c:pt idx="19707">
                  <c:v>27.128187641958</c:v>
                </c:pt>
                <c:pt idx="19708">
                  <c:v>27.129564218181802</c:v>
                </c:pt>
                <c:pt idx="19709">
                  <c:v>27.1309407944056</c:v>
                </c:pt>
                <c:pt idx="19710">
                  <c:v>27.132317370629401</c:v>
                </c:pt>
                <c:pt idx="19711">
                  <c:v>27.133693946853199</c:v>
                </c:pt>
                <c:pt idx="19712">
                  <c:v>27.135070523076902</c:v>
                </c:pt>
                <c:pt idx="19713">
                  <c:v>27.1364470993007</c:v>
                </c:pt>
                <c:pt idx="19714">
                  <c:v>27.137823675524501</c:v>
                </c:pt>
                <c:pt idx="19715">
                  <c:v>27.139200251748299</c:v>
                </c:pt>
                <c:pt idx="19716">
                  <c:v>27.140576827972001</c:v>
                </c:pt>
                <c:pt idx="19717">
                  <c:v>27.141953404195799</c:v>
                </c:pt>
                <c:pt idx="19718">
                  <c:v>27.143329980419601</c:v>
                </c:pt>
                <c:pt idx="19719">
                  <c:v>27.144706556643399</c:v>
                </c:pt>
                <c:pt idx="19720">
                  <c:v>27.146083132867101</c:v>
                </c:pt>
                <c:pt idx="19721">
                  <c:v>27.147459709090899</c:v>
                </c:pt>
                <c:pt idx="19722">
                  <c:v>27.148836285314701</c:v>
                </c:pt>
                <c:pt idx="19723">
                  <c:v>27.150212861538499</c:v>
                </c:pt>
                <c:pt idx="19724">
                  <c:v>27.151589437762201</c:v>
                </c:pt>
                <c:pt idx="19725">
                  <c:v>27.152966013985999</c:v>
                </c:pt>
                <c:pt idx="19726">
                  <c:v>27.154342590209801</c:v>
                </c:pt>
                <c:pt idx="19727">
                  <c:v>27.155719166433599</c:v>
                </c:pt>
                <c:pt idx="19728">
                  <c:v>27.157095742657301</c:v>
                </c:pt>
                <c:pt idx="19729">
                  <c:v>27.158472318881099</c:v>
                </c:pt>
                <c:pt idx="19730">
                  <c:v>27.159848895104901</c:v>
                </c:pt>
                <c:pt idx="19731">
                  <c:v>27.161225471328699</c:v>
                </c:pt>
                <c:pt idx="19732">
                  <c:v>27.162602047552401</c:v>
                </c:pt>
                <c:pt idx="19733">
                  <c:v>27.163978623776199</c:v>
                </c:pt>
                <c:pt idx="19734">
                  <c:v>27.1653552</c:v>
                </c:pt>
                <c:pt idx="19735">
                  <c:v>27.166731776223799</c:v>
                </c:pt>
                <c:pt idx="19736">
                  <c:v>27.1681083524476</c:v>
                </c:pt>
                <c:pt idx="19737">
                  <c:v>27.169484928671299</c:v>
                </c:pt>
                <c:pt idx="19738">
                  <c:v>27.1708615048951</c:v>
                </c:pt>
                <c:pt idx="19739">
                  <c:v>27.172238081118898</c:v>
                </c:pt>
                <c:pt idx="19740">
                  <c:v>27.1736146573427</c:v>
                </c:pt>
                <c:pt idx="19741">
                  <c:v>27.174991233566399</c:v>
                </c:pt>
                <c:pt idx="19742">
                  <c:v>27.1763678097902</c:v>
                </c:pt>
                <c:pt idx="19743">
                  <c:v>27.177744386013998</c:v>
                </c:pt>
                <c:pt idx="19744">
                  <c:v>27.1791209622378</c:v>
                </c:pt>
                <c:pt idx="19745">
                  <c:v>27.180497538461498</c:v>
                </c:pt>
                <c:pt idx="19746">
                  <c:v>27.1818741146853</c:v>
                </c:pt>
                <c:pt idx="19747">
                  <c:v>27.183250690909102</c:v>
                </c:pt>
                <c:pt idx="19748">
                  <c:v>27.1846272671329</c:v>
                </c:pt>
                <c:pt idx="19749">
                  <c:v>27.186003843356598</c:v>
                </c:pt>
                <c:pt idx="19750">
                  <c:v>27.1873804195804</c:v>
                </c:pt>
                <c:pt idx="19751">
                  <c:v>27.188756995804201</c:v>
                </c:pt>
                <c:pt idx="19752">
                  <c:v>27.190133572028</c:v>
                </c:pt>
                <c:pt idx="19753">
                  <c:v>27.191510148251801</c:v>
                </c:pt>
                <c:pt idx="19754">
                  <c:v>27.1928867244755</c:v>
                </c:pt>
                <c:pt idx="19755">
                  <c:v>27.194263300699301</c:v>
                </c:pt>
                <c:pt idx="19756">
                  <c:v>27.195639876923099</c:v>
                </c:pt>
                <c:pt idx="19757">
                  <c:v>27.197016453146901</c:v>
                </c:pt>
                <c:pt idx="19758">
                  <c:v>27.1983930293706</c:v>
                </c:pt>
                <c:pt idx="19759">
                  <c:v>27.199769605594401</c:v>
                </c:pt>
                <c:pt idx="19760">
                  <c:v>27.201146181818199</c:v>
                </c:pt>
                <c:pt idx="19761">
                  <c:v>27.202522758042001</c:v>
                </c:pt>
                <c:pt idx="19762">
                  <c:v>27.203899334265699</c:v>
                </c:pt>
                <c:pt idx="19763">
                  <c:v>27.205275910489501</c:v>
                </c:pt>
                <c:pt idx="19764">
                  <c:v>27.206652486713299</c:v>
                </c:pt>
                <c:pt idx="19765">
                  <c:v>27.208029062937101</c:v>
                </c:pt>
                <c:pt idx="19766">
                  <c:v>27.209405639160799</c:v>
                </c:pt>
                <c:pt idx="19767">
                  <c:v>27.210782215384601</c:v>
                </c:pt>
                <c:pt idx="19768">
                  <c:v>27.212158791608399</c:v>
                </c:pt>
                <c:pt idx="19769">
                  <c:v>27.213535367832201</c:v>
                </c:pt>
                <c:pt idx="19770">
                  <c:v>27.214911944055999</c:v>
                </c:pt>
                <c:pt idx="19771">
                  <c:v>27.216288520279701</c:v>
                </c:pt>
                <c:pt idx="19772">
                  <c:v>27.217665096503499</c:v>
                </c:pt>
                <c:pt idx="19773">
                  <c:v>27.2190416727273</c:v>
                </c:pt>
                <c:pt idx="19774">
                  <c:v>27.220418248951098</c:v>
                </c:pt>
                <c:pt idx="19775">
                  <c:v>27.221794825174801</c:v>
                </c:pt>
                <c:pt idx="19776">
                  <c:v>27.223171401398599</c:v>
                </c:pt>
                <c:pt idx="19777">
                  <c:v>27.2245479776224</c:v>
                </c:pt>
                <c:pt idx="19778">
                  <c:v>27.225924553846198</c:v>
                </c:pt>
                <c:pt idx="19779">
                  <c:v>27.2273011300699</c:v>
                </c:pt>
                <c:pt idx="19780">
                  <c:v>27.228677706293698</c:v>
                </c:pt>
                <c:pt idx="19781">
                  <c:v>27.2300542825175</c:v>
                </c:pt>
                <c:pt idx="19782">
                  <c:v>27.231430858741302</c:v>
                </c:pt>
                <c:pt idx="19783">
                  <c:v>27.232807434965</c:v>
                </c:pt>
                <c:pt idx="19784">
                  <c:v>27.234184011188798</c:v>
                </c:pt>
                <c:pt idx="19785">
                  <c:v>27.2355605874126</c:v>
                </c:pt>
                <c:pt idx="19786">
                  <c:v>27.236937163636401</c:v>
                </c:pt>
                <c:pt idx="19787">
                  <c:v>27.2383137398601</c:v>
                </c:pt>
                <c:pt idx="19788">
                  <c:v>27.239690316083902</c:v>
                </c:pt>
                <c:pt idx="19789">
                  <c:v>27.2410668923077</c:v>
                </c:pt>
                <c:pt idx="19790">
                  <c:v>27.242443468531501</c:v>
                </c:pt>
                <c:pt idx="19791">
                  <c:v>27.243820044755299</c:v>
                </c:pt>
                <c:pt idx="19792">
                  <c:v>27.245196620979002</c:v>
                </c:pt>
                <c:pt idx="19793">
                  <c:v>27.2465731972028</c:v>
                </c:pt>
                <c:pt idx="19794">
                  <c:v>27.247949773426601</c:v>
                </c:pt>
                <c:pt idx="19795">
                  <c:v>27.249326349650399</c:v>
                </c:pt>
                <c:pt idx="19796">
                  <c:v>27.250702925874101</c:v>
                </c:pt>
                <c:pt idx="19797">
                  <c:v>27.252079502097899</c:v>
                </c:pt>
                <c:pt idx="19798">
                  <c:v>27.253456078321701</c:v>
                </c:pt>
                <c:pt idx="19799">
                  <c:v>27.254832654545499</c:v>
                </c:pt>
                <c:pt idx="19800">
                  <c:v>27.256209230769201</c:v>
                </c:pt>
                <c:pt idx="19801">
                  <c:v>27.257585806992999</c:v>
                </c:pt>
                <c:pt idx="19802">
                  <c:v>27.258962383216801</c:v>
                </c:pt>
                <c:pt idx="19803">
                  <c:v>27.260338959440599</c:v>
                </c:pt>
                <c:pt idx="19804">
                  <c:v>27.261715535664301</c:v>
                </c:pt>
                <c:pt idx="19805">
                  <c:v>27.263092111888099</c:v>
                </c:pt>
                <c:pt idx="19806">
                  <c:v>27.264468688111901</c:v>
                </c:pt>
                <c:pt idx="19807">
                  <c:v>27.265845264335699</c:v>
                </c:pt>
                <c:pt idx="19808">
                  <c:v>27.267221840559401</c:v>
                </c:pt>
                <c:pt idx="19809">
                  <c:v>27.268598416783199</c:v>
                </c:pt>
                <c:pt idx="19810">
                  <c:v>27.269974993007001</c:v>
                </c:pt>
                <c:pt idx="19811">
                  <c:v>27.271351569230799</c:v>
                </c:pt>
                <c:pt idx="19812">
                  <c:v>27.272728145454501</c:v>
                </c:pt>
                <c:pt idx="19813">
                  <c:v>27.274104721678299</c:v>
                </c:pt>
                <c:pt idx="19814">
                  <c:v>27.2754812979021</c:v>
                </c:pt>
                <c:pt idx="19815">
                  <c:v>27.276857874125898</c:v>
                </c:pt>
                <c:pt idx="19816">
                  <c:v>27.2782344503497</c:v>
                </c:pt>
                <c:pt idx="19817">
                  <c:v>27.279611026573399</c:v>
                </c:pt>
                <c:pt idx="19818">
                  <c:v>27.2809876027972</c:v>
                </c:pt>
                <c:pt idx="19819">
                  <c:v>27.282364179020998</c:v>
                </c:pt>
                <c:pt idx="19820">
                  <c:v>27.2837407552448</c:v>
                </c:pt>
                <c:pt idx="19821">
                  <c:v>27.285117331468498</c:v>
                </c:pt>
                <c:pt idx="19822">
                  <c:v>27.2864939076923</c:v>
                </c:pt>
                <c:pt idx="19823">
                  <c:v>27.287870483916102</c:v>
                </c:pt>
                <c:pt idx="19824">
                  <c:v>27.2892470601399</c:v>
                </c:pt>
                <c:pt idx="19825">
                  <c:v>27.290623636363598</c:v>
                </c:pt>
                <c:pt idx="19826">
                  <c:v>27.2920002125874</c:v>
                </c:pt>
                <c:pt idx="19827">
                  <c:v>27.293376788811202</c:v>
                </c:pt>
                <c:pt idx="19828">
                  <c:v>27.294753365035</c:v>
                </c:pt>
                <c:pt idx="19829">
                  <c:v>27.296129941258702</c:v>
                </c:pt>
                <c:pt idx="19830">
                  <c:v>27.2975065174825</c:v>
                </c:pt>
                <c:pt idx="19831">
                  <c:v>27.298883093706301</c:v>
                </c:pt>
                <c:pt idx="19832">
                  <c:v>27.300259669930099</c:v>
                </c:pt>
                <c:pt idx="19833">
                  <c:v>27.301636246153802</c:v>
                </c:pt>
                <c:pt idx="19834">
                  <c:v>27.3030128223776</c:v>
                </c:pt>
                <c:pt idx="19835">
                  <c:v>27.304389398601401</c:v>
                </c:pt>
                <c:pt idx="19836">
                  <c:v>27.305765974825199</c:v>
                </c:pt>
                <c:pt idx="19837">
                  <c:v>27.307142551049001</c:v>
                </c:pt>
                <c:pt idx="19838">
                  <c:v>27.308519127272699</c:v>
                </c:pt>
                <c:pt idx="19839">
                  <c:v>27.309895703496501</c:v>
                </c:pt>
                <c:pt idx="19840">
                  <c:v>27.311272279720299</c:v>
                </c:pt>
                <c:pt idx="19841">
                  <c:v>27.312648855944101</c:v>
                </c:pt>
                <c:pt idx="19842">
                  <c:v>27.314025432167799</c:v>
                </c:pt>
                <c:pt idx="19843">
                  <c:v>27.315402008391601</c:v>
                </c:pt>
                <c:pt idx="19844">
                  <c:v>27.316778584615399</c:v>
                </c:pt>
                <c:pt idx="19845">
                  <c:v>27.318155160839201</c:v>
                </c:pt>
                <c:pt idx="19846">
                  <c:v>27.319531737062899</c:v>
                </c:pt>
                <c:pt idx="19847">
                  <c:v>27.320908313286701</c:v>
                </c:pt>
                <c:pt idx="19848">
                  <c:v>27.322284889510499</c:v>
                </c:pt>
                <c:pt idx="19849">
                  <c:v>27.3236614657343</c:v>
                </c:pt>
                <c:pt idx="19850">
                  <c:v>27.325038041957999</c:v>
                </c:pt>
                <c:pt idx="19851">
                  <c:v>27.326414618181801</c:v>
                </c:pt>
                <c:pt idx="19852">
                  <c:v>27.327791194405599</c:v>
                </c:pt>
                <c:pt idx="19853">
                  <c:v>27.3291677706294</c:v>
                </c:pt>
                <c:pt idx="19854">
                  <c:v>27.330544346853198</c:v>
                </c:pt>
                <c:pt idx="19855">
                  <c:v>27.3319209230769</c:v>
                </c:pt>
                <c:pt idx="19856">
                  <c:v>27.333297499300699</c:v>
                </c:pt>
                <c:pt idx="19857">
                  <c:v>27.3346740755245</c:v>
                </c:pt>
                <c:pt idx="19858">
                  <c:v>27.336050651748302</c:v>
                </c:pt>
                <c:pt idx="19859">
                  <c:v>27.337427227972</c:v>
                </c:pt>
                <c:pt idx="19860">
                  <c:v>27.338803804195798</c:v>
                </c:pt>
                <c:pt idx="19861">
                  <c:v>27.3401803804196</c:v>
                </c:pt>
                <c:pt idx="19862">
                  <c:v>27.341556956643402</c:v>
                </c:pt>
                <c:pt idx="19863">
                  <c:v>27.3429335328671</c:v>
                </c:pt>
                <c:pt idx="19864">
                  <c:v>27.344310109090902</c:v>
                </c:pt>
                <c:pt idx="19865">
                  <c:v>27.3456866853147</c:v>
                </c:pt>
                <c:pt idx="19866">
                  <c:v>27.347063261538501</c:v>
                </c:pt>
                <c:pt idx="19867">
                  <c:v>27.3484398377622</c:v>
                </c:pt>
                <c:pt idx="19868">
                  <c:v>27.349816413986002</c:v>
                </c:pt>
                <c:pt idx="19869">
                  <c:v>27.3511929902098</c:v>
                </c:pt>
                <c:pt idx="19870">
                  <c:v>27.352569566433601</c:v>
                </c:pt>
                <c:pt idx="19871">
                  <c:v>27.3539461426573</c:v>
                </c:pt>
                <c:pt idx="19872">
                  <c:v>27.355322718881101</c:v>
                </c:pt>
                <c:pt idx="19873">
                  <c:v>27.3566992951049</c:v>
                </c:pt>
                <c:pt idx="19874">
                  <c:v>27.358075871328701</c:v>
                </c:pt>
                <c:pt idx="19875">
                  <c:v>27.359452447552499</c:v>
                </c:pt>
                <c:pt idx="19876">
                  <c:v>27.360829023776201</c:v>
                </c:pt>
                <c:pt idx="19877">
                  <c:v>27.362205599999999</c:v>
                </c:pt>
                <c:pt idx="19878">
                  <c:v>27.363582176223801</c:v>
                </c:pt>
                <c:pt idx="19879">
                  <c:v>27.364958752447599</c:v>
                </c:pt>
                <c:pt idx="19880">
                  <c:v>27.366335328671301</c:v>
                </c:pt>
                <c:pt idx="19881">
                  <c:v>27.367711904895099</c:v>
                </c:pt>
                <c:pt idx="19882">
                  <c:v>27.369088481118901</c:v>
                </c:pt>
                <c:pt idx="19883">
                  <c:v>27.370465057342699</c:v>
                </c:pt>
                <c:pt idx="19884">
                  <c:v>27.371841633566401</c:v>
                </c:pt>
                <c:pt idx="19885">
                  <c:v>27.373218209790199</c:v>
                </c:pt>
                <c:pt idx="19886">
                  <c:v>27.374594786014001</c:v>
                </c:pt>
                <c:pt idx="19887">
                  <c:v>27.375971362237799</c:v>
                </c:pt>
                <c:pt idx="19888">
                  <c:v>27.377347938461501</c:v>
                </c:pt>
                <c:pt idx="19889">
                  <c:v>27.378724514685299</c:v>
                </c:pt>
                <c:pt idx="19890">
                  <c:v>27.3801010909091</c:v>
                </c:pt>
                <c:pt idx="19891">
                  <c:v>27.381477667132899</c:v>
                </c:pt>
                <c:pt idx="19892">
                  <c:v>27.382854243356601</c:v>
                </c:pt>
                <c:pt idx="19893">
                  <c:v>27.384230819580399</c:v>
                </c:pt>
                <c:pt idx="19894">
                  <c:v>27.3856073958042</c:v>
                </c:pt>
                <c:pt idx="19895">
                  <c:v>27.386983972027998</c:v>
                </c:pt>
                <c:pt idx="19896">
                  <c:v>27.3883605482518</c:v>
                </c:pt>
                <c:pt idx="19897">
                  <c:v>27.389737124475499</c:v>
                </c:pt>
                <c:pt idx="19898">
                  <c:v>27.3911137006993</c:v>
                </c:pt>
                <c:pt idx="19899">
                  <c:v>27.392490276923098</c:v>
                </c:pt>
                <c:pt idx="19900">
                  <c:v>27.3938668531469</c:v>
                </c:pt>
                <c:pt idx="19901">
                  <c:v>27.395243429370598</c:v>
                </c:pt>
                <c:pt idx="19902">
                  <c:v>27.3966200055944</c:v>
                </c:pt>
                <c:pt idx="19903">
                  <c:v>27.397996581818202</c:v>
                </c:pt>
                <c:pt idx="19904">
                  <c:v>27.399373158042</c:v>
                </c:pt>
                <c:pt idx="19905">
                  <c:v>27.400749734265698</c:v>
                </c:pt>
                <c:pt idx="19906">
                  <c:v>27.4021263104895</c:v>
                </c:pt>
                <c:pt idx="19907">
                  <c:v>27.403502886713301</c:v>
                </c:pt>
                <c:pt idx="19908">
                  <c:v>27.4048794629371</c:v>
                </c:pt>
                <c:pt idx="19909">
                  <c:v>27.406256039160802</c:v>
                </c:pt>
                <c:pt idx="19910">
                  <c:v>27.4076326153846</c:v>
                </c:pt>
                <c:pt idx="19911">
                  <c:v>27.409009191608401</c:v>
                </c:pt>
                <c:pt idx="19912">
                  <c:v>27.410385767832199</c:v>
                </c:pt>
                <c:pt idx="19913">
                  <c:v>27.411762344055902</c:v>
                </c:pt>
                <c:pt idx="19914">
                  <c:v>27.4131389202797</c:v>
                </c:pt>
                <c:pt idx="19915">
                  <c:v>27.414515496503501</c:v>
                </c:pt>
                <c:pt idx="19916">
                  <c:v>27.415892072727299</c:v>
                </c:pt>
                <c:pt idx="19917">
                  <c:v>27.417268648951101</c:v>
                </c:pt>
                <c:pt idx="19918">
                  <c:v>27.418645225174799</c:v>
                </c:pt>
                <c:pt idx="19919">
                  <c:v>27.420021801398601</c:v>
                </c:pt>
                <c:pt idx="19920">
                  <c:v>27.421398377622399</c:v>
                </c:pt>
                <c:pt idx="19921">
                  <c:v>27.422774953846201</c:v>
                </c:pt>
                <c:pt idx="19922">
                  <c:v>27.424151530069899</c:v>
                </c:pt>
                <c:pt idx="19923">
                  <c:v>27.425528106293701</c:v>
                </c:pt>
                <c:pt idx="19924">
                  <c:v>27.426904682517499</c:v>
                </c:pt>
                <c:pt idx="19925">
                  <c:v>27.428281258741301</c:v>
                </c:pt>
                <c:pt idx="19926">
                  <c:v>27.429657834964999</c:v>
                </c:pt>
                <c:pt idx="19927">
                  <c:v>27.431034411188801</c:v>
                </c:pt>
                <c:pt idx="19928">
                  <c:v>27.432410987412599</c:v>
                </c:pt>
                <c:pt idx="19929">
                  <c:v>27.4337875636364</c:v>
                </c:pt>
                <c:pt idx="19930">
                  <c:v>27.435164139860099</c:v>
                </c:pt>
                <c:pt idx="19931">
                  <c:v>27.436540716083901</c:v>
                </c:pt>
                <c:pt idx="19932">
                  <c:v>27.437917292307699</c:v>
                </c:pt>
                <c:pt idx="19933">
                  <c:v>27.4392938685315</c:v>
                </c:pt>
                <c:pt idx="19934">
                  <c:v>27.440670444755199</c:v>
                </c:pt>
                <c:pt idx="19935">
                  <c:v>27.442047020979</c:v>
                </c:pt>
                <c:pt idx="19936">
                  <c:v>27.443423597202798</c:v>
                </c:pt>
                <c:pt idx="19937">
                  <c:v>27.4448001734266</c:v>
                </c:pt>
                <c:pt idx="19938">
                  <c:v>27.446176749650402</c:v>
                </c:pt>
                <c:pt idx="19939">
                  <c:v>27.4475533258741</c:v>
                </c:pt>
                <c:pt idx="19940">
                  <c:v>27.448929902097898</c:v>
                </c:pt>
                <c:pt idx="19941">
                  <c:v>27.4503064783217</c:v>
                </c:pt>
                <c:pt idx="19942">
                  <c:v>27.451683054545502</c:v>
                </c:pt>
                <c:pt idx="19943">
                  <c:v>27.4530596307692</c:v>
                </c:pt>
                <c:pt idx="19944">
                  <c:v>27.454436206993002</c:v>
                </c:pt>
                <c:pt idx="19945">
                  <c:v>27.4558127832168</c:v>
                </c:pt>
                <c:pt idx="19946">
                  <c:v>27.457189359440601</c:v>
                </c:pt>
                <c:pt idx="19947">
                  <c:v>27.4585659356643</c:v>
                </c:pt>
                <c:pt idx="19948">
                  <c:v>27.459942511888102</c:v>
                </c:pt>
                <c:pt idx="19949">
                  <c:v>27.4613190881119</c:v>
                </c:pt>
                <c:pt idx="19950">
                  <c:v>27.462695664335701</c:v>
                </c:pt>
                <c:pt idx="19951">
                  <c:v>27.4640722405594</c:v>
                </c:pt>
                <c:pt idx="19952">
                  <c:v>27.465448816783201</c:v>
                </c:pt>
                <c:pt idx="19953">
                  <c:v>27.466825393006999</c:v>
                </c:pt>
                <c:pt idx="19954">
                  <c:v>27.468201969230801</c:v>
                </c:pt>
                <c:pt idx="19955">
                  <c:v>27.469578545454599</c:v>
                </c:pt>
                <c:pt idx="19956">
                  <c:v>27.470955121678301</c:v>
                </c:pt>
                <c:pt idx="19957">
                  <c:v>27.472331697902099</c:v>
                </c:pt>
                <c:pt idx="19958">
                  <c:v>27.473708274125901</c:v>
                </c:pt>
                <c:pt idx="19959">
                  <c:v>27.475084850349699</c:v>
                </c:pt>
                <c:pt idx="19960">
                  <c:v>27.476461426573401</c:v>
                </c:pt>
                <c:pt idx="19961">
                  <c:v>27.477838002797199</c:v>
                </c:pt>
                <c:pt idx="19962">
                  <c:v>27.479214579021001</c:v>
                </c:pt>
                <c:pt idx="19963">
                  <c:v>27.480591155244799</c:v>
                </c:pt>
                <c:pt idx="19964">
                  <c:v>27.481967731468501</c:v>
                </c:pt>
                <c:pt idx="19965">
                  <c:v>27.483344307692299</c:v>
                </c:pt>
                <c:pt idx="19966">
                  <c:v>27.484720883916101</c:v>
                </c:pt>
                <c:pt idx="19967">
                  <c:v>27.486097460139899</c:v>
                </c:pt>
                <c:pt idx="19968">
                  <c:v>27.487474036363601</c:v>
                </c:pt>
                <c:pt idx="19969">
                  <c:v>27.488850612587399</c:v>
                </c:pt>
                <c:pt idx="19970">
                  <c:v>27.4902271888112</c:v>
                </c:pt>
                <c:pt idx="19971">
                  <c:v>27.491603765034998</c:v>
                </c:pt>
                <c:pt idx="19972">
                  <c:v>27.492980341258701</c:v>
                </c:pt>
                <c:pt idx="19973">
                  <c:v>27.494356917482499</c:v>
                </c:pt>
                <c:pt idx="19974">
                  <c:v>27.4957334937063</c:v>
                </c:pt>
                <c:pt idx="19975">
                  <c:v>27.497110069930098</c:v>
                </c:pt>
                <c:pt idx="19976">
                  <c:v>27.4984866461539</c:v>
                </c:pt>
                <c:pt idx="19977">
                  <c:v>27.499863222377599</c:v>
                </c:pt>
                <c:pt idx="19978">
                  <c:v>27.5012397986014</c:v>
                </c:pt>
                <c:pt idx="19979">
                  <c:v>27.502616374825202</c:v>
                </c:pt>
                <c:pt idx="19980">
                  <c:v>27.503992951049</c:v>
                </c:pt>
                <c:pt idx="19981">
                  <c:v>27.505369527272698</c:v>
                </c:pt>
                <c:pt idx="19982">
                  <c:v>27.5067461034965</c:v>
                </c:pt>
                <c:pt idx="19983">
                  <c:v>27.508122679720302</c:v>
                </c:pt>
                <c:pt idx="19984">
                  <c:v>27.5094992559441</c:v>
                </c:pt>
                <c:pt idx="19985">
                  <c:v>27.510875832167802</c:v>
                </c:pt>
                <c:pt idx="19986">
                  <c:v>27.5122524083916</c:v>
                </c:pt>
                <c:pt idx="19987">
                  <c:v>27.513628984615401</c:v>
                </c:pt>
                <c:pt idx="19988">
                  <c:v>27.515005560839199</c:v>
                </c:pt>
                <c:pt idx="19989">
                  <c:v>27.516382137062902</c:v>
                </c:pt>
                <c:pt idx="19990">
                  <c:v>27.5177587132867</c:v>
                </c:pt>
                <c:pt idx="19991">
                  <c:v>27.519135289510501</c:v>
                </c:pt>
                <c:pt idx="19992">
                  <c:v>27.520511865734299</c:v>
                </c:pt>
                <c:pt idx="19993">
                  <c:v>27.521888441958001</c:v>
                </c:pt>
                <c:pt idx="19994">
                  <c:v>27.523265018181799</c:v>
                </c:pt>
                <c:pt idx="19995">
                  <c:v>27.524641594405601</c:v>
                </c:pt>
                <c:pt idx="19996">
                  <c:v>27.526018170629399</c:v>
                </c:pt>
                <c:pt idx="19997">
                  <c:v>27.527394746853201</c:v>
                </c:pt>
                <c:pt idx="19998">
                  <c:v>27.528771323076899</c:v>
                </c:pt>
                <c:pt idx="19999">
                  <c:v>27.530147899300701</c:v>
                </c:pt>
                <c:pt idx="20000">
                  <c:v>27.531524475524499</c:v>
                </c:pt>
                <c:pt idx="20001">
                  <c:v>27.532901051748301</c:v>
                </c:pt>
                <c:pt idx="20002">
                  <c:v>27.534277627971999</c:v>
                </c:pt>
                <c:pt idx="20003">
                  <c:v>27.535654204195801</c:v>
                </c:pt>
                <c:pt idx="20004">
                  <c:v>27.537030780419599</c:v>
                </c:pt>
                <c:pt idx="20005">
                  <c:v>27.5384073566434</c:v>
                </c:pt>
                <c:pt idx="20006">
                  <c:v>27.539783932867099</c:v>
                </c:pt>
                <c:pt idx="20007">
                  <c:v>27.541160509090901</c:v>
                </c:pt>
                <c:pt idx="20008">
                  <c:v>27.542537085314699</c:v>
                </c:pt>
                <c:pt idx="20009">
                  <c:v>27.5439136615385</c:v>
                </c:pt>
                <c:pt idx="20010">
                  <c:v>27.545290237762199</c:v>
                </c:pt>
                <c:pt idx="20011">
                  <c:v>27.546666813986</c:v>
                </c:pt>
                <c:pt idx="20012">
                  <c:v>27.548043390209799</c:v>
                </c:pt>
                <c:pt idx="20013">
                  <c:v>27.5494199664336</c:v>
                </c:pt>
                <c:pt idx="20014">
                  <c:v>27.550796542657299</c:v>
                </c:pt>
                <c:pt idx="20015">
                  <c:v>27.5521731188811</c:v>
                </c:pt>
                <c:pt idx="20016">
                  <c:v>27.553549695104898</c:v>
                </c:pt>
                <c:pt idx="20017">
                  <c:v>27.5549262713287</c:v>
                </c:pt>
                <c:pt idx="20018">
                  <c:v>27.556302847552502</c:v>
                </c:pt>
                <c:pt idx="20019">
                  <c:v>27.5576794237762</c:v>
                </c:pt>
                <c:pt idx="20020">
                  <c:v>27.559056000000002</c:v>
                </c:pt>
                <c:pt idx="20021">
                  <c:v>27.5604325762238</c:v>
                </c:pt>
                <c:pt idx="20022">
                  <c:v>27.561809152447601</c:v>
                </c:pt>
                <c:pt idx="20023">
                  <c:v>27.5631857286713</c:v>
                </c:pt>
                <c:pt idx="20024">
                  <c:v>27.564562304895102</c:v>
                </c:pt>
                <c:pt idx="20025">
                  <c:v>27.5659388811189</c:v>
                </c:pt>
                <c:pt idx="20026">
                  <c:v>27.567315457342701</c:v>
                </c:pt>
                <c:pt idx="20027">
                  <c:v>27.5686920335664</c:v>
                </c:pt>
                <c:pt idx="20028">
                  <c:v>27.570068609790201</c:v>
                </c:pt>
                <c:pt idx="20029">
                  <c:v>27.571445186014</c:v>
                </c:pt>
                <c:pt idx="20030">
                  <c:v>27.572821762237801</c:v>
                </c:pt>
                <c:pt idx="20031">
                  <c:v>27.5741983384615</c:v>
                </c:pt>
                <c:pt idx="20032">
                  <c:v>27.575574914685301</c:v>
                </c:pt>
                <c:pt idx="20033">
                  <c:v>27.576951490909099</c:v>
                </c:pt>
                <c:pt idx="20034">
                  <c:v>27.578328067132901</c:v>
                </c:pt>
                <c:pt idx="20035">
                  <c:v>27.5797046433566</c:v>
                </c:pt>
                <c:pt idx="20036">
                  <c:v>27.581081219580401</c:v>
                </c:pt>
                <c:pt idx="20037">
                  <c:v>27.582457795804199</c:v>
                </c:pt>
                <c:pt idx="20038">
                  <c:v>27.583834372028001</c:v>
                </c:pt>
                <c:pt idx="20039">
                  <c:v>27.585210948251799</c:v>
                </c:pt>
                <c:pt idx="20040">
                  <c:v>27.586587524475501</c:v>
                </c:pt>
                <c:pt idx="20041">
                  <c:v>27.587964100699299</c:v>
                </c:pt>
                <c:pt idx="20042">
                  <c:v>27.589340676923101</c:v>
                </c:pt>
                <c:pt idx="20043">
                  <c:v>27.590717253146899</c:v>
                </c:pt>
                <c:pt idx="20044">
                  <c:v>27.592093829370601</c:v>
                </c:pt>
                <c:pt idx="20045">
                  <c:v>27.593470405594399</c:v>
                </c:pt>
                <c:pt idx="20046">
                  <c:v>27.594846981818201</c:v>
                </c:pt>
                <c:pt idx="20047">
                  <c:v>27.596223558041999</c:v>
                </c:pt>
                <c:pt idx="20048">
                  <c:v>27.597600134265701</c:v>
                </c:pt>
                <c:pt idx="20049">
                  <c:v>27.598976710489499</c:v>
                </c:pt>
                <c:pt idx="20050">
                  <c:v>27.6003532867133</c:v>
                </c:pt>
                <c:pt idx="20051">
                  <c:v>27.601729862937098</c:v>
                </c:pt>
                <c:pt idx="20052">
                  <c:v>27.603106439160801</c:v>
                </c:pt>
                <c:pt idx="20053">
                  <c:v>27.604483015384599</c:v>
                </c:pt>
                <c:pt idx="20054">
                  <c:v>27.6058595916084</c:v>
                </c:pt>
                <c:pt idx="20055">
                  <c:v>27.607236167832198</c:v>
                </c:pt>
                <c:pt idx="20056">
                  <c:v>27.6086127440559</c:v>
                </c:pt>
                <c:pt idx="20057">
                  <c:v>27.609989320279698</c:v>
                </c:pt>
                <c:pt idx="20058">
                  <c:v>27.6113658965035</c:v>
                </c:pt>
                <c:pt idx="20059">
                  <c:v>27.612742472727302</c:v>
                </c:pt>
                <c:pt idx="20060">
                  <c:v>27.614119048951</c:v>
                </c:pt>
                <c:pt idx="20061">
                  <c:v>27.615495625174798</c:v>
                </c:pt>
                <c:pt idx="20062">
                  <c:v>27.6168722013986</c:v>
                </c:pt>
                <c:pt idx="20063">
                  <c:v>27.618248777622401</c:v>
                </c:pt>
                <c:pt idx="20064">
                  <c:v>27.6196253538462</c:v>
                </c:pt>
                <c:pt idx="20065">
                  <c:v>27.621001930069902</c:v>
                </c:pt>
                <c:pt idx="20066">
                  <c:v>27.6223785062937</c:v>
                </c:pt>
                <c:pt idx="20067">
                  <c:v>27.623755082517501</c:v>
                </c:pt>
                <c:pt idx="20068">
                  <c:v>27.625131658741299</c:v>
                </c:pt>
                <c:pt idx="20069">
                  <c:v>27.626508234965002</c:v>
                </c:pt>
                <c:pt idx="20070">
                  <c:v>27.6278848111888</c:v>
                </c:pt>
                <c:pt idx="20071">
                  <c:v>27.629261387412601</c:v>
                </c:pt>
                <c:pt idx="20072">
                  <c:v>27.630637963636399</c:v>
                </c:pt>
                <c:pt idx="20073">
                  <c:v>27.632014539860101</c:v>
                </c:pt>
                <c:pt idx="20074">
                  <c:v>27.633391116083899</c:v>
                </c:pt>
                <c:pt idx="20075">
                  <c:v>27.634767692307701</c:v>
                </c:pt>
                <c:pt idx="20076">
                  <c:v>27.636144268531499</c:v>
                </c:pt>
                <c:pt idx="20077">
                  <c:v>27.637520844755301</c:v>
                </c:pt>
                <c:pt idx="20078">
                  <c:v>27.638897420978999</c:v>
                </c:pt>
                <c:pt idx="20079">
                  <c:v>27.640273997202801</c:v>
                </c:pt>
                <c:pt idx="20080">
                  <c:v>27.641650573426599</c:v>
                </c:pt>
                <c:pt idx="20081">
                  <c:v>27.643027149650401</c:v>
                </c:pt>
                <c:pt idx="20082">
                  <c:v>27.644403725874099</c:v>
                </c:pt>
                <c:pt idx="20083">
                  <c:v>27.645780302097901</c:v>
                </c:pt>
                <c:pt idx="20084">
                  <c:v>27.647156878321699</c:v>
                </c:pt>
                <c:pt idx="20085">
                  <c:v>27.6485334545455</c:v>
                </c:pt>
                <c:pt idx="20086">
                  <c:v>27.649910030769199</c:v>
                </c:pt>
                <c:pt idx="20087">
                  <c:v>27.651286606993001</c:v>
                </c:pt>
                <c:pt idx="20088">
                  <c:v>27.652663183216799</c:v>
                </c:pt>
                <c:pt idx="20089">
                  <c:v>27.6540397594406</c:v>
                </c:pt>
                <c:pt idx="20090">
                  <c:v>27.655416335664299</c:v>
                </c:pt>
                <c:pt idx="20091">
                  <c:v>27.6567929118881</c:v>
                </c:pt>
                <c:pt idx="20092">
                  <c:v>27.658169488111898</c:v>
                </c:pt>
                <c:pt idx="20093">
                  <c:v>27.6595460643357</c:v>
                </c:pt>
                <c:pt idx="20094">
                  <c:v>27.660922640559399</c:v>
                </c:pt>
                <c:pt idx="20095">
                  <c:v>27.6622992167832</c:v>
                </c:pt>
                <c:pt idx="20096">
                  <c:v>27.663675793006998</c:v>
                </c:pt>
                <c:pt idx="20097">
                  <c:v>27.6650523692308</c:v>
                </c:pt>
                <c:pt idx="20098">
                  <c:v>27.666428945454602</c:v>
                </c:pt>
                <c:pt idx="20099">
                  <c:v>27.6678055216783</c:v>
                </c:pt>
                <c:pt idx="20100">
                  <c:v>27.669182097902102</c:v>
                </c:pt>
                <c:pt idx="20101">
                  <c:v>27.6705586741259</c:v>
                </c:pt>
                <c:pt idx="20102">
                  <c:v>27.671935250349701</c:v>
                </c:pt>
                <c:pt idx="20103">
                  <c:v>27.6733118265734</c:v>
                </c:pt>
                <c:pt idx="20104">
                  <c:v>27.674688402797202</c:v>
                </c:pt>
                <c:pt idx="20105">
                  <c:v>27.676064979021</c:v>
                </c:pt>
                <c:pt idx="20106">
                  <c:v>27.677441555244801</c:v>
                </c:pt>
                <c:pt idx="20107">
                  <c:v>27.6788181314685</c:v>
                </c:pt>
                <c:pt idx="20108">
                  <c:v>27.680194707692301</c:v>
                </c:pt>
                <c:pt idx="20109">
                  <c:v>27.681571283916099</c:v>
                </c:pt>
                <c:pt idx="20110">
                  <c:v>27.682947860139901</c:v>
                </c:pt>
                <c:pt idx="20111">
                  <c:v>27.6843244363636</c:v>
                </c:pt>
                <c:pt idx="20112">
                  <c:v>27.685701012587401</c:v>
                </c:pt>
                <c:pt idx="20113">
                  <c:v>27.687077588811199</c:v>
                </c:pt>
                <c:pt idx="20114">
                  <c:v>27.688454165035001</c:v>
                </c:pt>
                <c:pt idx="20115">
                  <c:v>27.689830741258699</c:v>
                </c:pt>
                <c:pt idx="20116">
                  <c:v>27.691207317482501</c:v>
                </c:pt>
                <c:pt idx="20117">
                  <c:v>27.692583893706299</c:v>
                </c:pt>
                <c:pt idx="20118">
                  <c:v>27.693960469930101</c:v>
                </c:pt>
                <c:pt idx="20119">
                  <c:v>27.695337046153899</c:v>
                </c:pt>
                <c:pt idx="20120">
                  <c:v>27.696713622377601</c:v>
                </c:pt>
                <c:pt idx="20121">
                  <c:v>27.698090198601399</c:v>
                </c:pt>
                <c:pt idx="20122">
                  <c:v>27.699466774825201</c:v>
                </c:pt>
                <c:pt idx="20123">
                  <c:v>27.700843351048999</c:v>
                </c:pt>
                <c:pt idx="20124">
                  <c:v>27.702219927272701</c:v>
                </c:pt>
                <c:pt idx="20125">
                  <c:v>27.703596503496499</c:v>
                </c:pt>
                <c:pt idx="20126">
                  <c:v>27.7049730797203</c:v>
                </c:pt>
                <c:pt idx="20127">
                  <c:v>27.706349655944098</c:v>
                </c:pt>
                <c:pt idx="20128">
                  <c:v>27.707726232167801</c:v>
                </c:pt>
                <c:pt idx="20129">
                  <c:v>27.709102808391599</c:v>
                </c:pt>
                <c:pt idx="20130">
                  <c:v>27.7104793846154</c:v>
                </c:pt>
                <c:pt idx="20131">
                  <c:v>27.711855960839198</c:v>
                </c:pt>
                <c:pt idx="20132">
                  <c:v>27.7132325370629</c:v>
                </c:pt>
                <c:pt idx="20133">
                  <c:v>27.714609113286699</c:v>
                </c:pt>
                <c:pt idx="20134">
                  <c:v>27.7159856895105</c:v>
                </c:pt>
                <c:pt idx="20135">
                  <c:v>27.717362265734302</c:v>
                </c:pt>
                <c:pt idx="20136">
                  <c:v>27.718738841958</c:v>
                </c:pt>
                <c:pt idx="20137">
                  <c:v>27.720115418181798</c:v>
                </c:pt>
                <c:pt idx="20138">
                  <c:v>27.7214919944056</c:v>
                </c:pt>
                <c:pt idx="20139">
                  <c:v>27.722868570629402</c:v>
                </c:pt>
                <c:pt idx="20140">
                  <c:v>27.7242451468532</c:v>
                </c:pt>
                <c:pt idx="20141">
                  <c:v>27.725621723076902</c:v>
                </c:pt>
                <c:pt idx="20142">
                  <c:v>27.7269982993007</c:v>
                </c:pt>
                <c:pt idx="20143">
                  <c:v>27.728374875524501</c:v>
                </c:pt>
                <c:pt idx="20144">
                  <c:v>27.729751451748299</c:v>
                </c:pt>
                <c:pt idx="20145">
                  <c:v>27.731128027972002</c:v>
                </c:pt>
                <c:pt idx="20146">
                  <c:v>27.7325046041958</c:v>
                </c:pt>
                <c:pt idx="20147">
                  <c:v>27.733881180419601</c:v>
                </c:pt>
                <c:pt idx="20148">
                  <c:v>27.735257756643399</c:v>
                </c:pt>
                <c:pt idx="20149">
                  <c:v>27.736634332867101</c:v>
                </c:pt>
                <c:pt idx="20150">
                  <c:v>27.7380109090909</c:v>
                </c:pt>
                <c:pt idx="20151">
                  <c:v>27.739387485314701</c:v>
                </c:pt>
                <c:pt idx="20152">
                  <c:v>27.740764061538499</c:v>
                </c:pt>
                <c:pt idx="20153">
                  <c:v>27.742140637762201</c:v>
                </c:pt>
                <c:pt idx="20154">
                  <c:v>27.743517213985999</c:v>
                </c:pt>
                <c:pt idx="20155">
                  <c:v>27.744893790209801</c:v>
                </c:pt>
                <c:pt idx="20156">
                  <c:v>27.746270366433599</c:v>
                </c:pt>
                <c:pt idx="20157">
                  <c:v>27.747646942657301</c:v>
                </c:pt>
                <c:pt idx="20158">
                  <c:v>27.749023518881099</c:v>
                </c:pt>
                <c:pt idx="20159">
                  <c:v>27.750400095104901</c:v>
                </c:pt>
                <c:pt idx="20160">
                  <c:v>27.751776671328699</c:v>
                </c:pt>
                <c:pt idx="20161">
                  <c:v>27.753153247552401</c:v>
                </c:pt>
                <c:pt idx="20162">
                  <c:v>27.754529823776199</c:v>
                </c:pt>
                <c:pt idx="20163">
                  <c:v>27.755906400000001</c:v>
                </c:pt>
                <c:pt idx="20164">
                  <c:v>27.757282976223799</c:v>
                </c:pt>
                <c:pt idx="20165">
                  <c:v>27.7586595524476</c:v>
                </c:pt>
                <c:pt idx="20166">
                  <c:v>27.760036128671299</c:v>
                </c:pt>
                <c:pt idx="20167">
                  <c:v>27.7614127048951</c:v>
                </c:pt>
                <c:pt idx="20168">
                  <c:v>27.762789281118899</c:v>
                </c:pt>
                <c:pt idx="20169">
                  <c:v>27.7641658573427</c:v>
                </c:pt>
                <c:pt idx="20170">
                  <c:v>27.765542433566399</c:v>
                </c:pt>
                <c:pt idx="20171">
                  <c:v>27.7669190097902</c:v>
                </c:pt>
                <c:pt idx="20172">
                  <c:v>27.768295586013998</c:v>
                </c:pt>
                <c:pt idx="20173">
                  <c:v>27.7696721622378</c:v>
                </c:pt>
                <c:pt idx="20174">
                  <c:v>27.771048738461499</c:v>
                </c:pt>
                <c:pt idx="20175">
                  <c:v>27.7724253146853</c:v>
                </c:pt>
                <c:pt idx="20176">
                  <c:v>27.773801890909098</c:v>
                </c:pt>
                <c:pt idx="20177">
                  <c:v>27.7751784671329</c:v>
                </c:pt>
                <c:pt idx="20178">
                  <c:v>27.776555043356598</c:v>
                </c:pt>
                <c:pt idx="20179">
                  <c:v>27.7779316195804</c:v>
                </c:pt>
                <c:pt idx="20180">
                  <c:v>27.779308195804202</c:v>
                </c:pt>
                <c:pt idx="20181">
                  <c:v>27.780684772028</c:v>
                </c:pt>
                <c:pt idx="20182">
                  <c:v>27.782061348251801</c:v>
                </c:pt>
                <c:pt idx="20183">
                  <c:v>27.7834379244755</c:v>
                </c:pt>
                <c:pt idx="20184">
                  <c:v>27.784814500699301</c:v>
                </c:pt>
                <c:pt idx="20185">
                  <c:v>27.7861910769231</c:v>
                </c:pt>
                <c:pt idx="20186">
                  <c:v>27.787567653146901</c:v>
                </c:pt>
                <c:pt idx="20187">
                  <c:v>27.7889442293706</c:v>
                </c:pt>
                <c:pt idx="20188">
                  <c:v>27.790320805594401</c:v>
                </c:pt>
                <c:pt idx="20189">
                  <c:v>27.791697381818199</c:v>
                </c:pt>
                <c:pt idx="20190">
                  <c:v>27.793073958042001</c:v>
                </c:pt>
                <c:pt idx="20191">
                  <c:v>27.7944505342657</c:v>
                </c:pt>
                <c:pt idx="20192">
                  <c:v>27.795827110489501</c:v>
                </c:pt>
                <c:pt idx="20193">
                  <c:v>27.797203686713299</c:v>
                </c:pt>
                <c:pt idx="20194">
                  <c:v>27.798580262937101</c:v>
                </c:pt>
                <c:pt idx="20195">
                  <c:v>27.799956839160799</c:v>
                </c:pt>
                <c:pt idx="20196">
                  <c:v>27.801333415384601</c:v>
                </c:pt>
                <c:pt idx="20197">
                  <c:v>27.802709991608399</c:v>
                </c:pt>
                <c:pt idx="20198">
                  <c:v>27.804086567832201</c:v>
                </c:pt>
                <c:pt idx="20199">
                  <c:v>27.805463144055999</c:v>
                </c:pt>
                <c:pt idx="20200">
                  <c:v>27.806839720279701</c:v>
                </c:pt>
                <c:pt idx="20201">
                  <c:v>27.808216296503499</c:v>
                </c:pt>
                <c:pt idx="20202">
                  <c:v>27.809592872727301</c:v>
                </c:pt>
                <c:pt idx="20203">
                  <c:v>27.810969448951099</c:v>
                </c:pt>
                <c:pt idx="20204">
                  <c:v>27.812346025174801</c:v>
                </c:pt>
                <c:pt idx="20205">
                  <c:v>27.813722601398599</c:v>
                </c:pt>
                <c:pt idx="20206">
                  <c:v>27.8150991776224</c:v>
                </c:pt>
                <c:pt idx="20207">
                  <c:v>27.816475753846198</c:v>
                </c:pt>
                <c:pt idx="20208">
                  <c:v>27.817852330069901</c:v>
                </c:pt>
                <c:pt idx="20209">
                  <c:v>27.819228906293699</c:v>
                </c:pt>
                <c:pt idx="20210">
                  <c:v>27.8206054825175</c:v>
                </c:pt>
                <c:pt idx="20211">
                  <c:v>27.821982058741298</c:v>
                </c:pt>
                <c:pt idx="20212">
                  <c:v>27.823358634965</c:v>
                </c:pt>
                <c:pt idx="20213">
                  <c:v>27.824735211188798</c:v>
                </c:pt>
                <c:pt idx="20214">
                  <c:v>27.8261117874126</c:v>
                </c:pt>
                <c:pt idx="20215">
                  <c:v>27.827488363636402</c:v>
                </c:pt>
                <c:pt idx="20216">
                  <c:v>27.8288649398601</c:v>
                </c:pt>
                <c:pt idx="20217">
                  <c:v>27.830241516083898</c:v>
                </c:pt>
                <c:pt idx="20218">
                  <c:v>27.8316180923077</c:v>
                </c:pt>
                <c:pt idx="20219">
                  <c:v>27.832994668531502</c:v>
                </c:pt>
                <c:pt idx="20220">
                  <c:v>27.8343712447552</c:v>
                </c:pt>
                <c:pt idx="20221">
                  <c:v>27.835747820979002</c:v>
                </c:pt>
                <c:pt idx="20222">
                  <c:v>27.8371243972028</c:v>
                </c:pt>
                <c:pt idx="20223">
                  <c:v>27.838500973426601</c:v>
                </c:pt>
                <c:pt idx="20224">
                  <c:v>27.839877549650399</c:v>
                </c:pt>
                <c:pt idx="20225">
                  <c:v>27.841254125874102</c:v>
                </c:pt>
                <c:pt idx="20226">
                  <c:v>27.8426307020979</c:v>
                </c:pt>
                <c:pt idx="20227">
                  <c:v>27.844007278321701</c:v>
                </c:pt>
                <c:pt idx="20228">
                  <c:v>27.845383854545499</c:v>
                </c:pt>
                <c:pt idx="20229">
                  <c:v>27.846760430769201</c:v>
                </c:pt>
                <c:pt idx="20230">
                  <c:v>27.848137006992999</c:v>
                </c:pt>
                <c:pt idx="20231">
                  <c:v>27.849513583216801</c:v>
                </c:pt>
                <c:pt idx="20232">
                  <c:v>27.850890159440599</c:v>
                </c:pt>
                <c:pt idx="20233">
                  <c:v>27.852266735664301</c:v>
                </c:pt>
                <c:pt idx="20234">
                  <c:v>27.853643311888099</c:v>
                </c:pt>
                <c:pt idx="20235">
                  <c:v>27.855019888111901</c:v>
                </c:pt>
                <c:pt idx="20236">
                  <c:v>27.856396464335699</c:v>
                </c:pt>
                <c:pt idx="20237">
                  <c:v>27.857773040559401</c:v>
                </c:pt>
                <c:pt idx="20238">
                  <c:v>27.859149616783199</c:v>
                </c:pt>
                <c:pt idx="20239">
                  <c:v>27.860526193007001</c:v>
                </c:pt>
                <c:pt idx="20240">
                  <c:v>27.861902769230799</c:v>
                </c:pt>
                <c:pt idx="20241">
                  <c:v>27.863279345454501</c:v>
                </c:pt>
                <c:pt idx="20242">
                  <c:v>27.864655921678299</c:v>
                </c:pt>
                <c:pt idx="20243">
                  <c:v>27.866032497902101</c:v>
                </c:pt>
                <c:pt idx="20244">
                  <c:v>27.867409074125899</c:v>
                </c:pt>
                <c:pt idx="20245">
                  <c:v>27.8687856503497</c:v>
                </c:pt>
                <c:pt idx="20246">
                  <c:v>27.870162226573399</c:v>
                </c:pt>
                <c:pt idx="20247">
                  <c:v>27.8715388027972</c:v>
                </c:pt>
                <c:pt idx="20248">
                  <c:v>27.872915379020998</c:v>
                </c:pt>
                <c:pt idx="20249">
                  <c:v>27.8742919552448</c:v>
                </c:pt>
                <c:pt idx="20250">
                  <c:v>27.875668531468499</c:v>
                </c:pt>
                <c:pt idx="20251">
                  <c:v>27.8770451076923</c:v>
                </c:pt>
                <c:pt idx="20252">
                  <c:v>27.878421683916098</c:v>
                </c:pt>
                <c:pt idx="20253">
                  <c:v>27.8797982601399</c:v>
                </c:pt>
                <c:pt idx="20254">
                  <c:v>27.881174836363599</c:v>
                </c:pt>
                <c:pt idx="20255">
                  <c:v>27.8825514125874</c:v>
                </c:pt>
                <c:pt idx="20256">
                  <c:v>27.883927988811202</c:v>
                </c:pt>
                <c:pt idx="20257">
                  <c:v>27.885304565035</c:v>
                </c:pt>
                <c:pt idx="20258">
                  <c:v>27.886681141258698</c:v>
                </c:pt>
                <c:pt idx="20259">
                  <c:v>27.8880577174825</c:v>
                </c:pt>
                <c:pt idx="20260">
                  <c:v>27.889434293706302</c:v>
                </c:pt>
                <c:pt idx="20261">
                  <c:v>27.8908108699301</c:v>
                </c:pt>
                <c:pt idx="20262">
                  <c:v>27.892187446153901</c:v>
                </c:pt>
                <c:pt idx="20263">
                  <c:v>27.8935640223776</c:v>
                </c:pt>
                <c:pt idx="20264">
                  <c:v>27.894940598601401</c:v>
                </c:pt>
                <c:pt idx="20265">
                  <c:v>27.896317174825199</c:v>
                </c:pt>
                <c:pt idx="20266">
                  <c:v>27.897693751049001</c:v>
                </c:pt>
                <c:pt idx="20267">
                  <c:v>27.8990703272727</c:v>
                </c:pt>
                <c:pt idx="20268">
                  <c:v>27.900446903496501</c:v>
                </c:pt>
                <c:pt idx="20269">
                  <c:v>27.901823479720299</c:v>
                </c:pt>
                <c:pt idx="20270">
                  <c:v>27.903200055944101</c:v>
                </c:pt>
                <c:pt idx="20271">
                  <c:v>27.904576632167799</c:v>
                </c:pt>
                <c:pt idx="20272">
                  <c:v>27.905953208391601</c:v>
                </c:pt>
                <c:pt idx="20273">
                  <c:v>27.907329784615399</c:v>
                </c:pt>
                <c:pt idx="20274">
                  <c:v>27.908706360839201</c:v>
                </c:pt>
                <c:pt idx="20275">
                  <c:v>27.910082937062899</c:v>
                </c:pt>
                <c:pt idx="20276">
                  <c:v>27.911459513286701</c:v>
                </c:pt>
                <c:pt idx="20277">
                  <c:v>27.912836089510499</c:v>
                </c:pt>
                <c:pt idx="20278">
                  <c:v>27.914212665734301</c:v>
                </c:pt>
                <c:pt idx="20279">
                  <c:v>27.915589241958099</c:v>
                </c:pt>
                <c:pt idx="20280">
                  <c:v>27.916965818181801</c:v>
                </c:pt>
                <c:pt idx="20281">
                  <c:v>27.918342394405599</c:v>
                </c:pt>
                <c:pt idx="20282">
                  <c:v>27.9197189706294</c:v>
                </c:pt>
                <c:pt idx="20283">
                  <c:v>27.921095546853198</c:v>
                </c:pt>
                <c:pt idx="20284">
                  <c:v>27.922472123076901</c:v>
                </c:pt>
                <c:pt idx="20285">
                  <c:v>27.923848699300699</c:v>
                </c:pt>
                <c:pt idx="20286">
                  <c:v>27.9252252755245</c:v>
                </c:pt>
                <c:pt idx="20287">
                  <c:v>27.926601851748298</c:v>
                </c:pt>
                <c:pt idx="20288">
                  <c:v>27.927978427972</c:v>
                </c:pt>
                <c:pt idx="20289">
                  <c:v>27.929355004195799</c:v>
                </c:pt>
                <c:pt idx="20290">
                  <c:v>27.9307315804196</c:v>
                </c:pt>
                <c:pt idx="20291">
                  <c:v>27.932108156643402</c:v>
                </c:pt>
                <c:pt idx="20292">
                  <c:v>27.9334847328671</c:v>
                </c:pt>
                <c:pt idx="20293">
                  <c:v>27.934861309090898</c:v>
                </c:pt>
                <c:pt idx="20294">
                  <c:v>27.9362378853147</c:v>
                </c:pt>
                <c:pt idx="20295">
                  <c:v>27.937614461538502</c:v>
                </c:pt>
                <c:pt idx="20296">
                  <c:v>27.9389910377622</c:v>
                </c:pt>
                <c:pt idx="20297">
                  <c:v>27.940367613986002</c:v>
                </c:pt>
                <c:pt idx="20298">
                  <c:v>27.9417441902098</c:v>
                </c:pt>
                <c:pt idx="20299">
                  <c:v>27.943120766433601</c:v>
                </c:pt>
                <c:pt idx="20300">
                  <c:v>27.944497342657399</c:v>
                </c:pt>
                <c:pt idx="20301">
                  <c:v>27.945873918881102</c:v>
                </c:pt>
                <c:pt idx="20302">
                  <c:v>27.9472504951049</c:v>
                </c:pt>
                <c:pt idx="20303">
                  <c:v>27.948627071328701</c:v>
                </c:pt>
                <c:pt idx="20304">
                  <c:v>27.950003647552499</c:v>
                </c:pt>
                <c:pt idx="20305">
                  <c:v>27.951380223776201</c:v>
                </c:pt>
                <c:pt idx="20306">
                  <c:v>27.9527568</c:v>
                </c:pt>
                <c:pt idx="20307">
                  <c:v>27.954133376223801</c:v>
                </c:pt>
                <c:pt idx="20308">
                  <c:v>27.955509952447599</c:v>
                </c:pt>
                <c:pt idx="20309">
                  <c:v>27.956886528671301</c:v>
                </c:pt>
                <c:pt idx="20310">
                  <c:v>27.958263104895099</c:v>
                </c:pt>
                <c:pt idx="20311">
                  <c:v>27.959639681118901</c:v>
                </c:pt>
                <c:pt idx="20312">
                  <c:v>27.961016257342699</c:v>
                </c:pt>
                <c:pt idx="20313">
                  <c:v>27.962392833566401</c:v>
                </c:pt>
                <c:pt idx="20314">
                  <c:v>27.963769409790199</c:v>
                </c:pt>
                <c:pt idx="20315">
                  <c:v>27.965145986014001</c:v>
                </c:pt>
                <c:pt idx="20316">
                  <c:v>27.966522562237799</c:v>
                </c:pt>
                <c:pt idx="20317">
                  <c:v>27.967899138461501</c:v>
                </c:pt>
                <c:pt idx="20318">
                  <c:v>27.969275714685299</c:v>
                </c:pt>
                <c:pt idx="20319">
                  <c:v>27.970652290909101</c:v>
                </c:pt>
                <c:pt idx="20320">
                  <c:v>27.972028867132899</c:v>
                </c:pt>
                <c:pt idx="20321">
                  <c:v>27.973405443356601</c:v>
                </c:pt>
                <c:pt idx="20322">
                  <c:v>27.974782019580399</c:v>
                </c:pt>
                <c:pt idx="20323">
                  <c:v>27.976158595804201</c:v>
                </c:pt>
                <c:pt idx="20324">
                  <c:v>27.977535172027999</c:v>
                </c:pt>
                <c:pt idx="20325">
                  <c:v>27.9789117482518</c:v>
                </c:pt>
                <c:pt idx="20326">
                  <c:v>27.980288324475499</c:v>
                </c:pt>
                <c:pt idx="20327">
                  <c:v>27.9816649006993</c:v>
                </c:pt>
                <c:pt idx="20328">
                  <c:v>27.983041476923098</c:v>
                </c:pt>
                <c:pt idx="20329">
                  <c:v>27.9844180531469</c:v>
                </c:pt>
                <c:pt idx="20330">
                  <c:v>27.985794629370599</c:v>
                </c:pt>
                <c:pt idx="20331">
                  <c:v>27.9871712055944</c:v>
                </c:pt>
                <c:pt idx="20332">
                  <c:v>27.988547781818198</c:v>
                </c:pt>
                <c:pt idx="20333">
                  <c:v>27.989924358042</c:v>
                </c:pt>
                <c:pt idx="20334">
                  <c:v>27.991300934265698</c:v>
                </c:pt>
                <c:pt idx="20335">
                  <c:v>27.9926775104895</c:v>
                </c:pt>
                <c:pt idx="20336">
                  <c:v>27.994054086713302</c:v>
                </c:pt>
                <c:pt idx="20337">
                  <c:v>27.9954306629371</c:v>
                </c:pt>
                <c:pt idx="20338">
                  <c:v>27.996807239160798</c:v>
                </c:pt>
                <c:pt idx="20339">
                  <c:v>27.9981838153846</c:v>
                </c:pt>
                <c:pt idx="20340">
                  <c:v>27.999560391608401</c:v>
                </c:pt>
                <c:pt idx="20341">
                  <c:v>28.0009369678322</c:v>
                </c:pt>
                <c:pt idx="20342">
                  <c:v>28.002313544055902</c:v>
                </c:pt>
                <c:pt idx="20343">
                  <c:v>28.0036901202797</c:v>
                </c:pt>
                <c:pt idx="20344">
                  <c:v>28.005066696503501</c:v>
                </c:pt>
                <c:pt idx="20345">
                  <c:v>28.006443272727299</c:v>
                </c:pt>
                <c:pt idx="20346">
                  <c:v>28.007819848951101</c:v>
                </c:pt>
                <c:pt idx="20347">
                  <c:v>28.0091964251748</c:v>
                </c:pt>
                <c:pt idx="20348">
                  <c:v>28.010573001398601</c:v>
                </c:pt>
                <c:pt idx="20349">
                  <c:v>28.011949577622399</c:v>
                </c:pt>
                <c:pt idx="20350">
                  <c:v>28.013326153846201</c:v>
                </c:pt>
                <c:pt idx="20351">
                  <c:v>28.014702730069899</c:v>
                </c:pt>
                <c:pt idx="20352">
                  <c:v>28.016079306293701</c:v>
                </c:pt>
                <c:pt idx="20353">
                  <c:v>28.017455882517499</c:v>
                </c:pt>
                <c:pt idx="20354">
                  <c:v>28.018832458741301</c:v>
                </c:pt>
                <c:pt idx="20355">
                  <c:v>28.020209034964999</c:v>
                </c:pt>
                <c:pt idx="20356">
                  <c:v>28.021585611188801</c:v>
                </c:pt>
                <c:pt idx="20357">
                  <c:v>28.022962187412599</c:v>
                </c:pt>
                <c:pt idx="20358">
                  <c:v>28.024338763636401</c:v>
                </c:pt>
                <c:pt idx="20359">
                  <c:v>28.025715339860099</c:v>
                </c:pt>
                <c:pt idx="20360">
                  <c:v>28.027091916083901</c:v>
                </c:pt>
                <c:pt idx="20361">
                  <c:v>28.028468492307699</c:v>
                </c:pt>
                <c:pt idx="20362">
                  <c:v>28.0298450685315</c:v>
                </c:pt>
                <c:pt idx="20363">
                  <c:v>28.031221644755298</c:v>
                </c:pt>
                <c:pt idx="20364">
                  <c:v>28.032598220979001</c:v>
                </c:pt>
                <c:pt idx="20365">
                  <c:v>28.033974797202799</c:v>
                </c:pt>
                <c:pt idx="20366">
                  <c:v>28.0353513734266</c:v>
                </c:pt>
                <c:pt idx="20367">
                  <c:v>28.036727949650398</c:v>
                </c:pt>
                <c:pt idx="20368">
                  <c:v>28.0381045258741</c:v>
                </c:pt>
                <c:pt idx="20369">
                  <c:v>28.039481102097898</c:v>
                </c:pt>
                <c:pt idx="20370">
                  <c:v>28.0408576783217</c:v>
                </c:pt>
                <c:pt idx="20371">
                  <c:v>28.042234254545502</c:v>
                </c:pt>
                <c:pt idx="20372">
                  <c:v>28.0436108307692</c:v>
                </c:pt>
                <c:pt idx="20373">
                  <c:v>28.044987406992998</c:v>
                </c:pt>
                <c:pt idx="20374">
                  <c:v>28.0463639832168</c:v>
                </c:pt>
                <c:pt idx="20375">
                  <c:v>28.047740559440602</c:v>
                </c:pt>
                <c:pt idx="20376">
                  <c:v>28.0491171356643</c:v>
                </c:pt>
                <c:pt idx="20377">
                  <c:v>28.050493711888102</c:v>
                </c:pt>
                <c:pt idx="20378">
                  <c:v>28.0518702881119</c:v>
                </c:pt>
                <c:pt idx="20379">
                  <c:v>28.053246864335701</c:v>
                </c:pt>
                <c:pt idx="20380">
                  <c:v>28.0546234405594</c:v>
                </c:pt>
                <c:pt idx="20381">
                  <c:v>28.056000016783202</c:v>
                </c:pt>
                <c:pt idx="20382">
                  <c:v>28.057376593007</c:v>
                </c:pt>
                <c:pt idx="20383">
                  <c:v>28.058753169230801</c:v>
                </c:pt>
                <c:pt idx="20384">
                  <c:v>28.060129745454599</c:v>
                </c:pt>
                <c:pt idx="20385">
                  <c:v>28.061506321678301</c:v>
                </c:pt>
                <c:pt idx="20386">
                  <c:v>28.062882897902099</c:v>
                </c:pt>
                <c:pt idx="20387">
                  <c:v>28.064259474125901</c:v>
                </c:pt>
                <c:pt idx="20388">
                  <c:v>28.065636050349699</c:v>
                </c:pt>
                <c:pt idx="20389">
                  <c:v>28.067012626573401</c:v>
                </c:pt>
                <c:pt idx="20390">
                  <c:v>28.068389202797199</c:v>
                </c:pt>
                <c:pt idx="20391">
                  <c:v>28.069765779021001</c:v>
                </c:pt>
                <c:pt idx="20392">
                  <c:v>28.071142355244799</c:v>
                </c:pt>
                <c:pt idx="20393">
                  <c:v>28.072518931468501</c:v>
                </c:pt>
                <c:pt idx="20394">
                  <c:v>28.073895507692299</c:v>
                </c:pt>
                <c:pt idx="20395">
                  <c:v>28.075272083916101</c:v>
                </c:pt>
                <c:pt idx="20396">
                  <c:v>28.076648660139899</c:v>
                </c:pt>
                <c:pt idx="20397">
                  <c:v>28.078025236363601</c:v>
                </c:pt>
                <c:pt idx="20398">
                  <c:v>28.079401812587399</c:v>
                </c:pt>
                <c:pt idx="20399">
                  <c:v>28.080778388811201</c:v>
                </c:pt>
                <c:pt idx="20400">
                  <c:v>28.082154965034999</c:v>
                </c:pt>
                <c:pt idx="20401">
                  <c:v>28.083531541258701</c:v>
                </c:pt>
                <c:pt idx="20402">
                  <c:v>28.084908117482499</c:v>
                </c:pt>
                <c:pt idx="20403">
                  <c:v>28.0862846937063</c:v>
                </c:pt>
                <c:pt idx="20404">
                  <c:v>28.087661269930098</c:v>
                </c:pt>
                <c:pt idx="20405">
                  <c:v>28.0890378461539</c:v>
                </c:pt>
                <c:pt idx="20406">
                  <c:v>28.090414422377599</c:v>
                </c:pt>
                <c:pt idx="20407">
                  <c:v>28.0917909986014</c:v>
                </c:pt>
                <c:pt idx="20408">
                  <c:v>28.093167574825198</c:v>
                </c:pt>
                <c:pt idx="20409">
                  <c:v>28.094544151049</c:v>
                </c:pt>
                <c:pt idx="20410">
                  <c:v>28.095920727272699</c:v>
                </c:pt>
                <c:pt idx="20411">
                  <c:v>28.0972973034965</c:v>
                </c:pt>
                <c:pt idx="20412">
                  <c:v>28.098673879720302</c:v>
                </c:pt>
                <c:pt idx="20413">
                  <c:v>28.1000504559441</c:v>
                </c:pt>
                <c:pt idx="20414">
                  <c:v>28.101427032167798</c:v>
                </c:pt>
                <c:pt idx="20415">
                  <c:v>28.1028036083916</c:v>
                </c:pt>
                <c:pt idx="20416">
                  <c:v>28.104180184615402</c:v>
                </c:pt>
                <c:pt idx="20417">
                  <c:v>28.1055567608392</c:v>
                </c:pt>
                <c:pt idx="20418">
                  <c:v>28.106933337062902</c:v>
                </c:pt>
                <c:pt idx="20419">
                  <c:v>28.1083099132867</c:v>
                </c:pt>
                <c:pt idx="20420">
                  <c:v>28.109686489510501</c:v>
                </c:pt>
                <c:pt idx="20421">
                  <c:v>28.111063065734299</c:v>
                </c:pt>
                <c:pt idx="20422">
                  <c:v>28.112439641958002</c:v>
                </c:pt>
                <c:pt idx="20423">
                  <c:v>28.1138162181818</c:v>
                </c:pt>
                <c:pt idx="20424">
                  <c:v>28.115192794405601</c:v>
                </c:pt>
                <c:pt idx="20425">
                  <c:v>28.116569370629399</c:v>
                </c:pt>
                <c:pt idx="20426">
                  <c:v>28.117945946853201</c:v>
                </c:pt>
                <c:pt idx="20427">
                  <c:v>28.1193225230769</c:v>
                </c:pt>
                <c:pt idx="20428">
                  <c:v>28.120699099300701</c:v>
                </c:pt>
                <c:pt idx="20429">
                  <c:v>28.122075675524499</c:v>
                </c:pt>
                <c:pt idx="20430">
                  <c:v>28.123452251748301</c:v>
                </c:pt>
                <c:pt idx="20431">
                  <c:v>28.124828827971999</c:v>
                </c:pt>
                <c:pt idx="20432">
                  <c:v>28.126205404195801</c:v>
                </c:pt>
                <c:pt idx="20433">
                  <c:v>28.127581980419599</c:v>
                </c:pt>
                <c:pt idx="20434">
                  <c:v>28.128958556643401</c:v>
                </c:pt>
                <c:pt idx="20435">
                  <c:v>28.130335132867099</c:v>
                </c:pt>
                <c:pt idx="20436">
                  <c:v>28.131711709090901</c:v>
                </c:pt>
                <c:pt idx="20437">
                  <c:v>28.133088285314699</c:v>
                </c:pt>
                <c:pt idx="20438">
                  <c:v>28.1344648615385</c:v>
                </c:pt>
                <c:pt idx="20439">
                  <c:v>28.135841437762199</c:v>
                </c:pt>
                <c:pt idx="20440">
                  <c:v>28.137218013986001</c:v>
                </c:pt>
                <c:pt idx="20441">
                  <c:v>28.138594590209799</c:v>
                </c:pt>
                <c:pt idx="20442">
                  <c:v>28.1399711664336</c:v>
                </c:pt>
                <c:pt idx="20443">
                  <c:v>28.141347742657299</c:v>
                </c:pt>
                <c:pt idx="20444">
                  <c:v>28.1427243188811</c:v>
                </c:pt>
                <c:pt idx="20445">
                  <c:v>28.144100895104899</c:v>
                </c:pt>
                <c:pt idx="20446">
                  <c:v>28.1454774713287</c:v>
                </c:pt>
                <c:pt idx="20447">
                  <c:v>28.146854047552502</c:v>
                </c:pt>
                <c:pt idx="20448">
                  <c:v>28.1482306237762</c:v>
                </c:pt>
                <c:pt idx="20449">
                  <c:v>28.149607199999998</c:v>
                </c:pt>
                <c:pt idx="20450">
                  <c:v>28.1509837762238</c:v>
                </c:pt>
                <c:pt idx="20451">
                  <c:v>28.152360352447602</c:v>
                </c:pt>
                <c:pt idx="20452">
                  <c:v>28.1537369286713</c:v>
                </c:pt>
                <c:pt idx="20453">
                  <c:v>28.155113504895098</c:v>
                </c:pt>
                <c:pt idx="20454">
                  <c:v>28.1564900811189</c:v>
                </c:pt>
                <c:pt idx="20455">
                  <c:v>28.157866657342701</c:v>
                </c:pt>
                <c:pt idx="20456">
                  <c:v>28.1592432335664</c:v>
                </c:pt>
                <c:pt idx="20457">
                  <c:v>28.160619809790202</c:v>
                </c:pt>
                <c:pt idx="20458">
                  <c:v>28.161996386014</c:v>
                </c:pt>
                <c:pt idx="20459">
                  <c:v>28.163372962237801</c:v>
                </c:pt>
                <c:pt idx="20460">
                  <c:v>28.1647495384615</c:v>
                </c:pt>
                <c:pt idx="20461">
                  <c:v>28.166126114685301</c:v>
                </c:pt>
                <c:pt idx="20462">
                  <c:v>28.1675026909091</c:v>
                </c:pt>
                <c:pt idx="20463">
                  <c:v>28.168879267132901</c:v>
                </c:pt>
                <c:pt idx="20464">
                  <c:v>28.1702558433566</c:v>
                </c:pt>
                <c:pt idx="20465">
                  <c:v>28.171632419580401</c:v>
                </c:pt>
                <c:pt idx="20466">
                  <c:v>28.173008995804199</c:v>
                </c:pt>
                <c:pt idx="20467">
                  <c:v>28.174385572028001</c:v>
                </c:pt>
                <c:pt idx="20468">
                  <c:v>28.1757621482517</c:v>
                </c:pt>
                <c:pt idx="20469">
                  <c:v>28.177138724475501</c:v>
                </c:pt>
                <c:pt idx="20470">
                  <c:v>28.178515300699299</c:v>
                </c:pt>
                <c:pt idx="20471">
                  <c:v>28.179891876923101</c:v>
                </c:pt>
                <c:pt idx="20472">
                  <c:v>28.181268453146899</c:v>
                </c:pt>
                <c:pt idx="20473">
                  <c:v>28.182645029370601</c:v>
                </c:pt>
                <c:pt idx="20474">
                  <c:v>28.184021605594399</c:v>
                </c:pt>
                <c:pt idx="20475">
                  <c:v>28.185398181818201</c:v>
                </c:pt>
                <c:pt idx="20476">
                  <c:v>28.186774758041999</c:v>
                </c:pt>
                <c:pt idx="20477">
                  <c:v>28.188151334265701</c:v>
                </c:pt>
                <c:pt idx="20478">
                  <c:v>28.189527910489499</c:v>
                </c:pt>
                <c:pt idx="20479">
                  <c:v>28.190904486713301</c:v>
                </c:pt>
                <c:pt idx="20480">
                  <c:v>28.192281062937099</c:v>
                </c:pt>
                <c:pt idx="20481">
                  <c:v>28.193657639160801</c:v>
                </c:pt>
                <c:pt idx="20482">
                  <c:v>28.195034215384599</c:v>
                </c:pt>
                <c:pt idx="20483">
                  <c:v>28.1964107916084</c:v>
                </c:pt>
                <c:pt idx="20484">
                  <c:v>28.197787367832198</c:v>
                </c:pt>
                <c:pt idx="20485">
                  <c:v>28.199163944055901</c:v>
                </c:pt>
                <c:pt idx="20486">
                  <c:v>28.200540520279699</c:v>
                </c:pt>
                <c:pt idx="20487">
                  <c:v>28.2019170965035</c:v>
                </c:pt>
                <c:pt idx="20488">
                  <c:v>28.203293672727298</c:v>
                </c:pt>
                <c:pt idx="20489">
                  <c:v>28.2046702489511</c:v>
                </c:pt>
                <c:pt idx="20490">
                  <c:v>28.206046825174798</c:v>
                </c:pt>
                <c:pt idx="20491">
                  <c:v>28.2074234013986</c:v>
                </c:pt>
                <c:pt idx="20492">
                  <c:v>28.208799977622402</c:v>
                </c:pt>
                <c:pt idx="20493">
                  <c:v>28.2101765538462</c:v>
                </c:pt>
                <c:pt idx="20494">
                  <c:v>28.211553130069898</c:v>
                </c:pt>
                <c:pt idx="20495">
                  <c:v>28.2129297062937</c:v>
                </c:pt>
                <c:pt idx="20496">
                  <c:v>28.214306282517502</c:v>
                </c:pt>
                <c:pt idx="20497">
                  <c:v>28.2156828587413</c:v>
                </c:pt>
                <c:pt idx="20498">
                  <c:v>28.217059434965002</c:v>
                </c:pt>
                <c:pt idx="20499">
                  <c:v>28.2184360111888</c:v>
                </c:pt>
                <c:pt idx="20500">
                  <c:v>28.219812587412601</c:v>
                </c:pt>
                <c:pt idx="20501">
                  <c:v>28.221189163636399</c:v>
                </c:pt>
                <c:pt idx="20502">
                  <c:v>28.222565739860102</c:v>
                </c:pt>
                <c:pt idx="20503">
                  <c:v>28.2239423160839</c:v>
                </c:pt>
                <c:pt idx="20504">
                  <c:v>28.225318892307701</c:v>
                </c:pt>
                <c:pt idx="20505">
                  <c:v>28.226695468531499</c:v>
                </c:pt>
                <c:pt idx="20506">
                  <c:v>28.228072044755201</c:v>
                </c:pt>
                <c:pt idx="20507">
                  <c:v>28.229448620978999</c:v>
                </c:pt>
                <c:pt idx="20508">
                  <c:v>28.230825197202801</c:v>
                </c:pt>
                <c:pt idx="20509">
                  <c:v>28.232201773426599</c:v>
                </c:pt>
                <c:pt idx="20510">
                  <c:v>28.233578349650401</c:v>
                </c:pt>
                <c:pt idx="20511">
                  <c:v>28.234954925874099</c:v>
                </c:pt>
                <c:pt idx="20512">
                  <c:v>28.236331502097901</c:v>
                </c:pt>
                <c:pt idx="20513">
                  <c:v>28.237708078321699</c:v>
                </c:pt>
                <c:pt idx="20514">
                  <c:v>28.239084654545501</c:v>
                </c:pt>
                <c:pt idx="20515">
                  <c:v>28.240461230769199</c:v>
                </c:pt>
                <c:pt idx="20516">
                  <c:v>28.241837806993001</c:v>
                </c:pt>
                <c:pt idx="20517">
                  <c:v>28.243214383216799</c:v>
                </c:pt>
                <c:pt idx="20518">
                  <c:v>28.2445909594406</c:v>
                </c:pt>
                <c:pt idx="20519">
                  <c:v>28.245967535664299</c:v>
                </c:pt>
                <c:pt idx="20520">
                  <c:v>28.247344111888101</c:v>
                </c:pt>
                <c:pt idx="20521">
                  <c:v>28.248720688111899</c:v>
                </c:pt>
                <c:pt idx="20522">
                  <c:v>28.2500972643357</c:v>
                </c:pt>
                <c:pt idx="20523">
                  <c:v>28.251473840559399</c:v>
                </c:pt>
                <c:pt idx="20524">
                  <c:v>28.2528504167832</c:v>
                </c:pt>
                <c:pt idx="20525">
                  <c:v>28.254226993006998</c:v>
                </c:pt>
                <c:pt idx="20526">
                  <c:v>28.2556035692308</c:v>
                </c:pt>
                <c:pt idx="20527">
                  <c:v>28.256980145454602</c:v>
                </c:pt>
                <c:pt idx="20528">
                  <c:v>28.2583567216783</c:v>
                </c:pt>
                <c:pt idx="20529">
                  <c:v>28.259733297902098</c:v>
                </c:pt>
                <c:pt idx="20530">
                  <c:v>28.2611098741259</c:v>
                </c:pt>
                <c:pt idx="20531">
                  <c:v>28.262486450349702</c:v>
                </c:pt>
                <c:pt idx="20532">
                  <c:v>28.2638630265734</c:v>
                </c:pt>
                <c:pt idx="20533">
                  <c:v>28.265239602797202</c:v>
                </c:pt>
                <c:pt idx="20534">
                  <c:v>28.266616179021</c:v>
                </c:pt>
                <c:pt idx="20535">
                  <c:v>28.267992755244801</c:v>
                </c:pt>
                <c:pt idx="20536">
                  <c:v>28.2693693314685</c:v>
                </c:pt>
                <c:pt idx="20537">
                  <c:v>28.270745907692302</c:v>
                </c:pt>
                <c:pt idx="20538">
                  <c:v>28.2721224839161</c:v>
                </c:pt>
                <c:pt idx="20539">
                  <c:v>28.273499060139901</c:v>
                </c:pt>
                <c:pt idx="20540">
                  <c:v>28.2748756363636</c:v>
                </c:pt>
                <c:pt idx="20541">
                  <c:v>28.276252212587401</c:v>
                </c:pt>
                <c:pt idx="20542">
                  <c:v>28.277628788811199</c:v>
                </c:pt>
                <c:pt idx="20543">
                  <c:v>28.279005365035001</c:v>
                </c:pt>
                <c:pt idx="20544">
                  <c:v>28.2803819412587</c:v>
                </c:pt>
                <c:pt idx="20545">
                  <c:v>28.281758517482501</c:v>
                </c:pt>
                <c:pt idx="20546">
                  <c:v>28.283135093706299</c:v>
                </c:pt>
                <c:pt idx="20547">
                  <c:v>28.284511669930101</c:v>
                </c:pt>
                <c:pt idx="20548">
                  <c:v>28.285888246153899</c:v>
                </c:pt>
                <c:pt idx="20549">
                  <c:v>28.287264822377601</c:v>
                </c:pt>
                <c:pt idx="20550">
                  <c:v>28.288641398601399</c:v>
                </c:pt>
                <c:pt idx="20551">
                  <c:v>28.290017974825201</c:v>
                </c:pt>
                <c:pt idx="20552">
                  <c:v>28.291394551048999</c:v>
                </c:pt>
                <c:pt idx="20553">
                  <c:v>28.292771127272701</c:v>
                </c:pt>
                <c:pt idx="20554">
                  <c:v>28.294147703496499</c:v>
                </c:pt>
                <c:pt idx="20555">
                  <c:v>28.295524279720301</c:v>
                </c:pt>
                <c:pt idx="20556">
                  <c:v>28.296900855944099</c:v>
                </c:pt>
                <c:pt idx="20557">
                  <c:v>28.298277432167801</c:v>
                </c:pt>
                <c:pt idx="20558">
                  <c:v>28.299654008391599</c:v>
                </c:pt>
                <c:pt idx="20559">
                  <c:v>28.3010305846154</c:v>
                </c:pt>
                <c:pt idx="20560">
                  <c:v>28.302407160839198</c:v>
                </c:pt>
                <c:pt idx="20561">
                  <c:v>28.303783737062901</c:v>
                </c:pt>
                <c:pt idx="20562">
                  <c:v>28.305160313286699</c:v>
                </c:pt>
                <c:pt idx="20563">
                  <c:v>28.3065368895105</c:v>
                </c:pt>
                <c:pt idx="20564">
                  <c:v>28.307913465734298</c:v>
                </c:pt>
                <c:pt idx="20565">
                  <c:v>28.309290041958</c:v>
                </c:pt>
                <c:pt idx="20566">
                  <c:v>28.310666618181799</c:v>
                </c:pt>
                <c:pt idx="20567">
                  <c:v>28.3120431944056</c:v>
                </c:pt>
                <c:pt idx="20568">
                  <c:v>28.313419770629402</c:v>
                </c:pt>
                <c:pt idx="20569">
                  <c:v>28.3147963468531</c:v>
                </c:pt>
                <c:pt idx="20570">
                  <c:v>28.316172923076898</c:v>
                </c:pt>
                <c:pt idx="20571">
                  <c:v>28.3175494993007</c:v>
                </c:pt>
                <c:pt idx="20572">
                  <c:v>28.318926075524502</c:v>
                </c:pt>
                <c:pt idx="20573">
                  <c:v>28.3203026517483</c:v>
                </c:pt>
                <c:pt idx="20574">
                  <c:v>28.321679227972002</c:v>
                </c:pt>
                <c:pt idx="20575">
                  <c:v>28.3230558041958</c:v>
                </c:pt>
                <c:pt idx="20576">
                  <c:v>28.324432380419601</c:v>
                </c:pt>
                <c:pt idx="20577">
                  <c:v>28.325808956643399</c:v>
                </c:pt>
                <c:pt idx="20578">
                  <c:v>28.327185532867102</c:v>
                </c:pt>
                <c:pt idx="20579">
                  <c:v>28.3285621090909</c:v>
                </c:pt>
                <c:pt idx="20580">
                  <c:v>28.329938685314701</c:v>
                </c:pt>
                <c:pt idx="20581">
                  <c:v>28.331315261538499</c:v>
                </c:pt>
                <c:pt idx="20582">
                  <c:v>28.332691837762201</c:v>
                </c:pt>
                <c:pt idx="20583">
                  <c:v>28.334068413986</c:v>
                </c:pt>
                <c:pt idx="20584">
                  <c:v>28.335444990209801</c:v>
                </c:pt>
                <c:pt idx="20585">
                  <c:v>28.336821566433599</c:v>
                </c:pt>
                <c:pt idx="20586">
                  <c:v>28.338198142657301</c:v>
                </c:pt>
                <c:pt idx="20587">
                  <c:v>28.339574718881099</c:v>
                </c:pt>
                <c:pt idx="20588">
                  <c:v>28.340951295104901</c:v>
                </c:pt>
                <c:pt idx="20589">
                  <c:v>28.342327871328699</c:v>
                </c:pt>
                <c:pt idx="20590">
                  <c:v>28.343704447552501</c:v>
                </c:pt>
                <c:pt idx="20591">
                  <c:v>28.345081023776199</c:v>
                </c:pt>
                <c:pt idx="20592">
                  <c:v>28.346457600000001</c:v>
                </c:pt>
                <c:pt idx="20593">
                  <c:v>28.347834176223799</c:v>
                </c:pt>
                <c:pt idx="20594">
                  <c:v>28.3492107524476</c:v>
                </c:pt>
                <c:pt idx="20595">
                  <c:v>28.350587328671299</c:v>
                </c:pt>
                <c:pt idx="20596">
                  <c:v>28.351963904895101</c:v>
                </c:pt>
                <c:pt idx="20597">
                  <c:v>28.353340481118899</c:v>
                </c:pt>
                <c:pt idx="20598">
                  <c:v>28.3547170573427</c:v>
                </c:pt>
                <c:pt idx="20599">
                  <c:v>28.356093633566399</c:v>
                </c:pt>
                <c:pt idx="20600">
                  <c:v>28.3574702097902</c:v>
                </c:pt>
                <c:pt idx="20601">
                  <c:v>28.358846786013999</c:v>
                </c:pt>
                <c:pt idx="20602">
                  <c:v>28.3602233622378</c:v>
                </c:pt>
                <c:pt idx="20603">
                  <c:v>28.361599938461499</c:v>
                </c:pt>
                <c:pt idx="20604">
                  <c:v>28.3629765146853</c:v>
                </c:pt>
                <c:pt idx="20605">
                  <c:v>28.364353090909098</c:v>
                </c:pt>
                <c:pt idx="20606">
                  <c:v>28.3657296671329</c:v>
                </c:pt>
                <c:pt idx="20607">
                  <c:v>28.367106243356702</c:v>
                </c:pt>
                <c:pt idx="20608">
                  <c:v>28.3684828195804</c:v>
                </c:pt>
                <c:pt idx="20609">
                  <c:v>28.369859395804198</c:v>
                </c:pt>
                <c:pt idx="20610">
                  <c:v>28.371235972028</c:v>
                </c:pt>
                <c:pt idx="20611">
                  <c:v>28.372612548251801</c:v>
                </c:pt>
                <c:pt idx="20612">
                  <c:v>28.3739891244755</c:v>
                </c:pt>
                <c:pt idx="20613">
                  <c:v>28.375365700699302</c:v>
                </c:pt>
                <c:pt idx="20614">
                  <c:v>28.3767422769231</c:v>
                </c:pt>
                <c:pt idx="20615">
                  <c:v>28.378118853146901</c:v>
                </c:pt>
                <c:pt idx="20616">
                  <c:v>28.3794954293706</c:v>
                </c:pt>
                <c:pt idx="20617">
                  <c:v>28.380872005594401</c:v>
                </c:pt>
                <c:pt idx="20618">
                  <c:v>28.3822485818182</c:v>
                </c:pt>
                <c:pt idx="20619">
                  <c:v>28.383625158042001</c:v>
                </c:pt>
                <c:pt idx="20620">
                  <c:v>28.3850017342657</c:v>
                </c:pt>
                <c:pt idx="20621">
                  <c:v>28.386378310489501</c:v>
                </c:pt>
                <c:pt idx="20622">
                  <c:v>28.387754886713299</c:v>
                </c:pt>
                <c:pt idx="20623">
                  <c:v>28.389131462937101</c:v>
                </c:pt>
                <c:pt idx="20624">
                  <c:v>28.3905080391608</c:v>
                </c:pt>
                <c:pt idx="20625">
                  <c:v>28.391884615384601</c:v>
                </c:pt>
                <c:pt idx="20626">
                  <c:v>28.393261191608399</c:v>
                </c:pt>
                <c:pt idx="20627">
                  <c:v>28.394637767832201</c:v>
                </c:pt>
                <c:pt idx="20628">
                  <c:v>28.396014344055899</c:v>
                </c:pt>
                <c:pt idx="20629">
                  <c:v>28.397390920279701</c:v>
                </c:pt>
                <c:pt idx="20630">
                  <c:v>28.398767496503499</c:v>
                </c:pt>
                <c:pt idx="20631">
                  <c:v>28.400144072727301</c:v>
                </c:pt>
                <c:pt idx="20632">
                  <c:v>28.401520648951099</c:v>
                </c:pt>
                <c:pt idx="20633">
                  <c:v>28.402897225174801</c:v>
                </c:pt>
                <c:pt idx="20634">
                  <c:v>28.404273801398599</c:v>
                </c:pt>
                <c:pt idx="20635">
                  <c:v>28.405650377622401</c:v>
                </c:pt>
                <c:pt idx="20636">
                  <c:v>28.407026953846199</c:v>
                </c:pt>
                <c:pt idx="20637">
                  <c:v>28.408403530069901</c:v>
                </c:pt>
                <c:pt idx="20638">
                  <c:v>28.409780106293699</c:v>
                </c:pt>
                <c:pt idx="20639">
                  <c:v>28.4111566825175</c:v>
                </c:pt>
                <c:pt idx="20640">
                  <c:v>28.412533258741298</c:v>
                </c:pt>
                <c:pt idx="20641">
                  <c:v>28.413909834965001</c:v>
                </c:pt>
                <c:pt idx="20642">
                  <c:v>28.415286411188799</c:v>
                </c:pt>
                <c:pt idx="20643">
                  <c:v>28.4166629874126</c:v>
                </c:pt>
                <c:pt idx="20644">
                  <c:v>28.418039563636398</c:v>
                </c:pt>
                <c:pt idx="20645">
                  <c:v>28.4194161398601</c:v>
                </c:pt>
                <c:pt idx="20646">
                  <c:v>28.420792716083898</c:v>
                </c:pt>
                <c:pt idx="20647">
                  <c:v>28.4221692923077</c:v>
                </c:pt>
                <c:pt idx="20648">
                  <c:v>28.423545868531502</c:v>
                </c:pt>
                <c:pt idx="20649">
                  <c:v>28.4249224447552</c:v>
                </c:pt>
                <c:pt idx="20650">
                  <c:v>28.426299020978998</c:v>
                </c:pt>
                <c:pt idx="20651">
                  <c:v>28.4276755972028</c:v>
                </c:pt>
                <c:pt idx="20652">
                  <c:v>28.429052173426602</c:v>
                </c:pt>
                <c:pt idx="20653">
                  <c:v>28.4304287496504</c:v>
                </c:pt>
                <c:pt idx="20654">
                  <c:v>28.431805325874102</c:v>
                </c:pt>
                <c:pt idx="20655">
                  <c:v>28.4331819020979</c:v>
                </c:pt>
                <c:pt idx="20656">
                  <c:v>28.434558478321701</c:v>
                </c:pt>
                <c:pt idx="20657">
                  <c:v>28.435935054545499</c:v>
                </c:pt>
                <c:pt idx="20658">
                  <c:v>28.437311630769202</c:v>
                </c:pt>
                <c:pt idx="20659">
                  <c:v>28.438688206993</c:v>
                </c:pt>
                <c:pt idx="20660">
                  <c:v>28.440064783216801</c:v>
                </c:pt>
                <c:pt idx="20661">
                  <c:v>28.441441359440599</c:v>
                </c:pt>
                <c:pt idx="20662">
                  <c:v>28.442817935664301</c:v>
                </c:pt>
                <c:pt idx="20663">
                  <c:v>28.444194511888099</c:v>
                </c:pt>
                <c:pt idx="20664">
                  <c:v>28.445571088111901</c:v>
                </c:pt>
                <c:pt idx="20665">
                  <c:v>28.446947664335699</c:v>
                </c:pt>
                <c:pt idx="20666">
                  <c:v>28.448324240559401</c:v>
                </c:pt>
                <c:pt idx="20667">
                  <c:v>28.449700816783199</c:v>
                </c:pt>
                <c:pt idx="20668">
                  <c:v>28.451077393007001</c:v>
                </c:pt>
                <c:pt idx="20669">
                  <c:v>28.452453969230799</c:v>
                </c:pt>
                <c:pt idx="20670">
                  <c:v>28.453830545454501</c:v>
                </c:pt>
                <c:pt idx="20671">
                  <c:v>28.455207121678299</c:v>
                </c:pt>
                <c:pt idx="20672">
                  <c:v>28.456583697902101</c:v>
                </c:pt>
                <c:pt idx="20673">
                  <c:v>28.457960274125899</c:v>
                </c:pt>
                <c:pt idx="20674">
                  <c:v>28.4593368503497</c:v>
                </c:pt>
                <c:pt idx="20675">
                  <c:v>28.460713426573399</c:v>
                </c:pt>
                <c:pt idx="20676">
                  <c:v>28.462090002797201</c:v>
                </c:pt>
                <c:pt idx="20677">
                  <c:v>28.463466579020999</c:v>
                </c:pt>
                <c:pt idx="20678">
                  <c:v>28.4648431552448</c:v>
                </c:pt>
                <c:pt idx="20679">
                  <c:v>28.466219731468499</c:v>
                </c:pt>
                <c:pt idx="20680">
                  <c:v>28.4675963076923</c:v>
                </c:pt>
                <c:pt idx="20681">
                  <c:v>28.468972883916098</c:v>
                </c:pt>
                <c:pt idx="20682">
                  <c:v>28.4703494601399</c:v>
                </c:pt>
                <c:pt idx="20683">
                  <c:v>28.471726036363599</c:v>
                </c:pt>
                <c:pt idx="20684">
                  <c:v>28.4731026125874</c:v>
                </c:pt>
                <c:pt idx="20685">
                  <c:v>28.474479188811198</c:v>
                </c:pt>
                <c:pt idx="20686">
                  <c:v>28.475855765035</c:v>
                </c:pt>
                <c:pt idx="20687">
                  <c:v>28.477232341258802</c:v>
                </c:pt>
                <c:pt idx="20688">
                  <c:v>28.4786089174825</c:v>
                </c:pt>
                <c:pt idx="20689">
                  <c:v>28.479985493706302</c:v>
                </c:pt>
                <c:pt idx="20690">
                  <c:v>28.4813620699301</c:v>
                </c:pt>
                <c:pt idx="20691">
                  <c:v>28.482738646153901</c:v>
                </c:pt>
                <c:pt idx="20692">
                  <c:v>28.4841152223776</c:v>
                </c:pt>
                <c:pt idx="20693">
                  <c:v>28.485491798601402</c:v>
                </c:pt>
                <c:pt idx="20694">
                  <c:v>28.4868683748252</c:v>
                </c:pt>
                <c:pt idx="20695">
                  <c:v>28.488244951049001</c:v>
                </c:pt>
                <c:pt idx="20696">
                  <c:v>28.4896215272727</c:v>
                </c:pt>
                <c:pt idx="20697">
                  <c:v>28.490998103496501</c:v>
                </c:pt>
                <c:pt idx="20698">
                  <c:v>28.492374679720299</c:v>
                </c:pt>
                <c:pt idx="20699">
                  <c:v>28.493751255944101</c:v>
                </c:pt>
                <c:pt idx="20700">
                  <c:v>28.4951278321678</c:v>
                </c:pt>
                <c:pt idx="20701">
                  <c:v>28.496504408391601</c:v>
                </c:pt>
                <c:pt idx="20702">
                  <c:v>28.497880984615399</c:v>
                </c:pt>
                <c:pt idx="20703">
                  <c:v>28.499257560839201</c:v>
                </c:pt>
                <c:pt idx="20704">
                  <c:v>28.500634137062899</c:v>
                </c:pt>
                <c:pt idx="20705">
                  <c:v>28.502010713286701</c:v>
                </c:pt>
                <c:pt idx="20706">
                  <c:v>28.503387289510499</c:v>
                </c:pt>
                <c:pt idx="20707">
                  <c:v>28.504763865734301</c:v>
                </c:pt>
                <c:pt idx="20708">
                  <c:v>28.506140441957999</c:v>
                </c:pt>
                <c:pt idx="20709">
                  <c:v>28.507517018181801</c:v>
                </c:pt>
                <c:pt idx="20710">
                  <c:v>28.508893594405599</c:v>
                </c:pt>
                <c:pt idx="20711">
                  <c:v>28.510270170629401</c:v>
                </c:pt>
                <c:pt idx="20712">
                  <c:v>28.511646746853199</c:v>
                </c:pt>
                <c:pt idx="20713">
                  <c:v>28.513023323076901</c:v>
                </c:pt>
                <c:pt idx="20714">
                  <c:v>28.514399899300699</c:v>
                </c:pt>
                <c:pt idx="20715">
                  <c:v>28.5157764755245</c:v>
                </c:pt>
                <c:pt idx="20716">
                  <c:v>28.517153051748299</c:v>
                </c:pt>
                <c:pt idx="20717">
                  <c:v>28.518529627972001</c:v>
                </c:pt>
                <c:pt idx="20718">
                  <c:v>28.519906204195799</c:v>
                </c:pt>
                <c:pt idx="20719">
                  <c:v>28.5212827804196</c:v>
                </c:pt>
                <c:pt idx="20720">
                  <c:v>28.522659356643398</c:v>
                </c:pt>
                <c:pt idx="20721">
                  <c:v>28.5240359328671</c:v>
                </c:pt>
                <c:pt idx="20722">
                  <c:v>28.525412509090899</c:v>
                </c:pt>
                <c:pt idx="20723">
                  <c:v>28.5267890853147</c:v>
                </c:pt>
                <c:pt idx="20724">
                  <c:v>28.528165661538502</c:v>
                </c:pt>
                <c:pt idx="20725">
                  <c:v>28.5295422377622</c:v>
                </c:pt>
                <c:pt idx="20726">
                  <c:v>28.530918813985998</c:v>
                </c:pt>
                <c:pt idx="20727">
                  <c:v>28.5322953902098</c:v>
                </c:pt>
                <c:pt idx="20728">
                  <c:v>28.533671966433602</c:v>
                </c:pt>
                <c:pt idx="20729">
                  <c:v>28.5350485426574</c:v>
                </c:pt>
                <c:pt idx="20730">
                  <c:v>28.536425118881098</c:v>
                </c:pt>
                <c:pt idx="20731">
                  <c:v>28.5378016951049</c:v>
                </c:pt>
                <c:pt idx="20732">
                  <c:v>28.539178271328701</c:v>
                </c:pt>
                <c:pt idx="20733">
                  <c:v>28.540554847552499</c:v>
                </c:pt>
                <c:pt idx="20734">
                  <c:v>28.541931423776202</c:v>
                </c:pt>
                <c:pt idx="20735">
                  <c:v>28.543308</c:v>
                </c:pt>
                <c:pt idx="20736">
                  <c:v>28.544684576223801</c:v>
                </c:pt>
                <c:pt idx="20737">
                  <c:v>28.546061152447599</c:v>
                </c:pt>
                <c:pt idx="20738">
                  <c:v>28.547437728671301</c:v>
                </c:pt>
                <c:pt idx="20739">
                  <c:v>28.5488143048951</c:v>
                </c:pt>
                <c:pt idx="20740">
                  <c:v>28.550190881118901</c:v>
                </c:pt>
                <c:pt idx="20741">
                  <c:v>28.551567457342699</c:v>
                </c:pt>
                <c:pt idx="20742">
                  <c:v>28.552944033566401</c:v>
                </c:pt>
                <c:pt idx="20743">
                  <c:v>28.554320609790199</c:v>
                </c:pt>
                <c:pt idx="20744">
                  <c:v>28.555697186014001</c:v>
                </c:pt>
                <c:pt idx="20745">
                  <c:v>28.557073762237799</c:v>
                </c:pt>
                <c:pt idx="20746">
                  <c:v>28.558450338461501</c:v>
                </c:pt>
                <c:pt idx="20747">
                  <c:v>28.559826914685299</c:v>
                </c:pt>
                <c:pt idx="20748">
                  <c:v>28.561203490909101</c:v>
                </c:pt>
                <c:pt idx="20749">
                  <c:v>28.562580067132899</c:v>
                </c:pt>
                <c:pt idx="20750">
                  <c:v>28.563956643356601</c:v>
                </c:pt>
                <c:pt idx="20751">
                  <c:v>28.565333219580399</c:v>
                </c:pt>
                <c:pt idx="20752">
                  <c:v>28.566709795804201</c:v>
                </c:pt>
                <c:pt idx="20753">
                  <c:v>28.568086372027999</c:v>
                </c:pt>
                <c:pt idx="20754">
                  <c:v>28.569462948251701</c:v>
                </c:pt>
                <c:pt idx="20755">
                  <c:v>28.570839524475499</c:v>
                </c:pt>
                <c:pt idx="20756">
                  <c:v>28.572216100699301</c:v>
                </c:pt>
                <c:pt idx="20757">
                  <c:v>28.573592676923099</c:v>
                </c:pt>
                <c:pt idx="20758">
                  <c:v>28.5749692531469</c:v>
                </c:pt>
                <c:pt idx="20759">
                  <c:v>28.576345829370599</c:v>
                </c:pt>
                <c:pt idx="20760">
                  <c:v>28.5777224055944</c:v>
                </c:pt>
                <c:pt idx="20761">
                  <c:v>28.579098981818198</c:v>
                </c:pt>
                <c:pt idx="20762">
                  <c:v>28.580475558042</c:v>
                </c:pt>
                <c:pt idx="20763">
                  <c:v>28.581852134265699</c:v>
                </c:pt>
                <c:pt idx="20764">
                  <c:v>28.5832287104895</c:v>
                </c:pt>
                <c:pt idx="20765">
                  <c:v>28.584605286713298</c:v>
                </c:pt>
                <c:pt idx="20766">
                  <c:v>28.5859818629371</c:v>
                </c:pt>
                <c:pt idx="20767">
                  <c:v>28.587358439160798</c:v>
                </c:pt>
                <c:pt idx="20768">
                  <c:v>28.5887350153846</c:v>
                </c:pt>
                <c:pt idx="20769">
                  <c:v>28.590111591608402</c:v>
                </c:pt>
                <c:pt idx="20770">
                  <c:v>28.5914881678322</c:v>
                </c:pt>
                <c:pt idx="20771">
                  <c:v>28.592864744055898</c:v>
                </c:pt>
                <c:pt idx="20772">
                  <c:v>28.5942413202797</c:v>
                </c:pt>
                <c:pt idx="20773">
                  <c:v>28.595617896503501</c:v>
                </c:pt>
                <c:pt idx="20774">
                  <c:v>28.5969944727273</c:v>
                </c:pt>
                <c:pt idx="20775">
                  <c:v>28.598371048951101</c:v>
                </c:pt>
                <c:pt idx="20776">
                  <c:v>28.5997476251748</c:v>
                </c:pt>
                <c:pt idx="20777">
                  <c:v>28.601124201398601</c:v>
                </c:pt>
                <c:pt idx="20778">
                  <c:v>28.602500777622399</c:v>
                </c:pt>
                <c:pt idx="20779">
                  <c:v>28.603877353846201</c:v>
                </c:pt>
                <c:pt idx="20780">
                  <c:v>28.6052539300699</c:v>
                </c:pt>
                <c:pt idx="20781">
                  <c:v>28.606630506293701</c:v>
                </c:pt>
                <c:pt idx="20782">
                  <c:v>28.608007082517499</c:v>
                </c:pt>
                <c:pt idx="20783">
                  <c:v>28.609383658741301</c:v>
                </c:pt>
                <c:pt idx="20784">
                  <c:v>28.610760234964999</c:v>
                </c:pt>
                <c:pt idx="20785">
                  <c:v>28.612136811188801</c:v>
                </c:pt>
                <c:pt idx="20786">
                  <c:v>28.613513387412599</c:v>
                </c:pt>
                <c:pt idx="20787">
                  <c:v>28.614889963636401</c:v>
                </c:pt>
                <c:pt idx="20788">
                  <c:v>28.616266539860199</c:v>
                </c:pt>
                <c:pt idx="20789">
                  <c:v>28.617643116083901</c:v>
                </c:pt>
                <c:pt idx="20790">
                  <c:v>28.619019692307699</c:v>
                </c:pt>
                <c:pt idx="20791">
                  <c:v>28.620396268531501</c:v>
                </c:pt>
                <c:pt idx="20792">
                  <c:v>28.621772844755199</c:v>
                </c:pt>
                <c:pt idx="20793">
                  <c:v>28.623149420979001</c:v>
                </c:pt>
                <c:pt idx="20794">
                  <c:v>28.624525997202799</c:v>
                </c:pt>
                <c:pt idx="20795">
                  <c:v>28.6259025734266</c:v>
                </c:pt>
                <c:pt idx="20796">
                  <c:v>28.627279149650398</c:v>
                </c:pt>
                <c:pt idx="20797">
                  <c:v>28.628655725874101</c:v>
                </c:pt>
                <c:pt idx="20798">
                  <c:v>28.630032302097899</c:v>
                </c:pt>
                <c:pt idx="20799">
                  <c:v>28.6314088783217</c:v>
                </c:pt>
                <c:pt idx="20800">
                  <c:v>28.632785454545498</c:v>
                </c:pt>
                <c:pt idx="20801">
                  <c:v>28.6341620307692</c:v>
                </c:pt>
                <c:pt idx="20802">
                  <c:v>28.635538606992998</c:v>
                </c:pt>
                <c:pt idx="20803">
                  <c:v>28.6369151832168</c:v>
                </c:pt>
                <c:pt idx="20804">
                  <c:v>28.638291759440602</c:v>
                </c:pt>
                <c:pt idx="20805">
                  <c:v>28.6396683356643</c:v>
                </c:pt>
                <c:pt idx="20806">
                  <c:v>28.641044911888098</c:v>
                </c:pt>
                <c:pt idx="20807">
                  <c:v>28.6424214881119</c:v>
                </c:pt>
                <c:pt idx="20808">
                  <c:v>28.643798064335702</c:v>
                </c:pt>
                <c:pt idx="20809">
                  <c:v>28.6451746405594</c:v>
                </c:pt>
                <c:pt idx="20810">
                  <c:v>28.646551216783202</c:v>
                </c:pt>
                <c:pt idx="20811">
                  <c:v>28.647927793007</c:v>
                </c:pt>
                <c:pt idx="20812">
                  <c:v>28.649304369230801</c:v>
                </c:pt>
                <c:pt idx="20813">
                  <c:v>28.650680945454599</c:v>
                </c:pt>
                <c:pt idx="20814">
                  <c:v>28.652057521678302</c:v>
                </c:pt>
                <c:pt idx="20815">
                  <c:v>28.6534340979021</c:v>
                </c:pt>
                <c:pt idx="20816">
                  <c:v>28.654810674125901</c:v>
                </c:pt>
                <c:pt idx="20817">
                  <c:v>28.656187250349699</c:v>
                </c:pt>
                <c:pt idx="20818">
                  <c:v>28.657563826573401</c:v>
                </c:pt>
                <c:pt idx="20819">
                  <c:v>28.658940402797199</c:v>
                </c:pt>
                <c:pt idx="20820">
                  <c:v>28.660316979021001</c:v>
                </c:pt>
                <c:pt idx="20821">
                  <c:v>28.661693555244799</c:v>
                </c:pt>
                <c:pt idx="20822">
                  <c:v>28.663070131468501</c:v>
                </c:pt>
                <c:pt idx="20823">
                  <c:v>28.664446707692299</c:v>
                </c:pt>
                <c:pt idx="20824">
                  <c:v>28.665823283916101</c:v>
                </c:pt>
                <c:pt idx="20825">
                  <c:v>28.667199860139899</c:v>
                </c:pt>
                <c:pt idx="20826">
                  <c:v>28.668576436363601</c:v>
                </c:pt>
                <c:pt idx="20827">
                  <c:v>28.669953012587399</c:v>
                </c:pt>
                <c:pt idx="20828">
                  <c:v>28.671329588811201</c:v>
                </c:pt>
                <c:pt idx="20829">
                  <c:v>28.672706165034999</c:v>
                </c:pt>
                <c:pt idx="20830">
                  <c:v>28.674082741258701</c:v>
                </c:pt>
                <c:pt idx="20831">
                  <c:v>28.675459317482499</c:v>
                </c:pt>
                <c:pt idx="20832">
                  <c:v>28.676835893706301</c:v>
                </c:pt>
                <c:pt idx="20833">
                  <c:v>28.678212469930099</c:v>
                </c:pt>
                <c:pt idx="20834">
                  <c:v>28.6795890461539</c:v>
                </c:pt>
                <c:pt idx="20835">
                  <c:v>28.680965622377599</c:v>
                </c:pt>
                <c:pt idx="20836">
                  <c:v>28.6823421986014</c:v>
                </c:pt>
                <c:pt idx="20837">
                  <c:v>28.683718774825198</c:v>
                </c:pt>
                <c:pt idx="20838">
                  <c:v>28.685095351049</c:v>
                </c:pt>
                <c:pt idx="20839">
                  <c:v>28.686471927272699</c:v>
                </c:pt>
                <c:pt idx="20840">
                  <c:v>28.6878485034965</c:v>
                </c:pt>
                <c:pt idx="20841">
                  <c:v>28.689225079720298</c:v>
                </c:pt>
                <c:pt idx="20842">
                  <c:v>28.6906016559441</c:v>
                </c:pt>
                <c:pt idx="20843">
                  <c:v>28.691978232167799</c:v>
                </c:pt>
                <c:pt idx="20844">
                  <c:v>28.6933548083916</c:v>
                </c:pt>
                <c:pt idx="20845">
                  <c:v>28.694731384615402</c:v>
                </c:pt>
                <c:pt idx="20846">
                  <c:v>28.6961079608392</c:v>
                </c:pt>
                <c:pt idx="20847">
                  <c:v>28.697484537062898</c:v>
                </c:pt>
                <c:pt idx="20848">
                  <c:v>28.6988611132867</c:v>
                </c:pt>
                <c:pt idx="20849">
                  <c:v>28.700237689510502</c:v>
                </c:pt>
                <c:pt idx="20850">
                  <c:v>28.7016142657343</c:v>
                </c:pt>
                <c:pt idx="20851">
                  <c:v>28.702990841958002</c:v>
                </c:pt>
                <c:pt idx="20852">
                  <c:v>28.7043674181818</c:v>
                </c:pt>
                <c:pt idx="20853">
                  <c:v>28.705743994405601</c:v>
                </c:pt>
                <c:pt idx="20854">
                  <c:v>28.707120570629399</c:v>
                </c:pt>
                <c:pt idx="20855">
                  <c:v>28.708497146853201</c:v>
                </c:pt>
                <c:pt idx="20856">
                  <c:v>28.7098737230769</c:v>
                </c:pt>
                <c:pt idx="20857">
                  <c:v>28.711250299300701</c:v>
                </c:pt>
                <c:pt idx="20858">
                  <c:v>28.712626875524499</c:v>
                </c:pt>
                <c:pt idx="20859">
                  <c:v>28.714003451748301</c:v>
                </c:pt>
                <c:pt idx="20860">
                  <c:v>28.715380027972</c:v>
                </c:pt>
                <c:pt idx="20861">
                  <c:v>28.716756604195801</c:v>
                </c:pt>
                <c:pt idx="20862">
                  <c:v>28.718133180419599</c:v>
                </c:pt>
                <c:pt idx="20863">
                  <c:v>28.719509756643401</c:v>
                </c:pt>
                <c:pt idx="20864">
                  <c:v>28.720886332867099</c:v>
                </c:pt>
                <c:pt idx="20865">
                  <c:v>28.722262909090901</c:v>
                </c:pt>
                <c:pt idx="20866">
                  <c:v>28.723639485314699</c:v>
                </c:pt>
                <c:pt idx="20867">
                  <c:v>28.725016061538501</c:v>
                </c:pt>
                <c:pt idx="20868">
                  <c:v>28.726392637762199</c:v>
                </c:pt>
                <c:pt idx="20869">
                  <c:v>28.727769213986001</c:v>
                </c:pt>
                <c:pt idx="20870">
                  <c:v>28.729145790209799</c:v>
                </c:pt>
                <c:pt idx="20871">
                  <c:v>28.7305223664336</c:v>
                </c:pt>
                <c:pt idx="20872">
                  <c:v>28.731898942657299</c:v>
                </c:pt>
                <c:pt idx="20873">
                  <c:v>28.733275518881101</c:v>
                </c:pt>
                <c:pt idx="20874">
                  <c:v>28.734652095104899</c:v>
                </c:pt>
                <c:pt idx="20875">
                  <c:v>28.7360286713287</c:v>
                </c:pt>
                <c:pt idx="20876">
                  <c:v>28.737405247552498</c:v>
                </c:pt>
                <c:pt idx="20877">
                  <c:v>28.7387818237762</c:v>
                </c:pt>
                <c:pt idx="20878">
                  <c:v>28.740158399999999</c:v>
                </c:pt>
                <c:pt idx="20879">
                  <c:v>28.7415349762238</c:v>
                </c:pt>
                <c:pt idx="20880">
                  <c:v>28.742911552447602</c:v>
                </c:pt>
                <c:pt idx="20881">
                  <c:v>28.7442881286713</c:v>
                </c:pt>
                <c:pt idx="20882">
                  <c:v>28.745664704895098</c:v>
                </c:pt>
                <c:pt idx="20883">
                  <c:v>28.7470412811189</c:v>
                </c:pt>
                <c:pt idx="20884">
                  <c:v>28.748417857342702</c:v>
                </c:pt>
                <c:pt idx="20885">
                  <c:v>28.7497944335664</c:v>
                </c:pt>
                <c:pt idx="20886">
                  <c:v>28.751171009790198</c:v>
                </c:pt>
                <c:pt idx="20887">
                  <c:v>28.752547586014</c:v>
                </c:pt>
                <c:pt idx="20888">
                  <c:v>28.753924162237801</c:v>
                </c:pt>
                <c:pt idx="20889">
                  <c:v>28.7553007384615</c:v>
                </c:pt>
                <c:pt idx="20890">
                  <c:v>28.756677314685302</c:v>
                </c:pt>
                <c:pt idx="20891">
                  <c:v>28.7580538909091</c:v>
                </c:pt>
                <c:pt idx="20892">
                  <c:v>28.759430467132901</c:v>
                </c:pt>
                <c:pt idx="20893">
                  <c:v>28.760807043356699</c:v>
                </c:pt>
                <c:pt idx="20894">
                  <c:v>28.762183619580401</c:v>
                </c:pt>
                <c:pt idx="20895">
                  <c:v>28.7635601958042</c:v>
                </c:pt>
                <c:pt idx="20896">
                  <c:v>28.764936772028001</c:v>
                </c:pt>
                <c:pt idx="20897">
                  <c:v>28.766313348251799</c:v>
                </c:pt>
                <c:pt idx="20898">
                  <c:v>28.767689924475501</c:v>
                </c:pt>
                <c:pt idx="20899">
                  <c:v>28.769066500699299</c:v>
                </c:pt>
                <c:pt idx="20900">
                  <c:v>28.770443076923101</c:v>
                </c:pt>
                <c:pt idx="20901">
                  <c:v>28.771819653146899</c:v>
                </c:pt>
                <c:pt idx="20902">
                  <c:v>28.773196229370601</c:v>
                </c:pt>
                <c:pt idx="20903">
                  <c:v>28.774572805594399</c:v>
                </c:pt>
                <c:pt idx="20904">
                  <c:v>28.775949381818201</c:v>
                </c:pt>
                <c:pt idx="20905">
                  <c:v>28.777325958041999</c:v>
                </c:pt>
                <c:pt idx="20906">
                  <c:v>28.778702534265701</c:v>
                </c:pt>
                <c:pt idx="20907">
                  <c:v>28.780079110489499</c:v>
                </c:pt>
                <c:pt idx="20908">
                  <c:v>28.781455686713301</c:v>
                </c:pt>
                <c:pt idx="20909">
                  <c:v>28.782832262937099</c:v>
                </c:pt>
                <c:pt idx="20910">
                  <c:v>28.784208839160801</c:v>
                </c:pt>
                <c:pt idx="20911">
                  <c:v>28.785585415384599</c:v>
                </c:pt>
                <c:pt idx="20912">
                  <c:v>28.786961991608401</c:v>
                </c:pt>
                <c:pt idx="20913">
                  <c:v>28.788338567832199</c:v>
                </c:pt>
                <c:pt idx="20914">
                  <c:v>28.789715144056</c:v>
                </c:pt>
                <c:pt idx="20915">
                  <c:v>28.791091720279699</c:v>
                </c:pt>
                <c:pt idx="20916">
                  <c:v>28.7924682965035</c:v>
                </c:pt>
                <c:pt idx="20917">
                  <c:v>28.793844872727298</c:v>
                </c:pt>
                <c:pt idx="20918">
                  <c:v>28.7952214489511</c:v>
                </c:pt>
                <c:pt idx="20919">
                  <c:v>28.796598025174799</c:v>
                </c:pt>
                <c:pt idx="20920">
                  <c:v>28.7979746013986</c:v>
                </c:pt>
                <c:pt idx="20921">
                  <c:v>28.799351177622398</c:v>
                </c:pt>
                <c:pt idx="20922">
                  <c:v>28.8007277538462</c:v>
                </c:pt>
                <c:pt idx="20923">
                  <c:v>28.802104330069898</c:v>
                </c:pt>
                <c:pt idx="20924">
                  <c:v>28.8034809062937</c:v>
                </c:pt>
                <c:pt idx="20925">
                  <c:v>28.804857482517502</c:v>
                </c:pt>
                <c:pt idx="20926">
                  <c:v>28.8062340587413</c:v>
                </c:pt>
                <c:pt idx="20927">
                  <c:v>28.807610634964998</c:v>
                </c:pt>
                <c:pt idx="20928">
                  <c:v>28.8089872111888</c:v>
                </c:pt>
                <c:pt idx="20929">
                  <c:v>28.810363787412602</c:v>
                </c:pt>
                <c:pt idx="20930">
                  <c:v>28.8117403636364</c:v>
                </c:pt>
                <c:pt idx="20931">
                  <c:v>28.813116939860102</c:v>
                </c:pt>
                <c:pt idx="20932">
                  <c:v>28.8144935160839</c:v>
                </c:pt>
                <c:pt idx="20933">
                  <c:v>28.815870092307701</c:v>
                </c:pt>
                <c:pt idx="20934">
                  <c:v>28.817246668531499</c:v>
                </c:pt>
                <c:pt idx="20935">
                  <c:v>28.818623244755202</c:v>
                </c:pt>
                <c:pt idx="20936">
                  <c:v>28.819999820979</c:v>
                </c:pt>
                <c:pt idx="20937">
                  <c:v>28.821376397202801</c:v>
                </c:pt>
                <c:pt idx="20938">
                  <c:v>28.822752973426599</c:v>
                </c:pt>
                <c:pt idx="20939">
                  <c:v>28.824129549650401</c:v>
                </c:pt>
                <c:pt idx="20940">
                  <c:v>28.825506125874099</c:v>
                </c:pt>
                <c:pt idx="20941">
                  <c:v>28.826882702097901</c:v>
                </c:pt>
                <c:pt idx="20942">
                  <c:v>28.828259278321699</c:v>
                </c:pt>
                <c:pt idx="20943">
                  <c:v>28.829635854545501</c:v>
                </c:pt>
                <c:pt idx="20944">
                  <c:v>28.831012430769199</c:v>
                </c:pt>
                <c:pt idx="20945">
                  <c:v>28.832389006993001</c:v>
                </c:pt>
                <c:pt idx="20946">
                  <c:v>28.833765583216799</c:v>
                </c:pt>
                <c:pt idx="20947">
                  <c:v>28.835142159440601</c:v>
                </c:pt>
                <c:pt idx="20948">
                  <c:v>28.836518735664299</c:v>
                </c:pt>
                <c:pt idx="20949">
                  <c:v>28.837895311888101</c:v>
                </c:pt>
                <c:pt idx="20950">
                  <c:v>28.839271888111899</c:v>
                </c:pt>
                <c:pt idx="20951">
                  <c:v>28.8406484643357</c:v>
                </c:pt>
                <c:pt idx="20952">
                  <c:v>28.842025040559399</c:v>
                </c:pt>
                <c:pt idx="20953">
                  <c:v>28.843401616783201</c:v>
                </c:pt>
                <c:pt idx="20954">
                  <c:v>28.844778193006999</c:v>
                </c:pt>
                <c:pt idx="20955">
                  <c:v>28.8461547692308</c:v>
                </c:pt>
                <c:pt idx="20956">
                  <c:v>28.847531345454499</c:v>
                </c:pt>
                <c:pt idx="20957">
                  <c:v>28.8489079216783</c:v>
                </c:pt>
                <c:pt idx="20958">
                  <c:v>28.850284497902098</c:v>
                </c:pt>
                <c:pt idx="20959">
                  <c:v>28.8516610741259</c:v>
                </c:pt>
                <c:pt idx="20960">
                  <c:v>28.853037650349702</c:v>
                </c:pt>
                <c:pt idx="20961">
                  <c:v>28.8544142265734</c:v>
                </c:pt>
                <c:pt idx="20962">
                  <c:v>28.855790802797198</c:v>
                </c:pt>
                <c:pt idx="20963">
                  <c:v>28.857167379021</c:v>
                </c:pt>
                <c:pt idx="20964">
                  <c:v>28.858543955244802</c:v>
                </c:pt>
                <c:pt idx="20965">
                  <c:v>28.8599205314685</c:v>
                </c:pt>
                <c:pt idx="20966">
                  <c:v>28.861297107692302</c:v>
                </c:pt>
                <c:pt idx="20967">
                  <c:v>28.8626736839161</c:v>
                </c:pt>
                <c:pt idx="20968">
                  <c:v>28.864050260139901</c:v>
                </c:pt>
                <c:pt idx="20969">
                  <c:v>28.8654268363636</c:v>
                </c:pt>
                <c:pt idx="20970">
                  <c:v>28.866803412587402</c:v>
                </c:pt>
                <c:pt idx="20971">
                  <c:v>28.8681799888112</c:v>
                </c:pt>
                <c:pt idx="20972">
                  <c:v>28.869556565035001</c:v>
                </c:pt>
                <c:pt idx="20973">
                  <c:v>28.8709331412587</c:v>
                </c:pt>
                <c:pt idx="20974">
                  <c:v>28.872309717482501</c:v>
                </c:pt>
                <c:pt idx="20975">
                  <c:v>28.873686293706299</c:v>
                </c:pt>
                <c:pt idx="20976">
                  <c:v>28.875062869930101</c:v>
                </c:pt>
                <c:pt idx="20977">
                  <c:v>28.876439446153899</c:v>
                </c:pt>
                <c:pt idx="20978">
                  <c:v>28.877816022377601</c:v>
                </c:pt>
                <c:pt idx="20979">
                  <c:v>28.879192598601399</c:v>
                </c:pt>
                <c:pt idx="20980">
                  <c:v>28.880569174825201</c:v>
                </c:pt>
                <c:pt idx="20981">
                  <c:v>28.881945751048999</c:v>
                </c:pt>
                <c:pt idx="20982">
                  <c:v>28.883322327272701</c:v>
                </c:pt>
                <c:pt idx="20983">
                  <c:v>28.884698903496499</c:v>
                </c:pt>
                <c:pt idx="20984">
                  <c:v>28.886075479720301</c:v>
                </c:pt>
                <c:pt idx="20985">
                  <c:v>28.887452055944099</c:v>
                </c:pt>
                <c:pt idx="20986">
                  <c:v>28.888828632167801</c:v>
                </c:pt>
                <c:pt idx="20987">
                  <c:v>28.890205208391599</c:v>
                </c:pt>
                <c:pt idx="20988">
                  <c:v>28.891581784615401</c:v>
                </c:pt>
                <c:pt idx="20989">
                  <c:v>28.892958360839199</c:v>
                </c:pt>
                <c:pt idx="20990">
                  <c:v>28.894334937062901</c:v>
                </c:pt>
                <c:pt idx="20991">
                  <c:v>28.895711513286699</c:v>
                </c:pt>
                <c:pt idx="20992">
                  <c:v>28.8970880895105</c:v>
                </c:pt>
                <c:pt idx="20993">
                  <c:v>28.898464665734299</c:v>
                </c:pt>
                <c:pt idx="20994">
                  <c:v>28.899841241958001</c:v>
                </c:pt>
                <c:pt idx="20995">
                  <c:v>28.901217818181799</c:v>
                </c:pt>
                <c:pt idx="20996">
                  <c:v>28.9025943944056</c:v>
                </c:pt>
                <c:pt idx="20997">
                  <c:v>28.903970970629398</c:v>
                </c:pt>
                <c:pt idx="20998">
                  <c:v>28.9053475468532</c:v>
                </c:pt>
                <c:pt idx="20999">
                  <c:v>28.906724123076899</c:v>
                </c:pt>
                <c:pt idx="21000">
                  <c:v>28.9081006993007</c:v>
                </c:pt>
                <c:pt idx="21001">
                  <c:v>28.909477275524502</c:v>
                </c:pt>
                <c:pt idx="21002">
                  <c:v>28.9108538517483</c:v>
                </c:pt>
                <c:pt idx="21003">
                  <c:v>28.912230427971998</c:v>
                </c:pt>
                <c:pt idx="21004">
                  <c:v>28.9136070041958</c:v>
                </c:pt>
                <c:pt idx="21005">
                  <c:v>28.914983580419602</c:v>
                </c:pt>
                <c:pt idx="21006">
                  <c:v>28.9163601566434</c:v>
                </c:pt>
                <c:pt idx="21007">
                  <c:v>28.917736732867098</c:v>
                </c:pt>
                <c:pt idx="21008">
                  <c:v>28.9191133090909</c:v>
                </c:pt>
                <c:pt idx="21009">
                  <c:v>28.920489885314701</c:v>
                </c:pt>
                <c:pt idx="21010">
                  <c:v>28.921866461538499</c:v>
                </c:pt>
                <c:pt idx="21011">
                  <c:v>28.923243037762202</c:v>
                </c:pt>
                <c:pt idx="21012">
                  <c:v>28.924619613986</c:v>
                </c:pt>
                <c:pt idx="21013">
                  <c:v>28.925996190209801</c:v>
                </c:pt>
                <c:pt idx="21014">
                  <c:v>28.927372766433599</c:v>
                </c:pt>
                <c:pt idx="21015">
                  <c:v>28.928749342657301</c:v>
                </c:pt>
                <c:pt idx="21016">
                  <c:v>28.9301259188811</c:v>
                </c:pt>
                <c:pt idx="21017">
                  <c:v>28.931502495104901</c:v>
                </c:pt>
                <c:pt idx="21018">
                  <c:v>28.932879071328699</c:v>
                </c:pt>
                <c:pt idx="21019">
                  <c:v>28.934255647552501</c:v>
                </c:pt>
                <c:pt idx="21020">
                  <c:v>28.935632223776199</c:v>
                </c:pt>
                <c:pt idx="21021">
                  <c:v>28.937008800000001</c:v>
                </c:pt>
                <c:pt idx="21022">
                  <c:v>28.938385376223799</c:v>
                </c:pt>
                <c:pt idx="21023">
                  <c:v>28.939761952447601</c:v>
                </c:pt>
                <c:pt idx="21024">
                  <c:v>28.941138528671299</c:v>
                </c:pt>
                <c:pt idx="21025">
                  <c:v>28.942515104895101</c:v>
                </c:pt>
                <c:pt idx="21026">
                  <c:v>28.943891681118899</c:v>
                </c:pt>
                <c:pt idx="21027">
                  <c:v>28.9452682573427</c:v>
                </c:pt>
                <c:pt idx="21028">
                  <c:v>28.946644833566399</c:v>
                </c:pt>
                <c:pt idx="21029">
                  <c:v>28.948021409790201</c:v>
                </c:pt>
                <c:pt idx="21030">
                  <c:v>28.949397986013999</c:v>
                </c:pt>
                <c:pt idx="21031">
                  <c:v>28.9507745622378</c:v>
                </c:pt>
                <c:pt idx="21032">
                  <c:v>28.952151138461499</c:v>
                </c:pt>
                <c:pt idx="21033">
                  <c:v>28.953527714685301</c:v>
                </c:pt>
                <c:pt idx="21034">
                  <c:v>28.954904290909099</c:v>
                </c:pt>
                <c:pt idx="21035">
                  <c:v>28.9562808671329</c:v>
                </c:pt>
                <c:pt idx="21036">
                  <c:v>28.957657443356702</c:v>
                </c:pt>
                <c:pt idx="21037">
                  <c:v>28.9590340195804</c:v>
                </c:pt>
                <c:pt idx="21038">
                  <c:v>28.960410595804198</c:v>
                </c:pt>
                <c:pt idx="21039">
                  <c:v>28.961787172028</c:v>
                </c:pt>
                <c:pt idx="21040">
                  <c:v>28.963163748251802</c:v>
                </c:pt>
                <c:pt idx="21041">
                  <c:v>28.9645403244755</c:v>
                </c:pt>
                <c:pt idx="21042">
                  <c:v>28.965916900699298</c:v>
                </c:pt>
                <c:pt idx="21043">
                  <c:v>28.9672934769231</c:v>
                </c:pt>
                <c:pt idx="21044">
                  <c:v>28.968670053146901</c:v>
                </c:pt>
                <c:pt idx="21045">
                  <c:v>28.9700466293706</c:v>
                </c:pt>
                <c:pt idx="21046">
                  <c:v>28.971423205594402</c:v>
                </c:pt>
                <c:pt idx="21047">
                  <c:v>28.9727997818182</c:v>
                </c:pt>
                <c:pt idx="21048">
                  <c:v>28.974176358042001</c:v>
                </c:pt>
                <c:pt idx="21049">
                  <c:v>28.9755529342657</c:v>
                </c:pt>
                <c:pt idx="21050">
                  <c:v>28.976929510489501</c:v>
                </c:pt>
                <c:pt idx="21051">
                  <c:v>28.9783060867133</c:v>
                </c:pt>
                <c:pt idx="21052">
                  <c:v>28.979682662937101</c:v>
                </c:pt>
                <c:pt idx="21053">
                  <c:v>28.9810592391608</c:v>
                </c:pt>
                <c:pt idx="21054">
                  <c:v>28.982435815384601</c:v>
                </c:pt>
                <c:pt idx="21055">
                  <c:v>28.983812391608399</c:v>
                </c:pt>
                <c:pt idx="21056">
                  <c:v>28.985188967832201</c:v>
                </c:pt>
                <c:pt idx="21057">
                  <c:v>28.9865655440559</c:v>
                </c:pt>
                <c:pt idx="21058">
                  <c:v>28.987942120279701</c:v>
                </c:pt>
                <c:pt idx="21059">
                  <c:v>28.989318696503499</c:v>
                </c:pt>
                <c:pt idx="21060">
                  <c:v>28.990695272727301</c:v>
                </c:pt>
                <c:pt idx="21061">
                  <c:v>28.992071848951099</c:v>
                </c:pt>
                <c:pt idx="21062">
                  <c:v>28.993448425174801</c:v>
                </c:pt>
                <c:pt idx="21063">
                  <c:v>28.994825001398599</c:v>
                </c:pt>
                <c:pt idx="21064">
                  <c:v>28.996201577622401</c:v>
                </c:pt>
                <c:pt idx="21065">
                  <c:v>28.997578153846199</c:v>
                </c:pt>
                <c:pt idx="21066">
                  <c:v>28.998954730069901</c:v>
                </c:pt>
                <c:pt idx="21067">
                  <c:v>29.000331306293699</c:v>
                </c:pt>
                <c:pt idx="21068">
                  <c:v>29.001707882517501</c:v>
                </c:pt>
                <c:pt idx="21069">
                  <c:v>29.003084458741299</c:v>
                </c:pt>
                <c:pt idx="21070">
                  <c:v>29.004461034965001</c:v>
                </c:pt>
                <c:pt idx="21071">
                  <c:v>29.005837611188799</c:v>
                </c:pt>
                <c:pt idx="21072">
                  <c:v>29.0072141874126</c:v>
                </c:pt>
                <c:pt idx="21073">
                  <c:v>29.008590763636398</c:v>
                </c:pt>
                <c:pt idx="21074">
                  <c:v>29.009967339860101</c:v>
                </c:pt>
                <c:pt idx="21075">
                  <c:v>29.011343916083899</c:v>
                </c:pt>
                <c:pt idx="21076">
                  <c:v>29.0127204923077</c:v>
                </c:pt>
                <c:pt idx="21077">
                  <c:v>29.014097068531498</c:v>
                </c:pt>
                <c:pt idx="21078">
                  <c:v>29.0154736447552</c:v>
                </c:pt>
                <c:pt idx="21079">
                  <c:v>29.016850220978998</c:v>
                </c:pt>
                <c:pt idx="21080">
                  <c:v>29.0182267972028</c:v>
                </c:pt>
                <c:pt idx="21081">
                  <c:v>29.019603373426602</c:v>
                </c:pt>
                <c:pt idx="21082">
                  <c:v>29.0209799496504</c:v>
                </c:pt>
                <c:pt idx="21083">
                  <c:v>29.022356525874098</c:v>
                </c:pt>
                <c:pt idx="21084">
                  <c:v>29.0237331020979</c:v>
                </c:pt>
                <c:pt idx="21085">
                  <c:v>29.025109678321702</c:v>
                </c:pt>
                <c:pt idx="21086">
                  <c:v>29.0264862545455</c:v>
                </c:pt>
                <c:pt idx="21087">
                  <c:v>29.027862830769202</c:v>
                </c:pt>
                <c:pt idx="21088">
                  <c:v>29.029239406993</c:v>
                </c:pt>
                <c:pt idx="21089">
                  <c:v>29.030615983216801</c:v>
                </c:pt>
                <c:pt idx="21090">
                  <c:v>29.031992559440599</c:v>
                </c:pt>
                <c:pt idx="21091">
                  <c:v>29.033369135664302</c:v>
                </c:pt>
                <c:pt idx="21092">
                  <c:v>29.0347457118881</c:v>
                </c:pt>
                <c:pt idx="21093">
                  <c:v>29.036122288111901</c:v>
                </c:pt>
                <c:pt idx="21094">
                  <c:v>29.037498864335699</c:v>
                </c:pt>
                <c:pt idx="21095">
                  <c:v>29.038875440559401</c:v>
                </c:pt>
                <c:pt idx="21096">
                  <c:v>29.040252016783199</c:v>
                </c:pt>
                <c:pt idx="21097">
                  <c:v>29.041628593007001</c:v>
                </c:pt>
                <c:pt idx="21098">
                  <c:v>29.043005169230799</c:v>
                </c:pt>
                <c:pt idx="21099">
                  <c:v>29.044381745454501</c:v>
                </c:pt>
                <c:pt idx="21100">
                  <c:v>29.045758321678299</c:v>
                </c:pt>
                <c:pt idx="21101">
                  <c:v>29.047134897902101</c:v>
                </c:pt>
                <c:pt idx="21102">
                  <c:v>29.048511474125899</c:v>
                </c:pt>
                <c:pt idx="21103">
                  <c:v>29.049888050349701</c:v>
                </c:pt>
                <c:pt idx="21104">
                  <c:v>29.051264626573399</c:v>
                </c:pt>
                <c:pt idx="21105">
                  <c:v>29.052641202797201</c:v>
                </c:pt>
                <c:pt idx="21106">
                  <c:v>29.054017779020999</c:v>
                </c:pt>
                <c:pt idx="21107">
                  <c:v>29.0553943552448</c:v>
                </c:pt>
                <c:pt idx="21108">
                  <c:v>29.056770931468499</c:v>
                </c:pt>
                <c:pt idx="21109">
                  <c:v>29.058147507692301</c:v>
                </c:pt>
                <c:pt idx="21110">
                  <c:v>29.059524083916099</c:v>
                </c:pt>
                <c:pt idx="21111">
                  <c:v>29.0609006601399</c:v>
                </c:pt>
                <c:pt idx="21112">
                  <c:v>29.062277236363599</c:v>
                </c:pt>
                <c:pt idx="21113">
                  <c:v>29.0636538125874</c:v>
                </c:pt>
                <c:pt idx="21114">
                  <c:v>29.065030388811198</c:v>
                </c:pt>
                <c:pt idx="21115">
                  <c:v>29.066406965035</c:v>
                </c:pt>
                <c:pt idx="21116">
                  <c:v>29.067783541258802</c:v>
                </c:pt>
                <c:pt idx="21117">
                  <c:v>29.0691601174825</c:v>
                </c:pt>
                <c:pt idx="21118">
                  <c:v>29.070536693706298</c:v>
                </c:pt>
                <c:pt idx="21119">
                  <c:v>29.0719132699301</c:v>
                </c:pt>
                <c:pt idx="21120">
                  <c:v>29.073289846153902</c:v>
                </c:pt>
                <c:pt idx="21121">
                  <c:v>29.0746664223776</c:v>
                </c:pt>
                <c:pt idx="21122">
                  <c:v>29.076042998601402</c:v>
                </c:pt>
                <c:pt idx="21123">
                  <c:v>29.0774195748252</c:v>
                </c:pt>
                <c:pt idx="21124">
                  <c:v>29.078796151049001</c:v>
                </c:pt>
                <c:pt idx="21125">
                  <c:v>29.0801727272727</c:v>
                </c:pt>
                <c:pt idx="21126">
                  <c:v>29.081549303496502</c:v>
                </c:pt>
                <c:pt idx="21127">
                  <c:v>29.0829258797203</c:v>
                </c:pt>
                <c:pt idx="21128">
                  <c:v>29.084302455944101</c:v>
                </c:pt>
                <c:pt idx="21129">
                  <c:v>29.0856790321678</c:v>
                </c:pt>
                <c:pt idx="21130">
                  <c:v>29.087055608391601</c:v>
                </c:pt>
                <c:pt idx="21131">
                  <c:v>29.088432184615399</c:v>
                </c:pt>
                <c:pt idx="21132">
                  <c:v>29.089808760839201</c:v>
                </c:pt>
                <c:pt idx="21133">
                  <c:v>29.0911853370629</c:v>
                </c:pt>
                <c:pt idx="21134">
                  <c:v>29.092561913286701</c:v>
                </c:pt>
                <c:pt idx="21135">
                  <c:v>29.093938489510499</c:v>
                </c:pt>
                <c:pt idx="21136">
                  <c:v>29.095315065734301</c:v>
                </c:pt>
                <c:pt idx="21137">
                  <c:v>29.096691641958</c:v>
                </c:pt>
                <c:pt idx="21138">
                  <c:v>29.098068218181801</c:v>
                </c:pt>
                <c:pt idx="21139">
                  <c:v>29.099444794405599</c:v>
                </c:pt>
                <c:pt idx="21140">
                  <c:v>29.100821370629401</c:v>
                </c:pt>
                <c:pt idx="21141">
                  <c:v>29.102197946853199</c:v>
                </c:pt>
                <c:pt idx="21142">
                  <c:v>29.103574523076901</c:v>
                </c:pt>
                <c:pt idx="21143">
                  <c:v>29.104951099300699</c:v>
                </c:pt>
                <c:pt idx="21144">
                  <c:v>29.106327675524501</c:v>
                </c:pt>
                <c:pt idx="21145">
                  <c:v>29.107704251748299</c:v>
                </c:pt>
                <c:pt idx="21146">
                  <c:v>29.109080827972001</c:v>
                </c:pt>
                <c:pt idx="21147">
                  <c:v>29.110457404195799</c:v>
                </c:pt>
                <c:pt idx="21148">
                  <c:v>29.1118339804196</c:v>
                </c:pt>
                <c:pt idx="21149">
                  <c:v>29.113210556643399</c:v>
                </c:pt>
                <c:pt idx="21150">
                  <c:v>29.114587132867101</c:v>
                </c:pt>
                <c:pt idx="21151">
                  <c:v>29.115963709090899</c:v>
                </c:pt>
                <c:pt idx="21152">
                  <c:v>29.1173402853147</c:v>
                </c:pt>
                <c:pt idx="21153">
                  <c:v>29.118716861538498</c:v>
                </c:pt>
                <c:pt idx="21154">
                  <c:v>29.1200934377622</c:v>
                </c:pt>
                <c:pt idx="21155">
                  <c:v>29.121470013985999</c:v>
                </c:pt>
                <c:pt idx="21156">
                  <c:v>29.1228465902098</c:v>
                </c:pt>
                <c:pt idx="21157">
                  <c:v>29.124223166433602</c:v>
                </c:pt>
                <c:pt idx="21158">
                  <c:v>29.1255997426573</c:v>
                </c:pt>
                <c:pt idx="21159">
                  <c:v>29.126976318881098</c:v>
                </c:pt>
                <c:pt idx="21160">
                  <c:v>29.1283528951049</c:v>
                </c:pt>
                <c:pt idx="21161">
                  <c:v>29.129729471328702</c:v>
                </c:pt>
                <c:pt idx="21162">
                  <c:v>29.1311060475525</c:v>
                </c:pt>
                <c:pt idx="21163">
                  <c:v>29.132482623776198</c:v>
                </c:pt>
                <c:pt idx="21164">
                  <c:v>29.1338592</c:v>
                </c:pt>
                <c:pt idx="21165">
                  <c:v>29.135235776223801</c:v>
                </c:pt>
                <c:pt idx="21166">
                  <c:v>29.1366123524476</c:v>
                </c:pt>
                <c:pt idx="21167">
                  <c:v>29.137988928671302</c:v>
                </c:pt>
                <c:pt idx="21168">
                  <c:v>29.1393655048951</c:v>
                </c:pt>
                <c:pt idx="21169">
                  <c:v>29.140742081118901</c:v>
                </c:pt>
                <c:pt idx="21170">
                  <c:v>29.142118657342699</c:v>
                </c:pt>
                <c:pt idx="21171">
                  <c:v>29.143495233566401</c:v>
                </c:pt>
                <c:pt idx="21172">
                  <c:v>29.1448718097902</c:v>
                </c:pt>
                <c:pt idx="21173">
                  <c:v>29.146248386014001</c:v>
                </c:pt>
                <c:pt idx="21174">
                  <c:v>29.147624962237799</c:v>
                </c:pt>
                <c:pt idx="21175">
                  <c:v>29.149001538461501</c:v>
                </c:pt>
                <c:pt idx="21176">
                  <c:v>29.150378114685299</c:v>
                </c:pt>
                <c:pt idx="21177">
                  <c:v>29.151754690909101</c:v>
                </c:pt>
                <c:pt idx="21178">
                  <c:v>29.153131267132899</c:v>
                </c:pt>
                <c:pt idx="21179">
                  <c:v>29.154507843356601</c:v>
                </c:pt>
                <c:pt idx="21180">
                  <c:v>29.155884419580399</c:v>
                </c:pt>
                <c:pt idx="21181">
                  <c:v>29.157260995804201</c:v>
                </c:pt>
                <c:pt idx="21182">
                  <c:v>29.158637572027999</c:v>
                </c:pt>
                <c:pt idx="21183">
                  <c:v>29.1600141482518</c:v>
                </c:pt>
                <c:pt idx="21184">
                  <c:v>29.161390724475499</c:v>
                </c:pt>
                <c:pt idx="21185">
                  <c:v>29.162767300699301</c:v>
                </c:pt>
                <c:pt idx="21186">
                  <c:v>29.164143876923099</c:v>
                </c:pt>
                <c:pt idx="21187">
                  <c:v>29.1655204531469</c:v>
                </c:pt>
                <c:pt idx="21188">
                  <c:v>29.166897029370599</c:v>
                </c:pt>
                <c:pt idx="21189">
                  <c:v>29.168273605594401</c:v>
                </c:pt>
                <c:pt idx="21190">
                  <c:v>29.169650181818199</c:v>
                </c:pt>
                <c:pt idx="21191">
                  <c:v>29.171026758042</c:v>
                </c:pt>
                <c:pt idx="21192">
                  <c:v>29.172403334265699</c:v>
                </c:pt>
                <c:pt idx="21193">
                  <c:v>29.1737799104895</c:v>
                </c:pt>
                <c:pt idx="21194">
                  <c:v>29.175156486713298</c:v>
                </c:pt>
                <c:pt idx="21195">
                  <c:v>29.1765330629371</c:v>
                </c:pt>
                <c:pt idx="21196">
                  <c:v>29.177909639160799</c:v>
                </c:pt>
                <c:pt idx="21197">
                  <c:v>29.1792862153846</c:v>
                </c:pt>
                <c:pt idx="21198">
                  <c:v>29.180662791608398</c:v>
                </c:pt>
                <c:pt idx="21199">
                  <c:v>29.1820393678322</c:v>
                </c:pt>
                <c:pt idx="21200">
                  <c:v>29.183415944055898</c:v>
                </c:pt>
                <c:pt idx="21201">
                  <c:v>29.1847925202797</c:v>
                </c:pt>
                <c:pt idx="21202">
                  <c:v>29.186169096503502</c:v>
                </c:pt>
                <c:pt idx="21203">
                  <c:v>29.1875456727273</c:v>
                </c:pt>
                <c:pt idx="21204">
                  <c:v>29.188922248951101</c:v>
                </c:pt>
                <c:pt idx="21205">
                  <c:v>29.1902988251748</c:v>
                </c:pt>
                <c:pt idx="21206">
                  <c:v>29.191675401398602</c:v>
                </c:pt>
                <c:pt idx="21207">
                  <c:v>29.1930519776224</c:v>
                </c:pt>
                <c:pt idx="21208">
                  <c:v>29.194428553846201</c:v>
                </c:pt>
                <c:pt idx="21209">
                  <c:v>29.1958051300699</c:v>
                </c:pt>
                <c:pt idx="21210">
                  <c:v>29.197181706293701</c:v>
                </c:pt>
                <c:pt idx="21211">
                  <c:v>29.198558282517499</c:v>
                </c:pt>
                <c:pt idx="21212">
                  <c:v>29.199934858741301</c:v>
                </c:pt>
                <c:pt idx="21213">
                  <c:v>29.201311434965</c:v>
                </c:pt>
                <c:pt idx="21214">
                  <c:v>29.202688011188801</c:v>
                </c:pt>
                <c:pt idx="21215">
                  <c:v>29.204064587412599</c:v>
                </c:pt>
                <c:pt idx="21216">
                  <c:v>29.205441163636401</c:v>
                </c:pt>
                <c:pt idx="21217">
                  <c:v>29.206817739860099</c:v>
                </c:pt>
                <c:pt idx="21218">
                  <c:v>29.208194316083901</c:v>
                </c:pt>
                <c:pt idx="21219">
                  <c:v>29.209570892307699</c:v>
                </c:pt>
                <c:pt idx="21220">
                  <c:v>29.210947468531501</c:v>
                </c:pt>
                <c:pt idx="21221">
                  <c:v>29.212324044755299</c:v>
                </c:pt>
                <c:pt idx="21222">
                  <c:v>29.213700620979001</c:v>
                </c:pt>
                <c:pt idx="21223">
                  <c:v>29.215077197202799</c:v>
                </c:pt>
                <c:pt idx="21224">
                  <c:v>29.216453773426601</c:v>
                </c:pt>
                <c:pt idx="21225">
                  <c:v>29.217830349650399</c:v>
                </c:pt>
                <c:pt idx="21226">
                  <c:v>29.219206925874101</c:v>
                </c:pt>
                <c:pt idx="21227">
                  <c:v>29.220583502097899</c:v>
                </c:pt>
                <c:pt idx="21228">
                  <c:v>29.2219600783217</c:v>
                </c:pt>
                <c:pt idx="21229">
                  <c:v>29.223336654545498</c:v>
                </c:pt>
                <c:pt idx="21230">
                  <c:v>29.224713230769201</c:v>
                </c:pt>
                <c:pt idx="21231">
                  <c:v>29.226089806992999</c:v>
                </c:pt>
                <c:pt idx="21232">
                  <c:v>29.2274663832168</c:v>
                </c:pt>
                <c:pt idx="21233">
                  <c:v>29.228842959440598</c:v>
                </c:pt>
                <c:pt idx="21234">
                  <c:v>29.2302195356643</c:v>
                </c:pt>
                <c:pt idx="21235">
                  <c:v>29.231596111888098</c:v>
                </c:pt>
                <c:pt idx="21236">
                  <c:v>29.2329726881119</c:v>
                </c:pt>
                <c:pt idx="21237">
                  <c:v>29.234349264335702</c:v>
                </c:pt>
                <c:pt idx="21238">
                  <c:v>29.2357258405594</c:v>
                </c:pt>
                <c:pt idx="21239">
                  <c:v>29.237102416783198</c:v>
                </c:pt>
                <c:pt idx="21240">
                  <c:v>29.238478993007</c:v>
                </c:pt>
                <c:pt idx="21241">
                  <c:v>29.239855569230802</c:v>
                </c:pt>
                <c:pt idx="21242">
                  <c:v>29.2412321454546</c:v>
                </c:pt>
                <c:pt idx="21243">
                  <c:v>29.242608721678302</c:v>
                </c:pt>
                <c:pt idx="21244">
                  <c:v>29.2439852979021</c:v>
                </c:pt>
                <c:pt idx="21245">
                  <c:v>29.245361874125901</c:v>
                </c:pt>
                <c:pt idx="21246">
                  <c:v>29.246738450349699</c:v>
                </c:pt>
                <c:pt idx="21247">
                  <c:v>29.248115026573402</c:v>
                </c:pt>
                <c:pt idx="21248">
                  <c:v>29.2494916027972</c:v>
                </c:pt>
                <c:pt idx="21249">
                  <c:v>29.250868179021001</c:v>
                </c:pt>
                <c:pt idx="21250">
                  <c:v>29.252244755244799</c:v>
                </c:pt>
                <c:pt idx="21251">
                  <c:v>29.253621331468501</c:v>
                </c:pt>
                <c:pt idx="21252">
                  <c:v>29.254997907692299</c:v>
                </c:pt>
                <c:pt idx="21253">
                  <c:v>29.256374483916101</c:v>
                </c:pt>
                <c:pt idx="21254">
                  <c:v>29.257751060139899</c:v>
                </c:pt>
                <c:pt idx="21255">
                  <c:v>29.259127636363601</c:v>
                </c:pt>
                <c:pt idx="21256">
                  <c:v>29.260504212587399</c:v>
                </c:pt>
                <c:pt idx="21257">
                  <c:v>29.261880788811201</c:v>
                </c:pt>
                <c:pt idx="21258">
                  <c:v>29.263257365034999</c:v>
                </c:pt>
                <c:pt idx="21259">
                  <c:v>29.264633941258701</c:v>
                </c:pt>
                <c:pt idx="21260">
                  <c:v>29.266010517482499</c:v>
                </c:pt>
                <c:pt idx="21261">
                  <c:v>29.267387093706301</c:v>
                </c:pt>
                <c:pt idx="21262">
                  <c:v>29.268763669930099</c:v>
                </c:pt>
                <c:pt idx="21263">
                  <c:v>29.270140246153801</c:v>
                </c:pt>
                <c:pt idx="21264">
                  <c:v>29.271516822377599</c:v>
                </c:pt>
                <c:pt idx="21265">
                  <c:v>29.272893398601401</c:v>
                </c:pt>
                <c:pt idx="21266">
                  <c:v>29.274269974825199</c:v>
                </c:pt>
                <c:pt idx="21267">
                  <c:v>29.275646551049</c:v>
                </c:pt>
                <c:pt idx="21268">
                  <c:v>29.277023127272699</c:v>
                </c:pt>
                <c:pt idx="21269">
                  <c:v>29.2783997034965</c:v>
                </c:pt>
                <c:pt idx="21270">
                  <c:v>29.279776279720299</c:v>
                </c:pt>
                <c:pt idx="21271">
                  <c:v>29.2811528559441</c:v>
                </c:pt>
                <c:pt idx="21272">
                  <c:v>29.282529432167799</c:v>
                </c:pt>
                <c:pt idx="21273">
                  <c:v>29.2839060083916</c:v>
                </c:pt>
                <c:pt idx="21274">
                  <c:v>29.285282584615398</c:v>
                </c:pt>
                <c:pt idx="21275">
                  <c:v>29.2866591608392</c:v>
                </c:pt>
                <c:pt idx="21276">
                  <c:v>29.288035737062899</c:v>
                </c:pt>
                <c:pt idx="21277">
                  <c:v>29.2894123132867</c:v>
                </c:pt>
                <c:pt idx="21278">
                  <c:v>29.290788889510502</c:v>
                </c:pt>
                <c:pt idx="21279">
                  <c:v>29.2921654657343</c:v>
                </c:pt>
                <c:pt idx="21280">
                  <c:v>29.293542041957998</c:v>
                </c:pt>
                <c:pt idx="21281">
                  <c:v>29.2949186181818</c:v>
                </c:pt>
                <c:pt idx="21282">
                  <c:v>29.296295194405602</c:v>
                </c:pt>
                <c:pt idx="21283">
                  <c:v>29.2976717706294</c:v>
                </c:pt>
                <c:pt idx="21284">
                  <c:v>29.299048346853098</c:v>
                </c:pt>
                <c:pt idx="21285">
                  <c:v>29.3004249230769</c:v>
                </c:pt>
                <c:pt idx="21286">
                  <c:v>29.301801499300701</c:v>
                </c:pt>
                <c:pt idx="21287">
                  <c:v>29.303178075524499</c:v>
                </c:pt>
                <c:pt idx="21288">
                  <c:v>29.304554651748301</c:v>
                </c:pt>
                <c:pt idx="21289">
                  <c:v>29.305931227972</c:v>
                </c:pt>
                <c:pt idx="21290">
                  <c:v>29.307307804195801</c:v>
                </c:pt>
                <c:pt idx="21291">
                  <c:v>29.308684380419599</c:v>
                </c:pt>
                <c:pt idx="21292">
                  <c:v>29.310060956643401</c:v>
                </c:pt>
                <c:pt idx="21293">
                  <c:v>29.3114375328671</c:v>
                </c:pt>
                <c:pt idx="21294">
                  <c:v>29.312814109090901</c:v>
                </c:pt>
                <c:pt idx="21295">
                  <c:v>29.314190685314699</c:v>
                </c:pt>
                <c:pt idx="21296">
                  <c:v>29.315567261538501</c:v>
                </c:pt>
                <c:pt idx="21297">
                  <c:v>29.316943837762199</c:v>
                </c:pt>
                <c:pt idx="21298">
                  <c:v>29.318320413986001</c:v>
                </c:pt>
                <c:pt idx="21299">
                  <c:v>29.319696990209799</c:v>
                </c:pt>
                <c:pt idx="21300">
                  <c:v>29.321073566433601</c:v>
                </c:pt>
                <c:pt idx="21301">
                  <c:v>29.322450142657299</c:v>
                </c:pt>
                <c:pt idx="21302">
                  <c:v>29.323826718881101</c:v>
                </c:pt>
                <c:pt idx="21303">
                  <c:v>29.325203295104899</c:v>
                </c:pt>
                <c:pt idx="21304">
                  <c:v>29.3265798713287</c:v>
                </c:pt>
                <c:pt idx="21305">
                  <c:v>29.327956447552499</c:v>
                </c:pt>
                <c:pt idx="21306">
                  <c:v>29.329333023776201</c:v>
                </c:pt>
                <c:pt idx="21307">
                  <c:v>29.330709599999999</c:v>
                </c:pt>
                <c:pt idx="21308">
                  <c:v>29.3320861762238</c:v>
                </c:pt>
                <c:pt idx="21309">
                  <c:v>29.333462752447598</c:v>
                </c:pt>
                <c:pt idx="21310">
                  <c:v>29.334839328671301</c:v>
                </c:pt>
                <c:pt idx="21311">
                  <c:v>29.336215904895099</c:v>
                </c:pt>
                <c:pt idx="21312">
                  <c:v>29.3375924811189</c:v>
                </c:pt>
                <c:pt idx="21313">
                  <c:v>29.338969057342702</c:v>
                </c:pt>
                <c:pt idx="21314">
                  <c:v>29.3403456335664</c:v>
                </c:pt>
                <c:pt idx="21315">
                  <c:v>29.341722209790198</c:v>
                </c:pt>
                <c:pt idx="21316">
                  <c:v>29.343098786014</c:v>
                </c:pt>
                <c:pt idx="21317">
                  <c:v>29.344475362237802</c:v>
                </c:pt>
                <c:pt idx="21318">
                  <c:v>29.3458519384615</c:v>
                </c:pt>
                <c:pt idx="21319">
                  <c:v>29.347228514685298</c:v>
                </c:pt>
                <c:pt idx="21320">
                  <c:v>29.3486050909091</c:v>
                </c:pt>
                <c:pt idx="21321">
                  <c:v>29.349981667132901</c:v>
                </c:pt>
                <c:pt idx="21322">
                  <c:v>29.3513582433567</c:v>
                </c:pt>
                <c:pt idx="21323">
                  <c:v>29.352734819580402</c:v>
                </c:pt>
                <c:pt idx="21324">
                  <c:v>29.3541113958042</c:v>
                </c:pt>
                <c:pt idx="21325">
                  <c:v>29.355487972028001</c:v>
                </c:pt>
                <c:pt idx="21326">
                  <c:v>29.356864548251799</c:v>
                </c:pt>
                <c:pt idx="21327">
                  <c:v>29.358241124475501</c:v>
                </c:pt>
                <c:pt idx="21328">
                  <c:v>29.3596177006993</c:v>
                </c:pt>
                <c:pt idx="21329">
                  <c:v>29.360994276923101</c:v>
                </c:pt>
                <c:pt idx="21330">
                  <c:v>29.362370853146899</c:v>
                </c:pt>
                <c:pt idx="21331">
                  <c:v>29.363747429370601</c:v>
                </c:pt>
                <c:pt idx="21332">
                  <c:v>29.365124005594399</c:v>
                </c:pt>
                <c:pt idx="21333">
                  <c:v>29.366500581818201</c:v>
                </c:pt>
                <c:pt idx="21334">
                  <c:v>29.367877158041999</c:v>
                </c:pt>
                <c:pt idx="21335">
                  <c:v>29.369253734265701</c:v>
                </c:pt>
                <c:pt idx="21336">
                  <c:v>29.370630310489499</c:v>
                </c:pt>
                <c:pt idx="21337">
                  <c:v>29.372006886713301</c:v>
                </c:pt>
                <c:pt idx="21338">
                  <c:v>29.373383462937099</c:v>
                </c:pt>
                <c:pt idx="21339">
                  <c:v>29.374760039160801</c:v>
                </c:pt>
                <c:pt idx="21340">
                  <c:v>29.376136615384599</c:v>
                </c:pt>
                <c:pt idx="21341">
                  <c:v>29.377513191608401</c:v>
                </c:pt>
                <c:pt idx="21342">
                  <c:v>29.378889767832199</c:v>
                </c:pt>
                <c:pt idx="21343">
                  <c:v>29.380266344055901</c:v>
                </c:pt>
                <c:pt idx="21344">
                  <c:v>29.381642920279699</c:v>
                </c:pt>
                <c:pt idx="21345">
                  <c:v>29.383019496503501</c:v>
                </c:pt>
                <c:pt idx="21346">
                  <c:v>29.384396072727299</c:v>
                </c:pt>
                <c:pt idx="21347">
                  <c:v>29.3857726489511</c:v>
                </c:pt>
                <c:pt idx="21348">
                  <c:v>29.387149225174799</c:v>
                </c:pt>
                <c:pt idx="21349">
                  <c:v>29.3885258013986</c:v>
                </c:pt>
                <c:pt idx="21350">
                  <c:v>29.389902377622398</c:v>
                </c:pt>
                <c:pt idx="21351">
                  <c:v>29.3912789538462</c:v>
                </c:pt>
                <c:pt idx="21352">
                  <c:v>29.392655530069899</c:v>
                </c:pt>
                <c:pt idx="21353">
                  <c:v>29.3940321062937</c:v>
                </c:pt>
                <c:pt idx="21354">
                  <c:v>29.395408682517498</c:v>
                </c:pt>
                <c:pt idx="21355">
                  <c:v>29.3967852587413</c:v>
                </c:pt>
                <c:pt idx="21356">
                  <c:v>29.398161834964998</c:v>
                </c:pt>
                <c:pt idx="21357">
                  <c:v>29.3995384111888</c:v>
                </c:pt>
                <c:pt idx="21358">
                  <c:v>29.400914987412602</c:v>
                </c:pt>
                <c:pt idx="21359">
                  <c:v>29.4022915636364</c:v>
                </c:pt>
                <c:pt idx="21360">
                  <c:v>29.403668139860098</c:v>
                </c:pt>
                <c:pt idx="21361">
                  <c:v>29.4050447160839</c:v>
                </c:pt>
                <c:pt idx="21362">
                  <c:v>29.406421292307702</c:v>
                </c:pt>
                <c:pt idx="21363">
                  <c:v>29.4077978685315</c:v>
                </c:pt>
                <c:pt idx="21364">
                  <c:v>29.409174444755202</c:v>
                </c:pt>
                <c:pt idx="21365">
                  <c:v>29.410551020979</c:v>
                </c:pt>
                <c:pt idx="21366">
                  <c:v>29.411927597202801</c:v>
                </c:pt>
                <c:pt idx="21367">
                  <c:v>29.413304173426599</c:v>
                </c:pt>
                <c:pt idx="21368">
                  <c:v>29.414680749650401</c:v>
                </c:pt>
                <c:pt idx="21369">
                  <c:v>29.4160573258741</c:v>
                </c:pt>
                <c:pt idx="21370">
                  <c:v>29.417433902097901</c:v>
                </c:pt>
                <c:pt idx="21371">
                  <c:v>29.418810478321699</c:v>
                </c:pt>
                <c:pt idx="21372">
                  <c:v>29.420187054545501</c:v>
                </c:pt>
                <c:pt idx="21373">
                  <c:v>29.421563630769199</c:v>
                </c:pt>
                <c:pt idx="21374">
                  <c:v>29.422940206993001</c:v>
                </c:pt>
                <c:pt idx="21375">
                  <c:v>29.424316783216799</c:v>
                </c:pt>
                <c:pt idx="21376">
                  <c:v>29.425693359440601</c:v>
                </c:pt>
                <c:pt idx="21377">
                  <c:v>29.427069935664299</c:v>
                </c:pt>
                <c:pt idx="21378">
                  <c:v>29.428446511888101</c:v>
                </c:pt>
                <c:pt idx="21379">
                  <c:v>29.429823088111899</c:v>
                </c:pt>
                <c:pt idx="21380">
                  <c:v>29.431199664335701</c:v>
                </c:pt>
                <c:pt idx="21381">
                  <c:v>29.432576240559399</c:v>
                </c:pt>
                <c:pt idx="21382">
                  <c:v>29.433952816783201</c:v>
                </c:pt>
                <c:pt idx="21383">
                  <c:v>29.435329393006999</c:v>
                </c:pt>
                <c:pt idx="21384">
                  <c:v>29.4367059692308</c:v>
                </c:pt>
                <c:pt idx="21385">
                  <c:v>29.438082545454499</c:v>
                </c:pt>
                <c:pt idx="21386">
                  <c:v>29.439459121678301</c:v>
                </c:pt>
                <c:pt idx="21387">
                  <c:v>29.440835697902099</c:v>
                </c:pt>
                <c:pt idx="21388">
                  <c:v>29.4422122741259</c:v>
                </c:pt>
                <c:pt idx="21389">
                  <c:v>29.443588850349698</c:v>
                </c:pt>
                <c:pt idx="21390">
                  <c:v>29.4449654265734</c:v>
                </c:pt>
                <c:pt idx="21391">
                  <c:v>29.446342002797198</c:v>
                </c:pt>
                <c:pt idx="21392">
                  <c:v>29.447718579021</c:v>
                </c:pt>
                <c:pt idx="21393">
                  <c:v>29.449095155244802</c:v>
                </c:pt>
                <c:pt idx="21394">
                  <c:v>29.4504717314685</c:v>
                </c:pt>
                <c:pt idx="21395">
                  <c:v>29.451848307692298</c:v>
                </c:pt>
                <c:pt idx="21396">
                  <c:v>29.4532248839161</c:v>
                </c:pt>
                <c:pt idx="21397">
                  <c:v>29.454601460139902</c:v>
                </c:pt>
                <c:pt idx="21398">
                  <c:v>29.4559780363636</c:v>
                </c:pt>
                <c:pt idx="21399">
                  <c:v>29.457354612587402</c:v>
                </c:pt>
                <c:pt idx="21400">
                  <c:v>29.4587311888112</c:v>
                </c:pt>
                <c:pt idx="21401">
                  <c:v>29.460107765035001</c:v>
                </c:pt>
                <c:pt idx="21402">
                  <c:v>29.4614843412587</c:v>
                </c:pt>
                <c:pt idx="21403">
                  <c:v>29.462860917482502</c:v>
                </c:pt>
                <c:pt idx="21404">
                  <c:v>29.4642374937063</c:v>
                </c:pt>
                <c:pt idx="21405">
                  <c:v>29.465614069930101</c:v>
                </c:pt>
                <c:pt idx="21406">
                  <c:v>29.466990646153899</c:v>
                </c:pt>
                <c:pt idx="21407">
                  <c:v>29.468367222377601</c:v>
                </c:pt>
                <c:pt idx="21408">
                  <c:v>29.469743798601399</c:v>
                </c:pt>
                <c:pt idx="21409">
                  <c:v>29.471120374825201</c:v>
                </c:pt>
                <c:pt idx="21410">
                  <c:v>29.472496951048999</c:v>
                </c:pt>
                <c:pt idx="21411">
                  <c:v>29.473873527272701</c:v>
                </c:pt>
                <c:pt idx="21412">
                  <c:v>29.475250103496499</c:v>
                </c:pt>
                <c:pt idx="21413">
                  <c:v>29.476626679720301</c:v>
                </c:pt>
                <c:pt idx="21414">
                  <c:v>29.478003255944099</c:v>
                </c:pt>
                <c:pt idx="21415">
                  <c:v>29.479379832167801</c:v>
                </c:pt>
                <c:pt idx="21416">
                  <c:v>29.480756408391599</c:v>
                </c:pt>
                <c:pt idx="21417">
                  <c:v>29.482132984615401</c:v>
                </c:pt>
                <c:pt idx="21418">
                  <c:v>29.483509560839199</c:v>
                </c:pt>
                <c:pt idx="21419">
                  <c:v>29.484886137062901</c:v>
                </c:pt>
                <c:pt idx="21420">
                  <c:v>29.486262713286699</c:v>
                </c:pt>
                <c:pt idx="21421">
                  <c:v>29.487639289510501</c:v>
                </c:pt>
                <c:pt idx="21422">
                  <c:v>29.489015865734299</c:v>
                </c:pt>
                <c:pt idx="21423">
                  <c:v>29.4903924419581</c:v>
                </c:pt>
                <c:pt idx="21424">
                  <c:v>29.491769018181799</c:v>
                </c:pt>
                <c:pt idx="21425">
                  <c:v>29.4931455944056</c:v>
                </c:pt>
                <c:pt idx="21426">
                  <c:v>29.494522170629399</c:v>
                </c:pt>
                <c:pt idx="21427">
                  <c:v>29.495898746853101</c:v>
                </c:pt>
                <c:pt idx="21428">
                  <c:v>29.497275323076899</c:v>
                </c:pt>
                <c:pt idx="21429">
                  <c:v>29.4986518993007</c:v>
                </c:pt>
                <c:pt idx="21430">
                  <c:v>29.500028475524498</c:v>
                </c:pt>
                <c:pt idx="21431">
                  <c:v>29.5014050517483</c:v>
                </c:pt>
                <c:pt idx="21432">
                  <c:v>29.502781627971999</c:v>
                </c:pt>
                <c:pt idx="21433">
                  <c:v>29.5041582041958</c:v>
                </c:pt>
                <c:pt idx="21434">
                  <c:v>29.505534780419602</c:v>
                </c:pt>
                <c:pt idx="21435">
                  <c:v>29.5069113566434</c:v>
                </c:pt>
                <c:pt idx="21436">
                  <c:v>29.508287932867098</c:v>
                </c:pt>
                <c:pt idx="21437">
                  <c:v>29.5096645090909</c:v>
                </c:pt>
                <c:pt idx="21438">
                  <c:v>29.511041085314702</c:v>
                </c:pt>
                <c:pt idx="21439">
                  <c:v>29.5124176615385</c:v>
                </c:pt>
                <c:pt idx="21440">
                  <c:v>29.513794237762198</c:v>
                </c:pt>
                <c:pt idx="21441">
                  <c:v>29.515170813986</c:v>
                </c:pt>
                <c:pt idx="21442">
                  <c:v>29.516547390209801</c:v>
                </c:pt>
                <c:pt idx="21443">
                  <c:v>29.5179239664336</c:v>
                </c:pt>
                <c:pt idx="21444">
                  <c:v>29.519300542657302</c:v>
                </c:pt>
                <c:pt idx="21445">
                  <c:v>29.5206771188811</c:v>
                </c:pt>
                <c:pt idx="21446">
                  <c:v>29.522053695104901</c:v>
                </c:pt>
                <c:pt idx="21447">
                  <c:v>29.523430271328699</c:v>
                </c:pt>
                <c:pt idx="21448">
                  <c:v>29.524806847552501</c:v>
                </c:pt>
                <c:pt idx="21449">
                  <c:v>29.5261834237762</c:v>
                </c:pt>
                <c:pt idx="21450">
                  <c:v>29.527560000000001</c:v>
                </c:pt>
                <c:pt idx="21451">
                  <c:v>29.528936576223799</c:v>
                </c:pt>
                <c:pt idx="21452">
                  <c:v>29.530313152447601</c:v>
                </c:pt>
                <c:pt idx="21453">
                  <c:v>29.531689728671299</c:v>
                </c:pt>
                <c:pt idx="21454">
                  <c:v>29.533066304895101</c:v>
                </c:pt>
                <c:pt idx="21455">
                  <c:v>29.534442881118899</c:v>
                </c:pt>
                <c:pt idx="21456">
                  <c:v>29.535819457342701</c:v>
                </c:pt>
                <c:pt idx="21457">
                  <c:v>29.537196033566399</c:v>
                </c:pt>
                <c:pt idx="21458">
                  <c:v>29.538572609790201</c:v>
                </c:pt>
                <c:pt idx="21459">
                  <c:v>29.539949186013999</c:v>
                </c:pt>
                <c:pt idx="21460">
                  <c:v>29.5413257622378</c:v>
                </c:pt>
                <c:pt idx="21461">
                  <c:v>29.542702338461499</c:v>
                </c:pt>
                <c:pt idx="21462">
                  <c:v>29.544078914685301</c:v>
                </c:pt>
                <c:pt idx="21463">
                  <c:v>29.545455490909099</c:v>
                </c:pt>
                <c:pt idx="21464">
                  <c:v>29.5468320671329</c:v>
                </c:pt>
                <c:pt idx="21465">
                  <c:v>29.548208643356599</c:v>
                </c:pt>
                <c:pt idx="21466">
                  <c:v>29.549585219580401</c:v>
                </c:pt>
                <c:pt idx="21467">
                  <c:v>29.550961795804199</c:v>
                </c:pt>
                <c:pt idx="21468">
                  <c:v>29.552338372028</c:v>
                </c:pt>
                <c:pt idx="21469">
                  <c:v>29.553714948251798</c:v>
                </c:pt>
                <c:pt idx="21470">
                  <c:v>29.5550915244755</c:v>
                </c:pt>
                <c:pt idx="21471">
                  <c:v>29.556468100699298</c:v>
                </c:pt>
                <c:pt idx="21472">
                  <c:v>29.5578446769231</c:v>
                </c:pt>
                <c:pt idx="21473">
                  <c:v>29.559221253146902</c:v>
                </c:pt>
                <c:pt idx="21474">
                  <c:v>29.5605978293706</c:v>
                </c:pt>
                <c:pt idx="21475">
                  <c:v>29.561974405594398</c:v>
                </c:pt>
                <c:pt idx="21476">
                  <c:v>29.5633509818182</c:v>
                </c:pt>
                <c:pt idx="21477">
                  <c:v>29.564727558042001</c:v>
                </c:pt>
                <c:pt idx="21478">
                  <c:v>29.5661041342657</c:v>
                </c:pt>
                <c:pt idx="21479">
                  <c:v>29.567480710489502</c:v>
                </c:pt>
                <c:pt idx="21480">
                  <c:v>29.5688572867133</c:v>
                </c:pt>
                <c:pt idx="21481">
                  <c:v>29.570233862937101</c:v>
                </c:pt>
                <c:pt idx="21482">
                  <c:v>29.5716104391608</c:v>
                </c:pt>
                <c:pt idx="21483">
                  <c:v>29.572987015384602</c:v>
                </c:pt>
                <c:pt idx="21484">
                  <c:v>29.5743635916084</c:v>
                </c:pt>
                <c:pt idx="21485">
                  <c:v>29.575740167832201</c:v>
                </c:pt>
                <c:pt idx="21486">
                  <c:v>29.5771167440559</c:v>
                </c:pt>
                <c:pt idx="21487">
                  <c:v>29.578493320279701</c:v>
                </c:pt>
                <c:pt idx="21488">
                  <c:v>29.579869896503499</c:v>
                </c:pt>
                <c:pt idx="21489">
                  <c:v>29.581246472727301</c:v>
                </c:pt>
                <c:pt idx="21490">
                  <c:v>29.582623048951099</c:v>
                </c:pt>
                <c:pt idx="21491">
                  <c:v>29.583999625174801</c:v>
                </c:pt>
                <c:pt idx="21492">
                  <c:v>29.585376201398599</c:v>
                </c:pt>
                <c:pt idx="21493">
                  <c:v>29.586752777622401</c:v>
                </c:pt>
                <c:pt idx="21494">
                  <c:v>29.588129353846199</c:v>
                </c:pt>
                <c:pt idx="21495">
                  <c:v>29.589505930069901</c:v>
                </c:pt>
                <c:pt idx="21496">
                  <c:v>29.590882506293699</c:v>
                </c:pt>
                <c:pt idx="21497">
                  <c:v>29.592259082517501</c:v>
                </c:pt>
                <c:pt idx="21498">
                  <c:v>29.593635658741299</c:v>
                </c:pt>
                <c:pt idx="21499">
                  <c:v>29.595012234965001</c:v>
                </c:pt>
                <c:pt idx="21500">
                  <c:v>29.596388811188799</c:v>
                </c:pt>
                <c:pt idx="21501">
                  <c:v>29.597765387412601</c:v>
                </c:pt>
                <c:pt idx="21502">
                  <c:v>29.599141963636399</c:v>
                </c:pt>
                <c:pt idx="21503">
                  <c:v>29.600518539860101</c:v>
                </c:pt>
                <c:pt idx="21504">
                  <c:v>29.601895116083899</c:v>
                </c:pt>
                <c:pt idx="21505">
                  <c:v>29.6032716923077</c:v>
                </c:pt>
                <c:pt idx="21506">
                  <c:v>29.604648268531498</c:v>
                </c:pt>
                <c:pt idx="21507">
                  <c:v>29.6060248447553</c:v>
                </c:pt>
                <c:pt idx="21508">
                  <c:v>29.607401420978999</c:v>
                </c:pt>
                <c:pt idx="21509">
                  <c:v>29.6087779972028</c:v>
                </c:pt>
                <c:pt idx="21510">
                  <c:v>29.610154573426598</c:v>
                </c:pt>
                <c:pt idx="21511">
                  <c:v>29.6115311496503</c:v>
                </c:pt>
                <c:pt idx="21512">
                  <c:v>29.612907725874098</c:v>
                </c:pt>
                <c:pt idx="21513">
                  <c:v>29.6142843020979</c:v>
                </c:pt>
                <c:pt idx="21514">
                  <c:v>29.615660878321702</c:v>
                </c:pt>
                <c:pt idx="21515">
                  <c:v>29.6170374545455</c:v>
                </c:pt>
                <c:pt idx="21516">
                  <c:v>29.618414030769198</c:v>
                </c:pt>
                <c:pt idx="21517">
                  <c:v>29.619790606993</c:v>
                </c:pt>
                <c:pt idx="21518">
                  <c:v>29.621167183216802</c:v>
                </c:pt>
                <c:pt idx="21519">
                  <c:v>29.6225437594406</c:v>
                </c:pt>
                <c:pt idx="21520">
                  <c:v>29.623920335664302</c:v>
                </c:pt>
                <c:pt idx="21521">
                  <c:v>29.6252969118881</c:v>
                </c:pt>
                <c:pt idx="21522">
                  <c:v>29.626673488111901</c:v>
                </c:pt>
                <c:pt idx="21523">
                  <c:v>29.628050064335699</c:v>
                </c:pt>
                <c:pt idx="21524">
                  <c:v>29.629426640559402</c:v>
                </c:pt>
                <c:pt idx="21525">
                  <c:v>29.6308032167832</c:v>
                </c:pt>
                <c:pt idx="21526">
                  <c:v>29.632179793007001</c:v>
                </c:pt>
                <c:pt idx="21527">
                  <c:v>29.633556369230799</c:v>
                </c:pt>
                <c:pt idx="21528">
                  <c:v>29.634932945454601</c:v>
                </c:pt>
                <c:pt idx="21529">
                  <c:v>29.636309521678299</c:v>
                </c:pt>
                <c:pt idx="21530">
                  <c:v>29.637686097902101</c:v>
                </c:pt>
                <c:pt idx="21531">
                  <c:v>29.639062674125899</c:v>
                </c:pt>
                <c:pt idx="21532">
                  <c:v>29.640439250349701</c:v>
                </c:pt>
                <c:pt idx="21533">
                  <c:v>29.641815826573399</c:v>
                </c:pt>
                <c:pt idx="21534">
                  <c:v>29.643192402797201</c:v>
                </c:pt>
                <c:pt idx="21535">
                  <c:v>29.644568979020999</c:v>
                </c:pt>
                <c:pt idx="21536">
                  <c:v>29.645945555244801</c:v>
                </c:pt>
                <c:pt idx="21537">
                  <c:v>29.647322131468499</c:v>
                </c:pt>
                <c:pt idx="21538">
                  <c:v>29.648698707692301</c:v>
                </c:pt>
                <c:pt idx="21539">
                  <c:v>29.650075283916099</c:v>
                </c:pt>
                <c:pt idx="21540">
                  <c:v>29.6514518601399</c:v>
                </c:pt>
                <c:pt idx="21541">
                  <c:v>29.652828436363599</c:v>
                </c:pt>
                <c:pt idx="21542">
                  <c:v>29.654205012587401</c:v>
                </c:pt>
                <c:pt idx="21543">
                  <c:v>29.655581588811199</c:v>
                </c:pt>
                <c:pt idx="21544">
                  <c:v>29.656958165035</c:v>
                </c:pt>
                <c:pt idx="21545">
                  <c:v>29.658334741258699</c:v>
                </c:pt>
                <c:pt idx="21546">
                  <c:v>29.6597113174825</c:v>
                </c:pt>
                <c:pt idx="21547">
                  <c:v>29.661087893706299</c:v>
                </c:pt>
                <c:pt idx="21548">
                  <c:v>29.6624644699301</c:v>
                </c:pt>
                <c:pt idx="21549">
                  <c:v>29.663841046153902</c:v>
                </c:pt>
                <c:pt idx="21550">
                  <c:v>29.6652176223776</c:v>
                </c:pt>
                <c:pt idx="21551">
                  <c:v>29.666594198601398</c:v>
                </c:pt>
                <c:pt idx="21552">
                  <c:v>29.6679707748252</c:v>
                </c:pt>
                <c:pt idx="21553">
                  <c:v>29.669347351049002</c:v>
                </c:pt>
                <c:pt idx="21554">
                  <c:v>29.6707239272727</c:v>
                </c:pt>
                <c:pt idx="21555">
                  <c:v>29.672100503496502</c:v>
                </c:pt>
                <c:pt idx="21556">
                  <c:v>29.6734770797203</c:v>
                </c:pt>
                <c:pt idx="21557">
                  <c:v>29.674853655944101</c:v>
                </c:pt>
                <c:pt idx="21558">
                  <c:v>29.6762302321678</c:v>
                </c:pt>
                <c:pt idx="21559">
                  <c:v>29.677606808391602</c:v>
                </c:pt>
                <c:pt idx="21560">
                  <c:v>29.6789833846154</c:v>
                </c:pt>
                <c:pt idx="21561">
                  <c:v>29.680359960839201</c:v>
                </c:pt>
                <c:pt idx="21562">
                  <c:v>29.6817365370629</c:v>
                </c:pt>
                <c:pt idx="21563">
                  <c:v>29.683113113286701</c:v>
                </c:pt>
                <c:pt idx="21564">
                  <c:v>29.684489689510499</c:v>
                </c:pt>
                <c:pt idx="21565">
                  <c:v>29.685866265734301</c:v>
                </c:pt>
                <c:pt idx="21566">
                  <c:v>29.687242841958</c:v>
                </c:pt>
                <c:pt idx="21567">
                  <c:v>29.688619418181801</c:v>
                </c:pt>
                <c:pt idx="21568">
                  <c:v>29.689995994405599</c:v>
                </c:pt>
                <c:pt idx="21569">
                  <c:v>29.691372570629401</c:v>
                </c:pt>
                <c:pt idx="21570">
                  <c:v>29.692749146853199</c:v>
                </c:pt>
                <c:pt idx="21571">
                  <c:v>29.694125723076901</c:v>
                </c:pt>
                <c:pt idx="21572">
                  <c:v>29.695502299300699</c:v>
                </c:pt>
                <c:pt idx="21573">
                  <c:v>29.696878875524501</c:v>
                </c:pt>
                <c:pt idx="21574">
                  <c:v>29.698255451748299</c:v>
                </c:pt>
                <c:pt idx="21575">
                  <c:v>29.699632027972001</c:v>
                </c:pt>
                <c:pt idx="21576">
                  <c:v>29.701008604195799</c:v>
                </c:pt>
                <c:pt idx="21577">
                  <c:v>29.702385180419601</c:v>
                </c:pt>
                <c:pt idx="21578">
                  <c:v>29.703761756643399</c:v>
                </c:pt>
                <c:pt idx="21579">
                  <c:v>29.705138332867101</c:v>
                </c:pt>
                <c:pt idx="21580">
                  <c:v>29.706514909090899</c:v>
                </c:pt>
                <c:pt idx="21581">
                  <c:v>29.7078914853147</c:v>
                </c:pt>
                <c:pt idx="21582">
                  <c:v>29.709268061538499</c:v>
                </c:pt>
                <c:pt idx="21583">
                  <c:v>29.710644637762201</c:v>
                </c:pt>
                <c:pt idx="21584">
                  <c:v>29.712021213985999</c:v>
                </c:pt>
                <c:pt idx="21585">
                  <c:v>29.7133977902098</c:v>
                </c:pt>
                <c:pt idx="21586">
                  <c:v>29.714774366433598</c:v>
                </c:pt>
                <c:pt idx="21587">
                  <c:v>29.716150942657301</c:v>
                </c:pt>
                <c:pt idx="21588">
                  <c:v>29.717527518881099</c:v>
                </c:pt>
                <c:pt idx="21589">
                  <c:v>29.7189040951049</c:v>
                </c:pt>
                <c:pt idx="21590">
                  <c:v>29.720280671328702</c:v>
                </c:pt>
                <c:pt idx="21591">
                  <c:v>29.7216572475524</c:v>
                </c:pt>
                <c:pt idx="21592">
                  <c:v>29.723033823776198</c:v>
                </c:pt>
                <c:pt idx="21593">
                  <c:v>29.7244104</c:v>
                </c:pt>
                <c:pt idx="21594">
                  <c:v>29.725786976223802</c:v>
                </c:pt>
                <c:pt idx="21595">
                  <c:v>29.7271635524476</c:v>
                </c:pt>
                <c:pt idx="21596">
                  <c:v>29.728540128671298</c:v>
                </c:pt>
                <c:pt idx="21597">
                  <c:v>29.7299167048951</c:v>
                </c:pt>
                <c:pt idx="21598">
                  <c:v>29.731293281118901</c:v>
                </c:pt>
                <c:pt idx="21599">
                  <c:v>29.7326698573427</c:v>
                </c:pt>
                <c:pt idx="21600">
                  <c:v>29.734046433566402</c:v>
                </c:pt>
                <c:pt idx="21601">
                  <c:v>29.7354230097902</c:v>
                </c:pt>
                <c:pt idx="21602">
                  <c:v>29.736799586014001</c:v>
                </c:pt>
                <c:pt idx="21603">
                  <c:v>29.738176162237799</c:v>
                </c:pt>
                <c:pt idx="21604">
                  <c:v>29.739552738461501</c:v>
                </c:pt>
                <c:pt idx="21605">
                  <c:v>29.7409293146853</c:v>
                </c:pt>
                <c:pt idx="21606">
                  <c:v>29.742305890909101</c:v>
                </c:pt>
                <c:pt idx="21607">
                  <c:v>29.743682467132899</c:v>
                </c:pt>
                <c:pt idx="21608">
                  <c:v>29.745059043356601</c:v>
                </c:pt>
                <c:pt idx="21609">
                  <c:v>29.746435619580399</c:v>
                </c:pt>
                <c:pt idx="21610">
                  <c:v>29.747812195804201</c:v>
                </c:pt>
                <c:pt idx="21611">
                  <c:v>29.749188772027999</c:v>
                </c:pt>
                <c:pt idx="21612">
                  <c:v>29.750565348251801</c:v>
                </c:pt>
                <c:pt idx="21613">
                  <c:v>29.751941924475499</c:v>
                </c:pt>
                <c:pt idx="21614">
                  <c:v>29.753318500699301</c:v>
                </c:pt>
                <c:pt idx="21615">
                  <c:v>29.754695076923099</c:v>
                </c:pt>
                <c:pt idx="21616">
                  <c:v>29.756071653146901</c:v>
                </c:pt>
                <c:pt idx="21617">
                  <c:v>29.757448229370599</c:v>
                </c:pt>
                <c:pt idx="21618">
                  <c:v>29.758824805594401</c:v>
                </c:pt>
                <c:pt idx="21619">
                  <c:v>29.760201381818199</c:v>
                </c:pt>
                <c:pt idx="21620">
                  <c:v>29.761577958042</c:v>
                </c:pt>
                <c:pt idx="21621">
                  <c:v>29.762954534265699</c:v>
                </c:pt>
                <c:pt idx="21622">
                  <c:v>29.764331110489501</c:v>
                </c:pt>
                <c:pt idx="21623">
                  <c:v>29.765707686713299</c:v>
                </c:pt>
                <c:pt idx="21624">
                  <c:v>29.7670842629371</c:v>
                </c:pt>
                <c:pt idx="21625">
                  <c:v>29.768460839160898</c:v>
                </c:pt>
                <c:pt idx="21626">
                  <c:v>29.7698374153846</c:v>
                </c:pt>
                <c:pt idx="21627">
                  <c:v>29.771213991608398</c:v>
                </c:pt>
                <c:pt idx="21628">
                  <c:v>29.7725905678322</c:v>
                </c:pt>
                <c:pt idx="21629">
                  <c:v>29.773967144056002</c:v>
                </c:pt>
                <c:pt idx="21630">
                  <c:v>29.7753437202797</c:v>
                </c:pt>
                <c:pt idx="21631">
                  <c:v>29.776720296503498</c:v>
                </c:pt>
                <c:pt idx="21632">
                  <c:v>29.7780968727273</c:v>
                </c:pt>
                <c:pt idx="21633">
                  <c:v>29.779473448951101</c:v>
                </c:pt>
                <c:pt idx="21634">
                  <c:v>29.7808500251748</c:v>
                </c:pt>
                <c:pt idx="21635">
                  <c:v>29.782226601398602</c:v>
                </c:pt>
                <c:pt idx="21636">
                  <c:v>29.7836031776224</c:v>
                </c:pt>
                <c:pt idx="21637">
                  <c:v>29.784979753846201</c:v>
                </c:pt>
                <c:pt idx="21638">
                  <c:v>29.7863563300699</c:v>
                </c:pt>
                <c:pt idx="21639">
                  <c:v>29.787732906293702</c:v>
                </c:pt>
                <c:pt idx="21640">
                  <c:v>29.7891094825175</c:v>
                </c:pt>
                <c:pt idx="21641">
                  <c:v>29.790486058741301</c:v>
                </c:pt>
                <c:pt idx="21642">
                  <c:v>29.791862634965</c:v>
                </c:pt>
                <c:pt idx="21643">
                  <c:v>29.793239211188801</c:v>
                </c:pt>
                <c:pt idx="21644">
                  <c:v>29.794615787412599</c:v>
                </c:pt>
                <c:pt idx="21645">
                  <c:v>29.795992363636401</c:v>
                </c:pt>
                <c:pt idx="21646">
                  <c:v>29.7973689398601</c:v>
                </c:pt>
                <c:pt idx="21647">
                  <c:v>29.798745516083901</c:v>
                </c:pt>
                <c:pt idx="21648">
                  <c:v>29.800122092307699</c:v>
                </c:pt>
                <c:pt idx="21649">
                  <c:v>29.801498668531501</c:v>
                </c:pt>
                <c:pt idx="21650">
                  <c:v>29.802875244755299</c:v>
                </c:pt>
                <c:pt idx="21651">
                  <c:v>29.804251820979001</c:v>
                </c:pt>
                <c:pt idx="21652">
                  <c:v>29.805628397202799</c:v>
                </c:pt>
                <c:pt idx="21653">
                  <c:v>29.807004973426601</c:v>
                </c:pt>
                <c:pt idx="21654">
                  <c:v>29.808381549650399</c:v>
                </c:pt>
                <c:pt idx="21655">
                  <c:v>29.809758125874101</c:v>
                </c:pt>
                <c:pt idx="21656">
                  <c:v>29.811134702097899</c:v>
                </c:pt>
                <c:pt idx="21657">
                  <c:v>29.812511278321701</c:v>
                </c:pt>
                <c:pt idx="21658">
                  <c:v>29.813887854545499</c:v>
                </c:pt>
                <c:pt idx="21659">
                  <c:v>29.815264430769201</c:v>
                </c:pt>
                <c:pt idx="21660">
                  <c:v>29.816641006992999</c:v>
                </c:pt>
                <c:pt idx="21661">
                  <c:v>29.8180175832168</c:v>
                </c:pt>
                <c:pt idx="21662">
                  <c:v>29.819394159440598</c:v>
                </c:pt>
                <c:pt idx="21663">
                  <c:v>29.820770735664301</c:v>
                </c:pt>
                <c:pt idx="21664">
                  <c:v>29.822147311888099</c:v>
                </c:pt>
                <c:pt idx="21665">
                  <c:v>29.8235238881119</c:v>
                </c:pt>
                <c:pt idx="21666">
                  <c:v>29.824900464335698</c:v>
                </c:pt>
                <c:pt idx="21667">
                  <c:v>29.8262770405594</c:v>
                </c:pt>
                <c:pt idx="21668">
                  <c:v>29.827653616783198</c:v>
                </c:pt>
                <c:pt idx="21669">
                  <c:v>29.829030193007</c:v>
                </c:pt>
                <c:pt idx="21670">
                  <c:v>29.830406769230802</c:v>
                </c:pt>
                <c:pt idx="21671">
                  <c:v>29.8317833454546</c:v>
                </c:pt>
                <c:pt idx="21672">
                  <c:v>29.833159921678298</c:v>
                </c:pt>
                <c:pt idx="21673">
                  <c:v>29.8345364979021</c:v>
                </c:pt>
                <c:pt idx="21674">
                  <c:v>29.835913074125902</c:v>
                </c:pt>
                <c:pt idx="21675">
                  <c:v>29.8372896503497</c:v>
                </c:pt>
                <c:pt idx="21676">
                  <c:v>29.838666226573402</c:v>
                </c:pt>
                <c:pt idx="21677">
                  <c:v>29.8400428027972</c:v>
                </c:pt>
                <c:pt idx="21678">
                  <c:v>29.841419379021001</c:v>
                </c:pt>
                <c:pt idx="21679">
                  <c:v>29.842795955244799</c:v>
                </c:pt>
                <c:pt idx="21680">
                  <c:v>29.844172531468502</c:v>
                </c:pt>
                <c:pt idx="21681">
                  <c:v>29.8455491076923</c:v>
                </c:pt>
                <c:pt idx="21682">
                  <c:v>29.846925683916101</c:v>
                </c:pt>
                <c:pt idx="21683">
                  <c:v>29.848302260139899</c:v>
                </c:pt>
                <c:pt idx="21684">
                  <c:v>29.849678836363601</c:v>
                </c:pt>
                <c:pt idx="21685">
                  <c:v>29.851055412587399</c:v>
                </c:pt>
                <c:pt idx="21686">
                  <c:v>29.852431988811201</c:v>
                </c:pt>
                <c:pt idx="21687">
                  <c:v>29.853808565034999</c:v>
                </c:pt>
                <c:pt idx="21688">
                  <c:v>29.855185141258701</c:v>
                </c:pt>
                <c:pt idx="21689">
                  <c:v>29.856561717482499</c:v>
                </c:pt>
                <c:pt idx="21690">
                  <c:v>29.857938293706301</c:v>
                </c:pt>
                <c:pt idx="21691">
                  <c:v>29.859314869930099</c:v>
                </c:pt>
                <c:pt idx="21692">
                  <c:v>29.860691446153801</c:v>
                </c:pt>
                <c:pt idx="21693">
                  <c:v>29.862068022377599</c:v>
                </c:pt>
                <c:pt idx="21694">
                  <c:v>29.863444598601401</c:v>
                </c:pt>
                <c:pt idx="21695">
                  <c:v>29.864821174825199</c:v>
                </c:pt>
                <c:pt idx="21696">
                  <c:v>29.866197751049</c:v>
                </c:pt>
                <c:pt idx="21697">
                  <c:v>29.867574327272699</c:v>
                </c:pt>
                <c:pt idx="21698">
                  <c:v>29.868950903496501</c:v>
                </c:pt>
                <c:pt idx="21699">
                  <c:v>29.870327479720299</c:v>
                </c:pt>
                <c:pt idx="21700">
                  <c:v>29.8717040559441</c:v>
                </c:pt>
                <c:pt idx="21701">
                  <c:v>29.873080632167799</c:v>
                </c:pt>
                <c:pt idx="21702">
                  <c:v>29.8744572083916</c:v>
                </c:pt>
                <c:pt idx="21703">
                  <c:v>29.875833784615399</c:v>
                </c:pt>
                <c:pt idx="21704">
                  <c:v>29.8772103608392</c:v>
                </c:pt>
                <c:pt idx="21705">
                  <c:v>29.878586937062899</c:v>
                </c:pt>
                <c:pt idx="21706">
                  <c:v>29.8799635132867</c:v>
                </c:pt>
                <c:pt idx="21707">
                  <c:v>29.881340089510498</c:v>
                </c:pt>
                <c:pt idx="21708">
                  <c:v>29.8827166657343</c:v>
                </c:pt>
                <c:pt idx="21709">
                  <c:v>29.884093241958102</c:v>
                </c:pt>
                <c:pt idx="21710">
                  <c:v>29.8854698181818</c:v>
                </c:pt>
                <c:pt idx="21711">
                  <c:v>29.886846394405602</c:v>
                </c:pt>
                <c:pt idx="21712">
                  <c:v>29.8882229706294</c:v>
                </c:pt>
                <c:pt idx="21713">
                  <c:v>29.889599546853201</c:v>
                </c:pt>
                <c:pt idx="21714">
                  <c:v>29.8909761230769</c:v>
                </c:pt>
                <c:pt idx="21715">
                  <c:v>29.892352699300702</c:v>
                </c:pt>
                <c:pt idx="21716">
                  <c:v>29.8937292755245</c:v>
                </c:pt>
                <c:pt idx="21717">
                  <c:v>29.895105851748301</c:v>
                </c:pt>
                <c:pt idx="21718">
                  <c:v>29.896482427972</c:v>
                </c:pt>
                <c:pt idx="21719">
                  <c:v>29.897859004195801</c:v>
                </c:pt>
                <c:pt idx="21720">
                  <c:v>29.8992355804196</c:v>
                </c:pt>
                <c:pt idx="21721">
                  <c:v>29.900612156643401</c:v>
                </c:pt>
                <c:pt idx="21722">
                  <c:v>29.9019887328671</c:v>
                </c:pt>
                <c:pt idx="21723">
                  <c:v>29.903365309090901</c:v>
                </c:pt>
                <c:pt idx="21724">
                  <c:v>29.904741885314699</c:v>
                </c:pt>
                <c:pt idx="21725">
                  <c:v>29.906118461538501</c:v>
                </c:pt>
                <c:pt idx="21726">
                  <c:v>29.9074950377622</c:v>
                </c:pt>
                <c:pt idx="21727">
                  <c:v>29.908871613986001</c:v>
                </c:pt>
                <c:pt idx="21728">
                  <c:v>29.910248190209799</c:v>
                </c:pt>
                <c:pt idx="21729">
                  <c:v>29.911624766433601</c:v>
                </c:pt>
                <c:pt idx="21730">
                  <c:v>29.913001342657399</c:v>
                </c:pt>
                <c:pt idx="21731">
                  <c:v>29.914377918881101</c:v>
                </c:pt>
                <c:pt idx="21732">
                  <c:v>29.915754495104899</c:v>
                </c:pt>
                <c:pt idx="21733">
                  <c:v>29.917131071328701</c:v>
                </c:pt>
                <c:pt idx="21734">
                  <c:v>29.918507647552499</c:v>
                </c:pt>
                <c:pt idx="21735">
                  <c:v>29.919884223776201</c:v>
                </c:pt>
                <c:pt idx="21736">
                  <c:v>29.921260799999999</c:v>
                </c:pt>
                <c:pt idx="21737">
                  <c:v>29.9226373762238</c:v>
                </c:pt>
                <c:pt idx="21738">
                  <c:v>29.924013952447599</c:v>
                </c:pt>
                <c:pt idx="21739">
                  <c:v>29.925390528671301</c:v>
                </c:pt>
                <c:pt idx="21740">
                  <c:v>29.926767104895099</c:v>
                </c:pt>
                <c:pt idx="21741">
                  <c:v>29.9281436811189</c:v>
                </c:pt>
                <c:pt idx="21742">
                  <c:v>29.929520257342698</c:v>
                </c:pt>
                <c:pt idx="21743">
                  <c:v>29.930896833566401</c:v>
                </c:pt>
                <c:pt idx="21744">
                  <c:v>29.932273409790199</c:v>
                </c:pt>
                <c:pt idx="21745">
                  <c:v>29.933649986014</c:v>
                </c:pt>
                <c:pt idx="21746">
                  <c:v>29.935026562237798</c:v>
                </c:pt>
                <c:pt idx="21747">
                  <c:v>29.9364031384615</c:v>
                </c:pt>
                <c:pt idx="21748">
                  <c:v>29.937779714685298</c:v>
                </c:pt>
                <c:pt idx="21749">
                  <c:v>29.9391562909091</c:v>
                </c:pt>
                <c:pt idx="21750">
                  <c:v>29.940532867132902</c:v>
                </c:pt>
                <c:pt idx="21751">
                  <c:v>29.9419094433567</c:v>
                </c:pt>
                <c:pt idx="21752">
                  <c:v>29.943286019580398</c:v>
                </c:pt>
                <c:pt idx="21753">
                  <c:v>29.9446625958042</c:v>
                </c:pt>
                <c:pt idx="21754">
                  <c:v>29.946039172028001</c:v>
                </c:pt>
                <c:pt idx="21755">
                  <c:v>29.9474157482518</c:v>
                </c:pt>
                <c:pt idx="21756">
                  <c:v>29.948792324475502</c:v>
                </c:pt>
                <c:pt idx="21757">
                  <c:v>29.9501689006993</c:v>
                </c:pt>
                <c:pt idx="21758">
                  <c:v>29.951545476923101</c:v>
                </c:pt>
                <c:pt idx="21759">
                  <c:v>29.952922053146899</c:v>
                </c:pt>
                <c:pt idx="21760">
                  <c:v>29.954298629370602</c:v>
                </c:pt>
                <c:pt idx="21761">
                  <c:v>29.9556752055944</c:v>
                </c:pt>
                <c:pt idx="21762">
                  <c:v>29.957051781818201</c:v>
                </c:pt>
                <c:pt idx="21763">
                  <c:v>29.958428358041999</c:v>
                </c:pt>
                <c:pt idx="21764">
                  <c:v>29.959804934265701</c:v>
                </c:pt>
                <c:pt idx="21765">
                  <c:v>29.961181510489499</c:v>
                </c:pt>
                <c:pt idx="21766">
                  <c:v>29.962558086713301</c:v>
                </c:pt>
                <c:pt idx="21767">
                  <c:v>29.963934662937099</c:v>
                </c:pt>
                <c:pt idx="21768">
                  <c:v>29.965311239160801</c:v>
                </c:pt>
                <c:pt idx="21769">
                  <c:v>29.966687815384599</c:v>
                </c:pt>
                <c:pt idx="21770">
                  <c:v>29.968064391608401</c:v>
                </c:pt>
                <c:pt idx="21771">
                  <c:v>29.969440967832199</c:v>
                </c:pt>
                <c:pt idx="21772">
                  <c:v>29.970817544055901</c:v>
                </c:pt>
                <c:pt idx="21773">
                  <c:v>29.972194120279699</c:v>
                </c:pt>
                <c:pt idx="21774">
                  <c:v>29.973570696503501</c:v>
                </c:pt>
                <c:pt idx="21775">
                  <c:v>29.974947272727299</c:v>
                </c:pt>
                <c:pt idx="21776">
                  <c:v>29.9763238489511</c:v>
                </c:pt>
                <c:pt idx="21777">
                  <c:v>29.977700425174799</c:v>
                </c:pt>
                <c:pt idx="21778">
                  <c:v>29.979077001398601</c:v>
                </c:pt>
                <c:pt idx="21779">
                  <c:v>29.980453577622399</c:v>
                </c:pt>
                <c:pt idx="21780">
                  <c:v>29.9818301538462</c:v>
                </c:pt>
                <c:pt idx="21781">
                  <c:v>29.983206730069899</c:v>
                </c:pt>
                <c:pt idx="21782">
                  <c:v>29.9845833062937</c:v>
                </c:pt>
                <c:pt idx="21783">
                  <c:v>29.985959882517498</c:v>
                </c:pt>
                <c:pt idx="21784">
                  <c:v>29.9873364587413</c:v>
                </c:pt>
                <c:pt idx="21785">
                  <c:v>29.988713034964999</c:v>
                </c:pt>
                <c:pt idx="21786">
                  <c:v>29.9900896111888</c:v>
                </c:pt>
                <c:pt idx="21787">
                  <c:v>29.991466187412598</c:v>
                </c:pt>
                <c:pt idx="21788">
                  <c:v>29.9928427636364</c:v>
                </c:pt>
                <c:pt idx="21789">
                  <c:v>29.994219339860098</c:v>
                </c:pt>
                <c:pt idx="21790">
                  <c:v>29.9955959160839</c:v>
                </c:pt>
                <c:pt idx="21791">
                  <c:v>29.996972492307702</c:v>
                </c:pt>
                <c:pt idx="21792">
                  <c:v>29.9983490685315</c:v>
                </c:pt>
                <c:pt idx="21793">
                  <c:v>29.999725644755198</c:v>
                </c:pt>
                <c:pt idx="21794">
                  <c:v>30.001102220979</c:v>
                </c:pt>
                <c:pt idx="21795">
                  <c:v>30.002478797202802</c:v>
                </c:pt>
                <c:pt idx="21796">
                  <c:v>30.0038553734266</c:v>
                </c:pt>
                <c:pt idx="21797">
                  <c:v>30.005231949650401</c:v>
                </c:pt>
                <c:pt idx="21798">
                  <c:v>30.0066085258741</c:v>
                </c:pt>
                <c:pt idx="21799">
                  <c:v>30.007985102097901</c:v>
                </c:pt>
                <c:pt idx="21800">
                  <c:v>30.009361678321699</c:v>
                </c:pt>
                <c:pt idx="21801">
                  <c:v>30.010738254545501</c:v>
                </c:pt>
                <c:pt idx="21802">
                  <c:v>30.0121148307692</c:v>
                </c:pt>
                <c:pt idx="21803">
                  <c:v>30.013491406993001</c:v>
                </c:pt>
                <c:pt idx="21804">
                  <c:v>30.014867983216799</c:v>
                </c:pt>
                <c:pt idx="21805">
                  <c:v>30.016244559440601</c:v>
                </c:pt>
                <c:pt idx="21806">
                  <c:v>30.017621135664299</c:v>
                </c:pt>
                <c:pt idx="21807">
                  <c:v>30.018997711888101</c:v>
                </c:pt>
                <c:pt idx="21808">
                  <c:v>30.020374288111899</c:v>
                </c:pt>
                <c:pt idx="21809">
                  <c:v>30.021750864335701</c:v>
                </c:pt>
                <c:pt idx="21810">
                  <c:v>30.023127440559399</c:v>
                </c:pt>
                <c:pt idx="21811">
                  <c:v>30.024504016783201</c:v>
                </c:pt>
                <c:pt idx="21812">
                  <c:v>30.025880593006999</c:v>
                </c:pt>
                <c:pt idx="21813">
                  <c:v>30.027257169230801</c:v>
                </c:pt>
                <c:pt idx="21814">
                  <c:v>30.028633745454499</c:v>
                </c:pt>
                <c:pt idx="21815">
                  <c:v>30.030010321678301</c:v>
                </c:pt>
                <c:pt idx="21816">
                  <c:v>30.031386897902099</c:v>
                </c:pt>
                <c:pt idx="21817">
                  <c:v>30.0327634741259</c:v>
                </c:pt>
                <c:pt idx="21818">
                  <c:v>30.034140050349698</c:v>
                </c:pt>
                <c:pt idx="21819">
                  <c:v>30.035516626573401</c:v>
                </c:pt>
                <c:pt idx="21820">
                  <c:v>30.036893202797199</c:v>
                </c:pt>
                <c:pt idx="21821">
                  <c:v>30.038269779021</c:v>
                </c:pt>
                <c:pt idx="21822">
                  <c:v>30.039646355244798</c:v>
                </c:pt>
                <c:pt idx="21823">
                  <c:v>30.0410229314685</c:v>
                </c:pt>
                <c:pt idx="21824">
                  <c:v>30.042399507692298</c:v>
                </c:pt>
                <c:pt idx="21825">
                  <c:v>30.0437760839161</c:v>
                </c:pt>
                <c:pt idx="21826">
                  <c:v>30.045152660139902</c:v>
                </c:pt>
                <c:pt idx="21827">
                  <c:v>30.0465292363636</c:v>
                </c:pt>
                <c:pt idx="21828">
                  <c:v>30.047905812587398</c:v>
                </c:pt>
                <c:pt idx="21829">
                  <c:v>30.0492823888112</c:v>
                </c:pt>
                <c:pt idx="21830">
                  <c:v>30.050658965035002</c:v>
                </c:pt>
                <c:pt idx="21831">
                  <c:v>30.0520355412587</c:v>
                </c:pt>
                <c:pt idx="21832">
                  <c:v>30.053412117482502</c:v>
                </c:pt>
                <c:pt idx="21833">
                  <c:v>30.0547886937063</c:v>
                </c:pt>
                <c:pt idx="21834">
                  <c:v>30.056165269930101</c:v>
                </c:pt>
                <c:pt idx="21835">
                  <c:v>30.057541846153899</c:v>
                </c:pt>
                <c:pt idx="21836">
                  <c:v>30.058918422377602</c:v>
                </c:pt>
                <c:pt idx="21837">
                  <c:v>30.0602949986014</c:v>
                </c:pt>
                <c:pt idx="21838">
                  <c:v>30.061671574825201</c:v>
                </c:pt>
                <c:pt idx="21839">
                  <c:v>30.063048151048999</c:v>
                </c:pt>
                <c:pt idx="21840">
                  <c:v>30.064424727272701</c:v>
                </c:pt>
                <c:pt idx="21841">
                  <c:v>30.065801303496499</c:v>
                </c:pt>
                <c:pt idx="21842">
                  <c:v>30.067177879720301</c:v>
                </c:pt>
                <c:pt idx="21843">
                  <c:v>30.068554455944099</c:v>
                </c:pt>
                <c:pt idx="21844">
                  <c:v>30.069931032167801</c:v>
                </c:pt>
                <c:pt idx="21845">
                  <c:v>30.071307608391599</c:v>
                </c:pt>
                <c:pt idx="21846">
                  <c:v>30.072684184615401</c:v>
                </c:pt>
                <c:pt idx="21847">
                  <c:v>30.074060760839199</c:v>
                </c:pt>
                <c:pt idx="21848">
                  <c:v>30.075437337062901</c:v>
                </c:pt>
                <c:pt idx="21849">
                  <c:v>30.076813913286699</c:v>
                </c:pt>
                <c:pt idx="21850">
                  <c:v>30.078190489510501</c:v>
                </c:pt>
                <c:pt idx="21851">
                  <c:v>30.079567065734299</c:v>
                </c:pt>
                <c:pt idx="21852">
                  <c:v>30.080943641958001</c:v>
                </c:pt>
                <c:pt idx="21853">
                  <c:v>30.082320218181799</c:v>
                </c:pt>
                <c:pt idx="21854">
                  <c:v>30.083696794405601</c:v>
                </c:pt>
                <c:pt idx="21855">
                  <c:v>30.085073370629399</c:v>
                </c:pt>
                <c:pt idx="21856">
                  <c:v>30.0864499468532</c:v>
                </c:pt>
                <c:pt idx="21857">
                  <c:v>30.087826523076899</c:v>
                </c:pt>
                <c:pt idx="21858">
                  <c:v>30.0892030993007</c:v>
                </c:pt>
                <c:pt idx="21859">
                  <c:v>30.090579675524499</c:v>
                </c:pt>
                <c:pt idx="21860">
                  <c:v>30.0919562517483</c:v>
                </c:pt>
                <c:pt idx="21861">
                  <c:v>30.093332827971999</c:v>
                </c:pt>
                <c:pt idx="21862">
                  <c:v>30.0947094041958</c:v>
                </c:pt>
                <c:pt idx="21863">
                  <c:v>30.096085980419598</c:v>
                </c:pt>
                <c:pt idx="21864">
                  <c:v>30.0974625566434</c:v>
                </c:pt>
                <c:pt idx="21865">
                  <c:v>30.098839132867099</c:v>
                </c:pt>
                <c:pt idx="21866">
                  <c:v>30.1002157090909</c:v>
                </c:pt>
                <c:pt idx="21867">
                  <c:v>30.101592285314702</c:v>
                </c:pt>
                <c:pt idx="21868">
                  <c:v>30.1029688615385</c:v>
                </c:pt>
                <c:pt idx="21869">
                  <c:v>30.104345437762198</c:v>
                </c:pt>
                <c:pt idx="21870">
                  <c:v>30.105722013986</c:v>
                </c:pt>
                <c:pt idx="21871">
                  <c:v>30.107098590209802</c:v>
                </c:pt>
                <c:pt idx="21872">
                  <c:v>30.1084751664336</c:v>
                </c:pt>
                <c:pt idx="21873">
                  <c:v>30.109851742657298</c:v>
                </c:pt>
                <c:pt idx="21874">
                  <c:v>30.1112283188811</c:v>
                </c:pt>
                <c:pt idx="21875">
                  <c:v>30.112604895104901</c:v>
                </c:pt>
                <c:pt idx="21876">
                  <c:v>30.1139814713287</c:v>
                </c:pt>
                <c:pt idx="21877">
                  <c:v>30.115358047552501</c:v>
                </c:pt>
                <c:pt idx="21878">
                  <c:v>30.1167346237762</c:v>
                </c:pt>
                <c:pt idx="21879">
                  <c:v>30.118111200000001</c:v>
                </c:pt>
                <c:pt idx="21880">
                  <c:v>30.119487776223799</c:v>
                </c:pt>
                <c:pt idx="21881">
                  <c:v>30.120864352447601</c:v>
                </c:pt>
                <c:pt idx="21882">
                  <c:v>30.1222409286713</c:v>
                </c:pt>
                <c:pt idx="21883">
                  <c:v>30.123617504895101</c:v>
                </c:pt>
                <c:pt idx="21884">
                  <c:v>30.124994081118899</c:v>
                </c:pt>
                <c:pt idx="21885">
                  <c:v>30.126370657342701</c:v>
                </c:pt>
                <c:pt idx="21886">
                  <c:v>30.127747233566399</c:v>
                </c:pt>
                <c:pt idx="21887">
                  <c:v>30.129123809790201</c:v>
                </c:pt>
                <c:pt idx="21888">
                  <c:v>30.130500386013999</c:v>
                </c:pt>
                <c:pt idx="21889">
                  <c:v>30.131876962237801</c:v>
                </c:pt>
                <c:pt idx="21890">
                  <c:v>30.133253538461499</c:v>
                </c:pt>
                <c:pt idx="21891">
                  <c:v>30.134630114685301</c:v>
                </c:pt>
                <c:pt idx="21892">
                  <c:v>30.136006690909099</c:v>
                </c:pt>
                <c:pt idx="21893">
                  <c:v>30.1373832671329</c:v>
                </c:pt>
                <c:pt idx="21894">
                  <c:v>30.138759843356599</c:v>
                </c:pt>
                <c:pt idx="21895">
                  <c:v>30.140136419580401</c:v>
                </c:pt>
                <c:pt idx="21896">
                  <c:v>30.141512995804199</c:v>
                </c:pt>
                <c:pt idx="21897">
                  <c:v>30.142889572028</c:v>
                </c:pt>
                <c:pt idx="21898">
                  <c:v>30.144266148251798</c:v>
                </c:pt>
                <c:pt idx="21899">
                  <c:v>30.145642724475501</c:v>
                </c:pt>
                <c:pt idx="21900">
                  <c:v>30.147019300699299</c:v>
                </c:pt>
                <c:pt idx="21901">
                  <c:v>30.1483958769231</c:v>
                </c:pt>
                <c:pt idx="21902">
                  <c:v>30.149772453146898</c:v>
                </c:pt>
                <c:pt idx="21903">
                  <c:v>30.1511490293706</c:v>
                </c:pt>
                <c:pt idx="21904">
                  <c:v>30.152525605594398</c:v>
                </c:pt>
                <c:pt idx="21905">
                  <c:v>30.1539021818182</c:v>
                </c:pt>
                <c:pt idx="21906">
                  <c:v>30.155278758042002</c:v>
                </c:pt>
                <c:pt idx="21907">
                  <c:v>30.1566553342657</c:v>
                </c:pt>
                <c:pt idx="21908">
                  <c:v>30.158031910489498</c:v>
                </c:pt>
                <c:pt idx="21909">
                  <c:v>30.1594084867133</c:v>
                </c:pt>
                <c:pt idx="21910">
                  <c:v>30.160785062937101</c:v>
                </c:pt>
                <c:pt idx="21911">
                  <c:v>30.1621616391608</c:v>
                </c:pt>
                <c:pt idx="21912">
                  <c:v>30.163538215384602</c:v>
                </c:pt>
                <c:pt idx="21913">
                  <c:v>30.1649147916084</c:v>
                </c:pt>
                <c:pt idx="21914">
                  <c:v>30.166291367832201</c:v>
                </c:pt>
                <c:pt idx="21915">
                  <c:v>30.167667944055999</c:v>
                </c:pt>
                <c:pt idx="21916">
                  <c:v>30.169044520279702</c:v>
                </c:pt>
                <c:pt idx="21917">
                  <c:v>30.1704210965035</c:v>
                </c:pt>
                <c:pt idx="21918">
                  <c:v>30.171797672727301</c:v>
                </c:pt>
                <c:pt idx="21919">
                  <c:v>30.173174248951099</c:v>
                </c:pt>
                <c:pt idx="21920">
                  <c:v>30.174550825174801</c:v>
                </c:pt>
                <c:pt idx="21921">
                  <c:v>30.175927401398599</c:v>
                </c:pt>
                <c:pt idx="21922">
                  <c:v>30.177303977622401</c:v>
                </c:pt>
                <c:pt idx="21923">
                  <c:v>30.178680553846199</c:v>
                </c:pt>
                <c:pt idx="21924">
                  <c:v>30.180057130069901</c:v>
                </c:pt>
                <c:pt idx="21925">
                  <c:v>30.181433706293699</c:v>
                </c:pt>
                <c:pt idx="21926">
                  <c:v>30.182810282517501</c:v>
                </c:pt>
                <c:pt idx="21927">
                  <c:v>30.184186858741299</c:v>
                </c:pt>
                <c:pt idx="21928">
                  <c:v>30.185563434965001</c:v>
                </c:pt>
                <c:pt idx="21929">
                  <c:v>30.186940011188799</c:v>
                </c:pt>
                <c:pt idx="21930">
                  <c:v>30.188316587412601</c:v>
                </c:pt>
                <c:pt idx="21931">
                  <c:v>30.189693163636399</c:v>
                </c:pt>
                <c:pt idx="21932">
                  <c:v>30.1910697398602</c:v>
                </c:pt>
                <c:pt idx="21933">
                  <c:v>30.192446316083899</c:v>
                </c:pt>
                <c:pt idx="21934">
                  <c:v>30.193822892307701</c:v>
                </c:pt>
                <c:pt idx="21935">
                  <c:v>30.195199468531499</c:v>
                </c:pt>
                <c:pt idx="21936">
                  <c:v>30.196576044755201</c:v>
                </c:pt>
                <c:pt idx="21937">
                  <c:v>30.197952620978999</c:v>
                </c:pt>
                <c:pt idx="21938">
                  <c:v>30.1993291972028</c:v>
                </c:pt>
                <c:pt idx="21939">
                  <c:v>30.200705773426598</c:v>
                </c:pt>
                <c:pt idx="21940">
                  <c:v>30.2020823496504</c:v>
                </c:pt>
                <c:pt idx="21941">
                  <c:v>30.203458925874099</c:v>
                </c:pt>
                <c:pt idx="21942">
                  <c:v>30.2048355020979</c:v>
                </c:pt>
                <c:pt idx="21943">
                  <c:v>30.206212078321698</c:v>
                </c:pt>
                <c:pt idx="21944">
                  <c:v>30.2075886545455</c:v>
                </c:pt>
                <c:pt idx="21945">
                  <c:v>30.208965230769198</c:v>
                </c:pt>
                <c:pt idx="21946">
                  <c:v>30.210341806993</c:v>
                </c:pt>
                <c:pt idx="21947">
                  <c:v>30.211718383216802</c:v>
                </c:pt>
                <c:pt idx="21948">
                  <c:v>30.2130949594406</c:v>
                </c:pt>
                <c:pt idx="21949">
                  <c:v>30.214471535664298</c:v>
                </c:pt>
                <c:pt idx="21950">
                  <c:v>30.2158481118881</c:v>
                </c:pt>
                <c:pt idx="21951">
                  <c:v>30.217224688111902</c:v>
                </c:pt>
                <c:pt idx="21952">
                  <c:v>30.2186012643357</c:v>
                </c:pt>
                <c:pt idx="21953">
                  <c:v>30.219977840559402</c:v>
                </c:pt>
                <c:pt idx="21954">
                  <c:v>30.2213544167832</c:v>
                </c:pt>
                <c:pt idx="21955">
                  <c:v>30.222730993007001</c:v>
                </c:pt>
                <c:pt idx="21956">
                  <c:v>30.224107569230799</c:v>
                </c:pt>
                <c:pt idx="21957">
                  <c:v>30.225484145454502</c:v>
                </c:pt>
                <c:pt idx="21958">
                  <c:v>30.2268607216783</c:v>
                </c:pt>
                <c:pt idx="21959">
                  <c:v>30.228237297902101</c:v>
                </c:pt>
                <c:pt idx="21960">
                  <c:v>30.229613874125899</c:v>
                </c:pt>
                <c:pt idx="21961">
                  <c:v>30.230990450349701</c:v>
                </c:pt>
                <c:pt idx="21962">
                  <c:v>30.232367026573399</c:v>
                </c:pt>
                <c:pt idx="21963">
                  <c:v>30.233743602797201</c:v>
                </c:pt>
                <c:pt idx="21964">
                  <c:v>30.235120179020999</c:v>
                </c:pt>
                <c:pt idx="21965">
                  <c:v>30.236496755244801</c:v>
                </c:pt>
                <c:pt idx="21966">
                  <c:v>30.237873331468499</c:v>
                </c:pt>
                <c:pt idx="21967">
                  <c:v>30.239249907692301</c:v>
                </c:pt>
                <c:pt idx="21968">
                  <c:v>30.240626483916099</c:v>
                </c:pt>
                <c:pt idx="21969">
                  <c:v>30.242003060139901</c:v>
                </c:pt>
                <c:pt idx="21970">
                  <c:v>30.243379636363599</c:v>
                </c:pt>
                <c:pt idx="21971">
                  <c:v>30.244756212587401</c:v>
                </c:pt>
                <c:pt idx="21972">
                  <c:v>30.246132788811199</c:v>
                </c:pt>
                <c:pt idx="21973">
                  <c:v>30.247509365035</c:v>
                </c:pt>
                <c:pt idx="21974">
                  <c:v>30.248885941258699</c:v>
                </c:pt>
                <c:pt idx="21975">
                  <c:v>30.250262517482501</c:v>
                </c:pt>
                <c:pt idx="21976">
                  <c:v>30.251639093706299</c:v>
                </c:pt>
                <c:pt idx="21977">
                  <c:v>30.2530156699301</c:v>
                </c:pt>
                <c:pt idx="21978">
                  <c:v>30.254392246153898</c:v>
                </c:pt>
                <c:pt idx="21979">
                  <c:v>30.2557688223776</c:v>
                </c:pt>
                <c:pt idx="21980">
                  <c:v>30.257145398601399</c:v>
                </c:pt>
                <c:pt idx="21981">
                  <c:v>30.2585219748252</c:v>
                </c:pt>
                <c:pt idx="21982">
                  <c:v>30.259898551049002</c:v>
                </c:pt>
                <c:pt idx="21983">
                  <c:v>30.2612751272727</c:v>
                </c:pt>
                <c:pt idx="21984">
                  <c:v>30.262651703496498</c:v>
                </c:pt>
                <c:pt idx="21985">
                  <c:v>30.2640282797203</c:v>
                </c:pt>
                <c:pt idx="21986">
                  <c:v>30.265404855944102</c:v>
                </c:pt>
                <c:pt idx="21987">
                  <c:v>30.2667814321678</c:v>
                </c:pt>
                <c:pt idx="21988">
                  <c:v>30.268158008391602</c:v>
                </c:pt>
                <c:pt idx="21989">
                  <c:v>30.2695345846154</c:v>
                </c:pt>
                <c:pt idx="21990">
                  <c:v>30.270911160839201</c:v>
                </c:pt>
                <c:pt idx="21991">
                  <c:v>30.2722877370629</c:v>
                </c:pt>
                <c:pt idx="21992">
                  <c:v>30.273664313286702</c:v>
                </c:pt>
                <c:pt idx="21993">
                  <c:v>30.2750408895105</c:v>
                </c:pt>
                <c:pt idx="21994">
                  <c:v>30.276417465734301</c:v>
                </c:pt>
                <c:pt idx="21995">
                  <c:v>30.277794041958</c:v>
                </c:pt>
                <c:pt idx="21996">
                  <c:v>30.279170618181801</c:v>
                </c:pt>
                <c:pt idx="21997">
                  <c:v>30.280547194405599</c:v>
                </c:pt>
                <c:pt idx="21998">
                  <c:v>30.281923770629401</c:v>
                </c:pt>
                <c:pt idx="21999">
                  <c:v>30.283300346853199</c:v>
                </c:pt>
                <c:pt idx="22000">
                  <c:v>30.284676923076901</c:v>
                </c:pt>
                <c:pt idx="22001">
                  <c:v>30.286053499300699</c:v>
                </c:pt>
                <c:pt idx="22002">
                  <c:v>30.287430075524501</c:v>
                </c:pt>
                <c:pt idx="22003">
                  <c:v>30.288806651748299</c:v>
                </c:pt>
                <c:pt idx="22004">
                  <c:v>30.290183227972001</c:v>
                </c:pt>
                <c:pt idx="22005">
                  <c:v>30.291559804195799</c:v>
                </c:pt>
                <c:pt idx="22006">
                  <c:v>30.292936380419601</c:v>
                </c:pt>
                <c:pt idx="22007">
                  <c:v>30.294312956643399</c:v>
                </c:pt>
                <c:pt idx="22008">
                  <c:v>30.295689532867101</c:v>
                </c:pt>
                <c:pt idx="22009">
                  <c:v>30.297066109090899</c:v>
                </c:pt>
                <c:pt idx="22010">
                  <c:v>30.298442685314701</c:v>
                </c:pt>
                <c:pt idx="22011">
                  <c:v>30.299819261538499</c:v>
                </c:pt>
                <c:pt idx="22012">
                  <c:v>30.301195837762201</c:v>
                </c:pt>
                <c:pt idx="22013">
                  <c:v>30.302572413985999</c:v>
                </c:pt>
                <c:pt idx="22014">
                  <c:v>30.3039489902098</c:v>
                </c:pt>
                <c:pt idx="22015">
                  <c:v>30.305325566433599</c:v>
                </c:pt>
                <c:pt idx="22016">
                  <c:v>30.306702142657301</c:v>
                </c:pt>
                <c:pt idx="22017">
                  <c:v>30.308078718881099</c:v>
                </c:pt>
                <c:pt idx="22018">
                  <c:v>30.3094552951049</c:v>
                </c:pt>
                <c:pt idx="22019">
                  <c:v>30.310831871328698</c:v>
                </c:pt>
                <c:pt idx="22020">
                  <c:v>30.3122084475525</c:v>
                </c:pt>
                <c:pt idx="22021">
                  <c:v>30.313585023776199</c:v>
                </c:pt>
                <c:pt idx="22022">
                  <c:v>30.3149616</c:v>
                </c:pt>
                <c:pt idx="22023">
                  <c:v>30.316338176223798</c:v>
                </c:pt>
                <c:pt idx="22024">
                  <c:v>30.3177147524476</c:v>
                </c:pt>
                <c:pt idx="22025">
                  <c:v>30.319091328671298</c:v>
                </c:pt>
                <c:pt idx="22026">
                  <c:v>30.3204679048951</c:v>
                </c:pt>
                <c:pt idx="22027">
                  <c:v>30.321844481118902</c:v>
                </c:pt>
                <c:pt idx="22028">
                  <c:v>30.3232210573427</c:v>
                </c:pt>
                <c:pt idx="22029">
                  <c:v>30.324597633566398</c:v>
                </c:pt>
                <c:pt idx="22030">
                  <c:v>30.3259742097902</c:v>
                </c:pt>
                <c:pt idx="22031">
                  <c:v>30.327350786014001</c:v>
                </c:pt>
                <c:pt idx="22032">
                  <c:v>30.3287273622378</c:v>
                </c:pt>
                <c:pt idx="22033">
                  <c:v>30.330103938461502</c:v>
                </c:pt>
                <c:pt idx="22034">
                  <c:v>30.3314805146853</c:v>
                </c:pt>
                <c:pt idx="22035">
                  <c:v>30.332857090909101</c:v>
                </c:pt>
                <c:pt idx="22036">
                  <c:v>30.334233667132899</c:v>
                </c:pt>
                <c:pt idx="22037">
                  <c:v>30.335610243356602</c:v>
                </c:pt>
                <c:pt idx="22038">
                  <c:v>30.3369868195804</c:v>
                </c:pt>
                <c:pt idx="22039">
                  <c:v>30.338363395804201</c:v>
                </c:pt>
                <c:pt idx="22040">
                  <c:v>30.339739972027999</c:v>
                </c:pt>
                <c:pt idx="22041">
                  <c:v>30.341116548251801</c:v>
                </c:pt>
                <c:pt idx="22042">
                  <c:v>30.342493124475499</c:v>
                </c:pt>
                <c:pt idx="22043">
                  <c:v>30.343869700699301</c:v>
                </c:pt>
                <c:pt idx="22044">
                  <c:v>30.345246276923099</c:v>
                </c:pt>
                <c:pt idx="22045">
                  <c:v>30.346622853146901</c:v>
                </c:pt>
                <c:pt idx="22046">
                  <c:v>30.347999429370599</c:v>
                </c:pt>
                <c:pt idx="22047">
                  <c:v>30.349376005594401</c:v>
                </c:pt>
                <c:pt idx="22048">
                  <c:v>30.350752581818199</c:v>
                </c:pt>
                <c:pt idx="22049">
                  <c:v>30.352129158042001</c:v>
                </c:pt>
                <c:pt idx="22050">
                  <c:v>30.353505734265699</c:v>
                </c:pt>
                <c:pt idx="22051">
                  <c:v>30.354882310489501</c:v>
                </c:pt>
                <c:pt idx="22052">
                  <c:v>30.356258886713299</c:v>
                </c:pt>
                <c:pt idx="22053">
                  <c:v>30.3576354629371</c:v>
                </c:pt>
                <c:pt idx="22054">
                  <c:v>30.359012039160799</c:v>
                </c:pt>
                <c:pt idx="22055">
                  <c:v>30.360388615384601</c:v>
                </c:pt>
                <c:pt idx="22056">
                  <c:v>30.361765191608399</c:v>
                </c:pt>
                <c:pt idx="22057">
                  <c:v>30.3631417678322</c:v>
                </c:pt>
                <c:pt idx="22058">
                  <c:v>30.364518344055998</c:v>
                </c:pt>
                <c:pt idx="22059">
                  <c:v>30.3658949202797</c:v>
                </c:pt>
                <c:pt idx="22060">
                  <c:v>30.367271496503498</c:v>
                </c:pt>
                <c:pt idx="22061">
                  <c:v>30.3686480727273</c:v>
                </c:pt>
                <c:pt idx="22062">
                  <c:v>30.370024648951102</c:v>
                </c:pt>
                <c:pt idx="22063">
                  <c:v>30.3714012251748</c:v>
                </c:pt>
                <c:pt idx="22064">
                  <c:v>30.372777801398598</c:v>
                </c:pt>
                <c:pt idx="22065">
                  <c:v>30.3741543776224</c:v>
                </c:pt>
                <c:pt idx="22066">
                  <c:v>30.375530953846201</c:v>
                </c:pt>
                <c:pt idx="22067">
                  <c:v>30.3769075300699</c:v>
                </c:pt>
                <c:pt idx="22068">
                  <c:v>30.378284106293702</c:v>
                </c:pt>
                <c:pt idx="22069">
                  <c:v>30.3796606825175</c:v>
                </c:pt>
                <c:pt idx="22070">
                  <c:v>30.381037258741301</c:v>
                </c:pt>
                <c:pt idx="22071">
                  <c:v>30.382413834965</c:v>
                </c:pt>
                <c:pt idx="22072">
                  <c:v>30.383790411188802</c:v>
                </c:pt>
                <c:pt idx="22073">
                  <c:v>30.3851669874126</c:v>
                </c:pt>
                <c:pt idx="22074">
                  <c:v>30.386543563636401</c:v>
                </c:pt>
                <c:pt idx="22075">
                  <c:v>30.3879201398601</c:v>
                </c:pt>
                <c:pt idx="22076">
                  <c:v>30.389296716083901</c:v>
                </c:pt>
                <c:pt idx="22077">
                  <c:v>30.390673292307699</c:v>
                </c:pt>
                <c:pt idx="22078">
                  <c:v>30.392049868531501</c:v>
                </c:pt>
                <c:pt idx="22079">
                  <c:v>30.393426444755299</c:v>
                </c:pt>
                <c:pt idx="22080">
                  <c:v>30.394803020979001</c:v>
                </c:pt>
                <c:pt idx="22081">
                  <c:v>30.396179597202799</c:v>
                </c:pt>
                <c:pt idx="22082">
                  <c:v>30.397556173426601</c:v>
                </c:pt>
                <c:pt idx="22083">
                  <c:v>30.398932749650399</c:v>
                </c:pt>
                <c:pt idx="22084">
                  <c:v>30.400309325874101</c:v>
                </c:pt>
                <c:pt idx="22085">
                  <c:v>30.401685902097899</c:v>
                </c:pt>
                <c:pt idx="22086">
                  <c:v>30.403062478321701</c:v>
                </c:pt>
                <c:pt idx="22087">
                  <c:v>30.404439054545499</c:v>
                </c:pt>
                <c:pt idx="22088">
                  <c:v>30.405815630769201</c:v>
                </c:pt>
                <c:pt idx="22089">
                  <c:v>30.407192206992999</c:v>
                </c:pt>
                <c:pt idx="22090">
                  <c:v>30.408568783216801</c:v>
                </c:pt>
                <c:pt idx="22091">
                  <c:v>30.409945359440599</c:v>
                </c:pt>
                <c:pt idx="22092">
                  <c:v>30.411321935664301</c:v>
                </c:pt>
                <c:pt idx="22093">
                  <c:v>30.412698511888099</c:v>
                </c:pt>
                <c:pt idx="22094">
                  <c:v>30.4140750881119</c:v>
                </c:pt>
                <c:pt idx="22095">
                  <c:v>30.415451664335698</c:v>
                </c:pt>
                <c:pt idx="22096">
                  <c:v>30.416828240559401</c:v>
                </c:pt>
                <c:pt idx="22097">
                  <c:v>30.418204816783199</c:v>
                </c:pt>
                <c:pt idx="22098">
                  <c:v>30.419581393007</c:v>
                </c:pt>
                <c:pt idx="22099">
                  <c:v>30.420957969230798</c:v>
                </c:pt>
                <c:pt idx="22100">
                  <c:v>30.4223345454545</c:v>
                </c:pt>
                <c:pt idx="22101">
                  <c:v>30.423711121678298</c:v>
                </c:pt>
                <c:pt idx="22102">
                  <c:v>30.4250876979021</c:v>
                </c:pt>
                <c:pt idx="22103">
                  <c:v>30.426464274125902</c:v>
                </c:pt>
                <c:pt idx="22104">
                  <c:v>30.4278408503497</c:v>
                </c:pt>
                <c:pt idx="22105">
                  <c:v>30.429217426573398</c:v>
                </c:pt>
                <c:pt idx="22106">
                  <c:v>30.4305940027972</c:v>
                </c:pt>
                <c:pt idx="22107">
                  <c:v>30.431970579021002</c:v>
                </c:pt>
                <c:pt idx="22108">
                  <c:v>30.4333471552448</c:v>
                </c:pt>
                <c:pt idx="22109">
                  <c:v>30.434723731468502</c:v>
                </c:pt>
                <c:pt idx="22110">
                  <c:v>30.4361003076923</c:v>
                </c:pt>
                <c:pt idx="22111">
                  <c:v>30.437476883916101</c:v>
                </c:pt>
                <c:pt idx="22112">
                  <c:v>30.438853460139899</c:v>
                </c:pt>
                <c:pt idx="22113">
                  <c:v>30.440230036363602</c:v>
                </c:pt>
                <c:pt idx="22114">
                  <c:v>30.4416066125874</c:v>
                </c:pt>
                <c:pt idx="22115">
                  <c:v>30.442983188811201</c:v>
                </c:pt>
                <c:pt idx="22116">
                  <c:v>30.444359765034999</c:v>
                </c:pt>
                <c:pt idx="22117">
                  <c:v>30.445736341258701</c:v>
                </c:pt>
                <c:pt idx="22118">
                  <c:v>30.447112917482499</c:v>
                </c:pt>
                <c:pt idx="22119">
                  <c:v>30.448489493706301</c:v>
                </c:pt>
                <c:pt idx="22120">
                  <c:v>30.449866069930099</c:v>
                </c:pt>
                <c:pt idx="22121">
                  <c:v>30.451242646153801</c:v>
                </c:pt>
                <c:pt idx="22122">
                  <c:v>30.452619222377599</c:v>
                </c:pt>
                <c:pt idx="22123">
                  <c:v>30.453995798601401</c:v>
                </c:pt>
                <c:pt idx="22124">
                  <c:v>30.455372374825199</c:v>
                </c:pt>
                <c:pt idx="22125">
                  <c:v>30.456748951049001</c:v>
                </c:pt>
                <c:pt idx="22126">
                  <c:v>30.458125527272699</c:v>
                </c:pt>
                <c:pt idx="22127">
                  <c:v>30.459502103496501</c:v>
                </c:pt>
                <c:pt idx="22128">
                  <c:v>30.460878679720299</c:v>
                </c:pt>
                <c:pt idx="22129">
                  <c:v>30.4622552559441</c:v>
                </c:pt>
                <c:pt idx="22130">
                  <c:v>30.463631832167799</c:v>
                </c:pt>
                <c:pt idx="22131">
                  <c:v>30.465008408391601</c:v>
                </c:pt>
                <c:pt idx="22132">
                  <c:v>30.466384984615399</c:v>
                </c:pt>
                <c:pt idx="22133">
                  <c:v>30.4677615608392</c:v>
                </c:pt>
                <c:pt idx="22134">
                  <c:v>30.469138137062899</c:v>
                </c:pt>
                <c:pt idx="22135">
                  <c:v>30.4705147132867</c:v>
                </c:pt>
                <c:pt idx="22136">
                  <c:v>30.471891289510499</c:v>
                </c:pt>
                <c:pt idx="22137">
                  <c:v>30.4732678657343</c:v>
                </c:pt>
                <c:pt idx="22138">
                  <c:v>30.474644441957999</c:v>
                </c:pt>
                <c:pt idx="22139">
                  <c:v>30.4760210181818</c:v>
                </c:pt>
                <c:pt idx="22140">
                  <c:v>30.477397594405598</c:v>
                </c:pt>
                <c:pt idx="22141">
                  <c:v>30.4787741706294</c:v>
                </c:pt>
                <c:pt idx="22142">
                  <c:v>30.480150746853202</c:v>
                </c:pt>
                <c:pt idx="22143">
                  <c:v>30.4815273230769</c:v>
                </c:pt>
                <c:pt idx="22144">
                  <c:v>30.482903899300702</c:v>
                </c:pt>
                <c:pt idx="22145">
                  <c:v>30.4842804755245</c:v>
                </c:pt>
                <c:pt idx="22146">
                  <c:v>30.485657051748301</c:v>
                </c:pt>
                <c:pt idx="22147">
                  <c:v>30.487033627972</c:v>
                </c:pt>
                <c:pt idx="22148">
                  <c:v>30.488410204195802</c:v>
                </c:pt>
                <c:pt idx="22149">
                  <c:v>30.4897867804196</c:v>
                </c:pt>
                <c:pt idx="22150">
                  <c:v>30.491163356643401</c:v>
                </c:pt>
                <c:pt idx="22151">
                  <c:v>30.4925399328671</c:v>
                </c:pt>
                <c:pt idx="22152">
                  <c:v>30.493916509090901</c:v>
                </c:pt>
                <c:pt idx="22153">
                  <c:v>30.4952930853147</c:v>
                </c:pt>
                <c:pt idx="22154">
                  <c:v>30.496669661538501</c:v>
                </c:pt>
                <c:pt idx="22155">
                  <c:v>30.4980462377622</c:v>
                </c:pt>
                <c:pt idx="22156">
                  <c:v>30.499422813986001</c:v>
                </c:pt>
                <c:pt idx="22157">
                  <c:v>30.500799390209799</c:v>
                </c:pt>
                <c:pt idx="22158">
                  <c:v>30.502175966433601</c:v>
                </c:pt>
                <c:pt idx="22159">
                  <c:v>30.5035525426573</c:v>
                </c:pt>
                <c:pt idx="22160">
                  <c:v>30.504929118881101</c:v>
                </c:pt>
                <c:pt idx="22161">
                  <c:v>30.506305695104899</c:v>
                </c:pt>
                <c:pt idx="22162">
                  <c:v>30.507682271328701</c:v>
                </c:pt>
                <c:pt idx="22163">
                  <c:v>30.509058847552499</c:v>
                </c:pt>
                <c:pt idx="22164">
                  <c:v>30.510435423776201</c:v>
                </c:pt>
                <c:pt idx="22165">
                  <c:v>30.511811999999999</c:v>
                </c:pt>
                <c:pt idx="22166">
                  <c:v>30.513188576223801</c:v>
                </c:pt>
                <c:pt idx="22167">
                  <c:v>30.514565152447599</c:v>
                </c:pt>
                <c:pt idx="22168">
                  <c:v>30.515941728671301</c:v>
                </c:pt>
                <c:pt idx="22169">
                  <c:v>30.517318304895099</c:v>
                </c:pt>
                <c:pt idx="22170">
                  <c:v>30.5186948811189</c:v>
                </c:pt>
                <c:pt idx="22171">
                  <c:v>30.520071457342699</c:v>
                </c:pt>
                <c:pt idx="22172">
                  <c:v>30.521448033566401</c:v>
                </c:pt>
                <c:pt idx="22173">
                  <c:v>30.522824609790199</c:v>
                </c:pt>
                <c:pt idx="22174">
                  <c:v>30.524201186014</c:v>
                </c:pt>
                <c:pt idx="22175">
                  <c:v>30.525577762237798</c:v>
                </c:pt>
                <c:pt idx="22176">
                  <c:v>30.526954338461501</c:v>
                </c:pt>
                <c:pt idx="22177">
                  <c:v>30.528330914685299</c:v>
                </c:pt>
                <c:pt idx="22178">
                  <c:v>30.5297074909091</c:v>
                </c:pt>
                <c:pt idx="22179">
                  <c:v>30.531084067132898</c:v>
                </c:pt>
                <c:pt idx="22180">
                  <c:v>30.5324606433567</c:v>
                </c:pt>
                <c:pt idx="22181">
                  <c:v>30.533837219580398</c:v>
                </c:pt>
                <c:pt idx="22182">
                  <c:v>30.5352137958042</c:v>
                </c:pt>
                <c:pt idx="22183">
                  <c:v>30.536590372028002</c:v>
                </c:pt>
                <c:pt idx="22184">
                  <c:v>30.5379669482518</c:v>
                </c:pt>
                <c:pt idx="22185">
                  <c:v>30.539343524475498</c:v>
                </c:pt>
                <c:pt idx="22186">
                  <c:v>30.5407201006993</c:v>
                </c:pt>
                <c:pt idx="22187">
                  <c:v>30.542096676923101</c:v>
                </c:pt>
                <c:pt idx="22188">
                  <c:v>30.5434732531469</c:v>
                </c:pt>
                <c:pt idx="22189">
                  <c:v>30.544849829370602</c:v>
                </c:pt>
                <c:pt idx="22190">
                  <c:v>30.5462264055944</c:v>
                </c:pt>
                <c:pt idx="22191">
                  <c:v>30.547602981818201</c:v>
                </c:pt>
                <c:pt idx="22192">
                  <c:v>30.548979558041999</c:v>
                </c:pt>
                <c:pt idx="22193">
                  <c:v>30.550356134265702</c:v>
                </c:pt>
                <c:pt idx="22194">
                  <c:v>30.5517327104895</c:v>
                </c:pt>
                <c:pt idx="22195">
                  <c:v>30.553109286713301</c:v>
                </c:pt>
                <c:pt idx="22196">
                  <c:v>30.554485862937099</c:v>
                </c:pt>
                <c:pt idx="22197">
                  <c:v>30.555862439160801</c:v>
                </c:pt>
                <c:pt idx="22198">
                  <c:v>30.557239015384599</c:v>
                </c:pt>
                <c:pt idx="22199">
                  <c:v>30.558615591608401</c:v>
                </c:pt>
                <c:pt idx="22200">
                  <c:v>30.559992167832199</c:v>
                </c:pt>
                <c:pt idx="22201">
                  <c:v>30.561368744055901</c:v>
                </c:pt>
                <c:pt idx="22202">
                  <c:v>30.562745320279699</c:v>
                </c:pt>
                <c:pt idx="22203">
                  <c:v>30.564121896503501</c:v>
                </c:pt>
                <c:pt idx="22204">
                  <c:v>30.565498472727299</c:v>
                </c:pt>
                <c:pt idx="22205">
                  <c:v>30.566875048951101</c:v>
                </c:pt>
                <c:pt idx="22206">
                  <c:v>30.568251625174799</c:v>
                </c:pt>
                <c:pt idx="22207">
                  <c:v>30.569628201398601</c:v>
                </c:pt>
                <c:pt idx="22208">
                  <c:v>30.571004777622399</c:v>
                </c:pt>
                <c:pt idx="22209">
                  <c:v>30.5723813538462</c:v>
                </c:pt>
                <c:pt idx="22210">
                  <c:v>30.573757930069899</c:v>
                </c:pt>
                <c:pt idx="22211">
                  <c:v>30.575134506293701</c:v>
                </c:pt>
                <c:pt idx="22212">
                  <c:v>30.576511082517499</c:v>
                </c:pt>
                <c:pt idx="22213">
                  <c:v>30.5778876587413</c:v>
                </c:pt>
                <c:pt idx="22214">
                  <c:v>30.579264234964999</c:v>
                </c:pt>
                <c:pt idx="22215">
                  <c:v>30.5806408111888</c:v>
                </c:pt>
                <c:pt idx="22216">
                  <c:v>30.582017387412598</c:v>
                </c:pt>
                <c:pt idx="22217">
                  <c:v>30.5833939636364</c:v>
                </c:pt>
                <c:pt idx="22218">
                  <c:v>30.584770539860099</c:v>
                </c:pt>
                <c:pt idx="22219">
                  <c:v>30.5861471160839</c:v>
                </c:pt>
                <c:pt idx="22220">
                  <c:v>30.587523692307698</c:v>
                </c:pt>
                <c:pt idx="22221">
                  <c:v>30.5889002685315</c:v>
                </c:pt>
                <c:pt idx="22222">
                  <c:v>30.590276844755302</c:v>
                </c:pt>
                <c:pt idx="22223">
                  <c:v>30.591653420979</c:v>
                </c:pt>
                <c:pt idx="22224">
                  <c:v>30.593029997202802</c:v>
                </c:pt>
                <c:pt idx="22225">
                  <c:v>30.5944065734266</c:v>
                </c:pt>
                <c:pt idx="22226">
                  <c:v>30.595783149650401</c:v>
                </c:pt>
                <c:pt idx="22227">
                  <c:v>30.5971597258741</c:v>
                </c:pt>
                <c:pt idx="22228">
                  <c:v>30.598536302097902</c:v>
                </c:pt>
                <c:pt idx="22229">
                  <c:v>30.5999128783217</c:v>
                </c:pt>
                <c:pt idx="22230">
                  <c:v>30.601289454545501</c:v>
                </c:pt>
                <c:pt idx="22231">
                  <c:v>30.6026660307692</c:v>
                </c:pt>
                <c:pt idx="22232">
                  <c:v>30.604042606993001</c:v>
                </c:pt>
                <c:pt idx="22233">
                  <c:v>30.605419183216799</c:v>
                </c:pt>
                <c:pt idx="22234">
                  <c:v>30.606795759440601</c:v>
                </c:pt>
                <c:pt idx="22235">
                  <c:v>30.6081723356643</c:v>
                </c:pt>
                <c:pt idx="22236">
                  <c:v>30.609548911888101</c:v>
                </c:pt>
                <c:pt idx="22237">
                  <c:v>30.610925488111899</c:v>
                </c:pt>
                <c:pt idx="22238">
                  <c:v>30.612302064335701</c:v>
                </c:pt>
                <c:pt idx="22239">
                  <c:v>30.613678640559399</c:v>
                </c:pt>
                <c:pt idx="22240">
                  <c:v>30.615055216783201</c:v>
                </c:pt>
                <c:pt idx="22241">
                  <c:v>30.616431793006999</c:v>
                </c:pt>
                <c:pt idx="22242">
                  <c:v>30.617808369230801</c:v>
                </c:pt>
                <c:pt idx="22243">
                  <c:v>30.619184945454599</c:v>
                </c:pt>
                <c:pt idx="22244">
                  <c:v>30.620561521678301</c:v>
                </c:pt>
                <c:pt idx="22245">
                  <c:v>30.621938097902099</c:v>
                </c:pt>
                <c:pt idx="22246">
                  <c:v>30.623314674125901</c:v>
                </c:pt>
                <c:pt idx="22247">
                  <c:v>30.624691250349699</c:v>
                </c:pt>
                <c:pt idx="22248">
                  <c:v>30.626067826573401</c:v>
                </c:pt>
                <c:pt idx="22249">
                  <c:v>30.627444402797199</c:v>
                </c:pt>
                <c:pt idx="22250">
                  <c:v>30.628820979021</c:v>
                </c:pt>
                <c:pt idx="22251">
                  <c:v>30.630197555244798</c:v>
                </c:pt>
                <c:pt idx="22252">
                  <c:v>30.631574131468501</c:v>
                </c:pt>
                <c:pt idx="22253">
                  <c:v>30.632950707692299</c:v>
                </c:pt>
                <c:pt idx="22254">
                  <c:v>30.6343272839161</c:v>
                </c:pt>
                <c:pt idx="22255">
                  <c:v>30.635703860139898</c:v>
                </c:pt>
                <c:pt idx="22256">
                  <c:v>30.6370804363636</c:v>
                </c:pt>
                <c:pt idx="22257">
                  <c:v>30.638457012587399</c:v>
                </c:pt>
                <c:pt idx="22258">
                  <c:v>30.6398335888112</c:v>
                </c:pt>
                <c:pt idx="22259">
                  <c:v>30.641210165035002</c:v>
                </c:pt>
                <c:pt idx="22260">
                  <c:v>30.6425867412587</c:v>
                </c:pt>
                <c:pt idx="22261">
                  <c:v>30.643963317482498</c:v>
                </c:pt>
                <c:pt idx="22262">
                  <c:v>30.6453398937063</c:v>
                </c:pt>
                <c:pt idx="22263">
                  <c:v>30.646716469930102</c:v>
                </c:pt>
                <c:pt idx="22264">
                  <c:v>30.6480930461539</c:v>
                </c:pt>
                <c:pt idx="22265">
                  <c:v>30.649469622377602</c:v>
                </c:pt>
                <c:pt idx="22266">
                  <c:v>30.6508461986014</c:v>
                </c:pt>
                <c:pt idx="22267">
                  <c:v>30.652222774825201</c:v>
                </c:pt>
                <c:pt idx="22268">
                  <c:v>30.653599351048999</c:v>
                </c:pt>
                <c:pt idx="22269">
                  <c:v>30.654975927272702</c:v>
                </c:pt>
                <c:pt idx="22270">
                  <c:v>30.6563525034965</c:v>
                </c:pt>
                <c:pt idx="22271">
                  <c:v>30.657729079720301</c:v>
                </c:pt>
                <c:pt idx="22272">
                  <c:v>30.659105655944099</c:v>
                </c:pt>
                <c:pt idx="22273">
                  <c:v>30.660482232167801</c:v>
                </c:pt>
                <c:pt idx="22274">
                  <c:v>30.661858808391599</c:v>
                </c:pt>
                <c:pt idx="22275">
                  <c:v>30.663235384615401</c:v>
                </c:pt>
                <c:pt idx="22276">
                  <c:v>30.664611960839199</c:v>
                </c:pt>
                <c:pt idx="22277">
                  <c:v>30.665988537062901</c:v>
                </c:pt>
                <c:pt idx="22278">
                  <c:v>30.667365113286699</c:v>
                </c:pt>
                <c:pt idx="22279">
                  <c:v>30.668741689510501</c:v>
                </c:pt>
                <c:pt idx="22280">
                  <c:v>30.670118265734299</c:v>
                </c:pt>
                <c:pt idx="22281">
                  <c:v>30.671494841958001</c:v>
                </c:pt>
                <c:pt idx="22282">
                  <c:v>30.672871418181799</c:v>
                </c:pt>
                <c:pt idx="22283">
                  <c:v>30.674247994405601</c:v>
                </c:pt>
                <c:pt idx="22284">
                  <c:v>30.675624570629399</c:v>
                </c:pt>
                <c:pt idx="22285">
                  <c:v>30.6770011468532</c:v>
                </c:pt>
                <c:pt idx="22286">
                  <c:v>30.678377723076899</c:v>
                </c:pt>
                <c:pt idx="22287">
                  <c:v>30.679754299300701</c:v>
                </c:pt>
                <c:pt idx="22288">
                  <c:v>30.681130875524499</c:v>
                </c:pt>
                <c:pt idx="22289">
                  <c:v>30.6825074517483</c:v>
                </c:pt>
                <c:pt idx="22290">
                  <c:v>30.683884027971999</c:v>
                </c:pt>
                <c:pt idx="22291">
                  <c:v>30.6852606041958</c:v>
                </c:pt>
                <c:pt idx="22292">
                  <c:v>30.686637180419599</c:v>
                </c:pt>
                <c:pt idx="22293">
                  <c:v>30.6880137566434</c:v>
                </c:pt>
                <c:pt idx="22294">
                  <c:v>30.689390332867099</c:v>
                </c:pt>
                <c:pt idx="22295">
                  <c:v>30.6907669090909</c:v>
                </c:pt>
                <c:pt idx="22296">
                  <c:v>30.692143485314698</c:v>
                </c:pt>
                <c:pt idx="22297">
                  <c:v>30.6935200615385</c:v>
                </c:pt>
                <c:pt idx="22298">
                  <c:v>30.694896637762199</c:v>
                </c:pt>
                <c:pt idx="22299">
                  <c:v>30.696273213986</c:v>
                </c:pt>
                <c:pt idx="22300">
                  <c:v>30.697649790209798</c:v>
                </c:pt>
                <c:pt idx="22301">
                  <c:v>30.6990263664336</c:v>
                </c:pt>
                <c:pt idx="22302">
                  <c:v>30.700402942657298</c:v>
                </c:pt>
                <c:pt idx="22303">
                  <c:v>30.7017795188811</c:v>
                </c:pt>
                <c:pt idx="22304">
                  <c:v>30.703156095104902</c:v>
                </c:pt>
                <c:pt idx="22305">
                  <c:v>30.7045326713287</c:v>
                </c:pt>
                <c:pt idx="22306">
                  <c:v>30.705909247552501</c:v>
                </c:pt>
                <c:pt idx="22307">
                  <c:v>30.7072858237762</c:v>
                </c:pt>
                <c:pt idx="22308">
                  <c:v>30.708662400000001</c:v>
                </c:pt>
                <c:pt idx="22309">
                  <c:v>30.7100389762238</c:v>
                </c:pt>
                <c:pt idx="22310">
                  <c:v>30.711415552447601</c:v>
                </c:pt>
                <c:pt idx="22311">
                  <c:v>30.7127921286713</c:v>
                </c:pt>
                <c:pt idx="22312">
                  <c:v>30.714168704895101</c:v>
                </c:pt>
                <c:pt idx="22313">
                  <c:v>30.715545281118899</c:v>
                </c:pt>
                <c:pt idx="22314">
                  <c:v>30.716921857342701</c:v>
                </c:pt>
                <c:pt idx="22315">
                  <c:v>30.7182984335664</c:v>
                </c:pt>
                <c:pt idx="22316">
                  <c:v>30.719675009790201</c:v>
                </c:pt>
                <c:pt idx="22317">
                  <c:v>30.721051586013999</c:v>
                </c:pt>
                <c:pt idx="22318">
                  <c:v>30.722428162237801</c:v>
                </c:pt>
                <c:pt idx="22319">
                  <c:v>30.723804738461499</c:v>
                </c:pt>
                <c:pt idx="22320">
                  <c:v>30.725181314685301</c:v>
                </c:pt>
                <c:pt idx="22321">
                  <c:v>30.726557890909099</c:v>
                </c:pt>
                <c:pt idx="22322">
                  <c:v>30.727934467132901</c:v>
                </c:pt>
                <c:pt idx="22323">
                  <c:v>30.729311043356599</c:v>
                </c:pt>
                <c:pt idx="22324">
                  <c:v>30.730687619580401</c:v>
                </c:pt>
                <c:pt idx="22325">
                  <c:v>30.732064195804199</c:v>
                </c:pt>
                <c:pt idx="22326">
                  <c:v>30.733440772028001</c:v>
                </c:pt>
                <c:pt idx="22327">
                  <c:v>30.734817348251799</c:v>
                </c:pt>
                <c:pt idx="22328">
                  <c:v>30.736193924475501</c:v>
                </c:pt>
                <c:pt idx="22329">
                  <c:v>30.737570500699299</c:v>
                </c:pt>
                <c:pt idx="22330">
                  <c:v>30.7389470769231</c:v>
                </c:pt>
                <c:pt idx="22331">
                  <c:v>30.740323653146898</c:v>
                </c:pt>
                <c:pt idx="22332">
                  <c:v>30.741700229370601</c:v>
                </c:pt>
                <c:pt idx="22333">
                  <c:v>30.743076805594399</c:v>
                </c:pt>
                <c:pt idx="22334">
                  <c:v>30.7444533818182</c:v>
                </c:pt>
                <c:pt idx="22335">
                  <c:v>30.745829958041998</c:v>
                </c:pt>
                <c:pt idx="22336">
                  <c:v>30.7472065342657</c:v>
                </c:pt>
                <c:pt idx="22337">
                  <c:v>30.748583110489498</c:v>
                </c:pt>
                <c:pt idx="22338">
                  <c:v>30.7499596867133</c:v>
                </c:pt>
                <c:pt idx="22339">
                  <c:v>30.751336262937102</c:v>
                </c:pt>
                <c:pt idx="22340">
                  <c:v>30.7527128391608</c:v>
                </c:pt>
                <c:pt idx="22341">
                  <c:v>30.754089415384598</c:v>
                </c:pt>
                <c:pt idx="22342">
                  <c:v>30.7554659916084</c:v>
                </c:pt>
                <c:pt idx="22343">
                  <c:v>30.756842567832201</c:v>
                </c:pt>
                <c:pt idx="22344">
                  <c:v>30.758219144056</c:v>
                </c:pt>
                <c:pt idx="22345">
                  <c:v>30.759595720279702</c:v>
                </c:pt>
                <c:pt idx="22346">
                  <c:v>30.7609722965035</c:v>
                </c:pt>
                <c:pt idx="22347">
                  <c:v>30.762348872727301</c:v>
                </c:pt>
                <c:pt idx="22348">
                  <c:v>30.763725448951099</c:v>
                </c:pt>
                <c:pt idx="22349">
                  <c:v>30.765102025174802</c:v>
                </c:pt>
                <c:pt idx="22350">
                  <c:v>30.7664786013986</c:v>
                </c:pt>
                <c:pt idx="22351">
                  <c:v>30.767855177622401</c:v>
                </c:pt>
                <c:pt idx="22352">
                  <c:v>30.769231753846199</c:v>
                </c:pt>
                <c:pt idx="22353">
                  <c:v>30.770608330069901</c:v>
                </c:pt>
                <c:pt idx="22354">
                  <c:v>30.771984906293699</c:v>
                </c:pt>
                <c:pt idx="22355">
                  <c:v>30.773361482517501</c:v>
                </c:pt>
                <c:pt idx="22356">
                  <c:v>30.774738058741299</c:v>
                </c:pt>
                <c:pt idx="22357">
                  <c:v>30.776114634965001</c:v>
                </c:pt>
                <c:pt idx="22358">
                  <c:v>30.777491211188799</c:v>
                </c:pt>
                <c:pt idx="22359">
                  <c:v>30.778867787412601</c:v>
                </c:pt>
                <c:pt idx="22360">
                  <c:v>30.780244363636399</c:v>
                </c:pt>
                <c:pt idx="22361">
                  <c:v>30.781620939860101</c:v>
                </c:pt>
                <c:pt idx="22362">
                  <c:v>30.782997516083899</c:v>
                </c:pt>
                <c:pt idx="22363">
                  <c:v>30.784374092307701</c:v>
                </c:pt>
                <c:pt idx="22364">
                  <c:v>30.785750668531499</c:v>
                </c:pt>
                <c:pt idx="22365">
                  <c:v>30.7871272447553</c:v>
                </c:pt>
                <c:pt idx="22366">
                  <c:v>30.788503820978999</c:v>
                </c:pt>
                <c:pt idx="22367">
                  <c:v>30.789880397202801</c:v>
                </c:pt>
                <c:pt idx="22368">
                  <c:v>30.791256973426599</c:v>
                </c:pt>
                <c:pt idx="22369">
                  <c:v>30.7926335496504</c:v>
                </c:pt>
                <c:pt idx="22370">
                  <c:v>30.794010125874099</c:v>
                </c:pt>
                <c:pt idx="22371">
                  <c:v>30.7953867020979</c:v>
                </c:pt>
                <c:pt idx="22372">
                  <c:v>30.796763278321698</c:v>
                </c:pt>
                <c:pt idx="22373">
                  <c:v>30.7981398545455</c:v>
                </c:pt>
                <c:pt idx="22374">
                  <c:v>30.799516430769199</c:v>
                </c:pt>
                <c:pt idx="22375">
                  <c:v>30.800893006993</c:v>
                </c:pt>
                <c:pt idx="22376">
                  <c:v>30.802269583216798</c:v>
                </c:pt>
                <c:pt idx="22377">
                  <c:v>30.8036461594406</c:v>
                </c:pt>
                <c:pt idx="22378">
                  <c:v>30.805022735664298</c:v>
                </c:pt>
                <c:pt idx="22379">
                  <c:v>30.8063993118881</c:v>
                </c:pt>
                <c:pt idx="22380">
                  <c:v>30.807775888111902</c:v>
                </c:pt>
                <c:pt idx="22381">
                  <c:v>30.8091524643357</c:v>
                </c:pt>
                <c:pt idx="22382">
                  <c:v>30.810529040559398</c:v>
                </c:pt>
                <c:pt idx="22383">
                  <c:v>30.8119056167832</c:v>
                </c:pt>
                <c:pt idx="22384">
                  <c:v>30.813282193007002</c:v>
                </c:pt>
                <c:pt idx="22385">
                  <c:v>30.8146587692308</c:v>
                </c:pt>
                <c:pt idx="22386">
                  <c:v>30.816035345454502</c:v>
                </c:pt>
                <c:pt idx="22387">
                  <c:v>30.8174119216783</c:v>
                </c:pt>
                <c:pt idx="22388">
                  <c:v>30.818788497902101</c:v>
                </c:pt>
                <c:pt idx="22389">
                  <c:v>30.820165074125899</c:v>
                </c:pt>
                <c:pt idx="22390">
                  <c:v>30.821541650349701</c:v>
                </c:pt>
                <c:pt idx="22391">
                  <c:v>30.8229182265734</c:v>
                </c:pt>
                <c:pt idx="22392">
                  <c:v>30.824294802797201</c:v>
                </c:pt>
                <c:pt idx="22393">
                  <c:v>30.825671379020999</c:v>
                </c:pt>
                <c:pt idx="22394">
                  <c:v>30.827047955244801</c:v>
                </c:pt>
                <c:pt idx="22395">
                  <c:v>30.828424531468499</c:v>
                </c:pt>
                <c:pt idx="22396">
                  <c:v>30.829801107692301</c:v>
                </c:pt>
                <c:pt idx="22397">
                  <c:v>30.831177683916099</c:v>
                </c:pt>
                <c:pt idx="22398">
                  <c:v>30.832554260139901</c:v>
                </c:pt>
                <c:pt idx="22399">
                  <c:v>30.833930836363599</c:v>
                </c:pt>
                <c:pt idx="22400">
                  <c:v>30.835307412587401</c:v>
                </c:pt>
                <c:pt idx="22401">
                  <c:v>30.836683988811199</c:v>
                </c:pt>
                <c:pt idx="22402">
                  <c:v>30.838060565035001</c:v>
                </c:pt>
                <c:pt idx="22403">
                  <c:v>30.839437141258699</c:v>
                </c:pt>
                <c:pt idx="22404">
                  <c:v>30.840813717482501</c:v>
                </c:pt>
                <c:pt idx="22405">
                  <c:v>30.842190293706299</c:v>
                </c:pt>
                <c:pt idx="22406">
                  <c:v>30.8435668699301</c:v>
                </c:pt>
                <c:pt idx="22407">
                  <c:v>30.844943446153799</c:v>
                </c:pt>
                <c:pt idx="22408">
                  <c:v>30.846320022377601</c:v>
                </c:pt>
                <c:pt idx="22409">
                  <c:v>30.847696598601399</c:v>
                </c:pt>
                <c:pt idx="22410">
                  <c:v>30.8490731748252</c:v>
                </c:pt>
                <c:pt idx="22411">
                  <c:v>30.850449751048998</c:v>
                </c:pt>
                <c:pt idx="22412">
                  <c:v>30.8518263272727</c:v>
                </c:pt>
                <c:pt idx="22413">
                  <c:v>30.853202903496499</c:v>
                </c:pt>
                <c:pt idx="22414">
                  <c:v>30.8545794797203</c:v>
                </c:pt>
                <c:pt idx="22415">
                  <c:v>30.855956055944102</c:v>
                </c:pt>
                <c:pt idx="22416">
                  <c:v>30.8573326321678</c:v>
                </c:pt>
                <c:pt idx="22417">
                  <c:v>30.858709208391598</c:v>
                </c:pt>
                <c:pt idx="22418">
                  <c:v>30.8600857846154</c:v>
                </c:pt>
                <c:pt idx="22419">
                  <c:v>30.861462360839202</c:v>
                </c:pt>
                <c:pt idx="22420">
                  <c:v>30.8628389370629</c:v>
                </c:pt>
                <c:pt idx="22421">
                  <c:v>30.864215513286702</c:v>
                </c:pt>
                <c:pt idx="22422">
                  <c:v>30.8655920895105</c:v>
                </c:pt>
                <c:pt idx="22423">
                  <c:v>30.866968665734301</c:v>
                </c:pt>
                <c:pt idx="22424">
                  <c:v>30.868345241958</c:v>
                </c:pt>
                <c:pt idx="22425">
                  <c:v>30.869721818181802</c:v>
                </c:pt>
                <c:pt idx="22426">
                  <c:v>30.8710983944056</c:v>
                </c:pt>
                <c:pt idx="22427">
                  <c:v>30.872474970629401</c:v>
                </c:pt>
                <c:pt idx="22428">
                  <c:v>30.873851546853199</c:v>
                </c:pt>
                <c:pt idx="22429">
                  <c:v>30.875228123076901</c:v>
                </c:pt>
                <c:pt idx="22430">
                  <c:v>30.8766046993007</c:v>
                </c:pt>
                <c:pt idx="22431">
                  <c:v>30.877981275524501</c:v>
                </c:pt>
                <c:pt idx="22432">
                  <c:v>30.879357851748299</c:v>
                </c:pt>
                <c:pt idx="22433">
                  <c:v>30.880734427972001</c:v>
                </c:pt>
                <c:pt idx="22434">
                  <c:v>30.882111004195799</c:v>
                </c:pt>
                <c:pt idx="22435">
                  <c:v>30.883487580419601</c:v>
                </c:pt>
                <c:pt idx="22436">
                  <c:v>30.884864156643399</c:v>
                </c:pt>
                <c:pt idx="22437">
                  <c:v>30.886240732867101</c:v>
                </c:pt>
                <c:pt idx="22438">
                  <c:v>30.887617309090899</c:v>
                </c:pt>
                <c:pt idx="22439">
                  <c:v>30.888993885314701</c:v>
                </c:pt>
                <c:pt idx="22440">
                  <c:v>30.890370461538499</c:v>
                </c:pt>
                <c:pt idx="22441">
                  <c:v>30.891747037762201</c:v>
                </c:pt>
                <c:pt idx="22442">
                  <c:v>30.893123613985999</c:v>
                </c:pt>
                <c:pt idx="22443">
                  <c:v>30.894500190209801</c:v>
                </c:pt>
                <c:pt idx="22444">
                  <c:v>30.895876766433599</c:v>
                </c:pt>
                <c:pt idx="22445">
                  <c:v>30.897253342657301</c:v>
                </c:pt>
                <c:pt idx="22446">
                  <c:v>30.898629918881099</c:v>
                </c:pt>
                <c:pt idx="22447">
                  <c:v>30.9000064951049</c:v>
                </c:pt>
                <c:pt idx="22448">
                  <c:v>30.901383071328699</c:v>
                </c:pt>
                <c:pt idx="22449">
                  <c:v>30.9027596475525</c:v>
                </c:pt>
                <c:pt idx="22450">
                  <c:v>30.904136223776199</c:v>
                </c:pt>
                <c:pt idx="22451">
                  <c:v>30.9055128</c:v>
                </c:pt>
                <c:pt idx="22452">
                  <c:v>30.906889376223798</c:v>
                </c:pt>
                <c:pt idx="22453">
                  <c:v>30.9082659524476</c:v>
                </c:pt>
                <c:pt idx="22454">
                  <c:v>30.909642528671299</c:v>
                </c:pt>
                <c:pt idx="22455">
                  <c:v>30.9110191048951</c:v>
                </c:pt>
                <c:pt idx="22456">
                  <c:v>30.912395681118898</c:v>
                </c:pt>
                <c:pt idx="22457">
                  <c:v>30.9137722573427</c:v>
                </c:pt>
                <c:pt idx="22458">
                  <c:v>30.915148833566398</c:v>
                </c:pt>
                <c:pt idx="22459">
                  <c:v>30.9165254097902</c:v>
                </c:pt>
                <c:pt idx="22460">
                  <c:v>30.917901986014002</c:v>
                </c:pt>
                <c:pt idx="22461">
                  <c:v>30.9192785622378</c:v>
                </c:pt>
                <c:pt idx="22462">
                  <c:v>30.920655138461498</c:v>
                </c:pt>
                <c:pt idx="22463">
                  <c:v>30.9220317146853</c:v>
                </c:pt>
                <c:pt idx="22464">
                  <c:v>30.923408290909101</c:v>
                </c:pt>
                <c:pt idx="22465">
                  <c:v>30.9247848671329</c:v>
                </c:pt>
                <c:pt idx="22466">
                  <c:v>30.926161443356602</c:v>
                </c:pt>
                <c:pt idx="22467">
                  <c:v>30.9275380195804</c:v>
                </c:pt>
                <c:pt idx="22468">
                  <c:v>30.928914595804201</c:v>
                </c:pt>
                <c:pt idx="22469">
                  <c:v>30.930291172027999</c:v>
                </c:pt>
                <c:pt idx="22470">
                  <c:v>30.931667748251801</c:v>
                </c:pt>
                <c:pt idx="22471">
                  <c:v>30.9330443244755</c:v>
                </c:pt>
                <c:pt idx="22472">
                  <c:v>30.934420900699301</c:v>
                </c:pt>
                <c:pt idx="22473">
                  <c:v>30.935797476923099</c:v>
                </c:pt>
                <c:pt idx="22474">
                  <c:v>30.937174053146901</c:v>
                </c:pt>
                <c:pt idx="22475">
                  <c:v>30.938550629370599</c:v>
                </c:pt>
                <c:pt idx="22476">
                  <c:v>30.939927205594401</c:v>
                </c:pt>
                <c:pt idx="22477">
                  <c:v>30.941303781818199</c:v>
                </c:pt>
                <c:pt idx="22478">
                  <c:v>30.942680358042001</c:v>
                </c:pt>
                <c:pt idx="22479">
                  <c:v>30.944056934265699</c:v>
                </c:pt>
                <c:pt idx="22480">
                  <c:v>30.945433510489501</c:v>
                </c:pt>
                <c:pt idx="22481">
                  <c:v>30.946810086713299</c:v>
                </c:pt>
                <c:pt idx="22482">
                  <c:v>30.948186662937101</c:v>
                </c:pt>
                <c:pt idx="22483">
                  <c:v>30.949563239160799</c:v>
                </c:pt>
                <c:pt idx="22484">
                  <c:v>30.950939815384601</c:v>
                </c:pt>
                <c:pt idx="22485">
                  <c:v>30.952316391608399</c:v>
                </c:pt>
                <c:pt idx="22486">
                  <c:v>30.9536929678322</c:v>
                </c:pt>
                <c:pt idx="22487">
                  <c:v>30.955069544055899</c:v>
                </c:pt>
                <c:pt idx="22488">
                  <c:v>30.956446120279701</c:v>
                </c:pt>
                <c:pt idx="22489">
                  <c:v>30.957822696503499</c:v>
                </c:pt>
                <c:pt idx="22490">
                  <c:v>30.9591992727273</c:v>
                </c:pt>
                <c:pt idx="22491">
                  <c:v>30.960575848951098</c:v>
                </c:pt>
                <c:pt idx="22492">
                  <c:v>30.9619524251748</c:v>
                </c:pt>
                <c:pt idx="22493">
                  <c:v>30.963329001398598</c:v>
                </c:pt>
                <c:pt idx="22494">
                  <c:v>30.9647055776224</c:v>
                </c:pt>
                <c:pt idx="22495">
                  <c:v>30.966082153846202</c:v>
                </c:pt>
                <c:pt idx="22496">
                  <c:v>30.9674587300699</c:v>
                </c:pt>
                <c:pt idx="22497">
                  <c:v>30.968835306293698</c:v>
                </c:pt>
                <c:pt idx="22498">
                  <c:v>30.9702118825175</c:v>
                </c:pt>
                <c:pt idx="22499">
                  <c:v>30.971588458741302</c:v>
                </c:pt>
                <c:pt idx="22500">
                  <c:v>30.972965034965</c:v>
                </c:pt>
                <c:pt idx="22501">
                  <c:v>30.974341611188802</c:v>
                </c:pt>
                <c:pt idx="22502">
                  <c:v>30.9757181874126</c:v>
                </c:pt>
                <c:pt idx="22503">
                  <c:v>30.977094763636401</c:v>
                </c:pt>
                <c:pt idx="22504">
                  <c:v>30.9784713398601</c:v>
                </c:pt>
                <c:pt idx="22505">
                  <c:v>30.979847916083902</c:v>
                </c:pt>
                <c:pt idx="22506">
                  <c:v>30.9812244923077</c:v>
                </c:pt>
                <c:pt idx="22507">
                  <c:v>30.982601068531501</c:v>
                </c:pt>
                <c:pt idx="22508">
                  <c:v>30.983977644755299</c:v>
                </c:pt>
                <c:pt idx="22509">
                  <c:v>30.985354220979001</c:v>
                </c:pt>
                <c:pt idx="22510">
                  <c:v>30.986730797202799</c:v>
                </c:pt>
                <c:pt idx="22511">
                  <c:v>30.988107373426601</c:v>
                </c:pt>
                <c:pt idx="22512">
                  <c:v>30.989483949650399</c:v>
                </c:pt>
                <c:pt idx="22513">
                  <c:v>30.990860525874101</c:v>
                </c:pt>
                <c:pt idx="22514">
                  <c:v>30.992237102097899</c:v>
                </c:pt>
                <c:pt idx="22515">
                  <c:v>30.993613678321701</c:v>
                </c:pt>
                <c:pt idx="22516">
                  <c:v>30.994990254545499</c:v>
                </c:pt>
                <c:pt idx="22517">
                  <c:v>30.996366830769201</c:v>
                </c:pt>
                <c:pt idx="22518">
                  <c:v>30.997743406992999</c:v>
                </c:pt>
                <c:pt idx="22519">
                  <c:v>30.999119983216801</c:v>
                </c:pt>
                <c:pt idx="22520">
                  <c:v>31.000496559440599</c:v>
                </c:pt>
                <c:pt idx="22521">
                  <c:v>31.001873135664301</c:v>
                </c:pt>
                <c:pt idx="22522">
                  <c:v>31.003249711888099</c:v>
                </c:pt>
                <c:pt idx="22523">
                  <c:v>31.004626288111901</c:v>
                </c:pt>
                <c:pt idx="22524">
                  <c:v>31.006002864335699</c:v>
                </c:pt>
                <c:pt idx="22525">
                  <c:v>31.007379440559401</c:v>
                </c:pt>
                <c:pt idx="22526">
                  <c:v>31.008756016783199</c:v>
                </c:pt>
                <c:pt idx="22527">
                  <c:v>31.010132593007</c:v>
                </c:pt>
                <c:pt idx="22528">
                  <c:v>31.011509169230798</c:v>
                </c:pt>
                <c:pt idx="22529">
                  <c:v>31.012885745454501</c:v>
                </c:pt>
                <c:pt idx="22530">
                  <c:v>31.014262321678299</c:v>
                </c:pt>
                <c:pt idx="22531">
                  <c:v>31.0156388979021</c:v>
                </c:pt>
                <c:pt idx="22532">
                  <c:v>31.017015474125898</c:v>
                </c:pt>
                <c:pt idx="22533">
                  <c:v>31.0183920503497</c:v>
                </c:pt>
                <c:pt idx="22534">
                  <c:v>31.019768626573399</c:v>
                </c:pt>
                <c:pt idx="22535">
                  <c:v>31.0211452027972</c:v>
                </c:pt>
                <c:pt idx="22536">
                  <c:v>31.022521779021002</c:v>
                </c:pt>
                <c:pt idx="22537">
                  <c:v>31.0238983552448</c:v>
                </c:pt>
                <c:pt idx="22538">
                  <c:v>31.025274931468498</c:v>
                </c:pt>
                <c:pt idx="22539">
                  <c:v>31.0266515076923</c:v>
                </c:pt>
                <c:pt idx="22540">
                  <c:v>31.028028083916102</c:v>
                </c:pt>
                <c:pt idx="22541">
                  <c:v>31.0294046601399</c:v>
                </c:pt>
                <c:pt idx="22542">
                  <c:v>31.030781236363602</c:v>
                </c:pt>
                <c:pt idx="22543">
                  <c:v>31.0321578125874</c:v>
                </c:pt>
                <c:pt idx="22544">
                  <c:v>31.033534388811201</c:v>
                </c:pt>
                <c:pt idx="22545">
                  <c:v>31.034910965034999</c:v>
                </c:pt>
                <c:pt idx="22546">
                  <c:v>31.036287541258702</c:v>
                </c:pt>
                <c:pt idx="22547">
                  <c:v>31.0376641174825</c:v>
                </c:pt>
                <c:pt idx="22548">
                  <c:v>31.039040693706301</c:v>
                </c:pt>
                <c:pt idx="22549">
                  <c:v>31.040417269930099</c:v>
                </c:pt>
                <c:pt idx="22550">
                  <c:v>31.041793846153801</c:v>
                </c:pt>
                <c:pt idx="22551">
                  <c:v>31.043170422377599</c:v>
                </c:pt>
                <c:pt idx="22552">
                  <c:v>31.044546998601401</c:v>
                </c:pt>
                <c:pt idx="22553">
                  <c:v>31.045923574825199</c:v>
                </c:pt>
                <c:pt idx="22554">
                  <c:v>31.047300151049001</c:v>
                </c:pt>
                <c:pt idx="22555">
                  <c:v>31.048676727272699</c:v>
                </c:pt>
                <c:pt idx="22556">
                  <c:v>31.050053303496501</c:v>
                </c:pt>
                <c:pt idx="22557">
                  <c:v>31.051429879720299</c:v>
                </c:pt>
                <c:pt idx="22558">
                  <c:v>31.052806455944101</c:v>
                </c:pt>
                <c:pt idx="22559">
                  <c:v>31.054183032167799</c:v>
                </c:pt>
                <c:pt idx="22560">
                  <c:v>31.055559608391601</c:v>
                </c:pt>
                <c:pt idx="22561">
                  <c:v>31.056936184615399</c:v>
                </c:pt>
                <c:pt idx="22562">
                  <c:v>31.0583127608392</c:v>
                </c:pt>
                <c:pt idx="22563">
                  <c:v>31.059689337062899</c:v>
                </c:pt>
                <c:pt idx="22564">
                  <c:v>31.061065913286701</c:v>
                </c:pt>
                <c:pt idx="22565">
                  <c:v>31.062442489510499</c:v>
                </c:pt>
                <c:pt idx="22566">
                  <c:v>31.0638190657343</c:v>
                </c:pt>
                <c:pt idx="22567">
                  <c:v>31.065195641958098</c:v>
                </c:pt>
                <c:pt idx="22568">
                  <c:v>31.0665722181818</c:v>
                </c:pt>
                <c:pt idx="22569">
                  <c:v>31.067948794405599</c:v>
                </c:pt>
                <c:pt idx="22570">
                  <c:v>31.0693253706294</c:v>
                </c:pt>
                <c:pt idx="22571">
                  <c:v>31.070701946853099</c:v>
                </c:pt>
                <c:pt idx="22572">
                  <c:v>31.0720785230769</c:v>
                </c:pt>
                <c:pt idx="22573">
                  <c:v>31.073455099300698</c:v>
                </c:pt>
                <c:pt idx="22574">
                  <c:v>31.0748316755245</c:v>
                </c:pt>
                <c:pt idx="22575">
                  <c:v>31.076208251748302</c:v>
                </c:pt>
                <c:pt idx="22576">
                  <c:v>31.077584827972</c:v>
                </c:pt>
                <c:pt idx="22577">
                  <c:v>31.078961404195802</c:v>
                </c:pt>
                <c:pt idx="22578">
                  <c:v>31.0803379804196</c:v>
                </c:pt>
                <c:pt idx="22579">
                  <c:v>31.081714556643401</c:v>
                </c:pt>
                <c:pt idx="22580">
                  <c:v>31.0830911328671</c:v>
                </c:pt>
                <c:pt idx="22581">
                  <c:v>31.084467709090902</c:v>
                </c:pt>
                <c:pt idx="22582">
                  <c:v>31.0858442853147</c:v>
                </c:pt>
                <c:pt idx="22583">
                  <c:v>31.087220861538501</c:v>
                </c:pt>
                <c:pt idx="22584">
                  <c:v>31.0885974377622</c:v>
                </c:pt>
                <c:pt idx="22585">
                  <c:v>31.089974013986001</c:v>
                </c:pt>
                <c:pt idx="22586">
                  <c:v>31.0913505902098</c:v>
                </c:pt>
                <c:pt idx="22587">
                  <c:v>31.092727166433601</c:v>
                </c:pt>
                <c:pt idx="22588">
                  <c:v>31.0941037426573</c:v>
                </c:pt>
                <c:pt idx="22589">
                  <c:v>31.095480318881101</c:v>
                </c:pt>
                <c:pt idx="22590">
                  <c:v>31.096856895104899</c:v>
                </c:pt>
                <c:pt idx="22591">
                  <c:v>31.098233471328701</c:v>
                </c:pt>
                <c:pt idx="22592">
                  <c:v>31.099610047552499</c:v>
                </c:pt>
                <c:pt idx="22593">
                  <c:v>31.100986623776201</c:v>
                </c:pt>
                <c:pt idx="22594">
                  <c:v>31.102363199999999</c:v>
                </c:pt>
                <c:pt idx="22595">
                  <c:v>31.103739776223801</c:v>
                </c:pt>
                <c:pt idx="22596">
                  <c:v>31.105116352447599</c:v>
                </c:pt>
                <c:pt idx="22597">
                  <c:v>31.106492928671301</c:v>
                </c:pt>
                <c:pt idx="22598">
                  <c:v>31.107869504895099</c:v>
                </c:pt>
                <c:pt idx="22599">
                  <c:v>31.109246081118901</c:v>
                </c:pt>
                <c:pt idx="22600">
                  <c:v>31.110622657342699</c:v>
                </c:pt>
                <c:pt idx="22601">
                  <c:v>31.111999233566401</c:v>
                </c:pt>
                <c:pt idx="22602">
                  <c:v>31.113375809790199</c:v>
                </c:pt>
                <c:pt idx="22603">
                  <c:v>31.114752386014001</c:v>
                </c:pt>
                <c:pt idx="22604">
                  <c:v>31.116128962237799</c:v>
                </c:pt>
                <c:pt idx="22605">
                  <c:v>31.117505538461501</c:v>
                </c:pt>
                <c:pt idx="22606">
                  <c:v>31.118882114685299</c:v>
                </c:pt>
                <c:pt idx="22607">
                  <c:v>31.1202586909091</c:v>
                </c:pt>
                <c:pt idx="22608">
                  <c:v>31.121635267132898</c:v>
                </c:pt>
                <c:pt idx="22609">
                  <c:v>31.123011843356601</c:v>
                </c:pt>
                <c:pt idx="22610">
                  <c:v>31.124388419580399</c:v>
                </c:pt>
                <c:pt idx="22611">
                  <c:v>31.1257649958042</c:v>
                </c:pt>
                <c:pt idx="22612">
                  <c:v>31.127141572027998</c:v>
                </c:pt>
                <c:pt idx="22613">
                  <c:v>31.1285181482518</c:v>
                </c:pt>
                <c:pt idx="22614">
                  <c:v>31.129894724475498</c:v>
                </c:pt>
                <c:pt idx="22615">
                  <c:v>31.1312713006993</c:v>
                </c:pt>
                <c:pt idx="22616">
                  <c:v>31.132647876923102</c:v>
                </c:pt>
                <c:pt idx="22617">
                  <c:v>31.1340244531469</c:v>
                </c:pt>
                <c:pt idx="22618">
                  <c:v>31.135401029370598</c:v>
                </c:pt>
                <c:pt idx="22619">
                  <c:v>31.1367776055944</c:v>
                </c:pt>
                <c:pt idx="22620">
                  <c:v>31.138154181818201</c:v>
                </c:pt>
                <c:pt idx="22621">
                  <c:v>31.139530758042</c:v>
                </c:pt>
                <c:pt idx="22622">
                  <c:v>31.140907334265702</c:v>
                </c:pt>
                <c:pt idx="22623">
                  <c:v>31.1422839104895</c:v>
                </c:pt>
                <c:pt idx="22624">
                  <c:v>31.143660486713301</c:v>
                </c:pt>
                <c:pt idx="22625">
                  <c:v>31.145037062937099</c:v>
                </c:pt>
                <c:pt idx="22626">
                  <c:v>31.146413639160802</c:v>
                </c:pt>
                <c:pt idx="22627">
                  <c:v>31.1477902153846</c:v>
                </c:pt>
                <c:pt idx="22628">
                  <c:v>31.149166791608401</c:v>
                </c:pt>
                <c:pt idx="22629">
                  <c:v>31.150543367832199</c:v>
                </c:pt>
                <c:pt idx="22630">
                  <c:v>31.151919944055901</c:v>
                </c:pt>
                <c:pt idx="22631">
                  <c:v>31.153296520279699</c:v>
                </c:pt>
                <c:pt idx="22632">
                  <c:v>31.154673096503501</c:v>
                </c:pt>
                <c:pt idx="22633">
                  <c:v>31.156049672727299</c:v>
                </c:pt>
                <c:pt idx="22634">
                  <c:v>31.157426248951101</c:v>
                </c:pt>
                <c:pt idx="22635">
                  <c:v>31.158802825174799</c:v>
                </c:pt>
                <c:pt idx="22636">
                  <c:v>31.160179401398601</c:v>
                </c:pt>
                <c:pt idx="22637">
                  <c:v>31.161555977622399</c:v>
                </c:pt>
                <c:pt idx="22638">
                  <c:v>31.162932553846201</c:v>
                </c:pt>
                <c:pt idx="22639">
                  <c:v>31.164309130069899</c:v>
                </c:pt>
                <c:pt idx="22640">
                  <c:v>31.165685706293701</c:v>
                </c:pt>
                <c:pt idx="22641">
                  <c:v>31.167062282517499</c:v>
                </c:pt>
                <c:pt idx="22642">
                  <c:v>31.1684388587413</c:v>
                </c:pt>
                <c:pt idx="22643">
                  <c:v>31.169815434964999</c:v>
                </c:pt>
                <c:pt idx="22644">
                  <c:v>31.171192011188801</c:v>
                </c:pt>
                <c:pt idx="22645">
                  <c:v>31.172568587412599</c:v>
                </c:pt>
                <c:pt idx="22646">
                  <c:v>31.1739451636364</c:v>
                </c:pt>
                <c:pt idx="22647">
                  <c:v>31.175321739860099</c:v>
                </c:pt>
                <c:pt idx="22648">
                  <c:v>31.1766983160839</c:v>
                </c:pt>
                <c:pt idx="22649">
                  <c:v>31.178074892307698</c:v>
                </c:pt>
                <c:pt idx="22650">
                  <c:v>31.1794514685315</c:v>
                </c:pt>
                <c:pt idx="22651">
                  <c:v>31.180828044755302</c:v>
                </c:pt>
                <c:pt idx="22652">
                  <c:v>31.182204620979</c:v>
                </c:pt>
                <c:pt idx="22653">
                  <c:v>31.183581197202798</c:v>
                </c:pt>
                <c:pt idx="22654">
                  <c:v>31.1849577734266</c:v>
                </c:pt>
                <c:pt idx="22655">
                  <c:v>31.186334349650402</c:v>
                </c:pt>
                <c:pt idx="22656">
                  <c:v>31.1877109258741</c:v>
                </c:pt>
                <c:pt idx="22657">
                  <c:v>31.189087502097902</c:v>
                </c:pt>
                <c:pt idx="22658">
                  <c:v>31.1904640783217</c:v>
                </c:pt>
                <c:pt idx="22659">
                  <c:v>31.191840654545501</c:v>
                </c:pt>
                <c:pt idx="22660">
                  <c:v>31.1932172307692</c:v>
                </c:pt>
                <c:pt idx="22661">
                  <c:v>31.194593806993002</c:v>
                </c:pt>
                <c:pt idx="22662">
                  <c:v>31.1959703832168</c:v>
                </c:pt>
                <c:pt idx="22663">
                  <c:v>31.197346959440601</c:v>
                </c:pt>
                <c:pt idx="22664">
                  <c:v>31.1987235356643</c:v>
                </c:pt>
                <c:pt idx="22665">
                  <c:v>31.200100111888101</c:v>
                </c:pt>
                <c:pt idx="22666">
                  <c:v>31.201476688111899</c:v>
                </c:pt>
                <c:pt idx="22667">
                  <c:v>31.202853264335701</c:v>
                </c:pt>
                <c:pt idx="22668">
                  <c:v>31.2042298405594</c:v>
                </c:pt>
                <c:pt idx="22669">
                  <c:v>31.205606416783201</c:v>
                </c:pt>
                <c:pt idx="22670">
                  <c:v>31.206982993006999</c:v>
                </c:pt>
                <c:pt idx="22671">
                  <c:v>31.208359569230801</c:v>
                </c:pt>
                <c:pt idx="22672">
                  <c:v>31.209736145454599</c:v>
                </c:pt>
                <c:pt idx="22673">
                  <c:v>31.211112721678301</c:v>
                </c:pt>
                <c:pt idx="22674">
                  <c:v>31.212489297902099</c:v>
                </c:pt>
                <c:pt idx="22675">
                  <c:v>31.213865874125901</c:v>
                </c:pt>
                <c:pt idx="22676">
                  <c:v>31.215242450349699</c:v>
                </c:pt>
                <c:pt idx="22677">
                  <c:v>31.216619026573401</c:v>
                </c:pt>
                <c:pt idx="22678">
                  <c:v>31.217995602797199</c:v>
                </c:pt>
                <c:pt idx="22679">
                  <c:v>31.219372179021001</c:v>
                </c:pt>
                <c:pt idx="22680">
                  <c:v>31.220748755244799</c:v>
                </c:pt>
                <c:pt idx="22681">
                  <c:v>31.222125331468501</c:v>
                </c:pt>
                <c:pt idx="22682">
                  <c:v>31.223501907692299</c:v>
                </c:pt>
                <c:pt idx="22683">
                  <c:v>31.2248784839161</c:v>
                </c:pt>
                <c:pt idx="22684">
                  <c:v>31.226255060139898</c:v>
                </c:pt>
                <c:pt idx="22685">
                  <c:v>31.227631636363601</c:v>
                </c:pt>
                <c:pt idx="22686">
                  <c:v>31.229008212587399</c:v>
                </c:pt>
                <c:pt idx="22687">
                  <c:v>31.2303847888112</c:v>
                </c:pt>
                <c:pt idx="22688">
                  <c:v>31.231761365034998</c:v>
                </c:pt>
                <c:pt idx="22689">
                  <c:v>31.2331379412587</c:v>
                </c:pt>
                <c:pt idx="22690">
                  <c:v>31.234514517482499</c:v>
                </c:pt>
                <c:pt idx="22691">
                  <c:v>31.2358910937063</c:v>
                </c:pt>
                <c:pt idx="22692">
                  <c:v>31.237267669930102</c:v>
                </c:pt>
                <c:pt idx="22693">
                  <c:v>31.2386442461539</c:v>
                </c:pt>
                <c:pt idx="22694">
                  <c:v>31.240020822377598</c:v>
                </c:pt>
                <c:pt idx="22695">
                  <c:v>31.2413973986014</c:v>
                </c:pt>
                <c:pt idx="22696">
                  <c:v>31.242773974825202</c:v>
                </c:pt>
                <c:pt idx="22697">
                  <c:v>31.244150551049</c:v>
                </c:pt>
                <c:pt idx="22698">
                  <c:v>31.245527127272702</c:v>
                </c:pt>
                <c:pt idx="22699">
                  <c:v>31.2469037034965</c:v>
                </c:pt>
                <c:pt idx="22700">
                  <c:v>31.248280279720301</c:v>
                </c:pt>
                <c:pt idx="22701">
                  <c:v>31.249656855944099</c:v>
                </c:pt>
                <c:pt idx="22702">
                  <c:v>31.251033432167802</c:v>
                </c:pt>
                <c:pt idx="22703">
                  <c:v>31.2524100083916</c:v>
                </c:pt>
                <c:pt idx="22704">
                  <c:v>31.253786584615401</c:v>
                </c:pt>
                <c:pt idx="22705">
                  <c:v>31.255163160839199</c:v>
                </c:pt>
                <c:pt idx="22706">
                  <c:v>31.256539737062901</c:v>
                </c:pt>
                <c:pt idx="22707">
                  <c:v>31.2579163132867</c:v>
                </c:pt>
                <c:pt idx="22708">
                  <c:v>31.259292889510501</c:v>
                </c:pt>
                <c:pt idx="22709">
                  <c:v>31.260669465734299</c:v>
                </c:pt>
                <c:pt idx="22710">
                  <c:v>31.262046041958001</c:v>
                </c:pt>
                <c:pt idx="22711">
                  <c:v>31.263422618181799</c:v>
                </c:pt>
                <c:pt idx="22712">
                  <c:v>31.264799194405601</c:v>
                </c:pt>
                <c:pt idx="22713">
                  <c:v>31.266175770629399</c:v>
                </c:pt>
                <c:pt idx="22714">
                  <c:v>31.267552346853101</c:v>
                </c:pt>
                <c:pt idx="22715">
                  <c:v>31.268928923076899</c:v>
                </c:pt>
                <c:pt idx="22716">
                  <c:v>31.270305499300701</c:v>
                </c:pt>
                <c:pt idx="22717">
                  <c:v>31.271682075524499</c:v>
                </c:pt>
                <c:pt idx="22718">
                  <c:v>31.2730586517483</c:v>
                </c:pt>
                <c:pt idx="22719">
                  <c:v>31.274435227971999</c:v>
                </c:pt>
                <c:pt idx="22720">
                  <c:v>31.275811804195801</c:v>
                </c:pt>
                <c:pt idx="22721">
                  <c:v>31.277188380419599</c:v>
                </c:pt>
                <c:pt idx="22722">
                  <c:v>31.2785649566434</c:v>
                </c:pt>
                <c:pt idx="22723">
                  <c:v>31.279941532867099</c:v>
                </c:pt>
                <c:pt idx="22724">
                  <c:v>31.2813181090909</c:v>
                </c:pt>
                <c:pt idx="22725">
                  <c:v>31.282694685314699</c:v>
                </c:pt>
                <c:pt idx="22726">
                  <c:v>31.2840712615385</c:v>
                </c:pt>
                <c:pt idx="22727">
                  <c:v>31.285447837762199</c:v>
                </c:pt>
                <c:pt idx="22728">
                  <c:v>31.286824413986</c:v>
                </c:pt>
                <c:pt idx="22729">
                  <c:v>31.288200990209798</c:v>
                </c:pt>
                <c:pt idx="22730">
                  <c:v>31.2895775664336</c:v>
                </c:pt>
                <c:pt idx="22731">
                  <c:v>31.290954142657402</c:v>
                </c:pt>
                <c:pt idx="22732">
                  <c:v>31.2923307188811</c:v>
                </c:pt>
                <c:pt idx="22733">
                  <c:v>31.293707295104898</c:v>
                </c:pt>
                <c:pt idx="22734">
                  <c:v>31.2950838713287</c:v>
                </c:pt>
                <c:pt idx="22735">
                  <c:v>31.296460447552398</c:v>
                </c:pt>
                <c:pt idx="22736">
                  <c:v>31.2978370237762</c:v>
                </c:pt>
                <c:pt idx="22737">
                  <c:v>31.299213600000002</c:v>
                </c:pt>
                <c:pt idx="22738">
                  <c:v>31.3005901762238</c:v>
                </c:pt>
                <c:pt idx="22739">
                  <c:v>31.301966752447601</c:v>
                </c:pt>
                <c:pt idx="22740">
                  <c:v>31.3033433286713</c:v>
                </c:pt>
                <c:pt idx="22741">
                  <c:v>31.304719904895101</c:v>
                </c:pt>
                <c:pt idx="22742">
                  <c:v>31.3060964811189</c:v>
                </c:pt>
                <c:pt idx="22743">
                  <c:v>31.307473057342701</c:v>
                </c:pt>
                <c:pt idx="22744">
                  <c:v>31.3088496335664</c:v>
                </c:pt>
                <c:pt idx="22745">
                  <c:v>31.310226209790201</c:v>
                </c:pt>
                <c:pt idx="22746">
                  <c:v>31.311602786013999</c:v>
                </c:pt>
                <c:pt idx="22747">
                  <c:v>31.312979362237801</c:v>
                </c:pt>
                <c:pt idx="22748">
                  <c:v>31.3143559384615</c:v>
                </c:pt>
                <c:pt idx="22749">
                  <c:v>31.315732514685301</c:v>
                </c:pt>
                <c:pt idx="22750">
                  <c:v>31.317109090909099</c:v>
                </c:pt>
                <c:pt idx="22751">
                  <c:v>31.318485667132901</c:v>
                </c:pt>
                <c:pt idx="22752">
                  <c:v>31.319862243356599</c:v>
                </c:pt>
                <c:pt idx="22753">
                  <c:v>31.321238819580401</c:v>
                </c:pt>
                <c:pt idx="22754">
                  <c:v>31.322615395804199</c:v>
                </c:pt>
                <c:pt idx="22755">
                  <c:v>31.323991972028001</c:v>
                </c:pt>
                <c:pt idx="22756">
                  <c:v>31.325368548251799</c:v>
                </c:pt>
                <c:pt idx="22757">
                  <c:v>31.326745124475501</c:v>
                </c:pt>
                <c:pt idx="22758">
                  <c:v>31.328121700699299</c:v>
                </c:pt>
                <c:pt idx="22759">
                  <c:v>31.329498276923101</c:v>
                </c:pt>
                <c:pt idx="22760">
                  <c:v>31.330874853146899</c:v>
                </c:pt>
                <c:pt idx="22761">
                  <c:v>31.332251429370601</c:v>
                </c:pt>
                <c:pt idx="22762">
                  <c:v>31.333628005594399</c:v>
                </c:pt>
                <c:pt idx="22763">
                  <c:v>31.3350045818182</c:v>
                </c:pt>
                <c:pt idx="22764">
                  <c:v>31.336381158041998</c:v>
                </c:pt>
                <c:pt idx="22765">
                  <c:v>31.337757734265701</c:v>
                </c:pt>
                <c:pt idx="22766">
                  <c:v>31.339134310489499</c:v>
                </c:pt>
                <c:pt idx="22767">
                  <c:v>31.3405108867133</c:v>
                </c:pt>
                <c:pt idx="22768">
                  <c:v>31.341887462937098</c:v>
                </c:pt>
                <c:pt idx="22769">
                  <c:v>31.3432640391608</c:v>
                </c:pt>
                <c:pt idx="22770">
                  <c:v>31.344640615384598</c:v>
                </c:pt>
                <c:pt idx="22771">
                  <c:v>31.3460171916084</c:v>
                </c:pt>
                <c:pt idx="22772">
                  <c:v>31.347393767832202</c:v>
                </c:pt>
                <c:pt idx="22773">
                  <c:v>31.348770344056</c:v>
                </c:pt>
                <c:pt idx="22774">
                  <c:v>31.350146920279698</c:v>
                </c:pt>
                <c:pt idx="22775">
                  <c:v>31.3515234965035</c:v>
                </c:pt>
                <c:pt idx="22776">
                  <c:v>31.352900072727302</c:v>
                </c:pt>
                <c:pt idx="22777">
                  <c:v>31.3542766489511</c:v>
                </c:pt>
                <c:pt idx="22778">
                  <c:v>31.355653225174802</c:v>
                </c:pt>
                <c:pt idx="22779">
                  <c:v>31.3570298013986</c:v>
                </c:pt>
                <c:pt idx="22780">
                  <c:v>31.358406377622401</c:v>
                </c:pt>
                <c:pt idx="22781">
                  <c:v>31.359782953846199</c:v>
                </c:pt>
                <c:pt idx="22782">
                  <c:v>31.361159530069902</c:v>
                </c:pt>
                <c:pt idx="22783">
                  <c:v>31.3625361062937</c:v>
                </c:pt>
                <c:pt idx="22784">
                  <c:v>31.363912682517501</c:v>
                </c:pt>
                <c:pt idx="22785">
                  <c:v>31.365289258741299</c:v>
                </c:pt>
                <c:pt idx="22786">
                  <c:v>31.366665834965001</c:v>
                </c:pt>
                <c:pt idx="22787">
                  <c:v>31.368042411188799</c:v>
                </c:pt>
                <c:pt idx="22788">
                  <c:v>31.369418987412601</c:v>
                </c:pt>
                <c:pt idx="22789">
                  <c:v>31.370795563636399</c:v>
                </c:pt>
                <c:pt idx="22790">
                  <c:v>31.372172139860101</c:v>
                </c:pt>
                <c:pt idx="22791">
                  <c:v>31.373548716083899</c:v>
                </c:pt>
                <c:pt idx="22792">
                  <c:v>31.374925292307701</c:v>
                </c:pt>
                <c:pt idx="22793">
                  <c:v>31.376301868531499</c:v>
                </c:pt>
                <c:pt idx="22794">
                  <c:v>31.377678444755201</c:v>
                </c:pt>
                <c:pt idx="22795">
                  <c:v>31.379055020978999</c:v>
                </c:pt>
                <c:pt idx="22796">
                  <c:v>31.380431597202801</c:v>
                </c:pt>
                <c:pt idx="22797">
                  <c:v>31.381808173426599</c:v>
                </c:pt>
                <c:pt idx="22798">
                  <c:v>31.3831847496504</c:v>
                </c:pt>
                <c:pt idx="22799">
                  <c:v>31.384561325874099</c:v>
                </c:pt>
                <c:pt idx="22800">
                  <c:v>31.385937902097901</c:v>
                </c:pt>
                <c:pt idx="22801">
                  <c:v>31.387314478321699</c:v>
                </c:pt>
                <c:pt idx="22802">
                  <c:v>31.3886910545455</c:v>
                </c:pt>
                <c:pt idx="22803">
                  <c:v>31.390067630769199</c:v>
                </c:pt>
                <c:pt idx="22804">
                  <c:v>31.391444206993</c:v>
                </c:pt>
                <c:pt idx="22805">
                  <c:v>31.392820783216798</c:v>
                </c:pt>
                <c:pt idx="22806">
                  <c:v>31.3941973594406</c:v>
                </c:pt>
                <c:pt idx="22807">
                  <c:v>31.395573935664299</c:v>
                </c:pt>
                <c:pt idx="22808">
                  <c:v>31.3969505118881</c:v>
                </c:pt>
                <c:pt idx="22809">
                  <c:v>31.398327088111898</c:v>
                </c:pt>
                <c:pt idx="22810">
                  <c:v>31.3997036643357</c:v>
                </c:pt>
                <c:pt idx="22811">
                  <c:v>31.401080240559399</c:v>
                </c:pt>
                <c:pt idx="22812">
                  <c:v>31.4024568167832</c:v>
                </c:pt>
                <c:pt idx="22813">
                  <c:v>31.403833393007002</c:v>
                </c:pt>
                <c:pt idx="22814">
                  <c:v>31.4052099692308</c:v>
                </c:pt>
                <c:pt idx="22815">
                  <c:v>31.406586545454601</c:v>
                </c:pt>
                <c:pt idx="22816">
                  <c:v>31.4079631216783</c:v>
                </c:pt>
                <c:pt idx="22817">
                  <c:v>31.409339697902102</c:v>
                </c:pt>
                <c:pt idx="22818">
                  <c:v>31.4107162741259</c:v>
                </c:pt>
                <c:pt idx="22819">
                  <c:v>31.412092850349701</c:v>
                </c:pt>
                <c:pt idx="22820">
                  <c:v>31.4134694265734</c:v>
                </c:pt>
                <c:pt idx="22821">
                  <c:v>31.414846002797201</c:v>
                </c:pt>
                <c:pt idx="22822">
                  <c:v>31.416222579020999</c:v>
                </c:pt>
                <c:pt idx="22823">
                  <c:v>31.417599155244801</c:v>
                </c:pt>
                <c:pt idx="22824">
                  <c:v>31.4189757314685</c:v>
                </c:pt>
                <c:pt idx="22825">
                  <c:v>31.420352307692301</c:v>
                </c:pt>
                <c:pt idx="22826">
                  <c:v>31.421728883916099</c:v>
                </c:pt>
                <c:pt idx="22827">
                  <c:v>31.423105460139901</c:v>
                </c:pt>
                <c:pt idx="22828">
                  <c:v>31.424482036363599</c:v>
                </c:pt>
                <c:pt idx="22829">
                  <c:v>31.425858612587401</c:v>
                </c:pt>
                <c:pt idx="22830">
                  <c:v>31.427235188811199</c:v>
                </c:pt>
                <c:pt idx="22831">
                  <c:v>31.428611765035001</c:v>
                </c:pt>
                <c:pt idx="22832">
                  <c:v>31.429988341258699</c:v>
                </c:pt>
                <c:pt idx="22833">
                  <c:v>31.431364917482501</c:v>
                </c:pt>
                <c:pt idx="22834">
                  <c:v>31.432741493706299</c:v>
                </c:pt>
                <c:pt idx="22835">
                  <c:v>31.434118069930101</c:v>
                </c:pt>
                <c:pt idx="22836">
                  <c:v>31.435494646153899</c:v>
                </c:pt>
                <c:pt idx="22837">
                  <c:v>31.436871222377601</c:v>
                </c:pt>
                <c:pt idx="22838">
                  <c:v>31.438247798601399</c:v>
                </c:pt>
                <c:pt idx="22839">
                  <c:v>31.4396243748252</c:v>
                </c:pt>
                <c:pt idx="22840">
                  <c:v>31.441000951048999</c:v>
                </c:pt>
                <c:pt idx="22841">
                  <c:v>31.442377527272701</c:v>
                </c:pt>
                <c:pt idx="22842">
                  <c:v>31.443754103496499</c:v>
                </c:pt>
                <c:pt idx="22843">
                  <c:v>31.4451306797203</c:v>
                </c:pt>
                <c:pt idx="22844">
                  <c:v>31.446507255944098</c:v>
                </c:pt>
                <c:pt idx="22845">
                  <c:v>31.4478838321678</c:v>
                </c:pt>
                <c:pt idx="22846">
                  <c:v>31.449260408391599</c:v>
                </c:pt>
                <c:pt idx="22847">
                  <c:v>31.4506369846154</c:v>
                </c:pt>
                <c:pt idx="22848">
                  <c:v>31.452013560839202</c:v>
                </c:pt>
                <c:pt idx="22849">
                  <c:v>31.4533901370629</c:v>
                </c:pt>
                <c:pt idx="22850">
                  <c:v>31.454766713286698</c:v>
                </c:pt>
                <c:pt idx="22851">
                  <c:v>31.4561432895105</c:v>
                </c:pt>
                <c:pt idx="22852">
                  <c:v>31.457519865734302</c:v>
                </c:pt>
                <c:pt idx="22853">
                  <c:v>31.458896441958</c:v>
                </c:pt>
                <c:pt idx="22854">
                  <c:v>31.460273018181802</c:v>
                </c:pt>
                <c:pt idx="22855">
                  <c:v>31.4616495944056</c:v>
                </c:pt>
                <c:pt idx="22856">
                  <c:v>31.463026170629401</c:v>
                </c:pt>
                <c:pt idx="22857">
                  <c:v>31.464402746853199</c:v>
                </c:pt>
                <c:pt idx="22858">
                  <c:v>31.465779323076902</c:v>
                </c:pt>
                <c:pt idx="22859">
                  <c:v>31.4671558993007</c:v>
                </c:pt>
                <c:pt idx="22860">
                  <c:v>31.468532475524501</c:v>
                </c:pt>
                <c:pt idx="22861">
                  <c:v>31.469909051748299</c:v>
                </c:pt>
                <c:pt idx="22862">
                  <c:v>31.471285627972001</c:v>
                </c:pt>
                <c:pt idx="22863">
                  <c:v>31.4726622041958</c:v>
                </c:pt>
                <c:pt idx="22864">
                  <c:v>31.474038780419601</c:v>
                </c:pt>
                <c:pt idx="22865">
                  <c:v>31.475415356643399</c:v>
                </c:pt>
                <c:pt idx="22866">
                  <c:v>31.476791932867101</c:v>
                </c:pt>
                <c:pt idx="22867">
                  <c:v>31.478168509090899</c:v>
                </c:pt>
                <c:pt idx="22868">
                  <c:v>31.479545085314701</c:v>
                </c:pt>
                <c:pt idx="22869">
                  <c:v>31.480921661538499</c:v>
                </c:pt>
                <c:pt idx="22870">
                  <c:v>31.482298237762201</c:v>
                </c:pt>
                <c:pt idx="22871">
                  <c:v>31.483674813985999</c:v>
                </c:pt>
                <c:pt idx="22872">
                  <c:v>31.485051390209801</c:v>
                </c:pt>
                <c:pt idx="22873">
                  <c:v>31.486427966433599</c:v>
                </c:pt>
                <c:pt idx="22874">
                  <c:v>31.4878045426574</c:v>
                </c:pt>
                <c:pt idx="22875">
                  <c:v>31.489181118881099</c:v>
                </c:pt>
                <c:pt idx="22876">
                  <c:v>31.490557695104901</c:v>
                </c:pt>
                <c:pt idx="22877">
                  <c:v>31.491934271328699</c:v>
                </c:pt>
                <c:pt idx="22878">
                  <c:v>31.493310847552401</c:v>
                </c:pt>
                <c:pt idx="22879">
                  <c:v>31.494687423776199</c:v>
                </c:pt>
                <c:pt idx="22880">
                  <c:v>31.496064000000001</c:v>
                </c:pt>
                <c:pt idx="22881">
                  <c:v>31.497440576223799</c:v>
                </c:pt>
                <c:pt idx="22882">
                  <c:v>31.4988171524476</c:v>
                </c:pt>
                <c:pt idx="22883">
                  <c:v>31.500193728671299</c:v>
                </c:pt>
                <c:pt idx="22884">
                  <c:v>31.5015703048951</c:v>
                </c:pt>
                <c:pt idx="22885">
                  <c:v>31.502946881118898</c:v>
                </c:pt>
                <c:pt idx="22886">
                  <c:v>31.5043234573427</c:v>
                </c:pt>
                <c:pt idx="22887">
                  <c:v>31.505700033566399</c:v>
                </c:pt>
                <c:pt idx="22888">
                  <c:v>31.5070766097902</c:v>
                </c:pt>
                <c:pt idx="22889">
                  <c:v>31.508453186013998</c:v>
                </c:pt>
                <c:pt idx="22890">
                  <c:v>31.5098297622378</c:v>
                </c:pt>
                <c:pt idx="22891">
                  <c:v>31.511206338461498</c:v>
                </c:pt>
                <c:pt idx="22892">
                  <c:v>31.5125829146853</c:v>
                </c:pt>
                <c:pt idx="22893">
                  <c:v>31.513959490909102</c:v>
                </c:pt>
                <c:pt idx="22894">
                  <c:v>31.5153360671329</c:v>
                </c:pt>
                <c:pt idx="22895">
                  <c:v>31.516712643356598</c:v>
                </c:pt>
                <c:pt idx="22896">
                  <c:v>31.5180892195804</c:v>
                </c:pt>
                <c:pt idx="22897">
                  <c:v>31.519465795804201</c:v>
                </c:pt>
                <c:pt idx="22898">
                  <c:v>31.520842372028</c:v>
                </c:pt>
                <c:pt idx="22899">
                  <c:v>31.522218948251801</c:v>
                </c:pt>
                <c:pt idx="22900">
                  <c:v>31.5235955244755</c:v>
                </c:pt>
                <c:pt idx="22901">
                  <c:v>31.524972100699301</c:v>
                </c:pt>
                <c:pt idx="22902">
                  <c:v>31.526348676923099</c:v>
                </c:pt>
                <c:pt idx="22903">
                  <c:v>31.527725253146901</c:v>
                </c:pt>
                <c:pt idx="22904">
                  <c:v>31.5291018293706</c:v>
                </c:pt>
                <c:pt idx="22905">
                  <c:v>31.530478405594401</c:v>
                </c:pt>
                <c:pt idx="22906">
                  <c:v>31.531854981818199</c:v>
                </c:pt>
                <c:pt idx="22907">
                  <c:v>31.533231558042001</c:v>
                </c:pt>
                <c:pt idx="22908">
                  <c:v>31.534608134265699</c:v>
                </c:pt>
                <c:pt idx="22909">
                  <c:v>31.535984710489501</c:v>
                </c:pt>
                <c:pt idx="22910">
                  <c:v>31.537361286713299</c:v>
                </c:pt>
                <c:pt idx="22911">
                  <c:v>31.538737862937101</c:v>
                </c:pt>
                <c:pt idx="22912">
                  <c:v>31.540114439160799</c:v>
                </c:pt>
                <c:pt idx="22913">
                  <c:v>31.541491015384601</c:v>
                </c:pt>
                <c:pt idx="22914">
                  <c:v>31.542867591608399</c:v>
                </c:pt>
                <c:pt idx="22915">
                  <c:v>31.544244167832201</c:v>
                </c:pt>
                <c:pt idx="22916">
                  <c:v>31.545620744055899</c:v>
                </c:pt>
                <c:pt idx="22917">
                  <c:v>31.546997320279701</c:v>
                </c:pt>
                <c:pt idx="22918">
                  <c:v>31.548373896503499</c:v>
                </c:pt>
                <c:pt idx="22919">
                  <c:v>31.5497504727273</c:v>
                </c:pt>
                <c:pt idx="22920">
                  <c:v>31.551127048951098</c:v>
                </c:pt>
                <c:pt idx="22921">
                  <c:v>31.552503625174801</c:v>
                </c:pt>
                <c:pt idx="22922">
                  <c:v>31.553880201398599</c:v>
                </c:pt>
                <c:pt idx="22923">
                  <c:v>31.5552567776224</c:v>
                </c:pt>
                <c:pt idx="22924">
                  <c:v>31.556633353846198</c:v>
                </c:pt>
                <c:pt idx="22925">
                  <c:v>31.5580099300699</c:v>
                </c:pt>
                <c:pt idx="22926">
                  <c:v>31.559386506293698</c:v>
                </c:pt>
                <c:pt idx="22927">
                  <c:v>31.5607630825175</c:v>
                </c:pt>
                <c:pt idx="22928">
                  <c:v>31.562139658741302</c:v>
                </c:pt>
                <c:pt idx="22929">
                  <c:v>31.563516234965</c:v>
                </c:pt>
                <c:pt idx="22930">
                  <c:v>31.564892811188798</c:v>
                </c:pt>
                <c:pt idx="22931">
                  <c:v>31.5662693874126</c:v>
                </c:pt>
                <c:pt idx="22932">
                  <c:v>31.567645963636402</c:v>
                </c:pt>
                <c:pt idx="22933">
                  <c:v>31.5690225398601</c:v>
                </c:pt>
                <c:pt idx="22934">
                  <c:v>31.570399116083902</c:v>
                </c:pt>
                <c:pt idx="22935">
                  <c:v>31.5717756923077</c:v>
                </c:pt>
                <c:pt idx="22936">
                  <c:v>31.573152268531501</c:v>
                </c:pt>
                <c:pt idx="22937">
                  <c:v>31.5745288447552</c:v>
                </c:pt>
                <c:pt idx="22938">
                  <c:v>31.575905420979002</c:v>
                </c:pt>
                <c:pt idx="22939">
                  <c:v>31.5772819972028</c:v>
                </c:pt>
                <c:pt idx="22940">
                  <c:v>31.578658573426601</c:v>
                </c:pt>
                <c:pt idx="22941">
                  <c:v>31.580035149650399</c:v>
                </c:pt>
                <c:pt idx="22942">
                  <c:v>31.581411725874101</c:v>
                </c:pt>
                <c:pt idx="22943">
                  <c:v>31.582788302097899</c:v>
                </c:pt>
                <c:pt idx="22944">
                  <c:v>31.584164878321701</c:v>
                </c:pt>
                <c:pt idx="22945">
                  <c:v>31.585541454545499</c:v>
                </c:pt>
                <c:pt idx="22946">
                  <c:v>31.586918030769201</c:v>
                </c:pt>
                <c:pt idx="22947">
                  <c:v>31.588294606992999</c:v>
                </c:pt>
                <c:pt idx="22948">
                  <c:v>31.589671183216801</c:v>
                </c:pt>
                <c:pt idx="22949">
                  <c:v>31.591047759440599</c:v>
                </c:pt>
                <c:pt idx="22950">
                  <c:v>31.592424335664301</c:v>
                </c:pt>
                <c:pt idx="22951">
                  <c:v>31.593800911888099</c:v>
                </c:pt>
                <c:pt idx="22952">
                  <c:v>31.595177488111901</c:v>
                </c:pt>
                <c:pt idx="22953">
                  <c:v>31.596554064335699</c:v>
                </c:pt>
                <c:pt idx="22954">
                  <c:v>31.597930640559401</c:v>
                </c:pt>
                <c:pt idx="22955">
                  <c:v>31.599307216783199</c:v>
                </c:pt>
                <c:pt idx="22956">
                  <c:v>31.600683793007001</c:v>
                </c:pt>
                <c:pt idx="22957">
                  <c:v>31.602060369230799</c:v>
                </c:pt>
                <c:pt idx="22958">
                  <c:v>31.6034369454546</c:v>
                </c:pt>
                <c:pt idx="22959">
                  <c:v>31.604813521678299</c:v>
                </c:pt>
                <c:pt idx="22960">
                  <c:v>31.6061900979021</c:v>
                </c:pt>
                <c:pt idx="22961">
                  <c:v>31.607566674125898</c:v>
                </c:pt>
                <c:pt idx="22962">
                  <c:v>31.6089432503497</c:v>
                </c:pt>
                <c:pt idx="22963">
                  <c:v>31.610319826573399</c:v>
                </c:pt>
                <c:pt idx="22964">
                  <c:v>31.6116964027972</c:v>
                </c:pt>
                <c:pt idx="22965">
                  <c:v>31.613072979020998</c:v>
                </c:pt>
                <c:pt idx="22966">
                  <c:v>31.6144495552448</c:v>
                </c:pt>
                <c:pt idx="22967">
                  <c:v>31.615826131468499</c:v>
                </c:pt>
                <c:pt idx="22968">
                  <c:v>31.6172027076923</c:v>
                </c:pt>
                <c:pt idx="22969">
                  <c:v>31.618579283916102</c:v>
                </c:pt>
                <c:pt idx="22970">
                  <c:v>31.6199558601399</c:v>
                </c:pt>
                <c:pt idx="22971">
                  <c:v>31.621332436363598</c:v>
                </c:pt>
                <c:pt idx="22972">
                  <c:v>31.6227090125874</c:v>
                </c:pt>
                <c:pt idx="22973">
                  <c:v>31.624085588811202</c:v>
                </c:pt>
                <c:pt idx="22974">
                  <c:v>31.625462165035</c:v>
                </c:pt>
                <c:pt idx="22975">
                  <c:v>31.626838741258702</c:v>
                </c:pt>
                <c:pt idx="22976">
                  <c:v>31.6282153174825</c:v>
                </c:pt>
                <c:pt idx="22977">
                  <c:v>31.629591893706301</c:v>
                </c:pt>
                <c:pt idx="22978">
                  <c:v>31.630968469930099</c:v>
                </c:pt>
                <c:pt idx="22979">
                  <c:v>31.632345046153901</c:v>
                </c:pt>
                <c:pt idx="22980">
                  <c:v>31.6337216223776</c:v>
                </c:pt>
                <c:pt idx="22981">
                  <c:v>31.635098198601401</c:v>
                </c:pt>
                <c:pt idx="22982">
                  <c:v>31.636474774825199</c:v>
                </c:pt>
                <c:pt idx="22983">
                  <c:v>31.637851351049001</c:v>
                </c:pt>
                <c:pt idx="22984">
                  <c:v>31.6392279272727</c:v>
                </c:pt>
                <c:pt idx="22985">
                  <c:v>31.640604503496501</c:v>
                </c:pt>
                <c:pt idx="22986">
                  <c:v>31.641981079720299</c:v>
                </c:pt>
                <c:pt idx="22987">
                  <c:v>31.643357655944101</c:v>
                </c:pt>
                <c:pt idx="22988">
                  <c:v>31.644734232167799</c:v>
                </c:pt>
                <c:pt idx="22989">
                  <c:v>31.646110808391601</c:v>
                </c:pt>
                <c:pt idx="22990">
                  <c:v>31.647487384615399</c:v>
                </c:pt>
                <c:pt idx="22991">
                  <c:v>31.648863960839201</c:v>
                </c:pt>
                <c:pt idx="22992">
                  <c:v>31.650240537062899</c:v>
                </c:pt>
                <c:pt idx="22993">
                  <c:v>31.651617113286701</c:v>
                </c:pt>
                <c:pt idx="22994">
                  <c:v>31.652993689510499</c:v>
                </c:pt>
                <c:pt idx="22995">
                  <c:v>31.6543702657343</c:v>
                </c:pt>
                <c:pt idx="22996">
                  <c:v>31.655746841957999</c:v>
                </c:pt>
                <c:pt idx="22997">
                  <c:v>31.657123418181801</c:v>
                </c:pt>
                <c:pt idx="22998">
                  <c:v>31.658499994405599</c:v>
                </c:pt>
                <c:pt idx="22999">
                  <c:v>31.6598765706294</c:v>
                </c:pt>
                <c:pt idx="23000">
                  <c:v>31.661253146853198</c:v>
                </c:pt>
                <c:pt idx="23001">
                  <c:v>31.6626297230769</c:v>
                </c:pt>
                <c:pt idx="23002">
                  <c:v>31.664006299300699</c:v>
                </c:pt>
                <c:pt idx="23003">
                  <c:v>31.6653828755245</c:v>
                </c:pt>
                <c:pt idx="23004">
                  <c:v>31.666759451748302</c:v>
                </c:pt>
                <c:pt idx="23005">
                  <c:v>31.668136027972</c:v>
                </c:pt>
                <c:pt idx="23006">
                  <c:v>31.669512604195798</c:v>
                </c:pt>
                <c:pt idx="23007">
                  <c:v>31.6708891804196</c:v>
                </c:pt>
                <c:pt idx="23008">
                  <c:v>31.672265756643402</c:v>
                </c:pt>
                <c:pt idx="23009">
                  <c:v>31.6736423328671</c:v>
                </c:pt>
                <c:pt idx="23010">
                  <c:v>31.675018909090898</c:v>
                </c:pt>
                <c:pt idx="23011">
                  <c:v>31.6763954853147</c:v>
                </c:pt>
                <c:pt idx="23012">
                  <c:v>31.677772061538501</c:v>
                </c:pt>
                <c:pt idx="23013">
                  <c:v>31.6791486377622</c:v>
                </c:pt>
                <c:pt idx="23014">
                  <c:v>31.680525213986002</c:v>
                </c:pt>
                <c:pt idx="23015">
                  <c:v>31.6819017902098</c:v>
                </c:pt>
                <c:pt idx="23016">
                  <c:v>31.683278366433601</c:v>
                </c:pt>
                <c:pt idx="23017">
                  <c:v>31.6846549426573</c:v>
                </c:pt>
                <c:pt idx="23018">
                  <c:v>31.686031518881101</c:v>
                </c:pt>
                <c:pt idx="23019">
                  <c:v>31.6874080951049</c:v>
                </c:pt>
                <c:pt idx="23020">
                  <c:v>31.688784671328701</c:v>
                </c:pt>
                <c:pt idx="23021">
                  <c:v>31.690161247552499</c:v>
                </c:pt>
                <c:pt idx="23022">
                  <c:v>31.691537823776201</c:v>
                </c:pt>
                <c:pt idx="23023">
                  <c:v>31.692914399999999</c:v>
                </c:pt>
                <c:pt idx="23024">
                  <c:v>31.694290976223801</c:v>
                </c:pt>
                <c:pt idx="23025">
                  <c:v>31.695667552447599</c:v>
                </c:pt>
                <c:pt idx="23026">
                  <c:v>31.697044128671301</c:v>
                </c:pt>
                <c:pt idx="23027">
                  <c:v>31.698420704895099</c:v>
                </c:pt>
                <c:pt idx="23028">
                  <c:v>31.699797281118901</c:v>
                </c:pt>
                <c:pt idx="23029">
                  <c:v>31.701173857342699</c:v>
                </c:pt>
                <c:pt idx="23030">
                  <c:v>31.702550433566401</c:v>
                </c:pt>
                <c:pt idx="23031">
                  <c:v>31.703927009790199</c:v>
                </c:pt>
                <c:pt idx="23032">
                  <c:v>31.705303586014001</c:v>
                </c:pt>
                <c:pt idx="23033">
                  <c:v>31.706680162237799</c:v>
                </c:pt>
                <c:pt idx="23034">
                  <c:v>31.708056738461501</c:v>
                </c:pt>
                <c:pt idx="23035">
                  <c:v>31.709433314685299</c:v>
                </c:pt>
                <c:pt idx="23036">
                  <c:v>31.710809890909101</c:v>
                </c:pt>
                <c:pt idx="23037">
                  <c:v>31.712186467132899</c:v>
                </c:pt>
                <c:pt idx="23038">
                  <c:v>31.713563043356601</c:v>
                </c:pt>
                <c:pt idx="23039">
                  <c:v>31.714939619580399</c:v>
                </c:pt>
                <c:pt idx="23040">
                  <c:v>31.7163161958042</c:v>
                </c:pt>
                <c:pt idx="23041">
                  <c:v>31.717692772027998</c:v>
                </c:pt>
                <c:pt idx="23042">
                  <c:v>31.719069348251701</c:v>
                </c:pt>
                <c:pt idx="23043">
                  <c:v>31.720445924475499</c:v>
                </c:pt>
                <c:pt idx="23044">
                  <c:v>31.7218225006993</c:v>
                </c:pt>
                <c:pt idx="23045">
                  <c:v>31.723199076923098</c:v>
                </c:pt>
                <c:pt idx="23046">
                  <c:v>31.7245756531469</c:v>
                </c:pt>
                <c:pt idx="23047">
                  <c:v>31.725952229370598</c:v>
                </c:pt>
                <c:pt idx="23048">
                  <c:v>31.7273288055944</c:v>
                </c:pt>
                <c:pt idx="23049">
                  <c:v>31.728705381818202</c:v>
                </c:pt>
                <c:pt idx="23050">
                  <c:v>31.730081958042</c:v>
                </c:pt>
                <c:pt idx="23051">
                  <c:v>31.731458534265698</c:v>
                </c:pt>
                <c:pt idx="23052">
                  <c:v>31.7328351104895</c:v>
                </c:pt>
                <c:pt idx="23053">
                  <c:v>31.734211686713302</c:v>
                </c:pt>
                <c:pt idx="23054">
                  <c:v>31.7355882629371</c:v>
                </c:pt>
                <c:pt idx="23055">
                  <c:v>31.736964839160802</c:v>
                </c:pt>
                <c:pt idx="23056">
                  <c:v>31.7383414153846</c:v>
                </c:pt>
                <c:pt idx="23057">
                  <c:v>31.739717991608401</c:v>
                </c:pt>
                <c:pt idx="23058">
                  <c:v>31.741094567832199</c:v>
                </c:pt>
                <c:pt idx="23059">
                  <c:v>31.742471144055902</c:v>
                </c:pt>
                <c:pt idx="23060">
                  <c:v>31.7438477202797</c:v>
                </c:pt>
                <c:pt idx="23061">
                  <c:v>31.745224296503501</c:v>
                </c:pt>
                <c:pt idx="23062">
                  <c:v>31.746600872727299</c:v>
                </c:pt>
                <c:pt idx="23063">
                  <c:v>31.747977448951101</c:v>
                </c:pt>
                <c:pt idx="23064">
                  <c:v>31.749354025174799</c:v>
                </c:pt>
                <c:pt idx="23065">
                  <c:v>31.750730601398601</c:v>
                </c:pt>
                <c:pt idx="23066">
                  <c:v>31.752107177622399</c:v>
                </c:pt>
                <c:pt idx="23067">
                  <c:v>31.753483753846201</c:v>
                </c:pt>
                <c:pt idx="23068">
                  <c:v>31.754860330069899</c:v>
                </c:pt>
                <c:pt idx="23069">
                  <c:v>31.756236906293701</c:v>
                </c:pt>
                <c:pt idx="23070">
                  <c:v>31.757613482517499</c:v>
                </c:pt>
                <c:pt idx="23071">
                  <c:v>31.758990058741301</c:v>
                </c:pt>
                <c:pt idx="23072">
                  <c:v>31.760366634964999</c:v>
                </c:pt>
                <c:pt idx="23073">
                  <c:v>31.761743211188801</c:v>
                </c:pt>
                <c:pt idx="23074">
                  <c:v>31.763119787412599</c:v>
                </c:pt>
                <c:pt idx="23075">
                  <c:v>31.7644963636364</c:v>
                </c:pt>
                <c:pt idx="23076">
                  <c:v>31.765872939860198</c:v>
                </c:pt>
                <c:pt idx="23077">
                  <c:v>31.767249516083901</c:v>
                </c:pt>
                <c:pt idx="23078">
                  <c:v>31.768626092307699</c:v>
                </c:pt>
                <c:pt idx="23079">
                  <c:v>31.7700026685315</c:v>
                </c:pt>
                <c:pt idx="23080">
                  <c:v>31.771379244755199</c:v>
                </c:pt>
                <c:pt idx="23081">
                  <c:v>31.772755820979</c:v>
                </c:pt>
                <c:pt idx="23082">
                  <c:v>31.774132397202798</c:v>
                </c:pt>
                <c:pt idx="23083">
                  <c:v>31.7755089734266</c:v>
                </c:pt>
                <c:pt idx="23084">
                  <c:v>31.776885549650402</c:v>
                </c:pt>
                <c:pt idx="23085">
                  <c:v>31.7782621258741</c:v>
                </c:pt>
                <c:pt idx="23086">
                  <c:v>31.779638702097898</c:v>
                </c:pt>
                <c:pt idx="23087">
                  <c:v>31.7810152783217</c:v>
                </c:pt>
                <c:pt idx="23088">
                  <c:v>31.782391854545502</c:v>
                </c:pt>
                <c:pt idx="23089">
                  <c:v>31.7837684307692</c:v>
                </c:pt>
                <c:pt idx="23090">
                  <c:v>31.785145006993002</c:v>
                </c:pt>
                <c:pt idx="23091">
                  <c:v>31.7865215832168</c:v>
                </c:pt>
                <c:pt idx="23092">
                  <c:v>31.787898159440601</c:v>
                </c:pt>
                <c:pt idx="23093">
                  <c:v>31.7892747356643</c:v>
                </c:pt>
                <c:pt idx="23094">
                  <c:v>31.790651311888102</c:v>
                </c:pt>
                <c:pt idx="23095">
                  <c:v>31.7920278881119</c:v>
                </c:pt>
                <c:pt idx="23096">
                  <c:v>31.793404464335701</c:v>
                </c:pt>
                <c:pt idx="23097">
                  <c:v>31.7947810405594</c:v>
                </c:pt>
                <c:pt idx="23098">
                  <c:v>31.796157616783201</c:v>
                </c:pt>
                <c:pt idx="23099">
                  <c:v>31.797534193006999</c:v>
                </c:pt>
                <c:pt idx="23100">
                  <c:v>31.798910769230801</c:v>
                </c:pt>
                <c:pt idx="23101">
                  <c:v>31.800287345454599</c:v>
                </c:pt>
                <c:pt idx="23102">
                  <c:v>31.801663921678301</c:v>
                </c:pt>
                <c:pt idx="23103">
                  <c:v>31.803040497902099</c:v>
                </c:pt>
                <c:pt idx="23104">
                  <c:v>31.804417074125901</c:v>
                </c:pt>
                <c:pt idx="23105">
                  <c:v>31.805793650349699</c:v>
                </c:pt>
                <c:pt idx="23106">
                  <c:v>31.807170226573401</c:v>
                </c:pt>
                <c:pt idx="23107">
                  <c:v>31.808546802797199</c:v>
                </c:pt>
                <c:pt idx="23108">
                  <c:v>31.809923379021001</c:v>
                </c:pt>
                <c:pt idx="23109">
                  <c:v>31.811299955244799</c:v>
                </c:pt>
                <c:pt idx="23110">
                  <c:v>31.812676531468501</c:v>
                </c:pt>
                <c:pt idx="23111">
                  <c:v>31.814053107692299</c:v>
                </c:pt>
                <c:pt idx="23112">
                  <c:v>31.815429683916101</c:v>
                </c:pt>
                <c:pt idx="23113">
                  <c:v>31.816806260139899</c:v>
                </c:pt>
                <c:pt idx="23114">
                  <c:v>31.818182836363601</c:v>
                </c:pt>
                <c:pt idx="23115">
                  <c:v>31.819559412587399</c:v>
                </c:pt>
                <c:pt idx="23116">
                  <c:v>31.8209359888112</c:v>
                </c:pt>
                <c:pt idx="23117">
                  <c:v>31.822312565034998</c:v>
                </c:pt>
                <c:pt idx="23118">
                  <c:v>31.823689141258701</c:v>
                </c:pt>
                <c:pt idx="23119">
                  <c:v>31.825065717482499</c:v>
                </c:pt>
                <c:pt idx="23120">
                  <c:v>31.8264422937063</c:v>
                </c:pt>
                <c:pt idx="23121">
                  <c:v>31.827818869930098</c:v>
                </c:pt>
                <c:pt idx="23122">
                  <c:v>31.8291954461539</c:v>
                </c:pt>
                <c:pt idx="23123">
                  <c:v>31.830572022377599</c:v>
                </c:pt>
                <c:pt idx="23124">
                  <c:v>31.8319485986014</c:v>
                </c:pt>
                <c:pt idx="23125">
                  <c:v>31.833325174825202</c:v>
                </c:pt>
                <c:pt idx="23126">
                  <c:v>31.834701751049</c:v>
                </c:pt>
                <c:pt idx="23127">
                  <c:v>31.836078327272698</c:v>
                </c:pt>
                <c:pt idx="23128">
                  <c:v>31.8374549034965</c:v>
                </c:pt>
                <c:pt idx="23129">
                  <c:v>31.838831479720302</c:v>
                </c:pt>
                <c:pt idx="23130">
                  <c:v>31.8402080559441</c:v>
                </c:pt>
                <c:pt idx="23131">
                  <c:v>31.841584632167802</c:v>
                </c:pt>
                <c:pt idx="23132">
                  <c:v>31.8429612083916</c:v>
                </c:pt>
                <c:pt idx="23133">
                  <c:v>31.844337784615401</c:v>
                </c:pt>
                <c:pt idx="23134">
                  <c:v>31.845714360839199</c:v>
                </c:pt>
                <c:pt idx="23135">
                  <c:v>31.847090937062902</c:v>
                </c:pt>
                <c:pt idx="23136">
                  <c:v>31.8484675132867</c:v>
                </c:pt>
                <c:pt idx="23137">
                  <c:v>31.849844089510501</c:v>
                </c:pt>
                <c:pt idx="23138">
                  <c:v>31.851220665734299</c:v>
                </c:pt>
                <c:pt idx="23139">
                  <c:v>31.852597241958001</c:v>
                </c:pt>
                <c:pt idx="23140">
                  <c:v>31.8539738181818</c:v>
                </c:pt>
                <c:pt idx="23141">
                  <c:v>31.855350394405601</c:v>
                </c:pt>
                <c:pt idx="23142">
                  <c:v>31.856726970629399</c:v>
                </c:pt>
                <c:pt idx="23143">
                  <c:v>31.858103546853101</c:v>
                </c:pt>
                <c:pt idx="23144">
                  <c:v>31.859480123076899</c:v>
                </c:pt>
                <c:pt idx="23145">
                  <c:v>31.860856699300701</c:v>
                </c:pt>
                <c:pt idx="23146">
                  <c:v>31.862233275524499</c:v>
                </c:pt>
                <c:pt idx="23147">
                  <c:v>31.863609851748301</c:v>
                </c:pt>
                <c:pt idx="23148">
                  <c:v>31.864986427971999</c:v>
                </c:pt>
                <c:pt idx="23149">
                  <c:v>31.866363004195801</c:v>
                </c:pt>
                <c:pt idx="23150">
                  <c:v>31.867739580419599</c:v>
                </c:pt>
                <c:pt idx="23151">
                  <c:v>31.8691161566434</c:v>
                </c:pt>
                <c:pt idx="23152">
                  <c:v>31.870492732867099</c:v>
                </c:pt>
                <c:pt idx="23153">
                  <c:v>31.871869309090901</c:v>
                </c:pt>
                <c:pt idx="23154">
                  <c:v>31.873245885314699</c:v>
                </c:pt>
                <c:pt idx="23155">
                  <c:v>31.8746224615385</c:v>
                </c:pt>
                <c:pt idx="23156">
                  <c:v>31.875999037762199</c:v>
                </c:pt>
                <c:pt idx="23157">
                  <c:v>31.877375613986001</c:v>
                </c:pt>
                <c:pt idx="23158">
                  <c:v>31.878752190209799</c:v>
                </c:pt>
                <c:pt idx="23159">
                  <c:v>31.8801287664336</c:v>
                </c:pt>
                <c:pt idx="23160">
                  <c:v>31.881505342657299</c:v>
                </c:pt>
                <c:pt idx="23161">
                  <c:v>31.8828819188811</c:v>
                </c:pt>
                <c:pt idx="23162">
                  <c:v>31.884258495104898</c:v>
                </c:pt>
                <c:pt idx="23163">
                  <c:v>31.8856350713287</c:v>
                </c:pt>
                <c:pt idx="23164">
                  <c:v>31.887011647552502</c:v>
                </c:pt>
                <c:pt idx="23165">
                  <c:v>31.8883882237762</c:v>
                </c:pt>
                <c:pt idx="23166">
                  <c:v>31.889764799999998</c:v>
                </c:pt>
                <c:pt idx="23167">
                  <c:v>31.8911413762238</c:v>
                </c:pt>
                <c:pt idx="23168">
                  <c:v>31.892517952447601</c:v>
                </c:pt>
                <c:pt idx="23169">
                  <c:v>31.8938945286713</c:v>
                </c:pt>
                <c:pt idx="23170">
                  <c:v>31.895271104895102</c:v>
                </c:pt>
                <c:pt idx="23171">
                  <c:v>31.8966476811189</c:v>
                </c:pt>
                <c:pt idx="23172">
                  <c:v>31.898024257342701</c:v>
                </c:pt>
                <c:pt idx="23173">
                  <c:v>31.8994008335664</c:v>
                </c:pt>
                <c:pt idx="23174">
                  <c:v>31.900777409790201</c:v>
                </c:pt>
                <c:pt idx="23175">
                  <c:v>31.902153986014</c:v>
                </c:pt>
                <c:pt idx="23176">
                  <c:v>31.903530562237801</c:v>
                </c:pt>
                <c:pt idx="23177">
                  <c:v>31.9049071384615</c:v>
                </c:pt>
                <c:pt idx="23178">
                  <c:v>31.906283714685301</c:v>
                </c:pt>
                <c:pt idx="23179">
                  <c:v>31.907660290909099</c:v>
                </c:pt>
                <c:pt idx="23180">
                  <c:v>31.909036867132901</c:v>
                </c:pt>
                <c:pt idx="23181">
                  <c:v>31.9104134433566</c:v>
                </c:pt>
                <c:pt idx="23182">
                  <c:v>31.911790019580401</c:v>
                </c:pt>
                <c:pt idx="23183">
                  <c:v>31.913166595804199</c:v>
                </c:pt>
                <c:pt idx="23184">
                  <c:v>31.914543172028001</c:v>
                </c:pt>
                <c:pt idx="23185">
                  <c:v>31.915919748251799</c:v>
                </c:pt>
                <c:pt idx="23186">
                  <c:v>31.917296324475501</c:v>
                </c:pt>
                <c:pt idx="23187">
                  <c:v>31.918672900699299</c:v>
                </c:pt>
                <c:pt idx="23188">
                  <c:v>31.920049476923101</c:v>
                </c:pt>
                <c:pt idx="23189">
                  <c:v>31.921426053146899</c:v>
                </c:pt>
                <c:pt idx="23190">
                  <c:v>31.922802629370601</c:v>
                </c:pt>
                <c:pt idx="23191">
                  <c:v>31.924179205594399</c:v>
                </c:pt>
                <c:pt idx="23192">
                  <c:v>31.925555781818201</c:v>
                </c:pt>
                <c:pt idx="23193">
                  <c:v>31.926932358041999</c:v>
                </c:pt>
                <c:pt idx="23194">
                  <c:v>31.928308934265701</c:v>
                </c:pt>
                <c:pt idx="23195">
                  <c:v>31.929685510489499</c:v>
                </c:pt>
                <c:pt idx="23196">
                  <c:v>31.9310620867133</c:v>
                </c:pt>
                <c:pt idx="23197">
                  <c:v>31.932438662937098</c:v>
                </c:pt>
                <c:pt idx="23198">
                  <c:v>31.933815239160801</c:v>
                </c:pt>
                <c:pt idx="23199">
                  <c:v>31.935191815384599</c:v>
                </c:pt>
                <c:pt idx="23200">
                  <c:v>31.9365683916084</c:v>
                </c:pt>
                <c:pt idx="23201">
                  <c:v>31.937944967832198</c:v>
                </c:pt>
                <c:pt idx="23202">
                  <c:v>31.939321544056</c:v>
                </c:pt>
                <c:pt idx="23203">
                  <c:v>31.940698120279698</c:v>
                </c:pt>
                <c:pt idx="23204">
                  <c:v>31.9420746965035</c:v>
                </c:pt>
                <c:pt idx="23205">
                  <c:v>31.943451272727302</c:v>
                </c:pt>
                <c:pt idx="23206">
                  <c:v>31.9448278489511</c:v>
                </c:pt>
                <c:pt idx="23207">
                  <c:v>31.946204425174798</c:v>
                </c:pt>
                <c:pt idx="23208">
                  <c:v>31.9475810013986</c:v>
                </c:pt>
                <c:pt idx="23209">
                  <c:v>31.948957577622402</c:v>
                </c:pt>
                <c:pt idx="23210">
                  <c:v>31.9503341538462</c:v>
                </c:pt>
                <c:pt idx="23211">
                  <c:v>31.951710730069902</c:v>
                </c:pt>
                <c:pt idx="23212">
                  <c:v>31.9530873062937</c:v>
                </c:pt>
                <c:pt idx="23213">
                  <c:v>31.954463882517501</c:v>
                </c:pt>
                <c:pt idx="23214">
                  <c:v>31.955840458741299</c:v>
                </c:pt>
                <c:pt idx="23215">
                  <c:v>31.957217034965002</c:v>
                </c:pt>
                <c:pt idx="23216">
                  <c:v>31.9585936111888</c:v>
                </c:pt>
                <c:pt idx="23217">
                  <c:v>31.959970187412601</c:v>
                </c:pt>
                <c:pt idx="23218">
                  <c:v>31.961346763636399</c:v>
                </c:pt>
                <c:pt idx="23219">
                  <c:v>31.962723339860101</c:v>
                </c:pt>
                <c:pt idx="23220">
                  <c:v>31.964099916083899</c:v>
                </c:pt>
                <c:pt idx="23221">
                  <c:v>31.965476492307701</c:v>
                </c:pt>
                <c:pt idx="23222">
                  <c:v>31.966853068531499</c:v>
                </c:pt>
                <c:pt idx="23223">
                  <c:v>31.968229644755201</c:v>
                </c:pt>
                <c:pt idx="23224">
                  <c:v>31.969606220978999</c:v>
                </c:pt>
                <c:pt idx="23225">
                  <c:v>31.970982797202801</c:v>
                </c:pt>
                <c:pt idx="23226">
                  <c:v>31.972359373426599</c:v>
                </c:pt>
                <c:pt idx="23227">
                  <c:v>31.973735949650401</c:v>
                </c:pt>
                <c:pt idx="23228">
                  <c:v>31.975112525874099</c:v>
                </c:pt>
                <c:pt idx="23229">
                  <c:v>31.976489102097901</c:v>
                </c:pt>
                <c:pt idx="23230">
                  <c:v>31.977865678321699</c:v>
                </c:pt>
                <c:pt idx="23231">
                  <c:v>31.9792422545455</c:v>
                </c:pt>
                <c:pt idx="23232">
                  <c:v>31.980618830769199</c:v>
                </c:pt>
                <c:pt idx="23233">
                  <c:v>31.981995406993001</c:v>
                </c:pt>
                <c:pt idx="23234">
                  <c:v>31.983371983216799</c:v>
                </c:pt>
                <c:pt idx="23235">
                  <c:v>31.9847485594406</c:v>
                </c:pt>
                <c:pt idx="23236">
                  <c:v>31.986125135664299</c:v>
                </c:pt>
                <c:pt idx="23237">
                  <c:v>31.9875017118881</c:v>
                </c:pt>
                <c:pt idx="23238">
                  <c:v>31.988878288111898</c:v>
                </c:pt>
                <c:pt idx="23239">
                  <c:v>31.9902548643357</c:v>
                </c:pt>
                <c:pt idx="23240">
                  <c:v>31.991631440559502</c:v>
                </c:pt>
                <c:pt idx="23241">
                  <c:v>31.9930080167832</c:v>
                </c:pt>
                <c:pt idx="23242">
                  <c:v>31.994384593006998</c:v>
                </c:pt>
                <c:pt idx="23243">
                  <c:v>31.9957611692308</c:v>
                </c:pt>
                <c:pt idx="23244">
                  <c:v>31.997137745454499</c:v>
                </c:pt>
                <c:pt idx="23245">
                  <c:v>31.9985143216783</c:v>
                </c:pt>
                <c:pt idx="23246">
                  <c:v>31.999890897902102</c:v>
                </c:pt>
                <c:pt idx="23247">
                  <c:v>32.001267474125903</c:v>
                </c:pt>
                <c:pt idx="23248">
                  <c:v>32.002644050349701</c:v>
                </c:pt>
                <c:pt idx="23249">
                  <c:v>32.0040206265734</c:v>
                </c:pt>
                <c:pt idx="23250">
                  <c:v>32.005397202797198</c:v>
                </c:pt>
                <c:pt idx="23251">
                  <c:v>32.006773779021003</c:v>
                </c:pt>
                <c:pt idx="23252">
                  <c:v>32.008150355244801</c:v>
                </c:pt>
                <c:pt idx="23253">
                  <c:v>32.0095269314685</c:v>
                </c:pt>
                <c:pt idx="23254">
                  <c:v>32.010903507692298</c:v>
                </c:pt>
                <c:pt idx="23255">
                  <c:v>32.012280083916103</c:v>
                </c:pt>
                <c:pt idx="23256">
                  <c:v>32.013656660139901</c:v>
                </c:pt>
                <c:pt idx="23257">
                  <c:v>32.0150332363636</c:v>
                </c:pt>
                <c:pt idx="23258">
                  <c:v>32.016409812587398</c:v>
                </c:pt>
                <c:pt idx="23259">
                  <c:v>32.017786388811203</c:v>
                </c:pt>
                <c:pt idx="23260">
                  <c:v>32.019162965035001</c:v>
                </c:pt>
                <c:pt idx="23261">
                  <c:v>32.0205395412587</c:v>
                </c:pt>
                <c:pt idx="23262">
                  <c:v>32.021916117482498</c:v>
                </c:pt>
                <c:pt idx="23263">
                  <c:v>32.023292693706303</c:v>
                </c:pt>
                <c:pt idx="23264">
                  <c:v>32.024669269930101</c:v>
                </c:pt>
                <c:pt idx="23265">
                  <c:v>32.026045846153899</c:v>
                </c:pt>
                <c:pt idx="23266">
                  <c:v>32.027422422377597</c:v>
                </c:pt>
                <c:pt idx="23267">
                  <c:v>32.028798998601403</c:v>
                </c:pt>
                <c:pt idx="23268">
                  <c:v>32.030175574825201</c:v>
                </c:pt>
                <c:pt idx="23269">
                  <c:v>32.031552151048999</c:v>
                </c:pt>
                <c:pt idx="23270">
                  <c:v>32.032928727272697</c:v>
                </c:pt>
                <c:pt idx="23271">
                  <c:v>32.034305303496502</c:v>
                </c:pt>
                <c:pt idx="23272">
                  <c:v>32.0356818797203</c:v>
                </c:pt>
                <c:pt idx="23273">
                  <c:v>32.037058455944099</c:v>
                </c:pt>
                <c:pt idx="23274">
                  <c:v>32.038435032167797</c:v>
                </c:pt>
                <c:pt idx="23275">
                  <c:v>32.039811608391602</c:v>
                </c:pt>
                <c:pt idx="23276">
                  <c:v>32.0411881846154</c:v>
                </c:pt>
                <c:pt idx="23277">
                  <c:v>32.042564760839198</c:v>
                </c:pt>
                <c:pt idx="23278">
                  <c:v>32.043941337063004</c:v>
                </c:pt>
                <c:pt idx="23279">
                  <c:v>32.045317913286702</c:v>
                </c:pt>
                <c:pt idx="23280">
                  <c:v>32.0466944895105</c:v>
                </c:pt>
                <c:pt idx="23281">
                  <c:v>32.048071065734298</c:v>
                </c:pt>
                <c:pt idx="23282">
                  <c:v>32.049447641957997</c:v>
                </c:pt>
                <c:pt idx="23283">
                  <c:v>32.050824218181802</c:v>
                </c:pt>
                <c:pt idx="23284">
                  <c:v>32.0522007944056</c:v>
                </c:pt>
                <c:pt idx="23285">
                  <c:v>32.053577370629398</c:v>
                </c:pt>
                <c:pt idx="23286">
                  <c:v>32.054953946853203</c:v>
                </c:pt>
                <c:pt idx="23287">
                  <c:v>32.056330523076902</c:v>
                </c:pt>
                <c:pt idx="23288">
                  <c:v>32.0577070993007</c:v>
                </c:pt>
                <c:pt idx="23289">
                  <c:v>32.059083675524498</c:v>
                </c:pt>
                <c:pt idx="23290">
                  <c:v>32.060460251748303</c:v>
                </c:pt>
                <c:pt idx="23291">
                  <c:v>32.061836827972002</c:v>
                </c:pt>
                <c:pt idx="23292">
                  <c:v>32.0632134041958</c:v>
                </c:pt>
                <c:pt idx="23293">
                  <c:v>32.064589980419598</c:v>
                </c:pt>
                <c:pt idx="23294">
                  <c:v>32.065966556643403</c:v>
                </c:pt>
                <c:pt idx="23295">
                  <c:v>32.067343132867101</c:v>
                </c:pt>
                <c:pt idx="23296">
                  <c:v>32.0687197090909</c:v>
                </c:pt>
                <c:pt idx="23297">
                  <c:v>32.070096285314698</c:v>
                </c:pt>
                <c:pt idx="23298">
                  <c:v>32.071472861538503</c:v>
                </c:pt>
                <c:pt idx="23299">
                  <c:v>32.072849437762201</c:v>
                </c:pt>
                <c:pt idx="23300">
                  <c:v>32.074226013985999</c:v>
                </c:pt>
                <c:pt idx="23301">
                  <c:v>32.075602590209797</c:v>
                </c:pt>
                <c:pt idx="23302">
                  <c:v>32.076979166433603</c:v>
                </c:pt>
                <c:pt idx="23303">
                  <c:v>32.078355742657301</c:v>
                </c:pt>
                <c:pt idx="23304">
                  <c:v>32.079732318881099</c:v>
                </c:pt>
                <c:pt idx="23305">
                  <c:v>32.081108895104897</c:v>
                </c:pt>
                <c:pt idx="23306">
                  <c:v>32.082485471328702</c:v>
                </c:pt>
                <c:pt idx="23307">
                  <c:v>32.0838620475525</c:v>
                </c:pt>
                <c:pt idx="23308">
                  <c:v>32.085238623776199</c:v>
                </c:pt>
                <c:pt idx="23309">
                  <c:v>32.086615199999997</c:v>
                </c:pt>
                <c:pt idx="23310">
                  <c:v>32.087991776223802</c:v>
                </c:pt>
                <c:pt idx="23311">
                  <c:v>32.0893683524476</c:v>
                </c:pt>
                <c:pt idx="23312">
                  <c:v>32.090744928671299</c:v>
                </c:pt>
                <c:pt idx="23313">
                  <c:v>32.092121504895097</c:v>
                </c:pt>
                <c:pt idx="23314">
                  <c:v>32.093498081118902</c:v>
                </c:pt>
                <c:pt idx="23315">
                  <c:v>32.0948746573427</c:v>
                </c:pt>
                <c:pt idx="23316">
                  <c:v>32.096251233566399</c:v>
                </c:pt>
                <c:pt idx="23317">
                  <c:v>32.097627809790197</c:v>
                </c:pt>
                <c:pt idx="23318">
                  <c:v>32.099004386014002</c:v>
                </c:pt>
                <c:pt idx="23319">
                  <c:v>32.1003809622378</c:v>
                </c:pt>
                <c:pt idx="23320">
                  <c:v>32.101757538461499</c:v>
                </c:pt>
                <c:pt idx="23321">
                  <c:v>32.103134114685297</c:v>
                </c:pt>
                <c:pt idx="23322">
                  <c:v>32.104510690909102</c:v>
                </c:pt>
                <c:pt idx="23323">
                  <c:v>32.1058872671329</c:v>
                </c:pt>
                <c:pt idx="23324">
                  <c:v>32.107263843356698</c:v>
                </c:pt>
                <c:pt idx="23325">
                  <c:v>32.108640419580396</c:v>
                </c:pt>
                <c:pt idx="23326">
                  <c:v>32.110016995804202</c:v>
                </c:pt>
                <c:pt idx="23327">
                  <c:v>32.111393572028</c:v>
                </c:pt>
                <c:pt idx="23328">
                  <c:v>32.112770148251798</c:v>
                </c:pt>
                <c:pt idx="23329">
                  <c:v>32.114146724475503</c:v>
                </c:pt>
                <c:pt idx="23330">
                  <c:v>32.115523300699302</c:v>
                </c:pt>
                <c:pt idx="23331">
                  <c:v>32.1168998769231</c:v>
                </c:pt>
                <c:pt idx="23332">
                  <c:v>32.118276453146898</c:v>
                </c:pt>
                <c:pt idx="23333">
                  <c:v>32.119653029370603</c:v>
                </c:pt>
                <c:pt idx="23334">
                  <c:v>32.121029605594401</c:v>
                </c:pt>
                <c:pt idx="23335">
                  <c:v>32.122406181818199</c:v>
                </c:pt>
                <c:pt idx="23336">
                  <c:v>32.123782758041997</c:v>
                </c:pt>
                <c:pt idx="23337">
                  <c:v>32.125159334265703</c:v>
                </c:pt>
                <c:pt idx="23338">
                  <c:v>32.126535910489501</c:v>
                </c:pt>
                <c:pt idx="23339">
                  <c:v>32.127912486713299</c:v>
                </c:pt>
                <c:pt idx="23340">
                  <c:v>32.129289062937097</c:v>
                </c:pt>
                <c:pt idx="23341">
                  <c:v>32.130665639160803</c:v>
                </c:pt>
                <c:pt idx="23342">
                  <c:v>32.132042215384601</c:v>
                </c:pt>
                <c:pt idx="23343">
                  <c:v>32.133418791608399</c:v>
                </c:pt>
                <c:pt idx="23344">
                  <c:v>32.134795367832197</c:v>
                </c:pt>
                <c:pt idx="23345">
                  <c:v>32.136171944055903</c:v>
                </c:pt>
                <c:pt idx="23346">
                  <c:v>32.137548520279701</c:v>
                </c:pt>
                <c:pt idx="23347">
                  <c:v>32.138925096503499</c:v>
                </c:pt>
                <c:pt idx="23348">
                  <c:v>32.140301672727297</c:v>
                </c:pt>
                <c:pt idx="23349">
                  <c:v>32.141678248951102</c:v>
                </c:pt>
                <c:pt idx="23350">
                  <c:v>32.143054825174801</c:v>
                </c:pt>
                <c:pt idx="23351">
                  <c:v>32.144431401398599</c:v>
                </c:pt>
                <c:pt idx="23352">
                  <c:v>32.145807977622397</c:v>
                </c:pt>
                <c:pt idx="23353">
                  <c:v>32.147184553846202</c:v>
                </c:pt>
                <c:pt idx="23354">
                  <c:v>32.148561130069901</c:v>
                </c:pt>
                <c:pt idx="23355">
                  <c:v>32.149937706293699</c:v>
                </c:pt>
                <c:pt idx="23356">
                  <c:v>32.151314282517497</c:v>
                </c:pt>
                <c:pt idx="23357">
                  <c:v>32.152690858741302</c:v>
                </c:pt>
                <c:pt idx="23358">
                  <c:v>32.154067434965</c:v>
                </c:pt>
                <c:pt idx="23359">
                  <c:v>32.155444011188798</c:v>
                </c:pt>
                <c:pt idx="23360">
                  <c:v>32.156820587412597</c:v>
                </c:pt>
                <c:pt idx="23361">
                  <c:v>32.158197163636402</c:v>
                </c:pt>
                <c:pt idx="23362">
                  <c:v>32.1595737398601</c:v>
                </c:pt>
                <c:pt idx="23363">
                  <c:v>32.160950316083898</c:v>
                </c:pt>
                <c:pt idx="23364">
                  <c:v>32.162326892307703</c:v>
                </c:pt>
                <c:pt idx="23365">
                  <c:v>32.163703468531502</c:v>
                </c:pt>
                <c:pt idx="23366">
                  <c:v>32.1650800447553</c:v>
                </c:pt>
                <c:pt idx="23367">
                  <c:v>32.166456620978998</c:v>
                </c:pt>
                <c:pt idx="23368">
                  <c:v>32.167833197202803</c:v>
                </c:pt>
                <c:pt idx="23369">
                  <c:v>32.169209773426601</c:v>
                </c:pt>
                <c:pt idx="23370">
                  <c:v>32.170586349650399</c:v>
                </c:pt>
                <c:pt idx="23371">
                  <c:v>32.171962925874098</c:v>
                </c:pt>
                <c:pt idx="23372">
                  <c:v>32.173339502097903</c:v>
                </c:pt>
                <c:pt idx="23373">
                  <c:v>32.174716078321701</c:v>
                </c:pt>
                <c:pt idx="23374">
                  <c:v>32.176092654545499</c:v>
                </c:pt>
                <c:pt idx="23375">
                  <c:v>32.177469230769198</c:v>
                </c:pt>
                <c:pt idx="23376">
                  <c:v>32.178845806993003</c:v>
                </c:pt>
                <c:pt idx="23377">
                  <c:v>32.180222383216801</c:v>
                </c:pt>
                <c:pt idx="23378">
                  <c:v>32.181598959440599</c:v>
                </c:pt>
                <c:pt idx="23379">
                  <c:v>32.182975535664298</c:v>
                </c:pt>
                <c:pt idx="23380">
                  <c:v>32.184352111888103</c:v>
                </c:pt>
                <c:pt idx="23381">
                  <c:v>32.185728688111901</c:v>
                </c:pt>
                <c:pt idx="23382">
                  <c:v>32.187105264335699</c:v>
                </c:pt>
                <c:pt idx="23383">
                  <c:v>32.188481840559497</c:v>
                </c:pt>
                <c:pt idx="23384">
                  <c:v>32.189858416783203</c:v>
                </c:pt>
                <c:pt idx="23385">
                  <c:v>32.191234993007001</c:v>
                </c:pt>
                <c:pt idx="23386">
                  <c:v>32.192611569230799</c:v>
                </c:pt>
                <c:pt idx="23387">
                  <c:v>32.193988145454597</c:v>
                </c:pt>
                <c:pt idx="23388">
                  <c:v>32.195364721678303</c:v>
                </c:pt>
                <c:pt idx="23389">
                  <c:v>32.196741297902101</c:v>
                </c:pt>
                <c:pt idx="23390">
                  <c:v>32.198117874125899</c:v>
                </c:pt>
                <c:pt idx="23391">
                  <c:v>32.199494450349697</c:v>
                </c:pt>
                <c:pt idx="23392">
                  <c:v>32.200871026573402</c:v>
                </c:pt>
                <c:pt idx="23393">
                  <c:v>32.2022476027972</c:v>
                </c:pt>
                <c:pt idx="23394">
                  <c:v>32.203624179020998</c:v>
                </c:pt>
                <c:pt idx="23395">
                  <c:v>32.205000755244797</c:v>
                </c:pt>
                <c:pt idx="23396">
                  <c:v>32.206377331468502</c:v>
                </c:pt>
                <c:pt idx="23397">
                  <c:v>32.2077539076923</c:v>
                </c:pt>
                <c:pt idx="23398">
                  <c:v>32.209130483916098</c:v>
                </c:pt>
                <c:pt idx="23399">
                  <c:v>32.210507060139904</c:v>
                </c:pt>
                <c:pt idx="23400">
                  <c:v>32.211883636363602</c:v>
                </c:pt>
                <c:pt idx="23401">
                  <c:v>32.2132602125874</c:v>
                </c:pt>
                <c:pt idx="23402">
                  <c:v>32.214636788811198</c:v>
                </c:pt>
                <c:pt idx="23403">
                  <c:v>32.216013365035003</c:v>
                </c:pt>
                <c:pt idx="23404">
                  <c:v>32.217389941258702</c:v>
                </c:pt>
                <c:pt idx="23405">
                  <c:v>32.2187665174825</c:v>
                </c:pt>
                <c:pt idx="23406">
                  <c:v>32.220143093706298</c:v>
                </c:pt>
                <c:pt idx="23407">
                  <c:v>32.221519669930103</c:v>
                </c:pt>
                <c:pt idx="23408">
                  <c:v>32.222896246153901</c:v>
                </c:pt>
                <c:pt idx="23409">
                  <c:v>32.2242728223776</c:v>
                </c:pt>
                <c:pt idx="23410">
                  <c:v>32.225649398601398</c:v>
                </c:pt>
                <c:pt idx="23411">
                  <c:v>32.227025974825203</c:v>
                </c:pt>
                <c:pt idx="23412">
                  <c:v>32.228402551049001</c:v>
                </c:pt>
                <c:pt idx="23413">
                  <c:v>32.2297791272727</c:v>
                </c:pt>
                <c:pt idx="23414">
                  <c:v>32.231155703496498</c:v>
                </c:pt>
                <c:pt idx="23415">
                  <c:v>32.232532279720303</c:v>
                </c:pt>
                <c:pt idx="23416">
                  <c:v>32.233908855944101</c:v>
                </c:pt>
                <c:pt idx="23417">
                  <c:v>32.2352854321678</c:v>
                </c:pt>
                <c:pt idx="23418">
                  <c:v>32.236662008391598</c:v>
                </c:pt>
                <c:pt idx="23419">
                  <c:v>32.238038584615403</c:v>
                </c:pt>
                <c:pt idx="23420">
                  <c:v>32.239415160839201</c:v>
                </c:pt>
                <c:pt idx="23421">
                  <c:v>32.240791737062899</c:v>
                </c:pt>
                <c:pt idx="23422">
                  <c:v>32.242168313286697</c:v>
                </c:pt>
                <c:pt idx="23423">
                  <c:v>32.243544889510503</c:v>
                </c:pt>
                <c:pt idx="23424">
                  <c:v>32.244921465734301</c:v>
                </c:pt>
                <c:pt idx="23425">
                  <c:v>32.246298041957999</c:v>
                </c:pt>
                <c:pt idx="23426">
                  <c:v>32.247674618181797</c:v>
                </c:pt>
                <c:pt idx="23427">
                  <c:v>32.249051194405602</c:v>
                </c:pt>
                <c:pt idx="23428">
                  <c:v>32.2504277706294</c:v>
                </c:pt>
                <c:pt idx="23429">
                  <c:v>32.251804346853199</c:v>
                </c:pt>
                <c:pt idx="23430">
                  <c:v>32.253180923076897</c:v>
                </c:pt>
                <c:pt idx="23431">
                  <c:v>32.254557499300702</c:v>
                </c:pt>
                <c:pt idx="23432">
                  <c:v>32.2559340755245</c:v>
                </c:pt>
                <c:pt idx="23433">
                  <c:v>32.257310651748298</c:v>
                </c:pt>
                <c:pt idx="23434">
                  <c:v>32.258687227971997</c:v>
                </c:pt>
                <c:pt idx="23435">
                  <c:v>32.260063804195802</c:v>
                </c:pt>
                <c:pt idx="23436">
                  <c:v>32.2614403804196</c:v>
                </c:pt>
                <c:pt idx="23437">
                  <c:v>32.262816956643398</c:v>
                </c:pt>
                <c:pt idx="23438">
                  <c:v>32.264193532867097</c:v>
                </c:pt>
                <c:pt idx="23439">
                  <c:v>32.265570109090902</c:v>
                </c:pt>
                <c:pt idx="23440">
                  <c:v>32.2669466853147</c:v>
                </c:pt>
                <c:pt idx="23441">
                  <c:v>32.268323261538498</c:v>
                </c:pt>
                <c:pt idx="23442">
                  <c:v>32.269699837762197</c:v>
                </c:pt>
                <c:pt idx="23443">
                  <c:v>32.271076413986002</c:v>
                </c:pt>
                <c:pt idx="23444">
                  <c:v>32.2724529902098</c:v>
                </c:pt>
                <c:pt idx="23445">
                  <c:v>32.273829566433598</c:v>
                </c:pt>
                <c:pt idx="23446">
                  <c:v>32.275206142657296</c:v>
                </c:pt>
                <c:pt idx="23447">
                  <c:v>32.276582718881102</c:v>
                </c:pt>
                <c:pt idx="23448">
                  <c:v>32.2779592951049</c:v>
                </c:pt>
                <c:pt idx="23449">
                  <c:v>32.279335871328698</c:v>
                </c:pt>
                <c:pt idx="23450">
                  <c:v>32.280712447552503</c:v>
                </c:pt>
                <c:pt idx="23451">
                  <c:v>32.282089023776201</c:v>
                </c:pt>
                <c:pt idx="23452">
                  <c:v>32.2834656</c:v>
                </c:pt>
                <c:pt idx="23453">
                  <c:v>32.284842176223798</c:v>
                </c:pt>
                <c:pt idx="23454">
                  <c:v>32.286218752447603</c:v>
                </c:pt>
                <c:pt idx="23455">
                  <c:v>32.287595328671301</c:v>
                </c:pt>
                <c:pt idx="23456">
                  <c:v>32.288971904895099</c:v>
                </c:pt>
                <c:pt idx="23457">
                  <c:v>32.290348481118897</c:v>
                </c:pt>
                <c:pt idx="23458">
                  <c:v>32.291725057342703</c:v>
                </c:pt>
                <c:pt idx="23459">
                  <c:v>32.293101633566401</c:v>
                </c:pt>
                <c:pt idx="23460">
                  <c:v>32.294478209790199</c:v>
                </c:pt>
                <c:pt idx="23461">
                  <c:v>32.295854786013997</c:v>
                </c:pt>
                <c:pt idx="23462">
                  <c:v>32.297231362237802</c:v>
                </c:pt>
                <c:pt idx="23463">
                  <c:v>32.298607938461501</c:v>
                </c:pt>
                <c:pt idx="23464">
                  <c:v>32.299984514685299</c:v>
                </c:pt>
                <c:pt idx="23465">
                  <c:v>32.301361090909097</c:v>
                </c:pt>
                <c:pt idx="23466">
                  <c:v>32.302737667132902</c:v>
                </c:pt>
                <c:pt idx="23467">
                  <c:v>32.304114243356601</c:v>
                </c:pt>
                <c:pt idx="23468">
                  <c:v>32.305490819580399</c:v>
                </c:pt>
                <c:pt idx="23469">
                  <c:v>32.306867395804197</c:v>
                </c:pt>
                <c:pt idx="23470">
                  <c:v>32.308243972028002</c:v>
                </c:pt>
                <c:pt idx="23471">
                  <c:v>32.3096205482518</c:v>
                </c:pt>
                <c:pt idx="23472">
                  <c:v>32.310997124475499</c:v>
                </c:pt>
                <c:pt idx="23473">
                  <c:v>32.312373700699297</c:v>
                </c:pt>
                <c:pt idx="23474">
                  <c:v>32.313750276923102</c:v>
                </c:pt>
                <c:pt idx="23475">
                  <c:v>32.3151268531469</c:v>
                </c:pt>
                <c:pt idx="23476">
                  <c:v>32.316503429370599</c:v>
                </c:pt>
                <c:pt idx="23477">
                  <c:v>32.317880005594397</c:v>
                </c:pt>
                <c:pt idx="23478">
                  <c:v>32.319256581818202</c:v>
                </c:pt>
                <c:pt idx="23479">
                  <c:v>32.320633158042</c:v>
                </c:pt>
                <c:pt idx="23480">
                  <c:v>32.322009734265698</c:v>
                </c:pt>
                <c:pt idx="23481">
                  <c:v>32.323386310489497</c:v>
                </c:pt>
                <c:pt idx="23482">
                  <c:v>32.324762886713302</c:v>
                </c:pt>
                <c:pt idx="23483">
                  <c:v>32.3261394629371</c:v>
                </c:pt>
                <c:pt idx="23484">
                  <c:v>32.327516039160898</c:v>
                </c:pt>
                <c:pt idx="23485">
                  <c:v>32.328892615384603</c:v>
                </c:pt>
                <c:pt idx="23486">
                  <c:v>32.330269191608402</c:v>
                </c:pt>
                <c:pt idx="23487">
                  <c:v>32.3316457678322</c:v>
                </c:pt>
                <c:pt idx="23488">
                  <c:v>32.333022344055998</c:v>
                </c:pt>
                <c:pt idx="23489">
                  <c:v>32.334398920279703</c:v>
                </c:pt>
                <c:pt idx="23490">
                  <c:v>32.335775496503501</c:v>
                </c:pt>
                <c:pt idx="23491">
                  <c:v>32.337152072727299</c:v>
                </c:pt>
                <c:pt idx="23492">
                  <c:v>32.338528648951097</c:v>
                </c:pt>
                <c:pt idx="23493">
                  <c:v>32.339905225174803</c:v>
                </c:pt>
                <c:pt idx="23494">
                  <c:v>32.341281801398601</c:v>
                </c:pt>
                <c:pt idx="23495">
                  <c:v>32.342658377622399</c:v>
                </c:pt>
                <c:pt idx="23496">
                  <c:v>32.344034953846197</c:v>
                </c:pt>
                <c:pt idx="23497">
                  <c:v>32.345411530069903</c:v>
                </c:pt>
                <c:pt idx="23498">
                  <c:v>32.346788106293701</c:v>
                </c:pt>
                <c:pt idx="23499">
                  <c:v>32.348164682517499</c:v>
                </c:pt>
                <c:pt idx="23500">
                  <c:v>32.349541258741297</c:v>
                </c:pt>
                <c:pt idx="23501">
                  <c:v>32.350917834965003</c:v>
                </c:pt>
                <c:pt idx="23502">
                  <c:v>32.352294411188801</c:v>
                </c:pt>
                <c:pt idx="23503">
                  <c:v>32.353670987412599</c:v>
                </c:pt>
                <c:pt idx="23504">
                  <c:v>32.355047563636397</c:v>
                </c:pt>
                <c:pt idx="23505">
                  <c:v>32.356424139860103</c:v>
                </c:pt>
                <c:pt idx="23506">
                  <c:v>32.357800716083901</c:v>
                </c:pt>
                <c:pt idx="23507">
                  <c:v>32.359177292307699</c:v>
                </c:pt>
                <c:pt idx="23508">
                  <c:v>32.360553868531497</c:v>
                </c:pt>
                <c:pt idx="23509">
                  <c:v>32.361930444755302</c:v>
                </c:pt>
                <c:pt idx="23510">
                  <c:v>32.363307020979001</c:v>
                </c:pt>
                <c:pt idx="23511">
                  <c:v>32.364683597202799</c:v>
                </c:pt>
                <c:pt idx="23512">
                  <c:v>32.366060173426597</c:v>
                </c:pt>
                <c:pt idx="23513">
                  <c:v>32.367436749650402</c:v>
                </c:pt>
                <c:pt idx="23514">
                  <c:v>32.3688133258741</c:v>
                </c:pt>
                <c:pt idx="23515">
                  <c:v>32.370189902097898</c:v>
                </c:pt>
                <c:pt idx="23516">
                  <c:v>32.371566478321697</c:v>
                </c:pt>
                <c:pt idx="23517">
                  <c:v>32.372943054545502</c:v>
                </c:pt>
                <c:pt idx="23518">
                  <c:v>32.3743196307692</c:v>
                </c:pt>
                <c:pt idx="23519">
                  <c:v>32.375696206992998</c:v>
                </c:pt>
                <c:pt idx="23520">
                  <c:v>32.377072783216803</c:v>
                </c:pt>
                <c:pt idx="23521">
                  <c:v>32.378449359440602</c:v>
                </c:pt>
                <c:pt idx="23522">
                  <c:v>32.3798259356643</c:v>
                </c:pt>
                <c:pt idx="23523">
                  <c:v>32.381202511888098</c:v>
                </c:pt>
                <c:pt idx="23524">
                  <c:v>32.382579088111903</c:v>
                </c:pt>
                <c:pt idx="23525">
                  <c:v>32.383955664335701</c:v>
                </c:pt>
                <c:pt idx="23526">
                  <c:v>32.3853322405594</c:v>
                </c:pt>
                <c:pt idx="23527">
                  <c:v>32.386708816783198</c:v>
                </c:pt>
                <c:pt idx="23528">
                  <c:v>32.388085393007003</c:v>
                </c:pt>
                <c:pt idx="23529">
                  <c:v>32.389461969230801</c:v>
                </c:pt>
                <c:pt idx="23530">
                  <c:v>32.390838545454599</c:v>
                </c:pt>
                <c:pt idx="23531">
                  <c:v>32.392215121678298</c:v>
                </c:pt>
                <c:pt idx="23532">
                  <c:v>32.393591697902103</c:v>
                </c:pt>
                <c:pt idx="23533">
                  <c:v>32.394968274125901</c:v>
                </c:pt>
                <c:pt idx="23534">
                  <c:v>32.396344850349699</c:v>
                </c:pt>
                <c:pt idx="23535">
                  <c:v>32.397721426573398</c:v>
                </c:pt>
                <c:pt idx="23536">
                  <c:v>32.399098002797203</c:v>
                </c:pt>
                <c:pt idx="23537">
                  <c:v>32.400474579021001</c:v>
                </c:pt>
                <c:pt idx="23538">
                  <c:v>32.401851155244799</c:v>
                </c:pt>
                <c:pt idx="23539">
                  <c:v>32.403227731468498</c:v>
                </c:pt>
                <c:pt idx="23540">
                  <c:v>32.404604307692303</c:v>
                </c:pt>
                <c:pt idx="23541">
                  <c:v>32.405980883916101</c:v>
                </c:pt>
                <c:pt idx="23542">
                  <c:v>32.407357460139899</c:v>
                </c:pt>
                <c:pt idx="23543">
                  <c:v>32.408734036363597</c:v>
                </c:pt>
                <c:pt idx="23544">
                  <c:v>32.410110612587403</c:v>
                </c:pt>
                <c:pt idx="23545">
                  <c:v>32.411487188811201</c:v>
                </c:pt>
                <c:pt idx="23546">
                  <c:v>32.412863765034999</c:v>
                </c:pt>
                <c:pt idx="23547">
                  <c:v>32.414240341258697</c:v>
                </c:pt>
                <c:pt idx="23548">
                  <c:v>32.415616917482502</c:v>
                </c:pt>
                <c:pt idx="23549">
                  <c:v>32.4169934937063</c:v>
                </c:pt>
                <c:pt idx="23550">
                  <c:v>32.418370069930099</c:v>
                </c:pt>
                <c:pt idx="23551">
                  <c:v>32.419746646153897</c:v>
                </c:pt>
                <c:pt idx="23552">
                  <c:v>32.421123222377602</c:v>
                </c:pt>
                <c:pt idx="23553">
                  <c:v>32.4224997986014</c:v>
                </c:pt>
                <c:pt idx="23554">
                  <c:v>32.423876374825198</c:v>
                </c:pt>
                <c:pt idx="23555">
                  <c:v>32.425252951049004</c:v>
                </c:pt>
                <c:pt idx="23556">
                  <c:v>32.426629527272702</c:v>
                </c:pt>
                <c:pt idx="23557">
                  <c:v>32.4280061034965</c:v>
                </c:pt>
                <c:pt idx="23558">
                  <c:v>32.429382679720298</c:v>
                </c:pt>
                <c:pt idx="23559">
                  <c:v>32.430759255944103</c:v>
                </c:pt>
                <c:pt idx="23560">
                  <c:v>32.432135832167802</c:v>
                </c:pt>
                <c:pt idx="23561">
                  <c:v>32.4335124083916</c:v>
                </c:pt>
                <c:pt idx="23562">
                  <c:v>32.434888984615398</c:v>
                </c:pt>
                <c:pt idx="23563">
                  <c:v>32.436265560839203</c:v>
                </c:pt>
                <c:pt idx="23564">
                  <c:v>32.437642137062902</c:v>
                </c:pt>
                <c:pt idx="23565">
                  <c:v>32.4390187132867</c:v>
                </c:pt>
                <c:pt idx="23566">
                  <c:v>32.440395289510498</c:v>
                </c:pt>
                <c:pt idx="23567">
                  <c:v>32.441771865734303</c:v>
                </c:pt>
                <c:pt idx="23568">
                  <c:v>32.443148441958002</c:v>
                </c:pt>
                <c:pt idx="23569">
                  <c:v>32.4445250181818</c:v>
                </c:pt>
                <c:pt idx="23570">
                  <c:v>32.445901594405598</c:v>
                </c:pt>
                <c:pt idx="23571">
                  <c:v>32.447278170629403</c:v>
                </c:pt>
                <c:pt idx="23572">
                  <c:v>32.448654746853201</c:v>
                </c:pt>
                <c:pt idx="23573">
                  <c:v>32.4500313230769</c:v>
                </c:pt>
                <c:pt idx="23574">
                  <c:v>32.451407899300698</c:v>
                </c:pt>
                <c:pt idx="23575">
                  <c:v>32.452784475524503</c:v>
                </c:pt>
                <c:pt idx="23576">
                  <c:v>32.454161051748301</c:v>
                </c:pt>
                <c:pt idx="23577">
                  <c:v>32.455537627971999</c:v>
                </c:pt>
                <c:pt idx="23578">
                  <c:v>32.456914204195797</c:v>
                </c:pt>
                <c:pt idx="23579">
                  <c:v>32.458290780419603</c:v>
                </c:pt>
                <c:pt idx="23580">
                  <c:v>32.459667356643401</c:v>
                </c:pt>
                <c:pt idx="23581">
                  <c:v>32.461043932867099</c:v>
                </c:pt>
                <c:pt idx="23582">
                  <c:v>32.462420509090897</c:v>
                </c:pt>
                <c:pt idx="23583">
                  <c:v>32.463797085314702</c:v>
                </c:pt>
                <c:pt idx="23584">
                  <c:v>32.4651736615385</c:v>
                </c:pt>
                <c:pt idx="23585">
                  <c:v>32.466550237762299</c:v>
                </c:pt>
                <c:pt idx="23586">
                  <c:v>32.467926813985997</c:v>
                </c:pt>
                <c:pt idx="23587">
                  <c:v>32.469303390209802</c:v>
                </c:pt>
                <c:pt idx="23588">
                  <c:v>32.4706799664336</c:v>
                </c:pt>
                <c:pt idx="23589">
                  <c:v>32.472056542657299</c:v>
                </c:pt>
                <c:pt idx="23590">
                  <c:v>32.473433118881097</c:v>
                </c:pt>
                <c:pt idx="23591">
                  <c:v>32.474809695104902</c:v>
                </c:pt>
                <c:pt idx="23592">
                  <c:v>32.4761862713287</c:v>
                </c:pt>
                <c:pt idx="23593">
                  <c:v>32.477562847552498</c:v>
                </c:pt>
                <c:pt idx="23594">
                  <c:v>32.478939423776197</c:v>
                </c:pt>
                <c:pt idx="23595">
                  <c:v>32.480316000000002</c:v>
                </c:pt>
                <c:pt idx="23596">
                  <c:v>32.4816925762238</c:v>
                </c:pt>
                <c:pt idx="23597">
                  <c:v>32.483069152447598</c:v>
                </c:pt>
                <c:pt idx="23598">
                  <c:v>32.484445728671297</c:v>
                </c:pt>
                <c:pt idx="23599">
                  <c:v>32.485822304895102</c:v>
                </c:pt>
                <c:pt idx="23600">
                  <c:v>32.4871988811189</c:v>
                </c:pt>
                <c:pt idx="23601">
                  <c:v>32.488575457342698</c:v>
                </c:pt>
                <c:pt idx="23602">
                  <c:v>32.489952033566396</c:v>
                </c:pt>
                <c:pt idx="23603">
                  <c:v>32.491328609790202</c:v>
                </c:pt>
                <c:pt idx="23604">
                  <c:v>32.492705186014</c:v>
                </c:pt>
                <c:pt idx="23605">
                  <c:v>32.494081762237798</c:v>
                </c:pt>
                <c:pt idx="23606">
                  <c:v>32.495458338461503</c:v>
                </c:pt>
                <c:pt idx="23607">
                  <c:v>32.496834914685301</c:v>
                </c:pt>
                <c:pt idx="23608">
                  <c:v>32.4982114909091</c:v>
                </c:pt>
                <c:pt idx="23609">
                  <c:v>32.499588067132898</c:v>
                </c:pt>
                <c:pt idx="23610">
                  <c:v>32.500964643356603</c:v>
                </c:pt>
                <c:pt idx="23611">
                  <c:v>32.502341219580401</c:v>
                </c:pt>
                <c:pt idx="23612">
                  <c:v>32.503717795804199</c:v>
                </c:pt>
                <c:pt idx="23613">
                  <c:v>32.505094372027997</c:v>
                </c:pt>
                <c:pt idx="23614">
                  <c:v>32.506470948251803</c:v>
                </c:pt>
                <c:pt idx="23615">
                  <c:v>32.507847524475501</c:v>
                </c:pt>
                <c:pt idx="23616">
                  <c:v>32.509224100699299</c:v>
                </c:pt>
                <c:pt idx="23617">
                  <c:v>32.510600676923097</c:v>
                </c:pt>
                <c:pt idx="23618">
                  <c:v>32.511977253146902</c:v>
                </c:pt>
                <c:pt idx="23619">
                  <c:v>32.513353829370601</c:v>
                </c:pt>
                <c:pt idx="23620">
                  <c:v>32.514730405594399</c:v>
                </c:pt>
                <c:pt idx="23621">
                  <c:v>32.516106981818197</c:v>
                </c:pt>
                <c:pt idx="23622">
                  <c:v>32.517483558042002</c:v>
                </c:pt>
                <c:pt idx="23623">
                  <c:v>32.518860134265701</c:v>
                </c:pt>
                <c:pt idx="23624">
                  <c:v>32.520236710489499</c:v>
                </c:pt>
                <c:pt idx="23625">
                  <c:v>32.521613286713297</c:v>
                </c:pt>
                <c:pt idx="23626">
                  <c:v>32.522989862937102</c:v>
                </c:pt>
                <c:pt idx="23627">
                  <c:v>32.524366439160801</c:v>
                </c:pt>
                <c:pt idx="23628">
                  <c:v>32.525743015384599</c:v>
                </c:pt>
                <c:pt idx="23629">
                  <c:v>32.527119591608397</c:v>
                </c:pt>
                <c:pt idx="23630">
                  <c:v>32.528496167832202</c:v>
                </c:pt>
                <c:pt idx="23631">
                  <c:v>32.529872744056</c:v>
                </c:pt>
                <c:pt idx="23632">
                  <c:v>32.531249320279699</c:v>
                </c:pt>
                <c:pt idx="23633">
                  <c:v>32.532625896503497</c:v>
                </c:pt>
                <c:pt idx="23634">
                  <c:v>32.534002472727302</c:v>
                </c:pt>
                <c:pt idx="23635">
                  <c:v>32.5353790489511</c:v>
                </c:pt>
                <c:pt idx="23636">
                  <c:v>32.536755625174798</c:v>
                </c:pt>
                <c:pt idx="23637">
                  <c:v>32.538132201398597</c:v>
                </c:pt>
                <c:pt idx="23638">
                  <c:v>32.539508777622402</c:v>
                </c:pt>
                <c:pt idx="23639">
                  <c:v>32.5408853538462</c:v>
                </c:pt>
                <c:pt idx="23640">
                  <c:v>32.542261930069898</c:v>
                </c:pt>
                <c:pt idx="23641">
                  <c:v>32.543638506293703</c:v>
                </c:pt>
                <c:pt idx="23642">
                  <c:v>32.545015082517502</c:v>
                </c:pt>
                <c:pt idx="23643">
                  <c:v>32.5463916587413</c:v>
                </c:pt>
                <c:pt idx="23644">
                  <c:v>32.547768234964998</c:v>
                </c:pt>
                <c:pt idx="23645">
                  <c:v>32.549144811188803</c:v>
                </c:pt>
                <c:pt idx="23646">
                  <c:v>32.550521387412601</c:v>
                </c:pt>
                <c:pt idx="23647">
                  <c:v>32.551897963636399</c:v>
                </c:pt>
                <c:pt idx="23648">
                  <c:v>32.553274539860098</c:v>
                </c:pt>
                <c:pt idx="23649">
                  <c:v>32.554651116083903</c:v>
                </c:pt>
                <c:pt idx="23650">
                  <c:v>32.556027692307701</c:v>
                </c:pt>
                <c:pt idx="23651">
                  <c:v>32.557404268531499</c:v>
                </c:pt>
                <c:pt idx="23652">
                  <c:v>32.558780844755297</c:v>
                </c:pt>
                <c:pt idx="23653">
                  <c:v>32.560157420979003</c:v>
                </c:pt>
                <c:pt idx="23654">
                  <c:v>32.561533997202801</c:v>
                </c:pt>
                <c:pt idx="23655">
                  <c:v>32.562910573426599</c:v>
                </c:pt>
                <c:pt idx="23656">
                  <c:v>32.564287149650397</c:v>
                </c:pt>
                <c:pt idx="23657">
                  <c:v>32.565663725874103</c:v>
                </c:pt>
                <c:pt idx="23658">
                  <c:v>32.567040302097901</c:v>
                </c:pt>
                <c:pt idx="23659">
                  <c:v>32.568416878321699</c:v>
                </c:pt>
                <c:pt idx="23660">
                  <c:v>32.569793454545497</c:v>
                </c:pt>
                <c:pt idx="23661">
                  <c:v>32.571170030769203</c:v>
                </c:pt>
                <c:pt idx="23662">
                  <c:v>32.572546606993001</c:v>
                </c:pt>
                <c:pt idx="23663">
                  <c:v>32.573923183216799</c:v>
                </c:pt>
                <c:pt idx="23664">
                  <c:v>32.575299759440597</c:v>
                </c:pt>
                <c:pt idx="23665">
                  <c:v>32.576676335664303</c:v>
                </c:pt>
                <c:pt idx="23666">
                  <c:v>32.578052911888101</c:v>
                </c:pt>
                <c:pt idx="23667">
                  <c:v>32.579429488111899</c:v>
                </c:pt>
                <c:pt idx="23668">
                  <c:v>32.580806064335697</c:v>
                </c:pt>
                <c:pt idx="23669">
                  <c:v>32.582182640559402</c:v>
                </c:pt>
                <c:pt idx="23670">
                  <c:v>32.5835592167832</c:v>
                </c:pt>
                <c:pt idx="23671">
                  <c:v>32.584935793006998</c:v>
                </c:pt>
                <c:pt idx="23672">
                  <c:v>32.586312369230797</c:v>
                </c:pt>
                <c:pt idx="23673">
                  <c:v>32.587688945454602</c:v>
                </c:pt>
                <c:pt idx="23674">
                  <c:v>32.5890655216783</c:v>
                </c:pt>
                <c:pt idx="23675">
                  <c:v>32.590442097902098</c:v>
                </c:pt>
                <c:pt idx="23676">
                  <c:v>32.591818674125903</c:v>
                </c:pt>
                <c:pt idx="23677">
                  <c:v>32.593195250349702</c:v>
                </c:pt>
                <c:pt idx="23678">
                  <c:v>32.5945718265734</c:v>
                </c:pt>
                <c:pt idx="23679">
                  <c:v>32.595948402797198</c:v>
                </c:pt>
                <c:pt idx="23680">
                  <c:v>32.597324979021003</c:v>
                </c:pt>
                <c:pt idx="23681">
                  <c:v>32.598701555244801</c:v>
                </c:pt>
                <c:pt idx="23682">
                  <c:v>32.6000781314685</c:v>
                </c:pt>
                <c:pt idx="23683">
                  <c:v>32.601454707692298</c:v>
                </c:pt>
                <c:pt idx="23684">
                  <c:v>32.602831283916103</c:v>
                </c:pt>
                <c:pt idx="23685">
                  <c:v>32.604207860139901</c:v>
                </c:pt>
                <c:pt idx="23686">
                  <c:v>32.6055844363636</c:v>
                </c:pt>
                <c:pt idx="23687">
                  <c:v>32.606961012587398</c:v>
                </c:pt>
                <c:pt idx="23688">
                  <c:v>32.608337588811203</c:v>
                </c:pt>
                <c:pt idx="23689">
                  <c:v>32.609714165035001</c:v>
                </c:pt>
                <c:pt idx="23690">
                  <c:v>32.6110907412587</c:v>
                </c:pt>
                <c:pt idx="23691">
                  <c:v>32.612467317482498</c:v>
                </c:pt>
                <c:pt idx="23692">
                  <c:v>32.613843893706303</c:v>
                </c:pt>
                <c:pt idx="23693">
                  <c:v>32.615220469930101</c:v>
                </c:pt>
                <c:pt idx="23694">
                  <c:v>32.616597046153899</c:v>
                </c:pt>
                <c:pt idx="23695">
                  <c:v>32.617973622377598</c:v>
                </c:pt>
                <c:pt idx="23696">
                  <c:v>32.619350198601403</c:v>
                </c:pt>
                <c:pt idx="23697">
                  <c:v>32.620726774825201</c:v>
                </c:pt>
                <c:pt idx="23698">
                  <c:v>32.622103351048999</c:v>
                </c:pt>
                <c:pt idx="23699">
                  <c:v>32.623479927272697</c:v>
                </c:pt>
                <c:pt idx="23700">
                  <c:v>32.624856503496503</c:v>
                </c:pt>
                <c:pt idx="23701">
                  <c:v>32.626233079720301</c:v>
                </c:pt>
                <c:pt idx="23702">
                  <c:v>32.627609655944099</c:v>
                </c:pt>
                <c:pt idx="23703">
                  <c:v>32.628986232167797</c:v>
                </c:pt>
                <c:pt idx="23704">
                  <c:v>32.630362808391602</c:v>
                </c:pt>
                <c:pt idx="23705">
                  <c:v>32.6317393846154</c:v>
                </c:pt>
                <c:pt idx="23706">
                  <c:v>32.633115960839199</c:v>
                </c:pt>
                <c:pt idx="23707">
                  <c:v>32.634492537062897</c:v>
                </c:pt>
                <c:pt idx="23708">
                  <c:v>32.635869113286702</c:v>
                </c:pt>
                <c:pt idx="23709">
                  <c:v>32.6372456895105</c:v>
                </c:pt>
                <c:pt idx="23710">
                  <c:v>32.638622265734298</c:v>
                </c:pt>
                <c:pt idx="23711">
                  <c:v>32.639998841958104</c:v>
                </c:pt>
                <c:pt idx="23712">
                  <c:v>32.641375418181802</c:v>
                </c:pt>
                <c:pt idx="23713">
                  <c:v>32.6427519944056</c:v>
                </c:pt>
                <c:pt idx="23714">
                  <c:v>32.644128570629398</c:v>
                </c:pt>
                <c:pt idx="23715">
                  <c:v>32.645505146853203</c:v>
                </c:pt>
                <c:pt idx="23716">
                  <c:v>32.646881723076902</c:v>
                </c:pt>
                <c:pt idx="23717">
                  <c:v>32.6482582993007</c:v>
                </c:pt>
                <c:pt idx="23718">
                  <c:v>32.649634875524498</c:v>
                </c:pt>
                <c:pt idx="23719">
                  <c:v>32.651011451748303</c:v>
                </c:pt>
                <c:pt idx="23720">
                  <c:v>32.652388027972002</c:v>
                </c:pt>
                <c:pt idx="23721">
                  <c:v>32.6537646041958</c:v>
                </c:pt>
                <c:pt idx="23722">
                  <c:v>32.655141180419598</c:v>
                </c:pt>
                <c:pt idx="23723">
                  <c:v>32.656517756643403</c:v>
                </c:pt>
                <c:pt idx="23724">
                  <c:v>32.657894332867102</c:v>
                </c:pt>
                <c:pt idx="23725">
                  <c:v>32.6592709090909</c:v>
                </c:pt>
                <c:pt idx="23726">
                  <c:v>32.660647485314698</c:v>
                </c:pt>
                <c:pt idx="23727">
                  <c:v>32.662024061538503</c:v>
                </c:pt>
                <c:pt idx="23728">
                  <c:v>32.663400637762201</c:v>
                </c:pt>
                <c:pt idx="23729">
                  <c:v>32.664777213986</c:v>
                </c:pt>
                <c:pt idx="23730">
                  <c:v>32.666153790209798</c:v>
                </c:pt>
                <c:pt idx="23731">
                  <c:v>32.667530366433603</c:v>
                </c:pt>
                <c:pt idx="23732">
                  <c:v>32.668906942657301</c:v>
                </c:pt>
                <c:pt idx="23733">
                  <c:v>32.670283518881099</c:v>
                </c:pt>
                <c:pt idx="23734">
                  <c:v>32.671660095104897</c:v>
                </c:pt>
                <c:pt idx="23735">
                  <c:v>32.673036671328703</c:v>
                </c:pt>
                <c:pt idx="23736">
                  <c:v>32.674413247552501</c:v>
                </c:pt>
                <c:pt idx="23737">
                  <c:v>32.675789823776199</c:v>
                </c:pt>
                <c:pt idx="23738">
                  <c:v>32.677166399999997</c:v>
                </c:pt>
                <c:pt idx="23739">
                  <c:v>32.678542976223802</c:v>
                </c:pt>
                <c:pt idx="23740">
                  <c:v>32.6799195524476</c:v>
                </c:pt>
                <c:pt idx="23741">
                  <c:v>32.681296128671299</c:v>
                </c:pt>
                <c:pt idx="23742">
                  <c:v>32.682672704895097</c:v>
                </c:pt>
                <c:pt idx="23743">
                  <c:v>32.684049281118902</c:v>
                </c:pt>
                <c:pt idx="23744">
                  <c:v>32.6854258573427</c:v>
                </c:pt>
                <c:pt idx="23745">
                  <c:v>32.686802433566399</c:v>
                </c:pt>
                <c:pt idx="23746">
                  <c:v>32.688179009790197</c:v>
                </c:pt>
                <c:pt idx="23747">
                  <c:v>32.689555586014002</c:v>
                </c:pt>
                <c:pt idx="23748">
                  <c:v>32.6909321622378</c:v>
                </c:pt>
                <c:pt idx="23749">
                  <c:v>32.692308738461499</c:v>
                </c:pt>
                <c:pt idx="23750">
                  <c:v>32.693685314685297</c:v>
                </c:pt>
                <c:pt idx="23751">
                  <c:v>32.695061890909102</c:v>
                </c:pt>
                <c:pt idx="23752">
                  <c:v>32.6964384671329</c:v>
                </c:pt>
                <c:pt idx="23753">
                  <c:v>32.697815043356599</c:v>
                </c:pt>
                <c:pt idx="23754">
                  <c:v>32.699191619580397</c:v>
                </c:pt>
                <c:pt idx="23755">
                  <c:v>32.700568195804202</c:v>
                </c:pt>
                <c:pt idx="23756">
                  <c:v>32.701944772028</c:v>
                </c:pt>
                <c:pt idx="23757">
                  <c:v>32.703321348251798</c:v>
                </c:pt>
                <c:pt idx="23758">
                  <c:v>32.704697924475497</c:v>
                </c:pt>
                <c:pt idx="23759">
                  <c:v>32.706074500699302</c:v>
                </c:pt>
                <c:pt idx="23760">
                  <c:v>32.7074510769231</c:v>
                </c:pt>
                <c:pt idx="23761">
                  <c:v>32.708827653146898</c:v>
                </c:pt>
                <c:pt idx="23762">
                  <c:v>32.710204229370603</c:v>
                </c:pt>
                <c:pt idx="23763">
                  <c:v>32.711580805594402</c:v>
                </c:pt>
                <c:pt idx="23764">
                  <c:v>32.7129573818182</c:v>
                </c:pt>
                <c:pt idx="23765">
                  <c:v>32.714333958041998</c:v>
                </c:pt>
                <c:pt idx="23766">
                  <c:v>32.715710534265703</c:v>
                </c:pt>
                <c:pt idx="23767">
                  <c:v>32.717087110489501</c:v>
                </c:pt>
                <c:pt idx="23768">
                  <c:v>32.718463686713299</c:v>
                </c:pt>
                <c:pt idx="23769">
                  <c:v>32.719840262937097</c:v>
                </c:pt>
                <c:pt idx="23770">
                  <c:v>32.721216839160803</c:v>
                </c:pt>
                <c:pt idx="23771">
                  <c:v>32.722593415384601</c:v>
                </c:pt>
                <c:pt idx="23772">
                  <c:v>32.723969991608399</c:v>
                </c:pt>
                <c:pt idx="23773">
                  <c:v>32.725346567832197</c:v>
                </c:pt>
                <c:pt idx="23774">
                  <c:v>32.726723144055903</c:v>
                </c:pt>
                <c:pt idx="23775">
                  <c:v>32.728099720279701</c:v>
                </c:pt>
                <c:pt idx="23776">
                  <c:v>32.729476296503499</c:v>
                </c:pt>
                <c:pt idx="23777">
                  <c:v>32.730852872727297</c:v>
                </c:pt>
                <c:pt idx="23778">
                  <c:v>32.732229448951102</c:v>
                </c:pt>
                <c:pt idx="23779">
                  <c:v>32.733606025174801</c:v>
                </c:pt>
                <c:pt idx="23780">
                  <c:v>32.734982601398599</c:v>
                </c:pt>
                <c:pt idx="23781">
                  <c:v>32.736359177622397</c:v>
                </c:pt>
                <c:pt idx="23782">
                  <c:v>32.737735753846202</c:v>
                </c:pt>
                <c:pt idx="23783">
                  <c:v>32.739112330069901</c:v>
                </c:pt>
                <c:pt idx="23784">
                  <c:v>32.740488906293699</c:v>
                </c:pt>
                <c:pt idx="23785">
                  <c:v>32.741865482517497</c:v>
                </c:pt>
                <c:pt idx="23786">
                  <c:v>32.743242058741302</c:v>
                </c:pt>
                <c:pt idx="23787">
                  <c:v>32.744618634965001</c:v>
                </c:pt>
                <c:pt idx="23788">
                  <c:v>32.745995211188799</c:v>
                </c:pt>
                <c:pt idx="23789">
                  <c:v>32.747371787412597</c:v>
                </c:pt>
                <c:pt idx="23790">
                  <c:v>32.748748363636402</c:v>
                </c:pt>
                <c:pt idx="23791">
                  <c:v>32.7501249398601</c:v>
                </c:pt>
                <c:pt idx="23792">
                  <c:v>32.751501516083898</c:v>
                </c:pt>
                <c:pt idx="23793">
                  <c:v>32.752878092307697</c:v>
                </c:pt>
                <c:pt idx="23794">
                  <c:v>32.754254668531502</c:v>
                </c:pt>
                <c:pt idx="23795">
                  <c:v>32.7556312447553</c:v>
                </c:pt>
                <c:pt idx="23796">
                  <c:v>32.757007820978998</c:v>
                </c:pt>
                <c:pt idx="23797">
                  <c:v>32.758384397202803</c:v>
                </c:pt>
                <c:pt idx="23798">
                  <c:v>32.759760973426602</c:v>
                </c:pt>
                <c:pt idx="23799">
                  <c:v>32.7611375496504</c:v>
                </c:pt>
                <c:pt idx="23800">
                  <c:v>32.762514125874098</c:v>
                </c:pt>
                <c:pt idx="23801">
                  <c:v>32.763890702097903</c:v>
                </c:pt>
                <c:pt idx="23802">
                  <c:v>32.765267278321701</c:v>
                </c:pt>
                <c:pt idx="23803">
                  <c:v>32.766643854545499</c:v>
                </c:pt>
                <c:pt idx="23804">
                  <c:v>32.768020430769198</c:v>
                </c:pt>
                <c:pt idx="23805">
                  <c:v>32.769397006993003</c:v>
                </c:pt>
                <c:pt idx="23806">
                  <c:v>32.770773583216801</c:v>
                </c:pt>
                <c:pt idx="23807">
                  <c:v>32.772150159440599</c:v>
                </c:pt>
                <c:pt idx="23808">
                  <c:v>32.773526735664298</c:v>
                </c:pt>
                <c:pt idx="23809">
                  <c:v>32.774903311888103</c:v>
                </c:pt>
                <c:pt idx="23810">
                  <c:v>32.776279888111901</c:v>
                </c:pt>
                <c:pt idx="23811">
                  <c:v>32.777656464335699</c:v>
                </c:pt>
                <c:pt idx="23812">
                  <c:v>32.779033040559497</c:v>
                </c:pt>
                <c:pt idx="23813">
                  <c:v>32.780409616783203</c:v>
                </c:pt>
                <c:pt idx="23814">
                  <c:v>32.781786193007001</c:v>
                </c:pt>
                <c:pt idx="23815">
                  <c:v>32.783162769230799</c:v>
                </c:pt>
                <c:pt idx="23816">
                  <c:v>32.784539345454597</c:v>
                </c:pt>
                <c:pt idx="23817">
                  <c:v>32.785915921678303</c:v>
                </c:pt>
                <c:pt idx="23818">
                  <c:v>32.787292497902101</c:v>
                </c:pt>
                <c:pt idx="23819">
                  <c:v>32.788669074125899</c:v>
                </c:pt>
                <c:pt idx="23820">
                  <c:v>32.790045650349697</c:v>
                </c:pt>
                <c:pt idx="23821">
                  <c:v>32.791422226573403</c:v>
                </c:pt>
                <c:pt idx="23822">
                  <c:v>32.792798802797201</c:v>
                </c:pt>
                <c:pt idx="23823">
                  <c:v>32.794175379020999</c:v>
                </c:pt>
                <c:pt idx="23824">
                  <c:v>32.795551955244797</c:v>
                </c:pt>
                <c:pt idx="23825">
                  <c:v>32.796928531468502</c:v>
                </c:pt>
                <c:pt idx="23826">
                  <c:v>32.7983051076923</c:v>
                </c:pt>
                <c:pt idx="23827">
                  <c:v>32.799681683916099</c:v>
                </c:pt>
                <c:pt idx="23828">
                  <c:v>32.801058260139897</c:v>
                </c:pt>
                <c:pt idx="23829">
                  <c:v>32.802434836363602</c:v>
                </c:pt>
                <c:pt idx="23830">
                  <c:v>32.8038114125874</c:v>
                </c:pt>
                <c:pt idx="23831">
                  <c:v>32.805187988811198</c:v>
                </c:pt>
                <c:pt idx="23832">
                  <c:v>32.806564565035004</c:v>
                </c:pt>
                <c:pt idx="23833">
                  <c:v>32.807941141258702</c:v>
                </c:pt>
                <c:pt idx="23834">
                  <c:v>32.8093177174825</c:v>
                </c:pt>
                <c:pt idx="23835">
                  <c:v>32.810694293706298</c:v>
                </c:pt>
                <c:pt idx="23836">
                  <c:v>32.812070869930103</c:v>
                </c:pt>
                <c:pt idx="23837">
                  <c:v>32.813447446153901</c:v>
                </c:pt>
                <c:pt idx="23838">
                  <c:v>32.8148240223776</c:v>
                </c:pt>
                <c:pt idx="23839">
                  <c:v>32.816200598601398</c:v>
                </c:pt>
                <c:pt idx="23840">
                  <c:v>32.817577174825203</c:v>
                </c:pt>
                <c:pt idx="23841">
                  <c:v>32.818953751049001</c:v>
                </c:pt>
                <c:pt idx="23842">
                  <c:v>32.8203303272727</c:v>
                </c:pt>
                <c:pt idx="23843">
                  <c:v>32.821706903496498</c:v>
                </c:pt>
                <c:pt idx="23844">
                  <c:v>32.823083479720303</c:v>
                </c:pt>
                <c:pt idx="23845">
                  <c:v>32.824460055944101</c:v>
                </c:pt>
                <c:pt idx="23846">
                  <c:v>32.8258366321678</c:v>
                </c:pt>
                <c:pt idx="23847">
                  <c:v>32.827213208391598</c:v>
                </c:pt>
                <c:pt idx="23848">
                  <c:v>32.828589784615403</c:v>
                </c:pt>
                <c:pt idx="23849">
                  <c:v>32.829966360839201</c:v>
                </c:pt>
                <c:pt idx="23850">
                  <c:v>32.8313429370629</c:v>
                </c:pt>
                <c:pt idx="23851">
                  <c:v>32.832719513286698</c:v>
                </c:pt>
                <c:pt idx="23852">
                  <c:v>32.834096089510503</c:v>
                </c:pt>
                <c:pt idx="23853">
                  <c:v>32.835472665734301</c:v>
                </c:pt>
                <c:pt idx="23854">
                  <c:v>32.836849241957999</c:v>
                </c:pt>
                <c:pt idx="23855">
                  <c:v>32.838225818181797</c:v>
                </c:pt>
                <c:pt idx="23856">
                  <c:v>32.839602394405603</c:v>
                </c:pt>
                <c:pt idx="23857">
                  <c:v>32.840978970629401</c:v>
                </c:pt>
                <c:pt idx="23858">
                  <c:v>32.842355546853199</c:v>
                </c:pt>
                <c:pt idx="23859">
                  <c:v>32.843732123076897</c:v>
                </c:pt>
                <c:pt idx="23860">
                  <c:v>32.845108699300702</c:v>
                </c:pt>
                <c:pt idx="23861">
                  <c:v>32.8464852755245</c:v>
                </c:pt>
                <c:pt idx="23862">
                  <c:v>32.847861851748299</c:v>
                </c:pt>
                <c:pt idx="23863">
                  <c:v>32.849238427971997</c:v>
                </c:pt>
                <c:pt idx="23864">
                  <c:v>32.850615004195802</c:v>
                </c:pt>
                <c:pt idx="23865">
                  <c:v>32.8519915804196</c:v>
                </c:pt>
                <c:pt idx="23866">
                  <c:v>32.853368156643398</c:v>
                </c:pt>
                <c:pt idx="23867">
                  <c:v>32.854744732867097</c:v>
                </c:pt>
                <c:pt idx="23868">
                  <c:v>32.856121309090902</c:v>
                </c:pt>
                <c:pt idx="23869">
                  <c:v>32.8574978853147</c:v>
                </c:pt>
                <c:pt idx="23870">
                  <c:v>32.858874461538498</c:v>
                </c:pt>
                <c:pt idx="23871">
                  <c:v>32.860251037762197</c:v>
                </c:pt>
                <c:pt idx="23872">
                  <c:v>32.861627613986002</c:v>
                </c:pt>
                <c:pt idx="23873">
                  <c:v>32.8630041902098</c:v>
                </c:pt>
                <c:pt idx="23874">
                  <c:v>32.864380766433598</c:v>
                </c:pt>
                <c:pt idx="23875">
                  <c:v>32.865757342657297</c:v>
                </c:pt>
                <c:pt idx="23876">
                  <c:v>32.867133918881102</c:v>
                </c:pt>
                <c:pt idx="23877">
                  <c:v>32.8685104951049</c:v>
                </c:pt>
                <c:pt idx="23878">
                  <c:v>32.869887071328698</c:v>
                </c:pt>
                <c:pt idx="23879">
                  <c:v>32.871263647552503</c:v>
                </c:pt>
                <c:pt idx="23880">
                  <c:v>32.872640223776202</c:v>
                </c:pt>
                <c:pt idx="23881">
                  <c:v>32.8740168</c:v>
                </c:pt>
                <c:pt idx="23882">
                  <c:v>32.875393376223798</c:v>
                </c:pt>
                <c:pt idx="23883">
                  <c:v>32.876769952447603</c:v>
                </c:pt>
                <c:pt idx="23884">
                  <c:v>32.878146528671301</c:v>
                </c:pt>
                <c:pt idx="23885">
                  <c:v>32.8795231048951</c:v>
                </c:pt>
                <c:pt idx="23886">
                  <c:v>32.880899681118898</c:v>
                </c:pt>
                <c:pt idx="23887">
                  <c:v>32.882276257342703</c:v>
                </c:pt>
                <c:pt idx="23888">
                  <c:v>32.883652833566401</c:v>
                </c:pt>
                <c:pt idx="23889">
                  <c:v>32.885029409790199</c:v>
                </c:pt>
                <c:pt idx="23890">
                  <c:v>32.886405986013997</c:v>
                </c:pt>
                <c:pt idx="23891">
                  <c:v>32.887782562237803</c:v>
                </c:pt>
                <c:pt idx="23892">
                  <c:v>32.889159138461501</c:v>
                </c:pt>
                <c:pt idx="23893">
                  <c:v>32.890535714685299</c:v>
                </c:pt>
                <c:pt idx="23894">
                  <c:v>32.891912290909097</c:v>
                </c:pt>
                <c:pt idx="23895">
                  <c:v>32.893288867132902</c:v>
                </c:pt>
                <c:pt idx="23896">
                  <c:v>32.894665443356601</c:v>
                </c:pt>
                <c:pt idx="23897">
                  <c:v>32.896042019580399</c:v>
                </c:pt>
                <c:pt idx="23898">
                  <c:v>32.897418595804197</c:v>
                </c:pt>
                <c:pt idx="23899">
                  <c:v>32.898795172028002</c:v>
                </c:pt>
                <c:pt idx="23900">
                  <c:v>32.9001717482518</c:v>
                </c:pt>
                <c:pt idx="23901">
                  <c:v>32.901548324475499</c:v>
                </c:pt>
                <c:pt idx="23902">
                  <c:v>32.902924900699297</c:v>
                </c:pt>
                <c:pt idx="23903">
                  <c:v>32.904301476923102</c:v>
                </c:pt>
                <c:pt idx="23904">
                  <c:v>32.9056780531469</c:v>
                </c:pt>
                <c:pt idx="23905">
                  <c:v>32.907054629370599</c:v>
                </c:pt>
                <c:pt idx="23906">
                  <c:v>32.908431205594397</c:v>
                </c:pt>
                <c:pt idx="23907">
                  <c:v>32.909807781818202</c:v>
                </c:pt>
                <c:pt idx="23908">
                  <c:v>32.911184358042</c:v>
                </c:pt>
                <c:pt idx="23909">
                  <c:v>32.912560934265699</c:v>
                </c:pt>
                <c:pt idx="23910">
                  <c:v>32.913937510489497</c:v>
                </c:pt>
                <c:pt idx="23911">
                  <c:v>32.915314086713302</c:v>
                </c:pt>
                <c:pt idx="23912">
                  <c:v>32.9166906629371</c:v>
                </c:pt>
                <c:pt idx="23913">
                  <c:v>32.918067239160898</c:v>
                </c:pt>
                <c:pt idx="23914">
                  <c:v>32.919443815384597</c:v>
                </c:pt>
                <c:pt idx="23915">
                  <c:v>32.920820391608402</c:v>
                </c:pt>
                <c:pt idx="23916">
                  <c:v>32.9221969678322</c:v>
                </c:pt>
                <c:pt idx="23917">
                  <c:v>32.923573544055998</c:v>
                </c:pt>
                <c:pt idx="23918">
                  <c:v>32.924950120279703</c:v>
                </c:pt>
                <c:pt idx="23919">
                  <c:v>32.926326696503502</c:v>
                </c:pt>
                <c:pt idx="23920">
                  <c:v>32.9277032727273</c:v>
                </c:pt>
                <c:pt idx="23921">
                  <c:v>32.929079848951098</c:v>
                </c:pt>
                <c:pt idx="23922">
                  <c:v>32.930456425174803</c:v>
                </c:pt>
                <c:pt idx="23923">
                  <c:v>32.931833001398601</c:v>
                </c:pt>
                <c:pt idx="23924">
                  <c:v>32.933209577622399</c:v>
                </c:pt>
                <c:pt idx="23925">
                  <c:v>32.934586153846197</c:v>
                </c:pt>
                <c:pt idx="23926">
                  <c:v>32.935962730069903</c:v>
                </c:pt>
                <c:pt idx="23927">
                  <c:v>32.937339306293701</c:v>
                </c:pt>
                <c:pt idx="23928">
                  <c:v>32.938715882517499</c:v>
                </c:pt>
                <c:pt idx="23929">
                  <c:v>32.940092458741297</c:v>
                </c:pt>
                <c:pt idx="23930">
                  <c:v>32.941469034965003</c:v>
                </c:pt>
                <c:pt idx="23931">
                  <c:v>32.942845611188801</c:v>
                </c:pt>
                <c:pt idx="23932">
                  <c:v>32.944222187412599</c:v>
                </c:pt>
                <c:pt idx="23933">
                  <c:v>32.945598763636397</c:v>
                </c:pt>
                <c:pt idx="23934">
                  <c:v>32.946975339860103</c:v>
                </c:pt>
                <c:pt idx="23935">
                  <c:v>32.948351916083901</c:v>
                </c:pt>
                <c:pt idx="23936">
                  <c:v>32.949728492307699</c:v>
                </c:pt>
                <c:pt idx="23937">
                  <c:v>32.951105068531497</c:v>
                </c:pt>
                <c:pt idx="23938">
                  <c:v>32.952481644755203</c:v>
                </c:pt>
                <c:pt idx="23939">
                  <c:v>32.953858220979001</c:v>
                </c:pt>
                <c:pt idx="23940">
                  <c:v>32.955234797202799</c:v>
                </c:pt>
                <c:pt idx="23941">
                  <c:v>32.956611373426597</c:v>
                </c:pt>
                <c:pt idx="23942">
                  <c:v>32.957987949650402</c:v>
                </c:pt>
                <c:pt idx="23943">
                  <c:v>32.959364525874101</c:v>
                </c:pt>
                <c:pt idx="23944">
                  <c:v>32.960741102097899</c:v>
                </c:pt>
                <c:pt idx="23945">
                  <c:v>32.962117678321697</c:v>
                </c:pt>
                <c:pt idx="23946">
                  <c:v>32.963494254545502</c:v>
                </c:pt>
                <c:pt idx="23947">
                  <c:v>32.9648708307692</c:v>
                </c:pt>
                <c:pt idx="23948">
                  <c:v>32.966247406992998</c:v>
                </c:pt>
                <c:pt idx="23949">
                  <c:v>32.967623983216797</c:v>
                </c:pt>
                <c:pt idx="23950">
                  <c:v>32.969000559440602</c:v>
                </c:pt>
                <c:pt idx="23951">
                  <c:v>32.9703771356643</c:v>
                </c:pt>
                <c:pt idx="23952">
                  <c:v>32.971753711888098</c:v>
                </c:pt>
                <c:pt idx="23953">
                  <c:v>32.973130288111903</c:v>
                </c:pt>
                <c:pt idx="23954">
                  <c:v>32.974506864335702</c:v>
                </c:pt>
                <c:pt idx="23955">
                  <c:v>32.9758834405594</c:v>
                </c:pt>
                <c:pt idx="23956">
                  <c:v>32.977260016783198</c:v>
                </c:pt>
                <c:pt idx="23957">
                  <c:v>32.978636593007003</c:v>
                </c:pt>
                <c:pt idx="23958">
                  <c:v>32.980013169230801</c:v>
                </c:pt>
                <c:pt idx="23959">
                  <c:v>32.981389745454599</c:v>
                </c:pt>
                <c:pt idx="23960">
                  <c:v>32.982766321678298</c:v>
                </c:pt>
                <c:pt idx="23961">
                  <c:v>32.984142897902103</c:v>
                </c:pt>
                <c:pt idx="23962">
                  <c:v>32.985519474125901</c:v>
                </c:pt>
                <c:pt idx="23963">
                  <c:v>32.986896050349699</c:v>
                </c:pt>
                <c:pt idx="23964">
                  <c:v>32.988272626573398</c:v>
                </c:pt>
                <c:pt idx="23965">
                  <c:v>32.989649202797203</c:v>
                </c:pt>
                <c:pt idx="23966">
                  <c:v>32.991025779021001</c:v>
                </c:pt>
                <c:pt idx="23967">
                  <c:v>32.992402355244799</c:v>
                </c:pt>
                <c:pt idx="23968">
                  <c:v>32.993778931468498</c:v>
                </c:pt>
                <c:pt idx="23969">
                  <c:v>32.995155507692303</c:v>
                </c:pt>
                <c:pt idx="23970">
                  <c:v>32.996532083916101</c:v>
                </c:pt>
                <c:pt idx="23971">
                  <c:v>32.997908660139899</c:v>
                </c:pt>
                <c:pt idx="23972">
                  <c:v>32.999285236363598</c:v>
                </c:pt>
                <c:pt idx="23973">
                  <c:v>33.000661812587403</c:v>
                </c:pt>
                <c:pt idx="23974">
                  <c:v>33.002038388811201</c:v>
                </c:pt>
                <c:pt idx="23975">
                  <c:v>33.003414965034999</c:v>
                </c:pt>
                <c:pt idx="23976">
                  <c:v>33.004791541258797</c:v>
                </c:pt>
                <c:pt idx="23977">
                  <c:v>33.006168117482503</c:v>
                </c:pt>
                <c:pt idx="23978">
                  <c:v>33.007544693706301</c:v>
                </c:pt>
                <c:pt idx="23979">
                  <c:v>33.008921269930099</c:v>
                </c:pt>
                <c:pt idx="23980">
                  <c:v>33.010297846153897</c:v>
                </c:pt>
                <c:pt idx="23981">
                  <c:v>33.011674422377602</c:v>
                </c:pt>
                <c:pt idx="23982">
                  <c:v>33.0130509986014</c:v>
                </c:pt>
                <c:pt idx="23983">
                  <c:v>33.014427574825199</c:v>
                </c:pt>
                <c:pt idx="23984">
                  <c:v>33.015804151048997</c:v>
                </c:pt>
                <c:pt idx="23985">
                  <c:v>33.017180727272702</c:v>
                </c:pt>
                <c:pt idx="23986">
                  <c:v>33.0185573034965</c:v>
                </c:pt>
                <c:pt idx="23987">
                  <c:v>33.019933879720298</c:v>
                </c:pt>
                <c:pt idx="23988">
                  <c:v>33.021310455944104</c:v>
                </c:pt>
                <c:pt idx="23989">
                  <c:v>33.022687032167802</c:v>
                </c:pt>
                <c:pt idx="23990">
                  <c:v>33.0240636083916</c:v>
                </c:pt>
                <c:pt idx="23991">
                  <c:v>33.025440184615398</c:v>
                </c:pt>
                <c:pt idx="23992">
                  <c:v>33.026816760839203</c:v>
                </c:pt>
                <c:pt idx="23993">
                  <c:v>33.028193337062902</c:v>
                </c:pt>
                <c:pt idx="23994">
                  <c:v>33.0295699132867</c:v>
                </c:pt>
                <c:pt idx="23995">
                  <c:v>33.030946489510498</c:v>
                </c:pt>
                <c:pt idx="23996">
                  <c:v>33.032323065734303</c:v>
                </c:pt>
                <c:pt idx="23997">
                  <c:v>33.033699641958002</c:v>
                </c:pt>
                <c:pt idx="23998">
                  <c:v>33.0350762181818</c:v>
                </c:pt>
                <c:pt idx="23999">
                  <c:v>33.036452794405598</c:v>
                </c:pt>
                <c:pt idx="24000">
                  <c:v>33.037829370629403</c:v>
                </c:pt>
                <c:pt idx="24001">
                  <c:v>33.039205946853201</c:v>
                </c:pt>
                <c:pt idx="24002">
                  <c:v>33.0405825230769</c:v>
                </c:pt>
                <c:pt idx="24003">
                  <c:v>33.041959099300698</c:v>
                </c:pt>
                <c:pt idx="24004">
                  <c:v>33.043335675524503</c:v>
                </c:pt>
                <c:pt idx="24005">
                  <c:v>33.044712251748301</c:v>
                </c:pt>
                <c:pt idx="24006">
                  <c:v>33.046088827972</c:v>
                </c:pt>
                <c:pt idx="24007">
                  <c:v>33.047465404195798</c:v>
                </c:pt>
                <c:pt idx="24008">
                  <c:v>33.048841980419603</c:v>
                </c:pt>
                <c:pt idx="24009">
                  <c:v>33.050218556643401</c:v>
                </c:pt>
                <c:pt idx="24010">
                  <c:v>33.051595132867099</c:v>
                </c:pt>
                <c:pt idx="24011">
                  <c:v>33.052971709090897</c:v>
                </c:pt>
                <c:pt idx="24012">
                  <c:v>33.054348285314703</c:v>
                </c:pt>
                <c:pt idx="24013">
                  <c:v>33.055724861538501</c:v>
                </c:pt>
                <c:pt idx="24014">
                  <c:v>33.057101437762199</c:v>
                </c:pt>
                <c:pt idx="24015">
                  <c:v>33.058478013985997</c:v>
                </c:pt>
                <c:pt idx="24016">
                  <c:v>33.059854590209802</c:v>
                </c:pt>
                <c:pt idx="24017">
                  <c:v>33.0612311664336</c:v>
                </c:pt>
                <c:pt idx="24018">
                  <c:v>33.062607742657399</c:v>
                </c:pt>
                <c:pt idx="24019">
                  <c:v>33.063984318881097</c:v>
                </c:pt>
                <c:pt idx="24020">
                  <c:v>33.065360895104902</c:v>
                </c:pt>
                <c:pt idx="24021">
                  <c:v>33.0667374713287</c:v>
                </c:pt>
                <c:pt idx="24022">
                  <c:v>33.068114047552498</c:v>
                </c:pt>
                <c:pt idx="24023">
                  <c:v>33.069490623776197</c:v>
                </c:pt>
                <c:pt idx="24024">
                  <c:v>33.070867200000002</c:v>
                </c:pt>
                <c:pt idx="24025">
                  <c:v>33.0722437762238</c:v>
                </c:pt>
                <c:pt idx="24026">
                  <c:v>33.073620352447598</c:v>
                </c:pt>
                <c:pt idx="24027">
                  <c:v>33.074996928671297</c:v>
                </c:pt>
                <c:pt idx="24028">
                  <c:v>33.076373504895102</c:v>
                </c:pt>
                <c:pt idx="24029">
                  <c:v>33.0777500811189</c:v>
                </c:pt>
                <c:pt idx="24030">
                  <c:v>33.079126657342698</c:v>
                </c:pt>
                <c:pt idx="24031">
                  <c:v>33.080503233566397</c:v>
                </c:pt>
                <c:pt idx="24032">
                  <c:v>33.081879809790202</c:v>
                </c:pt>
                <c:pt idx="24033">
                  <c:v>33.083256386014</c:v>
                </c:pt>
                <c:pt idx="24034">
                  <c:v>33.084632962237798</c:v>
                </c:pt>
                <c:pt idx="24035">
                  <c:v>33.086009538461497</c:v>
                </c:pt>
                <c:pt idx="24036">
                  <c:v>33.087386114685302</c:v>
                </c:pt>
                <c:pt idx="24037">
                  <c:v>33.0887626909091</c:v>
                </c:pt>
                <c:pt idx="24038">
                  <c:v>33.090139267132898</c:v>
                </c:pt>
                <c:pt idx="24039">
                  <c:v>33.091515843356603</c:v>
                </c:pt>
                <c:pt idx="24040">
                  <c:v>33.092892419580402</c:v>
                </c:pt>
                <c:pt idx="24041">
                  <c:v>33.0942689958042</c:v>
                </c:pt>
                <c:pt idx="24042">
                  <c:v>33.095645572027998</c:v>
                </c:pt>
                <c:pt idx="24043">
                  <c:v>33.097022148251803</c:v>
                </c:pt>
                <c:pt idx="24044">
                  <c:v>33.098398724475501</c:v>
                </c:pt>
                <c:pt idx="24045">
                  <c:v>33.099775300699299</c:v>
                </c:pt>
                <c:pt idx="24046">
                  <c:v>33.101151876923097</c:v>
                </c:pt>
                <c:pt idx="24047">
                  <c:v>33.102528453146903</c:v>
                </c:pt>
                <c:pt idx="24048">
                  <c:v>33.103905029370601</c:v>
                </c:pt>
                <c:pt idx="24049">
                  <c:v>33.105281605594399</c:v>
                </c:pt>
                <c:pt idx="24050">
                  <c:v>33.106658181818197</c:v>
                </c:pt>
                <c:pt idx="24051">
                  <c:v>33.108034758042002</c:v>
                </c:pt>
                <c:pt idx="24052">
                  <c:v>33.109411334265701</c:v>
                </c:pt>
                <c:pt idx="24053">
                  <c:v>33.110787910489499</c:v>
                </c:pt>
                <c:pt idx="24054">
                  <c:v>33.112164486713297</c:v>
                </c:pt>
                <c:pt idx="24055">
                  <c:v>33.113541062937102</c:v>
                </c:pt>
                <c:pt idx="24056">
                  <c:v>33.114917639160801</c:v>
                </c:pt>
                <c:pt idx="24057">
                  <c:v>33.116294215384599</c:v>
                </c:pt>
                <c:pt idx="24058">
                  <c:v>33.117670791608397</c:v>
                </c:pt>
                <c:pt idx="24059">
                  <c:v>33.119047367832202</c:v>
                </c:pt>
                <c:pt idx="24060">
                  <c:v>33.120423944055901</c:v>
                </c:pt>
                <c:pt idx="24061">
                  <c:v>33.121800520279699</c:v>
                </c:pt>
                <c:pt idx="24062">
                  <c:v>33.123177096503497</c:v>
                </c:pt>
                <c:pt idx="24063">
                  <c:v>33.124553672727302</c:v>
                </c:pt>
                <c:pt idx="24064">
                  <c:v>33.1259302489511</c:v>
                </c:pt>
                <c:pt idx="24065">
                  <c:v>33.127306825174799</c:v>
                </c:pt>
                <c:pt idx="24066">
                  <c:v>33.128683401398597</c:v>
                </c:pt>
                <c:pt idx="24067">
                  <c:v>33.130059977622402</c:v>
                </c:pt>
                <c:pt idx="24068">
                  <c:v>33.1314365538462</c:v>
                </c:pt>
                <c:pt idx="24069">
                  <c:v>33.132813130069898</c:v>
                </c:pt>
                <c:pt idx="24070">
                  <c:v>33.134189706293697</c:v>
                </c:pt>
                <c:pt idx="24071">
                  <c:v>33.135566282517502</c:v>
                </c:pt>
                <c:pt idx="24072">
                  <c:v>33.1369428587413</c:v>
                </c:pt>
                <c:pt idx="24073">
                  <c:v>33.138319434964998</c:v>
                </c:pt>
                <c:pt idx="24074">
                  <c:v>33.139696011188803</c:v>
                </c:pt>
                <c:pt idx="24075">
                  <c:v>33.141072587412602</c:v>
                </c:pt>
                <c:pt idx="24076">
                  <c:v>33.1424491636364</c:v>
                </c:pt>
                <c:pt idx="24077">
                  <c:v>33.143825739860198</c:v>
                </c:pt>
                <c:pt idx="24078">
                  <c:v>33.145202316083903</c:v>
                </c:pt>
                <c:pt idx="24079">
                  <c:v>33.146578892307701</c:v>
                </c:pt>
                <c:pt idx="24080">
                  <c:v>33.147955468531499</c:v>
                </c:pt>
                <c:pt idx="24081">
                  <c:v>33.149332044755297</c:v>
                </c:pt>
                <c:pt idx="24082">
                  <c:v>33.150708620979003</c:v>
                </c:pt>
                <c:pt idx="24083">
                  <c:v>33.152085197202801</c:v>
                </c:pt>
                <c:pt idx="24084">
                  <c:v>33.153461773426599</c:v>
                </c:pt>
                <c:pt idx="24085">
                  <c:v>33.154838349650397</c:v>
                </c:pt>
                <c:pt idx="24086">
                  <c:v>33.156214925874103</c:v>
                </c:pt>
                <c:pt idx="24087">
                  <c:v>33.157591502097901</c:v>
                </c:pt>
                <c:pt idx="24088">
                  <c:v>33.158968078321699</c:v>
                </c:pt>
                <c:pt idx="24089">
                  <c:v>33.160344654545497</c:v>
                </c:pt>
                <c:pt idx="24090">
                  <c:v>33.161721230769203</c:v>
                </c:pt>
                <c:pt idx="24091">
                  <c:v>33.163097806993001</c:v>
                </c:pt>
                <c:pt idx="24092">
                  <c:v>33.164474383216799</c:v>
                </c:pt>
                <c:pt idx="24093">
                  <c:v>33.165850959440597</c:v>
                </c:pt>
                <c:pt idx="24094">
                  <c:v>33.167227535664303</c:v>
                </c:pt>
                <c:pt idx="24095">
                  <c:v>33.168604111888101</c:v>
                </c:pt>
                <c:pt idx="24096">
                  <c:v>33.169980688111899</c:v>
                </c:pt>
                <c:pt idx="24097">
                  <c:v>33.171357264335697</c:v>
                </c:pt>
                <c:pt idx="24098">
                  <c:v>33.172733840559403</c:v>
                </c:pt>
                <c:pt idx="24099">
                  <c:v>33.174110416783201</c:v>
                </c:pt>
                <c:pt idx="24100">
                  <c:v>33.175486993006999</c:v>
                </c:pt>
                <c:pt idx="24101">
                  <c:v>33.176863569230797</c:v>
                </c:pt>
                <c:pt idx="24102">
                  <c:v>33.178240145454602</c:v>
                </c:pt>
                <c:pt idx="24103">
                  <c:v>33.1796167216783</c:v>
                </c:pt>
                <c:pt idx="24104">
                  <c:v>33.180993297902099</c:v>
                </c:pt>
                <c:pt idx="24105">
                  <c:v>33.182369874125897</c:v>
                </c:pt>
                <c:pt idx="24106">
                  <c:v>33.183746450349702</c:v>
                </c:pt>
                <c:pt idx="24107">
                  <c:v>33.1851230265734</c:v>
                </c:pt>
                <c:pt idx="24108">
                  <c:v>33.186499602797198</c:v>
                </c:pt>
                <c:pt idx="24109">
                  <c:v>33.187876179021004</c:v>
                </c:pt>
                <c:pt idx="24110">
                  <c:v>33.189252755244802</c:v>
                </c:pt>
                <c:pt idx="24111">
                  <c:v>33.1906293314685</c:v>
                </c:pt>
                <c:pt idx="24112">
                  <c:v>33.192005907692298</c:v>
                </c:pt>
                <c:pt idx="24113">
                  <c:v>33.193382483916103</c:v>
                </c:pt>
                <c:pt idx="24114">
                  <c:v>33.194759060139901</c:v>
                </c:pt>
                <c:pt idx="24115">
                  <c:v>33.1961356363636</c:v>
                </c:pt>
                <c:pt idx="24116">
                  <c:v>33.197512212587398</c:v>
                </c:pt>
                <c:pt idx="24117">
                  <c:v>33.198888788811203</c:v>
                </c:pt>
                <c:pt idx="24118">
                  <c:v>33.200265365035001</c:v>
                </c:pt>
                <c:pt idx="24119">
                  <c:v>33.2016419412587</c:v>
                </c:pt>
                <c:pt idx="24120">
                  <c:v>33.203018517482498</c:v>
                </c:pt>
                <c:pt idx="24121">
                  <c:v>33.204395093706303</c:v>
                </c:pt>
                <c:pt idx="24122">
                  <c:v>33.205771669930101</c:v>
                </c:pt>
                <c:pt idx="24123">
                  <c:v>33.207148246153899</c:v>
                </c:pt>
                <c:pt idx="24124">
                  <c:v>33.208524822377598</c:v>
                </c:pt>
                <c:pt idx="24125">
                  <c:v>33.209901398601403</c:v>
                </c:pt>
                <c:pt idx="24126">
                  <c:v>33.211277974825201</c:v>
                </c:pt>
                <c:pt idx="24127">
                  <c:v>33.212654551048999</c:v>
                </c:pt>
                <c:pt idx="24128">
                  <c:v>33.214031127272698</c:v>
                </c:pt>
                <c:pt idx="24129">
                  <c:v>33.215407703496503</c:v>
                </c:pt>
                <c:pt idx="24130">
                  <c:v>33.216784279720301</c:v>
                </c:pt>
                <c:pt idx="24131">
                  <c:v>33.218160855944099</c:v>
                </c:pt>
                <c:pt idx="24132">
                  <c:v>33.219537432167797</c:v>
                </c:pt>
                <c:pt idx="24133">
                  <c:v>33.220914008391603</c:v>
                </c:pt>
                <c:pt idx="24134">
                  <c:v>33.222290584615401</c:v>
                </c:pt>
                <c:pt idx="24135">
                  <c:v>33.223667160839199</c:v>
                </c:pt>
                <c:pt idx="24136">
                  <c:v>33.225043737062897</c:v>
                </c:pt>
                <c:pt idx="24137">
                  <c:v>33.226420313286702</c:v>
                </c:pt>
                <c:pt idx="24138">
                  <c:v>33.2277968895105</c:v>
                </c:pt>
                <c:pt idx="24139">
                  <c:v>33.229173465734299</c:v>
                </c:pt>
                <c:pt idx="24140">
                  <c:v>33.230550041957997</c:v>
                </c:pt>
                <c:pt idx="24141">
                  <c:v>33.231926618181802</c:v>
                </c:pt>
                <c:pt idx="24142">
                  <c:v>33.2333031944056</c:v>
                </c:pt>
                <c:pt idx="24143">
                  <c:v>33.234679770629398</c:v>
                </c:pt>
                <c:pt idx="24144">
                  <c:v>33.236056346853204</c:v>
                </c:pt>
                <c:pt idx="24145">
                  <c:v>33.237432923076902</c:v>
                </c:pt>
                <c:pt idx="24146">
                  <c:v>33.2388094993007</c:v>
                </c:pt>
                <c:pt idx="24147">
                  <c:v>33.240186075524498</c:v>
                </c:pt>
                <c:pt idx="24148">
                  <c:v>33.241562651748303</c:v>
                </c:pt>
                <c:pt idx="24149">
                  <c:v>33.242939227972002</c:v>
                </c:pt>
                <c:pt idx="24150">
                  <c:v>33.2443158041958</c:v>
                </c:pt>
                <c:pt idx="24151">
                  <c:v>33.245692380419598</c:v>
                </c:pt>
                <c:pt idx="24152">
                  <c:v>33.247068956643403</c:v>
                </c:pt>
                <c:pt idx="24153">
                  <c:v>33.248445532867102</c:v>
                </c:pt>
                <c:pt idx="24154">
                  <c:v>33.2498221090909</c:v>
                </c:pt>
                <c:pt idx="24155">
                  <c:v>33.251198685314698</c:v>
                </c:pt>
                <c:pt idx="24156">
                  <c:v>33.252575261538503</c:v>
                </c:pt>
                <c:pt idx="24157">
                  <c:v>33.253951837762202</c:v>
                </c:pt>
                <c:pt idx="24158">
                  <c:v>33.255328413986</c:v>
                </c:pt>
                <c:pt idx="24159">
                  <c:v>33.256704990209798</c:v>
                </c:pt>
                <c:pt idx="24160">
                  <c:v>33.258081566433603</c:v>
                </c:pt>
                <c:pt idx="24161">
                  <c:v>33.259458142657301</c:v>
                </c:pt>
                <c:pt idx="24162">
                  <c:v>33.2608347188811</c:v>
                </c:pt>
                <c:pt idx="24163">
                  <c:v>33.262211295104898</c:v>
                </c:pt>
                <c:pt idx="24164">
                  <c:v>33.263587871328703</c:v>
                </c:pt>
                <c:pt idx="24165">
                  <c:v>33.264964447552501</c:v>
                </c:pt>
                <c:pt idx="24166">
                  <c:v>33.266341023776199</c:v>
                </c:pt>
                <c:pt idx="24167">
                  <c:v>33.267717599999997</c:v>
                </c:pt>
                <c:pt idx="24168">
                  <c:v>33.269094176223803</c:v>
                </c:pt>
                <c:pt idx="24169">
                  <c:v>33.270470752447601</c:v>
                </c:pt>
                <c:pt idx="24170">
                  <c:v>33.271847328671299</c:v>
                </c:pt>
                <c:pt idx="24171">
                  <c:v>33.273223904895097</c:v>
                </c:pt>
                <c:pt idx="24172">
                  <c:v>33.274600481118902</c:v>
                </c:pt>
                <c:pt idx="24173">
                  <c:v>33.275977057342701</c:v>
                </c:pt>
                <c:pt idx="24174">
                  <c:v>33.277353633566399</c:v>
                </c:pt>
                <c:pt idx="24175">
                  <c:v>33.278730209790197</c:v>
                </c:pt>
                <c:pt idx="24176">
                  <c:v>33.280106786014002</c:v>
                </c:pt>
                <c:pt idx="24177">
                  <c:v>33.2814833622378</c:v>
                </c:pt>
                <c:pt idx="24178">
                  <c:v>33.282859938461499</c:v>
                </c:pt>
                <c:pt idx="24179">
                  <c:v>33.284236514685297</c:v>
                </c:pt>
                <c:pt idx="24180">
                  <c:v>33.285613090909102</c:v>
                </c:pt>
                <c:pt idx="24181">
                  <c:v>33.2869896671329</c:v>
                </c:pt>
                <c:pt idx="24182">
                  <c:v>33.288366243356698</c:v>
                </c:pt>
                <c:pt idx="24183">
                  <c:v>33.289742819580397</c:v>
                </c:pt>
                <c:pt idx="24184">
                  <c:v>33.291119395804202</c:v>
                </c:pt>
                <c:pt idx="24185">
                  <c:v>33.292495972028</c:v>
                </c:pt>
                <c:pt idx="24186">
                  <c:v>33.293872548251798</c:v>
                </c:pt>
                <c:pt idx="24187">
                  <c:v>33.295249124475497</c:v>
                </c:pt>
                <c:pt idx="24188">
                  <c:v>33.296625700699302</c:v>
                </c:pt>
                <c:pt idx="24189">
                  <c:v>33.2980022769231</c:v>
                </c:pt>
                <c:pt idx="24190">
                  <c:v>33.299378853146898</c:v>
                </c:pt>
                <c:pt idx="24191">
                  <c:v>33.300755429370597</c:v>
                </c:pt>
                <c:pt idx="24192">
                  <c:v>33.302132005594402</c:v>
                </c:pt>
                <c:pt idx="24193">
                  <c:v>33.3035085818182</c:v>
                </c:pt>
                <c:pt idx="24194">
                  <c:v>33.304885158041998</c:v>
                </c:pt>
                <c:pt idx="24195">
                  <c:v>33.306261734265703</c:v>
                </c:pt>
                <c:pt idx="24196">
                  <c:v>33.307638310489502</c:v>
                </c:pt>
                <c:pt idx="24197">
                  <c:v>33.3090148867133</c:v>
                </c:pt>
                <c:pt idx="24198">
                  <c:v>33.310391462937098</c:v>
                </c:pt>
                <c:pt idx="24199">
                  <c:v>33.311768039160803</c:v>
                </c:pt>
                <c:pt idx="24200">
                  <c:v>33.313144615384601</c:v>
                </c:pt>
                <c:pt idx="24201">
                  <c:v>33.314521191608399</c:v>
                </c:pt>
                <c:pt idx="24202">
                  <c:v>33.315897767832197</c:v>
                </c:pt>
                <c:pt idx="24203">
                  <c:v>33.317274344055903</c:v>
                </c:pt>
                <c:pt idx="24204">
                  <c:v>33.318650920279701</c:v>
                </c:pt>
                <c:pt idx="24205">
                  <c:v>33.320027496503499</c:v>
                </c:pt>
                <c:pt idx="24206">
                  <c:v>33.321404072727297</c:v>
                </c:pt>
                <c:pt idx="24207">
                  <c:v>33.322780648951102</c:v>
                </c:pt>
                <c:pt idx="24208">
                  <c:v>33.324157225174801</c:v>
                </c:pt>
                <c:pt idx="24209">
                  <c:v>33.325533801398599</c:v>
                </c:pt>
                <c:pt idx="24210">
                  <c:v>33.326910377622397</c:v>
                </c:pt>
                <c:pt idx="24211">
                  <c:v>33.328286953846202</c:v>
                </c:pt>
                <c:pt idx="24212">
                  <c:v>33.329663530069901</c:v>
                </c:pt>
                <c:pt idx="24213">
                  <c:v>33.331040106293699</c:v>
                </c:pt>
                <c:pt idx="24214">
                  <c:v>33.332416682517497</c:v>
                </c:pt>
                <c:pt idx="24215">
                  <c:v>33.333793258741302</c:v>
                </c:pt>
                <c:pt idx="24216">
                  <c:v>33.335169834965001</c:v>
                </c:pt>
                <c:pt idx="24217">
                  <c:v>33.336546411188799</c:v>
                </c:pt>
                <c:pt idx="24218">
                  <c:v>33.337922987412597</c:v>
                </c:pt>
                <c:pt idx="24219">
                  <c:v>33.339299563636402</c:v>
                </c:pt>
                <c:pt idx="24220">
                  <c:v>33.3406761398602</c:v>
                </c:pt>
                <c:pt idx="24221">
                  <c:v>33.342052716083899</c:v>
                </c:pt>
                <c:pt idx="24222">
                  <c:v>33.343429292307697</c:v>
                </c:pt>
                <c:pt idx="24223">
                  <c:v>33.344805868531502</c:v>
                </c:pt>
                <c:pt idx="24224">
                  <c:v>33.3461824447553</c:v>
                </c:pt>
                <c:pt idx="24225">
                  <c:v>33.347559020978998</c:v>
                </c:pt>
                <c:pt idx="24226">
                  <c:v>33.348935597202797</c:v>
                </c:pt>
                <c:pt idx="24227">
                  <c:v>33.350312173426602</c:v>
                </c:pt>
                <c:pt idx="24228">
                  <c:v>33.3516887496504</c:v>
                </c:pt>
                <c:pt idx="24229">
                  <c:v>33.353065325874098</c:v>
                </c:pt>
                <c:pt idx="24230">
                  <c:v>33.354441902097903</c:v>
                </c:pt>
                <c:pt idx="24231">
                  <c:v>33.355818478321702</c:v>
                </c:pt>
                <c:pt idx="24232">
                  <c:v>33.3571950545455</c:v>
                </c:pt>
                <c:pt idx="24233">
                  <c:v>33.358571630769198</c:v>
                </c:pt>
                <c:pt idx="24234">
                  <c:v>33.359948206993003</c:v>
                </c:pt>
                <c:pt idx="24235">
                  <c:v>33.361324783216801</c:v>
                </c:pt>
                <c:pt idx="24236">
                  <c:v>33.362701359440599</c:v>
                </c:pt>
                <c:pt idx="24237">
                  <c:v>33.364077935664298</c:v>
                </c:pt>
                <c:pt idx="24238">
                  <c:v>33.365454511888103</c:v>
                </c:pt>
                <c:pt idx="24239">
                  <c:v>33.366831088111901</c:v>
                </c:pt>
                <c:pt idx="24240">
                  <c:v>33.368207664335699</c:v>
                </c:pt>
                <c:pt idx="24241">
                  <c:v>33.369584240559497</c:v>
                </c:pt>
                <c:pt idx="24242">
                  <c:v>33.370960816783203</c:v>
                </c:pt>
                <c:pt idx="24243">
                  <c:v>33.372337393007001</c:v>
                </c:pt>
                <c:pt idx="24244">
                  <c:v>33.373713969230799</c:v>
                </c:pt>
                <c:pt idx="24245">
                  <c:v>33.375090545454597</c:v>
                </c:pt>
                <c:pt idx="24246">
                  <c:v>33.376467121678303</c:v>
                </c:pt>
                <c:pt idx="24247">
                  <c:v>33.377843697902101</c:v>
                </c:pt>
                <c:pt idx="24248">
                  <c:v>33.379220274125899</c:v>
                </c:pt>
                <c:pt idx="24249">
                  <c:v>33.380596850349697</c:v>
                </c:pt>
                <c:pt idx="24250">
                  <c:v>33.381973426573403</c:v>
                </c:pt>
                <c:pt idx="24251">
                  <c:v>33.383350002797201</c:v>
                </c:pt>
                <c:pt idx="24252">
                  <c:v>33.384726579020999</c:v>
                </c:pt>
                <c:pt idx="24253">
                  <c:v>33.386103155244797</c:v>
                </c:pt>
                <c:pt idx="24254">
                  <c:v>33.387479731468503</c:v>
                </c:pt>
                <c:pt idx="24255">
                  <c:v>33.388856307692301</c:v>
                </c:pt>
                <c:pt idx="24256">
                  <c:v>33.390232883916099</c:v>
                </c:pt>
                <c:pt idx="24257">
                  <c:v>33.391609460139897</c:v>
                </c:pt>
                <c:pt idx="24258">
                  <c:v>33.392986036363602</c:v>
                </c:pt>
                <c:pt idx="24259">
                  <c:v>33.3943626125874</c:v>
                </c:pt>
                <c:pt idx="24260">
                  <c:v>33.395739188811199</c:v>
                </c:pt>
                <c:pt idx="24261">
                  <c:v>33.397115765034997</c:v>
                </c:pt>
                <c:pt idx="24262">
                  <c:v>33.398492341258702</c:v>
                </c:pt>
                <c:pt idx="24263">
                  <c:v>33.3998689174825</c:v>
                </c:pt>
                <c:pt idx="24264">
                  <c:v>33.401245493706298</c:v>
                </c:pt>
                <c:pt idx="24265">
                  <c:v>33.402622069930104</c:v>
                </c:pt>
                <c:pt idx="24266">
                  <c:v>33.403998646153902</c:v>
                </c:pt>
                <c:pt idx="24267">
                  <c:v>33.4053752223776</c:v>
                </c:pt>
                <c:pt idx="24268">
                  <c:v>33.406751798601398</c:v>
                </c:pt>
                <c:pt idx="24269">
                  <c:v>33.408128374825203</c:v>
                </c:pt>
                <c:pt idx="24270">
                  <c:v>33.409504951049001</c:v>
                </c:pt>
                <c:pt idx="24271">
                  <c:v>33.4108815272727</c:v>
                </c:pt>
                <c:pt idx="24272">
                  <c:v>33.412258103496498</c:v>
                </c:pt>
                <c:pt idx="24273">
                  <c:v>33.413634679720303</c:v>
                </c:pt>
                <c:pt idx="24274">
                  <c:v>33.415011255944101</c:v>
                </c:pt>
                <c:pt idx="24275">
                  <c:v>33.4163878321678</c:v>
                </c:pt>
                <c:pt idx="24276">
                  <c:v>33.417764408391598</c:v>
                </c:pt>
                <c:pt idx="24277">
                  <c:v>33.419140984615403</c:v>
                </c:pt>
                <c:pt idx="24278">
                  <c:v>33.420517560839201</c:v>
                </c:pt>
                <c:pt idx="24279">
                  <c:v>33.4218941370629</c:v>
                </c:pt>
                <c:pt idx="24280">
                  <c:v>33.423270713286698</c:v>
                </c:pt>
                <c:pt idx="24281">
                  <c:v>33.424647289510503</c:v>
                </c:pt>
                <c:pt idx="24282">
                  <c:v>33.426023865734301</c:v>
                </c:pt>
                <c:pt idx="24283">
                  <c:v>33.427400441958</c:v>
                </c:pt>
                <c:pt idx="24284">
                  <c:v>33.428777018181798</c:v>
                </c:pt>
                <c:pt idx="24285">
                  <c:v>33.430153594405603</c:v>
                </c:pt>
                <c:pt idx="24286">
                  <c:v>33.431530170629401</c:v>
                </c:pt>
                <c:pt idx="24287">
                  <c:v>33.432906746853199</c:v>
                </c:pt>
                <c:pt idx="24288">
                  <c:v>33.434283323076897</c:v>
                </c:pt>
                <c:pt idx="24289">
                  <c:v>33.435659899300703</c:v>
                </c:pt>
                <c:pt idx="24290">
                  <c:v>33.437036475524501</c:v>
                </c:pt>
                <c:pt idx="24291">
                  <c:v>33.438413051748299</c:v>
                </c:pt>
                <c:pt idx="24292">
                  <c:v>33.439789627971997</c:v>
                </c:pt>
                <c:pt idx="24293">
                  <c:v>33.441166204195802</c:v>
                </c:pt>
                <c:pt idx="24294">
                  <c:v>33.4425427804196</c:v>
                </c:pt>
                <c:pt idx="24295">
                  <c:v>33.443919356643399</c:v>
                </c:pt>
                <c:pt idx="24296">
                  <c:v>33.445295932867097</c:v>
                </c:pt>
                <c:pt idx="24297">
                  <c:v>33.446672509090902</c:v>
                </c:pt>
                <c:pt idx="24298">
                  <c:v>33.4480490853147</c:v>
                </c:pt>
                <c:pt idx="24299">
                  <c:v>33.449425661538498</c:v>
                </c:pt>
                <c:pt idx="24300">
                  <c:v>33.450802237762197</c:v>
                </c:pt>
                <c:pt idx="24301">
                  <c:v>33.452178813986002</c:v>
                </c:pt>
                <c:pt idx="24302">
                  <c:v>33.4535553902098</c:v>
                </c:pt>
                <c:pt idx="24303">
                  <c:v>33.454931966433598</c:v>
                </c:pt>
                <c:pt idx="24304">
                  <c:v>33.456308542657403</c:v>
                </c:pt>
                <c:pt idx="24305">
                  <c:v>33.457685118881102</c:v>
                </c:pt>
                <c:pt idx="24306">
                  <c:v>33.4590616951049</c:v>
                </c:pt>
                <c:pt idx="24307">
                  <c:v>33.460438271328698</c:v>
                </c:pt>
                <c:pt idx="24308">
                  <c:v>33.461814847552503</c:v>
                </c:pt>
                <c:pt idx="24309">
                  <c:v>33.463191423776202</c:v>
                </c:pt>
                <c:pt idx="24310">
                  <c:v>33.464568</c:v>
                </c:pt>
                <c:pt idx="24311">
                  <c:v>33.465944576223798</c:v>
                </c:pt>
                <c:pt idx="24312">
                  <c:v>33.467321152447603</c:v>
                </c:pt>
                <c:pt idx="24313">
                  <c:v>33.468697728671302</c:v>
                </c:pt>
                <c:pt idx="24314">
                  <c:v>33.4700743048951</c:v>
                </c:pt>
                <c:pt idx="24315">
                  <c:v>33.471450881118898</c:v>
                </c:pt>
                <c:pt idx="24316">
                  <c:v>33.472827457342703</c:v>
                </c:pt>
                <c:pt idx="24317">
                  <c:v>33.474204033566402</c:v>
                </c:pt>
                <c:pt idx="24318">
                  <c:v>33.4755806097902</c:v>
                </c:pt>
                <c:pt idx="24319">
                  <c:v>33.476957186013998</c:v>
                </c:pt>
                <c:pt idx="24320">
                  <c:v>33.478333762237803</c:v>
                </c:pt>
                <c:pt idx="24321">
                  <c:v>33.479710338461501</c:v>
                </c:pt>
                <c:pt idx="24322">
                  <c:v>33.481086914685299</c:v>
                </c:pt>
                <c:pt idx="24323">
                  <c:v>33.482463490909097</c:v>
                </c:pt>
                <c:pt idx="24324">
                  <c:v>33.483840067132903</c:v>
                </c:pt>
                <c:pt idx="24325">
                  <c:v>33.485216643356701</c:v>
                </c:pt>
                <c:pt idx="24326">
                  <c:v>33.486593219580399</c:v>
                </c:pt>
                <c:pt idx="24327">
                  <c:v>33.487969795804197</c:v>
                </c:pt>
                <c:pt idx="24328">
                  <c:v>33.489346372028002</c:v>
                </c:pt>
                <c:pt idx="24329">
                  <c:v>33.490722948251801</c:v>
                </c:pt>
                <c:pt idx="24330">
                  <c:v>33.492099524475499</c:v>
                </c:pt>
                <c:pt idx="24331">
                  <c:v>33.493476100699297</c:v>
                </c:pt>
                <c:pt idx="24332">
                  <c:v>33.494852676923102</c:v>
                </c:pt>
                <c:pt idx="24333">
                  <c:v>33.4962292531469</c:v>
                </c:pt>
                <c:pt idx="24334">
                  <c:v>33.497605829370599</c:v>
                </c:pt>
                <c:pt idx="24335">
                  <c:v>33.498982405594397</c:v>
                </c:pt>
                <c:pt idx="24336">
                  <c:v>33.500358981818202</c:v>
                </c:pt>
                <c:pt idx="24337">
                  <c:v>33.501735558042</c:v>
                </c:pt>
                <c:pt idx="24338">
                  <c:v>33.503112134265699</c:v>
                </c:pt>
                <c:pt idx="24339">
                  <c:v>33.504488710489497</c:v>
                </c:pt>
                <c:pt idx="24340">
                  <c:v>33.505865286713302</c:v>
                </c:pt>
                <c:pt idx="24341">
                  <c:v>33.5072418629371</c:v>
                </c:pt>
                <c:pt idx="24342">
                  <c:v>33.508618439160799</c:v>
                </c:pt>
                <c:pt idx="24343">
                  <c:v>33.509995015384597</c:v>
                </c:pt>
                <c:pt idx="24344">
                  <c:v>33.511371591608402</c:v>
                </c:pt>
                <c:pt idx="24345">
                  <c:v>33.5127481678322</c:v>
                </c:pt>
                <c:pt idx="24346">
                  <c:v>33.514124744055998</c:v>
                </c:pt>
                <c:pt idx="24347">
                  <c:v>33.515501320279697</c:v>
                </c:pt>
                <c:pt idx="24348">
                  <c:v>33.516877896503502</c:v>
                </c:pt>
                <c:pt idx="24349">
                  <c:v>33.5182544727273</c:v>
                </c:pt>
                <c:pt idx="24350">
                  <c:v>33.519631048951098</c:v>
                </c:pt>
                <c:pt idx="24351">
                  <c:v>33.521007625174803</c:v>
                </c:pt>
                <c:pt idx="24352">
                  <c:v>33.522384201398602</c:v>
                </c:pt>
                <c:pt idx="24353">
                  <c:v>33.5237607776224</c:v>
                </c:pt>
                <c:pt idx="24354">
                  <c:v>33.525137353846198</c:v>
                </c:pt>
                <c:pt idx="24355">
                  <c:v>33.526513930069903</c:v>
                </c:pt>
                <c:pt idx="24356">
                  <c:v>33.527890506293701</c:v>
                </c:pt>
                <c:pt idx="24357">
                  <c:v>33.529267082517499</c:v>
                </c:pt>
                <c:pt idx="24358">
                  <c:v>33.530643658741297</c:v>
                </c:pt>
                <c:pt idx="24359">
                  <c:v>33.532020234965003</c:v>
                </c:pt>
                <c:pt idx="24360">
                  <c:v>33.533396811188801</c:v>
                </c:pt>
                <c:pt idx="24361">
                  <c:v>33.534773387412599</c:v>
                </c:pt>
                <c:pt idx="24362">
                  <c:v>33.536149963636397</c:v>
                </c:pt>
                <c:pt idx="24363">
                  <c:v>33.537526539860103</c:v>
                </c:pt>
                <c:pt idx="24364">
                  <c:v>33.538903116083901</c:v>
                </c:pt>
                <c:pt idx="24365">
                  <c:v>33.540279692307699</c:v>
                </c:pt>
                <c:pt idx="24366">
                  <c:v>33.541656268531497</c:v>
                </c:pt>
                <c:pt idx="24367">
                  <c:v>33.543032844755203</c:v>
                </c:pt>
                <c:pt idx="24368">
                  <c:v>33.544409420979001</c:v>
                </c:pt>
                <c:pt idx="24369">
                  <c:v>33.545785997202799</c:v>
                </c:pt>
                <c:pt idx="24370">
                  <c:v>33.547162573426597</c:v>
                </c:pt>
                <c:pt idx="24371">
                  <c:v>33.548539149650402</c:v>
                </c:pt>
                <c:pt idx="24372">
                  <c:v>33.549915725874101</c:v>
                </c:pt>
                <c:pt idx="24373">
                  <c:v>33.551292302097899</c:v>
                </c:pt>
                <c:pt idx="24374">
                  <c:v>33.552668878321697</c:v>
                </c:pt>
                <c:pt idx="24375">
                  <c:v>33.554045454545502</c:v>
                </c:pt>
                <c:pt idx="24376">
                  <c:v>33.555422030769201</c:v>
                </c:pt>
                <c:pt idx="24377">
                  <c:v>33.556798606992999</c:v>
                </c:pt>
                <c:pt idx="24378">
                  <c:v>33.558175183216797</c:v>
                </c:pt>
                <c:pt idx="24379">
                  <c:v>33.559551759440602</c:v>
                </c:pt>
                <c:pt idx="24380">
                  <c:v>33.5609283356643</c:v>
                </c:pt>
                <c:pt idx="24381">
                  <c:v>33.562304911888099</c:v>
                </c:pt>
                <c:pt idx="24382">
                  <c:v>33.563681488111897</c:v>
                </c:pt>
                <c:pt idx="24383">
                  <c:v>33.565058064335702</c:v>
                </c:pt>
                <c:pt idx="24384">
                  <c:v>33.5664346405595</c:v>
                </c:pt>
                <c:pt idx="24385">
                  <c:v>33.567811216783198</c:v>
                </c:pt>
                <c:pt idx="24386">
                  <c:v>33.569187793007004</c:v>
                </c:pt>
                <c:pt idx="24387">
                  <c:v>33.570564369230802</c:v>
                </c:pt>
                <c:pt idx="24388">
                  <c:v>33.5719409454545</c:v>
                </c:pt>
                <c:pt idx="24389">
                  <c:v>33.573317521678298</c:v>
                </c:pt>
                <c:pt idx="24390">
                  <c:v>33.574694097902103</c:v>
                </c:pt>
                <c:pt idx="24391">
                  <c:v>33.576070674125901</c:v>
                </c:pt>
                <c:pt idx="24392">
                  <c:v>33.577447250349699</c:v>
                </c:pt>
                <c:pt idx="24393">
                  <c:v>33.578823826573398</c:v>
                </c:pt>
                <c:pt idx="24394">
                  <c:v>33.580200402797203</c:v>
                </c:pt>
                <c:pt idx="24395">
                  <c:v>33.581576979021001</c:v>
                </c:pt>
                <c:pt idx="24396">
                  <c:v>33.582953555244799</c:v>
                </c:pt>
                <c:pt idx="24397">
                  <c:v>33.584330131468498</c:v>
                </c:pt>
                <c:pt idx="24398">
                  <c:v>33.585706707692303</c:v>
                </c:pt>
                <c:pt idx="24399">
                  <c:v>33.587083283916101</c:v>
                </c:pt>
                <c:pt idx="24400">
                  <c:v>33.588459860139899</c:v>
                </c:pt>
                <c:pt idx="24401">
                  <c:v>33.589836436363598</c:v>
                </c:pt>
                <c:pt idx="24402">
                  <c:v>33.591213012587403</c:v>
                </c:pt>
                <c:pt idx="24403">
                  <c:v>33.592589588811201</c:v>
                </c:pt>
                <c:pt idx="24404">
                  <c:v>33.593966165034999</c:v>
                </c:pt>
                <c:pt idx="24405">
                  <c:v>33.595342741258797</c:v>
                </c:pt>
                <c:pt idx="24406">
                  <c:v>33.596719317482503</c:v>
                </c:pt>
                <c:pt idx="24407">
                  <c:v>33.598095893706301</c:v>
                </c:pt>
                <c:pt idx="24408">
                  <c:v>33.599472469930099</c:v>
                </c:pt>
                <c:pt idx="24409">
                  <c:v>33.600849046153897</c:v>
                </c:pt>
                <c:pt idx="24410">
                  <c:v>33.602225622377603</c:v>
                </c:pt>
                <c:pt idx="24411">
                  <c:v>33.603602198601401</c:v>
                </c:pt>
                <c:pt idx="24412">
                  <c:v>33.604978774825199</c:v>
                </c:pt>
                <c:pt idx="24413">
                  <c:v>33.606355351048997</c:v>
                </c:pt>
                <c:pt idx="24414">
                  <c:v>33.607731927272702</c:v>
                </c:pt>
                <c:pt idx="24415">
                  <c:v>33.6091085034965</c:v>
                </c:pt>
                <c:pt idx="24416">
                  <c:v>33.610485079720299</c:v>
                </c:pt>
                <c:pt idx="24417">
                  <c:v>33.611861655944097</c:v>
                </c:pt>
                <c:pt idx="24418">
                  <c:v>33.613238232167802</c:v>
                </c:pt>
                <c:pt idx="24419">
                  <c:v>33.6146148083916</c:v>
                </c:pt>
                <c:pt idx="24420">
                  <c:v>33.615991384615398</c:v>
                </c:pt>
                <c:pt idx="24421">
                  <c:v>33.617367960839204</c:v>
                </c:pt>
                <c:pt idx="24422">
                  <c:v>33.618744537062902</c:v>
                </c:pt>
                <c:pt idx="24423">
                  <c:v>33.6201211132867</c:v>
                </c:pt>
                <c:pt idx="24424">
                  <c:v>33.621497689510498</c:v>
                </c:pt>
                <c:pt idx="24425">
                  <c:v>33.622874265734303</c:v>
                </c:pt>
                <c:pt idx="24426">
                  <c:v>33.624250841958002</c:v>
                </c:pt>
                <c:pt idx="24427">
                  <c:v>33.6256274181818</c:v>
                </c:pt>
                <c:pt idx="24428">
                  <c:v>33.627003994405598</c:v>
                </c:pt>
                <c:pt idx="24429">
                  <c:v>33.628380570629403</c:v>
                </c:pt>
                <c:pt idx="24430">
                  <c:v>33.629757146853201</c:v>
                </c:pt>
                <c:pt idx="24431">
                  <c:v>33.6311337230769</c:v>
                </c:pt>
                <c:pt idx="24432">
                  <c:v>33.632510299300698</c:v>
                </c:pt>
                <c:pt idx="24433">
                  <c:v>33.633886875524503</c:v>
                </c:pt>
                <c:pt idx="24434">
                  <c:v>33.635263451748301</c:v>
                </c:pt>
                <c:pt idx="24435">
                  <c:v>33.636640027972</c:v>
                </c:pt>
                <c:pt idx="24436">
                  <c:v>33.638016604195798</c:v>
                </c:pt>
                <c:pt idx="24437">
                  <c:v>33.639393180419603</c:v>
                </c:pt>
                <c:pt idx="24438">
                  <c:v>33.640769756643401</c:v>
                </c:pt>
                <c:pt idx="24439">
                  <c:v>33.6421463328671</c:v>
                </c:pt>
                <c:pt idx="24440">
                  <c:v>33.643522909090898</c:v>
                </c:pt>
                <c:pt idx="24441">
                  <c:v>33.644899485314703</c:v>
                </c:pt>
                <c:pt idx="24442">
                  <c:v>33.646276061538501</c:v>
                </c:pt>
                <c:pt idx="24443">
                  <c:v>33.647652637762199</c:v>
                </c:pt>
                <c:pt idx="24444">
                  <c:v>33.649029213985997</c:v>
                </c:pt>
                <c:pt idx="24445">
                  <c:v>33.650405790209803</c:v>
                </c:pt>
                <c:pt idx="24446">
                  <c:v>33.651782366433601</c:v>
                </c:pt>
                <c:pt idx="24447">
                  <c:v>33.653158942657299</c:v>
                </c:pt>
                <c:pt idx="24448">
                  <c:v>33.654535518881097</c:v>
                </c:pt>
                <c:pt idx="24449">
                  <c:v>33.655912095104902</c:v>
                </c:pt>
                <c:pt idx="24450">
                  <c:v>33.657288671328701</c:v>
                </c:pt>
                <c:pt idx="24451">
                  <c:v>33.658665247552499</c:v>
                </c:pt>
                <c:pt idx="24452">
                  <c:v>33.660041823776197</c:v>
                </c:pt>
                <c:pt idx="24453">
                  <c:v>33.661418400000002</c:v>
                </c:pt>
                <c:pt idx="24454">
                  <c:v>33.6627949762238</c:v>
                </c:pt>
                <c:pt idx="24455">
                  <c:v>33.664171552447598</c:v>
                </c:pt>
                <c:pt idx="24456">
                  <c:v>33.665548128671297</c:v>
                </c:pt>
                <c:pt idx="24457">
                  <c:v>33.666924704895102</c:v>
                </c:pt>
                <c:pt idx="24458">
                  <c:v>33.6683012811189</c:v>
                </c:pt>
                <c:pt idx="24459">
                  <c:v>33.669677857342698</c:v>
                </c:pt>
                <c:pt idx="24460">
                  <c:v>33.671054433566397</c:v>
                </c:pt>
                <c:pt idx="24461">
                  <c:v>33.672431009790202</c:v>
                </c:pt>
                <c:pt idx="24462">
                  <c:v>33.673807586014</c:v>
                </c:pt>
                <c:pt idx="24463">
                  <c:v>33.675184162237798</c:v>
                </c:pt>
                <c:pt idx="24464">
                  <c:v>33.676560738461497</c:v>
                </c:pt>
                <c:pt idx="24465">
                  <c:v>33.677937314685302</c:v>
                </c:pt>
                <c:pt idx="24466">
                  <c:v>33.6793138909091</c:v>
                </c:pt>
                <c:pt idx="24467">
                  <c:v>33.680690467132898</c:v>
                </c:pt>
                <c:pt idx="24468">
                  <c:v>33.682067043356597</c:v>
                </c:pt>
                <c:pt idx="24469">
                  <c:v>33.683443619580402</c:v>
                </c:pt>
                <c:pt idx="24470">
                  <c:v>33.6848201958042</c:v>
                </c:pt>
                <c:pt idx="24471">
                  <c:v>33.686196772027998</c:v>
                </c:pt>
                <c:pt idx="24472">
                  <c:v>33.687573348251803</c:v>
                </c:pt>
                <c:pt idx="24473">
                  <c:v>33.688949924475502</c:v>
                </c:pt>
                <c:pt idx="24474">
                  <c:v>33.6903265006993</c:v>
                </c:pt>
                <c:pt idx="24475">
                  <c:v>33.691703076923098</c:v>
                </c:pt>
                <c:pt idx="24476">
                  <c:v>33.693079653146903</c:v>
                </c:pt>
                <c:pt idx="24477">
                  <c:v>33.694456229370601</c:v>
                </c:pt>
                <c:pt idx="24478">
                  <c:v>33.695832805594399</c:v>
                </c:pt>
                <c:pt idx="24479">
                  <c:v>33.697209381818197</c:v>
                </c:pt>
                <c:pt idx="24480">
                  <c:v>33.698585958042003</c:v>
                </c:pt>
                <c:pt idx="24481">
                  <c:v>33.699962534265701</c:v>
                </c:pt>
                <c:pt idx="24482">
                  <c:v>33.701339110489499</c:v>
                </c:pt>
                <c:pt idx="24483">
                  <c:v>33.702715686713297</c:v>
                </c:pt>
                <c:pt idx="24484">
                  <c:v>33.704092262937102</c:v>
                </c:pt>
                <c:pt idx="24485">
                  <c:v>33.705468839160801</c:v>
                </c:pt>
                <c:pt idx="24486">
                  <c:v>33.706845415384599</c:v>
                </c:pt>
                <c:pt idx="24487">
                  <c:v>33.708221991608397</c:v>
                </c:pt>
                <c:pt idx="24488">
                  <c:v>33.709598567832202</c:v>
                </c:pt>
                <c:pt idx="24489">
                  <c:v>33.710975144055901</c:v>
                </c:pt>
                <c:pt idx="24490">
                  <c:v>33.712351720279699</c:v>
                </c:pt>
                <c:pt idx="24491">
                  <c:v>33.713728296503497</c:v>
                </c:pt>
                <c:pt idx="24492">
                  <c:v>33.715104872727302</c:v>
                </c:pt>
                <c:pt idx="24493">
                  <c:v>33.7164814489511</c:v>
                </c:pt>
                <c:pt idx="24494">
                  <c:v>33.717858025174799</c:v>
                </c:pt>
                <c:pt idx="24495">
                  <c:v>33.719234601398597</c:v>
                </c:pt>
                <c:pt idx="24496">
                  <c:v>33.720611177622402</c:v>
                </c:pt>
                <c:pt idx="24497">
                  <c:v>33.7219877538462</c:v>
                </c:pt>
                <c:pt idx="24498">
                  <c:v>33.723364330069899</c:v>
                </c:pt>
                <c:pt idx="24499">
                  <c:v>33.724740906293697</c:v>
                </c:pt>
                <c:pt idx="24500">
                  <c:v>33.726117482517502</c:v>
                </c:pt>
                <c:pt idx="24501">
                  <c:v>33.7274940587413</c:v>
                </c:pt>
                <c:pt idx="24502">
                  <c:v>33.728870634964998</c:v>
                </c:pt>
                <c:pt idx="24503">
                  <c:v>33.730247211188797</c:v>
                </c:pt>
                <c:pt idx="24504">
                  <c:v>33.731623787412602</c:v>
                </c:pt>
                <c:pt idx="24505">
                  <c:v>33.7330003636364</c:v>
                </c:pt>
                <c:pt idx="24506">
                  <c:v>33.734376939860198</c:v>
                </c:pt>
                <c:pt idx="24507">
                  <c:v>33.735753516083903</c:v>
                </c:pt>
                <c:pt idx="24508">
                  <c:v>33.737130092307702</c:v>
                </c:pt>
                <c:pt idx="24509">
                  <c:v>33.7385066685315</c:v>
                </c:pt>
                <c:pt idx="24510">
                  <c:v>33.739883244755298</c:v>
                </c:pt>
                <c:pt idx="24511">
                  <c:v>33.741259820979003</c:v>
                </c:pt>
                <c:pt idx="24512">
                  <c:v>33.742636397202801</c:v>
                </c:pt>
                <c:pt idx="24513">
                  <c:v>33.744012973426599</c:v>
                </c:pt>
                <c:pt idx="24514">
                  <c:v>33.745389549650397</c:v>
                </c:pt>
                <c:pt idx="24515">
                  <c:v>33.746766125874103</c:v>
                </c:pt>
                <c:pt idx="24516">
                  <c:v>33.748142702097901</c:v>
                </c:pt>
                <c:pt idx="24517">
                  <c:v>33.749519278321699</c:v>
                </c:pt>
                <c:pt idx="24518">
                  <c:v>33.750895854545497</c:v>
                </c:pt>
                <c:pt idx="24519">
                  <c:v>33.752272430769203</c:v>
                </c:pt>
                <c:pt idx="24520">
                  <c:v>33.753649006993001</c:v>
                </c:pt>
                <c:pt idx="24521">
                  <c:v>33.755025583216799</c:v>
                </c:pt>
                <c:pt idx="24522">
                  <c:v>33.756402159440597</c:v>
                </c:pt>
                <c:pt idx="24523">
                  <c:v>33.757778735664303</c:v>
                </c:pt>
                <c:pt idx="24524">
                  <c:v>33.759155311888101</c:v>
                </c:pt>
                <c:pt idx="24525">
                  <c:v>33.760531888111899</c:v>
                </c:pt>
                <c:pt idx="24526">
                  <c:v>33.761908464335697</c:v>
                </c:pt>
                <c:pt idx="24527">
                  <c:v>33.763285040559502</c:v>
                </c:pt>
                <c:pt idx="24528">
                  <c:v>33.764661616783201</c:v>
                </c:pt>
                <c:pt idx="24529">
                  <c:v>33.766038193006999</c:v>
                </c:pt>
                <c:pt idx="24530">
                  <c:v>33.767414769230797</c:v>
                </c:pt>
                <c:pt idx="24531">
                  <c:v>33.768791345454503</c:v>
                </c:pt>
                <c:pt idx="24532">
                  <c:v>33.770167921678301</c:v>
                </c:pt>
                <c:pt idx="24533">
                  <c:v>33.771544497902099</c:v>
                </c:pt>
                <c:pt idx="24534">
                  <c:v>33.772921074125897</c:v>
                </c:pt>
                <c:pt idx="24535">
                  <c:v>33.774297650349702</c:v>
                </c:pt>
                <c:pt idx="24536">
                  <c:v>33.7756742265734</c:v>
                </c:pt>
                <c:pt idx="24537">
                  <c:v>33.777050802797199</c:v>
                </c:pt>
                <c:pt idx="24538">
                  <c:v>33.778427379020997</c:v>
                </c:pt>
                <c:pt idx="24539">
                  <c:v>33.779803955244802</c:v>
                </c:pt>
                <c:pt idx="24540">
                  <c:v>33.7811805314685</c:v>
                </c:pt>
                <c:pt idx="24541">
                  <c:v>33.782557107692298</c:v>
                </c:pt>
                <c:pt idx="24542">
                  <c:v>33.783933683916104</c:v>
                </c:pt>
                <c:pt idx="24543">
                  <c:v>33.785310260139902</c:v>
                </c:pt>
                <c:pt idx="24544">
                  <c:v>33.7866868363636</c:v>
                </c:pt>
                <c:pt idx="24545">
                  <c:v>33.788063412587398</c:v>
                </c:pt>
                <c:pt idx="24546">
                  <c:v>33.789439988811203</c:v>
                </c:pt>
                <c:pt idx="24547">
                  <c:v>33.790816565035001</c:v>
                </c:pt>
                <c:pt idx="24548">
                  <c:v>33.792193141258799</c:v>
                </c:pt>
                <c:pt idx="24549">
                  <c:v>33.793569717482498</c:v>
                </c:pt>
                <c:pt idx="24550">
                  <c:v>33.794946293706303</c:v>
                </c:pt>
                <c:pt idx="24551">
                  <c:v>33.796322869930101</c:v>
                </c:pt>
                <c:pt idx="24552">
                  <c:v>33.797699446153899</c:v>
                </c:pt>
                <c:pt idx="24553">
                  <c:v>33.799076022377598</c:v>
                </c:pt>
                <c:pt idx="24554">
                  <c:v>33.800452598601403</c:v>
                </c:pt>
                <c:pt idx="24555">
                  <c:v>33.801829174825201</c:v>
                </c:pt>
                <c:pt idx="24556">
                  <c:v>33.803205751048999</c:v>
                </c:pt>
                <c:pt idx="24557">
                  <c:v>33.804582327272698</c:v>
                </c:pt>
                <c:pt idx="24558">
                  <c:v>33.805958903496503</c:v>
                </c:pt>
                <c:pt idx="24559">
                  <c:v>33.807335479720301</c:v>
                </c:pt>
                <c:pt idx="24560">
                  <c:v>33.808712055944099</c:v>
                </c:pt>
                <c:pt idx="24561">
                  <c:v>33.810088632167798</c:v>
                </c:pt>
                <c:pt idx="24562">
                  <c:v>33.811465208391603</c:v>
                </c:pt>
                <c:pt idx="24563">
                  <c:v>33.812841784615401</c:v>
                </c:pt>
                <c:pt idx="24564">
                  <c:v>33.814218360839199</c:v>
                </c:pt>
                <c:pt idx="24565">
                  <c:v>33.815594937062897</c:v>
                </c:pt>
                <c:pt idx="24566">
                  <c:v>33.816971513286703</c:v>
                </c:pt>
                <c:pt idx="24567">
                  <c:v>33.818348089510501</c:v>
                </c:pt>
                <c:pt idx="24568">
                  <c:v>33.819724665734299</c:v>
                </c:pt>
                <c:pt idx="24569">
                  <c:v>33.821101241958097</c:v>
                </c:pt>
                <c:pt idx="24570">
                  <c:v>33.822477818181802</c:v>
                </c:pt>
                <c:pt idx="24571">
                  <c:v>33.8238543944056</c:v>
                </c:pt>
                <c:pt idx="24572">
                  <c:v>33.825230970629399</c:v>
                </c:pt>
                <c:pt idx="24573">
                  <c:v>33.826607546853197</c:v>
                </c:pt>
                <c:pt idx="24574">
                  <c:v>33.827984123076902</c:v>
                </c:pt>
                <c:pt idx="24575">
                  <c:v>33.8293606993007</c:v>
                </c:pt>
                <c:pt idx="24576">
                  <c:v>33.830737275524498</c:v>
                </c:pt>
                <c:pt idx="24577">
                  <c:v>33.832113851748304</c:v>
                </c:pt>
                <c:pt idx="24578">
                  <c:v>33.833490427972002</c:v>
                </c:pt>
                <c:pt idx="24579">
                  <c:v>33.8348670041958</c:v>
                </c:pt>
                <c:pt idx="24580">
                  <c:v>33.836243580419598</c:v>
                </c:pt>
                <c:pt idx="24581">
                  <c:v>33.837620156643403</c:v>
                </c:pt>
                <c:pt idx="24582">
                  <c:v>33.838996732867102</c:v>
                </c:pt>
                <c:pt idx="24583">
                  <c:v>33.8403733090909</c:v>
                </c:pt>
                <c:pt idx="24584">
                  <c:v>33.841749885314698</c:v>
                </c:pt>
                <c:pt idx="24585">
                  <c:v>33.843126461538503</c:v>
                </c:pt>
                <c:pt idx="24586">
                  <c:v>33.844503037762202</c:v>
                </c:pt>
                <c:pt idx="24587">
                  <c:v>33.845879613986</c:v>
                </c:pt>
                <c:pt idx="24588">
                  <c:v>33.847256190209798</c:v>
                </c:pt>
                <c:pt idx="24589">
                  <c:v>33.848632766433603</c:v>
                </c:pt>
                <c:pt idx="24590">
                  <c:v>33.850009342657302</c:v>
                </c:pt>
                <c:pt idx="24591">
                  <c:v>33.8513859188811</c:v>
                </c:pt>
                <c:pt idx="24592">
                  <c:v>33.852762495104898</c:v>
                </c:pt>
                <c:pt idx="24593">
                  <c:v>33.854139071328703</c:v>
                </c:pt>
                <c:pt idx="24594">
                  <c:v>33.855515647552501</c:v>
                </c:pt>
                <c:pt idx="24595">
                  <c:v>33.8568922237762</c:v>
                </c:pt>
                <c:pt idx="24596">
                  <c:v>33.858268799999998</c:v>
                </c:pt>
                <c:pt idx="24597">
                  <c:v>33.859645376223803</c:v>
                </c:pt>
                <c:pt idx="24598">
                  <c:v>33.861021952447601</c:v>
                </c:pt>
                <c:pt idx="24599">
                  <c:v>33.862398528671299</c:v>
                </c:pt>
                <c:pt idx="24600">
                  <c:v>33.863775104895097</c:v>
                </c:pt>
                <c:pt idx="24601">
                  <c:v>33.865151681118903</c:v>
                </c:pt>
                <c:pt idx="24602">
                  <c:v>33.866528257342701</c:v>
                </c:pt>
                <c:pt idx="24603">
                  <c:v>33.867904833566399</c:v>
                </c:pt>
                <c:pt idx="24604">
                  <c:v>33.869281409790197</c:v>
                </c:pt>
                <c:pt idx="24605">
                  <c:v>33.870657986014002</c:v>
                </c:pt>
                <c:pt idx="24606">
                  <c:v>33.872034562237801</c:v>
                </c:pt>
                <c:pt idx="24607">
                  <c:v>33.873411138461499</c:v>
                </c:pt>
                <c:pt idx="24608">
                  <c:v>33.874787714685297</c:v>
                </c:pt>
                <c:pt idx="24609">
                  <c:v>33.876164290909102</c:v>
                </c:pt>
                <c:pt idx="24610">
                  <c:v>33.8775408671329</c:v>
                </c:pt>
                <c:pt idx="24611">
                  <c:v>33.878917443356599</c:v>
                </c:pt>
                <c:pt idx="24612">
                  <c:v>33.880294019580397</c:v>
                </c:pt>
                <c:pt idx="24613">
                  <c:v>33.881670595804202</c:v>
                </c:pt>
                <c:pt idx="24614">
                  <c:v>33.883047172028</c:v>
                </c:pt>
                <c:pt idx="24615">
                  <c:v>33.884423748251798</c:v>
                </c:pt>
                <c:pt idx="24616">
                  <c:v>33.885800324475497</c:v>
                </c:pt>
                <c:pt idx="24617">
                  <c:v>33.887176900699302</c:v>
                </c:pt>
                <c:pt idx="24618">
                  <c:v>33.8885534769231</c:v>
                </c:pt>
                <c:pt idx="24619">
                  <c:v>33.889930053146898</c:v>
                </c:pt>
                <c:pt idx="24620">
                  <c:v>33.891306629370597</c:v>
                </c:pt>
                <c:pt idx="24621">
                  <c:v>33.892683205594402</c:v>
                </c:pt>
                <c:pt idx="24622">
                  <c:v>33.8940597818182</c:v>
                </c:pt>
                <c:pt idx="24623">
                  <c:v>33.895436358041998</c:v>
                </c:pt>
                <c:pt idx="24624">
                  <c:v>33.896812934265697</c:v>
                </c:pt>
                <c:pt idx="24625">
                  <c:v>33.898189510489502</c:v>
                </c:pt>
                <c:pt idx="24626">
                  <c:v>33.8995660867133</c:v>
                </c:pt>
                <c:pt idx="24627">
                  <c:v>33.900942662937098</c:v>
                </c:pt>
                <c:pt idx="24628">
                  <c:v>33.902319239160803</c:v>
                </c:pt>
                <c:pt idx="24629">
                  <c:v>33.903695815384602</c:v>
                </c:pt>
                <c:pt idx="24630">
                  <c:v>33.9050723916084</c:v>
                </c:pt>
                <c:pt idx="24631">
                  <c:v>33.906448967832198</c:v>
                </c:pt>
                <c:pt idx="24632">
                  <c:v>33.907825544055903</c:v>
                </c:pt>
                <c:pt idx="24633">
                  <c:v>33.909202120279701</c:v>
                </c:pt>
                <c:pt idx="24634">
                  <c:v>33.910578696503499</c:v>
                </c:pt>
                <c:pt idx="24635">
                  <c:v>33.911955272727297</c:v>
                </c:pt>
                <c:pt idx="24636">
                  <c:v>33.913331848951103</c:v>
                </c:pt>
                <c:pt idx="24637">
                  <c:v>33.914708425174801</c:v>
                </c:pt>
                <c:pt idx="24638">
                  <c:v>33.916085001398599</c:v>
                </c:pt>
                <c:pt idx="24639">
                  <c:v>33.917461577622397</c:v>
                </c:pt>
                <c:pt idx="24640">
                  <c:v>33.918838153846202</c:v>
                </c:pt>
                <c:pt idx="24641">
                  <c:v>33.920214730069901</c:v>
                </c:pt>
                <c:pt idx="24642">
                  <c:v>33.921591306293699</c:v>
                </c:pt>
                <c:pt idx="24643">
                  <c:v>33.922967882517497</c:v>
                </c:pt>
                <c:pt idx="24644">
                  <c:v>33.924344458741302</c:v>
                </c:pt>
                <c:pt idx="24645">
                  <c:v>33.925721034965001</c:v>
                </c:pt>
                <c:pt idx="24646">
                  <c:v>33.927097611188799</c:v>
                </c:pt>
                <c:pt idx="24647">
                  <c:v>33.928474187412597</c:v>
                </c:pt>
                <c:pt idx="24648">
                  <c:v>33.929850763636402</c:v>
                </c:pt>
                <c:pt idx="24649">
                  <c:v>33.931227339860101</c:v>
                </c:pt>
                <c:pt idx="24650">
                  <c:v>33.932603916083899</c:v>
                </c:pt>
                <c:pt idx="24651">
                  <c:v>33.933980492307697</c:v>
                </c:pt>
                <c:pt idx="24652">
                  <c:v>33.935357068531502</c:v>
                </c:pt>
                <c:pt idx="24653">
                  <c:v>33.9367336447553</c:v>
                </c:pt>
                <c:pt idx="24654">
                  <c:v>33.938110220978999</c:v>
                </c:pt>
                <c:pt idx="24655">
                  <c:v>33.939486797202797</c:v>
                </c:pt>
                <c:pt idx="24656">
                  <c:v>33.940863373426602</c:v>
                </c:pt>
                <c:pt idx="24657">
                  <c:v>33.9422399496504</c:v>
                </c:pt>
                <c:pt idx="24658">
                  <c:v>33.943616525874098</c:v>
                </c:pt>
                <c:pt idx="24659">
                  <c:v>33.944993102097897</c:v>
                </c:pt>
                <c:pt idx="24660">
                  <c:v>33.946369678321702</c:v>
                </c:pt>
                <c:pt idx="24661">
                  <c:v>33.9477462545455</c:v>
                </c:pt>
                <c:pt idx="24662">
                  <c:v>33.949122830769198</c:v>
                </c:pt>
                <c:pt idx="24663">
                  <c:v>33.950499406993004</c:v>
                </c:pt>
                <c:pt idx="24664">
                  <c:v>33.951875983216802</c:v>
                </c:pt>
                <c:pt idx="24665">
                  <c:v>33.9532525594406</c:v>
                </c:pt>
                <c:pt idx="24666">
                  <c:v>33.954629135664298</c:v>
                </c:pt>
                <c:pt idx="24667">
                  <c:v>33.956005711888103</c:v>
                </c:pt>
                <c:pt idx="24668">
                  <c:v>33.957382288111901</c:v>
                </c:pt>
                <c:pt idx="24669">
                  <c:v>33.958758864335699</c:v>
                </c:pt>
                <c:pt idx="24670">
                  <c:v>33.960135440559498</c:v>
                </c:pt>
                <c:pt idx="24671">
                  <c:v>33.961512016783203</c:v>
                </c:pt>
                <c:pt idx="24672">
                  <c:v>33.962888593007001</c:v>
                </c:pt>
                <c:pt idx="24673">
                  <c:v>33.964265169230799</c:v>
                </c:pt>
                <c:pt idx="24674">
                  <c:v>33.965641745454597</c:v>
                </c:pt>
                <c:pt idx="24675">
                  <c:v>33.967018321678303</c:v>
                </c:pt>
                <c:pt idx="24676">
                  <c:v>33.968394897902101</c:v>
                </c:pt>
                <c:pt idx="24677">
                  <c:v>33.969771474125899</c:v>
                </c:pt>
                <c:pt idx="24678">
                  <c:v>33.971148050349697</c:v>
                </c:pt>
                <c:pt idx="24679">
                  <c:v>33.972524626573403</c:v>
                </c:pt>
                <c:pt idx="24680">
                  <c:v>33.973901202797201</c:v>
                </c:pt>
                <c:pt idx="24681">
                  <c:v>33.975277779020999</c:v>
                </c:pt>
                <c:pt idx="24682">
                  <c:v>33.976654355244797</c:v>
                </c:pt>
                <c:pt idx="24683">
                  <c:v>33.978030931468503</c:v>
                </c:pt>
                <c:pt idx="24684">
                  <c:v>33.979407507692301</c:v>
                </c:pt>
                <c:pt idx="24685">
                  <c:v>33.980784083916099</c:v>
                </c:pt>
                <c:pt idx="24686">
                  <c:v>33.982160660139897</c:v>
                </c:pt>
                <c:pt idx="24687">
                  <c:v>33.983537236363603</c:v>
                </c:pt>
                <c:pt idx="24688">
                  <c:v>33.984913812587401</c:v>
                </c:pt>
                <c:pt idx="24689">
                  <c:v>33.986290388811199</c:v>
                </c:pt>
                <c:pt idx="24690">
                  <c:v>33.987666965034997</c:v>
                </c:pt>
                <c:pt idx="24691">
                  <c:v>33.989043541258802</c:v>
                </c:pt>
                <c:pt idx="24692">
                  <c:v>33.9904201174825</c:v>
                </c:pt>
                <c:pt idx="24693">
                  <c:v>33.991796693706299</c:v>
                </c:pt>
                <c:pt idx="24694">
                  <c:v>33.993173269930097</c:v>
                </c:pt>
                <c:pt idx="24695">
                  <c:v>33.994549846153802</c:v>
                </c:pt>
                <c:pt idx="24696">
                  <c:v>33.9959264223776</c:v>
                </c:pt>
                <c:pt idx="24697">
                  <c:v>33.997302998601398</c:v>
                </c:pt>
                <c:pt idx="24698">
                  <c:v>33.998679574825204</c:v>
                </c:pt>
                <c:pt idx="24699">
                  <c:v>34.000056151049002</c:v>
                </c:pt>
                <c:pt idx="24700">
                  <c:v>34.0014327272727</c:v>
                </c:pt>
                <c:pt idx="24701">
                  <c:v>34.002809303496498</c:v>
                </c:pt>
                <c:pt idx="24702">
                  <c:v>34.004185879720303</c:v>
                </c:pt>
                <c:pt idx="24703">
                  <c:v>34.005562455944101</c:v>
                </c:pt>
                <c:pt idx="24704">
                  <c:v>34.0069390321678</c:v>
                </c:pt>
                <c:pt idx="24705">
                  <c:v>34.008315608391598</c:v>
                </c:pt>
                <c:pt idx="24706">
                  <c:v>34.009692184615403</c:v>
                </c:pt>
                <c:pt idx="24707">
                  <c:v>34.011068760839201</c:v>
                </c:pt>
                <c:pt idx="24708">
                  <c:v>34.0124453370629</c:v>
                </c:pt>
                <c:pt idx="24709">
                  <c:v>34.013821913286698</c:v>
                </c:pt>
                <c:pt idx="24710">
                  <c:v>34.015198489510503</c:v>
                </c:pt>
                <c:pt idx="24711">
                  <c:v>34.016575065734301</c:v>
                </c:pt>
                <c:pt idx="24712">
                  <c:v>34.017951641958099</c:v>
                </c:pt>
                <c:pt idx="24713">
                  <c:v>34.019328218181798</c:v>
                </c:pt>
                <c:pt idx="24714">
                  <c:v>34.020704794405603</c:v>
                </c:pt>
                <c:pt idx="24715">
                  <c:v>34.022081370629401</c:v>
                </c:pt>
                <c:pt idx="24716">
                  <c:v>34.023457946853199</c:v>
                </c:pt>
                <c:pt idx="24717">
                  <c:v>34.024834523076898</c:v>
                </c:pt>
                <c:pt idx="24718">
                  <c:v>34.026211099300703</c:v>
                </c:pt>
                <c:pt idx="24719">
                  <c:v>34.027587675524501</c:v>
                </c:pt>
                <c:pt idx="24720">
                  <c:v>34.028964251748299</c:v>
                </c:pt>
                <c:pt idx="24721">
                  <c:v>34.030340827971997</c:v>
                </c:pt>
                <c:pt idx="24722">
                  <c:v>34.031717404195803</c:v>
                </c:pt>
                <c:pt idx="24723">
                  <c:v>34.033093980419601</c:v>
                </c:pt>
                <c:pt idx="24724">
                  <c:v>34.034470556643399</c:v>
                </c:pt>
                <c:pt idx="24725">
                  <c:v>34.035847132867097</c:v>
                </c:pt>
                <c:pt idx="24726">
                  <c:v>34.037223709090902</c:v>
                </c:pt>
                <c:pt idx="24727">
                  <c:v>34.0386002853147</c:v>
                </c:pt>
                <c:pt idx="24728">
                  <c:v>34.039976861538499</c:v>
                </c:pt>
                <c:pt idx="24729">
                  <c:v>34.041353437762297</c:v>
                </c:pt>
                <c:pt idx="24730">
                  <c:v>34.042730013986002</c:v>
                </c:pt>
                <c:pt idx="24731">
                  <c:v>34.0441065902098</c:v>
                </c:pt>
                <c:pt idx="24732">
                  <c:v>34.045483166433598</c:v>
                </c:pt>
                <c:pt idx="24733">
                  <c:v>34.046859742657396</c:v>
                </c:pt>
                <c:pt idx="24734">
                  <c:v>34.048236318881102</c:v>
                </c:pt>
                <c:pt idx="24735">
                  <c:v>34.0496128951049</c:v>
                </c:pt>
                <c:pt idx="24736">
                  <c:v>34.050989471328698</c:v>
                </c:pt>
                <c:pt idx="24737">
                  <c:v>34.052366047552503</c:v>
                </c:pt>
                <c:pt idx="24738">
                  <c:v>34.053742623776202</c:v>
                </c:pt>
                <c:pt idx="24739">
                  <c:v>34.0551192</c:v>
                </c:pt>
                <c:pt idx="24740">
                  <c:v>34.056495776223798</c:v>
                </c:pt>
                <c:pt idx="24741">
                  <c:v>34.057872352447603</c:v>
                </c:pt>
                <c:pt idx="24742">
                  <c:v>34.059248928671302</c:v>
                </c:pt>
                <c:pt idx="24743">
                  <c:v>34.0606255048951</c:v>
                </c:pt>
                <c:pt idx="24744">
                  <c:v>34.062002081118898</c:v>
                </c:pt>
                <c:pt idx="24745">
                  <c:v>34.063378657342703</c:v>
                </c:pt>
                <c:pt idx="24746">
                  <c:v>34.064755233566402</c:v>
                </c:pt>
                <c:pt idx="24747">
                  <c:v>34.0661318097902</c:v>
                </c:pt>
                <c:pt idx="24748">
                  <c:v>34.067508386013998</c:v>
                </c:pt>
                <c:pt idx="24749">
                  <c:v>34.068884962237803</c:v>
                </c:pt>
                <c:pt idx="24750">
                  <c:v>34.070261538461502</c:v>
                </c:pt>
                <c:pt idx="24751">
                  <c:v>34.0716381146853</c:v>
                </c:pt>
                <c:pt idx="24752">
                  <c:v>34.073014690909098</c:v>
                </c:pt>
                <c:pt idx="24753">
                  <c:v>34.074391267132903</c:v>
                </c:pt>
                <c:pt idx="24754">
                  <c:v>34.075767843356601</c:v>
                </c:pt>
                <c:pt idx="24755">
                  <c:v>34.077144419580399</c:v>
                </c:pt>
                <c:pt idx="24756">
                  <c:v>34.078520995804197</c:v>
                </c:pt>
                <c:pt idx="24757">
                  <c:v>34.079897572028003</c:v>
                </c:pt>
                <c:pt idx="24758">
                  <c:v>34.081274148251801</c:v>
                </c:pt>
                <c:pt idx="24759">
                  <c:v>34.082650724475499</c:v>
                </c:pt>
                <c:pt idx="24760">
                  <c:v>34.084027300699297</c:v>
                </c:pt>
                <c:pt idx="24761">
                  <c:v>34.085403876923102</c:v>
                </c:pt>
                <c:pt idx="24762">
                  <c:v>34.086780453146901</c:v>
                </c:pt>
                <c:pt idx="24763">
                  <c:v>34.088157029370599</c:v>
                </c:pt>
                <c:pt idx="24764">
                  <c:v>34.089533605594397</c:v>
                </c:pt>
                <c:pt idx="24765">
                  <c:v>34.090910181818202</c:v>
                </c:pt>
                <c:pt idx="24766">
                  <c:v>34.092286758042</c:v>
                </c:pt>
                <c:pt idx="24767">
                  <c:v>34.093663334265699</c:v>
                </c:pt>
                <c:pt idx="24768">
                  <c:v>34.095039910489497</c:v>
                </c:pt>
                <c:pt idx="24769">
                  <c:v>34.096416486713302</c:v>
                </c:pt>
                <c:pt idx="24770">
                  <c:v>34.0977930629371</c:v>
                </c:pt>
                <c:pt idx="24771">
                  <c:v>34.099169639160799</c:v>
                </c:pt>
                <c:pt idx="24772">
                  <c:v>34.100546215384597</c:v>
                </c:pt>
                <c:pt idx="24773">
                  <c:v>34.101922791608402</c:v>
                </c:pt>
                <c:pt idx="24774">
                  <c:v>34.1032993678322</c:v>
                </c:pt>
                <c:pt idx="24775">
                  <c:v>34.104675944055998</c:v>
                </c:pt>
                <c:pt idx="24776">
                  <c:v>34.106052520279697</c:v>
                </c:pt>
                <c:pt idx="24777">
                  <c:v>34.107429096503502</c:v>
                </c:pt>
                <c:pt idx="24778">
                  <c:v>34.1088056727273</c:v>
                </c:pt>
                <c:pt idx="24779">
                  <c:v>34.110182248951098</c:v>
                </c:pt>
                <c:pt idx="24780">
                  <c:v>34.111558825174797</c:v>
                </c:pt>
                <c:pt idx="24781">
                  <c:v>34.112935401398602</c:v>
                </c:pt>
                <c:pt idx="24782">
                  <c:v>34.1143119776224</c:v>
                </c:pt>
                <c:pt idx="24783">
                  <c:v>34.115688553846198</c:v>
                </c:pt>
                <c:pt idx="24784">
                  <c:v>34.117065130069903</c:v>
                </c:pt>
                <c:pt idx="24785">
                  <c:v>34.118441706293702</c:v>
                </c:pt>
                <c:pt idx="24786">
                  <c:v>34.1198182825175</c:v>
                </c:pt>
                <c:pt idx="24787">
                  <c:v>34.121194858741298</c:v>
                </c:pt>
                <c:pt idx="24788">
                  <c:v>34.122571434965003</c:v>
                </c:pt>
                <c:pt idx="24789">
                  <c:v>34.123948011188801</c:v>
                </c:pt>
                <c:pt idx="24790">
                  <c:v>34.125324587412599</c:v>
                </c:pt>
                <c:pt idx="24791">
                  <c:v>34.126701163636397</c:v>
                </c:pt>
                <c:pt idx="24792">
                  <c:v>34.128077739860103</c:v>
                </c:pt>
                <c:pt idx="24793">
                  <c:v>34.129454316083901</c:v>
                </c:pt>
                <c:pt idx="24794">
                  <c:v>34.130830892307699</c:v>
                </c:pt>
                <c:pt idx="24795">
                  <c:v>34.132207468531497</c:v>
                </c:pt>
                <c:pt idx="24796">
                  <c:v>34.133584044755203</c:v>
                </c:pt>
                <c:pt idx="24797">
                  <c:v>34.134960620979001</c:v>
                </c:pt>
                <c:pt idx="24798">
                  <c:v>34.136337197202799</c:v>
                </c:pt>
                <c:pt idx="24799">
                  <c:v>34.137713773426597</c:v>
                </c:pt>
                <c:pt idx="24800">
                  <c:v>34.139090349650402</c:v>
                </c:pt>
                <c:pt idx="24801">
                  <c:v>34.140466925874101</c:v>
                </c:pt>
                <c:pt idx="24802">
                  <c:v>34.141843502097899</c:v>
                </c:pt>
                <c:pt idx="24803">
                  <c:v>34.143220078321697</c:v>
                </c:pt>
                <c:pt idx="24804">
                  <c:v>34.144596654545502</c:v>
                </c:pt>
                <c:pt idx="24805">
                  <c:v>34.145973230769201</c:v>
                </c:pt>
                <c:pt idx="24806">
                  <c:v>34.147349806992999</c:v>
                </c:pt>
                <c:pt idx="24807">
                  <c:v>34.148726383216797</c:v>
                </c:pt>
                <c:pt idx="24808">
                  <c:v>34.150102959440602</c:v>
                </c:pt>
                <c:pt idx="24809">
                  <c:v>34.151479535664301</c:v>
                </c:pt>
                <c:pt idx="24810">
                  <c:v>34.152856111888099</c:v>
                </c:pt>
                <c:pt idx="24811">
                  <c:v>34.154232688111897</c:v>
                </c:pt>
                <c:pt idx="24812">
                  <c:v>34.155609264335702</c:v>
                </c:pt>
                <c:pt idx="24813">
                  <c:v>34.1569858405594</c:v>
                </c:pt>
                <c:pt idx="24814">
                  <c:v>34.158362416783199</c:v>
                </c:pt>
                <c:pt idx="24815">
                  <c:v>34.159738993006997</c:v>
                </c:pt>
                <c:pt idx="24816">
                  <c:v>34.161115569230802</c:v>
                </c:pt>
                <c:pt idx="24817">
                  <c:v>34.1624921454546</c:v>
                </c:pt>
                <c:pt idx="24818">
                  <c:v>34.163868721678298</c:v>
                </c:pt>
                <c:pt idx="24819">
                  <c:v>34.165245297902104</c:v>
                </c:pt>
                <c:pt idx="24820">
                  <c:v>34.166621874125902</c:v>
                </c:pt>
                <c:pt idx="24821">
                  <c:v>34.1679984503497</c:v>
                </c:pt>
                <c:pt idx="24822">
                  <c:v>34.169375026573398</c:v>
                </c:pt>
                <c:pt idx="24823">
                  <c:v>34.170751602797203</c:v>
                </c:pt>
                <c:pt idx="24824">
                  <c:v>34.172128179021001</c:v>
                </c:pt>
                <c:pt idx="24825">
                  <c:v>34.173504755244799</c:v>
                </c:pt>
                <c:pt idx="24826">
                  <c:v>34.174881331468498</c:v>
                </c:pt>
                <c:pt idx="24827">
                  <c:v>34.176257907692303</c:v>
                </c:pt>
                <c:pt idx="24828">
                  <c:v>34.177634483916101</c:v>
                </c:pt>
                <c:pt idx="24829">
                  <c:v>34.179011060139899</c:v>
                </c:pt>
                <c:pt idx="24830">
                  <c:v>34.180387636363598</c:v>
                </c:pt>
                <c:pt idx="24831">
                  <c:v>34.181764212587403</c:v>
                </c:pt>
                <c:pt idx="24832">
                  <c:v>34.183140788811201</c:v>
                </c:pt>
                <c:pt idx="24833">
                  <c:v>34.184517365034999</c:v>
                </c:pt>
                <c:pt idx="24834">
                  <c:v>34.185893941258797</c:v>
                </c:pt>
                <c:pt idx="24835">
                  <c:v>34.187270517482503</c:v>
                </c:pt>
                <c:pt idx="24836">
                  <c:v>34.188647093706301</c:v>
                </c:pt>
                <c:pt idx="24837">
                  <c:v>34.190023669930099</c:v>
                </c:pt>
                <c:pt idx="24838">
                  <c:v>34.191400246153897</c:v>
                </c:pt>
                <c:pt idx="24839">
                  <c:v>34.192776822377603</c:v>
                </c:pt>
                <c:pt idx="24840">
                  <c:v>34.194153398601401</c:v>
                </c:pt>
                <c:pt idx="24841">
                  <c:v>34.195529974825199</c:v>
                </c:pt>
                <c:pt idx="24842">
                  <c:v>34.196906551048997</c:v>
                </c:pt>
                <c:pt idx="24843">
                  <c:v>34.198283127272703</c:v>
                </c:pt>
                <c:pt idx="24844">
                  <c:v>34.199659703496501</c:v>
                </c:pt>
                <c:pt idx="24845">
                  <c:v>34.201036279720299</c:v>
                </c:pt>
                <c:pt idx="24846">
                  <c:v>34.202412855944097</c:v>
                </c:pt>
                <c:pt idx="24847">
                  <c:v>34.203789432167802</c:v>
                </c:pt>
                <c:pt idx="24848">
                  <c:v>34.2051660083916</c:v>
                </c:pt>
                <c:pt idx="24849">
                  <c:v>34.206542584615399</c:v>
                </c:pt>
                <c:pt idx="24850">
                  <c:v>34.207919160839197</c:v>
                </c:pt>
                <c:pt idx="24851">
                  <c:v>34.209295737062902</c:v>
                </c:pt>
                <c:pt idx="24852">
                  <c:v>34.2106723132867</c:v>
                </c:pt>
                <c:pt idx="24853">
                  <c:v>34.212048889510498</c:v>
                </c:pt>
                <c:pt idx="24854">
                  <c:v>34.213425465734304</c:v>
                </c:pt>
                <c:pt idx="24855">
                  <c:v>34.214802041958002</c:v>
                </c:pt>
                <c:pt idx="24856">
                  <c:v>34.2161786181818</c:v>
                </c:pt>
                <c:pt idx="24857">
                  <c:v>34.217555194405598</c:v>
                </c:pt>
                <c:pt idx="24858">
                  <c:v>34.218931770629403</c:v>
                </c:pt>
                <c:pt idx="24859">
                  <c:v>34.220308346853201</c:v>
                </c:pt>
                <c:pt idx="24860">
                  <c:v>34.2216849230769</c:v>
                </c:pt>
                <c:pt idx="24861">
                  <c:v>34.223061499300698</c:v>
                </c:pt>
                <c:pt idx="24862">
                  <c:v>34.224438075524503</c:v>
                </c:pt>
                <c:pt idx="24863">
                  <c:v>34.225814651748301</c:v>
                </c:pt>
                <c:pt idx="24864">
                  <c:v>34.227191227972</c:v>
                </c:pt>
                <c:pt idx="24865">
                  <c:v>34.228567804195798</c:v>
                </c:pt>
                <c:pt idx="24866">
                  <c:v>34.229944380419603</c:v>
                </c:pt>
                <c:pt idx="24867">
                  <c:v>34.231320956643401</c:v>
                </c:pt>
                <c:pt idx="24868">
                  <c:v>34.2326975328671</c:v>
                </c:pt>
                <c:pt idx="24869">
                  <c:v>34.234074109090898</c:v>
                </c:pt>
                <c:pt idx="24870">
                  <c:v>34.235450685314703</c:v>
                </c:pt>
                <c:pt idx="24871">
                  <c:v>34.236827261538501</c:v>
                </c:pt>
                <c:pt idx="24872">
                  <c:v>34.2382038377622</c:v>
                </c:pt>
                <c:pt idx="24873">
                  <c:v>34.239580413985998</c:v>
                </c:pt>
                <c:pt idx="24874">
                  <c:v>34.240956990209803</c:v>
                </c:pt>
                <c:pt idx="24875">
                  <c:v>34.242333566433601</c:v>
                </c:pt>
                <c:pt idx="24876">
                  <c:v>34.243710142657299</c:v>
                </c:pt>
                <c:pt idx="24877">
                  <c:v>34.245086718881097</c:v>
                </c:pt>
                <c:pt idx="24878">
                  <c:v>34.246463295104903</c:v>
                </c:pt>
                <c:pt idx="24879">
                  <c:v>34.247839871328701</c:v>
                </c:pt>
                <c:pt idx="24880">
                  <c:v>34.249216447552499</c:v>
                </c:pt>
                <c:pt idx="24881">
                  <c:v>34.250593023776197</c:v>
                </c:pt>
                <c:pt idx="24882">
                  <c:v>34.251969600000002</c:v>
                </c:pt>
                <c:pt idx="24883">
                  <c:v>34.253346176223801</c:v>
                </c:pt>
                <c:pt idx="24884">
                  <c:v>34.254722752447599</c:v>
                </c:pt>
                <c:pt idx="24885">
                  <c:v>34.256099328671297</c:v>
                </c:pt>
                <c:pt idx="24886">
                  <c:v>34.257475904895102</c:v>
                </c:pt>
                <c:pt idx="24887">
                  <c:v>34.2588524811189</c:v>
                </c:pt>
                <c:pt idx="24888">
                  <c:v>34.260229057342698</c:v>
                </c:pt>
                <c:pt idx="24889">
                  <c:v>34.261605633566397</c:v>
                </c:pt>
                <c:pt idx="24890">
                  <c:v>34.262982209790202</c:v>
                </c:pt>
                <c:pt idx="24891">
                  <c:v>34.264358786014</c:v>
                </c:pt>
                <c:pt idx="24892">
                  <c:v>34.265735362237798</c:v>
                </c:pt>
                <c:pt idx="24893">
                  <c:v>34.267111938461603</c:v>
                </c:pt>
                <c:pt idx="24894">
                  <c:v>34.268488514685302</c:v>
                </c:pt>
                <c:pt idx="24895">
                  <c:v>34.2698650909091</c:v>
                </c:pt>
                <c:pt idx="24896">
                  <c:v>34.271241667132898</c:v>
                </c:pt>
                <c:pt idx="24897">
                  <c:v>34.272618243356597</c:v>
                </c:pt>
                <c:pt idx="24898">
                  <c:v>34.273994819580402</c:v>
                </c:pt>
                <c:pt idx="24899">
                  <c:v>34.2753713958042</c:v>
                </c:pt>
                <c:pt idx="24900">
                  <c:v>34.276747972027998</c:v>
                </c:pt>
                <c:pt idx="24901">
                  <c:v>34.278124548251803</c:v>
                </c:pt>
                <c:pt idx="24902">
                  <c:v>34.279501124475502</c:v>
                </c:pt>
                <c:pt idx="24903">
                  <c:v>34.2808777006993</c:v>
                </c:pt>
                <c:pt idx="24904">
                  <c:v>34.282254276923098</c:v>
                </c:pt>
                <c:pt idx="24905">
                  <c:v>34.283630853146903</c:v>
                </c:pt>
                <c:pt idx="24906">
                  <c:v>34.285007429370602</c:v>
                </c:pt>
                <c:pt idx="24907">
                  <c:v>34.2863840055944</c:v>
                </c:pt>
                <c:pt idx="24908">
                  <c:v>34.287760581818198</c:v>
                </c:pt>
                <c:pt idx="24909">
                  <c:v>34.289137158042003</c:v>
                </c:pt>
                <c:pt idx="24910">
                  <c:v>34.290513734265701</c:v>
                </c:pt>
                <c:pt idx="24911">
                  <c:v>34.291890310489499</c:v>
                </c:pt>
                <c:pt idx="24912">
                  <c:v>34.293266886713297</c:v>
                </c:pt>
                <c:pt idx="24913">
                  <c:v>34.294643462937103</c:v>
                </c:pt>
                <c:pt idx="24914">
                  <c:v>34.296020039160801</c:v>
                </c:pt>
                <c:pt idx="24915">
                  <c:v>34.297396615384599</c:v>
                </c:pt>
                <c:pt idx="24916">
                  <c:v>34.298773191608397</c:v>
                </c:pt>
                <c:pt idx="24917">
                  <c:v>34.300149767832202</c:v>
                </c:pt>
                <c:pt idx="24918">
                  <c:v>34.301526344055901</c:v>
                </c:pt>
                <c:pt idx="24919">
                  <c:v>34.302902920279699</c:v>
                </c:pt>
                <c:pt idx="24920">
                  <c:v>34.304279496503497</c:v>
                </c:pt>
                <c:pt idx="24921">
                  <c:v>34.305656072727302</c:v>
                </c:pt>
                <c:pt idx="24922">
                  <c:v>34.3070326489511</c:v>
                </c:pt>
                <c:pt idx="24923">
                  <c:v>34.308409225174799</c:v>
                </c:pt>
                <c:pt idx="24924">
                  <c:v>34.309785801398597</c:v>
                </c:pt>
                <c:pt idx="24925">
                  <c:v>34.311162377622402</c:v>
                </c:pt>
                <c:pt idx="24926">
                  <c:v>34.3125389538462</c:v>
                </c:pt>
                <c:pt idx="24927">
                  <c:v>34.313915530069899</c:v>
                </c:pt>
                <c:pt idx="24928">
                  <c:v>34.315292106293697</c:v>
                </c:pt>
                <c:pt idx="24929">
                  <c:v>34.316668682517502</c:v>
                </c:pt>
                <c:pt idx="24930">
                  <c:v>34.3180452587413</c:v>
                </c:pt>
                <c:pt idx="24931">
                  <c:v>34.319421834964999</c:v>
                </c:pt>
                <c:pt idx="24932">
                  <c:v>34.320798411188797</c:v>
                </c:pt>
                <c:pt idx="24933">
                  <c:v>34.322174987412602</c:v>
                </c:pt>
                <c:pt idx="24934">
                  <c:v>34.3235515636364</c:v>
                </c:pt>
                <c:pt idx="24935">
                  <c:v>34.324928139860198</c:v>
                </c:pt>
                <c:pt idx="24936">
                  <c:v>34.326304716083897</c:v>
                </c:pt>
                <c:pt idx="24937">
                  <c:v>34.327681292307702</c:v>
                </c:pt>
                <c:pt idx="24938">
                  <c:v>34.3290578685315</c:v>
                </c:pt>
                <c:pt idx="24939">
                  <c:v>34.330434444755298</c:v>
                </c:pt>
                <c:pt idx="24940">
                  <c:v>34.331811020979004</c:v>
                </c:pt>
                <c:pt idx="24941">
                  <c:v>34.333187597202802</c:v>
                </c:pt>
                <c:pt idx="24942">
                  <c:v>34.3345641734266</c:v>
                </c:pt>
                <c:pt idx="24943">
                  <c:v>34.335940749650398</c:v>
                </c:pt>
                <c:pt idx="24944">
                  <c:v>34.337317325874103</c:v>
                </c:pt>
                <c:pt idx="24945">
                  <c:v>34.338693902097901</c:v>
                </c:pt>
                <c:pt idx="24946">
                  <c:v>34.340070478321699</c:v>
                </c:pt>
                <c:pt idx="24947">
                  <c:v>34.341447054545498</c:v>
                </c:pt>
                <c:pt idx="24948">
                  <c:v>34.342823630769203</c:v>
                </c:pt>
                <c:pt idx="24949">
                  <c:v>34.344200206993001</c:v>
                </c:pt>
                <c:pt idx="24950">
                  <c:v>34.345576783216799</c:v>
                </c:pt>
                <c:pt idx="24951">
                  <c:v>34.346953359440597</c:v>
                </c:pt>
                <c:pt idx="24952">
                  <c:v>34.348329935664303</c:v>
                </c:pt>
                <c:pt idx="24953">
                  <c:v>34.349706511888101</c:v>
                </c:pt>
                <c:pt idx="24954">
                  <c:v>34.351083088111899</c:v>
                </c:pt>
                <c:pt idx="24955">
                  <c:v>34.352459664335697</c:v>
                </c:pt>
                <c:pt idx="24956">
                  <c:v>34.353836240559403</c:v>
                </c:pt>
                <c:pt idx="24957">
                  <c:v>34.355212816783201</c:v>
                </c:pt>
                <c:pt idx="24958">
                  <c:v>34.356589393006999</c:v>
                </c:pt>
                <c:pt idx="24959">
                  <c:v>34.357965969230797</c:v>
                </c:pt>
                <c:pt idx="24960">
                  <c:v>34.359342545454602</c:v>
                </c:pt>
                <c:pt idx="24961">
                  <c:v>34.360719121678301</c:v>
                </c:pt>
                <c:pt idx="24962">
                  <c:v>34.362095697902099</c:v>
                </c:pt>
                <c:pt idx="24963">
                  <c:v>34.363472274125897</c:v>
                </c:pt>
                <c:pt idx="24964">
                  <c:v>34.364848850349702</c:v>
                </c:pt>
                <c:pt idx="24965">
                  <c:v>34.366225426573401</c:v>
                </c:pt>
                <c:pt idx="24966">
                  <c:v>34.367602002797199</c:v>
                </c:pt>
                <c:pt idx="24967">
                  <c:v>34.368978579020997</c:v>
                </c:pt>
                <c:pt idx="24968">
                  <c:v>34.370355155244802</c:v>
                </c:pt>
                <c:pt idx="24969">
                  <c:v>34.3717317314685</c:v>
                </c:pt>
                <c:pt idx="24970">
                  <c:v>34.373108307692299</c:v>
                </c:pt>
                <c:pt idx="24971">
                  <c:v>34.374484883916097</c:v>
                </c:pt>
                <c:pt idx="24972">
                  <c:v>34.375861460139902</c:v>
                </c:pt>
                <c:pt idx="24973">
                  <c:v>34.3772380363636</c:v>
                </c:pt>
                <c:pt idx="24974">
                  <c:v>34.378614612587398</c:v>
                </c:pt>
                <c:pt idx="24975">
                  <c:v>34.379991188811204</c:v>
                </c:pt>
                <c:pt idx="24976">
                  <c:v>34.381367765035002</c:v>
                </c:pt>
                <c:pt idx="24977">
                  <c:v>34.3827443412588</c:v>
                </c:pt>
                <c:pt idx="24978">
                  <c:v>34.384120917482498</c:v>
                </c:pt>
                <c:pt idx="24979">
                  <c:v>34.385497493706303</c:v>
                </c:pt>
                <c:pt idx="24980">
                  <c:v>34.386874069930101</c:v>
                </c:pt>
                <c:pt idx="24981">
                  <c:v>34.388250646153899</c:v>
                </c:pt>
                <c:pt idx="24982">
                  <c:v>34.389627222377598</c:v>
                </c:pt>
                <c:pt idx="24983">
                  <c:v>34.391003798601403</c:v>
                </c:pt>
                <c:pt idx="24984">
                  <c:v>34.392380374825201</c:v>
                </c:pt>
                <c:pt idx="24985">
                  <c:v>34.393756951048999</c:v>
                </c:pt>
                <c:pt idx="24986">
                  <c:v>34.395133527272698</c:v>
                </c:pt>
                <c:pt idx="24987">
                  <c:v>34.396510103496503</c:v>
                </c:pt>
                <c:pt idx="24988">
                  <c:v>34.397886679720301</c:v>
                </c:pt>
                <c:pt idx="24989">
                  <c:v>34.399263255944099</c:v>
                </c:pt>
                <c:pt idx="24990">
                  <c:v>34.400639832167798</c:v>
                </c:pt>
                <c:pt idx="24991">
                  <c:v>34.402016408391603</c:v>
                </c:pt>
                <c:pt idx="24992">
                  <c:v>34.403392984615401</c:v>
                </c:pt>
                <c:pt idx="24993">
                  <c:v>34.404769560839199</c:v>
                </c:pt>
                <c:pt idx="24994">
                  <c:v>34.406146137062898</c:v>
                </c:pt>
                <c:pt idx="24995">
                  <c:v>34.407522713286703</c:v>
                </c:pt>
                <c:pt idx="24996">
                  <c:v>34.408899289510501</c:v>
                </c:pt>
                <c:pt idx="24997">
                  <c:v>34.410275865734299</c:v>
                </c:pt>
                <c:pt idx="24998">
                  <c:v>34.411652441958097</c:v>
                </c:pt>
                <c:pt idx="24999">
                  <c:v>34.413029018181803</c:v>
                </c:pt>
                <c:pt idx="25000">
                  <c:v>34.414405594405601</c:v>
                </c:pt>
                <c:pt idx="25001">
                  <c:v>34.415782170629399</c:v>
                </c:pt>
                <c:pt idx="25002">
                  <c:v>34.417158746853197</c:v>
                </c:pt>
                <c:pt idx="25003">
                  <c:v>34.418535323076902</c:v>
                </c:pt>
                <c:pt idx="25004">
                  <c:v>34.4199118993007</c:v>
                </c:pt>
                <c:pt idx="25005">
                  <c:v>34.421288475524499</c:v>
                </c:pt>
                <c:pt idx="25006">
                  <c:v>34.422665051748297</c:v>
                </c:pt>
                <c:pt idx="25007">
                  <c:v>34.424041627972002</c:v>
                </c:pt>
                <c:pt idx="25008">
                  <c:v>34.4254182041958</c:v>
                </c:pt>
                <c:pt idx="25009">
                  <c:v>34.426794780419598</c:v>
                </c:pt>
                <c:pt idx="25010">
                  <c:v>34.428171356643396</c:v>
                </c:pt>
                <c:pt idx="25011">
                  <c:v>34.429547932867102</c:v>
                </c:pt>
                <c:pt idx="25012">
                  <c:v>34.4309245090909</c:v>
                </c:pt>
                <c:pt idx="25013">
                  <c:v>34.432301085314698</c:v>
                </c:pt>
                <c:pt idx="25014">
                  <c:v>34.433677661538503</c:v>
                </c:pt>
                <c:pt idx="25015">
                  <c:v>34.435054237762202</c:v>
                </c:pt>
                <c:pt idx="25016">
                  <c:v>34.436430813986</c:v>
                </c:pt>
                <c:pt idx="25017">
                  <c:v>34.437807390209798</c:v>
                </c:pt>
                <c:pt idx="25018">
                  <c:v>34.439183966433603</c:v>
                </c:pt>
                <c:pt idx="25019">
                  <c:v>34.440560542657302</c:v>
                </c:pt>
                <c:pt idx="25020">
                  <c:v>34.4419371188811</c:v>
                </c:pt>
                <c:pt idx="25021">
                  <c:v>34.443313695104898</c:v>
                </c:pt>
                <c:pt idx="25022">
                  <c:v>34.444690271328703</c:v>
                </c:pt>
                <c:pt idx="25023">
                  <c:v>34.446066847552501</c:v>
                </c:pt>
                <c:pt idx="25024">
                  <c:v>34.4474434237762</c:v>
                </c:pt>
                <c:pt idx="25025">
                  <c:v>34.448819999999998</c:v>
                </c:pt>
                <c:pt idx="25026">
                  <c:v>34.450196576223803</c:v>
                </c:pt>
                <c:pt idx="25027">
                  <c:v>34.451573152447601</c:v>
                </c:pt>
                <c:pt idx="25028">
                  <c:v>34.4529497286713</c:v>
                </c:pt>
                <c:pt idx="25029">
                  <c:v>34.454326304895098</c:v>
                </c:pt>
                <c:pt idx="25030">
                  <c:v>34.455702881118903</c:v>
                </c:pt>
                <c:pt idx="25031">
                  <c:v>34.457079457342701</c:v>
                </c:pt>
                <c:pt idx="25032">
                  <c:v>34.458456033566399</c:v>
                </c:pt>
                <c:pt idx="25033">
                  <c:v>34.459832609790197</c:v>
                </c:pt>
                <c:pt idx="25034">
                  <c:v>34.461209186014003</c:v>
                </c:pt>
                <c:pt idx="25035">
                  <c:v>34.462585762237801</c:v>
                </c:pt>
                <c:pt idx="25036">
                  <c:v>34.463962338461599</c:v>
                </c:pt>
                <c:pt idx="25037">
                  <c:v>34.465338914685297</c:v>
                </c:pt>
                <c:pt idx="25038">
                  <c:v>34.466715490909102</c:v>
                </c:pt>
                <c:pt idx="25039">
                  <c:v>34.468092067132901</c:v>
                </c:pt>
                <c:pt idx="25040">
                  <c:v>34.469468643356599</c:v>
                </c:pt>
                <c:pt idx="25041">
                  <c:v>34.470845219580397</c:v>
                </c:pt>
                <c:pt idx="25042">
                  <c:v>34.472221795804202</c:v>
                </c:pt>
                <c:pt idx="25043">
                  <c:v>34.473598372028</c:v>
                </c:pt>
                <c:pt idx="25044">
                  <c:v>34.474974948251798</c:v>
                </c:pt>
                <c:pt idx="25045">
                  <c:v>34.476351524475497</c:v>
                </c:pt>
                <c:pt idx="25046">
                  <c:v>34.477728100699302</c:v>
                </c:pt>
                <c:pt idx="25047">
                  <c:v>34.4791046769231</c:v>
                </c:pt>
                <c:pt idx="25048">
                  <c:v>34.480481253146898</c:v>
                </c:pt>
                <c:pt idx="25049">
                  <c:v>34.481857829370597</c:v>
                </c:pt>
                <c:pt idx="25050">
                  <c:v>34.483234405594402</c:v>
                </c:pt>
                <c:pt idx="25051">
                  <c:v>34.4846109818182</c:v>
                </c:pt>
                <c:pt idx="25052">
                  <c:v>34.485987558041998</c:v>
                </c:pt>
                <c:pt idx="25053">
                  <c:v>34.487364134265697</c:v>
                </c:pt>
                <c:pt idx="25054">
                  <c:v>34.488740710489502</c:v>
                </c:pt>
                <c:pt idx="25055">
                  <c:v>34.4901172867133</c:v>
                </c:pt>
                <c:pt idx="25056">
                  <c:v>34.491493862937098</c:v>
                </c:pt>
                <c:pt idx="25057">
                  <c:v>34.492870439160797</c:v>
                </c:pt>
                <c:pt idx="25058">
                  <c:v>34.494247015384602</c:v>
                </c:pt>
                <c:pt idx="25059">
                  <c:v>34.4956235916084</c:v>
                </c:pt>
                <c:pt idx="25060">
                  <c:v>34.497000167832198</c:v>
                </c:pt>
                <c:pt idx="25061">
                  <c:v>34.498376744055903</c:v>
                </c:pt>
                <c:pt idx="25062">
                  <c:v>34.499753320279702</c:v>
                </c:pt>
                <c:pt idx="25063">
                  <c:v>34.5011298965035</c:v>
                </c:pt>
                <c:pt idx="25064">
                  <c:v>34.502506472727298</c:v>
                </c:pt>
                <c:pt idx="25065">
                  <c:v>34.503883048951103</c:v>
                </c:pt>
                <c:pt idx="25066">
                  <c:v>34.505259625174801</c:v>
                </c:pt>
                <c:pt idx="25067">
                  <c:v>34.506636201398599</c:v>
                </c:pt>
                <c:pt idx="25068">
                  <c:v>34.508012777622397</c:v>
                </c:pt>
                <c:pt idx="25069">
                  <c:v>34.509389353846203</c:v>
                </c:pt>
                <c:pt idx="25070">
                  <c:v>34.510765930069901</c:v>
                </c:pt>
                <c:pt idx="25071">
                  <c:v>34.512142506293699</c:v>
                </c:pt>
                <c:pt idx="25072">
                  <c:v>34.513519082517497</c:v>
                </c:pt>
                <c:pt idx="25073">
                  <c:v>34.514895658741302</c:v>
                </c:pt>
                <c:pt idx="25074">
                  <c:v>34.516272234965001</c:v>
                </c:pt>
                <c:pt idx="25075">
                  <c:v>34.517648811188799</c:v>
                </c:pt>
                <c:pt idx="25076">
                  <c:v>34.519025387412597</c:v>
                </c:pt>
                <c:pt idx="25077">
                  <c:v>34.520401963636402</c:v>
                </c:pt>
                <c:pt idx="25078">
                  <c:v>34.521778539860101</c:v>
                </c:pt>
                <c:pt idx="25079">
                  <c:v>34.523155116083899</c:v>
                </c:pt>
                <c:pt idx="25080">
                  <c:v>34.524531692307697</c:v>
                </c:pt>
                <c:pt idx="25081">
                  <c:v>34.525908268531502</c:v>
                </c:pt>
                <c:pt idx="25082">
                  <c:v>34.5272848447553</c:v>
                </c:pt>
                <c:pt idx="25083">
                  <c:v>34.528661420978999</c:v>
                </c:pt>
                <c:pt idx="25084">
                  <c:v>34.530037997202797</c:v>
                </c:pt>
                <c:pt idx="25085">
                  <c:v>34.531414573426602</c:v>
                </c:pt>
                <c:pt idx="25086">
                  <c:v>34.5327911496504</c:v>
                </c:pt>
                <c:pt idx="25087">
                  <c:v>34.534167725874099</c:v>
                </c:pt>
                <c:pt idx="25088">
                  <c:v>34.535544302097897</c:v>
                </c:pt>
                <c:pt idx="25089">
                  <c:v>34.536920878321702</c:v>
                </c:pt>
                <c:pt idx="25090">
                  <c:v>34.5382974545455</c:v>
                </c:pt>
                <c:pt idx="25091">
                  <c:v>34.539674030769199</c:v>
                </c:pt>
                <c:pt idx="25092">
                  <c:v>34.541050606992997</c:v>
                </c:pt>
                <c:pt idx="25093">
                  <c:v>34.542427183216802</c:v>
                </c:pt>
                <c:pt idx="25094">
                  <c:v>34.5438037594406</c:v>
                </c:pt>
                <c:pt idx="25095">
                  <c:v>34.545180335664298</c:v>
                </c:pt>
                <c:pt idx="25096">
                  <c:v>34.546556911888104</c:v>
                </c:pt>
                <c:pt idx="25097">
                  <c:v>34.547933488111902</c:v>
                </c:pt>
                <c:pt idx="25098">
                  <c:v>34.5493100643357</c:v>
                </c:pt>
                <c:pt idx="25099">
                  <c:v>34.550686640559398</c:v>
                </c:pt>
                <c:pt idx="25100">
                  <c:v>34.552063216783203</c:v>
                </c:pt>
                <c:pt idx="25101">
                  <c:v>34.553439793007001</c:v>
                </c:pt>
                <c:pt idx="25102">
                  <c:v>34.554816369230799</c:v>
                </c:pt>
                <c:pt idx="25103">
                  <c:v>34.556192945454598</c:v>
                </c:pt>
                <c:pt idx="25104">
                  <c:v>34.557569521678303</c:v>
                </c:pt>
                <c:pt idx="25105">
                  <c:v>34.558946097902101</c:v>
                </c:pt>
                <c:pt idx="25106">
                  <c:v>34.560322674125899</c:v>
                </c:pt>
                <c:pt idx="25107">
                  <c:v>34.561699250349697</c:v>
                </c:pt>
                <c:pt idx="25108">
                  <c:v>34.563075826573403</c:v>
                </c:pt>
                <c:pt idx="25109">
                  <c:v>34.564452402797201</c:v>
                </c:pt>
                <c:pt idx="25110">
                  <c:v>34.565828979020999</c:v>
                </c:pt>
                <c:pt idx="25111">
                  <c:v>34.567205555244797</c:v>
                </c:pt>
                <c:pt idx="25112">
                  <c:v>34.568582131468503</c:v>
                </c:pt>
                <c:pt idx="25113">
                  <c:v>34.569958707692301</c:v>
                </c:pt>
                <c:pt idx="25114">
                  <c:v>34.571335283916099</c:v>
                </c:pt>
                <c:pt idx="25115">
                  <c:v>34.572711860139897</c:v>
                </c:pt>
                <c:pt idx="25116">
                  <c:v>34.574088436363603</c:v>
                </c:pt>
                <c:pt idx="25117">
                  <c:v>34.575465012587401</c:v>
                </c:pt>
                <c:pt idx="25118">
                  <c:v>34.576841588811199</c:v>
                </c:pt>
                <c:pt idx="25119">
                  <c:v>34.578218165034997</c:v>
                </c:pt>
                <c:pt idx="25120">
                  <c:v>34.579594741258703</c:v>
                </c:pt>
                <c:pt idx="25121">
                  <c:v>34.580971317482501</c:v>
                </c:pt>
                <c:pt idx="25122">
                  <c:v>34.582347893706299</c:v>
                </c:pt>
                <c:pt idx="25123">
                  <c:v>34.583724469930097</c:v>
                </c:pt>
                <c:pt idx="25124">
                  <c:v>34.585101046153902</c:v>
                </c:pt>
                <c:pt idx="25125">
                  <c:v>34.5864776223776</c:v>
                </c:pt>
                <c:pt idx="25126">
                  <c:v>34.587854198601399</c:v>
                </c:pt>
                <c:pt idx="25127">
                  <c:v>34.589230774825197</c:v>
                </c:pt>
                <c:pt idx="25128">
                  <c:v>34.590607351049002</c:v>
                </c:pt>
                <c:pt idx="25129">
                  <c:v>34.5919839272727</c:v>
                </c:pt>
                <c:pt idx="25130">
                  <c:v>34.593360503496498</c:v>
                </c:pt>
                <c:pt idx="25131">
                  <c:v>34.594737079720304</c:v>
                </c:pt>
                <c:pt idx="25132">
                  <c:v>34.596113655944102</c:v>
                </c:pt>
                <c:pt idx="25133">
                  <c:v>34.5974902321678</c:v>
                </c:pt>
                <c:pt idx="25134">
                  <c:v>34.598866808391598</c:v>
                </c:pt>
                <c:pt idx="25135">
                  <c:v>34.600243384615403</c:v>
                </c:pt>
                <c:pt idx="25136">
                  <c:v>34.601619960839201</c:v>
                </c:pt>
                <c:pt idx="25137">
                  <c:v>34.6029965370629</c:v>
                </c:pt>
                <c:pt idx="25138">
                  <c:v>34.604373113286698</c:v>
                </c:pt>
                <c:pt idx="25139">
                  <c:v>34.605749689510503</c:v>
                </c:pt>
                <c:pt idx="25140">
                  <c:v>34.607126265734301</c:v>
                </c:pt>
                <c:pt idx="25141">
                  <c:v>34.608502841958099</c:v>
                </c:pt>
                <c:pt idx="25142">
                  <c:v>34.609879418181798</c:v>
                </c:pt>
                <c:pt idx="25143">
                  <c:v>34.611255994405603</c:v>
                </c:pt>
                <c:pt idx="25144">
                  <c:v>34.612632570629401</c:v>
                </c:pt>
                <c:pt idx="25145">
                  <c:v>34.614009146853199</c:v>
                </c:pt>
                <c:pt idx="25146">
                  <c:v>34.615385723076898</c:v>
                </c:pt>
                <c:pt idx="25147">
                  <c:v>34.616762299300703</c:v>
                </c:pt>
                <c:pt idx="25148">
                  <c:v>34.618138875524501</c:v>
                </c:pt>
                <c:pt idx="25149">
                  <c:v>34.619515451748299</c:v>
                </c:pt>
                <c:pt idx="25150">
                  <c:v>34.620892027971998</c:v>
                </c:pt>
                <c:pt idx="25151">
                  <c:v>34.622268604195803</c:v>
                </c:pt>
                <c:pt idx="25152">
                  <c:v>34.623645180419601</c:v>
                </c:pt>
                <c:pt idx="25153">
                  <c:v>34.625021756643399</c:v>
                </c:pt>
                <c:pt idx="25154">
                  <c:v>34.626398332867097</c:v>
                </c:pt>
                <c:pt idx="25155">
                  <c:v>34.627774909090903</c:v>
                </c:pt>
                <c:pt idx="25156">
                  <c:v>34.629151485314701</c:v>
                </c:pt>
                <c:pt idx="25157">
                  <c:v>34.630528061538499</c:v>
                </c:pt>
                <c:pt idx="25158">
                  <c:v>34.631904637762197</c:v>
                </c:pt>
                <c:pt idx="25159">
                  <c:v>34.633281213986002</c:v>
                </c:pt>
                <c:pt idx="25160">
                  <c:v>34.634657790209801</c:v>
                </c:pt>
                <c:pt idx="25161">
                  <c:v>34.636034366433599</c:v>
                </c:pt>
                <c:pt idx="25162">
                  <c:v>34.637410942657397</c:v>
                </c:pt>
                <c:pt idx="25163">
                  <c:v>34.638787518881102</c:v>
                </c:pt>
                <c:pt idx="25164">
                  <c:v>34.6401640951049</c:v>
                </c:pt>
                <c:pt idx="25165">
                  <c:v>34.641540671328698</c:v>
                </c:pt>
                <c:pt idx="25166">
                  <c:v>34.642917247552496</c:v>
                </c:pt>
                <c:pt idx="25167">
                  <c:v>34.644293823776202</c:v>
                </c:pt>
                <c:pt idx="25168">
                  <c:v>34.6456704</c:v>
                </c:pt>
                <c:pt idx="25169">
                  <c:v>34.647046976223798</c:v>
                </c:pt>
                <c:pt idx="25170">
                  <c:v>34.648423552447603</c:v>
                </c:pt>
                <c:pt idx="25171">
                  <c:v>34.649800128671302</c:v>
                </c:pt>
                <c:pt idx="25172">
                  <c:v>34.6511767048951</c:v>
                </c:pt>
                <c:pt idx="25173">
                  <c:v>34.652553281118898</c:v>
                </c:pt>
                <c:pt idx="25174">
                  <c:v>34.653929857342703</c:v>
                </c:pt>
                <c:pt idx="25175">
                  <c:v>34.655306433566402</c:v>
                </c:pt>
                <c:pt idx="25176">
                  <c:v>34.6566830097902</c:v>
                </c:pt>
                <c:pt idx="25177">
                  <c:v>34.658059586013998</c:v>
                </c:pt>
                <c:pt idx="25178">
                  <c:v>34.659436162237803</c:v>
                </c:pt>
                <c:pt idx="25179">
                  <c:v>34.660812738461502</c:v>
                </c:pt>
                <c:pt idx="25180">
                  <c:v>34.6621893146853</c:v>
                </c:pt>
                <c:pt idx="25181">
                  <c:v>34.663565890909098</c:v>
                </c:pt>
                <c:pt idx="25182">
                  <c:v>34.664942467132903</c:v>
                </c:pt>
                <c:pt idx="25183">
                  <c:v>34.666319043356602</c:v>
                </c:pt>
                <c:pt idx="25184">
                  <c:v>34.6676956195804</c:v>
                </c:pt>
                <c:pt idx="25185">
                  <c:v>34.669072195804198</c:v>
                </c:pt>
                <c:pt idx="25186">
                  <c:v>34.670448772028003</c:v>
                </c:pt>
                <c:pt idx="25187">
                  <c:v>34.671825348251801</c:v>
                </c:pt>
                <c:pt idx="25188">
                  <c:v>34.673201924475499</c:v>
                </c:pt>
                <c:pt idx="25189">
                  <c:v>34.674578500699297</c:v>
                </c:pt>
                <c:pt idx="25190">
                  <c:v>34.675955076923103</c:v>
                </c:pt>
                <c:pt idx="25191">
                  <c:v>34.677331653146901</c:v>
                </c:pt>
                <c:pt idx="25192">
                  <c:v>34.678708229370599</c:v>
                </c:pt>
                <c:pt idx="25193">
                  <c:v>34.680084805594397</c:v>
                </c:pt>
                <c:pt idx="25194">
                  <c:v>34.681461381818202</c:v>
                </c:pt>
                <c:pt idx="25195">
                  <c:v>34.682837958042001</c:v>
                </c:pt>
                <c:pt idx="25196">
                  <c:v>34.684214534265699</c:v>
                </c:pt>
                <c:pt idx="25197">
                  <c:v>34.685591110489497</c:v>
                </c:pt>
                <c:pt idx="25198">
                  <c:v>34.686967686713302</c:v>
                </c:pt>
                <c:pt idx="25199">
                  <c:v>34.6883442629371</c:v>
                </c:pt>
                <c:pt idx="25200">
                  <c:v>34.689720839160799</c:v>
                </c:pt>
                <c:pt idx="25201">
                  <c:v>34.691097415384597</c:v>
                </c:pt>
                <c:pt idx="25202">
                  <c:v>34.692473991608402</c:v>
                </c:pt>
                <c:pt idx="25203">
                  <c:v>34.6938505678322</c:v>
                </c:pt>
                <c:pt idx="25204">
                  <c:v>34.695227144055899</c:v>
                </c:pt>
                <c:pt idx="25205">
                  <c:v>34.696603720279697</c:v>
                </c:pt>
                <c:pt idx="25206">
                  <c:v>34.697980296503502</c:v>
                </c:pt>
                <c:pt idx="25207">
                  <c:v>34.6993568727273</c:v>
                </c:pt>
                <c:pt idx="25208">
                  <c:v>34.700733448951098</c:v>
                </c:pt>
                <c:pt idx="25209">
                  <c:v>34.702110025174797</c:v>
                </c:pt>
                <c:pt idx="25210">
                  <c:v>34.703486601398602</c:v>
                </c:pt>
                <c:pt idx="25211">
                  <c:v>34.7048631776224</c:v>
                </c:pt>
                <c:pt idx="25212">
                  <c:v>34.706239753846198</c:v>
                </c:pt>
                <c:pt idx="25213">
                  <c:v>34.707616330069897</c:v>
                </c:pt>
                <c:pt idx="25214">
                  <c:v>34.708992906293702</c:v>
                </c:pt>
                <c:pt idx="25215">
                  <c:v>34.7103694825175</c:v>
                </c:pt>
                <c:pt idx="25216">
                  <c:v>34.711746058741298</c:v>
                </c:pt>
                <c:pt idx="25217">
                  <c:v>34.713122634965003</c:v>
                </c:pt>
                <c:pt idx="25218">
                  <c:v>34.714499211188802</c:v>
                </c:pt>
                <c:pt idx="25219">
                  <c:v>34.7158757874126</c:v>
                </c:pt>
                <c:pt idx="25220">
                  <c:v>34.717252363636398</c:v>
                </c:pt>
                <c:pt idx="25221">
                  <c:v>34.718628939860103</c:v>
                </c:pt>
                <c:pt idx="25222">
                  <c:v>34.720005516083901</c:v>
                </c:pt>
                <c:pt idx="25223">
                  <c:v>34.721382092307699</c:v>
                </c:pt>
                <c:pt idx="25224">
                  <c:v>34.722758668531498</c:v>
                </c:pt>
                <c:pt idx="25225">
                  <c:v>34.724135244755203</c:v>
                </c:pt>
                <c:pt idx="25226">
                  <c:v>34.725511820979001</c:v>
                </c:pt>
                <c:pt idx="25227">
                  <c:v>34.726888397202799</c:v>
                </c:pt>
                <c:pt idx="25228">
                  <c:v>34.728264973426597</c:v>
                </c:pt>
                <c:pt idx="25229">
                  <c:v>34.729641549650403</c:v>
                </c:pt>
                <c:pt idx="25230">
                  <c:v>34.731018125874101</c:v>
                </c:pt>
                <c:pt idx="25231">
                  <c:v>34.732394702097899</c:v>
                </c:pt>
                <c:pt idx="25232">
                  <c:v>34.733771278321697</c:v>
                </c:pt>
                <c:pt idx="25233">
                  <c:v>34.735147854545502</c:v>
                </c:pt>
                <c:pt idx="25234">
                  <c:v>34.736524430769201</c:v>
                </c:pt>
                <c:pt idx="25235">
                  <c:v>34.737901006992999</c:v>
                </c:pt>
                <c:pt idx="25236">
                  <c:v>34.739277583216797</c:v>
                </c:pt>
                <c:pt idx="25237">
                  <c:v>34.740654159440602</c:v>
                </c:pt>
                <c:pt idx="25238">
                  <c:v>34.742030735664301</c:v>
                </c:pt>
                <c:pt idx="25239">
                  <c:v>34.743407311888099</c:v>
                </c:pt>
                <c:pt idx="25240">
                  <c:v>34.744783888111897</c:v>
                </c:pt>
                <c:pt idx="25241">
                  <c:v>34.746160464335702</c:v>
                </c:pt>
                <c:pt idx="25242">
                  <c:v>34.747537040559401</c:v>
                </c:pt>
                <c:pt idx="25243">
                  <c:v>34.748913616783199</c:v>
                </c:pt>
                <c:pt idx="25244">
                  <c:v>34.750290193006997</c:v>
                </c:pt>
                <c:pt idx="25245">
                  <c:v>34.751666769230802</c:v>
                </c:pt>
                <c:pt idx="25246">
                  <c:v>34.7530433454546</c:v>
                </c:pt>
                <c:pt idx="25247">
                  <c:v>34.754419921678299</c:v>
                </c:pt>
                <c:pt idx="25248">
                  <c:v>34.755796497902097</c:v>
                </c:pt>
                <c:pt idx="25249">
                  <c:v>34.757173074125902</c:v>
                </c:pt>
                <c:pt idx="25250">
                  <c:v>34.7585496503497</c:v>
                </c:pt>
                <c:pt idx="25251">
                  <c:v>34.759926226573398</c:v>
                </c:pt>
                <c:pt idx="25252">
                  <c:v>34.761302802797204</c:v>
                </c:pt>
                <c:pt idx="25253">
                  <c:v>34.762679379021002</c:v>
                </c:pt>
                <c:pt idx="25254">
                  <c:v>34.7640559552448</c:v>
                </c:pt>
                <c:pt idx="25255">
                  <c:v>34.765432531468498</c:v>
                </c:pt>
                <c:pt idx="25256">
                  <c:v>34.766809107692303</c:v>
                </c:pt>
                <c:pt idx="25257">
                  <c:v>34.768185683916101</c:v>
                </c:pt>
                <c:pt idx="25258">
                  <c:v>34.769562260139899</c:v>
                </c:pt>
                <c:pt idx="25259">
                  <c:v>34.770938836363598</c:v>
                </c:pt>
                <c:pt idx="25260">
                  <c:v>34.772315412587403</c:v>
                </c:pt>
                <c:pt idx="25261">
                  <c:v>34.773691988811201</c:v>
                </c:pt>
                <c:pt idx="25262">
                  <c:v>34.775068565034999</c:v>
                </c:pt>
                <c:pt idx="25263">
                  <c:v>34.776445141258797</c:v>
                </c:pt>
                <c:pt idx="25264">
                  <c:v>34.777821717482503</c:v>
                </c:pt>
                <c:pt idx="25265">
                  <c:v>34.779198293706301</c:v>
                </c:pt>
                <c:pt idx="25266">
                  <c:v>34.780574869930099</c:v>
                </c:pt>
                <c:pt idx="25267">
                  <c:v>34.781951446153897</c:v>
                </c:pt>
                <c:pt idx="25268">
                  <c:v>34.783328022377603</c:v>
                </c:pt>
                <c:pt idx="25269">
                  <c:v>34.784704598601401</c:v>
                </c:pt>
                <c:pt idx="25270">
                  <c:v>34.786081174825199</c:v>
                </c:pt>
                <c:pt idx="25271">
                  <c:v>34.787457751048997</c:v>
                </c:pt>
                <c:pt idx="25272">
                  <c:v>34.788834327272703</c:v>
                </c:pt>
                <c:pt idx="25273">
                  <c:v>34.790210903496501</c:v>
                </c:pt>
                <c:pt idx="25274">
                  <c:v>34.791587479720299</c:v>
                </c:pt>
                <c:pt idx="25275">
                  <c:v>34.792964055944097</c:v>
                </c:pt>
                <c:pt idx="25276">
                  <c:v>34.794340632167803</c:v>
                </c:pt>
                <c:pt idx="25277">
                  <c:v>34.795717208391601</c:v>
                </c:pt>
                <c:pt idx="25278">
                  <c:v>34.797093784615399</c:v>
                </c:pt>
                <c:pt idx="25279">
                  <c:v>34.798470360839197</c:v>
                </c:pt>
                <c:pt idx="25280">
                  <c:v>34.799846937062902</c:v>
                </c:pt>
                <c:pt idx="25281">
                  <c:v>34.8012235132867</c:v>
                </c:pt>
                <c:pt idx="25282">
                  <c:v>34.802600089510499</c:v>
                </c:pt>
                <c:pt idx="25283">
                  <c:v>34.803976665734297</c:v>
                </c:pt>
                <c:pt idx="25284">
                  <c:v>34.805353241958002</c:v>
                </c:pt>
                <c:pt idx="25285">
                  <c:v>34.8067298181818</c:v>
                </c:pt>
                <c:pt idx="25286">
                  <c:v>34.808106394405598</c:v>
                </c:pt>
                <c:pt idx="25287">
                  <c:v>34.809482970629404</c:v>
                </c:pt>
                <c:pt idx="25288">
                  <c:v>34.810859546853202</c:v>
                </c:pt>
                <c:pt idx="25289">
                  <c:v>34.8122361230769</c:v>
                </c:pt>
                <c:pt idx="25290">
                  <c:v>34.813612699300698</c:v>
                </c:pt>
                <c:pt idx="25291">
                  <c:v>34.814989275524503</c:v>
                </c:pt>
                <c:pt idx="25292">
                  <c:v>34.816365851748301</c:v>
                </c:pt>
                <c:pt idx="25293">
                  <c:v>34.817742427972</c:v>
                </c:pt>
                <c:pt idx="25294">
                  <c:v>34.819119004195798</c:v>
                </c:pt>
                <c:pt idx="25295">
                  <c:v>34.820495580419603</c:v>
                </c:pt>
                <c:pt idx="25296">
                  <c:v>34.821872156643401</c:v>
                </c:pt>
                <c:pt idx="25297">
                  <c:v>34.8232487328671</c:v>
                </c:pt>
                <c:pt idx="25298">
                  <c:v>34.824625309090898</c:v>
                </c:pt>
                <c:pt idx="25299">
                  <c:v>34.826001885314703</c:v>
                </c:pt>
                <c:pt idx="25300">
                  <c:v>34.827378461538501</c:v>
                </c:pt>
                <c:pt idx="25301">
                  <c:v>34.8287550377622</c:v>
                </c:pt>
                <c:pt idx="25302">
                  <c:v>34.830131613985998</c:v>
                </c:pt>
                <c:pt idx="25303">
                  <c:v>34.831508190209803</c:v>
                </c:pt>
                <c:pt idx="25304">
                  <c:v>34.832884766433601</c:v>
                </c:pt>
                <c:pt idx="25305">
                  <c:v>34.834261342657399</c:v>
                </c:pt>
                <c:pt idx="25306">
                  <c:v>34.835637918881098</c:v>
                </c:pt>
                <c:pt idx="25307">
                  <c:v>34.837014495104903</c:v>
                </c:pt>
                <c:pt idx="25308">
                  <c:v>34.838391071328701</c:v>
                </c:pt>
                <c:pt idx="25309">
                  <c:v>34.839767647552499</c:v>
                </c:pt>
                <c:pt idx="25310">
                  <c:v>34.841144223776197</c:v>
                </c:pt>
                <c:pt idx="25311">
                  <c:v>34.842520800000003</c:v>
                </c:pt>
                <c:pt idx="25312">
                  <c:v>34.843897376223801</c:v>
                </c:pt>
                <c:pt idx="25313">
                  <c:v>34.845273952447599</c:v>
                </c:pt>
                <c:pt idx="25314">
                  <c:v>34.846650528671297</c:v>
                </c:pt>
                <c:pt idx="25315">
                  <c:v>34.848027104895102</c:v>
                </c:pt>
                <c:pt idx="25316">
                  <c:v>34.849403681118901</c:v>
                </c:pt>
                <c:pt idx="25317">
                  <c:v>34.850780257342699</c:v>
                </c:pt>
                <c:pt idx="25318">
                  <c:v>34.852156833566397</c:v>
                </c:pt>
                <c:pt idx="25319">
                  <c:v>34.853533409790202</c:v>
                </c:pt>
                <c:pt idx="25320">
                  <c:v>34.854909986014</c:v>
                </c:pt>
                <c:pt idx="25321">
                  <c:v>34.856286562237798</c:v>
                </c:pt>
                <c:pt idx="25322">
                  <c:v>34.857663138461497</c:v>
                </c:pt>
                <c:pt idx="25323">
                  <c:v>34.859039714685302</c:v>
                </c:pt>
                <c:pt idx="25324">
                  <c:v>34.8604162909091</c:v>
                </c:pt>
                <c:pt idx="25325">
                  <c:v>34.861792867132898</c:v>
                </c:pt>
                <c:pt idx="25326">
                  <c:v>34.863169443356703</c:v>
                </c:pt>
                <c:pt idx="25327">
                  <c:v>34.864546019580402</c:v>
                </c:pt>
                <c:pt idx="25328">
                  <c:v>34.8659225958042</c:v>
                </c:pt>
                <c:pt idx="25329">
                  <c:v>34.867299172027998</c:v>
                </c:pt>
                <c:pt idx="25330">
                  <c:v>34.868675748251697</c:v>
                </c:pt>
                <c:pt idx="25331">
                  <c:v>34.870052324475502</c:v>
                </c:pt>
                <c:pt idx="25332">
                  <c:v>34.8714289006993</c:v>
                </c:pt>
                <c:pt idx="25333">
                  <c:v>34.872805476923098</c:v>
                </c:pt>
                <c:pt idx="25334">
                  <c:v>34.874182053146903</c:v>
                </c:pt>
                <c:pt idx="25335">
                  <c:v>34.875558629370602</c:v>
                </c:pt>
                <c:pt idx="25336">
                  <c:v>34.8769352055944</c:v>
                </c:pt>
                <c:pt idx="25337">
                  <c:v>34.878311781818198</c:v>
                </c:pt>
                <c:pt idx="25338">
                  <c:v>34.879688358042003</c:v>
                </c:pt>
                <c:pt idx="25339">
                  <c:v>34.881064934265702</c:v>
                </c:pt>
                <c:pt idx="25340">
                  <c:v>34.8824415104895</c:v>
                </c:pt>
                <c:pt idx="25341">
                  <c:v>34.883818086713298</c:v>
                </c:pt>
                <c:pt idx="25342">
                  <c:v>34.885194662937103</c:v>
                </c:pt>
                <c:pt idx="25343">
                  <c:v>34.886571239160801</c:v>
                </c:pt>
                <c:pt idx="25344">
                  <c:v>34.887947815384599</c:v>
                </c:pt>
                <c:pt idx="25345">
                  <c:v>34.889324391608397</c:v>
                </c:pt>
                <c:pt idx="25346">
                  <c:v>34.890700967832203</c:v>
                </c:pt>
                <c:pt idx="25347">
                  <c:v>34.892077544055901</c:v>
                </c:pt>
                <c:pt idx="25348">
                  <c:v>34.893454120279699</c:v>
                </c:pt>
                <c:pt idx="25349">
                  <c:v>34.894830696503497</c:v>
                </c:pt>
                <c:pt idx="25350">
                  <c:v>34.896207272727302</c:v>
                </c:pt>
                <c:pt idx="25351">
                  <c:v>34.897583848951101</c:v>
                </c:pt>
                <c:pt idx="25352">
                  <c:v>34.898960425174799</c:v>
                </c:pt>
                <c:pt idx="25353">
                  <c:v>34.900337001398597</c:v>
                </c:pt>
                <c:pt idx="25354">
                  <c:v>34.901713577622402</c:v>
                </c:pt>
                <c:pt idx="25355">
                  <c:v>34.9030901538462</c:v>
                </c:pt>
                <c:pt idx="25356">
                  <c:v>34.904466730069899</c:v>
                </c:pt>
                <c:pt idx="25357">
                  <c:v>34.905843306293697</c:v>
                </c:pt>
                <c:pt idx="25358">
                  <c:v>34.907219882517502</c:v>
                </c:pt>
                <c:pt idx="25359">
                  <c:v>34.9085964587413</c:v>
                </c:pt>
                <c:pt idx="25360">
                  <c:v>34.909973034964999</c:v>
                </c:pt>
                <c:pt idx="25361">
                  <c:v>34.911349611188797</c:v>
                </c:pt>
                <c:pt idx="25362">
                  <c:v>34.912726187412602</c:v>
                </c:pt>
                <c:pt idx="25363">
                  <c:v>34.9141027636364</c:v>
                </c:pt>
                <c:pt idx="25364">
                  <c:v>34.915479339860198</c:v>
                </c:pt>
                <c:pt idx="25365">
                  <c:v>34.916855916083897</c:v>
                </c:pt>
                <c:pt idx="25366">
                  <c:v>34.918232492307702</c:v>
                </c:pt>
                <c:pt idx="25367">
                  <c:v>34.9196090685315</c:v>
                </c:pt>
                <c:pt idx="25368">
                  <c:v>34.920985644755298</c:v>
                </c:pt>
                <c:pt idx="25369">
                  <c:v>34.922362220978997</c:v>
                </c:pt>
                <c:pt idx="25370">
                  <c:v>34.923738797202802</c:v>
                </c:pt>
                <c:pt idx="25371">
                  <c:v>34.9251153734266</c:v>
                </c:pt>
                <c:pt idx="25372">
                  <c:v>34.926491949650398</c:v>
                </c:pt>
                <c:pt idx="25373">
                  <c:v>34.927868525874104</c:v>
                </c:pt>
                <c:pt idx="25374">
                  <c:v>34.929245102097902</c:v>
                </c:pt>
                <c:pt idx="25375">
                  <c:v>34.9306216783217</c:v>
                </c:pt>
                <c:pt idx="25376">
                  <c:v>34.931998254545498</c:v>
                </c:pt>
                <c:pt idx="25377">
                  <c:v>34.933374830769203</c:v>
                </c:pt>
                <c:pt idx="25378">
                  <c:v>34.934751406993001</c:v>
                </c:pt>
                <c:pt idx="25379">
                  <c:v>34.936127983216799</c:v>
                </c:pt>
                <c:pt idx="25380">
                  <c:v>34.937504559440598</c:v>
                </c:pt>
                <c:pt idx="25381">
                  <c:v>34.938881135664303</c:v>
                </c:pt>
                <c:pt idx="25382">
                  <c:v>34.940257711888101</c:v>
                </c:pt>
                <c:pt idx="25383">
                  <c:v>34.941634288111899</c:v>
                </c:pt>
                <c:pt idx="25384">
                  <c:v>34.943010864335697</c:v>
                </c:pt>
                <c:pt idx="25385">
                  <c:v>34.944387440559403</c:v>
                </c:pt>
                <c:pt idx="25386">
                  <c:v>34.945764016783201</c:v>
                </c:pt>
                <c:pt idx="25387">
                  <c:v>34.947140593006999</c:v>
                </c:pt>
                <c:pt idx="25388">
                  <c:v>34.948517169230797</c:v>
                </c:pt>
                <c:pt idx="25389">
                  <c:v>34.949893745454503</c:v>
                </c:pt>
                <c:pt idx="25390">
                  <c:v>34.951270321678301</c:v>
                </c:pt>
                <c:pt idx="25391">
                  <c:v>34.952646897902099</c:v>
                </c:pt>
                <c:pt idx="25392">
                  <c:v>34.954023474125897</c:v>
                </c:pt>
                <c:pt idx="25393">
                  <c:v>34.955400050349702</c:v>
                </c:pt>
                <c:pt idx="25394">
                  <c:v>34.956776626573401</c:v>
                </c:pt>
                <c:pt idx="25395">
                  <c:v>34.958153202797199</c:v>
                </c:pt>
                <c:pt idx="25396">
                  <c:v>34.959529779020997</c:v>
                </c:pt>
                <c:pt idx="25397">
                  <c:v>34.960906355244802</c:v>
                </c:pt>
                <c:pt idx="25398">
                  <c:v>34.962282931468501</c:v>
                </c:pt>
                <c:pt idx="25399">
                  <c:v>34.963659507692299</c:v>
                </c:pt>
                <c:pt idx="25400">
                  <c:v>34.965036083916097</c:v>
                </c:pt>
                <c:pt idx="25401">
                  <c:v>34.966412660139902</c:v>
                </c:pt>
                <c:pt idx="25402">
                  <c:v>34.9677892363636</c:v>
                </c:pt>
                <c:pt idx="25403">
                  <c:v>34.969165812587399</c:v>
                </c:pt>
                <c:pt idx="25404">
                  <c:v>34.970542388811197</c:v>
                </c:pt>
                <c:pt idx="25405">
                  <c:v>34.971918965035002</c:v>
                </c:pt>
                <c:pt idx="25406">
                  <c:v>34.9732955412587</c:v>
                </c:pt>
                <c:pt idx="25407">
                  <c:v>34.974672117482498</c:v>
                </c:pt>
                <c:pt idx="25408">
                  <c:v>34.976048693706304</c:v>
                </c:pt>
                <c:pt idx="25409">
                  <c:v>34.977425269930102</c:v>
                </c:pt>
                <c:pt idx="25410">
                  <c:v>34.9788018461539</c:v>
                </c:pt>
                <c:pt idx="25411">
                  <c:v>34.980178422377598</c:v>
                </c:pt>
                <c:pt idx="25412">
                  <c:v>34.981554998601403</c:v>
                </c:pt>
                <c:pt idx="25413">
                  <c:v>34.982931574825201</c:v>
                </c:pt>
                <c:pt idx="25414">
                  <c:v>34.984308151048999</c:v>
                </c:pt>
                <c:pt idx="25415">
                  <c:v>34.985684727272698</c:v>
                </c:pt>
                <c:pt idx="25416">
                  <c:v>34.987061303496503</c:v>
                </c:pt>
                <c:pt idx="25417">
                  <c:v>34.988437879720301</c:v>
                </c:pt>
                <c:pt idx="25418">
                  <c:v>34.989814455944099</c:v>
                </c:pt>
                <c:pt idx="25419">
                  <c:v>34.991191032167798</c:v>
                </c:pt>
                <c:pt idx="25420">
                  <c:v>34.992567608391603</c:v>
                </c:pt>
                <c:pt idx="25421">
                  <c:v>34.993944184615401</c:v>
                </c:pt>
                <c:pt idx="25422">
                  <c:v>34.995320760839199</c:v>
                </c:pt>
                <c:pt idx="25423">
                  <c:v>34.996697337062898</c:v>
                </c:pt>
                <c:pt idx="25424">
                  <c:v>34.998073913286703</c:v>
                </c:pt>
                <c:pt idx="25425">
                  <c:v>34.999450489510501</c:v>
                </c:pt>
                <c:pt idx="25426">
                  <c:v>35.000827065734299</c:v>
                </c:pt>
                <c:pt idx="25427">
                  <c:v>35.002203641958097</c:v>
                </c:pt>
                <c:pt idx="25428">
                  <c:v>35.003580218181803</c:v>
                </c:pt>
                <c:pt idx="25429">
                  <c:v>35.004956794405601</c:v>
                </c:pt>
                <c:pt idx="25430">
                  <c:v>35.006333370629399</c:v>
                </c:pt>
                <c:pt idx="25431">
                  <c:v>35.007709946853197</c:v>
                </c:pt>
                <c:pt idx="25432">
                  <c:v>35.009086523076903</c:v>
                </c:pt>
                <c:pt idx="25433">
                  <c:v>35.010463099300701</c:v>
                </c:pt>
                <c:pt idx="25434">
                  <c:v>35.011839675524499</c:v>
                </c:pt>
                <c:pt idx="25435">
                  <c:v>35.013216251748297</c:v>
                </c:pt>
                <c:pt idx="25436">
                  <c:v>35.014592827972002</c:v>
                </c:pt>
                <c:pt idx="25437">
                  <c:v>35.015969404195801</c:v>
                </c:pt>
                <c:pt idx="25438">
                  <c:v>35.017345980419599</c:v>
                </c:pt>
                <c:pt idx="25439">
                  <c:v>35.018722556643397</c:v>
                </c:pt>
                <c:pt idx="25440">
                  <c:v>35.020099132867102</c:v>
                </c:pt>
                <c:pt idx="25441">
                  <c:v>35.0214757090909</c:v>
                </c:pt>
                <c:pt idx="25442">
                  <c:v>35.022852285314698</c:v>
                </c:pt>
                <c:pt idx="25443">
                  <c:v>35.024228861538496</c:v>
                </c:pt>
                <c:pt idx="25444">
                  <c:v>35.025605437762202</c:v>
                </c:pt>
                <c:pt idx="25445">
                  <c:v>35.026982013986</c:v>
                </c:pt>
                <c:pt idx="25446">
                  <c:v>35.028358590209798</c:v>
                </c:pt>
                <c:pt idx="25447">
                  <c:v>35.029735166433603</c:v>
                </c:pt>
                <c:pt idx="25448">
                  <c:v>35.031111742657401</c:v>
                </c:pt>
                <c:pt idx="25449">
                  <c:v>35.0324883188811</c:v>
                </c:pt>
                <c:pt idx="25450">
                  <c:v>35.033864895104898</c:v>
                </c:pt>
                <c:pt idx="25451">
                  <c:v>35.035241471328703</c:v>
                </c:pt>
                <c:pt idx="25452">
                  <c:v>35.036618047552501</c:v>
                </c:pt>
                <c:pt idx="25453">
                  <c:v>35.0379946237762</c:v>
                </c:pt>
                <c:pt idx="25454">
                  <c:v>35.039371199999998</c:v>
                </c:pt>
                <c:pt idx="25455">
                  <c:v>35.040747776223803</c:v>
                </c:pt>
                <c:pt idx="25456">
                  <c:v>35.042124352447601</c:v>
                </c:pt>
                <c:pt idx="25457">
                  <c:v>35.0435009286713</c:v>
                </c:pt>
                <c:pt idx="25458">
                  <c:v>35.044877504895098</c:v>
                </c:pt>
                <c:pt idx="25459">
                  <c:v>35.046254081118903</c:v>
                </c:pt>
                <c:pt idx="25460">
                  <c:v>35.047630657342701</c:v>
                </c:pt>
                <c:pt idx="25461">
                  <c:v>35.0490072335664</c:v>
                </c:pt>
                <c:pt idx="25462">
                  <c:v>35.050383809790198</c:v>
                </c:pt>
                <c:pt idx="25463">
                  <c:v>35.051760386014003</c:v>
                </c:pt>
                <c:pt idx="25464">
                  <c:v>35.053136962237801</c:v>
                </c:pt>
                <c:pt idx="25465">
                  <c:v>35.054513538461499</c:v>
                </c:pt>
                <c:pt idx="25466">
                  <c:v>35.055890114685297</c:v>
                </c:pt>
                <c:pt idx="25467">
                  <c:v>35.057266690909103</c:v>
                </c:pt>
                <c:pt idx="25468">
                  <c:v>35.058643267132901</c:v>
                </c:pt>
                <c:pt idx="25469">
                  <c:v>35.060019843356699</c:v>
                </c:pt>
                <c:pt idx="25470">
                  <c:v>35.061396419580397</c:v>
                </c:pt>
                <c:pt idx="25471">
                  <c:v>35.062772995804202</c:v>
                </c:pt>
                <c:pt idx="25472">
                  <c:v>35.064149572028001</c:v>
                </c:pt>
                <c:pt idx="25473">
                  <c:v>35.065526148251799</c:v>
                </c:pt>
                <c:pt idx="25474">
                  <c:v>35.066902724475497</c:v>
                </c:pt>
                <c:pt idx="25475">
                  <c:v>35.068279300699302</c:v>
                </c:pt>
                <c:pt idx="25476">
                  <c:v>35.0696558769231</c:v>
                </c:pt>
                <c:pt idx="25477">
                  <c:v>35.071032453146898</c:v>
                </c:pt>
                <c:pt idx="25478">
                  <c:v>35.072409029370597</c:v>
                </c:pt>
                <c:pt idx="25479">
                  <c:v>35.073785605594402</c:v>
                </c:pt>
                <c:pt idx="25480">
                  <c:v>35.0751621818182</c:v>
                </c:pt>
                <c:pt idx="25481">
                  <c:v>35.076538758041998</c:v>
                </c:pt>
                <c:pt idx="25482">
                  <c:v>35.077915334265697</c:v>
                </c:pt>
                <c:pt idx="25483">
                  <c:v>35.079291910489502</c:v>
                </c:pt>
                <c:pt idx="25484">
                  <c:v>35.0806684867133</c:v>
                </c:pt>
                <c:pt idx="25485">
                  <c:v>35.082045062937098</c:v>
                </c:pt>
                <c:pt idx="25486">
                  <c:v>35.083421639160797</c:v>
                </c:pt>
                <c:pt idx="25487">
                  <c:v>35.084798215384602</c:v>
                </c:pt>
                <c:pt idx="25488">
                  <c:v>35.0861747916084</c:v>
                </c:pt>
                <c:pt idx="25489">
                  <c:v>35.087551367832198</c:v>
                </c:pt>
                <c:pt idx="25490">
                  <c:v>35.088927944055897</c:v>
                </c:pt>
                <c:pt idx="25491">
                  <c:v>35.090304520279702</c:v>
                </c:pt>
                <c:pt idx="25492">
                  <c:v>35.0916810965035</c:v>
                </c:pt>
                <c:pt idx="25493">
                  <c:v>35.093057672727298</c:v>
                </c:pt>
                <c:pt idx="25494">
                  <c:v>35.094434248951103</c:v>
                </c:pt>
                <c:pt idx="25495">
                  <c:v>35.095810825174802</c:v>
                </c:pt>
                <c:pt idx="25496">
                  <c:v>35.0971874013986</c:v>
                </c:pt>
                <c:pt idx="25497">
                  <c:v>35.098563977622398</c:v>
                </c:pt>
                <c:pt idx="25498">
                  <c:v>35.099940553846203</c:v>
                </c:pt>
                <c:pt idx="25499">
                  <c:v>35.101317130069901</c:v>
                </c:pt>
                <c:pt idx="25500">
                  <c:v>35.102693706293699</c:v>
                </c:pt>
                <c:pt idx="25501">
                  <c:v>35.104070282517498</c:v>
                </c:pt>
                <c:pt idx="25502">
                  <c:v>35.105446858741303</c:v>
                </c:pt>
                <c:pt idx="25503">
                  <c:v>35.106823434965001</c:v>
                </c:pt>
                <c:pt idx="25504">
                  <c:v>35.108200011188799</c:v>
                </c:pt>
                <c:pt idx="25505">
                  <c:v>35.109576587412597</c:v>
                </c:pt>
                <c:pt idx="25506">
                  <c:v>35.110953163636403</c:v>
                </c:pt>
                <c:pt idx="25507">
                  <c:v>35.112329739860101</c:v>
                </c:pt>
                <c:pt idx="25508">
                  <c:v>35.113706316083899</c:v>
                </c:pt>
                <c:pt idx="25509">
                  <c:v>35.115082892307697</c:v>
                </c:pt>
                <c:pt idx="25510">
                  <c:v>35.116459468531502</c:v>
                </c:pt>
                <c:pt idx="25511">
                  <c:v>35.117836044755201</c:v>
                </c:pt>
                <c:pt idx="25512">
                  <c:v>35.119212620978999</c:v>
                </c:pt>
                <c:pt idx="25513">
                  <c:v>35.120589197202797</c:v>
                </c:pt>
                <c:pt idx="25514">
                  <c:v>35.121965773426602</c:v>
                </c:pt>
                <c:pt idx="25515">
                  <c:v>35.1233423496504</c:v>
                </c:pt>
                <c:pt idx="25516">
                  <c:v>35.124718925874099</c:v>
                </c:pt>
                <c:pt idx="25517">
                  <c:v>35.126095502097897</c:v>
                </c:pt>
                <c:pt idx="25518">
                  <c:v>35.127472078321702</c:v>
                </c:pt>
                <c:pt idx="25519">
                  <c:v>35.1288486545455</c:v>
                </c:pt>
                <c:pt idx="25520">
                  <c:v>35.130225230769199</c:v>
                </c:pt>
                <c:pt idx="25521">
                  <c:v>35.131601806992997</c:v>
                </c:pt>
                <c:pt idx="25522">
                  <c:v>35.132978383216802</c:v>
                </c:pt>
                <c:pt idx="25523">
                  <c:v>35.1343549594406</c:v>
                </c:pt>
                <c:pt idx="25524">
                  <c:v>35.135731535664299</c:v>
                </c:pt>
                <c:pt idx="25525">
                  <c:v>35.137108111888097</c:v>
                </c:pt>
                <c:pt idx="25526">
                  <c:v>35.138484688111902</c:v>
                </c:pt>
                <c:pt idx="25527">
                  <c:v>35.1398612643357</c:v>
                </c:pt>
                <c:pt idx="25528">
                  <c:v>35.141237840559498</c:v>
                </c:pt>
                <c:pt idx="25529">
                  <c:v>35.142614416783204</c:v>
                </c:pt>
                <c:pt idx="25530">
                  <c:v>35.143990993007002</c:v>
                </c:pt>
                <c:pt idx="25531">
                  <c:v>35.1453675692308</c:v>
                </c:pt>
                <c:pt idx="25532">
                  <c:v>35.146744145454598</c:v>
                </c:pt>
                <c:pt idx="25533">
                  <c:v>35.148120721678303</c:v>
                </c:pt>
                <c:pt idx="25534">
                  <c:v>35.149497297902101</c:v>
                </c:pt>
                <c:pt idx="25535">
                  <c:v>35.150873874125899</c:v>
                </c:pt>
                <c:pt idx="25536">
                  <c:v>35.152250450349698</c:v>
                </c:pt>
                <c:pt idx="25537">
                  <c:v>35.153627026573403</c:v>
                </c:pt>
                <c:pt idx="25538">
                  <c:v>35.155003602797201</c:v>
                </c:pt>
                <c:pt idx="25539">
                  <c:v>35.156380179020999</c:v>
                </c:pt>
                <c:pt idx="25540">
                  <c:v>35.157756755244797</c:v>
                </c:pt>
                <c:pt idx="25541">
                  <c:v>35.159133331468503</c:v>
                </c:pt>
                <c:pt idx="25542">
                  <c:v>35.160509907692301</c:v>
                </c:pt>
                <c:pt idx="25543">
                  <c:v>35.161886483916099</c:v>
                </c:pt>
                <c:pt idx="25544">
                  <c:v>35.163263060139897</c:v>
                </c:pt>
                <c:pt idx="25545">
                  <c:v>35.164639636363603</c:v>
                </c:pt>
                <c:pt idx="25546">
                  <c:v>35.166016212587401</c:v>
                </c:pt>
                <c:pt idx="25547">
                  <c:v>35.167392788811199</c:v>
                </c:pt>
                <c:pt idx="25548">
                  <c:v>35.168769365034997</c:v>
                </c:pt>
                <c:pt idx="25549">
                  <c:v>35.170145941258703</c:v>
                </c:pt>
                <c:pt idx="25550">
                  <c:v>35.171522517482501</c:v>
                </c:pt>
                <c:pt idx="25551">
                  <c:v>35.172899093706299</c:v>
                </c:pt>
                <c:pt idx="25552">
                  <c:v>35.174275669930097</c:v>
                </c:pt>
                <c:pt idx="25553">
                  <c:v>35.175652246153902</c:v>
                </c:pt>
                <c:pt idx="25554">
                  <c:v>35.177028822377601</c:v>
                </c:pt>
                <c:pt idx="25555">
                  <c:v>35.178405398601399</c:v>
                </c:pt>
                <c:pt idx="25556">
                  <c:v>35.179781974825197</c:v>
                </c:pt>
                <c:pt idx="25557">
                  <c:v>35.181158551049002</c:v>
                </c:pt>
                <c:pt idx="25558">
                  <c:v>35.1825351272727</c:v>
                </c:pt>
                <c:pt idx="25559">
                  <c:v>35.183911703496499</c:v>
                </c:pt>
                <c:pt idx="25560">
                  <c:v>35.185288279720297</c:v>
                </c:pt>
                <c:pt idx="25561">
                  <c:v>35.186664855944102</c:v>
                </c:pt>
                <c:pt idx="25562">
                  <c:v>35.1880414321678</c:v>
                </c:pt>
                <c:pt idx="25563">
                  <c:v>35.189418008391598</c:v>
                </c:pt>
                <c:pt idx="25564">
                  <c:v>35.190794584615404</c:v>
                </c:pt>
                <c:pt idx="25565">
                  <c:v>35.192171160839202</c:v>
                </c:pt>
                <c:pt idx="25566">
                  <c:v>35.1935477370629</c:v>
                </c:pt>
                <c:pt idx="25567">
                  <c:v>35.194924313286698</c:v>
                </c:pt>
                <c:pt idx="25568">
                  <c:v>35.196300889510503</c:v>
                </c:pt>
                <c:pt idx="25569">
                  <c:v>35.197677465734301</c:v>
                </c:pt>
                <c:pt idx="25570">
                  <c:v>35.1990540419581</c:v>
                </c:pt>
                <c:pt idx="25571">
                  <c:v>35.200430618181798</c:v>
                </c:pt>
                <c:pt idx="25572">
                  <c:v>35.201807194405603</c:v>
                </c:pt>
                <c:pt idx="25573">
                  <c:v>35.203183770629401</c:v>
                </c:pt>
                <c:pt idx="25574">
                  <c:v>35.204560346853199</c:v>
                </c:pt>
                <c:pt idx="25575">
                  <c:v>35.205936923076898</c:v>
                </c:pt>
                <c:pt idx="25576">
                  <c:v>35.207313499300703</c:v>
                </c:pt>
                <c:pt idx="25577">
                  <c:v>35.208690075524501</c:v>
                </c:pt>
                <c:pt idx="25578">
                  <c:v>35.210066651748299</c:v>
                </c:pt>
                <c:pt idx="25579">
                  <c:v>35.211443227971998</c:v>
                </c:pt>
                <c:pt idx="25580">
                  <c:v>35.212819804195803</c:v>
                </c:pt>
                <c:pt idx="25581">
                  <c:v>35.214196380419601</c:v>
                </c:pt>
                <c:pt idx="25582">
                  <c:v>35.215572956643399</c:v>
                </c:pt>
                <c:pt idx="25583">
                  <c:v>35.216949532867098</c:v>
                </c:pt>
                <c:pt idx="25584">
                  <c:v>35.218326109090903</c:v>
                </c:pt>
                <c:pt idx="25585">
                  <c:v>35.219702685314701</c:v>
                </c:pt>
                <c:pt idx="25586">
                  <c:v>35.221079261538499</c:v>
                </c:pt>
                <c:pt idx="25587">
                  <c:v>35.222455837762197</c:v>
                </c:pt>
                <c:pt idx="25588">
                  <c:v>35.223832413986003</c:v>
                </c:pt>
                <c:pt idx="25589">
                  <c:v>35.225208990209801</c:v>
                </c:pt>
                <c:pt idx="25590">
                  <c:v>35.226585566433599</c:v>
                </c:pt>
                <c:pt idx="25591">
                  <c:v>35.227962142657397</c:v>
                </c:pt>
                <c:pt idx="25592">
                  <c:v>35.229338718881102</c:v>
                </c:pt>
                <c:pt idx="25593">
                  <c:v>35.230715295104901</c:v>
                </c:pt>
                <c:pt idx="25594">
                  <c:v>35.232091871328699</c:v>
                </c:pt>
                <c:pt idx="25595">
                  <c:v>35.233468447552497</c:v>
                </c:pt>
                <c:pt idx="25596">
                  <c:v>35.234845023776202</c:v>
                </c:pt>
                <c:pt idx="25597">
                  <c:v>35.2362216</c:v>
                </c:pt>
                <c:pt idx="25598">
                  <c:v>35.237598176223798</c:v>
                </c:pt>
                <c:pt idx="25599">
                  <c:v>35.238974752447596</c:v>
                </c:pt>
                <c:pt idx="25600">
                  <c:v>35.240351328671302</c:v>
                </c:pt>
                <c:pt idx="25601">
                  <c:v>35.2417279048951</c:v>
                </c:pt>
                <c:pt idx="25602">
                  <c:v>35.243104481118898</c:v>
                </c:pt>
                <c:pt idx="25603">
                  <c:v>35.244481057342703</c:v>
                </c:pt>
                <c:pt idx="25604">
                  <c:v>35.245857633566402</c:v>
                </c:pt>
                <c:pt idx="25605">
                  <c:v>35.2472342097902</c:v>
                </c:pt>
                <c:pt idx="25606">
                  <c:v>35.248610786013998</c:v>
                </c:pt>
                <c:pt idx="25607">
                  <c:v>35.249987362237803</c:v>
                </c:pt>
                <c:pt idx="25608">
                  <c:v>35.251363938461502</c:v>
                </c:pt>
                <c:pt idx="25609">
                  <c:v>35.2527405146853</c:v>
                </c:pt>
                <c:pt idx="25610">
                  <c:v>35.254117090909098</c:v>
                </c:pt>
                <c:pt idx="25611">
                  <c:v>35.255493667132903</c:v>
                </c:pt>
                <c:pt idx="25612">
                  <c:v>35.256870243356602</c:v>
                </c:pt>
                <c:pt idx="25613">
                  <c:v>35.2582468195804</c:v>
                </c:pt>
                <c:pt idx="25614">
                  <c:v>35.259623395804198</c:v>
                </c:pt>
                <c:pt idx="25615">
                  <c:v>35.260999972028003</c:v>
                </c:pt>
                <c:pt idx="25616">
                  <c:v>35.262376548251801</c:v>
                </c:pt>
                <c:pt idx="25617">
                  <c:v>35.2637531244755</c:v>
                </c:pt>
                <c:pt idx="25618">
                  <c:v>35.265129700699298</c:v>
                </c:pt>
                <c:pt idx="25619">
                  <c:v>35.266506276923103</c:v>
                </c:pt>
                <c:pt idx="25620">
                  <c:v>35.267882853146901</c:v>
                </c:pt>
                <c:pt idx="25621">
                  <c:v>35.269259429370599</c:v>
                </c:pt>
                <c:pt idx="25622">
                  <c:v>35.270636005594397</c:v>
                </c:pt>
                <c:pt idx="25623">
                  <c:v>35.272012581818203</c:v>
                </c:pt>
                <c:pt idx="25624">
                  <c:v>35.273389158042001</c:v>
                </c:pt>
                <c:pt idx="25625">
                  <c:v>35.274765734265699</c:v>
                </c:pt>
                <c:pt idx="25626">
                  <c:v>35.276142310489497</c:v>
                </c:pt>
                <c:pt idx="25627">
                  <c:v>35.277518886713302</c:v>
                </c:pt>
                <c:pt idx="25628">
                  <c:v>35.278895462937101</c:v>
                </c:pt>
                <c:pt idx="25629">
                  <c:v>35.280272039160799</c:v>
                </c:pt>
                <c:pt idx="25630">
                  <c:v>35.281648615384597</c:v>
                </c:pt>
                <c:pt idx="25631">
                  <c:v>35.283025191608402</c:v>
                </c:pt>
                <c:pt idx="25632">
                  <c:v>35.2844017678322</c:v>
                </c:pt>
                <c:pt idx="25633">
                  <c:v>35.285778344055998</c:v>
                </c:pt>
                <c:pt idx="25634">
                  <c:v>35.287154920279697</c:v>
                </c:pt>
                <c:pt idx="25635">
                  <c:v>35.288531496503502</c:v>
                </c:pt>
                <c:pt idx="25636">
                  <c:v>35.2899080727273</c:v>
                </c:pt>
                <c:pt idx="25637">
                  <c:v>35.291284648951098</c:v>
                </c:pt>
                <c:pt idx="25638">
                  <c:v>35.292661225174797</c:v>
                </c:pt>
                <c:pt idx="25639">
                  <c:v>35.294037801398602</c:v>
                </c:pt>
                <c:pt idx="25640">
                  <c:v>35.2954143776224</c:v>
                </c:pt>
                <c:pt idx="25641">
                  <c:v>35.296790953846198</c:v>
                </c:pt>
                <c:pt idx="25642">
                  <c:v>35.298167530069897</c:v>
                </c:pt>
                <c:pt idx="25643">
                  <c:v>35.299544106293702</c:v>
                </c:pt>
                <c:pt idx="25644">
                  <c:v>35.3009206825175</c:v>
                </c:pt>
                <c:pt idx="25645">
                  <c:v>35.302297258741298</c:v>
                </c:pt>
                <c:pt idx="25646">
                  <c:v>35.303673834964997</c:v>
                </c:pt>
                <c:pt idx="25647">
                  <c:v>35.305050411188802</c:v>
                </c:pt>
                <c:pt idx="25648">
                  <c:v>35.3064269874126</c:v>
                </c:pt>
                <c:pt idx="25649">
                  <c:v>35.307803563636398</c:v>
                </c:pt>
                <c:pt idx="25650">
                  <c:v>35.309180139860104</c:v>
                </c:pt>
                <c:pt idx="25651">
                  <c:v>35.310556716083902</c:v>
                </c:pt>
                <c:pt idx="25652">
                  <c:v>35.3119332923077</c:v>
                </c:pt>
                <c:pt idx="25653">
                  <c:v>35.313309868531498</c:v>
                </c:pt>
                <c:pt idx="25654">
                  <c:v>35.314686444755203</c:v>
                </c:pt>
                <c:pt idx="25655">
                  <c:v>35.316063020979001</c:v>
                </c:pt>
                <c:pt idx="25656">
                  <c:v>35.317439597202799</c:v>
                </c:pt>
                <c:pt idx="25657">
                  <c:v>35.318816173426598</c:v>
                </c:pt>
                <c:pt idx="25658">
                  <c:v>35.320192749650403</c:v>
                </c:pt>
                <c:pt idx="25659">
                  <c:v>35.321569325874101</c:v>
                </c:pt>
                <c:pt idx="25660">
                  <c:v>35.322945902097899</c:v>
                </c:pt>
                <c:pt idx="25661">
                  <c:v>35.324322478321697</c:v>
                </c:pt>
                <c:pt idx="25662">
                  <c:v>35.325699054545503</c:v>
                </c:pt>
                <c:pt idx="25663">
                  <c:v>35.327075630769201</c:v>
                </c:pt>
                <c:pt idx="25664">
                  <c:v>35.328452206992999</c:v>
                </c:pt>
                <c:pt idx="25665">
                  <c:v>35.329828783216797</c:v>
                </c:pt>
                <c:pt idx="25666">
                  <c:v>35.331205359440602</c:v>
                </c:pt>
                <c:pt idx="25667">
                  <c:v>35.332581935664301</c:v>
                </c:pt>
                <c:pt idx="25668">
                  <c:v>35.333958511888099</c:v>
                </c:pt>
                <c:pt idx="25669">
                  <c:v>35.335335088111897</c:v>
                </c:pt>
                <c:pt idx="25670">
                  <c:v>35.336711664335702</c:v>
                </c:pt>
                <c:pt idx="25671">
                  <c:v>35.3380882405595</c:v>
                </c:pt>
                <c:pt idx="25672">
                  <c:v>35.339464816783199</c:v>
                </c:pt>
                <c:pt idx="25673">
                  <c:v>35.340841393006997</c:v>
                </c:pt>
                <c:pt idx="25674">
                  <c:v>35.342217969230802</c:v>
                </c:pt>
                <c:pt idx="25675">
                  <c:v>35.3435945454546</c:v>
                </c:pt>
                <c:pt idx="25676">
                  <c:v>35.344971121678299</c:v>
                </c:pt>
                <c:pt idx="25677">
                  <c:v>35.346347697902097</c:v>
                </c:pt>
                <c:pt idx="25678">
                  <c:v>35.347724274125902</c:v>
                </c:pt>
                <c:pt idx="25679">
                  <c:v>35.3491008503497</c:v>
                </c:pt>
                <c:pt idx="25680">
                  <c:v>35.350477426573399</c:v>
                </c:pt>
                <c:pt idx="25681">
                  <c:v>35.351854002797197</c:v>
                </c:pt>
                <c:pt idx="25682">
                  <c:v>35.353230579021002</c:v>
                </c:pt>
                <c:pt idx="25683">
                  <c:v>35.3546071552448</c:v>
                </c:pt>
                <c:pt idx="25684">
                  <c:v>35.355983731468498</c:v>
                </c:pt>
                <c:pt idx="25685">
                  <c:v>35.357360307692304</c:v>
                </c:pt>
                <c:pt idx="25686">
                  <c:v>35.358736883916102</c:v>
                </c:pt>
                <c:pt idx="25687">
                  <c:v>35.3601134601399</c:v>
                </c:pt>
                <c:pt idx="25688">
                  <c:v>35.361490036363598</c:v>
                </c:pt>
                <c:pt idx="25689">
                  <c:v>35.362866612587403</c:v>
                </c:pt>
                <c:pt idx="25690">
                  <c:v>35.364243188811201</c:v>
                </c:pt>
                <c:pt idx="25691">
                  <c:v>35.365619765034999</c:v>
                </c:pt>
                <c:pt idx="25692">
                  <c:v>35.366996341258798</c:v>
                </c:pt>
                <c:pt idx="25693">
                  <c:v>35.368372917482503</c:v>
                </c:pt>
                <c:pt idx="25694">
                  <c:v>35.369749493706301</c:v>
                </c:pt>
                <c:pt idx="25695">
                  <c:v>35.371126069930099</c:v>
                </c:pt>
                <c:pt idx="25696">
                  <c:v>35.372502646153897</c:v>
                </c:pt>
                <c:pt idx="25697">
                  <c:v>35.373879222377603</c:v>
                </c:pt>
                <c:pt idx="25698">
                  <c:v>35.375255798601401</c:v>
                </c:pt>
                <c:pt idx="25699">
                  <c:v>35.376632374825199</c:v>
                </c:pt>
                <c:pt idx="25700">
                  <c:v>35.378008951048997</c:v>
                </c:pt>
                <c:pt idx="25701">
                  <c:v>35.379385527272703</c:v>
                </c:pt>
                <c:pt idx="25702">
                  <c:v>35.380762103496501</c:v>
                </c:pt>
                <c:pt idx="25703">
                  <c:v>35.382138679720299</c:v>
                </c:pt>
                <c:pt idx="25704">
                  <c:v>35.383515255944097</c:v>
                </c:pt>
                <c:pt idx="25705">
                  <c:v>35.384891832167803</c:v>
                </c:pt>
                <c:pt idx="25706">
                  <c:v>35.386268408391601</c:v>
                </c:pt>
                <c:pt idx="25707">
                  <c:v>35.387644984615399</c:v>
                </c:pt>
                <c:pt idx="25708">
                  <c:v>35.389021560839197</c:v>
                </c:pt>
                <c:pt idx="25709">
                  <c:v>35.390398137062903</c:v>
                </c:pt>
                <c:pt idx="25710">
                  <c:v>35.391774713286701</c:v>
                </c:pt>
                <c:pt idx="25711">
                  <c:v>35.393151289510499</c:v>
                </c:pt>
                <c:pt idx="25712">
                  <c:v>35.394527865734297</c:v>
                </c:pt>
                <c:pt idx="25713">
                  <c:v>35.395904441958002</c:v>
                </c:pt>
                <c:pt idx="25714">
                  <c:v>35.397281018181801</c:v>
                </c:pt>
                <c:pt idx="25715">
                  <c:v>35.398657594405599</c:v>
                </c:pt>
                <c:pt idx="25716">
                  <c:v>35.400034170629397</c:v>
                </c:pt>
                <c:pt idx="25717">
                  <c:v>35.401410746853202</c:v>
                </c:pt>
                <c:pt idx="25718">
                  <c:v>35.4027873230769</c:v>
                </c:pt>
                <c:pt idx="25719">
                  <c:v>35.404163899300698</c:v>
                </c:pt>
                <c:pt idx="25720">
                  <c:v>35.405540475524496</c:v>
                </c:pt>
                <c:pt idx="25721">
                  <c:v>35.406917051748302</c:v>
                </c:pt>
                <c:pt idx="25722">
                  <c:v>35.408293627972</c:v>
                </c:pt>
                <c:pt idx="25723">
                  <c:v>35.409670204195798</c:v>
                </c:pt>
                <c:pt idx="25724">
                  <c:v>35.411046780419603</c:v>
                </c:pt>
                <c:pt idx="25725">
                  <c:v>35.412423356643401</c:v>
                </c:pt>
                <c:pt idx="25726">
                  <c:v>35.4137999328671</c:v>
                </c:pt>
                <c:pt idx="25727">
                  <c:v>35.415176509090898</c:v>
                </c:pt>
                <c:pt idx="25728">
                  <c:v>35.416553085314703</c:v>
                </c:pt>
                <c:pt idx="25729">
                  <c:v>35.417929661538501</c:v>
                </c:pt>
                <c:pt idx="25730">
                  <c:v>35.4193062377622</c:v>
                </c:pt>
                <c:pt idx="25731">
                  <c:v>35.420682813985998</c:v>
                </c:pt>
                <c:pt idx="25732">
                  <c:v>35.422059390209803</c:v>
                </c:pt>
                <c:pt idx="25733">
                  <c:v>35.423435966433601</c:v>
                </c:pt>
                <c:pt idx="25734">
                  <c:v>35.424812542657399</c:v>
                </c:pt>
                <c:pt idx="25735">
                  <c:v>35.426189118881098</c:v>
                </c:pt>
                <c:pt idx="25736">
                  <c:v>35.427565695104903</c:v>
                </c:pt>
                <c:pt idx="25737">
                  <c:v>35.428942271328701</c:v>
                </c:pt>
                <c:pt idx="25738">
                  <c:v>35.430318847552499</c:v>
                </c:pt>
                <c:pt idx="25739">
                  <c:v>35.431695423776198</c:v>
                </c:pt>
                <c:pt idx="25740">
                  <c:v>35.433072000000003</c:v>
                </c:pt>
                <c:pt idx="25741">
                  <c:v>35.434448576223801</c:v>
                </c:pt>
                <c:pt idx="25742">
                  <c:v>35.435825152447599</c:v>
                </c:pt>
                <c:pt idx="25743">
                  <c:v>35.437201728671297</c:v>
                </c:pt>
                <c:pt idx="25744">
                  <c:v>35.438578304895103</c:v>
                </c:pt>
                <c:pt idx="25745">
                  <c:v>35.439954881118901</c:v>
                </c:pt>
                <c:pt idx="25746">
                  <c:v>35.441331457342699</c:v>
                </c:pt>
                <c:pt idx="25747">
                  <c:v>35.442708033566397</c:v>
                </c:pt>
                <c:pt idx="25748">
                  <c:v>35.444084609790202</c:v>
                </c:pt>
                <c:pt idx="25749">
                  <c:v>35.445461186014001</c:v>
                </c:pt>
                <c:pt idx="25750">
                  <c:v>35.446837762237799</c:v>
                </c:pt>
                <c:pt idx="25751">
                  <c:v>35.448214338461497</c:v>
                </c:pt>
                <c:pt idx="25752">
                  <c:v>35.449590914685302</c:v>
                </c:pt>
                <c:pt idx="25753">
                  <c:v>35.4509674909091</c:v>
                </c:pt>
                <c:pt idx="25754">
                  <c:v>35.452344067132898</c:v>
                </c:pt>
                <c:pt idx="25755">
                  <c:v>35.453720643356696</c:v>
                </c:pt>
                <c:pt idx="25756">
                  <c:v>35.455097219580402</c:v>
                </c:pt>
                <c:pt idx="25757">
                  <c:v>35.4564737958042</c:v>
                </c:pt>
                <c:pt idx="25758">
                  <c:v>35.457850372027998</c:v>
                </c:pt>
                <c:pt idx="25759">
                  <c:v>35.459226948251803</c:v>
                </c:pt>
                <c:pt idx="25760">
                  <c:v>35.460603524475502</c:v>
                </c:pt>
                <c:pt idx="25761">
                  <c:v>35.4619801006993</c:v>
                </c:pt>
                <c:pt idx="25762">
                  <c:v>35.463356676923098</c:v>
                </c:pt>
                <c:pt idx="25763">
                  <c:v>35.464733253146903</c:v>
                </c:pt>
                <c:pt idx="25764">
                  <c:v>35.466109829370602</c:v>
                </c:pt>
                <c:pt idx="25765">
                  <c:v>35.4674864055944</c:v>
                </c:pt>
                <c:pt idx="25766">
                  <c:v>35.468862981818198</c:v>
                </c:pt>
                <c:pt idx="25767">
                  <c:v>35.470239558042003</c:v>
                </c:pt>
                <c:pt idx="25768">
                  <c:v>35.471616134265702</c:v>
                </c:pt>
                <c:pt idx="25769">
                  <c:v>35.4729927104895</c:v>
                </c:pt>
                <c:pt idx="25770">
                  <c:v>35.474369286713298</c:v>
                </c:pt>
                <c:pt idx="25771">
                  <c:v>35.475745862937103</c:v>
                </c:pt>
                <c:pt idx="25772">
                  <c:v>35.477122439160802</c:v>
                </c:pt>
                <c:pt idx="25773">
                  <c:v>35.4784990153846</c:v>
                </c:pt>
                <c:pt idx="25774">
                  <c:v>35.479875591608398</c:v>
                </c:pt>
                <c:pt idx="25775">
                  <c:v>35.481252167832203</c:v>
                </c:pt>
                <c:pt idx="25776">
                  <c:v>35.482628744056001</c:v>
                </c:pt>
                <c:pt idx="25777">
                  <c:v>35.484005320279699</c:v>
                </c:pt>
                <c:pt idx="25778">
                  <c:v>35.485381896503498</c:v>
                </c:pt>
                <c:pt idx="25779">
                  <c:v>35.486758472727303</c:v>
                </c:pt>
                <c:pt idx="25780">
                  <c:v>35.488135048951101</c:v>
                </c:pt>
                <c:pt idx="25781">
                  <c:v>35.489511625174799</c:v>
                </c:pt>
                <c:pt idx="25782">
                  <c:v>35.490888201398597</c:v>
                </c:pt>
                <c:pt idx="25783">
                  <c:v>35.492264777622403</c:v>
                </c:pt>
                <c:pt idx="25784">
                  <c:v>35.493641353846201</c:v>
                </c:pt>
                <c:pt idx="25785">
                  <c:v>35.495017930069899</c:v>
                </c:pt>
                <c:pt idx="25786">
                  <c:v>35.496394506293697</c:v>
                </c:pt>
                <c:pt idx="25787">
                  <c:v>35.497771082517502</c:v>
                </c:pt>
                <c:pt idx="25788">
                  <c:v>35.4991476587413</c:v>
                </c:pt>
                <c:pt idx="25789">
                  <c:v>35.500524234964999</c:v>
                </c:pt>
                <c:pt idx="25790">
                  <c:v>35.501900811188797</c:v>
                </c:pt>
                <c:pt idx="25791">
                  <c:v>35.503277387412602</c:v>
                </c:pt>
                <c:pt idx="25792">
                  <c:v>35.5046539636364</c:v>
                </c:pt>
                <c:pt idx="25793">
                  <c:v>35.506030539860099</c:v>
                </c:pt>
                <c:pt idx="25794">
                  <c:v>35.507407116083897</c:v>
                </c:pt>
                <c:pt idx="25795">
                  <c:v>35.508783692307702</c:v>
                </c:pt>
                <c:pt idx="25796">
                  <c:v>35.5101602685315</c:v>
                </c:pt>
                <c:pt idx="25797">
                  <c:v>35.511536844755298</c:v>
                </c:pt>
                <c:pt idx="25798">
                  <c:v>35.512913420978997</c:v>
                </c:pt>
                <c:pt idx="25799">
                  <c:v>35.514289997202802</c:v>
                </c:pt>
                <c:pt idx="25800">
                  <c:v>35.5156665734266</c:v>
                </c:pt>
                <c:pt idx="25801">
                  <c:v>35.517043149650398</c:v>
                </c:pt>
                <c:pt idx="25802">
                  <c:v>35.518419725874097</c:v>
                </c:pt>
                <c:pt idx="25803">
                  <c:v>35.519796302097902</c:v>
                </c:pt>
                <c:pt idx="25804">
                  <c:v>35.5211728783217</c:v>
                </c:pt>
                <c:pt idx="25805">
                  <c:v>35.522549454545498</c:v>
                </c:pt>
                <c:pt idx="25806">
                  <c:v>35.523926030769204</c:v>
                </c:pt>
                <c:pt idx="25807">
                  <c:v>35.525302606993002</c:v>
                </c:pt>
                <c:pt idx="25808">
                  <c:v>35.5266791832168</c:v>
                </c:pt>
                <c:pt idx="25809">
                  <c:v>35.528055759440598</c:v>
                </c:pt>
                <c:pt idx="25810">
                  <c:v>35.529432335664303</c:v>
                </c:pt>
                <c:pt idx="25811">
                  <c:v>35.530808911888101</c:v>
                </c:pt>
                <c:pt idx="25812">
                  <c:v>35.532185488111899</c:v>
                </c:pt>
                <c:pt idx="25813">
                  <c:v>35.533562064335698</c:v>
                </c:pt>
                <c:pt idx="25814">
                  <c:v>35.534938640559403</c:v>
                </c:pt>
                <c:pt idx="25815">
                  <c:v>35.536315216783201</c:v>
                </c:pt>
                <c:pt idx="25816">
                  <c:v>35.537691793006999</c:v>
                </c:pt>
                <c:pt idx="25817">
                  <c:v>35.539068369230797</c:v>
                </c:pt>
                <c:pt idx="25818">
                  <c:v>35.540444945454503</c:v>
                </c:pt>
                <c:pt idx="25819">
                  <c:v>35.541821521678301</c:v>
                </c:pt>
                <c:pt idx="25820">
                  <c:v>35.543198097902099</c:v>
                </c:pt>
                <c:pt idx="25821">
                  <c:v>35.544574674125897</c:v>
                </c:pt>
                <c:pt idx="25822">
                  <c:v>35.545951250349702</c:v>
                </c:pt>
                <c:pt idx="25823">
                  <c:v>35.547327826573401</c:v>
                </c:pt>
                <c:pt idx="25824">
                  <c:v>35.548704402797199</c:v>
                </c:pt>
                <c:pt idx="25825">
                  <c:v>35.550080979020997</c:v>
                </c:pt>
                <c:pt idx="25826">
                  <c:v>35.551457555244802</c:v>
                </c:pt>
                <c:pt idx="25827">
                  <c:v>35.552834131468501</c:v>
                </c:pt>
                <c:pt idx="25828">
                  <c:v>35.554210707692299</c:v>
                </c:pt>
                <c:pt idx="25829">
                  <c:v>35.555587283916097</c:v>
                </c:pt>
                <c:pt idx="25830">
                  <c:v>35.556963860139902</c:v>
                </c:pt>
                <c:pt idx="25831">
                  <c:v>35.558340436363601</c:v>
                </c:pt>
                <c:pt idx="25832">
                  <c:v>35.559717012587399</c:v>
                </c:pt>
                <c:pt idx="25833">
                  <c:v>35.561093588811197</c:v>
                </c:pt>
                <c:pt idx="25834">
                  <c:v>35.562470165035002</c:v>
                </c:pt>
                <c:pt idx="25835">
                  <c:v>35.5638467412588</c:v>
                </c:pt>
                <c:pt idx="25836">
                  <c:v>35.565223317482499</c:v>
                </c:pt>
                <c:pt idx="25837">
                  <c:v>35.566599893706297</c:v>
                </c:pt>
                <c:pt idx="25838">
                  <c:v>35.567976469930102</c:v>
                </c:pt>
                <c:pt idx="25839">
                  <c:v>35.5693530461538</c:v>
                </c:pt>
                <c:pt idx="25840">
                  <c:v>35.570729622377598</c:v>
                </c:pt>
                <c:pt idx="25841">
                  <c:v>35.572106198601404</c:v>
                </c:pt>
                <c:pt idx="25842">
                  <c:v>35.573482774825202</c:v>
                </c:pt>
                <c:pt idx="25843">
                  <c:v>35.574859351049</c:v>
                </c:pt>
                <c:pt idx="25844">
                  <c:v>35.576235927272698</c:v>
                </c:pt>
                <c:pt idx="25845">
                  <c:v>35.577612503496503</c:v>
                </c:pt>
                <c:pt idx="25846">
                  <c:v>35.578989079720301</c:v>
                </c:pt>
                <c:pt idx="25847">
                  <c:v>35.5803656559441</c:v>
                </c:pt>
                <c:pt idx="25848">
                  <c:v>35.581742232167798</c:v>
                </c:pt>
                <c:pt idx="25849">
                  <c:v>35.583118808391603</c:v>
                </c:pt>
                <c:pt idx="25850">
                  <c:v>35.584495384615401</c:v>
                </c:pt>
                <c:pt idx="25851">
                  <c:v>35.585871960839199</c:v>
                </c:pt>
                <c:pt idx="25852">
                  <c:v>35.587248537062898</c:v>
                </c:pt>
                <c:pt idx="25853">
                  <c:v>35.588625113286703</c:v>
                </c:pt>
                <c:pt idx="25854">
                  <c:v>35.590001689510501</c:v>
                </c:pt>
                <c:pt idx="25855">
                  <c:v>35.591378265734299</c:v>
                </c:pt>
                <c:pt idx="25856">
                  <c:v>35.592754841958097</c:v>
                </c:pt>
                <c:pt idx="25857">
                  <c:v>35.594131418181803</c:v>
                </c:pt>
                <c:pt idx="25858">
                  <c:v>35.595507994405601</c:v>
                </c:pt>
                <c:pt idx="25859">
                  <c:v>35.596884570629399</c:v>
                </c:pt>
                <c:pt idx="25860">
                  <c:v>35.598261146853197</c:v>
                </c:pt>
                <c:pt idx="25861">
                  <c:v>35.599637723076903</c:v>
                </c:pt>
                <c:pt idx="25862">
                  <c:v>35.601014299300701</c:v>
                </c:pt>
                <c:pt idx="25863">
                  <c:v>35.602390875524499</c:v>
                </c:pt>
                <c:pt idx="25864">
                  <c:v>35.603767451748297</c:v>
                </c:pt>
                <c:pt idx="25865">
                  <c:v>35.605144027972003</c:v>
                </c:pt>
                <c:pt idx="25866">
                  <c:v>35.606520604195801</c:v>
                </c:pt>
                <c:pt idx="25867">
                  <c:v>35.607897180419599</c:v>
                </c:pt>
                <c:pt idx="25868">
                  <c:v>35.609273756643397</c:v>
                </c:pt>
                <c:pt idx="25869">
                  <c:v>35.610650332867102</c:v>
                </c:pt>
                <c:pt idx="25870">
                  <c:v>35.612026909090901</c:v>
                </c:pt>
                <c:pt idx="25871">
                  <c:v>35.613403485314699</c:v>
                </c:pt>
                <c:pt idx="25872">
                  <c:v>35.614780061538497</c:v>
                </c:pt>
                <c:pt idx="25873">
                  <c:v>35.616156637762202</c:v>
                </c:pt>
                <c:pt idx="25874">
                  <c:v>35.617533213986</c:v>
                </c:pt>
                <c:pt idx="25875">
                  <c:v>35.618909790209798</c:v>
                </c:pt>
                <c:pt idx="25876">
                  <c:v>35.620286366433596</c:v>
                </c:pt>
                <c:pt idx="25877">
                  <c:v>35.621662942657402</c:v>
                </c:pt>
                <c:pt idx="25878">
                  <c:v>35.6230395188811</c:v>
                </c:pt>
                <c:pt idx="25879">
                  <c:v>35.624416095104898</c:v>
                </c:pt>
                <c:pt idx="25880">
                  <c:v>35.625792671328703</c:v>
                </c:pt>
                <c:pt idx="25881">
                  <c:v>35.627169247552501</c:v>
                </c:pt>
                <c:pt idx="25882">
                  <c:v>35.6285458237762</c:v>
                </c:pt>
                <c:pt idx="25883">
                  <c:v>35.629922399999998</c:v>
                </c:pt>
                <c:pt idx="25884">
                  <c:v>35.631298976223803</c:v>
                </c:pt>
                <c:pt idx="25885">
                  <c:v>35.632675552447601</c:v>
                </c:pt>
                <c:pt idx="25886">
                  <c:v>35.6340521286713</c:v>
                </c:pt>
                <c:pt idx="25887">
                  <c:v>35.635428704895098</c:v>
                </c:pt>
                <c:pt idx="25888">
                  <c:v>35.636805281118903</c:v>
                </c:pt>
                <c:pt idx="25889">
                  <c:v>35.638181857342701</c:v>
                </c:pt>
                <c:pt idx="25890">
                  <c:v>35.6395584335664</c:v>
                </c:pt>
                <c:pt idx="25891">
                  <c:v>35.640935009790198</c:v>
                </c:pt>
                <c:pt idx="25892">
                  <c:v>35.642311586014003</c:v>
                </c:pt>
                <c:pt idx="25893">
                  <c:v>35.643688162237801</c:v>
                </c:pt>
                <c:pt idx="25894">
                  <c:v>35.6450647384615</c:v>
                </c:pt>
                <c:pt idx="25895">
                  <c:v>35.646441314685298</c:v>
                </c:pt>
                <c:pt idx="25896">
                  <c:v>35.647817890909103</c:v>
                </c:pt>
                <c:pt idx="25897">
                  <c:v>35.649194467132901</c:v>
                </c:pt>
                <c:pt idx="25898">
                  <c:v>35.650571043356699</c:v>
                </c:pt>
                <c:pt idx="25899">
                  <c:v>35.651947619580397</c:v>
                </c:pt>
                <c:pt idx="25900">
                  <c:v>35.653324195804203</c:v>
                </c:pt>
                <c:pt idx="25901">
                  <c:v>35.654700772028001</c:v>
                </c:pt>
                <c:pt idx="25902">
                  <c:v>35.656077348251799</c:v>
                </c:pt>
                <c:pt idx="25903">
                  <c:v>35.657453924475497</c:v>
                </c:pt>
                <c:pt idx="25904">
                  <c:v>35.658830500699302</c:v>
                </c:pt>
                <c:pt idx="25905">
                  <c:v>35.660207076923101</c:v>
                </c:pt>
                <c:pt idx="25906">
                  <c:v>35.661583653146899</c:v>
                </c:pt>
                <c:pt idx="25907">
                  <c:v>35.662960229370597</c:v>
                </c:pt>
                <c:pt idx="25908">
                  <c:v>35.664336805594402</c:v>
                </c:pt>
                <c:pt idx="25909">
                  <c:v>35.6657133818182</c:v>
                </c:pt>
                <c:pt idx="25910">
                  <c:v>35.667089958041998</c:v>
                </c:pt>
                <c:pt idx="25911">
                  <c:v>35.668466534265697</c:v>
                </c:pt>
                <c:pt idx="25912">
                  <c:v>35.669843110489502</c:v>
                </c:pt>
                <c:pt idx="25913">
                  <c:v>35.6712196867133</c:v>
                </c:pt>
                <c:pt idx="25914">
                  <c:v>35.672596262937098</c:v>
                </c:pt>
                <c:pt idx="25915">
                  <c:v>35.673972839160797</c:v>
                </c:pt>
                <c:pt idx="25916">
                  <c:v>35.675349415384602</c:v>
                </c:pt>
                <c:pt idx="25917">
                  <c:v>35.6767259916084</c:v>
                </c:pt>
                <c:pt idx="25918">
                  <c:v>35.678102567832198</c:v>
                </c:pt>
                <c:pt idx="25919">
                  <c:v>35.679479144056003</c:v>
                </c:pt>
                <c:pt idx="25920">
                  <c:v>35.680855720279702</c:v>
                </c:pt>
                <c:pt idx="25921">
                  <c:v>35.6822322965035</c:v>
                </c:pt>
                <c:pt idx="25922">
                  <c:v>35.683608872727298</c:v>
                </c:pt>
                <c:pt idx="25923">
                  <c:v>35.684985448951103</c:v>
                </c:pt>
                <c:pt idx="25924">
                  <c:v>35.686362025174802</c:v>
                </c:pt>
                <c:pt idx="25925">
                  <c:v>35.6877386013986</c:v>
                </c:pt>
                <c:pt idx="25926">
                  <c:v>35.689115177622398</c:v>
                </c:pt>
                <c:pt idx="25927">
                  <c:v>35.690491753846203</c:v>
                </c:pt>
                <c:pt idx="25928">
                  <c:v>35.691868330069902</c:v>
                </c:pt>
                <c:pt idx="25929">
                  <c:v>35.6932449062937</c:v>
                </c:pt>
                <c:pt idx="25930">
                  <c:v>35.694621482517498</c:v>
                </c:pt>
                <c:pt idx="25931">
                  <c:v>35.695998058741303</c:v>
                </c:pt>
                <c:pt idx="25932">
                  <c:v>35.697374634965001</c:v>
                </c:pt>
                <c:pt idx="25933">
                  <c:v>35.698751211188799</c:v>
                </c:pt>
                <c:pt idx="25934">
                  <c:v>35.700127787412598</c:v>
                </c:pt>
                <c:pt idx="25935">
                  <c:v>35.701504363636403</c:v>
                </c:pt>
                <c:pt idx="25936">
                  <c:v>35.702880939860101</c:v>
                </c:pt>
                <c:pt idx="25937">
                  <c:v>35.704257516083899</c:v>
                </c:pt>
                <c:pt idx="25938">
                  <c:v>35.705634092307697</c:v>
                </c:pt>
                <c:pt idx="25939">
                  <c:v>35.707010668531503</c:v>
                </c:pt>
                <c:pt idx="25940">
                  <c:v>35.708387244755201</c:v>
                </c:pt>
                <c:pt idx="25941">
                  <c:v>35.709763820978999</c:v>
                </c:pt>
                <c:pt idx="25942">
                  <c:v>35.711140397202797</c:v>
                </c:pt>
                <c:pt idx="25943">
                  <c:v>35.712516973426602</c:v>
                </c:pt>
                <c:pt idx="25944">
                  <c:v>35.7138935496504</c:v>
                </c:pt>
                <c:pt idx="25945">
                  <c:v>35.715270125874099</c:v>
                </c:pt>
                <c:pt idx="25946">
                  <c:v>35.716646702097897</c:v>
                </c:pt>
                <c:pt idx="25947">
                  <c:v>35.718023278321702</c:v>
                </c:pt>
                <c:pt idx="25948">
                  <c:v>35.7193998545455</c:v>
                </c:pt>
                <c:pt idx="25949">
                  <c:v>35.720776430769199</c:v>
                </c:pt>
                <c:pt idx="25950">
                  <c:v>35.722153006992997</c:v>
                </c:pt>
                <c:pt idx="25951">
                  <c:v>35.723529583216802</c:v>
                </c:pt>
                <c:pt idx="25952">
                  <c:v>35.7249061594406</c:v>
                </c:pt>
                <c:pt idx="25953">
                  <c:v>35.726282735664299</c:v>
                </c:pt>
                <c:pt idx="25954">
                  <c:v>35.727659311888097</c:v>
                </c:pt>
                <c:pt idx="25955">
                  <c:v>35.729035888111902</c:v>
                </c:pt>
                <c:pt idx="25956">
                  <c:v>35.7304124643357</c:v>
                </c:pt>
                <c:pt idx="25957">
                  <c:v>35.731789040559399</c:v>
                </c:pt>
                <c:pt idx="25958">
                  <c:v>35.733165616783197</c:v>
                </c:pt>
                <c:pt idx="25959">
                  <c:v>35.734542193007002</c:v>
                </c:pt>
                <c:pt idx="25960">
                  <c:v>35.7359187692308</c:v>
                </c:pt>
                <c:pt idx="25961">
                  <c:v>35.737295345454598</c:v>
                </c:pt>
                <c:pt idx="25962">
                  <c:v>35.738671921678304</c:v>
                </c:pt>
                <c:pt idx="25963">
                  <c:v>35.740048497902102</c:v>
                </c:pt>
                <c:pt idx="25964">
                  <c:v>35.7414250741259</c:v>
                </c:pt>
                <c:pt idx="25965">
                  <c:v>35.742801650349698</c:v>
                </c:pt>
                <c:pt idx="25966">
                  <c:v>35.744178226573403</c:v>
                </c:pt>
                <c:pt idx="25967">
                  <c:v>35.745554802797201</c:v>
                </c:pt>
                <c:pt idx="25968">
                  <c:v>35.746931379020999</c:v>
                </c:pt>
                <c:pt idx="25969">
                  <c:v>35.748307955244798</c:v>
                </c:pt>
                <c:pt idx="25970">
                  <c:v>35.749684531468503</c:v>
                </c:pt>
                <c:pt idx="25971">
                  <c:v>35.751061107692301</c:v>
                </c:pt>
                <c:pt idx="25972">
                  <c:v>35.752437683916099</c:v>
                </c:pt>
                <c:pt idx="25973">
                  <c:v>35.753814260139897</c:v>
                </c:pt>
                <c:pt idx="25974">
                  <c:v>35.755190836363603</c:v>
                </c:pt>
                <c:pt idx="25975">
                  <c:v>35.756567412587401</c:v>
                </c:pt>
                <c:pt idx="25976">
                  <c:v>35.757943988811199</c:v>
                </c:pt>
                <c:pt idx="25977">
                  <c:v>35.759320565034997</c:v>
                </c:pt>
                <c:pt idx="25978">
                  <c:v>35.760697141258802</c:v>
                </c:pt>
                <c:pt idx="25979">
                  <c:v>35.762073717482501</c:v>
                </c:pt>
                <c:pt idx="25980">
                  <c:v>35.763450293706299</c:v>
                </c:pt>
                <c:pt idx="25981">
                  <c:v>35.764826869930097</c:v>
                </c:pt>
                <c:pt idx="25982">
                  <c:v>35.766203446153803</c:v>
                </c:pt>
                <c:pt idx="25983">
                  <c:v>35.767580022377601</c:v>
                </c:pt>
                <c:pt idx="25984">
                  <c:v>35.768956598601399</c:v>
                </c:pt>
                <c:pt idx="25985">
                  <c:v>35.770333174825197</c:v>
                </c:pt>
                <c:pt idx="25986">
                  <c:v>35.771709751049002</c:v>
                </c:pt>
                <c:pt idx="25987">
                  <c:v>35.773086327272701</c:v>
                </c:pt>
                <c:pt idx="25988">
                  <c:v>35.774462903496499</c:v>
                </c:pt>
                <c:pt idx="25989">
                  <c:v>35.775839479720297</c:v>
                </c:pt>
                <c:pt idx="25990">
                  <c:v>35.777216055944102</c:v>
                </c:pt>
                <c:pt idx="25991">
                  <c:v>35.778592632167801</c:v>
                </c:pt>
                <c:pt idx="25992">
                  <c:v>35.779969208391599</c:v>
                </c:pt>
                <c:pt idx="25993">
                  <c:v>35.781345784615397</c:v>
                </c:pt>
                <c:pt idx="25994">
                  <c:v>35.782722360839202</c:v>
                </c:pt>
                <c:pt idx="25995">
                  <c:v>35.7840989370629</c:v>
                </c:pt>
                <c:pt idx="25996">
                  <c:v>35.785475513286698</c:v>
                </c:pt>
                <c:pt idx="25997">
                  <c:v>35.786852089510496</c:v>
                </c:pt>
                <c:pt idx="25998">
                  <c:v>35.788228665734302</c:v>
                </c:pt>
                <c:pt idx="25999">
                  <c:v>35.7896052419581</c:v>
                </c:pt>
                <c:pt idx="26000">
                  <c:v>35.790981818181798</c:v>
                </c:pt>
                <c:pt idx="26001">
                  <c:v>35.792358394405603</c:v>
                </c:pt>
                <c:pt idx="26002">
                  <c:v>35.793734970629401</c:v>
                </c:pt>
                <c:pt idx="26003">
                  <c:v>35.7951115468532</c:v>
                </c:pt>
                <c:pt idx="26004">
                  <c:v>35.796488123076898</c:v>
                </c:pt>
                <c:pt idx="26005">
                  <c:v>35.797864699300703</c:v>
                </c:pt>
                <c:pt idx="26006">
                  <c:v>35.799241275524501</c:v>
                </c:pt>
                <c:pt idx="26007">
                  <c:v>35.800617851748299</c:v>
                </c:pt>
                <c:pt idx="26008">
                  <c:v>35.801994427971998</c:v>
                </c:pt>
                <c:pt idx="26009">
                  <c:v>35.803371004195803</c:v>
                </c:pt>
                <c:pt idx="26010">
                  <c:v>35.804747580419601</c:v>
                </c:pt>
                <c:pt idx="26011">
                  <c:v>35.806124156643399</c:v>
                </c:pt>
                <c:pt idx="26012">
                  <c:v>35.807500732867098</c:v>
                </c:pt>
                <c:pt idx="26013">
                  <c:v>35.808877309090903</c:v>
                </c:pt>
                <c:pt idx="26014">
                  <c:v>35.810253885314701</c:v>
                </c:pt>
                <c:pt idx="26015">
                  <c:v>35.811630461538499</c:v>
                </c:pt>
                <c:pt idx="26016">
                  <c:v>35.813007037762198</c:v>
                </c:pt>
                <c:pt idx="26017">
                  <c:v>35.814383613986003</c:v>
                </c:pt>
                <c:pt idx="26018">
                  <c:v>35.815760190209801</c:v>
                </c:pt>
                <c:pt idx="26019">
                  <c:v>35.817136766433599</c:v>
                </c:pt>
                <c:pt idx="26020">
                  <c:v>35.818513342657397</c:v>
                </c:pt>
                <c:pt idx="26021">
                  <c:v>35.819889918881103</c:v>
                </c:pt>
                <c:pt idx="26022">
                  <c:v>35.821266495104901</c:v>
                </c:pt>
                <c:pt idx="26023">
                  <c:v>35.822643071328699</c:v>
                </c:pt>
                <c:pt idx="26024">
                  <c:v>35.824019647552497</c:v>
                </c:pt>
                <c:pt idx="26025">
                  <c:v>35.825396223776202</c:v>
                </c:pt>
                <c:pt idx="26026">
                  <c:v>35.826772800000001</c:v>
                </c:pt>
                <c:pt idx="26027">
                  <c:v>35.828149376223799</c:v>
                </c:pt>
                <c:pt idx="26028">
                  <c:v>35.829525952447597</c:v>
                </c:pt>
                <c:pt idx="26029">
                  <c:v>35.830902528671302</c:v>
                </c:pt>
                <c:pt idx="26030">
                  <c:v>35.8322791048951</c:v>
                </c:pt>
                <c:pt idx="26031">
                  <c:v>35.833655681118898</c:v>
                </c:pt>
                <c:pt idx="26032">
                  <c:v>35.835032257342696</c:v>
                </c:pt>
                <c:pt idx="26033">
                  <c:v>35.836408833566402</c:v>
                </c:pt>
                <c:pt idx="26034">
                  <c:v>35.8377854097902</c:v>
                </c:pt>
                <c:pt idx="26035">
                  <c:v>35.839161986013998</c:v>
                </c:pt>
                <c:pt idx="26036">
                  <c:v>35.840538562237803</c:v>
                </c:pt>
                <c:pt idx="26037">
                  <c:v>35.841915138461502</c:v>
                </c:pt>
                <c:pt idx="26038">
                  <c:v>35.8432917146853</c:v>
                </c:pt>
                <c:pt idx="26039">
                  <c:v>35.844668290909098</c:v>
                </c:pt>
                <c:pt idx="26040">
                  <c:v>35.846044867132903</c:v>
                </c:pt>
                <c:pt idx="26041">
                  <c:v>35.847421443356602</c:v>
                </c:pt>
                <c:pt idx="26042">
                  <c:v>35.8487980195804</c:v>
                </c:pt>
                <c:pt idx="26043">
                  <c:v>35.850174595804198</c:v>
                </c:pt>
                <c:pt idx="26044">
                  <c:v>35.851551172028003</c:v>
                </c:pt>
                <c:pt idx="26045">
                  <c:v>35.852927748251801</c:v>
                </c:pt>
                <c:pt idx="26046">
                  <c:v>35.8543043244755</c:v>
                </c:pt>
                <c:pt idx="26047">
                  <c:v>35.855680900699298</c:v>
                </c:pt>
                <c:pt idx="26048">
                  <c:v>35.857057476923103</c:v>
                </c:pt>
                <c:pt idx="26049">
                  <c:v>35.858434053146901</c:v>
                </c:pt>
                <c:pt idx="26050">
                  <c:v>35.8598106293706</c:v>
                </c:pt>
                <c:pt idx="26051">
                  <c:v>35.861187205594398</c:v>
                </c:pt>
                <c:pt idx="26052">
                  <c:v>35.862563781818203</c:v>
                </c:pt>
                <c:pt idx="26053">
                  <c:v>35.863940358042001</c:v>
                </c:pt>
                <c:pt idx="26054">
                  <c:v>35.865316934265699</c:v>
                </c:pt>
                <c:pt idx="26055">
                  <c:v>35.866693510489497</c:v>
                </c:pt>
                <c:pt idx="26056">
                  <c:v>35.868070086713303</c:v>
                </c:pt>
                <c:pt idx="26057">
                  <c:v>35.869446662937101</c:v>
                </c:pt>
                <c:pt idx="26058">
                  <c:v>35.870823239160799</c:v>
                </c:pt>
                <c:pt idx="26059">
                  <c:v>35.872199815384597</c:v>
                </c:pt>
                <c:pt idx="26060">
                  <c:v>35.873576391608403</c:v>
                </c:pt>
                <c:pt idx="26061">
                  <c:v>35.874952967832201</c:v>
                </c:pt>
                <c:pt idx="26062">
                  <c:v>35.876329544055999</c:v>
                </c:pt>
                <c:pt idx="26063">
                  <c:v>35.877706120279697</c:v>
                </c:pt>
                <c:pt idx="26064">
                  <c:v>35.879082696503502</c:v>
                </c:pt>
                <c:pt idx="26065">
                  <c:v>35.8804592727273</c:v>
                </c:pt>
                <c:pt idx="26066">
                  <c:v>35.881835848951098</c:v>
                </c:pt>
                <c:pt idx="26067">
                  <c:v>35.883212425174797</c:v>
                </c:pt>
                <c:pt idx="26068">
                  <c:v>35.884589001398602</c:v>
                </c:pt>
                <c:pt idx="26069">
                  <c:v>35.8859655776224</c:v>
                </c:pt>
                <c:pt idx="26070">
                  <c:v>35.887342153846198</c:v>
                </c:pt>
                <c:pt idx="26071">
                  <c:v>35.888718730069897</c:v>
                </c:pt>
                <c:pt idx="26072">
                  <c:v>35.890095306293702</c:v>
                </c:pt>
                <c:pt idx="26073">
                  <c:v>35.8914718825175</c:v>
                </c:pt>
                <c:pt idx="26074">
                  <c:v>35.892848458741298</c:v>
                </c:pt>
                <c:pt idx="26075">
                  <c:v>35.894225034964997</c:v>
                </c:pt>
                <c:pt idx="26076">
                  <c:v>35.895601611188802</c:v>
                </c:pt>
                <c:pt idx="26077">
                  <c:v>35.8969781874126</c:v>
                </c:pt>
                <c:pt idx="26078">
                  <c:v>35.898354763636398</c:v>
                </c:pt>
                <c:pt idx="26079">
                  <c:v>35.899731339860097</c:v>
                </c:pt>
                <c:pt idx="26080">
                  <c:v>35.901107916083902</c:v>
                </c:pt>
                <c:pt idx="26081">
                  <c:v>35.9024844923077</c:v>
                </c:pt>
                <c:pt idx="26082">
                  <c:v>35.903861068531498</c:v>
                </c:pt>
                <c:pt idx="26083">
                  <c:v>35.905237644755204</c:v>
                </c:pt>
                <c:pt idx="26084">
                  <c:v>35.906614220979002</c:v>
                </c:pt>
                <c:pt idx="26085">
                  <c:v>35.9079907972028</c:v>
                </c:pt>
                <c:pt idx="26086">
                  <c:v>35.909367373426598</c:v>
                </c:pt>
                <c:pt idx="26087">
                  <c:v>35.910743949650403</c:v>
                </c:pt>
                <c:pt idx="26088">
                  <c:v>35.912120525874101</c:v>
                </c:pt>
                <c:pt idx="26089">
                  <c:v>35.913497102097899</c:v>
                </c:pt>
                <c:pt idx="26090">
                  <c:v>35.914873678321698</c:v>
                </c:pt>
                <c:pt idx="26091">
                  <c:v>35.916250254545503</c:v>
                </c:pt>
                <c:pt idx="26092">
                  <c:v>35.917626830769201</c:v>
                </c:pt>
                <c:pt idx="26093">
                  <c:v>35.919003406992999</c:v>
                </c:pt>
                <c:pt idx="26094">
                  <c:v>35.920379983216797</c:v>
                </c:pt>
                <c:pt idx="26095">
                  <c:v>35.921756559440603</c:v>
                </c:pt>
                <c:pt idx="26096">
                  <c:v>35.923133135664301</c:v>
                </c:pt>
                <c:pt idx="26097">
                  <c:v>35.924509711888099</c:v>
                </c:pt>
                <c:pt idx="26098">
                  <c:v>35.925886288111897</c:v>
                </c:pt>
                <c:pt idx="26099">
                  <c:v>35.927262864335702</c:v>
                </c:pt>
                <c:pt idx="26100">
                  <c:v>35.928639440559401</c:v>
                </c:pt>
                <c:pt idx="26101">
                  <c:v>35.930016016783199</c:v>
                </c:pt>
                <c:pt idx="26102">
                  <c:v>35.931392593006997</c:v>
                </c:pt>
                <c:pt idx="26103">
                  <c:v>35.932769169230802</c:v>
                </c:pt>
                <c:pt idx="26104">
                  <c:v>35.9341457454546</c:v>
                </c:pt>
                <c:pt idx="26105">
                  <c:v>35.935522321678299</c:v>
                </c:pt>
                <c:pt idx="26106">
                  <c:v>35.936898897902097</c:v>
                </c:pt>
                <c:pt idx="26107">
                  <c:v>35.938275474125902</c:v>
                </c:pt>
                <c:pt idx="26108">
                  <c:v>35.9396520503497</c:v>
                </c:pt>
                <c:pt idx="26109">
                  <c:v>35.941028626573399</c:v>
                </c:pt>
                <c:pt idx="26110">
                  <c:v>35.942405202797197</c:v>
                </c:pt>
                <c:pt idx="26111">
                  <c:v>35.943781779021002</c:v>
                </c:pt>
                <c:pt idx="26112">
                  <c:v>35.9451583552448</c:v>
                </c:pt>
                <c:pt idx="26113">
                  <c:v>35.946534931468499</c:v>
                </c:pt>
                <c:pt idx="26114">
                  <c:v>35.947911507692297</c:v>
                </c:pt>
                <c:pt idx="26115">
                  <c:v>35.949288083916102</c:v>
                </c:pt>
                <c:pt idx="26116">
                  <c:v>35.9506646601399</c:v>
                </c:pt>
                <c:pt idx="26117">
                  <c:v>35.952041236363598</c:v>
                </c:pt>
                <c:pt idx="26118">
                  <c:v>35.953417812587404</c:v>
                </c:pt>
                <c:pt idx="26119">
                  <c:v>35.954794388811202</c:v>
                </c:pt>
                <c:pt idx="26120">
                  <c:v>35.956170965035</c:v>
                </c:pt>
                <c:pt idx="26121">
                  <c:v>35.957547541258798</c:v>
                </c:pt>
                <c:pt idx="26122">
                  <c:v>35.958924117482503</c:v>
                </c:pt>
                <c:pt idx="26123">
                  <c:v>35.960300693706301</c:v>
                </c:pt>
                <c:pt idx="26124">
                  <c:v>35.961677269930099</c:v>
                </c:pt>
                <c:pt idx="26125">
                  <c:v>35.963053846153898</c:v>
                </c:pt>
                <c:pt idx="26126">
                  <c:v>35.964430422377603</c:v>
                </c:pt>
                <c:pt idx="26127">
                  <c:v>35.965806998601401</c:v>
                </c:pt>
                <c:pt idx="26128">
                  <c:v>35.967183574825199</c:v>
                </c:pt>
                <c:pt idx="26129">
                  <c:v>35.968560151048997</c:v>
                </c:pt>
                <c:pt idx="26130">
                  <c:v>35.969936727272703</c:v>
                </c:pt>
                <c:pt idx="26131">
                  <c:v>35.971313303496501</c:v>
                </c:pt>
                <c:pt idx="26132">
                  <c:v>35.972689879720299</c:v>
                </c:pt>
                <c:pt idx="26133">
                  <c:v>35.974066455944097</c:v>
                </c:pt>
                <c:pt idx="26134">
                  <c:v>35.975443032167803</c:v>
                </c:pt>
                <c:pt idx="26135">
                  <c:v>35.976819608391601</c:v>
                </c:pt>
                <c:pt idx="26136">
                  <c:v>35.978196184615399</c:v>
                </c:pt>
                <c:pt idx="26137">
                  <c:v>35.979572760839197</c:v>
                </c:pt>
                <c:pt idx="26138">
                  <c:v>35.980949337062903</c:v>
                </c:pt>
                <c:pt idx="26139">
                  <c:v>35.982325913286701</c:v>
                </c:pt>
                <c:pt idx="26140">
                  <c:v>35.983702489510499</c:v>
                </c:pt>
                <c:pt idx="26141">
                  <c:v>35.985079065734297</c:v>
                </c:pt>
                <c:pt idx="26142">
                  <c:v>35.986455641958102</c:v>
                </c:pt>
                <c:pt idx="26143">
                  <c:v>35.987832218181801</c:v>
                </c:pt>
                <c:pt idx="26144">
                  <c:v>35.989208794405599</c:v>
                </c:pt>
                <c:pt idx="26145">
                  <c:v>35.990585370629397</c:v>
                </c:pt>
                <c:pt idx="26146">
                  <c:v>35.991961946853102</c:v>
                </c:pt>
                <c:pt idx="26147">
                  <c:v>35.993338523076901</c:v>
                </c:pt>
                <c:pt idx="26148">
                  <c:v>35.994715099300699</c:v>
                </c:pt>
                <c:pt idx="26149">
                  <c:v>35.996091675524497</c:v>
                </c:pt>
                <c:pt idx="26150">
                  <c:v>35.997468251748302</c:v>
                </c:pt>
                <c:pt idx="26151">
                  <c:v>35.998844827972</c:v>
                </c:pt>
                <c:pt idx="26152">
                  <c:v>36.000221404195798</c:v>
                </c:pt>
                <c:pt idx="26153">
                  <c:v>36.001597980419596</c:v>
                </c:pt>
                <c:pt idx="26154">
                  <c:v>36.002974556643402</c:v>
                </c:pt>
                <c:pt idx="26155">
                  <c:v>36.0043511328671</c:v>
                </c:pt>
                <c:pt idx="26156">
                  <c:v>36.005727709090898</c:v>
                </c:pt>
                <c:pt idx="26157">
                  <c:v>36.007104285314703</c:v>
                </c:pt>
                <c:pt idx="26158">
                  <c:v>36.008480861538501</c:v>
                </c:pt>
                <c:pt idx="26159">
                  <c:v>36.0098574377622</c:v>
                </c:pt>
                <c:pt idx="26160">
                  <c:v>36.011234013985998</c:v>
                </c:pt>
                <c:pt idx="26161">
                  <c:v>36.012610590209803</c:v>
                </c:pt>
                <c:pt idx="26162">
                  <c:v>36.013987166433601</c:v>
                </c:pt>
                <c:pt idx="26163">
                  <c:v>36.015363742657399</c:v>
                </c:pt>
                <c:pt idx="26164">
                  <c:v>36.016740318881098</c:v>
                </c:pt>
                <c:pt idx="26165">
                  <c:v>36.018116895104903</c:v>
                </c:pt>
                <c:pt idx="26166">
                  <c:v>36.019493471328701</c:v>
                </c:pt>
                <c:pt idx="26167">
                  <c:v>36.020870047552499</c:v>
                </c:pt>
                <c:pt idx="26168">
                  <c:v>36.022246623776198</c:v>
                </c:pt>
                <c:pt idx="26169">
                  <c:v>36.023623200000003</c:v>
                </c:pt>
                <c:pt idx="26170">
                  <c:v>36.024999776223801</c:v>
                </c:pt>
                <c:pt idx="26171">
                  <c:v>36.026376352447599</c:v>
                </c:pt>
                <c:pt idx="26172">
                  <c:v>36.027752928671298</c:v>
                </c:pt>
                <c:pt idx="26173">
                  <c:v>36.029129504895103</c:v>
                </c:pt>
                <c:pt idx="26174">
                  <c:v>36.030506081118901</c:v>
                </c:pt>
                <c:pt idx="26175">
                  <c:v>36.031882657342699</c:v>
                </c:pt>
                <c:pt idx="26176">
                  <c:v>36.033259233566397</c:v>
                </c:pt>
                <c:pt idx="26177">
                  <c:v>36.034635809790203</c:v>
                </c:pt>
                <c:pt idx="26178">
                  <c:v>36.036012386014001</c:v>
                </c:pt>
                <c:pt idx="26179">
                  <c:v>36.037388962237799</c:v>
                </c:pt>
                <c:pt idx="26180">
                  <c:v>36.038765538461597</c:v>
                </c:pt>
                <c:pt idx="26181">
                  <c:v>36.040142114685302</c:v>
                </c:pt>
                <c:pt idx="26182">
                  <c:v>36.041518690909101</c:v>
                </c:pt>
                <c:pt idx="26183">
                  <c:v>36.042895267132899</c:v>
                </c:pt>
                <c:pt idx="26184">
                  <c:v>36.044271843356697</c:v>
                </c:pt>
                <c:pt idx="26185">
                  <c:v>36.045648419580402</c:v>
                </c:pt>
                <c:pt idx="26186">
                  <c:v>36.0470249958042</c:v>
                </c:pt>
                <c:pt idx="26187">
                  <c:v>36.048401572027998</c:v>
                </c:pt>
                <c:pt idx="26188">
                  <c:v>36.049778148251796</c:v>
                </c:pt>
                <c:pt idx="26189">
                  <c:v>36.051154724475502</c:v>
                </c:pt>
                <c:pt idx="26190">
                  <c:v>36.0525313006993</c:v>
                </c:pt>
                <c:pt idx="26191">
                  <c:v>36.053907876923098</c:v>
                </c:pt>
                <c:pt idx="26192">
                  <c:v>36.055284453146903</c:v>
                </c:pt>
                <c:pt idx="26193">
                  <c:v>36.056661029370602</c:v>
                </c:pt>
                <c:pt idx="26194">
                  <c:v>36.0580376055944</c:v>
                </c:pt>
                <c:pt idx="26195">
                  <c:v>36.059414181818198</c:v>
                </c:pt>
                <c:pt idx="26196">
                  <c:v>36.060790758042003</c:v>
                </c:pt>
                <c:pt idx="26197">
                  <c:v>36.062167334265702</c:v>
                </c:pt>
                <c:pt idx="26198">
                  <c:v>36.0635439104895</c:v>
                </c:pt>
                <c:pt idx="26199">
                  <c:v>36.064920486713298</c:v>
                </c:pt>
                <c:pt idx="26200">
                  <c:v>36.066297062937103</c:v>
                </c:pt>
                <c:pt idx="26201">
                  <c:v>36.067673639160802</c:v>
                </c:pt>
                <c:pt idx="26202">
                  <c:v>36.0690502153846</c:v>
                </c:pt>
                <c:pt idx="26203">
                  <c:v>36.070426791608398</c:v>
                </c:pt>
                <c:pt idx="26204">
                  <c:v>36.071803367832203</c:v>
                </c:pt>
                <c:pt idx="26205">
                  <c:v>36.073179944055902</c:v>
                </c:pt>
                <c:pt idx="26206">
                  <c:v>36.0745565202797</c:v>
                </c:pt>
                <c:pt idx="26207">
                  <c:v>36.075933096503498</c:v>
                </c:pt>
                <c:pt idx="26208">
                  <c:v>36.077309672727303</c:v>
                </c:pt>
                <c:pt idx="26209">
                  <c:v>36.078686248951101</c:v>
                </c:pt>
                <c:pt idx="26210">
                  <c:v>36.080062825174799</c:v>
                </c:pt>
                <c:pt idx="26211">
                  <c:v>36.081439401398598</c:v>
                </c:pt>
                <c:pt idx="26212">
                  <c:v>36.082815977622403</c:v>
                </c:pt>
                <c:pt idx="26213">
                  <c:v>36.084192553846201</c:v>
                </c:pt>
                <c:pt idx="26214">
                  <c:v>36.085569130069899</c:v>
                </c:pt>
                <c:pt idx="26215">
                  <c:v>36.086945706293697</c:v>
                </c:pt>
                <c:pt idx="26216">
                  <c:v>36.088322282517503</c:v>
                </c:pt>
                <c:pt idx="26217">
                  <c:v>36.089698858741301</c:v>
                </c:pt>
                <c:pt idx="26218">
                  <c:v>36.091075434964999</c:v>
                </c:pt>
                <c:pt idx="26219">
                  <c:v>36.092452011188797</c:v>
                </c:pt>
                <c:pt idx="26220">
                  <c:v>36.093828587412602</c:v>
                </c:pt>
                <c:pt idx="26221">
                  <c:v>36.0952051636364</c:v>
                </c:pt>
                <c:pt idx="26222">
                  <c:v>36.096581739860099</c:v>
                </c:pt>
                <c:pt idx="26223">
                  <c:v>36.097958316083897</c:v>
                </c:pt>
                <c:pt idx="26224">
                  <c:v>36.099334892307702</c:v>
                </c:pt>
                <c:pt idx="26225">
                  <c:v>36.1007114685315</c:v>
                </c:pt>
                <c:pt idx="26226">
                  <c:v>36.102088044755298</c:v>
                </c:pt>
                <c:pt idx="26227">
                  <c:v>36.103464620978997</c:v>
                </c:pt>
                <c:pt idx="26228">
                  <c:v>36.104841197202802</c:v>
                </c:pt>
                <c:pt idx="26229">
                  <c:v>36.1062177734266</c:v>
                </c:pt>
                <c:pt idx="26230">
                  <c:v>36.107594349650398</c:v>
                </c:pt>
                <c:pt idx="26231">
                  <c:v>36.108970925874097</c:v>
                </c:pt>
                <c:pt idx="26232">
                  <c:v>36.110347502097902</c:v>
                </c:pt>
                <c:pt idx="26233">
                  <c:v>36.1117240783217</c:v>
                </c:pt>
                <c:pt idx="26234">
                  <c:v>36.113100654545498</c:v>
                </c:pt>
                <c:pt idx="26235">
                  <c:v>36.114477230769197</c:v>
                </c:pt>
                <c:pt idx="26236">
                  <c:v>36.115853806993002</c:v>
                </c:pt>
                <c:pt idx="26237">
                  <c:v>36.1172303832168</c:v>
                </c:pt>
                <c:pt idx="26238">
                  <c:v>36.118606959440598</c:v>
                </c:pt>
                <c:pt idx="26239">
                  <c:v>36.119983535664304</c:v>
                </c:pt>
                <c:pt idx="26240">
                  <c:v>36.121360111888102</c:v>
                </c:pt>
                <c:pt idx="26241">
                  <c:v>36.1227366881119</c:v>
                </c:pt>
                <c:pt idx="26242">
                  <c:v>36.124113264335698</c:v>
                </c:pt>
                <c:pt idx="26243">
                  <c:v>36.125489840559403</c:v>
                </c:pt>
                <c:pt idx="26244">
                  <c:v>36.126866416783201</c:v>
                </c:pt>
                <c:pt idx="26245">
                  <c:v>36.128242993006999</c:v>
                </c:pt>
                <c:pt idx="26246">
                  <c:v>36.129619569230798</c:v>
                </c:pt>
                <c:pt idx="26247">
                  <c:v>36.130996145454503</c:v>
                </c:pt>
                <c:pt idx="26248">
                  <c:v>36.132372721678301</c:v>
                </c:pt>
                <c:pt idx="26249">
                  <c:v>36.133749297902099</c:v>
                </c:pt>
                <c:pt idx="26250">
                  <c:v>36.135125874125897</c:v>
                </c:pt>
                <c:pt idx="26251">
                  <c:v>36.136502450349703</c:v>
                </c:pt>
                <c:pt idx="26252">
                  <c:v>36.137879026573401</c:v>
                </c:pt>
                <c:pt idx="26253">
                  <c:v>36.139255602797199</c:v>
                </c:pt>
                <c:pt idx="26254">
                  <c:v>36.140632179020997</c:v>
                </c:pt>
                <c:pt idx="26255">
                  <c:v>36.142008755244802</c:v>
                </c:pt>
                <c:pt idx="26256">
                  <c:v>36.143385331468501</c:v>
                </c:pt>
                <c:pt idx="26257">
                  <c:v>36.144761907692299</c:v>
                </c:pt>
                <c:pt idx="26258">
                  <c:v>36.146138483916097</c:v>
                </c:pt>
                <c:pt idx="26259">
                  <c:v>36.147515060139902</c:v>
                </c:pt>
                <c:pt idx="26260">
                  <c:v>36.148891636363601</c:v>
                </c:pt>
                <c:pt idx="26261">
                  <c:v>36.150268212587399</c:v>
                </c:pt>
                <c:pt idx="26262">
                  <c:v>36.151644788811197</c:v>
                </c:pt>
                <c:pt idx="26263">
                  <c:v>36.153021365035002</c:v>
                </c:pt>
                <c:pt idx="26264">
                  <c:v>36.154397941258701</c:v>
                </c:pt>
                <c:pt idx="26265">
                  <c:v>36.155774517482499</c:v>
                </c:pt>
                <c:pt idx="26266">
                  <c:v>36.157151093706297</c:v>
                </c:pt>
                <c:pt idx="26267">
                  <c:v>36.158527669930102</c:v>
                </c:pt>
                <c:pt idx="26268">
                  <c:v>36.1599042461539</c:v>
                </c:pt>
                <c:pt idx="26269">
                  <c:v>36.161280822377599</c:v>
                </c:pt>
                <c:pt idx="26270">
                  <c:v>36.162657398601397</c:v>
                </c:pt>
                <c:pt idx="26271">
                  <c:v>36.164033974825202</c:v>
                </c:pt>
                <c:pt idx="26272">
                  <c:v>36.165410551049</c:v>
                </c:pt>
                <c:pt idx="26273">
                  <c:v>36.166787127272698</c:v>
                </c:pt>
                <c:pt idx="26274">
                  <c:v>36.168163703496496</c:v>
                </c:pt>
                <c:pt idx="26275">
                  <c:v>36.169540279720302</c:v>
                </c:pt>
                <c:pt idx="26276">
                  <c:v>36.1709168559441</c:v>
                </c:pt>
                <c:pt idx="26277">
                  <c:v>36.172293432167798</c:v>
                </c:pt>
                <c:pt idx="26278">
                  <c:v>36.173670008391603</c:v>
                </c:pt>
                <c:pt idx="26279">
                  <c:v>36.175046584615401</c:v>
                </c:pt>
                <c:pt idx="26280">
                  <c:v>36.1764231608392</c:v>
                </c:pt>
                <c:pt idx="26281">
                  <c:v>36.177799737062898</c:v>
                </c:pt>
                <c:pt idx="26282">
                  <c:v>36.179176313286703</c:v>
                </c:pt>
                <c:pt idx="26283">
                  <c:v>36.180552889510501</c:v>
                </c:pt>
                <c:pt idx="26284">
                  <c:v>36.181929465734299</c:v>
                </c:pt>
                <c:pt idx="26285">
                  <c:v>36.183306041958097</c:v>
                </c:pt>
                <c:pt idx="26286">
                  <c:v>36.184682618181803</c:v>
                </c:pt>
                <c:pt idx="26287">
                  <c:v>36.186059194405601</c:v>
                </c:pt>
                <c:pt idx="26288">
                  <c:v>36.187435770629399</c:v>
                </c:pt>
                <c:pt idx="26289">
                  <c:v>36.188812346853197</c:v>
                </c:pt>
                <c:pt idx="26290">
                  <c:v>36.190188923076903</c:v>
                </c:pt>
                <c:pt idx="26291">
                  <c:v>36.191565499300701</c:v>
                </c:pt>
                <c:pt idx="26292">
                  <c:v>36.192942075524499</c:v>
                </c:pt>
                <c:pt idx="26293">
                  <c:v>36.194318651748297</c:v>
                </c:pt>
                <c:pt idx="26294">
                  <c:v>36.195695227972003</c:v>
                </c:pt>
                <c:pt idx="26295">
                  <c:v>36.197071804195801</c:v>
                </c:pt>
                <c:pt idx="26296">
                  <c:v>36.198448380419599</c:v>
                </c:pt>
                <c:pt idx="26297">
                  <c:v>36.199824956643397</c:v>
                </c:pt>
                <c:pt idx="26298">
                  <c:v>36.201201532867103</c:v>
                </c:pt>
                <c:pt idx="26299">
                  <c:v>36.202578109090901</c:v>
                </c:pt>
                <c:pt idx="26300">
                  <c:v>36.203954685314699</c:v>
                </c:pt>
                <c:pt idx="26301">
                  <c:v>36.205331261538497</c:v>
                </c:pt>
                <c:pt idx="26302">
                  <c:v>36.206707837762202</c:v>
                </c:pt>
                <c:pt idx="26303">
                  <c:v>36.208084413986001</c:v>
                </c:pt>
                <c:pt idx="26304">
                  <c:v>36.209460990209799</c:v>
                </c:pt>
                <c:pt idx="26305">
                  <c:v>36.210837566433597</c:v>
                </c:pt>
                <c:pt idx="26306">
                  <c:v>36.212214142657402</c:v>
                </c:pt>
                <c:pt idx="26307">
                  <c:v>36.2135907188811</c:v>
                </c:pt>
                <c:pt idx="26308">
                  <c:v>36.214967295104898</c:v>
                </c:pt>
                <c:pt idx="26309">
                  <c:v>36.216343871328696</c:v>
                </c:pt>
                <c:pt idx="26310">
                  <c:v>36.217720447552502</c:v>
                </c:pt>
                <c:pt idx="26311">
                  <c:v>36.2190970237762</c:v>
                </c:pt>
                <c:pt idx="26312">
                  <c:v>36.220473599999998</c:v>
                </c:pt>
                <c:pt idx="26313">
                  <c:v>36.221850176223803</c:v>
                </c:pt>
                <c:pt idx="26314">
                  <c:v>36.223226752447601</c:v>
                </c:pt>
                <c:pt idx="26315">
                  <c:v>36.2246033286713</c:v>
                </c:pt>
                <c:pt idx="26316">
                  <c:v>36.225979904895098</c:v>
                </c:pt>
                <c:pt idx="26317">
                  <c:v>36.227356481118903</c:v>
                </c:pt>
                <c:pt idx="26318">
                  <c:v>36.228733057342701</c:v>
                </c:pt>
                <c:pt idx="26319">
                  <c:v>36.2301096335664</c:v>
                </c:pt>
                <c:pt idx="26320">
                  <c:v>36.231486209790198</c:v>
                </c:pt>
                <c:pt idx="26321">
                  <c:v>36.232862786014003</c:v>
                </c:pt>
                <c:pt idx="26322">
                  <c:v>36.234239362237801</c:v>
                </c:pt>
                <c:pt idx="26323">
                  <c:v>36.2356159384615</c:v>
                </c:pt>
                <c:pt idx="26324">
                  <c:v>36.236992514685298</c:v>
                </c:pt>
                <c:pt idx="26325">
                  <c:v>36.238369090909103</c:v>
                </c:pt>
                <c:pt idx="26326">
                  <c:v>36.239745667132901</c:v>
                </c:pt>
                <c:pt idx="26327">
                  <c:v>36.241122243356699</c:v>
                </c:pt>
                <c:pt idx="26328">
                  <c:v>36.242498819580398</c:v>
                </c:pt>
                <c:pt idx="26329">
                  <c:v>36.243875395804203</c:v>
                </c:pt>
                <c:pt idx="26330">
                  <c:v>36.245251972028001</c:v>
                </c:pt>
                <c:pt idx="26331">
                  <c:v>36.246628548251799</c:v>
                </c:pt>
                <c:pt idx="26332">
                  <c:v>36.248005124475497</c:v>
                </c:pt>
                <c:pt idx="26333">
                  <c:v>36.249381700699303</c:v>
                </c:pt>
                <c:pt idx="26334">
                  <c:v>36.250758276923101</c:v>
                </c:pt>
                <c:pt idx="26335">
                  <c:v>36.252134853146899</c:v>
                </c:pt>
                <c:pt idx="26336">
                  <c:v>36.253511429370597</c:v>
                </c:pt>
                <c:pt idx="26337">
                  <c:v>36.254888005594403</c:v>
                </c:pt>
                <c:pt idx="26338">
                  <c:v>36.256264581818201</c:v>
                </c:pt>
                <c:pt idx="26339">
                  <c:v>36.257641158041999</c:v>
                </c:pt>
                <c:pt idx="26340">
                  <c:v>36.259017734265697</c:v>
                </c:pt>
                <c:pt idx="26341">
                  <c:v>36.260394310489502</c:v>
                </c:pt>
                <c:pt idx="26342">
                  <c:v>36.2617708867133</c:v>
                </c:pt>
                <c:pt idx="26343">
                  <c:v>36.263147462937098</c:v>
                </c:pt>
                <c:pt idx="26344">
                  <c:v>36.264524039160897</c:v>
                </c:pt>
                <c:pt idx="26345">
                  <c:v>36.265900615384602</c:v>
                </c:pt>
                <c:pt idx="26346">
                  <c:v>36.2672771916084</c:v>
                </c:pt>
                <c:pt idx="26347">
                  <c:v>36.268653767832198</c:v>
                </c:pt>
                <c:pt idx="26348">
                  <c:v>36.270030344056003</c:v>
                </c:pt>
                <c:pt idx="26349">
                  <c:v>36.271406920279702</c:v>
                </c:pt>
                <c:pt idx="26350">
                  <c:v>36.2727834965035</c:v>
                </c:pt>
                <c:pt idx="26351">
                  <c:v>36.274160072727298</c:v>
                </c:pt>
                <c:pt idx="26352">
                  <c:v>36.275536648951103</c:v>
                </c:pt>
                <c:pt idx="26353">
                  <c:v>36.276913225174802</c:v>
                </c:pt>
                <c:pt idx="26354">
                  <c:v>36.2782898013986</c:v>
                </c:pt>
                <c:pt idx="26355">
                  <c:v>36.279666377622398</c:v>
                </c:pt>
                <c:pt idx="26356">
                  <c:v>36.281042953846203</c:v>
                </c:pt>
                <c:pt idx="26357">
                  <c:v>36.282419530069902</c:v>
                </c:pt>
                <c:pt idx="26358">
                  <c:v>36.2837961062937</c:v>
                </c:pt>
                <c:pt idx="26359">
                  <c:v>36.285172682517498</c:v>
                </c:pt>
                <c:pt idx="26360">
                  <c:v>36.286549258741303</c:v>
                </c:pt>
                <c:pt idx="26361">
                  <c:v>36.287925834965002</c:v>
                </c:pt>
                <c:pt idx="26362">
                  <c:v>36.2893024111888</c:v>
                </c:pt>
                <c:pt idx="26363">
                  <c:v>36.290678987412598</c:v>
                </c:pt>
                <c:pt idx="26364">
                  <c:v>36.292055563636403</c:v>
                </c:pt>
                <c:pt idx="26365">
                  <c:v>36.293432139860101</c:v>
                </c:pt>
                <c:pt idx="26366">
                  <c:v>36.294808716083899</c:v>
                </c:pt>
                <c:pt idx="26367">
                  <c:v>36.296185292307698</c:v>
                </c:pt>
                <c:pt idx="26368">
                  <c:v>36.297561868531503</c:v>
                </c:pt>
                <c:pt idx="26369">
                  <c:v>36.298938444755201</c:v>
                </c:pt>
                <c:pt idx="26370">
                  <c:v>36.300315020978999</c:v>
                </c:pt>
                <c:pt idx="26371">
                  <c:v>36.301691597202797</c:v>
                </c:pt>
                <c:pt idx="26372">
                  <c:v>36.303068173426603</c:v>
                </c:pt>
                <c:pt idx="26373">
                  <c:v>36.304444749650401</c:v>
                </c:pt>
                <c:pt idx="26374">
                  <c:v>36.305821325874099</c:v>
                </c:pt>
                <c:pt idx="26375">
                  <c:v>36.307197902097897</c:v>
                </c:pt>
                <c:pt idx="26376">
                  <c:v>36.308574478321702</c:v>
                </c:pt>
                <c:pt idx="26377">
                  <c:v>36.3099510545455</c:v>
                </c:pt>
                <c:pt idx="26378">
                  <c:v>36.311327630769199</c:v>
                </c:pt>
                <c:pt idx="26379">
                  <c:v>36.312704206992997</c:v>
                </c:pt>
                <c:pt idx="26380">
                  <c:v>36.314080783216802</c:v>
                </c:pt>
                <c:pt idx="26381">
                  <c:v>36.3154573594406</c:v>
                </c:pt>
                <c:pt idx="26382">
                  <c:v>36.316833935664299</c:v>
                </c:pt>
                <c:pt idx="26383">
                  <c:v>36.318210511888097</c:v>
                </c:pt>
                <c:pt idx="26384">
                  <c:v>36.319587088111902</c:v>
                </c:pt>
                <c:pt idx="26385">
                  <c:v>36.3209636643357</c:v>
                </c:pt>
                <c:pt idx="26386">
                  <c:v>36.322340240559399</c:v>
                </c:pt>
                <c:pt idx="26387">
                  <c:v>36.323716816783197</c:v>
                </c:pt>
                <c:pt idx="26388">
                  <c:v>36.325093393007002</c:v>
                </c:pt>
                <c:pt idx="26389">
                  <c:v>36.3264699692308</c:v>
                </c:pt>
                <c:pt idx="26390">
                  <c:v>36.327846545454598</c:v>
                </c:pt>
                <c:pt idx="26391">
                  <c:v>36.329223121678297</c:v>
                </c:pt>
                <c:pt idx="26392">
                  <c:v>36.330599697902102</c:v>
                </c:pt>
                <c:pt idx="26393">
                  <c:v>36.3319762741259</c:v>
                </c:pt>
                <c:pt idx="26394">
                  <c:v>36.333352850349698</c:v>
                </c:pt>
                <c:pt idx="26395">
                  <c:v>36.334729426573404</c:v>
                </c:pt>
                <c:pt idx="26396">
                  <c:v>36.336106002797202</c:v>
                </c:pt>
                <c:pt idx="26397">
                  <c:v>36.337482579021</c:v>
                </c:pt>
                <c:pt idx="26398">
                  <c:v>36.338859155244798</c:v>
                </c:pt>
                <c:pt idx="26399">
                  <c:v>36.340235731468503</c:v>
                </c:pt>
                <c:pt idx="26400">
                  <c:v>36.341612307692301</c:v>
                </c:pt>
                <c:pt idx="26401">
                  <c:v>36.342988883916099</c:v>
                </c:pt>
                <c:pt idx="26402">
                  <c:v>36.344365460139898</c:v>
                </c:pt>
                <c:pt idx="26403">
                  <c:v>36.345742036363603</c:v>
                </c:pt>
                <c:pt idx="26404">
                  <c:v>36.347118612587401</c:v>
                </c:pt>
                <c:pt idx="26405">
                  <c:v>36.348495188811199</c:v>
                </c:pt>
                <c:pt idx="26406">
                  <c:v>36.349871765034997</c:v>
                </c:pt>
                <c:pt idx="26407">
                  <c:v>36.351248341258703</c:v>
                </c:pt>
                <c:pt idx="26408">
                  <c:v>36.352624917482501</c:v>
                </c:pt>
                <c:pt idx="26409">
                  <c:v>36.354001493706299</c:v>
                </c:pt>
                <c:pt idx="26410">
                  <c:v>36.355378069930097</c:v>
                </c:pt>
                <c:pt idx="26411">
                  <c:v>36.356754646153902</c:v>
                </c:pt>
                <c:pt idx="26412">
                  <c:v>36.358131222377601</c:v>
                </c:pt>
                <c:pt idx="26413">
                  <c:v>36.359507798601399</c:v>
                </c:pt>
                <c:pt idx="26414">
                  <c:v>36.360884374825197</c:v>
                </c:pt>
                <c:pt idx="26415">
                  <c:v>36.362260951049002</c:v>
                </c:pt>
                <c:pt idx="26416">
                  <c:v>36.363637527272701</c:v>
                </c:pt>
                <c:pt idx="26417">
                  <c:v>36.365014103496499</c:v>
                </c:pt>
                <c:pt idx="26418">
                  <c:v>36.366390679720297</c:v>
                </c:pt>
                <c:pt idx="26419">
                  <c:v>36.367767255944102</c:v>
                </c:pt>
                <c:pt idx="26420">
                  <c:v>36.369143832167801</c:v>
                </c:pt>
                <c:pt idx="26421">
                  <c:v>36.370520408391599</c:v>
                </c:pt>
                <c:pt idx="26422">
                  <c:v>36.371896984615397</c:v>
                </c:pt>
                <c:pt idx="26423">
                  <c:v>36.373273560839202</c:v>
                </c:pt>
                <c:pt idx="26424">
                  <c:v>36.374650137062901</c:v>
                </c:pt>
                <c:pt idx="26425">
                  <c:v>36.376026713286699</c:v>
                </c:pt>
                <c:pt idx="26426">
                  <c:v>36.377403289510497</c:v>
                </c:pt>
                <c:pt idx="26427">
                  <c:v>36.378779865734302</c:v>
                </c:pt>
                <c:pt idx="26428">
                  <c:v>36.3801564419581</c:v>
                </c:pt>
                <c:pt idx="26429">
                  <c:v>36.381533018181798</c:v>
                </c:pt>
                <c:pt idx="26430">
                  <c:v>36.382909594405596</c:v>
                </c:pt>
                <c:pt idx="26431">
                  <c:v>36.384286170629402</c:v>
                </c:pt>
                <c:pt idx="26432">
                  <c:v>36.3856627468532</c:v>
                </c:pt>
                <c:pt idx="26433">
                  <c:v>36.387039323076898</c:v>
                </c:pt>
                <c:pt idx="26434">
                  <c:v>36.388415899300703</c:v>
                </c:pt>
                <c:pt idx="26435">
                  <c:v>36.389792475524501</c:v>
                </c:pt>
                <c:pt idx="26436">
                  <c:v>36.3911690517483</c:v>
                </c:pt>
                <c:pt idx="26437">
                  <c:v>36.392545627971998</c:v>
                </c:pt>
                <c:pt idx="26438">
                  <c:v>36.393922204195803</c:v>
                </c:pt>
                <c:pt idx="26439">
                  <c:v>36.395298780419601</c:v>
                </c:pt>
                <c:pt idx="26440">
                  <c:v>36.396675356643399</c:v>
                </c:pt>
                <c:pt idx="26441">
                  <c:v>36.398051932867098</c:v>
                </c:pt>
                <c:pt idx="26442">
                  <c:v>36.399428509090903</c:v>
                </c:pt>
                <c:pt idx="26443">
                  <c:v>36.400805085314701</c:v>
                </c:pt>
                <c:pt idx="26444">
                  <c:v>36.402181661538499</c:v>
                </c:pt>
                <c:pt idx="26445">
                  <c:v>36.403558237762198</c:v>
                </c:pt>
                <c:pt idx="26446">
                  <c:v>36.404934813986003</c:v>
                </c:pt>
                <c:pt idx="26447">
                  <c:v>36.406311390209801</c:v>
                </c:pt>
                <c:pt idx="26448">
                  <c:v>36.407687966433599</c:v>
                </c:pt>
                <c:pt idx="26449">
                  <c:v>36.409064542657397</c:v>
                </c:pt>
                <c:pt idx="26450">
                  <c:v>36.410441118881103</c:v>
                </c:pt>
                <c:pt idx="26451">
                  <c:v>36.411817695104901</c:v>
                </c:pt>
                <c:pt idx="26452">
                  <c:v>36.413194271328699</c:v>
                </c:pt>
                <c:pt idx="26453">
                  <c:v>36.414570847552497</c:v>
                </c:pt>
                <c:pt idx="26454">
                  <c:v>36.415947423776203</c:v>
                </c:pt>
                <c:pt idx="26455">
                  <c:v>36.417324000000001</c:v>
                </c:pt>
                <c:pt idx="26456">
                  <c:v>36.418700576223799</c:v>
                </c:pt>
                <c:pt idx="26457">
                  <c:v>36.420077152447597</c:v>
                </c:pt>
                <c:pt idx="26458">
                  <c:v>36.421453728671302</c:v>
                </c:pt>
                <c:pt idx="26459">
                  <c:v>36.422830304895101</c:v>
                </c:pt>
                <c:pt idx="26460">
                  <c:v>36.424206881118899</c:v>
                </c:pt>
                <c:pt idx="26461">
                  <c:v>36.425583457342697</c:v>
                </c:pt>
                <c:pt idx="26462">
                  <c:v>36.426960033566402</c:v>
                </c:pt>
                <c:pt idx="26463">
                  <c:v>36.4283366097902</c:v>
                </c:pt>
                <c:pt idx="26464">
                  <c:v>36.429713186013998</c:v>
                </c:pt>
                <c:pt idx="26465">
                  <c:v>36.431089762237796</c:v>
                </c:pt>
                <c:pt idx="26466">
                  <c:v>36.432466338461502</c:v>
                </c:pt>
                <c:pt idx="26467">
                  <c:v>36.4338429146853</c:v>
                </c:pt>
                <c:pt idx="26468">
                  <c:v>36.435219490909098</c:v>
                </c:pt>
                <c:pt idx="26469">
                  <c:v>36.436596067132903</c:v>
                </c:pt>
                <c:pt idx="26470">
                  <c:v>36.437972643356701</c:v>
                </c:pt>
                <c:pt idx="26471">
                  <c:v>36.4393492195804</c:v>
                </c:pt>
                <c:pt idx="26472">
                  <c:v>36.440725795804198</c:v>
                </c:pt>
                <c:pt idx="26473">
                  <c:v>36.442102372028003</c:v>
                </c:pt>
                <c:pt idx="26474">
                  <c:v>36.443478948251801</c:v>
                </c:pt>
                <c:pt idx="26475">
                  <c:v>36.4448555244755</c:v>
                </c:pt>
                <c:pt idx="26476">
                  <c:v>36.446232100699298</c:v>
                </c:pt>
                <c:pt idx="26477">
                  <c:v>36.447608676923103</c:v>
                </c:pt>
                <c:pt idx="26478">
                  <c:v>36.448985253146901</c:v>
                </c:pt>
                <c:pt idx="26479">
                  <c:v>36.4503618293706</c:v>
                </c:pt>
                <c:pt idx="26480">
                  <c:v>36.451738405594398</c:v>
                </c:pt>
                <c:pt idx="26481">
                  <c:v>36.453114981818203</c:v>
                </c:pt>
                <c:pt idx="26482">
                  <c:v>36.454491558042001</c:v>
                </c:pt>
                <c:pt idx="26483">
                  <c:v>36.4558681342657</c:v>
                </c:pt>
                <c:pt idx="26484">
                  <c:v>36.457244710489498</c:v>
                </c:pt>
                <c:pt idx="26485">
                  <c:v>36.458621286713303</c:v>
                </c:pt>
                <c:pt idx="26486">
                  <c:v>36.459997862937101</c:v>
                </c:pt>
                <c:pt idx="26487">
                  <c:v>36.461374439160799</c:v>
                </c:pt>
                <c:pt idx="26488">
                  <c:v>36.462751015384598</c:v>
                </c:pt>
                <c:pt idx="26489">
                  <c:v>36.464127591608403</c:v>
                </c:pt>
                <c:pt idx="26490">
                  <c:v>36.465504167832201</c:v>
                </c:pt>
                <c:pt idx="26491">
                  <c:v>36.466880744055999</c:v>
                </c:pt>
                <c:pt idx="26492">
                  <c:v>36.468257320279697</c:v>
                </c:pt>
                <c:pt idx="26493">
                  <c:v>36.469633896503503</c:v>
                </c:pt>
                <c:pt idx="26494">
                  <c:v>36.471010472727301</c:v>
                </c:pt>
                <c:pt idx="26495">
                  <c:v>36.472387048951099</c:v>
                </c:pt>
                <c:pt idx="26496">
                  <c:v>36.473763625174797</c:v>
                </c:pt>
                <c:pt idx="26497">
                  <c:v>36.475140201398602</c:v>
                </c:pt>
                <c:pt idx="26498">
                  <c:v>36.4765167776224</c:v>
                </c:pt>
                <c:pt idx="26499">
                  <c:v>36.477893353846198</c:v>
                </c:pt>
                <c:pt idx="26500">
                  <c:v>36.479269930069897</c:v>
                </c:pt>
                <c:pt idx="26501">
                  <c:v>36.480646506293702</c:v>
                </c:pt>
                <c:pt idx="26502">
                  <c:v>36.4820230825175</c:v>
                </c:pt>
                <c:pt idx="26503">
                  <c:v>36.483399658741298</c:v>
                </c:pt>
                <c:pt idx="26504">
                  <c:v>36.484776234964997</c:v>
                </c:pt>
                <c:pt idx="26505">
                  <c:v>36.486152811188802</c:v>
                </c:pt>
                <c:pt idx="26506">
                  <c:v>36.4875293874126</c:v>
                </c:pt>
                <c:pt idx="26507">
                  <c:v>36.488905963636398</c:v>
                </c:pt>
                <c:pt idx="26508">
                  <c:v>36.490282539860203</c:v>
                </c:pt>
                <c:pt idx="26509">
                  <c:v>36.491659116083902</c:v>
                </c:pt>
                <c:pt idx="26510">
                  <c:v>36.4930356923077</c:v>
                </c:pt>
                <c:pt idx="26511">
                  <c:v>36.494412268531498</c:v>
                </c:pt>
                <c:pt idx="26512">
                  <c:v>36.495788844755197</c:v>
                </c:pt>
                <c:pt idx="26513">
                  <c:v>36.497165420979002</c:v>
                </c:pt>
                <c:pt idx="26514">
                  <c:v>36.4985419972028</c:v>
                </c:pt>
                <c:pt idx="26515">
                  <c:v>36.499918573426598</c:v>
                </c:pt>
                <c:pt idx="26516">
                  <c:v>36.501295149650403</c:v>
                </c:pt>
                <c:pt idx="26517">
                  <c:v>36.502671725874102</c:v>
                </c:pt>
                <c:pt idx="26518">
                  <c:v>36.5040483020979</c:v>
                </c:pt>
                <c:pt idx="26519">
                  <c:v>36.505424878321698</c:v>
                </c:pt>
                <c:pt idx="26520">
                  <c:v>36.506801454545503</c:v>
                </c:pt>
                <c:pt idx="26521">
                  <c:v>36.508178030769201</c:v>
                </c:pt>
                <c:pt idx="26522">
                  <c:v>36.509554606992999</c:v>
                </c:pt>
                <c:pt idx="26523">
                  <c:v>36.510931183216798</c:v>
                </c:pt>
                <c:pt idx="26524">
                  <c:v>36.512307759440603</c:v>
                </c:pt>
                <c:pt idx="26525">
                  <c:v>36.513684335664301</c:v>
                </c:pt>
                <c:pt idx="26526">
                  <c:v>36.515060911888099</c:v>
                </c:pt>
                <c:pt idx="26527">
                  <c:v>36.516437488111897</c:v>
                </c:pt>
                <c:pt idx="26528">
                  <c:v>36.517814064335703</c:v>
                </c:pt>
                <c:pt idx="26529">
                  <c:v>36.519190640559401</c:v>
                </c:pt>
                <c:pt idx="26530">
                  <c:v>36.520567216783199</c:v>
                </c:pt>
                <c:pt idx="26531">
                  <c:v>36.521943793006997</c:v>
                </c:pt>
                <c:pt idx="26532">
                  <c:v>36.523320369230802</c:v>
                </c:pt>
                <c:pt idx="26533">
                  <c:v>36.524696945454501</c:v>
                </c:pt>
                <c:pt idx="26534">
                  <c:v>36.526073521678299</c:v>
                </c:pt>
                <c:pt idx="26535">
                  <c:v>36.527450097902097</c:v>
                </c:pt>
                <c:pt idx="26536">
                  <c:v>36.528826674125902</c:v>
                </c:pt>
                <c:pt idx="26537">
                  <c:v>36.5302032503497</c:v>
                </c:pt>
                <c:pt idx="26538">
                  <c:v>36.531579826573399</c:v>
                </c:pt>
                <c:pt idx="26539">
                  <c:v>36.532956402797197</c:v>
                </c:pt>
                <c:pt idx="26540">
                  <c:v>36.534332979021002</c:v>
                </c:pt>
                <c:pt idx="26541">
                  <c:v>36.5357095552448</c:v>
                </c:pt>
                <c:pt idx="26542">
                  <c:v>36.537086131468499</c:v>
                </c:pt>
                <c:pt idx="26543">
                  <c:v>36.538462707692297</c:v>
                </c:pt>
                <c:pt idx="26544">
                  <c:v>36.539839283916102</c:v>
                </c:pt>
                <c:pt idx="26545">
                  <c:v>36.5412158601399</c:v>
                </c:pt>
                <c:pt idx="26546">
                  <c:v>36.542592436363599</c:v>
                </c:pt>
                <c:pt idx="26547">
                  <c:v>36.543969012587397</c:v>
                </c:pt>
                <c:pt idx="26548">
                  <c:v>36.545345588811202</c:v>
                </c:pt>
                <c:pt idx="26549">
                  <c:v>36.546722165035</c:v>
                </c:pt>
                <c:pt idx="26550">
                  <c:v>36.548098741258698</c:v>
                </c:pt>
                <c:pt idx="26551">
                  <c:v>36.549475317482496</c:v>
                </c:pt>
                <c:pt idx="26552">
                  <c:v>36.550851893706302</c:v>
                </c:pt>
                <c:pt idx="26553">
                  <c:v>36.5522284699301</c:v>
                </c:pt>
                <c:pt idx="26554">
                  <c:v>36.553605046153898</c:v>
                </c:pt>
                <c:pt idx="26555">
                  <c:v>36.554981622377603</c:v>
                </c:pt>
                <c:pt idx="26556">
                  <c:v>36.556358198601401</c:v>
                </c:pt>
                <c:pt idx="26557">
                  <c:v>36.5577347748252</c:v>
                </c:pt>
                <c:pt idx="26558">
                  <c:v>36.559111351048998</c:v>
                </c:pt>
                <c:pt idx="26559">
                  <c:v>36.560487927272703</c:v>
                </c:pt>
                <c:pt idx="26560">
                  <c:v>36.561864503496501</c:v>
                </c:pt>
                <c:pt idx="26561">
                  <c:v>36.563241079720299</c:v>
                </c:pt>
                <c:pt idx="26562">
                  <c:v>36.564617655944097</c:v>
                </c:pt>
                <c:pt idx="26563">
                  <c:v>36.565994232167803</c:v>
                </c:pt>
                <c:pt idx="26564">
                  <c:v>36.567370808391601</c:v>
                </c:pt>
                <c:pt idx="26565">
                  <c:v>36.568747384615399</c:v>
                </c:pt>
                <c:pt idx="26566">
                  <c:v>36.570123960839197</c:v>
                </c:pt>
                <c:pt idx="26567">
                  <c:v>36.571500537062903</c:v>
                </c:pt>
                <c:pt idx="26568">
                  <c:v>36.572877113286701</c:v>
                </c:pt>
                <c:pt idx="26569">
                  <c:v>36.574253689510499</c:v>
                </c:pt>
                <c:pt idx="26570">
                  <c:v>36.575630265734297</c:v>
                </c:pt>
                <c:pt idx="26571">
                  <c:v>36.577006841958003</c:v>
                </c:pt>
                <c:pt idx="26572">
                  <c:v>36.578383418181801</c:v>
                </c:pt>
                <c:pt idx="26573">
                  <c:v>36.579759994405599</c:v>
                </c:pt>
                <c:pt idx="26574">
                  <c:v>36.581136570629397</c:v>
                </c:pt>
                <c:pt idx="26575">
                  <c:v>36.582513146853202</c:v>
                </c:pt>
                <c:pt idx="26576">
                  <c:v>36.583889723076901</c:v>
                </c:pt>
                <c:pt idx="26577">
                  <c:v>36.585266299300699</c:v>
                </c:pt>
                <c:pt idx="26578">
                  <c:v>36.586642875524497</c:v>
                </c:pt>
                <c:pt idx="26579">
                  <c:v>36.588019451748302</c:v>
                </c:pt>
                <c:pt idx="26580">
                  <c:v>36.589396027972001</c:v>
                </c:pt>
                <c:pt idx="26581">
                  <c:v>36.590772604195799</c:v>
                </c:pt>
                <c:pt idx="26582">
                  <c:v>36.592149180419597</c:v>
                </c:pt>
                <c:pt idx="26583">
                  <c:v>36.593525756643402</c:v>
                </c:pt>
                <c:pt idx="26584">
                  <c:v>36.5949023328671</c:v>
                </c:pt>
                <c:pt idx="26585">
                  <c:v>36.596278909090898</c:v>
                </c:pt>
                <c:pt idx="26586">
                  <c:v>36.597655485314696</c:v>
                </c:pt>
                <c:pt idx="26587">
                  <c:v>36.599032061538502</c:v>
                </c:pt>
                <c:pt idx="26588">
                  <c:v>36.6004086377622</c:v>
                </c:pt>
                <c:pt idx="26589">
                  <c:v>36.601785213985998</c:v>
                </c:pt>
                <c:pt idx="26590">
                  <c:v>36.603161790209803</c:v>
                </c:pt>
                <c:pt idx="26591">
                  <c:v>36.604538366433601</c:v>
                </c:pt>
                <c:pt idx="26592">
                  <c:v>36.6059149426574</c:v>
                </c:pt>
                <c:pt idx="26593">
                  <c:v>36.607291518881098</c:v>
                </c:pt>
                <c:pt idx="26594">
                  <c:v>36.608668095104903</c:v>
                </c:pt>
                <c:pt idx="26595">
                  <c:v>36.610044671328701</c:v>
                </c:pt>
                <c:pt idx="26596">
                  <c:v>36.611421247552499</c:v>
                </c:pt>
                <c:pt idx="26597">
                  <c:v>36.612797823776198</c:v>
                </c:pt>
                <c:pt idx="26598">
                  <c:v>36.614174400000003</c:v>
                </c:pt>
                <c:pt idx="26599">
                  <c:v>36.615550976223801</c:v>
                </c:pt>
                <c:pt idx="26600">
                  <c:v>36.616927552447599</c:v>
                </c:pt>
                <c:pt idx="26601">
                  <c:v>36.618304128671298</c:v>
                </c:pt>
                <c:pt idx="26602">
                  <c:v>36.619680704895103</c:v>
                </c:pt>
                <c:pt idx="26603">
                  <c:v>36.621057281118901</c:v>
                </c:pt>
                <c:pt idx="26604">
                  <c:v>36.622433857342699</c:v>
                </c:pt>
                <c:pt idx="26605">
                  <c:v>36.623810433566398</c:v>
                </c:pt>
                <c:pt idx="26606">
                  <c:v>36.625187009790203</c:v>
                </c:pt>
                <c:pt idx="26607">
                  <c:v>36.626563586014001</c:v>
                </c:pt>
                <c:pt idx="26608">
                  <c:v>36.627940162237799</c:v>
                </c:pt>
                <c:pt idx="26609">
                  <c:v>36.629316738461497</c:v>
                </c:pt>
                <c:pt idx="26610">
                  <c:v>36.630693314685303</c:v>
                </c:pt>
                <c:pt idx="26611">
                  <c:v>36.632069890909101</c:v>
                </c:pt>
                <c:pt idx="26612">
                  <c:v>36.633446467132899</c:v>
                </c:pt>
                <c:pt idx="26613">
                  <c:v>36.634823043356697</c:v>
                </c:pt>
                <c:pt idx="26614">
                  <c:v>36.636199619580402</c:v>
                </c:pt>
                <c:pt idx="26615">
                  <c:v>36.637576195804201</c:v>
                </c:pt>
                <c:pt idx="26616">
                  <c:v>36.638952772027999</c:v>
                </c:pt>
                <c:pt idx="26617">
                  <c:v>36.640329348251797</c:v>
                </c:pt>
                <c:pt idx="26618">
                  <c:v>36.641705924475502</c:v>
                </c:pt>
                <c:pt idx="26619">
                  <c:v>36.6430825006993</c:v>
                </c:pt>
                <c:pt idx="26620">
                  <c:v>36.644459076923098</c:v>
                </c:pt>
                <c:pt idx="26621">
                  <c:v>36.645835653146897</c:v>
                </c:pt>
                <c:pt idx="26622">
                  <c:v>36.647212229370602</c:v>
                </c:pt>
                <c:pt idx="26623">
                  <c:v>36.6485888055944</c:v>
                </c:pt>
                <c:pt idx="26624">
                  <c:v>36.649965381818198</c:v>
                </c:pt>
                <c:pt idx="26625">
                  <c:v>36.651341958042003</c:v>
                </c:pt>
                <c:pt idx="26626">
                  <c:v>36.652718534265702</c:v>
                </c:pt>
                <c:pt idx="26627">
                  <c:v>36.6540951104895</c:v>
                </c:pt>
                <c:pt idx="26628">
                  <c:v>36.655471686713298</c:v>
                </c:pt>
                <c:pt idx="26629">
                  <c:v>36.656848262937103</c:v>
                </c:pt>
                <c:pt idx="26630">
                  <c:v>36.658224839160802</c:v>
                </c:pt>
                <c:pt idx="26631">
                  <c:v>36.6596014153846</c:v>
                </c:pt>
                <c:pt idx="26632">
                  <c:v>36.660977991608398</c:v>
                </c:pt>
                <c:pt idx="26633">
                  <c:v>36.662354567832203</c:v>
                </c:pt>
                <c:pt idx="26634">
                  <c:v>36.663731144056001</c:v>
                </c:pt>
                <c:pt idx="26635">
                  <c:v>36.6651077202797</c:v>
                </c:pt>
                <c:pt idx="26636">
                  <c:v>36.666484296503498</c:v>
                </c:pt>
                <c:pt idx="26637">
                  <c:v>36.667860872727303</c:v>
                </c:pt>
                <c:pt idx="26638">
                  <c:v>36.669237448951101</c:v>
                </c:pt>
                <c:pt idx="26639">
                  <c:v>36.6706140251748</c:v>
                </c:pt>
                <c:pt idx="26640">
                  <c:v>36.671990601398598</c:v>
                </c:pt>
                <c:pt idx="26641">
                  <c:v>36.673367177622403</c:v>
                </c:pt>
                <c:pt idx="26642">
                  <c:v>36.674743753846201</c:v>
                </c:pt>
                <c:pt idx="26643">
                  <c:v>36.676120330069899</c:v>
                </c:pt>
                <c:pt idx="26644">
                  <c:v>36.677496906293698</c:v>
                </c:pt>
                <c:pt idx="26645">
                  <c:v>36.678873482517503</c:v>
                </c:pt>
                <c:pt idx="26646">
                  <c:v>36.680250058741301</c:v>
                </c:pt>
                <c:pt idx="26647">
                  <c:v>36.681626634964999</c:v>
                </c:pt>
                <c:pt idx="26648">
                  <c:v>36.683003211188797</c:v>
                </c:pt>
                <c:pt idx="26649">
                  <c:v>36.684379787412603</c:v>
                </c:pt>
                <c:pt idx="26650">
                  <c:v>36.685756363636401</c:v>
                </c:pt>
                <c:pt idx="26651">
                  <c:v>36.687132939860199</c:v>
                </c:pt>
                <c:pt idx="26652">
                  <c:v>36.688509516083897</c:v>
                </c:pt>
                <c:pt idx="26653">
                  <c:v>36.689886092307702</c:v>
                </c:pt>
                <c:pt idx="26654">
                  <c:v>36.6912626685315</c:v>
                </c:pt>
                <c:pt idx="26655">
                  <c:v>36.692639244755298</c:v>
                </c:pt>
                <c:pt idx="26656">
                  <c:v>36.694015820978997</c:v>
                </c:pt>
                <c:pt idx="26657">
                  <c:v>36.695392397202802</c:v>
                </c:pt>
                <c:pt idx="26658">
                  <c:v>36.6967689734266</c:v>
                </c:pt>
                <c:pt idx="26659">
                  <c:v>36.698145549650398</c:v>
                </c:pt>
                <c:pt idx="26660">
                  <c:v>36.699522125874097</c:v>
                </c:pt>
                <c:pt idx="26661">
                  <c:v>36.700898702097902</c:v>
                </c:pt>
                <c:pt idx="26662">
                  <c:v>36.7022752783217</c:v>
                </c:pt>
                <c:pt idx="26663">
                  <c:v>36.703651854545498</c:v>
                </c:pt>
                <c:pt idx="26664">
                  <c:v>36.705028430769197</c:v>
                </c:pt>
                <c:pt idx="26665">
                  <c:v>36.706405006993002</c:v>
                </c:pt>
                <c:pt idx="26666">
                  <c:v>36.7077815832168</c:v>
                </c:pt>
                <c:pt idx="26667">
                  <c:v>36.709158159440598</c:v>
                </c:pt>
                <c:pt idx="26668">
                  <c:v>36.710534735664297</c:v>
                </c:pt>
                <c:pt idx="26669">
                  <c:v>36.711911311888102</c:v>
                </c:pt>
                <c:pt idx="26670">
                  <c:v>36.7132878881119</c:v>
                </c:pt>
                <c:pt idx="26671">
                  <c:v>36.714664464335698</c:v>
                </c:pt>
                <c:pt idx="26672">
                  <c:v>36.716041040559404</c:v>
                </c:pt>
                <c:pt idx="26673">
                  <c:v>36.717417616783202</c:v>
                </c:pt>
                <c:pt idx="26674">
                  <c:v>36.718794193007</c:v>
                </c:pt>
                <c:pt idx="26675">
                  <c:v>36.720170769230798</c:v>
                </c:pt>
                <c:pt idx="26676">
                  <c:v>36.721547345454503</c:v>
                </c:pt>
                <c:pt idx="26677">
                  <c:v>36.722923921678301</c:v>
                </c:pt>
                <c:pt idx="26678">
                  <c:v>36.724300497902099</c:v>
                </c:pt>
                <c:pt idx="26679">
                  <c:v>36.725677074125898</c:v>
                </c:pt>
                <c:pt idx="26680">
                  <c:v>36.727053650349703</c:v>
                </c:pt>
                <c:pt idx="26681">
                  <c:v>36.728430226573401</c:v>
                </c:pt>
                <c:pt idx="26682">
                  <c:v>36.729806802797199</c:v>
                </c:pt>
                <c:pt idx="26683">
                  <c:v>36.731183379020997</c:v>
                </c:pt>
                <c:pt idx="26684">
                  <c:v>36.732559955244803</c:v>
                </c:pt>
                <c:pt idx="26685">
                  <c:v>36.733936531468501</c:v>
                </c:pt>
                <c:pt idx="26686">
                  <c:v>36.735313107692299</c:v>
                </c:pt>
                <c:pt idx="26687">
                  <c:v>36.736689683916097</c:v>
                </c:pt>
                <c:pt idx="26688">
                  <c:v>36.738066260139902</c:v>
                </c:pt>
                <c:pt idx="26689">
                  <c:v>36.739442836363601</c:v>
                </c:pt>
                <c:pt idx="26690">
                  <c:v>36.740819412587399</c:v>
                </c:pt>
                <c:pt idx="26691">
                  <c:v>36.742195988811197</c:v>
                </c:pt>
                <c:pt idx="26692">
                  <c:v>36.743572565035002</c:v>
                </c:pt>
                <c:pt idx="26693">
                  <c:v>36.744949141258701</c:v>
                </c:pt>
                <c:pt idx="26694">
                  <c:v>36.746325717482499</c:v>
                </c:pt>
                <c:pt idx="26695">
                  <c:v>36.747702293706297</c:v>
                </c:pt>
                <c:pt idx="26696">
                  <c:v>36.749078869930102</c:v>
                </c:pt>
                <c:pt idx="26697">
                  <c:v>36.7504554461539</c:v>
                </c:pt>
                <c:pt idx="26698">
                  <c:v>36.751832022377599</c:v>
                </c:pt>
                <c:pt idx="26699">
                  <c:v>36.753208598601397</c:v>
                </c:pt>
                <c:pt idx="26700">
                  <c:v>36.754585174825202</c:v>
                </c:pt>
                <c:pt idx="26701">
                  <c:v>36.755961751049</c:v>
                </c:pt>
                <c:pt idx="26702">
                  <c:v>36.757338327272699</c:v>
                </c:pt>
                <c:pt idx="26703">
                  <c:v>36.758714903496497</c:v>
                </c:pt>
                <c:pt idx="26704">
                  <c:v>36.760091479720302</c:v>
                </c:pt>
                <c:pt idx="26705">
                  <c:v>36.7614680559441</c:v>
                </c:pt>
                <c:pt idx="26706">
                  <c:v>36.762844632167798</c:v>
                </c:pt>
                <c:pt idx="26707">
                  <c:v>36.764221208391596</c:v>
                </c:pt>
                <c:pt idx="26708">
                  <c:v>36.765597784615402</c:v>
                </c:pt>
                <c:pt idx="26709">
                  <c:v>36.7669743608392</c:v>
                </c:pt>
                <c:pt idx="26710">
                  <c:v>36.768350937062898</c:v>
                </c:pt>
                <c:pt idx="26711">
                  <c:v>36.769727513286703</c:v>
                </c:pt>
                <c:pt idx="26712">
                  <c:v>36.771104089510501</c:v>
                </c:pt>
                <c:pt idx="26713">
                  <c:v>36.7724806657343</c:v>
                </c:pt>
                <c:pt idx="26714">
                  <c:v>36.773857241958098</c:v>
                </c:pt>
                <c:pt idx="26715">
                  <c:v>36.775233818181803</c:v>
                </c:pt>
                <c:pt idx="26716">
                  <c:v>36.776610394405601</c:v>
                </c:pt>
                <c:pt idx="26717">
                  <c:v>36.777986970629399</c:v>
                </c:pt>
                <c:pt idx="26718">
                  <c:v>36.779363546853197</c:v>
                </c:pt>
                <c:pt idx="26719">
                  <c:v>36.780740123076903</c:v>
                </c:pt>
                <c:pt idx="26720">
                  <c:v>36.782116699300701</c:v>
                </c:pt>
                <c:pt idx="26721">
                  <c:v>36.783493275524499</c:v>
                </c:pt>
                <c:pt idx="26722">
                  <c:v>36.784869851748297</c:v>
                </c:pt>
                <c:pt idx="26723">
                  <c:v>36.786246427972003</c:v>
                </c:pt>
                <c:pt idx="26724">
                  <c:v>36.787623004195801</c:v>
                </c:pt>
                <c:pt idx="26725">
                  <c:v>36.788999580419599</c:v>
                </c:pt>
                <c:pt idx="26726">
                  <c:v>36.790376156643397</c:v>
                </c:pt>
                <c:pt idx="26727">
                  <c:v>36.791752732867103</c:v>
                </c:pt>
                <c:pt idx="26728">
                  <c:v>36.793129309090901</c:v>
                </c:pt>
                <c:pt idx="26729">
                  <c:v>36.794505885314699</c:v>
                </c:pt>
                <c:pt idx="26730">
                  <c:v>36.795882461538497</c:v>
                </c:pt>
                <c:pt idx="26731">
                  <c:v>36.797259037762203</c:v>
                </c:pt>
                <c:pt idx="26732">
                  <c:v>36.798635613986001</c:v>
                </c:pt>
                <c:pt idx="26733">
                  <c:v>36.800012190209799</c:v>
                </c:pt>
                <c:pt idx="26734">
                  <c:v>36.801388766433597</c:v>
                </c:pt>
                <c:pt idx="26735">
                  <c:v>36.802765342657302</c:v>
                </c:pt>
                <c:pt idx="26736">
                  <c:v>36.804141918881101</c:v>
                </c:pt>
                <c:pt idx="26737">
                  <c:v>36.805518495104899</c:v>
                </c:pt>
                <c:pt idx="26738">
                  <c:v>36.806895071328697</c:v>
                </c:pt>
                <c:pt idx="26739">
                  <c:v>36.808271647552502</c:v>
                </c:pt>
                <c:pt idx="26740">
                  <c:v>36.8096482237762</c:v>
                </c:pt>
                <c:pt idx="26741">
                  <c:v>36.811024799999998</c:v>
                </c:pt>
                <c:pt idx="26742">
                  <c:v>36.812401376223796</c:v>
                </c:pt>
                <c:pt idx="26743">
                  <c:v>36.813777952447602</c:v>
                </c:pt>
                <c:pt idx="26744">
                  <c:v>36.8151545286713</c:v>
                </c:pt>
                <c:pt idx="26745">
                  <c:v>36.816531104895098</c:v>
                </c:pt>
                <c:pt idx="26746">
                  <c:v>36.817907681118903</c:v>
                </c:pt>
                <c:pt idx="26747">
                  <c:v>36.819284257342701</c:v>
                </c:pt>
                <c:pt idx="26748">
                  <c:v>36.8206608335664</c:v>
                </c:pt>
                <c:pt idx="26749">
                  <c:v>36.822037409790198</c:v>
                </c:pt>
                <c:pt idx="26750">
                  <c:v>36.823413986014003</c:v>
                </c:pt>
                <c:pt idx="26751">
                  <c:v>36.824790562237801</c:v>
                </c:pt>
                <c:pt idx="26752">
                  <c:v>36.8261671384615</c:v>
                </c:pt>
                <c:pt idx="26753">
                  <c:v>36.827543714685298</c:v>
                </c:pt>
                <c:pt idx="26754">
                  <c:v>36.828920290909103</c:v>
                </c:pt>
                <c:pt idx="26755">
                  <c:v>36.830296867132901</c:v>
                </c:pt>
                <c:pt idx="26756">
                  <c:v>36.831673443356699</c:v>
                </c:pt>
                <c:pt idx="26757">
                  <c:v>36.833050019580398</c:v>
                </c:pt>
                <c:pt idx="26758">
                  <c:v>36.834426595804203</c:v>
                </c:pt>
                <c:pt idx="26759">
                  <c:v>36.835803172028001</c:v>
                </c:pt>
                <c:pt idx="26760">
                  <c:v>36.837179748251799</c:v>
                </c:pt>
                <c:pt idx="26761">
                  <c:v>36.838556324475498</c:v>
                </c:pt>
                <c:pt idx="26762">
                  <c:v>36.839932900699303</c:v>
                </c:pt>
                <c:pt idx="26763">
                  <c:v>36.841309476923101</c:v>
                </c:pt>
                <c:pt idx="26764">
                  <c:v>36.842686053146899</c:v>
                </c:pt>
                <c:pt idx="26765">
                  <c:v>36.844062629370598</c:v>
                </c:pt>
                <c:pt idx="26766">
                  <c:v>36.845439205594403</c:v>
                </c:pt>
                <c:pt idx="26767">
                  <c:v>36.846815781818201</c:v>
                </c:pt>
                <c:pt idx="26768">
                  <c:v>36.848192358041999</c:v>
                </c:pt>
                <c:pt idx="26769">
                  <c:v>36.849568934265697</c:v>
                </c:pt>
                <c:pt idx="26770">
                  <c:v>36.850945510489503</c:v>
                </c:pt>
                <c:pt idx="26771">
                  <c:v>36.852322086713301</c:v>
                </c:pt>
                <c:pt idx="26772">
                  <c:v>36.853698662937099</c:v>
                </c:pt>
                <c:pt idx="26773">
                  <c:v>36.855075239160797</c:v>
                </c:pt>
                <c:pt idx="26774">
                  <c:v>36.856451815384602</c:v>
                </c:pt>
                <c:pt idx="26775">
                  <c:v>36.8578283916084</c:v>
                </c:pt>
                <c:pt idx="26776">
                  <c:v>36.859204967832198</c:v>
                </c:pt>
                <c:pt idx="26777">
                  <c:v>36.860581544055997</c:v>
                </c:pt>
                <c:pt idx="26778">
                  <c:v>36.861958120279702</c:v>
                </c:pt>
                <c:pt idx="26779">
                  <c:v>36.8633346965035</c:v>
                </c:pt>
                <c:pt idx="26780">
                  <c:v>36.864711272727298</c:v>
                </c:pt>
                <c:pt idx="26781">
                  <c:v>36.866087848951103</c:v>
                </c:pt>
                <c:pt idx="26782">
                  <c:v>36.867464425174802</c:v>
                </c:pt>
                <c:pt idx="26783">
                  <c:v>36.8688410013986</c:v>
                </c:pt>
                <c:pt idx="26784">
                  <c:v>36.870217577622398</c:v>
                </c:pt>
                <c:pt idx="26785">
                  <c:v>36.871594153846203</c:v>
                </c:pt>
                <c:pt idx="26786">
                  <c:v>36.872970730069902</c:v>
                </c:pt>
                <c:pt idx="26787">
                  <c:v>36.8743473062937</c:v>
                </c:pt>
                <c:pt idx="26788">
                  <c:v>36.875723882517498</c:v>
                </c:pt>
                <c:pt idx="26789">
                  <c:v>36.877100458741303</c:v>
                </c:pt>
                <c:pt idx="26790">
                  <c:v>36.878477034965002</c:v>
                </c:pt>
                <c:pt idx="26791">
                  <c:v>36.8798536111888</c:v>
                </c:pt>
                <c:pt idx="26792">
                  <c:v>36.881230187412598</c:v>
                </c:pt>
                <c:pt idx="26793">
                  <c:v>36.882606763636403</c:v>
                </c:pt>
                <c:pt idx="26794">
                  <c:v>36.883983339860102</c:v>
                </c:pt>
                <c:pt idx="26795">
                  <c:v>36.8853599160839</c:v>
                </c:pt>
                <c:pt idx="26796">
                  <c:v>36.886736492307698</c:v>
                </c:pt>
                <c:pt idx="26797">
                  <c:v>36.888113068531503</c:v>
                </c:pt>
                <c:pt idx="26798">
                  <c:v>36.889489644755301</c:v>
                </c:pt>
                <c:pt idx="26799">
                  <c:v>36.890866220978999</c:v>
                </c:pt>
                <c:pt idx="26800">
                  <c:v>36.892242797202798</c:v>
                </c:pt>
                <c:pt idx="26801">
                  <c:v>36.893619373426603</c:v>
                </c:pt>
                <c:pt idx="26802">
                  <c:v>36.894995949650401</c:v>
                </c:pt>
                <c:pt idx="26803">
                  <c:v>36.896372525874099</c:v>
                </c:pt>
                <c:pt idx="26804">
                  <c:v>36.897749102097897</c:v>
                </c:pt>
                <c:pt idx="26805">
                  <c:v>36.899125678321703</c:v>
                </c:pt>
                <c:pt idx="26806">
                  <c:v>36.900502254545501</c:v>
                </c:pt>
                <c:pt idx="26807">
                  <c:v>36.901878830769199</c:v>
                </c:pt>
                <c:pt idx="26808">
                  <c:v>36.903255406992997</c:v>
                </c:pt>
                <c:pt idx="26809">
                  <c:v>36.904631983216802</c:v>
                </c:pt>
                <c:pt idx="26810">
                  <c:v>36.9060085594406</c:v>
                </c:pt>
                <c:pt idx="26811">
                  <c:v>36.907385135664299</c:v>
                </c:pt>
                <c:pt idx="26812">
                  <c:v>36.908761711888097</c:v>
                </c:pt>
                <c:pt idx="26813">
                  <c:v>36.910138288111902</c:v>
                </c:pt>
                <c:pt idx="26814">
                  <c:v>36.9115148643357</c:v>
                </c:pt>
                <c:pt idx="26815">
                  <c:v>36.912891440559498</c:v>
                </c:pt>
                <c:pt idx="26816">
                  <c:v>36.914268016783197</c:v>
                </c:pt>
                <c:pt idx="26817">
                  <c:v>36.915644593007002</c:v>
                </c:pt>
                <c:pt idx="26818">
                  <c:v>36.9170211692308</c:v>
                </c:pt>
                <c:pt idx="26819">
                  <c:v>36.918397745454598</c:v>
                </c:pt>
                <c:pt idx="26820">
                  <c:v>36.919774321678297</c:v>
                </c:pt>
                <c:pt idx="26821">
                  <c:v>36.921150897902102</c:v>
                </c:pt>
                <c:pt idx="26822">
                  <c:v>36.9225274741259</c:v>
                </c:pt>
                <c:pt idx="26823">
                  <c:v>36.923904050349698</c:v>
                </c:pt>
                <c:pt idx="26824">
                  <c:v>36.925280626573397</c:v>
                </c:pt>
                <c:pt idx="26825">
                  <c:v>36.926657202797202</c:v>
                </c:pt>
                <c:pt idx="26826">
                  <c:v>36.928033779021</c:v>
                </c:pt>
                <c:pt idx="26827">
                  <c:v>36.929410355244798</c:v>
                </c:pt>
                <c:pt idx="26828">
                  <c:v>36.930786931468504</c:v>
                </c:pt>
                <c:pt idx="26829">
                  <c:v>36.932163507692302</c:v>
                </c:pt>
                <c:pt idx="26830">
                  <c:v>36.9335400839161</c:v>
                </c:pt>
                <c:pt idx="26831">
                  <c:v>36.934916660139898</c:v>
                </c:pt>
                <c:pt idx="26832">
                  <c:v>36.936293236363603</c:v>
                </c:pt>
                <c:pt idx="26833">
                  <c:v>36.937669812587401</c:v>
                </c:pt>
                <c:pt idx="26834">
                  <c:v>36.9390463888112</c:v>
                </c:pt>
                <c:pt idx="26835">
                  <c:v>36.940422965034998</c:v>
                </c:pt>
                <c:pt idx="26836">
                  <c:v>36.941799541258703</c:v>
                </c:pt>
                <c:pt idx="26837">
                  <c:v>36.943176117482501</c:v>
                </c:pt>
                <c:pt idx="26838">
                  <c:v>36.944552693706299</c:v>
                </c:pt>
                <c:pt idx="26839">
                  <c:v>36.945929269930097</c:v>
                </c:pt>
                <c:pt idx="26840">
                  <c:v>36.947305846153803</c:v>
                </c:pt>
                <c:pt idx="26841">
                  <c:v>36.948682422377601</c:v>
                </c:pt>
                <c:pt idx="26842">
                  <c:v>36.950058998601399</c:v>
                </c:pt>
                <c:pt idx="26843">
                  <c:v>36.951435574825197</c:v>
                </c:pt>
                <c:pt idx="26844">
                  <c:v>36.952812151049002</c:v>
                </c:pt>
                <c:pt idx="26845">
                  <c:v>36.954188727272701</c:v>
                </c:pt>
                <c:pt idx="26846">
                  <c:v>36.955565303496499</c:v>
                </c:pt>
                <c:pt idx="26847">
                  <c:v>36.956941879720297</c:v>
                </c:pt>
                <c:pt idx="26848">
                  <c:v>36.958318455944102</c:v>
                </c:pt>
                <c:pt idx="26849">
                  <c:v>36.959695032167801</c:v>
                </c:pt>
                <c:pt idx="26850">
                  <c:v>36.961071608391599</c:v>
                </c:pt>
                <c:pt idx="26851">
                  <c:v>36.962448184615397</c:v>
                </c:pt>
                <c:pt idx="26852">
                  <c:v>36.963824760839202</c:v>
                </c:pt>
                <c:pt idx="26853">
                  <c:v>36.965201337062901</c:v>
                </c:pt>
                <c:pt idx="26854">
                  <c:v>36.966577913286699</c:v>
                </c:pt>
                <c:pt idx="26855">
                  <c:v>36.967954489510497</c:v>
                </c:pt>
                <c:pt idx="26856">
                  <c:v>36.969331065734302</c:v>
                </c:pt>
                <c:pt idx="26857">
                  <c:v>36.970707641958001</c:v>
                </c:pt>
                <c:pt idx="26858">
                  <c:v>36.972084218181799</c:v>
                </c:pt>
                <c:pt idx="26859">
                  <c:v>36.973460794405597</c:v>
                </c:pt>
                <c:pt idx="26860">
                  <c:v>36.974837370629402</c:v>
                </c:pt>
                <c:pt idx="26861">
                  <c:v>36.9762139468532</c:v>
                </c:pt>
                <c:pt idx="26862">
                  <c:v>36.977590523076898</c:v>
                </c:pt>
                <c:pt idx="26863">
                  <c:v>36.978967099300696</c:v>
                </c:pt>
                <c:pt idx="26864">
                  <c:v>36.980343675524502</c:v>
                </c:pt>
                <c:pt idx="26865">
                  <c:v>36.9817202517483</c:v>
                </c:pt>
                <c:pt idx="26866">
                  <c:v>36.983096827971998</c:v>
                </c:pt>
                <c:pt idx="26867">
                  <c:v>36.984473404195803</c:v>
                </c:pt>
                <c:pt idx="26868">
                  <c:v>36.985849980419601</c:v>
                </c:pt>
                <c:pt idx="26869">
                  <c:v>36.9872265566434</c:v>
                </c:pt>
                <c:pt idx="26870">
                  <c:v>36.988603132867098</c:v>
                </c:pt>
                <c:pt idx="26871">
                  <c:v>36.989979709090903</c:v>
                </c:pt>
                <c:pt idx="26872">
                  <c:v>36.991356285314701</c:v>
                </c:pt>
                <c:pt idx="26873">
                  <c:v>36.992732861538499</c:v>
                </c:pt>
                <c:pt idx="26874">
                  <c:v>36.994109437762198</c:v>
                </c:pt>
                <c:pt idx="26875">
                  <c:v>36.995486013986003</c:v>
                </c:pt>
                <c:pt idx="26876">
                  <c:v>36.996862590209801</c:v>
                </c:pt>
                <c:pt idx="26877">
                  <c:v>36.998239166433599</c:v>
                </c:pt>
                <c:pt idx="26878">
                  <c:v>36.999615742657397</c:v>
                </c:pt>
                <c:pt idx="26879">
                  <c:v>37.000992318881103</c:v>
                </c:pt>
                <c:pt idx="26880">
                  <c:v>37.002368895104901</c:v>
                </c:pt>
                <c:pt idx="26881">
                  <c:v>37.003745471328699</c:v>
                </c:pt>
                <c:pt idx="26882">
                  <c:v>37.005122047552497</c:v>
                </c:pt>
                <c:pt idx="26883">
                  <c:v>37.006498623776203</c:v>
                </c:pt>
                <c:pt idx="26884">
                  <c:v>37.007875200000001</c:v>
                </c:pt>
                <c:pt idx="26885">
                  <c:v>37.009251776223799</c:v>
                </c:pt>
                <c:pt idx="26886">
                  <c:v>37.010628352447597</c:v>
                </c:pt>
                <c:pt idx="26887">
                  <c:v>37.012004928671303</c:v>
                </c:pt>
                <c:pt idx="26888">
                  <c:v>37.013381504895101</c:v>
                </c:pt>
                <c:pt idx="26889">
                  <c:v>37.014758081118899</c:v>
                </c:pt>
                <c:pt idx="26890">
                  <c:v>37.016134657342697</c:v>
                </c:pt>
                <c:pt idx="26891">
                  <c:v>37.017511233566402</c:v>
                </c:pt>
                <c:pt idx="26892">
                  <c:v>37.018887809790201</c:v>
                </c:pt>
                <c:pt idx="26893">
                  <c:v>37.020264386013999</c:v>
                </c:pt>
                <c:pt idx="26894">
                  <c:v>37.021640962237797</c:v>
                </c:pt>
                <c:pt idx="26895">
                  <c:v>37.023017538461502</c:v>
                </c:pt>
                <c:pt idx="26896">
                  <c:v>37.0243941146853</c:v>
                </c:pt>
                <c:pt idx="26897">
                  <c:v>37.025770690909098</c:v>
                </c:pt>
                <c:pt idx="26898">
                  <c:v>37.027147267132897</c:v>
                </c:pt>
                <c:pt idx="26899">
                  <c:v>37.028523843356702</c:v>
                </c:pt>
                <c:pt idx="26900">
                  <c:v>37.0299004195804</c:v>
                </c:pt>
                <c:pt idx="26901">
                  <c:v>37.031276995804198</c:v>
                </c:pt>
                <c:pt idx="26902">
                  <c:v>37.032653572028003</c:v>
                </c:pt>
                <c:pt idx="26903">
                  <c:v>37.034030148251802</c:v>
                </c:pt>
                <c:pt idx="26904">
                  <c:v>37.0354067244755</c:v>
                </c:pt>
                <c:pt idx="26905">
                  <c:v>37.036783300699298</c:v>
                </c:pt>
                <c:pt idx="26906">
                  <c:v>37.038159876923103</c:v>
                </c:pt>
                <c:pt idx="26907">
                  <c:v>37.039536453146901</c:v>
                </c:pt>
                <c:pt idx="26908">
                  <c:v>37.0409130293706</c:v>
                </c:pt>
                <c:pt idx="26909">
                  <c:v>37.042289605594398</c:v>
                </c:pt>
                <c:pt idx="26910">
                  <c:v>37.043666181818203</c:v>
                </c:pt>
                <c:pt idx="26911">
                  <c:v>37.045042758042001</c:v>
                </c:pt>
                <c:pt idx="26912">
                  <c:v>37.0464193342657</c:v>
                </c:pt>
                <c:pt idx="26913">
                  <c:v>37.047795910489498</c:v>
                </c:pt>
                <c:pt idx="26914">
                  <c:v>37.049172486713303</c:v>
                </c:pt>
                <c:pt idx="26915">
                  <c:v>37.050549062937101</c:v>
                </c:pt>
                <c:pt idx="26916">
                  <c:v>37.0519256391608</c:v>
                </c:pt>
                <c:pt idx="26917">
                  <c:v>37.053302215384598</c:v>
                </c:pt>
                <c:pt idx="26918">
                  <c:v>37.054678791608403</c:v>
                </c:pt>
                <c:pt idx="26919">
                  <c:v>37.056055367832201</c:v>
                </c:pt>
                <c:pt idx="26920">
                  <c:v>37.057431944055999</c:v>
                </c:pt>
                <c:pt idx="26921">
                  <c:v>37.058808520279698</c:v>
                </c:pt>
                <c:pt idx="26922">
                  <c:v>37.060185096503503</c:v>
                </c:pt>
                <c:pt idx="26923">
                  <c:v>37.061561672727301</c:v>
                </c:pt>
                <c:pt idx="26924">
                  <c:v>37.062938248951099</c:v>
                </c:pt>
                <c:pt idx="26925">
                  <c:v>37.064314825174797</c:v>
                </c:pt>
                <c:pt idx="26926">
                  <c:v>37.065691401398603</c:v>
                </c:pt>
                <c:pt idx="26927">
                  <c:v>37.067067977622401</c:v>
                </c:pt>
                <c:pt idx="26928">
                  <c:v>37.068444553846199</c:v>
                </c:pt>
                <c:pt idx="26929">
                  <c:v>37.069821130069897</c:v>
                </c:pt>
                <c:pt idx="26930">
                  <c:v>37.071197706293702</c:v>
                </c:pt>
                <c:pt idx="26931">
                  <c:v>37.0725742825175</c:v>
                </c:pt>
                <c:pt idx="26932">
                  <c:v>37.073950858741298</c:v>
                </c:pt>
                <c:pt idx="26933">
                  <c:v>37.075327434964997</c:v>
                </c:pt>
                <c:pt idx="26934">
                  <c:v>37.076704011188802</c:v>
                </c:pt>
                <c:pt idx="26935">
                  <c:v>37.0780805874126</c:v>
                </c:pt>
                <c:pt idx="26936">
                  <c:v>37.079457163636398</c:v>
                </c:pt>
                <c:pt idx="26937">
                  <c:v>37.080833739860097</c:v>
                </c:pt>
                <c:pt idx="26938">
                  <c:v>37.082210316083902</c:v>
                </c:pt>
                <c:pt idx="26939">
                  <c:v>37.0835868923077</c:v>
                </c:pt>
                <c:pt idx="26940">
                  <c:v>37.084963468531498</c:v>
                </c:pt>
                <c:pt idx="26941">
                  <c:v>37.086340044755303</c:v>
                </c:pt>
                <c:pt idx="26942">
                  <c:v>37.087716620979002</c:v>
                </c:pt>
                <c:pt idx="26943">
                  <c:v>37.0890931972028</c:v>
                </c:pt>
                <c:pt idx="26944">
                  <c:v>37.090469773426598</c:v>
                </c:pt>
                <c:pt idx="26945">
                  <c:v>37.091846349650403</c:v>
                </c:pt>
                <c:pt idx="26946">
                  <c:v>37.093222925874102</c:v>
                </c:pt>
                <c:pt idx="26947">
                  <c:v>37.0945995020979</c:v>
                </c:pt>
                <c:pt idx="26948">
                  <c:v>37.095976078321698</c:v>
                </c:pt>
                <c:pt idx="26949">
                  <c:v>37.097352654545503</c:v>
                </c:pt>
                <c:pt idx="26950">
                  <c:v>37.098729230769202</c:v>
                </c:pt>
                <c:pt idx="26951">
                  <c:v>37.100105806993</c:v>
                </c:pt>
                <c:pt idx="26952">
                  <c:v>37.101482383216798</c:v>
                </c:pt>
                <c:pt idx="26953">
                  <c:v>37.102858959440603</c:v>
                </c:pt>
                <c:pt idx="26954">
                  <c:v>37.104235535664301</c:v>
                </c:pt>
                <c:pt idx="26955">
                  <c:v>37.105612111888099</c:v>
                </c:pt>
                <c:pt idx="26956">
                  <c:v>37.106988688111898</c:v>
                </c:pt>
                <c:pt idx="26957">
                  <c:v>37.108365264335703</c:v>
                </c:pt>
                <c:pt idx="26958">
                  <c:v>37.109741840559401</c:v>
                </c:pt>
                <c:pt idx="26959">
                  <c:v>37.111118416783199</c:v>
                </c:pt>
                <c:pt idx="26960">
                  <c:v>37.112494993006997</c:v>
                </c:pt>
                <c:pt idx="26961">
                  <c:v>37.113871569230803</c:v>
                </c:pt>
                <c:pt idx="26962">
                  <c:v>37.115248145454501</c:v>
                </c:pt>
                <c:pt idx="26963">
                  <c:v>37.116624721678299</c:v>
                </c:pt>
                <c:pt idx="26964">
                  <c:v>37.118001297902097</c:v>
                </c:pt>
                <c:pt idx="26965">
                  <c:v>37.119377874125902</c:v>
                </c:pt>
                <c:pt idx="26966">
                  <c:v>37.1207544503497</c:v>
                </c:pt>
                <c:pt idx="26967">
                  <c:v>37.122131026573399</c:v>
                </c:pt>
                <c:pt idx="26968">
                  <c:v>37.123507602797197</c:v>
                </c:pt>
                <c:pt idx="26969">
                  <c:v>37.124884179021002</c:v>
                </c:pt>
                <c:pt idx="26970">
                  <c:v>37.1262607552448</c:v>
                </c:pt>
                <c:pt idx="26971">
                  <c:v>37.127637331468499</c:v>
                </c:pt>
                <c:pt idx="26972">
                  <c:v>37.129013907692297</c:v>
                </c:pt>
                <c:pt idx="26973">
                  <c:v>37.130390483916102</c:v>
                </c:pt>
                <c:pt idx="26974">
                  <c:v>37.1317670601399</c:v>
                </c:pt>
                <c:pt idx="26975">
                  <c:v>37.133143636363599</c:v>
                </c:pt>
                <c:pt idx="26976">
                  <c:v>37.134520212587397</c:v>
                </c:pt>
                <c:pt idx="26977">
                  <c:v>37.135896788811202</c:v>
                </c:pt>
                <c:pt idx="26978">
                  <c:v>37.137273365035</c:v>
                </c:pt>
                <c:pt idx="26979">
                  <c:v>37.138649941258798</c:v>
                </c:pt>
                <c:pt idx="26980">
                  <c:v>37.140026517482497</c:v>
                </c:pt>
                <c:pt idx="26981">
                  <c:v>37.141403093706302</c:v>
                </c:pt>
                <c:pt idx="26982">
                  <c:v>37.1427796699301</c:v>
                </c:pt>
                <c:pt idx="26983">
                  <c:v>37.144156246153898</c:v>
                </c:pt>
                <c:pt idx="26984">
                  <c:v>37.145532822377596</c:v>
                </c:pt>
                <c:pt idx="26985">
                  <c:v>37.146909398601402</c:v>
                </c:pt>
                <c:pt idx="26986">
                  <c:v>37.1482859748252</c:v>
                </c:pt>
                <c:pt idx="26987">
                  <c:v>37.149662551048998</c:v>
                </c:pt>
                <c:pt idx="26988">
                  <c:v>37.151039127272703</c:v>
                </c:pt>
                <c:pt idx="26989">
                  <c:v>37.152415703496501</c:v>
                </c:pt>
                <c:pt idx="26990">
                  <c:v>37.1537922797203</c:v>
                </c:pt>
                <c:pt idx="26991">
                  <c:v>37.155168855944098</c:v>
                </c:pt>
                <c:pt idx="26992">
                  <c:v>37.156545432167803</c:v>
                </c:pt>
                <c:pt idx="26993">
                  <c:v>37.157922008391601</c:v>
                </c:pt>
                <c:pt idx="26994">
                  <c:v>37.159298584615399</c:v>
                </c:pt>
                <c:pt idx="26995">
                  <c:v>37.160675160839197</c:v>
                </c:pt>
                <c:pt idx="26996">
                  <c:v>37.162051737062903</c:v>
                </c:pt>
                <c:pt idx="26997">
                  <c:v>37.163428313286701</c:v>
                </c:pt>
                <c:pt idx="26998">
                  <c:v>37.164804889510499</c:v>
                </c:pt>
                <c:pt idx="26999">
                  <c:v>37.166181465734297</c:v>
                </c:pt>
                <c:pt idx="27000">
                  <c:v>37.167558041958003</c:v>
                </c:pt>
                <c:pt idx="27001">
                  <c:v>37.168934618181801</c:v>
                </c:pt>
                <c:pt idx="27002">
                  <c:v>37.170311194405599</c:v>
                </c:pt>
                <c:pt idx="27003">
                  <c:v>37.171687770629397</c:v>
                </c:pt>
                <c:pt idx="27004">
                  <c:v>37.173064346853202</c:v>
                </c:pt>
                <c:pt idx="27005">
                  <c:v>37.174440923076901</c:v>
                </c:pt>
                <c:pt idx="27006">
                  <c:v>37.175817499300699</c:v>
                </c:pt>
                <c:pt idx="27007">
                  <c:v>37.177194075524497</c:v>
                </c:pt>
                <c:pt idx="27008">
                  <c:v>37.178570651748302</c:v>
                </c:pt>
                <c:pt idx="27009">
                  <c:v>37.179947227972001</c:v>
                </c:pt>
                <c:pt idx="27010">
                  <c:v>37.181323804195799</c:v>
                </c:pt>
                <c:pt idx="27011">
                  <c:v>37.182700380419597</c:v>
                </c:pt>
                <c:pt idx="27012">
                  <c:v>37.184076956643402</c:v>
                </c:pt>
                <c:pt idx="27013">
                  <c:v>37.185453532867101</c:v>
                </c:pt>
                <c:pt idx="27014">
                  <c:v>37.186830109090899</c:v>
                </c:pt>
                <c:pt idx="27015">
                  <c:v>37.188206685314697</c:v>
                </c:pt>
                <c:pt idx="27016">
                  <c:v>37.189583261538502</c:v>
                </c:pt>
                <c:pt idx="27017">
                  <c:v>37.1909598377622</c:v>
                </c:pt>
                <c:pt idx="27018">
                  <c:v>37.192336413985998</c:v>
                </c:pt>
                <c:pt idx="27019">
                  <c:v>37.193712990209796</c:v>
                </c:pt>
                <c:pt idx="27020">
                  <c:v>37.195089566433602</c:v>
                </c:pt>
                <c:pt idx="27021">
                  <c:v>37.1964661426574</c:v>
                </c:pt>
                <c:pt idx="27022">
                  <c:v>37.197842718881098</c:v>
                </c:pt>
                <c:pt idx="27023">
                  <c:v>37.199219295104903</c:v>
                </c:pt>
                <c:pt idx="27024">
                  <c:v>37.200595871328701</c:v>
                </c:pt>
                <c:pt idx="27025">
                  <c:v>37.2019724475525</c:v>
                </c:pt>
                <c:pt idx="27026">
                  <c:v>37.203349023776198</c:v>
                </c:pt>
                <c:pt idx="27027">
                  <c:v>37.204725600000003</c:v>
                </c:pt>
                <c:pt idx="27028">
                  <c:v>37.206102176223801</c:v>
                </c:pt>
                <c:pt idx="27029">
                  <c:v>37.207478752447599</c:v>
                </c:pt>
                <c:pt idx="27030">
                  <c:v>37.208855328671298</c:v>
                </c:pt>
                <c:pt idx="27031">
                  <c:v>37.210231904895103</c:v>
                </c:pt>
                <c:pt idx="27032">
                  <c:v>37.211608481118901</c:v>
                </c:pt>
                <c:pt idx="27033">
                  <c:v>37.212985057342699</c:v>
                </c:pt>
                <c:pt idx="27034">
                  <c:v>37.214361633566398</c:v>
                </c:pt>
                <c:pt idx="27035">
                  <c:v>37.215738209790203</c:v>
                </c:pt>
                <c:pt idx="27036">
                  <c:v>37.217114786014001</c:v>
                </c:pt>
                <c:pt idx="27037">
                  <c:v>37.218491362237799</c:v>
                </c:pt>
                <c:pt idx="27038">
                  <c:v>37.219867938461498</c:v>
                </c:pt>
                <c:pt idx="27039">
                  <c:v>37.221244514685303</c:v>
                </c:pt>
                <c:pt idx="27040">
                  <c:v>37.222621090909101</c:v>
                </c:pt>
                <c:pt idx="27041">
                  <c:v>37.223997667132899</c:v>
                </c:pt>
                <c:pt idx="27042">
                  <c:v>37.225374243356697</c:v>
                </c:pt>
                <c:pt idx="27043">
                  <c:v>37.226750819580403</c:v>
                </c:pt>
                <c:pt idx="27044">
                  <c:v>37.228127395804201</c:v>
                </c:pt>
                <c:pt idx="27045">
                  <c:v>37.229503972027999</c:v>
                </c:pt>
                <c:pt idx="27046">
                  <c:v>37.230880548251797</c:v>
                </c:pt>
                <c:pt idx="27047">
                  <c:v>37.232257124475503</c:v>
                </c:pt>
                <c:pt idx="27048">
                  <c:v>37.233633700699301</c:v>
                </c:pt>
                <c:pt idx="27049">
                  <c:v>37.235010276923099</c:v>
                </c:pt>
                <c:pt idx="27050">
                  <c:v>37.236386853146897</c:v>
                </c:pt>
                <c:pt idx="27051">
                  <c:v>37.237763429370602</c:v>
                </c:pt>
                <c:pt idx="27052">
                  <c:v>37.2391400055944</c:v>
                </c:pt>
                <c:pt idx="27053">
                  <c:v>37.240516581818198</c:v>
                </c:pt>
                <c:pt idx="27054">
                  <c:v>37.241893158041997</c:v>
                </c:pt>
                <c:pt idx="27055">
                  <c:v>37.243269734265702</c:v>
                </c:pt>
                <c:pt idx="27056">
                  <c:v>37.2446463104895</c:v>
                </c:pt>
                <c:pt idx="27057">
                  <c:v>37.246022886713298</c:v>
                </c:pt>
                <c:pt idx="27058">
                  <c:v>37.247399462937103</c:v>
                </c:pt>
                <c:pt idx="27059">
                  <c:v>37.248776039160802</c:v>
                </c:pt>
                <c:pt idx="27060">
                  <c:v>37.2501526153846</c:v>
                </c:pt>
                <c:pt idx="27061">
                  <c:v>37.251529191608398</c:v>
                </c:pt>
                <c:pt idx="27062">
                  <c:v>37.252905767832203</c:v>
                </c:pt>
                <c:pt idx="27063">
                  <c:v>37.254282344056001</c:v>
                </c:pt>
                <c:pt idx="27064">
                  <c:v>37.2556589202797</c:v>
                </c:pt>
                <c:pt idx="27065">
                  <c:v>37.257035496503498</c:v>
                </c:pt>
                <c:pt idx="27066">
                  <c:v>37.258412072727303</c:v>
                </c:pt>
                <c:pt idx="27067">
                  <c:v>37.259788648951101</c:v>
                </c:pt>
                <c:pt idx="27068">
                  <c:v>37.2611652251748</c:v>
                </c:pt>
                <c:pt idx="27069">
                  <c:v>37.262541801398598</c:v>
                </c:pt>
                <c:pt idx="27070">
                  <c:v>37.263918377622403</c:v>
                </c:pt>
                <c:pt idx="27071">
                  <c:v>37.265294953846201</c:v>
                </c:pt>
                <c:pt idx="27072">
                  <c:v>37.2666715300699</c:v>
                </c:pt>
                <c:pt idx="27073">
                  <c:v>37.268048106293698</c:v>
                </c:pt>
                <c:pt idx="27074">
                  <c:v>37.269424682517503</c:v>
                </c:pt>
                <c:pt idx="27075">
                  <c:v>37.270801258741301</c:v>
                </c:pt>
                <c:pt idx="27076">
                  <c:v>37.272177834964999</c:v>
                </c:pt>
                <c:pt idx="27077">
                  <c:v>37.273554411188798</c:v>
                </c:pt>
                <c:pt idx="27078">
                  <c:v>37.274930987412603</c:v>
                </c:pt>
                <c:pt idx="27079">
                  <c:v>37.276307563636401</c:v>
                </c:pt>
                <c:pt idx="27080">
                  <c:v>37.277684139860099</c:v>
                </c:pt>
                <c:pt idx="27081">
                  <c:v>37.279060716083897</c:v>
                </c:pt>
                <c:pt idx="27082">
                  <c:v>37.280437292307703</c:v>
                </c:pt>
                <c:pt idx="27083">
                  <c:v>37.281813868531501</c:v>
                </c:pt>
                <c:pt idx="27084">
                  <c:v>37.283190444755299</c:v>
                </c:pt>
                <c:pt idx="27085">
                  <c:v>37.284567020978997</c:v>
                </c:pt>
                <c:pt idx="27086">
                  <c:v>37.285943597202802</c:v>
                </c:pt>
                <c:pt idx="27087">
                  <c:v>37.2873201734266</c:v>
                </c:pt>
                <c:pt idx="27088">
                  <c:v>37.288696749650398</c:v>
                </c:pt>
                <c:pt idx="27089">
                  <c:v>37.290073325874097</c:v>
                </c:pt>
                <c:pt idx="27090">
                  <c:v>37.291449902097902</c:v>
                </c:pt>
                <c:pt idx="27091">
                  <c:v>37.2928264783217</c:v>
                </c:pt>
                <c:pt idx="27092">
                  <c:v>37.294203054545498</c:v>
                </c:pt>
                <c:pt idx="27093">
                  <c:v>37.295579630769197</c:v>
                </c:pt>
                <c:pt idx="27094">
                  <c:v>37.296956206993002</c:v>
                </c:pt>
                <c:pt idx="27095">
                  <c:v>37.2983327832168</c:v>
                </c:pt>
                <c:pt idx="27096">
                  <c:v>37.299709359440598</c:v>
                </c:pt>
                <c:pt idx="27097">
                  <c:v>37.301085935664403</c:v>
                </c:pt>
                <c:pt idx="27098">
                  <c:v>37.302462511888102</c:v>
                </c:pt>
                <c:pt idx="27099">
                  <c:v>37.3038390881119</c:v>
                </c:pt>
                <c:pt idx="27100">
                  <c:v>37.305215664335698</c:v>
                </c:pt>
                <c:pt idx="27101">
                  <c:v>37.306592240559397</c:v>
                </c:pt>
                <c:pt idx="27102">
                  <c:v>37.307968816783202</c:v>
                </c:pt>
                <c:pt idx="27103">
                  <c:v>37.309345393007</c:v>
                </c:pt>
                <c:pt idx="27104">
                  <c:v>37.310721969230798</c:v>
                </c:pt>
                <c:pt idx="27105">
                  <c:v>37.312098545454504</c:v>
                </c:pt>
                <c:pt idx="27106">
                  <c:v>37.313475121678302</c:v>
                </c:pt>
                <c:pt idx="27107">
                  <c:v>37.3148516979021</c:v>
                </c:pt>
                <c:pt idx="27108">
                  <c:v>37.316228274125898</c:v>
                </c:pt>
                <c:pt idx="27109">
                  <c:v>37.317604850349703</c:v>
                </c:pt>
                <c:pt idx="27110">
                  <c:v>37.318981426573401</c:v>
                </c:pt>
                <c:pt idx="27111">
                  <c:v>37.3203580027972</c:v>
                </c:pt>
                <c:pt idx="27112">
                  <c:v>37.321734579020998</c:v>
                </c:pt>
                <c:pt idx="27113">
                  <c:v>37.323111155244803</c:v>
                </c:pt>
                <c:pt idx="27114">
                  <c:v>37.324487731468501</c:v>
                </c:pt>
                <c:pt idx="27115">
                  <c:v>37.325864307692299</c:v>
                </c:pt>
                <c:pt idx="27116">
                  <c:v>37.327240883916097</c:v>
                </c:pt>
                <c:pt idx="27117">
                  <c:v>37.328617460139903</c:v>
                </c:pt>
                <c:pt idx="27118">
                  <c:v>37.329994036363601</c:v>
                </c:pt>
                <c:pt idx="27119">
                  <c:v>37.331370612587399</c:v>
                </c:pt>
                <c:pt idx="27120">
                  <c:v>37.332747188811197</c:v>
                </c:pt>
                <c:pt idx="27121">
                  <c:v>37.334123765035002</c:v>
                </c:pt>
                <c:pt idx="27122">
                  <c:v>37.3355003412588</c:v>
                </c:pt>
                <c:pt idx="27123">
                  <c:v>37.336876917482499</c:v>
                </c:pt>
                <c:pt idx="27124">
                  <c:v>37.338253493706297</c:v>
                </c:pt>
                <c:pt idx="27125">
                  <c:v>37.339630069930102</c:v>
                </c:pt>
                <c:pt idx="27126">
                  <c:v>37.341006646153801</c:v>
                </c:pt>
                <c:pt idx="27127">
                  <c:v>37.342383222377599</c:v>
                </c:pt>
                <c:pt idx="27128">
                  <c:v>37.343759798601397</c:v>
                </c:pt>
                <c:pt idx="27129">
                  <c:v>37.345136374825202</c:v>
                </c:pt>
                <c:pt idx="27130">
                  <c:v>37.346512951049</c:v>
                </c:pt>
                <c:pt idx="27131">
                  <c:v>37.347889527272699</c:v>
                </c:pt>
                <c:pt idx="27132">
                  <c:v>37.349266103496497</c:v>
                </c:pt>
                <c:pt idx="27133">
                  <c:v>37.350642679720302</c:v>
                </c:pt>
                <c:pt idx="27134">
                  <c:v>37.3520192559441</c:v>
                </c:pt>
                <c:pt idx="27135">
                  <c:v>37.353395832167799</c:v>
                </c:pt>
                <c:pt idx="27136">
                  <c:v>37.354772408391597</c:v>
                </c:pt>
                <c:pt idx="27137">
                  <c:v>37.356148984615402</c:v>
                </c:pt>
                <c:pt idx="27138">
                  <c:v>37.3575255608392</c:v>
                </c:pt>
                <c:pt idx="27139">
                  <c:v>37.358902137062898</c:v>
                </c:pt>
                <c:pt idx="27140">
                  <c:v>37.360278713286696</c:v>
                </c:pt>
                <c:pt idx="27141">
                  <c:v>37.361655289510502</c:v>
                </c:pt>
                <c:pt idx="27142">
                  <c:v>37.3630318657343</c:v>
                </c:pt>
                <c:pt idx="27143">
                  <c:v>37.364408441958098</c:v>
                </c:pt>
                <c:pt idx="27144">
                  <c:v>37.365785018181803</c:v>
                </c:pt>
                <c:pt idx="27145">
                  <c:v>37.367161594405601</c:v>
                </c:pt>
                <c:pt idx="27146">
                  <c:v>37.3685381706294</c:v>
                </c:pt>
                <c:pt idx="27147">
                  <c:v>37.369914746853198</c:v>
                </c:pt>
                <c:pt idx="27148">
                  <c:v>37.371291323076903</c:v>
                </c:pt>
                <c:pt idx="27149">
                  <c:v>37.372667899300701</c:v>
                </c:pt>
                <c:pt idx="27150">
                  <c:v>37.374044475524499</c:v>
                </c:pt>
                <c:pt idx="27151">
                  <c:v>37.375421051748297</c:v>
                </c:pt>
                <c:pt idx="27152">
                  <c:v>37.376797627972003</c:v>
                </c:pt>
                <c:pt idx="27153">
                  <c:v>37.378174204195801</c:v>
                </c:pt>
                <c:pt idx="27154">
                  <c:v>37.379550780419599</c:v>
                </c:pt>
                <c:pt idx="27155">
                  <c:v>37.380927356643397</c:v>
                </c:pt>
                <c:pt idx="27156">
                  <c:v>37.382303932867103</c:v>
                </c:pt>
                <c:pt idx="27157">
                  <c:v>37.383680509090901</c:v>
                </c:pt>
                <c:pt idx="27158">
                  <c:v>37.385057085314699</c:v>
                </c:pt>
                <c:pt idx="27159">
                  <c:v>37.386433661538497</c:v>
                </c:pt>
                <c:pt idx="27160">
                  <c:v>37.387810237762203</c:v>
                </c:pt>
                <c:pt idx="27161">
                  <c:v>37.389186813986001</c:v>
                </c:pt>
                <c:pt idx="27162">
                  <c:v>37.390563390209799</c:v>
                </c:pt>
                <c:pt idx="27163">
                  <c:v>37.391939966433597</c:v>
                </c:pt>
                <c:pt idx="27164">
                  <c:v>37.393316542657303</c:v>
                </c:pt>
                <c:pt idx="27165">
                  <c:v>37.394693118881101</c:v>
                </c:pt>
                <c:pt idx="27166">
                  <c:v>37.396069695104899</c:v>
                </c:pt>
                <c:pt idx="27167">
                  <c:v>37.397446271328697</c:v>
                </c:pt>
                <c:pt idx="27168">
                  <c:v>37.398822847552502</c:v>
                </c:pt>
                <c:pt idx="27169">
                  <c:v>37.400199423776201</c:v>
                </c:pt>
                <c:pt idx="27170">
                  <c:v>37.401575999999999</c:v>
                </c:pt>
                <c:pt idx="27171">
                  <c:v>37.402952576223797</c:v>
                </c:pt>
                <c:pt idx="27172">
                  <c:v>37.404329152447602</c:v>
                </c:pt>
                <c:pt idx="27173">
                  <c:v>37.4057057286713</c:v>
                </c:pt>
                <c:pt idx="27174">
                  <c:v>37.407082304895098</c:v>
                </c:pt>
                <c:pt idx="27175">
                  <c:v>37.408458881118896</c:v>
                </c:pt>
                <c:pt idx="27176">
                  <c:v>37.409835457342702</c:v>
                </c:pt>
                <c:pt idx="27177">
                  <c:v>37.4112120335664</c:v>
                </c:pt>
                <c:pt idx="27178">
                  <c:v>37.412588609790198</c:v>
                </c:pt>
                <c:pt idx="27179">
                  <c:v>37.413965186014003</c:v>
                </c:pt>
                <c:pt idx="27180">
                  <c:v>37.415341762237802</c:v>
                </c:pt>
                <c:pt idx="27181">
                  <c:v>37.4167183384615</c:v>
                </c:pt>
                <c:pt idx="27182">
                  <c:v>37.418094914685298</c:v>
                </c:pt>
                <c:pt idx="27183">
                  <c:v>37.419471490909103</c:v>
                </c:pt>
                <c:pt idx="27184">
                  <c:v>37.420848067132901</c:v>
                </c:pt>
                <c:pt idx="27185">
                  <c:v>37.422224643356699</c:v>
                </c:pt>
                <c:pt idx="27186">
                  <c:v>37.423601219580398</c:v>
                </c:pt>
                <c:pt idx="27187">
                  <c:v>37.424977795804203</c:v>
                </c:pt>
                <c:pt idx="27188">
                  <c:v>37.426354372028001</c:v>
                </c:pt>
                <c:pt idx="27189">
                  <c:v>37.427730948251799</c:v>
                </c:pt>
                <c:pt idx="27190">
                  <c:v>37.429107524475498</c:v>
                </c:pt>
                <c:pt idx="27191">
                  <c:v>37.430484100699303</c:v>
                </c:pt>
                <c:pt idx="27192">
                  <c:v>37.431860676923101</c:v>
                </c:pt>
                <c:pt idx="27193">
                  <c:v>37.433237253146899</c:v>
                </c:pt>
                <c:pt idx="27194">
                  <c:v>37.434613829370598</c:v>
                </c:pt>
                <c:pt idx="27195">
                  <c:v>37.435990405594403</c:v>
                </c:pt>
                <c:pt idx="27196">
                  <c:v>37.437366981818201</c:v>
                </c:pt>
                <c:pt idx="27197">
                  <c:v>37.438743558041999</c:v>
                </c:pt>
                <c:pt idx="27198">
                  <c:v>37.440120134265698</c:v>
                </c:pt>
                <c:pt idx="27199">
                  <c:v>37.441496710489503</c:v>
                </c:pt>
                <c:pt idx="27200">
                  <c:v>37.442873286713301</c:v>
                </c:pt>
                <c:pt idx="27201">
                  <c:v>37.444249862937099</c:v>
                </c:pt>
                <c:pt idx="27202">
                  <c:v>37.445626439160797</c:v>
                </c:pt>
                <c:pt idx="27203">
                  <c:v>37.447003015384603</c:v>
                </c:pt>
                <c:pt idx="27204">
                  <c:v>37.448379591608401</c:v>
                </c:pt>
                <c:pt idx="27205">
                  <c:v>37.449756167832199</c:v>
                </c:pt>
                <c:pt idx="27206">
                  <c:v>37.451132744055997</c:v>
                </c:pt>
                <c:pt idx="27207">
                  <c:v>37.452509320279702</c:v>
                </c:pt>
                <c:pt idx="27208">
                  <c:v>37.4538858965035</c:v>
                </c:pt>
                <c:pt idx="27209">
                  <c:v>37.455262472727298</c:v>
                </c:pt>
                <c:pt idx="27210">
                  <c:v>37.456639048951097</c:v>
                </c:pt>
                <c:pt idx="27211">
                  <c:v>37.458015625174802</c:v>
                </c:pt>
                <c:pt idx="27212">
                  <c:v>37.4593922013986</c:v>
                </c:pt>
                <c:pt idx="27213">
                  <c:v>37.460768777622398</c:v>
                </c:pt>
                <c:pt idx="27214">
                  <c:v>37.462145353846203</c:v>
                </c:pt>
                <c:pt idx="27215">
                  <c:v>37.463521930069902</c:v>
                </c:pt>
                <c:pt idx="27216">
                  <c:v>37.4648985062937</c:v>
                </c:pt>
                <c:pt idx="27217">
                  <c:v>37.466275082517498</c:v>
                </c:pt>
                <c:pt idx="27218">
                  <c:v>37.467651658741303</c:v>
                </c:pt>
                <c:pt idx="27219">
                  <c:v>37.469028234965002</c:v>
                </c:pt>
                <c:pt idx="27220">
                  <c:v>37.4704048111888</c:v>
                </c:pt>
                <c:pt idx="27221">
                  <c:v>37.471781387412598</c:v>
                </c:pt>
                <c:pt idx="27222">
                  <c:v>37.473157963636403</c:v>
                </c:pt>
                <c:pt idx="27223">
                  <c:v>37.474534539860102</c:v>
                </c:pt>
                <c:pt idx="27224">
                  <c:v>37.4759111160839</c:v>
                </c:pt>
                <c:pt idx="27225">
                  <c:v>37.477287692307698</c:v>
                </c:pt>
                <c:pt idx="27226">
                  <c:v>37.478664268531503</c:v>
                </c:pt>
                <c:pt idx="27227">
                  <c:v>37.480040844755301</c:v>
                </c:pt>
                <c:pt idx="27228">
                  <c:v>37.481417420979</c:v>
                </c:pt>
                <c:pt idx="27229">
                  <c:v>37.482793997202798</c:v>
                </c:pt>
                <c:pt idx="27230">
                  <c:v>37.484170573426603</c:v>
                </c:pt>
                <c:pt idx="27231">
                  <c:v>37.485547149650401</c:v>
                </c:pt>
                <c:pt idx="27232">
                  <c:v>37.486923725874099</c:v>
                </c:pt>
                <c:pt idx="27233">
                  <c:v>37.488300302097898</c:v>
                </c:pt>
                <c:pt idx="27234">
                  <c:v>37.489676878321703</c:v>
                </c:pt>
                <c:pt idx="27235">
                  <c:v>37.491053454545501</c:v>
                </c:pt>
                <c:pt idx="27236">
                  <c:v>37.492430030769199</c:v>
                </c:pt>
                <c:pt idx="27237">
                  <c:v>37.493806606992997</c:v>
                </c:pt>
                <c:pt idx="27238">
                  <c:v>37.495183183216803</c:v>
                </c:pt>
                <c:pt idx="27239">
                  <c:v>37.496559759440601</c:v>
                </c:pt>
                <c:pt idx="27240">
                  <c:v>37.497936335664299</c:v>
                </c:pt>
                <c:pt idx="27241">
                  <c:v>37.499312911888097</c:v>
                </c:pt>
                <c:pt idx="27242">
                  <c:v>37.500689488111902</c:v>
                </c:pt>
                <c:pt idx="27243">
                  <c:v>37.5020660643357</c:v>
                </c:pt>
                <c:pt idx="27244">
                  <c:v>37.503442640559399</c:v>
                </c:pt>
                <c:pt idx="27245">
                  <c:v>37.504819216783197</c:v>
                </c:pt>
                <c:pt idx="27246">
                  <c:v>37.506195793007002</c:v>
                </c:pt>
                <c:pt idx="27247">
                  <c:v>37.5075723692308</c:v>
                </c:pt>
                <c:pt idx="27248">
                  <c:v>37.508948945454598</c:v>
                </c:pt>
                <c:pt idx="27249">
                  <c:v>37.510325521678297</c:v>
                </c:pt>
                <c:pt idx="27250">
                  <c:v>37.511702097902102</c:v>
                </c:pt>
                <c:pt idx="27251">
                  <c:v>37.5130786741259</c:v>
                </c:pt>
                <c:pt idx="27252">
                  <c:v>37.514455250349698</c:v>
                </c:pt>
                <c:pt idx="27253">
                  <c:v>37.515831826573397</c:v>
                </c:pt>
                <c:pt idx="27254">
                  <c:v>37.517208402797202</c:v>
                </c:pt>
                <c:pt idx="27255">
                  <c:v>37.518584979021</c:v>
                </c:pt>
                <c:pt idx="27256">
                  <c:v>37.519961555244798</c:v>
                </c:pt>
                <c:pt idx="27257">
                  <c:v>37.521338131468497</c:v>
                </c:pt>
                <c:pt idx="27258">
                  <c:v>37.522714707692302</c:v>
                </c:pt>
                <c:pt idx="27259">
                  <c:v>37.5240912839161</c:v>
                </c:pt>
                <c:pt idx="27260">
                  <c:v>37.525467860139898</c:v>
                </c:pt>
                <c:pt idx="27261">
                  <c:v>37.526844436363596</c:v>
                </c:pt>
                <c:pt idx="27262">
                  <c:v>37.528221012587402</c:v>
                </c:pt>
                <c:pt idx="27263">
                  <c:v>37.5295975888112</c:v>
                </c:pt>
                <c:pt idx="27264">
                  <c:v>37.530974165034998</c:v>
                </c:pt>
                <c:pt idx="27265">
                  <c:v>37.532350741258703</c:v>
                </c:pt>
                <c:pt idx="27266">
                  <c:v>37.533727317482501</c:v>
                </c:pt>
                <c:pt idx="27267">
                  <c:v>37.5351038937063</c:v>
                </c:pt>
                <c:pt idx="27268">
                  <c:v>37.536480469930098</c:v>
                </c:pt>
                <c:pt idx="27269">
                  <c:v>37.537857046153803</c:v>
                </c:pt>
                <c:pt idx="27270">
                  <c:v>37.539233622377601</c:v>
                </c:pt>
                <c:pt idx="27271">
                  <c:v>37.540610198601399</c:v>
                </c:pt>
                <c:pt idx="27272">
                  <c:v>37.541986774825197</c:v>
                </c:pt>
                <c:pt idx="27273">
                  <c:v>37.543363351049003</c:v>
                </c:pt>
                <c:pt idx="27274">
                  <c:v>37.544739927272701</c:v>
                </c:pt>
                <c:pt idx="27275">
                  <c:v>37.546116503496499</c:v>
                </c:pt>
                <c:pt idx="27276">
                  <c:v>37.547493079720297</c:v>
                </c:pt>
                <c:pt idx="27277">
                  <c:v>37.548869655944102</c:v>
                </c:pt>
                <c:pt idx="27278">
                  <c:v>37.550246232167801</c:v>
                </c:pt>
                <c:pt idx="27279">
                  <c:v>37.551622808391599</c:v>
                </c:pt>
                <c:pt idx="27280">
                  <c:v>37.552999384615397</c:v>
                </c:pt>
                <c:pt idx="27281">
                  <c:v>37.554375960839202</c:v>
                </c:pt>
                <c:pt idx="27282">
                  <c:v>37.555752537062901</c:v>
                </c:pt>
                <c:pt idx="27283">
                  <c:v>37.557129113286699</c:v>
                </c:pt>
                <c:pt idx="27284">
                  <c:v>37.558505689510497</c:v>
                </c:pt>
                <c:pt idx="27285">
                  <c:v>37.559882265734302</c:v>
                </c:pt>
                <c:pt idx="27286">
                  <c:v>37.5612588419581</c:v>
                </c:pt>
                <c:pt idx="27287">
                  <c:v>37.562635418181799</c:v>
                </c:pt>
                <c:pt idx="27288">
                  <c:v>37.564011994405597</c:v>
                </c:pt>
                <c:pt idx="27289">
                  <c:v>37.565388570629402</c:v>
                </c:pt>
                <c:pt idx="27290">
                  <c:v>37.566765146853101</c:v>
                </c:pt>
                <c:pt idx="27291">
                  <c:v>37.568141723076899</c:v>
                </c:pt>
                <c:pt idx="27292">
                  <c:v>37.569518299300697</c:v>
                </c:pt>
                <c:pt idx="27293">
                  <c:v>37.570894875524502</c:v>
                </c:pt>
                <c:pt idx="27294">
                  <c:v>37.5722714517483</c:v>
                </c:pt>
                <c:pt idx="27295">
                  <c:v>37.573648027971998</c:v>
                </c:pt>
                <c:pt idx="27296">
                  <c:v>37.575024604195796</c:v>
                </c:pt>
                <c:pt idx="27297">
                  <c:v>37.576401180419602</c:v>
                </c:pt>
                <c:pt idx="27298">
                  <c:v>37.5777777566434</c:v>
                </c:pt>
                <c:pt idx="27299">
                  <c:v>37.579154332867098</c:v>
                </c:pt>
                <c:pt idx="27300">
                  <c:v>37.580530909090903</c:v>
                </c:pt>
                <c:pt idx="27301">
                  <c:v>37.581907485314701</c:v>
                </c:pt>
                <c:pt idx="27302">
                  <c:v>37.5832840615385</c:v>
                </c:pt>
                <c:pt idx="27303">
                  <c:v>37.584660637762198</c:v>
                </c:pt>
                <c:pt idx="27304">
                  <c:v>37.586037213986003</c:v>
                </c:pt>
                <c:pt idx="27305">
                  <c:v>37.587413790209801</c:v>
                </c:pt>
                <c:pt idx="27306">
                  <c:v>37.588790366433599</c:v>
                </c:pt>
                <c:pt idx="27307">
                  <c:v>37.590166942657397</c:v>
                </c:pt>
                <c:pt idx="27308">
                  <c:v>37.591543518881103</c:v>
                </c:pt>
                <c:pt idx="27309">
                  <c:v>37.592920095104901</c:v>
                </c:pt>
                <c:pt idx="27310">
                  <c:v>37.594296671328699</c:v>
                </c:pt>
                <c:pt idx="27311">
                  <c:v>37.595673247552497</c:v>
                </c:pt>
                <c:pt idx="27312">
                  <c:v>37.597049823776203</c:v>
                </c:pt>
                <c:pt idx="27313">
                  <c:v>37.598426400000001</c:v>
                </c:pt>
                <c:pt idx="27314">
                  <c:v>37.599802976223799</c:v>
                </c:pt>
                <c:pt idx="27315">
                  <c:v>37.601179552447597</c:v>
                </c:pt>
                <c:pt idx="27316">
                  <c:v>37.602556128671303</c:v>
                </c:pt>
                <c:pt idx="27317">
                  <c:v>37.603932704895101</c:v>
                </c:pt>
                <c:pt idx="27318">
                  <c:v>37.605309281118899</c:v>
                </c:pt>
                <c:pt idx="27319">
                  <c:v>37.606685857342697</c:v>
                </c:pt>
                <c:pt idx="27320">
                  <c:v>37.608062433566403</c:v>
                </c:pt>
                <c:pt idx="27321">
                  <c:v>37.609439009790201</c:v>
                </c:pt>
                <c:pt idx="27322">
                  <c:v>37.610815586013999</c:v>
                </c:pt>
                <c:pt idx="27323">
                  <c:v>37.612192162237797</c:v>
                </c:pt>
                <c:pt idx="27324">
                  <c:v>37.613568738461503</c:v>
                </c:pt>
                <c:pt idx="27325">
                  <c:v>37.614945314685301</c:v>
                </c:pt>
                <c:pt idx="27326">
                  <c:v>37.616321890909099</c:v>
                </c:pt>
                <c:pt idx="27327">
                  <c:v>37.617698467132897</c:v>
                </c:pt>
                <c:pt idx="27328">
                  <c:v>37.619075043356702</c:v>
                </c:pt>
                <c:pt idx="27329">
                  <c:v>37.6204516195804</c:v>
                </c:pt>
                <c:pt idx="27330">
                  <c:v>37.621828195804198</c:v>
                </c:pt>
                <c:pt idx="27331">
                  <c:v>37.623204772027997</c:v>
                </c:pt>
                <c:pt idx="27332">
                  <c:v>37.624581348251802</c:v>
                </c:pt>
                <c:pt idx="27333">
                  <c:v>37.6259579244755</c:v>
                </c:pt>
                <c:pt idx="27334">
                  <c:v>37.627334500699298</c:v>
                </c:pt>
                <c:pt idx="27335">
                  <c:v>37.628711076923103</c:v>
                </c:pt>
                <c:pt idx="27336">
                  <c:v>37.630087653146902</c:v>
                </c:pt>
                <c:pt idx="27337">
                  <c:v>37.6314642293706</c:v>
                </c:pt>
                <c:pt idx="27338">
                  <c:v>37.632840805594398</c:v>
                </c:pt>
                <c:pt idx="27339">
                  <c:v>37.634217381818203</c:v>
                </c:pt>
                <c:pt idx="27340">
                  <c:v>37.635593958042001</c:v>
                </c:pt>
                <c:pt idx="27341">
                  <c:v>37.6369705342657</c:v>
                </c:pt>
                <c:pt idx="27342">
                  <c:v>37.638347110489498</c:v>
                </c:pt>
                <c:pt idx="27343">
                  <c:v>37.639723686713303</c:v>
                </c:pt>
                <c:pt idx="27344">
                  <c:v>37.641100262937101</c:v>
                </c:pt>
                <c:pt idx="27345">
                  <c:v>37.6424768391608</c:v>
                </c:pt>
                <c:pt idx="27346">
                  <c:v>37.643853415384598</c:v>
                </c:pt>
                <c:pt idx="27347">
                  <c:v>37.645229991608403</c:v>
                </c:pt>
                <c:pt idx="27348">
                  <c:v>37.646606567832201</c:v>
                </c:pt>
                <c:pt idx="27349">
                  <c:v>37.647983144055999</c:v>
                </c:pt>
                <c:pt idx="27350">
                  <c:v>37.649359720279698</c:v>
                </c:pt>
                <c:pt idx="27351">
                  <c:v>37.650736296503503</c:v>
                </c:pt>
                <c:pt idx="27352">
                  <c:v>37.652112872727301</c:v>
                </c:pt>
                <c:pt idx="27353">
                  <c:v>37.653489448951099</c:v>
                </c:pt>
                <c:pt idx="27354">
                  <c:v>37.654866025174798</c:v>
                </c:pt>
                <c:pt idx="27355">
                  <c:v>37.656242601398603</c:v>
                </c:pt>
                <c:pt idx="27356">
                  <c:v>37.657619177622401</c:v>
                </c:pt>
                <c:pt idx="27357">
                  <c:v>37.658995753846199</c:v>
                </c:pt>
                <c:pt idx="27358">
                  <c:v>37.660372330069897</c:v>
                </c:pt>
                <c:pt idx="27359">
                  <c:v>37.661748906293703</c:v>
                </c:pt>
                <c:pt idx="27360">
                  <c:v>37.663125482517501</c:v>
                </c:pt>
                <c:pt idx="27361">
                  <c:v>37.664502058741299</c:v>
                </c:pt>
                <c:pt idx="27362">
                  <c:v>37.665878634964997</c:v>
                </c:pt>
                <c:pt idx="27363">
                  <c:v>37.667255211188802</c:v>
                </c:pt>
                <c:pt idx="27364">
                  <c:v>37.6686317874126</c:v>
                </c:pt>
                <c:pt idx="27365">
                  <c:v>37.670008363636398</c:v>
                </c:pt>
                <c:pt idx="27366">
                  <c:v>37.671384939860097</c:v>
                </c:pt>
                <c:pt idx="27367">
                  <c:v>37.672761516083902</c:v>
                </c:pt>
                <c:pt idx="27368">
                  <c:v>37.6741380923077</c:v>
                </c:pt>
                <c:pt idx="27369">
                  <c:v>37.675514668531498</c:v>
                </c:pt>
                <c:pt idx="27370">
                  <c:v>37.676891244755303</c:v>
                </c:pt>
                <c:pt idx="27371">
                  <c:v>37.678267820979002</c:v>
                </c:pt>
                <c:pt idx="27372">
                  <c:v>37.6796443972028</c:v>
                </c:pt>
                <c:pt idx="27373">
                  <c:v>37.681020973426598</c:v>
                </c:pt>
                <c:pt idx="27374">
                  <c:v>37.682397549650403</c:v>
                </c:pt>
                <c:pt idx="27375">
                  <c:v>37.683774125874102</c:v>
                </c:pt>
                <c:pt idx="27376">
                  <c:v>37.6851507020979</c:v>
                </c:pt>
                <c:pt idx="27377">
                  <c:v>37.686527278321698</c:v>
                </c:pt>
                <c:pt idx="27378">
                  <c:v>37.687903854545503</c:v>
                </c:pt>
                <c:pt idx="27379">
                  <c:v>37.689280430769202</c:v>
                </c:pt>
                <c:pt idx="27380">
                  <c:v>37.690657006993</c:v>
                </c:pt>
                <c:pt idx="27381">
                  <c:v>37.692033583216798</c:v>
                </c:pt>
                <c:pt idx="27382">
                  <c:v>37.693410159440603</c:v>
                </c:pt>
                <c:pt idx="27383">
                  <c:v>37.694786735664302</c:v>
                </c:pt>
                <c:pt idx="27384">
                  <c:v>37.6961633118881</c:v>
                </c:pt>
                <c:pt idx="27385">
                  <c:v>37.697539888111898</c:v>
                </c:pt>
                <c:pt idx="27386">
                  <c:v>37.698916464335703</c:v>
                </c:pt>
                <c:pt idx="27387">
                  <c:v>37.700293040559401</c:v>
                </c:pt>
                <c:pt idx="27388">
                  <c:v>37.7016696167832</c:v>
                </c:pt>
                <c:pt idx="27389">
                  <c:v>37.703046193006998</c:v>
                </c:pt>
                <c:pt idx="27390">
                  <c:v>37.704422769230803</c:v>
                </c:pt>
                <c:pt idx="27391">
                  <c:v>37.705799345454601</c:v>
                </c:pt>
                <c:pt idx="27392">
                  <c:v>37.707175921678299</c:v>
                </c:pt>
                <c:pt idx="27393">
                  <c:v>37.708552497902097</c:v>
                </c:pt>
                <c:pt idx="27394">
                  <c:v>37.709929074125903</c:v>
                </c:pt>
                <c:pt idx="27395">
                  <c:v>37.711305650349701</c:v>
                </c:pt>
                <c:pt idx="27396">
                  <c:v>37.712682226573399</c:v>
                </c:pt>
                <c:pt idx="27397">
                  <c:v>37.714058802797197</c:v>
                </c:pt>
                <c:pt idx="27398">
                  <c:v>37.715435379021002</c:v>
                </c:pt>
                <c:pt idx="27399">
                  <c:v>37.7168119552448</c:v>
                </c:pt>
                <c:pt idx="27400">
                  <c:v>37.718188531468499</c:v>
                </c:pt>
                <c:pt idx="27401">
                  <c:v>37.719565107692297</c:v>
                </c:pt>
                <c:pt idx="27402">
                  <c:v>37.720941683916102</c:v>
                </c:pt>
                <c:pt idx="27403">
                  <c:v>37.7223182601399</c:v>
                </c:pt>
                <c:pt idx="27404">
                  <c:v>37.723694836363599</c:v>
                </c:pt>
                <c:pt idx="27405">
                  <c:v>37.725071412587397</c:v>
                </c:pt>
                <c:pt idx="27406">
                  <c:v>37.726447988811202</c:v>
                </c:pt>
                <c:pt idx="27407">
                  <c:v>37.727824565035</c:v>
                </c:pt>
                <c:pt idx="27408">
                  <c:v>37.729201141258699</c:v>
                </c:pt>
                <c:pt idx="27409">
                  <c:v>37.730577717482497</c:v>
                </c:pt>
                <c:pt idx="27410">
                  <c:v>37.731954293706302</c:v>
                </c:pt>
                <c:pt idx="27411">
                  <c:v>37.7333308699301</c:v>
                </c:pt>
                <c:pt idx="27412">
                  <c:v>37.734707446153898</c:v>
                </c:pt>
                <c:pt idx="27413">
                  <c:v>37.736084022377597</c:v>
                </c:pt>
                <c:pt idx="27414">
                  <c:v>37.737460598601402</c:v>
                </c:pt>
                <c:pt idx="27415">
                  <c:v>37.7388371748252</c:v>
                </c:pt>
                <c:pt idx="27416">
                  <c:v>37.740213751048998</c:v>
                </c:pt>
                <c:pt idx="27417">
                  <c:v>37.741590327272696</c:v>
                </c:pt>
                <c:pt idx="27418">
                  <c:v>37.742966903496502</c:v>
                </c:pt>
                <c:pt idx="27419">
                  <c:v>37.7443434797203</c:v>
                </c:pt>
                <c:pt idx="27420">
                  <c:v>37.745720055944098</c:v>
                </c:pt>
                <c:pt idx="27421">
                  <c:v>37.747096632167803</c:v>
                </c:pt>
                <c:pt idx="27422">
                  <c:v>37.748473208391601</c:v>
                </c:pt>
                <c:pt idx="27423">
                  <c:v>37.7498497846154</c:v>
                </c:pt>
                <c:pt idx="27424">
                  <c:v>37.751226360839198</c:v>
                </c:pt>
                <c:pt idx="27425">
                  <c:v>37.752602937062903</c:v>
                </c:pt>
                <c:pt idx="27426">
                  <c:v>37.753979513286701</c:v>
                </c:pt>
                <c:pt idx="27427">
                  <c:v>37.755356089510499</c:v>
                </c:pt>
                <c:pt idx="27428">
                  <c:v>37.756732665734297</c:v>
                </c:pt>
                <c:pt idx="27429">
                  <c:v>37.758109241958103</c:v>
                </c:pt>
                <c:pt idx="27430">
                  <c:v>37.759485818181801</c:v>
                </c:pt>
                <c:pt idx="27431">
                  <c:v>37.760862394405599</c:v>
                </c:pt>
                <c:pt idx="27432">
                  <c:v>37.762238970629397</c:v>
                </c:pt>
                <c:pt idx="27433">
                  <c:v>37.763615546853103</c:v>
                </c:pt>
                <c:pt idx="27434">
                  <c:v>37.764992123076901</c:v>
                </c:pt>
                <c:pt idx="27435">
                  <c:v>37.766368699300699</c:v>
                </c:pt>
                <c:pt idx="27436">
                  <c:v>37.767745275524497</c:v>
                </c:pt>
                <c:pt idx="27437">
                  <c:v>37.769121851748302</c:v>
                </c:pt>
                <c:pt idx="27438">
                  <c:v>37.770498427972001</c:v>
                </c:pt>
                <c:pt idx="27439">
                  <c:v>37.771875004195799</c:v>
                </c:pt>
                <c:pt idx="27440">
                  <c:v>37.773251580419597</c:v>
                </c:pt>
                <c:pt idx="27441">
                  <c:v>37.774628156643402</c:v>
                </c:pt>
                <c:pt idx="27442">
                  <c:v>37.776004732867101</c:v>
                </c:pt>
                <c:pt idx="27443">
                  <c:v>37.777381309090899</c:v>
                </c:pt>
                <c:pt idx="27444">
                  <c:v>37.778757885314697</c:v>
                </c:pt>
                <c:pt idx="27445">
                  <c:v>37.780134461538502</c:v>
                </c:pt>
                <c:pt idx="27446">
                  <c:v>37.781511037762201</c:v>
                </c:pt>
                <c:pt idx="27447">
                  <c:v>37.782887613985999</c:v>
                </c:pt>
                <c:pt idx="27448">
                  <c:v>37.784264190209797</c:v>
                </c:pt>
                <c:pt idx="27449">
                  <c:v>37.785640766433602</c:v>
                </c:pt>
                <c:pt idx="27450">
                  <c:v>37.7870173426574</c:v>
                </c:pt>
                <c:pt idx="27451">
                  <c:v>37.788393918881098</c:v>
                </c:pt>
                <c:pt idx="27452">
                  <c:v>37.789770495104896</c:v>
                </c:pt>
                <c:pt idx="27453">
                  <c:v>37.791147071328702</c:v>
                </c:pt>
                <c:pt idx="27454">
                  <c:v>37.7925236475525</c:v>
                </c:pt>
                <c:pt idx="27455">
                  <c:v>37.793900223776198</c:v>
                </c:pt>
                <c:pt idx="27456">
                  <c:v>37.795276800000003</c:v>
                </c:pt>
                <c:pt idx="27457">
                  <c:v>37.796653376223802</c:v>
                </c:pt>
                <c:pt idx="27458">
                  <c:v>37.7980299524476</c:v>
                </c:pt>
                <c:pt idx="27459">
                  <c:v>37.799406528671298</c:v>
                </c:pt>
                <c:pt idx="27460">
                  <c:v>37.800783104895103</c:v>
                </c:pt>
                <c:pt idx="27461">
                  <c:v>37.802159681118901</c:v>
                </c:pt>
                <c:pt idx="27462">
                  <c:v>37.803536257342699</c:v>
                </c:pt>
                <c:pt idx="27463">
                  <c:v>37.804912833566398</c:v>
                </c:pt>
                <c:pt idx="27464">
                  <c:v>37.806289409790203</c:v>
                </c:pt>
                <c:pt idx="27465">
                  <c:v>37.807665986014001</c:v>
                </c:pt>
                <c:pt idx="27466">
                  <c:v>37.809042562237799</c:v>
                </c:pt>
                <c:pt idx="27467">
                  <c:v>37.810419138461498</c:v>
                </c:pt>
                <c:pt idx="27468">
                  <c:v>37.811795714685303</c:v>
                </c:pt>
                <c:pt idx="27469">
                  <c:v>37.813172290909101</c:v>
                </c:pt>
                <c:pt idx="27470">
                  <c:v>37.814548867132899</c:v>
                </c:pt>
                <c:pt idx="27471">
                  <c:v>37.815925443356697</c:v>
                </c:pt>
                <c:pt idx="27472">
                  <c:v>37.817302019580403</c:v>
                </c:pt>
                <c:pt idx="27473">
                  <c:v>37.818678595804201</c:v>
                </c:pt>
                <c:pt idx="27474">
                  <c:v>37.820055172027999</c:v>
                </c:pt>
                <c:pt idx="27475">
                  <c:v>37.821431748251797</c:v>
                </c:pt>
                <c:pt idx="27476">
                  <c:v>37.822808324475503</c:v>
                </c:pt>
                <c:pt idx="27477">
                  <c:v>37.824184900699301</c:v>
                </c:pt>
                <c:pt idx="27478">
                  <c:v>37.825561476923099</c:v>
                </c:pt>
                <c:pt idx="27479">
                  <c:v>37.826938053146897</c:v>
                </c:pt>
                <c:pt idx="27480">
                  <c:v>37.828314629370603</c:v>
                </c:pt>
                <c:pt idx="27481">
                  <c:v>37.829691205594401</c:v>
                </c:pt>
                <c:pt idx="27482">
                  <c:v>37.831067781818199</c:v>
                </c:pt>
                <c:pt idx="27483">
                  <c:v>37.832444358041997</c:v>
                </c:pt>
                <c:pt idx="27484">
                  <c:v>37.833820934265702</c:v>
                </c:pt>
                <c:pt idx="27485">
                  <c:v>37.8351975104895</c:v>
                </c:pt>
                <c:pt idx="27486">
                  <c:v>37.836574086713298</c:v>
                </c:pt>
                <c:pt idx="27487">
                  <c:v>37.837950662937097</c:v>
                </c:pt>
                <c:pt idx="27488">
                  <c:v>37.839327239160802</c:v>
                </c:pt>
                <c:pt idx="27489">
                  <c:v>37.8407038153846</c:v>
                </c:pt>
                <c:pt idx="27490">
                  <c:v>37.842080391608398</c:v>
                </c:pt>
                <c:pt idx="27491">
                  <c:v>37.843456967832203</c:v>
                </c:pt>
                <c:pt idx="27492">
                  <c:v>37.844833544056002</c:v>
                </c:pt>
                <c:pt idx="27493">
                  <c:v>37.8462101202797</c:v>
                </c:pt>
                <c:pt idx="27494">
                  <c:v>37.847586696503498</c:v>
                </c:pt>
                <c:pt idx="27495">
                  <c:v>37.848963272727303</c:v>
                </c:pt>
                <c:pt idx="27496">
                  <c:v>37.850339848951101</c:v>
                </c:pt>
                <c:pt idx="27497">
                  <c:v>37.8517164251748</c:v>
                </c:pt>
                <c:pt idx="27498">
                  <c:v>37.853093001398598</c:v>
                </c:pt>
                <c:pt idx="27499">
                  <c:v>37.854469577622403</c:v>
                </c:pt>
                <c:pt idx="27500">
                  <c:v>37.855846153846201</c:v>
                </c:pt>
                <c:pt idx="27501">
                  <c:v>37.8572227300699</c:v>
                </c:pt>
                <c:pt idx="27502">
                  <c:v>37.858599306293698</c:v>
                </c:pt>
                <c:pt idx="27503">
                  <c:v>37.859975882517503</c:v>
                </c:pt>
                <c:pt idx="27504">
                  <c:v>37.861352458741301</c:v>
                </c:pt>
                <c:pt idx="27505">
                  <c:v>37.862729034965</c:v>
                </c:pt>
                <c:pt idx="27506">
                  <c:v>37.864105611188798</c:v>
                </c:pt>
                <c:pt idx="27507">
                  <c:v>37.865482187412603</c:v>
                </c:pt>
                <c:pt idx="27508">
                  <c:v>37.866858763636401</c:v>
                </c:pt>
                <c:pt idx="27509">
                  <c:v>37.868235339860099</c:v>
                </c:pt>
                <c:pt idx="27510">
                  <c:v>37.869611916083898</c:v>
                </c:pt>
                <c:pt idx="27511">
                  <c:v>37.870988492307703</c:v>
                </c:pt>
                <c:pt idx="27512">
                  <c:v>37.872365068531501</c:v>
                </c:pt>
                <c:pt idx="27513">
                  <c:v>37.873741644755299</c:v>
                </c:pt>
                <c:pt idx="27514">
                  <c:v>37.875118220978997</c:v>
                </c:pt>
                <c:pt idx="27515">
                  <c:v>37.876494797202803</c:v>
                </c:pt>
                <c:pt idx="27516">
                  <c:v>37.877871373426601</c:v>
                </c:pt>
                <c:pt idx="27517">
                  <c:v>37.879247949650399</c:v>
                </c:pt>
                <c:pt idx="27518">
                  <c:v>37.880624525874097</c:v>
                </c:pt>
                <c:pt idx="27519">
                  <c:v>37.882001102097902</c:v>
                </c:pt>
                <c:pt idx="27520">
                  <c:v>37.8833776783217</c:v>
                </c:pt>
                <c:pt idx="27521">
                  <c:v>37.884754254545498</c:v>
                </c:pt>
                <c:pt idx="27522">
                  <c:v>37.886130830769197</c:v>
                </c:pt>
                <c:pt idx="27523">
                  <c:v>37.887507406993002</c:v>
                </c:pt>
                <c:pt idx="27524">
                  <c:v>37.8888839832168</c:v>
                </c:pt>
                <c:pt idx="27525">
                  <c:v>37.890260559440598</c:v>
                </c:pt>
                <c:pt idx="27526">
                  <c:v>37.891637135664404</c:v>
                </c:pt>
                <c:pt idx="27527">
                  <c:v>37.893013711888102</c:v>
                </c:pt>
                <c:pt idx="27528">
                  <c:v>37.8943902881119</c:v>
                </c:pt>
                <c:pt idx="27529">
                  <c:v>37.895766864335698</c:v>
                </c:pt>
                <c:pt idx="27530">
                  <c:v>37.897143440559503</c:v>
                </c:pt>
                <c:pt idx="27531">
                  <c:v>37.898520016783202</c:v>
                </c:pt>
                <c:pt idx="27532">
                  <c:v>37.899896593007</c:v>
                </c:pt>
                <c:pt idx="27533">
                  <c:v>37.901273169230798</c:v>
                </c:pt>
                <c:pt idx="27534">
                  <c:v>37.902649745454603</c:v>
                </c:pt>
                <c:pt idx="27535">
                  <c:v>37.904026321678302</c:v>
                </c:pt>
                <c:pt idx="27536">
                  <c:v>37.9054028979021</c:v>
                </c:pt>
                <c:pt idx="27537">
                  <c:v>37.906779474125898</c:v>
                </c:pt>
                <c:pt idx="27538">
                  <c:v>37.908156050349703</c:v>
                </c:pt>
                <c:pt idx="27539">
                  <c:v>37.909532626573402</c:v>
                </c:pt>
                <c:pt idx="27540">
                  <c:v>37.9109092027972</c:v>
                </c:pt>
                <c:pt idx="27541">
                  <c:v>37.912285779020998</c:v>
                </c:pt>
                <c:pt idx="27542">
                  <c:v>37.913662355244803</c:v>
                </c:pt>
                <c:pt idx="27543">
                  <c:v>37.915038931468501</c:v>
                </c:pt>
                <c:pt idx="27544">
                  <c:v>37.9164155076923</c:v>
                </c:pt>
                <c:pt idx="27545">
                  <c:v>37.917792083916098</c:v>
                </c:pt>
                <c:pt idx="27546">
                  <c:v>37.919168660139903</c:v>
                </c:pt>
                <c:pt idx="27547">
                  <c:v>37.920545236363601</c:v>
                </c:pt>
                <c:pt idx="27548">
                  <c:v>37.921921812587399</c:v>
                </c:pt>
                <c:pt idx="27549">
                  <c:v>37.923298388811197</c:v>
                </c:pt>
                <c:pt idx="27550">
                  <c:v>37.924674965035003</c:v>
                </c:pt>
                <c:pt idx="27551">
                  <c:v>37.926051541258701</c:v>
                </c:pt>
                <c:pt idx="27552">
                  <c:v>37.927428117482499</c:v>
                </c:pt>
                <c:pt idx="27553">
                  <c:v>37.928804693706297</c:v>
                </c:pt>
                <c:pt idx="27554">
                  <c:v>37.930181269930102</c:v>
                </c:pt>
                <c:pt idx="27555">
                  <c:v>37.9315578461539</c:v>
                </c:pt>
                <c:pt idx="27556">
                  <c:v>37.932934422377599</c:v>
                </c:pt>
                <c:pt idx="27557">
                  <c:v>37.934310998601397</c:v>
                </c:pt>
                <c:pt idx="27558">
                  <c:v>37.935687574825202</c:v>
                </c:pt>
                <c:pt idx="27559">
                  <c:v>37.937064151049</c:v>
                </c:pt>
                <c:pt idx="27560">
                  <c:v>37.938440727272699</c:v>
                </c:pt>
                <c:pt idx="27561">
                  <c:v>37.939817303496497</c:v>
                </c:pt>
                <c:pt idx="27562">
                  <c:v>37.941193879720302</c:v>
                </c:pt>
                <c:pt idx="27563">
                  <c:v>37.9425704559441</c:v>
                </c:pt>
                <c:pt idx="27564">
                  <c:v>37.943947032167799</c:v>
                </c:pt>
                <c:pt idx="27565">
                  <c:v>37.945323608391597</c:v>
                </c:pt>
                <c:pt idx="27566">
                  <c:v>37.946700184615402</c:v>
                </c:pt>
                <c:pt idx="27567">
                  <c:v>37.9480767608392</c:v>
                </c:pt>
                <c:pt idx="27568">
                  <c:v>37.949453337062899</c:v>
                </c:pt>
                <c:pt idx="27569">
                  <c:v>37.950829913286697</c:v>
                </c:pt>
                <c:pt idx="27570">
                  <c:v>37.952206489510502</c:v>
                </c:pt>
                <c:pt idx="27571">
                  <c:v>37.9535830657343</c:v>
                </c:pt>
                <c:pt idx="27572">
                  <c:v>37.954959641958098</c:v>
                </c:pt>
                <c:pt idx="27573">
                  <c:v>37.956336218181796</c:v>
                </c:pt>
                <c:pt idx="27574">
                  <c:v>37.957712794405602</c:v>
                </c:pt>
                <c:pt idx="27575">
                  <c:v>37.9590893706294</c:v>
                </c:pt>
                <c:pt idx="27576">
                  <c:v>37.960465946853198</c:v>
                </c:pt>
                <c:pt idx="27577">
                  <c:v>37.961842523076903</c:v>
                </c:pt>
                <c:pt idx="27578">
                  <c:v>37.963219099300701</c:v>
                </c:pt>
                <c:pt idx="27579">
                  <c:v>37.9645956755245</c:v>
                </c:pt>
                <c:pt idx="27580">
                  <c:v>37.965972251748298</c:v>
                </c:pt>
                <c:pt idx="27581">
                  <c:v>37.967348827972003</c:v>
                </c:pt>
                <c:pt idx="27582">
                  <c:v>37.968725404195801</c:v>
                </c:pt>
                <c:pt idx="27583">
                  <c:v>37.970101980419599</c:v>
                </c:pt>
                <c:pt idx="27584">
                  <c:v>37.971478556643397</c:v>
                </c:pt>
                <c:pt idx="27585">
                  <c:v>37.972855132867103</c:v>
                </c:pt>
                <c:pt idx="27586">
                  <c:v>37.974231709090901</c:v>
                </c:pt>
                <c:pt idx="27587">
                  <c:v>37.975608285314699</c:v>
                </c:pt>
                <c:pt idx="27588">
                  <c:v>37.976984861538497</c:v>
                </c:pt>
                <c:pt idx="27589">
                  <c:v>37.978361437762203</c:v>
                </c:pt>
                <c:pt idx="27590">
                  <c:v>37.979738013986001</c:v>
                </c:pt>
                <c:pt idx="27591">
                  <c:v>37.981114590209799</c:v>
                </c:pt>
                <c:pt idx="27592">
                  <c:v>37.982491166433597</c:v>
                </c:pt>
                <c:pt idx="27593">
                  <c:v>37.983867742657402</c:v>
                </c:pt>
                <c:pt idx="27594">
                  <c:v>37.985244318881101</c:v>
                </c:pt>
                <c:pt idx="27595">
                  <c:v>37.986620895104899</c:v>
                </c:pt>
                <c:pt idx="27596">
                  <c:v>37.987997471328697</c:v>
                </c:pt>
                <c:pt idx="27597">
                  <c:v>37.989374047552403</c:v>
                </c:pt>
                <c:pt idx="27598">
                  <c:v>37.990750623776201</c:v>
                </c:pt>
                <c:pt idx="27599">
                  <c:v>37.992127199999999</c:v>
                </c:pt>
                <c:pt idx="27600">
                  <c:v>37.993503776223797</c:v>
                </c:pt>
                <c:pt idx="27601">
                  <c:v>37.994880352447602</c:v>
                </c:pt>
                <c:pt idx="27602">
                  <c:v>37.996256928671301</c:v>
                </c:pt>
                <c:pt idx="27603">
                  <c:v>37.997633504895099</c:v>
                </c:pt>
                <c:pt idx="27604">
                  <c:v>37.999010081118897</c:v>
                </c:pt>
                <c:pt idx="27605">
                  <c:v>38.000386657342702</c:v>
                </c:pt>
                <c:pt idx="27606">
                  <c:v>38.0017632335664</c:v>
                </c:pt>
                <c:pt idx="27607">
                  <c:v>38.003139809790198</c:v>
                </c:pt>
                <c:pt idx="27608">
                  <c:v>38.004516386013997</c:v>
                </c:pt>
                <c:pt idx="27609">
                  <c:v>38.005892962237802</c:v>
                </c:pt>
                <c:pt idx="27610">
                  <c:v>38.0072695384615</c:v>
                </c:pt>
                <c:pt idx="27611">
                  <c:v>38.008646114685298</c:v>
                </c:pt>
                <c:pt idx="27612">
                  <c:v>38.010022690909103</c:v>
                </c:pt>
                <c:pt idx="27613">
                  <c:v>38.011399267132902</c:v>
                </c:pt>
                <c:pt idx="27614">
                  <c:v>38.0127758433567</c:v>
                </c:pt>
                <c:pt idx="27615">
                  <c:v>38.014152419580398</c:v>
                </c:pt>
                <c:pt idx="27616">
                  <c:v>38.015528995804203</c:v>
                </c:pt>
                <c:pt idx="27617">
                  <c:v>38.016905572028001</c:v>
                </c:pt>
                <c:pt idx="27618">
                  <c:v>38.018282148251799</c:v>
                </c:pt>
                <c:pt idx="27619">
                  <c:v>38.019658724475498</c:v>
                </c:pt>
                <c:pt idx="27620">
                  <c:v>38.021035300699303</c:v>
                </c:pt>
                <c:pt idx="27621">
                  <c:v>38.022411876923101</c:v>
                </c:pt>
                <c:pt idx="27622">
                  <c:v>38.023788453146899</c:v>
                </c:pt>
                <c:pt idx="27623">
                  <c:v>38.025165029370598</c:v>
                </c:pt>
                <c:pt idx="27624">
                  <c:v>38.026541605594403</c:v>
                </c:pt>
                <c:pt idx="27625">
                  <c:v>38.027918181818201</c:v>
                </c:pt>
                <c:pt idx="27626">
                  <c:v>38.029294758041999</c:v>
                </c:pt>
                <c:pt idx="27627">
                  <c:v>38.030671334265698</c:v>
                </c:pt>
                <c:pt idx="27628">
                  <c:v>38.032047910489503</c:v>
                </c:pt>
                <c:pt idx="27629">
                  <c:v>38.033424486713301</c:v>
                </c:pt>
                <c:pt idx="27630">
                  <c:v>38.034801062937099</c:v>
                </c:pt>
                <c:pt idx="27631">
                  <c:v>38.036177639160897</c:v>
                </c:pt>
                <c:pt idx="27632">
                  <c:v>38.037554215384603</c:v>
                </c:pt>
                <c:pt idx="27633">
                  <c:v>38.038930791608401</c:v>
                </c:pt>
                <c:pt idx="27634">
                  <c:v>38.040307367832199</c:v>
                </c:pt>
                <c:pt idx="27635">
                  <c:v>38.041683944055997</c:v>
                </c:pt>
                <c:pt idx="27636">
                  <c:v>38.043060520279703</c:v>
                </c:pt>
                <c:pt idx="27637">
                  <c:v>38.044437096503501</c:v>
                </c:pt>
                <c:pt idx="27638">
                  <c:v>38.045813672727299</c:v>
                </c:pt>
                <c:pt idx="27639">
                  <c:v>38.047190248951097</c:v>
                </c:pt>
                <c:pt idx="27640">
                  <c:v>38.048566825174802</c:v>
                </c:pt>
                <c:pt idx="27641">
                  <c:v>38.0499434013986</c:v>
                </c:pt>
                <c:pt idx="27642">
                  <c:v>38.051319977622398</c:v>
                </c:pt>
                <c:pt idx="27643">
                  <c:v>38.052696553846197</c:v>
                </c:pt>
                <c:pt idx="27644">
                  <c:v>38.054073130069902</c:v>
                </c:pt>
                <c:pt idx="27645">
                  <c:v>38.0554497062937</c:v>
                </c:pt>
                <c:pt idx="27646">
                  <c:v>38.056826282517498</c:v>
                </c:pt>
                <c:pt idx="27647">
                  <c:v>38.058202858741303</c:v>
                </c:pt>
                <c:pt idx="27648">
                  <c:v>38.059579434965002</c:v>
                </c:pt>
                <c:pt idx="27649">
                  <c:v>38.0609560111888</c:v>
                </c:pt>
                <c:pt idx="27650">
                  <c:v>38.062332587412598</c:v>
                </c:pt>
                <c:pt idx="27651">
                  <c:v>38.063709163636403</c:v>
                </c:pt>
                <c:pt idx="27652">
                  <c:v>38.065085739860102</c:v>
                </c:pt>
                <c:pt idx="27653">
                  <c:v>38.0664623160839</c:v>
                </c:pt>
                <c:pt idx="27654">
                  <c:v>38.067838892307698</c:v>
                </c:pt>
                <c:pt idx="27655">
                  <c:v>38.069215468531503</c:v>
                </c:pt>
                <c:pt idx="27656">
                  <c:v>38.070592044755301</c:v>
                </c:pt>
                <c:pt idx="27657">
                  <c:v>38.071968620979</c:v>
                </c:pt>
                <c:pt idx="27658">
                  <c:v>38.073345197202798</c:v>
                </c:pt>
                <c:pt idx="27659">
                  <c:v>38.074721773426603</c:v>
                </c:pt>
                <c:pt idx="27660">
                  <c:v>38.076098349650401</c:v>
                </c:pt>
                <c:pt idx="27661">
                  <c:v>38.0774749258741</c:v>
                </c:pt>
                <c:pt idx="27662">
                  <c:v>38.078851502097898</c:v>
                </c:pt>
                <c:pt idx="27663">
                  <c:v>38.080228078321703</c:v>
                </c:pt>
                <c:pt idx="27664">
                  <c:v>38.081604654545501</c:v>
                </c:pt>
                <c:pt idx="27665">
                  <c:v>38.082981230769199</c:v>
                </c:pt>
                <c:pt idx="27666">
                  <c:v>38.084357806992998</c:v>
                </c:pt>
                <c:pt idx="27667">
                  <c:v>38.085734383216803</c:v>
                </c:pt>
                <c:pt idx="27668">
                  <c:v>38.087110959440601</c:v>
                </c:pt>
                <c:pt idx="27669">
                  <c:v>38.088487535664299</c:v>
                </c:pt>
                <c:pt idx="27670">
                  <c:v>38.089864111888097</c:v>
                </c:pt>
                <c:pt idx="27671">
                  <c:v>38.091240688111903</c:v>
                </c:pt>
                <c:pt idx="27672">
                  <c:v>38.092617264335701</c:v>
                </c:pt>
                <c:pt idx="27673">
                  <c:v>38.093993840559399</c:v>
                </c:pt>
                <c:pt idx="27674">
                  <c:v>38.095370416783197</c:v>
                </c:pt>
                <c:pt idx="27675">
                  <c:v>38.096746993007002</c:v>
                </c:pt>
                <c:pt idx="27676">
                  <c:v>38.0981235692308</c:v>
                </c:pt>
                <c:pt idx="27677">
                  <c:v>38.099500145454599</c:v>
                </c:pt>
                <c:pt idx="27678">
                  <c:v>38.100876721678297</c:v>
                </c:pt>
                <c:pt idx="27679">
                  <c:v>38.102253297902102</c:v>
                </c:pt>
                <c:pt idx="27680">
                  <c:v>38.1036298741259</c:v>
                </c:pt>
                <c:pt idx="27681">
                  <c:v>38.105006450349698</c:v>
                </c:pt>
                <c:pt idx="27682">
                  <c:v>38.106383026573397</c:v>
                </c:pt>
                <c:pt idx="27683">
                  <c:v>38.107759602797202</c:v>
                </c:pt>
                <c:pt idx="27684">
                  <c:v>38.109136179021</c:v>
                </c:pt>
                <c:pt idx="27685">
                  <c:v>38.110512755244798</c:v>
                </c:pt>
                <c:pt idx="27686">
                  <c:v>38.111889331468497</c:v>
                </c:pt>
                <c:pt idx="27687">
                  <c:v>38.113265907692302</c:v>
                </c:pt>
                <c:pt idx="27688">
                  <c:v>38.1146424839161</c:v>
                </c:pt>
                <c:pt idx="27689">
                  <c:v>38.116019060139898</c:v>
                </c:pt>
                <c:pt idx="27690">
                  <c:v>38.117395636363597</c:v>
                </c:pt>
                <c:pt idx="27691">
                  <c:v>38.118772212587402</c:v>
                </c:pt>
                <c:pt idx="27692">
                  <c:v>38.1201487888112</c:v>
                </c:pt>
                <c:pt idx="27693">
                  <c:v>38.121525365034998</c:v>
                </c:pt>
                <c:pt idx="27694">
                  <c:v>38.122901941258696</c:v>
                </c:pt>
                <c:pt idx="27695">
                  <c:v>38.124278517482502</c:v>
                </c:pt>
                <c:pt idx="27696">
                  <c:v>38.1256550937063</c:v>
                </c:pt>
                <c:pt idx="27697">
                  <c:v>38.127031669930098</c:v>
                </c:pt>
                <c:pt idx="27698">
                  <c:v>38.128408246153803</c:v>
                </c:pt>
                <c:pt idx="27699">
                  <c:v>38.129784822377601</c:v>
                </c:pt>
                <c:pt idx="27700">
                  <c:v>38.1311613986014</c:v>
                </c:pt>
                <c:pt idx="27701">
                  <c:v>38.132537974825198</c:v>
                </c:pt>
                <c:pt idx="27702">
                  <c:v>38.133914551049003</c:v>
                </c:pt>
                <c:pt idx="27703">
                  <c:v>38.135291127272701</c:v>
                </c:pt>
                <c:pt idx="27704">
                  <c:v>38.136667703496499</c:v>
                </c:pt>
                <c:pt idx="27705">
                  <c:v>38.138044279720297</c:v>
                </c:pt>
                <c:pt idx="27706">
                  <c:v>38.139420855944103</c:v>
                </c:pt>
                <c:pt idx="27707">
                  <c:v>38.140797432167801</c:v>
                </c:pt>
                <c:pt idx="27708">
                  <c:v>38.142174008391599</c:v>
                </c:pt>
                <c:pt idx="27709">
                  <c:v>38.143550584615397</c:v>
                </c:pt>
                <c:pt idx="27710">
                  <c:v>38.144927160839202</c:v>
                </c:pt>
                <c:pt idx="27711">
                  <c:v>38.146303737062901</c:v>
                </c:pt>
                <c:pt idx="27712">
                  <c:v>38.147680313286699</c:v>
                </c:pt>
                <c:pt idx="27713">
                  <c:v>38.149056889510497</c:v>
                </c:pt>
                <c:pt idx="27714">
                  <c:v>38.150433465734302</c:v>
                </c:pt>
                <c:pt idx="27715">
                  <c:v>38.151810041958001</c:v>
                </c:pt>
                <c:pt idx="27716">
                  <c:v>38.153186618181799</c:v>
                </c:pt>
                <c:pt idx="27717">
                  <c:v>38.154563194405597</c:v>
                </c:pt>
                <c:pt idx="27718">
                  <c:v>38.155939770629402</c:v>
                </c:pt>
                <c:pt idx="27719">
                  <c:v>38.1573163468532</c:v>
                </c:pt>
                <c:pt idx="27720">
                  <c:v>38.158692923076899</c:v>
                </c:pt>
                <c:pt idx="27721">
                  <c:v>38.160069499300697</c:v>
                </c:pt>
                <c:pt idx="27722">
                  <c:v>38.161446075524502</c:v>
                </c:pt>
                <c:pt idx="27723">
                  <c:v>38.1628226517483</c:v>
                </c:pt>
                <c:pt idx="27724">
                  <c:v>38.164199227971999</c:v>
                </c:pt>
                <c:pt idx="27725">
                  <c:v>38.165575804195797</c:v>
                </c:pt>
                <c:pt idx="27726">
                  <c:v>38.166952380419602</c:v>
                </c:pt>
                <c:pt idx="27727">
                  <c:v>38.1683289566434</c:v>
                </c:pt>
                <c:pt idx="27728">
                  <c:v>38.169705532867098</c:v>
                </c:pt>
                <c:pt idx="27729">
                  <c:v>38.171082109090896</c:v>
                </c:pt>
                <c:pt idx="27730">
                  <c:v>38.172458685314702</c:v>
                </c:pt>
                <c:pt idx="27731">
                  <c:v>38.1738352615385</c:v>
                </c:pt>
                <c:pt idx="27732">
                  <c:v>38.175211837762198</c:v>
                </c:pt>
                <c:pt idx="27733">
                  <c:v>38.176588413986003</c:v>
                </c:pt>
                <c:pt idx="27734">
                  <c:v>38.177964990209801</c:v>
                </c:pt>
                <c:pt idx="27735">
                  <c:v>38.1793415664336</c:v>
                </c:pt>
                <c:pt idx="27736">
                  <c:v>38.180718142657398</c:v>
                </c:pt>
                <c:pt idx="27737">
                  <c:v>38.182094718881103</c:v>
                </c:pt>
                <c:pt idx="27738">
                  <c:v>38.183471295104901</c:v>
                </c:pt>
                <c:pt idx="27739">
                  <c:v>38.184847871328699</c:v>
                </c:pt>
                <c:pt idx="27740">
                  <c:v>38.186224447552497</c:v>
                </c:pt>
                <c:pt idx="27741">
                  <c:v>38.187601023776203</c:v>
                </c:pt>
                <c:pt idx="27742">
                  <c:v>38.188977600000001</c:v>
                </c:pt>
                <c:pt idx="27743">
                  <c:v>38.190354176223799</c:v>
                </c:pt>
                <c:pt idx="27744">
                  <c:v>38.191730752447597</c:v>
                </c:pt>
                <c:pt idx="27745">
                  <c:v>38.193107328671303</c:v>
                </c:pt>
                <c:pt idx="27746">
                  <c:v>38.194483904895101</c:v>
                </c:pt>
                <c:pt idx="27747">
                  <c:v>38.195860481118899</c:v>
                </c:pt>
                <c:pt idx="27748">
                  <c:v>38.197237057342697</c:v>
                </c:pt>
                <c:pt idx="27749">
                  <c:v>38.198613633566403</c:v>
                </c:pt>
                <c:pt idx="27750">
                  <c:v>38.199990209790201</c:v>
                </c:pt>
                <c:pt idx="27751">
                  <c:v>38.201366786013999</c:v>
                </c:pt>
                <c:pt idx="27752">
                  <c:v>38.202743362237797</c:v>
                </c:pt>
                <c:pt idx="27753">
                  <c:v>38.204119938461503</c:v>
                </c:pt>
                <c:pt idx="27754">
                  <c:v>38.205496514685301</c:v>
                </c:pt>
                <c:pt idx="27755">
                  <c:v>38.206873090909099</c:v>
                </c:pt>
                <c:pt idx="27756">
                  <c:v>38.208249667132897</c:v>
                </c:pt>
                <c:pt idx="27757">
                  <c:v>38.209626243356702</c:v>
                </c:pt>
                <c:pt idx="27758">
                  <c:v>38.211002819580401</c:v>
                </c:pt>
                <c:pt idx="27759">
                  <c:v>38.212379395804199</c:v>
                </c:pt>
                <c:pt idx="27760">
                  <c:v>38.213755972027997</c:v>
                </c:pt>
                <c:pt idx="27761">
                  <c:v>38.215132548251802</c:v>
                </c:pt>
                <c:pt idx="27762">
                  <c:v>38.2165091244755</c:v>
                </c:pt>
                <c:pt idx="27763">
                  <c:v>38.217885700699298</c:v>
                </c:pt>
                <c:pt idx="27764">
                  <c:v>38.219262276923097</c:v>
                </c:pt>
                <c:pt idx="27765">
                  <c:v>38.220638853146902</c:v>
                </c:pt>
                <c:pt idx="27766">
                  <c:v>38.2220154293706</c:v>
                </c:pt>
                <c:pt idx="27767">
                  <c:v>38.223392005594398</c:v>
                </c:pt>
                <c:pt idx="27768">
                  <c:v>38.224768581818203</c:v>
                </c:pt>
                <c:pt idx="27769">
                  <c:v>38.226145158042002</c:v>
                </c:pt>
                <c:pt idx="27770">
                  <c:v>38.2275217342657</c:v>
                </c:pt>
                <c:pt idx="27771">
                  <c:v>38.228898310489498</c:v>
                </c:pt>
                <c:pt idx="27772">
                  <c:v>38.230274886713303</c:v>
                </c:pt>
                <c:pt idx="27773">
                  <c:v>38.231651462937101</c:v>
                </c:pt>
                <c:pt idx="27774">
                  <c:v>38.2330280391608</c:v>
                </c:pt>
                <c:pt idx="27775">
                  <c:v>38.234404615384598</c:v>
                </c:pt>
                <c:pt idx="27776">
                  <c:v>38.235781191608403</c:v>
                </c:pt>
                <c:pt idx="27777">
                  <c:v>38.237157767832201</c:v>
                </c:pt>
                <c:pt idx="27778">
                  <c:v>38.238534344055999</c:v>
                </c:pt>
                <c:pt idx="27779">
                  <c:v>38.239910920279698</c:v>
                </c:pt>
                <c:pt idx="27780">
                  <c:v>38.241287496503503</c:v>
                </c:pt>
                <c:pt idx="27781">
                  <c:v>38.242664072727301</c:v>
                </c:pt>
                <c:pt idx="27782">
                  <c:v>38.244040648951099</c:v>
                </c:pt>
                <c:pt idx="27783">
                  <c:v>38.245417225174798</c:v>
                </c:pt>
                <c:pt idx="27784">
                  <c:v>38.246793801398603</c:v>
                </c:pt>
                <c:pt idx="27785">
                  <c:v>38.248170377622401</c:v>
                </c:pt>
                <c:pt idx="27786">
                  <c:v>38.249546953846199</c:v>
                </c:pt>
                <c:pt idx="27787">
                  <c:v>38.250923530069898</c:v>
                </c:pt>
                <c:pt idx="27788">
                  <c:v>38.252300106293703</c:v>
                </c:pt>
                <c:pt idx="27789">
                  <c:v>38.253676682517501</c:v>
                </c:pt>
                <c:pt idx="27790">
                  <c:v>38.255053258741299</c:v>
                </c:pt>
                <c:pt idx="27791">
                  <c:v>38.256429834964997</c:v>
                </c:pt>
                <c:pt idx="27792">
                  <c:v>38.257806411188803</c:v>
                </c:pt>
                <c:pt idx="27793">
                  <c:v>38.259182987412601</c:v>
                </c:pt>
                <c:pt idx="27794">
                  <c:v>38.260559563636399</c:v>
                </c:pt>
                <c:pt idx="27795">
                  <c:v>38.261936139860197</c:v>
                </c:pt>
                <c:pt idx="27796">
                  <c:v>38.263312716083902</c:v>
                </c:pt>
                <c:pt idx="27797">
                  <c:v>38.2646892923077</c:v>
                </c:pt>
                <c:pt idx="27798">
                  <c:v>38.266065868531498</c:v>
                </c:pt>
                <c:pt idx="27799">
                  <c:v>38.267442444755297</c:v>
                </c:pt>
                <c:pt idx="27800">
                  <c:v>38.268819020979002</c:v>
                </c:pt>
                <c:pt idx="27801">
                  <c:v>38.2701955972028</c:v>
                </c:pt>
                <c:pt idx="27802">
                  <c:v>38.271572173426598</c:v>
                </c:pt>
                <c:pt idx="27803">
                  <c:v>38.272948749650403</c:v>
                </c:pt>
                <c:pt idx="27804">
                  <c:v>38.274325325874102</c:v>
                </c:pt>
                <c:pt idx="27805">
                  <c:v>38.2757019020979</c:v>
                </c:pt>
                <c:pt idx="27806">
                  <c:v>38.277078478321698</c:v>
                </c:pt>
                <c:pt idx="27807">
                  <c:v>38.278455054545503</c:v>
                </c:pt>
                <c:pt idx="27808">
                  <c:v>38.279831630769202</c:v>
                </c:pt>
                <c:pt idx="27809">
                  <c:v>38.281208206993</c:v>
                </c:pt>
                <c:pt idx="27810">
                  <c:v>38.282584783216798</c:v>
                </c:pt>
                <c:pt idx="27811">
                  <c:v>38.283961359440603</c:v>
                </c:pt>
                <c:pt idx="27812">
                  <c:v>38.285337935664302</c:v>
                </c:pt>
                <c:pt idx="27813">
                  <c:v>38.2867145118881</c:v>
                </c:pt>
                <c:pt idx="27814">
                  <c:v>38.288091088111898</c:v>
                </c:pt>
                <c:pt idx="27815">
                  <c:v>38.289467664335703</c:v>
                </c:pt>
                <c:pt idx="27816">
                  <c:v>38.290844240559402</c:v>
                </c:pt>
                <c:pt idx="27817">
                  <c:v>38.2922208167832</c:v>
                </c:pt>
                <c:pt idx="27818">
                  <c:v>38.293597393006998</c:v>
                </c:pt>
                <c:pt idx="27819">
                  <c:v>38.294973969230803</c:v>
                </c:pt>
                <c:pt idx="27820">
                  <c:v>38.296350545454601</c:v>
                </c:pt>
                <c:pt idx="27821">
                  <c:v>38.2977271216783</c:v>
                </c:pt>
                <c:pt idx="27822">
                  <c:v>38.299103697902098</c:v>
                </c:pt>
                <c:pt idx="27823">
                  <c:v>38.300480274125903</c:v>
                </c:pt>
                <c:pt idx="27824">
                  <c:v>38.301856850349701</c:v>
                </c:pt>
                <c:pt idx="27825">
                  <c:v>38.303233426573399</c:v>
                </c:pt>
                <c:pt idx="27826">
                  <c:v>38.304610002797197</c:v>
                </c:pt>
                <c:pt idx="27827">
                  <c:v>38.305986579021003</c:v>
                </c:pt>
                <c:pt idx="27828">
                  <c:v>38.307363155244801</c:v>
                </c:pt>
                <c:pt idx="27829">
                  <c:v>38.308739731468499</c:v>
                </c:pt>
                <c:pt idx="27830">
                  <c:v>38.310116307692297</c:v>
                </c:pt>
                <c:pt idx="27831">
                  <c:v>38.311492883916102</c:v>
                </c:pt>
                <c:pt idx="27832">
                  <c:v>38.3128694601399</c:v>
                </c:pt>
                <c:pt idx="27833">
                  <c:v>38.314246036363699</c:v>
                </c:pt>
                <c:pt idx="27834">
                  <c:v>38.315622612587397</c:v>
                </c:pt>
                <c:pt idx="27835">
                  <c:v>38.316999188811202</c:v>
                </c:pt>
                <c:pt idx="27836">
                  <c:v>38.318375765035</c:v>
                </c:pt>
                <c:pt idx="27837">
                  <c:v>38.319752341258699</c:v>
                </c:pt>
                <c:pt idx="27838">
                  <c:v>38.321128917482497</c:v>
                </c:pt>
                <c:pt idx="27839">
                  <c:v>38.322505493706302</c:v>
                </c:pt>
                <c:pt idx="27840">
                  <c:v>38.3238820699301</c:v>
                </c:pt>
                <c:pt idx="27841">
                  <c:v>38.325258646153898</c:v>
                </c:pt>
                <c:pt idx="27842">
                  <c:v>38.326635222377597</c:v>
                </c:pt>
                <c:pt idx="27843">
                  <c:v>38.328011798601402</c:v>
                </c:pt>
                <c:pt idx="27844">
                  <c:v>38.3293883748252</c:v>
                </c:pt>
                <c:pt idx="27845">
                  <c:v>38.330764951048998</c:v>
                </c:pt>
                <c:pt idx="27846">
                  <c:v>38.332141527272697</c:v>
                </c:pt>
                <c:pt idx="27847">
                  <c:v>38.333518103496502</c:v>
                </c:pt>
                <c:pt idx="27848">
                  <c:v>38.3348946797203</c:v>
                </c:pt>
                <c:pt idx="27849">
                  <c:v>38.336271255944098</c:v>
                </c:pt>
                <c:pt idx="27850">
                  <c:v>38.337647832167796</c:v>
                </c:pt>
                <c:pt idx="27851">
                  <c:v>38.339024408391602</c:v>
                </c:pt>
                <c:pt idx="27852">
                  <c:v>38.3404009846154</c:v>
                </c:pt>
                <c:pt idx="27853">
                  <c:v>38.341777560839198</c:v>
                </c:pt>
                <c:pt idx="27854">
                  <c:v>38.343154137062903</c:v>
                </c:pt>
                <c:pt idx="27855">
                  <c:v>38.344530713286701</c:v>
                </c:pt>
                <c:pt idx="27856">
                  <c:v>38.3459072895105</c:v>
                </c:pt>
                <c:pt idx="27857">
                  <c:v>38.347283865734298</c:v>
                </c:pt>
                <c:pt idx="27858">
                  <c:v>38.348660441958003</c:v>
                </c:pt>
                <c:pt idx="27859">
                  <c:v>38.350037018181801</c:v>
                </c:pt>
                <c:pt idx="27860">
                  <c:v>38.351413594405599</c:v>
                </c:pt>
                <c:pt idx="27861">
                  <c:v>38.352790170629397</c:v>
                </c:pt>
                <c:pt idx="27862">
                  <c:v>38.354166746853203</c:v>
                </c:pt>
                <c:pt idx="27863">
                  <c:v>38.355543323076901</c:v>
                </c:pt>
                <c:pt idx="27864">
                  <c:v>38.356919899300699</c:v>
                </c:pt>
                <c:pt idx="27865">
                  <c:v>38.358296475524497</c:v>
                </c:pt>
                <c:pt idx="27866">
                  <c:v>38.359673051748302</c:v>
                </c:pt>
                <c:pt idx="27867">
                  <c:v>38.361049627972001</c:v>
                </c:pt>
                <c:pt idx="27868">
                  <c:v>38.362426204195799</c:v>
                </c:pt>
                <c:pt idx="27869">
                  <c:v>38.363802780419597</c:v>
                </c:pt>
                <c:pt idx="27870">
                  <c:v>38.365179356643402</c:v>
                </c:pt>
                <c:pt idx="27871">
                  <c:v>38.366555932867101</c:v>
                </c:pt>
                <c:pt idx="27872">
                  <c:v>38.367932509090899</c:v>
                </c:pt>
                <c:pt idx="27873">
                  <c:v>38.369309085314697</c:v>
                </c:pt>
                <c:pt idx="27874">
                  <c:v>38.370685661538502</c:v>
                </c:pt>
                <c:pt idx="27875">
                  <c:v>38.372062237762201</c:v>
                </c:pt>
                <c:pt idx="27876">
                  <c:v>38.373438813985999</c:v>
                </c:pt>
                <c:pt idx="27877">
                  <c:v>38.374815390209797</c:v>
                </c:pt>
                <c:pt idx="27878">
                  <c:v>38.376191966433602</c:v>
                </c:pt>
                <c:pt idx="27879">
                  <c:v>38.3775685426574</c:v>
                </c:pt>
                <c:pt idx="27880">
                  <c:v>38.378945118881099</c:v>
                </c:pt>
                <c:pt idx="27881">
                  <c:v>38.380321695104897</c:v>
                </c:pt>
                <c:pt idx="27882">
                  <c:v>38.381698271328702</c:v>
                </c:pt>
                <c:pt idx="27883">
                  <c:v>38.3830748475525</c:v>
                </c:pt>
                <c:pt idx="27884">
                  <c:v>38.384451423776198</c:v>
                </c:pt>
                <c:pt idx="27885">
                  <c:v>38.385827999999997</c:v>
                </c:pt>
                <c:pt idx="27886">
                  <c:v>38.387204576223802</c:v>
                </c:pt>
                <c:pt idx="27887">
                  <c:v>38.3885811524476</c:v>
                </c:pt>
                <c:pt idx="27888">
                  <c:v>38.389957728671298</c:v>
                </c:pt>
                <c:pt idx="27889">
                  <c:v>38.391334304895103</c:v>
                </c:pt>
                <c:pt idx="27890">
                  <c:v>38.392710881118902</c:v>
                </c:pt>
                <c:pt idx="27891">
                  <c:v>38.3940874573427</c:v>
                </c:pt>
                <c:pt idx="27892">
                  <c:v>38.395464033566398</c:v>
                </c:pt>
                <c:pt idx="27893">
                  <c:v>38.396840609790203</c:v>
                </c:pt>
                <c:pt idx="27894">
                  <c:v>38.398217186014001</c:v>
                </c:pt>
                <c:pt idx="27895">
                  <c:v>38.399593762237799</c:v>
                </c:pt>
                <c:pt idx="27896">
                  <c:v>38.400970338461498</c:v>
                </c:pt>
                <c:pt idx="27897">
                  <c:v>38.402346914685303</c:v>
                </c:pt>
                <c:pt idx="27898">
                  <c:v>38.403723490909101</c:v>
                </c:pt>
                <c:pt idx="27899">
                  <c:v>38.405100067132899</c:v>
                </c:pt>
                <c:pt idx="27900">
                  <c:v>38.406476643356697</c:v>
                </c:pt>
                <c:pt idx="27901">
                  <c:v>38.407853219580403</c:v>
                </c:pt>
                <c:pt idx="27902">
                  <c:v>38.409229795804201</c:v>
                </c:pt>
                <c:pt idx="27903">
                  <c:v>38.410606372027999</c:v>
                </c:pt>
                <c:pt idx="27904">
                  <c:v>38.411982948251797</c:v>
                </c:pt>
                <c:pt idx="27905">
                  <c:v>38.413359524475503</c:v>
                </c:pt>
                <c:pt idx="27906">
                  <c:v>38.414736100699301</c:v>
                </c:pt>
                <c:pt idx="27907">
                  <c:v>38.416112676923099</c:v>
                </c:pt>
                <c:pt idx="27908">
                  <c:v>38.417489253146897</c:v>
                </c:pt>
                <c:pt idx="27909">
                  <c:v>38.418865829370603</c:v>
                </c:pt>
                <c:pt idx="27910">
                  <c:v>38.420242405594401</c:v>
                </c:pt>
                <c:pt idx="27911">
                  <c:v>38.421618981818199</c:v>
                </c:pt>
                <c:pt idx="27912">
                  <c:v>38.422995558041997</c:v>
                </c:pt>
                <c:pt idx="27913">
                  <c:v>38.424372134265703</c:v>
                </c:pt>
                <c:pt idx="27914">
                  <c:v>38.425748710489501</c:v>
                </c:pt>
                <c:pt idx="27915">
                  <c:v>38.427125286713299</c:v>
                </c:pt>
                <c:pt idx="27916">
                  <c:v>38.428501862937097</c:v>
                </c:pt>
                <c:pt idx="27917">
                  <c:v>38.429878439160802</c:v>
                </c:pt>
                <c:pt idx="27918">
                  <c:v>38.4312550153846</c:v>
                </c:pt>
                <c:pt idx="27919">
                  <c:v>38.432631591608398</c:v>
                </c:pt>
                <c:pt idx="27920">
                  <c:v>38.434008167832197</c:v>
                </c:pt>
                <c:pt idx="27921">
                  <c:v>38.435384744056002</c:v>
                </c:pt>
                <c:pt idx="27922">
                  <c:v>38.4367613202797</c:v>
                </c:pt>
                <c:pt idx="27923">
                  <c:v>38.438137896503498</c:v>
                </c:pt>
                <c:pt idx="27924">
                  <c:v>38.439514472727303</c:v>
                </c:pt>
                <c:pt idx="27925">
                  <c:v>38.440891048951102</c:v>
                </c:pt>
                <c:pt idx="27926">
                  <c:v>38.4422676251748</c:v>
                </c:pt>
                <c:pt idx="27927">
                  <c:v>38.443644201398598</c:v>
                </c:pt>
                <c:pt idx="27928">
                  <c:v>38.445020777622403</c:v>
                </c:pt>
                <c:pt idx="27929">
                  <c:v>38.446397353846201</c:v>
                </c:pt>
                <c:pt idx="27930">
                  <c:v>38.4477739300699</c:v>
                </c:pt>
                <c:pt idx="27931">
                  <c:v>38.449150506293698</c:v>
                </c:pt>
                <c:pt idx="27932">
                  <c:v>38.450527082517503</c:v>
                </c:pt>
                <c:pt idx="27933">
                  <c:v>38.451903658741301</c:v>
                </c:pt>
                <c:pt idx="27934">
                  <c:v>38.453280234965</c:v>
                </c:pt>
                <c:pt idx="27935">
                  <c:v>38.454656811188798</c:v>
                </c:pt>
                <c:pt idx="27936">
                  <c:v>38.456033387412603</c:v>
                </c:pt>
                <c:pt idx="27937">
                  <c:v>38.457409963636401</c:v>
                </c:pt>
                <c:pt idx="27938">
                  <c:v>38.4587865398601</c:v>
                </c:pt>
                <c:pt idx="27939">
                  <c:v>38.460163116083898</c:v>
                </c:pt>
                <c:pt idx="27940">
                  <c:v>38.461539692307703</c:v>
                </c:pt>
                <c:pt idx="27941">
                  <c:v>38.462916268531501</c:v>
                </c:pt>
                <c:pt idx="27942">
                  <c:v>38.464292844755299</c:v>
                </c:pt>
                <c:pt idx="27943">
                  <c:v>38.465669420978998</c:v>
                </c:pt>
                <c:pt idx="27944">
                  <c:v>38.467045997202803</c:v>
                </c:pt>
                <c:pt idx="27945">
                  <c:v>38.468422573426601</c:v>
                </c:pt>
                <c:pt idx="27946">
                  <c:v>38.469799149650399</c:v>
                </c:pt>
                <c:pt idx="27947">
                  <c:v>38.471175725874097</c:v>
                </c:pt>
                <c:pt idx="27948">
                  <c:v>38.472552302097903</c:v>
                </c:pt>
                <c:pt idx="27949">
                  <c:v>38.473928878321701</c:v>
                </c:pt>
                <c:pt idx="27950">
                  <c:v>38.475305454545499</c:v>
                </c:pt>
                <c:pt idx="27951">
                  <c:v>38.476682030769197</c:v>
                </c:pt>
                <c:pt idx="27952">
                  <c:v>38.478058606993002</c:v>
                </c:pt>
                <c:pt idx="27953">
                  <c:v>38.4794351832168</c:v>
                </c:pt>
                <c:pt idx="27954">
                  <c:v>38.480811759440599</c:v>
                </c:pt>
                <c:pt idx="27955">
                  <c:v>38.482188335664297</c:v>
                </c:pt>
                <c:pt idx="27956">
                  <c:v>38.483564911888102</c:v>
                </c:pt>
                <c:pt idx="27957">
                  <c:v>38.4849414881119</c:v>
                </c:pt>
                <c:pt idx="27958">
                  <c:v>38.486318064335698</c:v>
                </c:pt>
                <c:pt idx="27959">
                  <c:v>38.487694640559504</c:v>
                </c:pt>
                <c:pt idx="27960">
                  <c:v>38.489071216783202</c:v>
                </c:pt>
                <c:pt idx="27961">
                  <c:v>38.490447793007</c:v>
                </c:pt>
                <c:pt idx="27962">
                  <c:v>38.491824369230798</c:v>
                </c:pt>
                <c:pt idx="27963">
                  <c:v>38.493200945454603</c:v>
                </c:pt>
                <c:pt idx="27964">
                  <c:v>38.494577521678302</c:v>
                </c:pt>
                <c:pt idx="27965">
                  <c:v>38.4959540979021</c:v>
                </c:pt>
                <c:pt idx="27966">
                  <c:v>38.497330674125898</c:v>
                </c:pt>
                <c:pt idx="27967">
                  <c:v>38.498707250349703</c:v>
                </c:pt>
                <c:pt idx="27968">
                  <c:v>38.500083826573402</c:v>
                </c:pt>
                <c:pt idx="27969">
                  <c:v>38.5014604027972</c:v>
                </c:pt>
                <c:pt idx="27970">
                  <c:v>38.502836979020998</c:v>
                </c:pt>
                <c:pt idx="27971">
                  <c:v>38.504213555244803</c:v>
                </c:pt>
                <c:pt idx="27972">
                  <c:v>38.505590131468502</c:v>
                </c:pt>
                <c:pt idx="27973">
                  <c:v>38.5069667076923</c:v>
                </c:pt>
                <c:pt idx="27974">
                  <c:v>38.508343283916098</c:v>
                </c:pt>
                <c:pt idx="27975">
                  <c:v>38.509719860139903</c:v>
                </c:pt>
                <c:pt idx="27976">
                  <c:v>38.511096436363601</c:v>
                </c:pt>
                <c:pt idx="27977">
                  <c:v>38.5124730125874</c:v>
                </c:pt>
                <c:pt idx="27978">
                  <c:v>38.513849588811198</c:v>
                </c:pt>
                <c:pt idx="27979">
                  <c:v>38.515226165035003</c:v>
                </c:pt>
                <c:pt idx="27980">
                  <c:v>38.516602741258701</c:v>
                </c:pt>
                <c:pt idx="27981">
                  <c:v>38.517979317482499</c:v>
                </c:pt>
                <c:pt idx="27982">
                  <c:v>38.519355893706297</c:v>
                </c:pt>
                <c:pt idx="27983">
                  <c:v>38.520732469930103</c:v>
                </c:pt>
                <c:pt idx="27984">
                  <c:v>38.522109046153901</c:v>
                </c:pt>
                <c:pt idx="27985">
                  <c:v>38.523485622377599</c:v>
                </c:pt>
                <c:pt idx="27986">
                  <c:v>38.524862198601397</c:v>
                </c:pt>
                <c:pt idx="27987">
                  <c:v>38.526238774825202</c:v>
                </c:pt>
                <c:pt idx="27988">
                  <c:v>38.527615351049</c:v>
                </c:pt>
                <c:pt idx="27989">
                  <c:v>38.528991927272699</c:v>
                </c:pt>
                <c:pt idx="27990">
                  <c:v>38.530368503496497</c:v>
                </c:pt>
                <c:pt idx="27991">
                  <c:v>38.531745079720302</c:v>
                </c:pt>
                <c:pt idx="27992">
                  <c:v>38.5331216559441</c:v>
                </c:pt>
                <c:pt idx="27993">
                  <c:v>38.534498232167799</c:v>
                </c:pt>
                <c:pt idx="27994">
                  <c:v>38.535874808391597</c:v>
                </c:pt>
                <c:pt idx="27995">
                  <c:v>38.537251384615402</c:v>
                </c:pt>
                <c:pt idx="27996">
                  <c:v>38.5386279608392</c:v>
                </c:pt>
                <c:pt idx="27997">
                  <c:v>38.540004537062998</c:v>
                </c:pt>
                <c:pt idx="27998">
                  <c:v>38.541381113286697</c:v>
                </c:pt>
                <c:pt idx="27999">
                  <c:v>38.542757689510502</c:v>
                </c:pt>
                <c:pt idx="28000">
                  <c:v>38.5441342657343</c:v>
                </c:pt>
                <c:pt idx="28001">
                  <c:v>38.545510841957999</c:v>
                </c:pt>
                <c:pt idx="28002">
                  <c:v>38.546887418181797</c:v>
                </c:pt>
                <c:pt idx="28003">
                  <c:v>38.548263994405602</c:v>
                </c:pt>
                <c:pt idx="28004">
                  <c:v>38.5496405706294</c:v>
                </c:pt>
                <c:pt idx="28005">
                  <c:v>38.551017146853198</c:v>
                </c:pt>
                <c:pt idx="28006">
                  <c:v>38.552393723076896</c:v>
                </c:pt>
                <c:pt idx="28007">
                  <c:v>38.553770299300702</c:v>
                </c:pt>
                <c:pt idx="28008">
                  <c:v>38.5551468755245</c:v>
                </c:pt>
                <c:pt idx="28009">
                  <c:v>38.556523451748298</c:v>
                </c:pt>
                <c:pt idx="28010">
                  <c:v>38.557900027972003</c:v>
                </c:pt>
                <c:pt idx="28011">
                  <c:v>38.559276604195801</c:v>
                </c:pt>
                <c:pt idx="28012">
                  <c:v>38.5606531804196</c:v>
                </c:pt>
                <c:pt idx="28013">
                  <c:v>38.562029756643398</c:v>
                </c:pt>
                <c:pt idx="28014">
                  <c:v>38.563406332867103</c:v>
                </c:pt>
                <c:pt idx="28015">
                  <c:v>38.564782909090901</c:v>
                </c:pt>
                <c:pt idx="28016">
                  <c:v>38.566159485314699</c:v>
                </c:pt>
                <c:pt idx="28017">
                  <c:v>38.567536061538497</c:v>
                </c:pt>
                <c:pt idx="28018">
                  <c:v>38.568912637762203</c:v>
                </c:pt>
                <c:pt idx="28019">
                  <c:v>38.570289213986001</c:v>
                </c:pt>
                <c:pt idx="28020">
                  <c:v>38.571665790209799</c:v>
                </c:pt>
                <c:pt idx="28021">
                  <c:v>38.573042366433597</c:v>
                </c:pt>
                <c:pt idx="28022">
                  <c:v>38.574418942657303</c:v>
                </c:pt>
                <c:pt idx="28023">
                  <c:v>38.575795518881101</c:v>
                </c:pt>
                <c:pt idx="28024">
                  <c:v>38.577172095104899</c:v>
                </c:pt>
                <c:pt idx="28025">
                  <c:v>38.578548671328697</c:v>
                </c:pt>
                <c:pt idx="28026">
                  <c:v>38.579925247552502</c:v>
                </c:pt>
                <c:pt idx="28027">
                  <c:v>38.581301823776201</c:v>
                </c:pt>
                <c:pt idx="28028">
                  <c:v>38.582678399999999</c:v>
                </c:pt>
                <c:pt idx="28029">
                  <c:v>38.584054976223797</c:v>
                </c:pt>
                <c:pt idx="28030">
                  <c:v>38.585431552447602</c:v>
                </c:pt>
                <c:pt idx="28031">
                  <c:v>38.586808128671301</c:v>
                </c:pt>
                <c:pt idx="28032">
                  <c:v>38.588184704895099</c:v>
                </c:pt>
                <c:pt idx="28033">
                  <c:v>38.589561281118897</c:v>
                </c:pt>
                <c:pt idx="28034">
                  <c:v>38.590937857342702</c:v>
                </c:pt>
                <c:pt idx="28035">
                  <c:v>38.592314433566401</c:v>
                </c:pt>
                <c:pt idx="28036">
                  <c:v>38.593691009790199</c:v>
                </c:pt>
                <c:pt idx="28037">
                  <c:v>38.595067586013997</c:v>
                </c:pt>
                <c:pt idx="28038">
                  <c:v>38.596444162237802</c:v>
                </c:pt>
                <c:pt idx="28039">
                  <c:v>38.5978207384615</c:v>
                </c:pt>
                <c:pt idx="28040">
                  <c:v>38.599197314685298</c:v>
                </c:pt>
                <c:pt idx="28041">
                  <c:v>38.600573890909097</c:v>
                </c:pt>
                <c:pt idx="28042">
                  <c:v>38.601950467132902</c:v>
                </c:pt>
                <c:pt idx="28043">
                  <c:v>38.6033270433567</c:v>
                </c:pt>
                <c:pt idx="28044">
                  <c:v>38.604703619580398</c:v>
                </c:pt>
                <c:pt idx="28045">
                  <c:v>38.606080195804203</c:v>
                </c:pt>
                <c:pt idx="28046">
                  <c:v>38.607456772028002</c:v>
                </c:pt>
                <c:pt idx="28047">
                  <c:v>38.6088333482518</c:v>
                </c:pt>
                <c:pt idx="28048">
                  <c:v>38.610209924475498</c:v>
                </c:pt>
                <c:pt idx="28049">
                  <c:v>38.611586500699303</c:v>
                </c:pt>
                <c:pt idx="28050">
                  <c:v>38.612963076923101</c:v>
                </c:pt>
                <c:pt idx="28051">
                  <c:v>38.614339653146899</c:v>
                </c:pt>
                <c:pt idx="28052">
                  <c:v>38.615716229370598</c:v>
                </c:pt>
                <c:pt idx="28053">
                  <c:v>38.617092805594403</c:v>
                </c:pt>
                <c:pt idx="28054">
                  <c:v>38.618469381818201</c:v>
                </c:pt>
                <c:pt idx="28055">
                  <c:v>38.619845958041999</c:v>
                </c:pt>
                <c:pt idx="28056">
                  <c:v>38.621222534265698</c:v>
                </c:pt>
                <c:pt idx="28057">
                  <c:v>38.622599110489503</c:v>
                </c:pt>
                <c:pt idx="28058">
                  <c:v>38.623975686713301</c:v>
                </c:pt>
                <c:pt idx="28059">
                  <c:v>38.625352262937099</c:v>
                </c:pt>
                <c:pt idx="28060">
                  <c:v>38.626728839160798</c:v>
                </c:pt>
                <c:pt idx="28061">
                  <c:v>38.628105415384603</c:v>
                </c:pt>
                <c:pt idx="28062">
                  <c:v>38.629481991608401</c:v>
                </c:pt>
                <c:pt idx="28063">
                  <c:v>38.630858567832199</c:v>
                </c:pt>
                <c:pt idx="28064">
                  <c:v>38.632235144055997</c:v>
                </c:pt>
                <c:pt idx="28065">
                  <c:v>38.633611720279703</c:v>
                </c:pt>
                <c:pt idx="28066">
                  <c:v>38.634988296503501</c:v>
                </c:pt>
                <c:pt idx="28067">
                  <c:v>38.636364872727299</c:v>
                </c:pt>
                <c:pt idx="28068">
                  <c:v>38.637741448951097</c:v>
                </c:pt>
                <c:pt idx="28069">
                  <c:v>38.639118025174803</c:v>
                </c:pt>
                <c:pt idx="28070">
                  <c:v>38.640494601398601</c:v>
                </c:pt>
                <c:pt idx="28071">
                  <c:v>38.641871177622399</c:v>
                </c:pt>
                <c:pt idx="28072">
                  <c:v>38.643247753846197</c:v>
                </c:pt>
                <c:pt idx="28073">
                  <c:v>38.644624330069902</c:v>
                </c:pt>
                <c:pt idx="28074">
                  <c:v>38.6460009062937</c:v>
                </c:pt>
                <c:pt idx="28075">
                  <c:v>38.647377482517498</c:v>
                </c:pt>
                <c:pt idx="28076">
                  <c:v>38.648754058741297</c:v>
                </c:pt>
                <c:pt idx="28077">
                  <c:v>38.650130634965002</c:v>
                </c:pt>
                <c:pt idx="28078">
                  <c:v>38.6515072111888</c:v>
                </c:pt>
                <c:pt idx="28079">
                  <c:v>38.652883787412598</c:v>
                </c:pt>
                <c:pt idx="28080">
                  <c:v>38.654260363636403</c:v>
                </c:pt>
                <c:pt idx="28081">
                  <c:v>38.655636939860102</c:v>
                </c:pt>
                <c:pt idx="28082">
                  <c:v>38.6570135160839</c:v>
                </c:pt>
                <c:pt idx="28083">
                  <c:v>38.658390092307698</c:v>
                </c:pt>
                <c:pt idx="28084">
                  <c:v>38.659766668531503</c:v>
                </c:pt>
                <c:pt idx="28085">
                  <c:v>38.661143244755301</c:v>
                </c:pt>
                <c:pt idx="28086">
                  <c:v>38.662519820979</c:v>
                </c:pt>
                <c:pt idx="28087">
                  <c:v>38.663896397202798</c:v>
                </c:pt>
                <c:pt idx="28088">
                  <c:v>38.665272973426603</c:v>
                </c:pt>
                <c:pt idx="28089">
                  <c:v>38.666649549650401</c:v>
                </c:pt>
                <c:pt idx="28090">
                  <c:v>38.6680261258741</c:v>
                </c:pt>
                <c:pt idx="28091">
                  <c:v>38.669402702097898</c:v>
                </c:pt>
                <c:pt idx="28092">
                  <c:v>38.670779278321703</c:v>
                </c:pt>
                <c:pt idx="28093">
                  <c:v>38.672155854545501</c:v>
                </c:pt>
                <c:pt idx="28094">
                  <c:v>38.6735324307692</c:v>
                </c:pt>
                <c:pt idx="28095">
                  <c:v>38.674909006992998</c:v>
                </c:pt>
                <c:pt idx="28096">
                  <c:v>38.676285583216803</c:v>
                </c:pt>
                <c:pt idx="28097">
                  <c:v>38.677662159440601</c:v>
                </c:pt>
                <c:pt idx="28098">
                  <c:v>38.6790387356643</c:v>
                </c:pt>
                <c:pt idx="28099">
                  <c:v>38.680415311888098</c:v>
                </c:pt>
                <c:pt idx="28100">
                  <c:v>38.681791888111903</c:v>
                </c:pt>
                <c:pt idx="28101">
                  <c:v>38.683168464335701</c:v>
                </c:pt>
                <c:pt idx="28102">
                  <c:v>38.684545040559499</c:v>
                </c:pt>
                <c:pt idx="28103">
                  <c:v>38.685921616783197</c:v>
                </c:pt>
                <c:pt idx="28104">
                  <c:v>38.687298193007003</c:v>
                </c:pt>
                <c:pt idx="28105">
                  <c:v>38.688674769230801</c:v>
                </c:pt>
                <c:pt idx="28106">
                  <c:v>38.690051345454599</c:v>
                </c:pt>
                <c:pt idx="28107">
                  <c:v>38.691427921678297</c:v>
                </c:pt>
                <c:pt idx="28108">
                  <c:v>38.692804497902102</c:v>
                </c:pt>
                <c:pt idx="28109">
                  <c:v>38.6941810741259</c:v>
                </c:pt>
                <c:pt idx="28110">
                  <c:v>38.695557650349699</c:v>
                </c:pt>
                <c:pt idx="28111">
                  <c:v>38.696934226573397</c:v>
                </c:pt>
                <c:pt idx="28112">
                  <c:v>38.698310802797202</c:v>
                </c:pt>
                <c:pt idx="28113">
                  <c:v>38.699687379021</c:v>
                </c:pt>
                <c:pt idx="28114">
                  <c:v>38.701063955244798</c:v>
                </c:pt>
                <c:pt idx="28115">
                  <c:v>38.702440531468497</c:v>
                </c:pt>
                <c:pt idx="28116">
                  <c:v>38.703817107692302</c:v>
                </c:pt>
                <c:pt idx="28117">
                  <c:v>38.7051936839161</c:v>
                </c:pt>
                <c:pt idx="28118">
                  <c:v>38.706570260139898</c:v>
                </c:pt>
                <c:pt idx="28119">
                  <c:v>38.707946836363597</c:v>
                </c:pt>
                <c:pt idx="28120">
                  <c:v>38.709323412587402</c:v>
                </c:pt>
                <c:pt idx="28121">
                  <c:v>38.7106999888112</c:v>
                </c:pt>
                <c:pt idx="28122">
                  <c:v>38.712076565034998</c:v>
                </c:pt>
                <c:pt idx="28123">
                  <c:v>38.713453141258697</c:v>
                </c:pt>
                <c:pt idx="28124">
                  <c:v>38.714829717482502</c:v>
                </c:pt>
                <c:pt idx="28125">
                  <c:v>38.7162062937063</c:v>
                </c:pt>
                <c:pt idx="28126">
                  <c:v>38.717582869930098</c:v>
                </c:pt>
                <c:pt idx="28127">
                  <c:v>38.718959446153903</c:v>
                </c:pt>
                <c:pt idx="28128">
                  <c:v>38.720336022377602</c:v>
                </c:pt>
                <c:pt idx="28129">
                  <c:v>38.7217125986014</c:v>
                </c:pt>
                <c:pt idx="28130">
                  <c:v>38.723089174825198</c:v>
                </c:pt>
                <c:pt idx="28131">
                  <c:v>38.724465751049003</c:v>
                </c:pt>
                <c:pt idx="28132">
                  <c:v>38.725842327272701</c:v>
                </c:pt>
                <c:pt idx="28133">
                  <c:v>38.7272189034965</c:v>
                </c:pt>
                <c:pt idx="28134">
                  <c:v>38.728595479720298</c:v>
                </c:pt>
                <c:pt idx="28135">
                  <c:v>38.729972055944103</c:v>
                </c:pt>
                <c:pt idx="28136">
                  <c:v>38.731348632167801</c:v>
                </c:pt>
                <c:pt idx="28137">
                  <c:v>38.732725208391599</c:v>
                </c:pt>
                <c:pt idx="28138">
                  <c:v>38.734101784615397</c:v>
                </c:pt>
                <c:pt idx="28139">
                  <c:v>38.735478360839203</c:v>
                </c:pt>
                <c:pt idx="28140">
                  <c:v>38.736854937062901</c:v>
                </c:pt>
                <c:pt idx="28141">
                  <c:v>38.738231513286699</c:v>
                </c:pt>
                <c:pt idx="28142">
                  <c:v>38.739608089510497</c:v>
                </c:pt>
                <c:pt idx="28143">
                  <c:v>38.740984665734302</c:v>
                </c:pt>
                <c:pt idx="28144">
                  <c:v>38.742361241958001</c:v>
                </c:pt>
                <c:pt idx="28145">
                  <c:v>38.743737818181799</c:v>
                </c:pt>
                <c:pt idx="28146">
                  <c:v>38.745114394405597</c:v>
                </c:pt>
                <c:pt idx="28147">
                  <c:v>38.746490970629402</c:v>
                </c:pt>
                <c:pt idx="28148">
                  <c:v>38.7478675468532</c:v>
                </c:pt>
                <c:pt idx="28149">
                  <c:v>38.749244123076899</c:v>
                </c:pt>
                <c:pt idx="28150">
                  <c:v>38.750620699300697</c:v>
                </c:pt>
                <c:pt idx="28151">
                  <c:v>38.751997275524502</c:v>
                </c:pt>
                <c:pt idx="28152">
                  <c:v>38.7533738517483</c:v>
                </c:pt>
                <c:pt idx="28153">
                  <c:v>38.754750427971999</c:v>
                </c:pt>
                <c:pt idx="28154">
                  <c:v>38.756127004195797</c:v>
                </c:pt>
                <c:pt idx="28155">
                  <c:v>38.757503580419602</c:v>
                </c:pt>
                <c:pt idx="28156">
                  <c:v>38.7588801566434</c:v>
                </c:pt>
                <c:pt idx="28157">
                  <c:v>38.760256732867099</c:v>
                </c:pt>
                <c:pt idx="28158">
                  <c:v>38.761633309090897</c:v>
                </c:pt>
                <c:pt idx="28159">
                  <c:v>38.763009885314702</c:v>
                </c:pt>
                <c:pt idx="28160">
                  <c:v>38.7643864615385</c:v>
                </c:pt>
                <c:pt idx="28161">
                  <c:v>38.765763037762198</c:v>
                </c:pt>
                <c:pt idx="28162">
                  <c:v>38.767139613985997</c:v>
                </c:pt>
                <c:pt idx="28163">
                  <c:v>38.768516190209802</c:v>
                </c:pt>
                <c:pt idx="28164">
                  <c:v>38.7698927664336</c:v>
                </c:pt>
                <c:pt idx="28165">
                  <c:v>38.771269342657398</c:v>
                </c:pt>
                <c:pt idx="28166">
                  <c:v>38.772645918881103</c:v>
                </c:pt>
                <c:pt idx="28167">
                  <c:v>38.774022495104902</c:v>
                </c:pt>
                <c:pt idx="28168">
                  <c:v>38.7753990713287</c:v>
                </c:pt>
                <c:pt idx="28169">
                  <c:v>38.776775647552498</c:v>
                </c:pt>
                <c:pt idx="28170">
                  <c:v>38.778152223776203</c:v>
                </c:pt>
                <c:pt idx="28171">
                  <c:v>38.779528800000001</c:v>
                </c:pt>
                <c:pt idx="28172">
                  <c:v>38.780905376223799</c:v>
                </c:pt>
                <c:pt idx="28173">
                  <c:v>38.782281952447597</c:v>
                </c:pt>
                <c:pt idx="28174">
                  <c:v>38.783658528671303</c:v>
                </c:pt>
                <c:pt idx="28175">
                  <c:v>38.785035104895101</c:v>
                </c:pt>
                <c:pt idx="28176">
                  <c:v>38.786411681118899</c:v>
                </c:pt>
                <c:pt idx="28177">
                  <c:v>38.787788257342697</c:v>
                </c:pt>
                <c:pt idx="28178">
                  <c:v>38.789164833566403</c:v>
                </c:pt>
                <c:pt idx="28179">
                  <c:v>38.790541409790201</c:v>
                </c:pt>
                <c:pt idx="28180">
                  <c:v>38.791917986013999</c:v>
                </c:pt>
                <c:pt idx="28181">
                  <c:v>38.793294562237797</c:v>
                </c:pt>
                <c:pt idx="28182">
                  <c:v>38.794671138461503</c:v>
                </c:pt>
                <c:pt idx="28183">
                  <c:v>38.796047714685301</c:v>
                </c:pt>
                <c:pt idx="28184">
                  <c:v>38.797424290909099</c:v>
                </c:pt>
                <c:pt idx="28185">
                  <c:v>38.798800867132897</c:v>
                </c:pt>
                <c:pt idx="28186">
                  <c:v>38.800177443356603</c:v>
                </c:pt>
                <c:pt idx="28187">
                  <c:v>38.801554019580401</c:v>
                </c:pt>
                <c:pt idx="28188">
                  <c:v>38.802930595804199</c:v>
                </c:pt>
                <c:pt idx="28189">
                  <c:v>38.804307172027997</c:v>
                </c:pt>
                <c:pt idx="28190">
                  <c:v>38.805683748251802</c:v>
                </c:pt>
                <c:pt idx="28191">
                  <c:v>38.807060324475501</c:v>
                </c:pt>
                <c:pt idx="28192">
                  <c:v>38.808436900699299</c:v>
                </c:pt>
                <c:pt idx="28193">
                  <c:v>38.809813476923097</c:v>
                </c:pt>
                <c:pt idx="28194">
                  <c:v>38.811190053146902</c:v>
                </c:pt>
                <c:pt idx="28195">
                  <c:v>38.8125666293706</c:v>
                </c:pt>
                <c:pt idx="28196">
                  <c:v>38.813943205594398</c:v>
                </c:pt>
                <c:pt idx="28197">
                  <c:v>38.815319781818197</c:v>
                </c:pt>
                <c:pt idx="28198">
                  <c:v>38.816696358042002</c:v>
                </c:pt>
                <c:pt idx="28199">
                  <c:v>38.8180729342657</c:v>
                </c:pt>
                <c:pt idx="28200">
                  <c:v>38.819449510489498</c:v>
                </c:pt>
                <c:pt idx="28201">
                  <c:v>38.820826086713303</c:v>
                </c:pt>
                <c:pt idx="28202">
                  <c:v>38.822202662937102</c:v>
                </c:pt>
                <c:pt idx="28203">
                  <c:v>38.8235792391608</c:v>
                </c:pt>
                <c:pt idx="28204">
                  <c:v>38.824955815384598</c:v>
                </c:pt>
                <c:pt idx="28205">
                  <c:v>38.826332391608403</c:v>
                </c:pt>
                <c:pt idx="28206">
                  <c:v>38.827708967832201</c:v>
                </c:pt>
                <c:pt idx="28207">
                  <c:v>38.829085544055999</c:v>
                </c:pt>
                <c:pt idx="28208">
                  <c:v>38.830462120279698</c:v>
                </c:pt>
                <c:pt idx="28209">
                  <c:v>38.831838696503503</c:v>
                </c:pt>
                <c:pt idx="28210">
                  <c:v>38.833215272727301</c:v>
                </c:pt>
                <c:pt idx="28211">
                  <c:v>38.834591848951099</c:v>
                </c:pt>
                <c:pt idx="28212">
                  <c:v>38.835968425174798</c:v>
                </c:pt>
                <c:pt idx="28213">
                  <c:v>38.837345001398603</c:v>
                </c:pt>
                <c:pt idx="28214">
                  <c:v>38.838721577622401</c:v>
                </c:pt>
                <c:pt idx="28215">
                  <c:v>38.840098153846199</c:v>
                </c:pt>
                <c:pt idx="28216">
                  <c:v>38.841474730069898</c:v>
                </c:pt>
                <c:pt idx="28217">
                  <c:v>38.842851306293703</c:v>
                </c:pt>
                <c:pt idx="28218">
                  <c:v>38.844227882517501</c:v>
                </c:pt>
                <c:pt idx="28219">
                  <c:v>38.845604458741299</c:v>
                </c:pt>
                <c:pt idx="28220">
                  <c:v>38.846981034964998</c:v>
                </c:pt>
                <c:pt idx="28221">
                  <c:v>38.848357611188803</c:v>
                </c:pt>
                <c:pt idx="28222">
                  <c:v>38.849734187412601</c:v>
                </c:pt>
                <c:pt idx="28223">
                  <c:v>38.851110763636399</c:v>
                </c:pt>
                <c:pt idx="28224">
                  <c:v>38.852487339860097</c:v>
                </c:pt>
                <c:pt idx="28225">
                  <c:v>38.853863916083903</c:v>
                </c:pt>
                <c:pt idx="28226">
                  <c:v>38.855240492307701</c:v>
                </c:pt>
                <c:pt idx="28227">
                  <c:v>38.856617068531499</c:v>
                </c:pt>
                <c:pt idx="28228">
                  <c:v>38.857993644755297</c:v>
                </c:pt>
                <c:pt idx="28229">
                  <c:v>38.859370220979002</c:v>
                </c:pt>
                <c:pt idx="28230">
                  <c:v>38.8607467972028</c:v>
                </c:pt>
                <c:pt idx="28231">
                  <c:v>38.862123373426599</c:v>
                </c:pt>
                <c:pt idx="28232">
                  <c:v>38.863499949650397</c:v>
                </c:pt>
                <c:pt idx="28233">
                  <c:v>38.864876525874102</c:v>
                </c:pt>
                <c:pt idx="28234">
                  <c:v>38.8662531020979</c:v>
                </c:pt>
                <c:pt idx="28235">
                  <c:v>38.867629678321698</c:v>
                </c:pt>
                <c:pt idx="28236">
                  <c:v>38.869006254545504</c:v>
                </c:pt>
                <c:pt idx="28237">
                  <c:v>38.870382830769202</c:v>
                </c:pt>
                <c:pt idx="28238">
                  <c:v>38.871759406993</c:v>
                </c:pt>
                <c:pt idx="28239">
                  <c:v>38.873135983216798</c:v>
                </c:pt>
                <c:pt idx="28240">
                  <c:v>38.874512559440603</c:v>
                </c:pt>
                <c:pt idx="28241">
                  <c:v>38.875889135664302</c:v>
                </c:pt>
                <c:pt idx="28242">
                  <c:v>38.8772657118881</c:v>
                </c:pt>
                <c:pt idx="28243">
                  <c:v>38.878642288111898</c:v>
                </c:pt>
                <c:pt idx="28244">
                  <c:v>38.880018864335703</c:v>
                </c:pt>
                <c:pt idx="28245">
                  <c:v>38.881395440559402</c:v>
                </c:pt>
                <c:pt idx="28246">
                  <c:v>38.8827720167832</c:v>
                </c:pt>
                <c:pt idx="28247">
                  <c:v>38.884148593006998</c:v>
                </c:pt>
                <c:pt idx="28248">
                  <c:v>38.885525169230803</c:v>
                </c:pt>
                <c:pt idx="28249">
                  <c:v>38.886901745454601</c:v>
                </c:pt>
                <c:pt idx="28250">
                  <c:v>38.8882783216783</c:v>
                </c:pt>
                <c:pt idx="28251">
                  <c:v>38.889654897902098</c:v>
                </c:pt>
                <c:pt idx="28252">
                  <c:v>38.891031474125903</c:v>
                </c:pt>
                <c:pt idx="28253">
                  <c:v>38.892408050349701</c:v>
                </c:pt>
                <c:pt idx="28254">
                  <c:v>38.8937846265734</c:v>
                </c:pt>
                <c:pt idx="28255">
                  <c:v>38.895161202797198</c:v>
                </c:pt>
                <c:pt idx="28256">
                  <c:v>38.896537779021003</c:v>
                </c:pt>
                <c:pt idx="28257">
                  <c:v>38.897914355244801</c:v>
                </c:pt>
                <c:pt idx="28258">
                  <c:v>38.899290931468499</c:v>
                </c:pt>
                <c:pt idx="28259">
                  <c:v>38.900667507692297</c:v>
                </c:pt>
                <c:pt idx="28260">
                  <c:v>38.902044083916103</c:v>
                </c:pt>
                <c:pt idx="28261">
                  <c:v>38.903420660139901</c:v>
                </c:pt>
                <c:pt idx="28262">
                  <c:v>38.904797236363599</c:v>
                </c:pt>
                <c:pt idx="28263">
                  <c:v>38.906173812587397</c:v>
                </c:pt>
                <c:pt idx="28264">
                  <c:v>38.907550388811202</c:v>
                </c:pt>
                <c:pt idx="28265">
                  <c:v>38.908926965035</c:v>
                </c:pt>
                <c:pt idx="28266">
                  <c:v>38.910303541258799</c:v>
                </c:pt>
                <c:pt idx="28267">
                  <c:v>38.911680117482497</c:v>
                </c:pt>
                <c:pt idx="28268">
                  <c:v>38.913056693706302</c:v>
                </c:pt>
                <c:pt idx="28269">
                  <c:v>38.9144332699301</c:v>
                </c:pt>
                <c:pt idx="28270">
                  <c:v>38.915809846153898</c:v>
                </c:pt>
                <c:pt idx="28271">
                  <c:v>38.917186422377597</c:v>
                </c:pt>
                <c:pt idx="28272">
                  <c:v>38.918562998601402</c:v>
                </c:pt>
                <c:pt idx="28273">
                  <c:v>38.9199395748252</c:v>
                </c:pt>
                <c:pt idx="28274">
                  <c:v>38.921316151048998</c:v>
                </c:pt>
                <c:pt idx="28275">
                  <c:v>38.922692727272697</c:v>
                </c:pt>
                <c:pt idx="28276">
                  <c:v>38.924069303496502</c:v>
                </c:pt>
                <c:pt idx="28277">
                  <c:v>38.9254458797203</c:v>
                </c:pt>
                <c:pt idx="28278">
                  <c:v>38.926822455944098</c:v>
                </c:pt>
                <c:pt idx="28279">
                  <c:v>38.928199032167797</c:v>
                </c:pt>
                <c:pt idx="28280">
                  <c:v>38.929575608391602</c:v>
                </c:pt>
                <c:pt idx="28281">
                  <c:v>38.9309521846154</c:v>
                </c:pt>
                <c:pt idx="28282">
                  <c:v>38.932328760839198</c:v>
                </c:pt>
                <c:pt idx="28283">
                  <c:v>38.933705337062896</c:v>
                </c:pt>
                <c:pt idx="28284">
                  <c:v>38.935081913286702</c:v>
                </c:pt>
                <c:pt idx="28285">
                  <c:v>38.9364584895105</c:v>
                </c:pt>
                <c:pt idx="28286">
                  <c:v>38.937835065734298</c:v>
                </c:pt>
                <c:pt idx="28287">
                  <c:v>38.939211641958003</c:v>
                </c:pt>
                <c:pt idx="28288">
                  <c:v>38.940588218181801</c:v>
                </c:pt>
                <c:pt idx="28289">
                  <c:v>38.9419647944056</c:v>
                </c:pt>
                <c:pt idx="28290">
                  <c:v>38.943341370629398</c:v>
                </c:pt>
                <c:pt idx="28291">
                  <c:v>38.944717946853103</c:v>
                </c:pt>
                <c:pt idx="28292">
                  <c:v>38.946094523076901</c:v>
                </c:pt>
                <c:pt idx="28293">
                  <c:v>38.947471099300699</c:v>
                </c:pt>
                <c:pt idx="28294">
                  <c:v>38.948847675524497</c:v>
                </c:pt>
                <c:pt idx="28295">
                  <c:v>38.950224251748303</c:v>
                </c:pt>
                <c:pt idx="28296">
                  <c:v>38.951600827972001</c:v>
                </c:pt>
                <c:pt idx="28297">
                  <c:v>38.952977404195799</c:v>
                </c:pt>
                <c:pt idx="28298">
                  <c:v>38.954353980419597</c:v>
                </c:pt>
                <c:pt idx="28299">
                  <c:v>38.955730556643402</c:v>
                </c:pt>
                <c:pt idx="28300">
                  <c:v>38.957107132867101</c:v>
                </c:pt>
                <c:pt idx="28301">
                  <c:v>38.958483709090899</c:v>
                </c:pt>
                <c:pt idx="28302">
                  <c:v>38.959860285314697</c:v>
                </c:pt>
                <c:pt idx="28303">
                  <c:v>38.961236861538502</c:v>
                </c:pt>
                <c:pt idx="28304">
                  <c:v>38.962613437762201</c:v>
                </c:pt>
                <c:pt idx="28305">
                  <c:v>38.963990013985999</c:v>
                </c:pt>
                <c:pt idx="28306">
                  <c:v>38.965366590209797</c:v>
                </c:pt>
                <c:pt idx="28307">
                  <c:v>38.966743166433602</c:v>
                </c:pt>
                <c:pt idx="28308">
                  <c:v>38.968119742657301</c:v>
                </c:pt>
                <c:pt idx="28309">
                  <c:v>38.969496318881099</c:v>
                </c:pt>
                <c:pt idx="28310">
                  <c:v>38.970872895104897</c:v>
                </c:pt>
                <c:pt idx="28311">
                  <c:v>38.972249471328702</c:v>
                </c:pt>
                <c:pt idx="28312">
                  <c:v>38.9736260475525</c:v>
                </c:pt>
                <c:pt idx="28313">
                  <c:v>38.975002623776199</c:v>
                </c:pt>
                <c:pt idx="28314">
                  <c:v>38.976379199999997</c:v>
                </c:pt>
                <c:pt idx="28315">
                  <c:v>38.977755776223802</c:v>
                </c:pt>
                <c:pt idx="28316">
                  <c:v>38.9791323524476</c:v>
                </c:pt>
                <c:pt idx="28317">
                  <c:v>38.980508928671298</c:v>
                </c:pt>
                <c:pt idx="28318">
                  <c:v>38.981885504895097</c:v>
                </c:pt>
                <c:pt idx="28319">
                  <c:v>38.983262081118902</c:v>
                </c:pt>
                <c:pt idx="28320">
                  <c:v>38.9846386573427</c:v>
                </c:pt>
                <c:pt idx="28321">
                  <c:v>38.986015233566398</c:v>
                </c:pt>
                <c:pt idx="28322">
                  <c:v>38.987391809790203</c:v>
                </c:pt>
                <c:pt idx="28323">
                  <c:v>38.988768386014002</c:v>
                </c:pt>
                <c:pt idx="28324">
                  <c:v>38.9901449622378</c:v>
                </c:pt>
                <c:pt idx="28325">
                  <c:v>38.991521538461498</c:v>
                </c:pt>
                <c:pt idx="28326">
                  <c:v>38.992898114685303</c:v>
                </c:pt>
                <c:pt idx="28327">
                  <c:v>38.994274690909101</c:v>
                </c:pt>
                <c:pt idx="28328">
                  <c:v>38.995651267132899</c:v>
                </c:pt>
                <c:pt idx="28329">
                  <c:v>38.997027843356697</c:v>
                </c:pt>
                <c:pt idx="28330">
                  <c:v>38.998404419580403</c:v>
                </c:pt>
                <c:pt idx="28331">
                  <c:v>38.999780995804201</c:v>
                </c:pt>
                <c:pt idx="28332">
                  <c:v>39.001157572027999</c:v>
                </c:pt>
                <c:pt idx="28333">
                  <c:v>39.002534148251797</c:v>
                </c:pt>
                <c:pt idx="28334">
                  <c:v>39.003910724475503</c:v>
                </c:pt>
                <c:pt idx="28335">
                  <c:v>39.005287300699301</c:v>
                </c:pt>
                <c:pt idx="28336">
                  <c:v>39.006663876923099</c:v>
                </c:pt>
                <c:pt idx="28337">
                  <c:v>39.008040453146897</c:v>
                </c:pt>
                <c:pt idx="28338">
                  <c:v>39.009417029370603</c:v>
                </c:pt>
                <c:pt idx="28339">
                  <c:v>39.010793605594401</c:v>
                </c:pt>
                <c:pt idx="28340">
                  <c:v>39.012170181818199</c:v>
                </c:pt>
                <c:pt idx="28341">
                  <c:v>39.013546758041997</c:v>
                </c:pt>
                <c:pt idx="28342">
                  <c:v>39.014923334265703</c:v>
                </c:pt>
                <c:pt idx="28343">
                  <c:v>39.016299910489501</c:v>
                </c:pt>
                <c:pt idx="28344">
                  <c:v>39.017676486713299</c:v>
                </c:pt>
                <c:pt idx="28345">
                  <c:v>39.019053062937097</c:v>
                </c:pt>
                <c:pt idx="28346">
                  <c:v>39.020429639160803</c:v>
                </c:pt>
                <c:pt idx="28347">
                  <c:v>39.021806215384601</c:v>
                </c:pt>
                <c:pt idx="28348">
                  <c:v>39.023182791608399</c:v>
                </c:pt>
                <c:pt idx="28349">
                  <c:v>39.024559367832197</c:v>
                </c:pt>
                <c:pt idx="28350">
                  <c:v>39.025935944056002</c:v>
                </c:pt>
                <c:pt idx="28351">
                  <c:v>39.0273125202797</c:v>
                </c:pt>
                <c:pt idx="28352">
                  <c:v>39.028689096503498</c:v>
                </c:pt>
                <c:pt idx="28353">
                  <c:v>39.030065672727297</c:v>
                </c:pt>
                <c:pt idx="28354">
                  <c:v>39.031442248951102</c:v>
                </c:pt>
                <c:pt idx="28355">
                  <c:v>39.0328188251748</c:v>
                </c:pt>
                <c:pt idx="28356">
                  <c:v>39.034195401398598</c:v>
                </c:pt>
                <c:pt idx="28357">
                  <c:v>39.035571977622403</c:v>
                </c:pt>
                <c:pt idx="28358">
                  <c:v>39.036948553846202</c:v>
                </c:pt>
                <c:pt idx="28359">
                  <c:v>39.0383251300699</c:v>
                </c:pt>
                <c:pt idx="28360">
                  <c:v>39.039701706293698</c:v>
                </c:pt>
                <c:pt idx="28361">
                  <c:v>39.041078282517503</c:v>
                </c:pt>
                <c:pt idx="28362">
                  <c:v>39.042454858741301</c:v>
                </c:pt>
                <c:pt idx="28363">
                  <c:v>39.043831434965</c:v>
                </c:pt>
                <c:pt idx="28364">
                  <c:v>39.045208011188798</c:v>
                </c:pt>
                <c:pt idx="28365">
                  <c:v>39.046584587412603</c:v>
                </c:pt>
                <c:pt idx="28366">
                  <c:v>39.047961163636401</c:v>
                </c:pt>
                <c:pt idx="28367">
                  <c:v>39.0493377398601</c:v>
                </c:pt>
                <c:pt idx="28368">
                  <c:v>39.050714316083898</c:v>
                </c:pt>
                <c:pt idx="28369">
                  <c:v>39.052090892307703</c:v>
                </c:pt>
                <c:pt idx="28370">
                  <c:v>39.053467468531501</c:v>
                </c:pt>
                <c:pt idx="28371">
                  <c:v>39.054844044755299</c:v>
                </c:pt>
                <c:pt idx="28372">
                  <c:v>39.056220620978998</c:v>
                </c:pt>
                <c:pt idx="28373">
                  <c:v>39.057597197202803</c:v>
                </c:pt>
                <c:pt idx="28374">
                  <c:v>39.058973773426601</c:v>
                </c:pt>
                <c:pt idx="28375">
                  <c:v>39.060350349650399</c:v>
                </c:pt>
                <c:pt idx="28376">
                  <c:v>39.061726925874098</c:v>
                </c:pt>
                <c:pt idx="28377">
                  <c:v>39.063103502097903</c:v>
                </c:pt>
                <c:pt idx="28378">
                  <c:v>39.064480078321701</c:v>
                </c:pt>
                <c:pt idx="28379">
                  <c:v>39.065856654545499</c:v>
                </c:pt>
                <c:pt idx="28380">
                  <c:v>39.067233230769197</c:v>
                </c:pt>
                <c:pt idx="28381">
                  <c:v>39.068609806993003</c:v>
                </c:pt>
                <c:pt idx="28382">
                  <c:v>39.069986383216801</c:v>
                </c:pt>
                <c:pt idx="28383">
                  <c:v>39.071362959440599</c:v>
                </c:pt>
                <c:pt idx="28384">
                  <c:v>39.072739535664297</c:v>
                </c:pt>
                <c:pt idx="28385">
                  <c:v>39.074116111888102</c:v>
                </c:pt>
                <c:pt idx="28386">
                  <c:v>39.0754926881119</c:v>
                </c:pt>
                <c:pt idx="28387">
                  <c:v>39.076869264335699</c:v>
                </c:pt>
                <c:pt idx="28388">
                  <c:v>39.078245840559397</c:v>
                </c:pt>
                <c:pt idx="28389">
                  <c:v>39.079622416783202</c:v>
                </c:pt>
                <c:pt idx="28390">
                  <c:v>39.080998993007</c:v>
                </c:pt>
                <c:pt idx="28391">
                  <c:v>39.082375569230798</c:v>
                </c:pt>
                <c:pt idx="28392">
                  <c:v>39.083752145454604</c:v>
                </c:pt>
                <c:pt idx="28393">
                  <c:v>39.085128721678302</c:v>
                </c:pt>
                <c:pt idx="28394">
                  <c:v>39.0865052979021</c:v>
                </c:pt>
                <c:pt idx="28395">
                  <c:v>39.087881874125898</c:v>
                </c:pt>
                <c:pt idx="28396">
                  <c:v>39.089258450349703</c:v>
                </c:pt>
                <c:pt idx="28397">
                  <c:v>39.090635026573402</c:v>
                </c:pt>
                <c:pt idx="28398">
                  <c:v>39.0920116027972</c:v>
                </c:pt>
                <c:pt idx="28399">
                  <c:v>39.093388179020998</c:v>
                </c:pt>
                <c:pt idx="28400">
                  <c:v>39.094764755244803</c:v>
                </c:pt>
                <c:pt idx="28401">
                  <c:v>39.096141331468502</c:v>
                </c:pt>
                <c:pt idx="28402">
                  <c:v>39.0975179076923</c:v>
                </c:pt>
                <c:pt idx="28403">
                  <c:v>39.098894483916098</c:v>
                </c:pt>
                <c:pt idx="28404">
                  <c:v>39.100271060139903</c:v>
                </c:pt>
                <c:pt idx="28405">
                  <c:v>39.101647636363602</c:v>
                </c:pt>
                <c:pt idx="28406">
                  <c:v>39.1030242125874</c:v>
                </c:pt>
                <c:pt idx="28407">
                  <c:v>39.104400788811198</c:v>
                </c:pt>
                <c:pt idx="28408">
                  <c:v>39.105777365035003</c:v>
                </c:pt>
                <c:pt idx="28409">
                  <c:v>39.107153941258701</c:v>
                </c:pt>
                <c:pt idx="28410">
                  <c:v>39.1085305174825</c:v>
                </c:pt>
                <c:pt idx="28411">
                  <c:v>39.109907093706298</c:v>
                </c:pt>
                <c:pt idx="28412">
                  <c:v>39.111283669930103</c:v>
                </c:pt>
                <c:pt idx="28413">
                  <c:v>39.112660246153901</c:v>
                </c:pt>
                <c:pt idx="28414">
                  <c:v>39.114036822377599</c:v>
                </c:pt>
                <c:pt idx="28415">
                  <c:v>39.115413398601397</c:v>
                </c:pt>
                <c:pt idx="28416">
                  <c:v>39.116789974825203</c:v>
                </c:pt>
                <c:pt idx="28417">
                  <c:v>39.118166551049001</c:v>
                </c:pt>
                <c:pt idx="28418">
                  <c:v>39.119543127272699</c:v>
                </c:pt>
                <c:pt idx="28419">
                  <c:v>39.120919703496497</c:v>
                </c:pt>
                <c:pt idx="28420">
                  <c:v>39.122296279720302</c:v>
                </c:pt>
                <c:pt idx="28421">
                  <c:v>39.1236728559441</c:v>
                </c:pt>
                <c:pt idx="28422">
                  <c:v>39.125049432167799</c:v>
                </c:pt>
                <c:pt idx="28423">
                  <c:v>39.126426008391597</c:v>
                </c:pt>
                <c:pt idx="28424">
                  <c:v>39.127802584615402</c:v>
                </c:pt>
                <c:pt idx="28425">
                  <c:v>39.1291791608392</c:v>
                </c:pt>
                <c:pt idx="28426">
                  <c:v>39.130555737062899</c:v>
                </c:pt>
                <c:pt idx="28427">
                  <c:v>39.131932313286697</c:v>
                </c:pt>
                <c:pt idx="28428">
                  <c:v>39.133308889510502</c:v>
                </c:pt>
                <c:pt idx="28429">
                  <c:v>39.1346854657343</c:v>
                </c:pt>
                <c:pt idx="28430">
                  <c:v>39.136062041958098</c:v>
                </c:pt>
                <c:pt idx="28431">
                  <c:v>39.137438618181797</c:v>
                </c:pt>
                <c:pt idx="28432">
                  <c:v>39.138815194405602</c:v>
                </c:pt>
                <c:pt idx="28433">
                  <c:v>39.1401917706294</c:v>
                </c:pt>
                <c:pt idx="28434">
                  <c:v>39.141568346853198</c:v>
                </c:pt>
                <c:pt idx="28435">
                  <c:v>39.142944923076897</c:v>
                </c:pt>
                <c:pt idx="28436">
                  <c:v>39.144321499300702</c:v>
                </c:pt>
                <c:pt idx="28437">
                  <c:v>39.1456980755245</c:v>
                </c:pt>
                <c:pt idx="28438">
                  <c:v>39.147074651748298</c:v>
                </c:pt>
                <c:pt idx="28439">
                  <c:v>39.148451227971997</c:v>
                </c:pt>
                <c:pt idx="28440">
                  <c:v>39.149827804195802</c:v>
                </c:pt>
                <c:pt idx="28441">
                  <c:v>39.1512043804196</c:v>
                </c:pt>
                <c:pt idx="28442">
                  <c:v>39.152580956643398</c:v>
                </c:pt>
                <c:pt idx="28443">
                  <c:v>39.153957532867103</c:v>
                </c:pt>
                <c:pt idx="28444">
                  <c:v>39.155334109090902</c:v>
                </c:pt>
                <c:pt idx="28445">
                  <c:v>39.1567106853147</c:v>
                </c:pt>
                <c:pt idx="28446">
                  <c:v>39.158087261538498</c:v>
                </c:pt>
                <c:pt idx="28447">
                  <c:v>39.159463837762203</c:v>
                </c:pt>
                <c:pt idx="28448">
                  <c:v>39.160840413986001</c:v>
                </c:pt>
                <c:pt idx="28449">
                  <c:v>39.162216990209799</c:v>
                </c:pt>
                <c:pt idx="28450">
                  <c:v>39.163593566433597</c:v>
                </c:pt>
                <c:pt idx="28451">
                  <c:v>39.164970142657303</c:v>
                </c:pt>
                <c:pt idx="28452">
                  <c:v>39.166346718881101</c:v>
                </c:pt>
                <c:pt idx="28453">
                  <c:v>39.167723295104899</c:v>
                </c:pt>
                <c:pt idx="28454">
                  <c:v>39.169099871328697</c:v>
                </c:pt>
                <c:pt idx="28455">
                  <c:v>39.170476447552502</c:v>
                </c:pt>
                <c:pt idx="28456">
                  <c:v>39.171853023776201</c:v>
                </c:pt>
                <c:pt idx="28457">
                  <c:v>39.173229599999999</c:v>
                </c:pt>
                <c:pt idx="28458">
                  <c:v>39.174606176223797</c:v>
                </c:pt>
                <c:pt idx="28459">
                  <c:v>39.175982752447602</c:v>
                </c:pt>
                <c:pt idx="28460">
                  <c:v>39.177359328671301</c:v>
                </c:pt>
                <c:pt idx="28461">
                  <c:v>39.178735904895099</c:v>
                </c:pt>
                <c:pt idx="28462">
                  <c:v>39.180112481118897</c:v>
                </c:pt>
                <c:pt idx="28463">
                  <c:v>39.181489057342702</c:v>
                </c:pt>
                <c:pt idx="28464">
                  <c:v>39.182865633566401</c:v>
                </c:pt>
                <c:pt idx="28465">
                  <c:v>39.184242209790199</c:v>
                </c:pt>
                <c:pt idx="28466">
                  <c:v>39.185618786013997</c:v>
                </c:pt>
                <c:pt idx="28467">
                  <c:v>39.186995362237802</c:v>
                </c:pt>
                <c:pt idx="28468">
                  <c:v>39.188371938461501</c:v>
                </c:pt>
                <c:pt idx="28469">
                  <c:v>39.189748514685299</c:v>
                </c:pt>
                <c:pt idx="28470">
                  <c:v>39.191125090909097</c:v>
                </c:pt>
                <c:pt idx="28471">
                  <c:v>39.192501667132902</c:v>
                </c:pt>
                <c:pt idx="28472">
                  <c:v>39.1938782433567</c:v>
                </c:pt>
                <c:pt idx="28473">
                  <c:v>39.195254819580398</c:v>
                </c:pt>
                <c:pt idx="28474">
                  <c:v>39.196631395804197</c:v>
                </c:pt>
                <c:pt idx="28475">
                  <c:v>39.198007972028002</c:v>
                </c:pt>
                <c:pt idx="28476">
                  <c:v>39.1993845482518</c:v>
                </c:pt>
                <c:pt idx="28477">
                  <c:v>39.200761124475498</c:v>
                </c:pt>
                <c:pt idx="28478">
                  <c:v>39.202137700699303</c:v>
                </c:pt>
                <c:pt idx="28479">
                  <c:v>39.203514276923102</c:v>
                </c:pt>
                <c:pt idx="28480">
                  <c:v>39.2048908531469</c:v>
                </c:pt>
                <c:pt idx="28481">
                  <c:v>39.206267429370598</c:v>
                </c:pt>
                <c:pt idx="28482">
                  <c:v>39.207644005594403</c:v>
                </c:pt>
                <c:pt idx="28483">
                  <c:v>39.209020581818201</c:v>
                </c:pt>
                <c:pt idx="28484">
                  <c:v>39.210397158041999</c:v>
                </c:pt>
                <c:pt idx="28485">
                  <c:v>39.211773734265698</c:v>
                </c:pt>
                <c:pt idx="28486">
                  <c:v>39.213150310489503</c:v>
                </c:pt>
                <c:pt idx="28487">
                  <c:v>39.214526886713301</c:v>
                </c:pt>
                <c:pt idx="28488">
                  <c:v>39.215903462937099</c:v>
                </c:pt>
                <c:pt idx="28489">
                  <c:v>39.217280039160798</c:v>
                </c:pt>
                <c:pt idx="28490">
                  <c:v>39.218656615384603</c:v>
                </c:pt>
                <c:pt idx="28491">
                  <c:v>39.220033191608401</c:v>
                </c:pt>
                <c:pt idx="28492">
                  <c:v>39.221409767832199</c:v>
                </c:pt>
                <c:pt idx="28493">
                  <c:v>39.222786344055997</c:v>
                </c:pt>
                <c:pt idx="28494">
                  <c:v>39.224162920279703</c:v>
                </c:pt>
                <c:pt idx="28495">
                  <c:v>39.225539496503501</c:v>
                </c:pt>
                <c:pt idx="28496">
                  <c:v>39.226916072727299</c:v>
                </c:pt>
                <c:pt idx="28497">
                  <c:v>39.228292648951097</c:v>
                </c:pt>
                <c:pt idx="28498">
                  <c:v>39.229669225174803</c:v>
                </c:pt>
                <c:pt idx="28499">
                  <c:v>39.231045801398601</c:v>
                </c:pt>
                <c:pt idx="28500">
                  <c:v>39.232422377622399</c:v>
                </c:pt>
                <c:pt idx="28501">
                  <c:v>39.233798953846197</c:v>
                </c:pt>
                <c:pt idx="28502">
                  <c:v>39.235175530069903</c:v>
                </c:pt>
                <c:pt idx="28503">
                  <c:v>39.236552106293701</c:v>
                </c:pt>
                <c:pt idx="28504">
                  <c:v>39.237928682517499</c:v>
                </c:pt>
                <c:pt idx="28505">
                  <c:v>39.239305258741297</c:v>
                </c:pt>
                <c:pt idx="28506">
                  <c:v>39.240681834965002</c:v>
                </c:pt>
                <c:pt idx="28507">
                  <c:v>39.2420584111888</c:v>
                </c:pt>
                <c:pt idx="28508">
                  <c:v>39.243434987412599</c:v>
                </c:pt>
                <c:pt idx="28509">
                  <c:v>39.244811563636397</c:v>
                </c:pt>
                <c:pt idx="28510">
                  <c:v>39.246188139860102</c:v>
                </c:pt>
                <c:pt idx="28511">
                  <c:v>39.2475647160839</c:v>
                </c:pt>
                <c:pt idx="28512">
                  <c:v>39.248941292307698</c:v>
                </c:pt>
                <c:pt idx="28513">
                  <c:v>39.250317868531504</c:v>
                </c:pt>
                <c:pt idx="28514">
                  <c:v>39.251694444755302</c:v>
                </c:pt>
                <c:pt idx="28515">
                  <c:v>39.253071020979</c:v>
                </c:pt>
                <c:pt idx="28516">
                  <c:v>39.254447597202798</c:v>
                </c:pt>
                <c:pt idx="28517">
                  <c:v>39.255824173426603</c:v>
                </c:pt>
                <c:pt idx="28518">
                  <c:v>39.257200749650401</c:v>
                </c:pt>
                <c:pt idx="28519">
                  <c:v>39.2585773258741</c:v>
                </c:pt>
                <c:pt idx="28520">
                  <c:v>39.259953902097898</c:v>
                </c:pt>
                <c:pt idx="28521">
                  <c:v>39.261330478321703</c:v>
                </c:pt>
                <c:pt idx="28522">
                  <c:v>39.262707054545501</c:v>
                </c:pt>
                <c:pt idx="28523">
                  <c:v>39.2640836307692</c:v>
                </c:pt>
                <c:pt idx="28524">
                  <c:v>39.265460206992998</c:v>
                </c:pt>
                <c:pt idx="28525">
                  <c:v>39.266836783216803</c:v>
                </c:pt>
                <c:pt idx="28526">
                  <c:v>39.268213359440601</c:v>
                </c:pt>
                <c:pt idx="28527">
                  <c:v>39.2695899356643</c:v>
                </c:pt>
                <c:pt idx="28528">
                  <c:v>39.270966511888098</c:v>
                </c:pt>
                <c:pt idx="28529">
                  <c:v>39.272343088111903</c:v>
                </c:pt>
                <c:pt idx="28530">
                  <c:v>39.273719664335701</c:v>
                </c:pt>
                <c:pt idx="28531">
                  <c:v>39.2750962405594</c:v>
                </c:pt>
                <c:pt idx="28532">
                  <c:v>39.276472816783198</c:v>
                </c:pt>
                <c:pt idx="28533">
                  <c:v>39.277849393007003</c:v>
                </c:pt>
                <c:pt idx="28534">
                  <c:v>39.279225969230801</c:v>
                </c:pt>
                <c:pt idx="28535">
                  <c:v>39.280602545454599</c:v>
                </c:pt>
                <c:pt idx="28536">
                  <c:v>39.281979121678297</c:v>
                </c:pt>
                <c:pt idx="28537">
                  <c:v>39.283355697902103</c:v>
                </c:pt>
                <c:pt idx="28538">
                  <c:v>39.284732274125901</c:v>
                </c:pt>
                <c:pt idx="28539">
                  <c:v>39.286108850349699</c:v>
                </c:pt>
                <c:pt idx="28540">
                  <c:v>39.287485426573397</c:v>
                </c:pt>
                <c:pt idx="28541">
                  <c:v>39.288862002797202</c:v>
                </c:pt>
                <c:pt idx="28542">
                  <c:v>39.290238579021</c:v>
                </c:pt>
                <c:pt idx="28543">
                  <c:v>39.291615155244799</c:v>
                </c:pt>
                <c:pt idx="28544">
                  <c:v>39.292991731468497</c:v>
                </c:pt>
                <c:pt idx="28545">
                  <c:v>39.294368307692302</c:v>
                </c:pt>
                <c:pt idx="28546">
                  <c:v>39.2957448839161</c:v>
                </c:pt>
                <c:pt idx="28547">
                  <c:v>39.297121460139898</c:v>
                </c:pt>
                <c:pt idx="28548">
                  <c:v>39.298498036363597</c:v>
                </c:pt>
                <c:pt idx="28549">
                  <c:v>39.299874612587402</c:v>
                </c:pt>
                <c:pt idx="28550">
                  <c:v>39.3012511888112</c:v>
                </c:pt>
                <c:pt idx="28551">
                  <c:v>39.302627765034998</c:v>
                </c:pt>
                <c:pt idx="28552">
                  <c:v>39.304004341258803</c:v>
                </c:pt>
                <c:pt idx="28553">
                  <c:v>39.305380917482502</c:v>
                </c:pt>
                <c:pt idx="28554">
                  <c:v>39.3067574937063</c:v>
                </c:pt>
                <c:pt idx="28555">
                  <c:v>39.308134069930098</c:v>
                </c:pt>
                <c:pt idx="28556">
                  <c:v>39.309510646153903</c:v>
                </c:pt>
                <c:pt idx="28557">
                  <c:v>39.310887222377602</c:v>
                </c:pt>
                <c:pt idx="28558">
                  <c:v>39.3122637986014</c:v>
                </c:pt>
                <c:pt idx="28559">
                  <c:v>39.313640374825198</c:v>
                </c:pt>
                <c:pt idx="28560">
                  <c:v>39.315016951049003</c:v>
                </c:pt>
                <c:pt idx="28561">
                  <c:v>39.316393527272702</c:v>
                </c:pt>
                <c:pt idx="28562">
                  <c:v>39.3177701034965</c:v>
                </c:pt>
                <c:pt idx="28563">
                  <c:v>39.319146679720298</c:v>
                </c:pt>
                <c:pt idx="28564">
                  <c:v>39.320523255944103</c:v>
                </c:pt>
                <c:pt idx="28565">
                  <c:v>39.321899832167801</c:v>
                </c:pt>
                <c:pt idx="28566">
                  <c:v>39.3232764083916</c:v>
                </c:pt>
                <c:pt idx="28567">
                  <c:v>39.324652984615398</c:v>
                </c:pt>
                <c:pt idx="28568">
                  <c:v>39.326029560839203</c:v>
                </c:pt>
                <c:pt idx="28569">
                  <c:v>39.327406137062901</c:v>
                </c:pt>
                <c:pt idx="28570">
                  <c:v>39.328782713286699</c:v>
                </c:pt>
                <c:pt idx="28571">
                  <c:v>39.330159289510497</c:v>
                </c:pt>
                <c:pt idx="28572">
                  <c:v>39.331535865734303</c:v>
                </c:pt>
                <c:pt idx="28573">
                  <c:v>39.332912441958101</c:v>
                </c:pt>
                <c:pt idx="28574">
                  <c:v>39.334289018181799</c:v>
                </c:pt>
                <c:pt idx="28575">
                  <c:v>39.335665594405597</c:v>
                </c:pt>
                <c:pt idx="28576">
                  <c:v>39.337042170629402</c:v>
                </c:pt>
                <c:pt idx="28577">
                  <c:v>39.338418746853201</c:v>
                </c:pt>
                <c:pt idx="28578">
                  <c:v>39.339795323076899</c:v>
                </c:pt>
                <c:pt idx="28579">
                  <c:v>39.341171899300697</c:v>
                </c:pt>
                <c:pt idx="28580">
                  <c:v>39.342548475524502</c:v>
                </c:pt>
                <c:pt idx="28581">
                  <c:v>39.3439250517483</c:v>
                </c:pt>
                <c:pt idx="28582">
                  <c:v>39.345301627971999</c:v>
                </c:pt>
                <c:pt idx="28583">
                  <c:v>39.346678204195797</c:v>
                </c:pt>
                <c:pt idx="28584">
                  <c:v>39.348054780419602</c:v>
                </c:pt>
                <c:pt idx="28585">
                  <c:v>39.3494313566434</c:v>
                </c:pt>
                <c:pt idx="28586">
                  <c:v>39.350807932867099</c:v>
                </c:pt>
                <c:pt idx="28587">
                  <c:v>39.352184509090897</c:v>
                </c:pt>
                <c:pt idx="28588">
                  <c:v>39.353561085314702</c:v>
                </c:pt>
                <c:pt idx="28589">
                  <c:v>39.3549376615385</c:v>
                </c:pt>
                <c:pt idx="28590">
                  <c:v>39.356314237762199</c:v>
                </c:pt>
                <c:pt idx="28591">
                  <c:v>39.357690813985997</c:v>
                </c:pt>
                <c:pt idx="28592">
                  <c:v>39.359067390209802</c:v>
                </c:pt>
                <c:pt idx="28593">
                  <c:v>39.3604439664336</c:v>
                </c:pt>
                <c:pt idx="28594">
                  <c:v>39.361820542657398</c:v>
                </c:pt>
                <c:pt idx="28595">
                  <c:v>39.363197118881097</c:v>
                </c:pt>
                <c:pt idx="28596">
                  <c:v>39.364573695104902</c:v>
                </c:pt>
                <c:pt idx="28597">
                  <c:v>39.3659502713287</c:v>
                </c:pt>
                <c:pt idx="28598">
                  <c:v>39.367326847552498</c:v>
                </c:pt>
                <c:pt idx="28599">
                  <c:v>39.368703423776203</c:v>
                </c:pt>
                <c:pt idx="28600">
                  <c:v>39.370080000000002</c:v>
                </c:pt>
                <c:pt idx="28601">
                  <c:v>39.3714565762238</c:v>
                </c:pt>
                <c:pt idx="28602">
                  <c:v>39.372833152447598</c:v>
                </c:pt>
                <c:pt idx="28603">
                  <c:v>39.374209728671303</c:v>
                </c:pt>
                <c:pt idx="28604">
                  <c:v>39.375586304895101</c:v>
                </c:pt>
                <c:pt idx="28605">
                  <c:v>39.376962881118899</c:v>
                </c:pt>
                <c:pt idx="28606">
                  <c:v>39.378339457342697</c:v>
                </c:pt>
                <c:pt idx="28607">
                  <c:v>39.379716033566403</c:v>
                </c:pt>
                <c:pt idx="28608">
                  <c:v>39.381092609790201</c:v>
                </c:pt>
                <c:pt idx="28609">
                  <c:v>39.382469186013999</c:v>
                </c:pt>
                <c:pt idx="28610">
                  <c:v>39.383845762237797</c:v>
                </c:pt>
                <c:pt idx="28611">
                  <c:v>39.385222338461503</c:v>
                </c:pt>
                <c:pt idx="28612">
                  <c:v>39.386598914685301</c:v>
                </c:pt>
                <c:pt idx="28613">
                  <c:v>39.387975490909099</c:v>
                </c:pt>
                <c:pt idx="28614">
                  <c:v>39.389352067132897</c:v>
                </c:pt>
                <c:pt idx="28615">
                  <c:v>39.390728643356603</c:v>
                </c:pt>
                <c:pt idx="28616">
                  <c:v>39.392105219580401</c:v>
                </c:pt>
                <c:pt idx="28617">
                  <c:v>39.393481795804199</c:v>
                </c:pt>
                <c:pt idx="28618">
                  <c:v>39.394858372027997</c:v>
                </c:pt>
                <c:pt idx="28619">
                  <c:v>39.396234948251802</c:v>
                </c:pt>
                <c:pt idx="28620">
                  <c:v>39.397611524475501</c:v>
                </c:pt>
                <c:pt idx="28621">
                  <c:v>39.398988100699299</c:v>
                </c:pt>
                <c:pt idx="28622">
                  <c:v>39.400364676923097</c:v>
                </c:pt>
                <c:pt idx="28623">
                  <c:v>39.401741253146902</c:v>
                </c:pt>
                <c:pt idx="28624">
                  <c:v>39.403117829370601</c:v>
                </c:pt>
                <c:pt idx="28625">
                  <c:v>39.404494405594399</c:v>
                </c:pt>
                <c:pt idx="28626">
                  <c:v>39.405870981818197</c:v>
                </c:pt>
                <c:pt idx="28627">
                  <c:v>39.407247558042002</c:v>
                </c:pt>
                <c:pt idx="28628">
                  <c:v>39.4086241342657</c:v>
                </c:pt>
                <c:pt idx="28629">
                  <c:v>39.410000710489498</c:v>
                </c:pt>
                <c:pt idx="28630">
                  <c:v>39.411377286713297</c:v>
                </c:pt>
                <c:pt idx="28631">
                  <c:v>39.412753862937102</c:v>
                </c:pt>
                <c:pt idx="28632">
                  <c:v>39.4141304391608</c:v>
                </c:pt>
                <c:pt idx="28633">
                  <c:v>39.415507015384598</c:v>
                </c:pt>
                <c:pt idx="28634">
                  <c:v>39.416883591608403</c:v>
                </c:pt>
                <c:pt idx="28635">
                  <c:v>39.418260167832202</c:v>
                </c:pt>
                <c:pt idx="28636">
                  <c:v>39.419636744056</c:v>
                </c:pt>
                <c:pt idx="28637">
                  <c:v>39.421013320279698</c:v>
                </c:pt>
                <c:pt idx="28638">
                  <c:v>39.422389896503503</c:v>
                </c:pt>
                <c:pt idx="28639">
                  <c:v>39.423766472727301</c:v>
                </c:pt>
                <c:pt idx="28640">
                  <c:v>39.425143048951099</c:v>
                </c:pt>
                <c:pt idx="28641">
                  <c:v>39.426519625174798</c:v>
                </c:pt>
                <c:pt idx="28642">
                  <c:v>39.427896201398603</c:v>
                </c:pt>
                <c:pt idx="28643">
                  <c:v>39.429272777622401</c:v>
                </c:pt>
                <c:pt idx="28644">
                  <c:v>39.430649353846199</c:v>
                </c:pt>
                <c:pt idx="28645">
                  <c:v>39.432025930069898</c:v>
                </c:pt>
                <c:pt idx="28646">
                  <c:v>39.433402506293703</c:v>
                </c:pt>
                <c:pt idx="28647">
                  <c:v>39.434779082517501</c:v>
                </c:pt>
                <c:pt idx="28648">
                  <c:v>39.436155658741299</c:v>
                </c:pt>
                <c:pt idx="28649">
                  <c:v>39.437532234964998</c:v>
                </c:pt>
                <c:pt idx="28650">
                  <c:v>39.438908811188803</c:v>
                </c:pt>
                <c:pt idx="28651">
                  <c:v>39.440285387412601</c:v>
                </c:pt>
                <c:pt idx="28652">
                  <c:v>39.441661963636399</c:v>
                </c:pt>
                <c:pt idx="28653">
                  <c:v>39.443038539860098</c:v>
                </c:pt>
                <c:pt idx="28654">
                  <c:v>39.444415116083903</c:v>
                </c:pt>
                <c:pt idx="28655">
                  <c:v>39.445791692307701</c:v>
                </c:pt>
                <c:pt idx="28656">
                  <c:v>39.447168268531499</c:v>
                </c:pt>
                <c:pt idx="28657">
                  <c:v>39.448544844755297</c:v>
                </c:pt>
                <c:pt idx="28658">
                  <c:v>39.449921420979003</c:v>
                </c:pt>
                <c:pt idx="28659">
                  <c:v>39.451297997202801</c:v>
                </c:pt>
                <c:pt idx="28660">
                  <c:v>39.452674573426599</c:v>
                </c:pt>
                <c:pt idx="28661">
                  <c:v>39.454051149650397</c:v>
                </c:pt>
                <c:pt idx="28662">
                  <c:v>39.455427725874102</c:v>
                </c:pt>
                <c:pt idx="28663">
                  <c:v>39.4568043020979</c:v>
                </c:pt>
                <c:pt idx="28664">
                  <c:v>39.458180878321699</c:v>
                </c:pt>
                <c:pt idx="28665">
                  <c:v>39.459557454545497</c:v>
                </c:pt>
                <c:pt idx="28666">
                  <c:v>39.460934030769202</c:v>
                </c:pt>
                <c:pt idx="28667">
                  <c:v>39.462310606993</c:v>
                </c:pt>
                <c:pt idx="28668">
                  <c:v>39.463687183216798</c:v>
                </c:pt>
                <c:pt idx="28669">
                  <c:v>39.465063759440604</c:v>
                </c:pt>
                <c:pt idx="28670">
                  <c:v>39.466440335664302</c:v>
                </c:pt>
                <c:pt idx="28671">
                  <c:v>39.4678169118881</c:v>
                </c:pt>
                <c:pt idx="28672">
                  <c:v>39.469193488111898</c:v>
                </c:pt>
                <c:pt idx="28673">
                  <c:v>39.470570064335703</c:v>
                </c:pt>
                <c:pt idx="28674">
                  <c:v>39.471946640559402</c:v>
                </c:pt>
                <c:pt idx="28675">
                  <c:v>39.4733232167832</c:v>
                </c:pt>
                <c:pt idx="28676">
                  <c:v>39.474699793006998</c:v>
                </c:pt>
                <c:pt idx="28677">
                  <c:v>39.476076369230803</c:v>
                </c:pt>
                <c:pt idx="28678">
                  <c:v>39.477452945454601</c:v>
                </c:pt>
                <c:pt idx="28679">
                  <c:v>39.4788295216783</c:v>
                </c:pt>
                <c:pt idx="28680">
                  <c:v>39.480206097902098</c:v>
                </c:pt>
                <c:pt idx="28681">
                  <c:v>39.481582674125903</c:v>
                </c:pt>
                <c:pt idx="28682">
                  <c:v>39.482959250349701</c:v>
                </c:pt>
                <c:pt idx="28683">
                  <c:v>39.4843358265734</c:v>
                </c:pt>
                <c:pt idx="28684">
                  <c:v>39.485712402797198</c:v>
                </c:pt>
                <c:pt idx="28685">
                  <c:v>39.487088979021003</c:v>
                </c:pt>
                <c:pt idx="28686">
                  <c:v>39.488465555244801</c:v>
                </c:pt>
                <c:pt idx="28687">
                  <c:v>39.4898421314685</c:v>
                </c:pt>
                <c:pt idx="28688">
                  <c:v>39.491218707692298</c:v>
                </c:pt>
                <c:pt idx="28689">
                  <c:v>39.492595283916103</c:v>
                </c:pt>
                <c:pt idx="28690">
                  <c:v>39.493971860139901</c:v>
                </c:pt>
                <c:pt idx="28691">
                  <c:v>39.495348436363599</c:v>
                </c:pt>
                <c:pt idx="28692">
                  <c:v>39.496725012587397</c:v>
                </c:pt>
                <c:pt idx="28693">
                  <c:v>39.498101588811203</c:v>
                </c:pt>
                <c:pt idx="28694">
                  <c:v>39.499478165035001</c:v>
                </c:pt>
                <c:pt idx="28695">
                  <c:v>39.500854741258699</c:v>
                </c:pt>
                <c:pt idx="28696">
                  <c:v>39.502231317482497</c:v>
                </c:pt>
                <c:pt idx="28697">
                  <c:v>39.503607893706302</c:v>
                </c:pt>
                <c:pt idx="28698">
                  <c:v>39.5049844699301</c:v>
                </c:pt>
                <c:pt idx="28699">
                  <c:v>39.506361046153899</c:v>
                </c:pt>
                <c:pt idx="28700">
                  <c:v>39.507737622377597</c:v>
                </c:pt>
                <c:pt idx="28701">
                  <c:v>39.509114198601402</c:v>
                </c:pt>
                <c:pt idx="28702">
                  <c:v>39.5104907748252</c:v>
                </c:pt>
                <c:pt idx="28703">
                  <c:v>39.511867351048998</c:v>
                </c:pt>
                <c:pt idx="28704">
                  <c:v>39.513243927272697</c:v>
                </c:pt>
                <c:pt idx="28705">
                  <c:v>39.514620503496502</c:v>
                </c:pt>
                <c:pt idx="28706">
                  <c:v>39.5159970797203</c:v>
                </c:pt>
                <c:pt idx="28707">
                  <c:v>39.517373655944098</c:v>
                </c:pt>
                <c:pt idx="28708">
                  <c:v>39.518750232167797</c:v>
                </c:pt>
                <c:pt idx="28709">
                  <c:v>39.520126808391602</c:v>
                </c:pt>
                <c:pt idx="28710">
                  <c:v>39.5215033846154</c:v>
                </c:pt>
                <c:pt idx="28711">
                  <c:v>39.522879960839198</c:v>
                </c:pt>
                <c:pt idx="28712">
                  <c:v>39.524256537062897</c:v>
                </c:pt>
                <c:pt idx="28713">
                  <c:v>39.525633113286702</c:v>
                </c:pt>
                <c:pt idx="28714">
                  <c:v>39.5270096895105</c:v>
                </c:pt>
                <c:pt idx="28715">
                  <c:v>39.528386265734298</c:v>
                </c:pt>
                <c:pt idx="28716">
                  <c:v>39.529762841957996</c:v>
                </c:pt>
                <c:pt idx="28717">
                  <c:v>39.531139418181802</c:v>
                </c:pt>
                <c:pt idx="28718">
                  <c:v>39.5325159944056</c:v>
                </c:pt>
                <c:pt idx="28719">
                  <c:v>39.533892570629398</c:v>
                </c:pt>
                <c:pt idx="28720">
                  <c:v>39.535269146853203</c:v>
                </c:pt>
                <c:pt idx="28721">
                  <c:v>39.536645723076902</c:v>
                </c:pt>
                <c:pt idx="28722">
                  <c:v>39.5380222993007</c:v>
                </c:pt>
                <c:pt idx="28723">
                  <c:v>39.539398875524498</c:v>
                </c:pt>
                <c:pt idx="28724">
                  <c:v>39.540775451748303</c:v>
                </c:pt>
                <c:pt idx="28725">
                  <c:v>39.542152027972001</c:v>
                </c:pt>
                <c:pt idx="28726">
                  <c:v>39.543528604195799</c:v>
                </c:pt>
                <c:pt idx="28727">
                  <c:v>39.544905180419597</c:v>
                </c:pt>
                <c:pt idx="28728">
                  <c:v>39.546281756643403</c:v>
                </c:pt>
                <c:pt idx="28729">
                  <c:v>39.547658332867101</c:v>
                </c:pt>
                <c:pt idx="28730">
                  <c:v>39.549034909090899</c:v>
                </c:pt>
                <c:pt idx="28731">
                  <c:v>39.550411485314697</c:v>
                </c:pt>
                <c:pt idx="28732">
                  <c:v>39.551788061538502</c:v>
                </c:pt>
                <c:pt idx="28733">
                  <c:v>39.553164637762201</c:v>
                </c:pt>
                <c:pt idx="28734">
                  <c:v>39.554541213985999</c:v>
                </c:pt>
                <c:pt idx="28735">
                  <c:v>39.555917790209797</c:v>
                </c:pt>
                <c:pt idx="28736">
                  <c:v>39.557294366433602</c:v>
                </c:pt>
                <c:pt idx="28737">
                  <c:v>39.5586709426574</c:v>
                </c:pt>
                <c:pt idx="28738">
                  <c:v>39.560047518881099</c:v>
                </c:pt>
                <c:pt idx="28739">
                  <c:v>39.561424095104897</c:v>
                </c:pt>
                <c:pt idx="28740">
                  <c:v>39.562800671328702</c:v>
                </c:pt>
                <c:pt idx="28741">
                  <c:v>39.5641772475525</c:v>
                </c:pt>
                <c:pt idx="28742">
                  <c:v>39.565553823776199</c:v>
                </c:pt>
                <c:pt idx="28743">
                  <c:v>39.566930399999997</c:v>
                </c:pt>
                <c:pt idx="28744">
                  <c:v>39.568306976223802</c:v>
                </c:pt>
                <c:pt idx="28745">
                  <c:v>39.5696835524476</c:v>
                </c:pt>
                <c:pt idx="28746">
                  <c:v>39.571060128671299</c:v>
                </c:pt>
                <c:pt idx="28747">
                  <c:v>39.572436704895097</c:v>
                </c:pt>
                <c:pt idx="28748">
                  <c:v>39.573813281118902</c:v>
                </c:pt>
                <c:pt idx="28749">
                  <c:v>39.5751898573427</c:v>
                </c:pt>
                <c:pt idx="28750">
                  <c:v>39.576566433566398</c:v>
                </c:pt>
                <c:pt idx="28751">
                  <c:v>39.577943009790197</c:v>
                </c:pt>
                <c:pt idx="28752">
                  <c:v>39.579319586014002</c:v>
                </c:pt>
                <c:pt idx="28753">
                  <c:v>39.5806961622378</c:v>
                </c:pt>
                <c:pt idx="28754">
                  <c:v>39.582072738461498</c:v>
                </c:pt>
                <c:pt idx="28755">
                  <c:v>39.583449314685303</c:v>
                </c:pt>
                <c:pt idx="28756">
                  <c:v>39.584825890909102</c:v>
                </c:pt>
                <c:pt idx="28757">
                  <c:v>39.5862024671329</c:v>
                </c:pt>
                <c:pt idx="28758">
                  <c:v>39.587579043356698</c:v>
                </c:pt>
                <c:pt idx="28759">
                  <c:v>39.588955619580403</c:v>
                </c:pt>
                <c:pt idx="28760">
                  <c:v>39.590332195804201</c:v>
                </c:pt>
                <c:pt idx="28761">
                  <c:v>39.591708772027999</c:v>
                </c:pt>
                <c:pt idx="28762">
                  <c:v>39.593085348251797</c:v>
                </c:pt>
                <c:pt idx="28763">
                  <c:v>39.594461924475503</c:v>
                </c:pt>
                <c:pt idx="28764">
                  <c:v>39.595838500699301</c:v>
                </c:pt>
                <c:pt idx="28765">
                  <c:v>39.597215076923099</c:v>
                </c:pt>
                <c:pt idx="28766">
                  <c:v>39.598591653146897</c:v>
                </c:pt>
                <c:pt idx="28767">
                  <c:v>39.599968229370603</c:v>
                </c:pt>
                <c:pt idx="28768">
                  <c:v>39.601344805594401</c:v>
                </c:pt>
                <c:pt idx="28769">
                  <c:v>39.602721381818199</c:v>
                </c:pt>
                <c:pt idx="28770">
                  <c:v>39.604097958041997</c:v>
                </c:pt>
                <c:pt idx="28771">
                  <c:v>39.605474534265703</c:v>
                </c:pt>
                <c:pt idx="28772">
                  <c:v>39.606851110489501</c:v>
                </c:pt>
                <c:pt idx="28773">
                  <c:v>39.608227686713299</c:v>
                </c:pt>
                <c:pt idx="28774">
                  <c:v>39.609604262937097</c:v>
                </c:pt>
                <c:pt idx="28775">
                  <c:v>39.610980839160803</c:v>
                </c:pt>
                <c:pt idx="28776">
                  <c:v>39.612357415384601</c:v>
                </c:pt>
                <c:pt idx="28777">
                  <c:v>39.613733991608399</c:v>
                </c:pt>
                <c:pt idx="28778">
                  <c:v>39.615110567832197</c:v>
                </c:pt>
                <c:pt idx="28779">
                  <c:v>39.616487144055903</c:v>
                </c:pt>
                <c:pt idx="28780">
                  <c:v>39.617863720279701</c:v>
                </c:pt>
                <c:pt idx="28781">
                  <c:v>39.619240296503499</c:v>
                </c:pt>
                <c:pt idx="28782">
                  <c:v>39.620616872727297</c:v>
                </c:pt>
                <c:pt idx="28783">
                  <c:v>39.621993448951102</c:v>
                </c:pt>
                <c:pt idx="28784">
                  <c:v>39.6233700251748</c:v>
                </c:pt>
                <c:pt idx="28785">
                  <c:v>39.624746601398599</c:v>
                </c:pt>
                <c:pt idx="28786">
                  <c:v>39.626123177622397</c:v>
                </c:pt>
                <c:pt idx="28787">
                  <c:v>39.627499753846202</c:v>
                </c:pt>
                <c:pt idx="28788">
                  <c:v>39.6288763300699</c:v>
                </c:pt>
                <c:pt idx="28789">
                  <c:v>39.630252906293698</c:v>
                </c:pt>
                <c:pt idx="28790">
                  <c:v>39.631629482517504</c:v>
                </c:pt>
                <c:pt idx="28791">
                  <c:v>39.633006058741302</c:v>
                </c:pt>
                <c:pt idx="28792">
                  <c:v>39.634382634965</c:v>
                </c:pt>
                <c:pt idx="28793">
                  <c:v>39.635759211188798</c:v>
                </c:pt>
                <c:pt idx="28794">
                  <c:v>39.637135787412603</c:v>
                </c:pt>
                <c:pt idx="28795">
                  <c:v>39.638512363636401</c:v>
                </c:pt>
                <c:pt idx="28796">
                  <c:v>39.6398889398601</c:v>
                </c:pt>
                <c:pt idx="28797">
                  <c:v>39.641265516083898</c:v>
                </c:pt>
                <c:pt idx="28798">
                  <c:v>39.642642092307703</c:v>
                </c:pt>
                <c:pt idx="28799">
                  <c:v>39.644018668531501</c:v>
                </c:pt>
                <c:pt idx="28800">
                  <c:v>39.645395244755299</c:v>
                </c:pt>
                <c:pt idx="28801">
                  <c:v>39.646771820978998</c:v>
                </c:pt>
                <c:pt idx="28802">
                  <c:v>39.648148397202803</c:v>
                </c:pt>
                <c:pt idx="28803">
                  <c:v>39.649524973426601</c:v>
                </c:pt>
                <c:pt idx="28804">
                  <c:v>39.650901549650399</c:v>
                </c:pt>
                <c:pt idx="28805">
                  <c:v>39.652278125874098</c:v>
                </c:pt>
                <c:pt idx="28806">
                  <c:v>39.653654702097903</c:v>
                </c:pt>
                <c:pt idx="28807">
                  <c:v>39.655031278321701</c:v>
                </c:pt>
                <c:pt idx="28808">
                  <c:v>39.656407854545499</c:v>
                </c:pt>
                <c:pt idx="28809">
                  <c:v>39.657784430769198</c:v>
                </c:pt>
                <c:pt idx="28810">
                  <c:v>39.659161006993003</c:v>
                </c:pt>
                <c:pt idx="28811">
                  <c:v>39.660537583216801</c:v>
                </c:pt>
                <c:pt idx="28812">
                  <c:v>39.661914159440599</c:v>
                </c:pt>
                <c:pt idx="28813">
                  <c:v>39.663290735664297</c:v>
                </c:pt>
                <c:pt idx="28814">
                  <c:v>39.664667311888103</c:v>
                </c:pt>
                <c:pt idx="28815">
                  <c:v>39.666043888111901</c:v>
                </c:pt>
                <c:pt idx="28816">
                  <c:v>39.667420464335699</c:v>
                </c:pt>
                <c:pt idx="28817">
                  <c:v>39.668797040559397</c:v>
                </c:pt>
                <c:pt idx="28818">
                  <c:v>39.670173616783202</c:v>
                </c:pt>
                <c:pt idx="28819">
                  <c:v>39.671550193007</c:v>
                </c:pt>
                <c:pt idx="28820">
                  <c:v>39.672926769230799</c:v>
                </c:pt>
                <c:pt idx="28821">
                  <c:v>39.674303345454597</c:v>
                </c:pt>
                <c:pt idx="28822">
                  <c:v>39.675679921678302</c:v>
                </c:pt>
                <c:pt idx="28823">
                  <c:v>39.6770564979021</c:v>
                </c:pt>
                <c:pt idx="28824">
                  <c:v>39.678433074125898</c:v>
                </c:pt>
                <c:pt idx="28825">
                  <c:v>39.679809650349704</c:v>
                </c:pt>
                <c:pt idx="28826">
                  <c:v>39.681186226573402</c:v>
                </c:pt>
                <c:pt idx="28827">
                  <c:v>39.6825628027972</c:v>
                </c:pt>
                <c:pt idx="28828">
                  <c:v>39.683939379020998</c:v>
                </c:pt>
                <c:pt idx="28829">
                  <c:v>39.685315955244803</c:v>
                </c:pt>
                <c:pt idx="28830">
                  <c:v>39.686692531468502</c:v>
                </c:pt>
                <c:pt idx="28831">
                  <c:v>39.6880691076923</c:v>
                </c:pt>
                <c:pt idx="28832">
                  <c:v>39.689445683916098</c:v>
                </c:pt>
                <c:pt idx="28833">
                  <c:v>39.690822260139903</c:v>
                </c:pt>
                <c:pt idx="28834">
                  <c:v>39.692198836363602</c:v>
                </c:pt>
                <c:pt idx="28835">
                  <c:v>39.6935754125874</c:v>
                </c:pt>
                <c:pt idx="28836">
                  <c:v>39.694951988811198</c:v>
                </c:pt>
                <c:pt idx="28837">
                  <c:v>39.696328565035003</c:v>
                </c:pt>
                <c:pt idx="28838">
                  <c:v>39.697705141258702</c:v>
                </c:pt>
                <c:pt idx="28839">
                  <c:v>39.6990817174825</c:v>
                </c:pt>
                <c:pt idx="28840">
                  <c:v>39.700458293706298</c:v>
                </c:pt>
                <c:pt idx="28841">
                  <c:v>39.701834869930103</c:v>
                </c:pt>
                <c:pt idx="28842">
                  <c:v>39.703211446153901</c:v>
                </c:pt>
                <c:pt idx="28843">
                  <c:v>39.7045880223776</c:v>
                </c:pt>
                <c:pt idx="28844">
                  <c:v>39.705964598601398</c:v>
                </c:pt>
                <c:pt idx="28845">
                  <c:v>39.707341174825203</c:v>
                </c:pt>
                <c:pt idx="28846">
                  <c:v>39.708717751049001</c:v>
                </c:pt>
                <c:pt idx="28847">
                  <c:v>39.710094327272699</c:v>
                </c:pt>
                <c:pt idx="28848">
                  <c:v>39.711470903496497</c:v>
                </c:pt>
                <c:pt idx="28849">
                  <c:v>39.712847479720303</c:v>
                </c:pt>
                <c:pt idx="28850">
                  <c:v>39.714224055944101</c:v>
                </c:pt>
                <c:pt idx="28851">
                  <c:v>39.715600632167799</c:v>
                </c:pt>
                <c:pt idx="28852">
                  <c:v>39.716977208391597</c:v>
                </c:pt>
                <c:pt idx="28853">
                  <c:v>39.718353784615402</c:v>
                </c:pt>
                <c:pt idx="28854">
                  <c:v>39.719730360839201</c:v>
                </c:pt>
                <c:pt idx="28855">
                  <c:v>39.721106937062899</c:v>
                </c:pt>
                <c:pt idx="28856">
                  <c:v>39.722483513286697</c:v>
                </c:pt>
                <c:pt idx="28857">
                  <c:v>39.723860089510502</c:v>
                </c:pt>
                <c:pt idx="28858">
                  <c:v>39.7252366657343</c:v>
                </c:pt>
                <c:pt idx="28859">
                  <c:v>39.726613241957999</c:v>
                </c:pt>
                <c:pt idx="28860">
                  <c:v>39.727989818181797</c:v>
                </c:pt>
                <c:pt idx="28861">
                  <c:v>39.729366394405602</c:v>
                </c:pt>
                <c:pt idx="28862">
                  <c:v>39.7307429706294</c:v>
                </c:pt>
                <c:pt idx="28863">
                  <c:v>39.732119546853198</c:v>
                </c:pt>
                <c:pt idx="28864">
                  <c:v>39.733496123076897</c:v>
                </c:pt>
                <c:pt idx="28865">
                  <c:v>39.734872699300702</c:v>
                </c:pt>
                <c:pt idx="28866">
                  <c:v>39.7362492755245</c:v>
                </c:pt>
                <c:pt idx="28867">
                  <c:v>39.737625851748298</c:v>
                </c:pt>
                <c:pt idx="28868">
                  <c:v>39.739002427971997</c:v>
                </c:pt>
                <c:pt idx="28869">
                  <c:v>39.740379004195802</c:v>
                </c:pt>
                <c:pt idx="28870">
                  <c:v>39.7417555804196</c:v>
                </c:pt>
                <c:pt idx="28871">
                  <c:v>39.743132156643398</c:v>
                </c:pt>
                <c:pt idx="28872">
                  <c:v>39.744508732867097</c:v>
                </c:pt>
                <c:pt idx="28873">
                  <c:v>39.745885309090902</c:v>
                </c:pt>
                <c:pt idx="28874">
                  <c:v>39.7472618853147</c:v>
                </c:pt>
                <c:pt idx="28875">
                  <c:v>39.748638461538498</c:v>
                </c:pt>
                <c:pt idx="28876">
                  <c:v>39.750015037762203</c:v>
                </c:pt>
                <c:pt idx="28877">
                  <c:v>39.751391613986002</c:v>
                </c:pt>
                <c:pt idx="28878">
                  <c:v>39.7527681902098</c:v>
                </c:pt>
                <c:pt idx="28879">
                  <c:v>39.754144766433598</c:v>
                </c:pt>
                <c:pt idx="28880">
                  <c:v>39.755521342657403</c:v>
                </c:pt>
                <c:pt idx="28881">
                  <c:v>39.756897918881101</c:v>
                </c:pt>
                <c:pt idx="28882">
                  <c:v>39.758274495104899</c:v>
                </c:pt>
                <c:pt idx="28883">
                  <c:v>39.759651071328697</c:v>
                </c:pt>
                <c:pt idx="28884">
                  <c:v>39.761027647552403</c:v>
                </c:pt>
                <c:pt idx="28885">
                  <c:v>39.762404223776201</c:v>
                </c:pt>
                <c:pt idx="28886">
                  <c:v>39.763780799999999</c:v>
                </c:pt>
                <c:pt idx="28887">
                  <c:v>39.765157376223797</c:v>
                </c:pt>
                <c:pt idx="28888">
                  <c:v>39.766533952447602</c:v>
                </c:pt>
                <c:pt idx="28889">
                  <c:v>39.767910528671301</c:v>
                </c:pt>
                <c:pt idx="28890">
                  <c:v>39.769287104895099</c:v>
                </c:pt>
                <c:pt idx="28891">
                  <c:v>39.770663681118897</c:v>
                </c:pt>
                <c:pt idx="28892">
                  <c:v>39.772040257342702</c:v>
                </c:pt>
                <c:pt idx="28893">
                  <c:v>39.773416833566401</c:v>
                </c:pt>
                <c:pt idx="28894">
                  <c:v>39.774793409790199</c:v>
                </c:pt>
                <c:pt idx="28895">
                  <c:v>39.776169986013997</c:v>
                </c:pt>
                <c:pt idx="28896">
                  <c:v>39.777546562237802</c:v>
                </c:pt>
                <c:pt idx="28897">
                  <c:v>39.778923138461501</c:v>
                </c:pt>
                <c:pt idx="28898">
                  <c:v>39.780299714685299</c:v>
                </c:pt>
                <c:pt idx="28899">
                  <c:v>39.781676290909097</c:v>
                </c:pt>
                <c:pt idx="28900">
                  <c:v>39.783052867132902</c:v>
                </c:pt>
                <c:pt idx="28901">
                  <c:v>39.7844294433567</c:v>
                </c:pt>
                <c:pt idx="28902">
                  <c:v>39.785806019580399</c:v>
                </c:pt>
                <c:pt idx="28903">
                  <c:v>39.787182595804197</c:v>
                </c:pt>
                <c:pt idx="28904">
                  <c:v>39.788559172028002</c:v>
                </c:pt>
                <c:pt idx="28905">
                  <c:v>39.7899357482518</c:v>
                </c:pt>
                <c:pt idx="28906">
                  <c:v>39.791312324475498</c:v>
                </c:pt>
                <c:pt idx="28907">
                  <c:v>39.792688900699297</c:v>
                </c:pt>
                <c:pt idx="28908">
                  <c:v>39.794065476923102</c:v>
                </c:pt>
                <c:pt idx="28909">
                  <c:v>39.7954420531469</c:v>
                </c:pt>
                <c:pt idx="28910">
                  <c:v>39.796818629370598</c:v>
                </c:pt>
                <c:pt idx="28911">
                  <c:v>39.798195205594403</c:v>
                </c:pt>
                <c:pt idx="28912">
                  <c:v>39.799571781818202</c:v>
                </c:pt>
                <c:pt idx="28913">
                  <c:v>39.800948358042</c:v>
                </c:pt>
                <c:pt idx="28914">
                  <c:v>39.802324934265698</c:v>
                </c:pt>
                <c:pt idx="28915">
                  <c:v>39.803701510489503</c:v>
                </c:pt>
                <c:pt idx="28916">
                  <c:v>39.805078086713301</c:v>
                </c:pt>
                <c:pt idx="28917">
                  <c:v>39.806454662937099</c:v>
                </c:pt>
                <c:pt idx="28918">
                  <c:v>39.807831239160798</c:v>
                </c:pt>
                <c:pt idx="28919">
                  <c:v>39.809207815384603</c:v>
                </c:pt>
                <c:pt idx="28920">
                  <c:v>39.810584391608401</c:v>
                </c:pt>
                <c:pt idx="28921">
                  <c:v>39.811960967832199</c:v>
                </c:pt>
                <c:pt idx="28922">
                  <c:v>39.813337544055997</c:v>
                </c:pt>
                <c:pt idx="28923">
                  <c:v>39.814714120279703</c:v>
                </c:pt>
                <c:pt idx="28924">
                  <c:v>39.816090696503501</c:v>
                </c:pt>
                <c:pt idx="28925">
                  <c:v>39.817467272727299</c:v>
                </c:pt>
                <c:pt idx="28926">
                  <c:v>39.818843848951097</c:v>
                </c:pt>
                <c:pt idx="28927">
                  <c:v>39.820220425174803</c:v>
                </c:pt>
                <c:pt idx="28928">
                  <c:v>39.821597001398601</c:v>
                </c:pt>
                <c:pt idx="28929">
                  <c:v>39.822973577622399</c:v>
                </c:pt>
                <c:pt idx="28930">
                  <c:v>39.824350153846197</c:v>
                </c:pt>
                <c:pt idx="28931">
                  <c:v>39.825726730069903</c:v>
                </c:pt>
                <c:pt idx="28932">
                  <c:v>39.827103306293701</c:v>
                </c:pt>
                <c:pt idx="28933">
                  <c:v>39.828479882517499</c:v>
                </c:pt>
                <c:pt idx="28934">
                  <c:v>39.829856458741297</c:v>
                </c:pt>
                <c:pt idx="28935">
                  <c:v>39.831233034965003</c:v>
                </c:pt>
                <c:pt idx="28936">
                  <c:v>39.832609611188801</c:v>
                </c:pt>
                <c:pt idx="28937">
                  <c:v>39.833986187412599</c:v>
                </c:pt>
                <c:pt idx="28938">
                  <c:v>39.835362763636397</c:v>
                </c:pt>
                <c:pt idx="28939">
                  <c:v>39.836739339860102</c:v>
                </c:pt>
                <c:pt idx="28940">
                  <c:v>39.8381159160839</c:v>
                </c:pt>
                <c:pt idx="28941">
                  <c:v>39.839492492307699</c:v>
                </c:pt>
                <c:pt idx="28942">
                  <c:v>39.840869068531497</c:v>
                </c:pt>
                <c:pt idx="28943">
                  <c:v>39.842245644755302</c:v>
                </c:pt>
                <c:pt idx="28944">
                  <c:v>39.843622220979</c:v>
                </c:pt>
                <c:pt idx="28945">
                  <c:v>39.844998797202798</c:v>
                </c:pt>
                <c:pt idx="28946">
                  <c:v>39.846375373426604</c:v>
                </c:pt>
                <c:pt idx="28947">
                  <c:v>39.847751949650402</c:v>
                </c:pt>
                <c:pt idx="28948">
                  <c:v>39.8491285258741</c:v>
                </c:pt>
                <c:pt idx="28949">
                  <c:v>39.850505102097898</c:v>
                </c:pt>
                <c:pt idx="28950">
                  <c:v>39.851881678321703</c:v>
                </c:pt>
                <c:pt idx="28951">
                  <c:v>39.853258254545501</c:v>
                </c:pt>
                <c:pt idx="28952">
                  <c:v>39.8546348307692</c:v>
                </c:pt>
                <c:pt idx="28953">
                  <c:v>39.856011406992998</c:v>
                </c:pt>
                <c:pt idx="28954">
                  <c:v>39.857387983216803</c:v>
                </c:pt>
                <c:pt idx="28955">
                  <c:v>39.858764559440601</c:v>
                </c:pt>
                <c:pt idx="28956">
                  <c:v>39.8601411356643</c:v>
                </c:pt>
                <c:pt idx="28957">
                  <c:v>39.861517711888098</c:v>
                </c:pt>
                <c:pt idx="28958">
                  <c:v>39.862894288111903</c:v>
                </c:pt>
                <c:pt idx="28959">
                  <c:v>39.864270864335701</c:v>
                </c:pt>
                <c:pt idx="28960">
                  <c:v>39.8656474405594</c:v>
                </c:pt>
                <c:pt idx="28961">
                  <c:v>39.867024016783198</c:v>
                </c:pt>
                <c:pt idx="28962">
                  <c:v>39.868400593007003</c:v>
                </c:pt>
                <c:pt idx="28963">
                  <c:v>39.869777169230801</c:v>
                </c:pt>
                <c:pt idx="28964">
                  <c:v>39.871153745454599</c:v>
                </c:pt>
                <c:pt idx="28965">
                  <c:v>39.872530321678298</c:v>
                </c:pt>
                <c:pt idx="28966">
                  <c:v>39.873906897902103</c:v>
                </c:pt>
                <c:pt idx="28967">
                  <c:v>39.875283474125901</c:v>
                </c:pt>
                <c:pt idx="28968">
                  <c:v>39.876660050349699</c:v>
                </c:pt>
                <c:pt idx="28969">
                  <c:v>39.878036626573397</c:v>
                </c:pt>
                <c:pt idx="28970">
                  <c:v>39.879413202797203</c:v>
                </c:pt>
                <c:pt idx="28971">
                  <c:v>39.880789779021001</c:v>
                </c:pt>
                <c:pt idx="28972">
                  <c:v>39.882166355244799</c:v>
                </c:pt>
                <c:pt idx="28973">
                  <c:v>39.883542931468497</c:v>
                </c:pt>
                <c:pt idx="28974">
                  <c:v>39.884919507692302</c:v>
                </c:pt>
                <c:pt idx="28975">
                  <c:v>39.8862960839161</c:v>
                </c:pt>
                <c:pt idx="28976">
                  <c:v>39.887672660139899</c:v>
                </c:pt>
                <c:pt idx="28977">
                  <c:v>39.889049236363697</c:v>
                </c:pt>
                <c:pt idx="28978">
                  <c:v>39.890425812587402</c:v>
                </c:pt>
                <c:pt idx="28979">
                  <c:v>39.8918023888112</c:v>
                </c:pt>
                <c:pt idx="28980">
                  <c:v>39.893178965034998</c:v>
                </c:pt>
                <c:pt idx="28981">
                  <c:v>39.894555541258804</c:v>
                </c:pt>
                <c:pt idx="28982">
                  <c:v>39.895932117482502</c:v>
                </c:pt>
                <c:pt idx="28983">
                  <c:v>39.8973086937063</c:v>
                </c:pt>
                <c:pt idx="28984">
                  <c:v>39.898685269930098</c:v>
                </c:pt>
                <c:pt idx="28985">
                  <c:v>39.900061846153903</c:v>
                </c:pt>
                <c:pt idx="28986">
                  <c:v>39.901438422377602</c:v>
                </c:pt>
                <c:pt idx="28987">
                  <c:v>39.9028149986014</c:v>
                </c:pt>
                <c:pt idx="28988">
                  <c:v>39.904191574825198</c:v>
                </c:pt>
                <c:pt idx="28989">
                  <c:v>39.905568151049003</c:v>
                </c:pt>
                <c:pt idx="28990">
                  <c:v>39.906944727272702</c:v>
                </c:pt>
                <c:pt idx="28991">
                  <c:v>39.9083213034965</c:v>
                </c:pt>
                <c:pt idx="28992">
                  <c:v>39.909697879720298</c:v>
                </c:pt>
                <c:pt idx="28993">
                  <c:v>39.911074455944103</c:v>
                </c:pt>
                <c:pt idx="28994">
                  <c:v>39.912451032167802</c:v>
                </c:pt>
                <c:pt idx="28995">
                  <c:v>39.9138276083916</c:v>
                </c:pt>
                <c:pt idx="28996">
                  <c:v>39.915204184615398</c:v>
                </c:pt>
                <c:pt idx="28997">
                  <c:v>39.916580760839203</c:v>
                </c:pt>
                <c:pt idx="28998">
                  <c:v>39.917957337062902</c:v>
                </c:pt>
                <c:pt idx="28999">
                  <c:v>39.9193339132867</c:v>
                </c:pt>
                <c:pt idx="29000">
                  <c:v>39.920710489510498</c:v>
                </c:pt>
                <c:pt idx="29001">
                  <c:v>39.922087065734303</c:v>
                </c:pt>
                <c:pt idx="29002">
                  <c:v>39.923463641958001</c:v>
                </c:pt>
                <c:pt idx="29003">
                  <c:v>39.924840218181799</c:v>
                </c:pt>
                <c:pt idx="29004">
                  <c:v>39.926216794405597</c:v>
                </c:pt>
                <c:pt idx="29005">
                  <c:v>39.927593370629403</c:v>
                </c:pt>
                <c:pt idx="29006">
                  <c:v>39.928969946853201</c:v>
                </c:pt>
                <c:pt idx="29007">
                  <c:v>39.930346523076899</c:v>
                </c:pt>
                <c:pt idx="29008">
                  <c:v>39.931723099300697</c:v>
                </c:pt>
                <c:pt idx="29009">
                  <c:v>39.933099675524502</c:v>
                </c:pt>
                <c:pt idx="29010">
                  <c:v>39.934476251748301</c:v>
                </c:pt>
                <c:pt idx="29011">
                  <c:v>39.935852827971999</c:v>
                </c:pt>
                <c:pt idx="29012">
                  <c:v>39.937229404195797</c:v>
                </c:pt>
                <c:pt idx="29013">
                  <c:v>39.938605980419602</c:v>
                </c:pt>
                <c:pt idx="29014">
                  <c:v>39.9399825566434</c:v>
                </c:pt>
                <c:pt idx="29015">
                  <c:v>39.941359132867099</c:v>
                </c:pt>
                <c:pt idx="29016">
                  <c:v>39.942735709090897</c:v>
                </c:pt>
                <c:pt idx="29017">
                  <c:v>39.944112285314702</c:v>
                </c:pt>
                <c:pt idx="29018">
                  <c:v>39.9454888615385</c:v>
                </c:pt>
                <c:pt idx="29019">
                  <c:v>39.946865437762199</c:v>
                </c:pt>
                <c:pt idx="29020">
                  <c:v>39.948242013985997</c:v>
                </c:pt>
                <c:pt idx="29021">
                  <c:v>39.949618590209802</c:v>
                </c:pt>
                <c:pt idx="29022">
                  <c:v>39.9509951664336</c:v>
                </c:pt>
                <c:pt idx="29023">
                  <c:v>39.952371742657398</c:v>
                </c:pt>
                <c:pt idx="29024">
                  <c:v>39.953748318881097</c:v>
                </c:pt>
                <c:pt idx="29025">
                  <c:v>39.955124895104902</c:v>
                </c:pt>
                <c:pt idx="29026">
                  <c:v>39.9565014713287</c:v>
                </c:pt>
                <c:pt idx="29027">
                  <c:v>39.957878047552498</c:v>
                </c:pt>
                <c:pt idx="29028">
                  <c:v>39.959254623776197</c:v>
                </c:pt>
                <c:pt idx="29029">
                  <c:v>39.960631200000002</c:v>
                </c:pt>
                <c:pt idx="29030">
                  <c:v>39.9620077762238</c:v>
                </c:pt>
                <c:pt idx="29031">
                  <c:v>39.963384352447598</c:v>
                </c:pt>
                <c:pt idx="29032">
                  <c:v>39.964760928671303</c:v>
                </c:pt>
                <c:pt idx="29033">
                  <c:v>39.966137504895102</c:v>
                </c:pt>
                <c:pt idx="29034">
                  <c:v>39.9675140811189</c:v>
                </c:pt>
                <c:pt idx="29035">
                  <c:v>39.968890657342698</c:v>
                </c:pt>
                <c:pt idx="29036">
                  <c:v>39.970267233566403</c:v>
                </c:pt>
                <c:pt idx="29037">
                  <c:v>39.971643809790201</c:v>
                </c:pt>
                <c:pt idx="29038">
                  <c:v>39.973020386013999</c:v>
                </c:pt>
                <c:pt idx="29039">
                  <c:v>39.974396962237797</c:v>
                </c:pt>
                <c:pt idx="29040">
                  <c:v>39.975773538461503</c:v>
                </c:pt>
                <c:pt idx="29041">
                  <c:v>39.977150114685301</c:v>
                </c:pt>
                <c:pt idx="29042">
                  <c:v>39.978526690909099</c:v>
                </c:pt>
                <c:pt idx="29043">
                  <c:v>39.979903267132897</c:v>
                </c:pt>
                <c:pt idx="29044">
                  <c:v>39.981279843356702</c:v>
                </c:pt>
                <c:pt idx="29045">
                  <c:v>39.982656419580401</c:v>
                </c:pt>
                <c:pt idx="29046">
                  <c:v>39.984032995804199</c:v>
                </c:pt>
                <c:pt idx="29047">
                  <c:v>39.985409572027997</c:v>
                </c:pt>
                <c:pt idx="29048">
                  <c:v>39.986786148251703</c:v>
                </c:pt>
                <c:pt idx="29049">
                  <c:v>39.988162724475501</c:v>
                </c:pt>
                <c:pt idx="29050">
                  <c:v>39.989539300699299</c:v>
                </c:pt>
                <c:pt idx="29051">
                  <c:v>39.990915876923097</c:v>
                </c:pt>
                <c:pt idx="29052">
                  <c:v>39.992292453146902</c:v>
                </c:pt>
                <c:pt idx="29053">
                  <c:v>39.993669029370601</c:v>
                </c:pt>
                <c:pt idx="29054">
                  <c:v>39.995045605594399</c:v>
                </c:pt>
                <c:pt idx="29055">
                  <c:v>39.996422181818197</c:v>
                </c:pt>
                <c:pt idx="29056">
                  <c:v>39.997798758042002</c:v>
                </c:pt>
                <c:pt idx="29057">
                  <c:v>39.999175334265701</c:v>
                </c:pt>
                <c:pt idx="29058">
                  <c:v>40.000551910489499</c:v>
                </c:pt>
                <c:pt idx="29059">
                  <c:v>40.001928486713297</c:v>
                </c:pt>
                <c:pt idx="29060">
                  <c:v>40.003305062937102</c:v>
                </c:pt>
                <c:pt idx="29061">
                  <c:v>40.0046816391608</c:v>
                </c:pt>
                <c:pt idx="29062">
                  <c:v>40.006058215384598</c:v>
                </c:pt>
                <c:pt idx="29063">
                  <c:v>40.007434791608397</c:v>
                </c:pt>
                <c:pt idx="29064">
                  <c:v>40.008811367832202</c:v>
                </c:pt>
                <c:pt idx="29065">
                  <c:v>40.010187944056</c:v>
                </c:pt>
                <c:pt idx="29066">
                  <c:v>40.011564520279698</c:v>
                </c:pt>
                <c:pt idx="29067">
                  <c:v>40.012941096503504</c:v>
                </c:pt>
                <c:pt idx="29068">
                  <c:v>40.014317672727302</c:v>
                </c:pt>
                <c:pt idx="29069">
                  <c:v>40.0156942489511</c:v>
                </c:pt>
                <c:pt idx="29070">
                  <c:v>40.017070825174798</c:v>
                </c:pt>
                <c:pt idx="29071">
                  <c:v>40.018447401398603</c:v>
                </c:pt>
                <c:pt idx="29072">
                  <c:v>40.019823977622401</c:v>
                </c:pt>
                <c:pt idx="29073">
                  <c:v>40.021200553846199</c:v>
                </c:pt>
                <c:pt idx="29074">
                  <c:v>40.022577130069898</c:v>
                </c:pt>
                <c:pt idx="29075">
                  <c:v>40.023953706293703</c:v>
                </c:pt>
                <c:pt idx="29076">
                  <c:v>40.025330282517501</c:v>
                </c:pt>
                <c:pt idx="29077">
                  <c:v>40.026706858741299</c:v>
                </c:pt>
                <c:pt idx="29078">
                  <c:v>40.028083434964998</c:v>
                </c:pt>
                <c:pt idx="29079">
                  <c:v>40.029460011188803</c:v>
                </c:pt>
                <c:pt idx="29080">
                  <c:v>40.030836587412601</c:v>
                </c:pt>
                <c:pt idx="29081">
                  <c:v>40.032213163636399</c:v>
                </c:pt>
                <c:pt idx="29082">
                  <c:v>40.033589739860197</c:v>
                </c:pt>
                <c:pt idx="29083">
                  <c:v>40.034966316083903</c:v>
                </c:pt>
                <c:pt idx="29084">
                  <c:v>40.036342892307701</c:v>
                </c:pt>
                <c:pt idx="29085">
                  <c:v>40.037719468531499</c:v>
                </c:pt>
                <c:pt idx="29086">
                  <c:v>40.039096044755297</c:v>
                </c:pt>
                <c:pt idx="29087">
                  <c:v>40.040472620979003</c:v>
                </c:pt>
                <c:pt idx="29088">
                  <c:v>40.041849197202801</c:v>
                </c:pt>
                <c:pt idx="29089">
                  <c:v>40.043225773426599</c:v>
                </c:pt>
                <c:pt idx="29090">
                  <c:v>40.044602349650397</c:v>
                </c:pt>
                <c:pt idx="29091">
                  <c:v>40.045978925874103</c:v>
                </c:pt>
                <c:pt idx="29092">
                  <c:v>40.047355502097901</c:v>
                </c:pt>
                <c:pt idx="29093">
                  <c:v>40.048732078321699</c:v>
                </c:pt>
                <c:pt idx="29094">
                  <c:v>40.050108654545497</c:v>
                </c:pt>
                <c:pt idx="29095">
                  <c:v>40.051485230769202</c:v>
                </c:pt>
                <c:pt idx="29096">
                  <c:v>40.052861806993</c:v>
                </c:pt>
                <c:pt idx="29097">
                  <c:v>40.054238383216799</c:v>
                </c:pt>
                <c:pt idx="29098">
                  <c:v>40.055614959440597</c:v>
                </c:pt>
                <c:pt idx="29099">
                  <c:v>40.056991535664302</c:v>
                </c:pt>
                <c:pt idx="29100">
                  <c:v>40.0583681118881</c:v>
                </c:pt>
                <c:pt idx="29101">
                  <c:v>40.059744688111898</c:v>
                </c:pt>
                <c:pt idx="29102">
                  <c:v>40.061121264335704</c:v>
                </c:pt>
                <c:pt idx="29103">
                  <c:v>40.062497840559402</c:v>
                </c:pt>
                <c:pt idx="29104">
                  <c:v>40.0638744167832</c:v>
                </c:pt>
                <c:pt idx="29105">
                  <c:v>40.065250993006998</c:v>
                </c:pt>
                <c:pt idx="29106">
                  <c:v>40.066627569230803</c:v>
                </c:pt>
                <c:pt idx="29107">
                  <c:v>40.068004145454601</c:v>
                </c:pt>
                <c:pt idx="29108">
                  <c:v>40.0693807216783</c:v>
                </c:pt>
                <c:pt idx="29109">
                  <c:v>40.070757297902098</c:v>
                </c:pt>
                <c:pt idx="29110">
                  <c:v>40.072133874125903</c:v>
                </c:pt>
                <c:pt idx="29111">
                  <c:v>40.073510450349701</c:v>
                </c:pt>
                <c:pt idx="29112">
                  <c:v>40.0748870265734</c:v>
                </c:pt>
                <c:pt idx="29113">
                  <c:v>40.076263602797198</c:v>
                </c:pt>
                <c:pt idx="29114">
                  <c:v>40.077640179021003</c:v>
                </c:pt>
                <c:pt idx="29115">
                  <c:v>40.079016755244801</c:v>
                </c:pt>
                <c:pt idx="29116">
                  <c:v>40.0803933314685</c:v>
                </c:pt>
                <c:pt idx="29117">
                  <c:v>40.081769907692298</c:v>
                </c:pt>
                <c:pt idx="29118">
                  <c:v>40.083146483916103</c:v>
                </c:pt>
                <c:pt idx="29119">
                  <c:v>40.084523060139901</c:v>
                </c:pt>
                <c:pt idx="29120">
                  <c:v>40.0858996363636</c:v>
                </c:pt>
                <c:pt idx="29121">
                  <c:v>40.087276212587398</c:v>
                </c:pt>
                <c:pt idx="29122">
                  <c:v>40.088652788811203</c:v>
                </c:pt>
                <c:pt idx="29123">
                  <c:v>40.090029365035001</c:v>
                </c:pt>
                <c:pt idx="29124">
                  <c:v>40.091405941258699</c:v>
                </c:pt>
                <c:pt idx="29125">
                  <c:v>40.092782517482497</c:v>
                </c:pt>
                <c:pt idx="29126">
                  <c:v>40.094159093706303</c:v>
                </c:pt>
                <c:pt idx="29127">
                  <c:v>40.095535669930101</c:v>
                </c:pt>
                <c:pt idx="29128">
                  <c:v>40.096912246153899</c:v>
                </c:pt>
                <c:pt idx="29129">
                  <c:v>40.098288822377597</c:v>
                </c:pt>
                <c:pt idx="29130">
                  <c:v>40.099665398601402</c:v>
                </c:pt>
                <c:pt idx="29131">
                  <c:v>40.1010419748252</c:v>
                </c:pt>
                <c:pt idx="29132">
                  <c:v>40.102418551048999</c:v>
                </c:pt>
                <c:pt idx="29133">
                  <c:v>40.103795127272697</c:v>
                </c:pt>
                <c:pt idx="29134">
                  <c:v>40.105171703496502</c:v>
                </c:pt>
                <c:pt idx="29135">
                  <c:v>40.1065482797203</c:v>
                </c:pt>
                <c:pt idx="29136">
                  <c:v>40.107924855944098</c:v>
                </c:pt>
                <c:pt idx="29137">
                  <c:v>40.109301432167797</c:v>
                </c:pt>
                <c:pt idx="29138">
                  <c:v>40.110678008391602</c:v>
                </c:pt>
                <c:pt idx="29139">
                  <c:v>40.1120545846154</c:v>
                </c:pt>
                <c:pt idx="29140">
                  <c:v>40.113431160839198</c:v>
                </c:pt>
                <c:pt idx="29141">
                  <c:v>40.114807737063003</c:v>
                </c:pt>
                <c:pt idx="29142">
                  <c:v>40.116184313286702</c:v>
                </c:pt>
                <c:pt idx="29143">
                  <c:v>40.1175608895105</c:v>
                </c:pt>
                <c:pt idx="29144">
                  <c:v>40.118937465734298</c:v>
                </c:pt>
                <c:pt idx="29145">
                  <c:v>40.120314041957997</c:v>
                </c:pt>
                <c:pt idx="29146">
                  <c:v>40.121690618181802</c:v>
                </c:pt>
                <c:pt idx="29147">
                  <c:v>40.1230671944056</c:v>
                </c:pt>
                <c:pt idx="29148">
                  <c:v>40.124443770629398</c:v>
                </c:pt>
                <c:pt idx="29149">
                  <c:v>40.125820346853203</c:v>
                </c:pt>
                <c:pt idx="29150">
                  <c:v>40.127196923076902</c:v>
                </c:pt>
                <c:pt idx="29151">
                  <c:v>40.1285734993007</c:v>
                </c:pt>
                <c:pt idx="29152">
                  <c:v>40.129950075524498</c:v>
                </c:pt>
                <c:pt idx="29153">
                  <c:v>40.131326651748303</c:v>
                </c:pt>
                <c:pt idx="29154">
                  <c:v>40.132703227972002</c:v>
                </c:pt>
                <c:pt idx="29155">
                  <c:v>40.1340798041958</c:v>
                </c:pt>
                <c:pt idx="29156">
                  <c:v>40.135456380419598</c:v>
                </c:pt>
                <c:pt idx="29157">
                  <c:v>40.136832956643403</c:v>
                </c:pt>
                <c:pt idx="29158">
                  <c:v>40.138209532867101</c:v>
                </c:pt>
                <c:pt idx="29159">
                  <c:v>40.139586109090899</c:v>
                </c:pt>
                <c:pt idx="29160">
                  <c:v>40.140962685314697</c:v>
                </c:pt>
                <c:pt idx="29161">
                  <c:v>40.142339261538503</c:v>
                </c:pt>
                <c:pt idx="29162">
                  <c:v>40.143715837762201</c:v>
                </c:pt>
                <c:pt idx="29163">
                  <c:v>40.145092413985999</c:v>
                </c:pt>
                <c:pt idx="29164">
                  <c:v>40.146468990209797</c:v>
                </c:pt>
                <c:pt idx="29165">
                  <c:v>40.147845566433602</c:v>
                </c:pt>
                <c:pt idx="29166">
                  <c:v>40.149222142657301</c:v>
                </c:pt>
                <c:pt idx="29167">
                  <c:v>40.150598718881099</c:v>
                </c:pt>
                <c:pt idx="29168">
                  <c:v>40.151975295104897</c:v>
                </c:pt>
                <c:pt idx="29169">
                  <c:v>40.153351871328702</c:v>
                </c:pt>
                <c:pt idx="29170">
                  <c:v>40.1547284475525</c:v>
                </c:pt>
                <c:pt idx="29171">
                  <c:v>40.156105023776199</c:v>
                </c:pt>
                <c:pt idx="29172">
                  <c:v>40.157481599999997</c:v>
                </c:pt>
                <c:pt idx="29173">
                  <c:v>40.158858176223802</c:v>
                </c:pt>
                <c:pt idx="29174">
                  <c:v>40.1602347524476</c:v>
                </c:pt>
                <c:pt idx="29175">
                  <c:v>40.161611328671299</c:v>
                </c:pt>
                <c:pt idx="29176">
                  <c:v>40.162987904895097</c:v>
                </c:pt>
                <c:pt idx="29177">
                  <c:v>40.164364481118902</c:v>
                </c:pt>
                <c:pt idx="29178">
                  <c:v>40.1657410573427</c:v>
                </c:pt>
                <c:pt idx="29179">
                  <c:v>40.167117633566399</c:v>
                </c:pt>
                <c:pt idx="29180">
                  <c:v>40.168494209790197</c:v>
                </c:pt>
                <c:pt idx="29181">
                  <c:v>40.169870786014002</c:v>
                </c:pt>
                <c:pt idx="29182">
                  <c:v>40.1712473622378</c:v>
                </c:pt>
                <c:pt idx="29183">
                  <c:v>40.172623938461598</c:v>
                </c:pt>
                <c:pt idx="29184">
                  <c:v>40.174000514685297</c:v>
                </c:pt>
                <c:pt idx="29185">
                  <c:v>40.175377090909102</c:v>
                </c:pt>
                <c:pt idx="29186">
                  <c:v>40.1767536671329</c:v>
                </c:pt>
                <c:pt idx="29187">
                  <c:v>40.178130243356698</c:v>
                </c:pt>
                <c:pt idx="29188">
                  <c:v>40.179506819580403</c:v>
                </c:pt>
                <c:pt idx="29189">
                  <c:v>40.180883395804202</c:v>
                </c:pt>
                <c:pt idx="29190">
                  <c:v>40.182259972028</c:v>
                </c:pt>
                <c:pt idx="29191">
                  <c:v>40.183636548251798</c:v>
                </c:pt>
                <c:pt idx="29192">
                  <c:v>40.185013124475503</c:v>
                </c:pt>
                <c:pt idx="29193">
                  <c:v>40.186389700699301</c:v>
                </c:pt>
                <c:pt idx="29194">
                  <c:v>40.187766276923099</c:v>
                </c:pt>
                <c:pt idx="29195">
                  <c:v>40.189142853146897</c:v>
                </c:pt>
                <c:pt idx="29196">
                  <c:v>40.190519429370603</c:v>
                </c:pt>
                <c:pt idx="29197">
                  <c:v>40.191896005594401</c:v>
                </c:pt>
                <c:pt idx="29198">
                  <c:v>40.193272581818199</c:v>
                </c:pt>
                <c:pt idx="29199">
                  <c:v>40.194649158041997</c:v>
                </c:pt>
                <c:pt idx="29200">
                  <c:v>40.196025734265703</c:v>
                </c:pt>
                <c:pt idx="29201">
                  <c:v>40.197402310489501</c:v>
                </c:pt>
                <c:pt idx="29202">
                  <c:v>40.198778886713299</c:v>
                </c:pt>
                <c:pt idx="29203">
                  <c:v>40.200155462937097</c:v>
                </c:pt>
                <c:pt idx="29204">
                  <c:v>40.201532039160803</c:v>
                </c:pt>
                <c:pt idx="29205">
                  <c:v>40.202908615384601</c:v>
                </c:pt>
                <c:pt idx="29206">
                  <c:v>40.204285191608399</c:v>
                </c:pt>
                <c:pt idx="29207">
                  <c:v>40.205661767832197</c:v>
                </c:pt>
                <c:pt idx="29208">
                  <c:v>40.207038344056002</c:v>
                </c:pt>
                <c:pt idx="29209">
                  <c:v>40.208414920279701</c:v>
                </c:pt>
                <c:pt idx="29210">
                  <c:v>40.209791496503499</c:v>
                </c:pt>
                <c:pt idx="29211">
                  <c:v>40.211168072727297</c:v>
                </c:pt>
                <c:pt idx="29212">
                  <c:v>40.212544648951102</c:v>
                </c:pt>
                <c:pt idx="29213">
                  <c:v>40.213921225174801</c:v>
                </c:pt>
                <c:pt idx="29214">
                  <c:v>40.215297801398599</c:v>
                </c:pt>
                <c:pt idx="29215">
                  <c:v>40.216674377622397</c:v>
                </c:pt>
                <c:pt idx="29216">
                  <c:v>40.218050953846202</c:v>
                </c:pt>
                <c:pt idx="29217">
                  <c:v>40.2194275300699</c:v>
                </c:pt>
                <c:pt idx="29218">
                  <c:v>40.220804106293699</c:v>
                </c:pt>
                <c:pt idx="29219">
                  <c:v>40.222180682517497</c:v>
                </c:pt>
                <c:pt idx="29220">
                  <c:v>40.223557258741302</c:v>
                </c:pt>
                <c:pt idx="29221">
                  <c:v>40.224933834965</c:v>
                </c:pt>
                <c:pt idx="29222">
                  <c:v>40.226310411188798</c:v>
                </c:pt>
                <c:pt idx="29223">
                  <c:v>40.227686987412604</c:v>
                </c:pt>
                <c:pt idx="29224">
                  <c:v>40.229063563636402</c:v>
                </c:pt>
                <c:pt idx="29225">
                  <c:v>40.2304401398601</c:v>
                </c:pt>
                <c:pt idx="29226">
                  <c:v>40.231816716083898</c:v>
                </c:pt>
                <c:pt idx="29227">
                  <c:v>40.233193292307703</c:v>
                </c:pt>
                <c:pt idx="29228">
                  <c:v>40.234569868531501</c:v>
                </c:pt>
                <c:pt idx="29229">
                  <c:v>40.235946444755299</c:v>
                </c:pt>
                <c:pt idx="29230">
                  <c:v>40.237323020978998</c:v>
                </c:pt>
                <c:pt idx="29231">
                  <c:v>40.238699597202803</c:v>
                </c:pt>
                <c:pt idx="29232">
                  <c:v>40.240076173426601</c:v>
                </c:pt>
                <c:pt idx="29233">
                  <c:v>40.241452749650399</c:v>
                </c:pt>
                <c:pt idx="29234">
                  <c:v>40.242829325874098</c:v>
                </c:pt>
                <c:pt idx="29235">
                  <c:v>40.244205902097903</c:v>
                </c:pt>
                <c:pt idx="29236">
                  <c:v>40.245582478321701</c:v>
                </c:pt>
                <c:pt idx="29237">
                  <c:v>40.246959054545499</c:v>
                </c:pt>
                <c:pt idx="29238">
                  <c:v>40.248335630769198</c:v>
                </c:pt>
                <c:pt idx="29239">
                  <c:v>40.249712206993003</c:v>
                </c:pt>
                <c:pt idx="29240">
                  <c:v>40.251088783216801</c:v>
                </c:pt>
                <c:pt idx="29241">
                  <c:v>40.252465359440599</c:v>
                </c:pt>
                <c:pt idx="29242">
                  <c:v>40.253841935664298</c:v>
                </c:pt>
                <c:pt idx="29243">
                  <c:v>40.255218511888103</c:v>
                </c:pt>
                <c:pt idx="29244">
                  <c:v>40.256595088111901</c:v>
                </c:pt>
                <c:pt idx="29245">
                  <c:v>40.257971664335699</c:v>
                </c:pt>
                <c:pt idx="29246">
                  <c:v>40.259348240559497</c:v>
                </c:pt>
                <c:pt idx="29247">
                  <c:v>40.260724816783203</c:v>
                </c:pt>
                <c:pt idx="29248">
                  <c:v>40.262101393007001</c:v>
                </c:pt>
                <c:pt idx="29249">
                  <c:v>40.263477969230799</c:v>
                </c:pt>
                <c:pt idx="29250">
                  <c:v>40.264854545454597</c:v>
                </c:pt>
                <c:pt idx="29251">
                  <c:v>40.266231121678302</c:v>
                </c:pt>
                <c:pt idx="29252">
                  <c:v>40.2676076979021</c:v>
                </c:pt>
                <c:pt idx="29253">
                  <c:v>40.268984274125899</c:v>
                </c:pt>
                <c:pt idx="29254">
                  <c:v>40.270360850349697</c:v>
                </c:pt>
                <c:pt idx="29255">
                  <c:v>40.271737426573402</c:v>
                </c:pt>
                <c:pt idx="29256">
                  <c:v>40.2731140027972</c:v>
                </c:pt>
                <c:pt idx="29257">
                  <c:v>40.274490579020998</c:v>
                </c:pt>
                <c:pt idx="29258">
                  <c:v>40.275867155244804</c:v>
                </c:pt>
                <c:pt idx="29259">
                  <c:v>40.277243731468502</c:v>
                </c:pt>
                <c:pt idx="29260">
                  <c:v>40.2786203076923</c:v>
                </c:pt>
                <c:pt idx="29261">
                  <c:v>40.279996883916098</c:v>
                </c:pt>
                <c:pt idx="29262">
                  <c:v>40.281373460139903</c:v>
                </c:pt>
                <c:pt idx="29263">
                  <c:v>40.282750036363602</c:v>
                </c:pt>
                <c:pt idx="29264">
                  <c:v>40.2841266125874</c:v>
                </c:pt>
                <c:pt idx="29265">
                  <c:v>40.285503188811198</c:v>
                </c:pt>
                <c:pt idx="29266">
                  <c:v>40.286879765035003</c:v>
                </c:pt>
                <c:pt idx="29267">
                  <c:v>40.288256341258702</c:v>
                </c:pt>
                <c:pt idx="29268">
                  <c:v>40.2896329174825</c:v>
                </c:pt>
                <c:pt idx="29269">
                  <c:v>40.291009493706298</c:v>
                </c:pt>
                <c:pt idx="29270">
                  <c:v>40.292386069930103</c:v>
                </c:pt>
                <c:pt idx="29271">
                  <c:v>40.293762646153901</c:v>
                </c:pt>
                <c:pt idx="29272">
                  <c:v>40.2951392223776</c:v>
                </c:pt>
                <c:pt idx="29273">
                  <c:v>40.296515798601398</c:v>
                </c:pt>
                <c:pt idx="29274">
                  <c:v>40.297892374825203</c:v>
                </c:pt>
                <c:pt idx="29275">
                  <c:v>40.299268951049001</c:v>
                </c:pt>
                <c:pt idx="29276">
                  <c:v>40.3006455272727</c:v>
                </c:pt>
                <c:pt idx="29277">
                  <c:v>40.302022103496498</c:v>
                </c:pt>
                <c:pt idx="29278">
                  <c:v>40.303398679720303</c:v>
                </c:pt>
                <c:pt idx="29279">
                  <c:v>40.304775255944101</c:v>
                </c:pt>
                <c:pt idx="29280">
                  <c:v>40.306151832167799</c:v>
                </c:pt>
                <c:pt idx="29281">
                  <c:v>40.307528408391597</c:v>
                </c:pt>
                <c:pt idx="29282">
                  <c:v>40.308904984615403</c:v>
                </c:pt>
                <c:pt idx="29283">
                  <c:v>40.310281560839201</c:v>
                </c:pt>
                <c:pt idx="29284">
                  <c:v>40.311658137062899</c:v>
                </c:pt>
                <c:pt idx="29285">
                  <c:v>40.313034713286697</c:v>
                </c:pt>
                <c:pt idx="29286">
                  <c:v>40.314411289510502</c:v>
                </c:pt>
                <c:pt idx="29287">
                  <c:v>40.315787865734301</c:v>
                </c:pt>
                <c:pt idx="29288">
                  <c:v>40.317164441957999</c:v>
                </c:pt>
                <c:pt idx="29289">
                  <c:v>40.318541018181797</c:v>
                </c:pt>
                <c:pt idx="29290">
                  <c:v>40.319917594405602</c:v>
                </c:pt>
                <c:pt idx="29291">
                  <c:v>40.3212941706294</c:v>
                </c:pt>
                <c:pt idx="29292">
                  <c:v>40.322670746853198</c:v>
                </c:pt>
                <c:pt idx="29293">
                  <c:v>40.324047323076897</c:v>
                </c:pt>
                <c:pt idx="29294">
                  <c:v>40.325423899300702</c:v>
                </c:pt>
                <c:pt idx="29295">
                  <c:v>40.3268004755245</c:v>
                </c:pt>
                <c:pt idx="29296">
                  <c:v>40.328177051748298</c:v>
                </c:pt>
                <c:pt idx="29297">
                  <c:v>40.329553627971997</c:v>
                </c:pt>
                <c:pt idx="29298">
                  <c:v>40.330930204195802</c:v>
                </c:pt>
                <c:pt idx="29299">
                  <c:v>40.3323067804196</c:v>
                </c:pt>
                <c:pt idx="29300">
                  <c:v>40.333683356643398</c:v>
                </c:pt>
                <c:pt idx="29301">
                  <c:v>40.335059932867097</c:v>
                </c:pt>
                <c:pt idx="29302">
                  <c:v>40.336436509090902</c:v>
                </c:pt>
                <c:pt idx="29303">
                  <c:v>40.3378130853147</c:v>
                </c:pt>
                <c:pt idx="29304">
                  <c:v>40.339189661538498</c:v>
                </c:pt>
                <c:pt idx="29305">
                  <c:v>40.340566237762197</c:v>
                </c:pt>
                <c:pt idx="29306">
                  <c:v>40.341942813986002</c:v>
                </c:pt>
                <c:pt idx="29307">
                  <c:v>40.3433193902098</c:v>
                </c:pt>
                <c:pt idx="29308">
                  <c:v>40.344695966433598</c:v>
                </c:pt>
                <c:pt idx="29309">
                  <c:v>40.346072542657303</c:v>
                </c:pt>
                <c:pt idx="29310">
                  <c:v>40.347449118881102</c:v>
                </c:pt>
                <c:pt idx="29311">
                  <c:v>40.3488256951049</c:v>
                </c:pt>
                <c:pt idx="29312">
                  <c:v>40.350202271328698</c:v>
                </c:pt>
                <c:pt idx="29313">
                  <c:v>40.351578847552503</c:v>
                </c:pt>
                <c:pt idx="29314">
                  <c:v>40.352955423776201</c:v>
                </c:pt>
                <c:pt idx="29315">
                  <c:v>40.354331999999999</c:v>
                </c:pt>
                <c:pt idx="29316">
                  <c:v>40.355708576223797</c:v>
                </c:pt>
                <c:pt idx="29317">
                  <c:v>40.357085152447603</c:v>
                </c:pt>
                <c:pt idx="29318">
                  <c:v>40.358461728671301</c:v>
                </c:pt>
                <c:pt idx="29319">
                  <c:v>40.359838304895099</c:v>
                </c:pt>
                <c:pt idx="29320">
                  <c:v>40.361214881118897</c:v>
                </c:pt>
                <c:pt idx="29321">
                  <c:v>40.362591457342702</c:v>
                </c:pt>
                <c:pt idx="29322">
                  <c:v>40.363968033566401</c:v>
                </c:pt>
                <c:pt idx="29323">
                  <c:v>40.365344609790199</c:v>
                </c:pt>
                <c:pt idx="29324">
                  <c:v>40.366721186013997</c:v>
                </c:pt>
                <c:pt idx="29325">
                  <c:v>40.368097762237802</c:v>
                </c:pt>
                <c:pt idx="29326">
                  <c:v>40.369474338461501</c:v>
                </c:pt>
                <c:pt idx="29327">
                  <c:v>40.370850914685299</c:v>
                </c:pt>
                <c:pt idx="29328">
                  <c:v>40.372227490909097</c:v>
                </c:pt>
                <c:pt idx="29329">
                  <c:v>40.373604067132902</c:v>
                </c:pt>
                <c:pt idx="29330">
                  <c:v>40.374980643356601</c:v>
                </c:pt>
                <c:pt idx="29331">
                  <c:v>40.376357219580399</c:v>
                </c:pt>
                <c:pt idx="29332">
                  <c:v>40.377733795804197</c:v>
                </c:pt>
                <c:pt idx="29333">
                  <c:v>40.379110372028002</c:v>
                </c:pt>
                <c:pt idx="29334">
                  <c:v>40.3804869482518</c:v>
                </c:pt>
                <c:pt idx="29335">
                  <c:v>40.381863524475499</c:v>
                </c:pt>
                <c:pt idx="29336">
                  <c:v>40.383240100699297</c:v>
                </c:pt>
                <c:pt idx="29337">
                  <c:v>40.384616676923102</c:v>
                </c:pt>
                <c:pt idx="29338">
                  <c:v>40.3859932531469</c:v>
                </c:pt>
                <c:pt idx="29339">
                  <c:v>40.387369829370598</c:v>
                </c:pt>
                <c:pt idx="29340">
                  <c:v>40.388746405594397</c:v>
                </c:pt>
                <c:pt idx="29341">
                  <c:v>40.390122981818202</c:v>
                </c:pt>
                <c:pt idx="29342">
                  <c:v>40.391499558042</c:v>
                </c:pt>
                <c:pt idx="29343">
                  <c:v>40.392876134265698</c:v>
                </c:pt>
                <c:pt idx="29344">
                  <c:v>40.394252710489503</c:v>
                </c:pt>
                <c:pt idx="29345">
                  <c:v>40.395629286713302</c:v>
                </c:pt>
                <c:pt idx="29346">
                  <c:v>40.3970058629371</c:v>
                </c:pt>
                <c:pt idx="29347">
                  <c:v>40.398382439160898</c:v>
                </c:pt>
                <c:pt idx="29348">
                  <c:v>40.399759015384603</c:v>
                </c:pt>
                <c:pt idx="29349">
                  <c:v>40.401135591608401</c:v>
                </c:pt>
                <c:pt idx="29350">
                  <c:v>40.402512167832199</c:v>
                </c:pt>
                <c:pt idx="29351">
                  <c:v>40.403888744055998</c:v>
                </c:pt>
                <c:pt idx="29352">
                  <c:v>40.405265320279703</c:v>
                </c:pt>
                <c:pt idx="29353">
                  <c:v>40.406641896503501</c:v>
                </c:pt>
                <c:pt idx="29354">
                  <c:v>40.408018472727299</c:v>
                </c:pt>
                <c:pt idx="29355">
                  <c:v>40.409395048951097</c:v>
                </c:pt>
                <c:pt idx="29356">
                  <c:v>40.410771625174803</c:v>
                </c:pt>
                <c:pt idx="29357">
                  <c:v>40.412148201398601</c:v>
                </c:pt>
                <c:pt idx="29358">
                  <c:v>40.413524777622399</c:v>
                </c:pt>
                <c:pt idx="29359">
                  <c:v>40.414901353846197</c:v>
                </c:pt>
                <c:pt idx="29360">
                  <c:v>40.416277930069903</c:v>
                </c:pt>
                <c:pt idx="29361">
                  <c:v>40.417654506293701</c:v>
                </c:pt>
                <c:pt idx="29362">
                  <c:v>40.419031082517499</c:v>
                </c:pt>
                <c:pt idx="29363">
                  <c:v>40.420407658741297</c:v>
                </c:pt>
                <c:pt idx="29364">
                  <c:v>40.421784234965003</c:v>
                </c:pt>
                <c:pt idx="29365">
                  <c:v>40.423160811188801</c:v>
                </c:pt>
                <c:pt idx="29366">
                  <c:v>40.424537387412599</c:v>
                </c:pt>
                <c:pt idx="29367">
                  <c:v>40.425913963636397</c:v>
                </c:pt>
                <c:pt idx="29368">
                  <c:v>40.427290539860103</c:v>
                </c:pt>
                <c:pt idx="29369">
                  <c:v>40.428667116083901</c:v>
                </c:pt>
                <c:pt idx="29370">
                  <c:v>40.430043692307699</c:v>
                </c:pt>
                <c:pt idx="29371">
                  <c:v>40.431420268531497</c:v>
                </c:pt>
                <c:pt idx="29372">
                  <c:v>40.432796844755302</c:v>
                </c:pt>
                <c:pt idx="29373">
                  <c:v>40.434173420979</c:v>
                </c:pt>
                <c:pt idx="29374">
                  <c:v>40.435549997202799</c:v>
                </c:pt>
                <c:pt idx="29375">
                  <c:v>40.436926573426597</c:v>
                </c:pt>
                <c:pt idx="29376">
                  <c:v>40.438303149650402</c:v>
                </c:pt>
                <c:pt idx="29377">
                  <c:v>40.4396797258741</c:v>
                </c:pt>
                <c:pt idx="29378">
                  <c:v>40.441056302097898</c:v>
                </c:pt>
                <c:pt idx="29379">
                  <c:v>40.442432878321704</c:v>
                </c:pt>
                <c:pt idx="29380">
                  <c:v>40.443809454545502</c:v>
                </c:pt>
                <c:pt idx="29381">
                  <c:v>40.4451860307692</c:v>
                </c:pt>
                <c:pt idx="29382">
                  <c:v>40.446562606992998</c:v>
                </c:pt>
                <c:pt idx="29383">
                  <c:v>40.447939183216803</c:v>
                </c:pt>
                <c:pt idx="29384">
                  <c:v>40.449315759440601</c:v>
                </c:pt>
                <c:pt idx="29385">
                  <c:v>40.4506923356643</c:v>
                </c:pt>
                <c:pt idx="29386">
                  <c:v>40.452068911888098</c:v>
                </c:pt>
                <c:pt idx="29387">
                  <c:v>40.453445488111903</c:v>
                </c:pt>
                <c:pt idx="29388">
                  <c:v>40.454822064335701</c:v>
                </c:pt>
                <c:pt idx="29389">
                  <c:v>40.4561986405594</c:v>
                </c:pt>
                <c:pt idx="29390">
                  <c:v>40.457575216783198</c:v>
                </c:pt>
                <c:pt idx="29391">
                  <c:v>40.458951793007003</c:v>
                </c:pt>
                <c:pt idx="29392">
                  <c:v>40.460328369230801</c:v>
                </c:pt>
                <c:pt idx="29393">
                  <c:v>40.461704945454599</c:v>
                </c:pt>
                <c:pt idx="29394">
                  <c:v>40.463081521678298</c:v>
                </c:pt>
                <c:pt idx="29395">
                  <c:v>40.464458097902103</c:v>
                </c:pt>
                <c:pt idx="29396">
                  <c:v>40.465834674125901</c:v>
                </c:pt>
                <c:pt idx="29397">
                  <c:v>40.467211250349699</c:v>
                </c:pt>
                <c:pt idx="29398">
                  <c:v>40.468587826573398</c:v>
                </c:pt>
                <c:pt idx="29399">
                  <c:v>40.469964402797203</c:v>
                </c:pt>
                <c:pt idx="29400">
                  <c:v>40.471340979021001</c:v>
                </c:pt>
                <c:pt idx="29401">
                  <c:v>40.472717555244799</c:v>
                </c:pt>
                <c:pt idx="29402">
                  <c:v>40.474094131468497</c:v>
                </c:pt>
                <c:pt idx="29403">
                  <c:v>40.475470707692303</c:v>
                </c:pt>
                <c:pt idx="29404">
                  <c:v>40.476847283916101</c:v>
                </c:pt>
                <c:pt idx="29405">
                  <c:v>40.478223860139899</c:v>
                </c:pt>
                <c:pt idx="29406">
                  <c:v>40.479600436363597</c:v>
                </c:pt>
                <c:pt idx="29407">
                  <c:v>40.480977012587402</c:v>
                </c:pt>
                <c:pt idx="29408">
                  <c:v>40.4823535888112</c:v>
                </c:pt>
                <c:pt idx="29409">
                  <c:v>40.483730165034999</c:v>
                </c:pt>
                <c:pt idx="29410">
                  <c:v>40.485106741258797</c:v>
                </c:pt>
                <c:pt idx="29411">
                  <c:v>40.486483317482502</c:v>
                </c:pt>
                <c:pt idx="29412">
                  <c:v>40.4878598937063</c:v>
                </c:pt>
                <c:pt idx="29413">
                  <c:v>40.489236469930098</c:v>
                </c:pt>
                <c:pt idx="29414">
                  <c:v>40.490613046153896</c:v>
                </c:pt>
                <c:pt idx="29415">
                  <c:v>40.491989622377602</c:v>
                </c:pt>
                <c:pt idx="29416">
                  <c:v>40.4933661986014</c:v>
                </c:pt>
                <c:pt idx="29417">
                  <c:v>40.494742774825198</c:v>
                </c:pt>
                <c:pt idx="29418">
                  <c:v>40.496119351049003</c:v>
                </c:pt>
                <c:pt idx="29419">
                  <c:v>40.497495927272702</c:v>
                </c:pt>
                <c:pt idx="29420">
                  <c:v>40.4988725034965</c:v>
                </c:pt>
                <c:pt idx="29421">
                  <c:v>40.500249079720298</c:v>
                </c:pt>
                <c:pt idx="29422">
                  <c:v>40.501625655944103</c:v>
                </c:pt>
                <c:pt idx="29423">
                  <c:v>40.503002232167802</c:v>
                </c:pt>
                <c:pt idx="29424">
                  <c:v>40.5043788083916</c:v>
                </c:pt>
                <c:pt idx="29425">
                  <c:v>40.505755384615398</c:v>
                </c:pt>
                <c:pt idx="29426">
                  <c:v>40.507131960839203</c:v>
                </c:pt>
                <c:pt idx="29427">
                  <c:v>40.508508537062902</c:v>
                </c:pt>
                <c:pt idx="29428">
                  <c:v>40.5098851132867</c:v>
                </c:pt>
                <c:pt idx="29429">
                  <c:v>40.511261689510498</c:v>
                </c:pt>
                <c:pt idx="29430">
                  <c:v>40.512638265734303</c:v>
                </c:pt>
                <c:pt idx="29431">
                  <c:v>40.514014841958002</c:v>
                </c:pt>
                <c:pt idx="29432">
                  <c:v>40.5153914181818</c:v>
                </c:pt>
                <c:pt idx="29433">
                  <c:v>40.516767994405598</c:v>
                </c:pt>
                <c:pt idx="29434">
                  <c:v>40.518144570629403</c:v>
                </c:pt>
                <c:pt idx="29435">
                  <c:v>40.519521146853201</c:v>
                </c:pt>
                <c:pt idx="29436">
                  <c:v>40.520897723076899</c:v>
                </c:pt>
                <c:pt idx="29437">
                  <c:v>40.522274299300697</c:v>
                </c:pt>
                <c:pt idx="29438">
                  <c:v>40.523650875524503</c:v>
                </c:pt>
                <c:pt idx="29439">
                  <c:v>40.525027451748301</c:v>
                </c:pt>
                <c:pt idx="29440">
                  <c:v>40.526404027971999</c:v>
                </c:pt>
                <c:pt idx="29441">
                  <c:v>40.527780604195797</c:v>
                </c:pt>
                <c:pt idx="29442">
                  <c:v>40.529157180419602</c:v>
                </c:pt>
                <c:pt idx="29443">
                  <c:v>40.530533756643401</c:v>
                </c:pt>
                <c:pt idx="29444">
                  <c:v>40.531910332867099</c:v>
                </c:pt>
                <c:pt idx="29445">
                  <c:v>40.533286909090897</c:v>
                </c:pt>
                <c:pt idx="29446">
                  <c:v>40.534663485314702</c:v>
                </c:pt>
                <c:pt idx="29447">
                  <c:v>40.5360400615385</c:v>
                </c:pt>
                <c:pt idx="29448">
                  <c:v>40.537416637762298</c:v>
                </c:pt>
                <c:pt idx="29449">
                  <c:v>40.538793213985997</c:v>
                </c:pt>
                <c:pt idx="29450">
                  <c:v>40.540169790209802</c:v>
                </c:pt>
                <c:pt idx="29451">
                  <c:v>40.5415463664336</c:v>
                </c:pt>
                <c:pt idx="29452">
                  <c:v>40.542922942657398</c:v>
                </c:pt>
                <c:pt idx="29453">
                  <c:v>40.544299518881097</c:v>
                </c:pt>
                <c:pt idx="29454">
                  <c:v>40.545676095104902</c:v>
                </c:pt>
                <c:pt idx="29455">
                  <c:v>40.5470526713287</c:v>
                </c:pt>
                <c:pt idx="29456">
                  <c:v>40.548429247552498</c:v>
                </c:pt>
                <c:pt idx="29457">
                  <c:v>40.549805823776197</c:v>
                </c:pt>
                <c:pt idx="29458">
                  <c:v>40.551182400000002</c:v>
                </c:pt>
                <c:pt idx="29459">
                  <c:v>40.5525589762238</c:v>
                </c:pt>
                <c:pt idx="29460">
                  <c:v>40.553935552447598</c:v>
                </c:pt>
                <c:pt idx="29461">
                  <c:v>40.555312128671297</c:v>
                </c:pt>
                <c:pt idx="29462">
                  <c:v>40.556688704895102</c:v>
                </c:pt>
                <c:pt idx="29463">
                  <c:v>40.5580652811189</c:v>
                </c:pt>
                <c:pt idx="29464">
                  <c:v>40.559441857342698</c:v>
                </c:pt>
                <c:pt idx="29465">
                  <c:v>40.560818433566403</c:v>
                </c:pt>
                <c:pt idx="29466">
                  <c:v>40.562195009790202</c:v>
                </c:pt>
                <c:pt idx="29467">
                  <c:v>40.563571586014</c:v>
                </c:pt>
                <c:pt idx="29468">
                  <c:v>40.564948162237798</c:v>
                </c:pt>
                <c:pt idx="29469">
                  <c:v>40.566324738461503</c:v>
                </c:pt>
                <c:pt idx="29470">
                  <c:v>40.567701314685301</c:v>
                </c:pt>
                <c:pt idx="29471">
                  <c:v>40.569077890909099</c:v>
                </c:pt>
                <c:pt idx="29472">
                  <c:v>40.570454467132897</c:v>
                </c:pt>
                <c:pt idx="29473">
                  <c:v>40.571831043356603</c:v>
                </c:pt>
                <c:pt idx="29474">
                  <c:v>40.573207619580401</c:v>
                </c:pt>
                <c:pt idx="29475">
                  <c:v>40.574584195804199</c:v>
                </c:pt>
                <c:pt idx="29476">
                  <c:v>40.575960772027997</c:v>
                </c:pt>
                <c:pt idx="29477">
                  <c:v>40.577337348251802</c:v>
                </c:pt>
                <c:pt idx="29478">
                  <c:v>40.578713924475501</c:v>
                </c:pt>
                <c:pt idx="29479">
                  <c:v>40.580090500699299</c:v>
                </c:pt>
                <c:pt idx="29480">
                  <c:v>40.581467076923097</c:v>
                </c:pt>
                <c:pt idx="29481">
                  <c:v>40.582843653146902</c:v>
                </c:pt>
                <c:pt idx="29482">
                  <c:v>40.584220229370601</c:v>
                </c:pt>
                <c:pt idx="29483">
                  <c:v>40.585596805594399</c:v>
                </c:pt>
                <c:pt idx="29484">
                  <c:v>40.586973381818197</c:v>
                </c:pt>
                <c:pt idx="29485">
                  <c:v>40.588349958042002</c:v>
                </c:pt>
                <c:pt idx="29486">
                  <c:v>40.589726534265701</c:v>
                </c:pt>
                <c:pt idx="29487">
                  <c:v>40.591103110489499</c:v>
                </c:pt>
                <c:pt idx="29488">
                  <c:v>40.592479686713297</c:v>
                </c:pt>
                <c:pt idx="29489">
                  <c:v>40.593856262937102</c:v>
                </c:pt>
                <c:pt idx="29490">
                  <c:v>40.595232839160801</c:v>
                </c:pt>
                <c:pt idx="29491">
                  <c:v>40.596609415384599</c:v>
                </c:pt>
                <c:pt idx="29492">
                  <c:v>40.597985991608397</c:v>
                </c:pt>
                <c:pt idx="29493">
                  <c:v>40.599362567832202</c:v>
                </c:pt>
                <c:pt idx="29494">
                  <c:v>40.600739144056</c:v>
                </c:pt>
                <c:pt idx="29495">
                  <c:v>40.602115720279699</c:v>
                </c:pt>
                <c:pt idx="29496">
                  <c:v>40.603492296503497</c:v>
                </c:pt>
                <c:pt idx="29497">
                  <c:v>40.604868872727302</c:v>
                </c:pt>
                <c:pt idx="29498">
                  <c:v>40.6062454489511</c:v>
                </c:pt>
                <c:pt idx="29499">
                  <c:v>40.607622025174798</c:v>
                </c:pt>
                <c:pt idx="29500">
                  <c:v>40.608998601398604</c:v>
                </c:pt>
                <c:pt idx="29501">
                  <c:v>40.610375177622402</c:v>
                </c:pt>
                <c:pt idx="29502">
                  <c:v>40.6117517538462</c:v>
                </c:pt>
                <c:pt idx="29503">
                  <c:v>40.613128330069898</c:v>
                </c:pt>
                <c:pt idx="29504">
                  <c:v>40.614504906293703</c:v>
                </c:pt>
                <c:pt idx="29505">
                  <c:v>40.615881482517501</c:v>
                </c:pt>
                <c:pt idx="29506">
                  <c:v>40.617258058741299</c:v>
                </c:pt>
                <c:pt idx="29507">
                  <c:v>40.618634634964998</c:v>
                </c:pt>
                <c:pt idx="29508">
                  <c:v>40.620011211188803</c:v>
                </c:pt>
                <c:pt idx="29509">
                  <c:v>40.621387787412601</c:v>
                </c:pt>
                <c:pt idx="29510">
                  <c:v>40.622764363636399</c:v>
                </c:pt>
                <c:pt idx="29511">
                  <c:v>40.624140939860098</c:v>
                </c:pt>
                <c:pt idx="29512">
                  <c:v>40.625517516083903</c:v>
                </c:pt>
                <c:pt idx="29513">
                  <c:v>40.626894092307701</c:v>
                </c:pt>
                <c:pt idx="29514">
                  <c:v>40.628270668531499</c:v>
                </c:pt>
                <c:pt idx="29515">
                  <c:v>40.629647244755297</c:v>
                </c:pt>
                <c:pt idx="29516">
                  <c:v>40.631023820979003</c:v>
                </c:pt>
                <c:pt idx="29517">
                  <c:v>40.632400397202801</c:v>
                </c:pt>
                <c:pt idx="29518">
                  <c:v>40.633776973426599</c:v>
                </c:pt>
                <c:pt idx="29519">
                  <c:v>40.635153549650397</c:v>
                </c:pt>
                <c:pt idx="29520">
                  <c:v>40.636530125874103</c:v>
                </c:pt>
                <c:pt idx="29521">
                  <c:v>40.637906702097901</c:v>
                </c:pt>
                <c:pt idx="29522">
                  <c:v>40.639283278321699</c:v>
                </c:pt>
                <c:pt idx="29523">
                  <c:v>40.640659854545497</c:v>
                </c:pt>
                <c:pt idx="29524">
                  <c:v>40.642036430769203</c:v>
                </c:pt>
                <c:pt idx="29525">
                  <c:v>40.643413006993001</c:v>
                </c:pt>
                <c:pt idx="29526">
                  <c:v>40.644789583216799</c:v>
                </c:pt>
                <c:pt idx="29527">
                  <c:v>40.646166159440597</c:v>
                </c:pt>
                <c:pt idx="29528">
                  <c:v>40.647542735664302</c:v>
                </c:pt>
                <c:pt idx="29529">
                  <c:v>40.6489193118881</c:v>
                </c:pt>
                <c:pt idx="29530">
                  <c:v>40.650295888111899</c:v>
                </c:pt>
                <c:pt idx="29531">
                  <c:v>40.651672464335697</c:v>
                </c:pt>
                <c:pt idx="29532">
                  <c:v>40.653049040559402</c:v>
                </c:pt>
                <c:pt idx="29533">
                  <c:v>40.6544256167832</c:v>
                </c:pt>
                <c:pt idx="29534">
                  <c:v>40.655802193006998</c:v>
                </c:pt>
                <c:pt idx="29535">
                  <c:v>40.657178769230804</c:v>
                </c:pt>
                <c:pt idx="29536">
                  <c:v>40.658555345454602</c:v>
                </c:pt>
                <c:pt idx="29537">
                  <c:v>40.6599319216783</c:v>
                </c:pt>
                <c:pt idx="29538">
                  <c:v>40.661308497902098</c:v>
                </c:pt>
                <c:pt idx="29539">
                  <c:v>40.662685074125903</c:v>
                </c:pt>
                <c:pt idx="29540">
                  <c:v>40.664061650349701</c:v>
                </c:pt>
                <c:pt idx="29541">
                  <c:v>40.6654382265734</c:v>
                </c:pt>
                <c:pt idx="29542">
                  <c:v>40.666814802797198</c:v>
                </c:pt>
                <c:pt idx="29543">
                  <c:v>40.668191379021003</c:v>
                </c:pt>
                <c:pt idx="29544">
                  <c:v>40.669567955244801</c:v>
                </c:pt>
                <c:pt idx="29545">
                  <c:v>40.6709445314685</c:v>
                </c:pt>
                <c:pt idx="29546">
                  <c:v>40.672321107692298</c:v>
                </c:pt>
                <c:pt idx="29547">
                  <c:v>40.673697683916103</c:v>
                </c:pt>
                <c:pt idx="29548">
                  <c:v>40.675074260139901</c:v>
                </c:pt>
                <c:pt idx="29549">
                  <c:v>40.6764508363636</c:v>
                </c:pt>
                <c:pt idx="29550">
                  <c:v>40.677827412587398</c:v>
                </c:pt>
                <c:pt idx="29551">
                  <c:v>40.679203988811203</c:v>
                </c:pt>
                <c:pt idx="29552">
                  <c:v>40.680580565035001</c:v>
                </c:pt>
                <c:pt idx="29553">
                  <c:v>40.681957141258799</c:v>
                </c:pt>
                <c:pt idx="29554">
                  <c:v>40.683333717482498</c:v>
                </c:pt>
                <c:pt idx="29555">
                  <c:v>40.684710293706303</c:v>
                </c:pt>
                <c:pt idx="29556">
                  <c:v>40.686086869930101</c:v>
                </c:pt>
                <c:pt idx="29557">
                  <c:v>40.687463446153899</c:v>
                </c:pt>
                <c:pt idx="29558">
                  <c:v>40.688840022377597</c:v>
                </c:pt>
                <c:pt idx="29559">
                  <c:v>40.690216598601403</c:v>
                </c:pt>
                <c:pt idx="29560">
                  <c:v>40.691593174825201</c:v>
                </c:pt>
                <c:pt idx="29561">
                  <c:v>40.692969751048999</c:v>
                </c:pt>
                <c:pt idx="29562">
                  <c:v>40.694346327272697</c:v>
                </c:pt>
                <c:pt idx="29563">
                  <c:v>40.695722903496502</c:v>
                </c:pt>
                <c:pt idx="29564">
                  <c:v>40.697099479720301</c:v>
                </c:pt>
                <c:pt idx="29565">
                  <c:v>40.698476055944099</c:v>
                </c:pt>
                <c:pt idx="29566">
                  <c:v>40.699852632167797</c:v>
                </c:pt>
                <c:pt idx="29567">
                  <c:v>40.701229208391602</c:v>
                </c:pt>
                <c:pt idx="29568">
                  <c:v>40.7026057846154</c:v>
                </c:pt>
                <c:pt idx="29569">
                  <c:v>40.703982360839198</c:v>
                </c:pt>
                <c:pt idx="29570">
                  <c:v>40.705358937062897</c:v>
                </c:pt>
                <c:pt idx="29571">
                  <c:v>40.706735513286702</c:v>
                </c:pt>
                <c:pt idx="29572">
                  <c:v>40.7081120895105</c:v>
                </c:pt>
                <c:pt idx="29573">
                  <c:v>40.709488665734298</c:v>
                </c:pt>
                <c:pt idx="29574">
                  <c:v>40.710865241958103</c:v>
                </c:pt>
                <c:pt idx="29575">
                  <c:v>40.712241818181802</c:v>
                </c:pt>
                <c:pt idx="29576">
                  <c:v>40.7136183944056</c:v>
                </c:pt>
                <c:pt idx="29577">
                  <c:v>40.714994970629398</c:v>
                </c:pt>
                <c:pt idx="29578">
                  <c:v>40.716371546853203</c:v>
                </c:pt>
                <c:pt idx="29579">
                  <c:v>40.717748123076902</c:v>
                </c:pt>
                <c:pt idx="29580">
                  <c:v>40.7191246993007</c:v>
                </c:pt>
                <c:pt idx="29581">
                  <c:v>40.720501275524498</c:v>
                </c:pt>
                <c:pt idx="29582">
                  <c:v>40.721877851748303</c:v>
                </c:pt>
                <c:pt idx="29583">
                  <c:v>40.723254427972002</c:v>
                </c:pt>
                <c:pt idx="29584">
                  <c:v>40.7246310041958</c:v>
                </c:pt>
                <c:pt idx="29585">
                  <c:v>40.726007580419598</c:v>
                </c:pt>
                <c:pt idx="29586">
                  <c:v>40.727384156643403</c:v>
                </c:pt>
                <c:pt idx="29587">
                  <c:v>40.728760732867102</c:v>
                </c:pt>
                <c:pt idx="29588">
                  <c:v>40.7301373090909</c:v>
                </c:pt>
                <c:pt idx="29589">
                  <c:v>40.731513885314698</c:v>
                </c:pt>
                <c:pt idx="29590">
                  <c:v>40.732890461538503</c:v>
                </c:pt>
                <c:pt idx="29591">
                  <c:v>40.734267037762201</c:v>
                </c:pt>
                <c:pt idx="29592">
                  <c:v>40.735643613985999</c:v>
                </c:pt>
                <c:pt idx="29593">
                  <c:v>40.737020190209797</c:v>
                </c:pt>
                <c:pt idx="29594">
                  <c:v>40.738396766433603</c:v>
                </c:pt>
                <c:pt idx="29595">
                  <c:v>40.739773342657301</c:v>
                </c:pt>
                <c:pt idx="29596">
                  <c:v>40.741149918881099</c:v>
                </c:pt>
                <c:pt idx="29597">
                  <c:v>40.742526495104897</c:v>
                </c:pt>
                <c:pt idx="29598">
                  <c:v>40.743903071328702</c:v>
                </c:pt>
                <c:pt idx="29599">
                  <c:v>40.745279647552501</c:v>
                </c:pt>
                <c:pt idx="29600">
                  <c:v>40.746656223776199</c:v>
                </c:pt>
                <c:pt idx="29601">
                  <c:v>40.748032799999997</c:v>
                </c:pt>
                <c:pt idx="29602">
                  <c:v>40.749409376223802</c:v>
                </c:pt>
                <c:pt idx="29603">
                  <c:v>40.7507859524476</c:v>
                </c:pt>
                <c:pt idx="29604">
                  <c:v>40.752162528671299</c:v>
                </c:pt>
                <c:pt idx="29605">
                  <c:v>40.753539104895097</c:v>
                </c:pt>
                <c:pt idx="29606">
                  <c:v>40.754915681118902</c:v>
                </c:pt>
                <c:pt idx="29607">
                  <c:v>40.7562922573427</c:v>
                </c:pt>
                <c:pt idx="29608">
                  <c:v>40.757668833566399</c:v>
                </c:pt>
                <c:pt idx="29609">
                  <c:v>40.759045409790197</c:v>
                </c:pt>
                <c:pt idx="29610">
                  <c:v>40.760421986014002</c:v>
                </c:pt>
                <c:pt idx="29611">
                  <c:v>40.7617985622378</c:v>
                </c:pt>
                <c:pt idx="29612">
                  <c:v>40.763175138461598</c:v>
                </c:pt>
                <c:pt idx="29613">
                  <c:v>40.764551714685297</c:v>
                </c:pt>
                <c:pt idx="29614">
                  <c:v>40.765928290909102</c:v>
                </c:pt>
                <c:pt idx="29615">
                  <c:v>40.7673048671329</c:v>
                </c:pt>
                <c:pt idx="29616">
                  <c:v>40.768681443356698</c:v>
                </c:pt>
                <c:pt idx="29617">
                  <c:v>40.770058019580397</c:v>
                </c:pt>
                <c:pt idx="29618">
                  <c:v>40.771434595804202</c:v>
                </c:pt>
                <c:pt idx="29619">
                  <c:v>40.772811172028</c:v>
                </c:pt>
                <c:pt idx="29620">
                  <c:v>40.774187748251798</c:v>
                </c:pt>
                <c:pt idx="29621">
                  <c:v>40.775564324475503</c:v>
                </c:pt>
                <c:pt idx="29622">
                  <c:v>40.776940900699302</c:v>
                </c:pt>
                <c:pt idx="29623">
                  <c:v>40.7783174769231</c:v>
                </c:pt>
                <c:pt idx="29624">
                  <c:v>40.779694053146898</c:v>
                </c:pt>
                <c:pt idx="29625">
                  <c:v>40.781070629370603</c:v>
                </c:pt>
                <c:pt idx="29626">
                  <c:v>40.782447205594401</c:v>
                </c:pt>
                <c:pt idx="29627">
                  <c:v>40.783823781818199</c:v>
                </c:pt>
                <c:pt idx="29628">
                  <c:v>40.785200358041998</c:v>
                </c:pt>
                <c:pt idx="29629">
                  <c:v>40.786576934265703</c:v>
                </c:pt>
                <c:pt idx="29630">
                  <c:v>40.787953510489501</c:v>
                </c:pt>
                <c:pt idx="29631">
                  <c:v>40.789330086713299</c:v>
                </c:pt>
                <c:pt idx="29632">
                  <c:v>40.790706662937097</c:v>
                </c:pt>
                <c:pt idx="29633">
                  <c:v>40.792083239160803</c:v>
                </c:pt>
                <c:pt idx="29634">
                  <c:v>40.793459815384601</c:v>
                </c:pt>
                <c:pt idx="29635">
                  <c:v>40.794836391608399</c:v>
                </c:pt>
                <c:pt idx="29636">
                  <c:v>40.796212967832197</c:v>
                </c:pt>
                <c:pt idx="29637">
                  <c:v>40.797589544055903</c:v>
                </c:pt>
                <c:pt idx="29638">
                  <c:v>40.798966120279701</c:v>
                </c:pt>
                <c:pt idx="29639">
                  <c:v>40.800342696503499</c:v>
                </c:pt>
                <c:pt idx="29640">
                  <c:v>40.801719272727297</c:v>
                </c:pt>
                <c:pt idx="29641">
                  <c:v>40.803095848951102</c:v>
                </c:pt>
                <c:pt idx="29642">
                  <c:v>40.804472425174801</c:v>
                </c:pt>
                <c:pt idx="29643">
                  <c:v>40.805849001398599</c:v>
                </c:pt>
                <c:pt idx="29644">
                  <c:v>40.807225577622397</c:v>
                </c:pt>
                <c:pt idx="29645">
                  <c:v>40.808602153846202</c:v>
                </c:pt>
                <c:pt idx="29646">
                  <c:v>40.809978730069901</c:v>
                </c:pt>
                <c:pt idx="29647">
                  <c:v>40.811355306293699</c:v>
                </c:pt>
                <c:pt idx="29648">
                  <c:v>40.812731882517497</c:v>
                </c:pt>
                <c:pt idx="29649">
                  <c:v>40.814108458741302</c:v>
                </c:pt>
                <c:pt idx="29650">
                  <c:v>40.815485034965</c:v>
                </c:pt>
                <c:pt idx="29651">
                  <c:v>40.816861611188799</c:v>
                </c:pt>
                <c:pt idx="29652">
                  <c:v>40.818238187412597</c:v>
                </c:pt>
                <c:pt idx="29653">
                  <c:v>40.819614763636402</c:v>
                </c:pt>
                <c:pt idx="29654">
                  <c:v>40.8209913398601</c:v>
                </c:pt>
                <c:pt idx="29655">
                  <c:v>40.822367916083898</c:v>
                </c:pt>
                <c:pt idx="29656">
                  <c:v>40.823744492307704</c:v>
                </c:pt>
                <c:pt idx="29657">
                  <c:v>40.825121068531502</c:v>
                </c:pt>
                <c:pt idx="29658">
                  <c:v>40.8264976447553</c:v>
                </c:pt>
                <c:pt idx="29659">
                  <c:v>40.827874220978998</c:v>
                </c:pt>
                <c:pt idx="29660">
                  <c:v>40.829250797202803</c:v>
                </c:pt>
                <c:pt idx="29661">
                  <c:v>40.830627373426601</c:v>
                </c:pt>
                <c:pt idx="29662">
                  <c:v>40.832003949650399</c:v>
                </c:pt>
                <c:pt idx="29663">
                  <c:v>40.833380525874098</c:v>
                </c:pt>
                <c:pt idx="29664">
                  <c:v>40.834757102097903</c:v>
                </c:pt>
                <c:pt idx="29665">
                  <c:v>40.836133678321701</c:v>
                </c:pt>
                <c:pt idx="29666">
                  <c:v>40.837510254545499</c:v>
                </c:pt>
                <c:pt idx="29667">
                  <c:v>40.838886830769198</c:v>
                </c:pt>
                <c:pt idx="29668">
                  <c:v>40.840263406993003</c:v>
                </c:pt>
                <c:pt idx="29669">
                  <c:v>40.841639983216801</c:v>
                </c:pt>
                <c:pt idx="29670">
                  <c:v>40.843016559440599</c:v>
                </c:pt>
                <c:pt idx="29671">
                  <c:v>40.844393135664298</c:v>
                </c:pt>
                <c:pt idx="29672">
                  <c:v>40.845769711888103</c:v>
                </c:pt>
                <c:pt idx="29673">
                  <c:v>40.847146288111901</c:v>
                </c:pt>
                <c:pt idx="29674">
                  <c:v>40.848522864335699</c:v>
                </c:pt>
                <c:pt idx="29675">
                  <c:v>40.849899440559398</c:v>
                </c:pt>
                <c:pt idx="29676">
                  <c:v>40.851276016783203</c:v>
                </c:pt>
                <c:pt idx="29677">
                  <c:v>40.852652593007001</c:v>
                </c:pt>
                <c:pt idx="29678">
                  <c:v>40.854029169230799</c:v>
                </c:pt>
                <c:pt idx="29679">
                  <c:v>40.855405745454597</c:v>
                </c:pt>
                <c:pt idx="29680">
                  <c:v>40.856782321678303</c:v>
                </c:pt>
                <c:pt idx="29681">
                  <c:v>40.858158897902101</c:v>
                </c:pt>
                <c:pt idx="29682">
                  <c:v>40.859535474125899</c:v>
                </c:pt>
                <c:pt idx="29683">
                  <c:v>40.860912050349697</c:v>
                </c:pt>
                <c:pt idx="29684">
                  <c:v>40.862288626573402</c:v>
                </c:pt>
                <c:pt idx="29685">
                  <c:v>40.8636652027972</c:v>
                </c:pt>
                <c:pt idx="29686">
                  <c:v>40.865041779020999</c:v>
                </c:pt>
                <c:pt idx="29687">
                  <c:v>40.866418355244797</c:v>
                </c:pt>
                <c:pt idx="29688">
                  <c:v>40.867794931468502</c:v>
                </c:pt>
                <c:pt idx="29689">
                  <c:v>40.8691715076923</c:v>
                </c:pt>
                <c:pt idx="29690">
                  <c:v>40.870548083916098</c:v>
                </c:pt>
                <c:pt idx="29691">
                  <c:v>40.871924660139896</c:v>
                </c:pt>
                <c:pt idx="29692">
                  <c:v>40.873301236363602</c:v>
                </c:pt>
                <c:pt idx="29693">
                  <c:v>40.8746778125874</c:v>
                </c:pt>
                <c:pt idx="29694">
                  <c:v>40.876054388811198</c:v>
                </c:pt>
                <c:pt idx="29695">
                  <c:v>40.877430965035003</c:v>
                </c:pt>
                <c:pt idx="29696">
                  <c:v>40.878807541258702</c:v>
                </c:pt>
                <c:pt idx="29697">
                  <c:v>40.8801841174825</c:v>
                </c:pt>
                <c:pt idx="29698">
                  <c:v>40.881560693706298</c:v>
                </c:pt>
                <c:pt idx="29699">
                  <c:v>40.882937269930103</c:v>
                </c:pt>
                <c:pt idx="29700">
                  <c:v>40.884313846153901</c:v>
                </c:pt>
                <c:pt idx="29701">
                  <c:v>40.8856904223776</c:v>
                </c:pt>
                <c:pt idx="29702">
                  <c:v>40.887066998601398</c:v>
                </c:pt>
                <c:pt idx="29703">
                  <c:v>40.888443574825203</c:v>
                </c:pt>
                <c:pt idx="29704">
                  <c:v>40.889820151049001</c:v>
                </c:pt>
                <c:pt idx="29705">
                  <c:v>40.8911967272727</c:v>
                </c:pt>
                <c:pt idx="29706">
                  <c:v>40.892573303496498</c:v>
                </c:pt>
                <c:pt idx="29707">
                  <c:v>40.893949879720303</c:v>
                </c:pt>
                <c:pt idx="29708">
                  <c:v>40.895326455944101</c:v>
                </c:pt>
                <c:pt idx="29709">
                  <c:v>40.8967030321678</c:v>
                </c:pt>
                <c:pt idx="29710">
                  <c:v>40.898079608391598</c:v>
                </c:pt>
                <c:pt idx="29711">
                  <c:v>40.899456184615403</c:v>
                </c:pt>
                <c:pt idx="29712">
                  <c:v>40.900832760839201</c:v>
                </c:pt>
                <c:pt idx="29713">
                  <c:v>40.902209337062899</c:v>
                </c:pt>
                <c:pt idx="29714">
                  <c:v>40.903585913286697</c:v>
                </c:pt>
                <c:pt idx="29715">
                  <c:v>40.904962489510503</c:v>
                </c:pt>
                <c:pt idx="29716">
                  <c:v>40.906339065734301</c:v>
                </c:pt>
                <c:pt idx="29717">
                  <c:v>40.907715641958099</c:v>
                </c:pt>
                <c:pt idx="29718">
                  <c:v>40.909092218181797</c:v>
                </c:pt>
                <c:pt idx="29719">
                  <c:v>40.910468794405602</c:v>
                </c:pt>
                <c:pt idx="29720">
                  <c:v>40.911845370629401</c:v>
                </c:pt>
                <c:pt idx="29721">
                  <c:v>40.913221946853199</c:v>
                </c:pt>
                <c:pt idx="29722">
                  <c:v>40.914598523076897</c:v>
                </c:pt>
                <c:pt idx="29723">
                  <c:v>40.915975099300702</c:v>
                </c:pt>
                <c:pt idx="29724">
                  <c:v>40.9173516755245</c:v>
                </c:pt>
                <c:pt idx="29725">
                  <c:v>40.918728251748298</c:v>
                </c:pt>
                <c:pt idx="29726">
                  <c:v>40.920104827971997</c:v>
                </c:pt>
                <c:pt idx="29727">
                  <c:v>40.921481404195802</c:v>
                </c:pt>
                <c:pt idx="29728">
                  <c:v>40.9228579804196</c:v>
                </c:pt>
                <c:pt idx="29729">
                  <c:v>40.924234556643398</c:v>
                </c:pt>
                <c:pt idx="29730">
                  <c:v>40.925611132867097</c:v>
                </c:pt>
                <c:pt idx="29731">
                  <c:v>40.926987709090902</c:v>
                </c:pt>
                <c:pt idx="29732">
                  <c:v>40.9283642853147</c:v>
                </c:pt>
                <c:pt idx="29733">
                  <c:v>40.929740861538498</c:v>
                </c:pt>
                <c:pt idx="29734">
                  <c:v>40.931117437762197</c:v>
                </c:pt>
                <c:pt idx="29735">
                  <c:v>40.932494013986002</c:v>
                </c:pt>
                <c:pt idx="29736">
                  <c:v>40.9338705902098</c:v>
                </c:pt>
                <c:pt idx="29737">
                  <c:v>40.935247166433598</c:v>
                </c:pt>
                <c:pt idx="29738">
                  <c:v>40.936623742657297</c:v>
                </c:pt>
                <c:pt idx="29739">
                  <c:v>40.938000318881102</c:v>
                </c:pt>
                <c:pt idx="29740">
                  <c:v>40.9393768951049</c:v>
                </c:pt>
                <c:pt idx="29741">
                  <c:v>40.940753471328698</c:v>
                </c:pt>
                <c:pt idx="29742">
                  <c:v>40.942130047552503</c:v>
                </c:pt>
                <c:pt idx="29743">
                  <c:v>40.943506623776202</c:v>
                </c:pt>
                <c:pt idx="29744">
                  <c:v>40.9448832</c:v>
                </c:pt>
                <c:pt idx="29745">
                  <c:v>40.946259776223798</c:v>
                </c:pt>
                <c:pt idx="29746">
                  <c:v>40.947636352447603</c:v>
                </c:pt>
                <c:pt idx="29747">
                  <c:v>40.949012928671301</c:v>
                </c:pt>
                <c:pt idx="29748">
                  <c:v>40.950389504895099</c:v>
                </c:pt>
                <c:pt idx="29749">
                  <c:v>40.951766081118897</c:v>
                </c:pt>
                <c:pt idx="29750">
                  <c:v>40.953142657342703</c:v>
                </c:pt>
                <c:pt idx="29751">
                  <c:v>40.954519233566401</c:v>
                </c:pt>
                <c:pt idx="29752">
                  <c:v>40.955895809790199</c:v>
                </c:pt>
                <c:pt idx="29753">
                  <c:v>40.957272386013997</c:v>
                </c:pt>
                <c:pt idx="29754">
                  <c:v>40.958648962237802</c:v>
                </c:pt>
                <c:pt idx="29755">
                  <c:v>40.960025538461601</c:v>
                </c:pt>
                <c:pt idx="29756">
                  <c:v>40.961402114685299</c:v>
                </c:pt>
                <c:pt idx="29757">
                  <c:v>40.962778690909097</c:v>
                </c:pt>
                <c:pt idx="29758">
                  <c:v>40.964155267132902</c:v>
                </c:pt>
                <c:pt idx="29759">
                  <c:v>40.965531843356601</c:v>
                </c:pt>
                <c:pt idx="29760">
                  <c:v>40.966908419580399</c:v>
                </c:pt>
                <c:pt idx="29761">
                  <c:v>40.968284995804197</c:v>
                </c:pt>
                <c:pt idx="29762">
                  <c:v>40.969661572028002</c:v>
                </c:pt>
                <c:pt idx="29763">
                  <c:v>40.9710381482518</c:v>
                </c:pt>
                <c:pt idx="29764">
                  <c:v>40.972414724475499</c:v>
                </c:pt>
                <c:pt idx="29765">
                  <c:v>40.973791300699297</c:v>
                </c:pt>
                <c:pt idx="29766">
                  <c:v>40.975167876923102</c:v>
                </c:pt>
                <c:pt idx="29767">
                  <c:v>40.9765444531469</c:v>
                </c:pt>
                <c:pt idx="29768">
                  <c:v>40.977921029370599</c:v>
                </c:pt>
                <c:pt idx="29769">
                  <c:v>40.979297605594397</c:v>
                </c:pt>
                <c:pt idx="29770">
                  <c:v>40.980674181818202</c:v>
                </c:pt>
                <c:pt idx="29771">
                  <c:v>40.982050758042</c:v>
                </c:pt>
                <c:pt idx="29772">
                  <c:v>40.983427334265699</c:v>
                </c:pt>
                <c:pt idx="29773">
                  <c:v>40.984803910489497</c:v>
                </c:pt>
                <c:pt idx="29774">
                  <c:v>40.986180486713302</c:v>
                </c:pt>
                <c:pt idx="29775">
                  <c:v>40.9875570629371</c:v>
                </c:pt>
                <c:pt idx="29776">
                  <c:v>40.988933639160898</c:v>
                </c:pt>
                <c:pt idx="29777">
                  <c:v>40.990310215384604</c:v>
                </c:pt>
                <c:pt idx="29778">
                  <c:v>40.991686791608402</c:v>
                </c:pt>
                <c:pt idx="29779">
                  <c:v>40.9930633678322</c:v>
                </c:pt>
                <c:pt idx="29780">
                  <c:v>40.994439944055998</c:v>
                </c:pt>
                <c:pt idx="29781">
                  <c:v>40.995816520279703</c:v>
                </c:pt>
                <c:pt idx="29782">
                  <c:v>40.997193096503501</c:v>
                </c:pt>
                <c:pt idx="29783">
                  <c:v>40.998569672727299</c:v>
                </c:pt>
                <c:pt idx="29784">
                  <c:v>40.999946248951098</c:v>
                </c:pt>
                <c:pt idx="29785">
                  <c:v>41.001322825174803</c:v>
                </c:pt>
                <c:pt idx="29786">
                  <c:v>41.002699401398601</c:v>
                </c:pt>
                <c:pt idx="29787">
                  <c:v>41.004075977622399</c:v>
                </c:pt>
                <c:pt idx="29788">
                  <c:v>41.005452553846197</c:v>
                </c:pt>
                <c:pt idx="29789">
                  <c:v>41.006829130069903</c:v>
                </c:pt>
                <c:pt idx="29790">
                  <c:v>41.008205706293701</c:v>
                </c:pt>
                <c:pt idx="29791">
                  <c:v>41.009582282517499</c:v>
                </c:pt>
                <c:pt idx="29792">
                  <c:v>41.010958858741297</c:v>
                </c:pt>
                <c:pt idx="29793">
                  <c:v>41.012335434965003</c:v>
                </c:pt>
                <c:pt idx="29794">
                  <c:v>41.013712011188801</c:v>
                </c:pt>
                <c:pt idx="29795">
                  <c:v>41.015088587412599</c:v>
                </c:pt>
                <c:pt idx="29796">
                  <c:v>41.016465163636397</c:v>
                </c:pt>
                <c:pt idx="29797">
                  <c:v>41.017841739860103</c:v>
                </c:pt>
                <c:pt idx="29798">
                  <c:v>41.019218316083901</c:v>
                </c:pt>
                <c:pt idx="29799">
                  <c:v>41.020594892307699</c:v>
                </c:pt>
                <c:pt idx="29800">
                  <c:v>41.021971468531497</c:v>
                </c:pt>
                <c:pt idx="29801">
                  <c:v>41.023348044755302</c:v>
                </c:pt>
                <c:pt idx="29802">
                  <c:v>41.024724620979001</c:v>
                </c:pt>
                <c:pt idx="29803">
                  <c:v>41.026101197202799</c:v>
                </c:pt>
                <c:pt idx="29804">
                  <c:v>41.027477773426597</c:v>
                </c:pt>
                <c:pt idx="29805">
                  <c:v>41.028854349650402</c:v>
                </c:pt>
                <c:pt idx="29806">
                  <c:v>41.0302309258741</c:v>
                </c:pt>
                <c:pt idx="29807">
                  <c:v>41.031607502097899</c:v>
                </c:pt>
                <c:pt idx="29808">
                  <c:v>41.032984078321697</c:v>
                </c:pt>
                <c:pt idx="29809">
                  <c:v>41.034360654545502</c:v>
                </c:pt>
                <c:pt idx="29810">
                  <c:v>41.0357372307692</c:v>
                </c:pt>
                <c:pt idx="29811">
                  <c:v>41.037113806992998</c:v>
                </c:pt>
                <c:pt idx="29812">
                  <c:v>41.038490383216804</c:v>
                </c:pt>
                <c:pt idx="29813">
                  <c:v>41.039866959440602</c:v>
                </c:pt>
                <c:pt idx="29814">
                  <c:v>41.0412435356643</c:v>
                </c:pt>
                <c:pt idx="29815">
                  <c:v>41.042620111888098</c:v>
                </c:pt>
                <c:pt idx="29816">
                  <c:v>41.043996688111903</c:v>
                </c:pt>
                <c:pt idx="29817">
                  <c:v>41.045373264335701</c:v>
                </c:pt>
                <c:pt idx="29818">
                  <c:v>41.0467498405594</c:v>
                </c:pt>
                <c:pt idx="29819">
                  <c:v>41.048126416783198</c:v>
                </c:pt>
                <c:pt idx="29820">
                  <c:v>41.049502993007003</c:v>
                </c:pt>
                <c:pt idx="29821">
                  <c:v>41.050879569230801</c:v>
                </c:pt>
                <c:pt idx="29822">
                  <c:v>41.052256145454599</c:v>
                </c:pt>
                <c:pt idx="29823">
                  <c:v>41.053632721678298</c:v>
                </c:pt>
                <c:pt idx="29824">
                  <c:v>41.055009297902103</c:v>
                </c:pt>
                <c:pt idx="29825">
                  <c:v>41.056385874125901</c:v>
                </c:pt>
                <c:pt idx="29826">
                  <c:v>41.057762450349699</c:v>
                </c:pt>
                <c:pt idx="29827">
                  <c:v>41.059139026573398</c:v>
                </c:pt>
                <c:pt idx="29828">
                  <c:v>41.060515602797203</c:v>
                </c:pt>
                <c:pt idx="29829">
                  <c:v>41.061892179021001</c:v>
                </c:pt>
                <c:pt idx="29830">
                  <c:v>41.063268755244799</c:v>
                </c:pt>
                <c:pt idx="29831">
                  <c:v>41.064645331468498</c:v>
                </c:pt>
                <c:pt idx="29832">
                  <c:v>41.066021907692303</c:v>
                </c:pt>
                <c:pt idx="29833">
                  <c:v>41.067398483916101</c:v>
                </c:pt>
                <c:pt idx="29834">
                  <c:v>41.068775060139899</c:v>
                </c:pt>
                <c:pt idx="29835">
                  <c:v>41.070151636363597</c:v>
                </c:pt>
                <c:pt idx="29836">
                  <c:v>41.071528212587403</c:v>
                </c:pt>
                <c:pt idx="29837">
                  <c:v>41.072904788811201</c:v>
                </c:pt>
                <c:pt idx="29838">
                  <c:v>41.074281365034999</c:v>
                </c:pt>
                <c:pt idx="29839">
                  <c:v>41.075657941258697</c:v>
                </c:pt>
                <c:pt idx="29840">
                  <c:v>41.077034517482502</c:v>
                </c:pt>
                <c:pt idx="29841">
                  <c:v>41.078411093706301</c:v>
                </c:pt>
                <c:pt idx="29842">
                  <c:v>41.079787669930099</c:v>
                </c:pt>
                <c:pt idx="29843">
                  <c:v>41.081164246153897</c:v>
                </c:pt>
                <c:pt idx="29844">
                  <c:v>41.082540822377602</c:v>
                </c:pt>
                <c:pt idx="29845">
                  <c:v>41.0839173986014</c:v>
                </c:pt>
                <c:pt idx="29846">
                  <c:v>41.085293974825198</c:v>
                </c:pt>
                <c:pt idx="29847">
                  <c:v>41.086670551048996</c:v>
                </c:pt>
                <c:pt idx="29848">
                  <c:v>41.088047127272702</c:v>
                </c:pt>
                <c:pt idx="29849">
                  <c:v>41.0894237034965</c:v>
                </c:pt>
                <c:pt idx="29850">
                  <c:v>41.090800279720298</c:v>
                </c:pt>
                <c:pt idx="29851">
                  <c:v>41.092176855944103</c:v>
                </c:pt>
                <c:pt idx="29852">
                  <c:v>41.093553432167802</c:v>
                </c:pt>
                <c:pt idx="29853">
                  <c:v>41.0949300083916</c:v>
                </c:pt>
                <c:pt idx="29854">
                  <c:v>41.096306584615398</c:v>
                </c:pt>
                <c:pt idx="29855">
                  <c:v>41.097683160839203</c:v>
                </c:pt>
                <c:pt idx="29856">
                  <c:v>41.099059737062902</c:v>
                </c:pt>
                <c:pt idx="29857">
                  <c:v>41.1004363132867</c:v>
                </c:pt>
                <c:pt idx="29858">
                  <c:v>41.101812889510498</c:v>
                </c:pt>
                <c:pt idx="29859">
                  <c:v>41.103189465734303</c:v>
                </c:pt>
                <c:pt idx="29860">
                  <c:v>41.104566041958002</c:v>
                </c:pt>
                <c:pt idx="29861">
                  <c:v>41.1059426181818</c:v>
                </c:pt>
                <c:pt idx="29862">
                  <c:v>41.107319194405598</c:v>
                </c:pt>
                <c:pt idx="29863">
                  <c:v>41.108695770629403</c:v>
                </c:pt>
                <c:pt idx="29864">
                  <c:v>41.110072346853201</c:v>
                </c:pt>
                <c:pt idx="29865">
                  <c:v>41.1114489230769</c:v>
                </c:pt>
                <c:pt idx="29866">
                  <c:v>41.112825499300698</c:v>
                </c:pt>
                <c:pt idx="29867">
                  <c:v>41.114202075524503</c:v>
                </c:pt>
                <c:pt idx="29868">
                  <c:v>41.115578651748301</c:v>
                </c:pt>
                <c:pt idx="29869">
                  <c:v>41.116955227971999</c:v>
                </c:pt>
                <c:pt idx="29870">
                  <c:v>41.118331804195797</c:v>
                </c:pt>
                <c:pt idx="29871">
                  <c:v>41.119708380419603</c:v>
                </c:pt>
                <c:pt idx="29872">
                  <c:v>41.121084956643401</c:v>
                </c:pt>
                <c:pt idx="29873">
                  <c:v>41.122461532867099</c:v>
                </c:pt>
                <c:pt idx="29874">
                  <c:v>41.123838109090897</c:v>
                </c:pt>
                <c:pt idx="29875">
                  <c:v>41.125214685314702</c:v>
                </c:pt>
                <c:pt idx="29876">
                  <c:v>41.126591261538501</c:v>
                </c:pt>
                <c:pt idx="29877">
                  <c:v>41.127967837762199</c:v>
                </c:pt>
                <c:pt idx="29878">
                  <c:v>41.129344413985997</c:v>
                </c:pt>
                <c:pt idx="29879">
                  <c:v>41.130720990209802</c:v>
                </c:pt>
                <c:pt idx="29880">
                  <c:v>41.1320975664336</c:v>
                </c:pt>
                <c:pt idx="29881">
                  <c:v>41.133474142657398</c:v>
                </c:pt>
                <c:pt idx="29882">
                  <c:v>41.134850718881097</c:v>
                </c:pt>
                <c:pt idx="29883">
                  <c:v>41.136227295104902</c:v>
                </c:pt>
                <c:pt idx="29884">
                  <c:v>41.1376038713287</c:v>
                </c:pt>
                <c:pt idx="29885">
                  <c:v>41.138980447552498</c:v>
                </c:pt>
                <c:pt idx="29886">
                  <c:v>41.140357023776197</c:v>
                </c:pt>
                <c:pt idx="29887">
                  <c:v>41.141733600000002</c:v>
                </c:pt>
                <c:pt idx="29888">
                  <c:v>41.1431101762238</c:v>
                </c:pt>
                <c:pt idx="29889">
                  <c:v>41.144486752447598</c:v>
                </c:pt>
                <c:pt idx="29890">
                  <c:v>41.145863328671297</c:v>
                </c:pt>
                <c:pt idx="29891">
                  <c:v>41.147239904895102</c:v>
                </c:pt>
                <c:pt idx="29892">
                  <c:v>41.1486164811189</c:v>
                </c:pt>
                <c:pt idx="29893">
                  <c:v>41.149993057342698</c:v>
                </c:pt>
                <c:pt idx="29894">
                  <c:v>41.151369633566397</c:v>
                </c:pt>
                <c:pt idx="29895">
                  <c:v>41.152746209790202</c:v>
                </c:pt>
                <c:pt idx="29896">
                  <c:v>41.154122786014</c:v>
                </c:pt>
                <c:pt idx="29897">
                  <c:v>41.155499362237798</c:v>
                </c:pt>
                <c:pt idx="29898">
                  <c:v>41.156875938461503</c:v>
                </c:pt>
                <c:pt idx="29899">
                  <c:v>41.158252514685302</c:v>
                </c:pt>
                <c:pt idx="29900">
                  <c:v>41.1596290909091</c:v>
                </c:pt>
                <c:pt idx="29901">
                  <c:v>41.161005667132898</c:v>
                </c:pt>
                <c:pt idx="29902">
                  <c:v>41.162382243356603</c:v>
                </c:pt>
                <c:pt idx="29903">
                  <c:v>41.163758819580401</c:v>
                </c:pt>
                <c:pt idx="29904">
                  <c:v>41.165135395804199</c:v>
                </c:pt>
                <c:pt idx="29905">
                  <c:v>41.166511972027998</c:v>
                </c:pt>
                <c:pt idx="29906">
                  <c:v>41.167888548251803</c:v>
                </c:pt>
                <c:pt idx="29907">
                  <c:v>41.169265124475501</c:v>
                </c:pt>
                <c:pt idx="29908">
                  <c:v>41.170641700699299</c:v>
                </c:pt>
                <c:pt idx="29909">
                  <c:v>41.172018276923097</c:v>
                </c:pt>
                <c:pt idx="29910">
                  <c:v>41.173394853146903</c:v>
                </c:pt>
                <c:pt idx="29911">
                  <c:v>41.174771429370601</c:v>
                </c:pt>
                <c:pt idx="29912">
                  <c:v>41.176148005594399</c:v>
                </c:pt>
                <c:pt idx="29913">
                  <c:v>41.177524581818197</c:v>
                </c:pt>
                <c:pt idx="29914">
                  <c:v>41.178901158042002</c:v>
                </c:pt>
                <c:pt idx="29915">
                  <c:v>41.180277734265701</c:v>
                </c:pt>
                <c:pt idx="29916">
                  <c:v>41.181654310489499</c:v>
                </c:pt>
                <c:pt idx="29917">
                  <c:v>41.183030886713297</c:v>
                </c:pt>
                <c:pt idx="29918">
                  <c:v>41.184407462937102</c:v>
                </c:pt>
                <c:pt idx="29919">
                  <c:v>41.1857840391609</c:v>
                </c:pt>
                <c:pt idx="29920">
                  <c:v>41.187160615384599</c:v>
                </c:pt>
                <c:pt idx="29921">
                  <c:v>41.188537191608397</c:v>
                </c:pt>
                <c:pt idx="29922">
                  <c:v>41.189913767832202</c:v>
                </c:pt>
                <c:pt idx="29923">
                  <c:v>41.191290344056</c:v>
                </c:pt>
                <c:pt idx="29924">
                  <c:v>41.192666920279699</c:v>
                </c:pt>
                <c:pt idx="29925">
                  <c:v>41.194043496503497</c:v>
                </c:pt>
                <c:pt idx="29926">
                  <c:v>41.195420072727302</c:v>
                </c:pt>
                <c:pt idx="29927">
                  <c:v>41.1967966489511</c:v>
                </c:pt>
                <c:pt idx="29928">
                  <c:v>41.198173225174799</c:v>
                </c:pt>
                <c:pt idx="29929">
                  <c:v>41.199549801398597</c:v>
                </c:pt>
                <c:pt idx="29930">
                  <c:v>41.200926377622402</c:v>
                </c:pt>
                <c:pt idx="29931">
                  <c:v>41.2023029538462</c:v>
                </c:pt>
                <c:pt idx="29932">
                  <c:v>41.203679530069898</c:v>
                </c:pt>
                <c:pt idx="29933">
                  <c:v>41.205056106293704</c:v>
                </c:pt>
                <c:pt idx="29934">
                  <c:v>41.206432682517502</c:v>
                </c:pt>
                <c:pt idx="29935">
                  <c:v>41.2078092587413</c:v>
                </c:pt>
                <c:pt idx="29936">
                  <c:v>41.209185834964998</c:v>
                </c:pt>
                <c:pt idx="29937">
                  <c:v>41.210562411188803</c:v>
                </c:pt>
                <c:pt idx="29938">
                  <c:v>41.211938987412601</c:v>
                </c:pt>
                <c:pt idx="29939">
                  <c:v>41.213315563636399</c:v>
                </c:pt>
                <c:pt idx="29940">
                  <c:v>41.214692139860198</c:v>
                </c:pt>
                <c:pt idx="29941">
                  <c:v>41.216068716083903</c:v>
                </c:pt>
                <c:pt idx="29942">
                  <c:v>41.217445292307701</c:v>
                </c:pt>
                <c:pt idx="29943">
                  <c:v>41.218821868531499</c:v>
                </c:pt>
                <c:pt idx="29944">
                  <c:v>41.220198444755297</c:v>
                </c:pt>
                <c:pt idx="29945">
                  <c:v>41.221575020979003</c:v>
                </c:pt>
                <c:pt idx="29946">
                  <c:v>41.222951597202801</c:v>
                </c:pt>
                <c:pt idx="29947">
                  <c:v>41.224328173426599</c:v>
                </c:pt>
                <c:pt idx="29948">
                  <c:v>41.225704749650397</c:v>
                </c:pt>
                <c:pt idx="29949">
                  <c:v>41.227081325874103</c:v>
                </c:pt>
                <c:pt idx="29950">
                  <c:v>41.228457902097901</c:v>
                </c:pt>
                <c:pt idx="29951">
                  <c:v>41.229834478321699</c:v>
                </c:pt>
                <c:pt idx="29952">
                  <c:v>41.231211054545497</c:v>
                </c:pt>
                <c:pt idx="29953">
                  <c:v>41.232587630769203</c:v>
                </c:pt>
                <c:pt idx="29954">
                  <c:v>41.233964206993001</c:v>
                </c:pt>
                <c:pt idx="29955">
                  <c:v>41.235340783216799</c:v>
                </c:pt>
                <c:pt idx="29956">
                  <c:v>41.236717359440597</c:v>
                </c:pt>
                <c:pt idx="29957">
                  <c:v>41.238093935664303</c:v>
                </c:pt>
                <c:pt idx="29958">
                  <c:v>41.239470511888101</c:v>
                </c:pt>
                <c:pt idx="29959">
                  <c:v>41.240847088111899</c:v>
                </c:pt>
                <c:pt idx="29960">
                  <c:v>41.242223664335697</c:v>
                </c:pt>
                <c:pt idx="29961">
                  <c:v>41.243600240559402</c:v>
                </c:pt>
                <c:pt idx="29962">
                  <c:v>41.2449768167832</c:v>
                </c:pt>
                <c:pt idx="29963">
                  <c:v>41.246353393006999</c:v>
                </c:pt>
                <c:pt idx="29964">
                  <c:v>41.247729969230797</c:v>
                </c:pt>
                <c:pt idx="29965">
                  <c:v>41.249106545454602</c:v>
                </c:pt>
                <c:pt idx="29966">
                  <c:v>41.2504831216783</c:v>
                </c:pt>
                <c:pt idx="29967">
                  <c:v>41.251859697902098</c:v>
                </c:pt>
                <c:pt idx="29968">
                  <c:v>41.253236274125904</c:v>
                </c:pt>
                <c:pt idx="29969">
                  <c:v>41.254612850349702</c:v>
                </c:pt>
                <c:pt idx="29970">
                  <c:v>41.2559894265734</c:v>
                </c:pt>
                <c:pt idx="29971">
                  <c:v>41.257366002797198</c:v>
                </c:pt>
                <c:pt idx="29972">
                  <c:v>41.258742579021003</c:v>
                </c:pt>
                <c:pt idx="29973">
                  <c:v>41.260119155244801</c:v>
                </c:pt>
                <c:pt idx="29974">
                  <c:v>41.2614957314685</c:v>
                </c:pt>
                <c:pt idx="29975">
                  <c:v>41.262872307692298</c:v>
                </c:pt>
                <c:pt idx="29976">
                  <c:v>41.264248883916103</c:v>
                </c:pt>
                <c:pt idx="29977">
                  <c:v>41.265625460139901</c:v>
                </c:pt>
                <c:pt idx="29978">
                  <c:v>41.2670020363636</c:v>
                </c:pt>
                <c:pt idx="29979">
                  <c:v>41.268378612587398</c:v>
                </c:pt>
                <c:pt idx="29980">
                  <c:v>41.269755188811203</c:v>
                </c:pt>
                <c:pt idx="29981">
                  <c:v>41.271131765035001</c:v>
                </c:pt>
                <c:pt idx="29982">
                  <c:v>41.2725083412587</c:v>
                </c:pt>
                <c:pt idx="29983">
                  <c:v>41.273884917482498</c:v>
                </c:pt>
                <c:pt idx="29984">
                  <c:v>41.275261493706303</c:v>
                </c:pt>
                <c:pt idx="29985">
                  <c:v>41.276638069930101</c:v>
                </c:pt>
                <c:pt idx="29986">
                  <c:v>41.278014646153899</c:v>
                </c:pt>
                <c:pt idx="29987">
                  <c:v>41.279391222377598</c:v>
                </c:pt>
                <c:pt idx="29988">
                  <c:v>41.280767798601403</c:v>
                </c:pt>
                <c:pt idx="29989">
                  <c:v>41.282144374825201</c:v>
                </c:pt>
                <c:pt idx="29990">
                  <c:v>41.283520951048999</c:v>
                </c:pt>
                <c:pt idx="29991">
                  <c:v>41.284897527272697</c:v>
                </c:pt>
                <c:pt idx="29992">
                  <c:v>41.286274103496503</c:v>
                </c:pt>
                <c:pt idx="29993">
                  <c:v>41.287650679720301</c:v>
                </c:pt>
                <c:pt idx="29994">
                  <c:v>41.289027255944099</c:v>
                </c:pt>
                <c:pt idx="29995">
                  <c:v>41.290403832167797</c:v>
                </c:pt>
                <c:pt idx="29996">
                  <c:v>41.291780408391602</c:v>
                </c:pt>
                <c:pt idx="29997">
                  <c:v>41.293156984615401</c:v>
                </c:pt>
                <c:pt idx="29998">
                  <c:v>41.294533560839199</c:v>
                </c:pt>
                <c:pt idx="29999">
                  <c:v>41.295910137062897</c:v>
                </c:pt>
                <c:pt idx="30000">
                  <c:v>41.297286713286702</c:v>
                </c:pt>
                <c:pt idx="30001">
                  <c:v>41.2986632895105</c:v>
                </c:pt>
                <c:pt idx="30002">
                  <c:v>41.300039865734298</c:v>
                </c:pt>
                <c:pt idx="30003">
                  <c:v>41.301416441958096</c:v>
                </c:pt>
                <c:pt idx="30004">
                  <c:v>41.302793018181802</c:v>
                </c:pt>
                <c:pt idx="30005">
                  <c:v>41.3041695944056</c:v>
                </c:pt>
                <c:pt idx="30006">
                  <c:v>41.305546170629398</c:v>
                </c:pt>
                <c:pt idx="30007">
                  <c:v>41.306922746853203</c:v>
                </c:pt>
                <c:pt idx="30008">
                  <c:v>41.308299323076902</c:v>
                </c:pt>
                <c:pt idx="30009">
                  <c:v>41.3096758993007</c:v>
                </c:pt>
                <c:pt idx="30010">
                  <c:v>41.311052475524498</c:v>
                </c:pt>
                <c:pt idx="30011">
                  <c:v>41.312429051748303</c:v>
                </c:pt>
                <c:pt idx="30012">
                  <c:v>41.313805627972002</c:v>
                </c:pt>
                <c:pt idx="30013">
                  <c:v>41.3151822041958</c:v>
                </c:pt>
                <c:pt idx="30014">
                  <c:v>41.316558780419598</c:v>
                </c:pt>
                <c:pt idx="30015">
                  <c:v>41.317935356643403</c:v>
                </c:pt>
                <c:pt idx="30016">
                  <c:v>41.319311932867102</c:v>
                </c:pt>
                <c:pt idx="30017">
                  <c:v>41.3206885090909</c:v>
                </c:pt>
                <c:pt idx="30018">
                  <c:v>41.322065085314698</c:v>
                </c:pt>
                <c:pt idx="30019">
                  <c:v>41.323441661538503</c:v>
                </c:pt>
                <c:pt idx="30020">
                  <c:v>41.324818237762202</c:v>
                </c:pt>
                <c:pt idx="30021">
                  <c:v>41.326194813986</c:v>
                </c:pt>
                <c:pt idx="30022">
                  <c:v>41.327571390209798</c:v>
                </c:pt>
                <c:pt idx="30023">
                  <c:v>41.328947966433603</c:v>
                </c:pt>
                <c:pt idx="30024">
                  <c:v>41.330324542657401</c:v>
                </c:pt>
                <c:pt idx="30025">
                  <c:v>41.331701118881099</c:v>
                </c:pt>
                <c:pt idx="30026">
                  <c:v>41.333077695104897</c:v>
                </c:pt>
                <c:pt idx="30027">
                  <c:v>41.334454271328703</c:v>
                </c:pt>
                <c:pt idx="30028">
                  <c:v>41.335830847552501</c:v>
                </c:pt>
                <c:pt idx="30029">
                  <c:v>41.337207423776199</c:v>
                </c:pt>
                <c:pt idx="30030">
                  <c:v>41.338583999999997</c:v>
                </c:pt>
                <c:pt idx="30031">
                  <c:v>41.339960576223802</c:v>
                </c:pt>
                <c:pt idx="30032">
                  <c:v>41.341337152447601</c:v>
                </c:pt>
                <c:pt idx="30033">
                  <c:v>41.342713728671299</c:v>
                </c:pt>
                <c:pt idx="30034">
                  <c:v>41.344090304895097</c:v>
                </c:pt>
                <c:pt idx="30035">
                  <c:v>41.345466881118902</c:v>
                </c:pt>
                <c:pt idx="30036">
                  <c:v>41.3468434573427</c:v>
                </c:pt>
                <c:pt idx="30037">
                  <c:v>41.348220033566399</c:v>
                </c:pt>
                <c:pt idx="30038">
                  <c:v>41.349596609790197</c:v>
                </c:pt>
                <c:pt idx="30039">
                  <c:v>41.350973186014002</c:v>
                </c:pt>
                <c:pt idx="30040">
                  <c:v>41.3523497622378</c:v>
                </c:pt>
                <c:pt idx="30041">
                  <c:v>41.353726338461499</c:v>
                </c:pt>
                <c:pt idx="30042">
                  <c:v>41.355102914685297</c:v>
                </c:pt>
                <c:pt idx="30043">
                  <c:v>41.356479490909102</c:v>
                </c:pt>
                <c:pt idx="30044">
                  <c:v>41.3578560671329</c:v>
                </c:pt>
                <c:pt idx="30045">
                  <c:v>41.359232643356698</c:v>
                </c:pt>
                <c:pt idx="30046">
                  <c:v>41.360609219580397</c:v>
                </c:pt>
                <c:pt idx="30047">
                  <c:v>41.361985795804202</c:v>
                </c:pt>
                <c:pt idx="30048">
                  <c:v>41.363362372028</c:v>
                </c:pt>
                <c:pt idx="30049">
                  <c:v>41.364738948251798</c:v>
                </c:pt>
                <c:pt idx="30050">
                  <c:v>41.366115524475497</c:v>
                </c:pt>
                <c:pt idx="30051">
                  <c:v>41.367492100699302</c:v>
                </c:pt>
                <c:pt idx="30052">
                  <c:v>41.3688686769231</c:v>
                </c:pt>
                <c:pt idx="30053">
                  <c:v>41.370245253146898</c:v>
                </c:pt>
                <c:pt idx="30054">
                  <c:v>41.371621829370604</c:v>
                </c:pt>
                <c:pt idx="30055">
                  <c:v>41.372998405594402</c:v>
                </c:pt>
                <c:pt idx="30056">
                  <c:v>41.3743749818182</c:v>
                </c:pt>
                <c:pt idx="30057">
                  <c:v>41.375751558041998</c:v>
                </c:pt>
                <c:pt idx="30058">
                  <c:v>41.377128134265703</c:v>
                </c:pt>
                <c:pt idx="30059">
                  <c:v>41.378504710489501</c:v>
                </c:pt>
                <c:pt idx="30060">
                  <c:v>41.379881286713299</c:v>
                </c:pt>
                <c:pt idx="30061">
                  <c:v>41.381257862937098</c:v>
                </c:pt>
                <c:pt idx="30062">
                  <c:v>41.382634439160803</c:v>
                </c:pt>
                <c:pt idx="30063">
                  <c:v>41.384011015384601</c:v>
                </c:pt>
                <c:pt idx="30064">
                  <c:v>41.385387591608399</c:v>
                </c:pt>
                <c:pt idx="30065">
                  <c:v>41.386764167832197</c:v>
                </c:pt>
                <c:pt idx="30066">
                  <c:v>41.388140744055903</c:v>
                </c:pt>
                <c:pt idx="30067">
                  <c:v>41.389517320279701</c:v>
                </c:pt>
                <c:pt idx="30068">
                  <c:v>41.390893896503499</c:v>
                </c:pt>
                <c:pt idx="30069">
                  <c:v>41.392270472727297</c:v>
                </c:pt>
                <c:pt idx="30070">
                  <c:v>41.393647048951102</c:v>
                </c:pt>
                <c:pt idx="30071">
                  <c:v>41.395023625174801</c:v>
                </c:pt>
                <c:pt idx="30072">
                  <c:v>41.396400201398599</c:v>
                </c:pt>
                <c:pt idx="30073">
                  <c:v>41.397776777622397</c:v>
                </c:pt>
                <c:pt idx="30074">
                  <c:v>41.399153353846202</c:v>
                </c:pt>
                <c:pt idx="30075">
                  <c:v>41.400529930069901</c:v>
                </c:pt>
                <c:pt idx="30076">
                  <c:v>41.401906506293699</c:v>
                </c:pt>
                <c:pt idx="30077">
                  <c:v>41.403283082517497</c:v>
                </c:pt>
                <c:pt idx="30078">
                  <c:v>41.404659658741302</c:v>
                </c:pt>
                <c:pt idx="30079">
                  <c:v>41.406036234965001</c:v>
                </c:pt>
                <c:pt idx="30080">
                  <c:v>41.407412811188799</c:v>
                </c:pt>
                <c:pt idx="30081">
                  <c:v>41.408789387412597</c:v>
                </c:pt>
                <c:pt idx="30082">
                  <c:v>41.410165963636402</c:v>
                </c:pt>
                <c:pt idx="30083">
                  <c:v>41.4115425398602</c:v>
                </c:pt>
                <c:pt idx="30084">
                  <c:v>41.412919116083899</c:v>
                </c:pt>
                <c:pt idx="30085">
                  <c:v>41.414295692307697</c:v>
                </c:pt>
                <c:pt idx="30086">
                  <c:v>41.415672268531502</c:v>
                </c:pt>
                <c:pt idx="30087">
                  <c:v>41.4170488447553</c:v>
                </c:pt>
                <c:pt idx="30088">
                  <c:v>41.418425420978998</c:v>
                </c:pt>
                <c:pt idx="30089">
                  <c:v>41.419801997202804</c:v>
                </c:pt>
                <c:pt idx="30090">
                  <c:v>41.421178573426602</c:v>
                </c:pt>
                <c:pt idx="30091">
                  <c:v>41.4225551496504</c:v>
                </c:pt>
                <c:pt idx="30092">
                  <c:v>41.423931725874098</c:v>
                </c:pt>
                <c:pt idx="30093">
                  <c:v>41.425308302097903</c:v>
                </c:pt>
                <c:pt idx="30094">
                  <c:v>41.426684878321701</c:v>
                </c:pt>
                <c:pt idx="30095">
                  <c:v>41.428061454545499</c:v>
                </c:pt>
                <c:pt idx="30096">
                  <c:v>41.429438030769198</c:v>
                </c:pt>
                <c:pt idx="30097">
                  <c:v>41.430814606993003</c:v>
                </c:pt>
                <c:pt idx="30098">
                  <c:v>41.432191183216801</c:v>
                </c:pt>
                <c:pt idx="30099">
                  <c:v>41.433567759440599</c:v>
                </c:pt>
                <c:pt idx="30100">
                  <c:v>41.434944335664298</c:v>
                </c:pt>
                <c:pt idx="30101">
                  <c:v>41.436320911888103</c:v>
                </c:pt>
                <c:pt idx="30102">
                  <c:v>41.437697488111901</c:v>
                </c:pt>
                <c:pt idx="30103">
                  <c:v>41.439074064335699</c:v>
                </c:pt>
                <c:pt idx="30104">
                  <c:v>41.440450640559398</c:v>
                </c:pt>
                <c:pt idx="30105">
                  <c:v>41.441827216783203</c:v>
                </c:pt>
                <c:pt idx="30106">
                  <c:v>41.443203793007001</c:v>
                </c:pt>
                <c:pt idx="30107">
                  <c:v>41.444580369230799</c:v>
                </c:pt>
                <c:pt idx="30108">
                  <c:v>41.445956945454597</c:v>
                </c:pt>
                <c:pt idx="30109">
                  <c:v>41.447333521678303</c:v>
                </c:pt>
                <c:pt idx="30110">
                  <c:v>41.448710097902101</c:v>
                </c:pt>
                <c:pt idx="30111">
                  <c:v>41.450086674125899</c:v>
                </c:pt>
                <c:pt idx="30112">
                  <c:v>41.451463250349697</c:v>
                </c:pt>
                <c:pt idx="30113">
                  <c:v>41.452839826573403</c:v>
                </c:pt>
                <c:pt idx="30114">
                  <c:v>41.454216402797201</c:v>
                </c:pt>
                <c:pt idx="30115">
                  <c:v>41.455592979020999</c:v>
                </c:pt>
                <c:pt idx="30116">
                  <c:v>41.456969555244797</c:v>
                </c:pt>
                <c:pt idx="30117">
                  <c:v>41.458346131468502</c:v>
                </c:pt>
                <c:pt idx="30118">
                  <c:v>41.459722707692301</c:v>
                </c:pt>
                <c:pt idx="30119">
                  <c:v>41.461099283916099</c:v>
                </c:pt>
                <c:pt idx="30120">
                  <c:v>41.462475860139897</c:v>
                </c:pt>
                <c:pt idx="30121">
                  <c:v>41.463852436363602</c:v>
                </c:pt>
                <c:pt idx="30122">
                  <c:v>41.4652290125874</c:v>
                </c:pt>
                <c:pt idx="30123">
                  <c:v>41.466605588811198</c:v>
                </c:pt>
                <c:pt idx="30124">
                  <c:v>41.467982165034996</c:v>
                </c:pt>
                <c:pt idx="30125">
                  <c:v>41.469358741258702</c:v>
                </c:pt>
                <c:pt idx="30126">
                  <c:v>41.4707353174825</c:v>
                </c:pt>
                <c:pt idx="30127">
                  <c:v>41.472111893706298</c:v>
                </c:pt>
                <c:pt idx="30128">
                  <c:v>41.473488469930103</c:v>
                </c:pt>
                <c:pt idx="30129">
                  <c:v>41.474865046153901</c:v>
                </c:pt>
                <c:pt idx="30130">
                  <c:v>41.4762416223776</c:v>
                </c:pt>
                <c:pt idx="30131">
                  <c:v>41.477618198601398</c:v>
                </c:pt>
                <c:pt idx="30132">
                  <c:v>41.478994774825203</c:v>
                </c:pt>
                <c:pt idx="30133">
                  <c:v>41.480371351049001</c:v>
                </c:pt>
                <c:pt idx="30134">
                  <c:v>41.4817479272727</c:v>
                </c:pt>
                <c:pt idx="30135">
                  <c:v>41.483124503496498</c:v>
                </c:pt>
                <c:pt idx="30136">
                  <c:v>41.484501079720303</c:v>
                </c:pt>
                <c:pt idx="30137">
                  <c:v>41.485877655944101</c:v>
                </c:pt>
                <c:pt idx="30138">
                  <c:v>41.4872542321678</c:v>
                </c:pt>
                <c:pt idx="30139">
                  <c:v>41.488630808391598</c:v>
                </c:pt>
                <c:pt idx="30140">
                  <c:v>41.490007384615403</c:v>
                </c:pt>
                <c:pt idx="30141">
                  <c:v>41.491383960839201</c:v>
                </c:pt>
                <c:pt idx="30142">
                  <c:v>41.4927605370629</c:v>
                </c:pt>
                <c:pt idx="30143">
                  <c:v>41.494137113286698</c:v>
                </c:pt>
                <c:pt idx="30144">
                  <c:v>41.495513689510503</c:v>
                </c:pt>
                <c:pt idx="30145">
                  <c:v>41.496890265734301</c:v>
                </c:pt>
                <c:pt idx="30146">
                  <c:v>41.498266841957999</c:v>
                </c:pt>
                <c:pt idx="30147">
                  <c:v>41.499643418181797</c:v>
                </c:pt>
                <c:pt idx="30148">
                  <c:v>41.501019994405603</c:v>
                </c:pt>
                <c:pt idx="30149">
                  <c:v>41.502396570629401</c:v>
                </c:pt>
                <c:pt idx="30150">
                  <c:v>41.503773146853199</c:v>
                </c:pt>
                <c:pt idx="30151">
                  <c:v>41.505149723076897</c:v>
                </c:pt>
                <c:pt idx="30152">
                  <c:v>41.506526299300702</c:v>
                </c:pt>
                <c:pt idx="30153">
                  <c:v>41.507902875524501</c:v>
                </c:pt>
                <c:pt idx="30154">
                  <c:v>41.509279451748299</c:v>
                </c:pt>
                <c:pt idx="30155">
                  <c:v>41.510656027971997</c:v>
                </c:pt>
                <c:pt idx="30156">
                  <c:v>41.512032604195802</c:v>
                </c:pt>
                <c:pt idx="30157">
                  <c:v>41.5134091804196</c:v>
                </c:pt>
                <c:pt idx="30158">
                  <c:v>41.514785756643398</c:v>
                </c:pt>
                <c:pt idx="30159">
                  <c:v>41.516162332867097</c:v>
                </c:pt>
                <c:pt idx="30160">
                  <c:v>41.517538909090902</c:v>
                </c:pt>
                <c:pt idx="30161">
                  <c:v>41.5189154853147</c:v>
                </c:pt>
                <c:pt idx="30162">
                  <c:v>41.520292061538498</c:v>
                </c:pt>
                <c:pt idx="30163">
                  <c:v>41.521668637762303</c:v>
                </c:pt>
                <c:pt idx="30164">
                  <c:v>41.523045213986002</c:v>
                </c:pt>
                <c:pt idx="30165">
                  <c:v>41.5244217902098</c:v>
                </c:pt>
                <c:pt idx="30166">
                  <c:v>41.525798366433598</c:v>
                </c:pt>
                <c:pt idx="30167">
                  <c:v>41.527174942657297</c:v>
                </c:pt>
                <c:pt idx="30168">
                  <c:v>41.528551518881102</c:v>
                </c:pt>
                <c:pt idx="30169">
                  <c:v>41.5299280951049</c:v>
                </c:pt>
                <c:pt idx="30170">
                  <c:v>41.531304671328698</c:v>
                </c:pt>
                <c:pt idx="30171">
                  <c:v>41.532681247552503</c:v>
                </c:pt>
                <c:pt idx="30172">
                  <c:v>41.534057823776202</c:v>
                </c:pt>
                <c:pt idx="30173">
                  <c:v>41.5354344</c:v>
                </c:pt>
                <c:pt idx="30174">
                  <c:v>41.536810976223798</c:v>
                </c:pt>
                <c:pt idx="30175">
                  <c:v>41.538187552447603</c:v>
                </c:pt>
                <c:pt idx="30176">
                  <c:v>41.539564128671302</c:v>
                </c:pt>
                <c:pt idx="30177">
                  <c:v>41.5409407048951</c:v>
                </c:pt>
                <c:pt idx="30178">
                  <c:v>41.542317281118898</c:v>
                </c:pt>
                <c:pt idx="30179">
                  <c:v>41.543693857342703</c:v>
                </c:pt>
                <c:pt idx="30180">
                  <c:v>41.545070433566401</c:v>
                </c:pt>
                <c:pt idx="30181">
                  <c:v>41.546447009790199</c:v>
                </c:pt>
                <c:pt idx="30182">
                  <c:v>41.547823586013997</c:v>
                </c:pt>
                <c:pt idx="30183">
                  <c:v>41.549200162237803</c:v>
                </c:pt>
                <c:pt idx="30184">
                  <c:v>41.550576738461501</c:v>
                </c:pt>
                <c:pt idx="30185">
                  <c:v>41.551953314685299</c:v>
                </c:pt>
                <c:pt idx="30186">
                  <c:v>41.553329890909097</c:v>
                </c:pt>
                <c:pt idx="30187">
                  <c:v>41.554706467132903</c:v>
                </c:pt>
                <c:pt idx="30188">
                  <c:v>41.556083043356701</c:v>
                </c:pt>
                <c:pt idx="30189">
                  <c:v>41.557459619580399</c:v>
                </c:pt>
                <c:pt idx="30190">
                  <c:v>41.558836195804197</c:v>
                </c:pt>
                <c:pt idx="30191">
                  <c:v>41.560212772028002</c:v>
                </c:pt>
                <c:pt idx="30192">
                  <c:v>41.5615893482518</c:v>
                </c:pt>
                <c:pt idx="30193">
                  <c:v>41.562965924475499</c:v>
                </c:pt>
                <c:pt idx="30194">
                  <c:v>41.564342500699297</c:v>
                </c:pt>
                <c:pt idx="30195">
                  <c:v>41.565719076923102</c:v>
                </c:pt>
                <c:pt idx="30196">
                  <c:v>41.5670956531469</c:v>
                </c:pt>
                <c:pt idx="30197">
                  <c:v>41.568472229370599</c:v>
                </c:pt>
                <c:pt idx="30198">
                  <c:v>41.569848805594397</c:v>
                </c:pt>
                <c:pt idx="30199">
                  <c:v>41.571225381818202</c:v>
                </c:pt>
                <c:pt idx="30200">
                  <c:v>41.572601958042</c:v>
                </c:pt>
                <c:pt idx="30201">
                  <c:v>41.573978534265699</c:v>
                </c:pt>
                <c:pt idx="30202">
                  <c:v>41.575355110489497</c:v>
                </c:pt>
                <c:pt idx="30203">
                  <c:v>41.576731686713302</c:v>
                </c:pt>
                <c:pt idx="30204">
                  <c:v>41.5781082629371</c:v>
                </c:pt>
                <c:pt idx="30205">
                  <c:v>41.579484839160799</c:v>
                </c:pt>
                <c:pt idx="30206">
                  <c:v>41.580861415384597</c:v>
                </c:pt>
                <c:pt idx="30207">
                  <c:v>41.582237991608402</c:v>
                </c:pt>
                <c:pt idx="30208">
                  <c:v>41.5836145678322</c:v>
                </c:pt>
                <c:pt idx="30209">
                  <c:v>41.584991144055998</c:v>
                </c:pt>
                <c:pt idx="30210">
                  <c:v>41.586367720279704</c:v>
                </c:pt>
                <c:pt idx="30211">
                  <c:v>41.587744296503502</c:v>
                </c:pt>
                <c:pt idx="30212">
                  <c:v>41.5891208727273</c:v>
                </c:pt>
                <c:pt idx="30213">
                  <c:v>41.590497448951098</c:v>
                </c:pt>
                <c:pt idx="30214">
                  <c:v>41.591874025174803</c:v>
                </c:pt>
                <c:pt idx="30215">
                  <c:v>41.593250601398601</c:v>
                </c:pt>
                <c:pt idx="30216">
                  <c:v>41.594627177622399</c:v>
                </c:pt>
                <c:pt idx="30217">
                  <c:v>41.596003753846198</c:v>
                </c:pt>
                <c:pt idx="30218">
                  <c:v>41.597380330069903</c:v>
                </c:pt>
                <c:pt idx="30219">
                  <c:v>41.598756906293701</c:v>
                </c:pt>
                <c:pt idx="30220">
                  <c:v>41.600133482517499</c:v>
                </c:pt>
                <c:pt idx="30221">
                  <c:v>41.601510058741297</c:v>
                </c:pt>
                <c:pt idx="30222">
                  <c:v>41.602886634965003</c:v>
                </c:pt>
                <c:pt idx="30223">
                  <c:v>41.604263211188801</c:v>
                </c:pt>
                <c:pt idx="30224">
                  <c:v>41.605639787412599</c:v>
                </c:pt>
                <c:pt idx="30225">
                  <c:v>41.607016363636397</c:v>
                </c:pt>
                <c:pt idx="30226">
                  <c:v>41.608392939860103</c:v>
                </c:pt>
                <c:pt idx="30227">
                  <c:v>41.609769516083901</c:v>
                </c:pt>
                <c:pt idx="30228">
                  <c:v>41.611146092307699</c:v>
                </c:pt>
                <c:pt idx="30229">
                  <c:v>41.612522668531497</c:v>
                </c:pt>
                <c:pt idx="30230">
                  <c:v>41.613899244755203</c:v>
                </c:pt>
                <c:pt idx="30231">
                  <c:v>41.615275820979001</c:v>
                </c:pt>
                <c:pt idx="30232">
                  <c:v>41.616652397202799</c:v>
                </c:pt>
                <c:pt idx="30233">
                  <c:v>41.618028973426597</c:v>
                </c:pt>
                <c:pt idx="30234">
                  <c:v>41.619405549650402</c:v>
                </c:pt>
                <c:pt idx="30235">
                  <c:v>41.620782125874101</c:v>
                </c:pt>
                <c:pt idx="30236">
                  <c:v>41.622158702097899</c:v>
                </c:pt>
                <c:pt idx="30237">
                  <c:v>41.623535278321697</c:v>
                </c:pt>
                <c:pt idx="30238">
                  <c:v>41.624911854545502</c:v>
                </c:pt>
              </c:numCache>
            </c:numRef>
          </c:xVal>
          <c:yVal>
            <c:numRef>
              <c:f>just_profile!$G$3:$G$30241</c:f>
              <c:numCache>
                <c:formatCode>0.00E+00</c:formatCode>
                <c:ptCount val="30239"/>
                <c:pt idx="0" formatCode="General">
                  <c:v>0</c:v>
                </c:pt>
                <c:pt idx="1">
                  <c:v>-2.5204070387854799E-6</c:v>
                </c:pt>
                <c:pt idx="2">
                  <c:v>-3.5834284879965202E-5</c:v>
                </c:pt>
                <c:pt idx="3" formatCode="General">
                  <c:v>-1.2978813974781199E-4</c:v>
                </c:pt>
                <c:pt idx="4" formatCode="General">
                  <c:v>-2.8790860306640201E-4</c:v>
                </c:pt>
                <c:pt idx="5" formatCode="General">
                  <c:v>-5.08462537214692E-4</c:v>
                </c:pt>
                <c:pt idx="6" formatCode="General">
                  <c:v>-7.8717767923495898E-4</c:v>
                </c:pt>
                <c:pt idx="7" formatCode="General">
                  <c:v>-1.11762006363423E-3</c:v>
                </c:pt>
                <c:pt idx="8" formatCode="General">
                  <c:v>-1.49163426351306E-3</c:v>
                </c:pt>
                <c:pt idx="9" formatCode="General">
                  <c:v>-1.89981975788778E-3</c:v>
                </c:pt>
                <c:pt idx="10" formatCode="General">
                  <c:v>-2.33201997493078E-3</c:v>
                </c:pt>
                <c:pt idx="11" formatCode="General">
                  <c:v>-2.7778071542011902E-3</c:v>
                </c:pt>
                <c:pt idx="12" formatCode="General">
                  <c:v>-3.2269386051446002E-3</c:v>
                </c:pt>
                <c:pt idx="13" formatCode="General">
                  <c:v>-3.6697670861513599E-3</c:v>
                </c:pt>
                <c:pt idx="14" formatCode="General">
                  <c:v>-4.0975964617078796E-3</c:v>
                </c:pt>
                <c:pt idx="15" formatCode="General">
                  <c:v>-4.5029677426356397E-3</c:v>
                </c:pt>
                <c:pt idx="16" formatCode="General">
                  <c:v>-4.8798689849581904E-3</c:v>
                </c:pt>
                <c:pt idx="17" formatCode="General">
                  <c:v>-5.2238686763328096E-3</c:v>
                </c:pt>
                <c:pt idx="18" formatCode="General">
                  <c:v>-5.53217327452584E-3</c:v>
                </c:pt>
                <c:pt idx="19" formatCode="General">
                  <c:v>-5.8036102916834299E-3</c:v>
                </c:pt>
                <c:pt idx="20" formatCode="General">
                  <c:v>-6.0385429629868101E-3</c:v>
                </c:pt>
                <c:pt idx="21" formatCode="General">
                  <c:v>-6.2387302464686802E-3</c:v>
                </c:pt>
                <c:pt idx="22" formatCode="General">
                  <c:v>-6.4071380355983703E-3</c:v>
                </c:pt>
                <c:pt idx="23" formatCode="General">
                  <c:v>-6.5477130423731303E-3</c:v>
                </c:pt>
                <c:pt idx="24" formatCode="General">
                  <c:v>-6.6651367678603503E-3</c:v>
                </c:pt>
                <c:pt idx="25" formatCode="General">
                  <c:v>-6.7645679640912998E-3</c:v>
                </c:pt>
                <c:pt idx="26" formatCode="General">
                  <c:v>-6.85137731707244E-3</c:v>
                </c:pt>
                <c:pt idx="27" formatCode="General">
                  <c:v>-6.9309094473156696E-3</c:v>
                </c:pt>
                <c:pt idx="28" formatCode="General">
                  <c:v>-7.0082542079271896E-3</c:v>
                </c:pt>
                <c:pt idx="29" formatCode="General">
                  <c:v>-7.0880502391683399E-3</c:v>
                </c:pt>
                <c:pt idx="30" formatCode="General">
                  <c:v>-7.1743276894849503E-3</c:v>
                </c:pt>
                <c:pt idx="31" formatCode="General">
                  <c:v>-7.2703690588339096E-3</c:v>
                </c:pt>
                <c:pt idx="32" formatCode="General">
                  <c:v>-7.3786419227390198E-3</c:v>
                </c:pt>
                <c:pt idx="33" formatCode="General">
                  <c:v>-7.5007542496864201E-3</c:v>
                </c:pt>
                <c:pt idx="34" formatCode="General">
                  <c:v>-7.6374517635883904E-3</c:v>
                </c:pt>
                <c:pt idx="35" formatCode="General">
                  <c:v>-7.7886530522937496E-3</c:v>
                </c:pt>
                <c:pt idx="36" formatCode="General">
                  <c:v>-7.9535166375914994E-3</c:v>
                </c:pt>
                <c:pt idx="37" formatCode="General">
                  <c:v>-8.1305391961558997E-3</c:v>
                </c:pt>
                <c:pt idx="38" formatCode="General">
                  <c:v>-8.3176538072803393E-3</c:v>
                </c:pt>
                <c:pt idx="39" formatCode="General">
                  <c:v>-8.5123733952449602E-3</c:v>
                </c:pt>
                <c:pt idx="40" formatCode="General">
                  <c:v>-8.7119233493033101E-3</c:v>
                </c:pt>
                <c:pt idx="41" formatCode="General">
                  <c:v>-8.9133779857132906E-3</c:v>
                </c:pt>
                <c:pt idx="42" formatCode="General">
                  <c:v>-9.1137937540334696E-3</c:v>
                </c:pt>
                <c:pt idx="43" formatCode="General">
                  <c:v>-9.3103325518199293E-3</c:v>
                </c:pt>
                <c:pt idx="44" formatCode="General">
                  <c:v>-9.5003753136252804E-3</c:v>
                </c:pt>
                <c:pt idx="45" formatCode="General">
                  <c:v>-9.6815973673720999E-3</c:v>
                </c:pt>
                <c:pt idx="46" formatCode="General">
                  <c:v>-9.8520547428974595E-3</c:v>
                </c:pt>
                <c:pt idx="47" formatCode="General">
                  <c:v>-1.00102305516751E-2</c:v>
                </c:pt>
                <c:pt idx="48" formatCode="General">
                  <c:v>-1.01550620519321E-2</c:v>
                </c:pt>
                <c:pt idx="49" formatCode="General">
                  <c:v>-1.02859477497974E-2</c:v>
                </c:pt>
                <c:pt idx="50" formatCode="General">
                  <c:v>-1.04027345367132E-2</c:v>
                </c:pt>
                <c:pt idx="51" formatCode="General">
                  <c:v>-1.0505691558776099E-2</c:v>
                </c:pt>
                <c:pt idx="52" formatCode="General">
                  <c:v>-1.0595448468445999E-2</c:v>
                </c:pt>
                <c:pt idx="53" formatCode="General">
                  <c:v>-1.0672952799216999E-2</c:v>
                </c:pt>
                <c:pt idx="54" formatCode="General">
                  <c:v>-1.07394003509233E-2</c:v>
                </c:pt>
                <c:pt idx="55" formatCode="General">
                  <c:v>-1.0796163043755099E-2</c:v>
                </c:pt>
                <c:pt idx="56" formatCode="General">
                  <c:v>-1.0844716422897501E-2</c:v>
                </c:pt>
                <c:pt idx="57" formatCode="General">
                  <c:v>-1.08865685945166E-2</c:v>
                </c:pt>
                <c:pt idx="58" formatCode="General">
                  <c:v>-1.09231980274889E-2</c:v>
                </c:pt>
                <c:pt idx="59" formatCode="General">
                  <c:v>-1.0955977620411299E-2</c:v>
                </c:pt>
                <c:pt idx="60" formatCode="General">
                  <c:v>-1.0986138623501E-2</c:v>
                </c:pt>
                <c:pt idx="61" formatCode="General">
                  <c:v>-1.1014726372256801E-2</c:v>
                </c:pt>
                <c:pt idx="62" formatCode="General">
                  <c:v>-1.1042569723782E-2</c:v>
                </c:pt>
                <c:pt idx="63" formatCode="General">
                  <c:v>-1.1070263332889499E-2</c:v>
                </c:pt>
                <c:pt idx="64" formatCode="General">
                  <c:v>-1.1098160593855899E-2</c:v>
                </c:pt>
                <c:pt idx="65" formatCode="General">
                  <c:v>-1.1126378057252201E-2</c:v>
                </c:pt>
                <c:pt idx="66" formatCode="General">
                  <c:v>-1.1154809454390201E-2</c:v>
                </c:pt>
                <c:pt idx="67" formatCode="General">
                  <c:v>-1.1183152532950101E-2</c:v>
                </c:pt>
                <c:pt idx="68" formatCode="General">
                  <c:v>-1.1210922044386999E-2</c:v>
                </c:pt>
                <c:pt idx="69" formatCode="General">
                  <c:v>-1.1237498742640999E-2</c:v>
                </c:pt>
                <c:pt idx="70" formatCode="General">
                  <c:v>-1.12621630803509E-2</c:v>
                </c:pt>
                <c:pt idx="71" formatCode="General">
                  <c:v>-1.1284132783076601E-2</c:v>
                </c:pt>
                <c:pt idx="72" formatCode="General">
                  <c:v>-1.1302601357745299E-2</c:v>
                </c:pt>
                <c:pt idx="73" formatCode="General">
                  <c:v>-1.13167745456168E-2</c:v>
                </c:pt>
                <c:pt idx="74" formatCode="General">
                  <c:v>-1.13259079112271E-2</c:v>
                </c:pt>
                <c:pt idx="75" formatCode="General">
                  <c:v>-1.1329319387677001E-2</c:v>
                </c:pt>
                <c:pt idx="76" formatCode="General">
                  <c:v>-1.13264275499869E-2</c:v>
                </c:pt>
                <c:pt idx="77" formatCode="General">
                  <c:v>-1.1316765574463599E-2</c:v>
                </c:pt>
                <c:pt idx="78" formatCode="General">
                  <c:v>-1.12999916136992E-2</c:v>
                </c:pt>
                <c:pt idx="79" formatCode="General">
                  <c:v>-1.12758943826237E-2</c:v>
                </c:pt>
                <c:pt idx="80" formatCode="General">
                  <c:v>-1.12443928068872E-2</c:v>
                </c:pt>
                <c:pt idx="81" formatCode="General">
                  <c:v>-1.12055347822728E-2</c:v>
                </c:pt>
                <c:pt idx="82" formatCode="General">
                  <c:v>-1.1159470659599701E-2</c:v>
                </c:pt>
                <c:pt idx="83" formatCode="General">
                  <c:v>-1.11064538874035E-2</c:v>
                </c:pt>
                <c:pt idx="84" formatCode="General">
                  <c:v>-1.10468202382014E-2</c:v>
                </c:pt>
                <c:pt idx="85" formatCode="General">
                  <c:v>-1.0980967576815199E-2</c:v>
                </c:pt>
                <c:pt idx="86" formatCode="General">
                  <c:v>-1.09093359233811E-2</c:v>
                </c:pt>
                <c:pt idx="87" formatCode="General">
                  <c:v>-1.08323873293962E-2</c:v>
                </c:pt>
                <c:pt idx="88" formatCode="General">
                  <c:v>-1.07505909874795E-2</c:v>
                </c:pt>
                <c:pt idx="89" formatCode="General">
                  <c:v>-1.0664389274178E-2</c:v>
                </c:pt>
                <c:pt idx="90" formatCode="General">
                  <c:v>-1.05741969751746E-2</c:v>
                </c:pt>
                <c:pt idx="91" formatCode="General">
                  <c:v>-1.0480384697076701E-2</c:v>
                </c:pt>
                <c:pt idx="92" formatCode="General">
                  <c:v>-1.03832678006985E-2</c:v>
                </c:pt>
                <c:pt idx="93" formatCode="General">
                  <c:v>-1.02830998253341E-2</c:v>
                </c:pt>
                <c:pt idx="94" formatCode="General">
                  <c:v>-1.0180069025315999E-2</c:v>
                </c:pt>
                <c:pt idx="95" formatCode="General">
                  <c:v>-1.00743024753923E-2</c:v>
                </c:pt>
                <c:pt idx="96" formatCode="General">
                  <c:v>-9.9658524588986507E-3</c:v>
                </c:pt>
                <c:pt idx="97" formatCode="General">
                  <c:v>-9.8547164246544205E-3</c:v>
                </c:pt>
                <c:pt idx="98" formatCode="General">
                  <c:v>-9.7408406140128308E-3</c:v>
                </c:pt>
                <c:pt idx="99" formatCode="General">
                  <c:v>-9.62412788401989E-3</c:v>
                </c:pt>
                <c:pt idx="100" formatCode="General">
                  <c:v>-9.5044480075484397E-3</c:v>
                </c:pt>
                <c:pt idx="101" formatCode="General">
                  <c:v>-9.3816485227299594E-3</c:v>
                </c:pt>
                <c:pt idx="102" formatCode="General">
                  <c:v>-9.2555701908498007E-3</c:v>
                </c:pt>
                <c:pt idx="103" formatCode="General">
                  <c:v>-9.1260415355184903E-3</c:v>
                </c:pt>
                <c:pt idx="104" formatCode="General">
                  <c:v>-8.9929036617524896E-3</c:v>
                </c:pt>
                <c:pt idx="105" formatCode="General">
                  <c:v>-8.8560155143627903E-3</c:v>
                </c:pt>
                <c:pt idx="106" formatCode="General">
                  <c:v>-8.7152602907926303E-3</c:v>
                </c:pt>
                <c:pt idx="107" formatCode="General">
                  <c:v>-8.5705515912483099E-3</c:v>
                </c:pt>
                <c:pt idx="108" formatCode="General">
                  <c:v>-8.4218377715140798E-3</c:v>
                </c:pt>
                <c:pt idx="109" formatCode="General">
                  <c:v>-8.2691090179749099E-3</c:v>
                </c:pt>
                <c:pt idx="110" formatCode="General">
                  <c:v>-8.1123821205743105E-3</c:v>
                </c:pt>
                <c:pt idx="111" formatCode="General">
                  <c:v>-7.9517146632721407E-3</c:v>
                </c:pt>
                <c:pt idx="112" formatCode="General">
                  <c:v>-7.7871993070089199E-3</c:v>
                </c:pt>
                <c:pt idx="113" formatCode="General">
                  <c:v>-7.6189593693414001E-3</c:v>
                </c:pt>
                <c:pt idx="114" formatCode="General">
                  <c:v>-7.4471447275997402E-3</c:v>
                </c:pt>
                <c:pt idx="115" formatCode="General">
                  <c:v>-7.2719268948682201E-3</c:v>
                </c:pt>
                <c:pt idx="116" formatCode="General">
                  <c:v>-7.09349810078461E-3</c:v>
                </c:pt>
                <c:pt idx="117" formatCode="General">
                  <c:v>-6.9120495864813001E-3</c:v>
                </c:pt>
                <c:pt idx="118" formatCode="General">
                  <c:v>-6.7277809844392203E-3</c:v>
                </c:pt>
                <c:pt idx="119" formatCode="General">
                  <c:v>-6.5408915272757804E-3</c:v>
                </c:pt>
                <c:pt idx="120" formatCode="General">
                  <c:v>-6.3515742801418598E-3</c:v>
                </c:pt>
                <c:pt idx="121" formatCode="General">
                  <c:v>-6.1600123422336098E-3</c:v>
                </c:pt>
                <c:pt idx="122" formatCode="General">
                  <c:v>-5.9663757226798104E-3</c:v>
                </c:pt>
                <c:pt idx="123" formatCode="General">
                  <c:v>-5.7708235271330998E-3</c:v>
                </c:pt>
                <c:pt idx="124" formatCode="General">
                  <c:v>-5.5734864294398499E-3</c:v>
                </c:pt>
                <c:pt idx="125" formatCode="General">
                  <c:v>-5.3744810379388001E-3</c:v>
                </c:pt>
                <c:pt idx="126" formatCode="General">
                  <c:v>-5.1739066260119903E-3</c:v>
                </c:pt>
                <c:pt idx="127" formatCode="General">
                  <c:v>-4.9718451465649597E-3</c:v>
                </c:pt>
                <c:pt idx="128" formatCode="General">
                  <c:v>-4.7683632119564501E-3</c:v>
                </c:pt>
                <c:pt idx="129" formatCode="General">
                  <c:v>-4.5635145018953199E-3</c:v>
                </c:pt>
                <c:pt idx="130" formatCode="General">
                  <c:v>-4.3573470226336503E-3</c:v>
                </c:pt>
                <c:pt idx="131" formatCode="General">
                  <c:v>-4.1498900151548598E-3</c:v>
                </c:pt>
                <c:pt idx="132" formatCode="General">
                  <c:v>-3.94117198609183E-3</c:v>
                </c:pt>
                <c:pt idx="133" formatCode="General">
                  <c:v>-3.7312202384905502E-3</c:v>
                </c:pt>
                <c:pt idx="134" formatCode="General">
                  <c:v>-3.5200627733130499E-3</c:v>
                </c:pt>
                <c:pt idx="135" formatCode="General">
                  <c:v>-3.3077312367294099E-3</c:v>
                </c:pt>
                <c:pt idx="136" formatCode="General">
                  <c:v>-3.0942634084226098E-3</c:v>
                </c:pt>
                <c:pt idx="137" formatCode="General">
                  <c:v>-2.8797097216353E-3</c:v>
                </c:pt>
                <c:pt idx="138" formatCode="General">
                  <c:v>-2.6641187091402999E-3</c:v>
                </c:pt>
                <c:pt idx="139" formatCode="General">
                  <c:v>-2.4475529680569102E-3</c:v>
                </c:pt>
                <c:pt idx="140" formatCode="General">
                  <c:v>-2.23008615569238E-3</c:v>
                </c:pt>
                <c:pt idx="141" formatCode="General">
                  <c:v>-2.0118020313087898E-3</c:v>
                </c:pt>
                <c:pt idx="142" formatCode="General">
                  <c:v>-1.7927943650244099E-3</c:v>
                </c:pt>
                <c:pt idx="143" formatCode="General">
                  <c:v>-1.57316635109048E-3</c:v>
                </c:pt>
                <c:pt idx="144" formatCode="General">
                  <c:v>-1.3530341484898E-3</c:v>
                </c:pt>
                <c:pt idx="145" formatCode="General">
                  <c:v>-1.1325095606890101E-3</c:v>
                </c:pt>
                <c:pt idx="146" formatCode="General">
                  <c:v>-9.1171354676039095E-4</c:v>
                </c:pt>
                <c:pt idx="147" formatCode="General">
                  <c:v>-6.9077115428521402E-4</c:v>
                </c:pt>
                <c:pt idx="148" formatCode="General">
                  <c:v>-4.6980894449880702E-4</c:v>
                </c:pt>
                <c:pt idx="149" formatCode="General">
                  <c:v>-2.4895376324741601E-4</c:v>
                </c:pt>
                <c:pt idx="150">
                  <c:v>-2.83315046573912E-5</c:v>
                </c:pt>
                <c:pt idx="151" formatCode="General">
                  <c:v>1.9192952118115701E-4</c:v>
                </c:pt>
                <c:pt idx="152" formatCode="General">
                  <c:v>4.1171563543653802E-4</c:v>
                </c:pt>
                <c:pt idx="153" formatCode="General">
                  <c:v>6.3091360748739696E-4</c:v>
                </c:pt>
                <c:pt idx="154" formatCode="General">
                  <c:v>8.4941471124811503E-4</c:v>
                </c:pt>
                <c:pt idx="155" formatCode="General">
                  <c:v>1.0671160199099701E-3</c:v>
                </c:pt>
                <c:pt idx="156" formatCode="General">
                  <c:v>1.2839201607979999E-3</c:v>
                </c:pt>
                <c:pt idx="157" formatCode="General">
                  <c:v>1.49973496086386E-3</c:v>
                </c:pt>
                <c:pt idx="158" formatCode="General">
                  <c:v>1.71446844765332E-3</c:v>
                </c:pt>
                <c:pt idx="159" formatCode="General">
                  <c:v>1.92804429641723E-3</c:v>
                </c:pt>
                <c:pt idx="160" formatCode="General">
                  <c:v>2.1403861429116601E-3</c:v>
                </c:pt>
                <c:pt idx="161" formatCode="General">
                  <c:v>2.35142028702602E-3</c:v>
                </c:pt>
                <c:pt idx="162" formatCode="General">
                  <c:v>2.56107583098736E-3</c:v>
                </c:pt>
                <c:pt idx="163" formatCode="General">
                  <c:v>2.76928350671698E-3</c:v>
                </c:pt>
                <c:pt idx="164" formatCode="General">
                  <c:v>2.9759746434820699E-3</c:v>
                </c:pt>
                <c:pt idx="165" formatCode="General">
                  <c:v>3.1810757491458502E-3</c:v>
                </c:pt>
                <c:pt idx="166" formatCode="General">
                  <c:v>3.3845237926328699E-3</c:v>
                </c:pt>
                <c:pt idx="167" formatCode="General">
                  <c:v>3.58625059359483E-3</c:v>
                </c:pt>
                <c:pt idx="168" formatCode="General">
                  <c:v>3.7861858218030801E-3</c:v>
                </c:pt>
                <c:pt idx="169" formatCode="General">
                  <c:v>3.9842576199821704E-3</c:v>
                </c:pt>
                <c:pt idx="170" formatCode="General">
                  <c:v>4.1803920690871603E-3</c:v>
                </c:pt>
                <c:pt idx="171" formatCode="General">
                  <c:v>4.3745129079866604E-3</c:v>
                </c:pt>
                <c:pt idx="172" formatCode="General">
                  <c:v>4.5665369399950397E-3</c:v>
                </c:pt>
                <c:pt idx="173" formatCode="General">
                  <c:v>4.7563901731932897E-3</c:v>
                </c:pt>
                <c:pt idx="174" formatCode="General">
                  <c:v>4.9439930617178399E-3</c:v>
                </c:pt>
                <c:pt idx="175" formatCode="General">
                  <c:v>5.1292643150985797E-3</c:v>
                </c:pt>
                <c:pt idx="176" formatCode="General">
                  <c:v>5.3121222584847604E-3</c:v>
                </c:pt>
                <c:pt idx="177" formatCode="General">
                  <c:v>5.4924849374141903E-3</c:v>
                </c:pt>
                <c:pt idx="178" formatCode="General">
                  <c:v>5.6702703598563902E-3</c:v>
                </c:pt>
                <c:pt idx="179" formatCode="General">
                  <c:v>5.8453922952178298E-3</c:v>
                </c:pt>
                <c:pt idx="180" formatCode="General">
                  <c:v>6.0177766709562002E-3</c:v>
                </c:pt>
                <c:pt idx="181" formatCode="General">
                  <c:v>6.1873469339232103E-3</c:v>
                </c:pt>
                <c:pt idx="182" formatCode="General">
                  <c:v>6.3540278491838404E-3</c:v>
                </c:pt>
                <c:pt idx="183" formatCode="General">
                  <c:v>6.5177467298536997E-3</c:v>
                </c:pt>
                <c:pt idx="184" formatCode="General">
                  <c:v>6.67843330649161E-3</c:v>
                </c:pt>
                <c:pt idx="185" formatCode="General">
                  <c:v>6.8360202454799601E-3</c:v>
                </c:pt>
                <c:pt idx="186" formatCode="General">
                  <c:v>6.9904428796311799E-3</c:v>
                </c:pt>
                <c:pt idx="187" formatCode="General">
                  <c:v>7.1416389917815896E-3</c:v>
                </c:pt>
                <c:pt idx="188" formatCode="General">
                  <c:v>7.2895440968386597E-3</c:v>
                </c:pt>
                <c:pt idx="189" formatCode="General">
                  <c:v>7.4341072891040104E-3</c:v>
                </c:pt>
                <c:pt idx="190" formatCode="General">
                  <c:v>7.5752760474345898E-3</c:v>
                </c:pt>
                <c:pt idx="191" formatCode="General">
                  <c:v>7.7129994946854999E-3</c:v>
                </c:pt>
                <c:pt idx="192" formatCode="General">
                  <c:v>7.8472291260728699E-3</c:v>
                </c:pt>
                <c:pt idx="193" formatCode="General">
                  <c:v>7.9779182328091197E-3</c:v>
                </c:pt>
                <c:pt idx="194" formatCode="General">
                  <c:v>8.1050214458949204E-3</c:v>
                </c:pt>
                <c:pt idx="195" formatCode="General">
                  <c:v>8.2284898500565896E-3</c:v>
                </c:pt>
                <c:pt idx="196" formatCode="General">
                  <c:v>8.3482867357953395E-3</c:v>
                </c:pt>
                <c:pt idx="197" formatCode="General">
                  <c:v>8.46437238010154E-3</c:v>
                </c:pt>
                <c:pt idx="198" formatCode="General">
                  <c:v>8.5767073474414899E-3</c:v>
                </c:pt>
                <c:pt idx="199" formatCode="General">
                  <c:v>8.6852533184405192E-3</c:v>
                </c:pt>
                <c:pt idx="200" formatCode="General">
                  <c:v>8.7899726634872895E-3</c:v>
                </c:pt>
                <c:pt idx="201" formatCode="General">
                  <c:v>8.8908281756725008E-3</c:v>
                </c:pt>
                <c:pt idx="202" formatCode="General">
                  <c:v>8.9877784017526104E-3</c:v>
                </c:pt>
                <c:pt idx="203" formatCode="General">
                  <c:v>9.0807936275430299E-3</c:v>
                </c:pt>
                <c:pt idx="204" formatCode="General">
                  <c:v>9.1698408969666193E-3</c:v>
                </c:pt>
                <c:pt idx="205" formatCode="General">
                  <c:v>9.2548875457272202E-3</c:v>
                </c:pt>
                <c:pt idx="206" formatCode="General">
                  <c:v>9.3359022474840698E-3</c:v>
                </c:pt>
                <c:pt idx="207" formatCode="General">
                  <c:v>9.4128547816017E-3</c:v>
                </c:pt>
                <c:pt idx="208" formatCode="General">
                  <c:v>9.4857159303703004E-3</c:v>
                </c:pt>
                <c:pt idx="209" formatCode="General">
                  <c:v>9.5544529396424903E-3</c:v>
                </c:pt>
                <c:pt idx="210" formatCode="General">
                  <c:v>9.6190455963848908E-3</c:v>
                </c:pt>
                <c:pt idx="211" formatCode="General">
                  <c:v>9.6794713012608898E-3</c:v>
                </c:pt>
                <c:pt idx="212" formatCode="General">
                  <c:v>9.7357086178348103E-3</c:v>
                </c:pt>
                <c:pt idx="213" formatCode="General">
                  <c:v>9.7877382984230508E-3</c:v>
                </c:pt>
                <c:pt idx="214" formatCode="General">
                  <c:v>9.8355429991637197E-3</c:v>
                </c:pt>
                <c:pt idx="215" formatCode="General">
                  <c:v>9.8791070967746801E-3</c:v>
                </c:pt>
                <c:pt idx="216" formatCode="General">
                  <c:v>9.9184120463221195E-3</c:v>
                </c:pt>
                <c:pt idx="217" formatCode="General">
                  <c:v>9.9534523393861908E-3</c:v>
                </c:pt>
                <c:pt idx="218" formatCode="General">
                  <c:v>9.9842204468585695E-3</c:v>
                </c:pt>
                <c:pt idx="219" formatCode="General">
                  <c:v>1.00107102340177E-2</c:v>
                </c:pt>
                <c:pt idx="220" formatCode="General">
                  <c:v>1.0032917853676E-2</c:v>
                </c:pt>
                <c:pt idx="221" formatCode="General">
                  <c:v>1.00508413352089E-2</c:v>
                </c:pt>
                <c:pt idx="222" formatCode="General">
                  <c:v>1.00644802864772E-2</c:v>
                </c:pt>
                <c:pt idx="223" formatCode="General">
                  <c:v>1.0073831151679299E-2</c:v>
                </c:pt>
                <c:pt idx="224" formatCode="General">
                  <c:v>1.00789030873027E-2</c:v>
                </c:pt>
                <c:pt idx="225" formatCode="General">
                  <c:v>1.0079702842231201E-2</c:v>
                </c:pt>
                <c:pt idx="226" formatCode="General">
                  <c:v>1.007623813051E-2</c:v>
                </c:pt>
                <c:pt idx="227" formatCode="General">
                  <c:v>1.00685185024892E-2</c:v>
                </c:pt>
                <c:pt idx="228" formatCode="General">
                  <c:v>1.00565549312442E-2</c:v>
                </c:pt>
                <c:pt idx="229" formatCode="General">
                  <c:v>1.0040359529621399E-2</c:v>
                </c:pt>
                <c:pt idx="230" formatCode="General">
                  <c:v>1.00199408386769E-2</c:v>
                </c:pt>
                <c:pt idx="231" formatCode="General">
                  <c:v>9.9953197469386506E-3</c:v>
                </c:pt>
                <c:pt idx="232" formatCode="General">
                  <c:v>9.9665144234970006E-3</c:v>
                </c:pt>
                <c:pt idx="233" formatCode="General">
                  <c:v>9.9335437502056298E-3</c:v>
                </c:pt>
                <c:pt idx="234" formatCode="General">
                  <c:v>9.8964282554927802E-3</c:v>
                </c:pt>
                <c:pt idx="235" formatCode="General">
                  <c:v>9.8551897635656503E-3</c:v>
                </c:pt>
                <c:pt idx="236" formatCode="General">
                  <c:v>9.8098511715072195E-3</c:v>
                </c:pt>
                <c:pt idx="237" formatCode="General">
                  <c:v>9.76043179250757E-3</c:v>
                </c:pt>
                <c:pt idx="238" formatCode="General">
                  <c:v>9.7069609282130001E-3</c:v>
                </c:pt>
                <c:pt idx="239" formatCode="General">
                  <c:v>9.6494431642570409E-3</c:v>
                </c:pt>
                <c:pt idx="240" formatCode="General">
                  <c:v>9.5879074698907007E-3</c:v>
                </c:pt>
                <c:pt idx="241" formatCode="General">
                  <c:v>9.5224165969001896E-3</c:v>
                </c:pt>
                <c:pt idx="242" formatCode="General">
                  <c:v>9.4530095693267299E-3</c:v>
                </c:pt>
                <c:pt idx="243" formatCode="General">
                  <c:v>9.4062614240379497E-3</c:v>
                </c:pt>
                <c:pt idx="244" formatCode="General">
                  <c:v>9.6931232914520393E-3</c:v>
                </c:pt>
                <c:pt idx="245" formatCode="General">
                  <c:v>1.0756997320029601E-2</c:v>
                </c:pt>
                <c:pt idx="246" formatCode="General">
                  <c:v>1.25667893079686E-2</c:v>
                </c:pt>
                <c:pt idx="247" formatCode="General">
                  <c:v>1.4793920464606701E-2</c:v>
                </c:pt>
                <c:pt idx="248" formatCode="General">
                  <c:v>1.7300591611530001E-2</c:v>
                </c:pt>
                <c:pt idx="249" formatCode="General">
                  <c:v>2.0033085321986902E-2</c:v>
                </c:pt>
                <c:pt idx="250" formatCode="General">
                  <c:v>2.2842337589757102E-2</c:v>
                </c:pt>
                <c:pt idx="251" formatCode="General">
                  <c:v>2.5424890185450699E-2</c:v>
                </c:pt>
                <c:pt idx="252" formatCode="General">
                  <c:v>2.7433702341026499E-2</c:v>
                </c:pt>
                <c:pt idx="253" formatCode="General">
                  <c:v>2.8737222019797101E-2</c:v>
                </c:pt>
                <c:pt idx="254" formatCode="General">
                  <c:v>2.9292296537425499E-2</c:v>
                </c:pt>
                <c:pt idx="255" formatCode="General">
                  <c:v>2.9061432870588801E-2</c:v>
                </c:pt>
                <c:pt idx="256" formatCode="General">
                  <c:v>2.80915217782692E-2</c:v>
                </c:pt>
                <c:pt idx="257" formatCode="General">
                  <c:v>2.63926887115697E-2</c:v>
                </c:pt>
                <c:pt idx="258" formatCode="General">
                  <c:v>2.3705869448682301E-2</c:v>
                </c:pt>
                <c:pt idx="259" formatCode="General">
                  <c:v>1.9711345377508401E-2</c:v>
                </c:pt>
                <c:pt idx="260" formatCode="General">
                  <c:v>1.4592932618522601E-2</c:v>
                </c:pt>
                <c:pt idx="261" formatCode="General">
                  <c:v>8.9633055409479093E-3</c:v>
                </c:pt>
                <c:pt idx="262" formatCode="General">
                  <c:v>3.3899296306318799E-3</c:v>
                </c:pt>
                <c:pt idx="263" formatCode="General">
                  <c:v>-1.9002462504196999E-3</c:v>
                </c:pt>
                <c:pt idx="264" formatCode="General">
                  <c:v>-6.8186180555416904E-3</c:v>
                </c:pt>
                <c:pt idx="265" formatCode="General">
                  <c:v>-1.12269755114858E-2</c:v>
                </c:pt>
                <c:pt idx="266" formatCode="General">
                  <c:v>-1.50443042271944E-2</c:v>
                </c:pt>
                <c:pt idx="267" formatCode="General">
                  <c:v>-1.8203115590938401E-2</c:v>
                </c:pt>
                <c:pt idx="268" formatCode="General">
                  <c:v>-2.07099848248514E-2</c:v>
                </c:pt>
                <c:pt idx="269" formatCode="General">
                  <c:v>-2.25440098020964E-2</c:v>
                </c:pt>
                <c:pt idx="270" formatCode="General">
                  <c:v>-2.3658171441335502E-2</c:v>
                </c:pt>
                <c:pt idx="271" formatCode="General">
                  <c:v>-2.4149966086845699E-2</c:v>
                </c:pt>
                <c:pt idx="272" formatCode="General">
                  <c:v>-2.4154037969792E-2</c:v>
                </c:pt>
                <c:pt idx="273" formatCode="General">
                  <c:v>-2.37621987023134E-2</c:v>
                </c:pt>
                <c:pt idx="274" formatCode="General">
                  <c:v>-2.2967372288988801E-2</c:v>
                </c:pt>
                <c:pt idx="275" formatCode="General">
                  <c:v>-2.1857738472885298E-2</c:v>
                </c:pt>
                <c:pt idx="276" formatCode="General">
                  <c:v>-2.0715120003855499E-2</c:v>
                </c:pt>
                <c:pt idx="277" formatCode="General">
                  <c:v>-1.9746989950522702E-2</c:v>
                </c:pt>
                <c:pt idx="278" formatCode="General">
                  <c:v>-1.8999295214072301E-2</c:v>
                </c:pt>
                <c:pt idx="279" formatCode="General">
                  <c:v>-1.85506237763725E-2</c:v>
                </c:pt>
                <c:pt idx="280" formatCode="General">
                  <c:v>-1.8403286110879501E-2</c:v>
                </c:pt>
                <c:pt idx="281" formatCode="General">
                  <c:v>-1.84114082371577E-2</c:v>
                </c:pt>
                <c:pt idx="282" formatCode="General">
                  <c:v>-1.8417754164876499E-2</c:v>
                </c:pt>
                <c:pt idx="283" formatCode="General">
                  <c:v>-1.8538842376912199E-2</c:v>
                </c:pt>
                <c:pt idx="284" formatCode="General">
                  <c:v>-1.89862768839997E-2</c:v>
                </c:pt>
                <c:pt idx="285" formatCode="General">
                  <c:v>-1.9756072073914801E-2</c:v>
                </c:pt>
                <c:pt idx="286" formatCode="General">
                  <c:v>-2.0954937153276901E-2</c:v>
                </c:pt>
                <c:pt idx="287" formatCode="General">
                  <c:v>-2.2787864577876599E-2</c:v>
                </c:pt>
                <c:pt idx="288" formatCode="General">
                  <c:v>-2.5265471766015402E-2</c:v>
                </c:pt>
                <c:pt idx="289" formatCode="General">
                  <c:v>-2.8214712530970899E-2</c:v>
                </c:pt>
                <c:pt idx="290" formatCode="General">
                  <c:v>-3.1481123391269697E-2</c:v>
                </c:pt>
                <c:pt idx="291" formatCode="General">
                  <c:v>-3.4871230647075598E-2</c:v>
                </c:pt>
                <c:pt idx="292" formatCode="General">
                  <c:v>-3.8187656637994803E-2</c:v>
                </c:pt>
                <c:pt idx="293" formatCode="General">
                  <c:v>-4.1358460352664897E-2</c:v>
                </c:pt>
                <c:pt idx="294" formatCode="General">
                  <c:v>-4.4403559157315302E-2</c:v>
                </c:pt>
                <c:pt idx="295" formatCode="General">
                  <c:v>-4.7364491212385999E-2</c:v>
                </c:pt>
                <c:pt idx="296" formatCode="General">
                  <c:v>-5.0208160948780299E-2</c:v>
                </c:pt>
                <c:pt idx="297" formatCode="General">
                  <c:v>-5.2776011236414698E-2</c:v>
                </c:pt>
                <c:pt idx="298" formatCode="General">
                  <c:v>-5.4951115460020399E-2</c:v>
                </c:pt>
                <c:pt idx="299" formatCode="General">
                  <c:v>-5.6643196309335501E-2</c:v>
                </c:pt>
                <c:pt idx="300" formatCode="General">
                  <c:v>-5.78329881043671E-2</c:v>
                </c:pt>
                <c:pt idx="301" formatCode="General">
                  <c:v>-5.8563038443272403E-2</c:v>
                </c:pt>
                <c:pt idx="302" formatCode="General">
                  <c:v>-5.88749227426376E-2</c:v>
                </c:pt>
                <c:pt idx="303" formatCode="General">
                  <c:v>-5.8650142890310099E-2</c:v>
                </c:pt>
                <c:pt idx="304" formatCode="General">
                  <c:v>-5.7993669250438903E-2</c:v>
                </c:pt>
                <c:pt idx="305" formatCode="General">
                  <c:v>-5.7305684469172002E-2</c:v>
                </c:pt>
                <c:pt idx="306" formatCode="General">
                  <c:v>-5.6677210211220998E-2</c:v>
                </c:pt>
                <c:pt idx="307" formatCode="General">
                  <c:v>-5.6097490602284097E-2</c:v>
                </c:pt>
                <c:pt idx="308" formatCode="General">
                  <c:v>-5.5538234760407701E-2</c:v>
                </c:pt>
                <c:pt idx="309" formatCode="General">
                  <c:v>-5.4936611957550598E-2</c:v>
                </c:pt>
                <c:pt idx="310" formatCode="General">
                  <c:v>-5.4326609684888998E-2</c:v>
                </c:pt>
                <c:pt idx="311" formatCode="General">
                  <c:v>-5.3857007073277299E-2</c:v>
                </c:pt>
                <c:pt idx="312" formatCode="General">
                  <c:v>-5.3689249970897801E-2</c:v>
                </c:pt>
                <c:pt idx="313" formatCode="General">
                  <c:v>-5.38273852586253E-2</c:v>
                </c:pt>
                <c:pt idx="314" formatCode="General">
                  <c:v>-5.4324463933321299E-2</c:v>
                </c:pt>
                <c:pt idx="315" formatCode="General">
                  <c:v>-5.5325936774471098E-2</c:v>
                </c:pt>
                <c:pt idx="316" formatCode="General">
                  <c:v>-5.6814152337865402E-2</c:v>
                </c:pt>
                <c:pt idx="317" formatCode="General">
                  <c:v>-5.8674758617548603E-2</c:v>
                </c:pt>
                <c:pt idx="318" formatCode="General">
                  <c:v>-6.08288286794329E-2</c:v>
                </c:pt>
                <c:pt idx="319" formatCode="General">
                  <c:v>-6.3255980405173703E-2</c:v>
                </c:pt>
                <c:pt idx="320" formatCode="General">
                  <c:v>-6.5928121853015401E-2</c:v>
                </c:pt>
                <c:pt idx="321" formatCode="General">
                  <c:v>-6.8516750520299902E-2</c:v>
                </c:pt>
                <c:pt idx="322" formatCode="General">
                  <c:v>-7.0618379544267501E-2</c:v>
                </c:pt>
                <c:pt idx="323" formatCode="General">
                  <c:v>-7.2198419756657403E-2</c:v>
                </c:pt>
                <c:pt idx="324" formatCode="General">
                  <c:v>-7.3285266634683502E-2</c:v>
                </c:pt>
                <c:pt idx="325" formatCode="General">
                  <c:v>-7.3841561165693806E-2</c:v>
                </c:pt>
                <c:pt idx="326" formatCode="General">
                  <c:v>-7.38974072755164E-2</c:v>
                </c:pt>
                <c:pt idx="327" formatCode="General">
                  <c:v>-7.3424761066070002E-2</c:v>
                </c:pt>
                <c:pt idx="328" formatCode="General">
                  <c:v>-7.2382783174399903E-2</c:v>
                </c:pt>
                <c:pt idx="329" formatCode="General">
                  <c:v>-7.08921874952258E-2</c:v>
                </c:pt>
                <c:pt idx="330" formatCode="General">
                  <c:v>-6.9255601460859295E-2</c:v>
                </c:pt>
                <c:pt idx="331" formatCode="General">
                  <c:v>-6.7848284683951293E-2</c:v>
                </c:pt>
                <c:pt idx="332" formatCode="General">
                  <c:v>-6.6855487083669105E-2</c:v>
                </c:pt>
                <c:pt idx="333" formatCode="General">
                  <c:v>-6.6267973977577305E-2</c:v>
                </c:pt>
                <c:pt idx="334" formatCode="General">
                  <c:v>-6.59834115993604E-2</c:v>
                </c:pt>
                <c:pt idx="335" formatCode="General">
                  <c:v>-6.5827375507009303E-2</c:v>
                </c:pt>
                <c:pt idx="336" formatCode="General">
                  <c:v>-6.5669997109138498E-2</c:v>
                </c:pt>
                <c:pt idx="337" formatCode="General">
                  <c:v>-6.5452184928889406E-2</c:v>
                </c:pt>
                <c:pt idx="338" formatCode="General">
                  <c:v>-6.5231298679024899E-2</c:v>
                </c:pt>
                <c:pt idx="339" formatCode="General">
                  <c:v>-6.4913078028635496E-2</c:v>
                </c:pt>
                <c:pt idx="340" formatCode="General">
                  <c:v>-6.4323977544700803E-2</c:v>
                </c:pt>
                <c:pt idx="341" formatCode="General">
                  <c:v>-6.3633841929774795E-2</c:v>
                </c:pt>
                <c:pt idx="342" formatCode="General">
                  <c:v>-6.29781511531331E-2</c:v>
                </c:pt>
                <c:pt idx="343" formatCode="General">
                  <c:v>-6.2503696009881704E-2</c:v>
                </c:pt>
                <c:pt idx="344" formatCode="General">
                  <c:v>-6.22300275111278E-2</c:v>
                </c:pt>
                <c:pt idx="345" formatCode="General">
                  <c:v>-6.1812364605793001E-2</c:v>
                </c:pt>
                <c:pt idx="346" formatCode="General">
                  <c:v>-6.1244909939564302E-2</c:v>
                </c:pt>
                <c:pt idx="347" formatCode="General">
                  <c:v>-6.0739629928625603E-2</c:v>
                </c:pt>
                <c:pt idx="348" formatCode="General">
                  <c:v>-6.0395082968377901E-2</c:v>
                </c:pt>
                <c:pt idx="349" formatCode="General">
                  <c:v>-6.0342587212194598E-2</c:v>
                </c:pt>
                <c:pt idx="350" formatCode="General">
                  <c:v>-6.0769158714139203E-2</c:v>
                </c:pt>
                <c:pt idx="351" formatCode="General">
                  <c:v>-6.1802313690560703E-2</c:v>
                </c:pt>
                <c:pt idx="352" formatCode="General">
                  <c:v>-6.3265848054656099E-2</c:v>
                </c:pt>
                <c:pt idx="353" formatCode="General">
                  <c:v>-6.4904758945216204E-2</c:v>
                </c:pt>
                <c:pt idx="354" formatCode="General">
                  <c:v>-6.6640809082488497E-2</c:v>
                </c:pt>
                <c:pt idx="355" formatCode="General">
                  <c:v>-6.8389774627082095E-2</c:v>
                </c:pt>
                <c:pt idx="356" formatCode="General">
                  <c:v>-6.9972407803403094E-2</c:v>
                </c:pt>
                <c:pt idx="357" formatCode="General">
                  <c:v>-7.1165883244035694E-2</c:v>
                </c:pt>
                <c:pt idx="358" formatCode="General">
                  <c:v>-7.1826575029334802E-2</c:v>
                </c:pt>
                <c:pt idx="359" formatCode="General">
                  <c:v>-7.1774078246473999E-2</c:v>
                </c:pt>
                <c:pt idx="360" formatCode="General">
                  <c:v>-7.0818076520128004E-2</c:v>
                </c:pt>
                <c:pt idx="361" formatCode="General">
                  <c:v>-6.9007922465778193E-2</c:v>
                </c:pt>
                <c:pt idx="362" formatCode="General">
                  <c:v>-6.6642827162221405E-2</c:v>
                </c:pt>
                <c:pt idx="363" formatCode="General">
                  <c:v>-6.3904464219838295E-2</c:v>
                </c:pt>
                <c:pt idx="364" formatCode="General">
                  <c:v>-6.0798018224705902E-2</c:v>
                </c:pt>
                <c:pt idx="365" formatCode="General">
                  <c:v>-5.7503290093722001E-2</c:v>
                </c:pt>
                <c:pt idx="366" formatCode="General">
                  <c:v>-5.39448934249456E-2</c:v>
                </c:pt>
                <c:pt idx="367" formatCode="General">
                  <c:v>-5.0130408578817003E-2</c:v>
                </c:pt>
                <c:pt idx="368" formatCode="General">
                  <c:v>-4.62725868523974E-2</c:v>
                </c:pt>
                <c:pt idx="369" formatCode="General">
                  <c:v>-4.2491599087629901E-2</c:v>
                </c:pt>
                <c:pt idx="370" formatCode="General">
                  <c:v>-3.9002159821988E-2</c:v>
                </c:pt>
                <c:pt idx="371" formatCode="General">
                  <c:v>-3.5915572475056598E-2</c:v>
                </c:pt>
                <c:pt idx="372" formatCode="General">
                  <c:v>-3.3270313694256502E-2</c:v>
                </c:pt>
                <c:pt idx="373" formatCode="General">
                  <c:v>-3.10565933776745E-2</c:v>
                </c:pt>
                <c:pt idx="374" formatCode="General">
                  <c:v>-2.9263221674536599E-2</c:v>
                </c:pt>
                <c:pt idx="375" formatCode="General">
                  <c:v>-2.7844948193953101E-2</c:v>
                </c:pt>
                <c:pt idx="376" formatCode="General">
                  <c:v>-2.6693385001503499E-2</c:v>
                </c:pt>
                <c:pt idx="377" formatCode="General">
                  <c:v>-2.5698968831253201E-2</c:v>
                </c:pt>
                <c:pt idx="378" formatCode="General">
                  <c:v>-2.4811512004082902E-2</c:v>
                </c:pt>
                <c:pt idx="379" formatCode="General">
                  <c:v>-2.3917157235838302E-2</c:v>
                </c:pt>
                <c:pt idx="380" formatCode="General">
                  <c:v>-2.2828495310594901E-2</c:v>
                </c:pt>
                <c:pt idx="381" formatCode="General">
                  <c:v>-2.1675453766817E-2</c:v>
                </c:pt>
                <c:pt idx="382" formatCode="General">
                  <c:v>-2.06355658044695E-2</c:v>
                </c:pt>
                <c:pt idx="383" formatCode="General">
                  <c:v>-1.9580976030565599E-2</c:v>
                </c:pt>
                <c:pt idx="384" formatCode="General">
                  <c:v>-1.84342445909947E-2</c:v>
                </c:pt>
                <c:pt idx="385" formatCode="General">
                  <c:v>-1.7303962398936099E-2</c:v>
                </c:pt>
                <c:pt idx="386" formatCode="General">
                  <c:v>-1.6326215178388701E-2</c:v>
                </c:pt>
                <c:pt idx="387" formatCode="General">
                  <c:v>-1.5465888980359801E-2</c:v>
                </c:pt>
                <c:pt idx="388" formatCode="General">
                  <c:v>-1.4601309608504E-2</c:v>
                </c:pt>
                <c:pt idx="389" formatCode="General">
                  <c:v>-1.3733492341207699E-2</c:v>
                </c:pt>
                <c:pt idx="390" formatCode="General">
                  <c:v>-1.2892699548973501E-2</c:v>
                </c:pt>
                <c:pt idx="391" formatCode="General">
                  <c:v>-1.20285802330288E-2</c:v>
                </c:pt>
                <c:pt idx="392" formatCode="General">
                  <c:v>-1.1080768587522501E-2</c:v>
                </c:pt>
                <c:pt idx="393" formatCode="General">
                  <c:v>-1.0091843653567901E-2</c:v>
                </c:pt>
                <c:pt idx="394" formatCode="General">
                  <c:v>-9.1393144265681792E-3</c:v>
                </c:pt>
                <c:pt idx="395" formatCode="General">
                  <c:v>-8.2261591314104002E-3</c:v>
                </c:pt>
                <c:pt idx="396" formatCode="General">
                  <c:v>-7.2911132145362396E-3</c:v>
                </c:pt>
                <c:pt idx="397" formatCode="General">
                  <c:v>-6.2718477065081104E-3</c:v>
                </c:pt>
                <c:pt idx="398" formatCode="General">
                  <c:v>-4.9256831949629704E-3</c:v>
                </c:pt>
                <c:pt idx="399" formatCode="General">
                  <c:v>-3.0071800761397702E-3</c:v>
                </c:pt>
                <c:pt idx="400" formatCode="General">
                  <c:v>-7.5255102624772997E-4</c:v>
                </c:pt>
                <c:pt idx="401" formatCode="General">
                  <c:v>1.56302579333001E-3</c:v>
                </c:pt>
                <c:pt idx="402" formatCode="General">
                  <c:v>3.87273135154384E-3</c:v>
                </c:pt>
                <c:pt idx="403" formatCode="General">
                  <c:v>6.0608570093172399E-3</c:v>
                </c:pt>
                <c:pt idx="404" formatCode="General">
                  <c:v>8.0808750197210004E-3</c:v>
                </c:pt>
                <c:pt idx="405" formatCode="General">
                  <c:v>9.9285349818637493E-3</c:v>
                </c:pt>
                <c:pt idx="406" formatCode="General">
                  <c:v>1.14990552231735E-2</c:v>
                </c:pt>
                <c:pt idx="407" formatCode="General">
                  <c:v>1.27302555613649E-2</c:v>
                </c:pt>
                <c:pt idx="408" formatCode="General">
                  <c:v>1.371352710564E-2</c:v>
                </c:pt>
                <c:pt idx="409" formatCode="General">
                  <c:v>1.46005599883443E-2</c:v>
                </c:pt>
                <c:pt idx="410" formatCode="General">
                  <c:v>1.54393977122321E-2</c:v>
                </c:pt>
                <c:pt idx="411" formatCode="General">
                  <c:v>1.6160341016943799E-2</c:v>
                </c:pt>
                <c:pt idx="412" formatCode="General">
                  <c:v>1.6688330064705201E-2</c:v>
                </c:pt>
                <c:pt idx="413" formatCode="General">
                  <c:v>1.7044982652251999E-2</c:v>
                </c:pt>
                <c:pt idx="414" formatCode="General">
                  <c:v>1.7320189671149198E-2</c:v>
                </c:pt>
                <c:pt idx="415" formatCode="General">
                  <c:v>1.7583712942897799E-2</c:v>
                </c:pt>
                <c:pt idx="416" formatCode="General">
                  <c:v>1.8104622463945601E-2</c:v>
                </c:pt>
                <c:pt idx="417" formatCode="General">
                  <c:v>1.91461037785461E-2</c:v>
                </c:pt>
                <c:pt idx="418" formatCode="General">
                  <c:v>2.0610199603337698E-2</c:v>
                </c:pt>
                <c:pt idx="419" formatCode="General">
                  <c:v>2.24237660141802E-2</c:v>
                </c:pt>
                <c:pt idx="420" formatCode="General">
                  <c:v>2.4416371650154998E-2</c:v>
                </c:pt>
                <c:pt idx="421" formatCode="General">
                  <c:v>2.6543340876736401E-2</c:v>
                </c:pt>
                <c:pt idx="422" formatCode="General">
                  <c:v>2.9089170213123301E-2</c:v>
                </c:pt>
                <c:pt idx="423" formatCode="General">
                  <c:v>3.1941003812922898E-2</c:v>
                </c:pt>
                <c:pt idx="424" formatCode="General">
                  <c:v>3.4856674145059101E-2</c:v>
                </c:pt>
                <c:pt idx="425" formatCode="General">
                  <c:v>3.7748012775473898E-2</c:v>
                </c:pt>
                <c:pt idx="426" formatCode="General">
                  <c:v>4.0569750731311902E-2</c:v>
                </c:pt>
                <c:pt idx="427" formatCode="General">
                  <c:v>4.3353344273457099E-2</c:v>
                </c:pt>
                <c:pt idx="428" formatCode="General">
                  <c:v>4.6028643467522098E-2</c:v>
                </c:pt>
                <c:pt idx="429" formatCode="General">
                  <c:v>4.8411158890535898E-2</c:v>
                </c:pt>
                <c:pt idx="430" formatCode="General">
                  <c:v>5.0444599903352802E-2</c:v>
                </c:pt>
                <c:pt idx="431" formatCode="General">
                  <c:v>5.2194254649418202E-2</c:v>
                </c:pt>
                <c:pt idx="432" formatCode="General">
                  <c:v>5.3648666764445498E-2</c:v>
                </c:pt>
                <c:pt idx="433" formatCode="General">
                  <c:v>5.4725844377974599E-2</c:v>
                </c:pt>
                <c:pt idx="434" formatCode="General">
                  <c:v>5.55710773239107E-2</c:v>
                </c:pt>
                <c:pt idx="435" formatCode="General">
                  <c:v>5.6391932600349498E-2</c:v>
                </c:pt>
                <c:pt idx="436" formatCode="General">
                  <c:v>5.70648539177094E-2</c:v>
                </c:pt>
                <c:pt idx="437" formatCode="General">
                  <c:v>5.7491856654102502E-2</c:v>
                </c:pt>
                <c:pt idx="438" formatCode="General">
                  <c:v>5.78329637161367E-2</c:v>
                </c:pt>
                <c:pt idx="439" formatCode="General">
                  <c:v>5.8229550035759803E-2</c:v>
                </c:pt>
                <c:pt idx="440" formatCode="General">
                  <c:v>5.8632999437876997E-2</c:v>
                </c:pt>
                <c:pt idx="441" formatCode="General">
                  <c:v>5.9011673762827697E-2</c:v>
                </c:pt>
                <c:pt idx="442" formatCode="General">
                  <c:v>5.9466424789279597E-2</c:v>
                </c:pt>
                <c:pt idx="443" formatCode="General">
                  <c:v>6.0111455120785598E-2</c:v>
                </c:pt>
                <c:pt idx="444" formatCode="General">
                  <c:v>6.1009374948717797E-2</c:v>
                </c:pt>
                <c:pt idx="445" formatCode="General">
                  <c:v>6.2257924341525599E-2</c:v>
                </c:pt>
                <c:pt idx="446" formatCode="General">
                  <c:v>6.3823771040095595E-2</c:v>
                </c:pt>
                <c:pt idx="447" formatCode="General">
                  <c:v>6.5437339032386299E-2</c:v>
                </c:pt>
                <c:pt idx="448" formatCode="General">
                  <c:v>6.6910368953266797E-2</c:v>
                </c:pt>
                <c:pt idx="449" formatCode="General">
                  <c:v>6.8180585914026606E-2</c:v>
                </c:pt>
                <c:pt idx="450" formatCode="General">
                  <c:v>6.9264948960604297E-2</c:v>
                </c:pt>
                <c:pt idx="451" formatCode="General">
                  <c:v>7.0191650626095406E-2</c:v>
                </c:pt>
                <c:pt idx="452" formatCode="General">
                  <c:v>7.0932255294454502E-2</c:v>
                </c:pt>
                <c:pt idx="453" formatCode="General">
                  <c:v>7.1442320968369E-2</c:v>
                </c:pt>
                <c:pt idx="454" formatCode="General">
                  <c:v>7.1767353061575195E-2</c:v>
                </c:pt>
                <c:pt idx="455" formatCode="General">
                  <c:v>7.2024107715815994E-2</c:v>
                </c:pt>
                <c:pt idx="456" formatCode="General">
                  <c:v>7.2260334871553006E-2</c:v>
                </c:pt>
                <c:pt idx="457" formatCode="General">
                  <c:v>7.2522587338289202E-2</c:v>
                </c:pt>
                <c:pt idx="458" formatCode="General">
                  <c:v>7.2866375783474505E-2</c:v>
                </c:pt>
                <c:pt idx="459" formatCode="General">
                  <c:v>7.3312105564874705E-2</c:v>
                </c:pt>
                <c:pt idx="460" formatCode="General">
                  <c:v>7.3749517257712102E-2</c:v>
                </c:pt>
                <c:pt idx="461" formatCode="General">
                  <c:v>7.3995186938832599E-2</c:v>
                </c:pt>
                <c:pt idx="462" formatCode="General">
                  <c:v>7.39726733959927E-2</c:v>
                </c:pt>
                <c:pt idx="463" formatCode="General">
                  <c:v>7.3675275595539005E-2</c:v>
                </c:pt>
                <c:pt idx="464" formatCode="General">
                  <c:v>7.3229551255625802E-2</c:v>
                </c:pt>
                <c:pt idx="465" formatCode="General">
                  <c:v>7.2800981599519102E-2</c:v>
                </c:pt>
                <c:pt idx="466" formatCode="General">
                  <c:v>7.2382496096772303E-2</c:v>
                </c:pt>
                <c:pt idx="467" formatCode="General">
                  <c:v>7.20084392580079E-2</c:v>
                </c:pt>
                <c:pt idx="468" formatCode="General">
                  <c:v>7.1666515850980494E-2</c:v>
                </c:pt>
                <c:pt idx="469" formatCode="General">
                  <c:v>7.12415868446475E-2</c:v>
                </c:pt>
                <c:pt idx="470" formatCode="General">
                  <c:v>7.0756975501520894E-2</c:v>
                </c:pt>
                <c:pt idx="471" formatCode="General">
                  <c:v>7.0389528518273403E-2</c:v>
                </c:pt>
                <c:pt idx="472" formatCode="General">
                  <c:v>7.0366357492564605E-2</c:v>
                </c:pt>
                <c:pt idx="473" formatCode="General">
                  <c:v>7.08378697499185E-2</c:v>
                </c:pt>
                <c:pt idx="474" formatCode="General">
                  <c:v>7.2011278807930595E-2</c:v>
                </c:pt>
                <c:pt idx="475" formatCode="General">
                  <c:v>7.3671755636015204E-2</c:v>
                </c:pt>
                <c:pt idx="476" formatCode="General">
                  <c:v>7.5349851044030705E-2</c:v>
                </c:pt>
                <c:pt idx="477" formatCode="General">
                  <c:v>7.6960832577183905E-2</c:v>
                </c:pt>
                <c:pt idx="478" formatCode="General">
                  <c:v>7.8495537997048906E-2</c:v>
                </c:pt>
                <c:pt idx="479" formatCode="General">
                  <c:v>7.9945828016581705E-2</c:v>
                </c:pt>
                <c:pt idx="480" formatCode="General">
                  <c:v>8.1390849521475406E-2</c:v>
                </c:pt>
                <c:pt idx="481" formatCode="General">
                  <c:v>8.2805068919385397E-2</c:v>
                </c:pt>
                <c:pt idx="482" formatCode="General">
                  <c:v>8.3988041973989402E-2</c:v>
                </c:pt>
                <c:pt idx="483" formatCode="General">
                  <c:v>8.4798948878776495E-2</c:v>
                </c:pt>
                <c:pt idx="484" formatCode="General">
                  <c:v>8.5166721899260098E-2</c:v>
                </c:pt>
                <c:pt idx="485" formatCode="General">
                  <c:v>8.5054264246117506E-2</c:v>
                </c:pt>
                <c:pt idx="486" formatCode="General">
                  <c:v>8.4489905739507001E-2</c:v>
                </c:pt>
                <c:pt idx="487" formatCode="General">
                  <c:v>8.3436624205055501E-2</c:v>
                </c:pt>
                <c:pt idx="488" formatCode="General">
                  <c:v>8.1819094302404805E-2</c:v>
                </c:pt>
                <c:pt idx="489" formatCode="General">
                  <c:v>7.9754377351722805E-2</c:v>
                </c:pt>
                <c:pt idx="490" formatCode="General">
                  <c:v>7.7462494490923003E-2</c:v>
                </c:pt>
                <c:pt idx="491" formatCode="General">
                  <c:v>7.5042078043143404E-2</c:v>
                </c:pt>
                <c:pt idx="492" formatCode="General">
                  <c:v>7.2583705878764795E-2</c:v>
                </c:pt>
                <c:pt idx="493" formatCode="General">
                  <c:v>7.0331529153759301E-2</c:v>
                </c:pt>
                <c:pt idx="494" formatCode="General">
                  <c:v>6.8463014864439703E-2</c:v>
                </c:pt>
                <c:pt idx="495" formatCode="General">
                  <c:v>6.6918783432828199E-2</c:v>
                </c:pt>
                <c:pt idx="496" formatCode="General">
                  <c:v>6.5653146921809902E-2</c:v>
                </c:pt>
                <c:pt idx="497" formatCode="General">
                  <c:v>6.4649828471880999E-2</c:v>
                </c:pt>
                <c:pt idx="498" formatCode="General">
                  <c:v>6.3844134551679393E-2</c:v>
                </c:pt>
                <c:pt idx="499" formatCode="General">
                  <c:v>6.3259193873266895E-2</c:v>
                </c:pt>
                <c:pt idx="500" formatCode="General">
                  <c:v>6.2945673080437706E-2</c:v>
                </c:pt>
                <c:pt idx="501" formatCode="General">
                  <c:v>6.2837425504674901E-2</c:v>
                </c:pt>
                <c:pt idx="502" formatCode="General">
                  <c:v>6.2874329228885403E-2</c:v>
                </c:pt>
                <c:pt idx="503" formatCode="General">
                  <c:v>6.3092872586302307E-2</c:v>
                </c:pt>
                <c:pt idx="504" formatCode="General">
                  <c:v>6.3489878505333303E-2</c:v>
                </c:pt>
                <c:pt idx="505" formatCode="General">
                  <c:v>6.4019929189800998E-2</c:v>
                </c:pt>
                <c:pt idx="506" formatCode="General">
                  <c:v>6.4585887240783998E-2</c:v>
                </c:pt>
                <c:pt idx="507" formatCode="General">
                  <c:v>6.5010500364547294E-2</c:v>
                </c:pt>
                <c:pt idx="508" formatCode="General">
                  <c:v>6.5220395992170693E-2</c:v>
                </c:pt>
                <c:pt idx="509" formatCode="General">
                  <c:v>6.5211957966094303E-2</c:v>
                </c:pt>
                <c:pt idx="510" formatCode="General">
                  <c:v>6.5025447734111994E-2</c:v>
                </c:pt>
                <c:pt idx="511" formatCode="General">
                  <c:v>6.4846589306246705E-2</c:v>
                </c:pt>
                <c:pt idx="512" formatCode="General">
                  <c:v>6.4794709201871095E-2</c:v>
                </c:pt>
                <c:pt idx="513" formatCode="General">
                  <c:v>6.4777451098183406E-2</c:v>
                </c:pt>
                <c:pt idx="514" formatCode="General">
                  <c:v>6.4737703097854302E-2</c:v>
                </c:pt>
                <c:pt idx="515" formatCode="General">
                  <c:v>6.4757527139137197E-2</c:v>
                </c:pt>
                <c:pt idx="516" formatCode="General">
                  <c:v>6.4853841952179206E-2</c:v>
                </c:pt>
                <c:pt idx="517" formatCode="General">
                  <c:v>6.5044772088318395E-2</c:v>
                </c:pt>
                <c:pt idx="518" formatCode="General">
                  <c:v>6.5312590529207695E-2</c:v>
                </c:pt>
                <c:pt idx="519" formatCode="General">
                  <c:v>6.5441139348618005E-2</c:v>
                </c:pt>
                <c:pt idx="520" formatCode="General">
                  <c:v>6.5202272222695007E-2</c:v>
                </c:pt>
                <c:pt idx="521" formatCode="General">
                  <c:v>6.4573260286533707E-2</c:v>
                </c:pt>
                <c:pt idx="522" formatCode="General">
                  <c:v>6.3553854058649703E-2</c:v>
                </c:pt>
                <c:pt idx="523" formatCode="General">
                  <c:v>6.2105051255089E-2</c:v>
                </c:pt>
                <c:pt idx="524" formatCode="General">
                  <c:v>6.04471156043008E-2</c:v>
                </c:pt>
                <c:pt idx="525" formatCode="General">
                  <c:v>5.8830082891596802E-2</c:v>
                </c:pt>
                <c:pt idx="526" formatCode="General">
                  <c:v>5.7207255428296397E-2</c:v>
                </c:pt>
                <c:pt idx="527" formatCode="General">
                  <c:v>5.5534477900016602E-2</c:v>
                </c:pt>
                <c:pt idx="528" formatCode="General">
                  <c:v>5.3866415383934801E-2</c:v>
                </c:pt>
                <c:pt idx="529" formatCode="General">
                  <c:v>5.2154876837894798E-2</c:v>
                </c:pt>
                <c:pt idx="530" formatCode="General">
                  <c:v>5.0335737652706401E-2</c:v>
                </c:pt>
                <c:pt idx="531" formatCode="General">
                  <c:v>4.8383436433862601E-2</c:v>
                </c:pt>
                <c:pt idx="532" formatCode="General">
                  <c:v>4.6367278855947699E-2</c:v>
                </c:pt>
                <c:pt idx="533" formatCode="General">
                  <c:v>4.4413752443143398E-2</c:v>
                </c:pt>
                <c:pt idx="534" formatCode="General">
                  <c:v>4.2569195375222302E-2</c:v>
                </c:pt>
                <c:pt idx="535" formatCode="General">
                  <c:v>4.0881118113110501E-2</c:v>
                </c:pt>
                <c:pt idx="536" formatCode="General">
                  <c:v>3.9365384612759499E-2</c:v>
                </c:pt>
                <c:pt idx="537" formatCode="General">
                  <c:v>3.79624975463171E-2</c:v>
                </c:pt>
                <c:pt idx="538" formatCode="General">
                  <c:v>3.6623501435708798E-2</c:v>
                </c:pt>
                <c:pt idx="539" formatCode="General">
                  <c:v>3.5324883349569201E-2</c:v>
                </c:pt>
                <c:pt idx="540" formatCode="General">
                  <c:v>3.3986927879305601E-2</c:v>
                </c:pt>
                <c:pt idx="541" formatCode="General">
                  <c:v>3.2554550563407898E-2</c:v>
                </c:pt>
                <c:pt idx="542" formatCode="General">
                  <c:v>3.1045092057027001E-2</c:v>
                </c:pt>
                <c:pt idx="543" formatCode="General">
                  <c:v>2.95128624879737E-2</c:v>
                </c:pt>
                <c:pt idx="544" formatCode="General">
                  <c:v>2.79527460020094E-2</c:v>
                </c:pt>
                <c:pt idx="545" formatCode="General">
                  <c:v>2.6308768588270699E-2</c:v>
                </c:pt>
                <c:pt idx="546" formatCode="General">
                  <c:v>2.4651155856707799E-2</c:v>
                </c:pt>
                <c:pt idx="547" formatCode="General">
                  <c:v>2.3136459179504801E-2</c:v>
                </c:pt>
                <c:pt idx="548" formatCode="General">
                  <c:v>2.1907357885891598E-2</c:v>
                </c:pt>
                <c:pt idx="549" formatCode="General">
                  <c:v>2.0782914717071499E-2</c:v>
                </c:pt>
                <c:pt idx="550" formatCode="General">
                  <c:v>1.9491309265822401E-2</c:v>
                </c:pt>
                <c:pt idx="551" formatCode="General">
                  <c:v>1.7987213065099299E-2</c:v>
                </c:pt>
                <c:pt idx="552" formatCode="General">
                  <c:v>1.6434739374749201E-2</c:v>
                </c:pt>
                <c:pt idx="553" formatCode="General">
                  <c:v>1.5177091028612999E-2</c:v>
                </c:pt>
                <c:pt idx="554" formatCode="General">
                  <c:v>1.4318205387941299E-2</c:v>
                </c:pt>
                <c:pt idx="555" formatCode="General">
                  <c:v>1.35304955102081E-2</c:v>
                </c:pt>
                <c:pt idx="556" formatCode="General">
                  <c:v>1.2522805685528E-2</c:v>
                </c:pt>
                <c:pt idx="557" formatCode="General">
                  <c:v>1.12525598368995E-2</c:v>
                </c:pt>
                <c:pt idx="558" formatCode="General">
                  <c:v>9.7080823393601197E-3</c:v>
                </c:pt>
                <c:pt idx="559" formatCode="General">
                  <c:v>7.9736384387268204E-3</c:v>
                </c:pt>
                <c:pt idx="560" formatCode="General">
                  <c:v>6.1935308461853501E-3</c:v>
                </c:pt>
                <c:pt idx="561" formatCode="General">
                  <c:v>4.3871994137310404E-3</c:v>
                </c:pt>
                <c:pt idx="562" formatCode="General">
                  <c:v>2.4344528344394998E-3</c:v>
                </c:pt>
                <c:pt idx="563" formatCode="General">
                  <c:v>3.78075685704875E-4</c:v>
                </c:pt>
                <c:pt idx="564" formatCode="General">
                  <c:v>-1.7710130142068201E-3</c:v>
                </c:pt>
                <c:pt idx="565" formatCode="General">
                  <c:v>-4.1305735812914102E-3</c:v>
                </c:pt>
                <c:pt idx="566" formatCode="General">
                  <c:v>-6.6557616849017799E-3</c:v>
                </c:pt>
                <c:pt idx="567" formatCode="General">
                  <c:v>-9.24771469605545E-3</c:v>
                </c:pt>
                <c:pt idx="568" formatCode="General">
                  <c:v>-1.1811834403192899E-2</c:v>
                </c:pt>
                <c:pt idx="569" formatCode="General">
                  <c:v>-1.4292044635564299E-2</c:v>
                </c:pt>
                <c:pt idx="570" formatCode="General">
                  <c:v>-1.6636303742688499E-2</c:v>
                </c:pt>
                <c:pt idx="571" formatCode="General">
                  <c:v>-1.8726712820022098E-2</c:v>
                </c:pt>
                <c:pt idx="572" formatCode="General">
                  <c:v>-2.04828378494037E-2</c:v>
                </c:pt>
                <c:pt idx="573" formatCode="General">
                  <c:v>-2.1997520671926798E-2</c:v>
                </c:pt>
                <c:pt idx="574" formatCode="General">
                  <c:v>-2.3430817479130998E-2</c:v>
                </c:pt>
                <c:pt idx="575" formatCode="General">
                  <c:v>-2.48367161381523E-2</c:v>
                </c:pt>
                <c:pt idx="576" formatCode="General">
                  <c:v>-2.61702228768943E-2</c:v>
                </c:pt>
                <c:pt idx="577" formatCode="General">
                  <c:v>-2.7379040914452001E-2</c:v>
                </c:pt>
                <c:pt idx="578" formatCode="General">
                  <c:v>-2.8553872889620999E-2</c:v>
                </c:pt>
                <c:pt idx="579" formatCode="General">
                  <c:v>-2.98089381165857E-2</c:v>
                </c:pt>
                <c:pt idx="580" formatCode="General">
                  <c:v>-3.1145566705827198E-2</c:v>
                </c:pt>
                <c:pt idx="581" formatCode="General">
                  <c:v>-3.25622092499913E-2</c:v>
                </c:pt>
                <c:pt idx="582" formatCode="General">
                  <c:v>-3.4053988194873201E-2</c:v>
                </c:pt>
                <c:pt idx="583" formatCode="General">
                  <c:v>-3.5587355321888003E-2</c:v>
                </c:pt>
                <c:pt idx="584" formatCode="General">
                  <c:v>-3.7121994052809797E-2</c:v>
                </c:pt>
                <c:pt idx="585" formatCode="General">
                  <c:v>-3.8650392231621498E-2</c:v>
                </c:pt>
                <c:pt idx="586" formatCode="General">
                  <c:v>-4.0208870887766E-2</c:v>
                </c:pt>
                <c:pt idx="587" formatCode="General">
                  <c:v>-4.1812759076296502E-2</c:v>
                </c:pt>
                <c:pt idx="588" formatCode="General">
                  <c:v>-4.3442270226613101E-2</c:v>
                </c:pt>
                <c:pt idx="589" formatCode="General">
                  <c:v>-4.5010748078363701E-2</c:v>
                </c:pt>
                <c:pt idx="590" formatCode="General">
                  <c:v>-4.6448123538575803E-2</c:v>
                </c:pt>
                <c:pt idx="591" formatCode="General">
                  <c:v>-4.7772403669916599E-2</c:v>
                </c:pt>
                <c:pt idx="592" formatCode="General">
                  <c:v>-4.8973616978031501E-2</c:v>
                </c:pt>
                <c:pt idx="593" formatCode="General">
                  <c:v>-5.00279140623359E-2</c:v>
                </c:pt>
                <c:pt idx="594" formatCode="General">
                  <c:v>-5.0732633967053999E-2</c:v>
                </c:pt>
                <c:pt idx="595" formatCode="General">
                  <c:v>-5.0949445468475497E-2</c:v>
                </c:pt>
                <c:pt idx="596" formatCode="General">
                  <c:v>-5.0976559248716601E-2</c:v>
                </c:pt>
                <c:pt idx="597" formatCode="General">
                  <c:v>-5.1083595657440597E-2</c:v>
                </c:pt>
                <c:pt idx="598" formatCode="General">
                  <c:v>-5.13854075300509E-2</c:v>
                </c:pt>
                <c:pt idx="599" formatCode="General">
                  <c:v>-5.1942622948757497E-2</c:v>
                </c:pt>
                <c:pt idx="600" formatCode="General">
                  <c:v>-5.2723443020924597E-2</c:v>
                </c:pt>
                <c:pt idx="601" formatCode="General">
                  <c:v>-5.3660123638040402E-2</c:v>
                </c:pt>
                <c:pt idx="602" formatCode="General">
                  <c:v>-5.4746049388070601E-2</c:v>
                </c:pt>
                <c:pt idx="603" formatCode="General">
                  <c:v>-5.59957178143018E-2</c:v>
                </c:pt>
                <c:pt idx="604" formatCode="General">
                  <c:v>-5.75817386767268E-2</c:v>
                </c:pt>
                <c:pt idx="605" formatCode="General">
                  <c:v>-5.9391242944657301E-2</c:v>
                </c:pt>
                <c:pt idx="606" formatCode="General">
                  <c:v>-6.0992601119144903E-2</c:v>
                </c:pt>
                <c:pt idx="607" formatCode="General">
                  <c:v>-6.2420338524303197E-2</c:v>
                </c:pt>
                <c:pt idx="608" formatCode="General">
                  <c:v>-6.3770016557579495E-2</c:v>
                </c:pt>
                <c:pt idx="609" formatCode="General">
                  <c:v>-6.4963038318401403E-2</c:v>
                </c:pt>
                <c:pt idx="610" formatCode="General">
                  <c:v>-6.5993642448127193E-2</c:v>
                </c:pt>
                <c:pt idx="611" formatCode="General">
                  <c:v>-6.6915094059261201E-2</c:v>
                </c:pt>
                <c:pt idx="612" formatCode="General">
                  <c:v>-6.7738720352857801E-2</c:v>
                </c:pt>
                <c:pt idx="613" formatCode="General">
                  <c:v>-6.8356040784462696E-2</c:v>
                </c:pt>
                <c:pt idx="614" formatCode="General">
                  <c:v>-6.8704976673189505E-2</c:v>
                </c:pt>
                <c:pt idx="615" formatCode="General">
                  <c:v>-6.8895481286410695E-2</c:v>
                </c:pt>
                <c:pt idx="616" formatCode="General">
                  <c:v>-6.9008219801656306E-2</c:v>
                </c:pt>
                <c:pt idx="617" formatCode="General">
                  <c:v>-6.9037629983163401E-2</c:v>
                </c:pt>
                <c:pt idx="618" formatCode="General">
                  <c:v>-6.9039520981183794E-2</c:v>
                </c:pt>
                <c:pt idx="619" formatCode="General">
                  <c:v>-6.9143062458883797E-2</c:v>
                </c:pt>
                <c:pt idx="620" formatCode="General">
                  <c:v>-6.9414688602316393E-2</c:v>
                </c:pt>
                <c:pt idx="621" formatCode="General">
                  <c:v>-6.9847102804694E-2</c:v>
                </c:pt>
                <c:pt idx="622" formatCode="General">
                  <c:v>-7.0386235856250604E-2</c:v>
                </c:pt>
                <c:pt idx="623" formatCode="General">
                  <c:v>-7.0954695560661904E-2</c:v>
                </c:pt>
                <c:pt idx="624" formatCode="General">
                  <c:v>-7.1441670493389994E-2</c:v>
                </c:pt>
                <c:pt idx="625" formatCode="General">
                  <c:v>-7.1763991638033695E-2</c:v>
                </c:pt>
                <c:pt idx="626" formatCode="General">
                  <c:v>-7.1899470241533203E-2</c:v>
                </c:pt>
                <c:pt idx="627" formatCode="General">
                  <c:v>-7.1810691932888707E-2</c:v>
                </c:pt>
                <c:pt idx="628" formatCode="General">
                  <c:v>-7.1513788847194407E-2</c:v>
                </c:pt>
                <c:pt idx="629" formatCode="General">
                  <c:v>-7.0910946817020398E-2</c:v>
                </c:pt>
                <c:pt idx="630" formatCode="General">
                  <c:v>-6.9885978620174205E-2</c:v>
                </c:pt>
                <c:pt idx="631" formatCode="General">
                  <c:v>-6.8535217009119007E-2</c:v>
                </c:pt>
                <c:pt idx="632" formatCode="General">
                  <c:v>-6.7018077231680198E-2</c:v>
                </c:pt>
                <c:pt idx="633" formatCode="General">
                  <c:v>-6.5432093916220999E-2</c:v>
                </c:pt>
                <c:pt idx="634" formatCode="General">
                  <c:v>-6.3552146266131801E-2</c:v>
                </c:pt>
                <c:pt idx="635" formatCode="General">
                  <c:v>-6.1246765971697897E-2</c:v>
                </c:pt>
                <c:pt idx="636" formatCode="General">
                  <c:v>-5.88503835240878E-2</c:v>
                </c:pt>
                <c:pt idx="637" formatCode="General">
                  <c:v>-5.6522817601063001E-2</c:v>
                </c:pt>
                <c:pt idx="638" formatCode="General">
                  <c:v>-5.4201405746376698E-2</c:v>
                </c:pt>
                <c:pt idx="639" formatCode="General">
                  <c:v>-5.1973485217904E-2</c:v>
                </c:pt>
                <c:pt idx="640" formatCode="General">
                  <c:v>-4.9924210888055598E-2</c:v>
                </c:pt>
                <c:pt idx="641" formatCode="General">
                  <c:v>-4.8031618405527998E-2</c:v>
                </c:pt>
                <c:pt idx="642" formatCode="General">
                  <c:v>-4.6283229540163701E-2</c:v>
                </c:pt>
                <c:pt idx="643" formatCode="General">
                  <c:v>-4.4789102439474503E-2</c:v>
                </c:pt>
                <c:pt idx="644" formatCode="General">
                  <c:v>-4.3611794256819297E-2</c:v>
                </c:pt>
                <c:pt idx="645" formatCode="General">
                  <c:v>-4.2661251221877097E-2</c:v>
                </c:pt>
                <c:pt idx="646" formatCode="General">
                  <c:v>-4.1902899422840298E-2</c:v>
                </c:pt>
                <c:pt idx="647" formatCode="General">
                  <c:v>-4.1347174125237703E-2</c:v>
                </c:pt>
                <c:pt idx="648" formatCode="General">
                  <c:v>-4.1065919248130502E-2</c:v>
                </c:pt>
                <c:pt idx="649" formatCode="General">
                  <c:v>-4.1228252441869298E-2</c:v>
                </c:pt>
                <c:pt idx="650" formatCode="General">
                  <c:v>-4.1905231806599899E-2</c:v>
                </c:pt>
                <c:pt idx="651" formatCode="General">
                  <c:v>-4.2981293705617901E-2</c:v>
                </c:pt>
                <c:pt idx="652" formatCode="General">
                  <c:v>-4.4351715974988201E-2</c:v>
                </c:pt>
                <c:pt idx="653" formatCode="General">
                  <c:v>-4.5946641621054003E-2</c:v>
                </c:pt>
                <c:pt idx="654" formatCode="General">
                  <c:v>-4.7681974009014902E-2</c:v>
                </c:pt>
                <c:pt idx="655" formatCode="General">
                  <c:v>-4.95279293458828E-2</c:v>
                </c:pt>
                <c:pt idx="656" formatCode="General">
                  <c:v>-5.1416140939368499E-2</c:v>
                </c:pt>
                <c:pt idx="657" formatCode="General">
                  <c:v>-5.3158353942518201E-2</c:v>
                </c:pt>
                <c:pt idx="658" formatCode="General">
                  <c:v>-5.4585864868496502E-2</c:v>
                </c:pt>
                <c:pt idx="659" formatCode="General">
                  <c:v>-5.5565613348112199E-2</c:v>
                </c:pt>
                <c:pt idx="660" formatCode="General">
                  <c:v>-5.6051824656430403E-2</c:v>
                </c:pt>
                <c:pt idx="661" formatCode="General">
                  <c:v>-5.6067097752399001E-2</c:v>
                </c:pt>
                <c:pt idx="662" formatCode="General">
                  <c:v>-5.5647949212691103E-2</c:v>
                </c:pt>
                <c:pt idx="663" formatCode="General">
                  <c:v>-5.4885607035646503E-2</c:v>
                </c:pt>
                <c:pt idx="664" formatCode="General">
                  <c:v>-5.3798806113310997E-2</c:v>
                </c:pt>
                <c:pt idx="665" formatCode="General">
                  <c:v>-5.2381771638347001E-2</c:v>
                </c:pt>
                <c:pt idx="666" formatCode="General">
                  <c:v>-5.06584642783907E-2</c:v>
                </c:pt>
                <c:pt idx="667" formatCode="General">
                  <c:v>-4.8621983108792698E-2</c:v>
                </c:pt>
                <c:pt idx="668" formatCode="General">
                  <c:v>-4.63768081590668E-2</c:v>
                </c:pt>
                <c:pt idx="669" formatCode="General">
                  <c:v>-4.4115635138575103E-2</c:v>
                </c:pt>
                <c:pt idx="670" formatCode="General">
                  <c:v>-4.1900381262910603E-2</c:v>
                </c:pt>
                <c:pt idx="671" formatCode="General">
                  <c:v>-3.9760276191492298E-2</c:v>
                </c:pt>
                <c:pt idx="672" formatCode="General">
                  <c:v>-3.7803801160281002E-2</c:v>
                </c:pt>
                <c:pt idx="673" formatCode="General">
                  <c:v>-3.6077799503917603E-2</c:v>
                </c:pt>
                <c:pt idx="674" formatCode="General">
                  <c:v>-3.4556214169727498E-2</c:v>
                </c:pt>
                <c:pt idx="675" formatCode="General">
                  <c:v>-3.3080936744709598E-2</c:v>
                </c:pt>
                <c:pt idx="676" formatCode="General">
                  <c:v>-3.1622372713560103E-2</c:v>
                </c:pt>
                <c:pt idx="677" formatCode="General">
                  <c:v>-3.04327798427226E-2</c:v>
                </c:pt>
                <c:pt idx="678" formatCode="General">
                  <c:v>-2.9505003378775999E-2</c:v>
                </c:pt>
                <c:pt idx="679" formatCode="General">
                  <c:v>-2.8695555111857399E-2</c:v>
                </c:pt>
                <c:pt idx="680" formatCode="General">
                  <c:v>-2.7988813435658101E-2</c:v>
                </c:pt>
                <c:pt idx="681" formatCode="General">
                  <c:v>-2.73479200500348E-2</c:v>
                </c:pt>
                <c:pt idx="682" formatCode="General">
                  <c:v>-2.67081873819036E-2</c:v>
                </c:pt>
                <c:pt idx="683" formatCode="General">
                  <c:v>-2.5956971454141001E-2</c:v>
                </c:pt>
                <c:pt idx="684" formatCode="General">
                  <c:v>-2.4975721241393099E-2</c:v>
                </c:pt>
                <c:pt idx="685" formatCode="General">
                  <c:v>-2.3666612718143701E-2</c:v>
                </c:pt>
                <c:pt idx="686" formatCode="General">
                  <c:v>-2.19851191887253E-2</c:v>
                </c:pt>
                <c:pt idx="687" formatCode="General">
                  <c:v>-1.9977821561042799E-2</c:v>
                </c:pt>
                <c:pt idx="688" formatCode="General">
                  <c:v>-1.7780556187092001E-2</c:v>
                </c:pt>
                <c:pt idx="689" formatCode="General">
                  <c:v>-1.55609640148678E-2</c:v>
                </c:pt>
                <c:pt idx="690" formatCode="General">
                  <c:v>-1.3333368889805E-2</c:v>
                </c:pt>
                <c:pt idx="691" formatCode="General">
                  <c:v>-1.1017078027400399E-2</c:v>
                </c:pt>
                <c:pt idx="692" formatCode="General">
                  <c:v>-8.5738043241645207E-3</c:v>
                </c:pt>
                <c:pt idx="693" formatCode="General">
                  <c:v>-6.0651226408263703E-3</c:v>
                </c:pt>
                <c:pt idx="694" formatCode="General">
                  <c:v>-3.55520181353029E-3</c:v>
                </c:pt>
                <c:pt idx="695" formatCode="General">
                  <c:v>-1.04478361203006E-3</c:v>
                </c:pt>
                <c:pt idx="696" formatCode="General">
                  <c:v>1.44890591560795E-3</c:v>
                </c:pt>
                <c:pt idx="697" formatCode="General">
                  <c:v>3.9711878896772097E-3</c:v>
                </c:pt>
                <c:pt idx="698" formatCode="General">
                  <c:v>6.5569554116851198E-3</c:v>
                </c:pt>
                <c:pt idx="699" formatCode="General">
                  <c:v>9.1373317309967408E-3</c:v>
                </c:pt>
                <c:pt idx="700" formatCode="General">
                  <c:v>1.17069349180783E-2</c:v>
                </c:pt>
                <c:pt idx="701" formatCode="General">
                  <c:v>1.4354246812032101E-2</c:v>
                </c:pt>
                <c:pt idx="702" formatCode="General">
                  <c:v>1.7114932507797598E-2</c:v>
                </c:pt>
                <c:pt idx="703" formatCode="General">
                  <c:v>1.99113046467051E-2</c:v>
                </c:pt>
                <c:pt idx="704" formatCode="General">
                  <c:v>2.2566347466721599E-2</c:v>
                </c:pt>
                <c:pt idx="705" formatCode="General">
                  <c:v>2.49326515454001E-2</c:v>
                </c:pt>
                <c:pt idx="706" formatCode="General">
                  <c:v>2.69871037820274E-2</c:v>
                </c:pt>
                <c:pt idx="707" formatCode="General">
                  <c:v>2.8761347640902799E-2</c:v>
                </c:pt>
                <c:pt idx="708" formatCode="General">
                  <c:v>3.0300786055707501E-2</c:v>
                </c:pt>
                <c:pt idx="709" formatCode="General">
                  <c:v>3.1639560870283398E-2</c:v>
                </c:pt>
                <c:pt idx="710" formatCode="General">
                  <c:v>3.2821562685376997E-2</c:v>
                </c:pt>
                <c:pt idx="711" formatCode="General">
                  <c:v>3.3928713854200598E-2</c:v>
                </c:pt>
                <c:pt idx="712" formatCode="General">
                  <c:v>3.4948533544969899E-2</c:v>
                </c:pt>
                <c:pt idx="713" formatCode="General">
                  <c:v>3.6102289597635999E-2</c:v>
                </c:pt>
                <c:pt idx="714" formatCode="General">
                  <c:v>3.7617184988927001E-2</c:v>
                </c:pt>
                <c:pt idx="715" formatCode="General">
                  <c:v>3.9275199706255703E-2</c:v>
                </c:pt>
                <c:pt idx="716" formatCode="General">
                  <c:v>4.09445339892223E-2</c:v>
                </c:pt>
                <c:pt idx="717" formatCode="General">
                  <c:v>4.2650513487088697E-2</c:v>
                </c:pt>
                <c:pt idx="718" formatCode="General">
                  <c:v>4.4337066318696799E-2</c:v>
                </c:pt>
                <c:pt idx="719" formatCode="General">
                  <c:v>4.5913205741723202E-2</c:v>
                </c:pt>
                <c:pt idx="720" formatCode="General">
                  <c:v>4.7375773731154397E-2</c:v>
                </c:pt>
                <c:pt idx="721" formatCode="General">
                  <c:v>4.8837087501361703E-2</c:v>
                </c:pt>
                <c:pt idx="722" formatCode="General">
                  <c:v>5.0432611083122303E-2</c:v>
                </c:pt>
                <c:pt idx="723" formatCode="General">
                  <c:v>5.2151679201084197E-2</c:v>
                </c:pt>
                <c:pt idx="724" formatCode="General">
                  <c:v>5.3864891473857403E-2</c:v>
                </c:pt>
                <c:pt idx="725" formatCode="General">
                  <c:v>5.5596757533352401E-2</c:v>
                </c:pt>
                <c:pt idx="726" formatCode="General">
                  <c:v>5.75002859286107E-2</c:v>
                </c:pt>
                <c:pt idx="727" formatCode="General">
                  <c:v>5.9587358898631197E-2</c:v>
                </c:pt>
                <c:pt idx="728" formatCode="General">
                  <c:v>6.1776987210539799E-2</c:v>
                </c:pt>
                <c:pt idx="729" formatCode="General">
                  <c:v>6.4104634360665103E-2</c:v>
                </c:pt>
                <c:pt idx="730" formatCode="General">
                  <c:v>6.6541162124078596E-2</c:v>
                </c:pt>
                <c:pt idx="731" formatCode="General">
                  <c:v>6.8884537905037194E-2</c:v>
                </c:pt>
                <c:pt idx="732" formatCode="General">
                  <c:v>7.1047275621607994E-2</c:v>
                </c:pt>
                <c:pt idx="733" formatCode="General">
                  <c:v>7.3003589775303399E-2</c:v>
                </c:pt>
                <c:pt idx="734" formatCode="General">
                  <c:v>7.4943639313683294E-2</c:v>
                </c:pt>
                <c:pt idx="735" formatCode="General">
                  <c:v>7.7057965953995403E-2</c:v>
                </c:pt>
                <c:pt idx="736" formatCode="General">
                  <c:v>7.9083726568964799E-2</c:v>
                </c:pt>
                <c:pt idx="737" formatCode="General">
                  <c:v>8.0802663576477293E-2</c:v>
                </c:pt>
                <c:pt idx="738" formatCode="General">
                  <c:v>8.2116200335409298E-2</c:v>
                </c:pt>
                <c:pt idx="739" formatCode="General">
                  <c:v>8.2809946214449495E-2</c:v>
                </c:pt>
                <c:pt idx="740" formatCode="General">
                  <c:v>8.2761165079720297E-2</c:v>
                </c:pt>
                <c:pt idx="741" formatCode="General">
                  <c:v>8.2039914629740099E-2</c:v>
                </c:pt>
                <c:pt idx="742" formatCode="General">
                  <c:v>8.0831707791715196E-2</c:v>
                </c:pt>
                <c:pt idx="743" formatCode="General">
                  <c:v>7.9334348667401203E-2</c:v>
                </c:pt>
                <c:pt idx="744" formatCode="General">
                  <c:v>7.7824877397480396E-2</c:v>
                </c:pt>
                <c:pt idx="745" formatCode="General">
                  <c:v>7.6678954374653205E-2</c:v>
                </c:pt>
                <c:pt idx="746" formatCode="General">
                  <c:v>7.6055695150894304E-2</c:v>
                </c:pt>
                <c:pt idx="747" formatCode="General">
                  <c:v>7.5984103669377301E-2</c:v>
                </c:pt>
                <c:pt idx="748" formatCode="General">
                  <c:v>7.6428874467912994E-2</c:v>
                </c:pt>
                <c:pt idx="749" formatCode="General">
                  <c:v>7.7189746004801094E-2</c:v>
                </c:pt>
                <c:pt idx="750" formatCode="General">
                  <c:v>7.81209297828728E-2</c:v>
                </c:pt>
                <c:pt idx="751" formatCode="General">
                  <c:v>7.9147649116707394E-2</c:v>
                </c:pt>
                <c:pt idx="752" formatCode="General">
                  <c:v>8.0183019297595498E-2</c:v>
                </c:pt>
                <c:pt idx="753" formatCode="General">
                  <c:v>8.1202728664961005E-2</c:v>
                </c:pt>
                <c:pt idx="754" formatCode="General">
                  <c:v>8.2534911803853694E-2</c:v>
                </c:pt>
                <c:pt idx="755" formatCode="General">
                  <c:v>8.4497310903008202E-2</c:v>
                </c:pt>
                <c:pt idx="756" formatCode="General">
                  <c:v>8.6833740567896903E-2</c:v>
                </c:pt>
                <c:pt idx="757" formatCode="General">
                  <c:v>8.9206550839758703E-2</c:v>
                </c:pt>
                <c:pt idx="758" formatCode="General">
                  <c:v>9.1570562390614493E-2</c:v>
                </c:pt>
                <c:pt idx="759" formatCode="General">
                  <c:v>9.3905735609934995E-2</c:v>
                </c:pt>
                <c:pt idx="760" formatCode="General">
                  <c:v>9.6122919968117601E-2</c:v>
                </c:pt>
                <c:pt idx="761" formatCode="General">
                  <c:v>9.8110887680320003E-2</c:v>
                </c:pt>
                <c:pt idx="762" formatCode="General">
                  <c:v>9.9720087195098298E-2</c:v>
                </c:pt>
                <c:pt idx="763" formatCode="General">
                  <c:v>0.100878622715696</c:v>
                </c:pt>
                <c:pt idx="764" formatCode="General">
                  <c:v>0.10165136733294999</c:v>
                </c:pt>
                <c:pt idx="765" formatCode="General">
                  <c:v>0.10209335775282199</c:v>
                </c:pt>
                <c:pt idx="766" formatCode="General">
                  <c:v>0.102172507437468</c:v>
                </c:pt>
                <c:pt idx="767" formatCode="General">
                  <c:v>0.101900500914343</c:v>
                </c:pt>
                <c:pt idx="768" formatCode="General">
                  <c:v>0.101374392939152</c:v>
                </c:pt>
                <c:pt idx="769" formatCode="General">
                  <c:v>0.100716417104508</c:v>
                </c:pt>
                <c:pt idx="770" formatCode="General">
                  <c:v>0.100030720747581</c:v>
                </c:pt>
                <c:pt idx="771" formatCode="General">
                  <c:v>9.9412594081134495E-2</c:v>
                </c:pt>
                <c:pt idx="772" formatCode="General">
                  <c:v>9.8905404922529E-2</c:v>
                </c:pt>
                <c:pt idx="773" formatCode="General">
                  <c:v>9.8699963620240694E-2</c:v>
                </c:pt>
                <c:pt idx="774" formatCode="General">
                  <c:v>9.8650439307319301E-2</c:v>
                </c:pt>
                <c:pt idx="775" formatCode="General">
                  <c:v>9.8520201145134906E-2</c:v>
                </c:pt>
                <c:pt idx="776" formatCode="General">
                  <c:v>9.8587030111398993E-2</c:v>
                </c:pt>
                <c:pt idx="777" formatCode="General">
                  <c:v>9.8765672719779096E-2</c:v>
                </c:pt>
                <c:pt idx="778" formatCode="General">
                  <c:v>9.8864816902429098E-2</c:v>
                </c:pt>
                <c:pt idx="779" formatCode="General">
                  <c:v>9.8837529546647401E-2</c:v>
                </c:pt>
                <c:pt idx="780" formatCode="General">
                  <c:v>9.8593864873359402E-2</c:v>
                </c:pt>
                <c:pt idx="781" formatCode="General">
                  <c:v>9.8213713710045406E-2</c:v>
                </c:pt>
                <c:pt idx="782" formatCode="General">
                  <c:v>9.7758853629258902E-2</c:v>
                </c:pt>
                <c:pt idx="783" formatCode="General">
                  <c:v>9.7226592450368896E-2</c:v>
                </c:pt>
                <c:pt idx="784" formatCode="General">
                  <c:v>9.6602290143541505E-2</c:v>
                </c:pt>
                <c:pt idx="785" formatCode="General">
                  <c:v>9.5849484262336707E-2</c:v>
                </c:pt>
                <c:pt idx="786" formatCode="General">
                  <c:v>9.4975251523214302E-2</c:v>
                </c:pt>
                <c:pt idx="787" formatCode="General">
                  <c:v>9.4050180770967107E-2</c:v>
                </c:pt>
                <c:pt idx="788" formatCode="General">
                  <c:v>9.3118648112791899E-2</c:v>
                </c:pt>
                <c:pt idx="789" formatCode="General">
                  <c:v>9.2190531580341101E-2</c:v>
                </c:pt>
                <c:pt idx="790" formatCode="General">
                  <c:v>9.12585092168752E-2</c:v>
                </c:pt>
                <c:pt idx="791" formatCode="General">
                  <c:v>9.0262956805421402E-2</c:v>
                </c:pt>
                <c:pt idx="792" formatCode="General">
                  <c:v>8.9199511606529697E-2</c:v>
                </c:pt>
                <c:pt idx="793" formatCode="General">
                  <c:v>8.8095010135693402E-2</c:v>
                </c:pt>
                <c:pt idx="794" formatCode="General">
                  <c:v>8.7170255037914396E-2</c:v>
                </c:pt>
                <c:pt idx="795" formatCode="General">
                  <c:v>8.6523030519329094E-2</c:v>
                </c:pt>
                <c:pt idx="796" formatCode="General">
                  <c:v>8.5817584522867807E-2</c:v>
                </c:pt>
                <c:pt idx="797" formatCode="General">
                  <c:v>8.4945962601434596E-2</c:v>
                </c:pt>
                <c:pt idx="798" formatCode="General">
                  <c:v>8.3972596343541595E-2</c:v>
                </c:pt>
                <c:pt idx="799" formatCode="General">
                  <c:v>8.2812300504467196E-2</c:v>
                </c:pt>
                <c:pt idx="800" formatCode="General">
                  <c:v>8.1321274858791995E-2</c:v>
                </c:pt>
                <c:pt idx="801" formatCode="General">
                  <c:v>7.9400883308399395E-2</c:v>
                </c:pt>
                <c:pt idx="802" formatCode="General">
                  <c:v>7.7110351760499907E-2</c:v>
                </c:pt>
                <c:pt idx="803" formatCode="General">
                  <c:v>7.4522737758091706E-2</c:v>
                </c:pt>
                <c:pt idx="804" formatCode="General">
                  <c:v>7.1663121372951805E-2</c:v>
                </c:pt>
                <c:pt idx="805" formatCode="General">
                  <c:v>6.8640945828383801E-2</c:v>
                </c:pt>
                <c:pt idx="806" formatCode="General">
                  <c:v>6.5563832448360795E-2</c:v>
                </c:pt>
                <c:pt idx="807" formatCode="General">
                  <c:v>6.23849354731782E-2</c:v>
                </c:pt>
                <c:pt idx="808" formatCode="General">
                  <c:v>5.9104226818698903E-2</c:v>
                </c:pt>
                <c:pt idx="809" formatCode="General">
                  <c:v>5.5767738788004097E-2</c:v>
                </c:pt>
                <c:pt idx="810" formatCode="General">
                  <c:v>5.2321668311524197E-2</c:v>
                </c:pt>
                <c:pt idx="811" formatCode="General">
                  <c:v>4.8793467220033401E-2</c:v>
                </c:pt>
                <c:pt idx="812" formatCode="General">
                  <c:v>4.5331483097684699E-2</c:v>
                </c:pt>
                <c:pt idx="813" formatCode="General">
                  <c:v>4.2156602452253798E-2</c:v>
                </c:pt>
                <c:pt idx="814" formatCode="General">
                  <c:v>3.9300231744059798E-2</c:v>
                </c:pt>
                <c:pt idx="815" formatCode="General">
                  <c:v>3.6895813668858302E-2</c:v>
                </c:pt>
                <c:pt idx="816" formatCode="General">
                  <c:v>3.5156099018856399E-2</c:v>
                </c:pt>
                <c:pt idx="817" formatCode="General">
                  <c:v>3.38190712012384E-2</c:v>
                </c:pt>
                <c:pt idx="818" formatCode="General">
                  <c:v>3.2557082128026001E-2</c:v>
                </c:pt>
                <c:pt idx="819" formatCode="General">
                  <c:v>3.1205028955212301E-2</c:v>
                </c:pt>
                <c:pt idx="820" formatCode="General">
                  <c:v>2.9750927876336101E-2</c:v>
                </c:pt>
                <c:pt idx="821" formatCode="General">
                  <c:v>2.8259700284845299E-2</c:v>
                </c:pt>
                <c:pt idx="822" formatCode="General">
                  <c:v>2.66885525540024E-2</c:v>
                </c:pt>
                <c:pt idx="823" formatCode="General">
                  <c:v>2.5075549335416999E-2</c:v>
                </c:pt>
                <c:pt idx="824" formatCode="General">
                  <c:v>2.3515097529992202E-2</c:v>
                </c:pt>
                <c:pt idx="825" formatCode="General">
                  <c:v>2.1990314033426502E-2</c:v>
                </c:pt>
                <c:pt idx="826" formatCode="General">
                  <c:v>2.0515836354407901E-2</c:v>
                </c:pt>
                <c:pt idx="827" formatCode="General">
                  <c:v>1.909301554014E-2</c:v>
                </c:pt>
                <c:pt idx="828" formatCode="General">
                  <c:v>1.7622451317837601E-2</c:v>
                </c:pt>
                <c:pt idx="829" formatCode="General">
                  <c:v>1.59714465928729E-2</c:v>
                </c:pt>
                <c:pt idx="830" formatCode="General">
                  <c:v>1.4073003340849899E-2</c:v>
                </c:pt>
                <c:pt idx="831" formatCode="General">
                  <c:v>1.1947768364713601E-2</c:v>
                </c:pt>
                <c:pt idx="832" formatCode="General">
                  <c:v>9.5270487232094001E-3</c:v>
                </c:pt>
                <c:pt idx="833" formatCode="General">
                  <c:v>6.6595869829769103E-3</c:v>
                </c:pt>
                <c:pt idx="834" formatCode="General">
                  <c:v>3.3934720038478099E-3</c:v>
                </c:pt>
                <c:pt idx="835" formatCode="General">
                  <c:v>1.89428068347236E-4</c:v>
                </c:pt>
                <c:pt idx="836" formatCode="General">
                  <c:v>-2.6177137503781201E-3</c:v>
                </c:pt>
                <c:pt idx="837" formatCode="General">
                  <c:v>-5.2038227189002504E-3</c:v>
                </c:pt>
                <c:pt idx="838" formatCode="General">
                  <c:v>-7.7217017505043098E-3</c:v>
                </c:pt>
                <c:pt idx="839" formatCode="General">
                  <c:v>-1.01161218605939E-2</c:v>
                </c:pt>
                <c:pt idx="840" formatCode="General">
                  <c:v>-1.2329247330271E-2</c:v>
                </c:pt>
                <c:pt idx="841" formatCode="General">
                  <c:v>-1.43022860088419E-2</c:v>
                </c:pt>
                <c:pt idx="842" formatCode="General">
                  <c:v>-1.5937477013573901E-2</c:v>
                </c:pt>
                <c:pt idx="843" formatCode="General">
                  <c:v>-1.7175230620095901E-2</c:v>
                </c:pt>
                <c:pt idx="844" formatCode="General">
                  <c:v>-1.8020862479901398E-2</c:v>
                </c:pt>
                <c:pt idx="845" formatCode="General">
                  <c:v>-1.85286562801882E-2</c:v>
                </c:pt>
                <c:pt idx="846" formatCode="General">
                  <c:v>-1.8783675949992602E-2</c:v>
                </c:pt>
                <c:pt idx="847" formatCode="General">
                  <c:v>-1.8855024784871801E-2</c:v>
                </c:pt>
                <c:pt idx="848" formatCode="General">
                  <c:v>-1.8821477276643E-2</c:v>
                </c:pt>
                <c:pt idx="849" formatCode="General">
                  <c:v>-1.88063532780198E-2</c:v>
                </c:pt>
                <c:pt idx="850" formatCode="General">
                  <c:v>-1.8902986119508101E-2</c:v>
                </c:pt>
                <c:pt idx="851" formatCode="General">
                  <c:v>-1.9135301920367501E-2</c:v>
                </c:pt>
                <c:pt idx="852" formatCode="General">
                  <c:v>-1.9571606258883101E-2</c:v>
                </c:pt>
                <c:pt idx="853" formatCode="General">
                  <c:v>-2.03058109795409E-2</c:v>
                </c:pt>
                <c:pt idx="854" formatCode="General">
                  <c:v>-2.1296440649630301E-2</c:v>
                </c:pt>
                <c:pt idx="855" formatCode="General">
                  <c:v>-2.2506158854227298E-2</c:v>
                </c:pt>
                <c:pt idx="856" formatCode="General">
                  <c:v>-2.3833717662561801E-2</c:v>
                </c:pt>
                <c:pt idx="857" formatCode="General">
                  <c:v>-2.5308015246985598E-2</c:v>
                </c:pt>
                <c:pt idx="858" formatCode="General">
                  <c:v>-2.73342195335564E-2</c:v>
                </c:pt>
                <c:pt idx="859" formatCode="General">
                  <c:v>-3.0143891820609899E-2</c:v>
                </c:pt>
                <c:pt idx="860" formatCode="General">
                  <c:v>-3.3556871488814803E-2</c:v>
                </c:pt>
                <c:pt idx="861" formatCode="General">
                  <c:v>-3.72436586471908E-2</c:v>
                </c:pt>
                <c:pt idx="862" formatCode="General">
                  <c:v>-4.09697455985868E-2</c:v>
                </c:pt>
                <c:pt idx="863" formatCode="General">
                  <c:v>-4.4587095248221097E-2</c:v>
                </c:pt>
                <c:pt idx="864" formatCode="General">
                  <c:v>-4.80376293487534E-2</c:v>
                </c:pt>
                <c:pt idx="865" formatCode="General">
                  <c:v>-5.1262390456750802E-2</c:v>
                </c:pt>
                <c:pt idx="866" formatCode="General">
                  <c:v>-5.4132514602636697E-2</c:v>
                </c:pt>
                <c:pt idx="867" formatCode="General">
                  <c:v>-5.6620757603893103E-2</c:v>
                </c:pt>
                <c:pt idx="868" formatCode="General">
                  <c:v>-5.8755897891263502E-2</c:v>
                </c:pt>
                <c:pt idx="869" formatCode="General">
                  <c:v>-6.0611715933387898E-2</c:v>
                </c:pt>
                <c:pt idx="870" formatCode="General">
                  <c:v>-6.2295362975786202E-2</c:v>
                </c:pt>
                <c:pt idx="871" formatCode="General">
                  <c:v>-6.3862131138962802E-2</c:v>
                </c:pt>
                <c:pt idx="872" formatCode="General">
                  <c:v>-6.5298232742639406E-2</c:v>
                </c:pt>
                <c:pt idx="873" formatCode="General">
                  <c:v>-6.6551623249035005E-2</c:v>
                </c:pt>
                <c:pt idx="874" formatCode="General">
                  <c:v>-6.7643514950889397E-2</c:v>
                </c:pt>
                <c:pt idx="875" formatCode="General">
                  <c:v>-6.86204122519712E-2</c:v>
                </c:pt>
                <c:pt idx="876" formatCode="General">
                  <c:v>-6.9499461694007503E-2</c:v>
                </c:pt>
                <c:pt idx="877" formatCode="General">
                  <c:v>-7.0195020745448394E-2</c:v>
                </c:pt>
                <c:pt idx="878" formatCode="General">
                  <c:v>-7.0818107575860795E-2</c:v>
                </c:pt>
                <c:pt idx="879" formatCode="General">
                  <c:v>-7.1668426846544203E-2</c:v>
                </c:pt>
                <c:pt idx="880" formatCode="General">
                  <c:v>-7.2780228063871105E-2</c:v>
                </c:pt>
                <c:pt idx="881" formatCode="General">
                  <c:v>-7.40448249035012E-2</c:v>
                </c:pt>
                <c:pt idx="882" formatCode="General">
                  <c:v>-7.5372231846242005E-2</c:v>
                </c:pt>
                <c:pt idx="883" formatCode="General">
                  <c:v>-7.6854047981587695E-2</c:v>
                </c:pt>
                <c:pt idx="884" formatCode="General">
                  <c:v>-7.8680560549031303E-2</c:v>
                </c:pt>
                <c:pt idx="885" formatCode="General">
                  <c:v>-8.08551836148583E-2</c:v>
                </c:pt>
                <c:pt idx="886" formatCode="General">
                  <c:v>-8.3316355711315196E-2</c:v>
                </c:pt>
                <c:pt idx="887" formatCode="General">
                  <c:v>-8.60600506028045E-2</c:v>
                </c:pt>
                <c:pt idx="888" formatCode="General">
                  <c:v>-8.8974693113518105E-2</c:v>
                </c:pt>
                <c:pt idx="889" formatCode="General">
                  <c:v>-9.1842309571083997E-2</c:v>
                </c:pt>
                <c:pt idx="890" formatCode="General">
                  <c:v>-9.4584133902071807E-2</c:v>
                </c:pt>
                <c:pt idx="891" formatCode="General">
                  <c:v>-9.7220364408169099E-2</c:v>
                </c:pt>
                <c:pt idx="892" formatCode="General">
                  <c:v>-9.9826657238398397E-2</c:v>
                </c:pt>
                <c:pt idx="893" formatCode="General">
                  <c:v>-0.10240627441901499</c:v>
                </c:pt>
                <c:pt idx="894" formatCode="General">
                  <c:v>-0.104734868141518</c:v>
                </c:pt>
                <c:pt idx="895" formatCode="General">
                  <c:v>-0.106649683735396</c:v>
                </c:pt>
                <c:pt idx="896" formatCode="General">
                  <c:v>-0.108075109137903</c:v>
                </c:pt>
                <c:pt idx="897" formatCode="General">
                  <c:v>-0.108918737657706</c:v>
                </c:pt>
                <c:pt idx="898" formatCode="General">
                  <c:v>-0.108922472764823</c:v>
                </c:pt>
                <c:pt idx="899" formatCode="General">
                  <c:v>-0.10796061020726901</c:v>
                </c:pt>
                <c:pt idx="900" formatCode="General">
                  <c:v>-0.106376332107659</c:v>
                </c:pt>
                <c:pt idx="901" formatCode="General">
                  <c:v>-0.10444426319153401</c:v>
                </c:pt>
                <c:pt idx="902" formatCode="General">
                  <c:v>-0.102253145699299</c:v>
                </c:pt>
                <c:pt idx="903" formatCode="General">
                  <c:v>-0.100017743759302</c:v>
                </c:pt>
                <c:pt idx="904" formatCode="General">
                  <c:v>-9.8068465336612495E-2</c:v>
                </c:pt>
                <c:pt idx="905" formatCode="General">
                  <c:v>-9.6573739615426799E-2</c:v>
                </c:pt>
                <c:pt idx="906" formatCode="General">
                  <c:v>-9.5464035549534101E-2</c:v>
                </c:pt>
                <c:pt idx="907" formatCode="General">
                  <c:v>-9.4698474452425199E-2</c:v>
                </c:pt>
                <c:pt idx="908" formatCode="General">
                  <c:v>-9.4346993860468395E-2</c:v>
                </c:pt>
                <c:pt idx="909" formatCode="General">
                  <c:v>-9.4460150702220899E-2</c:v>
                </c:pt>
                <c:pt idx="910" formatCode="General">
                  <c:v>-9.5118979372745202E-2</c:v>
                </c:pt>
                <c:pt idx="911" formatCode="General">
                  <c:v>-9.6410803788971905E-2</c:v>
                </c:pt>
                <c:pt idx="912" formatCode="General">
                  <c:v>-9.8292254387506994E-2</c:v>
                </c:pt>
                <c:pt idx="913" formatCode="General">
                  <c:v>-0.100698502698523</c:v>
                </c:pt>
                <c:pt idx="914" formatCode="General">
                  <c:v>-0.103490068517729</c:v>
                </c:pt>
                <c:pt idx="915" formatCode="General">
                  <c:v>-0.10634307862676499</c:v>
                </c:pt>
                <c:pt idx="916" formatCode="General">
                  <c:v>-0.108976066309382</c:v>
                </c:pt>
                <c:pt idx="917" formatCode="General">
                  <c:v>-0.111265012692257</c:v>
                </c:pt>
                <c:pt idx="918" formatCode="General">
                  <c:v>-0.113118074537334</c:v>
                </c:pt>
                <c:pt idx="919" formatCode="General">
                  <c:v>-0.114160157427658</c:v>
                </c:pt>
                <c:pt idx="920" formatCode="General">
                  <c:v>-0.11412338120288799</c:v>
                </c:pt>
                <c:pt idx="921" formatCode="General">
                  <c:v>-0.11341103811596</c:v>
                </c:pt>
                <c:pt idx="922" formatCode="General">
                  <c:v>-0.112400448135815</c:v>
                </c:pt>
                <c:pt idx="923" formatCode="General">
                  <c:v>-0.11107334803496199</c:v>
                </c:pt>
                <c:pt idx="924" formatCode="General">
                  <c:v>-0.109449382335746</c:v>
                </c:pt>
                <c:pt idx="925" formatCode="General">
                  <c:v>-0.10765486998629401</c:v>
                </c:pt>
                <c:pt idx="926" formatCode="General">
                  <c:v>-0.105704542301378</c:v>
                </c:pt>
                <c:pt idx="927" formatCode="General">
                  <c:v>-0.103567388942229</c:v>
                </c:pt>
                <c:pt idx="928" formatCode="General">
                  <c:v>-0.101319552834928</c:v>
                </c:pt>
                <c:pt idx="929" formatCode="General">
                  <c:v>-9.9002614111352499E-2</c:v>
                </c:pt>
                <c:pt idx="930" formatCode="General">
                  <c:v>-9.6643868315815895E-2</c:v>
                </c:pt>
                <c:pt idx="931" formatCode="General">
                  <c:v>-9.4397646813881297E-2</c:v>
                </c:pt>
                <c:pt idx="932" formatCode="General">
                  <c:v>-9.2375838753348996E-2</c:v>
                </c:pt>
                <c:pt idx="933" formatCode="General">
                  <c:v>-9.0543863293136795E-2</c:v>
                </c:pt>
                <c:pt idx="934" formatCode="General">
                  <c:v>-8.8962130153419E-2</c:v>
                </c:pt>
                <c:pt idx="935" formatCode="General">
                  <c:v>-8.7732127952252895E-2</c:v>
                </c:pt>
                <c:pt idx="936" formatCode="General">
                  <c:v>-8.6768814241133002E-2</c:v>
                </c:pt>
                <c:pt idx="937" formatCode="General">
                  <c:v>-8.5958830503865796E-2</c:v>
                </c:pt>
                <c:pt idx="938" formatCode="General">
                  <c:v>-8.5230019610858507E-2</c:v>
                </c:pt>
                <c:pt idx="939" formatCode="General">
                  <c:v>-8.4555962178580593E-2</c:v>
                </c:pt>
                <c:pt idx="940" formatCode="General">
                  <c:v>-8.3763175240665899E-2</c:v>
                </c:pt>
                <c:pt idx="941" formatCode="General">
                  <c:v>-8.2543874695265695E-2</c:v>
                </c:pt>
                <c:pt idx="942" formatCode="General">
                  <c:v>-8.0978929880439601E-2</c:v>
                </c:pt>
                <c:pt idx="943" formatCode="General">
                  <c:v>-7.9239772689953997E-2</c:v>
                </c:pt>
                <c:pt idx="944" formatCode="General">
                  <c:v>-7.7327694359152696E-2</c:v>
                </c:pt>
                <c:pt idx="945" formatCode="General">
                  <c:v>-7.5337195428165998E-2</c:v>
                </c:pt>
                <c:pt idx="946" formatCode="General">
                  <c:v>-7.3359867438670706E-2</c:v>
                </c:pt>
                <c:pt idx="947" formatCode="General">
                  <c:v>-7.1516267065883904E-2</c:v>
                </c:pt>
                <c:pt idx="948" formatCode="General">
                  <c:v>-7.0015436044057106E-2</c:v>
                </c:pt>
                <c:pt idx="949" formatCode="General">
                  <c:v>-6.8909081054464097E-2</c:v>
                </c:pt>
                <c:pt idx="950" formatCode="General">
                  <c:v>-6.8241593667220504E-2</c:v>
                </c:pt>
                <c:pt idx="951" formatCode="General">
                  <c:v>-6.8096111070690704E-2</c:v>
                </c:pt>
                <c:pt idx="952" formatCode="General">
                  <c:v>-6.8233160872330403E-2</c:v>
                </c:pt>
                <c:pt idx="953" formatCode="General">
                  <c:v>-6.8374683778249998E-2</c:v>
                </c:pt>
                <c:pt idx="954" formatCode="General">
                  <c:v>-6.8401568695483195E-2</c:v>
                </c:pt>
                <c:pt idx="955" formatCode="General">
                  <c:v>-6.8253566721706599E-2</c:v>
                </c:pt>
                <c:pt idx="956" formatCode="General">
                  <c:v>-6.7977765524223896E-2</c:v>
                </c:pt>
                <c:pt idx="957" formatCode="General">
                  <c:v>-6.7582752023805301E-2</c:v>
                </c:pt>
                <c:pt idx="958" formatCode="General">
                  <c:v>-6.7048981804803301E-2</c:v>
                </c:pt>
                <c:pt idx="959" formatCode="General">
                  <c:v>-6.6556076910213702E-2</c:v>
                </c:pt>
                <c:pt idx="960" formatCode="General">
                  <c:v>-6.5987366132841202E-2</c:v>
                </c:pt>
                <c:pt idx="961" formatCode="General">
                  <c:v>-6.4897857254306898E-2</c:v>
                </c:pt>
                <c:pt idx="962" formatCode="General">
                  <c:v>-6.3375353090159001E-2</c:v>
                </c:pt>
                <c:pt idx="963" formatCode="General">
                  <c:v>-6.1632528125414497E-2</c:v>
                </c:pt>
                <c:pt idx="964" formatCode="General">
                  <c:v>-5.9642727543626102E-2</c:v>
                </c:pt>
                <c:pt idx="965" formatCode="General">
                  <c:v>-5.7409063375660499E-2</c:v>
                </c:pt>
                <c:pt idx="966" formatCode="General">
                  <c:v>-5.4929247618181798E-2</c:v>
                </c:pt>
                <c:pt idx="967" formatCode="General">
                  <c:v>-5.2219566695305898E-2</c:v>
                </c:pt>
                <c:pt idx="968" formatCode="General">
                  <c:v>-4.9357635179201401E-2</c:v>
                </c:pt>
                <c:pt idx="969" formatCode="General">
                  <c:v>-4.6452796089479102E-2</c:v>
                </c:pt>
                <c:pt idx="970" formatCode="General">
                  <c:v>-4.3594181823643503E-2</c:v>
                </c:pt>
                <c:pt idx="971" formatCode="General">
                  <c:v>-4.0837526634615297E-2</c:v>
                </c:pt>
                <c:pt idx="972" formatCode="General">
                  <c:v>-3.8193829681077499E-2</c:v>
                </c:pt>
                <c:pt idx="973" formatCode="General">
                  <c:v>-3.5740766699149697E-2</c:v>
                </c:pt>
                <c:pt idx="974" formatCode="General">
                  <c:v>-3.3610345346459E-2</c:v>
                </c:pt>
                <c:pt idx="975" formatCode="General">
                  <c:v>-3.1950662055713397E-2</c:v>
                </c:pt>
                <c:pt idx="976" formatCode="General">
                  <c:v>-3.0806850386598798E-2</c:v>
                </c:pt>
                <c:pt idx="977" formatCode="General">
                  <c:v>-2.9938115136681698E-2</c:v>
                </c:pt>
                <c:pt idx="978" formatCode="General">
                  <c:v>-2.9118994710311201E-2</c:v>
                </c:pt>
                <c:pt idx="979" formatCode="General">
                  <c:v>-2.8343375109233598E-2</c:v>
                </c:pt>
                <c:pt idx="980" formatCode="General">
                  <c:v>-2.7671091616641798E-2</c:v>
                </c:pt>
                <c:pt idx="981" formatCode="General">
                  <c:v>-2.69799351264235E-2</c:v>
                </c:pt>
                <c:pt idx="982" formatCode="General">
                  <c:v>-2.6006223532389201E-2</c:v>
                </c:pt>
                <c:pt idx="983" formatCode="General">
                  <c:v>-2.4794176444225002E-2</c:v>
                </c:pt>
                <c:pt idx="984" formatCode="General">
                  <c:v>-2.34082886247645E-2</c:v>
                </c:pt>
                <c:pt idx="985" formatCode="General">
                  <c:v>-2.1755098303847399E-2</c:v>
                </c:pt>
                <c:pt idx="986" formatCode="General">
                  <c:v>-1.9858887181848799E-2</c:v>
                </c:pt>
                <c:pt idx="987" formatCode="General">
                  <c:v>-1.77153757043725E-2</c:v>
                </c:pt>
                <c:pt idx="988" formatCode="General">
                  <c:v>-1.53077905570054E-2</c:v>
                </c:pt>
                <c:pt idx="989" formatCode="General">
                  <c:v>-1.26929162450229E-2</c:v>
                </c:pt>
                <c:pt idx="990" formatCode="General">
                  <c:v>-9.8529162033630605E-3</c:v>
                </c:pt>
                <c:pt idx="991" formatCode="General">
                  <c:v>-6.7549496532360804E-3</c:v>
                </c:pt>
                <c:pt idx="992" formatCode="General">
                  <c:v>-3.4419850942768301E-3</c:v>
                </c:pt>
                <c:pt idx="993">
                  <c:v>2.9015413863492399E-5</c:v>
                </c:pt>
                <c:pt idx="994" formatCode="General">
                  <c:v>3.5659815922733E-3</c:v>
                </c:pt>
                <c:pt idx="995" formatCode="General">
                  <c:v>7.1238269956426003E-3</c:v>
                </c:pt>
                <c:pt idx="996" formatCode="General">
                  <c:v>1.0733928022624401E-2</c:v>
                </c:pt>
                <c:pt idx="997" formatCode="General">
                  <c:v>1.4399004027584801E-2</c:v>
                </c:pt>
                <c:pt idx="998" formatCode="General">
                  <c:v>1.8065403436392801E-2</c:v>
                </c:pt>
                <c:pt idx="999" formatCode="General">
                  <c:v>2.16363022523135E-2</c:v>
                </c:pt>
                <c:pt idx="1000" formatCode="General">
                  <c:v>2.4895993124633701E-2</c:v>
                </c:pt>
                <c:pt idx="1001" formatCode="General">
                  <c:v>2.7622494282509801E-2</c:v>
                </c:pt>
                <c:pt idx="1002" formatCode="General">
                  <c:v>2.97388657411123E-2</c:v>
                </c:pt>
                <c:pt idx="1003" formatCode="General">
                  <c:v>3.12263435429905E-2</c:v>
                </c:pt>
                <c:pt idx="1004" formatCode="General">
                  <c:v>3.2232726461099398E-2</c:v>
                </c:pt>
                <c:pt idx="1005" formatCode="General">
                  <c:v>3.2965705492775603E-2</c:v>
                </c:pt>
                <c:pt idx="1006" formatCode="General">
                  <c:v>3.3588323572364902E-2</c:v>
                </c:pt>
                <c:pt idx="1007" formatCode="General">
                  <c:v>3.4044688152441299E-2</c:v>
                </c:pt>
                <c:pt idx="1008" formatCode="General">
                  <c:v>3.4433222778799198E-2</c:v>
                </c:pt>
                <c:pt idx="1009" formatCode="General">
                  <c:v>3.5433962622704498E-2</c:v>
                </c:pt>
                <c:pt idx="1010" formatCode="General">
                  <c:v>3.7196973105279703E-2</c:v>
                </c:pt>
                <c:pt idx="1011" formatCode="General">
                  <c:v>3.9472401351598602E-2</c:v>
                </c:pt>
                <c:pt idx="1012" formatCode="General">
                  <c:v>4.2325713249379497E-2</c:v>
                </c:pt>
                <c:pt idx="1013" formatCode="General">
                  <c:v>4.5957516179301099E-2</c:v>
                </c:pt>
                <c:pt idx="1014" formatCode="General">
                  <c:v>5.0510492924033298E-2</c:v>
                </c:pt>
                <c:pt idx="1015" formatCode="General">
                  <c:v>5.5769289021765901E-2</c:v>
                </c:pt>
                <c:pt idx="1016" formatCode="General">
                  <c:v>6.1397388279463699E-2</c:v>
                </c:pt>
                <c:pt idx="1017" formatCode="General">
                  <c:v>6.7182430941132396E-2</c:v>
                </c:pt>
                <c:pt idx="1018" formatCode="General">
                  <c:v>7.2935702981355099E-2</c:v>
                </c:pt>
                <c:pt idx="1019" formatCode="General">
                  <c:v>7.8505850587123199E-2</c:v>
                </c:pt>
                <c:pt idx="1020" formatCode="General">
                  <c:v>8.3845311896677793E-2</c:v>
                </c:pt>
                <c:pt idx="1021" formatCode="General">
                  <c:v>8.8854207580628605E-2</c:v>
                </c:pt>
                <c:pt idx="1022" formatCode="General">
                  <c:v>9.32958499799251E-2</c:v>
                </c:pt>
                <c:pt idx="1023" formatCode="General">
                  <c:v>9.73041706407623E-2</c:v>
                </c:pt>
                <c:pt idx="1024" formatCode="General">
                  <c:v>0.101169874349329</c:v>
                </c:pt>
                <c:pt idx="1025" formatCode="General">
                  <c:v>0.104669517425123</c:v>
                </c:pt>
                <c:pt idx="1026" formatCode="General">
                  <c:v>0.107486355656104</c:v>
                </c:pt>
                <c:pt idx="1027" formatCode="General">
                  <c:v>0.109484995570373</c:v>
                </c:pt>
                <c:pt idx="1028" formatCode="General">
                  <c:v>0.11068384731813199</c:v>
                </c:pt>
                <c:pt idx="1029" formatCode="General">
                  <c:v>0.11113774754007499</c:v>
                </c:pt>
                <c:pt idx="1030" formatCode="General">
                  <c:v>0.110794994163331</c:v>
                </c:pt>
                <c:pt idx="1031" formatCode="General">
                  <c:v>0.109706691463265</c:v>
                </c:pt>
                <c:pt idx="1032" formatCode="General">
                  <c:v>0.108073593329478</c:v>
                </c:pt>
                <c:pt idx="1033" formatCode="General">
                  <c:v>0.106121322085766</c:v>
                </c:pt>
                <c:pt idx="1034" formatCode="General">
                  <c:v>0.103994816509532</c:v>
                </c:pt>
                <c:pt idx="1035" formatCode="General">
                  <c:v>0.10178926884867499</c:v>
                </c:pt>
                <c:pt idx="1036" formatCode="General">
                  <c:v>9.9590886481674204E-2</c:v>
                </c:pt>
                <c:pt idx="1037" formatCode="General">
                  <c:v>9.7467631082065798E-2</c:v>
                </c:pt>
                <c:pt idx="1038" formatCode="General">
                  <c:v>9.5523137246582804E-2</c:v>
                </c:pt>
                <c:pt idx="1039" formatCode="General">
                  <c:v>9.3847866092686097E-2</c:v>
                </c:pt>
                <c:pt idx="1040" formatCode="General">
                  <c:v>9.2544892381936694E-2</c:v>
                </c:pt>
                <c:pt idx="1041" formatCode="General">
                  <c:v>9.1765751798547193E-2</c:v>
                </c:pt>
                <c:pt idx="1042" formatCode="General">
                  <c:v>9.1505859155307206E-2</c:v>
                </c:pt>
                <c:pt idx="1043" formatCode="General">
                  <c:v>9.1948117015264896E-2</c:v>
                </c:pt>
                <c:pt idx="1044" formatCode="General">
                  <c:v>9.3197586414965103E-2</c:v>
                </c:pt>
                <c:pt idx="1045" formatCode="General">
                  <c:v>9.5042933295421905E-2</c:v>
                </c:pt>
                <c:pt idx="1046" formatCode="General">
                  <c:v>9.7535867201341997E-2</c:v>
                </c:pt>
                <c:pt idx="1047" formatCode="General">
                  <c:v>0.10068336626206099</c:v>
                </c:pt>
                <c:pt idx="1048" formatCode="General">
                  <c:v>0.104234023704423</c:v>
                </c:pt>
                <c:pt idx="1049" formatCode="General">
                  <c:v>0.10781044849834499</c:v>
                </c:pt>
                <c:pt idx="1050" formatCode="General">
                  <c:v>0.111184399432426</c:v>
                </c:pt>
                <c:pt idx="1051" formatCode="General">
                  <c:v>0.11424684000956301</c:v>
                </c:pt>
                <c:pt idx="1052" formatCode="General">
                  <c:v>0.11683500579916201</c:v>
                </c:pt>
                <c:pt idx="1053" formatCode="General">
                  <c:v>0.11881794089037701</c:v>
                </c:pt>
                <c:pt idx="1054" formatCode="General">
                  <c:v>0.1201336945558</c:v>
                </c:pt>
                <c:pt idx="1055" formatCode="General">
                  <c:v>0.120818578863499</c:v>
                </c:pt>
                <c:pt idx="1056" formatCode="General">
                  <c:v>0.120954652602927</c:v>
                </c:pt>
                <c:pt idx="1057" formatCode="General">
                  <c:v>0.12067368436796699</c:v>
                </c:pt>
                <c:pt idx="1058" formatCode="General">
                  <c:v>0.12003555651275299</c:v>
                </c:pt>
                <c:pt idx="1059" formatCode="General">
                  <c:v>0.119032729942184</c:v>
                </c:pt>
                <c:pt idx="1060" formatCode="General">
                  <c:v>0.11766465098201601</c:v>
                </c:pt>
                <c:pt idx="1061" formatCode="General">
                  <c:v>0.116036027780513</c:v>
                </c:pt>
                <c:pt idx="1062" formatCode="General">
                  <c:v>0.11430383652191101</c:v>
                </c:pt>
                <c:pt idx="1063" formatCode="General">
                  <c:v>0.112547198099271</c:v>
                </c:pt>
                <c:pt idx="1064" formatCode="General">
                  <c:v>0.111137137440028</c:v>
                </c:pt>
                <c:pt idx="1065" formatCode="General">
                  <c:v>0.110096038403439</c:v>
                </c:pt>
                <c:pt idx="1066" formatCode="General">
                  <c:v>0.109151171639156</c:v>
                </c:pt>
                <c:pt idx="1067" formatCode="General">
                  <c:v>0.108361240256809</c:v>
                </c:pt>
                <c:pt idx="1068" formatCode="General">
                  <c:v>0.107728543006192</c:v>
                </c:pt>
                <c:pt idx="1069" formatCode="General">
                  <c:v>0.107240332448027</c:v>
                </c:pt>
                <c:pt idx="1070" formatCode="General">
                  <c:v>0.106853693496087</c:v>
                </c:pt>
                <c:pt idx="1071" formatCode="General">
                  <c:v>0.106568773241529</c:v>
                </c:pt>
                <c:pt idx="1072" formatCode="General">
                  <c:v>0.106406866816931</c:v>
                </c:pt>
                <c:pt idx="1073" formatCode="General">
                  <c:v>0.10631247889647601</c:v>
                </c:pt>
                <c:pt idx="1074" formatCode="General">
                  <c:v>0.106282056415462</c:v>
                </c:pt>
                <c:pt idx="1075" formatCode="General">
                  <c:v>0.106338899021908</c:v>
                </c:pt>
                <c:pt idx="1076" formatCode="General">
                  <c:v>0.106423893222206</c:v>
                </c:pt>
                <c:pt idx="1077" formatCode="General">
                  <c:v>0.10645324179589399</c:v>
                </c:pt>
                <c:pt idx="1078" formatCode="General">
                  <c:v>0.10642812688304699</c:v>
                </c:pt>
                <c:pt idx="1079" formatCode="General">
                  <c:v>0.10636655657411</c:v>
                </c:pt>
                <c:pt idx="1080" formatCode="General">
                  <c:v>0.106245316790189</c:v>
                </c:pt>
                <c:pt idx="1081" formatCode="General">
                  <c:v>0.106043775918476</c:v>
                </c:pt>
                <c:pt idx="1082" formatCode="General">
                  <c:v>0.10573444061689399</c:v>
                </c:pt>
                <c:pt idx="1083" formatCode="General">
                  <c:v>0.10524332597356</c:v>
                </c:pt>
                <c:pt idx="1084" formatCode="General">
                  <c:v>0.10477570581055</c:v>
                </c:pt>
                <c:pt idx="1085" formatCode="General">
                  <c:v>0.104553193752127</c:v>
                </c:pt>
                <c:pt idx="1086" formatCode="General">
                  <c:v>0.10427802439759901</c:v>
                </c:pt>
                <c:pt idx="1087" formatCode="General">
                  <c:v>0.10373479384437</c:v>
                </c:pt>
                <c:pt idx="1088" formatCode="General">
                  <c:v>0.10296365066796299</c:v>
                </c:pt>
                <c:pt idx="1089" formatCode="General">
                  <c:v>0.101893500668452</c:v>
                </c:pt>
                <c:pt idx="1090" formatCode="General">
                  <c:v>0.100452545382233</c:v>
                </c:pt>
                <c:pt idx="1091" formatCode="General">
                  <c:v>9.8793828616314597E-2</c:v>
                </c:pt>
                <c:pt idx="1092" formatCode="General">
                  <c:v>9.7181101209462606E-2</c:v>
                </c:pt>
                <c:pt idx="1093" formatCode="General">
                  <c:v>9.5661864629528096E-2</c:v>
                </c:pt>
                <c:pt idx="1094" formatCode="General">
                  <c:v>9.4130500320456501E-2</c:v>
                </c:pt>
                <c:pt idx="1095" formatCode="General">
                  <c:v>9.2540944539502304E-2</c:v>
                </c:pt>
                <c:pt idx="1096" formatCode="General">
                  <c:v>9.1017023336517094E-2</c:v>
                </c:pt>
                <c:pt idx="1097" formatCode="General">
                  <c:v>8.9692000370392905E-2</c:v>
                </c:pt>
                <c:pt idx="1098" formatCode="General">
                  <c:v>8.8509269502032001E-2</c:v>
                </c:pt>
                <c:pt idx="1099" formatCode="General">
                  <c:v>8.7450000540631595E-2</c:v>
                </c:pt>
                <c:pt idx="1100" formatCode="General">
                  <c:v>8.6541900549678696E-2</c:v>
                </c:pt>
                <c:pt idx="1101" formatCode="General">
                  <c:v>8.5837826189739994E-2</c:v>
                </c:pt>
                <c:pt idx="1102" formatCode="General">
                  <c:v>8.53306369228439E-2</c:v>
                </c:pt>
                <c:pt idx="1103" formatCode="General">
                  <c:v>8.5005556646650798E-2</c:v>
                </c:pt>
                <c:pt idx="1104" formatCode="General">
                  <c:v>8.4967751259383995E-2</c:v>
                </c:pt>
                <c:pt idx="1105" formatCode="General">
                  <c:v>8.5419872312766598E-2</c:v>
                </c:pt>
                <c:pt idx="1106" formatCode="General">
                  <c:v>8.6196467931603196E-2</c:v>
                </c:pt>
                <c:pt idx="1107" formatCode="General">
                  <c:v>8.6919414410477902E-2</c:v>
                </c:pt>
                <c:pt idx="1108" formatCode="General">
                  <c:v>8.7416003549226906E-2</c:v>
                </c:pt>
                <c:pt idx="1109" formatCode="General">
                  <c:v>8.75467257372054E-2</c:v>
                </c:pt>
                <c:pt idx="1110" formatCode="General">
                  <c:v>8.7352295962910498E-2</c:v>
                </c:pt>
                <c:pt idx="1111" formatCode="General">
                  <c:v>8.6795325849617605E-2</c:v>
                </c:pt>
                <c:pt idx="1112" formatCode="General">
                  <c:v>8.5794428858103497E-2</c:v>
                </c:pt>
                <c:pt idx="1113" formatCode="General">
                  <c:v>8.4469141120445707E-2</c:v>
                </c:pt>
                <c:pt idx="1114" formatCode="General">
                  <c:v>8.2927449622940103E-2</c:v>
                </c:pt>
                <c:pt idx="1115" formatCode="General">
                  <c:v>8.1115256435076402E-2</c:v>
                </c:pt>
                <c:pt idx="1116" formatCode="General">
                  <c:v>7.9180292419104306E-2</c:v>
                </c:pt>
                <c:pt idx="1117" formatCode="General">
                  <c:v>7.72759500457008E-2</c:v>
                </c:pt>
                <c:pt idx="1118" formatCode="General">
                  <c:v>7.52585371224853E-2</c:v>
                </c:pt>
                <c:pt idx="1119" formatCode="General">
                  <c:v>7.3077462145800506E-2</c:v>
                </c:pt>
                <c:pt idx="1120" formatCode="General">
                  <c:v>7.0722027648370905E-2</c:v>
                </c:pt>
                <c:pt idx="1121" formatCode="General">
                  <c:v>6.8233269322853202E-2</c:v>
                </c:pt>
                <c:pt idx="1122" formatCode="General">
                  <c:v>6.5770428468830897E-2</c:v>
                </c:pt>
                <c:pt idx="1123" formatCode="General">
                  <c:v>6.3282976866525106E-2</c:v>
                </c:pt>
                <c:pt idx="1124" formatCode="General">
                  <c:v>6.0662388480968103E-2</c:v>
                </c:pt>
                <c:pt idx="1125" formatCode="General">
                  <c:v>5.8268209659826202E-2</c:v>
                </c:pt>
                <c:pt idx="1126" formatCode="General">
                  <c:v>5.6298034569346601E-2</c:v>
                </c:pt>
                <c:pt idx="1127" formatCode="General">
                  <c:v>5.43660041444093E-2</c:v>
                </c:pt>
                <c:pt idx="1128" formatCode="General">
                  <c:v>5.2411720719381397E-2</c:v>
                </c:pt>
                <c:pt idx="1129" formatCode="General">
                  <c:v>5.0596196764589901E-2</c:v>
                </c:pt>
                <c:pt idx="1130" formatCode="General">
                  <c:v>4.90176920006248E-2</c:v>
                </c:pt>
                <c:pt idx="1131" formatCode="General">
                  <c:v>4.7756113290317301E-2</c:v>
                </c:pt>
                <c:pt idx="1132" formatCode="General">
                  <c:v>4.66200134192346E-2</c:v>
                </c:pt>
                <c:pt idx="1133" formatCode="General">
                  <c:v>4.5303027538231497E-2</c:v>
                </c:pt>
                <c:pt idx="1134" formatCode="General">
                  <c:v>4.3698066037310503E-2</c:v>
                </c:pt>
                <c:pt idx="1135" formatCode="General">
                  <c:v>4.1886641172023398E-2</c:v>
                </c:pt>
                <c:pt idx="1136" formatCode="General">
                  <c:v>3.9820455005046301E-2</c:v>
                </c:pt>
                <c:pt idx="1137" formatCode="General">
                  <c:v>3.7388700797461302E-2</c:v>
                </c:pt>
                <c:pt idx="1138" formatCode="General">
                  <c:v>3.4640228172568698E-2</c:v>
                </c:pt>
                <c:pt idx="1139" formatCode="General">
                  <c:v>3.1733277930889398E-2</c:v>
                </c:pt>
                <c:pt idx="1140" formatCode="General">
                  <c:v>2.8823559348997701E-2</c:v>
                </c:pt>
                <c:pt idx="1141" formatCode="General">
                  <c:v>2.6083493816198299E-2</c:v>
                </c:pt>
                <c:pt idx="1142" formatCode="General">
                  <c:v>2.35220243803482E-2</c:v>
                </c:pt>
                <c:pt idx="1143" formatCode="General">
                  <c:v>2.1004257353959499E-2</c:v>
                </c:pt>
                <c:pt idx="1144" formatCode="General">
                  <c:v>1.8585297883213302E-2</c:v>
                </c:pt>
                <c:pt idx="1145" formatCode="General">
                  <c:v>1.6664367012168502E-2</c:v>
                </c:pt>
                <c:pt idx="1146" formatCode="General">
                  <c:v>1.51779200429055E-2</c:v>
                </c:pt>
                <c:pt idx="1147" formatCode="General">
                  <c:v>1.3656409646321701E-2</c:v>
                </c:pt>
                <c:pt idx="1148" formatCode="General">
                  <c:v>1.2039899178769801E-2</c:v>
                </c:pt>
                <c:pt idx="1149" formatCode="General">
                  <c:v>1.03069152748477E-2</c:v>
                </c:pt>
                <c:pt idx="1150" formatCode="General">
                  <c:v>8.39101773009099E-3</c:v>
                </c:pt>
                <c:pt idx="1151" formatCode="General">
                  <c:v>6.2464985550192802E-3</c:v>
                </c:pt>
                <c:pt idx="1152" formatCode="General">
                  <c:v>3.89714743048592E-3</c:v>
                </c:pt>
                <c:pt idx="1153" formatCode="General">
                  <c:v>1.36943179899556E-3</c:v>
                </c:pt>
                <c:pt idx="1154" formatCode="General">
                  <c:v>-1.31758915857131E-3</c:v>
                </c:pt>
                <c:pt idx="1155" formatCode="General">
                  <c:v>-4.1179176181000603E-3</c:v>
                </c:pt>
                <c:pt idx="1156" formatCode="General">
                  <c:v>-7.0415565768206902E-3</c:v>
                </c:pt>
                <c:pt idx="1157" formatCode="General">
                  <c:v>-1.01755295885616E-2</c:v>
                </c:pt>
                <c:pt idx="1158" formatCode="General">
                  <c:v>-1.35006103217987E-2</c:v>
                </c:pt>
                <c:pt idx="1159" formatCode="General">
                  <c:v>-1.6860560958877599E-2</c:v>
                </c:pt>
                <c:pt idx="1160" formatCode="General">
                  <c:v>-2.0155936638128199E-2</c:v>
                </c:pt>
                <c:pt idx="1161" formatCode="General">
                  <c:v>-2.33314301202306E-2</c:v>
                </c:pt>
                <c:pt idx="1162" formatCode="General">
                  <c:v>-2.6433480858477701E-2</c:v>
                </c:pt>
                <c:pt idx="1163" formatCode="General">
                  <c:v>-2.9247608019421799E-2</c:v>
                </c:pt>
                <c:pt idx="1164" formatCode="General">
                  <c:v>-3.1350269893286598E-2</c:v>
                </c:pt>
                <c:pt idx="1165" formatCode="General">
                  <c:v>-3.2912811737199198E-2</c:v>
                </c:pt>
                <c:pt idx="1166" formatCode="General">
                  <c:v>-3.4221245513664802E-2</c:v>
                </c:pt>
                <c:pt idx="1167" formatCode="General">
                  <c:v>-3.5345001688095297E-2</c:v>
                </c:pt>
                <c:pt idx="1168" formatCode="General">
                  <c:v>-3.6352986161173002E-2</c:v>
                </c:pt>
                <c:pt idx="1169" formatCode="General">
                  <c:v>-3.7240089159716903E-2</c:v>
                </c:pt>
                <c:pt idx="1170" formatCode="General">
                  <c:v>-3.79922421200658E-2</c:v>
                </c:pt>
                <c:pt idx="1171" formatCode="General">
                  <c:v>-3.8710301792777901E-2</c:v>
                </c:pt>
                <c:pt idx="1172" formatCode="General">
                  <c:v>-3.9528479829882703E-2</c:v>
                </c:pt>
                <c:pt idx="1173" formatCode="General">
                  <c:v>-4.0483499544107397E-2</c:v>
                </c:pt>
                <c:pt idx="1174" formatCode="General">
                  <c:v>-4.1649220772258001E-2</c:v>
                </c:pt>
                <c:pt idx="1175" formatCode="General">
                  <c:v>-4.3117645434162397E-2</c:v>
                </c:pt>
                <c:pt idx="1176" formatCode="General">
                  <c:v>-4.4843747445204203E-2</c:v>
                </c:pt>
                <c:pt idx="1177" formatCode="General">
                  <c:v>-4.6702966187191899E-2</c:v>
                </c:pt>
                <c:pt idx="1178" formatCode="General">
                  <c:v>-4.87043901668954E-2</c:v>
                </c:pt>
                <c:pt idx="1179" formatCode="General">
                  <c:v>-5.0945967223740597E-2</c:v>
                </c:pt>
                <c:pt idx="1180" formatCode="General">
                  <c:v>-5.34796369262482E-2</c:v>
                </c:pt>
                <c:pt idx="1181" formatCode="General">
                  <c:v>-5.6240333333510202E-2</c:v>
                </c:pt>
                <c:pt idx="1182" formatCode="General">
                  <c:v>-5.90017208623307E-2</c:v>
                </c:pt>
                <c:pt idx="1183" formatCode="General">
                  <c:v>-6.1566546428936303E-2</c:v>
                </c:pt>
                <c:pt idx="1184" formatCode="General">
                  <c:v>-6.35753898761411E-2</c:v>
                </c:pt>
                <c:pt idx="1185" formatCode="General">
                  <c:v>-6.48085571895788E-2</c:v>
                </c:pt>
                <c:pt idx="1186" formatCode="General">
                  <c:v>-6.5693450400928194E-2</c:v>
                </c:pt>
                <c:pt idx="1187" formatCode="General">
                  <c:v>-6.6513892655014603E-2</c:v>
                </c:pt>
                <c:pt idx="1188" formatCode="General">
                  <c:v>-6.7232495116766197E-2</c:v>
                </c:pt>
                <c:pt idx="1189" formatCode="General">
                  <c:v>-6.7778290315204895E-2</c:v>
                </c:pt>
                <c:pt idx="1190" formatCode="General">
                  <c:v>-6.8069583476433299E-2</c:v>
                </c:pt>
                <c:pt idx="1191" formatCode="General">
                  <c:v>-6.8174861776733195E-2</c:v>
                </c:pt>
                <c:pt idx="1192" formatCode="General">
                  <c:v>-6.8270677691822407E-2</c:v>
                </c:pt>
                <c:pt idx="1193" formatCode="General">
                  <c:v>-6.8533203832989095E-2</c:v>
                </c:pt>
                <c:pt idx="1194" formatCode="General">
                  <c:v>-6.9050740297989799E-2</c:v>
                </c:pt>
                <c:pt idx="1195" formatCode="General">
                  <c:v>-6.9853988882436602E-2</c:v>
                </c:pt>
                <c:pt idx="1196" formatCode="General">
                  <c:v>-7.0941237095272502E-2</c:v>
                </c:pt>
                <c:pt idx="1197" formatCode="General">
                  <c:v>-7.2290167964641203E-2</c:v>
                </c:pt>
                <c:pt idx="1198" formatCode="General">
                  <c:v>-7.39823149226463E-2</c:v>
                </c:pt>
                <c:pt idx="1199" formatCode="General">
                  <c:v>-7.6063165730257898E-2</c:v>
                </c:pt>
                <c:pt idx="1200" formatCode="General">
                  <c:v>-7.8492066665744001E-2</c:v>
                </c:pt>
                <c:pt idx="1201" formatCode="General">
                  <c:v>-8.1251332507086105E-2</c:v>
                </c:pt>
                <c:pt idx="1202" formatCode="General">
                  <c:v>-8.4262557813842107E-2</c:v>
                </c:pt>
                <c:pt idx="1203" formatCode="General">
                  <c:v>-8.7353555115817202E-2</c:v>
                </c:pt>
                <c:pt idx="1204" formatCode="General">
                  <c:v>-9.0400282097965606E-2</c:v>
                </c:pt>
                <c:pt idx="1205" formatCode="General">
                  <c:v>-9.3079659605581705E-2</c:v>
                </c:pt>
                <c:pt idx="1206" formatCode="General">
                  <c:v>-9.50895326383457E-2</c:v>
                </c:pt>
                <c:pt idx="1207" formatCode="General">
                  <c:v>-9.6626141449807898E-2</c:v>
                </c:pt>
                <c:pt idx="1208" formatCode="General">
                  <c:v>-9.7873508766318507E-2</c:v>
                </c:pt>
                <c:pt idx="1209" formatCode="General">
                  <c:v>-9.8908450063831602E-2</c:v>
                </c:pt>
                <c:pt idx="1210" formatCode="General">
                  <c:v>-9.9836493659539005E-2</c:v>
                </c:pt>
                <c:pt idx="1211" formatCode="General">
                  <c:v>-0.100678884140204</c:v>
                </c:pt>
                <c:pt idx="1212" formatCode="General">
                  <c:v>-0.101466918083556</c:v>
                </c:pt>
                <c:pt idx="1213" formatCode="General">
                  <c:v>-0.10228010527088401</c:v>
                </c:pt>
                <c:pt idx="1214" formatCode="General">
                  <c:v>-0.103093549433056</c:v>
                </c:pt>
                <c:pt idx="1215" formatCode="General">
                  <c:v>-0.103930814658205</c:v>
                </c:pt>
                <c:pt idx="1216" formatCode="General">
                  <c:v>-0.104896484348078</c:v>
                </c:pt>
                <c:pt idx="1217" formatCode="General">
                  <c:v>-0.105972455580035</c:v>
                </c:pt>
                <c:pt idx="1218" formatCode="General">
                  <c:v>-0.107130651556056</c:v>
                </c:pt>
                <c:pt idx="1219" formatCode="General">
                  <c:v>-0.10834770970016</c:v>
                </c:pt>
                <c:pt idx="1220" formatCode="General">
                  <c:v>-0.10962909808318801</c:v>
                </c:pt>
                <c:pt idx="1221" formatCode="General">
                  <c:v>-0.111045413432663</c:v>
                </c:pt>
                <c:pt idx="1222" formatCode="General">
                  <c:v>-0.112589599380542</c:v>
                </c:pt>
                <c:pt idx="1223" formatCode="General">
                  <c:v>-0.11413897931865501</c:v>
                </c:pt>
                <c:pt idx="1224" formatCode="General">
                  <c:v>-0.115611548899337</c:v>
                </c:pt>
                <c:pt idx="1225" formatCode="General">
                  <c:v>-0.116770646472805</c:v>
                </c:pt>
                <c:pt idx="1226" formatCode="General">
                  <c:v>-0.11732522345555201</c:v>
                </c:pt>
                <c:pt idx="1227" formatCode="General">
                  <c:v>-0.11746436641651301</c:v>
                </c:pt>
                <c:pt idx="1228" formatCode="General">
                  <c:v>-0.11743706860047699</c:v>
                </c:pt>
                <c:pt idx="1229" formatCode="General">
                  <c:v>-0.11724345949345601</c:v>
                </c:pt>
                <c:pt idx="1230" formatCode="General">
                  <c:v>-0.117182570088729</c:v>
                </c:pt>
                <c:pt idx="1231" formatCode="General">
                  <c:v>-0.117493990383517</c:v>
                </c:pt>
                <c:pt idx="1232" formatCode="General">
                  <c:v>-0.117733253574256</c:v>
                </c:pt>
                <c:pt idx="1233" formatCode="General">
                  <c:v>-0.11774513860246</c:v>
                </c:pt>
                <c:pt idx="1234" formatCode="General">
                  <c:v>-0.117724615163784</c:v>
                </c:pt>
                <c:pt idx="1235" formatCode="General">
                  <c:v>-0.117679217814944</c:v>
                </c:pt>
                <c:pt idx="1236" formatCode="General">
                  <c:v>-0.117619719528391</c:v>
                </c:pt>
                <c:pt idx="1237" formatCode="General">
                  <c:v>-0.117518995447849</c:v>
                </c:pt>
                <c:pt idx="1238" formatCode="General">
                  <c:v>-0.117466742460495</c:v>
                </c:pt>
                <c:pt idx="1239" formatCode="General">
                  <c:v>-0.11747159228339001</c:v>
                </c:pt>
                <c:pt idx="1240" formatCode="General">
                  <c:v>-0.11738141920897099</c:v>
                </c:pt>
                <c:pt idx="1241" formatCode="General">
                  <c:v>-0.11709292554899001</c:v>
                </c:pt>
                <c:pt idx="1242" formatCode="General">
                  <c:v>-0.11667430113960101</c:v>
                </c:pt>
                <c:pt idx="1243" formatCode="General">
                  <c:v>-0.116281388864087</c:v>
                </c:pt>
                <c:pt idx="1244" formatCode="General">
                  <c:v>-0.115759375542883</c:v>
                </c:pt>
                <c:pt idx="1245" formatCode="General">
                  <c:v>-0.11480482192286</c:v>
                </c:pt>
                <c:pt idx="1246" formatCode="General">
                  <c:v>-0.113836444401881</c:v>
                </c:pt>
                <c:pt idx="1247" formatCode="General">
                  <c:v>-0.11282146310784</c:v>
                </c:pt>
                <c:pt idx="1248" formatCode="General">
                  <c:v>-0.11148121947924999</c:v>
                </c:pt>
                <c:pt idx="1249" formatCode="General">
                  <c:v>-0.109983431559876</c:v>
                </c:pt>
                <c:pt idx="1250" formatCode="General">
                  <c:v>-0.108337949379326</c:v>
                </c:pt>
                <c:pt idx="1251" formatCode="General">
                  <c:v>-0.106953426518928</c:v>
                </c:pt>
                <c:pt idx="1252" formatCode="General">
                  <c:v>-0.105467453298363</c:v>
                </c:pt>
                <c:pt idx="1253" formatCode="General">
                  <c:v>-0.103634118354218</c:v>
                </c:pt>
                <c:pt idx="1254" formatCode="General">
                  <c:v>-0.101798523348269</c:v>
                </c:pt>
                <c:pt idx="1255" formatCode="General">
                  <c:v>-0.100017809348453</c:v>
                </c:pt>
                <c:pt idx="1256" formatCode="General">
                  <c:v>-9.8475036747526903E-2</c:v>
                </c:pt>
                <c:pt idx="1257" formatCode="General">
                  <c:v>-9.7232841576588E-2</c:v>
                </c:pt>
                <c:pt idx="1258" formatCode="General">
                  <c:v>-9.6342123114920505E-2</c:v>
                </c:pt>
                <c:pt idx="1259" formatCode="General">
                  <c:v>-9.5862080354572402E-2</c:v>
                </c:pt>
                <c:pt idx="1260" formatCode="General">
                  <c:v>-9.5767830062081796E-2</c:v>
                </c:pt>
                <c:pt idx="1261" formatCode="General">
                  <c:v>-9.5906097878278002E-2</c:v>
                </c:pt>
                <c:pt idx="1262" formatCode="General">
                  <c:v>-9.6241611987399903E-2</c:v>
                </c:pt>
                <c:pt idx="1263" formatCode="General">
                  <c:v>-9.6718455986722504E-2</c:v>
                </c:pt>
                <c:pt idx="1264" formatCode="General">
                  <c:v>-9.7216406086134494E-2</c:v>
                </c:pt>
                <c:pt idx="1265" formatCode="General">
                  <c:v>-9.7723845249730198E-2</c:v>
                </c:pt>
                <c:pt idx="1266" formatCode="General">
                  <c:v>-9.81278157112217E-2</c:v>
                </c:pt>
                <c:pt idx="1267" formatCode="General">
                  <c:v>-9.8287765066122801E-2</c:v>
                </c:pt>
                <c:pt idx="1268" formatCode="General">
                  <c:v>-9.7707579855662793E-2</c:v>
                </c:pt>
                <c:pt idx="1269" formatCode="General">
                  <c:v>-9.6282324665412394E-2</c:v>
                </c:pt>
                <c:pt idx="1270" formatCode="General">
                  <c:v>-9.4489940140528195E-2</c:v>
                </c:pt>
                <c:pt idx="1271" formatCode="General">
                  <c:v>-9.2465397399214694E-2</c:v>
                </c:pt>
                <c:pt idx="1272" formatCode="General">
                  <c:v>-9.0194663391555005E-2</c:v>
                </c:pt>
                <c:pt idx="1273" formatCode="General">
                  <c:v>-8.7659484733873E-2</c:v>
                </c:pt>
                <c:pt idx="1274" formatCode="General">
                  <c:v>-8.4897655224100796E-2</c:v>
                </c:pt>
                <c:pt idx="1275" formatCode="General">
                  <c:v>-8.1993698548283395E-2</c:v>
                </c:pt>
                <c:pt idx="1276" formatCode="General">
                  <c:v>-7.9068005745124695E-2</c:v>
                </c:pt>
                <c:pt idx="1277" formatCode="General">
                  <c:v>-7.6251942681003895E-2</c:v>
                </c:pt>
                <c:pt idx="1278" formatCode="General">
                  <c:v>-7.3564845178203497E-2</c:v>
                </c:pt>
                <c:pt idx="1279" formatCode="General">
                  <c:v>-7.0966718751112795E-2</c:v>
                </c:pt>
                <c:pt idx="1280" formatCode="General">
                  <c:v>-6.8493382047674106E-2</c:v>
                </c:pt>
                <c:pt idx="1281" formatCode="General">
                  <c:v>-6.6150271296088706E-2</c:v>
                </c:pt>
                <c:pt idx="1282" formatCode="General">
                  <c:v>-6.3904794070859902E-2</c:v>
                </c:pt>
                <c:pt idx="1283" formatCode="General">
                  <c:v>-6.1771390111744498E-2</c:v>
                </c:pt>
                <c:pt idx="1284" formatCode="General">
                  <c:v>-5.97622670808345E-2</c:v>
                </c:pt>
                <c:pt idx="1285" formatCode="General">
                  <c:v>-5.7813914150893798E-2</c:v>
                </c:pt>
                <c:pt idx="1286" formatCode="General">
                  <c:v>-5.5907332141897102E-2</c:v>
                </c:pt>
                <c:pt idx="1287" formatCode="General">
                  <c:v>-5.4085099764867098E-2</c:v>
                </c:pt>
                <c:pt idx="1288" formatCode="General">
                  <c:v>-5.2352064604165797E-2</c:v>
                </c:pt>
                <c:pt idx="1289" formatCode="General">
                  <c:v>-5.0364775062365703E-2</c:v>
                </c:pt>
                <c:pt idx="1290" formatCode="General">
                  <c:v>-4.7898312619621103E-2</c:v>
                </c:pt>
                <c:pt idx="1291" formatCode="General">
                  <c:v>-4.5258330687056203E-2</c:v>
                </c:pt>
                <c:pt idx="1292" formatCode="General">
                  <c:v>-4.2602441881879803E-2</c:v>
                </c:pt>
                <c:pt idx="1293" formatCode="General">
                  <c:v>-3.9917627141704201E-2</c:v>
                </c:pt>
                <c:pt idx="1294" formatCode="General">
                  <c:v>-3.7229516589087998E-2</c:v>
                </c:pt>
                <c:pt idx="1295" formatCode="General">
                  <c:v>-3.4551388727289002E-2</c:v>
                </c:pt>
                <c:pt idx="1296" formatCode="General">
                  <c:v>-3.1918718767232297E-2</c:v>
                </c:pt>
                <c:pt idx="1297" formatCode="General">
                  <c:v>-2.9381245879446901E-2</c:v>
                </c:pt>
                <c:pt idx="1298" formatCode="General">
                  <c:v>-2.7001696150729101E-2</c:v>
                </c:pt>
                <c:pt idx="1299" formatCode="General">
                  <c:v>-2.4887546230478098E-2</c:v>
                </c:pt>
                <c:pt idx="1300" formatCode="General">
                  <c:v>-2.3055787949307498E-2</c:v>
                </c:pt>
                <c:pt idx="1301" formatCode="General">
                  <c:v>-2.13721768161034E-2</c:v>
                </c:pt>
                <c:pt idx="1302" formatCode="General">
                  <c:v>-1.9726471323598099E-2</c:v>
                </c:pt>
                <c:pt idx="1303" formatCode="General">
                  <c:v>-1.80653356502198E-2</c:v>
                </c:pt>
                <c:pt idx="1304" formatCode="General">
                  <c:v>-1.6431190550071501E-2</c:v>
                </c:pt>
                <c:pt idx="1305" formatCode="General">
                  <c:v>-1.4723407450715801E-2</c:v>
                </c:pt>
                <c:pt idx="1306" formatCode="General">
                  <c:v>-1.27150273532776E-2</c:v>
                </c:pt>
                <c:pt idx="1307" formatCode="General">
                  <c:v>-1.05482247319858E-2</c:v>
                </c:pt>
                <c:pt idx="1308" formatCode="General">
                  <c:v>-8.3146820285841198E-3</c:v>
                </c:pt>
                <c:pt idx="1309" formatCode="General">
                  <c:v>-5.88107983796308E-3</c:v>
                </c:pt>
                <c:pt idx="1310" formatCode="General">
                  <c:v>-3.2664757900548601E-3</c:v>
                </c:pt>
                <c:pt idx="1311" formatCode="General">
                  <c:v>-5.1975414625945202E-4</c:v>
                </c:pt>
                <c:pt idx="1312" formatCode="General">
                  <c:v>2.3371215275478198E-3</c:v>
                </c:pt>
                <c:pt idx="1313" formatCode="General">
                  <c:v>5.3387739324547599E-3</c:v>
                </c:pt>
                <c:pt idx="1314" formatCode="General">
                  <c:v>8.5234384891332299E-3</c:v>
                </c:pt>
                <c:pt idx="1315" formatCode="General">
                  <c:v>1.1845366390011901E-2</c:v>
                </c:pt>
                <c:pt idx="1316" formatCode="General">
                  <c:v>1.5271286687148999E-2</c:v>
                </c:pt>
                <c:pt idx="1317" formatCode="General">
                  <c:v>1.9077433245957599E-2</c:v>
                </c:pt>
                <c:pt idx="1318" formatCode="General">
                  <c:v>2.35463328511047E-2</c:v>
                </c:pt>
                <c:pt idx="1319" formatCode="General">
                  <c:v>2.8336185455128102E-2</c:v>
                </c:pt>
                <c:pt idx="1320" formatCode="General">
                  <c:v>3.3054519557187301E-2</c:v>
                </c:pt>
                <c:pt idx="1321" formatCode="General">
                  <c:v>3.7603350792912903E-2</c:v>
                </c:pt>
                <c:pt idx="1322" formatCode="General">
                  <c:v>4.1929111519164397E-2</c:v>
                </c:pt>
                <c:pt idx="1323" formatCode="General">
                  <c:v>4.5976612617283003E-2</c:v>
                </c:pt>
                <c:pt idx="1324" formatCode="General">
                  <c:v>4.9699947694697801E-2</c:v>
                </c:pt>
                <c:pt idx="1325" formatCode="General">
                  <c:v>5.3137717857868597E-2</c:v>
                </c:pt>
                <c:pt idx="1326" formatCode="General">
                  <c:v>5.6318079047035001E-2</c:v>
                </c:pt>
                <c:pt idx="1327" formatCode="General">
                  <c:v>5.9253688667568603E-2</c:v>
                </c:pt>
                <c:pt idx="1328" formatCode="General">
                  <c:v>6.1919641394646299E-2</c:v>
                </c:pt>
                <c:pt idx="1329" formatCode="General">
                  <c:v>6.4559708522772694E-2</c:v>
                </c:pt>
                <c:pt idx="1330" formatCode="General">
                  <c:v>6.7449720409646405E-2</c:v>
                </c:pt>
                <c:pt idx="1331" formatCode="General">
                  <c:v>7.0259894728011904E-2</c:v>
                </c:pt>
                <c:pt idx="1332" formatCode="General">
                  <c:v>7.2663417840520703E-2</c:v>
                </c:pt>
                <c:pt idx="1333" formatCode="General">
                  <c:v>7.4685725317275797E-2</c:v>
                </c:pt>
                <c:pt idx="1334" formatCode="General">
                  <c:v>7.6418574333633402E-2</c:v>
                </c:pt>
                <c:pt idx="1335" formatCode="General">
                  <c:v>7.7904172799796306E-2</c:v>
                </c:pt>
                <c:pt idx="1336" formatCode="General">
                  <c:v>7.9176195645145997E-2</c:v>
                </c:pt>
                <c:pt idx="1337" formatCode="General">
                  <c:v>8.0347478137897096E-2</c:v>
                </c:pt>
                <c:pt idx="1338" formatCode="General">
                  <c:v>8.1409981136629006E-2</c:v>
                </c:pt>
                <c:pt idx="1339" formatCode="General">
                  <c:v>8.2277133456673895E-2</c:v>
                </c:pt>
                <c:pt idx="1340" formatCode="General">
                  <c:v>8.2894380171692206E-2</c:v>
                </c:pt>
                <c:pt idx="1341" formatCode="General">
                  <c:v>8.3637006771951405E-2</c:v>
                </c:pt>
                <c:pt idx="1342" formatCode="General">
                  <c:v>8.4905767943921406E-2</c:v>
                </c:pt>
                <c:pt idx="1343" formatCode="General">
                  <c:v>8.6124492394911406E-2</c:v>
                </c:pt>
                <c:pt idx="1344" formatCode="General">
                  <c:v>8.6830106595655501E-2</c:v>
                </c:pt>
                <c:pt idx="1345" formatCode="General">
                  <c:v>8.7318408303515893E-2</c:v>
                </c:pt>
                <c:pt idx="1346" formatCode="General">
                  <c:v>8.7821875092116503E-2</c:v>
                </c:pt>
                <c:pt idx="1347" formatCode="General">
                  <c:v>8.8409334763974695E-2</c:v>
                </c:pt>
                <c:pt idx="1348" formatCode="General">
                  <c:v>8.9119426192448795E-2</c:v>
                </c:pt>
                <c:pt idx="1349" formatCode="General">
                  <c:v>9.0017851948628602E-2</c:v>
                </c:pt>
                <c:pt idx="1350" formatCode="General">
                  <c:v>9.1143260172200105E-2</c:v>
                </c:pt>
                <c:pt idx="1351" formatCode="General">
                  <c:v>9.2399713240485695E-2</c:v>
                </c:pt>
                <c:pt idx="1352" formatCode="General">
                  <c:v>9.3631120604280194E-2</c:v>
                </c:pt>
                <c:pt idx="1353" formatCode="General">
                  <c:v>9.5172142535669302E-2</c:v>
                </c:pt>
                <c:pt idx="1354" formatCode="General">
                  <c:v>9.7363928947771197E-2</c:v>
                </c:pt>
                <c:pt idx="1355" formatCode="General">
                  <c:v>9.9922160335195506E-2</c:v>
                </c:pt>
                <c:pt idx="1356" formatCode="General">
                  <c:v>0.10258119729720799</c:v>
                </c:pt>
                <c:pt idx="1357" formatCode="General">
                  <c:v>0.105252120593839</c:v>
                </c:pt>
                <c:pt idx="1358" formatCode="General">
                  <c:v>0.10792388073173199</c:v>
                </c:pt>
                <c:pt idx="1359" formatCode="General">
                  <c:v>0.110500202291388</c:v>
                </c:pt>
                <c:pt idx="1360" formatCode="General">
                  <c:v>0.112932253719686</c:v>
                </c:pt>
                <c:pt idx="1361" formatCode="General">
                  <c:v>0.115240259266819</c:v>
                </c:pt>
                <c:pt idx="1362" formatCode="General">
                  <c:v>0.117284663474988</c:v>
                </c:pt>
                <c:pt idx="1363" formatCode="General">
                  <c:v>0.118918668751599</c:v>
                </c:pt>
                <c:pt idx="1364" formatCode="General">
                  <c:v>0.12008391364628999</c:v>
                </c:pt>
                <c:pt idx="1365" formatCode="General">
                  <c:v>0.121300240261979</c:v>
                </c:pt>
                <c:pt idx="1366" formatCode="General">
                  <c:v>0.12270355763021799</c:v>
                </c:pt>
                <c:pt idx="1367" formatCode="General">
                  <c:v>0.12382720805394801</c:v>
                </c:pt>
                <c:pt idx="1368" formatCode="General">
                  <c:v>0.12454215465339299</c:v>
                </c:pt>
                <c:pt idx="1369" formatCode="General">
                  <c:v>0.124822940217896</c:v>
                </c:pt>
                <c:pt idx="1370" formatCode="General">
                  <c:v>0.12477416942497201</c:v>
                </c:pt>
                <c:pt idx="1371" formatCode="General">
                  <c:v>0.124503044276981</c:v>
                </c:pt>
                <c:pt idx="1372" formatCode="General">
                  <c:v>0.1240577364406</c:v>
                </c:pt>
                <c:pt idx="1373" formatCode="General">
                  <c:v>0.12344887653956001</c:v>
                </c:pt>
                <c:pt idx="1374" formatCode="General">
                  <c:v>0.12268936376388601</c:v>
                </c:pt>
                <c:pt idx="1375" formatCode="General">
                  <c:v>0.121845249169905</c:v>
                </c:pt>
                <c:pt idx="1376" formatCode="General">
                  <c:v>0.121006246889673</c:v>
                </c:pt>
                <c:pt idx="1377" formatCode="General">
                  <c:v>0.120517351448872</c:v>
                </c:pt>
                <c:pt idx="1378" formatCode="General">
                  <c:v>0.12040015068155201</c:v>
                </c:pt>
                <c:pt idx="1379" formatCode="General">
                  <c:v>0.120363213187258</c:v>
                </c:pt>
                <c:pt idx="1380" formatCode="General">
                  <c:v>0.120337739871136</c:v>
                </c:pt>
                <c:pt idx="1381" formatCode="General">
                  <c:v>0.12023063392337199</c:v>
                </c:pt>
                <c:pt idx="1382" formatCode="General">
                  <c:v>0.12000727618690001</c:v>
                </c:pt>
                <c:pt idx="1383" formatCode="General">
                  <c:v>0.119771942730686</c:v>
                </c:pt>
                <c:pt idx="1384" formatCode="General">
                  <c:v>0.11965452153943699</c:v>
                </c:pt>
                <c:pt idx="1385" formatCode="General">
                  <c:v>0.11957040345677</c:v>
                </c:pt>
                <c:pt idx="1386" formatCode="General">
                  <c:v>0.11942117305490001</c:v>
                </c:pt>
                <c:pt idx="1387" formatCode="General">
                  <c:v>0.119190419994934</c:v>
                </c:pt>
                <c:pt idx="1388" formatCode="General">
                  <c:v>0.119070028793029</c:v>
                </c:pt>
                <c:pt idx="1389" formatCode="General">
                  <c:v>0.119564544419694</c:v>
                </c:pt>
                <c:pt idx="1390" formatCode="General">
                  <c:v>0.120694092390612</c:v>
                </c:pt>
                <c:pt idx="1391" formatCode="General">
                  <c:v>0.121983890721892</c:v>
                </c:pt>
                <c:pt idx="1392" formatCode="General">
                  <c:v>0.123093328860712</c:v>
                </c:pt>
                <c:pt idx="1393" formatCode="General">
                  <c:v>0.123941937642512</c:v>
                </c:pt>
                <c:pt idx="1394" formatCode="General">
                  <c:v>0.12470584329475599</c:v>
                </c:pt>
                <c:pt idx="1395" formatCode="General">
                  <c:v>0.12542320496280299</c:v>
                </c:pt>
                <c:pt idx="1396" formatCode="General">
                  <c:v>0.12596200313647199</c:v>
                </c:pt>
                <c:pt idx="1397" formatCode="General">
                  <c:v>0.126165833990387</c:v>
                </c:pt>
                <c:pt idx="1398" formatCode="General">
                  <c:v>0.12596463076584299</c:v>
                </c:pt>
                <c:pt idx="1399" formatCode="General">
                  <c:v>0.12534783161885499</c:v>
                </c:pt>
                <c:pt idx="1400" formatCode="General">
                  <c:v>0.124483200432682</c:v>
                </c:pt>
                <c:pt idx="1401" formatCode="General">
                  <c:v>0.12361799568456799</c:v>
                </c:pt>
                <c:pt idx="1402" formatCode="General">
                  <c:v>0.122666480274277</c:v>
                </c:pt>
                <c:pt idx="1403" formatCode="General">
                  <c:v>0.121482525491855</c:v>
                </c:pt>
                <c:pt idx="1404" formatCode="General">
                  <c:v>0.12003818841580299</c:v>
                </c:pt>
                <c:pt idx="1405" formatCode="General">
                  <c:v>0.118321993389986</c:v>
                </c:pt>
                <c:pt idx="1406" formatCode="General">
                  <c:v>0.11642286395363199</c:v>
                </c:pt>
                <c:pt idx="1407" formatCode="General">
                  <c:v>0.114404489536611</c:v>
                </c:pt>
                <c:pt idx="1408" formatCode="General">
                  <c:v>0.112189195213934</c:v>
                </c:pt>
                <c:pt idx="1409" formatCode="General">
                  <c:v>0.109664798265589</c:v>
                </c:pt>
                <c:pt idx="1410" formatCode="General">
                  <c:v>0.106854135192511</c:v>
                </c:pt>
                <c:pt idx="1411" formatCode="General">
                  <c:v>0.103790070940926</c:v>
                </c:pt>
                <c:pt idx="1412" formatCode="General">
                  <c:v>0.100781791523716</c:v>
                </c:pt>
                <c:pt idx="1413" formatCode="General">
                  <c:v>9.8110802566537897E-2</c:v>
                </c:pt>
                <c:pt idx="1414" formatCode="General">
                  <c:v>9.5491342974034096E-2</c:v>
                </c:pt>
                <c:pt idx="1415" formatCode="General">
                  <c:v>9.2757160678520495E-2</c:v>
                </c:pt>
                <c:pt idx="1416" formatCode="General">
                  <c:v>8.9962859268287398E-2</c:v>
                </c:pt>
                <c:pt idx="1417" formatCode="General">
                  <c:v>8.7177416753673201E-2</c:v>
                </c:pt>
                <c:pt idx="1418" formatCode="General">
                  <c:v>8.4406430807347804E-2</c:v>
                </c:pt>
                <c:pt idx="1419" formatCode="General">
                  <c:v>8.1482143153428305E-2</c:v>
                </c:pt>
                <c:pt idx="1420" formatCode="General">
                  <c:v>7.8394879903610507E-2</c:v>
                </c:pt>
                <c:pt idx="1421" formatCode="General">
                  <c:v>7.5227142288373794E-2</c:v>
                </c:pt>
                <c:pt idx="1422" formatCode="General">
                  <c:v>7.2001310513733804E-2</c:v>
                </c:pt>
                <c:pt idx="1423" formatCode="General">
                  <c:v>6.8890043823765304E-2</c:v>
                </c:pt>
                <c:pt idx="1424" formatCode="General">
                  <c:v>6.6613418425065907E-2</c:v>
                </c:pt>
                <c:pt idx="1425" formatCode="General">
                  <c:v>6.5578052555342603E-2</c:v>
                </c:pt>
                <c:pt idx="1426" formatCode="General">
                  <c:v>6.52907761039591E-2</c:v>
                </c:pt>
                <c:pt idx="1427" formatCode="General">
                  <c:v>6.5376704249086995E-2</c:v>
                </c:pt>
                <c:pt idx="1428" formatCode="General">
                  <c:v>6.5707799159788596E-2</c:v>
                </c:pt>
                <c:pt idx="1429" formatCode="General">
                  <c:v>6.6132328588522901E-2</c:v>
                </c:pt>
                <c:pt idx="1430" formatCode="General">
                  <c:v>6.6508325230443893E-2</c:v>
                </c:pt>
                <c:pt idx="1431" formatCode="General">
                  <c:v>6.6646437556793101E-2</c:v>
                </c:pt>
                <c:pt idx="1432" formatCode="General">
                  <c:v>6.6365311319896203E-2</c:v>
                </c:pt>
                <c:pt idx="1433" formatCode="General">
                  <c:v>6.5590587390448596E-2</c:v>
                </c:pt>
                <c:pt idx="1434" formatCode="General">
                  <c:v>6.4346766255633001E-2</c:v>
                </c:pt>
                <c:pt idx="1435" formatCode="General">
                  <c:v>6.2648499987845496E-2</c:v>
                </c:pt>
                <c:pt idx="1436" formatCode="General">
                  <c:v>6.0875748950283998E-2</c:v>
                </c:pt>
                <c:pt idx="1437" formatCode="General">
                  <c:v>5.9217527485771498E-2</c:v>
                </c:pt>
                <c:pt idx="1438" formatCode="General">
                  <c:v>5.7250611294360501E-2</c:v>
                </c:pt>
                <c:pt idx="1439" formatCode="General">
                  <c:v>5.4755881802862498E-2</c:v>
                </c:pt>
                <c:pt idx="1440" formatCode="General">
                  <c:v>5.17111094586011E-2</c:v>
                </c:pt>
                <c:pt idx="1441" formatCode="General">
                  <c:v>4.8212045172309398E-2</c:v>
                </c:pt>
                <c:pt idx="1442" formatCode="General">
                  <c:v>4.4401342505992702E-2</c:v>
                </c:pt>
                <c:pt idx="1443" formatCode="General">
                  <c:v>4.03365078367579E-2</c:v>
                </c:pt>
                <c:pt idx="1444" formatCode="General">
                  <c:v>3.6102817290033201E-2</c:v>
                </c:pt>
                <c:pt idx="1445" formatCode="General">
                  <c:v>3.1819254568858098E-2</c:v>
                </c:pt>
                <c:pt idx="1446" formatCode="General">
                  <c:v>2.7613922775399001E-2</c:v>
                </c:pt>
                <c:pt idx="1447" formatCode="General">
                  <c:v>2.3929318384670498E-2</c:v>
                </c:pt>
                <c:pt idx="1448" formatCode="General">
                  <c:v>2.0869766118166301E-2</c:v>
                </c:pt>
                <c:pt idx="1449" formatCode="General">
                  <c:v>1.7945522356251201E-2</c:v>
                </c:pt>
                <c:pt idx="1450" formatCode="General">
                  <c:v>1.49818444827084E-2</c:v>
                </c:pt>
                <c:pt idx="1451" formatCode="General">
                  <c:v>1.1998527162278101E-2</c:v>
                </c:pt>
                <c:pt idx="1452" formatCode="General">
                  <c:v>9.0386910142429208E-3</c:v>
                </c:pt>
                <c:pt idx="1453" formatCode="General">
                  <c:v>6.1402244753209897E-3</c:v>
                </c:pt>
                <c:pt idx="1454" formatCode="General">
                  <c:v>3.3275875787351699E-3</c:v>
                </c:pt>
                <c:pt idx="1455" formatCode="General">
                  <c:v>7.1218255456185597E-4</c:v>
                </c:pt>
                <c:pt idx="1456" formatCode="General">
                  <c:v>-1.5938142173018499E-3</c:v>
                </c:pt>
                <c:pt idx="1457" formatCode="General">
                  <c:v>-3.5673423524221798E-3</c:v>
                </c:pt>
                <c:pt idx="1458" formatCode="General">
                  <c:v>-5.2918100332403004E-3</c:v>
                </c:pt>
                <c:pt idx="1459" formatCode="General">
                  <c:v>-6.4916108347562703E-3</c:v>
                </c:pt>
                <c:pt idx="1460" formatCode="General">
                  <c:v>-6.9825595265036004E-3</c:v>
                </c:pt>
                <c:pt idx="1461" formatCode="General">
                  <c:v>-7.0432189969246101E-3</c:v>
                </c:pt>
                <c:pt idx="1462" formatCode="General">
                  <c:v>-6.8326422054257301E-3</c:v>
                </c:pt>
                <c:pt idx="1463" formatCode="General">
                  <c:v>-6.5104951071698197E-3</c:v>
                </c:pt>
                <c:pt idx="1464" formatCode="General">
                  <c:v>-6.2280675964588401E-3</c:v>
                </c:pt>
                <c:pt idx="1465" formatCode="General">
                  <c:v>-6.0492740759166804E-3</c:v>
                </c:pt>
                <c:pt idx="1466" formatCode="General">
                  <c:v>-6.0125209342967497E-3</c:v>
                </c:pt>
                <c:pt idx="1467" formatCode="General">
                  <c:v>-6.1642495985969699E-3</c:v>
                </c:pt>
                <c:pt idx="1468" formatCode="General">
                  <c:v>-6.66191622199447E-3</c:v>
                </c:pt>
                <c:pt idx="1469" formatCode="General">
                  <c:v>-7.6299965994788797E-3</c:v>
                </c:pt>
                <c:pt idx="1470" formatCode="General">
                  <c:v>-9.1144689030902195E-3</c:v>
                </c:pt>
                <c:pt idx="1471" formatCode="General">
                  <c:v>-1.07354325283293E-2</c:v>
                </c:pt>
                <c:pt idx="1472" formatCode="General">
                  <c:v>-1.2291788424549E-2</c:v>
                </c:pt>
                <c:pt idx="1473" formatCode="General">
                  <c:v>-1.4117225992822601E-2</c:v>
                </c:pt>
                <c:pt idx="1474" formatCode="General">
                  <c:v>-1.6291874019925101E-2</c:v>
                </c:pt>
                <c:pt idx="1475" formatCode="General">
                  <c:v>-1.87903271280369E-2</c:v>
                </c:pt>
                <c:pt idx="1476" formatCode="General">
                  <c:v>-2.1591722041976999E-2</c:v>
                </c:pt>
                <c:pt idx="1477" formatCode="General">
                  <c:v>-2.4616859690177201E-2</c:v>
                </c:pt>
                <c:pt idx="1478" formatCode="General">
                  <c:v>-2.7825435820329598E-2</c:v>
                </c:pt>
                <c:pt idx="1479" formatCode="General">
                  <c:v>-3.1147071948814699E-2</c:v>
                </c:pt>
                <c:pt idx="1480" formatCode="General">
                  <c:v>-3.44277316380531E-2</c:v>
                </c:pt>
                <c:pt idx="1481" formatCode="General">
                  <c:v>-3.7522599256535699E-2</c:v>
                </c:pt>
                <c:pt idx="1482" formatCode="General">
                  <c:v>-4.02746365758576E-2</c:v>
                </c:pt>
                <c:pt idx="1483" formatCode="General">
                  <c:v>-4.2627061590499303E-2</c:v>
                </c:pt>
                <c:pt idx="1484" formatCode="General">
                  <c:v>-4.4620576973879097E-2</c:v>
                </c:pt>
                <c:pt idx="1485" formatCode="General">
                  <c:v>-4.62954228303738E-2</c:v>
                </c:pt>
                <c:pt idx="1486" formatCode="General">
                  <c:v>-4.7679499663104301E-2</c:v>
                </c:pt>
                <c:pt idx="1487" formatCode="General">
                  <c:v>-4.87577211812096E-2</c:v>
                </c:pt>
                <c:pt idx="1488" formatCode="General">
                  <c:v>-4.9640187545217797E-2</c:v>
                </c:pt>
                <c:pt idx="1489" formatCode="General">
                  <c:v>-5.0137388611404203E-2</c:v>
                </c:pt>
                <c:pt idx="1490" formatCode="General">
                  <c:v>-5.0132167093040803E-2</c:v>
                </c:pt>
                <c:pt idx="1491" formatCode="General">
                  <c:v>-5.0081327610629299E-2</c:v>
                </c:pt>
                <c:pt idx="1492" formatCode="General">
                  <c:v>-5.02540027563914E-2</c:v>
                </c:pt>
                <c:pt idx="1493" formatCode="General">
                  <c:v>-5.0675365698250499E-2</c:v>
                </c:pt>
                <c:pt idx="1494" formatCode="General">
                  <c:v>-5.1413295013528003E-2</c:v>
                </c:pt>
                <c:pt idx="1495" formatCode="General">
                  <c:v>-5.2559977448986099E-2</c:v>
                </c:pt>
                <c:pt idx="1496" formatCode="General">
                  <c:v>-5.4236556787677401E-2</c:v>
                </c:pt>
                <c:pt idx="1497" formatCode="General">
                  <c:v>-5.6421121128803799E-2</c:v>
                </c:pt>
                <c:pt idx="1498" formatCode="General">
                  <c:v>-5.8943349648270402E-2</c:v>
                </c:pt>
                <c:pt idx="1499" formatCode="General">
                  <c:v>-6.1723247422479102E-2</c:v>
                </c:pt>
                <c:pt idx="1500" formatCode="General">
                  <c:v>-6.4766369026344695E-2</c:v>
                </c:pt>
                <c:pt idx="1501" formatCode="General">
                  <c:v>-6.8063526067418806E-2</c:v>
                </c:pt>
                <c:pt idx="1502" formatCode="General">
                  <c:v>-7.1561118405660498E-2</c:v>
                </c:pt>
                <c:pt idx="1503" formatCode="General">
                  <c:v>-7.5212594172075597E-2</c:v>
                </c:pt>
                <c:pt idx="1504" formatCode="General">
                  <c:v>-7.8966992096779404E-2</c:v>
                </c:pt>
                <c:pt idx="1505" formatCode="General">
                  <c:v>-8.2716707265818604E-2</c:v>
                </c:pt>
                <c:pt idx="1506" formatCode="General">
                  <c:v>-8.6305655435690007E-2</c:v>
                </c:pt>
                <c:pt idx="1507" formatCode="General">
                  <c:v>-8.9686695002446803E-2</c:v>
                </c:pt>
                <c:pt idx="1508" formatCode="General">
                  <c:v>-9.2532312871926301E-2</c:v>
                </c:pt>
                <c:pt idx="1509" formatCode="General">
                  <c:v>-9.4531093047240403E-2</c:v>
                </c:pt>
                <c:pt idx="1510" formatCode="General">
                  <c:v>-9.6047077218122501E-2</c:v>
                </c:pt>
                <c:pt idx="1511" formatCode="General">
                  <c:v>-9.7378413467061498E-2</c:v>
                </c:pt>
                <c:pt idx="1512" formatCode="General">
                  <c:v>-9.8527781078953797E-2</c:v>
                </c:pt>
                <c:pt idx="1513" formatCode="General">
                  <c:v>-9.9512233638384795E-2</c:v>
                </c:pt>
                <c:pt idx="1514" formatCode="General">
                  <c:v>-0.100344501091648</c:v>
                </c:pt>
                <c:pt idx="1515" formatCode="General">
                  <c:v>-0.100993562629937</c:v>
                </c:pt>
                <c:pt idx="1516" formatCode="General">
                  <c:v>-0.10143629754557899</c:v>
                </c:pt>
                <c:pt idx="1517" formatCode="General">
                  <c:v>-0.101794073586176</c:v>
                </c:pt>
                <c:pt idx="1518" formatCode="General">
                  <c:v>-0.102226108749112</c:v>
                </c:pt>
                <c:pt idx="1519" formatCode="General">
                  <c:v>-0.102830233750612</c:v>
                </c:pt>
                <c:pt idx="1520" formatCode="General">
                  <c:v>-0.103671818099015</c:v>
                </c:pt>
                <c:pt idx="1521" formatCode="General">
                  <c:v>-0.10482551447086901</c:v>
                </c:pt>
                <c:pt idx="1522" formatCode="General">
                  <c:v>-0.105972251036168</c:v>
                </c:pt>
                <c:pt idx="1523" formatCode="General">
                  <c:v>-0.106536284022755</c:v>
                </c:pt>
                <c:pt idx="1524" formatCode="General">
                  <c:v>-0.10660651262472701</c:v>
                </c:pt>
                <c:pt idx="1525" formatCode="General">
                  <c:v>-0.106454236981765</c:v>
                </c:pt>
                <c:pt idx="1526" formatCode="General">
                  <c:v>-0.10610006816576099</c:v>
                </c:pt>
                <c:pt idx="1527" formatCode="General">
                  <c:v>-0.10572778346056</c:v>
                </c:pt>
                <c:pt idx="1528" formatCode="General">
                  <c:v>-0.105521237393946</c:v>
                </c:pt>
                <c:pt idx="1529" formatCode="General">
                  <c:v>-0.105527004787538</c:v>
                </c:pt>
                <c:pt idx="1530" formatCode="General">
                  <c:v>-0.105795646644622</c:v>
                </c:pt>
                <c:pt idx="1531" formatCode="General">
                  <c:v>-0.106300686356496</c:v>
                </c:pt>
                <c:pt idx="1532" formatCode="General">
                  <c:v>-0.106921899929718</c:v>
                </c:pt>
                <c:pt idx="1533" formatCode="General">
                  <c:v>-0.10768234160204899</c:v>
                </c:pt>
                <c:pt idx="1534" formatCode="General">
                  <c:v>-0.108706487777288</c:v>
                </c:pt>
                <c:pt idx="1535" formatCode="General">
                  <c:v>-0.110071650806695</c:v>
                </c:pt>
                <c:pt idx="1536" formatCode="General">
                  <c:v>-0.111379769065605</c:v>
                </c:pt>
                <c:pt idx="1537" formatCode="General">
                  <c:v>-0.11226934060832799</c:v>
                </c:pt>
                <c:pt idx="1538" formatCode="General">
                  <c:v>-0.113096736401171</c:v>
                </c:pt>
                <c:pt idx="1539" formatCode="General">
                  <c:v>-0.113628546909637</c:v>
                </c:pt>
                <c:pt idx="1540" formatCode="General">
                  <c:v>-0.11368380211672</c:v>
                </c:pt>
                <c:pt idx="1541" formatCode="General">
                  <c:v>-0.113579195585002</c:v>
                </c:pt>
                <c:pt idx="1542" formatCode="General">
                  <c:v>-0.113259772111689</c:v>
                </c:pt>
                <c:pt idx="1543" formatCode="General">
                  <c:v>-0.112740864172388</c:v>
                </c:pt>
                <c:pt idx="1544" formatCode="General">
                  <c:v>-0.112069916120456</c:v>
                </c:pt>
                <c:pt idx="1545" formatCode="General">
                  <c:v>-0.111249123721663</c:v>
                </c:pt>
                <c:pt idx="1546" formatCode="General">
                  <c:v>-0.110236807480983</c:v>
                </c:pt>
                <c:pt idx="1547" formatCode="General">
                  <c:v>-0.109075952184106</c:v>
                </c:pt>
                <c:pt idx="1548" formatCode="General">
                  <c:v>-0.107960766636856</c:v>
                </c:pt>
                <c:pt idx="1549" formatCode="General">
                  <c:v>-0.107064648230286</c:v>
                </c:pt>
                <c:pt idx="1550" formatCode="General">
                  <c:v>-0.106432239330643</c:v>
                </c:pt>
                <c:pt idx="1551" formatCode="General">
                  <c:v>-0.105809655810553</c:v>
                </c:pt>
                <c:pt idx="1552" formatCode="General">
                  <c:v>-0.104667309614472</c:v>
                </c:pt>
                <c:pt idx="1553" formatCode="General">
                  <c:v>-0.103066493725898</c:v>
                </c:pt>
                <c:pt idx="1554" formatCode="General">
                  <c:v>-0.101343052918901</c:v>
                </c:pt>
                <c:pt idx="1555" formatCode="General">
                  <c:v>-9.9602845787638894E-2</c:v>
                </c:pt>
                <c:pt idx="1556" formatCode="General">
                  <c:v>-9.7965810497404701E-2</c:v>
                </c:pt>
                <c:pt idx="1557" formatCode="General">
                  <c:v>-9.6471026217020597E-2</c:v>
                </c:pt>
                <c:pt idx="1558" formatCode="General">
                  <c:v>-9.5155569222699493E-2</c:v>
                </c:pt>
                <c:pt idx="1559" formatCode="General">
                  <c:v>-9.3944241426244898E-2</c:v>
                </c:pt>
                <c:pt idx="1560" formatCode="General">
                  <c:v>-9.2776256945430999E-2</c:v>
                </c:pt>
                <c:pt idx="1561" formatCode="General">
                  <c:v>-9.1754617343530603E-2</c:v>
                </c:pt>
                <c:pt idx="1562" formatCode="General">
                  <c:v>-9.0959448390252898E-2</c:v>
                </c:pt>
                <c:pt idx="1563" formatCode="General">
                  <c:v>-9.0424748048602496E-2</c:v>
                </c:pt>
                <c:pt idx="1564" formatCode="General">
                  <c:v>-8.9982398718889703E-2</c:v>
                </c:pt>
                <c:pt idx="1565" formatCode="General">
                  <c:v>-8.9005526512258695E-2</c:v>
                </c:pt>
                <c:pt idx="1566" formatCode="General">
                  <c:v>-8.7422312748148698E-2</c:v>
                </c:pt>
                <c:pt idx="1567" formatCode="General">
                  <c:v>-8.5578672261364203E-2</c:v>
                </c:pt>
                <c:pt idx="1568" formatCode="General">
                  <c:v>-8.3523572818575004E-2</c:v>
                </c:pt>
                <c:pt idx="1569" formatCode="General">
                  <c:v>-8.13002388541368E-2</c:v>
                </c:pt>
                <c:pt idx="1570" formatCode="General">
                  <c:v>-7.8870291819323604E-2</c:v>
                </c:pt>
                <c:pt idx="1571" formatCode="General">
                  <c:v>-7.6220743239916497E-2</c:v>
                </c:pt>
                <c:pt idx="1572" formatCode="General">
                  <c:v>-7.3300133074402696E-2</c:v>
                </c:pt>
                <c:pt idx="1573" formatCode="General">
                  <c:v>-7.0044333171059597E-2</c:v>
                </c:pt>
                <c:pt idx="1574" formatCode="General">
                  <c:v>-6.6344551084185105E-2</c:v>
                </c:pt>
                <c:pt idx="1575" formatCode="General">
                  <c:v>-6.1853126001072102E-2</c:v>
                </c:pt>
                <c:pt idx="1576" formatCode="General">
                  <c:v>-5.6754798743570402E-2</c:v>
                </c:pt>
                <c:pt idx="1577" formatCode="General">
                  <c:v>-5.164463724559E-2</c:v>
                </c:pt>
                <c:pt idx="1578" formatCode="General">
                  <c:v>-4.6740891436756297E-2</c:v>
                </c:pt>
                <c:pt idx="1579" formatCode="General">
                  <c:v>-4.2197518004644698E-2</c:v>
                </c:pt>
                <c:pt idx="1580" formatCode="General">
                  <c:v>-3.8191213375177897E-2</c:v>
                </c:pt>
                <c:pt idx="1581" formatCode="General">
                  <c:v>-3.4819413838998302E-2</c:v>
                </c:pt>
                <c:pt idx="1582" formatCode="General">
                  <c:v>-3.2155118883453501E-2</c:v>
                </c:pt>
                <c:pt idx="1583" formatCode="General">
                  <c:v>-3.0255277862232002E-2</c:v>
                </c:pt>
                <c:pt idx="1584" formatCode="General">
                  <c:v>-2.9073630843152599E-2</c:v>
                </c:pt>
                <c:pt idx="1585" formatCode="General">
                  <c:v>-2.8525692268448401E-2</c:v>
                </c:pt>
                <c:pt idx="1586" formatCode="General">
                  <c:v>-2.8177319328072201E-2</c:v>
                </c:pt>
                <c:pt idx="1587" formatCode="General">
                  <c:v>-2.80394743942524E-2</c:v>
                </c:pt>
                <c:pt idx="1588" formatCode="General">
                  <c:v>-2.83867441225901E-2</c:v>
                </c:pt>
                <c:pt idx="1589" formatCode="General">
                  <c:v>-2.8963714918434899E-2</c:v>
                </c:pt>
                <c:pt idx="1590" formatCode="General">
                  <c:v>-2.95588868913387E-2</c:v>
                </c:pt>
                <c:pt idx="1591" formatCode="General">
                  <c:v>-2.9987485468966998E-2</c:v>
                </c:pt>
                <c:pt idx="1592" formatCode="General">
                  <c:v>-3.0049791319849799E-2</c:v>
                </c:pt>
                <c:pt idx="1593" formatCode="General">
                  <c:v>-2.9606628838254601E-2</c:v>
                </c:pt>
                <c:pt idx="1594" formatCode="General">
                  <c:v>-2.8684498448091799E-2</c:v>
                </c:pt>
                <c:pt idx="1595" formatCode="General">
                  <c:v>-2.7262291613789999E-2</c:v>
                </c:pt>
                <c:pt idx="1596" formatCode="General">
                  <c:v>-2.52559420988634E-2</c:v>
                </c:pt>
                <c:pt idx="1597" formatCode="General">
                  <c:v>-2.2211714399780699E-2</c:v>
                </c:pt>
                <c:pt idx="1598" formatCode="General">
                  <c:v>-1.8048155227307499E-2</c:v>
                </c:pt>
                <c:pt idx="1599" formatCode="General">
                  <c:v>-1.3204826652470299E-2</c:v>
                </c:pt>
                <c:pt idx="1600" formatCode="General">
                  <c:v>-7.7172950834699799E-3</c:v>
                </c:pt>
                <c:pt idx="1601" formatCode="General">
                  <c:v>-1.4459749218242899E-3</c:v>
                </c:pt>
                <c:pt idx="1602" formatCode="General">
                  <c:v>5.6268690679258E-3</c:v>
                </c:pt>
                <c:pt idx="1603" formatCode="General">
                  <c:v>1.3311073517427901E-2</c:v>
                </c:pt>
                <c:pt idx="1604" formatCode="General">
                  <c:v>2.1399994984579399E-2</c:v>
                </c:pt>
                <c:pt idx="1605" formatCode="General">
                  <c:v>2.9577958087068999E-2</c:v>
                </c:pt>
                <c:pt idx="1606" formatCode="General">
                  <c:v>3.7396534850001099E-2</c:v>
                </c:pt>
                <c:pt idx="1607" formatCode="General">
                  <c:v>4.4797275205501599E-2</c:v>
                </c:pt>
                <c:pt idx="1608" formatCode="General">
                  <c:v>5.1546195978428799E-2</c:v>
                </c:pt>
                <c:pt idx="1609" formatCode="General">
                  <c:v>5.6996353626330098E-2</c:v>
                </c:pt>
                <c:pt idx="1610" formatCode="General">
                  <c:v>6.0833329696981901E-2</c:v>
                </c:pt>
                <c:pt idx="1611" formatCode="General">
                  <c:v>6.2842445701243393E-2</c:v>
                </c:pt>
                <c:pt idx="1612" formatCode="General">
                  <c:v>6.2824443541260294E-2</c:v>
                </c:pt>
                <c:pt idx="1613" formatCode="General">
                  <c:v>6.0855164436790898E-2</c:v>
                </c:pt>
                <c:pt idx="1614" formatCode="General">
                  <c:v>5.7262035158973698E-2</c:v>
                </c:pt>
                <c:pt idx="1615" formatCode="General">
                  <c:v>5.2369152674133598E-2</c:v>
                </c:pt>
                <c:pt idx="1616" formatCode="General">
                  <c:v>4.6551570380914502E-2</c:v>
                </c:pt>
                <c:pt idx="1617" formatCode="General">
                  <c:v>4.00713227615732E-2</c:v>
                </c:pt>
                <c:pt idx="1618" formatCode="General">
                  <c:v>3.3303367228427E-2</c:v>
                </c:pt>
                <c:pt idx="1619" formatCode="General">
                  <c:v>2.6454103882422E-2</c:v>
                </c:pt>
                <c:pt idx="1620" formatCode="General">
                  <c:v>1.94461162944045E-2</c:v>
                </c:pt>
                <c:pt idx="1621" formatCode="General">
                  <c:v>1.2553621361468301E-2</c:v>
                </c:pt>
                <c:pt idx="1622" formatCode="General">
                  <c:v>6.2102960881073501E-3</c:v>
                </c:pt>
                <c:pt idx="1623" formatCode="General">
                  <c:v>6.0101790887307697E-4</c:v>
                </c:pt>
                <c:pt idx="1624" formatCode="General">
                  <c:v>-4.2318732230350598E-3</c:v>
                </c:pt>
                <c:pt idx="1625" formatCode="General">
                  <c:v>-8.1830313959130301E-3</c:v>
                </c:pt>
                <c:pt idx="1626" formatCode="General">
                  <c:v>-1.11607839698071E-2</c:v>
                </c:pt>
                <c:pt idx="1627" formatCode="General">
                  <c:v>-1.29604488049017E-2</c:v>
                </c:pt>
                <c:pt idx="1628" formatCode="General">
                  <c:v>-1.32316303530907E-2</c:v>
                </c:pt>
                <c:pt idx="1629" formatCode="General">
                  <c:v>-1.2226653585087E-2</c:v>
                </c:pt>
                <c:pt idx="1630" formatCode="General">
                  <c:v>-1.0507472450100599E-2</c:v>
                </c:pt>
                <c:pt idx="1631" formatCode="General">
                  <c:v>-8.1946979346409193E-3</c:v>
                </c:pt>
                <c:pt idx="1632" formatCode="General">
                  <c:v>-5.2991722441991804E-3</c:v>
                </c:pt>
                <c:pt idx="1633" formatCode="General">
                  <c:v>-1.97437031566973E-3</c:v>
                </c:pt>
                <c:pt idx="1634" formatCode="General">
                  <c:v>1.65341039003488E-3</c:v>
                </c:pt>
                <c:pt idx="1635" formatCode="General">
                  <c:v>5.4441201996808103E-3</c:v>
                </c:pt>
                <c:pt idx="1636" formatCode="General">
                  <c:v>9.0900975363742108E-3</c:v>
                </c:pt>
                <c:pt idx="1637" formatCode="General">
                  <c:v>1.24869534382371E-2</c:v>
                </c:pt>
                <c:pt idx="1638" formatCode="General">
                  <c:v>1.6049092277102699E-2</c:v>
                </c:pt>
                <c:pt idx="1639" formatCode="General">
                  <c:v>1.9799082483132599E-2</c:v>
                </c:pt>
                <c:pt idx="1640" formatCode="General">
                  <c:v>2.2853496486318899E-2</c:v>
                </c:pt>
                <c:pt idx="1641" formatCode="General">
                  <c:v>2.5103392103297199E-2</c:v>
                </c:pt>
                <c:pt idx="1642" formatCode="General">
                  <c:v>2.6759335676603799E-2</c:v>
                </c:pt>
                <c:pt idx="1643" formatCode="General">
                  <c:v>2.7579639076490699E-2</c:v>
                </c:pt>
                <c:pt idx="1644" formatCode="General">
                  <c:v>2.7636369736314201E-2</c:v>
                </c:pt>
                <c:pt idx="1645" formatCode="General">
                  <c:v>2.7047558685580099E-2</c:v>
                </c:pt>
                <c:pt idx="1646" formatCode="General">
                  <c:v>2.5681730375464899E-2</c:v>
                </c:pt>
                <c:pt idx="1647" formatCode="General">
                  <c:v>2.34477681966937E-2</c:v>
                </c:pt>
                <c:pt idx="1648" formatCode="General">
                  <c:v>2.0918788985948601E-2</c:v>
                </c:pt>
                <c:pt idx="1649" formatCode="General">
                  <c:v>1.8259735499825801E-2</c:v>
                </c:pt>
                <c:pt idx="1650" formatCode="General">
                  <c:v>1.50478324141281E-2</c:v>
                </c:pt>
                <c:pt idx="1651" formatCode="General">
                  <c:v>1.14161490739063E-2</c:v>
                </c:pt>
                <c:pt idx="1652" formatCode="General">
                  <c:v>7.7240418078865E-3</c:v>
                </c:pt>
                <c:pt idx="1653" formatCode="General">
                  <c:v>4.2562000890847204E-3</c:v>
                </c:pt>
                <c:pt idx="1654" formatCode="General">
                  <c:v>1.12749373391431E-3</c:v>
                </c:pt>
                <c:pt idx="1655" formatCode="General">
                  <c:v>-1.50972521459598E-3</c:v>
                </c:pt>
                <c:pt idx="1656" formatCode="General">
                  <c:v>-3.5082175390121098E-3</c:v>
                </c:pt>
                <c:pt idx="1657" formatCode="General">
                  <c:v>-4.7851472361456603E-3</c:v>
                </c:pt>
                <c:pt idx="1658" formatCode="General">
                  <c:v>-5.3791332668694097E-3</c:v>
                </c:pt>
                <c:pt idx="1659" formatCode="General">
                  <c:v>-5.3219305064282699E-3</c:v>
                </c:pt>
                <c:pt idx="1660" formatCode="General">
                  <c:v>-4.6283931317333904E-3</c:v>
                </c:pt>
                <c:pt idx="1661" formatCode="General">
                  <c:v>-3.39106619661269E-3</c:v>
                </c:pt>
                <c:pt idx="1662" formatCode="General">
                  <c:v>-1.6673842273109199E-3</c:v>
                </c:pt>
                <c:pt idx="1663" formatCode="General">
                  <c:v>5.1401900104361398E-4</c:v>
                </c:pt>
                <c:pt idx="1664" formatCode="General">
                  <c:v>3.1710313867091798E-3</c:v>
                </c:pt>
                <c:pt idx="1665" formatCode="General">
                  <c:v>6.0318132990867497E-3</c:v>
                </c:pt>
                <c:pt idx="1666" formatCode="General">
                  <c:v>8.8282833556731204E-3</c:v>
                </c:pt>
                <c:pt idx="1667" formatCode="General">
                  <c:v>1.1577701222448099E-2</c:v>
                </c:pt>
                <c:pt idx="1668" formatCode="General">
                  <c:v>1.4259583888119E-2</c:v>
                </c:pt>
                <c:pt idx="1669" formatCode="General">
                  <c:v>1.7148934414373099E-2</c:v>
                </c:pt>
                <c:pt idx="1670" formatCode="General">
                  <c:v>2.0131736032034501E-2</c:v>
                </c:pt>
                <c:pt idx="1671" formatCode="General">
                  <c:v>2.25472533646838E-2</c:v>
                </c:pt>
                <c:pt idx="1672" formatCode="General">
                  <c:v>2.4196592789894798E-2</c:v>
                </c:pt>
                <c:pt idx="1673" formatCode="General">
                  <c:v>2.50591696271164E-2</c:v>
                </c:pt>
                <c:pt idx="1674" formatCode="General">
                  <c:v>2.5156042655561199E-2</c:v>
                </c:pt>
                <c:pt idx="1675" formatCode="General">
                  <c:v>2.4514861526402001E-2</c:v>
                </c:pt>
                <c:pt idx="1676" formatCode="General">
                  <c:v>2.3187121839467799E-2</c:v>
                </c:pt>
                <c:pt idx="1677" formatCode="General">
                  <c:v>2.1248526953833901E-2</c:v>
                </c:pt>
                <c:pt idx="1678" formatCode="General">
                  <c:v>1.8770759690683401E-2</c:v>
                </c:pt>
                <c:pt idx="1679" formatCode="General">
                  <c:v>1.5953139428350901E-2</c:v>
                </c:pt>
                <c:pt idx="1680" formatCode="General">
                  <c:v>1.2983679666768E-2</c:v>
                </c:pt>
                <c:pt idx="1681" formatCode="General">
                  <c:v>1.0274363794339899E-2</c:v>
                </c:pt>
                <c:pt idx="1682" formatCode="General">
                  <c:v>8.1185843863336698E-3</c:v>
                </c:pt>
                <c:pt idx="1683" formatCode="General">
                  <c:v>6.28999356748388E-3</c:v>
                </c:pt>
                <c:pt idx="1684" formatCode="General">
                  <c:v>4.2915442588858099E-3</c:v>
                </c:pt>
                <c:pt idx="1685" formatCode="General">
                  <c:v>2.5041301535184499E-3</c:v>
                </c:pt>
                <c:pt idx="1686" formatCode="General">
                  <c:v>1.52111693287832E-3</c:v>
                </c:pt>
                <c:pt idx="1687" formatCode="General">
                  <c:v>1.2195198522180501E-3</c:v>
                </c:pt>
                <c:pt idx="1688" formatCode="General">
                  <c:v>1.46051056332341E-3</c:v>
                </c:pt>
                <c:pt idx="1689" formatCode="General">
                  <c:v>1.9838649756815799E-3</c:v>
                </c:pt>
                <c:pt idx="1690" formatCode="General">
                  <c:v>2.7341550461343202E-3</c:v>
                </c:pt>
                <c:pt idx="1691" formatCode="General">
                  <c:v>3.6707993844165301E-3</c:v>
                </c:pt>
                <c:pt idx="1692" formatCode="General">
                  <c:v>4.6725980941928697E-3</c:v>
                </c:pt>
                <c:pt idx="1693" formatCode="General">
                  <c:v>5.7934829077234103E-3</c:v>
                </c:pt>
                <c:pt idx="1694" formatCode="General">
                  <c:v>7.62553051712366E-3</c:v>
                </c:pt>
                <c:pt idx="1695" formatCode="General">
                  <c:v>1.01701679417895E-2</c:v>
                </c:pt>
                <c:pt idx="1696" formatCode="General">
                  <c:v>1.27750080208701E-2</c:v>
                </c:pt>
                <c:pt idx="1697" formatCode="General">
                  <c:v>1.50989932838115E-2</c:v>
                </c:pt>
                <c:pt idx="1698" formatCode="General">
                  <c:v>1.65961492622832E-2</c:v>
                </c:pt>
                <c:pt idx="1699" formatCode="General">
                  <c:v>1.76809880630413E-2</c:v>
                </c:pt>
                <c:pt idx="1700" formatCode="General">
                  <c:v>1.8861528946069302E-2</c:v>
                </c:pt>
                <c:pt idx="1701" formatCode="General">
                  <c:v>1.9732913017204898E-2</c:v>
                </c:pt>
                <c:pt idx="1702" formatCode="General">
                  <c:v>2.02637434419842E-2</c:v>
                </c:pt>
                <c:pt idx="1703" formatCode="General">
                  <c:v>2.0541429485151998E-2</c:v>
                </c:pt>
                <c:pt idx="1704" formatCode="General">
                  <c:v>2.0557539987338801E-2</c:v>
                </c:pt>
                <c:pt idx="1705" formatCode="General">
                  <c:v>2.0306916105868902E-2</c:v>
                </c:pt>
                <c:pt idx="1706" formatCode="General">
                  <c:v>1.98158069879436E-2</c:v>
                </c:pt>
                <c:pt idx="1707" formatCode="General">
                  <c:v>1.9194134531865699E-2</c:v>
                </c:pt>
                <c:pt idx="1708" formatCode="General">
                  <c:v>1.89629481782474E-2</c:v>
                </c:pt>
                <c:pt idx="1709" formatCode="General">
                  <c:v>1.9220259871510902E-2</c:v>
                </c:pt>
                <c:pt idx="1710" formatCode="General">
                  <c:v>1.94507758844089E-2</c:v>
                </c:pt>
                <c:pt idx="1711" formatCode="General">
                  <c:v>1.9538101798308699E-2</c:v>
                </c:pt>
                <c:pt idx="1712" formatCode="General">
                  <c:v>1.9513675104619502E-2</c:v>
                </c:pt>
                <c:pt idx="1713" formatCode="General">
                  <c:v>1.9317266416161501E-2</c:v>
                </c:pt>
                <c:pt idx="1714" formatCode="General">
                  <c:v>1.8963388765523E-2</c:v>
                </c:pt>
                <c:pt idx="1715" formatCode="General">
                  <c:v>1.8561418373572499E-2</c:v>
                </c:pt>
                <c:pt idx="1716" formatCode="General">
                  <c:v>1.8196739696249398E-2</c:v>
                </c:pt>
                <c:pt idx="1717" formatCode="General">
                  <c:v>1.79478770699576E-2</c:v>
                </c:pt>
                <c:pt idx="1718" formatCode="General">
                  <c:v>1.7957883398819499E-2</c:v>
                </c:pt>
                <c:pt idx="1719" formatCode="General">
                  <c:v>1.8419006143053501E-2</c:v>
                </c:pt>
                <c:pt idx="1720" formatCode="General">
                  <c:v>1.9913860578219901E-2</c:v>
                </c:pt>
                <c:pt idx="1721" formatCode="General">
                  <c:v>2.2475565126853302E-2</c:v>
                </c:pt>
                <c:pt idx="1722" formatCode="General">
                  <c:v>2.5532466866471201E-2</c:v>
                </c:pt>
                <c:pt idx="1723" formatCode="General">
                  <c:v>2.8953230261456301E-2</c:v>
                </c:pt>
                <c:pt idx="1724" formatCode="General">
                  <c:v>3.2645393476632298E-2</c:v>
                </c:pt>
                <c:pt idx="1725" formatCode="General">
                  <c:v>3.6462997140850897E-2</c:v>
                </c:pt>
                <c:pt idx="1726" formatCode="General">
                  <c:v>4.0258752844846403E-2</c:v>
                </c:pt>
                <c:pt idx="1727" formatCode="General">
                  <c:v>4.3882852533734203E-2</c:v>
                </c:pt>
                <c:pt idx="1728" formatCode="General">
                  <c:v>4.7167634614087198E-2</c:v>
                </c:pt>
                <c:pt idx="1729" formatCode="General">
                  <c:v>4.9963987960217102E-2</c:v>
                </c:pt>
                <c:pt idx="1730" formatCode="General">
                  <c:v>5.2199525144131002E-2</c:v>
                </c:pt>
                <c:pt idx="1731" formatCode="General">
                  <c:v>5.3899656858690102E-2</c:v>
                </c:pt>
                <c:pt idx="1732" formatCode="General">
                  <c:v>5.5139912973381097E-2</c:v>
                </c:pt>
                <c:pt idx="1733" formatCode="General">
                  <c:v>5.6000308114804803E-2</c:v>
                </c:pt>
                <c:pt idx="1734" formatCode="General">
                  <c:v>5.6109831044318298E-2</c:v>
                </c:pt>
                <c:pt idx="1735" formatCode="General">
                  <c:v>5.5196353497973402E-2</c:v>
                </c:pt>
                <c:pt idx="1736" formatCode="General">
                  <c:v>5.3295646617907103E-2</c:v>
                </c:pt>
                <c:pt idx="1737" formatCode="General">
                  <c:v>5.0413194861401799E-2</c:v>
                </c:pt>
                <c:pt idx="1738" formatCode="General">
                  <c:v>4.6827081964658797E-2</c:v>
                </c:pt>
                <c:pt idx="1739" formatCode="General">
                  <c:v>4.2716152112833097E-2</c:v>
                </c:pt>
                <c:pt idx="1740" formatCode="General">
                  <c:v>3.8190529818853902E-2</c:v>
                </c:pt>
                <c:pt idx="1741" formatCode="General">
                  <c:v>3.3467013480304002E-2</c:v>
                </c:pt>
                <c:pt idx="1742" formatCode="General">
                  <c:v>2.8781882007004201E-2</c:v>
                </c:pt>
                <c:pt idx="1743" formatCode="General">
                  <c:v>2.42391643814148E-2</c:v>
                </c:pt>
                <c:pt idx="1744" formatCode="General">
                  <c:v>2.0146438851919E-2</c:v>
                </c:pt>
                <c:pt idx="1745" formatCode="General">
                  <c:v>1.7195550179196498E-2</c:v>
                </c:pt>
                <c:pt idx="1746" formatCode="General">
                  <c:v>1.5600309734142901E-2</c:v>
                </c:pt>
                <c:pt idx="1747" formatCode="General">
                  <c:v>1.5209858830203E-2</c:v>
                </c:pt>
                <c:pt idx="1748" formatCode="General">
                  <c:v>1.5942607399709999E-2</c:v>
                </c:pt>
                <c:pt idx="1749" formatCode="General">
                  <c:v>1.7680937061327898E-2</c:v>
                </c:pt>
                <c:pt idx="1750" formatCode="General">
                  <c:v>2.04225897613813E-2</c:v>
                </c:pt>
                <c:pt idx="1751" formatCode="General">
                  <c:v>2.3991739510307499E-2</c:v>
                </c:pt>
                <c:pt idx="1752" formatCode="General">
                  <c:v>2.8103800233282E-2</c:v>
                </c:pt>
                <c:pt idx="1753" formatCode="General">
                  <c:v>3.25135653257572E-2</c:v>
                </c:pt>
                <c:pt idx="1754" formatCode="General">
                  <c:v>3.7120664388449402E-2</c:v>
                </c:pt>
                <c:pt idx="1755" formatCode="General">
                  <c:v>4.1796521605326903E-2</c:v>
                </c:pt>
                <c:pt idx="1756" formatCode="General">
                  <c:v>4.62518524328311E-2</c:v>
                </c:pt>
                <c:pt idx="1757" formatCode="General">
                  <c:v>5.0460652832386599E-2</c:v>
                </c:pt>
                <c:pt idx="1758" formatCode="General">
                  <c:v>5.4677153237002098E-2</c:v>
                </c:pt>
                <c:pt idx="1759" formatCode="General">
                  <c:v>5.8559621167052198E-2</c:v>
                </c:pt>
                <c:pt idx="1760" formatCode="General">
                  <c:v>6.1591090742650699E-2</c:v>
                </c:pt>
                <c:pt idx="1761" formatCode="General">
                  <c:v>6.3692438373845403E-2</c:v>
                </c:pt>
                <c:pt idx="1762" formatCode="General">
                  <c:v>6.47273181079729E-2</c:v>
                </c:pt>
                <c:pt idx="1763" formatCode="General">
                  <c:v>6.4620539582732894E-2</c:v>
                </c:pt>
                <c:pt idx="1764" formatCode="General">
                  <c:v>6.3348970626949497E-2</c:v>
                </c:pt>
                <c:pt idx="1765" formatCode="General">
                  <c:v>6.09572602015475E-2</c:v>
                </c:pt>
                <c:pt idx="1766" formatCode="General">
                  <c:v>5.7701029702638303E-2</c:v>
                </c:pt>
                <c:pt idx="1767" formatCode="General">
                  <c:v>5.3822544529120803E-2</c:v>
                </c:pt>
                <c:pt idx="1768" formatCode="General">
                  <c:v>4.9474830737776199E-2</c:v>
                </c:pt>
                <c:pt idx="1769" formatCode="General">
                  <c:v>4.5113477106178003E-2</c:v>
                </c:pt>
                <c:pt idx="1770" formatCode="General">
                  <c:v>4.1256933147303602E-2</c:v>
                </c:pt>
                <c:pt idx="1771" formatCode="General">
                  <c:v>3.7706819162048502E-2</c:v>
                </c:pt>
                <c:pt idx="1772" formatCode="General">
                  <c:v>3.4215397286546899E-2</c:v>
                </c:pt>
                <c:pt idx="1773" formatCode="General">
                  <c:v>3.0895431547153299E-2</c:v>
                </c:pt>
                <c:pt idx="1774" formatCode="General">
                  <c:v>2.7631126450320499E-2</c:v>
                </c:pt>
                <c:pt idx="1775" formatCode="General">
                  <c:v>2.4366881363741901E-2</c:v>
                </c:pt>
                <c:pt idx="1776" formatCode="General">
                  <c:v>2.13305586767964E-2</c:v>
                </c:pt>
                <c:pt idx="1777" formatCode="General">
                  <c:v>1.8817526567296201E-2</c:v>
                </c:pt>
                <c:pt idx="1778" formatCode="General">
                  <c:v>1.69664749617832E-2</c:v>
                </c:pt>
                <c:pt idx="1779" formatCode="General">
                  <c:v>1.5764463830779701E-2</c:v>
                </c:pt>
                <c:pt idx="1780" formatCode="General">
                  <c:v>1.5176379218362099E-2</c:v>
                </c:pt>
                <c:pt idx="1781" formatCode="General">
                  <c:v>1.5130624413919999E-2</c:v>
                </c:pt>
                <c:pt idx="1782" formatCode="General">
                  <c:v>1.5808974450067799E-2</c:v>
                </c:pt>
                <c:pt idx="1783" formatCode="General">
                  <c:v>1.7485109013960699E-2</c:v>
                </c:pt>
                <c:pt idx="1784" formatCode="General">
                  <c:v>1.9743885358830801E-2</c:v>
                </c:pt>
                <c:pt idx="1785" formatCode="General">
                  <c:v>2.1999053063511201E-2</c:v>
                </c:pt>
                <c:pt idx="1786" formatCode="General">
                  <c:v>2.4025865355175199E-2</c:v>
                </c:pt>
                <c:pt idx="1787" formatCode="General">
                  <c:v>2.5743375201195601E-2</c:v>
                </c:pt>
                <c:pt idx="1788" formatCode="General">
                  <c:v>2.7046042814787102E-2</c:v>
                </c:pt>
                <c:pt idx="1789" formatCode="General">
                  <c:v>2.7800703405647199E-2</c:v>
                </c:pt>
                <c:pt idx="1790" formatCode="General">
                  <c:v>2.79698029145974E-2</c:v>
                </c:pt>
                <c:pt idx="1791" formatCode="General">
                  <c:v>2.7560814917980899E-2</c:v>
                </c:pt>
                <c:pt idx="1792" formatCode="General">
                  <c:v>2.6602346097839201E-2</c:v>
                </c:pt>
                <c:pt idx="1793" formatCode="General">
                  <c:v>2.5094192811542199E-2</c:v>
                </c:pt>
                <c:pt idx="1794" formatCode="General">
                  <c:v>2.3327782318586301E-2</c:v>
                </c:pt>
                <c:pt idx="1795" formatCode="General">
                  <c:v>2.1613717698234301E-2</c:v>
                </c:pt>
                <c:pt idx="1796" formatCode="General">
                  <c:v>1.9641486197133198E-2</c:v>
                </c:pt>
                <c:pt idx="1797" formatCode="General">
                  <c:v>1.71347834686633E-2</c:v>
                </c:pt>
                <c:pt idx="1798" formatCode="General">
                  <c:v>1.4123599145532699E-2</c:v>
                </c:pt>
                <c:pt idx="1799" formatCode="General">
                  <c:v>1.0691006166223401E-2</c:v>
                </c:pt>
                <c:pt idx="1800" formatCode="General">
                  <c:v>7.0957226614781696E-3</c:v>
                </c:pt>
                <c:pt idx="1801" formatCode="General">
                  <c:v>3.53019712353877E-3</c:v>
                </c:pt>
                <c:pt idx="1802">
                  <c:v>-4.4191370248463098E-5</c:v>
                </c:pt>
                <c:pt idx="1803" formatCode="General">
                  <c:v>-3.6459839776921501E-3</c:v>
                </c:pt>
                <c:pt idx="1804" formatCode="General">
                  <c:v>-7.2044359076442101E-3</c:v>
                </c:pt>
                <c:pt idx="1805" formatCode="General">
                  <c:v>-1.0697031909168099E-2</c:v>
                </c:pt>
                <c:pt idx="1806" formatCode="General">
                  <c:v>-1.4162715117186E-2</c:v>
                </c:pt>
                <c:pt idx="1807" formatCode="General">
                  <c:v>-1.7255588711994899E-2</c:v>
                </c:pt>
                <c:pt idx="1808" formatCode="General">
                  <c:v>-1.95471690284857E-2</c:v>
                </c:pt>
                <c:pt idx="1809" formatCode="General">
                  <c:v>-2.1272168744601201E-2</c:v>
                </c:pt>
                <c:pt idx="1810" formatCode="General">
                  <c:v>-2.27013938345288E-2</c:v>
                </c:pt>
                <c:pt idx="1811" formatCode="General">
                  <c:v>-2.3787275447407E-2</c:v>
                </c:pt>
                <c:pt idx="1812" formatCode="General">
                  <c:v>-2.4569423021538701E-2</c:v>
                </c:pt>
                <c:pt idx="1813" formatCode="General">
                  <c:v>-2.5227114485864E-2</c:v>
                </c:pt>
                <c:pt idx="1814" formatCode="General">
                  <c:v>-2.5900556665607002E-2</c:v>
                </c:pt>
                <c:pt idx="1815" formatCode="General">
                  <c:v>-2.6524708041534398E-2</c:v>
                </c:pt>
                <c:pt idx="1816" formatCode="General">
                  <c:v>-2.6954421849530098E-2</c:v>
                </c:pt>
                <c:pt idx="1817" formatCode="General">
                  <c:v>-2.7252893197500901E-2</c:v>
                </c:pt>
                <c:pt idx="1818" formatCode="General">
                  <c:v>-2.76272797597714E-2</c:v>
                </c:pt>
                <c:pt idx="1819" formatCode="General">
                  <c:v>-2.81815806818617E-2</c:v>
                </c:pt>
                <c:pt idx="1820" formatCode="General">
                  <c:v>-2.8927076154354001E-2</c:v>
                </c:pt>
                <c:pt idx="1821" formatCode="General">
                  <c:v>-2.95866038243515E-2</c:v>
                </c:pt>
                <c:pt idx="1822" formatCode="General">
                  <c:v>-2.9952636213229099E-2</c:v>
                </c:pt>
                <c:pt idx="1823" formatCode="General">
                  <c:v>-3.0276495329489301E-2</c:v>
                </c:pt>
                <c:pt idx="1824" formatCode="General">
                  <c:v>-3.07328857790924E-2</c:v>
                </c:pt>
                <c:pt idx="1825" formatCode="General">
                  <c:v>-3.1332615033291503E-2</c:v>
                </c:pt>
                <c:pt idx="1826" formatCode="General">
                  <c:v>-3.2091187110741701E-2</c:v>
                </c:pt>
                <c:pt idx="1827" formatCode="General">
                  <c:v>-3.3084575024917601E-2</c:v>
                </c:pt>
                <c:pt idx="1828" formatCode="General">
                  <c:v>-3.4364215109311799E-2</c:v>
                </c:pt>
                <c:pt idx="1829" formatCode="General">
                  <c:v>-3.5828905388559103E-2</c:v>
                </c:pt>
                <c:pt idx="1830" formatCode="General">
                  <c:v>-3.7275375813983401E-2</c:v>
                </c:pt>
                <c:pt idx="1831" formatCode="General">
                  <c:v>-3.8577771916671402E-2</c:v>
                </c:pt>
                <c:pt idx="1832" formatCode="General">
                  <c:v>-3.9680253888856203E-2</c:v>
                </c:pt>
                <c:pt idx="1833" formatCode="General">
                  <c:v>-4.0668627518762802E-2</c:v>
                </c:pt>
                <c:pt idx="1834" formatCode="General">
                  <c:v>-4.1394113894967999E-2</c:v>
                </c:pt>
                <c:pt idx="1835" formatCode="General">
                  <c:v>-4.1781273668774301E-2</c:v>
                </c:pt>
                <c:pt idx="1836" formatCode="General">
                  <c:v>-4.2119631231027001E-2</c:v>
                </c:pt>
                <c:pt idx="1837" formatCode="General">
                  <c:v>-4.2446582645809902E-2</c:v>
                </c:pt>
                <c:pt idx="1838" formatCode="General">
                  <c:v>-4.2815671895123697E-2</c:v>
                </c:pt>
                <c:pt idx="1839" formatCode="General">
                  <c:v>-4.3319736482565603E-2</c:v>
                </c:pt>
                <c:pt idx="1840" formatCode="General">
                  <c:v>-4.3845199191815301E-2</c:v>
                </c:pt>
                <c:pt idx="1841" formatCode="General">
                  <c:v>-4.4301183322973198E-2</c:v>
                </c:pt>
                <c:pt idx="1842" formatCode="General">
                  <c:v>-4.47578852795254E-2</c:v>
                </c:pt>
                <c:pt idx="1843" formatCode="General">
                  <c:v>-4.5257089615468302E-2</c:v>
                </c:pt>
                <c:pt idx="1844" formatCode="General">
                  <c:v>-4.5848026081468603E-2</c:v>
                </c:pt>
                <c:pt idx="1845" formatCode="General">
                  <c:v>-4.6590685672054197E-2</c:v>
                </c:pt>
                <c:pt idx="1846" formatCode="General">
                  <c:v>-4.7461303440300397E-2</c:v>
                </c:pt>
                <c:pt idx="1847" formatCode="General">
                  <c:v>-4.8453920281979798E-2</c:v>
                </c:pt>
                <c:pt idx="1848" formatCode="General">
                  <c:v>-4.9222489888396503E-2</c:v>
                </c:pt>
                <c:pt idx="1849" formatCode="General">
                  <c:v>-4.9539643710901499E-2</c:v>
                </c:pt>
                <c:pt idx="1850" formatCode="General">
                  <c:v>-4.9676754855151502E-2</c:v>
                </c:pt>
                <c:pt idx="1851" formatCode="General">
                  <c:v>-5.0188488435937602E-2</c:v>
                </c:pt>
                <c:pt idx="1852" formatCode="General">
                  <c:v>-5.0911304793953102E-2</c:v>
                </c:pt>
                <c:pt idx="1853" formatCode="General">
                  <c:v>-5.12086616863031E-2</c:v>
                </c:pt>
                <c:pt idx="1854" formatCode="General">
                  <c:v>-5.1254934061547998E-2</c:v>
                </c:pt>
                <c:pt idx="1855" formatCode="General">
                  <c:v>-5.1231408629439298E-2</c:v>
                </c:pt>
                <c:pt idx="1856" formatCode="General">
                  <c:v>-5.1056549301530599E-2</c:v>
                </c:pt>
                <c:pt idx="1857" formatCode="General">
                  <c:v>-5.0629553487521899E-2</c:v>
                </c:pt>
                <c:pt idx="1858" formatCode="General">
                  <c:v>-4.9985026336727502E-2</c:v>
                </c:pt>
                <c:pt idx="1859" formatCode="General">
                  <c:v>-4.9113038832041801E-2</c:v>
                </c:pt>
                <c:pt idx="1860" formatCode="General">
                  <c:v>-4.7892946975336498E-2</c:v>
                </c:pt>
                <c:pt idx="1861" formatCode="General">
                  <c:v>-4.5920443249883897E-2</c:v>
                </c:pt>
                <c:pt idx="1862" formatCode="General">
                  <c:v>-4.3214326544791203E-2</c:v>
                </c:pt>
                <c:pt idx="1863" formatCode="General">
                  <c:v>-4.0409493713349003E-2</c:v>
                </c:pt>
                <c:pt idx="1864" formatCode="General">
                  <c:v>-3.8132583907790299E-2</c:v>
                </c:pt>
                <c:pt idx="1865" formatCode="General">
                  <c:v>-3.62694752225238E-2</c:v>
                </c:pt>
                <c:pt idx="1866" formatCode="General">
                  <c:v>-3.4443352942970802E-2</c:v>
                </c:pt>
                <c:pt idx="1867" formatCode="General">
                  <c:v>-3.2976016816215703E-2</c:v>
                </c:pt>
                <c:pt idx="1868" formatCode="General">
                  <c:v>-3.2021155346738599E-2</c:v>
                </c:pt>
                <c:pt idx="1869" formatCode="General">
                  <c:v>-3.1619731977474599E-2</c:v>
                </c:pt>
                <c:pt idx="1870" formatCode="General">
                  <c:v>-3.1712707970064001E-2</c:v>
                </c:pt>
                <c:pt idx="1871" formatCode="General">
                  <c:v>-3.2118078787108997E-2</c:v>
                </c:pt>
                <c:pt idx="1872" formatCode="General">
                  <c:v>-3.28261962265992E-2</c:v>
                </c:pt>
                <c:pt idx="1873" formatCode="General">
                  <c:v>-3.3830554204802701E-2</c:v>
                </c:pt>
                <c:pt idx="1874" formatCode="General">
                  <c:v>-3.50237374345908E-2</c:v>
                </c:pt>
                <c:pt idx="1875" formatCode="General">
                  <c:v>-3.5875876022941497E-2</c:v>
                </c:pt>
                <c:pt idx="1876" formatCode="General">
                  <c:v>-3.6070356039822803E-2</c:v>
                </c:pt>
                <c:pt idx="1877" formatCode="General">
                  <c:v>-3.5924274426784503E-2</c:v>
                </c:pt>
                <c:pt idx="1878" formatCode="General">
                  <c:v>-3.5521579426232901E-2</c:v>
                </c:pt>
                <c:pt idx="1879" formatCode="General">
                  <c:v>-3.47815324159347E-2</c:v>
                </c:pt>
                <c:pt idx="1880" formatCode="General">
                  <c:v>-3.3559216348733302E-2</c:v>
                </c:pt>
                <c:pt idx="1881" formatCode="General">
                  <c:v>-3.1707543234069401E-2</c:v>
                </c:pt>
                <c:pt idx="1882" formatCode="General">
                  <c:v>-2.9357933048691401E-2</c:v>
                </c:pt>
                <c:pt idx="1883" formatCode="General">
                  <c:v>-2.68131338888375E-2</c:v>
                </c:pt>
                <c:pt idx="1884" formatCode="General">
                  <c:v>-2.4317829365698099E-2</c:v>
                </c:pt>
                <c:pt idx="1885" formatCode="General">
                  <c:v>-2.2075196048209102E-2</c:v>
                </c:pt>
                <c:pt idx="1886" formatCode="General">
                  <c:v>-1.9881660115297801E-2</c:v>
                </c:pt>
                <c:pt idx="1887" formatCode="General">
                  <c:v>-1.7670961280053198E-2</c:v>
                </c:pt>
                <c:pt idx="1888" formatCode="General">
                  <c:v>-1.58868438440746E-2</c:v>
                </c:pt>
                <c:pt idx="1889" formatCode="General">
                  <c:v>-1.4782882549910999E-2</c:v>
                </c:pt>
                <c:pt idx="1890" formatCode="General">
                  <c:v>-1.4404640275723401E-2</c:v>
                </c:pt>
                <c:pt idx="1891" formatCode="General">
                  <c:v>-1.46919837766169E-2</c:v>
                </c:pt>
                <c:pt idx="1892" formatCode="General">
                  <c:v>-1.55079491064834E-2</c:v>
                </c:pt>
                <c:pt idx="1893" formatCode="General">
                  <c:v>-1.6649929039900101E-2</c:v>
                </c:pt>
                <c:pt idx="1894" formatCode="General">
                  <c:v>-1.80283083220013E-2</c:v>
                </c:pt>
                <c:pt idx="1895" formatCode="General">
                  <c:v>-1.95952591359808E-2</c:v>
                </c:pt>
                <c:pt idx="1896" formatCode="General">
                  <c:v>-2.12142235023027E-2</c:v>
                </c:pt>
                <c:pt idx="1897" formatCode="General">
                  <c:v>-2.2727748097633099E-2</c:v>
                </c:pt>
                <c:pt idx="1898" formatCode="General">
                  <c:v>-2.4061679887972798E-2</c:v>
                </c:pt>
                <c:pt idx="1899" formatCode="General">
                  <c:v>-2.5274938584708299E-2</c:v>
                </c:pt>
                <c:pt idx="1900" formatCode="General">
                  <c:v>-2.5988162827430199E-2</c:v>
                </c:pt>
                <c:pt idx="1901" formatCode="General">
                  <c:v>-2.6032709260115802E-2</c:v>
                </c:pt>
                <c:pt idx="1902" formatCode="General">
                  <c:v>-2.5829590999239101E-2</c:v>
                </c:pt>
                <c:pt idx="1903" formatCode="General">
                  <c:v>-2.5494395772003801E-2</c:v>
                </c:pt>
                <c:pt idx="1904" formatCode="General">
                  <c:v>-2.4984223934019799E-2</c:v>
                </c:pt>
                <c:pt idx="1905" formatCode="General">
                  <c:v>-2.4316926748441599E-2</c:v>
                </c:pt>
                <c:pt idx="1906" formatCode="General">
                  <c:v>-2.3555750385266701E-2</c:v>
                </c:pt>
                <c:pt idx="1907" formatCode="General">
                  <c:v>-2.26601858515483E-2</c:v>
                </c:pt>
                <c:pt idx="1908" formatCode="General">
                  <c:v>-2.15827825650497E-2</c:v>
                </c:pt>
                <c:pt idx="1909" formatCode="General">
                  <c:v>-2.0393202577106799E-2</c:v>
                </c:pt>
                <c:pt idx="1910" formatCode="General">
                  <c:v>-1.9210085750185801E-2</c:v>
                </c:pt>
                <c:pt idx="1911" formatCode="General">
                  <c:v>-1.7798914747177701E-2</c:v>
                </c:pt>
                <c:pt idx="1912" formatCode="General">
                  <c:v>-1.6467844329625801E-2</c:v>
                </c:pt>
                <c:pt idx="1913" formatCode="General">
                  <c:v>-1.52687394159471E-2</c:v>
                </c:pt>
                <c:pt idx="1914" formatCode="General">
                  <c:v>-1.38309279610599E-2</c:v>
                </c:pt>
                <c:pt idx="1915" formatCode="General">
                  <c:v>-1.2399225998807901E-2</c:v>
                </c:pt>
                <c:pt idx="1916" formatCode="General">
                  <c:v>-1.09480127467287E-2</c:v>
                </c:pt>
                <c:pt idx="1917" formatCode="General">
                  <c:v>-9.5373029925474792E-3</c:v>
                </c:pt>
                <c:pt idx="1918" formatCode="General">
                  <c:v>-8.3058599537092197E-3</c:v>
                </c:pt>
                <c:pt idx="1919" formatCode="General">
                  <c:v>-7.3499592127778601E-3</c:v>
                </c:pt>
                <c:pt idx="1920" formatCode="General">
                  <c:v>-6.6388680933971399E-3</c:v>
                </c:pt>
                <c:pt idx="1921" formatCode="General">
                  <c:v>-6.0103775773342602E-3</c:v>
                </c:pt>
                <c:pt idx="1922" formatCode="General">
                  <c:v>-5.3464540626756499E-3</c:v>
                </c:pt>
                <c:pt idx="1923" formatCode="General">
                  <c:v>-4.6948803781736298E-3</c:v>
                </c:pt>
                <c:pt idx="1924" formatCode="General">
                  <c:v>-3.72130093002209E-3</c:v>
                </c:pt>
                <c:pt idx="1925" formatCode="General">
                  <c:v>-2.2410128425947298E-3</c:v>
                </c:pt>
                <c:pt idx="1926" formatCode="General">
                  <c:v>-6.1660886640314502E-4</c:v>
                </c:pt>
                <c:pt idx="1927" formatCode="General">
                  <c:v>1.0020935099188299E-3</c:v>
                </c:pt>
                <c:pt idx="1928" formatCode="General">
                  <c:v>2.52702105316555E-3</c:v>
                </c:pt>
                <c:pt idx="1929" formatCode="General">
                  <c:v>3.94030045122942E-3</c:v>
                </c:pt>
                <c:pt idx="1930" formatCode="General">
                  <c:v>5.2865958043200297E-3</c:v>
                </c:pt>
                <c:pt idx="1931" formatCode="General">
                  <c:v>6.5389681091363797E-3</c:v>
                </c:pt>
                <c:pt idx="1932" formatCode="General">
                  <c:v>7.5925631809098497E-3</c:v>
                </c:pt>
                <c:pt idx="1933" formatCode="General">
                  <c:v>8.4437929830423301E-3</c:v>
                </c:pt>
                <c:pt idx="1934" formatCode="General">
                  <c:v>9.1086156660713999E-3</c:v>
                </c:pt>
                <c:pt idx="1935" formatCode="General">
                  <c:v>9.5110432402553905E-3</c:v>
                </c:pt>
                <c:pt idx="1936" formatCode="General">
                  <c:v>9.9865352022956103E-3</c:v>
                </c:pt>
                <c:pt idx="1937" formatCode="General">
                  <c:v>1.0697039067700601E-2</c:v>
                </c:pt>
                <c:pt idx="1938" formatCode="General">
                  <c:v>1.13792817321822E-2</c:v>
                </c:pt>
                <c:pt idx="1939" formatCode="General">
                  <c:v>1.20544284152351E-2</c:v>
                </c:pt>
                <c:pt idx="1940" formatCode="General">
                  <c:v>1.28458943972734E-2</c:v>
                </c:pt>
                <c:pt idx="1941" formatCode="General">
                  <c:v>1.37829824698923E-2</c:v>
                </c:pt>
                <c:pt idx="1942" formatCode="General">
                  <c:v>1.48378070953934E-2</c:v>
                </c:pt>
                <c:pt idx="1943" formatCode="General">
                  <c:v>1.5912052608266301E-2</c:v>
                </c:pt>
                <c:pt idx="1944" formatCode="General">
                  <c:v>1.6882148123656002E-2</c:v>
                </c:pt>
                <c:pt idx="1945" formatCode="General">
                  <c:v>1.7740289942323899E-2</c:v>
                </c:pt>
                <c:pt idx="1946" formatCode="General">
                  <c:v>1.84828751645306E-2</c:v>
                </c:pt>
                <c:pt idx="1947" formatCode="General">
                  <c:v>1.9083164797421E-2</c:v>
                </c:pt>
                <c:pt idx="1948" formatCode="General">
                  <c:v>1.9567014526195699E-2</c:v>
                </c:pt>
                <c:pt idx="1949" formatCode="General">
                  <c:v>2.05244253363366E-2</c:v>
                </c:pt>
                <c:pt idx="1950" formatCode="General">
                  <c:v>2.21761674581567E-2</c:v>
                </c:pt>
                <c:pt idx="1951" formatCode="General">
                  <c:v>2.40593195402167E-2</c:v>
                </c:pt>
                <c:pt idx="1952" formatCode="General">
                  <c:v>2.6048549380259901E-2</c:v>
                </c:pt>
                <c:pt idx="1953" formatCode="General">
                  <c:v>2.8087909880774E-2</c:v>
                </c:pt>
                <c:pt idx="1954" formatCode="General">
                  <c:v>3.0119741628718E-2</c:v>
                </c:pt>
                <c:pt idx="1955" formatCode="General">
                  <c:v>3.2103632256071601E-2</c:v>
                </c:pt>
                <c:pt idx="1956" formatCode="General">
                  <c:v>3.3971006898228802E-2</c:v>
                </c:pt>
                <c:pt idx="1957" formatCode="General">
                  <c:v>3.5707464909969601E-2</c:v>
                </c:pt>
                <c:pt idx="1958" formatCode="General">
                  <c:v>3.7236474929391403E-2</c:v>
                </c:pt>
                <c:pt idx="1959" formatCode="General">
                  <c:v>3.8353896947326903E-2</c:v>
                </c:pt>
                <c:pt idx="1960" formatCode="General">
                  <c:v>3.8941593061725101E-2</c:v>
                </c:pt>
                <c:pt idx="1961" formatCode="General">
                  <c:v>3.9442966156740603E-2</c:v>
                </c:pt>
                <c:pt idx="1962" formatCode="General">
                  <c:v>4.0057376748190501E-2</c:v>
                </c:pt>
                <c:pt idx="1963" formatCode="General">
                  <c:v>4.0354338760747899E-2</c:v>
                </c:pt>
                <c:pt idx="1964" formatCode="General">
                  <c:v>4.0192922534806802E-2</c:v>
                </c:pt>
                <c:pt idx="1965" formatCode="General">
                  <c:v>3.9595770824235502E-2</c:v>
                </c:pt>
                <c:pt idx="1966" formatCode="General">
                  <c:v>3.8621757742109498E-2</c:v>
                </c:pt>
                <c:pt idx="1967" formatCode="General">
                  <c:v>3.73857991491581E-2</c:v>
                </c:pt>
                <c:pt idx="1968" formatCode="General">
                  <c:v>3.58791778967473E-2</c:v>
                </c:pt>
                <c:pt idx="1969" formatCode="General">
                  <c:v>3.4078644941794599E-2</c:v>
                </c:pt>
                <c:pt idx="1970" formatCode="General">
                  <c:v>3.2146823767675997E-2</c:v>
                </c:pt>
                <c:pt idx="1971" formatCode="General">
                  <c:v>3.0243475648058401E-2</c:v>
                </c:pt>
                <c:pt idx="1972" formatCode="General">
                  <c:v>2.8402871025886501E-2</c:v>
                </c:pt>
                <c:pt idx="1973" formatCode="General">
                  <c:v>2.6692521918539599E-2</c:v>
                </c:pt>
                <c:pt idx="1974" formatCode="General">
                  <c:v>2.5765455987137701E-2</c:v>
                </c:pt>
                <c:pt idx="1975" formatCode="General">
                  <c:v>2.5839090184337301E-2</c:v>
                </c:pt>
                <c:pt idx="1976" formatCode="General">
                  <c:v>2.6360682601143999E-2</c:v>
                </c:pt>
                <c:pt idx="1977" formatCode="General">
                  <c:v>2.7104897768890301E-2</c:v>
                </c:pt>
                <c:pt idx="1978" formatCode="General">
                  <c:v>2.8069622925856099E-2</c:v>
                </c:pt>
                <c:pt idx="1979" formatCode="General">
                  <c:v>2.9319159436402401E-2</c:v>
                </c:pt>
                <c:pt idx="1980" formatCode="General">
                  <c:v>3.0935117332059E-2</c:v>
                </c:pt>
                <c:pt idx="1981" formatCode="General">
                  <c:v>3.2860795085224603E-2</c:v>
                </c:pt>
                <c:pt idx="1982" formatCode="General">
                  <c:v>3.4730404655893901E-2</c:v>
                </c:pt>
                <c:pt idx="1983" formatCode="General">
                  <c:v>3.6224944172762001E-2</c:v>
                </c:pt>
                <c:pt idx="1984" formatCode="General">
                  <c:v>3.7260002778920297E-2</c:v>
                </c:pt>
                <c:pt idx="1985" formatCode="General">
                  <c:v>3.7812148299064E-2</c:v>
                </c:pt>
                <c:pt idx="1986" formatCode="General">
                  <c:v>3.8275576479600698E-2</c:v>
                </c:pt>
                <c:pt idx="1987" formatCode="General">
                  <c:v>3.8778961087527E-2</c:v>
                </c:pt>
                <c:pt idx="1988" formatCode="General">
                  <c:v>3.89106133425638E-2</c:v>
                </c:pt>
                <c:pt idx="1989" formatCode="General">
                  <c:v>3.8657710830393099E-2</c:v>
                </c:pt>
                <c:pt idx="1990" formatCode="General">
                  <c:v>3.8107650283867298E-2</c:v>
                </c:pt>
                <c:pt idx="1991" formatCode="General">
                  <c:v>3.7344602087549701E-2</c:v>
                </c:pt>
                <c:pt idx="1992" formatCode="General">
                  <c:v>3.6511170562611002E-2</c:v>
                </c:pt>
                <c:pt idx="1993" formatCode="General">
                  <c:v>3.5705858929022401E-2</c:v>
                </c:pt>
                <c:pt idx="1994" formatCode="General">
                  <c:v>3.4954258108582797E-2</c:v>
                </c:pt>
                <c:pt idx="1995" formatCode="General">
                  <c:v>3.4172053300457701E-2</c:v>
                </c:pt>
                <c:pt idx="1996" formatCode="General">
                  <c:v>3.3316501342554802E-2</c:v>
                </c:pt>
                <c:pt idx="1997" formatCode="General">
                  <c:v>3.2462836043960698E-2</c:v>
                </c:pt>
                <c:pt idx="1998" formatCode="General">
                  <c:v>3.1727446599765098E-2</c:v>
                </c:pt>
                <c:pt idx="1999" formatCode="General">
                  <c:v>3.1518003933166602E-2</c:v>
                </c:pt>
                <c:pt idx="2000" formatCode="General">
                  <c:v>3.18894430867648E-2</c:v>
                </c:pt>
                <c:pt idx="2001" formatCode="General">
                  <c:v>3.2397458387840201E-2</c:v>
                </c:pt>
                <c:pt idx="2002" formatCode="General">
                  <c:v>3.2820647741252297E-2</c:v>
                </c:pt>
                <c:pt idx="2003" formatCode="General">
                  <c:v>3.3044483571957002E-2</c:v>
                </c:pt>
                <c:pt idx="2004" formatCode="General">
                  <c:v>3.3113307118676001E-2</c:v>
                </c:pt>
                <c:pt idx="2005" formatCode="General">
                  <c:v>3.3127361958699399E-2</c:v>
                </c:pt>
                <c:pt idx="2006" formatCode="General">
                  <c:v>3.3047231124475503E-2</c:v>
                </c:pt>
                <c:pt idx="2007" formatCode="General">
                  <c:v>3.2758132885133899E-2</c:v>
                </c:pt>
                <c:pt idx="2008" formatCode="General">
                  <c:v>3.2271914525062798E-2</c:v>
                </c:pt>
                <c:pt idx="2009" formatCode="General">
                  <c:v>3.16782160478285E-2</c:v>
                </c:pt>
                <c:pt idx="2010" formatCode="General">
                  <c:v>3.0916018973428001E-2</c:v>
                </c:pt>
                <c:pt idx="2011" formatCode="General">
                  <c:v>3.0355765457439302E-2</c:v>
                </c:pt>
                <c:pt idx="2012" formatCode="General">
                  <c:v>3.02568473737942E-2</c:v>
                </c:pt>
                <c:pt idx="2013" formatCode="General">
                  <c:v>2.98627673657515E-2</c:v>
                </c:pt>
                <c:pt idx="2014" formatCode="General">
                  <c:v>2.92368710163214E-2</c:v>
                </c:pt>
                <c:pt idx="2015" formatCode="General">
                  <c:v>2.8966941198179101E-2</c:v>
                </c:pt>
                <c:pt idx="2016" formatCode="General">
                  <c:v>2.8948443350659402E-2</c:v>
                </c:pt>
                <c:pt idx="2017" formatCode="General">
                  <c:v>2.9236323739074199E-2</c:v>
                </c:pt>
                <c:pt idx="2018" formatCode="General">
                  <c:v>2.99597454112666E-2</c:v>
                </c:pt>
                <c:pt idx="2019" formatCode="General">
                  <c:v>3.0931519331219601E-2</c:v>
                </c:pt>
                <c:pt idx="2020" formatCode="General">
                  <c:v>3.1825286211063897E-2</c:v>
                </c:pt>
                <c:pt idx="2021" formatCode="General">
                  <c:v>3.2514825632935403E-2</c:v>
                </c:pt>
                <c:pt idx="2022" formatCode="General">
                  <c:v>3.3392163863443E-2</c:v>
                </c:pt>
                <c:pt idx="2023" formatCode="General">
                  <c:v>3.4609804879939803E-2</c:v>
                </c:pt>
                <c:pt idx="2024" formatCode="General">
                  <c:v>3.5711119071913398E-2</c:v>
                </c:pt>
                <c:pt idx="2025" formatCode="General">
                  <c:v>3.6458263235054703E-2</c:v>
                </c:pt>
                <c:pt idx="2026" formatCode="General">
                  <c:v>3.6784373318906799E-2</c:v>
                </c:pt>
                <c:pt idx="2027" formatCode="General">
                  <c:v>3.66204395678561E-2</c:v>
                </c:pt>
                <c:pt idx="2028" formatCode="General">
                  <c:v>3.5899348342554697E-2</c:v>
                </c:pt>
                <c:pt idx="2029" formatCode="General">
                  <c:v>3.4527719716163301E-2</c:v>
                </c:pt>
                <c:pt idx="2030" formatCode="General">
                  <c:v>3.2550114420411197E-2</c:v>
                </c:pt>
                <c:pt idx="2031" formatCode="General">
                  <c:v>3.01010442876713E-2</c:v>
                </c:pt>
                <c:pt idx="2032" formatCode="General">
                  <c:v>2.72277243065197E-2</c:v>
                </c:pt>
                <c:pt idx="2033" formatCode="General">
                  <c:v>2.39770609436952E-2</c:v>
                </c:pt>
                <c:pt idx="2034" formatCode="General">
                  <c:v>2.0749752144110099E-2</c:v>
                </c:pt>
                <c:pt idx="2035" formatCode="General">
                  <c:v>1.7866254264468601E-2</c:v>
                </c:pt>
                <c:pt idx="2036" formatCode="General">
                  <c:v>1.5120195921976101E-2</c:v>
                </c:pt>
                <c:pt idx="2037" formatCode="General">
                  <c:v>1.23506862297611E-2</c:v>
                </c:pt>
                <c:pt idx="2038" formatCode="General">
                  <c:v>9.5986931510861594E-3</c:v>
                </c:pt>
                <c:pt idx="2039" formatCode="General">
                  <c:v>6.9665511915684604E-3</c:v>
                </c:pt>
                <c:pt idx="2040" formatCode="General">
                  <c:v>4.45935680908424E-3</c:v>
                </c:pt>
                <c:pt idx="2041" formatCode="General">
                  <c:v>2.0691432956754501E-3</c:v>
                </c:pt>
                <c:pt idx="2042" formatCode="General">
                  <c:v>-1.0897514568818501E-4</c:v>
                </c:pt>
                <c:pt idx="2043" formatCode="General">
                  <c:v>-1.9820268525130099E-3</c:v>
                </c:pt>
                <c:pt idx="2044" formatCode="General">
                  <c:v>-3.48623792026439E-3</c:v>
                </c:pt>
                <c:pt idx="2045" formatCode="General">
                  <c:v>-4.73686637485486E-3</c:v>
                </c:pt>
                <c:pt idx="2046" formatCode="General">
                  <c:v>-5.4853124833162299E-3</c:v>
                </c:pt>
                <c:pt idx="2047" formatCode="General">
                  <c:v>-5.5326698337909803E-3</c:v>
                </c:pt>
                <c:pt idx="2048" formatCode="General">
                  <c:v>-5.31403423872168E-3</c:v>
                </c:pt>
                <c:pt idx="2049" formatCode="General">
                  <c:v>-5.0875594664032096E-3</c:v>
                </c:pt>
                <c:pt idx="2050" formatCode="General">
                  <c:v>-4.9656698775575299E-3</c:v>
                </c:pt>
                <c:pt idx="2051" formatCode="General">
                  <c:v>-5.1538988239273097E-3</c:v>
                </c:pt>
                <c:pt idx="2052" formatCode="General">
                  <c:v>-5.8222384264853804E-3</c:v>
                </c:pt>
                <c:pt idx="2053" formatCode="General">
                  <c:v>-6.9415103872795701E-3</c:v>
                </c:pt>
                <c:pt idx="2054" formatCode="General">
                  <c:v>-8.4228169781217794E-3</c:v>
                </c:pt>
                <c:pt idx="2055" formatCode="General">
                  <c:v>-1.02930784627926E-2</c:v>
                </c:pt>
                <c:pt idx="2056" formatCode="General">
                  <c:v>-1.25534675238242E-2</c:v>
                </c:pt>
                <c:pt idx="2057" formatCode="General">
                  <c:v>-1.5109783582155799E-2</c:v>
                </c:pt>
                <c:pt idx="2058" formatCode="General">
                  <c:v>-1.7470469268364298E-2</c:v>
                </c:pt>
                <c:pt idx="2059" formatCode="General">
                  <c:v>-1.9336211606698201E-2</c:v>
                </c:pt>
                <c:pt idx="2060" formatCode="General">
                  <c:v>-2.0977728671658199E-2</c:v>
                </c:pt>
                <c:pt idx="2061" formatCode="General">
                  <c:v>-2.2493793878487399E-2</c:v>
                </c:pt>
                <c:pt idx="2062" formatCode="General">
                  <c:v>-2.3874176334769799E-2</c:v>
                </c:pt>
                <c:pt idx="2063" formatCode="General">
                  <c:v>-2.51603517272968E-2</c:v>
                </c:pt>
                <c:pt idx="2064" formatCode="General">
                  <c:v>-2.6395451540601401E-2</c:v>
                </c:pt>
                <c:pt idx="2065" formatCode="General">
                  <c:v>-2.7577530427020099E-2</c:v>
                </c:pt>
                <c:pt idx="2066" formatCode="General">
                  <c:v>-2.8679040603044201E-2</c:v>
                </c:pt>
                <c:pt idx="2067" formatCode="General">
                  <c:v>-2.9688051800958799E-2</c:v>
                </c:pt>
                <c:pt idx="2068" formatCode="General">
                  <c:v>-3.06359765542841E-2</c:v>
                </c:pt>
                <c:pt idx="2069" formatCode="General">
                  <c:v>-3.11325223537114E-2</c:v>
                </c:pt>
                <c:pt idx="2070" formatCode="General">
                  <c:v>-3.0925097486474502E-2</c:v>
                </c:pt>
                <c:pt idx="2071" formatCode="General">
                  <c:v>-3.0390940096541599E-2</c:v>
                </c:pt>
                <c:pt idx="2072" formatCode="General">
                  <c:v>-3.01661094458225E-2</c:v>
                </c:pt>
                <c:pt idx="2073" formatCode="General">
                  <c:v>-3.0156721131112799E-2</c:v>
                </c:pt>
                <c:pt idx="2074" formatCode="General">
                  <c:v>-2.9808689194537701E-2</c:v>
                </c:pt>
                <c:pt idx="2075" formatCode="General">
                  <c:v>-2.9416271853921299E-2</c:v>
                </c:pt>
                <c:pt idx="2076" formatCode="General">
                  <c:v>-2.92266443033663E-2</c:v>
                </c:pt>
                <c:pt idx="2077" formatCode="General">
                  <c:v>-2.91851562722312E-2</c:v>
                </c:pt>
                <c:pt idx="2078" formatCode="General">
                  <c:v>-2.93006249233192E-2</c:v>
                </c:pt>
                <c:pt idx="2079" formatCode="General">
                  <c:v>-2.9575917472017699E-2</c:v>
                </c:pt>
                <c:pt idx="2080" formatCode="General">
                  <c:v>-3.0078959636727801E-2</c:v>
                </c:pt>
                <c:pt idx="2081" formatCode="General">
                  <c:v>-3.05588075156626E-2</c:v>
                </c:pt>
                <c:pt idx="2082" formatCode="General">
                  <c:v>-3.0826633550050601E-2</c:v>
                </c:pt>
                <c:pt idx="2083" formatCode="General">
                  <c:v>-3.1187406893026501E-2</c:v>
                </c:pt>
                <c:pt idx="2084" formatCode="General">
                  <c:v>-3.17648729769184E-2</c:v>
                </c:pt>
                <c:pt idx="2085" formatCode="General">
                  <c:v>-3.2508302929210697E-2</c:v>
                </c:pt>
                <c:pt idx="2086" formatCode="General">
                  <c:v>-3.3322427985162897E-2</c:v>
                </c:pt>
                <c:pt idx="2087" formatCode="General">
                  <c:v>-3.4144723352543899E-2</c:v>
                </c:pt>
                <c:pt idx="2088" formatCode="General">
                  <c:v>-3.5006306068883802E-2</c:v>
                </c:pt>
                <c:pt idx="2089" formatCode="General">
                  <c:v>-3.59604340577045E-2</c:v>
                </c:pt>
                <c:pt idx="2090" formatCode="General">
                  <c:v>-3.7068244888627797E-2</c:v>
                </c:pt>
                <c:pt idx="2091" formatCode="General">
                  <c:v>-3.8328700245457897E-2</c:v>
                </c:pt>
                <c:pt idx="2092" formatCode="General">
                  <c:v>-3.9735861158998201E-2</c:v>
                </c:pt>
                <c:pt idx="2093" formatCode="General">
                  <c:v>-4.0908460409984401E-2</c:v>
                </c:pt>
                <c:pt idx="2094" formatCode="General">
                  <c:v>-4.1606421075928497E-2</c:v>
                </c:pt>
                <c:pt idx="2095" formatCode="General">
                  <c:v>-4.2129875776147997E-2</c:v>
                </c:pt>
                <c:pt idx="2096" formatCode="General">
                  <c:v>-4.2599498844115201E-2</c:v>
                </c:pt>
                <c:pt idx="2097" formatCode="General">
                  <c:v>-4.2975247555830903E-2</c:v>
                </c:pt>
                <c:pt idx="2098" formatCode="General">
                  <c:v>-4.3257913178830099E-2</c:v>
                </c:pt>
                <c:pt idx="2099" formatCode="General">
                  <c:v>-4.3487795772915699E-2</c:v>
                </c:pt>
                <c:pt idx="2100" formatCode="General">
                  <c:v>-4.3616963809545002E-2</c:v>
                </c:pt>
                <c:pt idx="2101" formatCode="General">
                  <c:v>-4.3563798649163099E-2</c:v>
                </c:pt>
                <c:pt idx="2102" formatCode="General">
                  <c:v>-4.3394981317746599E-2</c:v>
                </c:pt>
                <c:pt idx="2103" formatCode="General">
                  <c:v>-4.3239776726159002E-2</c:v>
                </c:pt>
                <c:pt idx="2104" formatCode="General">
                  <c:v>-4.3118584902455702E-2</c:v>
                </c:pt>
                <c:pt idx="2105" formatCode="General">
                  <c:v>-4.2568245793913002E-2</c:v>
                </c:pt>
                <c:pt idx="2106" formatCode="General">
                  <c:v>-4.1300025150112503E-2</c:v>
                </c:pt>
                <c:pt idx="2107" formatCode="General">
                  <c:v>-4.0106198518563403E-2</c:v>
                </c:pt>
                <c:pt idx="2108" formatCode="General">
                  <c:v>-3.907392999164E-2</c:v>
                </c:pt>
                <c:pt idx="2109" formatCode="General">
                  <c:v>-3.7722418818906603E-2</c:v>
                </c:pt>
                <c:pt idx="2110" formatCode="General">
                  <c:v>-3.6333121289351199E-2</c:v>
                </c:pt>
                <c:pt idx="2111" formatCode="General">
                  <c:v>-3.5091576782197903E-2</c:v>
                </c:pt>
                <c:pt idx="2112" formatCode="General">
                  <c:v>-3.4057869262752699E-2</c:v>
                </c:pt>
                <c:pt idx="2113" formatCode="General">
                  <c:v>-3.3372970111597997E-2</c:v>
                </c:pt>
                <c:pt idx="2114" formatCode="General">
                  <c:v>-3.3117708798420201E-2</c:v>
                </c:pt>
                <c:pt idx="2115" formatCode="General">
                  <c:v>-3.3350816273964697E-2</c:v>
                </c:pt>
                <c:pt idx="2116" formatCode="General">
                  <c:v>-3.41508484078481E-2</c:v>
                </c:pt>
                <c:pt idx="2117" formatCode="General">
                  <c:v>-3.5090188168197901E-2</c:v>
                </c:pt>
                <c:pt idx="2118" formatCode="General">
                  <c:v>-3.5795928437324799E-2</c:v>
                </c:pt>
                <c:pt idx="2119" formatCode="General">
                  <c:v>-3.6469491872118898E-2</c:v>
                </c:pt>
                <c:pt idx="2120" formatCode="General">
                  <c:v>-3.7133146753917802E-2</c:v>
                </c:pt>
                <c:pt idx="2121" formatCode="General">
                  <c:v>-3.7713620754258603E-2</c:v>
                </c:pt>
                <c:pt idx="2122" formatCode="General">
                  <c:v>-3.8185381118791301E-2</c:v>
                </c:pt>
                <c:pt idx="2123" formatCode="General">
                  <c:v>-3.8517650988706999E-2</c:v>
                </c:pt>
                <c:pt idx="2124" formatCode="General">
                  <c:v>-3.8772303079171802E-2</c:v>
                </c:pt>
                <c:pt idx="2125" formatCode="General">
                  <c:v>-3.9001695161626902E-2</c:v>
                </c:pt>
                <c:pt idx="2126" formatCode="General">
                  <c:v>-3.9210323204170401E-2</c:v>
                </c:pt>
                <c:pt idx="2127" formatCode="General">
                  <c:v>-3.9418215993861798E-2</c:v>
                </c:pt>
                <c:pt idx="2128" formatCode="General">
                  <c:v>-3.9566800227208501E-2</c:v>
                </c:pt>
                <c:pt idx="2129" formatCode="General">
                  <c:v>-3.9184223320925998E-2</c:v>
                </c:pt>
                <c:pt idx="2130" formatCode="General">
                  <c:v>-3.8127163829161398E-2</c:v>
                </c:pt>
                <c:pt idx="2131" formatCode="General">
                  <c:v>-3.6797521029507299E-2</c:v>
                </c:pt>
                <c:pt idx="2132" formatCode="General">
                  <c:v>-3.5417293473722397E-2</c:v>
                </c:pt>
                <c:pt idx="2133" formatCode="General">
                  <c:v>-3.4192019166021097E-2</c:v>
                </c:pt>
                <c:pt idx="2134" formatCode="General">
                  <c:v>-3.3123849868897597E-2</c:v>
                </c:pt>
                <c:pt idx="2135" formatCode="General">
                  <c:v>-3.2069407802854298E-2</c:v>
                </c:pt>
                <c:pt idx="2136" formatCode="General">
                  <c:v>-3.09511483956827E-2</c:v>
                </c:pt>
                <c:pt idx="2137" formatCode="General">
                  <c:v>-2.9818749771018099E-2</c:v>
                </c:pt>
                <c:pt idx="2138" formatCode="General">
                  <c:v>-2.88230425978016E-2</c:v>
                </c:pt>
                <c:pt idx="2139" formatCode="General">
                  <c:v>-2.7987058087903201E-2</c:v>
                </c:pt>
                <c:pt idx="2140" formatCode="General">
                  <c:v>-2.7258444476308302E-2</c:v>
                </c:pt>
                <c:pt idx="2141" formatCode="General">
                  <c:v>-2.62353125869309E-2</c:v>
                </c:pt>
                <c:pt idx="2142" formatCode="General">
                  <c:v>-2.47229940484767E-2</c:v>
                </c:pt>
                <c:pt idx="2143" formatCode="General">
                  <c:v>-2.3136957149435599E-2</c:v>
                </c:pt>
                <c:pt idx="2144" formatCode="General">
                  <c:v>-2.16453785235124E-2</c:v>
                </c:pt>
                <c:pt idx="2145" formatCode="General">
                  <c:v>-2.0235713814209601E-2</c:v>
                </c:pt>
                <c:pt idx="2146" formatCode="General">
                  <c:v>-1.8926795351647201E-2</c:v>
                </c:pt>
                <c:pt idx="2147" formatCode="General">
                  <c:v>-1.7675698989172501E-2</c:v>
                </c:pt>
                <c:pt idx="2148" formatCode="General">
                  <c:v>-1.6525696041587601E-2</c:v>
                </c:pt>
                <c:pt idx="2149" formatCode="General">
                  <c:v>-1.54477201331193E-2</c:v>
                </c:pt>
                <c:pt idx="2150" formatCode="General">
                  <c:v>-1.42721059750273E-2</c:v>
                </c:pt>
                <c:pt idx="2151" formatCode="General">
                  <c:v>-1.29185902703107E-2</c:v>
                </c:pt>
                <c:pt idx="2152" formatCode="General">
                  <c:v>-1.1122404437848701E-2</c:v>
                </c:pt>
                <c:pt idx="2153" formatCode="General">
                  <c:v>-8.8738929121001293E-3</c:v>
                </c:pt>
                <c:pt idx="2154" formatCode="General">
                  <c:v>-6.6478697354737104E-3</c:v>
                </c:pt>
                <c:pt idx="2155" formatCode="General">
                  <c:v>-4.6191595901739499E-3</c:v>
                </c:pt>
                <c:pt idx="2156" formatCode="General">
                  <c:v>-2.7068199140129999E-3</c:v>
                </c:pt>
                <c:pt idx="2157" formatCode="General">
                  <c:v>-9.91171373799318E-4</c:v>
                </c:pt>
                <c:pt idx="2158" formatCode="General">
                  <c:v>4.19243420063402E-4</c:v>
                </c:pt>
                <c:pt idx="2159" formatCode="General">
                  <c:v>1.52710414536674E-3</c:v>
                </c:pt>
                <c:pt idx="2160" formatCode="General">
                  <c:v>2.28375599669641E-3</c:v>
                </c:pt>
                <c:pt idx="2161" formatCode="General">
                  <c:v>2.68859717791809E-3</c:v>
                </c:pt>
                <c:pt idx="2162" formatCode="General">
                  <c:v>2.7696847370218699E-3</c:v>
                </c:pt>
                <c:pt idx="2163" formatCode="General">
                  <c:v>2.9050509500023799E-3</c:v>
                </c:pt>
                <c:pt idx="2164" formatCode="General">
                  <c:v>3.2247181826758598E-3</c:v>
                </c:pt>
                <c:pt idx="2165" formatCode="General">
                  <c:v>3.3816741971821299E-3</c:v>
                </c:pt>
                <c:pt idx="2166" formatCode="General">
                  <c:v>3.3590219134520898E-3</c:v>
                </c:pt>
                <c:pt idx="2167" formatCode="General">
                  <c:v>3.2066786518233702E-3</c:v>
                </c:pt>
                <c:pt idx="2168" formatCode="General">
                  <c:v>3.00706060720552E-3</c:v>
                </c:pt>
                <c:pt idx="2169" formatCode="General">
                  <c:v>2.8379108235417599E-3</c:v>
                </c:pt>
                <c:pt idx="2170" formatCode="General">
                  <c:v>2.59090294999643E-3</c:v>
                </c:pt>
                <c:pt idx="2171" formatCode="General">
                  <c:v>2.1617435354398199E-3</c:v>
                </c:pt>
                <c:pt idx="2172" formatCode="General">
                  <c:v>1.5860302158546499E-3</c:v>
                </c:pt>
                <c:pt idx="2173" formatCode="General">
                  <c:v>1.0208263672327599E-3</c:v>
                </c:pt>
                <c:pt idx="2174" formatCode="General">
                  <c:v>9.9101118267059694E-4</c:v>
                </c:pt>
                <c:pt idx="2175" formatCode="General">
                  <c:v>1.59387448520005E-3</c:v>
                </c:pt>
                <c:pt idx="2176" formatCode="General">
                  <c:v>2.3530650697702101E-3</c:v>
                </c:pt>
                <c:pt idx="2177" formatCode="General">
                  <c:v>3.1934089031282801E-3</c:v>
                </c:pt>
                <c:pt idx="2178" formatCode="General">
                  <c:v>4.2498552661899697E-3</c:v>
                </c:pt>
                <c:pt idx="2179" formatCode="General">
                  <c:v>5.4649337077198896E-3</c:v>
                </c:pt>
                <c:pt idx="2180" formatCode="General">
                  <c:v>6.6956875410905401E-3</c:v>
                </c:pt>
                <c:pt idx="2181" formatCode="General">
                  <c:v>7.7905872521596298E-3</c:v>
                </c:pt>
                <c:pt idx="2182" formatCode="General">
                  <c:v>8.5668663902112602E-3</c:v>
                </c:pt>
                <c:pt idx="2183" formatCode="General">
                  <c:v>8.9117409085716602E-3</c:v>
                </c:pt>
                <c:pt idx="2184" formatCode="General">
                  <c:v>8.8961222295261596E-3</c:v>
                </c:pt>
                <c:pt idx="2185" formatCode="General">
                  <c:v>9.0742941492928404E-3</c:v>
                </c:pt>
                <c:pt idx="2186" formatCode="General">
                  <c:v>9.5636635147269399E-3</c:v>
                </c:pt>
                <c:pt idx="2187" formatCode="General">
                  <c:v>1.00225197441448E-2</c:v>
                </c:pt>
                <c:pt idx="2188" formatCode="General">
                  <c:v>1.05562029075247E-2</c:v>
                </c:pt>
                <c:pt idx="2189" formatCode="General">
                  <c:v>1.12311497557913E-2</c:v>
                </c:pt>
                <c:pt idx="2190" formatCode="General">
                  <c:v>1.1832952520354999E-2</c:v>
                </c:pt>
                <c:pt idx="2191" formatCode="General">
                  <c:v>1.2098225027132E-2</c:v>
                </c:pt>
                <c:pt idx="2192" formatCode="General">
                  <c:v>1.2003133821810801E-2</c:v>
                </c:pt>
                <c:pt idx="2193" formatCode="General">
                  <c:v>1.1672326084256199E-2</c:v>
                </c:pt>
                <c:pt idx="2194" formatCode="General">
                  <c:v>1.1146134476205801E-2</c:v>
                </c:pt>
                <c:pt idx="2195" formatCode="General">
                  <c:v>1.04066193673197E-2</c:v>
                </c:pt>
                <c:pt idx="2196" formatCode="General">
                  <c:v>9.8614666400858499E-3</c:v>
                </c:pt>
                <c:pt idx="2197" formatCode="General">
                  <c:v>9.6861135795487906E-3</c:v>
                </c:pt>
                <c:pt idx="2198" formatCode="General">
                  <c:v>9.6244786387449099E-3</c:v>
                </c:pt>
                <c:pt idx="2199" formatCode="General">
                  <c:v>9.7188663290740992E-3</c:v>
                </c:pt>
                <c:pt idx="2200" formatCode="General">
                  <c:v>9.9218417728135708E-3</c:v>
                </c:pt>
                <c:pt idx="2201" formatCode="General">
                  <c:v>1.00493654261729E-2</c:v>
                </c:pt>
                <c:pt idx="2202" formatCode="General">
                  <c:v>9.8108025841698206E-3</c:v>
                </c:pt>
                <c:pt idx="2203" formatCode="General">
                  <c:v>9.0250729626330205E-3</c:v>
                </c:pt>
                <c:pt idx="2204" formatCode="General">
                  <c:v>7.7587946913663698E-3</c:v>
                </c:pt>
                <c:pt idx="2205" formatCode="General">
                  <c:v>6.1447253647350297E-3</c:v>
                </c:pt>
                <c:pt idx="2206" formatCode="General">
                  <c:v>4.4263738357858502E-3</c:v>
                </c:pt>
                <c:pt idx="2207" formatCode="General">
                  <c:v>2.8322841850626601E-3</c:v>
                </c:pt>
                <c:pt idx="2208" formatCode="General">
                  <c:v>1.76843516968784E-3</c:v>
                </c:pt>
                <c:pt idx="2209" formatCode="General">
                  <c:v>1.2709828562083899E-3</c:v>
                </c:pt>
                <c:pt idx="2210" formatCode="General">
                  <c:v>9.79095732356644E-4</c:v>
                </c:pt>
                <c:pt idx="2211" formatCode="General">
                  <c:v>6.6195962802391797E-4</c:v>
                </c:pt>
                <c:pt idx="2212">
                  <c:v>6.6372483355176394E-5</c:v>
                </c:pt>
                <c:pt idx="2213" formatCode="General">
                  <c:v>-7.0449168554974502E-4</c:v>
                </c:pt>
                <c:pt idx="2214" formatCode="General">
                  <c:v>-1.39509562263827E-3</c:v>
                </c:pt>
                <c:pt idx="2215" formatCode="General">
                  <c:v>-1.9683951655680701E-3</c:v>
                </c:pt>
                <c:pt idx="2216" formatCode="General">
                  <c:v>-2.50666051186533E-3</c:v>
                </c:pt>
                <c:pt idx="2217" formatCode="General">
                  <c:v>-2.93210810433634E-3</c:v>
                </c:pt>
                <c:pt idx="2218" formatCode="General">
                  <c:v>-3.1741934339026001E-3</c:v>
                </c:pt>
                <c:pt idx="2219" formatCode="General">
                  <c:v>-3.26301305561208E-3</c:v>
                </c:pt>
                <c:pt idx="2220" formatCode="General">
                  <c:v>-2.8566397459944101E-3</c:v>
                </c:pt>
                <c:pt idx="2221" formatCode="General">
                  <c:v>-1.93692429717711E-3</c:v>
                </c:pt>
                <c:pt idx="2222" formatCode="General">
                  <c:v>-9.9264488162206506E-4</c:v>
                </c:pt>
                <c:pt idx="2223" formatCode="General">
                  <c:v>-1.75761780192421E-4</c:v>
                </c:pt>
                <c:pt idx="2224" formatCode="General">
                  <c:v>4.5150925495732902E-4</c:v>
                </c:pt>
                <c:pt idx="2225" formatCode="General">
                  <c:v>8.1453491299544596E-4</c:v>
                </c:pt>
                <c:pt idx="2226" formatCode="General">
                  <c:v>9.1856989309865302E-4</c:v>
                </c:pt>
                <c:pt idx="2227" formatCode="General">
                  <c:v>9.0315626169563403E-4</c:v>
                </c:pt>
                <c:pt idx="2228" formatCode="General">
                  <c:v>7.8691174198399795E-4</c:v>
                </c:pt>
                <c:pt idx="2229" formatCode="General">
                  <c:v>5.2228694377547201E-4</c:v>
                </c:pt>
                <c:pt idx="2230" formatCode="General">
                  <c:v>2.0892739460963501E-4</c:v>
                </c:pt>
                <c:pt idx="2231">
                  <c:v>-2.8803350686596199E-5</c:v>
                </c:pt>
                <c:pt idx="2232" formatCode="General">
                  <c:v>2.33673500532305E-4</c:v>
                </c:pt>
                <c:pt idx="2233" formatCode="General">
                  <c:v>1.0460014968407801E-3</c:v>
                </c:pt>
                <c:pt idx="2234" formatCode="General">
                  <c:v>2.0055091915798201E-3</c:v>
                </c:pt>
                <c:pt idx="2235" formatCode="General">
                  <c:v>2.9496527131219401E-3</c:v>
                </c:pt>
                <c:pt idx="2236" formatCode="General">
                  <c:v>3.9286026569111902E-3</c:v>
                </c:pt>
                <c:pt idx="2237" formatCode="General">
                  <c:v>5.04185690014472E-3</c:v>
                </c:pt>
                <c:pt idx="2238" formatCode="General">
                  <c:v>6.2474758986132903E-3</c:v>
                </c:pt>
                <c:pt idx="2239" formatCode="General">
                  <c:v>7.5136614759159703E-3</c:v>
                </c:pt>
                <c:pt idx="2240" formatCode="General">
                  <c:v>8.8059340824657596E-3</c:v>
                </c:pt>
                <c:pt idx="2241" formatCode="General">
                  <c:v>1.0032393456928501E-2</c:v>
                </c:pt>
                <c:pt idx="2242" formatCode="General">
                  <c:v>1.1165806363174E-2</c:v>
                </c:pt>
                <c:pt idx="2243" formatCode="General">
                  <c:v>1.26036069128969E-2</c:v>
                </c:pt>
                <c:pt idx="2244" formatCode="General">
                  <c:v>1.4324476673925E-2</c:v>
                </c:pt>
                <c:pt idx="2245" formatCode="General">
                  <c:v>1.5850535697820502E-2</c:v>
                </c:pt>
                <c:pt idx="2246" formatCode="General">
                  <c:v>1.7122240900062601E-2</c:v>
                </c:pt>
                <c:pt idx="2247" formatCode="General">
                  <c:v>1.81401072247977E-2</c:v>
                </c:pt>
                <c:pt idx="2248" formatCode="General">
                  <c:v>1.88517363946911E-2</c:v>
                </c:pt>
                <c:pt idx="2249" formatCode="General">
                  <c:v>1.9157147109117301E-2</c:v>
                </c:pt>
                <c:pt idx="2250" formatCode="General">
                  <c:v>1.9067841806163301E-2</c:v>
                </c:pt>
                <c:pt idx="2251" formatCode="General">
                  <c:v>1.8798102058834299E-2</c:v>
                </c:pt>
                <c:pt idx="2252" formatCode="General">
                  <c:v>1.8492785107677899E-2</c:v>
                </c:pt>
                <c:pt idx="2253" formatCode="General">
                  <c:v>1.8157907711641299E-2</c:v>
                </c:pt>
                <c:pt idx="2254" formatCode="General">
                  <c:v>1.8184688088427499E-2</c:v>
                </c:pt>
                <c:pt idx="2255" formatCode="General">
                  <c:v>1.8317175367849499E-2</c:v>
                </c:pt>
                <c:pt idx="2256" formatCode="General">
                  <c:v>1.86588335211571E-2</c:v>
                </c:pt>
                <c:pt idx="2257" formatCode="General">
                  <c:v>1.9652232541107598E-2</c:v>
                </c:pt>
                <c:pt idx="2258" formatCode="General">
                  <c:v>2.0836105100650801E-2</c:v>
                </c:pt>
                <c:pt idx="2259" formatCode="General">
                  <c:v>2.20902682538969E-2</c:v>
                </c:pt>
                <c:pt idx="2260" formatCode="General">
                  <c:v>2.3308632392258902E-2</c:v>
                </c:pt>
                <c:pt idx="2261" formatCode="General">
                  <c:v>2.4415798062352501E-2</c:v>
                </c:pt>
                <c:pt idx="2262" formatCode="General">
                  <c:v>2.5403300662254401E-2</c:v>
                </c:pt>
                <c:pt idx="2263" formatCode="General">
                  <c:v>2.62480591549876E-2</c:v>
                </c:pt>
                <c:pt idx="2264" formatCode="General">
                  <c:v>2.6937493060918902E-2</c:v>
                </c:pt>
                <c:pt idx="2265" formatCode="General">
                  <c:v>2.75187575130354E-2</c:v>
                </c:pt>
                <c:pt idx="2266" formatCode="General">
                  <c:v>2.8009817069628001E-2</c:v>
                </c:pt>
                <c:pt idx="2267" formatCode="General">
                  <c:v>2.8839361350113502E-2</c:v>
                </c:pt>
                <c:pt idx="2268" formatCode="General">
                  <c:v>3.0075163615578299E-2</c:v>
                </c:pt>
                <c:pt idx="2269" formatCode="General">
                  <c:v>3.1334043445827797E-2</c:v>
                </c:pt>
                <c:pt idx="2270" formatCode="General">
                  <c:v>3.2640205081562602E-2</c:v>
                </c:pt>
                <c:pt idx="2271" formatCode="General">
                  <c:v>3.3976514003108103E-2</c:v>
                </c:pt>
                <c:pt idx="2272" formatCode="General">
                  <c:v>3.5292088679411499E-2</c:v>
                </c:pt>
                <c:pt idx="2273" formatCode="General">
                  <c:v>3.6587360449709297E-2</c:v>
                </c:pt>
                <c:pt idx="2274" formatCode="General">
                  <c:v>3.7816548897057399E-2</c:v>
                </c:pt>
                <c:pt idx="2275" formatCode="General">
                  <c:v>3.8953883969875001E-2</c:v>
                </c:pt>
                <c:pt idx="2276" formatCode="General">
                  <c:v>3.9952909546641303E-2</c:v>
                </c:pt>
                <c:pt idx="2277" formatCode="General">
                  <c:v>4.0769960014694198E-2</c:v>
                </c:pt>
                <c:pt idx="2278" formatCode="General">
                  <c:v>4.14588533821151E-2</c:v>
                </c:pt>
                <c:pt idx="2279" formatCode="General">
                  <c:v>4.2354953848530899E-2</c:v>
                </c:pt>
                <c:pt idx="2280" formatCode="General">
                  <c:v>4.3425994021236702E-2</c:v>
                </c:pt>
                <c:pt idx="2281" formatCode="General">
                  <c:v>4.4274779613607297E-2</c:v>
                </c:pt>
                <c:pt idx="2282" formatCode="General">
                  <c:v>4.4902744867798397E-2</c:v>
                </c:pt>
                <c:pt idx="2283" formatCode="General">
                  <c:v>4.5332390526842903E-2</c:v>
                </c:pt>
                <c:pt idx="2284" formatCode="General">
                  <c:v>4.5476919819785397E-2</c:v>
                </c:pt>
                <c:pt idx="2285" formatCode="General">
                  <c:v>4.5308382197423197E-2</c:v>
                </c:pt>
                <c:pt idx="2286" formatCode="General">
                  <c:v>4.4934660969395898E-2</c:v>
                </c:pt>
                <c:pt idx="2287" formatCode="General">
                  <c:v>4.4424158538486601E-2</c:v>
                </c:pt>
                <c:pt idx="2288" formatCode="General">
                  <c:v>4.3778203830126698E-2</c:v>
                </c:pt>
                <c:pt idx="2289" formatCode="General">
                  <c:v>4.2934393529409497E-2</c:v>
                </c:pt>
                <c:pt idx="2290" formatCode="General">
                  <c:v>4.1924791931181399E-2</c:v>
                </c:pt>
                <c:pt idx="2291" formatCode="General">
                  <c:v>4.12964040043554E-2</c:v>
                </c:pt>
                <c:pt idx="2292" formatCode="General">
                  <c:v>4.1137624993249397E-2</c:v>
                </c:pt>
                <c:pt idx="2293" formatCode="General">
                  <c:v>4.0953068919988601E-2</c:v>
                </c:pt>
                <c:pt idx="2294" formatCode="General">
                  <c:v>4.0611192772429403E-2</c:v>
                </c:pt>
                <c:pt idx="2295" formatCode="General">
                  <c:v>4.0157995300491897E-2</c:v>
                </c:pt>
                <c:pt idx="2296" formatCode="General">
                  <c:v>3.96896336825103E-2</c:v>
                </c:pt>
                <c:pt idx="2297" formatCode="General">
                  <c:v>3.9228264506265799E-2</c:v>
                </c:pt>
                <c:pt idx="2298" formatCode="General">
                  <c:v>3.8883391876564803E-2</c:v>
                </c:pt>
                <c:pt idx="2299" formatCode="General">
                  <c:v>3.8862641156553898E-2</c:v>
                </c:pt>
                <c:pt idx="2300" formatCode="General">
                  <c:v>3.9282043812931197E-2</c:v>
                </c:pt>
                <c:pt idx="2301" formatCode="General">
                  <c:v>4.0028304594748799E-2</c:v>
                </c:pt>
                <c:pt idx="2302" formatCode="General">
                  <c:v>4.1471754798416298E-2</c:v>
                </c:pt>
                <c:pt idx="2303" formatCode="General">
                  <c:v>4.3590094568765302E-2</c:v>
                </c:pt>
                <c:pt idx="2304" formatCode="General">
                  <c:v>4.5741904565399803E-2</c:v>
                </c:pt>
                <c:pt idx="2305" formatCode="General">
                  <c:v>4.7748026524343498E-2</c:v>
                </c:pt>
                <c:pt idx="2306" formatCode="General">
                  <c:v>4.9494557518867E-2</c:v>
                </c:pt>
                <c:pt idx="2307" formatCode="General">
                  <c:v>5.0965680598871903E-2</c:v>
                </c:pt>
                <c:pt idx="2308" formatCode="General">
                  <c:v>5.2213423322393898E-2</c:v>
                </c:pt>
                <c:pt idx="2309" formatCode="General">
                  <c:v>5.3289155583930797E-2</c:v>
                </c:pt>
                <c:pt idx="2310" formatCode="General">
                  <c:v>5.4362079456811402E-2</c:v>
                </c:pt>
                <c:pt idx="2311" formatCode="General">
                  <c:v>5.5394541431049597E-2</c:v>
                </c:pt>
                <c:pt idx="2312" formatCode="General">
                  <c:v>5.6241656794661102E-2</c:v>
                </c:pt>
                <c:pt idx="2313" formatCode="General">
                  <c:v>5.7255079076673598E-2</c:v>
                </c:pt>
                <c:pt idx="2314" formatCode="General">
                  <c:v>5.8412797656078402E-2</c:v>
                </c:pt>
                <c:pt idx="2315" formatCode="General">
                  <c:v>5.8816482783802498E-2</c:v>
                </c:pt>
                <c:pt idx="2316" formatCode="General">
                  <c:v>5.8678835210514903E-2</c:v>
                </c:pt>
                <c:pt idx="2317" formatCode="General">
                  <c:v>5.8460504028497597E-2</c:v>
                </c:pt>
                <c:pt idx="2318" formatCode="General">
                  <c:v>5.7780141262896101E-2</c:v>
                </c:pt>
                <c:pt idx="2319" formatCode="General">
                  <c:v>5.66697376843152E-2</c:v>
                </c:pt>
                <c:pt idx="2320" formatCode="General">
                  <c:v>5.5219732324675301E-2</c:v>
                </c:pt>
                <c:pt idx="2321" formatCode="General">
                  <c:v>5.3424835475035098E-2</c:v>
                </c:pt>
                <c:pt idx="2322" formatCode="General">
                  <c:v>5.1334401101482102E-2</c:v>
                </c:pt>
                <c:pt idx="2323" formatCode="General">
                  <c:v>4.8970065090446602E-2</c:v>
                </c:pt>
                <c:pt idx="2324" formatCode="General">
                  <c:v>4.6746551983143099E-2</c:v>
                </c:pt>
                <c:pt idx="2325" formatCode="General">
                  <c:v>4.4895440593921802E-2</c:v>
                </c:pt>
                <c:pt idx="2326" formatCode="General">
                  <c:v>4.31020750267243E-2</c:v>
                </c:pt>
                <c:pt idx="2327" formatCode="General">
                  <c:v>4.1232321335861598E-2</c:v>
                </c:pt>
                <c:pt idx="2328" formatCode="General">
                  <c:v>3.9205636828164497E-2</c:v>
                </c:pt>
                <c:pt idx="2329" formatCode="General">
                  <c:v>3.7081070653232899E-2</c:v>
                </c:pt>
                <c:pt idx="2330" formatCode="General">
                  <c:v>3.5010991252281402E-2</c:v>
                </c:pt>
                <c:pt idx="2331" formatCode="General">
                  <c:v>3.30117821052359E-2</c:v>
                </c:pt>
                <c:pt idx="2332" formatCode="General">
                  <c:v>3.1005082460118901E-2</c:v>
                </c:pt>
                <c:pt idx="2333" formatCode="General">
                  <c:v>2.8959364261815501E-2</c:v>
                </c:pt>
                <c:pt idx="2334" formatCode="General">
                  <c:v>2.6922255100673101E-2</c:v>
                </c:pt>
                <c:pt idx="2335" formatCode="General">
                  <c:v>2.5410886634976801E-2</c:v>
                </c:pt>
                <c:pt idx="2336" formatCode="General">
                  <c:v>2.4614873787541999E-2</c:v>
                </c:pt>
                <c:pt idx="2337" formatCode="General">
                  <c:v>2.4123104064251201E-2</c:v>
                </c:pt>
                <c:pt idx="2338" formatCode="General">
                  <c:v>2.3777286366098101E-2</c:v>
                </c:pt>
                <c:pt idx="2339" formatCode="General">
                  <c:v>2.34626985169759E-2</c:v>
                </c:pt>
                <c:pt idx="2340" formatCode="General">
                  <c:v>2.3049446745621101E-2</c:v>
                </c:pt>
                <c:pt idx="2341" formatCode="General">
                  <c:v>2.2470910765526202E-2</c:v>
                </c:pt>
                <c:pt idx="2342" formatCode="General">
                  <c:v>2.1685451472204801E-2</c:v>
                </c:pt>
                <c:pt idx="2343" formatCode="General">
                  <c:v>2.06623453789903E-2</c:v>
                </c:pt>
                <c:pt idx="2344" formatCode="General">
                  <c:v>1.9471799393239699E-2</c:v>
                </c:pt>
                <c:pt idx="2345" formatCode="General">
                  <c:v>1.8194440519567302E-2</c:v>
                </c:pt>
                <c:pt idx="2346" formatCode="General">
                  <c:v>1.6882493499088502E-2</c:v>
                </c:pt>
                <c:pt idx="2347" formatCode="General">
                  <c:v>1.5839155489364501E-2</c:v>
                </c:pt>
                <c:pt idx="2348" formatCode="General">
                  <c:v>1.49806589604204E-2</c:v>
                </c:pt>
                <c:pt idx="2349" formatCode="General">
                  <c:v>1.3845699151655301E-2</c:v>
                </c:pt>
                <c:pt idx="2350" formatCode="General">
                  <c:v>1.2374514449512999E-2</c:v>
                </c:pt>
                <c:pt idx="2351" formatCode="General">
                  <c:v>1.0517565143257E-2</c:v>
                </c:pt>
                <c:pt idx="2352" formatCode="General">
                  <c:v>8.0855988496402308E-3</c:v>
                </c:pt>
                <c:pt idx="2353" formatCode="General">
                  <c:v>5.0489741138609904E-3</c:v>
                </c:pt>
                <c:pt idx="2354" formatCode="General">
                  <c:v>1.5643330322050301E-3</c:v>
                </c:pt>
                <c:pt idx="2355" formatCode="General">
                  <c:v>-2.1922796612032498E-3</c:v>
                </c:pt>
                <c:pt idx="2356" formatCode="General">
                  <c:v>-6.0652450295588002E-3</c:v>
                </c:pt>
                <c:pt idx="2357" formatCode="General">
                  <c:v>-9.9555893173189705E-3</c:v>
                </c:pt>
                <c:pt idx="2358" formatCode="General">
                  <c:v>-1.37265920321847E-2</c:v>
                </c:pt>
                <c:pt idx="2359" formatCode="General">
                  <c:v>-1.7061882040148101E-2</c:v>
                </c:pt>
                <c:pt idx="2360" formatCode="General">
                  <c:v>-1.99188371304732E-2</c:v>
                </c:pt>
                <c:pt idx="2361" formatCode="General">
                  <c:v>-2.25500138820737E-2</c:v>
                </c:pt>
                <c:pt idx="2362" formatCode="General">
                  <c:v>-2.4986576210319099E-2</c:v>
                </c:pt>
                <c:pt idx="2363" formatCode="General">
                  <c:v>-2.7195072799563E-2</c:v>
                </c:pt>
                <c:pt idx="2364" formatCode="General">
                  <c:v>-2.9210462994622099E-2</c:v>
                </c:pt>
                <c:pt idx="2365" formatCode="General">
                  <c:v>-3.1176710739151799E-2</c:v>
                </c:pt>
                <c:pt idx="2366" formatCode="General">
                  <c:v>-3.3127031383657503E-2</c:v>
                </c:pt>
                <c:pt idx="2367" formatCode="General">
                  <c:v>-3.4989884657699401E-2</c:v>
                </c:pt>
                <c:pt idx="2368" formatCode="General">
                  <c:v>-3.6765477544888202E-2</c:v>
                </c:pt>
                <c:pt idx="2369" formatCode="General">
                  <c:v>-3.8442173125108399E-2</c:v>
                </c:pt>
                <c:pt idx="2370" formatCode="General">
                  <c:v>-4.0029336256874798E-2</c:v>
                </c:pt>
                <c:pt idx="2371" formatCode="General">
                  <c:v>-4.1245162184014098E-2</c:v>
                </c:pt>
                <c:pt idx="2372" formatCode="General">
                  <c:v>-4.2142649433151103E-2</c:v>
                </c:pt>
                <c:pt idx="2373" formatCode="General">
                  <c:v>-4.3632631366167803E-2</c:v>
                </c:pt>
                <c:pt idx="2374" formatCode="General">
                  <c:v>-4.5647505134848297E-2</c:v>
                </c:pt>
                <c:pt idx="2375" formatCode="General">
                  <c:v>-4.7673406354882403E-2</c:v>
                </c:pt>
                <c:pt idx="2376" formatCode="General">
                  <c:v>-4.9802482848267202E-2</c:v>
                </c:pt>
                <c:pt idx="2377" formatCode="General">
                  <c:v>-5.2000079802265502E-2</c:v>
                </c:pt>
                <c:pt idx="2378" formatCode="General">
                  <c:v>-5.4417207322606298E-2</c:v>
                </c:pt>
                <c:pt idx="2379" formatCode="General">
                  <c:v>-5.73595005712201E-2</c:v>
                </c:pt>
                <c:pt idx="2380" formatCode="General">
                  <c:v>-6.0828781315206103E-2</c:v>
                </c:pt>
                <c:pt idx="2381" formatCode="General">
                  <c:v>-6.4478334260273204E-2</c:v>
                </c:pt>
                <c:pt idx="2382" formatCode="General">
                  <c:v>-6.8046607719464497E-2</c:v>
                </c:pt>
                <c:pt idx="2383" formatCode="General">
                  <c:v>-7.1153970194118704E-2</c:v>
                </c:pt>
                <c:pt idx="2384" formatCode="General">
                  <c:v>-7.3583247743216298E-2</c:v>
                </c:pt>
                <c:pt idx="2385" formatCode="General">
                  <c:v>-7.5707773378122706E-2</c:v>
                </c:pt>
                <c:pt idx="2386" formatCode="General">
                  <c:v>-7.7822609749529301E-2</c:v>
                </c:pt>
                <c:pt idx="2387" formatCode="General">
                  <c:v>-7.9985414558593607E-2</c:v>
                </c:pt>
                <c:pt idx="2388" formatCode="General">
                  <c:v>-8.2097904996879204E-2</c:v>
                </c:pt>
                <c:pt idx="2389" formatCode="General">
                  <c:v>-8.3990889136252897E-2</c:v>
                </c:pt>
                <c:pt idx="2390" formatCode="General">
                  <c:v>-8.5511884562822105E-2</c:v>
                </c:pt>
                <c:pt idx="2391" formatCode="General">
                  <c:v>-8.6606075959151693E-2</c:v>
                </c:pt>
                <c:pt idx="2392" formatCode="General">
                  <c:v>-8.7335058594723E-2</c:v>
                </c:pt>
                <c:pt idx="2393" formatCode="General">
                  <c:v>-8.7832251526590605E-2</c:v>
                </c:pt>
                <c:pt idx="2394" formatCode="General">
                  <c:v>-8.7883243771115893E-2</c:v>
                </c:pt>
                <c:pt idx="2395" formatCode="General">
                  <c:v>-8.7435178037129802E-2</c:v>
                </c:pt>
                <c:pt idx="2396" formatCode="General">
                  <c:v>-8.6837502395461702E-2</c:v>
                </c:pt>
                <c:pt idx="2397" formatCode="General">
                  <c:v>-8.6240940497145605E-2</c:v>
                </c:pt>
                <c:pt idx="2398" formatCode="General">
                  <c:v>-8.5768765550516504E-2</c:v>
                </c:pt>
                <c:pt idx="2399" formatCode="General">
                  <c:v>-8.5472447619515599E-2</c:v>
                </c:pt>
                <c:pt idx="2400" formatCode="General">
                  <c:v>-8.5361556586220105E-2</c:v>
                </c:pt>
                <c:pt idx="2401" formatCode="General">
                  <c:v>-8.5404206296440299E-2</c:v>
                </c:pt>
                <c:pt idx="2402" formatCode="General">
                  <c:v>-8.5600794146721407E-2</c:v>
                </c:pt>
                <c:pt idx="2403" formatCode="General">
                  <c:v>-8.6048864410818701E-2</c:v>
                </c:pt>
                <c:pt idx="2404" formatCode="General">
                  <c:v>-8.6852520061640695E-2</c:v>
                </c:pt>
                <c:pt idx="2405" formatCode="General">
                  <c:v>-8.8080047735513603E-2</c:v>
                </c:pt>
                <c:pt idx="2406" formatCode="General">
                  <c:v>-8.9181380903874702E-2</c:v>
                </c:pt>
                <c:pt idx="2407" formatCode="General">
                  <c:v>-8.9823382942070595E-2</c:v>
                </c:pt>
                <c:pt idx="2408" formatCode="General">
                  <c:v>-9.0371645428194994E-2</c:v>
                </c:pt>
                <c:pt idx="2409" formatCode="General">
                  <c:v>-9.0896898245567903E-2</c:v>
                </c:pt>
                <c:pt idx="2410" formatCode="General">
                  <c:v>-9.1401317056694006E-2</c:v>
                </c:pt>
                <c:pt idx="2411" formatCode="General">
                  <c:v>-9.1916964997238199E-2</c:v>
                </c:pt>
                <c:pt idx="2412" formatCode="General">
                  <c:v>-9.2444460427267103E-2</c:v>
                </c:pt>
                <c:pt idx="2413" formatCode="General">
                  <c:v>-9.2922079538795194E-2</c:v>
                </c:pt>
                <c:pt idx="2414" formatCode="General">
                  <c:v>-9.3414000340833706E-2</c:v>
                </c:pt>
                <c:pt idx="2415" formatCode="General">
                  <c:v>-9.4169680173611603E-2</c:v>
                </c:pt>
                <c:pt idx="2416" formatCode="General">
                  <c:v>-9.5276475178421999E-2</c:v>
                </c:pt>
                <c:pt idx="2417" formatCode="General">
                  <c:v>-9.6380000633612906E-2</c:v>
                </c:pt>
                <c:pt idx="2418" formatCode="General">
                  <c:v>-9.7293009095226701E-2</c:v>
                </c:pt>
                <c:pt idx="2419" formatCode="General">
                  <c:v>-9.8089196162161704E-2</c:v>
                </c:pt>
                <c:pt idx="2420" formatCode="General">
                  <c:v>-9.8714794310550802E-2</c:v>
                </c:pt>
                <c:pt idx="2421" formatCode="General">
                  <c:v>-9.9222789005258605E-2</c:v>
                </c:pt>
                <c:pt idx="2422" formatCode="General">
                  <c:v>-9.9688198009322604E-2</c:v>
                </c:pt>
                <c:pt idx="2423" formatCode="General">
                  <c:v>-0.100096370216454</c:v>
                </c:pt>
                <c:pt idx="2424" formatCode="General">
                  <c:v>-0.1005256774633</c:v>
                </c:pt>
                <c:pt idx="2425" formatCode="General">
                  <c:v>-0.10109008737403501</c:v>
                </c:pt>
                <c:pt idx="2426" formatCode="General">
                  <c:v>-0.10169057397197</c:v>
                </c:pt>
                <c:pt idx="2427" formatCode="General">
                  <c:v>-0.10225541333841499</c:v>
                </c:pt>
                <c:pt idx="2428" formatCode="General">
                  <c:v>-0.10251176610842901</c:v>
                </c:pt>
                <c:pt idx="2429" formatCode="General">
                  <c:v>-0.102525799808246</c:v>
                </c:pt>
                <c:pt idx="2430" formatCode="General">
                  <c:v>-0.10277174215443501</c:v>
                </c:pt>
                <c:pt idx="2431" formatCode="General">
                  <c:v>-0.103068998855783</c:v>
                </c:pt>
                <c:pt idx="2432" formatCode="General">
                  <c:v>-0.103075393938549</c:v>
                </c:pt>
                <c:pt idx="2433" formatCode="General">
                  <c:v>-0.102753606850524</c:v>
                </c:pt>
                <c:pt idx="2434" formatCode="General">
                  <c:v>-0.102137981767571</c:v>
                </c:pt>
                <c:pt idx="2435" formatCode="General">
                  <c:v>-0.10127112844601199</c:v>
                </c:pt>
                <c:pt idx="2436" formatCode="General">
                  <c:v>-0.100121411763685</c:v>
                </c:pt>
                <c:pt idx="2437" formatCode="General">
                  <c:v>-9.8705174368754395E-2</c:v>
                </c:pt>
                <c:pt idx="2438" formatCode="General">
                  <c:v>-9.71982839201459E-2</c:v>
                </c:pt>
                <c:pt idx="2439" formatCode="General">
                  <c:v>-9.5629214454061695E-2</c:v>
                </c:pt>
                <c:pt idx="2440" formatCode="General">
                  <c:v>-9.3468611648150499E-2</c:v>
                </c:pt>
                <c:pt idx="2441" formatCode="General">
                  <c:v>-9.0713616612370901E-2</c:v>
                </c:pt>
                <c:pt idx="2442" formatCode="General">
                  <c:v>-8.7911351078581598E-2</c:v>
                </c:pt>
                <c:pt idx="2443" formatCode="General">
                  <c:v>-8.5229976540482699E-2</c:v>
                </c:pt>
                <c:pt idx="2444" formatCode="General">
                  <c:v>-8.2795763590422497E-2</c:v>
                </c:pt>
                <c:pt idx="2445" formatCode="General">
                  <c:v>-8.0685204558800405E-2</c:v>
                </c:pt>
                <c:pt idx="2446" formatCode="General">
                  <c:v>-7.9057722084220905E-2</c:v>
                </c:pt>
                <c:pt idx="2447" formatCode="General">
                  <c:v>-7.8015723411789598E-2</c:v>
                </c:pt>
                <c:pt idx="2448" formatCode="General">
                  <c:v>-7.7418205819456201E-2</c:v>
                </c:pt>
                <c:pt idx="2449" formatCode="General">
                  <c:v>-7.7112787843057098E-2</c:v>
                </c:pt>
                <c:pt idx="2450" formatCode="General">
                  <c:v>-7.7012731052606406E-2</c:v>
                </c:pt>
                <c:pt idx="2451" formatCode="General">
                  <c:v>-7.6606889676169201E-2</c:v>
                </c:pt>
                <c:pt idx="2452" formatCode="General">
                  <c:v>-7.5656385730094602E-2</c:v>
                </c:pt>
                <c:pt idx="2453" formatCode="General">
                  <c:v>-7.450987063575E-2</c:v>
                </c:pt>
                <c:pt idx="2454" formatCode="General">
                  <c:v>-7.3192306771523094E-2</c:v>
                </c:pt>
                <c:pt idx="2455" formatCode="General">
                  <c:v>-7.16639520700907E-2</c:v>
                </c:pt>
                <c:pt idx="2456" formatCode="General">
                  <c:v>-7.0077880576857599E-2</c:v>
                </c:pt>
                <c:pt idx="2457" formatCode="General">
                  <c:v>-6.8593948076606501E-2</c:v>
                </c:pt>
                <c:pt idx="2458" formatCode="General">
                  <c:v>-6.7242366229291903E-2</c:v>
                </c:pt>
                <c:pt idx="2459" formatCode="General">
                  <c:v>-6.59081273172583E-2</c:v>
                </c:pt>
                <c:pt idx="2460" formatCode="General">
                  <c:v>-6.4476321018956798E-2</c:v>
                </c:pt>
                <c:pt idx="2461" formatCode="General">
                  <c:v>-6.2906184958799502E-2</c:v>
                </c:pt>
                <c:pt idx="2462" formatCode="General">
                  <c:v>-6.0868347419286997E-2</c:v>
                </c:pt>
                <c:pt idx="2463" formatCode="General">
                  <c:v>-5.84095388385295E-2</c:v>
                </c:pt>
                <c:pt idx="2464" formatCode="General">
                  <c:v>-5.5964942408498503E-2</c:v>
                </c:pt>
                <c:pt idx="2465" formatCode="General">
                  <c:v>-5.37643500875402E-2</c:v>
                </c:pt>
                <c:pt idx="2466" formatCode="General">
                  <c:v>-5.1985668307255803E-2</c:v>
                </c:pt>
                <c:pt idx="2467" formatCode="General">
                  <c:v>-5.0587055238848599E-2</c:v>
                </c:pt>
                <c:pt idx="2468" formatCode="General">
                  <c:v>-4.9531219162189097E-2</c:v>
                </c:pt>
                <c:pt idx="2469" formatCode="General">
                  <c:v>-4.8802979763239003E-2</c:v>
                </c:pt>
                <c:pt idx="2470" formatCode="General">
                  <c:v>-4.8379084404665297E-2</c:v>
                </c:pt>
                <c:pt idx="2471" formatCode="General">
                  <c:v>-4.8260916630958703E-2</c:v>
                </c:pt>
                <c:pt idx="2472" formatCode="General">
                  <c:v>-4.8501572046513598E-2</c:v>
                </c:pt>
                <c:pt idx="2473" formatCode="General">
                  <c:v>-4.8690547156139498E-2</c:v>
                </c:pt>
                <c:pt idx="2474" formatCode="General">
                  <c:v>-4.8505908758295899E-2</c:v>
                </c:pt>
                <c:pt idx="2475" formatCode="General">
                  <c:v>-4.8132798587682699E-2</c:v>
                </c:pt>
                <c:pt idx="2476" formatCode="General">
                  <c:v>-4.7667047088211401E-2</c:v>
                </c:pt>
                <c:pt idx="2477" formatCode="General">
                  <c:v>-4.7180655321009998E-2</c:v>
                </c:pt>
                <c:pt idx="2478" formatCode="General">
                  <c:v>-4.6535178843405599E-2</c:v>
                </c:pt>
                <c:pt idx="2479" formatCode="General">
                  <c:v>-4.5490815268142498E-2</c:v>
                </c:pt>
                <c:pt idx="2480" formatCode="General">
                  <c:v>-4.4080306552381002E-2</c:v>
                </c:pt>
                <c:pt idx="2481" formatCode="General">
                  <c:v>-4.25076707189369E-2</c:v>
                </c:pt>
                <c:pt idx="2482" formatCode="General">
                  <c:v>-4.0878759128266398E-2</c:v>
                </c:pt>
                <c:pt idx="2483" formatCode="General">
                  <c:v>-3.8824326642722402E-2</c:v>
                </c:pt>
                <c:pt idx="2484" formatCode="General">
                  <c:v>-3.6119393404184297E-2</c:v>
                </c:pt>
                <c:pt idx="2485" formatCode="General">
                  <c:v>-3.3071244674858197E-2</c:v>
                </c:pt>
                <c:pt idx="2486" formatCode="General">
                  <c:v>-2.98007042537549E-2</c:v>
                </c:pt>
                <c:pt idx="2487" formatCode="General">
                  <c:v>-2.6347027470891401E-2</c:v>
                </c:pt>
                <c:pt idx="2488" formatCode="General">
                  <c:v>-2.2771363105805398E-2</c:v>
                </c:pt>
                <c:pt idx="2489" formatCode="General">
                  <c:v>-1.91098235029547E-2</c:v>
                </c:pt>
                <c:pt idx="2490" formatCode="General">
                  <c:v>-1.5420616887390401E-2</c:v>
                </c:pt>
                <c:pt idx="2491" formatCode="General">
                  <c:v>-1.17503311210355E-2</c:v>
                </c:pt>
                <c:pt idx="2492" formatCode="General">
                  <c:v>-8.0220787150939703E-3</c:v>
                </c:pt>
                <c:pt idx="2493" formatCode="General">
                  <c:v>-4.1667996868919198E-3</c:v>
                </c:pt>
                <c:pt idx="2494" formatCode="General">
                  <c:v>1.1156020768492799E-4</c:v>
                </c:pt>
                <c:pt idx="2495" formatCode="General">
                  <c:v>4.66731199468966E-3</c:v>
                </c:pt>
                <c:pt idx="2496" formatCode="General">
                  <c:v>9.0118374229552801E-3</c:v>
                </c:pt>
                <c:pt idx="2497" formatCode="General">
                  <c:v>1.3025214850160101E-2</c:v>
                </c:pt>
                <c:pt idx="2498" formatCode="General">
                  <c:v>1.6558381785802798E-2</c:v>
                </c:pt>
                <c:pt idx="2499" formatCode="General">
                  <c:v>1.9524880515298899E-2</c:v>
                </c:pt>
                <c:pt idx="2500" formatCode="General">
                  <c:v>2.1818655340270301E-2</c:v>
                </c:pt>
                <c:pt idx="2501" formatCode="General">
                  <c:v>2.3472821911675702E-2</c:v>
                </c:pt>
                <c:pt idx="2502" formatCode="General">
                  <c:v>2.4593783420539899E-2</c:v>
                </c:pt>
                <c:pt idx="2503" formatCode="General">
                  <c:v>2.53600843051312E-2</c:v>
                </c:pt>
                <c:pt idx="2504" formatCode="General">
                  <c:v>2.6340626242712498E-2</c:v>
                </c:pt>
                <c:pt idx="2505" formatCode="General">
                  <c:v>2.75805214319296E-2</c:v>
                </c:pt>
                <c:pt idx="2506" formatCode="General">
                  <c:v>2.8689886251933101E-2</c:v>
                </c:pt>
                <c:pt idx="2507" formatCode="General">
                  <c:v>2.96775778690203E-2</c:v>
                </c:pt>
                <c:pt idx="2508" formatCode="General">
                  <c:v>3.0695949644607801E-2</c:v>
                </c:pt>
                <c:pt idx="2509" formatCode="General">
                  <c:v>3.1731166989852601E-2</c:v>
                </c:pt>
                <c:pt idx="2510" formatCode="General">
                  <c:v>3.2753970466889597E-2</c:v>
                </c:pt>
                <c:pt idx="2511" formatCode="General">
                  <c:v>3.3848432686577098E-2</c:v>
                </c:pt>
                <c:pt idx="2512" formatCode="General">
                  <c:v>3.5091007483228999E-2</c:v>
                </c:pt>
                <c:pt idx="2513" formatCode="General">
                  <c:v>3.6648859272388298E-2</c:v>
                </c:pt>
                <c:pt idx="2514" formatCode="General">
                  <c:v>3.8529889537557302E-2</c:v>
                </c:pt>
                <c:pt idx="2515" formatCode="General">
                  <c:v>4.10691476238439E-2</c:v>
                </c:pt>
                <c:pt idx="2516" formatCode="General">
                  <c:v>4.4301994067073899E-2</c:v>
                </c:pt>
                <c:pt idx="2517" formatCode="General">
                  <c:v>4.7667160736658797E-2</c:v>
                </c:pt>
                <c:pt idx="2518" formatCode="General">
                  <c:v>5.0918424192810702E-2</c:v>
                </c:pt>
                <c:pt idx="2519" formatCode="General">
                  <c:v>5.3961166589484501E-2</c:v>
                </c:pt>
                <c:pt idx="2520" formatCode="General">
                  <c:v>5.6730371241670401E-2</c:v>
                </c:pt>
                <c:pt idx="2521" formatCode="General">
                  <c:v>5.9199305309580799E-2</c:v>
                </c:pt>
                <c:pt idx="2522" formatCode="General">
                  <c:v>6.1302756468138798E-2</c:v>
                </c:pt>
                <c:pt idx="2523" formatCode="General">
                  <c:v>6.2984795967540599E-2</c:v>
                </c:pt>
                <c:pt idx="2524" formatCode="General">
                  <c:v>6.4278167298729094E-2</c:v>
                </c:pt>
                <c:pt idx="2525" formatCode="General">
                  <c:v>6.5531714984957995E-2</c:v>
                </c:pt>
                <c:pt idx="2526" formatCode="General">
                  <c:v>6.6776025090299798E-2</c:v>
                </c:pt>
                <c:pt idx="2527" formatCode="General">
                  <c:v>6.7687663594925895E-2</c:v>
                </c:pt>
                <c:pt idx="2528" formatCode="General">
                  <c:v>6.8339837707595802E-2</c:v>
                </c:pt>
                <c:pt idx="2529" formatCode="General">
                  <c:v>6.8727045477885607E-2</c:v>
                </c:pt>
                <c:pt idx="2530" formatCode="General">
                  <c:v>6.8788190550935699E-2</c:v>
                </c:pt>
                <c:pt idx="2531" formatCode="General">
                  <c:v>6.8547177529093894E-2</c:v>
                </c:pt>
                <c:pt idx="2532" formatCode="General">
                  <c:v>6.8012878016278797E-2</c:v>
                </c:pt>
                <c:pt idx="2533" formatCode="General">
                  <c:v>6.7203263094328905E-2</c:v>
                </c:pt>
                <c:pt idx="2534" formatCode="General">
                  <c:v>6.6205570847985007E-2</c:v>
                </c:pt>
                <c:pt idx="2535" formatCode="General">
                  <c:v>6.5135882929035702E-2</c:v>
                </c:pt>
                <c:pt idx="2536" formatCode="General">
                  <c:v>6.4073277943828597E-2</c:v>
                </c:pt>
                <c:pt idx="2537" formatCode="General">
                  <c:v>6.3436550477253204E-2</c:v>
                </c:pt>
                <c:pt idx="2538" formatCode="General">
                  <c:v>6.3271521966100905E-2</c:v>
                </c:pt>
                <c:pt idx="2539" formatCode="General">
                  <c:v>6.3194490486612104E-2</c:v>
                </c:pt>
                <c:pt idx="2540" formatCode="General">
                  <c:v>6.3316563690749506E-2</c:v>
                </c:pt>
                <c:pt idx="2541" formatCode="General">
                  <c:v>6.3912228194952694E-2</c:v>
                </c:pt>
                <c:pt idx="2542" formatCode="General">
                  <c:v>6.4938852164651006E-2</c:v>
                </c:pt>
                <c:pt idx="2543" formatCode="General">
                  <c:v>6.6075648698654399E-2</c:v>
                </c:pt>
                <c:pt idx="2544" formatCode="General">
                  <c:v>6.7128089882026801E-2</c:v>
                </c:pt>
                <c:pt idx="2545" formatCode="General">
                  <c:v>6.8093251794469803E-2</c:v>
                </c:pt>
                <c:pt idx="2546" formatCode="General">
                  <c:v>6.8981132257346006E-2</c:v>
                </c:pt>
                <c:pt idx="2547" formatCode="General">
                  <c:v>6.9741592958685095E-2</c:v>
                </c:pt>
                <c:pt idx="2548" formatCode="General">
                  <c:v>7.0708007748330096E-2</c:v>
                </c:pt>
                <c:pt idx="2549" formatCode="General">
                  <c:v>7.1886796906744793E-2</c:v>
                </c:pt>
                <c:pt idx="2550" formatCode="General">
                  <c:v>7.2829620704403505E-2</c:v>
                </c:pt>
                <c:pt idx="2551" formatCode="General">
                  <c:v>7.3429554511616701E-2</c:v>
                </c:pt>
                <c:pt idx="2552" formatCode="General">
                  <c:v>7.3688546218875495E-2</c:v>
                </c:pt>
                <c:pt idx="2553" formatCode="General">
                  <c:v>7.3660150813369102E-2</c:v>
                </c:pt>
                <c:pt idx="2554" formatCode="General">
                  <c:v>7.3388438211283602E-2</c:v>
                </c:pt>
                <c:pt idx="2555" formatCode="General">
                  <c:v>7.2929481103042801E-2</c:v>
                </c:pt>
                <c:pt idx="2556" formatCode="General">
                  <c:v>7.2375828020510805E-2</c:v>
                </c:pt>
                <c:pt idx="2557" formatCode="General">
                  <c:v>7.1794703736139998E-2</c:v>
                </c:pt>
                <c:pt idx="2558" formatCode="General">
                  <c:v>7.1215452338665497E-2</c:v>
                </c:pt>
                <c:pt idx="2559" formatCode="General">
                  <c:v>7.06915767809497E-2</c:v>
                </c:pt>
                <c:pt idx="2560" formatCode="General">
                  <c:v>7.0747008658261695E-2</c:v>
                </c:pt>
                <c:pt idx="2561" formatCode="General">
                  <c:v>7.1539402898555995E-2</c:v>
                </c:pt>
                <c:pt idx="2562" formatCode="General">
                  <c:v>7.2647128834891703E-2</c:v>
                </c:pt>
                <c:pt idx="2563" formatCode="General">
                  <c:v>7.3849948880330002E-2</c:v>
                </c:pt>
                <c:pt idx="2564" formatCode="General">
                  <c:v>7.4884262470857499E-2</c:v>
                </c:pt>
                <c:pt idx="2565" formatCode="General">
                  <c:v>7.5583635346352498E-2</c:v>
                </c:pt>
                <c:pt idx="2566" formatCode="General">
                  <c:v>7.5969918589910604E-2</c:v>
                </c:pt>
                <c:pt idx="2567" formatCode="General">
                  <c:v>7.6261195427233294E-2</c:v>
                </c:pt>
                <c:pt idx="2568" formatCode="General">
                  <c:v>7.6740343146843207E-2</c:v>
                </c:pt>
                <c:pt idx="2569" formatCode="General">
                  <c:v>7.7363807797038595E-2</c:v>
                </c:pt>
                <c:pt idx="2570" formatCode="General">
                  <c:v>7.7972324488979894E-2</c:v>
                </c:pt>
                <c:pt idx="2571" formatCode="General">
                  <c:v>7.8560555328552995E-2</c:v>
                </c:pt>
                <c:pt idx="2572" formatCode="General">
                  <c:v>7.9130927798107001E-2</c:v>
                </c:pt>
                <c:pt idx="2573" formatCode="General">
                  <c:v>8.00570333097336E-2</c:v>
                </c:pt>
                <c:pt idx="2574" formatCode="General">
                  <c:v>8.1263166605242396E-2</c:v>
                </c:pt>
                <c:pt idx="2575" formatCode="General">
                  <c:v>8.2202400525218502E-2</c:v>
                </c:pt>
                <c:pt idx="2576" formatCode="General">
                  <c:v>8.2778915788308802E-2</c:v>
                </c:pt>
                <c:pt idx="2577" formatCode="General">
                  <c:v>8.2951766207053704E-2</c:v>
                </c:pt>
                <c:pt idx="2578" formatCode="General">
                  <c:v>8.2669046934174997E-2</c:v>
                </c:pt>
                <c:pt idx="2579" formatCode="General">
                  <c:v>8.1898703687902905E-2</c:v>
                </c:pt>
                <c:pt idx="2580" formatCode="General">
                  <c:v>8.0693936238338301E-2</c:v>
                </c:pt>
                <c:pt idx="2581" formatCode="General">
                  <c:v>7.9187626707786701E-2</c:v>
                </c:pt>
                <c:pt idx="2582" formatCode="General">
                  <c:v>7.7465329075947401E-2</c:v>
                </c:pt>
                <c:pt idx="2583" formatCode="General">
                  <c:v>7.56358015881156E-2</c:v>
                </c:pt>
                <c:pt idx="2584" formatCode="General">
                  <c:v>7.4483294888081503E-2</c:v>
                </c:pt>
                <c:pt idx="2585" formatCode="General">
                  <c:v>7.4307089421604799E-2</c:v>
                </c:pt>
                <c:pt idx="2586" formatCode="General">
                  <c:v>7.4524480156605302E-2</c:v>
                </c:pt>
                <c:pt idx="2587" formatCode="General">
                  <c:v>7.49774250250754E-2</c:v>
                </c:pt>
                <c:pt idx="2588" formatCode="General">
                  <c:v>7.5729541196791594E-2</c:v>
                </c:pt>
                <c:pt idx="2589" formatCode="General">
                  <c:v>7.6670108450904204E-2</c:v>
                </c:pt>
                <c:pt idx="2590" formatCode="General">
                  <c:v>7.7583658040075706E-2</c:v>
                </c:pt>
                <c:pt idx="2591" formatCode="General">
                  <c:v>7.8397890364163503E-2</c:v>
                </c:pt>
                <c:pt idx="2592" formatCode="General">
                  <c:v>7.9119803332108898E-2</c:v>
                </c:pt>
                <c:pt idx="2593" formatCode="General">
                  <c:v>7.9740844700563293E-2</c:v>
                </c:pt>
                <c:pt idx="2594" formatCode="General">
                  <c:v>8.0233245494419902E-2</c:v>
                </c:pt>
                <c:pt idx="2595" formatCode="General">
                  <c:v>8.0699788519969201E-2</c:v>
                </c:pt>
                <c:pt idx="2596" formatCode="General">
                  <c:v>8.1735004049018095E-2</c:v>
                </c:pt>
                <c:pt idx="2597" formatCode="General">
                  <c:v>8.3284078694399605E-2</c:v>
                </c:pt>
                <c:pt idx="2598" formatCode="General">
                  <c:v>8.4733909282044897E-2</c:v>
                </c:pt>
                <c:pt idx="2599" formatCode="General">
                  <c:v>8.59279333713341E-2</c:v>
                </c:pt>
                <c:pt idx="2600" formatCode="General">
                  <c:v>8.6718888293654997E-2</c:v>
                </c:pt>
                <c:pt idx="2601" formatCode="General">
                  <c:v>8.7128659863025204E-2</c:v>
                </c:pt>
                <c:pt idx="2602" formatCode="General">
                  <c:v>8.7278237927904401E-2</c:v>
                </c:pt>
                <c:pt idx="2603" formatCode="General">
                  <c:v>8.7295564022034103E-2</c:v>
                </c:pt>
                <c:pt idx="2604" formatCode="General">
                  <c:v>8.7137827461314196E-2</c:v>
                </c:pt>
                <c:pt idx="2605" formatCode="General">
                  <c:v>8.6728598869374202E-2</c:v>
                </c:pt>
                <c:pt idx="2606" formatCode="General">
                  <c:v>8.6180869317709796E-2</c:v>
                </c:pt>
                <c:pt idx="2607" formatCode="General">
                  <c:v>8.5893269551762796E-2</c:v>
                </c:pt>
                <c:pt idx="2608" formatCode="General">
                  <c:v>8.5901305137376399E-2</c:v>
                </c:pt>
                <c:pt idx="2609" formatCode="General">
                  <c:v>8.5864134819847795E-2</c:v>
                </c:pt>
                <c:pt idx="2610" formatCode="General">
                  <c:v>8.5771609024115306E-2</c:v>
                </c:pt>
                <c:pt idx="2611" formatCode="General">
                  <c:v>8.5563001449769194E-2</c:v>
                </c:pt>
                <c:pt idx="2612" formatCode="General">
                  <c:v>8.5000487786277001E-2</c:v>
                </c:pt>
                <c:pt idx="2613" formatCode="General">
                  <c:v>8.39305481510388E-2</c:v>
                </c:pt>
                <c:pt idx="2614" formatCode="General">
                  <c:v>8.2340079878348293E-2</c:v>
                </c:pt>
                <c:pt idx="2615" formatCode="General">
                  <c:v>8.0249526382253702E-2</c:v>
                </c:pt>
                <c:pt idx="2616" formatCode="General">
                  <c:v>7.7718780939367502E-2</c:v>
                </c:pt>
                <c:pt idx="2617" formatCode="General">
                  <c:v>7.47437459096882E-2</c:v>
                </c:pt>
                <c:pt idx="2618" formatCode="General">
                  <c:v>7.1469805634313502E-2</c:v>
                </c:pt>
                <c:pt idx="2619" formatCode="General">
                  <c:v>6.8433271321865094E-2</c:v>
                </c:pt>
                <c:pt idx="2620" formatCode="General">
                  <c:v>6.5726009832625401E-2</c:v>
                </c:pt>
                <c:pt idx="2621" formatCode="General">
                  <c:v>6.3079866916089605E-2</c:v>
                </c:pt>
                <c:pt idx="2622" formatCode="General">
                  <c:v>6.0466789219191297E-2</c:v>
                </c:pt>
                <c:pt idx="2623" formatCode="General">
                  <c:v>5.7849821984465401E-2</c:v>
                </c:pt>
                <c:pt idx="2624" formatCode="General">
                  <c:v>5.52840625817939E-2</c:v>
                </c:pt>
                <c:pt idx="2625" formatCode="General">
                  <c:v>5.2894643007751999E-2</c:v>
                </c:pt>
                <c:pt idx="2626" formatCode="General">
                  <c:v>5.0842942193184998E-2</c:v>
                </c:pt>
                <c:pt idx="2627" formatCode="General">
                  <c:v>4.9279812219442401E-2</c:v>
                </c:pt>
                <c:pt idx="2628" formatCode="General">
                  <c:v>4.8268958953292002E-2</c:v>
                </c:pt>
                <c:pt idx="2629" formatCode="General">
                  <c:v>4.7706335184585197E-2</c:v>
                </c:pt>
                <c:pt idx="2630" formatCode="General">
                  <c:v>4.7414118733788799E-2</c:v>
                </c:pt>
                <c:pt idx="2631" formatCode="General">
                  <c:v>4.7703771241151403E-2</c:v>
                </c:pt>
                <c:pt idx="2632" formatCode="General">
                  <c:v>4.8655057923070601E-2</c:v>
                </c:pt>
                <c:pt idx="2633" formatCode="General">
                  <c:v>4.9919097000418799E-2</c:v>
                </c:pt>
                <c:pt idx="2634" formatCode="General">
                  <c:v>5.1471530683138603E-2</c:v>
                </c:pt>
                <c:pt idx="2635" formatCode="General">
                  <c:v>5.31951440331963E-2</c:v>
                </c:pt>
                <c:pt idx="2636" formatCode="General">
                  <c:v>5.4810590899736701E-2</c:v>
                </c:pt>
                <c:pt idx="2637" formatCode="General">
                  <c:v>5.6007341448802497E-2</c:v>
                </c:pt>
                <c:pt idx="2638" formatCode="General">
                  <c:v>5.6597101377862398E-2</c:v>
                </c:pt>
                <c:pt idx="2639" formatCode="General">
                  <c:v>5.6573650726492897E-2</c:v>
                </c:pt>
                <c:pt idx="2640" formatCode="General">
                  <c:v>5.6068060336405399E-2</c:v>
                </c:pt>
                <c:pt idx="2641" formatCode="General">
                  <c:v>5.5514227019312301E-2</c:v>
                </c:pt>
                <c:pt idx="2642" formatCode="General">
                  <c:v>5.49031778235071E-2</c:v>
                </c:pt>
                <c:pt idx="2643" formatCode="General">
                  <c:v>5.3822517218735703E-2</c:v>
                </c:pt>
                <c:pt idx="2644" formatCode="General">
                  <c:v>5.2142590055706102E-2</c:v>
                </c:pt>
                <c:pt idx="2645" formatCode="General">
                  <c:v>4.99041148637486E-2</c:v>
                </c:pt>
                <c:pt idx="2646" formatCode="General">
                  <c:v>4.7306052179506002E-2</c:v>
                </c:pt>
                <c:pt idx="2647" formatCode="General">
                  <c:v>4.4402877206913702E-2</c:v>
                </c:pt>
                <c:pt idx="2648" formatCode="General">
                  <c:v>4.1138875803259603E-2</c:v>
                </c:pt>
                <c:pt idx="2649" formatCode="General">
                  <c:v>3.7530692184728098E-2</c:v>
                </c:pt>
                <c:pt idx="2650" formatCode="General">
                  <c:v>3.3743808701289298E-2</c:v>
                </c:pt>
                <c:pt idx="2651" formatCode="General">
                  <c:v>2.9997524761825801E-2</c:v>
                </c:pt>
                <c:pt idx="2652" formatCode="General">
                  <c:v>2.6393128970802499E-2</c:v>
                </c:pt>
                <c:pt idx="2653" formatCode="General">
                  <c:v>2.3339875188331301E-2</c:v>
                </c:pt>
                <c:pt idx="2654" formatCode="General">
                  <c:v>2.0816401649735999E-2</c:v>
                </c:pt>
                <c:pt idx="2655" formatCode="General">
                  <c:v>1.8356278853242401E-2</c:v>
                </c:pt>
                <c:pt idx="2656" formatCode="General">
                  <c:v>1.5984695939937201E-2</c:v>
                </c:pt>
                <c:pt idx="2657" formatCode="General">
                  <c:v>1.37798689289484E-2</c:v>
                </c:pt>
                <c:pt idx="2658" formatCode="General">
                  <c:v>1.17737514719047E-2</c:v>
                </c:pt>
                <c:pt idx="2659" formatCode="General">
                  <c:v>9.9748392595951103E-3</c:v>
                </c:pt>
                <c:pt idx="2660" formatCode="General">
                  <c:v>8.3481468870459895E-3</c:v>
                </c:pt>
                <c:pt idx="2661" formatCode="General">
                  <c:v>6.9460414951551296E-3</c:v>
                </c:pt>
                <c:pt idx="2662" formatCode="General">
                  <c:v>5.9412715683811101E-3</c:v>
                </c:pt>
                <c:pt idx="2663" formatCode="General">
                  <c:v>5.6149282394294796E-3</c:v>
                </c:pt>
                <c:pt idx="2664" formatCode="General">
                  <c:v>5.6971992530209497E-3</c:v>
                </c:pt>
                <c:pt idx="2665" formatCode="General">
                  <c:v>5.5872269428477797E-3</c:v>
                </c:pt>
                <c:pt idx="2666" formatCode="General">
                  <c:v>5.1700166702897399E-3</c:v>
                </c:pt>
                <c:pt idx="2667" formatCode="General">
                  <c:v>4.4209929555422698E-3</c:v>
                </c:pt>
                <c:pt idx="2668" formatCode="General">
                  <c:v>3.2909532086254499E-3</c:v>
                </c:pt>
                <c:pt idx="2669" formatCode="General">
                  <c:v>1.7483803901836E-3</c:v>
                </c:pt>
                <c:pt idx="2670" formatCode="General">
                  <c:v>-1.96665708146729E-4</c:v>
                </c:pt>
                <c:pt idx="2671" formatCode="General">
                  <c:v>-2.4113133432852899E-3</c:v>
                </c:pt>
                <c:pt idx="2672" formatCode="General">
                  <c:v>-4.7612631600408703E-3</c:v>
                </c:pt>
                <c:pt idx="2673" formatCode="General">
                  <c:v>-7.0835221002030898E-3</c:v>
                </c:pt>
                <c:pt idx="2674" formatCode="General">
                  <c:v>-8.9206261976747091E-3</c:v>
                </c:pt>
                <c:pt idx="2675" formatCode="General">
                  <c:v>-1.0409226255188E-2</c:v>
                </c:pt>
                <c:pt idx="2676" formatCode="General">
                  <c:v>-1.20881750739341E-2</c:v>
                </c:pt>
                <c:pt idx="2677" formatCode="General">
                  <c:v>-1.40004648860514E-2</c:v>
                </c:pt>
                <c:pt idx="2678" formatCode="General">
                  <c:v>-1.6075725499113E-2</c:v>
                </c:pt>
                <c:pt idx="2679" formatCode="General">
                  <c:v>-1.8326602708611601E-2</c:v>
                </c:pt>
                <c:pt idx="2680" formatCode="General">
                  <c:v>-2.0789512295434701E-2</c:v>
                </c:pt>
                <c:pt idx="2681" formatCode="General">
                  <c:v>-2.33931731647243E-2</c:v>
                </c:pt>
                <c:pt idx="2682" formatCode="General">
                  <c:v>-2.5989680582759099E-2</c:v>
                </c:pt>
                <c:pt idx="2683" formatCode="General">
                  <c:v>-2.84277595969421E-2</c:v>
                </c:pt>
                <c:pt idx="2684" formatCode="General">
                  <c:v>-3.0705863114706699E-2</c:v>
                </c:pt>
                <c:pt idx="2685" formatCode="General">
                  <c:v>-3.2739395376674599E-2</c:v>
                </c:pt>
                <c:pt idx="2686" formatCode="General">
                  <c:v>-3.4225092707635602E-2</c:v>
                </c:pt>
                <c:pt idx="2687" formatCode="General">
                  <c:v>-3.5363488759918203E-2</c:v>
                </c:pt>
                <c:pt idx="2688" formatCode="General">
                  <c:v>-3.6486347867316499E-2</c:v>
                </c:pt>
                <c:pt idx="2689" formatCode="General">
                  <c:v>-3.7590159331376501E-2</c:v>
                </c:pt>
                <c:pt idx="2690" formatCode="General">
                  <c:v>-3.8677888119560001E-2</c:v>
                </c:pt>
                <c:pt idx="2691" formatCode="General">
                  <c:v>-3.9769562131490403E-2</c:v>
                </c:pt>
                <c:pt idx="2692" formatCode="General">
                  <c:v>-4.0968757348234103E-2</c:v>
                </c:pt>
                <c:pt idx="2693" formatCode="General">
                  <c:v>-4.2336751913943101E-2</c:v>
                </c:pt>
                <c:pt idx="2694" formatCode="General">
                  <c:v>-4.3761017776599603E-2</c:v>
                </c:pt>
                <c:pt idx="2695" formatCode="General">
                  <c:v>-4.5097718878144497E-2</c:v>
                </c:pt>
                <c:pt idx="2696" formatCode="General">
                  <c:v>-4.6094249016592502E-2</c:v>
                </c:pt>
                <c:pt idx="2697" formatCode="General">
                  <c:v>-4.6203424039248701E-2</c:v>
                </c:pt>
                <c:pt idx="2698" formatCode="General">
                  <c:v>-4.5691478271702599E-2</c:v>
                </c:pt>
                <c:pt idx="2699" formatCode="General">
                  <c:v>-4.51749874471001E-2</c:v>
                </c:pt>
                <c:pt idx="2700" formatCode="General">
                  <c:v>-4.47450879652991E-2</c:v>
                </c:pt>
                <c:pt idx="2701" formatCode="General">
                  <c:v>-4.4506011710696201E-2</c:v>
                </c:pt>
                <c:pt idx="2702" formatCode="General">
                  <c:v>-4.4530887855719098E-2</c:v>
                </c:pt>
                <c:pt idx="2703" formatCode="General">
                  <c:v>-4.4964337119323003E-2</c:v>
                </c:pt>
                <c:pt idx="2704" formatCode="General">
                  <c:v>-4.5952125865992101E-2</c:v>
                </c:pt>
                <c:pt idx="2705" formatCode="General">
                  <c:v>-4.7508644374560101E-2</c:v>
                </c:pt>
                <c:pt idx="2706" formatCode="General">
                  <c:v>-4.9605446567556402E-2</c:v>
                </c:pt>
                <c:pt idx="2707" formatCode="General">
                  <c:v>-5.1955470653574802E-2</c:v>
                </c:pt>
                <c:pt idx="2708" formatCode="General">
                  <c:v>-5.4024917641445E-2</c:v>
                </c:pt>
                <c:pt idx="2709" formatCode="General">
                  <c:v>-5.5927709949059802E-2</c:v>
                </c:pt>
                <c:pt idx="2710" formatCode="General">
                  <c:v>-5.7955182313121002E-2</c:v>
                </c:pt>
                <c:pt idx="2711" formatCode="General">
                  <c:v>-5.9947464490249E-2</c:v>
                </c:pt>
                <c:pt idx="2712" formatCode="General">
                  <c:v>-6.1766011016566501E-2</c:v>
                </c:pt>
                <c:pt idx="2713" formatCode="General">
                  <c:v>-6.3313341314944704E-2</c:v>
                </c:pt>
                <c:pt idx="2714" formatCode="General">
                  <c:v>-6.44239547008255E-2</c:v>
                </c:pt>
                <c:pt idx="2715" formatCode="General">
                  <c:v>-6.5022838077089001E-2</c:v>
                </c:pt>
                <c:pt idx="2716" formatCode="General">
                  <c:v>-6.5218652945440297E-2</c:v>
                </c:pt>
                <c:pt idx="2717" formatCode="General">
                  <c:v>-6.5165575362208003E-2</c:v>
                </c:pt>
                <c:pt idx="2718" formatCode="General">
                  <c:v>-6.47864628432855E-2</c:v>
                </c:pt>
                <c:pt idx="2719" formatCode="General">
                  <c:v>-6.37712936532326E-2</c:v>
                </c:pt>
                <c:pt idx="2720" formatCode="General">
                  <c:v>-6.2293747538379199E-2</c:v>
                </c:pt>
                <c:pt idx="2721" formatCode="General">
                  <c:v>-6.0574632590116299E-2</c:v>
                </c:pt>
                <c:pt idx="2722" formatCode="General">
                  <c:v>-5.8694109427159399E-2</c:v>
                </c:pt>
                <c:pt idx="2723" formatCode="General">
                  <c:v>-5.6921236278643698E-2</c:v>
                </c:pt>
                <c:pt idx="2724" formatCode="General">
                  <c:v>-5.53418442406272E-2</c:v>
                </c:pt>
                <c:pt idx="2725" formatCode="General">
                  <c:v>-5.4000418736469602E-2</c:v>
                </c:pt>
                <c:pt idx="2726" formatCode="General">
                  <c:v>-5.3063639070310101E-2</c:v>
                </c:pt>
                <c:pt idx="2727" formatCode="General">
                  <c:v>-5.2638640521491503E-2</c:v>
                </c:pt>
                <c:pt idx="2728" formatCode="General">
                  <c:v>-5.2730891361518401E-2</c:v>
                </c:pt>
                <c:pt idx="2729" formatCode="General">
                  <c:v>-5.3181152162078298E-2</c:v>
                </c:pt>
                <c:pt idx="2730" formatCode="General">
                  <c:v>-5.3708789564237303E-2</c:v>
                </c:pt>
                <c:pt idx="2731" formatCode="General">
                  <c:v>-5.4527182367636901E-2</c:v>
                </c:pt>
                <c:pt idx="2732" formatCode="General">
                  <c:v>-5.58433166705311E-2</c:v>
                </c:pt>
                <c:pt idx="2733" formatCode="General">
                  <c:v>-5.7358259316134398E-2</c:v>
                </c:pt>
                <c:pt idx="2734" formatCode="General">
                  <c:v>-5.87340188446034E-2</c:v>
                </c:pt>
                <c:pt idx="2735" formatCode="General">
                  <c:v>-5.9819833956576599E-2</c:v>
                </c:pt>
                <c:pt idx="2736" formatCode="General">
                  <c:v>-6.0876641647650998E-2</c:v>
                </c:pt>
                <c:pt idx="2737" formatCode="General">
                  <c:v>-6.2219338781160198E-2</c:v>
                </c:pt>
                <c:pt idx="2738" formatCode="General">
                  <c:v>-6.3888423771017305E-2</c:v>
                </c:pt>
                <c:pt idx="2739" formatCode="General">
                  <c:v>-6.5470055477881095E-2</c:v>
                </c:pt>
                <c:pt idx="2740" formatCode="General">
                  <c:v>-6.6397622395234293E-2</c:v>
                </c:pt>
                <c:pt idx="2741" formatCode="General">
                  <c:v>-6.6828060465272496E-2</c:v>
                </c:pt>
                <c:pt idx="2742" formatCode="General">
                  <c:v>-6.7023331786023294E-2</c:v>
                </c:pt>
                <c:pt idx="2743" formatCode="General">
                  <c:v>-6.6899330187034395E-2</c:v>
                </c:pt>
                <c:pt idx="2744" formatCode="General">
                  <c:v>-6.6386190187374405E-2</c:v>
                </c:pt>
                <c:pt idx="2745" formatCode="General">
                  <c:v>-6.5480606417172502E-2</c:v>
                </c:pt>
                <c:pt idx="2746" formatCode="General">
                  <c:v>-6.4370373920531895E-2</c:v>
                </c:pt>
                <c:pt idx="2747" formatCode="General">
                  <c:v>-6.3260715259664896E-2</c:v>
                </c:pt>
                <c:pt idx="2748" formatCode="General">
                  <c:v>-6.2268586597392497E-2</c:v>
                </c:pt>
                <c:pt idx="2749" formatCode="General">
                  <c:v>-6.1139731420058699E-2</c:v>
                </c:pt>
                <c:pt idx="2750" formatCode="General">
                  <c:v>-5.9531288627613602E-2</c:v>
                </c:pt>
                <c:pt idx="2751" formatCode="General">
                  <c:v>-5.7732315059106802E-2</c:v>
                </c:pt>
                <c:pt idx="2752" formatCode="General">
                  <c:v>-5.5995751357194902E-2</c:v>
                </c:pt>
                <c:pt idx="2753" formatCode="General">
                  <c:v>-5.42052094660967E-2</c:v>
                </c:pt>
                <c:pt idx="2754" formatCode="General">
                  <c:v>-5.2386784415053997E-2</c:v>
                </c:pt>
                <c:pt idx="2755" formatCode="General">
                  <c:v>-5.0602290960178299E-2</c:v>
                </c:pt>
                <c:pt idx="2756" formatCode="General">
                  <c:v>-4.9000669779788397E-2</c:v>
                </c:pt>
                <c:pt idx="2757" formatCode="General">
                  <c:v>-4.7777978635519198E-2</c:v>
                </c:pt>
                <c:pt idx="2758" formatCode="General">
                  <c:v>-4.6989732068650002E-2</c:v>
                </c:pt>
                <c:pt idx="2759" formatCode="General">
                  <c:v>-4.6331549949673902E-2</c:v>
                </c:pt>
                <c:pt idx="2760" formatCode="General">
                  <c:v>-4.5328833946322998E-2</c:v>
                </c:pt>
                <c:pt idx="2761" formatCode="General">
                  <c:v>-4.4141446790004098E-2</c:v>
                </c:pt>
                <c:pt idx="2762" formatCode="General">
                  <c:v>-4.3095131014969902E-2</c:v>
                </c:pt>
                <c:pt idx="2763" formatCode="General">
                  <c:v>-4.22912826917596E-2</c:v>
                </c:pt>
                <c:pt idx="2764" formatCode="General">
                  <c:v>-4.1893131650964303E-2</c:v>
                </c:pt>
                <c:pt idx="2765" formatCode="General">
                  <c:v>-4.18725577801781E-2</c:v>
                </c:pt>
                <c:pt idx="2766" formatCode="General">
                  <c:v>-4.2111893367158003E-2</c:v>
                </c:pt>
                <c:pt idx="2767" formatCode="General">
                  <c:v>-4.2603948613960399E-2</c:v>
                </c:pt>
                <c:pt idx="2768" formatCode="General">
                  <c:v>-4.3360760861619503E-2</c:v>
                </c:pt>
                <c:pt idx="2769" formatCode="General">
                  <c:v>-4.4035909508596802E-2</c:v>
                </c:pt>
                <c:pt idx="2770" formatCode="General">
                  <c:v>-4.4029394678269398E-2</c:v>
                </c:pt>
                <c:pt idx="2771" formatCode="General">
                  <c:v>-4.3808982935589401E-2</c:v>
                </c:pt>
                <c:pt idx="2772" formatCode="General">
                  <c:v>-4.3934883632339598E-2</c:v>
                </c:pt>
                <c:pt idx="2773" formatCode="General">
                  <c:v>-4.3648166474588503E-2</c:v>
                </c:pt>
                <c:pt idx="2774" formatCode="General">
                  <c:v>-4.2783467157966597E-2</c:v>
                </c:pt>
                <c:pt idx="2775" formatCode="General">
                  <c:v>-4.1652918007600397E-2</c:v>
                </c:pt>
                <c:pt idx="2776" formatCode="General">
                  <c:v>-4.0063981676162201E-2</c:v>
                </c:pt>
                <c:pt idx="2777" formatCode="General">
                  <c:v>-3.78911160584086E-2</c:v>
                </c:pt>
                <c:pt idx="2778" formatCode="General">
                  <c:v>-3.5185358214993703E-2</c:v>
                </c:pt>
                <c:pt idx="2779" formatCode="General">
                  <c:v>-3.2062328559848502E-2</c:v>
                </c:pt>
                <c:pt idx="2780" formatCode="General">
                  <c:v>-2.82423415625172E-2</c:v>
                </c:pt>
                <c:pt idx="2781" formatCode="General">
                  <c:v>-2.32777531353839E-2</c:v>
                </c:pt>
                <c:pt idx="2782" formatCode="General">
                  <c:v>-1.7572039832670101E-2</c:v>
                </c:pt>
                <c:pt idx="2783" formatCode="General">
                  <c:v>-1.18265657308055E-2</c:v>
                </c:pt>
                <c:pt idx="2784" formatCode="General">
                  <c:v>-6.3411436446598104E-3</c:v>
                </c:pt>
                <c:pt idx="2785" formatCode="General">
                  <c:v>-1.3456434112963801E-3</c:v>
                </c:pt>
                <c:pt idx="2786" formatCode="General">
                  <c:v>3.0192374692745898E-3</c:v>
                </c:pt>
                <c:pt idx="2787" formatCode="General">
                  <c:v>6.5646305696554002E-3</c:v>
                </c:pt>
                <c:pt idx="2788" formatCode="General">
                  <c:v>9.0779508820281601E-3</c:v>
                </c:pt>
                <c:pt idx="2789" formatCode="General">
                  <c:v>1.0336952476705401E-2</c:v>
                </c:pt>
                <c:pt idx="2790" formatCode="General">
                  <c:v>1.0079340959193699E-2</c:v>
                </c:pt>
                <c:pt idx="2791" formatCode="General">
                  <c:v>8.1859656281905707E-3</c:v>
                </c:pt>
                <c:pt idx="2792" formatCode="General">
                  <c:v>4.9144306887800703E-3</c:v>
                </c:pt>
                <c:pt idx="2793" formatCode="General">
                  <c:v>5.2253690884029999E-4</c:v>
                </c:pt>
                <c:pt idx="2794" formatCode="General">
                  <c:v>-4.8542119307717598E-3</c:v>
                </c:pt>
                <c:pt idx="2795" formatCode="General">
                  <c:v>-1.0929528381005801E-2</c:v>
                </c:pt>
                <c:pt idx="2796" formatCode="General">
                  <c:v>-1.7430294622549001E-2</c:v>
                </c:pt>
                <c:pt idx="2797" formatCode="General">
                  <c:v>-2.42889110087256E-2</c:v>
                </c:pt>
                <c:pt idx="2798" formatCode="General">
                  <c:v>-3.1534568466967103E-2</c:v>
                </c:pt>
                <c:pt idx="2799" formatCode="General">
                  <c:v>-3.8924514490123498E-2</c:v>
                </c:pt>
                <c:pt idx="2800" formatCode="General">
                  <c:v>-4.6034973094180198E-2</c:v>
                </c:pt>
                <c:pt idx="2801" formatCode="General">
                  <c:v>-5.2504063574543597E-2</c:v>
                </c:pt>
                <c:pt idx="2802" formatCode="General">
                  <c:v>-5.8019570559375497E-2</c:v>
                </c:pt>
                <c:pt idx="2803" formatCode="General">
                  <c:v>-6.2137798339049602E-2</c:v>
                </c:pt>
                <c:pt idx="2804" formatCode="General">
                  <c:v>-6.4796658863210205E-2</c:v>
                </c:pt>
                <c:pt idx="2805" formatCode="General">
                  <c:v>-6.6270977475803003E-2</c:v>
                </c:pt>
                <c:pt idx="2806" formatCode="General">
                  <c:v>-6.6631997389657499E-2</c:v>
                </c:pt>
                <c:pt idx="2807" formatCode="General">
                  <c:v>-6.5966812708202593E-2</c:v>
                </c:pt>
                <c:pt idx="2808" formatCode="General">
                  <c:v>-6.4457242967609393E-2</c:v>
                </c:pt>
                <c:pt idx="2809" formatCode="General">
                  <c:v>-6.2328490788607402E-2</c:v>
                </c:pt>
                <c:pt idx="2810" formatCode="General">
                  <c:v>-5.9823633048492697E-2</c:v>
                </c:pt>
                <c:pt idx="2811" formatCode="General">
                  <c:v>-5.7252493891150898E-2</c:v>
                </c:pt>
                <c:pt idx="2812" formatCode="General">
                  <c:v>-5.4807606049546501E-2</c:v>
                </c:pt>
                <c:pt idx="2813" formatCode="General">
                  <c:v>-5.24038347545542E-2</c:v>
                </c:pt>
                <c:pt idx="2814" formatCode="General">
                  <c:v>-4.96721238675795E-2</c:v>
                </c:pt>
                <c:pt idx="2815" formatCode="General">
                  <c:v>-4.6840388942898901E-2</c:v>
                </c:pt>
                <c:pt idx="2816" formatCode="General">
                  <c:v>-4.4377518120711598E-2</c:v>
                </c:pt>
                <c:pt idx="2817" formatCode="General">
                  <c:v>-4.2281944565790902E-2</c:v>
                </c:pt>
                <c:pt idx="2818" formatCode="General">
                  <c:v>-4.07326573965891E-2</c:v>
                </c:pt>
                <c:pt idx="2819" formatCode="General">
                  <c:v>-3.9941049874315897E-2</c:v>
                </c:pt>
                <c:pt idx="2820" formatCode="General">
                  <c:v>-3.9864148898889701E-2</c:v>
                </c:pt>
                <c:pt idx="2821" formatCode="General">
                  <c:v>-4.0427388503834802E-2</c:v>
                </c:pt>
                <c:pt idx="2822" formatCode="General">
                  <c:v>-4.1533586893004702E-2</c:v>
                </c:pt>
                <c:pt idx="2823" formatCode="General">
                  <c:v>-4.3030738159373298E-2</c:v>
                </c:pt>
                <c:pt idx="2824" formatCode="General">
                  <c:v>-4.47434009089617E-2</c:v>
                </c:pt>
                <c:pt idx="2825" formatCode="General">
                  <c:v>-4.6168550684327299E-2</c:v>
                </c:pt>
                <c:pt idx="2826" formatCode="General">
                  <c:v>-4.7422134693467198E-2</c:v>
                </c:pt>
                <c:pt idx="2827" formatCode="General">
                  <c:v>-4.9060606609593403E-2</c:v>
                </c:pt>
                <c:pt idx="2828" formatCode="General">
                  <c:v>-5.1027892762285601E-2</c:v>
                </c:pt>
                <c:pt idx="2829" formatCode="General">
                  <c:v>-5.3007935048565998E-2</c:v>
                </c:pt>
                <c:pt idx="2830" formatCode="General">
                  <c:v>-5.4737107057273297E-2</c:v>
                </c:pt>
                <c:pt idx="2831" formatCode="General">
                  <c:v>-5.6169830217669699E-2</c:v>
                </c:pt>
                <c:pt idx="2832" formatCode="General">
                  <c:v>-5.74862847927365E-2</c:v>
                </c:pt>
                <c:pt idx="2833" formatCode="General">
                  <c:v>-5.8784033686217402E-2</c:v>
                </c:pt>
                <c:pt idx="2834" formatCode="General">
                  <c:v>-5.9997480743840197E-2</c:v>
                </c:pt>
                <c:pt idx="2835" formatCode="General">
                  <c:v>-6.09962244400108E-2</c:v>
                </c:pt>
                <c:pt idx="2836" formatCode="General">
                  <c:v>-6.1159317352161402E-2</c:v>
                </c:pt>
                <c:pt idx="2837" formatCode="General">
                  <c:v>-6.0288591420021298E-2</c:v>
                </c:pt>
                <c:pt idx="2838" formatCode="General">
                  <c:v>-5.8755382023249397E-2</c:v>
                </c:pt>
                <c:pt idx="2839" formatCode="General">
                  <c:v>-5.67875152793757E-2</c:v>
                </c:pt>
                <c:pt idx="2840" formatCode="General">
                  <c:v>-5.4670607200947297E-2</c:v>
                </c:pt>
                <c:pt idx="2841" formatCode="General">
                  <c:v>-5.25347693257237E-2</c:v>
                </c:pt>
                <c:pt idx="2842" formatCode="General">
                  <c:v>-5.03675718293689E-2</c:v>
                </c:pt>
                <c:pt idx="2843" formatCode="General">
                  <c:v>-4.8348424931213697E-2</c:v>
                </c:pt>
                <c:pt idx="2844" formatCode="General">
                  <c:v>-4.6694038223597301E-2</c:v>
                </c:pt>
                <c:pt idx="2845" formatCode="General">
                  <c:v>-4.5250307332052403E-2</c:v>
                </c:pt>
                <c:pt idx="2846" formatCode="General">
                  <c:v>-4.3620911744802399E-2</c:v>
                </c:pt>
                <c:pt idx="2847" formatCode="General">
                  <c:v>-4.19556434186205E-2</c:v>
                </c:pt>
                <c:pt idx="2848" formatCode="General">
                  <c:v>-4.0646469239987097E-2</c:v>
                </c:pt>
                <c:pt idx="2849" formatCode="General">
                  <c:v>-3.9691189895242299E-2</c:v>
                </c:pt>
                <c:pt idx="2850" formatCode="General">
                  <c:v>-3.9062199992525297E-2</c:v>
                </c:pt>
                <c:pt idx="2851" formatCode="General">
                  <c:v>-3.8740202892263903E-2</c:v>
                </c:pt>
                <c:pt idx="2852" formatCode="General">
                  <c:v>-3.8638158289836202E-2</c:v>
                </c:pt>
                <c:pt idx="2853" formatCode="General">
                  <c:v>-3.8688933817592898E-2</c:v>
                </c:pt>
                <c:pt idx="2854" formatCode="General">
                  <c:v>-3.8945893652765198E-2</c:v>
                </c:pt>
                <c:pt idx="2855" formatCode="General">
                  <c:v>-3.9468422381825699E-2</c:v>
                </c:pt>
                <c:pt idx="2856" formatCode="General">
                  <c:v>-4.0175177975049797E-2</c:v>
                </c:pt>
                <c:pt idx="2857" formatCode="General">
                  <c:v>-4.04077853549063E-2</c:v>
                </c:pt>
                <c:pt idx="2858" formatCode="General">
                  <c:v>-4.0038512343723798E-2</c:v>
                </c:pt>
                <c:pt idx="2859" formatCode="General">
                  <c:v>-3.9408174664945603E-2</c:v>
                </c:pt>
                <c:pt idx="2860" formatCode="General">
                  <c:v>-3.8377359122420802E-2</c:v>
                </c:pt>
                <c:pt idx="2861" formatCode="General">
                  <c:v>-3.6927919792948502E-2</c:v>
                </c:pt>
                <c:pt idx="2862" formatCode="General">
                  <c:v>-3.5141962714938003E-2</c:v>
                </c:pt>
                <c:pt idx="2863" formatCode="General">
                  <c:v>-3.30954430526351E-2</c:v>
                </c:pt>
                <c:pt idx="2864" formatCode="General">
                  <c:v>-3.0870753135662E-2</c:v>
                </c:pt>
                <c:pt idx="2865" formatCode="General">
                  <c:v>-2.8558658772122401E-2</c:v>
                </c:pt>
                <c:pt idx="2866" formatCode="General">
                  <c:v>-2.6253061434110901E-2</c:v>
                </c:pt>
                <c:pt idx="2867" formatCode="General">
                  <c:v>-2.4080798419975898E-2</c:v>
                </c:pt>
                <c:pt idx="2868" formatCode="General">
                  <c:v>-2.1782016790874201E-2</c:v>
                </c:pt>
                <c:pt idx="2869" formatCode="General">
                  <c:v>-1.94787907903054E-2</c:v>
                </c:pt>
                <c:pt idx="2870" formatCode="General">
                  <c:v>-1.7706426162458301E-2</c:v>
                </c:pt>
                <c:pt idx="2871" formatCode="General">
                  <c:v>-1.6453583410600499E-2</c:v>
                </c:pt>
                <c:pt idx="2872" formatCode="General">
                  <c:v>-1.56201106404797E-2</c:v>
                </c:pt>
                <c:pt idx="2873" formatCode="General">
                  <c:v>-1.51177293255978E-2</c:v>
                </c:pt>
                <c:pt idx="2874" formatCode="General">
                  <c:v>-1.4842889212651301E-2</c:v>
                </c:pt>
                <c:pt idx="2875" formatCode="General">
                  <c:v>-1.47132913581408E-2</c:v>
                </c:pt>
                <c:pt idx="2876" formatCode="General">
                  <c:v>-1.47194164067846E-2</c:v>
                </c:pt>
                <c:pt idx="2877" formatCode="General">
                  <c:v>-1.4586699670146299E-2</c:v>
                </c:pt>
                <c:pt idx="2878" formatCode="General">
                  <c:v>-1.43019690764802E-2</c:v>
                </c:pt>
                <c:pt idx="2879" formatCode="General">
                  <c:v>-1.43032496421678E-2</c:v>
                </c:pt>
                <c:pt idx="2880" formatCode="General">
                  <c:v>-1.4827465704070701E-2</c:v>
                </c:pt>
                <c:pt idx="2881" formatCode="General">
                  <c:v>-1.5868902192789299E-2</c:v>
                </c:pt>
                <c:pt idx="2882" formatCode="General">
                  <c:v>-1.70748664960176E-2</c:v>
                </c:pt>
                <c:pt idx="2883" formatCode="General">
                  <c:v>-1.8091853206452801E-2</c:v>
                </c:pt>
                <c:pt idx="2884" formatCode="General">
                  <c:v>-1.8846328362440101E-2</c:v>
                </c:pt>
                <c:pt idx="2885" formatCode="General">
                  <c:v>-1.9404310131248902E-2</c:v>
                </c:pt>
                <c:pt idx="2886" formatCode="General">
                  <c:v>-1.9716489371218698E-2</c:v>
                </c:pt>
                <c:pt idx="2887" formatCode="General">
                  <c:v>-1.9243968706362399E-2</c:v>
                </c:pt>
                <c:pt idx="2888" formatCode="General">
                  <c:v>-1.7867010898232501E-2</c:v>
                </c:pt>
                <c:pt idx="2889" formatCode="General">
                  <c:v>-1.6045276189638E-2</c:v>
                </c:pt>
                <c:pt idx="2890" formatCode="General">
                  <c:v>-1.38747313288341E-2</c:v>
                </c:pt>
                <c:pt idx="2891" formatCode="General">
                  <c:v>-1.14250020421584E-2</c:v>
                </c:pt>
                <c:pt idx="2892" formatCode="General">
                  <c:v>-8.8654124293006207E-3</c:v>
                </c:pt>
                <c:pt idx="2893" formatCode="General">
                  <c:v>-6.2882219021969197E-3</c:v>
                </c:pt>
                <c:pt idx="2894" formatCode="General">
                  <c:v>-3.68196418199365E-3</c:v>
                </c:pt>
                <c:pt idx="2895" formatCode="General">
                  <c:v>-1.14058300154882E-3</c:v>
                </c:pt>
                <c:pt idx="2896" formatCode="General">
                  <c:v>1.5337805695406299E-3</c:v>
                </c:pt>
                <c:pt idx="2897" formatCode="General">
                  <c:v>4.2851736314516399E-3</c:v>
                </c:pt>
                <c:pt idx="2898" formatCode="General">
                  <c:v>6.6353465889992403E-3</c:v>
                </c:pt>
                <c:pt idx="2899" formatCode="General">
                  <c:v>8.4677899224175901E-3</c:v>
                </c:pt>
                <c:pt idx="2900" formatCode="General">
                  <c:v>9.7464335658004105E-3</c:v>
                </c:pt>
                <c:pt idx="2901" formatCode="General">
                  <c:v>1.04323148721853E-2</c:v>
                </c:pt>
                <c:pt idx="2902" formatCode="General">
                  <c:v>1.05648297386605E-2</c:v>
                </c:pt>
                <c:pt idx="2903" formatCode="General">
                  <c:v>1.01839445473785E-2</c:v>
                </c:pt>
                <c:pt idx="2904" formatCode="General">
                  <c:v>9.3384283130945895E-3</c:v>
                </c:pt>
                <c:pt idx="2905" formatCode="General">
                  <c:v>8.3718441881184703E-3</c:v>
                </c:pt>
                <c:pt idx="2906" formatCode="General">
                  <c:v>7.4229550059279198E-3</c:v>
                </c:pt>
                <c:pt idx="2907" formatCode="General">
                  <c:v>6.3411795065868902E-3</c:v>
                </c:pt>
                <c:pt idx="2908" formatCode="General">
                  <c:v>5.2320651731393502E-3</c:v>
                </c:pt>
                <c:pt idx="2909" formatCode="General">
                  <c:v>4.2247253648409998E-3</c:v>
                </c:pt>
                <c:pt idx="2910" formatCode="General">
                  <c:v>3.3074244301858902E-3</c:v>
                </c:pt>
                <c:pt idx="2911" formatCode="General">
                  <c:v>2.3199858630468702E-3</c:v>
                </c:pt>
                <c:pt idx="2912" formatCode="General">
                  <c:v>1.1302229454878999E-3</c:v>
                </c:pt>
                <c:pt idx="2913">
                  <c:v>-6.3182054110222399E-5</c:v>
                </c:pt>
                <c:pt idx="2914" formatCode="General">
                  <c:v>-5.6364745991755903E-4</c:v>
                </c:pt>
                <c:pt idx="2915" formatCode="General">
                  <c:v>-2.42529486264978E-4</c:v>
                </c:pt>
                <c:pt idx="2916" formatCode="General">
                  <c:v>4.1890405289864499E-4</c:v>
                </c:pt>
                <c:pt idx="2917" formatCode="General">
                  <c:v>1.1784637859289201E-3</c:v>
                </c:pt>
                <c:pt idx="2918" formatCode="General">
                  <c:v>1.87872725800917E-3</c:v>
                </c:pt>
                <c:pt idx="2919" formatCode="General">
                  <c:v>2.5065237959282101E-3</c:v>
                </c:pt>
                <c:pt idx="2920" formatCode="General">
                  <c:v>3.2024018317740799E-3</c:v>
                </c:pt>
                <c:pt idx="2921" formatCode="General">
                  <c:v>4.1651394406772499E-3</c:v>
                </c:pt>
                <c:pt idx="2922" formatCode="General">
                  <c:v>5.49955438582511E-3</c:v>
                </c:pt>
                <c:pt idx="2923" formatCode="General">
                  <c:v>7.7283290013024199E-3</c:v>
                </c:pt>
                <c:pt idx="2924" formatCode="General">
                  <c:v>1.09530965107268E-2</c:v>
                </c:pt>
                <c:pt idx="2925" formatCode="General">
                  <c:v>1.4649316238302099E-2</c:v>
                </c:pt>
                <c:pt idx="2926" formatCode="General">
                  <c:v>1.8696480899872799E-2</c:v>
                </c:pt>
                <c:pt idx="2927" formatCode="General">
                  <c:v>2.3056043089885701E-2</c:v>
                </c:pt>
                <c:pt idx="2928" formatCode="General">
                  <c:v>2.7714639333518899E-2</c:v>
                </c:pt>
                <c:pt idx="2929" formatCode="General">
                  <c:v>3.2552930491995001E-2</c:v>
                </c:pt>
                <c:pt idx="2930" formatCode="General">
                  <c:v>3.7497475219824897E-2</c:v>
                </c:pt>
                <c:pt idx="2931" formatCode="General">
                  <c:v>4.2912923067472603E-2</c:v>
                </c:pt>
                <c:pt idx="2932" formatCode="General">
                  <c:v>4.8544646688939798E-2</c:v>
                </c:pt>
                <c:pt idx="2933" formatCode="General">
                  <c:v>5.37494797934535E-2</c:v>
                </c:pt>
                <c:pt idx="2934" formatCode="General">
                  <c:v>5.83562589457488E-2</c:v>
                </c:pt>
                <c:pt idx="2935" formatCode="General">
                  <c:v>6.2248954534913102E-2</c:v>
                </c:pt>
                <c:pt idx="2936" formatCode="General">
                  <c:v>6.5367955797877797E-2</c:v>
                </c:pt>
                <c:pt idx="2937" formatCode="General">
                  <c:v>6.7441764379914601E-2</c:v>
                </c:pt>
                <c:pt idx="2938" formatCode="General">
                  <c:v>6.8206984837906395E-2</c:v>
                </c:pt>
                <c:pt idx="2939" formatCode="General">
                  <c:v>6.78042924592267E-2</c:v>
                </c:pt>
                <c:pt idx="2940" formatCode="General">
                  <c:v>6.6261679799371503E-2</c:v>
                </c:pt>
                <c:pt idx="2941" formatCode="General">
                  <c:v>6.3599916297797807E-2</c:v>
                </c:pt>
                <c:pt idx="2942" formatCode="General">
                  <c:v>5.99450840664561E-2</c:v>
                </c:pt>
                <c:pt idx="2943" formatCode="General">
                  <c:v>5.5237796376937702E-2</c:v>
                </c:pt>
                <c:pt idx="2944" formatCode="General">
                  <c:v>4.9570852549100597E-2</c:v>
                </c:pt>
                <c:pt idx="2945" formatCode="General">
                  <c:v>4.3451086429573398E-2</c:v>
                </c:pt>
                <c:pt idx="2946" formatCode="General">
                  <c:v>3.7753579866700297E-2</c:v>
                </c:pt>
                <c:pt idx="2947" formatCode="General">
                  <c:v>3.2741217931975E-2</c:v>
                </c:pt>
                <c:pt idx="2948" formatCode="General">
                  <c:v>2.8383114731837699E-2</c:v>
                </c:pt>
                <c:pt idx="2949" formatCode="General">
                  <c:v>2.4997377019864001E-2</c:v>
                </c:pt>
                <c:pt idx="2950" formatCode="General">
                  <c:v>2.2729260131602501E-2</c:v>
                </c:pt>
                <c:pt idx="2951" formatCode="General">
                  <c:v>2.1522685680770998E-2</c:v>
                </c:pt>
                <c:pt idx="2952" formatCode="General">
                  <c:v>2.1328903035524299E-2</c:v>
                </c:pt>
                <c:pt idx="2953" formatCode="General">
                  <c:v>2.2104398824701402E-2</c:v>
                </c:pt>
                <c:pt idx="2954" formatCode="General">
                  <c:v>2.3912291001265702E-2</c:v>
                </c:pt>
                <c:pt idx="2955" formatCode="General">
                  <c:v>2.7077633305874999E-2</c:v>
                </c:pt>
                <c:pt idx="2956" formatCode="General">
                  <c:v>3.15340034308857E-2</c:v>
                </c:pt>
                <c:pt idx="2957" formatCode="General">
                  <c:v>3.6975452383350302E-2</c:v>
                </c:pt>
                <c:pt idx="2958" formatCode="General">
                  <c:v>4.3087759225198197E-2</c:v>
                </c:pt>
                <c:pt idx="2959" formatCode="General">
                  <c:v>4.9426797213695597E-2</c:v>
                </c:pt>
                <c:pt idx="2960" formatCode="General">
                  <c:v>5.5704818295265399E-2</c:v>
                </c:pt>
                <c:pt idx="2961" formatCode="General">
                  <c:v>6.1626788974545398E-2</c:v>
                </c:pt>
                <c:pt idx="2962" formatCode="General">
                  <c:v>6.7267134889172395E-2</c:v>
                </c:pt>
                <c:pt idx="2963" formatCode="General">
                  <c:v>7.3111861012189E-2</c:v>
                </c:pt>
                <c:pt idx="2964" formatCode="General">
                  <c:v>7.8876652989142496E-2</c:v>
                </c:pt>
                <c:pt idx="2965" formatCode="General">
                  <c:v>8.4040933741938606E-2</c:v>
                </c:pt>
                <c:pt idx="2966" formatCode="General">
                  <c:v>8.8630069496422298E-2</c:v>
                </c:pt>
                <c:pt idx="2967" formatCode="General">
                  <c:v>9.2563817508933693E-2</c:v>
                </c:pt>
                <c:pt idx="2968" formatCode="General">
                  <c:v>9.5650829913481103E-2</c:v>
                </c:pt>
                <c:pt idx="2969" formatCode="General">
                  <c:v>9.77661996844673E-2</c:v>
                </c:pt>
                <c:pt idx="2970" formatCode="General">
                  <c:v>9.9064321808654293E-2</c:v>
                </c:pt>
                <c:pt idx="2971" formatCode="General">
                  <c:v>9.98559401553063E-2</c:v>
                </c:pt>
                <c:pt idx="2972" formatCode="General">
                  <c:v>9.9893221541965102E-2</c:v>
                </c:pt>
                <c:pt idx="2973" formatCode="General">
                  <c:v>9.8857040922048098E-2</c:v>
                </c:pt>
                <c:pt idx="2974" formatCode="General">
                  <c:v>9.6784605129937196E-2</c:v>
                </c:pt>
                <c:pt idx="2975" formatCode="General">
                  <c:v>9.3798765608231902E-2</c:v>
                </c:pt>
                <c:pt idx="2976" formatCode="General">
                  <c:v>9.0141566474849E-2</c:v>
                </c:pt>
                <c:pt idx="2977" formatCode="General">
                  <c:v>8.5980438923025496E-2</c:v>
                </c:pt>
                <c:pt idx="2978" formatCode="General">
                  <c:v>8.1507315260966801E-2</c:v>
                </c:pt>
                <c:pt idx="2979" formatCode="General">
                  <c:v>7.6952890905206905E-2</c:v>
                </c:pt>
                <c:pt idx="2980" formatCode="General">
                  <c:v>7.2466971048884096E-2</c:v>
                </c:pt>
                <c:pt idx="2981" formatCode="General">
                  <c:v>6.8600841431833801E-2</c:v>
                </c:pt>
                <c:pt idx="2982" formatCode="General">
                  <c:v>6.5951584898651799E-2</c:v>
                </c:pt>
                <c:pt idx="2983" formatCode="General">
                  <c:v>6.4292014192495903E-2</c:v>
                </c:pt>
                <c:pt idx="2984" formatCode="General">
                  <c:v>6.3252389409147305E-2</c:v>
                </c:pt>
                <c:pt idx="2985" formatCode="General">
                  <c:v>6.2687579323107395E-2</c:v>
                </c:pt>
                <c:pt idx="2986" formatCode="General">
                  <c:v>6.2576394874542501E-2</c:v>
                </c:pt>
                <c:pt idx="2987" formatCode="General">
                  <c:v>6.3015273949410699E-2</c:v>
                </c:pt>
                <c:pt idx="2988" formatCode="General">
                  <c:v>6.3936490453935096E-2</c:v>
                </c:pt>
                <c:pt idx="2989" formatCode="General">
                  <c:v>6.5168181151830998E-2</c:v>
                </c:pt>
                <c:pt idx="2990" formatCode="General">
                  <c:v>6.6587019237533296E-2</c:v>
                </c:pt>
                <c:pt idx="2991" formatCode="General">
                  <c:v>6.8182413173444797E-2</c:v>
                </c:pt>
                <c:pt idx="2992" formatCode="General">
                  <c:v>6.9860755600618094E-2</c:v>
                </c:pt>
                <c:pt idx="2993" formatCode="General">
                  <c:v>7.1806983822365195E-2</c:v>
                </c:pt>
                <c:pt idx="2994" formatCode="General">
                  <c:v>7.4215864693990594E-2</c:v>
                </c:pt>
                <c:pt idx="2995" formatCode="General">
                  <c:v>7.6658730509177403E-2</c:v>
                </c:pt>
                <c:pt idx="2996" formatCode="General">
                  <c:v>7.8726547008974704E-2</c:v>
                </c:pt>
                <c:pt idx="2997" formatCode="General">
                  <c:v>8.0200476974829099E-2</c:v>
                </c:pt>
                <c:pt idx="2998" formatCode="General">
                  <c:v>8.0932781410442495E-2</c:v>
                </c:pt>
                <c:pt idx="2999" formatCode="General">
                  <c:v>8.0879732592344905E-2</c:v>
                </c:pt>
                <c:pt idx="3000" formatCode="General">
                  <c:v>8.0071457287097705E-2</c:v>
                </c:pt>
                <c:pt idx="3001" formatCode="General">
                  <c:v>7.8587430742250899E-2</c:v>
                </c:pt>
                <c:pt idx="3002" formatCode="General">
                  <c:v>7.6455511733314399E-2</c:v>
                </c:pt>
                <c:pt idx="3003" formatCode="General">
                  <c:v>7.3691353135015E-2</c:v>
                </c:pt>
                <c:pt idx="3004" formatCode="General">
                  <c:v>7.0762633571263001E-2</c:v>
                </c:pt>
                <c:pt idx="3005" formatCode="General">
                  <c:v>6.8055750737990403E-2</c:v>
                </c:pt>
                <c:pt idx="3006" formatCode="General">
                  <c:v>6.5320995676203905E-2</c:v>
                </c:pt>
                <c:pt idx="3007" formatCode="General">
                  <c:v>6.2484867547480602E-2</c:v>
                </c:pt>
                <c:pt idx="3008" formatCode="General">
                  <c:v>5.9659917517336902E-2</c:v>
                </c:pt>
                <c:pt idx="3009" formatCode="General">
                  <c:v>5.6921803831699598E-2</c:v>
                </c:pt>
                <c:pt idx="3010" formatCode="General">
                  <c:v>5.4342935350828799E-2</c:v>
                </c:pt>
                <c:pt idx="3011" formatCode="General">
                  <c:v>5.1937795157752903E-2</c:v>
                </c:pt>
                <c:pt idx="3012" formatCode="General">
                  <c:v>4.9764646255008101E-2</c:v>
                </c:pt>
                <c:pt idx="3013" formatCode="General">
                  <c:v>4.7931801299321897E-2</c:v>
                </c:pt>
                <c:pt idx="3014" formatCode="General">
                  <c:v>4.6404762062886497E-2</c:v>
                </c:pt>
                <c:pt idx="3015" formatCode="General">
                  <c:v>4.5465557186184502E-2</c:v>
                </c:pt>
                <c:pt idx="3016" formatCode="General">
                  <c:v>4.5306140083986098E-2</c:v>
                </c:pt>
                <c:pt idx="3017" formatCode="General">
                  <c:v>4.5522262467672998E-2</c:v>
                </c:pt>
                <c:pt idx="3018" formatCode="General">
                  <c:v>4.5809812294701997E-2</c:v>
                </c:pt>
                <c:pt idx="3019" formatCode="General">
                  <c:v>4.6018164945729398E-2</c:v>
                </c:pt>
                <c:pt idx="3020" formatCode="General">
                  <c:v>4.6034047039391603E-2</c:v>
                </c:pt>
                <c:pt idx="3021" formatCode="General">
                  <c:v>4.5738543509356598E-2</c:v>
                </c:pt>
                <c:pt idx="3022" formatCode="General">
                  <c:v>4.4970634190914197E-2</c:v>
                </c:pt>
                <c:pt idx="3023" formatCode="General">
                  <c:v>4.36202873016217E-2</c:v>
                </c:pt>
                <c:pt idx="3024" formatCode="General">
                  <c:v>4.17328539825721E-2</c:v>
                </c:pt>
                <c:pt idx="3025" formatCode="General">
                  <c:v>3.9338852072930697E-2</c:v>
                </c:pt>
                <c:pt idx="3026" formatCode="General">
                  <c:v>3.6406829505579399E-2</c:v>
                </c:pt>
                <c:pt idx="3027" formatCode="General">
                  <c:v>3.3330980217388097E-2</c:v>
                </c:pt>
                <c:pt idx="3028" formatCode="General">
                  <c:v>3.0333176423377999E-2</c:v>
                </c:pt>
                <c:pt idx="3029" formatCode="General">
                  <c:v>2.7100613516747901E-2</c:v>
                </c:pt>
                <c:pt idx="3030" formatCode="General">
                  <c:v>2.3580735113855399E-2</c:v>
                </c:pt>
                <c:pt idx="3031" formatCode="General">
                  <c:v>1.9861661566743901E-2</c:v>
                </c:pt>
                <c:pt idx="3032" formatCode="General">
                  <c:v>1.6017599025245799E-2</c:v>
                </c:pt>
                <c:pt idx="3033" formatCode="General">
                  <c:v>1.21454245075335E-2</c:v>
                </c:pt>
                <c:pt idx="3034" formatCode="General">
                  <c:v>8.3640516185242708E-3</c:v>
                </c:pt>
                <c:pt idx="3035" formatCode="General">
                  <c:v>4.7614565216253001E-3</c:v>
                </c:pt>
                <c:pt idx="3036" formatCode="General">
                  <c:v>1.3851996186713001E-3</c:v>
                </c:pt>
                <c:pt idx="3037" formatCode="General">
                  <c:v>-1.25390849567173E-3</c:v>
                </c:pt>
                <c:pt idx="3038" formatCode="General">
                  <c:v>-2.8512609700727899E-3</c:v>
                </c:pt>
                <c:pt idx="3039" formatCode="General">
                  <c:v>-3.6785338116947799E-3</c:v>
                </c:pt>
                <c:pt idx="3040" formatCode="General">
                  <c:v>-3.76467855686702E-3</c:v>
                </c:pt>
                <c:pt idx="3041" formatCode="General">
                  <c:v>-3.06073713668522E-3</c:v>
                </c:pt>
                <c:pt idx="3042" formatCode="General">
                  <c:v>-1.5352114916370699E-3</c:v>
                </c:pt>
                <c:pt idx="3043" formatCode="General">
                  <c:v>6.5957860746560198E-4</c:v>
                </c:pt>
                <c:pt idx="3044" formatCode="General">
                  <c:v>3.15389728918441E-3</c:v>
                </c:pt>
                <c:pt idx="3045" formatCode="General">
                  <c:v>5.7106313510399799E-3</c:v>
                </c:pt>
                <c:pt idx="3046" formatCode="General">
                  <c:v>8.2231988005554806E-3</c:v>
                </c:pt>
                <c:pt idx="3047" formatCode="General">
                  <c:v>1.05261094027822E-2</c:v>
                </c:pt>
                <c:pt idx="3048" formatCode="General">
                  <c:v>1.28914494662182E-2</c:v>
                </c:pt>
                <c:pt idx="3049" formatCode="General">
                  <c:v>1.5524598365703799E-2</c:v>
                </c:pt>
                <c:pt idx="3050" formatCode="General">
                  <c:v>1.7846140086096599E-2</c:v>
                </c:pt>
                <c:pt idx="3051" formatCode="General">
                  <c:v>1.9418297581784601E-2</c:v>
                </c:pt>
                <c:pt idx="3052" formatCode="General">
                  <c:v>2.0094054876825099E-2</c:v>
                </c:pt>
                <c:pt idx="3053" formatCode="General">
                  <c:v>1.9700966057284799E-2</c:v>
                </c:pt>
                <c:pt idx="3054" formatCode="General">
                  <c:v>1.8122175026110701E-2</c:v>
                </c:pt>
                <c:pt idx="3055" formatCode="General">
                  <c:v>1.51344296498131E-2</c:v>
                </c:pt>
                <c:pt idx="3056" formatCode="General">
                  <c:v>1.0643066562526801E-2</c:v>
                </c:pt>
                <c:pt idx="3057" formatCode="General">
                  <c:v>4.8465715826801802E-3</c:v>
                </c:pt>
                <c:pt idx="3058" formatCode="General">
                  <c:v>-1.85781210932018E-3</c:v>
                </c:pt>
                <c:pt idx="3059" formatCode="General">
                  <c:v>-9.2507465234494494E-3</c:v>
                </c:pt>
                <c:pt idx="3060" formatCode="General">
                  <c:v>-1.7525591317325399E-2</c:v>
                </c:pt>
                <c:pt idx="3061" formatCode="General">
                  <c:v>-2.6652079641204501E-2</c:v>
                </c:pt>
                <c:pt idx="3062" formatCode="General">
                  <c:v>-3.62471721143535E-2</c:v>
                </c:pt>
                <c:pt idx="3063" formatCode="General">
                  <c:v>-4.5899472617376501E-2</c:v>
                </c:pt>
                <c:pt idx="3064" formatCode="General">
                  <c:v>-5.5306989011241897E-2</c:v>
                </c:pt>
                <c:pt idx="3065" formatCode="General">
                  <c:v>-6.4242486434538004E-2</c:v>
                </c:pt>
                <c:pt idx="3066" formatCode="General">
                  <c:v>-7.2627216808080305E-2</c:v>
                </c:pt>
                <c:pt idx="3067" formatCode="General">
                  <c:v>-8.0407548006584506E-2</c:v>
                </c:pt>
                <c:pt idx="3068" formatCode="General">
                  <c:v>-8.7370264859336105E-2</c:v>
                </c:pt>
                <c:pt idx="3069" formatCode="General">
                  <c:v>-9.2976727496764902E-2</c:v>
                </c:pt>
                <c:pt idx="3070" formatCode="General">
                  <c:v>-9.6908116213501899E-2</c:v>
                </c:pt>
                <c:pt idx="3071" formatCode="General">
                  <c:v>-9.93463931315786E-2</c:v>
                </c:pt>
                <c:pt idx="3072" formatCode="General">
                  <c:v>-0.100422824275502</c:v>
                </c:pt>
                <c:pt idx="3073" formatCode="General">
                  <c:v>-0.10018559161898601</c:v>
                </c:pt>
                <c:pt idx="3074" formatCode="General">
                  <c:v>-9.88066275166289E-2</c:v>
                </c:pt>
                <c:pt idx="3075" formatCode="General">
                  <c:v>-9.6534138063787994E-2</c:v>
                </c:pt>
                <c:pt idx="3076" formatCode="General">
                  <c:v>-9.3584810063372104E-2</c:v>
                </c:pt>
                <c:pt idx="3077" formatCode="General">
                  <c:v>-9.0174011783469996E-2</c:v>
                </c:pt>
                <c:pt idx="3078" formatCode="General">
                  <c:v>-8.6512093184075795E-2</c:v>
                </c:pt>
                <c:pt idx="3079" formatCode="General">
                  <c:v>-8.2454663899129296E-2</c:v>
                </c:pt>
                <c:pt idx="3080" formatCode="General">
                  <c:v>-7.8053293126323697E-2</c:v>
                </c:pt>
                <c:pt idx="3081" formatCode="General">
                  <c:v>-7.3959433989021606E-2</c:v>
                </c:pt>
                <c:pt idx="3082" formatCode="General">
                  <c:v>-7.0583090714175498E-2</c:v>
                </c:pt>
                <c:pt idx="3083" formatCode="General">
                  <c:v>-6.8105242223838694E-2</c:v>
                </c:pt>
                <c:pt idx="3084" formatCode="General">
                  <c:v>-6.67219425411157E-2</c:v>
                </c:pt>
                <c:pt idx="3085" formatCode="General">
                  <c:v>-6.6495995862357105E-2</c:v>
                </c:pt>
                <c:pt idx="3086" formatCode="General">
                  <c:v>-6.7391621644531899E-2</c:v>
                </c:pt>
                <c:pt idx="3087" formatCode="General">
                  <c:v>-6.9328389918184199E-2</c:v>
                </c:pt>
                <c:pt idx="3088" formatCode="General">
                  <c:v>-7.2187801801749496E-2</c:v>
                </c:pt>
                <c:pt idx="3089" formatCode="General">
                  <c:v>-7.59302250531768E-2</c:v>
                </c:pt>
                <c:pt idx="3090" formatCode="General">
                  <c:v>-8.0212801012987694E-2</c:v>
                </c:pt>
                <c:pt idx="3091" formatCode="General">
                  <c:v>-8.4624438210720798E-2</c:v>
                </c:pt>
                <c:pt idx="3092" formatCode="General">
                  <c:v>-8.96411197483786E-2</c:v>
                </c:pt>
                <c:pt idx="3093" formatCode="General">
                  <c:v>-9.5317578002783995E-2</c:v>
                </c:pt>
                <c:pt idx="3094" formatCode="General">
                  <c:v>-0.10090720791605801</c:v>
                </c:pt>
                <c:pt idx="3095" formatCode="General">
                  <c:v>-0.10628025480205699</c:v>
                </c:pt>
                <c:pt idx="3096" formatCode="General">
                  <c:v>-0.111412543070372</c:v>
                </c:pt>
                <c:pt idx="3097" formatCode="General">
                  <c:v>-0.11594628153273399</c:v>
                </c:pt>
                <c:pt idx="3098" formatCode="General">
                  <c:v>-0.11960141689239399</c:v>
                </c:pt>
                <c:pt idx="3099" formatCode="General">
                  <c:v>-0.122227814244941</c:v>
                </c:pt>
                <c:pt idx="3100" formatCode="General">
                  <c:v>-0.123730845487818</c:v>
                </c:pt>
                <c:pt idx="3101" formatCode="General">
                  <c:v>-0.123665229245352</c:v>
                </c:pt>
                <c:pt idx="3102" formatCode="General">
                  <c:v>-0.12169318132764501</c:v>
                </c:pt>
                <c:pt idx="3103" formatCode="General">
                  <c:v>-0.11828142361499</c:v>
                </c:pt>
                <c:pt idx="3104" formatCode="General">
                  <c:v>-0.113907585518655</c:v>
                </c:pt>
                <c:pt idx="3105" formatCode="General">
                  <c:v>-0.108817055346768</c:v>
                </c:pt>
                <c:pt idx="3106" formatCode="General">
                  <c:v>-0.10319487277968201</c:v>
                </c:pt>
                <c:pt idx="3107" formatCode="General">
                  <c:v>-9.7186834078354198E-2</c:v>
                </c:pt>
                <c:pt idx="3108" formatCode="General">
                  <c:v>-9.1069701515577403E-2</c:v>
                </c:pt>
                <c:pt idx="3109" formatCode="General">
                  <c:v>-8.5083538489161295E-2</c:v>
                </c:pt>
                <c:pt idx="3110" formatCode="General">
                  <c:v>-7.9358345577725004E-2</c:v>
                </c:pt>
                <c:pt idx="3111" formatCode="General">
                  <c:v>-7.4122936872621406E-2</c:v>
                </c:pt>
                <c:pt idx="3112" formatCode="General">
                  <c:v>-6.9328590054329994E-2</c:v>
                </c:pt>
                <c:pt idx="3113" formatCode="General">
                  <c:v>-6.4929230356375295E-2</c:v>
                </c:pt>
                <c:pt idx="3114" formatCode="General">
                  <c:v>-6.1405006520079401E-2</c:v>
                </c:pt>
                <c:pt idx="3115" formatCode="General">
                  <c:v>-5.9158818877242697E-2</c:v>
                </c:pt>
                <c:pt idx="3116" formatCode="General">
                  <c:v>-5.8314419546915998E-2</c:v>
                </c:pt>
                <c:pt idx="3117" formatCode="General">
                  <c:v>-5.8808518726561398E-2</c:v>
                </c:pt>
                <c:pt idx="3118" formatCode="General">
                  <c:v>-6.0661390198648198E-2</c:v>
                </c:pt>
                <c:pt idx="3119" formatCode="General">
                  <c:v>-6.3977293321636902E-2</c:v>
                </c:pt>
                <c:pt idx="3120" formatCode="General">
                  <c:v>-6.8543959357068196E-2</c:v>
                </c:pt>
                <c:pt idx="3121" formatCode="General">
                  <c:v>-7.3986735758986302E-2</c:v>
                </c:pt>
                <c:pt idx="3122" formatCode="General">
                  <c:v>-8.0103523275133398E-2</c:v>
                </c:pt>
                <c:pt idx="3123" formatCode="General">
                  <c:v>-8.6710331697285703E-2</c:v>
                </c:pt>
                <c:pt idx="3124" formatCode="General">
                  <c:v>-9.3111149275110203E-2</c:v>
                </c:pt>
                <c:pt idx="3125" formatCode="General">
                  <c:v>-9.8743735778166905E-2</c:v>
                </c:pt>
                <c:pt idx="3126" formatCode="General">
                  <c:v>-0.10369529539870501</c:v>
                </c:pt>
                <c:pt idx="3127" formatCode="General">
                  <c:v>-0.10790799427271799</c:v>
                </c:pt>
                <c:pt idx="3128" formatCode="General">
                  <c:v>-0.111183689935487</c:v>
                </c:pt>
                <c:pt idx="3129" formatCode="General">
                  <c:v>-0.113420868410243</c:v>
                </c:pt>
                <c:pt idx="3130" formatCode="General">
                  <c:v>-0.11457627341090899</c:v>
                </c:pt>
                <c:pt idx="3131" formatCode="General">
                  <c:v>-0.11467027621329801</c:v>
                </c:pt>
                <c:pt idx="3132" formatCode="General">
                  <c:v>-0.113759468778155</c:v>
                </c:pt>
                <c:pt idx="3133" formatCode="General">
                  <c:v>-0.11194542774083199</c:v>
                </c:pt>
                <c:pt idx="3134" formatCode="General">
                  <c:v>-0.109269307081895</c:v>
                </c:pt>
                <c:pt idx="3135" formatCode="General">
                  <c:v>-0.105846438048897</c:v>
                </c:pt>
                <c:pt idx="3136" formatCode="General">
                  <c:v>-0.10154081426103199</c:v>
                </c:pt>
                <c:pt idx="3137" formatCode="General">
                  <c:v>-9.6327422539727606E-2</c:v>
                </c:pt>
                <c:pt idx="3138" formatCode="General">
                  <c:v>-9.0704391551713406E-2</c:v>
                </c:pt>
                <c:pt idx="3139" formatCode="General">
                  <c:v>-8.4942189481431493E-2</c:v>
                </c:pt>
                <c:pt idx="3140" formatCode="General">
                  <c:v>-7.9204267361257699E-2</c:v>
                </c:pt>
                <c:pt idx="3141" formatCode="General">
                  <c:v>-7.37082198705242E-2</c:v>
                </c:pt>
                <c:pt idx="3142" formatCode="General">
                  <c:v>-6.8691150373936097E-2</c:v>
                </c:pt>
                <c:pt idx="3143" formatCode="General">
                  <c:v>-6.4416363997503501E-2</c:v>
                </c:pt>
                <c:pt idx="3144" formatCode="General">
                  <c:v>-6.11015889106927E-2</c:v>
                </c:pt>
                <c:pt idx="3145" formatCode="General">
                  <c:v>-5.8756284953048001E-2</c:v>
                </c:pt>
                <c:pt idx="3146" formatCode="General">
                  <c:v>-5.7202420125750997E-2</c:v>
                </c:pt>
                <c:pt idx="3147" formatCode="General">
                  <c:v>-5.6378774066375002E-2</c:v>
                </c:pt>
                <c:pt idx="3148" formatCode="General">
                  <c:v>-5.5810878002510403E-2</c:v>
                </c:pt>
                <c:pt idx="3149" formatCode="General">
                  <c:v>-5.5169054204375498E-2</c:v>
                </c:pt>
                <c:pt idx="3150" formatCode="General">
                  <c:v>-5.46692179914317E-2</c:v>
                </c:pt>
                <c:pt idx="3151" formatCode="General">
                  <c:v>-5.4448535089288201E-2</c:v>
                </c:pt>
                <c:pt idx="3152" formatCode="General">
                  <c:v>-5.4603524238145698E-2</c:v>
                </c:pt>
                <c:pt idx="3153" formatCode="General">
                  <c:v>-5.5222593157011599E-2</c:v>
                </c:pt>
                <c:pt idx="3154" formatCode="General">
                  <c:v>-5.6463729992421698E-2</c:v>
                </c:pt>
                <c:pt idx="3155" formatCode="General">
                  <c:v>-5.8301487497151701E-2</c:v>
                </c:pt>
                <c:pt idx="3156" formatCode="General">
                  <c:v>-6.0459284768386898E-2</c:v>
                </c:pt>
                <c:pt idx="3157" formatCode="General">
                  <c:v>-6.2719857691717396E-2</c:v>
                </c:pt>
                <c:pt idx="3158" formatCode="General">
                  <c:v>-6.4915759007436902E-2</c:v>
                </c:pt>
                <c:pt idx="3159" formatCode="General">
                  <c:v>-6.6873140595033603E-2</c:v>
                </c:pt>
                <c:pt idx="3160" formatCode="General">
                  <c:v>-6.7971619088001103E-2</c:v>
                </c:pt>
                <c:pt idx="3161" formatCode="General">
                  <c:v>-6.7944403570533801E-2</c:v>
                </c:pt>
                <c:pt idx="3162" formatCode="General">
                  <c:v>-6.7152640042443298E-2</c:v>
                </c:pt>
                <c:pt idx="3163" formatCode="General">
                  <c:v>-6.5714461758632395E-2</c:v>
                </c:pt>
                <c:pt idx="3164" formatCode="General">
                  <c:v>-6.3767301543408705E-2</c:v>
                </c:pt>
                <c:pt idx="3165" formatCode="General">
                  <c:v>-6.1361327748353803E-2</c:v>
                </c:pt>
                <c:pt idx="3166" formatCode="General">
                  <c:v>-5.8546641079969999E-2</c:v>
                </c:pt>
                <c:pt idx="3167" formatCode="General">
                  <c:v>-5.5382157815651499E-2</c:v>
                </c:pt>
                <c:pt idx="3168" formatCode="General">
                  <c:v>-5.1495880788197598E-2</c:v>
                </c:pt>
                <c:pt idx="3169" formatCode="General">
                  <c:v>-4.69152935751335E-2</c:v>
                </c:pt>
                <c:pt idx="3170" formatCode="General">
                  <c:v>-4.2125750051130201E-2</c:v>
                </c:pt>
                <c:pt idx="3171" formatCode="General">
                  <c:v>-3.7262516790536097E-2</c:v>
                </c:pt>
                <c:pt idx="3172" formatCode="General">
                  <c:v>-3.2525988350182902E-2</c:v>
                </c:pt>
                <c:pt idx="3173" formatCode="General">
                  <c:v>-2.81050579889097E-2</c:v>
                </c:pt>
                <c:pt idx="3174" formatCode="General">
                  <c:v>-2.3853052489255702E-2</c:v>
                </c:pt>
                <c:pt idx="3175" formatCode="General">
                  <c:v>-1.93002272746703E-2</c:v>
                </c:pt>
                <c:pt idx="3176" formatCode="General">
                  <c:v>-1.46594032000852E-2</c:v>
                </c:pt>
                <c:pt idx="3177" formatCode="General">
                  <c:v>-1.05638527742456E-2</c:v>
                </c:pt>
                <c:pt idx="3178" formatCode="General">
                  <c:v>-7.1919676089536996E-3</c:v>
                </c:pt>
                <c:pt idx="3179" formatCode="General">
                  <c:v>-4.5327422888465198E-3</c:v>
                </c:pt>
                <c:pt idx="3180" formatCode="General">
                  <c:v>-2.51631049304282E-3</c:v>
                </c:pt>
                <c:pt idx="3181" formatCode="General">
                  <c:v>-1.21535020627258E-3</c:v>
                </c:pt>
                <c:pt idx="3182" formatCode="General">
                  <c:v>-5.0207628495490305E-4</c:v>
                </c:pt>
                <c:pt idx="3183">
                  <c:v>5.8656411532062201E-5</c:v>
                </c:pt>
                <c:pt idx="3184" formatCode="General">
                  <c:v>4.2057226508568401E-4</c:v>
                </c:pt>
                <c:pt idx="3185" formatCode="General">
                  <c:v>4.3667339488736499E-4</c:v>
                </c:pt>
                <c:pt idx="3186" formatCode="General">
                  <c:v>2.8167262382980998E-4</c:v>
                </c:pt>
                <c:pt idx="3187">
                  <c:v>1.3911012723397E-5</c:v>
                </c:pt>
                <c:pt idx="3188" formatCode="General">
                  <c:v>-2.6027993518983403E-4</c:v>
                </c:pt>
                <c:pt idx="3189" formatCode="General">
                  <c:v>-4.5453998790315301E-4</c:v>
                </c:pt>
                <c:pt idx="3190" formatCode="General">
                  <c:v>-2.7522174886710898E-4</c:v>
                </c:pt>
                <c:pt idx="3191" formatCode="General">
                  <c:v>7.3366142022107499E-4</c:v>
                </c:pt>
                <c:pt idx="3192" formatCode="General">
                  <c:v>2.53122393945086E-3</c:v>
                </c:pt>
                <c:pt idx="3193" formatCode="General">
                  <c:v>4.9274565655089003E-3</c:v>
                </c:pt>
                <c:pt idx="3194" formatCode="General">
                  <c:v>7.7431419298641503E-3</c:v>
                </c:pt>
                <c:pt idx="3195" formatCode="General">
                  <c:v>1.0818799863278101E-2</c:v>
                </c:pt>
                <c:pt idx="3196" formatCode="General">
                  <c:v>1.41445765395908E-2</c:v>
                </c:pt>
                <c:pt idx="3197" formatCode="General">
                  <c:v>1.7482546273376798E-2</c:v>
                </c:pt>
                <c:pt idx="3198" formatCode="General">
                  <c:v>2.0998890769600199E-2</c:v>
                </c:pt>
                <c:pt idx="3199" formatCode="General">
                  <c:v>2.49873698349573E-2</c:v>
                </c:pt>
                <c:pt idx="3200" formatCode="General">
                  <c:v>2.9019480007814999E-2</c:v>
                </c:pt>
                <c:pt idx="3201" formatCode="General">
                  <c:v>3.2689679889560098E-2</c:v>
                </c:pt>
                <c:pt idx="3202" formatCode="General">
                  <c:v>3.5921332998530203E-2</c:v>
                </c:pt>
                <c:pt idx="3203" formatCode="General">
                  <c:v>3.8665118468979701E-2</c:v>
                </c:pt>
                <c:pt idx="3204" formatCode="General">
                  <c:v>4.0947126393282497E-2</c:v>
                </c:pt>
                <c:pt idx="3205" formatCode="General">
                  <c:v>4.3029772176413503E-2</c:v>
                </c:pt>
                <c:pt idx="3206" formatCode="General">
                  <c:v>4.56207759765467E-2</c:v>
                </c:pt>
                <c:pt idx="3207" formatCode="General">
                  <c:v>4.8897369719054402E-2</c:v>
                </c:pt>
                <c:pt idx="3208" formatCode="General">
                  <c:v>5.2269770120217197E-2</c:v>
                </c:pt>
                <c:pt idx="3209" formatCode="General">
                  <c:v>5.5380762359357898E-2</c:v>
                </c:pt>
                <c:pt idx="3210" formatCode="General">
                  <c:v>5.8316595298457501E-2</c:v>
                </c:pt>
                <c:pt idx="3211" formatCode="General">
                  <c:v>6.1354324285579298E-2</c:v>
                </c:pt>
                <c:pt idx="3212" formatCode="General">
                  <c:v>6.4475793439129403E-2</c:v>
                </c:pt>
                <c:pt idx="3213" formatCode="General">
                  <c:v>6.7568892378310194E-2</c:v>
                </c:pt>
                <c:pt idx="3214" formatCode="General">
                  <c:v>7.0902408294462996E-2</c:v>
                </c:pt>
                <c:pt idx="3215" formatCode="General">
                  <c:v>7.3958525106953193E-2</c:v>
                </c:pt>
                <c:pt idx="3216" formatCode="General">
                  <c:v>7.6835432500753503E-2</c:v>
                </c:pt>
                <c:pt idx="3217" formatCode="General">
                  <c:v>8.0081378230108996E-2</c:v>
                </c:pt>
                <c:pt idx="3218" formatCode="General">
                  <c:v>8.3276006397806204E-2</c:v>
                </c:pt>
                <c:pt idx="3219" formatCode="General">
                  <c:v>8.6262101628815702E-2</c:v>
                </c:pt>
                <c:pt idx="3220" formatCode="General">
                  <c:v>8.8859191104562599E-2</c:v>
                </c:pt>
                <c:pt idx="3221" formatCode="General">
                  <c:v>9.1100585439387399E-2</c:v>
                </c:pt>
                <c:pt idx="3222" formatCode="General">
                  <c:v>9.3467844332074806E-2</c:v>
                </c:pt>
                <c:pt idx="3223" formatCode="General">
                  <c:v>9.6038019166775596E-2</c:v>
                </c:pt>
                <c:pt idx="3224" formatCode="General">
                  <c:v>9.8531653956828502E-2</c:v>
                </c:pt>
                <c:pt idx="3225" formatCode="General">
                  <c:v>0.101054820242148</c:v>
                </c:pt>
                <c:pt idx="3226" formatCode="General">
                  <c:v>0.103496626551651</c:v>
                </c:pt>
                <c:pt idx="3227" formatCode="General">
                  <c:v>0.105658892517165</c:v>
                </c:pt>
                <c:pt idx="3228" formatCode="General">
                  <c:v>0.10756831689530499</c:v>
                </c:pt>
                <c:pt idx="3229" formatCode="General">
                  <c:v>0.109239856492386</c:v>
                </c:pt>
                <c:pt idx="3230" formatCode="General">
                  <c:v>0.110862607295309</c:v>
                </c:pt>
                <c:pt idx="3231" formatCode="General">
                  <c:v>0.112870953319697</c:v>
                </c:pt>
                <c:pt idx="3232" formatCode="General">
                  <c:v>0.11501483271523701</c:v>
                </c:pt>
                <c:pt idx="3233" formatCode="General">
                  <c:v>0.11659464792759799</c:v>
                </c:pt>
                <c:pt idx="3234" formatCode="General">
                  <c:v>0.11736832917393999</c:v>
                </c:pt>
                <c:pt idx="3235" formatCode="General">
                  <c:v>0.11749155642277299</c:v>
                </c:pt>
                <c:pt idx="3236" formatCode="General">
                  <c:v>0.117212049344755</c:v>
                </c:pt>
                <c:pt idx="3237" formatCode="General">
                  <c:v>0.116613400252953</c:v>
                </c:pt>
                <c:pt idx="3238" formatCode="General">
                  <c:v>0.115778621765389</c:v>
                </c:pt>
                <c:pt idx="3239" formatCode="General">
                  <c:v>0.1148435438952</c:v>
                </c:pt>
                <c:pt idx="3240" formatCode="General">
                  <c:v>0.113953607059714</c:v>
                </c:pt>
                <c:pt idx="3241" formatCode="General">
                  <c:v>0.113708053380788</c:v>
                </c:pt>
                <c:pt idx="3242" formatCode="General">
                  <c:v>0.114521643449011</c:v>
                </c:pt>
                <c:pt idx="3243" formatCode="General">
                  <c:v>0.11607155603769299</c:v>
                </c:pt>
                <c:pt idx="3244" formatCode="General">
                  <c:v>0.11828590078027799</c:v>
                </c:pt>
                <c:pt idx="3245" formatCode="General">
                  <c:v>0.121120922997859</c:v>
                </c:pt>
                <c:pt idx="3246" formatCode="General">
                  <c:v>0.12424936734333999</c:v>
                </c:pt>
                <c:pt idx="3247" formatCode="General">
                  <c:v>0.12751122466893799</c:v>
                </c:pt>
                <c:pt idx="3248" formatCode="General">
                  <c:v>0.130732843935424</c:v>
                </c:pt>
                <c:pt idx="3249" formatCode="General">
                  <c:v>0.13372228148266799</c:v>
                </c:pt>
                <c:pt idx="3250" formatCode="General">
                  <c:v>0.13644060690652199</c:v>
                </c:pt>
                <c:pt idx="3251" formatCode="General">
                  <c:v>0.13931861632965201</c:v>
                </c:pt>
                <c:pt idx="3252" formatCode="General">
                  <c:v>0.142264552366269</c:v>
                </c:pt>
                <c:pt idx="3253" formatCode="General">
                  <c:v>0.14440113933419499</c:v>
                </c:pt>
                <c:pt idx="3254" formatCode="General">
                  <c:v>0.14532489805156501</c:v>
                </c:pt>
                <c:pt idx="3255" formatCode="General">
                  <c:v>0.14511981255285</c:v>
                </c:pt>
                <c:pt idx="3256" formatCode="General">
                  <c:v>0.143891400168981</c:v>
                </c:pt>
                <c:pt idx="3257" formatCode="General">
                  <c:v>0.14177806696718401</c:v>
                </c:pt>
                <c:pt idx="3258" formatCode="General">
                  <c:v>0.139037784025863</c:v>
                </c:pt>
                <c:pt idx="3259" formatCode="General">
                  <c:v>0.13633683462261401</c:v>
                </c:pt>
                <c:pt idx="3260" formatCode="General">
                  <c:v>0.133983150954776</c:v>
                </c:pt>
                <c:pt idx="3261" formatCode="General">
                  <c:v>0.13172148939584699</c:v>
                </c:pt>
                <c:pt idx="3262" formatCode="General">
                  <c:v>0.12955376680480901</c:v>
                </c:pt>
                <c:pt idx="3263" formatCode="General">
                  <c:v>0.12756900875508001</c:v>
                </c:pt>
                <c:pt idx="3264" formatCode="General">
                  <c:v>0.126070325174513</c:v>
                </c:pt>
                <c:pt idx="3265" formatCode="General">
                  <c:v>0.12512629081491999</c:v>
                </c:pt>
                <c:pt idx="3266" formatCode="General">
                  <c:v>0.12451695236136399</c:v>
                </c:pt>
                <c:pt idx="3267" formatCode="General">
                  <c:v>0.124437975933437</c:v>
                </c:pt>
                <c:pt idx="3268" formatCode="General">
                  <c:v>0.12478940743423</c:v>
                </c:pt>
                <c:pt idx="3269" formatCode="General">
                  <c:v>0.125088798758348</c:v>
                </c:pt>
                <c:pt idx="3270" formatCode="General">
                  <c:v>0.125234548938082</c:v>
                </c:pt>
                <c:pt idx="3271" formatCode="General">
                  <c:v>0.12516774118652199</c:v>
                </c:pt>
                <c:pt idx="3272" formatCode="General">
                  <c:v>0.124763347056022</c:v>
                </c:pt>
                <c:pt idx="3273" formatCode="General">
                  <c:v>0.123874859533117</c:v>
                </c:pt>
                <c:pt idx="3274" formatCode="General">
                  <c:v>0.122460733327871</c:v>
                </c:pt>
                <c:pt idx="3275" formatCode="General">
                  <c:v>0.121151556317804</c:v>
                </c:pt>
                <c:pt idx="3276" formatCode="General">
                  <c:v>0.120415454214628</c:v>
                </c:pt>
                <c:pt idx="3277" formatCode="General">
                  <c:v>0.119982738774187</c:v>
                </c:pt>
                <c:pt idx="3278" formatCode="General">
                  <c:v>0.119591509298903</c:v>
                </c:pt>
                <c:pt idx="3279" formatCode="General">
                  <c:v>0.119150300680666</c:v>
                </c:pt>
                <c:pt idx="3280" formatCode="General">
                  <c:v>0.11873336358752901</c:v>
                </c:pt>
                <c:pt idx="3281" formatCode="General">
                  <c:v>0.11840487808222599</c:v>
                </c:pt>
                <c:pt idx="3282" formatCode="General">
                  <c:v>0.118386807693779</c:v>
                </c:pt>
                <c:pt idx="3283" formatCode="General">
                  <c:v>0.11829842001252799</c:v>
                </c:pt>
                <c:pt idx="3284" formatCode="General">
                  <c:v>0.11754395426127801</c:v>
                </c:pt>
                <c:pt idx="3285" formatCode="General">
                  <c:v>0.11604534111429</c:v>
                </c:pt>
                <c:pt idx="3286" formatCode="General">
                  <c:v>0.11380565444016499</c:v>
                </c:pt>
                <c:pt idx="3287" formatCode="General">
                  <c:v>0.110846851918197</c:v>
                </c:pt>
                <c:pt idx="3288" formatCode="General">
                  <c:v>0.107125509778281</c:v>
                </c:pt>
                <c:pt idx="3289" formatCode="General">
                  <c:v>0.102802866054055</c:v>
                </c:pt>
                <c:pt idx="3290" formatCode="General">
                  <c:v>9.8413772973842101E-2</c:v>
                </c:pt>
                <c:pt idx="3291" formatCode="General">
                  <c:v>9.4126281835276604E-2</c:v>
                </c:pt>
                <c:pt idx="3292" formatCode="General">
                  <c:v>8.9846997331854694E-2</c:v>
                </c:pt>
                <c:pt idx="3293" formatCode="General">
                  <c:v>8.5690811246616094E-2</c:v>
                </c:pt>
                <c:pt idx="3294" formatCode="General">
                  <c:v>8.1583749912527703E-2</c:v>
                </c:pt>
                <c:pt idx="3295" formatCode="General">
                  <c:v>7.7362726613317806E-2</c:v>
                </c:pt>
                <c:pt idx="3296" formatCode="General">
                  <c:v>7.3133344662104693E-2</c:v>
                </c:pt>
                <c:pt idx="3297" formatCode="General">
                  <c:v>6.94176444654174E-2</c:v>
                </c:pt>
                <c:pt idx="3298" formatCode="General">
                  <c:v>6.61848227826555E-2</c:v>
                </c:pt>
                <c:pt idx="3299" formatCode="General">
                  <c:v>6.3025337812995602E-2</c:v>
                </c:pt>
                <c:pt idx="3300" formatCode="General">
                  <c:v>5.9931934823140097E-2</c:v>
                </c:pt>
                <c:pt idx="3301" formatCode="General">
                  <c:v>5.7042491255714298E-2</c:v>
                </c:pt>
                <c:pt idx="3302" formatCode="General">
                  <c:v>5.4496380495079197E-2</c:v>
                </c:pt>
                <c:pt idx="3303" formatCode="General">
                  <c:v>5.2214983164243799E-2</c:v>
                </c:pt>
                <c:pt idx="3304" formatCode="General">
                  <c:v>5.0085676932734899E-2</c:v>
                </c:pt>
                <c:pt idx="3305" formatCode="General">
                  <c:v>4.8257835991799697E-2</c:v>
                </c:pt>
                <c:pt idx="3306" formatCode="General">
                  <c:v>4.70250927582909E-2</c:v>
                </c:pt>
                <c:pt idx="3307" formatCode="General">
                  <c:v>4.5927988480744697E-2</c:v>
                </c:pt>
                <c:pt idx="3308" formatCode="General">
                  <c:v>4.4349291428196103E-2</c:v>
                </c:pt>
                <c:pt idx="3309" formatCode="General">
                  <c:v>4.2221727838888799E-2</c:v>
                </c:pt>
                <c:pt idx="3310" formatCode="General">
                  <c:v>3.9434308854459803E-2</c:v>
                </c:pt>
                <c:pt idx="3311" formatCode="General">
                  <c:v>3.5938794853893202E-2</c:v>
                </c:pt>
                <c:pt idx="3312" formatCode="General">
                  <c:v>3.1748738056376E-2</c:v>
                </c:pt>
                <c:pt idx="3313" formatCode="General">
                  <c:v>2.6887939796635299E-2</c:v>
                </c:pt>
                <c:pt idx="3314" formatCode="General">
                  <c:v>2.1523434214933301E-2</c:v>
                </c:pt>
                <c:pt idx="3315" formatCode="General">
                  <c:v>1.6025958465847701E-2</c:v>
                </c:pt>
                <c:pt idx="3316" formatCode="General">
                  <c:v>1.10850996030647E-2</c:v>
                </c:pt>
                <c:pt idx="3317" formatCode="General">
                  <c:v>6.7951052481276704E-3</c:v>
                </c:pt>
                <c:pt idx="3318" formatCode="General">
                  <c:v>2.7854527917685898E-3</c:v>
                </c:pt>
                <c:pt idx="3319" formatCode="General">
                  <c:v>-1.0231971689339801E-3</c:v>
                </c:pt>
                <c:pt idx="3320" formatCode="General">
                  <c:v>-4.6795704254446102E-3</c:v>
                </c:pt>
                <c:pt idx="3321" formatCode="General">
                  <c:v>-8.1160782740707996E-3</c:v>
                </c:pt>
                <c:pt idx="3322" formatCode="General">
                  <c:v>-1.1293018141486999E-2</c:v>
                </c:pt>
                <c:pt idx="3323" formatCode="General">
                  <c:v>-1.43011012008854E-2</c:v>
                </c:pt>
                <c:pt idx="3324" formatCode="General">
                  <c:v>-1.7256756103114401E-2</c:v>
                </c:pt>
                <c:pt idx="3325" formatCode="General">
                  <c:v>-2.0191682373588302E-2</c:v>
                </c:pt>
                <c:pt idx="3326" formatCode="General">
                  <c:v>-2.3004706066317899E-2</c:v>
                </c:pt>
                <c:pt idx="3327" formatCode="General">
                  <c:v>-2.5289966162749301E-2</c:v>
                </c:pt>
                <c:pt idx="3328" formatCode="General">
                  <c:v>-2.7100950362329301E-2</c:v>
                </c:pt>
                <c:pt idx="3329" formatCode="General">
                  <c:v>-2.8898800149302298E-2</c:v>
                </c:pt>
                <c:pt idx="3330" formatCode="General">
                  <c:v>-3.08338869672376E-2</c:v>
                </c:pt>
                <c:pt idx="3331" formatCode="General">
                  <c:v>-3.3002727831110801E-2</c:v>
                </c:pt>
                <c:pt idx="3332" formatCode="General">
                  <c:v>-3.5447108276245198E-2</c:v>
                </c:pt>
                <c:pt idx="3333" formatCode="General">
                  <c:v>-3.8127176828914998E-2</c:v>
                </c:pt>
                <c:pt idx="3334" formatCode="General">
                  <c:v>-4.09451252596627E-2</c:v>
                </c:pt>
                <c:pt idx="3335" formatCode="General">
                  <c:v>-4.3754881028205198E-2</c:v>
                </c:pt>
                <c:pt idx="3336" formatCode="General">
                  <c:v>-4.6366952459090199E-2</c:v>
                </c:pt>
                <c:pt idx="3337" formatCode="General">
                  <c:v>-4.8299456439546903E-2</c:v>
                </c:pt>
                <c:pt idx="3338" formatCode="General">
                  <c:v>-4.9591025215429699E-2</c:v>
                </c:pt>
                <c:pt idx="3339" formatCode="General">
                  <c:v>-5.0810575350463502E-2</c:v>
                </c:pt>
                <c:pt idx="3340" formatCode="General">
                  <c:v>-5.2075401646377299E-2</c:v>
                </c:pt>
                <c:pt idx="3341" formatCode="General">
                  <c:v>-5.3311618344258398E-2</c:v>
                </c:pt>
                <c:pt idx="3342" formatCode="General">
                  <c:v>-5.4506136691321302E-2</c:v>
                </c:pt>
                <c:pt idx="3343" formatCode="General">
                  <c:v>-5.56869774313445E-2</c:v>
                </c:pt>
                <c:pt idx="3344" formatCode="General">
                  <c:v>-5.6856506020238902E-2</c:v>
                </c:pt>
                <c:pt idx="3345" formatCode="General">
                  <c:v>-5.8174457688126298E-2</c:v>
                </c:pt>
                <c:pt idx="3346" formatCode="General">
                  <c:v>-5.9782608937357803E-2</c:v>
                </c:pt>
                <c:pt idx="3347" formatCode="General">
                  <c:v>-6.1230929006661799E-2</c:v>
                </c:pt>
                <c:pt idx="3348" formatCode="General">
                  <c:v>-6.2395412164666798E-2</c:v>
                </c:pt>
                <c:pt idx="3349" formatCode="General">
                  <c:v>-6.3783307321330807E-2</c:v>
                </c:pt>
                <c:pt idx="3350" formatCode="General">
                  <c:v>-6.5431206002786402E-2</c:v>
                </c:pt>
                <c:pt idx="3351" formatCode="General">
                  <c:v>-6.71041461831106E-2</c:v>
                </c:pt>
                <c:pt idx="3352" formatCode="General">
                  <c:v>-6.8569190656888504E-2</c:v>
                </c:pt>
                <c:pt idx="3353" formatCode="General">
                  <c:v>-6.9719717607154702E-2</c:v>
                </c:pt>
                <c:pt idx="3354" formatCode="General">
                  <c:v>-7.0737777610456104E-2</c:v>
                </c:pt>
                <c:pt idx="3355" formatCode="General">
                  <c:v>-7.1891998221799897E-2</c:v>
                </c:pt>
                <c:pt idx="3356" formatCode="General">
                  <c:v>-7.2845682606221193E-2</c:v>
                </c:pt>
                <c:pt idx="3357" formatCode="General">
                  <c:v>-7.3278091572302403E-2</c:v>
                </c:pt>
                <c:pt idx="3358" formatCode="General">
                  <c:v>-7.3374633424999697E-2</c:v>
                </c:pt>
                <c:pt idx="3359" formatCode="General">
                  <c:v>-7.3312113130292303E-2</c:v>
                </c:pt>
                <c:pt idx="3360" formatCode="General">
                  <c:v>-7.3319425543277694E-2</c:v>
                </c:pt>
                <c:pt idx="3361" formatCode="General">
                  <c:v>-7.3476873796833E-2</c:v>
                </c:pt>
                <c:pt idx="3362" formatCode="General">
                  <c:v>-7.3926168436337494E-2</c:v>
                </c:pt>
                <c:pt idx="3363" formatCode="General">
                  <c:v>-7.4279176620270795E-2</c:v>
                </c:pt>
                <c:pt idx="3364" formatCode="General">
                  <c:v>-7.3961403093272995E-2</c:v>
                </c:pt>
                <c:pt idx="3365" formatCode="General">
                  <c:v>-7.3385803767048396E-2</c:v>
                </c:pt>
                <c:pt idx="3366" formatCode="General">
                  <c:v>-7.3042867051577601E-2</c:v>
                </c:pt>
                <c:pt idx="3367" formatCode="General">
                  <c:v>-7.3034400058917801E-2</c:v>
                </c:pt>
                <c:pt idx="3368" formatCode="General">
                  <c:v>-7.3287099350131293E-2</c:v>
                </c:pt>
                <c:pt idx="3369" formatCode="General">
                  <c:v>-7.3566960655567795E-2</c:v>
                </c:pt>
                <c:pt idx="3370" formatCode="General">
                  <c:v>-7.3833197582183499E-2</c:v>
                </c:pt>
                <c:pt idx="3371" formatCode="General">
                  <c:v>-7.3983296983872099E-2</c:v>
                </c:pt>
                <c:pt idx="3372" formatCode="General">
                  <c:v>-7.3735748836551804E-2</c:v>
                </c:pt>
                <c:pt idx="3373" formatCode="General">
                  <c:v>-7.3267636535428907E-2</c:v>
                </c:pt>
                <c:pt idx="3374" formatCode="General">
                  <c:v>-7.2726343604972696E-2</c:v>
                </c:pt>
                <c:pt idx="3375" formatCode="General">
                  <c:v>-7.1997540482426403E-2</c:v>
                </c:pt>
                <c:pt idx="3376" formatCode="General">
                  <c:v>-7.1288096381501895E-2</c:v>
                </c:pt>
                <c:pt idx="3377" formatCode="General">
                  <c:v>-7.0943778751486705E-2</c:v>
                </c:pt>
                <c:pt idx="3378" formatCode="General">
                  <c:v>-7.1191248868567994E-2</c:v>
                </c:pt>
                <c:pt idx="3379" formatCode="General">
                  <c:v>-7.1789271551905995E-2</c:v>
                </c:pt>
                <c:pt idx="3380" formatCode="General">
                  <c:v>-7.2086744141362194E-2</c:v>
                </c:pt>
                <c:pt idx="3381" formatCode="General">
                  <c:v>-7.2136693445536401E-2</c:v>
                </c:pt>
                <c:pt idx="3382" formatCode="General">
                  <c:v>-7.2391040097521994E-2</c:v>
                </c:pt>
                <c:pt idx="3383" formatCode="General">
                  <c:v>-7.2965267270512404E-2</c:v>
                </c:pt>
                <c:pt idx="3384" formatCode="General">
                  <c:v>-7.3871019264999796E-2</c:v>
                </c:pt>
                <c:pt idx="3385" formatCode="General">
                  <c:v>-7.5074178911717804E-2</c:v>
                </c:pt>
                <c:pt idx="3386" formatCode="General">
                  <c:v>-7.6622970238576699E-2</c:v>
                </c:pt>
                <c:pt idx="3387" formatCode="General">
                  <c:v>-7.8305903596685794E-2</c:v>
                </c:pt>
                <c:pt idx="3388" formatCode="General">
                  <c:v>-7.9712358227271907E-2</c:v>
                </c:pt>
                <c:pt idx="3389" formatCode="General">
                  <c:v>-8.1245973627095097E-2</c:v>
                </c:pt>
                <c:pt idx="3390" formatCode="General">
                  <c:v>-8.2622921652809503E-2</c:v>
                </c:pt>
                <c:pt idx="3391" formatCode="General">
                  <c:v>-8.3429355404754602E-2</c:v>
                </c:pt>
                <c:pt idx="3392" formatCode="General">
                  <c:v>-8.4108559549283105E-2</c:v>
                </c:pt>
                <c:pt idx="3393" formatCode="General">
                  <c:v>-8.4675330142046298E-2</c:v>
                </c:pt>
                <c:pt idx="3394" formatCode="General">
                  <c:v>-8.5120479912295904E-2</c:v>
                </c:pt>
                <c:pt idx="3395" formatCode="General">
                  <c:v>-8.48723351335266E-2</c:v>
                </c:pt>
                <c:pt idx="3396" formatCode="General">
                  <c:v>-8.3824019023221202E-2</c:v>
                </c:pt>
                <c:pt idx="3397" formatCode="General">
                  <c:v>-8.2839648003215499E-2</c:v>
                </c:pt>
                <c:pt idx="3398" formatCode="General">
                  <c:v>-8.1583975342474899E-2</c:v>
                </c:pt>
                <c:pt idx="3399" formatCode="General">
                  <c:v>-7.98356423748528E-2</c:v>
                </c:pt>
                <c:pt idx="3400" formatCode="General">
                  <c:v>-7.8322874896210107E-2</c:v>
                </c:pt>
                <c:pt idx="3401" formatCode="General">
                  <c:v>-7.7296535364717395E-2</c:v>
                </c:pt>
                <c:pt idx="3402" formatCode="General">
                  <c:v>-7.6814824490993E-2</c:v>
                </c:pt>
                <c:pt idx="3403" formatCode="General">
                  <c:v>-7.6413681829283306E-2</c:v>
                </c:pt>
                <c:pt idx="3404" formatCode="General">
                  <c:v>-7.5897593481666803E-2</c:v>
                </c:pt>
                <c:pt idx="3405" formatCode="General">
                  <c:v>-7.5625879363147103E-2</c:v>
                </c:pt>
                <c:pt idx="3406" formatCode="General">
                  <c:v>-7.5710715645184001E-2</c:v>
                </c:pt>
                <c:pt idx="3407" formatCode="General">
                  <c:v>-7.6143874511334295E-2</c:v>
                </c:pt>
                <c:pt idx="3408" formatCode="General">
                  <c:v>-7.6960761985847101E-2</c:v>
                </c:pt>
                <c:pt idx="3409" formatCode="General">
                  <c:v>-7.8220145949435493E-2</c:v>
                </c:pt>
                <c:pt idx="3410" formatCode="General">
                  <c:v>-7.9922795086684095E-2</c:v>
                </c:pt>
                <c:pt idx="3411" formatCode="General">
                  <c:v>-8.1572108280450695E-2</c:v>
                </c:pt>
                <c:pt idx="3412" formatCode="General">
                  <c:v>-8.2824782655194606E-2</c:v>
                </c:pt>
                <c:pt idx="3413" formatCode="General">
                  <c:v>-8.4032338734118098E-2</c:v>
                </c:pt>
                <c:pt idx="3414" formatCode="General">
                  <c:v>-8.5386339354225196E-2</c:v>
                </c:pt>
                <c:pt idx="3415" formatCode="General">
                  <c:v>-8.6981039670608301E-2</c:v>
                </c:pt>
                <c:pt idx="3416" formatCode="General">
                  <c:v>-8.8892237440721097E-2</c:v>
                </c:pt>
                <c:pt idx="3417" formatCode="General">
                  <c:v>-9.1026726477888398E-2</c:v>
                </c:pt>
                <c:pt idx="3418" formatCode="General">
                  <c:v>-9.2963216875324203E-2</c:v>
                </c:pt>
                <c:pt idx="3419" formatCode="General">
                  <c:v>-9.4326447756689399E-2</c:v>
                </c:pt>
                <c:pt idx="3420" formatCode="General">
                  <c:v>-9.5324038076892201E-2</c:v>
                </c:pt>
                <c:pt idx="3421" formatCode="General">
                  <c:v>-9.61607895232163E-2</c:v>
                </c:pt>
                <c:pt idx="3422" formatCode="General">
                  <c:v>-9.6862777640385797E-2</c:v>
                </c:pt>
                <c:pt idx="3423" formatCode="General">
                  <c:v>-9.7450411564358394E-2</c:v>
                </c:pt>
                <c:pt idx="3424" formatCode="General">
                  <c:v>-9.7995811141379605E-2</c:v>
                </c:pt>
                <c:pt idx="3425" formatCode="General">
                  <c:v>-9.8322275853027205E-2</c:v>
                </c:pt>
                <c:pt idx="3426" formatCode="General">
                  <c:v>-9.8004721290733093E-2</c:v>
                </c:pt>
                <c:pt idx="3427" formatCode="General">
                  <c:v>-9.7294926726519099E-2</c:v>
                </c:pt>
                <c:pt idx="3428" formatCode="General">
                  <c:v>-9.6601112749271995E-2</c:v>
                </c:pt>
                <c:pt idx="3429" formatCode="General">
                  <c:v>-9.5953558854263807E-2</c:v>
                </c:pt>
                <c:pt idx="3430" formatCode="General">
                  <c:v>-9.5439614912514195E-2</c:v>
                </c:pt>
                <c:pt idx="3431" formatCode="General">
                  <c:v>-9.5191270167194503E-2</c:v>
                </c:pt>
                <c:pt idx="3432" formatCode="General">
                  <c:v>-9.5033751602050104E-2</c:v>
                </c:pt>
                <c:pt idx="3433" formatCode="General">
                  <c:v>-9.4418548284230394E-2</c:v>
                </c:pt>
                <c:pt idx="3434" formatCode="General">
                  <c:v>-9.3436296205162694E-2</c:v>
                </c:pt>
                <c:pt idx="3435" formatCode="General">
                  <c:v>-9.2528636397347194E-2</c:v>
                </c:pt>
                <c:pt idx="3436" formatCode="General">
                  <c:v>-9.1834633059861004E-2</c:v>
                </c:pt>
                <c:pt idx="3437" formatCode="General">
                  <c:v>-9.1482616801401101E-2</c:v>
                </c:pt>
                <c:pt idx="3438" formatCode="General">
                  <c:v>-9.1539762705756103E-2</c:v>
                </c:pt>
                <c:pt idx="3439" formatCode="General">
                  <c:v>-9.2069464760571498E-2</c:v>
                </c:pt>
                <c:pt idx="3440" formatCode="General">
                  <c:v>-9.2779983682574396E-2</c:v>
                </c:pt>
                <c:pt idx="3441" formatCode="General">
                  <c:v>-9.3532864913734595E-2</c:v>
                </c:pt>
                <c:pt idx="3442" formatCode="General">
                  <c:v>-9.4473895694650006E-2</c:v>
                </c:pt>
                <c:pt idx="3443" formatCode="General">
                  <c:v>-9.5429424479842595E-2</c:v>
                </c:pt>
                <c:pt idx="3444" formatCode="General">
                  <c:v>-9.6270853841175105E-2</c:v>
                </c:pt>
                <c:pt idx="3445" formatCode="General">
                  <c:v>-9.7024329808090198E-2</c:v>
                </c:pt>
                <c:pt idx="3446" formatCode="General">
                  <c:v>-9.7666923424319305E-2</c:v>
                </c:pt>
                <c:pt idx="3447" formatCode="General">
                  <c:v>-9.7657160162099702E-2</c:v>
                </c:pt>
                <c:pt idx="3448" formatCode="General">
                  <c:v>-9.6793893277878004E-2</c:v>
                </c:pt>
                <c:pt idx="3449" formatCode="General">
                  <c:v>-9.5537260116575998E-2</c:v>
                </c:pt>
                <c:pt idx="3450" formatCode="General">
                  <c:v>-9.4035902098156404E-2</c:v>
                </c:pt>
                <c:pt idx="3451" formatCode="General">
                  <c:v>-9.2255418005488102E-2</c:v>
                </c:pt>
                <c:pt idx="3452" formatCode="General">
                  <c:v>-9.0270138018146998E-2</c:v>
                </c:pt>
                <c:pt idx="3453" formatCode="General">
                  <c:v>-8.7913869664870095E-2</c:v>
                </c:pt>
                <c:pt idx="3454" formatCode="General">
                  <c:v>-8.5102315759178995E-2</c:v>
                </c:pt>
                <c:pt idx="3455" formatCode="General">
                  <c:v>-8.2360051837936002E-2</c:v>
                </c:pt>
                <c:pt idx="3456" formatCode="General">
                  <c:v>-8.0182466429171997E-2</c:v>
                </c:pt>
                <c:pt idx="3457" formatCode="General">
                  <c:v>-7.8747337413339294E-2</c:v>
                </c:pt>
                <c:pt idx="3458" formatCode="General">
                  <c:v>-7.7920769598952402E-2</c:v>
                </c:pt>
                <c:pt idx="3459" formatCode="General">
                  <c:v>-7.7063164079366503E-2</c:v>
                </c:pt>
                <c:pt idx="3460" formatCode="General">
                  <c:v>-7.5690857999788294E-2</c:v>
                </c:pt>
                <c:pt idx="3461" formatCode="General">
                  <c:v>-7.4154051105499497E-2</c:v>
                </c:pt>
                <c:pt idx="3462" formatCode="General">
                  <c:v>-7.2762286021143596E-2</c:v>
                </c:pt>
                <c:pt idx="3463" formatCode="General">
                  <c:v>-7.1527387663889705E-2</c:v>
                </c:pt>
                <c:pt idx="3464" formatCode="General">
                  <c:v>-7.0323512413565298E-2</c:v>
                </c:pt>
                <c:pt idx="3465" formatCode="General">
                  <c:v>-6.8887206477374299E-2</c:v>
                </c:pt>
                <c:pt idx="3466" formatCode="General">
                  <c:v>-6.7479899397669005E-2</c:v>
                </c:pt>
                <c:pt idx="3467" formatCode="General">
                  <c:v>-6.6300687001213096E-2</c:v>
                </c:pt>
                <c:pt idx="3468" formatCode="General">
                  <c:v>-6.5187241700217294E-2</c:v>
                </c:pt>
                <c:pt idx="3469" formatCode="General">
                  <c:v>-6.4079429917799594E-2</c:v>
                </c:pt>
                <c:pt idx="3470" formatCode="General">
                  <c:v>-6.2711862314989E-2</c:v>
                </c:pt>
                <c:pt idx="3471" formatCode="General">
                  <c:v>-6.0704518884424401E-2</c:v>
                </c:pt>
                <c:pt idx="3472" formatCode="General">
                  <c:v>-5.8597139511978098E-2</c:v>
                </c:pt>
                <c:pt idx="3473" formatCode="General">
                  <c:v>-5.6330837809850397E-2</c:v>
                </c:pt>
                <c:pt idx="3474" formatCode="General">
                  <c:v>-5.3741501654472099E-2</c:v>
                </c:pt>
                <c:pt idx="3475" formatCode="General">
                  <c:v>-5.1524026301584203E-2</c:v>
                </c:pt>
                <c:pt idx="3476" formatCode="General">
                  <c:v>-4.9626233846008297E-2</c:v>
                </c:pt>
                <c:pt idx="3477" formatCode="General">
                  <c:v>-4.7569396168978297E-2</c:v>
                </c:pt>
                <c:pt idx="3478" formatCode="General">
                  <c:v>-4.5391578451836799E-2</c:v>
                </c:pt>
                <c:pt idx="3479" formatCode="General">
                  <c:v>-4.3395735850634803E-2</c:v>
                </c:pt>
                <c:pt idx="3480" formatCode="General">
                  <c:v>-4.1477557522136201E-2</c:v>
                </c:pt>
                <c:pt idx="3481" formatCode="General">
                  <c:v>-3.9679110644162602E-2</c:v>
                </c:pt>
                <c:pt idx="3482" formatCode="General">
                  <c:v>-3.8090469579448699E-2</c:v>
                </c:pt>
                <c:pt idx="3483" formatCode="General">
                  <c:v>-3.63796721513426E-2</c:v>
                </c:pt>
                <c:pt idx="3484" formatCode="General">
                  <c:v>-3.4401909965494699E-2</c:v>
                </c:pt>
                <c:pt idx="3485" formatCode="General">
                  <c:v>-3.2606643582563002E-2</c:v>
                </c:pt>
                <c:pt idx="3486" formatCode="General">
                  <c:v>-3.11468157858125E-2</c:v>
                </c:pt>
                <c:pt idx="3487" formatCode="General">
                  <c:v>-2.9924441134062701E-2</c:v>
                </c:pt>
                <c:pt idx="3488" formatCode="General">
                  <c:v>-2.84683798490915E-2</c:v>
                </c:pt>
                <c:pt idx="3489" formatCode="General">
                  <c:v>-2.6542961486419998E-2</c:v>
                </c:pt>
                <c:pt idx="3490" formatCode="General">
                  <c:v>-2.4490974064122598E-2</c:v>
                </c:pt>
                <c:pt idx="3491" formatCode="General">
                  <c:v>-2.2434628235799399E-2</c:v>
                </c:pt>
                <c:pt idx="3492" formatCode="General">
                  <c:v>-2.0394465048257301E-2</c:v>
                </c:pt>
                <c:pt idx="3493" formatCode="General">
                  <c:v>-1.85105871057668E-2</c:v>
                </c:pt>
                <c:pt idx="3494" formatCode="General">
                  <c:v>-1.6566782348610601E-2</c:v>
                </c:pt>
                <c:pt idx="3495" formatCode="General">
                  <c:v>-1.4333276963969599E-2</c:v>
                </c:pt>
                <c:pt idx="3496" formatCode="General">
                  <c:v>-1.2107242011230399E-2</c:v>
                </c:pt>
                <c:pt idx="3497" formatCode="General">
                  <c:v>-1.0103414835166601E-2</c:v>
                </c:pt>
                <c:pt idx="3498" formatCode="General">
                  <c:v>-8.4759847989110803E-3</c:v>
                </c:pt>
                <c:pt idx="3499" formatCode="General">
                  <c:v>-7.48770863684671E-3</c:v>
                </c:pt>
                <c:pt idx="3500" formatCode="General">
                  <c:v>-7.2455258279812296E-3</c:v>
                </c:pt>
                <c:pt idx="3501" formatCode="General">
                  <c:v>-7.2901556890991003E-3</c:v>
                </c:pt>
                <c:pt idx="3502" formatCode="General">
                  <c:v>-7.0012734078826102E-3</c:v>
                </c:pt>
                <c:pt idx="3503" formatCode="General">
                  <c:v>-6.4754345311613002E-3</c:v>
                </c:pt>
                <c:pt idx="3504" formatCode="General">
                  <c:v>-5.8671965282610797E-3</c:v>
                </c:pt>
                <c:pt idx="3505" formatCode="General">
                  <c:v>-5.0644668607659604E-3</c:v>
                </c:pt>
                <c:pt idx="3506" formatCode="General">
                  <c:v>-4.0145114242684998E-3</c:v>
                </c:pt>
                <c:pt idx="3507" formatCode="General">
                  <c:v>-2.7515503649246801E-3</c:v>
                </c:pt>
                <c:pt idx="3508" formatCode="General">
                  <c:v>-1.1228703745662901E-3</c:v>
                </c:pt>
                <c:pt idx="3509" formatCode="General">
                  <c:v>1.23521419993145E-3</c:v>
                </c:pt>
                <c:pt idx="3510" formatCode="General">
                  <c:v>4.0594875661585901E-3</c:v>
                </c:pt>
                <c:pt idx="3511" formatCode="General">
                  <c:v>6.9461639846869804E-3</c:v>
                </c:pt>
                <c:pt idx="3512" formatCode="General">
                  <c:v>9.8333928354163002E-3</c:v>
                </c:pt>
                <c:pt idx="3513" formatCode="General">
                  <c:v>1.26183878449719E-2</c:v>
                </c:pt>
                <c:pt idx="3514" formatCode="General">
                  <c:v>1.52630173804344E-2</c:v>
                </c:pt>
                <c:pt idx="3515" formatCode="General">
                  <c:v>1.7730125245980399E-2</c:v>
                </c:pt>
                <c:pt idx="3516" formatCode="General">
                  <c:v>2.0114775904440298E-2</c:v>
                </c:pt>
                <c:pt idx="3517" formatCode="General">
                  <c:v>2.2712301124415999E-2</c:v>
                </c:pt>
                <c:pt idx="3518" formatCode="General">
                  <c:v>2.5295908493235202E-2</c:v>
                </c:pt>
                <c:pt idx="3519" formatCode="General">
                  <c:v>2.75689148659321E-2</c:v>
                </c:pt>
                <c:pt idx="3520" formatCode="General">
                  <c:v>2.9613394423620602E-2</c:v>
                </c:pt>
                <c:pt idx="3521" formatCode="General">
                  <c:v>3.1378849509750999E-2</c:v>
                </c:pt>
                <c:pt idx="3522" formatCode="General">
                  <c:v>3.2832837909443302E-2</c:v>
                </c:pt>
                <c:pt idx="3523" formatCode="General">
                  <c:v>3.4085943740461401E-2</c:v>
                </c:pt>
                <c:pt idx="3524" formatCode="General">
                  <c:v>3.5474356921858401E-2</c:v>
                </c:pt>
                <c:pt idx="3525" formatCode="General">
                  <c:v>3.6839003796845897E-2</c:v>
                </c:pt>
                <c:pt idx="3526" formatCode="General">
                  <c:v>3.77405105710511E-2</c:v>
                </c:pt>
                <c:pt idx="3527" formatCode="General">
                  <c:v>3.8200400706646202E-2</c:v>
                </c:pt>
                <c:pt idx="3528" formatCode="General">
                  <c:v>3.8401872234822797E-2</c:v>
                </c:pt>
                <c:pt idx="3529" formatCode="General">
                  <c:v>3.8475426373285597E-2</c:v>
                </c:pt>
                <c:pt idx="3530" formatCode="General">
                  <c:v>3.83906636265215E-2</c:v>
                </c:pt>
                <c:pt idx="3531" formatCode="General">
                  <c:v>3.8180630856264601E-2</c:v>
                </c:pt>
                <c:pt idx="3532" formatCode="General">
                  <c:v>3.8373499041776803E-2</c:v>
                </c:pt>
                <c:pt idx="3533" formatCode="General">
                  <c:v>3.8991779736547903E-2</c:v>
                </c:pt>
                <c:pt idx="3534" formatCode="General">
                  <c:v>3.96430376583531E-2</c:v>
                </c:pt>
                <c:pt idx="3535" formatCode="General">
                  <c:v>4.05441145645788E-2</c:v>
                </c:pt>
                <c:pt idx="3536" formatCode="General">
                  <c:v>4.1755871763508E-2</c:v>
                </c:pt>
                <c:pt idx="3537" formatCode="General">
                  <c:v>4.3053599120302599E-2</c:v>
                </c:pt>
                <c:pt idx="3538" formatCode="General">
                  <c:v>4.4465660911173897E-2</c:v>
                </c:pt>
                <c:pt idx="3539" formatCode="General">
                  <c:v>4.6512546277014302E-2</c:v>
                </c:pt>
                <c:pt idx="3540" formatCode="General">
                  <c:v>4.9233859094220699E-2</c:v>
                </c:pt>
                <c:pt idx="3541" formatCode="General">
                  <c:v>5.2305580582876099E-2</c:v>
                </c:pt>
                <c:pt idx="3542" formatCode="General">
                  <c:v>5.5566341510367302E-2</c:v>
                </c:pt>
                <c:pt idx="3543" formatCode="General">
                  <c:v>5.8564675125005197E-2</c:v>
                </c:pt>
                <c:pt idx="3544" formatCode="General">
                  <c:v>6.1066694882707002E-2</c:v>
                </c:pt>
                <c:pt idx="3545" formatCode="General">
                  <c:v>6.3523962257691996E-2</c:v>
                </c:pt>
                <c:pt idx="3546" formatCode="General">
                  <c:v>6.6445979081296E-2</c:v>
                </c:pt>
                <c:pt idx="3547" formatCode="General">
                  <c:v>6.9292491483611898E-2</c:v>
                </c:pt>
                <c:pt idx="3548" formatCode="General">
                  <c:v>7.1525154875832803E-2</c:v>
                </c:pt>
                <c:pt idx="3549" formatCode="General">
                  <c:v>7.3386220800381097E-2</c:v>
                </c:pt>
                <c:pt idx="3550" formatCode="General">
                  <c:v>7.5029202578502693E-2</c:v>
                </c:pt>
                <c:pt idx="3551" formatCode="General">
                  <c:v>7.6331793579095003E-2</c:v>
                </c:pt>
                <c:pt idx="3552" formatCode="General">
                  <c:v>7.7132817291088396E-2</c:v>
                </c:pt>
                <c:pt idx="3553" formatCode="General">
                  <c:v>7.7861387235863902E-2</c:v>
                </c:pt>
                <c:pt idx="3554" formatCode="General">
                  <c:v>7.9090321072268197E-2</c:v>
                </c:pt>
                <c:pt idx="3555" formatCode="General">
                  <c:v>8.0639141143951099E-2</c:v>
                </c:pt>
                <c:pt idx="3556" formatCode="General">
                  <c:v>8.21747692609191E-2</c:v>
                </c:pt>
                <c:pt idx="3557" formatCode="General">
                  <c:v>8.3574269256078096E-2</c:v>
                </c:pt>
                <c:pt idx="3558" formatCode="General">
                  <c:v>8.4739070925331797E-2</c:v>
                </c:pt>
                <c:pt idx="3559" formatCode="General">
                  <c:v>8.5625916810903396E-2</c:v>
                </c:pt>
                <c:pt idx="3560" formatCode="General">
                  <c:v>8.6678988288130407E-2</c:v>
                </c:pt>
                <c:pt idx="3561" formatCode="General">
                  <c:v>8.8204170906292095E-2</c:v>
                </c:pt>
                <c:pt idx="3562" formatCode="General">
                  <c:v>8.9774973934450303E-2</c:v>
                </c:pt>
                <c:pt idx="3563" formatCode="General">
                  <c:v>9.1180338037863198E-2</c:v>
                </c:pt>
                <c:pt idx="3564" formatCode="General">
                  <c:v>9.2398775874699302E-2</c:v>
                </c:pt>
                <c:pt idx="3565" formatCode="General">
                  <c:v>9.3377770462437698E-2</c:v>
                </c:pt>
                <c:pt idx="3566" formatCode="General">
                  <c:v>9.4147235387621001E-2</c:v>
                </c:pt>
                <c:pt idx="3567" formatCode="General">
                  <c:v>9.5205335431029103E-2</c:v>
                </c:pt>
                <c:pt idx="3568" formatCode="General">
                  <c:v>9.6758810755133998E-2</c:v>
                </c:pt>
                <c:pt idx="3569" formatCode="General">
                  <c:v>9.8467842956504806E-2</c:v>
                </c:pt>
                <c:pt idx="3570" formatCode="General">
                  <c:v>0.10019672426146101</c:v>
                </c:pt>
                <c:pt idx="3571" formatCode="General">
                  <c:v>0.10194432288109199</c:v>
                </c:pt>
                <c:pt idx="3572" formatCode="General">
                  <c:v>0.103696302414705</c:v>
                </c:pt>
                <c:pt idx="3573" formatCode="General">
                  <c:v>0.105283074921054</c:v>
                </c:pt>
                <c:pt idx="3574" formatCode="General">
                  <c:v>0.10673786202376299</c:v>
                </c:pt>
                <c:pt idx="3575" formatCode="General">
                  <c:v>0.108389896780187</c:v>
                </c:pt>
                <c:pt idx="3576" formatCode="General">
                  <c:v>0.11003705890304501</c:v>
                </c:pt>
                <c:pt idx="3577" formatCode="General">
                  <c:v>0.11127715488181</c:v>
                </c:pt>
                <c:pt idx="3578" formatCode="General">
                  <c:v>0.112072401848264</c:v>
                </c:pt>
                <c:pt idx="3579" formatCode="General">
                  <c:v>0.112420586109268</c:v>
                </c:pt>
                <c:pt idx="3580" formatCode="General">
                  <c:v>0.112375767899454</c:v>
                </c:pt>
                <c:pt idx="3581" formatCode="General">
                  <c:v>0.112254117039795</c:v>
                </c:pt>
                <c:pt idx="3582" formatCode="General">
                  <c:v>0.112317044372887</c:v>
                </c:pt>
                <c:pt idx="3583" formatCode="General">
                  <c:v>0.112328533523847</c:v>
                </c:pt>
                <c:pt idx="3584" formatCode="General">
                  <c:v>0.112152460558138</c:v>
                </c:pt>
                <c:pt idx="3585" formatCode="General">
                  <c:v>0.11186415017764299</c:v>
                </c:pt>
                <c:pt idx="3586" formatCode="General">
                  <c:v>0.111594417431424</c:v>
                </c:pt>
                <c:pt idx="3587" formatCode="General">
                  <c:v>0.111557561560619</c:v>
                </c:pt>
                <c:pt idx="3588" formatCode="General">
                  <c:v>0.112292872466196</c:v>
                </c:pt>
                <c:pt idx="3589" formatCode="General">
                  <c:v>0.11371909577902301</c:v>
                </c:pt>
                <c:pt idx="3590" formatCode="General">
                  <c:v>0.115269559484908</c:v>
                </c:pt>
                <c:pt idx="3591" formatCode="General">
                  <c:v>0.116803856620062</c:v>
                </c:pt>
                <c:pt idx="3592" formatCode="General">
                  <c:v>0.118227355192943</c:v>
                </c:pt>
                <c:pt idx="3593" formatCode="General">
                  <c:v>0.119520182668529</c:v>
                </c:pt>
                <c:pt idx="3594" formatCode="General">
                  <c:v>0.120612615739222</c:v>
                </c:pt>
                <c:pt idx="3595" formatCode="General">
                  <c:v>0.12177438852733601</c:v>
                </c:pt>
                <c:pt idx="3596" formatCode="General">
                  <c:v>0.12340740870828699</c:v>
                </c:pt>
                <c:pt idx="3597" formatCode="General">
                  <c:v>0.125365951051714</c:v>
                </c:pt>
                <c:pt idx="3598" formatCode="General">
                  <c:v>0.127329692137988</c:v>
                </c:pt>
                <c:pt idx="3599" formatCode="General">
                  <c:v>0.129142519386171</c:v>
                </c:pt>
                <c:pt idx="3600" formatCode="General">
                  <c:v>0.13080284438018799</c:v>
                </c:pt>
                <c:pt idx="3601" formatCode="General">
                  <c:v>0.13235574264713701</c:v>
                </c:pt>
                <c:pt idx="3602" formatCode="General">
                  <c:v>0.134060379156137</c:v>
                </c:pt>
                <c:pt idx="3603" formatCode="General">
                  <c:v>0.13560443491667201</c:v>
                </c:pt>
                <c:pt idx="3604" formatCode="General">
                  <c:v>0.136327561020126</c:v>
                </c:pt>
                <c:pt idx="3605" formatCode="General">
                  <c:v>0.136335578871879</c:v>
                </c:pt>
                <c:pt idx="3606" formatCode="General">
                  <c:v>0.13588793960988499</c:v>
                </c:pt>
                <c:pt idx="3607" formatCode="General">
                  <c:v>0.13504933197074201</c:v>
                </c:pt>
                <c:pt idx="3608" formatCode="General">
                  <c:v>0.134168631058913</c:v>
                </c:pt>
                <c:pt idx="3609" formatCode="General">
                  <c:v>0.13366280315929199</c:v>
                </c:pt>
                <c:pt idx="3610" formatCode="General">
                  <c:v>0.133220834546042</c:v>
                </c:pt>
                <c:pt idx="3611" formatCode="General">
                  <c:v>0.132569486215457</c:v>
                </c:pt>
                <c:pt idx="3612" formatCode="General">
                  <c:v>0.131916266526864</c:v>
                </c:pt>
                <c:pt idx="3613" formatCode="General">
                  <c:v>0.13157260877382901</c:v>
                </c:pt>
                <c:pt idx="3614" formatCode="General">
                  <c:v>0.13175710429997101</c:v>
                </c:pt>
                <c:pt idx="3615" formatCode="General">
                  <c:v>0.132914662884839</c:v>
                </c:pt>
                <c:pt idx="3616" formatCode="General">
                  <c:v>0.13474168727973601</c:v>
                </c:pt>
                <c:pt idx="3617" formatCode="General">
                  <c:v>0.136554064809502</c:v>
                </c:pt>
                <c:pt idx="3618" formatCode="General">
                  <c:v>0.13830055541492001</c:v>
                </c:pt>
                <c:pt idx="3619" formatCode="General">
                  <c:v>0.139784499724255</c:v>
                </c:pt>
                <c:pt idx="3620" formatCode="General">
                  <c:v>0.14086565751631999</c:v>
                </c:pt>
                <c:pt idx="3621" formatCode="General">
                  <c:v>0.14192838856782999</c:v>
                </c:pt>
                <c:pt idx="3622" formatCode="General">
                  <c:v>0.143216728384991</c:v>
                </c:pt>
                <c:pt idx="3623" formatCode="General">
                  <c:v>0.14431423236851601</c:v>
                </c:pt>
                <c:pt idx="3624" formatCode="General">
                  <c:v>0.14480222225859801</c:v>
                </c:pt>
                <c:pt idx="3625" formatCode="General">
                  <c:v>0.144403327880465</c:v>
                </c:pt>
                <c:pt idx="3626" formatCode="General">
                  <c:v>0.143251291626868</c:v>
                </c:pt>
                <c:pt idx="3627" formatCode="General">
                  <c:v>0.14171918360908101</c:v>
                </c:pt>
                <c:pt idx="3628" formatCode="General">
                  <c:v>0.140084618538695</c:v>
                </c:pt>
                <c:pt idx="3629" formatCode="General">
                  <c:v>0.138135034375303</c:v>
                </c:pt>
                <c:pt idx="3630" formatCode="General">
                  <c:v>0.13556956538321299</c:v>
                </c:pt>
                <c:pt idx="3631" formatCode="General">
                  <c:v>0.132467977016023</c:v>
                </c:pt>
                <c:pt idx="3632" formatCode="General">
                  <c:v>0.12897779396791101</c:v>
                </c:pt>
                <c:pt idx="3633" formatCode="General">
                  <c:v>0.12573928737554199</c:v>
                </c:pt>
                <c:pt idx="3634" formatCode="General">
                  <c:v>0.123010405681209</c:v>
                </c:pt>
                <c:pt idx="3635" formatCode="General">
                  <c:v>0.120514722562321</c:v>
                </c:pt>
                <c:pt idx="3636" formatCode="General">
                  <c:v>0.118394357246244</c:v>
                </c:pt>
                <c:pt idx="3637" formatCode="General">
                  <c:v>0.11669072612984201</c:v>
                </c:pt>
                <c:pt idx="3638" formatCode="General">
                  <c:v>0.115239282998086</c:v>
                </c:pt>
                <c:pt idx="3639" formatCode="General">
                  <c:v>0.113945383124893</c:v>
                </c:pt>
                <c:pt idx="3640" formatCode="General">
                  <c:v>0.112726222825221</c:v>
                </c:pt>
                <c:pt idx="3641" formatCode="General">
                  <c:v>0.11188794347250899</c:v>
                </c:pt>
                <c:pt idx="3642" formatCode="General">
                  <c:v>0.111551410272284</c:v>
                </c:pt>
                <c:pt idx="3643" formatCode="General">
                  <c:v>0.111279476938769</c:v>
                </c:pt>
                <c:pt idx="3644" formatCode="General">
                  <c:v>0.110810707233888</c:v>
                </c:pt>
                <c:pt idx="3645" formatCode="General">
                  <c:v>0.11007443908419499</c:v>
                </c:pt>
                <c:pt idx="3646" formatCode="General">
                  <c:v>0.109077055464773</c:v>
                </c:pt>
                <c:pt idx="3647" formatCode="General">
                  <c:v>0.107880572752932</c:v>
                </c:pt>
                <c:pt idx="3648" formatCode="General">
                  <c:v>0.106408171773647</c:v>
                </c:pt>
                <c:pt idx="3649" formatCode="General">
                  <c:v>0.104405265490514</c:v>
                </c:pt>
                <c:pt idx="3650" formatCode="General">
                  <c:v>0.102233545614174</c:v>
                </c:pt>
                <c:pt idx="3651" formatCode="General">
                  <c:v>0.10058017235242001</c:v>
                </c:pt>
                <c:pt idx="3652" formatCode="General">
                  <c:v>9.9266128170709594E-2</c:v>
                </c:pt>
                <c:pt idx="3653" formatCode="General">
                  <c:v>9.7840210974337302E-2</c:v>
                </c:pt>
                <c:pt idx="3654" formatCode="General">
                  <c:v>9.6092105708914397E-2</c:v>
                </c:pt>
                <c:pt idx="3655" formatCode="General">
                  <c:v>9.3812550129940095E-2</c:v>
                </c:pt>
                <c:pt idx="3656" formatCode="General">
                  <c:v>9.0903647838097595E-2</c:v>
                </c:pt>
                <c:pt idx="3657" formatCode="General">
                  <c:v>8.7295800267601503E-2</c:v>
                </c:pt>
                <c:pt idx="3658" formatCode="General">
                  <c:v>8.3112387491970502E-2</c:v>
                </c:pt>
                <c:pt idx="3659" formatCode="General">
                  <c:v>7.8848494597051594E-2</c:v>
                </c:pt>
                <c:pt idx="3660" formatCode="General">
                  <c:v>7.4503533368253494E-2</c:v>
                </c:pt>
                <c:pt idx="3661" formatCode="General">
                  <c:v>6.9871712537051003E-2</c:v>
                </c:pt>
                <c:pt idx="3662" formatCode="General">
                  <c:v>6.5156723058378996E-2</c:v>
                </c:pt>
                <c:pt idx="3663" formatCode="General">
                  <c:v>6.0425863294518899E-2</c:v>
                </c:pt>
                <c:pt idx="3664" formatCode="General">
                  <c:v>5.5686237382925698E-2</c:v>
                </c:pt>
                <c:pt idx="3665" formatCode="General">
                  <c:v>5.1025870067117701E-2</c:v>
                </c:pt>
                <c:pt idx="3666" formatCode="General">
                  <c:v>4.6513432840144801E-2</c:v>
                </c:pt>
                <c:pt idx="3667" formatCode="General">
                  <c:v>4.2082825972397001E-2</c:v>
                </c:pt>
                <c:pt idx="3668" formatCode="General">
                  <c:v>3.80700294223979E-2</c:v>
                </c:pt>
                <c:pt idx="3669" formatCode="General">
                  <c:v>3.4558113050454399E-2</c:v>
                </c:pt>
                <c:pt idx="3670" formatCode="General">
                  <c:v>3.1231980684221401E-2</c:v>
                </c:pt>
                <c:pt idx="3671" formatCode="General">
                  <c:v>2.8169556723864599E-2</c:v>
                </c:pt>
                <c:pt idx="3672" formatCode="General">
                  <c:v>2.5362510484507501E-2</c:v>
                </c:pt>
                <c:pt idx="3673" formatCode="General">
                  <c:v>2.2648170373921198E-2</c:v>
                </c:pt>
                <c:pt idx="3674" formatCode="General">
                  <c:v>1.9891977370131798E-2</c:v>
                </c:pt>
                <c:pt idx="3675" formatCode="General">
                  <c:v>1.7094159668118399E-2</c:v>
                </c:pt>
                <c:pt idx="3676" formatCode="General">
                  <c:v>1.46751790365713E-2</c:v>
                </c:pt>
                <c:pt idx="3677" formatCode="General">
                  <c:v>1.2975356516561501E-2</c:v>
                </c:pt>
                <c:pt idx="3678" formatCode="General">
                  <c:v>1.15596058826926E-2</c:v>
                </c:pt>
                <c:pt idx="3679" formatCode="General">
                  <c:v>1.0005935882972401E-2</c:v>
                </c:pt>
                <c:pt idx="3680" formatCode="General">
                  <c:v>8.3198360643154702E-3</c:v>
                </c:pt>
                <c:pt idx="3681" formatCode="General">
                  <c:v>6.45579791235477E-3</c:v>
                </c:pt>
                <c:pt idx="3682" formatCode="General">
                  <c:v>4.33414685143561E-3</c:v>
                </c:pt>
                <c:pt idx="3683" formatCode="General">
                  <c:v>1.8161704045134501E-3</c:v>
                </c:pt>
                <c:pt idx="3684" formatCode="General">
                  <c:v>-1.27761394308645E-3</c:v>
                </c:pt>
                <c:pt idx="3685" formatCode="General">
                  <c:v>-4.9659039048796701E-3</c:v>
                </c:pt>
                <c:pt idx="3686" formatCode="General">
                  <c:v>-9.2054712374977001E-3</c:v>
                </c:pt>
                <c:pt idx="3687" formatCode="General">
                  <c:v>-1.34394156739969E-2</c:v>
                </c:pt>
                <c:pt idx="3688" formatCode="General">
                  <c:v>-1.7402520349241599E-2</c:v>
                </c:pt>
                <c:pt idx="3689" formatCode="General">
                  <c:v>-2.14099908031283E-2</c:v>
                </c:pt>
                <c:pt idx="3690" formatCode="General">
                  <c:v>-2.5487348544171801E-2</c:v>
                </c:pt>
                <c:pt idx="3691" formatCode="General">
                  <c:v>-2.9637917767197701E-2</c:v>
                </c:pt>
                <c:pt idx="3692" formatCode="General">
                  <c:v>-3.3847869761279299E-2</c:v>
                </c:pt>
                <c:pt idx="3693" formatCode="General">
                  <c:v>-3.8155285916146302E-2</c:v>
                </c:pt>
                <c:pt idx="3694" formatCode="General">
                  <c:v>-4.2523951578326898E-2</c:v>
                </c:pt>
                <c:pt idx="3695" formatCode="General">
                  <c:v>-4.6826282389905403E-2</c:v>
                </c:pt>
                <c:pt idx="3696" formatCode="General">
                  <c:v>-5.09928158702425E-2</c:v>
                </c:pt>
                <c:pt idx="3697" formatCode="General">
                  <c:v>-5.5105887619232199E-2</c:v>
                </c:pt>
                <c:pt idx="3698" formatCode="General">
                  <c:v>-5.9069338878016298E-2</c:v>
                </c:pt>
                <c:pt idx="3699" formatCode="General">
                  <c:v>-6.2478373791702999E-2</c:v>
                </c:pt>
                <c:pt idx="3700" formatCode="General">
                  <c:v>-6.5492311284840801E-2</c:v>
                </c:pt>
                <c:pt idx="3701" formatCode="General">
                  <c:v>-6.8527548354838097E-2</c:v>
                </c:pt>
                <c:pt idx="3702" formatCode="General">
                  <c:v>-7.1610115194039703E-2</c:v>
                </c:pt>
                <c:pt idx="3703" formatCode="General">
                  <c:v>-7.4736660088002199E-2</c:v>
                </c:pt>
                <c:pt idx="3704" formatCode="General">
                  <c:v>-7.7980899739995599E-2</c:v>
                </c:pt>
                <c:pt idx="3705" formatCode="General">
                  <c:v>-8.1436157613059904E-2</c:v>
                </c:pt>
                <c:pt idx="3706" formatCode="General">
                  <c:v>-8.5123859737650798E-2</c:v>
                </c:pt>
                <c:pt idx="3707" formatCode="General">
                  <c:v>-8.88892163895732E-2</c:v>
                </c:pt>
                <c:pt idx="3708" formatCode="General">
                  <c:v>-9.2568209782376398E-2</c:v>
                </c:pt>
                <c:pt idx="3709" formatCode="General">
                  <c:v>-9.6255377761920793E-2</c:v>
                </c:pt>
                <c:pt idx="3710" formatCode="General">
                  <c:v>-9.9893376482773494E-2</c:v>
                </c:pt>
                <c:pt idx="3711" formatCode="General">
                  <c:v>-0.10296490228626499</c:v>
                </c:pt>
                <c:pt idx="3712" formatCode="General">
                  <c:v>-0.105555125035144</c:v>
                </c:pt>
                <c:pt idx="3713" formatCode="General">
                  <c:v>-0.108165419530383</c:v>
                </c:pt>
                <c:pt idx="3714" formatCode="General">
                  <c:v>-0.1108040447755</c:v>
                </c:pt>
                <c:pt idx="3715" formatCode="General">
                  <c:v>-0.11357687421674199</c:v>
                </c:pt>
                <c:pt idx="3716" formatCode="General">
                  <c:v>-0.116630631253494</c:v>
                </c:pt>
                <c:pt idx="3717" formatCode="General">
                  <c:v>-0.11984551120274201</c:v>
                </c:pt>
                <c:pt idx="3718" formatCode="General">
                  <c:v>-0.123054297368709</c:v>
                </c:pt>
                <c:pt idx="3719" formatCode="General">
                  <c:v>-0.12622482991133399</c:v>
                </c:pt>
                <c:pt idx="3720" formatCode="General">
                  <c:v>-0.12935019596587399</c:v>
                </c:pt>
                <c:pt idx="3721" formatCode="General">
                  <c:v>-0.132435484792126</c:v>
                </c:pt>
                <c:pt idx="3722" formatCode="General">
                  <c:v>-0.13563027367898201</c:v>
                </c:pt>
                <c:pt idx="3723" formatCode="General">
                  <c:v>-0.13868310757181801</c:v>
                </c:pt>
                <c:pt idx="3724" formatCode="General">
                  <c:v>-0.141293692758068</c:v>
                </c:pt>
                <c:pt idx="3725" formatCode="General">
                  <c:v>-0.143857915819671</c:v>
                </c:pt>
                <c:pt idx="3726" formatCode="General">
                  <c:v>-0.146664974502382</c:v>
                </c:pt>
                <c:pt idx="3727" formatCode="General">
                  <c:v>-0.14968164793500899</c:v>
                </c:pt>
                <c:pt idx="3728" formatCode="General">
                  <c:v>-0.15289759359515501</c:v>
                </c:pt>
                <c:pt idx="3729" formatCode="General">
                  <c:v>-0.15634037373874601</c:v>
                </c:pt>
                <c:pt idx="3730" formatCode="General">
                  <c:v>-0.15996646224574401</c:v>
                </c:pt>
                <c:pt idx="3731" formatCode="General">
                  <c:v>-0.163689966512234</c:v>
                </c:pt>
                <c:pt idx="3732" formatCode="General">
                  <c:v>-0.16746758642385301</c:v>
                </c:pt>
                <c:pt idx="3733" formatCode="General">
                  <c:v>-0.171235112610896</c:v>
                </c:pt>
                <c:pt idx="3734" formatCode="General">
                  <c:v>-0.17456081259609099</c:v>
                </c:pt>
                <c:pt idx="3735" formatCode="General">
                  <c:v>-0.17744369864140599</c:v>
                </c:pt>
                <c:pt idx="3736" formatCode="General">
                  <c:v>-0.180401205607916</c:v>
                </c:pt>
                <c:pt idx="3737" formatCode="General">
                  <c:v>-0.18353904363113699</c:v>
                </c:pt>
                <c:pt idx="3738" formatCode="General">
                  <c:v>-0.18686061885937</c:v>
                </c:pt>
                <c:pt idx="3739" formatCode="General">
                  <c:v>-0.190353365208908</c:v>
                </c:pt>
                <c:pt idx="3740" formatCode="General">
                  <c:v>-0.19393738317175699</c:v>
                </c:pt>
                <c:pt idx="3741" formatCode="General">
                  <c:v>-0.197586033300368</c:v>
                </c:pt>
                <c:pt idx="3742" formatCode="General">
                  <c:v>-0.20128930274968701</c:v>
                </c:pt>
                <c:pt idx="3743" formatCode="General">
                  <c:v>-0.20502255654761301</c:v>
                </c:pt>
                <c:pt idx="3744" formatCode="General">
                  <c:v>-0.208577268142181</c:v>
                </c:pt>
                <c:pt idx="3745" formatCode="General">
                  <c:v>-0.21140776761362501</c:v>
                </c:pt>
                <c:pt idx="3746" formatCode="General">
                  <c:v>-0.213591089424813</c:v>
                </c:pt>
                <c:pt idx="3747" formatCode="General">
                  <c:v>-0.215622617158124</c:v>
                </c:pt>
                <c:pt idx="3748" formatCode="General">
                  <c:v>-0.21754191286751901</c:v>
                </c:pt>
                <c:pt idx="3749" formatCode="General">
                  <c:v>-0.21929615783443401</c:v>
                </c:pt>
                <c:pt idx="3750" formatCode="General">
                  <c:v>-0.22082035621666901</c:v>
                </c:pt>
                <c:pt idx="3751" formatCode="General">
                  <c:v>-0.222087974124588</c:v>
                </c:pt>
                <c:pt idx="3752" formatCode="General">
                  <c:v>-0.22309787547048299</c:v>
                </c:pt>
                <c:pt idx="3753" formatCode="General">
                  <c:v>-0.223857709482396</c:v>
                </c:pt>
                <c:pt idx="3754" formatCode="General">
                  <c:v>-0.224245074468266</c:v>
                </c:pt>
                <c:pt idx="3755" formatCode="General">
                  <c:v>-0.223992039686921</c:v>
                </c:pt>
                <c:pt idx="3756" formatCode="General">
                  <c:v>-0.22338302225283099</c:v>
                </c:pt>
                <c:pt idx="3757" formatCode="General">
                  <c:v>-0.22292664828726</c:v>
                </c:pt>
                <c:pt idx="3758" formatCode="General">
                  <c:v>-0.222769908108406</c:v>
                </c:pt>
                <c:pt idx="3759" formatCode="General">
                  <c:v>-0.222979393919849</c:v>
                </c:pt>
                <c:pt idx="3760" formatCode="General">
                  <c:v>-0.22356720636756899</c:v>
                </c:pt>
                <c:pt idx="3761" formatCode="General">
                  <c:v>-0.22448653448674699</c:v>
                </c:pt>
                <c:pt idx="3762" formatCode="General">
                  <c:v>-0.22567396980239601</c:v>
                </c:pt>
                <c:pt idx="3763" formatCode="General">
                  <c:v>-0.226974884170276</c:v>
                </c:pt>
                <c:pt idx="3764" formatCode="General">
                  <c:v>-0.22823347779046399</c:v>
                </c:pt>
                <c:pt idx="3765" formatCode="General">
                  <c:v>-0.22915682636384399</c:v>
                </c:pt>
                <c:pt idx="3766" formatCode="General">
                  <c:v>-0.229158293865421</c:v>
                </c:pt>
                <c:pt idx="3767" formatCode="General">
                  <c:v>-0.228367447779069</c:v>
                </c:pt>
                <c:pt idx="3768" formatCode="General">
                  <c:v>-0.227284476155933</c:v>
                </c:pt>
                <c:pt idx="3769" formatCode="General">
                  <c:v>-0.225973169341568</c:v>
                </c:pt>
                <c:pt idx="3770" formatCode="General">
                  <c:v>-0.22453683730426599</c:v>
                </c:pt>
                <c:pt idx="3771" formatCode="General">
                  <c:v>-0.22306270998052</c:v>
                </c:pt>
                <c:pt idx="3772" formatCode="General">
                  <c:v>-0.22160011590991299</c:v>
                </c:pt>
                <c:pt idx="3773" formatCode="General">
                  <c:v>-0.22015456176800599</c:v>
                </c:pt>
                <c:pt idx="3774" formatCode="General">
                  <c:v>-0.21881498867374599</c:v>
                </c:pt>
                <c:pt idx="3775" formatCode="General">
                  <c:v>-0.21755126862732599</c:v>
                </c:pt>
                <c:pt idx="3776" formatCode="General">
                  <c:v>-0.21587462264929899</c:v>
                </c:pt>
                <c:pt idx="3777" formatCode="General">
                  <c:v>-0.213814079124551</c:v>
                </c:pt>
                <c:pt idx="3778" formatCode="General">
                  <c:v>-0.211740581352452</c:v>
                </c:pt>
                <c:pt idx="3779" formatCode="General">
                  <c:v>-0.20969991493520601</c:v>
                </c:pt>
                <c:pt idx="3780" formatCode="General">
                  <c:v>-0.20780502191553199</c:v>
                </c:pt>
                <c:pt idx="3781" formatCode="General">
                  <c:v>-0.206006893121056</c:v>
                </c:pt>
                <c:pt idx="3782" formatCode="General">
                  <c:v>-0.204278933670858</c:v>
                </c:pt>
                <c:pt idx="3783" formatCode="General">
                  <c:v>-0.202739483470118</c:v>
                </c:pt>
                <c:pt idx="3784" formatCode="General">
                  <c:v>-0.20129634721544301</c:v>
                </c:pt>
                <c:pt idx="3785" formatCode="General">
                  <c:v>-0.199810254497162</c:v>
                </c:pt>
                <c:pt idx="3786" formatCode="General">
                  <c:v>-0.197953864163534</c:v>
                </c:pt>
                <c:pt idx="3787" formatCode="General">
                  <c:v>-0.19518282642307899</c:v>
                </c:pt>
                <c:pt idx="3788" formatCode="General">
                  <c:v>-0.19175915098117799</c:v>
                </c:pt>
                <c:pt idx="3789" formatCode="General">
                  <c:v>-0.18818439939401599</c:v>
                </c:pt>
                <c:pt idx="3790" formatCode="General">
                  <c:v>-0.18447690540955899</c:v>
                </c:pt>
                <c:pt idx="3791" formatCode="General">
                  <c:v>-0.18074317092029801</c:v>
                </c:pt>
                <c:pt idx="3792" formatCode="General">
                  <c:v>-0.17701532226028199</c:v>
                </c:pt>
                <c:pt idx="3793" formatCode="General">
                  <c:v>-0.17328525695680799</c:v>
                </c:pt>
                <c:pt idx="3794" formatCode="General">
                  <c:v>-0.16957947662307099</c:v>
                </c:pt>
                <c:pt idx="3795" formatCode="General">
                  <c:v>-0.16587514702918901</c:v>
                </c:pt>
                <c:pt idx="3796" formatCode="General">
                  <c:v>-0.16176840415539101</c:v>
                </c:pt>
                <c:pt idx="3797" formatCode="General">
                  <c:v>-0.15678736183472899</c:v>
                </c:pt>
                <c:pt idx="3798" formatCode="General">
                  <c:v>-0.151425522495688</c:v>
                </c:pt>
                <c:pt idx="3799" formatCode="General">
                  <c:v>-0.14628428222090401</c:v>
                </c:pt>
                <c:pt idx="3800" formatCode="General">
                  <c:v>-0.141455433789932</c:v>
                </c:pt>
                <c:pt idx="3801" formatCode="General">
                  <c:v>-0.13699977410686001</c:v>
                </c:pt>
                <c:pt idx="3802" formatCode="General">
                  <c:v>-0.13295103390039301</c:v>
                </c:pt>
                <c:pt idx="3803" formatCode="General">
                  <c:v>-0.12937679117436399</c:v>
                </c:pt>
                <c:pt idx="3804" formatCode="General">
                  <c:v>-0.12622259851678999</c:v>
                </c:pt>
                <c:pt idx="3805" formatCode="General">
                  <c:v>-0.12333101973529299</c:v>
                </c:pt>
                <c:pt idx="3806" formatCode="General">
                  <c:v>-0.12060737304458199</c:v>
                </c:pt>
                <c:pt idx="3807" formatCode="General">
                  <c:v>-0.118027289334642</c:v>
                </c:pt>
                <c:pt idx="3808" formatCode="General">
                  <c:v>-0.11524950676493299</c:v>
                </c:pt>
                <c:pt idx="3809" formatCode="General">
                  <c:v>-0.111923076332652</c:v>
                </c:pt>
                <c:pt idx="3810" formatCode="General">
                  <c:v>-0.10832126180575199</c:v>
                </c:pt>
                <c:pt idx="3811" formatCode="General">
                  <c:v>-0.104702974908542</c:v>
                </c:pt>
                <c:pt idx="3812" formatCode="General">
                  <c:v>-0.10113390702826899</c:v>
                </c:pt>
                <c:pt idx="3813" formatCode="General">
                  <c:v>-9.7735964317082494E-2</c:v>
                </c:pt>
                <c:pt idx="3814" formatCode="General">
                  <c:v>-9.4555457242555305E-2</c:v>
                </c:pt>
                <c:pt idx="3815" formatCode="General">
                  <c:v>-9.1535829982115596E-2</c:v>
                </c:pt>
                <c:pt idx="3816" formatCode="General">
                  <c:v>-8.8501710699804004E-2</c:v>
                </c:pt>
                <c:pt idx="3817" formatCode="General">
                  <c:v>-8.5325345933465399E-2</c:v>
                </c:pt>
                <c:pt idx="3818" formatCode="General">
                  <c:v>-8.1961429138548994E-2</c:v>
                </c:pt>
                <c:pt idx="3819" formatCode="General">
                  <c:v>-7.8448285732147696E-2</c:v>
                </c:pt>
                <c:pt idx="3820" formatCode="General">
                  <c:v>-7.4420394364009601E-2</c:v>
                </c:pt>
                <c:pt idx="3821" formatCode="General">
                  <c:v>-6.9692346855790593E-2</c:v>
                </c:pt>
                <c:pt idx="3822" formatCode="General">
                  <c:v>-6.4799525361915203E-2</c:v>
                </c:pt>
                <c:pt idx="3823" formatCode="General">
                  <c:v>-6.0030094554458201E-2</c:v>
                </c:pt>
                <c:pt idx="3824" formatCode="General">
                  <c:v>-5.5382818503279599E-2</c:v>
                </c:pt>
                <c:pt idx="3825" formatCode="General">
                  <c:v>-5.0832117483737498E-2</c:v>
                </c:pt>
                <c:pt idx="3826" formatCode="General">
                  <c:v>-4.6381439049131598E-2</c:v>
                </c:pt>
                <c:pt idx="3827" formatCode="General">
                  <c:v>-4.20953806679343E-2</c:v>
                </c:pt>
                <c:pt idx="3828" formatCode="General">
                  <c:v>-3.79783295426444E-2</c:v>
                </c:pt>
                <c:pt idx="3829" formatCode="General">
                  <c:v>-3.3952389615682102E-2</c:v>
                </c:pt>
                <c:pt idx="3830" formatCode="General">
                  <c:v>-2.9990472385996801E-2</c:v>
                </c:pt>
                <c:pt idx="3831" formatCode="General">
                  <c:v>-2.6077518753933299E-2</c:v>
                </c:pt>
                <c:pt idx="3832" formatCode="General">
                  <c:v>-2.20029998150712E-2</c:v>
                </c:pt>
                <c:pt idx="3833" formatCode="General">
                  <c:v>-1.7971231073232601E-2</c:v>
                </c:pt>
                <c:pt idx="3834" formatCode="General">
                  <c:v>-1.43462589381852E-2</c:v>
                </c:pt>
                <c:pt idx="3835" formatCode="General">
                  <c:v>-1.09474625003558E-2</c:v>
                </c:pt>
                <c:pt idx="3836" formatCode="General">
                  <c:v>-7.58938101084786E-3</c:v>
                </c:pt>
                <c:pt idx="3837" formatCode="General">
                  <c:v>-3.7477716097059702E-3</c:v>
                </c:pt>
                <c:pt idx="3838" formatCode="General">
                  <c:v>6.90413859430412E-4</c:v>
                </c:pt>
                <c:pt idx="3839" formatCode="General">
                  <c:v>5.290919705331E-3</c:v>
                </c:pt>
                <c:pt idx="3840" formatCode="General">
                  <c:v>9.9505257931428899E-3</c:v>
                </c:pt>
                <c:pt idx="3841" formatCode="General">
                  <c:v>1.4661873803472799E-2</c:v>
                </c:pt>
                <c:pt idx="3842" formatCode="General">
                  <c:v>1.9880961868931901E-2</c:v>
                </c:pt>
                <c:pt idx="3843" formatCode="General">
                  <c:v>2.56563695112213E-2</c:v>
                </c:pt>
                <c:pt idx="3844" formatCode="General">
                  <c:v>3.1412261701544597E-2</c:v>
                </c:pt>
                <c:pt idx="3845" formatCode="General">
                  <c:v>3.6841407356779203E-2</c:v>
                </c:pt>
                <c:pt idx="3846" formatCode="General">
                  <c:v>4.22880957013618E-2</c:v>
                </c:pt>
                <c:pt idx="3847" formatCode="General">
                  <c:v>4.7945808742630998E-2</c:v>
                </c:pt>
                <c:pt idx="3848" formatCode="General">
                  <c:v>5.3136642506732903E-2</c:v>
                </c:pt>
                <c:pt idx="3849" formatCode="General">
                  <c:v>5.7496731331333303E-2</c:v>
                </c:pt>
                <c:pt idx="3850" formatCode="General">
                  <c:v>6.1214816859122501E-2</c:v>
                </c:pt>
                <c:pt idx="3851" formatCode="General">
                  <c:v>6.4810925589220095E-2</c:v>
                </c:pt>
                <c:pt idx="3852" formatCode="General">
                  <c:v>6.869283378827E-2</c:v>
                </c:pt>
                <c:pt idx="3853" formatCode="General">
                  <c:v>7.2639494726987205E-2</c:v>
                </c:pt>
                <c:pt idx="3854" formatCode="General">
                  <c:v>7.6441106027001507E-2</c:v>
                </c:pt>
                <c:pt idx="3855" formatCode="General">
                  <c:v>8.0473374916321894E-2</c:v>
                </c:pt>
                <c:pt idx="3856" formatCode="General">
                  <c:v>8.5105341517625999E-2</c:v>
                </c:pt>
                <c:pt idx="3857" formatCode="General">
                  <c:v>9.0033547933267205E-2</c:v>
                </c:pt>
                <c:pt idx="3858" formatCode="General">
                  <c:v>9.4949619075874805E-2</c:v>
                </c:pt>
                <c:pt idx="3859" formatCode="General">
                  <c:v>0.10002272071292199</c:v>
                </c:pt>
                <c:pt idx="3860" formatCode="General">
                  <c:v>0.105557665845864</c:v>
                </c:pt>
                <c:pt idx="3861" formatCode="General">
                  <c:v>0.111331217793016</c:v>
                </c:pt>
                <c:pt idx="3862" formatCode="General">
                  <c:v>0.116958601553964</c:v>
                </c:pt>
                <c:pt idx="3863" formatCode="General">
                  <c:v>0.122302822792473</c:v>
                </c:pt>
                <c:pt idx="3864" formatCode="General">
                  <c:v>0.12757738872772201</c:v>
                </c:pt>
                <c:pt idx="3865" formatCode="General">
                  <c:v>0.13339854406563001</c:v>
                </c:pt>
                <c:pt idx="3866" formatCode="General">
                  <c:v>0.13963175285979701</c:v>
                </c:pt>
                <c:pt idx="3867" formatCode="General">
                  <c:v>0.145799387812064</c:v>
                </c:pt>
                <c:pt idx="3868" formatCode="General">
                  <c:v>0.151665497564961</c:v>
                </c:pt>
                <c:pt idx="3869" formatCode="General">
                  <c:v>0.157338674921564</c:v>
                </c:pt>
                <c:pt idx="3870" formatCode="General">
                  <c:v>0.16331643493863901</c:v>
                </c:pt>
                <c:pt idx="3871" formatCode="General">
                  <c:v>0.169311854485348</c:v>
                </c:pt>
                <c:pt idx="3872" formatCode="General">
                  <c:v>0.17482825619895001</c:v>
                </c:pt>
                <c:pt idx="3873" formatCode="General">
                  <c:v>0.180027267537928</c:v>
                </c:pt>
                <c:pt idx="3874" formatCode="General">
                  <c:v>0.18524469840036401</c:v>
                </c:pt>
                <c:pt idx="3875" formatCode="General">
                  <c:v>0.190238983175958</c:v>
                </c:pt>
                <c:pt idx="3876" formatCode="General">
                  <c:v>0.194627749497434</c:v>
                </c:pt>
                <c:pt idx="3877" formatCode="General">
                  <c:v>0.19842806517894801</c:v>
                </c:pt>
                <c:pt idx="3878" formatCode="General">
                  <c:v>0.20184907795779</c:v>
                </c:pt>
                <c:pt idx="3879" formatCode="General">
                  <c:v>0.205354474568163</c:v>
                </c:pt>
                <c:pt idx="3880" formatCode="General">
                  <c:v>0.20866265496844799</c:v>
                </c:pt>
                <c:pt idx="3881" formatCode="General">
                  <c:v>0.211529453410715</c:v>
                </c:pt>
                <c:pt idx="3882" formatCode="General">
                  <c:v>0.21453754799657901</c:v>
                </c:pt>
                <c:pt idx="3883" formatCode="General">
                  <c:v>0.21779144685671201</c:v>
                </c:pt>
                <c:pt idx="3884" formatCode="General">
                  <c:v>0.22127123377844601</c:v>
                </c:pt>
                <c:pt idx="3885" formatCode="General">
                  <c:v>0.22497622578267501</c:v>
                </c:pt>
                <c:pt idx="3886" formatCode="General">
                  <c:v>0.229110786709255</c:v>
                </c:pt>
                <c:pt idx="3887" formatCode="General">
                  <c:v>0.23383362325389401</c:v>
                </c:pt>
                <c:pt idx="3888" formatCode="General">
                  <c:v>0.23910619646259099</c:v>
                </c:pt>
                <c:pt idx="3889" formatCode="General">
                  <c:v>0.24482733943940199</c:v>
                </c:pt>
                <c:pt idx="3890" formatCode="General">
                  <c:v>0.25081155758491003</c:v>
                </c:pt>
                <c:pt idx="3891" formatCode="General">
                  <c:v>0.25655196588849899</c:v>
                </c:pt>
                <c:pt idx="3892" formatCode="General">
                  <c:v>0.26160459964583799</c:v>
                </c:pt>
                <c:pt idx="3893" formatCode="General">
                  <c:v>0.26629186082112699</c:v>
                </c:pt>
                <c:pt idx="3894" formatCode="General">
                  <c:v>0.27059956675917102</c:v>
                </c:pt>
                <c:pt idx="3895" formatCode="General">
                  <c:v>0.274666363679199</c:v>
                </c:pt>
                <c:pt idx="3896" formatCode="General">
                  <c:v>0.27855803516048999</c:v>
                </c:pt>
                <c:pt idx="3897" formatCode="General">
                  <c:v>0.282263960526975</c:v>
                </c:pt>
                <c:pt idx="3898" formatCode="General">
                  <c:v>0.285768598615527</c:v>
                </c:pt>
                <c:pt idx="3899" formatCode="General">
                  <c:v>0.289011825125498</c:v>
                </c:pt>
                <c:pt idx="3900" formatCode="General">
                  <c:v>0.29203224344420098</c:v>
                </c:pt>
                <c:pt idx="3901" formatCode="General">
                  <c:v>0.29490074178213599</c:v>
                </c:pt>
                <c:pt idx="3902" formatCode="General">
                  <c:v>0.29728114217469398</c:v>
                </c:pt>
                <c:pt idx="3903" formatCode="General">
                  <c:v>0.29902734098429701</c:v>
                </c:pt>
                <c:pt idx="3904" formatCode="General">
                  <c:v>0.30067840312745397</c:v>
                </c:pt>
                <c:pt idx="3905" formatCode="General">
                  <c:v>0.302400595145979</c:v>
                </c:pt>
                <c:pt idx="3906" formatCode="General">
                  <c:v>0.30425570537292201</c:v>
                </c:pt>
                <c:pt idx="3907" formatCode="General">
                  <c:v>0.30621189886439598</c:v>
                </c:pt>
                <c:pt idx="3908" formatCode="General">
                  <c:v>0.308361374284566</c:v>
                </c:pt>
                <c:pt idx="3909" formatCode="General">
                  <c:v>0.31091760300106203</c:v>
                </c:pt>
                <c:pt idx="3910" formatCode="General">
                  <c:v>0.31404261239049902</c:v>
                </c:pt>
                <c:pt idx="3911" formatCode="General">
                  <c:v>0.31780658203474799</c:v>
                </c:pt>
                <c:pt idx="3912" formatCode="General">
                  <c:v>0.322120685553555</c:v>
                </c:pt>
                <c:pt idx="3913" formatCode="General">
                  <c:v>0.326445056831006</c:v>
                </c:pt>
                <c:pt idx="3914" formatCode="General">
                  <c:v>0.33076000290395502</c:v>
                </c:pt>
                <c:pt idx="3915" formatCode="General">
                  <c:v>0.33536613159720802</c:v>
                </c:pt>
                <c:pt idx="3916" formatCode="General">
                  <c:v>0.34004744761738998</c:v>
                </c:pt>
                <c:pt idx="3917" formatCode="General">
                  <c:v>0.34466959349223703</c:v>
                </c:pt>
                <c:pt idx="3918" formatCode="General">
                  <c:v>0.34900526268213899</c:v>
                </c:pt>
                <c:pt idx="3919" formatCode="General">
                  <c:v>0.35282159801598201</c:v>
                </c:pt>
                <c:pt idx="3920" formatCode="General">
                  <c:v>0.356045082517359</c:v>
                </c:pt>
                <c:pt idx="3921" formatCode="General">
                  <c:v>0.35856673568237901</c:v>
                </c:pt>
                <c:pt idx="3922" formatCode="General">
                  <c:v>0.36032089354501601</c:v>
                </c:pt>
                <c:pt idx="3923" formatCode="General">
                  <c:v>0.361325108331089</c:v>
                </c:pt>
                <c:pt idx="3924" formatCode="General">
                  <c:v>0.36118041587805599</c:v>
                </c:pt>
                <c:pt idx="3925" formatCode="General">
                  <c:v>0.35962388778621202</c:v>
                </c:pt>
                <c:pt idx="3926" formatCode="General">
                  <c:v>0.35678481324355199</c:v>
                </c:pt>
                <c:pt idx="3927" formatCode="General">
                  <c:v>0.35282396931356302</c:v>
                </c:pt>
                <c:pt idx="3928" formatCode="General">
                  <c:v>0.34785309568456602</c:v>
                </c:pt>
                <c:pt idx="3929" formatCode="General">
                  <c:v>0.34237282493624199</c:v>
                </c:pt>
                <c:pt idx="3930" formatCode="General">
                  <c:v>0.33674026512668398</c:v>
                </c:pt>
                <c:pt idx="3931" formatCode="General">
                  <c:v>0.33071386488139598</c:v>
                </c:pt>
                <c:pt idx="3932" formatCode="General">
                  <c:v>0.32428403946490097</c:v>
                </c:pt>
                <c:pt idx="3933" formatCode="General">
                  <c:v>0.317619856217562</c:v>
                </c:pt>
                <c:pt idx="3934" formatCode="General">
                  <c:v>0.31087641418422302</c:v>
                </c:pt>
                <c:pt idx="3935" formatCode="General">
                  <c:v>0.30419011779161498</c:v>
                </c:pt>
                <c:pt idx="3936" formatCode="General">
                  <c:v>0.29764807640852797</c:v>
                </c:pt>
                <c:pt idx="3937" formatCode="General">
                  <c:v>0.29134185036661697</c:v>
                </c:pt>
                <c:pt idx="3938" formatCode="General">
                  <c:v>0.28581150784387299</c:v>
                </c:pt>
                <c:pt idx="3939" formatCode="General">
                  <c:v>0.28127545948042698</c:v>
                </c:pt>
                <c:pt idx="3940" formatCode="General">
                  <c:v>0.277165921033171</c:v>
                </c:pt>
                <c:pt idx="3941" formatCode="General">
                  <c:v>0.27312759010586002</c:v>
                </c:pt>
                <c:pt idx="3942" formatCode="General">
                  <c:v>0.269060390912223</c:v>
                </c:pt>
                <c:pt idx="3943" formatCode="General">
                  <c:v>0.26500085145771901</c:v>
                </c:pt>
                <c:pt idx="3944" formatCode="General">
                  <c:v>0.261031319167005</c:v>
                </c:pt>
                <c:pt idx="3945" formatCode="General">
                  <c:v>0.257219230357566</c:v>
                </c:pt>
                <c:pt idx="3946" formatCode="General">
                  <c:v>0.25359777834866498</c:v>
                </c:pt>
                <c:pt idx="3947" formatCode="General">
                  <c:v>0.25061869763377598</c:v>
                </c:pt>
                <c:pt idx="3948" formatCode="General">
                  <c:v>0.24836759309943901</c:v>
                </c:pt>
                <c:pt idx="3949" formatCode="General">
                  <c:v>0.24632635074699699</c:v>
                </c:pt>
                <c:pt idx="3950" formatCode="General">
                  <c:v>0.244339290372346</c:v>
                </c:pt>
                <c:pt idx="3951" formatCode="General">
                  <c:v>0.242226210095872</c:v>
                </c:pt>
                <c:pt idx="3952" formatCode="General">
                  <c:v>0.23976326815208901</c:v>
                </c:pt>
                <c:pt idx="3953" formatCode="General">
                  <c:v>0.236777602236939</c:v>
                </c:pt>
                <c:pt idx="3954" formatCode="General">
                  <c:v>0.233081571684497</c:v>
                </c:pt>
                <c:pt idx="3955" formatCode="General">
                  <c:v>0.22907765685699999</c:v>
                </c:pt>
                <c:pt idx="3956" formatCode="General">
                  <c:v>0.224902150047117</c:v>
                </c:pt>
                <c:pt idx="3957" formatCode="General">
                  <c:v>0.220150509999574</c:v>
                </c:pt>
                <c:pt idx="3958" formatCode="General">
                  <c:v>0.214845989569353</c:v>
                </c:pt>
                <c:pt idx="3959" formatCode="General">
                  <c:v>0.20915463066187601</c:v>
                </c:pt>
                <c:pt idx="3960" formatCode="General">
                  <c:v>0.20322526936261701</c:v>
                </c:pt>
                <c:pt idx="3961" formatCode="General">
                  <c:v>0.197052990086688</c:v>
                </c:pt>
                <c:pt idx="3962" formatCode="General">
                  <c:v>0.19049258059098401</c:v>
                </c:pt>
                <c:pt idx="3963" formatCode="General">
                  <c:v>0.18348773384995701</c:v>
                </c:pt>
                <c:pt idx="3964" formatCode="General">
                  <c:v>0.176707855695487</c:v>
                </c:pt>
                <c:pt idx="3965" formatCode="General">
                  <c:v>0.170283757518114</c:v>
                </c:pt>
                <c:pt idx="3966" formatCode="General">
                  <c:v>0.16363341026880299</c:v>
                </c:pt>
                <c:pt idx="3967" formatCode="General">
                  <c:v>0.156750284836112</c:v>
                </c:pt>
                <c:pt idx="3968" formatCode="General">
                  <c:v>0.14968611352854599</c:v>
                </c:pt>
                <c:pt idx="3969" formatCode="General">
                  <c:v>0.142403843638685</c:v>
                </c:pt>
                <c:pt idx="3970" formatCode="General">
                  <c:v>0.134889350250461</c:v>
                </c:pt>
                <c:pt idx="3971" formatCode="General">
                  <c:v>0.12716563459246699</c:v>
                </c:pt>
                <c:pt idx="3972" formatCode="General">
                  <c:v>0.119308358698929</c:v>
                </c:pt>
                <c:pt idx="3973" formatCode="General">
                  <c:v>0.111811086805841</c:v>
                </c:pt>
                <c:pt idx="3974" formatCode="General">
                  <c:v>0.104750501271066</c:v>
                </c:pt>
                <c:pt idx="3975" formatCode="General">
                  <c:v>9.7825815936821395E-2</c:v>
                </c:pt>
                <c:pt idx="3976" formatCode="General">
                  <c:v>9.10775423796744E-2</c:v>
                </c:pt>
                <c:pt idx="3977" formatCode="General">
                  <c:v>8.4363323545346897E-2</c:v>
                </c:pt>
                <c:pt idx="3978" formatCode="General">
                  <c:v>7.7457698155548593E-2</c:v>
                </c:pt>
                <c:pt idx="3979" formatCode="General">
                  <c:v>7.0255818188104904E-2</c:v>
                </c:pt>
                <c:pt idx="3980" formatCode="General">
                  <c:v>6.2798993163075995E-2</c:v>
                </c:pt>
                <c:pt idx="3981" formatCode="General">
                  <c:v>5.5244681138010697E-2</c:v>
                </c:pt>
                <c:pt idx="3982" formatCode="General">
                  <c:v>4.8234258571188203E-2</c:v>
                </c:pt>
                <c:pt idx="3983" formatCode="General">
                  <c:v>4.1916597027484501E-2</c:v>
                </c:pt>
                <c:pt idx="3984" formatCode="General">
                  <c:v>3.58502541183097E-2</c:v>
                </c:pt>
                <c:pt idx="3985" formatCode="General">
                  <c:v>2.9930029959422601E-2</c:v>
                </c:pt>
                <c:pt idx="3986" formatCode="General">
                  <c:v>2.4144751601522501E-2</c:v>
                </c:pt>
                <c:pt idx="3987" formatCode="General">
                  <c:v>1.8515743560822299E-2</c:v>
                </c:pt>
                <c:pt idx="3988" formatCode="General">
                  <c:v>1.30068344318753E-2</c:v>
                </c:pt>
                <c:pt idx="3989" formatCode="General">
                  <c:v>7.6383296164651698E-3</c:v>
                </c:pt>
                <c:pt idx="3990" formatCode="General">
                  <c:v>2.9830922449309901E-3</c:v>
                </c:pt>
                <c:pt idx="3991" formatCode="General">
                  <c:v>-9.3975921888856805E-4</c:v>
                </c:pt>
                <c:pt idx="3992" formatCode="General">
                  <c:v>-4.8235527600037596E-3</c:v>
                </c:pt>
                <c:pt idx="3993" formatCode="General">
                  <c:v>-8.8886634704465704E-3</c:v>
                </c:pt>
                <c:pt idx="3994" formatCode="General">
                  <c:v>-1.323381030396E-2</c:v>
                </c:pt>
                <c:pt idx="3995" formatCode="General">
                  <c:v>-1.7972058101129899E-2</c:v>
                </c:pt>
                <c:pt idx="3996" formatCode="General">
                  <c:v>-2.3299688803321499E-2</c:v>
                </c:pt>
                <c:pt idx="3997" formatCode="General">
                  <c:v>-2.9485481345445701E-2</c:v>
                </c:pt>
                <c:pt idx="3998" formatCode="General">
                  <c:v>-3.6650919512435202E-2</c:v>
                </c:pt>
                <c:pt idx="3999" formatCode="General">
                  <c:v>-4.4691906507359498E-2</c:v>
                </c:pt>
                <c:pt idx="4000" formatCode="General">
                  <c:v>-5.3499979818219197E-2</c:v>
                </c:pt>
                <c:pt idx="4001" formatCode="General">
                  <c:v>-6.25825008418774E-2</c:v>
                </c:pt>
                <c:pt idx="4002" formatCode="General">
                  <c:v>-7.1742482867872395E-2</c:v>
                </c:pt>
                <c:pt idx="4003" formatCode="General">
                  <c:v>-8.1179021253860006E-2</c:v>
                </c:pt>
                <c:pt idx="4004" formatCode="General">
                  <c:v>-9.0764368580336596E-2</c:v>
                </c:pt>
                <c:pt idx="4005" formatCode="General">
                  <c:v>-0.10041113177368199</c:v>
                </c:pt>
                <c:pt idx="4006" formatCode="General">
                  <c:v>-0.11006008417661201</c:v>
                </c:pt>
                <c:pt idx="4007" formatCode="General">
                  <c:v>-0.119783285735329</c:v>
                </c:pt>
                <c:pt idx="4008" formatCode="General">
                  <c:v>-0.12972821781874799</c:v>
                </c:pt>
                <c:pt idx="4009" formatCode="General">
                  <c:v>-0.13973232989691101</c:v>
                </c:pt>
                <c:pt idx="4010" formatCode="General">
                  <c:v>-0.149541862734452</c:v>
                </c:pt>
                <c:pt idx="4011" formatCode="General">
                  <c:v>-0.15900792168608599</c:v>
                </c:pt>
                <c:pt idx="4012" formatCode="General">
                  <c:v>-0.16764491017476299</c:v>
                </c:pt>
                <c:pt idx="4013" formatCode="General">
                  <c:v>-0.17541357473188099</c:v>
                </c:pt>
                <c:pt idx="4014" formatCode="General">
                  <c:v>-0.18267948257046401</c:v>
                </c:pt>
                <c:pt idx="4015" formatCode="General">
                  <c:v>-0.18956468320331299</c:v>
                </c:pt>
                <c:pt idx="4016" formatCode="General">
                  <c:v>-0.19623508101801301</c:v>
                </c:pt>
                <c:pt idx="4017" formatCode="General">
                  <c:v>-0.20268758101332501</c:v>
                </c:pt>
                <c:pt idx="4018" formatCode="General">
                  <c:v>-0.20901586558712201</c:v>
                </c:pt>
                <c:pt idx="4019" formatCode="General">
                  <c:v>-0.21549599926340901</c:v>
                </c:pt>
                <c:pt idx="4020" formatCode="General">
                  <c:v>-0.222198139001721</c:v>
                </c:pt>
                <c:pt idx="4021" formatCode="General">
                  <c:v>-0.22905412241957401</c:v>
                </c:pt>
                <c:pt idx="4022" formatCode="General">
                  <c:v>-0.235938993484095</c:v>
                </c:pt>
                <c:pt idx="4023" formatCode="General">
                  <c:v>-0.24227581970217499</c:v>
                </c:pt>
                <c:pt idx="4024" formatCode="General">
                  <c:v>-0.24788925456980301</c:v>
                </c:pt>
                <c:pt idx="4025" formatCode="General">
                  <c:v>-0.25327878446815799</c:v>
                </c:pt>
                <c:pt idx="4026" formatCode="General">
                  <c:v>-0.258830279411845</c:v>
                </c:pt>
                <c:pt idx="4027" formatCode="General">
                  <c:v>-0.26467807497166401</c:v>
                </c:pt>
                <c:pt idx="4028" formatCode="General">
                  <c:v>-0.27051932327852202</c:v>
                </c:pt>
                <c:pt idx="4029" formatCode="General">
                  <c:v>-0.27613226846092698</c:v>
                </c:pt>
                <c:pt idx="4030" formatCode="General">
                  <c:v>-0.28159164285648403</c:v>
                </c:pt>
                <c:pt idx="4031" formatCode="General">
                  <c:v>-0.28697914440672301</c:v>
                </c:pt>
                <c:pt idx="4032" formatCode="General">
                  <c:v>-0.29228973994563601</c:v>
                </c:pt>
                <c:pt idx="4033" formatCode="General">
                  <c:v>-0.29712892163309801</c:v>
                </c:pt>
                <c:pt idx="4034" formatCode="General">
                  <c:v>-0.301347388362252</c:v>
                </c:pt>
                <c:pt idx="4035" formatCode="General">
                  <c:v>-0.305325648626734</c:v>
                </c:pt>
                <c:pt idx="4036" formatCode="General">
                  <c:v>-0.30924513320334501</c:v>
                </c:pt>
                <c:pt idx="4037" formatCode="General">
                  <c:v>-0.313166775704941</c:v>
                </c:pt>
                <c:pt idx="4038" formatCode="General">
                  <c:v>-0.31710665576135499</c:v>
                </c:pt>
                <c:pt idx="4039" formatCode="General">
                  <c:v>-0.32102167654114799</c:v>
                </c:pt>
                <c:pt idx="4040" formatCode="General">
                  <c:v>-0.32486461562483998</c:v>
                </c:pt>
                <c:pt idx="4041" formatCode="General">
                  <c:v>-0.32873149592581302</c:v>
                </c:pt>
                <c:pt idx="4042" formatCode="General">
                  <c:v>-0.332645341568444</c:v>
                </c:pt>
                <c:pt idx="4043" formatCode="General">
                  <c:v>-0.33653764523473201</c:v>
                </c:pt>
                <c:pt idx="4044" formatCode="General">
                  <c:v>-0.34015138253373001</c:v>
                </c:pt>
                <c:pt idx="4045" formatCode="General">
                  <c:v>-0.34326986986900099</c:v>
                </c:pt>
                <c:pt idx="4046" formatCode="General">
                  <c:v>-0.34610862296886202</c:v>
                </c:pt>
                <c:pt idx="4047" formatCode="General">
                  <c:v>-0.34882393447385102</c:v>
                </c:pt>
                <c:pt idx="4048" formatCode="General">
                  <c:v>-0.35147269690282901</c:v>
                </c:pt>
                <c:pt idx="4049" formatCode="General">
                  <c:v>-0.35410431002096399</c:v>
                </c:pt>
                <c:pt idx="4050" formatCode="General">
                  <c:v>-0.35662609399210599</c:v>
                </c:pt>
                <c:pt idx="4051" formatCode="General">
                  <c:v>-0.35895255654509201</c:v>
                </c:pt>
                <c:pt idx="4052" formatCode="General">
                  <c:v>-0.361084378925976</c:v>
                </c:pt>
                <c:pt idx="4053" formatCode="General">
                  <c:v>-0.36301333173863498</c:v>
                </c:pt>
                <c:pt idx="4054" formatCode="General">
                  <c:v>-0.364313702129132</c:v>
                </c:pt>
                <c:pt idx="4055" formatCode="General">
                  <c:v>-0.364731011079028</c:v>
                </c:pt>
                <c:pt idx="4056" formatCode="General">
                  <c:v>-0.36481788777596302</c:v>
                </c:pt>
                <c:pt idx="4057" formatCode="General">
                  <c:v>-0.36510032932814901</c:v>
                </c:pt>
                <c:pt idx="4058" formatCode="General">
                  <c:v>-0.36578944209846498</c:v>
                </c:pt>
                <c:pt idx="4059" formatCode="General">
                  <c:v>-0.366796094578141</c:v>
                </c:pt>
                <c:pt idx="4060" formatCode="General">
                  <c:v>-0.36792612388299401</c:v>
                </c:pt>
                <c:pt idx="4061" formatCode="General">
                  <c:v>-0.36915743240980098</c:v>
                </c:pt>
                <c:pt idx="4062" formatCode="General">
                  <c:v>-0.37042193410853302</c:v>
                </c:pt>
                <c:pt idx="4063" formatCode="General">
                  <c:v>-0.37161313767162801</c:v>
                </c:pt>
                <c:pt idx="4064" formatCode="General">
                  <c:v>-0.37280691482976702</c:v>
                </c:pt>
                <c:pt idx="4065" formatCode="General">
                  <c:v>-0.37376786132490403</c:v>
                </c:pt>
                <c:pt idx="4066" formatCode="General">
                  <c:v>-0.37424991500913901</c:v>
                </c:pt>
                <c:pt idx="4067" formatCode="General">
                  <c:v>-0.374620869668919</c:v>
                </c:pt>
                <c:pt idx="4068" formatCode="General">
                  <c:v>-0.37497220334105702</c:v>
                </c:pt>
                <c:pt idx="4069" formatCode="General">
                  <c:v>-0.37512232930657402</c:v>
                </c:pt>
                <c:pt idx="4070" formatCode="General">
                  <c:v>-0.375056820515272</c:v>
                </c:pt>
                <c:pt idx="4071" formatCode="General">
                  <c:v>-0.37475138698365601</c:v>
                </c:pt>
                <c:pt idx="4072" formatCode="General">
                  <c:v>-0.37428480359400301</c:v>
                </c:pt>
                <c:pt idx="4073" formatCode="General">
                  <c:v>-0.37387038236748499</c:v>
                </c:pt>
                <c:pt idx="4074" formatCode="General">
                  <c:v>-0.37356389801252599</c:v>
                </c:pt>
                <c:pt idx="4075" formatCode="General">
                  <c:v>-0.37287176583644999</c:v>
                </c:pt>
                <c:pt idx="4076" formatCode="General">
                  <c:v>-0.37136383913521998</c:v>
                </c:pt>
                <c:pt idx="4077" formatCode="General">
                  <c:v>-0.36933211782985198</c:v>
                </c:pt>
                <c:pt idx="4078" formatCode="General">
                  <c:v>-0.36711793449000502</c:v>
                </c:pt>
                <c:pt idx="4079" formatCode="General">
                  <c:v>-0.36498779493112299</c:v>
                </c:pt>
                <c:pt idx="4080" formatCode="General">
                  <c:v>-0.36318123693759402</c:v>
                </c:pt>
                <c:pt idx="4081" formatCode="General">
                  <c:v>-0.36162692354202802</c:v>
                </c:pt>
                <c:pt idx="4082" formatCode="General">
                  <c:v>-0.36020360207741903</c:v>
                </c:pt>
                <c:pt idx="4083" formatCode="General">
                  <c:v>-0.35883028815685503</c:v>
                </c:pt>
                <c:pt idx="4084" formatCode="General">
                  <c:v>-0.35751233289953599</c:v>
                </c:pt>
                <c:pt idx="4085" formatCode="General">
                  <c:v>-0.35587123216963501</c:v>
                </c:pt>
                <c:pt idx="4086" formatCode="General">
                  <c:v>-0.35326955981913499</c:v>
                </c:pt>
                <c:pt idx="4087" formatCode="General">
                  <c:v>-0.34984029055955801</c:v>
                </c:pt>
                <c:pt idx="4088" formatCode="General">
                  <c:v>-0.34588718378531302</c:v>
                </c:pt>
                <c:pt idx="4089" formatCode="General">
                  <c:v>-0.341415992255372</c:v>
                </c:pt>
                <c:pt idx="4090" formatCode="General">
                  <c:v>-0.33646085200402998</c:v>
                </c:pt>
                <c:pt idx="4091" formatCode="General">
                  <c:v>-0.331082940162018</c:v>
                </c:pt>
                <c:pt idx="4092" formatCode="General">
                  <c:v>-0.32547320727571899</c:v>
                </c:pt>
                <c:pt idx="4093" formatCode="General">
                  <c:v>-0.31992282403261502</c:v>
                </c:pt>
                <c:pt idx="4094" formatCode="General">
                  <c:v>-0.31472780599214001</c:v>
                </c:pt>
                <c:pt idx="4095" formatCode="General">
                  <c:v>-0.30977937703431402</c:v>
                </c:pt>
                <c:pt idx="4096" formatCode="General">
                  <c:v>-0.30477740148374999</c:v>
                </c:pt>
                <c:pt idx="4097" formatCode="General">
                  <c:v>-0.29988804720074902</c:v>
                </c:pt>
                <c:pt idx="4098" formatCode="General">
                  <c:v>-0.29534092244437699</c:v>
                </c:pt>
                <c:pt idx="4099" formatCode="General">
                  <c:v>-0.291129658151069</c:v>
                </c:pt>
                <c:pt idx="4100" formatCode="General">
                  <c:v>-0.28717495456955</c:v>
                </c:pt>
                <c:pt idx="4101" formatCode="General">
                  <c:v>-0.28348712852961799</c:v>
                </c:pt>
                <c:pt idx="4102" formatCode="General">
                  <c:v>-0.28015960717254701</c:v>
                </c:pt>
                <c:pt idx="4103" formatCode="General">
                  <c:v>-0.27703392476997502</c:v>
                </c:pt>
                <c:pt idx="4104" formatCode="General">
                  <c:v>-0.27390366829011198</c:v>
                </c:pt>
                <c:pt idx="4105" formatCode="General">
                  <c:v>-0.270413550475056</c:v>
                </c:pt>
                <c:pt idx="4106" formatCode="General">
                  <c:v>-0.26626411360721403</c:v>
                </c:pt>
                <c:pt idx="4107" formatCode="General">
                  <c:v>-0.26197302570844799</c:v>
                </c:pt>
                <c:pt idx="4108" formatCode="General">
                  <c:v>-0.25798861721532101</c:v>
                </c:pt>
                <c:pt idx="4109" formatCode="General">
                  <c:v>-0.25413783052610001</c:v>
                </c:pt>
                <c:pt idx="4110" formatCode="General">
                  <c:v>-0.25031545122844001</c:v>
                </c:pt>
                <c:pt idx="4111" formatCode="General">
                  <c:v>-0.24653360302174901</c:v>
                </c:pt>
                <c:pt idx="4112" formatCode="General">
                  <c:v>-0.24282383571960001</c:v>
                </c:pt>
                <c:pt idx="4113" formatCode="General">
                  <c:v>-0.23913443950896801</c:v>
                </c:pt>
                <c:pt idx="4114" formatCode="General">
                  <c:v>-0.23529462709999699</c:v>
                </c:pt>
                <c:pt idx="4115" formatCode="General">
                  <c:v>-0.23086684077387501</c:v>
                </c:pt>
                <c:pt idx="4116" formatCode="General">
                  <c:v>-0.225523910520536</c:v>
                </c:pt>
                <c:pt idx="4117" formatCode="General">
                  <c:v>-0.219533332999962</c:v>
                </c:pt>
                <c:pt idx="4118" formatCode="General">
                  <c:v>-0.21306781731466001</c:v>
                </c:pt>
                <c:pt idx="4119" formatCode="General">
                  <c:v>-0.20604045835236101</c:v>
                </c:pt>
                <c:pt idx="4120" formatCode="General">
                  <c:v>-0.19836074591862199</c:v>
                </c:pt>
                <c:pt idx="4121" formatCode="General">
                  <c:v>-0.189912433194075</c:v>
                </c:pt>
                <c:pt idx="4122" formatCode="General">
                  <c:v>-0.180725723557318</c:v>
                </c:pt>
                <c:pt idx="4123" formatCode="General">
                  <c:v>-0.17094936802469199</c:v>
                </c:pt>
                <c:pt idx="4124" formatCode="General">
                  <c:v>-0.16074969695232499</c:v>
                </c:pt>
                <c:pt idx="4125" formatCode="General">
                  <c:v>-0.14992824192359</c:v>
                </c:pt>
                <c:pt idx="4126" formatCode="General">
                  <c:v>-0.138388443487274</c:v>
                </c:pt>
                <c:pt idx="4127" formatCode="General">
                  <c:v>-0.12670722902864101</c:v>
                </c:pt>
                <c:pt idx="4128" formatCode="General">
                  <c:v>-0.115517539375324</c:v>
                </c:pt>
                <c:pt idx="4129" formatCode="General">
                  <c:v>-0.105150241436669</c:v>
                </c:pt>
                <c:pt idx="4130" formatCode="General">
                  <c:v>-9.5510201531210301E-2</c:v>
                </c:pt>
                <c:pt idx="4131" formatCode="General">
                  <c:v>-8.6457173555564801E-2</c:v>
                </c:pt>
                <c:pt idx="4132" formatCode="General">
                  <c:v>-7.7946407059411194E-2</c:v>
                </c:pt>
                <c:pt idx="4133" formatCode="General">
                  <c:v>-6.9869699510890906E-2</c:v>
                </c:pt>
                <c:pt idx="4134" formatCode="General">
                  <c:v>-6.2182225788696699E-2</c:v>
                </c:pt>
                <c:pt idx="4135" formatCode="General">
                  <c:v>-5.43321290932436E-2</c:v>
                </c:pt>
                <c:pt idx="4136" formatCode="General">
                  <c:v>-4.5815187956221602E-2</c:v>
                </c:pt>
                <c:pt idx="4137" formatCode="General">
                  <c:v>-3.6896537704161299E-2</c:v>
                </c:pt>
                <c:pt idx="4138" formatCode="General">
                  <c:v>-2.7689234372283499E-2</c:v>
                </c:pt>
                <c:pt idx="4139" formatCode="General">
                  <c:v>-1.7984979921592498E-2</c:v>
                </c:pt>
                <c:pt idx="4140" formatCode="General">
                  <c:v>-7.66508062792879E-3</c:v>
                </c:pt>
                <c:pt idx="4141" formatCode="General">
                  <c:v>3.24581702623861E-3</c:v>
                </c:pt>
                <c:pt idx="4142" formatCode="General">
                  <c:v>1.4583444550186699E-2</c:v>
                </c:pt>
                <c:pt idx="4143" formatCode="General">
                  <c:v>2.6056812924927501E-2</c:v>
                </c:pt>
                <c:pt idx="4144" formatCode="General">
                  <c:v>3.7384993270912603E-2</c:v>
                </c:pt>
                <c:pt idx="4145" formatCode="General">
                  <c:v>4.8992661340784997E-2</c:v>
                </c:pt>
                <c:pt idx="4146" formatCode="General">
                  <c:v>6.0976676419784798E-2</c:v>
                </c:pt>
                <c:pt idx="4147" formatCode="General">
                  <c:v>7.26131896542236E-2</c:v>
                </c:pt>
                <c:pt idx="4148" formatCode="General">
                  <c:v>8.3522920245934704E-2</c:v>
                </c:pt>
                <c:pt idx="4149" formatCode="General">
                  <c:v>9.3531507331626601E-2</c:v>
                </c:pt>
                <c:pt idx="4150" formatCode="General">
                  <c:v>0.10268256535388801</c:v>
                </c:pt>
                <c:pt idx="4151" formatCode="General">
                  <c:v>0.11127198469341899</c:v>
                </c:pt>
                <c:pt idx="4152" formatCode="General">
                  <c:v>0.119465546824313</c:v>
                </c:pt>
                <c:pt idx="4153" formatCode="General">
                  <c:v>0.12719587576216701</c:v>
                </c:pt>
                <c:pt idx="4154" formatCode="General">
                  <c:v>0.134450317334293</c:v>
                </c:pt>
                <c:pt idx="4155" formatCode="General">
                  <c:v>0.14188143445791199</c:v>
                </c:pt>
                <c:pt idx="4156" formatCode="General">
                  <c:v>0.14973272614229599</c:v>
                </c:pt>
                <c:pt idx="4157" formatCode="General">
                  <c:v>0.15751159329509401</c:v>
                </c:pt>
                <c:pt idx="4158" formatCode="General">
                  <c:v>0.16517085823953501</c:v>
                </c:pt>
                <c:pt idx="4159" formatCode="General">
                  <c:v>0.17277719126559901</c:v>
                </c:pt>
                <c:pt idx="4160" formatCode="General">
                  <c:v>0.18039250266585599</c:v>
                </c:pt>
                <c:pt idx="4161" formatCode="General">
                  <c:v>0.18813349157797499</c:v>
                </c:pt>
                <c:pt idx="4162" formatCode="General">
                  <c:v>0.196020774070649</c:v>
                </c:pt>
                <c:pt idx="4163" formatCode="General">
                  <c:v>0.20393091898521501</c:v>
                </c:pt>
                <c:pt idx="4164" formatCode="General">
                  <c:v>0.21183309303580999</c:v>
                </c:pt>
                <c:pt idx="4165" formatCode="General">
                  <c:v>0.220272652123183</c:v>
                </c:pt>
                <c:pt idx="4166" formatCode="General">
                  <c:v>0.229126903542341</c:v>
                </c:pt>
                <c:pt idx="4167" formatCode="General">
                  <c:v>0.237668349998124</c:v>
                </c:pt>
                <c:pt idx="4168" formatCode="General">
                  <c:v>0.245722120185558</c:v>
                </c:pt>
                <c:pt idx="4169" formatCode="General">
                  <c:v>0.25321443559509799</c:v>
                </c:pt>
                <c:pt idx="4170" formatCode="General">
                  <c:v>0.26030540872052998</c:v>
                </c:pt>
                <c:pt idx="4171" formatCode="General">
                  <c:v>0.26710817437138801</c:v>
                </c:pt>
                <c:pt idx="4172" formatCode="General">
                  <c:v>0.27355521647146003</c:v>
                </c:pt>
                <c:pt idx="4173" formatCode="General">
                  <c:v>0.27969956800687401</c:v>
                </c:pt>
                <c:pt idx="4174" formatCode="General">
                  <c:v>0.28577276749484898</c:v>
                </c:pt>
                <c:pt idx="4175" formatCode="General">
                  <c:v>0.29225271097619598</c:v>
                </c:pt>
                <c:pt idx="4176" formatCode="General">
                  <c:v>0.29881314485220101</c:v>
                </c:pt>
                <c:pt idx="4177" formatCode="General">
                  <c:v>0.30446142133969001</c:v>
                </c:pt>
                <c:pt idx="4178" formatCode="General">
                  <c:v>0.30984974685790501</c:v>
                </c:pt>
                <c:pt idx="4179" formatCode="General">
                  <c:v>0.31559112771213299</c:v>
                </c:pt>
                <c:pt idx="4180" formatCode="General">
                  <c:v>0.32118522066303201</c:v>
                </c:pt>
                <c:pt idx="4181" formatCode="General">
                  <c:v>0.32653503696137198</c:v>
                </c:pt>
                <c:pt idx="4182" formatCode="General">
                  <c:v>0.33171675782293403</c:v>
                </c:pt>
                <c:pt idx="4183" formatCode="General">
                  <c:v>0.33668598540921302</c:v>
                </c:pt>
                <c:pt idx="4184" formatCode="General">
                  <c:v>0.34157854646034502</c:v>
                </c:pt>
                <c:pt idx="4185" formatCode="General">
                  <c:v>0.34717005681617502</c:v>
                </c:pt>
                <c:pt idx="4186" formatCode="General">
                  <c:v>0.353391345985065</c:v>
                </c:pt>
                <c:pt idx="4187" formatCode="General">
                  <c:v>0.35956568134886002</c:v>
                </c:pt>
                <c:pt idx="4188" formatCode="General">
                  <c:v>0.36557638136373199</c:v>
                </c:pt>
                <c:pt idx="4189" formatCode="General">
                  <c:v>0.37137274231665302</c:v>
                </c:pt>
                <c:pt idx="4190" formatCode="General">
                  <c:v>0.37699590005167199</c:v>
                </c:pt>
                <c:pt idx="4191" formatCode="General">
                  <c:v>0.38237361728066899</c:v>
                </c:pt>
                <c:pt idx="4192" formatCode="General">
                  <c:v>0.38725784242023198</c:v>
                </c:pt>
                <c:pt idx="4193" formatCode="General">
                  <c:v>0.39135623638043998</c:v>
                </c:pt>
                <c:pt idx="4194" formatCode="General">
                  <c:v>0.39470782629875301</c:v>
                </c:pt>
                <c:pt idx="4195" formatCode="General">
                  <c:v>0.39777637647188202</c:v>
                </c:pt>
                <c:pt idx="4196" formatCode="General">
                  <c:v>0.40052662255224802</c:v>
                </c:pt>
                <c:pt idx="4197" formatCode="General">
                  <c:v>0.40270583753341899</c:v>
                </c:pt>
                <c:pt idx="4198" formatCode="General">
                  <c:v>0.40450762506053101</c:v>
                </c:pt>
                <c:pt idx="4199" formatCode="General">
                  <c:v>0.40599151181821302</c:v>
                </c:pt>
                <c:pt idx="4200" formatCode="General">
                  <c:v>0.407093495619816</c:v>
                </c:pt>
                <c:pt idx="4201" formatCode="General">
                  <c:v>0.40783971776414601</c:v>
                </c:pt>
                <c:pt idx="4202" formatCode="General">
                  <c:v>0.40826176197424602</c:v>
                </c:pt>
                <c:pt idx="4203" formatCode="General">
                  <c:v>0.40827765161475199</c:v>
                </c:pt>
                <c:pt idx="4204" formatCode="General">
                  <c:v>0.408085295552995</c:v>
                </c:pt>
                <c:pt idx="4205" formatCode="General">
                  <c:v>0.40831790074435398</c:v>
                </c:pt>
                <c:pt idx="4206" formatCode="General">
                  <c:v>0.408587858236521</c:v>
                </c:pt>
                <c:pt idx="4207" formatCode="General">
                  <c:v>0.40839811217579097</c:v>
                </c:pt>
                <c:pt idx="4208" formatCode="General">
                  <c:v>0.408647397509452</c:v>
                </c:pt>
                <c:pt idx="4209" formatCode="General">
                  <c:v>0.40955397060652898</c:v>
                </c:pt>
                <c:pt idx="4210" formatCode="General">
                  <c:v>0.41076432269058499</c:v>
                </c:pt>
                <c:pt idx="4211" formatCode="General">
                  <c:v>0.41219140252374298</c:v>
                </c:pt>
                <c:pt idx="4212" formatCode="General">
                  <c:v>0.41354155887925098</c:v>
                </c:pt>
                <c:pt idx="4213" formatCode="General">
                  <c:v>0.41468330838002398</c:v>
                </c:pt>
                <c:pt idx="4214" formatCode="General">
                  <c:v>0.41592383545541001</c:v>
                </c:pt>
                <c:pt idx="4215" formatCode="General">
                  <c:v>0.417589932728339</c:v>
                </c:pt>
                <c:pt idx="4216" formatCode="General">
                  <c:v>0.419212840055882</c:v>
                </c:pt>
                <c:pt idx="4217" formatCode="General">
                  <c:v>0.42032850855500198</c:v>
                </c:pt>
                <c:pt idx="4218" formatCode="General">
                  <c:v>0.42091768214199798</c:v>
                </c:pt>
                <c:pt idx="4219" formatCode="General">
                  <c:v>0.42093233733894497</c:v>
                </c:pt>
                <c:pt idx="4220" formatCode="General">
                  <c:v>0.420296412183987</c:v>
                </c:pt>
                <c:pt idx="4221" formatCode="General">
                  <c:v>0.41898295625276399</c:v>
                </c:pt>
                <c:pt idx="4222" formatCode="General">
                  <c:v>0.41707703829328302</c:v>
                </c:pt>
                <c:pt idx="4223" formatCode="General">
                  <c:v>0.41467706203760801</c:v>
                </c:pt>
                <c:pt idx="4224" formatCode="General">
                  <c:v>0.41188547202375497</c:v>
                </c:pt>
                <c:pt idx="4225" formatCode="General">
                  <c:v>0.40865791075306701</c:v>
                </c:pt>
                <c:pt idx="4226" formatCode="General">
                  <c:v>0.40540722101341298</c:v>
                </c:pt>
                <c:pt idx="4227" formatCode="General">
                  <c:v>0.402670734979863</c:v>
                </c:pt>
                <c:pt idx="4228" formatCode="General">
                  <c:v>0.40007304085877599</c:v>
                </c:pt>
                <c:pt idx="4229" formatCode="General">
                  <c:v>0.396878269946218</c:v>
                </c:pt>
                <c:pt idx="4230" formatCode="General">
                  <c:v>0.39318913371052</c:v>
                </c:pt>
                <c:pt idx="4231" formatCode="General">
                  <c:v>0.38985603605053898</c:v>
                </c:pt>
                <c:pt idx="4232" formatCode="General">
                  <c:v>0.386827443455734</c:v>
                </c:pt>
                <c:pt idx="4233" formatCode="General">
                  <c:v>0.38361111174398999</c:v>
                </c:pt>
                <c:pt idx="4234" formatCode="General">
                  <c:v>0.38007051629288702</c:v>
                </c:pt>
                <c:pt idx="4235" formatCode="General">
                  <c:v>0.37610770898148799</c:v>
                </c:pt>
                <c:pt idx="4236" formatCode="General">
                  <c:v>0.37180382362433501</c:v>
                </c:pt>
                <c:pt idx="4237" formatCode="General">
                  <c:v>0.36718735928117902</c:v>
                </c:pt>
                <c:pt idx="4238" formatCode="General">
                  <c:v>0.36256800567342301</c:v>
                </c:pt>
                <c:pt idx="4239" formatCode="General">
                  <c:v>0.35833849730341899</c:v>
                </c:pt>
                <c:pt idx="4240" formatCode="General">
                  <c:v>0.35370996366111801</c:v>
                </c:pt>
                <c:pt idx="4241" formatCode="General">
                  <c:v>0.34816413066992202</c:v>
                </c:pt>
                <c:pt idx="4242" formatCode="General">
                  <c:v>0.34235655266646497</c:v>
                </c:pt>
                <c:pt idx="4243" formatCode="General">
                  <c:v>0.33642761791547199</c:v>
                </c:pt>
                <c:pt idx="4244" formatCode="General">
                  <c:v>0.330266675535969</c:v>
                </c:pt>
                <c:pt idx="4245" formatCode="General">
                  <c:v>0.32392469765139498</c:v>
                </c:pt>
                <c:pt idx="4246" formatCode="General">
                  <c:v>0.317358268885574</c:v>
                </c:pt>
                <c:pt idx="4247" formatCode="General">
                  <c:v>0.31058895834204397</c:v>
                </c:pt>
                <c:pt idx="4248" formatCode="General">
                  <c:v>0.30353176477621102</c:v>
                </c:pt>
                <c:pt idx="4249" formatCode="General">
                  <c:v>0.296054808760842</c:v>
                </c:pt>
                <c:pt idx="4250" formatCode="General">
                  <c:v>0.28864094255715</c:v>
                </c:pt>
                <c:pt idx="4251" formatCode="General">
                  <c:v>0.28176258266186299</c:v>
                </c:pt>
                <c:pt idx="4252" formatCode="General">
                  <c:v>0.27506230187488001</c:v>
                </c:pt>
                <c:pt idx="4253" formatCode="General">
                  <c:v>0.26817970147389297</c:v>
                </c:pt>
                <c:pt idx="4254" formatCode="General">
                  <c:v>0.26102075531369801</c:v>
                </c:pt>
                <c:pt idx="4255" formatCode="General">
                  <c:v>0.253540768246583</c:v>
                </c:pt>
                <c:pt idx="4256" formatCode="General">
                  <c:v>0.245793202997281</c:v>
                </c:pt>
                <c:pt idx="4257" formatCode="General">
                  <c:v>0.23781678611132101</c:v>
                </c:pt>
                <c:pt idx="4258" formatCode="General">
                  <c:v>0.22961755885109</c:v>
                </c:pt>
                <c:pt idx="4259" formatCode="General">
                  <c:v>0.22123437117019401</c:v>
                </c:pt>
                <c:pt idx="4260" formatCode="General">
                  <c:v>0.21265969193356199</c:v>
                </c:pt>
                <c:pt idx="4261" formatCode="General">
                  <c:v>0.20379692494742499</c:v>
                </c:pt>
                <c:pt idx="4262" formatCode="General">
                  <c:v>0.19509305328489501</c:v>
                </c:pt>
                <c:pt idx="4263" formatCode="General">
                  <c:v>0.187071231796204</c:v>
                </c:pt>
                <c:pt idx="4264" formatCode="General">
                  <c:v>0.17937783067213101</c:v>
                </c:pt>
                <c:pt idx="4265" formatCode="General">
                  <c:v>0.17175425214249701</c:v>
                </c:pt>
                <c:pt idx="4266" formatCode="General">
                  <c:v>0.16429865256694201</c:v>
                </c:pt>
                <c:pt idx="4267" formatCode="General">
                  <c:v>0.15695138974978501</c:v>
                </c:pt>
                <c:pt idx="4268" formatCode="General">
                  <c:v>0.14954784903030899</c:v>
                </c:pt>
                <c:pt idx="4269" formatCode="General">
                  <c:v>0.14187134689089601</c:v>
                </c:pt>
                <c:pt idx="4270" formatCode="General">
                  <c:v>0.13377645465878199</c:v>
                </c:pt>
                <c:pt idx="4271" formatCode="General">
                  <c:v>0.12511564892013499</c:v>
                </c:pt>
                <c:pt idx="4272" formatCode="General">
                  <c:v>0.115806530944292</c:v>
                </c:pt>
                <c:pt idx="4273" formatCode="General">
                  <c:v>0.105979170600063</c:v>
                </c:pt>
                <c:pt idx="4274" formatCode="General">
                  <c:v>9.5878401376570402E-2</c:v>
                </c:pt>
                <c:pt idx="4275" formatCode="General">
                  <c:v>8.6179478568464807E-2</c:v>
                </c:pt>
                <c:pt idx="4276" formatCode="General">
                  <c:v>7.7458615348187404E-2</c:v>
                </c:pt>
                <c:pt idx="4277" formatCode="General">
                  <c:v>6.9320040404456995E-2</c:v>
                </c:pt>
                <c:pt idx="4278" formatCode="General">
                  <c:v>6.1346467308196699E-2</c:v>
                </c:pt>
                <c:pt idx="4279" formatCode="General">
                  <c:v>5.3540741228247701E-2</c:v>
                </c:pt>
                <c:pt idx="4280" formatCode="General">
                  <c:v>4.5858542706037002E-2</c:v>
                </c:pt>
                <c:pt idx="4281" formatCode="General">
                  <c:v>3.8208009385771902E-2</c:v>
                </c:pt>
                <c:pt idx="4282" formatCode="General">
                  <c:v>3.0435799338639598E-2</c:v>
                </c:pt>
                <c:pt idx="4283" formatCode="General">
                  <c:v>2.2406525718380799E-2</c:v>
                </c:pt>
                <c:pt idx="4284" formatCode="General">
                  <c:v>1.42205298452953E-2</c:v>
                </c:pt>
                <c:pt idx="4285" formatCode="General">
                  <c:v>6.0294570537629804E-3</c:v>
                </c:pt>
                <c:pt idx="4286" formatCode="General">
                  <c:v>-2.1988754858785898E-3</c:v>
                </c:pt>
                <c:pt idx="4287" formatCode="General">
                  <c:v>-1.0505798744944299E-2</c:v>
                </c:pt>
                <c:pt idx="4288" formatCode="General">
                  <c:v>-1.90098085925023E-2</c:v>
                </c:pt>
                <c:pt idx="4289" formatCode="General">
                  <c:v>-2.7512163552750098E-2</c:v>
                </c:pt>
                <c:pt idx="4290" formatCode="General">
                  <c:v>-3.5612245078417197E-2</c:v>
                </c:pt>
                <c:pt idx="4291" formatCode="General">
                  <c:v>-4.3595134327626503E-2</c:v>
                </c:pt>
                <c:pt idx="4292" formatCode="General">
                  <c:v>-5.1681852989620303E-2</c:v>
                </c:pt>
                <c:pt idx="4293" formatCode="General">
                  <c:v>-5.9750698581718803E-2</c:v>
                </c:pt>
                <c:pt idx="4294" formatCode="General">
                  <c:v>-6.7819692848992197E-2</c:v>
                </c:pt>
                <c:pt idx="4295" formatCode="General">
                  <c:v>-7.5884841098891695E-2</c:v>
                </c:pt>
                <c:pt idx="4296" formatCode="General">
                  <c:v>-8.39263001343038E-2</c:v>
                </c:pt>
                <c:pt idx="4297" formatCode="General">
                  <c:v>-9.1933508931511601E-2</c:v>
                </c:pt>
                <c:pt idx="4298" formatCode="General">
                  <c:v>-9.9915262730584098E-2</c:v>
                </c:pt>
                <c:pt idx="4299" formatCode="General">
                  <c:v>-0.10779790720177999</c:v>
                </c:pt>
                <c:pt idx="4300" formatCode="General">
                  <c:v>-0.115610873656011</c:v>
                </c:pt>
                <c:pt idx="4301" formatCode="General">
                  <c:v>-0.123495688227165</c:v>
                </c:pt>
                <c:pt idx="4302" formatCode="General">
                  <c:v>-0.13147279585962601</c:v>
                </c:pt>
                <c:pt idx="4303" formatCode="General">
                  <c:v>-0.13916792676967399</c:v>
                </c:pt>
                <c:pt idx="4304" formatCode="General">
                  <c:v>-0.14610499624283199</c:v>
                </c:pt>
                <c:pt idx="4305" formatCode="General">
                  <c:v>-0.15258631099398201</c:v>
                </c:pt>
                <c:pt idx="4306" formatCode="General">
                  <c:v>-0.15899030725669699</c:v>
                </c:pt>
                <c:pt idx="4307" formatCode="General">
                  <c:v>-0.165362279217732</c:v>
                </c:pt>
                <c:pt idx="4308" formatCode="General">
                  <c:v>-0.171928847459421</c:v>
                </c:pt>
                <c:pt idx="4309" formatCode="General">
                  <c:v>-0.178797711717951</c:v>
                </c:pt>
                <c:pt idx="4310" formatCode="General">
                  <c:v>-0.185878797966056</c:v>
                </c:pt>
                <c:pt idx="4311" formatCode="General">
                  <c:v>-0.19319315611919299</c:v>
                </c:pt>
                <c:pt idx="4312" formatCode="General">
                  <c:v>-0.20080949605544601</c:v>
                </c:pt>
                <c:pt idx="4313" formatCode="General">
                  <c:v>-0.20855818836335299</c:v>
                </c:pt>
                <c:pt idx="4314" formatCode="General">
                  <c:v>-0.21624216963554099</c:v>
                </c:pt>
                <c:pt idx="4315" formatCode="General">
                  <c:v>-0.22349043155616999</c:v>
                </c:pt>
                <c:pt idx="4316" formatCode="General">
                  <c:v>-0.22979465877042701</c:v>
                </c:pt>
                <c:pt idx="4317" formatCode="General">
                  <c:v>-0.23543036181874399</c:v>
                </c:pt>
                <c:pt idx="4318" formatCode="General">
                  <c:v>-0.24083903002030799</c:v>
                </c:pt>
                <c:pt idx="4319" formatCode="General">
                  <c:v>-0.246104857973374</c:v>
                </c:pt>
                <c:pt idx="4320" formatCode="General">
                  <c:v>-0.25133201396869798</c:v>
                </c:pt>
                <c:pt idx="4321" formatCode="General">
                  <c:v>-0.25647380156267302</c:v>
                </c:pt>
                <c:pt idx="4322" formatCode="General">
                  <c:v>-0.26152916863746101</c:v>
                </c:pt>
                <c:pt idx="4323" formatCode="General">
                  <c:v>-0.26653978453264299</c:v>
                </c:pt>
                <c:pt idx="4324" formatCode="General">
                  <c:v>-0.27156432838605599</c:v>
                </c:pt>
                <c:pt idx="4325" formatCode="General">
                  <c:v>-0.27653352739543402</c:v>
                </c:pt>
                <c:pt idx="4326" formatCode="General">
                  <c:v>-0.28119258790380203</c:v>
                </c:pt>
                <c:pt idx="4327" formatCode="General">
                  <c:v>-0.28593611483472298</c:v>
                </c:pt>
                <c:pt idx="4328" formatCode="General">
                  <c:v>-0.29132496938792601</c:v>
                </c:pt>
                <c:pt idx="4329" formatCode="General">
                  <c:v>-0.29730642235088001</c:v>
                </c:pt>
                <c:pt idx="4330" formatCode="General">
                  <c:v>-0.30370439609900102</c:v>
                </c:pt>
                <c:pt idx="4331" formatCode="General">
                  <c:v>-0.31031435401437901</c:v>
                </c:pt>
                <c:pt idx="4332" formatCode="General">
                  <c:v>-0.31688544789605599</c:v>
                </c:pt>
                <c:pt idx="4333" formatCode="General">
                  <c:v>-0.32322674857622502</c:v>
                </c:pt>
                <c:pt idx="4334" formatCode="General">
                  <c:v>-0.32926411830506702</c:v>
                </c:pt>
                <c:pt idx="4335" formatCode="General">
                  <c:v>-0.33495770839941502</c:v>
                </c:pt>
                <c:pt idx="4336" formatCode="General">
                  <c:v>-0.34007268722907202</c:v>
                </c:pt>
                <c:pt idx="4337" formatCode="General">
                  <c:v>-0.34413889673293302</c:v>
                </c:pt>
                <c:pt idx="4338" formatCode="General">
                  <c:v>-0.34759275026652903</c:v>
                </c:pt>
                <c:pt idx="4339" formatCode="General">
                  <c:v>-0.351276128430975</c:v>
                </c:pt>
                <c:pt idx="4340" formatCode="General">
                  <c:v>-0.35468943224820898</c:v>
                </c:pt>
                <c:pt idx="4341" formatCode="General">
                  <c:v>-0.35784224553619898</c:v>
                </c:pt>
                <c:pt idx="4342" formatCode="General">
                  <c:v>-0.361387313999466</c:v>
                </c:pt>
                <c:pt idx="4343" formatCode="General">
                  <c:v>-0.365331012558614</c:v>
                </c:pt>
                <c:pt idx="4344" formatCode="General">
                  <c:v>-0.36967990855393101</c:v>
                </c:pt>
                <c:pt idx="4345" formatCode="General">
                  <c:v>-0.37431733873710199</c:v>
                </c:pt>
                <c:pt idx="4346" formatCode="General">
                  <c:v>-0.37894759924912702</c:v>
                </c:pt>
                <c:pt idx="4347" formatCode="General">
                  <c:v>-0.382988731130321</c:v>
                </c:pt>
                <c:pt idx="4348" formatCode="General">
                  <c:v>-0.38639901624707801</c:v>
                </c:pt>
                <c:pt idx="4349" formatCode="General">
                  <c:v>-0.38948271976508198</c:v>
                </c:pt>
                <c:pt idx="4350" formatCode="General">
                  <c:v>-0.39218839727593702</c:v>
                </c:pt>
                <c:pt idx="4351" formatCode="General">
                  <c:v>-0.39446029386528603</c:v>
                </c:pt>
                <c:pt idx="4352" formatCode="General">
                  <c:v>-0.39614545452930899</c:v>
                </c:pt>
                <c:pt idx="4353" formatCode="General">
                  <c:v>-0.39707030929265502</c:v>
                </c:pt>
                <c:pt idx="4354" formatCode="General">
                  <c:v>-0.39707029574408798</c:v>
                </c:pt>
                <c:pt idx="4355" formatCode="General">
                  <c:v>-0.39605232689741099</c:v>
                </c:pt>
                <c:pt idx="4356" formatCode="General">
                  <c:v>-0.39373117895472098</c:v>
                </c:pt>
                <c:pt idx="4357" formatCode="General">
                  <c:v>-0.38931618149367297</c:v>
                </c:pt>
                <c:pt idx="4358" formatCode="General">
                  <c:v>-0.38314327465880599</c:v>
                </c:pt>
                <c:pt idx="4359" formatCode="General">
                  <c:v>-0.37628432049524302</c:v>
                </c:pt>
                <c:pt idx="4360" formatCode="General">
                  <c:v>-0.36905554555321102</c:v>
                </c:pt>
                <c:pt idx="4361" formatCode="General">
                  <c:v>-0.36174800675641799</c:v>
                </c:pt>
                <c:pt idx="4362" formatCode="General">
                  <c:v>-0.35461191005368198</c:v>
                </c:pt>
                <c:pt idx="4363" formatCode="General">
                  <c:v>-0.34786044301187202</c:v>
                </c:pt>
                <c:pt idx="4364" formatCode="General">
                  <c:v>-0.34175804075247201</c:v>
                </c:pt>
                <c:pt idx="4365" formatCode="General">
                  <c:v>-0.33634907521428697</c:v>
                </c:pt>
                <c:pt idx="4366" formatCode="General">
                  <c:v>-0.33122863530904101</c:v>
                </c:pt>
                <c:pt idx="4367" formatCode="General">
                  <c:v>-0.32652307343120601</c:v>
                </c:pt>
                <c:pt idx="4368" formatCode="General">
                  <c:v>-0.32266080595671098</c:v>
                </c:pt>
                <c:pt idx="4369" formatCode="General">
                  <c:v>-0.31962813851224697</c:v>
                </c:pt>
                <c:pt idx="4370" formatCode="General">
                  <c:v>-0.31748025932627399</c:v>
                </c:pt>
                <c:pt idx="4371" formatCode="General">
                  <c:v>-0.316202628413222</c:v>
                </c:pt>
                <c:pt idx="4372" formatCode="General">
                  <c:v>-0.315711064048662</c:v>
                </c:pt>
                <c:pt idx="4373" formatCode="General">
                  <c:v>-0.31583737631699799</c:v>
                </c:pt>
                <c:pt idx="4374" formatCode="General">
                  <c:v>-0.31642620250332498</c:v>
                </c:pt>
                <c:pt idx="4375" formatCode="General">
                  <c:v>-0.31739319271834099</c:v>
                </c:pt>
                <c:pt idx="4376" formatCode="General">
                  <c:v>-0.31860864251804499</c:v>
                </c:pt>
                <c:pt idx="4377" formatCode="General">
                  <c:v>-0.31946308904920501</c:v>
                </c:pt>
                <c:pt idx="4378" formatCode="General">
                  <c:v>-0.31974631153022398</c:v>
                </c:pt>
                <c:pt idx="4379" formatCode="General">
                  <c:v>-0.31975159560630501</c:v>
                </c:pt>
                <c:pt idx="4380" formatCode="General">
                  <c:v>-0.319401835440556</c:v>
                </c:pt>
                <c:pt idx="4381" formatCode="General">
                  <c:v>-0.31866850905028699</c:v>
                </c:pt>
                <c:pt idx="4382" formatCode="General">
                  <c:v>-0.31758918533627201</c:v>
                </c:pt>
                <c:pt idx="4383" formatCode="General">
                  <c:v>-0.31614636444836403</c:v>
                </c:pt>
                <c:pt idx="4384" formatCode="General">
                  <c:v>-0.31404904746727902</c:v>
                </c:pt>
                <c:pt idx="4385" formatCode="General">
                  <c:v>-0.31053826355536401</c:v>
                </c:pt>
                <c:pt idx="4386" formatCode="General">
                  <c:v>-0.30566024832723199</c:v>
                </c:pt>
                <c:pt idx="4387" formatCode="General">
                  <c:v>-0.30016070223943597</c:v>
                </c:pt>
                <c:pt idx="4388" formatCode="General">
                  <c:v>-0.29428555054752997</c:v>
                </c:pt>
                <c:pt idx="4389" formatCode="General">
                  <c:v>-0.28820175807844201</c:v>
                </c:pt>
                <c:pt idx="4390" formatCode="General">
                  <c:v>-0.28202171250448199</c:v>
                </c:pt>
                <c:pt idx="4391" formatCode="General">
                  <c:v>-0.27564484478783802</c:v>
                </c:pt>
                <c:pt idx="4392" formatCode="General">
                  <c:v>-0.268551428000884</c:v>
                </c:pt>
                <c:pt idx="4393" formatCode="General">
                  <c:v>-0.26089959211508801</c:v>
                </c:pt>
                <c:pt idx="4394" formatCode="General">
                  <c:v>-0.253318370010016</c:v>
                </c:pt>
                <c:pt idx="4395" formatCode="General">
                  <c:v>-0.245920001704618</c:v>
                </c:pt>
                <c:pt idx="4396" formatCode="General">
                  <c:v>-0.238763132912725</c:v>
                </c:pt>
                <c:pt idx="4397" formatCode="General">
                  <c:v>-0.231890162396725</c:v>
                </c:pt>
                <c:pt idx="4398" formatCode="General">
                  <c:v>-0.22531015714703101</c:v>
                </c:pt>
                <c:pt idx="4399" formatCode="General">
                  <c:v>-0.218593963423001</c:v>
                </c:pt>
                <c:pt idx="4400" formatCode="General">
                  <c:v>-0.21177986161861101</c:v>
                </c:pt>
                <c:pt idx="4401" formatCode="General">
                  <c:v>-0.20528270688111999</c:v>
                </c:pt>
                <c:pt idx="4402" formatCode="General">
                  <c:v>-0.19908070217232299</c:v>
                </c:pt>
                <c:pt idx="4403" formatCode="General">
                  <c:v>-0.19318025237000799</c:v>
                </c:pt>
                <c:pt idx="4404" formatCode="General">
                  <c:v>-0.18769086484080899</c:v>
                </c:pt>
                <c:pt idx="4405" formatCode="General">
                  <c:v>-0.18268430442945599</c:v>
                </c:pt>
                <c:pt idx="4406" formatCode="General">
                  <c:v>-0.178009710400164</c:v>
                </c:pt>
                <c:pt idx="4407" formatCode="General">
                  <c:v>-0.172913918063439</c:v>
                </c:pt>
                <c:pt idx="4408" formatCode="General">
                  <c:v>-0.16718589773661299</c:v>
                </c:pt>
                <c:pt idx="4409" formatCode="General">
                  <c:v>-0.16132439311520599</c:v>
                </c:pt>
                <c:pt idx="4410" formatCode="General">
                  <c:v>-0.15539523568108801</c:v>
                </c:pt>
                <c:pt idx="4411" formatCode="General">
                  <c:v>-0.14949908341255499</c:v>
                </c:pt>
                <c:pt idx="4412" formatCode="General">
                  <c:v>-0.14376476867117199</c:v>
                </c:pt>
                <c:pt idx="4413" formatCode="General">
                  <c:v>-0.138224794998654</c:v>
                </c:pt>
                <c:pt idx="4414" formatCode="General">
                  <c:v>-0.13280591907674</c:v>
                </c:pt>
                <c:pt idx="4415" formatCode="General">
                  <c:v>-0.127366510594598</c:v>
                </c:pt>
                <c:pt idx="4416" formatCode="General">
                  <c:v>-0.12141695190200601</c:v>
                </c:pt>
                <c:pt idx="4417" formatCode="General">
                  <c:v>-0.11493657014315101</c:v>
                </c:pt>
                <c:pt idx="4418" formatCode="General">
                  <c:v>-0.10823095524163601</c:v>
                </c:pt>
                <c:pt idx="4419" formatCode="General">
                  <c:v>-0.10118957325404</c:v>
                </c:pt>
                <c:pt idx="4420" formatCode="General">
                  <c:v>-9.3781331501489498E-2</c:v>
                </c:pt>
                <c:pt idx="4421" formatCode="General">
                  <c:v>-8.5972038191403699E-2</c:v>
                </c:pt>
                <c:pt idx="4422" formatCode="General">
                  <c:v>-7.7835953572749403E-2</c:v>
                </c:pt>
                <c:pt idx="4423" formatCode="General">
                  <c:v>-6.9555007720528902E-2</c:v>
                </c:pt>
                <c:pt idx="4424" formatCode="General">
                  <c:v>-6.1269012017279197E-2</c:v>
                </c:pt>
                <c:pt idx="4425" formatCode="General">
                  <c:v>-5.2973391409400702E-2</c:v>
                </c:pt>
                <c:pt idx="4426" formatCode="General">
                  <c:v>-4.3747525818681798E-2</c:v>
                </c:pt>
                <c:pt idx="4427" formatCode="General">
                  <c:v>-3.3311401311512001E-2</c:v>
                </c:pt>
                <c:pt idx="4428" formatCode="General">
                  <c:v>-2.25034799041447E-2</c:v>
                </c:pt>
                <c:pt idx="4429" formatCode="General">
                  <c:v>-1.1787650506304599E-2</c:v>
                </c:pt>
                <c:pt idx="4430" formatCode="General">
                  <c:v>-1.2672729706346599E-3</c:v>
                </c:pt>
                <c:pt idx="4431" formatCode="General">
                  <c:v>9.4812145313143102E-3</c:v>
                </c:pt>
                <c:pt idx="4432" formatCode="General">
                  <c:v>2.0522002036245799E-2</c:v>
                </c:pt>
                <c:pt idx="4433" formatCode="General">
                  <c:v>3.13765642208522E-2</c:v>
                </c:pt>
                <c:pt idx="4434" formatCode="General">
                  <c:v>4.16711316541854E-2</c:v>
                </c:pt>
                <c:pt idx="4435" formatCode="General">
                  <c:v>5.1330185841321201E-2</c:v>
                </c:pt>
                <c:pt idx="4436" formatCode="General">
                  <c:v>6.0886935907118203E-2</c:v>
                </c:pt>
                <c:pt idx="4437" formatCode="General">
                  <c:v>7.0424958521235398E-2</c:v>
                </c:pt>
                <c:pt idx="4438" formatCode="General">
                  <c:v>7.9515996505418102E-2</c:v>
                </c:pt>
                <c:pt idx="4439" formatCode="General">
                  <c:v>8.7971064011171995E-2</c:v>
                </c:pt>
                <c:pt idx="4440" formatCode="General">
                  <c:v>9.56235777305144E-2</c:v>
                </c:pt>
                <c:pt idx="4441" formatCode="General">
                  <c:v>0.10247473461136999</c:v>
                </c:pt>
                <c:pt idx="4442" formatCode="General">
                  <c:v>0.10854108795284099</c:v>
                </c:pt>
                <c:pt idx="4443" formatCode="General">
                  <c:v>0.113892609753694</c:v>
                </c:pt>
                <c:pt idx="4444" formatCode="General">
                  <c:v>0.118695579210611</c:v>
                </c:pt>
                <c:pt idx="4445" formatCode="General">
                  <c:v>0.12345321896783901</c:v>
                </c:pt>
                <c:pt idx="4446" formatCode="General">
                  <c:v>0.128202032316755</c:v>
                </c:pt>
                <c:pt idx="4447" formatCode="General">
                  <c:v>0.13255968011724401</c:v>
                </c:pt>
                <c:pt idx="4448" formatCode="General">
                  <c:v>0.13661363639704899</c:v>
                </c:pt>
                <c:pt idx="4449" formatCode="General">
                  <c:v>0.14040805880481899</c:v>
                </c:pt>
                <c:pt idx="4450" formatCode="General">
                  <c:v>0.14390453970756001</c:v>
                </c:pt>
                <c:pt idx="4451" formatCode="General">
                  <c:v>0.14723850936018101</c:v>
                </c:pt>
                <c:pt idx="4452" formatCode="General">
                  <c:v>0.15061262780729701</c:v>
                </c:pt>
                <c:pt idx="4453" formatCode="General">
                  <c:v>0.154064804674168</c:v>
                </c:pt>
                <c:pt idx="4454" formatCode="General">
                  <c:v>0.15751504936763799</c:v>
                </c:pt>
                <c:pt idx="4455" formatCode="General">
                  <c:v>0.16142576465715699</c:v>
                </c:pt>
                <c:pt idx="4456" formatCode="General">
                  <c:v>0.16597039353704501</c:v>
                </c:pt>
                <c:pt idx="4457" formatCode="General">
                  <c:v>0.17075718310572499</c:v>
                </c:pt>
                <c:pt idx="4458" formatCode="General">
                  <c:v>0.17575230650250601</c:v>
                </c:pt>
                <c:pt idx="4459" formatCode="General">
                  <c:v>0.180909742774887</c:v>
                </c:pt>
                <c:pt idx="4460" formatCode="General">
                  <c:v>0.186060205892811</c:v>
                </c:pt>
                <c:pt idx="4461" formatCode="General">
                  <c:v>0.19110762803992701</c:v>
                </c:pt>
                <c:pt idx="4462" formatCode="General">
                  <c:v>0.19608388753084799</c:v>
                </c:pt>
                <c:pt idx="4463" formatCode="General">
                  <c:v>0.20147273113290401</c:v>
                </c:pt>
                <c:pt idx="4464" formatCode="General">
                  <c:v>0.20722106909857499</c:v>
                </c:pt>
                <c:pt idx="4465" formatCode="General">
                  <c:v>0.21225077942669099</c:v>
                </c:pt>
                <c:pt idx="4466" formatCode="General">
                  <c:v>0.21697125803627701</c:v>
                </c:pt>
                <c:pt idx="4467" formatCode="General">
                  <c:v>0.22193116399238999</c:v>
                </c:pt>
                <c:pt idx="4468" formatCode="General">
                  <c:v>0.22665659807590999</c:v>
                </c:pt>
                <c:pt idx="4469" formatCode="General">
                  <c:v>0.231036806423668</c:v>
                </c:pt>
                <c:pt idx="4470" formatCode="General">
                  <c:v>0.23509241802734901</c:v>
                </c:pt>
                <c:pt idx="4471" formatCode="General">
                  <c:v>0.23926068739838399</c:v>
                </c:pt>
                <c:pt idx="4472" formatCode="General">
                  <c:v>0.24346418457954699</c:v>
                </c:pt>
                <c:pt idx="4473" formatCode="General">
                  <c:v>0.24727240973793699</c:v>
                </c:pt>
                <c:pt idx="4474" formatCode="General">
                  <c:v>0.250679641518672</c:v>
                </c:pt>
                <c:pt idx="4475" formatCode="General">
                  <c:v>0.25363296367037302</c:v>
                </c:pt>
                <c:pt idx="4476" formatCode="General">
                  <c:v>0.25622604916400599</c:v>
                </c:pt>
                <c:pt idx="4477" formatCode="General">
                  <c:v>0.25851055829361502</c:v>
                </c:pt>
                <c:pt idx="4478" formatCode="General">
                  <c:v>0.26041569737963399</c:v>
                </c:pt>
                <c:pt idx="4479" formatCode="General">
                  <c:v>0.26192894649695603</c:v>
                </c:pt>
                <c:pt idx="4480" formatCode="General">
                  <c:v>0.26353619310600801</c:v>
                </c:pt>
                <c:pt idx="4481" formatCode="General">
                  <c:v>0.26527603306803199</c:v>
                </c:pt>
                <c:pt idx="4482" formatCode="General">
                  <c:v>0.266614852082799</c:v>
                </c:pt>
                <c:pt idx="4483" formatCode="General">
                  <c:v>0.26757456351104097</c:v>
                </c:pt>
                <c:pt idx="4484" formatCode="General">
                  <c:v>0.26819959245091002</c:v>
                </c:pt>
                <c:pt idx="4485" formatCode="General">
                  <c:v>0.26845267416315299</c:v>
                </c:pt>
                <c:pt idx="4486" formatCode="General">
                  <c:v>0.26830007661664701</c:v>
                </c:pt>
                <c:pt idx="4487" formatCode="General">
                  <c:v>0.26787555359750598</c:v>
                </c:pt>
                <c:pt idx="4488" formatCode="General">
                  <c:v>0.26781351001284098</c:v>
                </c:pt>
                <c:pt idx="4489" formatCode="General">
                  <c:v>0.26820302273341401</c:v>
                </c:pt>
                <c:pt idx="4490" formatCode="General">
                  <c:v>0.268565337213936</c:v>
                </c:pt>
                <c:pt idx="4491" formatCode="General">
                  <c:v>0.268819432501267</c:v>
                </c:pt>
                <c:pt idx="4492" formatCode="General">
                  <c:v>0.26890538924948998</c:v>
                </c:pt>
                <c:pt idx="4493" formatCode="General">
                  <c:v>0.26870885661052402</c:v>
                </c:pt>
                <c:pt idx="4494" formatCode="General">
                  <c:v>0.26815247691947097</c:v>
                </c:pt>
                <c:pt idx="4495" formatCode="General">
                  <c:v>0.26737467715991198</c:v>
                </c:pt>
                <c:pt idx="4496" formatCode="General">
                  <c:v>0.267070430271449</c:v>
                </c:pt>
                <c:pt idx="4497" formatCode="General">
                  <c:v>0.26732809705170102</c:v>
                </c:pt>
                <c:pt idx="4498" formatCode="General">
                  <c:v>0.26765286851731301</c:v>
                </c:pt>
                <c:pt idx="4499" formatCode="General">
                  <c:v>0.26804852485010799</c:v>
                </c:pt>
                <c:pt idx="4500" formatCode="General">
                  <c:v>0.26859596401430702</c:v>
                </c:pt>
                <c:pt idx="4501" formatCode="General">
                  <c:v>0.26921810737012097</c:v>
                </c:pt>
                <c:pt idx="4502" formatCode="General">
                  <c:v>0.26970180417327899</c:v>
                </c:pt>
                <c:pt idx="4503" formatCode="General">
                  <c:v>0.269886549387238</c:v>
                </c:pt>
                <c:pt idx="4504" formatCode="General">
                  <c:v>0.26978362659105798</c:v>
                </c:pt>
                <c:pt idx="4505" formatCode="General">
                  <c:v>0.26986545968627801</c:v>
                </c:pt>
                <c:pt idx="4506" formatCode="General">
                  <c:v>0.27023856874685598</c:v>
                </c:pt>
                <c:pt idx="4507" formatCode="General">
                  <c:v>0.27056529790904399</c:v>
                </c:pt>
                <c:pt idx="4508" formatCode="General">
                  <c:v>0.27079033523784202</c:v>
                </c:pt>
                <c:pt idx="4509" formatCode="General">
                  <c:v>0.27089593596061301</c:v>
                </c:pt>
                <c:pt idx="4510" formatCode="General">
                  <c:v>0.270785342458017</c:v>
                </c:pt>
                <c:pt idx="4511" formatCode="General">
                  <c:v>0.27039456926301803</c:v>
                </c:pt>
                <c:pt idx="4512" formatCode="General">
                  <c:v>0.26966656923517002</c:v>
                </c:pt>
                <c:pt idx="4513" formatCode="General">
                  <c:v>0.26845034137057999</c:v>
                </c:pt>
                <c:pt idx="4514" formatCode="General">
                  <c:v>0.26704948841138598</c:v>
                </c:pt>
                <c:pt idx="4515" formatCode="General">
                  <c:v>0.26557275433883998</c:v>
                </c:pt>
                <c:pt idx="4516" formatCode="General">
                  <c:v>0.263716622541321</c:v>
                </c:pt>
                <c:pt idx="4517" formatCode="General">
                  <c:v>0.26147149078100301</c:v>
                </c:pt>
                <c:pt idx="4518" formatCode="General">
                  <c:v>0.25884281436114798</c:v>
                </c:pt>
                <c:pt idx="4519" formatCode="General">
                  <c:v>0.25577242154726698</c:v>
                </c:pt>
                <c:pt idx="4520" formatCode="General">
                  <c:v>0.25212840748783</c:v>
                </c:pt>
                <c:pt idx="4521" formatCode="General">
                  <c:v>0.24788924648469099</c:v>
                </c:pt>
                <c:pt idx="4522" formatCode="General">
                  <c:v>0.243350026933559</c:v>
                </c:pt>
                <c:pt idx="4523" formatCode="General">
                  <c:v>0.23936368197334701</c:v>
                </c:pt>
                <c:pt idx="4524" formatCode="General">
                  <c:v>0.236033516598463</c:v>
                </c:pt>
                <c:pt idx="4525" formatCode="General">
                  <c:v>0.232833349339549</c:v>
                </c:pt>
                <c:pt idx="4526" formatCode="General">
                  <c:v>0.22981366460088701</c:v>
                </c:pt>
                <c:pt idx="4527" formatCode="General">
                  <c:v>0.22706211938449999</c:v>
                </c:pt>
                <c:pt idx="4528" formatCode="General">
                  <c:v>0.22460191407375699</c:v>
                </c:pt>
                <c:pt idx="4529" formatCode="General">
                  <c:v>0.22241032022830301</c:v>
                </c:pt>
                <c:pt idx="4530" formatCode="General">
                  <c:v>0.22045518716321</c:v>
                </c:pt>
                <c:pt idx="4531" formatCode="General">
                  <c:v>0.21893604229224001</c:v>
                </c:pt>
                <c:pt idx="4532" formatCode="General">
                  <c:v>0.218698299116835</c:v>
                </c:pt>
                <c:pt idx="4533" formatCode="General">
                  <c:v>0.219872634546116</c:v>
                </c:pt>
                <c:pt idx="4534" formatCode="General">
                  <c:v>0.22190499314162401</c:v>
                </c:pt>
                <c:pt idx="4535" formatCode="General">
                  <c:v>0.22453253817146901</c:v>
                </c:pt>
                <c:pt idx="4536" formatCode="General">
                  <c:v>0.227328645680652</c:v>
                </c:pt>
                <c:pt idx="4537" formatCode="General">
                  <c:v>0.229959543166737</c:v>
                </c:pt>
                <c:pt idx="4538" formatCode="General">
                  <c:v>0.23233609568958499</c:v>
                </c:pt>
                <c:pt idx="4539" formatCode="General">
                  <c:v>0.234334800052554</c:v>
                </c:pt>
                <c:pt idx="4540" formatCode="General">
                  <c:v>0.235859212916778</c:v>
                </c:pt>
                <c:pt idx="4541" formatCode="General">
                  <c:v>0.23734523253380599</c:v>
                </c:pt>
                <c:pt idx="4542" formatCode="General">
                  <c:v>0.23843686437053199</c:v>
                </c:pt>
                <c:pt idx="4543" formatCode="General">
                  <c:v>0.23837226084513299</c:v>
                </c:pt>
                <c:pt idx="4544" formatCode="General">
                  <c:v>0.237003297038309</c:v>
                </c:pt>
                <c:pt idx="4545" formatCode="General">
                  <c:v>0.23432082893801001</c:v>
                </c:pt>
                <c:pt idx="4546" formatCode="General">
                  <c:v>0.23043967551351899</c:v>
                </c:pt>
                <c:pt idx="4547" formatCode="General">
                  <c:v>0.225377040072271</c:v>
                </c:pt>
                <c:pt idx="4548" formatCode="General">
                  <c:v>0.219184089459941</c:v>
                </c:pt>
                <c:pt idx="4549" formatCode="General">
                  <c:v>0.21212985277645599</c:v>
                </c:pt>
                <c:pt idx="4550" formatCode="General">
                  <c:v>0.20494238265019499</c:v>
                </c:pt>
                <c:pt idx="4551" formatCode="General">
                  <c:v>0.197762678101495</c:v>
                </c:pt>
                <c:pt idx="4552" formatCode="General">
                  <c:v>0.19025796823461399</c:v>
                </c:pt>
                <c:pt idx="4553" formatCode="General">
                  <c:v>0.18248021425593999</c:v>
                </c:pt>
                <c:pt idx="4554" formatCode="General">
                  <c:v>0.17468432021056801</c:v>
                </c:pt>
                <c:pt idx="4555" formatCode="General">
                  <c:v>0.167371146752327</c:v>
                </c:pt>
                <c:pt idx="4556" formatCode="General">
                  <c:v>0.16081470076697801</c:v>
                </c:pt>
                <c:pt idx="4557" formatCode="General">
                  <c:v>0.154935317075375</c:v>
                </c:pt>
                <c:pt idx="4558" formatCode="General">
                  <c:v>0.149599523323099</c:v>
                </c:pt>
                <c:pt idx="4559" formatCode="General">
                  <c:v>0.144868651559585</c:v>
                </c:pt>
                <c:pt idx="4560" formatCode="General">
                  <c:v>0.14122915525090199</c:v>
                </c:pt>
                <c:pt idx="4561" formatCode="General">
                  <c:v>0.13859165107944199</c:v>
                </c:pt>
                <c:pt idx="4562" formatCode="General">
                  <c:v>0.13658810372687599</c:v>
                </c:pt>
                <c:pt idx="4563" formatCode="General">
                  <c:v>0.135271811414829</c:v>
                </c:pt>
                <c:pt idx="4564" formatCode="General">
                  <c:v>0.13434211664948101</c:v>
                </c:pt>
                <c:pt idx="4565" formatCode="General">
                  <c:v>0.133496595630126</c:v>
                </c:pt>
                <c:pt idx="4566" formatCode="General">
                  <c:v>0.13267977933967201</c:v>
                </c:pt>
                <c:pt idx="4567" formatCode="General">
                  <c:v>0.13181636856711901</c:v>
                </c:pt>
                <c:pt idx="4568" formatCode="General">
                  <c:v>0.13113807709222799</c:v>
                </c:pt>
                <c:pt idx="4569" formatCode="General">
                  <c:v>0.131364467042063</c:v>
                </c:pt>
                <c:pt idx="4570" formatCode="General">
                  <c:v>0.132018535371352</c:v>
                </c:pt>
                <c:pt idx="4571" formatCode="General">
                  <c:v>0.13213486017971801</c:v>
                </c:pt>
                <c:pt idx="4572" formatCode="General">
                  <c:v>0.13162250457050001</c:v>
                </c:pt>
                <c:pt idx="4573" formatCode="General">
                  <c:v>0.130481898865072</c:v>
                </c:pt>
                <c:pt idx="4574" formatCode="General">
                  <c:v>0.12866959463289199</c:v>
                </c:pt>
                <c:pt idx="4575" formatCode="General">
                  <c:v>0.126124485566082</c:v>
                </c:pt>
                <c:pt idx="4576" formatCode="General">
                  <c:v>0.122809759994706</c:v>
                </c:pt>
                <c:pt idx="4577" formatCode="General">
                  <c:v>0.118530075084312</c:v>
                </c:pt>
                <c:pt idx="4578" formatCode="General">
                  <c:v>0.113260641160947</c:v>
                </c:pt>
                <c:pt idx="4579" formatCode="General">
                  <c:v>0.10750313495595699</c:v>
                </c:pt>
                <c:pt idx="4580" formatCode="General">
                  <c:v>0.101138047698619</c:v>
                </c:pt>
                <c:pt idx="4581" formatCode="General">
                  <c:v>9.3735342388444498E-2</c:v>
                </c:pt>
                <c:pt idx="4582" formatCode="General">
                  <c:v>8.5450318275541004E-2</c:v>
                </c:pt>
                <c:pt idx="4583" formatCode="General">
                  <c:v>7.6290745799426296E-2</c:v>
                </c:pt>
                <c:pt idx="4584" formatCode="General">
                  <c:v>6.6187948200545493E-2</c:v>
                </c:pt>
                <c:pt idx="4585" formatCode="General">
                  <c:v>5.5198815308511402E-2</c:v>
                </c:pt>
                <c:pt idx="4586" formatCode="General">
                  <c:v>4.3454786216986903E-2</c:v>
                </c:pt>
                <c:pt idx="4587" formatCode="General">
                  <c:v>3.1260067714941803E-2</c:v>
                </c:pt>
                <c:pt idx="4588" formatCode="General">
                  <c:v>1.9008749117832999E-2</c:v>
                </c:pt>
                <c:pt idx="4589" formatCode="General">
                  <c:v>7.1790998124229904E-3</c:v>
                </c:pt>
                <c:pt idx="4590" formatCode="General">
                  <c:v>-3.5399392605145901E-3</c:v>
                </c:pt>
                <c:pt idx="4591" formatCode="General">
                  <c:v>-1.3117708062917901E-2</c:v>
                </c:pt>
                <c:pt idx="4592" formatCode="General">
                  <c:v>-2.18132673807734E-2</c:v>
                </c:pt>
                <c:pt idx="4593" formatCode="General">
                  <c:v>-2.9498961918366699E-2</c:v>
                </c:pt>
                <c:pt idx="4594" formatCode="General">
                  <c:v>-3.6172704480091099E-2</c:v>
                </c:pt>
                <c:pt idx="4595" formatCode="General">
                  <c:v>-4.1929643329689098E-2</c:v>
                </c:pt>
                <c:pt idx="4596" formatCode="General">
                  <c:v>-4.6903811641995898E-2</c:v>
                </c:pt>
                <c:pt idx="4597" formatCode="General">
                  <c:v>-5.1164817947511099E-2</c:v>
                </c:pt>
                <c:pt idx="4598" formatCode="General">
                  <c:v>-5.4782623290415798E-2</c:v>
                </c:pt>
                <c:pt idx="4599" formatCode="General">
                  <c:v>-5.7937283998460799E-2</c:v>
                </c:pt>
                <c:pt idx="4600" formatCode="General">
                  <c:v>-6.0678181324092501E-2</c:v>
                </c:pt>
                <c:pt idx="4601" formatCode="General">
                  <c:v>-6.2668124271805306E-2</c:v>
                </c:pt>
                <c:pt idx="4602" formatCode="General">
                  <c:v>-6.4164615653163795E-2</c:v>
                </c:pt>
                <c:pt idx="4603" formatCode="General">
                  <c:v>-6.5751580321143893E-2</c:v>
                </c:pt>
                <c:pt idx="4604" formatCode="General">
                  <c:v>-6.7494516493047496E-2</c:v>
                </c:pt>
                <c:pt idx="4605" formatCode="General">
                  <c:v>-6.9580100639900999E-2</c:v>
                </c:pt>
                <c:pt idx="4606" formatCode="General">
                  <c:v>-7.2251721830249097E-2</c:v>
                </c:pt>
                <c:pt idx="4607" formatCode="General">
                  <c:v>-7.5630259823876306E-2</c:v>
                </c:pt>
                <c:pt idx="4608" formatCode="General">
                  <c:v>-7.9717024967931899E-2</c:v>
                </c:pt>
                <c:pt idx="4609" formatCode="General">
                  <c:v>-8.4586873378302202E-2</c:v>
                </c:pt>
                <c:pt idx="4610" formatCode="General">
                  <c:v>-9.0036380081480905E-2</c:v>
                </c:pt>
                <c:pt idx="4611" formatCode="General">
                  <c:v>-9.5465261703675405E-2</c:v>
                </c:pt>
                <c:pt idx="4612" formatCode="General">
                  <c:v>-0.101075969661576</c:v>
                </c:pt>
                <c:pt idx="4613" formatCode="General">
                  <c:v>-0.107265220902933</c:v>
                </c:pt>
                <c:pt idx="4614" formatCode="General">
                  <c:v>-0.113807847564547</c:v>
                </c:pt>
                <c:pt idx="4615" formatCode="General">
                  <c:v>-0.12053018412977901</c:v>
                </c:pt>
                <c:pt idx="4616" formatCode="General">
                  <c:v>-0.12739225872330501</c:v>
                </c:pt>
                <c:pt idx="4617" formatCode="General">
                  <c:v>-0.134398558994553</c:v>
                </c:pt>
                <c:pt idx="4618" formatCode="General">
                  <c:v>-0.14145108771713399</c:v>
                </c:pt>
                <c:pt idx="4619" formatCode="General">
                  <c:v>-0.14840156712854299</c:v>
                </c:pt>
                <c:pt idx="4620" formatCode="General">
                  <c:v>-0.154990421731942</c:v>
                </c:pt>
                <c:pt idx="4621" formatCode="General">
                  <c:v>-0.160573513528318</c:v>
                </c:pt>
                <c:pt idx="4622" formatCode="General">
                  <c:v>-0.16547023340601599</c:v>
                </c:pt>
                <c:pt idx="4623" formatCode="General">
                  <c:v>-0.170560722010103</c:v>
                </c:pt>
                <c:pt idx="4624" formatCode="General">
                  <c:v>-0.175127402288317</c:v>
                </c:pt>
                <c:pt idx="4625" formatCode="General">
                  <c:v>-0.17888616997089499</c:v>
                </c:pt>
                <c:pt idx="4626" formatCode="General">
                  <c:v>-0.18243733059482001</c:v>
                </c:pt>
                <c:pt idx="4627" formatCode="General">
                  <c:v>-0.18583185408900901</c:v>
                </c:pt>
                <c:pt idx="4628" formatCode="General">
                  <c:v>-0.189110961572141</c:v>
                </c:pt>
                <c:pt idx="4629" formatCode="General">
                  <c:v>-0.192329377700619</c:v>
                </c:pt>
                <c:pt idx="4630" formatCode="General">
                  <c:v>-0.19525559275794199</c:v>
                </c:pt>
                <c:pt idx="4631" formatCode="General">
                  <c:v>-0.19733657132039401</c:v>
                </c:pt>
                <c:pt idx="4632" formatCode="General">
                  <c:v>-0.198829850722121</c:v>
                </c:pt>
                <c:pt idx="4633" formatCode="General">
                  <c:v>-0.20021430093315301</c:v>
                </c:pt>
                <c:pt idx="4634" formatCode="General">
                  <c:v>-0.20143893990287201</c:v>
                </c:pt>
                <c:pt idx="4635" formatCode="General">
                  <c:v>-0.20269603890329399</c:v>
                </c:pt>
                <c:pt idx="4636" formatCode="General">
                  <c:v>-0.20419592210043999</c:v>
                </c:pt>
                <c:pt idx="4637" formatCode="General">
                  <c:v>-0.206022202498375</c:v>
                </c:pt>
                <c:pt idx="4638" formatCode="General">
                  <c:v>-0.208240256091065</c:v>
                </c:pt>
                <c:pt idx="4639" formatCode="General">
                  <c:v>-0.2109172309857</c:v>
                </c:pt>
                <c:pt idx="4640" formatCode="General">
                  <c:v>-0.214070177885474</c:v>
                </c:pt>
                <c:pt idx="4641" formatCode="General">
                  <c:v>-0.21747894158824199</c:v>
                </c:pt>
                <c:pt idx="4642" formatCode="General">
                  <c:v>-0.22050682064264099</c:v>
                </c:pt>
                <c:pt idx="4643" formatCode="General">
                  <c:v>-0.223155304270993</c:v>
                </c:pt>
                <c:pt idx="4644" formatCode="General">
                  <c:v>-0.22584289998406001</c:v>
                </c:pt>
                <c:pt idx="4645" formatCode="General">
                  <c:v>-0.228629921782176</c:v>
                </c:pt>
                <c:pt idx="4646" formatCode="General">
                  <c:v>-0.231614291602454</c:v>
                </c:pt>
                <c:pt idx="4647" formatCode="General">
                  <c:v>-0.23476012065962401</c:v>
                </c:pt>
                <c:pt idx="4648" formatCode="General">
                  <c:v>-0.237990836502391</c:v>
                </c:pt>
                <c:pt idx="4649" formatCode="General">
                  <c:v>-0.24119421283647</c:v>
                </c:pt>
                <c:pt idx="4650" formatCode="General">
                  <c:v>-0.244308177546328</c:v>
                </c:pt>
                <c:pt idx="4651" formatCode="General">
                  <c:v>-0.247046164928057</c:v>
                </c:pt>
                <c:pt idx="4652" formatCode="General">
                  <c:v>-0.24872018058905401</c:v>
                </c:pt>
                <c:pt idx="4653" formatCode="General">
                  <c:v>-0.24933270545094099</c:v>
                </c:pt>
                <c:pt idx="4654" formatCode="General">
                  <c:v>-0.24930826954278601</c:v>
                </c:pt>
                <c:pt idx="4655" formatCode="General">
                  <c:v>-0.24881997254202501</c:v>
                </c:pt>
                <c:pt idx="4656" formatCode="General">
                  <c:v>-0.24807793143472801</c:v>
                </c:pt>
                <c:pt idx="4657" formatCode="General">
                  <c:v>-0.24710190818580899</c:v>
                </c:pt>
                <c:pt idx="4658" formatCode="General">
                  <c:v>-0.24590003679806799</c:v>
                </c:pt>
                <c:pt idx="4659" formatCode="General">
                  <c:v>-0.24454274293896799</c:v>
                </c:pt>
                <c:pt idx="4660" formatCode="General">
                  <c:v>-0.24276193803826199</c:v>
                </c:pt>
                <c:pt idx="4661" formatCode="General">
                  <c:v>-0.24010431574527999</c:v>
                </c:pt>
                <c:pt idx="4662" formatCode="General">
                  <c:v>-0.23690070536275501</c:v>
                </c:pt>
                <c:pt idx="4663" formatCode="General">
                  <c:v>-0.23367920120074101</c:v>
                </c:pt>
                <c:pt idx="4664" formatCode="General">
                  <c:v>-0.230514309114043</c:v>
                </c:pt>
                <c:pt idx="4665" formatCode="General">
                  <c:v>-0.22755281904691599</c:v>
                </c:pt>
                <c:pt idx="4666" formatCode="General">
                  <c:v>-0.22489656263785199</c:v>
                </c:pt>
                <c:pt idx="4667" formatCode="General">
                  <c:v>-0.22246015231025701</c:v>
                </c:pt>
                <c:pt idx="4668" formatCode="General">
                  <c:v>-0.22013242058791799</c:v>
                </c:pt>
                <c:pt idx="4669" formatCode="General">
                  <c:v>-0.21764936336014901</c:v>
                </c:pt>
                <c:pt idx="4670" formatCode="General">
                  <c:v>-0.21436819416070099</c:v>
                </c:pt>
                <c:pt idx="4671" formatCode="General">
                  <c:v>-0.21058909805898299</c:v>
                </c:pt>
                <c:pt idx="4672" formatCode="General">
                  <c:v>-0.20712297251634601</c:v>
                </c:pt>
                <c:pt idx="4673" formatCode="General">
                  <c:v>-0.20402468357252901</c:v>
                </c:pt>
                <c:pt idx="4674" formatCode="General">
                  <c:v>-0.20118938527878699</c:v>
                </c:pt>
                <c:pt idx="4675" formatCode="General">
                  <c:v>-0.19863945352364201</c:v>
                </c:pt>
                <c:pt idx="4676" formatCode="General">
                  <c:v>-0.196552444762186</c:v>
                </c:pt>
                <c:pt idx="4677" formatCode="General">
                  <c:v>-0.195074230304285</c:v>
                </c:pt>
                <c:pt idx="4678" formatCode="General">
                  <c:v>-0.19429347039150899</c:v>
                </c:pt>
                <c:pt idx="4679" formatCode="General">
                  <c:v>-0.19407853441166101</c:v>
                </c:pt>
                <c:pt idx="4680" formatCode="General">
                  <c:v>-0.19391234533398899</c:v>
                </c:pt>
                <c:pt idx="4681" formatCode="General">
                  <c:v>-0.19380801056593</c:v>
                </c:pt>
                <c:pt idx="4682" formatCode="General">
                  <c:v>-0.19401787593094999</c:v>
                </c:pt>
                <c:pt idx="4683" formatCode="General">
                  <c:v>-0.19441830079769701</c:v>
                </c:pt>
                <c:pt idx="4684" formatCode="General">
                  <c:v>-0.194890765158859</c:v>
                </c:pt>
                <c:pt idx="4685" formatCode="General">
                  <c:v>-0.19530573675294299</c:v>
                </c:pt>
                <c:pt idx="4686" formatCode="General">
                  <c:v>-0.19554193051903801</c:v>
                </c:pt>
                <c:pt idx="4687" formatCode="General">
                  <c:v>-0.195540205996553</c:v>
                </c:pt>
                <c:pt idx="4688" formatCode="General">
                  <c:v>-0.19504466214819699</c:v>
                </c:pt>
                <c:pt idx="4689" formatCode="General">
                  <c:v>-0.19343398245117599</c:v>
                </c:pt>
                <c:pt idx="4690" formatCode="General">
                  <c:v>-0.191016531073261</c:v>
                </c:pt>
                <c:pt idx="4691" formatCode="General">
                  <c:v>-0.188397039741246</c:v>
                </c:pt>
                <c:pt idx="4692" formatCode="General">
                  <c:v>-0.185701008442652</c:v>
                </c:pt>
                <c:pt idx="4693" formatCode="General">
                  <c:v>-0.18310044922267801</c:v>
                </c:pt>
                <c:pt idx="4694" formatCode="General">
                  <c:v>-0.18058326125136701</c:v>
                </c:pt>
                <c:pt idx="4695" formatCode="General">
                  <c:v>-0.17809650110355901</c:v>
                </c:pt>
                <c:pt idx="4696" formatCode="General">
                  <c:v>-0.17559896449668899</c:v>
                </c:pt>
                <c:pt idx="4697" formatCode="General">
                  <c:v>-0.173105056856665</c:v>
                </c:pt>
                <c:pt idx="4698" formatCode="General">
                  <c:v>-0.170206363476027</c:v>
                </c:pt>
                <c:pt idx="4699" formatCode="General">
                  <c:v>-0.16706929290004699</c:v>
                </c:pt>
                <c:pt idx="4700" formatCode="General">
                  <c:v>-0.16425761928242699</c:v>
                </c:pt>
                <c:pt idx="4701" formatCode="General">
                  <c:v>-0.16167779563901999</c:v>
                </c:pt>
                <c:pt idx="4702" formatCode="General">
                  <c:v>-0.15922119632635101</c:v>
                </c:pt>
                <c:pt idx="4703" formatCode="General">
                  <c:v>-0.15689424190373299</c:v>
                </c:pt>
                <c:pt idx="4704" formatCode="General">
                  <c:v>-0.154589510890732</c:v>
                </c:pt>
                <c:pt idx="4705" formatCode="General">
                  <c:v>-0.152090288593559</c:v>
                </c:pt>
                <c:pt idx="4706" formatCode="General">
                  <c:v>-0.14916099084332601</c:v>
                </c:pt>
                <c:pt idx="4707" formatCode="General">
                  <c:v>-0.14542786364027099</c:v>
                </c:pt>
                <c:pt idx="4708" formatCode="General">
                  <c:v>-0.140320701661071</c:v>
                </c:pt>
                <c:pt idx="4709" formatCode="General">
                  <c:v>-0.13417777192039601</c:v>
                </c:pt>
                <c:pt idx="4710" formatCode="General">
                  <c:v>-0.12760442663405899</c:v>
                </c:pt>
                <c:pt idx="4711" formatCode="General">
                  <c:v>-0.120507268549022</c:v>
                </c:pt>
                <c:pt idx="4712" formatCode="General">
                  <c:v>-0.112973802852845</c:v>
                </c:pt>
                <c:pt idx="4713" formatCode="General">
                  <c:v>-0.10506724834228599</c:v>
                </c:pt>
                <c:pt idx="4714" formatCode="General">
                  <c:v>-9.6877459453314899E-2</c:v>
                </c:pt>
                <c:pt idx="4715" formatCode="General">
                  <c:v>-8.8681351857016394E-2</c:v>
                </c:pt>
                <c:pt idx="4716" formatCode="General">
                  <c:v>-8.0782792625579303E-2</c:v>
                </c:pt>
                <c:pt idx="4717" formatCode="General">
                  <c:v>-7.3081080272536694E-2</c:v>
                </c:pt>
                <c:pt idx="4718" formatCode="General">
                  <c:v>-6.4988219054566199E-2</c:v>
                </c:pt>
                <c:pt idx="4719" formatCode="General">
                  <c:v>-5.6759126756001303E-2</c:v>
                </c:pt>
                <c:pt idx="4720" formatCode="General">
                  <c:v>-4.9048888384217802E-2</c:v>
                </c:pt>
                <c:pt idx="4721" formatCode="General">
                  <c:v>-4.1941858990442303E-2</c:v>
                </c:pt>
                <c:pt idx="4722" formatCode="General">
                  <c:v>-3.5526152214267297E-2</c:v>
                </c:pt>
                <c:pt idx="4723" formatCode="General">
                  <c:v>-2.9886512463013701E-2</c:v>
                </c:pt>
                <c:pt idx="4724" formatCode="General">
                  <c:v>-2.5234697824261701E-2</c:v>
                </c:pt>
                <c:pt idx="4725" formatCode="General">
                  <c:v>-2.1706603856707599E-2</c:v>
                </c:pt>
                <c:pt idx="4726" formatCode="General">
                  <c:v>-1.9244630217449599E-2</c:v>
                </c:pt>
                <c:pt idx="4727" formatCode="General">
                  <c:v>-1.7574934000068598E-2</c:v>
                </c:pt>
                <c:pt idx="4728" formatCode="General">
                  <c:v>-1.60150989032357E-2</c:v>
                </c:pt>
                <c:pt idx="4729" formatCode="General">
                  <c:v>-1.4532109928829799E-2</c:v>
                </c:pt>
                <c:pt idx="4730" formatCode="General">
                  <c:v>-1.34865488540054E-2</c:v>
                </c:pt>
                <c:pt idx="4731" formatCode="General">
                  <c:v>-1.2609019420981801E-2</c:v>
                </c:pt>
                <c:pt idx="4732" formatCode="General">
                  <c:v>-1.1661353307801501E-2</c:v>
                </c:pt>
                <c:pt idx="4733" formatCode="General">
                  <c:v>-1.05044941798084E-2</c:v>
                </c:pt>
                <c:pt idx="4734" formatCode="General">
                  <c:v>-9.0015066858253005E-3</c:v>
                </c:pt>
                <c:pt idx="4735" formatCode="General">
                  <c:v>-7.0587574189951803E-3</c:v>
                </c:pt>
                <c:pt idx="4736" formatCode="General">
                  <c:v>-4.6505656714302401E-3</c:v>
                </c:pt>
                <c:pt idx="4737" formatCode="General">
                  <c:v>-1.69278253037974E-3</c:v>
                </c:pt>
                <c:pt idx="4738" formatCode="General">
                  <c:v>2.39501638178437E-3</c:v>
                </c:pt>
                <c:pt idx="4739" formatCode="General">
                  <c:v>7.58670046405251E-3</c:v>
                </c:pt>
                <c:pt idx="4740" formatCode="General">
                  <c:v>1.3235407245105101E-2</c:v>
                </c:pt>
                <c:pt idx="4741" formatCode="General">
                  <c:v>1.9084300259856801E-2</c:v>
                </c:pt>
                <c:pt idx="4742" formatCode="General">
                  <c:v>2.4893371655754001E-2</c:v>
                </c:pt>
                <c:pt idx="4743" formatCode="General">
                  <c:v>3.05727200268795E-2</c:v>
                </c:pt>
                <c:pt idx="4744" formatCode="General">
                  <c:v>3.5997822474719901E-2</c:v>
                </c:pt>
                <c:pt idx="4745" formatCode="General">
                  <c:v>4.09786313501702E-2</c:v>
                </c:pt>
                <c:pt idx="4746" formatCode="General">
                  <c:v>4.5600467382498698E-2</c:v>
                </c:pt>
                <c:pt idx="4747" formatCode="General">
                  <c:v>5.04132166174752E-2</c:v>
                </c:pt>
                <c:pt idx="4748" formatCode="General">
                  <c:v>5.5229818747250498E-2</c:v>
                </c:pt>
                <c:pt idx="4749" formatCode="General">
                  <c:v>5.9443296321267498E-2</c:v>
                </c:pt>
                <c:pt idx="4750" formatCode="General">
                  <c:v>6.3109631383820794E-2</c:v>
                </c:pt>
                <c:pt idx="4751" formatCode="General">
                  <c:v>6.6397056054441406E-2</c:v>
                </c:pt>
                <c:pt idx="4752" formatCode="General">
                  <c:v>6.9510053725018395E-2</c:v>
                </c:pt>
                <c:pt idx="4753" formatCode="General">
                  <c:v>7.26270847050242E-2</c:v>
                </c:pt>
                <c:pt idx="4754" formatCode="General">
                  <c:v>7.5845360206987497E-2</c:v>
                </c:pt>
                <c:pt idx="4755" formatCode="General">
                  <c:v>7.9149880355140201E-2</c:v>
                </c:pt>
                <c:pt idx="4756" formatCode="General">
                  <c:v>8.28117124579313E-2</c:v>
                </c:pt>
                <c:pt idx="4757" formatCode="General">
                  <c:v>8.7530067455597202E-2</c:v>
                </c:pt>
                <c:pt idx="4758" formatCode="General">
                  <c:v>9.3111405016754897E-2</c:v>
                </c:pt>
                <c:pt idx="4759" formatCode="General">
                  <c:v>9.8906362993956595E-2</c:v>
                </c:pt>
                <c:pt idx="4760" formatCode="General">
                  <c:v>0.10485854844932201</c:v>
                </c:pt>
                <c:pt idx="4761" formatCode="General">
                  <c:v>0.110851369011393</c:v>
                </c:pt>
                <c:pt idx="4762" formatCode="General">
                  <c:v>0.11669277303525299</c:v>
                </c:pt>
                <c:pt idx="4763" formatCode="General">
                  <c:v>0.1221909492836</c:v>
                </c:pt>
                <c:pt idx="4764" formatCode="General">
                  <c:v>0.127176488740077</c:v>
                </c:pt>
                <c:pt idx="4765" formatCode="General">
                  <c:v>0.131781178919155</c:v>
                </c:pt>
                <c:pt idx="4766" formatCode="General">
                  <c:v>0.13656730069152301</c:v>
                </c:pt>
                <c:pt idx="4767" formatCode="General">
                  <c:v>0.141373652806423</c:v>
                </c:pt>
                <c:pt idx="4768" formatCode="General">
                  <c:v>0.145643050916864</c:v>
                </c:pt>
                <c:pt idx="4769" formatCode="General">
                  <c:v>0.14931847200210899</c:v>
                </c:pt>
                <c:pt idx="4770" formatCode="General">
                  <c:v>0.15237753034419799</c:v>
                </c:pt>
                <c:pt idx="4771" formatCode="General">
                  <c:v>0.15480043332789001</c:v>
                </c:pt>
                <c:pt idx="4772" formatCode="General">
                  <c:v>0.15659552961772399</c:v>
                </c:pt>
                <c:pt idx="4773" formatCode="General">
                  <c:v>0.15781726307205901</c:v>
                </c:pt>
                <c:pt idx="4774" formatCode="General">
                  <c:v>0.15875773376684699</c:v>
                </c:pt>
                <c:pt idx="4775" formatCode="General">
                  <c:v>0.160079950515751</c:v>
                </c:pt>
                <c:pt idx="4776" formatCode="General">
                  <c:v>0.161649567743717</c:v>
                </c:pt>
                <c:pt idx="4777" formatCode="General">
                  <c:v>0.16296258953641701</c:v>
                </c:pt>
                <c:pt idx="4778" formatCode="General">
                  <c:v>0.164056420759986</c:v>
                </c:pt>
                <c:pt idx="4779" formatCode="General">
                  <c:v>0.16504272069030201</c:v>
                </c:pt>
                <c:pt idx="4780" formatCode="General">
                  <c:v>0.16607106811347</c:v>
                </c:pt>
                <c:pt idx="4781" formatCode="General">
                  <c:v>0.16711691134439699</c:v>
                </c:pt>
                <c:pt idx="4782" formatCode="General">
                  <c:v>0.16809344892936101</c:v>
                </c:pt>
                <c:pt idx="4783" formatCode="General">
                  <c:v>0.169023354555383</c:v>
                </c:pt>
                <c:pt idx="4784" formatCode="General">
                  <c:v>0.17016055667505001</c:v>
                </c:pt>
                <c:pt idx="4785" formatCode="General">
                  <c:v>0.172078302258941</c:v>
                </c:pt>
                <c:pt idx="4786" formatCode="General">
                  <c:v>0.17464481165777199</c:v>
                </c:pt>
                <c:pt idx="4787" formatCode="General">
                  <c:v>0.177385389114664</c:v>
                </c:pt>
                <c:pt idx="4788" formatCode="General">
                  <c:v>0.180224944820324</c:v>
                </c:pt>
                <c:pt idx="4789" formatCode="General">
                  <c:v>0.18308137531777999</c:v>
                </c:pt>
                <c:pt idx="4790" formatCode="General">
                  <c:v>0.18599187706504999</c:v>
                </c:pt>
                <c:pt idx="4791" formatCode="General">
                  <c:v>0.18894273879162701</c:v>
                </c:pt>
                <c:pt idx="4792" formatCode="General">
                  <c:v>0.19178122851013199</c:v>
                </c:pt>
                <c:pt idx="4793" formatCode="General">
                  <c:v>0.194510651857984</c:v>
                </c:pt>
                <c:pt idx="4794" formatCode="General">
                  <c:v>0.19761516911628299</c:v>
                </c:pt>
                <c:pt idx="4795" formatCode="General">
                  <c:v>0.20093147035768999</c:v>
                </c:pt>
                <c:pt idx="4796" formatCode="General">
                  <c:v>0.20394732899561799</c:v>
                </c:pt>
                <c:pt idx="4797" formatCode="General">
                  <c:v>0.206655939909241</c:v>
                </c:pt>
                <c:pt idx="4798" formatCode="General">
                  <c:v>0.208973154617319</c:v>
                </c:pt>
                <c:pt idx="4799" formatCode="General">
                  <c:v>0.21078266810465601</c:v>
                </c:pt>
                <c:pt idx="4800" formatCode="General">
                  <c:v>0.212076494352642</c:v>
                </c:pt>
                <c:pt idx="4801" formatCode="General">
                  <c:v>0.21315965560236499</c:v>
                </c:pt>
                <c:pt idx="4802" formatCode="General">
                  <c:v>0.21473315441427299</c:v>
                </c:pt>
                <c:pt idx="4803" formatCode="General">
                  <c:v>0.21665059647308499</c:v>
                </c:pt>
                <c:pt idx="4804" formatCode="General">
                  <c:v>0.21834727810336599</c:v>
                </c:pt>
                <c:pt idx="4805" formatCode="General">
                  <c:v>0.219853388872644</c:v>
                </c:pt>
                <c:pt idx="4806" formatCode="General">
                  <c:v>0.22107121190691001</c:v>
                </c:pt>
                <c:pt idx="4807" formatCode="General">
                  <c:v>0.22184219797008101</c:v>
                </c:pt>
                <c:pt idx="4808" formatCode="General">
                  <c:v>0.22213346690163599</c:v>
                </c:pt>
                <c:pt idx="4809" formatCode="General">
                  <c:v>0.222227746014307</c:v>
                </c:pt>
                <c:pt idx="4810" formatCode="General">
                  <c:v>0.22283030942938001</c:v>
                </c:pt>
                <c:pt idx="4811" formatCode="General">
                  <c:v>0.22377915234521101</c:v>
                </c:pt>
                <c:pt idx="4812" formatCode="General">
                  <c:v>0.22445333780058099</c:v>
                </c:pt>
                <c:pt idx="4813" formatCode="General">
                  <c:v>0.22487810081371201</c:v>
                </c:pt>
                <c:pt idx="4814" formatCode="General">
                  <c:v>0.224986034078859</c:v>
                </c:pt>
                <c:pt idx="4815" formatCode="General">
                  <c:v>0.224782671873791</c:v>
                </c:pt>
                <c:pt idx="4816" formatCode="General">
                  <c:v>0.224436772110823</c:v>
                </c:pt>
                <c:pt idx="4817" formatCode="General">
                  <c:v>0.223988477417111</c:v>
                </c:pt>
                <c:pt idx="4818" formatCode="General">
                  <c:v>0.22358214173465299</c:v>
                </c:pt>
                <c:pt idx="4819" formatCode="General">
                  <c:v>0.22391470455972901</c:v>
                </c:pt>
                <c:pt idx="4820" formatCode="General">
                  <c:v>0.22495343998306799</c:v>
                </c:pt>
                <c:pt idx="4821" formatCode="General">
                  <c:v>0.22613187506247101</c:v>
                </c:pt>
                <c:pt idx="4822" formatCode="General">
                  <c:v>0.22728412471644899</c:v>
                </c:pt>
                <c:pt idx="4823" formatCode="General">
                  <c:v>0.228240504228196</c:v>
                </c:pt>
                <c:pt idx="4824" formatCode="General">
                  <c:v>0.22889416506797999</c:v>
                </c:pt>
                <c:pt idx="4825" formatCode="General">
                  <c:v>0.229136674095235</c:v>
                </c:pt>
                <c:pt idx="4826" formatCode="General">
                  <c:v>0.22920747471243799</c:v>
                </c:pt>
                <c:pt idx="4827" formatCode="General">
                  <c:v>0.229748648766575</c:v>
                </c:pt>
                <c:pt idx="4828" formatCode="General">
                  <c:v>0.23051535774142301</c:v>
                </c:pt>
                <c:pt idx="4829" formatCode="General">
                  <c:v>0.23089644050258601</c:v>
                </c:pt>
                <c:pt idx="4830" formatCode="General">
                  <c:v>0.23079247113936199</c:v>
                </c:pt>
                <c:pt idx="4831" formatCode="General">
                  <c:v>0.22995749637999399</c:v>
                </c:pt>
                <c:pt idx="4832" formatCode="General">
                  <c:v>0.228295933703661</c:v>
                </c:pt>
                <c:pt idx="4833" formatCode="General">
                  <c:v>0.22585239305621799</c:v>
                </c:pt>
                <c:pt idx="4834" formatCode="General">
                  <c:v>0.223079784598575</c:v>
                </c:pt>
                <c:pt idx="4835" formatCode="General">
                  <c:v>0.221038975303227</c:v>
                </c:pt>
                <c:pt idx="4836" formatCode="General">
                  <c:v>0.21962985952917399</c:v>
                </c:pt>
                <c:pt idx="4837" formatCode="General">
                  <c:v>0.21800052570709999</c:v>
                </c:pt>
                <c:pt idx="4838" formatCode="General">
                  <c:v>0.215928423026891</c:v>
                </c:pt>
                <c:pt idx="4839" formatCode="General">
                  <c:v>0.21337077061113199</c:v>
                </c:pt>
                <c:pt idx="4840" formatCode="General">
                  <c:v>0.21040141984810801</c:v>
                </c:pt>
                <c:pt idx="4841" formatCode="General">
                  <c:v>0.20711138288039499</c:v>
                </c:pt>
                <c:pt idx="4842" formatCode="General">
                  <c:v>0.20353331166048</c:v>
                </c:pt>
                <c:pt idx="4843" formatCode="General">
                  <c:v>0.19979912464031799</c:v>
                </c:pt>
                <c:pt idx="4844" formatCode="General">
                  <c:v>0.196500483793108</c:v>
                </c:pt>
                <c:pt idx="4845" formatCode="General">
                  <c:v>0.19357153689224399</c:v>
                </c:pt>
                <c:pt idx="4846" formatCode="General">
                  <c:v>0.190511820800605</c:v>
                </c:pt>
                <c:pt idx="4847" formatCode="General">
                  <c:v>0.18733271370684401</c:v>
                </c:pt>
                <c:pt idx="4848" formatCode="General">
                  <c:v>0.183988128681882</c:v>
                </c:pt>
                <c:pt idx="4849" formatCode="General">
                  <c:v>0.18049000337150001</c:v>
                </c:pt>
                <c:pt idx="4850" formatCode="General">
                  <c:v>0.17691765627255701</c:v>
                </c:pt>
                <c:pt idx="4851" formatCode="General">
                  <c:v>0.17338748440040899</c:v>
                </c:pt>
                <c:pt idx="4852" formatCode="General">
                  <c:v>0.16992776982836599</c:v>
                </c:pt>
                <c:pt idx="4853" formatCode="General">
                  <c:v>0.16662017948740199</c:v>
                </c:pt>
                <c:pt idx="4854" formatCode="General">
                  <c:v>0.164103555633481</c:v>
                </c:pt>
                <c:pt idx="4855" formatCode="General">
                  <c:v>0.162363525081685</c:v>
                </c:pt>
                <c:pt idx="4856" formatCode="General">
                  <c:v>0.16075327058198599</c:v>
                </c:pt>
                <c:pt idx="4857" formatCode="General">
                  <c:v>0.15912647484310299</c:v>
                </c:pt>
                <c:pt idx="4858" formatCode="General">
                  <c:v>0.15747476834638199</c:v>
                </c:pt>
                <c:pt idx="4859" formatCode="General">
                  <c:v>0.155825840329295</c:v>
                </c:pt>
                <c:pt idx="4860" formatCode="General">
                  <c:v>0.15412672788561901</c:v>
                </c:pt>
                <c:pt idx="4861" formatCode="General">
                  <c:v>0.15221628494818701</c:v>
                </c:pt>
                <c:pt idx="4862" formatCode="General">
                  <c:v>0.14995413239390601</c:v>
                </c:pt>
                <c:pt idx="4863" formatCode="General">
                  <c:v>0.14754921303017399</c:v>
                </c:pt>
                <c:pt idx="4864" formatCode="General">
                  <c:v>0.14563921399266699</c:v>
                </c:pt>
                <c:pt idx="4865" formatCode="General">
                  <c:v>0.14397743576157501</c:v>
                </c:pt>
                <c:pt idx="4866" formatCode="General">
                  <c:v>0.14193364205453399</c:v>
                </c:pt>
                <c:pt idx="4867" formatCode="General">
                  <c:v>0.13937240015140101</c:v>
                </c:pt>
                <c:pt idx="4868" formatCode="General">
                  <c:v>0.13615486967021301</c:v>
                </c:pt>
                <c:pt idx="4869" formatCode="General">
                  <c:v>0.13220545268609299</c:v>
                </c:pt>
                <c:pt idx="4870" formatCode="General">
                  <c:v>0.12739879341973001</c:v>
                </c:pt>
                <c:pt idx="4871" formatCode="General">
                  <c:v>0.121699573503254</c:v>
                </c:pt>
                <c:pt idx="4872" formatCode="General">
                  <c:v>0.115071831324065</c:v>
                </c:pt>
                <c:pt idx="4873" formatCode="General">
                  <c:v>0.107741459970983</c:v>
                </c:pt>
                <c:pt idx="4874" formatCode="General">
                  <c:v>0.10057344517905401</c:v>
                </c:pt>
                <c:pt idx="4875" formatCode="General">
                  <c:v>9.3724845034523496E-2</c:v>
                </c:pt>
                <c:pt idx="4876" formatCode="General">
                  <c:v>8.68576879165079E-2</c:v>
                </c:pt>
                <c:pt idx="4877" formatCode="General">
                  <c:v>8.0082188915281904E-2</c:v>
                </c:pt>
                <c:pt idx="4878" formatCode="General">
                  <c:v>7.3431848692225701E-2</c:v>
                </c:pt>
                <c:pt idx="4879" formatCode="General">
                  <c:v>6.7002316435199896E-2</c:v>
                </c:pt>
                <c:pt idx="4880" formatCode="General">
                  <c:v>6.0970335364364601E-2</c:v>
                </c:pt>
                <c:pt idx="4881" formatCode="General">
                  <c:v>5.5435855963071198E-2</c:v>
                </c:pt>
                <c:pt idx="4882" formatCode="General">
                  <c:v>5.0384892444311401E-2</c:v>
                </c:pt>
                <c:pt idx="4883" formatCode="General">
                  <c:v>4.5905648779415401E-2</c:v>
                </c:pt>
                <c:pt idx="4884" formatCode="General">
                  <c:v>4.25245791420975E-2</c:v>
                </c:pt>
                <c:pt idx="4885" formatCode="General">
                  <c:v>4.0098246762380399E-2</c:v>
                </c:pt>
                <c:pt idx="4886" formatCode="General">
                  <c:v>3.7989150496691097E-2</c:v>
                </c:pt>
                <c:pt idx="4887" formatCode="General">
                  <c:v>3.6043278260082003E-2</c:v>
                </c:pt>
                <c:pt idx="4888" formatCode="General">
                  <c:v>3.3988182909720298E-2</c:v>
                </c:pt>
                <c:pt idx="4889" formatCode="General">
                  <c:v>3.1680999858147603E-2</c:v>
                </c:pt>
                <c:pt idx="4890" formatCode="General">
                  <c:v>2.9128695372128002E-2</c:v>
                </c:pt>
                <c:pt idx="4891" formatCode="General">
                  <c:v>2.6254622800494402E-2</c:v>
                </c:pt>
                <c:pt idx="4892" formatCode="General">
                  <c:v>2.3000005299786099E-2</c:v>
                </c:pt>
                <c:pt idx="4893" formatCode="General">
                  <c:v>1.9478064423647301E-2</c:v>
                </c:pt>
                <c:pt idx="4894" formatCode="General">
                  <c:v>1.6092023274059002E-2</c:v>
                </c:pt>
                <c:pt idx="4895" formatCode="General">
                  <c:v>1.2717755760947001E-2</c:v>
                </c:pt>
                <c:pt idx="4896" formatCode="General">
                  <c:v>8.9058640270405498E-3</c:v>
                </c:pt>
                <c:pt idx="4897" formatCode="General">
                  <c:v>4.6664459045047098E-3</c:v>
                </c:pt>
                <c:pt idx="4898">
                  <c:v>3.9241009213358401E-5</c:v>
                </c:pt>
                <c:pt idx="4899" formatCode="General">
                  <c:v>-5.0183490754853602E-3</c:v>
                </c:pt>
                <c:pt idx="4900" formatCode="General">
                  <c:v>-1.0563043785156399E-2</c:v>
                </c:pt>
                <c:pt idx="4901" formatCode="General">
                  <c:v>-1.66509611106119E-2</c:v>
                </c:pt>
                <c:pt idx="4902" formatCode="General">
                  <c:v>-2.3175635075190701E-2</c:v>
                </c:pt>
                <c:pt idx="4903" formatCode="General">
                  <c:v>-2.9776407765504002E-2</c:v>
                </c:pt>
                <c:pt idx="4904" formatCode="General">
                  <c:v>-3.5803408308702898E-2</c:v>
                </c:pt>
                <c:pt idx="4905" formatCode="General">
                  <c:v>-4.1374604850155802E-2</c:v>
                </c:pt>
                <c:pt idx="4906" formatCode="General">
                  <c:v>-4.7036003185374098E-2</c:v>
                </c:pt>
                <c:pt idx="4907" formatCode="General">
                  <c:v>-5.2715905427595099E-2</c:v>
                </c:pt>
                <c:pt idx="4908" formatCode="General">
                  <c:v>-5.8356741676164503E-2</c:v>
                </c:pt>
                <c:pt idx="4909" formatCode="General">
                  <c:v>-6.39625610226153E-2</c:v>
                </c:pt>
                <c:pt idx="4910" formatCode="General">
                  <c:v>-6.95049566221764E-2</c:v>
                </c:pt>
                <c:pt idx="4911" formatCode="General">
                  <c:v>-7.4943754057822803E-2</c:v>
                </c:pt>
                <c:pt idx="4912" formatCode="General">
                  <c:v>-8.0309799584974306E-2</c:v>
                </c:pt>
                <c:pt idx="4913" formatCode="General">
                  <c:v>-8.5427862122195303E-2</c:v>
                </c:pt>
                <c:pt idx="4914" formatCode="General">
                  <c:v>-8.9760958481660102E-2</c:v>
                </c:pt>
                <c:pt idx="4915" formatCode="General">
                  <c:v>-9.3441617547382394E-2</c:v>
                </c:pt>
                <c:pt idx="4916" formatCode="General">
                  <c:v>-9.69216081951947E-2</c:v>
                </c:pt>
                <c:pt idx="4917" formatCode="General">
                  <c:v>-0.100240837529302</c:v>
                </c:pt>
                <c:pt idx="4918" formatCode="General">
                  <c:v>-0.10353172233211901</c:v>
                </c:pt>
                <c:pt idx="4919" formatCode="General">
                  <c:v>-0.10686545098118801</c:v>
                </c:pt>
                <c:pt idx="4920" formatCode="General">
                  <c:v>-0.110274584001366</c:v>
                </c:pt>
                <c:pt idx="4921" formatCode="General">
                  <c:v>-0.113829639864789</c:v>
                </c:pt>
                <c:pt idx="4922" formatCode="General">
                  <c:v>-0.117624070215123</c:v>
                </c:pt>
                <c:pt idx="4923" formatCode="General">
                  <c:v>-0.121560991356454</c:v>
                </c:pt>
                <c:pt idx="4924" formatCode="General">
                  <c:v>-0.125069821765279</c:v>
                </c:pt>
                <c:pt idx="4925" formatCode="General">
                  <c:v>-0.12856072604074101</c:v>
                </c:pt>
                <c:pt idx="4926" formatCode="General">
                  <c:v>-0.13295981219782499</c:v>
                </c:pt>
                <c:pt idx="4927" formatCode="General">
                  <c:v>-0.13741329468424199</c:v>
                </c:pt>
                <c:pt idx="4928" formatCode="General">
                  <c:v>-0.14155442456563799</c:v>
                </c:pt>
                <c:pt idx="4929" formatCode="General">
                  <c:v>-0.14596749073686299</c:v>
                </c:pt>
                <c:pt idx="4930" formatCode="General">
                  <c:v>-0.15044854642487501</c:v>
                </c:pt>
                <c:pt idx="4931" formatCode="General">
                  <c:v>-0.15479693412930001</c:v>
                </c:pt>
                <c:pt idx="4932" formatCode="General">
                  <c:v>-0.15896264271028801</c:v>
                </c:pt>
                <c:pt idx="4933" formatCode="General">
                  <c:v>-0.16270704951832901</c:v>
                </c:pt>
                <c:pt idx="4934" formatCode="General">
                  <c:v>-0.16536814738218</c:v>
                </c:pt>
                <c:pt idx="4935" formatCode="General">
                  <c:v>-0.167068273529281</c:v>
                </c:pt>
                <c:pt idx="4936" formatCode="General">
                  <c:v>-0.168400871529098</c:v>
                </c:pt>
                <c:pt idx="4937" formatCode="General">
                  <c:v>-0.16944188575007499</c:v>
                </c:pt>
                <c:pt idx="4938" formatCode="General">
                  <c:v>-0.17035868076268401</c:v>
                </c:pt>
                <c:pt idx="4939" formatCode="General">
                  <c:v>-0.17125624730028</c:v>
                </c:pt>
                <c:pt idx="4940" formatCode="General">
                  <c:v>-0.17209302139281099</c:v>
                </c:pt>
                <c:pt idx="4941" formatCode="General">
                  <c:v>-0.172876457926532</c:v>
                </c:pt>
                <c:pt idx="4942" formatCode="General">
                  <c:v>-0.173817568174157</c:v>
                </c:pt>
                <c:pt idx="4943" formatCode="General">
                  <c:v>-0.174844908313949</c:v>
                </c:pt>
                <c:pt idx="4944" formatCode="General">
                  <c:v>-0.17540831701951301</c:v>
                </c:pt>
                <c:pt idx="4945" formatCode="General">
                  <c:v>-0.175725323127945</c:v>
                </c:pt>
                <c:pt idx="4946" formatCode="General">
                  <c:v>-0.17641079379608701</c:v>
                </c:pt>
                <c:pt idx="4947" formatCode="General">
                  <c:v>-0.17757212727177299</c:v>
                </c:pt>
                <c:pt idx="4948" formatCode="General">
                  <c:v>-0.17933188901119401</c:v>
                </c:pt>
                <c:pt idx="4949" formatCode="General">
                  <c:v>-0.181773807485934</c:v>
                </c:pt>
                <c:pt idx="4950" formatCode="General">
                  <c:v>-0.184866991429706</c:v>
                </c:pt>
                <c:pt idx="4951" formatCode="General">
                  <c:v>-0.188517810989137</c:v>
                </c:pt>
                <c:pt idx="4952" formatCode="General">
                  <c:v>-0.192620396388791</c:v>
                </c:pt>
                <c:pt idx="4953" formatCode="General">
                  <c:v>-0.19682207722411901</c:v>
                </c:pt>
                <c:pt idx="4954" formatCode="General">
                  <c:v>-0.200400292584757</c:v>
                </c:pt>
                <c:pt idx="4955" formatCode="General">
                  <c:v>-0.20334054578136099</c:v>
                </c:pt>
                <c:pt idx="4956" formatCode="General">
                  <c:v>-0.20610599632996901</c:v>
                </c:pt>
                <c:pt idx="4957" formatCode="General">
                  <c:v>-0.208816342091523</c:v>
                </c:pt>
                <c:pt idx="4958" formatCode="General">
                  <c:v>-0.21163507279114599</c:v>
                </c:pt>
                <c:pt idx="4959" formatCode="General">
                  <c:v>-0.21444903919553901</c:v>
                </c:pt>
                <c:pt idx="4960" formatCode="General">
                  <c:v>-0.216969993162626</c:v>
                </c:pt>
                <c:pt idx="4961" formatCode="General">
                  <c:v>-0.21884370059915101</c:v>
                </c:pt>
                <c:pt idx="4962" formatCode="General">
                  <c:v>-0.21942826538528501</c:v>
                </c:pt>
                <c:pt idx="4963" formatCode="General">
                  <c:v>-0.21893514348344101</c:v>
                </c:pt>
                <c:pt idx="4964" formatCode="General">
                  <c:v>-0.217985081195081</c:v>
                </c:pt>
                <c:pt idx="4965" formatCode="General">
                  <c:v>-0.21663872302227999</c:v>
                </c:pt>
                <c:pt idx="4966" formatCode="General">
                  <c:v>-0.21503259026301799</c:v>
                </c:pt>
                <c:pt idx="4967" formatCode="General">
                  <c:v>-0.21327196581072699</c:v>
                </c:pt>
                <c:pt idx="4968" formatCode="General">
                  <c:v>-0.211495428482393</c:v>
                </c:pt>
                <c:pt idx="4969" formatCode="General">
                  <c:v>-0.209873271379688</c:v>
                </c:pt>
                <c:pt idx="4970" formatCode="General">
                  <c:v>-0.20835393332657701</c:v>
                </c:pt>
                <c:pt idx="4971" formatCode="General">
                  <c:v>-0.20657894837674101</c:v>
                </c:pt>
                <c:pt idx="4972" formatCode="General">
                  <c:v>-0.204798424365738</c:v>
                </c:pt>
                <c:pt idx="4973" formatCode="General">
                  <c:v>-0.20339266548438201</c:v>
                </c:pt>
                <c:pt idx="4974" formatCode="General">
                  <c:v>-0.20223133718653799</c:v>
                </c:pt>
                <c:pt idx="4975" formatCode="General">
                  <c:v>-0.20141835700388799</c:v>
                </c:pt>
                <c:pt idx="4976" formatCode="General">
                  <c:v>-0.20108164320639299</c:v>
                </c:pt>
                <c:pt idx="4977" formatCode="General">
                  <c:v>-0.201208030523819</c:v>
                </c:pt>
                <c:pt idx="4978" formatCode="General">
                  <c:v>-0.20162022217779299</c:v>
                </c:pt>
                <c:pt idx="4979" formatCode="General">
                  <c:v>-0.201974219208609</c:v>
                </c:pt>
                <c:pt idx="4980" formatCode="General">
                  <c:v>-0.20237014327952099</c:v>
                </c:pt>
                <c:pt idx="4981" formatCode="General">
                  <c:v>-0.20288505542972701</c:v>
                </c:pt>
                <c:pt idx="4982" formatCode="General">
                  <c:v>-0.20327439472831699</c:v>
                </c:pt>
                <c:pt idx="4983" formatCode="General">
                  <c:v>-0.203510254323335</c:v>
                </c:pt>
                <c:pt idx="4984" formatCode="General">
                  <c:v>-0.20353189386783399</c:v>
                </c:pt>
                <c:pt idx="4985" formatCode="General">
                  <c:v>-0.20331629766683501</c:v>
                </c:pt>
                <c:pt idx="4986" formatCode="General">
                  <c:v>-0.20298951209952301</c:v>
                </c:pt>
                <c:pt idx="4987" formatCode="General">
                  <c:v>-0.20255627993939901</c:v>
                </c:pt>
                <c:pt idx="4988" formatCode="General">
                  <c:v>-0.20150863604567701</c:v>
                </c:pt>
                <c:pt idx="4989" formatCode="General">
                  <c:v>-0.19980642901190199</c:v>
                </c:pt>
                <c:pt idx="4990" formatCode="General">
                  <c:v>-0.197822135369357</c:v>
                </c:pt>
                <c:pt idx="4991" formatCode="General">
                  <c:v>-0.19556518351129901</c:v>
                </c:pt>
                <c:pt idx="4992" formatCode="General">
                  <c:v>-0.19320684245769701</c:v>
                </c:pt>
                <c:pt idx="4993" formatCode="General">
                  <c:v>-0.191012320048809</c:v>
                </c:pt>
                <c:pt idx="4994" formatCode="General">
                  <c:v>-0.18904206073348701</c:v>
                </c:pt>
                <c:pt idx="4995" formatCode="General">
                  <c:v>-0.18722941996678799</c:v>
                </c:pt>
                <c:pt idx="4996" formatCode="General">
                  <c:v>-0.18540048747284499</c:v>
                </c:pt>
                <c:pt idx="4997" formatCode="General">
                  <c:v>-0.183035848548942</c:v>
                </c:pt>
                <c:pt idx="4998" formatCode="General">
                  <c:v>-0.180247163979671</c:v>
                </c:pt>
                <c:pt idx="4999" formatCode="General">
                  <c:v>-0.17759153873657799</c:v>
                </c:pt>
                <c:pt idx="5000" formatCode="General">
                  <c:v>-0.17517178015141699</c:v>
                </c:pt>
                <c:pt idx="5001" formatCode="General">
                  <c:v>-0.172962179447433</c:v>
                </c:pt>
                <c:pt idx="5002" formatCode="General">
                  <c:v>-0.17082269585042101</c:v>
                </c:pt>
                <c:pt idx="5003" formatCode="General">
                  <c:v>-0.168705221395306</c:v>
                </c:pt>
                <c:pt idx="5004" formatCode="General">
                  <c:v>-0.16655139706269001</c:v>
                </c:pt>
                <c:pt idx="5005" formatCode="General">
                  <c:v>-0.16398671500654899</c:v>
                </c:pt>
                <c:pt idx="5006" formatCode="General">
                  <c:v>-0.16122994372301599</c:v>
                </c:pt>
                <c:pt idx="5007" formatCode="General">
                  <c:v>-0.158674252515661</c:v>
                </c:pt>
                <c:pt idx="5008" formatCode="General">
                  <c:v>-0.15617727481921101</c:v>
                </c:pt>
                <c:pt idx="5009" formatCode="General">
                  <c:v>-0.15373539991079899</c:v>
                </c:pt>
                <c:pt idx="5010" formatCode="General">
                  <c:v>-0.15132459330520401</c:v>
                </c:pt>
                <c:pt idx="5011" formatCode="General">
                  <c:v>-0.14882034916874501</c:v>
                </c:pt>
                <c:pt idx="5012" formatCode="General">
                  <c:v>-0.145981733518351</c:v>
                </c:pt>
                <c:pt idx="5013" formatCode="General">
                  <c:v>-0.14227540735819899</c:v>
                </c:pt>
                <c:pt idx="5014" formatCode="General">
                  <c:v>-0.13793079477612</c:v>
                </c:pt>
                <c:pt idx="5015" formatCode="General">
                  <c:v>-0.133562937481426</c:v>
                </c:pt>
                <c:pt idx="5016" formatCode="General">
                  <c:v>-0.12926564089539999</c:v>
                </c:pt>
                <c:pt idx="5017" formatCode="General">
                  <c:v>-0.125138590627105</c:v>
                </c:pt>
                <c:pt idx="5018" formatCode="General">
                  <c:v>-0.121208247806912</c:v>
                </c:pt>
                <c:pt idx="5019" formatCode="General">
                  <c:v>-0.117442846136148</c:v>
                </c:pt>
                <c:pt idx="5020" formatCode="General">
                  <c:v>-0.113832584773831</c:v>
                </c:pt>
                <c:pt idx="5021" formatCode="General">
                  <c:v>-0.110429282075694</c:v>
                </c:pt>
                <c:pt idx="5022" formatCode="General">
                  <c:v>-0.107041262337251</c:v>
                </c:pt>
                <c:pt idx="5023" formatCode="General">
                  <c:v>-0.103031408615715</c:v>
                </c:pt>
                <c:pt idx="5024" formatCode="General">
                  <c:v>-9.8551201252681603E-2</c:v>
                </c:pt>
                <c:pt idx="5025" formatCode="General">
                  <c:v>-9.4165828731778201E-2</c:v>
                </c:pt>
                <c:pt idx="5026" formatCode="General">
                  <c:v>-8.9866921543738099E-2</c:v>
                </c:pt>
                <c:pt idx="5027" formatCode="General">
                  <c:v>-8.5836004742802105E-2</c:v>
                </c:pt>
                <c:pt idx="5028" formatCode="General">
                  <c:v>-8.2306364922566003E-2</c:v>
                </c:pt>
                <c:pt idx="5029" formatCode="General">
                  <c:v>-7.9266113990731704E-2</c:v>
                </c:pt>
                <c:pt idx="5030" formatCode="General">
                  <c:v>-7.65366388220204E-2</c:v>
                </c:pt>
                <c:pt idx="5031" formatCode="General">
                  <c:v>-7.3845141424137603E-2</c:v>
                </c:pt>
                <c:pt idx="5032" formatCode="General">
                  <c:v>-7.0498168976346101E-2</c:v>
                </c:pt>
                <c:pt idx="5033" formatCode="General">
                  <c:v>-6.6529308233809398E-2</c:v>
                </c:pt>
                <c:pt idx="5034" formatCode="General">
                  <c:v>-6.2444790844752601E-2</c:v>
                </c:pt>
                <c:pt idx="5035" formatCode="General">
                  <c:v>-5.8315556441992503E-2</c:v>
                </c:pt>
                <c:pt idx="5036" formatCode="General">
                  <c:v>-5.4302685821238199E-2</c:v>
                </c:pt>
                <c:pt idx="5037" formatCode="General">
                  <c:v>-5.0486574932238501E-2</c:v>
                </c:pt>
                <c:pt idx="5038" formatCode="General">
                  <c:v>-4.68751627087182E-2</c:v>
                </c:pt>
                <c:pt idx="5039" formatCode="General">
                  <c:v>-4.34534385109481E-2</c:v>
                </c:pt>
                <c:pt idx="5040" formatCode="General">
                  <c:v>-4.0030841955883197E-2</c:v>
                </c:pt>
                <c:pt idx="5041" formatCode="General">
                  <c:v>-3.6005638986560201E-2</c:v>
                </c:pt>
                <c:pt idx="5042" formatCode="General">
                  <c:v>-3.1471443167132497E-2</c:v>
                </c:pt>
                <c:pt idx="5043" formatCode="General">
                  <c:v>-2.71219170984522E-2</c:v>
                </c:pt>
                <c:pt idx="5044" formatCode="General">
                  <c:v>-2.3132790768559699E-2</c:v>
                </c:pt>
                <c:pt idx="5045" formatCode="General">
                  <c:v>-1.9518316523488899E-2</c:v>
                </c:pt>
                <c:pt idx="5046" formatCode="General">
                  <c:v>-1.6222150516476901E-2</c:v>
                </c:pt>
                <c:pt idx="5047" formatCode="General">
                  <c:v>-1.3070450510678301E-2</c:v>
                </c:pt>
                <c:pt idx="5048" formatCode="General">
                  <c:v>-9.7256695107226804E-3</c:v>
                </c:pt>
                <c:pt idx="5049" formatCode="General">
                  <c:v>-5.5860431941493803E-3</c:v>
                </c:pt>
                <c:pt idx="5050" formatCode="General">
                  <c:v>-8.8578862018267495E-4</c:v>
                </c:pt>
                <c:pt idx="5051" formatCode="General">
                  <c:v>3.8299337552851901E-3</c:v>
                </c:pt>
                <c:pt idx="5052" formatCode="General">
                  <c:v>8.5704945553765205E-3</c:v>
                </c:pt>
                <c:pt idx="5053" formatCode="General">
                  <c:v>1.3141969349431E-2</c:v>
                </c:pt>
                <c:pt idx="5054" formatCode="General">
                  <c:v>1.7449511470828401E-2</c:v>
                </c:pt>
                <c:pt idx="5055" formatCode="General">
                  <c:v>2.15872501317893E-2</c:v>
                </c:pt>
                <c:pt idx="5056" formatCode="General">
                  <c:v>2.5536426067266301E-2</c:v>
                </c:pt>
                <c:pt idx="5057" formatCode="General">
                  <c:v>2.9398943430138502E-2</c:v>
                </c:pt>
                <c:pt idx="5058" formatCode="General">
                  <c:v>3.3776279099481298E-2</c:v>
                </c:pt>
                <c:pt idx="5059" formatCode="General">
                  <c:v>3.8517981843027502E-2</c:v>
                </c:pt>
                <c:pt idx="5060" formatCode="General">
                  <c:v>4.2989994140035702E-2</c:v>
                </c:pt>
                <c:pt idx="5061" formatCode="General">
                  <c:v>4.7190790617384501E-2</c:v>
                </c:pt>
                <c:pt idx="5062" formatCode="General">
                  <c:v>5.1246295072205197E-2</c:v>
                </c:pt>
                <c:pt idx="5063" formatCode="General">
                  <c:v>5.5183336025623302E-2</c:v>
                </c:pt>
                <c:pt idx="5064" formatCode="General">
                  <c:v>5.8853409673311902E-2</c:v>
                </c:pt>
                <c:pt idx="5065" formatCode="General">
                  <c:v>6.2379787585686797E-2</c:v>
                </c:pt>
                <c:pt idx="5066" formatCode="General">
                  <c:v>6.6424901581818699E-2</c:v>
                </c:pt>
                <c:pt idx="5067" formatCode="General">
                  <c:v>7.0863414343239797E-2</c:v>
                </c:pt>
                <c:pt idx="5068" formatCode="General">
                  <c:v>7.5133238811156106E-2</c:v>
                </c:pt>
                <c:pt idx="5069" formatCode="General">
                  <c:v>7.9192291689443903E-2</c:v>
                </c:pt>
                <c:pt idx="5070" formatCode="General">
                  <c:v>8.2991665814042798E-2</c:v>
                </c:pt>
                <c:pt idx="5071" formatCode="General">
                  <c:v>8.6593286297690406E-2</c:v>
                </c:pt>
                <c:pt idx="5072" formatCode="General">
                  <c:v>9.0043575357843006E-2</c:v>
                </c:pt>
                <c:pt idx="5073" formatCode="General">
                  <c:v>9.3308860457249704E-2</c:v>
                </c:pt>
                <c:pt idx="5074" formatCode="General">
                  <c:v>9.6332954937502796E-2</c:v>
                </c:pt>
                <c:pt idx="5075" formatCode="General">
                  <c:v>9.9330872881903107E-2</c:v>
                </c:pt>
                <c:pt idx="5076" formatCode="General">
                  <c:v>0.10296543831909299</c:v>
                </c:pt>
                <c:pt idx="5077" formatCode="General">
                  <c:v>0.10717196095188999</c:v>
                </c:pt>
                <c:pt idx="5078" formatCode="General">
                  <c:v>0.11136440036176</c:v>
                </c:pt>
                <c:pt idx="5079" formatCode="General">
                  <c:v>0.11542373488816</c:v>
                </c:pt>
                <c:pt idx="5080" formatCode="General">
                  <c:v>0.11934273595441899</c:v>
                </c:pt>
                <c:pt idx="5081" formatCode="General">
                  <c:v>0.123075467967232</c:v>
                </c:pt>
                <c:pt idx="5082" formatCode="General">
                  <c:v>0.126673330718266</c:v>
                </c:pt>
                <c:pt idx="5083" formatCode="General">
                  <c:v>0.13069369058136099</c:v>
                </c:pt>
                <c:pt idx="5084" formatCode="General">
                  <c:v>0.13498952167282599</c:v>
                </c:pt>
                <c:pt idx="5085" formatCode="General">
                  <c:v>0.13896570253580401</c:v>
                </c:pt>
                <c:pt idx="5086" formatCode="General">
                  <c:v>0.14266162312833</c:v>
                </c:pt>
                <c:pt idx="5087" formatCode="General">
                  <c:v>0.146123490385832</c:v>
                </c:pt>
                <c:pt idx="5088" formatCode="General">
                  <c:v>0.14932259037465101</c:v>
                </c:pt>
                <c:pt idx="5089" formatCode="General">
                  <c:v>0.152187997492021</c:v>
                </c:pt>
                <c:pt idx="5090" formatCode="General">
                  <c:v>0.15467853331092099</c:v>
                </c:pt>
                <c:pt idx="5091" formatCode="General">
                  <c:v>0.156735060531804</c:v>
                </c:pt>
                <c:pt idx="5092" formatCode="General">
                  <c:v>0.158607531093135</c:v>
                </c:pt>
                <c:pt idx="5093" formatCode="General">
                  <c:v>0.16096123389036401</c:v>
                </c:pt>
                <c:pt idx="5094" formatCode="General">
                  <c:v>0.16360299294480801</c:v>
                </c:pt>
                <c:pt idx="5095" formatCode="General">
                  <c:v>0.16598042853717099</c:v>
                </c:pt>
                <c:pt idx="5096" formatCode="General">
                  <c:v>0.168111637402377</c:v>
                </c:pt>
                <c:pt idx="5097" formatCode="General">
                  <c:v>0.169988391000609</c:v>
                </c:pt>
                <c:pt idx="5098" formatCode="General">
                  <c:v>0.17165387244782601</c:v>
                </c:pt>
                <c:pt idx="5099" formatCode="General">
                  <c:v>0.173134424683002</c:v>
                </c:pt>
                <c:pt idx="5100" formatCode="General">
                  <c:v>0.17435319645935399</c:v>
                </c:pt>
                <c:pt idx="5101" formatCode="General">
                  <c:v>0.17544218656935501</c:v>
                </c:pt>
                <c:pt idx="5102" formatCode="General">
                  <c:v>0.17696939472735801</c:v>
                </c:pt>
                <c:pt idx="5103" formatCode="General">
                  <c:v>0.178843588297911</c:v>
                </c:pt>
                <c:pt idx="5104" formatCode="General">
                  <c:v>0.18053024544437199</c:v>
                </c:pt>
                <c:pt idx="5105" formatCode="General">
                  <c:v>0.18197749281799899</c:v>
                </c:pt>
                <c:pt idx="5106" formatCode="General">
                  <c:v>0.18321352264802401</c:v>
                </c:pt>
                <c:pt idx="5107" formatCode="General">
                  <c:v>0.18420729228684701</c:v>
                </c:pt>
                <c:pt idx="5108" formatCode="General">
                  <c:v>0.18491313158660799</c:v>
                </c:pt>
                <c:pt idx="5109" formatCode="General">
                  <c:v>0.18537077697002499</c:v>
                </c:pt>
                <c:pt idx="5110" formatCode="General">
                  <c:v>0.18589080464074201</c:v>
                </c:pt>
                <c:pt idx="5111" formatCode="General">
                  <c:v>0.18710293386983301</c:v>
                </c:pt>
                <c:pt idx="5112" formatCode="General">
                  <c:v>0.188828113760757</c:v>
                </c:pt>
                <c:pt idx="5113" formatCode="General">
                  <c:v>0.19051036889318801</c:v>
                </c:pt>
                <c:pt idx="5114" formatCode="General">
                  <c:v>0.19209596824337999</c:v>
                </c:pt>
                <c:pt idx="5115" formatCode="General">
                  <c:v>0.19358696899380501</c:v>
                </c:pt>
                <c:pt idx="5116" formatCode="General">
                  <c:v>0.19504956472482901</c:v>
                </c:pt>
                <c:pt idx="5117" formatCode="General">
                  <c:v>0.19651607139136901</c:v>
                </c:pt>
                <c:pt idx="5118" formatCode="General">
                  <c:v>0.197925136997186</c:v>
                </c:pt>
                <c:pt idx="5119" formatCode="General">
                  <c:v>0.19945777011658899</c:v>
                </c:pt>
                <c:pt idx="5120" formatCode="General">
                  <c:v>0.20167992396156501</c:v>
                </c:pt>
                <c:pt idx="5121" formatCode="General">
                  <c:v>0.204308042885469</c:v>
                </c:pt>
                <c:pt idx="5122" formatCode="General">
                  <c:v>0.20673168282573401</c:v>
                </c:pt>
                <c:pt idx="5123" formatCode="General">
                  <c:v>0.208835511625205</c:v>
                </c:pt>
                <c:pt idx="5124" formatCode="General">
                  <c:v>0.21051034808826199</c:v>
                </c:pt>
                <c:pt idx="5125" formatCode="General">
                  <c:v>0.21174962853340601</c:v>
                </c:pt>
                <c:pt idx="5126" formatCode="General">
                  <c:v>0.21248926269229801</c:v>
                </c:pt>
                <c:pt idx="5127" formatCode="General">
                  <c:v>0.21265550232236</c:v>
                </c:pt>
                <c:pt idx="5128" formatCode="General">
                  <c:v>0.21246141436982399</c:v>
                </c:pt>
                <c:pt idx="5129" formatCode="General">
                  <c:v>0.212519176332083</c:v>
                </c:pt>
                <c:pt idx="5130" formatCode="General">
                  <c:v>0.21268780534220499</c:v>
                </c:pt>
                <c:pt idx="5131" formatCode="General">
                  <c:v>0.21253419536166801</c:v>
                </c:pt>
                <c:pt idx="5132" formatCode="General">
                  <c:v>0.21209048353340201</c:v>
                </c:pt>
                <c:pt idx="5133" formatCode="General">
                  <c:v>0.21120103816336699</c:v>
                </c:pt>
                <c:pt idx="5134" formatCode="General">
                  <c:v>0.209778852080751</c:v>
                </c:pt>
                <c:pt idx="5135" formatCode="General">
                  <c:v>0.207892705646778</c:v>
                </c:pt>
                <c:pt idx="5136" formatCode="General">
                  <c:v>0.20573560160460899</c:v>
                </c:pt>
                <c:pt idx="5137" formatCode="General">
                  <c:v>0.20337497455426101</c:v>
                </c:pt>
                <c:pt idx="5138" formatCode="General">
                  <c:v>0.20102372966650101</c:v>
                </c:pt>
                <c:pt idx="5139" formatCode="General">
                  <c:v>0.19922303716048201</c:v>
                </c:pt>
                <c:pt idx="5140" formatCode="General">
                  <c:v>0.19779368948890499</c:v>
                </c:pt>
                <c:pt idx="5141" formatCode="General">
                  <c:v>0.19639430576146399</c:v>
                </c:pt>
                <c:pt idx="5142" formatCode="General">
                  <c:v>0.194943045807314</c:v>
                </c:pt>
                <c:pt idx="5143" formatCode="General">
                  <c:v>0.19319514092068599</c:v>
                </c:pt>
                <c:pt idx="5144" formatCode="General">
                  <c:v>0.19104606082692599</c:v>
                </c:pt>
                <c:pt idx="5145" formatCode="General">
                  <c:v>0.18845826370332</c:v>
                </c:pt>
                <c:pt idx="5146" formatCode="General">
                  <c:v>0.18544044519761399</c:v>
                </c:pt>
                <c:pt idx="5147" formatCode="General">
                  <c:v>0.18238146354340301</c:v>
                </c:pt>
                <c:pt idx="5148" formatCode="General">
                  <c:v>0.179905065432094</c:v>
                </c:pt>
                <c:pt idx="5149" formatCode="General">
                  <c:v>0.17775048836007801</c:v>
                </c:pt>
                <c:pt idx="5150" formatCode="General">
                  <c:v>0.175386406040731</c:v>
                </c:pt>
                <c:pt idx="5151" formatCode="General">
                  <c:v>0.17277384295718901</c:v>
                </c:pt>
                <c:pt idx="5152" formatCode="General">
                  <c:v>0.169961098065711</c:v>
                </c:pt>
                <c:pt idx="5153" formatCode="General">
                  <c:v>0.16708097448166601</c:v>
                </c:pt>
                <c:pt idx="5154" formatCode="General">
                  <c:v>0.16414962400949501</c:v>
                </c:pt>
                <c:pt idx="5155" formatCode="General">
                  <c:v>0.161495297697094</c:v>
                </c:pt>
                <c:pt idx="5156" formatCode="General">
                  <c:v>0.159779346405022</c:v>
                </c:pt>
                <c:pt idx="5157" formatCode="General">
                  <c:v>0.15876020951109299</c:v>
                </c:pt>
                <c:pt idx="5158" formatCode="General">
                  <c:v>0.15787835406884701</c:v>
                </c:pt>
                <c:pt idx="5159" formatCode="General">
                  <c:v>0.15696843462327001</c:v>
                </c:pt>
                <c:pt idx="5160" formatCode="General">
                  <c:v>0.155793195448997</c:v>
                </c:pt>
                <c:pt idx="5161" formatCode="General">
                  <c:v>0.15432734538489601</c:v>
                </c:pt>
                <c:pt idx="5162" formatCode="General">
                  <c:v>0.15256767101504801</c:v>
                </c:pt>
                <c:pt idx="5163" formatCode="General">
                  <c:v>0.150666704533754</c:v>
                </c:pt>
                <c:pt idx="5164" formatCode="General">
                  <c:v>0.14898536431022499</c:v>
                </c:pt>
                <c:pt idx="5165" formatCode="General">
                  <c:v>0.147233035643169</c:v>
                </c:pt>
                <c:pt idx="5166" formatCode="General">
                  <c:v>0.145019988428393</c:v>
                </c:pt>
                <c:pt idx="5167" formatCode="General">
                  <c:v>0.14229008260784201</c:v>
                </c:pt>
                <c:pt idx="5168" formatCode="General">
                  <c:v>0.13898600013168599</c:v>
                </c:pt>
                <c:pt idx="5169" formatCode="General">
                  <c:v>0.13528186821788901</c:v>
                </c:pt>
                <c:pt idx="5170" formatCode="General">
                  <c:v>0.13129236679317199</c:v>
                </c:pt>
                <c:pt idx="5171" formatCode="General">
                  <c:v>0.127367684955527</c:v>
                </c:pt>
                <c:pt idx="5172" formatCode="General">
                  <c:v>0.124055567516939</c:v>
                </c:pt>
                <c:pt idx="5173" formatCode="General">
                  <c:v>0.121015631347584</c:v>
                </c:pt>
                <c:pt idx="5174" formatCode="General">
                  <c:v>0.117801774812793</c:v>
                </c:pt>
                <c:pt idx="5175" formatCode="General">
                  <c:v>0.11442830561497599</c:v>
                </c:pt>
                <c:pt idx="5176" formatCode="General">
                  <c:v>0.11077848065584001</c:v>
                </c:pt>
                <c:pt idx="5177" formatCode="General">
                  <c:v>0.10678221478455099</c:v>
                </c:pt>
                <c:pt idx="5178" formatCode="General">
                  <c:v>0.102442184902171</c:v>
                </c:pt>
                <c:pt idx="5179" formatCode="General">
                  <c:v>9.7695329410278101E-2</c:v>
                </c:pt>
                <c:pt idx="5180" formatCode="General">
                  <c:v>9.2911743457426005E-2</c:v>
                </c:pt>
                <c:pt idx="5181" formatCode="General">
                  <c:v>8.8793501759534099E-2</c:v>
                </c:pt>
                <c:pt idx="5182" formatCode="General">
                  <c:v>8.5076594577012304E-2</c:v>
                </c:pt>
                <c:pt idx="5183" formatCode="General">
                  <c:v>8.1216578323700897E-2</c:v>
                </c:pt>
                <c:pt idx="5184" formatCode="General">
                  <c:v>7.7207934743582701E-2</c:v>
                </c:pt>
                <c:pt idx="5185" formatCode="General">
                  <c:v>7.3144188503318705E-2</c:v>
                </c:pt>
                <c:pt idx="5186" formatCode="General">
                  <c:v>6.9202687629702497E-2</c:v>
                </c:pt>
                <c:pt idx="5187" formatCode="General">
                  <c:v>6.5441899186871696E-2</c:v>
                </c:pt>
                <c:pt idx="5188" formatCode="General">
                  <c:v>6.1686065415963498E-2</c:v>
                </c:pt>
                <c:pt idx="5189" formatCode="General">
                  <c:v>5.8026618085124597E-2</c:v>
                </c:pt>
                <c:pt idx="5190" formatCode="General">
                  <c:v>5.4831146258104001E-2</c:v>
                </c:pt>
                <c:pt idx="5191" formatCode="General">
                  <c:v>5.1853471759195899E-2</c:v>
                </c:pt>
                <c:pt idx="5192" formatCode="General">
                  <c:v>4.8754838458983103E-2</c:v>
                </c:pt>
                <c:pt idx="5193" formatCode="General">
                  <c:v>4.55458850091289E-2</c:v>
                </c:pt>
                <c:pt idx="5194" formatCode="General">
                  <c:v>4.2136937017713899E-2</c:v>
                </c:pt>
                <c:pt idx="5195" formatCode="General">
                  <c:v>3.8510040563125798E-2</c:v>
                </c:pt>
                <c:pt idx="5196" formatCode="General">
                  <c:v>3.4710574493797601E-2</c:v>
                </c:pt>
                <c:pt idx="5197" formatCode="General">
                  <c:v>3.0652893865487502E-2</c:v>
                </c:pt>
                <c:pt idx="5198" formatCode="General">
                  <c:v>2.6563645000629601E-2</c:v>
                </c:pt>
                <c:pt idx="5199" formatCode="General">
                  <c:v>2.2952020980396101E-2</c:v>
                </c:pt>
                <c:pt idx="5200" formatCode="General">
                  <c:v>1.9470061949726201E-2</c:v>
                </c:pt>
                <c:pt idx="5201" formatCode="General">
                  <c:v>1.56150299801432E-2</c:v>
                </c:pt>
                <c:pt idx="5202" formatCode="General">
                  <c:v>1.13808031492676E-2</c:v>
                </c:pt>
                <c:pt idx="5203" formatCode="General">
                  <c:v>6.7321434623520103E-3</c:v>
                </c:pt>
                <c:pt idx="5204" formatCode="General">
                  <c:v>1.7683533799956401E-3</c:v>
                </c:pt>
                <c:pt idx="5205" formatCode="General">
                  <c:v>-3.4015224717942401E-3</c:v>
                </c:pt>
                <c:pt idx="5206" formatCode="General">
                  <c:v>-8.9160615990216009E-3</c:v>
                </c:pt>
                <c:pt idx="5207" formatCode="General">
                  <c:v>-1.4553021393783099E-2</c:v>
                </c:pt>
                <c:pt idx="5208" formatCode="General">
                  <c:v>-1.96933483245759E-2</c:v>
                </c:pt>
                <c:pt idx="5209" formatCode="General">
                  <c:v>-2.4634454819328001E-2</c:v>
                </c:pt>
                <c:pt idx="5210" formatCode="General">
                  <c:v>-2.98773387100329E-2</c:v>
                </c:pt>
                <c:pt idx="5211" formatCode="General">
                  <c:v>-3.5367292706250199E-2</c:v>
                </c:pt>
                <c:pt idx="5212" formatCode="General">
                  <c:v>-4.1079844698293698E-2</c:v>
                </c:pt>
                <c:pt idx="5213" formatCode="General">
                  <c:v>-4.6963332774164097E-2</c:v>
                </c:pt>
                <c:pt idx="5214" formatCode="General">
                  <c:v>-5.2879785021074502E-2</c:v>
                </c:pt>
                <c:pt idx="5215" formatCode="General">
                  <c:v>-5.87574845459179E-2</c:v>
                </c:pt>
                <c:pt idx="5216" formatCode="General">
                  <c:v>-6.4357524162020799E-2</c:v>
                </c:pt>
                <c:pt idx="5217" formatCode="General">
                  <c:v>-6.9270930493621499E-2</c:v>
                </c:pt>
                <c:pt idx="5218" formatCode="General">
                  <c:v>-7.3791839595414493E-2</c:v>
                </c:pt>
                <c:pt idx="5219" formatCode="General">
                  <c:v>-7.8275949665699396E-2</c:v>
                </c:pt>
                <c:pt idx="5220" formatCode="General">
                  <c:v>-8.2639936940677602E-2</c:v>
                </c:pt>
                <c:pt idx="5221" formatCode="General">
                  <c:v>-8.6911046332590003E-2</c:v>
                </c:pt>
                <c:pt idx="5222" formatCode="General">
                  <c:v>-9.1149024936906797E-2</c:v>
                </c:pt>
                <c:pt idx="5223" formatCode="General">
                  <c:v>-9.5391581823627003E-2</c:v>
                </c:pt>
                <c:pt idx="5224" formatCode="General">
                  <c:v>-9.9595623775587602E-2</c:v>
                </c:pt>
                <c:pt idx="5225" formatCode="General">
                  <c:v>-0.10375506172551301</c:v>
                </c:pt>
                <c:pt idx="5226" formatCode="General">
                  <c:v>-0.107639944090424</c:v>
                </c:pt>
                <c:pt idx="5227" formatCode="General">
                  <c:v>-0.11083537535976599</c:v>
                </c:pt>
                <c:pt idx="5228" formatCode="General">
                  <c:v>-0.113767115067254</c:v>
                </c:pt>
                <c:pt idx="5229" formatCode="General">
                  <c:v>-0.11703171783197699</c:v>
                </c:pt>
                <c:pt idx="5230" formatCode="General">
                  <c:v>-0.12059292761380599</c:v>
                </c:pt>
                <c:pt idx="5231" formatCode="General">
                  <c:v>-0.124322772335947</c:v>
                </c:pt>
                <c:pt idx="5232" formatCode="General">
                  <c:v>-0.128122615493106</c:v>
                </c:pt>
                <c:pt idx="5233" formatCode="General">
                  <c:v>-0.132060283306423</c:v>
                </c:pt>
                <c:pt idx="5234" formatCode="General">
                  <c:v>-0.135956275403574</c:v>
                </c:pt>
                <c:pt idx="5235" formatCode="General">
                  <c:v>-0.139324848663817</c:v>
                </c:pt>
                <c:pt idx="5236" formatCode="General">
                  <c:v>-0.14250160816530999</c:v>
                </c:pt>
                <c:pt idx="5237" formatCode="General">
                  <c:v>-0.14596098276097999</c:v>
                </c:pt>
                <c:pt idx="5238" formatCode="General">
                  <c:v>-0.149618263771365</c:v>
                </c:pt>
                <c:pt idx="5239" formatCode="General">
                  <c:v>-0.15353342302798301</c:v>
                </c:pt>
                <c:pt idx="5240" formatCode="General">
                  <c:v>-0.157774600211049</c:v>
                </c:pt>
                <c:pt idx="5241" formatCode="General">
                  <c:v>-0.16229606413838399</c:v>
                </c:pt>
                <c:pt idx="5242" formatCode="General">
                  <c:v>-0.16709631913626699</c:v>
                </c:pt>
                <c:pt idx="5243" formatCode="General">
                  <c:v>-0.17191050083450801</c:v>
                </c:pt>
                <c:pt idx="5244" formatCode="General">
                  <c:v>-0.17601189959655</c:v>
                </c:pt>
                <c:pt idx="5245" formatCode="General">
                  <c:v>-0.17947502912486801</c:v>
                </c:pt>
                <c:pt idx="5246" formatCode="General">
                  <c:v>-0.182792923467341</c:v>
                </c:pt>
                <c:pt idx="5247" formatCode="General">
                  <c:v>-0.18601104686255199</c:v>
                </c:pt>
                <c:pt idx="5248" formatCode="General">
                  <c:v>-0.18917599941013299</c:v>
                </c:pt>
                <c:pt idx="5249" formatCode="General">
                  <c:v>-0.192300452136176</c:v>
                </c:pt>
                <c:pt idx="5250" formatCode="General">
                  <c:v>-0.195364144445238</c:v>
                </c:pt>
                <c:pt idx="5251" formatCode="General">
                  <c:v>-0.19833086571929401</c:v>
                </c:pt>
                <c:pt idx="5252" formatCode="General">
                  <c:v>-0.20096462111330601</c:v>
                </c:pt>
                <c:pt idx="5253" formatCode="General">
                  <c:v>-0.202756257188521</c:v>
                </c:pt>
                <c:pt idx="5254" formatCode="General">
                  <c:v>-0.203936514768111</c:v>
                </c:pt>
                <c:pt idx="5255" formatCode="General">
                  <c:v>-0.205068139973686</c:v>
                </c:pt>
                <c:pt idx="5256" formatCode="General">
                  <c:v>-0.20636111147223801</c:v>
                </c:pt>
                <c:pt idx="5257" formatCode="General">
                  <c:v>-0.20802881196214801</c:v>
                </c:pt>
                <c:pt idx="5258" formatCode="General">
                  <c:v>-0.21014619855043901</c:v>
                </c:pt>
                <c:pt idx="5259" formatCode="General">
                  <c:v>-0.212714239184842</c:v>
                </c:pt>
                <c:pt idx="5260" formatCode="General">
                  <c:v>-0.215691795093642</c:v>
                </c:pt>
                <c:pt idx="5261" formatCode="General">
                  <c:v>-0.218930956598021</c:v>
                </c:pt>
                <c:pt idx="5262" formatCode="General">
                  <c:v>-0.22210047188298301</c:v>
                </c:pt>
                <c:pt idx="5263" formatCode="General">
                  <c:v>-0.22536840807831199</c:v>
                </c:pt>
                <c:pt idx="5264" formatCode="General">
                  <c:v>-0.22900742492326001</c:v>
                </c:pt>
                <c:pt idx="5265" formatCode="General">
                  <c:v>-0.23287159406716701</c:v>
                </c:pt>
                <c:pt idx="5266" formatCode="General">
                  <c:v>-0.23676430303582299</c:v>
                </c:pt>
                <c:pt idx="5267" formatCode="General">
                  <c:v>-0.24058012775604501</c:v>
                </c:pt>
                <c:pt idx="5268" formatCode="General">
                  <c:v>-0.24450955523116</c:v>
                </c:pt>
                <c:pt idx="5269" formatCode="General">
                  <c:v>-0.248485185415115</c:v>
                </c:pt>
                <c:pt idx="5270" formatCode="General">
                  <c:v>-0.25182517600301202</c:v>
                </c:pt>
                <c:pt idx="5271" formatCode="General">
                  <c:v>-0.25449936343802998</c:v>
                </c:pt>
                <c:pt idx="5272" formatCode="General">
                  <c:v>-0.25695557751556602</c:v>
                </c:pt>
                <c:pt idx="5273" formatCode="General">
                  <c:v>-0.25925246383925199</c:v>
                </c:pt>
                <c:pt idx="5274" formatCode="General">
                  <c:v>-0.26127912984393897</c:v>
                </c:pt>
                <c:pt idx="5275" formatCode="General">
                  <c:v>-0.26286241978427999</c:v>
                </c:pt>
                <c:pt idx="5276" formatCode="General">
                  <c:v>-0.26408510329568602</c:v>
                </c:pt>
                <c:pt idx="5277" formatCode="General">
                  <c:v>-0.26498337373449599</c:v>
                </c:pt>
                <c:pt idx="5278" formatCode="General">
                  <c:v>-0.26520068263664498</c:v>
                </c:pt>
                <c:pt idx="5279" formatCode="General">
                  <c:v>-0.26410931751034999</c:v>
                </c:pt>
                <c:pt idx="5280" formatCode="General">
                  <c:v>-0.26199503710773198</c:v>
                </c:pt>
                <c:pt idx="5281" formatCode="General">
                  <c:v>-0.25955114238409399</c:v>
                </c:pt>
                <c:pt idx="5282" formatCode="General">
                  <c:v>-0.25694049814318698</c:v>
                </c:pt>
                <c:pt idx="5283" formatCode="General">
                  <c:v>-0.25439633614930202</c:v>
                </c:pt>
                <c:pt idx="5284" formatCode="General">
                  <c:v>-0.25221084872892202</c:v>
                </c:pt>
                <c:pt idx="5285" formatCode="General">
                  <c:v>-0.25059453280574401</c:v>
                </c:pt>
                <c:pt idx="5286" formatCode="General">
                  <c:v>-0.249643088030608</c:v>
                </c:pt>
                <c:pt idx="5287" formatCode="General">
                  <c:v>-0.24931277441163799</c:v>
                </c:pt>
                <c:pt idx="5288" formatCode="General">
                  <c:v>-0.249208137339023</c:v>
                </c:pt>
                <c:pt idx="5289" formatCode="General">
                  <c:v>-0.24935819465613601</c:v>
                </c:pt>
                <c:pt idx="5290" formatCode="General">
                  <c:v>-0.25003187589480802</c:v>
                </c:pt>
                <c:pt idx="5291" formatCode="General">
                  <c:v>-0.25111873160436399</c:v>
                </c:pt>
                <c:pt idx="5292" formatCode="General">
                  <c:v>-0.25254947885444601</c:v>
                </c:pt>
                <c:pt idx="5293" formatCode="General">
                  <c:v>-0.25427105309018</c:v>
                </c:pt>
                <c:pt idx="5294" formatCode="General">
                  <c:v>-0.256380358642947</c:v>
                </c:pt>
                <c:pt idx="5295" formatCode="General">
                  <c:v>-0.25887725605701201</c:v>
                </c:pt>
                <c:pt idx="5296" formatCode="General">
                  <c:v>-0.26139855936389</c:v>
                </c:pt>
                <c:pt idx="5297" formatCode="General">
                  <c:v>-0.263392289174677</c:v>
                </c:pt>
                <c:pt idx="5298" formatCode="General">
                  <c:v>-0.26424847518253203</c:v>
                </c:pt>
                <c:pt idx="5299" formatCode="General">
                  <c:v>-0.26429050599962201</c:v>
                </c:pt>
                <c:pt idx="5300" formatCode="General">
                  <c:v>-0.26426809111899702</c:v>
                </c:pt>
                <c:pt idx="5301" formatCode="General">
                  <c:v>-0.26416318326833399</c:v>
                </c:pt>
                <c:pt idx="5302" formatCode="General">
                  <c:v>-0.26378269067333199</c:v>
                </c:pt>
                <c:pt idx="5303" formatCode="General">
                  <c:v>-0.263017270205817</c:v>
                </c:pt>
                <c:pt idx="5304" formatCode="General">
                  <c:v>-0.26171641591618799</c:v>
                </c:pt>
                <c:pt idx="5305" formatCode="General">
                  <c:v>-0.259767429503998</c:v>
                </c:pt>
                <c:pt idx="5306" formatCode="General">
                  <c:v>-0.25717852439001199</c:v>
                </c:pt>
                <c:pt idx="5307" formatCode="General">
                  <c:v>-0.25370101777729698</c:v>
                </c:pt>
                <c:pt idx="5308" formatCode="General">
                  <c:v>-0.24947629453110201</c:v>
                </c:pt>
                <c:pt idx="5309" formatCode="General">
                  <c:v>-0.24484485394349301</c:v>
                </c:pt>
                <c:pt idx="5310" formatCode="General">
                  <c:v>-0.239958572716893</c:v>
                </c:pt>
                <c:pt idx="5311" formatCode="General">
                  <c:v>-0.235131929535044</c:v>
                </c:pt>
                <c:pt idx="5312" formatCode="General">
                  <c:v>-0.230553736804506</c:v>
                </c:pt>
                <c:pt idx="5313" formatCode="General">
                  <c:v>-0.22626113968491399</c:v>
                </c:pt>
                <c:pt idx="5314" formatCode="General">
                  <c:v>-0.222326044468666</c:v>
                </c:pt>
                <c:pt idx="5315" formatCode="General">
                  <c:v>-0.21861332426413099</c:v>
                </c:pt>
                <c:pt idx="5316" formatCode="General">
                  <c:v>-0.21445838194359601</c:v>
                </c:pt>
                <c:pt idx="5317" formatCode="General">
                  <c:v>-0.209884260052321</c:v>
                </c:pt>
                <c:pt idx="5318" formatCode="General">
                  <c:v>-0.205475791032522</c:v>
                </c:pt>
                <c:pt idx="5319" formatCode="General">
                  <c:v>-0.20148998494071599</c:v>
                </c:pt>
                <c:pt idx="5320" formatCode="General">
                  <c:v>-0.198160697928669</c:v>
                </c:pt>
                <c:pt idx="5321" formatCode="General">
                  <c:v>-0.195586604452964</c:v>
                </c:pt>
                <c:pt idx="5322" formatCode="General">
                  <c:v>-0.19369564321923299</c:v>
                </c:pt>
                <c:pt idx="5323" formatCode="General">
                  <c:v>-0.19230603319109099</c:v>
                </c:pt>
                <c:pt idx="5324" formatCode="General">
                  <c:v>-0.19111530282813999</c:v>
                </c:pt>
                <c:pt idx="5325" formatCode="General">
                  <c:v>-0.18945324475012601</c:v>
                </c:pt>
                <c:pt idx="5326" formatCode="General">
                  <c:v>-0.187330832833942</c:v>
                </c:pt>
                <c:pt idx="5327" formatCode="General">
                  <c:v>-0.185082179939349</c:v>
                </c:pt>
                <c:pt idx="5328" formatCode="General">
                  <c:v>-0.182600299633113</c:v>
                </c:pt>
                <c:pt idx="5329" formatCode="General">
                  <c:v>-0.17995113715496799</c:v>
                </c:pt>
                <c:pt idx="5330" formatCode="General">
                  <c:v>-0.17716306299169099</c:v>
                </c:pt>
                <c:pt idx="5331" formatCode="General">
                  <c:v>-0.1741912188926</c:v>
                </c:pt>
                <c:pt idx="5332" formatCode="General">
                  <c:v>-0.17104588100370499</c:v>
                </c:pt>
                <c:pt idx="5333" formatCode="General">
                  <c:v>-0.16766280224885699</c:v>
                </c:pt>
                <c:pt idx="5334" formatCode="General">
                  <c:v>-0.16347885896617201</c:v>
                </c:pt>
                <c:pt idx="5335" formatCode="General">
                  <c:v>-0.15863339102721399</c:v>
                </c:pt>
                <c:pt idx="5336" formatCode="General">
                  <c:v>-0.153682062926941</c:v>
                </c:pt>
                <c:pt idx="5337" formatCode="General">
                  <c:v>-0.14875758788556201</c:v>
                </c:pt>
                <c:pt idx="5338" formatCode="General">
                  <c:v>-0.14415967783657099</c:v>
                </c:pt>
                <c:pt idx="5339" formatCode="General">
                  <c:v>-0.139865229324318</c:v>
                </c:pt>
                <c:pt idx="5340" formatCode="General">
                  <c:v>-0.13577018952067699</c:v>
                </c:pt>
                <c:pt idx="5341" formatCode="General">
                  <c:v>-0.131946578408632</c:v>
                </c:pt>
                <c:pt idx="5342" formatCode="General">
                  <c:v>-0.12831528677988099</c:v>
                </c:pt>
                <c:pt idx="5343" formatCode="General">
                  <c:v>-0.124459686711652</c:v>
                </c:pt>
                <c:pt idx="5344" formatCode="General">
                  <c:v>-0.12040153138764099</c:v>
                </c:pt>
                <c:pt idx="5345" formatCode="General">
                  <c:v>-0.116611741958963</c:v>
                </c:pt>
                <c:pt idx="5346" formatCode="General">
                  <c:v>-0.113000482809498</c:v>
                </c:pt>
                <c:pt idx="5347" formatCode="General">
                  <c:v>-0.109301450147349</c:v>
                </c:pt>
                <c:pt idx="5348" formatCode="General">
                  <c:v>-0.10538218986708101</c:v>
                </c:pt>
                <c:pt idx="5349" formatCode="General">
                  <c:v>-0.10123916348407599</c:v>
                </c:pt>
                <c:pt idx="5350" formatCode="General">
                  <c:v>-9.6905741184125302E-2</c:v>
                </c:pt>
                <c:pt idx="5351" formatCode="General">
                  <c:v>-9.20534227232397E-2</c:v>
                </c:pt>
                <c:pt idx="5352" formatCode="General">
                  <c:v>-8.6782099802965806E-2</c:v>
                </c:pt>
                <c:pt idx="5353" formatCode="General">
                  <c:v>-8.15911389113608E-2</c:v>
                </c:pt>
                <c:pt idx="5354" formatCode="General">
                  <c:v>-7.6750183116554502E-2</c:v>
                </c:pt>
                <c:pt idx="5355" formatCode="General">
                  <c:v>-7.2392454117210195E-2</c:v>
                </c:pt>
                <c:pt idx="5356" formatCode="General">
                  <c:v>-6.8267036287033095E-2</c:v>
                </c:pt>
                <c:pt idx="5357" formatCode="General">
                  <c:v>-6.4160624965257304E-2</c:v>
                </c:pt>
                <c:pt idx="5358" formatCode="General">
                  <c:v>-5.9945420169857003E-2</c:v>
                </c:pt>
                <c:pt idx="5359" formatCode="General">
                  <c:v>-5.5137510910655697E-2</c:v>
                </c:pt>
                <c:pt idx="5360" formatCode="General">
                  <c:v>-4.9800344926496702E-2</c:v>
                </c:pt>
                <c:pt idx="5361" formatCode="General">
                  <c:v>-4.4538169868977601E-2</c:v>
                </c:pt>
                <c:pt idx="5362" formatCode="General">
                  <c:v>-3.9618887139629202E-2</c:v>
                </c:pt>
                <c:pt idx="5363" formatCode="General">
                  <c:v>-3.5072879094507702E-2</c:v>
                </c:pt>
                <c:pt idx="5364" formatCode="General">
                  <c:v>-3.0800330531508598E-2</c:v>
                </c:pt>
                <c:pt idx="5365" formatCode="General">
                  <c:v>-2.6800709839542001E-2</c:v>
                </c:pt>
                <c:pt idx="5366" formatCode="General">
                  <c:v>-2.2918591480210301E-2</c:v>
                </c:pt>
                <c:pt idx="5367" formatCode="General">
                  <c:v>-1.86335356803E-2</c:v>
                </c:pt>
                <c:pt idx="5368" formatCode="General">
                  <c:v>-1.41363663386631E-2</c:v>
                </c:pt>
                <c:pt idx="5369" formatCode="General">
                  <c:v>-1.00226482428945E-2</c:v>
                </c:pt>
                <c:pt idx="5370" formatCode="General">
                  <c:v>-6.2704448516316498E-3</c:v>
                </c:pt>
                <c:pt idx="5371" formatCode="General">
                  <c:v>-2.9599609132910901E-3</c:v>
                </c:pt>
                <c:pt idx="5372" formatCode="General">
                  <c:v>-2.8914657510951199E-4</c:v>
                </c:pt>
                <c:pt idx="5373" formatCode="General">
                  <c:v>1.8054542209376299E-3</c:v>
                </c:pt>
                <c:pt idx="5374" formatCode="General">
                  <c:v>3.5919245963398501E-3</c:v>
                </c:pt>
                <c:pt idx="5375" formatCode="General">
                  <c:v>5.4136479954836302E-3</c:v>
                </c:pt>
                <c:pt idx="5376" formatCode="General">
                  <c:v>8.0531675334706097E-3</c:v>
                </c:pt>
                <c:pt idx="5377" formatCode="General">
                  <c:v>1.1638210772534E-2</c:v>
                </c:pt>
                <c:pt idx="5378" formatCode="General">
                  <c:v>1.57393982457141E-2</c:v>
                </c:pt>
                <c:pt idx="5379" formatCode="General">
                  <c:v>2.0418584696619502E-2</c:v>
                </c:pt>
                <c:pt idx="5380" formatCode="General">
                  <c:v>2.5718503467320599E-2</c:v>
                </c:pt>
                <c:pt idx="5381" formatCode="General">
                  <c:v>3.1513132188780497E-2</c:v>
                </c:pt>
                <c:pt idx="5382" formatCode="General">
                  <c:v>3.7594457814222097E-2</c:v>
                </c:pt>
                <c:pt idx="5383" formatCode="General">
                  <c:v>4.3935986665173801E-2</c:v>
                </c:pt>
                <c:pt idx="5384" formatCode="General">
                  <c:v>5.0867619065007197E-2</c:v>
                </c:pt>
                <c:pt idx="5385" formatCode="General">
                  <c:v>5.8214120862973902E-2</c:v>
                </c:pt>
                <c:pt idx="5386" formatCode="General">
                  <c:v>6.5393739634659498E-2</c:v>
                </c:pt>
                <c:pt idx="5387" formatCode="General">
                  <c:v>7.2229607638226695E-2</c:v>
                </c:pt>
                <c:pt idx="5388" formatCode="General">
                  <c:v>7.8690444550216898E-2</c:v>
                </c:pt>
                <c:pt idx="5389" formatCode="General">
                  <c:v>8.4777110824338295E-2</c:v>
                </c:pt>
                <c:pt idx="5390" formatCode="General">
                  <c:v>9.0363765724884901E-2</c:v>
                </c:pt>
                <c:pt idx="5391" formatCode="General">
                  <c:v>9.5317971904371607E-2</c:v>
                </c:pt>
                <c:pt idx="5392" formatCode="General">
                  <c:v>9.97535346451279E-2</c:v>
                </c:pt>
                <c:pt idx="5393" formatCode="General">
                  <c:v>0.10422084710391499</c:v>
                </c:pt>
                <c:pt idx="5394" formatCode="General">
                  <c:v>0.108616045418263</c:v>
                </c:pt>
                <c:pt idx="5395" formatCode="General">
                  <c:v>0.112349150857686</c:v>
                </c:pt>
                <c:pt idx="5396" formatCode="General">
                  <c:v>0.115265139770921</c:v>
                </c:pt>
                <c:pt idx="5397" formatCode="General">
                  <c:v>0.117521212164184</c:v>
                </c:pt>
                <c:pt idx="5398" formatCode="General">
                  <c:v>0.11938012259989</c:v>
                </c:pt>
                <c:pt idx="5399" formatCode="General">
                  <c:v>0.120887056857958</c:v>
                </c:pt>
                <c:pt idx="5400" formatCode="General">
                  <c:v>0.122007146676873</c:v>
                </c:pt>
                <c:pt idx="5401" formatCode="General">
                  <c:v>0.122811814189284</c:v>
                </c:pt>
                <c:pt idx="5402" formatCode="General">
                  <c:v>0.123804066930212</c:v>
                </c:pt>
                <c:pt idx="5403" formatCode="General">
                  <c:v>0.124922523027283</c:v>
                </c:pt>
                <c:pt idx="5404" formatCode="General">
                  <c:v>0.12569278927704999</c:v>
                </c:pt>
                <c:pt idx="5405" formatCode="General">
                  <c:v>0.12622044028394</c:v>
                </c:pt>
                <c:pt idx="5406" formatCode="General">
                  <c:v>0.126743681998159</c:v>
                </c:pt>
                <c:pt idx="5407" formatCode="General">
                  <c:v>0.12741476886568501</c:v>
                </c:pt>
                <c:pt idx="5408" formatCode="General">
                  <c:v>0.128271073649144</c:v>
                </c:pt>
                <c:pt idx="5409" formatCode="General">
                  <c:v>0.12941947492974001</c:v>
                </c:pt>
                <c:pt idx="5410" formatCode="General">
                  <c:v>0.131278589325726</c:v>
                </c:pt>
                <c:pt idx="5411" formatCode="General">
                  <c:v>0.13381291415199201</c:v>
                </c:pt>
                <c:pt idx="5412" formatCode="General">
                  <c:v>0.136645367912438</c:v>
                </c:pt>
                <c:pt idx="5413" formatCode="General">
                  <c:v>0.139649530986795</c:v>
                </c:pt>
                <c:pt idx="5414" formatCode="General">
                  <c:v>0.142727482255711</c:v>
                </c:pt>
                <c:pt idx="5415" formatCode="General">
                  <c:v>0.145835965514264</c:v>
                </c:pt>
                <c:pt idx="5416" formatCode="General">
                  <c:v>0.148909805133983</c:v>
                </c:pt>
                <c:pt idx="5417" formatCode="General">
                  <c:v>0.151866418337012</c:v>
                </c:pt>
                <c:pt idx="5418" formatCode="General">
                  <c:v>0.15473436440110699</c:v>
                </c:pt>
                <c:pt idx="5419" formatCode="General">
                  <c:v>0.15791622732049701</c:v>
                </c:pt>
                <c:pt idx="5420" formatCode="General">
                  <c:v>0.161261714374799</c:v>
                </c:pt>
                <c:pt idx="5421" formatCode="General">
                  <c:v>0.164216544078396</c:v>
                </c:pt>
                <c:pt idx="5422" formatCode="General">
                  <c:v>0.16662565537986099</c:v>
                </c:pt>
                <c:pt idx="5423" formatCode="General">
                  <c:v>0.16844028549366499</c:v>
                </c:pt>
                <c:pt idx="5424" formatCode="General">
                  <c:v>0.16966643175499799</c:v>
                </c:pt>
                <c:pt idx="5425" formatCode="General">
                  <c:v>0.170231462892942</c:v>
                </c:pt>
                <c:pt idx="5426" formatCode="General">
                  <c:v>0.17008735775120401</c:v>
                </c:pt>
                <c:pt idx="5427" formatCode="General">
                  <c:v>0.16961622841173099</c:v>
                </c:pt>
                <c:pt idx="5428" formatCode="General">
                  <c:v>0.169032053664916</c:v>
                </c:pt>
                <c:pt idx="5429" formatCode="General">
                  <c:v>0.16826473489477201</c:v>
                </c:pt>
                <c:pt idx="5430" formatCode="General">
                  <c:v>0.167294791895994</c:v>
                </c:pt>
                <c:pt idx="5431" formatCode="General">
                  <c:v>0.16609193909219899</c:v>
                </c:pt>
                <c:pt idx="5432" formatCode="General">
                  <c:v>0.16487127044684999</c:v>
                </c:pt>
                <c:pt idx="5433" formatCode="General">
                  <c:v>0.163837749512624</c:v>
                </c:pt>
                <c:pt idx="5434" formatCode="General">
                  <c:v>0.16318252580329501</c:v>
                </c:pt>
                <c:pt idx="5435" formatCode="General">
                  <c:v>0.16336024369466101</c:v>
                </c:pt>
                <c:pt idx="5436" formatCode="General">
                  <c:v>0.16433053472567499</c:v>
                </c:pt>
                <c:pt idx="5437" formatCode="General">
                  <c:v>0.16551790763462601</c:v>
                </c:pt>
                <c:pt idx="5438" formatCode="General">
                  <c:v>0.16667326405921401</c:v>
                </c:pt>
                <c:pt idx="5439" formatCode="General">
                  <c:v>0.167675006014261</c:v>
                </c:pt>
                <c:pt idx="5440" formatCode="General">
                  <c:v>0.16840015448634199</c:v>
                </c:pt>
                <c:pt idx="5441" formatCode="General">
                  <c:v>0.168662384934745</c:v>
                </c:pt>
                <c:pt idx="5442" formatCode="General">
                  <c:v>0.16825442995314999</c:v>
                </c:pt>
                <c:pt idx="5443" formatCode="General">
                  <c:v>0.16724432601702599</c:v>
                </c:pt>
                <c:pt idx="5444" formatCode="General">
                  <c:v>0.16600044686270099</c:v>
                </c:pt>
                <c:pt idx="5445" formatCode="General">
                  <c:v>0.164419905701053</c:v>
                </c:pt>
                <c:pt idx="5446" formatCode="General">
                  <c:v>0.16220071555917601</c:v>
                </c:pt>
                <c:pt idx="5447" formatCode="General">
                  <c:v>0.15924701890814599</c:v>
                </c:pt>
                <c:pt idx="5448" formatCode="General">
                  <c:v>0.15551644132299899</c:v>
                </c:pt>
                <c:pt idx="5449" formatCode="General">
                  <c:v>0.15125119382938201</c:v>
                </c:pt>
                <c:pt idx="5450" formatCode="General">
                  <c:v>0.14664458079198101</c:v>
                </c:pt>
                <c:pt idx="5451" formatCode="General">
                  <c:v>0.141661868711011</c:v>
                </c:pt>
                <c:pt idx="5452" formatCode="General">
                  <c:v>0.13632787686923301</c:v>
                </c:pt>
                <c:pt idx="5453" formatCode="General">
                  <c:v>0.13112297351427099</c:v>
                </c:pt>
                <c:pt idx="5454" formatCode="General">
                  <c:v>0.12601093993597001</c:v>
                </c:pt>
                <c:pt idx="5455" formatCode="General">
                  <c:v>0.12062828935255</c:v>
                </c:pt>
                <c:pt idx="5456" formatCode="General">
                  <c:v>0.115090509306963</c:v>
                </c:pt>
                <c:pt idx="5457" formatCode="General">
                  <c:v>0.109491662938177</c:v>
                </c:pt>
                <c:pt idx="5458" formatCode="General">
                  <c:v>0.10397527815445901</c:v>
                </c:pt>
                <c:pt idx="5459" formatCode="General">
                  <c:v>9.8689646740494297E-2</c:v>
                </c:pt>
                <c:pt idx="5460" formatCode="General">
                  <c:v>9.38513964401676E-2</c:v>
                </c:pt>
                <c:pt idx="5461" formatCode="General">
                  <c:v>8.9961657114659796E-2</c:v>
                </c:pt>
                <c:pt idx="5462" formatCode="General">
                  <c:v>8.7033987553189696E-2</c:v>
                </c:pt>
                <c:pt idx="5463" formatCode="General">
                  <c:v>8.4754938040148303E-2</c:v>
                </c:pt>
                <c:pt idx="5464" formatCode="General">
                  <c:v>8.3160325360997003E-2</c:v>
                </c:pt>
                <c:pt idx="5465" formatCode="General">
                  <c:v>8.2188308280127395E-2</c:v>
                </c:pt>
                <c:pt idx="5466" formatCode="General">
                  <c:v>8.1563030320251306E-2</c:v>
                </c:pt>
                <c:pt idx="5467" formatCode="General">
                  <c:v>8.1047825180927902E-2</c:v>
                </c:pt>
                <c:pt idx="5468" formatCode="General">
                  <c:v>8.0543740249966397E-2</c:v>
                </c:pt>
                <c:pt idx="5469" formatCode="General">
                  <c:v>8.0094424206244297E-2</c:v>
                </c:pt>
                <c:pt idx="5470" formatCode="General">
                  <c:v>8.0057615276254698E-2</c:v>
                </c:pt>
                <c:pt idx="5471" formatCode="General">
                  <c:v>8.0327443478204294E-2</c:v>
                </c:pt>
                <c:pt idx="5472" formatCode="General">
                  <c:v>8.0556201530924104E-2</c:v>
                </c:pt>
                <c:pt idx="5473" formatCode="General">
                  <c:v>8.0763507340792004E-2</c:v>
                </c:pt>
                <c:pt idx="5474" formatCode="General">
                  <c:v>8.0827268610698097E-2</c:v>
                </c:pt>
                <c:pt idx="5475" formatCode="General">
                  <c:v>8.04710273455609E-2</c:v>
                </c:pt>
                <c:pt idx="5476" formatCode="General">
                  <c:v>7.9506642037038194E-2</c:v>
                </c:pt>
                <c:pt idx="5477" formatCode="General">
                  <c:v>7.7881131985744603E-2</c:v>
                </c:pt>
                <c:pt idx="5478" formatCode="General">
                  <c:v>7.5690890849439196E-2</c:v>
                </c:pt>
                <c:pt idx="5479" formatCode="General">
                  <c:v>7.3340433519809595E-2</c:v>
                </c:pt>
                <c:pt idx="5480" formatCode="General">
                  <c:v>7.0772267252044496E-2</c:v>
                </c:pt>
                <c:pt idx="5481" formatCode="General">
                  <c:v>6.7618863532618395E-2</c:v>
                </c:pt>
                <c:pt idx="5482" formatCode="General">
                  <c:v>6.3905234194271104E-2</c:v>
                </c:pt>
                <c:pt idx="5483" formatCode="General">
                  <c:v>5.9664363423556403E-2</c:v>
                </c:pt>
                <c:pt idx="5484" formatCode="General">
                  <c:v>5.4936263458511901E-2</c:v>
                </c:pt>
                <c:pt idx="5485" formatCode="General">
                  <c:v>4.99650067551103E-2</c:v>
                </c:pt>
                <c:pt idx="5486" formatCode="General">
                  <c:v>4.4890534329733001E-2</c:v>
                </c:pt>
                <c:pt idx="5487" formatCode="General">
                  <c:v>3.9851023601250903E-2</c:v>
                </c:pt>
                <c:pt idx="5488" formatCode="General">
                  <c:v>3.5306899273700697E-2</c:v>
                </c:pt>
                <c:pt idx="5489" formatCode="General">
                  <c:v>3.09798647255182E-2</c:v>
                </c:pt>
                <c:pt idx="5490" formatCode="General">
                  <c:v>2.7080844330619799E-2</c:v>
                </c:pt>
                <c:pt idx="5491" formatCode="General">
                  <c:v>2.4140626654512099E-2</c:v>
                </c:pt>
                <c:pt idx="5492" formatCode="General">
                  <c:v>2.1766341505301798E-2</c:v>
                </c:pt>
                <c:pt idx="5493" formatCode="General">
                  <c:v>1.9803720682870798E-2</c:v>
                </c:pt>
                <c:pt idx="5494" formatCode="General">
                  <c:v>1.8190383019301901E-2</c:v>
                </c:pt>
                <c:pt idx="5495" formatCode="General">
                  <c:v>1.7049181648325199E-2</c:v>
                </c:pt>
                <c:pt idx="5496" formatCode="General">
                  <c:v>1.7010728631144698E-2</c:v>
                </c:pt>
                <c:pt idx="5497" formatCode="General">
                  <c:v>1.7928866953613402E-2</c:v>
                </c:pt>
                <c:pt idx="5498" formatCode="General">
                  <c:v>1.9170372508451501E-2</c:v>
                </c:pt>
                <c:pt idx="5499" formatCode="General">
                  <c:v>2.05471751521717E-2</c:v>
                </c:pt>
                <c:pt idx="5500" formatCode="General">
                  <c:v>2.1792885294589601E-2</c:v>
                </c:pt>
                <c:pt idx="5501" formatCode="General">
                  <c:v>2.2819267226235299E-2</c:v>
                </c:pt>
                <c:pt idx="5502" formatCode="General">
                  <c:v>2.3626031321315501E-2</c:v>
                </c:pt>
                <c:pt idx="5503" formatCode="General">
                  <c:v>2.4067245703657002E-2</c:v>
                </c:pt>
                <c:pt idx="5504" formatCode="General">
                  <c:v>2.4159001592012602E-2</c:v>
                </c:pt>
                <c:pt idx="5505" formatCode="General">
                  <c:v>2.4358990613628499E-2</c:v>
                </c:pt>
                <c:pt idx="5506" formatCode="General">
                  <c:v>2.4502797715600998E-2</c:v>
                </c:pt>
                <c:pt idx="5507" formatCode="General">
                  <c:v>2.41631269578663E-2</c:v>
                </c:pt>
                <c:pt idx="5508" formatCode="General">
                  <c:v>2.3369712254643401E-2</c:v>
                </c:pt>
                <c:pt idx="5509" formatCode="General">
                  <c:v>2.20188611291664E-2</c:v>
                </c:pt>
                <c:pt idx="5510" formatCode="General">
                  <c:v>2.00284033402412E-2</c:v>
                </c:pt>
                <c:pt idx="5511" formatCode="General">
                  <c:v>1.74485302970382E-2</c:v>
                </c:pt>
                <c:pt idx="5512" formatCode="General">
                  <c:v>1.44979037813924E-2</c:v>
                </c:pt>
                <c:pt idx="5513" formatCode="General">
                  <c:v>1.14004693985944E-2</c:v>
                </c:pt>
                <c:pt idx="5514" formatCode="General">
                  <c:v>8.5139862956388895E-3</c:v>
                </c:pt>
                <c:pt idx="5515" formatCode="General">
                  <c:v>5.7551135299411501E-3</c:v>
                </c:pt>
                <c:pt idx="5516" formatCode="General">
                  <c:v>2.6407252872243602E-3</c:v>
                </c:pt>
                <c:pt idx="5517" formatCode="General">
                  <c:v>-7.9497827500892297E-4</c:v>
                </c:pt>
                <c:pt idx="5518" formatCode="General">
                  <c:v>-4.4991215876642602E-3</c:v>
                </c:pt>
                <c:pt idx="5519" formatCode="General">
                  <c:v>-8.5587461647674296E-3</c:v>
                </c:pt>
                <c:pt idx="5520" formatCode="General">
                  <c:v>-1.2882151161450601E-2</c:v>
                </c:pt>
                <c:pt idx="5521" formatCode="General">
                  <c:v>-1.7494265941588701E-2</c:v>
                </c:pt>
                <c:pt idx="5522" formatCode="General">
                  <c:v>-2.2276524477336201E-2</c:v>
                </c:pt>
                <c:pt idx="5523" formatCode="General">
                  <c:v>-2.67177168207774E-2</c:v>
                </c:pt>
                <c:pt idx="5524" formatCode="General">
                  <c:v>-3.08866038045294E-2</c:v>
                </c:pt>
                <c:pt idx="5525" formatCode="General">
                  <c:v>-3.50349433317238E-2</c:v>
                </c:pt>
                <c:pt idx="5526" formatCode="General">
                  <c:v>-3.9111045092590502E-2</c:v>
                </c:pt>
                <c:pt idx="5527" formatCode="General">
                  <c:v>-4.3216763124990898E-2</c:v>
                </c:pt>
                <c:pt idx="5528" formatCode="General">
                  <c:v>-4.7392181617764699E-2</c:v>
                </c:pt>
                <c:pt idx="5529" formatCode="General">
                  <c:v>-5.1502152255847297E-2</c:v>
                </c:pt>
                <c:pt idx="5530" formatCode="General">
                  <c:v>-5.5494946190733002E-2</c:v>
                </c:pt>
                <c:pt idx="5531" formatCode="General">
                  <c:v>-5.9346868921753698E-2</c:v>
                </c:pt>
                <c:pt idx="5532" formatCode="General">
                  <c:v>-6.2519636160323896E-2</c:v>
                </c:pt>
                <c:pt idx="5533" formatCode="General">
                  <c:v>-6.4897487354050001E-2</c:v>
                </c:pt>
                <c:pt idx="5534" formatCode="General">
                  <c:v>-6.6916532505547494E-2</c:v>
                </c:pt>
                <c:pt idx="5535" formatCode="General">
                  <c:v>-6.8790058212794505E-2</c:v>
                </c:pt>
                <c:pt idx="5536" formatCode="General">
                  <c:v>-7.0641805526433898E-2</c:v>
                </c:pt>
                <c:pt idx="5537" formatCode="General">
                  <c:v>-7.2410017067080307E-2</c:v>
                </c:pt>
                <c:pt idx="5538" formatCode="General">
                  <c:v>-7.4072443568378804E-2</c:v>
                </c:pt>
                <c:pt idx="5539" formatCode="General">
                  <c:v>-7.5657230165419101E-2</c:v>
                </c:pt>
                <c:pt idx="5540" formatCode="General">
                  <c:v>-7.7038653320568307E-2</c:v>
                </c:pt>
                <c:pt idx="5541" formatCode="General">
                  <c:v>-7.7604597447574003E-2</c:v>
                </c:pt>
                <c:pt idx="5542" formatCode="General">
                  <c:v>-7.7516848954900103E-2</c:v>
                </c:pt>
                <c:pt idx="5543" formatCode="General">
                  <c:v>-7.7864808657742202E-2</c:v>
                </c:pt>
                <c:pt idx="5544" formatCode="General">
                  <c:v>-7.8190883337636297E-2</c:v>
                </c:pt>
                <c:pt idx="5545" formatCode="General">
                  <c:v>-7.8041633751444406E-2</c:v>
                </c:pt>
                <c:pt idx="5546" formatCode="General">
                  <c:v>-7.8129149310111501E-2</c:v>
                </c:pt>
                <c:pt idx="5547" formatCode="General">
                  <c:v>-7.88493586697772E-2</c:v>
                </c:pt>
                <c:pt idx="5548" formatCode="General">
                  <c:v>-8.0476377931097895E-2</c:v>
                </c:pt>
                <c:pt idx="5549" formatCode="General">
                  <c:v>-8.3038286662824395E-2</c:v>
                </c:pt>
                <c:pt idx="5550" formatCode="General">
                  <c:v>-8.6035133469530706E-2</c:v>
                </c:pt>
                <c:pt idx="5551" formatCode="General">
                  <c:v>-8.9356125460239202E-2</c:v>
                </c:pt>
                <c:pt idx="5552" formatCode="General">
                  <c:v>-9.3291161732082295E-2</c:v>
                </c:pt>
                <c:pt idx="5553" formatCode="General">
                  <c:v>-9.7873223246361302E-2</c:v>
                </c:pt>
                <c:pt idx="5554" formatCode="General">
                  <c:v>-0.103149932108393</c:v>
                </c:pt>
                <c:pt idx="5555" formatCode="General">
                  <c:v>-0.10908830524371101</c:v>
                </c:pt>
                <c:pt idx="5556" formatCode="General">
                  <c:v>-0.11552494676802801</c:v>
                </c:pt>
                <c:pt idx="5557" formatCode="General">
                  <c:v>-0.122119360043581</c:v>
                </c:pt>
                <c:pt idx="5558" formatCode="General">
                  <c:v>-0.12855322733023</c:v>
                </c:pt>
                <c:pt idx="5559" formatCode="General">
                  <c:v>-0.13466131772282899</c:v>
                </c:pt>
                <c:pt idx="5560" formatCode="General">
                  <c:v>-0.14005398934958899</c:v>
                </c:pt>
                <c:pt idx="5561" formatCode="General">
                  <c:v>-0.14473746819746799</c:v>
                </c:pt>
                <c:pt idx="5562" formatCode="General">
                  <c:v>-0.149164339037303</c:v>
                </c:pt>
                <c:pt idx="5563" formatCode="General">
                  <c:v>-0.15352871710381499</c:v>
                </c:pt>
                <c:pt idx="5564" formatCode="General">
                  <c:v>-0.157911413177863</c:v>
                </c:pt>
                <c:pt idx="5565" formatCode="General">
                  <c:v>-0.162310107422793</c:v>
                </c:pt>
                <c:pt idx="5566" formatCode="General">
                  <c:v>-0.166866620849692</c:v>
                </c:pt>
                <c:pt idx="5567" formatCode="General">
                  <c:v>-0.17172182314755599</c:v>
                </c:pt>
                <c:pt idx="5568" formatCode="General">
                  <c:v>-0.176606366705479</c:v>
                </c:pt>
                <c:pt idx="5569" formatCode="General">
                  <c:v>-0.18122660387642001</c:v>
                </c:pt>
                <c:pt idx="5570" formatCode="General">
                  <c:v>-0.186102610337775</c:v>
                </c:pt>
                <c:pt idx="5571" formatCode="General">
                  <c:v>-0.19183401646235901</c:v>
                </c:pt>
                <c:pt idx="5572" formatCode="General">
                  <c:v>-0.19854136683758</c:v>
                </c:pt>
                <c:pt idx="5573" formatCode="General">
                  <c:v>-0.20626578757986599</c:v>
                </c:pt>
                <c:pt idx="5574" formatCode="General">
                  <c:v>-0.214989570806004</c:v>
                </c:pt>
                <c:pt idx="5575" formatCode="General">
                  <c:v>-0.224707871488912</c:v>
                </c:pt>
                <c:pt idx="5576" formatCode="General">
                  <c:v>-0.23507042208620599</c:v>
                </c:pt>
                <c:pt idx="5577" formatCode="General">
                  <c:v>-0.24559115684983701</c:v>
                </c:pt>
                <c:pt idx="5578" formatCode="General">
                  <c:v>-0.25620641457794402</c:v>
                </c:pt>
                <c:pt idx="5579" formatCode="General">
                  <c:v>-0.267268639347925</c:v>
                </c:pt>
                <c:pt idx="5580" formatCode="General">
                  <c:v>-0.27891242326577897</c:v>
                </c:pt>
                <c:pt idx="5581" formatCode="General">
                  <c:v>-0.290792554370848</c:v>
                </c:pt>
                <c:pt idx="5582" formatCode="General">
                  <c:v>-0.30270116860142599</c:v>
                </c:pt>
                <c:pt idx="5583" formatCode="General">
                  <c:v>-0.314740488067284</c:v>
                </c:pt>
                <c:pt idx="5584" formatCode="General">
                  <c:v>-0.32717856251355099</c:v>
                </c:pt>
                <c:pt idx="5585" formatCode="General">
                  <c:v>-0.34012851265126198</c:v>
                </c:pt>
                <c:pt idx="5586" formatCode="General">
                  <c:v>-0.35368471577288702</c:v>
                </c:pt>
                <c:pt idx="5587" formatCode="General">
                  <c:v>-0.36808458658911303</c:v>
                </c:pt>
                <c:pt idx="5588" formatCode="General">
                  <c:v>-0.38350506969520998</c:v>
                </c:pt>
                <c:pt idx="5589" formatCode="General">
                  <c:v>-0.39995731062418</c:v>
                </c:pt>
                <c:pt idx="5590" formatCode="General">
                  <c:v>-0.41762694069046402</c:v>
                </c:pt>
                <c:pt idx="5591" formatCode="General">
                  <c:v>-0.43686296384044299</c:v>
                </c:pt>
                <c:pt idx="5592" formatCode="General">
                  <c:v>-0.457846718654353</c:v>
                </c:pt>
                <c:pt idx="5593" formatCode="General">
                  <c:v>-0.480253401707531</c:v>
                </c:pt>
                <c:pt idx="5594" formatCode="General">
                  <c:v>-0.503533111629621</c:v>
                </c:pt>
                <c:pt idx="5595" formatCode="General">
                  <c:v>-0.52802926743171996</c:v>
                </c:pt>
                <c:pt idx="5596" formatCode="General">
                  <c:v>-0.55408466027210401</c:v>
                </c:pt>
                <c:pt idx="5597" formatCode="General">
                  <c:v>-0.58141816813151204</c:v>
                </c:pt>
                <c:pt idx="5598" formatCode="General">
                  <c:v>-0.60899759669778897</c:v>
                </c:pt>
                <c:pt idx="5599" formatCode="General">
                  <c:v>-0.63415600714176301</c:v>
                </c:pt>
                <c:pt idx="5600" formatCode="General">
                  <c:v>-0.65315941373571995</c:v>
                </c:pt>
                <c:pt idx="5601" formatCode="General">
                  <c:v>-0.66197493360425996</c:v>
                </c:pt>
                <c:pt idx="5602" formatCode="General">
                  <c:v>-0.65920691353428695</c:v>
                </c:pt>
                <c:pt idx="5603" formatCode="General">
                  <c:v>-0.64696115954993705</c:v>
                </c:pt>
                <c:pt idx="5604" formatCode="General">
                  <c:v>-0.62811300521897095</c:v>
                </c:pt>
                <c:pt idx="5605" formatCode="General">
                  <c:v>-0.60559942684913104</c:v>
                </c:pt>
                <c:pt idx="5606" formatCode="General">
                  <c:v>-0.58095790007862902</c:v>
                </c:pt>
                <c:pt idx="5607" formatCode="General">
                  <c:v>-0.55470716884166404</c:v>
                </c:pt>
                <c:pt idx="5608" formatCode="General">
                  <c:v>-0.52793597375555301</c:v>
                </c:pt>
                <c:pt idx="5609" formatCode="General">
                  <c:v>-0.50172244063604698</c:v>
                </c:pt>
                <c:pt idx="5610" formatCode="General">
                  <c:v>-0.47695708110004498</c:v>
                </c:pt>
                <c:pt idx="5611" formatCode="General">
                  <c:v>-0.45386280344550001</c:v>
                </c:pt>
                <c:pt idx="5612" formatCode="General">
                  <c:v>-0.43228106211913297</c:v>
                </c:pt>
                <c:pt idx="5613" formatCode="General">
                  <c:v>-0.41304305330802799</c:v>
                </c:pt>
                <c:pt idx="5614" formatCode="General">
                  <c:v>-0.397052443072551</c:v>
                </c:pt>
                <c:pt idx="5615" formatCode="General">
                  <c:v>-0.38434696568764598</c:v>
                </c:pt>
                <c:pt idx="5616" formatCode="General">
                  <c:v>-0.374654749070922</c:v>
                </c:pt>
                <c:pt idx="5617" formatCode="General">
                  <c:v>-0.36765902225633101</c:v>
                </c:pt>
                <c:pt idx="5618" formatCode="General">
                  <c:v>-0.36319850638693602</c:v>
                </c:pt>
                <c:pt idx="5619" formatCode="General">
                  <c:v>-0.36085066632865798</c:v>
                </c:pt>
                <c:pt idx="5620" formatCode="General">
                  <c:v>-0.359456850042635</c:v>
                </c:pt>
                <c:pt idx="5621" formatCode="General">
                  <c:v>-0.35734795713042999</c:v>
                </c:pt>
                <c:pt idx="5622" formatCode="General">
                  <c:v>-0.35369465638824399</c:v>
                </c:pt>
                <c:pt idx="5623" formatCode="General">
                  <c:v>-0.348489706004186</c:v>
                </c:pt>
                <c:pt idx="5624" formatCode="General">
                  <c:v>-0.34206548601759201</c:v>
                </c:pt>
                <c:pt idx="5625" formatCode="General">
                  <c:v>-0.334930545057676</c:v>
                </c:pt>
                <c:pt idx="5626" formatCode="General">
                  <c:v>-0.32677504246503603</c:v>
                </c:pt>
                <c:pt idx="5627" formatCode="General">
                  <c:v>-0.31703840955847001</c:v>
                </c:pt>
                <c:pt idx="5628" formatCode="General">
                  <c:v>-0.30494883918316801</c:v>
                </c:pt>
                <c:pt idx="5629" formatCode="General">
                  <c:v>-0.28927655455436202</c:v>
                </c:pt>
                <c:pt idx="5630" formatCode="General">
                  <c:v>-0.26977620366164601</c:v>
                </c:pt>
                <c:pt idx="5631" formatCode="General">
                  <c:v>-0.24785112824220101</c:v>
                </c:pt>
                <c:pt idx="5632" formatCode="General">
                  <c:v>-0.224921076203941</c:v>
                </c:pt>
                <c:pt idx="5633" formatCode="General">
                  <c:v>-0.201794917281611</c:v>
                </c:pt>
                <c:pt idx="5634" formatCode="General">
                  <c:v>-0.179083226033668</c:v>
                </c:pt>
                <c:pt idx="5635" formatCode="General">
                  <c:v>-0.15706017369295999</c:v>
                </c:pt>
                <c:pt idx="5636" formatCode="General">
                  <c:v>-0.135630482653047</c:v>
                </c:pt>
                <c:pt idx="5637" formatCode="General">
                  <c:v>-0.114040710967434</c:v>
                </c:pt>
                <c:pt idx="5638" formatCode="General">
                  <c:v>-9.1928568282293094E-2</c:v>
                </c:pt>
                <c:pt idx="5639" formatCode="General">
                  <c:v>-7.0107467226449199E-2</c:v>
                </c:pt>
                <c:pt idx="5640" formatCode="General">
                  <c:v>-4.9231213842280699E-2</c:v>
                </c:pt>
                <c:pt idx="5641" formatCode="General">
                  <c:v>-2.97745619686327E-2</c:v>
                </c:pt>
                <c:pt idx="5642" formatCode="General">
                  <c:v>-1.2042263723618199E-2</c:v>
                </c:pt>
                <c:pt idx="5643" formatCode="General">
                  <c:v>4.4045374212486098E-3</c:v>
                </c:pt>
                <c:pt idx="5644" formatCode="General">
                  <c:v>1.9799014630731099E-2</c:v>
                </c:pt>
                <c:pt idx="5645" formatCode="General">
                  <c:v>3.3659064565216897E-2</c:v>
                </c:pt>
                <c:pt idx="5646" formatCode="General">
                  <c:v>4.6160756869484801E-2</c:v>
                </c:pt>
                <c:pt idx="5647" formatCode="General">
                  <c:v>5.7994524403363397E-2</c:v>
                </c:pt>
                <c:pt idx="5648" formatCode="General">
                  <c:v>6.86963713812732E-2</c:v>
                </c:pt>
                <c:pt idx="5649" formatCode="General">
                  <c:v>7.8054041885878195E-2</c:v>
                </c:pt>
                <c:pt idx="5650" formatCode="General">
                  <c:v>8.7298586487526295E-2</c:v>
                </c:pt>
                <c:pt idx="5651" formatCode="General">
                  <c:v>9.7355843634926498E-2</c:v>
                </c:pt>
                <c:pt idx="5652" formatCode="General">
                  <c:v>0.108017864526271</c:v>
                </c:pt>
                <c:pt idx="5653" formatCode="General">
                  <c:v>0.11894542491131301</c:v>
                </c:pt>
                <c:pt idx="5654" formatCode="General">
                  <c:v>0.129838557272489</c:v>
                </c:pt>
                <c:pt idx="5655" formatCode="General">
                  <c:v>0.140791761163018</c:v>
                </c:pt>
                <c:pt idx="5656" formatCode="General">
                  <c:v>0.15175770540838199</c:v>
                </c:pt>
                <c:pt idx="5657" formatCode="General">
                  <c:v>0.161721565596569</c:v>
                </c:pt>
                <c:pt idx="5658" formatCode="General">
                  <c:v>0.17030164629571601</c:v>
                </c:pt>
                <c:pt idx="5659" formatCode="General">
                  <c:v>0.17803179772019001</c:v>
                </c:pt>
                <c:pt idx="5660" formatCode="General">
                  <c:v>0.185453072141469</c:v>
                </c:pt>
                <c:pt idx="5661" formatCode="General">
                  <c:v>0.19302572415782901</c:v>
                </c:pt>
                <c:pt idx="5662" formatCode="General">
                  <c:v>0.20106376676160301</c:v>
                </c:pt>
                <c:pt idx="5663" formatCode="General">
                  <c:v>0.20932989953228201</c:v>
                </c:pt>
                <c:pt idx="5664" formatCode="General">
                  <c:v>0.218053816557883</c:v>
                </c:pt>
                <c:pt idx="5665" formatCode="General">
                  <c:v>0.22743830417075001</c:v>
                </c:pt>
                <c:pt idx="5666" formatCode="General">
                  <c:v>0.23738463057346601</c:v>
                </c:pt>
                <c:pt idx="5667" formatCode="General">
                  <c:v>0.247782358700357</c:v>
                </c:pt>
                <c:pt idx="5668" formatCode="General">
                  <c:v>0.25751933852172199</c:v>
                </c:pt>
                <c:pt idx="5669" formatCode="General">
                  <c:v>0.26568148453941098</c:v>
                </c:pt>
                <c:pt idx="5670" formatCode="General">
                  <c:v>0.27230872161334002</c:v>
                </c:pt>
                <c:pt idx="5671" formatCode="General">
                  <c:v>0.27766327109935701</c:v>
                </c:pt>
                <c:pt idx="5672" formatCode="General">
                  <c:v>0.282202559429447</c:v>
                </c:pt>
                <c:pt idx="5673" formatCode="General">
                  <c:v>0.286271721398416</c:v>
                </c:pt>
                <c:pt idx="5674" formatCode="General">
                  <c:v>0.28949856217018899</c:v>
                </c:pt>
                <c:pt idx="5675" formatCode="General">
                  <c:v>0.29245441541210498</c:v>
                </c:pt>
                <c:pt idx="5676" formatCode="General">
                  <c:v>0.29564997510317698</c:v>
                </c:pt>
                <c:pt idx="5677" formatCode="General">
                  <c:v>0.299120294314556</c:v>
                </c:pt>
                <c:pt idx="5678" formatCode="General">
                  <c:v>0.30353386002872701</c:v>
                </c:pt>
                <c:pt idx="5679" formatCode="General">
                  <c:v>0.30859545499974</c:v>
                </c:pt>
                <c:pt idx="5680" formatCode="General">
                  <c:v>0.31318329911489801</c:v>
                </c:pt>
                <c:pt idx="5681" formatCode="General">
                  <c:v>0.31720193624675302</c:v>
                </c:pt>
                <c:pt idx="5682" formatCode="General">
                  <c:v>0.32154099281464299</c:v>
                </c:pt>
                <c:pt idx="5683" formatCode="General">
                  <c:v>0.326584099185801</c:v>
                </c:pt>
                <c:pt idx="5684" formatCode="General">
                  <c:v>0.332247945182366</c:v>
                </c:pt>
                <c:pt idx="5685" formatCode="General">
                  <c:v>0.337945381872996</c:v>
                </c:pt>
                <c:pt idx="5686" formatCode="General">
                  <c:v>0.34310691822517297</c:v>
                </c:pt>
                <c:pt idx="5687" formatCode="General">
                  <c:v>0.34796040379041698</c:v>
                </c:pt>
                <c:pt idx="5688" formatCode="General">
                  <c:v>0.35304534220899503</c:v>
                </c:pt>
                <c:pt idx="5689" formatCode="General">
                  <c:v>0.35866477236588001</c:v>
                </c:pt>
                <c:pt idx="5690" formatCode="General">
                  <c:v>0.36496462511245598</c:v>
                </c:pt>
                <c:pt idx="5691" formatCode="General">
                  <c:v>0.371876796648064</c:v>
                </c:pt>
                <c:pt idx="5692" formatCode="General">
                  <c:v>0.37940728595805701</c:v>
                </c:pt>
                <c:pt idx="5693" formatCode="General">
                  <c:v>0.38831423986076002</c:v>
                </c:pt>
                <c:pt idx="5694" formatCode="General">
                  <c:v>0.39866799213304799</c:v>
                </c:pt>
                <c:pt idx="5695" formatCode="General">
                  <c:v>0.40931821370773702</c:v>
                </c:pt>
                <c:pt idx="5696" formatCode="General">
                  <c:v>0.41916514617240802</c:v>
                </c:pt>
                <c:pt idx="5697" formatCode="General">
                  <c:v>0.427590579386879</c:v>
                </c:pt>
                <c:pt idx="5698" formatCode="General">
                  <c:v>0.43466450258980599</c:v>
                </c:pt>
                <c:pt idx="5699" formatCode="General">
                  <c:v>0.441575395950011</c:v>
                </c:pt>
                <c:pt idx="5700" formatCode="General">
                  <c:v>0.44922147339306201</c:v>
                </c:pt>
                <c:pt idx="5701" formatCode="General">
                  <c:v>0.45756477265372603</c:v>
                </c:pt>
                <c:pt idx="5702" formatCode="General">
                  <c:v>0.46632562988633097</c:v>
                </c:pt>
                <c:pt idx="5703" formatCode="General">
                  <c:v>0.47434772849499202</c:v>
                </c:pt>
                <c:pt idx="5704" formatCode="General">
                  <c:v>0.480936944906736</c:v>
                </c:pt>
                <c:pt idx="5705" formatCode="General">
                  <c:v>0.48640605551126598</c:v>
                </c:pt>
                <c:pt idx="5706" formatCode="General">
                  <c:v>0.49081777268516202</c:v>
                </c:pt>
                <c:pt idx="5707" formatCode="General">
                  <c:v>0.49433888340537502</c:v>
                </c:pt>
                <c:pt idx="5708" formatCode="General">
                  <c:v>0.49732221853597902</c:v>
                </c:pt>
                <c:pt idx="5709" formatCode="General">
                  <c:v>0.49988881802227603</c:v>
                </c:pt>
                <c:pt idx="5710" formatCode="General">
                  <c:v>0.50219588667301596</c:v>
                </c:pt>
                <c:pt idx="5711" formatCode="General">
                  <c:v>0.50420736433074997</c:v>
                </c:pt>
                <c:pt idx="5712" formatCode="General">
                  <c:v>0.50578626853241404</c:v>
                </c:pt>
                <c:pt idx="5713" formatCode="General">
                  <c:v>0.50754870679524799</c:v>
                </c:pt>
                <c:pt idx="5714" formatCode="General">
                  <c:v>0.51034755762389605</c:v>
                </c:pt>
                <c:pt idx="5715" formatCode="General">
                  <c:v>0.51426846510482105</c:v>
                </c:pt>
                <c:pt idx="5716" formatCode="General">
                  <c:v>0.51866035046673897</c:v>
                </c:pt>
                <c:pt idx="5717" formatCode="General">
                  <c:v>0.52289512769424895</c:v>
                </c:pt>
                <c:pt idx="5718" formatCode="General">
                  <c:v>0.52711359474850505</c:v>
                </c:pt>
                <c:pt idx="5719" formatCode="General">
                  <c:v>0.53202891476490499</c:v>
                </c:pt>
                <c:pt idx="5720" formatCode="General">
                  <c:v>0.53796692565936099</c:v>
                </c:pt>
                <c:pt idx="5721" formatCode="General">
                  <c:v>0.54450930991757596</c:v>
                </c:pt>
                <c:pt idx="5722" formatCode="General">
                  <c:v>0.55080373874574995</c:v>
                </c:pt>
                <c:pt idx="5723" formatCode="General">
                  <c:v>0.55632933074282198</c:v>
                </c:pt>
                <c:pt idx="5724" formatCode="General">
                  <c:v>0.56088085812798305</c:v>
                </c:pt>
                <c:pt idx="5725" formatCode="General">
                  <c:v>0.56477915935468903</c:v>
                </c:pt>
                <c:pt idx="5726" formatCode="General">
                  <c:v>0.56818599454810104</c:v>
                </c:pt>
                <c:pt idx="5727" formatCode="General">
                  <c:v>0.57041930364106497</c:v>
                </c:pt>
                <c:pt idx="5728" formatCode="General">
                  <c:v>0.57132820254363403</c:v>
                </c:pt>
                <c:pt idx="5729" formatCode="General">
                  <c:v>0.571972112637393</c:v>
                </c:pt>
                <c:pt idx="5730" formatCode="General">
                  <c:v>0.573330223899428</c:v>
                </c:pt>
                <c:pt idx="5731" formatCode="General">
                  <c:v>0.57534120682018597</c:v>
                </c:pt>
                <c:pt idx="5732" formatCode="General">
                  <c:v>0.57726891367821098</c:v>
                </c:pt>
                <c:pt idx="5733" formatCode="General">
                  <c:v>0.57820877062353204</c:v>
                </c:pt>
                <c:pt idx="5734" formatCode="General">
                  <c:v>0.57816542232697998</c:v>
                </c:pt>
                <c:pt idx="5735" formatCode="General">
                  <c:v>0.57724064385636598</c:v>
                </c:pt>
                <c:pt idx="5736" formatCode="General">
                  <c:v>0.57525931209090697</c:v>
                </c:pt>
                <c:pt idx="5737" formatCode="General">
                  <c:v>0.57240743069852296</c:v>
                </c:pt>
                <c:pt idx="5738" formatCode="General">
                  <c:v>0.56854422800464599</c:v>
                </c:pt>
                <c:pt idx="5739" formatCode="General">
                  <c:v>0.56385203546421403</c:v>
                </c:pt>
                <c:pt idx="5740" formatCode="General">
                  <c:v>0.55918022468212703</c:v>
                </c:pt>
                <c:pt idx="5741" formatCode="General">
                  <c:v>0.55485538308078497</c:v>
                </c:pt>
                <c:pt idx="5742" formatCode="General">
                  <c:v>0.55025545174116797</c:v>
                </c:pt>
                <c:pt idx="5743" formatCode="General">
                  <c:v>0.54461895105438796</c:v>
                </c:pt>
                <c:pt idx="5744" formatCode="General">
                  <c:v>0.53832223331320805</c:v>
                </c:pt>
                <c:pt idx="5745" formatCode="General">
                  <c:v>0.53194852909687595</c:v>
                </c:pt>
                <c:pt idx="5746" formatCode="General">
                  <c:v>0.52547218522557904</c:v>
                </c:pt>
                <c:pt idx="5747" formatCode="General">
                  <c:v>0.51909608054510703</c:v>
                </c:pt>
                <c:pt idx="5748" formatCode="General">
                  <c:v>0.51271956749360703</c:v>
                </c:pt>
                <c:pt idx="5749" formatCode="General">
                  <c:v>0.50567228721470903</c:v>
                </c:pt>
                <c:pt idx="5750" formatCode="General">
                  <c:v>0.49711121623827698</c:v>
                </c:pt>
                <c:pt idx="5751" formatCode="General">
                  <c:v>0.48704770399601799</c:v>
                </c:pt>
                <c:pt idx="5752" formatCode="General">
                  <c:v>0.47608512703752698</c:v>
                </c:pt>
                <c:pt idx="5753" formatCode="General">
                  <c:v>0.46454414224667101</c:v>
                </c:pt>
                <c:pt idx="5754" formatCode="General">
                  <c:v>0.45191824629404398</c:v>
                </c:pt>
                <c:pt idx="5755" formatCode="General">
                  <c:v>0.43783061763478198</c:v>
                </c:pt>
                <c:pt idx="5756" formatCode="General">
                  <c:v>0.423219132015213</c:v>
                </c:pt>
                <c:pt idx="5757" formatCode="General">
                  <c:v>0.40897165427342802</c:v>
                </c:pt>
                <c:pt idx="5758" formatCode="General">
                  <c:v>0.39519890932110702</c:v>
                </c:pt>
                <c:pt idx="5759" formatCode="General">
                  <c:v>0.38172811551823599</c:v>
                </c:pt>
                <c:pt idx="5760" formatCode="General">
                  <c:v>0.36930671402440102</c:v>
                </c:pt>
                <c:pt idx="5761" formatCode="General">
                  <c:v>0.35869129375653802</c:v>
                </c:pt>
                <c:pt idx="5762" formatCode="General">
                  <c:v>0.34998473893867499</c:v>
                </c:pt>
                <c:pt idx="5763" formatCode="General">
                  <c:v>0.34346736291984398</c:v>
                </c:pt>
                <c:pt idx="5764" formatCode="General">
                  <c:v>0.33914488895651501</c:v>
                </c:pt>
                <c:pt idx="5765" formatCode="General">
                  <c:v>0.33657490306426302</c:v>
                </c:pt>
                <c:pt idx="5766" formatCode="General">
                  <c:v>0.33542852549961999</c:v>
                </c:pt>
                <c:pt idx="5767" formatCode="General">
                  <c:v>0.33559359876955802</c:v>
                </c:pt>
                <c:pt idx="5768" formatCode="General">
                  <c:v>0.33646874686880301</c:v>
                </c:pt>
                <c:pt idx="5769" formatCode="General">
                  <c:v>0.33763150861318802</c:v>
                </c:pt>
                <c:pt idx="5770" formatCode="General">
                  <c:v>0.339897090853019</c:v>
                </c:pt>
                <c:pt idx="5771" formatCode="General">
                  <c:v>0.343110815168644</c:v>
                </c:pt>
                <c:pt idx="5772" formatCode="General">
                  <c:v>0.34561195260741301</c:v>
                </c:pt>
                <c:pt idx="5773" formatCode="General">
                  <c:v>0.34664162341008198</c:v>
                </c:pt>
                <c:pt idx="5774" formatCode="General">
                  <c:v>0.34627562103480802</c:v>
                </c:pt>
                <c:pt idx="5775" formatCode="General">
                  <c:v>0.34474271139248303</c:v>
                </c:pt>
                <c:pt idx="5776" formatCode="General">
                  <c:v>0.34174170710908502</c:v>
                </c:pt>
                <c:pt idx="5777" formatCode="General">
                  <c:v>0.33668130758656101</c:v>
                </c:pt>
                <c:pt idx="5778" formatCode="General">
                  <c:v>0.329569367583741</c:v>
                </c:pt>
                <c:pt idx="5779" formatCode="General">
                  <c:v>0.32103198893342499</c:v>
                </c:pt>
                <c:pt idx="5780" formatCode="General">
                  <c:v>0.31123253271444301</c:v>
                </c:pt>
                <c:pt idx="5781" formatCode="General">
                  <c:v>0.29956175963301701</c:v>
                </c:pt>
                <c:pt idx="5782" formatCode="General">
                  <c:v>0.28574553965718302</c:v>
                </c:pt>
                <c:pt idx="5783" formatCode="General">
                  <c:v>0.27008154685626401</c:v>
                </c:pt>
                <c:pt idx="5784" formatCode="General">
                  <c:v>0.25361358997455702</c:v>
                </c:pt>
                <c:pt idx="5785" formatCode="General">
                  <c:v>0.23730323732679701</c:v>
                </c:pt>
                <c:pt idx="5786" formatCode="General">
                  <c:v>0.22126365034648901</c:v>
                </c:pt>
                <c:pt idx="5787" formatCode="General">
                  <c:v>0.20608376929986399</c:v>
                </c:pt>
                <c:pt idx="5788" formatCode="General">
                  <c:v>0.19272285627669999</c:v>
                </c:pt>
                <c:pt idx="5789" formatCode="General">
                  <c:v>0.18219287441405299</c:v>
                </c:pt>
                <c:pt idx="5790" formatCode="General">
                  <c:v>0.17454905190054301</c:v>
                </c:pt>
                <c:pt idx="5791" formatCode="General">
                  <c:v>0.168620582808169</c:v>
                </c:pt>
                <c:pt idx="5792" formatCode="General">
                  <c:v>0.163794719834532</c:v>
                </c:pt>
                <c:pt idx="5793" formatCode="General">
                  <c:v>0.159676944140209</c:v>
                </c:pt>
                <c:pt idx="5794" formatCode="General">
                  <c:v>0.15610294078067399</c:v>
                </c:pt>
                <c:pt idx="5795" formatCode="General">
                  <c:v>0.15316067955496299</c:v>
                </c:pt>
                <c:pt idx="5796" formatCode="General">
                  <c:v>0.15033263023386101</c:v>
                </c:pt>
                <c:pt idx="5797" formatCode="General">
                  <c:v>0.14703485497035701</c:v>
                </c:pt>
                <c:pt idx="5798" formatCode="General">
                  <c:v>0.14292301835492</c:v>
                </c:pt>
                <c:pt idx="5799" formatCode="General">
                  <c:v>0.13785216881648399</c:v>
                </c:pt>
                <c:pt idx="5800" formatCode="General">
                  <c:v>0.13201211754103201</c:v>
                </c:pt>
                <c:pt idx="5801" formatCode="General">
                  <c:v>0.12560454473169499</c:v>
                </c:pt>
                <c:pt idx="5802" formatCode="General">
                  <c:v>0.11848998637177501</c:v>
                </c:pt>
                <c:pt idx="5803" formatCode="General">
                  <c:v>0.11000699142532799</c:v>
                </c:pt>
                <c:pt idx="5804" formatCode="General">
                  <c:v>9.9421611825802697E-2</c:v>
                </c:pt>
                <c:pt idx="5805" formatCode="General">
                  <c:v>8.7411131861933902E-2</c:v>
                </c:pt>
                <c:pt idx="5806" formatCode="General">
                  <c:v>7.5004992571244697E-2</c:v>
                </c:pt>
                <c:pt idx="5807" formatCode="General">
                  <c:v>6.19631836919474E-2</c:v>
                </c:pt>
                <c:pt idx="5808" formatCode="General">
                  <c:v>4.8350770451311802E-2</c:v>
                </c:pt>
                <c:pt idx="5809" formatCode="General">
                  <c:v>3.50553264099124E-2</c:v>
                </c:pt>
                <c:pt idx="5810" formatCode="General">
                  <c:v>2.2774120224599299E-2</c:v>
                </c:pt>
                <c:pt idx="5811" formatCode="General">
                  <c:v>1.11204737867988E-2</c:v>
                </c:pt>
                <c:pt idx="5812" formatCode="General">
                  <c:v>-5.9661236271310299E-4</c:v>
                </c:pt>
                <c:pt idx="5813" formatCode="General">
                  <c:v>-1.2525656145175699E-2</c:v>
                </c:pt>
                <c:pt idx="5814" formatCode="General">
                  <c:v>-2.41941286031803E-2</c:v>
                </c:pt>
                <c:pt idx="5815" formatCode="General">
                  <c:v>-3.5411552925625797E-2</c:v>
                </c:pt>
                <c:pt idx="5816" formatCode="General">
                  <c:v>-4.6576841038717599E-2</c:v>
                </c:pt>
                <c:pt idx="5817" formatCode="General">
                  <c:v>-5.7541662412750202E-2</c:v>
                </c:pt>
                <c:pt idx="5818" formatCode="General">
                  <c:v>-6.8446609349005302E-2</c:v>
                </c:pt>
                <c:pt idx="5819" formatCode="General">
                  <c:v>-7.9995018074131896E-2</c:v>
                </c:pt>
                <c:pt idx="5820" formatCode="General">
                  <c:v>-9.2395202799759699E-2</c:v>
                </c:pt>
                <c:pt idx="5821" formatCode="General">
                  <c:v>-0.105588025845751</c:v>
                </c:pt>
                <c:pt idx="5822" formatCode="General">
                  <c:v>-0.119598357052007</c:v>
                </c:pt>
                <c:pt idx="5823" formatCode="General">
                  <c:v>-0.133852764300018</c:v>
                </c:pt>
                <c:pt idx="5824" formatCode="General">
                  <c:v>-0.147740559860397</c:v>
                </c:pt>
                <c:pt idx="5825" formatCode="General">
                  <c:v>-0.16180947790049599</c:v>
                </c:pt>
                <c:pt idx="5826" formatCode="General">
                  <c:v>-0.17682649851453</c:v>
                </c:pt>
                <c:pt idx="5827" formatCode="General">
                  <c:v>-0.192816037383022</c:v>
                </c:pt>
                <c:pt idx="5828" formatCode="General">
                  <c:v>-0.208591385922337</c:v>
                </c:pt>
                <c:pt idx="5829" formatCode="General">
                  <c:v>-0.22265640264401901</c:v>
                </c:pt>
                <c:pt idx="5830" formatCode="General">
                  <c:v>-0.23498843593683899</c:v>
                </c:pt>
                <c:pt idx="5831" formatCode="General">
                  <c:v>-0.246149745845194</c:v>
                </c:pt>
                <c:pt idx="5832" formatCode="General">
                  <c:v>-0.25545840490798299</c:v>
                </c:pt>
                <c:pt idx="5833" formatCode="General">
                  <c:v>-0.261666531206589</c:v>
                </c:pt>
                <c:pt idx="5834" formatCode="General">
                  <c:v>-0.265321022622238</c:v>
                </c:pt>
                <c:pt idx="5835" formatCode="General">
                  <c:v>-0.26732092924391199</c:v>
                </c:pt>
                <c:pt idx="5836" formatCode="General">
                  <c:v>-0.26696460633982799</c:v>
                </c:pt>
                <c:pt idx="5837" formatCode="General">
                  <c:v>-0.264164396410072</c:v>
                </c:pt>
                <c:pt idx="5838" formatCode="General">
                  <c:v>-0.26031831173776199</c:v>
                </c:pt>
                <c:pt idx="5839" formatCode="General">
                  <c:v>-0.25680554402254502</c:v>
                </c:pt>
                <c:pt idx="5840" formatCode="General">
                  <c:v>-0.25449826812695597</c:v>
                </c:pt>
                <c:pt idx="5841" formatCode="General">
                  <c:v>-0.25338592709830998</c:v>
                </c:pt>
                <c:pt idx="5842" formatCode="General">
                  <c:v>-0.25266075952575501</c:v>
                </c:pt>
                <c:pt idx="5843" formatCode="General">
                  <c:v>-0.25267382017270201</c:v>
                </c:pt>
                <c:pt idx="5844" formatCode="General">
                  <c:v>-0.25400378273355001</c:v>
                </c:pt>
                <c:pt idx="5845" formatCode="General">
                  <c:v>-0.25644136165614301</c:v>
                </c:pt>
                <c:pt idx="5846" formatCode="General">
                  <c:v>-0.25984780225691201</c:v>
                </c:pt>
                <c:pt idx="5847" formatCode="General">
                  <c:v>-0.26411623017497499</c:v>
                </c:pt>
                <c:pt idx="5848" formatCode="General">
                  <c:v>-0.26968624030350402</c:v>
                </c:pt>
                <c:pt idx="5849" formatCode="General">
                  <c:v>-0.27738620429136601</c:v>
                </c:pt>
                <c:pt idx="5850" formatCode="General">
                  <c:v>-0.28770528116460498</c:v>
                </c:pt>
                <c:pt idx="5851" formatCode="General">
                  <c:v>-0.29996471645241701</c:v>
                </c:pt>
                <c:pt idx="5852" formatCode="General">
                  <c:v>-0.31340325488174697</c:v>
                </c:pt>
                <c:pt idx="5853" formatCode="General">
                  <c:v>-0.32781832365879898</c:v>
                </c:pt>
                <c:pt idx="5854" formatCode="General">
                  <c:v>-0.34288192845912902</c:v>
                </c:pt>
                <c:pt idx="5855" formatCode="General">
                  <c:v>-0.35827276228114502</c:v>
                </c:pt>
                <c:pt idx="5856" formatCode="General">
                  <c:v>-0.37382499666290198</c:v>
                </c:pt>
                <c:pt idx="5857" formatCode="General">
                  <c:v>-0.38965001753484502</c:v>
                </c:pt>
                <c:pt idx="5858" formatCode="General">
                  <c:v>-0.40503343265338199</c:v>
                </c:pt>
                <c:pt idx="5859" formatCode="General">
                  <c:v>-0.41818598756481601</c:v>
                </c:pt>
                <c:pt idx="5860" formatCode="General">
                  <c:v>-0.42857574536583598</c:v>
                </c:pt>
                <c:pt idx="5861" formatCode="General">
                  <c:v>-0.43708250760948503</c:v>
                </c:pt>
                <c:pt idx="5862" formatCode="General">
                  <c:v>-0.444077800148725</c:v>
                </c:pt>
                <c:pt idx="5863" formatCode="General">
                  <c:v>-0.44949177819569602</c:v>
                </c:pt>
                <c:pt idx="5864" formatCode="General">
                  <c:v>-0.45348791997763599</c:v>
                </c:pt>
                <c:pt idx="5865" formatCode="General">
                  <c:v>-0.456714955036776</c:v>
                </c:pt>
                <c:pt idx="5866" formatCode="General">
                  <c:v>-0.459268420762311</c:v>
                </c:pt>
                <c:pt idx="5867" formatCode="General">
                  <c:v>-0.46114461495339898</c:v>
                </c:pt>
                <c:pt idx="5868" formatCode="General">
                  <c:v>-0.46316157797424101</c:v>
                </c:pt>
                <c:pt idx="5869" formatCode="General">
                  <c:v>-0.465074691279451</c:v>
                </c:pt>
                <c:pt idx="5870" formatCode="General">
                  <c:v>-0.46634455306844702</c:v>
                </c:pt>
                <c:pt idx="5871" formatCode="General">
                  <c:v>-0.46742010387642802</c:v>
                </c:pt>
                <c:pt idx="5872" formatCode="General">
                  <c:v>-0.46866392626646403</c:v>
                </c:pt>
                <c:pt idx="5873" formatCode="General">
                  <c:v>-0.47064982272908001</c:v>
                </c:pt>
                <c:pt idx="5874" formatCode="General">
                  <c:v>-0.47407425409762999</c:v>
                </c:pt>
                <c:pt idx="5875" formatCode="General">
                  <c:v>-0.479117226236146</c:v>
                </c:pt>
                <c:pt idx="5876" formatCode="General">
                  <c:v>-0.48570684723610702</c:v>
                </c:pt>
                <c:pt idx="5877" formatCode="General">
                  <c:v>-0.49383379588875598</c:v>
                </c:pt>
                <c:pt idx="5878" formatCode="General">
                  <c:v>-0.50339156848577804</c:v>
                </c:pt>
                <c:pt idx="5879" formatCode="General">
                  <c:v>-0.51439238045909197</c:v>
                </c:pt>
                <c:pt idx="5880" formatCode="General">
                  <c:v>-0.52714800093437597</c:v>
                </c:pt>
                <c:pt idx="5881" formatCode="General">
                  <c:v>-0.541590297519143</c:v>
                </c:pt>
                <c:pt idx="5882" formatCode="General">
                  <c:v>-0.55719799295490802</c:v>
                </c:pt>
                <c:pt idx="5883" formatCode="General">
                  <c:v>-0.57331276852438495</c:v>
                </c:pt>
                <c:pt idx="5884" formatCode="General">
                  <c:v>-0.58899205267411203</c:v>
                </c:pt>
                <c:pt idx="5885" formatCode="General">
                  <c:v>-0.60351198028109598</c:v>
                </c:pt>
                <c:pt idx="5886" formatCode="General">
                  <c:v>-0.61678768584701404</c:v>
                </c:pt>
                <c:pt idx="5887" formatCode="General">
                  <c:v>-0.62875492337296701</c:v>
                </c:pt>
                <c:pt idx="5888" formatCode="General">
                  <c:v>-0.63914574808552005</c:v>
                </c:pt>
                <c:pt idx="5889" formatCode="General">
                  <c:v>-0.64792801106912401</c:v>
                </c:pt>
                <c:pt idx="5890" formatCode="General">
                  <c:v>-0.65543770747354102</c:v>
                </c:pt>
                <c:pt idx="5891" formatCode="General">
                  <c:v>-0.66213599017773805</c:v>
                </c:pt>
                <c:pt idx="5892" formatCode="General">
                  <c:v>-0.66836296974532206</c:v>
                </c:pt>
                <c:pt idx="5893" formatCode="General">
                  <c:v>-0.67412634787894099</c:v>
                </c:pt>
                <c:pt idx="5894" formatCode="General">
                  <c:v>-0.67915448852746896</c:v>
                </c:pt>
                <c:pt idx="5895" formatCode="General">
                  <c:v>-0.68349629371216503</c:v>
                </c:pt>
                <c:pt idx="5896" formatCode="General">
                  <c:v>-0.68770743971702797</c:v>
                </c:pt>
                <c:pt idx="5897" formatCode="General">
                  <c:v>-0.69173905221452803</c:v>
                </c:pt>
                <c:pt idx="5898" formatCode="General">
                  <c:v>-0.69461699664592602</c:v>
                </c:pt>
                <c:pt idx="5899" formatCode="General">
                  <c:v>-0.69598133841310394</c:v>
                </c:pt>
                <c:pt idx="5900" formatCode="General">
                  <c:v>-0.69608978215084005</c:v>
                </c:pt>
                <c:pt idx="5901" formatCode="General">
                  <c:v>-0.69506797654039598</c:v>
                </c:pt>
                <c:pt idx="5902" formatCode="General">
                  <c:v>-0.69324329240123805</c:v>
                </c:pt>
                <c:pt idx="5903" formatCode="General">
                  <c:v>-0.69087890618801695</c:v>
                </c:pt>
                <c:pt idx="5904" formatCode="General">
                  <c:v>-0.68803497421322601</c:v>
                </c:pt>
                <c:pt idx="5905" formatCode="General">
                  <c:v>-0.68446097815578</c:v>
                </c:pt>
                <c:pt idx="5906" formatCode="General">
                  <c:v>-0.67955902931145895</c:v>
                </c:pt>
                <c:pt idx="5907" formatCode="General">
                  <c:v>-0.673248739328829</c:v>
                </c:pt>
                <c:pt idx="5908" formatCode="General">
                  <c:v>-0.665761639945049</c:v>
                </c:pt>
                <c:pt idx="5909" formatCode="General">
                  <c:v>-0.65722515414892402</c:v>
                </c:pt>
                <c:pt idx="5910" formatCode="General">
                  <c:v>-0.64768656747217901</c:v>
                </c:pt>
                <c:pt idx="5911" formatCode="General">
                  <c:v>-0.63724688897662995</c:v>
                </c:pt>
                <c:pt idx="5912" formatCode="General">
                  <c:v>-0.62575000888877697</c:v>
                </c:pt>
                <c:pt idx="5913" formatCode="General">
                  <c:v>-0.61271774598136797</c:v>
                </c:pt>
                <c:pt idx="5914" formatCode="General">
                  <c:v>-0.59870093116317702</c:v>
                </c:pt>
                <c:pt idx="5915" formatCode="General">
                  <c:v>-0.58429458700372805</c:v>
                </c:pt>
                <c:pt idx="5916" formatCode="General">
                  <c:v>-0.56943536955735397</c:v>
                </c:pt>
                <c:pt idx="5917" formatCode="General">
                  <c:v>-0.55443728564879802</c:v>
                </c:pt>
                <c:pt idx="5918" formatCode="General">
                  <c:v>-0.53963462296917997</c:v>
                </c:pt>
                <c:pt idx="5919" formatCode="General">
                  <c:v>-0.52513603035330703</c:v>
                </c:pt>
                <c:pt idx="5920" formatCode="General">
                  <c:v>-0.51111296303352705</c:v>
                </c:pt>
                <c:pt idx="5921" formatCode="General">
                  <c:v>-0.49839557238894</c:v>
                </c:pt>
                <c:pt idx="5922" formatCode="General">
                  <c:v>-0.49072916413225498</c:v>
                </c:pt>
                <c:pt idx="5923" formatCode="General">
                  <c:v>-0.500155350942318</c:v>
                </c:pt>
                <c:pt idx="5924" formatCode="General">
                  <c:v>-0.53396998909221405</c:v>
                </c:pt>
                <c:pt idx="5925" formatCode="General">
                  <c:v>-0.57998934845269601</c:v>
                </c:pt>
                <c:pt idx="5926" formatCode="General">
                  <c:v>-0.62119756085170297</c:v>
                </c:pt>
                <c:pt idx="5927" formatCode="General">
                  <c:v>-0.65360119479351397</c:v>
                </c:pt>
                <c:pt idx="5928" formatCode="General">
                  <c:v>-0.67931406485801604</c:v>
                </c:pt>
                <c:pt idx="5929" formatCode="General">
                  <c:v>-0.69621652975052395</c:v>
                </c:pt>
                <c:pt idx="5930" formatCode="General">
                  <c:v>-0.703470963930933</c:v>
                </c:pt>
                <c:pt idx="5931" formatCode="General">
                  <c:v>-0.70382465816123896</c:v>
                </c:pt>
                <c:pt idx="5932" formatCode="General">
                  <c:v>-0.69995092022866301</c:v>
                </c:pt>
                <c:pt idx="5933" formatCode="General">
                  <c:v>-0.69253151307686001</c:v>
                </c:pt>
                <c:pt idx="5934" formatCode="General">
                  <c:v>-0.68209651105770897</c:v>
                </c:pt>
                <c:pt idx="5935" formatCode="General">
                  <c:v>-0.66966417398025102</c:v>
                </c:pt>
                <c:pt idx="5936" formatCode="General">
                  <c:v>-0.656258209753251</c:v>
                </c:pt>
                <c:pt idx="5937" formatCode="General">
                  <c:v>-0.64239866704064197</c:v>
                </c:pt>
                <c:pt idx="5938" formatCode="General">
                  <c:v>-0.62784162634435203</c:v>
                </c:pt>
                <c:pt idx="5939" formatCode="General">
                  <c:v>-0.61271817126697703</c:v>
                </c:pt>
                <c:pt idx="5940" formatCode="General">
                  <c:v>-0.59731834459161803</c:v>
                </c:pt>
                <c:pt idx="5941" formatCode="General">
                  <c:v>-0.58280965729675605</c:v>
                </c:pt>
                <c:pt idx="5942" formatCode="General">
                  <c:v>-0.57135018659403303</c:v>
                </c:pt>
                <c:pt idx="5943" formatCode="General">
                  <c:v>-0.56148717622654898</c:v>
                </c:pt>
                <c:pt idx="5944" formatCode="General">
                  <c:v>-0.54862732608731601</c:v>
                </c:pt>
                <c:pt idx="5945" formatCode="General">
                  <c:v>-0.530473293977344</c:v>
                </c:pt>
                <c:pt idx="5946" formatCode="General">
                  <c:v>-0.51043614306264795</c:v>
                </c:pt>
                <c:pt idx="5947" formatCode="General">
                  <c:v>-0.51080737662223097</c:v>
                </c:pt>
                <c:pt idx="5948" formatCode="General">
                  <c:v>-0.53318448915116101</c:v>
                </c:pt>
                <c:pt idx="5949" formatCode="General">
                  <c:v>-0.53701859242000805</c:v>
                </c:pt>
                <c:pt idx="5950" formatCode="General">
                  <c:v>-0.51525693473452505</c:v>
                </c:pt>
                <c:pt idx="5951" formatCode="General">
                  <c:v>-0.49329113413391801</c:v>
                </c:pt>
                <c:pt idx="5952" formatCode="General">
                  <c:v>-0.478514965463818</c:v>
                </c:pt>
                <c:pt idx="5953" formatCode="General">
                  <c:v>-0.46597967409857299</c:v>
                </c:pt>
                <c:pt idx="5954" formatCode="General">
                  <c:v>-0.45155983253891901</c:v>
                </c:pt>
                <c:pt idx="5955" formatCode="General">
                  <c:v>-0.43412979793853201</c:v>
                </c:pt>
                <c:pt idx="5956" formatCode="General">
                  <c:v>-0.41387239105280599</c:v>
                </c:pt>
                <c:pt idx="5957" formatCode="General">
                  <c:v>-0.39103846165341899</c:v>
                </c:pt>
                <c:pt idx="5958" formatCode="General">
                  <c:v>-0.366359833418129</c:v>
                </c:pt>
                <c:pt idx="5959" formatCode="General">
                  <c:v>-0.341653513554601</c:v>
                </c:pt>
                <c:pt idx="5960" formatCode="General">
                  <c:v>-0.31839911148728101</c:v>
                </c:pt>
                <c:pt idx="5961" formatCode="General">
                  <c:v>-0.29749456203852898</c:v>
                </c:pt>
                <c:pt idx="5962" formatCode="General">
                  <c:v>-0.27925316531601901</c:v>
                </c:pt>
                <c:pt idx="5963" formatCode="General">
                  <c:v>-0.26300824575748299</c:v>
                </c:pt>
                <c:pt idx="5964" formatCode="General">
                  <c:v>-0.24878137637502501</c:v>
                </c:pt>
                <c:pt idx="5965" formatCode="General">
                  <c:v>-0.236853454435104</c:v>
                </c:pt>
                <c:pt idx="5966" formatCode="General">
                  <c:v>-0.22690366454848701</c:v>
                </c:pt>
                <c:pt idx="5967" formatCode="General">
                  <c:v>-0.21853409269566099</c:v>
                </c:pt>
                <c:pt idx="5968" formatCode="General">
                  <c:v>-0.21084713223492599</c:v>
                </c:pt>
                <c:pt idx="5969" formatCode="General">
                  <c:v>-0.20330049957062901</c:v>
                </c:pt>
                <c:pt idx="5970" formatCode="General">
                  <c:v>-0.196015010153619</c:v>
                </c:pt>
                <c:pt idx="5971" formatCode="General">
                  <c:v>-0.18879523810850701</c:v>
                </c:pt>
                <c:pt idx="5972" formatCode="General">
                  <c:v>-0.180936721076286</c:v>
                </c:pt>
                <c:pt idx="5973" formatCode="General">
                  <c:v>-0.17239938329132101</c:v>
                </c:pt>
                <c:pt idx="5974" formatCode="General">
                  <c:v>-0.163207571048407</c:v>
                </c:pt>
                <c:pt idx="5975" formatCode="General">
                  <c:v>-0.15273406989982699</c:v>
                </c:pt>
                <c:pt idx="5976" formatCode="General">
                  <c:v>-0.14014008255442201</c:v>
                </c:pt>
                <c:pt idx="5977" formatCode="General">
                  <c:v>-0.12504294031149901</c:v>
                </c:pt>
                <c:pt idx="5978" formatCode="General">
                  <c:v>-0.108027122203289</c:v>
                </c:pt>
                <c:pt idx="5979" formatCode="General">
                  <c:v>-8.9803669545681405E-2</c:v>
                </c:pt>
                <c:pt idx="5980" formatCode="General">
                  <c:v>-7.0225209179198694E-2</c:v>
                </c:pt>
                <c:pt idx="5981" formatCode="General">
                  <c:v>-4.9178491901464998E-2</c:v>
                </c:pt>
                <c:pt idx="5982" formatCode="General">
                  <c:v>-2.7251409177416301E-2</c:v>
                </c:pt>
                <c:pt idx="5983" formatCode="General">
                  <c:v>-5.0758579431720496E-3</c:v>
                </c:pt>
                <c:pt idx="5984" formatCode="General">
                  <c:v>1.6761191560918001E-2</c:v>
                </c:pt>
                <c:pt idx="5985" formatCode="General">
                  <c:v>3.7884493649940301E-2</c:v>
                </c:pt>
                <c:pt idx="5986" formatCode="General">
                  <c:v>5.7766965247308399E-2</c:v>
                </c:pt>
                <c:pt idx="5987" formatCode="General">
                  <c:v>7.5925524982358897E-2</c:v>
                </c:pt>
                <c:pt idx="5988" formatCode="General">
                  <c:v>9.2916907551517006E-2</c:v>
                </c:pt>
                <c:pt idx="5989" formatCode="General">
                  <c:v>0.108938602641091</c:v>
                </c:pt>
                <c:pt idx="5990" formatCode="General">
                  <c:v>0.12327683650413</c:v>
                </c:pt>
                <c:pt idx="5991" formatCode="General">
                  <c:v>0.135925115208857</c:v>
                </c:pt>
                <c:pt idx="5992" formatCode="General">
                  <c:v>0.146950054164147</c:v>
                </c:pt>
                <c:pt idx="5993" formatCode="General">
                  <c:v>0.15583310618959501</c:v>
                </c:pt>
                <c:pt idx="5994" formatCode="General">
                  <c:v>0.16250699572025501</c:v>
                </c:pt>
                <c:pt idx="5995" formatCode="General">
                  <c:v>0.16782653496307101</c:v>
                </c:pt>
                <c:pt idx="5996" formatCode="General">
                  <c:v>0.17259090300928301</c:v>
                </c:pt>
                <c:pt idx="5997" formatCode="General">
                  <c:v>0.17738317152996999</c:v>
                </c:pt>
                <c:pt idx="5998" formatCode="General">
                  <c:v>0.18311786290573701</c:v>
                </c:pt>
                <c:pt idx="5999" formatCode="General">
                  <c:v>0.19083611763458699</c:v>
                </c:pt>
                <c:pt idx="6000" formatCode="General">
                  <c:v>0.20112920610587401</c:v>
                </c:pt>
                <c:pt idx="6001" formatCode="General">
                  <c:v>0.214215065008203</c:v>
                </c:pt>
                <c:pt idx="6002" formatCode="General">
                  <c:v>0.23046536165888101</c:v>
                </c:pt>
                <c:pt idx="6003" formatCode="General">
                  <c:v>0.249572478610392</c:v>
                </c:pt>
                <c:pt idx="6004" formatCode="General">
                  <c:v>0.27068256291613901</c:v>
                </c:pt>
                <c:pt idx="6005" formatCode="General">
                  <c:v>0.29318975444023399</c:v>
                </c:pt>
                <c:pt idx="6006" formatCode="General">
                  <c:v>0.31658028822960199</c:v>
                </c:pt>
                <c:pt idx="6007" formatCode="General">
                  <c:v>0.34070064353054802</c:v>
                </c:pt>
                <c:pt idx="6008" formatCode="General">
                  <c:v>0.36517254259826898</c:v>
                </c:pt>
                <c:pt idx="6009" formatCode="General">
                  <c:v>0.38945759364392901</c:v>
                </c:pt>
                <c:pt idx="6010" formatCode="General">
                  <c:v>0.41341244318150899</c:v>
                </c:pt>
                <c:pt idx="6011" formatCode="General">
                  <c:v>0.43649800582593501</c:v>
                </c:pt>
                <c:pt idx="6012" formatCode="General">
                  <c:v>0.45806747666249098</c:v>
                </c:pt>
                <c:pt idx="6013" formatCode="General">
                  <c:v>0.47779852403839801</c:v>
                </c:pt>
                <c:pt idx="6014" formatCode="General">
                  <c:v>0.49502795727495202</c:v>
                </c:pt>
                <c:pt idx="6015" formatCode="General">
                  <c:v>0.50907176984833402</c:v>
                </c:pt>
                <c:pt idx="6016" formatCode="General">
                  <c:v>0.52026274007370199</c:v>
                </c:pt>
                <c:pt idx="6017" formatCode="General">
                  <c:v>0.52994019178529395</c:v>
                </c:pt>
                <c:pt idx="6018" formatCode="General">
                  <c:v>0.538472950983515</c:v>
                </c:pt>
                <c:pt idx="6019" formatCode="General">
                  <c:v>0.54536232413946895</c:v>
                </c:pt>
                <c:pt idx="6020" formatCode="General">
                  <c:v>0.55070762926259098</c:v>
                </c:pt>
                <c:pt idx="6021" formatCode="General">
                  <c:v>0.55497433171269805</c:v>
                </c:pt>
                <c:pt idx="6022" formatCode="General">
                  <c:v>0.55880736876455495</c:v>
                </c:pt>
                <c:pt idx="6023" formatCode="General">
                  <c:v>0.56355473149467705</c:v>
                </c:pt>
                <c:pt idx="6024" formatCode="General">
                  <c:v>0.570400857105683</c:v>
                </c:pt>
                <c:pt idx="6025" formatCode="General">
                  <c:v>0.57922384020983197</c:v>
                </c:pt>
                <c:pt idx="6026" formatCode="General">
                  <c:v>0.58957575132747198</c:v>
                </c:pt>
                <c:pt idx="6027" formatCode="General">
                  <c:v>0.60119509917366598</c:v>
                </c:pt>
                <c:pt idx="6028" formatCode="General">
                  <c:v>0.61368022000366096</c:v>
                </c:pt>
                <c:pt idx="6029" formatCode="General">
                  <c:v>0.62657279509576103</c:v>
                </c:pt>
                <c:pt idx="6030" formatCode="General">
                  <c:v>0.63993678292954803</c:v>
                </c:pt>
                <c:pt idx="6031" formatCode="General">
                  <c:v>0.65430788646420801</c:v>
                </c:pt>
                <c:pt idx="6032" formatCode="General">
                  <c:v>0.66995952516684598</c:v>
                </c:pt>
                <c:pt idx="6033" formatCode="General">
                  <c:v>0.68676823505109097</c:v>
                </c:pt>
                <c:pt idx="6034" formatCode="General">
                  <c:v>0.70501570441683203</c:v>
                </c:pt>
                <c:pt idx="6035" formatCode="General">
                  <c:v>0.72470222787864003</c:v>
                </c:pt>
                <c:pt idx="6036" formatCode="General">
                  <c:v>0.74453072722581504</c:v>
                </c:pt>
                <c:pt idx="6037" formatCode="General">
                  <c:v>0.76319492645901499</c:v>
                </c:pt>
                <c:pt idx="6038" formatCode="General">
                  <c:v>0.78098665246627197</c:v>
                </c:pt>
                <c:pt idx="6039" formatCode="General">
                  <c:v>0.79879840256868995</c:v>
                </c:pt>
                <c:pt idx="6040" formatCode="General">
                  <c:v>0.81693439641668397</c:v>
                </c:pt>
                <c:pt idx="6041" formatCode="General">
                  <c:v>0.83552772324810698</c:v>
                </c:pt>
                <c:pt idx="6042" formatCode="General">
                  <c:v>0.85396821586971805</c:v>
                </c:pt>
                <c:pt idx="6043" formatCode="General">
                  <c:v>0.87163737018384901</c:v>
                </c:pt>
                <c:pt idx="6044" formatCode="General">
                  <c:v>0.88840149368018395</c:v>
                </c:pt>
                <c:pt idx="6045" formatCode="General">
                  <c:v>0.90430614631718498</c:v>
                </c:pt>
                <c:pt idx="6046" formatCode="General">
                  <c:v>0.91878378084634205</c:v>
                </c:pt>
                <c:pt idx="6047" formatCode="General">
                  <c:v>0.93064205982474801</c:v>
                </c:pt>
                <c:pt idx="6048" formatCode="General">
                  <c:v>0.93947640057292403</c:v>
                </c:pt>
                <c:pt idx="6049" formatCode="General">
                  <c:v>0.94595871036343604</c:v>
                </c:pt>
                <c:pt idx="6050" formatCode="General">
                  <c:v>0.95056464831549004</c:v>
                </c:pt>
                <c:pt idx="6051" formatCode="General">
                  <c:v>0.95380612189759195</c:v>
                </c:pt>
                <c:pt idx="6052" formatCode="General">
                  <c:v>0.95657614066684504</c:v>
                </c:pt>
                <c:pt idx="6053" formatCode="General">
                  <c:v>0.95860004847139801</c:v>
                </c:pt>
                <c:pt idx="6054" formatCode="General">
                  <c:v>0.95981563948201598</c:v>
                </c:pt>
                <c:pt idx="6055" formatCode="General">
                  <c:v>0.96061206812984001</c:v>
                </c:pt>
                <c:pt idx="6056" formatCode="General">
                  <c:v>0.96100050368461798</c:v>
                </c:pt>
                <c:pt idx="6057" formatCode="General">
                  <c:v>0.96079761148090004</c:v>
                </c:pt>
                <c:pt idx="6058" formatCode="General">
                  <c:v>0.95963602193724196</c:v>
                </c:pt>
                <c:pt idx="6059" formatCode="General">
                  <c:v>0.95768803628686205</c:v>
                </c:pt>
                <c:pt idx="6060" formatCode="General">
                  <c:v>0.95541662709501995</c:v>
                </c:pt>
                <c:pt idx="6061" formatCode="General">
                  <c:v>0.95301349297383198</c:v>
                </c:pt>
                <c:pt idx="6062" formatCode="General">
                  <c:v>0.95064035768231403</c:v>
                </c:pt>
                <c:pt idx="6063" formatCode="General">
                  <c:v>0.94897499977298405</c:v>
                </c:pt>
                <c:pt idx="6064" formatCode="General">
                  <c:v>0.94907685105380701</c:v>
                </c:pt>
                <c:pt idx="6065" formatCode="General">
                  <c:v>0.94971988823713704</c:v>
                </c:pt>
                <c:pt idx="6066" formatCode="General">
                  <c:v>0.94914393431404598</c:v>
                </c:pt>
                <c:pt idx="6067" formatCode="General">
                  <c:v>0.94790141691922403</c:v>
                </c:pt>
                <c:pt idx="6068" formatCode="General">
                  <c:v>0.94635156566145795</c:v>
                </c:pt>
                <c:pt idx="6069" formatCode="General">
                  <c:v>0.944184757581913</c:v>
                </c:pt>
                <c:pt idx="6070" formatCode="General">
                  <c:v>0.94155852422613096</c:v>
                </c:pt>
                <c:pt idx="6071" formatCode="General">
                  <c:v>0.93920327861823005</c:v>
                </c:pt>
                <c:pt idx="6072" formatCode="General">
                  <c:v>0.93791952121859401</c:v>
                </c:pt>
                <c:pt idx="6073" formatCode="General">
                  <c:v>0.938082543587485</c:v>
                </c:pt>
                <c:pt idx="6074" formatCode="General">
                  <c:v>0.93889594039404001</c:v>
                </c:pt>
                <c:pt idx="6075" formatCode="General">
                  <c:v>0.93944037608374997</c:v>
                </c:pt>
                <c:pt idx="6076" formatCode="General">
                  <c:v>0.93962706133153495</c:v>
                </c:pt>
                <c:pt idx="6077" formatCode="General">
                  <c:v>0.93908092911211505</c:v>
                </c:pt>
                <c:pt idx="6078" formatCode="General">
                  <c:v>0.936690729281899</c:v>
                </c:pt>
                <c:pt idx="6079" formatCode="General">
                  <c:v>0.93132835862086805</c:v>
                </c:pt>
                <c:pt idx="6080" formatCode="General">
                  <c:v>0.92274500696769302</c:v>
                </c:pt>
                <c:pt idx="6081" formatCode="General">
                  <c:v>0.91223163070565905</c:v>
                </c:pt>
                <c:pt idx="6082" formatCode="General">
                  <c:v>0.90155436075738504</c:v>
                </c:pt>
                <c:pt idx="6083" formatCode="General">
                  <c:v>0.89076742194299197</c:v>
                </c:pt>
                <c:pt idx="6084" formatCode="General">
                  <c:v>0.87910851960560599</c:v>
                </c:pt>
                <c:pt idx="6085" formatCode="General">
                  <c:v>0.86650688231115902</c:v>
                </c:pt>
                <c:pt idx="6086" formatCode="General">
                  <c:v>0.85312200222191303</c:v>
                </c:pt>
                <c:pt idx="6087" formatCode="General">
                  <c:v>0.83896815180394102</c:v>
                </c:pt>
                <c:pt idx="6088" formatCode="General">
                  <c:v>0.82400827590198999</c:v>
                </c:pt>
                <c:pt idx="6089" formatCode="General">
                  <c:v>0.80834331324044195</c:v>
                </c:pt>
                <c:pt idx="6090" formatCode="General">
                  <c:v>0.79283336776937996</c:v>
                </c:pt>
                <c:pt idx="6091" formatCode="General">
                  <c:v>0.77840773317212897</c:v>
                </c:pt>
                <c:pt idx="6092" formatCode="General">
                  <c:v>0.76481352344578102</c:v>
                </c:pt>
                <c:pt idx="6093" formatCode="General">
                  <c:v>0.75185535705114204</c:v>
                </c:pt>
                <c:pt idx="6094" formatCode="General">
                  <c:v>0.73992473349233501</c:v>
                </c:pt>
                <c:pt idx="6095" formatCode="General">
                  <c:v>0.72907265283846701</c:v>
                </c:pt>
                <c:pt idx="6096" formatCode="General">
                  <c:v>0.71895287087584003</c:v>
                </c:pt>
                <c:pt idx="6097" formatCode="General">
                  <c:v>0.70965437342007998</c:v>
                </c:pt>
                <c:pt idx="6098" formatCode="General">
                  <c:v>0.70183386617363797</c:v>
                </c:pt>
                <c:pt idx="6099" formatCode="General">
                  <c:v>0.69588287443614205</c:v>
                </c:pt>
                <c:pt idx="6100" formatCode="General">
                  <c:v>0.69171195784233996</c:v>
                </c:pt>
                <c:pt idx="6101" formatCode="General">
                  <c:v>0.68835471852250796</c:v>
                </c:pt>
                <c:pt idx="6102" formatCode="General">
                  <c:v>0.684454332237872</c:v>
                </c:pt>
                <c:pt idx="6103" formatCode="General">
                  <c:v>0.67943790532010795</c:v>
                </c:pt>
                <c:pt idx="6104" formatCode="General">
                  <c:v>0.67295075900019796</c:v>
                </c:pt>
                <c:pt idx="6105" formatCode="General">
                  <c:v>0.66465928785085204</c:v>
                </c:pt>
                <c:pt idx="6106" formatCode="General">
                  <c:v>0.654319386045079</c:v>
                </c:pt>
                <c:pt idx="6107" formatCode="General">
                  <c:v>0.64234820180482999</c:v>
                </c:pt>
                <c:pt idx="6108" formatCode="General">
                  <c:v>0.62962992121735395</c:v>
                </c:pt>
                <c:pt idx="6109" formatCode="General">
                  <c:v>0.61661951792636804</c:v>
                </c:pt>
                <c:pt idx="6110" formatCode="General">
                  <c:v>0.60307474624811197</c:v>
                </c:pt>
                <c:pt idx="6111" formatCode="General">
                  <c:v>0.58874762372851996</c:v>
                </c:pt>
                <c:pt idx="6112" formatCode="General">
                  <c:v>0.57417021006994295</c:v>
                </c:pt>
                <c:pt idx="6113" formatCode="General">
                  <c:v>0.559528252393235</c:v>
                </c:pt>
                <c:pt idx="6114" formatCode="General">
                  <c:v>0.54452706024191</c:v>
                </c:pt>
                <c:pt idx="6115" formatCode="General">
                  <c:v>0.52856001598010405</c:v>
                </c:pt>
                <c:pt idx="6116" formatCode="General">
                  <c:v>0.51095506708027105</c:v>
                </c:pt>
                <c:pt idx="6117" formatCode="General">
                  <c:v>0.49203619292281497</c:v>
                </c:pt>
                <c:pt idx="6118" formatCode="General">
                  <c:v>0.47222259629684898</c:v>
                </c:pt>
                <c:pt idx="6119" formatCode="General">
                  <c:v>0.45167752983114801</c:v>
                </c:pt>
                <c:pt idx="6120" formatCode="General">
                  <c:v>0.431819444241551</c:v>
                </c:pt>
                <c:pt idx="6121" formatCode="General">
                  <c:v>0.41326005186658099</c:v>
                </c:pt>
                <c:pt idx="6122" formatCode="General">
                  <c:v>0.39553463678052497</c:v>
                </c:pt>
                <c:pt idx="6123" formatCode="General">
                  <c:v>0.37843133415750402</c:v>
                </c:pt>
                <c:pt idx="6124" formatCode="General">
                  <c:v>0.36081331771868103</c:v>
                </c:pt>
                <c:pt idx="6125" formatCode="General">
                  <c:v>0.34180134534682399</c:v>
                </c:pt>
                <c:pt idx="6126" formatCode="General">
                  <c:v>0.32171320783985202</c:v>
                </c:pt>
                <c:pt idx="6127" formatCode="General">
                  <c:v>0.30180704595290198</c:v>
                </c:pt>
                <c:pt idx="6128" formatCode="General">
                  <c:v>0.28293264119500899</c:v>
                </c:pt>
                <c:pt idx="6129" formatCode="General">
                  <c:v>0.26527345570914701</c:v>
                </c:pt>
                <c:pt idx="6130" formatCode="General">
                  <c:v>0.24823287039887401</c:v>
                </c:pt>
                <c:pt idx="6131" formatCode="General">
                  <c:v>0.23090721693874999</c:v>
                </c:pt>
                <c:pt idx="6132" formatCode="General">
                  <c:v>0.21376409617041001</c:v>
                </c:pt>
                <c:pt idx="6133" formatCode="General">
                  <c:v>0.197090848289599</c:v>
                </c:pt>
                <c:pt idx="6134" formatCode="General">
                  <c:v>0.18028497122353401</c:v>
                </c:pt>
                <c:pt idx="6135" formatCode="General">
                  <c:v>0.16360547095842201</c:v>
                </c:pt>
                <c:pt idx="6136" formatCode="General">
                  <c:v>0.147832123131767</c:v>
                </c:pt>
                <c:pt idx="6137" formatCode="General">
                  <c:v>0.132957022608439</c:v>
                </c:pt>
                <c:pt idx="6138" formatCode="General">
                  <c:v>0.118310577670992</c:v>
                </c:pt>
                <c:pt idx="6139" formatCode="General">
                  <c:v>0.102389953116338</c:v>
                </c:pt>
                <c:pt idx="6140" formatCode="General">
                  <c:v>8.3545830130245802E-2</c:v>
                </c:pt>
                <c:pt idx="6141" formatCode="General">
                  <c:v>6.1663344615844599E-2</c:v>
                </c:pt>
                <c:pt idx="6142" formatCode="General">
                  <c:v>3.76796654405935E-2</c:v>
                </c:pt>
                <c:pt idx="6143" formatCode="General">
                  <c:v>1.28121662452665E-2</c:v>
                </c:pt>
                <c:pt idx="6144" formatCode="General">
                  <c:v>-1.1658436206251699E-2</c:v>
                </c:pt>
                <c:pt idx="6145" formatCode="General">
                  <c:v>-3.5409661263299898E-2</c:v>
                </c:pt>
                <c:pt idx="6146" formatCode="General">
                  <c:v>-5.8968260053459898E-2</c:v>
                </c:pt>
                <c:pt idx="6147" formatCode="General">
                  <c:v>-8.26899185734703E-2</c:v>
                </c:pt>
                <c:pt idx="6148" formatCode="General">
                  <c:v>-0.10611326083861999</c:v>
                </c:pt>
                <c:pt idx="6149" formatCode="General">
                  <c:v>-0.12841797566965399</c:v>
                </c:pt>
                <c:pt idx="6150" formatCode="General">
                  <c:v>-0.14909997509162801</c:v>
                </c:pt>
                <c:pt idx="6151" formatCode="General">
                  <c:v>-0.16874473658299199</c:v>
                </c:pt>
                <c:pt idx="6152" formatCode="General">
                  <c:v>-0.18824405848485401</c:v>
                </c:pt>
                <c:pt idx="6153" formatCode="General">
                  <c:v>-0.207889644066552</c:v>
                </c:pt>
                <c:pt idx="6154" formatCode="General">
                  <c:v>-0.22798079294379101</c:v>
                </c:pt>
                <c:pt idx="6155" formatCode="General">
                  <c:v>-0.24883699347212801</c:v>
                </c:pt>
                <c:pt idx="6156" formatCode="General">
                  <c:v>-0.27041907007529198</c:v>
                </c:pt>
                <c:pt idx="6157" formatCode="General">
                  <c:v>-0.29231118804927297</c:v>
                </c:pt>
                <c:pt idx="6158" formatCode="General">
                  <c:v>-0.31424095187189499</c:v>
                </c:pt>
                <c:pt idx="6159" formatCode="General">
                  <c:v>-0.33611620006814302</c:v>
                </c:pt>
                <c:pt idx="6160" formatCode="General">
                  <c:v>-0.356808166956469</c:v>
                </c:pt>
                <c:pt idx="6161" formatCode="General">
                  <c:v>-0.37557267183701198</c:v>
                </c:pt>
                <c:pt idx="6162" formatCode="General">
                  <c:v>-0.39307083124096498</c:v>
                </c:pt>
                <c:pt idx="6163" formatCode="General">
                  <c:v>-0.41016306322572499</c:v>
                </c:pt>
                <c:pt idx="6164" formatCode="General">
                  <c:v>-0.42729473285543401</c:v>
                </c:pt>
                <c:pt idx="6165" formatCode="General">
                  <c:v>-0.444086770529871</c:v>
                </c:pt>
                <c:pt idx="6166" formatCode="General">
                  <c:v>-0.46020850668812502</c:v>
                </c:pt>
                <c:pt idx="6167" formatCode="General">
                  <c:v>-0.47563130797368303</c:v>
                </c:pt>
                <c:pt idx="6168" formatCode="General">
                  <c:v>-0.49052059624697297</c:v>
                </c:pt>
                <c:pt idx="6169" formatCode="General">
                  <c:v>-0.50524462411114501</c:v>
                </c:pt>
                <c:pt idx="6170" formatCode="General">
                  <c:v>-0.51973250680687899</c:v>
                </c:pt>
                <c:pt idx="6171" formatCode="General">
                  <c:v>-0.53400264092190897</c:v>
                </c:pt>
                <c:pt idx="6172" formatCode="General">
                  <c:v>-0.54819343561797995</c:v>
                </c:pt>
                <c:pt idx="6173" formatCode="General">
                  <c:v>-0.562107630348055</c:v>
                </c:pt>
                <c:pt idx="6174" formatCode="General">
                  <c:v>-0.57562406648286701</c:v>
                </c:pt>
                <c:pt idx="6175" formatCode="General">
                  <c:v>-0.58898747992383205</c:v>
                </c:pt>
                <c:pt idx="6176" formatCode="General">
                  <c:v>-0.60304319806744899</c:v>
                </c:pt>
                <c:pt idx="6177" formatCode="General">
                  <c:v>-0.61789680662263302</c:v>
                </c:pt>
                <c:pt idx="6178" formatCode="General">
                  <c:v>-0.63262057176369402</c:v>
                </c:pt>
                <c:pt idx="6179" formatCode="General">
                  <c:v>-0.64581355518060501</c:v>
                </c:pt>
                <c:pt idx="6180" formatCode="General">
                  <c:v>-0.65739619302513297</c:v>
                </c:pt>
                <c:pt idx="6181" formatCode="General">
                  <c:v>-0.66896888973692104</c:v>
                </c:pt>
                <c:pt idx="6182" formatCode="General">
                  <c:v>-0.68140724967338695</c:v>
                </c:pt>
                <c:pt idx="6183" formatCode="General">
                  <c:v>-0.69476356561929098</c:v>
                </c:pt>
                <c:pt idx="6184" formatCode="General">
                  <c:v>-0.70913815528317004</c:v>
                </c:pt>
                <c:pt idx="6185" formatCode="General">
                  <c:v>-0.724334066735418</c:v>
                </c:pt>
                <c:pt idx="6186" formatCode="General">
                  <c:v>-0.73949512432151299</c:v>
                </c:pt>
                <c:pt idx="6187" formatCode="General">
                  <c:v>-0.75314535107256297</c:v>
                </c:pt>
                <c:pt idx="6188" formatCode="General">
                  <c:v>-0.76403337483340195</c:v>
                </c:pt>
                <c:pt idx="6189" formatCode="General">
                  <c:v>-0.76950467829674996</c:v>
                </c:pt>
                <c:pt idx="6190" formatCode="General">
                  <c:v>-0.76821551192251702</c:v>
                </c:pt>
                <c:pt idx="6191" formatCode="General">
                  <c:v>-0.76332526074889795</c:v>
                </c:pt>
                <c:pt idx="6192" formatCode="General">
                  <c:v>-0.75785111936354299</c:v>
                </c:pt>
                <c:pt idx="6193" formatCode="General">
                  <c:v>-0.753361102063418</c:v>
                </c:pt>
                <c:pt idx="6194" formatCode="General">
                  <c:v>-0.75137837365779403</c:v>
                </c:pt>
                <c:pt idx="6195" formatCode="General">
                  <c:v>-0.75318913406657695</c:v>
                </c:pt>
                <c:pt idx="6196" formatCode="General">
                  <c:v>-0.75880707025305305</c:v>
                </c:pt>
                <c:pt idx="6197" formatCode="General">
                  <c:v>-0.76781995323950702</c:v>
                </c:pt>
                <c:pt idx="6198" formatCode="General">
                  <c:v>-0.78002945187342598</c:v>
                </c:pt>
                <c:pt idx="6199" formatCode="General">
                  <c:v>-0.79480804590906196</c:v>
                </c:pt>
                <c:pt idx="6200" formatCode="General">
                  <c:v>-0.81146974641392899</c:v>
                </c:pt>
                <c:pt idx="6201" formatCode="General">
                  <c:v>-0.82990578875745102</c:v>
                </c:pt>
                <c:pt idx="6202" formatCode="General">
                  <c:v>-0.85022050872013699</c:v>
                </c:pt>
                <c:pt idx="6203" formatCode="General">
                  <c:v>-0.87194742173916095</c:v>
                </c:pt>
                <c:pt idx="6204" formatCode="General">
                  <c:v>-0.89417976042335401</c:v>
                </c:pt>
                <c:pt idx="6205" formatCode="General">
                  <c:v>-0.91606371097772199</c:v>
                </c:pt>
                <c:pt idx="6206" formatCode="General">
                  <c:v>-0.93692957947455502</c:v>
                </c:pt>
                <c:pt idx="6207" formatCode="General">
                  <c:v>-0.95624629810212702</c:v>
                </c:pt>
                <c:pt idx="6208" formatCode="General">
                  <c:v>-0.97357270060108203</c:v>
                </c:pt>
                <c:pt idx="6209" formatCode="General">
                  <c:v>-0.98863910647319497</c:v>
                </c:pt>
                <c:pt idx="6210" formatCode="General">
                  <c:v>-1.00140962445824</c:v>
                </c:pt>
                <c:pt idx="6211" formatCode="General">
                  <c:v>-1.0117902998132799</c:v>
                </c:pt>
                <c:pt idx="6212" formatCode="General">
                  <c:v>-1.0194197819975701</c:v>
                </c:pt>
                <c:pt idx="6213" formatCode="General">
                  <c:v>-1.0239905090658099</c:v>
                </c:pt>
                <c:pt idx="6214" formatCode="General">
                  <c:v>-1.02548884038744</c:v>
                </c:pt>
                <c:pt idx="6215" formatCode="General">
                  <c:v>-1.0239199443379201</c:v>
                </c:pt>
                <c:pt idx="6216" formatCode="General">
                  <c:v>-1.0192966462389601</c:v>
                </c:pt>
                <c:pt idx="6217" formatCode="General">
                  <c:v>-1.01165730918619</c:v>
                </c:pt>
                <c:pt idx="6218" formatCode="General">
                  <c:v>-1.0011767347063201</c:v>
                </c:pt>
                <c:pt idx="6219" formatCode="General">
                  <c:v>-0.98840171053368697</c:v>
                </c:pt>
                <c:pt idx="6220" formatCode="General">
                  <c:v>-0.97394922555524299</c:v>
                </c:pt>
                <c:pt idx="6221" formatCode="General">
                  <c:v>-0.95847170564290796</c:v>
                </c:pt>
                <c:pt idx="6222" formatCode="General">
                  <c:v>-0.94235226216583001</c:v>
                </c:pt>
                <c:pt idx="6223" formatCode="General">
                  <c:v>-0.92564751278186896</c:v>
                </c:pt>
                <c:pt idx="6224" formatCode="General">
                  <c:v>-0.90869003852942198</c:v>
                </c:pt>
                <c:pt idx="6225" formatCode="General">
                  <c:v>-0.892138010011292</c:v>
                </c:pt>
                <c:pt idx="6226" formatCode="General">
                  <c:v>-0.87621447646287798</c:v>
                </c:pt>
                <c:pt idx="6227" formatCode="General">
                  <c:v>-0.86066369511847696</c:v>
                </c:pt>
                <c:pt idx="6228" formatCode="General">
                  <c:v>-0.84617035222572901</c:v>
                </c:pt>
                <c:pt idx="6229" formatCode="General">
                  <c:v>-0.833778007652481</c:v>
                </c:pt>
                <c:pt idx="6230" formatCode="General">
                  <c:v>-0.82387347912197295</c:v>
                </c:pt>
                <c:pt idx="6231" formatCode="General">
                  <c:v>-0.816850862133081</c:v>
                </c:pt>
                <c:pt idx="6232" formatCode="General">
                  <c:v>-0.81325233518514695</c:v>
                </c:pt>
                <c:pt idx="6233" formatCode="General">
                  <c:v>-0.81315673233865904</c:v>
                </c:pt>
                <c:pt idx="6234" formatCode="General">
                  <c:v>-0.815886083847562</c:v>
                </c:pt>
                <c:pt idx="6235" formatCode="General">
                  <c:v>-0.820071682337571</c:v>
                </c:pt>
                <c:pt idx="6236" formatCode="General">
                  <c:v>-0.82387800818133705</c:v>
                </c:pt>
                <c:pt idx="6237" formatCode="General">
                  <c:v>-0.82615664138474698</c:v>
                </c:pt>
                <c:pt idx="6238" formatCode="General">
                  <c:v>-0.82615779843600501</c:v>
                </c:pt>
                <c:pt idx="6239" formatCode="General">
                  <c:v>-0.82296663885389398</c:v>
                </c:pt>
                <c:pt idx="6240" formatCode="General">
                  <c:v>-0.81589858372028901</c:v>
                </c:pt>
                <c:pt idx="6241" formatCode="General">
                  <c:v>-0.80492647726845301</c:v>
                </c:pt>
                <c:pt idx="6242" formatCode="General">
                  <c:v>-0.79071905937790998</c:v>
                </c:pt>
                <c:pt idx="6243" formatCode="General">
                  <c:v>-0.773549997099647</c:v>
                </c:pt>
                <c:pt idx="6244" formatCode="General">
                  <c:v>-0.75314580677940102</c:v>
                </c:pt>
                <c:pt idx="6245" formatCode="General">
                  <c:v>-0.73020511247221498</c:v>
                </c:pt>
                <c:pt idx="6246" formatCode="General">
                  <c:v>-0.70600454008146796</c:v>
                </c:pt>
                <c:pt idx="6247" formatCode="General">
                  <c:v>-0.68156085216013995</c:v>
                </c:pt>
                <c:pt idx="6248" formatCode="General">
                  <c:v>-0.65824285461926102</c:v>
                </c:pt>
                <c:pt idx="6249" formatCode="General">
                  <c:v>-0.63737054849488495</c:v>
                </c:pt>
                <c:pt idx="6250" formatCode="General">
                  <c:v>-0.61983029102683895</c:v>
                </c:pt>
                <c:pt idx="6251" formatCode="General">
                  <c:v>-0.606116501627045</c:v>
                </c:pt>
                <c:pt idx="6252" formatCode="General">
                  <c:v>-0.59635759710493397</c:v>
                </c:pt>
                <c:pt idx="6253" formatCode="General">
                  <c:v>-0.58935149585762803</c:v>
                </c:pt>
                <c:pt idx="6254" formatCode="General">
                  <c:v>-0.58302502786951804</c:v>
                </c:pt>
                <c:pt idx="6255" formatCode="General">
                  <c:v>-0.57614703289002001</c:v>
                </c:pt>
                <c:pt idx="6256" formatCode="General">
                  <c:v>-0.56842630487552503</c:v>
                </c:pt>
                <c:pt idx="6257" formatCode="General">
                  <c:v>-0.56023856361751501</c:v>
                </c:pt>
                <c:pt idx="6258" formatCode="General">
                  <c:v>-0.55194202929075997</c:v>
                </c:pt>
                <c:pt idx="6259" formatCode="General">
                  <c:v>-0.54393463516725904</c:v>
                </c:pt>
                <c:pt idx="6260" formatCode="General">
                  <c:v>-0.53657970210400696</c:v>
                </c:pt>
                <c:pt idx="6261" formatCode="General">
                  <c:v>-0.52950871738619398</c:v>
                </c:pt>
                <c:pt idx="6262" formatCode="General">
                  <c:v>-0.52178087637383397</c:v>
                </c:pt>
                <c:pt idx="6263" formatCode="General">
                  <c:v>-0.51230201852009605</c:v>
                </c:pt>
                <c:pt idx="6264" formatCode="General">
                  <c:v>-0.50043513159657005</c:v>
                </c:pt>
                <c:pt idx="6265" formatCode="General">
                  <c:v>-0.486014278223875</c:v>
                </c:pt>
                <c:pt idx="6266" formatCode="General">
                  <c:v>-0.468611417515162</c:v>
                </c:pt>
                <c:pt idx="6267" formatCode="General">
                  <c:v>-0.44837803649585101</c:v>
                </c:pt>
                <c:pt idx="6268" formatCode="General">
                  <c:v>-0.426317905280646</c:v>
                </c:pt>
                <c:pt idx="6269" formatCode="General">
                  <c:v>-0.40302729574717699</c:v>
                </c:pt>
                <c:pt idx="6270" formatCode="General">
                  <c:v>-0.37882611945773798</c:v>
                </c:pt>
                <c:pt idx="6271" formatCode="General">
                  <c:v>-0.35412281137697499</c:v>
                </c:pt>
                <c:pt idx="6272" formatCode="General">
                  <c:v>-0.32939683391930502</c:v>
                </c:pt>
                <c:pt idx="6273" formatCode="General">
                  <c:v>-0.30486012380709898</c:v>
                </c:pt>
                <c:pt idx="6274" formatCode="General">
                  <c:v>-0.28106095249053997</c:v>
                </c:pt>
                <c:pt idx="6275" formatCode="General">
                  <c:v>-0.25864396222250602</c:v>
                </c:pt>
                <c:pt idx="6276" formatCode="General">
                  <c:v>-0.237897713788774</c:v>
                </c:pt>
                <c:pt idx="6277" formatCode="General">
                  <c:v>-0.21907019280082099</c:v>
                </c:pt>
                <c:pt idx="6278" formatCode="General">
                  <c:v>-0.202451228971995</c:v>
                </c:pt>
                <c:pt idx="6279" formatCode="General">
                  <c:v>-0.18868537580355799</c:v>
                </c:pt>
                <c:pt idx="6280" formatCode="General">
                  <c:v>-0.177735020188519</c:v>
                </c:pt>
                <c:pt idx="6281" formatCode="General">
                  <c:v>-0.169003780987076</c:v>
                </c:pt>
                <c:pt idx="6282" formatCode="General">
                  <c:v>-0.16217144517861901</c:v>
                </c:pt>
                <c:pt idx="6283" formatCode="General">
                  <c:v>-0.15644964537667699</c:v>
                </c:pt>
                <c:pt idx="6284" formatCode="General">
                  <c:v>-0.15067330962679601</c:v>
                </c:pt>
                <c:pt idx="6285" formatCode="General">
                  <c:v>-0.14378622750696299</c:v>
                </c:pt>
                <c:pt idx="6286" formatCode="General">
                  <c:v>-0.13534161872692699</c:v>
                </c:pt>
                <c:pt idx="6287" formatCode="General">
                  <c:v>-0.125494694490978</c:v>
                </c:pt>
                <c:pt idx="6288" formatCode="General">
                  <c:v>-0.11423094375814501</c:v>
                </c:pt>
                <c:pt idx="6289" formatCode="General">
                  <c:v>-0.10197397074913001</c:v>
                </c:pt>
                <c:pt idx="6290" formatCode="General">
                  <c:v>-8.9318681703804803E-2</c:v>
                </c:pt>
                <c:pt idx="6291" formatCode="General">
                  <c:v>-7.6271506783156404E-2</c:v>
                </c:pt>
                <c:pt idx="6292" formatCode="General">
                  <c:v>-6.2915549143908997E-2</c:v>
                </c:pt>
                <c:pt idx="6293" formatCode="General">
                  <c:v>-4.9355419665219398E-2</c:v>
                </c:pt>
                <c:pt idx="6294" formatCode="General">
                  <c:v>-3.5645854350857799E-2</c:v>
                </c:pt>
                <c:pt idx="6295" formatCode="General">
                  <c:v>-2.1671872442476401E-2</c:v>
                </c:pt>
                <c:pt idx="6296" formatCode="General">
                  <c:v>-6.8768197534673199E-3</c:v>
                </c:pt>
                <c:pt idx="6297" formatCode="General">
                  <c:v>9.2650324804478493E-3</c:v>
                </c:pt>
                <c:pt idx="6298" formatCode="General">
                  <c:v>2.65671448935678E-2</c:v>
                </c:pt>
                <c:pt idx="6299" formatCode="General">
                  <c:v>4.4407711513213197E-2</c:v>
                </c:pt>
                <c:pt idx="6300" formatCode="General">
                  <c:v>6.2120788232730498E-2</c:v>
                </c:pt>
                <c:pt idx="6301" formatCode="General">
                  <c:v>7.8897035172688701E-2</c:v>
                </c:pt>
                <c:pt idx="6302" formatCode="General">
                  <c:v>9.4717512464161102E-2</c:v>
                </c:pt>
                <c:pt idx="6303" formatCode="General">
                  <c:v>0.11037770457256001</c:v>
                </c:pt>
                <c:pt idx="6304" formatCode="General">
                  <c:v>0.12657043644157201</c:v>
                </c:pt>
                <c:pt idx="6305" formatCode="General">
                  <c:v>0.143695564912038</c:v>
                </c:pt>
                <c:pt idx="6306" formatCode="General">
                  <c:v>0.16160338532097401</c:v>
                </c:pt>
                <c:pt idx="6307" formatCode="General">
                  <c:v>0.17994809248902099</c:v>
                </c:pt>
                <c:pt idx="6308" formatCode="General">
                  <c:v>0.198652444956575</c:v>
                </c:pt>
                <c:pt idx="6309" formatCode="General">
                  <c:v>0.21803500347857199</c:v>
                </c:pt>
                <c:pt idx="6310" formatCode="General">
                  <c:v>0.23939886040314301</c:v>
                </c:pt>
                <c:pt idx="6311" formatCode="General">
                  <c:v>0.26368500093293101</c:v>
                </c:pt>
                <c:pt idx="6312" formatCode="General">
                  <c:v>0.29029439917408401</c:v>
                </c:pt>
                <c:pt idx="6313" formatCode="General">
                  <c:v>0.31853128393837798</c:v>
                </c:pt>
                <c:pt idx="6314" formatCode="General">
                  <c:v>0.34743120576241998</c:v>
                </c:pt>
                <c:pt idx="6315" formatCode="General">
                  <c:v>0.37548606652432598</c:v>
                </c:pt>
                <c:pt idx="6316" formatCode="General">
                  <c:v>0.40163933990940098</c:v>
                </c:pt>
                <c:pt idx="6317" formatCode="General">
                  <c:v>0.42536472474242698</c:v>
                </c:pt>
                <c:pt idx="6318" formatCode="General">
                  <c:v>0.446750478656602</c:v>
                </c:pt>
                <c:pt idx="6319" formatCode="General">
                  <c:v>0.466449194176628</c:v>
                </c:pt>
                <c:pt idx="6320" formatCode="General">
                  <c:v>0.48479236501548501</c:v>
                </c:pt>
                <c:pt idx="6321" formatCode="General">
                  <c:v>0.50182111166398702</c:v>
                </c:pt>
                <c:pt idx="6322" formatCode="General">
                  <c:v>0.51763700481331798</c:v>
                </c:pt>
                <c:pt idx="6323" formatCode="General">
                  <c:v>0.53214009315012301</c:v>
                </c:pt>
                <c:pt idx="6324" formatCode="General">
                  <c:v>0.54490322201346597</c:v>
                </c:pt>
                <c:pt idx="6325" formatCode="General">
                  <c:v>0.55566417485220398</c:v>
                </c:pt>
                <c:pt idx="6326" formatCode="General">
                  <c:v>0.56451496574983495</c:v>
                </c:pt>
                <c:pt idx="6327" formatCode="General">
                  <c:v>0.57124780672946196</c:v>
                </c:pt>
                <c:pt idx="6328" formatCode="General">
                  <c:v>0.57641010475777399</c:v>
                </c:pt>
                <c:pt idx="6329" formatCode="General">
                  <c:v>0.58112778408268495</c:v>
                </c:pt>
                <c:pt idx="6330" formatCode="General">
                  <c:v>0.58566435314805498</c:v>
                </c:pt>
                <c:pt idx="6331" formatCode="General">
                  <c:v>0.59000296817807396</c:v>
                </c:pt>
                <c:pt idx="6332" formatCode="General">
                  <c:v>0.59444208200134496</c:v>
                </c:pt>
                <c:pt idx="6333" formatCode="General">
                  <c:v>0.59965936562025401</c:v>
                </c:pt>
                <c:pt idx="6334" formatCode="General">
                  <c:v>0.60624988045591599</c:v>
                </c:pt>
                <c:pt idx="6335" formatCode="General">
                  <c:v>0.613796397859253</c:v>
                </c:pt>
                <c:pt idx="6336" formatCode="General">
                  <c:v>0.62208901317474397</c:v>
                </c:pt>
                <c:pt idx="6337" formatCode="General">
                  <c:v>0.63157865553177805</c:v>
                </c:pt>
                <c:pt idx="6338" formatCode="General">
                  <c:v>0.64239496873129398</c:v>
                </c:pt>
                <c:pt idx="6339" formatCode="General">
                  <c:v>0.65431479595358799</c:v>
                </c:pt>
                <c:pt idx="6340" formatCode="General">
                  <c:v>0.66730333639419304</c:v>
                </c:pt>
                <c:pt idx="6341" formatCode="General">
                  <c:v>0.68163565175315</c:v>
                </c:pt>
                <c:pt idx="6342" formatCode="General">
                  <c:v>0.69640052354154602</c:v>
                </c:pt>
                <c:pt idx="6343" formatCode="General">
                  <c:v>0.71028210353789101</c:v>
                </c:pt>
                <c:pt idx="6344" formatCode="General">
                  <c:v>0.72290497887600502</c:v>
                </c:pt>
                <c:pt idx="6345" formatCode="General">
                  <c:v>0.73430957535111496</c:v>
                </c:pt>
                <c:pt idx="6346" formatCode="General">
                  <c:v>0.744477526384004</c:v>
                </c:pt>
                <c:pt idx="6347" formatCode="General">
                  <c:v>0.75355288115288299</c:v>
                </c:pt>
                <c:pt idx="6348" formatCode="General">
                  <c:v>0.76208144649877596</c:v>
                </c:pt>
                <c:pt idx="6349" formatCode="General">
                  <c:v>0.76982715730128304</c:v>
                </c:pt>
                <c:pt idx="6350" formatCode="General">
                  <c:v>0.77619920110638296</c:v>
                </c:pt>
                <c:pt idx="6351" formatCode="General">
                  <c:v>0.78086580673638495</c:v>
                </c:pt>
                <c:pt idx="6352" formatCode="General">
                  <c:v>0.78333733157024898</c:v>
                </c:pt>
                <c:pt idx="6353" formatCode="General">
                  <c:v>0.78362951627515198</c:v>
                </c:pt>
                <c:pt idx="6354" formatCode="General">
                  <c:v>0.78184603555995702</c:v>
                </c:pt>
                <c:pt idx="6355" formatCode="General">
                  <c:v>0.778142192311153</c:v>
                </c:pt>
                <c:pt idx="6356" formatCode="General">
                  <c:v>0.77369205911050798</c:v>
                </c:pt>
                <c:pt idx="6357" formatCode="General">
                  <c:v>0.76935610573509505</c:v>
                </c:pt>
                <c:pt idx="6358" formatCode="General">
                  <c:v>0.76519645605844899</c:v>
                </c:pt>
                <c:pt idx="6359" formatCode="General">
                  <c:v>0.76145306204813501</c:v>
                </c:pt>
                <c:pt idx="6360" formatCode="General">
                  <c:v>0.75833493005144204</c:v>
                </c:pt>
                <c:pt idx="6361" formatCode="General">
                  <c:v>0.75585364235774899</c:v>
                </c:pt>
                <c:pt idx="6362" formatCode="General">
                  <c:v>0.75397532158215796</c:v>
                </c:pt>
                <c:pt idx="6363" formatCode="General">
                  <c:v>0.75298745579701698</c:v>
                </c:pt>
                <c:pt idx="6364" formatCode="General">
                  <c:v>0.75284243033968601</c:v>
                </c:pt>
                <c:pt idx="6365" formatCode="General">
                  <c:v>0.75358789963638695</c:v>
                </c:pt>
                <c:pt idx="6366" formatCode="General">
                  <c:v>0.75590403209971102</c:v>
                </c:pt>
                <c:pt idx="6367" formatCode="General">
                  <c:v>0.76036045111084005</c:v>
                </c:pt>
                <c:pt idx="6368" formatCode="General">
                  <c:v>0.76705825532254002</c:v>
                </c:pt>
                <c:pt idx="6369" formatCode="General">
                  <c:v>0.77554808908042705</c:v>
                </c:pt>
                <c:pt idx="6370" formatCode="General">
                  <c:v>0.78543396589298198</c:v>
                </c:pt>
                <c:pt idx="6371" formatCode="General">
                  <c:v>0.79592887883818297</c:v>
                </c:pt>
                <c:pt idx="6372" formatCode="General">
                  <c:v>0.80597687355522996</c:v>
                </c:pt>
                <c:pt idx="6373" formatCode="General">
                  <c:v>0.815103532523342</c:v>
                </c:pt>
                <c:pt idx="6374" formatCode="General">
                  <c:v>0.82278488939890304</c:v>
                </c:pt>
                <c:pt idx="6375" formatCode="General">
                  <c:v>0.828548861528553</c:v>
                </c:pt>
                <c:pt idx="6376" formatCode="General">
                  <c:v>0.83225192327897402</c:v>
                </c:pt>
                <c:pt idx="6377" formatCode="General">
                  <c:v>0.83433181187493399</c:v>
                </c:pt>
                <c:pt idx="6378" formatCode="General">
                  <c:v>0.83460258119785102</c:v>
                </c:pt>
                <c:pt idx="6379" formatCode="General">
                  <c:v>0.83214415336391501</c:v>
                </c:pt>
                <c:pt idx="6380" formatCode="General">
                  <c:v>0.82644276691209695</c:v>
                </c:pt>
                <c:pt idx="6381" formatCode="General">
                  <c:v>0.81721792320527697</c:v>
                </c:pt>
                <c:pt idx="6382" formatCode="General">
                  <c:v>0.80491348741026703</c:v>
                </c:pt>
                <c:pt idx="6383" formatCode="General">
                  <c:v>0.79049995726592803</c:v>
                </c:pt>
                <c:pt idx="6384" formatCode="General">
                  <c:v>0.77545317588255203</c:v>
                </c:pt>
                <c:pt idx="6385" formatCode="General">
                  <c:v>0.76164994469804603</c:v>
                </c:pt>
                <c:pt idx="6386" formatCode="General">
                  <c:v>0.749636711987129</c:v>
                </c:pt>
                <c:pt idx="6387" formatCode="General">
                  <c:v>0.73907550762512397</c:v>
                </c:pt>
                <c:pt idx="6388" formatCode="General">
                  <c:v>0.72953097467888695</c:v>
                </c:pt>
                <c:pt idx="6389" formatCode="General">
                  <c:v>0.71977486931226498</c:v>
                </c:pt>
                <c:pt idx="6390" formatCode="General">
                  <c:v>0.70904708721813003</c:v>
                </c:pt>
                <c:pt idx="6391" formatCode="General">
                  <c:v>0.69769327730909003</c:v>
                </c:pt>
                <c:pt idx="6392" formatCode="General">
                  <c:v>0.68555650299872095</c:v>
                </c:pt>
                <c:pt idx="6393" formatCode="General">
                  <c:v>0.67285929861762805</c:v>
                </c:pt>
                <c:pt idx="6394" formatCode="General">
                  <c:v>0.66006678016639098</c:v>
                </c:pt>
                <c:pt idx="6395" formatCode="General">
                  <c:v>0.64686492462286604</c:v>
                </c:pt>
                <c:pt idx="6396" formatCode="General">
                  <c:v>0.63342571864671704</c:v>
                </c:pt>
                <c:pt idx="6397" formatCode="General">
                  <c:v>0.61999766432777803</c:v>
                </c:pt>
                <c:pt idx="6398" formatCode="General">
                  <c:v>0.60678401061671905</c:v>
                </c:pt>
                <c:pt idx="6399" formatCode="General">
                  <c:v>0.59433223693432202</c:v>
                </c:pt>
                <c:pt idx="6400" formatCode="General">
                  <c:v>0.58307605187731204</c:v>
                </c:pt>
                <c:pt idx="6401" formatCode="General">
                  <c:v>0.57259336918092096</c:v>
                </c:pt>
                <c:pt idx="6402" formatCode="General">
                  <c:v>0.56211888768384299</c:v>
                </c:pt>
                <c:pt idx="6403" formatCode="General">
                  <c:v>0.55139572341885401</c:v>
                </c:pt>
                <c:pt idx="6404" formatCode="General">
                  <c:v>0.54060417664459304</c:v>
                </c:pt>
                <c:pt idx="6405" formatCode="General">
                  <c:v>0.529831153366214</c:v>
                </c:pt>
                <c:pt idx="6406" formatCode="General">
                  <c:v>0.51904420730773504</c:v>
                </c:pt>
                <c:pt idx="6407" formatCode="General">
                  <c:v>0.50829352926165206</c:v>
                </c:pt>
                <c:pt idx="6408" formatCode="General">
                  <c:v>0.49786175985773001</c:v>
                </c:pt>
                <c:pt idx="6409" formatCode="General">
                  <c:v>0.48748048340086803</c:v>
                </c:pt>
                <c:pt idx="6410" formatCode="General">
                  <c:v>0.47630181301005597</c:v>
                </c:pt>
                <c:pt idx="6411" formatCode="General">
                  <c:v>0.46373053585407198</c:v>
                </c:pt>
                <c:pt idx="6412" formatCode="General">
                  <c:v>0.44953121473336199</c:v>
                </c:pt>
                <c:pt idx="6413" formatCode="General">
                  <c:v>0.43390519061056398</c:v>
                </c:pt>
                <c:pt idx="6414" formatCode="General">
                  <c:v>0.416947700905481</c:v>
                </c:pt>
                <c:pt idx="6415" formatCode="General">
                  <c:v>0.39873950108256601</c:v>
                </c:pt>
                <c:pt idx="6416" formatCode="General">
                  <c:v>0.37992020958022599</c:v>
                </c:pt>
                <c:pt idx="6417" formatCode="General">
                  <c:v>0.36101243090071999</c:v>
                </c:pt>
                <c:pt idx="6418" formatCode="General">
                  <c:v>0.34229343674643598</c:v>
                </c:pt>
                <c:pt idx="6419" formatCode="General">
                  <c:v>0.324189253103848</c:v>
                </c:pt>
                <c:pt idx="6420" formatCode="General">
                  <c:v>0.306873789506515</c:v>
                </c:pt>
                <c:pt idx="6421" formatCode="General">
                  <c:v>0.29036186514784401</c:v>
                </c:pt>
                <c:pt idx="6422" formatCode="General">
                  <c:v>0.27437954562821099</c:v>
                </c:pt>
                <c:pt idx="6423" formatCode="General">
                  <c:v>0.25876798110586502</c:v>
                </c:pt>
                <c:pt idx="6424" formatCode="General">
                  <c:v>0.24389763421715299</c:v>
                </c:pt>
                <c:pt idx="6425" formatCode="General">
                  <c:v>0.22974535506074401</c:v>
                </c:pt>
                <c:pt idx="6426" formatCode="General">
                  <c:v>0.21612936740463401</c:v>
                </c:pt>
                <c:pt idx="6427" formatCode="General">
                  <c:v>0.20309450003019899</c:v>
                </c:pt>
                <c:pt idx="6428" formatCode="General">
                  <c:v>0.190524795084201</c:v>
                </c:pt>
                <c:pt idx="6429" formatCode="General">
                  <c:v>0.17830784232389801</c:v>
                </c:pt>
                <c:pt idx="6430" formatCode="General">
                  <c:v>0.16638323851674899</c:v>
                </c:pt>
                <c:pt idx="6431" formatCode="General">
                  <c:v>0.15433069533667401</c:v>
                </c:pt>
                <c:pt idx="6432" formatCode="General">
                  <c:v>0.14193307324475299</c:v>
                </c:pt>
                <c:pt idx="6433" formatCode="General">
                  <c:v>0.12925810813597999</c:v>
                </c:pt>
                <c:pt idx="6434" formatCode="General">
                  <c:v>0.115905852502151</c:v>
                </c:pt>
                <c:pt idx="6435" formatCode="General">
                  <c:v>0.101350492840057</c:v>
                </c:pt>
                <c:pt idx="6436" formatCode="General">
                  <c:v>8.5264996221666806E-2</c:v>
                </c:pt>
                <c:pt idx="6437" formatCode="General">
                  <c:v>6.7468031641433501E-2</c:v>
                </c:pt>
                <c:pt idx="6438" formatCode="General">
                  <c:v>4.7677250737622301E-2</c:v>
                </c:pt>
                <c:pt idx="6439" formatCode="General">
                  <c:v>2.5891065252384202E-2</c:v>
                </c:pt>
                <c:pt idx="6440" formatCode="General">
                  <c:v>3.1698500287294699E-3</c:v>
                </c:pt>
                <c:pt idx="6441" formatCode="General">
                  <c:v>-1.9851694925561901E-2</c:v>
                </c:pt>
                <c:pt idx="6442" formatCode="General">
                  <c:v>-4.2416340488198499E-2</c:v>
                </c:pt>
                <c:pt idx="6443" formatCode="General">
                  <c:v>-6.32959292028559E-2</c:v>
                </c:pt>
                <c:pt idx="6444" formatCode="General">
                  <c:v>-8.1831852773154398E-2</c:v>
                </c:pt>
                <c:pt idx="6445" formatCode="General">
                  <c:v>-9.7407002346705698E-2</c:v>
                </c:pt>
                <c:pt idx="6446" formatCode="General">
                  <c:v>-0.110636334146562</c:v>
                </c:pt>
                <c:pt idx="6447" formatCode="General">
                  <c:v>-0.12251119988666501</c:v>
                </c:pt>
                <c:pt idx="6448" formatCode="General">
                  <c:v>-0.133164980437848</c:v>
                </c:pt>
                <c:pt idx="6449" formatCode="General">
                  <c:v>-0.14278408647308799</c:v>
                </c:pt>
                <c:pt idx="6450" formatCode="General">
                  <c:v>-0.15172211451488599</c:v>
                </c:pt>
                <c:pt idx="6451" formatCode="General">
                  <c:v>-0.16014462568499599</c:v>
                </c:pt>
                <c:pt idx="6452" formatCode="General">
                  <c:v>-0.16849352817802599</c:v>
                </c:pt>
                <c:pt idx="6453" formatCode="General">
                  <c:v>-0.17723249004585601</c:v>
                </c:pt>
                <c:pt idx="6454" formatCode="General">
                  <c:v>-0.18644373082659499</c:v>
                </c:pt>
                <c:pt idx="6455" formatCode="General">
                  <c:v>-0.195836853683624</c:v>
                </c:pt>
                <c:pt idx="6456" formatCode="General">
                  <c:v>-0.20478458902711</c:v>
                </c:pt>
                <c:pt idx="6457" formatCode="General">
                  <c:v>-0.21348830361357901</c:v>
                </c:pt>
                <c:pt idx="6458" formatCode="General">
                  <c:v>-0.223282281795601</c:v>
                </c:pt>
                <c:pt idx="6459" formatCode="General">
                  <c:v>-0.235006070335537</c:v>
                </c:pt>
                <c:pt idx="6460" formatCode="General">
                  <c:v>-0.249075830266381</c:v>
                </c:pt>
                <c:pt idx="6461" formatCode="General">
                  <c:v>-0.26559250576108501</c:v>
                </c:pt>
                <c:pt idx="6462" formatCode="General">
                  <c:v>-0.28426256267162903</c:v>
                </c:pt>
                <c:pt idx="6463" formatCode="General">
                  <c:v>-0.30423110858497099</c:v>
                </c:pt>
                <c:pt idx="6464" formatCode="General">
                  <c:v>-0.32472901414830202</c:v>
                </c:pt>
                <c:pt idx="6465" formatCode="General">
                  <c:v>-0.34551373799665802</c:v>
                </c:pt>
                <c:pt idx="6466" formatCode="General">
                  <c:v>-0.36591855683040703</c:v>
                </c:pt>
                <c:pt idx="6467" formatCode="General">
                  <c:v>-0.38536267059798801</c:v>
                </c:pt>
                <c:pt idx="6468" formatCode="General">
                  <c:v>-0.40396296032003898</c:v>
                </c:pt>
                <c:pt idx="6469" formatCode="General">
                  <c:v>-0.42198275783928302</c:v>
                </c:pt>
                <c:pt idx="6470" formatCode="General">
                  <c:v>-0.439165636217346</c:v>
                </c:pt>
                <c:pt idx="6471" formatCode="General">
                  <c:v>-0.45502646604941699</c:v>
                </c:pt>
                <c:pt idx="6472" formatCode="General">
                  <c:v>-0.46883664900656302</c:v>
                </c:pt>
                <c:pt idx="6473" formatCode="General">
                  <c:v>-0.48076011906535898</c:v>
                </c:pt>
                <c:pt idx="6474" formatCode="General">
                  <c:v>-0.491938726105911</c:v>
                </c:pt>
                <c:pt idx="6475" formatCode="General">
                  <c:v>-0.50350153378611795</c:v>
                </c:pt>
                <c:pt idx="6476" formatCode="General">
                  <c:v>-0.51657934970811503</c:v>
                </c:pt>
                <c:pt idx="6477" formatCode="General">
                  <c:v>-0.53175709942886695</c:v>
                </c:pt>
                <c:pt idx="6478" formatCode="General">
                  <c:v>-0.54910567219164197</c:v>
                </c:pt>
                <c:pt idx="6479" formatCode="General">
                  <c:v>-0.56850656112669995</c:v>
                </c:pt>
                <c:pt idx="6480" formatCode="General">
                  <c:v>-0.58903350143664202</c:v>
                </c:pt>
                <c:pt idx="6481" formatCode="General">
                  <c:v>-0.60942337603610397</c:v>
                </c:pt>
                <c:pt idx="6482" formatCode="General">
                  <c:v>-0.62923947754430998</c:v>
                </c:pt>
                <c:pt idx="6483" formatCode="General">
                  <c:v>-0.64857273248229896</c:v>
                </c:pt>
                <c:pt idx="6484" formatCode="General">
                  <c:v>-0.66780779666551804</c:v>
                </c:pt>
                <c:pt idx="6485" formatCode="General">
                  <c:v>-0.68661981334333499</c:v>
                </c:pt>
                <c:pt idx="6486" formatCode="General">
                  <c:v>-0.70402004113612404</c:v>
                </c:pt>
                <c:pt idx="6487" formatCode="General">
                  <c:v>-0.71916708834193299</c:v>
                </c:pt>
                <c:pt idx="6488" formatCode="General">
                  <c:v>-0.73201742070633102</c:v>
                </c:pt>
                <c:pt idx="6489" formatCode="General">
                  <c:v>-0.74280759481014302</c:v>
                </c:pt>
                <c:pt idx="6490" formatCode="General">
                  <c:v>-0.75165966255713501</c:v>
                </c:pt>
                <c:pt idx="6491" formatCode="General">
                  <c:v>-0.75892761557546495</c:v>
                </c:pt>
                <c:pt idx="6492" formatCode="General">
                  <c:v>-0.76499089158469502</c:v>
                </c:pt>
                <c:pt idx="6493" formatCode="General">
                  <c:v>-0.77071321937515302</c:v>
                </c:pt>
                <c:pt idx="6494" formatCode="General">
                  <c:v>-0.77674756168324199</c:v>
                </c:pt>
                <c:pt idx="6495" formatCode="General">
                  <c:v>-0.78330715502145798</c:v>
                </c:pt>
                <c:pt idx="6496" formatCode="General">
                  <c:v>-0.79041787010906595</c:v>
                </c:pt>
                <c:pt idx="6497" formatCode="General">
                  <c:v>-0.79779778680799296</c:v>
                </c:pt>
                <c:pt idx="6498" formatCode="General">
                  <c:v>-0.80520784407621204</c:v>
                </c:pt>
                <c:pt idx="6499" formatCode="General">
                  <c:v>-0.81274407971736795</c:v>
                </c:pt>
                <c:pt idx="6500" formatCode="General">
                  <c:v>-0.82064335836570901</c:v>
                </c:pt>
                <c:pt idx="6501" formatCode="General">
                  <c:v>-0.828848269874365</c:v>
                </c:pt>
                <c:pt idx="6502" formatCode="General">
                  <c:v>-0.83705455122197803</c:v>
                </c:pt>
                <c:pt idx="6503" formatCode="General">
                  <c:v>-0.844886937168422</c:v>
                </c:pt>
                <c:pt idx="6504" formatCode="General">
                  <c:v>-0.85168679287013305</c:v>
                </c:pt>
                <c:pt idx="6505" formatCode="General">
                  <c:v>-0.85712595559497895</c:v>
                </c:pt>
                <c:pt idx="6506" formatCode="General">
                  <c:v>-0.86103989608840903</c:v>
                </c:pt>
                <c:pt idx="6507" formatCode="General">
                  <c:v>-0.86310756951844303</c:v>
                </c:pt>
                <c:pt idx="6508" formatCode="General">
                  <c:v>-0.86317294156486901</c:v>
                </c:pt>
                <c:pt idx="6509" formatCode="General">
                  <c:v>-0.86116209760701801</c:v>
                </c:pt>
                <c:pt idx="6510" formatCode="General">
                  <c:v>-0.85746755454204404</c:v>
                </c:pt>
                <c:pt idx="6511" formatCode="General">
                  <c:v>-0.85287744108018904</c:v>
                </c:pt>
                <c:pt idx="6512" formatCode="General">
                  <c:v>-0.84793600119990598</c:v>
                </c:pt>
                <c:pt idx="6513" formatCode="General">
                  <c:v>-0.84268594063878899</c:v>
                </c:pt>
                <c:pt idx="6514" formatCode="General">
                  <c:v>-0.837546351593354</c:v>
                </c:pt>
                <c:pt idx="6515" formatCode="General">
                  <c:v>-0.83324035680391995</c:v>
                </c:pt>
                <c:pt idx="6516" formatCode="General">
                  <c:v>-0.83016782989845805</c:v>
                </c:pt>
                <c:pt idx="6517" formatCode="General">
                  <c:v>-0.82846995376548405</c:v>
                </c:pt>
                <c:pt idx="6518" formatCode="General">
                  <c:v>-0.82801510180532301</c:v>
                </c:pt>
                <c:pt idx="6519" formatCode="General">
                  <c:v>-0.82881810930316802</c:v>
                </c:pt>
                <c:pt idx="6520" formatCode="General">
                  <c:v>-0.83095207485820299</c:v>
                </c:pt>
                <c:pt idx="6521" formatCode="General">
                  <c:v>-0.83448310821156002</c:v>
                </c:pt>
                <c:pt idx="6522" formatCode="General">
                  <c:v>-0.83928493131630699</c:v>
                </c:pt>
                <c:pt idx="6523" formatCode="General">
                  <c:v>-0.84482082504297396</c:v>
                </c:pt>
                <c:pt idx="6524" formatCode="General">
                  <c:v>-0.85093152755248502</c:v>
                </c:pt>
                <c:pt idx="6525" formatCode="General">
                  <c:v>-0.85778776625586095</c:v>
                </c:pt>
                <c:pt idx="6526" formatCode="General">
                  <c:v>-0.864928684566177</c:v>
                </c:pt>
                <c:pt idx="6527" formatCode="General">
                  <c:v>-0.871361176922271</c:v>
                </c:pt>
                <c:pt idx="6528" formatCode="General">
                  <c:v>-0.87628133431436805</c:v>
                </c:pt>
                <c:pt idx="6529" formatCode="General">
                  <c:v>-0.87929568325056795</c:v>
                </c:pt>
                <c:pt idx="6530" formatCode="General">
                  <c:v>-0.87995420378911005</c:v>
                </c:pt>
                <c:pt idx="6531" formatCode="General">
                  <c:v>-0.87775112860522697</c:v>
                </c:pt>
                <c:pt idx="6532" formatCode="General">
                  <c:v>-0.87274189515853495</c:v>
                </c:pt>
                <c:pt idx="6533" formatCode="General">
                  <c:v>-0.86494076714761603</c:v>
                </c:pt>
                <c:pt idx="6534" formatCode="General">
                  <c:v>-0.85418552836839601</c:v>
                </c:pt>
                <c:pt idx="6535" formatCode="General">
                  <c:v>-0.84052633242803099</c:v>
                </c:pt>
                <c:pt idx="6536" formatCode="General">
                  <c:v>-0.82444787428118105</c:v>
                </c:pt>
                <c:pt idx="6537" formatCode="General">
                  <c:v>-0.80690203522155501</c:v>
                </c:pt>
                <c:pt idx="6538" formatCode="General">
                  <c:v>-0.78882503036411999</c:v>
                </c:pt>
                <c:pt idx="6539" formatCode="General">
                  <c:v>-0.77088140359979396</c:v>
                </c:pt>
                <c:pt idx="6540" formatCode="General">
                  <c:v>-0.753389111647356</c:v>
                </c:pt>
                <c:pt idx="6541" formatCode="General">
                  <c:v>-0.73662784506381795</c:v>
                </c:pt>
                <c:pt idx="6542" formatCode="General">
                  <c:v>-0.72074413483404698</c:v>
                </c:pt>
                <c:pt idx="6543" formatCode="General">
                  <c:v>-0.70544056771822805</c:v>
                </c:pt>
                <c:pt idx="6544" formatCode="General">
                  <c:v>-0.69029501956781503</c:v>
                </c:pt>
                <c:pt idx="6545" formatCode="General">
                  <c:v>-0.67520125528228303</c:v>
                </c:pt>
                <c:pt idx="6546" formatCode="General">
                  <c:v>-0.660375262403045</c:v>
                </c:pt>
                <c:pt idx="6547" formatCode="General">
                  <c:v>-0.64594839881649402</c:v>
                </c:pt>
                <c:pt idx="6548" formatCode="General">
                  <c:v>-0.63158796511346205</c:v>
                </c:pt>
                <c:pt idx="6549" formatCode="General">
                  <c:v>-0.61643461995499205</c:v>
                </c:pt>
                <c:pt idx="6550" formatCode="General">
                  <c:v>-0.60025394687051103</c:v>
                </c:pt>
                <c:pt idx="6551" formatCode="General">
                  <c:v>-0.583715397092187</c:v>
                </c:pt>
                <c:pt idx="6552" formatCode="General">
                  <c:v>-0.56727206601767299</c:v>
                </c:pt>
                <c:pt idx="6553" formatCode="General">
                  <c:v>-0.55123903555002196</c:v>
                </c:pt>
                <c:pt idx="6554" formatCode="General">
                  <c:v>-0.53587385708381796</c:v>
                </c:pt>
                <c:pt idx="6555" formatCode="General">
                  <c:v>-0.521282697319426</c:v>
                </c:pt>
                <c:pt idx="6556" formatCode="General">
                  <c:v>-0.50751090403226695</c:v>
                </c:pt>
                <c:pt idx="6557" formatCode="General">
                  <c:v>-0.49423430824581699</c:v>
                </c:pt>
                <c:pt idx="6558" formatCode="General">
                  <c:v>-0.48037154088684803</c:v>
                </c:pt>
                <c:pt idx="6559" formatCode="General">
                  <c:v>-0.46515322261858399</c:v>
                </c:pt>
                <c:pt idx="6560" formatCode="General">
                  <c:v>-0.44865860652874801</c:v>
                </c:pt>
                <c:pt idx="6561" formatCode="General">
                  <c:v>-0.43118140190097598</c:v>
                </c:pt>
                <c:pt idx="6562" formatCode="General">
                  <c:v>-0.41325576579612799</c:v>
                </c:pt>
                <c:pt idx="6563" formatCode="General">
                  <c:v>-0.39527077699365198</c:v>
                </c:pt>
                <c:pt idx="6564" formatCode="General">
                  <c:v>-0.37703240560317097</c:v>
                </c:pt>
                <c:pt idx="6565" formatCode="General">
                  <c:v>-0.358146345561422</c:v>
                </c:pt>
                <c:pt idx="6566" formatCode="General">
                  <c:v>-0.33851285909117101</c:v>
                </c:pt>
                <c:pt idx="6567" formatCode="General">
                  <c:v>-0.31783576215711501</c:v>
                </c:pt>
                <c:pt idx="6568" formatCode="General">
                  <c:v>-0.29611404653642598</c:v>
                </c:pt>
                <c:pt idx="6569" formatCode="General">
                  <c:v>-0.27422196629616802</c:v>
                </c:pt>
                <c:pt idx="6570" formatCode="General">
                  <c:v>-0.25309535286789497</c:v>
                </c:pt>
                <c:pt idx="6571" formatCode="General">
                  <c:v>-0.233015737370771</c:v>
                </c:pt>
                <c:pt idx="6572" formatCode="General">
                  <c:v>-0.21398152929837</c:v>
                </c:pt>
                <c:pt idx="6573" formatCode="General">
                  <c:v>-0.19618730584803101</c:v>
                </c:pt>
                <c:pt idx="6574" formatCode="General">
                  <c:v>-0.17978311323663401</c:v>
                </c:pt>
                <c:pt idx="6575" formatCode="General">
                  <c:v>-0.16479799796172301</c:v>
                </c:pt>
                <c:pt idx="6576" formatCode="General">
                  <c:v>-0.151157127413763</c:v>
                </c:pt>
                <c:pt idx="6577" formatCode="General">
                  <c:v>-0.138524347724785</c:v>
                </c:pt>
                <c:pt idx="6578" formatCode="General">
                  <c:v>-0.12715125620253001</c:v>
                </c:pt>
                <c:pt idx="6579" formatCode="General">
                  <c:v>-0.118014890545362</c:v>
                </c:pt>
                <c:pt idx="6580" formatCode="General">
                  <c:v>-0.111720847363764</c:v>
                </c:pt>
                <c:pt idx="6581" formatCode="General">
                  <c:v>-0.10794224308006101</c:v>
                </c:pt>
                <c:pt idx="6582" formatCode="General">
                  <c:v>-0.105577048085585</c:v>
                </c:pt>
                <c:pt idx="6583" formatCode="General">
                  <c:v>-0.103528083150165</c:v>
                </c:pt>
                <c:pt idx="6584" formatCode="General">
                  <c:v>-0.101129452656432</c:v>
                </c:pt>
                <c:pt idx="6585" formatCode="General">
                  <c:v>-9.7716809284091696E-2</c:v>
                </c:pt>
                <c:pt idx="6586" formatCode="General">
                  <c:v>-9.2397030278817294E-2</c:v>
                </c:pt>
                <c:pt idx="6587" formatCode="General">
                  <c:v>-8.4827215995956606E-2</c:v>
                </c:pt>
                <c:pt idx="6588" formatCode="General">
                  <c:v>-7.4819997662639595E-2</c:v>
                </c:pt>
                <c:pt idx="6589" formatCode="General">
                  <c:v>-6.1909261435027098E-2</c:v>
                </c:pt>
                <c:pt idx="6590" formatCode="General">
                  <c:v>-4.6053790707001802E-2</c:v>
                </c:pt>
                <c:pt idx="6591" formatCode="General">
                  <c:v>-2.7458266022180499E-2</c:v>
                </c:pt>
                <c:pt idx="6592" formatCode="General">
                  <c:v>-6.3082114401366799E-3</c:v>
                </c:pt>
                <c:pt idx="6593" formatCode="General">
                  <c:v>1.6864406571090101E-2</c:v>
                </c:pt>
                <c:pt idx="6594" formatCode="General">
                  <c:v>4.1300708672649601E-2</c:v>
                </c:pt>
                <c:pt idx="6595" formatCode="General">
                  <c:v>6.6781079001142399E-2</c:v>
                </c:pt>
                <c:pt idx="6596" formatCode="General">
                  <c:v>9.3800355805178703E-2</c:v>
                </c:pt>
                <c:pt idx="6597" formatCode="General">
                  <c:v>0.121708603468402</c:v>
                </c:pt>
                <c:pt idx="6598" formatCode="General">
                  <c:v>0.14942766389133</c:v>
                </c:pt>
                <c:pt idx="6599" formatCode="General">
                  <c:v>0.17695951247194</c:v>
                </c:pt>
                <c:pt idx="6600" formatCode="General">
                  <c:v>0.204289239351366</c:v>
                </c:pt>
                <c:pt idx="6601" formatCode="General">
                  <c:v>0.231138629603232</c:v>
                </c:pt>
                <c:pt idx="6602" formatCode="General">
                  <c:v>0.25719346225838502</c:v>
                </c:pt>
                <c:pt idx="6603" formatCode="General">
                  <c:v>0.28181909909938202</c:v>
                </c:pt>
                <c:pt idx="6604" formatCode="General">
                  <c:v>0.30449307546622201</c:v>
                </c:pt>
                <c:pt idx="6605" formatCode="General">
                  <c:v>0.32524664105446199</c:v>
                </c:pt>
                <c:pt idx="6606" formatCode="General">
                  <c:v>0.34354806263639398</c:v>
                </c:pt>
                <c:pt idx="6607" formatCode="General">
                  <c:v>0.35908831911482297</c:v>
                </c:pt>
                <c:pt idx="6608" formatCode="General">
                  <c:v>0.37298591158024003</c:v>
                </c:pt>
                <c:pt idx="6609" formatCode="General">
                  <c:v>0.38669628292549002</c:v>
                </c:pt>
                <c:pt idx="6610" formatCode="General">
                  <c:v>0.40048386672986303</c:v>
                </c:pt>
                <c:pt idx="6611" formatCode="General">
                  <c:v>0.413982193016247</c:v>
                </c:pt>
                <c:pt idx="6612" formatCode="General">
                  <c:v>0.42726590193379999</c:v>
                </c:pt>
                <c:pt idx="6613" formatCode="General">
                  <c:v>0.44033301535205199</c:v>
                </c:pt>
                <c:pt idx="6614" formatCode="General">
                  <c:v>0.45270316632519098</c:v>
                </c:pt>
                <c:pt idx="6615" formatCode="General">
                  <c:v>0.46355318522689098</c:v>
                </c:pt>
                <c:pt idx="6616" formatCode="General">
                  <c:v>0.47227501601999899</c:v>
                </c:pt>
                <c:pt idx="6617" formatCode="General">
                  <c:v>0.478788633924774</c:v>
                </c:pt>
                <c:pt idx="6618" formatCode="General">
                  <c:v>0.483134844546105</c:v>
                </c:pt>
                <c:pt idx="6619" formatCode="General">
                  <c:v>0.485636554213423</c:v>
                </c:pt>
                <c:pt idx="6620" formatCode="General">
                  <c:v>0.48675446322152699</c:v>
                </c:pt>
                <c:pt idx="6621" formatCode="General">
                  <c:v>0.48669748491206699</c:v>
                </c:pt>
                <c:pt idx="6622" formatCode="General">
                  <c:v>0.48588695604158499</c:v>
                </c:pt>
                <c:pt idx="6623" formatCode="General">
                  <c:v>0.484949337558643</c:v>
                </c:pt>
                <c:pt idx="6624" formatCode="General">
                  <c:v>0.484187858527305</c:v>
                </c:pt>
                <c:pt idx="6625" formatCode="General">
                  <c:v>0.48327274612467003</c:v>
                </c:pt>
                <c:pt idx="6626" formatCode="General">
                  <c:v>0.48169613572977799</c:v>
                </c:pt>
                <c:pt idx="6627" formatCode="General">
                  <c:v>0.47925420496606802</c:v>
                </c:pt>
                <c:pt idx="6628" formatCode="General">
                  <c:v>0.47681440425233301</c:v>
                </c:pt>
                <c:pt idx="6629" formatCode="General">
                  <c:v>0.47593054299040799</c:v>
                </c:pt>
                <c:pt idx="6630" formatCode="General">
                  <c:v>0.47762668745715597</c:v>
                </c:pt>
                <c:pt idx="6631" formatCode="General">
                  <c:v>0.482441955746581</c:v>
                </c:pt>
                <c:pt idx="6632" formatCode="General">
                  <c:v>0.49037604505964499</c:v>
                </c:pt>
                <c:pt idx="6633" formatCode="General">
                  <c:v>0.50124905422575305</c:v>
                </c:pt>
                <c:pt idx="6634" formatCode="General">
                  <c:v>0.51437120374559198</c:v>
                </c:pt>
                <c:pt idx="6635" formatCode="General">
                  <c:v>0.52873697949077902</c:v>
                </c:pt>
                <c:pt idx="6636" formatCode="General">
                  <c:v>0.54384700128758001</c:v>
                </c:pt>
                <c:pt idx="6637" formatCode="General">
                  <c:v>0.55914208457255599</c:v>
                </c:pt>
                <c:pt idx="6638" formatCode="General">
                  <c:v>0.57415603757413702</c:v>
                </c:pt>
                <c:pt idx="6639" formatCode="General">
                  <c:v>0.58862813865191499</c:v>
                </c:pt>
                <c:pt idx="6640" formatCode="General">
                  <c:v>0.60195674705075397</c:v>
                </c:pt>
                <c:pt idx="6641" formatCode="General">
                  <c:v>0.61292183194201399</c:v>
                </c:pt>
                <c:pt idx="6642" formatCode="General">
                  <c:v>0.62118847580330805</c:v>
                </c:pt>
                <c:pt idx="6643" formatCode="General">
                  <c:v>0.62802707177696104</c:v>
                </c:pt>
                <c:pt idx="6644" formatCode="General">
                  <c:v>0.63399193426108502</c:v>
                </c:pt>
                <c:pt idx="6645" formatCode="General">
                  <c:v>0.63871910574004698</c:v>
                </c:pt>
                <c:pt idx="6646" formatCode="General">
                  <c:v>0.64263923800230205</c:v>
                </c:pt>
                <c:pt idx="6647" formatCode="General">
                  <c:v>0.64628522693686097</c:v>
                </c:pt>
                <c:pt idx="6648" formatCode="General">
                  <c:v>0.64970797041195905</c:v>
                </c:pt>
                <c:pt idx="6649" formatCode="General">
                  <c:v>0.65302350056771596</c:v>
                </c:pt>
                <c:pt idx="6650" formatCode="General">
                  <c:v>0.65663229684170998</c:v>
                </c:pt>
                <c:pt idx="6651" formatCode="General">
                  <c:v>0.66084792241800905</c:v>
                </c:pt>
                <c:pt idx="6652" formatCode="General">
                  <c:v>0.66594395328443801</c:v>
                </c:pt>
                <c:pt idx="6653" formatCode="General">
                  <c:v>0.67269198344429304</c:v>
                </c:pt>
                <c:pt idx="6654" formatCode="General">
                  <c:v>0.68091505460885005</c:v>
                </c:pt>
                <c:pt idx="6655" formatCode="General">
                  <c:v>0.68961032314660597</c:v>
                </c:pt>
                <c:pt idx="6656" formatCode="General">
                  <c:v>0.69859966639856996</c:v>
                </c:pt>
                <c:pt idx="6657" formatCode="General">
                  <c:v>0.708344043047481</c:v>
                </c:pt>
                <c:pt idx="6658" formatCode="General">
                  <c:v>0.71917774991308003</c:v>
                </c:pt>
                <c:pt idx="6659" formatCode="General">
                  <c:v>0.73121100626199798</c:v>
                </c:pt>
                <c:pt idx="6660" formatCode="General">
                  <c:v>0.74410664019878603</c:v>
                </c:pt>
                <c:pt idx="6661" formatCode="General">
                  <c:v>0.75702089364341196</c:v>
                </c:pt>
                <c:pt idx="6662" formatCode="General">
                  <c:v>0.76971452507142801</c:v>
                </c:pt>
                <c:pt idx="6663" formatCode="General">
                  <c:v>0.78245962306899097</c:v>
                </c:pt>
                <c:pt idx="6664" formatCode="General">
                  <c:v>0.79469389061475304</c:v>
                </c:pt>
                <c:pt idx="6665" formatCode="General">
                  <c:v>0.80545273489275304</c:v>
                </c:pt>
                <c:pt idx="6666" formatCode="General">
                  <c:v>0.81475115219555405</c:v>
                </c:pt>
                <c:pt idx="6667" formatCode="General">
                  <c:v>0.82290106574113098</c:v>
                </c:pt>
                <c:pt idx="6668" formatCode="General">
                  <c:v>0.82947375284736402</c:v>
                </c:pt>
                <c:pt idx="6669" formatCode="General">
                  <c:v>0.83375146175622095</c:v>
                </c:pt>
                <c:pt idx="6670" formatCode="General">
                  <c:v>0.83511472288181199</c:v>
                </c:pt>
                <c:pt idx="6671" formatCode="General">
                  <c:v>0.83298210617637902</c:v>
                </c:pt>
                <c:pt idx="6672" formatCode="General">
                  <c:v>0.82754871425787502</c:v>
                </c:pt>
                <c:pt idx="6673" formatCode="General">
                  <c:v>0.81993357512999199</c:v>
                </c:pt>
                <c:pt idx="6674" formatCode="General">
                  <c:v>0.81089258837090605</c:v>
                </c:pt>
                <c:pt idx="6675" formatCode="General">
                  <c:v>0.80083539272878401</c:v>
                </c:pt>
                <c:pt idx="6676" formatCode="General">
                  <c:v>0.79032851272118398</c:v>
                </c:pt>
                <c:pt idx="6677" formatCode="General">
                  <c:v>0.779712913237817</c:v>
                </c:pt>
                <c:pt idx="6678" formatCode="General">
                  <c:v>0.76908498160379901</c:v>
                </c:pt>
                <c:pt idx="6679" formatCode="General">
                  <c:v>0.75839117000176504</c:v>
                </c:pt>
                <c:pt idx="6680" formatCode="General">
                  <c:v>0.74783690320247398</c:v>
                </c:pt>
                <c:pt idx="6681" formatCode="General">
                  <c:v>0.73777928450431696</c:v>
                </c:pt>
                <c:pt idx="6682" formatCode="General">
                  <c:v>0.72857799451234495</c:v>
                </c:pt>
                <c:pt idx="6683" formatCode="General">
                  <c:v>0.72066153044507597</c:v>
                </c:pt>
                <c:pt idx="6684" formatCode="General">
                  <c:v>0.71381112605322905</c:v>
                </c:pt>
                <c:pt idx="6685" formatCode="General">
                  <c:v>0.70748468606375703</c:v>
                </c:pt>
                <c:pt idx="6686" formatCode="General">
                  <c:v>0.70155970180168903</c:v>
                </c:pt>
                <c:pt idx="6687" formatCode="General">
                  <c:v>0.696315069573885</c:v>
                </c:pt>
                <c:pt idx="6688" formatCode="General">
                  <c:v>0.69229000838103705</c:v>
                </c:pt>
                <c:pt idx="6689" formatCode="General">
                  <c:v>0.68977326762859004</c:v>
                </c:pt>
                <c:pt idx="6690" formatCode="General">
                  <c:v>0.68839147024243097</c:v>
                </c:pt>
                <c:pt idx="6691" formatCode="General">
                  <c:v>0.68774118417899199</c:v>
                </c:pt>
                <c:pt idx="6692" formatCode="General">
                  <c:v>0.68809560963956096</c:v>
                </c:pt>
                <c:pt idx="6693" formatCode="General">
                  <c:v>0.68948437916502703</c:v>
                </c:pt>
                <c:pt idx="6694" formatCode="General">
                  <c:v>0.69169651157900303</c:v>
                </c:pt>
                <c:pt idx="6695" formatCode="General">
                  <c:v>0.69459134701320302</c:v>
                </c:pt>
                <c:pt idx="6696" formatCode="General">
                  <c:v>0.69786496082183402</c:v>
                </c:pt>
                <c:pt idx="6697" formatCode="General">
                  <c:v>0.70116546376708699</c:v>
                </c:pt>
                <c:pt idx="6698" formatCode="General">
                  <c:v>0.70396960720574497</c:v>
                </c:pt>
                <c:pt idx="6699" formatCode="General">
                  <c:v>0.706033380030896</c:v>
                </c:pt>
                <c:pt idx="6700" formatCode="General">
                  <c:v>0.70728287030029402</c:v>
                </c:pt>
                <c:pt idx="6701" formatCode="General">
                  <c:v>0.70752686242979801</c:v>
                </c:pt>
                <c:pt idx="6702" formatCode="General">
                  <c:v>0.70651000031186195</c:v>
                </c:pt>
                <c:pt idx="6703" formatCode="General">
                  <c:v>0.70344183906907798</c:v>
                </c:pt>
                <c:pt idx="6704" formatCode="General">
                  <c:v>0.69753054458469399</c:v>
                </c:pt>
                <c:pt idx="6705" formatCode="General">
                  <c:v>0.68878770336769601</c:v>
                </c:pt>
                <c:pt idx="6706" formatCode="General">
                  <c:v>0.67764449535746296</c:v>
                </c:pt>
                <c:pt idx="6707" formatCode="General">
                  <c:v>0.66456715444362902</c:v>
                </c:pt>
                <c:pt idx="6708" formatCode="General">
                  <c:v>0.65014357231052</c:v>
                </c:pt>
                <c:pt idx="6709" formatCode="General">
                  <c:v>0.63486098367706201</c:v>
                </c:pt>
                <c:pt idx="6710" formatCode="General">
                  <c:v>0.61951891228586997</c:v>
                </c:pt>
                <c:pt idx="6711" formatCode="General">
                  <c:v>0.60540939745340705</c:v>
                </c:pt>
                <c:pt idx="6712" formatCode="General">
                  <c:v>0.59246762340287795</c:v>
                </c:pt>
                <c:pt idx="6713" formatCode="General">
                  <c:v>0.57989956662376396</c:v>
                </c:pt>
                <c:pt idx="6714" formatCode="General">
                  <c:v>0.56744900871950799</c:v>
                </c:pt>
                <c:pt idx="6715" formatCode="General">
                  <c:v>0.55465389171313095</c:v>
                </c:pt>
                <c:pt idx="6716" formatCode="General">
                  <c:v>0.54105935642966096</c:v>
                </c:pt>
                <c:pt idx="6717" formatCode="General">
                  <c:v>0.52639783184792799</c:v>
                </c:pt>
                <c:pt idx="6718" formatCode="General">
                  <c:v>0.51055554995728603</c:v>
                </c:pt>
                <c:pt idx="6719" formatCode="General">
                  <c:v>0.494335490100549</c:v>
                </c:pt>
                <c:pt idx="6720" formatCode="General">
                  <c:v>0.47898654980522798</c:v>
                </c:pt>
                <c:pt idx="6721" formatCode="General">
                  <c:v>0.46438025017353501</c:v>
                </c:pt>
                <c:pt idx="6722" formatCode="General">
                  <c:v>0.45002522862167998</c:v>
                </c:pt>
                <c:pt idx="6723" formatCode="General">
                  <c:v>0.43594132082709502</c:v>
                </c:pt>
                <c:pt idx="6724" formatCode="General">
                  <c:v>0.42203209169251399</c:v>
                </c:pt>
                <c:pt idx="6725" formatCode="General">
                  <c:v>0.40817048541916301</c:v>
                </c:pt>
                <c:pt idx="6726" formatCode="General">
                  <c:v>0.39453305982475001</c:v>
                </c:pt>
                <c:pt idx="6727" formatCode="General">
                  <c:v>0.38183625744163602</c:v>
                </c:pt>
                <c:pt idx="6728" formatCode="General">
                  <c:v>0.37047783957372499</c:v>
                </c:pt>
                <c:pt idx="6729" formatCode="General">
                  <c:v>0.359564818861349</c:v>
                </c:pt>
                <c:pt idx="6730" formatCode="General">
                  <c:v>0.34848757160809402</c:v>
                </c:pt>
                <c:pt idx="6731" formatCode="General">
                  <c:v>0.33741581748870703</c:v>
                </c:pt>
                <c:pt idx="6732" formatCode="General">
                  <c:v>0.32627856974643998</c:v>
                </c:pt>
                <c:pt idx="6733" formatCode="General">
                  <c:v>0.31532476422046202</c:v>
                </c:pt>
                <c:pt idx="6734" formatCode="General">
                  <c:v>0.30456964194361402</c:v>
                </c:pt>
                <c:pt idx="6735" formatCode="General">
                  <c:v>0.29332776561879698</c:v>
                </c:pt>
                <c:pt idx="6736" formatCode="General">
                  <c:v>0.28113281782966898</c:v>
                </c:pt>
                <c:pt idx="6737" formatCode="General">
                  <c:v>0.26797363374698702</c:v>
                </c:pt>
                <c:pt idx="6738" formatCode="General">
                  <c:v>0.25343027072525798</c:v>
                </c:pt>
                <c:pt idx="6739" formatCode="General">
                  <c:v>0.23713260556392701</c:v>
                </c:pt>
                <c:pt idx="6740" formatCode="General">
                  <c:v>0.21952976978801</c:v>
                </c:pt>
                <c:pt idx="6741" formatCode="General">
                  <c:v>0.20132132482912399</c:v>
                </c:pt>
                <c:pt idx="6742" formatCode="General">
                  <c:v>0.18295258885010099</c:v>
                </c:pt>
                <c:pt idx="6743" formatCode="General">
                  <c:v>0.16487124907072401</c:v>
                </c:pt>
                <c:pt idx="6744" formatCode="General">
                  <c:v>0.14760366730225499</c:v>
                </c:pt>
                <c:pt idx="6745" formatCode="General">
                  <c:v>0.13212921977100001</c:v>
                </c:pt>
                <c:pt idx="6746" formatCode="General">
                  <c:v>0.11862996340693301</c:v>
                </c:pt>
                <c:pt idx="6747" formatCode="General">
                  <c:v>0.106691561108353</c:v>
                </c:pt>
                <c:pt idx="6748" formatCode="General">
                  <c:v>9.6271369937120294E-2</c:v>
                </c:pt>
                <c:pt idx="6749" formatCode="General">
                  <c:v>8.6807894315929293E-2</c:v>
                </c:pt>
                <c:pt idx="6750" formatCode="General">
                  <c:v>7.7594371370449694E-2</c:v>
                </c:pt>
                <c:pt idx="6751" formatCode="General">
                  <c:v>6.8062727902258105E-2</c:v>
                </c:pt>
                <c:pt idx="6752" formatCode="General">
                  <c:v>5.7562189062798003E-2</c:v>
                </c:pt>
                <c:pt idx="6753" formatCode="General">
                  <c:v>4.58773754688344E-2</c:v>
                </c:pt>
                <c:pt idx="6754" formatCode="General">
                  <c:v>3.2696586187558802E-2</c:v>
                </c:pt>
                <c:pt idx="6755" formatCode="General">
                  <c:v>1.7277860568672001E-2</c:v>
                </c:pt>
                <c:pt idx="6756" formatCode="General">
                  <c:v>-9.1327535235377903E-4</c:v>
                </c:pt>
                <c:pt idx="6757" formatCode="General">
                  <c:v>-2.22739542818144E-2</c:v>
                </c:pt>
                <c:pt idx="6758" formatCode="General">
                  <c:v>-4.5995530115255701E-2</c:v>
                </c:pt>
                <c:pt idx="6759" formatCode="General">
                  <c:v>-7.0859186668629295E-2</c:v>
                </c:pt>
                <c:pt idx="6760" formatCode="General">
                  <c:v>-9.6308509991814104E-2</c:v>
                </c:pt>
                <c:pt idx="6761" formatCode="General">
                  <c:v>-0.122145458274233</c:v>
                </c:pt>
                <c:pt idx="6762" formatCode="General">
                  <c:v>-0.14792383773860299</c:v>
                </c:pt>
                <c:pt idx="6763" formatCode="General">
                  <c:v>-0.17367739033905399</c:v>
                </c:pt>
                <c:pt idx="6764" formatCode="General">
                  <c:v>-0.19984645114218899</c:v>
                </c:pt>
                <c:pt idx="6765" formatCode="General">
                  <c:v>-0.226047671836164</c:v>
                </c:pt>
                <c:pt idx="6766" formatCode="General">
                  <c:v>-0.25155259453990902</c:v>
                </c:pt>
                <c:pt idx="6767" formatCode="General">
                  <c:v>-0.27551439157296898</c:v>
                </c:pt>
                <c:pt idx="6768" formatCode="General">
                  <c:v>-0.29705172581654199</c:v>
                </c:pt>
                <c:pt idx="6769" formatCode="General">
                  <c:v>-0.31516108248921398</c:v>
                </c:pt>
                <c:pt idx="6770" formatCode="General">
                  <c:v>-0.32965864134268202</c:v>
                </c:pt>
                <c:pt idx="6771" formatCode="General">
                  <c:v>-0.34105337770329403</c:v>
                </c:pt>
                <c:pt idx="6772" formatCode="General">
                  <c:v>-0.349780529158633</c:v>
                </c:pt>
                <c:pt idx="6773" formatCode="General">
                  <c:v>-0.35631270826797501</c:v>
                </c:pt>
                <c:pt idx="6774" formatCode="General">
                  <c:v>-0.36061329945138498</c:v>
                </c:pt>
                <c:pt idx="6775" formatCode="General">
                  <c:v>-0.362456818646824</c:v>
                </c:pt>
                <c:pt idx="6776" formatCode="General">
                  <c:v>-0.36202902458869102</c:v>
                </c:pt>
                <c:pt idx="6777" formatCode="General">
                  <c:v>-0.36016575445656102</c:v>
                </c:pt>
                <c:pt idx="6778" formatCode="General">
                  <c:v>-0.357536347428277</c:v>
                </c:pt>
                <c:pt idx="6779" formatCode="General">
                  <c:v>-0.35514223315488702</c:v>
                </c:pt>
                <c:pt idx="6780" formatCode="General">
                  <c:v>-0.35416441491866402</c:v>
                </c:pt>
                <c:pt idx="6781" formatCode="General">
                  <c:v>-0.35481351666701899</c:v>
                </c:pt>
                <c:pt idx="6782" formatCode="General">
                  <c:v>-0.35692406352191802</c:v>
                </c:pt>
                <c:pt idx="6783" formatCode="General">
                  <c:v>-0.36067568088198798</c:v>
                </c:pt>
                <c:pt idx="6784" formatCode="General">
                  <c:v>-0.366652657302178</c:v>
                </c:pt>
                <c:pt idx="6785" formatCode="General">
                  <c:v>-0.37454995933266</c:v>
                </c:pt>
                <c:pt idx="6786" formatCode="General">
                  <c:v>-0.38393487028798801</c:v>
                </c:pt>
                <c:pt idx="6787" formatCode="General">
                  <c:v>-0.39471005245258001</c:v>
                </c:pt>
                <c:pt idx="6788" formatCode="General">
                  <c:v>-0.40661322465455801</c:v>
                </c:pt>
                <c:pt idx="6789" formatCode="General">
                  <c:v>-0.41980464296541298</c:v>
                </c:pt>
                <c:pt idx="6790" formatCode="General">
                  <c:v>-0.43444116342911399</c:v>
                </c:pt>
                <c:pt idx="6791" formatCode="General">
                  <c:v>-0.45045799041214801</c:v>
                </c:pt>
                <c:pt idx="6792" formatCode="General">
                  <c:v>-0.468011161104947</c:v>
                </c:pt>
                <c:pt idx="6793" formatCode="General">
                  <c:v>-0.48666040987209502</c:v>
                </c:pt>
                <c:pt idx="6794" formatCode="General">
                  <c:v>-0.50555343080773396</c:v>
                </c:pt>
                <c:pt idx="6795" formatCode="General">
                  <c:v>-0.52446941245260004</c:v>
                </c:pt>
                <c:pt idx="6796" formatCode="General">
                  <c:v>-0.54346723767130001</c:v>
                </c:pt>
                <c:pt idx="6797" formatCode="General">
                  <c:v>-0.56254790561520096</c:v>
                </c:pt>
                <c:pt idx="6798" formatCode="General">
                  <c:v>-0.58167536406234699</c:v>
                </c:pt>
                <c:pt idx="6799" formatCode="General">
                  <c:v>-0.60080977823194603</c:v>
                </c:pt>
                <c:pt idx="6800" formatCode="General">
                  <c:v>-0.62007207424865396</c:v>
                </c:pt>
                <c:pt idx="6801" formatCode="General">
                  <c:v>-0.63951049329718301</c:v>
                </c:pt>
                <c:pt idx="6802" formatCode="General">
                  <c:v>-0.65879491544801905</c:v>
                </c:pt>
                <c:pt idx="6803" formatCode="General">
                  <c:v>-0.67731693660741699</c:v>
                </c:pt>
                <c:pt idx="6804" formatCode="General">
                  <c:v>-0.69449238681358305</c:v>
                </c:pt>
                <c:pt idx="6805" formatCode="General">
                  <c:v>-0.70973897367527805</c:v>
                </c:pt>
                <c:pt idx="6806" formatCode="General">
                  <c:v>-0.72254104909025996</c:v>
                </c:pt>
                <c:pt idx="6807" formatCode="General">
                  <c:v>-0.73281772472071405</c:v>
                </c:pt>
                <c:pt idx="6808" formatCode="General">
                  <c:v>-0.74080264250204697</c:v>
                </c:pt>
                <c:pt idx="6809" formatCode="General">
                  <c:v>-0.74641270489047096</c:v>
                </c:pt>
                <c:pt idx="6810" formatCode="General">
                  <c:v>-0.74974716891017301</c:v>
                </c:pt>
                <c:pt idx="6811" formatCode="General">
                  <c:v>-0.75155785938412101</c:v>
                </c:pt>
                <c:pt idx="6812" formatCode="General">
                  <c:v>-0.75242849638563802</c:v>
                </c:pt>
                <c:pt idx="6813" formatCode="General">
                  <c:v>-0.75276329185437596</c:v>
                </c:pt>
                <c:pt idx="6814" formatCode="General">
                  <c:v>-0.7528134328353</c:v>
                </c:pt>
                <c:pt idx="6815" formatCode="General">
                  <c:v>-0.752976319551937</c:v>
                </c:pt>
                <c:pt idx="6816" formatCode="General">
                  <c:v>-0.75387363933385498</c:v>
                </c:pt>
                <c:pt idx="6817" formatCode="General">
                  <c:v>-0.75571317909173896</c:v>
                </c:pt>
                <c:pt idx="6818" formatCode="General">
                  <c:v>-0.75852809617892902</c:v>
                </c:pt>
                <c:pt idx="6819" formatCode="General">
                  <c:v>-0.76245611337087404</c:v>
                </c:pt>
                <c:pt idx="6820" formatCode="General">
                  <c:v>-0.767725208812164</c:v>
                </c:pt>
                <c:pt idx="6821" formatCode="General">
                  <c:v>-0.77462389714134205</c:v>
                </c:pt>
                <c:pt idx="6822" formatCode="General">
                  <c:v>-0.78319304812021295</c:v>
                </c:pt>
                <c:pt idx="6823" formatCode="General">
                  <c:v>-0.79306917942493804</c:v>
                </c:pt>
                <c:pt idx="6824" formatCode="General">
                  <c:v>-0.80326769456742197</c:v>
                </c:pt>
                <c:pt idx="6825" formatCode="General">
                  <c:v>-0.81266772739485604</c:v>
                </c:pt>
                <c:pt idx="6826" formatCode="General">
                  <c:v>-0.82072152763975303</c:v>
                </c:pt>
                <c:pt idx="6827" formatCode="General">
                  <c:v>-0.82710334441105704</c:v>
                </c:pt>
                <c:pt idx="6828" formatCode="General">
                  <c:v>-0.83166350738907302</c:v>
                </c:pt>
                <c:pt idx="6829" formatCode="General">
                  <c:v>-0.83444500796394605</c:v>
                </c:pt>
                <c:pt idx="6830" formatCode="General">
                  <c:v>-0.83542628783158301</c:v>
                </c:pt>
                <c:pt idx="6831" formatCode="General">
                  <c:v>-0.83449572260546001</c:v>
                </c:pt>
                <c:pt idx="6832" formatCode="General">
                  <c:v>-0.83150970804152002</c:v>
                </c:pt>
                <c:pt idx="6833" formatCode="General">
                  <c:v>-0.82653870126960705</c:v>
                </c:pt>
                <c:pt idx="6834" formatCode="General">
                  <c:v>-0.82025567642246699</c:v>
                </c:pt>
                <c:pt idx="6835" formatCode="General">
                  <c:v>-0.81342674491035405</c:v>
                </c:pt>
                <c:pt idx="6836" formatCode="General">
                  <c:v>-0.80679409852458495</c:v>
                </c:pt>
                <c:pt idx="6837" formatCode="General">
                  <c:v>-0.80126836940587798</c:v>
                </c:pt>
                <c:pt idx="6838" formatCode="General">
                  <c:v>-0.79709683086578897</c:v>
                </c:pt>
                <c:pt idx="6839" formatCode="General">
                  <c:v>-0.79376429698897399</c:v>
                </c:pt>
                <c:pt idx="6840" formatCode="General">
                  <c:v>-0.79035262469573597</c:v>
                </c:pt>
                <c:pt idx="6841" formatCode="General">
                  <c:v>-0.785893900426757</c:v>
                </c:pt>
                <c:pt idx="6842" formatCode="General">
                  <c:v>-0.78044483168302603</c:v>
                </c:pt>
                <c:pt idx="6843" formatCode="General">
                  <c:v>-0.77477653640750399</c:v>
                </c:pt>
                <c:pt idx="6844" formatCode="General">
                  <c:v>-0.76933588953457999</c:v>
                </c:pt>
                <c:pt idx="6845" formatCode="General">
                  <c:v>-0.76394700050202002</c:v>
                </c:pt>
                <c:pt idx="6846" formatCode="General">
                  <c:v>-0.75820596524986505</c:v>
                </c:pt>
                <c:pt idx="6847" formatCode="General">
                  <c:v>-0.75213086733171597</c:v>
                </c:pt>
                <c:pt idx="6848" formatCode="General">
                  <c:v>-0.74585756940893699</c:v>
                </c:pt>
                <c:pt idx="6849" formatCode="General">
                  <c:v>-0.73967807195310498</c:v>
                </c:pt>
                <c:pt idx="6850" formatCode="General">
                  <c:v>-0.73411118571745504</c:v>
                </c:pt>
                <c:pt idx="6851" formatCode="General">
                  <c:v>-0.72984987789662803</c:v>
                </c:pt>
                <c:pt idx="6852" formatCode="General">
                  <c:v>-0.72726299448904497</c:v>
                </c:pt>
                <c:pt idx="6853" formatCode="General">
                  <c:v>-0.72571708825625103</c:v>
                </c:pt>
                <c:pt idx="6854" formatCode="General">
                  <c:v>-0.72441207608287095</c:v>
                </c:pt>
                <c:pt idx="6855" formatCode="General">
                  <c:v>-0.72298865870300699</c:v>
                </c:pt>
                <c:pt idx="6856" formatCode="General">
                  <c:v>-0.72048345133097602</c:v>
                </c:pt>
                <c:pt idx="6857" formatCode="General">
                  <c:v>-0.716433938153898</c:v>
                </c:pt>
                <c:pt idx="6858" formatCode="General">
                  <c:v>-0.71122852524120295</c:v>
                </c:pt>
                <c:pt idx="6859" formatCode="General">
                  <c:v>-0.705219014781019</c:v>
                </c:pt>
                <c:pt idx="6860" formatCode="General">
                  <c:v>-0.69871319719895897</c:v>
                </c:pt>
                <c:pt idx="6861" formatCode="General">
                  <c:v>-0.691504962772578</c:v>
                </c:pt>
                <c:pt idx="6862" formatCode="General">
                  <c:v>-0.68327056268411901</c:v>
                </c:pt>
                <c:pt idx="6863" formatCode="General">
                  <c:v>-0.67385415332608001</c:v>
                </c:pt>
                <c:pt idx="6864" formatCode="General">
                  <c:v>-0.66313656513844899</c:v>
                </c:pt>
                <c:pt idx="6865" formatCode="General">
                  <c:v>-0.65158409279622498</c:v>
                </c:pt>
                <c:pt idx="6866" formatCode="General">
                  <c:v>-0.63991415758550196</c:v>
                </c:pt>
                <c:pt idx="6867" formatCode="General">
                  <c:v>-0.62826808673620604</c:v>
                </c:pt>
                <c:pt idx="6868" formatCode="General">
                  <c:v>-0.61656484729568295</c:v>
                </c:pt>
                <c:pt idx="6869" formatCode="General">
                  <c:v>-0.60446985488948002</c:v>
                </c:pt>
                <c:pt idx="6870" formatCode="General">
                  <c:v>-0.59167025442116306</c:v>
                </c:pt>
                <c:pt idx="6871" formatCode="General">
                  <c:v>-0.57785393274118302</c:v>
                </c:pt>
                <c:pt idx="6872" formatCode="General">
                  <c:v>-0.56237628053905497</c:v>
                </c:pt>
                <c:pt idx="6873" formatCode="General">
                  <c:v>-0.54551336296974395</c:v>
                </c:pt>
                <c:pt idx="6874" formatCode="General">
                  <c:v>-0.528201066834463</c:v>
                </c:pt>
                <c:pt idx="6875" formatCode="General">
                  <c:v>-0.51090442566314898</c:v>
                </c:pt>
                <c:pt idx="6876" formatCode="General">
                  <c:v>-0.49387006240978998</c:v>
                </c:pt>
                <c:pt idx="6877" formatCode="General">
                  <c:v>-0.47712380776002</c:v>
                </c:pt>
                <c:pt idx="6878" formatCode="General">
                  <c:v>-0.46052998827802599</c:v>
                </c:pt>
                <c:pt idx="6879" formatCode="General">
                  <c:v>-0.44415805628787403</c:v>
                </c:pt>
                <c:pt idx="6880" formatCode="General">
                  <c:v>-0.428231015742433</c:v>
                </c:pt>
                <c:pt idx="6881" formatCode="General">
                  <c:v>-0.41326432283393999</c:v>
                </c:pt>
                <c:pt idx="6882" formatCode="General">
                  <c:v>-0.39991231807544297</c:v>
                </c:pt>
                <c:pt idx="6883" formatCode="General">
                  <c:v>-0.388357212646391</c:v>
                </c:pt>
                <c:pt idx="6884" formatCode="General">
                  <c:v>-0.37821397551485197</c:v>
                </c:pt>
                <c:pt idx="6885" formatCode="General">
                  <c:v>-0.36888319170884598</c:v>
                </c:pt>
                <c:pt idx="6886" formatCode="General">
                  <c:v>-0.36019292183531798</c:v>
                </c:pt>
                <c:pt idx="6887" formatCode="General">
                  <c:v>-0.35226504897509597</c:v>
                </c:pt>
                <c:pt idx="6888" formatCode="General">
                  <c:v>-0.34472016269700501</c:v>
                </c:pt>
                <c:pt idx="6889" formatCode="General">
                  <c:v>-0.33680393815206</c:v>
                </c:pt>
                <c:pt idx="6890" formatCode="General">
                  <c:v>-0.32839639921917801</c:v>
                </c:pt>
                <c:pt idx="6891" formatCode="General">
                  <c:v>-0.31972749891581298</c:v>
                </c:pt>
                <c:pt idx="6892" formatCode="General">
                  <c:v>-0.310618587077578</c:v>
                </c:pt>
                <c:pt idx="6893" formatCode="General">
                  <c:v>-0.30059356349397898</c:v>
                </c:pt>
                <c:pt idx="6894" formatCode="General">
                  <c:v>-0.28938989237218599</c:v>
                </c:pt>
                <c:pt idx="6895" formatCode="General">
                  <c:v>-0.27685401872552701</c:v>
                </c:pt>
                <c:pt idx="6896" formatCode="General">
                  <c:v>-0.26262405310940401</c:v>
                </c:pt>
                <c:pt idx="6897" formatCode="General">
                  <c:v>-0.24717536666897899</c:v>
                </c:pt>
                <c:pt idx="6898" formatCode="General">
                  <c:v>-0.23066965161458899</c:v>
                </c:pt>
                <c:pt idx="6899" formatCode="General">
                  <c:v>-0.21295739851247</c:v>
                </c:pt>
                <c:pt idx="6900" formatCode="General">
                  <c:v>-0.19428373859765199</c:v>
                </c:pt>
                <c:pt idx="6901" formatCode="General">
                  <c:v>-0.17442573345698201</c:v>
                </c:pt>
                <c:pt idx="6902" formatCode="General">
                  <c:v>-0.153591999965834</c:v>
                </c:pt>
                <c:pt idx="6903" formatCode="General">
                  <c:v>-0.132283521786038</c:v>
                </c:pt>
                <c:pt idx="6904" formatCode="General">
                  <c:v>-0.11053468061070799</c:v>
                </c:pt>
                <c:pt idx="6905" formatCode="General">
                  <c:v>-8.8606741691227106E-2</c:v>
                </c:pt>
                <c:pt idx="6906" formatCode="General">
                  <c:v>-6.7133347621674097E-2</c:v>
                </c:pt>
                <c:pt idx="6907" formatCode="General">
                  <c:v>-4.6508124342899901E-2</c:v>
                </c:pt>
                <c:pt idx="6908" formatCode="General">
                  <c:v>-2.7076777695623101E-2</c:v>
                </c:pt>
                <c:pt idx="6909" formatCode="General">
                  <c:v>-8.6434604211028492E-3</c:v>
                </c:pt>
                <c:pt idx="6910" formatCode="General">
                  <c:v>9.1742870165191105E-3</c:v>
                </c:pt>
                <c:pt idx="6911" formatCode="General">
                  <c:v>2.6446159191557E-2</c:v>
                </c:pt>
                <c:pt idx="6912" formatCode="General">
                  <c:v>4.36109466531234E-2</c:v>
                </c:pt>
                <c:pt idx="6913" formatCode="General">
                  <c:v>6.0469021197064501E-2</c:v>
                </c:pt>
                <c:pt idx="6914" formatCode="General">
                  <c:v>7.60920881568906E-2</c:v>
                </c:pt>
                <c:pt idx="6915" formatCode="General">
                  <c:v>9.0019887208184698E-2</c:v>
                </c:pt>
                <c:pt idx="6916" formatCode="General">
                  <c:v>0.101792304431682</c:v>
                </c:pt>
                <c:pt idx="6917" formatCode="General">
                  <c:v>0.111375713036174</c:v>
                </c:pt>
                <c:pt idx="6918" formatCode="General">
                  <c:v>0.11952428268441</c:v>
                </c:pt>
                <c:pt idx="6919" formatCode="General">
                  <c:v>0.12680638120134599</c:v>
                </c:pt>
                <c:pt idx="6920" formatCode="General">
                  <c:v>0.13312604926229199</c:v>
                </c:pt>
                <c:pt idx="6921" formatCode="General">
                  <c:v>0.13810219450033501</c:v>
                </c:pt>
                <c:pt idx="6922" formatCode="General">
                  <c:v>0.14154588953726699</c:v>
                </c:pt>
                <c:pt idx="6923" formatCode="General">
                  <c:v>0.14397242121972501</c:v>
                </c:pt>
                <c:pt idx="6924" formatCode="General">
                  <c:v>0.14637224466410401</c:v>
                </c:pt>
                <c:pt idx="6925" formatCode="General">
                  <c:v>0.14972094119187199</c:v>
                </c:pt>
                <c:pt idx="6926" formatCode="General">
                  <c:v>0.15467761103083999</c:v>
                </c:pt>
                <c:pt idx="6927" formatCode="General">
                  <c:v>0.16189231432092399</c:v>
                </c:pt>
                <c:pt idx="6928" formatCode="General">
                  <c:v>0.17128135874164199</c:v>
                </c:pt>
                <c:pt idx="6929" formatCode="General">
                  <c:v>0.18195441524588199</c:v>
                </c:pt>
                <c:pt idx="6930" formatCode="General">
                  <c:v>0.19332936946017301</c:v>
                </c:pt>
                <c:pt idx="6931" formatCode="General">
                  <c:v>0.20542047363270299</c:v>
                </c:pt>
                <c:pt idx="6932" formatCode="General">
                  <c:v>0.218609415840853</c:v>
                </c:pt>
                <c:pt idx="6933" formatCode="General">
                  <c:v>0.233304327232711</c:v>
                </c:pt>
                <c:pt idx="6934" formatCode="General">
                  <c:v>0.24976053486374999</c:v>
                </c:pt>
                <c:pt idx="6935" formatCode="General">
                  <c:v>0.26817209584141899</c:v>
                </c:pt>
                <c:pt idx="6936" formatCode="General">
                  <c:v>0.28795389489236001</c:v>
                </c:pt>
                <c:pt idx="6937" formatCode="General">
                  <c:v>0.30823476812081702</c:v>
                </c:pt>
                <c:pt idx="6938" formatCode="General">
                  <c:v>0.32868893711112002</c:v>
                </c:pt>
                <c:pt idx="6939" formatCode="General">
                  <c:v>0.348989378290821</c:v>
                </c:pt>
                <c:pt idx="6940" formatCode="General">
                  <c:v>0.368974524407643</c:v>
                </c:pt>
                <c:pt idx="6941" formatCode="General">
                  <c:v>0.38881190542453797</c:v>
                </c:pt>
                <c:pt idx="6942" formatCode="General">
                  <c:v>0.40922240606090199</c:v>
                </c:pt>
                <c:pt idx="6943" formatCode="General">
                  <c:v>0.43024941372836401</c:v>
                </c:pt>
                <c:pt idx="6944" formatCode="General">
                  <c:v>0.45129081341476501</c:v>
                </c:pt>
                <c:pt idx="6945" formatCode="General">
                  <c:v>0.47217063102650503</c:v>
                </c:pt>
                <c:pt idx="6946" formatCode="General">
                  <c:v>0.49267029786412903</c:v>
                </c:pt>
                <c:pt idx="6947" formatCode="General">
                  <c:v>0.51218149332240803</c:v>
                </c:pt>
                <c:pt idx="6948" formatCode="General">
                  <c:v>0.53005949511989103</c:v>
                </c:pt>
                <c:pt idx="6949" formatCode="General">
                  <c:v>0.54596155337202301</c:v>
                </c:pt>
                <c:pt idx="6950" formatCode="General">
                  <c:v>0.55976819636490405</c:v>
                </c:pt>
                <c:pt idx="6951" formatCode="General">
                  <c:v>0.57080991267479497</c:v>
                </c:pt>
                <c:pt idx="6952" formatCode="General">
                  <c:v>0.57843109205946797</c:v>
                </c:pt>
                <c:pt idx="6953" formatCode="General">
                  <c:v>0.58282280704043898</c:v>
                </c:pt>
                <c:pt idx="6954" formatCode="General">
                  <c:v>0.58449100086608996</c:v>
                </c:pt>
                <c:pt idx="6955" formatCode="General">
                  <c:v>0.58445967846908697</c:v>
                </c:pt>
                <c:pt idx="6956" formatCode="General">
                  <c:v>0.58432958259058498</c:v>
                </c:pt>
                <c:pt idx="6957" formatCode="General">
                  <c:v>0.58557550942998204</c:v>
                </c:pt>
                <c:pt idx="6958" formatCode="General">
                  <c:v>0.58945963812012503</c:v>
                </c:pt>
                <c:pt idx="6959" formatCode="General">
                  <c:v>0.59650873895609202</c:v>
                </c:pt>
                <c:pt idx="6960" formatCode="General">
                  <c:v>0.60640324724647798</c:v>
                </c:pt>
                <c:pt idx="6961" formatCode="General">
                  <c:v>0.61858798897386003</c:v>
                </c:pt>
                <c:pt idx="6962" formatCode="General">
                  <c:v>0.63187694345666201</c:v>
                </c:pt>
                <c:pt idx="6963" formatCode="General">
                  <c:v>0.64471730975974195</c:v>
                </c:pt>
                <c:pt idx="6964" formatCode="General">
                  <c:v>0.65606561394907803</c:v>
                </c:pt>
                <c:pt idx="6965" formatCode="General">
                  <c:v>0.66553452428313298</c:v>
                </c:pt>
                <c:pt idx="6966" formatCode="General">
                  <c:v>0.67278170582725205</c:v>
                </c:pt>
                <c:pt idx="6967" formatCode="General">
                  <c:v>0.67769508932202105</c:v>
                </c:pt>
                <c:pt idx="6968" formatCode="General">
                  <c:v>0.68080278078131695</c:v>
                </c:pt>
                <c:pt idx="6969" formatCode="General">
                  <c:v>0.68267939723648796</c:v>
                </c:pt>
                <c:pt idx="6970" formatCode="General">
                  <c:v>0.68289229139045904</c:v>
                </c:pt>
                <c:pt idx="6971" formatCode="General">
                  <c:v>0.68084161945782495</c:v>
                </c:pt>
                <c:pt idx="6972" formatCode="General">
                  <c:v>0.67694405807879998</c:v>
                </c:pt>
                <c:pt idx="6973" formatCode="General">
                  <c:v>0.67202522268667197</c:v>
                </c:pt>
                <c:pt idx="6974" formatCode="General">
                  <c:v>0.66742755565168799</c:v>
                </c:pt>
                <c:pt idx="6975" formatCode="General">
                  <c:v>0.66396357110650095</c:v>
                </c:pt>
                <c:pt idx="6976" formatCode="General">
                  <c:v>0.66168135047033505</c:v>
                </c:pt>
                <c:pt idx="6977" formatCode="General">
                  <c:v>0.66096093000807299</c:v>
                </c:pt>
                <c:pt idx="6978" formatCode="General">
                  <c:v>0.66186619168417304</c:v>
                </c:pt>
                <c:pt idx="6979" formatCode="General">
                  <c:v>0.66430553868231301</c:v>
                </c:pt>
                <c:pt idx="6980" formatCode="General">
                  <c:v>0.66809603983826704</c:v>
                </c:pt>
                <c:pt idx="6981" formatCode="General">
                  <c:v>0.67317250494081604</c:v>
                </c:pt>
                <c:pt idx="6982" formatCode="General">
                  <c:v>0.67990278041377705</c:v>
                </c:pt>
                <c:pt idx="6983" formatCode="General">
                  <c:v>0.68791252190908503</c:v>
                </c:pt>
                <c:pt idx="6984" formatCode="General">
                  <c:v>0.69627412307478298</c:v>
                </c:pt>
                <c:pt idx="6985" formatCode="General">
                  <c:v>0.70440414454200195</c:v>
                </c:pt>
                <c:pt idx="6986" formatCode="General">
                  <c:v>0.71205985173739195</c:v>
                </c:pt>
                <c:pt idx="6987" formatCode="General">
                  <c:v>0.71915002440305398</c:v>
                </c:pt>
                <c:pt idx="6988" formatCode="General">
                  <c:v>0.72535728221881002</c:v>
                </c:pt>
                <c:pt idx="6989" formatCode="General">
                  <c:v>0.73053491469895604</c:v>
                </c:pt>
                <c:pt idx="6990" formatCode="General">
                  <c:v>0.73518721935865206</c:v>
                </c:pt>
                <c:pt idx="6991" formatCode="General">
                  <c:v>0.73967163219988896</c:v>
                </c:pt>
                <c:pt idx="6992" formatCode="General">
                  <c:v>0.74354851982690195</c:v>
                </c:pt>
                <c:pt idx="6993" formatCode="General">
                  <c:v>0.74643975838554599</c:v>
                </c:pt>
                <c:pt idx="6994" formatCode="General">
                  <c:v>0.74811733671589997</c:v>
                </c:pt>
                <c:pt idx="6995" formatCode="General">
                  <c:v>0.74882314186329502</c:v>
                </c:pt>
                <c:pt idx="6996" formatCode="General">
                  <c:v>0.74890326815949804</c:v>
                </c:pt>
                <c:pt idx="6997" formatCode="General">
                  <c:v>0.74836335336536897</c:v>
                </c:pt>
                <c:pt idx="6998" formatCode="General">
                  <c:v>0.74738492967634096</c:v>
                </c:pt>
                <c:pt idx="6999" formatCode="General">
                  <c:v>0.74559522413224899</c:v>
                </c:pt>
                <c:pt idx="7000" formatCode="General">
                  <c:v>0.74245621660370498</c:v>
                </c:pt>
                <c:pt idx="7001" formatCode="General">
                  <c:v>0.73800546968291103</c:v>
                </c:pt>
                <c:pt idx="7002" formatCode="General">
                  <c:v>0.73227284445969798</c:v>
                </c:pt>
                <c:pt idx="7003" formatCode="General">
                  <c:v>0.72480572491266604</c:v>
                </c:pt>
                <c:pt idx="7004" formatCode="General">
                  <c:v>0.71510555811265697</c:v>
                </c:pt>
                <c:pt idx="7005" formatCode="General">
                  <c:v>0.70327378327649703</c:v>
                </c:pt>
                <c:pt idx="7006" formatCode="General">
                  <c:v>0.68978589055775796</c:v>
                </c:pt>
                <c:pt idx="7007" formatCode="General">
                  <c:v>0.67496100359588795</c:v>
                </c:pt>
                <c:pt idx="7008" formatCode="General">
                  <c:v>0.65918423129242698</c:v>
                </c:pt>
                <c:pt idx="7009" formatCode="General">
                  <c:v>0.64299769471556201</c:v>
                </c:pt>
                <c:pt idx="7010" formatCode="General">
                  <c:v>0.62651232099729504</c:v>
                </c:pt>
                <c:pt idx="7011" formatCode="General">
                  <c:v>0.60989979025022301</c:v>
                </c:pt>
                <c:pt idx="7012" formatCode="General">
                  <c:v>0.59397382144953803</c:v>
                </c:pt>
                <c:pt idx="7013" formatCode="General">
                  <c:v>0.57965652328209505</c:v>
                </c:pt>
                <c:pt idx="7014" formatCode="General">
                  <c:v>0.56751806304290198</c:v>
                </c:pt>
                <c:pt idx="7015" formatCode="General">
                  <c:v>0.55748660334723699</c:v>
                </c:pt>
                <c:pt idx="7016" formatCode="General">
                  <c:v>0.54896176931638996</c:v>
                </c:pt>
                <c:pt idx="7017" formatCode="General">
                  <c:v>0.54090498060610703</c:v>
                </c:pt>
                <c:pt idx="7018" formatCode="General">
                  <c:v>0.531995412045427</c:v>
                </c:pt>
                <c:pt idx="7019" formatCode="General">
                  <c:v>0.52119104105977798</c:v>
                </c:pt>
                <c:pt idx="7020" formatCode="General">
                  <c:v>0.50824430696488099</c:v>
                </c:pt>
                <c:pt idx="7021" formatCode="General">
                  <c:v>0.49408643468347102</c:v>
                </c:pt>
                <c:pt idx="7022" formatCode="General">
                  <c:v>0.47984757682928803</c:v>
                </c:pt>
                <c:pt idx="7023" formatCode="General">
                  <c:v>0.46618039421998703</c:v>
                </c:pt>
                <c:pt idx="7024" formatCode="General">
                  <c:v>0.45336393151871901</c:v>
                </c:pt>
                <c:pt idx="7025" formatCode="General">
                  <c:v>0.44159348060599601</c:v>
                </c:pt>
                <c:pt idx="7026" formatCode="General">
                  <c:v>0.43124385210724198</c:v>
                </c:pt>
                <c:pt idx="7027" formatCode="General">
                  <c:v>0.42215706688468102</c:v>
                </c:pt>
                <c:pt idx="7028" formatCode="General">
                  <c:v>0.413967399555981</c:v>
                </c:pt>
                <c:pt idx="7029" formatCode="General">
                  <c:v>0.40683630267038001</c:v>
                </c:pt>
                <c:pt idx="7030" formatCode="General">
                  <c:v>0.40093651925801699</c:v>
                </c:pt>
                <c:pt idx="7031" formatCode="General">
                  <c:v>0.39642181931026699</c:v>
                </c:pt>
                <c:pt idx="7032" formatCode="General">
                  <c:v>0.39339884396538599</c:v>
                </c:pt>
                <c:pt idx="7033" formatCode="General">
                  <c:v>0.391439607407151</c:v>
                </c:pt>
                <c:pt idx="7034" formatCode="General">
                  <c:v>0.38990132653416498</c:v>
                </c:pt>
                <c:pt idx="7035" formatCode="General">
                  <c:v>0.38845813631235598</c:v>
                </c:pt>
                <c:pt idx="7036" formatCode="General">
                  <c:v>0.38625019522313703</c:v>
                </c:pt>
                <c:pt idx="7037" formatCode="General">
                  <c:v>0.382211158304398</c:v>
                </c:pt>
                <c:pt idx="7038" formatCode="General">
                  <c:v>0.37588831522163102</c:v>
                </c:pt>
                <c:pt idx="7039" formatCode="General">
                  <c:v>0.36718806719765501</c:v>
                </c:pt>
                <c:pt idx="7040" formatCode="General">
                  <c:v>0.35633313613669199</c:v>
                </c:pt>
                <c:pt idx="7041" formatCode="General">
                  <c:v>0.34350560008437903</c:v>
                </c:pt>
                <c:pt idx="7042" formatCode="General">
                  <c:v>0.32863026031406101</c:v>
                </c:pt>
                <c:pt idx="7043" formatCode="General">
                  <c:v>0.31213884385732199</c:v>
                </c:pt>
                <c:pt idx="7044" formatCode="General">
                  <c:v>0.29509944504097202</c:v>
                </c:pt>
                <c:pt idx="7045" formatCode="General">
                  <c:v>0.27775701594385399</c:v>
                </c:pt>
                <c:pt idx="7046" formatCode="General">
                  <c:v>0.25992650067565298</c:v>
                </c:pt>
                <c:pt idx="7047" formatCode="General">
                  <c:v>0.241969353789837</c:v>
                </c:pt>
                <c:pt idx="7048" formatCode="General">
                  <c:v>0.22416608917643899</c:v>
                </c:pt>
                <c:pt idx="7049" formatCode="General">
                  <c:v>0.20638492434601799</c:v>
                </c:pt>
                <c:pt idx="7050" formatCode="General">
                  <c:v>0.18821254159186601</c:v>
                </c:pt>
                <c:pt idx="7051" formatCode="General">
                  <c:v>0.169117917999421</c:v>
                </c:pt>
                <c:pt idx="7052" formatCode="General">
                  <c:v>0.14904733950941201</c:v>
                </c:pt>
                <c:pt idx="7053" formatCode="General">
                  <c:v>0.128888005456225</c:v>
                </c:pt>
                <c:pt idx="7054" formatCode="General">
                  <c:v>0.109526041891813</c:v>
                </c:pt>
                <c:pt idx="7055" formatCode="General">
                  <c:v>9.0996692688941505E-2</c:v>
                </c:pt>
                <c:pt idx="7056" formatCode="General">
                  <c:v>7.3563311113659102E-2</c:v>
                </c:pt>
                <c:pt idx="7057" formatCode="General">
                  <c:v>5.7762341795966003E-2</c:v>
                </c:pt>
                <c:pt idx="7058" formatCode="General">
                  <c:v>4.3293840119518402E-2</c:v>
                </c:pt>
                <c:pt idx="7059" formatCode="General">
                  <c:v>2.9924652655976099E-2</c:v>
                </c:pt>
                <c:pt idx="7060" formatCode="General">
                  <c:v>1.8128180161820901E-2</c:v>
                </c:pt>
                <c:pt idx="7061" formatCode="General">
                  <c:v>8.0226489343091095E-3</c:v>
                </c:pt>
                <c:pt idx="7062" formatCode="General">
                  <c:v>-4.2704616071074201E-4</c:v>
                </c:pt>
                <c:pt idx="7063" formatCode="General">
                  <c:v>-7.0666239035197002E-3</c:v>
                </c:pt>
                <c:pt idx="7064" formatCode="General">
                  <c:v>-1.2866689617090501E-2</c:v>
                </c:pt>
                <c:pt idx="7065" formatCode="General">
                  <c:v>-1.8962373152151001E-2</c:v>
                </c:pt>
                <c:pt idx="7066" formatCode="General">
                  <c:v>-2.5507202614191E-2</c:v>
                </c:pt>
                <c:pt idx="7067" formatCode="General">
                  <c:v>-3.2247644947465098E-2</c:v>
                </c:pt>
                <c:pt idx="7068" formatCode="General">
                  <c:v>-3.8821209756299699E-2</c:v>
                </c:pt>
                <c:pt idx="7069" formatCode="General">
                  <c:v>-4.5297909438617098E-2</c:v>
                </c:pt>
                <c:pt idx="7070" formatCode="General">
                  <c:v>-5.2297339310781198E-2</c:v>
                </c:pt>
                <c:pt idx="7071" formatCode="General">
                  <c:v>-6.0620043028467803E-2</c:v>
                </c:pt>
                <c:pt idx="7072" formatCode="General">
                  <c:v>-7.06326435005694E-2</c:v>
                </c:pt>
                <c:pt idx="7073" formatCode="General">
                  <c:v>-8.2643781403058905E-2</c:v>
                </c:pt>
                <c:pt idx="7074" formatCode="General">
                  <c:v>-9.7482101261892704E-2</c:v>
                </c:pt>
                <c:pt idx="7075" formatCode="General">
                  <c:v>-0.11495481548174299</c:v>
                </c:pt>
                <c:pt idx="7076" formatCode="General">
                  <c:v>-0.13364317239614601</c:v>
                </c:pt>
                <c:pt idx="7077" formatCode="General">
                  <c:v>-0.15258096303841301</c:v>
                </c:pt>
                <c:pt idx="7078" formatCode="General">
                  <c:v>-0.17152979405810601</c:v>
                </c:pt>
                <c:pt idx="7079" formatCode="General">
                  <c:v>-0.190297191132306</c:v>
                </c:pt>
                <c:pt idx="7080" formatCode="General">
                  <c:v>-0.20844550057449299</c:v>
                </c:pt>
                <c:pt idx="7081" formatCode="General">
                  <c:v>-0.22586095971103401</c:v>
                </c:pt>
                <c:pt idx="7082" formatCode="General">
                  <c:v>-0.24228186600521601</c:v>
                </c:pt>
                <c:pt idx="7083" formatCode="General">
                  <c:v>-0.25717262417981301</c:v>
                </c:pt>
                <c:pt idx="7084" formatCode="General">
                  <c:v>-0.27069408678846202</c:v>
                </c:pt>
                <c:pt idx="7085" formatCode="General">
                  <c:v>-0.28321663811534797</c:v>
                </c:pt>
                <c:pt idx="7086" formatCode="General">
                  <c:v>-0.29481789166064598</c:v>
                </c:pt>
                <c:pt idx="7087" formatCode="General">
                  <c:v>-0.30528742692639399</c:v>
                </c:pt>
                <c:pt idx="7088" formatCode="General">
                  <c:v>-0.314231968911108</c:v>
                </c:pt>
                <c:pt idx="7089" formatCode="General">
                  <c:v>-0.32156006475068899</c:v>
                </c:pt>
                <c:pt idx="7090" formatCode="General">
                  <c:v>-0.32762067815503298</c:v>
                </c:pt>
                <c:pt idx="7091" formatCode="General">
                  <c:v>-0.332520731307483</c:v>
                </c:pt>
                <c:pt idx="7092" formatCode="General">
                  <c:v>-0.33582239401235198</c:v>
                </c:pt>
                <c:pt idx="7093" formatCode="General">
                  <c:v>-0.33794197789264302</c:v>
                </c:pt>
                <c:pt idx="7094" formatCode="General">
                  <c:v>-0.33968614522573498</c:v>
                </c:pt>
                <c:pt idx="7095" formatCode="General">
                  <c:v>-0.341025723638614</c:v>
                </c:pt>
                <c:pt idx="7096" formatCode="General">
                  <c:v>-0.34199296378697402</c:v>
                </c:pt>
                <c:pt idx="7097" formatCode="General">
                  <c:v>-0.34278334161219798</c:v>
                </c:pt>
                <c:pt idx="7098" formatCode="General">
                  <c:v>-0.34394915361960299</c:v>
                </c:pt>
                <c:pt idx="7099" formatCode="General">
                  <c:v>-0.34618405048228201</c:v>
                </c:pt>
                <c:pt idx="7100" formatCode="General">
                  <c:v>-0.34939774497085102</c:v>
                </c:pt>
                <c:pt idx="7101" formatCode="General">
                  <c:v>-0.35310116708497302</c:v>
                </c:pt>
                <c:pt idx="7102" formatCode="General">
                  <c:v>-0.35705711046496502</c:v>
                </c:pt>
                <c:pt idx="7103" formatCode="General">
                  <c:v>-0.36133627412729602</c:v>
                </c:pt>
                <c:pt idx="7104" formatCode="General">
                  <c:v>-0.36563333394980702</c:v>
                </c:pt>
                <c:pt idx="7105" formatCode="General">
                  <c:v>-0.36956718367794</c:v>
                </c:pt>
                <c:pt idx="7106" formatCode="General">
                  <c:v>-0.373158974032958</c:v>
                </c:pt>
                <c:pt idx="7107" formatCode="General">
                  <c:v>-0.37659006325796102</c:v>
                </c:pt>
                <c:pt idx="7108" formatCode="General">
                  <c:v>-0.38023333663273101</c:v>
                </c:pt>
                <c:pt idx="7109" formatCode="General">
                  <c:v>-0.38452922401274398</c:v>
                </c:pt>
                <c:pt idx="7110" formatCode="General">
                  <c:v>-0.38994530134109601</c:v>
                </c:pt>
                <c:pt idx="7111" formatCode="General">
                  <c:v>-0.39645529118369699</c:v>
                </c:pt>
                <c:pt idx="7112" formatCode="General">
                  <c:v>-0.40342276880243599</c:v>
                </c:pt>
                <c:pt idx="7113" formatCode="General">
                  <c:v>-0.41070820054355001</c:v>
                </c:pt>
                <c:pt idx="7114" formatCode="General">
                  <c:v>-0.41855271197850302</c:v>
                </c:pt>
                <c:pt idx="7115" formatCode="General">
                  <c:v>-0.427156058292745</c:v>
                </c:pt>
                <c:pt idx="7116" formatCode="General">
                  <c:v>-0.436661169681485</c:v>
                </c:pt>
                <c:pt idx="7117" formatCode="General">
                  <c:v>-0.44697553069895102</c:v>
                </c:pt>
                <c:pt idx="7118" formatCode="General">
                  <c:v>-0.45799121160551098</c:v>
                </c:pt>
                <c:pt idx="7119" formatCode="General">
                  <c:v>-0.46960493287376498</c:v>
                </c:pt>
                <c:pt idx="7120" formatCode="General">
                  <c:v>-0.48148543382227899</c:v>
                </c:pt>
                <c:pt idx="7121" formatCode="General">
                  <c:v>-0.49318869983017</c:v>
                </c:pt>
                <c:pt idx="7122" formatCode="General">
                  <c:v>-0.50462011347731395</c:v>
                </c:pt>
                <c:pt idx="7123" formatCode="General">
                  <c:v>-0.51590075437064298</c:v>
                </c:pt>
                <c:pt idx="7124" formatCode="General">
                  <c:v>-0.52724913878512603</c:v>
                </c:pt>
                <c:pt idx="7125" formatCode="General">
                  <c:v>-0.538762022818429</c:v>
                </c:pt>
                <c:pt idx="7126" formatCode="General">
                  <c:v>-0.55010500496495096</c:v>
                </c:pt>
                <c:pt idx="7127" formatCode="General">
                  <c:v>-0.56088156914647103</c:v>
                </c:pt>
                <c:pt idx="7128" formatCode="General">
                  <c:v>-0.57087514645992299</c:v>
                </c:pt>
                <c:pt idx="7129" formatCode="General">
                  <c:v>-0.58016832679939101</c:v>
                </c:pt>
                <c:pt idx="7130" formatCode="General">
                  <c:v>-0.58876507157996605</c:v>
                </c:pt>
                <c:pt idx="7131" formatCode="General">
                  <c:v>-0.59639893655911402</c:v>
                </c:pt>
                <c:pt idx="7132" formatCode="General">
                  <c:v>-0.60299473375353596</c:v>
                </c:pt>
                <c:pt idx="7133" formatCode="General">
                  <c:v>-0.60870453131556101</c:v>
                </c:pt>
                <c:pt idx="7134" formatCode="General">
                  <c:v>-0.61390788611824498</c:v>
                </c:pt>
                <c:pt idx="7135" formatCode="General">
                  <c:v>-0.61905041329074795</c:v>
                </c:pt>
                <c:pt idx="7136" formatCode="General">
                  <c:v>-0.62424396681229599</c:v>
                </c:pt>
                <c:pt idx="7137" formatCode="General">
                  <c:v>-0.62938116906042796</c:v>
                </c:pt>
                <c:pt idx="7138" formatCode="General">
                  <c:v>-0.63416228821133303</c:v>
                </c:pt>
                <c:pt idx="7139" formatCode="General">
                  <c:v>-0.638009745736422</c:v>
                </c:pt>
                <c:pt idx="7140" formatCode="General">
                  <c:v>-0.64068000750584198</c:v>
                </c:pt>
                <c:pt idx="7141" formatCode="General">
                  <c:v>-0.64231486395096704</c:v>
                </c:pt>
                <c:pt idx="7142" formatCode="General">
                  <c:v>-0.64290703220249101</c:v>
                </c:pt>
                <c:pt idx="7143" formatCode="General">
                  <c:v>-0.64240509159591297</c:v>
                </c:pt>
                <c:pt idx="7144" formatCode="General">
                  <c:v>-0.64098740085760497</c:v>
                </c:pt>
                <c:pt idx="7145" formatCode="General">
                  <c:v>-0.63903765658516398</c:v>
                </c:pt>
                <c:pt idx="7146" formatCode="General">
                  <c:v>-0.63650960454786498</c:v>
                </c:pt>
                <c:pt idx="7147" formatCode="General">
                  <c:v>-0.63282176310679505</c:v>
                </c:pt>
                <c:pt idx="7148" formatCode="General">
                  <c:v>-0.62783366178375</c:v>
                </c:pt>
                <c:pt idx="7149" formatCode="General">
                  <c:v>-0.62176099962754605</c:v>
                </c:pt>
                <c:pt idx="7150" formatCode="General">
                  <c:v>-0.61478848158396004</c:v>
                </c:pt>
                <c:pt idx="7151" formatCode="General">
                  <c:v>-0.60722241992738002</c:v>
                </c:pt>
                <c:pt idx="7152" formatCode="General">
                  <c:v>-0.59938525216958605</c:v>
                </c:pt>
                <c:pt idx="7153" formatCode="General">
                  <c:v>-0.591593187927131</c:v>
                </c:pt>
                <c:pt idx="7154" formatCode="General">
                  <c:v>-0.58383790097037302</c:v>
                </c:pt>
                <c:pt idx="7155" formatCode="General">
                  <c:v>-0.57593956264926105</c:v>
                </c:pt>
                <c:pt idx="7156" formatCode="General">
                  <c:v>-0.56747874594848102</c:v>
                </c:pt>
                <c:pt idx="7157" formatCode="General">
                  <c:v>-0.55804811964399603</c:v>
                </c:pt>
                <c:pt idx="7158" formatCode="General">
                  <c:v>-0.54834831820268604</c:v>
                </c:pt>
                <c:pt idx="7159" formatCode="General">
                  <c:v>-0.53892803612970497</c:v>
                </c:pt>
                <c:pt idx="7160" formatCode="General">
                  <c:v>-0.52950492788556602</c:v>
                </c:pt>
                <c:pt idx="7161" formatCode="General">
                  <c:v>-0.519999889119651</c:v>
                </c:pt>
                <c:pt idx="7162" formatCode="General">
                  <c:v>-0.51068370793895801</c:v>
                </c:pt>
                <c:pt idx="7163" formatCode="General">
                  <c:v>-0.50197572171784599</c:v>
                </c:pt>
                <c:pt idx="7164" formatCode="General">
                  <c:v>-0.49394450499936199</c:v>
                </c:pt>
                <c:pt idx="7165" formatCode="General">
                  <c:v>-0.48644259537155898</c:v>
                </c:pt>
                <c:pt idx="7166" formatCode="General">
                  <c:v>-0.47951741462026998</c:v>
                </c:pt>
                <c:pt idx="7167" formatCode="General">
                  <c:v>-0.47337740934006001</c:v>
                </c:pt>
                <c:pt idx="7168" formatCode="General">
                  <c:v>-0.468414189356748</c:v>
                </c:pt>
                <c:pt idx="7169" formatCode="General">
                  <c:v>-0.46469204419279397</c:v>
                </c:pt>
                <c:pt idx="7170" formatCode="General">
                  <c:v>-0.46180668277466003</c:v>
                </c:pt>
                <c:pt idx="7171" formatCode="General">
                  <c:v>-0.45938758842695998</c:v>
                </c:pt>
                <c:pt idx="7172" formatCode="General">
                  <c:v>-0.45713755557507502</c:v>
                </c:pt>
                <c:pt idx="7173" formatCode="General">
                  <c:v>-0.45488695105652699</c:v>
                </c:pt>
                <c:pt idx="7174" formatCode="General">
                  <c:v>-0.45256199020860799</c:v>
                </c:pt>
                <c:pt idx="7175" formatCode="General">
                  <c:v>-0.450049887146934</c:v>
                </c:pt>
                <c:pt idx="7176" formatCode="General">
                  <c:v>-0.44683192167143898</c:v>
                </c:pt>
                <c:pt idx="7177" formatCode="General">
                  <c:v>-0.44229073128444302</c:v>
                </c:pt>
                <c:pt idx="7178" formatCode="General">
                  <c:v>-0.43668288832818403</c:v>
                </c:pt>
                <c:pt idx="7179" formatCode="General">
                  <c:v>-0.43066618493534897</c:v>
                </c:pt>
                <c:pt idx="7180" formatCode="General">
                  <c:v>-0.42475577530488201</c:v>
                </c:pt>
                <c:pt idx="7181" formatCode="General">
                  <c:v>-0.41909429911548302</c:v>
                </c:pt>
                <c:pt idx="7182" formatCode="General">
                  <c:v>-0.41341791186954802</c:v>
                </c:pt>
                <c:pt idx="7183" formatCode="General">
                  <c:v>-0.40761465291759702</c:v>
                </c:pt>
                <c:pt idx="7184" formatCode="General">
                  <c:v>-0.40150666587774497</c:v>
                </c:pt>
                <c:pt idx="7185" formatCode="General">
                  <c:v>-0.394751304475145</c:v>
                </c:pt>
                <c:pt idx="7186" formatCode="General">
                  <c:v>-0.386843729391735</c:v>
                </c:pt>
                <c:pt idx="7187" formatCode="General">
                  <c:v>-0.37730449727634402</c:v>
                </c:pt>
                <c:pt idx="7188" formatCode="General">
                  <c:v>-0.36629578977703098</c:v>
                </c:pt>
                <c:pt idx="7189" formatCode="General">
                  <c:v>-0.35411340026070998</c:v>
                </c:pt>
                <c:pt idx="7190" formatCode="General">
                  <c:v>-0.340676256564792</c:v>
                </c:pt>
                <c:pt idx="7191" formatCode="General">
                  <c:v>-0.32574613077175202</c:v>
                </c:pt>
                <c:pt idx="7192" formatCode="General">
                  <c:v>-0.30937727101096302</c:v>
                </c:pt>
                <c:pt idx="7193" formatCode="General">
                  <c:v>-0.292095765430611</c:v>
                </c:pt>
                <c:pt idx="7194" formatCode="General">
                  <c:v>-0.274121527331809</c:v>
                </c:pt>
                <c:pt idx="7195" formatCode="General">
                  <c:v>-0.255283170037095</c:v>
                </c:pt>
                <c:pt idx="7196" formatCode="General">
                  <c:v>-0.23536933089983</c:v>
                </c:pt>
                <c:pt idx="7197" formatCode="General">
                  <c:v>-0.21444673997032199</c:v>
                </c:pt>
                <c:pt idx="7198" formatCode="General">
                  <c:v>-0.19365784261014901</c:v>
                </c:pt>
                <c:pt idx="7199" formatCode="General">
                  <c:v>-0.17403816051497101</c:v>
                </c:pt>
                <c:pt idx="7200" formatCode="General">
                  <c:v>-0.155661739628697</c:v>
                </c:pt>
                <c:pt idx="7201" formatCode="General">
                  <c:v>-0.13873795015377599</c:v>
                </c:pt>
                <c:pt idx="7202" formatCode="General">
                  <c:v>-0.123682527160943</c:v>
                </c:pt>
                <c:pt idx="7203" formatCode="General">
                  <c:v>-0.110424419617181</c:v>
                </c:pt>
                <c:pt idx="7204" formatCode="General">
                  <c:v>-9.8476242566097105E-2</c:v>
                </c:pt>
                <c:pt idx="7205" formatCode="General">
                  <c:v>-8.7474509705066095E-2</c:v>
                </c:pt>
                <c:pt idx="7206" formatCode="General">
                  <c:v>-7.7061646519513999E-2</c:v>
                </c:pt>
                <c:pt idx="7207" formatCode="General">
                  <c:v>-6.7293708284923995E-2</c:v>
                </c:pt>
                <c:pt idx="7208" formatCode="General">
                  <c:v>-5.85268888065184E-2</c:v>
                </c:pt>
                <c:pt idx="7209" formatCode="General">
                  <c:v>-5.0843416661465003E-2</c:v>
                </c:pt>
                <c:pt idx="7210" formatCode="General">
                  <c:v>-4.4146944674667198E-2</c:v>
                </c:pt>
                <c:pt idx="7211" formatCode="General">
                  <c:v>-3.8142706093402798E-2</c:v>
                </c:pt>
                <c:pt idx="7212" formatCode="General">
                  <c:v>-3.2653123140741099E-2</c:v>
                </c:pt>
                <c:pt idx="7213" formatCode="General">
                  <c:v>-2.7116757336065E-2</c:v>
                </c:pt>
                <c:pt idx="7214" formatCode="General">
                  <c:v>-2.0487076823245201E-2</c:v>
                </c:pt>
                <c:pt idx="7215" formatCode="General">
                  <c:v>-1.2817051396416999E-2</c:v>
                </c:pt>
                <c:pt idx="7216" formatCode="General">
                  <c:v>-4.7537891705834697E-3</c:v>
                </c:pt>
                <c:pt idx="7217" formatCode="General">
                  <c:v>3.4825116563932802E-3</c:v>
                </c:pt>
                <c:pt idx="7218" formatCode="General">
                  <c:v>1.1755219545869999E-2</c:v>
                </c:pt>
                <c:pt idx="7219" formatCode="General">
                  <c:v>2.0014160994469201E-2</c:v>
                </c:pt>
                <c:pt idx="7220" formatCode="General">
                  <c:v>2.81388823943646E-2</c:v>
                </c:pt>
                <c:pt idx="7221" formatCode="General">
                  <c:v>3.5692934996277001E-2</c:v>
                </c:pt>
                <c:pt idx="7222" formatCode="General">
                  <c:v>4.25837932450326E-2</c:v>
                </c:pt>
                <c:pt idx="7223" formatCode="General">
                  <c:v>4.9406174229689702E-2</c:v>
                </c:pt>
                <c:pt idx="7224" formatCode="General">
                  <c:v>5.5929584515550801E-2</c:v>
                </c:pt>
                <c:pt idx="7225" formatCode="General">
                  <c:v>6.1655782882526301E-2</c:v>
                </c:pt>
                <c:pt idx="7226" formatCode="General">
                  <c:v>6.6873615255921795E-2</c:v>
                </c:pt>
                <c:pt idx="7227" formatCode="General">
                  <c:v>7.1932492998119102E-2</c:v>
                </c:pt>
                <c:pt idx="7228" formatCode="General">
                  <c:v>7.7216688034894704E-2</c:v>
                </c:pt>
                <c:pt idx="7229" formatCode="General">
                  <c:v>8.3122473210289802E-2</c:v>
                </c:pt>
                <c:pt idx="7230" formatCode="General">
                  <c:v>8.9987483452712194E-2</c:v>
                </c:pt>
                <c:pt idx="7231" formatCode="General">
                  <c:v>9.8119329245259804E-2</c:v>
                </c:pt>
                <c:pt idx="7232" formatCode="General">
                  <c:v>0.10722049923299599</c:v>
                </c:pt>
                <c:pt idx="7233" formatCode="General">
                  <c:v>0.116878161582125</c:v>
                </c:pt>
                <c:pt idx="7234" formatCode="General">
                  <c:v>0.12679839156288</c:v>
                </c:pt>
                <c:pt idx="7235" formatCode="General">
                  <c:v>0.13635961803975599</c:v>
                </c:pt>
                <c:pt idx="7236" formatCode="General">
                  <c:v>0.14552554249361199</c:v>
                </c:pt>
                <c:pt idx="7237" formatCode="General">
                  <c:v>0.15462445526786101</c:v>
                </c:pt>
                <c:pt idx="7238" formatCode="General">
                  <c:v>0.16348295684866301</c:v>
                </c:pt>
                <c:pt idx="7239" formatCode="General">
                  <c:v>0.17184775157891499</c:v>
                </c:pt>
                <c:pt idx="7240" formatCode="General">
                  <c:v>0.179578189662498</c:v>
                </c:pt>
                <c:pt idx="7241" formatCode="General">
                  <c:v>0.18613273503348901</c:v>
                </c:pt>
                <c:pt idx="7242" formatCode="General">
                  <c:v>0.191338003261005</c:v>
                </c:pt>
                <c:pt idx="7243" formatCode="General">
                  <c:v>0.19586512459295999</c:v>
                </c:pt>
                <c:pt idx="7244" formatCode="General">
                  <c:v>0.19992888046259999</c:v>
                </c:pt>
                <c:pt idx="7245" formatCode="General">
                  <c:v>0.20293011957833901</c:v>
                </c:pt>
                <c:pt idx="7246" formatCode="General">
                  <c:v>0.20458677037117101</c:v>
                </c:pt>
                <c:pt idx="7247" formatCode="General">
                  <c:v>0.20585118372719699</c:v>
                </c:pt>
                <c:pt idx="7248" formatCode="General">
                  <c:v>0.20803988848470301</c:v>
                </c:pt>
                <c:pt idx="7249" formatCode="General">
                  <c:v>0.21122570828998599</c:v>
                </c:pt>
                <c:pt idx="7250" formatCode="General">
                  <c:v>0.21510479038240299</c:v>
                </c:pt>
                <c:pt idx="7251" formatCode="General">
                  <c:v>0.21986550540614999</c:v>
                </c:pt>
                <c:pt idx="7252" formatCode="General">
                  <c:v>0.225704273158157</c:v>
                </c:pt>
                <c:pt idx="7253" formatCode="General">
                  <c:v>0.232776315378733</c:v>
                </c:pt>
                <c:pt idx="7254" formatCode="General">
                  <c:v>0.24111178676476</c:v>
                </c:pt>
                <c:pt idx="7255" formatCode="General">
                  <c:v>0.25062473557675902</c:v>
                </c:pt>
                <c:pt idx="7256" formatCode="General">
                  <c:v>0.26144558753772101</c:v>
                </c:pt>
                <c:pt idx="7257" formatCode="General">
                  <c:v>0.27397596224244503</c:v>
                </c:pt>
                <c:pt idx="7258" formatCode="General">
                  <c:v>0.28781004174254698</c:v>
                </c:pt>
                <c:pt idx="7259" formatCode="General">
                  <c:v>0.30198014542555202</c:v>
                </c:pt>
                <c:pt idx="7260" formatCode="General">
                  <c:v>0.31565819044084498</c:v>
                </c:pt>
                <c:pt idx="7261" formatCode="General">
                  <c:v>0.32820678042519902</c:v>
                </c:pt>
                <c:pt idx="7262" formatCode="General">
                  <c:v>0.339216124145163</c:v>
                </c:pt>
                <c:pt idx="7263" formatCode="General">
                  <c:v>0.348378327720193</c:v>
                </c:pt>
                <c:pt idx="7264" formatCode="General">
                  <c:v>0.35591316603686901</c:v>
                </c:pt>
                <c:pt idx="7265" formatCode="General">
                  <c:v>0.36237899291492998</c:v>
                </c:pt>
                <c:pt idx="7266" formatCode="General">
                  <c:v>0.36798165064709998</c:v>
                </c:pt>
                <c:pt idx="7267" formatCode="General">
                  <c:v>0.37183970944056199</c:v>
                </c:pt>
                <c:pt idx="7268" formatCode="General">
                  <c:v>0.373111477262145</c:v>
                </c:pt>
                <c:pt idx="7269" formatCode="General">
                  <c:v>0.37209159938695702</c:v>
                </c:pt>
                <c:pt idx="7270" formatCode="General">
                  <c:v>0.36911287881342197</c:v>
                </c:pt>
                <c:pt idx="7271" formatCode="General">
                  <c:v>0.36424229129435798</c:v>
                </c:pt>
                <c:pt idx="7272" formatCode="General">
                  <c:v>0.35771573243657101</c:v>
                </c:pt>
                <c:pt idx="7273" formatCode="General">
                  <c:v>0.35007347972240299</c:v>
                </c:pt>
                <c:pt idx="7274" formatCode="General">
                  <c:v>0.341334185696546</c:v>
                </c:pt>
                <c:pt idx="7275" formatCode="General">
                  <c:v>0.33115823257339</c:v>
                </c:pt>
                <c:pt idx="7276" formatCode="General">
                  <c:v>0.32021222451756698</c:v>
                </c:pt>
                <c:pt idx="7277" formatCode="General">
                  <c:v>0.30970134580451197</c:v>
                </c:pt>
                <c:pt idx="7278" formatCode="General">
                  <c:v>0.30019719283505297</c:v>
                </c:pt>
                <c:pt idx="7279" formatCode="General">
                  <c:v>0.29180253171984999</c:v>
                </c:pt>
                <c:pt idx="7280" formatCode="General">
                  <c:v>0.284658410929085</c:v>
                </c:pt>
                <c:pt idx="7281" formatCode="General">
                  <c:v>0.27879302036324299</c:v>
                </c:pt>
                <c:pt idx="7282" formatCode="General">
                  <c:v>0.27389145704679002</c:v>
                </c:pt>
                <c:pt idx="7283" formatCode="General">
                  <c:v>0.26938590596665302</c:v>
                </c:pt>
                <c:pt idx="7284" formatCode="General">
                  <c:v>0.26531839233366999</c:v>
                </c:pt>
                <c:pt idx="7285" formatCode="General">
                  <c:v>0.26192421191869403</c:v>
                </c:pt>
                <c:pt idx="7286" formatCode="General">
                  <c:v>0.25903231440353702</c:v>
                </c:pt>
                <c:pt idx="7287" formatCode="General">
                  <c:v>0.25729260229330803</c:v>
                </c:pt>
                <c:pt idx="7288" formatCode="General">
                  <c:v>0.25789058095128697</c:v>
                </c:pt>
                <c:pt idx="7289" formatCode="General">
                  <c:v>0.26100450156282601</c:v>
                </c:pt>
                <c:pt idx="7290" formatCode="General">
                  <c:v>0.26622750144028201</c:v>
                </c:pt>
                <c:pt idx="7291" formatCode="General">
                  <c:v>0.273363387721757</c:v>
                </c:pt>
                <c:pt idx="7292" formatCode="General">
                  <c:v>0.282053012670134</c:v>
                </c:pt>
                <c:pt idx="7293" formatCode="General">
                  <c:v>0.29190263292555002</c:v>
                </c:pt>
                <c:pt idx="7294" formatCode="General">
                  <c:v>0.302590754547086</c:v>
                </c:pt>
                <c:pt idx="7295" formatCode="General">
                  <c:v>0.31356913730109898</c:v>
                </c:pt>
                <c:pt idx="7296" formatCode="General">
                  <c:v>0.32403059820559399</c:v>
                </c:pt>
                <c:pt idx="7297" formatCode="General">
                  <c:v>0.33359554930138002</c:v>
                </c:pt>
                <c:pt idx="7298" formatCode="General">
                  <c:v>0.34261469333373101</c:v>
                </c:pt>
                <c:pt idx="7299" formatCode="General">
                  <c:v>0.352017471342426</c:v>
                </c:pt>
                <c:pt idx="7300" formatCode="General">
                  <c:v>0.36146027535243802</c:v>
                </c:pt>
                <c:pt idx="7301" formatCode="General">
                  <c:v>0.36915097564259303</c:v>
                </c:pt>
                <c:pt idx="7302" formatCode="General">
                  <c:v>0.37395515768926302</c:v>
                </c:pt>
                <c:pt idx="7303" formatCode="General">
                  <c:v>0.37574008966776401</c:v>
                </c:pt>
                <c:pt idx="7304" formatCode="General">
                  <c:v>0.37494155913286797</c:v>
                </c:pt>
                <c:pt idx="7305" formatCode="General">
                  <c:v>0.37194974045145202</c:v>
                </c:pt>
                <c:pt idx="7306" formatCode="General">
                  <c:v>0.36745431516420202</c:v>
                </c:pt>
                <c:pt idx="7307" formatCode="General">
                  <c:v>0.36225745198765802</c:v>
                </c:pt>
                <c:pt idx="7308" formatCode="General">
                  <c:v>0.35701435997386499</c:v>
                </c:pt>
                <c:pt idx="7309" formatCode="General">
                  <c:v>0.35179025130915698</c:v>
                </c:pt>
                <c:pt idx="7310" formatCode="General">
                  <c:v>0.34640464238451402</c:v>
                </c:pt>
                <c:pt idx="7311" formatCode="General">
                  <c:v>0.34121624057127697</c:v>
                </c:pt>
                <c:pt idx="7312" formatCode="General">
                  <c:v>0.33660818561099498</c:v>
                </c:pt>
                <c:pt idx="7313" formatCode="General">
                  <c:v>0.33260219884570102</c:v>
                </c:pt>
                <c:pt idx="7314" formatCode="General">
                  <c:v>0.32888067838840501</c:v>
                </c:pt>
                <c:pt idx="7315" formatCode="General">
                  <c:v>0.32500853194731699</c:v>
                </c:pt>
                <c:pt idx="7316" formatCode="General">
                  <c:v>0.32105863892295</c:v>
                </c:pt>
                <c:pt idx="7317" formatCode="General">
                  <c:v>0.317503398124028</c:v>
                </c:pt>
                <c:pt idx="7318" formatCode="General">
                  <c:v>0.31470241525902698</c:v>
                </c:pt>
                <c:pt idx="7319" formatCode="General">
                  <c:v>0.31364280764199898</c:v>
                </c:pt>
                <c:pt idx="7320" formatCode="General">
                  <c:v>0.31851037808153798</c:v>
                </c:pt>
                <c:pt idx="7321" formatCode="General">
                  <c:v>0.32959920517831298</c:v>
                </c:pt>
                <c:pt idx="7322" formatCode="General">
                  <c:v>0.328904022595148</c:v>
                </c:pt>
                <c:pt idx="7323" formatCode="General">
                  <c:v>0.29568001710331199</c:v>
                </c:pt>
                <c:pt idx="7324" formatCode="General">
                  <c:v>0.24088804389569499</c:v>
                </c:pt>
                <c:pt idx="7325" formatCode="General">
                  <c:v>0.18901048126638101</c:v>
                </c:pt>
                <c:pt idx="7326" formatCode="General">
                  <c:v>0.157481220473528</c:v>
                </c:pt>
                <c:pt idx="7327" formatCode="General">
                  <c:v>0.144115753689007</c:v>
                </c:pt>
                <c:pt idx="7328" formatCode="General">
                  <c:v>0.12999087901868001</c:v>
                </c:pt>
                <c:pt idx="7329" formatCode="General">
                  <c:v>0.109637922920896</c:v>
                </c:pt>
                <c:pt idx="7330" formatCode="General">
                  <c:v>8.7554662427923799E-2</c:v>
                </c:pt>
                <c:pt idx="7331" formatCode="General">
                  <c:v>6.8684646755833106E-2</c:v>
                </c:pt>
                <c:pt idx="7332" formatCode="General">
                  <c:v>5.4849257825953103E-2</c:v>
                </c:pt>
                <c:pt idx="7333" formatCode="General">
                  <c:v>4.6278302812560297E-2</c:v>
                </c:pt>
                <c:pt idx="7334" formatCode="General">
                  <c:v>4.2905641316746602E-2</c:v>
                </c:pt>
                <c:pt idx="7335" formatCode="General">
                  <c:v>4.48650419849074E-2</c:v>
                </c:pt>
                <c:pt idx="7336" formatCode="General">
                  <c:v>5.13757582003736E-2</c:v>
                </c:pt>
                <c:pt idx="7337" formatCode="General">
                  <c:v>6.0780030635388997E-2</c:v>
                </c:pt>
                <c:pt idx="7338" formatCode="General">
                  <c:v>7.2171030401270694E-2</c:v>
                </c:pt>
                <c:pt idx="7339" formatCode="General">
                  <c:v>8.4646847721372195E-2</c:v>
                </c:pt>
                <c:pt idx="7340" formatCode="General">
                  <c:v>9.6927821325881403E-2</c:v>
                </c:pt>
                <c:pt idx="7341" formatCode="General">
                  <c:v>0.10789073892142501</c:v>
                </c:pt>
                <c:pt idx="7342" formatCode="General">
                  <c:v>0.11664753389808299</c:v>
                </c:pt>
                <c:pt idx="7343" formatCode="General">
                  <c:v>0.122860177541407</c:v>
                </c:pt>
                <c:pt idx="7344" formatCode="General">
                  <c:v>0.12651946599851399</c:v>
                </c:pt>
                <c:pt idx="7345" formatCode="General">
                  <c:v>0.127713743590848</c:v>
                </c:pt>
                <c:pt idx="7346" formatCode="General">
                  <c:v>0.12675001456499499</c:v>
                </c:pt>
                <c:pt idx="7347" formatCode="General">
                  <c:v>0.123929229148634</c:v>
                </c:pt>
                <c:pt idx="7348" formatCode="General">
                  <c:v>0.119388708607331</c:v>
                </c:pt>
                <c:pt idx="7349" formatCode="General">
                  <c:v>0.11300848619024299</c:v>
                </c:pt>
                <c:pt idx="7350" formatCode="General">
                  <c:v>0.104804483376627</c:v>
                </c:pt>
                <c:pt idx="7351" formatCode="General">
                  <c:v>9.5073982588111006E-2</c:v>
                </c:pt>
                <c:pt idx="7352" formatCode="General">
                  <c:v>8.4890452370726302E-2</c:v>
                </c:pt>
                <c:pt idx="7353" formatCode="General">
                  <c:v>7.5276001771282103E-2</c:v>
                </c:pt>
                <c:pt idx="7354" formatCode="General">
                  <c:v>6.6560756566909393E-2</c:v>
                </c:pt>
                <c:pt idx="7355" formatCode="General">
                  <c:v>5.9565372219787298E-2</c:v>
                </c:pt>
                <c:pt idx="7356" formatCode="General">
                  <c:v>5.4726881951616901E-2</c:v>
                </c:pt>
                <c:pt idx="7357" formatCode="General">
                  <c:v>5.2059231676713898E-2</c:v>
                </c:pt>
                <c:pt idx="7358" formatCode="General">
                  <c:v>5.2250867577164802E-2</c:v>
                </c:pt>
                <c:pt idx="7359" formatCode="General">
                  <c:v>5.5670845559195103E-2</c:v>
                </c:pt>
                <c:pt idx="7360" formatCode="General">
                  <c:v>6.2123028951873702E-2</c:v>
                </c:pt>
                <c:pt idx="7361" formatCode="General">
                  <c:v>7.0700266350561397E-2</c:v>
                </c:pt>
                <c:pt idx="7362" formatCode="General">
                  <c:v>8.0345313697696097E-2</c:v>
                </c:pt>
                <c:pt idx="7363" formatCode="General">
                  <c:v>9.0913787940500701E-2</c:v>
                </c:pt>
                <c:pt idx="7364" formatCode="General">
                  <c:v>0.102026365667029</c:v>
                </c:pt>
                <c:pt idx="7365" formatCode="General">
                  <c:v>0.112502938335295</c:v>
                </c:pt>
                <c:pt idx="7366" formatCode="General">
                  <c:v>0.121213869270824</c:v>
                </c:pt>
                <c:pt idx="7367" formatCode="General">
                  <c:v>0.12764254435494801</c:v>
                </c:pt>
                <c:pt idx="7368" formatCode="General">
                  <c:v>0.132264885589639</c:v>
                </c:pt>
                <c:pt idx="7369" formatCode="General">
                  <c:v>0.13552706761276101</c:v>
                </c:pt>
                <c:pt idx="7370" formatCode="General">
                  <c:v>0.137045715933136</c:v>
                </c:pt>
                <c:pt idx="7371" formatCode="General">
                  <c:v>0.13643235225651801</c:v>
                </c:pt>
                <c:pt idx="7372" formatCode="General">
                  <c:v>0.13318731045531601</c:v>
                </c:pt>
                <c:pt idx="7373" formatCode="General">
                  <c:v>0.127059807585337</c:v>
                </c:pt>
                <c:pt idx="7374" formatCode="General">
                  <c:v>0.11820957559028</c:v>
                </c:pt>
                <c:pt idx="7375" formatCode="General">
                  <c:v>0.107348261423757</c:v>
                </c:pt>
                <c:pt idx="7376" formatCode="General">
                  <c:v>9.5774518738556205E-2</c:v>
                </c:pt>
                <c:pt idx="7377" formatCode="General">
                  <c:v>8.3684167866727305E-2</c:v>
                </c:pt>
                <c:pt idx="7378" formatCode="General">
                  <c:v>7.0155374678369894E-2</c:v>
                </c:pt>
                <c:pt idx="7379" formatCode="General">
                  <c:v>5.5326221062938198E-2</c:v>
                </c:pt>
                <c:pt idx="7380" formatCode="General">
                  <c:v>4.0134821631021299E-2</c:v>
                </c:pt>
                <c:pt idx="7381" formatCode="General">
                  <c:v>2.5425300225953702E-2</c:v>
                </c:pt>
                <c:pt idx="7382" formatCode="General">
                  <c:v>1.18948050832771E-2</c:v>
                </c:pt>
                <c:pt idx="7383" formatCode="General">
                  <c:v>-4.8697650850239999E-4</c:v>
                </c:pt>
                <c:pt idx="7384" formatCode="General">
                  <c:v>-1.29440252487038E-2</c:v>
                </c:pt>
                <c:pt idx="7385" formatCode="General">
                  <c:v>-2.5755173089610402E-2</c:v>
                </c:pt>
                <c:pt idx="7386" formatCode="General">
                  <c:v>-3.7606855317225199E-2</c:v>
                </c:pt>
                <c:pt idx="7387" formatCode="General">
                  <c:v>-4.7877301480382703E-2</c:v>
                </c:pt>
                <c:pt idx="7388" formatCode="General">
                  <c:v>-5.6706424740082299E-2</c:v>
                </c:pt>
                <c:pt idx="7389" formatCode="General">
                  <c:v>-6.4282668255380301E-2</c:v>
                </c:pt>
                <c:pt idx="7390" formatCode="General">
                  <c:v>-7.0588525641026703E-2</c:v>
                </c:pt>
                <c:pt idx="7391" formatCode="General">
                  <c:v>-7.53727009856896E-2</c:v>
                </c:pt>
                <c:pt idx="7392" formatCode="General">
                  <c:v>-7.8162968986617301E-2</c:v>
                </c:pt>
                <c:pt idx="7393" formatCode="General">
                  <c:v>-7.8873164923950898E-2</c:v>
                </c:pt>
                <c:pt idx="7394" formatCode="General">
                  <c:v>-7.78505757429723E-2</c:v>
                </c:pt>
                <c:pt idx="7395" formatCode="General">
                  <c:v>-7.5393480462251999E-2</c:v>
                </c:pt>
                <c:pt idx="7396" formatCode="General">
                  <c:v>-7.1729674145002795E-2</c:v>
                </c:pt>
                <c:pt idx="7397" formatCode="General">
                  <c:v>-6.7243834360825996E-2</c:v>
                </c:pt>
                <c:pt idx="7398" formatCode="General">
                  <c:v>-6.24915869584508E-2</c:v>
                </c:pt>
                <c:pt idx="7399" formatCode="General">
                  <c:v>-5.7850868482608703E-2</c:v>
                </c:pt>
                <c:pt idx="7400" formatCode="General">
                  <c:v>-5.3699013932334998E-2</c:v>
                </c:pt>
                <c:pt idx="7401" formatCode="General">
                  <c:v>-4.9930155882419898E-2</c:v>
                </c:pt>
                <c:pt idx="7402" formatCode="General">
                  <c:v>-4.66329987655957E-2</c:v>
                </c:pt>
                <c:pt idx="7403" formatCode="General">
                  <c:v>-4.4144072530245701E-2</c:v>
                </c:pt>
                <c:pt idx="7404" formatCode="General">
                  <c:v>-4.2436558198245398E-2</c:v>
                </c:pt>
                <c:pt idx="7405" formatCode="General">
                  <c:v>-4.1547149791799701E-2</c:v>
                </c:pt>
                <c:pt idx="7406" formatCode="General">
                  <c:v>-4.1606850787746598E-2</c:v>
                </c:pt>
                <c:pt idx="7407" formatCode="General">
                  <c:v>-4.2914498534048502E-2</c:v>
                </c:pt>
                <c:pt idx="7408" formatCode="General">
                  <c:v>-4.5480116118858403E-2</c:v>
                </c:pt>
                <c:pt idx="7409" formatCode="General">
                  <c:v>-4.9199211406094803E-2</c:v>
                </c:pt>
                <c:pt idx="7410" formatCode="General">
                  <c:v>-5.3901218446762503E-2</c:v>
                </c:pt>
                <c:pt idx="7411" formatCode="General">
                  <c:v>-5.9703410624348897E-2</c:v>
                </c:pt>
                <c:pt idx="7412" formatCode="General">
                  <c:v>-6.64753904485684E-2</c:v>
                </c:pt>
                <c:pt idx="7413" formatCode="General">
                  <c:v>-7.3728638207237102E-2</c:v>
                </c:pt>
                <c:pt idx="7414" formatCode="General">
                  <c:v>-8.1270606490123604E-2</c:v>
                </c:pt>
                <c:pt idx="7415" formatCode="General">
                  <c:v>-8.89161607829171E-2</c:v>
                </c:pt>
                <c:pt idx="7416" formatCode="General">
                  <c:v>-9.68387828579165E-2</c:v>
                </c:pt>
                <c:pt idx="7417" formatCode="General">
                  <c:v>-0.10502168119376</c:v>
                </c:pt>
                <c:pt idx="7418" formatCode="General">
                  <c:v>-0.113560291125989</c:v>
                </c:pt>
                <c:pt idx="7419" formatCode="General">
                  <c:v>-0.12289794785500401</c:v>
                </c:pt>
                <c:pt idx="7420" formatCode="General">
                  <c:v>-0.133240534369265</c:v>
                </c:pt>
                <c:pt idx="7421" formatCode="General">
                  <c:v>-0.144328804635657</c:v>
                </c:pt>
                <c:pt idx="7422" formatCode="General">
                  <c:v>-0.155682498945409</c:v>
                </c:pt>
                <c:pt idx="7423" formatCode="General">
                  <c:v>-0.16685262547576801</c:v>
                </c:pt>
                <c:pt idx="7424" formatCode="General">
                  <c:v>-0.17733425454018001</c:v>
                </c:pt>
                <c:pt idx="7425" formatCode="General">
                  <c:v>-0.18635675384584799</c:v>
                </c:pt>
                <c:pt idx="7426" formatCode="General">
                  <c:v>-0.19315892054422301</c:v>
                </c:pt>
                <c:pt idx="7427" formatCode="General">
                  <c:v>-0.197632441412428</c:v>
                </c:pt>
                <c:pt idx="7428" formatCode="General">
                  <c:v>-0.19976300260052701</c:v>
                </c:pt>
                <c:pt idx="7429" formatCode="General">
                  <c:v>-0.19950013673549599</c:v>
                </c:pt>
                <c:pt idx="7430" formatCode="General">
                  <c:v>-0.19710973474886201</c:v>
                </c:pt>
                <c:pt idx="7431" formatCode="General">
                  <c:v>-0.19313195789790399</c:v>
                </c:pt>
                <c:pt idx="7432" formatCode="General">
                  <c:v>-0.187820137714138</c:v>
                </c:pt>
                <c:pt idx="7433" formatCode="General">
                  <c:v>-0.180964488506552</c:v>
                </c:pt>
                <c:pt idx="7434" formatCode="General">
                  <c:v>-0.172838538897715</c:v>
                </c:pt>
                <c:pt idx="7435" formatCode="General">
                  <c:v>-0.164163437501674</c:v>
                </c:pt>
                <c:pt idx="7436" formatCode="General">
                  <c:v>-0.15526818170812801</c:v>
                </c:pt>
                <c:pt idx="7437" formatCode="General">
                  <c:v>-0.146790860634541</c:v>
                </c:pt>
                <c:pt idx="7438" formatCode="General">
                  <c:v>-0.13941528304954501</c:v>
                </c:pt>
                <c:pt idx="7439" formatCode="General">
                  <c:v>-0.133450056196737</c:v>
                </c:pt>
                <c:pt idx="7440" formatCode="General">
                  <c:v>-0.12933214159060499</c:v>
                </c:pt>
                <c:pt idx="7441" formatCode="General">
                  <c:v>-0.12730304717135399</c:v>
                </c:pt>
                <c:pt idx="7442" formatCode="General">
                  <c:v>-0.12727201195826601</c:v>
                </c:pt>
                <c:pt idx="7443" formatCode="General">
                  <c:v>-0.12868524766931</c:v>
                </c:pt>
                <c:pt idx="7444" formatCode="General">
                  <c:v>-0.131154173722452</c:v>
                </c:pt>
                <c:pt idx="7445" formatCode="General">
                  <c:v>-0.13449331721864799</c:v>
                </c:pt>
                <c:pt idx="7446" formatCode="General">
                  <c:v>-0.13818680989373</c:v>
                </c:pt>
                <c:pt idx="7447" formatCode="General">
                  <c:v>-0.14167524032638501</c:v>
                </c:pt>
                <c:pt idx="7448" formatCode="General">
                  <c:v>-0.144308372556191</c:v>
                </c:pt>
                <c:pt idx="7449" formatCode="General">
                  <c:v>-0.14516680108893101</c:v>
                </c:pt>
                <c:pt idx="7450" formatCode="General">
                  <c:v>-0.14477508606653799</c:v>
                </c:pt>
                <c:pt idx="7451" formatCode="General">
                  <c:v>-0.14486961270353099</c:v>
                </c:pt>
                <c:pt idx="7452" formatCode="General">
                  <c:v>-0.14633677288652899</c:v>
                </c:pt>
                <c:pt idx="7453" formatCode="General">
                  <c:v>-0.149407580309358</c:v>
                </c:pt>
                <c:pt idx="7454" formatCode="General">
                  <c:v>-0.154099459071081</c:v>
                </c:pt>
                <c:pt idx="7455" formatCode="General">
                  <c:v>-0.160328749298705</c:v>
                </c:pt>
                <c:pt idx="7456" formatCode="General">
                  <c:v>-0.16765711885968199</c:v>
                </c:pt>
                <c:pt idx="7457" formatCode="General">
                  <c:v>-0.175290625122243</c:v>
                </c:pt>
                <c:pt idx="7458" formatCode="General">
                  <c:v>-0.182541383446892</c:v>
                </c:pt>
                <c:pt idx="7459" formatCode="General">
                  <c:v>-0.18921408500317299</c:v>
                </c:pt>
                <c:pt idx="7460" formatCode="General">
                  <c:v>-0.19554563129532501</c:v>
                </c:pt>
                <c:pt idx="7461" formatCode="General">
                  <c:v>-0.20164608531130601</c:v>
                </c:pt>
                <c:pt idx="7462" formatCode="General">
                  <c:v>-0.20674132829960101</c:v>
                </c:pt>
                <c:pt idx="7463" formatCode="General">
                  <c:v>-0.20915195558383301</c:v>
                </c:pt>
                <c:pt idx="7464" formatCode="General">
                  <c:v>-0.20803184961551399</c:v>
                </c:pt>
                <c:pt idx="7465" formatCode="General">
                  <c:v>-0.20396177521061601</c:v>
                </c:pt>
                <c:pt idx="7466" formatCode="General">
                  <c:v>-0.198340228326847</c:v>
                </c:pt>
                <c:pt idx="7467" formatCode="General">
                  <c:v>-0.19321053878330799</c:v>
                </c:pt>
                <c:pt idx="7468" formatCode="General">
                  <c:v>-0.190272585041906</c:v>
                </c:pt>
                <c:pt idx="7469" formatCode="General">
                  <c:v>-0.18970134754437001</c:v>
                </c:pt>
                <c:pt idx="7470" formatCode="General">
                  <c:v>-0.19043696569599999</c:v>
                </c:pt>
                <c:pt idx="7471" formatCode="General">
                  <c:v>-0.19123320003402799</c:v>
                </c:pt>
                <c:pt idx="7472" formatCode="General">
                  <c:v>-0.19105360296526899</c:v>
                </c:pt>
                <c:pt idx="7473" formatCode="General">
                  <c:v>-0.189013384082965</c:v>
                </c:pt>
                <c:pt idx="7474" formatCode="General">
                  <c:v>-0.18493199571550301</c:v>
                </c:pt>
                <c:pt idx="7475" formatCode="General">
                  <c:v>-0.17887477454060599</c:v>
                </c:pt>
                <c:pt idx="7476" formatCode="General">
                  <c:v>-0.17003087529028599</c:v>
                </c:pt>
                <c:pt idx="7477" formatCode="General">
                  <c:v>-0.15798556669382699</c:v>
                </c:pt>
                <c:pt idx="7478" formatCode="General">
                  <c:v>-0.14377007725194499</c:v>
                </c:pt>
                <c:pt idx="7479" formatCode="General">
                  <c:v>-0.12922736940124999</c:v>
                </c:pt>
                <c:pt idx="7480" formatCode="General">
                  <c:v>-0.11581966934651999</c:v>
                </c:pt>
                <c:pt idx="7481" formatCode="General">
                  <c:v>-0.103678494257606</c:v>
                </c:pt>
                <c:pt idx="7482" formatCode="General">
                  <c:v>-9.2247122514664506E-2</c:v>
                </c:pt>
                <c:pt idx="7483" formatCode="General">
                  <c:v>-8.2165843247186204E-2</c:v>
                </c:pt>
                <c:pt idx="7484" formatCode="General">
                  <c:v>-7.4611572192947201E-2</c:v>
                </c:pt>
                <c:pt idx="7485" formatCode="General">
                  <c:v>-6.9802819375869393E-2</c:v>
                </c:pt>
                <c:pt idx="7486" formatCode="General">
                  <c:v>-6.7104512885733006E-2</c:v>
                </c:pt>
                <c:pt idx="7487" formatCode="General">
                  <c:v>-6.5784344673535805E-2</c:v>
                </c:pt>
                <c:pt idx="7488" formatCode="General">
                  <c:v>-6.5814004666630704E-2</c:v>
                </c:pt>
                <c:pt idx="7489" formatCode="General">
                  <c:v>-6.7046672209593303E-2</c:v>
                </c:pt>
                <c:pt idx="7490" formatCode="General">
                  <c:v>-6.8573361862818594E-2</c:v>
                </c:pt>
                <c:pt idx="7491" formatCode="General">
                  <c:v>-6.9689676102595396E-2</c:v>
                </c:pt>
                <c:pt idx="7492" formatCode="General">
                  <c:v>-6.9892888073318796E-2</c:v>
                </c:pt>
                <c:pt idx="7493" formatCode="General">
                  <c:v>-6.8419142018808304E-2</c:v>
                </c:pt>
                <c:pt idx="7494" formatCode="General">
                  <c:v>-6.4595040911457194E-2</c:v>
                </c:pt>
                <c:pt idx="7495" formatCode="General">
                  <c:v>-5.81759868413987E-2</c:v>
                </c:pt>
                <c:pt idx="7496" formatCode="General">
                  <c:v>-4.9419675845163498E-2</c:v>
                </c:pt>
                <c:pt idx="7497" formatCode="General">
                  <c:v>-3.8930405729708503E-2</c:v>
                </c:pt>
                <c:pt idx="7498" formatCode="General">
                  <c:v>-2.7413568005815001E-2</c:v>
                </c:pt>
                <c:pt idx="7499" formatCode="General">
                  <c:v>-1.5684276505062801E-2</c:v>
                </c:pt>
                <c:pt idx="7500" formatCode="General">
                  <c:v>-4.4466584686140799E-3</c:v>
                </c:pt>
                <c:pt idx="7501" formatCode="General">
                  <c:v>7.27622379078723E-3</c:v>
                </c:pt>
                <c:pt idx="7502" formatCode="General">
                  <c:v>2.1062869849951701E-2</c:v>
                </c:pt>
                <c:pt idx="7503" formatCode="General">
                  <c:v>3.5859521172819903E-2</c:v>
                </c:pt>
                <c:pt idx="7504" formatCode="General">
                  <c:v>4.9443313331604698E-2</c:v>
                </c:pt>
                <c:pt idx="7505" formatCode="General">
                  <c:v>6.0740247773168603E-2</c:v>
                </c:pt>
                <c:pt idx="7506" formatCode="General">
                  <c:v>6.9318723579545202E-2</c:v>
                </c:pt>
                <c:pt idx="7507" formatCode="General">
                  <c:v>7.5271893385799094E-2</c:v>
                </c:pt>
                <c:pt idx="7508" formatCode="General">
                  <c:v>7.91543158116262E-2</c:v>
                </c:pt>
                <c:pt idx="7509" formatCode="General">
                  <c:v>8.1280255577575802E-2</c:v>
                </c:pt>
                <c:pt idx="7510" formatCode="General">
                  <c:v>8.14936919410576E-2</c:v>
                </c:pt>
                <c:pt idx="7511" formatCode="General">
                  <c:v>8.0252198700168198E-2</c:v>
                </c:pt>
                <c:pt idx="7512" formatCode="General">
                  <c:v>7.8835778557251102E-2</c:v>
                </c:pt>
                <c:pt idx="7513" formatCode="General">
                  <c:v>7.79408682247376E-2</c:v>
                </c:pt>
                <c:pt idx="7514" formatCode="General">
                  <c:v>7.77476633714939E-2</c:v>
                </c:pt>
                <c:pt idx="7515" formatCode="General">
                  <c:v>7.8558939952299206E-2</c:v>
                </c:pt>
                <c:pt idx="7516" formatCode="General">
                  <c:v>8.0420232098118702E-2</c:v>
                </c:pt>
                <c:pt idx="7517" formatCode="General">
                  <c:v>8.3247211602848301E-2</c:v>
                </c:pt>
                <c:pt idx="7518" formatCode="General">
                  <c:v>8.6960888319146903E-2</c:v>
                </c:pt>
                <c:pt idx="7519" formatCode="General">
                  <c:v>9.1413272464194895E-2</c:v>
                </c:pt>
                <c:pt idx="7520" formatCode="General">
                  <c:v>9.6723818191383995E-2</c:v>
                </c:pt>
                <c:pt idx="7521" formatCode="General">
                  <c:v>0.10348013206991299</c:v>
                </c:pt>
                <c:pt idx="7522" formatCode="General">
                  <c:v>0.111952674883323</c:v>
                </c:pt>
                <c:pt idx="7523" formatCode="General">
                  <c:v>0.12145757476341</c:v>
                </c:pt>
                <c:pt idx="7524" formatCode="General">
                  <c:v>0.13121714078611901</c:v>
                </c:pt>
                <c:pt idx="7525" formatCode="General">
                  <c:v>0.14090813435848301</c:v>
                </c:pt>
                <c:pt idx="7526" formatCode="General">
                  <c:v>0.150290624052933</c:v>
                </c:pt>
                <c:pt idx="7527" formatCode="General">
                  <c:v>0.159035628306502</c:v>
                </c:pt>
                <c:pt idx="7528" formatCode="General">
                  <c:v>0.16696389824363</c:v>
                </c:pt>
                <c:pt idx="7529" formatCode="General">
                  <c:v>0.17415379864445699</c:v>
                </c:pt>
                <c:pt idx="7530" formatCode="General">
                  <c:v>0.18072220875008099</c:v>
                </c:pt>
                <c:pt idx="7531" formatCode="General">
                  <c:v>0.187165113997111</c:v>
                </c:pt>
                <c:pt idx="7532" formatCode="General">
                  <c:v>0.193927778885681</c:v>
                </c:pt>
                <c:pt idx="7533" formatCode="General">
                  <c:v>0.20079220240394699</c:v>
                </c:pt>
                <c:pt idx="7534" formatCode="General">
                  <c:v>0.207475138347782</c:v>
                </c:pt>
                <c:pt idx="7535" formatCode="General">
                  <c:v>0.21372359253717299</c:v>
                </c:pt>
                <c:pt idx="7536" formatCode="General">
                  <c:v>0.21952470566217999</c:v>
                </c:pt>
                <c:pt idx="7537" formatCode="General">
                  <c:v>0.22494670198668701</c:v>
                </c:pt>
                <c:pt idx="7538" formatCode="General">
                  <c:v>0.22957675989155901</c:v>
                </c:pt>
                <c:pt idx="7539" formatCode="General">
                  <c:v>0.23271385102848799</c:v>
                </c:pt>
                <c:pt idx="7540" formatCode="General">
                  <c:v>0.23369508971797601</c:v>
                </c:pt>
                <c:pt idx="7541" formatCode="General">
                  <c:v>0.232670285981668</c:v>
                </c:pt>
                <c:pt idx="7542" formatCode="General">
                  <c:v>0.23062368083610699</c:v>
                </c:pt>
                <c:pt idx="7543" formatCode="General">
                  <c:v>0.22831490244007499</c:v>
                </c:pt>
                <c:pt idx="7544" formatCode="General">
                  <c:v>0.22598991732597401</c:v>
                </c:pt>
                <c:pt idx="7545" formatCode="General">
                  <c:v>0.22355386049231901</c:v>
                </c:pt>
                <c:pt idx="7546" formatCode="General">
                  <c:v>0.22091651748958799</c:v>
                </c:pt>
                <c:pt idx="7547" formatCode="General">
                  <c:v>0.21835835706045401</c:v>
                </c:pt>
                <c:pt idx="7548" formatCode="General">
                  <c:v>0.21628269474259901</c:v>
                </c:pt>
                <c:pt idx="7549" formatCode="General">
                  <c:v>0.214694754836109</c:v>
                </c:pt>
                <c:pt idx="7550" formatCode="General">
                  <c:v>0.21363140134491301</c:v>
                </c:pt>
                <c:pt idx="7551" formatCode="General">
                  <c:v>0.213330624517618</c:v>
                </c:pt>
                <c:pt idx="7552" formatCode="General">
                  <c:v>0.21374439475020399</c:v>
                </c:pt>
                <c:pt idx="7553" formatCode="General">
                  <c:v>0.214906596298853</c:v>
                </c:pt>
                <c:pt idx="7554" formatCode="General">
                  <c:v>0.216767787046627</c:v>
                </c:pt>
                <c:pt idx="7555" formatCode="General">
                  <c:v>0.21897763670180501</c:v>
                </c:pt>
                <c:pt idx="7556" formatCode="General">
                  <c:v>0.221135648913589</c:v>
                </c:pt>
                <c:pt idx="7557" formatCode="General">
                  <c:v>0.22303601840075499</c:v>
                </c:pt>
                <c:pt idx="7558" formatCode="General">
                  <c:v>0.224644800404946</c:v>
                </c:pt>
                <c:pt idx="7559" formatCode="General">
                  <c:v>0.22572533329321501</c:v>
                </c:pt>
                <c:pt idx="7560" formatCode="General">
                  <c:v>0.22605266546525099</c:v>
                </c:pt>
                <c:pt idx="7561" formatCode="General">
                  <c:v>0.22557242367927199</c:v>
                </c:pt>
                <c:pt idx="7562" formatCode="General">
                  <c:v>0.22391229427325199</c:v>
                </c:pt>
                <c:pt idx="7563" formatCode="General">
                  <c:v>0.22054720005480999</c:v>
                </c:pt>
                <c:pt idx="7564" formatCode="General">
                  <c:v>0.21541257492897001</c:v>
                </c:pt>
                <c:pt idx="7565" formatCode="General">
                  <c:v>0.20878712304123501</c:v>
                </c:pt>
                <c:pt idx="7566" formatCode="General">
                  <c:v>0.20107193117170499</c:v>
                </c:pt>
                <c:pt idx="7567" formatCode="General">
                  <c:v>0.19283962180731701</c:v>
                </c:pt>
                <c:pt idx="7568" formatCode="General">
                  <c:v>0.184782090740546</c:v>
                </c:pt>
                <c:pt idx="7569" formatCode="General">
                  <c:v>0.17766389732553201</c:v>
                </c:pt>
                <c:pt idx="7570" formatCode="General">
                  <c:v>0.17189760775267199</c:v>
                </c:pt>
                <c:pt idx="7571" formatCode="General">
                  <c:v>0.16715335039441201</c:v>
                </c:pt>
                <c:pt idx="7572" formatCode="General">
                  <c:v>0.16315363489859</c:v>
                </c:pt>
                <c:pt idx="7573" formatCode="General">
                  <c:v>0.16031751108856501</c:v>
                </c:pt>
                <c:pt idx="7574" formatCode="General">
                  <c:v>0.15909964937964299</c:v>
                </c:pt>
                <c:pt idx="7575" formatCode="General">
                  <c:v>0.15921486120346401</c:v>
                </c:pt>
                <c:pt idx="7576" formatCode="General">
                  <c:v>0.16003237920266</c:v>
                </c:pt>
                <c:pt idx="7577" formatCode="General">
                  <c:v>0.161252555674294</c:v>
                </c:pt>
                <c:pt idx="7578" formatCode="General">
                  <c:v>0.16295764378233199</c:v>
                </c:pt>
                <c:pt idx="7579" formatCode="General">
                  <c:v>0.16559321243585801</c:v>
                </c:pt>
                <c:pt idx="7580" formatCode="General">
                  <c:v>0.16949445925215201</c:v>
                </c:pt>
                <c:pt idx="7581" formatCode="General">
                  <c:v>0.174368802284281</c:v>
                </c:pt>
                <c:pt idx="7582" formatCode="General">
                  <c:v>0.17983682750840799</c:v>
                </c:pt>
                <c:pt idx="7583" formatCode="General">
                  <c:v>0.185536590679832</c:v>
                </c:pt>
                <c:pt idx="7584" formatCode="General">
                  <c:v>0.191075224634011</c:v>
                </c:pt>
                <c:pt idx="7585" formatCode="General">
                  <c:v>0.19616532314117899</c:v>
                </c:pt>
                <c:pt idx="7586" formatCode="General">
                  <c:v>0.20038370107341599</c:v>
                </c:pt>
                <c:pt idx="7587" formatCode="General">
                  <c:v>0.20333334247762799</c:v>
                </c:pt>
                <c:pt idx="7588" formatCode="General">
                  <c:v>0.204941233264128</c:v>
                </c:pt>
                <c:pt idx="7589" formatCode="General">
                  <c:v>0.20545365053104001</c:v>
                </c:pt>
                <c:pt idx="7590" formatCode="General">
                  <c:v>0.20490756845133801</c:v>
                </c:pt>
                <c:pt idx="7591" formatCode="General">
                  <c:v>0.20319356851877901</c:v>
                </c:pt>
                <c:pt idx="7592" formatCode="General">
                  <c:v>0.20018659402007299</c:v>
                </c:pt>
                <c:pt idx="7593" formatCode="General">
                  <c:v>0.195839091573836</c:v>
                </c:pt>
                <c:pt idx="7594" formatCode="General">
                  <c:v>0.19040296044687099</c:v>
                </c:pt>
                <c:pt idx="7595" formatCode="General">
                  <c:v>0.18411495253906801</c:v>
                </c:pt>
                <c:pt idx="7596" formatCode="General">
                  <c:v>0.17711556616371699</c:v>
                </c:pt>
                <c:pt idx="7597" formatCode="General">
                  <c:v>0.16954229655929201</c:v>
                </c:pt>
                <c:pt idx="7598" formatCode="General">
                  <c:v>0.161813560598741</c:v>
                </c:pt>
                <c:pt idx="7599" formatCode="General">
                  <c:v>0.15439857538873</c:v>
                </c:pt>
                <c:pt idx="7600" formatCode="General">
                  <c:v>0.14722336561819499</c:v>
                </c:pt>
                <c:pt idx="7601" formatCode="General">
                  <c:v>0.14035306844707901</c:v>
                </c:pt>
                <c:pt idx="7602" formatCode="General">
                  <c:v>0.134296143778704</c:v>
                </c:pt>
                <c:pt idx="7603" formatCode="General">
                  <c:v>0.12924605850161699</c:v>
                </c:pt>
                <c:pt idx="7604" formatCode="General">
                  <c:v>0.125044183441161</c:v>
                </c:pt>
                <c:pt idx="7605" formatCode="General">
                  <c:v>0.121438626893663</c:v>
                </c:pt>
                <c:pt idx="7606" formatCode="General">
                  <c:v>0.11804886415367501</c:v>
                </c:pt>
                <c:pt idx="7607" formatCode="General">
                  <c:v>0.114054654807968</c:v>
                </c:pt>
                <c:pt idx="7608" formatCode="General">
                  <c:v>0.10872519822096401</c:v>
                </c:pt>
                <c:pt idx="7609" formatCode="General">
                  <c:v>0.102514020496523</c:v>
                </c:pt>
                <c:pt idx="7610" formatCode="General">
                  <c:v>9.6014535776936402E-2</c:v>
                </c:pt>
                <c:pt idx="7611" formatCode="General">
                  <c:v>8.8865801802988295E-2</c:v>
                </c:pt>
                <c:pt idx="7612" formatCode="General">
                  <c:v>8.04483340126564E-2</c:v>
                </c:pt>
                <c:pt idx="7613" formatCode="General">
                  <c:v>7.0635810409709607E-2</c:v>
                </c:pt>
                <c:pt idx="7614" formatCode="General">
                  <c:v>5.9655533803083298E-2</c:v>
                </c:pt>
                <c:pt idx="7615" formatCode="General">
                  <c:v>4.7635923136174603E-2</c:v>
                </c:pt>
                <c:pt idx="7616" formatCode="General">
                  <c:v>3.52838720269655E-2</c:v>
                </c:pt>
                <c:pt idx="7617" formatCode="General">
                  <c:v>2.3860177435305802E-2</c:v>
                </c:pt>
                <c:pt idx="7618" formatCode="General">
                  <c:v>1.37881277299737E-2</c:v>
                </c:pt>
                <c:pt idx="7619" formatCode="General">
                  <c:v>4.7675506457000704E-3</c:v>
                </c:pt>
                <c:pt idx="7620" formatCode="General">
                  <c:v>-3.4281737763969E-3</c:v>
                </c:pt>
                <c:pt idx="7621" formatCode="General">
                  <c:v>-1.09960185222844E-2</c:v>
                </c:pt>
                <c:pt idx="7622" formatCode="General">
                  <c:v>-1.8125373419418101E-2</c:v>
                </c:pt>
                <c:pt idx="7623" formatCode="General">
                  <c:v>-2.5019535390277001E-2</c:v>
                </c:pt>
                <c:pt idx="7624" formatCode="General">
                  <c:v>-3.212809530895E-2</c:v>
                </c:pt>
                <c:pt idx="7625" formatCode="General">
                  <c:v>-3.9714123990100603E-2</c:v>
                </c:pt>
                <c:pt idx="7626" formatCode="General">
                  <c:v>-4.7163780482739302E-2</c:v>
                </c:pt>
                <c:pt idx="7627" formatCode="General">
                  <c:v>-5.4078069049768002E-2</c:v>
                </c:pt>
                <c:pt idx="7628" formatCode="General">
                  <c:v>-6.0441718266233797E-2</c:v>
                </c:pt>
                <c:pt idx="7629" formatCode="General">
                  <c:v>-6.5973670565729406E-2</c:v>
                </c:pt>
                <c:pt idx="7630" formatCode="General">
                  <c:v>-7.0508571127163897E-2</c:v>
                </c:pt>
                <c:pt idx="7631" formatCode="General">
                  <c:v>-7.4058916131545804E-2</c:v>
                </c:pt>
                <c:pt idx="7632" formatCode="General">
                  <c:v>-7.6664497705575693E-2</c:v>
                </c:pt>
                <c:pt idx="7633" formatCode="General">
                  <c:v>-7.8293441944105299E-2</c:v>
                </c:pt>
                <c:pt idx="7634" formatCode="General">
                  <c:v>-7.8596210370108194E-2</c:v>
                </c:pt>
                <c:pt idx="7635" formatCode="General">
                  <c:v>-7.7323408709285502E-2</c:v>
                </c:pt>
                <c:pt idx="7636" formatCode="General">
                  <c:v>-7.5096115551299705E-2</c:v>
                </c:pt>
                <c:pt idx="7637" formatCode="General">
                  <c:v>-7.2585703456752998E-2</c:v>
                </c:pt>
                <c:pt idx="7638" formatCode="General">
                  <c:v>-7.0053245400619496E-2</c:v>
                </c:pt>
                <c:pt idx="7639" formatCode="General">
                  <c:v>-6.7688177484266698E-2</c:v>
                </c:pt>
                <c:pt idx="7640" formatCode="General">
                  <c:v>-6.5845844884258306E-2</c:v>
                </c:pt>
                <c:pt idx="7641" formatCode="General">
                  <c:v>-6.5016556147079907E-2</c:v>
                </c:pt>
                <c:pt idx="7642" formatCode="General">
                  <c:v>-6.5280948816712994E-2</c:v>
                </c:pt>
                <c:pt idx="7643" formatCode="General">
                  <c:v>-6.6283610609191204E-2</c:v>
                </c:pt>
                <c:pt idx="7644" formatCode="General">
                  <c:v>-6.74388679612591E-2</c:v>
                </c:pt>
                <c:pt idx="7645" formatCode="General">
                  <c:v>-6.89278908674026E-2</c:v>
                </c:pt>
                <c:pt idx="7646" formatCode="General">
                  <c:v>-7.1495566565866198E-2</c:v>
                </c:pt>
                <c:pt idx="7647" formatCode="General">
                  <c:v>-7.6356534690614902E-2</c:v>
                </c:pt>
                <c:pt idx="7648" formatCode="General">
                  <c:v>-8.4780132206824094E-2</c:v>
                </c:pt>
                <c:pt idx="7649" formatCode="General">
                  <c:v>-9.6572378100982306E-2</c:v>
                </c:pt>
                <c:pt idx="7650" formatCode="General">
                  <c:v>-0.110569895233937</c:v>
                </c:pt>
                <c:pt idx="7651" formatCode="General">
                  <c:v>-0.12559824601665001</c:v>
                </c:pt>
                <c:pt idx="7652" formatCode="General">
                  <c:v>-0.14057591161777999</c:v>
                </c:pt>
                <c:pt idx="7653" formatCode="General">
                  <c:v>-0.15436797178454101</c:v>
                </c:pt>
                <c:pt idx="7654" formatCode="General">
                  <c:v>-0.16685052487673799</c:v>
                </c:pt>
                <c:pt idx="7655" formatCode="General">
                  <c:v>-0.178476925375539</c:v>
                </c:pt>
                <c:pt idx="7656" formatCode="General">
                  <c:v>-0.18943181797540501</c:v>
                </c:pt>
                <c:pt idx="7657" formatCode="General">
                  <c:v>-0.20015205799400801</c:v>
                </c:pt>
                <c:pt idx="7658" formatCode="General">
                  <c:v>-0.210708513867474</c:v>
                </c:pt>
                <c:pt idx="7659" formatCode="General">
                  <c:v>-0.22071600822304299</c:v>
                </c:pt>
                <c:pt idx="7660" formatCode="General">
                  <c:v>-0.23011069987408</c:v>
                </c:pt>
                <c:pt idx="7661" formatCode="General">
                  <c:v>-0.23901113285852599</c:v>
                </c:pt>
                <c:pt idx="7662" formatCode="General">
                  <c:v>-0.24706408044824599</c:v>
                </c:pt>
                <c:pt idx="7663" formatCode="General">
                  <c:v>-0.253833500368496</c:v>
                </c:pt>
                <c:pt idx="7664" formatCode="General">
                  <c:v>-0.25924098741556001</c:v>
                </c:pt>
                <c:pt idx="7665" formatCode="General">
                  <c:v>-0.263465874908137</c:v>
                </c:pt>
                <c:pt idx="7666" formatCode="General">
                  <c:v>-0.266874669032233</c:v>
                </c:pt>
                <c:pt idx="7667" formatCode="General">
                  <c:v>-0.26939795895957802</c:v>
                </c:pt>
                <c:pt idx="7668" formatCode="General">
                  <c:v>-0.271192184167525</c:v>
                </c:pt>
                <c:pt idx="7669" formatCode="General">
                  <c:v>-0.27254669775135998</c:v>
                </c:pt>
                <c:pt idx="7670" formatCode="General">
                  <c:v>-0.27278339856463701</c:v>
                </c:pt>
                <c:pt idx="7671" formatCode="General">
                  <c:v>-0.27164415207654102</c:v>
                </c:pt>
                <c:pt idx="7672" formatCode="General">
                  <c:v>-0.26995222823577097</c:v>
                </c:pt>
                <c:pt idx="7673" formatCode="General">
                  <c:v>-0.267870140519475</c:v>
                </c:pt>
                <c:pt idx="7674" formatCode="General">
                  <c:v>-0.265137146391767</c:v>
                </c:pt>
                <c:pt idx="7675" formatCode="General">
                  <c:v>-0.262144021223645</c:v>
                </c:pt>
                <c:pt idx="7676" formatCode="General">
                  <c:v>-0.25971213213363997</c:v>
                </c:pt>
                <c:pt idx="7677" formatCode="General">
                  <c:v>-0.25798433811712701</c:v>
                </c:pt>
                <c:pt idx="7678" formatCode="General">
                  <c:v>-0.25648721952491299</c:v>
                </c:pt>
                <c:pt idx="7679" formatCode="General">
                  <c:v>-0.25510691008164499</c:v>
                </c:pt>
                <c:pt idx="7680" formatCode="General">
                  <c:v>-0.25446769444737899</c:v>
                </c:pt>
                <c:pt idx="7681" formatCode="General">
                  <c:v>-0.25607642244177797</c:v>
                </c:pt>
                <c:pt idx="7682" formatCode="General">
                  <c:v>-0.260972064130302</c:v>
                </c:pt>
                <c:pt idx="7683" formatCode="General">
                  <c:v>-0.26855294127622298</c:v>
                </c:pt>
                <c:pt idx="7684" formatCode="General">
                  <c:v>-0.27768835922805102</c:v>
                </c:pt>
                <c:pt idx="7685" formatCode="General">
                  <c:v>-0.28805124378389102</c:v>
                </c:pt>
                <c:pt idx="7686" formatCode="General">
                  <c:v>-0.29954715561183898</c:v>
                </c:pt>
                <c:pt idx="7687" formatCode="General">
                  <c:v>-0.312092821384163</c:v>
                </c:pt>
                <c:pt idx="7688" formatCode="General">
                  <c:v>-0.32511964897843798</c:v>
                </c:pt>
                <c:pt idx="7689" formatCode="General">
                  <c:v>-0.33760084815345398</c:v>
                </c:pt>
                <c:pt idx="7690" formatCode="General">
                  <c:v>-0.34932133812125898</c:v>
                </c:pt>
                <c:pt idx="7691" formatCode="General">
                  <c:v>-0.36039021506366598</c:v>
                </c:pt>
                <c:pt idx="7692" formatCode="General">
                  <c:v>-0.37025364812850298</c:v>
                </c:pt>
                <c:pt idx="7693" formatCode="General">
                  <c:v>-0.37821187168897602</c:v>
                </c:pt>
                <c:pt idx="7694" formatCode="General">
                  <c:v>-0.383994521586005</c:v>
                </c:pt>
                <c:pt idx="7695" formatCode="General">
                  <c:v>-0.38722242702757798</c:v>
                </c:pt>
                <c:pt idx="7696" formatCode="General">
                  <c:v>-0.38744696629804598</c:v>
                </c:pt>
                <c:pt idx="7697" formatCode="General">
                  <c:v>-0.38482606710858902</c:v>
                </c:pt>
                <c:pt idx="7698" formatCode="General">
                  <c:v>-0.37994513324080698</c:v>
                </c:pt>
                <c:pt idx="7699" formatCode="General">
                  <c:v>-0.37317778668838802</c:v>
                </c:pt>
                <c:pt idx="7700" formatCode="General">
                  <c:v>-0.36475350328607498</c:v>
                </c:pt>
                <c:pt idx="7701" formatCode="General">
                  <c:v>-0.35512262802004502</c:v>
                </c:pt>
                <c:pt idx="7702" formatCode="General">
                  <c:v>-0.34476992971171</c:v>
                </c:pt>
                <c:pt idx="7703" formatCode="General">
                  <c:v>-0.33413527008300498</c:v>
                </c:pt>
                <c:pt idx="7704" formatCode="General">
                  <c:v>-0.32341099334034101</c:v>
                </c:pt>
                <c:pt idx="7705" formatCode="General">
                  <c:v>-0.31308076103371801</c:v>
                </c:pt>
                <c:pt idx="7706" formatCode="General">
                  <c:v>-0.30367996638956501</c:v>
                </c:pt>
                <c:pt idx="7707" formatCode="General">
                  <c:v>-0.29511430048867399</c:v>
                </c:pt>
                <c:pt idx="7708" formatCode="General">
                  <c:v>-0.28734162492869603</c:v>
                </c:pt>
                <c:pt idx="7709" formatCode="General">
                  <c:v>-0.28044505142748799</c:v>
                </c:pt>
                <c:pt idx="7710" formatCode="General">
                  <c:v>-0.27450003047955102</c:v>
                </c:pt>
                <c:pt idx="7711" formatCode="General">
                  <c:v>-0.26955507915552601</c:v>
                </c:pt>
                <c:pt idx="7712" formatCode="General">
                  <c:v>-0.26567994208406998</c:v>
                </c:pt>
                <c:pt idx="7713" formatCode="General">
                  <c:v>-0.26287223148079403</c:v>
                </c:pt>
                <c:pt idx="7714" formatCode="General">
                  <c:v>-0.26192350718731</c:v>
                </c:pt>
                <c:pt idx="7715" formatCode="General">
                  <c:v>-0.26385847389803202</c:v>
                </c:pt>
                <c:pt idx="7716" formatCode="General">
                  <c:v>-0.26839640898924</c:v>
                </c:pt>
                <c:pt idx="7717" formatCode="General">
                  <c:v>-0.27445635955402398</c:v>
                </c:pt>
                <c:pt idx="7718" formatCode="General">
                  <c:v>-0.28085778201307299</c:v>
                </c:pt>
                <c:pt idx="7719" formatCode="General">
                  <c:v>-0.28644987887161</c:v>
                </c:pt>
                <c:pt idx="7720" formatCode="General">
                  <c:v>-0.29024904048772399</c:v>
                </c:pt>
                <c:pt idx="7721" formatCode="General">
                  <c:v>-0.29152505242211102</c:v>
                </c:pt>
                <c:pt idx="7722" formatCode="General">
                  <c:v>-0.29037836099009501</c:v>
                </c:pt>
                <c:pt idx="7723" formatCode="General">
                  <c:v>-0.28745014268701402</c:v>
                </c:pt>
                <c:pt idx="7724" formatCode="General">
                  <c:v>-0.28308595925500502</c:v>
                </c:pt>
                <c:pt idx="7725" formatCode="General">
                  <c:v>-0.27761761469264501</c:v>
                </c:pt>
                <c:pt idx="7726" formatCode="General">
                  <c:v>-0.27137978807379998</c:v>
                </c:pt>
                <c:pt idx="7727" formatCode="General">
                  <c:v>-0.26460900424857497</c:v>
                </c:pt>
                <c:pt idx="7728" formatCode="General">
                  <c:v>-0.25724420192783698</c:v>
                </c:pt>
                <c:pt idx="7729" formatCode="General">
                  <c:v>-0.24908003802977299</c:v>
                </c:pt>
                <c:pt idx="7730" formatCode="General">
                  <c:v>-0.240215151441487</c:v>
                </c:pt>
                <c:pt idx="7731" formatCode="General">
                  <c:v>-0.230814702210832</c:v>
                </c:pt>
                <c:pt idx="7732" formatCode="General">
                  <c:v>-0.22131856617612999</c:v>
                </c:pt>
                <c:pt idx="7733" formatCode="General">
                  <c:v>-0.212391608135473</c:v>
                </c:pt>
                <c:pt idx="7734" formatCode="General">
                  <c:v>-0.20456405082457199</c:v>
                </c:pt>
                <c:pt idx="7735" formatCode="General">
                  <c:v>-0.19825472027716701</c:v>
                </c:pt>
                <c:pt idx="7736" formatCode="General">
                  <c:v>-0.19300817149296901</c:v>
                </c:pt>
                <c:pt idx="7737" formatCode="General">
                  <c:v>-0.18778398616882999</c:v>
                </c:pt>
                <c:pt idx="7738" formatCode="General">
                  <c:v>-0.18159012700406399</c:v>
                </c:pt>
                <c:pt idx="7739" formatCode="General">
                  <c:v>-0.17434266014470201</c:v>
                </c:pt>
                <c:pt idx="7740" formatCode="General">
                  <c:v>-0.16662285782701799</c:v>
                </c:pt>
                <c:pt idx="7741" formatCode="General">
                  <c:v>-0.158536405064717</c:v>
                </c:pt>
                <c:pt idx="7742" formatCode="General">
                  <c:v>-0.15012266068187599</c:v>
                </c:pt>
                <c:pt idx="7743" formatCode="General">
                  <c:v>-0.14196078679714599</c:v>
                </c:pt>
                <c:pt idx="7744" formatCode="General">
                  <c:v>-0.13432384299372899</c:v>
                </c:pt>
                <c:pt idx="7745" formatCode="General">
                  <c:v>-0.12674962910413301</c:v>
                </c:pt>
                <c:pt idx="7746" formatCode="General">
                  <c:v>-0.118457064735788</c:v>
                </c:pt>
                <c:pt idx="7747" formatCode="General">
                  <c:v>-0.109806903248838</c:v>
                </c:pt>
                <c:pt idx="7748" formatCode="General">
                  <c:v>-0.10195337049271</c:v>
                </c:pt>
                <c:pt idx="7749" formatCode="General">
                  <c:v>-9.5943303772212801E-2</c:v>
                </c:pt>
                <c:pt idx="7750" formatCode="General">
                  <c:v>-9.2671903568086494E-2</c:v>
                </c:pt>
                <c:pt idx="7751" formatCode="General">
                  <c:v>-9.1860968810519403E-2</c:v>
                </c:pt>
                <c:pt idx="7752" formatCode="General">
                  <c:v>-9.2908725046024501E-2</c:v>
                </c:pt>
                <c:pt idx="7753" formatCode="General">
                  <c:v>-9.4855816498745998E-2</c:v>
                </c:pt>
                <c:pt idx="7754" formatCode="General">
                  <c:v>-9.6164373919051097E-2</c:v>
                </c:pt>
                <c:pt idx="7755" formatCode="General">
                  <c:v>-9.6298940894602794E-2</c:v>
                </c:pt>
                <c:pt idx="7756" formatCode="General">
                  <c:v>-9.55405771152225E-2</c:v>
                </c:pt>
                <c:pt idx="7757" formatCode="General">
                  <c:v>-9.3822145894948694E-2</c:v>
                </c:pt>
                <c:pt idx="7758" formatCode="General">
                  <c:v>-9.0904280503118301E-2</c:v>
                </c:pt>
                <c:pt idx="7759" formatCode="General">
                  <c:v>-8.6454605630217105E-2</c:v>
                </c:pt>
                <c:pt idx="7760" formatCode="General">
                  <c:v>-8.0422659202893695E-2</c:v>
                </c:pt>
                <c:pt idx="7761" formatCode="General">
                  <c:v>-7.3087712402981203E-2</c:v>
                </c:pt>
                <c:pt idx="7762" formatCode="General">
                  <c:v>-6.4770350550230602E-2</c:v>
                </c:pt>
                <c:pt idx="7763" formatCode="General">
                  <c:v>-5.5503325412894398E-2</c:v>
                </c:pt>
                <c:pt idx="7764" formatCode="General">
                  <c:v>-4.55400119647872E-2</c:v>
                </c:pt>
                <c:pt idx="7765" formatCode="General">
                  <c:v>-3.5256948975359102E-2</c:v>
                </c:pt>
                <c:pt idx="7766" formatCode="General">
                  <c:v>-2.4488238979406399E-2</c:v>
                </c:pt>
                <c:pt idx="7767" formatCode="General">
                  <c:v>-1.29742176638881E-2</c:v>
                </c:pt>
                <c:pt idx="7768" formatCode="General">
                  <c:v>-9.9244805506925097E-4</c:v>
                </c:pt>
                <c:pt idx="7769" formatCode="General">
                  <c:v>1.0855462425058599E-2</c:v>
                </c:pt>
                <c:pt idx="7770" formatCode="General">
                  <c:v>2.2396880893140701E-2</c:v>
                </c:pt>
                <c:pt idx="7771" formatCode="General">
                  <c:v>3.31336086945744E-2</c:v>
                </c:pt>
                <c:pt idx="7772" formatCode="General">
                  <c:v>4.242070254001E-2</c:v>
                </c:pt>
                <c:pt idx="7773" formatCode="General">
                  <c:v>5.0269250070200201E-2</c:v>
                </c:pt>
                <c:pt idx="7774" formatCode="General">
                  <c:v>5.7052410326619798E-2</c:v>
                </c:pt>
                <c:pt idx="7775" formatCode="General">
                  <c:v>6.3389163153884501E-2</c:v>
                </c:pt>
                <c:pt idx="7776" formatCode="General">
                  <c:v>6.9600763412235797E-2</c:v>
                </c:pt>
                <c:pt idx="7777" formatCode="General">
                  <c:v>7.5475218786870898E-2</c:v>
                </c:pt>
                <c:pt idx="7778" formatCode="General">
                  <c:v>8.0834784110723604E-2</c:v>
                </c:pt>
                <c:pt idx="7779" formatCode="General">
                  <c:v>8.6211611722227605E-2</c:v>
                </c:pt>
                <c:pt idx="7780" formatCode="General">
                  <c:v>9.2062623510998601E-2</c:v>
                </c:pt>
                <c:pt idx="7781" formatCode="General">
                  <c:v>9.8337956844532906E-2</c:v>
                </c:pt>
                <c:pt idx="7782" formatCode="General">
                  <c:v>0.10511410852054499</c:v>
                </c:pt>
                <c:pt idx="7783" formatCode="General">
                  <c:v>0.112563044469876</c:v>
                </c:pt>
                <c:pt idx="7784" formatCode="General">
                  <c:v>0.120487958376141</c:v>
                </c:pt>
                <c:pt idx="7785" formatCode="General">
                  <c:v>0.12825605947642801</c:v>
                </c:pt>
                <c:pt idx="7786" formatCode="General">
                  <c:v>0.13541896652555199</c:v>
                </c:pt>
                <c:pt idx="7787" formatCode="General">
                  <c:v>0.14189618192200901</c:v>
                </c:pt>
                <c:pt idx="7788" formatCode="General">
                  <c:v>0.14782917355022901</c:v>
                </c:pt>
                <c:pt idx="7789" formatCode="General">
                  <c:v>0.15351045249762499</c:v>
                </c:pt>
                <c:pt idx="7790" formatCode="General">
                  <c:v>0.15931477254613</c:v>
                </c:pt>
                <c:pt idx="7791" formatCode="General">
                  <c:v>0.16542336822696699</c:v>
                </c:pt>
                <c:pt idx="7792" formatCode="General">
                  <c:v>0.17143082665443399</c:v>
                </c:pt>
                <c:pt idx="7793" formatCode="General">
                  <c:v>0.176266757447509</c:v>
                </c:pt>
                <c:pt idx="7794" formatCode="General">
                  <c:v>0.17885770700617101</c:v>
                </c:pt>
                <c:pt idx="7795" formatCode="General">
                  <c:v>0.17896854171086099</c:v>
                </c:pt>
                <c:pt idx="7796" formatCode="General">
                  <c:v>0.17666365753973801</c:v>
                </c:pt>
                <c:pt idx="7797" formatCode="General">
                  <c:v>0.17261201195854101</c:v>
                </c:pt>
                <c:pt idx="7798" formatCode="General">
                  <c:v>0.168114494450609</c:v>
                </c:pt>
                <c:pt idx="7799" formatCode="General">
                  <c:v>0.16414123922877599</c:v>
                </c:pt>
                <c:pt idx="7800" formatCode="General">
                  <c:v>0.16150663435144599</c:v>
                </c:pt>
                <c:pt idx="7801" formatCode="General">
                  <c:v>0.16111759869367301</c:v>
                </c:pt>
                <c:pt idx="7802" formatCode="General">
                  <c:v>0.16375404253503201</c:v>
                </c:pt>
                <c:pt idx="7803" formatCode="General">
                  <c:v>0.16952467983153399</c:v>
                </c:pt>
                <c:pt idx="7804" formatCode="General">
                  <c:v>0.17806283132880099</c:v>
                </c:pt>
                <c:pt idx="7805" formatCode="General">
                  <c:v>0.18912331841402</c:v>
                </c:pt>
                <c:pt idx="7806" formatCode="General">
                  <c:v>0.202206772278058</c:v>
                </c:pt>
                <c:pt idx="7807" formatCode="General">
                  <c:v>0.21617147976332499</c:v>
                </c:pt>
                <c:pt idx="7808" formatCode="General">
                  <c:v>0.229953825747815</c:v>
                </c:pt>
                <c:pt idx="7809" formatCode="General">
                  <c:v>0.24238623238087101</c:v>
                </c:pt>
                <c:pt idx="7810" formatCode="General">
                  <c:v>0.25259476755244098</c:v>
                </c:pt>
                <c:pt idx="7811" formatCode="General">
                  <c:v>0.26073887135589302</c:v>
                </c:pt>
                <c:pt idx="7812" formatCode="General">
                  <c:v>0.26749142745228499</c:v>
                </c:pt>
                <c:pt idx="7813" formatCode="General">
                  <c:v>0.27342357404372802</c:v>
                </c:pt>
                <c:pt idx="7814" formatCode="General">
                  <c:v>0.27889552368248899</c:v>
                </c:pt>
                <c:pt idx="7815" formatCode="General">
                  <c:v>0.28382456981160498</c:v>
                </c:pt>
                <c:pt idx="7816" formatCode="General">
                  <c:v>0.288069817403033</c:v>
                </c:pt>
                <c:pt idx="7817" formatCode="General">
                  <c:v>0.29172386949017598</c:v>
                </c:pt>
                <c:pt idx="7818" formatCode="General">
                  <c:v>0.29463107700277802</c:v>
                </c:pt>
                <c:pt idx="7819" formatCode="General">
                  <c:v>0.29661224093949101</c:v>
                </c:pt>
                <c:pt idx="7820" formatCode="General">
                  <c:v>0.297694811672854</c:v>
                </c:pt>
                <c:pt idx="7821" formatCode="General">
                  <c:v>0.298086500015811</c:v>
                </c:pt>
                <c:pt idx="7822" formatCode="General">
                  <c:v>0.29811542950790199</c:v>
                </c:pt>
                <c:pt idx="7823" formatCode="General">
                  <c:v>0.298649527344449</c:v>
                </c:pt>
                <c:pt idx="7824" formatCode="General">
                  <c:v>0.30012660577406097</c:v>
                </c:pt>
                <c:pt idx="7825" formatCode="General">
                  <c:v>0.30230011133442503</c:v>
                </c:pt>
                <c:pt idx="7826" formatCode="General">
                  <c:v>0.30514671813589</c:v>
                </c:pt>
                <c:pt idx="7827" formatCode="General">
                  <c:v>0.30846210247079298</c:v>
                </c:pt>
                <c:pt idx="7828" formatCode="General">
                  <c:v>0.311935736154618</c:v>
                </c:pt>
                <c:pt idx="7829" formatCode="General">
                  <c:v>0.31507944875138899</c:v>
                </c:pt>
                <c:pt idx="7830" formatCode="General">
                  <c:v>0.31743626867444802</c:v>
                </c:pt>
                <c:pt idx="7831" formatCode="General">
                  <c:v>0.31857210583900603</c:v>
                </c:pt>
                <c:pt idx="7832" formatCode="General">
                  <c:v>0.31797499426715897</c:v>
                </c:pt>
                <c:pt idx="7833" formatCode="General">
                  <c:v>0.31532094822836698</c:v>
                </c:pt>
                <c:pt idx="7834" formatCode="General">
                  <c:v>0.31036577135830101</c:v>
                </c:pt>
                <c:pt idx="7835" formatCode="General">
                  <c:v>0.30280052733277002</c:v>
                </c:pt>
                <c:pt idx="7836" formatCode="General">
                  <c:v>0.29230329411844402</c:v>
                </c:pt>
                <c:pt idx="7837" formatCode="General">
                  <c:v>0.27885417404124302</c:v>
                </c:pt>
                <c:pt idx="7838" formatCode="General">
                  <c:v>0.26303393849115903</c:v>
                </c:pt>
                <c:pt idx="7839" formatCode="General">
                  <c:v>0.24606449794516</c:v>
                </c:pt>
                <c:pt idx="7840" formatCode="General">
                  <c:v>0.22907055861475001</c:v>
                </c:pt>
                <c:pt idx="7841" formatCode="General">
                  <c:v>0.21313643480827199</c:v>
                </c:pt>
                <c:pt idx="7842" formatCode="General">
                  <c:v>0.19919460622666199</c:v>
                </c:pt>
                <c:pt idx="7843" formatCode="General">
                  <c:v>0.18769391748922301</c:v>
                </c:pt>
                <c:pt idx="7844" formatCode="General">
                  <c:v>0.17873318101284</c:v>
                </c:pt>
                <c:pt idx="7845" formatCode="General">
                  <c:v>0.17220913645619099</c:v>
                </c:pt>
                <c:pt idx="7846" formatCode="General">
                  <c:v>0.16823987829600601</c:v>
                </c:pt>
                <c:pt idx="7847" formatCode="General">
                  <c:v>0.16700356465237501</c:v>
                </c:pt>
                <c:pt idx="7848" formatCode="General">
                  <c:v>0.168477396112828</c:v>
                </c:pt>
                <c:pt idx="7849" formatCode="General">
                  <c:v>0.17255852098968899</c:v>
                </c:pt>
                <c:pt idx="7850" formatCode="General">
                  <c:v>0.179272020137421</c:v>
                </c:pt>
                <c:pt idx="7851" formatCode="General">
                  <c:v>0.18805568665723099</c:v>
                </c:pt>
                <c:pt idx="7852" formatCode="General">
                  <c:v>0.19781820893275301</c:v>
                </c:pt>
                <c:pt idx="7853" formatCode="General">
                  <c:v>0.207720569318078</c:v>
                </c:pt>
                <c:pt idx="7854" formatCode="General">
                  <c:v>0.217708929936303</c:v>
                </c:pt>
                <c:pt idx="7855" formatCode="General">
                  <c:v>0.228350038871283</c:v>
                </c:pt>
                <c:pt idx="7856" formatCode="General">
                  <c:v>0.23945427671119199</c:v>
                </c:pt>
                <c:pt idx="7857" formatCode="General">
                  <c:v>0.25011602129405303</c:v>
                </c:pt>
                <c:pt idx="7858" formatCode="General">
                  <c:v>0.25932797298027699</c:v>
                </c:pt>
                <c:pt idx="7859" formatCode="General">
                  <c:v>0.26640718626617599</c:v>
                </c:pt>
                <c:pt idx="7860" formatCode="General">
                  <c:v>0.27099768236854999</c:v>
                </c:pt>
                <c:pt idx="7861" formatCode="General">
                  <c:v>0.27301207913255499</c:v>
                </c:pt>
                <c:pt idx="7862" formatCode="General">
                  <c:v>0.27283530554857499</c:v>
                </c:pt>
                <c:pt idx="7863" formatCode="General">
                  <c:v>0.27082178147706398</c:v>
                </c:pt>
                <c:pt idx="7864" formatCode="General">
                  <c:v>0.26728202466051398</c:v>
                </c:pt>
                <c:pt idx="7865" formatCode="General">
                  <c:v>0.26277130853972702</c:v>
                </c:pt>
                <c:pt idx="7866" formatCode="General">
                  <c:v>0.25777834374532299</c:v>
                </c:pt>
                <c:pt idx="7867" formatCode="General">
                  <c:v>0.25258979751548799</c:v>
                </c:pt>
                <c:pt idx="7868" formatCode="General">
                  <c:v>0.24752557802928599</c:v>
                </c:pt>
                <c:pt idx="7869" formatCode="General">
                  <c:v>0.242853171784366</c:v>
                </c:pt>
                <c:pt idx="7870" formatCode="General">
                  <c:v>0.23838303650079901</c:v>
                </c:pt>
                <c:pt idx="7871" formatCode="General">
                  <c:v>0.23375270195231701</c:v>
                </c:pt>
                <c:pt idx="7872" formatCode="General">
                  <c:v>0.22904563751839799</c:v>
                </c:pt>
                <c:pt idx="7873" formatCode="General">
                  <c:v>0.22443128457123601</c:v>
                </c:pt>
                <c:pt idx="7874" formatCode="General">
                  <c:v>0.219681718000696</c:v>
                </c:pt>
                <c:pt idx="7875" formatCode="General">
                  <c:v>0.21459352030004999</c:v>
                </c:pt>
                <c:pt idx="7876" formatCode="General">
                  <c:v>0.20950768110071299</c:v>
                </c:pt>
                <c:pt idx="7877" formatCode="General">
                  <c:v>0.20493382070289901</c:v>
                </c:pt>
                <c:pt idx="7878" formatCode="General">
                  <c:v>0.20144517002768</c:v>
                </c:pt>
                <c:pt idx="7879" formatCode="General">
                  <c:v>0.19902020017005201</c:v>
                </c:pt>
                <c:pt idx="7880" formatCode="General">
                  <c:v>0.197057901703242</c:v>
                </c:pt>
                <c:pt idx="7881" formatCode="General">
                  <c:v>0.19510531774002701</c:v>
                </c:pt>
                <c:pt idx="7882" formatCode="General">
                  <c:v>0.19277398665818199</c:v>
                </c:pt>
                <c:pt idx="7883" formatCode="General">
                  <c:v>0.189852143377266</c:v>
                </c:pt>
                <c:pt idx="7884" formatCode="General">
                  <c:v>0.186256575203121</c:v>
                </c:pt>
                <c:pt idx="7885" formatCode="General">
                  <c:v>0.18172076173576701</c:v>
                </c:pt>
                <c:pt idx="7886" formatCode="General">
                  <c:v>0.17577291118112201</c:v>
                </c:pt>
                <c:pt idx="7887" formatCode="General">
                  <c:v>0.16835659144856199</c:v>
                </c:pt>
                <c:pt idx="7888" formatCode="General">
                  <c:v>0.15956712446077001</c:v>
                </c:pt>
                <c:pt idx="7889" formatCode="General">
                  <c:v>0.149515054522947</c:v>
                </c:pt>
                <c:pt idx="7890" formatCode="General">
                  <c:v>0.138765058748754</c:v>
                </c:pt>
                <c:pt idx="7891" formatCode="General">
                  <c:v>0.12743669718421699</c:v>
                </c:pt>
                <c:pt idx="7892" formatCode="General">
                  <c:v>0.115382897536752</c:v>
                </c:pt>
                <c:pt idx="7893" formatCode="General">
                  <c:v>0.102675619276668</c:v>
                </c:pt>
                <c:pt idx="7894" formatCode="General">
                  <c:v>8.9294323880014501E-2</c:v>
                </c:pt>
                <c:pt idx="7895" formatCode="General">
                  <c:v>7.5529535917821397E-2</c:v>
                </c:pt>
                <c:pt idx="7896" formatCode="General">
                  <c:v>6.1827404362881103E-2</c:v>
                </c:pt>
                <c:pt idx="7897" formatCode="General">
                  <c:v>4.8668725765944901E-2</c:v>
                </c:pt>
                <c:pt idx="7898" formatCode="General">
                  <c:v>3.6436581284559399E-2</c:v>
                </c:pt>
                <c:pt idx="7899" formatCode="General">
                  <c:v>2.5375492520395299E-2</c:v>
                </c:pt>
                <c:pt idx="7900" formatCode="General">
                  <c:v>1.5991267255792099E-2</c:v>
                </c:pt>
                <c:pt idx="7901" formatCode="General">
                  <c:v>8.3896071020493207E-3</c:v>
                </c:pt>
                <c:pt idx="7902" formatCode="General">
                  <c:v>2.1053285680437202E-3</c:v>
                </c:pt>
                <c:pt idx="7903" formatCode="General">
                  <c:v>-3.10491914767659E-3</c:v>
                </c:pt>
                <c:pt idx="7904" formatCode="General">
                  <c:v>-7.2361017780376204E-3</c:v>
                </c:pt>
                <c:pt idx="7905" formatCode="General">
                  <c:v>-1.02456404607354E-2</c:v>
                </c:pt>
                <c:pt idx="7906" formatCode="General">
                  <c:v>-1.20833590209604E-2</c:v>
                </c:pt>
                <c:pt idx="7907" formatCode="General">
                  <c:v>-1.28418484182819E-2</c:v>
                </c:pt>
                <c:pt idx="7908" formatCode="General">
                  <c:v>-1.28955996306579E-2</c:v>
                </c:pt>
                <c:pt idx="7909" formatCode="General">
                  <c:v>-1.2506476004717101E-2</c:v>
                </c:pt>
                <c:pt idx="7910" formatCode="General">
                  <c:v>-1.15408131616798E-2</c:v>
                </c:pt>
                <c:pt idx="7911" formatCode="General">
                  <c:v>-9.2030463602883507E-3</c:v>
                </c:pt>
                <c:pt idx="7912" formatCode="General">
                  <c:v>-5.5878275622876202E-3</c:v>
                </c:pt>
                <c:pt idx="7913" formatCode="General">
                  <c:v>-1.93074653948619E-3</c:v>
                </c:pt>
                <c:pt idx="7914" formatCode="General">
                  <c:v>9.7383178085052495E-4</c:v>
                </c:pt>
                <c:pt idx="7915" formatCode="General">
                  <c:v>2.6171588355176699E-3</c:v>
                </c:pt>
                <c:pt idx="7916" formatCode="General">
                  <c:v>2.52556106927969E-3</c:v>
                </c:pt>
                <c:pt idx="7917">
                  <c:v>4.4308702883210297E-5</c:v>
                </c:pt>
                <c:pt idx="7918" formatCode="General">
                  <c:v>-5.1678647335499199E-3</c:v>
                </c:pt>
                <c:pt idx="7919" formatCode="General">
                  <c:v>-1.27561474524842E-2</c:v>
                </c:pt>
                <c:pt idx="7920" formatCode="General">
                  <c:v>-2.1841083291138898E-2</c:v>
                </c:pt>
                <c:pt idx="7921" formatCode="General">
                  <c:v>-3.0896302781886899E-2</c:v>
                </c:pt>
                <c:pt idx="7922" formatCode="General">
                  <c:v>-3.8924478876164202E-2</c:v>
                </c:pt>
                <c:pt idx="7923" formatCode="General">
                  <c:v>-4.6155215099786498E-2</c:v>
                </c:pt>
                <c:pt idx="7924" formatCode="General">
                  <c:v>-5.3081660556842998E-2</c:v>
                </c:pt>
                <c:pt idx="7925" formatCode="General">
                  <c:v>-5.9915293145300801E-2</c:v>
                </c:pt>
                <c:pt idx="7926" formatCode="General">
                  <c:v>-6.6245279771945803E-2</c:v>
                </c:pt>
                <c:pt idx="7927" formatCode="General">
                  <c:v>-7.1265036951619398E-2</c:v>
                </c:pt>
                <c:pt idx="7928" formatCode="General">
                  <c:v>-7.4675212175656494E-2</c:v>
                </c:pt>
                <c:pt idx="7929" formatCode="General">
                  <c:v>-7.6598537758829299E-2</c:v>
                </c:pt>
                <c:pt idx="7930" formatCode="General">
                  <c:v>-7.7319401581112904E-2</c:v>
                </c:pt>
                <c:pt idx="7931" formatCode="General">
                  <c:v>-7.7618059705207701E-2</c:v>
                </c:pt>
                <c:pt idx="7932" formatCode="General">
                  <c:v>-7.8349764989754003E-2</c:v>
                </c:pt>
                <c:pt idx="7933" formatCode="General">
                  <c:v>-8.0254856368155797E-2</c:v>
                </c:pt>
                <c:pt idx="7934" formatCode="General">
                  <c:v>-8.3889544431404006E-2</c:v>
                </c:pt>
                <c:pt idx="7935" formatCode="General">
                  <c:v>-8.9456341109723503E-2</c:v>
                </c:pt>
                <c:pt idx="7936" formatCode="General">
                  <c:v>-9.6707157323967605E-2</c:v>
                </c:pt>
                <c:pt idx="7937" formatCode="General">
                  <c:v>-0.10497448976836</c:v>
                </c:pt>
                <c:pt idx="7938" formatCode="General">
                  <c:v>-0.11358028013728599</c:v>
                </c:pt>
                <c:pt idx="7939" formatCode="General">
                  <c:v>-0.122101258790206</c:v>
                </c:pt>
                <c:pt idx="7940" formatCode="General">
                  <c:v>-0.13033307202163999</c:v>
                </c:pt>
                <c:pt idx="7941" formatCode="General">
                  <c:v>-0.13823681129559001</c:v>
                </c:pt>
                <c:pt idx="7942" formatCode="General">
                  <c:v>-0.145852312299906</c:v>
                </c:pt>
                <c:pt idx="7943" formatCode="General">
                  <c:v>-0.153339522260966</c:v>
                </c:pt>
                <c:pt idx="7944" formatCode="General">
                  <c:v>-0.16116871271598299</c:v>
                </c:pt>
                <c:pt idx="7945" formatCode="General">
                  <c:v>-0.16937975719294199</c:v>
                </c:pt>
                <c:pt idx="7946" formatCode="General">
                  <c:v>-0.17754088093561099</c:v>
                </c:pt>
                <c:pt idx="7947" formatCode="General">
                  <c:v>-0.18513855963040099</c:v>
                </c:pt>
                <c:pt idx="7948" formatCode="General">
                  <c:v>-0.19167767649589901</c:v>
                </c:pt>
                <c:pt idx="7949" formatCode="General">
                  <c:v>-0.196707107169455</c:v>
                </c:pt>
                <c:pt idx="7950" formatCode="General">
                  <c:v>-0.19983485939637</c:v>
                </c:pt>
                <c:pt idx="7951" formatCode="General">
                  <c:v>-0.20116920250783199</c:v>
                </c:pt>
                <c:pt idx="7952" formatCode="General">
                  <c:v>-0.20127905273226801</c:v>
                </c:pt>
                <c:pt idx="7953" formatCode="General">
                  <c:v>-0.200675905097564</c:v>
                </c:pt>
                <c:pt idx="7954" formatCode="General">
                  <c:v>-0.199467419915171</c:v>
                </c:pt>
                <c:pt idx="7955" formatCode="General">
                  <c:v>-0.19809730321740299</c:v>
                </c:pt>
                <c:pt idx="7956" formatCode="General">
                  <c:v>-0.197223278639305</c:v>
                </c:pt>
                <c:pt idx="7957" formatCode="General">
                  <c:v>-0.19712119669883901</c:v>
                </c:pt>
                <c:pt idx="7958" formatCode="General">
                  <c:v>-0.19804317502475199</c:v>
                </c:pt>
                <c:pt idx="7959" formatCode="General">
                  <c:v>-0.200319046129324</c:v>
                </c:pt>
                <c:pt idx="7960" formatCode="General">
                  <c:v>-0.204293622858334</c:v>
                </c:pt>
                <c:pt idx="7961" formatCode="General">
                  <c:v>-0.21017762862109801</c:v>
                </c:pt>
                <c:pt idx="7962" formatCode="General">
                  <c:v>-0.21770938607597001</c:v>
                </c:pt>
                <c:pt idx="7963" formatCode="General">
                  <c:v>-0.22628650644043899</c:v>
                </c:pt>
                <c:pt idx="7964" formatCode="General">
                  <c:v>-0.235214537420985</c:v>
                </c:pt>
                <c:pt idx="7965" formatCode="General">
                  <c:v>-0.24342981230223401</c:v>
                </c:pt>
                <c:pt idx="7966" formatCode="General">
                  <c:v>-0.25038473997993099</c:v>
                </c:pt>
                <c:pt idx="7967" formatCode="General">
                  <c:v>-0.25632912636337601</c:v>
                </c:pt>
                <c:pt idx="7968" formatCode="General">
                  <c:v>-0.26149538974264802</c:v>
                </c:pt>
                <c:pt idx="7969" formatCode="General">
                  <c:v>-0.26588239590535001</c:v>
                </c:pt>
                <c:pt idx="7970" formatCode="General">
                  <c:v>-0.26935791823685801</c:v>
                </c:pt>
                <c:pt idx="7971" formatCode="General">
                  <c:v>-0.27209405285752702</c:v>
                </c:pt>
                <c:pt idx="7972" formatCode="General">
                  <c:v>-0.27462495551570099</c:v>
                </c:pt>
                <c:pt idx="7973" formatCode="General">
                  <c:v>-0.27748539810145301</c:v>
                </c:pt>
                <c:pt idx="7974" formatCode="General">
                  <c:v>-0.28069587932075701</c:v>
                </c:pt>
                <c:pt idx="7975" formatCode="General">
                  <c:v>-0.283805555871877</c:v>
                </c:pt>
                <c:pt idx="7976" formatCode="General">
                  <c:v>-0.28665953863308102</c:v>
                </c:pt>
                <c:pt idx="7977" formatCode="General">
                  <c:v>-0.28945970107858499</c:v>
                </c:pt>
                <c:pt idx="7978" formatCode="General">
                  <c:v>-0.292756269813568</c:v>
                </c:pt>
                <c:pt idx="7979" formatCode="General">
                  <c:v>-0.29735949237825499</c:v>
                </c:pt>
                <c:pt idx="7980" formatCode="General">
                  <c:v>-0.30371111500727099</c:v>
                </c:pt>
                <c:pt idx="7981" formatCode="General">
                  <c:v>-0.311987545907984</c:v>
                </c:pt>
                <c:pt idx="7982" formatCode="General">
                  <c:v>-0.321921523598378</c:v>
                </c:pt>
                <c:pt idx="7983" formatCode="General">
                  <c:v>-0.33271987311385498</c:v>
                </c:pt>
                <c:pt idx="7984" formatCode="General">
                  <c:v>-0.34336080922009898</c:v>
                </c:pt>
                <c:pt idx="7985" formatCode="General">
                  <c:v>-0.35299584603068701</c:v>
                </c:pt>
                <c:pt idx="7986" formatCode="General">
                  <c:v>-0.36094389394042897</c:v>
                </c:pt>
                <c:pt idx="7987" formatCode="General">
                  <c:v>-0.36673797391542901</c:v>
                </c:pt>
                <c:pt idx="7988" formatCode="General">
                  <c:v>-0.37022650780856398</c:v>
                </c:pt>
                <c:pt idx="7989" formatCode="General">
                  <c:v>-0.37144215044204398</c:v>
                </c:pt>
                <c:pt idx="7990" formatCode="General">
                  <c:v>-0.37057463259194701</c:v>
                </c:pt>
                <c:pt idx="7991" formatCode="General">
                  <c:v>-0.36775333778021202</c:v>
                </c:pt>
                <c:pt idx="7992" formatCode="General">
                  <c:v>-0.36278978316025201</c:v>
                </c:pt>
                <c:pt idx="7993" formatCode="General">
                  <c:v>-0.35564340857417898</c:v>
                </c:pt>
                <c:pt idx="7994" formatCode="General">
                  <c:v>-0.346517971085892</c:v>
                </c:pt>
                <c:pt idx="7995" formatCode="General">
                  <c:v>-0.335994529850968</c:v>
                </c:pt>
                <c:pt idx="7996" formatCode="General">
                  <c:v>-0.32494808300698502</c:v>
                </c:pt>
                <c:pt idx="7997" formatCode="General">
                  <c:v>-0.31374292247256502</c:v>
                </c:pt>
                <c:pt idx="7998" formatCode="General">
                  <c:v>-0.30270438522194998</c:v>
                </c:pt>
                <c:pt idx="7999" formatCode="General">
                  <c:v>-0.29249088285493202</c:v>
                </c:pt>
                <c:pt idx="8000" formatCode="General">
                  <c:v>-0.28361944356990898</c:v>
                </c:pt>
                <c:pt idx="8001" formatCode="General">
                  <c:v>-0.27631301903512301</c:v>
                </c:pt>
                <c:pt idx="8002" formatCode="General">
                  <c:v>-0.270770594093036</c:v>
                </c:pt>
                <c:pt idx="8003" formatCode="General">
                  <c:v>-0.26682942301086499</c:v>
                </c:pt>
                <c:pt idx="8004" formatCode="General">
                  <c:v>-0.26417713812377303</c:v>
                </c:pt>
                <c:pt idx="8005" formatCode="General">
                  <c:v>-0.26254079492787602</c:v>
                </c:pt>
                <c:pt idx="8006" formatCode="General">
                  <c:v>-0.26139518155350999</c:v>
                </c:pt>
                <c:pt idx="8007" formatCode="General">
                  <c:v>-0.26021504287075398</c:v>
                </c:pt>
                <c:pt idx="8008" formatCode="General">
                  <c:v>-0.25862821484204701</c:v>
                </c:pt>
                <c:pt idx="8009" formatCode="General">
                  <c:v>-0.256425155648287</c:v>
                </c:pt>
                <c:pt idx="8010" formatCode="General">
                  <c:v>-0.253798399408034</c:v>
                </c:pt>
                <c:pt idx="8011" formatCode="General">
                  <c:v>-0.25129053556120901</c:v>
                </c:pt>
                <c:pt idx="8012" formatCode="General">
                  <c:v>-0.249058897204923</c:v>
                </c:pt>
                <c:pt idx="8013" formatCode="General">
                  <c:v>-0.24700495914913101</c:v>
                </c:pt>
                <c:pt idx="8014" formatCode="General">
                  <c:v>-0.24507465133203599</c:v>
                </c:pt>
                <c:pt idx="8015" formatCode="General">
                  <c:v>-0.243364054026253</c:v>
                </c:pt>
                <c:pt idx="8016" formatCode="General">
                  <c:v>-0.24231729982592001</c:v>
                </c:pt>
                <c:pt idx="8017" formatCode="General">
                  <c:v>-0.241923559453569</c:v>
                </c:pt>
                <c:pt idx="8018" formatCode="General">
                  <c:v>-0.241677027454891</c:v>
                </c:pt>
                <c:pt idx="8019" formatCode="General">
                  <c:v>-0.241085310224016</c:v>
                </c:pt>
                <c:pt idx="8020" formatCode="General">
                  <c:v>-0.23956476436954799</c:v>
                </c:pt>
                <c:pt idx="8021" formatCode="General">
                  <c:v>-0.236466865213458</c:v>
                </c:pt>
                <c:pt idx="8022" formatCode="General">
                  <c:v>-0.23157150039800201</c:v>
                </c:pt>
                <c:pt idx="8023" formatCode="General">
                  <c:v>-0.22496287348812199</c:v>
                </c:pt>
                <c:pt idx="8024" formatCode="General">
                  <c:v>-0.21638722408174699</c:v>
                </c:pt>
                <c:pt idx="8025" formatCode="General">
                  <c:v>-0.20567531509850601</c:v>
                </c:pt>
                <c:pt idx="8026" formatCode="General">
                  <c:v>-0.193321046304648</c:v>
                </c:pt>
                <c:pt idx="8027" formatCode="General">
                  <c:v>-0.17988693061715499</c:v>
                </c:pt>
                <c:pt idx="8028" formatCode="General">
                  <c:v>-0.16568567760720401</c:v>
                </c:pt>
                <c:pt idx="8029" formatCode="General">
                  <c:v>-0.151208400789685</c:v>
                </c:pt>
                <c:pt idx="8030" formatCode="General">
                  <c:v>-0.136795342447948</c:v>
                </c:pt>
                <c:pt idx="8031" formatCode="General">
                  <c:v>-0.122742609759182</c:v>
                </c:pt>
                <c:pt idx="8032" formatCode="General">
                  <c:v>-0.109610160839909</c:v>
                </c:pt>
                <c:pt idx="8033" formatCode="General">
                  <c:v>-9.7814807585739003E-2</c:v>
                </c:pt>
                <c:pt idx="8034" formatCode="General">
                  <c:v>-8.8136534363305499E-2</c:v>
                </c:pt>
                <c:pt idx="8035" formatCode="General">
                  <c:v>-8.1691631969489004E-2</c:v>
                </c:pt>
                <c:pt idx="8036" formatCode="General">
                  <c:v>-7.8992725299012301E-2</c:v>
                </c:pt>
                <c:pt idx="8037" formatCode="General">
                  <c:v>-7.9575869835627103E-2</c:v>
                </c:pt>
                <c:pt idx="8038" formatCode="General">
                  <c:v>-8.2398644007977001E-2</c:v>
                </c:pt>
                <c:pt idx="8039" formatCode="General">
                  <c:v>-8.6797889624623606E-2</c:v>
                </c:pt>
                <c:pt idx="8040" formatCode="General">
                  <c:v>-9.2744464801656407E-2</c:v>
                </c:pt>
                <c:pt idx="8041" formatCode="General">
                  <c:v>-0.100325118833978</c:v>
                </c:pt>
                <c:pt idx="8042" formatCode="General">
                  <c:v>-0.109078144111955</c:v>
                </c:pt>
                <c:pt idx="8043" formatCode="General">
                  <c:v>-0.11833656724248499</c:v>
                </c:pt>
                <c:pt idx="8044" formatCode="General">
                  <c:v>-0.127395575335149</c:v>
                </c:pt>
                <c:pt idx="8045" formatCode="General">
                  <c:v>-0.13544352954951999</c:v>
                </c:pt>
                <c:pt idx="8046" formatCode="General">
                  <c:v>-0.14192424178205601</c:v>
                </c:pt>
                <c:pt idx="8047" formatCode="General">
                  <c:v>-0.14664484736119501</c:v>
                </c:pt>
                <c:pt idx="8048" formatCode="General">
                  <c:v>-0.14970493311022301</c:v>
                </c:pt>
                <c:pt idx="8049" formatCode="General">
                  <c:v>-0.15122269168722899</c:v>
                </c:pt>
                <c:pt idx="8050" formatCode="General">
                  <c:v>-0.15114217481206799</c:v>
                </c:pt>
                <c:pt idx="8051" formatCode="General">
                  <c:v>-0.14849393181218901</c:v>
                </c:pt>
                <c:pt idx="8052" formatCode="General">
                  <c:v>-0.14204865244970699</c:v>
                </c:pt>
                <c:pt idx="8053" formatCode="General">
                  <c:v>-0.13143779612729201</c:v>
                </c:pt>
                <c:pt idx="8054" formatCode="General">
                  <c:v>-0.11687360098987799</c:v>
                </c:pt>
                <c:pt idx="8055" formatCode="General">
                  <c:v>-9.9218634479643006E-2</c:v>
                </c:pt>
                <c:pt idx="8056" formatCode="General">
                  <c:v>-7.9361730615435097E-2</c:v>
                </c:pt>
                <c:pt idx="8057" formatCode="General">
                  <c:v>-5.7643926448253703E-2</c:v>
                </c:pt>
                <c:pt idx="8058" formatCode="General">
                  <c:v>-3.4084947102483901E-2</c:v>
                </c:pt>
                <c:pt idx="8059" formatCode="General">
                  <c:v>-8.7769833380366199E-3</c:v>
                </c:pt>
                <c:pt idx="8060" formatCode="General">
                  <c:v>1.7591414686402001E-2</c:v>
                </c:pt>
                <c:pt idx="8061" formatCode="General">
                  <c:v>4.2937712336260002E-2</c:v>
                </c:pt>
                <c:pt idx="8062" formatCode="General">
                  <c:v>6.4077296252713897E-2</c:v>
                </c:pt>
                <c:pt idx="8063" formatCode="General">
                  <c:v>7.8135831764659505E-2</c:v>
                </c:pt>
                <c:pt idx="8064" formatCode="General">
                  <c:v>8.49565493861556E-2</c:v>
                </c:pt>
                <c:pt idx="8065" formatCode="General">
                  <c:v>8.6794203952031801E-2</c:v>
                </c:pt>
                <c:pt idx="8066" formatCode="General">
                  <c:v>8.5332922876823605E-2</c:v>
                </c:pt>
                <c:pt idx="8067" formatCode="General">
                  <c:v>8.1411646556505096E-2</c:v>
                </c:pt>
                <c:pt idx="8068" formatCode="General">
                  <c:v>7.5380731719592906E-2</c:v>
                </c:pt>
                <c:pt idx="8069" formatCode="General">
                  <c:v>6.7721744346658702E-2</c:v>
                </c:pt>
                <c:pt idx="8070" formatCode="General">
                  <c:v>5.9281470520868601E-2</c:v>
                </c:pt>
                <c:pt idx="8071" formatCode="General">
                  <c:v>5.0695545547907603E-2</c:v>
                </c:pt>
                <c:pt idx="8072" formatCode="General">
                  <c:v>4.2681567400005602E-2</c:v>
                </c:pt>
                <c:pt idx="8073" formatCode="General">
                  <c:v>3.6203871532926798E-2</c:v>
                </c:pt>
                <c:pt idx="8074" formatCode="General">
                  <c:v>3.1941203825859001E-2</c:v>
                </c:pt>
                <c:pt idx="8075" formatCode="General">
                  <c:v>3.0436583296448699E-2</c:v>
                </c:pt>
                <c:pt idx="8076" formatCode="General">
                  <c:v>3.2477817712386697E-2</c:v>
                </c:pt>
                <c:pt idx="8077" formatCode="General">
                  <c:v>3.7999937808776502E-2</c:v>
                </c:pt>
                <c:pt idx="8078" formatCode="General">
                  <c:v>4.6427456382780799E-2</c:v>
                </c:pt>
                <c:pt idx="8079" formatCode="General">
                  <c:v>5.7671558201019497E-2</c:v>
                </c:pt>
                <c:pt idx="8080" formatCode="General">
                  <c:v>7.1580085732248694E-2</c:v>
                </c:pt>
                <c:pt idx="8081" formatCode="General">
                  <c:v>8.7847983228826407E-2</c:v>
                </c:pt>
                <c:pt idx="8082" formatCode="General">
                  <c:v>0.10594261776041999</c:v>
                </c:pt>
                <c:pt idx="8083" formatCode="General">
                  <c:v>0.12518962495997299</c:v>
                </c:pt>
                <c:pt idx="8084" formatCode="General">
                  <c:v>0.14481730780660701</c:v>
                </c:pt>
                <c:pt idx="8085" formatCode="General">
                  <c:v>0.164352598545838</c:v>
                </c:pt>
                <c:pt idx="8086" formatCode="General">
                  <c:v>0.18311595325170199</c:v>
                </c:pt>
                <c:pt idx="8087" formatCode="General">
                  <c:v>0.20004572896171499</c:v>
                </c:pt>
                <c:pt idx="8088" formatCode="General">
                  <c:v>0.21420088131052101</c:v>
                </c:pt>
                <c:pt idx="8089" formatCode="General">
                  <c:v>0.22505823763785801</c:v>
                </c:pt>
                <c:pt idx="8090" formatCode="General">
                  <c:v>0.23300065038187801</c:v>
                </c:pt>
                <c:pt idx="8091" formatCode="General">
                  <c:v>0.23867091660713199</c:v>
                </c:pt>
                <c:pt idx="8092" formatCode="General">
                  <c:v>0.24227349959988401</c:v>
                </c:pt>
                <c:pt idx="8093" formatCode="General">
                  <c:v>0.243790028151432</c:v>
                </c:pt>
                <c:pt idx="8094" formatCode="General">
                  <c:v>0.243350548759489</c:v>
                </c:pt>
                <c:pt idx="8095" formatCode="General">
                  <c:v>0.24144544774677301</c:v>
                </c:pt>
                <c:pt idx="8096" formatCode="General">
                  <c:v>0.239065356499264</c:v>
                </c:pt>
                <c:pt idx="8097" formatCode="General">
                  <c:v>0.23709336837338199</c:v>
                </c:pt>
                <c:pt idx="8098" formatCode="General">
                  <c:v>0.23598345048891201</c:v>
                </c:pt>
                <c:pt idx="8099" formatCode="General">
                  <c:v>0.23582793449454001</c:v>
                </c:pt>
                <c:pt idx="8100" formatCode="General">
                  <c:v>0.23670027589734599</c:v>
                </c:pt>
                <c:pt idx="8101" formatCode="General">
                  <c:v>0.23894694275880701</c:v>
                </c:pt>
                <c:pt idx="8102" formatCode="General">
                  <c:v>0.24254924301804101</c:v>
                </c:pt>
                <c:pt idx="8103" formatCode="General">
                  <c:v>0.24738961409119001</c:v>
                </c:pt>
                <c:pt idx="8104" formatCode="General">
                  <c:v>0.25396424224861602</c:v>
                </c:pt>
                <c:pt idx="8105" formatCode="General">
                  <c:v>0.26228029401223502</c:v>
                </c:pt>
                <c:pt idx="8106" formatCode="General">
                  <c:v>0.27195718581683098</c:v>
                </c:pt>
                <c:pt idx="8107" formatCode="General">
                  <c:v>0.28268043598925202</c:v>
                </c:pt>
                <c:pt idx="8108" formatCode="General">
                  <c:v>0.293539810155164</c:v>
                </c:pt>
                <c:pt idx="8109" formatCode="General">
                  <c:v>0.30365273637693502</c:v>
                </c:pt>
                <c:pt idx="8110" formatCode="General">
                  <c:v>0.31222893950548503</c:v>
                </c:pt>
                <c:pt idx="8111" formatCode="General">
                  <c:v>0.31860811425396701</c:v>
                </c:pt>
                <c:pt idx="8112" formatCode="General">
                  <c:v>0.32277375911204897</c:v>
                </c:pt>
                <c:pt idx="8113" formatCode="General">
                  <c:v>0.32494118377567699</c:v>
                </c:pt>
                <c:pt idx="8114" formatCode="General">
                  <c:v>0.32515529208181798</c:v>
                </c:pt>
                <c:pt idx="8115" formatCode="General">
                  <c:v>0.32343160989988001</c:v>
                </c:pt>
                <c:pt idx="8116" formatCode="General">
                  <c:v>0.319887276103065</c:v>
                </c:pt>
                <c:pt idx="8117" formatCode="General">
                  <c:v>0.31480187878745303</c:v>
                </c:pt>
                <c:pt idx="8118" formatCode="General">
                  <c:v>0.30842101938852901</c:v>
                </c:pt>
                <c:pt idx="8119" formatCode="General">
                  <c:v>0.30107229065703001</c:v>
                </c:pt>
                <c:pt idx="8120" formatCode="General">
                  <c:v>0.29332603008538499</c:v>
                </c:pt>
                <c:pt idx="8121" formatCode="General">
                  <c:v>0.285876740867129</c:v>
                </c:pt>
                <c:pt idx="8122" formatCode="General">
                  <c:v>0.27943130123778598</c:v>
                </c:pt>
                <c:pt idx="8123" formatCode="General">
                  <c:v>0.27441568957467599</c:v>
                </c:pt>
                <c:pt idx="8124" formatCode="General">
                  <c:v>0.27136143974343502</c:v>
                </c:pt>
                <c:pt idx="8125" formatCode="General">
                  <c:v>0.27078178281502202</c:v>
                </c:pt>
                <c:pt idx="8126" formatCode="General">
                  <c:v>0.27281991544607898</c:v>
                </c:pt>
                <c:pt idx="8127" formatCode="General">
                  <c:v>0.27762585226388897</c:v>
                </c:pt>
                <c:pt idx="8128" formatCode="General">
                  <c:v>0.28526718792896</c:v>
                </c:pt>
                <c:pt idx="8129" formatCode="General">
                  <c:v>0.295299654589602</c:v>
                </c:pt>
                <c:pt idx="8130" formatCode="General">
                  <c:v>0.30698116499705203</c:v>
                </c:pt>
                <c:pt idx="8131" formatCode="General">
                  <c:v>0.32042703970955699</c:v>
                </c:pt>
                <c:pt idx="8132" formatCode="General">
                  <c:v>0.33521114737930202</c:v>
                </c:pt>
                <c:pt idx="8133" formatCode="General">
                  <c:v>0.35034295977248398</c:v>
                </c:pt>
                <c:pt idx="8134" formatCode="General">
                  <c:v>0.36551866520869403</c:v>
                </c:pt>
                <c:pt idx="8135" formatCode="General">
                  <c:v>0.380589450648399</c:v>
                </c:pt>
                <c:pt idx="8136" formatCode="General">
                  <c:v>0.39536721077113601</c:v>
                </c:pt>
                <c:pt idx="8137" formatCode="General">
                  <c:v>0.40976900356707102</c:v>
                </c:pt>
                <c:pt idx="8138" formatCode="General">
                  <c:v>0.42370084282931803</c:v>
                </c:pt>
                <c:pt idx="8139" formatCode="General">
                  <c:v>0.43666410152527901</c:v>
                </c:pt>
                <c:pt idx="8140" formatCode="General">
                  <c:v>0.44828459629248102</c:v>
                </c:pt>
                <c:pt idx="8141" formatCode="General">
                  <c:v>0.45748995732276398</c:v>
                </c:pt>
                <c:pt idx="8142" formatCode="General">
                  <c:v>0.46259618351003301</c:v>
                </c:pt>
                <c:pt idx="8143" formatCode="General">
                  <c:v>0.46306344944602201</c:v>
                </c:pt>
                <c:pt idx="8144" formatCode="General">
                  <c:v>0.45893744517381502</c:v>
                </c:pt>
                <c:pt idx="8145" formatCode="General">
                  <c:v>0.45048032348723899</c:v>
                </c:pt>
                <c:pt idx="8146" formatCode="General">
                  <c:v>0.438406570160222</c:v>
                </c:pt>
                <c:pt idx="8147" formatCode="General">
                  <c:v>0.42349140180058598</c:v>
                </c:pt>
                <c:pt idx="8148" formatCode="General">
                  <c:v>0.40659467275348898</c:v>
                </c:pt>
                <c:pt idx="8149" formatCode="General">
                  <c:v>0.38855751986882903</c:v>
                </c:pt>
                <c:pt idx="8150" formatCode="General">
                  <c:v>0.36998216924343502</c:v>
                </c:pt>
                <c:pt idx="8151" formatCode="General">
                  <c:v>0.35135561122268399</c:v>
                </c:pt>
                <c:pt idx="8152" formatCode="General">
                  <c:v>0.33379570173225298</c:v>
                </c:pt>
                <c:pt idx="8153" formatCode="General">
                  <c:v>0.31871624640663898</c:v>
                </c:pt>
                <c:pt idx="8154" formatCode="General">
                  <c:v>0.30759522012197499</c:v>
                </c:pt>
                <c:pt idx="8155" formatCode="General">
                  <c:v>0.30116839772731901</c:v>
                </c:pt>
                <c:pt idx="8156" formatCode="General">
                  <c:v>0.29873838439703498</c:v>
                </c:pt>
                <c:pt idx="8157" formatCode="General">
                  <c:v>0.29949284389379499</c:v>
                </c:pt>
                <c:pt idx="8158" formatCode="General">
                  <c:v>0.30300504591048799</c:v>
                </c:pt>
                <c:pt idx="8159" formatCode="General">
                  <c:v>0.30827083152263401</c:v>
                </c:pt>
                <c:pt idx="8160" formatCode="General">
                  <c:v>0.31412029724087598</c:v>
                </c:pt>
                <c:pt idx="8161" formatCode="General">
                  <c:v>0.32017699441102498</c:v>
                </c:pt>
                <c:pt idx="8162" formatCode="General">
                  <c:v>0.32649566611008501</c:v>
                </c:pt>
                <c:pt idx="8163" formatCode="General">
                  <c:v>0.33299567709207301</c:v>
                </c:pt>
                <c:pt idx="8164" formatCode="General">
                  <c:v>0.33949078211433298</c:v>
                </c:pt>
                <c:pt idx="8165" formatCode="General">
                  <c:v>0.34591751692411998</c:v>
                </c:pt>
                <c:pt idx="8166" formatCode="General">
                  <c:v>0.35259847449832998</c:v>
                </c:pt>
                <c:pt idx="8167" formatCode="General">
                  <c:v>0.36034541702380002</c:v>
                </c:pt>
                <c:pt idx="8168" formatCode="General">
                  <c:v>0.36871537692693801</c:v>
                </c:pt>
                <c:pt idx="8169" formatCode="General">
                  <c:v>0.37618074729287698</c:v>
                </c:pt>
                <c:pt idx="8170" formatCode="General">
                  <c:v>0.38209173627931697</c:v>
                </c:pt>
                <c:pt idx="8171" formatCode="General">
                  <c:v>0.386481952932199</c:v>
                </c:pt>
                <c:pt idx="8172" formatCode="General">
                  <c:v>0.390140495081924</c:v>
                </c:pt>
                <c:pt idx="8173" formatCode="General">
                  <c:v>0.39387044448435099</c:v>
                </c:pt>
                <c:pt idx="8174" formatCode="General">
                  <c:v>0.39729327932794201</c:v>
                </c:pt>
                <c:pt idx="8175" formatCode="General">
                  <c:v>0.39980914800289102</c:v>
                </c:pt>
                <c:pt idx="8176" formatCode="General">
                  <c:v>0.400930931648179</c:v>
                </c:pt>
                <c:pt idx="8177" formatCode="General">
                  <c:v>0.399244691060961</c:v>
                </c:pt>
                <c:pt idx="8178" formatCode="General">
                  <c:v>0.39325503945502099</c:v>
                </c:pt>
                <c:pt idx="8179" formatCode="General">
                  <c:v>0.38325681724170602</c:v>
                </c:pt>
                <c:pt idx="8180" formatCode="General">
                  <c:v>0.37051288061337601</c:v>
                </c:pt>
                <c:pt idx="8181" formatCode="General">
                  <c:v>0.35581604785338899</c:v>
                </c:pt>
                <c:pt idx="8182" formatCode="General">
                  <c:v>0.33952997405991098</c:v>
                </c:pt>
                <c:pt idx="8183" formatCode="General">
                  <c:v>0.32194999476320801</c:v>
                </c:pt>
                <c:pt idx="8184" formatCode="General">
                  <c:v>0.30342829658822401</c:v>
                </c:pt>
                <c:pt idx="8185" formatCode="General">
                  <c:v>0.28419359016319901</c:v>
                </c:pt>
                <c:pt idx="8186" formatCode="General">
                  <c:v>0.26470909480187599</c:v>
                </c:pt>
                <c:pt idx="8187" formatCode="General">
                  <c:v>0.24534122746397699</c:v>
                </c:pt>
                <c:pt idx="8188" formatCode="General">
                  <c:v>0.22576945114685301</c:v>
                </c:pt>
                <c:pt idx="8189" formatCode="General">
                  <c:v>0.20557382678430999</c:v>
                </c:pt>
                <c:pt idx="8190" formatCode="General">
                  <c:v>0.184575754112553</c:v>
                </c:pt>
                <c:pt idx="8191" formatCode="General">
                  <c:v>0.16330191737074801</c:v>
                </c:pt>
                <c:pt idx="8192" formatCode="General">
                  <c:v>0.14283943793550199</c:v>
                </c:pt>
                <c:pt idx="8193" formatCode="General">
                  <c:v>0.12407445393785101</c:v>
                </c:pt>
                <c:pt idx="8194" formatCode="General">
                  <c:v>0.107706108642664</c:v>
                </c:pt>
                <c:pt idx="8195" formatCode="General">
                  <c:v>9.4968036379697404E-2</c:v>
                </c:pt>
                <c:pt idx="8196" formatCode="General">
                  <c:v>8.6191884179546596E-2</c:v>
                </c:pt>
                <c:pt idx="8197" formatCode="General">
                  <c:v>8.0474729607642501E-2</c:v>
                </c:pt>
                <c:pt idx="8198" formatCode="General">
                  <c:v>7.7162313906833604E-2</c:v>
                </c:pt>
                <c:pt idx="8199" formatCode="General">
                  <c:v>7.5561133731840702E-2</c:v>
                </c:pt>
                <c:pt idx="8200" formatCode="General">
                  <c:v>7.5510147323732305E-2</c:v>
                </c:pt>
                <c:pt idx="8201" formatCode="General">
                  <c:v>7.7162016021424196E-2</c:v>
                </c:pt>
                <c:pt idx="8202" formatCode="General">
                  <c:v>8.0235997856867899E-2</c:v>
                </c:pt>
                <c:pt idx="8203" formatCode="General">
                  <c:v>8.4074406702966301E-2</c:v>
                </c:pt>
                <c:pt idx="8204" formatCode="General">
                  <c:v>8.8025599239855798E-2</c:v>
                </c:pt>
                <c:pt idx="8205" formatCode="General">
                  <c:v>9.1823538073474806E-2</c:v>
                </c:pt>
                <c:pt idx="8206" formatCode="General">
                  <c:v>9.5523372340394194E-2</c:v>
                </c:pt>
                <c:pt idx="8207" formatCode="General">
                  <c:v>9.9120062132349099E-2</c:v>
                </c:pt>
                <c:pt idx="8208" formatCode="General">
                  <c:v>0.101945286096359</c:v>
                </c:pt>
                <c:pt idx="8209" formatCode="General">
                  <c:v>0.103086466993478</c:v>
                </c:pt>
                <c:pt idx="8210" formatCode="General">
                  <c:v>0.10231245874700599</c:v>
                </c:pt>
                <c:pt idx="8211" formatCode="General">
                  <c:v>9.9450409268771203E-2</c:v>
                </c:pt>
                <c:pt idx="8212" formatCode="General">
                  <c:v>9.4072469999961703E-2</c:v>
                </c:pt>
                <c:pt idx="8213" formatCode="General">
                  <c:v>8.6267893333240697E-2</c:v>
                </c:pt>
                <c:pt idx="8214" formatCode="General">
                  <c:v>7.6697296931630896E-2</c:v>
                </c:pt>
                <c:pt idx="8215" formatCode="General">
                  <c:v>6.5504467697113003E-2</c:v>
                </c:pt>
                <c:pt idx="8216" formatCode="General">
                  <c:v>5.2228937301385898E-2</c:v>
                </c:pt>
                <c:pt idx="8217" formatCode="General">
                  <c:v>3.6506853175133497E-2</c:v>
                </c:pt>
                <c:pt idx="8218" formatCode="General">
                  <c:v>1.84583338019189E-2</c:v>
                </c:pt>
                <c:pt idx="8219" formatCode="General">
                  <c:v>-1.00006744220814E-3</c:v>
                </c:pt>
                <c:pt idx="8220" formatCode="General">
                  <c:v>-2.0598524173583301E-2</c:v>
                </c:pt>
                <c:pt idx="8221" formatCode="General">
                  <c:v>-3.9450603852866903E-2</c:v>
                </c:pt>
                <c:pt idx="8222" formatCode="General">
                  <c:v>-5.7314705875580498E-2</c:v>
                </c:pt>
                <c:pt idx="8223" formatCode="General">
                  <c:v>-7.4164800268091802E-2</c:v>
                </c:pt>
                <c:pt idx="8224" formatCode="General">
                  <c:v>-9.0392766925104395E-2</c:v>
                </c:pt>
                <c:pt idx="8225" formatCode="General">
                  <c:v>-0.106263566041884</c:v>
                </c:pt>
                <c:pt idx="8226" formatCode="General">
                  <c:v>-0.12132864890811999</c:v>
                </c:pt>
                <c:pt idx="8227" formatCode="General">
                  <c:v>-0.13515122737105201</c:v>
                </c:pt>
                <c:pt idx="8228" formatCode="General">
                  <c:v>-0.14750294186451501</c:v>
                </c:pt>
                <c:pt idx="8229" formatCode="General">
                  <c:v>-0.15826157797632301</c:v>
                </c:pt>
                <c:pt idx="8230" formatCode="General">
                  <c:v>-0.167674231372232</c:v>
                </c:pt>
                <c:pt idx="8231" formatCode="General">
                  <c:v>-0.17609509374624499</c:v>
                </c:pt>
                <c:pt idx="8232" formatCode="General">
                  <c:v>-0.18349744435106199</c:v>
                </c:pt>
                <c:pt idx="8233" formatCode="General">
                  <c:v>-0.189397475345113</c:v>
                </c:pt>
                <c:pt idx="8234" formatCode="General">
                  <c:v>-0.193767020908263</c:v>
                </c:pt>
                <c:pt idx="8235" formatCode="General">
                  <c:v>-0.197694995600535</c:v>
                </c:pt>
                <c:pt idx="8236" formatCode="General">
                  <c:v>-0.20250425769206501</c:v>
                </c:pt>
                <c:pt idx="8237" formatCode="General">
                  <c:v>-0.20916392433224501</c:v>
                </c:pt>
                <c:pt idx="8238" formatCode="General">
                  <c:v>-0.217795562456194</c:v>
                </c:pt>
                <c:pt idx="8239" formatCode="General">
                  <c:v>-0.227609769471941</c:v>
                </c:pt>
                <c:pt idx="8240" formatCode="General">
                  <c:v>-0.237864328090755</c:v>
                </c:pt>
                <c:pt idx="8241" formatCode="General">
                  <c:v>-0.248147594459043</c:v>
                </c:pt>
                <c:pt idx="8242" formatCode="General">
                  <c:v>-0.25774918149080001</c:v>
                </c:pt>
                <c:pt idx="8243" formatCode="General">
                  <c:v>-0.26668310187268601</c:v>
                </c:pt>
                <c:pt idx="8244" formatCode="General">
                  <c:v>-0.27576343756815402</c:v>
                </c:pt>
                <c:pt idx="8245" formatCode="General">
                  <c:v>-0.28570152603061599</c:v>
                </c:pt>
                <c:pt idx="8246" formatCode="General">
                  <c:v>-0.29728894020145302</c:v>
                </c:pt>
                <c:pt idx="8247" formatCode="General">
                  <c:v>-0.31092574454745198</c:v>
                </c:pt>
                <c:pt idx="8248" formatCode="General">
                  <c:v>-0.32671310726534603</c:v>
                </c:pt>
                <c:pt idx="8249" formatCode="General">
                  <c:v>-0.344417650865248</c:v>
                </c:pt>
                <c:pt idx="8250" formatCode="General">
                  <c:v>-0.36339883663232297</c:v>
                </c:pt>
                <c:pt idx="8251" formatCode="General">
                  <c:v>-0.38239237795435799</c:v>
                </c:pt>
                <c:pt idx="8252" formatCode="General">
                  <c:v>-0.39961530727871503</c:v>
                </c:pt>
                <c:pt idx="8253" formatCode="General">
                  <c:v>-0.41413247625779798</c:v>
                </c:pt>
                <c:pt idx="8254" formatCode="General">
                  <c:v>-0.425857562124556</c:v>
                </c:pt>
                <c:pt idx="8255" formatCode="General">
                  <c:v>-0.43431656738473001</c:v>
                </c:pt>
                <c:pt idx="8256" formatCode="General">
                  <c:v>-0.43969325194202902</c:v>
                </c:pt>
                <c:pt idx="8257" formatCode="General">
                  <c:v>-0.44282255372623502</c:v>
                </c:pt>
                <c:pt idx="8258" formatCode="General">
                  <c:v>-0.44406719547752499</c:v>
                </c:pt>
                <c:pt idx="8259" formatCode="General">
                  <c:v>-0.44377579605997097</c:v>
                </c:pt>
                <c:pt idx="8260" formatCode="General">
                  <c:v>-0.44232653544325501</c:v>
                </c:pt>
                <c:pt idx="8261" formatCode="General">
                  <c:v>-0.440370259485377</c:v>
                </c:pt>
                <c:pt idx="8262" formatCode="General">
                  <c:v>-0.438667959351079</c:v>
                </c:pt>
                <c:pt idx="8263" formatCode="General">
                  <c:v>-0.43788590556519102</c:v>
                </c:pt>
                <c:pt idx="8264" formatCode="General">
                  <c:v>-0.43845996053987601</c:v>
                </c:pt>
                <c:pt idx="8265" formatCode="General">
                  <c:v>-0.440848930932977</c:v>
                </c:pt>
                <c:pt idx="8266" formatCode="General">
                  <c:v>-0.44579461910724</c:v>
                </c:pt>
                <c:pt idx="8267" formatCode="General">
                  <c:v>-0.453629344803815</c:v>
                </c:pt>
                <c:pt idx="8268" formatCode="General">
                  <c:v>-0.463975700505105</c:v>
                </c:pt>
                <c:pt idx="8269" formatCode="General">
                  <c:v>-0.47649188442546497</c:v>
                </c:pt>
                <c:pt idx="8270" formatCode="General">
                  <c:v>-0.490423048180331</c:v>
                </c:pt>
                <c:pt idx="8271" formatCode="General">
                  <c:v>-0.50416004010716597</c:v>
                </c:pt>
                <c:pt idx="8272" formatCode="General">
                  <c:v>-0.51651628773160096</c:v>
                </c:pt>
                <c:pt idx="8273" formatCode="General">
                  <c:v>-0.52663364029283</c:v>
                </c:pt>
                <c:pt idx="8274" formatCode="General">
                  <c:v>-0.53379842233295904</c:v>
                </c:pt>
                <c:pt idx="8275" formatCode="General">
                  <c:v>-0.53800876004598597</c:v>
                </c:pt>
                <c:pt idx="8276" formatCode="General">
                  <c:v>-0.53977186484190398</c:v>
                </c:pt>
                <c:pt idx="8277" formatCode="General">
                  <c:v>-0.53959941556609803</c:v>
                </c:pt>
                <c:pt idx="8278" formatCode="General">
                  <c:v>-0.53769496920719695</c:v>
                </c:pt>
                <c:pt idx="8279" formatCode="General">
                  <c:v>-0.53395233389561503</c:v>
                </c:pt>
                <c:pt idx="8280" formatCode="General">
                  <c:v>-0.527908246056915</c:v>
                </c:pt>
                <c:pt idx="8281" formatCode="General">
                  <c:v>-0.51972267409504203</c:v>
                </c:pt>
                <c:pt idx="8282" formatCode="General">
                  <c:v>-0.51050833873106805</c:v>
                </c:pt>
                <c:pt idx="8283" formatCode="General">
                  <c:v>-0.50132232364624396</c:v>
                </c:pt>
                <c:pt idx="8284" formatCode="General">
                  <c:v>-0.49287803213474202</c:v>
                </c:pt>
                <c:pt idx="8285" formatCode="General">
                  <c:v>-0.48542840729521602</c:v>
                </c:pt>
                <c:pt idx="8286" formatCode="General">
                  <c:v>-0.47874913256851298</c:v>
                </c:pt>
                <c:pt idx="8287" formatCode="General">
                  <c:v>-0.47275844033053799</c:v>
                </c:pt>
                <c:pt idx="8288" formatCode="General">
                  <c:v>-0.46733795098579001</c:v>
                </c:pt>
                <c:pt idx="8289" formatCode="General">
                  <c:v>-0.46152326452006498</c:v>
                </c:pt>
                <c:pt idx="8290" formatCode="General">
                  <c:v>-0.45508408243265702</c:v>
                </c:pt>
                <c:pt idx="8291" formatCode="General">
                  <c:v>-0.44926322179431799</c:v>
                </c:pt>
                <c:pt idx="8292" formatCode="General">
                  <c:v>-0.44448139020703598</c:v>
                </c:pt>
                <c:pt idx="8293" formatCode="General">
                  <c:v>-0.44054322662299</c:v>
                </c:pt>
                <c:pt idx="8294" formatCode="General">
                  <c:v>-0.437397847798281</c:v>
                </c:pt>
                <c:pt idx="8295" formatCode="General">
                  <c:v>-0.434817387500816</c:v>
                </c:pt>
                <c:pt idx="8296" formatCode="General">
                  <c:v>-0.43275900027748598</c:v>
                </c:pt>
                <c:pt idx="8297" formatCode="General">
                  <c:v>-0.431325725332659</c:v>
                </c:pt>
                <c:pt idx="8298" formatCode="General">
                  <c:v>-0.430828627168375</c:v>
                </c:pt>
                <c:pt idx="8299" formatCode="General">
                  <c:v>-0.43155460402809498</c:v>
                </c:pt>
                <c:pt idx="8300" formatCode="General">
                  <c:v>-0.43292198794523901</c:v>
                </c:pt>
                <c:pt idx="8301" formatCode="General">
                  <c:v>-0.43421672321312199</c:v>
                </c:pt>
                <c:pt idx="8302" formatCode="General">
                  <c:v>-0.43502880149923001</c:v>
                </c:pt>
                <c:pt idx="8303" formatCode="General">
                  <c:v>-0.43520752549957598</c:v>
                </c:pt>
                <c:pt idx="8304" formatCode="General">
                  <c:v>-0.43472715662746297</c:v>
                </c:pt>
                <c:pt idx="8305" formatCode="General">
                  <c:v>-0.43346435049313897</c:v>
                </c:pt>
                <c:pt idx="8306" formatCode="General">
                  <c:v>-0.43158142365557001</c:v>
                </c:pt>
                <c:pt idx="8307" formatCode="General">
                  <c:v>-0.42930210685293302</c:v>
                </c:pt>
                <c:pt idx="8308" formatCode="General">
                  <c:v>-0.42644799651327198</c:v>
                </c:pt>
                <c:pt idx="8309" formatCode="General">
                  <c:v>-0.42264375883275901</c:v>
                </c:pt>
                <c:pt idx="8310" formatCode="General">
                  <c:v>-0.41797129004408601</c:v>
                </c:pt>
                <c:pt idx="8311" formatCode="General">
                  <c:v>-0.41201454087647199</c:v>
                </c:pt>
                <c:pt idx="8312" formatCode="General">
                  <c:v>-0.404882968840589</c:v>
                </c:pt>
                <c:pt idx="8313" formatCode="General">
                  <c:v>-0.39723506407692899</c:v>
                </c:pt>
                <c:pt idx="8314" formatCode="General">
                  <c:v>-0.38898163844901701</c:v>
                </c:pt>
                <c:pt idx="8315" formatCode="General">
                  <c:v>-0.380141115316456</c:v>
                </c:pt>
                <c:pt idx="8316" formatCode="General">
                  <c:v>-0.37097942722641603</c:v>
                </c:pt>
                <c:pt idx="8317" formatCode="General">
                  <c:v>-0.36167729056659997</c:v>
                </c:pt>
                <c:pt idx="8318" formatCode="General">
                  <c:v>-0.35176999518445501</c:v>
                </c:pt>
                <c:pt idx="8319" formatCode="General">
                  <c:v>-0.34104105959960002</c:v>
                </c:pt>
                <c:pt idx="8320" formatCode="General">
                  <c:v>-0.32996674608368498</c:v>
                </c:pt>
                <c:pt idx="8321" formatCode="General">
                  <c:v>-0.31909014109091</c:v>
                </c:pt>
                <c:pt idx="8322" formatCode="General">
                  <c:v>-0.30929497707787801</c:v>
                </c:pt>
                <c:pt idx="8323" formatCode="General">
                  <c:v>-0.30135083519915701</c:v>
                </c:pt>
                <c:pt idx="8324" formatCode="General">
                  <c:v>-0.295477199534941</c:v>
                </c:pt>
                <c:pt idx="8325" formatCode="General">
                  <c:v>-0.29145239033437997</c:v>
                </c:pt>
                <c:pt idx="8326" formatCode="General">
                  <c:v>-0.28867328041928703</c:v>
                </c:pt>
                <c:pt idx="8327" formatCode="General">
                  <c:v>-0.28598052043095601</c:v>
                </c:pt>
                <c:pt idx="8328" formatCode="General">
                  <c:v>-0.28224605834701499</c:v>
                </c:pt>
                <c:pt idx="8329" formatCode="General">
                  <c:v>-0.276954257949444</c:v>
                </c:pt>
                <c:pt idx="8330" formatCode="General">
                  <c:v>-0.26989117329613199</c:v>
                </c:pt>
                <c:pt idx="8331" formatCode="General">
                  <c:v>-0.26146981356946702</c:v>
                </c:pt>
                <c:pt idx="8332" formatCode="General">
                  <c:v>-0.25222613676859001</c:v>
                </c:pt>
                <c:pt idx="8333" formatCode="General">
                  <c:v>-0.242260435125778</c:v>
                </c:pt>
                <c:pt idx="8334" formatCode="General">
                  <c:v>-0.231327989181907</c:v>
                </c:pt>
                <c:pt idx="8335" formatCode="General">
                  <c:v>-0.21929432349273401</c:v>
                </c:pt>
                <c:pt idx="8336" formatCode="General">
                  <c:v>-0.206221958470793</c:v>
                </c:pt>
                <c:pt idx="8337" formatCode="General">
                  <c:v>-0.19211492746230699</c:v>
                </c:pt>
                <c:pt idx="8338" formatCode="General">
                  <c:v>-0.17747705773980499</c:v>
                </c:pt>
                <c:pt idx="8339" formatCode="General">
                  <c:v>-0.16280262320709701</c:v>
                </c:pt>
                <c:pt idx="8340" formatCode="General">
                  <c:v>-0.148216791041339</c:v>
                </c:pt>
                <c:pt idx="8341" formatCode="General">
                  <c:v>-0.133926787549938</c:v>
                </c:pt>
                <c:pt idx="8342" formatCode="General">
                  <c:v>-0.12033969146731301</c:v>
                </c:pt>
                <c:pt idx="8343" formatCode="General">
                  <c:v>-0.107866083173945</c:v>
                </c:pt>
                <c:pt idx="8344" formatCode="General">
                  <c:v>-9.6597953238814302E-2</c:v>
                </c:pt>
                <c:pt idx="8345" formatCode="General">
                  <c:v>-8.6434413115417094E-2</c:v>
                </c:pt>
                <c:pt idx="8346" formatCode="General">
                  <c:v>-7.7017283671652503E-2</c:v>
                </c:pt>
                <c:pt idx="8347" formatCode="General">
                  <c:v>-6.8063963452146103E-2</c:v>
                </c:pt>
                <c:pt idx="8348" formatCode="General">
                  <c:v>-6.0140708912051602E-2</c:v>
                </c:pt>
                <c:pt idx="8349" formatCode="General">
                  <c:v>-5.4037099392813197E-2</c:v>
                </c:pt>
                <c:pt idx="8350" formatCode="General">
                  <c:v>-4.9804126147140797E-2</c:v>
                </c:pt>
                <c:pt idx="8351" formatCode="General">
                  <c:v>-4.7375321667067101E-2</c:v>
                </c:pt>
                <c:pt idx="8352" formatCode="General">
                  <c:v>-4.6535488459314399E-2</c:v>
                </c:pt>
                <c:pt idx="8353" formatCode="General">
                  <c:v>-4.6591916622298203E-2</c:v>
                </c:pt>
                <c:pt idx="8354" formatCode="General">
                  <c:v>-4.69338504699221E-2</c:v>
                </c:pt>
                <c:pt idx="8355" formatCode="General">
                  <c:v>-4.6976429042739402E-2</c:v>
                </c:pt>
                <c:pt idx="8356" formatCode="General">
                  <c:v>-4.5983416826535999E-2</c:v>
                </c:pt>
                <c:pt idx="8357" formatCode="General">
                  <c:v>-4.2491402009556103E-2</c:v>
                </c:pt>
                <c:pt idx="8358" formatCode="General">
                  <c:v>-3.5158160837233297E-2</c:v>
                </c:pt>
                <c:pt idx="8359" formatCode="General">
                  <c:v>-2.34521405492981E-2</c:v>
                </c:pt>
                <c:pt idx="8360" formatCode="General">
                  <c:v>-7.3447111504031798E-3</c:v>
                </c:pt>
                <c:pt idx="8361" formatCode="General">
                  <c:v>1.2216243533409299E-2</c:v>
                </c:pt>
                <c:pt idx="8362" formatCode="General">
                  <c:v>3.3925124549889399E-2</c:v>
                </c:pt>
                <c:pt idx="8363" formatCode="General">
                  <c:v>5.6903536804885503E-2</c:v>
                </c:pt>
                <c:pt idx="8364" formatCode="General">
                  <c:v>8.0237700359992406E-2</c:v>
                </c:pt>
                <c:pt idx="8365" formatCode="General">
                  <c:v>0.10289260891965001</c:v>
                </c:pt>
                <c:pt idx="8366" formatCode="General">
                  <c:v>0.124296515459301</c:v>
                </c:pt>
                <c:pt idx="8367" formatCode="General">
                  <c:v>0.143852032850252</c:v>
                </c:pt>
                <c:pt idx="8368" formatCode="General">
                  <c:v>0.16086432106645601</c:v>
                </c:pt>
                <c:pt idx="8369" formatCode="General">
                  <c:v>0.17475814984777199</c:v>
                </c:pt>
                <c:pt idx="8370" formatCode="General">
                  <c:v>0.18503245409007099</c:v>
                </c:pt>
                <c:pt idx="8371" formatCode="General">
                  <c:v>0.191963058029502</c:v>
                </c:pt>
                <c:pt idx="8372" formatCode="General">
                  <c:v>0.19639583504152899</c:v>
                </c:pt>
                <c:pt idx="8373" formatCode="General">
                  <c:v>0.19916002881679801</c:v>
                </c:pt>
                <c:pt idx="8374" formatCode="General">
                  <c:v>0.20106615296289099</c:v>
                </c:pt>
                <c:pt idx="8375" formatCode="General">
                  <c:v>0.202519179879043</c:v>
                </c:pt>
                <c:pt idx="8376" formatCode="General">
                  <c:v>0.20364591018866801</c:v>
                </c:pt>
                <c:pt idx="8377" formatCode="General">
                  <c:v>0.20453417959907599</c:v>
                </c:pt>
                <c:pt idx="8378" formatCode="General">
                  <c:v>0.20538870071006099</c:v>
                </c:pt>
                <c:pt idx="8379" formatCode="General">
                  <c:v>0.206539371650483</c:v>
                </c:pt>
                <c:pt idx="8380" formatCode="General">
                  <c:v>0.20804371925192999</c:v>
                </c:pt>
                <c:pt idx="8381" formatCode="General">
                  <c:v>0.21010816764360499</c:v>
                </c:pt>
                <c:pt idx="8382" formatCode="General">
                  <c:v>0.213154621196876</c:v>
                </c:pt>
                <c:pt idx="8383" formatCode="General">
                  <c:v>0.217455054590318</c:v>
                </c:pt>
                <c:pt idx="8384" formatCode="General">
                  <c:v>0.223512986971733</c:v>
                </c:pt>
                <c:pt idx="8385" formatCode="General">
                  <c:v>0.23129332616447201</c:v>
                </c:pt>
                <c:pt idx="8386" formatCode="General">
                  <c:v>0.24071795496003601</c:v>
                </c:pt>
                <c:pt idx="8387" formatCode="General">
                  <c:v>0.25165594646709999</c:v>
                </c:pt>
                <c:pt idx="8388" formatCode="General">
                  <c:v>0.263524079820186</c:v>
                </c:pt>
                <c:pt idx="8389" formatCode="General">
                  <c:v>0.27621445985383603</c:v>
                </c:pt>
                <c:pt idx="8390" formatCode="General">
                  <c:v>0.28924586977504801</c:v>
                </c:pt>
                <c:pt idx="8391" formatCode="General">
                  <c:v>0.30171281974796399</c:v>
                </c:pt>
                <c:pt idx="8392" formatCode="General">
                  <c:v>0.31285718950198899</c:v>
                </c:pt>
                <c:pt idx="8393" formatCode="General">
                  <c:v>0.32239188544428898</c:v>
                </c:pt>
                <c:pt idx="8394" formatCode="General">
                  <c:v>0.33072912193142201</c:v>
                </c:pt>
                <c:pt idx="8395" formatCode="General">
                  <c:v>0.33841826992836299</c:v>
                </c:pt>
                <c:pt idx="8396" formatCode="General">
                  <c:v>0.34548985561085199</c:v>
                </c:pt>
                <c:pt idx="8397" formatCode="General">
                  <c:v>0.35194718647527001</c:v>
                </c:pt>
                <c:pt idx="8398" formatCode="General">
                  <c:v>0.35780666935795102</c:v>
                </c:pt>
                <c:pt idx="8399" formatCode="General">
                  <c:v>0.36297372259157801</c:v>
                </c:pt>
                <c:pt idx="8400" formatCode="General">
                  <c:v>0.367602659095637</c:v>
                </c:pt>
                <c:pt idx="8401" formatCode="General">
                  <c:v>0.37216058179065298</c:v>
                </c:pt>
                <c:pt idx="8402" formatCode="General">
                  <c:v>0.37681672672139899</c:v>
                </c:pt>
                <c:pt idx="8403" formatCode="General">
                  <c:v>0.38119679539642998</c:v>
                </c:pt>
                <c:pt idx="8404" formatCode="General">
                  <c:v>0.3846522303098</c:v>
                </c:pt>
                <c:pt idx="8405" formatCode="General">
                  <c:v>0.38594224266013399</c:v>
                </c:pt>
                <c:pt idx="8406" formatCode="General">
                  <c:v>0.38444744034834699</c:v>
                </c:pt>
                <c:pt idx="8407" formatCode="General">
                  <c:v>0.38071872936187101</c:v>
                </c:pt>
                <c:pt idx="8408" formatCode="General">
                  <c:v>0.375913745157062</c:v>
                </c:pt>
                <c:pt idx="8409" formatCode="General">
                  <c:v>0.37151101663203301</c:v>
                </c:pt>
                <c:pt idx="8410" formatCode="General">
                  <c:v>0.36856749550663198</c:v>
                </c:pt>
                <c:pt idx="8411" formatCode="General">
                  <c:v>0.36718709067437399</c:v>
                </c:pt>
                <c:pt idx="8412" formatCode="General">
                  <c:v>0.36689703090394699</c:v>
                </c:pt>
                <c:pt idx="8413" formatCode="General">
                  <c:v>0.36667130234177597</c:v>
                </c:pt>
                <c:pt idx="8414" formatCode="General">
                  <c:v>0.36531534182287601</c:v>
                </c:pt>
                <c:pt idx="8415" formatCode="General">
                  <c:v>0.36267314376717202</c:v>
                </c:pt>
                <c:pt idx="8416" formatCode="General">
                  <c:v>0.35937620981996998</c:v>
                </c:pt>
                <c:pt idx="8417" formatCode="General">
                  <c:v>0.35608055443650799</c:v>
                </c:pt>
                <c:pt idx="8418" formatCode="General">
                  <c:v>0.35353541489974899</c:v>
                </c:pt>
                <c:pt idx="8419" formatCode="General">
                  <c:v>0.35195045992106699</c:v>
                </c:pt>
                <c:pt idx="8420" formatCode="General">
                  <c:v>0.35079710664476998</c:v>
                </c:pt>
                <c:pt idx="8421" formatCode="General">
                  <c:v>0.34982063638035998</c:v>
                </c:pt>
                <c:pt idx="8422" formatCode="General">
                  <c:v>0.34930837766247902</c:v>
                </c:pt>
                <c:pt idx="8423" formatCode="General">
                  <c:v>0.35000645212633602</c:v>
                </c:pt>
                <c:pt idx="8424" formatCode="General">
                  <c:v>0.35240619866370698</c:v>
                </c:pt>
                <c:pt idx="8425" formatCode="General">
                  <c:v>0.35628945189539502</c:v>
                </c:pt>
                <c:pt idx="8426" formatCode="General">
                  <c:v>0.36111920647225298</c:v>
                </c:pt>
                <c:pt idx="8427" formatCode="General">
                  <c:v>0.36631245959152298</c:v>
                </c:pt>
                <c:pt idx="8428" formatCode="General">
                  <c:v>0.37148556939739702</c:v>
                </c:pt>
                <c:pt idx="8429" formatCode="General">
                  <c:v>0.37643726568573099</c:v>
                </c:pt>
                <c:pt idx="8430" formatCode="General">
                  <c:v>0.38105697131939298</c:v>
                </c:pt>
                <c:pt idx="8431" formatCode="General">
                  <c:v>0.3850199321619</c:v>
                </c:pt>
                <c:pt idx="8432" formatCode="General">
                  <c:v>0.387888668076454</c:v>
                </c:pt>
                <c:pt idx="8433" formatCode="General">
                  <c:v>0.38972651537742398</c:v>
                </c:pt>
                <c:pt idx="8434" formatCode="General">
                  <c:v>0.39070100201525998</c:v>
                </c:pt>
                <c:pt idx="8435" formatCode="General">
                  <c:v>0.39119505626622197</c:v>
                </c:pt>
                <c:pt idx="8436" formatCode="General">
                  <c:v>0.39170445693422301</c:v>
                </c:pt>
                <c:pt idx="8437" formatCode="General">
                  <c:v>0.39192499366917899</c:v>
                </c:pt>
                <c:pt idx="8438" formatCode="General">
                  <c:v>0.39106324277925397</c:v>
                </c:pt>
                <c:pt idx="8439" formatCode="General">
                  <c:v>0.388487359736925</c:v>
                </c:pt>
                <c:pt idx="8440" formatCode="General">
                  <c:v>0.383953022408835</c:v>
                </c:pt>
                <c:pt idx="8441" formatCode="General">
                  <c:v>0.37789850196181601</c:v>
                </c:pt>
                <c:pt idx="8442" formatCode="General">
                  <c:v>0.37103827276566298</c:v>
                </c:pt>
                <c:pt idx="8443" formatCode="General">
                  <c:v>0.36386665465288298</c:v>
                </c:pt>
                <c:pt idx="8444" formatCode="General">
                  <c:v>0.35687284725789598</c:v>
                </c:pt>
                <c:pt idx="8445" formatCode="General">
                  <c:v>0.35031866132960199</c:v>
                </c:pt>
                <c:pt idx="8446" formatCode="General">
                  <c:v>0.34439453699628902</c:v>
                </c:pt>
                <c:pt idx="8447" formatCode="General">
                  <c:v>0.339330497719668</c:v>
                </c:pt>
                <c:pt idx="8448" formatCode="General">
                  <c:v>0.33554969567523002</c:v>
                </c:pt>
                <c:pt idx="8449" formatCode="General">
                  <c:v>0.33365789966603498</c:v>
                </c:pt>
                <c:pt idx="8450" formatCode="General">
                  <c:v>0.33364009347690499</c:v>
                </c:pt>
                <c:pt idx="8451" formatCode="General">
                  <c:v>0.33536123280587199</c:v>
                </c:pt>
                <c:pt idx="8452" formatCode="General">
                  <c:v>0.33930013058279501</c:v>
                </c:pt>
                <c:pt idx="8453" formatCode="General">
                  <c:v>0.34609918863835798</c:v>
                </c:pt>
                <c:pt idx="8454" formatCode="General">
                  <c:v>0.35445987666564599</c:v>
                </c:pt>
                <c:pt idx="8455" formatCode="General">
                  <c:v>0.36242458872088701</c:v>
                </c:pt>
                <c:pt idx="8456" formatCode="General">
                  <c:v>0.36938866095728001</c:v>
                </c:pt>
                <c:pt idx="8457" formatCode="General">
                  <c:v>0.37494848254973001</c:v>
                </c:pt>
                <c:pt idx="8458" formatCode="General">
                  <c:v>0.37848719513727702</c:v>
                </c:pt>
                <c:pt idx="8459" formatCode="General">
                  <c:v>0.37956192191112298</c:v>
                </c:pt>
                <c:pt idx="8460" formatCode="General">
                  <c:v>0.37792636121831602</c:v>
                </c:pt>
                <c:pt idx="8461" formatCode="General">
                  <c:v>0.373105734411249</c:v>
                </c:pt>
                <c:pt idx="8462" formatCode="General">
                  <c:v>0.36504142900567899</c:v>
                </c:pt>
                <c:pt idx="8463" formatCode="General">
                  <c:v>0.35357836302658802</c:v>
                </c:pt>
                <c:pt idx="8464" formatCode="General">
                  <c:v>0.33755152878281902</c:v>
                </c:pt>
                <c:pt idx="8465" formatCode="General">
                  <c:v>0.31698629271935802</c:v>
                </c:pt>
                <c:pt idx="8466" formatCode="General">
                  <c:v>0.29371502622663298</c:v>
                </c:pt>
                <c:pt idx="8467" formatCode="General">
                  <c:v>0.26951836224020798</c:v>
                </c:pt>
                <c:pt idx="8468" formatCode="General">
                  <c:v>0.24554842506115401</c:v>
                </c:pt>
                <c:pt idx="8469" formatCode="General">
                  <c:v>0.222369729690712</c:v>
                </c:pt>
                <c:pt idx="8470" formatCode="General">
                  <c:v>0.20005959615487301</c:v>
                </c:pt>
                <c:pt idx="8471" formatCode="General">
                  <c:v>0.17841711009580599</c:v>
                </c:pt>
                <c:pt idx="8472" formatCode="General">
                  <c:v>0.15737188186707199</c:v>
                </c:pt>
                <c:pt idx="8473" formatCode="General">
                  <c:v>0.13718752137269499</c:v>
                </c:pt>
                <c:pt idx="8474" formatCode="General">
                  <c:v>0.11857083336849999</c:v>
                </c:pt>
                <c:pt idx="8475" formatCode="General">
                  <c:v>0.101854939801924</c:v>
                </c:pt>
                <c:pt idx="8476" formatCode="General">
                  <c:v>8.6947209535994704E-2</c:v>
                </c:pt>
                <c:pt idx="8477" formatCode="General">
                  <c:v>7.4030416217738801E-2</c:v>
                </c:pt>
                <c:pt idx="8478" formatCode="General">
                  <c:v>6.3044722908655204E-2</c:v>
                </c:pt>
                <c:pt idx="8479" formatCode="General">
                  <c:v>5.3811352061508902E-2</c:v>
                </c:pt>
                <c:pt idx="8480" formatCode="General">
                  <c:v>4.6677286007625898E-2</c:v>
                </c:pt>
                <c:pt idx="8481" formatCode="General">
                  <c:v>4.1821436397354299E-2</c:v>
                </c:pt>
                <c:pt idx="8482" formatCode="General">
                  <c:v>3.8906326773935899E-2</c:v>
                </c:pt>
                <c:pt idx="8483" formatCode="General">
                  <c:v>3.7237544232685098E-2</c:v>
                </c:pt>
                <c:pt idx="8484" formatCode="General">
                  <c:v>3.6543640574953198E-2</c:v>
                </c:pt>
                <c:pt idx="8485" formatCode="General">
                  <c:v>3.7658543505493303E-2</c:v>
                </c:pt>
                <c:pt idx="8486" formatCode="General">
                  <c:v>4.099896052628E-2</c:v>
                </c:pt>
                <c:pt idx="8487" formatCode="General">
                  <c:v>4.5621259688569699E-2</c:v>
                </c:pt>
                <c:pt idx="8488" formatCode="General">
                  <c:v>5.0599301668965799E-2</c:v>
                </c:pt>
                <c:pt idx="8489" formatCode="General">
                  <c:v>5.5675007822021998E-2</c:v>
                </c:pt>
                <c:pt idx="8490" formatCode="General">
                  <c:v>6.07312700266808E-2</c:v>
                </c:pt>
                <c:pt idx="8491" formatCode="General">
                  <c:v>6.5137753900117099E-2</c:v>
                </c:pt>
                <c:pt idx="8492" formatCode="General">
                  <c:v>6.8082941016245999E-2</c:v>
                </c:pt>
                <c:pt idx="8493" formatCode="General">
                  <c:v>6.9119968453716596E-2</c:v>
                </c:pt>
                <c:pt idx="8494" formatCode="General">
                  <c:v>6.8095362910634893E-2</c:v>
                </c:pt>
                <c:pt idx="8495" formatCode="General">
                  <c:v>6.4710074365384104E-2</c:v>
                </c:pt>
                <c:pt idx="8496" formatCode="General">
                  <c:v>5.8410854014515498E-2</c:v>
                </c:pt>
                <c:pt idx="8497" formatCode="General">
                  <c:v>4.8982474957098697E-2</c:v>
                </c:pt>
                <c:pt idx="8498" formatCode="General">
                  <c:v>3.6484224873662201E-2</c:v>
                </c:pt>
                <c:pt idx="8499" formatCode="General">
                  <c:v>2.13964885722474E-2</c:v>
                </c:pt>
                <c:pt idx="8500" formatCode="General">
                  <c:v>4.8479411066966599E-3</c:v>
                </c:pt>
                <c:pt idx="8501" formatCode="General">
                  <c:v>-1.1699937922645599E-2</c:v>
                </c:pt>
                <c:pt idx="8502" formatCode="General">
                  <c:v>-2.70273589802963E-2</c:v>
                </c:pt>
                <c:pt idx="8503" formatCode="General">
                  <c:v>-4.0223754860362101E-2</c:v>
                </c:pt>
                <c:pt idx="8504" formatCode="General">
                  <c:v>-5.0604773001557302E-2</c:v>
                </c:pt>
                <c:pt idx="8505" formatCode="General">
                  <c:v>-5.8077287341723099E-2</c:v>
                </c:pt>
                <c:pt idx="8506" formatCode="General">
                  <c:v>-6.2944024475394503E-2</c:v>
                </c:pt>
                <c:pt idx="8507" formatCode="General">
                  <c:v>-6.5569535143638794E-2</c:v>
                </c:pt>
                <c:pt idx="8508" formatCode="General">
                  <c:v>-6.6031494704476404E-2</c:v>
                </c:pt>
                <c:pt idx="8509" formatCode="General">
                  <c:v>-6.4231591293079801E-2</c:v>
                </c:pt>
                <c:pt idx="8510" formatCode="General">
                  <c:v>-6.0324374990521297E-2</c:v>
                </c:pt>
                <c:pt idx="8511" formatCode="General">
                  <c:v>-5.48649782426293E-2</c:v>
                </c:pt>
                <c:pt idx="8512" formatCode="General">
                  <c:v>-4.8676430121259301E-2</c:v>
                </c:pt>
                <c:pt idx="8513" formatCode="General">
                  <c:v>-4.2697510785125903E-2</c:v>
                </c:pt>
                <c:pt idx="8514" formatCode="General">
                  <c:v>-3.7794863919086402E-2</c:v>
                </c:pt>
                <c:pt idx="8515" formatCode="General">
                  <c:v>-3.42716415716941E-2</c:v>
                </c:pt>
                <c:pt idx="8516" formatCode="General">
                  <c:v>-3.25720307444139E-2</c:v>
                </c:pt>
                <c:pt idx="8517" formatCode="General">
                  <c:v>-3.3584298340795897E-2</c:v>
                </c:pt>
                <c:pt idx="8518" formatCode="General">
                  <c:v>-3.8064933914509297E-2</c:v>
                </c:pt>
                <c:pt idx="8519" formatCode="General">
                  <c:v>-4.6368649592175598E-2</c:v>
                </c:pt>
                <c:pt idx="8520" formatCode="General">
                  <c:v>-5.8315894933955899E-2</c:v>
                </c:pt>
                <c:pt idx="8521" formatCode="General">
                  <c:v>-7.3646582945723404E-2</c:v>
                </c:pt>
                <c:pt idx="8522" formatCode="General">
                  <c:v>-9.1594771656307195E-2</c:v>
                </c:pt>
                <c:pt idx="8523" formatCode="General">
                  <c:v>-0.11141849989901501</c:v>
                </c:pt>
                <c:pt idx="8524" formatCode="General">
                  <c:v>-0.13308246441743099</c:v>
                </c:pt>
                <c:pt idx="8525" formatCode="General">
                  <c:v>-0.15621997026370599</c:v>
                </c:pt>
                <c:pt idx="8526" formatCode="General">
                  <c:v>-0.17955055108999299</c:v>
                </c:pt>
                <c:pt idx="8527" formatCode="General">
                  <c:v>-0.201968006018207</c:v>
                </c:pt>
                <c:pt idx="8528" formatCode="General">
                  <c:v>-0.22282891763514001</c:v>
                </c:pt>
                <c:pt idx="8529" formatCode="General">
                  <c:v>-0.24146375979349</c:v>
                </c:pt>
                <c:pt idx="8530" formatCode="General">
                  <c:v>-0.25732979594939998</c:v>
                </c:pt>
                <c:pt idx="8531" formatCode="General">
                  <c:v>-0.27025735525164502</c:v>
                </c:pt>
                <c:pt idx="8532" formatCode="General">
                  <c:v>-0.28051615672574098</c:v>
                </c:pt>
                <c:pt idx="8533" formatCode="General">
                  <c:v>-0.28853794456881499</c:v>
                </c:pt>
                <c:pt idx="8534" formatCode="General">
                  <c:v>-0.29460670865215599</c:v>
                </c:pt>
                <c:pt idx="8535" formatCode="General">
                  <c:v>-0.29896547153287101</c:v>
                </c:pt>
                <c:pt idx="8536" formatCode="General">
                  <c:v>-0.302428969481979</c:v>
                </c:pt>
                <c:pt idx="8537" formatCode="General">
                  <c:v>-0.30633738354234002</c:v>
                </c:pt>
                <c:pt idx="8538" formatCode="General">
                  <c:v>-0.31118904522665902</c:v>
                </c:pt>
                <c:pt idx="8539" formatCode="General">
                  <c:v>-0.31669629621020301</c:v>
                </c:pt>
                <c:pt idx="8540" formatCode="General">
                  <c:v>-0.32259099315175199</c:v>
                </c:pt>
                <c:pt idx="8541" formatCode="General">
                  <c:v>-0.32907221575885698</c:v>
                </c:pt>
                <c:pt idx="8542" formatCode="General">
                  <c:v>-0.33709499742218202</c:v>
                </c:pt>
                <c:pt idx="8543" formatCode="General">
                  <c:v>-0.34708445409260003</c:v>
                </c:pt>
                <c:pt idx="8544" formatCode="General">
                  <c:v>-0.35895607792720702</c:v>
                </c:pt>
                <c:pt idx="8545" formatCode="General">
                  <c:v>-0.37288409670468697</c:v>
                </c:pt>
                <c:pt idx="8546" formatCode="General">
                  <c:v>-0.38883768593123402</c:v>
                </c:pt>
                <c:pt idx="8547" formatCode="General">
                  <c:v>-0.40621207232915701</c:v>
                </c:pt>
                <c:pt idx="8548" formatCode="General">
                  <c:v>-0.42454102574797198</c:v>
                </c:pt>
                <c:pt idx="8549" formatCode="General">
                  <c:v>-0.44375309654002099</c:v>
                </c:pt>
                <c:pt idx="8550" formatCode="General">
                  <c:v>-0.46314138090627599</c:v>
                </c:pt>
                <c:pt idx="8551" formatCode="General">
                  <c:v>-0.48227192367105598</c:v>
                </c:pt>
                <c:pt idx="8552" formatCode="General">
                  <c:v>-0.50159679300252102</c:v>
                </c:pt>
                <c:pt idx="8553" formatCode="General">
                  <c:v>-0.52110600665582996</c:v>
                </c:pt>
                <c:pt idx="8554" formatCode="General">
                  <c:v>-0.54019310201882997</c:v>
                </c:pt>
                <c:pt idx="8555" formatCode="General">
                  <c:v>-0.55835350879541401</c:v>
                </c:pt>
                <c:pt idx="8556" formatCode="General">
                  <c:v>-0.57603108885169296</c:v>
                </c:pt>
                <c:pt idx="8557" formatCode="General">
                  <c:v>-0.59312272721537596</c:v>
                </c:pt>
                <c:pt idx="8558" formatCode="General">
                  <c:v>-0.608724270732941</c:v>
                </c:pt>
                <c:pt idx="8559" formatCode="General">
                  <c:v>-0.62235021948010805</c:v>
                </c:pt>
                <c:pt idx="8560" formatCode="General">
                  <c:v>-0.63359119149903198</c:v>
                </c:pt>
                <c:pt idx="8561" formatCode="General">
                  <c:v>-0.64262453559005905</c:v>
                </c:pt>
                <c:pt idx="8562" formatCode="General">
                  <c:v>-0.65004374269002996</c:v>
                </c:pt>
                <c:pt idx="8563" formatCode="General">
                  <c:v>-0.65575428567273597</c:v>
                </c:pt>
                <c:pt idx="8564" formatCode="General">
                  <c:v>-0.65912248387696404</c:v>
                </c:pt>
                <c:pt idx="8565" formatCode="General">
                  <c:v>-0.65960262538004499</c:v>
                </c:pt>
                <c:pt idx="8566" formatCode="General">
                  <c:v>-0.65719074691972801</c:v>
                </c:pt>
                <c:pt idx="8567" formatCode="General">
                  <c:v>-0.65256763410850105</c:v>
                </c:pt>
                <c:pt idx="8568" formatCode="General">
                  <c:v>-0.64660909926188703</c:v>
                </c:pt>
                <c:pt idx="8569" formatCode="General">
                  <c:v>-0.64054297852120901</c:v>
                </c:pt>
                <c:pt idx="8570" formatCode="General">
                  <c:v>-0.63561270858234797</c:v>
                </c:pt>
                <c:pt idx="8571" formatCode="General">
                  <c:v>-0.632088037248557</c:v>
                </c:pt>
                <c:pt idx="8572" formatCode="General">
                  <c:v>-0.62907495813546399</c:v>
                </c:pt>
                <c:pt idx="8573" formatCode="General">
                  <c:v>-0.62553179783553903</c:v>
                </c:pt>
                <c:pt idx="8574" formatCode="General">
                  <c:v>-0.62056931597922005</c:v>
                </c:pt>
                <c:pt idx="8575" formatCode="General">
                  <c:v>-0.61406491444817501</c:v>
                </c:pt>
                <c:pt idx="8576" formatCode="General">
                  <c:v>-0.60685102134677404</c:v>
                </c:pt>
                <c:pt idx="8577" formatCode="General">
                  <c:v>-0.60007101684310604</c:v>
                </c:pt>
                <c:pt idx="8578" formatCode="General">
                  <c:v>-0.59414616985981905</c:v>
                </c:pt>
                <c:pt idx="8579" formatCode="General">
                  <c:v>-0.58832956313656104</c:v>
                </c:pt>
                <c:pt idx="8580" formatCode="General">
                  <c:v>-0.58202142340021501</c:v>
                </c:pt>
                <c:pt idx="8581" formatCode="General">
                  <c:v>-0.57510979360014802</c:v>
                </c:pt>
                <c:pt idx="8582" formatCode="General">
                  <c:v>-0.56800966006271703</c:v>
                </c:pt>
                <c:pt idx="8583" formatCode="General">
                  <c:v>-0.56126376465632699</c:v>
                </c:pt>
                <c:pt idx="8584" formatCode="General">
                  <c:v>-0.55473055067982902</c:v>
                </c:pt>
                <c:pt idx="8585" formatCode="General">
                  <c:v>-0.54817397216840702</c:v>
                </c:pt>
                <c:pt idx="8586" formatCode="General">
                  <c:v>-0.54152537258063504</c:v>
                </c:pt>
                <c:pt idx="8587" formatCode="General">
                  <c:v>-0.53446757470622497</c:v>
                </c:pt>
                <c:pt idx="8588" formatCode="General">
                  <c:v>-0.52668182161044197</c:v>
                </c:pt>
                <c:pt idx="8589" formatCode="General">
                  <c:v>-0.51813747328662596</c:v>
                </c:pt>
                <c:pt idx="8590" formatCode="General">
                  <c:v>-0.508707648137527</c:v>
                </c:pt>
                <c:pt idx="8591" formatCode="General">
                  <c:v>-0.498044404194251</c:v>
                </c:pt>
                <c:pt idx="8592" formatCode="General">
                  <c:v>-0.48601926670257101</c:v>
                </c:pt>
                <c:pt idx="8593" formatCode="General">
                  <c:v>-0.47246363473278102</c:v>
                </c:pt>
                <c:pt idx="8594" formatCode="General">
                  <c:v>-0.45683075265776801</c:v>
                </c:pt>
                <c:pt idx="8595" formatCode="General">
                  <c:v>-0.43899565769443799</c:v>
                </c:pt>
                <c:pt idx="8596" formatCode="General">
                  <c:v>-0.41975946458053698</c:v>
                </c:pt>
                <c:pt idx="8597" formatCode="General">
                  <c:v>-0.40009480300595002</c:v>
                </c:pt>
                <c:pt idx="8598" formatCode="General">
                  <c:v>-0.38079105855666201</c:v>
                </c:pt>
                <c:pt idx="8599" formatCode="General">
                  <c:v>-0.36207370310337</c:v>
                </c:pt>
                <c:pt idx="8600" formatCode="General">
                  <c:v>-0.343971417659032</c:v>
                </c:pt>
                <c:pt idx="8601" formatCode="General">
                  <c:v>-0.32684371736249102</c:v>
                </c:pt>
                <c:pt idx="8602" formatCode="General">
                  <c:v>-0.311113959945852</c:v>
                </c:pt>
                <c:pt idx="8603" formatCode="General">
                  <c:v>-0.29709924411101701</c:v>
                </c:pt>
                <c:pt idx="8604" formatCode="General">
                  <c:v>-0.28474123651841698</c:v>
                </c:pt>
                <c:pt idx="8605" formatCode="General">
                  <c:v>-0.27405185869173698</c:v>
                </c:pt>
                <c:pt idx="8606" formatCode="General">
                  <c:v>-0.26523401452378598</c:v>
                </c:pt>
                <c:pt idx="8607" formatCode="General">
                  <c:v>-0.25863270383352299</c:v>
                </c:pt>
                <c:pt idx="8608" formatCode="General">
                  <c:v>-0.25478622003352303</c:v>
                </c:pt>
                <c:pt idx="8609" formatCode="General">
                  <c:v>-0.25319971163310401</c:v>
                </c:pt>
                <c:pt idx="8610" formatCode="General">
                  <c:v>-0.25266963167867701</c:v>
                </c:pt>
                <c:pt idx="8611" formatCode="General">
                  <c:v>-0.25239835559539398</c:v>
                </c:pt>
                <c:pt idx="8612" formatCode="General">
                  <c:v>-0.25182834634347001</c:v>
                </c:pt>
                <c:pt idx="8613" formatCode="General">
                  <c:v>-0.25007569218473802</c:v>
                </c:pt>
                <c:pt idx="8614" formatCode="General">
                  <c:v>-0.246593124282844</c:v>
                </c:pt>
                <c:pt idx="8615" formatCode="General">
                  <c:v>-0.24134722883137799</c:v>
                </c:pt>
                <c:pt idx="8616" formatCode="General">
                  <c:v>-0.23420900286306501</c:v>
                </c:pt>
                <c:pt idx="8617" formatCode="General">
                  <c:v>-0.225342749840688</c:v>
                </c:pt>
                <c:pt idx="8618" formatCode="General">
                  <c:v>-0.214922403133253</c:v>
                </c:pt>
                <c:pt idx="8619" formatCode="General">
                  <c:v>-0.203108840961926</c:v>
                </c:pt>
                <c:pt idx="8620" formatCode="General">
                  <c:v>-0.190171128619749</c:v>
                </c:pt>
                <c:pt idx="8621" formatCode="General">
                  <c:v>-0.17597810419957799</c:v>
                </c:pt>
                <c:pt idx="8622" formatCode="General">
                  <c:v>-0.15991617297084201</c:v>
                </c:pt>
                <c:pt idx="8623" formatCode="General">
                  <c:v>-0.141894471714266</c:v>
                </c:pt>
                <c:pt idx="8624" formatCode="General">
                  <c:v>-0.12291462729436101</c:v>
                </c:pt>
                <c:pt idx="8625" formatCode="General">
                  <c:v>-0.10401486386888099</c:v>
                </c:pt>
                <c:pt idx="8626" formatCode="General">
                  <c:v>-8.5465753880405504E-2</c:v>
                </c:pt>
                <c:pt idx="8627" formatCode="General">
                  <c:v>-6.7348623509858194E-2</c:v>
                </c:pt>
                <c:pt idx="8628" formatCode="General">
                  <c:v>-4.9872048429395702E-2</c:v>
                </c:pt>
                <c:pt idx="8629" formatCode="General">
                  <c:v>-3.3457294641046603E-2</c:v>
                </c:pt>
                <c:pt idx="8630" formatCode="General">
                  <c:v>-1.8480050981178799E-2</c:v>
                </c:pt>
                <c:pt idx="8631" formatCode="General">
                  <c:v>-4.9737509628010202E-3</c:v>
                </c:pt>
                <c:pt idx="8632" formatCode="General">
                  <c:v>7.3732974199103001E-3</c:v>
                </c:pt>
                <c:pt idx="8633" formatCode="General">
                  <c:v>1.97144046975074E-2</c:v>
                </c:pt>
                <c:pt idx="8634" formatCode="General">
                  <c:v>3.2392043241392499E-2</c:v>
                </c:pt>
                <c:pt idx="8635" formatCode="General">
                  <c:v>4.4578459550077103E-2</c:v>
                </c:pt>
                <c:pt idx="8636" formatCode="General">
                  <c:v>5.67316818053177E-2</c:v>
                </c:pt>
                <c:pt idx="8637" formatCode="General">
                  <c:v>6.9762746323088307E-2</c:v>
                </c:pt>
                <c:pt idx="8638" formatCode="General">
                  <c:v>8.3533689219774401E-2</c:v>
                </c:pt>
                <c:pt idx="8639" formatCode="General">
                  <c:v>9.7456417277763996E-2</c:v>
                </c:pt>
                <c:pt idx="8640" formatCode="General">
                  <c:v>0.11097084185396799</c:v>
                </c:pt>
                <c:pt idx="8641" formatCode="General">
                  <c:v>0.123761067563869</c:v>
                </c:pt>
                <c:pt idx="8642" formatCode="General">
                  <c:v>0.135668018784289</c:v>
                </c:pt>
                <c:pt idx="8643" formatCode="General">
                  <c:v>0.146764343995375</c:v>
                </c:pt>
                <c:pt idx="8644" formatCode="General">
                  <c:v>0.15798296600255901</c:v>
                </c:pt>
                <c:pt idx="8645" formatCode="General">
                  <c:v>0.17038502278072301</c:v>
                </c:pt>
                <c:pt idx="8646" formatCode="General">
                  <c:v>0.18397163291347099</c:v>
                </c:pt>
                <c:pt idx="8647" formatCode="General">
                  <c:v>0.19785709123232101</c:v>
                </c:pt>
                <c:pt idx="8648" formatCode="General">
                  <c:v>0.210697749535702</c:v>
                </c:pt>
                <c:pt idx="8649" formatCode="General">
                  <c:v>0.22105677164750501</c:v>
                </c:pt>
                <c:pt idx="8650" formatCode="General">
                  <c:v>0.22835982712591599</c:v>
                </c:pt>
                <c:pt idx="8651" formatCode="General">
                  <c:v>0.23352082330160601</c:v>
                </c:pt>
                <c:pt idx="8652" formatCode="General">
                  <c:v>0.238197808344291</c:v>
                </c:pt>
                <c:pt idx="8653" formatCode="General">
                  <c:v>0.24311125659243499</c:v>
                </c:pt>
                <c:pt idx="8654" formatCode="General">
                  <c:v>0.248374935537305</c:v>
                </c:pt>
                <c:pt idx="8655" formatCode="General">
                  <c:v>0.25462212561974701</c:v>
                </c:pt>
                <c:pt idx="8656" formatCode="General">
                  <c:v>0.262142776533765</c:v>
                </c:pt>
                <c:pt idx="8657" formatCode="General">
                  <c:v>0.270507124270018</c:v>
                </c:pt>
                <c:pt idx="8658" formatCode="General">
                  <c:v>0.27923272429023099</c:v>
                </c:pt>
                <c:pt idx="8659" formatCode="General">
                  <c:v>0.28800948018609901</c:v>
                </c:pt>
                <c:pt idx="8660" formatCode="General">
                  <c:v>0.29644487046253898</c:v>
                </c:pt>
                <c:pt idx="8661" formatCode="General">
                  <c:v>0.30454768366443602</c:v>
                </c:pt>
                <c:pt idx="8662" formatCode="General">
                  <c:v>0.31245334225681498</c:v>
                </c:pt>
                <c:pt idx="8663" formatCode="General">
                  <c:v>0.31999114065344397</c:v>
                </c:pt>
                <c:pt idx="8664" formatCode="General">
                  <c:v>0.32723591734671897</c:v>
                </c:pt>
                <c:pt idx="8665" formatCode="General">
                  <c:v>0.33421710056214698</c:v>
                </c:pt>
                <c:pt idx="8666" formatCode="General">
                  <c:v>0.34052323584419097</c:v>
                </c:pt>
                <c:pt idx="8667" formatCode="General">
                  <c:v>0.34623319333223002</c:v>
                </c:pt>
                <c:pt idx="8668" formatCode="General">
                  <c:v>0.35204510868192201</c:v>
                </c:pt>
                <c:pt idx="8669" formatCode="General">
                  <c:v>0.35831618145766198</c:v>
                </c:pt>
                <c:pt idx="8670" formatCode="General">
                  <c:v>0.36526803166145599</c:v>
                </c:pt>
                <c:pt idx="8671" formatCode="General">
                  <c:v>0.37341764157519203</c:v>
                </c:pt>
                <c:pt idx="8672" formatCode="General">
                  <c:v>0.38302621929925401</c:v>
                </c:pt>
                <c:pt idx="8673" formatCode="General">
                  <c:v>0.39392408109358901</c:v>
                </c:pt>
                <c:pt idx="8674" formatCode="General">
                  <c:v>0.40607975239619398</c:v>
                </c:pt>
                <c:pt idx="8675" formatCode="General">
                  <c:v>0.41933170793871</c:v>
                </c:pt>
                <c:pt idx="8676" formatCode="General">
                  <c:v>0.43308460919720598</c:v>
                </c:pt>
                <c:pt idx="8677" formatCode="General">
                  <c:v>0.44650296841411402</c:v>
                </c:pt>
                <c:pt idx="8678" formatCode="General">
                  <c:v>0.459221183926939</c:v>
                </c:pt>
                <c:pt idx="8679" formatCode="General">
                  <c:v>0.471674546075875</c:v>
                </c:pt>
                <c:pt idx="8680" formatCode="General">
                  <c:v>0.48433748197175402</c:v>
                </c:pt>
                <c:pt idx="8681" formatCode="General">
                  <c:v>0.49682747466410898</c:v>
                </c:pt>
                <c:pt idx="8682" formatCode="General">
                  <c:v>0.50858380253287205</c:v>
                </c:pt>
                <c:pt idx="8683" formatCode="General">
                  <c:v>0.51935232462773395</c:v>
                </c:pt>
                <c:pt idx="8684" formatCode="General">
                  <c:v>0.52916020702156896</c:v>
                </c:pt>
                <c:pt idx="8685" formatCode="General">
                  <c:v>0.53842946577620898</c:v>
                </c:pt>
                <c:pt idx="8686" formatCode="General">
                  <c:v>0.54738545161697405</c:v>
                </c:pt>
                <c:pt idx="8687" formatCode="General">
                  <c:v>0.55588530478694798</c:v>
                </c:pt>
                <c:pt idx="8688" formatCode="General">
                  <c:v>0.563558862724576</c:v>
                </c:pt>
                <c:pt idx="8689" formatCode="General">
                  <c:v>0.57042422692163097</c:v>
                </c:pt>
                <c:pt idx="8690" formatCode="General">
                  <c:v>0.57714415774257199</c:v>
                </c:pt>
                <c:pt idx="8691" formatCode="General">
                  <c:v>0.58409842948385504</c:v>
                </c:pt>
                <c:pt idx="8692" formatCode="General">
                  <c:v>0.590997553455064</c:v>
                </c:pt>
                <c:pt idx="8693" formatCode="General">
                  <c:v>0.59766939304933098</c:v>
                </c:pt>
                <c:pt idx="8694" formatCode="General">
                  <c:v>0.60412650414264002</c:v>
                </c:pt>
                <c:pt idx="8695" formatCode="General">
                  <c:v>0.61039137494580598</c:v>
                </c:pt>
                <c:pt idx="8696" formatCode="General">
                  <c:v>0.61623611798321698</c:v>
                </c:pt>
                <c:pt idx="8697" formatCode="General">
                  <c:v>0.62091868919820203</c:v>
                </c:pt>
                <c:pt idx="8698" formatCode="General">
                  <c:v>0.62412854856582201</c:v>
                </c:pt>
                <c:pt idx="8699" formatCode="General">
                  <c:v>0.62650331879666299</c:v>
                </c:pt>
                <c:pt idx="8700" formatCode="General">
                  <c:v>0.62832905569722497</c:v>
                </c:pt>
                <c:pt idx="8701" formatCode="General">
                  <c:v>0.629183363231684</c:v>
                </c:pt>
                <c:pt idx="8702" formatCode="General">
                  <c:v>0.62893372141273096</c:v>
                </c:pt>
                <c:pt idx="8703" formatCode="General">
                  <c:v>0.62773879446457204</c:v>
                </c:pt>
                <c:pt idx="8704" formatCode="General">
                  <c:v>0.62561418661606105</c:v>
                </c:pt>
                <c:pt idx="8705" formatCode="General">
                  <c:v>0.622508149288728</c:v>
                </c:pt>
                <c:pt idx="8706" formatCode="General">
                  <c:v>0.61859223305303901</c:v>
                </c:pt>
                <c:pt idx="8707" formatCode="General">
                  <c:v>0.614175427666386</c:v>
                </c:pt>
                <c:pt idx="8708" formatCode="General">
                  <c:v>0.60983101204839896</c:v>
                </c:pt>
                <c:pt idx="8709" formatCode="General">
                  <c:v>0.60703592798521799</c:v>
                </c:pt>
                <c:pt idx="8710" formatCode="General">
                  <c:v>0.60656119787849105</c:v>
                </c:pt>
                <c:pt idx="8711" formatCode="General">
                  <c:v>0.60799628871225997</c:v>
                </c:pt>
                <c:pt idx="8712" formatCode="General">
                  <c:v>0.61143086271874503</c:v>
                </c:pt>
                <c:pt idx="8713" formatCode="General">
                  <c:v>0.61673136479968904</c:v>
                </c:pt>
                <c:pt idx="8714" formatCode="General">
                  <c:v>0.62326231789508901</c:v>
                </c:pt>
                <c:pt idx="8715" formatCode="General">
                  <c:v>0.63063611275839304</c:v>
                </c:pt>
                <c:pt idx="8716" formatCode="General">
                  <c:v>0.63867925801799597</c:v>
                </c:pt>
                <c:pt idx="8717" formatCode="General">
                  <c:v>0.64737618868687796</c:v>
                </c:pt>
                <c:pt idx="8718" formatCode="General">
                  <c:v>0.65644253162004795</c:v>
                </c:pt>
                <c:pt idx="8719" formatCode="General">
                  <c:v>0.66519344357869103</c:v>
                </c:pt>
                <c:pt idx="8720" formatCode="General">
                  <c:v>0.67347296951568103</c:v>
                </c:pt>
                <c:pt idx="8721" formatCode="General">
                  <c:v>0.68094496788079395</c:v>
                </c:pt>
                <c:pt idx="8722" formatCode="General">
                  <c:v>0.686960834715996</c:v>
                </c:pt>
                <c:pt idx="8723" formatCode="General">
                  <c:v>0.69127375098831401</c:v>
                </c:pt>
                <c:pt idx="8724" formatCode="General">
                  <c:v>0.69359373254263601</c:v>
                </c:pt>
                <c:pt idx="8725" formatCode="General">
                  <c:v>0.69358712731919903</c:v>
                </c:pt>
                <c:pt idx="8726" formatCode="General">
                  <c:v>0.69135155506233403</c:v>
                </c:pt>
                <c:pt idx="8727" formatCode="General">
                  <c:v>0.68693061108251896</c:v>
                </c:pt>
                <c:pt idx="8728" formatCode="General">
                  <c:v>0.68017491387600004</c:v>
                </c:pt>
                <c:pt idx="8729" formatCode="General">
                  <c:v>0.67102145675650204</c:v>
                </c:pt>
                <c:pt idx="8730" formatCode="General">
                  <c:v>0.65952615873065901</c:v>
                </c:pt>
                <c:pt idx="8731" formatCode="General">
                  <c:v>0.64595165582755298</c:v>
                </c:pt>
                <c:pt idx="8732" formatCode="General">
                  <c:v>0.63092728887431304</c:v>
                </c:pt>
                <c:pt idx="8733" formatCode="General">
                  <c:v>0.61509199866900999</c:v>
                </c:pt>
                <c:pt idx="8734" formatCode="General">
                  <c:v>0.59860565803970101</c:v>
                </c:pt>
                <c:pt idx="8735" formatCode="General">
                  <c:v>0.58145024439549298</c:v>
                </c:pt>
                <c:pt idx="8736" formatCode="General">
                  <c:v>0.56333063427351904</c:v>
                </c:pt>
                <c:pt idx="8737" formatCode="General">
                  <c:v>0.54398636516527199</c:v>
                </c:pt>
                <c:pt idx="8738" formatCode="General">
                  <c:v>0.52375662086538499</c:v>
                </c:pt>
                <c:pt idx="8739" formatCode="General">
                  <c:v>0.50332182174789397</c:v>
                </c:pt>
                <c:pt idx="8740" formatCode="General">
                  <c:v>0.48342852680805498</c:v>
                </c:pt>
                <c:pt idx="8741" formatCode="General">
                  <c:v>0.46462229202778399</c:v>
                </c:pt>
                <c:pt idx="8742" formatCode="General">
                  <c:v>0.447083947655187</c:v>
                </c:pt>
                <c:pt idx="8743" formatCode="General">
                  <c:v>0.43097500325372501</c:v>
                </c:pt>
                <c:pt idx="8744" formatCode="General">
                  <c:v>0.41636536666413498</c:v>
                </c:pt>
                <c:pt idx="8745" formatCode="General">
                  <c:v>0.40345375642005599</c:v>
                </c:pt>
                <c:pt idx="8746" formatCode="General">
                  <c:v>0.39230541367918198</c:v>
                </c:pt>
                <c:pt idx="8747" formatCode="General">
                  <c:v>0.38262395127376297</c:v>
                </c:pt>
                <c:pt idx="8748" formatCode="General">
                  <c:v>0.37395853909878901</c:v>
                </c:pt>
                <c:pt idx="8749" formatCode="General">
                  <c:v>0.36611976897358001</c:v>
                </c:pt>
                <c:pt idx="8750" formatCode="General">
                  <c:v>0.35932793112251699</c:v>
                </c:pt>
                <c:pt idx="8751" formatCode="General">
                  <c:v>0.35379112409638802</c:v>
                </c:pt>
                <c:pt idx="8752" formatCode="General">
                  <c:v>0.34962701800593798</c:v>
                </c:pt>
                <c:pt idx="8753" formatCode="General">
                  <c:v>0.34686885637206499</c:v>
                </c:pt>
                <c:pt idx="8754" formatCode="General">
                  <c:v>0.345962066951992</c:v>
                </c:pt>
                <c:pt idx="8755" formatCode="General">
                  <c:v>0.347352787039311</c:v>
                </c:pt>
                <c:pt idx="8756" formatCode="General">
                  <c:v>0.35093965821696599</c:v>
                </c:pt>
                <c:pt idx="8757" formatCode="General">
                  <c:v>0.35578009916203801</c:v>
                </c:pt>
                <c:pt idx="8758" formatCode="General">
                  <c:v>0.36014139812249402</c:v>
                </c:pt>
                <c:pt idx="8759" formatCode="General">
                  <c:v>0.36259053469929398</c:v>
                </c:pt>
                <c:pt idx="8760" formatCode="General">
                  <c:v>0.36272092629631097</c:v>
                </c:pt>
                <c:pt idx="8761" formatCode="General">
                  <c:v>0.36091832525849799</c:v>
                </c:pt>
                <c:pt idx="8762" formatCode="General">
                  <c:v>0.357185329601094</c:v>
                </c:pt>
                <c:pt idx="8763" formatCode="General">
                  <c:v>0.35150721860224998</c:v>
                </c:pt>
                <c:pt idx="8764" formatCode="General">
                  <c:v>0.34423029629151503</c:v>
                </c:pt>
                <c:pt idx="8765" formatCode="General">
                  <c:v>0.335159210379466</c:v>
                </c:pt>
                <c:pt idx="8766" formatCode="General">
                  <c:v>0.32391414035720101</c:v>
                </c:pt>
                <c:pt idx="8767" formatCode="General">
                  <c:v>0.31019808345827699</c:v>
                </c:pt>
                <c:pt idx="8768" formatCode="General">
                  <c:v>0.29381698147930702</c:v>
                </c:pt>
                <c:pt idx="8769" formatCode="General">
                  <c:v>0.27481219941498403</c:v>
                </c:pt>
                <c:pt idx="8770" formatCode="General">
                  <c:v>0.25348781037448997</c:v>
                </c:pt>
                <c:pt idx="8771" formatCode="General">
                  <c:v>0.23059059743247001</c:v>
                </c:pt>
                <c:pt idx="8772" formatCode="General">
                  <c:v>0.20736450511815599</c:v>
                </c:pt>
                <c:pt idx="8773" formatCode="General">
                  <c:v>0.18461765355569301</c:v>
                </c:pt>
                <c:pt idx="8774" formatCode="General">
                  <c:v>0.16294419230152299</c:v>
                </c:pt>
                <c:pt idx="8775" formatCode="General">
                  <c:v>0.14257690314352101</c:v>
                </c:pt>
                <c:pt idx="8776" formatCode="General">
                  <c:v>0.123410485789091</c:v>
                </c:pt>
                <c:pt idx="8777" formatCode="General">
                  <c:v>0.10602083946567201</c:v>
                </c:pt>
                <c:pt idx="8778" formatCode="General">
                  <c:v>9.0821983828227398E-2</c:v>
                </c:pt>
                <c:pt idx="8779" formatCode="General">
                  <c:v>7.7868125665869606E-2</c:v>
                </c:pt>
                <c:pt idx="8780" formatCode="General">
                  <c:v>6.7130267508310401E-2</c:v>
                </c:pt>
                <c:pt idx="8781" formatCode="General">
                  <c:v>5.8804313042496698E-2</c:v>
                </c:pt>
                <c:pt idx="8782" formatCode="General">
                  <c:v>5.2935910980525698E-2</c:v>
                </c:pt>
                <c:pt idx="8783" formatCode="General">
                  <c:v>4.9492711608489698E-2</c:v>
                </c:pt>
                <c:pt idx="8784" formatCode="General">
                  <c:v>4.8509643785514901E-2</c:v>
                </c:pt>
                <c:pt idx="8785" formatCode="General">
                  <c:v>4.9103186731374801E-2</c:v>
                </c:pt>
                <c:pt idx="8786" formatCode="General">
                  <c:v>5.0157721473253099E-2</c:v>
                </c:pt>
                <c:pt idx="8787" formatCode="General">
                  <c:v>5.0877084714999098E-2</c:v>
                </c:pt>
                <c:pt idx="8788" formatCode="General">
                  <c:v>5.0432870399882299E-2</c:v>
                </c:pt>
                <c:pt idx="8789" formatCode="General">
                  <c:v>4.8367953304715001E-2</c:v>
                </c:pt>
                <c:pt idx="8790" formatCode="General">
                  <c:v>4.4508760030522301E-2</c:v>
                </c:pt>
                <c:pt idx="8791" formatCode="General">
                  <c:v>3.83627316192858E-2</c:v>
                </c:pt>
                <c:pt idx="8792" formatCode="General">
                  <c:v>2.9547279454680199E-2</c:v>
                </c:pt>
                <c:pt idx="8793" formatCode="General">
                  <c:v>1.8646961762160501E-2</c:v>
                </c:pt>
                <c:pt idx="8794" formatCode="General">
                  <c:v>6.6453441397067402E-3</c:v>
                </c:pt>
                <c:pt idx="8795" formatCode="General">
                  <c:v>-5.8605653243992703E-3</c:v>
                </c:pt>
                <c:pt idx="8796" formatCode="General">
                  <c:v>-1.8268609097328602E-2</c:v>
                </c:pt>
                <c:pt idx="8797" formatCode="General">
                  <c:v>-3.0051444902782699E-2</c:v>
                </c:pt>
                <c:pt idx="8798" formatCode="General">
                  <c:v>-4.09799326532891E-2</c:v>
                </c:pt>
                <c:pt idx="8799" formatCode="General">
                  <c:v>-5.0931970759779198E-2</c:v>
                </c:pt>
                <c:pt idx="8800" formatCode="General">
                  <c:v>-6.0036629621086503E-2</c:v>
                </c:pt>
                <c:pt idx="8801" formatCode="General">
                  <c:v>-6.8332440834656297E-2</c:v>
                </c:pt>
                <c:pt idx="8802" formatCode="General">
                  <c:v>-7.5834416977985097E-2</c:v>
                </c:pt>
                <c:pt idx="8803" formatCode="General">
                  <c:v>-8.2764256456867802E-2</c:v>
                </c:pt>
                <c:pt idx="8804" formatCode="General">
                  <c:v>-8.9292977338258403E-2</c:v>
                </c:pt>
                <c:pt idx="8805" formatCode="General">
                  <c:v>-9.5423745764992796E-2</c:v>
                </c:pt>
                <c:pt idx="8806" formatCode="General">
                  <c:v>-0.101415398689328</c:v>
                </c:pt>
                <c:pt idx="8807" formatCode="General">
                  <c:v>-0.108039982724862</c:v>
                </c:pt>
                <c:pt idx="8808" formatCode="General">
                  <c:v>-0.115843549596227</c:v>
                </c:pt>
                <c:pt idx="8809" formatCode="General">
                  <c:v>-0.12471877866959</c:v>
                </c:pt>
                <c:pt idx="8810" formatCode="General">
                  <c:v>-0.13418835181543201</c:v>
                </c:pt>
                <c:pt idx="8811" formatCode="General">
                  <c:v>-0.143805524349991</c:v>
                </c:pt>
                <c:pt idx="8812" formatCode="General">
                  <c:v>-0.15349990011688</c:v>
                </c:pt>
                <c:pt idx="8813" formatCode="General">
                  <c:v>-0.16353880556588499</c:v>
                </c:pt>
                <c:pt idx="8814" formatCode="General">
                  <c:v>-0.17426964376569001</c:v>
                </c:pt>
                <c:pt idx="8815" formatCode="General">
                  <c:v>-0.18589405188220601</c:v>
                </c:pt>
                <c:pt idx="8816" formatCode="General">
                  <c:v>-0.198413643084842</c:v>
                </c:pt>
                <c:pt idx="8817" formatCode="General">
                  <c:v>-0.21201147546303201</c:v>
                </c:pt>
                <c:pt idx="8818" formatCode="General">
                  <c:v>-0.22681650578624801</c:v>
                </c:pt>
                <c:pt idx="8819" formatCode="General">
                  <c:v>-0.24249480705766899</c:v>
                </c:pt>
                <c:pt idx="8820" formatCode="General">
                  <c:v>-0.25865044246880597</c:v>
                </c:pt>
                <c:pt idx="8821" formatCode="General">
                  <c:v>-0.27458783597945702</c:v>
                </c:pt>
                <c:pt idx="8822" formatCode="General">
                  <c:v>-0.28980140351338102</c:v>
                </c:pt>
                <c:pt idx="8823" formatCode="General">
                  <c:v>-0.30394362768636901</c:v>
                </c:pt>
                <c:pt idx="8824" formatCode="General">
                  <c:v>-0.31599532747333697</c:v>
                </c:pt>
                <c:pt idx="8825" formatCode="General">
                  <c:v>-0.32502838693094099</c:v>
                </c:pt>
                <c:pt idx="8826" formatCode="General">
                  <c:v>-0.33065004996863701</c:v>
                </c:pt>
                <c:pt idx="8827" formatCode="General">
                  <c:v>-0.33297688050411001</c:v>
                </c:pt>
                <c:pt idx="8828" formatCode="General">
                  <c:v>-0.33267946180711799</c:v>
                </c:pt>
                <c:pt idx="8829" formatCode="General">
                  <c:v>-0.33040301441847297</c:v>
                </c:pt>
                <c:pt idx="8830" formatCode="General">
                  <c:v>-0.32605898311751202</c:v>
                </c:pt>
                <c:pt idx="8831" formatCode="General">
                  <c:v>-0.32008497205827202</c:v>
                </c:pt>
                <c:pt idx="8832" formatCode="General">
                  <c:v>-0.31374238384241698</c:v>
                </c:pt>
                <c:pt idx="8833" formatCode="General">
                  <c:v>-0.30806157773703702</c:v>
                </c:pt>
                <c:pt idx="8834" formatCode="General">
                  <c:v>-0.30393236476241797</c:v>
                </c:pt>
                <c:pt idx="8835" formatCode="General">
                  <c:v>-0.302036157991867</c:v>
                </c:pt>
                <c:pt idx="8836" formatCode="General">
                  <c:v>-0.30266307291174399</c:v>
                </c:pt>
                <c:pt idx="8837" formatCode="General">
                  <c:v>-0.305653374577327</c:v>
                </c:pt>
                <c:pt idx="8838" formatCode="General">
                  <c:v>-0.31029012171375697</c:v>
                </c:pt>
                <c:pt idx="8839" formatCode="General">
                  <c:v>-0.31541337296627597</c:v>
                </c:pt>
                <c:pt idx="8840" formatCode="General">
                  <c:v>-0.31958031487220201</c:v>
                </c:pt>
                <c:pt idx="8841" formatCode="General">
                  <c:v>-0.32192245168795902</c:v>
                </c:pt>
                <c:pt idx="8842" formatCode="General">
                  <c:v>-0.32259828035956001</c:v>
                </c:pt>
                <c:pt idx="8843" formatCode="General">
                  <c:v>-0.322195728461596</c:v>
                </c:pt>
                <c:pt idx="8844" formatCode="General">
                  <c:v>-0.32131801091401002</c:v>
                </c:pt>
                <c:pt idx="8845" formatCode="General">
                  <c:v>-0.32023773350795098</c:v>
                </c:pt>
                <c:pt idx="8846" formatCode="General">
                  <c:v>-0.31895697606811402</c:v>
                </c:pt>
                <c:pt idx="8847" formatCode="General">
                  <c:v>-0.317813973897147</c:v>
                </c:pt>
                <c:pt idx="8848" formatCode="General">
                  <c:v>-0.31694661658199202</c:v>
                </c:pt>
                <c:pt idx="8849" formatCode="General">
                  <c:v>-0.31576333878653401</c:v>
                </c:pt>
                <c:pt idx="8850" formatCode="General">
                  <c:v>-0.31459099503046301</c:v>
                </c:pt>
                <c:pt idx="8851" formatCode="General">
                  <c:v>-0.313879784553736</c:v>
                </c:pt>
                <c:pt idx="8852" formatCode="General">
                  <c:v>-0.31326762468895197</c:v>
                </c:pt>
                <c:pt idx="8853" formatCode="General">
                  <c:v>-0.312614845401678</c:v>
                </c:pt>
                <c:pt idx="8854" formatCode="General">
                  <c:v>-0.311970918643725</c:v>
                </c:pt>
                <c:pt idx="8855" formatCode="General">
                  <c:v>-0.31146999943379799</c:v>
                </c:pt>
                <c:pt idx="8856" formatCode="General">
                  <c:v>-0.311158062170307</c:v>
                </c:pt>
                <c:pt idx="8857" formatCode="General">
                  <c:v>-0.31135479365202501</c:v>
                </c:pt>
                <c:pt idx="8858" formatCode="General">
                  <c:v>-0.31292966668396999</c:v>
                </c:pt>
                <c:pt idx="8859" formatCode="General">
                  <c:v>-0.31643421684128797</c:v>
                </c:pt>
                <c:pt idx="8860" formatCode="General">
                  <c:v>-0.321674543174087</c:v>
                </c:pt>
                <c:pt idx="8861" formatCode="General">
                  <c:v>-0.328142306587691</c:v>
                </c:pt>
                <c:pt idx="8862" formatCode="General">
                  <c:v>-0.33523932555630598</c:v>
                </c:pt>
                <c:pt idx="8863" formatCode="General">
                  <c:v>-0.34275397263136598</c:v>
                </c:pt>
                <c:pt idx="8864" formatCode="General">
                  <c:v>-0.350929681633941</c:v>
                </c:pt>
                <c:pt idx="8865" formatCode="General">
                  <c:v>-0.36005987582672799</c:v>
                </c:pt>
                <c:pt idx="8866" formatCode="General">
                  <c:v>-0.37012258421483402</c:v>
                </c:pt>
                <c:pt idx="8867" formatCode="General">
                  <c:v>-0.38113652934979703</c:v>
                </c:pt>
                <c:pt idx="8868" formatCode="General">
                  <c:v>-0.39343171646979103</c:v>
                </c:pt>
                <c:pt idx="8869" formatCode="General">
                  <c:v>-0.40718099135447899</c:v>
                </c:pt>
                <c:pt idx="8870" formatCode="General">
                  <c:v>-0.42269228904411099</c:v>
                </c:pt>
                <c:pt idx="8871" formatCode="General">
                  <c:v>-0.43992944572666398</c:v>
                </c:pt>
                <c:pt idx="8872" formatCode="General">
                  <c:v>-0.45804180312610998</c:v>
                </c:pt>
                <c:pt idx="8873" formatCode="General">
                  <c:v>-0.47635289632511901</c:v>
                </c:pt>
                <c:pt idx="8874" formatCode="General">
                  <c:v>-0.49410505993180298</c:v>
                </c:pt>
                <c:pt idx="8875" formatCode="General">
                  <c:v>-0.51020237374663502</c:v>
                </c:pt>
                <c:pt idx="8876" formatCode="General">
                  <c:v>-0.52379735988641796</c:v>
                </c:pt>
                <c:pt idx="8877" formatCode="General">
                  <c:v>-0.53426745148212595</c:v>
                </c:pt>
                <c:pt idx="8878" formatCode="General">
                  <c:v>-0.54129321098046002</c:v>
                </c:pt>
                <c:pt idx="8879" formatCode="General">
                  <c:v>-0.54503980161885401</c:v>
                </c:pt>
                <c:pt idx="8880" formatCode="General">
                  <c:v>-0.54585286133759103</c:v>
                </c:pt>
                <c:pt idx="8881" formatCode="General">
                  <c:v>-0.54399497695727095</c:v>
                </c:pt>
                <c:pt idx="8882" formatCode="General">
                  <c:v>-0.53979234900720197</c:v>
                </c:pt>
                <c:pt idx="8883" formatCode="General">
                  <c:v>-0.53357309902507299</c:v>
                </c:pt>
                <c:pt idx="8884" formatCode="General">
                  <c:v>-0.52568502793069605</c:v>
                </c:pt>
                <c:pt idx="8885" formatCode="General">
                  <c:v>-0.51639117130522605</c:v>
                </c:pt>
                <c:pt idx="8886" formatCode="General">
                  <c:v>-0.50593991630002799</c:v>
                </c:pt>
                <c:pt idx="8887" formatCode="General">
                  <c:v>-0.49493392778735701</c:v>
                </c:pt>
                <c:pt idx="8888" formatCode="General">
                  <c:v>-0.48434796307725397</c:v>
                </c:pt>
                <c:pt idx="8889" formatCode="General">
                  <c:v>-0.47505639731069399</c:v>
                </c:pt>
                <c:pt idx="8890" formatCode="General">
                  <c:v>-0.46729510761000098</c:v>
                </c:pt>
                <c:pt idx="8891" formatCode="General">
                  <c:v>-0.46105719834681802</c:v>
                </c:pt>
                <c:pt idx="8892" formatCode="General">
                  <c:v>-0.45654606308951201</c:v>
                </c:pt>
                <c:pt idx="8893" formatCode="General">
                  <c:v>-0.45357809481307798</c:v>
                </c:pt>
                <c:pt idx="8894" formatCode="General">
                  <c:v>-0.451175134956385</c:v>
                </c:pt>
                <c:pt idx="8895" formatCode="General">
                  <c:v>-0.44838983711437402</c:v>
                </c:pt>
                <c:pt idx="8896" formatCode="General">
                  <c:v>-0.44504659779539901</c:v>
                </c:pt>
                <c:pt idx="8897" formatCode="General">
                  <c:v>-0.441524891863597</c:v>
                </c:pt>
                <c:pt idx="8898" formatCode="General">
                  <c:v>-0.43808997428329099</c:v>
                </c:pt>
                <c:pt idx="8899" formatCode="General">
                  <c:v>-0.43466317290899198</c:v>
                </c:pt>
                <c:pt idx="8900" formatCode="General">
                  <c:v>-0.431330706104467</c:v>
                </c:pt>
                <c:pt idx="8901" formatCode="General">
                  <c:v>-0.42855175599566098</c:v>
                </c:pt>
                <c:pt idx="8902" formatCode="General">
                  <c:v>-0.42693272339041999</c:v>
                </c:pt>
                <c:pt idx="8903" formatCode="General">
                  <c:v>-0.42679468377346502</c:v>
                </c:pt>
                <c:pt idx="8904" formatCode="General">
                  <c:v>-0.42801995074016902</c:v>
                </c:pt>
                <c:pt idx="8905" formatCode="General">
                  <c:v>-0.43053538494633697</c:v>
                </c:pt>
                <c:pt idx="8906" formatCode="General">
                  <c:v>-0.43419022424853898</c:v>
                </c:pt>
                <c:pt idx="8907" formatCode="General">
                  <c:v>-0.43861238546485798</c:v>
                </c:pt>
                <c:pt idx="8908" formatCode="General">
                  <c:v>-0.44342745654659899</c:v>
                </c:pt>
                <c:pt idx="8909" formatCode="General">
                  <c:v>-0.44840909705073501</c:v>
                </c:pt>
                <c:pt idx="8910" formatCode="General">
                  <c:v>-0.45322139483498097</c:v>
                </c:pt>
                <c:pt idx="8911" formatCode="General">
                  <c:v>-0.45729962972550903</c:v>
                </c:pt>
                <c:pt idx="8912" formatCode="General">
                  <c:v>-0.45993513095727601</c:v>
                </c:pt>
                <c:pt idx="8913" formatCode="General">
                  <c:v>-0.460509658257159</c:v>
                </c:pt>
                <c:pt idx="8914" formatCode="General">
                  <c:v>-0.45877845370608999</c:v>
                </c:pt>
                <c:pt idx="8915" formatCode="General">
                  <c:v>-0.45449873439420702</c:v>
                </c:pt>
                <c:pt idx="8916" formatCode="General">
                  <c:v>-0.44746937199182901</c:v>
                </c:pt>
                <c:pt idx="8917" formatCode="General">
                  <c:v>-0.43771760702437001</c:v>
                </c:pt>
                <c:pt idx="8918" formatCode="General">
                  <c:v>-0.42570588839274198</c:v>
                </c:pt>
                <c:pt idx="8919" formatCode="General">
                  <c:v>-0.41208967052851397</c:v>
                </c:pt>
                <c:pt idx="8920" formatCode="General">
                  <c:v>-0.39705012709915799</c:v>
                </c:pt>
                <c:pt idx="8921" formatCode="General">
                  <c:v>-0.38046740297791198</c:v>
                </c:pt>
                <c:pt idx="8922" formatCode="General">
                  <c:v>-0.36249669221026798</c:v>
                </c:pt>
                <c:pt idx="8923" formatCode="General">
                  <c:v>-0.34381812851583499</c:v>
                </c:pt>
                <c:pt idx="8924" formatCode="General">
                  <c:v>-0.32523356837371598</c:v>
                </c:pt>
                <c:pt idx="8925" formatCode="General">
                  <c:v>-0.30713764124764598</c:v>
                </c:pt>
                <c:pt idx="8926" formatCode="General">
                  <c:v>-0.28969168162251202</c:v>
                </c:pt>
                <c:pt idx="8927" formatCode="General">
                  <c:v>-0.272987784354561</c:v>
                </c:pt>
                <c:pt idx="8928" formatCode="General">
                  <c:v>-0.25653499329220802</c:v>
                </c:pt>
                <c:pt idx="8929" formatCode="General">
                  <c:v>-0.24047016026142001</c:v>
                </c:pt>
                <c:pt idx="8930" formatCode="General">
                  <c:v>-0.225497907940331</c:v>
                </c:pt>
                <c:pt idx="8931" formatCode="General">
                  <c:v>-0.21196771432174699</c:v>
                </c:pt>
                <c:pt idx="8932" formatCode="General">
                  <c:v>-0.20030738080884999</c:v>
                </c:pt>
                <c:pt idx="8933" formatCode="General">
                  <c:v>-0.19042957490417001</c:v>
                </c:pt>
                <c:pt idx="8934" formatCode="General">
                  <c:v>-0.181967984035423</c:v>
                </c:pt>
                <c:pt idx="8935" formatCode="General">
                  <c:v>-0.17456290533256</c:v>
                </c:pt>
                <c:pt idx="8936" formatCode="General">
                  <c:v>-0.16743564136785399</c:v>
                </c:pt>
                <c:pt idx="8937" formatCode="General">
                  <c:v>-0.15920260128319699</c:v>
                </c:pt>
                <c:pt idx="8938" formatCode="General">
                  <c:v>-0.14962358305179299</c:v>
                </c:pt>
                <c:pt idx="8939" formatCode="General">
                  <c:v>-0.13931678436658501</c:v>
                </c:pt>
                <c:pt idx="8940" formatCode="General">
                  <c:v>-0.12837011353363301</c:v>
                </c:pt>
                <c:pt idx="8941" formatCode="General">
                  <c:v>-0.116833386430907</c:v>
                </c:pt>
                <c:pt idx="8942" formatCode="General">
                  <c:v>-0.10481745826486399</c:v>
                </c:pt>
                <c:pt idx="8943" formatCode="General">
                  <c:v>-9.2314775883564501E-2</c:v>
                </c:pt>
                <c:pt idx="8944" formatCode="General">
                  <c:v>-7.9221793800001994E-2</c:v>
                </c:pt>
                <c:pt idx="8945" formatCode="General">
                  <c:v>-6.5534369820523297E-2</c:v>
                </c:pt>
                <c:pt idx="8946" formatCode="General">
                  <c:v>-5.0990434788363202E-2</c:v>
                </c:pt>
                <c:pt idx="8947" formatCode="General">
                  <c:v>-3.5939492141089602E-2</c:v>
                </c:pt>
                <c:pt idx="8948" formatCode="General">
                  <c:v>-2.0840609631553899E-2</c:v>
                </c:pt>
                <c:pt idx="8949" formatCode="General">
                  <c:v>-5.3111062477838797E-3</c:v>
                </c:pt>
                <c:pt idx="8950" formatCode="General">
                  <c:v>1.1081208191262199E-2</c:v>
                </c:pt>
                <c:pt idx="8951" formatCode="General">
                  <c:v>2.80275573866559E-2</c:v>
                </c:pt>
                <c:pt idx="8952" formatCode="General">
                  <c:v>4.4925918745978399E-2</c:v>
                </c:pt>
                <c:pt idx="8953" formatCode="General">
                  <c:v>6.1872737536922899E-2</c:v>
                </c:pt>
                <c:pt idx="8954" formatCode="General">
                  <c:v>7.9452877018370602E-2</c:v>
                </c:pt>
                <c:pt idx="8955" formatCode="General">
                  <c:v>9.8704354361434404E-2</c:v>
                </c:pt>
                <c:pt idx="8956" formatCode="General">
                  <c:v>0.119953918330945</c:v>
                </c:pt>
                <c:pt idx="8957" formatCode="General">
                  <c:v>0.14279155351633399</c:v>
                </c:pt>
                <c:pt idx="8958" formatCode="General">
                  <c:v>0.16647965955879801</c:v>
                </c:pt>
                <c:pt idx="8959" formatCode="General">
                  <c:v>0.18939348128341399</c:v>
                </c:pt>
                <c:pt idx="8960" formatCode="General">
                  <c:v>0.21009029921473901</c:v>
                </c:pt>
                <c:pt idx="8961" formatCode="General">
                  <c:v>0.22831998098579001</c:v>
                </c:pt>
                <c:pt idx="8962" formatCode="General">
                  <c:v>0.24466206398746401</c:v>
                </c:pt>
                <c:pt idx="8963" formatCode="General">
                  <c:v>0.25948145650863602</c:v>
                </c:pt>
                <c:pt idx="8964" formatCode="General">
                  <c:v>0.27334061126374998</c:v>
                </c:pt>
                <c:pt idx="8965" formatCode="General">
                  <c:v>0.28618043054599401</c:v>
                </c:pt>
                <c:pt idx="8966" formatCode="General">
                  <c:v>0.29722861432766401</c:v>
                </c:pt>
                <c:pt idx="8967" formatCode="General">
                  <c:v>0.30634427993056201</c:v>
                </c:pt>
                <c:pt idx="8968" formatCode="General">
                  <c:v>0.313745499536985</c:v>
                </c:pt>
                <c:pt idx="8969" formatCode="General">
                  <c:v>0.31984443898102499</c:v>
                </c:pt>
                <c:pt idx="8970" formatCode="General">
                  <c:v>0.324911322146334</c:v>
                </c:pt>
                <c:pt idx="8971" formatCode="General">
                  <c:v>0.32918139490537601</c:v>
                </c:pt>
                <c:pt idx="8972" formatCode="General">
                  <c:v>0.332893502982545</c:v>
                </c:pt>
                <c:pt idx="8973" formatCode="General">
                  <c:v>0.33615958490960701</c:v>
                </c:pt>
                <c:pt idx="8974" formatCode="General">
                  <c:v>0.33981014283712802</c:v>
                </c:pt>
                <c:pt idx="8975" formatCode="General">
                  <c:v>0.34481010441298898</c:v>
                </c:pt>
                <c:pt idx="8976" formatCode="General">
                  <c:v>0.35110975171845199</c:v>
                </c:pt>
                <c:pt idx="8977" formatCode="General">
                  <c:v>0.35840578295229703</c:v>
                </c:pt>
                <c:pt idx="8978" formatCode="General">
                  <c:v>0.36669856035178</c:v>
                </c:pt>
                <c:pt idx="8979" formatCode="General">
                  <c:v>0.37615716760774798</c:v>
                </c:pt>
                <c:pt idx="8980" formatCode="General">
                  <c:v>0.38730179855267699</c:v>
                </c:pt>
                <c:pt idx="8981" formatCode="General">
                  <c:v>0.400783969074827</c:v>
                </c:pt>
                <c:pt idx="8982" formatCode="General">
                  <c:v>0.416623122774263</c:v>
                </c:pt>
                <c:pt idx="8983" formatCode="General">
                  <c:v>0.43445181430977098</c:v>
                </c:pt>
                <c:pt idx="8984" formatCode="General">
                  <c:v>0.45343866054492199</c:v>
                </c:pt>
                <c:pt idx="8985" formatCode="General">
                  <c:v>0.47276629800308401</c:v>
                </c:pt>
                <c:pt idx="8986" formatCode="General">
                  <c:v>0.49196666229897501</c:v>
                </c:pt>
                <c:pt idx="8987" formatCode="General">
                  <c:v>0.51014618387813404</c:v>
                </c:pt>
                <c:pt idx="8988" formatCode="General">
                  <c:v>0.52643448241670998</c:v>
                </c:pt>
                <c:pt idx="8989" formatCode="General">
                  <c:v>0.54053979409290698</c:v>
                </c:pt>
                <c:pt idx="8990" formatCode="General">
                  <c:v>0.55250353086650394</c:v>
                </c:pt>
                <c:pt idx="8991" formatCode="General">
                  <c:v>0.56223890087633399</c:v>
                </c:pt>
                <c:pt idx="8992" formatCode="General">
                  <c:v>0.56958988937222799</c:v>
                </c:pt>
                <c:pt idx="8993" formatCode="General">
                  <c:v>0.57435921912552501</c:v>
                </c:pt>
                <c:pt idx="8994" formatCode="General">
                  <c:v>0.57688592766094804</c:v>
                </c:pt>
                <c:pt idx="8995" formatCode="General">
                  <c:v>0.57865397070342295</c:v>
                </c:pt>
                <c:pt idx="8996" formatCode="General">
                  <c:v>0.58085223183508805</c:v>
                </c:pt>
                <c:pt idx="8997" formatCode="General">
                  <c:v>0.58322598272259596</c:v>
                </c:pt>
                <c:pt idx="8998" formatCode="General">
                  <c:v>0.58569671168950499</c:v>
                </c:pt>
                <c:pt idx="8999" formatCode="General">
                  <c:v>0.58869017162735604</c:v>
                </c:pt>
                <c:pt idx="9000" formatCode="General">
                  <c:v>0.59206943473682405</c:v>
                </c:pt>
                <c:pt idx="9001" formatCode="General">
                  <c:v>0.59613992136206995</c:v>
                </c:pt>
                <c:pt idx="9002" formatCode="General">
                  <c:v>0.60166599379014896</c:v>
                </c:pt>
                <c:pt idx="9003" formatCode="General">
                  <c:v>0.60898212591885004</c:v>
                </c:pt>
                <c:pt idx="9004" formatCode="General">
                  <c:v>0.61755421641851205</c:v>
                </c:pt>
                <c:pt idx="9005" formatCode="General">
                  <c:v>0.62621451005012896</c:v>
                </c:pt>
                <c:pt idx="9006" formatCode="General">
                  <c:v>0.63415787580874095</c:v>
                </c:pt>
                <c:pt idx="9007" formatCode="General">
                  <c:v>0.64105537437518501</c:v>
                </c:pt>
                <c:pt idx="9008" formatCode="General">
                  <c:v>0.64697649459079698</c:v>
                </c:pt>
                <c:pt idx="9009" formatCode="General">
                  <c:v>0.652636249834042</c:v>
                </c:pt>
                <c:pt idx="9010" formatCode="General">
                  <c:v>0.65950096532375901</c:v>
                </c:pt>
                <c:pt idx="9011" formatCode="General">
                  <c:v>0.66780438281923205</c:v>
                </c:pt>
                <c:pt idx="9012" formatCode="General">
                  <c:v>0.67667816003739001</c:v>
                </c:pt>
                <c:pt idx="9013" formatCode="General">
                  <c:v>0.68591816761715196</c:v>
                </c:pt>
                <c:pt idx="9014" formatCode="General">
                  <c:v>0.69510900427854805</c:v>
                </c:pt>
                <c:pt idx="9015" formatCode="General">
                  <c:v>0.70335472052771297</c:v>
                </c:pt>
                <c:pt idx="9016" formatCode="General">
                  <c:v>0.71012895013150201</c:v>
                </c:pt>
                <c:pt idx="9017" formatCode="General">
                  <c:v>0.71521645358053898</c:v>
                </c:pt>
                <c:pt idx="9018" formatCode="General">
                  <c:v>0.71876551982219195</c:v>
                </c:pt>
                <c:pt idx="9019" formatCode="General">
                  <c:v>0.72110993393218803</c:v>
                </c:pt>
                <c:pt idx="9020" formatCode="General">
                  <c:v>0.72149484669973496</c:v>
                </c:pt>
                <c:pt idx="9021" formatCode="General">
                  <c:v>0.71892834412179196</c:v>
                </c:pt>
                <c:pt idx="9022" formatCode="General">
                  <c:v>0.71321004352387596</c:v>
                </c:pt>
                <c:pt idx="9023" formatCode="General">
                  <c:v>0.70428517928065804</c:v>
                </c:pt>
                <c:pt idx="9024" formatCode="General">
                  <c:v>0.69232339909333895</c:v>
                </c:pt>
                <c:pt idx="9025" formatCode="General">
                  <c:v>0.67823760518792697</c:v>
                </c:pt>
                <c:pt idx="9026" formatCode="General">
                  <c:v>0.66268796994610502</c:v>
                </c:pt>
                <c:pt idx="9027" formatCode="General">
                  <c:v>0.64616096633123399</c:v>
                </c:pt>
                <c:pt idx="9028" formatCode="General">
                  <c:v>0.62968040827333704</c:v>
                </c:pt>
                <c:pt idx="9029" formatCode="General">
                  <c:v>0.61478629418891695</c:v>
                </c:pt>
                <c:pt idx="9030" formatCode="General">
                  <c:v>0.60258694453719297</c:v>
                </c:pt>
                <c:pt idx="9031" formatCode="General">
                  <c:v>0.59210295183240402</c:v>
                </c:pt>
                <c:pt idx="9032" formatCode="General">
                  <c:v>0.58021855507339004</c:v>
                </c:pt>
                <c:pt idx="9033" formatCode="General">
                  <c:v>0.56706520342087796</c:v>
                </c:pt>
                <c:pt idx="9034" formatCode="General">
                  <c:v>0.55520819587609804</c:v>
                </c:pt>
                <c:pt idx="9035" formatCode="General">
                  <c:v>0.54260350187117101</c:v>
                </c:pt>
                <c:pt idx="9036" formatCode="General">
                  <c:v>0.52359267814382804</c:v>
                </c:pt>
                <c:pt idx="9037" formatCode="General">
                  <c:v>0.49724747384978402</c:v>
                </c:pt>
                <c:pt idx="9038" formatCode="General">
                  <c:v>0.46382231938060797</c:v>
                </c:pt>
                <c:pt idx="9039" formatCode="General">
                  <c:v>0.42411343304024102</c:v>
                </c:pt>
                <c:pt idx="9040" formatCode="General">
                  <c:v>0.38377459128386598</c:v>
                </c:pt>
                <c:pt idx="9041" formatCode="General">
                  <c:v>0.34683334983515701</c:v>
                </c:pt>
                <c:pt idx="9042" formatCode="General">
                  <c:v>0.31500613414405099</c:v>
                </c:pt>
                <c:pt idx="9043" formatCode="General">
                  <c:v>0.28854694186729102</c:v>
                </c:pt>
                <c:pt idx="9044" formatCode="General">
                  <c:v>0.26648329958727901</c:v>
                </c:pt>
                <c:pt idx="9045" formatCode="General">
                  <c:v>0.24728086186388801</c:v>
                </c:pt>
                <c:pt idx="9046" formatCode="General">
                  <c:v>0.23075924800115699</c:v>
                </c:pt>
                <c:pt idx="9047" formatCode="General">
                  <c:v>0.21797485458836399</c:v>
                </c:pt>
                <c:pt idx="9048" formatCode="General">
                  <c:v>0.20958704676286499</c:v>
                </c:pt>
                <c:pt idx="9049" formatCode="General">
                  <c:v>0.205019088904179</c:v>
                </c:pt>
                <c:pt idx="9050" formatCode="General">
                  <c:v>0.20333240454241999</c:v>
                </c:pt>
                <c:pt idx="9051" formatCode="General">
                  <c:v>0.20419012055889299</c:v>
                </c:pt>
                <c:pt idx="9052" formatCode="General">
                  <c:v>0.20670154029797499</c:v>
                </c:pt>
                <c:pt idx="9053" formatCode="General">
                  <c:v>0.209399353078291</c:v>
                </c:pt>
                <c:pt idx="9054" formatCode="General">
                  <c:v>0.211278499046128</c:v>
                </c:pt>
                <c:pt idx="9055" formatCode="General">
                  <c:v>0.21202494111953901</c:v>
                </c:pt>
                <c:pt idx="9056" formatCode="General">
                  <c:v>0.21170270778815301</c:v>
                </c:pt>
                <c:pt idx="9057" formatCode="General">
                  <c:v>0.20991116053622</c:v>
                </c:pt>
                <c:pt idx="9058" formatCode="General">
                  <c:v>0.20620726670235301</c:v>
                </c:pt>
                <c:pt idx="9059" formatCode="General">
                  <c:v>0.200558363506781</c:v>
                </c:pt>
                <c:pt idx="9060" formatCode="General">
                  <c:v>0.19267167504119401</c:v>
                </c:pt>
                <c:pt idx="9061" formatCode="General">
                  <c:v>0.18212424746758701</c:v>
                </c:pt>
                <c:pt idx="9062" formatCode="General">
                  <c:v>0.16934973132801601</c:v>
                </c:pt>
                <c:pt idx="9063" formatCode="General">
                  <c:v>0.15524249444763699</c:v>
                </c:pt>
                <c:pt idx="9064" formatCode="General">
                  <c:v>0.140191923552656</c:v>
                </c:pt>
                <c:pt idx="9065" formatCode="General">
                  <c:v>0.12415254449457799</c:v>
                </c:pt>
                <c:pt idx="9066" formatCode="General">
                  <c:v>0.107289607583528</c:v>
                </c:pt>
                <c:pt idx="9067" formatCode="General">
                  <c:v>9.0676421883312805E-2</c:v>
                </c:pt>
                <c:pt idx="9068" formatCode="General">
                  <c:v>7.4914467326272299E-2</c:v>
                </c:pt>
                <c:pt idx="9069" formatCode="General">
                  <c:v>5.9670044775147799E-2</c:v>
                </c:pt>
                <c:pt idx="9070" formatCode="General">
                  <c:v>4.4482059708409301E-2</c:v>
                </c:pt>
                <c:pt idx="9071" formatCode="General">
                  <c:v>2.8741209297639E-2</c:v>
                </c:pt>
                <c:pt idx="9072" formatCode="General">
                  <c:v>1.2534257605945599E-2</c:v>
                </c:pt>
                <c:pt idx="9073" formatCode="General">
                  <c:v>-3.0306486797239802E-3</c:v>
                </c:pt>
                <c:pt idx="9074" formatCode="General">
                  <c:v>-1.7099876924760601E-2</c:v>
                </c:pt>
                <c:pt idx="9075" formatCode="General">
                  <c:v>-2.9646885668271599E-2</c:v>
                </c:pt>
                <c:pt idx="9076" formatCode="General">
                  <c:v>-4.0992014101180099E-2</c:v>
                </c:pt>
                <c:pt idx="9077" formatCode="General">
                  <c:v>-5.17111613463348E-2</c:v>
                </c:pt>
                <c:pt idx="9078" formatCode="General">
                  <c:v>-6.2691188753579E-2</c:v>
                </c:pt>
                <c:pt idx="9079" formatCode="General">
                  <c:v>-7.4484601301664399E-2</c:v>
                </c:pt>
                <c:pt idx="9080" formatCode="General">
                  <c:v>-8.7317235021494702E-2</c:v>
                </c:pt>
                <c:pt idx="9081" formatCode="General">
                  <c:v>-0.10156366094952</c:v>
                </c:pt>
                <c:pt idx="9082" formatCode="General">
                  <c:v>-0.11731834092563</c:v>
                </c:pt>
                <c:pt idx="9083" formatCode="General">
                  <c:v>-0.13398967788784899</c:v>
                </c:pt>
                <c:pt idx="9084" formatCode="General">
                  <c:v>-0.151062494649538</c:v>
                </c:pt>
                <c:pt idx="9085" formatCode="General">
                  <c:v>-0.169041654268448</c:v>
                </c:pt>
                <c:pt idx="9086" formatCode="General">
                  <c:v>-0.188366324187318</c:v>
                </c:pt>
                <c:pt idx="9087" formatCode="General">
                  <c:v>-0.20893376476681899</c:v>
                </c:pt>
                <c:pt idx="9088" formatCode="General">
                  <c:v>-0.230723837822427</c:v>
                </c:pt>
                <c:pt idx="9089" formatCode="General">
                  <c:v>-0.25329731974660002</c:v>
                </c:pt>
                <c:pt idx="9090" formatCode="General">
                  <c:v>-0.27591344592281702</c:v>
                </c:pt>
                <c:pt idx="9091" formatCode="General">
                  <c:v>-0.29845142115432499</c:v>
                </c:pt>
                <c:pt idx="9092" formatCode="General">
                  <c:v>-0.32111355434725602</c:v>
                </c:pt>
                <c:pt idx="9093" formatCode="General">
                  <c:v>-0.34370684242095401</c:v>
                </c:pt>
                <c:pt idx="9094" formatCode="General">
                  <c:v>-0.36524219952347797</c:v>
                </c:pt>
                <c:pt idx="9095" formatCode="General">
                  <c:v>-0.38460844703775998</c:v>
                </c:pt>
                <c:pt idx="9096" formatCode="General">
                  <c:v>-0.40150886286749199</c:v>
                </c:pt>
                <c:pt idx="9097" formatCode="General">
                  <c:v>-0.41654577441567697</c:v>
                </c:pt>
                <c:pt idx="9098" formatCode="General">
                  <c:v>-0.43049886819744299</c:v>
                </c:pt>
                <c:pt idx="9099" formatCode="General">
                  <c:v>-0.44352461604226301</c:v>
                </c:pt>
                <c:pt idx="9100" formatCode="General">
                  <c:v>-0.45534959167107297</c:v>
                </c:pt>
                <c:pt idx="9101" formatCode="General">
                  <c:v>-0.46552730499018802</c:v>
                </c:pt>
                <c:pt idx="9102" formatCode="General">
                  <c:v>-0.474277020116259</c:v>
                </c:pt>
                <c:pt idx="9103" formatCode="General">
                  <c:v>-0.482096454177182</c:v>
                </c:pt>
                <c:pt idx="9104" formatCode="General">
                  <c:v>-0.48854837853157401</c:v>
                </c:pt>
                <c:pt idx="9105" formatCode="General">
                  <c:v>-0.49290926878219499</c:v>
                </c:pt>
                <c:pt idx="9106" formatCode="General">
                  <c:v>-0.49562031925032701</c:v>
                </c:pt>
                <c:pt idx="9107" formatCode="General">
                  <c:v>-0.49775351713796401</c:v>
                </c:pt>
                <c:pt idx="9108" formatCode="General">
                  <c:v>-0.499953017220504</c:v>
                </c:pt>
                <c:pt idx="9109" formatCode="General">
                  <c:v>-0.50271381564406303</c:v>
                </c:pt>
                <c:pt idx="9110" formatCode="General">
                  <c:v>-0.50631477727058904</c:v>
                </c:pt>
                <c:pt idx="9111" formatCode="General">
                  <c:v>-0.51042880185871797</c:v>
                </c:pt>
                <c:pt idx="9112" formatCode="General">
                  <c:v>-0.51453542637557703</c:v>
                </c:pt>
                <c:pt idx="9113" formatCode="General">
                  <c:v>-0.51830984770883004</c:v>
                </c:pt>
                <c:pt idx="9114" formatCode="General">
                  <c:v>-0.521788371518356</c:v>
                </c:pt>
                <c:pt idx="9115" formatCode="General">
                  <c:v>-0.52491918224223399</c:v>
                </c:pt>
                <c:pt idx="9116" formatCode="General">
                  <c:v>-0.527685444099112</c:v>
                </c:pt>
                <c:pt idx="9117" formatCode="General">
                  <c:v>-0.53046487662930797</c:v>
                </c:pt>
                <c:pt idx="9118" formatCode="General">
                  <c:v>-0.53399798336313897</c:v>
                </c:pt>
                <c:pt idx="9119" formatCode="General">
                  <c:v>-0.53893864695273497</c:v>
                </c:pt>
                <c:pt idx="9120" formatCode="General">
                  <c:v>-0.54537700589829496</c:v>
                </c:pt>
                <c:pt idx="9121" formatCode="General">
                  <c:v>-0.55280493584597701</c:v>
                </c:pt>
                <c:pt idx="9122" formatCode="General">
                  <c:v>-0.56067650930371304</c:v>
                </c:pt>
                <c:pt idx="9123" formatCode="General">
                  <c:v>-0.56924045580823202</c:v>
                </c:pt>
                <c:pt idx="9124" formatCode="General">
                  <c:v>-0.57841591010499205</c:v>
                </c:pt>
                <c:pt idx="9125" formatCode="General">
                  <c:v>-0.58739023134419999</c:v>
                </c:pt>
                <c:pt idx="9126" formatCode="General">
                  <c:v>-0.59598461242242196</c:v>
                </c:pt>
                <c:pt idx="9127" formatCode="General">
                  <c:v>-0.60415094903613098</c:v>
                </c:pt>
                <c:pt idx="9128" formatCode="General">
                  <c:v>-0.61094860806131202</c:v>
                </c:pt>
                <c:pt idx="9129" formatCode="General">
                  <c:v>-0.61576227410545603</c:v>
                </c:pt>
                <c:pt idx="9130" formatCode="General">
                  <c:v>-0.61886377792262603</c:v>
                </c:pt>
                <c:pt idx="9131" formatCode="General">
                  <c:v>-0.62029361139440298</c:v>
                </c:pt>
                <c:pt idx="9132" formatCode="General">
                  <c:v>-0.61977214168557404</c:v>
                </c:pt>
                <c:pt idx="9133" formatCode="General">
                  <c:v>-0.61773660890683202</c:v>
                </c:pt>
                <c:pt idx="9134" formatCode="General">
                  <c:v>-0.61481158778843703</c:v>
                </c:pt>
                <c:pt idx="9135" formatCode="General">
                  <c:v>-0.61167158610621097</c:v>
                </c:pt>
                <c:pt idx="9136" formatCode="General">
                  <c:v>-0.60829371422870104</c:v>
                </c:pt>
                <c:pt idx="9137" formatCode="General">
                  <c:v>-0.60384215726051205</c:v>
                </c:pt>
                <c:pt idx="9138" formatCode="General">
                  <c:v>-0.59818255619741001</c:v>
                </c:pt>
                <c:pt idx="9139" formatCode="General">
                  <c:v>-0.59180045358170397</c:v>
                </c:pt>
                <c:pt idx="9140" formatCode="General">
                  <c:v>-0.58511965633729301</c:v>
                </c:pt>
                <c:pt idx="9141" formatCode="General">
                  <c:v>-0.57828405572906905</c:v>
                </c:pt>
                <c:pt idx="9142" formatCode="General">
                  <c:v>-0.57067943707031998</c:v>
                </c:pt>
                <c:pt idx="9143" formatCode="General">
                  <c:v>-0.56196789359705002</c:v>
                </c:pt>
                <c:pt idx="9144" formatCode="General">
                  <c:v>-0.552840967351517</c:v>
                </c:pt>
                <c:pt idx="9145" formatCode="General">
                  <c:v>-0.54402358353347902</c:v>
                </c:pt>
                <c:pt idx="9146" formatCode="General">
                  <c:v>-0.53609710154150203</c:v>
                </c:pt>
                <c:pt idx="9147" formatCode="General">
                  <c:v>-0.52900067351455604</c:v>
                </c:pt>
                <c:pt idx="9148" formatCode="General">
                  <c:v>-0.52226915166621102</c:v>
                </c:pt>
                <c:pt idx="9149" formatCode="General">
                  <c:v>-0.51591992613275195</c:v>
                </c:pt>
                <c:pt idx="9150" formatCode="General">
                  <c:v>-0.51043289001156</c:v>
                </c:pt>
                <c:pt idx="9151" formatCode="General">
                  <c:v>-0.50544798164222604</c:v>
                </c:pt>
                <c:pt idx="9152" formatCode="General">
                  <c:v>-0.49966352162745897</c:v>
                </c:pt>
                <c:pt idx="9153" formatCode="General">
                  <c:v>-0.49317683861421102</c:v>
                </c:pt>
                <c:pt idx="9154" formatCode="General">
                  <c:v>-0.48728803165323498</c:v>
                </c:pt>
                <c:pt idx="9155" formatCode="General">
                  <c:v>-0.48213897353783702</c:v>
                </c:pt>
                <c:pt idx="9156" formatCode="General">
                  <c:v>-0.47696524749819402</c:v>
                </c:pt>
                <c:pt idx="9157" formatCode="General">
                  <c:v>-0.47131073013549302</c:v>
                </c:pt>
                <c:pt idx="9158" formatCode="General">
                  <c:v>-0.465212597941914</c:v>
                </c:pt>
                <c:pt idx="9159" formatCode="General">
                  <c:v>-0.45883014533637301</c:v>
                </c:pt>
                <c:pt idx="9160" formatCode="General">
                  <c:v>-0.452084070675215</c:v>
                </c:pt>
                <c:pt idx="9161" formatCode="General">
                  <c:v>-0.444500328174389</c:v>
                </c:pt>
                <c:pt idx="9162" formatCode="General">
                  <c:v>-0.43557918476235402</c:v>
                </c:pt>
                <c:pt idx="9163" formatCode="General">
                  <c:v>-0.42582574256392902</c:v>
                </c:pt>
                <c:pt idx="9164" formatCode="General">
                  <c:v>-0.41587416445638398</c:v>
                </c:pt>
                <c:pt idx="9165" formatCode="General">
                  <c:v>-0.40562890882970498</c:v>
                </c:pt>
                <c:pt idx="9166" formatCode="General">
                  <c:v>-0.395182399977622</c:v>
                </c:pt>
                <c:pt idx="9167" formatCode="General">
                  <c:v>-0.38451954758624202</c:v>
                </c:pt>
                <c:pt idx="9168" formatCode="General">
                  <c:v>-0.373047779408752</c:v>
                </c:pt>
                <c:pt idx="9169" formatCode="General">
                  <c:v>-0.36031145878543402</c:v>
                </c:pt>
                <c:pt idx="9170" formatCode="General">
                  <c:v>-0.34669334081810199</c:v>
                </c:pt>
                <c:pt idx="9171" formatCode="General">
                  <c:v>-0.33281996847235801</c:v>
                </c:pt>
                <c:pt idx="9172" formatCode="General">
                  <c:v>-0.31943754331629698</c:v>
                </c:pt>
                <c:pt idx="9173" formatCode="General">
                  <c:v>-0.30752774558665602</c:v>
                </c:pt>
                <c:pt idx="9174" formatCode="General">
                  <c:v>-0.29780512790116198</c:v>
                </c:pt>
                <c:pt idx="9175" formatCode="General">
                  <c:v>-0.290501083529068</c:v>
                </c:pt>
                <c:pt idx="9176" formatCode="General">
                  <c:v>-0.28553445072167499</c:v>
                </c:pt>
                <c:pt idx="9177" formatCode="General">
                  <c:v>-0.282691746066768</c:v>
                </c:pt>
                <c:pt idx="9178" formatCode="General">
                  <c:v>-0.28165364586721298</c:v>
                </c:pt>
                <c:pt idx="9179" formatCode="General">
                  <c:v>-0.28168911003873498</c:v>
                </c:pt>
                <c:pt idx="9180" formatCode="General">
                  <c:v>-0.28174317731638898</c:v>
                </c:pt>
                <c:pt idx="9181" formatCode="General">
                  <c:v>-0.28082017485437299</c:v>
                </c:pt>
                <c:pt idx="9182" formatCode="General">
                  <c:v>-0.27815785924710901</c:v>
                </c:pt>
                <c:pt idx="9183" formatCode="General">
                  <c:v>-0.27380756914559201</c:v>
                </c:pt>
                <c:pt idx="9184" formatCode="General">
                  <c:v>-0.26818782353681703</c:v>
                </c:pt>
                <c:pt idx="9185" formatCode="General">
                  <c:v>-0.26139555063776398</c:v>
                </c:pt>
                <c:pt idx="9186" formatCode="General">
                  <c:v>-0.25353596717563498</c:v>
                </c:pt>
                <c:pt idx="9187" formatCode="General">
                  <c:v>-0.24491448870796201</c:v>
                </c:pt>
                <c:pt idx="9188" formatCode="General">
                  <c:v>-0.23560776520582499</c:v>
                </c:pt>
                <c:pt idx="9189" formatCode="General">
                  <c:v>-0.22529707814012201</c:v>
                </c:pt>
                <c:pt idx="9190" formatCode="General">
                  <c:v>-0.213611406193109</c:v>
                </c:pt>
                <c:pt idx="9191" formatCode="General">
                  <c:v>-0.200291093849534</c:v>
                </c:pt>
                <c:pt idx="9192" formatCode="General">
                  <c:v>-0.185767752937851</c:v>
                </c:pt>
                <c:pt idx="9193" formatCode="General">
                  <c:v>-0.170905542169976</c:v>
                </c:pt>
                <c:pt idx="9194" formatCode="General">
                  <c:v>-0.156137308302883</c:v>
                </c:pt>
                <c:pt idx="9195" formatCode="General">
                  <c:v>-0.141401302907952</c:v>
                </c:pt>
                <c:pt idx="9196" formatCode="General">
                  <c:v>-0.12639187963030499</c:v>
                </c:pt>
                <c:pt idx="9197" formatCode="General">
                  <c:v>-0.111295951220989</c:v>
                </c:pt>
                <c:pt idx="9198" formatCode="General">
                  <c:v>-9.6842325184100894E-2</c:v>
                </c:pt>
                <c:pt idx="9199" formatCode="General">
                  <c:v>-8.3410941513817199E-2</c:v>
                </c:pt>
                <c:pt idx="9200" formatCode="General">
                  <c:v>-7.0473291284582198E-2</c:v>
                </c:pt>
                <c:pt idx="9201" formatCode="General">
                  <c:v>-5.72177319676348E-2</c:v>
                </c:pt>
                <c:pt idx="9202" formatCode="General">
                  <c:v>-4.3715300370626403E-2</c:v>
                </c:pt>
                <c:pt idx="9203" formatCode="General">
                  <c:v>-3.0301452029136599E-2</c:v>
                </c:pt>
                <c:pt idx="9204" formatCode="General">
                  <c:v>-1.7320588059791E-2</c:v>
                </c:pt>
                <c:pt idx="9205" formatCode="General">
                  <c:v>-5.3361602110312103E-3</c:v>
                </c:pt>
                <c:pt idx="9206" formatCode="General">
                  <c:v>5.5066307369810996E-3</c:v>
                </c:pt>
                <c:pt idx="9207" formatCode="General">
                  <c:v>1.5181759843992801E-2</c:v>
                </c:pt>
                <c:pt idx="9208" formatCode="General">
                  <c:v>2.3527913440359399E-2</c:v>
                </c:pt>
                <c:pt idx="9209" formatCode="General">
                  <c:v>3.0711920097169401E-2</c:v>
                </c:pt>
                <c:pt idx="9210" formatCode="General">
                  <c:v>3.7580762467420203E-2</c:v>
                </c:pt>
                <c:pt idx="9211" formatCode="General">
                  <c:v>4.5121054279242102E-2</c:v>
                </c:pt>
                <c:pt idx="9212" formatCode="General">
                  <c:v>5.3629284114904197E-2</c:v>
                </c:pt>
                <c:pt idx="9213" formatCode="General">
                  <c:v>6.2816544261984297E-2</c:v>
                </c:pt>
                <c:pt idx="9214" formatCode="General">
                  <c:v>7.2074588248036198E-2</c:v>
                </c:pt>
                <c:pt idx="9215" formatCode="General">
                  <c:v>8.06926775695994E-2</c:v>
                </c:pt>
                <c:pt idx="9216" formatCode="General">
                  <c:v>8.8486101501113301E-2</c:v>
                </c:pt>
                <c:pt idx="9217" formatCode="General">
                  <c:v>9.5840530293071005E-2</c:v>
                </c:pt>
                <c:pt idx="9218" formatCode="General">
                  <c:v>0.102955486870066</c:v>
                </c:pt>
                <c:pt idx="9219" formatCode="General">
                  <c:v>0.10963551794670701</c:v>
                </c:pt>
                <c:pt idx="9220" formatCode="General">
                  <c:v>0.115956508872629</c:v>
                </c:pt>
                <c:pt idx="9221" formatCode="General">
                  <c:v>0.12258502749377399</c:v>
                </c:pt>
                <c:pt idx="9222" formatCode="General">
                  <c:v>0.13002578780152799</c:v>
                </c:pt>
                <c:pt idx="9223" formatCode="General">
                  <c:v>0.13807176037015201</c:v>
                </c:pt>
                <c:pt idx="9224" formatCode="General">
                  <c:v>0.14608051664682001</c:v>
                </c:pt>
                <c:pt idx="9225" formatCode="General">
                  <c:v>0.153541136516092</c:v>
                </c:pt>
                <c:pt idx="9226" formatCode="General">
                  <c:v>0.16056118444724399</c:v>
                </c:pt>
                <c:pt idx="9227" formatCode="General">
                  <c:v>0.16765274465312899</c:v>
                </c:pt>
                <c:pt idx="9228" formatCode="General">
                  <c:v>0.1753663430024</c:v>
                </c:pt>
                <c:pt idx="9229" formatCode="General">
                  <c:v>0.18424084082648001</c:v>
                </c:pt>
                <c:pt idx="9230" formatCode="General">
                  <c:v>0.19438256080618299</c:v>
                </c:pt>
                <c:pt idx="9231" formatCode="General">
                  <c:v>0.20528364672839999</c:v>
                </c:pt>
                <c:pt idx="9232" formatCode="General">
                  <c:v>0.217311259469814</c:v>
                </c:pt>
                <c:pt idx="9233" formatCode="General">
                  <c:v>0.23146316431707001</c:v>
                </c:pt>
                <c:pt idx="9234" formatCode="General">
                  <c:v>0.2477106746776</c:v>
                </c:pt>
                <c:pt idx="9235" formatCode="General">
                  <c:v>0.265786519585678</c:v>
                </c:pt>
                <c:pt idx="9236" formatCode="General">
                  <c:v>0.285281100392342</c:v>
                </c:pt>
                <c:pt idx="9237" formatCode="General">
                  <c:v>0.30511178103157199</c:v>
                </c:pt>
                <c:pt idx="9238" formatCode="General">
                  <c:v>0.32483984471879501</c:v>
                </c:pt>
                <c:pt idx="9239" formatCode="General">
                  <c:v>0.34426029991902002</c:v>
                </c:pt>
                <c:pt idx="9240" formatCode="General">
                  <c:v>0.36231832526769697</c:v>
                </c:pt>
                <c:pt idx="9241" formatCode="General">
                  <c:v>0.37820113005305001</c:v>
                </c:pt>
                <c:pt idx="9242" formatCode="General">
                  <c:v>0.39229443023929</c:v>
                </c:pt>
                <c:pt idx="9243" formatCode="General">
                  <c:v>0.40521763374236502</c:v>
                </c:pt>
                <c:pt idx="9244" formatCode="General">
                  <c:v>0.41669702069346598</c:v>
                </c:pt>
                <c:pt idx="9245" formatCode="General">
                  <c:v>0.42641863696223198</c:v>
                </c:pt>
                <c:pt idx="9246" formatCode="General">
                  <c:v>0.43462159344103901</c:v>
                </c:pt>
                <c:pt idx="9247" formatCode="General">
                  <c:v>0.44146064336481999</c:v>
                </c:pt>
                <c:pt idx="9248" formatCode="General">
                  <c:v>0.447258933422641</c:v>
                </c:pt>
                <c:pt idx="9249" formatCode="General">
                  <c:v>0.45251579338792097</c:v>
                </c:pt>
                <c:pt idx="9250" formatCode="General">
                  <c:v>0.45665407635657801</c:v>
                </c:pt>
                <c:pt idx="9251" formatCode="General">
                  <c:v>0.45868665705595402</c:v>
                </c:pt>
                <c:pt idx="9252" formatCode="General">
                  <c:v>0.45865547218084102</c:v>
                </c:pt>
                <c:pt idx="9253" formatCode="General">
                  <c:v>0.45707542249426097</c:v>
                </c:pt>
                <c:pt idx="9254" formatCode="General">
                  <c:v>0.45445089537765798</c:v>
                </c:pt>
                <c:pt idx="9255" formatCode="General">
                  <c:v>0.45166351712861302</c:v>
                </c:pt>
                <c:pt idx="9256" formatCode="General">
                  <c:v>0.450197387160714</c:v>
                </c:pt>
                <c:pt idx="9257" formatCode="General">
                  <c:v>0.45114125324526599</c:v>
                </c:pt>
                <c:pt idx="9258" formatCode="General">
                  <c:v>0.454264269030691</c:v>
                </c:pt>
                <c:pt idx="9259" formatCode="General">
                  <c:v>0.45909202595825099</c:v>
                </c:pt>
                <c:pt idx="9260" formatCode="General">
                  <c:v>0.46556820914868702</c:v>
                </c:pt>
                <c:pt idx="9261" formatCode="General">
                  <c:v>0.47307280604762197</c:v>
                </c:pt>
                <c:pt idx="9262" formatCode="General">
                  <c:v>0.48142219943324799</c:v>
                </c:pt>
                <c:pt idx="9263" formatCode="General">
                  <c:v>0.49114479309685799</c:v>
                </c:pt>
                <c:pt idx="9264" formatCode="General">
                  <c:v>0.50150303652991401</c:v>
                </c:pt>
                <c:pt idx="9265" formatCode="General">
                  <c:v>0.51109132701943705</c:v>
                </c:pt>
                <c:pt idx="9266" formatCode="General">
                  <c:v>0.51897146685682105</c:v>
                </c:pt>
                <c:pt idx="9267" formatCode="General">
                  <c:v>0.52515789257607404</c:v>
                </c:pt>
                <c:pt idx="9268" formatCode="General">
                  <c:v>0.53051244761473904</c:v>
                </c:pt>
                <c:pt idx="9269" formatCode="General">
                  <c:v>0.53581148831552905</c:v>
                </c:pt>
                <c:pt idx="9270" formatCode="General">
                  <c:v>0.54128718733106695</c:v>
                </c:pt>
                <c:pt idx="9271" formatCode="General">
                  <c:v>0.54666006294973502</c:v>
                </c:pt>
                <c:pt idx="9272" formatCode="General">
                  <c:v>0.55161760674328497</c:v>
                </c:pt>
                <c:pt idx="9273" formatCode="General">
                  <c:v>0.55586795671281897</c:v>
                </c:pt>
                <c:pt idx="9274" formatCode="General">
                  <c:v>0.55900252651950899</c:v>
                </c:pt>
                <c:pt idx="9275" formatCode="General">
                  <c:v>0.56050296087852902</c:v>
                </c:pt>
                <c:pt idx="9276" formatCode="General">
                  <c:v>0.55994444098094198</c:v>
                </c:pt>
                <c:pt idx="9277" formatCode="General">
                  <c:v>0.55747124060848097</c:v>
                </c:pt>
                <c:pt idx="9278" formatCode="General">
                  <c:v>0.55365595569721004</c:v>
                </c:pt>
                <c:pt idx="9279" formatCode="General">
                  <c:v>0.54946419191854501</c:v>
                </c:pt>
                <c:pt idx="9280" formatCode="General">
                  <c:v>0.54570234579383003</c:v>
                </c:pt>
                <c:pt idx="9281" formatCode="General">
                  <c:v>0.54159651687231603</c:v>
                </c:pt>
                <c:pt idx="9282" formatCode="General">
                  <c:v>0.53614599103276495</c:v>
                </c:pt>
                <c:pt idx="9283" formatCode="General">
                  <c:v>0.52949873935266201</c:v>
                </c:pt>
                <c:pt idx="9284" formatCode="General">
                  <c:v>0.52217435973308701</c:v>
                </c:pt>
                <c:pt idx="9285" formatCode="General">
                  <c:v>0.51476820558233405</c:v>
                </c:pt>
                <c:pt idx="9286" formatCode="General">
                  <c:v>0.507681553111346</c:v>
                </c:pt>
                <c:pt idx="9287" formatCode="General">
                  <c:v>0.50111449416102904</c:v>
                </c:pt>
                <c:pt idx="9288" formatCode="General">
                  <c:v>0.49534473306107402</c:v>
                </c:pt>
                <c:pt idx="9289" formatCode="General">
                  <c:v>0.49095783005514998</c:v>
                </c:pt>
                <c:pt idx="9290" formatCode="General">
                  <c:v>0.48879187758565801</c:v>
                </c:pt>
                <c:pt idx="9291" formatCode="General">
                  <c:v>0.48895007546255698</c:v>
                </c:pt>
                <c:pt idx="9292" formatCode="General">
                  <c:v>0.49089133274626601</c:v>
                </c:pt>
                <c:pt idx="9293" formatCode="General">
                  <c:v>0.49402804262859301</c:v>
                </c:pt>
                <c:pt idx="9294" formatCode="General">
                  <c:v>0.49773314829684201</c:v>
                </c:pt>
                <c:pt idx="9295" formatCode="General">
                  <c:v>0.50164532059328104</c:v>
                </c:pt>
                <c:pt idx="9296" formatCode="General">
                  <c:v>0.50557466258527195</c:v>
                </c:pt>
                <c:pt idx="9297" formatCode="General">
                  <c:v>0.50940973691168101</c:v>
                </c:pt>
                <c:pt idx="9298" formatCode="General">
                  <c:v>0.51317753890907303</c:v>
                </c:pt>
                <c:pt idx="9299" formatCode="General">
                  <c:v>0.51670800057084598</c:v>
                </c:pt>
                <c:pt idx="9300" formatCode="General">
                  <c:v>0.51957023419093196</c:v>
                </c:pt>
                <c:pt idx="9301" formatCode="General">
                  <c:v>0.52174703832480696</c:v>
                </c:pt>
                <c:pt idx="9302" formatCode="General">
                  <c:v>0.52334216799126398</c:v>
                </c:pt>
                <c:pt idx="9303" formatCode="General">
                  <c:v>0.52425283072996498</c:v>
                </c:pt>
                <c:pt idx="9304" formatCode="General">
                  <c:v>0.52412884886414401</c:v>
                </c:pt>
                <c:pt idx="9305" formatCode="General">
                  <c:v>0.52237512114200002</c:v>
                </c:pt>
                <c:pt idx="9306" formatCode="General">
                  <c:v>0.51857965446106402</c:v>
                </c:pt>
                <c:pt idx="9307" formatCode="General">
                  <c:v>0.51263446141640201</c:v>
                </c:pt>
                <c:pt idx="9308" formatCode="General">
                  <c:v>0.50473883553071397</c:v>
                </c:pt>
                <c:pt idx="9309" formatCode="General">
                  <c:v>0.49493606554729402</c:v>
                </c:pt>
                <c:pt idx="9310" formatCode="General">
                  <c:v>0.48317219095236402</c:v>
                </c:pt>
                <c:pt idx="9311" formatCode="General">
                  <c:v>0.46949935091438799</c:v>
                </c:pt>
                <c:pt idx="9312" formatCode="General">
                  <c:v>0.45424356534721699</c:v>
                </c:pt>
                <c:pt idx="9313" formatCode="General">
                  <c:v>0.43798204300993299</c:v>
                </c:pt>
                <c:pt idx="9314" formatCode="General">
                  <c:v>0.42090625002864401</c:v>
                </c:pt>
                <c:pt idx="9315" formatCode="General">
                  <c:v>0.40329851960695901</c:v>
                </c:pt>
                <c:pt idx="9316" formatCode="General">
                  <c:v>0.385944135728024</c:v>
                </c:pt>
                <c:pt idx="9317" formatCode="General">
                  <c:v>0.369862253857213</c:v>
                </c:pt>
                <c:pt idx="9318" formatCode="General">
                  <c:v>0.355714778426513</c:v>
                </c:pt>
                <c:pt idx="9319" formatCode="General">
                  <c:v>0.34323713043008802</c:v>
                </c:pt>
                <c:pt idx="9320" formatCode="General">
                  <c:v>0.33216169952403801</c:v>
                </c:pt>
                <c:pt idx="9321" formatCode="General">
                  <c:v>0.32282588056790201</c:v>
                </c:pt>
                <c:pt idx="9322" formatCode="General">
                  <c:v>0.315416603028986</c:v>
                </c:pt>
                <c:pt idx="9323" formatCode="General">
                  <c:v>0.30968183715404501</c:v>
                </c:pt>
                <c:pt idx="9324" formatCode="General">
                  <c:v>0.30502600693739501</c:v>
                </c:pt>
                <c:pt idx="9325" formatCode="General">
                  <c:v>0.30070426723230897</c:v>
                </c:pt>
                <c:pt idx="9326" formatCode="General">
                  <c:v>0.29643214279789099</c:v>
                </c:pt>
                <c:pt idx="9327" formatCode="General">
                  <c:v>0.29221823145891002</c:v>
                </c:pt>
                <c:pt idx="9328" formatCode="General">
                  <c:v>0.28781194629646101</c:v>
                </c:pt>
                <c:pt idx="9329" formatCode="General">
                  <c:v>0.282340993129989</c:v>
                </c:pt>
                <c:pt idx="9330" formatCode="General">
                  <c:v>0.27504074051835198</c:v>
                </c:pt>
                <c:pt idx="9331" formatCode="General">
                  <c:v>0.26613494375867403</c:v>
                </c:pt>
                <c:pt idx="9332" formatCode="General">
                  <c:v>0.25573780535725998</c:v>
                </c:pt>
                <c:pt idx="9333" formatCode="General">
                  <c:v>0.24355626583283799</c:v>
                </c:pt>
                <c:pt idx="9334" formatCode="General">
                  <c:v>0.22971925649449201</c:v>
                </c:pt>
                <c:pt idx="9335" formatCode="General">
                  <c:v>0.214954941315217</c:v>
                </c:pt>
                <c:pt idx="9336" formatCode="General">
                  <c:v>0.199863713278014</c:v>
                </c:pt>
                <c:pt idx="9337" formatCode="General">
                  <c:v>0.18446509583852899</c:v>
                </c:pt>
                <c:pt idx="9338" formatCode="General">
                  <c:v>0.16849950086170901</c:v>
                </c:pt>
                <c:pt idx="9339" formatCode="General">
                  <c:v>0.15192014279388699</c:v>
                </c:pt>
                <c:pt idx="9340" formatCode="General">
                  <c:v>0.13438557426293599</c:v>
                </c:pt>
                <c:pt idx="9341" formatCode="General">
                  <c:v>0.115610272665167</c:v>
                </c:pt>
                <c:pt idx="9342" formatCode="General">
                  <c:v>9.6743814913198403E-2</c:v>
                </c:pt>
                <c:pt idx="9343" formatCode="General">
                  <c:v>7.90047465317463E-2</c:v>
                </c:pt>
                <c:pt idx="9344" formatCode="General">
                  <c:v>6.2741298911850693E-2</c:v>
                </c:pt>
                <c:pt idx="9345" formatCode="General">
                  <c:v>4.7830479087079499E-2</c:v>
                </c:pt>
                <c:pt idx="9346" formatCode="General">
                  <c:v>3.3907504776422202E-2</c:v>
                </c:pt>
                <c:pt idx="9347" formatCode="General">
                  <c:v>2.05177037376356E-2</c:v>
                </c:pt>
                <c:pt idx="9348" formatCode="General">
                  <c:v>7.3303109109652499E-3</c:v>
                </c:pt>
                <c:pt idx="9349" formatCode="General">
                  <c:v>-5.73458936510655E-3</c:v>
                </c:pt>
                <c:pt idx="9350" formatCode="General">
                  <c:v>-1.8391750817284801E-2</c:v>
                </c:pt>
                <c:pt idx="9351" formatCode="General">
                  <c:v>-3.0352558990261999E-2</c:v>
                </c:pt>
                <c:pt idx="9352" formatCode="General">
                  <c:v>-4.21004072255192E-2</c:v>
                </c:pt>
                <c:pt idx="9353" formatCode="General">
                  <c:v>-5.4268817937738301E-2</c:v>
                </c:pt>
                <c:pt idx="9354" formatCode="General">
                  <c:v>-6.6396637079628104E-2</c:v>
                </c:pt>
                <c:pt idx="9355" formatCode="General">
                  <c:v>-7.7757994014119897E-2</c:v>
                </c:pt>
                <c:pt idx="9356" formatCode="General">
                  <c:v>-8.8123062677263705E-2</c:v>
                </c:pt>
                <c:pt idx="9357" formatCode="General">
                  <c:v>-9.7692101653571201E-2</c:v>
                </c:pt>
                <c:pt idx="9358" formatCode="General">
                  <c:v>-0.107468678453272</c:v>
                </c:pt>
                <c:pt idx="9359" formatCode="General">
                  <c:v>-0.11816480849027</c:v>
                </c:pt>
                <c:pt idx="9360" formatCode="General">
                  <c:v>-0.12911877591929899</c:v>
                </c:pt>
                <c:pt idx="9361" formatCode="General">
                  <c:v>-0.139635393439318</c:v>
                </c:pt>
                <c:pt idx="9362" formatCode="General">
                  <c:v>-0.14976301079028501</c:v>
                </c:pt>
                <c:pt idx="9363" formatCode="General">
                  <c:v>-0.159968751379713</c:v>
                </c:pt>
                <c:pt idx="9364" formatCode="General">
                  <c:v>-0.17120286109580701</c:v>
                </c:pt>
                <c:pt idx="9365" formatCode="General">
                  <c:v>-0.18360983585555599</c:v>
                </c:pt>
                <c:pt idx="9366" formatCode="General">
                  <c:v>-0.19711052957067601</c:v>
                </c:pt>
                <c:pt idx="9367" formatCode="General">
                  <c:v>-0.21151347972971299</c:v>
                </c:pt>
                <c:pt idx="9368" formatCode="General">
                  <c:v>-0.225673799322793</c:v>
                </c:pt>
                <c:pt idx="9369" formatCode="General">
                  <c:v>-0.23808717530381401</c:v>
                </c:pt>
                <c:pt idx="9370" formatCode="General">
                  <c:v>-0.24819437800060501</c:v>
                </c:pt>
                <c:pt idx="9371" formatCode="General">
                  <c:v>-0.25663366132826998</c:v>
                </c:pt>
                <c:pt idx="9372" formatCode="General">
                  <c:v>-0.26454553179120799</c:v>
                </c:pt>
                <c:pt idx="9373" formatCode="General">
                  <c:v>-0.27289810999405101</c:v>
                </c:pt>
                <c:pt idx="9374" formatCode="General">
                  <c:v>-0.28150469847244097</c:v>
                </c:pt>
                <c:pt idx="9375" formatCode="General">
                  <c:v>-0.28971104231718903</c:v>
                </c:pt>
                <c:pt idx="9376" formatCode="General">
                  <c:v>-0.29729879294121297</c:v>
                </c:pt>
                <c:pt idx="9377" formatCode="General">
                  <c:v>-0.30444131659562801</c:v>
                </c:pt>
                <c:pt idx="9378" formatCode="General">
                  <c:v>-0.31125420250203001</c:v>
                </c:pt>
                <c:pt idx="9379" formatCode="General">
                  <c:v>-0.31796703960596601</c:v>
                </c:pt>
                <c:pt idx="9380" formatCode="General">
                  <c:v>-0.32500889968667401</c:v>
                </c:pt>
                <c:pt idx="9381" formatCode="General">
                  <c:v>-0.33225003510575302</c:v>
                </c:pt>
                <c:pt idx="9382" formatCode="General">
                  <c:v>-0.33946850178047699</c:v>
                </c:pt>
                <c:pt idx="9383" formatCode="General">
                  <c:v>-0.34707299195869601</c:v>
                </c:pt>
                <c:pt idx="9384" formatCode="General">
                  <c:v>-0.35542083003029601</c:v>
                </c:pt>
                <c:pt idx="9385" formatCode="General">
                  <c:v>-0.36448388461980102</c:v>
                </c:pt>
                <c:pt idx="9386" formatCode="General">
                  <c:v>-0.37417037059156599</c:v>
                </c:pt>
                <c:pt idx="9387" formatCode="General">
                  <c:v>-0.38417355774121897</c:v>
                </c:pt>
                <c:pt idx="9388" formatCode="General">
                  <c:v>-0.393831793795761</c:v>
                </c:pt>
                <c:pt idx="9389" formatCode="General">
                  <c:v>-0.40279654540503601</c:v>
                </c:pt>
                <c:pt idx="9390" formatCode="General">
                  <c:v>-0.41097061171788701</c:v>
                </c:pt>
                <c:pt idx="9391" formatCode="General">
                  <c:v>-0.41874318224141199</c:v>
                </c:pt>
                <c:pt idx="9392" formatCode="General">
                  <c:v>-0.42667007931676398</c:v>
                </c:pt>
                <c:pt idx="9393" formatCode="General">
                  <c:v>-0.43462696389900302</c:v>
                </c:pt>
                <c:pt idx="9394" formatCode="General">
                  <c:v>-0.44250595598821801</c:v>
                </c:pt>
                <c:pt idx="9395" formatCode="General">
                  <c:v>-0.45050125654915801</c:v>
                </c:pt>
                <c:pt idx="9396" formatCode="General">
                  <c:v>-0.458433960499186</c:v>
                </c:pt>
                <c:pt idx="9397" formatCode="General">
                  <c:v>-0.465844435047646</c:v>
                </c:pt>
                <c:pt idx="9398" formatCode="General">
                  <c:v>-0.47295098223017101</c:v>
                </c:pt>
                <c:pt idx="9399" formatCode="General">
                  <c:v>-0.48005755680009299</c:v>
                </c:pt>
                <c:pt idx="9400" formatCode="General">
                  <c:v>-0.48773395857621199</c:v>
                </c:pt>
                <c:pt idx="9401" formatCode="General">
                  <c:v>-0.49674906941160402</c:v>
                </c:pt>
                <c:pt idx="9402" formatCode="General">
                  <c:v>-0.50633769274206597</c:v>
                </c:pt>
                <c:pt idx="9403" formatCode="General">
                  <c:v>-0.51547404468479197</c:v>
                </c:pt>
                <c:pt idx="9404" formatCode="General">
                  <c:v>-0.52426720244666403</c:v>
                </c:pt>
                <c:pt idx="9405" formatCode="General">
                  <c:v>-0.53299207013189698</c:v>
                </c:pt>
                <c:pt idx="9406" formatCode="General">
                  <c:v>-0.54170041665362401</c:v>
                </c:pt>
                <c:pt idx="9407" formatCode="General">
                  <c:v>-0.54996800232873799</c:v>
                </c:pt>
                <c:pt idx="9408" formatCode="General">
                  <c:v>-0.55726388632021595</c:v>
                </c:pt>
                <c:pt idx="9409" formatCode="General">
                  <c:v>-0.56346353245449399</c:v>
                </c:pt>
                <c:pt idx="9410" formatCode="General">
                  <c:v>-0.56864879522604805</c:v>
                </c:pt>
                <c:pt idx="9411" formatCode="General">
                  <c:v>-0.57293238127795398</c:v>
                </c:pt>
                <c:pt idx="9412" formatCode="General">
                  <c:v>-0.57641579153737199</c:v>
                </c:pt>
                <c:pt idx="9413" formatCode="General">
                  <c:v>-0.57909397971703902</c:v>
                </c:pt>
                <c:pt idx="9414" formatCode="General">
                  <c:v>-0.58086916584556603</c:v>
                </c:pt>
                <c:pt idx="9415" formatCode="General">
                  <c:v>-0.58244068075981104</c:v>
                </c:pt>
                <c:pt idx="9416" formatCode="General">
                  <c:v>-0.58444684598530305</c:v>
                </c:pt>
                <c:pt idx="9417" formatCode="General">
                  <c:v>-0.58670100155262905</c:v>
                </c:pt>
                <c:pt idx="9418" formatCode="General">
                  <c:v>-0.58918613239787299</c:v>
                </c:pt>
                <c:pt idx="9419" formatCode="General">
                  <c:v>-0.59180673542917095</c:v>
                </c:pt>
                <c:pt idx="9420" formatCode="General">
                  <c:v>-0.59398682469621</c:v>
                </c:pt>
                <c:pt idx="9421" formatCode="General">
                  <c:v>-0.59460699518446603</c:v>
                </c:pt>
                <c:pt idx="9422" formatCode="General">
                  <c:v>-0.59293486154320096</c:v>
                </c:pt>
                <c:pt idx="9423" formatCode="General">
                  <c:v>-0.58985779570048502</c:v>
                </c:pt>
                <c:pt idx="9424" formatCode="General">
                  <c:v>-0.58694646188211197</c:v>
                </c:pt>
                <c:pt idx="9425" formatCode="General">
                  <c:v>-0.58506069322809495</c:v>
                </c:pt>
                <c:pt idx="9426" formatCode="General">
                  <c:v>-0.58380403016295201</c:v>
                </c:pt>
                <c:pt idx="9427" formatCode="General">
                  <c:v>-0.58276646256808895</c:v>
                </c:pt>
                <c:pt idx="9428" formatCode="General">
                  <c:v>-0.58214607149025199</c:v>
                </c:pt>
                <c:pt idx="9429" formatCode="General">
                  <c:v>-0.58180153212483798</c:v>
                </c:pt>
                <c:pt idx="9430" formatCode="General">
                  <c:v>-0.58105528246077198</c:v>
                </c:pt>
                <c:pt idx="9431" formatCode="General">
                  <c:v>-0.57960098388752901</c:v>
                </c:pt>
                <c:pt idx="9432" formatCode="General">
                  <c:v>-0.57818855448346895</c:v>
                </c:pt>
                <c:pt idx="9433" formatCode="General">
                  <c:v>-0.57788684453358996</c:v>
                </c:pt>
                <c:pt idx="9434" formatCode="General">
                  <c:v>-0.57883266187096005</c:v>
                </c:pt>
                <c:pt idx="9435" formatCode="General">
                  <c:v>-0.58012551485210295</c:v>
                </c:pt>
                <c:pt idx="9436" formatCode="General">
                  <c:v>-0.580967003151596</c:v>
                </c:pt>
                <c:pt idx="9437" formatCode="General">
                  <c:v>-0.58093497961176399</c:v>
                </c:pt>
                <c:pt idx="9438" formatCode="General">
                  <c:v>-0.58015172253388703</c:v>
                </c:pt>
                <c:pt idx="9439" formatCode="General">
                  <c:v>-0.57947809344804502</c:v>
                </c:pt>
                <c:pt idx="9440" formatCode="General">
                  <c:v>-0.578684193976854</c:v>
                </c:pt>
                <c:pt idx="9441" formatCode="General">
                  <c:v>-0.57672177727379903</c:v>
                </c:pt>
                <c:pt idx="9442" formatCode="General">
                  <c:v>-0.57391451372442703</c:v>
                </c:pt>
                <c:pt idx="9443" formatCode="General">
                  <c:v>-0.571374407658918</c:v>
                </c:pt>
                <c:pt idx="9444" formatCode="General">
                  <c:v>-0.56890923383119096</c:v>
                </c:pt>
                <c:pt idx="9445" formatCode="General">
                  <c:v>-0.56562378262493695</c:v>
                </c:pt>
                <c:pt idx="9446" formatCode="General">
                  <c:v>-0.56157497855217398</c:v>
                </c:pt>
                <c:pt idx="9447" formatCode="General">
                  <c:v>-0.55686821677648002</c:v>
                </c:pt>
                <c:pt idx="9448" formatCode="General">
                  <c:v>-0.551470056432662</c:v>
                </c:pt>
                <c:pt idx="9449" formatCode="General">
                  <c:v>-0.54601617959663296</c:v>
                </c:pt>
                <c:pt idx="9450" formatCode="General">
                  <c:v>-0.54091496453274801</c:v>
                </c:pt>
                <c:pt idx="9451" formatCode="General">
                  <c:v>-0.53536579028535802</c:v>
                </c:pt>
                <c:pt idx="9452" formatCode="General">
                  <c:v>-0.52832079865496395</c:v>
                </c:pt>
                <c:pt idx="9453" formatCode="General">
                  <c:v>-0.51922545571685097</c:v>
                </c:pt>
                <c:pt idx="9454" formatCode="General">
                  <c:v>-0.50813381013271697</c:v>
                </c:pt>
                <c:pt idx="9455" formatCode="General">
                  <c:v>-0.495836172396101</c:v>
                </c:pt>
                <c:pt idx="9456" formatCode="General">
                  <c:v>-0.483151423302495</c:v>
                </c:pt>
                <c:pt idx="9457" formatCode="General">
                  <c:v>-0.47017082493611601</c:v>
                </c:pt>
                <c:pt idx="9458" formatCode="General">
                  <c:v>-0.45689333074836003</c:v>
                </c:pt>
                <c:pt idx="9459" formatCode="General">
                  <c:v>-0.443462280330012</c:v>
                </c:pt>
                <c:pt idx="9460" formatCode="General">
                  <c:v>-0.42987026010736801</c:v>
                </c:pt>
                <c:pt idx="9461" formatCode="General">
                  <c:v>-0.41609865362595999</c:v>
                </c:pt>
                <c:pt idx="9462" formatCode="General">
                  <c:v>-0.402121877778436</c:v>
                </c:pt>
                <c:pt idx="9463" formatCode="General">
                  <c:v>-0.38806003243146198</c:v>
                </c:pt>
                <c:pt idx="9464" formatCode="General">
                  <c:v>-0.37443960957494699</c:v>
                </c:pt>
                <c:pt idx="9465" formatCode="General">
                  <c:v>-0.36184776846330202</c:v>
                </c:pt>
                <c:pt idx="9466" formatCode="General">
                  <c:v>-0.35061154761958802</c:v>
                </c:pt>
                <c:pt idx="9467" formatCode="General">
                  <c:v>-0.34038724745969101</c:v>
                </c:pt>
                <c:pt idx="9468" formatCode="General">
                  <c:v>-0.33045242207396702</c:v>
                </c:pt>
                <c:pt idx="9469" formatCode="General">
                  <c:v>-0.32017569190388301</c:v>
                </c:pt>
                <c:pt idx="9470" formatCode="General">
                  <c:v>-0.30948271745821399</c:v>
                </c:pt>
                <c:pt idx="9471" formatCode="General">
                  <c:v>-0.29881731230962999</c:v>
                </c:pt>
                <c:pt idx="9472" formatCode="General">
                  <c:v>-0.28814677169348302</c:v>
                </c:pt>
                <c:pt idx="9473" formatCode="General">
                  <c:v>-0.27722336265070902</c:v>
                </c:pt>
                <c:pt idx="9474" formatCode="General">
                  <c:v>-0.26592611139629002</c:v>
                </c:pt>
                <c:pt idx="9475" formatCode="General">
                  <c:v>-0.25413389084195598</c:v>
                </c:pt>
                <c:pt idx="9476" formatCode="General">
                  <c:v>-0.24180054019097399</c:v>
                </c:pt>
                <c:pt idx="9477" formatCode="General">
                  <c:v>-0.229169936347354</c:v>
                </c:pt>
                <c:pt idx="9478" formatCode="General">
                  <c:v>-0.21646406997526299</c:v>
                </c:pt>
                <c:pt idx="9479" formatCode="General">
                  <c:v>-0.20399113039785</c:v>
                </c:pt>
                <c:pt idx="9480" formatCode="General">
                  <c:v>-0.19197575437150999</c:v>
                </c:pt>
                <c:pt idx="9481" formatCode="General">
                  <c:v>-0.18053928216090001</c:v>
                </c:pt>
                <c:pt idx="9482" formatCode="General">
                  <c:v>-0.169880002955487</c:v>
                </c:pt>
                <c:pt idx="9483" formatCode="General">
                  <c:v>-0.16025851573720101</c:v>
                </c:pt>
                <c:pt idx="9484" formatCode="General">
                  <c:v>-0.15173226998779901</c:v>
                </c:pt>
                <c:pt idx="9485" formatCode="General">
                  <c:v>-0.14376047888318499</c:v>
                </c:pt>
                <c:pt idx="9486" formatCode="General">
                  <c:v>-0.136063037065137</c:v>
                </c:pt>
                <c:pt idx="9487" formatCode="General">
                  <c:v>-0.12886743621043301</c:v>
                </c:pt>
                <c:pt idx="9488" formatCode="General">
                  <c:v>-0.122172065298666</c:v>
                </c:pt>
                <c:pt idx="9489" formatCode="General">
                  <c:v>-0.115295355105433</c:v>
                </c:pt>
                <c:pt idx="9490" formatCode="General">
                  <c:v>-0.107455393382201</c:v>
                </c:pt>
                <c:pt idx="9491" formatCode="General">
                  <c:v>-9.8752457260133195E-2</c:v>
                </c:pt>
                <c:pt idx="9492" formatCode="General">
                  <c:v>-8.9646308817905002E-2</c:v>
                </c:pt>
                <c:pt idx="9493" formatCode="General">
                  <c:v>-8.0201098855232897E-2</c:v>
                </c:pt>
                <c:pt idx="9494" formatCode="General">
                  <c:v>-7.0256824092792103E-2</c:v>
                </c:pt>
                <c:pt idx="9495" formatCode="General">
                  <c:v>-5.9737674331493601E-2</c:v>
                </c:pt>
                <c:pt idx="9496" formatCode="General">
                  <c:v>-4.9131157359657403E-2</c:v>
                </c:pt>
                <c:pt idx="9497" formatCode="General">
                  <c:v>-3.9108266788532797E-2</c:v>
                </c:pt>
                <c:pt idx="9498" formatCode="General">
                  <c:v>-2.9593012844210499E-2</c:v>
                </c:pt>
                <c:pt idx="9499" formatCode="General">
                  <c:v>-1.9704843561797102E-2</c:v>
                </c:pt>
                <c:pt idx="9500" formatCode="General">
                  <c:v>-9.1576257141419704E-3</c:v>
                </c:pt>
                <c:pt idx="9501" formatCode="General">
                  <c:v>1.7135494492917999E-3</c:v>
                </c:pt>
                <c:pt idx="9502" formatCode="General">
                  <c:v>1.28474561515153E-2</c:v>
                </c:pt>
                <c:pt idx="9503" formatCode="General">
                  <c:v>2.41519850789489E-2</c:v>
                </c:pt>
                <c:pt idx="9504" formatCode="General">
                  <c:v>3.5414543508937101E-2</c:v>
                </c:pt>
                <c:pt idx="9505" formatCode="General">
                  <c:v>4.6239402430016299E-2</c:v>
                </c:pt>
                <c:pt idx="9506" formatCode="General">
                  <c:v>5.61696903952821E-2</c:v>
                </c:pt>
                <c:pt idx="9507" formatCode="General">
                  <c:v>6.5190559726651706E-2</c:v>
                </c:pt>
                <c:pt idx="9508" formatCode="General">
                  <c:v>7.3833021781246996E-2</c:v>
                </c:pt>
                <c:pt idx="9509" formatCode="General">
                  <c:v>8.2360154338916705E-2</c:v>
                </c:pt>
                <c:pt idx="9510" formatCode="General">
                  <c:v>9.0853523095528396E-2</c:v>
                </c:pt>
                <c:pt idx="9511" formatCode="General">
                  <c:v>9.9607070735705294E-2</c:v>
                </c:pt>
                <c:pt idx="9512" formatCode="General">
                  <c:v>0.10852807510166</c:v>
                </c:pt>
                <c:pt idx="9513" formatCode="General">
                  <c:v>0.116992023286703</c:v>
                </c:pt>
                <c:pt idx="9514" formatCode="General">
                  <c:v>0.12441746467946301</c:v>
                </c:pt>
                <c:pt idx="9515" formatCode="General">
                  <c:v>0.13072202604925401</c:v>
                </c:pt>
                <c:pt idx="9516" formatCode="General">
                  <c:v>0.13641890583993899</c:v>
                </c:pt>
                <c:pt idx="9517" formatCode="General">
                  <c:v>0.14216662031716201</c:v>
                </c:pt>
                <c:pt idx="9518" formatCode="General">
                  <c:v>0.14849819659678001</c:v>
                </c:pt>
                <c:pt idx="9519" formatCode="General">
                  <c:v>0.15562634657744001</c:v>
                </c:pt>
                <c:pt idx="9520" formatCode="General">
                  <c:v>0.16380383758148001</c:v>
                </c:pt>
                <c:pt idx="9521" formatCode="General">
                  <c:v>0.173822948548252</c:v>
                </c:pt>
                <c:pt idx="9522" formatCode="General">
                  <c:v>0.18580494161094499</c:v>
                </c:pt>
                <c:pt idx="9523" formatCode="General">
                  <c:v>0.19948995355958801</c:v>
                </c:pt>
                <c:pt idx="9524" formatCode="General">
                  <c:v>0.21489533592617299</c:v>
                </c:pt>
                <c:pt idx="9525" formatCode="General">
                  <c:v>0.231360932703985</c:v>
                </c:pt>
                <c:pt idx="9526" formatCode="General">
                  <c:v>0.24832874259219101</c:v>
                </c:pt>
                <c:pt idx="9527" formatCode="General">
                  <c:v>0.26584526438092498</c:v>
                </c:pt>
                <c:pt idx="9528" formatCode="General">
                  <c:v>0.28381035656249698</c:v>
                </c:pt>
                <c:pt idx="9529" formatCode="General">
                  <c:v>0.30144668902920002</c:v>
                </c:pt>
                <c:pt idx="9530" formatCode="General">
                  <c:v>0.31752831260022901</c:v>
                </c:pt>
                <c:pt idx="9531" formatCode="General">
                  <c:v>0.33151519409692098</c:v>
                </c:pt>
                <c:pt idx="9532" formatCode="General">
                  <c:v>0.34346073903796698</c:v>
                </c:pt>
                <c:pt idx="9533" formatCode="General">
                  <c:v>0.35356762482446302</c:v>
                </c:pt>
                <c:pt idx="9534" formatCode="General">
                  <c:v>0.362429660776867</c:v>
                </c:pt>
                <c:pt idx="9535" formatCode="General">
                  <c:v>0.37019513765142498</c:v>
                </c:pt>
                <c:pt idx="9536" formatCode="General">
                  <c:v>0.37655287610618698</c:v>
                </c:pt>
                <c:pt idx="9537" formatCode="General">
                  <c:v>0.38136372839822202</c:v>
                </c:pt>
                <c:pt idx="9538" formatCode="General">
                  <c:v>0.38460674819530799</c:v>
                </c:pt>
                <c:pt idx="9539" formatCode="General">
                  <c:v>0.38631125975860098</c:v>
                </c:pt>
                <c:pt idx="9540" formatCode="General">
                  <c:v>0.38669330881856101</c:v>
                </c:pt>
                <c:pt idx="9541" formatCode="General">
                  <c:v>0.386477502881373</c:v>
                </c:pt>
                <c:pt idx="9542" formatCode="General">
                  <c:v>0.386524010998406</c:v>
                </c:pt>
                <c:pt idx="9543" formatCode="General">
                  <c:v>0.387558238634088</c:v>
                </c:pt>
                <c:pt idx="9544" formatCode="General">
                  <c:v>0.39005450530791702</c:v>
                </c:pt>
                <c:pt idx="9545" formatCode="General">
                  <c:v>0.39423330448182797</c:v>
                </c:pt>
                <c:pt idx="9546" formatCode="General">
                  <c:v>0.40009657477578497</c:v>
                </c:pt>
                <c:pt idx="9547" formatCode="General">
                  <c:v>0.40767381554710702</c:v>
                </c:pt>
                <c:pt idx="9548" formatCode="General">
                  <c:v>0.41730642195622197</c:v>
                </c:pt>
                <c:pt idx="9549" formatCode="General">
                  <c:v>0.42902651387839802</c:v>
                </c:pt>
                <c:pt idx="9550" formatCode="General">
                  <c:v>0.442575298067168</c:v>
                </c:pt>
                <c:pt idx="9551" formatCode="General">
                  <c:v>0.45792673110041399</c:v>
                </c:pt>
                <c:pt idx="9552" formatCode="General">
                  <c:v>0.475347921306632</c:v>
                </c:pt>
                <c:pt idx="9553" formatCode="General">
                  <c:v>0.49511298377969698</c:v>
                </c:pt>
                <c:pt idx="9554" formatCode="General">
                  <c:v>0.51695402461568496</c:v>
                </c:pt>
                <c:pt idx="9555" formatCode="General">
                  <c:v>0.54038462277044896</c:v>
                </c:pt>
                <c:pt idx="9556" formatCode="General">
                  <c:v>0.56418524591812003</c:v>
                </c:pt>
                <c:pt idx="9557" formatCode="General">
                  <c:v>0.58694279988250098</c:v>
                </c:pt>
                <c:pt idx="9558" formatCode="General">
                  <c:v>0.60809760208665997</c:v>
                </c:pt>
                <c:pt idx="9559" formatCode="General">
                  <c:v>0.62703070057169996</c:v>
                </c:pt>
                <c:pt idx="9560" formatCode="General">
                  <c:v>0.64269740195761504</c:v>
                </c:pt>
                <c:pt idx="9561" formatCode="General">
                  <c:v>0.65406584483266195</c:v>
                </c:pt>
                <c:pt idx="9562" formatCode="General">
                  <c:v>0.66038039468254195</c:v>
                </c:pt>
                <c:pt idx="9563" formatCode="General">
                  <c:v>0.66159240212137904</c:v>
                </c:pt>
                <c:pt idx="9564" formatCode="General">
                  <c:v>0.65840156164705799</c:v>
                </c:pt>
                <c:pt idx="9565" formatCode="General">
                  <c:v>0.65148243961327201</c:v>
                </c:pt>
                <c:pt idx="9566" formatCode="General">
                  <c:v>0.64097914952812096</c:v>
                </c:pt>
                <c:pt idx="9567" formatCode="General">
                  <c:v>0.62694363800223896</c:v>
                </c:pt>
                <c:pt idx="9568" formatCode="General">
                  <c:v>0.60945429993370404</c:v>
                </c:pt>
                <c:pt idx="9569" formatCode="General">
                  <c:v>0.58849183635648294</c:v>
                </c:pt>
                <c:pt idx="9570" formatCode="General">
                  <c:v>0.56470632458586101</c:v>
                </c:pt>
                <c:pt idx="9571" formatCode="General">
                  <c:v>0.53949619669380799</c:v>
                </c:pt>
                <c:pt idx="9572" formatCode="General">
                  <c:v>0.51414989153935198</c:v>
                </c:pt>
                <c:pt idx="9573" formatCode="General">
                  <c:v>0.489925041538949</c:v>
                </c:pt>
                <c:pt idx="9574" formatCode="General">
                  <c:v>0.46833336380889401</c:v>
                </c:pt>
                <c:pt idx="9575" formatCode="General">
                  <c:v>0.45030400869360399</c:v>
                </c:pt>
                <c:pt idx="9576" formatCode="General">
                  <c:v>0.43591782139058999</c:v>
                </c:pt>
                <c:pt idx="9577" formatCode="General">
                  <c:v>0.42485041977735899</c:v>
                </c:pt>
                <c:pt idx="9578" formatCode="General">
                  <c:v>0.41622730715561201</c:v>
                </c:pt>
                <c:pt idx="9579" formatCode="General">
                  <c:v>0.40922493078507</c:v>
                </c:pt>
                <c:pt idx="9580" formatCode="General">
                  <c:v>0.40418641205947298</c:v>
                </c:pt>
                <c:pt idx="9581" formatCode="General">
                  <c:v>0.40188804100480502</c:v>
                </c:pt>
                <c:pt idx="9582" formatCode="General">
                  <c:v>0.40291088495544097</c:v>
                </c:pt>
                <c:pt idx="9583" formatCode="General">
                  <c:v>0.40715495744435398</c:v>
                </c:pt>
                <c:pt idx="9584" formatCode="General">
                  <c:v>0.41333304446012697</c:v>
                </c:pt>
                <c:pt idx="9585" formatCode="General">
                  <c:v>0.42031831404665199</c:v>
                </c:pt>
                <c:pt idx="9586" formatCode="General">
                  <c:v>0.42782985921837502</c:v>
                </c:pt>
                <c:pt idx="9587" formatCode="General">
                  <c:v>0.43576043990239799</c:v>
                </c:pt>
                <c:pt idx="9588" formatCode="General">
                  <c:v>0.44356371508883602</c:v>
                </c:pt>
                <c:pt idx="9589" formatCode="General">
                  <c:v>0.45059396914991501</c:v>
                </c:pt>
                <c:pt idx="9590" formatCode="General">
                  <c:v>0.45650155177064</c:v>
                </c:pt>
                <c:pt idx="9591" formatCode="General">
                  <c:v>0.46098247344347298</c:v>
                </c:pt>
                <c:pt idx="9592" formatCode="General">
                  <c:v>0.464105140354373</c:v>
                </c:pt>
                <c:pt idx="9593" formatCode="General">
                  <c:v>0.46604587415413801</c:v>
                </c:pt>
                <c:pt idx="9594" formatCode="General">
                  <c:v>0.466397496938673</c:v>
                </c:pt>
                <c:pt idx="9595" formatCode="General">
                  <c:v>0.46459561745300998</c:v>
                </c:pt>
                <c:pt idx="9596" formatCode="General">
                  <c:v>0.46065041422729103</c:v>
                </c:pt>
                <c:pt idx="9597" formatCode="General">
                  <c:v>0.45556965177219799</c:v>
                </c:pt>
                <c:pt idx="9598" formatCode="General">
                  <c:v>0.45000352310953001</c:v>
                </c:pt>
                <c:pt idx="9599" formatCode="General">
                  <c:v>0.44361063197943201</c:v>
                </c:pt>
                <c:pt idx="9600" formatCode="General">
                  <c:v>0.43615400215668498</c:v>
                </c:pt>
                <c:pt idx="9601" formatCode="General">
                  <c:v>0.427499041587794</c:v>
                </c:pt>
                <c:pt idx="9602" formatCode="General">
                  <c:v>0.417479892922546</c:v>
                </c:pt>
                <c:pt idx="9603" formatCode="General">
                  <c:v>0.40611349187440998</c:v>
                </c:pt>
                <c:pt idx="9604" formatCode="General">
                  <c:v>0.39391299963654702</c:v>
                </c:pt>
                <c:pt idx="9605" formatCode="General">
                  <c:v>0.38186674873047699</c:v>
                </c:pt>
                <c:pt idx="9606" formatCode="General">
                  <c:v>0.37061456748250199</c:v>
                </c:pt>
                <c:pt idx="9607" formatCode="General">
                  <c:v>0.360058010795406</c:v>
                </c:pt>
                <c:pt idx="9608" formatCode="General">
                  <c:v>0.349874339868956</c:v>
                </c:pt>
                <c:pt idx="9609" formatCode="General">
                  <c:v>0.33974273368983599</c:v>
                </c:pt>
                <c:pt idx="9610" formatCode="General">
                  <c:v>0.32912630967496798</c:v>
                </c:pt>
                <c:pt idx="9611" formatCode="General">
                  <c:v>0.31782259110044098</c:v>
                </c:pt>
                <c:pt idx="9612" formatCode="General">
                  <c:v>0.30641011569237903</c:v>
                </c:pt>
                <c:pt idx="9613" formatCode="General">
                  <c:v>0.29565728768016197</c:v>
                </c:pt>
                <c:pt idx="9614" formatCode="General">
                  <c:v>0.286020371653951</c:v>
                </c:pt>
                <c:pt idx="9615" formatCode="General">
                  <c:v>0.2777015555397</c:v>
                </c:pt>
                <c:pt idx="9616" formatCode="General">
                  <c:v>0.27027957392900598</c:v>
                </c:pt>
                <c:pt idx="9617" formatCode="General">
                  <c:v>0.26324415863010597</c:v>
                </c:pt>
                <c:pt idx="9618" formatCode="General">
                  <c:v>0.25677523944651498</c:v>
                </c:pt>
                <c:pt idx="9619" formatCode="General">
                  <c:v>0.250906114336858</c:v>
                </c:pt>
                <c:pt idx="9620" formatCode="General">
                  <c:v>0.24519574028553301</c:v>
                </c:pt>
                <c:pt idx="9621" formatCode="General">
                  <c:v>0.23934597209852199</c:v>
                </c:pt>
                <c:pt idx="9622" formatCode="General">
                  <c:v>0.23333026979964999</c:v>
                </c:pt>
                <c:pt idx="9623" formatCode="General">
                  <c:v>0.22691227432139099</c:v>
                </c:pt>
                <c:pt idx="9624" formatCode="General">
                  <c:v>0.219974592004894</c:v>
                </c:pt>
                <c:pt idx="9625" formatCode="General">
                  <c:v>0.21243543223383199</c:v>
                </c:pt>
                <c:pt idx="9626" formatCode="General">
                  <c:v>0.20424035334412999</c:v>
                </c:pt>
                <c:pt idx="9627" formatCode="General">
                  <c:v>0.195368078260408</c:v>
                </c:pt>
                <c:pt idx="9628" formatCode="General">
                  <c:v>0.185804307584231</c:v>
                </c:pt>
                <c:pt idx="9629" formatCode="General">
                  <c:v>0.17541407519820101</c:v>
                </c:pt>
                <c:pt idx="9630" formatCode="General">
                  <c:v>0.16391124366131901</c:v>
                </c:pt>
                <c:pt idx="9631" formatCode="General">
                  <c:v>0.15122059063034399</c:v>
                </c:pt>
                <c:pt idx="9632" formatCode="General">
                  <c:v>0.13745509733286401</c:v>
                </c:pt>
                <c:pt idx="9633" formatCode="General">
                  <c:v>0.122645004047875</c:v>
                </c:pt>
                <c:pt idx="9634" formatCode="General">
                  <c:v>0.10646077316203301</c:v>
                </c:pt>
                <c:pt idx="9635" formatCode="General">
                  <c:v>8.9209281610370506E-2</c:v>
                </c:pt>
                <c:pt idx="9636" formatCode="General">
                  <c:v>7.1954382751031207E-2</c:v>
                </c:pt>
                <c:pt idx="9637" formatCode="General">
                  <c:v>5.5426732055204E-2</c:v>
                </c:pt>
                <c:pt idx="9638" formatCode="General">
                  <c:v>3.9875013755276703E-2</c:v>
                </c:pt>
                <c:pt idx="9639" formatCode="General">
                  <c:v>2.54749027757569E-2</c:v>
                </c:pt>
                <c:pt idx="9640" formatCode="General">
                  <c:v>1.22038660971513E-2</c:v>
                </c:pt>
                <c:pt idx="9641" formatCode="General">
                  <c:v>-2.73975649200519E-4</c:v>
                </c:pt>
                <c:pt idx="9642" formatCode="General">
                  <c:v>-1.20932969844494E-2</c:v>
                </c:pt>
                <c:pt idx="9643" formatCode="General">
                  <c:v>-2.3100212185280099E-2</c:v>
                </c:pt>
                <c:pt idx="9644" formatCode="General">
                  <c:v>-3.3117006198386402E-2</c:v>
                </c:pt>
                <c:pt idx="9645" formatCode="General">
                  <c:v>-4.2058297675924297E-2</c:v>
                </c:pt>
                <c:pt idx="9646" formatCode="General">
                  <c:v>-4.9801366212259897E-2</c:v>
                </c:pt>
                <c:pt idx="9647" formatCode="General">
                  <c:v>-5.6179568192831E-2</c:v>
                </c:pt>
                <c:pt idx="9648" formatCode="General">
                  <c:v>-6.11667395888656E-2</c:v>
                </c:pt>
                <c:pt idx="9649" formatCode="General">
                  <c:v>-6.5397045404520196E-2</c:v>
                </c:pt>
                <c:pt idx="9650" formatCode="General">
                  <c:v>-6.9650437650830802E-2</c:v>
                </c:pt>
                <c:pt idx="9651" formatCode="General">
                  <c:v>-7.42666914135892E-2</c:v>
                </c:pt>
                <c:pt idx="9652" formatCode="General">
                  <c:v>-7.9654890466965403E-2</c:v>
                </c:pt>
                <c:pt idx="9653" formatCode="General">
                  <c:v>-8.6188228077783702E-2</c:v>
                </c:pt>
                <c:pt idx="9654" formatCode="General">
                  <c:v>-9.3896187302215203E-2</c:v>
                </c:pt>
                <c:pt idx="9655" formatCode="General">
                  <c:v>-0.102434557313017</c:v>
                </c:pt>
                <c:pt idx="9656" formatCode="General">
                  <c:v>-0.111697850284256</c:v>
                </c:pt>
                <c:pt idx="9657" formatCode="General">
                  <c:v>-0.121502044659789</c:v>
                </c:pt>
                <c:pt idx="9658" formatCode="General">
                  <c:v>-0.13137118608040299</c:v>
                </c:pt>
                <c:pt idx="9659" formatCode="General">
                  <c:v>-0.14157487473296401</c:v>
                </c:pt>
                <c:pt idx="9660" formatCode="General">
                  <c:v>-0.152887722841825</c:v>
                </c:pt>
                <c:pt idx="9661" formatCode="General">
                  <c:v>-0.16606233781768601</c:v>
                </c:pt>
                <c:pt idx="9662" formatCode="General">
                  <c:v>-0.18190734989107701</c:v>
                </c:pt>
                <c:pt idx="9663" formatCode="General">
                  <c:v>-0.200141434764223</c:v>
                </c:pt>
                <c:pt idx="9664" formatCode="General">
                  <c:v>-0.21984401784983101</c:v>
                </c:pt>
                <c:pt idx="9665" formatCode="General">
                  <c:v>-0.24067550821278799</c:v>
                </c:pt>
                <c:pt idx="9666" formatCode="General">
                  <c:v>-0.26204427358176702</c:v>
                </c:pt>
                <c:pt idx="9667" formatCode="General">
                  <c:v>-0.28324397285812802</c:v>
                </c:pt>
                <c:pt idx="9668" formatCode="General">
                  <c:v>-0.30408114977671002</c:v>
                </c:pt>
                <c:pt idx="9669" formatCode="General">
                  <c:v>-0.32455312027956501</c:v>
                </c:pt>
                <c:pt idx="9670" formatCode="General">
                  <c:v>-0.34415525790083901</c:v>
                </c:pt>
                <c:pt idx="9671" formatCode="General">
                  <c:v>-0.36203095225372101</c:v>
                </c:pt>
                <c:pt idx="9672" formatCode="General">
                  <c:v>-0.377702221338723</c:v>
                </c:pt>
                <c:pt idx="9673" formatCode="General">
                  <c:v>-0.39112388939040799</c:v>
                </c:pt>
                <c:pt idx="9674" formatCode="General">
                  <c:v>-0.40285351189130503</c:v>
                </c:pt>
                <c:pt idx="9675" formatCode="General">
                  <c:v>-0.413831797075703</c:v>
                </c:pt>
                <c:pt idx="9676" formatCode="General">
                  <c:v>-0.42428339068416698</c:v>
                </c:pt>
                <c:pt idx="9677" formatCode="General">
                  <c:v>-0.43338832630526097</c:v>
                </c:pt>
                <c:pt idx="9678" formatCode="General">
                  <c:v>-0.440601308128376</c:v>
                </c:pt>
                <c:pt idx="9679" formatCode="General">
                  <c:v>-0.44639337658292699</c:v>
                </c:pt>
                <c:pt idx="9680" formatCode="General">
                  <c:v>-0.45120738695002199</c:v>
                </c:pt>
                <c:pt idx="9681" formatCode="General">
                  <c:v>-0.45486645914741802</c:v>
                </c:pt>
                <c:pt idx="9682" formatCode="General">
                  <c:v>-0.457340519773831</c:v>
                </c:pt>
                <c:pt idx="9683" formatCode="General">
                  <c:v>-0.45915206848217899</c:v>
                </c:pt>
                <c:pt idx="9684" formatCode="General">
                  <c:v>-0.46079513009515399</c:v>
                </c:pt>
                <c:pt idx="9685" formatCode="General">
                  <c:v>-0.46236317631449297</c:v>
                </c:pt>
                <c:pt idx="9686" formatCode="General">
                  <c:v>-0.463947902805739</c:v>
                </c:pt>
                <c:pt idx="9687" formatCode="General">
                  <c:v>-0.466054558006949</c:v>
                </c:pt>
                <c:pt idx="9688" formatCode="General">
                  <c:v>-0.46927840661350101</c:v>
                </c:pt>
                <c:pt idx="9689" formatCode="General">
                  <c:v>-0.47366464548347098</c:v>
                </c:pt>
                <c:pt idx="9690" formatCode="General">
                  <c:v>-0.478894998519374</c:v>
                </c:pt>
                <c:pt idx="9691" formatCode="General">
                  <c:v>-0.48471408056374699</c:v>
                </c:pt>
                <c:pt idx="9692" formatCode="General">
                  <c:v>-0.49113333247482999</c:v>
                </c:pt>
                <c:pt idx="9693" formatCode="General">
                  <c:v>-0.49836774154525099</c:v>
                </c:pt>
                <c:pt idx="9694" formatCode="General">
                  <c:v>-0.50629739200913304</c:v>
                </c:pt>
                <c:pt idx="9695" formatCode="General">
                  <c:v>-0.51436664131188303</c:v>
                </c:pt>
                <c:pt idx="9696" formatCode="General">
                  <c:v>-0.52219710840703004</c:v>
                </c:pt>
                <c:pt idx="9697" formatCode="General">
                  <c:v>-0.52937817946232701</c:v>
                </c:pt>
                <c:pt idx="9698" formatCode="General">
                  <c:v>-0.53522035129978096</c:v>
                </c:pt>
                <c:pt idx="9699" formatCode="General">
                  <c:v>-0.53925563402759302</c:v>
                </c:pt>
                <c:pt idx="9700" formatCode="General">
                  <c:v>-0.54181580009378505</c:v>
                </c:pt>
                <c:pt idx="9701" formatCode="General">
                  <c:v>-0.54383429850495202</c:v>
                </c:pt>
                <c:pt idx="9702" formatCode="General">
                  <c:v>-0.54603180915379801</c:v>
                </c:pt>
                <c:pt idx="9703" formatCode="General">
                  <c:v>-0.54823082457214301</c:v>
                </c:pt>
                <c:pt idx="9704" formatCode="General">
                  <c:v>-0.54964149429252396</c:v>
                </c:pt>
                <c:pt idx="9705" formatCode="General">
                  <c:v>-0.55019881215941002</c:v>
                </c:pt>
                <c:pt idx="9706" formatCode="General">
                  <c:v>-0.55076985957186497</c:v>
                </c:pt>
                <c:pt idx="9707" formatCode="General">
                  <c:v>-0.55177725466289496</c:v>
                </c:pt>
                <c:pt idx="9708" formatCode="General">
                  <c:v>-0.55300843484792594</c:v>
                </c:pt>
                <c:pt idx="9709" formatCode="General">
                  <c:v>-0.55451108237814795</c:v>
                </c:pt>
                <c:pt idx="9710" formatCode="General">
                  <c:v>-0.55572035385783902</c:v>
                </c:pt>
                <c:pt idx="9711" formatCode="General">
                  <c:v>-0.555629817519527</c:v>
                </c:pt>
                <c:pt idx="9712" formatCode="General">
                  <c:v>-0.55441573878898298</c:v>
                </c:pt>
                <c:pt idx="9713" formatCode="General">
                  <c:v>-0.55269607923761699</c:v>
                </c:pt>
                <c:pt idx="9714" formatCode="General">
                  <c:v>-0.55057304301952203</c:v>
                </c:pt>
                <c:pt idx="9715" formatCode="General">
                  <c:v>-0.54794003722302498</c:v>
                </c:pt>
                <c:pt idx="9716" formatCode="General">
                  <c:v>-0.54473573046491797</c:v>
                </c:pt>
                <c:pt idx="9717" formatCode="General">
                  <c:v>-0.541394882233451</c:v>
                </c:pt>
                <c:pt idx="9718" formatCode="General">
                  <c:v>-0.53862458548375203</c:v>
                </c:pt>
                <c:pt idx="9719" formatCode="General">
                  <c:v>-0.53693057482268303</c:v>
                </c:pt>
                <c:pt idx="9720" formatCode="General">
                  <c:v>-0.53620258311357805</c:v>
                </c:pt>
                <c:pt idx="9721" formatCode="General">
                  <c:v>-0.53586331546614197</c:v>
                </c:pt>
                <c:pt idx="9722" formatCode="General">
                  <c:v>-0.53552446438609502</c:v>
                </c:pt>
                <c:pt idx="9723" formatCode="General">
                  <c:v>-0.53531676635890602</c:v>
                </c:pt>
                <c:pt idx="9724" formatCode="General">
                  <c:v>-0.53575481416104498</c:v>
                </c:pt>
                <c:pt idx="9725" formatCode="General">
                  <c:v>-0.53727027835300101</c:v>
                </c:pt>
                <c:pt idx="9726" formatCode="General">
                  <c:v>-0.53936700070857801</c:v>
                </c:pt>
                <c:pt idx="9727" formatCode="General">
                  <c:v>-0.54084093105612197</c:v>
                </c:pt>
                <c:pt idx="9728" formatCode="General">
                  <c:v>-0.54081644488134195</c:v>
                </c:pt>
                <c:pt idx="9729" formatCode="General">
                  <c:v>-0.53929104527109395</c:v>
                </c:pt>
                <c:pt idx="9730" formatCode="General">
                  <c:v>-0.53667190073565196</c:v>
                </c:pt>
                <c:pt idx="9731" formatCode="General">
                  <c:v>-0.53310569348859704</c:v>
                </c:pt>
                <c:pt idx="9732" formatCode="General">
                  <c:v>-0.52874549637887203</c:v>
                </c:pt>
                <c:pt idx="9733" formatCode="General">
                  <c:v>-0.52384010012775895</c:v>
                </c:pt>
                <c:pt idx="9734" formatCode="General">
                  <c:v>-0.51866790058134704</c:v>
                </c:pt>
                <c:pt idx="9735" formatCode="General">
                  <c:v>-0.51332228845134997</c:v>
                </c:pt>
                <c:pt idx="9736" formatCode="General">
                  <c:v>-0.507825170925986</c:v>
                </c:pt>
                <c:pt idx="9737" formatCode="General">
                  <c:v>-0.50240332370970997</c:v>
                </c:pt>
                <c:pt idx="9738" formatCode="General">
                  <c:v>-0.497133898454234</c:v>
                </c:pt>
                <c:pt idx="9739" formatCode="General">
                  <c:v>-0.49187951369174598</c:v>
                </c:pt>
                <c:pt idx="9740" formatCode="General">
                  <c:v>-0.48664831201860898</c:v>
                </c:pt>
                <c:pt idx="9741" formatCode="General">
                  <c:v>-0.48164611174071398</c:v>
                </c:pt>
                <c:pt idx="9742" formatCode="General">
                  <c:v>-0.47690905361222102</c:v>
                </c:pt>
                <c:pt idx="9743" formatCode="General">
                  <c:v>-0.47188434140001501</c:v>
                </c:pt>
                <c:pt idx="9744" formatCode="General">
                  <c:v>-0.465874188868732</c:v>
                </c:pt>
                <c:pt idx="9745" formatCode="General">
                  <c:v>-0.45850786862160398</c:v>
                </c:pt>
                <c:pt idx="9746" formatCode="General">
                  <c:v>-0.44981270207145502</c:v>
                </c:pt>
                <c:pt idx="9747" formatCode="General">
                  <c:v>-0.44018360107457999</c:v>
                </c:pt>
                <c:pt idx="9748" formatCode="General">
                  <c:v>-0.42995091739860603</c:v>
                </c:pt>
                <c:pt idx="9749" formatCode="General">
                  <c:v>-0.41908610296555299</c:v>
                </c:pt>
                <c:pt idx="9750" formatCode="General">
                  <c:v>-0.40722452377945201</c:v>
                </c:pt>
                <c:pt idx="9751" formatCode="General">
                  <c:v>-0.394252867609719</c:v>
                </c:pt>
                <c:pt idx="9752" formatCode="General">
                  <c:v>-0.38086647363209702</c:v>
                </c:pt>
                <c:pt idx="9753" formatCode="General">
                  <c:v>-0.36771409041166597</c:v>
                </c:pt>
                <c:pt idx="9754" formatCode="General">
                  <c:v>-0.35466850140724099</c:v>
                </c:pt>
                <c:pt idx="9755" formatCode="General">
                  <c:v>-0.34106087946991798</c:v>
                </c:pt>
                <c:pt idx="9756" formatCode="General">
                  <c:v>-0.32658867487210003</c:v>
                </c:pt>
                <c:pt idx="9757" formatCode="General">
                  <c:v>-0.31158693429194301</c:v>
                </c:pt>
                <c:pt idx="9758" formatCode="General">
                  <c:v>-0.29682810244658803</c:v>
                </c:pt>
                <c:pt idx="9759" formatCode="General">
                  <c:v>-0.28345515092145501</c:v>
                </c:pt>
                <c:pt idx="9760" formatCode="General">
                  <c:v>-0.27207763735277601</c:v>
                </c:pt>
                <c:pt idx="9761" formatCode="General">
                  <c:v>-0.26266019452421102</c:v>
                </c:pt>
                <c:pt idx="9762" formatCode="General">
                  <c:v>-0.254480030658425</c:v>
                </c:pt>
                <c:pt idx="9763" formatCode="General">
                  <c:v>-0.24646047059840201</c:v>
                </c:pt>
                <c:pt idx="9764" formatCode="General">
                  <c:v>-0.23831258853272499</c:v>
                </c:pt>
                <c:pt idx="9765" formatCode="General">
                  <c:v>-0.22977383852150701</c:v>
                </c:pt>
                <c:pt idx="9766" formatCode="General">
                  <c:v>-0.220460650900241</c:v>
                </c:pt>
                <c:pt idx="9767" formatCode="General">
                  <c:v>-0.21093796739288501</c:v>
                </c:pt>
                <c:pt idx="9768" formatCode="General">
                  <c:v>-0.201916632335116</c:v>
                </c:pt>
                <c:pt idx="9769" formatCode="General">
                  <c:v>-0.193502555838544</c:v>
                </c:pt>
                <c:pt idx="9770" formatCode="General">
                  <c:v>-0.185227097842255</c:v>
                </c:pt>
                <c:pt idx="9771" formatCode="General">
                  <c:v>-0.17639169412136901</c:v>
                </c:pt>
                <c:pt idx="9772" formatCode="General">
                  <c:v>-0.16618561234184401</c:v>
                </c:pt>
                <c:pt idx="9773" formatCode="General">
                  <c:v>-0.15449746945554799</c:v>
                </c:pt>
                <c:pt idx="9774" formatCode="General">
                  <c:v>-0.14186483786217199</c:v>
                </c:pt>
                <c:pt idx="9775" formatCode="General">
                  <c:v>-0.12881198387843701</c:v>
                </c:pt>
                <c:pt idx="9776" formatCode="General">
                  <c:v>-0.116100076333899</c:v>
                </c:pt>
                <c:pt idx="9777" formatCode="General">
                  <c:v>-0.104527038859403</c:v>
                </c:pt>
                <c:pt idx="9778" formatCode="General">
                  <c:v>-9.3812528958813202E-2</c:v>
                </c:pt>
                <c:pt idx="9779" formatCode="General">
                  <c:v>-8.2720418942952498E-2</c:v>
                </c:pt>
                <c:pt idx="9780" formatCode="General">
                  <c:v>-7.0852432294039605E-2</c:v>
                </c:pt>
                <c:pt idx="9781" formatCode="General">
                  <c:v>-5.8645718122441702E-2</c:v>
                </c:pt>
                <c:pt idx="9782" formatCode="General">
                  <c:v>-4.6619992139118799E-2</c:v>
                </c:pt>
                <c:pt idx="9783" formatCode="General">
                  <c:v>-3.5049330272911197E-2</c:v>
                </c:pt>
                <c:pt idx="9784" formatCode="General">
                  <c:v>-2.4057131052151098E-2</c:v>
                </c:pt>
                <c:pt idx="9785" formatCode="General">
                  <c:v>-1.34459194788808E-2</c:v>
                </c:pt>
                <c:pt idx="9786" formatCode="General">
                  <c:v>-2.5774959581227001E-3</c:v>
                </c:pt>
                <c:pt idx="9787" formatCode="General">
                  <c:v>9.4622751138423705E-3</c:v>
                </c:pt>
                <c:pt idx="9788" formatCode="General">
                  <c:v>2.2946155262171499E-2</c:v>
                </c:pt>
                <c:pt idx="9789" formatCode="General">
                  <c:v>3.7213907880442203E-2</c:v>
                </c:pt>
                <c:pt idx="9790" formatCode="General">
                  <c:v>5.1721946274105098E-2</c:v>
                </c:pt>
                <c:pt idx="9791" formatCode="General">
                  <c:v>6.5840402395781206E-2</c:v>
                </c:pt>
                <c:pt idx="9792" formatCode="General">
                  <c:v>7.9277849753231405E-2</c:v>
                </c:pt>
                <c:pt idx="9793" formatCode="General">
                  <c:v>9.2231172939317999E-2</c:v>
                </c:pt>
                <c:pt idx="9794" formatCode="General">
                  <c:v>0.104837218904169</c:v>
                </c:pt>
                <c:pt idx="9795" formatCode="General">
                  <c:v>0.117545287831713</c:v>
                </c:pt>
                <c:pt idx="9796" formatCode="General">
                  <c:v>0.13080008066982901</c:v>
                </c:pt>
                <c:pt idx="9797" formatCode="General">
                  <c:v>0.14460349711364701</c:v>
                </c:pt>
                <c:pt idx="9798" formatCode="General">
                  <c:v>0.15892416607643101</c:v>
                </c:pt>
                <c:pt idx="9799" formatCode="General">
                  <c:v>0.17366237901698001</c:v>
                </c:pt>
                <c:pt idx="9800" formatCode="General">
                  <c:v>0.188097073459561</c:v>
                </c:pt>
                <c:pt idx="9801" formatCode="General">
                  <c:v>0.201402733038547</c:v>
                </c:pt>
                <c:pt idx="9802" formatCode="General">
                  <c:v>0.21325370693283999</c:v>
                </c:pt>
                <c:pt idx="9803" formatCode="General">
                  <c:v>0.22365636470865299</c:v>
                </c:pt>
                <c:pt idx="9804" formatCode="General">
                  <c:v>0.23293933384549001</c:v>
                </c:pt>
                <c:pt idx="9805" formatCode="General">
                  <c:v>0.241296963625175</c:v>
                </c:pt>
                <c:pt idx="9806" formatCode="General">
                  <c:v>0.24874284153784201</c:v>
                </c:pt>
                <c:pt idx="9807" formatCode="General">
                  <c:v>0.25528144909564698</c:v>
                </c:pt>
                <c:pt idx="9808" formatCode="General">
                  <c:v>0.26084774874838901</c:v>
                </c:pt>
                <c:pt idx="9809" formatCode="General">
                  <c:v>0.26542586279032099</c:v>
                </c:pt>
                <c:pt idx="9810" formatCode="General">
                  <c:v>0.26894357868719798</c:v>
                </c:pt>
                <c:pt idx="9811" formatCode="General">
                  <c:v>0.27156094620048699</c:v>
                </c:pt>
                <c:pt idx="9812" formatCode="General">
                  <c:v>0.27396266499176097</c:v>
                </c:pt>
                <c:pt idx="9813" formatCode="General">
                  <c:v>0.27706356350304001</c:v>
                </c:pt>
                <c:pt idx="9814" formatCode="General">
                  <c:v>0.28133416717163701</c:v>
                </c:pt>
                <c:pt idx="9815" formatCode="General">
                  <c:v>0.28681382726968302</c:v>
                </c:pt>
                <c:pt idx="9816" formatCode="General">
                  <c:v>0.29364003791918702</c:v>
                </c:pt>
                <c:pt idx="9817" formatCode="General">
                  <c:v>0.30202191432619302</c:v>
                </c:pt>
                <c:pt idx="9818" formatCode="General">
                  <c:v>0.31207503386194702</c:v>
                </c:pt>
                <c:pt idx="9819" formatCode="General">
                  <c:v>0.32338754245752499</c:v>
                </c:pt>
                <c:pt idx="9820" formatCode="General">
                  <c:v>0.335284766460197</c:v>
                </c:pt>
                <c:pt idx="9821" formatCode="General">
                  <c:v>0.34757981153345202</c:v>
                </c:pt>
                <c:pt idx="9822" formatCode="General">
                  <c:v>0.360510554401825</c:v>
                </c:pt>
                <c:pt idx="9823" formatCode="General">
                  <c:v>0.37418176852208002</c:v>
                </c:pt>
                <c:pt idx="9824" formatCode="General">
                  <c:v>0.38840674741988601</c:v>
                </c:pt>
                <c:pt idx="9825" formatCode="General">
                  <c:v>0.40311100449755599</c:v>
                </c:pt>
                <c:pt idx="9826" formatCode="General">
                  <c:v>0.41776208137162801</c:v>
                </c:pt>
                <c:pt idx="9827" formatCode="General">
                  <c:v>0.431695032844639</c:v>
                </c:pt>
                <c:pt idx="9828" formatCode="General">
                  <c:v>0.44481379674945198</c:v>
                </c:pt>
                <c:pt idx="9829" formatCode="General">
                  <c:v>0.45673435411388502</c:v>
                </c:pt>
                <c:pt idx="9830" formatCode="General">
                  <c:v>0.46744521093180602</c:v>
                </c:pt>
                <c:pt idx="9831" formatCode="General">
                  <c:v>0.47852562096414297</c:v>
                </c:pt>
                <c:pt idx="9832" formatCode="General">
                  <c:v>0.49071992107144602</c:v>
                </c:pt>
                <c:pt idx="9833" formatCode="General">
                  <c:v>0.50300735850696099</c:v>
                </c:pt>
                <c:pt idx="9834" formatCode="General">
                  <c:v>0.51458514198294902</c:v>
                </c:pt>
                <c:pt idx="9835" formatCode="General">
                  <c:v>0.52505099685698198</c:v>
                </c:pt>
                <c:pt idx="9836" formatCode="General">
                  <c:v>0.53402700865319697</c:v>
                </c:pt>
                <c:pt idx="9837" formatCode="General">
                  <c:v>0.54165183361407399</c:v>
                </c:pt>
                <c:pt idx="9838" formatCode="General">
                  <c:v>0.54841411405825102</c:v>
                </c:pt>
                <c:pt idx="9839" formatCode="General">
                  <c:v>0.55453451770352002</c:v>
                </c:pt>
                <c:pt idx="9840" formatCode="General">
                  <c:v>0.56043382862376001</c:v>
                </c:pt>
                <c:pt idx="9841" formatCode="General">
                  <c:v>0.56616180908591995</c:v>
                </c:pt>
                <c:pt idx="9842" formatCode="General">
                  <c:v>0.57128120457013598</c:v>
                </c:pt>
                <c:pt idx="9843" formatCode="General">
                  <c:v>0.57600510450408704</c:v>
                </c:pt>
                <c:pt idx="9844" formatCode="General">
                  <c:v>0.58106697931532703</c:v>
                </c:pt>
                <c:pt idx="9845" formatCode="General">
                  <c:v>0.58644446087458202</c:v>
                </c:pt>
                <c:pt idx="9846" formatCode="General">
                  <c:v>0.59177135022713201</c:v>
                </c:pt>
                <c:pt idx="9847" formatCode="General">
                  <c:v>0.59701025050450596</c:v>
                </c:pt>
                <c:pt idx="9848" formatCode="General">
                  <c:v>0.60191821880877505</c:v>
                </c:pt>
                <c:pt idx="9849" formatCode="General">
                  <c:v>0.60601436467394298</c:v>
                </c:pt>
                <c:pt idx="9850" formatCode="General">
                  <c:v>0.60860265506924005</c:v>
                </c:pt>
                <c:pt idx="9851" formatCode="General">
                  <c:v>0.60927898904714695</c:v>
                </c:pt>
                <c:pt idx="9852" formatCode="General">
                  <c:v>0.60850583552994497</c:v>
                </c:pt>
                <c:pt idx="9853" formatCode="General">
                  <c:v>0.60711576789139898</c:v>
                </c:pt>
                <c:pt idx="9854" formatCode="General">
                  <c:v>0.60533919101970901</c:v>
                </c:pt>
                <c:pt idx="9855" formatCode="General">
                  <c:v>0.60289339102551998</c:v>
                </c:pt>
                <c:pt idx="9856" formatCode="General">
                  <c:v>0.59975109217651201</c:v>
                </c:pt>
                <c:pt idx="9857" formatCode="General">
                  <c:v>0.59638583108263699</c:v>
                </c:pt>
                <c:pt idx="9858" formatCode="General">
                  <c:v>0.59327674711974898</c:v>
                </c:pt>
                <c:pt idx="9859" formatCode="General">
                  <c:v>0.59039141025346598</c:v>
                </c:pt>
                <c:pt idx="9860" formatCode="General">
                  <c:v>0.58734718731635804</c:v>
                </c:pt>
                <c:pt idx="9861" formatCode="General">
                  <c:v>0.58412049590347304</c:v>
                </c:pt>
                <c:pt idx="9862" formatCode="General">
                  <c:v>0.58114835760725403</c:v>
                </c:pt>
                <c:pt idx="9863" formatCode="General">
                  <c:v>0.57909379539203698</c:v>
                </c:pt>
                <c:pt idx="9864" formatCode="General">
                  <c:v>0.57859455576014496</c:v>
                </c:pt>
                <c:pt idx="9865" formatCode="General">
                  <c:v>0.57971669324452602</c:v>
                </c:pt>
                <c:pt idx="9866" formatCode="General">
                  <c:v>0.58182076924048498</c:v>
                </c:pt>
                <c:pt idx="9867" formatCode="General">
                  <c:v>0.58403582472371496</c:v>
                </c:pt>
                <c:pt idx="9868" formatCode="General">
                  <c:v>0.58580775557013898</c:v>
                </c:pt>
                <c:pt idx="9869" formatCode="General">
                  <c:v>0.58706902832518404</c:v>
                </c:pt>
                <c:pt idx="9870" formatCode="General">
                  <c:v>0.58822595621043205</c:v>
                </c:pt>
                <c:pt idx="9871" formatCode="General">
                  <c:v>0.58934893195259697</c:v>
                </c:pt>
                <c:pt idx="9872" formatCode="General">
                  <c:v>0.58996673910431996</c:v>
                </c:pt>
                <c:pt idx="9873" formatCode="General">
                  <c:v>0.58987470829747701</c:v>
                </c:pt>
                <c:pt idx="9874" formatCode="General">
                  <c:v>0.58913374661681694</c:v>
                </c:pt>
                <c:pt idx="9875" formatCode="General">
                  <c:v>0.587719392986079</c:v>
                </c:pt>
                <c:pt idx="9876" formatCode="General">
                  <c:v>0.58526577860783902</c:v>
                </c:pt>
                <c:pt idx="9877" formatCode="General">
                  <c:v>0.581218105155061</c:v>
                </c:pt>
                <c:pt idx="9878" formatCode="General">
                  <c:v>0.57515959283963403</c:v>
                </c:pt>
                <c:pt idx="9879" formatCode="General">
                  <c:v>0.56729482451604196</c:v>
                </c:pt>
                <c:pt idx="9880" formatCode="General">
                  <c:v>0.55831269759089397</c:v>
                </c:pt>
                <c:pt idx="9881" formatCode="General">
                  <c:v>0.548744447426326</c:v>
                </c:pt>
                <c:pt idx="9882" formatCode="General">
                  <c:v>0.53853349330755895</c:v>
                </c:pt>
                <c:pt idx="9883" formatCode="General">
                  <c:v>0.52720727051849903</c:v>
                </c:pt>
                <c:pt idx="9884" formatCode="General">
                  <c:v>0.514552988083264</c:v>
                </c:pt>
                <c:pt idx="9885" formatCode="General">
                  <c:v>0.50076637257307699</c:v>
                </c:pt>
                <c:pt idx="9886" formatCode="General">
                  <c:v>0.48649233708423201</c:v>
                </c:pt>
                <c:pt idx="9887" formatCode="General">
                  <c:v>0.47280480875860498</c:v>
                </c:pt>
                <c:pt idx="9888" formatCode="General">
                  <c:v>0.46120067694871703</c:v>
                </c:pt>
                <c:pt idx="9889" formatCode="General">
                  <c:v>0.45166985433810403</c:v>
                </c:pt>
                <c:pt idx="9890" formatCode="General">
                  <c:v>0.44296937093434702</c:v>
                </c:pt>
                <c:pt idx="9891" formatCode="General">
                  <c:v>0.434894365329974</c:v>
                </c:pt>
                <c:pt idx="9892" formatCode="General">
                  <c:v>0.42806032948483003</c:v>
                </c:pt>
                <c:pt idx="9893" formatCode="General">
                  <c:v>0.42278741301375</c:v>
                </c:pt>
                <c:pt idx="9894" formatCode="General">
                  <c:v>0.41850968743825201</c:v>
                </c:pt>
                <c:pt idx="9895" formatCode="General">
                  <c:v>0.41497785694483402</c:v>
                </c:pt>
                <c:pt idx="9896" formatCode="General">
                  <c:v>0.41249056308510301</c:v>
                </c:pt>
                <c:pt idx="9897" formatCode="General">
                  <c:v>0.41091673333767997</c:v>
                </c:pt>
                <c:pt idx="9898" formatCode="General">
                  <c:v>0.40964254569980002</c:v>
                </c:pt>
                <c:pt idx="9899" formatCode="General">
                  <c:v>0.40796314464614902</c:v>
                </c:pt>
                <c:pt idx="9900" formatCode="General">
                  <c:v>0.40513881686410902</c:v>
                </c:pt>
                <c:pt idx="9901" formatCode="General">
                  <c:v>0.40028027619133699</c:v>
                </c:pt>
                <c:pt idx="9902" formatCode="General">
                  <c:v>0.39264712466173901</c:v>
                </c:pt>
                <c:pt idx="9903" formatCode="General">
                  <c:v>0.382033504783719</c:v>
                </c:pt>
                <c:pt idx="9904" formatCode="General">
                  <c:v>0.36859659743033102</c:v>
                </c:pt>
                <c:pt idx="9905" formatCode="General">
                  <c:v>0.35306830708076098</c:v>
                </c:pt>
                <c:pt idx="9906" formatCode="General">
                  <c:v>0.33639738575230999</c:v>
                </c:pt>
                <c:pt idx="9907" formatCode="General">
                  <c:v>0.31962915472772502</c:v>
                </c:pt>
                <c:pt idx="9908" formatCode="General">
                  <c:v>0.303804324695572</c:v>
                </c:pt>
                <c:pt idx="9909" formatCode="General">
                  <c:v>0.28915634998442702</c:v>
                </c:pt>
                <c:pt idx="9910" formatCode="General">
                  <c:v>0.27549491191294101</c:v>
                </c:pt>
                <c:pt idx="9911" formatCode="General">
                  <c:v>0.26228926372560701</c:v>
                </c:pt>
                <c:pt idx="9912" formatCode="General">
                  <c:v>0.248930209567016</c:v>
                </c:pt>
                <c:pt idx="9913" formatCode="General">
                  <c:v>0.23528306562037901</c:v>
                </c:pt>
                <c:pt idx="9914" formatCode="General">
                  <c:v>0.22133658298407599</c:v>
                </c:pt>
                <c:pt idx="9915" formatCode="General">
                  <c:v>0.20706170822474801</c:v>
                </c:pt>
                <c:pt idx="9916" formatCode="General">
                  <c:v>0.19246452359178301</c:v>
                </c:pt>
                <c:pt idx="9917" formatCode="General">
                  <c:v>0.17806956980000099</c:v>
                </c:pt>
                <c:pt idx="9918" formatCode="General">
                  <c:v>0.16463213865564499</c:v>
                </c:pt>
                <c:pt idx="9919" formatCode="General">
                  <c:v>0.15272766158170301</c:v>
                </c:pt>
                <c:pt idx="9920" formatCode="General">
                  <c:v>0.14266369007306601</c:v>
                </c:pt>
                <c:pt idx="9921" formatCode="General">
                  <c:v>0.134350065458785</c:v>
                </c:pt>
                <c:pt idx="9922" formatCode="General">
                  <c:v>0.12771184645890701</c:v>
                </c:pt>
                <c:pt idx="9923" formatCode="General">
                  <c:v>0.122604039038317</c:v>
                </c:pt>
                <c:pt idx="9924" formatCode="General">
                  <c:v>0.118672240287107</c:v>
                </c:pt>
                <c:pt idx="9925" formatCode="General">
                  <c:v>0.11546974915888</c:v>
                </c:pt>
                <c:pt idx="9926" formatCode="General">
                  <c:v>0.11251600640451601</c:v>
                </c:pt>
                <c:pt idx="9927" formatCode="General">
                  <c:v>0.10950006101646501</c:v>
                </c:pt>
                <c:pt idx="9928" formatCode="General">
                  <c:v>0.105840390356376</c:v>
                </c:pt>
                <c:pt idx="9929" formatCode="General">
                  <c:v>0.100921006917033</c:v>
                </c:pt>
                <c:pt idx="9930" formatCode="General">
                  <c:v>9.4409962989726495E-2</c:v>
                </c:pt>
                <c:pt idx="9931" formatCode="General">
                  <c:v>8.5878630569017803E-2</c:v>
                </c:pt>
                <c:pt idx="9932" formatCode="General">
                  <c:v>7.5464928823822094E-2</c:v>
                </c:pt>
                <c:pt idx="9933" formatCode="General">
                  <c:v>6.3904179630851196E-2</c:v>
                </c:pt>
                <c:pt idx="9934" formatCode="General">
                  <c:v>5.1726157032914402E-2</c:v>
                </c:pt>
                <c:pt idx="9935" formatCode="General">
                  <c:v>3.9020928323332503E-2</c:v>
                </c:pt>
                <c:pt idx="9936" formatCode="General">
                  <c:v>2.52728290106282E-2</c:v>
                </c:pt>
                <c:pt idx="9937" formatCode="General">
                  <c:v>9.8212341657701006E-3</c:v>
                </c:pt>
                <c:pt idx="9938" formatCode="General">
                  <c:v>-7.2126771234591498E-3</c:v>
                </c:pt>
                <c:pt idx="9939" formatCode="General">
                  <c:v>-2.5282140304646199E-2</c:v>
                </c:pt>
                <c:pt idx="9940" formatCode="General">
                  <c:v>-4.40830316369634E-2</c:v>
                </c:pt>
                <c:pt idx="9941" formatCode="General">
                  <c:v>-6.3590907136278296E-2</c:v>
                </c:pt>
                <c:pt idx="9942" formatCode="General">
                  <c:v>-8.4340093862139101E-2</c:v>
                </c:pt>
                <c:pt idx="9943" formatCode="General">
                  <c:v>-0.107213981960293</c:v>
                </c:pt>
                <c:pt idx="9944" formatCode="General">
                  <c:v>-0.132379408420466</c:v>
                </c:pt>
                <c:pt idx="9945" formatCode="General">
                  <c:v>-0.15853197802306901</c:v>
                </c:pt>
                <c:pt idx="9946" formatCode="General">
                  <c:v>-0.18449484201725899</c:v>
                </c:pt>
                <c:pt idx="9947" formatCode="General">
                  <c:v>-0.210889219151776</c:v>
                </c:pt>
                <c:pt idx="9948" formatCode="General">
                  <c:v>-0.237496191963115</c:v>
                </c:pt>
                <c:pt idx="9949" formatCode="General">
                  <c:v>-0.263110524057592</c:v>
                </c:pt>
                <c:pt idx="9950" formatCode="General">
                  <c:v>-0.28741621878749002</c:v>
                </c:pt>
                <c:pt idx="9951" formatCode="General">
                  <c:v>-0.31009751548412701</c:v>
                </c:pt>
                <c:pt idx="9952" formatCode="General">
                  <c:v>-0.33108663346274902</c:v>
                </c:pt>
                <c:pt idx="9953" formatCode="General">
                  <c:v>-0.35046288618376897</c:v>
                </c:pt>
                <c:pt idx="9954" formatCode="General">
                  <c:v>-0.36823595798842901</c:v>
                </c:pt>
                <c:pt idx="9955" formatCode="General">
                  <c:v>-0.38469879451767303</c:v>
                </c:pt>
                <c:pt idx="9956" formatCode="General">
                  <c:v>-0.39991381128002501</c:v>
                </c:pt>
                <c:pt idx="9957" formatCode="General">
                  <c:v>-0.414106199884751</c:v>
                </c:pt>
                <c:pt idx="9958" formatCode="General">
                  <c:v>-0.42764417675412197</c:v>
                </c:pt>
                <c:pt idx="9959" formatCode="General">
                  <c:v>-0.44038818335560198</c:v>
                </c:pt>
                <c:pt idx="9960" formatCode="General">
                  <c:v>-0.45226303446892302</c:v>
                </c:pt>
                <c:pt idx="9961" formatCode="General">
                  <c:v>-0.46326027805018599</c:v>
                </c:pt>
                <c:pt idx="9962" formatCode="General">
                  <c:v>-0.47288726296662997</c:v>
                </c:pt>
                <c:pt idx="9963" formatCode="General">
                  <c:v>-0.48118641018372599</c:v>
                </c:pt>
                <c:pt idx="9964" formatCode="General">
                  <c:v>-0.48913930125038901</c:v>
                </c:pt>
                <c:pt idx="9965" formatCode="General">
                  <c:v>-0.49748553881567198</c:v>
                </c:pt>
                <c:pt idx="9966" formatCode="General">
                  <c:v>-0.50615724903515102</c:v>
                </c:pt>
                <c:pt idx="9967" formatCode="General">
                  <c:v>-0.51454585628310201</c:v>
                </c:pt>
                <c:pt idx="9968" formatCode="General">
                  <c:v>-0.52193940042526898</c:v>
                </c:pt>
                <c:pt idx="9969" formatCode="General">
                  <c:v>-0.52773439164345304</c:v>
                </c:pt>
                <c:pt idx="9970" formatCode="General">
                  <c:v>-0.531975751153272</c:v>
                </c:pt>
                <c:pt idx="9971" formatCode="General">
                  <c:v>-0.535409293141489</c:v>
                </c:pt>
                <c:pt idx="9972" formatCode="General">
                  <c:v>-0.53920493822523197</c:v>
                </c:pt>
                <c:pt idx="9973" formatCode="General">
                  <c:v>-0.54393019262244902</c:v>
                </c:pt>
                <c:pt idx="9974" formatCode="General">
                  <c:v>-0.54964454857317502</c:v>
                </c:pt>
                <c:pt idx="9975" formatCode="General">
                  <c:v>-0.55658583992584398</c:v>
                </c:pt>
                <c:pt idx="9976" formatCode="General">
                  <c:v>-0.56506803792849303</c:v>
                </c:pt>
                <c:pt idx="9977" formatCode="General">
                  <c:v>-0.57490652912268803</c:v>
                </c:pt>
                <c:pt idx="9978" formatCode="General">
                  <c:v>-0.58522884470933401</c:v>
                </c:pt>
                <c:pt idx="9979" formatCode="General">
                  <c:v>-0.59554837652749604</c:v>
                </c:pt>
                <c:pt idx="9980" formatCode="General">
                  <c:v>-0.60580433929270405</c:v>
                </c:pt>
                <c:pt idx="9981" formatCode="General">
                  <c:v>-0.61566737490137802</c:v>
                </c:pt>
                <c:pt idx="9982" formatCode="General">
                  <c:v>-0.62455516107032805</c:v>
                </c:pt>
                <c:pt idx="9983" formatCode="General">
                  <c:v>-0.63203078726266204</c:v>
                </c:pt>
                <c:pt idx="9984" formatCode="General">
                  <c:v>-0.63783168387327405</c:v>
                </c:pt>
                <c:pt idx="9985" formatCode="General">
                  <c:v>-0.64227982763472502</c:v>
                </c:pt>
                <c:pt idx="9986" formatCode="General">
                  <c:v>-0.64549111928672798</c:v>
                </c:pt>
                <c:pt idx="9987" formatCode="General">
                  <c:v>-0.64690418827609597</c:v>
                </c:pt>
                <c:pt idx="9988" formatCode="General">
                  <c:v>-0.64639681560953699</c:v>
                </c:pt>
                <c:pt idx="9989" formatCode="General">
                  <c:v>-0.64465111015008103</c:v>
                </c:pt>
                <c:pt idx="9990" formatCode="General">
                  <c:v>-0.64253556710220705</c:v>
                </c:pt>
                <c:pt idx="9991" formatCode="General">
                  <c:v>-0.64040690672816303</c:v>
                </c:pt>
                <c:pt idx="9992" formatCode="General">
                  <c:v>-0.638416843488398</c:v>
                </c:pt>
                <c:pt idx="9993" formatCode="General">
                  <c:v>-0.63656877834866998</c:v>
                </c:pt>
                <c:pt idx="9994" formatCode="General">
                  <c:v>-0.63449845320380305</c:v>
                </c:pt>
                <c:pt idx="9995" formatCode="General">
                  <c:v>-0.63199447305085898</c:v>
                </c:pt>
                <c:pt idx="9996" formatCode="General">
                  <c:v>-0.629190075364916</c:v>
                </c:pt>
                <c:pt idx="9997" formatCode="General">
                  <c:v>-0.62687605409095903</c:v>
                </c:pt>
                <c:pt idx="9998" formatCode="General">
                  <c:v>-0.62570634689627502</c:v>
                </c:pt>
                <c:pt idx="9999" formatCode="General">
                  <c:v>-0.625295461611722</c:v>
                </c:pt>
                <c:pt idx="10000" formatCode="General">
                  <c:v>-0.62547098318096594</c:v>
                </c:pt>
                <c:pt idx="10001" formatCode="General">
                  <c:v>-0.62642728709966</c:v>
                </c:pt>
                <c:pt idx="10002" formatCode="General">
                  <c:v>-0.62863860164840302</c:v>
                </c:pt>
                <c:pt idx="10003" formatCode="General">
                  <c:v>-0.63188434347511702</c:v>
                </c:pt>
                <c:pt idx="10004" formatCode="General">
                  <c:v>-0.63513532853716403</c:v>
                </c:pt>
                <c:pt idx="10005" formatCode="General">
                  <c:v>-0.63808660035485898</c:v>
                </c:pt>
                <c:pt idx="10006" formatCode="General">
                  <c:v>-0.64085477190672302</c:v>
                </c:pt>
                <c:pt idx="10007" formatCode="General">
                  <c:v>-0.64321036944224796</c:v>
                </c:pt>
                <c:pt idx="10008" formatCode="General">
                  <c:v>-0.64438204317951098</c:v>
                </c:pt>
                <c:pt idx="10009" formatCode="General">
                  <c:v>-0.64355986837849399</c:v>
                </c:pt>
                <c:pt idx="10010" formatCode="General">
                  <c:v>-0.64013201646893303</c:v>
                </c:pt>
                <c:pt idx="10011" formatCode="General">
                  <c:v>-0.63401372041605397</c:v>
                </c:pt>
                <c:pt idx="10012" formatCode="General">
                  <c:v>-0.62569674875418402</c:v>
                </c:pt>
                <c:pt idx="10013" formatCode="General">
                  <c:v>-0.61552584475358696</c:v>
                </c:pt>
                <c:pt idx="10014" formatCode="General">
                  <c:v>-0.60366391500925098</c:v>
                </c:pt>
                <c:pt idx="10015" formatCode="General">
                  <c:v>-0.59077024888470897</c:v>
                </c:pt>
                <c:pt idx="10016" formatCode="General">
                  <c:v>-0.577796550424445</c:v>
                </c:pt>
                <c:pt idx="10017" formatCode="General">
                  <c:v>-0.56530176260152698</c:v>
                </c:pt>
                <c:pt idx="10018" formatCode="General">
                  <c:v>-0.55343606257773204</c:v>
                </c:pt>
                <c:pt idx="10019" formatCode="General">
                  <c:v>-0.54227924013844098</c:v>
                </c:pt>
                <c:pt idx="10020" formatCode="General">
                  <c:v>-0.53180356804888296</c:v>
                </c:pt>
                <c:pt idx="10021" formatCode="General">
                  <c:v>-0.52128311782833303</c:v>
                </c:pt>
                <c:pt idx="10022" formatCode="General">
                  <c:v>-0.51007974043146997</c:v>
                </c:pt>
                <c:pt idx="10023" formatCode="General">
                  <c:v>-0.49872124272317198</c:v>
                </c:pt>
                <c:pt idx="10024" formatCode="General">
                  <c:v>-0.48753439682330002</c:v>
                </c:pt>
                <c:pt idx="10025" formatCode="General">
                  <c:v>-0.476416350483512</c:v>
                </c:pt>
                <c:pt idx="10026" formatCode="General">
                  <c:v>-0.46591173672396402</c:v>
                </c:pt>
                <c:pt idx="10027" formatCode="General">
                  <c:v>-0.45634027277850697</c:v>
                </c:pt>
                <c:pt idx="10028" formatCode="General">
                  <c:v>-0.44729688941356399</c:v>
                </c:pt>
                <c:pt idx="10029" formatCode="General">
                  <c:v>-0.43880225993893002</c:v>
                </c:pt>
                <c:pt idx="10030" formatCode="General">
                  <c:v>-0.43174576565647999</c:v>
                </c:pt>
                <c:pt idx="10031" formatCode="General">
                  <c:v>-0.42714872121692199</c:v>
                </c:pt>
                <c:pt idx="10032" formatCode="General">
                  <c:v>-0.42524639479811999</c:v>
                </c:pt>
                <c:pt idx="10033" formatCode="General">
                  <c:v>-0.42546123610870501</c:v>
                </c:pt>
                <c:pt idx="10034" formatCode="General">
                  <c:v>-0.427164841305747</c:v>
                </c:pt>
                <c:pt idx="10035" formatCode="General">
                  <c:v>-0.42960050288348101</c:v>
                </c:pt>
                <c:pt idx="10036" formatCode="General">
                  <c:v>-0.431520380371678</c:v>
                </c:pt>
                <c:pt idx="10037" formatCode="General">
                  <c:v>-0.43203622874866698</c:v>
                </c:pt>
                <c:pt idx="10038" formatCode="General">
                  <c:v>-0.43104084442794099</c:v>
                </c:pt>
                <c:pt idx="10039" formatCode="General">
                  <c:v>-0.42831153927472698</c:v>
                </c:pt>
                <c:pt idx="10040" formatCode="General">
                  <c:v>-0.42373922300387901</c:v>
                </c:pt>
                <c:pt idx="10041" formatCode="General">
                  <c:v>-0.41812131528370999</c:v>
                </c:pt>
                <c:pt idx="10042" formatCode="General">
                  <c:v>-0.41225285257286898</c:v>
                </c:pt>
                <c:pt idx="10043" formatCode="General">
                  <c:v>-0.40589226435988901</c:v>
                </c:pt>
                <c:pt idx="10044" formatCode="General">
                  <c:v>-0.39826474200837497</c:v>
                </c:pt>
                <c:pt idx="10045" formatCode="General">
                  <c:v>-0.388539213389824</c:v>
                </c:pt>
                <c:pt idx="10046" formatCode="General">
                  <c:v>-0.37604108549649601</c:v>
                </c:pt>
                <c:pt idx="10047" formatCode="General">
                  <c:v>-0.36077617873316398</c:v>
                </c:pt>
                <c:pt idx="10048" formatCode="General">
                  <c:v>-0.34389023367347799</c:v>
                </c:pt>
                <c:pt idx="10049" formatCode="General">
                  <c:v>-0.32625441459443599</c:v>
                </c:pt>
                <c:pt idx="10050" formatCode="General">
                  <c:v>-0.30735828287920802</c:v>
                </c:pt>
                <c:pt idx="10051" formatCode="General">
                  <c:v>-0.286460265748059</c:v>
                </c:pt>
                <c:pt idx="10052" formatCode="General">
                  <c:v>-0.26360194411832599</c:v>
                </c:pt>
                <c:pt idx="10053" formatCode="General">
                  <c:v>-0.238972246779877</c:v>
                </c:pt>
                <c:pt idx="10054" formatCode="General">
                  <c:v>-0.212783262568459</c:v>
                </c:pt>
                <c:pt idx="10055" formatCode="General">
                  <c:v>-0.185814089488649</c:v>
                </c:pt>
                <c:pt idx="10056" formatCode="General">
                  <c:v>-0.15883901643404799</c:v>
                </c:pt>
                <c:pt idx="10057" formatCode="General">
                  <c:v>-0.13229839275885</c:v>
                </c:pt>
                <c:pt idx="10058" formatCode="General">
                  <c:v>-0.106550464081981</c:v>
                </c:pt>
                <c:pt idx="10059" formatCode="General">
                  <c:v>-8.1605200476247794E-2</c:v>
                </c:pt>
                <c:pt idx="10060" formatCode="General">
                  <c:v>-5.7420833385745301E-2</c:v>
                </c:pt>
                <c:pt idx="10061" formatCode="General">
                  <c:v>-3.4695499746669502E-2</c:v>
                </c:pt>
                <c:pt idx="10062" formatCode="General">
                  <c:v>-1.42070370218268E-2</c:v>
                </c:pt>
                <c:pt idx="10063" formatCode="General">
                  <c:v>3.80547203995382E-3</c:v>
                </c:pt>
                <c:pt idx="10064" formatCode="General">
                  <c:v>1.93450890980876E-2</c:v>
                </c:pt>
                <c:pt idx="10065" formatCode="General">
                  <c:v>3.2777497387297697E-2</c:v>
                </c:pt>
                <c:pt idx="10066" formatCode="General">
                  <c:v>4.4943396641956901E-2</c:v>
                </c:pt>
                <c:pt idx="10067" formatCode="General">
                  <c:v>5.6093525449881602E-2</c:v>
                </c:pt>
                <c:pt idx="10068" formatCode="General">
                  <c:v>6.6096444044342603E-2</c:v>
                </c:pt>
                <c:pt idx="10069" formatCode="General">
                  <c:v>7.5223343542950599E-2</c:v>
                </c:pt>
                <c:pt idx="10070" formatCode="General">
                  <c:v>8.3490537064809398E-2</c:v>
                </c:pt>
                <c:pt idx="10071" formatCode="General">
                  <c:v>9.08632288606748E-2</c:v>
                </c:pt>
                <c:pt idx="10072" formatCode="General">
                  <c:v>9.7841678687474995E-2</c:v>
                </c:pt>
                <c:pt idx="10073" formatCode="General">
                  <c:v>0.10532642779925699</c:v>
                </c:pt>
                <c:pt idx="10074" formatCode="General">
                  <c:v>0.113770495542491</c:v>
                </c:pt>
                <c:pt idx="10075" formatCode="General">
                  <c:v>0.123263400401801</c:v>
                </c:pt>
                <c:pt idx="10076" formatCode="General">
                  <c:v>0.13402907645949899</c:v>
                </c:pt>
                <c:pt idx="10077" formatCode="General">
                  <c:v>0.14574851497569999</c:v>
                </c:pt>
                <c:pt idx="10078" formatCode="General">
                  <c:v>0.15784510473935601</c:v>
                </c:pt>
                <c:pt idx="10079" formatCode="General">
                  <c:v>0.170128229417676</c:v>
                </c:pt>
                <c:pt idx="10080" formatCode="General">
                  <c:v>0.18269223817090699</c:v>
                </c:pt>
                <c:pt idx="10081" formatCode="General">
                  <c:v>0.19564921982876901</c:v>
                </c:pt>
                <c:pt idx="10082" formatCode="General">
                  <c:v>0.208910806794429</c:v>
                </c:pt>
                <c:pt idx="10083" formatCode="General">
                  <c:v>0.222437878422479</c:v>
                </c:pt>
                <c:pt idx="10084" formatCode="General">
                  <c:v>0.236184903746081</c:v>
                </c:pt>
                <c:pt idx="10085" formatCode="General">
                  <c:v>0.249693515572806</c:v>
                </c:pt>
                <c:pt idx="10086" formatCode="General">
                  <c:v>0.26243040436195197</c:v>
                </c:pt>
                <c:pt idx="10087" formatCode="General">
                  <c:v>0.27422311228188501</c:v>
                </c:pt>
                <c:pt idx="10088" formatCode="General">
                  <c:v>0.28510549268818097</c:v>
                </c:pt>
                <c:pt idx="10089" formatCode="General">
                  <c:v>0.29497281506792</c:v>
                </c:pt>
                <c:pt idx="10090" formatCode="General">
                  <c:v>0.30367096586008602</c:v>
                </c:pt>
                <c:pt idx="10091" formatCode="General">
                  <c:v>0.31124770531791801</c:v>
                </c:pt>
                <c:pt idx="10092" formatCode="General">
                  <c:v>0.31816587616193798</c:v>
                </c:pt>
                <c:pt idx="10093" formatCode="General">
                  <c:v>0.32514609211976497</c:v>
                </c:pt>
                <c:pt idx="10094" formatCode="General">
                  <c:v>0.33279783672816998</c:v>
                </c:pt>
                <c:pt idx="10095" formatCode="General">
                  <c:v>0.34141144941875501</c:v>
                </c:pt>
                <c:pt idx="10096" formatCode="General">
                  <c:v>0.35063322023649102</c:v>
                </c:pt>
                <c:pt idx="10097" formatCode="General">
                  <c:v>0.35985092648114098</c:v>
                </c:pt>
                <c:pt idx="10098" formatCode="General">
                  <c:v>0.36873723854993301</c:v>
                </c:pt>
                <c:pt idx="10099" formatCode="General">
                  <c:v>0.37713185468044702</c:v>
                </c:pt>
                <c:pt idx="10100" formatCode="General">
                  <c:v>0.384995275515299</c:v>
                </c:pt>
                <c:pt idx="10101" formatCode="General">
                  <c:v>0.39234857160300701</c:v>
                </c:pt>
                <c:pt idx="10102" formatCode="General">
                  <c:v>0.39904727292615</c:v>
                </c:pt>
                <c:pt idx="10103" formatCode="General">
                  <c:v>0.404840658676628</c:v>
                </c:pt>
                <c:pt idx="10104" formatCode="General">
                  <c:v>0.40998795484130501</c:v>
                </c:pt>
                <c:pt idx="10105" formatCode="General">
                  <c:v>0.41507730618510003</c:v>
                </c:pt>
                <c:pt idx="10106" formatCode="General">
                  <c:v>0.41980707870689998</c:v>
                </c:pt>
                <c:pt idx="10107" formatCode="General">
                  <c:v>0.42339854546141897</c:v>
                </c:pt>
                <c:pt idx="10108" formatCode="General">
                  <c:v>0.42570428405992999</c:v>
                </c:pt>
                <c:pt idx="10109" formatCode="General">
                  <c:v>0.42737386572167502</c:v>
                </c:pt>
                <c:pt idx="10110" formatCode="General">
                  <c:v>0.42950789459202598</c:v>
                </c:pt>
                <c:pt idx="10111" formatCode="General">
                  <c:v>0.43279177195576701</c:v>
                </c:pt>
                <c:pt idx="10112" formatCode="General">
                  <c:v>0.43747948682110999</c:v>
                </c:pt>
                <c:pt idx="10113" formatCode="General">
                  <c:v>0.44410611912549403</c:v>
                </c:pt>
                <c:pt idx="10114" formatCode="General">
                  <c:v>0.45325572753509302</c:v>
                </c:pt>
                <c:pt idx="10115" formatCode="General">
                  <c:v>0.464838636380625</c:v>
                </c:pt>
                <c:pt idx="10116" formatCode="General">
                  <c:v>0.477842749484926</c:v>
                </c:pt>
                <c:pt idx="10117" formatCode="General">
                  <c:v>0.49079864119040101</c:v>
                </c:pt>
                <c:pt idx="10118" formatCode="General">
                  <c:v>0.50262445931586297</c:v>
                </c:pt>
                <c:pt idx="10119" formatCode="General">
                  <c:v>0.51304996026504002</c:v>
                </c:pt>
                <c:pt idx="10120" formatCode="General">
                  <c:v>0.52244026052831405</c:v>
                </c:pt>
                <c:pt idx="10121" formatCode="General">
                  <c:v>0.53128266558910497</c:v>
                </c:pt>
                <c:pt idx="10122" formatCode="General">
                  <c:v>0.53983678392771095</c:v>
                </c:pt>
                <c:pt idx="10123" formatCode="General">
                  <c:v>0.54786842194590002</c:v>
                </c:pt>
                <c:pt idx="10124" formatCode="General">
                  <c:v>0.55476824462304497</c:v>
                </c:pt>
                <c:pt idx="10125" formatCode="General">
                  <c:v>0.56066226316957801</c:v>
                </c:pt>
                <c:pt idx="10126" formatCode="General">
                  <c:v>0.56620861433855696</c:v>
                </c:pt>
                <c:pt idx="10127" formatCode="General">
                  <c:v>0.57166652019446995</c:v>
                </c:pt>
                <c:pt idx="10128" formatCode="General">
                  <c:v>0.57648820277157298</c:v>
                </c:pt>
                <c:pt idx="10129" formatCode="General">
                  <c:v>0.58021655926138604</c:v>
                </c:pt>
                <c:pt idx="10130" formatCode="General">
                  <c:v>0.58367949659900298</c:v>
                </c:pt>
                <c:pt idx="10131" formatCode="General">
                  <c:v>0.58806047140445095</c:v>
                </c:pt>
                <c:pt idx="10132" formatCode="General">
                  <c:v>0.59356597616786499</c:v>
                </c:pt>
                <c:pt idx="10133" formatCode="General">
                  <c:v>0.599897756099118</c:v>
                </c:pt>
                <c:pt idx="10134" formatCode="General">
                  <c:v>0.60702797900324801</c:v>
                </c:pt>
                <c:pt idx="10135" formatCode="General">
                  <c:v>0.61423455341063704</c:v>
                </c:pt>
                <c:pt idx="10136" formatCode="General">
                  <c:v>0.62026513059272104</c:v>
                </c:pt>
                <c:pt idx="10137" formatCode="General">
                  <c:v>0.62414325252962699</c:v>
                </c:pt>
                <c:pt idx="10138" formatCode="General">
                  <c:v>0.62577828133958602</c:v>
                </c:pt>
                <c:pt idx="10139" formatCode="General">
                  <c:v>0.625964556437691</c:v>
                </c:pt>
                <c:pt idx="10140" formatCode="General">
                  <c:v>0.62575812794096097</c:v>
                </c:pt>
                <c:pt idx="10141" formatCode="General">
                  <c:v>0.62590258544444499</c:v>
                </c:pt>
                <c:pt idx="10142" formatCode="General">
                  <c:v>0.62640268611019401</c:v>
                </c:pt>
                <c:pt idx="10143" formatCode="General">
                  <c:v>0.62717418496897903</c:v>
                </c:pt>
                <c:pt idx="10144" formatCode="General">
                  <c:v>0.62831550619057097</c:v>
                </c:pt>
                <c:pt idx="10145" formatCode="General">
                  <c:v>0.62968175874641297</c:v>
                </c:pt>
                <c:pt idx="10146" formatCode="General">
                  <c:v>0.63084320857696496</c:v>
                </c:pt>
                <c:pt idx="10147" formatCode="General">
                  <c:v>0.63141625395587297</c:v>
                </c:pt>
                <c:pt idx="10148" formatCode="General">
                  <c:v>0.63129425605915102</c:v>
                </c:pt>
                <c:pt idx="10149" formatCode="General">
                  <c:v>0.63011834145217305</c:v>
                </c:pt>
                <c:pt idx="10150" formatCode="General">
                  <c:v>0.62741915519145197</c:v>
                </c:pt>
                <c:pt idx="10151" formatCode="General">
                  <c:v>0.62336856826656595</c:v>
                </c:pt>
                <c:pt idx="10152" formatCode="General">
                  <c:v>0.61856728042090803</c:v>
                </c:pt>
                <c:pt idx="10153" formatCode="General">
                  <c:v>0.61369851587544799</c:v>
                </c:pt>
                <c:pt idx="10154" formatCode="General">
                  <c:v>0.609029307458819</c:v>
                </c:pt>
                <c:pt idx="10155" formatCode="General">
                  <c:v>0.60425006933390701</c:v>
                </c:pt>
                <c:pt idx="10156" formatCode="General">
                  <c:v>0.59893889770128295</c:v>
                </c:pt>
                <c:pt idx="10157" formatCode="General">
                  <c:v>0.59320690448838698</c:v>
                </c:pt>
                <c:pt idx="10158" formatCode="General">
                  <c:v>0.58753764253930396</c:v>
                </c:pt>
                <c:pt idx="10159" formatCode="General">
                  <c:v>0.58228291186958103</c:v>
                </c:pt>
                <c:pt idx="10160" formatCode="General">
                  <c:v>0.57764411627495504</c:v>
                </c:pt>
                <c:pt idx="10161" formatCode="General">
                  <c:v>0.57369871894115498</c:v>
                </c:pt>
                <c:pt idx="10162" formatCode="General">
                  <c:v>0.57053229773164005</c:v>
                </c:pt>
                <c:pt idx="10163" formatCode="General">
                  <c:v>0.56831991458834497</c:v>
                </c:pt>
                <c:pt idx="10164" formatCode="General">
                  <c:v>0.56727380238713299</c:v>
                </c:pt>
                <c:pt idx="10165" formatCode="General">
                  <c:v>0.56764673797863197</c:v>
                </c:pt>
                <c:pt idx="10166" formatCode="General">
                  <c:v>0.56903388953102596</c:v>
                </c:pt>
                <c:pt idx="10167" formatCode="General">
                  <c:v>0.57046004657322003</c:v>
                </c:pt>
                <c:pt idx="10168" formatCode="General">
                  <c:v>0.57140568082695897</c:v>
                </c:pt>
                <c:pt idx="10169" formatCode="General">
                  <c:v>0.57173094670898295</c:v>
                </c:pt>
                <c:pt idx="10170" formatCode="General">
                  <c:v>0.57087860234948995</c:v>
                </c:pt>
                <c:pt idx="10171" formatCode="General">
                  <c:v>0.567538707620592</c:v>
                </c:pt>
                <c:pt idx="10172" formatCode="General">
                  <c:v>0.56097901378528503</c:v>
                </c:pt>
                <c:pt idx="10173" formatCode="General">
                  <c:v>0.55178855412619099</c:v>
                </c:pt>
                <c:pt idx="10174" formatCode="General">
                  <c:v>0.54124108288332595</c:v>
                </c:pt>
                <c:pt idx="10175" formatCode="General">
                  <c:v>0.53014116979160697</c:v>
                </c:pt>
                <c:pt idx="10176" formatCode="General">
                  <c:v>0.51837540139887806</c:v>
                </c:pt>
                <c:pt idx="10177" formatCode="General">
                  <c:v>0.505868440291532</c:v>
                </c:pt>
                <c:pt idx="10178" formatCode="General">
                  <c:v>0.49275246443246201</c:v>
                </c:pt>
                <c:pt idx="10179" formatCode="General">
                  <c:v>0.47974360671685501</c:v>
                </c:pt>
                <c:pt idx="10180" formatCode="General">
                  <c:v>0.46777830454108599</c:v>
                </c:pt>
                <c:pt idx="10181" formatCode="General">
                  <c:v>0.457153761942384</c:v>
                </c:pt>
                <c:pt idx="10182" formatCode="General">
                  <c:v>0.44802371873899199</c:v>
                </c:pt>
                <c:pt idx="10183" formatCode="General">
                  <c:v>0.44048120043433903</c:v>
                </c:pt>
                <c:pt idx="10184" formatCode="General">
                  <c:v>0.434238591765159</c:v>
                </c:pt>
                <c:pt idx="10185" formatCode="General">
                  <c:v>0.428883370210693</c:v>
                </c:pt>
                <c:pt idx="10186" formatCode="General">
                  <c:v>0.42402078646505098</c:v>
                </c:pt>
                <c:pt idx="10187" formatCode="General">
                  <c:v>0.41898126792864399</c:v>
                </c:pt>
                <c:pt idx="10188" formatCode="General">
                  <c:v>0.41383465977122302</c:v>
                </c:pt>
                <c:pt idx="10189" formatCode="General">
                  <c:v>0.409024266380623</c:v>
                </c:pt>
                <c:pt idx="10190" formatCode="General">
                  <c:v>0.40466486840322902</c:v>
                </c:pt>
                <c:pt idx="10191" formatCode="General">
                  <c:v>0.40153094383497701</c:v>
                </c:pt>
                <c:pt idx="10192" formatCode="General">
                  <c:v>0.40119754704777999</c:v>
                </c:pt>
                <c:pt idx="10193" formatCode="General">
                  <c:v>0.40410587741311998</c:v>
                </c:pt>
                <c:pt idx="10194" formatCode="General">
                  <c:v>0.40894817444241299</c:v>
                </c:pt>
                <c:pt idx="10195" formatCode="General">
                  <c:v>0.41440597726219303</c:v>
                </c:pt>
                <c:pt idx="10196" formatCode="General">
                  <c:v>0.41959281250788799</c:v>
                </c:pt>
                <c:pt idx="10197" formatCode="General">
                  <c:v>0.42369471456844998</c:v>
                </c:pt>
                <c:pt idx="10198" formatCode="General">
                  <c:v>0.42614384487704898</c:v>
                </c:pt>
                <c:pt idx="10199" formatCode="General">
                  <c:v>0.42677217542810802</c:v>
                </c:pt>
                <c:pt idx="10200" formatCode="General">
                  <c:v>0.42506934414101799</c:v>
                </c:pt>
                <c:pt idx="10201" formatCode="General">
                  <c:v>0.42052036247564001</c:v>
                </c:pt>
                <c:pt idx="10202" formatCode="General">
                  <c:v>0.41279771531735998</c:v>
                </c:pt>
                <c:pt idx="10203" formatCode="General">
                  <c:v>0.40130861158523701</c:v>
                </c:pt>
                <c:pt idx="10204" formatCode="General">
                  <c:v>0.38566889215717098</c:v>
                </c:pt>
                <c:pt idx="10205" formatCode="General">
                  <c:v>0.36589202830835899</c:v>
                </c:pt>
                <c:pt idx="10206" formatCode="General">
                  <c:v>0.34197717297874197</c:v>
                </c:pt>
                <c:pt idx="10207" formatCode="General">
                  <c:v>0.31362988021165999</c:v>
                </c:pt>
                <c:pt idx="10208" formatCode="General">
                  <c:v>0.28084901234843601</c:v>
                </c:pt>
                <c:pt idx="10209" formatCode="General">
                  <c:v>0.24435359095501399</c:v>
                </c:pt>
                <c:pt idx="10210" formatCode="General">
                  <c:v>0.20479449500720301</c:v>
                </c:pt>
                <c:pt idx="10211" formatCode="General">
                  <c:v>0.162357959583078</c:v>
                </c:pt>
                <c:pt idx="10212" formatCode="General">
                  <c:v>0.11739869381892699</c:v>
                </c:pt>
                <c:pt idx="10213" formatCode="General">
                  <c:v>7.0262559836827998E-2</c:v>
                </c:pt>
                <c:pt idx="10214" formatCode="General">
                  <c:v>2.2963292668385499E-2</c:v>
                </c:pt>
                <c:pt idx="10215" formatCode="General">
                  <c:v>-2.0265141394159698E-2</c:v>
                </c:pt>
                <c:pt idx="10216" formatCode="General">
                  <c:v>-5.6124373376929999E-2</c:v>
                </c:pt>
                <c:pt idx="10217" formatCode="General">
                  <c:v>-8.3130331156297699E-2</c:v>
                </c:pt>
                <c:pt idx="10218" formatCode="General">
                  <c:v>-0.10194938192936601</c:v>
                </c:pt>
                <c:pt idx="10219" formatCode="General">
                  <c:v>-0.115227965131281</c:v>
                </c:pt>
                <c:pt idx="10220" formatCode="General">
                  <c:v>-0.12589176046453299</c:v>
                </c:pt>
                <c:pt idx="10221" formatCode="General">
                  <c:v>-0.13559177834559499</c:v>
                </c:pt>
                <c:pt idx="10222" formatCode="General">
                  <c:v>-0.14457175062397201</c:v>
                </c:pt>
                <c:pt idx="10223" formatCode="General">
                  <c:v>-0.152644961688575</c:v>
                </c:pt>
                <c:pt idx="10224" formatCode="General">
                  <c:v>-0.15950593648054001</c:v>
                </c:pt>
                <c:pt idx="10225" formatCode="General">
                  <c:v>-0.16456687398540601</c:v>
                </c:pt>
                <c:pt idx="10226" formatCode="General">
                  <c:v>-0.167333499705873</c:v>
                </c:pt>
                <c:pt idx="10227" formatCode="General">
                  <c:v>-0.16780063612446799</c:v>
                </c:pt>
                <c:pt idx="10228" formatCode="General">
                  <c:v>-0.16589071230849101</c:v>
                </c:pt>
                <c:pt idx="10229" formatCode="General">
                  <c:v>-0.161349706303201</c:v>
                </c:pt>
                <c:pt idx="10230" formatCode="General">
                  <c:v>-0.155006133809651</c:v>
                </c:pt>
                <c:pt idx="10231" formatCode="General">
                  <c:v>-0.14850901789827101</c:v>
                </c:pt>
                <c:pt idx="10232" formatCode="General">
                  <c:v>-0.14326149990487699</c:v>
                </c:pt>
                <c:pt idx="10233" formatCode="General">
                  <c:v>-0.14095113731169601</c:v>
                </c:pt>
                <c:pt idx="10234" formatCode="General">
                  <c:v>-0.143140202336003</c:v>
                </c:pt>
                <c:pt idx="10235" formatCode="General">
                  <c:v>-0.15029116335704701</c:v>
                </c:pt>
                <c:pt idx="10236" formatCode="General">
                  <c:v>-0.16241188472471199</c:v>
                </c:pt>
                <c:pt idx="10237" formatCode="General">
                  <c:v>-0.179578395520748</c:v>
                </c:pt>
                <c:pt idx="10238" formatCode="General">
                  <c:v>-0.20123053600086199</c:v>
                </c:pt>
                <c:pt idx="10239" formatCode="General">
                  <c:v>-0.226696057167252</c:v>
                </c:pt>
                <c:pt idx="10240" formatCode="General">
                  <c:v>-0.25580240723660003</c:v>
                </c:pt>
                <c:pt idx="10241" formatCode="General">
                  <c:v>-0.28753344346181597</c:v>
                </c:pt>
                <c:pt idx="10242" formatCode="General">
                  <c:v>-0.31984785875925997</c:v>
                </c:pt>
                <c:pt idx="10243" formatCode="General">
                  <c:v>-0.351060253776042</c:v>
                </c:pt>
                <c:pt idx="10244" formatCode="General">
                  <c:v>-0.38033923043696499</c:v>
                </c:pt>
                <c:pt idx="10245" formatCode="General">
                  <c:v>-0.408374571759687</c:v>
                </c:pt>
                <c:pt idx="10246" formatCode="General">
                  <c:v>-0.43571441406313</c:v>
                </c:pt>
                <c:pt idx="10247" formatCode="General">
                  <c:v>-0.46107639671373801</c:v>
                </c:pt>
                <c:pt idx="10248" formatCode="General">
                  <c:v>-0.48320806679818901</c:v>
                </c:pt>
                <c:pt idx="10249" formatCode="General">
                  <c:v>-0.50183086438660596</c:v>
                </c:pt>
                <c:pt idx="10250" formatCode="General">
                  <c:v>-0.51715565065951397</c:v>
                </c:pt>
                <c:pt idx="10251" formatCode="General">
                  <c:v>-0.52943124238846895</c:v>
                </c:pt>
                <c:pt idx="10252" formatCode="General">
                  <c:v>-0.53874661438851101</c:v>
                </c:pt>
                <c:pt idx="10253" formatCode="General">
                  <c:v>-0.54547216613611305</c:v>
                </c:pt>
                <c:pt idx="10254" formatCode="General">
                  <c:v>-0.55034612563095098</c:v>
                </c:pt>
                <c:pt idx="10255" formatCode="General">
                  <c:v>-0.55392116776641998</c:v>
                </c:pt>
                <c:pt idx="10256" formatCode="General">
                  <c:v>-0.55664256100361897</c:v>
                </c:pt>
                <c:pt idx="10257" formatCode="General">
                  <c:v>-0.55907363553983103</c:v>
                </c:pt>
                <c:pt idx="10258" formatCode="General">
                  <c:v>-0.56160145121638305</c:v>
                </c:pt>
                <c:pt idx="10259" formatCode="General">
                  <c:v>-0.56445394728439302</c:v>
                </c:pt>
                <c:pt idx="10260" formatCode="General">
                  <c:v>-0.56792120063255902</c:v>
                </c:pt>
                <c:pt idx="10261" formatCode="General">
                  <c:v>-0.57247079020501102</c:v>
                </c:pt>
                <c:pt idx="10262" formatCode="General">
                  <c:v>-0.578488929550936</c:v>
                </c:pt>
                <c:pt idx="10263" formatCode="General">
                  <c:v>-0.58598908099222902</c:v>
                </c:pt>
                <c:pt idx="10264" formatCode="General">
                  <c:v>-0.59493242704721205</c:v>
                </c:pt>
                <c:pt idx="10265" formatCode="General">
                  <c:v>-0.60535009808567797</c:v>
                </c:pt>
                <c:pt idx="10266" formatCode="General">
                  <c:v>-0.61723010160157299</c:v>
                </c:pt>
                <c:pt idx="10267" formatCode="General">
                  <c:v>-0.63060865598300597</c:v>
                </c:pt>
                <c:pt idx="10268" formatCode="General">
                  <c:v>-0.64542964688756299</c:v>
                </c:pt>
                <c:pt idx="10269" formatCode="General">
                  <c:v>-0.66119947488112096</c:v>
                </c:pt>
                <c:pt idx="10270" formatCode="General">
                  <c:v>-0.67712443244078402</c:v>
                </c:pt>
                <c:pt idx="10271" formatCode="General">
                  <c:v>-0.692510142921961</c:v>
                </c:pt>
                <c:pt idx="10272" formatCode="General">
                  <c:v>-0.707207224296174</c:v>
                </c:pt>
                <c:pt idx="10273" formatCode="General">
                  <c:v>-0.72117668690697001</c:v>
                </c:pt>
                <c:pt idx="10274" formatCode="General">
                  <c:v>-0.73413272954431996</c:v>
                </c:pt>
                <c:pt idx="10275" formatCode="General">
                  <c:v>-0.746030647386136</c:v>
                </c:pt>
                <c:pt idx="10276" formatCode="General">
                  <c:v>-0.75641662027169598</c:v>
                </c:pt>
                <c:pt idx="10277" formatCode="General">
                  <c:v>-0.76464615288461202</c:v>
                </c:pt>
                <c:pt idx="10278" formatCode="General">
                  <c:v>-0.77056883847368396</c:v>
                </c:pt>
                <c:pt idx="10279" formatCode="General">
                  <c:v>-0.77417524031094997</c:v>
                </c:pt>
                <c:pt idx="10280" formatCode="General">
                  <c:v>-0.77569958674595896</c:v>
                </c:pt>
                <c:pt idx="10281" formatCode="General">
                  <c:v>-0.77558034226952099</c:v>
                </c:pt>
                <c:pt idx="10282" formatCode="General">
                  <c:v>-0.77453349864124099</c:v>
                </c:pt>
                <c:pt idx="10283" formatCode="General">
                  <c:v>-0.77361111556318596</c:v>
                </c:pt>
                <c:pt idx="10284" formatCode="General">
                  <c:v>-0.77322228790829794</c:v>
                </c:pt>
                <c:pt idx="10285" formatCode="General">
                  <c:v>-0.77268570485489896</c:v>
                </c:pt>
                <c:pt idx="10286" formatCode="General">
                  <c:v>-0.77148071360568404</c:v>
                </c:pt>
                <c:pt idx="10287" formatCode="General">
                  <c:v>-0.76990918090835603</c:v>
                </c:pt>
                <c:pt idx="10288" formatCode="General">
                  <c:v>-0.76881768651901705</c:v>
                </c:pt>
                <c:pt idx="10289" formatCode="General">
                  <c:v>-0.76916603229740599</c:v>
                </c:pt>
                <c:pt idx="10290" formatCode="General">
                  <c:v>-0.77171136419323105</c:v>
                </c:pt>
                <c:pt idx="10291" formatCode="General">
                  <c:v>-0.77678218295516899</c:v>
                </c:pt>
                <c:pt idx="10292" formatCode="General">
                  <c:v>-0.78355704630108802</c:v>
                </c:pt>
                <c:pt idx="10293" formatCode="General">
                  <c:v>-0.79089557156995405</c:v>
                </c:pt>
                <c:pt idx="10294" formatCode="General">
                  <c:v>-0.79850330913557799</c:v>
                </c:pt>
                <c:pt idx="10295" formatCode="General">
                  <c:v>-0.806548230540727</c:v>
                </c:pt>
                <c:pt idx="10296" formatCode="General">
                  <c:v>-0.81476297099026196</c:v>
                </c:pt>
                <c:pt idx="10297" formatCode="General">
                  <c:v>-0.82258178853379504</c:v>
                </c:pt>
                <c:pt idx="10298" formatCode="General">
                  <c:v>-0.83027334569773703</c:v>
                </c:pt>
                <c:pt idx="10299" formatCode="General">
                  <c:v>-0.83827625229946101</c:v>
                </c:pt>
                <c:pt idx="10300" formatCode="General">
                  <c:v>-0.84622397873479205</c:v>
                </c:pt>
                <c:pt idx="10301" formatCode="General">
                  <c:v>-0.85344822323513703</c:v>
                </c:pt>
                <c:pt idx="10302" formatCode="General">
                  <c:v>-0.85894407533422201</c:v>
                </c:pt>
                <c:pt idx="10303" formatCode="General">
                  <c:v>-0.86166649017735897</c:v>
                </c:pt>
                <c:pt idx="10304" formatCode="General">
                  <c:v>-0.86128978549189605</c:v>
                </c:pt>
                <c:pt idx="10305" formatCode="General">
                  <c:v>-0.85838728232176797</c:v>
                </c:pt>
                <c:pt idx="10306" formatCode="General">
                  <c:v>-0.85371386086552203</c:v>
                </c:pt>
                <c:pt idx="10307" formatCode="General">
                  <c:v>-0.84717859572452203</c:v>
                </c:pt>
                <c:pt idx="10308" formatCode="General">
                  <c:v>-0.83846688625110899</c:v>
                </c:pt>
                <c:pt idx="10309" formatCode="General">
                  <c:v>-0.82750496343903501</c:v>
                </c:pt>
                <c:pt idx="10310" formatCode="General">
                  <c:v>-0.814672926043712</c:v>
                </c:pt>
                <c:pt idx="10311" formatCode="General">
                  <c:v>-0.80164840628349698</c:v>
                </c:pt>
                <c:pt idx="10312" formatCode="General">
                  <c:v>-0.78993356573596996</c:v>
                </c:pt>
                <c:pt idx="10313" formatCode="General">
                  <c:v>-0.77984387341601402</c:v>
                </c:pt>
                <c:pt idx="10314" formatCode="General">
                  <c:v>-0.77171499335720595</c:v>
                </c:pt>
                <c:pt idx="10315" formatCode="General">
                  <c:v>-0.765199873185192</c:v>
                </c:pt>
                <c:pt idx="10316" formatCode="General">
                  <c:v>-0.758979921582566</c:v>
                </c:pt>
                <c:pt idx="10317" formatCode="General">
                  <c:v>-0.75209284575150803</c:v>
                </c:pt>
                <c:pt idx="10318" formatCode="General">
                  <c:v>-0.744188855900344</c:v>
                </c:pt>
                <c:pt idx="10319" formatCode="General">
                  <c:v>-0.73501461750239205</c:v>
                </c:pt>
                <c:pt idx="10320" formatCode="General">
                  <c:v>-0.72423073244759195</c:v>
                </c:pt>
                <c:pt idx="10321" formatCode="General">
                  <c:v>-0.71159912420300397</c:v>
                </c:pt>
                <c:pt idx="10322" formatCode="General">
                  <c:v>-0.69788907002051603</c:v>
                </c:pt>
                <c:pt idx="10323" formatCode="General">
                  <c:v>-0.68483933404616104</c:v>
                </c:pt>
                <c:pt idx="10324" formatCode="General">
                  <c:v>-0.673348019376805</c:v>
                </c:pt>
                <c:pt idx="10325" formatCode="General">
                  <c:v>-0.66306159467407499</c:v>
                </c:pt>
                <c:pt idx="10326" formatCode="General">
                  <c:v>-0.65375254383102899</c:v>
                </c:pt>
                <c:pt idx="10327" formatCode="General">
                  <c:v>-0.64546826777169897</c:v>
                </c:pt>
                <c:pt idx="10328" formatCode="General">
                  <c:v>-0.63754653265417505</c:v>
                </c:pt>
                <c:pt idx="10329" formatCode="General">
                  <c:v>-0.62865027996968004</c:v>
                </c:pt>
                <c:pt idx="10330" formatCode="General">
                  <c:v>-0.61766250837935499</c:v>
                </c:pt>
                <c:pt idx="10331" formatCode="General">
                  <c:v>-0.60464268795450904</c:v>
                </c:pt>
                <c:pt idx="10332" formatCode="General">
                  <c:v>-0.59045783396022999</c:v>
                </c:pt>
                <c:pt idx="10333" formatCode="General">
                  <c:v>-0.57618872403269705</c:v>
                </c:pt>
                <c:pt idx="10334" formatCode="General">
                  <c:v>-0.56229996105243996</c:v>
                </c:pt>
                <c:pt idx="10335" formatCode="General">
                  <c:v>-0.54840501640887795</c:v>
                </c:pt>
                <c:pt idx="10336" formatCode="General">
                  <c:v>-0.53448270750728999</c:v>
                </c:pt>
                <c:pt idx="10337" formatCode="General">
                  <c:v>-0.52075966344879598</c:v>
                </c:pt>
                <c:pt idx="10338" formatCode="General">
                  <c:v>-0.50722937975365101</c:v>
                </c:pt>
                <c:pt idx="10339" formatCode="General">
                  <c:v>-0.49387428352450502</c:v>
                </c:pt>
                <c:pt idx="10340" formatCode="General">
                  <c:v>-0.48105592646234102</c:v>
                </c:pt>
                <c:pt idx="10341" formatCode="General">
                  <c:v>-0.46882406310241898</c:v>
                </c:pt>
                <c:pt idx="10342" formatCode="General">
                  <c:v>-0.45645008442044599</c:v>
                </c:pt>
                <c:pt idx="10343" formatCode="General">
                  <c:v>-0.44338040970894799</c:v>
                </c:pt>
                <c:pt idx="10344" formatCode="General">
                  <c:v>-0.42911206988757999</c:v>
                </c:pt>
                <c:pt idx="10345" formatCode="General">
                  <c:v>-0.41263734805626701</c:v>
                </c:pt>
                <c:pt idx="10346" formatCode="General">
                  <c:v>-0.39390415012573399</c:v>
                </c:pt>
                <c:pt idx="10347" formatCode="General">
                  <c:v>-0.37387890841257898</c:v>
                </c:pt>
                <c:pt idx="10348" formatCode="General">
                  <c:v>-0.35310682020068301</c:v>
                </c:pt>
                <c:pt idx="10349" formatCode="General">
                  <c:v>-0.33164491667283302</c:v>
                </c:pt>
                <c:pt idx="10350" formatCode="General">
                  <c:v>-0.309500216146881</c:v>
                </c:pt>
                <c:pt idx="10351" formatCode="General">
                  <c:v>-0.286893411369259</c:v>
                </c:pt>
                <c:pt idx="10352" formatCode="General">
                  <c:v>-0.26401359976090299</c:v>
                </c:pt>
                <c:pt idx="10353" formatCode="General">
                  <c:v>-0.241218722901963</c:v>
                </c:pt>
                <c:pt idx="10354" formatCode="General">
                  <c:v>-0.218938300366123</c:v>
                </c:pt>
                <c:pt idx="10355" formatCode="General">
                  <c:v>-0.197260872048557</c:v>
                </c:pt>
                <c:pt idx="10356" formatCode="General">
                  <c:v>-0.176181120134944</c:v>
                </c:pt>
                <c:pt idx="10357" formatCode="General">
                  <c:v>-0.15579879026761501</c:v>
                </c:pt>
                <c:pt idx="10358" formatCode="General">
                  <c:v>-0.13588480232931499</c:v>
                </c:pt>
                <c:pt idx="10359" formatCode="General">
                  <c:v>-0.115916879539308</c:v>
                </c:pt>
                <c:pt idx="10360" formatCode="General">
                  <c:v>-9.5743735409746594E-2</c:v>
                </c:pt>
                <c:pt idx="10361" formatCode="General">
                  <c:v>-7.5123884589318096E-2</c:v>
                </c:pt>
                <c:pt idx="10362" formatCode="General">
                  <c:v>-5.3996332805676603E-2</c:v>
                </c:pt>
                <c:pt idx="10363" formatCode="General">
                  <c:v>-3.3055430524712798E-2</c:v>
                </c:pt>
                <c:pt idx="10364" formatCode="General">
                  <c:v>-1.2866752552499699E-2</c:v>
                </c:pt>
                <c:pt idx="10365" formatCode="General">
                  <c:v>6.4578530630056601E-3</c:v>
                </c:pt>
                <c:pt idx="10366" formatCode="General">
                  <c:v>2.49691038629208E-2</c:v>
                </c:pt>
                <c:pt idx="10367" formatCode="General">
                  <c:v>4.2735348454665603E-2</c:v>
                </c:pt>
                <c:pt idx="10368" formatCode="General">
                  <c:v>5.9858456500631402E-2</c:v>
                </c:pt>
                <c:pt idx="10369" formatCode="General">
                  <c:v>7.6617076200467996E-2</c:v>
                </c:pt>
                <c:pt idx="10370" formatCode="General">
                  <c:v>9.3366948847995901E-2</c:v>
                </c:pt>
                <c:pt idx="10371" formatCode="General">
                  <c:v>0.110384570745184</c:v>
                </c:pt>
                <c:pt idx="10372" formatCode="General">
                  <c:v>0.127437782959543</c:v>
                </c:pt>
                <c:pt idx="10373" formatCode="General">
                  <c:v>0.14351090969562</c:v>
                </c:pt>
                <c:pt idx="10374" formatCode="General">
                  <c:v>0.15804837627290799</c:v>
                </c:pt>
                <c:pt idx="10375" formatCode="General">
                  <c:v>0.17100007641777501</c:v>
                </c:pt>
                <c:pt idx="10376" formatCode="General">
                  <c:v>0.18264176025071799</c:v>
                </c:pt>
                <c:pt idx="10377" formatCode="General">
                  <c:v>0.193979297093409</c:v>
                </c:pt>
                <c:pt idx="10378" formatCode="General">
                  <c:v>0.20610017514107401</c:v>
                </c:pt>
                <c:pt idx="10379" formatCode="General">
                  <c:v>0.21933454862732099</c:v>
                </c:pt>
                <c:pt idx="10380" formatCode="General">
                  <c:v>0.23334479386325299</c:v>
                </c:pt>
                <c:pt idx="10381" formatCode="General">
                  <c:v>0.247973480697945</c:v>
                </c:pt>
                <c:pt idx="10382" formatCode="General">
                  <c:v>0.26352571264637498</c:v>
                </c:pt>
                <c:pt idx="10383" formatCode="General">
                  <c:v>0.280536120378721</c:v>
                </c:pt>
                <c:pt idx="10384" formatCode="General">
                  <c:v>0.29921115340297799</c:v>
                </c:pt>
                <c:pt idx="10385" formatCode="General">
                  <c:v>0.31932011506567398</c:v>
                </c:pt>
                <c:pt idx="10386" formatCode="General">
                  <c:v>0.34011244532949497</c:v>
                </c:pt>
                <c:pt idx="10387" formatCode="General">
                  <c:v>0.360559660634027</c:v>
                </c:pt>
                <c:pt idx="10388" formatCode="General">
                  <c:v>0.379332267874539</c:v>
                </c:pt>
                <c:pt idx="10389" formatCode="General">
                  <c:v>0.39609631381351401</c:v>
                </c:pt>
                <c:pt idx="10390" formatCode="General">
                  <c:v>0.41203644525058097</c:v>
                </c:pt>
                <c:pt idx="10391" formatCode="General">
                  <c:v>0.42782818528295402</c:v>
                </c:pt>
                <c:pt idx="10392" formatCode="General">
                  <c:v>0.44392222052020602</c:v>
                </c:pt>
                <c:pt idx="10393" formatCode="General">
                  <c:v>0.46092212808015698</c:v>
                </c:pt>
                <c:pt idx="10394" formatCode="General">
                  <c:v>0.47828567149768197</c:v>
                </c:pt>
                <c:pt idx="10395" formatCode="General">
                  <c:v>0.49499845400960002</c:v>
                </c:pt>
                <c:pt idx="10396" formatCode="General">
                  <c:v>0.51063780591070096</c:v>
                </c:pt>
                <c:pt idx="10397" formatCode="General">
                  <c:v>0.52521458783111297</c:v>
                </c:pt>
                <c:pt idx="10398" formatCode="General">
                  <c:v>0.538930003959469</c:v>
                </c:pt>
                <c:pt idx="10399" formatCode="General">
                  <c:v>0.55161942043964096</c:v>
                </c:pt>
                <c:pt idx="10400" formatCode="General">
                  <c:v>0.56323666034931397</c:v>
                </c:pt>
                <c:pt idx="10401" formatCode="General">
                  <c:v>0.574669046482153</c:v>
                </c:pt>
                <c:pt idx="10402" formatCode="General">
                  <c:v>0.5864307254594</c:v>
                </c:pt>
                <c:pt idx="10403" formatCode="General">
                  <c:v>0.59796234434940299</c:v>
                </c:pt>
                <c:pt idx="10404" formatCode="General">
                  <c:v>0.60866244026398397</c:v>
                </c:pt>
                <c:pt idx="10405" formatCode="General">
                  <c:v>0.61813019574991801</c:v>
                </c:pt>
                <c:pt idx="10406" formatCode="General">
                  <c:v>0.62638823051525105</c:v>
                </c:pt>
                <c:pt idx="10407" formatCode="General">
                  <c:v>0.63380267419524305</c:v>
                </c:pt>
                <c:pt idx="10408" formatCode="General">
                  <c:v>0.64073732702817598</c:v>
                </c:pt>
                <c:pt idx="10409" formatCode="General">
                  <c:v>0.64733075017800501</c:v>
                </c:pt>
                <c:pt idx="10410" formatCode="General">
                  <c:v>0.65392903358118604</c:v>
                </c:pt>
                <c:pt idx="10411" formatCode="General">
                  <c:v>0.66098805626796098</c:v>
                </c:pt>
                <c:pt idx="10412" formatCode="General">
                  <c:v>0.66862243131170496</c:v>
                </c:pt>
                <c:pt idx="10413" formatCode="General">
                  <c:v>0.67721266170218397</c:v>
                </c:pt>
                <c:pt idx="10414" formatCode="General">
                  <c:v>0.68663905085812704</c:v>
                </c:pt>
                <c:pt idx="10415" formatCode="General">
                  <c:v>0.69633551038682795</c:v>
                </c:pt>
                <c:pt idx="10416" formatCode="General">
                  <c:v>0.70639442302388999</c:v>
                </c:pt>
                <c:pt idx="10417" formatCode="General">
                  <c:v>0.71700847157481695</c:v>
                </c:pt>
                <c:pt idx="10418" formatCode="General">
                  <c:v>0.72789633623910399</c:v>
                </c:pt>
                <c:pt idx="10419" formatCode="General">
                  <c:v>0.73834543982868195</c:v>
                </c:pt>
                <c:pt idx="10420" formatCode="General">
                  <c:v>0.74762333992686003</c:v>
                </c:pt>
                <c:pt idx="10421" formatCode="General">
                  <c:v>0.75555749304794795</c:v>
                </c:pt>
                <c:pt idx="10422" formatCode="General">
                  <c:v>0.76277635583807502</c:v>
                </c:pt>
                <c:pt idx="10423" formatCode="General">
                  <c:v>0.77024119480650199</c:v>
                </c:pt>
                <c:pt idx="10424" formatCode="General">
                  <c:v>0.77845902006577805</c:v>
                </c:pt>
                <c:pt idx="10425" formatCode="General">
                  <c:v>0.78748173918438502</c:v>
                </c:pt>
                <c:pt idx="10426" formatCode="General">
                  <c:v>0.79747028161607003</c:v>
                </c:pt>
                <c:pt idx="10427" formatCode="General">
                  <c:v>0.80820494276411203</c:v>
                </c:pt>
                <c:pt idx="10428" formatCode="General">
                  <c:v>0.81859789194651</c:v>
                </c:pt>
                <c:pt idx="10429" formatCode="General">
                  <c:v>0.82766393074034295</c:v>
                </c:pt>
                <c:pt idx="10430" formatCode="General">
                  <c:v>0.835107645373799</c:v>
                </c:pt>
                <c:pt idx="10431" formatCode="General">
                  <c:v>0.84123145745378303</c:v>
                </c:pt>
                <c:pt idx="10432" formatCode="General">
                  <c:v>0.84635824121766301</c:v>
                </c:pt>
                <c:pt idx="10433" formatCode="General">
                  <c:v>0.85070023480331503</c:v>
                </c:pt>
                <c:pt idx="10434" formatCode="General">
                  <c:v>0.85473882326710504</c:v>
                </c:pt>
                <c:pt idx="10435" formatCode="General">
                  <c:v>0.85894344081109897</c:v>
                </c:pt>
                <c:pt idx="10436" formatCode="General">
                  <c:v>0.86331647893949204</c:v>
                </c:pt>
                <c:pt idx="10437" formatCode="General">
                  <c:v>0.86710654875672299</c:v>
                </c:pt>
                <c:pt idx="10438" formatCode="General">
                  <c:v>0.86982284573019097</c:v>
                </c:pt>
                <c:pt idx="10439" formatCode="General">
                  <c:v>0.87124990905556798</c:v>
                </c:pt>
                <c:pt idx="10440" formatCode="General">
                  <c:v>0.871104080718208</c:v>
                </c:pt>
                <c:pt idx="10441" formatCode="General">
                  <c:v>0.86946388353915105</c:v>
                </c:pt>
                <c:pt idx="10442" formatCode="General">
                  <c:v>0.86678975599943697</c:v>
                </c:pt>
                <c:pt idx="10443" formatCode="General">
                  <c:v>0.86360441509766495</c:v>
                </c:pt>
                <c:pt idx="10444" formatCode="General">
                  <c:v>0.86071393414625297</c:v>
                </c:pt>
                <c:pt idx="10445" formatCode="General">
                  <c:v>0.85921236098529097</c:v>
                </c:pt>
                <c:pt idx="10446" formatCode="General">
                  <c:v>0.85887575361009005</c:v>
                </c:pt>
                <c:pt idx="10447" formatCode="General">
                  <c:v>0.85869171699246705</c:v>
                </c:pt>
                <c:pt idx="10448" formatCode="General">
                  <c:v>0.85820229534815995</c:v>
                </c:pt>
                <c:pt idx="10449" formatCode="General">
                  <c:v>0.85736327637557896</c:v>
                </c:pt>
                <c:pt idx="10450" formatCode="General">
                  <c:v>0.85634059427193099</c:v>
                </c:pt>
                <c:pt idx="10451" formatCode="General">
                  <c:v>0.85535356177432498</c:v>
                </c:pt>
                <c:pt idx="10452" formatCode="General">
                  <c:v>0.85461838315039695</c:v>
                </c:pt>
                <c:pt idx="10453" formatCode="General">
                  <c:v>0.85370331094366103</c:v>
                </c:pt>
                <c:pt idx="10454" formatCode="General">
                  <c:v>0.85191143479772902</c:v>
                </c:pt>
                <c:pt idx="10455" formatCode="General">
                  <c:v>0.84932358293827404</c:v>
                </c:pt>
                <c:pt idx="10456" formatCode="General">
                  <c:v>0.84616671680086197</c:v>
                </c:pt>
                <c:pt idx="10457" formatCode="General">
                  <c:v>0.84234343188152205</c:v>
                </c:pt>
                <c:pt idx="10458" formatCode="General">
                  <c:v>0.83763198734561795</c:v>
                </c:pt>
                <c:pt idx="10459" formatCode="General">
                  <c:v>0.83168979773255403</c:v>
                </c:pt>
                <c:pt idx="10460" formatCode="General">
                  <c:v>0.82436695627235101</c:v>
                </c:pt>
                <c:pt idx="10461" formatCode="General">
                  <c:v>0.81582640649455695</c:v>
                </c:pt>
                <c:pt idx="10462" formatCode="General">
                  <c:v>0.80670724369361002</c:v>
                </c:pt>
                <c:pt idx="10463" formatCode="General">
                  <c:v>0.79784793258910702</c:v>
                </c:pt>
                <c:pt idx="10464" formatCode="General">
                  <c:v>0.78929989957693802</c:v>
                </c:pt>
                <c:pt idx="10465" formatCode="General">
                  <c:v>0.78063706950723399</c:v>
                </c:pt>
                <c:pt idx="10466" formatCode="General">
                  <c:v>0.77171881376542695</c:v>
                </c:pt>
                <c:pt idx="10467" formatCode="General">
                  <c:v>0.76237774658822299</c:v>
                </c:pt>
                <c:pt idx="10468" formatCode="General">
                  <c:v>0.75227271310438204</c:v>
                </c:pt>
                <c:pt idx="10469" formatCode="General">
                  <c:v>0.741428549430447</c:v>
                </c:pt>
                <c:pt idx="10470" formatCode="General">
                  <c:v>0.73038002874320496</c:v>
                </c:pt>
                <c:pt idx="10471" formatCode="General">
                  <c:v>0.719369396436077</c:v>
                </c:pt>
                <c:pt idx="10472" formatCode="General">
                  <c:v>0.70844475516168404</c:v>
                </c:pt>
                <c:pt idx="10473" formatCode="General">
                  <c:v>0.69786742246367295</c:v>
                </c:pt>
                <c:pt idx="10474" formatCode="General">
                  <c:v>0.68780243055292101</c:v>
                </c:pt>
                <c:pt idx="10475" formatCode="General">
                  <c:v>0.67844399450056903</c:v>
                </c:pt>
                <c:pt idx="10476" formatCode="General">
                  <c:v>0.66953558175299199</c:v>
                </c:pt>
                <c:pt idx="10477" formatCode="General">
                  <c:v>0.66047120319851704</c:v>
                </c:pt>
                <c:pt idx="10478" formatCode="General">
                  <c:v>0.65081224458984199</c:v>
                </c:pt>
                <c:pt idx="10479" formatCode="General">
                  <c:v>0.64015878672145099</c:v>
                </c:pt>
                <c:pt idx="10480" formatCode="General">
                  <c:v>0.62799518260902099</c:v>
                </c:pt>
                <c:pt idx="10481" formatCode="General">
                  <c:v>0.61388604235672195</c:v>
                </c:pt>
                <c:pt idx="10482" formatCode="General">
                  <c:v>0.59825477189718002</c:v>
                </c:pt>
                <c:pt idx="10483" formatCode="General">
                  <c:v>0.58228942821614704</c:v>
                </c:pt>
                <c:pt idx="10484" formatCode="General">
                  <c:v>0.56651230504854799</c:v>
                </c:pt>
                <c:pt idx="10485" formatCode="General">
                  <c:v>0.55051238972479699</c:v>
                </c:pt>
                <c:pt idx="10486" formatCode="General">
                  <c:v>0.53406779736217802</c:v>
                </c:pt>
                <c:pt idx="10487" formatCode="General">
                  <c:v>0.51725650757117803</c:v>
                </c:pt>
                <c:pt idx="10488" formatCode="General">
                  <c:v>0.50053461995825099</c:v>
                </c:pt>
                <c:pt idx="10489" formatCode="General">
                  <c:v>0.48457342412245502</c:v>
                </c:pt>
                <c:pt idx="10490" formatCode="General">
                  <c:v>0.46935059948928098</c:v>
                </c:pt>
                <c:pt idx="10491" formatCode="General">
                  <c:v>0.454505470764694</c:v>
                </c:pt>
                <c:pt idx="10492" formatCode="General">
                  <c:v>0.44016339330179499</c:v>
                </c:pt>
                <c:pt idx="10493" formatCode="General">
                  <c:v>0.42645097085065498</c:v>
                </c:pt>
                <c:pt idx="10494" formatCode="General">
                  <c:v>0.41298208851290502</c:v>
                </c:pt>
                <c:pt idx="10495" formatCode="General">
                  <c:v>0.39950789413617399</c:v>
                </c:pt>
                <c:pt idx="10496" formatCode="General">
                  <c:v>0.38630649721272597</c:v>
                </c:pt>
                <c:pt idx="10497" formatCode="General">
                  <c:v>0.373419720952547</c:v>
                </c:pt>
                <c:pt idx="10498" formatCode="General">
                  <c:v>0.36053412929966999</c:v>
                </c:pt>
                <c:pt idx="10499" formatCode="General">
                  <c:v>0.34751623685653599</c:v>
                </c:pt>
                <c:pt idx="10500" formatCode="General">
                  <c:v>0.33408566957015701</c:v>
                </c:pt>
                <c:pt idx="10501" formatCode="General">
                  <c:v>0.31999899368243101</c:v>
                </c:pt>
                <c:pt idx="10502" formatCode="General">
                  <c:v>0.305443309062504</c:v>
                </c:pt>
                <c:pt idx="10503" formatCode="General">
                  <c:v>0.290763572297907</c:v>
                </c:pt>
                <c:pt idx="10504" formatCode="General">
                  <c:v>0.27615591947607299</c:v>
                </c:pt>
                <c:pt idx="10505" formatCode="General">
                  <c:v>0.26158359747035298</c:v>
                </c:pt>
                <c:pt idx="10506" formatCode="General">
                  <c:v>0.247097286614787</c:v>
                </c:pt>
                <c:pt idx="10507" formatCode="General">
                  <c:v>0.23303939258181999</c:v>
                </c:pt>
                <c:pt idx="10508" formatCode="General">
                  <c:v>0.21958745691020001</c:v>
                </c:pt>
                <c:pt idx="10509" formatCode="General">
                  <c:v>0.20625813026624201</c:v>
                </c:pt>
                <c:pt idx="10510" formatCode="General">
                  <c:v>0.19233776770955599</c:v>
                </c:pt>
                <c:pt idx="10511" formatCode="General">
                  <c:v>0.177500926587186</c:v>
                </c:pt>
                <c:pt idx="10512" formatCode="General">
                  <c:v>0.16173517995578099</c:v>
                </c:pt>
                <c:pt idx="10513" formatCode="General">
                  <c:v>0.145187640426203</c:v>
                </c:pt>
                <c:pt idx="10514" formatCode="General">
                  <c:v>0.12765700977776301</c:v>
                </c:pt>
                <c:pt idx="10515" formatCode="General">
                  <c:v>0.108769492258716</c:v>
                </c:pt>
                <c:pt idx="10516" formatCode="General">
                  <c:v>8.8642814691213101E-2</c:v>
                </c:pt>
                <c:pt idx="10517" formatCode="General">
                  <c:v>6.7522624306517107E-2</c:v>
                </c:pt>
                <c:pt idx="10518" formatCode="General">
                  <c:v>4.5829226187807402E-2</c:v>
                </c:pt>
                <c:pt idx="10519" formatCode="General">
                  <c:v>2.4106748192348901E-2</c:v>
                </c:pt>
                <c:pt idx="10520" formatCode="General">
                  <c:v>2.9892367957990501E-3</c:v>
                </c:pt>
                <c:pt idx="10521" formatCode="General">
                  <c:v>-1.73230646385245E-2</c:v>
                </c:pt>
                <c:pt idx="10522" formatCode="General">
                  <c:v>-3.7144086642754898E-2</c:v>
                </c:pt>
                <c:pt idx="10523" formatCode="General">
                  <c:v>-5.6243264585965E-2</c:v>
                </c:pt>
                <c:pt idx="10524" formatCode="General">
                  <c:v>-7.4168030726698905E-2</c:v>
                </c:pt>
                <c:pt idx="10525" formatCode="General">
                  <c:v>-9.0996926192681904E-2</c:v>
                </c:pt>
                <c:pt idx="10526" formatCode="General">
                  <c:v>-0.107008180147543</c:v>
                </c:pt>
                <c:pt idx="10527" formatCode="General">
                  <c:v>-0.12237876209638</c:v>
                </c:pt>
                <c:pt idx="10528" formatCode="General">
                  <c:v>-0.13726819785066799</c:v>
                </c:pt>
                <c:pt idx="10529" formatCode="General">
                  <c:v>-0.15198524186538301</c:v>
                </c:pt>
                <c:pt idx="10530" formatCode="General">
                  <c:v>-0.16648476424619801</c:v>
                </c:pt>
                <c:pt idx="10531" formatCode="General">
                  <c:v>-0.180344676402339</c:v>
                </c:pt>
                <c:pt idx="10532" formatCode="General">
                  <c:v>-0.19374401068602601</c:v>
                </c:pt>
                <c:pt idx="10533" formatCode="General">
                  <c:v>-0.20732947492699699</c:v>
                </c:pt>
                <c:pt idx="10534" formatCode="General">
                  <c:v>-0.22153956826688401</c:v>
                </c:pt>
                <c:pt idx="10535" formatCode="General">
                  <c:v>-0.23651001639309599</c:v>
                </c:pt>
                <c:pt idx="10536" formatCode="General">
                  <c:v>-0.252391565416964</c:v>
                </c:pt>
                <c:pt idx="10537" formatCode="General">
                  <c:v>-0.26921633750204399</c:v>
                </c:pt>
                <c:pt idx="10538" formatCode="General">
                  <c:v>-0.28698418013747801</c:v>
                </c:pt>
                <c:pt idx="10539" formatCode="General">
                  <c:v>-0.30531378907003098</c:v>
                </c:pt>
                <c:pt idx="10540" formatCode="General">
                  <c:v>-0.32396392801424001</c:v>
                </c:pt>
                <c:pt idx="10541" formatCode="General">
                  <c:v>-0.34319888661575398</c:v>
                </c:pt>
                <c:pt idx="10542" formatCode="General">
                  <c:v>-0.363166120859437</c:v>
                </c:pt>
                <c:pt idx="10543" formatCode="General">
                  <c:v>-0.38399097313133501</c:v>
                </c:pt>
                <c:pt idx="10544" formatCode="General">
                  <c:v>-0.405474211029551</c:v>
                </c:pt>
                <c:pt idx="10545" formatCode="General">
                  <c:v>-0.427220334494885</c:v>
                </c:pt>
                <c:pt idx="10546" formatCode="General">
                  <c:v>-0.44905641368105698</c:v>
                </c:pt>
                <c:pt idx="10547" formatCode="General">
                  <c:v>-0.47068300287092701</c:v>
                </c:pt>
                <c:pt idx="10548" formatCode="General">
                  <c:v>-0.49164057522110599</c:v>
                </c:pt>
                <c:pt idx="10549" formatCode="General">
                  <c:v>-0.51155504222783399</c:v>
                </c:pt>
                <c:pt idx="10550" formatCode="General">
                  <c:v>-0.53009790488664998</c:v>
                </c:pt>
                <c:pt idx="10551" formatCode="General">
                  <c:v>-0.54701021653506698</c:v>
                </c:pt>
                <c:pt idx="10552" formatCode="General">
                  <c:v>-0.56204036258341095</c:v>
                </c:pt>
                <c:pt idx="10553" formatCode="General">
                  <c:v>-0.57512235406327294</c:v>
                </c:pt>
                <c:pt idx="10554" formatCode="General">
                  <c:v>-0.58655602718505195</c:v>
                </c:pt>
                <c:pt idx="10555" formatCode="General">
                  <c:v>-0.59689375282468304</c:v>
                </c:pt>
                <c:pt idx="10556" formatCode="General">
                  <c:v>-0.60662996453826901</c:v>
                </c:pt>
                <c:pt idx="10557" formatCode="General">
                  <c:v>-0.61646892075283199</c:v>
                </c:pt>
                <c:pt idx="10558" formatCode="General">
                  <c:v>-0.626764861008554</c:v>
                </c:pt>
                <c:pt idx="10559" formatCode="General">
                  <c:v>-0.636978059560947</c:v>
                </c:pt>
                <c:pt idx="10560" formatCode="General">
                  <c:v>-0.64689279707690805</c:v>
                </c:pt>
                <c:pt idx="10561" formatCode="General">
                  <c:v>-0.65678338482222598</c:v>
                </c:pt>
                <c:pt idx="10562" formatCode="General">
                  <c:v>-0.666607730702233</c:v>
                </c:pt>
                <c:pt idx="10563" formatCode="General">
                  <c:v>-0.675699604571534</c:v>
                </c:pt>
                <c:pt idx="10564" formatCode="General">
                  <c:v>-0.68339932535800096</c:v>
                </c:pt>
                <c:pt idx="10565" formatCode="General">
                  <c:v>-0.68959010594214099</c:v>
                </c:pt>
                <c:pt idx="10566" formatCode="General">
                  <c:v>-0.69461824582925602</c:v>
                </c:pt>
                <c:pt idx="10567" formatCode="General">
                  <c:v>-0.69900113232608996</c:v>
                </c:pt>
                <c:pt idx="10568" formatCode="General">
                  <c:v>-0.70312316830345301</c:v>
                </c:pt>
                <c:pt idx="10569" formatCode="General">
                  <c:v>-0.707302823655521</c:v>
                </c:pt>
                <c:pt idx="10570" formatCode="General">
                  <c:v>-0.71155299691889695</c:v>
                </c:pt>
                <c:pt idx="10571" formatCode="General">
                  <c:v>-0.71588246550749601</c:v>
                </c:pt>
                <c:pt idx="10572" formatCode="General">
                  <c:v>-0.72059912594912201</c:v>
                </c:pt>
                <c:pt idx="10573" formatCode="General">
                  <c:v>-0.72636056088392598</c:v>
                </c:pt>
                <c:pt idx="10574" formatCode="General">
                  <c:v>-0.73347044936166705</c:v>
                </c:pt>
                <c:pt idx="10575" formatCode="General">
                  <c:v>-0.74145550455822495</c:v>
                </c:pt>
                <c:pt idx="10576" formatCode="General">
                  <c:v>-0.74980474166635902</c:v>
                </c:pt>
                <c:pt idx="10577" formatCode="General">
                  <c:v>-0.75811601891595903</c:v>
                </c:pt>
                <c:pt idx="10578" formatCode="General">
                  <c:v>-0.76591205140502505</c:v>
                </c:pt>
                <c:pt idx="10579" formatCode="General">
                  <c:v>-0.77277225383968595</c:v>
                </c:pt>
                <c:pt idx="10580" formatCode="General">
                  <c:v>-0.77873308585081003</c:v>
                </c:pt>
                <c:pt idx="10581" formatCode="General">
                  <c:v>-0.78395130994762396</c:v>
                </c:pt>
                <c:pt idx="10582" formatCode="General">
                  <c:v>-0.78850500704139304</c:v>
                </c:pt>
                <c:pt idx="10583" formatCode="General">
                  <c:v>-0.79225101202132298</c:v>
                </c:pt>
                <c:pt idx="10584" formatCode="General">
                  <c:v>-0.79546808989242201</c:v>
                </c:pt>
                <c:pt idx="10585" formatCode="General">
                  <c:v>-0.79905011622274802</c:v>
                </c:pt>
                <c:pt idx="10586" formatCode="General">
                  <c:v>-0.80327375272981405</c:v>
                </c:pt>
                <c:pt idx="10587" formatCode="General">
                  <c:v>-0.80764139817829805</c:v>
                </c:pt>
                <c:pt idx="10588" formatCode="General">
                  <c:v>-0.81168025597161897</c:v>
                </c:pt>
                <c:pt idx="10589" formatCode="General">
                  <c:v>-0.81568210476821601</c:v>
                </c:pt>
                <c:pt idx="10590" formatCode="General">
                  <c:v>-0.82015376871148904</c:v>
                </c:pt>
                <c:pt idx="10591" formatCode="General">
                  <c:v>-0.82473292333562898</c:v>
                </c:pt>
                <c:pt idx="10592" formatCode="General">
                  <c:v>-0.82894736964232596</c:v>
                </c:pt>
                <c:pt idx="10593" formatCode="General">
                  <c:v>-0.83299345851879103</c:v>
                </c:pt>
                <c:pt idx="10594" formatCode="General">
                  <c:v>-0.83698560492094798</c:v>
                </c:pt>
                <c:pt idx="10595" formatCode="General">
                  <c:v>-0.84056482075720895</c:v>
                </c:pt>
                <c:pt idx="10596" formatCode="General">
                  <c:v>-0.84349090476067801</c:v>
                </c:pt>
                <c:pt idx="10597" formatCode="General">
                  <c:v>-0.84630165284589998</c:v>
                </c:pt>
                <c:pt idx="10598" formatCode="General">
                  <c:v>-0.849127294717126</c:v>
                </c:pt>
                <c:pt idx="10599" formatCode="General">
                  <c:v>-0.850791929745634</c:v>
                </c:pt>
                <c:pt idx="10600" formatCode="General">
                  <c:v>-0.85016839632783803</c:v>
                </c:pt>
                <c:pt idx="10601" formatCode="General">
                  <c:v>-0.84724930636808304</c:v>
                </c:pt>
                <c:pt idx="10602" formatCode="General">
                  <c:v>-0.84327296320646605</c:v>
                </c:pt>
                <c:pt idx="10603" formatCode="General">
                  <c:v>-0.83917799625821399</c:v>
                </c:pt>
                <c:pt idx="10604" formatCode="General">
                  <c:v>-0.83463285058998404</c:v>
                </c:pt>
                <c:pt idx="10605" formatCode="General">
                  <c:v>-0.82959606649559003</c:v>
                </c:pt>
                <c:pt idx="10606" formatCode="General">
                  <c:v>-0.82493504980074195</c:v>
                </c:pt>
                <c:pt idx="10607" formatCode="General">
                  <c:v>-0.82105633494846997</c:v>
                </c:pt>
                <c:pt idx="10608" formatCode="General">
                  <c:v>-0.81778405958267097</c:v>
                </c:pt>
                <c:pt idx="10609" formatCode="General">
                  <c:v>-0.81494424060880999</c:v>
                </c:pt>
                <c:pt idx="10610" formatCode="General">
                  <c:v>-0.81239546311007005</c:v>
                </c:pt>
                <c:pt idx="10611" formatCode="General">
                  <c:v>-0.809818712201123</c:v>
                </c:pt>
                <c:pt idx="10612" formatCode="General">
                  <c:v>-0.80641795813506101</c:v>
                </c:pt>
                <c:pt idx="10613" formatCode="General">
                  <c:v>-0.80165259333980299</c:v>
                </c:pt>
                <c:pt idx="10614" formatCode="General">
                  <c:v>-0.79548548427655197</c:v>
                </c:pt>
                <c:pt idx="10615" formatCode="General">
                  <c:v>-0.78820152425333601</c:v>
                </c:pt>
                <c:pt idx="10616" formatCode="General">
                  <c:v>-0.78059981754640595</c:v>
                </c:pt>
                <c:pt idx="10617" formatCode="General">
                  <c:v>-0.77380442446429798</c:v>
                </c:pt>
                <c:pt idx="10618" formatCode="General">
                  <c:v>-0.76853585045847495</c:v>
                </c:pt>
                <c:pt idx="10619" formatCode="General">
                  <c:v>-0.76426476531722598</c:v>
                </c:pt>
                <c:pt idx="10620" formatCode="General">
                  <c:v>-0.75955925390178602</c:v>
                </c:pt>
                <c:pt idx="10621" formatCode="General">
                  <c:v>-0.75318359325356998</c:v>
                </c:pt>
                <c:pt idx="10622" formatCode="General">
                  <c:v>-0.74485180145263397</c:v>
                </c:pt>
                <c:pt idx="10623" formatCode="General">
                  <c:v>-0.73471412196652597</c:v>
                </c:pt>
                <c:pt idx="10624" formatCode="General">
                  <c:v>-0.722217564640245</c:v>
                </c:pt>
                <c:pt idx="10625" formatCode="General">
                  <c:v>-0.70701288261069695</c:v>
                </c:pt>
                <c:pt idx="10626" formatCode="General">
                  <c:v>-0.68998403688054899</c:v>
                </c:pt>
                <c:pt idx="10627" formatCode="General">
                  <c:v>-0.67202539726907495</c:v>
                </c:pt>
                <c:pt idx="10628" formatCode="General">
                  <c:v>-0.65355500921623899</c:v>
                </c:pt>
                <c:pt idx="10629" formatCode="General">
                  <c:v>-0.63484053163490595</c:v>
                </c:pt>
                <c:pt idx="10630" formatCode="General">
                  <c:v>-0.61609019647767505</c:v>
                </c:pt>
                <c:pt idx="10631" formatCode="General">
                  <c:v>-0.59769531385826102</c:v>
                </c:pt>
                <c:pt idx="10632" formatCode="General">
                  <c:v>-0.580434819557616</c:v>
                </c:pt>
                <c:pt idx="10633" formatCode="General">
                  <c:v>-0.56475797761169699</c:v>
                </c:pt>
                <c:pt idx="10634" formatCode="General">
                  <c:v>-0.55024476983803805</c:v>
                </c:pt>
                <c:pt idx="10635" formatCode="General">
                  <c:v>-0.53638411309799505</c:v>
                </c:pt>
                <c:pt idx="10636" formatCode="General">
                  <c:v>-0.52344093438876804</c:v>
                </c:pt>
                <c:pt idx="10637" formatCode="General">
                  <c:v>-0.51188060426247495</c:v>
                </c:pt>
                <c:pt idx="10638" formatCode="General">
                  <c:v>-0.50133396944264297</c:v>
                </c:pt>
                <c:pt idx="10639" formatCode="General">
                  <c:v>-0.49115133023816399</c:v>
                </c:pt>
                <c:pt idx="10640" formatCode="General">
                  <c:v>-0.481674298968569</c:v>
                </c:pt>
                <c:pt idx="10641" formatCode="General">
                  <c:v>-0.47368889917874502</c:v>
                </c:pt>
                <c:pt idx="10642" formatCode="General">
                  <c:v>-0.46693937920117901</c:v>
                </c:pt>
                <c:pt idx="10643" formatCode="General">
                  <c:v>-0.460578233233637</c:v>
                </c:pt>
                <c:pt idx="10644" formatCode="General">
                  <c:v>-0.45393773766680101</c:v>
                </c:pt>
                <c:pt idx="10645" formatCode="General">
                  <c:v>-0.446597437121251</c:v>
                </c:pt>
                <c:pt idx="10646" formatCode="General">
                  <c:v>-0.438271542078703</c:v>
                </c:pt>
                <c:pt idx="10647" formatCode="General">
                  <c:v>-0.42855493841692099</c:v>
                </c:pt>
                <c:pt idx="10648" formatCode="General">
                  <c:v>-0.41727495846623602</c:v>
                </c:pt>
                <c:pt idx="10649" formatCode="General">
                  <c:v>-0.40487426610319399</c:v>
                </c:pt>
                <c:pt idx="10650" formatCode="General">
                  <c:v>-0.39173234095481002</c:v>
                </c:pt>
                <c:pt idx="10651" formatCode="General">
                  <c:v>-0.37756281098783701</c:v>
                </c:pt>
                <c:pt idx="10652" formatCode="General">
                  <c:v>-0.36202145956182602</c:v>
                </c:pt>
                <c:pt idx="10653" formatCode="General">
                  <c:v>-0.34528025269516299</c:v>
                </c:pt>
                <c:pt idx="10654" formatCode="General">
                  <c:v>-0.32797727721106101</c:v>
                </c:pt>
                <c:pt idx="10655" formatCode="General">
                  <c:v>-0.31054846900006799</c:v>
                </c:pt>
                <c:pt idx="10656" formatCode="General">
                  <c:v>-0.29263462354779102</c:v>
                </c:pt>
                <c:pt idx="10657" formatCode="General">
                  <c:v>-0.27384919745882602</c:v>
                </c:pt>
                <c:pt idx="10658" formatCode="General">
                  <c:v>-0.25467166882709302</c:v>
                </c:pt>
                <c:pt idx="10659" formatCode="General">
                  <c:v>-0.23592159464444801</c:v>
                </c:pt>
                <c:pt idx="10660" formatCode="General">
                  <c:v>-0.21761937831405001</c:v>
                </c:pt>
                <c:pt idx="10661" formatCode="General">
                  <c:v>-0.19894949753765101</c:v>
                </c:pt>
                <c:pt idx="10662" formatCode="General">
                  <c:v>-0.179450686631037</c:v>
                </c:pt>
                <c:pt idx="10663" formatCode="General">
                  <c:v>-0.15962304152758799</c:v>
                </c:pt>
                <c:pt idx="10664" formatCode="General">
                  <c:v>-0.14021414199746199</c:v>
                </c:pt>
                <c:pt idx="10665" formatCode="General">
                  <c:v>-0.12111959154928199</c:v>
                </c:pt>
                <c:pt idx="10666" formatCode="General">
                  <c:v>-0.101673961011281</c:v>
                </c:pt>
                <c:pt idx="10667" formatCode="General">
                  <c:v>-8.17676346846158E-2</c:v>
                </c:pt>
                <c:pt idx="10668" formatCode="General">
                  <c:v>-6.1995601754387897E-2</c:v>
                </c:pt>
                <c:pt idx="10669" formatCode="General">
                  <c:v>-4.2925507613001297E-2</c:v>
                </c:pt>
                <c:pt idx="10670" formatCode="General">
                  <c:v>-2.4626977414647502E-2</c:v>
                </c:pt>
                <c:pt idx="10671" formatCode="General">
                  <c:v>-6.9994459538907502E-3</c:v>
                </c:pt>
                <c:pt idx="10672" formatCode="General">
                  <c:v>1.01731704601858E-2</c:v>
                </c:pt>
                <c:pt idx="10673" formatCode="General">
                  <c:v>2.6909074080778399E-2</c:v>
                </c:pt>
                <c:pt idx="10674" formatCode="General">
                  <c:v>4.2467436901078598E-2</c:v>
                </c:pt>
                <c:pt idx="10675" formatCode="General">
                  <c:v>5.6172571895112003E-2</c:v>
                </c:pt>
                <c:pt idx="10676" formatCode="General">
                  <c:v>6.8350424686894604E-2</c:v>
                </c:pt>
                <c:pt idx="10677" formatCode="General">
                  <c:v>7.9734509682945501E-2</c:v>
                </c:pt>
                <c:pt idx="10678" formatCode="General">
                  <c:v>9.0776445089111896E-2</c:v>
                </c:pt>
                <c:pt idx="10679" formatCode="General">
                  <c:v>0.101822318339765</c:v>
                </c:pt>
                <c:pt idx="10680" formatCode="General">
                  <c:v>0.113393193570215</c:v>
                </c:pt>
                <c:pt idx="10681" formatCode="General">
                  <c:v>0.125773869521045</c:v>
                </c:pt>
                <c:pt idx="10682" formatCode="General">
                  <c:v>0.13863077554058101</c:v>
                </c:pt>
                <c:pt idx="10683" formatCode="General">
                  <c:v>0.151596369803287</c:v>
                </c:pt>
                <c:pt idx="10684" formatCode="General">
                  <c:v>0.16466056512593799</c:v>
                </c:pt>
                <c:pt idx="10685" formatCode="General">
                  <c:v>0.17778100005958999</c:v>
                </c:pt>
                <c:pt idx="10686" formatCode="General">
                  <c:v>0.190636350154097</c:v>
                </c:pt>
                <c:pt idx="10687" formatCode="General">
                  <c:v>0.20290714478132399</c:v>
                </c:pt>
                <c:pt idx="10688" formatCode="General">
                  <c:v>0.21488523617799701</c:v>
                </c:pt>
                <c:pt idx="10689" formatCode="General">
                  <c:v>0.22730700880853</c:v>
                </c:pt>
                <c:pt idx="10690" formatCode="General">
                  <c:v>0.24036714051098501</c:v>
                </c:pt>
                <c:pt idx="10691" formatCode="General">
                  <c:v>0.25347349788272899</c:v>
                </c:pt>
                <c:pt idx="10692" formatCode="General">
                  <c:v>0.26634857331301798</c:v>
                </c:pt>
                <c:pt idx="10693" formatCode="General">
                  <c:v>0.27935301187531297</c:v>
                </c:pt>
                <c:pt idx="10694" formatCode="General">
                  <c:v>0.29250394489075598</c:v>
                </c:pt>
                <c:pt idx="10695" formatCode="General">
                  <c:v>0.30557696425619701</c:v>
                </c:pt>
                <c:pt idx="10696" formatCode="General">
                  <c:v>0.31818179235859001</c:v>
                </c:pt>
                <c:pt idx="10697" formatCode="General">
                  <c:v>0.32984710672863099</c:v>
                </c:pt>
                <c:pt idx="10698" formatCode="General">
                  <c:v>0.34093097580041798</c:v>
                </c:pt>
                <c:pt idx="10699" formatCode="General">
                  <c:v>0.35160291789549902</c:v>
                </c:pt>
                <c:pt idx="10700" formatCode="General">
                  <c:v>0.361115559710461</c:v>
                </c:pt>
                <c:pt idx="10701" formatCode="General">
                  <c:v>0.36961991630778801</c:v>
                </c:pt>
                <c:pt idx="10702" formatCode="General">
                  <c:v>0.37820214104159999</c:v>
                </c:pt>
                <c:pt idx="10703" formatCode="General">
                  <c:v>0.38814932354637399</c:v>
                </c:pt>
                <c:pt idx="10704" formatCode="General">
                  <c:v>0.40008551439770401</c:v>
                </c:pt>
                <c:pt idx="10705" formatCode="General">
                  <c:v>0.41298444807199802</c:v>
                </c:pt>
                <c:pt idx="10706" formatCode="General">
                  <c:v>0.425582584394462</c:v>
                </c:pt>
                <c:pt idx="10707" formatCode="General">
                  <c:v>0.43773724736788799</c:v>
                </c:pt>
                <c:pt idx="10708" formatCode="General">
                  <c:v>0.449634211119047</c:v>
                </c:pt>
                <c:pt idx="10709" formatCode="General">
                  <c:v>0.46091910795333801</c:v>
                </c:pt>
                <c:pt idx="10710" formatCode="General">
                  <c:v>0.47137888631875902</c:v>
                </c:pt>
                <c:pt idx="10711" formatCode="General">
                  <c:v>0.48151584300102102</c:v>
                </c:pt>
                <c:pt idx="10712" formatCode="General">
                  <c:v>0.49199353141804802</c:v>
                </c:pt>
                <c:pt idx="10713" formatCode="General">
                  <c:v>0.50315768243042502</c:v>
                </c:pt>
                <c:pt idx="10714" formatCode="General">
                  <c:v>0.51488962762526602</c:v>
                </c:pt>
                <c:pt idx="10715" formatCode="General">
                  <c:v>0.52669093235868503</c:v>
                </c:pt>
                <c:pt idx="10716" formatCode="General">
                  <c:v>0.53806193752958298</c:v>
                </c:pt>
                <c:pt idx="10717" formatCode="General">
                  <c:v>0.548390383384464</c:v>
                </c:pt>
                <c:pt idx="10718" formatCode="General">
                  <c:v>0.55721617977653204</c:v>
                </c:pt>
                <c:pt idx="10719" formatCode="General">
                  <c:v>0.56462334251903001</c:v>
                </c:pt>
                <c:pt idx="10720" formatCode="General">
                  <c:v>0.57118714208096599</c:v>
                </c:pt>
                <c:pt idx="10721" formatCode="General">
                  <c:v>0.57778940956407798</c:v>
                </c:pt>
                <c:pt idx="10722" formatCode="General">
                  <c:v>0.58483471218655403</c:v>
                </c:pt>
                <c:pt idx="10723" formatCode="General">
                  <c:v>0.59198538088109198</c:v>
                </c:pt>
                <c:pt idx="10724" formatCode="General">
                  <c:v>0.59861928955256605</c:v>
                </c:pt>
                <c:pt idx="10725" formatCode="General">
                  <c:v>0.60415877057816403</c:v>
                </c:pt>
                <c:pt idx="10726" formatCode="General">
                  <c:v>0.60837827990314697</c:v>
                </c:pt>
                <c:pt idx="10727" formatCode="General">
                  <c:v>0.61139752447348095</c:v>
                </c:pt>
                <c:pt idx="10728" formatCode="General">
                  <c:v>0.61334794389269198</c:v>
                </c:pt>
                <c:pt idx="10729" formatCode="General">
                  <c:v>0.61430119798870098</c:v>
                </c:pt>
                <c:pt idx="10730" formatCode="General">
                  <c:v>0.61436759700683397</c:v>
                </c:pt>
                <c:pt idx="10731" formatCode="General">
                  <c:v>0.61360669957319103</c:v>
                </c:pt>
                <c:pt idx="10732" formatCode="General">
                  <c:v>0.61254331840503196</c:v>
                </c:pt>
                <c:pt idx="10733" formatCode="General">
                  <c:v>0.61163563223022599</c:v>
                </c:pt>
                <c:pt idx="10734" formatCode="General">
                  <c:v>0.61081890166929498</c:v>
                </c:pt>
                <c:pt idx="10735" formatCode="General">
                  <c:v>0.61048089841957598</c:v>
                </c:pt>
                <c:pt idx="10736" formatCode="General">
                  <c:v>0.61130468407301997</c:v>
                </c:pt>
                <c:pt idx="10737" formatCode="General">
                  <c:v>0.613612783281832</c:v>
                </c:pt>
                <c:pt idx="10738" formatCode="General">
                  <c:v>0.61724813511554</c:v>
                </c:pt>
                <c:pt idx="10739" formatCode="General">
                  <c:v>0.62154594373962702</c:v>
                </c:pt>
                <c:pt idx="10740" formatCode="General">
                  <c:v>0.62588826571995504</c:v>
                </c:pt>
                <c:pt idx="10741" formatCode="General">
                  <c:v>0.63032740818427802</c:v>
                </c:pt>
                <c:pt idx="10742" formatCode="General">
                  <c:v>0.63497788195400495</c:v>
                </c:pt>
                <c:pt idx="10743" formatCode="General">
                  <c:v>0.63957249471799804</c:v>
                </c:pt>
                <c:pt idx="10744" formatCode="General">
                  <c:v>0.643864214907654</c:v>
                </c:pt>
                <c:pt idx="10745" formatCode="General">
                  <c:v>0.64776943603926596</c:v>
                </c:pt>
                <c:pt idx="10746" formatCode="General">
                  <c:v>0.651346402068125</c:v>
                </c:pt>
                <c:pt idx="10747" formatCode="General">
                  <c:v>0.65468021671660503</c:v>
                </c:pt>
                <c:pt idx="10748" formatCode="General">
                  <c:v>0.65760631185332397</c:v>
                </c:pt>
                <c:pt idx="10749" formatCode="General">
                  <c:v>0.65976669468892601</c:v>
                </c:pt>
                <c:pt idx="10750" formatCode="General">
                  <c:v>0.66075563293083694</c:v>
                </c:pt>
                <c:pt idx="10751" formatCode="General">
                  <c:v>0.66023380659411801</c:v>
                </c:pt>
                <c:pt idx="10752" formatCode="General">
                  <c:v>0.65814081459871598</c:v>
                </c:pt>
                <c:pt idx="10753" formatCode="General">
                  <c:v>0.65473530273553804</c:v>
                </c:pt>
                <c:pt idx="10754" formatCode="General">
                  <c:v>0.65052005735922902</c:v>
                </c:pt>
                <c:pt idx="10755" formatCode="General">
                  <c:v>0.64594918833714499</c:v>
                </c:pt>
                <c:pt idx="10756" formatCode="General">
                  <c:v>0.64078619677607596</c:v>
                </c:pt>
                <c:pt idx="10757" formatCode="General">
                  <c:v>0.63457563912556503</c:v>
                </c:pt>
                <c:pt idx="10758" formatCode="General">
                  <c:v>0.62731860629943803</c:v>
                </c:pt>
                <c:pt idx="10759" formatCode="General">
                  <c:v>0.619184054470724</c:v>
                </c:pt>
                <c:pt idx="10760" formatCode="General">
                  <c:v>0.61027330331256202</c:v>
                </c:pt>
                <c:pt idx="10761" formatCode="General">
                  <c:v>0.60045803650751495</c:v>
                </c:pt>
                <c:pt idx="10762" formatCode="General">
                  <c:v>0.58942304607498097</c:v>
                </c:pt>
                <c:pt idx="10763" formatCode="General">
                  <c:v>0.57748207636675797</c:v>
                </c:pt>
                <c:pt idx="10764" formatCode="General">
                  <c:v>0.56582140685842297</c:v>
                </c:pt>
                <c:pt idx="10765" formatCode="General">
                  <c:v>0.55554998647217002</c:v>
                </c:pt>
                <c:pt idx="10766" formatCode="General">
                  <c:v>0.54714933979437097</c:v>
                </c:pt>
                <c:pt idx="10767" formatCode="General">
                  <c:v>0.54052161105223995</c:v>
                </c:pt>
                <c:pt idx="10768" formatCode="General">
                  <c:v>0.53533736193581005</c:v>
                </c:pt>
                <c:pt idx="10769" formatCode="General">
                  <c:v>0.53131837324506703</c:v>
                </c:pt>
                <c:pt idx="10770" formatCode="General">
                  <c:v>0.52862650445134696</c:v>
                </c:pt>
                <c:pt idx="10771" formatCode="General">
                  <c:v>0.52745914243721004</c:v>
                </c:pt>
                <c:pt idx="10772" formatCode="General">
                  <c:v>0.52723096853100904</c:v>
                </c:pt>
                <c:pt idx="10773" formatCode="General">
                  <c:v>0.52682428713636897</c:v>
                </c:pt>
                <c:pt idx="10774" formatCode="General">
                  <c:v>0.52510355855294799</c:v>
                </c:pt>
                <c:pt idx="10775" formatCode="General">
                  <c:v>0.52113360942449105</c:v>
                </c:pt>
                <c:pt idx="10776" formatCode="General">
                  <c:v>0.514526891061723</c:v>
                </c:pt>
                <c:pt idx="10777" formatCode="General">
                  <c:v>0.50541411313360396</c:v>
                </c:pt>
                <c:pt idx="10778" formatCode="General">
                  <c:v>0.49423247798355602</c:v>
                </c:pt>
                <c:pt idx="10779" formatCode="General">
                  <c:v>0.48194401329173098</c:v>
                </c:pt>
                <c:pt idx="10780" formatCode="General">
                  <c:v>0.46967509511345001</c:v>
                </c:pt>
                <c:pt idx="10781" formatCode="General">
                  <c:v>0.45797082441206199</c:v>
                </c:pt>
                <c:pt idx="10782" formatCode="General">
                  <c:v>0.44695915038572698</c:v>
                </c:pt>
                <c:pt idx="10783" formatCode="General">
                  <c:v>0.43685659003225003</c:v>
                </c:pt>
                <c:pt idx="10784" formatCode="General">
                  <c:v>0.42777099711058197</c:v>
                </c:pt>
                <c:pt idx="10785" formatCode="General">
                  <c:v>0.419742366411476</c:v>
                </c:pt>
                <c:pt idx="10786" formatCode="General">
                  <c:v>0.41311485533856301</c:v>
                </c:pt>
                <c:pt idx="10787" formatCode="General">
                  <c:v>0.40789939674643799</c:v>
                </c:pt>
                <c:pt idx="10788" formatCode="General">
                  <c:v>0.40336943651407797</c:v>
                </c:pt>
                <c:pt idx="10789" formatCode="General">
                  <c:v>0.39885563215290598</c:v>
                </c:pt>
                <c:pt idx="10790" formatCode="General">
                  <c:v>0.39417263399111402</c:v>
                </c:pt>
                <c:pt idx="10791" formatCode="General">
                  <c:v>0.389284963422388</c:v>
                </c:pt>
                <c:pt idx="10792" formatCode="General">
                  <c:v>0.38409427998395701</c:v>
                </c:pt>
                <c:pt idx="10793" formatCode="General">
                  <c:v>0.37834267826464302</c:v>
                </c:pt>
                <c:pt idx="10794" formatCode="General">
                  <c:v>0.37153711522673599</c:v>
                </c:pt>
                <c:pt idx="10795" formatCode="General">
                  <c:v>0.36284857732201098</c:v>
                </c:pt>
                <c:pt idx="10796" formatCode="General">
                  <c:v>0.35141359420427098</c:v>
                </c:pt>
                <c:pt idx="10797" formatCode="General">
                  <c:v>0.337215665372117</c:v>
                </c:pt>
                <c:pt idx="10798" formatCode="General">
                  <c:v>0.320847178689662</c:v>
                </c:pt>
                <c:pt idx="10799" formatCode="General">
                  <c:v>0.30282646691926401</c:v>
                </c:pt>
                <c:pt idx="10800" formatCode="General">
                  <c:v>0.28360178524148499</c:v>
                </c:pt>
                <c:pt idx="10801" formatCode="General">
                  <c:v>0.26367288835616898</c:v>
                </c:pt>
                <c:pt idx="10802" formatCode="General">
                  <c:v>0.243815143666017</c:v>
                </c:pt>
                <c:pt idx="10803" formatCode="General">
                  <c:v>0.22500787944501399</c:v>
                </c:pt>
                <c:pt idx="10804" formatCode="General">
                  <c:v>0.20808325733615901</c:v>
                </c:pt>
                <c:pt idx="10805" formatCode="General">
                  <c:v>0.19370341855395101</c:v>
                </c:pt>
                <c:pt idx="10806" formatCode="General">
                  <c:v>0.18231788355418699</c:v>
                </c:pt>
                <c:pt idx="10807" formatCode="General">
                  <c:v>0.17383676338065299</c:v>
                </c:pt>
                <c:pt idx="10808" formatCode="General">
                  <c:v>0.16796251287553501</c:v>
                </c:pt>
                <c:pt idx="10809" formatCode="General">
                  <c:v>0.16462233135760701</c:v>
                </c:pt>
                <c:pt idx="10810" formatCode="General">
                  <c:v>0.163669077820357</c:v>
                </c:pt>
                <c:pt idx="10811" formatCode="General">
                  <c:v>0.16451942246664999</c:v>
                </c:pt>
                <c:pt idx="10812" formatCode="General">
                  <c:v>0.166285899472503</c:v>
                </c:pt>
                <c:pt idx="10813" formatCode="General">
                  <c:v>0.16855718934826999</c:v>
                </c:pt>
                <c:pt idx="10814" formatCode="General">
                  <c:v>0.171190604337361</c:v>
                </c:pt>
                <c:pt idx="10815" formatCode="General">
                  <c:v>0.173446343003233</c:v>
                </c:pt>
                <c:pt idx="10816" formatCode="General">
                  <c:v>0.17473461761627099</c:v>
                </c:pt>
                <c:pt idx="10817" formatCode="General">
                  <c:v>0.17512521899618599</c:v>
                </c:pt>
                <c:pt idx="10818" formatCode="General">
                  <c:v>0.17426696097125499</c:v>
                </c:pt>
                <c:pt idx="10819" formatCode="General">
                  <c:v>0.17131402011048</c:v>
                </c:pt>
                <c:pt idx="10820" formatCode="General">
                  <c:v>0.16628338759570599</c:v>
                </c:pt>
                <c:pt idx="10821" formatCode="General">
                  <c:v>0.15977329414069799</c:v>
                </c:pt>
                <c:pt idx="10822" formatCode="General">
                  <c:v>0.15186420479982499</c:v>
                </c:pt>
                <c:pt idx="10823" formatCode="General">
                  <c:v>0.14221179004228399</c:v>
                </c:pt>
                <c:pt idx="10824" formatCode="General">
                  <c:v>0.13035997190257201</c:v>
                </c:pt>
                <c:pt idx="10825" formatCode="General">
                  <c:v>0.116115289398821</c:v>
                </c:pt>
                <c:pt idx="10826" formatCode="General">
                  <c:v>9.9751378410096694E-2</c:v>
                </c:pt>
                <c:pt idx="10827" formatCode="General">
                  <c:v>8.1556316325563705E-2</c:v>
                </c:pt>
                <c:pt idx="10828" formatCode="General">
                  <c:v>6.1318085053111399E-2</c:v>
                </c:pt>
                <c:pt idx="10829" formatCode="General">
                  <c:v>3.8807573011303199E-2</c:v>
                </c:pt>
                <c:pt idx="10830" formatCode="General">
                  <c:v>1.47475514308495E-2</c:v>
                </c:pt>
                <c:pt idx="10831" formatCode="General">
                  <c:v>-1.00316384901402E-2</c:v>
                </c:pt>
                <c:pt idx="10832" formatCode="General">
                  <c:v>-3.5144822433382003E-2</c:v>
                </c:pt>
                <c:pt idx="10833" formatCode="General">
                  <c:v>-6.0303825811892399E-2</c:v>
                </c:pt>
                <c:pt idx="10834" formatCode="General">
                  <c:v>-8.5451347858456594E-2</c:v>
                </c:pt>
                <c:pt idx="10835" formatCode="General">
                  <c:v>-0.110777593897911</c:v>
                </c:pt>
                <c:pt idx="10836" formatCode="General">
                  <c:v>-0.136192064667574</c:v>
                </c:pt>
                <c:pt idx="10837" formatCode="General">
                  <c:v>-0.16111749292972999</c:v>
                </c:pt>
                <c:pt idx="10838" formatCode="General">
                  <c:v>-0.18493501134919499</c:v>
                </c:pt>
                <c:pt idx="10839" formatCode="General">
                  <c:v>-0.20733304687163501</c:v>
                </c:pt>
                <c:pt idx="10840" formatCode="General">
                  <c:v>-0.22833224501584401</c:v>
                </c:pt>
                <c:pt idx="10841" formatCode="General">
                  <c:v>-0.24746887675978799</c:v>
                </c:pt>
                <c:pt idx="10842" formatCode="General">
                  <c:v>-0.26381260446940302</c:v>
                </c:pt>
                <c:pt idx="10843" formatCode="General">
                  <c:v>-0.277131480474617</c:v>
                </c:pt>
                <c:pt idx="10844" formatCode="General">
                  <c:v>-0.28784568541068001</c:v>
                </c:pt>
                <c:pt idx="10845" formatCode="General">
                  <c:v>-0.296669972037992</c:v>
                </c:pt>
                <c:pt idx="10846" formatCode="General">
                  <c:v>-0.30445569341317402</c:v>
                </c:pt>
                <c:pt idx="10847" formatCode="General">
                  <c:v>-0.31148126226213801</c:v>
                </c:pt>
                <c:pt idx="10848" formatCode="General">
                  <c:v>-0.31757713057819098</c:v>
                </c:pt>
                <c:pt idx="10849" formatCode="General">
                  <c:v>-0.32269801774957901</c:v>
                </c:pt>
                <c:pt idx="10850" formatCode="General">
                  <c:v>-0.32688835402925298</c:v>
                </c:pt>
                <c:pt idx="10851" formatCode="General">
                  <c:v>-0.32969851261298899</c:v>
                </c:pt>
                <c:pt idx="10852" formatCode="General">
                  <c:v>-0.33110286164177</c:v>
                </c:pt>
                <c:pt idx="10853" formatCode="General">
                  <c:v>-0.331939963253226</c:v>
                </c:pt>
                <c:pt idx="10854" formatCode="General">
                  <c:v>-0.33265380314688497</c:v>
                </c:pt>
                <c:pt idx="10855" formatCode="General">
                  <c:v>-0.33317852697158401</c:v>
                </c:pt>
                <c:pt idx="10856" formatCode="General">
                  <c:v>-0.33408701601764001</c:v>
                </c:pt>
                <c:pt idx="10857" formatCode="General">
                  <c:v>-0.33630966960988901</c:v>
                </c:pt>
                <c:pt idx="10858" formatCode="General">
                  <c:v>-0.34012723691029501</c:v>
                </c:pt>
                <c:pt idx="10859" formatCode="General">
                  <c:v>-0.34543257703916402</c:v>
                </c:pt>
                <c:pt idx="10860" formatCode="General">
                  <c:v>-0.35223738540121202</c:v>
                </c:pt>
                <c:pt idx="10861" formatCode="General">
                  <c:v>-0.36068122573810202</c:v>
                </c:pt>
                <c:pt idx="10862" formatCode="General">
                  <c:v>-0.37075187835714202</c:v>
                </c:pt>
                <c:pt idx="10863" formatCode="General">
                  <c:v>-0.38219506391944502</c:v>
                </c:pt>
                <c:pt idx="10864" formatCode="General">
                  <c:v>-0.39457178641652202</c:v>
                </c:pt>
                <c:pt idx="10865" formatCode="General">
                  <c:v>-0.40726463554104902</c:v>
                </c:pt>
                <c:pt idx="10866" formatCode="General">
                  <c:v>-0.41968578948447999</c:v>
                </c:pt>
                <c:pt idx="10867" formatCode="General">
                  <c:v>-0.43176118265730201</c:v>
                </c:pt>
                <c:pt idx="10868" formatCode="General">
                  <c:v>-0.44396241379476498</c:v>
                </c:pt>
                <c:pt idx="10869" formatCode="General">
                  <c:v>-0.45645839088158902</c:v>
                </c:pt>
                <c:pt idx="10870" formatCode="General">
                  <c:v>-0.46885736431088598</c:v>
                </c:pt>
                <c:pt idx="10871" formatCode="General">
                  <c:v>-0.48047377080007098</c:v>
                </c:pt>
                <c:pt idx="10872" formatCode="General">
                  <c:v>-0.49071210229648399</c:v>
                </c:pt>
                <c:pt idx="10873" formatCode="General">
                  <c:v>-0.49981327839408801</c:v>
                </c:pt>
                <c:pt idx="10874" formatCode="General">
                  <c:v>-0.50824651218429895</c:v>
                </c:pt>
                <c:pt idx="10875" formatCode="General">
                  <c:v>-0.516131389106397</c:v>
                </c:pt>
                <c:pt idx="10876" formatCode="General">
                  <c:v>-0.52328209580878904</c:v>
                </c:pt>
                <c:pt idx="10877" formatCode="General">
                  <c:v>-0.52911356462122305</c:v>
                </c:pt>
                <c:pt idx="10878" formatCode="General">
                  <c:v>-0.53300708525757501</c:v>
                </c:pt>
                <c:pt idx="10879" formatCode="General">
                  <c:v>-0.53483081941965604</c:v>
                </c:pt>
                <c:pt idx="10880" formatCode="General">
                  <c:v>-0.53472322956863505</c:v>
                </c:pt>
                <c:pt idx="10881" formatCode="General">
                  <c:v>-0.53315797035100099</c:v>
                </c:pt>
                <c:pt idx="10882" formatCode="General">
                  <c:v>-0.53129082240941405</c:v>
                </c:pt>
                <c:pt idx="10883" formatCode="General">
                  <c:v>-0.53119804768253098</c:v>
                </c:pt>
                <c:pt idx="10884" formatCode="General">
                  <c:v>-0.53380557618394398</c:v>
                </c:pt>
                <c:pt idx="10885" formatCode="General">
                  <c:v>-0.53773905190349902</c:v>
                </c:pt>
                <c:pt idx="10886" formatCode="General">
                  <c:v>-0.54154629134815802</c:v>
                </c:pt>
                <c:pt idx="10887" formatCode="General">
                  <c:v>-0.54451505719403903</c:v>
                </c:pt>
                <c:pt idx="10888" formatCode="General">
                  <c:v>-0.54624598964656401</c:v>
                </c:pt>
                <c:pt idx="10889" formatCode="General">
                  <c:v>-0.54621958465389098</c:v>
                </c:pt>
                <c:pt idx="10890" formatCode="General">
                  <c:v>-0.54438279097686004</c:v>
                </c:pt>
                <c:pt idx="10891" formatCode="General">
                  <c:v>-0.54148995318868198</c:v>
                </c:pt>
                <c:pt idx="10892" formatCode="General">
                  <c:v>-0.53883912032040204</c:v>
                </c:pt>
                <c:pt idx="10893" formatCode="General">
                  <c:v>-0.53719552578004703</c:v>
                </c:pt>
                <c:pt idx="10894" formatCode="General">
                  <c:v>-0.53651285891811995</c:v>
                </c:pt>
                <c:pt idx="10895" formatCode="General">
                  <c:v>-0.53732685215504805</c:v>
                </c:pt>
                <c:pt idx="10896" formatCode="General">
                  <c:v>-0.53966894299370205</c:v>
                </c:pt>
                <c:pt idx="10897" formatCode="General">
                  <c:v>-0.542437052500235</c:v>
                </c:pt>
                <c:pt idx="10898" formatCode="General">
                  <c:v>-0.54455618687754503</c:v>
                </c:pt>
                <c:pt idx="10899" formatCode="General">
                  <c:v>-0.54556669235264199</c:v>
                </c:pt>
                <c:pt idx="10900" formatCode="General">
                  <c:v>-0.54570225550715301</c:v>
                </c:pt>
                <c:pt idx="10901" formatCode="General">
                  <c:v>-0.54518376353754805</c:v>
                </c:pt>
                <c:pt idx="10902" formatCode="General">
                  <c:v>-0.54427793035393401</c:v>
                </c:pt>
                <c:pt idx="10903" formatCode="General">
                  <c:v>-0.54308667986164805</c:v>
                </c:pt>
                <c:pt idx="10904" formatCode="General">
                  <c:v>-0.54151023915386798</c:v>
                </c:pt>
                <c:pt idx="10905" formatCode="General">
                  <c:v>-0.539659246443978</c:v>
                </c:pt>
                <c:pt idx="10906" formatCode="General">
                  <c:v>-0.53780753970404604</c:v>
                </c:pt>
                <c:pt idx="10907" formatCode="General">
                  <c:v>-0.53605952595669504</c:v>
                </c:pt>
                <c:pt idx="10908" formatCode="General">
                  <c:v>-0.53437794720200904</c:v>
                </c:pt>
                <c:pt idx="10909" formatCode="General">
                  <c:v>-0.53277558456126295</c:v>
                </c:pt>
                <c:pt idx="10910" formatCode="General">
                  <c:v>-0.53117334050959897</c:v>
                </c:pt>
                <c:pt idx="10911" formatCode="General">
                  <c:v>-0.52977955400565702</c:v>
                </c:pt>
                <c:pt idx="10912" formatCode="General">
                  <c:v>-0.528864154609611</c:v>
                </c:pt>
                <c:pt idx="10913" formatCode="General">
                  <c:v>-0.52836366077123897</c:v>
                </c:pt>
                <c:pt idx="10914" formatCode="General">
                  <c:v>-0.52788747208003695</c:v>
                </c:pt>
                <c:pt idx="10915" formatCode="General">
                  <c:v>-0.52675414703160295</c:v>
                </c:pt>
                <c:pt idx="10916" formatCode="General">
                  <c:v>-0.52444940132432705</c:v>
                </c:pt>
                <c:pt idx="10917" formatCode="General">
                  <c:v>-0.52131958748030205</c:v>
                </c:pt>
                <c:pt idx="10918" formatCode="General">
                  <c:v>-0.51814217746607105</c:v>
                </c:pt>
                <c:pt idx="10919" formatCode="General">
                  <c:v>-0.51530960719055097</c:v>
                </c:pt>
                <c:pt idx="10920" formatCode="General">
                  <c:v>-0.51297926750454104</c:v>
                </c:pt>
                <c:pt idx="10921" formatCode="General">
                  <c:v>-0.51082722828323301</c:v>
                </c:pt>
                <c:pt idx="10922" formatCode="General">
                  <c:v>-0.508096395303551</c:v>
                </c:pt>
                <c:pt idx="10923" formatCode="General">
                  <c:v>-0.50439990562239301</c:v>
                </c:pt>
                <c:pt idx="10924" formatCode="General">
                  <c:v>-0.49955657750932803</c:v>
                </c:pt>
                <c:pt idx="10925" formatCode="General">
                  <c:v>-0.49314563319233501</c:v>
                </c:pt>
                <c:pt idx="10926" formatCode="General">
                  <c:v>-0.48465128327641699</c:v>
                </c:pt>
                <c:pt idx="10927" formatCode="General">
                  <c:v>-0.47384007301685699</c:v>
                </c:pt>
                <c:pt idx="10928" formatCode="General">
                  <c:v>-0.46096630688533202</c:v>
                </c:pt>
                <c:pt idx="10929" formatCode="General">
                  <c:v>-0.44641805544968599</c:v>
                </c:pt>
                <c:pt idx="10930" formatCode="General">
                  <c:v>-0.430536793515229</c:v>
                </c:pt>
                <c:pt idx="10931" formatCode="General">
                  <c:v>-0.41402797407856101</c:v>
                </c:pt>
                <c:pt idx="10932" formatCode="General">
                  <c:v>-0.397692276183786</c:v>
                </c:pt>
                <c:pt idx="10933" formatCode="General">
                  <c:v>-0.38200731888692402</c:v>
                </c:pt>
                <c:pt idx="10934" formatCode="General">
                  <c:v>-0.36720441733291798</c:v>
                </c:pt>
                <c:pt idx="10935" formatCode="General">
                  <c:v>-0.35352653656764599</c:v>
                </c:pt>
                <c:pt idx="10936" formatCode="General">
                  <c:v>-0.34121552687119699</c:v>
                </c:pt>
                <c:pt idx="10937" formatCode="General">
                  <c:v>-0.330077093047564</c:v>
                </c:pt>
                <c:pt idx="10938" formatCode="General">
                  <c:v>-0.319725287823797</c:v>
                </c:pt>
                <c:pt idx="10939" formatCode="General">
                  <c:v>-0.30989108760637102</c:v>
                </c:pt>
                <c:pt idx="10940" formatCode="General">
                  <c:v>-0.300453860776002</c:v>
                </c:pt>
                <c:pt idx="10941" formatCode="General">
                  <c:v>-0.291730077793871</c:v>
                </c:pt>
                <c:pt idx="10942" formatCode="General">
                  <c:v>-0.28418014651212797</c:v>
                </c:pt>
                <c:pt idx="10943" formatCode="General">
                  <c:v>-0.27788232713760103</c:v>
                </c:pt>
                <c:pt idx="10944" formatCode="General">
                  <c:v>-0.27291276476550802</c:v>
                </c:pt>
                <c:pt idx="10945" formatCode="General">
                  <c:v>-0.26969159205973497</c:v>
                </c:pt>
                <c:pt idx="10946" formatCode="General">
                  <c:v>-0.26798156558960801</c:v>
                </c:pt>
                <c:pt idx="10947" formatCode="General">
                  <c:v>-0.26618407885289502</c:v>
                </c:pt>
                <c:pt idx="10948" formatCode="General">
                  <c:v>-0.26242657793688801</c:v>
                </c:pt>
                <c:pt idx="10949" formatCode="General">
                  <c:v>-0.256048303824704</c:v>
                </c:pt>
                <c:pt idx="10950" formatCode="General">
                  <c:v>-0.24766469634039501</c:v>
                </c:pt>
                <c:pt idx="10951" formatCode="General">
                  <c:v>-0.238036471562036</c:v>
                </c:pt>
                <c:pt idx="10952" formatCode="General">
                  <c:v>-0.22775372039126099</c:v>
                </c:pt>
                <c:pt idx="10953" formatCode="General">
                  <c:v>-0.21701109987387701</c:v>
                </c:pt>
                <c:pt idx="10954" formatCode="General">
                  <c:v>-0.20588516019363701</c:v>
                </c:pt>
                <c:pt idx="10955" formatCode="General">
                  <c:v>-0.194631903554911</c:v>
                </c:pt>
                <c:pt idx="10956" formatCode="General">
                  <c:v>-0.18394475435282501</c:v>
                </c:pt>
                <c:pt idx="10957" formatCode="General">
                  <c:v>-0.17407152498070599</c:v>
                </c:pt>
                <c:pt idx="10958" formatCode="General">
                  <c:v>-0.16428533439426601</c:v>
                </c:pt>
                <c:pt idx="10959" formatCode="General">
                  <c:v>-0.15352922655006501</c:v>
                </c:pt>
                <c:pt idx="10960" formatCode="General">
                  <c:v>-0.14120185092131801</c:v>
                </c:pt>
                <c:pt idx="10961" formatCode="General">
                  <c:v>-0.12750432081474999</c:v>
                </c:pt>
                <c:pt idx="10962" formatCode="General">
                  <c:v>-0.112498241544512</c:v>
                </c:pt>
                <c:pt idx="10963" formatCode="General">
                  <c:v>-9.6585861060508205E-2</c:v>
                </c:pt>
                <c:pt idx="10964" formatCode="General">
                  <c:v>-8.0459721792328395E-2</c:v>
                </c:pt>
                <c:pt idx="10965" formatCode="General">
                  <c:v>-6.4362829941090396E-2</c:v>
                </c:pt>
                <c:pt idx="10966" formatCode="General">
                  <c:v>-4.8478582236489702E-2</c:v>
                </c:pt>
                <c:pt idx="10967" formatCode="General">
                  <c:v>-3.3504877933102001E-2</c:v>
                </c:pt>
                <c:pt idx="10968" formatCode="General">
                  <c:v>-2.0072009605433799E-2</c:v>
                </c:pt>
                <c:pt idx="10969" formatCode="General">
                  <c:v>-8.2686517296612395E-3</c:v>
                </c:pt>
                <c:pt idx="10970" formatCode="General">
                  <c:v>1.8269759016456999E-3</c:v>
                </c:pt>
                <c:pt idx="10971" formatCode="General">
                  <c:v>9.7765939058147705E-3</c:v>
                </c:pt>
                <c:pt idx="10972" formatCode="General">
                  <c:v>1.5302725878618801E-2</c:v>
                </c:pt>
                <c:pt idx="10973" formatCode="General">
                  <c:v>1.8942240079653502E-2</c:v>
                </c:pt>
                <c:pt idx="10974" formatCode="General">
                  <c:v>2.1299669340179201E-2</c:v>
                </c:pt>
                <c:pt idx="10975" formatCode="General">
                  <c:v>2.2887638236653299E-2</c:v>
                </c:pt>
                <c:pt idx="10976" formatCode="General">
                  <c:v>2.4317004430304798E-2</c:v>
                </c:pt>
                <c:pt idx="10977" formatCode="General">
                  <c:v>2.6143272268996799E-2</c:v>
                </c:pt>
                <c:pt idx="10978" formatCode="General">
                  <c:v>2.8695370200654199E-2</c:v>
                </c:pt>
                <c:pt idx="10979" formatCode="General">
                  <c:v>3.1860417023355299E-2</c:v>
                </c:pt>
                <c:pt idx="10980" formatCode="General">
                  <c:v>3.55974580369691E-2</c:v>
                </c:pt>
                <c:pt idx="10981" formatCode="General">
                  <c:v>4.0019647456498102E-2</c:v>
                </c:pt>
                <c:pt idx="10982" formatCode="General">
                  <c:v>4.5572093519558897E-2</c:v>
                </c:pt>
                <c:pt idx="10983" formatCode="General">
                  <c:v>5.33113099557284E-2</c:v>
                </c:pt>
                <c:pt idx="10984" formatCode="General">
                  <c:v>6.4726085506033995E-2</c:v>
                </c:pt>
                <c:pt idx="10985" formatCode="General">
                  <c:v>8.0122270061008402E-2</c:v>
                </c:pt>
                <c:pt idx="10986" formatCode="General">
                  <c:v>9.7892477990642698E-2</c:v>
                </c:pt>
                <c:pt idx="10987" formatCode="General">
                  <c:v>0.11623780820089701</c:v>
                </c:pt>
                <c:pt idx="10988" formatCode="General">
                  <c:v>0.134228528926843</c:v>
                </c:pt>
                <c:pt idx="10989" formatCode="General">
                  <c:v>0.15172950837570201</c:v>
                </c:pt>
                <c:pt idx="10990" formatCode="General">
                  <c:v>0.16897001047967</c:v>
                </c:pt>
                <c:pt idx="10991" formatCode="General">
                  <c:v>0.18605856821355499</c:v>
                </c:pt>
                <c:pt idx="10992" formatCode="General">
                  <c:v>0.202434604399404</c:v>
                </c:pt>
                <c:pt idx="10993" formatCode="General">
                  <c:v>0.217462581432706</c:v>
                </c:pt>
                <c:pt idx="10994" formatCode="General">
                  <c:v>0.23104660096985999</c:v>
                </c:pt>
                <c:pt idx="10995" formatCode="General">
                  <c:v>0.243477426566376</c:v>
                </c:pt>
                <c:pt idx="10996" formatCode="General">
                  <c:v>0.25519543237563103</c:v>
                </c:pt>
                <c:pt idx="10997" formatCode="General">
                  <c:v>0.26624228344335499</c:v>
                </c:pt>
                <c:pt idx="10998" formatCode="General">
                  <c:v>0.27618245526704599</c:v>
                </c:pt>
                <c:pt idx="10999" formatCode="General">
                  <c:v>0.28452294604467498</c:v>
                </c:pt>
                <c:pt idx="11000" formatCode="General">
                  <c:v>0.291227317536291</c:v>
                </c:pt>
                <c:pt idx="11001" formatCode="General">
                  <c:v>0.29667965879275898</c:v>
                </c:pt>
                <c:pt idx="11002" formatCode="General">
                  <c:v>0.30110345857037601</c:v>
                </c:pt>
                <c:pt idx="11003" formatCode="General">
                  <c:v>0.30426274643809098</c:v>
                </c:pt>
                <c:pt idx="11004" formatCode="General">
                  <c:v>0.30640578658996398</c:v>
                </c:pt>
                <c:pt idx="11005" formatCode="General">
                  <c:v>0.30820771648693002</c:v>
                </c:pt>
                <c:pt idx="11006" formatCode="General">
                  <c:v>0.31026761963968902</c:v>
                </c:pt>
                <c:pt idx="11007" formatCode="General">
                  <c:v>0.31327541679610998</c:v>
                </c:pt>
                <c:pt idx="11008" formatCode="General">
                  <c:v>0.31710207809172197</c:v>
                </c:pt>
                <c:pt idx="11009" formatCode="General">
                  <c:v>0.32138886044704101</c:v>
                </c:pt>
                <c:pt idx="11010" formatCode="General">
                  <c:v>0.32629707882924103</c:v>
                </c:pt>
                <c:pt idx="11011" formatCode="General">
                  <c:v>0.33253092763737901</c:v>
                </c:pt>
                <c:pt idx="11012" formatCode="General">
                  <c:v>0.34033784978429599</c:v>
                </c:pt>
                <c:pt idx="11013" formatCode="General">
                  <c:v>0.34879680484765002</c:v>
                </c:pt>
                <c:pt idx="11014" formatCode="General">
                  <c:v>0.35701069909579503</c:v>
                </c:pt>
                <c:pt idx="11015" formatCode="General">
                  <c:v>0.36493707918833201</c:v>
                </c:pt>
                <c:pt idx="11016" formatCode="General">
                  <c:v>0.373518299381844</c:v>
                </c:pt>
                <c:pt idx="11017" formatCode="General">
                  <c:v>0.38386543925405198</c:v>
                </c:pt>
                <c:pt idx="11018" formatCode="General">
                  <c:v>0.39613417891436697</c:v>
                </c:pt>
                <c:pt idx="11019" formatCode="General">
                  <c:v>0.409865323107102</c:v>
                </c:pt>
                <c:pt idx="11020" formatCode="General">
                  <c:v>0.42494921994956603</c:v>
                </c:pt>
                <c:pt idx="11021" formatCode="General">
                  <c:v>0.441219459044421</c:v>
                </c:pt>
                <c:pt idx="11022" formatCode="General">
                  <c:v>0.45854766569748701</c:v>
                </c:pt>
                <c:pt idx="11023" formatCode="General">
                  <c:v>0.47739021693404499</c:v>
                </c:pt>
                <c:pt idx="11024" formatCode="General">
                  <c:v>0.49723189516944399</c:v>
                </c:pt>
                <c:pt idx="11025" formatCode="General">
                  <c:v>0.51625817119697404</c:v>
                </c:pt>
                <c:pt idx="11026" formatCode="General">
                  <c:v>0.53317226700062303</c:v>
                </c:pt>
                <c:pt idx="11027" formatCode="General">
                  <c:v>0.54756428635812304</c:v>
                </c:pt>
                <c:pt idx="11028" formatCode="General">
                  <c:v>0.55953997199940098</c:v>
                </c:pt>
                <c:pt idx="11029" formatCode="General">
                  <c:v>0.56957422707780003</c:v>
                </c:pt>
                <c:pt idx="11030" formatCode="General">
                  <c:v>0.57786713504430398</c:v>
                </c:pt>
                <c:pt idx="11031" formatCode="General">
                  <c:v>0.58406352078702195</c:v>
                </c:pt>
                <c:pt idx="11032" formatCode="General">
                  <c:v>0.58783183097210301</c:v>
                </c:pt>
                <c:pt idx="11033" formatCode="General">
                  <c:v>0.58885049675296597</c:v>
                </c:pt>
                <c:pt idx="11034" formatCode="General">
                  <c:v>0.58688104674980202</c:v>
                </c:pt>
                <c:pt idx="11035" formatCode="General">
                  <c:v>0.58226469457044805</c:v>
                </c:pt>
                <c:pt idx="11036" formatCode="General">
                  <c:v>0.57536875649352204</c:v>
                </c:pt>
                <c:pt idx="11037" formatCode="General">
                  <c:v>0.56609896351849698</c:v>
                </c:pt>
                <c:pt idx="11038" formatCode="General">
                  <c:v>0.55396684242529604</c:v>
                </c:pt>
                <c:pt idx="11039" formatCode="General">
                  <c:v>0.538501273022853</c:v>
                </c:pt>
                <c:pt idx="11040" formatCode="General">
                  <c:v>0.52028202265693702</c:v>
                </c:pt>
                <c:pt idx="11041" formatCode="General">
                  <c:v>0.50109563492200504</c:v>
                </c:pt>
                <c:pt idx="11042" formatCode="General">
                  <c:v>0.48241947882157599</c:v>
                </c:pt>
                <c:pt idx="11043" formatCode="General">
                  <c:v>0.46486719278134297</c:v>
                </c:pt>
                <c:pt idx="11044" formatCode="General">
                  <c:v>0.449025871408821</c:v>
                </c:pt>
                <c:pt idx="11045" formatCode="General">
                  <c:v>0.43567788332971302</c:v>
                </c:pt>
                <c:pt idx="11046" formatCode="General">
                  <c:v>0.42565852216017103</c:v>
                </c:pt>
                <c:pt idx="11047" formatCode="General">
                  <c:v>0.41952700727460202</c:v>
                </c:pt>
                <c:pt idx="11048" formatCode="General">
                  <c:v>0.41705523083801899</c:v>
                </c:pt>
                <c:pt idx="11049" formatCode="General">
                  <c:v>0.41771386415533901</c:v>
                </c:pt>
                <c:pt idx="11050" formatCode="General">
                  <c:v>0.421146819472415</c:v>
                </c:pt>
                <c:pt idx="11051" formatCode="General">
                  <c:v>0.42721349809294701</c:v>
                </c:pt>
                <c:pt idx="11052" formatCode="General">
                  <c:v>0.43562559337518503</c:v>
                </c:pt>
                <c:pt idx="11053" formatCode="General">
                  <c:v>0.44568198162560402</c:v>
                </c:pt>
                <c:pt idx="11054" formatCode="General">
                  <c:v>0.45682372228006801</c:v>
                </c:pt>
                <c:pt idx="11055" formatCode="General">
                  <c:v>0.46913144584321298</c:v>
                </c:pt>
                <c:pt idx="11056" formatCode="General">
                  <c:v>0.48236334424754101</c:v>
                </c:pt>
                <c:pt idx="11057" formatCode="General">
                  <c:v>0.495617599711626</c:v>
                </c:pt>
                <c:pt idx="11058" formatCode="General">
                  <c:v>0.50828430412315895</c:v>
                </c:pt>
                <c:pt idx="11059" formatCode="General">
                  <c:v>0.519718696338624</c:v>
                </c:pt>
                <c:pt idx="11060" formatCode="General">
                  <c:v>0.52919856114473196</c:v>
                </c:pt>
                <c:pt idx="11061" formatCode="General">
                  <c:v>0.53618514683101703</c:v>
                </c:pt>
                <c:pt idx="11062" formatCode="General">
                  <c:v>0.540145406915162</c:v>
                </c:pt>
                <c:pt idx="11063" formatCode="General">
                  <c:v>0.54053948477988001</c:v>
                </c:pt>
                <c:pt idx="11064" formatCode="General">
                  <c:v>0.53708530223518502</c:v>
                </c:pt>
                <c:pt idx="11065" formatCode="General">
                  <c:v>0.53000567829729195</c:v>
                </c:pt>
                <c:pt idx="11066" formatCode="General">
                  <c:v>0.52027208376683698</c:v>
                </c:pt>
                <c:pt idx="11067" formatCode="General">
                  <c:v>0.50925350163463701</c:v>
                </c:pt>
                <c:pt idx="11068" formatCode="General">
                  <c:v>0.49795637278264698</c:v>
                </c:pt>
                <c:pt idx="11069" formatCode="General">
                  <c:v>0.486523794899337</c:v>
                </c:pt>
                <c:pt idx="11070" formatCode="General">
                  <c:v>0.47470656097818897</c:v>
                </c:pt>
                <c:pt idx="11071" formatCode="General">
                  <c:v>0.46256978308046798</c:v>
                </c:pt>
                <c:pt idx="11072" formatCode="General">
                  <c:v>0.45003517248671199</c:v>
                </c:pt>
                <c:pt idx="11073" formatCode="General">
                  <c:v>0.43669669626944702</c:v>
                </c:pt>
                <c:pt idx="11074" formatCode="General">
                  <c:v>0.42257680161084099</c:v>
                </c:pt>
                <c:pt idx="11075" formatCode="General">
                  <c:v>0.408408275896948</c:v>
                </c:pt>
                <c:pt idx="11076" formatCode="General">
                  <c:v>0.39505911242931702</c:v>
                </c:pt>
                <c:pt idx="11077" formatCode="General">
                  <c:v>0.383048495767839</c:v>
                </c:pt>
                <c:pt idx="11078" formatCode="General">
                  <c:v>0.37259039645157399</c:v>
                </c:pt>
                <c:pt idx="11079" formatCode="General">
                  <c:v>0.36378515744840301</c:v>
                </c:pt>
                <c:pt idx="11080" formatCode="General">
                  <c:v>0.35681367995157398</c:v>
                </c:pt>
                <c:pt idx="11081" formatCode="General">
                  <c:v>0.35149738942950798</c:v>
                </c:pt>
                <c:pt idx="11082" formatCode="General">
                  <c:v>0.347339241002597</c:v>
                </c:pt>
                <c:pt idx="11083" formatCode="General">
                  <c:v>0.34380631450553101</c:v>
                </c:pt>
                <c:pt idx="11084" formatCode="General">
                  <c:v>0.340522918031546</c:v>
                </c:pt>
                <c:pt idx="11085" formatCode="General">
                  <c:v>0.33728320347965901</c:v>
                </c:pt>
                <c:pt idx="11086" formatCode="General">
                  <c:v>0.333703280104093</c:v>
                </c:pt>
                <c:pt idx="11087" formatCode="General">
                  <c:v>0.329483659114365</c:v>
                </c:pt>
                <c:pt idx="11088" formatCode="General">
                  <c:v>0.32462046779044501</c:v>
                </c:pt>
                <c:pt idx="11089" formatCode="General">
                  <c:v>0.31941883994867398</c:v>
                </c:pt>
                <c:pt idx="11090" formatCode="General">
                  <c:v>0.31434363518097802</c:v>
                </c:pt>
                <c:pt idx="11091" formatCode="General">
                  <c:v>0.30967524701956001</c:v>
                </c:pt>
                <c:pt idx="11092" formatCode="General">
                  <c:v>0.30518095206534801</c:v>
                </c:pt>
                <c:pt idx="11093" formatCode="General">
                  <c:v>0.30027946058355398</c:v>
                </c:pt>
                <c:pt idx="11094" formatCode="General">
                  <c:v>0.29475107635942199</c:v>
                </c:pt>
                <c:pt idx="11095" formatCode="General">
                  <c:v>0.28863788492446202</c:v>
                </c:pt>
                <c:pt idx="11096" formatCode="General">
                  <c:v>0.28193080486614103</c:v>
                </c:pt>
                <c:pt idx="11097" formatCode="General">
                  <c:v>0.27455151011217199</c:v>
                </c:pt>
                <c:pt idx="11098" formatCode="General">
                  <c:v>0.26615860241112799</c:v>
                </c:pt>
                <c:pt idx="11099" formatCode="General">
                  <c:v>0.256554847060528</c:v>
                </c:pt>
                <c:pt idx="11100" formatCode="General">
                  <c:v>0.24590223624747201</c:v>
                </c:pt>
                <c:pt idx="11101" formatCode="General">
                  <c:v>0.23445348523748899</c:v>
                </c:pt>
                <c:pt idx="11102" formatCode="General">
                  <c:v>0.22243970802884899</c:v>
                </c:pt>
                <c:pt idx="11103" formatCode="General">
                  <c:v>0.20972365748688901</c:v>
                </c:pt>
                <c:pt idx="11104" formatCode="General">
                  <c:v>0.196131940514706</c:v>
                </c:pt>
                <c:pt idx="11105" formatCode="General">
                  <c:v>0.18224742870503499</c:v>
                </c:pt>
                <c:pt idx="11106" formatCode="General">
                  <c:v>0.16892160687937099</c:v>
                </c:pt>
                <c:pt idx="11107" formatCode="General">
                  <c:v>0.156618976072216</c:v>
                </c:pt>
                <c:pt idx="11108" formatCode="General">
                  <c:v>0.14552994284438001</c:v>
                </c:pt>
                <c:pt idx="11109" formatCode="General">
                  <c:v>0.13546253918457801</c:v>
                </c:pt>
                <c:pt idx="11110" formatCode="General">
                  <c:v>0.126058155171754</c:v>
                </c:pt>
                <c:pt idx="11111" formatCode="General">
                  <c:v>0.117289503174674</c:v>
                </c:pt>
                <c:pt idx="11112" formatCode="General">
                  <c:v>0.109312704747301</c:v>
                </c:pt>
                <c:pt idx="11113" formatCode="General">
                  <c:v>0.10249531122649801</c:v>
                </c:pt>
                <c:pt idx="11114" formatCode="General">
                  <c:v>9.6936147571981698E-2</c:v>
                </c:pt>
                <c:pt idx="11115" formatCode="General">
                  <c:v>9.2407873278591096E-2</c:v>
                </c:pt>
                <c:pt idx="11116" formatCode="General">
                  <c:v>8.8480561725970297E-2</c:v>
                </c:pt>
                <c:pt idx="11117" formatCode="General">
                  <c:v>8.4654277839614905E-2</c:v>
                </c:pt>
                <c:pt idx="11118" formatCode="General">
                  <c:v>8.0977113263702397E-2</c:v>
                </c:pt>
                <c:pt idx="11119" formatCode="General">
                  <c:v>7.7624272649624196E-2</c:v>
                </c:pt>
                <c:pt idx="11120" formatCode="General">
                  <c:v>7.42764713708184E-2</c:v>
                </c:pt>
                <c:pt idx="11121" formatCode="General">
                  <c:v>7.0506580696275106E-2</c:v>
                </c:pt>
                <c:pt idx="11122" formatCode="General">
                  <c:v>6.60361061312216E-2</c:v>
                </c:pt>
                <c:pt idx="11123" formatCode="General">
                  <c:v>6.0511535327954703E-2</c:v>
                </c:pt>
                <c:pt idx="11124" formatCode="General">
                  <c:v>5.3576217023639301E-2</c:v>
                </c:pt>
                <c:pt idx="11125" formatCode="General">
                  <c:v>4.5102334118181903E-2</c:v>
                </c:pt>
                <c:pt idx="11126" formatCode="General">
                  <c:v>3.5398405991841797E-2</c:v>
                </c:pt>
                <c:pt idx="11127" formatCode="General">
                  <c:v>2.4807542659338402E-2</c:v>
                </c:pt>
                <c:pt idx="11128" formatCode="General">
                  <c:v>1.3408923225416799E-2</c:v>
                </c:pt>
                <c:pt idx="11129" formatCode="General">
                  <c:v>1.3106447789319501E-3</c:v>
                </c:pt>
                <c:pt idx="11130" formatCode="General">
                  <c:v>-1.12254900954023E-2</c:v>
                </c:pt>
                <c:pt idx="11131" formatCode="General">
                  <c:v>-2.4019853973631902E-2</c:v>
                </c:pt>
                <c:pt idx="11132" formatCode="General">
                  <c:v>-3.7041290966798902E-2</c:v>
                </c:pt>
                <c:pt idx="11133" formatCode="General">
                  <c:v>-5.0462457488790302E-2</c:v>
                </c:pt>
                <c:pt idx="11134" formatCode="General">
                  <c:v>-6.4897271478104507E-2</c:v>
                </c:pt>
                <c:pt idx="11135" formatCode="General">
                  <c:v>-8.0983755615610595E-2</c:v>
                </c:pt>
                <c:pt idx="11136" formatCode="General">
                  <c:v>-9.8358475443210594E-2</c:v>
                </c:pt>
                <c:pt idx="11137" formatCode="General">
                  <c:v>-0.11543081849189001</c:v>
                </c:pt>
                <c:pt idx="11138" formatCode="General">
                  <c:v>-0.13105035409339799</c:v>
                </c:pt>
                <c:pt idx="11139" formatCode="General">
                  <c:v>-0.145091822910242</c:v>
                </c:pt>
                <c:pt idx="11140" formatCode="General">
                  <c:v>-0.15780703140515401</c:v>
                </c:pt>
                <c:pt idx="11141" formatCode="General">
                  <c:v>-0.16938862864156801</c:v>
                </c:pt>
                <c:pt idx="11142" formatCode="General">
                  <c:v>-0.179713967765636</c:v>
                </c:pt>
                <c:pt idx="11143" formatCode="General">
                  <c:v>-0.18855658676319401</c:v>
                </c:pt>
                <c:pt idx="11144" formatCode="General">
                  <c:v>-0.195898810680703</c:v>
                </c:pt>
                <c:pt idx="11145" formatCode="General">
                  <c:v>-0.20223354402906399</c:v>
                </c:pt>
                <c:pt idx="11146" formatCode="General">
                  <c:v>-0.208111099933039</c:v>
                </c:pt>
                <c:pt idx="11147" formatCode="General">
                  <c:v>-0.213600293050141</c:v>
                </c:pt>
                <c:pt idx="11148" formatCode="General">
                  <c:v>-0.218278359536834</c:v>
                </c:pt>
                <c:pt idx="11149" formatCode="General">
                  <c:v>-0.22177801697798999</c:v>
                </c:pt>
                <c:pt idx="11150" formatCode="General">
                  <c:v>-0.224031762241094</c:v>
                </c:pt>
                <c:pt idx="11151" formatCode="General">
                  <c:v>-0.22513181644812999</c:v>
                </c:pt>
                <c:pt idx="11152" formatCode="General">
                  <c:v>-0.22553034420196</c:v>
                </c:pt>
                <c:pt idx="11153" formatCode="General">
                  <c:v>-0.22583897443142401</c:v>
                </c:pt>
                <c:pt idx="11154" formatCode="General">
                  <c:v>-0.22625456353377099</c:v>
                </c:pt>
                <c:pt idx="11155" formatCode="General">
                  <c:v>-0.22677970684490301</c:v>
                </c:pt>
                <c:pt idx="11156" formatCode="General">
                  <c:v>-0.227632212214776</c:v>
                </c:pt>
                <c:pt idx="11157" formatCode="General">
                  <c:v>-0.229067307295861</c:v>
                </c:pt>
                <c:pt idx="11158" formatCode="General">
                  <c:v>-0.231408770580497</c:v>
                </c:pt>
                <c:pt idx="11159" formatCode="General">
                  <c:v>-0.23483904127324501</c:v>
                </c:pt>
                <c:pt idx="11160" formatCode="General">
                  <c:v>-0.23913420899017501</c:v>
                </c:pt>
                <c:pt idx="11161" formatCode="General">
                  <c:v>-0.24383282237210199</c:v>
                </c:pt>
                <c:pt idx="11162" formatCode="General">
                  <c:v>-0.248335258340803</c:v>
                </c:pt>
                <c:pt idx="11163" formatCode="General">
                  <c:v>-0.25221728299027202</c:v>
                </c:pt>
                <c:pt idx="11164" formatCode="General">
                  <c:v>-0.25562690026875801</c:v>
                </c:pt>
                <c:pt idx="11165" formatCode="General">
                  <c:v>-0.25929527975472999</c:v>
                </c:pt>
                <c:pt idx="11166" formatCode="General">
                  <c:v>-0.26394562546665901</c:v>
                </c:pt>
                <c:pt idx="11167" formatCode="General">
                  <c:v>-0.26976421778961002</c:v>
                </c:pt>
                <c:pt idx="11168" formatCode="General">
                  <c:v>-0.27678222852311202</c:v>
                </c:pt>
                <c:pt idx="11169" formatCode="General">
                  <c:v>-0.28513808531149198</c:v>
                </c:pt>
                <c:pt idx="11170" formatCode="General">
                  <c:v>-0.294618511976108</c:v>
                </c:pt>
                <c:pt idx="11171" formatCode="General">
                  <c:v>-0.30490881595661601</c:v>
                </c:pt>
                <c:pt idx="11172" formatCode="General">
                  <c:v>-0.31569407296615098</c:v>
                </c:pt>
                <c:pt idx="11173" formatCode="General">
                  <c:v>-0.32634444084689102</c:v>
                </c:pt>
                <c:pt idx="11174" formatCode="General">
                  <c:v>-0.33635611356642398</c:v>
                </c:pt>
                <c:pt idx="11175" formatCode="General">
                  <c:v>-0.34538400842003097</c:v>
                </c:pt>
                <c:pt idx="11176" formatCode="General">
                  <c:v>-0.35328407763097502</c:v>
                </c:pt>
                <c:pt idx="11177" formatCode="General">
                  <c:v>-0.36005154815588303</c:v>
                </c:pt>
                <c:pt idx="11178" formatCode="General">
                  <c:v>-0.36559235528314399</c:v>
                </c:pt>
                <c:pt idx="11179" formatCode="General">
                  <c:v>-0.36981334763280799</c:v>
                </c:pt>
                <c:pt idx="11180" formatCode="General">
                  <c:v>-0.37256075748425799</c:v>
                </c:pt>
                <c:pt idx="11181" formatCode="General">
                  <c:v>-0.374284260392101</c:v>
                </c:pt>
                <c:pt idx="11182" formatCode="General">
                  <c:v>-0.37599774707830802</c:v>
                </c:pt>
                <c:pt idx="11183" formatCode="General">
                  <c:v>-0.37806152392825598</c:v>
                </c:pt>
                <c:pt idx="11184" formatCode="General">
                  <c:v>-0.37973501062397902</c:v>
                </c:pt>
                <c:pt idx="11185" formatCode="General">
                  <c:v>-0.37989677572656499</c:v>
                </c:pt>
                <c:pt idx="11186" formatCode="General">
                  <c:v>-0.37797798680127798</c:v>
                </c:pt>
                <c:pt idx="11187" formatCode="General">
                  <c:v>-0.37407061924685298</c:v>
                </c:pt>
                <c:pt idx="11188" formatCode="General">
                  <c:v>-0.36893140681089298</c:v>
                </c:pt>
                <c:pt idx="11189" formatCode="General">
                  <c:v>-0.363568508693767</c:v>
                </c:pt>
                <c:pt idx="11190" formatCode="General">
                  <c:v>-0.35841060605805097</c:v>
                </c:pt>
                <c:pt idx="11191" formatCode="General">
                  <c:v>-0.35396796417648801</c:v>
                </c:pt>
                <c:pt idx="11192" formatCode="General">
                  <c:v>-0.350966132330919</c:v>
                </c:pt>
                <c:pt idx="11193" formatCode="General">
                  <c:v>-0.34932216964796298</c:v>
                </c:pt>
                <c:pt idx="11194" formatCode="General">
                  <c:v>-0.348479227643964</c:v>
                </c:pt>
                <c:pt idx="11195" formatCode="General">
                  <c:v>-0.34825227595006297</c:v>
                </c:pt>
                <c:pt idx="11196" formatCode="General">
                  <c:v>-0.34901250050831001</c:v>
                </c:pt>
                <c:pt idx="11197" formatCode="General">
                  <c:v>-0.35092423391250799</c:v>
                </c:pt>
                <c:pt idx="11198" formatCode="General">
                  <c:v>-0.35391730664424098</c:v>
                </c:pt>
                <c:pt idx="11199" formatCode="General">
                  <c:v>-0.35810258475877499</c:v>
                </c:pt>
                <c:pt idx="11200" formatCode="General">
                  <c:v>-0.363475959111493</c:v>
                </c:pt>
                <c:pt idx="11201" formatCode="General">
                  <c:v>-0.36978519617378602</c:v>
                </c:pt>
                <c:pt idx="11202" formatCode="General">
                  <c:v>-0.37650077559282702</c:v>
                </c:pt>
                <c:pt idx="11203" formatCode="General">
                  <c:v>-0.38297636135987601</c:v>
                </c:pt>
                <c:pt idx="11204" formatCode="General">
                  <c:v>-0.38890929026370702</c:v>
                </c:pt>
                <c:pt idx="11205" formatCode="General">
                  <c:v>-0.39450698290807601</c:v>
                </c:pt>
                <c:pt idx="11206" formatCode="General">
                  <c:v>-0.39984078811524998</c:v>
                </c:pt>
                <c:pt idx="11207" formatCode="General">
                  <c:v>-0.40414997309426398</c:v>
                </c:pt>
                <c:pt idx="11208" formatCode="General">
                  <c:v>-0.40659213821374701</c:v>
                </c:pt>
                <c:pt idx="11209" formatCode="General">
                  <c:v>-0.406911232828921</c:v>
                </c:pt>
                <c:pt idx="11210" formatCode="General">
                  <c:v>-0.40506793374899203</c:v>
                </c:pt>
                <c:pt idx="11211" formatCode="General">
                  <c:v>-0.40140938973522799</c:v>
                </c:pt>
                <c:pt idx="11212" formatCode="General">
                  <c:v>-0.39654901793181302</c:v>
                </c:pt>
                <c:pt idx="11213" formatCode="General">
                  <c:v>-0.39079126272411502</c:v>
                </c:pt>
                <c:pt idx="11214" formatCode="General">
                  <c:v>-0.384280592389037</c:v>
                </c:pt>
                <c:pt idx="11215" formatCode="General">
                  <c:v>-0.37724038050035402</c:v>
                </c:pt>
                <c:pt idx="11216" formatCode="General">
                  <c:v>-0.36998433354577498</c:v>
                </c:pt>
                <c:pt idx="11217" formatCode="General">
                  <c:v>-0.36247630446529</c:v>
                </c:pt>
                <c:pt idx="11218" formatCode="General">
                  <c:v>-0.35477123309311598</c:v>
                </c:pt>
                <c:pt idx="11219" formatCode="General">
                  <c:v>-0.34734043277238302</c:v>
                </c:pt>
                <c:pt idx="11220" formatCode="General">
                  <c:v>-0.34070312826181498</c:v>
                </c:pt>
                <c:pt idx="11221" formatCode="General">
                  <c:v>-0.33501981132597503</c:v>
                </c:pt>
                <c:pt idx="11222" formatCode="General">
                  <c:v>-0.32979483034260798</c:v>
                </c:pt>
                <c:pt idx="11223" formatCode="General">
                  <c:v>-0.32501558471106201</c:v>
                </c:pt>
                <c:pt idx="11224" formatCode="General">
                  <c:v>-0.32100526246830002</c:v>
                </c:pt>
                <c:pt idx="11225" formatCode="General">
                  <c:v>-0.31752072254018998</c:v>
                </c:pt>
                <c:pt idx="11226" formatCode="General">
                  <c:v>-0.31408723913018</c:v>
                </c:pt>
                <c:pt idx="11227" formatCode="General">
                  <c:v>-0.31083442837223901</c:v>
                </c:pt>
                <c:pt idx="11228" formatCode="General">
                  <c:v>-0.308229759458438</c:v>
                </c:pt>
                <c:pt idx="11229" formatCode="General">
                  <c:v>-0.30642795197528899</c:v>
                </c:pt>
                <c:pt idx="11230" formatCode="General">
                  <c:v>-0.30551134041797701</c:v>
                </c:pt>
                <c:pt idx="11231" formatCode="General">
                  <c:v>-0.30541047637673702</c:v>
                </c:pt>
                <c:pt idx="11232" formatCode="General">
                  <c:v>-0.305736924759897</c:v>
                </c:pt>
                <c:pt idx="11233" formatCode="General">
                  <c:v>-0.30607354080483101</c:v>
                </c:pt>
                <c:pt idx="11234" formatCode="General">
                  <c:v>-0.306219988014579</c:v>
                </c:pt>
                <c:pt idx="11235" formatCode="General">
                  <c:v>-0.30633473073145101</c:v>
                </c:pt>
                <c:pt idx="11236" formatCode="General">
                  <c:v>-0.30684209826039999</c:v>
                </c:pt>
                <c:pt idx="11237" formatCode="General">
                  <c:v>-0.30824957962362598</c:v>
                </c:pt>
                <c:pt idx="11238" formatCode="General">
                  <c:v>-0.31090098522877002</c:v>
                </c:pt>
                <c:pt idx="11239" formatCode="General">
                  <c:v>-0.31419786169020503</c:v>
                </c:pt>
                <c:pt idx="11240" formatCode="General">
                  <c:v>-0.31671246090594402</c:v>
                </c:pt>
                <c:pt idx="11241" formatCode="General">
                  <c:v>-0.31736487186769402</c:v>
                </c:pt>
                <c:pt idx="11242" formatCode="General">
                  <c:v>-0.315857358389319</c:v>
                </c:pt>
                <c:pt idx="11243" formatCode="General">
                  <c:v>-0.31233540976059698</c:v>
                </c:pt>
                <c:pt idx="11244" formatCode="General">
                  <c:v>-0.30692490748150197</c:v>
                </c:pt>
                <c:pt idx="11245" formatCode="General">
                  <c:v>-0.30036877642187398</c:v>
                </c:pt>
                <c:pt idx="11246" formatCode="General">
                  <c:v>-0.29392138947269197</c:v>
                </c:pt>
                <c:pt idx="11247" formatCode="General">
                  <c:v>-0.28836299935287601</c:v>
                </c:pt>
                <c:pt idx="11248" formatCode="General">
                  <c:v>-0.28435277734290598</c:v>
                </c:pt>
                <c:pt idx="11249" formatCode="General">
                  <c:v>-0.28203214758518902</c:v>
                </c:pt>
                <c:pt idx="11250" formatCode="General">
                  <c:v>-0.28104618921694502</c:v>
                </c:pt>
                <c:pt idx="11251" formatCode="General">
                  <c:v>-0.28160905186848201</c:v>
                </c:pt>
                <c:pt idx="11252" formatCode="General">
                  <c:v>-0.28359440242296302</c:v>
                </c:pt>
                <c:pt idx="11253" formatCode="General">
                  <c:v>-0.28620372267855498</c:v>
                </c:pt>
                <c:pt idx="11254" formatCode="General">
                  <c:v>-0.28915653642128297</c:v>
                </c:pt>
                <c:pt idx="11255" formatCode="General">
                  <c:v>-0.29284695585228099</c:v>
                </c:pt>
                <c:pt idx="11256" formatCode="General">
                  <c:v>-0.29729447460286501</c:v>
                </c:pt>
                <c:pt idx="11257" formatCode="General">
                  <c:v>-0.30190279575268197</c:v>
                </c:pt>
                <c:pt idx="11258" formatCode="General">
                  <c:v>-0.30636760331366097</c:v>
                </c:pt>
                <c:pt idx="11259" formatCode="General">
                  <c:v>-0.31071468500188298</c:v>
                </c:pt>
                <c:pt idx="11260" formatCode="General">
                  <c:v>-0.314602249742572</c:v>
                </c:pt>
                <c:pt idx="11261" formatCode="General">
                  <c:v>-0.31788697885323403</c:v>
                </c:pt>
                <c:pt idx="11262" formatCode="General">
                  <c:v>-0.32044713715581502</c:v>
                </c:pt>
                <c:pt idx="11263" formatCode="General">
                  <c:v>-0.32163800485781302</c:v>
                </c:pt>
                <c:pt idx="11264" formatCode="General">
                  <c:v>-0.32097567722692599</c:v>
                </c:pt>
                <c:pt idx="11265" formatCode="General">
                  <c:v>-0.31858410484092903</c:v>
                </c:pt>
                <c:pt idx="11266" formatCode="General">
                  <c:v>-0.31509428776199</c:v>
                </c:pt>
                <c:pt idx="11267" formatCode="General">
                  <c:v>-0.31142759476208898</c:v>
                </c:pt>
                <c:pt idx="11268" formatCode="General">
                  <c:v>-0.30841675306340899</c:v>
                </c:pt>
                <c:pt idx="11269" formatCode="General">
                  <c:v>-0.30540634845032499</c:v>
                </c:pt>
                <c:pt idx="11270" formatCode="General">
                  <c:v>-0.30070924074139199</c:v>
                </c:pt>
                <c:pt idx="11271" formatCode="General">
                  <c:v>-0.293624741507653</c:v>
                </c:pt>
                <c:pt idx="11272" formatCode="General">
                  <c:v>-0.28486622226559699</c:v>
                </c:pt>
                <c:pt idx="11273" formatCode="General">
                  <c:v>-0.27566135273398901</c:v>
                </c:pt>
                <c:pt idx="11274" formatCode="General">
                  <c:v>-0.26697637007000502</c:v>
                </c:pt>
                <c:pt idx="11275" formatCode="General">
                  <c:v>-0.25923480548002498</c:v>
                </c:pt>
                <c:pt idx="11276" formatCode="General">
                  <c:v>-0.252205483091413</c:v>
                </c:pt>
                <c:pt idx="11277" formatCode="General">
                  <c:v>-0.24560363221700901</c:v>
                </c:pt>
                <c:pt idx="11278" formatCode="General">
                  <c:v>-0.23930575230272899</c:v>
                </c:pt>
                <c:pt idx="11279" formatCode="General">
                  <c:v>-0.233295032406764</c:v>
                </c:pt>
                <c:pt idx="11280" formatCode="General">
                  <c:v>-0.22773726832201399</c:v>
                </c:pt>
                <c:pt idx="11281" formatCode="General">
                  <c:v>-0.22274600160192501</c:v>
                </c:pt>
                <c:pt idx="11282" formatCode="General">
                  <c:v>-0.21803985447899801</c:v>
                </c:pt>
                <c:pt idx="11283" formatCode="General">
                  <c:v>-0.21315150050145101</c:v>
                </c:pt>
                <c:pt idx="11284" formatCode="General">
                  <c:v>-0.20762429206913999</c:v>
                </c:pt>
                <c:pt idx="11285" formatCode="General">
                  <c:v>-0.20106105808182601</c:v>
                </c:pt>
                <c:pt idx="11286" formatCode="General">
                  <c:v>-0.193509432046303</c:v>
                </c:pt>
                <c:pt idx="11287" formatCode="General">
                  <c:v>-0.185638107712297</c:v>
                </c:pt>
                <c:pt idx="11288" formatCode="General">
                  <c:v>-0.17792352494073799</c:v>
                </c:pt>
                <c:pt idx="11289" formatCode="General">
                  <c:v>-0.17005100930299399</c:v>
                </c:pt>
                <c:pt idx="11290" formatCode="General">
                  <c:v>-0.16159567613936701</c:v>
                </c:pt>
                <c:pt idx="11291" formatCode="General">
                  <c:v>-0.152351618497202</c:v>
                </c:pt>
                <c:pt idx="11292" formatCode="General">
                  <c:v>-0.14222473285713499</c:v>
                </c:pt>
                <c:pt idx="11293" formatCode="General">
                  <c:v>-0.13127876613696701</c:v>
                </c:pt>
                <c:pt idx="11294" formatCode="General">
                  <c:v>-0.119647363107184</c:v>
                </c:pt>
                <c:pt idx="11295" formatCode="General">
                  <c:v>-0.107969155504689</c:v>
                </c:pt>
                <c:pt idx="11296" formatCode="General">
                  <c:v>-9.7359097365617001E-2</c:v>
                </c:pt>
                <c:pt idx="11297" formatCode="General">
                  <c:v>-8.7725440580435396E-2</c:v>
                </c:pt>
                <c:pt idx="11298" formatCode="General">
                  <c:v>-7.8091649948232603E-2</c:v>
                </c:pt>
                <c:pt idx="11299" formatCode="General">
                  <c:v>-6.8192727029907904E-2</c:v>
                </c:pt>
                <c:pt idx="11300" formatCode="General">
                  <c:v>-5.8466040971342698E-2</c:v>
                </c:pt>
                <c:pt idx="11301" formatCode="General">
                  <c:v>-4.9169691539937603E-2</c:v>
                </c:pt>
                <c:pt idx="11302" formatCode="General">
                  <c:v>-4.0394437991997302E-2</c:v>
                </c:pt>
                <c:pt idx="11303" formatCode="General">
                  <c:v>-3.2159601447326103E-2</c:v>
                </c:pt>
                <c:pt idx="11304" formatCode="General">
                  <c:v>-2.41784128782996E-2</c:v>
                </c:pt>
                <c:pt idx="11305" formatCode="General">
                  <c:v>-1.64995133790669E-2</c:v>
                </c:pt>
                <c:pt idx="11306" formatCode="General">
                  <c:v>-9.0958262017972105E-3</c:v>
                </c:pt>
                <c:pt idx="11307" formatCode="General">
                  <c:v>-1.85877211650941E-3</c:v>
                </c:pt>
                <c:pt idx="11308" formatCode="General">
                  <c:v>5.3699038491219599E-3</c:v>
                </c:pt>
                <c:pt idx="11309" formatCode="General">
                  <c:v>1.2972895664011899E-2</c:v>
                </c:pt>
                <c:pt idx="11310" formatCode="General">
                  <c:v>2.0941039448251E-2</c:v>
                </c:pt>
                <c:pt idx="11311" formatCode="General">
                  <c:v>2.9209988793625699E-2</c:v>
                </c:pt>
                <c:pt idx="11312" formatCode="General">
                  <c:v>3.7688052697675598E-2</c:v>
                </c:pt>
                <c:pt idx="11313" formatCode="General">
                  <c:v>4.6054013971028103E-2</c:v>
                </c:pt>
                <c:pt idx="11314" formatCode="General">
                  <c:v>5.4233508873258597E-2</c:v>
                </c:pt>
                <c:pt idx="11315" formatCode="General">
                  <c:v>6.2586991918180804E-2</c:v>
                </c:pt>
                <c:pt idx="11316" formatCode="General">
                  <c:v>7.1592217252850907E-2</c:v>
                </c:pt>
                <c:pt idx="11317" formatCode="General">
                  <c:v>8.1556275132178196E-2</c:v>
                </c:pt>
                <c:pt idx="11318" formatCode="General">
                  <c:v>9.2277999244065101E-2</c:v>
                </c:pt>
                <c:pt idx="11319" formatCode="General">
                  <c:v>0.102191758660874</c:v>
                </c:pt>
                <c:pt idx="11320" formatCode="General">
                  <c:v>0.11042885366642401</c:v>
                </c:pt>
                <c:pt idx="11321" formatCode="General">
                  <c:v>0.11805850799480699</c:v>
                </c:pt>
                <c:pt idx="11322" formatCode="General">
                  <c:v>0.12599627281025599</c:v>
                </c:pt>
                <c:pt idx="11323" formatCode="General">
                  <c:v>0.13502019979318999</c:v>
                </c:pt>
                <c:pt idx="11324" formatCode="General">
                  <c:v>0.14540559647875601</c:v>
                </c:pt>
                <c:pt idx="11325" formatCode="General">
                  <c:v>0.15674956067422699</c:v>
                </c:pt>
                <c:pt idx="11326" formatCode="General">
                  <c:v>0.16881226647078501</c:v>
                </c:pt>
                <c:pt idx="11327" formatCode="General">
                  <c:v>0.181425575320212</c:v>
                </c:pt>
                <c:pt idx="11328" formatCode="General">
                  <c:v>0.194252780222336</c:v>
                </c:pt>
                <c:pt idx="11329" formatCode="General">
                  <c:v>0.20695026376099701</c:v>
                </c:pt>
                <c:pt idx="11330" formatCode="General">
                  <c:v>0.219481081883797</c:v>
                </c:pt>
                <c:pt idx="11331" formatCode="General">
                  <c:v>0.23207081383585901</c:v>
                </c:pt>
                <c:pt idx="11332" formatCode="General">
                  <c:v>0.24469505733451299</c:v>
                </c:pt>
                <c:pt idx="11333" formatCode="General">
                  <c:v>0.25711077302132201</c:v>
                </c:pt>
                <c:pt idx="11334" formatCode="General">
                  <c:v>0.26921031536207102</c:v>
                </c:pt>
                <c:pt idx="11335" formatCode="General">
                  <c:v>0.28106189484687399</c:v>
                </c:pt>
                <c:pt idx="11336" formatCode="General">
                  <c:v>0.29253544577429602</c:v>
                </c:pt>
                <c:pt idx="11337" formatCode="General">
                  <c:v>0.30322363148002401</c:v>
                </c:pt>
                <c:pt idx="11338" formatCode="General">
                  <c:v>0.31298913712402798</c:v>
                </c:pt>
                <c:pt idx="11339" formatCode="General">
                  <c:v>0.32206625024350499</c:v>
                </c:pt>
                <c:pt idx="11340" formatCode="General">
                  <c:v>0.33045766034154</c:v>
                </c:pt>
                <c:pt idx="11341" formatCode="General">
                  <c:v>0.33774915860298199</c:v>
                </c:pt>
                <c:pt idx="11342" formatCode="General">
                  <c:v>0.343955515005132</c:v>
                </c:pt>
                <c:pt idx="11343" formatCode="General">
                  <c:v>0.34930811185823402</c:v>
                </c:pt>
                <c:pt idx="11344" formatCode="General">
                  <c:v>0.35380926982897898</c:v>
                </c:pt>
                <c:pt idx="11345" formatCode="General">
                  <c:v>0.357551294706064</c:v>
                </c:pt>
                <c:pt idx="11346" formatCode="General">
                  <c:v>0.36107476188758802</c:v>
                </c:pt>
                <c:pt idx="11347" formatCode="General">
                  <c:v>0.36533364621991798</c:v>
                </c:pt>
                <c:pt idx="11348" formatCode="General">
                  <c:v>0.37082709169727901</c:v>
                </c:pt>
                <c:pt idx="11349" formatCode="General">
                  <c:v>0.377008793250661</c:v>
                </c:pt>
                <c:pt idx="11350" formatCode="General">
                  <c:v>0.38320258352428299</c:v>
                </c:pt>
                <c:pt idx="11351" formatCode="General">
                  <c:v>0.38919218266879702</c:v>
                </c:pt>
                <c:pt idx="11352" formatCode="General">
                  <c:v>0.394967753271247</c:v>
                </c:pt>
                <c:pt idx="11353" formatCode="General">
                  <c:v>0.40013274846269198</c:v>
                </c:pt>
                <c:pt idx="11354" formatCode="General">
                  <c:v>0.40437939287140401</c:v>
                </c:pt>
                <c:pt idx="11355" formatCode="General">
                  <c:v>0.40832648518404102</c:v>
                </c:pt>
                <c:pt idx="11356" formatCode="General">
                  <c:v>0.41267868905636201</c:v>
                </c:pt>
                <c:pt idx="11357" formatCode="General">
                  <c:v>0.41711740051122997</c:v>
                </c:pt>
                <c:pt idx="11358" formatCode="General">
                  <c:v>0.42052892535659298</c:v>
                </c:pt>
                <c:pt idx="11359" formatCode="General">
                  <c:v>0.422366715573948</c:v>
                </c:pt>
                <c:pt idx="11360" formatCode="General">
                  <c:v>0.42321752646951999</c:v>
                </c:pt>
                <c:pt idx="11361" formatCode="General">
                  <c:v>0.42400402205364901</c:v>
                </c:pt>
                <c:pt idx="11362" formatCode="General">
                  <c:v>0.42509171213839198</c:v>
                </c:pt>
                <c:pt idx="11363" formatCode="General">
                  <c:v>0.42647632230465199</c:v>
                </c:pt>
                <c:pt idx="11364" formatCode="General">
                  <c:v>0.42798847064832801</c:v>
                </c:pt>
                <c:pt idx="11365" formatCode="General">
                  <c:v>0.42932117682980298</c:v>
                </c:pt>
                <c:pt idx="11366" formatCode="General">
                  <c:v>0.43038081277743401</c:v>
                </c:pt>
                <c:pt idx="11367" formatCode="General">
                  <c:v>0.431558621622463</c:v>
                </c:pt>
                <c:pt idx="11368" formatCode="General">
                  <c:v>0.43348622950689197</c:v>
                </c:pt>
                <c:pt idx="11369" formatCode="General">
                  <c:v>0.43646926861531199</c:v>
                </c:pt>
                <c:pt idx="11370" formatCode="General">
                  <c:v>0.44027728750203399</c:v>
                </c:pt>
                <c:pt idx="11371" formatCode="General">
                  <c:v>0.44492091620977098</c:v>
                </c:pt>
                <c:pt idx="11372" formatCode="General">
                  <c:v>0.45061952288919099</c:v>
                </c:pt>
                <c:pt idx="11373" formatCode="General">
                  <c:v>0.45711469470048199</c:v>
                </c:pt>
                <c:pt idx="11374" formatCode="General">
                  <c:v>0.46417848128695399</c:v>
                </c:pt>
                <c:pt idx="11375" formatCode="General">
                  <c:v>0.47178501548741603</c:v>
                </c:pt>
                <c:pt idx="11376" formatCode="General">
                  <c:v>0.47964383300920399</c:v>
                </c:pt>
                <c:pt idx="11377" formatCode="General">
                  <c:v>0.487178033221083</c:v>
                </c:pt>
                <c:pt idx="11378" formatCode="General">
                  <c:v>0.49376031262991998</c:v>
                </c:pt>
                <c:pt idx="11379" formatCode="General">
                  <c:v>0.49890782090541702</c:v>
                </c:pt>
                <c:pt idx="11380" formatCode="General">
                  <c:v>0.50259675036936102</c:v>
                </c:pt>
                <c:pt idx="11381" formatCode="General">
                  <c:v>0.50543757116117405</c:v>
                </c:pt>
                <c:pt idx="11382" formatCode="General">
                  <c:v>0.50773986933424198</c:v>
                </c:pt>
                <c:pt idx="11383" formatCode="General">
                  <c:v>0.50895769813049796</c:v>
                </c:pt>
                <c:pt idx="11384" formatCode="General">
                  <c:v>0.508484949458475</c:v>
                </c:pt>
                <c:pt idx="11385" formatCode="General">
                  <c:v>0.50577369647682902</c:v>
                </c:pt>
                <c:pt idx="11386" formatCode="General">
                  <c:v>0.49995255154663898</c:v>
                </c:pt>
                <c:pt idx="11387" formatCode="General">
                  <c:v>0.49095131437086198</c:v>
                </c:pt>
                <c:pt idx="11388" formatCode="General">
                  <c:v>0.479571906372945</c:v>
                </c:pt>
                <c:pt idx="11389" formatCode="General">
                  <c:v>0.46642827178748197</c:v>
                </c:pt>
                <c:pt idx="11390" formatCode="General">
                  <c:v>0.45200501474517502</c:v>
                </c:pt>
                <c:pt idx="11391" formatCode="General">
                  <c:v>0.43694082229094</c:v>
                </c:pt>
                <c:pt idx="11392" formatCode="General">
                  <c:v>0.42200926638591602</c:v>
                </c:pt>
                <c:pt idx="11393" formatCode="General">
                  <c:v>0.407601220688521</c:v>
                </c:pt>
                <c:pt idx="11394" formatCode="General">
                  <c:v>0.3934763700967</c:v>
                </c:pt>
                <c:pt idx="11395" formatCode="General">
                  <c:v>0.37961182065673399</c:v>
                </c:pt>
                <c:pt idx="11396" formatCode="General">
                  <c:v>0.366463143356758</c:v>
                </c:pt>
                <c:pt idx="11397" formatCode="General">
                  <c:v>0.35449650976575398</c:v>
                </c:pt>
                <c:pt idx="11398" formatCode="General">
                  <c:v>0.343901320534169</c:v>
                </c:pt>
                <c:pt idx="11399" formatCode="General">
                  <c:v>0.33478140372830201</c:v>
                </c:pt>
                <c:pt idx="11400" formatCode="General">
                  <c:v>0.32756341777148701</c:v>
                </c:pt>
                <c:pt idx="11401" formatCode="General">
                  <c:v>0.32275282716994702</c:v>
                </c:pt>
                <c:pt idx="11402" formatCode="General">
                  <c:v>0.32053170153208999</c:v>
                </c:pt>
                <c:pt idx="11403" formatCode="General">
                  <c:v>0.32062901758346501</c:v>
                </c:pt>
                <c:pt idx="11404" formatCode="General">
                  <c:v>0.32262760012743302</c:v>
                </c:pt>
                <c:pt idx="11405" formatCode="General">
                  <c:v>0.32602269626626901</c:v>
                </c:pt>
                <c:pt idx="11406" formatCode="General">
                  <c:v>0.33039402277532098</c:v>
                </c:pt>
                <c:pt idx="11407" formatCode="General">
                  <c:v>0.33520418995034301</c:v>
                </c:pt>
                <c:pt idx="11408" formatCode="General">
                  <c:v>0.33976475271732698</c:v>
                </c:pt>
                <c:pt idx="11409" formatCode="General">
                  <c:v>0.34380607741497698</c:v>
                </c:pt>
                <c:pt idx="11410" formatCode="General">
                  <c:v>0.34745949488069799</c:v>
                </c:pt>
                <c:pt idx="11411" formatCode="General">
                  <c:v>0.351056573342724</c:v>
                </c:pt>
                <c:pt idx="11412" formatCode="General">
                  <c:v>0.35459442190038098</c:v>
                </c:pt>
                <c:pt idx="11413" formatCode="General">
                  <c:v>0.35800614623041499</c:v>
                </c:pt>
                <c:pt idx="11414" formatCode="General">
                  <c:v>0.36129764837129502</c:v>
                </c:pt>
                <c:pt idx="11415" formatCode="General">
                  <c:v>0.36410694369230001</c:v>
                </c:pt>
                <c:pt idx="11416" formatCode="General">
                  <c:v>0.36596958264615898</c:v>
                </c:pt>
                <c:pt idx="11417" formatCode="General">
                  <c:v>0.36635791127095602</c:v>
                </c:pt>
                <c:pt idx="11418" formatCode="General">
                  <c:v>0.36497832560166399</c:v>
                </c:pt>
                <c:pt idx="11419" formatCode="General">
                  <c:v>0.36252060806360997</c:v>
                </c:pt>
                <c:pt idx="11420" formatCode="General">
                  <c:v>0.35965105673723802</c:v>
                </c:pt>
                <c:pt idx="11421" formatCode="General">
                  <c:v>0.35606653491898099</c:v>
                </c:pt>
                <c:pt idx="11422" formatCode="General">
                  <c:v>0.35129344520849798</c:v>
                </c:pt>
                <c:pt idx="11423" formatCode="General">
                  <c:v>0.34462354880770402</c:v>
                </c:pt>
                <c:pt idx="11424" formatCode="General">
                  <c:v>0.33532235063507898</c:v>
                </c:pt>
                <c:pt idx="11425" formatCode="General">
                  <c:v>0.323665544492444</c:v>
                </c:pt>
                <c:pt idx="11426" formatCode="General">
                  <c:v>0.31089470625342802</c:v>
                </c:pt>
                <c:pt idx="11427" formatCode="General">
                  <c:v>0.29758372178576697</c:v>
                </c:pt>
                <c:pt idx="11428" formatCode="General">
                  <c:v>0.28379131345639103</c:v>
                </c:pt>
                <c:pt idx="11429" formatCode="General">
                  <c:v>0.27011795292565499</c:v>
                </c:pt>
                <c:pt idx="11430" formatCode="General">
                  <c:v>0.25716350012460598</c:v>
                </c:pt>
                <c:pt idx="11431" formatCode="General">
                  <c:v>0.24496280529738701</c:v>
                </c:pt>
                <c:pt idx="11432" formatCode="General">
                  <c:v>0.233509334490519</c:v>
                </c:pt>
                <c:pt idx="11433" formatCode="General">
                  <c:v>0.22370982703243</c:v>
                </c:pt>
                <c:pt idx="11434" formatCode="General">
                  <c:v>0.21680497840732399</c:v>
                </c:pt>
                <c:pt idx="11435" formatCode="General">
                  <c:v>0.213169743666656</c:v>
                </c:pt>
                <c:pt idx="11436" formatCode="General">
                  <c:v>0.212015431587954</c:v>
                </c:pt>
                <c:pt idx="11437" formatCode="General">
                  <c:v>0.21198243915241</c:v>
                </c:pt>
                <c:pt idx="11438" formatCode="General">
                  <c:v>0.21216197708722301</c:v>
                </c:pt>
                <c:pt idx="11439" formatCode="General">
                  <c:v>0.21184830847965</c:v>
                </c:pt>
                <c:pt idx="11440" formatCode="General">
                  <c:v>0.210518628539243</c:v>
                </c:pt>
                <c:pt idx="11441" formatCode="General">
                  <c:v>0.20792379163381999</c:v>
                </c:pt>
                <c:pt idx="11442" formatCode="General">
                  <c:v>0.204023265647927</c:v>
                </c:pt>
                <c:pt idx="11443" formatCode="General">
                  <c:v>0.19888206576394199</c:v>
                </c:pt>
                <c:pt idx="11444" formatCode="General">
                  <c:v>0.19257175997022</c:v>
                </c:pt>
                <c:pt idx="11445" formatCode="General">
                  <c:v>0.18521391387744199</c:v>
                </c:pt>
                <c:pt idx="11446" formatCode="General">
                  <c:v>0.17697729370401999</c:v>
                </c:pt>
                <c:pt idx="11447" formatCode="General">
                  <c:v>0.16911698240093501</c:v>
                </c:pt>
                <c:pt idx="11448" formatCode="General">
                  <c:v>0.16260229573608301</c:v>
                </c:pt>
                <c:pt idx="11449" formatCode="General">
                  <c:v>0.15687288096408</c:v>
                </c:pt>
                <c:pt idx="11450" formatCode="General">
                  <c:v>0.151673308608296</c:v>
                </c:pt>
                <c:pt idx="11451" formatCode="General">
                  <c:v>0.14693127664290401</c:v>
                </c:pt>
                <c:pt idx="11452" formatCode="General">
                  <c:v>0.14185108971000199</c:v>
                </c:pt>
                <c:pt idx="11453" formatCode="General">
                  <c:v>0.136070288865865</c:v>
                </c:pt>
                <c:pt idx="11454" formatCode="General">
                  <c:v>0.12966118727046999</c:v>
                </c:pt>
                <c:pt idx="11455" formatCode="General">
                  <c:v>0.122536996111632</c:v>
                </c:pt>
                <c:pt idx="11456" formatCode="General">
                  <c:v>0.114470357965738</c:v>
                </c:pt>
                <c:pt idx="11457" formatCode="General">
                  <c:v>0.10543353771387599</c:v>
                </c:pt>
                <c:pt idx="11458" formatCode="General">
                  <c:v>9.5643246332976398E-2</c:v>
                </c:pt>
                <c:pt idx="11459" formatCode="General">
                  <c:v>8.5201893551674193E-2</c:v>
                </c:pt>
                <c:pt idx="11460" formatCode="General">
                  <c:v>7.3846333251453594E-2</c:v>
                </c:pt>
                <c:pt idx="11461" formatCode="General">
                  <c:v>6.1017132092760197E-2</c:v>
                </c:pt>
                <c:pt idx="11462" formatCode="General">
                  <c:v>4.68718813040764E-2</c:v>
                </c:pt>
                <c:pt idx="11463" formatCode="General">
                  <c:v>3.2432460557868303E-2</c:v>
                </c:pt>
                <c:pt idx="11464" formatCode="General">
                  <c:v>1.8282609505085701E-2</c:v>
                </c:pt>
                <c:pt idx="11465" formatCode="General">
                  <c:v>4.2421049203395797E-3</c:v>
                </c:pt>
                <c:pt idx="11466" formatCode="General">
                  <c:v>-9.8073323282286892E-3</c:v>
                </c:pt>
                <c:pt idx="11467" formatCode="General">
                  <c:v>-2.3700083611669899E-2</c:v>
                </c:pt>
                <c:pt idx="11468" formatCode="General">
                  <c:v>-3.7572802172356402E-2</c:v>
                </c:pt>
                <c:pt idx="11469" formatCode="General">
                  <c:v>-5.1954935433284902E-2</c:v>
                </c:pt>
                <c:pt idx="11470" formatCode="General">
                  <c:v>-6.6656946447991097E-2</c:v>
                </c:pt>
                <c:pt idx="11471" formatCode="General">
                  <c:v>-8.0930349954273201E-2</c:v>
                </c:pt>
                <c:pt idx="11472" formatCode="General">
                  <c:v>-9.3934829658730803E-2</c:v>
                </c:pt>
                <c:pt idx="11473" formatCode="General">
                  <c:v>-0.104741079277553</c:v>
                </c:pt>
                <c:pt idx="11474" formatCode="General">
                  <c:v>-0.11337885885485501</c:v>
                </c:pt>
                <c:pt idx="11475" formatCode="General">
                  <c:v>-0.120457926088504</c:v>
                </c:pt>
                <c:pt idx="11476" formatCode="General">
                  <c:v>-0.12610749522577999</c:v>
                </c:pt>
                <c:pt idx="11477" formatCode="General">
                  <c:v>-0.13045443716059901</c:v>
                </c:pt>
                <c:pt idx="11478" formatCode="General">
                  <c:v>-0.13378039803713401</c:v>
                </c:pt>
                <c:pt idx="11479" formatCode="General">
                  <c:v>-0.136572569473149</c:v>
                </c:pt>
                <c:pt idx="11480" formatCode="General">
                  <c:v>-0.13920458857481899</c:v>
                </c:pt>
                <c:pt idx="11481" formatCode="General">
                  <c:v>-0.14177596669601</c:v>
                </c:pt>
                <c:pt idx="11482" formatCode="General">
                  <c:v>-0.14417425935705999</c:v>
                </c:pt>
                <c:pt idx="11483" formatCode="General">
                  <c:v>-0.14632158883823801</c:v>
                </c:pt>
                <c:pt idx="11484" formatCode="General">
                  <c:v>-0.14858469097876201</c:v>
                </c:pt>
                <c:pt idx="11485" formatCode="General">
                  <c:v>-0.15131125066005199</c:v>
                </c:pt>
                <c:pt idx="11486" formatCode="General">
                  <c:v>-0.15463124669937101</c:v>
                </c:pt>
                <c:pt idx="11487" formatCode="General">
                  <c:v>-0.158650808941706</c:v>
                </c:pt>
                <c:pt idx="11488" formatCode="General">
                  <c:v>-0.163660420553465</c:v>
                </c:pt>
                <c:pt idx="11489" formatCode="General">
                  <c:v>-0.16977090277165099</c:v>
                </c:pt>
                <c:pt idx="11490" formatCode="General">
                  <c:v>-0.17685234494719601</c:v>
                </c:pt>
                <c:pt idx="11491" formatCode="General">
                  <c:v>-0.184560101066049</c:v>
                </c:pt>
                <c:pt idx="11492" formatCode="General">
                  <c:v>-0.192304048638922</c:v>
                </c:pt>
                <c:pt idx="11493" formatCode="General">
                  <c:v>-0.19967598132387801</c:v>
                </c:pt>
                <c:pt idx="11494" formatCode="General">
                  <c:v>-0.20727031406655</c:v>
                </c:pt>
                <c:pt idx="11495" formatCode="General">
                  <c:v>-0.215910956918342</c:v>
                </c:pt>
                <c:pt idx="11496" formatCode="General">
                  <c:v>-0.22508659292708599</c:v>
                </c:pt>
                <c:pt idx="11497" formatCode="General">
                  <c:v>-0.23406686259274301</c:v>
                </c:pt>
                <c:pt idx="11498" formatCode="General">
                  <c:v>-0.242942118659569</c:v>
                </c:pt>
                <c:pt idx="11499" formatCode="General">
                  <c:v>-0.25171956027886599</c:v>
                </c:pt>
                <c:pt idx="11500" formatCode="General">
                  <c:v>-0.25975785252369399</c:v>
                </c:pt>
                <c:pt idx="11501" formatCode="General">
                  <c:v>-0.26657767654447201</c:v>
                </c:pt>
                <c:pt idx="11502" formatCode="General">
                  <c:v>-0.27267223198346502</c:v>
                </c:pt>
                <c:pt idx="11503" formatCode="General">
                  <c:v>-0.27869737366738301</c:v>
                </c:pt>
                <c:pt idx="11504" formatCode="General">
                  <c:v>-0.28465337199239399</c:v>
                </c:pt>
                <c:pt idx="11505" formatCode="General">
                  <c:v>-0.290244511477739</c:v>
                </c:pt>
                <c:pt idx="11506" formatCode="General">
                  <c:v>-0.29554831077680499</c:v>
                </c:pt>
                <c:pt idx="11507" formatCode="General">
                  <c:v>-0.301190877388615</c:v>
                </c:pt>
                <c:pt idx="11508" formatCode="General">
                  <c:v>-0.30777533911029098</c:v>
                </c:pt>
                <c:pt idx="11509" formatCode="General">
                  <c:v>-0.31515589987923098</c:v>
                </c:pt>
                <c:pt idx="11510" formatCode="General">
                  <c:v>-0.32291702622130702</c:v>
                </c:pt>
                <c:pt idx="11511" formatCode="General">
                  <c:v>-0.33080956562377101</c:v>
                </c:pt>
                <c:pt idx="11512" formatCode="General">
                  <c:v>-0.33856026513745802</c:v>
                </c:pt>
                <c:pt idx="11513" formatCode="General">
                  <c:v>-0.34587054242132997</c:v>
                </c:pt>
                <c:pt idx="11514" formatCode="General">
                  <c:v>-0.35244002277388697</c:v>
                </c:pt>
                <c:pt idx="11515" formatCode="General">
                  <c:v>-0.35819397759224703</c:v>
                </c:pt>
                <c:pt idx="11516" formatCode="General">
                  <c:v>-0.363108339323921</c:v>
                </c:pt>
                <c:pt idx="11517" formatCode="General">
                  <c:v>-0.36700150529505099</c:v>
                </c:pt>
                <c:pt idx="11518" formatCode="General">
                  <c:v>-0.36927541649389301</c:v>
                </c:pt>
                <c:pt idx="11519" formatCode="General">
                  <c:v>-0.369577676465982</c:v>
                </c:pt>
                <c:pt idx="11520" formatCode="General">
                  <c:v>-0.36853060477303701</c:v>
                </c:pt>
                <c:pt idx="11521" formatCode="General">
                  <c:v>-0.36717807872157399</c:v>
                </c:pt>
                <c:pt idx="11522" formatCode="General">
                  <c:v>-0.36596924850428098</c:v>
                </c:pt>
                <c:pt idx="11523" formatCode="General">
                  <c:v>-0.36501059477790798</c:v>
                </c:pt>
                <c:pt idx="11524" formatCode="General">
                  <c:v>-0.36460489260028001</c:v>
                </c:pt>
                <c:pt idx="11525" formatCode="General">
                  <c:v>-0.36464548354843501</c:v>
                </c:pt>
                <c:pt idx="11526" formatCode="General">
                  <c:v>-0.36434701448921902</c:v>
                </c:pt>
                <c:pt idx="11527" formatCode="General">
                  <c:v>-0.36282907161328398</c:v>
                </c:pt>
                <c:pt idx="11528" formatCode="General">
                  <c:v>-0.35980670586097102</c:v>
                </c:pt>
                <c:pt idx="11529" formatCode="General">
                  <c:v>-0.35568172255070302</c:v>
                </c:pt>
                <c:pt idx="11530" formatCode="General">
                  <c:v>-0.35131112845795998</c:v>
                </c:pt>
                <c:pt idx="11531" formatCode="General">
                  <c:v>-0.34753685950233199</c:v>
                </c:pt>
                <c:pt idx="11532" formatCode="General">
                  <c:v>-0.34486711817208099</c:v>
                </c:pt>
                <c:pt idx="11533" formatCode="General">
                  <c:v>-0.343127058370159</c:v>
                </c:pt>
                <c:pt idx="11534" formatCode="General">
                  <c:v>-0.34170222652592802</c:v>
                </c:pt>
                <c:pt idx="11535" formatCode="General">
                  <c:v>-0.34049294641056099</c:v>
                </c:pt>
                <c:pt idx="11536" formatCode="General">
                  <c:v>-0.33957523179679999</c:v>
                </c:pt>
                <c:pt idx="11537" formatCode="General">
                  <c:v>-0.33899560582043298</c:v>
                </c:pt>
                <c:pt idx="11538" formatCode="General">
                  <c:v>-0.33906297318206902</c:v>
                </c:pt>
                <c:pt idx="11539" formatCode="General">
                  <c:v>-0.34005225890215801</c:v>
                </c:pt>
                <c:pt idx="11540" formatCode="General">
                  <c:v>-0.34189180643241401</c:v>
                </c:pt>
                <c:pt idx="11541" formatCode="General">
                  <c:v>-0.34443056606435801</c:v>
                </c:pt>
                <c:pt idx="11542" formatCode="General">
                  <c:v>-0.34790737284690298</c:v>
                </c:pt>
                <c:pt idx="11543" formatCode="General">
                  <c:v>-0.35253768371706301</c:v>
                </c:pt>
                <c:pt idx="11544" formatCode="General">
                  <c:v>-0.35781575053575698</c:v>
                </c:pt>
                <c:pt idx="11545" formatCode="General">
                  <c:v>-0.36277195928348099</c:v>
                </c:pt>
                <c:pt idx="11546" formatCode="General">
                  <c:v>-0.36690800266740498</c:v>
                </c:pt>
                <c:pt idx="11547" formatCode="General">
                  <c:v>-0.37019705827423399</c:v>
                </c:pt>
                <c:pt idx="11548" formatCode="General">
                  <c:v>-0.37273206461081099</c:v>
                </c:pt>
                <c:pt idx="11549" formatCode="General">
                  <c:v>-0.37437457712387001</c:v>
                </c:pt>
                <c:pt idx="11550" formatCode="General">
                  <c:v>-0.37538599541456302</c:v>
                </c:pt>
                <c:pt idx="11551" formatCode="General">
                  <c:v>-0.37616619579940402</c:v>
                </c:pt>
                <c:pt idx="11552" formatCode="General">
                  <c:v>-0.37643158287591699</c:v>
                </c:pt>
                <c:pt idx="11553" formatCode="General">
                  <c:v>-0.37597566824752399</c:v>
                </c:pt>
                <c:pt idx="11554" formatCode="General">
                  <c:v>-0.37488172326216201</c:v>
                </c:pt>
                <c:pt idx="11555" formatCode="General">
                  <c:v>-0.37327443019782403</c:v>
                </c:pt>
                <c:pt idx="11556" formatCode="General">
                  <c:v>-0.37098615420463399</c:v>
                </c:pt>
                <c:pt idx="11557" formatCode="General">
                  <c:v>-0.36784203477316102</c:v>
                </c:pt>
                <c:pt idx="11558" formatCode="General">
                  <c:v>-0.36388357106916402</c:v>
                </c:pt>
                <c:pt idx="11559" formatCode="General">
                  <c:v>-0.35912860304872202</c:v>
                </c:pt>
                <c:pt idx="11560" formatCode="General">
                  <c:v>-0.35384565207137397</c:v>
                </c:pt>
                <c:pt idx="11561" formatCode="General">
                  <c:v>-0.34803206764751998</c:v>
                </c:pt>
                <c:pt idx="11562" formatCode="General">
                  <c:v>-0.34110400926482698</c:v>
                </c:pt>
                <c:pt idx="11563" formatCode="General">
                  <c:v>-0.33295786324030602</c:v>
                </c:pt>
                <c:pt idx="11564" formatCode="General">
                  <c:v>-0.32476647549547699</c:v>
                </c:pt>
                <c:pt idx="11565" formatCode="General">
                  <c:v>-0.31753125577831098</c:v>
                </c:pt>
                <c:pt idx="11566" formatCode="General">
                  <c:v>-0.31113203245436</c:v>
                </c:pt>
                <c:pt idx="11567" formatCode="General">
                  <c:v>-0.305229108810679</c:v>
                </c:pt>
                <c:pt idx="11568" formatCode="General">
                  <c:v>-0.29964785288731199</c:v>
                </c:pt>
                <c:pt idx="11569" formatCode="General">
                  <c:v>-0.294213732886561</c:v>
                </c:pt>
                <c:pt idx="11570" formatCode="General">
                  <c:v>-0.28873405504597699</c:v>
                </c:pt>
                <c:pt idx="11571" formatCode="General">
                  <c:v>-0.28321325433260802</c:v>
                </c:pt>
                <c:pt idx="11572" formatCode="General">
                  <c:v>-0.278017938209421</c:v>
                </c:pt>
                <c:pt idx="11573" formatCode="General">
                  <c:v>-0.27343770317387101</c:v>
                </c:pt>
                <c:pt idx="11574" formatCode="General">
                  <c:v>-0.26940675812308701</c:v>
                </c:pt>
                <c:pt idx="11575" formatCode="General">
                  <c:v>-0.26564210518352199</c:v>
                </c:pt>
                <c:pt idx="11576" formatCode="General">
                  <c:v>-0.26153282207197498</c:v>
                </c:pt>
                <c:pt idx="11577" formatCode="General">
                  <c:v>-0.25663504604806803</c:v>
                </c:pt>
                <c:pt idx="11578" formatCode="General">
                  <c:v>-0.25134070789678398</c:v>
                </c:pt>
                <c:pt idx="11579" formatCode="General">
                  <c:v>-0.24639441880925</c:v>
                </c:pt>
                <c:pt idx="11580" formatCode="General">
                  <c:v>-0.24202602171049101</c:v>
                </c:pt>
                <c:pt idx="11581" formatCode="General">
                  <c:v>-0.237871012484969</c:v>
                </c:pt>
                <c:pt idx="11582" formatCode="General">
                  <c:v>-0.23375634398305201</c:v>
                </c:pt>
                <c:pt idx="11583" formatCode="General">
                  <c:v>-0.22998572312400301</c:v>
                </c:pt>
                <c:pt idx="11584" formatCode="General">
                  <c:v>-0.22684166818708201</c:v>
                </c:pt>
                <c:pt idx="11585" formatCode="General">
                  <c:v>-0.22444674566098799</c:v>
                </c:pt>
                <c:pt idx="11586" formatCode="General">
                  <c:v>-0.22265171020824601</c:v>
                </c:pt>
                <c:pt idx="11587" formatCode="General">
                  <c:v>-0.22096072112708801</c:v>
                </c:pt>
                <c:pt idx="11588" formatCode="General">
                  <c:v>-0.21871864715917</c:v>
                </c:pt>
                <c:pt idx="11589" formatCode="General">
                  <c:v>-0.21524332395220599</c:v>
                </c:pt>
                <c:pt idx="11590" formatCode="General">
                  <c:v>-0.21031846330828999</c:v>
                </c:pt>
                <c:pt idx="11591" formatCode="General">
                  <c:v>-0.20436655813941401</c:v>
                </c:pt>
                <c:pt idx="11592" formatCode="General">
                  <c:v>-0.19783788972345001</c:v>
                </c:pt>
                <c:pt idx="11593" formatCode="General">
                  <c:v>-0.19107689259990199</c:v>
                </c:pt>
                <c:pt idx="11594" formatCode="General">
                  <c:v>-0.18434432420820901</c:v>
                </c:pt>
                <c:pt idx="11595" formatCode="General">
                  <c:v>-0.17727752798399801</c:v>
                </c:pt>
                <c:pt idx="11596" formatCode="General">
                  <c:v>-0.16942692546791199</c:v>
                </c:pt>
                <c:pt idx="11597" formatCode="General">
                  <c:v>-0.16073945460893799</c:v>
                </c:pt>
                <c:pt idx="11598" formatCode="General">
                  <c:v>-0.151295016293228</c:v>
                </c:pt>
                <c:pt idx="11599" formatCode="General">
                  <c:v>-0.14134750680713201</c:v>
                </c:pt>
                <c:pt idx="11600" formatCode="General">
                  <c:v>-0.13140120954781501</c:v>
                </c:pt>
                <c:pt idx="11601" formatCode="General">
                  <c:v>-0.122304928415366</c:v>
                </c:pt>
                <c:pt idx="11602" formatCode="General">
                  <c:v>-0.114740441971198</c:v>
                </c:pt>
                <c:pt idx="11603" formatCode="General">
                  <c:v>-0.10877937796491299</c:v>
                </c:pt>
                <c:pt idx="11604" formatCode="General">
                  <c:v>-0.103697868540558</c:v>
                </c:pt>
                <c:pt idx="11605" formatCode="General">
                  <c:v>-9.8465691301502997E-2</c:v>
                </c:pt>
                <c:pt idx="11606" formatCode="General">
                  <c:v>-9.2858285960087397E-2</c:v>
                </c:pt>
                <c:pt idx="11607" formatCode="General">
                  <c:v>-8.74663012787079E-2</c:v>
                </c:pt>
                <c:pt idx="11608" formatCode="General">
                  <c:v>-8.2874636884439898E-2</c:v>
                </c:pt>
                <c:pt idx="11609" formatCode="General">
                  <c:v>-7.8961900585236194E-2</c:v>
                </c:pt>
                <c:pt idx="11610" formatCode="General">
                  <c:v>-7.5310943217352405E-2</c:v>
                </c:pt>
                <c:pt idx="11611" formatCode="General">
                  <c:v>-7.1753644580892506E-2</c:v>
                </c:pt>
                <c:pt idx="11612" formatCode="General">
                  <c:v>-6.8126897177717305E-2</c:v>
                </c:pt>
                <c:pt idx="11613" formatCode="General">
                  <c:v>-6.4179390798933006E-2</c:v>
                </c:pt>
                <c:pt idx="11614" formatCode="General">
                  <c:v>-5.9578994249322503E-2</c:v>
                </c:pt>
                <c:pt idx="11615" formatCode="General">
                  <c:v>-5.4512347149772197E-2</c:v>
                </c:pt>
                <c:pt idx="11616" formatCode="General">
                  <c:v>-4.9701802692483803E-2</c:v>
                </c:pt>
                <c:pt idx="11617" formatCode="General">
                  <c:v>-4.5594627929456497E-2</c:v>
                </c:pt>
                <c:pt idx="11618" formatCode="General">
                  <c:v>-4.1967887342547902E-2</c:v>
                </c:pt>
                <c:pt idx="11619" formatCode="General">
                  <c:v>-3.8111612685439403E-2</c:v>
                </c:pt>
                <c:pt idx="11620" formatCode="General">
                  <c:v>-3.3555003210237203E-2</c:v>
                </c:pt>
                <c:pt idx="11621" formatCode="General">
                  <c:v>-2.8126184422967E-2</c:v>
                </c:pt>
                <c:pt idx="11622" formatCode="General">
                  <c:v>-2.1450766283524901E-2</c:v>
                </c:pt>
                <c:pt idx="11623" formatCode="General">
                  <c:v>-1.2944602491225801E-2</c:v>
                </c:pt>
                <c:pt idx="11624" formatCode="General">
                  <c:v>-2.5034953628572201E-3</c:v>
                </c:pt>
                <c:pt idx="11625" formatCode="General">
                  <c:v>9.1611026331631408E-3</c:v>
                </c:pt>
                <c:pt idx="11626" formatCode="General">
                  <c:v>2.0763751558047699E-2</c:v>
                </c:pt>
                <c:pt idx="11627" formatCode="General">
                  <c:v>3.1374465614083497E-2</c:v>
                </c:pt>
                <c:pt idx="11628" formatCode="General">
                  <c:v>4.1089306303738797E-2</c:v>
                </c:pt>
                <c:pt idx="11629" formatCode="General">
                  <c:v>4.9875322411490099E-2</c:v>
                </c:pt>
                <c:pt idx="11630" formatCode="General">
                  <c:v>5.7630995045888603E-2</c:v>
                </c:pt>
                <c:pt idx="11631" formatCode="General">
                  <c:v>6.47792238139831E-2</c:v>
                </c:pt>
                <c:pt idx="11632" formatCode="General">
                  <c:v>7.15543233441292E-2</c:v>
                </c:pt>
                <c:pt idx="11633" formatCode="General">
                  <c:v>7.8093389367435997E-2</c:v>
                </c:pt>
                <c:pt idx="11634" formatCode="General">
                  <c:v>8.4581494836118196E-2</c:v>
                </c:pt>
                <c:pt idx="11635" formatCode="General">
                  <c:v>9.10851238177105E-2</c:v>
                </c:pt>
                <c:pt idx="11636" formatCode="General">
                  <c:v>9.7587065626857497E-2</c:v>
                </c:pt>
                <c:pt idx="11637" formatCode="General">
                  <c:v>0.104098774007521</c:v>
                </c:pt>
                <c:pt idx="11638" formatCode="General">
                  <c:v>0.110756623017193</c:v>
                </c:pt>
                <c:pt idx="11639" formatCode="General">
                  <c:v>0.117539519458041</c:v>
                </c:pt>
                <c:pt idx="11640" formatCode="General">
                  <c:v>0.124302880459182</c:v>
                </c:pt>
                <c:pt idx="11641" formatCode="General">
                  <c:v>0.13065258310907299</c:v>
                </c:pt>
                <c:pt idx="11642" formatCode="General">
                  <c:v>0.13569682944964401</c:v>
                </c:pt>
                <c:pt idx="11643" formatCode="General">
                  <c:v>0.13928517022012801</c:v>
                </c:pt>
                <c:pt idx="11644" formatCode="General">
                  <c:v>0.14240535698228601</c:v>
                </c:pt>
                <c:pt idx="11645" formatCode="General">
                  <c:v>0.14572773194213701</c:v>
                </c:pt>
                <c:pt idx="11646" formatCode="General">
                  <c:v>0.149388937322596</c:v>
                </c:pt>
                <c:pt idx="11647" formatCode="General">
                  <c:v>0.15359149260952601</c:v>
                </c:pt>
                <c:pt idx="11648" formatCode="General">
                  <c:v>0.15868108070822801</c:v>
                </c:pt>
                <c:pt idx="11649" formatCode="General">
                  <c:v>0.16483946398202301</c:v>
                </c:pt>
                <c:pt idx="11650" formatCode="General">
                  <c:v>0.17164622242038399</c:v>
                </c:pt>
                <c:pt idx="11651" formatCode="General">
                  <c:v>0.178243600812964</c:v>
                </c:pt>
                <c:pt idx="11652" formatCode="General">
                  <c:v>0.18373650805449601</c:v>
                </c:pt>
                <c:pt idx="11653" formatCode="General">
                  <c:v>0.18833615487365901</c:v>
                </c:pt>
                <c:pt idx="11654" formatCode="General">
                  <c:v>0.19306483871541899</c:v>
                </c:pt>
                <c:pt idx="11655" formatCode="General">
                  <c:v>0.19829809617166599</c:v>
                </c:pt>
                <c:pt idx="11656" formatCode="General">
                  <c:v>0.20388677316923201</c:v>
                </c:pt>
                <c:pt idx="11657" formatCode="General">
                  <c:v>0.20953395278845699</c:v>
                </c:pt>
                <c:pt idx="11658" formatCode="General">
                  <c:v>0.21506834519522799</c:v>
                </c:pt>
                <c:pt idx="11659" formatCode="General">
                  <c:v>0.22043748022272999</c:v>
                </c:pt>
                <c:pt idx="11660" formatCode="General">
                  <c:v>0.22582001998183401</c:v>
                </c:pt>
                <c:pt idx="11661" formatCode="General">
                  <c:v>0.231355405700368</c:v>
                </c:pt>
                <c:pt idx="11662" formatCode="General">
                  <c:v>0.23655423316225099</c:v>
                </c:pt>
                <c:pt idx="11663" formatCode="General">
                  <c:v>0.240897525526863</c:v>
                </c:pt>
                <c:pt idx="11664" formatCode="General">
                  <c:v>0.24408166647789301</c:v>
                </c:pt>
                <c:pt idx="11665" formatCode="General">
                  <c:v>0.24571665387542199</c:v>
                </c:pt>
                <c:pt idx="11666" formatCode="General">
                  <c:v>0.245597812755353</c:v>
                </c:pt>
                <c:pt idx="11667" formatCode="General">
                  <c:v>0.243488157173086</c:v>
                </c:pt>
                <c:pt idx="11668" formatCode="General">
                  <c:v>0.23971557798309201</c:v>
                </c:pt>
                <c:pt idx="11669" formatCode="General">
                  <c:v>0.23508535334210301</c:v>
                </c:pt>
                <c:pt idx="11670" formatCode="General">
                  <c:v>0.230135842069698</c:v>
                </c:pt>
                <c:pt idx="11671" formatCode="General">
                  <c:v>0.225602791581206</c:v>
                </c:pt>
                <c:pt idx="11672" formatCode="General">
                  <c:v>0.221658276748389</c:v>
                </c:pt>
                <c:pt idx="11673" formatCode="General">
                  <c:v>0.21798514836195601</c:v>
                </c:pt>
                <c:pt idx="11674" formatCode="General">
                  <c:v>0.215155257505555</c:v>
                </c:pt>
                <c:pt idx="11675" formatCode="General">
                  <c:v>0.214165044640445</c:v>
                </c:pt>
                <c:pt idx="11676" formatCode="General">
                  <c:v>0.21521648350827999</c:v>
                </c:pt>
                <c:pt idx="11677" formatCode="General">
                  <c:v>0.218015670991483</c:v>
                </c:pt>
                <c:pt idx="11678" formatCode="General">
                  <c:v>0.22210818817794001</c:v>
                </c:pt>
                <c:pt idx="11679" formatCode="General">
                  <c:v>0.22736950167460099</c:v>
                </c:pt>
                <c:pt idx="11680" formatCode="General">
                  <c:v>0.23401366337268301</c:v>
                </c:pt>
                <c:pt idx="11681" formatCode="General">
                  <c:v>0.24165483932998699</c:v>
                </c:pt>
                <c:pt idx="11682" formatCode="General">
                  <c:v>0.24920209114575601</c:v>
                </c:pt>
                <c:pt idx="11683" formatCode="General">
                  <c:v>0.25570264197425702</c:v>
                </c:pt>
                <c:pt idx="11684" formatCode="General">
                  <c:v>0.26055361469526001</c:v>
                </c:pt>
                <c:pt idx="11685" formatCode="General">
                  <c:v>0.26357073320307201</c:v>
                </c:pt>
                <c:pt idx="11686" formatCode="General">
                  <c:v>0.26533805494134799</c:v>
                </c:pt>
                <c:pt idx="11687" formatCode="General">
                  <c:v>0.26647652919013098</c:v>
                </c:pt>
                <c:pt idx="11688" formatCode="General">
                  <c:v>0.26719345439539699</c:v>
                </c:pt>
                <c:pt idx="11689" formatCode="General">
                  <c:v>0.26748617094746902</c:v>
                </c:pt>
                <c:pt idx="11690" formatCode="General">
                  <c:v>0.26745287515381699</c:v>
                </c:pt>
                <c:pt idx="11691" formatCode="General">
                  <c:v>0.267173876224721</c:v>
                </c:pt>
                <c:pt idx="11692" formatCode="General">
                  <c:v>0.26667866396269702</c:v>
                </c:pt>
                <c:pt idx="11693" formatCode="General">
                  <c:v>0.266157404495456</c:v>
                </c:pt>
                <c:pt idx="11694" formatCode="General">
                  <c:v>0.26604111604570502</c:v>
                </c:pt>
                <c:pt idx="11695" formatCode="General">
                  <c:v>0.26681712414808001</c:v>
                </c:pt>
                <c:pt idx="11696" formatCode="General">
                  <c:v>0.26864092052335198</c:v>
                </c:pt>
                <c:pt idx="11697" formatCode="General">
                  <c:v>0.27117729682934999</c:v>
                </c:pt>
                <c:pt idx="11698" formatCode="General">
                  <c:v>0.274187161378452</c:v>
                </c:pt>
                <c:pt idx="11699" formatCode="General">
                  <c:v>0.27774325531650801</c:v>
                </c:pt>
                <c:pt idx="11700" formatCode="General">
                  <c:v>0.28136108067876903</c:v>
                </c:pt>
                <c:pt idx="11701" formatCode="General">
                  <c:v>0.28411434001708602</c:v>
                </c:pt>
                <c:pt idx="11702" formatCode="General">
                  <c:v>0.28585845010428801</c:v>
                </c:pt>
                <c:pt idx="11703" formatCode="General">
                  <c:v>0.28732416787381698</c:v>
                </c:pt>
                <c:pt idx="11704" formatCode="General">
                  <c:v>0.28936996707199097</c:v>
                </c:pt>
                <c:pt idx="11705" formatCode="General">
                  <c:v>0.29177163313321403</c:v>
                </c:pt>
                <c:pt idx="11706" formatCode="General">
                  <c:v>0.29368072636825598</c:v>
                </c:pt>
                <c:pt idx="11707" formatCode="General">
                  <c:v>0.29457408956803299</c:v>
                </c:pt>
                <c:pt idx="11708" formatCode="General">
                  <c:v>0.29407338054718002</c:v>
                </c:pt>
                <c:pt idx="11709" formatCode="General">
                  <c:v>0.29206728863331299</c:v>
                </c:pt>
                <c:pt idx="11710" formatCode="General">
                  <c:v>0.28875165142095099</c:v>
                </c:pt>
                <c:pt idx="11711" formatCode="General">
                  <c:v>0.28453895729811601</c:v>
                </c:pt>
                <c:pt idx="11712" formatCode="General">
                  <c:v>0.27986568760740799</c:v>
                </c:pt>
                <c:pt idx="11713" formatCode="General">
                  <c:v>0.275173001232701</c:v>
                </c:pt>
                <c:pt idx="11714" formatCode="General">
                  <c:v>0.271054295016803</c:v>
                </c:pt>
                <c:pt idx="11715" formatCode="General">
                  <c:v>0.26821000432756098</c:v>
                </c:pt>
                <c:pt idx="11716" formatCode="General">
                  <c:v>0.26667483411993897</c:v>
                </c:pt>
                <c:pt idx="11717" formatCode="General">
                  <c:v>0.26608101759612002</c:v>
                </c:pt>
                <c:pt idx="11718" formatCode="General">
                  <c:v>0.26607092533389398</c:v>
                </c:pt>
                <c:pt idx="11719" formatCode="General">
                  <c:v>0.26598322625078902</c:v>
                </c:pt>
                <c:pt idx="11720" formatCode="General">
                  <c:v>0.26525689910208</c:v>
                </c:pt>
                <c:pt idx="11721" formatCode="General">
                  <c:v>0.26390267136832801</c:v>
                </c:pt>
                <c:pt idx="11722" formatCode="General">
                  <c:v>0.26231579225822499</c:v>
                </c:pt>
                <c:pt idx="11723" formatCode="General">
                  <c:v>0.26070986194145201</c:v>
                </c:pt>
                <c:pt idx="11724" formatCode="General">
                  <c:v>0.25930415846298099</c:v>
                </c:pt>
                <c:pt idx="11725" formatCode="General">
                  <c:v>0.25810681047716999</c:v>
                </c:pt>
                <c:pt idx="11726" formatCode="General">
                  <c:v>0.256822687472675</c:v>
                </c:pt>
                <c:pt idx="11727" formatCode="General">
                  <c:v>0.255567060314495</c:v>
                </c:pt>
                <c:pt idx="11728" formatCode="General">
                  <c:v>0.25478548008657298</c:v>
                </c:pt>
                <c:pt idx="11729" formatCode="General">
                  <c:v>0.25450170817561402</c:v>
                </c:pt>
                <c:pt idx="11730" formatCode="General">
                  <c:v>0.25415991730318799</c:v>
                </c:pt>
                <c:pt idx="11731" formatCode="General">
                  <c:v>0.25269168268195302</c:v>
                </c:pt>
                <c:pt idx="11732" formatCode="General">
                  <c:v>0.24911970415308399</c:v>
                </c:pt>
                <c:pt idx="11733" formatCode="General">
                  <c:v>0.24371401883382801</c:v>
                </c:pt>
                <c:pt idx="11734" formatCode="General">
                  <c:v>0.23703979453573201</c:v>
                </c:pt>
                <c:pt idx="11735" formatCode="General">
                  <c:v>0.22915914510791399</c:v>
                </c:pt>
                <c:pt idx="11736" formatCode="General">
                  <c:v>0.22049710343970599</c:v>
                </c:pt>
                <c:pt idx="11737" formatCode="General">
                  <c:v>0.211677599913978</c:v>
                </c:pt>
                <c:pt idx="11738" formatCode="General">
                  <c:v>0.20298780271901401</c:v>
                </c:pt>
                <c:pt idx="11739" formatCode="General">
                  <c:v>0.194803512415788</c:v>
                </c:pt>
                <c:pt idx="11740" formatCode="General">
                  <c:v>0.187401857269164</c:v>
                </c:pt>
                <c:pt idx="11741" formatCode="General">
                  <c:v>0.18066239702801901</c:v>
                </c:pt>
                <c:pt idx="11742" formatCode="General">
                  <c:v>0.17470011501840799</c:v>
                </c:pt>
                <c:pt idx="11743" formatCode="General">
                  <c:v>0.16984975951078901</c:v>
                </c:pt>
                <c:pt idx="11744" formatCode="General">
                  <c:v>0.166331339666448</c:v>
                </c:pt>
                <c:pt idx="11745" formatCode="General">
                  <c:v>0.163970740772895</c:v>
                </c:pt>
                <c:pt idx="11746" formatCode="General">
                  <c:v>0.16211092963607701</c:v>
                </c:pt>
                <c:pt idx="11747" formatCode="General">
                  <c:v>0.16042741650874101</c:v>
                </c:pt>
                <c:pt idx="11748" formatCode="General">
                  <c:v>0.159593345489981</c:v>
                </c:pt>
                <c:pt idx="11749" formatCode="General">
                  <c:v>0.159985683339049</c:v>
                </c:pt>
                <c:pt idx="11750" formatCode="General">
                  <c:v>0.16109384865967799</c:v>
                </c:pt>
                <c:pt idx="11751" formatCode="General">
                  <c:v>0.162344979510541</c:v>
                </c:pt>
                <c:pt idx="11752" formatCode="General">
                  <c:v>0.163228442600927</c:v>
                </c:pt>
                <c:pt idx="11753" formatCode="General">
                  <c:v>0.16311844999931099</c:v>
                </c:pt>
                <c:pt idx="11754" formatCode="General">
                  <c:v>0.161240093865371</c:v>
                </c:pt>
                <c:pt idx="11755" formatCode="General">
                  <c:v>0.15743653684356901</c:v>
                </c:pt>
                <c:pt idx="11756" formatCode="General">
                  <c:v>0.15219870379848999</c:v>
                </c:pt>
                <c:pt idx="11757" formatCode="General">
                  <c:v>0.14576501215978399</c:v>
                </c:pt>
                <c:pt idx="11758" formatCode="General">
                  <c:v>0.13831349787627001</c:v>
                </c:pt>
                <c:pt idx="11759" formatCode="General">
                  <c:v>0.130508482438318</c:v>
                </c:pt>
                <c:pt idx="11760" formatCode="General">
                  <c:v>0.123505263530905</c:v>
                </c:pt>
                <c:pt idx="11761" formatCode="General">
                  <c:v>0.11753217208293</c:v>
                </c:pt>
                <c:pt idx="11762" formatCode="General">
                  <c:v>0.111653215459314</c:v>
                </c:pt>
                <c:pt idx="11763" formatCode="General">
                  <c:v>0.10541649330228101</c:v>
                </c:pt>
                <c:pt idx="11764" formatCode="General">
                  <c:v>9.9269022653283995E-2</c:v>
                </c:pt>
                <c:pt idx="11765" formatCode="General">
                  <c:v>9.3971906065285396E-2</c:v>
                </c:pt>
                <c:pt idx="11766" formatCode="General">
                  <c:v>8.9741131825462297E-2</c:v>
                </c:pt>
                <c:pt idx="11767" formatCode="General">
                  <c:v>8.6157590735113199E-2</c:v>
                </c:pt>
                <c:pt idx="11768" formatCode="General">
                  <c:v>8.3204630963926704E-2</c:v>
                </c:pt>
                <c:pt idx="11769" formatCode="General">
                  <c:v>8.1137412210288404E-2</c:v>
                </c:pt>
                <c:pt idx="11770" formatCode="General">
                  <c:v>7.9923334650758002E-2</c:v>
                </c:pt>
                <c:pt idx="11771" formatCode="General">
                  <c:v>8.0051053888441304E-2</c:v>
                </c:pt>
                <c:pt idx="11772" formatCode="General">
                  <c:v>8.2107951300858406E-2</c:v>
                </c:pt>
                <c:pt idx="11773" formatCode="General">
                  <c:v>8.5476204280370699E-2</c:v>
                </c:pt>
                <c:pt idx="11774" formatCode="General">
                  <c:v>8.8690540998097298E-2</c:v>
                </c:pt>
                <c:pt idx="11775" formatCode="General">
                  <c:v>9.0832129553766197E-2</c:v>
                </c:pt>
                <c:pt idx="11776" formatCode="General">
                  <c:v>9.1796633976531497E-2</c:v>
                </c:pt>
                <c:pt idx="11777" formatCode="General">
                  <c:v>9.2134080090346404E-2</c:v>
                </c:pt>
                <c:pt idx="11778" formatCode="General">
                  <c:v>9.2343575202331496E-2</c:v>
                </c:pt>
                <c:pt idx="11779" formatCode="General">
                  <c:v>9.2095247198491298E-2</c:v>
                </c:pt>
                <c:pt idx="11780" formatCode="General">
                  <c:v>9.1147319989157705E-2</c:v>
                </c:pt>
                <c:pt idx="11781" formatCode="General">
                  <c:v>8.9598969825958497E-2</c:v>
                </c:pt>
                <c:pt idx="11782" formatCode="General">
                  <c:v>8.7466729207208702E-2</c:v>
                </c:pt>
                <c:pt idx="11783" formatCode="General">
                  <c:v>8.5230419975041896E-2</c:v>
                </c:pt>
                <c:pt idx="11784" formatCode="General">
                  <c:v>8.3385012745175999E-2</c:v>
                </c:pt>
                <c:pt idx="11785" formatCode="General">
                  <c:v>8.1858831712181696E-2</c:v>
                </c:pt>
                <c:pt idx="11786" formatCode="General">
                  <c:v>8.0289071202700901E-2</c:v>
                </c:pt>
                <c:pt idx="11787" formatCode="General">
                  <c:v>7.8393529858898595E-2</c:v>
                </c:pt>
                <c:pt idx="11788" formatCode="General">
                  <c:v>7.6075219815447501E-2</c:v>
                </c:pt>
                <c:pt idx="11789" formatCode="General">
                  <c:v>7.2908490558786093E-2</c:v>
                </c:pt>
                <c:pt idx="11790" formatCode="General">
                  <c:v>6.8755144850359204E-2</c:v>
                </c:pt>
                <c:pt idx="11791" formatCode="General">
                  <c:v>6.4233778840776107E-2</c:v>
                </c:pt>
                <c:pt idx="11792" formatCode="General">
                  <c:v>5.9630455264993699E-2</c:v>
                </c:pt>
                <c:pt idx="11793" formatCode="General">
                  <c:v>5.4672163090796401E-2</c:v>
                </c:pt>
                <c:pt idx="11794" formatCode="General">
                  <c:v>4.93495815111707E-2</c:v>
                </c:pt>
                <c:pt idx="11795" formatCode="General">
                  <c:v>4.4178934533297798E-2</c:v>
                </c:pt>
                <c:pt idx="11796" formatCode="General">
                  <c:v>4.0070587290798002E-2</c:v>
                </c:pt>
                <c:pt idx="11797" formatCode="General">
                  <c:v>3.7221439717717401E-2</c:v>
                </c:pt>
                <c:pt idx="11798" formatCode="General">
                  <c:v>3.4524006059813601E-2</c:v>
                </c:pt>
                <c:pt idx="11799" formatCode="General">
                  <c:v>3.08303194810794E-2</c:v>
                </c:pt>
                <c:pt idx="11800" formatCode="General">
                  <c:v>2.5984634514141298E-2</c:v>
                </c:pt>
                <c:pt idx="11801" formatCode="General">
                  <c:v>2.0802321797806101E-2</c:v>
                </c:pt>
                <c:pt idx="11802" formatCode="General">
                  <c:v>1.59798546346793E-2</c:v>
                </c:pt>
                <c:pt idx="11803" formatCode="General">
                  <c:v>1.09810010856981E-2</c:v>
                </c:pt>
                <c:pt idx="11804" formatCode="General">
                  <c:v>5.07804490186707E-3</c:v>
                </c:pt>
                <c:pt idx="11805" formatCode="General">
                  <c:v>-1.4901481065773699E-3</c:v>
                </c:pt>
                <c:pt idx="11806" formatCode="General">
                  <c:v>-7.9876725527933592E-3</c:v>
                </c:pt>
                <c:pt idx="11807" formatCode="General">
                  <c:v>-1.38965148000107E-2</c:v>
                </c:pt>
                <c:pt idx="11808" formatCode="General">
                  <c:v>-1.9029506739530098E-2</c:v>
                </c:pt>
                <c:pt idx="11809" formatCode="General">
                  <c:v>-2.3430698147884999E-2</c:v>
                </c:pt>
                <c:pt idx="11810" formatCode="General">
                  <c:v>-2.7614013064206199E-2</c:v>
                </c:pt>
                <c:pt idx="11811" formatCode="General">
                  <c:v>-3.2216849263060302E-2</c:v>
                </c:pt>
                <c:pt idx="11812" formatCode="General">
                  <c:v>-3.7585259003391998E-2</c:v>
                </c:pt>
                <c:pt idx="11813" formatCode="General">
                  <c:v>-4.3845019544490701E-2</c:v>
                </c:pt>
                <c:pt idx="11814" formatCode="General">
                  <c:v>-5.0927990401922502E-2</c:v>
                </c:pt>
                <c:pt idx="11815" formatCode="General">
                  <c:v>-5.8639218669519801E-2</c:v>
                </c:pt>
                <c:pt idx="11816" formatCode="General">
                  <c:v>-6.6270732925278894E-2</c:v>
                </c:pt>
                <c:pt idx="11817" formatCode="General">
                  <c:v>-7.3044677719222198E-2</c:v>
                </c:pt>
                <c:pt idx="11818" formatCode="General">
                  <c:v>-7.90851611233611E-2</c:v>
                </c:pt>
                <c:pt idx="11819" formatCode="General">
                  <c:v>-8.4960326396743502E-2</c:v>
                </c:pt>
                <c:pt idx="11820" formatCode="General">
                  <c:v>-9.04755728275735E-2</c:v>
                </c:pt>
                <c:pt idx="11821" formatCode="General">
                  <c:v>-9.4583209751700301E-2</c:v>
                </c:pt>
                <c:pt idx="11822" formatCode="General">
                  <c:v>-9.6665710109545805E-2</c:v>
                </c:pt>
                <c:pt idx="11823" formatCode="General">
                  <c:v>-9.6737795670227597E-2</c:v>
                </c:pt>
                <c:pt idx="11824" formatCode="General">
                  <c:v>-9.5244795412562699E-2</c:v>
                </c:pt>
                <c:pt idx="11825" formatCode="General">
                  <c:v>-9.2363383658011E-2</c:v>
                </c:pt>
                <c:pt idx="11826" formatCode="General">
                  <c:v>-8.7446144849079699E-2</c:v>
                </c:pt>
                <c:pt idx="11827" formatCode="General">
                  <c:v>-8.0779749131696499E-2</c:v>
                </c:pt>
                <c:pt idx="11828" formatCode="General">
                  <c:v>-7.3948266004965901E-2</c:v>
                </c:pt>
                <c:pt idx="11829" formatCode="General">
                  <c:v>-6.8369936844995399E-2</c:v>
                </c:pt>
                <c:pt idx="11830" formatCode="General">
                  <c:v>-6.4622996624282794E-2</c:v>
                </c:pt>
                <c:pt idx="11831" formatCode="General">
                  <c:v>-6.2530269411021799E-2</c:v>
                </c:pt>
                <c:pt idx="11832" formatCode="General">
                  <c:v>-6.1899011510199997E-2</c:v>
                </c:pt>
                <c:pt idx="11833" formatCode="General">
                  <c:v>-6.1688711951315603E-2</c:v>
                </c:pt>
                <c:pt idx="11834" formatCode="General">
                  <c:v>-6.1198310265376497E-2</c:v>
                </c:pt>
                <c:pt idx="11835" formatCode="General">
                  <c:v>-6.1678688520570402E-2</c:v>
                </c:pt>
                <c:pt idx="11836" formatCode="General">
                  <c:v>-6.4187672957843903E-2</c:v>
                </c:pt>
                <c:pt idx="11837" formatCode="General">
                  <c:v>-6.8681708214176795E-2</c:v>
                </c:pt>
                <c:pt idx="11838" formatCode="General">
                  <c:v>-7.4284092862190995E-2</c:v>
                </c:pt>
                <c:pt idx="11839" formatCode="General">
                  <c:v>-7.9885366053748297E-2</c:v>
                </c:pt>
                <c:pt idx="11840" formatCode="General">
                  <c:v>-8.5071366538262097E-2</c:v>
                </c:pt>
                <c:pt idx="11841" formatCode="General">
                  <c:v>-9.0286450832964604E-2</c:v>
                </c:pt>
                <c:pt idx="11842" formatCode="General">
                  <c:v>-9.5508366632008401E-2</c:v>
                </c:pt>
                <c:pt idx="11843" formatCode="General">
                  <c:v>-0.100244391974021</c:v>
                </c:pt>
                <c:pt idx="11844" formatCode="General">
                  <c:v>-0.104395483612252</c:v>
                </c:pt>
                <c:pt idx="11845" formatCode="General">
                  <c:v>-0.10762647647383999</c:v>
                </c:pt>
                <c:pt idx="11846" formatCode="General">
                  <c:v>-0.10999877913398599</c:v>
                </c:pt>
                <c:pt idx="11847" formatCode="General">
                  <c:v>-0.11223923197895801</c:v>
                </c:pt>
                <c:pt idx="11848" formatCode="General">
                  <c:v>-0.11527063846553399</c:v>
                </c:pt>
                <c:pt idx="11849" formatCode="General">
                  <c:v>-0.119329951355564</c:v>
                </c:pt>
                <c:pt idx="11850" formatCode="General">
                  <c:v>-0.123900711782832</c:v>
                </c:pt>
                <c:pt idx="11851" formatCode="General">
                  <c:v>-0.12857658898786201</c:v>
                </c:pt>
                <c:pt idx="11852" formatCode="General">
                  <c:v>-0.13339958886429901</c:v>
                </c:pt>
                <c:pt idx="11853" formatCode="General">
                  <c:v>-0.138814134403942</c:v>
                </c:pt>
                <c:pt idx="11854" formatCode="General">
                  <c:v>-0.144887551253915</c:v>
                </c:pt>
                <c:pt idx="11855" formatCode="General">
                  <c:v>-0.151155967794635</c:v>
                </c:pt>
                <c:pt idx="11856" formatCode="General">
                  <c:v>-0.15712569942535001</c:v>
                </c:pt>
                <c:pt idx="11857" formatCode="General">
                  <c:v>-0.16237343564805901</c:v>
                </c:pt>
                <c:pt idx="11858" formatCode="General">
                  <c:v>-0.166386243589871</c:v>
                </c:pt>
                <c:pt idx="11859" formatCode="General">
                  <c:v>-0.16895461327735101</c:v>
                </c:pt>
                <c:pt idx="11860" formatCode="General">
                  <c:v>-0.170231763695157</c:v>
                </c:pt>
                <c:pt idx="11861" formatCode="General">
                  <c:v>-0.17062978110183299</c:v>
                </c:pt>
                <c:pt idx="11862" formatCode="General">
                  <c:v>-0.170567583944298</c:v>
                </c:pt>
                <c:pt idx="11863" formatCode="General">
                  <c:v>-0.170495863829845</c:v>
                </c:pt>
                <c:pt idx="11864" formatCode="General">
                  <c:v>-0.17083003269976799</c:v>
                </c:pt>
                <c:pt idx="11865" formatCode="General">
                  <c:v>-0.171626538098402</c:v>
                </c:pt>
                <c:pt idx="11866" formatCode="General">
                  <c:v>-0.17294795046988401</c:v>
                </c:pt>
                <c:pt idx="11867" formatCode="General">
                  <c:v>-0.174514603875707</c:v>
                </c:pt>
                <c:pt idx="11868" formatCode="General">
                  <c:v>-0.17637205701230299</c:v>
                </c:pt>
                <c:pt idx="11869" formatCode="General">
                  <c:v>-0.178996873777512</c:v>
                </c:pt>
                <c:pt idx="11870" formatCode="General">
                  <c:v>-0.182311830678304</c:v>
                </c:pt>
                <c:pt idx="11871" formatCode="General">
                  <c:v>-0.185826668624716</c:v>
                </c:pt>
                <c:pt idx="11872" formatCode="General">
                  <c:v>-0.18936397186772</c:v>
                </c:pt>
                <c:pt idx="11873" formatCode="General">
                  <c:v>-0.19345315370643401</c:v>
                </c:pt>
                <c:pt idx="11874" formatCode="General">
                  <c:v>-0.19842195599550899</c:v>
                </c:pt>
                <c:pt idx="11875" formatCode="General">
                  <c:v>-0.20381643841175001</c:v>
                </c:pt>
                <c:pt idx="11876" formatCode="General">
                  <c:v>-0.208791905031986</c:v>
                </c:pt>
                <c:pt idx="11877" formatCode="General">
                  <c:v>-0.212667310009585</c:v>
                </c:pt>
                <c:pt idx="11878" formatCode="General">
                  <c:v>-0.21498741242254099</c:v>
                </c:pt>
                <c:pt idx="11879" formatCode="General">
                  <c:v>-0.215796971391125</c:v>
                </c:pt>
                <c:pt idx="11880" formatCode="General">
                  <c:v>-0.215828962744574</c:v>
                </c:pt>
                <c:pt idx="11881" formatCode="General">
                  <c:v>-0.21584705822038</c:v>
                </c:pt>
                <c:pt idx="11882" formatCode="General">
                  <c:v>-0.216164108681384</c:v>
                </c:pt>
                <c:pt idx="11883" formatCode="General">
                  <c:v>-0.21670932657035799</c:v>
                </c:pt>
                <c:pt idx="11884" formatCode="General">
                  <c:v>-0.217160244564407</c:v>
                </c:pt>
                <c:pt idx="11885" formatCode="General">
                  <c:v>-0.217279153525157</c:v>
                </c:pt>
                <c:pt idx="11886" formatCode="General">
                  <c:v>-0.216981578707172</c:v>
                </c:pt>
                <c:pt idx="11887" formatCode="General">
                  <c:v>-0.216277920129782</c:v>
                </c:pt>
                <c:pt idx="11888" formatCode="General">
                  <c:v>-0.21499551230559599</c:v>
                </c:pt>
                <c:pt idx="11889" formatCode="General">
                  <c:v>-0.21304211509113499</c:v>
                </c:pt>
                <c:pt idx="11890" formatCode="General">
                  <c:v>-0.21086632700682201</c:v>
                </c:pt>
                <c:pt idx="11891" formatCode="General">
                  <c:v>-0.20885510716095301</c:v>
                </c:pt>
                <c:pt idx="11892" formatCode="General">
                  <c:v>-0.206949208954889</c:v>
                </c:pt>
                <c:pt idx="11893" formatCode="General">
                  <c:v>-0.20519686057748199</c:v>
                </c:pt>
                <c:pt idx="11894" formatCode="General">
                  <c:v>-0.20388202159445801</c:v>
                </c:pt>
                <c:pt idx="11895" formatCode="General">
                  <c:v>-0.20306225582503801</c:v>
                </c:pt>
                <c:pt idx="11896" formatCode="General">
                  <c:v>-0.20268001213221501</c:v>
                </c:pt>
                <c:pt idx="11897" formatCode="General">
                  <c:v>-0.20249487983455899</c:v>
                </c:pt>
                <c:pt idx="11898" formatCode="General">
                  <c:v>-0.20249153173528001</c:v>
                </c:pt>
                <c:pt idx="11899" formatCode="General">
                  <c:v>-0.20329235120306699</c:v>
                </c:pt>
                <c:pt idx="11900" formatCode="General">
                  <c:v>-0.205633304283771</c:v>
                </c:pt>
                <c:pt idx="11901" formatCode="General">
                  <c:v>-0.20930127982879601</c:v>
                </c:pt>
                <c:pt idx="11902" formatCode="General">
                  <c:v>-0.212896228440275</c:v>
                </c:pt>
                <c:pt idx="11903" formatCode="General">
                  <c:v>-0.21545723411414699</c:v>
                </c:pt>
                <c:pt idx="11904" formatCode="General">
                  <c:v>-0.21718693057013799</c:v>
                </c:pt>
                <c:pt idx="11905" formatCode="General">
                  <c:v>-0.218422746775806</c:v>
                </c:pt>
                <c:pt idx="11906" formatCode="General">
                  <c:v>-0.21906844613384299</c:v>
                </c:pt>
                <c:pt idx="11907" formatCode="General">
                  <c:v>-0.21870293765338</c:v>
                </c:pt>
                <c:pt idx="11908" formatCode="General">
                  <c:v>-0.21723315551087699</c:v>
                </c:pt>
                <c:pt idx="11909" formatCode="General">
                  <c:v>-0.21519700181812701</c:v>
                </c:pt>
                <c:pt idx="11910" formatCode="General">
                  <c:v>-0.212981387122263</c:v>
                </c:pt>
                <c:pt idx="11911" formatCode="General">
                  <c:v>-0.210483553850532</c:v>
                </c:pt>
                <c:pt idx="11912" formatCode="General">
                  <c:v>-0.20775749894012999</c:v>
                </c:pt>
                <c:pt idx="11913" formatCode="General">
                  <c:v>-0.20514257432937399</c:v>
                </c:pt>
                <c:pt idx="11914" formatCode="General">
                  <c:v>-0.20280238826792801</c:v>
                </c:pt>
                <c:pt idx="11915" formatCode="General">
                  <c:v>-0.20089249689491601</c:v>
                </c:pt>
                <c:pt idx="11916" formatCode="General">
                  <c:v>-0.199738251831687</c:v>
                </c:pt>
                <c:pt idx="11917" formatCode="General">
                  <c:v>-0.19932925926471701</c:v>
                </c:pt>
                <c:pt idx="11918" formatCode="General">
                  <c:v>-0.19933885873535501</c:v>
                </c:pt>
                <c:pt idx="11919" formatCode="General">
                  <c:v>-0.19948870756398199</c:v>
                </c:pt>
                <c:pt idx="11920" formatCode="General">
                  <c:v>-0.19953217609712801</c:v>
                </c:pt>
                <c:pt idx="11921" formatCode="General">
                  <c:v>-0.19934271439089199</c:v>
                </c:pt>
                <c:pt idx="11922" formatCode="General">
                  <c:v>-0.19903586398631201</c:v>
                </c:pt>
                <c:pt idx="11923" formatCode="General">
                  <c:v>-0.19885452581406499</c:v>
                </c:pt>
                <c:pt idx="11924" formatCode="General">
                  <c:v>-0.199045984019142</c:v>
                </c:pt>
                <c:pt idx="11925" formatCode="General">
                  <c:v>-0.19961296811819099</c:v>
                </c:pt>
                <c:pt idx="11926" formatCode="General">
                  <c:v>-0.199835641057966</c:v>
                </c:pt>
                <c:pt idx="11927" formatCode="General">
                  <c:v>-0.19888020451048599</c:v>
                </c:pt>
                <c:pt idx="11928" formatCode="General">
                  <c:v>-0.19677367186638001</c:v>
                </c:pt>
                <c:pt idx="11929" formatCode="General">
                  <c:v>-0.19417523242368001</c:v>
                </c:pt>
                <c:pt idx="11930" formatCode="General">
                  <c:v>-0.191631444633938</c:v>
                </c:pt>
                <c:pt idx="11931" formatCode="General">
                  <c:v>-0.18920577274470901</c:v>
                </c:pt>
                <c:pt idx="11932" formatCode="General">
                  <c:v>-0.18690989526571899</c:v>
                </c:pt>
                <c:pt idx="11933" formatCode="General">
                  <c:v>-0.18478514443029201</c:v>
                </c:pt>
                <c:pt idx="11934" formatCode="General">
                  <c:v>-0.18254156153700299</c:v>
                </c:pt>
                <c:pt idx="11935" formatCode="General">
                  <c:v>-0.1799288446775</c:v>
                </c:pt>
                <c:pt idx="11936" formatCode="General">
                  <c:v>-0.17732903006211601</c:v>
                </c:pt>
                <c:pt idx="11937" formatCode="General">
                  <c:v>-0.175459352011619</c:v>
                </c:pt>
                <c:pt idx="11938" formatCode="General">
                  <c:v>-0.17431027988293399</c:v>
                </c:pt>
                <c:pt idx="11939" formatCode="General">
                  <c:v>-0.17324024236864599</c:v>
                </c:pt>
                <c:pt idx="11940" formatCode="General">
                  <c:v>-0.171711781794289</c:v>
                </c:pt>
                <c:pt idx="11941" formatCode="General">
                  <c:v>-0.16962409919346999</c:v>
                </c:pt>
                <c:pt idx="11942" formatCode="General">
                  <c:v>-0.16727272553780601</c:v>
                </c:pt>
                <c:pt idx="11943" formatCode="General">
                  <c:v>-0.16526045083930299</c:v>
                </c:pt>
                <c:pt idx="11944" formatCode="General">
                  <c:v>-0.163661277519489</c:v>
                </c:pt>
                <c:pt idx="11945" formatCode="General">
                  <c:v>-0.161726649200537</c:v>
                </c:pt>
                <c:pt idx="11946" formatCode="General">
                  <c:v>-0.15915516618810299</c:v>
                </c:pt>
                <c:pt idx="11947" formatCode="General">
                  <c:v>-0.15609118243273401</c:v>
                </c:pt>
                <c:pt idx="11948" formatCode="General">
                  <c:v>-0.15232137267807699</c:v>
                </c:pt>
                <c:pt idx="11949" formatCode="General">
                  <c:v>-0.147466838129587</c:v>
                </c:pt>
                <c:pt idx="11950" formatCode="General">
                  <c:v>-0.14180688906642999</c:v>
                </c:pt>
                <c:pt idx="11951" formatCode="General">
                  <c:v>-0.13605161100984001</c:v>
                </c:pt>
                <c:pt idx="11952" formatCode="General">
                  <c:v>-0.13071898066659501</c:v>
                </c:pt>
                <c:pt idx="11953" formatCode="General">
                  <c:v>-0.12577110725162699</c:v>
                </c:pt>
                <c:pt idx="11954" formatCode="General">
                  <c:v>-0.120682807754735</c:v>
                </c:pt>
                <c:pt idx="11955" formatCode="General">
                  <c:v>-0.114947091474638</c:v>
                </c:pt>
                <c:pt idx="11956" formatCode="General">
                  <c:v>-0.108542911213358</c:v>
                </c:pt>
                <c:pt idx="11957" formatCode="General">
                  <c:v>-0.10245656809301</c:v>
                </c:pt>
                <c:pt idx="11958" formatCode="General">
                  <c:v>-9.7691881476346207E-2</c:v>
                </c:pt>
                <c:pt idx="11959" formatCode="General">
                  <c:v>-9.3668118076697393E-2</c:v>
                </c:pt>
                <c:pt idx="11960" formatCode="General">
                  <c:v>-8.9642484051949203E-2</c:v>
                </c:pt>
                <c:pt idx="11961" formatCode="General">
                  <c:v>-8.58489785076781E-2</c:v>
                </c:pt>
                <c:pt idx="11962" formatCode="General">
                  <c:v>-8.2680987366274897E-2</c:v>
                </c:pt>
                <c:pt idx="11963" formatCode="General">
                  <c:v>-8.0675614194452697E-2</c:v>
                </c:pt>
                <c:pt idx="11964" formatCode="General">
                  <c:v>-7.9940407581456804E-2</c:v>
                </c:pt>
                <c:pt idx="11965" formatCode="General">
                  <c:v>-7.9688147966978401E-2</c:v>
                </c:pt>
                <c:pt idx="11966" formatCode="General">
                  <c:v>-7.8966114265191595E-2</c:v>
                </c:pt>
                <c:pt idx="11967" formatCode="General">
                  <c:v>-7.7271831213429606E-2</c:v>
                </c:pt>
                <c:pt idx="11968" formatCode="General">
                  <c:v>-7.4772313582331301E-2</c:v>
                </c:pt>
                <c:pt idx="11969" formatCode="General">
                  <c:v>-7.1941072658913099E-2</c:v>
                </c:pt>
                <c:pt idx="11970" formatCode="General">
                  <c:v>-6.8641546075896301E-2</c:v>
                </c:pt>
                <c:pt idx="11971" formatCode="General">
                  <c:v>-6.4143558343177795E-2</c:v>
                </c:pt>
                <c:pt idx="11972" formatCode="General">
                  <c:v>-5.78268994579694E-2</c:v>
                </c:pt>
                <c:pt idx="11973" formatCode="General">
                  <c:v>-4.9837724036566902E-2</c:v>
                </c:pt>
                <c:pt idx="11974" formatCode="General">
                  <c:v>-4.0893795697070301E-2</c:v>
                </c:pt>
                <c:pt idx="11975" formatCode="General">
                  <c:v>-3.1758215880752699E-2</c:v>
                </c:pt>
                <c:pt idx="11976" formatCode="General">
                  <c:v>-2.3356275003464901E-2</c:v>
                </c:pt>
                <c:pt idx="11977" formatCode="General">
                  <c:v>-1.6215802631528099E-2</c:v>
                </c:pt>
                <c:pt idx="11978" formatCode="General">
                  <c:v>-1.00294710604242E-2</c:v>
                </c:pt>
                <c:pt idx="11979" formatCode="General">
                  <c:v>-4.26081928281006E-3</c:v>
                </c:pt>
                <c:pt idx="11980" formatCode="General">
                  <c:v>1.5029505386638701E-3</c:v>
                </c:pt>
                <c:pt idx="11981" formatCode="General">
                  <c:v>7.1683070514062001E-3</c:v>
                </c:pt>
                <c:pt idx="11982" formatCode="General">
                  <c:v>1.2270657780032701E-2</c:v>
                </c:pt>
                <c:pt idx="11983" formatCode="General">
                  <c:v>1.69301575818217E-2</c:v>
                </c:pt>
                <c:pt idx="11984" formatCode="General">
                  <c:v>2.1457923241276398E-2</c:v>
                </c:pt>
                <c:pt idx="11985" formatCode="General">
                  <c:v>2.59714869867048E-2</c:v>
                </c:pt>
                <c:pt idx="11986" formatCode="General">
                  <c:v>3.06121363517202E-2</c:v>
                </c:pt>
                <c:pt idx="11987" formatCode="General">
                  <c:v>3.5182694723771502E-2</c:v>
                </c:pt>
                <c:pt idx="11988" formatCode="General">
                  <c:v>3.93781205585556E-2</c:v>
                </c:pt>
                <c:pt idx="11989" formatCode="General">
                  <c:v>4.3332324886902897E-2</c:v>
                </c:pt>
                <c:pt idx="11990" formatCode="General">
                  <c:v>4.7120418946541898E-2</c:v>
                </c:pt>
                <c:pt idx="11991" formatCode="General">
                  <c:v>5.0328332943817798E-2</c:v>
                </c:pt>
                <c:pt idx="11992" formatCode="General">
                  <c:v>5.3090696441697803E-2</c:v>
                </c:pt>
                <c:pt idx="11993" formatCode="General">
                  <c:v>5.5974786556291803E-2</c:v>
                </c:pt>
                <c:pt idx="11994" formatCode="General">
                  <c:v>5.9026077247400201E-2</c:v>
                </c:pt>
                <c:pt idx="11995" formatCode="General">
                  <c:v>6.1806843207981903E-2</c:v>
                </c:pt>
                <c:pt idx="11996" formatCode="General">
                  <c:v>6.4199947661453996E-2</c:v>
                </c:pt>
                <c:pt idx="11997" formatCode="General">
                  <c:v>6.6596410190520594E-2</c:v>
                </c:pt>
                <c:pt idx="11998" formatCode="General">
                  <c:v>6.9201156520949297E-2</c:v>
                </c:pt>
                <c:pt idx="11999" formatCode="General">
                  <c:v>7.1886654597055705E-2</c:v>
                </c:pt>
                <c:pt idx="12000" formatCode="General">
                  <c:v>7.4187034557258599E-2</c:v>
                </c:pt>
                <c:pt idx="12001" formatCode="General">
                  <c:v>7.57340757480746E-2</c:v>
                </c:pt>
                <c:pt idx="12002" formatCode="General">
                  <c:v>7.6829129245964398E-2</c:v>
                </c:pt>
                <c:pt idx="12003" formatCode="General">
                  <c:v>7.7872548095233599E-2</c:v>
                </c:pt>
                <c:pt idx="12004" formatCode="General">
                  <c:v>7.8607858399726602E-2</c:v>
                </c:pt>
                <c:pt idx="12005" formatCode="General">
                  <c:v>7.8995181194096306E-2</c:v>
                </c:pt>
                <c:pt idx="12006" formatCode="General">
                  <c:v>7.9611336931758106E-2</c:v>
                </c:pt>
                <c:pt idx="12007" formatCode="General">
                  <c:v>8.09610013188687E-2</c:v>
                </c:pt>
                <c:pt idx="12008" formatCode="General">
                  <c:v>8.2888360528670907E-2</c:v>
                </c:pt>
                <c:pt idx="12009" formatCode="General">
                  <c:v>8.4691390775263303E-2</c:v>
                </c:pt>
                <c:pt idx="12010" formatCode="General">
                  <c:v>8.6191177425403803E-2</c:v>
                </c:pt>
                <c:pt idx="12011" formatCode="General">
                  <c:v>8.8039242858322694E-2</c:v>
                </c:pt>
                <c:pt idx="12012" formatCode="General">
                  <c:v>9.0936579879137697E-2</c:v>
                </c:pt>
                <c:pt idx="12013" formatCode="General">
                  <c:v>9.5246677236088706E-2</c:v>
                </c:pt>
                <c:pt idx="12014" formatCode="General">
                  <c:v>0.10095723907347701</c:v>
                </c:pt>
                <c:pt idx="12015" formatCode="General">
                  <c:v>0.107779717995638</c:v>
                </c:pt>
                <c:pt idx="12016" formatCode="General">
                  <c:v>0.11549609901725801</c:v>
                </c:pt>
                <c:pt idx="12017" formatCode="General">
                  <c:v>0.123716474087607</c:v>
                </c:pt>
                <c:pt idx="12018" formatCode="General">
                  <c:v>0.13181885802691801</c:v>
                </c:pt>
                <c:pt idx="12019" formatCode="General">
                  <c:v>0.139316404385875</c:v>
                </c:pt>
                <c:pt idx="12020" formatCode="General">
                  <c:v>0.14604678661121601</c:v>
                </c:pt>
                <c:pt idx="12021" formatCode="General">
                  <c:v>0.152135076034349</c:v>
                </c:pt>
                <c:pt idx="12022" formatCode="General">
                  <c:v>0.15755962417953001</c:v>
                </c:pt>
                <c:pt idx="12023" formatCode="General">
                  <c:v>0.16186502016142601</c:v>
                </c:pt>
                <c:pt idx="12024" formatCode="General">
                  <c:v>0.164538329506454</c:v>
                </c:pt>
                <c:pt idx="12025" formatCode="General">
                  <c:v>0.16550408658776899</c:v>
                </c:pt>
                <c:pt idx="12026" formatCode="General">
                  <c:v>0.16506297991466701</c:v>
                </c:pt>
                <c:pt idx="12027" formatCode="General">
                  <c:v>0.164218562245809</c:v>
                </c:pt>
                <c:pt idx="12028" formatCode="General">
                  <c:v>0.16428482209304901</c:v>
                </c:pt>
                <c:pt idx="12029" formatCode="General">
                  <c:v>0.16590079982046399</c:v>
                </c:pt>
                <c:pt idx="12030" formatCode="General">
                  <c:v>0.16888174982465001</c:v>
                </c:pt>
                <c:pt idx="12031" formatCode="General">
                  <c:v>0.17247136290027901</c:v>
                </c:pt>
                <c:pt idx="12032" formatCode="General">
                  <c:v>0.17607796094689501</c:v>
                </c:pt>
                <c:pt idx="12033" formatCode="General">
                  <c:v>0.179658810575897</c:v>
                </c:pt>
                <c:pt idx="12034" formatCode="General">
                  <c:v>0.18329696696381201</c:v>
                </c:pt>
                <c:pt idx="12035" formatCode="General">
                  <c:v>0.18675615351868199</c:v>
                </c:pt>
                <c:pt idx="12036" formatCode="General">
                  <c:v>0.18962806228175599</c:v>
                </c:pt>
                <c:pt idx="12037" formatCode="General">
                  <c:v>0.19203884575219801</c:v>
                </c:pt>
                <c:pt idx="12038" formatCode="General">
                  <c:v>0.19460298160095099</c:v>
                </c:pt>
                <c:pt idx="12039" formatCode="General">
                  <c:v>0.19755612305971501</c:v>
                </c:pt>
                <c:pt idx="12040" formatCode="General">
                  <c:v>0.20056379811883501</c:v>
                </c:pt>
                <c:pt idx="12041" formatCode="General">
                  <c:v>0.203300605359128</c:v>
                </c:pt>
                <c:pt idx="12042" formatCode="General">
                  <c:v>0.205833000031618</c:v>
                </c:pt>
                <c:pt idx="12043" formatCode="General">
                  <c:v>0.20824052843825999</c:v>
                </c:pt>
                <c:pt idx="12044" formatCode="General">
                  <c:v>0.21052569466453699</c:v>
                </c:pt>
                <c:pt idx="12045" formatCode="General">
                  <c:v>0.212696746409408</c:v>
                </c:pt>
                <c:pt idx="12046" formatCode="General">
                  <c:v>0.21476631616363701</c:v>
                </c:pt>
                <c:pt idx="12047" formatCode="General">
                  <c:v>0.21697468957569199</c:v>
                </c:pt>
                <c:pt idx="12048" formatCode="General">
                  <c:v>0.219503355313102</c:v>
                </c:pt>
                <c:pt idx="12049" formatCode="General">
                  <c:v>0.22184840995961499</c:v>
                </c:pt>
                <c:pt idx="12050" formatCode="General">
                  <c:v>0.222920401376132</c:v>
                </c:pt>
                <c:pt idx="12051" formatCode="General">
                  <c:v>0.22213045798030601</c:v>
                </c:pt>
                <c:pt idx="12052" formatCode="General">
                  <c:v>0.22031424659559601</c:v>
                </c:pt>
                <c:pt idx="12053" formatCode="General">
                  <c:v>0.218558263719031</c:v>
                </c:pt>
                <c:pt idx="12054" formatCode="General">
                  <c:v>0.21705395685953499</c:v>
                </c:pt>
                <c:pt idx="12055" formatCode="General">
                  <c:v>0.21544224178170199</c:v>
                </c:pt>
                <c:pt idx="12056" formatCode="General">
                  <c:v>0.213426136884555</c:v>
                </c:pt>
                <c:pt idx="12057" formatCode="General">
                  <c:v>0.211256912148858</c:v>
                </c:pt>
                <c:pt idx="12058" formatCode="General">
                  <c:v>0.20935594729138499</c:v>
                </c:pt>
                <c:pt idx="12059" formatCode="General">
                  <c:v>0.20843069804176301</c:v>
                </c:pt>
                <c:pt idx="12060" formatCode="General">
                  <c:v>0.209564945003994</c:v>
                </c:pt>
                <c:pt idx="12061" formatCode="General">
                  <c:v>0.21258929402131499</c:v>
                </c:pt>
                <c:pt idx="12062" formatCode="General">
                  <c:v>0.21655270450521</c:v>
                </c:pt>
                <c:pt idx="12063" formatCode="General">
                  <c:v>0.22092412638786699</c:v>
                </c:pt>
                <c:pt idx="12064" formatCode="General">
                  <c:v>0.22504024567536901</c:v>
                </c:pt>
                <c:pt idx="12065" formatCode="General">
                  <c:v>0.228296586310826</c:v>
                </c:pt>
                <c:pt idx="12066" formatCode="General">
                  <c:v>0.23055658884585301</c:v>
                </c:pt>
                <c:pt idx="12067" formatCode="General">
                  <c:v>0.23205660769844</c:v>
                </c:pt>
                <c:pt idx="12068" formatCode="General">
                  <c:v>0.23328975085004899</c:v>
                </c:pt>
                <c:pt idx="12069" formatCode="General">
                  <c:v>0.23497912462217099</c:v>
                </c:pt>
                <c:pt idx="12070" formatCode="General">
                  <c:v>0.23767472697355499</c:v>
                </c:pt>
                <c:pt idx="12071" formatCode="General">
                  <c:v>0.24142078736349101</c:v>
                </c:pt>
                <c:pt idx="12072" formatCode="General">
                  <c:v>0.245729490520634</c:v>
                </c:pt>
                <c:pt idx="12073" formatCode="General">
                  <c:v>0.24972770963270299</c:v>
                </c:pt>
                <c:pt idx="12074" formatCode="General">
                  <c:v>0.25266275737852401</c:v>
                </c:pt>
                <c:pt idx="12075" formatCode="General">
                  <c:v>0.254428752831871</c:v>
                </c:pt>
                <c:pt idx="12076" formatCode="General">
                  <c:v>0.25518180916074501</c:v>
                </c:pt>
                <c:pt idx="12077" formatCode="General">
                  <c:v>0.25495047620295402</c:v>
                </c:pt>
                <c:pt idx="12078" formatCode="General">
                  <c:v>0.25378778959482101</c:v>
                </c:pt>
                <c:pt idx="12079" formatCode="General">
                  <c:v>0.25174155163668199</c:v>
                </c:pt>
                <c:pt idx="12080" formatCode="General">
                  <c:v>0.24911022633246099</c:v>
                </c:pt>
                <c:pt idx="12081" formatCode="General">
                  <c:v>0.24609533276143999</c:v>
                </c:pt>
                <c:pt idx="12082" formatCode="General">
                  <c:v>0.24262718772751499</c:v>
                </c:pt>
                <c:pt idx="12083" formatCode="General">
                  <c:v>0.23879858898989401</c:v>
                </c:pt>
                <c:pt idx="12084" formatCode="General">
                  <c:v>0.23467938499742999</c:v>
                </c:pt>
                <c:pt idx="12085" formatCode="General">
                  <c:v>0.23023970485864101</c:v>
                </c:pt>
                <c:pt idx="12086" formatCode="General">
                  <c:v>0.22524737483301099</c:v>
                </c:pt>
                <c:pt idx="12087" formatCode="General">
                  <c:v>0.21951753227677401</c:v>
                </c:pt>
                <c:pt idx="12088" formatCode="General">
                  <c:v>0.21309959627280101</c:v>
                </c:pt>
                <c:pt idx="12089" formatCode="General">
                  <c:v>0.20639077280037699</c:v>
                </c:pt>
                <c:pt idx="12090" formatCode="General">
                  <c:v>0.200489775836943</c:v>
                </c:pt>
                <c:pt idx="12091" formatCode="General">
                  <c:v>0.196297338368465</c:v>
                </c:pt>
                <c:pt idx="12092" formatCode="General">
                  <c:v>0.193498216312569</c:v>
                </c:pt>
                <c:pt idx="12093" formatCode="General">
                  <c:v>0.19128193422672099</c:v>
                </c:pt>
                <c:pt idx="12094" formatCode="General">
                  <c:v>0.18890340285530999</c:v>
                </c:pt>
                <c:pt idx="12095" formatCode="General">
                  <c:v>0.18578874048497601</c:v>
                </c:pt>
                <c:pt idx="12096" formatCode="General">
                  <c:v>0.182019561732777</c:v>
                </c:pt>
                <c:pt idx="12097" formatCode="General">
                  <c:v>0.17800028838208801</c:v>
                </c:pt>
                <c:pt idx="12098" formatCode="General">
                  <c:v>0.174241652428027</c:v>
                </c:pt>
                <c:pt idx="12099" formatCode="General">
                  <c:v>0.17131757679697501</c:v>
                </c:pt>
                <c:pt idx="12100" formatCode="General">
                  <c:v>0.16946737887407701</c:v>
                </c:pt>
                <c:pt idx="12101" formatCode="General">
                  <c:v>0.16856444129111001</c:v>
                </c:pt>
                <c:pt idx="12102" formatCode="General">
                  <c:v>0.16830886321868499</c:v>
                </c:pt>
                <c:pt idx="12103" formatCode="General">
                  <c:v>0.167913776786528</c:v>
                </c:pt>
                <c:pt idx="12104" formatCode="General">
                  <c:v>0.16650466220375301</c:v>
                </c:pt>
                <c:pt idx="12105" formatCode="General">
                  <c:v>0.164460182859404</c:v>
                </c:pt>
                <c:pt idx="12106" formatCode="General">
                  <c:v>0.16264725761816301</c:v>
                </c:pt>
                <c:pt idx="12107" formatCode="General">
                  <c:v>0.16116121867306199</c:v>
                </c:pt>
                <c:pt idx="12108" formatCode="General">
                  <c:v>0.15946029224555699</c:v>
                </c:pt>
                <c:pt idx="12109" formatCode="General">
                  <c:v>0.15677078470853101</c:v>
                </c:pt>
                <c:pt idx="12110" formatCode="General">
                  <c:v>0.152717774358377</c:v>
                </c:pt>
                <c:pt idx="12111" formatCode="General">
                  <c:v>0.14763392069318301</c:v>
                </c:pt>
                <c:pt idx="12112" formatCode="General">
                  <c:v>0.14216555572964901</c:v>
                </c:pt>
                <c:pt idx="12113" formatCode="General">
                  <c:v>0.13676901359056001</c:v>
                </c:pt>
                <c:pt idx="12114" formatCode="General">
                  <c:v>0.131366198035473</c:v>
                </c:pt>
                <c:pt idx="12115" formatCode="General">
                  <c:v>0.125718903518827</c:v>
                </c:pt>
                <c:pt idx="12116" formatCode="General">
                  <c:v>0.120034524255537</c:v>
                </c:pt>
                <c:pt idx="12117" formatCode="General">
                  <c:v>0.114567732265137</c:v>
                </c:pt>
                <c:pt idx="12118" formatCode="General">
                  <c:v>0.10911044761748701</c:v>
                </c:pt>
                <c:pt idx="12119" formatCode="General">
                  <c:v>0.10310812278849001</c:v>
                </c:pt>
                <c:pt idx="12120" formatCode="General">
                  <c:v>9.6372881318886397E-2</c:v>
                </c:pt>
                <c:pt idx="12121" formatCode="General">
                  <c:v>8.9403172992127994E-2</c:v>
                </c:pt>
                <c:pt idx="12122" formatCode="General">
                  <c:v>8.2690193697619097E-2</c:v>
                </c:pt>
                <c:pt idx="12123" formatCode="General">
                  <c:v>7.6105783286386799E-2</c:v>
                </c:pt>
                <c:pt idx="12124" formatCode="General">
                  <c:v>6.9279994636910799E-2</c:v>
                </c:pt>
                <c:pt idx="12125" formatCode="General">
                  <c:v>6.2008289628526302E-2</c:v>
                </c:pt>
                <c:pt idx="12126" formatCode="General">
                  <c:v>5.4348519026552598E-2</c:v>
                </c:pt>
                <c:pt idx="12127" formatCode="General">
                  <c:v>4.6781607383135401E-2</c:v>
                </c:pt>
                <c:pt idx="12128" formatCode="General">
                  <c:v>3.99358227467334E-2</c:v>
                </c:pt>
                <c:pt idx="12129" formatCode="General">
                  <c:v>3.3988573300241298E-2</c:v>
                </c:pt>
                <c:pt idx="12130" formatCode="General">
                  <c:v>2.87195586491516E-2</c:v>
                </c:pt>
                <c:pt idx="12131" formatCode="General">
                  <c:v>2.3896103641908601E-2</c:v>
                </c:pt>
                <c:pt idx="12132" formatCode="General">
                  <c:v>1.9343372037162899E-2</c:v>
                </c:pt>
                <c:pt idx="12133" formatCode="General">
                  <c:v>1.49560335912937E-2</c:v>
                </c:pt>
                <c:pt idx="12134" formatCode="General">
                  <c:v>1.0813708736305E-2</c:v>
                </c:pt>
                <c:pt idx="12135" formatCode="General">
                  <c:v>7.1367685403957697E-3</c:v>
                </c:pt>
                <c:pt idx="12136" formatCode="General">
                  <c:v>3.85514396696139E-3</c:v>
                </c:pt>
                <c:pt idx="12137" formatCode="General">
                  <c:v>5.7494385411487904E-4</c:v>
                </c:pt>
                <c:pt idx="12138" formatCode="General">
                  <c:v>-2.8915776896069E-3</c:v>
                </c:pt>
                <c:pt idx="12139" formatCode="General">
                  <c:v>-6.2113741453187401E-3</c:v>
                </c:pt>
                <c:pt idx="12140" formatCode="General">
                  <c:v>-8.9574046282690101E-3</c:v>
                </c:pt>
                <c:pt idx="12141" formatCode="General">
                  <c:v>-1.12382704535317E-2</c:v>
                </c:pt>
                <c:pt idx="12142" formatCode="General">
                  <c:v>-1.3692997936355001E-2</c:v>
                </c:pt>
                <c:pt idx="12143" formatCode="General">
                  <c:v>-1.6712157155433002E-2</c:v>
                </c:pt>
                <c:pt idx="12144" formatCode="General">
                  <c:v>-1.9994910718089301E-2</c:v>
                </c:pt>
                <c:pt idx="12145" formatCode="General">
                  <c:v>-2.3175637066767799E-2</c:v>
                </c:pt>
                <c:pt idx="12146" formatCode="General">
                  <c:v>-2.6347464703664201E-2</c:v>
                </c:pt>
                <c:pt idx="12147" formatCode="General">
                  <c:v>-2.9691013353250501E-2</c:v>
                </c:pt>
                <c:pt idx="12148" formatCode="General">
                  <c:v>-3.3200113693306402E-2</c:v>
                </c:pt>
                <c:pt idx="12149" formatCode="General">
                  <c:v>-3.6798309597511701E-2</c:v>
                </c:pt>
                <c:pt idx="12150" formatCode="General">
                  <c:v>-4.0687275769007603E-2</c:v>
                </c:pt>
                <c:pt idx="12151" formatCode="General">
                  <c:v>-4.5177495493263803E-2</c:v>
                </c:pt>
                <c:pt idx="12152" formatCode="General">
                  <c:v>-5.0503299700130802E-2</c:v>
                </c:pt>
                <c:pt idx="12153" formatCode="General">
                  <c:v>-5.7097935587760801E-2</c:v>
                </c:pt>
                <c:pt idx="12154" formatCode="General">
                  <c:v>-6.5112448658478997E-2</c:v>
                </c:pt>
                <c:pt idx="12155" formatCode="General">
                  <c:v>-7.3831504307832294E-2</c:v>
                </c:pt>
                <c:pt idx="12156" formatCode="General">
                  <c:v>-8.2271719296005297E-2</c:v>
                </c:pt>
                <c:pt idx="12157" formatCode="General">
                  <c:v>-8.9944957794764094E-2</c:v>
                </c:pt>
                <c:pt idx="12158" formatCode="General">
                  <c:v>-9.6861135055239495E-2</c:v>
                </c:pt>
                <c:pt idx="12159" formatCode="General">
                  <c:v>-0.10338678243059</c:v>
                </c:pt>
                <c:pt idx="12160" formatCode="General">
                  <c:v>-0.110040186231208</c:v>
                </c:pt>
                <c:pt idx="12161" formatCode="General">
                  <c:v>-0.117291119955016</c:v>
                </c:pt>
                <c:pt idx="12162" formatCode="General">
                  <c:v>-0.12487027236767501</c:v>
                </c:pt>
                <c:pt idx="12163" formatCode="General">
                  <c:v>-0.13198177664410701</c:v>
                </c:pt>
                <c:pt idx="12164" formatCode="General">
                  <c:v>-0.13843618214844899</c:v>
                </c:pt>
                <c:pt idx="12165" formatCode="General">
                  <c:v>-0.144604773276757</c:v>
                </c:pt>
                <c:pt idx="12166" formatCode="General">
                  <c:v>-0.15062132278896401</c:v>
                </c:pt>
                <c:pt idx="12167" formatCode="General">
                  <c:v>-0.15627490904002</c:v>
                </c:pt>
                <c:pt idx="12168" formatCode="General">
                  <c:v>-0.16136400276372301</c:v>
                </c:pt>
                <c:pt idx="12169" formatCode="General">
                  <c:v>-0.16576646142057</c:v>
                </c:pt>
                <c:pt idx="12170" formatCode="General">
                  <c:v>-0.16949422244912701</c:v>
                </c:pt>
                <c:pt idx="12171" formatCode="General">
                  <c:v>-0.17270371072754001</c:v>
                </c:pt>
                <c:pt idx="12172" formatCode="General">
                  <c:v>-0.17551435891393399</c:v>
                </c:pt>
                <c:pt idx="12173" formatCode="General">
                  <c:v>-0.17785902010610999</c:v>
                </c:pt>
                <c:pt idx="12174" formatCode="General">
                  <c:v>-0.179684134378674</c:v>
                </c:pt>
                <c:pt idx="12175" formatCode="General">
                  <c:v>-0.18100389674040401</c:v>
                </c:pt>
                <c:pt idx="12176" formatCode="General">
                  <c:v>-0.18184374957069199</c:v>
                </c:pt>
                <c:pt idx="12177" formatCode="General">
                  <c:v>-0.18212687337983599</c:v>
                </c:pt>
                <c:pt idx="12178" formatCode="General">
                  <c:v>-0.18178916539659701</c:v>
                </c:pt>
                <c:pt idx="12179" formatCode="General">
                  <c:v>-0.181095832702069</c:v>
                </c:pt>
                <c:pt idx="12180" formatCode="General">
                  <c:v>-0.18075502099713101</c:v>
                </c:pt>
                <c:pt idx="12181" formatCode="General">
                  <c:v>-0.18166626429912799</c:v>
                </c:pt>
                <c:pt idx="12182" formatCode="General">
                  <c:v>-0.183642434182022</c:v>
                </c:pt>
                <c:pt idx="12183" formatCode="General">
                  <c:v>-0.18598093541782701</c:v>
                </c:pt>
                <c:pt idx="12184" formatCode="General">
                  <c:v>-0.18855408475114399</c:v>
                </c:pt>
                <c:pt idx="12185" formatCode="General">
                  <c:v>-0.191577338139997</c:v>
                </c:pt>
                <c:pt idx="12186" formatCode="General">
                  <c:v>-0.195606505775962</c:v>
                </c:pt>
                <c:pt idx="12187" formatCode="General">
                  <c:v>-0.200815214086219</c:v>
                </c:pt>
                <c:pt idx="12188" formatCode="General">
                  <c:v>-0.20674038899012501</c:v>
                </c:pt>
                <c:pt idx="12189" formatCode="General">
                  <c:v>-0.212813388736417</c:v>
                </c:pt>
                <c:pt idx="12190" formatCode="General">
                  <c:v>-0.21854138899046099</c:v>
                </c:pt>
                <c:pt idx="12191" formatCode="General">
                  <c:v>-0.223352127486008</c:v>
                </c:pt>
                <c:pt idx="12192" formatCode="General">
                  <c:v>-0.226845335135098</c:v>
                </c:pt>
                <c:pt idx="12193" formatCode="General">
                  <c:v>-0.229113724280851</c:v>
                </c:pt>
                <c:pt idx="12194" formatCode="General">
                  <c:v>-0.230493309967405</c:v>
                </c:pt>
                <c:pt idx="12195" formatCode="General">
                  <c:v>-0.23112311242570399</c:v>
                </c:pt>
                <c:pt idx="12196" formatCode="General">
                  <c:v>-0.231032272639242</c:v>
                </c:pt>
                <c:pt idx="12197" formatCode="General">
                  <c:v>-0.23026462036360901</c:v>
                </c:pt>
                <c:pt idx="12198" formatCode="General">
                  <c:v>-0.228897851365157</c:v>
                </c:pt>
                <c:pt idx="12199" formatCode="General">
                  <c:v>-0.22702130591572001</c:v>
                </c:pt>
                <c:pt idx="12200" formatCode="General">
                  <c:v>-0.224591971748272</c:v>
                </c:pt>
                <c:pt idx="12201" formatCode="General">
                  <c:v>-0.22201403452863799</c:v>
                </c:pt>
                <c:pt idx="12202" formatCode="General">
                  <c:v>-0.220105420868803</c:v>
                </c:pt>
                <c:pt idx="12203" formatCode="General">
                  <c:v>-0.21901571429403399</c:v>
                </c:pt>
                <c:pt idx="12204" formatCode="General">
                  <c:v>-0.21825648047513699</c:v>
                </c:pt>
                <c:pt idx="12205" formatCode="General">
                  <c:v>-0.21764131528712</c:v>
                </c:pt>
                <c:pt idx="12206" formatCode="General">
                  <c:v>-0.217143944834327</c:v>
                </c:pt>
                <c:pt idx="12207" formatCode="General">
                  <c:v>-0.216416885760807</c:v>
                </c:pt>
                <c:pt idx="12208" formatCode="General">
                  <c:v>-0.21533431525526001</c:v>
                </c:pt>
                <c:pt idx="12209" formatCode="General">
                  <c:v>-0.214431994303802</c:v>
                </c:pt>
                <c:pt idx="12210" formatCode="General">
                  <c:v>-0.214161627253141</c:v>
                </c:pt>
                <c:pt idx="12211" formatCode="General">
                  <c:v>-0.214427117889088</c:v>
                </c:pt>
                <c:pt idx="12212" formatCode="General">
                  <c:v>-0.21499092377428999</c:v>
                </c:pt>
                <c:pt idx="12213" formatCode="General">
                  <c:v>-0.21585971922407399</c:v>
                </c:pt>
                <c:pt idx="12214" formatCode="General">
                  <c:v>-0.217322831702775</c:v>
                </c:pt>
                <c:pt idx="12215" formatCode="General">
                  <c:v>-0.219370365976021</c:v>
                </c:pt>
                <c:pt idx="12216" formatCode="General">
                  <c:v>-0.221642685391714</c:v>
                </c:pt>
                <c:pt idx="12217" formatCode="General">
                  <c:v>-0.22374805786748</c:v>
                </c:pt>
                <c:pt idx="12218" formatCode="General">
                  <c:v>-0.22524179296984201</c:v>
                </c:pt>
                <c:pt idx="12219" formatCode="General">
                  <c:v>-0.22590586639826701</c:v>
                </c:pt>
                <c:pt idx="12220" formatCode="General">
                  <c:v>-0.22588868151500199</c:v>
                </c:pt>
                <c:pt idx="12221" formatCode="General">
                  <c:v>-0.22555553286292501</c:v>
                </c:pt>
                <c:pt idx="12222" formatCode="General">
                  <c:v>-0.224482480756486</c:v>
                </c:pt>
                <c:pt idx="12223" formatCode="General">
                  <c:v>-0.222069278449566</c:v>
                </c:pt>
                <c:pt idx="12224" formatCode="General">
                  <c:v>-0.218450787083459</c:v>
                </c:pt>
                <c:pt idx="12225" formatCode="General">
                  <c:v>-0.21398856368655</c:v>
                </c:pt>
                <c:pt idx="12226" formatCode="General">
                  <c:v>-0.209086293190586</c:v>
                </c:pt>
                <c:pt idx="12227" formatCode="General">
                  <c:v>-0.20403720792225599</c:v>
                </c:pt>
                <c:pt idx="12228" formatCode="General">
                  <c:v>-0.19913912451948901</c:v>
                </c:pt>
                <c:pt idx="12229" formatCode="General">
                  <c:v>-0.19467512542836299</c:v>
                </c:pt>
                <c:pt idx="12230" formatCode="General">
                  <c:v>-0.190835396020758</c:v>
                </c:pt>
                <c:pt idx="12231" formatCode="General">
                  <c:v>-0.18769707915147099</c:v>
                </c:pt>
                <c:pt idx="12232" formatCode="General">
                  <c:v>-0.185523822855404</c:v>
                </c:pt>
                <c:pt idx="12233" formatCode="General">
                  <c:v>-0.18482653127457099</c:v>
                </c:pt>
                <c:pt idx="12234" formatCode="General">
                  <c:v>-0.18595386042689899</c:v>
                </c:pt>
                <c:pt idx="12235" formatCode="General">
                  <c:v>-0.188990425874694</c:v>
                </c:pt>
                <c:pt idx="12236" formatCode="General">
                  <c:v>-0.19358588966217299</c:v>
                </c:pt>
                <c:pt idx="12237" formatCode="General">
                  <c:v>-0.19903770865546699</c:v>
                </c:pt>
                <c:pt idx="12238" formatCode="General">
                  <c:v>-0.20487743123744201</c:v>
                </c:pt>
                <c:pt idx="12239" formatCode="General">
                  <c:v>-0.21099073251740899</c:v>
                </c:pt>
                <c:pt idx="12240" formatCode="General">
                  <c:v>-0.217200080967866</c:v>
                </c:pt>
                <c:pt idx="12241" formatCode="General">
                  <c:v>-0.22369154976414701</c:v>
                </c:pt>
                <c:pt idx="12242" formatCode="General">
                  <c:v>-0.230673704817317</c:v>
                </c:pt>
                <c:pt idx="12243" formatCode="General">
                  <c:v>-0.237557072560516</c:v>
                </c:pt>
                <c:pt idx="12244" formatCode="General">
                  <c:v>-0.24332336149161299</c:v>
                </c:pt>
                <c:pt idx="12245" formatCode="General">
                  <c:v>-0.24684045394426499</c:v>
                </c:pt>
                <c:pt idx="12246" formatCode="General">
                  <c:v>-0.24764171367624599</c:v>
                </c:pt>
                <c:pt idx="12247" formatCode="General">
                  <c:v>-0.24613754667964199</c:v>
                </c:pt>
                <c:pt idx="12248" formatCode="General">
                  <c:v>-0.24265036182546801</c:v>
                </c:pt>
                <c:pt idx="12249" formatCode="General">
                  <c:v>-0.23727366000823999</c:v>
                </c:pt>
                <c:pt idx="12250" formatCode="General">
                  <c:v>-0.23014420086128601</c:v>
                </c:pt>
                <c:pt idx="12251" formatCode="General">
                  <c:v>-0.22164652207202101</c:v>
                </c:pt>
                <c:pt idx="12252" formatCode="General">
                  <c:v>-0.21259338245777501</c:v>
                </c:pt>
                <c:pt idx="12253" formatCode="General">
                  <c:v>-0.20360441327748999</c:v>
                </c:pt>
                <c:pt idx="12254" formatCode="General">
                  <c:v>-0.194486314963981</c:v>
                </c:pt>
                <c:pt idx="12255" formatCode="General">
                  <c:v>-0.185125996536388</c:v>
                </c:pt>
                <c:pt idx="12256" formatCode="General">
                  <c:v>-0.175916144592906</c:v>
                </c:pt>
                <c:pt idx="12257" formatCode="General">
                  <c:v>-0.167235594667518</c:v>
                </c:pt>
                <c:pt idx="12258" formatCode="General">
                  <c:v>-0.159267512687021</c:v>
                </c:pt>
                <c:pt idx="12259" formatCode="General">
                  <c:v>-0.15208088335106801</c:v>
                </c:pt>
                <c:pt idx="12260" formatCode="General">
                  <c:v>-0.145818146753046</c:v>
                </c:pt>
                <c:pt idx="12261" formatCode="General">
                  <c:v>-0.14052255197647801</c:v>
                </c:pt>
                <c:pt idx="12262" formatCode="General">
                  <c:v>-0.135912454432152</c:v>
                </c:pt>
                <c:pt idx="12263" formatCode="General">
                  <c:v>-0.13157301267117</c:v>
                </c:pt>
                <c:pt idx="12264" formatCode="General">
                  <c:v>-0.127201329942632</c:v>
                </c:pt>
                <c:pt idx="12265" formatCode="General">
                  <c:v>-0.122284340978373</c:v>
                </c:pt>
                <c:pt idx="12266" formatCode="General">
                  <c:v>-0.116582355051617</c:v>
                </c:pt>
                <c:pt idx="12267" formatCode="General">
                  <c:v>-0.11068130433081499</c:v>
                </c:pt>
                <c:pt idx="12268" formatCode="General">
                  <c:v>-0.10531580707423201</c:v>
                </c:pt>
                <c:pt idx="12269" formatCode="General">
                  <c:v>-0.100887697864564</c:v>
                </c:pt>
                <c:pt idx="12270" formatCode="General">
                  <c:v>-9.7227434971120894E-2</c:v>
                </c:pt>
                <c:pt idx="12271" formatCode="General">
                  <c:v>-9.3880229853728195E-2</c:v>
                </c:pt>
                <c:pt idx="12272" formatCode="General">
                  <c:v>-9.0818081017413302E-2</c:v>
                </c:pt>
                <c:pt idx="12273" formatCode="General">
                  <c:v>-8.8201210198071894E-2</c:v>
                </c:pt>
                <c:pt idx="12274" formatCode="General">
                  <c:v>-8.5994307410076007E-2</c:v>
                </c:pt>
                <c:pt idx="12275" formatCode="General">
                  <c:v>-8.45421623855524E-2</c:v>
                </c:pt>
                <c:pt idx="12276" formatCode="General">
                  <c:v>-8.4157952757601906E-2</c:v>
                </c:pt>
                <c:pt idx="12277" formatCode="General">
                  <c:v>-8.4024050321489893E-2</c:v>
                </c:pt>
                <c:pt idx="12278" formatCode="General">
                  <c:v>-8.3126663041252102E-2</c:v>
                </c:pt>
                <c:pt idx="12279" formatCode="General">
                  <c:v>-8.1383423739568403E-2</c:v>
                </c:pt>
                <c:pt idx="12280" formatCode="General">
                  <c:v>-7.9255173069206097E-2</c:v>
                </c:pt>
                <c:pt idx="12281" formatCode="General">
                  <c:v>-7.6910219543633002E-2</c:v>
                </c:pt>
                <c:pt idx="12282" formatCode="General">
                  <c:v>-7.4252499907012395E-2</c:v>
                </c:pt>
                <c:pt idx="12283" formatCode="General">
                  <c:v>-7.1204204495968898E-2</c:v>
                </c:pt>
                <c:pt idx="12284" formatCode="General">
                  <c:v>-6.7381453172041098E-2</c:v>
                </c:pt>
                <c:pt idx="12285" formatCode="General">
                  <c:v>-6.1872313154126599E-2</c:v>
                </c:pt>
                <c:pt idx="12286" formatCode="General">
                  <c:v>-5.3601784779821297E-2</c:v>
                </c:pt>
                <c:pt idx="12287" formatCode="General">
                  <c:v>-4.2386780136519898E-2</c:v>
                </c:pt>
                <c:pt idx="12288" formatCode="General">
                  <c:v>-2.9043173959503701E-2</c:v>
                </c:pt>
                <c:pt idx="12289" formatCode="General">
                  <c:v>-1.46607564723215E-2</c:v>
                </c:pt>
                <c:pt idx="12290" formatCode="General">
                  <c:v>-3.0141800931890802E-4</c:v>
                </c:pt>
                <c:pt idx="12291" formatCode="General">
                  <c:v>1.3109470947314201E-2</c:v>
                </c:pt>
                <c:pt idx="12292" formatCode="General">
                  <c:v>2.51598447856042E-2</c:v>
                </c:pt>
                <c:pt idx="12293" formatCode="General">
                  <c:v>3.6182742879455297E-2</c:v>
                </c:pt>
                <c:pt idx="12294" formatCode="General">
                  <c:v>4.6650573532539999E-2</c:v>
                </c:pt>
                <c:pt idx="12295" formatCode="General">
                  <c:v>5.6640883048341702E-2</c:v>
                </c:pt>
                <c:pt idx="12296" formatCode="General">
                  <c:v>6.6101322931009898E-2</c:v>
                </c:pt>
                <c:pt idx="12297" formatCode="General">
                  <c:v>7.48280203211521E-2</c:v>
                </c:pt>
                <c:pt idx="12298" formatCode="General">
                  <c:v>8.2462381295659998E-2</c:v>
                </c:pt>
                <c:pt idx="12299" formatCode="General">
                  <c:v>8.8870492237941107E-2</c:v>
                </c:pt>
                <c:pt idx="12300" formatCode="General">
                  <c:v>9.4074540468663898E-2</c:v>
                </c:pt>
                <c:pt idx="12301" formatCode="General">
                  <c:v>9.8377658046076594E-2</c:v>
                </c:pt>
                <c:pt idx="12302" formatCode="General">
                  <c:v>0.102059471857339</c:v>
                </c:pt>
                <c:pt idx="12303" formatCode="General">
                  <c:v>0.104963407983792</c:v>
                </c:pt>
                <c:pt idx="12304" formatCode="General">
                  <c:v>0.106892276988694</c:v>
                </c:pt>
                <c:pt idx="12305" formatCode="General">
                  <c:v>0.107790138128389</c:v>
                </c:pt>
                <c:pt idx="12306" formatCode="General">
                  <c:v>0.107700534499565</c:v>
                </c:pt>
                <c:pt idx="12307" formatCode="General">
                  <c:v>0.10706778020089799</c:v>
                </c:pt>
                <c:pt idx="12308" formatCode="General">
                  <c:v>0.106706481553731</c:v>
                </c:pt>
                <c:pt idx="12309" formatCode="General">
                  <c:v>0.107045714340123</c:v>
                </c:pt>
                <c:pt idx="12310" formatCode="General">
                  <c:v>0.108188687225557</c:v>
                </c:pt>
                <c:pt idx="12311" formatCode="General">
                  <c:v>0.11048593412393</c:v>
                </c:pt>
                <c:pt idx="12312" formatCode="General">
                  <c:v>0.11409190751923599</c:v>
                </c:pt>
                <c:pt idx="12313" formatCode="General">
                  <c:v>0.11864271610879699</c:v>
                </c:pt>
                <c:pt idx="12314" formatCode="General">
                  <c:v>0.123535483685277</c:v>
                </c:pt>
                <c:pt idx="12315" formatCode="General">
                  <c:v>0.12798421655351599</c:v>
                </c:pt>
                <c:pt idx="12316" formatCode="General">
                  <c:v>0.13134804182604801</c:v>
                </c:pt>
                <c:pt idx="12317" formatCode="General">
                  <c:v>0.13392379026071</c:v>
                </c:pt>
                <c:pt idx="12318" formatCode="General">
                  <c:v>0.13708515937239299</c:v>
                </c:pt>
                <c:pt idx="12319" formatCode="General">
                  <c:v>0.14204099990257801</c:v>
                </c:pt>
                <c:pt idx="12320" formatCode="General">
                  <c:v>0.14888795479088701</c:v>
                </c:pt>
                <c:pt idx="12321" formatCode="General">
                  <c:v>0.157067604625654</c:v>
                </c:pt>
                <c:pt idx="12322" formatCode="General">
                  <c:v>0.16618596452835299</c:v>
                </c:pt>
                <c:pt idx="12323" formatCode="General">
                  <c:v>0.176203560511904</c:v>
                </c:pt>
                <c:pt idx="12324" formatCode="General">
                  <c:v>0.186938787653324</c:v>
                </c:pt>
                <c:pt idx="12325" formatCode="General">
                  <c:v>0.19796943543494799</c:v>
                </c:pt>
                <c:pt idx="12326" formatCode="General">
                  <c:v>0.208867256188772</c:v>
                </c:pt>
                <c:pt idx="12327" formatCode="General">
                  <c:v>0.21920035049134001</c:v>
                </c:pt>
                <c:pt idx="12328" formatCode="General">
                  <c:v>0.228539052842125</c:v>
                </c:pt>
                <c:pt idx="12329" formatCode="General">
                  <c:v>0.23655955981430801</c:v>
                </c:pt>
                <c:pt idx="12330" formatCode="General">
                  <c:v>0.243256950802791</c:v>
                </c:pt>
                <c:pt idx="12331" formatCode="General">
                  <c:v>0.24858725904345999</c:v>
                </c:pt>
                <c:pt idx="12332" formatCode="General">
                  <c:v>0.252327629945028</c:v>
                </c:pt>
                <c:pt idx="12333" formatCode="General">
                  <c:v>0.25447248941828898</c:v>
                </c:pt>
                <c:pt idx="12334" formatCode="General">
                  <c:v>0.25535541333267398</c:v>
                </c:pt>
                <c:pt idx="12335" formatCode="General">
                  <c:v>0.25544909384300402</c:v>
                </c:pt>
                <c:pt idx="12336" formatCode="General">
                  <c:v>0.25506568036054</c:v>
                </c:pt>
                <c:pt idx="12337" formatCode="General">
                  <c:v>0.254413744603467</c:v>
                </c:pt>
                <c:pt idx="12338" formatCode="General">
                  <c:v>0.25369486470767899</c:v>
                </c:pt>
                <c:pt idx="12339" formatCode="General">
                  <c:v>0.25312233392842398</c:v>
                </c:pt>
                <c:pt idx="12340" formatCode="General">
                  <c:v>0.25281001643708501</c:v>
                </c:pt>
                <c:pt idx="12341" formatCode="General">
                  <c:v>0.252786058044287</c:v>
                </c:pt>
                <c:pt idx="12342" formatCode="General">
                  <c:v>0.25288725116996202</c:v>
                </c:pt>
                <c:pt idx="12343" formatCode="General">
                  <c:v>0.253020889907696</c:v>
                </c:pt>
                <c:pt idx="12344" formatCode="General">
                  <c:v>0.25366630756063802</c:v>
                </c:pt>
                <c:pt idx="12345" formatCode="General">
                  <c:v>0.25524144358907902</c:v>
                </c:pt>
                <c:pt idx="12346" formatCode="General">
                  <c:v>0.25755172721783398</c:v>
                </c:pt>
                <c:pt idx="12347" formatCode="General">
                  <c:v>0.25997210248908298</c:v>
                </c:pt>
                <c:pt idx="12348" formatCode="General">
                  <c:v>0.26169458901549397</c:v>
                </c:pt>
                <c:pt idx="12349" formatCode="General">
                  <c:v>0.26258175599477601</c:v>
                </c:pt>
                <c:pt idx="12350" formatCode="General">
                  <c:v>0.26349812934851102</c:v>
                </c:pt>
                <c:pt idx="12351" formatCode="General">
                  <c:v>0.26511935890337002</c:v>
                </c:pt>
                <c:pt idx="12352" formatCode="General">
                  <c:v>0.267126038556392</c:v>
                </c:pt>
                <c:pt idx="12353" formatCode="General">
                  <c:v>0.268817480936759</c:v>
                </c:pt>
                <c:pt idx="12354" formatCode="General">
                  <c:v>0.26982677375365</c:v>
                </c:pt>
                <c:pt idx="12355" formatCode="General">
                  <c:v>0.27050109411451401</c:v>
                </c:pt>
                <c:pt idx="12356" formatCode="General">
                  <c:v>0.27171515346752201</c:v>
                </c:pt>
                <c:pt idx="12357" formatCode="General">
                  <c:v>0.27395635243614302</c:v>
                </c:pt>
                <c:pt idx="12358" formatCode="General">
                  <c:v>0.276862710329147</c:v>
                </c:pt>
                <c:pt idx="12359" formatCode="General">
                  <c:v>0.27957370067840598</c:v>
                </c:pt>
                <c:pt idx="12360" formatCode="General">
                  <c:v>0.28155388231745199</c:v>
                </c:pt>
                <c:pt idx="12361" formatCode="General">
                  <c:v>0.28298526672081398</c:v>
                </c:pt>
                <c:pt idx="12362" formatCode="General">
                  <c:v>0.28470147308545202</c:v>
                </c:pt>
                <c:pt idx="12363" formatCode="General">
                  <c:v>0.28740240404025102</c:v>
                </c:pt>
                <c:pt idx="12364" formatCode="General">
                  <c:v>0.29079364383973699</c:v>
                </c:pt>
                <c:pt idx="12365" formatCode="General">
                  <c:v>0.29422926023283402</c:v>
                </c:pt>
                <c:pt idx="12366" formatCode="General">
                  <c:v>0.29724867458439802</c:v>
                </c:pt>
                <c:pt idx="12367" formatCode="General">
                  <c:v>0.29963732972807799</c:v>
                </c:pt>
                <c:pt idx="12368" formatCode="General">
                  <c:v>0.30139895989503401</c:v>
                </c:pt>
                <c:pt idx="12369" formatCode="General">
                  <c:v>0.302503734469806</c:v>
                </c:pt>
                <c:pt idx="12370" formatCode="General">
                  <c:v>0.302854036269539</c:v>
                </c:pt>
                <c:pt idx="12371" formatCode="General">
                  <c:v>0.30240986164808997</c:v>
                </c:pt>
                <c:pt idx="12372" formatCode="General">
                  <c:v>0.30181396144447697</c:v>
                </c:pt>
                <c:pt idx="12373" formatCode="General">
                  <c:v>0.30187200440804501</c:v>
                </c:pt>
                <c:pt idx="12374" formatCode="General">
                  <c:v>0.30243114643538199</c:v>
                </c:pt>
                <c:pt idx="12375" formatCode="General">
                  <c:v>0.30278932169905298</c:v>
                </c:pt>
                <c:pt idx="12376" formatCode="General">
                  <c:v>0.30241053101507698</c:v>
                </c:pt>
                <c:pt idx="12377" formatCode="General">
                  <c:v>0.30120953545234602</c:v>
                </c:pt>
                <c:pt idx="12378" formatCode="General">
                  <c:v>0.29959245437745402</c:v>
                </c:pt>
                <c:pt idx="12379" formatCode="General">
                  <c:v>0.29813984940994298</c:v>
                </c:pt>
                <c:pt idx="12380" formatCode="General">
                  <c:v>0.29726048773039998</c:v>
                </c:pt>
                <c:pt idx="12381" formatCode="General">
                  <c:v>0.29685374201488901</c:v>
                </c:pt>
                <c:pt idx="12382" formatCode="General">
                  <c:v>0.29640614686030903</c:v>
                </c:pt>
                <c:pt idx="12383" formatCode="General">
                  <c:v>0.29604349459685603</c:v>
                </c:pt>
                <c:pt idx="12384" formatCode="General">
                  <c:v>0.29634654401159999</c:v>
                </c:pt>
                <c:pt idx="12385" formatCode="General">
                  <c:v>0.29736374896667001</c:v>
                </c:pt>
                <c:pt idx="12386" formatCode="General">
                  <c:v>0.298828811604615</c:v>
                </c:pt>
                <c:pt idx="12387" formatCode="General">
                  <c:v>0.30067977540004198</c:v>
                </c:pt>
                <c:pt idx="12388" formatCode="General">
                  <c:v>0.30312310888606497</c:v>
                </c:pt>
                <c:pt idx="12389" formatCode="General">
                  <c:v>0.306696978355461</c:v>
                </c:pt>
                <c:pt idx="12390" formatCode="General">
                  <c:v>0.31158649044119902</c:v>
                </c:pt>
                <c:pt idx="12391" formatCode="General">
                  <c:v>0.31686734448727299</c:v>
                </c:pt>
                <c:pt idx="12392" formatCode="General">
                  <c:v>0.32087423925408898</c:v>
                </c:pt>
                <c:pt idx="12393" formatCode="General">
                  <c:v>0.32226715522031302</c:v>
                </c:pt>
                <c:pt idx="12394" formatCode="General">
                  <c:v>0.32095681005759602</c:v>
                </c:pt>
                <c:pt idx="12395" formatCode="General">
                  <c:v>0.31730191898844001</c:v>
                </c:pt>
                <c:pt idx="12396" formatCode="General">
                  <c:v>0.31151825229229102</c:v>
                </c:pt>
                <c:pt idx="12397" formatCode="General">
                  <c:v>0.303676702328462</c:v>
                </c:pt>
                <c:pt idx="12398" formatCode="General">
                  <c:v>0.29374772357590601</c:v>
                </c:pt>
                <c:pt idx="12399" formatCode="General">
                  <c:v>0.28176956841016898</c:v>
                </c:pt>
                <c:pt idx="12400" formatCode="General">
                  <c:v>0.26809913212455799</c:v>
                </c:pt>
                <c:pt idx="12401" formatCode="General">
                  <c:v>0.25349626127533798</c:v>
                </c:pt>
                <c:pt idx="12402" formatCode="General">
                  <c:v>0.238792933089506</c:v>
                </c:pt>
                <c:pt idx="12403" formatCode="General">
                  <c:v>0.224537127503152</c:v>
                </c:pt>
                <c:pt idx="12404" formatCode="General">
                  <c:v>0.21094116766798099</c:v>
                </c:pt>
                <c:pt idx="12405" formatCode="General">
                  <c:v>0.19865287610069499</c:v>
                </c:pt>
                <c:pt idx="12406" formatCode="General">
                  <c:v>0.18878871821457299</c:v>
                </c:pt>
                <c:pt idx="12407" formatCode="General">
                  <c:v>0.18199361328868199</c:v>
                </c:pt>
                <c:pt idx="12408" formatCode="General">
                  <c:v>0.17801177368541199</c:v>
                </c:pt>
                <c:pt idx="12409" formatCode="General">
                  <c:v>0.176181994419294</c:v>
                </c:pt>
                <c:pt idx="12410" formatCode="General">
                  <c:v>0.17601890084789101</c:v>
                </c:pt>
                <c:pt idx="12411" formatCode="General">
                  <c:v>0.17715005156334299</c:v>
                </c:pt>
                <c:pt idx="12412" formatCode="General">
                  <c:v>0.17949149703544101</c:v>
                </c:pt>
                <c:pt idx="12413" formatCode="General">
                  <c:v>0.18326087213220599</c:v>
                </c:pt>
                <c:pt idx="12414" formatCode="General">
                  <c:v>0.18827048308147701</c:v>
                </c:pt>
                <c:pt idx="12415" formatCode="General">
                  <c:v>0.193934293047414</c:v>
                </c:pt>
                <c:pt idx="12416" formatCode="General">
                  <c:v>0.199493627862498</c:v>
                </c:pt>
                <c:pt idx="12417" formatCode="General">
                  <c:v>0.20429608895913601</c:v>
                </c:pt>
                <c:pt idx="12418" formatCode="General">
                  <c:v>0.20884782546807201</c:v>
                </c:pt>
                <c:pt idx="12419" formatCode="General">
                  <c:v>0.213946599312131</c:v>
                </c:pt>
                <c:pt idx="12420" formatCode="General">
                  <c:v>0.219454672692877</c:v>
                </c:pt>
                <c:pt idx="12421" formatCode="General">
                  <c:v>0.22501631739560499</c:v>
                </c:pt>
                <c:pt idx="12422" formatCode="General">
                  <c:v>0.23053255558593899</c:v>
                </c:pt>
                <c:pt idx="12423" formatCode="General">
                  <c:v>0.236380156840516</c:v>
                </c:pt>
                <c:pt idx="12424" formatCode="General">
                  <c:v>0.24246112006089099</c:v>
                </c:pt>
                <c:pt idx="12425" formatCode="General">
                  <c:v>0.24788013104802301</c:v>
                </c:pt>
                <c:pt idx="12426" formatCode="General">
                  <c:v>0.25190016693274597</c:v>
                </c:pt>
                <c:pt idx="12427" formatCode="General">
                  <c:v>0.253801792669891</c:v>
                </c:pt>
                <c:pt idx="12428" formatCode="General">
                  <c:v>0.25265458679029801</c:v>
                </c:pt>
                <c:pt idx="12429" formatCode="General">
                  <c:v>0.24796241221350401</c:v>
                </c:pt>
                <c:pt idx="12430" formatCode="General">
                  <c:v>0.240013099802274</c:v>
                </c:pt>
                <c:pt idx="12431" formatCode="General">
                  <c:v>0.22995176588198099</c:v>
                </c:pt>
                <c:pt idx="12432" formatCode="General">
                  <c:v>0.21914484928689401</c:v>
                </c:pt>
                <c:pt idx="12433" formatCode="General">
                  <c:v>0.207987592030105</c:v>
                </c:pt>
                <c:pt idx="12434" formatCode="General">
                  <c:v>0.19631145944982101</c:v>
                </c:pt>
                <c:pt idx="12435" formatCode="General">
                  <c:v>0.18413908762478101</c:v>
                </c:pt>
                <c:pt idx="12436" formatCode="General">
                  <c:v>0.17151629009532801</c:v>
                </c:pt>
                <c:pt idx="12437" formatCode="General">
                  <c:v>0.15860049409895099</c:v>
                </c:pt>
                <c:pt idx="12438" formatCode="General">
                  <c:v>0.14582987806422101</c:v>
                </c:pt>
                <c:pt idx="12439" formatCode="General">
                  <c:v>0.133592162140206</c:v>
                </c:pt>
                <c:pt idx="12440" formatCode="General">
                  <c:v>0.121978182159863</c:v>
                </c:pt>
                <c:pt idx="12441" formatCode="General">
                  <c:v>0.110704454641221</c:v>
                </c:pt>
                <c:pt idx="12442" formatCode="General">
                  <c:v>9.9096529468789593E-2</c:v>
                </c:pt>
                <c:pt idx="12443" formatCode="General">
                  <c:v>8.8293889365147996E-2</c:v>
                </c:pt>
                <c:pt idx="12444" formatCode="General">
                  <c:v>8.1333748116328305E-2</c:v>
                </c:pt>
                <c:pt idx="12445" formatCode="General">
                  <c:v>7.9985477505233896E-2</c:v>
                </c:pt>
                <c:pt idx="12446" formatCode="General">
                  <c:v>6.7074012951135395E-2</c:v>
                </c:pt>
                <c:pt idx="12447" formatCode="General">
                  <c:v>7.4174314416149299E-3</c:v>
                </c:pt>
                <c:pt idx="12448" formatCode="General">
                  <c:v>-0.100678382940349</c:v>
                </c:pt>
                <c:pt idx="12449" formatCode="General">
                  <c:v>-0.219147580927048</c:v>
                </c:pt>
                <c:pt idx="12450" formatCode="General">
                  <c:v>-0.30691418854362201</c:v>
                </c:pt>
                <c:pt idx="12451" formatCode="General">
                  <c:v>-0.34805798680662098</c:v>
                </c:pt>
                <c:pt idx="12452" formatCode="General">
                  <c:v>-0.36450844465839799</c:v>
                </c:pt>
                <c:pt idx="12453" formatCode="General">
                  <c:v>-0.375636778983088</c:v>
                </c:pt>
                <c:pt idx="12454" formatCode="General">
                  <c:v>-0.38021523801996698</c:v>
                </c:pt>
                <c:pt idx="12455" formatCode="General">
                  <c:v>-0.37591470257401</c:v>
                </c:pt>
                <c:pt idx="12456" formatCode="General">
                  <c:v>-0.36304233828527799</c:v>
                </c:pt>
                <c:pt idx="12457" formatCode="General">
                  <c:v>-0.34393405595361598</c:v>
                </c:pt>
                <c:pt idx="12458" formatCode="General">
                  <c:v>-0.32148055301832801</c:v>
                </c:pt>
                <c:pt idx="12459" formatCode="General">
                  <c:v>-0.298200421879731</c:v>
                </c:pt>
                <c:pt idx="12460" formatCode="General">
                  <c:v>-0.27622785030274399</c:v>
                </c:pt>
                <c:pt idx="12461" formatCode="General">
                  <c:v>-0.25740245187765998</c:v>
                </c:pt>
                <c:pt idx="12462" formatCode="General">
                  <c:v>-0.24312135111519101</c:v>
                </c:pt>
                <c:pt idx="12463" formatCode="General">
                  <c:v>-0.23432004885473601</c:v>
                </c:pt>
                <c:pt idx="12464" formatCode="General">
                  <c:v>-0.231300265985314</c:v>
                </c:pt>
                <c:pt idx="12465" formatCode="General">
                  <c:v>-0.234199588937585</c:v>
                </c:pt>
                <c:pt idx="12466" formatCode="General">
                  <c:v>-0.24329142238496401</c:v>
                </c:pt>
                <c:pt idx="12467" formatCode="General">
                  <c:v>-0.25863772737759599</c:v>
                </c:pt>
                <c:pt idx="12468" formatCode="General">
                  <c:v>-0.28019737407690398</c:v>
                </c:pt>
                <c:pt idx="12469" formatCode="General">
                  <c:v>-0.30839218848578398</c:v>
                </c:pt>
                <c:pt idx="12470" formatCode="General">
                  <c:v>-0.34272460669413002</c:v>
                </c:pt>
                <c:pt idx="12471" formatCode="General">
                  <c:v>-0.381561622899518</c:v>
                </c:pt>
                <c:pt idx="12472" formatCode="General">
                  <c:v>-0.42331191282449698</c:v>
                </c:pt>
                <c:pt idx="12473" formatCode="General">
                  <c:v>-0.466336640449942</c:v>
                </c:pt>
                <c:pt idx="12474" formatCode="General">
                  <c:v>-0.50931290980225896</c:v>
                </c:pt>
                <c:pt idx="12475" formatCode="General">
                  <c:v>-0.55156233370427799</c:v>
                </c:pt>
                <c:pt idx="12476" formatCode="General">
                  <c:v>-0.59204348521190697</c:v>
                </c:pt>
                <c:pt idx="12477" formatCode="General">
                  <c:v>-0.62866554819943798</c:v>
                </c:pt>
                <c:pt idx="12478" formatCode="General">
                  <c:v>-0.66029034454579705</c:v>
                </c:pt>
                <c:pt idx="12479" formatCode="General">
                  <c:v>-0.687489749032966</c:v>
                </c:pt>
                <c:pt idx="12480" formatCode="General">
                  <c:v>-0.71075700371244899</c:v>
                </c:pt>
                <c:pt idx="12481" formatCode="General">
                  <c:v>-0.72998359086665099</c:v>
                </c:pt>
                <c:pt idx="12482" formatCode="General">
                  <c:v>-0.74491498457088601</c:v>
                </c:pt>
                <c:pt idx="12483" formatCode="General">
                  <c:v>-0.75492949989334701</c:v>
                </c:pt>
                <c:pt idx="12484" formatCode="General">
                  <c:v>-0.75945884732226898</c:v>
                </c:pt>
                <c:pt idx="12485" formatCode="General">
                  <c:v>-0.75843914461850304</c:v>
                </c:pt>
                <c:pt idx="12486" formatCode="General">
                  <c:v>-0.75237973266940095</c:v>
                </c:pt>
                <c:pt idx="12487" formatCode="General">
                  <c:v>-0.74223336431826903</c:v>
                </c:pt>
                <c:pt idx="12488" formatCode="General">
                  <c:v>-0.72892141558474899</c:v>
                </c:pt>
                <c:pt idx="12489" formatCode="General">
                  <c:v>-0.713276483353246</c:v>
                </c:pt>
                <c:pt idx="12490" formatCode="General">
                  <c:v>-0.69623404497331798</c:v>
                </c:pt>
                <c:pt idx="12491" formatCode="General">
                  <c:v>-0.67921095917855201</c:v>
                </c:pt>
                <c:pt idx="12492" formatCode="General">
                  <c:v>-0.66413372171959895</c:v>
                </c:pt>
                <c:pt idx="12493" formatCode="General">
                  <c:v>-0.65243112503523204</c:v>
                </c:pt>
                <c:pt idx="12494" formatCode="General">
                  <c:v>-0.64482597300374001</c:v>
                </c:pt>
                <c:pt idx="12495" formatCode="General">
                  <c:v>-0.64148282798925005</c:v>
                </c:pt>
                <c:pt idx="12496" formatCode="General">
                  <c:v>-0.64215502675015101</c:v>
                </c:pt>
                <c:pt idx="12497" formatCode="General">
                  <c:v>-0.64611931974379999</c:v>
                </c:pt>
                <c:pt idx="12498" formatCode="General">
                  <c:v>-0.65221548244718897</c:v>
                </c:pt>
                <c:pt idx="12499" formatCode="General">
                  <c:v>-0.65931801605643803</c:v>
                </c:pt>
                <c:pt idx="12500" formatCode="General">
                  <c:v>-0.66641585479829002</c:v>
                </c:pt>
                <c:pt idx="12501" formatCode="General">
                  <c:v>-0.672736562383208</c:v>
                </c:pt>
                <c:pt idx="12502" formatCode="General">
                  <c:v>-0.67821837581501498</c:v>
                </c:pt>
                <c:pt idx="12503" formatCode="General">
                  <c:v>-0.68342697041404599</c:v>
                </c:pt>
                <c:pt idx="12504" formatCode="General">
                  <c:v>-0.688817620287271</c:v>
                </c:pt>
                <c:pt idx="12505" formatCode="General">
                  <c:v>-0.69403556610180195</c:v>
                </c:pt>
                <c:pt idx="12506" formatCode="General">
                  <c:v>-0.69803139611553999</c:v>
                </c:pt>
                <c:pt idx="12507" formatCode="General">
                  <c:v>-0.70004887949539396</c:v>
                </c:pt>
                <c:pt idx="12508" formatCode="General">
                  <c:v>-0.69991307929259605</c:v>
                </c:pt>
                <c:pt idx="12509" formatCode="General">
                  <c:v>-0.69768763984627302</c:v>
                </c:pt>
                <c:pt idx="12510" formatCode="General">
                  <c:v>-0.69325060091382495</c:v>
                </c:pt>
                <c:pt idx="12511" formatCode="General">
                  <c:v>-0.68606163377431895</c:v>
                </c:pt>
                <c:pt idx="12512" formatCode="General">
                  <c:v>-0.67575862175509405</c:v>
                </c:pt>
                <c:pt idx="12513" formatCode="General">
                  <c:v>-0.66288679333933398</c:v>
                </c:pt>
                <c:pt idx="12514" formatCode="General">
                  <c:v>-0.64860480791147002</c:v>
                </c:pt>
                <c:pt idx="12515" formatCode="General">
                  <c:v>-0.63394687650797099</c:v>
                </c:pt>
                <c:pt idx="12516" formatCode="General">
                  <c:v>-0.62004719541091502</c:v>
                </c:pt>
                <c:pt idx="12517" formatCode="General">
                  <c:v>-0.60846676220300899</c:v>
                </c:pt>
                <c:pt idx="12518" formatCode="General">
                  <c:v>-0.60066491965297497</c:v>
                </c:pt>
                <c:pt idx="12519" formatCode="General">
                  <c:v>-0.59631157012522096</c:v>
                </c:pt>
                <c:pt idx="12520" formatCode="General">
                  <c:v>-0.59416478596411204</c:v>
                </c:pt>
                <c:pt idx="12521" formatCode="General">
                  <c:v>-0.59391951486546701</c:v>
                </c:pt>
                <c:pt idx="12522" formatCode="General">
                  <c:v>-0.59563737312461595</c:v>
                </c:pt>
                <c:pt idx="12523" formatCode="General">
                  <c:v>-0.59939376601370797</c:v>
                </c:pt>
                <c:pt idx="12524" formatCode="General">
                  <c:v>-0.60466748374010504</c:v>
                </c:pt>
                <c:pt idx="12525" formatCode="General">
                  <c:v>-0.61079553025370703</c:v>
                </c:pt>
                <c:pt idx="12526" formatCode="General">
                  <c:v>-0.61728157944459205</c:v>
                </c:pt>
                <c:pt idx="12527" formatCode="General">
                  <c:v>-0.623406907783151</c:v>
                </c:pt>
                <c:pt idx="12528" formatCode="General">
                  <c:v>-0.62811727750248703</c:v>
                </c:pt>
                <c:pt idx="12529" formatCode="General">
                  <c:v>-0.63009968716430698</c:v>
                </c:pt>
                <c:pt idx="12530" formatCode="General">
                  <c:v>-0.62851632525970902</c:v>
                </c:pt>
                <c:pt idx="12531" formatCode="General">
                  <c:v>-0.62324837959284896</c:v>
                </c:pt>
                <c:pt idx="12532" formatCode="General">
                  <c:v>-0.61476545699609797</c:v>
                </c:pt>
                <c:pt idx="12533" formatCode="General">
                  <c:v>-0.60383005649550803</c:v>
                </c:pt>
                <c:pt idx="12534" formatCode="General">
                  <c:v>-0.59064752256798103</c:v>
                </c:pt>
                <c:pt idx="12535" formatCode="General">
                  <c:v>-0.57526680421797705</c:v>
                </c:pt>
                <c:pt idx="12536" formatCode="General">
                  <c:v>-0.55829981628560998</c:v>
                </c:pt>
                <c:pt idx="12537" formatCode="General">
                  <c:v>-0.54036488180318898</c:v>
                </c:pt>
                <c:pt idx="12538" formatCode="General">
                  <c:v>-0.52186321463232899</c:v>
                </c:pt>
                <c:pt idx="12539" formatCode="General">
                  <c:v>-0.50314780553477001</c:v>
                </c:pt>
                <c:pt idx="12540" formatCode="General">
                  <c:v>-0.48447011654467498</c:v>
                </c:pt>
                <c:pt idx="12541" formatCode="General">
                  <c:v>-0.46576094426347397</c:v>
                </c:pt>
                <c:pt idx="12542" formatCode="General">
                  <c:v>-0.44651066724687699</c:v>
                </c:pt>
                <c:pt idx="12543" formatCode="General">
                  <c:v>-0.42638887569117701</c:v>
                </c:pt>
                <c:pt idx="12544" formatCode="General">
                  <c:v>-0.40582907172757199</c:v>
                </c:pt>
                <c:pt idx="12545" formatCode="General">
                  <c:v>-0.38548115018444001</c:v>
                </c:pt>
                <c:pt idx="12546" formatCode="General">
                  <c:v>-0.36556147653562798</c:v>
                </c:pt>
                <c:pt idx="12547" formatCode="General">
                  <c:v>-0.345731751704214</c:v>
                </c:pt>
                <c:pt idx="12548" formatCode="General">
                  <c:v>-0.32573219641571999</c:v>
                </c:pt>
                <c:pt idx="12549" formatCode="General">
                  <c:v>-0.306098491328611</c:v>
                </c:pt>
                <c:pt idx="12550" formatCode="General">
                  <c:v>-0.28778498866568403</c:v>
                </c:pt>
                <c:pt idx="12551" formatCode="General">
                  <c:v>-0.27130572286235899</c:v>
                </c:pt>
                <c:pt idx="12552" formatCode="General">
                  <c:v>-0.25695504087357202</c:v>
                </c:pt>
                <c:pt idx="12553" formatCode="General">
                  <c:v>-0.24470929883567599</c:v>
                </c:pt>
                <c:pt idx="12554" formatCode="General">
                  <c:v>-0.23362756383491901</c:v>
                </c:pt>
                <c:pt idx="12555" formatCode="General">
                  <c:v>-0.222657677237659</c:v>
                </c:pt>
                <c:pt idx="12556" formatCode="General">
                  <c:v>-0.21135990758693099</c:v>
                </c:pt>
                <c:pt idx="12557" formatCode="General">
                  <c:v>-0.19980929070703499</c:v>
                </c:pt>
                <c:pt idx="12558" formatCode="General">
                  <c:v>-0.18839701472954101</c:v>
                </c:pt>
                <c:pt idx="12559" formatCode="General">
                  <c:v>-0.17752975446910599</c:v>
                </c:pt>
                <c:pt idx="12560" formatCode="General">
                  <c:v>-0.16765881456696499</c:v>
                </c:pt>
                <c:pt idx="12561" formatCode="General">
                  <c:v>-0.15889160740264499</c:v>
                </c:pt>
                <c:pt idx="12562" formatCode="General">
                  <c:v>-0.150296714737091</c:v>
                </c:pt>
                <c:pt idx="12563" formatCode="General">
                  <c:v>-0.14131981419952599</c:v>
                </c:pt>
                <c:pt idx="12564" formatCode="General">
                  <c:v>-0.13223212812454699</c:v>
                </c:pt>
                <c:pt idx="12565" formatCode="General">
                  <c:v>-0.123303600918736</c:v>
                </c:pt>
                <c:pt idx="12566" formatCode="General">
                  <c:v>-0.114435184670582</c:v>
                </c:pt>
                <c:pt idx="12567" formatCode="General">
                  <c:v>-0.105032194407212</c:v>
                </c:pt>
                <c:pt idx="12568" formatCode="General">
                  <c:v>-9.43624071478152E-2</c:v>
                </c:pt>
                <c:pt idx="12569" formatCode="General">
                  <c:v>-8.1931212935787895E-2</c:v>
                </c:pt>
                <c:pt idx="12570" formatCode="General">
                  <c:v>-6.7942729907861099E-2</c:v>
                </c:pt>
                <c:pt idx="12571" formatCode="General">
                  <c:v>-5.2741877878569599E-2</c:v>
                </c:pt>
                <c:pt idx="12572" formatCode="General">
                  <c:v>-3.6360841205742303E-2</c:v>
                </c:pt>
                <c:pt idx="12573" formatCode="General">
                  <c:v>-1.9035824112975198E-2</c:v>
                </c:pt>
                <c:pt idx="12574" formatCode="General">
                  <c:v>-1.3575301659828E-3</c:v>
                </c:pt>
                <c:pt idx="12575" formatCode="General">
                  <c:v>1.57969596660513E-2</c:v>
                </c:pt>
                <c:pt idx="12576" formatCode="General">
                  <c:v>3.21713948518694E-2</c:v>
                </c:pt>
                <c:pt idx="12577" formatCode="General">
                  <c:v>4.8341047942010801E-2</c:v>
                </c:pt>
                <c:pt idx="12578" formatCode="General">
                  <c:v>6.4622245623184693E-2</c:v>
                </c:pt>
                <c:pt idx="12579" formatCode="General">
                  <c:v>8.1192077440916097E-2</c:v>
                </c:pt>
                <c:pt idx="12580" formatCode="General">
                  <c:v>9.8492916746607595E-2</c:v>
                </c:pt>
                <c:pt idx="12581" formatCode="General">
                  <c:v>0.11648830935045899</c:v>
                </c:pt>
                <c:pt idx="12582" formatCode="General">
                  <c:v>0.134314665100457</c:v>
                </c:pt>
                <c:pt idx="12583" formatCode="General">
                  <c:v>0.15125216965143801</c:v>
                </c:pt>
                <c:pt idx="12584" formatCode="General">
                  <c:v>0.167318598854067</c:v>
                </c:pt>
                <c:pt idx="12585" formatCode="General">
                  <c:v>0.18263757189701399</c:v>
                </c:pt>
                <c:pt idx="12586" formatCode="General">
                  <c:v>0.197117735181152</c:v>
                </c:pt>
                <c:pt idx="12587" formatCode="General">
                  <c:v>0.21071178895687401</c:v>
                </c:pt>
                <c:pt idx="12588" formatCode="General">
                  <c:v>0.22359629678422399</c:v>
                </c:pt>
                <c:pt idx="12589" formatCode="General">
                  <c:v>0.23648112573611099</c:v>
                </c:pt>
                <c:pt idx="12590" formatCode="General">
                  <c:v>0.249832509129642</c:v>
                </c:pt>
                <c:pt idx="12591" formatCode="General">
                  <c:v>0.26335303782640801</c:v>
                </c:pt>
                <c:pt idx="12592" formatCode="General">
                  <c:v>0.27652099594985502</c:v>
                </c:pt>
                <c:pt idx="12593" formatCode="General">
                  <c:v>0.28875826278418099</c:v>
                </c:pt>
                <c:pt idx="12594" formatCode="General">
                  <c:v>0.29957091448434298</c:v>
                </c:pt>
                <c:pt idx="12595" formatCode="General">
                  <c:v>0.30904696429992501</c:v>
                </c:pt>
                <c:pt idx="12596" formatCode="General">
                  <c:v>0.31830952594327999</c:v>
                </c:pt>
                <c:pt idx="12597" formatCode="General">
                  <c:v>0.32906346016376198</c:v>
                </c:pt>
                <c:pt idx="12598" formatCode="General">
                  <c:v>0.34163677220437799</c:v>
                </c:pt>
                <c:pt idx="12599" formatCode="General">
                  <c:v>0.35497341328582499</c:v>
                </c:pt>
                <c:pt idx="12600" formatCode="General">
                  <c:v>0.36841504796944402</c:v>
                </c:pt>
                <c:pt idx="12601" formatCode="General">
                  <c:v>0.382353786748024</c:v>
                </c:pt>
                <c:pt idx="12602" formatCode="General">
                  <c:v>0.39728325740313097</c:v>
                </c:pt>
                <c:pt idx="12603" formatCode="General">
                  <c:v>0.412574893105698</c:v>
                </c:pt>
                <c:pt idx="12604" formatCode="General">
                  <c:v>0.42759660674913202</c:v>
                </c:pt>
                <c:pt idx="12605" formatCode="General">
                  <c:v>0.44228172216341499</c:v>
                </c:pt>
                <c:pt idx="12606" formatCode="General">
                  <c:v>0.45662428210770301</c:v>
                </c:pt>
                <c:pt idx="12607" formatCode="General">
                  <c:v>0.47050381450086098</c:v>
                </c:pt>
                <c:pt idx="12608" formatCode="General">
                  <c:v>0.483502413488126</c:v>
                </c:pt>
                <c:pt idx="12609" formatCode="General">
                  <c:v>0.495315153835866</c:v>
                </c:pt>
                <c:pt idx="12610" formatCode="General">
                  <c:v>0.505805923578586</c:v>
                </c:pt>
                <c:pt idx="12611" formatCode="General">
                  <c:v>0.51479236510790405</c:v>
                </c:pt>
                <c:pt idx="12612" formatCode="General">
                  <c:v>0.52230793398180497</c:v>
                </c:pt>
                <c:pt idx="12613" formatCode="General">
                  <c:v>0.52878479284684898</c:v>
                </c:pt>
                <c:pt idx="12614" formatCode="General">
                  <c:v>0.53528427265493805</c:v>
                </c:pt>
                <c:pt idx="12615" formatCode="General">
                  <c:v>0.54283554540619505</c:v>
                </c:pt>
                <c:pt idx="12616" formatCode="General">
                  <c:v>0.55145190012916401</c:v>
                </c:pt>
                <c:pt idx="12617" formatCode="General">
                  <c:v>0.56071366240186105</c:v>
                </c:pt>
                <c:pt idx="12618" formatCode="General">
                  <c:v>0.57025953081264902</c:v>
                </c:pt>
                <c:pt idx="12619" formatCode="General">
                  <c:v>0.58013244303761702</c:v>
                </c:pt>
                <c:pt idx="12620" formatCode="General">
                  <c:v>0.59069603187092501</c:v>
                </c:pt>
                <c:pt idx="12621" formatCode="General">
                  <c:v>0.60147135626011705</c:v>
                </c:pt>
                <c:pt idx="12622" formatCode="General">
                  <c:v>0.61182706070874004</c:v>
                </c:pt>
                <c:pt idx="12623" formatCode="General">
                  <c:v>0.62258736142225202</c:v>
                </c:pt>
                <c:pt idx="12624" formatCode="General">
                  <c:v>0.63456968146592796</c:v>
                </c:pt>
                <c:pt idx="12625" formatCode="General">
                  <c:v>0.64729469296200504</c:v>
                </c:pt>
                <c:pt idx="12626" formatCode="General">
                  <c:v>0.66004636361969804</c:v>
                </c:pt>
                <c:pt idx="12627" formatCode="General">
                  <c:v>0.67213861844470002</c:v>
                </c:pt>
                <c:pt idx="12628" formatCode="General">
                  <c:v>0.68326063392595304</c:v>
                </c:pt>
                <c:pt idx="12629" formatCode="General">
                  <c:v>0.693908910203894</c:v>
                </c:pt>
                <c:pt idx="12630" formatCode="General">
                  <c:v>0.70445852704101697</c:v>
                </c:pt>
                <c:pt idx="12631" formatCode="General">
                  <c:v>0.71439259266212296</c:v>
                </c:pt>
                <c:pt idx="12632" formatCode="General">
                  <c:v>0.72295542442090899</c:v>
                </c:pt>
                <c:pt idx="12633" formatCode="General">
                  <c:v>0.72998516569573901</c:v>
                </c:pt>
                <c:pt idx="12634" formatCode="General">
                  <c:v>0.73536657686297802</c:v>
                </c:pt>
                <c:pt idx="12635" formatCode="General">
                  <c:v>0.73892683173984397</c:v>
                </c:pt>
                <c:pt idx="12636" formatCode="General">
                  <c:v>0.74078432258183302</c:v>
                </c:pt>
                <c:pt idx="12637" formatCode="General">
                  <c:v>0.74132540295958804</c:v>
                </c:pt>
                <c:pt idx="12638" formatCode="General">
                  <c:v>0.740830335628192</c:v>
                </c:pt>
                <c:pt idx="12639" formatCode="General">
                  <c:v>0.73910394157798298</c:v>
                </c:pt>
                <c:pt idx="12640" formatCode="General">
                  <c:v>0.73613600105519195</c:v>
                </c:pt>
                <c:pt idx="12641" formatCode="General">
                  <c:v>0.73256449962939496</c:v>
                </c:pt>
                <c:pt idx="12642" formatCode="General">
                  <c:v>0.72964074056421502</c:v>
                </c:pt>
                <c:pt idx="12643" formatCode="General">
                  <c:v>0.72788593249908096</c:v>
                </c:pt>
                <c:pt idx="12644" formatCode="General">
                  <c:v>0.72690473327568705</c:v>
                </c:pt>
                <c:pt idx="12645" formatCode="General">
                  <c:v>0.72706161624121002</c:v>
                </c:pt>
                <c:pt idx="12646" formatCode="General">
                  <c:v>0.72898814866041195</c:v>
                </c:pt>
                <c:pt idx="12647" formatCode="General">
                  <c:v>0.73252731431404305</c:v>
                </c:pt>
                <c:pt idx="12648" formatCode="General">
                  <c:v>0.73735014200529903</c:v>
                </c:pt>
                <c:pt idx="12649" formatCode="General">
                  <c:v>0.743204035671861</c:v>
                </c:pt>
                <c:pt idx="12650" formatCode="General">
                  <c:v>0.74965387806750505</c:v>
                </c:pt>
                <c:pt idx="12651" formatCode="General">
                  <c:v>0.75653691258753397</c:v>
                </c:pt>
                <c:pt idx="12652" formatCode="General">
                  <c:v>0.76395489756405</c:v>
                </c:pt>
                <c:pt idx="12653" formatCode="General">
                  <c:v>0.77159419833595699</c:v>
                </c:pt>
                <c:pt idx="12654" formatCode="General">
                  <c:v>0.77880635679836496</c:v>
                </c:pt>
                <c:pt idx="12655" formatCode="General">
                  <c:v>0.78513447361203004</c:v>
                </c:pt>
                <c:pt idx="12656" formatCode="General">
                  <c:v>0.79026825902031195</c:v>
                </c:pt>
                <c:pt idx="12657" formatCode="General">
                  <c:v>0.794258805247123</c:v>
                </c:pt>
                <c:pt idx="12658" formatCode="General">
                  <c:v>0.79726822267630704</c:v>
                </c:pt>
                <c:pt idx="12659" formatCode="General">
                  <c:v>0.79878345929806904</c:v>
                </c:pt>
                <c:pt idx="12660" formatCode="General">
                  <c:v>0.79817422714754405</c:v>
                </c:pt>
                <c:pt idx="12661" formatCode="General">
                  <c:v>0.79545533511603805</c:v>
                </c:pt>
                <c:pt idx="12662" formatCode="General">
                  <c:v>0.79112586508136395</c:v>
                </c:pt>
                <c:pt idx="12663" formatCode="General">
                  <c:v>0.78622630893765</c:v>
                </c:pt>
                <c:pt idx="12664" formatCode="General">
                  <c:v>0.78159909623496204</c:v>
                </c:pt>
                <c:pt idx="12665" formatCode="General">
                  <c:v>0.77656235488902703</c:v>
                </c:pt>
                <c:pt idx="12666" formatCode="General">
                  <c:v>0.77002871727059397</c:v>
                </c:pt>
                <c:pt idx="12667" formatCode="General">
                  <c:v>0.76207331109149601</c:v>
                </c:pt>
                <c:pt idx="12668" formatCode="General">
                  <c:v>0.75319402262700197</c:v>
                </c:pt>
                <c:pt idx="12669" formatCode="General">
                  <c:v>0.74343518568085198</c:v>
                </c:pt>
                <c:pt idx="12670" formatCode="General">
                  <c:v>0.73294242653215202</c:v>
                </c:pt>
                <c:pt idx="12671" formatCode="General">
                  <c:v>0.722022133474301</c:v>
                </c:pt>
                <c:pt idx="12672" formatCode="General">
                  <c:v>0.71078492816319405</c:v>
                </c:pt>
                <c:pt idx="12673" formatCode="General">
                  <c:v>0.69947982253577601</c:v>
                </c:pt>
                <c:pt idx="12674" formatCode="General">
                  <c:v>0.68867133153654103</c:v>
                </c:pt>
                <c:pt idx="12675" formatCode="General">
                  <c:v>0.67861957921959504</c:v>
                </c:pt>
                <c:pt idx="12676" formatCode="General">
                  <c:v>0.66931419043264595</c:v>
                </c:pt>
                <c:pt idx="12677" formatCode="General">
                  <c:v>0.66076940354130997</c:v>
                </c:pt>
                <c:pt idx="12678" formatCode="General">
                  <c:v>0.65273683959404505</c:v>
                </c:pt>
                <c:pt idx="12679" formatCode="General">
                  <c:v>0.64510242906297199</c:v>
                </c:pt>
                <c:pt idx="12680" formatCode="General">
                  <c:v>0.63795273760310001</c:v>
                </c:pt>
                <c:pt idx="12681" formatCode="General">
                  <c:v>0.63099351951056504</c:v>
                </c:pt>
                <c:pt idx="12682" formatCode="General">
                  <c:v>0.62326289030389104</c:v>
                </c:pt>
                <c:pt idx="12683" formatCode="General">
                  <c:v>0.61415617269209699</c:v>
                </c:pt>
                <c:pt idx="12684" formatCode="General">
                  <c:v>0.60388018648043995</c:v>
                </c:pt>
                <c:pt idx="12685" formatCode="General">
                  <c:v>0.59263233970080698</c:v>
                </c:pt>
                <c:pt idx="12686" formatCode="General">
                  <c:v>0.58026315233280601</c:v>
                </c:pt>
                <c:pt idx="12687" formatCode="General">
                  <c:v>0.56642715245804098</c:v>
                </c:pt>
                <c:pt idx="12688" formatCode="General">
                  <c:v>0.55128698247705799</c:v>
                </c:pt>
                <c:pt idx="12689" formatCode="General">
                  <c:v>0.53523116870172605</c:v>
                </c:pt>
                <c:pt idx="12690" formatCode="General">
                  <c:v>0.51864940785610503</c:v>
                </c:pt>
                <c:pt idx="12691" formatCode="General">
                  <c:v>0.50210074006598104</c:v>
                </c:pt>
                <c:pt idx="12692" formatCode="General">
                  <c:v>0.48574099946359101</c:v>
                </c:pt>
                <c:pt idx="12693" formatCode="General">
                  <c:v>0.46959468075997302</c:v>
                </c:pt>
                <c:pt idx="12694" formatCode="General">
                  <c:v>0.453750058139193</c:v>
                </c:pt>
                <c:pt idx="12695" formatCode="General">
                  <c:v>0.43825827101512699</c:v>
                </c:pt>
                <c:pt idx="12696" formatCode="General">
                  <c:v>0.42280041477005698</c:v>
                </c:pt>
                <c:pt idx="12697" formatCode="General">
                  <c:v>0.40691353156959997</c:v>
                </c:pt>
                <c:pt idx="12698" formatCode="General">
                  <c:v>0.39048989585057797</c:v>
                </c:pt>
                <c:pt idx="12699" formatCode="General">
                  <c:v>0.373599643363135</c:v>
                </c:pt>
                <c:pt idx="12700" formatCode="General">
                  <c:v>0.356385651220616</c:v>
                </c:pt>
                <c:pt idx="12701" formatCode="General">
                  <c:v>0.33898718868885402</c:v>
                </c:pt>
                <c:pt idx="12702" formatCode="General">
                  <c:v>0.32176513136214702</c:v>
                </c:pt>
                <c:pt idx="12703" formatCode="General">
                  <c:v>0.30509123197703297</c:v>
                </c:pt>
                <c:pt idx="12704" formatCode="General">
                  <c:v>0.28857372022551098</c:v>
                </c:pt>
                <c:pt idx="12705" formatCode="General">
                  <c:v>0.27121943484073602</c:v>
                </c:pt>
                <c:pt idx="12706" formatCode="General">
                  <c:v>0.25261520766760498</c:v>
                </c:pt>
                <c:pt idx="12707" formatCode="General">
                  <c:v>0.23337498826529801</c:v>
                </c:pt>
                <c:pt idx="12708" formatCode="General">
                  <c:v>0.21463392211802801</c:v>
                </c:pt>
                <c:pt idx="12709" formatCode="General">
                  <c:v>0.19707169615157</c:v>
                </c:pt>
                <c:pt idx="12710" formatCode="General">
                  <c:v>0.180464124741302</c:v>
                </c:pt>
                <c:pt idx="12711" formatCode="General">
                  <c:v>0.16407562329424999</c:v>
                </c:pt>
                <c:pt idx="12712" formatCode="General">
                  <c:v>0.14717139071396099</c:v>
                </c:pt>
                <c:pt idx="12713" formatCode="General">
                  <c:v>0.129757947454682</c:v>
                </c:pt>
                <c:pt idx="12714" formatCode="General">
                  <c:v>0.11216450621181601</c:v>
                </c:pt>
                <c:pt idx="12715" formatCode="General">
                  <c:v>9.4464722506965804E-2</c:v>
                </c:pt>
                <c:pt idx="12716" formatCode="General">
                  <c:v>7.6536086007196594E-2</c:v>
                </c:pt>
                <c:pt idx="12717" formatCode="General">
                  <c:v>5.8551741265196397E-2</c:v>
                </c:pt>
                <c:pt idx="12718" formatCode="General">
                  <c:v>4.0912134639165897E-2</c:v>
                </c:pt>
                <c:pt idx="12719" formatCode="General">
                  <c:v>2.3734117000215899E-2</c:v>
                </c:pt>
                <c:pt idx="12720" formatCode="General">
                  <c:v>7.0346966063499503E-3</c:v>
                </c:pt>
                <c:pt idx="12721" formatCode="General">
                  <c:v>-9.3202675862946501E-3</c:v>
                </c:pt>
                <c:pt idx="12722" formatCode="General">
                  <c:v>-2.5653679746743902E-2</c:v>
                </c:pt>
                <c:pt idx="12723" formatCode="General">
                  <c:v>-4.1895131296708202E-2</c:v>
                </c:pt>
                <c:pt idx="12724" formatCode="General">
                  <c:v>-5.7693857329298097E-2</c:v>
                </c:pt>
                <c:pt idx="12725" formatCode="General">
                  <c:v>-7.2961879043920597E-2</c:v>
                </c:pt>
                <c:pt idx="12726" formatCode="General">
                  <c:v>-8.7863161017458502E-2</c:v>
                </c:pt>
                <c:pt idx="12727" formatCode="General">
                  <c:v>-0.10265981330976801</c:v>
                </c:pt>
                <c:pt idx="12728" formatCode="General">
                  <c:v>-0.117351479114853</c:v>
                </c:pt>
                <c:pt idx="12729" formatCode="General">
                  <c:v>-0.13208415594303999</c:v>
                </c:pt>
                <c:pt idx="12730" formatCode="General">
                  <c:v>-0.146982107840541</c:v>
                </c:pt>
                <c:pt idx="12731" formatCode="General">
                  <c:v>-0.161776600399995</c:v>
                </c:pt>
                <c:pt idx="12732" formatCode="General">
                  <c:v>-0.176326474387837</c:v>
                </c:pt>
                <c:pt idx="12733" formatCode="General">
                  <c:v>-0.190971383710764</c:v>
                </c:pt>
                <c:pt idx="12734" formatCode="General">
                  <c:v>-0.205915778098723</c:v>
                </c:pt>
                <c:pt idx="12735" formatCode="General">
                  <c:v>-0.22060856438933199</c:v>
                </c:pt>
                <c:pt idx="12736" formatCode="General">
                  <c:v>-0.233988859618219</c:v>
                </c:pt>
                <c:pt idx="12737" formatCode="General">
                  <c:v>-0.245485288012879</c:v>
                </c:pt>
                <c:pt idx="12738" formatCode="General">
                  <c:v>-0.25556080877341503</c:v>
                </c:pt>
                <c:pt idx="12739" formatCode="General">
                  <c:v>-0.26469601937792497</c:v>
                </c:pt>
                <c:pt idx="12740" formatCode="General">
                  <c:v>-0.27297740613509902</c:v>
                </c:pt>
                <c:pt idx="12741" formatCode="General">
                  <c:v>-0.28050231095153699</c:v>
                </c:pt>
                <c:pt idx="12742" formatCode="General">
                  <c:v>-0.28775434237355801</c:v>
                </c:pt>
                <c:pt idx="12743" formatCode="General">
                  <c:v>-0.29616369063203801</c:v>
                </c:pt>
                <c:pt idx="12744" formatCode="General">
                  <c:v>-0.306969021227817</c:v>
                </c:pt>
                <c:pt idx="12745" formatCode="General">
                  <c:v>-0.31986387090573698</c:v>
                </c:pt>
                <c:pt idx="12746" formatCode="General">
                  <c:v>-0.33408787992012901</c:v>
                </c:pt>
                <c:pt idx="12747" formatCode="General">
                  <c:v>-0.349374574651659</c:v>
                </c:pt>
                <c:pt idx="12748" formatCode="General">
                  <c:v>-0.36525486253873801</c:v>
                </c:pt>
                <c:pt idx="12749" formatCode="General">
                  <c:v>-0.38083326098304798</c:v>
                </c:pt>
                <c:pt idx="12750" formatCode="General">
                  <c:v>-0.39571087493941298</c:v>
                </c:pt>
                <c:pt idx="12751" formatCode="General">
                  <c:v>-0.41004216323373999</c:v>
                </c:pt>
                <c:pt idx="12752" formatCode="General">
                  <c:v>-0.42428195679026298</c:v>
                </c:pt>
                <c:pt idx="12753" formatCode="General">
                  <c:v>-0.43889658273148802</c:v>
                </c:pt>
                <c:pt idx="12754" formatCode="General">
                  <c:v>-0.45380846555648002</c:v>
                </c:pt>
                <c:pt idx="12755" formatCode="General">
                  <c:v>-0.46861007420165401</c:v>
                </c:pt>
                <c:pt idx="12756" formatCode="General">
                  <c:v>-0.48322619822065799</c:v>
                </c:pt>
                <c:pt idx="12757" formatCode="General">
                  <c:v>-0.49789432329010802</c:v>
                </c:pt>
                <c:pt idx="12758" formatCode="General">
                  <c:v>-0.51265025540727005</c:v>
                </c:pt>
                <c:pt idx="12759" formatCode="General">
                  <c:v>-0.52791130638922901</c:v>
                </c:pt>
                <c:pt idx="12760" formatCode="General">
                  <c:v>-0.54435218391717299</c:v>
                </c:pt>
                <c:pt idx="12761" formatCode="General">
                  <c:v>-0.56179533418210603</c:v>
                </c:pt>
                <c:pt idx="12762" formatCode="General">
                  <c:v>-0.57955344056953195</c:v>
                </c:pt>
                <c:pt idx="12763" formatCode="General">
                  <c:v>-0.59725134512287703</c:v>
                </c:pt>
                <c:pt idx="12764" formatCode="General">
                  <c:v>-0.61435900956943001</c:v>
                </c:pt>
                <c:pt idx="12765" formatCode="General">
                  <c:v>-0.629953777539218</c:v>
                </c:pt>
                <c:pt idx="12766" formatCode="General">
                  <c:v>-0.64346636293428106</c:v>
                </c:pt>
                <c:pt idx="12767" formatCode="General">
                  <c:v>-0.65485024512523804</c:v>
                </c:pt>
                <c:pt idx="12768" formatCode="General">
                  <c:v>-0.66444322545866996</c:v>
                </c:pt>
                <c:pt idx="12769" formatCode="General">
                  <c:v>-0.672509713955463</c:v>
                </c:pt>
                <c:pt idx="12770" formatCode="General">
                  <c:v>-0.67889175148811998</c:v>
                </c:pt>
                <c:pt idx="12771" formatCode="General">
                  <c:v>-0.68314855960498699</c:v>
                </c:pt>
                <c:pt idx="12772" formatCode="General">
                  <c:v>-0.68501553094318102</c:v>
                </c:pt>
                <c:pt idx="12773" formatCode="General">
                  <c:v>-0.68479915723553697</c:v>
                </c:pt>
                <c:pt idx="12774" formatCode="General">
                  <c:v>-0.68279605206856797</c:v>
                </c:pt>
                <c:pt idx="12775" formatCode="General">
                  <c:v>-0.679061152665007</c:v>
                </c:pt>
                <c:pt idx="12776" formatCode="General">
                  <c:v>-0.67427676691663296</c:v>
                </c:pt>
                <c:pt idx="12777" formatCode="General">
                  <c:v>-0.66958973167355995</c:v>
                </c:pt>
                <c:pt idx="12778" formatCode="General">
                  <c:v>-0.66602118966076096</c:v>
                </c:pt>
                <c:pt idx="12779" formatCode="General">
                  <c:v>-0.66434126936294902</c:v>
                </c:pt>
                <c:pt idx="12780" formatCode="General">
                  <c:v>-0.66460776927940102</c:v>
                </c:pt>
                <c:pt idx="12781" formatCode="General">
                  <c:v>-0.66596709819210798</c:v>
                </c:pt>
                <c:pt idx="12782" formatCode="General">
                  <c:v>-0.66746500078316096</c:v>
                </c:pt>
                <c:pt idx="12783" formatCode="General">
                  <c:v>-0.66935432297661401</c:v>
                </c:pt>
                <c:pt idx="12784" formatCode="General">
                  <c:v>-0.67214246332005001</c:v>
                </c:pt>
                <c:pt idx="12785" formatCode="General">
                  <c:v>-0.67543989878459798</c:v>
                </c:pt>
                <c:pt idx="12786" formatCode="General">
                  <c:v>-0.67867285734648097</c:v>
                </c:pt>
                <c:pt idx="12787" formatCode="General">
                  <c:v>-0.681675374807718</c:v>
                </c:pt>
                <c:pt idx="12788" formatCode="General">
                  <c:v>-0.68468951236704301</c:v>
                </c:pt>
                <c:pt idx="12789" formatCode="General">
                  <c:v>-0.68806274653988997</c:v>
                </c:pt>
                <c:pt idx="12790" formatCode="General">
                  <c:v>-0.69163150442281196</c:v>
                </c:pt>
                <c:pt idx="12791" formatCode="General">
                  <c:v>-0.69438519010767696</c:v>
                </c:pt>
                <c:pt idx="12792" formatCode="General">
                  <c:v>-0.69510956233114196</c:v>
                </c:pt>
                <c:pt idx="12793" formatCode="General">
                  <c:v>-0.69337383239960604</c:v>
                </c:pt>
                <c:pt idx="12794" formatCode="General">
                  <c:v>-0.68973514948943304</c:v>
                </c:pt>
                <c:pt idx="12795" formatCode="General">
                  <c:v>-0.68459379154904598</c:v>
                </c:pt>
                <c:pt idx="12796" formatCode="General">
                  <c:v>-0.67794561443812196</c:v>
                </c:pt>
                <c:pt idx="12797" formatCode="General">
                  <c:v>-0.67057904624314002</c:v>
                </c:pt>
                <c:pt idx="12798" formatCode="General">
                  <c:v>-0.66341077146696203</c:v>
                </c:pt>
                <c:pt idx="12799" formatCode="General">
                  <c:v>-0.65653739303023995</c:v>
                </c:pt>
                <c:pt idx="12800" formatCode="General">
                  <c:v>-0.649591634705322</c:v>
                </c:pt>
                <c:pt idx="12801" formatCode="General">
                  <c:v>-0.64175972137776904</c:v>
                </c:pt>
                <c:pt idx="12802" formatCode="General">
                  <c:v>-0.63230710696411596</c:v>
                </c:pt>
                <c:pt idx="12803" formatCode="General">
                  <c:v>-0.62163100648773195</c:v>
                </c:pt>
                <c:pt idx="12804" formatCode="General">
                  <c:v>-0.61073670175810202</c:v>
                </c:pt>
                <c:pt idx="12805" formatCode="General">
                  <c:v>-0.60022713131801397</c:v>
                </c:pt>
                <c:pt idx="12806" formatCode="General">
                  <c:v>-0.590528743119622</c:v>
                </c:pt>
                <c:pt idx="12807" formatCode="General">
                  <c:v>-0.58214683817619595</c:v>
                </c:pt>
                <c:pt idx="12808" formatCode="General">
                  <c:v>-0.57527493935531104</c:v>
                </c:pt>
                <c:pt idx="12809" formatCode="General">
                  <c:v>-0.56981995093441895</c:v>
                </c:pt>
                <c:pt idx="12810" formatCode="General">
                  <c:v>-0.56568329989896404</c:v>
                </c:pt>
                <c:pt idx="12811" formatCode="General">
                  <c:v>-0.56265514824649399</c:v>
                </c:pt>
                <c:pt idx="12812" formatCode="General">
                  <c:v>-0.56025732116038596</c:v>
                </c:pt>
                <c:pt idx="12813" formatCode="General">
                  <c:v>-0.55802675155271497</c:v>
                </c:pt>
                <c:pt idx="12814" formatCode="General">
                  <c:v>-0.55577333852532496</c:v>
                </c:pt>
                <c:pt idx="12815" formatCode="General">
                  <c:v>-0.55345472220405401</c:v>
                </c:pt>
                <c:pt idx="12816" formatCode="General">
                  <c:v>-0.55086967421558097</c:v>
                </c:pt>
                <c:pt idx="12817" formatCode="General">
                  <c:v>-0.54806605648798901</c:v>
                </c:pt>
                <c:pt idx="12818" formatCode="General">
                  <c:v>-0.54565293103582702</c:v>
                </c:pt>
                <c:pt idx="12819" formatCode="General">
                  <c:v>-0.54361253684717203</c:v>
                </c:pt>
                <c:pt idx="12820" formatCode="General">
                  <c:v>-0.54121416810171297</c:v>
                </c:pt>
                <c:pt idx="12821" formatCode="General">
                  <c:v>-0.53789945555754104</c:v>
                </c:pt>
                <c:pt idx="12822" formatCode="General">
                  <c:v>-0.53355149110713296</c:v>
                </c:pt>
                <c:pt idx="12823" formatCode="General">
                  <c:v>-0.52841554765872201</c:v>
                </c:pt>
                <c:pt idx="12824" formatCode="General">
                  <c:v>-0.52289315034390904</c:v>
                </c:pt>
                <c:pt idx="12825" formatCode="General">
                  <c:v>-0.51710006878927905</c:v>
                </c:pt>
                <c:pt idx="12826" formatCode="General">
                  <c:v>-0.51094234690689799</c:v>
                </c:pt>
                <c:pt idx="12827" formatCode="General">
                  <c:v>-0.50506690299109303</c:v>
                </c:pt>
                <c:pt idx="12828" formatCode="General">
                  <c:v>-0.50025200694364702</c:v>
                </c:pt>
                <c:pt idx="12829" formatCode="General">
                  <c:v>-0.49655635138746401</c:v>
                </c:pt>
                <c:pt idx="12830" formatCode="General">
                  <c:v>-0.493576796420927</c:v>
                </c:pt>
                <c:pt idx="12831" formatCode="General">
                  <c:v>-0.490634517946407</c:v>
                </c:pt>
                <c:pt idx="12832" formatCode="General">
                  <c:v>-0.48694418671827999</c:v>
                </c:pt>
                <c:pt idx="12833" formatCode="General">
                  <c:v>-0.48198560793726702</c:v>
                </c:pt>
                <c:pt idx="12834" formatCode="General">
                  <c:v>-0.475782590675985</c:v>
                </c:pt>
                <c:pt idx="12835" formatCode="General">
                  <c:v>-0.46860285010107999</c:v>
                </c:pt>
                <c:pt idx="12836" formatCode="General">
                  <c:v>-0.46060380879540902</c:v>
                </c:pt>
                <c:pt idx="12837" formatCode="General">
                  <c:v>-0.45186242985015501</c:v>
                </c:pt>
                <c:pt idx="12838" formatCode="General">
                  <c:v>-0.44256579192492801</c:v>
                </c:pt>
                <c:pt idx="12839" formatCode="General">
                  <c:v>-0.43272129829374101</c:v>
                </c:pt>
                <c:pt idx="12840" formatCode="General">
                  <c:v>-0.42197735889760701</c:v>
                </c:pt>
                <c:pt idx="12841" formatCode="General">
                  <c:v>-0.409743710516693</c:v>
                </c:pt>
                <c:pt idx="12842" formatCode="General">
                  <c:v>-0.396038267873558</c:v>
                </c:pt>
                <c:pt idx="12843" formatCode="General">
                  <c:v>-0.38154599859857902</c:v>
                </c:pt>
                <c:pt idx="12844" formatCode="General">
                  <c:v>-0.366636663024974</c:v>
                </c:pt>
                <c:pt idx="12845" formatCode="General">
                  <c:v>-0.35131756431522798</c:v>
                </c:pt>
                <c:pt idx="12846" formatCode="General">
                  <c:v>-0.33535670978232102</c:v>
                </c:pt>
                <c:pt idx="12847" formatCode="General">
                  <c:v>-0.31860797683549602</c:v>
                </c:pt>
                <c:pt idx="12848" formatCode="General">
                  <c:v>-0.30118820996270201</c:v>
                </c:pt>
                <c:pt idx="12849" formatCode="General">
                  <c:v>-0.28305376611069699</c:v>
                </c:pt>
                <c:pt idx="12850" formatCode="General">
                  <c:v>-0.26334239572896001</c:v>
                </c:pt>
                <c:pt idx="12851" formatCode="General">
                  <c:v>-0.241335791875503</c:v>
                </c:pt>
                <c:pt idx="12852" formatCode="General">
                  <c:v>-0.21781716215747801</c:v>
                </c:pt>
                <c:pt idx="12853" formatCode="General">
                  <c:v>-0.19396115583361301</c:v>
                </c:pt>
                <c:pt idx="12854" formatCode="General">
                  <c:v>-0.17073701264132199</c:v>
                </c:pt>
                <c:pt idx="12855" formatCode="General">
                  <c:v>-0.14922336166231301</c:v>
                </c:pt>
                <c:pt idx="12856" formatCode="General">
                  <c:v>-0.130244169037109</c:v>
                </c:pt>
                <c:pt idx="12857" formatCode="General">
                  <c:v>-0.113822200678492</c:v>
                </c:pt>
                <c:pt idx="12858" formatCode="General">
                  <c:v>-9.9765288439966807E-2</c:v>
                </c:pt>
                <c:pt idx="12859" formatCode="General">
                  <c:v>-8.7988289361775898E-2</c:v>
                </c:pt>
                <c:pt idx="12860" formatCode="General">
                  <c:v>-7.8019279219875101E-2</c:v>
                </c:pt>
                <c:pt idx="12861" formatCode="General">
                  <c:v>-6.9912560068711799E-2</c:v>
                </c:pt>
                <c:pt idx="12862" formatCode="General">
                  <c:v>-6.4055789066929603E-2</c:v>
                </c:pt>
                <c:pt idx="12863" formatCode="General">
                  <c:v>-5.9896828637436297E-2</c:v>
                </c:pt>
                <c:pt idx="12864" formatCode="General">
                  <c:v>-5.65793683420358E-2</c:v>
                </c:pt>
                <c:pt idx="12865" formatCode="General">
                  <c:v>-5.3755427920867897E-2</c:v>
                </c:pt>
                <c:pt idx="12866" formatCode="General">
                  <c:v>-5.0892578707479097E-2</c:v>
                </c:pt>
                <c:pt idx="12867" formatCode="General">
                  <c:v>-4.70633857217767E-2</c:v>
                </c:pt>
                <c:pt idx="12868" formatCode="General">
                  <c:v>-4.1576132083378098E-2</c:v>
                </c:pt>
                <c:pt idx="12869" formatCode="General">
                  <c:v>-3.4076197352293003E-2</c:v>
                </c:pt>
                <c:pt idx="12870" formatCode="General">
                  <c:v>-2.44473456371118E-2</c:v>
                </c:pt>
                <c:pt idx="12871" formatCode="General">
                  <c:v>-1.2771574947354401E-2</c:v>
                </c:pt>
                <c:pt idx="12872">
                  <c:v>1.7095181724346699E-5</c:v>
                </c:pt>
                <c:pt idx="12873" formatCode="General">
                  <c:v>1.2695446713620301E-2</c:v>
                </c:pt>
                <c:pt idx="12874" formatCode="General">
                  <c:v>2.5300129104090002E-2</c:v>
                </c:pt>
                <c:pt idx="12875" formatCode="General">
                  <c:v>3.8118139382905002E-2</c:v>
                </c:pt>
                <c:pt idx="12876" formatCode="General">
                  <c:v>5.1243243576833998E-2</c:v>
                </c:pt>
                <c:pt idx="12877" formatCode="General">
                  <c:v>6.5251929635494393E-2</c:v>
                </c:pt>
                <c:pt idx="12878" formatCode="General">
                  <c:v>8.0636951451415001E-2</c:v>
                </c:pt>
                <c:pt idx="12879" formatCode="General">
                  <c:v>9.7428003769276794E-2</c:v>
                </c:pt>
                <c:pt idx="12880" formatCode="General">
                  <c:v>0.11525683250282399</c:v>
                </c:pt>
                <c:pt idx="12881" formatCode="General">
                  <c:v>0.13343458882877099</c:v>
                </c:pt>
                <c:pt idx="12882" formatCode="General">
                  <c:v>0.15096174237832999</c:v>
                </c:pt>
                <c:pt idx="12883" formatCode="General">
                  <c:v>0.16678375744561799</c:v>
                </c:pt>
                <c:pt idx="12884" formatCode="General">
                  <c:v>0.18077457373563499</c:v>
                </c:pt>
                <c:pt idx="12885" formatCode="General">
                  <c:v>0.193730697040913</c:v>
                </c:pt>
                <c:pt idx="12886" formatCode="General">
                  <c:v>0.20617853353317001</c:v>
                </c:pt>
                <c:pt idx="12887" formatCode="General">
                  <c:v>0.218287282445839</c:v>
                </c:pt>
                <c:pt idx="12888" formatCode="General">
                  <c:v>0.23020276637810599</c:v>
                </c:pt>
                <c:pt idx="12889" formatCode="General">
                  <c:v>0.24181441339718299</c:v>
                </c:pt>
                <c:pt idx="12890" formatCode="General">
                  <c:v>0.25261598329458501</c:v>
                </c:pt>
                <c:pt idx="12891" formatCode="General">
                  <c:v>0.26177723708725298</c:v>
                </c:pt>
                <c:pt idx="12892" formatCode="General">
                  <c:v>0.26920635875887999</c:v>
                </c:pt>
                <c:pt idx="12893" formatCode="General">
                  <c:v>0.275867508876457</c:v>
                </c:pt>
                <c:pt idx="12894" formatCode="General">
                  <c:v>0.28245685854838598</c:v>
                </c:pt>
                <c:pt idx="12895" formatCode="General">
                  <c:v>0.28948611392596002</c:v>
                </c:pt>
                <c:pt idx="12896" formatCode="General">
                  <c:v>0.29753576027377798</c:v>
                </c:pt>
                <c:pt idx="12897" formatCode="General">
                  <c:v>0.30639655007105099</c:v>
                </c:pt>
                <c:pt idx="12898" formatCode="General">
                  <c:v>0.31497408949167</c:v>
                </c:pt>
                <c:pt idx="12899" formatCode="General">
                  <c:v>0.32161769632870602</c:v>
                </c:pt>
                <c:pt idx="12900" formatCode="General">
                  <c:v>0.32543459384587697</c:v>
                </c:pt>
                <c:pt idx="12901" formatCode="General">
                  <c:v>0.327565375449903</c:v>
                </c:pt>
                <c:pt idx="12902" formatCode="General">
                  <c:v>0.32994717286191599</c:v>
                </c:pt>
                <c:pt idx="12903" formatCode="General">
                  <c:v>0.33385261949536599</c:v>
                </c:pt>
                <c:pt idx="12904" formatCode="General">
                  <c:v>0.33969408104201398</c:v>
                </c:pt>
                <c:pt idx="12905" formatCode="General">
                  <c:v>0.34690038371113902</c:v>
                </c:pt>
                <c:pt idx="12906" formatCode="General">
                  <c:v>0.35436008365843003</c:v>
                </c:pt>
                <c:pt idx="12907" formatCode="General">
                  <c:v>0.36177442960728601</c:v>
                </c:pt>
                <c:pt idx="12908" formatCode="General">
                  <c:v>0.36942030429033901</c:v>
                </c:pt>
                <c:pt idx="12909" formatCode="General">
                  <c:v>0.37737739720347302</c:v>
                </c:pt>
                <c:pt idx="12910" formatCode="General">
                  <c:v>0.385492043996222</c:v>
                </c:pt>
                <c:pt idx="12911" formatCode="General">
                  <c:v>0.39339664443915101</c:v>
                </c:pt>
                <c:pt idx="12912" formatCode="General">
                  <c:v>0.40090950956004601</c:v>
                </c:pt>
                <c:pt idx="12913" formatCode="General">
                  <c:v>0.40827353250773901</c:v>
                </c:pt>
                <c:pt idx="12914" formatCode="General">
                  <c:v>0.41622330955342002</c:v>
                </c:pt>
                <c:pt idx="12915" formatCode="General">
                  <c:v>0.425111802243549</c:v>
                </c:pt>
                <c:pt idx="12916" formatCode="General">
                  <c:v>0.43454463105382302</c:v>
                </c:pt>
                <c:pt idx="12917" formatCode="General">
                  <c:v>0.44425753989530398</c:v>
                </c:pt>
                <c:pt idx="12918" formatCode="General">
                  <c:v>0.45426126945763201</c:v>
                </c:pt>
                <c:pt idx="12919" formatCode="General">
                  <c:v>0.46435633674728699</c:v>
                </c:pt>
                <c:pt idx="12920" formatCode="General">
                  <c:v>0.47461117820208498</c:v>
                </c:pt>
                <c:pt idx="12921" formatCode="General">
                  <c:v>0.48567955692764703</c:v>
                </c:pt>
                <c:pt idx="12922" formatCode="General">
                  <c:v>0.49743270909729298</c:v>
                </c:pt>
                <c:pt idx="12923" formatCode="General">
                  <c:v>0.50879727740846703</c:v>
                </c:pt>
                <c:pt idx="12924" formatCode="General">
                  <c:v>0.51879495909849904</c:v>
                </c:pt>
                <c:pt idx="12925" formatCode="General">
                  <c:v>0.52700036150859397</c:v>
                </c:pt>
                <c:pt idx="12926" formatCode="General">
                  <c:v>0.533816324448805</c:v>
                </c:pt>
                <c:pt idx="12927" formatCode="General">
                  <c:v>0.54008414050057096</c:v>
                </c:pt>
                <c:pt idx="12928" formatCode="General">
                  <c:v>0.54634155167792997</c:v>
                </c:pt>
                <c:pt idx="12929" formatCode="General">
                  <c:v>0.552771793498266</c:v>
                </c:pt>
                <c:pt idx="12930" formatCode="General">
                  <c:v>0.55938135858099203</c:v>
                </c:pt>
                <c:pt idx="12931" formatCode="General">
                  <c:v>0.56579941086156504</c:v>
                </c:pt>
                <c:pt idx="12932" formatCode="General">
                  <c:v>0.57158531669014601</c:v>
                </c:pt>
                <c:pt idx="12933" formatCode="General">
                  <c:v>0.57668592017929599</c:v>
                </c:pt>
                <c:pt idx="12934" formatCode="General">
                  <c:v>0.581005221780593</c:v>
                </c:pt>
                <c:pt idx="12935" formatCode="General">
                  <c:v>0.58394545581433499</c:v>
                </c:pt>
                <c:pt idx="12936" formatCode="General">
                  <c:v>0.58519383192762797</c:v>
                </c:pt>
                <c:pt idx="12937" formatCode="General">
                  <c:v>0.58521030018326703</c:v>
                </c:pt>
                <c:pt idx="12938" formatCode="General">
                  <c:v>0.58465161011507905</c:v>
                </c:pt>
                <c:pt idx="12939" formatCode="General">
                  <c:v>0.58463387276936296</c:v>
                </c:pt>
                <c:pt idx="12940" formatCode="General">
                  <c:v>0.58611849184328901</c:v>
                </c:pt>
                <c:pt idx="12941" formatCode="General">
                  <c:v>0.58845727750439103</c:v>
                </c:pt>
                <c:pt idx="12942" formatCode="General">
                  <c:v>0.59043628833389405</c:v>
                </c:pt>
                <c:pt idx="12943" formatCode="General">
                  <c:v>0.59149369301719301</c:v>
                </c:pt>
                <c:pt idx="12944" formatCode="General">
                  <c:v>0.59149085907547405</c:v>
                </c:pt>
                <c:pt idx="12945" formatCode="General">
                  <c:v>0.59058345521216504</c:v>
                </c:pt>
                <c:pt idx="12946" formatCode="General">
                  <c:v>0.58855883898224104</c:v>
                </c:pt>
                <c:pt idx="12947" formatCode="General">
                  <c:v>0.58474657922338102</c:v>
                </c:pt>
                <c:pt idx="12948" formatCode="General">
                  <c:v>0.57903884445764597</c:v>
                </c:pt>
                <c:pt idx="12949" formatCode="General">
                  <c:v>0.57117847871655802</c:v>
                </c:pt>
                <c:pt idx="12950" formatCode="General">
                  <c:v>0.56069821662069297</c:v>
                </c:pt>
                <c:pt idx="12951" formatCode="General">
                  <c:v>0.54889237117207901</c:v>
                </c:pt>
                <c:pt idx="12952" formatCode="General">
                  <c:v>0.53751183919203904</c:v>
                </c:pt>
                <c:pt idx="12953" formatCode="General">
                  <c:v>0.52712124303069197</c:v>
                </c:pt>
                <c:pt idx="12954" formatCode="General">
                  <c:v>0.51790410077344295</c:v>
                </c:pt>
                <c:pt idx="12955" formatCode="General">
                  <c:v>0.50977394247709296</c:v>
                </c:pt>
                <c:pt idx="12956" formatCode="General">
                  <c:v>0.50242121470872003</c:v>
                </c:pt>
                <c:pt idx="12957" formatCode="General">
                  <c:v>0.495897239275363</c:v>
                </c:pt>
                <c:pt idx="12958" formatCode="General">
                  <c:v>0.49051339397099297</c:v>
                </c:pt>
                <c:pt idx="12959" formatCode="General">
                  <c:v>0.48615484067778197</c:v>
                </c:pt>
                <c:pt idx="12960" formatCode="General">
                  <c:v>0.48252340238035302</c:v>
                </c:pt>
                <c:pt idx="12961" formatCode="General">
                  <c:v>0.47961325057729398</c:v>
                </c:pt>
                <c:pt idx="12962" formatCode="General">
                  <c:v>0.47743108238769699</c:v>
                </c:pt>
                <c:pt idx="12963" formatCode="General">
                  <c:v>0.475662593850051</c:v>
                </c:pt>
                <c:pt idx="12964" formatCode="General">
                  <c:v>0.47423329608804599</c:v>
                </c:pt>
                <c:pt idx="12965" formatCode="General">
                  <c:v>0.473514384598826</c:v>
                </c:pt>
                <c:pt idx="12966" formatCode="General">
                  <c:v>0.47359282861818303</c:v>
                </c:pt>
                <c:pt idx="12967" formatCode="General">
                  <c:v>0.47403271719332302</c:v>
                </c:pt>
                <c:pt idx="12968" formatCode="General">
                  <c:v>0.47428313723466697</c:v>
                </c:pt>
                <c:pt idx="12969" formatCode="General">
                  <c:v>0.47407460965025</c:v>
                </c:pt>
                <c:pt idx="12970" formatCode="General">
                  <c:v>0.473134700565083</c:v>
                </c:pt>
                <c:pt idx="12971" formatCode="General">
                  <c:v>0.471225295520315</c:v>
                </c:pt>
                <c:pt idx="12972" formatCode="General">
                  <c:v>0.46819428221083598</c:v>
                </c:pt>
                <c:pt idx="12973" formatCode="General">
                  <c:v>0.46344953869530098</c:v>
                </c:pt>
                <c:pt idx="12974" formatCode="General">
                  <c:v>0.45689182845883902</c:v>
                </c:pt>
                <c:pt idx="12975" formatCode="General">
                  <c:v>0.44907979107357798</c:v>
                </c:pt>
                <c:pt idx="12976" formatCode="General">
                  <c:v>0.44012140918577702</c:v>
                </c:pt>
                <c:pt idx="12977" formatCode="General">
                  <c:v>0.430139217695369</c:v>
                </c:pt>
                <c:pt idx="12978" formatCode="General">
                  <c:v>0.41956537786678499</c:v>
                </c:pt>
                <c:pt idx="12979" formatCode="General">
                  <c:v>0.40857153866396601</c:v>
                </c:pt>
                <c:pt idx="12980" formatCode="General">
                  <c:v>0.39703841603872497</c:v>
                </c:pt>
                <c:pt idx="12981" formatCode="General">
                  <c:v>0.385169541771683</c:v>
                </c:pt>
                <c:pt idx="12982" formatCode="General">
                  <c:v>0.373658240437101</c:v>
                </c:pt>
                <c:pt idx="12983" formatCode="General">
                  <c:v>0.36318215004131499</c:v>
                </c:pt>
                <c:pt idx="12984" formatCode="General">
                  <c:v>0.35377190033461903</c:v>
                </c:pt>
                <c:pt idx="12985" formatCode="General">
                  <c:v>0.34483813119240198</c:v>
                </c:pt>
                <c:pt idx="12986" formatCode="General">
                  <c:v>0.33604576411896497</c:v>
                </c:pt>
                <c:pt idx="12987" formatCode="General">
                  <c:v>0.32768751470351998</c:v>
                </c:pt>
                <c:pt idx="12988" formatCode="General">
                  <c:v>0.31990144022642802</c:v>
                </c:pt>
                <c:pt idx="12989" formatCode="General">
                  <c:v>0.31239002161753698</c:v>
                </c:pt>
                <c:pt idx="12990" formatCode="General">
                  <c:v>0.30498308902552101</c:v>
                </c:pt>
                <c:pt idx="12991" formatCode="General">
                  <c:v>0.29788117974400402</c:v>
                </c:pt>
                <c:pt idx="12992" formatCode="General">
                  <c:v>0.291307716936474</c:v>
                </c:pt>
                <c:pt idx="12993" formatCode="General">
                  <c:v>0.28515848542220501</c:v>
                </c:pt>
                <c:pt idx="12994" formatCode="General">
                  <c:v>0.27907266147078302</c:v>
                </c:pt>
                <c:pt idx="12995" formatCode="General">
                  <c:v>0.27271149875213602</c:v>
                </c:pt>
                <c:pt idx="12996" formatCode="General">
                  <c:v>0.26559427276904601</c:v>
                </c:pt>
                <c:pt idx="12997" formatCode="General">
                  <c:v>0.25652357022043798</c:v>
                </c:pt>
                <c:pt idx="12998" formatCode="General">
                  <c:v>0.244746801194</c:v>
                </c:pt>
                <c:pt idx="12999" formatCode="General">
                  <c:v>0.23110229995353301</c:v>
                </c:pt>
                <c:pt idx="13000" formatCode="General">
                  <c:v>0.21667606880884199</c:v>
                </c:pt>
                <c:pt idx="13001" formatCode="General">
                  <c:v>0.20150070498984299</c:v>
                </c:pt>
                <c:pt idx="13002" formatCode="General">
                  <c:v>0.18496104692044099</c:v>
                </c:pt>
                <c:pt idx="13003" formatCode="General">
                  <c:v>0.16740130149475299</c:v>
                </c:pt>
                <c:pt idx="13004" formatCode="General">
                  <c:v>0.14960945065602699</c:v>
                </c:pt>
                <c:pt idx="13005" formatCode="General">
                  <c:v>0.131816641780239</c:v>
                </c:pt>
                <c:pt idx="13006" formatCode="General">
                  <c:v>0.114454583197568</c:v>
                </c:pt>
                <c:pt idx="13007" formatCode="General">
                  <c:v>9.7957130938553696E-2</c:v>
                </c:pt>
                <c:pt idx="13008" formatCode="General">
                  <c:v>8.2558119628355103E-2</c:v>
                </c:pt>
                <c:pt idx="13009" formatCode="General">
                  <c:v>6.8322261587933295E-2</c:v>
                </c:pt>
                <c:pt idx="13010" formatCode="General">
                  <c:v>5.5244974346058497E-2</c:v>
                </c:pt>
                <c:pt idx="13011" formatCode="General">
                  <c:v>4.3318544526615897E-2</c:v>
                </c:pt>
                <c:pt idx="13012" formatCode="General">
                  <c:v>3.2591411348728901E-2</c:v>
                </c:pt>
                <c:pt idx="13013" formatCode="General">
                  <c:v>2.3017073365846099E-2</c:v>
                </c:pt>
                <c:pt idx="13014" formatCode="General">
                  <c:v>1.44503992796827E-2</c:v>
                </c:pt>
                <c:pt idx="13015" formatCode="General">
                  <c:v>6.8294857251832396E-3</c:v>
                </c:pt>
                <c:pt idx="13016" formatCode="General">
                  <c:v>-2.12796792055096E-4</c:v>
                </c:pt>
                <c:pt idx="13017" formatCode="General">
                  <c:v>-7.5226713914219399E-3</c:v>
                </c:pt>
                <c:pt idx="13018" formatCode="General">
                  <c:v>-1.58531177063072E-2</c:v>
                </c:pt>
                <c:pt idx="13019" formatCode="General">
                  <c:v>-2.5059069119301398E-2</c:v>
                </c:pt>
                <c:pt idx="13020" formatCode="General">
                  <c:v>-3.43172855690312E-2</c:v>
                </c:pt>
                <c:pt idx="13021" formatCode="General">
                  <c:v>-4.3102506661043802E-2</c:v>
                </c:pt>
                <c:pt idx="13022" formatCode="General">
                  <c:v>-5.1642563074457699E-2</c:v>
                </c:pt>
                <c:pt idx="13023" formatCode="General">
                  <c:v>-6.0802910098855301E-2</c:v>
                </c:pt>
                <c:pt idx="13024" formatCode="General">
                  <c:v>-7.1202736406418499E-2</c:v>
                </c:pt>
                <c:pt idx="13025" formatCode="General">
                  <c:v>-8.2491717185510793E-2</c:v>
                </c:pt>
                <c:pt idx="13026" formatCode="General">
                  <c:v>-9.4196861492316403E-2</c:v>
                </c:pt>
                <c:pt idx="13027" formatCode="General">
                  <c:v>-0.10622578239750401</c:v>
                </c:pt>
                <c:pt idx="13028" formatCode="General">
                  <c:v>-0.11846278041712401</c:v>
                </c:pt>
                <c:pt idx="13029" formatCode="General">
                  <c:v>-0.13079277414840701</c:v>
                </c:pt>
                <c:pt idx="13030" formatCode="General">
                  <c:v>-0.14354984077312399</c:v>
                </c:pt>
                <c:pt idx="13031" formatCode="General">
                  <c:v>-0.157075338518296</c:v>
                </c:pt>
                <c:pt idx="13032" formatCode="General">
                  <c:v>-0.170982180786074</c:v>
                </c:pt>
                <c:pt idx="13033" formatCode="General">
                  <c:v>-0.184961323099984</c:v>
                </c:pt>
                <c:pt idx="13034" formatCode="General">
                  <c:v>-0.19892835447094401</c:v>
                </c:pt>
                <c:pt idx="13035" formatCode="General">
                  <c:v>-0.212694910244529</c:v>
                </c:pt>
                <c:pt idx="13036" formatCode="General">
                  <c:v>-0.226559845503429</c:v>
                </c:pt>
                <c:pt idx="13037" formatCode="General">
                  <c:v>-0.240965946281432</c:v>
                </c:pt>
                <c:pt idx="13038" formatCode="General">
                  <c:v>-0.25586915962822299</c:v>
                </c:pt>
                <c:pt idx="13039" formatCode="General">
                  <c:v>-0.27075247973890898</c:v>
                </c:pt>
                <c:pt idx="13040" formatCode="General">
                  <c:v>-0.284998494065895</c:v>
                </c:pt>
                <c:pt idx="13041" formatCode="General">
                  <c:v>-0.29828214276507498</c:v>
                </c:pt>
                <c:pt idx="13042" formatCode="General">
                  <c:v>-0.31040182073505002</c:v>
                </c:pt>
                <c:pt idx="13043" formatCode="General">
                  <c:v>-0.32096533267157101</c:v>
                </c:pt>
                <c:pt idx="13044" formatCode="General">
                  <c:v>-0.32985862939058502</c:v>
                </c:pt>
                <c:pt idx="13045" formatCode="General">
                  <c:v>-0.337423987702202</c:v>
                </c:pt>
                <c:pt idx="13046" formatCode="General">
                  <c:v>-0.343864264338899</c:v>
                </c:pt>
                <c:pt idx="13047" formatCode="General">
                  <c:v>-0.349257926598249</c:v>
                </c:pt>
                <c:pt idx="13048" formatCode="General">
                  <c:v>-0.35385283135280698</c:v>
                </c:pt>
                <c:pt idx="13049" formatCode="General">
                  <c:v>-0.35826629882448202</c:v>
                </c:pt>
                <c:pt idx="13050" formatCode="General">
                  <c:v>-0.36269969800614299</c:v>
                </c:pt>
                <c:pt idx="13051" formatCode="General">
                  <c:v>-0.36675936831491501</c:v>
                </c:pt>
                <c:pt idx="13052" formatCode="General">
                  <c:v>-0.37031942919820898</c:v>
                </c:pt>
                <c:pt idx="13053" formatCode="General">
                  <c:v>-0.37348255360974503</c:v>
                </c:pt>
                <c:pt idx="13054" formatCode="General">
                  <c:v>-0.37653238787122201</c:v>
                </c:pt>
                <c:pt idx="13055" formatCode="General">
                  <c:v>-0.37995784738700999</c:v>
                </c:pt>
                <c:pt idx="13056" formatCode="General">
                  <c:v>-0.38408578257907899</c:v>
                </c:pt>
                <c:pt idx="13057" formatCode="General">
                  <c:v>-0.38911729857665001</c:v>
                </c:pt>
                <c:pt idx="13058" formatCode="General">
                  <c:v>-0.39534576649631797</c:v>
                </c:pt>
                <c:pt idx="13059" formatCode="General">
                  <c:v>-0.40265640529159102</c:v>
                </c:pt>
                <c:pt idx="13060" formatCode="General">
                  <c:v>-0.41066569093961802</c:v>
                </c:pt>
                <c:pt idx="13061" formatCode="General">
                  <c:v>-0.41983316643195401</c:v>
                </c:pt>
                <c:pt idx="13062" formatCode="General">
                  <c:v>-0.430857375536774</c:v>
                </c:pt>
                <c:pt idx="13063" formatCode="General">
                  <c:v>-0.44337777539239298</c:v>
                </c:pt>
                <c:pt idx="13064" formatCode="General">
                  <c:v>-0.45638577690173798</c:v>
                </c:pt>
                <c:pt idx="13065" formatCode="General">
                  <c:v>-0.46893982933157202</c:v>
                </c:pt>
                <c:pt idx="13066" formatCode="General">
                  <c:v>-0.48047145064071201</c:v>
                </c:pt>
                <c:pt idx="13067" formatCode="General">
                  <c:v>-0.49084380284138601</c:v>
                </c:pt>
                <c:pt idx="13068" formatCode="General">
                  <c:v>-0.50003426525503003</c:v>
                </c:pt>
                <c:pt idx="13069" formatCode="General">
                  <c:v>-0.50793265487456396</c:v>
                </c:pt>
                <c:pt idx="13070" formatCode="General">
                  <c:v>-0.51445501871182797</c:v>
                </c:pt>
                <c:pt idx="13071" formatCode="General">
                  <c:v>-0.51976609549367203</c:v>
                </c:pt>
                <c:pt idx="13072" formatCode="General">
                  <c:v>-0.52395683460699904</c:v>
                </c:pt>
                <c:pt idx="13073" formatCode="General">
                  <c:v>-0.52711803665009105</c:v>
                </c:pt>
                <c:pt idx="13074" formatCode="General">
                  <c:v>-0.52975242278340096</c:v>
                </c:pt>
                <c:pt idx="13075" formatCode="General">
                  <c:v>-0.53245175885115004</c:v>
                </c:pt>
                <c:pt idx="13076" formatCode="General">
                  <c:v>-0.53524478405106002</c:v>
                </c:pt>
                <c:pt idx="13077" formatCode="General">
                  <c:v>-0.53772631612521904</c:v>
                </c:pt>
                <c:pt idx="13078" formatCode="General">
                  <c:v>-0.53974663431893899</c:v>
                </c:pt>
                <c:pt idx="13079" formatCode="General">
                  <c:v>-0.54131111334331805</c:v>
                </c:pt>
                <c:pt idx="13080" formatCode="General">
                  <c:v>-0.54234294181273801</c:v>
                </c:pt>
                <c:pt idx="13081" formatCode="General">
                  <c:v>-0.54260763552393498</c:v>
                </c:pt>
                <c:pt idx="13082" formatCode="General">
                  <c:v>-0.54253892646443103</c:v>
                </c:pt>
                <c:pt idx="13083" formatCode="General">
                  <c:v>-0.54300196652157295</c:v>
                </c:pt>
                <c:pt idx="13084" formatCode="General">
                  <c:v>-0.544297144096625</c:v>
                </c:pt>
                <c:pt idx="13085" formatCode="General">
                  <c:v>-0.54613184717447605</c:v>
                </c:pt>
                <c:pt idx="13086" formatCode="General">
                  <c:v>-0.54806272394997102</c:v>
                </c:pt>
                <c:pt idx="13087" formatCode="General">
                  <c:v>-0.54991329616169504</c:v>
                </c:pt>
                <c:pt idx="13088" formatCode="General">
                  <c:v>-0.55168292002755304</c:v>
                </c:pt>
                <c:pt idx="13089" formatCode="General">
                  <c:v>-0.55364367522397295</c:v>
                </c:pt>
                <c:pt idx="13090" formatCode="General">
                  <c:v>-0.55606545759544701</c:v>
                </c:pt>
                <c:pt idx="13091" formatCode="General">
                  <c:v>-0.55868062262756601</c:v>
                </c:pt>
                <c:pt idx="13092" formatCode="General">
                  <c:v>-0.56075653637245704</c:v>
                </c:pt>
                <c:pt idx="13093" formatCode="General">
                  <c:v>-0.56190999377014705</c:v>
                </c:pt>
                <c:pt idx="13094" formatCode="General">
                  <c:v>-0.56225082934102899</c:v>
                </c:pt>
                <c:pt idx="13095" formatCode="General">
                  <c:v>-0.56177256353609795</c:v>
                </c:pt>
                <c:pt idx="13096" formatCode="General">
                  <c:v>-0.56034716590338995</c:v>
                </c:pt>
                <c:pt idx="13097" formatCode="General">
                  <c:v>-0.55818968398133895</c:v>
                </c:pt>
                <c:pt idx="13098" formatCode="General">
                  <c:v>-0.55543676409345399</c:v>
                </c:pt>
                <c:pt idx="13099" formatCode="General">
                  <c:v>-0.55199165499042502</c:v>
                </c:pt>
                <c:pt idx="13100" formatCode="General">
                  <c:v>-0.54794407081791496</c:v>
                </c:pt>
                <c:pt idx="13101" formatCode="General">
                  <c:v>-0.54347614832431501</c:v>
                </c:pt>
                <c:pt idx="13102" formatCode="General">
                  <c:v>-0.53913754753420096</c:v>
                </c:pt>
                <c:pt idx="13103" formatCode="General">
                  <c:v>-0.53576530401516598</c:v>
                </c:pt>
                <c:pt idx="13104" formatCode="General">
                  <c:v>-0.53371058826322004</c:v>
                </c:pt>
                <c:pt idx="13105" formatCode="General">
                  <c:v>-0.53265883722048601</c:v>
                </c:pt>
                <c:pt idx="13106" formatCode="General">
                  <c:v>-0.53215725686684801</c:v>
                </c:pt>
                <c:pt idx="13107" formatCode="General">
                  <c:v>-0.53172464027351296</c:v>
                </c:pt>
                <c:pt idx="13108" formatCode="General">
                  <c:v>-0.53071744462954196</c:v>
                </c:pt>
                <c:pt idx="13109" formatCode="General">
                  <c:v>-0.52847672775792998</c:v>
                </c:pt>
                <c:pt idx="13110" formatCode="General">
                  <c:v>-0.52485085467844395</c:v>
                </c:pt>
                <c:pt idx="13111" formatCode="General">
                  <c:v>-0.51994403245808296</c:v>
                </c:pt>
                <c:pt idx="13112" formatCode="General">
                  <c:v>-0.51362998744820898</c:v>
                </c:pt>
                <c:pt idx="13113" formatCode="General">
                  <c:v>-0.50604247262966895</c:v>
                </c:pt>
                <c:pt idx="13114" formatCode="General">
                  <c:v>-0.49735170479840302</c:v>
                </c:pt>
                <c:pt idx="13115" formatCode="General">
                  <c:v>-0.487737912417752</c:v>
                </c:pt>
                <c:pt idx="13116" formatCode="General">
                  <c:v>-0.47783474055863401</c:v>
                </c:pt>
                <c:pt idx="13117" formatCode="General">
                  <c:v>-0.46805818006245298</c:v>
                </c:pt>
                <c:pt idx="13118" formatCode="General">
                  <c:v>-0.45835349612881499</c:v>
                </c:pt>
                <c:pt idx="13119" formatCode="General">
                  <c:v>-0.44840540011536001</c:v>
                </c:pt>
                <c:pt idx="13120" formatCode="General">
                  <c:v>-0.437721874174542</c:v>
                </c:pt>
                <c:pt idx="13121" formatCode="General">
                  <c:v>-0.426419284943097</c:v>
                </c:pt>
                <c:pt idx="13122" formatCode="General">
                  <c:v>-0.41524650749696201</c:v>
                </c:pt>
                <c:pt idx="13123" formatCode="General">
                  <c:v>-0.40475167647131399</c:v>
                </c:pt>
                <c:pt idx="13124" formatCode="General">
                  <c:v>-0.39489154276635502</c:v>
                </c:pt>
                <c:pt idx="13125" formatCode="General">
                  <c:v>-0.38519602448252399</c:v>
                </c:pt>
                <c:pt idx="13126" formatCode="General">
                  <c:v>-0.37521947446236298</c:v>
                </c:pt>
                <c:pt idx="13127" formatCode="General">
                  <c:v>-0.36509464871983099</c:v>
                </c:pt>
                <c:pt idx="13128" formatCode="General">
                  <c:v>-0.35594675821417898</c:v>
                </c:pt>
                <c:pt idx="13129" formatCode="General">
                  <c:v>-0.34846600625928598</c:v>
                </c:pt>
                <c:pt idx="13130" formatCode="General">
                  <c:v>-0.34224821239326197</c:v>
                </c:pt>
                <c:pt idx="13131" formatCode="General">
                  <c:v>-0.33674219454934601</c:v>
                </c:pt>
                <c:pt idx="13132" formatCode="General">
                  <c:v>-0.33145191158797799</c:v>
                </c:pt>
                <c:pt idx="13133" formatCode="General">
                  <c:v>-0.32617606370127999</c:v>
                </c:pt>
                <c:pt idx="13134" formatCode="General">
                  <c:v>-0.320968801419098</c:v>
                </c:pt>
                <c:pt idx="13135" formatCode="General">
                  <c:v>-0.315742146091608</c:v>
                </c:pt>
                <c:pt idx="13136" formatCode="General">
                  <c:v>-0.310129733367774</c:v>
                </c:pt>
                <c:pt idx="13137" formatCode="General">
                  <c:v>-0.30360697336471998</c:v>
                </c:pt>
                <c:pt idx="13138" formatCode="General">
                  <c:v>-0.29606847898660499</c:v>
                </c:pt>
                <c:pt idx="13139" formatCode="General">
                  <c:v>-0.28760018060174403</c:v>
                </c:pt>
                <c:pt idx="13140" formatCode="General">
                  <c:v>-0.27817925454112002</c:v>
                </c:pt>
                <c:pt idx="13141" formatCode="General">
                  <c:v>-0.26774869354959802</c:v>
                </c:pt>
                <c:pt idx="13142" formatCode="General">
                  <c:v>-0.256043060666589</c:v>
                </c:pt>
                <c:pt idx="13143" formatCode="General">
                  <c:v>-0.24272820458907601</c:v>
                </c:pt>
                <c:pt idx="13144" formatCode="General">
                  <c:v>-0.22767323462550901</c:v>
                </c:pt>
                <c:pt idx="13145" formatCode="General">
                  <c:v>-0.210955395741909</c:v>
                </c:pt>
                <c:pt idx="13146" formatCode="General">
                  <c:v>-0.19267460092192601</c:v>
                </c:pt>
                <c:pt idx="13147" formatCode="General">
                  <c:v>-0.173116176402143</c:v>
                </c:pt>
                <c:pt idx="13148" formatCode="General">
                  <c:v>-0.15285883302636399</c:v>
                </c:pt>
                <c:pt idx="13149" formatCode="General">
                  <c:v>-0.13274104237166001</c:v>
                </c:pt>
                <c:pt idx="13150" formatCode="General">
                  <c:v>-0.11377821497628</c:v>
                </c:pt>
                <c:pt idx="13151" formatCode="General">
                  <c:v>-9.6601739418985505E-2</c:v>
                </c:pt>
                <c:pt idx="13152" formatCode="General">
                  <c:v>-8.1141150431987302E-2</c:v>
                </c:pt>
                <c:pt idx="13153" formatCode="General">
                  <c:v>-6.6953222207986607E-2</c:v>
                </c:pt>
                <c:pt idx="13154" formatCode="General">
                  <c:v>-5.3297361626159799E-2</c:v>
                </c:pt>
                <c:pt idx="13155" formatCode="General">
                  <c:v>-3.9542428756868003E-2</c:v>
                </c:pt>
                <c:pt idx="13156" formatCode="General">
                  <c:v>-2.6022384348950899E-2</c:v>
                </c:pt>
                <c:pt idx="13157" formatCode="General">
                  <c:v>-1.2772060067377199E-2</c:v>
                </c:pt>
                <c:pt idx="13158" formatCode="General">
                  <c:v>5.9293451422992203E-4</c:v>
                </c:pt>
                <c:pt idx="13159" formatCode="General">
                  <c:v>1.38499187137218E-2</c:v>
                </c:pt>
                <c:pt idx="13160" formatCode="General">
                  <c:v>2.6513409508195699E-2</c:v>
                </c:pt>
                <c:pt idx="13161" formatCode="General">
                  <c:v>3.8408617833573397E-2</c:v>
                </c:pt>
                <c:pt idx="13162" formatCode="General">
                  <c:v>4.9999653579689801E-2</c:v>
                </c:pt>
                <c:pt idx="13163" formatCode="General">
                  <c:v>6.2159319020323303E-2</c:v>
                </c:pt>
                <c:pt idx="13164" formatCode="General">
                  <c:v>7.5756480030001794E-2</c:v>
                </c:pt>
                <c:pt idx="13165" formatCode="General">
                  <c:v>9.0983493344503397E-2</c:v>
                </c:pt>
                <c:pt idx="13166" formatCode="General">
                  <c:v>0.10770832064643</c:v>
                </c:pt>
                <c:pt idx="13167" formatCode="General">
                  <c:v>0.125389308541481</c:v>
                </c:pt>
                <c:pt idx="13168" formatCode="General">
                  <c:v>0.14315953809016899</c:v>
                </c:pt>
                <c:pt idx="13169" formatCode="General">
                  <c:v>0.16053375866111899</c:v>
                </c:pt>
                <c:pt idx="13170" formatCode="General">
                  <c:v>0.17710206259969899</c:v>
                </c:pt>
                <c:pt idx="13171" formatCode="General">
                  <c:v>0.19244375056647101</c:v>
                </c:pt>
                <c:pt idx="13172" formatCode="General">
                  <c:v>0.20587321697331501</c:v>
                </c:pt>
                <c:pt idx="13173" formatCode="General">
                  <c:v>0.21667976387049301</c:v>
                </c:pt>
                <c:pt idx="13174" formatCode="General">
                  <c:v>0.225227228329341</c:v>
                </c:pt>
                <c:pt idx="13175" formatCode="General">
                  <c:v>0.23236988592771901</c:v>
                </c:pt>
                <c:pt idx="13176" formatCode="General">
                  <c:v>0.23909755317409301</c:v>
                </c:pt>
                <c:pt idx="13177" formatCode="General">
                  <c:v>0.24663622034841501</c:v>
                </c:pt>
                <c:pt idx="13178" formatCode="General">
                  <c:v>0.25586038734052102</c:v>
                </c:pt>
                <c:pt idx="13179" formatCode="General">
                  <c:v>0.26692290603395602</c:v>
                </c:pt>
                <c:pt idx="13180" formatCode="General">
                  <c:v>0.279672164272663</c:v>
                </c:pt>
                <c:pt idx="13181" formatCode="General">
                  <c:v>0.29367368156775803</c:v>
                </c:pt>
                <c:pt idx="13182" formatCode="General">
                  <c:v>0.308544717687255</c:v>
                </c:pt>
                <c:pt idx="13183" formatCode="General">
                  <c:v>0.32387015223895099</c:v>
                </c:pt>
                <c:pt idx="13184" formatCode="General">
                  <c:v>0.33840916539351301</c:v>
                </c:pt>
                <c:pt idx="13185" formatCode="General">
                  <c:v>0.35154188475510301</c:v>
                </c:pt>
                <c:pt idx="13186" formatCode="General">
                  <c:v>0.36383793368456302</c:v>
                </c:pt>
                <c:pt idx="13187" formatCode="General">
                  <c:v>0.37615258892849102</c:v>
                </c:pt>
                <c:pt idx="13188" formatCode="General">
                  <c:v>0.38872116828422398</c:v>
                </c:pt>
                <c:pt idx="13189" formatCode="General">
                  <c:v>0.40065925804472102</c:v>
                </c:pt>
                <c:pt idx="13190" formatCode="General">
                  <c:v>0.41105337971937</c:v>
                </c:pt>
                <c:pt idx="13191" formatCode="General">
                  <c:v>0.419515062489762</c:v>
                </c:pt>
                <c:pt idx="13192" formatCode="General">
                  <c:v>0.42573772072608601</c:v>
                </c:pt>
                <c:pt idx="13193" formatCode="General">
                  <c:v>0.429614981090152</c:v>
                </c:pt>
                <c:pt idx="13194" formatCode="General">
                  <c:v>0.43155247052894602</c:v>
                </c:pt>
                <c:pt idx="13195" formatCode="General">
                  <c:v>0.43221399647674302</c:v>
                </c:pt>
                <c:pt idx="13196" formatCode="General">
                  <c:v>0.43198761417690001</c:v>
                </c:pt>
                <c:pt idx="13197" formatCode="General">
                  <c:v>0.430937581245255</c:v>
                </c:pt>
                <c:pt idx="13198" formatCode="General">
                  <c:v>0.42915409443474101</c:v>
                </c:pt>
                <c:pt idx="13199" formatCode="General">
                  <c:v>0.42745680213457798</c:v>
                </c:pt>
                <c:pt idx="13200" formatCode="General">
                  <c:v>0.426470279639869</c:v>
                </c:pt>
                <c:pt idx="13201" formatCode="General">
                  <c:v>0.42588072598179599</c:v>
                </c:pt>
                <c:pt idx="13202" formatCode="General">
                  <c:v>0.42547652296513599</c:v>
                </c:pt>
                <c:pt idx="13203" formatCode="General">
                  <c:v>0.42555357881649702</c:v>
                </c:pt>
                <c:pt idx="13204" formatCode="General">
                  <c:v>0.426922019185282</c:v>
                </c:pt>
                <c:pt idx="13205" formatCode="General">
                  <c:v>0.42977795552903802</c:v>
                </c:pt>
                <c:pt idx="13206" formatCode="General">
                  <c:v>0.43358407898048901</c:v>
                </c:pt>
                <c:pt idx="13207" formatCode="General">
                  <c:v>0.43782271501536502</c:v>
                </c:pt>
                <c:pt idx="13208" formatCode="General">
                  <c:v>0.442274019071005</c:v>
                </c:pt>
                <c:pt idx="13209" formatCode="General">
                  <c:v>0.44700848082077799</c:v>
                </c:pt>
                <c:pt idx="13210" formatCode="General">
                  <c:v>0.45201764841367698</c:v>
                </c:pt>
                <c:pt idx="13211" formatCode="General">
                  <c:v>0.45717376592873399</c:v>
                </c:pt>
                <c:pt idx="13212" formatCode="General">
                  <c:v>0.462250308670484</c:v>
                </c:pt>
                <c:pt idx="13213" formatCode="General">
                  <c:v>0.467308522231205</c:v>
                </c:pt>
                <c:pt idx="13214" formatCode="General">
                  <c:v>0.47222744069406303</c:v>
                </c:pt>
                <c:pt idx="13215" formatCode="General">
                  <c:v>0.47682090776460001</c:v>
                </c:pt>
                <c:pt idx="13216" formatCode="General">
                  <c:v>0.48090536873318501</c:v>
                </c:pt>
                <c:pt idx="13217" formatCode="General">
                  <c:v>0.48430180820435198</c:v>
                </c:pt>
                <c:pt idx="13218" formatCode="General">
                  <c:v>0.486981401110892</c:v>
                </c:pt>
                <c:pt idx="13219" formatCode="General">
                  <c:v>0.48884090635591898</c:v>
                </c:pt>
                <c:pt idx="13220" formatCode="General">
                  <c:v>0.49003149837808901</c:v>
                </c:pt>
                <c:pt idx="13221" formatCode="General">
                  <c:v>0.49045289063112202</c:v>
                </c:pt>
                <c:pt idx="13222" formatCode="General">
                  <c:v>0.48989334716747501</c:v>
                </c:pt>
                <c:pt idx="13223" formatCode="General">
                  <c:v>0.48878156080903701</c:v>
                </c:pt>
                <c:pt idx="13224" formatCode="General">
                  <c:v>0.48803058274196898</c:v>
                </c:pt>
                <c:pt idx="13225" formatCode="General">
                  <c:v>0.48772463860388099</c:v>
                </c:pt>
                <c:pt idx="13226" formatCode="General">
                  <c:v>0.48655001343936699</c:v>
                </c:pt>
                <c:pt idx="13227" formatCode="General">
                  <c:v>0.48400910170869099</c:v>
                </c:pt>
                <c:pt idx="13228" formatCode="General">
                  <c:v>0.48119193100170798</c:v>
                </c:pt>
                <c:pt idx="13229" formatCode="General">
                  <c:v>0.47915952957461999</c:v>
                </c:pt>
                <c:pt idx="13230" formatCode="General">
                  <c:v>0.47837364599383397</c:v>
                </c:pt>
                <c:pt idx="13231" formatCode="General">
                  <c:v>0.47944407431087699</c:v>
                </c:pt>
                <c:pt idx="13232" formatCode="General">
                  <c:v>0.483262726809219</c:v>
                </c:pt>
                <c:pt idx="13233" formatCode="General">
                  <c:v>0.48937001222557203</c:v>
                </c:pt>
                <c:pt idx="13234" formatCode="General">
                  <c:v>0.49638852878906897</c:v>
                </c:pt>
                <c:pt idx="13235" formatCode="General">
                  <c:v>0.50352647748331403</c:v>
                </c:pt>
                <c:pt idx="13236" formatCode="General">
                  <c:v>0.51043647468181097</c:v>
                </c:pt>
                <c:pt idx="13237" formatCode="General">
                  <c:v>0.51673231859139201</c:v>
                </c:pt>
                <c:pt idx="13238" formatCode="General">
                  <c:v>0.52179383877468899</c:v>
                </c:pt>
                <c:pt idx="13239" formatCode="General">
                  <c:v>0.52525167602496703</c:v>
                </c:pt>
                <c:pt idx="13240" formatCode="General">
                  <c:v>0.52702632745164202</c:v>
                </c:pt>
                <c:pt idx="13241" formatCode="General">
                  <c:v>0.52764079153835497</c:v>
                </c:pt>
                <c:pt idx="13242" formatCode="General">
                  <c:v>0.52832341887390699</c:v>
                </c:pt>
                <c:pt idx="13243" formatCode="General">
                  <c:v>0.52958419421608305</c:v>
                </c:pt>
                <c:pt idx="13244" formatCode="General">
                  <c:v>0.53131245682250705</c:v>
                </c:pt>
                <c:pt idx="13245" formatCode="General">
                  <c:v>0.53313992100829</c:v>
                </c:pt>
                <c:pt idx="13246" formatCode="General">
                  <c:v>0.53455236774232695</c:v>
                </c:pt>
                <c:pt idx="13247" formatCode="General">
                  <c:v>0.53572817340308698</c:v>
                </c:pt>
                <c:pt idx="13248" formatCode="General">
                  <c:v>0.53717478681272002</c:v>
                </c:pt>
                <c:pt idx="13249" formatCode="General">
                  <c:v>0.53853810051883999</c:v>
                </c:pt>
                <c:pt idx="13250" formatCode="General">
                  <c:v>0.539146553314657</c:v>
                </c:pt>
                <c:pt idx="13251" formatCode="General">
                  <c:v>0.53889359103925105</c:v>
                </c:pt>
                <c:pt idx="13252" formatCode="General">
                  <c:v>0.53808464569543102</c:v>
                </c:pt>
                <c:pt idx="13253" formatCode="General">
                  <c:v>0.53684293933955296</c:v>
                </c:pt>
                <c:pt idx="13254" formatCode="General">
                  <c:v>0.53492650528795105</c:v>
                </c:pt>
                <c:pt idx="13255" formatCode="General">
                  <c:v>0.532179553241793</c:v>
                </c:pt>
                <c:pt idx="13256" formatCode="General">
                  <c:v>0.52817523357407503</c:v>
                </c:pt>
                <c:pt idx="13257" formatCode="General">
                  <c:v>0.52265190501533199</c:v>
                </c:pt>
                <c:pt idx="13258" formatCode="General">
                  <c:v>0.51518084729136304</c:v>
                </c:pt>
                <c:pt idx="13259" formatCode="General">
                  <c:v>0.50564531200196905</c:v>
                </c:pt>
                <c:pt idx="13260" formatCode="General">
                  <c:v>0.49532937071689598</c:v>
                </c:pt>
                <c:pt idx="13261" formatCode="General">
                  <c:v>0.485575948152417</c:v>
                </c:pt>
                <c:pt idx="13262" formatCode="General">
                  <c:v>0.47667979553807899</c:v>
                </c:pt>
                <c:pt idx="13263" formatCode="General">
                  <c:v>0.46825539098816499</c:v>
                </c:pt>
                <c:pt idx="13264" formatCode="General">
                  <c:v>0.45992505236827202</c:v>
                </c:pt>
                <c:pt idx="13265" formatCode="General">
                  <c:v>0.45155799742979802</c:v>
                </c:pt>
                <c:pt idx="13266" formatCode="General">
                  <c:v>0.44338322763384302</c:v>
                </c:pt>
                <c:pt idx="13267" formatCode="General">
                  <c:v>0.436057408532247</c:v>
                </c:pt>
                <c:pt idx="13268" formatCode="General">
                  <c:v>0.42990396663785801</c:v>
                </c:pt>
                <c:pt idx="13269" formatCode="General">
                  <c:v>0.42459560913474298</c:v>
                </c:pt>
                <c:pt idx="13270" formatCode="General">
                  <c:v>0.41996809957446901</c:v>
                </c:pt>
                <c:pt idx="13271" formatCode="General">
                  <c:v>0.41598244742117002</c:v>
                </c:pt>
                <c:pt idx="13272" formatCode="General">
                  <c:v>0.41237545550628102</c:v>
                </c:pt>
                <c:pt idx="13273" formatCode="General">
                  <c:v>0.40828507096966699</c:v>
                </c:pt>
                <c:pt idx="13274" formatCode="General">
                  <c:v>0.40259499689490502</c:v>
                </c:pt>
                <c:pt idx="13275" formatCode="General">
                  <c:v>0.39520143135941899</c:v>
                </c:pt>
                <c:pt idx="13276" formatCode="General">
                  <c:v>0.38681400489450302</c:v>
                </c:pt>
                <c:pt idx="13277" formatCode="General">
                  <c:v>0.37775714249006598</c:v>
                </c:pt>
                <c:pt idx="13278" formatCode="General">
                  <c:v>0.36800615944562598</c:v>
                </c:pt>
                <c:pt idx="13279" formatCode="General">
                  <c:v>0.35770626684682699</c:v>
                </c:pt>
                <c:pt idx="13280" formatCode="General">
                  <c:v>0.34692082820626902</c:v>
                </c:pt>
                <c:pt idx="13281" formatCode="General">
                  <c:v>0.33553459017735998</c:v>
                </c:pt>
                <c:pt idx="13282" formatCode="General">
                  <c:v>0.32365619914437399</c:v>
                </c:pt>
                <c:pt idx="13283" formatCode="General">
                  <c:v>0.31165108239290801</c:v>
                </c:pt>
                <c:pt idx="13284" formatCode="General">
                  <c:v>0.29971522414922402</c:v>
                </c:pt>
                <c:pt idx="13285" formatCode="General">
                  <c:v>0.28762555171772802</c:v>
                </c:pt>
                <c:pt idx="13286" formatCode="General">
                  <c:v>0.275207242266306</c:v>
                </c:pt>
                <c:pt idx="13287" formatCode="General">
                  <c:v>0.26269307860090801</c:v>
                </c:pt>
                <c:pt idx="13288" formatCode="General">
                  <c:v>0.25072535240634902</c:v>
                </c:pt>
                <c:pt idx="13289" formatCode="General">
                  <c:v>0.23975632255061599</c:v>
                </c:pt>
                <c:pt idx="13290" formatCode="General">
                  <c:v>0.229589452369002</c:v>
                </c:pt>
                <c:pt idx="13291" formatCode="General">
                  <c:v>0.219821004044639</c:v>
                </c:pt>
                <c:pt idx="13292" formatCode="General">
                  <c:v>0.21026890092731099</c:v>
                </c:pt>
                <c:pt idx="13293" formatCode="General">
                  <c:v>0.20118300070047099</c:v>
                </c:pt>
                <c:pt idx="13294" formatCode="General">
                  <c:v>0.19313868435374701</c:v>
                </c:pt>
                <c:pt idx="13295" formatCode="General">
                  <c:v>0.18655040624202501</c:v>
                </c:pt>
                <c:pt idx="13296" formatCode="General">
                  <c:v>0.18085214555766199</c:v>
                </c:pt>
                <c:pt idx="13297" formatCode="General">
                  <c:v>0.17504874053719799</c:v>
                </c:pt>
                <c:pt idx="13298" formatCode="General">
                  <c:v>0.168812200181365</c:v>
                </c:pt>
                <c:pt idx="13299" formatCode="General">
                  <c:v>0.162114671757877</c:v>
                </c:pt>
                <c:pt idx="13300" formatCode="General">
                  <c:v>0.15473723715924201</c:v>
                </c:pt>
                <c:pt idx="13301" formatCode="General">
                  <c:v>0.146405994179512</c:v>
                </c:pt>
                <c:pt idx="13302" formatCode="General">
                  <c:v>0.13690220084145899</c:v>
                </c:pt>
                <c:pt idx="13303" formatCode="General">
                  <c:v>0.126074318827259</c:v>
                </c:pt>
                <c:pt idx="13304" formatCode="General">
                  <c:v>0.113872142391766</c:v>
                </c:pt>
                <c:pt idx="13305" formatCode="General">
                  <c:v>0.10040610339195701</c:v>
                </c:pt>
                <c:pt idx="13306" formatCode="General">
                  <c:v>8.6097223525204394E-2</c:v>
                </c:pt>
                <c:pt idx="13307" formatCode="General">
                  <c:v>7.1317859895334998E-2</c:v>
                </c:pt>
                <c:pt idx="13308" formatCode="General">
                  <c:v>5.5755776394897802E-2</c:v>
                </c:pt>
                <c:pt idx="13309" formatCode="General">
                  <c:v>3.8903737774578701E-2</c:v>
                </c:pt>
                <c:pt idx="13310" formatCode="General">
                  <c:v>2.1225950146763501E-2</c:v>
                </c:pt>
                <c:pt idx="13311" formatCode="General">
                  <c:v>3.5501494185753101E-3</c:v>
                </c:pt>
                <c:pt idx="13312" formatCode="General">
                  <c:v>-1.3590706914062301E-2</c:v>
                </c:pt>
                <c:pt idx="13313" formatCode="General">
                  <c:v>-3.03202080780367E-2</c:v>
                </c:pt>
                <c:pt idx="13314" formatCode="General">
                  <c:v>-4.7127014596327399E-2</c:v>
                </c:pt>
                <c:pt idx="13315" formatCode="General">
                  <c:v>-6.40248658313817E-2</c:v>
                </c:pt>
                <c:pt idx="13316" formatCode="General">
                  <c:v>-8.0918573948966593E-2</c:v>
                </c:pt>
                <c:pt idx="13317" formatCode="General">
                  <c:v>-9.8279712512262293E-2</c:v>
                </c:pt>
                <c:pt idx="13318" formatCode="General">
                  <c:v>-0.11587307450255099</c:v>
                </c:pt>
                <c:pt idx="13319" formatCode="General">
                  <c:v>-0.13261550828706001</c:v>
                </c:pt>
                <c:pt idx="13320" formatCode="General">
                  <c:v>-0.14782315468260601</c:v>
                </c:pt>
                <c:pt idx="13321" formatCode="General">
                  <c:v>-0.16095926228665</c:v>
                </c:pt>
                <c:pt idx="13322" formatCode="General">
                  <c:v>-0.17196345991327899</c:v>
                </c:pt>
                <c:pt idx="13323" formatCode="General">
                  <c:v>-0.181735317945247</c:v>
                </c:pt>
                <c:pt idx="13324" formatCode="General">
                  <c:v>-0.19139757527003601</c:v>
                </c:pt>
                <c:pt idx="13325" formatCode="General">
                  <c:v>-0.20100005009345501</c:v>
                </c:pt>
                <c:pt idx="13326" formatCode="General">
                  <c:v>-0.21045428483433801</c:v>
                </c:pt>
                <c:pt idx="13327" formatCode="General">
                  <c:v>-0.21978486054236299</c:v>
                </c:pt>
                <c:pt idx="13328" formatCode="General">
                  <c:v>-0.228684362050804</c:v>
                </c:pt>
                <c:pt idx="13329" formatCode="General">
                  <c:v>-0.23729563825634301</c:v>
                </c:pt>
                <c:pt idx="13330" formatCode="General">
                  <c:v>-0.24660488651666901</c:v>
                </c:pt>
                <c:pt idx="13331" formatCode="General">
                  <c:v>-0.25677074288756302</c:v>
                </c:pt>
                <c:pt idx="13332" formatCode="General">
                  <c:v>-0.267009460171306</c:v>
                </c:pt>
                <c:pt idx="13333" formatCode="General">
                  <c:v>-0.276806645517021</c:v>
                </c:pt>
                <c:pt idx="13334" formatCode="General">
                  <c:v>-0.28603661193354202</c:v>
                </c:pt>
                <c:pt idx="13335" formatCode="General">
                  <c:v>-0.29491110175511398</c:v>
                </c:pt>
                <c:pt idx="13336" formatCode="General">
                  <c:v>-0.30377928053704101</c:v>
                </c:pt>
                <c:pt idx="13337" formatCode="General">
                  <c:v>-0.31292397736202499</c:v>
                </c:pt>
                <c:pt idx="13338" formatCode="General">
                  <c:v>-0.32232922641747702</c:v>
                </c:pt>
                <c:pt idx="13339" formatCode="General">
                  <c:v>-0.33231947047459598</c:v>
                </c:pt>
                <c:pt idx="13340" formatCode="General">
                  <c:v>-0.34245464862868902</c:v>
                </c:pt>
                <c:pt idx="13341" formatCode="General">
                  <c:v>-0.35136491376350998</c:v>
                </c:pt>
                <c:pt idx="13342" formatCode="General">
                  <c:v>-0.35854853974374801</c:v>
                </c:pt>
                <c:pt idx="13343" formatCode="General">
                  <c:v>-0.36474046943604099</c:v>
                </c:pt>
                <c:pt idx="13344" formatCode="General">
                  <c:v>-0.37077175069031498</c:v>
                </c:pt>
                <c:pt idx="13345" formatCode="General">
                  <c:v>-0.37706429078395698</c:v>
                </c:pt>
                <c:pt idx="13346" formatCode="General">
                  <c:v>-0.3837314931395</c:v>
                </c:pt>
                <c:pt idx="13347" formatCode="General">
                  <c:v>-0.39079635287105702</c:v>
                </c:pt>
                <c:pt idx="13348" formatCode="General">
                  <c:v>-0.39820427757325499</c:v>
                </c:pt>
                <c:pt idx="13349" formatCode="General">
                  <c:v>-0.40547697385930698</c:v>
                </c:pt>
                <c:pt idx="13350" formatCode="General">
                  <c:v>-0.41251099104399402</c:v>
                </c:pt>
                <c:pt idx="13351" formatCode="General">
                  <c:v>-0.41975695435355498</c:v>
                </c:pt>
                <c:pt idx="13352" formatCode="General">
                  <c:v>-0.42727305514963099</c:v>
                </c:pt>
                <c:pt idx="13353" formatCode="General">
                  <c:v>-0.43471119668943797</c:v>
                </c:pt>
                <c:pt idx="13354" formatCode="General">
                  <c:v>-0.44168466371450599</c:v>
                </c:pt>
                <c:pt idx="13355" formatCode="General">
                  <c:v>-0.447445248853165</c:v>
                </c:pt>
                <c:pt idx="13356" formatCode="General">
                  <c:v>-0.451349119847341</c:v>
                </c:pt>
                <c:pt idx="13357" formatCode="General">
                  <c:v>-0.45355419099330002</c:v>
                </c:pt>
                <c:pt idx="13358" formatCode="General">
                  <c:v>-0.454464573782146</c:v>
                </c:pt>
                <c:pt idx="13359" formatCode="General">
                  <c:v>-0.45453549241567998</c:v>
                </c:pt>
                <c:pt idx="13360" formatCode="General">
                  <c:v>-0.45442795076952402</c:v>
                </c:pt>
                <c:pt idx="13361" formatCode="General">
                  <c:v>-0.45485746255085302</c:v>
                </c:pt>
                <c:pt idx="13362" formatCode="General">
                  <c:v>-0.45640220870472997</c:v>
                </c:pt>
                <c:pt idx="13363" formatCode="General">
                  <c:v>-0.45970245157388601</c:v>
                </c:pt>
                <c:pt idx="13364" formatCode="General">
                  <c:v>-0.46483149080948899</c:v>
                </c:pt>
                <c:pt idx="13365" formatCode="General">
                  <c:v>-0.47093462384396401</c:v>
                </c:pt>
                <c:pt idx="13366" formatCode="General">
                  <c:v>-0.477295008813925</c:v>
                </c:pt>
                <c:pt idx="13367" formatCode="General">
                  <c:v>-0.48354974616672602</c:v>
                </c:pt>
                <c:pt idx="13368" formatCode="General">
                  <c:v>-0.48965149940605102</c:v>
                </c:pt>
                <c:pt idx="13369" formatCode="General">
                  <c:v>-0.495829631894041</c:v>
                </c:pt>
                <c:pt idx="13370" formatCode="General">
                  <c:v>-0.50216195921425599</c:v>
                </c:pt>
                <c:pt idx="13371" formatCode="General">
                  <c:v>-0.50828557657444096</c:v>
                </c:pt>
                <c:pt idx="13372" formatCode="General">
                  <c:v>-0.51400069892255995</c:v>
                </c:pt>
                <c:pt idx="13373" formatCode="General">
                  <c:v>-0.51957396481380103</c:v>
                </c:pt>
                <c:pt idx="13374" formatCode="General">
                  <c:v>-0.52516594346243795</c:v>
                </c:pt>
                <c:pt idx="13375" formatCode="General">
                  <c:v>-0.530737235914715</c:v>
                </c:pt>
                <c:pt idx="13376" formatCode="General">
                  <c:v>-0.53615572818958102</c:v>
                </c:pt>
                <c:pt idx="13377" formatCode="General">
                  <c:v>-0.54120941649504495</c:v>
                </c:pt>
                <c:pt idx="13378" formatCode="General">
                  <c:v>-0.54578059983543203</c:v>
                </c:pt>
                <c:pt idx="13379" formatCode="General">
                  <c:v>-0.54987438953330303</c:v>
                </c:pt>
                <c:pt idx="13380" formatCode="General">
                  <c:v>-0.55381812379178696</c:v>
                </c:pt>
                <c:pt idx="13381" formatCode="General">
                  <c:v>-0.55802308255000899</c:v>
                </c:pt>
                <c:pt idx="13382" formatCode="General">
                  <c:v>-0.56233154565402299</c:v>
                </c:pt>
                <c:pt idx="13383" formatCode="General">
                  <c:v>-0.56675593702203197</c:v>
                </c:pt>
                <c:pt idx="13384" formatCode="General">
                  <c:v>-0.57123739956911901</c:v>
                </c:pt>
                <c:pt idx="13385" formatCode="General">
                  <c:v>-0.57495733965120499</c:v>
                </c:pt>
                <c:pt idx="13386" formatCode="General">
                  <c:v>-0.57767393202948103</c:v>
                </c:pt>
                <c:pt idx="13387" formatCode="General">
                  <c:v>-0.57968424344744995</c:v>
                </c:pt>
                <c:pt idx="13388" formatCode="General">
                  <c:v>-0.58082065517172898</c:v>
                </c:pt>
                <c:pt idx="13389" formatCode="General">
                  <c:v>-0.58071564187816804</c:v>
                </c:pt>
                <c:pt idx="13390" formatCode="General">
                  <c:v>-0.57952025475436497</c:v>
                </c:pt>
                <c:pt idx="13391" formatCode="General">
                  <c:v>-0.57781004174149397</c:v>
                </c:pt>
                <c:pt idx="13392" formatCode="General">
                  <c:v>-0.57582416294761496</c:v>
                </c:pt>
                <c:pt idx="13393" formatCode="General">
                  <c:v>-0.57326027898710297</c:v>
                </c:pt>
                <c:pt idx="13394" formatCode="General">
                  <c:v>-0.56978892352510502</c:v>
                </c:pt>
                <c:pt idx="13395" formatCode="General">
                  <c:v>-0.56551496961982595</c:v>
                </c:pt>
                <c:pt idx="13396" formatCode="General">
                  <c:v>-0.56096979065515995</c:v>
                </c:pt>
                <c:pt idx="13397" formatCode="General">
                  <c:v>-0.55629333708343198</c:v>
                </c:pt>
                <c:pt idx="13398" formatCode="General">
                  <c:v>-0.55142509590603805</c:v>
                </c:pt>
                <c:pt idx="13399" formatCode="General">
                  <c:v>-0.54666409815369499</c:v>
                </c:pt>
                <c:pt idx="13400" formatCode="General">
                  <c:v>-0.54172541864726997</c:v>
                </c:pt>
                <c:pt idx="13401" formatCode="General">
                  <c:v>-0.535784556086771</c:v>
                </c:pt>
                <c:pt idx="13402" formatCode="General">
                  <c:v>-0.52857646201251896</c:v>
                </c:pt>
                <c:pt idx="13403" formatCode="General">
                  <c:v>-0.52091331999042401</c:v>
                </c:pt>
                <c:pt idx="13404" formatCode="General">
                  <c:v>-0.51370906514211001</c:v>
                </c:pt>
                <c:pt idx="13405" formatCode="General">
                  <c:v>-0.50717293469677605</c:v>
                </c:pt>
                <c:pt idx="13406" formatCode="General">
                  <c:v>-0.50097459183190396</c:v>
                </c:pt>
                <c:pt idx="13407" formatCode="General">
                  <c:v>-0.49466903830272702</c:v>
                </c:pt>
                <c:pt idx="13408" formatCode="General">
                  <c:v>-0.48813072536975999</c:v>
                </c:pt>
                <c:pt idx="13409" formatCode="General">
                  <c:v>-0.48128280186494099</c:v>
                </c:pt>
                <c:pt idx="13410" formatCode="General">
                  <c:v>-0.474217742182729</c:v>
                </c:pt>
                <c:pt idx="13411" formatCode="General">
                  <c:v>-0.467335776416897</c:v>
                </c:pt>
                <c:pt idx="13412" formatCode="General">
                  <c:v>-0.46088049936273801</c:v>
                </c:pt>
                <c:pt idx="13413" formatCode="General">
                  <c:v>-0.45478630360113598</c:v>
                </c:pt>
                <c:pt idx="13414" formatCode="General">
                  <c:v>-0.44920401105608498</c:v>
                </c:pt>
                <c:pt idx="13415" formatCode="General">
                  <c:v>-0.44442474992226499</c:v>
                </c:pt>
                <c:pt idx="13416" formatCode="General">
                  <c:v>-0.44037578663037202</c:v>
                </c:pt>
                <c:pt idx="13417" formatCode="General">
                  <c:v>-0.43652826742232298</c:v>
                </c:pt>
                <c:pt idx="13418" formatCode="General">
                  <c:v>-0.43270091871786898</c:v>
                </c:pt>
                <c:pt idx="13419" formatCode="General">
                  <c:v>-0.429034811942614</c:v>
                </c:pt>
                <c:pt idx="13420" formatCode="General">
                  <c:v>-0.42546188406104601</c:v>
                </c:pt>
                <c:pt idx="13421" formatCode="General">
                  <c:v>-0.421738156559327</c:v>
                </c:pt>
                <c:pt idx="13422" formatCode="General">
                  <c:v>-0.41703586164155898</c:v>
                </c:pt>
                <c:pt idx="13423" formatCode="General">
                  <c:v>-0.41042967911377598</c:v>
                </c:pt>
                <c:pt idx="13424" formatCode="General">
                  <c:v>-0.40191017695602899</c:v>
                </c:pt>
                <c:pt idx="13425" formatCode="General">
                  <c:v>-0.39239726123881202</c:v>
                </c:pt>
                <c:pt idx="13426" formatCode="General">
                  <c:v>-0.38261641564038701</c:v>
                </c:pt>
                <c:pt idx="13427" formatCode="General">
                  <c:v>-0.37247861786792102</c:v>
                </c:pt>
                <c:pt idx="13428" formatCode="General">
                  <c:v>-0.36174589751331798</c:v>
                </c:pt>
                <c:pt idx="13429" formatCode="General">
                  <c:v>-0.35046214144423798</c:v>
                </c:pt>
                <c:pt idx="13430" formatCode="General">
                  <c:v>-0.33889686764445298</c:v>
                </c:pt>
                <c:pt idx="13431" formatCode="General">
                  <c:v>-0.32739477488664498</c:v>
                </c:pt>
                <c:pt idx="13432" formatCode="General">
                  <c:v>-0.315987642445409</c:v>
                </c:pt>
                <c:pt idx="13433" formatCode="General">
                  <c:v>-0.30376972785155798</c:v>
                </c:pt>
                <c:pt idx="13434" formatCode="General">
                  <c:v>-0.28988595701915099</c:v>
                </c:pt>
                <c:pt idx="13435" formatCode="General">
                  <c:v>-0.27486581126300402</c:v>
                </c:pt>
                <c:pt idx="13436" formatCode="General">
                  <c:v>-0.25947512548951801</c:v>
                </c:pt>
                <c:pt idx="13437" formatCode="General">
                  <c:v>-0.244131085965028</c:v>
                </c:pt>
                <c:pt idx="13438" formatCode="General">
                  <c:v>-0.229246726649696</c:v>
                </c:pt>
                <c:pt idx="13439" formatCode="General">
                  <c:v>-0.21569010050243501</c:v>
                </c:pt>
                <c:pt idx="13440" formatCode="General">
                  <c:v>-0.20406608969815501</c:v>
                </c:pt>
                <c:pt idx="13441" formatCode="General">
                  <c:v>-0.194155675822898</c:v>
                </c:pt>
                <c:pt idx="13442" formatCode="General">
                  <c:v>-0.185730536800151</c:v>
                </c:pt>
                <c:pt idx="13443" formatCode="General">
                  <c:v>-0.17857036486932801</c:v>
                </c:pt>
                <c:pt idx="13444" formatCode="General">
                  <c:v>-0.172547173474559</c:v>
                </c:pt>
                <c:pt idx="13445" formatCode="General">
                  <c:v>-0.16768491656791401</c:v>
                </c:pt>
                <c:pt idx="13446" formatCode="General">
                  <c:v>-0.164269675533082</c:v>
                </c:pt>
                <c:pt idx="13447" formatCode="General">
                  <c:v>-0.162394057284767</c:v>
                </c:pt>
                <c:pt idx="13448" formatCode="General">
                  <c:v>-0.16138977238827101</c:v>
                </c:pt>
                <c:pt idx="13449" formatCode="General">
                  <c:v>-0.16028064805780101</c:v>
                </c:pt>
                <c:pt idx="13450" formatCode="General">
                  <c:v>-0.15834625317786</c:v>
                </c:pt>
                <c:pt idx="13451" formatCode="General">
                  <c:v>-0.155213396971734</c:v>
                </c:pt>
                <c:pt idx="13452" formatCode="General">
                  <c:v>-0.15064998779911001</c:v>
                </c:pt>
                <c:pt idx="13453" formatCode="General">
                  <c:v>-0.14429966615467099</c:v>
                </c:pt>
                <c:pt idx="13454" formatCode="General">
                  <c:v>-0.13580743443903401</c:v>
                </c:pt>
                <c:pt idx="13455" formatCode="General">
                  <c:v>-0.125048137597285</c:v>
                </c:pt>
                <c:pt idx="13456" formatCode="General">
                  <c:v>-0.112055379306453</c:v>
                </c:pt>
                <c:pt idx="13457" formatCode="General">
                  <c:v>-9.72711191889718E-2</c:v>
                </c:pt>
                <c:pt idx="13458" formatCode="General">
                  <c:v>-8.1347148914112793E-2</c:v>
                </c:pt>
                <c:pt idx="13459" formatCode="General">
                  <c:v>-6.4902415270662095E-2</c:v>
                </c:pt>
                <c:pt idx="13460" formatCode="General">
                  <c:v>-4.8318224188059901E-2</c:v>
                </c:pt>
                <c:pt idx="13461" formatCode="General">
                  <c:v>-3.1575178932465801E-2</c:v>
                </c:pt>
                <c:pt idx="13462" formatCode="General">
                  <c:v>-1.4569082726051201E-2</c:v>
                </c:pt>
                <c:pt idx="13463" formatCode="General">
                  <c:v>2.5038830720004301E-3</c:v>
                </c:pt>
                <c:pt idx="13464" formatCode="General">
                  <c:v>1.9101565467179601E-2</c:v>
                </c:pt>
                <c:pt idx="13465" formatCode="General">
                  <c:v>3.5113425536741398E-2</c:v>
                </c:pt>
                <c:pt idx="13466" formatCode="General">
                  <c:v>5.0869578735443899E-2</c:v>
                </c:pt>
                <c:pt idx="13467" formatCode="General">
                  <c:v>6.6952774170760496E-2</c:v>
                </c:pt>
                <c:pt idx="13468" formatCode="General">
                  <c:v>8.4011840173382202E-2</c:v>
                </c:pt>
                <c:pt idx="13469" formatCode="General">
                  <c:v>0.101734956085669</c:v>
                </c:pt>
                <c:pt idx="13470" formatCode="General">
                  <c:v>0.119282430847115</c:v>
                </c:pt>
                <c:pt idx="13471" formatCode="General">
                  <c:v>0.136102762045126</c:v>
                </c:pt>
                <c:pt idx="13472" formatCode="General">
                  <c:v>0.15199228017623401</c:v>
                </c:pt>
                <c:pt idx="13473" formatCode="General">
                  <c:v>0.16694073513316099</c:v>
                </c:pt>
                <c:pt idx="13474" formatCode="General">
                  <c:v>0.18079815875587599</c:v>
                </c:pt>
                <c:pt idx="13475" formatCode="General">
                  <c:v>0.19353582942771999</c:v>
                </c:pt>
                <c:pt idx="13476" formatCode="General">
                  <c:v>0.20553159323233</c:v>
                </c:pt>
                <c:pt idx="13477" formatCode="General">
                  <c:v>0.21736427754245599</c:v>
                </c:pt>
                <c:pt idx="13478" formatCode="General">
                  <c:v>0.229037931146954</c:v>
                </c:pt>
                <c:pt idx="13479" formatCode="General">
                  <c:v>0.23998843521077801</c:v>
                </c:pt>
                <c:pt idx="13480" formatCode="General">
                  <c:v>0.24979767215166501</c:v>
                </c:pt>
                <c:pt idx="13481" formatCode="General">
                  <c:v>0.25833722306892898</c:v>
                </c:pt>
                <c:pt idx="13482" formatCode="General">
                  <c:v>0.26572478793450399</c:v>
                </c:pt>
                <c:pt idx="13483" formatCode="General">
                  <c:v>0.27218611037576801</c:v>
                </c:pt>
                <c:pt idx="13484" formatCode="General">
                  <c:v>0.27789064523912599</c:v>
                </c:pt>
                <c:pt idx="13485" formatCode="General">
                  <c:v>0.28304444429713699</c:v>
                </c:pt>
                <c:pt idx="13486" formatCode="General">
                  <c:v>0.28805580633105199</c:v>
                </c:pt>
                <c:pt idx="13487" formatCode="General">
                  <c:v>0.29324306463268401</c:v>
                </c:pt>
                <c:pt idx="13488" formatCode="General">
                  <c:v>0.29897219700426497</c:v>
                </c:pt>
                <c:pt idx="13489" formatCode="General">
                  <c:v>0.30565424748166498</c:v>
                </c:pt>
                <c:pt idx="13490" formatCode="General">
                  <c:v>0.31344645060911402</c:v>
                </c:pt>
                <c:pt idx="13491" formatCode="General">
                  <c:v>0.32222522411089699</c:v>
                </c:pt>
                <c:pt idx="13492" formatCode="General">
                  <c:v>0.33182108758928802</c:v>
                </c:pt>
                <c:pt idx="13493" formatCode="General">
                  <c:v>0.34214449762628901</c:v>
                </c:pt>
                <c:pt idx="13494" formatCode="General">
                  <c:v>0.35277132072810702</c:v>
                </c:pt>
                <c:pt idx="13495" formatCode="General">
                  <c:v>0.36313602415978202</c:v>
                </c:pt>
                <c:pt idx="13496" formatCode="General">
                  <c:v>0.37294109463818198</c:v>
                </c:pt>
                <c:pt idx="13497" formatCode="General">
                  <c:v>0.38204190755139</c:v>
                </c:pt>
                <c:pt idx="13498" formatCode="General">
                  <c:v>0.39039552001317401</c:v>
                </c:pt>
                <c:pt idx="13499" formatCode="General">
                  <c:v>0.39819939008668498</c:v>
                </c:pt>
                <c:pt idx="13500" formatCode="General">
                  <c:v>0.406036100978029</c:v>
                </c:pt>
                <c:pt idx="13501" formatCode="General">
                  <c:v>0.414747520073035</c:v>
                </c:pt>
                <c:pt idx="13502" formatCode="General">
                  <c:v>0.42433705116916798</c:v>
                </c:pt>
                <c:pt idx="13503" formatCode="General">
                  <c:v>0.43396779946198</c:v>
                </c:pt>
                <c:pt idx="13504" formatCode="General">
                  <c:v>0.44326799815193202</c:v>
                </c:pt>
                <c:pt idx="13505" formatCode="General">
                  <c:v>0.45237554170083</c:v>
                </c:pt>
                <c:pt idx="13506" formatCode="General">
                  <c:v>0.46125524530861101</c:v>
                </c:pt>
                <c:pt idx="13507" formatCode="General">
                  <c:v>0.46976245357502899</c:v>
                </c:pt>
                <c:pt idx="13508" formatCode="General">
                  <c:v>0.47776149947055102</c:v>
                </c:pt>
                <c:pt idx="13509" formatCode="General">
                  <c:v>0.48541842163705601</c:v>
                </c:pt>
                <c:pt idx="13510" formatCode="General">
                  <c:v>0.49331026334453898</c:v>
                </c:pt>
                <c:pt idx="13511" formatCode="General">
                  <c:v>0.50175068039118098</c:v>
                </c:pt>
                <c:pt idx="13512" formatCode="General">
                  <c:v>0.51044567302076704</c:v>
                </c:pt>
                <c:pt idx="13513" formatCode="General">
                  <c:v>0.518663371285073</c:v>
                </c:pt>
                <c:pt idx="13514" formatCode="General">
                  <c:v>0.52589750107797395</c:v>
                </c:pt>
                <c:pt idx="13515" formatCode="General">
                  <c:v>0.53228972476024605</c:v>
                </c:pt>
                <c:pt idx="13516" formatCode="General">
                  <c:v>0.53841867341196703</c:v>
                </c:pt>
                <c:pt idx="13517" formatCode="General">
                  <c:v>0.54471091624597001</c:v>
                </c:pt>
                <c:pt idx="13518" formatCode="General">
                  <c:v>0.55089384033864797</c:v>
                </c:pt>
                <c:pt idx="13519" formatCode="General">
                  <c:v>0.55624299541899203</c:v>
                </c:pt>
                <c:pt idx="13520" formatCode="General">
                  <c:v>0.56024411412891495</c:v>
                </c:pt>
                <c:pt idx="13521" formatCode="General">
                  <c:v>0.56267104278851998</c:v>
                </c:pt>
                <c:pt idx="13522" formatCode="General">
                  <c:v>0.56360720067691505</c:v>
                </c:pt>
                <c:pt idx="13523" formatCode="General">
                  <c:v>0.56384133506425305</c:v>
                </c:pt>
                <c:pt idx="13524" formatCode="General">
                  <c:v>0.56399090688682396</c:v>
                </c:pt>
                <c:pt idx="13525" formatCode="General">
                  <c:v>0.56425353881324902</c:v>
                </c:pt>
                <c:pt idx="13526" formatCode="General">
                  <c:v>0.56469305509779399</c:v>
                </c:pt>
                <c:pt idx="13527" formatCode="General">
                  <c:v>0.56473858642892405</c:v>
                </c:pt>
                <c:pt idx="13528" formatCode="General">
                  <c:v>0.56435113533943804</c:v>
                </c:pt>
                <c:pt idx="13529" formatCode="General">
                  <c:v>0.56449246407222797</c:v>
                </c:pt>
                <c:pt idx="13530" formatCode="General">
                  <c:v>0.56553639342819295</c:v>
                </c:pt>
                <c:pt idx="13531" formatCode="General">
                  <c:v>0.56693850944260704</c:v>
                </c:pt>
                <c:pt idx="13532" formatCode="General">
                  <c:v>0.56840981368957799</c:v>
                </c:pt>
                <c:pt idx="13533" formatCode="General">
                  <c:v>0.57022564925328301</c:v>
                </c:pt>
                <c:pt idx="13534" formatCode="General">
                  <c:v>0.57199818845371198</c:v>
                </c:pt>
                <c:pt idx="13535" formatCode="General">
                  <c:v>0.57274524248936098</c:v>
                </c:pt>
                <c:pt idx="13536" formatCode="General">
                  <c:v>0.57218575369413704</c:v>
                </c:pt>
                <c:pt idx="13537" formatCode="General">
                  <c:v>0.57051243399145801</c:v>
                </c:pt>
                <c:pt idx="13538" formatCode="General">
                  <c:v>0.56785655479758301</c:v>
                </c:pt>
                <c:pt idx="13539" formatCode="General">
                  <c:v>0.56418749541036495</c:v>
                </c:pt>
                <c:pt idx="13540" formatCode="General">
                  <c:v>0.55935294009882297</c:v>
                </c:pt>
                <c:pt idx="13541" formatCode="General">
                  <c:v>0.55357335134932795</c:v>
                </c:pt>
                <c:pt idx="13542" formatCode="General">
                  <c:v>0.54734401140445998</c:v>
                </c:pt>
                <c:pt idx="13543" formatCode="General">
                  <c:v>0.54121355701937202</c:v>
                </c:pt>
                <c:pt idx="13544" formatCode="General">
                  <c:v>0.53566100723501298</c:v>
                </c:pt>
                <c:pt idx="13545" formatCode="General">
                  <c:v>0.53075157069486301</c:v>
                </c:pt>
                <c:pt idx="13546" formatCode="General">
                  <c:v>0.52645665124873897</c:v>
                </c:pt>
                <c:pt idx="13547" formatCode="General">
                  <c:v>0.52348191840677905</c:v>
                </c:pt>
                <c:pt idx="13548" formatCode="General">
                  <c:v>0.52288969342727898</c:v>
                </c:pt>
                <c:pt idx="13549" formatCode="General">
                  <c:v>0.52470900240502805</c:v>
                </c:pt>
                <c:pt idx="13550" formatCode="General">
                  <c:v>0.52848105612398799</c:v>
                </c:pt>
                <c:pt idx="13551" formatCode="General">
                  <c:v>0.53367400516001695</c:v>
                </c:pt>
                <c:pt idx="13552" formatCode="General">
                  <c:v>0.53938889553408698</c:v>
                </c:pt>
                <c:pt idx="13553" formatCode="General">
                  <c:v>0.54487905649800505</c:v>
                </c:pt>
                <c:pt idx="13554" formatCode="General">
                  <c:v>0.54952539556148705</c:v>
                </c:pt>
                <c:pt idx="13555" formatCode="General">
                  <c:v>0.552795700778691</c:v>
                </c:pt>
                <c:pt idx="13556" formatCode="General">
                  <c:v>0.554450554578235</c:v>
                </c:pt>
                <c:pt idx="13557" formatCode="General">
                  <c:v>0.55448494367818602</c:v>
                </c:pt>
                <c:pt idx="13558" formatCode="General">
                  <c:v>0.55258631656616297</c:v>
                </c:pt>
                <c:pt idx="13559" formatCode="General">
                  <c:v>0.54817969684270895</c:v>
                </c:pt>
                <c:pt idx="13560" formatCode="General">
                  <c:v>0.54130837169156898</c:v>
                </c:pt>
                <c:pt idx="13561" formatCode="General">
                  <c:v>0.53260818060266601</c:v>
                </c:pt>
                <c:pt idx="13562" formatCode="General">
                  <c:v>0.52292583136505799</c:v>
                </c:pt>
                <c:pt idx="13563" formatCode="General">
                  <c:v>0.51309167416857504</c:v>
                </c:pt>
                <c:pt idx="13564" formatCode="General">
                  <c:v>0.503220643408266</c:v>
                </c:pt>
                <c:pt idx="13565" formatCode="General">
                  <c:v>0.4930275835381</c:v>
                </c:pt>
                <c:pt idx="13566" formatCode="General">
                  <c:v>0.48255571301571298</c:v>
                </c:pt>
                <c:pt idx="13567" formatCode="General">
                  <c:v>0.47191063971773201</c:v>
                </c:pt>
                <c:pt idx="13568" formatCode="General">
                  <c:v>0.461105521871779</c:v>
                </c:pt>
                <c:pt idx="13569" formatCode="General">
                  <c:v>0.45020084773594399</c:v>
                </c:pt>
                <c:pt idx="13570" formatCode="General">
                  <c:v>0.439271603103567</c:v>
                </c:pt>
                <c:pt idx="13571" formatCode="General">
                  <c:v>0.42840326027583903</c:v>
                </c:pt>
                <c:pt idx="13572" formatCode="General">
                  <c:v>0.417839655219299</c:v>
                </c:pt>
                <c:pt idx="13573" formatCode="General">
                  <c:v>0.40801313846505499</c:v>
                </c:pt>
                <c:pt idx="13574" formatCode="General">
                  <c:v>0.39918322461932798</c:v>
                </c:pt>
                <c:pt idx="13575" formatCode="General">
                  <c:v>0.39088926432269</c:v>
                </c:pt>
                <c:pt idx="13576" formatCode="General">
                  <c:v>0.382425075725492</c:v>
                </c:pt>
                <c:pt idx="13577" formatCode="General">
                  <c:v>0.373456630422074</c:v>
                </c:pt>
                <c:pt idx="13578" formatCode="General">
                  <c:v>0.36397879468896199</c:v>
                </c:pt>
                <c:pt idx="13579" formatCode="General">
                  <c:v>0.354389891999076</c:v>
                </c:pt>
                <c:pt idx="13580" formatCode="General">
                  <c:v>0.34502668105633499</c:v>
                </c:pt>
                <c:pt idx="13581" formatCode="General">
                  <c:v>0.33601669905317699</c:v>
                </c:pt>
                <c:pt idx="13582" formatCode="General">
                  <c:v>0.32738545440958899</c:v>
                </c:pt>
                <c:pt idx="13583" formatCode="General">
                  <c:v>0.31890514462167302</c:v>
                </c:pt>
                <c:pt idx="13584" formatCode="General">
                  <c:v>0.31013327914104299</c:v>
                </c:pt>
                <c:pt idx="13585" formatCode="General">
                  <c:v>0.30067596877161201</c:v>
                </c:pt>
                <c:pt idx="13586" formatCode="General">
                  <c:v>0.29056348253002401</c:v>
                </c:pt>
                <c:pt idx="13587" formatCode="General">
                  <c:v>0.28049780365824001</c:v>
                </c:pt>
                <c:pt idx="13588" formatCode="General">
                  <c:v>0.27126221916550602</c:v>
                </c:pt>
                <c:pt idx="13589" formatCode="General">
                  <c:v>0.26277661731048901</c:v>
                </c:pt>
                <c:pt idx="13590" formatCode="General">
                  <c:v>0.25501532162262103</c:v>
                </c:pt>
                <c:pt idx="13591" formatCode="General">
                  <c:v>0.2482486180273</c:v>
                </c:pt>
                <c:pt idx="13592" formatCode="General">
                  <c:v>0.241902380684763</c:v>
                </c:pt>
                <c:pt idx="13593" formatCode="General">
                  <c:v>0.23516095551843699</c:v>
                </c:pt>
                <c:pt idx="13594" formatCode="General">
                  <c:v>0.22761978976040101</c:v>
                </c:pt>
                <c:pt idx="13595" formatCode="General">
                  <c:v>0.21902312966263399</c:v>
                </c:pt>
                <c:pt idx="13596" formatCode="General">
                  <c:v>0.20914174524459</c:v>
                </c:pt>
                <c:pt idx="13597" formatCode="General">
                  <c:v>0.19765084958991999</c:v>
                </c:pt>
                <c:pt idx="13598" formatCode="General">
                  <c:v>0.18445395503579301</c:v>
                </c:pt>
                <c:pt idx="13599" formatCode="General">
                  <c:v>0.16982138209708</c:v>
                </c:pt>
                <c:pt idx="13600" formatCode="General">
                  <c:v>0.153906976046644</c:v>
                </c:pt>
                <c:pt idx="13601" formatCode="General">
                  <c:v>0.136754978586516</c:v>
                </c:pt>
                <c:pt idx="13602" formatCode="General">
                  <c:v>0.118696092850331</c:v>
                </c:pt>
                <c:pt idx="13603" formatCode="General">
                  <c:v>0.100133638074775</c:v>
                </c:pt>
                <c:pt idx="13604" formatCode="General">
                  <c:v>8.1401939264700601E-2</c:v>
                </c:pt>
                <c:pt idx="13605" formatCode="General">
                  <c:v>6.2885123353420697E-2</c:v>
                </c:pt>
                <c:pt idx="13606" formatCode="General">
                  <c:v>4.4957473713200302E-2</c:v>
                </c:pt>
                <c:pt idx="13607" formatCode="General">
                  <c:v>2.8035483612410799E-2</c:v>
                </c:pt>
                <c:pt idx="13608" formatCode="General">
                  <c:v>1.2673229638763101E-2</c:v>
                </c:pt>
                <c:pt idx="13609" formatCode="General">
                  <c:v>-8.6982163269720399E-4</c:v>
                </c:pt>
                <c:pt idx="13610" formatCode="General">
                  <c:v>-1.3022466463861701E-2</c:v>
                </c:pt>
                <c:pt idx="13611" formatCode="General">
                  <c:v>-2.4271860090364899E-2</c:v>
                </c:pt>
                <c:pt idx="13612" formatCode="General">
                  <c:v>-3.4648193961479001E-2</c:v>
                </c:pt>
                <c:pt idx="13613" formatCode="General">
                  <c:v>-4.4027282663709297E-2</c:v>
                </c:pt>
                <c:pt idx="13614" formatCode="General">
                  <c:v>-5.2803533505132498E-2</c:v>
                </c:pt>
                <c:pt idx="13615" formatCode="General">
                  <c:v>-6.20643948058162E-2</c:v>
                </c:pt>
                <c:pt idx="13616" formatCode="General">
                  <c:v>-7.2602598705479096E-2</c:v>
                </c:pt>
                <c:pt idx="13617" formatCode="General">
                  <c:v>-8.4526915653000495E-2</c:v>
                </c:pt>
                <c:pt idx="13618" formatCode="General">
                  <c:v>-9.7914358799482001E-2</c:v>
                </c:pt>
                <c:pt idx="13619" formatCode="General">
                  <c:v>-0.11280557206421001</c:v>
                </c:pt>
                <c:pt idx="13620" formatCode="General">
                  <c:v>-0.12932447467945701</c:v>
                </c:pt>
                <c:pt idx="13621" formatCode="General">
                  <c:v>-0.147603302238863</c:v>
                </c:pt>
                <c:pt idx="13622" formatCode="General">
                  <c:v>-0.167354638393511</c:v>
                </c:pt>
                <c:pt idx="13623" formatCode="General">
                  <c:v>-0.18820737224192699</c:v>
                </c:pt>
                <c:pt idx="13624" formatCode="General">
                  <c:v>-0.21029275992186</c:v>
                </c:pt>
                <c:pt idx="13625" formatCode="General">
                  <c:v>-0.23356826899402799</c:v>
                </c:pt>
                <c:pt idx="13626" formatCode="General">
                  <c:v>-0.25711550374310899</c:v>
                </c:pt>
                <c:pt idx="13627" formatCode="General">
                  <c:v>-0.27974456051169999</c:v>
                </c:pt>
                <c:pt idx="13628" formatCode="General">
                  <c:v>-0.30029636398601001</c:v>
                </c:pt>
                <c:pt idx="13629" formatCode="General">
                  <c:v>-0.31705999000195101</c:v>
                </c:pt>
                <c:pt idx="13630" formatCode="General">
                  <c:v>-0.32834934246938302</c:v>
                </c:pt>
                <c:pt idx="13631" formatCode="General">
                  <c:v>-0.33339158726554602</c:v>
                </c:pt>
                <c:pt idx="13632" formatCode="General">
                  <c:v>-0.332635346310172</c:v>
                </c:pt>
                <c:pt idx="13633" formatCode="General">
                  <c:v>-0.328072515433663</c:v>
                </c:pt>
                <c:pt idx="13634" formatCode="General">
                  <c:v>-0.32170856758349597</c:v>
                </c:pt>
                <c:pt idx="13635" formatCode="General">
                  <c:v>-0.31459627808700902</c:v>
                </c:pt>
                <c:pt idx="13636" formatCode="General">
                  <c:v>-0.30730080096595702</c:v>
                </c:pt>
                <c:pt idx="13637" formatCode="General">
                  <c:v>-0.30026275471754199</c:v>
                </c:pt>
                <c:pt idx="13638" formatCode="General">
                  <c:v>-0.29404516600335201</c:v>
                </c:pt>
                <c:pt idx="13639" formatCode="General">
                  <c:v>-0.28916352006750801</c:v>
                </c:pt>
                <c:pt idx="13640" formatCode="General">
                  <c:v>-0.28604023903322201</c:v>
                </c:pt>
                <c:pt idx="13641" formatCode="General">
                  <c:v>-0.28512879763274701</c:v>
                </c:pt>
                <c:pt idx="13642" formatCode="General">
                  <c:v>-0.28691082779398203</c:v>
                </c:pt>
                <c:pt idx="13643" formatCode="General">
                  <c:v>-0.29199355879889299</c:v>
                </c:pt>
                <c:pt idx="13644" formatCode="General">
                  <c:v>-0.301071610066805</c:v>
                </c:pt>
                <c:pt idx="13645" formatCode="General">
                  <c:v>-0.31413854500270899</c:v>
                </c:pt>
                <c:pt idx="13646" formatCode="General">
                  <c:v>-0.33045849186471699</c:v>
                </c:pt>
                <c:pt idx="13647" formatCode="General">
                  <c:v>-0.34936195406504</c:v>
                </c:pt>
                <c:pt idx="13648" formatCode="General">
                  <c:v>-0.370403779362178</c:v>
                </c:pt>
                <c:pt idx="13649" formatCode="General">
                  <c:v>-0.392957054600649</c:v>
                </c:pt>
                <c:pt idx="13650" formatCode="General">
                  <c:v>-0.41583526364971701</c:v>
                </c:pt>
                <c:pt idx="13651" formatCode="General">
                  <c:v>-0.43818059037032497</c:v>
                </c:pt>
                <c:pt idx="13652" formatCode="General">
                  <c:v>-0.46011289627829699</c:v>
                </c:pt>
                <c:pt idx="13653" formatCode="General">
                  <c:v>-0.48145090586389999</c:v>
                </c:pt>
                <c:pt idx="13654" formatCode="General">
                  <c:v>-0.501293823908319</c:v>
                </c:pt>
                <c:pt idx="13655" formatCode="General">
                  <c:v>-0.518708918384994</c:v>
                </c:pt>
                <c:pt idx="13656" formatCode="General">
                  <c:v>-0.532698328394</c:v>
                </c:pt>
                <c:pt idx="13657" formatCode="General">
                  <c:v>-0.54270422495050596</c:v>
                </c:pt>
                <c:pt idx="13658" formatCode="General">
                  <c:v>-0.54871903391800203</c:v>
                </c:pt>
                <c:pt idx="13659" formatCode="General">
                  <c:v>-0.55081616855460303</c:v>
                </c:pt>
                <c:pt idx="13660" formatCode="General">
                  <c:v>-0.54945172365016004</c:v>
                </c:pt>
                <c:pt idx="13661" formatCode="General">
                  <c:v>-0.54565730793298906</c:v>
                </c:pt>
                <c:pt idx="13662" formatCode="General">
                  <c:v>-0.54064255781052895</c:v>
                </c:pt>
                <c:pt idx="13663" formatCode="General">
                  <c:v>-0.535177420830798</c:v>
                </c:pt>
                <c:pt idx="13664" formatCode="General">
                  <c:v>-0.52972330867110395</c:v>
                </c:pt>
                <c:pt idx="13665" formatCode="General">
                  <c:v>-0.52497498443996504</c:v>
                </c:pt>
                <c:pt idx="13666" formatCode="General">
                  <c:v>-0.52155093284839604</c:v>
                </c:pt>
                <c:pt idx="13667" formatCode="General">
                  <c:v>-0.51968947372604701</c:v>
                </c:pt>
                <c:pt idx="13668" formatCode="General">
                  <c:v>-0.51938639914160301</c:v>
                </c:pt>
                <c:pt idx="13669" formatCode="General">
                  <c:v>-0.52041451292222296</c:v>
                </c:pt>
                <c:pt idx="13670" formatCode="General">
                  <c:v>-0.52259073461010197</c:v>
                </c:pt>
                <c:pt idx="13671" formatCode="General">
                  <c:v>-0.525957042709709</c:v>
                </c:pt>
                <c:pt idx="13672" formatCode="General">
                  <c:v>-0.53040969195887999</c:v>
                </c:pt>
                <c:pt idx="13673" formatCode="General">
                  <c:v>-0.53558097167558305</c:v>
                </c:pt>
                <c:pt idx="13674" formatCode="General">
                  <c:v>-0.54105396807294304</c:v>
                </c:pt>
                <c:pt idx="13675" formatCode="General">
                  <c:v>-0.54650905419337303</c:v>
                </c:pt>
                <c:pt idx="13676" formatCode="General">
                  <c:v>-0.55212644759305995</c:v>
                </c:pt>
                <c:pt idx="13677" formatCode="General">
                  <c:v>-0.55813522179418296</c:v>
                </c:pt>
                <c:pt idx="13678" formatCode="General">
                  <c:v>-0.564268207328112</c:v>
                </c:pt>
                <c:pt idx="13679" formatCode="General">
                  <c:v>-0.56970043529899705</c:v>
                </c:pt>
                <c:pt idx="13680" formatCode="General">
                  <c:v>-0.57329886046934198</c:v>
                </c:pt>
                <c:pt idx="13681" formatCode="General">
                  <c:v>-0.57461999704615696</c:v>
                </c:pt>
                <c:pt idx="13682" formatCode="General">
                  <c:v>-0.57407400342691695</c:v>
                </c:pt>
                <c:pt idx="13683" formatCode="General">
                  <c:v>-0.57268198590832897</c:v>
                </c:pt>
                <c:pt idx="13684" formatCode="General">
                  <c:v>-0.57173566443014601</c:v>
                </c:pt>
                <c:pt idx="13685" formatCode="General">
                  <c:v>-0.57103905748184602</c:v>
                </c:pt>
                <c:pt idx="13686" formatCode="General">
                  <c:v>-0.570000629673593</c:v>
                </c:pt>
                <c:pt idx="13687" formatCode="General">
                  <c:v>-0.56934651377078904</c:v>
                </c:pt>
                <c:pt idx="13688" formatCode="General">
                  <c:v>-0.56952818117832105</c:v>
                </c:pt>
                <c:pt idx="13689" formatCode="General">
                  <c:v>-0.56980440371619401</c:v>
                </c:pt>
                <c:pt idx="13690" formatCode="General">
                  <c:v>-0.56910831508703796</c:v>
                </c:pt>
                <c:pt idx="13691" formatCode="General">
                  <c:v>-0.56713778961123096</c:v>
                </c:pt>
                <c:pt idx="13692" formatCode="General">
                  <c:v>-0.56442852915171604</c:v>
                </c:pt>
                <c:pt idx="13693" formatCode="General">
                  <c:v>-0.56207715880216802</c:v>
                </c:pt>
                <c:pt idx="13694" formatCode="General">
                  <c:v>-0.56079494666699303</c:v>
                </c:pt>
                <c:pt idx="13695" formatCode="General">
                  <c:v>-0.559991773637048</c:v>
                </c:pt>
                <c:pt idx="13696" formatCode="General">
                  <c:v>-0.55863071339031301</c:v>
                </c:pt>
                <c:pt idx="13697" formatCode="General">
                  <c:v>-0.55659230291613604</c:v>
                </c:pt>
                <c:pt idx="13698" formatCode="General">
                  <c:v>-0.55453718849572897</c:v>
                </c:pt>
                <c:pt idx="13699" formatCode="General">
                  <c:v>-0.55282839090980895</c:v>
                </c:pt>
                <c:pt idx="13700" formatCode="General">
                  <c:v>-0.55087823937428504</c:v>
                </c:pt>
                <c:pt idx="13701" formatCode="General">
                  <c:v>-0.547762498872435</c:v>
                </c:pt>
                <c:pt idx="13702" formatCode="General">
                  <c:v>-0.54338311965862596</c:v>
                </c:pt>
                <c:pt idx="13703" formatCode="General">
                  <c:v>-0.53847234204439198</c:v>
                </c:pt>
                <c:pt idx="13704" formatCode="General">
                  <c:v>-0.53389818493869501</c:v>
                </c:pt>
                <c:pt idx="13705" formatCode="General">
                  <c:v>-0.52987444388239802</c:v>
                </c:pt>
                <c:pt idx="13706" formatCode="General">
                  <c:v>-0.52603051580954396</c:v>
                </c:pt>
                <c:pt idx="13707" formatCode="General">
                  <c:v>-0.52218411886389304</c:v>
                </c:pt>
                <c:pt idx="13708" formatCode="General">
                  <c:v>-0.51801165936220905</c:v>
                </c:pt>
                <c:pt idx="13709" formatCode="General">
                  <c:v>-0.51303944187097295</c:v>
                </c:pt>
                <c:pt idx="13710" formatCode="General">
                  <c:v>-0.50676134927600303</c:v>
                </c:pt>
                <c:pt idx="13711" formatCode="General">
                  <c:v>-0.49870866136209002</c:v>
                </c:pt>
                <c:pt idx="13712" formatCode="General">
                  <c:v>-0.48884422414529999</c:v>
                </c:pt>
                <c:pt idx="13713" formatCode="General">
                  <c:v>-0.477522534016111</c:v>
                </c:pt>
                <c:pt idx="13714" formatCode="General">
                  <c:v>-0.46542306139605799</c:v>
                </c:pt>
                <c:pt idx="13715" formatCode="General">
                  <c:v>-0.453598756428991</c:v>
                </c:pt>
                <c:pt idx="13716" formatCode="General">
                  <c:v>-0.442906299509985</c:v>
                </c:pt>
                <c:pt idx="13717" formatCode="General">
                  <c:v>-0.43319893181332197</c:v>
                </c:pt>
                <c:pt idx="13718" formatCode="General">
                  <c:v>-0.42399938491503403</c:v>
                </c:pt>
                <c:pt idx="13719" formatCode="General">
                  <c:v>-0.41482435648147697</c:v>
                </c:pt>
                <c:pt idx="13720" formatCode="General">
                  <c:v>-0.40512332082115499</c:v>
                </c:pt>
                <c:pt idx="13721" formatCode="General">
                  <c:v>-0.39530241346751599</c:v>
                </c:pt>
                <c:pt idx="13722" formatCode="General">
                  <c:v>-0.38589466112587001</c:v>
                </c:pt>
                <c:pt idx="13723" formatCode="General">
                  <c:v>-0.37695609716530798</c:v>
                </c:pt>
                <c:pt idx="13724" formatCode="General">
                  <c:v>-0.36875847709743498</c:v>
                </c:pt>
                <c:pt idx="13725" formatCode="General">
                  <c:v>-0.36126230358357803</c:v>
                </c:pt>
                <c:pt idx="13726" formatCode="General">
                  <c:v>-0.35408311448837099</c:v>
                </c:pt>
                <c:pt idx="13727" formatCode="General">
                  <c:v>-0.34665050403248099</c:v>
                </c:pt>
                <c:pt idx="13728" formatCode="General">
                  <c:v>-0.33845948750109101</c:v>
                </c:pt>
                <c:pt idx="13729" formatCode="General">
                  <c:v>-0.32885465285292698</c:v>
                </c:pt>
                <c:pt idx="13730" formatCode="General">
                  <c:v>-0.317695262975288</c:v>
                </c:pt>
                <c:pt idx="13731" formatCode="General">
                  <c:v>-0.30572870968122301</c:v>
                </c:pt>
                <c:pt idx="13732" formatCode="General">
                  <c:v>-0.29355334121133297</c:v>
                </c:pt>
                <c:pt idx="13733" formatCode="General">
                  <c:v>-0.282134451988932</c:v>
                </c:pt>
                <c:pt idx="13734" formatCode="General">
                  <c:v>-0.27229793165606903</c:v>
                </c:pt>
                <c:pt idx="13735" formatCode="General">
                  <c:v>-0.26385619225800699</c:v>
                </c:pt>
                <c:pt idx="13736" formatCode="General">
                  <c:v>-0.25624398619288502</c:v>
                </c:pt>
                <c:pt idx="13737" formatCode="General">
                  <c:v>-0.24863565559088599</c:v>
                </c:pt>
                <c:pt idx="13738" formatCode="General">
                  <c:v>-0.24055752822923901</c:v>
                </c:pt>
                <c:pt idx="13739" formatCode="General">
                  <c:v>-0.23213348890135299</c:v>
                </c:pt>
                <c:pt idx="13740" formatCode="General">
                  <c:v>-0.22357310959659499</c:v>
                </c:pt>
                <c:pt idx="13741" formatCode="General">
                  <c:v>-0.21538467729834099</c:v>
                </c:pt>
                <c:pt idx="13742" formatCode="General">
                  <c:v>-0.207841501255527</c:v>
                </c:pt>
                <c:pt idx="13743" formatCode="General">
                  <c:v>-0.20035616507478701</c:v>
                </c:pt>
                <c:pt idx="13744" formatCode="General">
                  <c:v>-0.19213438533688201</c:v>
                </c:pt>
                <c:pt idx="13745" formatCode="General">
                  <c:v>-0.18284200908543999</c:v>
                </c:pt>
                <c:pt idx="13746" formatCode="General">
                  <c:v>-0.17242203683469501</c:v>
                </c:pt>
                <c:pt idx="13747" formatCode="General">
                  <c:v>-0.16089511049946001</c:v>
                </c:pt>
                <c:pt idx="13748" formatCode="General">
                  <c:v>-0.14854329750860501</c:v>
                </c:pt>
                <c:pt idx="13749" formatCode="General">
                  <c:v>-0.1357617833393</c:v>
                </c:pt>
                <c:pt idx="13750" formatCode="General">
                  <c:v>-0.123018478551486</c:v>
                </c:pt>
                <c:pt idx="13751" formatCode="General">
                  <c:v>-0.11044791339532301</c:v>
                </c:pt>
                <c:pt idx="13752" formatCode="General">
                  <c:v>-9.7859278857901605E-2</c:v>
                </c:pt>
                <c:pt idx="13753" formatCode="General">
                  <c:v>-8.5067965718307603E-2</c:v>
                </c:pt>
                <c:pt idx="13754" formatCode="General">
                  <c:v>-7.1790863669530705E-2</c:v>
                </c:pt>
                <c:pt idx="13755" formatCode="General">
                  <c:v>-5.7695089912687098E-2</c:v>
                </c:pt>
                <c:pt idx="13756" formatCode="General">
                  <c:v>-4.2613184012265201E-2</c:v>
                </c:pt>
                <c:pt idx="13757" formatCode="General">
                  <c:v>-2.6847613335891599E-2</c:v>
                </c:pt>
                <c:pt idx="13758" formatCode="General">
                  <c:v>-1.12958115806124E-2</c:v>
                </c:pt>
                <c:pt idx="13759" formatCode="General">
                  <c:v>3.3819184488388101E-3</c:v>
                </c:pt>
                <c:pt idx="13760" formatCode="General">
                  <c:v>1.69330612906416E-2</c:v>
                </c:pt>
                <c:pt idx="13761" formatCode="General">
                  <c:v>2.86942353343968E-2</c:v>
                </c:pt>
                <c:pt idx="13762" formatCode="General">
                  <c:v>3.8817886072926598E-2</c:v>
                </c:pt>
                <c:pt idx="13763" formatCode="General">
                  <c:v>4.7946778965107802E-2</c:v>
                </c:pt>
                <c:pt idx="13764" formatCode="General">
                  <c:v>5.6140403852285303E-2</c:v>
                </c:pt>
                <c:pt idx="13765" formatCode="General">
                  <c:v>6.3760767685625094E-2</c:v>
                </c:pt>
                <c:pt idx="13766" formatCode="General">
                  <c:v>7.1692748650986599E-2</c:v>
                </c:pt>
                <c:pt idx="13767" formatCode="General">
                  <c:v>8.0201692140449907E-2</c:v>
                </c:pt>
                <c:pt idx="13768" formatCode="General">
                  <c:v>8.9207022307227102E-2</c:v>
                </c:pt>
                <c:pt idx="13769" formatCode="General">
                  <c:v>9.8873721634959E-2</c:v>
                </c:pt>
                <c:pt idx="13770" formatCode="General">
                  <c:v>0.109130681319344</c:v>
                </c:pt>
                <c:pt idx="13771" formatCode="General">
                  <c:v>0.119880821650991</c:v>
                </c:pt>
                <c:pt idx="13772" formatCode="General">
                  <c:v>0.13110301664389001</c:v>
                </c:pt>
                <c:pt idx="13773" formatCode="General">
                  <c:v>0.14273358164998901</c:v>
                </c:pt>
                <c:pt idx="13774" formatCode="General">
                  <c:v>0.15470845037946299</c:v>
                </c:pt>
                <c:pt idx="13775" formatCode="General">
                  <c:v>0.16698055131668799</c:v>
                </c:pt>
                <c:pt idx="13776" formatCode="General">
                  <c:v>0.17977034162220601</c:v>
                </c:pt>
                <c:pt idx="13777" formatCode="General">
                  <c:v>0.19305220029079601</c:v>
                </c:pt>
                <c:pt idx="13778" formatCode="General">
                  <c:v>0.20626472171250501</c:v>
                </c:pt>
                <c:pt idx="13779" formatCode="General">
                  <c:v>0.21905216483496401</c:v>
                </c:pt>
                <c:pt idx="13780" formatCode="General">
                  <c:v>0.23155152230562201</c:v>
                </c:pt>
                <c:pt idx="13781" formatCode="General">
                  <c:v>0.24373938710933901</c:v>
                </c:pt>
                <c:pt idx="13782" formatCode="General">
                  <c:v>0.25509919293036099</c:v>
                </c:pt>
                <c:pt idx="13783" formatCode="General">
                  <c:v>0.26518611810890602</c:v>
                </c:pt>
                <c:pt idx="13784" formatCode="General">
                  <c:v>0.27446407448308102</c:v>
                </c:pt>
                <c:pt idx="13785" formatCode="General">
                  <c:v>0.28364825413410399</c:v>
                </c:pt>
                <c:pt idx="13786" formatCode="General">
                  <c:v>0.29323077792194302</c:v>
                </c:pt>
                <c:pt idx="13787" formatCode="General">
                  <c:v>0.30381346754393901</c:v>
                </c:pt>
                <c:pt idx="13788" formatCode="General">
                  <c:v>0.31500037712159901</c:v>
                </c:pt>
                <c:pt idx="13789" formatCode="General">
                  <c:v>0.32561198807316899</c:v>
                </c:pt>
                <c:pt idx="13790" formatCode="General">
                  <c:v>0.33527103587393497</c:v>
                </c:pt>
                <c:pt idx="13791" formatCode="General">
                  <c:v>0.34413540156991701</c:v>
                </c:pt>
                <c:pt idx="13792" formatCode="General">
                  <c:v>0.35226032481007902</c:v>
                </c:pt>
                <c:pt idx="13793" formatCode="General">
                  <c:v>0.35990667151120798</c:v>
                </c:pt>
                <c:pt idx="13794" formatCode="General">
                  <c:v>0.36751039365819299</c:v>
                </c:pt>
                <c:pt idx="13795" formatCode="General">
                  <c:v>0.37535814348485003</c:v>
                </c:pt>
                <c:pt idx="13796" formatCode="General">
                  <c:v>0.382880180296788</c:v>
                </c:pt>
                <c:pt idx="13797" formatCode="General">
                  <c:v>0.38956345591873898</c:v>
                </c:pt>
                <c:pt idx="13798" formatCode="General">
                  <c:v>0.395578259393219</c:v>
                </c:pt>
                <c:pt idx="13799" formatCode="General">
                  <c:v>0.40112679335770302</c:v>
                </c:pt>
                <c:pt idx="13800" formatCode="General">
                  <c:v>0.40642987060559599</c:v>
                </c:pt>
                <c:pt idx="13801" formatCode="General">
                  <c:v>0.41190125706625602</c:v>
                </c:pt>
                <c:pt idx="13802" formatCode="General">
                  <c:v>0.418057836412906</c:v>
                </c:pt>
                <c:pt idx="13803" formatCode="General">
                  <c:v>0.42453467779446002</c:v>
                </c:pt>
                <c:pt idx="13804" formatCode="General">
                  <c:v>0.43072041640390601</c:v>
                </c:pt>
                <c:pt idx="13805" formatCode="General">
                  <c:v>0.43685268154642198</c:v>
                </c:pt>
                <c:pt idx="13806" formatCode="General">
                  <c:v>0.443364483501613</c:v>
                </c:pt>
                <c:pt idx="13807" formatCode="General">
                  <c:v>0.44973115701724498</c:v>
                </c:pt>
                <c:pt idx="13808" formatCode="General">
                  <c:v>0.45540337489748201</c:v>
                </c:pt>
                <c:pt idx="13809" formatCode="General">
                  <c:v>0.46064818766408999</c:v>
                </c:pt>
                <c:pt idx="13810" formatCode="General">
                  <c:v>0.465704737551424</c:v>
                </c:pt>
                <c:pt idx="13811" formatCode="General">
                  <c:v>0.47053254340728801</c:v>
                </c:pt>
                <c:pt idx="13812" formatCode="General">
                  <c:v>0.47490195691287501</c:v>
                </c:pt>
                <c:pt idx="13813" formatCode="General">
                  <c:v>0.47881882487294702</c:v>
                </c:pt>
                <c:pt idx="13814" formatCode="General">
                  <c:v>0.482367936151951</c:v>
                </c:pt>
                <c:pt idx="13815" formatCode="General">
                  <c:v>0.48564751939325401</c:v>
                </c:pt>
                <c:pt idx="13816" formatCode="General">
                  <c:v>0.48867071485736702</c:v>
                </c:pt>
                <c:pt idx="13817" formatCode="General">
                  <c:v>0.49132354801345901</c:v>
                </c:pt>
                <c:pt idx="13818" formatCode="General">
                  <c:v>0.49330095349404401</c:v>
                </c:pt>
                <c:pt idx="13819" formatCode="General">
                  <c:v>0.49456999510040001</c:v>
                </c:pt>
                <c:pt idx="13820" formatCode="General">
                  <c:v>0.49554957348898998</c:v>
                </c:pt>
                <c:pt idx="13821" formatCode="General">
                  <c:v>0.49625346228436401</c:v>
                </c:pt>
                <c:pt idx="13822" formatCode="General">
                  <c:v>0.496477902781155</c:v>
                </c:pt>
                <c:pt idx="13823" formatCode="General">
                  <c:v>0.49626425283512798</c:v>
                </c:pt>
                <c:pt idx="13824" formatCode="General">
                  <c:v>0.495657385865859</c:v>
                </c:pt>
                <c:pt idx="13825" formatCode="General">
                  <c:v>0.494442827091295</c:v>
                </c:pt>
                <c:pt idx="13826" formatCode="General">
                  <c:v>0.49244226056496798</c:v>
                </c:pt>
                <c:pt idx="13827" formatCode="General">
                  <c:v>0.48990785708214701</c:v>
                </c:pt>
                <c:pt idx="13828" formatCode="General">
                  <c:v>0.48728357325086402</c:v>
                </c:pt>
                <c:pt idx="13829" formatCode="General">
                  <c:v>0.484459164219814</c:v>
                </c:pt>
                <c:pt idx="13830" formatCode="General">
                  <c:v>0.48095563139561598</c:v>
                </c:pt>
                <c:pt idx="13831" formatCode="General">
                  <c:v>0.47738069100327901</c:v>
                </c:pt>
                <c:pt idx="13832" formatCode="General">
                  <c:v>0.47467354885485102</c:v>
                </c:pt>
                <c:pt idx="13833" formatCode="General">
                  <c:v>0.47262504420220902</c:v>
                </c:pt>
                <c:pt idx="13834" formatCode="General">
                  <c:v>0.47062526921157199</c:v>
                </c:pt>
                <c:pt idx="13835" formatCode="General">
                  <c:v>0.46859896022333303</c:v>
                </c:pt>
                <c:pt idx="13836" formatCode="General">
                  <c:v>0.46660935307056201</c:v>
                </c:pt>
                <c:pt idx="13837" formatCode="General">
                  <c:v>0.46465818387945601</c:v>
                </c:pt>
                <c:pt idx="13838" formatCode="General">
                  <c:v>0.46318567306184799</c:v>
                </c:pt>
                <c:pt idx="13839" formatCode="General">
                  <c:v>0.46251160055488</c:v>
                </c:pt>
                <c:pt idx="13840" formatCode="General">
                  <c:v>0.462631537533297</c:v>
                </c:pt>
                <c:pt idx="13841" formatCode="General">
                  <c:v>0.463270211517606</c:v>
                </c:pt>
                <c:pt idx="13842" formatCode="General">
                  <c:v>0.46397066769159601</c:v>
                </c:pt>
                <c:pt idx="13843" formatCode="General">
                  <c:v>0.46462105544520699</c:v>
                </c:pt>
                <c:pt idx="13844" formatCode="General">
                  <c:v>0.46528820987046099</c:v>
                </c:pt>
                <c:pt idx="13845" formatCode="General">
                  <c:v>0.465963709295804</c:v>
                </c:pt>
                <c:pt idx="13846" formatCode="General">
                  <c:v>0.46653551965603002</c:v>
                </c:pt>
                <c:pt idx="13847" formatCode="General">
                  <c:v>0.46685767015246799</c:v>
                </c:pt>
                <c:pt idx="13848" formatCode="General">
                  <c:v>0.46675172838269002</c:v>
                </c:pt>
                <c:pt idx="13849" formatCode="General">
                  <c:v>0.46603385976578798</c:v>
                </c:pt>
                <c:pt idx="13850" formatCode="General">
                  <c:v>0.46491876079795502</c:v>
                </c:pt>
                <c:pt idx="13851" formatCode="General">
                  <c:v>0.46365566684314802</c:v>
                </c:pt>
                <c:pt idx="13852" formatCode="General">
                  <c:v>0.461910199964362</c:v>
                </c:pt>
                <c:pt idx="13853" formatCode="General">
                  <c:v>0.45904727307721899</c:v>
                </c:pt>
                <c:pt idx="13854" formatCode="General">
                  <c:v>0.45503905393952099</c:v>
                </c:pt>
                <c:pt idx="13855" formatCode="General">
                  <c:v>0.45007378463500097</c:v>
                </c:pt>
                <c:pt idx="13856" formatCode="General">
                  <c:v>0.44442431836984603</c:v>
                </c:pt>
                <c:pt idx="13857" formatCode="General">
                  <c:v>0.43885002189828198</c:v>
                </c:pt>
                <c:pt idx="13858" formatCode="General">
                  <c:v>0.43378070653317402</c:v>
                </c:pt>
                <c:pt idx="13859" formatCode="General">
                  <c:v>0.42905275106475499</c:v>
                </c:pt>
                <c:pt idx="13860" formatCode="General">
                  <c:v>0.42441433746262303</c:v>
                </c:pt>
                <c:pt idx="13861" formatCode="General">
                  <c:v>0.41971169591497198</c:v>
                </c:pt>
                <c:pt idx="13862" formatCode="General">
                  <c:v>0.41484064601128001</c:v>
                </c:pt>
                <c:pt idx="13863" formatCode="General">
                  <c:v>0.409756884312935</c:v>
                </c:pt>
                <c:pt idx="13864" formatCode="General">
                  <c:v>0.40415289843976598</c:v>
                </c:pt>
                <c:pt idx="13865" formatCode="General">
                  <c:v>0.397336134650699</c:v>
                </c:pt>
                <c:pt idx="13866" formatCode="General">
                  <c:v>0.38924363842197102</c:v>
                </c:pt>
                <c:pt idx="13867" formatCode="General">
                  <c:v>0.38052543351777601</c:v>
                </c:pt>
                <c:pt idx="13868" formatCode="General">
                  <c:v>0.371804421921477</c:v>
                </c:pt>
                <c:pt idx="13869" formatCode="General">
                  <c:v>0.36372859939623298</c:v>
                </c:pt>
                <c:pt idx="13870" formatCode="General">
                  <c:v>0.35700610262409999</c:v>
                </c:pt>
                <c:pt idx="13871" formatCode="General">
                  <c:v>0.35199530021094599</c:v>
                </c:pt>
                <c:pt idx="13872" formatCode="General">
                  <c:v>0.34831395548022498</c:v>
                </c:pt>
                <c:pt idx="13873" formatCode="General">
                  <c:v>0.34536409391676698</c:v>
                </c:pt>
                <c:pt idx="13874" formatCode="General">
                  <c:v>0.34301160700554001</c:v>
                </c:pt>
                <c:pt idx="13875" formatCode="General">
                  <c:v>0.34105151751810098</c:v>
                </c:pt>
                <c:pt idx="13876" formatCode="General">
                  <c:v>0.33848032652986199</c:v>
                </c:pt>
                <c:pt idx="13877" formatCode="General">
                  <c:v>0.33412337649614499</c:v>
                </c:pt>
                <c:pt idx="13878" formatCode="General">
                  <c:v>0.32773858212262502</c:v>
                </c:pt>
                <c:pt idx="13879" formatCode="General">
                  <c:v>0.31979667612822799</c:v>
                </c:pt>
                <c:pt idx="13880" formatCode="General">
                  <c:v>0.31053434655356998</c:v>
                </c:pt>
                <c:pt idx="13881" formatCode="General">
                  <c:v>0.300301895719916</c:v>
                </c:pt>
                <c:pt idx="13882" formatCode="General">
                  <c:v>0.28979479010551601</c:v>
                </c:pt>
                <c:pt idx="13883" formatCode="General">
                  <c:v>0.27904027607982301</c:v>
                </c:pt>
                <c:pt idx="13884" formatCode="General">
                  <c:v>0.267622885134152</c:v>
                </c:pt>
                <c:pt idx="13885" formatCode="General">
                  <c:v>0.25565240722126098</c:v>
                </c:pt>
                <c:pt idx="13886" formatCode="General">
                  <c:v>0.24343420002242799</c:v>
                </c:pt>
                <c:pt idx="13887" formatCode="General">
                  <c:v>0.23085009681357499</c:v>
                </c:pt>
                <c:pt idx="13888" formatCode="General">
                  <c:v>0.21778632462530001</c:v>
                </c:pt>
                <c:pt idx="13889" formatCode="General">
                  <c:v>0.20476518159495499</c:v>
                </c:pt>
                <c:pt idx="13890" formatCode="General">
                  <c:v>0.19266607750787701</c:v>
                </c:pt>
                <c:pt idx="13891" formatCode="General">
                  <c:v>0.182122781283171</c:v>
                </c:pt>
                <c:pt idx="13892" formatCode="General">
                  <c:v>0.173041771087867</c:v>
                </c:pt>
                <c:pt idx="13893" formatCode="General">
                  <c:v>0.16464546183369499</c:v>
                </c:pt>
                <c:pt idx="13894" formatCode="General">
                  <c:v>0.15610802161304699</c:v>
                </c:pt>
                <c:pt idx="13895" formatCode="General">
                  <c:v>0.147014924025477</c:v>
                </c:pt>
                <c:pt idx="13896" formatCode="General">
                  <c:v>0.137649379172683</c:v>
                </c:pt>
                <c:pt idx="13897" formatCode="General">
                  <c:v>0.12856999260087801</c:v>
                </c:pt>
                <c:pt idx="13898" formatCode="General">
                  <c:v>0.119951390246841</c:v>
                </c:pt>
                <c:pt idx="13899" formatCode="General">
                  <c:v>0.11173956842853899</c:v>
                </c:pt>
                <c:pt idx="13900" formatCode="General">
                  <c:v>0.10377931678473699</c:v>
                </c:pt>
                <c:pt idx="13901" formatCode="General">
                  <c:v>9.5779778909292707E-2</c:v>
                </c:pt>
                <c:pt idx="13902" formatCode="General">
                  <c:v>8.73962729055556E-2</c:v>
                </c:pt>
                <c:pt idx="13903" formatCode="General">
                  <c:v>7.84309077780075E-2</c:v>
                </c:pt>
                <c:pt idx="13904" formatCode="General">
                  <c:v>6.9053877377183007E-2</c:v>
                </c:pt>
                <c:pt idx="13905" formatCode="General">
                  <c:v>5.9621925121045603E-2</c:v>
                </c:pt>
                <c:pt idx="13906" formatCode="General">
                  <c:v>5.0798280437321597E-2</c:v>
                </c:pt>
                <c:pt idx="13907" formatCode="General">
                  <c:v>4.2983603563100201E-2</c:v>
                </c:pt>
                <c:pt idx="13908" formatCode="General">
                  <c:v>3.5625662693560899E-2</c:v>
                </c:pt>
                <c:pt idx="13909" formatCode="General">
                  <c:v>2.8056125255947102E-2</c:v>
                </c:pt>
                <c:pt idx="13910" formatCode="General">
                  <c:v>1.9813610682291798E-2</c:v>
                </c:pt>
                <c:pt idx="13911" formatCode="General">
                  <c:v>1.0659538741985599E-2</c:v>
                </c:pt>
                <c:pt idx="13912" formatCode="General">
                  <c:v>6.75107634654104E-4</c:v>
                </c:pt>
                <c:pt idx="13913" formatCode="General">
                  <c:v>-9.8527451507002001E-3</c:v>
                </c:pt>
                <c:pt idx="13914" formatCode="General">
                  <c:v>-2.0533106069609799E-2</c:v>
                </c:pt>
                <c:pt idx="13915" formatCode="General">
                  <c:v>-3.1319562452635299E-2</c:v>
                </c:pt>
                <c:pt idx="13916" formatCode="General">
                  <c:v>-4.2258443887711702E-2</c:v>
                </c:pt>
                <c:pt idx="13917" formatCode="General">
                  <c:v>-5.3094752724197801E-2</c:v>
                </c:pt>
                <c:pt idx="13918" formatCode="General">
                  <c:v>-6.3675663860320197E-2</c:v>
                </c:pt>
                <c:pt idx="13919" formatCode="General">
                  <c:v>-7.4320834773811503E-2</c:v>
                </c:pt>
                <c:pt idx="13920" formatCode="General">
                  <c:v>-8.5560869109054902E-2</c:v>
                </c:pt>
                <c:pt idx="13921" formatCode="General">
                  <c:v>-9.7436384000510703E-2</c:v>
                </c:pt>
                <c:pt idx="13922" formatCode="General">
                  <c:v>-0.109387885794711</c:v>
                </c:pt>
                <c:pt idx="13923" formatCode="General">
                  <c:v>-0.120934839519086</c:v>
                </c:pt>
                <c:pt idx="13924" formatCode="General">
                  <c:v>-0.13200454870139999</c:v>
                </c:pt>
                <c:pt idx="13925" formatCode="General">
                  <c:v>-0.142572454852604</c:v>
                </c:pt>
                <c:pt idx="13926" formatCode="General">
                  <c:v>-0.152257780569449</c:v>
                </c:pt>
                <c:pt idx="13927" formatCode="General">
                  <c:v>-0.16056617626585501</c:v>
                </c:pt>
                <c:pt idx="13928" formatCode="General">
                  <c:v>-0.167373710383597</c:v>
                </c:pt>
                <c:pt idx="13929" formatCode="General">
                  <c:v>-0.17288995355726899</c:v>
                </c:pt>
                <c:pt idx="13930" formatCode="General">
                  <c:v>-0.17746031282751501</c:v>
                </c:pt>
                <c:pt idx="13931" formatCode="General">
                  <c:v>-0.18149098119260099</c:v>
                </c:pt>
                <c:pt idx="13932" formatCode="General">
                  <c:v>-0.18538998879468399</c:v>
                </c:pt>
                <c:pt idx="13933" formatCode="General">
                  <c:v>-0.18930548432678801</c:v>
                </c:pt>
                <c:pt idx="13934" formatCode="General">
                  <c:v>-0.19327958800898101</c:v>
                </c:pt>
                <c:pt idx="13935" formatCode="General">
                  <c:v>-0.19749581851120701</c:v>
                </c:pt>
                <c:pt idx="13936" formatCode="General">
                  <c:v>-0.201941056197316</c:v>
                </c:pt>
                <c:pt idx="13937" formatCode="General">
                  <c:v>-0.206469628915224</c:v>
                </c:pt>
                <c:pt idx="13938" formatCode="General">
                  <c:v>-0.21094220102668901</c:v>
                </c:pt>
                <c:pt idx="13939" formatCode="General">
                  <c:v>-0.215400005026258</c:v>
                </c:pt>
                <c:pt idx="13940" formatCode="General">
                  <c:v>-0.22025715090164</c:v>
                </c:pt>
                <c:pt idx="13941" formatCode="General">
                  <c:v>-0.22575689939353799</c:v>
                </c:pt>
                <c:pt idx="13942" formatCode="General">
                  <c:v>-0.231970916600171</c:v>
                </c:pt>
                <c:pt idx="13943" formatCode="General">
                  <c:v>-0.238673154691978</c:v>
                </c:pt>
                <c:pt idx="13944" formatCode="General">
                  <c:v>-0.245433387217697</c:v>
                </c:pt>
                <c:pt idx="13945" formatCode="General">
                  <c:v>-0.25200229782000699</c:v>
                </c:pt>
                <c:pt idx="13946" formatCode="General">
                  <c:v>-0.25803820285788498</c:v>
                </c:pt>
                <c:pt idx="13947" formatCode="General">
                  <c:v>-0.26357849552937401</c:v>
                </c:pt>
                <c:pt idx="13948" formatCode="General">
                  <c:v>-0.26879849038387499</c:v>
                </c:pt>
                <c:pt idx="13949" formatCode="General">
                  <c:v>-0.273378602730114</c:v>
                </c:pt>
                <c:pt idx="13950" formatCode="General">
                  <c:v>-0.27721205178699998</c:v>
                </c:pt>
                <c:pt idx="13951" formatCode="General">
                  <c:v>-0.28067672353513301</c:v>
                </c:pt>
                <c:pt idx="13952" formatCode="General">
                  <c:v>-0.284113499262097</c:v>
                </c:pt>
                <c:pt idx="13953" formatCode="General">
                  <c:v>-0.28801914558005198</c:v>
                </c:pt>
                <c:pt idx="13954" formatCode="General">
                  <c:v>-0.29321734177978798</c:v>
                </c:pt>
                <c:pt idx="13955" formatCode="General">
                  <c:v>-0.29956145903532599</c:v>
                </c:pt>
                <c:pt idx="13956" formatCode="General">
                  <c:v>-0.30616734791467498</c:v>
                </c:pt>
                <c:pt idx="13957" formatCode="General">
                  <c:v>-0.313046904630633</c:v>
                </c:pt>
                <c:pt idx="13958" formatCode="General">
                  <c:v>-0.32055134922704098</c:v>
                </c:pt>
                <c:pt idx="13959" formatCode="General">
                  <c:v>-0.32866159015771601</c:v>
                </c:pt>
                <c:pt idx="13960" formatCode="General">
                  <c:v>-0.337069157418249</c:v>
                </c:pt>
                <c:pt idx="13961" formatCode="General">
                  <c:v>-0.34530248560059701</c:v>
                </c:pt>
                <c:pt idx="13962" formatCode="General">
                  <c:v>-0.35304080458223602</c:v>
                </c:pt>
                <c:pt idx="13963" formatCode="General">
                  <c:v>-0.36001068015111698</c:v>
                </c:pt>
                <c:pt idx="13964" formatCode="General">
                  <c:v>-0.36569755005766102</c:v>
                </c:pt>
                <c:pt idx="13965" formatCode="General">
                  <c:v>-0.36910819001793799</c:v>
                </c:pt>
                <c:pt idx="13966" formatCode="General">
                  <c:v>-0.36966909499698097</c:v>
                </c:pt>
                <c:pt idx="13967" formatCode="General">
                  <c:v>-0.36817323531335899</c:v>
                </c:pt>
                <c:pt idx="13968" formatCode="General">
                  <c:v>-0.36549999469136901</c:v>
                </c:pt>
                <c:pt idx="13969" formatCode="General">
                  <c:v>-0.36216713744078199</c:v>
                </c:pt>
                <c:pt idx="13970" formatCode="General">
                  <c:v>-0.35865239896548301</c:v>
                </c:pt>
                <c:pt idx="13971" formatCode="General">
                  <c:v>-0.35504030691043198</c:v>
                </c:pt>
                <c:pt idx="13972" formatCode="General">
                  <c:v>-0.35104047768181601</c:v>
                </c:pt>
                <c:pt idx="13973" formatCode="General">
                  <c:v>-0.34626506070749902</c:v>
                </c:pt>
                <c:pt idx="13974" formatCode="General">
                  <c:v>-0.340847923254263</c:v>
                </c:pt>
                <c:pt idx="13975" formatCode="General">
                  <c:v>-0.33550611282758602</c:v>
                </c:pt>
                <c:pt idx="13976" formatCode="General">
                  <c:v>-0.33083895957987097</c:v>
                </c:pt>
                <c:pt idx="13977" formatCode="General">
                  <c:v>-0.327033558600764</c:v>
                </c:pt>
                <c:pt idx="13978" formatCode="General">
                  <c:v>-0.32426459585267398</c:v>
                </c:pt>
                <c:pt idx="13979" formatCode="General">
                  <c:v>-0.32280943855390498</c:v>
                </c:pt>
                <c:pt idx="13980" formatCode="General">
                  <c:v>-0.32324832002189802</c:v>
                </c:pt>
                <c:pt idx="13981" formatCode="General">
                  <c:v>-0.32648809077303398</c:v>
                </c:pt>
                <c:pt idx="13982" formatCode="General">
                  <c:v>-0.33261104722089702</c:v>
                </c:pt>
                <c:pt idx="13983" formatCode="General">
                  <c:v>-0.34046438730258</c:v>
                </c:pt>
                <c:pt idx="13984" formatCode="General">
                  <c:v>-0.34859547491958598</c:v>
                </c:pt>
                <c:pt idx="13985" formatCode="General">
                  <c:v>-0.35615789126310798</c:v>
                </c:pt>
                <c:pt idx="13986" formatCode="General">
                  <c:v>-0.363071364662857</c:v>
                </c:pt>
                <c:pt idx="13987" formatCode="General">
                  <c:v>-0.36941176884541199</c:v>
                </c:pt>
                <c:pt idx="13988" formatCode="General">
                  <c:v>-0.37491806208539002</c:v>
                </c:pt>
                <c:pt idx="13989" formatCode="General">
                  <c:v>-0.37906896129759998</c:v>
                </c:pt>
                <c:pt idx="13990" formatCode="General">
                  <c:v>-0.381607022301794</c:v>
                </c:pt>
                <c:pt idx="13991" formatCode="General">
                  <c:v>-0.38279228342496802</c:v>
                </c:pt>
                <c:pt idx="13992" formatCode="General">
                  <c:v>-0.38301662854065299</c:v>
                </c:pt>
                <c:pt idx="13993" formatCode="General">
                  <c:v>-0.38242298885751103</c:v>
                </c:pt>
                <c:pt idx="13994" formatCode="General">
                  <c:v>-0.38068304708400802</c:v>
                </c:pt>
                <c:pt idx="13995" formatCode="General">
                  <c:v>-0.37745961406308498</c:v>
                </c:pt>
                <c:pt idx="13996" formatCode="General">
                  <c:v>-0.37282379472645999</c:v>
                </c:pt>
                <c:pt idx="13997" formatCode="General">
                  <c:v>-0.36688378930367599</c:v>
                </c:pt>
                <c:pt idx="13998" formatCode="General">
                  <c:v>-0.35993639390641002</c:v>
                </c:pt>
                <c:pt idx="13999" formatCode="General">
                  <c:v>-0.352877260143796</c:v>
                </c:pt>
                <c:pt idx="14000" formatCode="General">
                  <c:v>-0.34642287728523402</c:v>
                </c:pt>
                <c:pt idx="14001" formatCode="General">
                  <c:v>-0.34090775715593202</c:v>
                </c:pt>
                <c:pt idx="14002" formatCode="General">
                  <c:v>-0.33655487665469003</c:v>
                </c:pt>
                <c:pt idx="14003" formatCode="General">
                  <c:v>-0.33321939879381302</c:v>
                </c:pt>
                <c:pt idx="14004" formatCode="General">
                  <c:v>-0.330387660530432</c:v>
                </c:pt>
                <c:pt idx="14005" formatCode="General">
                  <c:v>-0.32727199614631503</c:v>
                </c:pt>
                <c:pt idx="14006" formatCode="General">
                  <c:v>-0.32321740937541998</c:v>
                </c:pt>
                <c:pt idx="14007" formatCode="General">
                  <c:v>-0.31845508625509</c:v>
                </c:pt>
                <c:pt idx="14008" formatCode="General">
                  <c:v>-0.31380160526662698</c:v>
                </c:pt>
                <c:pt idx="14009" formatCode="General">
                  <c:v>-0.30934253595717698</c:v>
                </c:pt>
                <c:pt idx="14010" formatCode="General">
                  <c:v>-0.30472172451359703</c:v>
                </c:pt>
                <c:pt idx="14011" formatCode="General">
                  <c:v>-0.29999551620296899</c:v>
                </c:pt>
                <c:pt idx="14012" formatCode="General">
                  <c:v>-0.29575379402204599</c:v>
                </c:pt>
                <c:pt idx="14013" formatCode="General">
                  <c:v>-0.29245253830147</c:v>
                </c:pt>
                <c:pt idx="14014" formatCode="General">
                  <c:v>-0.290057546972392</c:v>
                </c:pt>
                <c:pt idx="14015" formatCode="General">
                  <c:v>-0.288453174774571</c:v>
                </c:pt>
                <c:pt idx="14016" formatCode="General">
                  <c:v>-0.287250876023604</c:v>
                </c:pt>
                <c:pt idx="14017" formatCode="General">
                  <c:v>-0.28555111193169902</c:v>
                </c:pt>
                <c:pt idx="14018" formatCode="General">
                  <c:v>-0.28277289436563002</c:v>
                </c:pt>
                <c:pt idx="14019" formatCode="General">
                  <c:v>-0.27915122326876601</c:v>
                </c:pt>
                <c:pt idx="14020" formatCode="General">
                  <c:v>-0.27499848848137198</c:v>
                </c:pt>
                <c:pt idx="14021" formatCode="General">
                  <c:v>-0.27044972729106798</c:v>
                </c:pt>
                <c:pt idx="14022" formatCode="General">
                  <c:v>-0.26574405554166403</c:v>
                </c:pt>
                <c:pt idx="14023" formatCode="General">
                  <c:v>-0.26094026135194698</c:v>
                </c:pt>
                <c:pt idx="14024" formatCode="General">
                  <c:v>-0.25579060846922003</c:v>
                </c:pt>
                <c:pt idx="14025" formatCode="General">
                  <c:v>-0.25012556891297699</c:v>
                </c:pt>
                <c:pt idx="14026" formatCode="General">
                  <c:v>-0.24410582978134601</c:v>
                </c:pt>
                <c:pt idx="14027" formatCode="General">
                  <c:v>-0.23817798451261499</c:v>
                </c:pt>
                <c:pt idx="14028" formatCode="General">
                  <c:v>-0.232585758677398</c:v>
                </c:pt>
                <c:pt idx="14029" formatCode="General">
                  <c:v>-0.227273240100378</c:v>
                </c:pt>
                <c:pt idx="14030" formatCode="General">
                  <c:v>-0.22179454309232199</c:v>
                </c:pt>
                <c:pt idx="14031" formatCode="General">
                  <c:v>-0.21533760220586301</c:v>
                </c:pt>
                <c:pt idx="14032" formatCode="General">
                  <c:v>-0.207461034359259</c:v>
                </c:pt>
                <c:pt idx="14033" formatCode="General">
                  <c:v>-0.198438880364563</c:v>
                </c:pt>
                <c:pt idx="14034" formatCode="General">
                  <c:v>-0.18886361649133601</c:v>
                </c:pt>
                <c:pt idx="14035" formatCode="General">
                  <c:v>-0.17915108172484701</c:v>
                </c:pt>
                <c:pt idx="14036" formatCode="General">
                  <c:v>-0.16923404292236799</c:v>
                </c:pt>
                <c:pt idx="14037" formatCode="General">
                  <c:v>-0.15876243769680201</c:v>
                </c:pt>
                <c:pt idx="14038" formatCode="General">
                  <c:v>-0.147851195114761</c:v>
                </c:pt>
                <c:pt idx="14039" formatCode="General">
                  <c:v>-0.137056291620445</c:v>
                </c:pt>
                <c:pt idx="14040" formatCode="General">
                  <c:v>-0.12692052630918299</c:v>
                </c:pt>
                <c:pt idx="14041" formatCode="General">
                  <c:v>-0.11772588842914999</c:v>
                </c:pt>
                <c:pt idx="14042" formatCode="General">
                  <c:v>-0.109328907483009</c:v>
                </c:pt>
                <c:pt idx="14043" formatCode="General">
                  <c:v>-0.101638605374132</c:v>
                </c:pt>
                <c:pt idx="14044" formatCode="General">
                  <c:v>-9.4836481256085695E-2</c:v>
                </c:pt>
                <c:pt idx="14045" formatCode="General">
                  <c:v>-8.8835680989382104E-2</c:v>
                </c:pt>
                <c:pt idx="14046" formatCode="General">
                  <c:v>-8.3023517240151501E-2</c:v>
                </c:pt>
                <c:pt idx="14047" formatCode="General">
                  <c:v>-7.7100522357547802E-2</c:v>
                </c:pt>
                <c:pt idx="14048" formatCode="General">
                  <c:v>-7.1379653644092197E-2</c:v>
                </c:pt>
                <c:pt idx="14049" formatCode="General">
                  <c:v>-6.5820946640530203E-2</c:v>
                </c:pt>
                <c:pt idx="14050" formatCode="General">
                  <c:v>-5.9984590359181501E-2</c:v>
                </c:pt>
                <c:pt idx="14051" formatCode="General">
                  <c:v>-5.3698210699540103E-2</c:v>
                </c:pt>
                <c:pt idx="14052" formatCode="General">
                  <c:v>-4.7143593506534298E-2</c:v>
                </c:pt>
                <c:pt idx="14053" formatCode="General">
                  <c:v>-4.0446126767969798E-2</c:v>
                </c:pt>
                <c:pt idx="14054" formatCode="General">
                  <c:v>-3.3273172512569497E-2</c:v>
                </c:pt>
                <c:pt idx="14055" formatCode="General">
                  <c:v>-2.53263740781207E-2</c:v>
                </c:pt>
                <c:pt idx="14056" formatCode="General">
                  <c:v>-1.6695213813676502E-2</c:v>
                </c:pt>
                <c:pt idx="14057" formatCode="General">
                  <c:v>-7.1202490170777103E-3</c:v>
                </c:pt>
                <c:pt idx="14058" formatCode="General">
                  <c:v>3.79394445500682E-3</c:v>
                </c:pt>
                <c:pt idx="14059" formatCode="General">
                  <c:v>1.5986642145983498E-2</c:v>
                </c:pt>
                <c:pt idx="14060" formatCode="General">
                  <c:v>2.90363382093374E-2</c:v>
                </c:pt>
                <c:pt idx="14061" formatCode="General">
                  <c:v>4.2151183055750698E-2</c:v>
                </c:pt>
                <c:pt idx="14062" formatCode="General">
                  <c:v>5.4684132089369203E-2</c:v>
                </c:pt>
                <c:pt idx="14063" formatCode="General">
                  <c:v>6.6527748304752193E-2</c:v>
                </c:pt>
                <c:pt idx="14064" formatCode="General">
                  <c:v>7.7972269299982799E-2</c:v>
                </c:pt>
                <c:pt idx="14065" formatCode="General">
                  <c:v>8.9344288592031099E-2</c:v>
                </c:pt>
                <c:pt idx="14066" formatCode="General">
                  <c:v>0.100873809100626</c:v>
                </c:pt>
                <c:pt idx="14067" formatCode="General">
                  <c:v>0.112484367371451</c:v>
                </c:pt>
                <c:pt idx="14068" formatCode="General">
                  <c:v>0.123509874791076</c:v>
                </c:pt>
                <c:pt idx="14069" formatCode="General">
                  <c:v>0.133459012118609</c:v>
                </c:pt>
                <c:pt idx="14070" formatCode="General">
                  <c:v>0.14241604571101199</c:v>
                </c:pt>
                <c:pt idx="14071" formatCode="General">
                  <c:v>0.15035091785388799</c:v>
                </c:pt>
                <c:pt idx="14072" formatCode="General">
                  <c:v>0.156937351586037</c:v>
                </c:pt>
                <c:pt idx="14073" formatCode="General">
                  <c:v>0.16227572937582199</c:v>
                </c:pt>
                <c:pt idx="14074" formatCode="General">
                  <c:v>0.166823380965156</c:v>
                </c:pt>
                <c:pt idx="14075" formatCode="General">
                  <c:v>0.170949582333422</c:v>
                </c:pt>
                <c:pt idx="14076" formatCode="General">
                  <c:v>0.174960114008757</c:v>
                </c:pt>
                <c:pt idx="14077" formatCode="General">
                  <c:v>0.178704364359938</c:v>
                </c:pt>
                <c:pt idx="14078" formatCode="General">
                  <c:v>0.18178304664796099</c:v>
                </c:pt>
                <c:pt idx="14079" formatCode="General">
                  <c:v>0.18407561567744499</c:v>
                </c:pt>
                <c:pt idx="14080" formatCode="General">
                  <c:v>0.18540004861569401</c:v>
                </c:pt>
                <c:pt idx="14081" formatCode="General">
                  <c:v>0.18566505884706599</c:v>
                </c:pt>
                <c:pt idx="14082" formatCode="General">
                  <c:v>0.18515014561540299</c:v>
                </c:pt>
                <c:pt idx="14083" formatCode="General">
                  <c:v>0.18422746480184601</c:v>
                </c:pt>
                <c:pt idx="14084" formatCode="General">
                  <c:v>0.18333770709147801</c:v>
                </c:pt>
                <c:pt idx="14085" formatCode="General">
                  <c:v>0.18307796210834601</c:v>
                </c:pt>
                <c:pt idx="14086" formatCode="General">
                  <c:v>0.18389031152111299</c:v>
                </c:pt>
                <c:pt idx="14087" formatCode="General">
                  <c:v>0.18574495341925301</c:v>
                </c:pt>
                <c:pt idx="14088" formatCode="General">
                  <c:v>0.18855546391515099</c:v>
                </c:pt>
                <c:pt idx="14089" formatCode="General">
                  <c:v>0.19211415983823499</c:v>
                </c:pt>
                <c:pt idx="14090" formatCode="General">
                  <c:v>0.19589097703479699</c:v>
                </c:pt>
                <c:pt idx="14091" formatCode="General">
                  <c:v>0.19969197568497499</c:v>
                </c:pt>
                <c:pt idx="14092" formatCode="General">
                  <c:v>0.203697300772959</c:v>
                </c:pt>
                <c:pt idx="14093" formatCode="General">
                  <c:v>0.208380001944692</c:v>
                </c:pt>
                <c:pt idx="14094" formatCode="General">
                  <c:v>0.214278500190594</c:v>
                </c:pt>
                <c:pt idx="14095" formatCode="General">
                  <c:v>0.22111146863867501</c:v>
                </c:pt>
                <c:pt idx="14096" formatCode="General">
                  <c:v>0.228113857241759</c:v>
                </c:pt>
                <c:pt idx="14097" formatCode="General">
                  <c:v>0.234500536906006</c:v>
                </c:pt>
                <c:pt idx="14098" formatCode="General">
                  <c:v>0.24000881670000501</c:v>
                </c:pt>
                <c:pt idx="14099" formatCode="General">
                  <c:v>0.24492699429530301</c:v>
                </c:pt>
                <c:pt idx="14100" formatCode="General">
                  <c:v>0.24955821067824899</c:v>
                </c:pt>
                <c:pt idx="14101" formatCode="General">
                  <c:v>0.25412652537064201</c:v>
                </c:pt>
                <c:pt idx="14102" formatCode="General">
                  <c:v>0.25864070545602202</c:v>
                </c:pt>
                <c:pt idx="14103" formatCode="General">
                  <c:v>0.26315138660920301</c:v>
                </c:pt>
                <c:pt idx="14104" formatCode="General">
                  <c:v>0.26763998629751601</c:v>
                </c:pt>
                <c:pt idx="14105" formatCode="General">
                  <c:v>0.27200686513266598</c:v>
                </c:pt>
                <c:pt idx="14106" formatCode="General">
                  <c:v>0.27629974373374599</c:v>
                </c:pt>
                <c:pt idx="14107" formatCode="General">
                  <c:v>0.28058498927057002</c:v>
                </c:pt>
                <c:pt idx="14108" formatCode="General">
                  <c:v>0.28437748744203001</c:v>
                </c:pt>
                <c:pt idx="14109" formatCode="General">
                  <c:v>0.28730680868451403</c:v>
                </c:pt>
                <c:pt idx="14110" formatCode="General">
                  <c:v>0.28954098087907998</c:v>
                </c:pt>
                <c:pt idx="14111" formatCode="General">
                  <c:v>0.29128364793852701</c:v>
                </c:pt>
                <c:pt idx="14112" formatCode="General">
                  <c:v>0.29279586905316002</c:v>
                </c:pt>
                <c:pt idx="14113" formatCode="General">
                  <c:v>0.294404576053242</c:v>
                </c:pt>
                <c:pt idx="14114" formatCode="General">
                  <c:v>0.29619619221580801</c:v>
                </c:pt>
                <c:pt idx="14115" formatCode="General">
                  <c:v>0.29780594517166198</c:v>
                </c:pt>
                <c:pt idx="14116" formatCode="General">
                  <c:v>0.29876493703097001</c:v>
                </c:pt>
                <c:pt idx="14117" formatCode="General">
                  <c:v>0.29823486555197998</c:v>
                </c:pt>
                <c:pt idx="14118" formatCode="General">
                  <c:v>0.29601000555917101</c:v>
                </c:pt>
                <c:pt idx="14119" formatCode="General">
                  <c:v>0.29282449537279798</c:v>
                </c:pt>
                <c:pt idx="14120" formatCode="General">
                  <c:v>0.28912811389992998</c:v>
                </c:pt>
                <c:pt idx="14121" formatCode="General">
                  <c:v>0.28531685472201401</c:v>
                </c:pt>
                <c:pt idx="14122" formatCode="General">
                  <c:v>0.281820504898177</c:v>
                </c:pt>
                <c:pt idx="14123" formatCode="General">
                  <c:v>0.27901359547649102</c:v>
                </c:pt>
                <c:pt idx="14124" formatCode="General">
                  <c:v>0.277410289131861</c:v>
                </c:pt>
                <c:pt idx="14125" formatCode="General">
                  <c:v>0.27697549390866399</c:v>
                </c:pt>
                <c:pt idx="14126" formatCode="General">
                  <c:v>0.27724740264132602</c:v>
                </c:pt>
                <c:pt idx="14127" formatCode="General">
                  <c:v>0.277933972291177</c:v>
                </c:pt>
                <c:pt idx="14128" formatCode="General">
                  <c:v>0.27878651846486102</c:v>
                </c:pt>
                <c:pt idx="14129" formatCode="General">
                  <c:v>0.28014590189475003</c:v>
                </c:pt>
                <c:pt idx="14130" formatCode="General">
                  <c:v>0.28233412598584401</c:v>
                </c:pt>
                <c:pt idx="14131" formatCode="General">
                  <c:v>0.28476282029273697</c:v>
                </c:pt>
                <c:pt idx="14132" formatCode="General">
                  <c:v>0.28640179855567</c:v>
                </c:pt>
                <c:pt idx="14133" formatCode="General">
                  <c:v>0.28681113444605899</c:v>
                </c:pt>
                <c:pt idx="14134" formatCode="General">
                  <c:v>0.28648382224789398</c:v>
                </c:pt>
                <c:pt idx="14135" formatCode="General">
                  <c:v>0.28600088999812601</c:v>
                </c:pt>
                <c:pt idx="14136" formatCode="General">
                  <c:v>0.28556322207882401</c:v>
                </c:pt>
                <c:pt idx="14137" formatCode="General">
                  <c:v>0.28515748565500798</c:v>
                </c:pt>
                <c:pt idx="14138" formatCode="General">
                  <c:v>0.28462172093777999</c:v>
                </c:pt>
                <c:pt idx="14139" formatCode="General">
                  <c:v>0.28372178499332801</c:v>
                </c:pt>
                <c:pt idx="14140" formatCode="General">
                  <c:v>0.282120395236102</c:v>
                </c:pt>
                <c:pt idx="14141" formatCode="General">
                  <c:v>0.278911068749508</c:v>
                </c:pt>
                <c:pt idx="14142" formatCode="General">
                  <c:v>0.27372897165586701</c:v>
                </c:pt>
                <c:pt idx="14143" formatCode="General">
                  <c:v>0.26747763741918201</c:v>
                </c:pt>
                <c:pt idx="14144" formatCode="General">
                  <c:v>0.26069091136167799</c:v>
                </c:pt>
                <c:pt idx="14145" formatCode="General">
                  <c:v>0.25299253778791903</c:v>
                </c:pt>
                <c:pt idx="14146" formatCode="General">
                  <c:v>0.24428580733289801</c:v>
                </c:pt>
                <c:pt idx="14147" formatCode="General">
                  <c:v>0.23566013793763799</c:v>
                </c:pt>
                <c:pt idx="14148" formatCode="General">
                  <c:v>0.22848792706541299</c:v>
                </c:pt>
                <c:pt idx="14149" formatCode="General">
                  <c:v>0.22303180379367099</c:v>
                </c:pt>
                <c:pt idx="14150" formatCode="General">
                  <c:v>0.21821811764367899</c:v>
                </c:pt>
                <c:pt idx="14151" formatCode="General">
                  <c:v>0.21290412054942701</c:v>
                </c:pt>
                <c:pt idx="14152" formatCode="General">
                  <c:v>0.20692611229493599</c:v>
                </c:pt>
                <c:pt idx="14153" formatCode="General">
                  <c:v>0.20025509944518699</c:v>
                </c:pt>
                <c:pt idx="14154" formatCode="General">
                  <c:v>0.193085869090665</c:v>
                </c:pt>
                <c:pt idx="14155" formatCode="General">
                  <c:v>0.18604440876172701</c:v>
                </c:pt>
                <c:pt idx="14156" formatCode="General">
                  <c:v>0.17938860884237801</c:v>
                </c:pt>
                <c:pt idx="14157" formatCode="General">
                  <c:v>0.17330624034866801</c:v>
                </c:pt>
                <c:pt idx="14158" formatCode="General">
                  <c:v>0.16785691675550299</c:v>
                </c:pt>
                <c:pt idx="14159" formatCode="General">
                  <c:v>0.16285941981629301</c:v>
                </c:pt>
                <c:pt idx="14160" formatCode="General">
                  <c:v>0.15860510831457</c:v>
                </c:pt>
                <c:pt idx="14161" formatCode="General">
                  <c:v>0.15554748121436299</c:v>
                </c:pt>
                <c:pt idx="14162" formatCode="General">
                  <c:v>0.15301615106733801</c:v>
                </c:pt>
                <c:pt idx="14163" formatCode="General">
                  <c:v>0.14978413780540101</c:v>
                </c:pt>
                <c:pt idx="14164" formatCode="General">
                  <c:v>0.145920100947661</c:v>
                </c:pt>
                <c:pt idx="14165" formatCode="General">
                  <c:v>0.14213301911912801</c:v>
                </c:pt>
                <c:pt idx="14166" formatCode="General">
                  <c:v>0.13823247151037699</c:v>
                </c:pt>
                <c:pt idx="14167" formatCode="General">
                  <c:v>0.13368794103300299</c:v>
                </c:pt>
                <c:pt idx="14168" formatCode="General">
                  <c:v>0.12858831292338199</c:v>
                </c:pt>
                <c:pt idx="14169" formatCode="General">
                  <c:v>0.123199073658656</c:v>
                </c:pt>
                <c:pt idx="14170" formatCode="General">
                  <c:v>0.11770751414797199</c:v>
                </c:pt>
                <c:pt idx="14171" formatCode="General">
                  <c:v>0.112018244751959</c:v>
                </c:pt>
                <c:pt idx="14172" formatCode="General">
                  <c:v>0.10545640910059299</c:v>
                </c:pt>
                <c:pt idx="14173" formatCode="General">
                  <c:v>9.7883152280911295E-2</c:v>
                </c:pt>
                <c:pt idx="14174" formatCode="General">
                  <c:v>8.9707885527303202E-2</c:v>
                </c:pt>
                <c:pt idx="14175" formatCode="General">
                  <c:v>8.0832541547543907E-2</c:v>
                </c:pt>
                <c:pt idx="14176" formatCode="General">
                  <c:v>7.1310645950048698E-2</c:v>
                </c:pt>
                <c:pt idx="14177" formatCode="General">
                  <c:v>6.1579542092738797E-2</c:v>
                </c:pt>
                <c:pt idx="14178" formatCode="General">
                  <c:v>5.1959222282719701E-2</c:v>
                </c:pt>
                <c:pt idx="14179" formatCode="General">
                  <c:v>4.2426956805180598E-2</c:v>
                </c:pt>
                <c:pt idx="14180" formatCode="General">
                  <c:v>3.2640037566643597E-2</c:v>
                </c:pt>
                <c:pt idx="14181" formatCode="General">
                  <c:v>2.2861114869122401E-2</c:v>
                </c:pt>
                <c:pt idx="14182" formatCode="General">
                  <c:v>1.35186153909032E-2</c:v>
                </c:pt>
                <c:pt idx="14183" formatCode="General">
                  <c:v>4.6007307689335999E-3</c:v>
                </c:pt>
                <c:pt idx="14184" formatCode="General">
                  <c:v>-3.8123255483505101E-3</c:v>
                </c:pt>
                <c:pt idx="14185" formatCode="General">
                  <c:v>-1.16907091810723E-2</c:v>
                </c:pt>
                <c:pt idx="14186" formatCode="General">
                  <c:v>-1.9094033596823899E-2</c:v>
                </c:pt>
                <c:pt idx="14187" formatCode="General">
                  <c:v>-2.59730225012492E-2</c:v>
                </c:pt>
                <c:pt idx="14188" formatCode="General">
                  <c:v>-3.2369742113216797E-2</c:v>
                </c:pt>
                <c:pt idx="14189" formatCode="General">
                  <c:v>-3.83463515466946E-2</c:v>
                </c:pt>
                <c:pt idx="14190" formatCode="General">
                  <c:v>-4.3911443269680703E-2</c:v>
                </c:pt>
                <c:pt idx="14191" formatCode="General">
                  <c:v>-4.9319480193668497E-2</c:v>
                </c:pt>
                <c:pt idx="14192" formatCode="General">
                  <c:v>-5.4601889383915303E-2</c:v>
                </c:pt>
                <c:pt idx="14193" formatCode="General">
                  <c:v>-5.9714962170588998E-2</c:v>
                </c:pt>
                <c:pt idx="14194" formatCode="General">
                  <c:v>-6.5057411037645396E-2</c:v>
                </c:pt>
                <c:pt idx="14195" formatCode="General">
                  <c:v>-7.0699556841189795E-2</c:v>
                </c:pt>
                <c:pt idx="14196" formatCode="General">
                  <c:v>-7.62438061514705E-2</c:v>
                </c:pt>
                <c:pt idx="14197" formatCode="General">
                  <c:v>-8.1400609912051697E-2</c:v>
                </c:pt>
                <c:pt idx="14198" formatCode="General">
                  <c:v>-8.6120790695146499E-2</c:v>
                </c:pt>
                <c:pt idx="14199" formatCode="General">
                  <c:v>-9.0780552984427096E-2</c:v>
                </c:pt>
                <c:pt idx="14200" formatCode="General">
                  <c:v>-9.6202403049080301E-2</c:v>
                </c:pt>
                <c:pt idx="14201" formatCode="General">
                  <c:v>-0.10288627234792599</c:v>
                </c:pt>
                <c:pt idx="14202" formatCode="General">
                  <c:v>-0.110514055130236</c:v>
                </c:pt>
                <c:pt idx="14203" formatCode="General">
                  <c:v>-0.118455531860597</c:v>
                </c:pt>
                <c:pt idx="14204" formatCode="General">
                  <c:v>-0.126316110845131</c:v>
                </c:pt>
                <c:pt idx="14205" formatCode="General">
                  <c:v>-0.13394683962019699</c:v>
                </c:pt>
                <c:pt idx="14206" formatCode="General">
                  <c:v>-0.14124025843910901</c:v>
                </c:pt>
                <c:pt idx="14207" formatCode="General">
                  <c:v>-0.14820635605639201</c:v>
                </c:pt>
                <c:pt idx="14208" formatCode="General">
                  <c:v>-0.15510142006163799</c:v>
                </c:pt>
                <c:pt idx="14209" formatCode="General">
                  <c:v>-0.16221077527533501</c:v>
                </c:pt>
                <c:pt idx="14210" formatCode="General">
                  <c:v>-0.16959672243575599</c:v>
                </c:pt>
                <c:pt idx="14211" formatCode="General">
                  <c:v>-0.177120924088772</c:v>
                </c:pt>
                <c:pt idx="14212" formatCode="General">
                  <c:v>-0.18484851143702</c:v>
                </c:pt>
                <c:pt idx="14213" formatCode="General">
                  <c:v>-0.19302020356215199</c:v>
                </c:pt>
                <c:pt idx="14214" formatCode="General">
                  <c:v>-0.20126663081965501</c:v>
                </c:pt>
                <c:pt idx="14215" formatCode="General">
                  <c:v>-0.20917499080778501</c:v>
                </c:pt>
                <c:pt idx="14216" formatCode="General">
                  <c:v>-0.21715840777176901</c:v>
                </c:pt>
                <c:pt idx="14217" formatCode="General">
                  <c:v>-0.22505106110332401</c:v>
                </c:pt>
                <c:pt idx="14218" formatCode="General">
                  <c:v>-0.23191766223836299</c:v>
                </c:pt>
                <c:pt idx="14219" formatCode="General">
                  <c:v>-0.237399578487865</c:v>
                </c:pt>
                <c:pt idx="14220" formatCode="General">
                  <c:v>-0.241546553804973</c:v>
                </c:pt>
                <c:pt idx="14221" formatCode="General">
                  <c:v>-0.24447102933911199</c:v>
                </c:pt>
                <c:pt idx="14222" formatCode="General">
                  <c:v>-0.24662567025294899</c:v>
                </c:pt>
                <c:pt idx="14223" formatCode="General">
                  <c:v>-0.248781740516824</c:v>
                </c:pt>
                <c:pt idx="14224" formatCode="General">
                  <c:v>-0.251603207087577</c:v>
                </c:pt>
                <c:pt idx="14225" formatCode="General">
                  <c:v>-0.25506025278342198</c:v>
                </c:pt>
                <c:pt idx="14226" formatCode="General">
                  <c:v>-0.25865306032635499</c:v>
                </c:pt>
                <c:pt idx="14227" formatCode="General">
                  <c:v>-0.262478623199771</c:v>
                </c:pt>
                <c:pt idx="14228" formatCode="General">
                  <c:v>-0.26708622400318099</c:v>
                </c:pt>
                <c:pt idx="14229" formatCode="General">
                  <c:v>-0.27233456687130803</c:v>
                </c:pt>
                <c:pt idx="14230" formatCode="General">
                  <c:v>-0.27749233625401798</c:v>
                </c:pt>
                <c:pt idx="14231" formatCode="General">
                  <c:v>-0.28220066156526402</c:v>
                </c:pt>
                <c:pt idx="14232" formatCode="General">
                  <c:v>-0.28669269825536903</c:v>
                </c:pt>
                <c:pt idx="14233" formatCode="General">
                  <c:v>-0.29138194985121102</c:v>
                </c:pt>
                <c:pt idx="14234" formatCode="General">
                  <c:v>-0.29619561570698499</c:v>
                </c:pt>
                <c:pt idx="14235" formatCode="General">
                  <c:v>-0.30123782399444698</c:v>
                </c:pt>
                <c:pt idx="14236" formatCode="General">
                  <c:v>-0.30693659500807402</c:v>
                </c:pt>
                <c:pt idx="14237" formatCode="General">
                  <c:v>-0.31284948187929101</c:v>
                </c:pt>
                <c:pt idx="14238" formatCode="General">
                  <c:v>-0.31833653882179702</c:v>
                </c:pt>
                <c:pt idx="14239" formatCode="General">
                  <c:v>-0.32302088206647001</c:v>
                </c:pt>
                <c:pt idx="14240" formatCode="General">
                  <c:v>-0.32661401806291401</c:v>
                </c:pt>
                <c:pt idx="14241" formatCode="General">
                  <c:v>-0.32932575641144302</c:v>
                </c:pt>
                <c:pt idx="14242" formatCode="General">
                  <c:v>-0.331554981833595</c:v>
                </c:pt>
                <c:pt idx="14243" formatCode="General">
                  <c:v>-0.33332034704521801</c:v>
                </c:pt>
                <c:pt idx="14244" formatCode="General">
                  <c:v>-0.334421108348466</c:v>
                </c:pt>
                <c:pt idx="14245" formatCode="General">
                  <c:v>-0.334636701483286</c:v>
                </c:pt>
                <c:pt idx="14246" formatCode="General">
                  <c:v>-0.33372858582998299</c:v>
                </c:pt>
                <c:pt idx="14247" formatCode="General">
                  <c:v>-0.33203844838820301</c:v>
                </c:pt>
                <c:pt idx="14248" formatCode="General">
                  <c:v>-0.329968257337245</c:v>
                </c:pt>
                <c:pt idx="14249" formatCode="General">
                  <c:v>-0.32724774064081702</c:v>
                </c:pt>
                <c:pt idx="14250" formatCode="General">
                  <c:v>-0.323750690230586</c:v>
                </c:pt>
                <c:pt idx="14251" formatCode="General">
                  <c:v>-0.31959583539486602</c:v>
                </c:pt>
                <c:pt idx="14252" formatCode="General">
                  <c:v>-0.31470942222043302</c:v>
                </c:pt>
                <c:pt idx="14253" formatCode="General">
                  <c:v>-0.309075229999701</c:v>
                </c:pt>
                <c:pt idx="14254" formatCode="General">
                  <c:v>-0.303048227988367</c:v>
                </c:pt>
                <c:pt idx="14255" formatCode="General">
                  <c:v>-0.29712220405254502</c:v>
                </c:pt>
                <c:pt idx="14256" formatCode="General">
                  <c:v>-0.29171615882006202</c:v>
                </c:pt>
                <c:pt idx="14257" formatCode="General">
                  <c:v>-0.28729406964024901</c:v>
                </c:pt>
                <c:pt idx="14258" formatCode="General">
                  <c:v>-0.28392351549814498</c:v>
                </c:pt>
                <c:pt idx="14259" formatCode="General">
                  <c:v>-0.28131150634478302</c:v>
                </c:pt>
                <c:pt idx="14260" formatCode="General">
                  <c:v>-0.27937746169072802</c:v>
                </c:pt>
                <c:pt idx="14261" formatCode="General">
                  <c:v>-0.27814216096601801</c:v>
                </c:pt>
                <c:pt idx="14262" formatCode="General">
                  <c:v>-0.27772688710364701</c:v>
                </c:pt>
                <c:pt idx="14263" formatCode="General">
                  <c:v>-0.278097774251852</c:v>
                </c:pt>
                <c:pt idx="14264" formatCode="General">
                  <c:v>-0.27897964997053998</c:v>
                </c:pt>
                <c:pt idx="14265" formatCode="General">
                  <c:v>-0.28003287957079098</c:v>
                </c:pt>
                <c:pt idx="14266" formatCode="General">
                  <c:v>-0.28089122211471201</c:v>
                </c:pt>
                <c:pt idx="14267" formatCode="General">
                  <c:v>-0.28120947715101602</c:v>
                </c:pt>
                <c:pt idx="14268" formatCode="General">
                  <c:v>-0.28008673877659801</c:v>
                </c:pt>
                <c:pt idx="14269" formatCode="General">
                  <c:v>-0.276951250780819</c:v>
                </c:pt>
                <c:pt idx="14270" formatCode="General">
                  <c:v>-0.27266668749126199</c:v>
                </c:pt>
                <c:pt idx="14271" formatCode="General">
                  <c:v>-0.26799662513640299</c:v>
                </c:pt>
                <c:pt idx="14272" formatCode="General">
                  <c:v>-0.26319646118297402</c:v>
                </c:pt>
                <c:pt idx="14273" formatCode="General">
                  <c:v>-0.25863736563428702</c:v>
                </c:pt>
                <c:pt idx="14274" formatCode="General">
                  <c:v>-0.25447348480073601</c:v>
                </c:pt>
                <c:pt idx="14275" formatCode="General">
                  <c:v>-0.251340937420023</c:v>
                </c:pt>
                <c:pt idx="14276" formatCode="General">
                  <c:v>-0.249156071857353</c:v>
                </c:pt>
                <c:pt idx="14277" formatCode="General">
                  <c:v>-0.246840687845926</c:v>
                </c:pt>
                <c:pt idx="14278" formatCode="General">
                  <c:v>-0.24432230533341601</c:v>
                </c:pt>
                <c:pt idx="14279" formatCode="General">
                  <c:v>-0.24241260773280099</c:v>
                </c:pt>
                <c:pt idx="14280" formatCode="General">
                  <c:v>-0.241380939870669</c:v>
                </c:pt>
                <c:pt idx="14281" formatCode="General">
                  <c:v>-0.240783892455149</c:v>
                </c:pt>
                <c:pt idx="14282" formatCode="General">
                  <c:v>-0.240360808432005</c:v>
                </c:pt>
                <c:pt idx="14283" formatCode="General">
                  <c:v>-0.24007873513080599</c:v>
                </c:pt>
                <c:pt idx="14284" formatCode="General">
                  <c:v>-0.23986453557686099</c:v>
                </c:pt>
                <c:pt idx="14285" formatCode="General">
                  <c:v>-0.23876882535351601</c:v>
                </c:pt>
                <c:pt idx="14286" formatCode="General">
                  <c:v>-0.23629590471614401</c:v>
                </c:pt>
                <c:pt idx="14287" formatCode="General">
                  <c:v>-0.23319807853549801</c:v>
                </c:pt>
                <c:pt idx="14288" formatCode="General">
                  <c:v>-0.22996674145179899</c:v>
                </c:pt>
                <c:pt idx="14289" formatCode="General">
                  <c:v>-0.22652110425449101</c:v>
                </c:pt>
                <c:pt idx="14290" formatCode="General">
                  <c:v>-0.22259995948448599</c:v>
                </c:pt>
                <c:pt idx="14291" formatCode="General">
                  <c:v>-0.21821185904733101</c:v>
                </c:pt>
                <c:pt idx="14292" formatCode="General">
                  <c:v>-0.213892343171455</c:v>
                </c:pt>
                <c:pt idx="14293" formatCode="General">
                  <c:v>-0.21011679728697399</c:v>
                </c:pt>
                <c:pt idx="14294" formatCode="General">
                  <c:v>-0.20683803596080699</c:v>
                </c:pt>
                <c:pt idx="14295" formatCode="General">
                  <c:v>-0.204065883480396</c:v>
                </c:pt>
                <c:pt idx="14296" formatCode="General">
                  <c:v>-0.20200387536639899</c:v>
                </c:pt>
                <c:pt idx="14297" formatCode="General">
                  <c:v>-0.200693035336409</c:v>
                </c:pt>
                <c:pt idx="14298" formatCode="General">
                  <c:v>-0.19942059197767101</c:v>
                </c:pt>
                <c:pt idx="14299" formatCode="General">
                  <c:v>-0.197433516153011</c:v>
                </c:pt>
                <c:pt idx="14300" formatCode="General">
                  <c:v>-0.19484629550184801</c:v>
                </c:pt>
                <c:pt idx="14301" formatCode="General">
                  <c:v>-0.192048129496284</c:v>
                </c:pt>
                <c:pt idx="14302" formatCode="General">
                  <c:v>-0.18935386184713701</c:v>
                </c:pt>
                <c:pt idx="14303" formatCode="General">
                  <c:v>-0.186756663245566</c:v>
                </c:pt>
                <c:pt idx="14304" formatCode="General">
                  <c:v>-0.18388425940136499</c:v>
                </c:pt>
                <c:pt idx="14305" formatCode="General">
                  <c:v>-0.180219866772102</c:v>
                </c:pt>
                <c:pt idx="14306" formatCode="General">
                  <c:v>-0.17505782027673999</c:v>
                </c:pt>
                <c:pt idx="14307" formatCode="General">
                  <c:v>-0.16809247466041</c:v>
                </c:pt>
                <c:pt idx="14308" formatCode="General">
                  <c:v>-0.159903634790135</c:v>
                </c:pt>
                <c:pt idx="14309" formatCode="General">
                  <c:v>-0.151244241975004</c:v>
                </c:pt>
                <c:pt idx="14310" formatCode="General">
                  <c:v>-0.14261750652069799</c:v>
                </c:pt>
                <c:pt idx="14311" formatCode="General">
                  <c:v>-0.13397250501616501</c:v>
                </c:pt>
                <c:pt idx="14312" formatCode="General">
                  <c:v>-0.12524384474678599</c:v>
                </c:pt>
                <c:pt idx="14313" formatCode="General">
                  <c:v>-0.11662848653488</c:v>
                </c:pt>
                <c:pt idx="14314" formatCode="General">
                  <c:v>-0.107641655298297</c:v>
                </c:pt>
                <c:pt idx="14315" formatCode="General">
                  <c:v>-9.7468461951165403E-2</c:v>
                </c:pt>
                <c:pt idx="14316" formatCode="General">
                  <c:v>-8.6466646746209005E-2</c:v>
                </c:pt>
                <c:pt idx="14317" formatCode="General">
                  <c:v>-7.5661686207044304E-2</c:v>
                </c:pt>
                <c:pt idx="14318" formatCode="General">
                  <c:v>-6.5543780082099004E-2</c:v>
                </c:pt>
                <c:pt idx="14319" formatCode="General">
                  <c:v>-5.6199741221102703E-2</c:v>
                </c:pt>
                <c:pt idx="14320" formatCode="General">
                  <c:v>-4.7461376407647797E-2</c:v>
                </c:pt>
                <c:pt idx="14321" formatCode="General">
                  <c:v>-3.91550766108733E-2</c:v>
                </c:pt>
                <c:pt idx="14322" formatCode="General">
                  <c:v>-3.1515239877600097E-2</c:v>
                </c:pt>
                <c:pt idx="14323" formatCode="General">
                  <c:v>-2.51732991602952E-2</c:v>
                </c:pt>
                <c:pt idx="14324" formatCode="General">
                  <c:v>-1.9794764446804201E-2</c:v>
                </c:pt>
                <c:pt idx="14325" formatCode="General">
                  <c:v>-1.44113484900879E-2</c:v>
                </c:pt>
                <c:pt idx="14326" formatCode="General">
                  <c:v>-8.7804737702832196E-3</c:v>
                </c:pt>
                <c:pt idx="14327" formatCode="General">
                  <c:v>-2.8402108376120801E-3</c:v>
                </c:pt>
                <c:pt idx="14328" formatCode="General">
                  <c:v>3.6737320470072998E-3</c:v>
                </c:pt>
                <c:pt idx="14329" formatCode="General">
                  <c:v>1.07402433133725E-2</c:v>
                </c:pt>
                <c:pt idx="14330" formatCode="General">
                  <c:v>1.8072358226802799E-2</c:v>
                </c:pt>
                <c:pt idx="14331" formatCode="General">
                  <c:v>2.5445206933831201E-2</c:v>
                </c:pt>
                <c:pt idx="14332" formatCode="General">
                  <c:v>3.2520826142181297E-2</c:v>
                </c:pt>
                <c:pt idx="14333" formatCode="General">
                  <c:v>3.8926660148038097E-2</c:v>
                </c:pt>
                <c:pt idx="14334" formatCode="General">
                  <c:v>4.4600955373372997E-2</c:v>
                </c:pt>
                <c:pt idx="14335" formatCode="General">
                  <c:v>4.9758994532711903E-2</c:v>
                </c:pt>
                <c:pt idx="14336" formatCode="General">
                  <c:v>5.4832402893133098E-2</c:v>
                </c:pt>
                <c:pt idx="14337" formatCode="General">
                  <c:v>6.0482640414481502E-2</c:v>
                </c:pt>
                <c:pt idx="14338" formatCode="General">
                  <c:v>6.6898990574076E-2</c:v>
                </c:pt>
                <c:pt idx="14339" formatCode="General">
                  <c:v>7.3341057723745703E-2</c:v>
                </c:pt>
                <c:pt idx="14340" formatCode="General">
                  <c:v>7.9057972500807802E-2</c:v>
                </c:pt>
                <c:pt idx="14341" formatCode="General">
                  <c:v>8.40346890560838E-2</c:v>
                </c:pt>
                <c:pt idx="14342" formatCode="General">
                  <c:v>8.8843742651526197E-2</c:v>
                </c:pt>
                <c:pt idx="14343" formatCode="General">
                  <c:v>9.3978585483751306E-2</c:v>
                </c:pt>
                <c:pt idx="14344" formatCode="General">
                  <c:v>9.94345451450378E-2</c:v>
                </c:pt>
                <c:pt idx="14345" formatCode="General">
                  <c:v>0.105064402636227</c:v>
                </c:pt>
                <c:pt idx="14346" formatCode="General">
                  <c:v>0.11096919707431099</c:v>
                </c:pt>
                <c:pt idx="14347" formatCode="General">
                  <c:v>0.117251115719018</c:v>
                </c:pt>
                <c:pt idx="14348" formatCode="General">
                  <c:v>0.123788305464092</c:v>
                </c:pt>
                <c:pt idx="14349" formatCode="General">
                  <c:v>0.13037722634487101</c:v>
                </c:pt>
                <c:pt idx="14350" formatCode="General">
                  <c:v>0.13701203067022999</c:v>
                </c:pt>
                <c:pt idx="14351" formatCode="General">
                  <c:v>0.14342172424173799</c:v>
                </c:pt>
                <c:pt idx="14352" formatCode="General">
                  <c:v>0.14860852571372099</c:v>
                </c:pt>
                <c:pt idx="14353" formatCode="General">
                  <c:v>0.151762232677429</c:v>
                </c:pt>
                <c:pt idx="14354" formatCode="General">
                  <c:v>0.15371771248694799</c:v>
                </c:pt>
                <c:pt idx="14355" formatCode="General">
                  <c:v>0.15643441075801801</c:v>
                </c:pt>
                <c:pt idx="14356" formatCode="General">
                  <c:v>0.160990145285374</c:v>
                </c:pt>
                <c:pt idx="14357" formatCode="General">
                  <c:v>0.16686507849114099</c:v>
                </c:pt>
                <c:pt idx="14358" formatCode="General">
                  <c:v>0.17317578074499701</c:v>
                </c:pt>
                <c:pt idx="14359" formatCode="General">
                  <c:v>0.17980099768178701</c:v>
                </c:pt>
                <c:pt idx="14360" formatCode="General">
                  <c:v>0.18680548807909</c:v>
                </c:pt>
                <c:pt idx="14361" formatCode="General">
                  <c:v>0.19379155881563201</c:v>
                </c:pt>
                <c:pt idx="14362" formatCode="General">
                  <c:v>0.20037813681278899</c:v>
                </c:pt>
                <c:pt idx="14363" formatCode="General">
                  <c:v>0.20671664985892399</c:v>
                </c:pt>
                <c:pt idx="14364" formatCode="General">
                  <c:v>0.21335213250740201</c:v>
                </c:pt>
                <c:pt idx="14365" formatCode="General">
                  <c:v>0.220682407327116</c:v>
                </c:pt>
                <c:pt idx="14366" formatCode="General">
                  <c:v>0.22832610954697499</c:v>
                </c:pt>
                <c:pt idx="14367" formatCode="General">
                  <c:v>0.23596777649234901</c:v>
                </c:pt>
                <c:pt idx="14368" formatCode="General">
                  <c:v>0.24387337870540099</c:v>
                </c:pt>
                <c:pt idx="14369" formatCode="General">
                  <c:v>0.25173212280923801</c:v>
                </c:pt>
                <c:pt idx="14370" formatCode="General">
                  <c:v>0.25875826648782202</c:v>
                </c:pt>
                <c:pt idx="14371" formatCode="General">
                  <c:v>0.26455203824458001</c:v>
                </c:pt>
                <c:pt idx="14372" formatCode="General">
                  <c:v>0.26888011934483202</c:v>
                </c:pt>
                <c:pt idx="14373" formatCode="General">
                  <c:v>0.27132410134259199</c:v>
                </c:pt>
                <c:pt idx="14374" formatCode="General">
                  <c:v>0.27175210699818803</c:v>
                </c:pt>
                <c:pt idx="14375" formatCode="General">
                  <c:v>0.27069750008183302</c:v>
                </c:pt>
                <c:pt idx="14376" formatCode="General">
                  <c:v>0.26871790495784997</c:v>
                </c:pt>
                <c:pt idx="14377" formatCode="General">
                  <c:v>0.26600999002761999</c:v>
                </c:pt>
                <c:pt idx="14378" formatCode="General">
                  <c:v>0.26273577159072697</c:v>
                </c:pt>
                <c:pt idx="14379" formatCode="General">
                  <c:v>0.25876843739679001</c:v>
                </c:pt>
                <c:pt idx="14380" formatCode="General">
                  <c:v>0.25403836029744398</c:v>
                </c:pt>
                <c:pt idx="14381" formatCode="General">
                  <c:v>0.24959894430059201</c:v>
                </c:pt>
                <c:pt idx="14382" formatCode="General">
                  <c:v>0.24647534227915299</c:v>
                </c:pt>
                <c:pt idx="14383" formatCode="General">
                  <c:v>0.24452085538132301</c:v>
                </c:pt>
                <c:pt idx="14384" formatCode="General">
                  <c:v>0.243525614178455</c:v>
                </c:pt>
                <c:pt idx="14385" formatCode="General">
                  <c:v>0.24352284681042299</c:v>
                </c:pt>
                <c:pt idx="14386" formatCode="General">
                  <c:v>0.244123666350329</c:v>
                </c:pt>
                <c:pt idx="14387" formatCode="General">
                  <c:v>0.24473075730361399</c:v>
                </c:pt>
                <c:pt idx="14388" formatCode="General">
                  <c:v>0.24528503674803601</c:v>
                </c:pt>
                <c:pt idx="14389" formatCode="General">
                  <c:v>0.246217112661027</c:v>
                </c:pt>
                <c:pt idx="14390" formatCode="General">
                  <c:v>0.24789573316546301</c:v>
                </c:pt>
                <c:pt idx="14391" formatCode="General">
                  <c:v>0.25016749164969099</c:v>
                </c:pt>
                <c:pt idx="14392" formatCode="General">
                  <c:v>0.25253382213526099</c:v>
                </c:pt>
                <c:pt idx="14393" formatCode="General">
                  <c:v>0.25477713117006701</c:v>
                </c:pt>
                <c:pt idx="14394" formatCode="General">
                  <c:v>0.257101748875743</c:v>
                </c:pt>
                <c:pt idx="14395" formatCode="General">
                  <c:v>0.259778085433714</c:v>
                </c:pt>
                <c:pt idx="14396" formatCode="General">
                  <c:v>0.26293983788980901</c:v>
                </c:pt>
                <c:pt idx="14397" formatCode="General">
                  <c:v>0.26671630123726697</c:v>
                </c:pt>
                <c:pt idx="14398" formatCode="General">
                  <c:v>0.27105280180041502</c:v>
                </c:pt>
                <c:pt idx="14399" formatCode="General">
                  <c:v>0.275484527634072</c:v>
                </c:pt>
                <c:pt idx="14400" formatCode="General">
                  <c:v>0.27941374152751802</c:v>
                </c:pt>
                <c:pt idx="14401" formatCode="General">
                  <c:v>0.28255700251967603</c:v>
                </c:pt>
                <c:pt idx="14402" formatCode="General">
                  <c:v>0.284693071497928</c:v>
                </c:pt>
                <c:pt idx="14403" formatCode="General">
                  <c:v>0.28536960205822598</c:v>
                </c:pt>
                <c:pt idx="14404" formatCode="General">
                  <c:v>0.28442996907300999</c:v>
                </c:pt>
                <c:pt idx="14405" formatCode="General">
                  <c:v>0.28217017615210599</c:v>
                </c:pt>
                <c:pt idx="14406" formatCode="General">
                  <c:v>0.27870647377902902</c:v>
                </c:pt>
                <c:pt idx="14407" formatCode="General">
                  <c:v>0.27412156795287002</c:v>
                </c:pt>
                <c:pt idx="14408" formatCode="General">
                  <c:v>0.26864134440319998</c:v>
                </c:pt>
                <c:pt idx="14409" formatCode="General">
                  <c:v>0.26246681777305098</c:v>
                </c:pt>
                <c:pt idx="14410" formatCode="General">
                  <c:v>0.25597437380818699</c:v>
                </c:pt>
                <c:pt idx="14411" formatCode="General">
                  <c:v>0.24968633108343999</c:v>
                </c:pt>
                <c:pt idx="14412" formatCode="General">
                  <c:v>0.24400371714149399</c:v>
                </c:pt>
                <c:pt idx="14413" formatCode="General">
                  <c:v>0.23830225106028799</c:v>
                </c:pt>
                <c:pt idx="14414" formatCode="General">
                  <c:v>0.232525474278512</c:v>
                </c:pt>
                <c:pt idx="14415" formatCode="General">
                  <c:v>0.227597077504433</c:v>
                </c:pt>
                <c:pt idx="14416" formatCode="General">
                  <c:v>0.22387973777478001</c:v>
                </c:pt>
                <c:pt idx="14417" formatCode="General">
                  <c:v>0.22152174103796901</c:v>
                </c:pt>
                <c:pt idx="14418" formatCode="General">
                  <c:v>0.22014961587096701</c:v>
                </c:pt>
                <c:pt idx="14419" formatCode="General">
                  <c:v>0.219632601216392</c:v>
                </c:pt>
                <c:pt idx="14420" formatCode="General">
                  <c:v>0.22013001022690701</c:v>
                </c:pt>
                <c:pt idx="14421" formatCode="General">
                  <c:v>0.22141698951991701</c:v>
                </c:pt>
                <c:pt idx="14422" formatCode="General">
                  <c:v>0.22272021183700699</c:v>
                </c:pt>
                <c:pt idx="14423" formatCode="General">
                  <c:v>0.22266533710646599</c:v>
                </c:pt>
                <c:pt idx="14424" formatCode="General">
                  <c:v>0.221093524071486</c:v>
                </c:pt>
                <c:pt idx="14425" formatCode="General">
                  <c:v>0.21876047396110301</c:v>
                </c:pt>
                <c:pt idx="14426" formatCode="General">
                  <c:v>0.21583542881519299</c:v>
                </c:pt>
                <c:pt idx="14427" formatCode="General">
                  <c:v>0.21240365796756799</c:v>
                </c:pt>
                <c:pt idx="14428" formatCode="General">
                  <c:v>0.20835387876835301</c:v>
                </c:pt>
                <c:pt idx="14429" formatCode="General">
                  <c:v>0.20369468337188201</c:v>
                </c:pt>
                <c:pt idx="14430" formatCode="General">
                  <c:v>0.198795636149562</c:v>
                </c:pt>
                <c:pt idx="14431" formatCode="General">
                  <c:v>0.19392157045008701</c:v>
                </c:pt>
                <c:pt idx="14432" formatCode="General">
                  <c:v>0.18891107067653901</c:v>
                </c:pt>
                <c:pt idx="14433" formatCode="General">
                  <c:v>0.18351180579531601</c:v>
                </c:pt>
                <c:pt idx="14434" formatCode="General">
                  <c:v>0.17808898375634</c:v>
                </c:pt>
                <c:pt idx="14435" formatCode="General">
                  <c:v>0.17315856456843701</c:v>
                </c:pt>
                <c:pt idx="14436" formatCode="General">
                  <c:v>0.168638314794816</c:v>
                </c:pt>
                <c:pt idx="14437" formatCode="General">
                  <c:v>0.16390796799906601</c:v>
                </c:pt>
                <c:pt idx="14438" formatCode="General">
                  <c:v>0.158669650543034</c:v>
                </c:pt>
                <c:pt idx="14439" formatCode="General">
                  <c:v>0.15320589510656701</c:v>
                </c:pt>
                <c:pt idx="14440" formatCode="General">
                  <c:v>0.14797993018900599</c:v>
                </c:pt>
                <c:pt idx="14441" formatCode="General">
                  <c:v>0.142974531848134</c:v>
                </c:pt>
                <c:pt idx="14442" formatCode="General">
                  <c:v>0.13732410363543601</c:v>
                </c:pt>
                <c:pt idx="14443" formatCode="General">
                  <c:v>0.130583538830609</c:v>
                </c:pt>
                <c:pt idx="14444" formatCode="General">
                  <c:v>0.12309691861918499</c:v>
                </c:pt>
                <c:pt idx="14445" formatCode="General">
                  <c:v>0.115451955580457</c:v>
                </c:pt>
                <c:pt idx="14446" formatCode="General">
                  <c:v>0.10793350276597299</c:v>
                </c:pt>
                <c:pt idx="14447" formatCode="General">
                  <c:v>0.10092281400642</c:v>
                </c:pt>
                <c:pt idx="14448" formatCode="General">
                  <c:v>9.4488180498632696E-2</c:v>
                </c:pt>
                <c:pt idx="14449" formatCode="General">
                  <c:v>8.8188372788264996E-2</c:v>
                </c:pt>
                <c:pt idx="14450" formatCode="General">
                  <c:v>8.16893881691544E-2</c:v>
                </c:pt>
                <c:pt idx="14451" formatCode="General">
                  <c:v>7.4833207913492697E-2</c:v>
                </c:pt>
                <c:pt idx="14452" formatCode="General">
                  <c:v>6.8389666482717701E-2</c:v>
                </c:pt>
                <c:pt idx="14453" formatCode="General">
                  <c:v>6.3112006174285099E-2</c:v>
                </c:pt>
                <c:pt idx="14454" formatCode="General">
                  <c:v>5.8812102148845302E-2</c:v>
                </c:pt>
                <c:pt idx="14455" formatCode="General">
                  <c:v>5.4904973713441697E-2</c:v>
                </c:pt>
                <c:pt idx="14456" formatCode="General">
                  <c:v>5.0795910553281899E-2</c:v>
                </c:pt>
                <c:pt idx="14457" formatCode="General">
                  <c:v>4.6307749583330102E-2</c:v>
                </c:pt>
                <c:pt idx="14458" formatCode="General">
                  <c:v>4.1822618151558598E-2</c:v>
                </c:pt>
                <c:pt idx="14459" formatCode="General">
                  <c:v>3.7152846868276301E-2</c:v>
                </c:pt>
                <c:pt idx="14460" formatCode="General">
                  <c:v>3.1352750723110903E-2</c:v>
                </c:pt>
                <c:pt idx="14461" formatCode="General">
                  <c:v>2.4631538947409701E-2</c:v>
                </c:pt>
                <c:pt idx="14462" formatCode="General">
                  <c:v>1.8172096203477098E-2</c:v>
                </c:pt>
                <c:pt idx="14463" formatCode="General">
                  <c:v>1.2441149023424801E-2</c:v>
                </c:pt>
                <c:pt idx="14464" formatCode="General">
                  <c:v>7.3148076538399999E-3</c:v>
                </c:pt>
                <c:pt idx="14465" formatCode="General">
                  <c:v>2.1369895925675599E-3</c:v>
                </c:pt>
                <c:pt idx="14466" formatCode="General">
                  <c:v>-3.37229265202339E-3</c:v>
                </c:pt>
                <c:pt idx="14467" formatCode="General">
                  <c:v>-8.5333548379094796E-3</c:v>
                </c:pt>
                <c:pt idx="14468" formatCode="General">
                  <c:v>-1.2816134979708399E-2</c:v>
                </c:pt>
                <c:pt idx="14469" formatCode="General">
                  <c:v>-1.6476782895896699E-2</c:v>
                </c:pt>
                <c:pt idx="14470" formatCode="General">
                  <c:v>-1.9963970950792699E-2</c:v>
                </c:pt>
                <c:pt idx="14471" formatCode="General">
                  <c:v>-2.3345475659360501E-2</c:v>
                </c:pt>
                <c:pt idx="14472" formatCode="General">
                  <c:v>-2.6656028690672198E-2</c:v>
                </c:pt>
                <c:pt idx="14473" formatCode="General">
                  <c:v>-2.99412232887022E-2</c:v>
                </c:pt>
                <c:pt idx="14474" formatCode="General">
                  <c:v>-3.3042810544808898E-2</c:v>
                </c:pt>
                <c:pt idx="14475" formatCode="General">
                  <c:v>-3.5227702465296697E-2</c:v>
                </c:pt>
                <c:pt idx="14476" formatCode="General">
                  <c:v>-3.6584384256255501E-2</c:v>
                </c:pt>
                <c:pt idx="14477" formatCode="General">
                  <c:v>-3.8259856760707103E-2</c:v>
                </c:pt>
                <c:pt idx="14478" formatCode="General">
                  <c:v>-4.1100711549898902E-2</c:v>
                </c:pt>
                <c:pt idx="14479" formatCode="General">
                  <c:v>-4.4901122473918399E-2</c:v>
                </c:pt>
                <c:pt idx="14480" formatCode="General">
                  <c:v>-4.8970800779812397E-2</c:v>
                </c:pt>
                <c:pt idx="14481" formatCode="General">
                  <c:v>-5.3137546423219002E-2</c:v>
                </c:pt>
                <c:pt idx="14482" formatCode="General">
                  <c:v>-5.6932462218962997E-2</c:v>
                </c:pt>
                <c:pt idx="14483" formatCode="General">
                  <c:v>-6.0152688578280301E-2</c:v>
                </c:pt>
                <c:pt idx="14484" formatCode="General">
                  <c:v>-6.3129181084522895E-2</c:v>
                </c:pt>
                <c:pt idx="14485" formatCode="General">
                  <c:v>-6.5840079886840999E-2</c:v>
                </c:pt>
                <c:pt idx="14486" formatCode="General">
                  <c:v>-6.8544166187995803E-2</c:v>
                </c:pt>
                <c:pt idx="14487" formatCode="General">
                  <c:v>-7.2353531270269403E-2</c:v>
                </c:pt>
                <c:pt idx="14488" formatCode="General">
                  <c:v>-7.7598958856540404E-2</c:v>
                </c:pt>
                <c:pt idx="14489" formatCode="General">
                  <c:v>-8.3607145200481403E-2</c:v>
                </c:pt>
                <c:pt idx="14490" formatCode="General">
                  <c:v>-9.0252336191535901E-2</c:v>
                </c:pt>
                <c:pt idx="14491" formatCode="General">
                  <c:v>-9.7829604447896998E-2</c:v>
                </c:pt>
                <c:pt idx="14492" formatCode="General">
                  <c:v>-0.10599040952923899</c:v>
                </c:pt>
                <c:pt idx="14493" formatCode="General">
                  <c:v>-0.11387333969288101</c:v>
                </c:pt>
                <c:pt idx="14494" formatCode="General">
                  <c:v>-0.120997157922324</c:v>
                </c:pt>
                <c:pt idx="14495" formatCode="General">
                  <c:v>-0.127159896854077</c:v>
                </c:pt>
                <c:pt idx="14496" formatCode="General">
                  <c:v>-0.132671613270026</c:v>
                </c:pt>
                <c:pt idx="14497" formatCode="General">
                  <c:v>-0.13828591860842601</c:v>
                </c:pt>
                <c:pt idx="14498" formatCode="General">
                  <c:v>-0.14390660046470199</c:v>
                </c:pt>
                <c:pt idx="14499" formatCode="General">
                  <c:v>-0.14908853776157899</c:v>
                </c:pt>
                <c:pt idx="14500" formatCode="General">
                  <c:v>-0.15383153974372701</c:v>
                </c:pt>
                <c:pt idx="14501" formatCode="General">
                  <c:v>-0.157976624563093</c:v>
                </c:pt>
                <c:pt idx="14502" formatCode="General">
                  <c:v>-0.161307288963731</c:v>
                </c:pt>
                <c:pt idx="14503" formatCode="General">
                  <c:v>-0.16374628850450601</c:v>
                </c:pt>
                <c:pt idx="14504" formatCode="General">
                  <c:v>-0.165157736304332</c:v>
                </c:pt>
                <c:pt idx="14505" formatCode="General">
                  <c:v>-0.16556311800193399</c:v>
                </c:pt>
                <c:pt idx="14506" formatCode="General">
                  <c:v>-0.16557931708281701</c:v>
                </c:pt>
                <c:pt idx="14507" formatCode="General">
                  <c:v>-0.16570377136336101</c:v>
                </c:pt>
                <c:pt idx="14508" formatCode="General">
                  <c:v>-0.16592118755652099</c:v>
                </c:pt>
                <c:pt idx="14509" formatCode="General">
                  <c:v>-0.16618618262618201</c:v>
                </c:pt>
                <c:pt idx="14510" formatCode="General">
                  <c:v>-0.16661349823831201</c:v>
                </c:pt>
                <c:pt idx="14511" formatCode="General">
                  <c:v>-0.166979362783024</c:v>
                </c:pt>
                <c:pt idx="14512" formatCode="General">
                  <c:v>-0.16670327331604501</c:v>
                </c:pt>
                <c:pt idx="14513" formatCode="General">
                  <c:v>-0.16557694616878901</c:v>
                </c:pt>
                <c:pt idx="14514" formatCode="General">
                  <c:v>-0.16382233068046201</c:v>
                </c:pt>
                <c:pt idx="14515" formatCode="General">
                  <c:v>-0.161762809313344</c:v>
                </c:pt>
                <c:pt idx="14516" formatCode="General">
                  <c:v>-0.15960808300941701</c:v>
                </c:pt>
                <c:pt idx="14517" formatCode="General">
                  <c:v>-0.157676376505721</c:v>
                </c:pt>
                <c:pt idx="14518" formatCode="General">
                  <c:v>-0.15655885272887299</c:v>
                </c:pt>
                <c:pt idx="14519" formatCode="General">
                  <c:v>-0.15669428517717399</c:v>
                </c:pt>
                <c:pt idx="14520" formatCode="General">
                  <c:v>-0.158121159317934</c:v>
                </c:pt>
                <c:pt idx="14521" formatCode="General">
                  <c:v>-0.160408165958555</c:v>
                </c:pt>
                <c:pt idx="14522" formatCode="General">
                  <c:v>-0.16307841410896901</c:v>
                </c:pt>
                <c:pt idx="14523" formatCode="General">
                  <c:v>-0.16596814682559</c:v>
                </c:pt>
                <c:pt idx="14524" formatCode="General">
                  <c:v>-0.16905890308698501</c:v>
                </c:pt>
                <c:pt idx="14525" formatCode="General">
                  <c:v>-0.172348189215425</c:v>
                </c:pt>
                <c:pt idx="14526" formatCode="General">
                  <c:v>-0.17551671102418101</c:v>
                </c:pt>
                <c:pt idx="14527" formatCode="General">
                  <c:v>-0.17797349863905701</c:v>
                </c:pt>
                <c:pt idx="14528" formatCode="General">
                  <c:v>-0.180019534897669</c:v>
                </c:pt>
                <c:pt idx="14529" formatCode="General">
                  <c:v>-0.18226497535229599</c:v>
                </c:pt>
                <c:pt idx="14530" formatCode="General">
                  <c:v>-0.18457029187370599</c:v>
                </c:pt>
                <c:pt idx="14531" formatCode="General">
                  <c:v>-0.186693772208955</c:v>
                </c:pt>
                <c:pt idx="14532" formatCode="General">
                  <c:v>-0.18835165138377499</c:v>
                </c:pt>
                <c:pt idx="14533" formatCode="General">
                  <c:v>-0.18920223077746201</c:v>
                </c:pt>
                <c:pt idx="14534" formatCode="General">
                  <c:v>-0.18907340549479401</c:v>
                </c:pt>
                <c:pt idx="14535" formatCode="General">
                  <c:v>-0.18821434397533501</c:v>
                </c:pt>
                <c:pt idx="14536" formatCode="General">
                  <c:v>-0.18691846213091601</c:v>
                </c:pt>
                <c:pt idx="14537" formatCode="General">
                  <c:v>-0.185119657855911</c:v>
                </c:pt>
                <c:pt idx="14538" formatCode="General">
                  <c:v>-0.18268501810783</c:v>
                </c:pt>
                <c:pt idx="14539" formatCode="General">
                  <c:v>-0.17959326137613699</c:v>
                </c:pt>
                <c:pt idx="14540" formatCode="General">
                  <c:v>-0.17600102047358501</c:v>
                </c:pt>
                <c:pt idx="14541" formatCode="General">
                  <c:v>-0.17215317240290301</c:v>
                </c:pt>
                <c:pt idx="14542" formatCode="General">
                  <c:v>-0.16793507991395801</c:v>
                </c:pt>
                <c:pt idx="14543" formatCode="General">
                  <c:v>-0.16322228521009599</c:v>
                </c:pt>
                <c:pt idx="14544" formatCode="General">
                  <c:v>-0.15791069386936499</c:v>
                </c:pt>
                <c:pt idx="14545" formatCode="General">
                  <c:v>-0.15147976081695699</c:v>
                </c:pt>
                <c:pt idx="14546" formatCode="General">
                  <c:v>-0.14370498702548701</c:v>
                </c:pt>
                <c:pt idx="14547" formatCode="General">
                  <c:v>-0.13529619231657</c:v>
                </c:pt>
                <c:pt idx="14548" formatCode="General">
                  <c:v>-0.12750715988045799</c:v>
                </c:pt>
                <c:pt idx="14549" formatCode="General">
                  <c:v>-0.121222057134811</c:v>
                </c:pt>
                <c:pt idx="14550" formatCode="General">
                  <c:v>-0.116739224137755</c:v>
                </c:pt>
                <c:pt idx="14551" formatCode="General">
                  <c:v>-0.113961608096279</c:v>
                </c:pt>
                <c:pt idx="14552" formatCode="General">
                  <c:v>-0.112311300957268</c:v>
                </c:pt>
                <c:pt idx="14553" formatCode="General">
                  <c:v>-0.11114708235897899</c:v>
                </c:pt>
                <c:pt idx="14554" formatCode="General">
                  <c:v>-0.110263713747438</c:v>
                </c:pt>
                <c:pt idx="14555" formatCode="General">
                  <c:v>-0.10945096909495999</c:v>
                </c:pt>
                <c:pt idx="14556" formatCode="General">
                  <c:v>-0.108432944627696</c:v>
                </c:pt>
                <c:pt idx="14557" formatCode="General">
                  <c:v>-0.107388158592153</c:v>
                </c:pt>
                <c:pt idx="14558" formatCode="General">
                  <c:v>-0.10653183404279599</c:v>
                </c:pt>
                <c:pt idx="14559" formatCode="General">
                  <c:v>-0.105530479597245</c:v>
                </c:pt>
                <c:pt idx="14560" formatCode="General">
                  <c:v>-0.104053260789557</c:v>
                </c:pt>
                <c:pt idx="14561" formatCode="General">
                  <c:v>-0.10221844547188499</c:v>
                </c:pt>
                <c:pt idx="14562" formatCode="General">
                  <c:v>-0.100177684569887</c:v>
                </c:pt>
                <c:pt idx="14563" formatCode="General">
                  <c:v>-9.7411246195881401E-2</c:v>
                </c:pt>
                <c:pt idx="14564" formatCode="General">
                  <c:v>-9.30163653249102E-2</c:v>
                </c:pt>
                <c:pt idx="14565" formatCode="General">
                  <c:v>-8.7134395212849297E-2</c:v>
                </c:pt>
                <c:pt idx="14566" formatCode="General">
                  <c:v>-8.0783610110906998E-2</c:v>
                </c:pt>
                <c:pt idx="14567" formatCode="General">
                  <c:v>-7.4390427449591207E-2</c:v>
                </c:pt>
                <c:pt idx="14568" formatCode="General">
                  <c:v>-6.80115110131779E-2</c:v>
                </c:pt>
                <c:pt idx="14569" formatCode="General">
                  <c:v>-6.1737951829123498E-2</c:v>
                </c:pt>
                <c:pt idx="14570" formatCode="General">
                  <c:v>-5.5618688123191998E-2</c:v>
                </c:pt>
                <c:pt idx="14571" formatCode="General">
                  <c:v>-4.9662641902375099E-2</c:v>
                </c:pt>
                <c:pt idx="14572" formatCode="General">
                  <c:v>-4.3599697211890602E-2</c:v>
                </c:pt>
                <c:pt idx="14573" formatCode="General">
                  <c:v>-3.7329752245193297E-2</c:v>
                </c:pt>
                <c:pt idx="14574" formatCode="General">
                  <c:v>-3.1170716070569399E-2</c:v>
                </c:pt>
                <c:pt idx="14575" formatCode="General">
                  <c:v>-2.5432002069380299E-2</c:v>
                </c:pt>
                <c:pt idx="14576" formatCode="General">
                  <c:v>-2.03188552872508E-2</c:v>
                </c:pt>
                <c:pt idx="14577" formatCode="General">
                  <c:v>-1.5816186828752899E-2</c:v>
                </c:pt>
                <c:pt idx="14578" formatCode="General">
                  <c:v>-1.16544612136037E-2</c:v>
                </c:pt>
                <c:pt idx="14579" formatCode="General">
                  <c:v>-7.5117104076390601E-3</c:v>
                </c:pt>
                <c:pt idx="14580" formatCode="General">
                  <c:v>-3.2024227974951401E-3</c:v>
                </c:pt>
                <c:pt idx="14581" formatCode="General">
                  <c:v>1.17609323728125E-3</c:v>
                </c:pt>
                <c:pt idx="14582" formatCode="General">
                  <c:v>5.6231815206316104E-3</c:v>
                </c:pt>
                <c:pt idx="14583" formatCode="General">
                  <c:v>1.02406454381311E-2</c:v>
                </c:pt>
                <c:pt idx="14584" formatCode="General">
                  <c:v>1.5010806597075E-2</c:v>
                </c:pt>
                <c:pt idx="14585" formatCode="General">
                  <c:v>2.0036249820314499E-2</c:v>
                </c:pt>
                <c:pt idx="14586" formatCode="General">
                  <c:v>2.5297714005625901E-2</c:v>
                </c:pt>
                <c:pt idx="14587" formatCode="General">
                  <c:v>3.0565707801657401E-2</c:v>
                </c:pt>
                <c:pt idx="14588" formatCode="General">
                  <c:v>3.5917331378704301E-2</c:v>
                </c:pt>
                <c:pt idx="14589" formatCode="General">
                  <c:v>4.1526368660177899E-2</c:v>
                </c:pt>
                <c:pt idx="14590" formatCode="General">
                  <c:v>4.70333758840904E-2</c:v>
                </c:pt>
                <c:pt idx="14591" formatCode="General">
                  <c:v>5.2072713126217599E-2</c:v>
                </c:pt>
                <c:pt idx="14592" formatCode="General">
                  <c:v>5.6966398766460501E-2</c:v>
                </c:pt>
                <c:pt idx="14593" formatCode="General">
                  <c:v>6.18767020063287E-2</c:v>
                </c:pt>
                <c:pt idx="14594" formatCode="General">
                  <c:v>6.6041951590225897E-2</c:v>
                </c:pt>
                <c:pt idx="14595" formatCode="General">
                  <c:v>6.8936265951497003E-2</c:v>
                </c:pt>
                <c:pt idx="14596" formatCode="General">
                  <c:v>7.1320577403093499E-2</c:v>
                </c:pt>
                <c:pt idx="14597" formatCode="General">
                  <c:v>7.3973303581747196E-2</c:v>
                </c:pt>
                <c:pt idx="14598" formatCode="General">
                  <c:v>7.6555989068907801E-2</c:v>
                </c:pt>
                <c:pt idx="14599" formatCode="General">
                  <c:v>7.8794148506573902E-2</c:v>
                </c:pt>
                <c:pt idx="14600" formatCode="General">
                  <c:v>8.0906450429894902E-2</c:v>
                </c:pt>
                <c:pt idx="14601" formatCode="General">
                  <c:v>8.27994910848283E-2</c:v>
                </c:pt>
                <c:pt idx="14602" formatCode="General">
                  <c:v>8.4217127484618806E-2</c:v>
                </c:pt>
                <c:pt idx="14603" formatCode="General">
                  <c:v>8.5435847172611004E-2</c:v>
                </c:pt>
                <c:pt idx="14604" formatCode="General">
                  <c:v>8.7044580756471396E-2</c:v>
                </c:pt>
                <c:pt idx="14605" formatCode="General">
                  <c:v>8.9046256413565797E-2</c:v>
                </c:pt>
                <c:pt idx="14606" formatCode="General">
                  <c:v>9.1110626880930801E-2</c:v>
                </c:pt>
                <c:pt idx="14607" formatCode="General">
                  <c:v>9.3118465402575304E-2</c:v>
                </c:pt>
                <c:pt idx="14608" formatCode="General">
                  <c:v>9.5297728323005801E-2</c:v>
                </c:pt>
                <c:pt idx="14609" formatCode="General">
                  <c:v>9.8686714120073002E-2</c:v>
                </c:pt>
                <c:pt idx="14610" formatCode="General">
                  <c:v>0.104173558479266</c:v>
                </c:pt>
                <c:pt idx="14611" formatCode="General">
                  <c:v>0.11085703846764999</c:v>
                </c:pt>
                <c:pt idx="14612" formatCode="General">
                  <c:v>0.11695144170907</c:v>
                </c:pt>
                <c:pt idx="14613" formatCode="General">
                  <c:v>0.121616845159497</c:v>
                </c:pt>
                <c:pt idx="14614" formatCode="General">
                  <c:v>0.125408451705038</c:v>
                </c:pt>
                <c:pt idx="14615" formatCode="General">
                  <c:v>0.128925975228358</c:v>
                </c:pt>
                <c:pt idx="14616" formatCode="General">
                  <c:v>0.132056099341196</c:v>
                </c:pt>
                <c:pt idx="14617" formatCode="General">
                  <c:v>0.134728167848297</c:v>
                </c:pt>
                <c:pt idx="14618" formatCode="General">
                  <c:v>0.13672020367634399</c:v>
                </c:pt>
                <c:pt idx="14619" formatCode="General">
                  <c:v>0.13768171221216</c:v>
                </c:pt>
                <c:pt idx="14620" formatCode="General">
                  <c:v>0.137418584113636</c:v>
                </c:pt>
                <c:pt idx="14621" formatCode="General">
                  <c:v>0.13588574057467401</c:v>
                </c:pt>
                <c:pt idx="14622" formatCode="General">
                  <c:v>0.13390193237231601</c:v>
                </c:pt>
                <c:pt idx="14623" formatCode="General">
                  <c:v>0.13271507389133699</c:v>
                </c:pt>
                <c:pt idx="14624" formatCode="General">
                  <c:v>0.133102434465738</c:v>
                </c:pt>
                <c:pt idx="14625" formatCode="General">
                  <c:v>0.135001329549372</c:v>
                </c:pt>
                <c:pt idx="14626" formatCode="General">
                  <c:v>0.137477872996566</c:v>
                </c:pt>
                <c:pt idx="14627" formatCode="General">
                  <c:v>0.14003980059777199</c:v>
                </c:pt>
                <c:pt idx="14628" formatCode="General">
                  <c:v>0.143072216978397</c:v>
                </c:pt>
                <c:pt idx="14629" formatCode="General">
                  <c:v>0.14729365742230799</c:v>
                </c:pt>
                <c:pt idx="14630" formatCode="General">
                  <c:v>0.15331943236911899</c:v>
                </c:pt>
                <c:pt idx="14631" formatCode="General">
                  <c:v>0.16148782062953801</c:v>
                </c:pt>
                <c:pt idx="14632" formatCode="General">
                  <c:v>0.171285122397416</c:v>
                </c:pt>
                <c:pt idx="14633" formatCode="General">
                  <c:v>0.18139742696539299</c:v>
                </c:pt>
                <c:pt idx="14634" formatCode="General">
                  <c:v>0.19082436558450699</c:v>
                </c:pt>
                <c:pt idx="14635" formatCode="General">
                  <c:v>0.19886709170372499</c:v>
                </c:pt>
                <c:pt idx="14636" formatCode="General">
                  <c:v>0.20515685238241399</c:v>
                </c:pt>
                <c:pt idx="14637" formatCode="General">
                  <c:v>0.20974503187389501</c:v>
                </c:pt>
                <c:pt idx="14638" formatCode="General">
                  <c:v>0.21330218031513101</c:v>
                </c:pt>
                <c:pt idx="14639" formatCode="General">
                  <c:v>0.21719948356857299</c:v>
                </c:pt>
                <c:pt idx="14640" formatCode="General">
                  <c:v>0.22202370345530401</c:v>
                </c:pt>
                <c:pt idx="14641" formatCode="General">
                  <c:v>0.22785377995879499</c:v>
                </c:pt>
                <c:pt idx="14642" formatCode="General">
                  <c:v>0.235329769473581</c:v>
                </c:pt>
                <c:pt idx="14643" formatCode="General">
                  <c:v>0.24482104173608801</c:v>
                </c:pt>
                <c:pt idx="14644" formatCode="General">
                  <c:v>0.25610120958712501</c:v>
                </c:pt>
                <c:pt idx="14645" formatCode="General">
                  <c:v>0.26879253840835898</c:v>
                </c:pt>
                <c:pt idx="14646" formatCode="General">
                  <c:v>0.28241201766408203</c:v>
                </c:pt>
                <c:pt idx="14647" formatCode="General">
                  <c:v>0.295898762324521</c:v>
                </c:pt>
                <c:pt idx="14648" formatCode="General">
                  <c:v>0.30822437659620999</c:v>
                </c:pt>
                <c:pt idx="14649" formatCode="General">
                  <c:v>0.31876541851525197</c:v>
                </c:pt>
                <c:pt idx="14650" formatCode="General">
                  <c:v>0.327419993063507</c:v>
                </c:pt>
                <c:pt idx="14651" formatCode="General">
                  <c:v>0.33407911270109403</c:v>
                </c:pt>
                <c:pt idx="14652" formatCode="General">
                  <c:v>0.33784850391097598</c:v>
                </c:pt>
                <c:pt idx="14653" formatCode="General">
                  <c:v>0.338455804387152</c:v>
                </c:pt>
                <c:pt idx="14654" formatCode="General">
                  <c:v>0.33599381445443</c:v>
                </c:pt>
                <c:pt idx="14655" formatCode="General">
                  <c:v>0.33048058011944897</c:v>
                </c:pt>
                <c:pt idx="14656" formatCode="General">
                  <c:v>0.32226559301764002</c:v>
                </c:pt>
                <c:pt idx="14657" formatCode="General">
                  <c:v>0.31185961374072302</c:v>
                </c:pt>
                <c:pt idx="14658" formatCode="General">
                  <c:v>0.299923114901407</c:v>
                </c:pt>
                <c:pt idx="14659" formatCode="General">
                  <c:v>0.28734106386372998</c:v>
                </c:pt>
                <c:pt idx="14660" formatCode="General">
                  <c:v>0.27529332021816899</c:v>
                </c:pt>
                <c:pt idx="14661" formatCode="General">
                  <c:v>0.26453984865137198</c:v>
                </c:pt>
                <c:pt idx="14662" formatCode="General">
                  <c:v>0.25497922974826698</c:v>
                </c:pt>
                <c:pt idx="14663" formatCode="General">
                  <c:v>0.24636190728281299</c:v>
                </c:pt>
                <c:pt idx="14664" formatCode="General">
                  <c:v>0.238430129693015</c:v>
                </c:pt>
                <c:pt idx="14665" formatCode="General">
                  <c:v>0.23080548306182899</c:v>
                </c:pt>
                <c:pt idx="14666" formatCode="General">
                  <c:v>0.223439838857939</c:v>
                </c:pt>
                <c:pt idx="14667" formatCode="General">
                  <c:v>0.21645612603947501</c:v>
                </c:pt>
                <c:pt idx="14668" formatCode="General">
                  <c:v>0.20985023762765201</c:v>
                </c:pt>
                <c:pt idx="14669" formatCode="General">
                  <c:v>0.202965609346653</c:v>
                </c:pt>
                <c:pt idx="14670" formatCode="General">
                  <c:v>0.19505863623535299</c:v>
                </c:pt>
                <c:pt idx="14671" formatCode="General">
                  <c:v>0.18627313340072801</c:v>
                </c:pt>
                <c:pt idx="14672" formatCode="General">
                  <c:v>0.177200252569744</c:v>
                </c:pt>
                <c:pt idx="14673" formatCode="General">
                  <c:v>0.16788480644690201</c:v>
                </c:pt>
                <c:pt idx="14674" formatCode="General">
                  <c:v>0.157797570974965</c:v>
                </c:pt>
                <c:pt idx="14675" formatCode="General">
                  <c:v>0.14632480170671</c:v>
                </c:pt>
                <c:pt idx="14676" formatCode="General">
                  <c:v>0.133532781171184</c:v>
                </c:pt>
                <c:pt idx="14677" formatCode="General">
                  <c:v>0.119113944556747</c:v>
                </c:pt>
                <c:pt idx="14678" formatCode="General">
                  <c:v>0.102742853038748</c:v>
                </c:pt>
                <c:pt idx="14679" formatCode="General">
                  <c:v>8.6075926148834803E-2</c:v>
                </c:pt>
                <c:pt idx="14680" formatCode="General">
                  <c:v>7.2310863174061199E-2</c:v>
                </c:pt>
                <c:pt idx="14681" formatCode="General">
                  <c:v>6.4033839845955495E-2</c:v>
                </c:pt>
                <c:pt idx="14682" formatCode="General">
                  <c:v>6.1017537539944301E-2</c:v>
                </c:pt>
                <c:pt idx="14683" formatCode="General">
                  <c:v>6.1441496178159603E-2</c:v>
                </c:pt>
                <c:pt idx="14684" formatCode="General">
                  <c:v>6.3633901963862094E-2</c:v>
                </c:pt>
                <c:pt idx="14685" formatCode="General">
                  <c:v>6.6595260271377799E-2</c:v>
                </c:pt>
                <c:pt idx="14686" formatCode="General">
                  <c:v>7.0099409470711305E-2</c:v>
                </c:pt>
                <c:pt idx="14687" formatCode="General">
                  <c:v>7.3732378973087806E-2</c:v>
                </c:pt>
                <c:pt idx="14688" formatCode="General">
                  <c:v>7.63759063003146E-2</c:v>
                </c:pt>
                <c:pt idx="14689" formatCode="General">
                  <c:v>7.7159212581506806E-2</c:v>
                </c:pt>
                <c:pt idx="14690" formatCode="General">
                  <c:v>7.5966742236915602E-2</c:v>
                </c:pt>
                <c:pt idx="14691" formatCode="General">
                  <c:v>7.2847620833983301E-2</c:v>
                </c:pt>
                <c:pt idx="14692" formatCode="General">
                  <c:v>6.7533247164181201E-2</c:v>
                </c:pt>
                <c:pt idx="14693" formatCode="General">
                  <c:v>6.0026345374979702E-2</c:v>
                </c:pt>
                <c:pt idx="14694" formatCode="General">
                  <c:v>5.0769631646239197E-2</c:v>
                </c:pt>
                <c:pt idx="14695" formatCode="General">
                  <c:v>3.96323159122604E-2</c:v>
                </c:pt>
                <c:pt idx="14696" formatCode="General">
                  <c:v>2.6420027710919801E-2</c:v>
                </c:pt>
                <c:pt idx="14697" formatCode="General">
                  <c:v>1.1364356501630099E-2</c:v>
                </c:pt>
                <c:pt idx="14698" formatCode="General">
                  <c:v>-5.3205015827698602E-3</c:v>
                </c:pt>
                <c:pt idx="14699" formatCode="General">
                  <c:v>-2.3437780788482999E-2</c:v>
                </c:pt>
                <c:pt idx="14700" formatCode="General">
                  <c:v>-4.2842686629686197E-2</c:v>
                </c:pt>
                <c:pt idx="14701" formatCode="General">
                  <c:v>-6.3276628474059501E-2</c:v>
                </c:pt>
                <c:pt idx="14702" formatCode="General">
                  <c:v>-8.4270240014200998E-2</c:v>
                </c:pt>
                <c:pt idx="14703" formatCode="General">
                  <c:v>-0.10512751395532401</c:v>
                </c:pt>
                <c:pt idx="14704" formatCode="General">
                  <c:v>-0.124914369856372</c:v>
                </c:pt>
                <c:pt idx="14705" formatCode="General">
                  <c:v>-0.14314948269334499</c:v>
                </c:pt>
                <c:pt idx="14706" formatCode="General">
                  <c:v>-0.16031746593302501</c:v>
                </c:pt>
                <c:pt idx="14707" formatCode="General">
                  <c:v>-0.17678706920376899</c:v>
                </c:pt>
                <c:pt idx="14708" formatCode="General">
                  <c:v>-0.19180121371046099</c:v>
                </c:pt>
                <c:pt idx="14709" formatCode="General">
                  <c:v>-0.20464728539886901</c:v>
                </c:pt>
                <c:pt idx="14710" formatCode="General">
                  <c:v>-0.21485646533901101</c:v>
                </c:pt>
                <c:pt idx="14711" formatCode="General">
                  <c:v>-0.22196265822248601</c:v>
                </c:pt>
                <c:pt idx="14712" formatCode="General">
                  <c:v>-0.22602099974519901</c:v>
                </c:pt>
                <c:pt idx="14713" formatCode="General">
                  <c:v>-0.22778840151705601</c:v>
                </c:pt>
                <c:pt idx="14714" formatCode="General">
                  <c:v>-0.22808956638234501</c:v>
                </c:pt>
                <c:pt idx="14715" formatCode="General">
                  <c:v>-0.22692652340140701</c:v>
                </c:pt>
                <c:pt idx="14716" formatCode="General">
                  <c:v>-0.22468806545641401</c:v>
                </c:pt>
                <c:pt idx="14717" formatCode="General">
                  <c:v>-0.2226844788748</c:v>
                </c:pt>
                <c:pt idx="14718" formatCode="General">
                  <c:v>-0.22179005279133801</c:v>
                </c:pt>
                <c:pt idx="14719" formatCode="General">
                  <c:v>-0.22176679441921501</c:v>
                </c:pt>
                <c:pt idx="14720" formatCode="General">
                  <c:v>-0.22206232250042501</c:v>
                </c:pt>
                <c:pt idx="14721" formatCode="General">
                  <c:v>-0.22240132530307799</c:v>
                </c:pt>
                <c:pt idx="14722" formatCode="General">
                  <c:v>-0.22216588221261099</c:v>
                </c:pt>
                <c:pt idx="14723" formatCode="General">
                  <c:v>-0.22079376474325499</c:v>
                </c:pt>
                <c:pt idx="14724" formatCode="General">
                  <c:v>-0.21854902308077001</c:v>
                </c:pt>
                <c:pt idx="14725" formatCode="General">
                  <c:v>-0.215846271657442</c:v>
                </c:pt>
                <c:pt idx="14726" formatCode="General">
                  <c:v>-0.212584662391097</c:v>
                </c:pt>
                <c:pt idx="14727" formatCode="General">
                  <c:v>-0.20816746981270901</c:v>
                </c:pt>
                <c:pt idx="14728" formatCode="General">
                  <c:v>-0.20211284866948501</c:v>
                </c:pt>
                <c:pt idx="14729" formatCode="General">
                  <c:v>-0.194639349021105</c:v>
                </c:pt>
                <c:pt idx="14730" formatCode="General">
                  <c:v>-0.18685513719032801</c:v>
                </c:pt>
                <c:pt idx="14731" formatCode="General">
                  <c:v>-0.18004794490259099</c:v>
                </c:pt>
                <c:pt idx="14732" formatCode="General">
                  <c:v>-0.174749693118747</c:v>
                </c:pt>
                <c:pt idx="14733" formatCode="General">
                  <c:v>-0.17105857394273</c:v>
                </c:pt>
                <c:pt idx="14734" formatCode="General">
                  <c:v>-0.169108929141744</c:v>
                </c:pt>
                <c:pt idx="14735" formatCode="General">
                  <c:v>-0.16887289928642901</c:v>
                </c:pt>
                <c:pt idx="14736" formatCode="General">
                  <c:v>-0.17000241467351901</c:v>
                </c:pt>
                <c:pt idx="14737" formatCode="General">
                  <c:v>-0.17226456869989701</c:v>
                </c:pt>
                <c:pt idx="14738" formatCode="General">
                  <c:v>-0.17551558092672501</c:v>
                </c:pt>
                <c:pt idx="14739" formatCode="General">
                  <c:v>-0.17949740976332701</c:v>
                </c:pt>
                <c:pt idx="14740" formatCode="General">
                  <c:v>-0.18414266738381199</c:v>
                </c:pt>
                <c:pt idx="14741" formatCode="General">
                  <c:v>-0.189644864271655</c:v>
                </c:pt>
                <c:pt idx="14742" formatCode="General">
                  <c:v>-0.196168386510642</c:v>
                </c:pt>
                <c:pt idx="14743" formatCode="General">
                  <c:v>-0.203219012065746</c:v>
                </c:pt>
                <c:pt idx="14744" formatCode="General">
                  <c:v>-0.210299941082143</c:v>
                </c:pt>
                <c:pt idx="14745" formatCode="General">
                  <c:v>-0.21736298182312999</c:v>
                </c:pt>
                <c:pt idx="14746" formatCode="General">
                  <c:v>-0.22485797056263199</c:v>
                </c:pt>
                <c:pt idx="14747" formatCode="General">
                  <c:v>-0.23304978130212201</c:v>
                </c:pt>
                <c:pt idx="14748" formatCode="General">
                  <c:v>-0.24139240033718701</c:v>
                </c:pt>
                <c:pt idx="14749" formatCode="General">
                  <c:v>-0.24969973610896701</c:v>
                </c:pt>
                <c:pt idx="14750" formatCode="General">
                  <c:v>-0.25822210611570001</c:v>
                </c:pt>
                <c:pt idx="14751" formatCode="General">
                  <c:v>-0.26745114423533201</c:v>
                </c:pt>
                <c:pt idx="14752" formatCode="General">
                  <c:v>-0.27775434730005699</c:v>
                </c:pt>
                <c:pt idx="14753" formatCode="General">
                  <c:v>-0.28860305772969902</c:v>
                </c:pt>
                <c:pt idx="14754" formatCode="General">
                  <c:v>-0.29909876870744001</c:v>
                </c:pt>
                <c:pt idx="14755" formatCode="General">
                  <c:v>-0.30922245353404498</c:v>
                </c:pt>
                <c:pt idx="14756" formatCode="General">
                  <c:v>-0.32005267430828899</c:v>
                </c:pt>
                <c:pt idx="14757" formatCode="General">
                  <c:v>-0.331596658439126</c:v>
                </c:pt>
                <c:pt idx="14758" formatCode="General">
                  <c:v>-0.34276628303650802</c:v>
                </c:pt>
                <c:pt idx="14759" formatCode="General">
                  <c:v>-0.353320732970691</c:v>
                </c:pt>
                <c:pt idx="14760" formatCode="General">
                  <c:v>-0.36364223171120003</c:v>
                </c:pt>
                <c:pt idx="14761" formatCode="General">
                  <c:v>-0.37408069730994598</c:v>
                </c:pt>
                <c:pt idx="14762" formatCode="General">
                  <c:v>-0.38434722801476001</c:v>
                </c:pt>
                <c:pt idx="14763" formatCode="General">
                  <c:v>-0.393879128407843</c:v>
                </c:pt>
                <c:pt idx="14764" formatCode="General">
                  <c:v>-0.40286818164385801</c:v>
                </c:pt>
                <c:pt idx="14765" formatCode="General">
                  <c:v>-0.41126494713709699</c:v>
                </c:pt>
                <c:pt idx="14766" formatCode="General">
                  <c:v>-0.418319225175803</c:v>
                </c:pt>
                <c:pt idx="14767" formatCode="General">
                  <c:v>-0.424322478043623</c:v>
                </c:pt>
                <c:pt idx="14768" formatCode="General">
                  <c:v>-0.42921786629167202</c:v>
                </c:pt>
                <c:pt idx="14769" formatCode="General">
                  <c:v>-0.432259521965557</c:v>
                </c:pt>
                <c:pt idx="14770" formatCode="General">
                  <c:v>-0.43385990683971698</c:v>
                </c:pt>
                <c:pt idx="14771" formatCode="General">
                  <c:v>-0.43480564457121401</c:v>
                </c:pt>
                <c:pt idx="14772" formatCode="General">
                  <c:v>-0.43516003796091102</c:v>
                </c:pt>
                <c:pt idx="14773" formatCode="General">
                  <c:v>-0.43507999507026002</c:v>
                </c:pt>
                <c:pt idx="14774" formatCode="General">
                  <c:v>-0.43499928903374602</c:v>
                </c:pt>
                <c:pt idx="14775" formatCode="General">
                  <c:v>-0.43443804619665499</c:v>
                </c:pt>
                <c:pt idx="14776" formatCode="General">
                  <c:v>-0.43281100889058</c:v>
                </c:pt>
                <c:pt idx="14777" formatCode="General">
                  <c:v>-0.429903520708102</c:v>
                </c:pt>
                <c:pt idx="14778" formatCode="General">
                  <c:v>-0.42549542389353401</c:v>
                </c:pt>
                <c:pt idx="14779" formatCode="General">
                  <c:v>-0.41944336212546202</c:v>
                </c:pt>
                <c:pt idx="14780" formatCode="General">
                  <c:v>-0.41228984049171302</c:v>
                </c:pt>
                <c:pt idx="14781" formatCode="General">
                  <c:v>-0.40515291686789401</c:v>
                </c:pt>
                <c:pt idx="14782" formatCode="General">
                  <c:v>-0.39924596256439099</c:v>
                </c:pt>
                <c:pt idx="14783" formatCode="General">
                  <c:v>-0.39459871417696502</c:v>
                </c:pt>
                <c:pt idx="14784" formatCode="General">
                  <c:v>-0.38998009859500599</c:v>
                </c:pt>
                <c:pt idx="14785" formatCode="General">
                  <c:v>-0.38449874793915301</c:v>
                </c:pt>
                <c:pt idx="14786" formatCode="General">
                  <c:v>-0.377342777841428</c:v>
                </c:pt>
                <c:pt idx="14787" formatCode="General">
                  <c:v>-0.36697550447055399</c:v>
                </c:pt>
                <c:pt idx="14788" formatCode="General">
                  <c:v>-0.35234961782680002</c:v>
                </c:pt>
                <c:pt idx="14789" formatCode="General">
                  <c:v>-0.333501786208031</c:v>
                </c:pt>
                <c:pt idx="14790" formatCode="General">
                  <c:v>-0.31086052490921301</c:v>
                </c:pt>
                <c:pt idx="14791" formatCode="General">
                  <c:v>-0.28590267894426802</c:v>
                </c:pt>
                <c:pt idx="14792" formatCode="General">
                  <c:v>-0.26036564539595902</c:v>
                </c:pt>
                <c:pt idx="14793" formatCode="General">
                  <c:v>-0.23542495225587501</c:v>
                </c:pt>
                <c:pt idx="14794" formatCode="General">
                  <c:v>-0.212286810710371</c:v>
                </c:pt>
                <c:pt idx="14795" formatCode="General">
                  <c:v>-0.191888125366033</c:v>
                </c:pt>
                <c:pt idx="14796" formatCode="General">
                  <c:v>-0.17462470015964601</c:v>
                </c:pt>
                <c:pt idx="14797" formatCode="General">
                  <c:v>-0.16077125937487999</c:v>
                </c:pt>
                <c:pt idx="14798" formatCode="General">
                  <c:v>-0.15020767329632101</c:v>
                </c:pt>
                <c:pt idx="14799" formatCode="General">
                  <c:v>-0.142173657680955</c:v>
                </c:pt>
                <c:pt idx="14800" formatCode="General">
                  <c:v>-0.13560543311113499</c:v>
                </c:pt>
                <c:pt idx="14801" formatCode="General">
                  <c:v>-0.129904775710146</c:v>
                </c:pt>
                <c:pt idx="14802" formatCode="General">
                  <c:v>-0.125207294163167</c:v>
                </c:pt>
                <c:pt idx="14803" formatCode="General">
                  <c:v>-0.121957123278689</c:v>
                </c:pt>
                <c:pt idx="14804" formatCode="General">
                  <c:v>-0.12062180836962801</c:v>
                </c:pt>
                <c:pt idx="14805" formatCode="General">
                  <c:v>-0.120749483484845</c:v>
                </c:pt>
                <c:pt idx="14806" formatCode="General">
                  <c:v>-0.121720519843379</c:v>
                </c:pt>
                <c:pt idx="14807" formatCode="General">
                  <c:v>-0.123250247621929</c:v>
                </c:pt>
                <c:pt idx="14808" formatCode="General">
                  <c:v>-0.12453830954534401</c:v>
                </c:pt>
                <c:pt idx="14809" formatCode="General">
                  <c:v>-0.124833537951512</c:v>
                </c:pt>
                <c:pt idx="14810" formatCode="General">
                  <c:v>-0.123595175750371</c:v>
                </c:pt>
                <c:pt idx="14811" formatCode="General">
                  <c:v>-0.120714060963651</c:v>
                </c:pt>
                <c:pt idx="14812" formatCode="General">
                  <c:v>-0.11642931448357</c:v>
                </c:pt>
                <c:pt idx="14813" formatCode="General">
                  <c:v>-0.11063511034131999</c:v>
                </c:pt>
                <c:pt idx="14814" formatCode="General">
                  <c:v>-0.102949700522266</c:v>
                </c:pt>
                <c:pt idx="14815" formatCode="General">
                  <c:v>-9.3509032116350296E-2</c:v>
                </c:pt>
                <c:pt idx="14816" formatCode="General">
                  <c:v>-8.2965133060549895E-2</c:v>
                </c:pt>
                <c:pt idx="14817" formatCode="General">
                  <c:v>-7.1709903954938398E-2</c:v>
                </c:pt>
                <c:pt idx="14818" formatCode="General">
                  <c:v>-5.9995163646117101E-2</c:v>
                </c:pt>
                <c:pt idx="14819" formatCode="General">
                  <c:v>-4.8293519653795303E-2</c:v>
                </c:pt>
                <c:pt idx="14820" formatCode="General">
                  <c:v>-3.7416596068820897E-2</c:v>
                </c:pt>
                <c:pt idx="14821" formatCode="General">
                  <c:v>-2.83897734732475E-2</c:v>
                </c:pt>
                <c:pt idx="14822" formatCode="General">
                  <c:v>-2.1650044669630799E-2</c:v>
                </c:pt>
                <c:pt idx="14823" formatCode="General">
                  <c:v>-1.6824816136427199E-2</c:v>
                </c:pt>
                <c:pt idx="14824" formatCode="General">
                  <c:v>-1.35921972859717E-2</c:v>
                </c:pt>
                <c:pt idx="14825" formatCode="General">
                  <c:v>-1.2096916575966E-2</c:v>
                </c:pt>
                <c:pt idx="14826" formatCode="General">
                  <c:v>-1.22897431160276E-2</c:v>
                </c:pt>
                <c:pt idx="14827" formatCode="General">
                  <c:v>-1.41937292274536E-2</c:v>
                </c:pt>
                <c:pt idx="14828" formatCode="General">
                  <c:v>-1.7928087154070599E-2</c:v>
                </c:pt>
                <c:pt idx="14829" formatCode="General">
                  <c:v>-2.3124937211859799E-2</c:v>
                </c:pt>
                <c:pt idx="14830" formatCode="General">
                  <c:v>-2.93812029614554E-2</c:v>
                </c:pt>
                <c:pt idx="14831" formatCode="General">
                  <c:v>-3.6031850512439297E-2</c:v>
                </c:pt>
                <c:pt idx="14832" formatCode="General">
                  <c:v>-4.2089637070474702E-2</c:v>
                </c:pt>
                <c:pt idx="14833" formatCode="General">
                  <c:v>-4.6786124148642402E-2</c:v>
                </c:pt>
                <c:pt idx="14834" formatCode="General">
                  <c:v>-4.9328526751490097E-2</c:v>
                </c:pt>
                <c:pt idx="14835" formatCode="General">
                  <c:v>-4.9374784707852802E-2</c:v>
                </c:pt>
                <c:pt idx="14836" formatCode="General">
                  <c:v>-4.7237604625163E-2</c:v>
                </c:pt>
                <c:pt idx="14837" formatCode="General">
                  <c:v>-4.2978482265418297E-2</c:v>
                </c:pt>
                <c:pt idx="14838" formatCode="General">
                  <c:v>-3.6341575135846002E-2</c:v>
                </c:pt>
                <c:pt idx="14839" formatCode="General">
                  <c:v>-2.75761934934605E-2</c:v>
                </c:pt>
                <c:pt idx="14840" formatCode="General">
                  <c:v>-1.7637345068071901E-2</c:v>
                </c:pt>
                <c:pt idx="14841" formatCode="General">
                  <c:v>-6.8312246404698303E-3</c:v>
                </c:pt>
                <c:pt idx="14842" formatCode="General">
                  <c:v>5.1701918334836599E-3</c:v>
                </c:pt>
                <c:pt idx="14843" formatCode="General">
                  <c:v>1.8086070541907001E-2</c:v>
                </c:pt>
                <c:pt idx="14844" formatCode="General">
                  <c:v>3.1700215319169597E-2</c:v>
                </c:pt>
                <c:pt idx="14845" formatCode="General">
                  <c:v>4.6159533174586397E-2</c:v>
                </c:pt>
                <c:pt idx="14846" formatCode="General">
                  <c:v>6.09202997438405E-2</c:v>
                </c:pt>
                <c:pt idx="14847" formatCode="General">
                  <c:v>7.4830651414459007E-2</c:v>
                </c:pt>
                <c:pt idx="14848" formatCode="General">
                  <c:v>8.7133919683701003E-2</c:v>
                </c:pt>
                <c:pt idx="14849" formatCode="General">
                  <c:v>9.7778999158760496E-2</c:v>
                </c:pt>
                <c:pt idx="14850" formatCode="General">
                  <c:v>0.107418049405395</c:v>
                </c:pt>
                <c:pt idx="14851" formatCode="General">
                  <c:v>0.116712298422445</c:v>
                </c:pt>
                <c:pt idx="14852" formatCode="General">
                  <c:v>0.12508350723887099</c:v>
                </c:pt>
                <c:pt idx="14853" formatCode="General">
                  <c:v>0.13173263658423601</c:v>
                </c:pt>
                <c:pt idx="14854" formatCode="General">
                  <c:v>0.136754457449589</c:v>
                </c:pt>
                <c:pt idx="14855" formatCode="General">
                  <c:v>0.14059117717131001</c:v>
                </c:pt>
                <c:pt idx="14856" formatCode="General">
                  <c:v>0.143801714231864</c:v>
                </c:pt>
                <c:pt idx="14857" formatCode="General">
                  <c:v>0.147144878348969</c:v>
                </c:pt>
                <c:pt idx="14858" formatCode="General">
                  <c:v>0.15112591247162099</c:v>
                </c:pt>
                <c:pt idx="14859" formatCode="General">
                  <c:v>0.155464181875691</c:v>
                </c:pt>
                <c:pt idx="14860" formatCode="General">
                  <c:v>0.15983973572274901</c:v>
                </c:pt>
                <c:pt idx="14861" formatCode="General">
                  <c:v>0.164325739127237</c:v>
                </c:pt>
                <c:pt idx="14862" formatCode="General">
                  <c:v>0.16904829075951</c:v>
                </c:pt>
                <c:pt idx="14863" formatCode="General">
                  <c:v>0.173904638302704</c:v>
                </c:pt>
                <c:pt idx="14864" formatCode="General">
                  <c:v>0.17877347105807301</c:v>
                </c:pt>
                <c:pt idx="14865" formatCode="General">
                  <c:v>0.18374296924539099</c:v>
                </c:pt>
                <c:pt idx="14866" formatCode="General">
                  <c:v>0.18934704589887</c:v>
                </c:pt>
                <c:pt idx="14867" formatCode="General">
                  <c:v>0.196017955512791</c:v>
                </c:pt>
                <c:pt idx="14868" formatCode="General">
                  <c:v>0.20353792645425201</c:v>
                </c:pt>
                <c:pt idx="14869" formatCode="General">
                  <c:v>0.21134323199996399</c:v>
                </c:pt>
                <c:pt idx="14870" formatCode="General">
                  <c:v>0.218872587826482</c:v>
                </c:pt>
                <c:pt idx="14871" formatCode="General">
                  <c:v>0.22622393710997701</c:v>
                </c:pt>
                <c:pt idx="14872" formatCode="General">
                  <c:v>0.23376904197734799</c:v>
                </c:pt>
                <c:pt idx="14873" formatCode="General">
                  <c:v>0.24161117658929199</c:v>
                </c:pt>
                <c:pt idx="14874" formatCode="General">
                  <c:v>0.249522424840357</c:v>
                </c:pt>
                <c:pt idx="14875" formatCode="General">
                  <c:v>0.25705451823582498</c:v>
                </c:pt>
                <c:pt idx="14876" formatCode="General">
                  <c:v>0.26402942371372501</c:v>
                </c:pt>
                <c:pt idx="14877" formatCode="General">
                  <c:v>0.27062308396241702</c:v>
                </c:pt>
                <c:pt idx="14878" formatCode="General">
                  <c:v>0.27671635287276303</c:v>
                </c:pt>
                <c:pt idx="14879" formatCode="General">
                  <c:v>0.282042121492667</c:v>
                </c:pt>
                <c:pt idx="14880" formatCode="General">
                  <c:v>0.28615827181249798</c:v>
                </c:pt>
                <c:pt idx="14881" formatCode="General">
                  <c:v>0.28869602425609903</c:v>
                </c:pt>
                <c:pt idx="14882" formatCode="General">
                  <c:v>0.29023756524177902</c:v>
                </c:pt>
                <c:pt idx="14883" formatCode="General">
                  <c:v>0.29123325312565901</c:v>
                </c:pt>
                <c:pt idx="14884" formatCode="General">
                  <c:v>0.29172183861964301</c:v>
                </c:pt>
                <c:pt idx="14885" formatCode="General">
                  <c:v>0.291567663432589</c:v>
                </c:pt>
                <c:pt idx="14886" formatCode="General">
                  <c:v>0.29066316187615099</c:v>
                </c:pt>
                <c:pt idx="14887" formatCode="General">
                  <c:v>0.28926976294893397</c:v>
                </c:pt>
                <c:pt idx="14888" formatCode="General">
                  <c:v>0.28766551272724</c:v>
                </c:pt>
                <c:pt idx="14889" formatCode="General">
                  <c:v>0.285846869616112</c:v>
                </c:pt>
                <c:pt idx="14890" formatCode="General">
                  <c:v>0.283592751708447</c:v>
                </c:pt>
                <c:pt idx="14891" formatCode="General">
                  <c:v>0.28121573555220603</c:v>
                </c:pt>
                <c:pt idx="14892" formatCode="General">
                  <c:v>0.27943260787201202</c:v>
                </c:pt>
                <c:pt idx="14893" formatCode="General">
                  <c:v>0.27838219007526599</c:v>
                </c:pt>
                <c:pt idx="14894" formatCode="General">
                  <c:v>0.27767782374766597</c:v>
                </c:pt>
                <c:pt idx="14895" formatCode="General">
                  <c:v>0.27727039539474502</c:v>
                </c:pt>
                <c:pt idx="14896" formatCode="General">
                  <c:v>0.27759954913492002</c:v>
                </c:pt>
                <c:pt idx="14897" formatCode="General">
                  <c:v>0.27893002662511501</c:v>
                </c:pt>
                <c:pt idx="14898" formatCode="General">
                  <c:v>0.28087118875947498</c:v>
                </c:pt>
                <c:pt idx="14899" formatCode="General">
                  <c:v>0.28310640394542602</c:v>
                </c:pt>
                <c:pt idx="14900" formatCode="General">
                  <c:v>0.28573166125112698</c:v>
                </c:pt>
                <c:pt idx="14901" formatCode="General">
                  <c:v>0.28902890867548697</c:v>
                </c:pt>
                <c:pt idx="14902" formatCode="General">
                  <c:v>0.29347557056260998</c:v>
                </c:pt>
                <c:pt idx="14903" formatCode="General">
                  <c:v>0.29937758577197199</c:v>
                </c:pt>
                <c:pt idx="14904" formatCode="General">
                  <c:v>0.30712672694277798</c:v>
                </c:pt>
                <c:pt idx="14905" formatCode="General">
                  <c:v>0.31656505630888299</c:v>
                </c:pt>
                <c:pt idx="14906" formatCode="General">
                  <c:v>0.32664946013727603</c:v>
                </c:pt>
                <c:pt idx="14907" formatCode="General">
                  <c:v>0.33703217175573402</c:v>
                </c:pt>
                <c:pt idx="14908" formatCode="General">
                  <c:v>0.34756452264159798</c:v>
                </c:pt>
                <c:pt idx="14909" formatCode="General">
                  <c:v>0.357599992833803</c:v>
                </c:pt>
                <c:pt idx="14910" formatCode="General">
                  <c:v>0.36663499061087201</c:v>
                </c:pt>
                <c:pt idx="14911" formatCode="General">
                  <c:v>0.37422864435019498</c:v>
                </c:pt>
                <c:pt idx="14912" formatCode="General">
                  <c:v>0.38020520245938899</c:v>
                </c:pt>
                <c:pt idx="14913" formatCode="General">
                  <c:v>0.38477860794117003</c:v>
                </c:pt>
                <c:pt idx="14914" formatCode="General">
                  <c:v>0.388249491641116</c:v>
                </c:pt>
                <c:pt idx="14915" formatCode="General">
                  <c:v>0.39033869008834499</c:v>
                </c:pt>
                <c:pt idx="14916" formatCode="General">
                  <c:v>0.39033978301383998</c:v>
                </c:pt>
                <c:pt idx="14917" formatCode="General">
                  <c:v>0.38815231993507898</c:v>
                </c:pt>
                <c:pt idx="14918" formatCode="General">
                  <c:v>0.38433401427099301</c:v>
                </c:pt>
                <c:pt idx="14919" formatCode="General">
                  <c:v>0.37925436947011498</c:v>
                </c:pt>
                <c:pt idx="14920" formatCode="General">
                  <c:v>0.37275969966932498</c:v>
                </c:pt>
                <c:pt idx="14921" formatCode="General">
                  <c:v>0.36507621784300398</c:v>
                </c:pt>
                <c:pt idx="14922" formatCode="General">
                  <c:v>0.35698722003979699</c:v>
                </c:pt>
                <c:pt idx="14923" formatCode="General">
                  <c:v>0.34949691645586001</c:v>
                </c:pt>
                <c:pt idx="14924" formatCode="General">
                  <c:v>0.34347362831290001</c:v>
                </c:pt>
                <c:pt idx="14925" formatCode="General">
                  <c:v>0.33878220887639798</c:v>
                </c:pt>
                <c:pt idx="14926" formatCode="General">
                  <c:v>0.33477826747455502</c:v>
                </c:pt>
                <c:pt idx="14927" formatCode="General">
                  <c:v>0.33132993047606002</c:v>
                </c:pt>
                <c:pt idx="14928" formatCode="General">
                  <c:v>0.32915551000152898</c:v>
                </c:pt>
                <c:pt idx="14929" formatCode="General">
                  <c:v>0.32916305453508399</c:v>
                </c:pt>
                <c:pt idx="14930" formatCode="General">
                  <c:v>0.33116488082120399</c:v>
                </c:pt>
                <c:pt idx="14931" formatCode="General">
                  <c:v>0.33429749182455598</c:v>
                </c:pt>
                <c:pt idx="14932" formatCode="General">
                  <c:v>0.33785557026297203</c:v>
                </c:pt>
                <c:pt idx="14933" formatCode="General">
                  <c:v>0.34107647040631001</c:v>
                </c:pt>
                <c:pt idx="14934" formatCode="General">
                  <c:v>0.34318093350363699</c:v>
                </c:pt>
                <c:pt idx="14935" formatCode="General">
                  <c:v>0.34361653302179301</c:v>
                </c:pt>
                <c:pt idx="14936" formatCode="General">
                  <c:v>0.34225287278018401</c:v>
                </c:pt>
                <c:pt idx="14937" formatCode="General">
                  <c:v>0.33910151055476501</c:v>
                </c:pt>
                <c:pt idx="14938" formatCode="General">
                  <c:v>0.33388553404924598</c:v>
                </c:pt>
                <c:pt idx="14939" formatCode="General">
                  <c:v>0.326478827212906</c:v>
                </c:pt>
                <c:pt idx="14940" formatCode="General">
                  <c:v>0.31706130267607002</c:v>
                </c:pt>
                <c:pt idx="14941" formatCode="General">
                  <c:v>0.30603929150890102</c:v>
                </c:pt>
                <c:pt idx="14942" formatCode="General">
                  <c:v>0.294247345910508</c:v>
                </c:pt>
                <c:pt idx="14943" formatCode="General">
                  <c:v>0.28224178713375703</c:v>
                </c:pt>
                <c:pt idx="14944" formatCode="General">
                  <c:v>0.26991203927042501</c:v>
                </c:pt>
                <c:pt idx="14945" formatCode="General">
                  <c:v>0.25750081194506103</c:v>
                </c:pt>
                <c:pt idx="14946" formatCode="General">
                  <c:v>0.24580194006727701</c:v>
                </c:pt>
                <c:pt idx="14947" formatCode="General">
                  <c:v>0.23556520783153301</c:v>
                </c:pt>
                <c:pt idx="14948" formatCode="General">
                  <c:v>0.22726402238997401</c:v>
                </c:pt>
                <c:pt idx="14949" formatCode="General">
                  <c:v>0.22099148704045499</c:v>
                </c:pt>
                <c:pt idx="14950" formatCode="General">
                  <c:v>0.216672993782762</c:v>
                </c:pt>
                <c:pt idx="14951" formatCode="General">
                  <c:v>0.213844576401889</c:v>
                </c:pt>
                <c:pt idx="14952" formatCode="General">
                  <c:v>0.211919909207122</c:v>
                </c:pt>
                <c:pt idx="14953" formatCode="General">
                  <c:v>0.210525630971203</c:v>
                </c:pt>
                <c:pt idx="14954" formatCode="General">
                  <c:v>0.20897282515100399</c:v>
                </c:pt>
                <c:pt idx="14955" formatCode="General">
                  <c:v>0.20646555000546499</c:v>
                </c:pt>
                <c:pt idx="14956" formatCode="General">
                  <c:v>0.20272235320260401</c:v>
                </c:pt>
                <c:pt idx="14957" formatCode="General">
                  <c:v>0.19824909015612399</c:v>
                </c:pt>
                <c:pt idx="14958" formatCode="General">
                  <c:v>0.19346727197390701</c:v>
                </c:pt>
                <c:pt idx="14959" formatCode="General">
                  <c:v>0.188192237648902</c:v>
                </c:pt>
                <c:pt idx="14960" formatCode="General">
                  <c:v>0.182613214521504</c:v>
                </c:pt>
                <c:pt idx="14961" formatCode="General">
                  <c:v>0.177533934015359</c:v>
                </c:pt>
                <c:pt idx="14962" formatCode="General">
                  <c:v>0.17334650207697799</c:v>
                </c:pt>
                <c:pt idx="14963" formatCode="General">
                  <c:v>0.16942411524652101</c:v>
                </c:pt>
                <c:pt idx="14964" formatCode="General">
                  <c:v>0.16507185464523599</c:v>
                </c:pt>
                <c:pt idx="14965" formatCode="General">
                  <c:v>0.160364437771577</c:v>
                </c:pt>
                <c:pt idx="14966" formatCode="General">
                  <c:v>0.155562503895608</c:v>
                </c:pt>
                <c:pt idx="14967" formatCode="General">
                  <c:v>0.15030184659168799</c:v>
                </c:pt>
                <c:pt idx="14968" formatCode="General">
                  <c:v>0.14393829553042201</c:v>
                </c:pt>
                <c:pt idx="14969" formatCode="General">
                  <c:v>0.13659394731319199</c:v>
                </c:pt>
                <c:pt idx="14970" formatCode="General">
                  <c:v>0.12883831540395399</c:v>
                </c:pt>
                <c:pt idx="14971" formatCode="General">
                  <c:v>0.121010983890733</c:v>
                </c:pt>
                <c:pt idx="14972" formatCode="General">
                  <c:v>0.113311486257635</c:v>
                </c:pt>
                <c:pt idx="14973" formatCode="General">
                  <c:v>0.105843543077229</c:v>
                </c:pt>
                <c:pt idx="14974" formatCode="General">
                  <c:v>9.8563069171942602E-2</c:v>
                </c:pt>
                <c:pt idx="14975" formatCode="General">
                  <c:v>9.1177158158328997E-2</c:v>
                </c:pt>
                <c:pt idx="14976" formatCode="General">
                  <c:v>8.3346187544799194E-2</c:v>
                </c:pt>
                <c:pt idx="14977" formatCode="General">
                  <c:v>7.4950536951328903E-2</c:v>
                </c:pt>
                <c:pt idx="14978" formatCode="General">
                  <c:v>6.5886467411134395E-2</c:v>
                </c:pt>
                <c:pt idx="14979" formatCode="General">
                  <c:v>5.58010998063595E-2</c:v>
                </c:pt>
                <c:pt idx="14980" formatCode="General">
                  <c:v>4.4452634640990703E-2</c:v>
                </c:pt>
                <c:pt idx="14981" formatCode="General">
                  <c:v>3.21726030030723E-2</c:v>
                </c:pt>
                <c:pt idx="14982" formatCode="General">
                  <c:v>1.9266922492910801E-2</c:v>
                </c:pt>
                <c:pt idx="14983" formatCode="General">
                  <c:v>5.6574981798848999E-3</c:v>
                </c:pt>
                <c:pt idx="14984" formatCode="General">
                  <c:v>-8.3857977937067708E-3</c:v>
                </c:pt>
                <c:pt idx="14985" formatCode="General">
                  <c:v>-2.2587412310197001E-2</c:v>
                </c:pt>
                <c:pt idx="14986" formatCode="General">
                  <c:v>-3.7279649062290997E-2</c:v>
                </c:pt>
                <c:pt idx="14987" formatCode="General">
                  <c:v>-5.2648884990456203E-2</c:v>
                </c:pt>
                <c:pt idx="14988" formatCode="General">
                  <c:v>-6.8124753746020103E-2</c:v>
                </c:pt>
                <c:pt idx="14989" formatCode="General">
                  <c:v>-8.3022363615757405E-2</c:v>
                </c:pt>
                <c:pt idx="14990" formatCode="General">
                  <c:v>-9.6926239845956594E-2</c:v>
                </c:pt>
                <c:pt idx="14991" formatCode="General">
                  <c:v>-0.109468090151234</c:v>
                </c:pt>
                <c:pt idx="14992" formatCode="General">
                  <c:v>-0.12057134182913801</c:v>
                </c:pt>
                <c:pt idx="14993" formatCode="General">
                  <c:v>-0.130406991105214</c:v>
                </c:pt>
                <c:pt idx="14994" formatCode="General">
                  <c:v>-0.13885097991241399</c:v>
                </c:pt>
                <c:pt idx="14995" formatCode="General">
                  <c:v>-0.145459539604786</c:v>
                </c:pt>
                <c:pt idx="14996" formatCode="General">
                  <c:v>-0.14993045529037999</c:v>
                </c:pt>
                <c:pt idx="14997" formatCode="General">
                  <c:v>-0.152387607903542</c:v>
                </c:pt>
                <c:pt idx="14998" formatCode="General">
                  <c:v>-0.15321709032271999</c:v>
                </c:pt>
                <c:pt idx="14999" formatCode="General">
                  <c:v>-0.152769738201956</c:v>
                </c:pt>
                <c:pt idx="15000" formatCode="General">
                  <c:v>-0.15165116565808801</c:v>
                </c:pt>
                <c:pt idx="15001" formatCode="General">
                  <c:v>-0.150431487609956</c:v>
                </c:pt>
                <c:pt idx="15002" formatCode="General">
                  <c:v>-0.14902848184456</c:v>
                </c:pt>
                <c:pt idx="15003" formatCode="General">
                  <c:v>-0.14724757704215299</c:v>
                </c:pt>
                <c:pt idx="15004" formatCode="General">
                  <c:v>-0.14545894432544401</c:v>
                </c:pt>
                <c:pt idx="15005" formatCode="General">
                  <c:v>-0.14413931879868599</c:v>
                </c:pt>
                <c:pt idx="15006" formatCode="General">
                  <c:v>-0.14365701273592399</c:v>
                </c:pt>
                <c:pt idx="15007" formatCode="General">
                  <c:v>-0.14424550203175501</c:v>
                </c:pt>
                <c:pt idx="15008" formatCode="General">
                  <c:v>-0.14600001528699499</c:v>
                </c:pt>
                <c:pt idx="15009" formatCode="General">
                  <c:v>-0.149020634865904</c:v>
                </c:pt>
                <c:pt idx="15010" formatCode="General">
                  <c:v>-0.15331736501679799</c:v>
                </c:pt>
                <c:pt idx="15011" formatCode="General">
                  <c:v>-0.15894680506935299</c:v>
                </c:pt>
                <c:pt idx="15012" formatCode="General">
                  <c:v>-0.16610404849803201</c:v>
                </c:pt>
                <c:pt idx="15013" formatCode="General">
                  <c:v>-0.17514316747164099</c:v>
                </c:pt>
                <c:pt idx="15014" formatCode="General">
                  <c:v>-0.18571549827609801</c:v>
                </c:pt>
                <c:pt idx="15015" formatCode="General">
                  <c:v>-0.19684044356628899</c:v>
                </c:pt>
                <c:pt idx="15016" formatCode="General">
                  <c:v>-0.207750474845601</c:v>
                </c:pt>
                <c:pt idx="15017" formatCode="General">
                  <c:v>-0.21842588187717499</c:v>
                </c:pt>
                <c:pt idx="15018" formatCode="General">
                  <c:v>-0.228892984677804</c:v>
                </c:pt>
                <c:pt idx="15019" formatCode="General">
                  <c:v>-0.23876784044867</c:v>
                </c:pt>
                <c:pt idx="15020" formatCode="General">
                  <c:v>-0.24766846420182001</c:v>
                </c:pt>
                <c:pt idx="15021" formatCode="General">
                  <c:v>-0.25531717451549502</c:v>
                </c:pt>
                <c:pt idx="15022" formatCode="General">
                  <c:v>-0.261963342362389</c:v>
                </c:pt>
                <c:pt idx="15023" formatCode="General">
                  <c:v>-0.267728401848282</c:v>
                </c:pt>
                <c:pt idx="15024" formatCode="General">
                  <c:v>-0.27270694315986899</c:v>
                </c:pt>
                <c:pt idx="15025" formatCode="General">
                  <c:v>-0.27724448187941497</c:v>
                </c:pt>
                <c:pt idx="15026" formatCode="General">
                  <c:v>-0.280944544150866</c:v>
                </c:pt>
                <c:pt idx="15027" formatCode="General">
                  <c:v>-0.28347868071134003</c:v>
                </c:pt>
                <c:pt idx="15028" formatCode="General">
                  <c:v>-0.28527376009816002</c:v>
                </c:pt>
                <c:pt idx="15029" formatCode="General">
                  <c:v>-0.287003131275259</c:v>
                </c:pt>
                <c:pt idx="15030" formatCode="General">
                  <c:v>-0.289234913595106</c:v>
                </c:pt>
                <c:pt idx="15031" formatCode="General">
                  <c:v>-0.29217801260669002</c:v>
                </c:pt>
                <c:pt idx="15032" formatCode="General">
                  <c:v>-0.29547941100883501</c:v>
                </c:pt>
                <c:pt idx="15033" formatCode="General">
                  <c:v>-0.298819963934495</c:v>
                </c:pt>
                <c:pt idx="15034" formatCode="General">
                  <c:v>-0.30224158999746797</c:v>
                </c:pt>
                <c:pt idx="15035" formatCode="General">
                  <c:v>-0.30575715854676799</c:v>
                </c:pt>
                <c:pt idx="15036" formatCode="General">
                  <c:v>-0.30920817317427302</c:v>
                </c:pt>
                <c:pt idx="15037" formatCode="General">
                  <c:v>-0.31233328777637298</c:v>
                </c:pt>
                <c:pt idx="15038" formatCode="General">
                  <c:v>-0.31530072574289397</c:v>
                </c:pt>
                <c:pt idx="15039" formatCode="General">
                  <c:v>-0.31825556031707802</c:v>
                </c:pt>
                <c:pt idx="15040" formatCode="General">
                  <c:v>-0.321411073097151</c:v>
                </c:pt>
                <c:pt idx="15041" formatCode="General">
                  <c:v>-0.32502117239635803</c:v>
                </c:pt>
                <c:pt idx="15042" formatCode="General">
                  <c:v>-0.32864295506499203</c:v>
                </c:pt>
                <c:pt idx="15043" formatCode="General">
                  <c:v>-0.33175059828168302</c:v>
                </c:pt>
                <c:pt idx="15044" formatCode="General">
                  <c:v>-0.33461633805211</c:v>
                </c:pt>
                <c:pt idx="15045" formatCode="General">
                  <c:v>-0.33758897037475</c:v>
                </c:pt>
                <c:pt idx="15046" formatCode="General">
                  <c:v>-0.340668251495092</c:v>
                </c:pt>
                <c:pt idx="15047" formatCode="General">
                  <c:v>-0.34421105827566301</c:v>
                </c:pt>
                <c:pt idx="15048" formatCode="General">
                  <c:v>-0.34808850881053899</c:v>
                </c:pt>
                <c:pt idx="15049" formatCode="General">
                  <c:v>-0.35140034094704498</c:v>
                </c:pt>
                <c:pt idx="15050" formatCode="General">
                  <c:v>-0.35370849409414501</c:v>
                </c:pt>
                <c:pt idx="15051" formatCode="General">
                  <c:v>-0.355076232913693</c:v>
                </c:pt>
                <c:pt idx="15052" formatCode="General">
                  <c:v>-0.35582105810004</c:v>
                </c:pt>
                <c:pt idx="15053" formatCode="General">
                  <c:v>-0.35627814811852399</c:v>
                </c:pt>
                <c:pt idx="15054" formatCode="General">
                  <c:v>-0.357437930265809</c:v>
                </c:pt>
                <c:pt idx="15055" formatCode="General">
                  <c:v>-0.36016029190570298</c:v>
                </c:pt>
                <c:pt idx="15056" formatCode="General">
                  <c:v>-0.36428480355910198</c:v>
                </c:pt>
                <c:pt idx="15057" formatCode="General">
                  <c:v>-0.369204810862236</c:v>
                </c:pt>
                <c:pt idx="15058" formatCode="General">
                  <c:v>-0.37419147854874102</c:v>
                </c:pt>
                <c:pt idx="15059" formatCode="General">
                  <c:v>-0.37904939278417599</c:v>
                </c:pt>
                <c:pt idx="15060" formatCode="General">
                  <c:v>-0.38420830310480403</c:v>
                </c:pt>
                <c:pt idx="15061" formatCode="General">
                  <c:v>-0.38973296266047602</c:v>
                </c:pt>
                <c:pt idx="15062" formatCode="General">
                  <c:v>-0.39488314317150403</c:v>
                </c:pt>
                <c:pt idx="15063" formatCode="General">
                  <c:v>-0.39915054778015202</c:v>
                </c:pt>
                <c:pt idx="15064" formatCode="General">
                  <c:v>-0.40233215389831101</c:v>
                </c:pt>
                <c:pt idx="15065" formatCode="General">
                  <c:v>-0.40422589385850399</c:v>
                </c:pt>
                <c:pt idx="15066" formatCode="General">
                  <c:v>-0.40493773097326802</c:v>
                </c:pt>
                <c:pt idx="15067" formatCode="General">
                  <c:v>-0.405327619620237</c:v>
                </c:pt>
                <c:pt idx="15068" formatCode="General">
                  <c:v>-0.40595675159740602</c:v>
                </c:pt>
                <c:pt idx="15069" formatCode="General">
                  <c:v>-0.406967904688394</c:v>
                </c:pt>
                <c:pt idx="15070" formatCode="General">
                  <c:v>-0.408367362421653</c:v>
                </c:pt>
                <c:pt idx="15071" formatCode="General">
                  <c:v>-0.40966053047112899</c:v>
                </c:pt>
                <c:pt idx="15072" formatCode="General">
                  <c:v>-0.41030061476652901</c:v>
                </c:pt>
                <c:pt idx="15073" formatCode="General">
                  <c:v>-0.40970756768806998</c:v>
                </c:pt>
                <c:pt idx="15074" formatCode="General">
                  <c:v>-0.40729285366805101</c:v>
                </c:pt>
                <c:pt idx="15075" formatCode="General">
                  <c:v>-0.40224226670394903</c:v>
                </c:pt>
                <c:pt idx="15076" formatCode="General">
                  <c:v>-0.39408424678160398</c:v>
                </c:pt>
                <c:pt idx="15077" formatCode="General">
                  <c:v>-0.38317759947223001</c:v>
                </c:pt>
                <c:pt idx="15078" formatCode="General">
                  <c:v>-0.37038406952781699</c:v>
                </c:pt>
                <c:pt idx="15079" formatCode="General">
                  <c:v>-0.35702928321108202</c:v>
                </c:pt>
                <c:pt idx="15080" formatCode="General">
                  <c:v>-0.34428521679728602</c:v>
                </c:pt>
                <c:pt idx="15081" formatCode="General">
                  <c:v>-0.33264682526205702</c:v>
                </c:pt>
                <c:pt idx="15082" formatCode="General">
                  <c:v>-0.32228020227715498</c:v>
                </c:pt>
                <c:pt idx="15083" formatCode="General">
                  <c:v>-0.31305667064921899</c:v>
                </c:pt>
                <c:pt idx="15084" formatCode="General">
                  <c:v>-0.30473257104502799</c:v>
                </c:pt>
                <c:pt idx="15085" formatCode="General">
                  <c:v>-0.29705544221500302</c:v>
                </c:pt>
                <c:pt idx="15086" formatCode="General">
                  <c:v>-0.289873372807813</c:v>
                </c:pt>
                <c:pt idx="15087" formatCode="General">
                  <c:v>-0.28327567782042301</c:v>
                </c:pt>
                <c:pt idx="15088" formatCode="General">
                  <c:v>-0.27747857681145499</c:v>
                </c:pt>
                <c:pt idx="15089" formatCode="General">
                  <c:v>-0.27290378421268702</c:v>
                </c:pt>
                <c:pt idx="15090" formatCode="General">
                  <c:v>-0.269656152656575</c:v>
                </c:pt>
                <c:pt idx="15091" formatCode="General">
                  <c:v>-0.26740711572291498</c:v>
                </c:pt>
                <c:pt idx="15092" formatCode="General">
                  <c:v>-0.265543340755938</c:v>
                </c:pt>
                <c:pt idx="15093" formatCode="General">
                  <c:v>-0.2632821854074</c:v>
                </c:pt>
                <c:pt idx="15094" formatCode="General">
                  <c:v>-0.26025858921084399</c:v>
                </c:pt>
                <c:pt idx="15095" formatCode="General">
                  <c:v>-0.25637715251511201</c:v>
                </c:pt>
                <c:pt idx="15096" formatCode="General">
                  <c:v>-0.25204479595509499</c:v>
                </c:pt>
                <c:pt idx="15097" formatCode="General">
                  <c:v>-0.24766346337224501</c:v>
                </c:pt>
                <c:pt idx="15098" formatCode="General">
                  <c:v>-0.24277405263886001</c:v>
                </c:pt>
                <c:pt idx="15099" formatCode="General">
                  <c:v>-0.236916243289261</c:v>
                </c:pt>
                <c:pt idx="15100" formatCode="General">
                  <c:v>-0.23020295376644301</c:v>
                </c:pt>
                <c:pt idx="15101" formatCode="General">
                  <c:v>-0.22276844902076701</c:v>
                </c:pt>
                <c:pt idx="15102" formatCode="General">
                  <c:v>-0.21479700213088301</c:v>
                </c:pt>
                <c:pt idx="15103" formatCode="General">
                  <c:v>-0.20702999843355399</c:v>
                </c:pt>
                <c:pt idx="15104" formatCode="General">
                  <c:v>-0.199454760317956</c:v>
                </c:pt>
                <c:pt idx="15105" formatCode="General">
                  <c:v>-0.19142833502576501</c:v>
                </c:pt>
                <c:pt idx="15106" formatCode="General">
                  <c:v>-0.18302997716639699</c:v>
                </c:pt>
                <c:pt idx="15107" formatCode="General">
                  <c:v>-0.17468302479270501</c:v>
                </c:pt>
                <c:pt idx="15108" formatCode="General">
                  <c:v>-0.16659182081187701</c:v>
                </c:pt>
                <c:pt idx="15109" formatCode="General">
                  <c:v>-0.158865035352491</c:v>
                </c:pt>
                <c:pt idx="15110" formatCode="General">
                  <c:v>-0.15201205773799001</c:v>
                </c:pt>
                <c:pt idx="15111" formatCode="General">
                  <c:v>-0.14584914703974899</c:v>
                </c:pt>
                <c:pt idx="15112" formatCode="General">
                  <c:v>-0.13928902624794301</c:v>
                </c:pt>
                <c:pt idx="15113" formatCode="General">
                  <c:v>-0.13157002380257199</c:v>
                </c:pt>
                <c:pt idx="15114" formatCode="General">
                  <c:v>-0.122704943247586</c:v>
                </c:pt>
                <c:pt idx="15115" formatCode="General">
                  <c:v>-0.11303284349047001</c:v>
                </c:pt>
                <c:pt idx="15116" formatCode="General">
                  <c:v>-0.10259617411286701</c:v>
                </c:pt>
                <c:pt idx="15117" formatCode="General">
                  <c:v>-9.1212811131869007E-2</c:v>
                </c:pt>
                <c:pt idx="15118" formatCode="General">
                  <c:v>-7.9797978573840994E-2</c:v>
                </c:pt>
                <c:pt idx="15119" formatCode="General">
                  <c:v>-6.9367164046804999E-2</c:v>
                </c:pt>
                <c:pt idx="15120" formatCode="General">
                  <c:v>-5.9989930260840298E-2</c:v>
                </c:pt>
                <c:pt idx="15121" formatCode="General">
                  <c:v>-5.1733889103590398E-2</c:v>
                </c:pt>
                <c:pt idx="15122" formatCode="General">
                  <c:v>-4.4306048288016001E-2</c:v>
                </c:pt>
                <c:pt idx="15123" formatCode="General">
                  <c:v>-3.7373593854685097E-2</c:v>
                </c:pt>
                <c:pt idx="15124" formatCode="General">
                  <c:v>-3.0790108009598399E-2</c:v>
                </c:pt>
                <c:pt idx="15125" formatCode="General">
                  <c:v>-2.4982705760831499E-2</c:v>
                </c:pt>
                <c:pt idx="15126" formatCode="General">
                  <c:v>-2.0299869129087999E-2</c:v>
                </c:pt>
                <c:pt idx="15127" formatCode="General">
                  <c:v>-1.6451594920441501E-2</c:v>
                </c:pt>
                <c:pt idx="15128" formatCode="General">
                  <c:v>-1.28670191549701E-2</c:v>
                </c:pt>
                <c:pt idx="15129" formatCode="General">
                  <c:v>-8.5676697376947906E-3</c:v>
                </c:pt>
                <c:pt idx="15130" formatCode="General">
                  <c:v>-2.6872589253761699E-3</c:v>
                </c:pt>
                <c:pt idx="15131" formatCode="General">
                  <c:v>4.6960859694380498E-3</c:v>
                </c:pt>
                <c:pt idx="15132" formatCode="General">
                  <c:v>1.30363082822442E-2</c:v>
                </c:pt>
                <c:pt idx="15133" formatCode="General">
                  <c:v>2.2125133482373199E-2</c:v>
                </c:pt>
                <c:pt idx="15134" formatCode="General">
                  <c:v>3.1904906579905801E-2</c:v>
                </c:pt>
                <c:pt idx="15135" formatCode="General">
                  <c:v>4.2328664444662198E-2</c:v>
                </c:pt>
                <c:pt idx="15136" formatCode="General">
                  <c:v>5.3566342641563298E-2</c:v>
                </c:pt>
                <c:pt idx="15137" formatCode="General">
                  <c:v>6.6177349238625005E-2</c:v>
                </c:pt>
                <c:pt idx="15138" formatCode="General">
                  <c:v>8.01881180755704E-2</c:v>
                </c:pt>
                <c:pt idx="15139" formatCode="General">
                  <c:v>9.4715415980847595E-2</c:v>
                </c:pt>
                <c:pt idx="15140" formatCode="General">
                  <c:v>0.109324782715836</c:v>
                </c:pt>
                <c:pt idx="15141" formatCode="General">
                  <c:v>0.12416180760942799</c:v>
                </c:pt>
                <c:pt idx="15142" formatCode="General">
                  <c:v>0.13897332050109601</c:v>
                </c:pt>
                <c:pt idx="15143" formatCode="General">
                  <c:v>0.15326456638906599</c:v>
                </c:pt>
                <c:pt idx="15144" formatCode="General">
                  <c:v>0.16699375681560999</c:v>
                </c:pt>
                <c:pt idx="15145" formatCode="General">
                  <c:v>0.18043087584350101</c:v>
                </c:pt>
                <c:pt idx="15146" formatCode="General">
                  <c:v>0.19369123315681899</c:v>
                </c:pt>
                <c:pt idx="15147" formatCode="General">
                  <c:v>0.20667696939593</c:v>
                </c:pt>
                <c:pt idx="15148" formatCode="General">
                  <c:v>0.21891841990827701</c:v>
                </c:pt>
                <c:pt idx="15149" formatCode="General">
                  <c:v>0.23006336246134901</c:v>
                </c:pt>
                <c:pt idx="15150" formatCode="General">
                  <c:v>0.240018204532646</c:v>
                </c:pt>
                <c:pt idx="15151" formatCode="General">
                  <c:v>0.24909975444489399</c:v>
                </c:pt>
                <c:pt idx="15152" formatCode="General">
                  <c:v>0.25751830674664999</c:v>
                </c:pt>
                <c:pt idx="15153" formatCode="General">
                  <c:v>0.26549964184793701</c:v>
                </c:pt>
                <c:pt idx="15154" formatCode="General">
                  <c:v>0.27344445848947802</c:v>
                </c:pt>
                <c:pt idx="15155" formatCode="General">
                  <c:v>0.28077612892539999</c:v>
                </c:pt>
                <c:pt idx="15156" formatCode="General">
                  <c:v>0.28680196167599598</c:v>
                </c:pt>
                <c:pt idx="15157" formatCode="General">
                  <c:v>0.29169991795362699</c:v>
                </c:pt>
                <c:pt idx="15158" formatCode="General">
                  <c:v>0.29608156615082298</c:v>
                </c:pt>
                <c:pt idx="15159" formatCode="General">
                  <c:v>0.300469783445585</c:v>
                </c:pt>
                <c:pt idx="15160" formatCode="General">
                  <c:v>0.30519806824101697</c:v>
                </c:pt>
                <c:pt idx="15161" formatCode="General">
                  <c:v>0.31055213170875801</c:v>
                </c:pt>
                <c:pt idx="15162" formatCode="General">
                  <c:v>0.316644410745067</c:v>
                </c:pt>
                <c:pt idx="15163" formatCode="General">
                  <c:v>0.323030641186419</c:v>
                </c:pt>
                <c:pt idx="15164" formatCode="General">
                  <c:v>0.32887481317764899</c:v>
                </c:pt>
                <c:pt idx="15165" formatCode="General">
                  <c:v>0.33412845248223599</c:v>
                </c:pt>
                <c:pt idx="15166" formatCode="General">
                  <c:v>0.33930267299137901</c:v>
                </c:pt>
                <c:pt idx="15167" formatCode="General">
                  <c:v>0.34487597001187897</c:v>
                </c:pt>
                <c:pt idx="15168" formatCode="General">
                  <c:v>0.35107634405952598</c:v>
                </c:pt>
                <c:pt idx="15169" formatCode="General">
                  <c:v>0.35771543560836799</c:v>
                </c:pt>
                <c:pt idx="15170" formatCode="General">
                  <c:v>0.36473455947219002</c:v>
                </c:pt>
                <c:pt idx="15171" formatCode="General">
                  <c:v>0.372003004142825</c:v>
                </c:pt>
                <c:pt idx="15172" formatCode="General">
                  <c:v>0.37930912853168602</c:v>
                </c:pt>
                <c:pt idx="15173" formatCode="General">
                  <c:v>0.38652495219772698</c:v>
                </c:pt>
                <c:pt idx="15174" formatCode="General">
                  <c:v>0.39387502335330798</c:v>
                </c:pt>
                <c:pt idx="15175" formatCode="General">
                  <c:v>0.40154040683594799</c:v>
                </c:pt>
                <c:pt idx="15176" formatCode="General">
                  <c:v>0.408421771390443</c:v>
                </c:pt>
                <c:pt idx="15177" formatCode="General">
                  <c:v>0.41321413026957099</c:v>
                </c:pt>
                <c:pt idx="15178" formatCode="General">
                  <c:v>0.41633724389949001</c:v>
                </c:pt>
                <c:pt idx="15179" formatCode="General">
                  <c:v>0.41929519339304999</c:v>
                </c:pt>
                <c:pt idx="15180" formatCode="General">
                  <c:v>0.42258046662471899</c:v>
                </c:pt>
                <c:pt idx="15181" formatCode="General">
                  <c:v>0.42599331690234299</c:v>
                </c:pt>
                <c:pt idx="15182" formatCode="General">
                  <c:v>0.429765065686734</c:v>
                </c:pt>
                <c:pt idx="15183" formatCode="General">
                  <c:v>0.43395711465597803</c:v>
                </c:pt>
                <c:pt idx="15184" formatCode="General">
                  <c:v>0.43827002773347501</c:v>
                </c:pt>
                <c:pt idx="15185" formatCode="General">
                  <c:v>0.44222215820133398</c:v>
                </c:pt>
                <c:pt idx="15186" formatCode="General">
                  <c:v>0.44541442996353497</c:v>
                </c:pt>
                <c:pt idx="15187" formatCode="General">
                  <c:v>0.447936220279196</c:v>
                </c:pt>
                <c:pt idx="15188" formatCode="General">
                  <c:v>0.45006750010797503</c:v>
                </c:pt>
                <c:pt idx="15189" formatCode="General">
                  <c:v>0.45168130651890798</c:v>
                </c:pt>
                <c:pt idx="15190" formatCode="General">
                  <c:v>0.45268254757996002</c:v>
                </c:pt>
                <c:pt idx="15191" formatCode="General">
                  <c:v>0.45321966660465002</c:v>
                </c:pt>
                <c:pt idx="15192" formatCode="General">
                  <c:v>0.45342606562793097</c:v>
                </c:pt>
                <c:pt idx="15193" formatCode="General">
                  <c:v>0.45347244734601699</c:v>
                </c:pt>
                <c:pt idx="15194" formatCode="General">
                  <c:v>0.453318906937345</c:v>
                </c:pt>
                <c:pt idx="15195" formatCode="General">
                  <c:v>0.45289330099985198</c:v>
                </c:pt>
                <c:pt idx="15196" formatCode="General">
                  <c:v>0.45227259584343599</c:v>
                </c:pt>
                <c:pt idx="15197" formatCode="General">
                  <c:v>0.45140303377345198</c:v>
                </c:pt>
                <c:pt idx="15198" formatCode="General">
                  <c:v>0.45027228899837901</c:v>
                </c:pt>
                <c:pt idx="15199" formatCode="General">
                  <c:v>0.44887489598534602</c:v>
                </c:pt>
                <c:pt idx="15200" formatCode="General">
                  <c:v>0.44710636303055301</c:v>
                </c:pt>
                <c:pt idx="15201" formatCode="General">
                  <c:v>0.44419339005976599</c:v>
                </c:pt>
                <c:pt idx="15202" formatCode="General">
                  <c:v>0.43949215725581098</c:v>
                </c:pt>
                <c:pt idx="15203" formatCode="General">
                  <c:v>0.43344683949577301</c:v>
                </c:pt>
                <c:pt idx="15204" formatCode="General">
                  <c:v>0.42689955300125698</c:v>
                </c:pt>
                <c:pt idx="15205" formatCode="General">
                  <c:v>0.42096630029412102</c:v>
                </c:pt>
                <c:pt idx="15206" formatCode="General">
                  <c:v>0.41653533453639102</c:v>
                </c:pt>
                <c:pt idx="15207" formatCode="General">
                  <c:v>0.41394417776841302</c:v>
                </c:pt>
                <c:pt idx="15208" formatCode="General">
                  <c:v>0.413001111067483</c:v>
                </c:pt>
                <c:pt idx="15209" formatCode="General">
                  <c:v>0.41306421584992797</c:v>
                </c:pt>
                <c:pt idx="15210" formatCode="General">
                  <c:v>0.413571691186154</c:v>
                </c:pt>
                <c:pt idx="15211" formatCode="General">
                  <c:v>0.41439925666891197</c:v>
                </c:pt>
                <c:pt idx="15212" formatCode="General">
                  <c:v>0.41605319204020202</c:v>
                </c:pt>
                <c:pt idx="15213" formatCode="General">
                  <c:v>0.41895311193035301</c:v>
                </c:pt>
                <c:pt idx="15214" formatCode="General">
                  <c:v>0.42279512673357</c:v>
                </c:pt>
                <c:pt idx="15215" formatCode="General">
                  <c:v>0.42725289969934999</c:v>
                </c:pt>
                <c:pt idx="15216" formatCode="General">
                  <c:v>0.431893165356738</c:v>
                </c:pt>
                <c:pt idx="15217" formatCode="General">
                  <c:v>0.43636459859079102</c:v>
                </c:pt>
                <c:pt idx="15218" formatCode="General">
                  <c:v>0.44064462156812301</c:v>
                </c:pt>
                <c:pt idx="15219" formatCode="General">
                  <c:v>0.44458837561983899</c:v>
                </c:pt>
                <c:pt idx="15220" formatCode="General">
                  <c:v>0.44800833890557001</c:v>
                </c:pt>
                <c:pt idx="15221" formatCode="General">
                  <c:v>0.45024473868184101</c:v>
                </c:pt>
                <c:pt idx="15222" formatCode="General">
                  <c:v>0.45038601280845197</c:v>
                </c:pt>
                <c:pt idx="15223" formatCode="General">
                  <c:v>0.44820637816106501</c:v>
                </c:pt>
                <c:pt idx="15224" formatCode="General">
                  <c:v>0.44405530129487097</c:v>
                </c:pt>
                <c:pt idx="15225" formatCode="General">
                  <c:v>0.438934245454634</c:v>
                </c:pt>
                <c:pt idx="15226" formatCode="General">
                  <c:v>0.43355493789640098</c:v>
                </c:pt>
                <c:pt idx="15227" formatCode="General">
                  <c:v>0.42751901016361099</c:v>
                </c:pt>
                <c:pt idx="15228" formatCode="General">
                  <c:v>0.42075784068910299</c:v>
                </c:pt>
                <c:pt idx="15229" formatCode="General">
                  <c:v>0.41360530848503402</c:v>
                </c:pt>
                <c:pt idx="15230" formatCode="General">
                  <c:v>0.40600788713019897</c:v>
                </c:pt>
                <c:pt idx="15231" formatCode="General">
                  <c:v>0.39808933306159</c:v>
                </c:pt>
                <c:pt idx="15232" formatCode="General">
                  <c:v>0.39020243931131099</c:v>
                </c:pt>
                <c:pt idx="15233" formatCode="General">
                  <c:v>0.38246665250658002</c:v>
                </c:pt>
                <c:pt idx="15234" formatCode="General">
                  <c:v>0.37512467751958001</c:v>
                </c:pt>
                <c:pt idx="15235" formatCode="General">
                  <c:v>0.36805567982859</c:v>
                </c:pt>
                <c:pt idx="15236" formatCode="General">
                  <c:v>0.36111686701454099</c:v>
                </c:pt>
                <c:pt idx="15237" formatCode="General">
                  <c:v>0.35475885779017202</c:v>
                </c:pt>
                <c:pt idx="15238" formatCode="General">
                  <c:v>0.34896035804372399</c:v>
                </c:pt>
                <c:pt idx="15239" formatCode="General">
                  <c:v>0.34368134486887397</c:v>
                </c:pt>
                <c:pt idx="15240" formatCode="General">
                  <c:v>0.33941250000710399</c:v>
                </c:pt>
                <c:pt idx="15241" formatCode="General">
                  <c:v>0.336338571581763</c:v>
                </c:pt>
                <c:pt idx="15242" formatCode="General">
                  <c:v>0.33417052298988997</c:v>
                </c:pt>
                <c:pt idx="15243" formatCode="General">
                  <c:v>0.33248761046436598</c:v>
                </c:pt>
                <c:pt idx="15244" formatCode="General">
                  <c:v>0.33083158439138999</c:v>
                </c:pt>
                <c:pt idx="15245" formatCode="General">
                  <c:v>0.32878018169449702</c:v>
                </c:pt>
                <c:pt idx="15246" formatCode="General">
                  <c:v>0.325844769698383</c:v>
                </c:pt>
                <c:pt idx="15247" formatCode="General">
                  <c:v>0.32166266976309699</c:v>
                </c:pt>
                <c:pt idx="15248" formatCode="General">
                  <c:v>0.31637094534490501</c:v>
                </c:pt>
                <c:pt idx="15249" formatCode="General">
                  <c:v>0.31048758849725899</c:v>
                </c:pt>
                <c:pt idx="15250" formatCode="General">
                  <c:v>0.304284940140709</c:v>
                </c:pt>
                <c:pt idx="15251" formatCode="General">
                  <c:v>0.29760565869796302</c:v>
                </c:pt>
                <c:pt idx="15252" formatCode="General">
                  <c:v>0.29008892462727998</c:v>
                </c:pt>
                <c:pt idx="15253" formatCode="General">
                  <c:v>0.28144804525928102</c:v>
                </c:pt>
                <c:pt idx="15254" formatCode="General">
                  <c:v>0.27176228043414002</c:v>
                </c:pt>
                <c:pt idx="15255" formatCode="General">
                  <c:v>0.26126660081964898</c:v>
                </c:pt>
                <c:pt idx="15256" formatCode="General">
                  <c:v>0.25030267475413898</c:v>
                </c:pt>
                <c:pt idx="15257" formatCode="General">
                  <c:v>0.23941402210686899</c:v>
                </c:pt>
                <c:pt idx="15258" formatCode="General">
                  <c:v>0.22889257664879401</c:v>
                </c:pt>
                <c:pt idx="15259" formatCode="General">
                  <c:v>0.21881522412358001</c:v>
                </c:pt>
                <c:pt idx="15260" formatCode="General">
                  <c:v>0.209109945350579</c:v>
                </c:pt>
                <c:pt idx="15261" formatCode="General">
                  <c:v>0.19917473000873601</c:v>
                </c:pt>
                <c:pt idx="15262" formatCode="General">
                  <c:v>0.18847743348549301</c:v>
                </c:pt>
                <c:pt idx="15263" formatCode="General">
                  <c:v>0.17705721883419001</c:v>
                </c:pt>
                <c:pt idx="15264" formatCode="General">
                  <c:v>0.16535811762238001</c:v>
                </c:pt>
                <c:pt idx="15265" formatCode="General">
                  <c:v>0.15376664855667199</c:v>
                </c:pt>
                <c:pt idx="15266" formatCode="General">
                  <c:v>0.14227040744562</c:v>
                </c:pt>
                <c:pt idx="15267" formatCode="General">
                  <c:v>0.13071514148542701</c:v>
                </c:pt>
                <c:pt idx="15268" formatCode="General">
                  <c:v>0.11916956086568101</c:v>
                </c:pt>
                <c:pt idx="15269" formatCode="General">
                  <c:v>0.107865630817416</c:v>
                </c:pt>
                <c:pt idx="15270" formatCode="General">
                  <c:v>9.7541292511432995E-2</c:v>
                </c:pt>
                <c:pt idx="15271" formatCode="General">
                  <c:v>8.8647396434236705E-2</c:v>
                </c:pt>
                <c:pt idx="15272" formatCode="General">
                  <c:v>8.0808919265935406E-2</c:v>
                </c:pt>
                <c:pt idx="15273" formatCode="General">
                  <c:v>7.3802955571331097E-2</c:v>
                </c:pt>
                <c:pt idx="15274" formatCode="General">
                  <c:v>6.7314988603341994E-2</c:v>
                </c:pt>
                <c:pt idx="15275" formatCode="General">
                  <c:v>6.07360915599836E-2</c:v>
                </c:pt>
                <c:pt idx="15276" formatCode="General">
                  <c:v>5.3751255638848201E-2</c:v>
                </c:pt>
                <c:pt idx="15277" formatCode="General">
                  <c:v>4.6224380668388597E-2</c:v>
                </c:pt>
                <c:pt idx="15278" formatCode="General">
                  <c:v>3.7915392810121198E-2</c:v>
                </c:pt>
                <c:pt idx="15279" formatCode="General">
                  <c:v>2.8887418866042101E-2</c:v>
                </c:pt>
                <c:pt idx="15280" formatCode="General">
                  <c:v>2.00567474747879E-2</c:v>
                </c:pt>
                <c:pt idx="15281" formatCode="General">
                  <c:v>1.19400133242713E-2</c:v>
                </c:pt>
                <c:pt idx="15282" formatCode="General">
                  <c:v>3.9268410600697802E-3</c:v>
                </c:pt>
                <c:pt idx="15283" formatCode="General">
                  <c:v>-4.60574515598694E-3</c:v>
                </c:pt>
                <c:pt idx="15284" formatCode="General">
                  <c:v>-1.3888318764402101E-2</c:v>
                </c:pt>
                <c:pt idx="15285" formatCode="General">
                  <c:v>-2.34093802487466E-2</c:v>
                </c:pt>
                <c:pt idx="15286" formatCode="General">
                  <c:v>-3.2447182417210597E-2</c:v>
                </c:pt>
                <c:pt idx="15287" formatCode="General">
                  <c:v>-4.1192593990514503E-2</c:v>
                </c:pt>
                <c:pt idx="15288" formatCode="General">
                  <c:v>-5.0045452179062699E-2</c:v>
                </c:pt>
                <c:pt idx="15289" formatCode="General">
                  <c:v>-5.8525159864002002E-2</c:v>
                </c:pt>
                <c:pt idx="15290" formatCode="General">
                  <c:v>-6.5722980138783804E-2</c:v>
                </c:pt>
                <c:pt idx="15291" formatCode="General">
                  <c:v>-7.1692894521100503E-2</c:v>
                </c:pt>
                <c:pt idx="15292" formatCode="General">
                  <c:v>-7.7191923076098901E-2</c:v>
                </c:pt>
                <c:pt idx="15293" formatCode="General">
                  <c:v>-8.2766256810831093E-2</c:v>
                </c:pt>
                <c:pt idx="15294" formatCode="General">
                  <c:v>-8.8845664769756097E-2</c:v>
                </c:pt>
                <c:pt idx="15295" formatCode="General">
                  <c:v>-9.5585321560424097E-2</c:v>
                </c:pt>
                <c:pt idx="15296" formatCode="General">
                  <c:v>-0.102992647106236</c:v>
                </c:pt>
                <c:pt idx="15297" formatCode="General">
                  <c:v>-0.111286157604306</c:v>
                </c:pt>
                <c:pt idx="15298" formatCode="General">
                  <c:v>-0.12067827321567901</c:v>
                </c:pt>
                <c:pt idx="15299" formatCode="General">
                  <c:v>-0.13102872457143</c:v>
                </c:pt>
                <c:pt idx="15300" formatCode="General">
                  <c:v>-0.14198893783594499</c:v>
                </c:pt>
                <c:pt idx="15301" formatCode="General">
                  <c:v>-0.153318546688791</c:v>
                </c:pt>
                <c:pt idx="15302" formatCode="General">
                  <c:v>-0.16501066633731401</c:v>
                </c:pt>
                <c:pt idx="15303" formatCode="General">
                  <c:v>-0.17706080940048299</c:v>
                </c:pt>
                <c:pt idx="15304" formatCode="General">
                  <c:v>-0.18917286247871801</c:v>
                </c:pt>
                <c:pt idx="15305" formatCode="General">
                  <c:v>-0.20081902831720799</c:v>
                </c:pt>
                <c:pt idx="15306" formatCode="General">
                  <c:v>-0.21182289783557401</c:v>
                </c:pt>
                <c:pt idx="15307" formatCode="General">
                  <c:v>-0.22252962532856399</c:v>
                </c:pt>
                <c:pt idx="15308" formatCode="General">
                  <c:v>-0.233516608289975</c:v>
                </c:pt>
                <c:pt idx="15309" formatCode="General">
                  <c:v>-0.245299651026017</c:v>
                </c:pt>
                <c:pt idx="15310" formatCode="General">
                  <c:v>-0.25762664464806501</c:v>
                </c:pt>
                <c:pt idx="15311" formatCode="General">
                  <c:v>-0.26959797461042301</c:v>
                </c:pt>
                <c:pt idx="15312" formatCode="General">
                  <c:v>-0.280565623545738</c:v>
                </c:pt>
                <c:pt idx="15313" formatCode="General">
                  <c:v>-0.29028702720204203</c:v>
                </c:pt>
                <c:pt idx="15314" formatCode="General">
                  <c:v>-0.298855085827056</c:v>
                </c:pt>
                <c:pt idx="15315" formatCode="General">
                  <c:v>-0.30666300175044198</c:v>
                </c:pt>
                <c:pt idx="15316" formatCode="General">
                  <c:v>-0.313888817898136</c:v>
                </c:pt>
                <c:pt idx="15317" formatCode="General">
                  <c:v>-0.32050273591545703</c:v>
                </c:pt>
                <c:pt idx="15318" formatCode="General">
                  <c:v>-0.32646462015267202</c:v>
                </c:pt>
                <c:pt idx="15319" formatCode="General">
                  <c:v>-0.33165797849186801</c:v>
                </c:pt>
                <c:pt idx="15320" formatCode="General">
                  <c:v>-0.335977825874473</c:v>
                </c:pt>
                <c:pt idx="15321" formatCode="General">
                  <c:v>-0.33899075131244399</c:v>
                </c:pt>
                <c:pt idx="15322" formatCode="General">
                  <c:v>-0.34060758098662097</c:v>
                </c:pt>
                <c:pt idx="15323" formatCode="General">
                  <c:v>-0.34143769192864998</c:v>
                </c:pt>
                <c:pt idx="15324" formatCode="General">
                  <c:v>-0.34198196231775402</c:v>
                </c:pt>
                <c:pt idx="15325" formatCode="General">
                  <c:v>-0.342663338982784</c:v>
                </c:pt>
                <c:pt idx="15326" formatCode="General">
                  <c:v>-0.34403638330437197</c:v>
                </c:pt>
                <c:pt idx="15327" formatCode="General">
                  <c:v>-0.34646592259625197</c:v>
                </c:pt>
                <c:pt idx="15328" formatCode="General">
                  <c:v>-0.34994797686182</c:v>
                </c:pt>
                <c:pt idx="15329" formatCode="General">
                  <c:v>-0.354548870169059</c:v>
                </c:pt>
                <c:pt idx="15330" formatCode="General">
                  <c:v>-0.36019956346238902</c:v>
                </c:pt>
                <c:pt idx="15331" formatCode="General">
                  <c:v>-0.36646854449996602</c:v>
                </c:pt>
                <c:pt idx="15332" formatCode="General">
                  <c:v>-0.37313073726309598</c:v>
                </c:pt>
                <c:pt idx="15333" formatCode="General">
                  <c:v>-0.38019840217628098</c:v>
                </c:pt>
                <c:pt idx="15334" formatCode="General">
                  <c:v>-0.38778769854689299</c:v>
                </c:pt>
                <c:pt idx="15335" formatCode="General">
                  <c:v>-0.396013723990572</c:v>
                </c:pt>
                <c:pt idx="15336" formatCode="General">
                  <c:v>-0.40532882898502898</c:v>
                </c:pt>
                <c:pt idx="15337" formatCode="General">
                  <c:v>-0.41624823186011101</c:v>
                </c:pt>
                <c:pt idx="15338" formatCode="General">
                  <c:v>-0.427952716040012</c:v>
                </c:pt>
                <c:pt idx="15339" formatCode="General">
                  <c:v>-0.43946757738702202</c:v>
                </c:pt>
                <c:pt idx="15340" formatCode="General">
                  <c:v>-0.45070524001274598</c:v>
                </c:pt>
                <c:pt idx="15341" formatCode="General">
                  <c:v>-0.461396742570577</c:v>
                </c:pt>
                <c:pt idx="15342" formatCode="General">
                  <c:v>-0.47084615881039499</c:v>
                </c:pt>
                <c:pt idx="15343" formatCode="General">
                  <c:v>-0.47864731235896102</c:v>
                </c:pt>
                <c:pt idx="15344" formatCode="General">
                  <c:v>-0.485009855414963</c:v>
                </c:pt>
                <c:pt idx="15345" formatCode="General">
                  <c:v>-0.489975018693248</c:v>
                </c:pt>
                <c:pt idx="15346" formatCode="General">
                  <c:v>-0.49351291492315602</c:v>
                </c:pt>
                <c:pt idx="15347" formatCode="General">
                  <c:v>-0.49588298778342799</c:v>
                </c:pt>
                <c:pt idx="15348" formatCode="General">
                  <c:v>-0.49727700336750202</c:v>
                </c:pt>
                <c:pt idx="15349" formatCode="General">
                  <c:v>-0.49808271837676299</c:v>
                </c:pt>
                <c:pt idx="15350" formatCode="General">
                  <c:v>-0.49878888746143402</c:v>
                </c:pt>
                <c:pt idx="15351" formatCode="General">
                  <c:v>-0.49924796501631002</c:v>
                </c:pt>
                <c:pt idx="15352" formatCode="General">
                  <c:v>-0.49932077956985599</c:v>
                </c:pt>
                <c:pt idx="15353" formatCode="General">
                  <c:v>-0.49956486612071499</c:v>
                </c:pt>
                <c:pt idx="15354" formatCode="General">
                  <c:v>-0.50040873760823101</c:v>
                </c:pt>
                <c:pt idx="15355" formatCode="General">
                  <c:v>-0.50147295322227703</c:v>
                </c:pt>
                <c:pt idx="15356" formatCode="General">
                  <c:v>-0.50240142727943204</c:v>
                </c:pt>
                <c:pt idx="15357" formatCode="General">
                  <c:v>-0.50338838498721705</c:v>
                </c:pt>
                <c:pt idx="15358" formatCode="General">
                  <c:v>-0.50435885580708895</c:v>
                </c:pt>
                <c:pt idx="15359" formatCode="General">
                  <c:v>-0.50517694198938401</c:v>
                </c:pt>
                <c:pt idx="15360" formatCode="General">
                  <c:v>-0.50587646074466497</c:v>
                </c:pt>
                <c:pt idx="15361" formatCode="General">
                  <c:v>-0.50642552170743704</c:v>
                </c:pt>
                <c:pt idx="15362" formatCode="General">
                  <c:v>-0.50667281446574297</c:v>
                </c:pt>
                <c:pt idx="15363" formatCode="General">
                  <c:v>-0.50634540843263998</c:v>
                </c:pt>
                <c:pt idx="15364" formatCode="General">
                  <c:v>-0.50556164144854898</c:v>
                </c:pt>
                <c:pt idx="15365" formatCode="General">
                  <c:v>-0.504534794969275</c:v>
                </c:pt>
                <c:pt idx="15366" formatCode="General">
                  <c:v>-0.50319728139270803</c:v>
                </c:pt>
                <c:pt idx="15367" formatCode="General">
                  <c:v>-0.50150620465316098</c:v>
                </c:pt>
                <c:pt idx="15368" formatCode="General">
                  <c:v>-0.49959084242567298</c:v>
                </c:pt>
                <c:pt idx="15369" formatCode="General">
                  <c:v>-0.497437602039006</c:v>
                </c:pt>
                <c:pt idx="15370" formatCode="General">
                  <c:v>-0.49489730815223199</c:v>
                </c:pt>
                <c:pt idx="15371" formatCode="General">
                  <c:v>-0.49186911053864701</c:v>
                </c:pt>
                <c:pt idx="15372" formatCode="General">
                  <c:v>-0.48815079850463</c:v>
                </c:pt>
                <c:pt idx="15373" formatCode="General">
                  <c:v>-0.48321821364782402</c:v>
                </c:pt>
                <c:pt idx="15374" formatCode="General">
                  <c:v>-0.47669004428841399</c:v>
                </c:pt>
                <c:pt idx="15375" formatCode="General">
                  <c:v>-0.46907782506604401</c:v>
                </c:pt>
                <c:pt idx="15376" formatCode="General">
                  <c:v>-0.46097627165842098</c:v>
                </c:pt>
                <c:pt idx="15377" formatCode="General">
                  <c:v>-0.452346481692946</c:v>
                </c:pt>
                <c:pt idx="15378" formatCode="General">
                  <c:v>-0.44295545406548098</c:v>
                </c:pt>
                <c:pt idx="15379" formatCode="General">
                  <c:v>-0.43368106125259798</c:v>
                </c:pt>
                <c:pt idx="15380" formatCode="General">
                  <c:v>-0.42622886134271099</c:v>
                </c:pt>
                <c:pt idx="15381" formatCode="General">
                  <c:v>-0.42062459080581499</c:v>
                </c:pt>
                <c:pt idx="15382" formatCode="General">
                  <c:v>-0.41629852103168902</c:v>
                </c:pt>
                <c:pt idx="15383" formatCode="General">
                  <c:v>-0.413750547521617</c:v>
                </c:pt>
                <c:pt idx="15384" formatCode="General">
                  <c:v>-0.413368618560915</c:v>
                </c:pt>
                <c:pt idx="15385" formatCode="General">
                  <c:v>-0.41480077615133998</c:v>
                </c:pt>
                <c:pt idx="15386" formatCode="General">
                  <c:v>-0.41824460417638898</c:v>
                </c:pt>
                <c:pt idx="15387" formatCode="General">
                  <c:v>-0.42407183756489503</c:v>
                </c:pt>
                <c:pt idx="15388" formatCode="General">
                  <c:v>-0.43132686961496203</c:v>
                </c:pt>
                <c:pt idx="15389" formatCode="General">
                  <c:v>-0.43928945831954502</c:v>
                </c:pt>
                <c:pt idx="15390" formatCode="General">
                  <c:v>-0.44789650027954397</c:v>
                </c:pt>
                <c:pt idx="15391" formatCode="General">
                  <c:v>-0.45684608412226202</c:v>
                </c:pt>
                <c:pt idx="15392" formatCode="General">
                  <c:v>-0.46530355475222701</c:v>
                </c:pt>
                <c:pt idx="15393" formatCode="General">
                  <c:v>-0.47220631136550301</c:v>
                </c:pt>
                <c:pt idx="15394" formatCode="General">
                  <c:v>-0.47710827158552399</c:v>
                </c:pt>
                <c:pt idx="15395" formatCode="General">
                  <c:v>-0.47970320370707598</c:v>
                </c:pt>
                <c:pt idx="15396" formatCode="General">
                  <c:v>-0.47921946060836002</c:v>
                </c:pt>
                <c:pt idx="15397" formatCode="General">
                  <c:v>-0.475872369481812</c:v>
                </c:pt>
                <c:pt idx="15398" formatCode="General">
                  <c:v>-0.47084798452668197</c:v>
                </c:pt>
                <c:pt idx="15399" formatCode="General">
                  <c:v>-0.46461035051505301</c:v>
                </c:pt>
                <c:pt idx="15400" formatCode="General">
                  <c:v>-0.45691012855535401</c:v>
                </c:pt>
                <c:pt idx="15401" formatCode="General">
                  <c:v>-0.447087079767021</c:v>
                </c:pt>
                <c:pt idx="15402" formatCode="General">
                  <c:v>-0.43454968600661398</c:v>
                </c:pt>
                <c:pt idx="15403" formatCode="General">
                  <c:v>-0.41949364384576898</c:v>
                </c:pt>
                <c:pt idx="15404" formatCode="General">
                  <c:v>-0.40267207858105403</c:v>
                </c:pt>
                <c:pt idx="15405" formatCode="General">
                  <c:v>-0.38486710666878798</c:v>
                </c:pt>
                <c:pt idx="15406" formatCode="General">
                  <c:v>-0.36647887863888301</c:v>
                </c:pt>
                <c:pt idx="15407" formatCode="General">
                  <c:v>-0.34762231136500799</c:v>
                </c:pt>
                <c:pt idx="15408" formatCode="General">
                  <c:v>-0.32835855635962502</c:v>
                </c:pt>
                <c:pt idx="15409" formatCode="General">
                  <c:v>-0.30890251498070798</c:v>
                </c:pt>
                <c:pt idx="15410" formatCode="General">
                  <c:v>-0.289857634639761</c:v>
                </c:pt>
                <c:pt idx="15411" formatCode="General">
                  <c:v>-0.27178908811318098</c:v>
                </c:pt>
                <c:pt idx="15412" formatCode="General">
                  <c:v>-0.25485852836978901</c:v>
                </c:pt>
                <c:pt idx="15413" formatCode="General">
                  <c:v>-0.23912825418298</c:v>
                </c:pt>
                <c:pt idx="15414" formatCode="General">
                  <c:v>-0.22471050717347299</c:v>
                </c:pt>
                <c:pt idx="15415" formatCode="General">
                  <c:v>-0.21222775009700501</c:v>
                </c:pt>
                <c:pt idx="15416" formatCode="General">
                  <c:v>-0.20275908789765401</c:v>
                </c:pt>
                <c:pt idx="15417" formatCode="General">
                  <c:v>-0.196688350809473</c:v>
                </c:pt>
                <c:pt idx="15418" formatCode="General">
                  <c:v>-0.193399693143083</c:v>
                </c:pt>
                <c:pt idx="15419" formatCode="General">
                  <c:v>-0.19230410324266201</c:v>
                </c:pt>
                <c:pt idx="15420" formatCode="General">
                  <c:v>-0.193145838034886</c:v>
                </c:pt>
                <c:pt idx="15421" formatCode="General">
                  <c:v>-0.195319353826725</c:v>
                </c:pt>
                <c:pt idx="15422" formatCode="General">
                  <c:v>-0.19822437374968499</c:v>
                </c:pt>
                <c:pt idx="15423" formatCode="General">
                  <c:v>-0.20114396185816599</c:v>
                </c:pt>
                <c:pt idx="15424" formatCode="General">
                  <c:v>-0.20265707567188701</c:v>
                </c:pt>
                <c:pt idx="15425" formatCode="General">
                  <c:v>-0.201606701520439</c:v>
                </c:pt>
                <c:pt idx="15426" formatCode="General">
                  <c:v>-0.19744259362024499</c:v>
                </c:pt>
                <c:pt idx="15427" formatCode="General">
                  <c:v>-0.18984775005052201</c:v>
                </c:pt>
                <c:pt idx="15428" formatCode="General">
                  <c:v>-0.17898075237182801</c:v>
                </c:pt>
                <c:pt idx="15429" formatCode="General">
                  <c:v>-0.16585778144816099</c:v>
                </c:pt>
                <c:pt idx="15430" formatCode="General">
                  <c:v>-0.15202470945596799</c:v>
                </c:pt>
                <c:pt idx="15431" formatCode="General">
                  <c:v>-0.13802587270024799</c:v>
                </c:pt>
                <c:pt idx="15432" formatCode="General">
                  <c:v>-0.123222185919606</c:v>
                </c:pt>
                <c:pt idx="15433" formatCode="General">
                  <c:v>-0.107276470429829</c:v>
                </c:pt>
                <c:pt idx="15434" formatCode="General">
                  <c:v>-9.0249457067766006E-2</c:v>
                </c:pt>
                <c:pt idx="15435" formatCode="General">
                  <c:v>-7.2221811917082906E-2</c:v>
                </c:pt>
                <c:pt idx="15436" formatCode="General">
                  <c:v>-5.3686787764781099E-2</c:v>
                </c:pt>
                <c:pt idx="15437" formatCode="General">
                  <c:v>-3.5461190335760402E-2</c:v>
                </c:pt>
                <c:pt idx="15438" formatCode="General">
                  <c:v>-1.80602673096989E-2</c:v>
                </c:pt>
                <c:pt idx="15439" formatCode="General">
                  <c:v>-1.67382980790757E-3</c:v>
                </c:pt>
                <c:pt idx="15440" formatCode="General">
                  <c:v>1.37454169062489E-2</c:v>
                </c:pt>
                <c:pt idx="15441" formatCode="General">
                  <c:v>2.8345361921835E-2</c:v>
                </c:pt>
                <c:pt idx="15442" formatCode="General">
                  <c:v>4.2026904450615903E-2</c:v>
                </c:pt>
                <c:pt idx="15443" formatCode="General">
                  <c:v>5.4477468565843901E-2</c:v>
                </c:pt>
                <c:pt idx="15444" formatCode="General">
                  <c:v>6.5519455226448406E-2</c:v>
                </c:pt>
                <c:pt idx="15445" formatCode="General">
                  <c:v>7.5523923291861098E-2</c:v>
                </c:pt>
                <c:pt idx="15446" formatCode="General">
                  <c:v>8.5030007201333593E-2</c:v>
                </c:pt>
                <c:pt idx="15447" formatCode="General">
                  <c:v>9.4303002909116904E-2</c:v>
                </c:pt>
                <c:pt idx="15448" formatCode="General">
                  <c:v>0.103144539249707</c:v>
                </c:pt>
                <c:pt idx="15449" formatCode="General">
                  <c:v>0.11141753695437601</c:v>
                </c:pt>
                <c:pt idx="15450" formatCode="General">
                  <c:v>0.11943213321493699</c:v>
                </c:pt>
                <c:pt idx="15451" formatCode="General">
                  <c:v>0.12737183392951401</c:v>
                </c:pt>
                <c:pt idx="15452" formatCode="General">
                  <c:v>0.13497482912512901</c:v>
                </c:pt>
                <c:pt idx="15453" formatCode="General">
                  <c:v>0.14193892708920899</c:v>
                </c:pt>
                <c:pt idx="15454" formatCode="General">
                  <c:v>0.14831994142148899</c:v>
                </c:pt>
                <c:pt idx="15455" formatCode="General">
                  <c:v>0.154011532177282</c:v>
                </c:pt>
                <c:pt idx="15456" formatCode="General">
                  <c:v>0.158447239187333</c:v>
                </c:pt>
                <c:pt idx="15457" formatCode="General">
                  <c:v>0.16182775295722901</c:v>
                </c:pt>
                <c:pt idx="15458" formatCode="General">
                  <c:v>0.16555221552968999</c:v>
                </c:pt>
                <c:pt idx="15459" formatCode="General">
                  <c:v>0.17097554247966201</c:v>
                </c:pt>
                <c:pt idx="15460" formatCode="General">
                  <c:v>0.17859461566559601</c:v>
                </c:pt>
                <c:pt idx="15461" formatCode="General">
                  <c:v>0.18812234151991999</c:v>
                </c:pt>
                <c:pt idx="15462" formatCode="General">
                  <c:v>0.199015162971382</c:v>
                </c:pt>
                <c:pt idx="15463" formatCode="General">
                  <c:v>0.210959364617718</c:v>
                </c:pt>
                <c:pt idx="15464" formatCode="General">
                  <c:v>0.22406963627339599</c:v>
                </c:pt>
                <c:pt idx="15465" formatCode="General">
                  <c:v>0.23853236201464101</c:v>
                </c:pt>
                <c:pt idx="15466" formatCode="General">
                  <c:v>0.25415437017168402</c:v>
                </c:pt>
                <c:pt idx="15467" formatCode="General">
                  <c:v>0.27039834690348302</c:v>
                </c:pt>
                <c:pt idx="15468" formatCode="General">
                  <c:v>0.28681054968379199</c:v>
                </c:pt>
                <c:pt idx="15469" formatCode="General">
                  <c:v>0.30313165009957799</c:v>
                </c:pt>
                <c:pt idx="15470" formatCode="General">
                  <c:v>0.31892633115310598</c:v>
                </c:pt>
                <c:pt idx="15471" formatCode="General">
                  <c:v>0.33374969159012902</c:v>
                </c:pt>
                <c:pt idx="15472" formatCode="General">
                  <c:v>0.34742063758853797</c:v>
                </c:pt>
                <c:pt idx="15473" formatCode="General">
                  <c:v>0.36024501805944897</c:v>
                </c:pt>
                <c:pt idx="15474" formatCode="General">
                  <c:v>0.37251290324990999</c:v>
                </c:pt>
                <c:pt idx="15475" formatCode="General">
                  <c:v>0.38418326299382399</c:v>
                </c:pt>
                <c:pt idx="15476" formatCode="General">
                  <c:v>0.395216064475234</c:v>
                </c:pt>
                <c:pt idx="15477" formatCode="General">
                  <c:v>0.40579001410519999</c:v>
                </c:pt>
                <c:pt idx="15478" formatCode="General">
                  <c:v>0.41623635695697198</c:v>
                </c:pt>
                <c:pt idx="15479" formatCode="General">
                  <c:v>0.42630206687884697</c:v>
                </c:pt>
                <c:pt idx="15480" formatCode="General">
                  <c:v>0.43549504388316901</c:v>
                </c:pt>
                <c:pt idx="15481" formatCode="General">
                  <c:v>0.44362592270640999</c:v>
                </c:pt>
                <c:pt idx="15482" formatCode="General">
                  <c:v>0.45077451190033202</c:v>
                </c:pt>
                <c:pt idx="15483" formatCode="General">
                  <c:v>0.45725413574398499</c:v>
                </c:pt>
                <c:pt idx="15484" formatCode="General">
                  <c:v>0.46364423372585101</c:v>
                </c:pt>
                <c:pt idx="15485" formatCode="General">
                  <c:v>0.47008554025744997</c:v>
                </c:pt>
                <c:pt idx="15486" formatCode="General">
                  <c:v>0.476302447851286</c:v>
                </c:pt>
                <c:pt idx="15487" formatCode="General">
                  <c:v>0.48235884546889202</c:v>
                </c:pt>
                <c:pt idx="15488" formatCode="General">
                  <c:v>0.48873581413383699</c:v>
                </c:pt>
                <c:pt idx="15489" formatCode="General">
                  <c:v>0.49574814899481801</c:v>
                </c:pt>
                <c:pt idx="15490" formatCode="General">
                  <c:v>0.50316173544169696</c:v>
                </c:pt>
                <c:pt idx="15491" formatCode="General">
                  <c:v>0.51062404330255395</c:v>
                </c:pt>
                <c:pt idx="15492" formatCode="General">
                  <c:v>0.51822524951552595</c:v>
                </c:pt>
                <c:pt idx="15493" formatCode="General">
                  <c:v>0.52648069675235198</c:v>
                </c:pt>
                <c:pt idx="15494" formatCode="General">
                  <c:v>0.53505492737479698</c:v>
                </c:pt>
                <c:pt idx="15495" formatCode="General">
                  <c:v>0.54295890751222498</c:v>
                </c:pt>
                <c:pt idx="15496" formatCode="General">
                  <c:v>0.55007097495668</c:v>
                </c:pt>
                <c:pt idx="15497" formatCode="General">
                  <c:v>0.55695659804937803</c:v>
                </c:pt>
                <c:pt idx="15498" formatCode="General">
                  <c:v>0.56365360170869405</c:v>
                </c:pt>
                <c:pt idx="15499" formatCode="General">
                  <c:v>0.56968300335462196</c:v>
                </c:pt>
                <c:pt idx="15500" formatCode="General">
                  <c:v>0.57487573738350395</c:v>
                </c:pt>
                <c:pt idx="15501" formatCode="General">
                  <c:v>0.57926257789818603</c:v>
                </c:pt>
                <c:pt idx="15502" formatCode="General">
                  <c:v>0.58261484163579802</c:v>
                </c:pt>
                <c:pt idx="15503" formatCode="General">
                  <c:v>0.58469052366693897</c:v>
                </c:pt>
                <c:pt idx="15504" formatCode="General">
                  <c:v>0.58546405625495901</c:v>
                </c:pt>
                <c:pt idx="15505" formatCode="General">
                  <c:v>0.58504369208013995</c:v>
                </c:pt>
                <c:pt idx="15506" formatCode="General">
                  <c:v>0.58378910929192496</c:v>
                </c:pt>
                <c:pt idx="15507" formatCode="General">
                  <c:v>0.58262682868877502</c:v>
                </c:pt>
                <c:pt idx="15508" formatCode="General">
                  <c:v>0.582772136378228</c:v>
                </c:pt>
                <c:pt idx="15509" formatCode="General">
                  <c:v>0.58448588156605197</c:v>
                </c:pt>
                <c:pt idx="15510" formatCode="General">
                  <c:v>0.586791642812309</c:v>
                </c:pt>
                <c:pt idx="15511" formatCode="General">
                  <c:v>0.58871235015481205</c:v>
                </c:pt>
                <c:pt idx="15512" formatCode="General">
                  <c:v>0.58994634239906196</c:v>
                </c:pt>
                <c:pt idx="15513" formatCode="General">
                  <c:v>0.59062019781563502</c:v>
                </c:pt>
                <c:pt idx="15514" formatCode="General">
                  <c:v>0.59088936349168997</c:v>
                </c:pt>
                <c:pt idx="15515" formatCode="General">
                  <c:v>0.59042445402431099</c:v>
                </c:pt>
                <c:pt idx="15516" formatCode="General">
                  <c:v>0.58867452989908897</c:v>
                </c:pt>
                <c:pt idx="15517" formatCode="General">
                  <c:v>0.58556146887139904</c:v>
                </c:pt>
                <c:pt idx="15518" formatCode="General">
                  <c:v>0.58129694302891499</c:v>
                </c:pt>
                <c:pt idx="15519" formatCode="General">
                  <c:v>0.57604972174992297</c:v>
                </c:pt>
                <c:pt idx="15520" formatCode="General">
                  <c:v>0.57016003726698505</c:v>
                </c:pt>
                <c:pt idx="15521" formatCode="General">
                  <c:v>0.564251712331716</c:v>
                </c:pt>
                <c:pt idx="15522" formatCode="General">
                  <c:v>0.55871071350526202</c:v>
                </c:pt>
                <c:pt idx="15523" formatCode="General">
                  <c:v>0.55324420305547295</c:v>
                </c:pt>
                <c:pt idx="15524" formatCode="General">
                  <c:v>0.54721124548169098</c:v>
                </c:pt>
                <c:pt idx="15525" formatCode="General">
                  <c:v>0.54030643620704899</c:v>
                </c:pt>
                <c:pt idx="15526" formatCode="General">
                  <c:v>0.53288121082500595</c:v>
                </c:pt>
                <c:pt idx="15527" formatCode="General">
                  <c:v>0.52541256358171495</c:v>
                </c:pt>
                <c:pt idx="15528" formatCode="General">
                  <c:v>0.51813230665733001</c:v>
                </c:pt>
                <c:pt idx="15529" formatCode="General">
                  <c:v>0.51094412317856197</c:v>
                </c:pt>
                <c:pt idx="15530" formatCode="General">
                  <c:v>0.50357523712725405</c:v>
                </c:pt>
                <c:pt idx="15531" formatCode="General">
                  <c:v>0.49604927091064799</c:v>
                </c:pt>
                <c:pt idx="15532" formatCode="General">
                  <c:v>0.48851778099115301</c:v>
                </c:pt>
                <c:pt idx="15533" formatCode="General">
                  <c:v>0.48072781046680002</c:v>
                </c:pt>
                <c:pt idx="15534" formatCode="General">
                  <c:v>0.47244112352676298</c:v>
                </c:pt>
                <c:pt idx="15535" formatCode="General">
                  <c:v>0.46401483272091099</c:v>
                </c:pt>
                <c:pt idx="15536" formatCode="General">
                  <c:v>0.45582068212454002</c:v>
                </c:pt>
                <c:pt idx="15537" formatCode="General">
                  <c:v>0.447660478610301</c:v>
                </c:pt>
                <c:pt idx="15538" formatCode="General">
                  <c:v>0.439249710532919</c:v>
                </c:pt>
                <c:pt idx="15539" formatCode="General">
                  <c:v>0.43086796053429399</c:v>
                </c:pt>
                <c:pt idx="15540" formatCode="General">
                  <c:v>0.42302221284362701</c:v>
                </c:pt>
                <c:pt idx="15541" formatCode="General">
                  <c:v>0.41539514410701101</c:v>
                </c:pt>
                <c:pt idx="15542" formatCode="General">
                  <c:v>0.40710887978297799</c:v>
                </c:pt>
                <c:pt idx="15543" formatCode="General">
                  <c:v>0.39833029751450999</c:v>
                </c:pt>
                <c:pt idx="15544" formatCode="General">
                  <c:v>0.38954396115259099</c:v>
                </c:pt>
                <c:pt idx="15545" formatCode="General">
                  <c:v>0.380496696963882</c:v>
                </c:pt>
                <c:pt idx="15546" formatCode="General">
                  <c:v>0.37113243396973999</c:v>
                </c:pt>
                <c:pt idx="15547" formatCode="General">
                  <c:v>0.36195644962113099</c:v>
                </c:pt>
                <c:pt idx="15548" formatCode="General">
                  <c:v>0.35341839325154001</c:v>
                </c:pt>
                <c:pt idx="15549" formatCode="General">
                  <c:v>0.345444051659269</c:v>
                </c:pt>
                <c:pt idx="15550" formatCode="General">
                  <c:v>0.337750168388324</c:v>
                </c:pt>
                <c:pt idx="15551" formatCode="General">
                  <c:v>0.33020051832849201</c:v>
                </c:pt>
                <c:pt idx="15552" formatCode="General">
                  <c:v>0.32280891517638599</c:v>
                </c:pt>
                <c:pt idx="15553" formatCode="General">
                  <c:v>0.31578565222301602</c:v>
                </c:pt>
                <c:pt idx="15554" formatCode="General">
                  <c:v>0.30929653306346699</c:v>
                </c:pt>
                <c:pt idx="15555" formatCode="General">
                  <c:v>0.303156579937785</c:v>
                </c:pt>
                <c:pt idx="15556" formatCode="General">
                  <c:v>0.29669012317245402</c:v>
                </c:pt>
                <c:pt idx="15557" formatCode="General">
                  <c:v>0.289222198440794</c:v>
                </c:pt>
                <c:pt idx="15558" formatCode="General">
                  <c:v>0.28072907677769199</c:v>
                </c:pt>
                <c:pt idx="15559" formatCode="General">
                  <c:v>0.27127114905863198</c:v>
                </c:pt>
                <c:pt idx="15560" formatCode="General">
                  <c:v>0.260869604977854</c:v>
                </c:pt>
                <c:pt idx="15561" formatCode="General">
                  <c:v>0.249846766758822</c:v>
                </c:pt>
                <c:pt idx="15562" formatCode="General">
                  <c:v>0.23864233667012899</c:v>
                </c:pt>
                <c:pt idx="15563" formatCode="General">
                  <c:v>0.22777234876167199</c:v>
                </c:pt>
                <c:pt idx="15564" formatCode="General">
                  <c:v>0.21775441524740999</c:v>
                </c:pt>
                <c:pt idx="15565" formatCode="General">
                  <c:v>0.209163840408229</c:v>
                </c:pt>
                <c:pt idx="15566" formatCode="General">
                  <c:v>0.20202252429256901</c:v>
                </c:pt>
                <c:pt idx="15567" formatCode="General">
                  <c:v>0.19555937890168701</c:v>
                </c:pt>
                <c:pt idx="15568" formatCode="General">
                  <c:v>0.18908715151203201</c:v>
                </c:pt>
                <c:pt idx="15569" formatCode="General">
                  <c:v>0.182261744092518</c:v>
                </c:pt>
                <c:pt idx="15570" formatCode="General">
                  <c:v>0.17501157260817299</c:v>
                </c:pt>
                <c:pt idx="15571" formatCode="General">
                  <c:v>0.16757575618398099</c:v>
                </c:pt>
                <c:pt idx="15572" formatCode="General">
                  <c:v>0.160257927672835</c:v>
                </c:pt>
                <c:pt idx="15573" formatCode="General">
                  <c:v>0.15292371752901901</c:v>
                </c:pt>
                <c:pt idx="15574" formatCode="General">
                  <c:v>0.14555325601269301</c:v>
                </c:pt>
                <c:pt idx="15575" formatCode="General">
                  <c:v>0.138376116006179</c:v>
                </c:pt>
                <c:pt idx="15576" formatCode="General">
                  <c:v>0.13107958305544601</c:v>
                </c:pt>
                <c:pt idx="15577" formatCode="General">
                  <c:v>0.12310510939785201</c:v>
                </c:pt>
                <c:pt idx="15578" formatCode="General">
                  <c:v>0.114035136527913</c:v>
                </c:pt>
                <c:pt idx="15579" formatCode="General">
                  <c:v>0.10374533384663499</c:v>
                </c:pt>
                <c:pt idx="15580" formatCode="General">
                  <c:v>9.2516905106330899E-2</c:v>
                </c:pt>
                <c:pt idx="15581" formatCode="General">
                  <c:v>8.0934565344745898E-2</c:v>
                </c:pt>
                <c:pt idx="15582" formatCode="General">
                  <c:v>6.8868264029839296E-2</c:v>
                </c:pt>
                <c:pt idx="15583" formatCode="General">
                  <c:v>5.56482090174742E-2</c:v>
                </c:pt>
                <c:pt idx="15584" formatCode="General">
                  <c:v>4.1101131907374903E-2</c:v>
                </c:pt>
                <c:pt idx="15585" formatCode="General">
                  <c:v>2.6004247055389999E-2</c:v>
                </c:pt>
                <c:pt idx="15586" formatCode="General">
                  <c:v>1.16472847859629E-2</c:v>
                </c:pt>
                <c:pt idx="15587" formatCode="General">
                  <c:v>-1.6688817265560799E-3</c:v>
                </c:pt>
                <c:pt idx="15588" formatCode="General">
                  <c:v>-1.4368161864562801E-2</c:v>
                </c:pt>
                <c:pt idx="15589" formatCode="General">
                  <c:v>-2.6777828570231799E-2</c:v>
                </c:pt>
                <c:pt idx="15590" formatCode="General">
                  <c:v>-3.8930530148490697E-2</c:v>
                </c:pt>
                <c:pt idx="15591" formatCode="General">
                  <c:v>-5.0622350410232102E-2</c:v>
                </c:pt>
                <c:pt idx="15592" formatCode="General">
                  <c:v>-6.1790587546768597E-2</c:v>
                </c:pt>
                <c:pt idx="15593" formatCode="General">
                  <c:v>-7.2530136971159495E-2</c:v>
                </c:pt>
                <c:pt idx="15594" formatCode="General">
                  <c:v>-8.2816872073351394E-2</c:v>
                </c:pt>
                <c:pt idx="15595" formatCode="General">
                  <c:v>-9.2365913521134699E-2</c:v>
                </c:pt>
                <c:pt idx="15596" formatCode="General">
                  <c:v>-0.10135825561740799</c:v>
                </c:pt>
                <c:pt idx="15597" formatCode="General">
                  <c:v>-0.11032853142043</c:v>
                </c:pt>
                <c:pt idx="15598" formatCode="General">
                  <c:v>-0.11918634669219801</c:v>
                </c:pt>
                <c:pt idx="15599" formatCode="General">
                  <c:v>-0.127744884574607</c:v>
                </c:pt>
                <c:pt idx="15600" formatCode="General">
                  <c:v>-0.13623507445833599</c:v>
                </c:pt>
                <c:pt idx="15601" formatCode="General">
                  <c:v>-0.14480550891593899</c:v>
                </c:pt>
                <c:pt idx="15602" formatCode="General">
                  <c:v>-0.153311163397339</c:v>
                </c:pt>
                <c:pt idx="15603" formatCode="General">
                  <c:v>-0.162112938378879</c:v>
                </c:pt>
                <c:pt idx="15604" formatCode="General">
                  <c:v>-0.17173341204790299</c:v>
                </c:pt>
                <c:pt idx="15605" formatCode="General">
                  <c:v>-0.18206413752912501</c:v>
                </c:pt>
                <c:pt idx="15606" formatCode="General">
                  <c:v>-0.192844293222349</c:v>
                </c:pt>
                <c:pt idx="15607" formatCode="General">
                  <c:v>-0.20417987425536899</c:v>
                </c:pt>
                <c:pt idx="15608" formatCode="General">
                  <c:v>-0.216097909867558</c:v>
                </c:pt>
                <c:pt idx="15609" formatCode="General">
                  <c:v>-0.22851658347548401</c:v>
                </c:pt>
                <c:pt idx="15610" formatCode="General">
                  <c:v>-0.24122970852835501</c:v>
                </c:pt>
                <c:pt idx="15611" formatCode="General">
                  <c:v>-0.25370278539626001</c:v>
                </c:pt>
                <c:pt idx="15612" formatCode="General">
                  <c:v>-0.26553656225418798</c:v>
                </c:pt>
                <c:pt idx="15613" formatCode="General">
                  <c:v>-0.27682816553762701</c:v>
                </c:pt>
                <c:pt idx="15614" formatCode="General">
                  <c:v>-0.288164247104645</c:v>
                </c:pt>
                <c:pt idx="15615" formatCode="General">
                  <c:v>-0.29954484578061502</c:v>
                </c:pt>
                <c:pt idx="15616" formatCode="General">
                  <c:v>-0.31047855287147202</c:v>
                </c:pt>
                <c:pt idx="15617" formatCode="General">
                  <c:v>-0.32115797754807801</c:v>
                </c:pt>
                <c:pt idx="15618" formatCode="General">
                  <c:v>-0.33263475340209903</c:v>
                </c:pt>
                <c:pt idx="15619" formatCode="General">
                  <c:v>-0.345263806297464</c:v>
                </c:pt>
                <c:pt idx="15620" formatCode="General">
                  <c:v>-0.35867665003268401</c:v>
                </c:pt>
                <c:pt idx="15621" formatCode="General">
                  <c:v>-0.372802718417725</c:v>
                </c:pt>
                <c:pt idx="15622" formatCode="General">
                  <c:v>-0.38721942606485599</c:v>
                </c:pt>
                <c:pt idx="15623" formatCode="General">
                  <c:v>-0.401386453712122</c:v>
                </c:pt>
                <c:pt idx="15624" formatCode="General">
                  <c:v>-0.41476143967954399</c:v>
                </c:pt>
                <c:pt idx="15625" formatCode="General">
                  <c:v>-0.42658992643792998</c:v>
                </c:pt>
                <c:pt idx="15626" formatCode="General">
                  <c:v>-0.43646133347927601</c:v>
                </c:pt>
                <c:pt idx="15627" formatCode="General">
                  <c:v>-0.44437688198215702</c:v>
                </c:pt>
                <c:pt idx="15628" formatCode="General">
                  <c:v>-0.45034408683048399</c:v>
                </c:pt>
                <c:pt idx="15629" formatCode="General">
                  <c:v>-0.45501503155682599</c:v>
                </c:pt>
                <c:pt idx="15630" formatCode="General">
                  <c:v>-0.45932883708808397</c:v>
                </c:pt>
                <c:pt idx="15631" formatCode="General">
                  <c:v>-0.46310087151204099</c:v>
                </c:pt>
                <c:pt idx="15632" formatCode="General">
                  <c:v>-0.46585586563548997</c:v>
                </c:pt>
                <c:pt idx="15633" formatCode="General">
                  <c:v>-0.46774716361281998</c:v>
                </c:pt>
                <c:pt idx="15634" formatCode="General">
                  <c:v>-0.46914422404351103</c:v>
                </c:pt>
                <c:pt idx="15635" formatCode="General">
                  <c:v>-0.47008569110183002</c:v>
                </c:pt>
                <c:pt idx="15636" formatCode="General">
                  <c:v>-0.47030237958575299</c:v>
                </c:pt>
                <c:pt idx="15637" formatCode="General">
                  <c:v>-0.46987368844798699</c:v>
                </c:pt>
                <c:pt idx="15638" formatCode="General">
                  <c:v>-0.46967939852797302</c:v>
                </c:pt>
                <c:pt idx="15639" formatCode="General">
                  <c:v>-0.47054138655217098</c:v>
                </c:pt>
                <c:pt idx="15640" formatCode="General">
                  <c:v>-0.47198006685397398</c:v>
                </c:pt>
                <c:pt idx="15641" formatCode="General">
                  <c:v>-0.47300798156573898</c:v>
                </c:pt>
                <c:pt idx="15642" formatCode="General">
                  <c:v>-0.47325866145822898</c:v>
                </c:pt>
                <c:pt idx="15643" formatCode="General">
                  <c:v>-0.47314260128401803</c:v>
                </c:pt>
                <c:pt idx="15644" formatCode="General">
                  <c:v>-0.47290880796684798</c:v>
                </c:pt>
                <c:pt idx="15645" formatCode="General">
                  <c:v>-0.472089495731844</c:v>
                </c:pt>
                <c:pt idx="15646" formatCode="General">
                  <c:v>-0.47035525762132302</c:v>
                </c:pt>
                <c:pt idx="15647" formatCode="General">
                  <c:v>-0.46813928671111599</c:v>
                </c:pt>
                <c:pt idx="15648" formatCode="General">
                  <c:v>-0.46577518724615302</c:v>
                </c:pt>
                <c:pt idx="15649" formatCode="General">
                  <c:v>-0.46370437183430602</c:v>
                </c:pt>
                <c:pt idx="15650" formatCode="General">
                  <c:v>-0.46279112082280999</c:v>
                </c:pt>
                <c:pt idx="15651" formatCode="General">
                  <c:v>-0.46311832301717698</c:v>
                </c:pt>
                <c:pt idx="15652" formatCode="General">
                  <c:v>-0.46419996454324403</c:v>
                </c:pt>
                <c:pt idx="15653" formatCode="General">
                  <c:v>-0.46549315441141897</c:v>
                </c:pt>
                <c:pt idx="15654" formatCode="General">
                  <c:v>-0.46674744448813399</c:v>
                </c:pt>
                <c:pt idx="15655" formatCode="General">
                  <c:v>-0.468520216469613</c:v>
                </c:pt>
                <c:pt idx="15656" formatCode="General">
                  <c:v>-0.47150102152488799</c:v>
                </c:pt>
                <c:pt idx="15657" formatCode="General">
                  <c:v>-0.47546415072258202</c:v>
                </c:pt>
                <c:pt idx="15658" formatCode="General">
                  <c:v>-0.47957691375746198</c:v>
                </c:pt>
                <c:pt idx="15659" formatCode="General">
                  <c:v>-0.48360588614071098</c:v>
                </c:pt>
                <c:pt idx="15660" formatCode="General">
                  <c:v>-0.488060580892963</c:v>
                </c:pt>
                <c:pt idx="15661" formatCode="General">
                  <c:v>-0.49327210756992401</c:v>
                </c:pt>
                <c:pt idx="15662" formatCode="General">
                  <c:v>-0.49912431686789899</c:v>
                </c:pt>
                <c:pt idx="15663" formatCode="General">
                  <c:v>-0.50546944865648302</c:v>
                </c:pt>
                <c:pt idx="15664" formatCode="General">
                  <c:v>-0.51222951775089198</c:v>
                </c:pt>
                <c:pt idx="15665" formatCode="General">
                  <c:v>-0.519314603113462</c:v>
                </c:pt>
                <c:pt idx="15666" formatCode="General">
                  <c:v>-0.52621763441134395</c:v>
                </c:pt>
                <c:pt idx="15667" formatCode="General">
                  <c:v>-0.53220947850884903</c:v>
                </c:pt>
                <c:pt idx="15668" formatCode="General">
                  <c:v>-0.53708174542704701</c:v>
                </c:pt>
                <c:pt idx="15669" formatCode="General">
                  <c:v>-0.54070697728830297</c:v>
                </c:pt>
                <c:pt idx="15670" formatCode="General">
                  <c:v>-0.54278186861720601</c:v>
                </c:pt>
                <c:pt idx="15671" formatCode="General">
                  <c:v>-0.54350667963597898</c:v>
                </c:pt>
                <c:pt idx="15672" formatCode="General">
                  <c:v>-0.54299186386838805</c:v>
                </c:pt>
                <c:pt idx="15673" formatCode="General">
                  <c:v>-0.54070249934824499</c:v>
                </c:pt>
                <c:pt idx="15674" formatCode="General">
                  <c:v>-0.53647359350847201</c:v>
                </c:pt>
                <c:pt idx="15675" formatCode="General">
                  <c:v>-0.53102188956843399</c:v>
                </c:pt>
                <c:pt idx="15676" formatCode="General">
                  <c:v>-0.52570008630929799</c:v>
                </c:pt>
                <c:pt idx="15677" formatCode="General">
                  <c:v>-0.52165917815193397</c:v>
                </c:pt>
                <c:pt idx="15678" formatCode="General">
                  <c:v>-0.51965985997535702</c:v>
                </c:pt>
                <c:pt idx="15679" formatCode="General">
                  <c:v>-0.51983946789537006</c:v>
                </c:pt>
                <c:pt idx="15680" formatCode="General">
                  <c:v>-0.52126039265286195</c:v>
                </c:pt>
                <c:pt idx="15681" formatCode="General">
                  <c:v>-0.52289479796834404</c:v>
                </c:pt>
                <c:pt idx="15682" formatCode="General">
                  <c:v>-0.52423890417184005</c:v>
                </c:pt>
                <c:pt idx="15683" formatCode="General">
                  <c:v>-0.52501212115816398</c:v>
                </c:pt>
                <c:pt idx="15684" formatCode="General">
                  <c:v>-0.52575571330786897</c:v>
                </c:pt>
                <c:pt idx="15685" formatCode="General">
                  <c:v>-0.52708980675438699</c:v>
                </c:pt>
                <c:pt idx="15686" formatCode="General">
                  <c:v>-0.52852849798809298</c:v>
                </c:pt>
                <c:pt idx="15687" formatCode="General">
                  <c:v>-0.53007288916266204</c:v>
                </c:pt>
                <c:pt idx="15688" formatCode="General">
                  <c:v>-0.53260685042976896</c:v>
                </c:pt>
                <c:pt idx="15689" formatCode="General">
                  <c:v>-0.53615002022275304</c:v>
                </c:pt>
                <c:pt idx="15690" formatCode="General">
                  <c:v>-0.53945537625310302</c:v>
                </c:pt>
                <c:pt idx="15691" formatCode="General">
                  <c:v>-0.54140774664986402</c:v>
                </c:pt>
                <c:pt idx="15692" formatCode="General">
                  <c:v>-0.541542628412224</c:v>
                </c:pt>
                <c:pt idx="15693" formatCode="General">
                  <c:v>-0.53970373065813304</c:v>
                </c:pt>
                <c:pt idx="15694" formatCode="General">
                  <c:v>-0.53576858891322998</c:v>
                </c:pt>
                <c:pt idx="15695" formatCode="General">
                  <c:v>-0.52950006644449099</c:v>
                </c:pt>
                <c:pt idx="15696" formatCode="General">
                  <c:v>-0.520853340891136</c:v>
                </c:pt>
                <c:pt idx="15697" formatCode="General">
                  <c:v>-0.509885351654074</c:v>
                </c:pt>
                <c:pt idx="15698" formatCode="General">
                  <c:v>-0.496795256097811</c:v>
                </c:pt>
                <c:pt idx="15699" formatCode="General">
                  <c:v>-0.481837753276386</c:v>
                </c:pt>
                <c:pt idx="15700" formatCode="General">
                  <c:v>-0.46539627347840501</c:v>
                </c:pt>
                <c:pt idx="15701" formatCode="General">
                  <c:v>-0.447604764199452</c:v>
                </c:pt>
                <c:pt idx="15702" formatCode="General">
                  <c:v>-0.428105703114606</c:v>
                </c:pt>
                <c:pt idx="15703" formatCode="General">
                  <c:v>-0.407289223497102</c:v>
                </c:pt>
                <c:pt idx="15704" formatCode="General">
                  <c:v>-0.38620307690755401</c:v>
                </c:pt>
                <c:pt idx="15705" formatCode="General">
                  <c:v>-0.36550467579596302</c:v>
                </c:pt>
                <c:pt idx="15706" formatCode="General">
                  <c:v>-0.34550392222668902</c:v>
                </c:pt>
                <c:pt idx="15707" formatCode="General">
                  <c:v>-0.326512109028674</c:v>
                </c:pt>
                <c:pt idx="15708" formatCode="General">
                  <c:v>-0.30857707770266002</c:v>
                </c:pt>
                <c:pt idx="15709" formatCode="General">
                  <c:v>-0.29156525537086098</c:v>
                </c:pt>
                <c:pt idx="15710" formatCode="General">
                  <c:v>-0.27552533059332501</c:v>
                </c:pt>
                <c:pt idx="15711" formatCode="General">
                  <c:v>-0.26110409969625298</c:v>
                </c:pt>
                <c:pt idx="15712" formatCode="General">
                  <c:v>-0.24893078184075099</c:v>
                </c:pt>
                <c:pt idx="15713" formatCode="General">
                  <c:v>-0.23882734282411999</c:v>
                </c:pt>
                <c:pt idx="15714" formatCode="General">
                  <c:v>-0.230180500875864</c:v>
                </c:pt>
                <c:pt idx="15715" formatCode="General">
                  <c:v>-0.22221306268708399</c:v>
                </c:pt>
                <c:pt idx="15716" formatCode="General">
                  <c:v>-0.21437853952053301</c:v>
                </c:pt>
                <c:pt idx="15717" formatCode="General">
                  <c:v>-0.20654287223732701</c:v>
                </c:pt>
                <c:pt idx="15718" formatCode="General">
                  <c:v>-0.19866226602206999</c:v>
                </c:pt>
                <c:pt idx="15719" formatCode="General">
                  <c:v>-0.19083987269932001</c:v>
                </c:pt>
                <c:pt idx="15720" formatCode="General">
                  <c:v>-0.18390684821818301</c:v>
                </c:pt>
                <c:pt idx="15721" formatCode="General">
                  <c:v>-0.17827546422913201</c:v>
                </c:pt>
                <c:pt idx="15722" formatCode="General">
                  <c:v>-0.17343286142811801</c:v>
                </c:pt>
                <c:pt idx="15723" formatCode="General">
                  <c:v>-0.16895840899041101</c:v>
                </c:pt>
                <c:pt idx="15724" formatCode="General">
                  <c:v>-0.16442862594048099</c:v>
                </c:pt>
                <c:pt idx="15725" formatCode="General">
                  <c:v>-0.159339823575883</c:v>
                </c:pt>
                <c:pt idx="15726" formatCode="General">
                  <c:v>-0.153255797039207</c:v>
                </c:pt>
                <c:pt idx="15727" formatCode="General">
                  <c:v>-0.146054872322577</c:v>
                </c:pt>
                <c:pt idx="15728" formatCode="General">
                  <c:v>-0.13775448375086</c:v>
                </c:pt>
                <c:pt idx="15729" formatCode="General">
                  <c:v>-0.128455957639284</c:v>
                </c:pt>
                <c:pt idx="15730" formatCode="General">
                  <c:v>-0.118176748322405</c:v>
                </c:pt>
                <c:pt idx="15731" formatCode="General">
                  <c:v>-0.106859963227026</c:v>
                </c:pt>
                <c:pt idx="15732" formatCode="General">
                  <c:v>-9.4123152308368804E-2</c:v>
                </c:pt>
                <c:pt idx="15733" formatCode="General">
                  <c:v>-7.9289236292073698E-2</c:v>
                </c:pt>
                <c:pt idx="15734" formatCode="General">
                  <c:v>-6.2718577478927395E-2</c:v>
                </c:pt>
                <c:pt idx="15735" formatCode="General">
                  <c:v>-4.5467254218844601E-2</c:v>
                </c:pt>
                <c:pt idx="15736" formatCode="General">
                  <c:v>-2.82168400758145E-2</c:v>
                </c:pt>
                <c:pt idx="15737" formatCode="General">
                  <c:v>-1.1263299449681701E-2</c:v>
                </c:pt>
                <c:pt idx="15738" formatCode="General">
                  <c:v>5.42654091986492E-3</c:v>
                </c:pt>
                <c:pt idx="15739" formatCode="General">
                  <c:v>2.2079739896021199E-2</c:v>
                </c:pt>
                <c:pt idx="15740" formatCode="General">
                  <c:v>3.8927653862713497E-2</c:v>
                </c:pt>
                <c:pt idx="15741" formatCode="General">
                  <c:v>5.6192294579813402E-2</c:v>
                </c:pt>
                <c:pt idx="15742" formatCode="General">
                  <c:v>7.3591898538494405E-2</c:v>
                </c:pt>
                <c:pt idx="15743" formatCode="General">
                  <c:v>9.0043982360662106E-2</c:v>
                </c:pt>
                <c:pt idx="15744" formatCode="General">
                  <c:v>0.10489586036380701</c:v>
                </c:pt>
                <c:pt idx="15745" formatCode="General">
                  <c:v>0.118216139325778</c:v>
                </c:pt>
                <c:pt idx="15746" formatCode="General">
                  <c:v>0.13027308205954</c:v>
                </c:pt>
                <c:pt idx="15747" formatCode="General">
                  <c:v>0.14142499132681</c:v>
                </c:pt>
                <c:pt idx="15748" formatCode="General">
                  <c:v>0.15179793133621799</c:v>
                </c:pt>
                <c:pt idx="15749" formatCode="General">
                  <c:v>0.161659046289928</c:v>
                </c:pt>
                <c:pt idx="15750" formatCode="General">
                  <c:v>0.171067424377356</c:v>
                </c:pt>
                <c:pt idx="15751" formatCode="General">
                  <c:v>0.179984105804567</c:v>
                </c:pt>
                <c:pt idx="15752" formatCode="General">
                  <c:v>0.18907730268664999</c:v>
                </c:pt>
                <c:pt idx="15753" formatCode="General">
                  <c:v>0.19951548606198399</c:v>
                </c:pt>
                <c:pt idx="15754" formatCode="General">
                  <c:v>0.21153155882067401</c:v>
                </c:pt>
                <c:pt idx="15755" formatCode="General">
                  <c:v>0.22398921658823001</c:v>
                </c:pt>
                <c:pt idx="15756" formatCode="General">
                  <c:v>0.23623684037013001</c:v>
                </c:pt>
                <c:pt idx="15757" formatCode="General">
                  <c:v>0.24862905257748799</c:v>
                </c:pt>
                <c:pt idx="15758" formatCode="General">
                  <c:v>0.26113549385252999</c:v>
                </c:pt>
                <c:pt idx="15759" formatCode="General">
                  <c:v>0.27334747086608702</c:v>
                </c:pt>
                <c:pt idx="15760" formatCode="General">
                  <c:v>0.28528284814864102</c:v>
                </c:pt>
                <c:pt idx="15761" formatCode="General">
                  <c:v>0.29684169097097801</c:v>
                </c:pt>
                <c:pt idx="15762" formatCode="General">
                  <c:v>0.30756997184866303</c:v>
                </c:pt>
                <c:pt idx="15763" formatCode="General">
                  <c:v>0.31726452821191098</c:v>
                </c:pt>
                <c:pt idx="15764" formatCode="General">
                  <c:v>0.32678825470463801</c:v>
                </c:pt>
                <c:pt idx="15765" formatCode="General">
                  <c:v>0.33713831028267699</c:v>
                </c:pt>
                <c:pt idx="15766" formatCode="General">
                  <c:v>0.348407835772578</c:v>
                </c:pt>
                <c:pt idx="15767" formatCode="General">
                  <c:v>0.36010279318921901</c:v>
                </c:pt>
                <c:pt idx="15768" formatCode="General">
                  <c:v>0.37185004748724798</c:v>
                </c:pt>
                <c:pt idx="15769" formatCode="General">
                  <c:v>0.38341263551918903</c:v>
                </c:pt>
                <c:pt idx="15770" formatCode="General">
                  <c:v>0.39423078482017698</c:v>
                </c:pt>
                <c:pt idx="15771" formatCode="General">
                  <c:v>0.40430655584382902</c:v>
                </c:pt>
                <c:pt idx="15772" formatCode="General">
                  <c:v>0.41383607435293501</c:v>
                </c:pt>
                <c:pt idx="15773" formatCode="General">
                  <c:v>0.42273082447391902</c:v>
                </c:pt>
                <c:pt idx="15774" formatCode="General">
                  <c:v>0.43122206202647601</c:v>
                </c:pt>
                <c:pt idx="15775" formatCode="General">
                  <c:v>0.43955210171197601</c:v>
                </c:pt>
                <c:pt idx="15776" formatCode="General">
                  <c:v>0.44755012455096199</c:v>
                </c:pt>
                <c:pt idx="15777" formatCode="General">
                  <c:v>0.455063934871414</c:v>
                </c:pt>
                <c:pt idx="15778" formatCode="General">
                  <c:v>0.462334312024408</c:v>
                </c:pt>
                <c:pt idx="15779" formatCode="General">
                  <c:v>0.46958727135294198</c:v>
                </c:pt>
                <c:pt idx="15780" formatCode="General">
                  <c:v>0.47676328947151803</c:v>
                </c:pt>
                <c:pt idx="15781" formatCode="General">
                  <c:v>0.48380147452163302</c:v>
                </c:pt>
                <c:pt idx="15782" formatCode="General">
                  <c:v>0.49022362492759702</c:v>
                </c:pt>
                <c:pt idx="15783" formatCode="General">
                  <c:v>0.49572929265737697</c:v>
                </c:pt>
                <c:pt idx="15784" formatCode="General">
                  <c:v>0.50055033545392802</c:v>
                </c:pt>
                <c:pt idx="15785" formatCode="General">
                  <c:v>0.50472604550342204</c:v>
                </c:pt>
                <c:pt idx="15786" formatCode="General">
                  <c:v>0.50810025766794098</c:v>
                </c:pt>
                <c:pt idx="15787" formatCode="General">
                  <c:v>0.51050973263370203</c:v>
                </c:pt>
                <c:pt idx="15788" formatCode="General">
                  <c:v>0.512353919140765</c:v>
                </c:pt>
                <c:pt idx="15789" formatCode="General">
                  <c:v>0.51413983591784196</c:v>
                </c:pt>
                <c:pt idx="15790" formatCode="General">
                  <c:v>0.51623257509495102</c:v>
                </c:pt>
                <c:pt idx="15791" formatCode="General">
                  <c:v>0.51887697846016601</c:v>
                </c:pt>
                <c:pt idx="15792" formatCode="General">
                  <c:v>0.52227372185063103</c:v>
                </c:pt>
                <c:pt idx="15793" formatCode="General">
                  <c:v>0.52671080846878604</c:v>
                </c:pt>
                <c:pt idx="15794" formatCode="General">
                  <c:v>0.53194837603633605</c:v>
                </c:pt>
                <c:pt idx="15795" formatCode="General">
                  <c:v>0.53743554922910597</c:v>
                </c:pt>
                <c:pt idx="15796" formatCode="General">
                  <c:v>0.54299265753166304</c:v>
                </c:pt>
                <c:pt idx="15797" formatCode="General">
                  <c:v>0.54858016531500498</c:v>
                </c:pt>
                <c:pt idx="15798" formatCode="General">
                  <c:v>0.55433115271327005</c:v>
                </c:pt>
                <c:pt idx="15799" formatCode="General">
                  <c:v>0.56051487271499101</c:v>
                </c:pt>
                <c:pt idx="15800" formatCode="General">
                  <c:v>0.567031975661072</c:v>
                </c:pt>
                <c:pt idx="15801" formatCode="General">
                  <c:v>0.57351206501306995</c:v>
                </c:pt>
                <c:pt idx="15802" formatCode="General">
                  <c:v>0.57969244252346697</c:v>
                </c:pt>
                <c:pt idx="15803" formatCode="General">
                  <c:v>0.58544599951049703</c:v>
                </c:pt>
                <c:pt idx="15804" formatCode="General">
                  <c:v>0.59074743312212197</c:v>
                </c:pt>
                <c:pt idx="15805" formatCode="General">
                  <c:v>0.59574603424407802</c:v>
                </c:pt>
                <c:pt idx="15806" formatCode="General">
                  <c:v>0.60070380762930597</c:v>
                </c:pt>
                <c:pt idx="15807" formatCode="General">
                  <c:v>0.60574522086936</c:v>
                </c:pt>
                <c:pt idx="15808" formatCode="General">
                  <c:v>0.61127197215073004</c:v>
                </c:pt>
                <c:pt idx="15809" formatCode="General">
                  <c:v>0.61756845545420003</c:v>
                </c:pt>
                <c:pt idx="15810" formatCode="General">
                  <c:v>0.62377655743779803</c:v>
                </c:pt>
                <c:pt idx="15811" formatCode="General">
                  <c:v>0.62872536064272899</c:v>
                </c:pt>
                <c:pt idx="15812" formatCode="General">
                  <c:v>0.63162508873495504</c:v>
                </c:pt>
                <c:pt idx="15813" formatCode="General">
                  <c:v>0.63214258052858596</c:v>
                </c:pt>
                <c:pt idx="15814" formatCode="General">
                  <c:v>0.63054252664323596</c:v>
                </c:pt>
                <c:pt idx="15815" formatCode="General">
                  <c:v>0.627272577151331</c:v>
                </c:pt>
                <c:pt idx="15816" formatCode="General">
                  <c:v>0.62273911295794104</c:v>
                </c:pt>
                <c:pt idx="15817" formatCode="General">
                  <c:v>0.61757895940729501</c:v>
                </c:pt>
                <c:pt idx="15818" formatCode="General">
                  <c:v>0.61253441616026705</c:v>
                </c:pt>
                <c:pt idx="15819" formatCode="General">
                  <c:v>0.60833646469096503</c:v>
                </c:pt>
                <c:pt idx="15820" formatCode="General">
                  <c:v>0.60565248329911003</c:v>
                </c:pt>
                <c:pt idx="15821" formatCode="General">
                  <c:v>0.60406704862958505</c:v>
                </c:pt>
                <c:pt idx="15822" formatCode="General">
                  <c:v>0.60260993226269799</c:v>
                </c:pt>
                <c:pt idx="15823" formatCode="General">
                  <c:v>0.60141019182940803</c:v>
                </c:pt>
                <c:pt idx="15824" formatCode="General">
                  <c:v>0.60071047543634504</c:v>
                </c:pt>
                <c:pt idx="15825" formatCode="General">
                  <c:v>0.59985672243879096</c:v>
                </c:pt>
                <c:pt idx="15826" formatCode="General">
                  <c:v>0.59829552737055602</c:v>
                </c:pt>
                <c:pt idx="15827" formatCode="General">
                  <c:v>0.59648124609436104</c:v>
                </c:pt>
                <c:pt idx="15828" formatCode="General">
                  <c:v>0.59538921075110696</c:v>
                </c:pt>
                <c:pt idx="15829" formatCode="General">
                  <c:v>0.59537371790495097</c:v>
                </c:pt>
                <c:pt idx="15830" formatCode="General">
                  <c:v>0.59638560455676703</c:v>
                </c:pt>
                <c:pt idx="15831" formatCode="General">
                  <c:v>0.59897260964883103</c:v>
                </c:pt>
                <c:pt idx="15832" formatCode="General">
                  <c:v>0.60309700349420503</c:v>
                </c:pt>
                <c:pt idx="15833" formatCode="General">
                  <c:v>0.60727237471843498</c:v>
                </c:pt>
                <c:pt idx="15834" formatCode="General">
                  <c:v>0.60977247264894197</c:v>
                </c:pt>
                <c:pt idx="15835" formatCode="General">
                  <c:v>0.60970428854815695</c:v>
                </c:pt>
                <c:pt idx="15836" formatCode="General">
                  <c:v>0.60768980099115499</c:v>
                </c:pt>
                <c:pt idx="15837" formatCode="General">
                  <c:v>0.60502510986319602</c:v>
                </c:pt>
                <c:pt idx="15838" formatCode="General">
                  <c:v>0.60191447534315701</c:v>
                </c:pt>
                <c:pt idx="15839" formatCode="General">
                  <c:v>0.59779349581172303</c:v>
                </c:pt>
                <c:pt idx="15840" formatCode="General">
                  <c:v>0.59246404409044695</c:v>
                </c:pt>
                <c:pt idx="15841" formatCode="General">
                  <c:v>0.58588165360184596</c:v>
                </c:pt>
                <c:pt idx="15842" formatCode="General">
                  <c:v>0.57782010686471397</c:v>
                </c:pt>
                <c:pt idx="15843" formatCode="General">
                  <c:v>0.56832678043317497</c:v>
                </c:pt>
                <c:pt idx="15844" formatCode="General">
                  <c:v>0.55752580221737003</c:v>
                </c:pt>
                <c:pt idx="15845" formatCode="General">
                  <c:v>0.54546333932885105</c:v>
                </c:pt>
                <c:pt idx="15846" formatCode="General">
                  <c:v>0.53225370851163101</c:v>
                </c:pt>
                <c:pt idx="15847" formatCode="General">
                  <c:v>0.51801023706039695</c:v>
                </c:pt>
                <c:pt idx="15848" formatCode="General">
                  <c:v>0.502777223616931</c:v>
                </c:pt>
                <c:pt idx="15849" formatCode="General">
                  <c:v>0.486079847535622</c:v>
                </c:pt>
                <c:pt idx="15850" formatCode="General">
                  <c:v>0.46755635530825101</c:v>
                </c:pt>
                <c:pt idx="15851" formatCode="General">
                  <c:v>0.44757264554180098</c:v>
                </c:pt>
                <c:pt idx="15852" formatCode="General">
                  <c:v>0.426344181222929</c:v>
                </c:pt>
                <c:pt idx="15853" formatCode="General">
                  <c:v>0.40372024123695699</c:v>
                </c:pt>
                <c:pt idx="15854" formatCode="General">
                  <c:v>0.37968100445052799</c:v>
                </c:pt>
                <c:pt idx="15855" formatCode="General">
                  <c:v>0.35459150684502799</c:v>
                </c:pt>
                <c:pt idx="15856" formatCode="General">
                  <c:v>0.329276969032541</c:v>
                </c:pt>
                <c:pt idx="15857" formatCode="General">
                  <c:v>0.30619864591899698</c:v>
                </c:pt>
                <c:pt idx="15858" formatCode="General">
                  <c:v>0.28959252640487598</c:v>
                </c:pt>
                <c:pt idx="15859" formatCode="General">
                  <c:v>0.28270307424413899</c:v>
                </c:pt>
                <c:pt idx="15860" formatCode="General">
                  <c:v>0.26046646724342098</c:v>
                </c:pt>
                <c:pt idx="15861" formatCode="General">
                  <c:v>0.17454959284936</c:v>
                </c:pt>
                <c:pt idx="15862" formatCode="General">
                  <c:v>2.9758754723316801E-2</c:v>
                </c:pt>
                <c:pt idx="15863" formatCode="General">
                  <c:v>-9.2503254755689102E-2</c:v>
                </c:pt>
                <c:pt idx="15864" formatCode="General">
                  <c:v>-0.14149538674822701</c:v>
                </c:pt>
                <c:pt idx="15865" formatCode="General">
                  <c:v>-0.15399470013455099</c:v>
                </c:pt>
                <c:pt idx="15866" formatCode="General">
                  <c:v>-0.160184169152251</c:v>
                </c:pt>
                <c:pt idx="15867" formatCode="General">
                  <c:v>-0.15627818997587201</c:v>
                </c:pt>
                <c:pt idx="15868" formatCode="General">
                  <c:v>-0.14241028983828899</c:v>
                </c:pt>
                <c:pt idx="15869" formatCode="General">
                  <c:v>-0.120640954543257</c:v>
                </c:pt>
                <c:pt idx="15870" formatCode="General">
                  <c:v>-9.3130095764816997E-2</c:v>
                </c:pt>
                <c:pt idx="15871" formatCode="General">
                  <c:v>-6.2948119385972598E-2</c:v>
                </c:pt>
                <c:pt idx="15872" formatCode="General">
                  <c:v>-3.4070290081041898E-2</c:v>
                </c:pt>
                <c:pt idx="15873" formatCode="General">
                  <c:v>-9.4457566970590299E-3</c:v>
                </c:pt>
                <c:pt idx="15874" formatCode="General">
                  <c:v>8.8227641425922196E-3</c:v>
                </c:pt>
                <c:pt idx="15875" formatCode="General">
                  <c:v>1.9696196330773401E-2</c:v>
                </c:pt>
                <c:pt idx="15876" formatCode="General">
                  <c:v>2.32835044087779E-2</c:v>
                </c:pt>
                <c:pt idx="15877" formatCode="General">
                  <c:v>1.9863104871859601E-2</c:v>
                </c:pt>
                <c:pt idx="15878" formatCode="General">
                  <c:v>9.9728753363673792E-3</c:v>
                </c:pt>
                <c:pt idx="15879" formatCode="General">
                  <c:v>-5.6699939693370099E-3</c:v>
                </c:pt>
                <c:pt idx="15880" formatCode="General">
                  <c:v>-2.6812082979299299E-2</c:v>
                </c:pt>
                <c:pt idx="15881" formatCode="General">
                  <c:v>-5.3066751151476403E-2</c:v>
                </c:pt>
                <c:pt idx="15882" formatCode="General">
                  <c:v>-8.2860072773750904E-2</c:v>
                </c:pt>
                <c:pt idx="15883" formatCode="General">
                  <c:v>-0.1144243227237</c:v>
                </c:pt>
                <c:pt idx="15884" formatCode="General">
                  <c:v>-0.146687394377014</c:v>
                </c:pt>
                <c:pt idx="15885" formatCode="General">
                  <c:v>-0.17934199396844</c:v>
                </c:pt>
                <c:pt idx="15886" formatCode="General">
                  <c:v>-0.212046353324743</c:v>
                </c:pt>
                <c:pt idx="15887" formatCode="General">
                  <c:v>-0.24396000956147201</c:v>
                </c:pt>
                <c:pt idx="15888" formatCode="General">
                  <c:v>-0.274332804769371</c:v>
                </c:pt>
                <c:pt idx="15889" formatCode="General">
                  <c:v>-0.30273873906877302</c:v>
                </c:pt>
                <c:pt idx="15890" formatCode="General">
                  <c:v>-0.32943128440297698</c:v>
                </c:pt>
                <c:pt idx="15891" formatCode="General">
                  <c:v>-0.35413134041093702</c:v>
                </c:pt>
                <c:pt idx="15892" formatCode="General">
                  <c:v>-0.37598751011894899</c:v>
                </c:pt>
                <c:pt idx="15893" formatCode="General">
                  <c:v>-0.39467875318474899</c:v>
                </c:pt>
                <c:pt idx="15894" formatCode="General">
                  <c:v>-0.40991877239039098</c:v>
                </c:pt>
                <c:pt idx="15895" formatCode="General">
                  <c:v>-0.42176145504787599</c:v>
                </c:pt>
                <c:pt idx="15896" formatCode="General">
                  <c:v>-0.43042480944967099</c:v>
                </c:pt>
                <c:pt idx="15897" formatCode="General">
                  <c:v>-0.43621204173135403</c:v>
                </c:pt>
                <c:pt idx="15898" formatCode="General">
                  <c:v>-0.43990083372081201</c:v>
                </c:pt>
                <c:pt idx="15899" formatCode="General">
                  <c:v>-0.442185742623319</c:v>
                </c:pt>
                <c:pt idx="15900" formatCode="General">
                  <c:v>-0.44372228487684101</c:v>
                </c:pt>
                <c:pt idx="15901" formatCode="General">
                  <c:v>-0.44461041047444799</c:v>
                </c:pt>
                <c:pt idx="15902" formatCode="General">
                  <c:v>-0.44436583917154099</c:v>
                </c:pt>
                <c:pt idx="15903" formatCode="General">
                  <c:v>-0.442969541601334</c:v>
                </c:pt>
                <c:pt idx="15904" formatCode="General">
                  <c:v>-0.44088927791139298</c:v>
                </c:pt>
                <c:pt idx="15905" formatCode="General">
                  <c:v>-0.43938981569365798</c:v>
                </c:pt>
                <c:pt idx="15906" formatCode="General">
                  <c:v>-0.43982245350742699</c:v>
                </c:pt>
                <c:pt idx="15907" formatCode="General">
                  <c:v>-0.44255844533580702</c:v>
                </c:pt>
                <c:pt idx="15908" formatCode="General">
                  <c:v>-0.44729900418699198</c:v>
                </c:pt>
                <c:pt idx="15909" formatCode="General">
                  <c:v>-0.45382162163025502</c:v>
                </c:pt>
                <c:pt idx="15910" formatCode="General">
                  <c:v>-0.46207063139857701</c:v>
                </c:pt>
                <c:pt idx="15911" formatCode="General">
                  <c:v>-0.47182920351091001</c:v>
                </c:pt>
                <c:pt idx="15912" formatCode="General">
                  <c:v>-0.482948544862153</c:v>
                </c:pt>
                <c:pt idx="15913" formatCode="General">
                  <c:v>-0.49539719191339399</c:v>
                </c:pt>
                <c:pt idx="15914" formatCode="General">
                  <c:v>-0.50887780854461695</c:v>
                </c:pt>
                <c:pt idx="15915" formatCode="General">
                  <c:v>-0.52304115148494001</c:v>
                </c:pt>
                <c:pt idx="15916" formatCode="General">
                  <c:v>-0.53784278474178304</c:v>
                </c:pt>
                <c:pt idx="15917" formatCode="General">
                  <c:v>-0.55274768367196103</c:v>
                </c:pt>
                <c:pt idx="15918" formatCode="General">
                  <c:v>-0.56680437514305304</c:v>
                </c:pt>
                <c:pt idx="15919" formatCode="General">
                  <c:v>-0.57959936406386403</c:v>
                </c:pt>
                <c:pt idx="15920" formatCode="General">
                  <c:v>-0.59083227440096098</c:v>
                </c:pt>
                <c:pt idx="15921" formatCode="General">
                  <c:v>-0.60020963315576403</c:v>
                </c:pt>
                <c:pt idx="15922" formatCode="General">
                  <c:v>-0.60792598317101998</c:v>
                </c:pt>
                <c:pt idx="15923" formatCode="General">
                  <c:v>-0.61427463845428099</c:v>
                </c:pt>
                <c:pt idx="15924" formatCode="General">
                  <c:v>-0.61944788883382995</c:v>
                </c:pt>
                <c:pt idx="15925" formatCode="General">
                  <c:v>-0.62353137374458001</c:v>
                </c:pt>
                <c:pt idx="15926" formatCode="General">
                  <c:v>-0.626575936619019</c:v>
                </c:pt>
                <c:pt idx="15927" formatCode="General">
                  <c:v>-0.62836240306906099</c:v>
                </c:pt>
                <c:pt idx="15928" formatCode="General">
                  <c:v>-0.62844868922503505</c:v>
                </c:pt>
                <c:pt idx="15929" formatCode="General">
                  <c:v>-0.62684971816190505</c:v>
                </c:pt>
                <c:pt idx="15930" formatCode="General">
                  <c:v>-0.62407633128150697</c:v>
                </c:pt>
                <c:pt idx="15931" formatCode="General">
                  <c:v>-0.620704010314437</c:v>
                </c:pt>
                <c:pt idx="15932" formatCode="General">
                  <c:v>-0.61709574173097403</c:v>
                </c:pt>
                <c:pt idx="15933" formatCode="General">
                  <c:v>-0.61330024765884705</c:v>
                </c:pt>
                <c:pt idx="15934" formatCode="General">
                  <c:v>-0.60987842962719396</c:v>
                </c:pt>
                <c:pt idx="15935" formatCode="General">
                  <c:v>-0.60742720006346396</c:v>
                </c:pt>
                <c:pt idx="15936" formatCode="General">
                  <c:v>-0.60568713567366605</c:v>
                </c:pt>
                <c:pt idx="15937" formatCode="General">
                  <c:v>-0.60442905449372697</c:v>
                </c:pt>
                <c:pt idx="15938" formatCode="General">
                  <c:v>-0.60385684736730405</c:v>
                </c:pt>
                <c:pt idx="15939" formatCode="General">
                  <c:v>-0.60413886661975502</c:v>
                </c:pt>
                <c:pt idx="15940" formatCode="General">
                  <c:v>-0.60498072548680704</c:v>
                </c:pt>
                <c:pt idx="15941" formatCode="General">
                  <c:v>-0.60577326773152296</c:v>
                </c:pt>
                <c:pt idx="15942" formatCode="General">
                  <c:v>-0.60643845323227696</c:v>
                </c:pt>
                <c:pt idx="15943" formatCode="General">
                  <c:v>-0.60760290738402301</c:v>
                </c:pt>
                <c:pt idx="15944" formatCode="General">
                  <c:v>-0.60958589191296197</c:v>
                </c:pt>
                <c:pt idx="15945" formatCode="General">
                  <c:v>-0.61220478784372401</c:v>
                </c:pt>
                <c:pt idx="15946" formatCode="General">
                  <c:v>-0.61505067005374103</c:v>
                </c:pt>
                <c:pt idx="15947" formatCode="General">
                  <c:v>-0.61817219071714202</c:v>
                </c:pt>
                <c:pt idx="15948" formatCode="General">
                  <c:v>-0.62143434304073797</c:v>
                </c:pt>
                <c:pt idx="15949" formatCode="General">
                  <c:v>-0.62446488193952998</c:v>
                </c:pt>
                <c:pt idx="15950" formatCode="General">
                  <c:v>-0.62722252267758305</c:v>
                </c:pt>
                <c:pt idx="15951" formatCode="General">
                  <c:v>-0.629703401987603</c:v>
                </c:pt>
                <c:pt idx="15952" formatCode="General">
                  <c:v>-0.63155644733415395</c:v>
                </c:pt>
                <c:pt idx="15953" formatCode="General">
                  <c:v>-0.632181975608475</c:v>
                </c:pt>
                <c:pt idx="15954" formatCode="General">
                  <c:v>-0.63122632027591496</c:v>
                </c:pt>
                <c:pt idx="15955" formatCode="General">
                  <c:v>-0.62851226828467399</c:v>
                </c:pt>
                <c:pt idx="15956" formatCode="General">
                  <c:v>-0.624335104931934</c:v>
                </c:pt>
                <c:pt idx="15957" formatCode="General">
                  <c:v>-0.61917641772491405</c:v>
                </c:pt>
                <c:pt idx="15958" formatCode="General">
                  <c:v>-0.61315652279635502</c:v>
                </c:pt>
                <c:pt idx="15959" formatCode="General">
                  <c:v>-0.60580574158127498</c:v>
                </c:pt>
                <c:pt idx="15960" formatCode="General">
                  <c:v>-0.59658181622103301</c:v>
                </c:pt>
                <c:pt idx="15961" formatCode="General">
                  <c:v>-0.58559521310472296</c:v>
                </c:pt>
                <c:pt idx="15962" formatCode="General">
                  <c:v>-0.57378137203181301</c:v>
                </c:pt>
                <c:pt idx="15963" formatCode="General">
                  <c:v>-0.56222419968561499</c:v>
                </c:pt>
                <c:pt idx="15964" formatCode="General">
                  <c:v>-0.55138709550897702</c:v>
                </c:pt>
                <c:pt idx="15965" formatCode="General">
                  <c:v>-0.54137586803308202</c:v>
                </c:pt>
                <c:pt idx="15966" formatCode="General">
                  <c:v>-0.53218494816045003</c:v>
                </c:pt>
                <c:pt idx="15967" formatCode="General">
                  <c:v>-0.52306856729278395</c:v>
                </c:pt>
                <c:pt idx="15968" formatCode="General">
                  <c:v>-0.51345362618240098</c:v>
                </c:pt>
                <c:pt idx="15969" formatCode="General">
                  <c:v>-0.50373147375302896</c:v>
                </c:pt>
                <c:pt idx="15970" formatCode="General">
                  <c:v>-0.49435832905522298</c:v>
                </c:pt>
                <c:pt idx="15971" formatCode="General">
                  <c:v>-0.485831978099041</c:v>
                </c:pt>
                <c:pt idx="15972" formatCode="General">
                  <c:v>-0.47831168550624797</c:v>
                </c:pt>
                <c:pt idx="15973" formatCode="General">
                  <c:v>-0.47134371180767198</c:v>
                </c:pt>
                <c:pt idx="15974" formatCode="General">
                  <c:v>-0.46455566187043601</c:v>
                </c:pt>
                <c:pt idx="15975" formatCode="General">
                  <c:v>-0.457853298934151</c:v>
                </c:pt>
                <c:pt idx="15976" formatCode="General">
                  <c:v>-0.451127802430694</c:v>
                </c:pt>
                <c:pt idx="15977" formatCode="General">
                  <c:v>-0.44427474102591402</c:v>
                </c:pt>
                <c:pt idx="15978" formatCode="General">
                  <c:v>-0.43739142006466603</c:v>
                </c:pt>
                <c:pt idx="15979" formatCode="General">
                  <c:v>-0.43067449886688902</c:v>
                </c:pt>
                <c:pt idx="15980" formatCode="General">
                  <c:v>-0.42458575003959997</c:v>
                </c:pt>
                <c:pt idx="15981" formatCode="General">
                  <c:v>-0.419321010782437</c:v>
                </c:pt>
                <c:pt idx="15982" formatCode="General">
                  <c:v>-0.41511384928696199</c:v>
                </c:pt>
                <c:pt idx="15983" formatCode="General">
                  <c:v>-0.41137808162469103</c:v>
                </c:pt>
                <c:pt idx="15984" formatCode="General">
                  <c:v>-0.40680282593490502</c:v>
                </c:pt>
                <c:pt idx="15985" formatCode="General">
                  <c:v>-0.400795704426608</c:v>
                </c:pt>
                <c:pt idx="15986" formatCode="General">
                  <c:v>-0.39328523651417502</c:v>
                </c:pt>
                <c:pt idx="15987" formatCode="General">
                  <c:v>-0.38448398734724398</c:v>
                </c:pt>
                <c:pt idx="15988" formatCode="General">
                  <c:v>-0.37472402248812597</c:v>
                </c:pt>
                <c:pt idx="15989" formatCode="General">
                  <c:v>-0.36419785002266802</c:v>
                </c:pt>
                <c:pt idx="15990" formatCode="General">
                  <c:v>-0.35297221875070101</c:v>
                </c:pt>
                <c:pt idx="15991" formatCode="General">
                  <c:v>-0.34111303496734502</c:v>
                </c:pt>
                <c:pt idx="15992" formatCode="General">
                  <c:v>-0.328471865628502</c:v>
                </c:pt>
                <c:pt idx="15993" formatCode="General">
                  <c:v>-0.31512860935285097</c:v>
                </c:pt>
                <c:pt idx="15994" formatCode="General">
                  <c:v>-0.301964650630689</c:v>
                </c:pt>
                <c:pt idx="15995" formatCode="General">
                  <c:v>-0.28944460305332698</c:v>
                </c:pt>
                <c:pt idx="15996" formatCode="General">
                  <c:v>-0.27714845598793802</c:v>
                </c:pt>
                <c:pt idx="15997" formatCode="General">
                  <c:v>-0.26480116167466999</c:v>
                </c:pt>
                <c:pt idx="15998" formatCode="General">
                  <c:v>-0.252208499651014</c:v>
                </c:pt>
                <c:pt idx="15999" formatCode="General">
                  <c:v>-0.23935063936175699</c:v>
                </c:pt>
                <c:pt idx="16000" formatCode="General">
                  <c:v>-0.22618879994628099</c:v>
                </c:pt>
                <c:pt idx="16001" formatCode="General">
                  <c:v>-0.21246283618384401</c:v>
                </c:pt>
                <c:pt idx="16002" formatCode="General">
                  <c:v>-0.19819864743729301</c:v>
                </c:pt>
                <c:pt idx="16003" formatCode="General">
                  <c:v>-0.18387678146020101</c:v>
                </c:pt>
                <c:pt idx="16004" formatCode="General">
                  <c:v>-0.170134911534948</c:v>
                </c:pt>
                <c:pt idx="16005" formatCode="General">
                  <c:v>-0.157505262362028</c:v>
                </c:pt>
                <c:pt idx="16006" formatCode="General">
                  <c:v>-0.14615677717651099</c:v>
                </c:pt>
                <c:pt idx="16007" formatCode="General">
                  <c:v>-0.13527301287805699</c:v>
                </c:pt>
                <c:pt idx="16008" formatCode="General">
                  <c:v>-0.123793779003963</c:v>
                </c:pt>
                <c:pt idx="16009" formatCode="General">
                  <c:v>-0.111349872634736</c:v>
                </c:pt>
                <c:pt idx="16010" formatCode="General">
                  <c:v>-9.84189365097978E-2</c:v>
                </c:pt>
                <c:pt idx="16011" formatCode="General">
                  <c:v>-8.5371947341658205E-2</c:v>
                </c:pt>
                <c:pt idx="16012" formatCode="General">
                  <c:v>-7.1200518541445906E-2</c:v>
                </c:pt>
                <c:pt idx="16013" formatCode="General">
                  <c:v>-5.5699002438940798E-2</c:v>
                </c:pt>
                <c:pt idx="16014" formatCode="General">
                  <c:v>-4.0409785913578598E-2</c:v>
                </c:pt>
                <c:pt idx="16015" formatCode="General">
                  <c:v>-2.6211358471799898E-2</c:v>
                </c:pt>
                <c:pt idx="16016" formatCode="General">
                  <c:v>-1.22952095095713E-2</c:v>
                </c:pt>
                <c:pt idx="16017" formatCode="General">
                  <c:v>2.5406550870116602E-3</c:v>
                </c:pt>
                <c:pt idx="16018" formatCode="General">
                  <c:v>1.85318783088225E-2</c:v>
                </c:pt>
                <c:pt idx="16019" formatCode="General">
                  <c:v>3.4857718920631602E-2</c:v>
                </c:pt>
                <c:pt idx="16020" formatCode="General">
                  <c:v>5.09625535828057E-2</c:v>
                </c:pt>
                <c:pt idx="16021" formatCode="General">
                  <c:v>6.6816869137871202E-2</c:v>
                </c:pt>
                <c:pt idx="16022" formatCode="General">
                  <c:v>8.2208195447773594E-2</c:v>
                </c:pt>
                <c:pt idx="16023" formatCode="General">
                  <c:v>9.7422772238468194E-2</c:v>
                </c:pt>
                <c:pt idx="16024" formatCode="General">
                  <c:v>0.11330733682873299</c:v>
                </c:pt>
                <c:pt idx="16025" formatCode="General">
                  <c:v>0.12998928339917301</c:v>
                </c:pt>
                <c:pt idx="16026" formatCode="General">
                  <c:v>0.14700322174289401</c:v>
                </c:pt>
                <c:pt idx="16027" formatCode="General">
                  <c:v>0.16388513586391101</c:v>
                </c:pt>
                <c:pt idx="16028" formatCode="General">
                  <c:v>0.18008615793140401</c:v>
                </c:pt>
                <c:pt idx="16029" formatCode="General">
                  <c:v>0.195748511424607</c:v>
                </c:pt>
                <c:pt idx="16030" formatCode="General">
                  <c:v>0.21131160702448701</c:v>
                </c:pt>
                <c:pt idx="16031" formatCode="General">
                  <c:v>0.22640652907353001</c:v>
                </c:pt>
                <c:pt idx="16032" formatCode="General">
                  <c:v>0.24052038595837599</c:v>
                </c:pt>
                <c:pt idx="16033" formatCode="General">
                  <c:v>0.25388518581453201</c:v>
                </c:pt>
                <c:pt idx="16034" formatCode="General">
                  <c:v>0.26682038678980902</c:v>
                </c:pt>
                <c:pt idx="16035" formatCode="General">
                  <c:v>0.279448803658359</c:v>
                </c:pt>
                <c:pt idx="16036" formatCode="General">
                  <c:v>0.292097021509995</c:v>
                </c:pt>
                <c:pt idx="16037" formatCode="General">
                  <c:v>0.30487037685216201</c:v>
                </c:pt>
                <c:pt idx="16038" formatCode="General">
                  <c:v>0.31767947714804401</c:v>
                </c:pt>
                <c:pt idx="16039" formatCode="General">
                  <c:v>0.33005796242169499</c:v>
                </c:pt>
                <c:pt idx="16040" formatCode="General">
                  <c:v>0.34138288640950898</c:v>
                </c:pt>
                <c:pt idx="16041" formatCode="General">
                  <c:v>0.351624439518126</c:v>
                </c:pt>
                <c:pt idx="16042" formatCode="General">
                  <c:v>0.36156475730455201</c:v>
                </c:pt>
                <c:pt idx="16043" formatCode="General">
                  <c:v>0.37203799470580301</c:v>
                </c:pt>
                <c:pt idx="16044" formatCode="General">
                  <c:v>0.382697408589868</c:v>
                </c:pt>
                <c:pt idx="16045" formatCode="General">
                  <c:v>0.39258082114166898</c:v>
                </c:pt>
                <c:pt idx="16046" formatCode="General">
                  <c:v>0.40064500468755498</c:v>
                </c:pt>
                <c:pt idx="16047" formatCode="General">
                  <c:v>0.40673720673840202</c:v>
                </c:pt>
                <c:pt idx="16048" formatCode="General">
                  <c:v>0.411709833739965</c:v>
                </c:pt>
                <c:pt idx="16049" formatCode="General">
                  <c:v>0.415979354063294</c:v>
                </c:pt>
                <c:pt idx="16050" formatCode="General">
                  <c:v>0.419734924189124</c:v>
                </c:pt>
                <c:pt idx="16051" formatCode="General">
                  <c:v>0.42311258329539903</c:v>
                </c:pt>
                <c:pt idx="16052" formatCode="General">
                  <c:v>0.426452289348911</c:v>
                </c:pt>
                <c:pt idx="16053" formatCode="General">
                  <c:v>0.43015479589699601</c:v>
                </c:pt>
                <c:pt idx="16054" formatCode="General">
                  <c:v>0.43443554704985698</c:v>
                </c:pt>
                <c:pt idx="16055" formatCode="General">
                  <c:v>0.43963946204849003</c:v>
                </c:pt>
                <c:pt idx="16056" formatCode="General">
                  <c:v>0.44643539654134001</c:v>
                </c:pt>
                <c:pt idx="16057" formatCode="General">
                  <c:v>0.45512441738340198</c:v>
                </c:pt>
                <c:pt idx="16058" formatCode="General">
                  <c:v>0.464754514782311</c:v>
                </c:pt>
                <c:pt idx="16059" formatCode="General">
                  <c:v>0.47412904941628098</c:v>
                </c:pt>
                <c:pt idx="16060" formatCode="General">
                  <c:v>0.48220686953200798</c:v>
                </c:pt>
                <c:pt idx="16061" formatCode="General">
                  <c:v>0.48888556080226903</c:v>
                </c:pt>
                <c:pt idx="16062" formatCode="General">
                  <c:v>0.49504840638584602</c:v>
                </c:pt>
                <c:pt idx="16063" formatCode="General">
                  <c:v>0.50103267746424396</c:v>
                </c:pt>
                <c:pt idx="16064" formatCode="General">
                  <c:v>0.50679076131179002</c:v>
                </c:pt>
                <c:pt idx="16065" formatCode="General">
                  <c:v>0.51207271995534398</c:v>
                </c:pt>
                <c:pt idx="16066" formatCode="General">
                  <c:v>0.51685543888684005</c:v>
                </c:pt>
                <c:pt idx="16067" formatCode="General">
                  <c:v>0.52172850246662295</c:v>
                </c:pt>
                <c:pt idx="16068" formatCode="General">
                  <c:v>0.52726546837971899</c:v>
                </c:pt>
                <c:pt idx="16069" formatCode="General">
                  <c:v>0.53321974746644896</c:v>
                </c:pt>
                <c:pt idx="16070" formatCode="General">
                  <c:v>0.53889770664845504</c:v>
                </c:pt>
                <c:pt idx="16071" formatCode="General">
                  <c:v>0.54387008101336998</c:v>
                </c:pt>
                <c:pt idx="16072" formatCode="General">
                  <c:v>0.548028704529128</c:v>
                </c:pt>
                <c:pt idx="16073" formatCode="General">
                  <c:v>0.55122882071510104</c:v>
                </c:pt>
                <c:pt idx="16074" formatCode="General">
                  <c:v>0.552817109248806</c:v>
                </c:pt>
                <c:pt idx="16075" formatCode="General">
                  <c:v>0.55258485309799898</c:v>
                </c:pt>
                <c:pt idx="16076" formatCode="General">
                  <c:v>0.55115863150205502</c:v>
                </c:pt>
                <c:pt idx="16077" formatCode="General">
                  <c:v>0.54896539577839898</c:v>
                </c:pt>
                <c:pt idx="16078" formatCode="General">
                  <c:v>0.54600617016964403</c:v>
                </c:pt>
                <c:pt idx="16079" formatCode="General">
                  <c:v>0.54239468168423899</c:v>
                </c:pt>
                <c:pt idx="16080" formatCode="General">
                  <c:v>0.53848583545399498</c:v>
                </c:pt>
                <c:pt idx="16081" formatCode="General">
                  <c:v>0.53447102746383601</c:v>
                </c:pt>
                <c:pt idx="16082" formatCode="General">
                  <c:v>0.53049796432068996</c:v>
                </c:pt>
                <c:pt idx="16083" formatCode="General">
                  <c:v>0.52725613665902504</c:v>
                </c:pt>
                <c:pt idx="16084" formatCode="General">
                  <c:v>0.52551429025520902</c:v>
                </c:pt>
                <c:pt idx="16085" formatCode="General">
                  <c:v>0.52538259690863398</c:v>
                </c:pt>
                <c:pt idx="16086" formatCode="General">
                  <c:v>0.52662871658081201</c:v>
                </c:pt>
                <c:pt idx="16087" formatCode="General">
                  <c:v>0.52881708672627104</c:v>
                </c:pt>
                <c:pt idx="16088" formatCode="General">
                  <c:v>0.53145767194900095</c:v>
                </c:pt>
                <c:pt idx="16089" formatCode="General">
                  <c:v>0.53485924990422196</c:v>
                </c:pt>
                <c:pt idx="16090" formatCode="General">
                  <c:v>0.53982733697890894</c:v>
                </c:pt>
                <c:pt idx="16091" formatCode="General">
                  <c:v>0.54656195097441296</c:v>
                </c:pt>
                <c:pt idx="16092" formatCode="General">
                  <c:v>0.55467254202515903</c:v>
                </c:pt>
                <c:pt idx="16093" formatCode="General">
                  <c:v>0.56330511642537195</c:v>
                </c:pt>
                <c:pt idx="16094" formatCode="General">
                  <c:v>0.571282002887049</c:v>
                </c:pt>
                <c:pt idx="16095" formatCode="General">
                  <c:v>0.57850850923479002</c:v>
                </c:pt>
                <c:pt idx="16096" formatCode="General">
                  <c:v>0.58587770334411304</c:v>
                </c:pt>
                <c:pt idx="16097" formatCode="General">
                  <c:v>0.59339453614248305</c:v>
                </c:pt>
                <c:pt idx="16098" formatCode="General">
                  <c:v>0.60042254141745399</c:v>
                </c:pt>
                <c:pt idx="16099" formatCode="General">
                  <c:v>0.60695123974040799</c:v>
                </c:pt>
                <c:pt idx="16100" formatCode="General">
                  <c:v>0.61278355700823905</c:v>
                </c:pt>
                <c:pt idx="16101" formatCode="General">
                  <c:v>0.61685528021256697</c:v>
                </c:pt>
                <c:pt idx="16102" formatCode="General">
                  <c:v>0.61853781280367803</c:v>
                </c:pt>
                <c:pt idx="16103" formatCode="General">
                  <c:v>0.61803999922166497</c:v>
                </c:pt>
                <c:pt idx="16104" formatCode="General">
                  <c:v>0.61506741659632802</c:v>
                </c:pt>
                <c:pt idx="16105" formatCode="General">
                  <c:v>0.60939070179198496</c:v>
                </c:pt>
                <c:pt idx="16106" formatCode="General">
                  <c:v>0.60215615372532605</c:v>
                </c:pt>
                <c:pt idx="16107" formatCode="General">
                  <c:v>0.59436135936287104</c:v>
                </c:pt>
                <c:pt idx="16108" formatCode="General">
                  <c:v>0.58609735951394504</c:v>
                </c:pt>
                <c:pt idx="16109" formatCode="General">
                  <c:v>0.57758252601035598</c:v>
                </c:pt>
                <c:pt idx="16110" formatCode="General">
                  <c:v>0.56883127548523904</c:v>
                </c:pt>
                <c:pt idx="16111" formatCode="General">
                  <c:v>0.55938423184511299</c:v>
                </c:pt>
                <c:pt idx="16112" formatCode="General">
                  <c:v>0.54889712704430704</c:v>
                </c:pt>
                <c:pt idx="16113" formatCode="General">
                  <c:v>0.53740575796991197</c:v>
                </c:pt>
                <c:pt idx="16114" formatCode="General">
                  <c:v>0.52542414060762099</c:v>
                </c:pt>
                <c:pt idx="16115" formatCode="General">
                  <c:v>0.51362183575601905</c:v>
                </c:pt>
                <c:pt idx="16116" formatCode="General">
                  <c:v>0.50231877602074104</c:v>
                </c:pt>
                <c:pt idx="16117" formatCode="General">
                  <c:v>0.491629563451984</c:v>
                </c:pt>
                <c:pt idx="16118" formatCode="General">
                  <c:v>0.48170530448691301</c:v>
                </c:pt>
                <c:pt idx="16119" formatCode="General">
                  <c:v>0.47273571352900701</c:v>
                </c:pt>
                <c:pt idx="16120" formatCode="General">
                  <c:v>0.46481596411954601</c:v>
                </c:pt>
                <c:pt idx="16121" formatCode="General">
                  <c:v>0.45761648636171398</c:v>
                </c:pt>
                <c:pt idx="16122" formatCode="General">
                  <c:v>0.450901857502158</c:v>
                </c:pt>
                <c:pt idx="16123" formatCode="General">
                  <c:v>0.44478287971859198</c:v>
                </c:pt>
                <c:pt idx="16124" formatCode="General">
                  <c:v>0.43913756005432197</c:v>
                </c:pt>
                <c:pt idx="16125" formatCode="General">
                  <c:v>0.43315377425682899</c:v>
                </c:pt>
                <c:pt idx="16126" formatCode="General">
                  <c:v>0.42618607037260198</c:v>
                </c:pt>
                <c:pt idx="16127" formatCode="General">
                  <c:v>0.41871461467152798</c:v>
                </c:pt>
                <c:pt idx="16128" formatCode="General">
                  <c:v>0.41141419847095301</c:v>
                </c:pt>
                <c:pt idx="16129" formatCode="General">
                  <c:v>0.40464961767152602</c:v>
                </c:pt>
                <c:pt idx="16130" formatCode="General">
                  <c:v>0.39875162136581899</c:v>
                </c:pt>
                <c:pt idx="16131" formatCode="General">
                  <c:v>0.39389597365357998</c:v>
                </c:pt>
                <c:pt idx="16132" formatCode="General">
                  <c:v>0.38969115908735702</c:v>
                </c:pt>
                <c:pt idx="16133" formatCode="General">
                  <c:v>0.385576998780018</c:v>
                </c:pt>
                <c:pt idx="16134" formatCode="General">
                  <c:v>0.381262655595144</c:v>
                </c:pt>
                <c:pt idx="16135" formatCode="General">
                  <c:v>0.37668322473376298</c:v>
                </c:pt>
                <c:pt idx="16136" formatCode="General">
                  <c:v>0.37191273095153199</c:v>
                </c:pt>
                <c:pt idx="16137" formatCode="General">
                  <c:v>0.36662231288146002</c:v>
                </c:pt>
                <c:pt idx="16138" formatCode="General">
                  <c:v>0.35966629516543103</c:v>
                </c:pt>
                <c:pt idx="16139" formatCode="General">
                  <c:v>0.35061872200007299</c:v>
                </c:pt>
                <c:pt idx="16140" formatCode="General">
                  <c:v>0.34026384205651899</c:v>
                </c:pt>
                <c:pt idx="16141" formatCode="General">
                  <c:v>0.32876699644134599</c:v>
                </c:pt>
                <c:pt idx="16142" formatCode="General">
                  <c:v>0.31607177370582201</c:v>
                </c:pt>
                <c:pt idx="16143" formatCode="General">
                  <c:v>0.30266048765509701</c:v>
                </c:pt>
                <c:pt idx="16144" formatCode="General">
                  <c:v>0.28928318663254499</c:v>
                </c:pt>
                <c:pt idx="16145" formatCode="General">
                  <c:v>0.276504477582519</c:v>
                </c:pt>
                <c:pt idx="16146" formatCode="General">
                  <c:v>0.26422707180548999</c:v>
                </c:pt>
                <c:pt idx="16147" formatCode="General">
                  <c:v>0.25199201831183599</c:v>
                </c:pt>
                <c:pt idx="16148" formatCode="General">
                  <c:v>0.239523424737144</c:v>
                </c:pt>
                <c:pt idx="16149" formatCode="General">
                  <c:v>0.22669543767655601</c:v>
                </c:pt>
                <c:pt idx="16150" formatCode="General">
                  <c:v>0.21299684529664101</c:v>
                </c:pt>
                <c:pt idx="16151" formatCode="General">
                  <c:v>0.19826344337534799</c:v>
                </c:pt>
                <c:pt idx="16152" formatCode="General">
                  <c:v>0.18328496785683299</c:v>
                </c:pt>
                <c:pt idx="16153" formatCode="General">
                  <c:v>0.168902505767873</c:v>
                </c:pt>
                <c:pt idx="16154" formatCode="General">
                  <c:v>0.15521019546105</c:v>
                </c:pt>
                <c:pt idx="16155" formatCode="General">
                  <c:v>0.142026728276163</c:v>
                </c:pt>
                <c:pt idx="16156" formatCode="General">
                  <c:v>0.12930837260602601</c:v>
                </c:pt>
                <c:pt idx="16157" formatCode="General">
                  <c:v>0.117019555752106</c:v>
                </c:pt>
                <c:pt idx="16158" formatCode="General">
                  <c:v>0.105196016115104</c:v>
                </c:pt>
                <c:pt idx="16159" formatCode="General">
                  <c:v>9.3812174613541396E-2</c:v>
                </c:pt>
                <c:pt idx="16160" formatCode="General">
                  <c:v>8.3368532003092799E-2</c:v>
                </c:pt>
                <c:pt idx="16161" formatCode="General">
                  <c:v>7.4611395008546605E-2</c:v>
                </c:pt>
                <c:pt idx="16162" formatCode="General">
                  <c:v>6.7278280771113905E-2</c:v>
                </c:pt>
                <c:pt idx="16163" formatCode="General">
                  <c:v>6.0505084975631902E-2</c:v>
                </c:pt>
                <c:pt idx="16164" formatCode="General">
                  <c:v>5.3892606691427099E-2</c:v>
                </c:pt>
                <c:pt idx="16165" formatCode="General">
                  <c:v>4.7236938227442397E-2</c:v>
                </c:pt>
                <c:pt idx="16166" formatCode="General">
                  <c:v>4.0009287566147897E-2</c:v>
                </c:pt>
                <c:pt idx="16167" formatCode="General">
                  <c:v>3.1671329657470201E-2</c:v>
                </c:pt>
                <c:pt idx="16168" formatCode="General">
                  <c:v>2.2318463183560702E-2</c:v>
                </c:pt>
                <c:pt idx="16169" formatCode="General">
                  <c:v>1.25888447205565E-2</c:v>
                </c:pt>
                <c:pt idx="16170" formatCode="General">
                  <c:v>3.0023920350121802E-3</c:v>
                </c:pt>
                <c:pt idx="16171" formatCode="General">
                  <c:v>-6.5077077312457599E-3</c:v>
                </c:pt>
                <c:pt idx="16172" formatCode="General">
                  <c:v>-1.6444153332359102E-2</c:v>
                </c:pt>
                <c:pt idx="16173" formatCode="General">
                  <c:v>-2.7162254270660002E-2</c:v>
                </c:pt>
                <c:pt idx="16174" formatCode="General">
                  <c:v>-3.8768282277684599E-2</c:v>
                </c:pt>
                <c:pt idx="16175" formatCode="General">
                  <c:v>-5.1178164803100001E-2</c:v>
                </c:pt>
                <c:pt idx="16176" formatCode="General">
                  <c:v>-6.3950438543726201E-2</c:v>
                </c:pt>
                <c:pt idx="16177" formatCode="General">
                  <c:v>-7.6792024599437195E-2</c:v>
                </c:pt>
                <c:pt idx="16178" formatCode="General">
                  <c:v>-8.9956422294396599E-2</c:v>
                </c:pt>
                <c:pt idx="16179" formatCode="General">
                  <c:v>-0.103468870328145</c:v>
                </c:pt>
                <c:pt idx="16180" formatCode="General">
                  <c:v>-0.11675744000342</c:v>
                </c:pt>
                <c:pt idx="16181" formatCode="General">
                  <c:v>-0.12951477108923701</c:v>
                </c:pt>
                <c:pt idx="16182" formatCode="General">
                  <c:v>-0.14212874405082601</c:v>
                </c:pt>
                <c:pt idx="16183" formatCode="General">
                  <c:v>-0.15515516504832499</c:v>
                </c:pt>
                <c:pt idx="16184" formatCode="General">
                  <c:v>-0.168752352374265</c:v>
                </c:pt>
                <c:pt idx="16185" formatCode="General">
                  <c:v>-0.18252492998836101</c:v>
                </c:pt>
                <c:pt idx="16186" formatCode="General">
                  <c:v>-0.19581485755631201</c:v>
                </c:pt>
                <c:pt idx="16187" formatCode="General">
                  <c:v>-0.20809975653164201</c:v>
                </c:pt>
                <c:pt idx="16188" formatCode="General">
                  <c:v>-0.219308324473274</c:v>
                </c:pt>
                <c:pt idx="16189" formatCode="General">
                  <c:v>-0.22940256815934601</c:v>
                </c:pt>
                <c:pt idx="16190" formatCode="General">
                  <c:v>-0.23837168450791099</c:v>
                </c:pt>
                <c:pt idx="16191" formatCode="General">
                  <c:v>-0.24616406785436101</c:v>
                </c:pt>
                <c:pt idx="16192" formatCode="General">
                  <c:v>-0.25235876610353802</c:v>
                </c:pt>
                <c:pt idx="16193" formatCode="General">
                  <c:v>-0.25737521975877098</c:v>
                </c:pt>
                <c:pt idx="16194" formatCode="General">
                  <c:v>-0.26191537219550998</c:v>
                </c:pt>
                <c:pt idx="16195" formatCode="General">
                  <c:v>-0.26584081592692999</c:v>
                </c:pt>
                <c:pt idx="16196" formatCode="General">
                  <c:v>-0.26906650271392701</c:v>
                </c:pt>
                <c:pt idx="16197" formatCode="General">
                  <c:v>-0.27174971788815599</c:v>
                </c:pt>
                <c:pt idx="16198" formatCode="General">
                  <c:v>-0.27416618859068098</c:v>
                </c:pt>
                <c:pt idx="16199" formatCode="General">
                  <c:v>-0.27651000967061701</c:v>
                </c:pt>
                <c:pt idx="16200" formatCode="General">
                  <c:v>-0.27894782955525199</c:v>
                </c:pt>
                <c:pt idx="16201" formatCode="General">
                  <c:v>-0.28203486409784201</c:v>
                </c:pt>
                <c:pt idx="16202" formatCode="General">
                  <c:v>-0.28598041919713502</c:v>
                </c:pt>
                <c:pt idx="16203" formatCode="General">
                  <c:v>-0.29057148799338001</c:v>
                </c:pt>
                <c:pt idx="16204" formatCode="General">
                  <c:v>-0.29606606707619898</c:v>
                </c:pt>
                <c:pt idx="16205" formatCode="General">
                  <c:v>-0.30290998114954099</c:v>
                </c:pt>
                <c:pt idx="16206" formatCode="General">
                  <c:v>-0.31107176612723803</c:v>
                </c:pt>
                <c:pt idx="16207" formatCode="General">
                  <c:v>-0.32012799367596201</c:v>
                </c:pt>
                <c:pt idx="16208" formatCode="General">
                  <c:v>-0.32969011884272698</c:v>
                </c:pt>
                <c:pt idx="16209" formatCode="General">
                  <c:v>-0.339519960708628</c:v>
                </c:pt>
                <c:pt idx="16210" formatCode="General">
                  <c:v>-0.34946518794755699</c:v>
                </c:pt>
                <c:pt idx="16211" formatCode="General">
                  <c:v>-0.35913746791250001</c:v>
                </c:pt>
                <c:pt idx="16212" formatCode="General">
                  <c:v>-0.367950198012652</c:v>
                </c:pt>
                <c:pt idx="16213" formatCode="General">
                  <c:v>-0.37582912305773197</c:v>
                </c:pt>
                <c:pt idx="16214" formatCode="General">
                  <c:v>-0.383169377700462</c:v>
                </c:pt>
                <c:pt idx="16215" formatCode="General">
                  <c:v>-0.39000846055514898</c:v>
                </c:pt>
                <c:pt idx="16216" formatCode="General">
                  <c:v>-0.395897323969302</c:v>
                </c:pt>
                <c:pt idx="16217" formatCode="General">
                  <c:v>-0.400706182009891</c:v>
                </c:pt>
                <c:pt idx="16218" formatCode="General">
                  <c:v>-0.40454675205986701</c:v>
                </c:pt>
                <c:pt idx="16219" formatCode="General">
                  <c:v>-0.40731567165951399</c:v>
                </c:pt>
                <c:pt idx="16220" formatCode="General">
                  <c:v>-0.40927800670898101</c:v>
                </c:pt>
                <c:pt idx="16221" formatCode="General">
                  <c:v>-0.41117218224825097</c:v>
                </c:pt>
                <c:pt idx="16222" formatCode="General">
                  <c:v>-0.41360315999178299</c:v>
                </c:pt>
                <c:pt idx="16223" formatCode="General">
                  <c:v>-0.41685445750552702</c:v>
                </c:pt>
                <c:pt idx="16224" formatCode="General">
                  <c:v>-0.42099750270877101</c:v>
                </c:pt>
                <c:pt idx="16225" formatCode="General">
                  <c:v>-0.42591323697484201</c:v>
                </c:pt>
                <c:pt idx="16226" formatCode="General">
                  <c:v>-0.43140774969247198</c:v>
                </c:pt>
                <c:pt idx="16227" formatCode="General">
                  <c:v>-0.43740270892046901</c:v>
                </c:pt>
                <c:pt idx="16228" formatCode="General">
                  <c:v>-0.44364878246521</c:v>
                </c:pt>
                <c:pt idx="16229" formatCode="General">
                  <c:v>-0.44980240431518098</c:v>
                </c:pt>
                <c:pt idx="16230" formatCode="General">
                  <c:v>-0.45537444714446002</c:v>
                </c:pt>
                <c:pt idx="16231" formatCode="General">
                  <c:v>-0.45935986814193103</c:v>
                </c:pt>
                <c:pt idx="16232" formatCode="General">
                  <c:v>-0.46097927779566999</c:v>
                </c:pt>
                <c:pt idx="16233" formatCode="General">
                  <c:v>-0.460679951193674</c:v>
                </c:pt>
                <c:pt idx="16234" formatCode="General">
                  <c:v>-0.45957846625891702</c:v>
                </c:pt>
                <c:pt idx="16235" formatCode="General">
                  <c:v>-0.45852343795667999</c:v>
                </c:pt>
                <c:pt idx="16236" formatCode="General">
                  <c:v>-0.45816859698914603</c:v>
                </c:pt>
                <c:pt idx="16237" formatCode="General">
                  <c:v>-0.459083110363041</c:v>
                </c:pt>
                <c:pt idx="16238" formatCode="General">
                  <c:v>-0.46130110907401101</c:v>
                </c:pt>
                <c:pt idx="16239" formatCode="General">
                  <c:v>-0.46459952517442099</c:v>
                </c:pt>
                <c:pt idx="16240" formatCode="General">
                  <c:v>-0.46875788592856898</c:v>
                </c:pt>
                <c:pt idx="16241" formatCode="General">
                  <c:v>-0.47360435487237001</c:v>
                </c:pt>
                <c:pt idx="16242" formatCode="General">
                  <c:v>-0.47878983119410901</c:v>
                </c:pt>
                <c:pt idx="16243" formatCode="General">
                  <c:v>-0.48372369060825199</c:v>
                </c:pt>
                <c:pt idx="16244" formatCode="General">
                  <c:v>-0.48823929211970701</c:v>
                </c:pt>
                <c:pt idx="16245" formatCode="General">
                  <c:v>-0.49261911225152</c:v>
                </c:pt>
                <c:pt idx="16246" formatCode="General">
                  <c:v>-0.49709294039313701</c:v>
                </c:pt>
                <c:pt idx="16247" formatCode="General">
                  <c:v>-0.501165255370977</c:v>
                </c:pt>
                <c:pt idx="16248" formatCode="General">
                  <c:v>-0.50370416954824204</c:v>
                </c:pt>
                <c:pt idx="16249" formatCode="General">
                  <c:v>-0.50343808955241898</c:v>
                </c:pt>
                <c:pt idx="16250" formatCode="General">
                  <c:v>-0.50044086722508896</c:v>
                </c:pt>
                <c:pt idx="16251" formatCode="General">
                  <c:v>-0.49596281228848399</c:v>
                </c:pt>
                <c:pt idx="16252" formatCode="General">
                  <c:v>-0.49048936421182698</c:v>
                </c:pt>
                <c:pt idx="16253" formatCode="General">
                  <c:v>-0.48413231590806499</c:v>
                </c:pt>
                <c:pt idx="16254" formatCode="General">
                  <c:v>-0.47764555311777002</c:v>
                </c:pt>
                <c:pt idx="16255" formatCode="General">
                  <c:v>-0.47155144528516502</c:v>
                </c:pt>
                <c:pt idx="16256" formatCode="General">
                  <c:v>-0.465657145876687</c:v>
                </c:pt>
                <c:pt idx="16257" formatCode="General">
                  <c:v>-0.45984732676973</c:v>
                </c:pt>
                <c:pt idx="16258" formatCode="General">
                  <c:v>-0.45462828546350498</c:v>
                </c:pt>
                <c:pt idx="16259" formatCode="General">
                  <c:v>-0.450233401705884</c:v>
                </c:pt>
                <c:pt idx="16260" formatCode="General">
                  <c:v>-0.44628064997346401</c:v>
                </c:pt>
                <c:pt idx="16261" formatCode="General">
                  <c:v>-0.44248337416412498</c:v>
                </c:pt>
                <c:pt idx="16262" formatCode="General">
                  <c:v>-0.43876685495772999</c:v>
                </c:pt>
                <c:pt idx="16263" formatCode="General">
                  <c:v>-0.435321822849002</c:v>
                </c:pt>
                <c:pt idx="16264" formatCode="General">
                  <c:v>-0.43245649735977298</c:v>
                </c:pt>
                <c:pt idx="16265" formatCode="General">
                  <c:v>-0.43014008442635299</c:v>
                </c:pt>
                <c:pt idx="16266" formatCode="General">
                  <c:v>-0.42806732243997803</c:v>
                </c:pt>
                <c:pt idx="16267" formatCode="General">
                  <c:v>-0.42628994623966299</c:v>
                </c:pt>
                <c:pt idx="16268" formatCode="General">
                  <c:v>-0.42513187590733997</c:v>
                </c:pt>
                <c:pt idx="16269" formatCode="General">
                  <c:v>-0.42469056597017402</c:v>
                </c:pt>
                <c:pt idx="16270" formatCode="General">
                  <c:v>-0.42466289536101098</c:v>
                </c:pt>
                <c:pt idx="16271" formatCode="General">
                  <c:v>-0.424359719876645</c:v>
                </c:pt>
                <c:pt idx="16272" formatCode="General">
                  <c:v>-0.42286685477413</c:v>
                </c:pt>
                <c:pt idx="16273" formatCode="General">
                  <c:v>-0.41923531363252903</c:v>
                </c:pt>
                <c:pt idx="16274" formatCode="General">
                  <c:v>-0.41289192221389398</c:v>
                </c:pt>
                <c:pt idx="16275" formatCode="General">
                  <c:v>-0.403878521205283</c:v>
                </c:pt>
                <c:pt idx="16276" formatCode="General">
                  <c:v>-0.392813500126382</c:v>
                </c:pt>
                <c:pt idx="16277" formatCode="General">
                  <c:v>-0.38133542931839098</c:v>
                </c:pt>
                <c:pt idx="16278" formatCode="General">
                  <c:v>-0.37085464821488801</c:v>
                </c:pt>
                <c:pt idx="16279" formatCode="General">
                  <c:v>-0.36132224201853902</c:v>
                </c:pt>
                <c:pt idx="16280" formatCode="General">
                  <c:v>-0.35214711117573799</c:v>
                </c:pt>
                <c:pt idx="16281" formatCode="General">
                  <c:v>-0.34294587368909302</c:v>
                </c:pt>
                <c:pt idx="16282" formatCode="General">
                  <c:v>-0.333382867206369</c:v>
                </c:pt>
                <c:pt idx="16283" formatCode="General">
                  <c:v>-0.32335803532927299</c:v>
                </c:pt>
                <c:pt idx="16284" formatCode="General">
                  <c:v>-0.31296087970015402</c:v>
                </c:pt>
                <c:pt idx="16285" formatCode="General">
                  <c:v>-0.30245003745898102</c:v>
                </c:pt>
                <c:pt idx="16286" formatCode="General">
                  <c:v>-0.29217628563981501</c:v>
                </c:pt>
                <c:pt idx="16287" formatCode="General">
                  <c:v>-0.28226736015488502</c:v>
                </c:pt>
                <c:pt idx="16288" formatCode="General">
                  <c:v>-0.27309587366453097</c:v>
                </c:pt>
                <c:pt idx="16289" formatCode="General">
                  <c:v>-0.26530272911080299</c:v>
                </c:pt>
                <c:pt idx="16290" formatCode="General">
                  <c:v>-0.25847723459267702</c:v>
                </c:pt>
                <c:pt idx="16291" formatCode="General">
                  <c:v>-0.25130262709985401</c:v>
                </c:pt>
                <c:pt idx="16292" formatCode="General">
                  <c:v>-0.24333352787502599</c:v>
                </c:pt>
                <c:pt idx="16293" formatCode="General">
                  <c:v>-0.23470560661984799</c:v>
                </c:pt>
                <c:pt idx="16294" formatCode="General">
                  <c:v>-0.22530194003637699</c:v>
                </c:pt>
                <c:pt idx="16295" formatCode="General">
                  <c:v>-0.21510490132360199</c:v>
                </c:pt>
                <c:pt idx="16296" formatCode="General">
                  <c:v>-0.20454836548482599</c:v>
                </c:pt>
                <c:pt idx="16297" formatCode="General">
                  <c:v>-0.19399565800048499</c:v>
                </c:pt>
                <c:pt idx="16298" formatCode="General">
                  <c:v>-0.18339529940580401</c:v>
                </c:pt>
                <c:pt idx="16299" formatCode="General">
                  <c:v>-0.17255405604458399</c:v>
                </c:pt>
                <c:pt idx="16300" formatCode="General">
                  <c:v>-0.16135818391526099</c:v>
                </c:pt>
                <c:pt idx="16301" formatCode="General">
                  <c:v>-0.15053334535381599</c:v>
                </c:pt>
                <c:pt idx="16302" formatCode="General">
                  <c:v>-0.14099940210619499</c:v>
                </c:pt>
                <c:pt idx="16303" formatCode="General">
                  <c:v>-0.13273897900732101</c:v>
                </c:pt>
                <c:pt idx="16304" formatCode="General">
                  <c:v>-0.12542331751069699</c:v>
                </c:pt>
                <c:pt idx="16305" formatCode="General">
                  <c:v>-0.118859049008293</c:v>
                </c:pt>
                <c:pt idx="16306" formatCode="General">
                  <c:v>-0.112526367062163</c:v>
                </c:pt>
                <c:pt idx="16307" formatCode="General">
                  <c:v>-0.10584598862967599</c:v>
                </c:pt>
                <c:pt idx="16308" formatCode="General">
                  <c:v>-9.9109093164959194E-2</c:v>
                </c:pt>
                <c:pt idx="16309" formatCode="General">
                  <c:v>-9.29919799388714E-2</c:v>
                </c:pt>
                <c:pt idx="16310" formatCode="General">
                  <c:v>-8.7574751012534494E-2</c:v>
                </c:pt>
                <c:pt idx="16311" formatCode="General">
                  <c:v>-8.21438065227659E-2</c:v>
                </c:pt>
                <c:pt idx="16312" formatCode="General">
                  <c:v>-7.5822472600242399E-2</c:v>
                </c:pt>
                <c:pt idx="16313" formatCode="General">
                  <c:v>-6.7451920024667003E-2</c:v>
                </c:pt>
                <c:pt idx="16314" formatCode="General">
                  <c:v>-5.6271680198120601E-2</c:v>
                </c:pt>
                <c:pt idx="16315" formatCode="General">
                  <c:v>-4.3003944704384602E-2</c:v>
                </c:pt>
                <c:pt idx="16316" formatCode="General">
                  <c:v>-2.8379572466545499E-2</c:v>
                </c:pt>
                <c:pt idx="16317" formatCode="General">
                  <c:v>-1.27815043888916E-2</c:v>
                </c:pt>
                <c:pt idx="16318" formatCode="General">
                  <c:v>2.8926736950902602E-3</c:v>
                </c:pt>
                <c:pt idx="16319" formatCode="General">
                  <c:v>1.7426418855965801E-2</c:v>
                </c:pt>
                <c:pt idx="16320" formatCode="General">
                  <c:v>3.0046870956412602E-2</c:v>
                </c:pt>
                <c:pt idx="16321" formatCode="General">
                  <c:v>4.0817847806595899E-2</c:v>
                </c:pt>
                <c:pt idx="16322" formatCode="General">
                  <c:v>4.9941267870172501E-2</c:v>
                </c:pt>
                <c:pt idx="16323" formatCode="General">
                  <c:v>5.7688357687930999E-2</c:v>
                </c:pt>
                <c:pt idx="16324" formatCode="General">
                  <c:v>6.4949331981224101E-2</c:v>
                </c:pt>
                <c:pt idx="16325" formatCode="General">
                  <c:v>7.2743801081920995E-2</c:v>
                </c:pt>
                <c:pt idx="16326" formatCode="General">
                  <c:v>8.1459083562738302E-2</c:v>
                </c:pt>
                <c:pt idx="16327" formatCode="General">
                  <c:v>9.0922549528536498E-2</c:v>
                </c:pt>
                <c:pt idx="16328" formatCode="General">
                  <c:v>0.100831278581769</c:v>
                </c:pt>
                <c:pt idx="16329" formatCode="General">
                  <c:v>0.11104467686416</c:v>
                </c:pt>
                <c:pt idx="16330" formatCode="General">
                  <c:v>0.12133778901169</c:v>
                </c:pt>
                <c:pt idx="16331" formatCode="General">
                  <c:v>0.13128313717523399</c:v>
                </c:pt>
                <c:pt idx="16332" formatCode="General">
                  <c:v>0.14037977408835201</c:v>
                </c:pt>
                <c:pt idx="16333" formatCode="General">
                  <c:v>0.14812002305136901</c:v>
                </c:pt>
                <c:pt idx="16334" formatCode="General">
                  <c:v>0.154486666459663</c:v>
                </c:pt>
                <c:pt idx="16335" formatCode="General">
                  <c:v>0.16000313548437001</c:v>
                </c:pt>
                <c:pt idx="16336" formatCode="General">
                  <c:v>0.164017537900016</c:v>
                </c:pt>
                <c:pt idx="16337" formatCode="General">
                  <c:v>0.16508846444696301</c:v>
                </c:pt>
                <c:pt idx="16338" formatCode="General">
                  <c:v>0.163867222275519</c:v>
                </c:pt>
                <c:pt idx="16339" formatCode="General">
                  <c:v>0.161926046839865</c:v>
                </c:pt>
                <c:pt idx="16340" formatCode="General">
                  <c:v>0.16013245937791901</c:v>
                </c:pt>
                <c:pt idx="16341" formatCode="General">
                  <c:v>0.15944245046302999</c:v>
                </c:pt>
                <c:pt idx="16342" formatCode="General">
                  <c:v>0.160693476428242</c:v>
                </c:pt>
                <c:pt idx="16343" formatCode="General">
                  <c:v>0.16415559066611299</c:v>
                </c:pt>
                <c:pt idx="16344" formatCode="General">
                  <c:v>0.16976308054421399</c:v>
                </c:pt>
                <c:pt idx="16345" formatCode="General">
                  <c:v>0.177398332155938</c:v>
                </c:pt>
                <c:pt idx="16346" formatCode="General">
                  <c:v>0.18677103303370199</c:v>
                </c:pt>
                <c:pt idx="16347" formatCode="General">
                  <c:v>0.19760421535772399</c:v>
                </c:pt>
                <c:pt idx="16348" formatCode="General">
                  <c:v>0.21001636399999701</c:v>
                </c:pt>
                <c:pt idx="16349" formatCode="General">
                  <c:v>0.224050675455058</c:v>
                </c:pt>
                <c:pt idx="16350" formatCode="General">
                  <c:v>0.23888698316991799</c:v>
                </c:pt>
                <c:pt idx="16351" formatCode="General">
                  <c:v>0.25326081541231898</c:v>
                </c:pt>
                <c:pt idx="16352" formatCode="General">
                  <c:v>0.266636537833849</c:v>
                </c:pt>
                <c:pt idx="16353" formatCode="General">
                  <c:v>0.27892929820600199</c:v>
                </c:pt>
                <c:pt idx="16354" formatCode="General">
                  <c:v>0.290276223013887</c:v>
                </c:pt>
                <c:pt idx="16355" formatCode="General">
                  <c:v>0.301452731756849</c:v>
                </c:pt>
                <c:pt idx="16356" formatCode="General">
                  <c:v>0.31299024249426599</c:v>
                </c:pt>
                <c:pt idx="16357" formatCode="General">
                  <c:v>0.324431192968066</c:v>
                </c:pt>
                <c:pt idx="16358" formatCode="General">
                  <c:v>0.33480274703705298</c:v>
                </c:pt>
                <c:pt idx="16359" formatCode="General">
                  <c:v>0.34349562297568997</c:v>
                </c:pt>
                <c:pt idx="16360" formatCode="General">
                  <c:v>0.35029508146195198</c:v>
                </c:pt>
                <c:pt idx="16361" formatCode="General">
                  <c:v>0.35476591338976898</c:v>
                </c:pt>
                <c:pt idx="16362" formatCode="General">
                  <c:v>0.35683889945588598</c:v>
                </c:pt>
                <c:pt idx="16363" formatCode="General">
                  <c:v>0.35655344031809699</c:v>
                </c:pt>
                <c:pt idx="16364" formatCode="General">
                  <c:v>0.35381877202127399</c:v>
                </c:pt>
                <c:pt idx="16365" formatCode="General">
                  <c:v>0.34914238331612701</c:v>
                </c:pt>
                <c:pt idx="16366" formatCode="General">
                  <c:v>0.343160956154417</c:v>
                </c:pt>
                <c:pt idx="16367" formatCode="General">
                  <c:v>0.33640788247470699</c:v>
                </c:pt>
                <c:pt idx="16368" formatCode="General">
                  <c:v>0.32969653025846002</c:v>
                </c:pt>
                <c:pt idx="16369" formatCode="General">
                  <c:v>0.324081684549126</c:v>
                </c:pt>
                <c:pt idx="16370" formatCode="General">
                  <c:v>0.32023320286520401</c:v>
                </c:pt>
                <c:pt idx="16371" formatCode="General">
                  <c:v>0.31833125007587698</c:v>
                </c:pt>
                <c:pt idx="16372" formatCode="General">
                  <c:v>0.318298519323298</c:v>
                </c:pt>
                <c:pt idx="16373" formatCode="General">
                  <c:v>0.32011591145874202</c:v>
                </c:pt>
                <c:pt idx="16374" formatCode="General">
                  <c:v>0.32394213355710599</c:v>
                </c:pt>
                <c:pt idx="16375" formatCode="General">
                  <c:v>0.32958912749334501</c:v>
                </c:pt>
                <c:pt idx="16376" formatCode="General">
                  <c:v>0.33681679994778702</c:v>
                </c:pt>
                <c:pt idx="16377" formatCode="General">
                  <c:v>0.34461585774728998</c:v>
                </c:pt>
                <c:pt idx="16378" formatCode="General">
                  <c:v>0.35170737733700302</c:v>
                </c:pt>
                <c:pt idx="16379" formatCode="General">
                  <c:v>0.35772485159707601</c:v>
                </c:pt>
                <c:pt idx="16380" formatCode="General">
                  <c:v>0.36262759963421198</c:v>
                </c:pt>
                <c:pt idx="16381" formatCode="General">
                  <c:v>0.36680309437977798</c:v>
                </c:pt>
                <c:pt idx="16382" formatCode="General">
                  <c:v>0.37062455413405199</c:v>
                </c:pt>
                <c:pt idx="16383" formatCode="General">
                  <c:v>0.37414125413372901</c:v>
                </c:pt>
                <c:pt idx="16384" formatCode="General">
                  <c:v>0.37714061517471897</c:v>
                </c:pt>
                <c:pt idx="16385" formatCode="General">
                  <c:v>0.37883536237400101</c:v>
                </c:pt>
                <c:pt idx="16386" formatCode="General">
                  <c:v>0.37861482190907902</c:v>
                </c:pt>
                <c:pt idx="16387" formatCode="General">
                  <c:v>0.37699946468397</c:v>
                </c:pt>
                <c:pt idx="16388" formatCode="General">
                  <c:v>0.374547528828583</c:v>
                </c:pt>
                <c:pt idx="16389" formatCode="General">
                  <c:v>0.37101696005658702</c:v>
                </c:pt>
                <c:pt idx="16390" formatCode="General">
                  <c:v>0.36684533587482998</c:v>
                </c:pt>
                <c:pt idx="16391" formatCode="General">
                  <c:v>0.36289439902190201</c:v>
                </c:pt>
                <c:pt idx="16392" formatCode="General">
                  <c:v>0.35924148320010402</c:v>
                </c:pt>
                <c:pt idx="16393" formatCode="General">
                  <c:v>0.35596850233139699</c:v>
                </c:pt>
                <c:pt idx="16394" formatCode="General">
                  <c:v>0.353238032936109</c:v>
                </c:pt>
                <c:pt idx="16395" formatCode="General">
                  <c:v>0.35101699855743701</c:v>
                </c:pt>
                <c:pt idx="16396" formatCode="General">
                  <c:v>0.348893356436628</c:v>
                </c:pt>
                <c:pt idx="16397" formatCode="General">
                  <c:v>0.34619622443548698</c:v>
                </c:pt>
                <c:pt idx="16398" formatCode="General">
                  <c:v>0.34281278306483498</c:v>
                </c:pt>
                <c:pt idx="16399" formatCode="General">
                  <c:v>0.33910416197596899</c:v>
                </c:pt>
                <c:pt idx="16400" formatCode="General">
                  <c:v>0.33540561248052397</c:v>
                </c:pt>
                <c:pt idx="16401" formatCode="General">
                  <c:v>0.33230478806983199</c:v>
                </c:pt>
                <c:pt idx="16402" formatCode="General">
                  <c:v>0.33001906837529099</c:v>
                </c:pt>
                <c:pt idx="16403" formatCode="General">
                  <c:v>0.32841753664187701</c:v>
                </c:pt>
                <c:pt idx="16404" formatCode="General">
                  <c:v>0.32736153348022401</c:v>
                </c:pt>
                <c:pt idx="16405" formatCode="General">
                  <c:v>0.326275950703311</c:v>
                </c:pt>
                <c:pt idx="16406" formatCode="General">
                  <c:v>0.32431156172173597</c:v>
                </c:pt>
                <c:pt idx="16407" formatCode="General">
                  <c:v>0.32131479633586102</c:v>
                </c:pt>
                <c:pt idx="16408" formatCode="General">
                  <c:v>0.317907494372699</c:v>
                </c:pt>
                <c:pt idx="16409" formatCode="General">
                  <c:v>0.31399049574597199</c:v>
                </c:pt>
                <c:pt idx="16410" formatCode="General">
                  <c:v>0.30916575476298203</c:v>
                </c:pt>
                <c:pt idx="16411" formatCode="General">
                  <c:v>0.30340660557593901</c:v>
                </c:pt>
                <c:pt idx="16412" formatCode="General">
                  <c:v>0.29653221130467999</c:v>
                </c:pt>
                <c:pt idx="16413" formatCode="General">
                  <c:v>0.28892146458793799</c:v>
                </c:pt>
                <c:pt idx="16414" formatCode="General">
                  <c:v>0.281310250081589</c:v>
                </c:pt>
                <c:pt idx="16415" formatCode="General">
                  <c:v>0.273886696518507</c:v>
                </c:pt>
                <c:pt idx="16416" formatCode="General">
                  <c:v>0.26679278439444598</c:v>
                </c:pt>
                <c:pt idx="16417" formatCode="General">
                  <c:v>0.26043893892211301</c:v>
                </c:pt>
                <c:pt idx="16418" formatCode="General">
                  <c:v>0.25472933879250598</c:v>
                </c:pt>
                <c:pt idx="16419" formatCode="General">
                  <c:v>0.24952333152709399</c:v>
                </c:pt>
                <c:pt idx="16420" formatCode="General">
                  <c:v>0.24518531213550299</c:v>
                </c:pt>
                <c:pt idx="16421" formatCode="General">
                  <c:v>0.242044662409726</c:v>
                </c:pt>
                <c:pt idx="16422" formatCode="General">
                  <c:v>0.23960219132480601</c:v>
                </c:pt>
                <c:pt idx="16423" formatCode="General">
                  <c:v>0.23733615871349201</c:v>
                </c:pt>
                <c:pt idx="16424" formatCode="General">
                  <c:v>0.234753720352191</c:v>
                </c:pt>
                <c:pt idx="16425" formatCode="General">
                  <c:v>0.23078131608124</c:v>
                </c:pt>
                <c:pt idx="16426" formatCode="General">
                  <c:v>0.225264810808397</c:v>
                </c:pt>
                <c:pt idx="16427" formatCode="General">
                  <c:v>0.219075848533442</c:v>
                </c:pt>
                <c:pt idx="16428" formatCode="General">
                  <c:v>0.21273367840347601</c:v>
                </c:pt>
                <c:pt idx="16429" formatCode="General">
                  <c:v>0.20623226872818301</c:v>
                </c:pt>
                <c:pt idx="16430" formatCode="General">
                  <c:v>0.19945755262539799</c:v>
                </c:pt>
                <c:pt idx="16431" formatCode="General">
                  <c:v>0.191733215528642</c:v>
                </c:pt>
                <c:pt idx="16432" formatCode="General">
                  <c:v>0.18238229789816601</c:v>
                </c:pt>
                <c:pt idx="16433" formatCode="General">
                  <c:v>0.17178932864952901</c:v>
                </c:pt>
                <c:pt idx="16434" formatCode="General">
                  <c:v>0.160728334194914</c:v>
                </c:pt>
                <c:pt idx="16435" formatCode="General">
                  <c:v>0.14967404806853701</c:v>
                </c:pt>
                <c:pt idx="16436" formatCode="General">
                  <c:v>0.13918180144589801</c:v>
                </c:pt>
                <c:pt idx="16437" formatCode="General">
                  <c:v>0.12936121089156999</c:v>
                </c:pt>
                <c:pt idx="16438" formatCode="General">
                  <c:v>0.119565250469804</c:v>
                </c:pt>
                <c:pt idx="16439" formatCode="General">
                  <c:v>0.10907325544188901</c:v>
                </c:pt>
                <c:pt idx="16440" formatCode="General">
                  <c:v>9.7527182391326003E-2</c:v>
                </c:pt>
                <c:pt idx="16441" formatCode="General">
                  <c:v>8.5049157089712904E-2</c:v>
                </c:pt>
                <c:pt idx="16442" formatCode="General">
                  <c:v>7.2280133951063599E-2</c:v>
                </c:pt>
                <c:pt idx="16443" formatCode="General">
                  <c:v>6.0054770230264301E-2</c:v>
                </c:pt>
                <c:pt idx="16444" formatCode="General">
                  <c:v>4.8705500014693898E-2</c:v>
                </c:pt>
                <c:pt idx="16445" formatCode="General">
                  <c:v>3.8272394269081501E-2</c:v>
                </c:pt>
                <c:pt idx="16446" formatCode="General">
                  <c:v>2.92157998434973E-2</c:v>
                </c:pt>
                <c:pt idx="16447" formatCode="General">
                  <c:v>2.2156918338859601E-2</c:v>
                </c:pt>
                <c:pt idx="16448" formatCode="General">
                  <c:v>1.6364148961660201E-2</c:v>
                </c:pt>
                <c:pt idx="16449" formatCode="General">
                  <c:v>1.05852992274803E-2</c:v>
                </c:pt>
                <c:pt idx="16450" formatCode="General">
                  <c:v>4.7252324200019302E-3</c:v>
                </c:pt>
                <c:pt idx="16451" formatCode="General">
                  <c:v>-1.01545150616302E-3</c:v>
                </c:pt>
                <c:pt idx="16452" formatCode="General">
                  <c:v>-6.5476390804435703E-3</c:v>
                </c:pt>
                <c:pt idx="16453" formatCode="General">
                  <c:v>-1.1568226534164399E-2</c:v>
                </c:pt>
                <c:pt idx="16454" formatCode="General">
                  <c:v>-1.57409300425847E-2</c:v>
                </c:pt>
                <c:pt idx="16455" formatCode="General">
                  <c:v>-1.89744468622654E-2</c:v>
                </c:pt>
                <c:pt idx="16456" formatCode="General">
                  <c:v>-2.17344496037522E-2</c:v>
                </c:pt>
                <c:pt idx="16457" formatCode="General">
                  <c:v>-2.5080497334009799E-2</c:v>
                </c:pt>
                <c:pt idx="16458" formatCode="General">
                  <c:v>-2.9564688395638101E-2</c:v>
                </c:pt>
                <c:pt idx="16459" formatCode="General">
                  <c:v>-3.4645255430888602E-2</c:v>
                </c:pt>
                <c:pt idx="16460" formatCode="General">
                  <c:v>-3.96636151408917E-2</c:v>
                </c:pt>
                <c:pt idx="16461" formatCode="General">
                  <c:v>-4.45627759945404E-2</c:v>
                </c:pt>
                <c:pt idx="16462" formatCode="General">
                  <c:v>-4.9602936701106597E-2</c:v>
                </c:pt>
                <c:pt idx="16463" formatCode="General">
                  <c:v>-5.4910623976931597E-2</c:v>
                </c:pt>
                <c:pt idx="16464" formatCode="General">
                  <c:v>-6.0554229874655599E-2</c:v>
                </c:pt>
                <c:pt idx="16465" formatCode="General">
                  <c:v>-6.6225488819720402E-2</c:v>
                </c:pt>
                <c:pt idx="16466" formatCode="General">
                  <c:v>-7.1447895842009099E-2</c:v>
                </c:pt>
                <c:pt idx="16467" formatCode="General">
                  <c:v>-7.6144177987580705E-2</c:v>
                </c:pt>
                <c:pt idx="16468" formatCode="General">
                  <c:v>-8.0398688340523702E-2</c:v>
                </c:pt>
                <c:pt idx="16469" formatCode="General">
                  <c:v>-8.4382716889841794E-2</c:v>
                </c:pt>
                <c:pt idx="16470" formatCode="General">
                  <c:v>-8.8248643724122403E-2</c:v>
                </c:pt>
                <c:pt idx="16471" formatCode="General">
                  <c:v>-9.2199532950502705E-2</c:v>
                </c:pt>
                <c:pt idx="16472" formatCode="General">
                  <c:v>-9.6313587939022102E-2</c:v>
                </c:pt>
                <c:pt idx="16473" formatCode="General">
                  <c:v>-0.100639349391644</c:v>
                </c:pt>
                <c:pt idx="16474" formatCode="General">
                  <c:v>-0.105562370805699</c:v>
                </c:pt>
                <c:pt idx="16475" formatCode="General">
                  <c:v>-0.11204186510511099</c:v>
                </c:pt>
                <c:pt idx="16476" formatCode="General">
                  <c:v>-0.120335654627022</c:v>
                </c:pt>
                <c:pt idx="16477" formatCode="General">
                  <c:v>-0.12962460963992301</c:v>
                </c:pt>
                <c:pt idx="16478" formatCode="General">
                  <c:v>-0.139545474243426</c:v>
                </c:pt>
                <c:pt idx="16479" formatCode="General">
                  <c:v>-0.15011320215954899</c:v>
                </c:pt>
                <c:pt idx="16480" formatCode="General">
                  <c:v>-0.16100591616865301</c:v>
                </c:pt>
                <c:pt idx="16481" formatCode="General">
                  <c:v>-0.171629731416445</c:v>
                </c:pt>
                <c:pt idx="16482" formatCode="General">
                  <c:v>-0.181656642007445</c:v>
                </c:pt>
                <c:pt idx="16483" formatCode="General">
                  <c:v>-0.191193246697625</c:v>
                </c:pt>
                <c:pt idx="16484" formatCode="General">
                  <c:v>-0.20105892433222899</c:v>
                </c:pt>
                <c:pt idx="16485" formatCode="General">
                  <c:v>-0.211849775346691</c:v>
                </c:pt>
                <c:pt idx="16486" formatCode="General">
                  <c:v>-0.22341896807244299</c:v>
                </c:pt>
                <c:pt idx="16487" formatCode="General">
                  <c:v>-0.235258415046109</c:v>
                </c:pt>
                <c:pt idx="16488" formatCode="General">
                  <c:v>-0.247013884701242</c:v>
                </c:pt>
                <c:pt idx="16489" formatCode="General">
                  <c:v>-0.25824827294075797</c:v>
                </c:pt>
                <c:pt idx="16490" formatCode="General">
                  <c:v>-0.26853782524275899</c:v>
                </c:pt>
                <c:pt idx="16491" formatCode="General">
                  <c:v>-0.27807587779454301</c:v>
                </c:pt>
                <c:pt idx="16492" formatCode="General">
                  <c:v>-0.28713890320278401</c:v>
                </c:pt>
                <c:pt idx="16493" formatCode="General">
                  <c:v>-0.29584031144443002</c:v>
                </c:pt>
                <c:pt idx="16494" formatCode="General">
                  <c:v>-0.30448759498542599</c:v>
                </c:pt>
                <c:pt idx="16495" formatCode="General">
                  <c:v>-0.31341181982718302</c:v>
                </c:pt>
                <c:pt idx="16496" formatCode="General">
                  <c:v>-0.32223528820289798</c:v>
                </c:pt>
                <c:pt idx="16497" formatCode="General">
                  <c:v>-0.33068673038468299</c:v>
                </c:pt>
                <c:pt idx="16498" formatCode="General">
                  <c:v>-0.33887106749592499</c:v>
                </c:pt>
                <c:pt idx="16499" formatCode="General">
                  <c:v>-0.34654235951878898</c:v>
                </c:pt>
                <c:pt idx="16500" formatCode="General">
                  <c:v>-0.35354690544912798</c:v>
                </c:pt>
                <c:pt idx="16501" formatCode="General">
                  <c:v>-0.36071066777858501</c:v>
                </c:pt>
                <c:pt idx="16502" formatCode="General">
                  <c:v>-0.367918802596574</c:v>
                </c:pt>
                <c:pt idx="16503" formatCode="General">
                  <c:v>-0.37427889590899999</c:v>
                </c:pt>
                <c:pt idx="16504" formatCode="General">
                  <c:v>-0.37998407210351798</c:v>
                </c:pt>
                <c:pt idx="16505" formatCode="General">
                  <c:v>-0.38498301967279303</c:v>
                </c:pt>
                <c:pt idx="16506" formatCode="General">
                  <c:v>-0.38916138272144202</c:v>
                </c:pt>
                <c:pt idx="16507" formatCode="General">
                  <c:v>-0.39279459261911298</c:v>
                </c:pt>
                <c:pt idx="16508" formatCode="General">
                  <c:v>-0.395723138986456</c:v>
                </c:pt>
                <c:pt idx="16509" formatCode="General">
                  <c:v>-0.39754613423312402</c:v>
                </c:pt>
                <c:pt idx="16510" formatCode="General">
                  <c:v>-0.39859345644462402</c:v>
                </c:pt>
                <c:pt idx="16511" formatCode="General">
                  <c:v>-0.39976048366654499</c:v>
                </c:pt>
                <c:pt idx="16512" formatCode="General">
                  <c:v>-0.40110829976739898</c:v>
                </c:pt>
                <c:pt idx="16513" formatCode="General">
                  <c:v>-0.40178978192978099</c:v>
                </c:pt>
                <c:pt idx="16514" formatCode="General">
                  <c:v>-0.40136210624874302</c:v>
                </c:pt>
                <c:pt idx="16515" formatCode="General">
                  <c:v>-0.40012151911910498</c:v>
                </c:pt>
                <c:pt idx="16516" formatCode="General">
                  <c:v>-0.39830290009117703</c:v>
                </c:pt>
                <c:pt idx="16517" formatCode="General">
                  <c:v>-0.39609749586116999</c:v>
                </c:pt>
                <c:pt idx="16518" formatCode="General">
                  <c:v>-0.39399313270742398</c:v>
                </c:pt>
                <c:pt idx="16519" formatCode="General">
                  <c:v>-0.39228128766939002</c:v>
                </c:pt>
                <c:pt idx="16520" formatCode="General">
                  <c:v>-0.39090791075571202</c:v>
                </c:pt>
                <c:pt idx="16521" formatCode="General">
                  <c:v>-0.38966322511138601</c:v>
                </c:pt>
                <c:pt idx="16522" formatCode="General">
                  <c:v>-0.38838695837332599</c:v>
                </c:pt>
                <c:pt idx="16523" formatCode="General">
                  <c:v>-0.38703097297255901</c:v>
                </c:pt>
                <c:pt idx="16524" formatCode="General">
                  <c:v>-0.38551550950018398</c:v>
                </c:pt>
                <c:pt idx="16525" formatCode="General">
                  <c:v>-0.38357962211052998</c:v>
                </c:pt>
                <c:pt idx="16526" formatCode="General">
                  <c:v>-0.38091109361544001</c:v>
                </c:pt>
                <c:pt idx="16527" formatCode="General">
                  <c:v>-0.37765749263129</c:v>
                </c:pt>
                <c:pt idx="16528" formatCode="General">
                  <c:v>-0.37439667049578101</c:v>
                </c:pt>
                <c:pt idx="16529" formatCode="General">
                  <c:v>-0.37157719420846103</c:v>
                </c:pt>
                <c:pt idx="16530" formatCode="General">
                  <c:v>-0.369263592642045</c:v>
                </c:pt>
                <c:pt idx="16531" formatCode="General">
                  <c:v>-0.367284805792708</c:v>
                </c:pt>
                <c:pt idx="16532" formatCode="General">
                  <c:v>-0.36539941296379003</c:v>
                </c:pt>
                <c:pt idx="16533" formatCode="General">
                  <c:v>-0.36359830588102199</c:v>
                </c:pt>
                <c:pt idx="16534" formatCode="General">
                  <c:v>-0.362164905860764</c:v>
                </c:pt>
                <c:pt idx="16535" formatCode="General">
                  <c:v>-0.36085889864837001</c:v>
                </c:pt>
                <c:pt idx="16536" formatCode="General">
                  <c:v>-0.35924466701725599</c:v>
                </c:pt>
                <c:pt idx="16537" formatCode="General">
                  <c:v>-0.35736687679526602</c:v>
                </c:pt>
                <c:pt idx="16538" formatCode="General">
                  <c:v>-0.35525801754578701</c:v>
                </c:pt>
                <c:pt idx="16539" formatCode="General">
                  <c:v>-0.35276690637504399</c:v>
                </c:pt>
                <c:pt idx="16540" formatCode="General">
                  <c:v>-0.34979385793148998</c:v>
                </c:pt>
                <c:pt idx="16541" formatCode="General">
                  <c:v>-0.34711383390971901</c:v>
                </c:pt>
                <c:pt idx="16542" formatCode="General">
                  <c:v>-0.34511196633863001</c:v>
                </c:pt>
                <c:pt idx="16543" formatCode="General">
                  <c:v>-0.343223970437666</c:v>
                </c:pt>
                <c:pt idx="16544" formatCode="General">
                  <c:v>-0.34121246186895998</c:v>
                </c:pt>
                <c:pt idx="16545" formatCode="General">
                  <c:v>-0.33869296129368498</c:v>
                </c:pt>
                <c:pt idx="16546" formatCode="General">
                  <c:v>-0.33497390380744202</c:v>
                </c:pt>
                <c:pt idx="16547" formatCode="General">
                  <c:v>-0.32959090820617798</c:v>
                </c:pt>
                <c:pt idx="16548" formatCode="General">
                  <c:v>-0.32266253657493998</c:v>
                </c:pt>
                <c:pt idx="16549" formatCode="General">
                  <c:v>-0.31481205122398698</c:v>
                </c:pt>
                <c:pt idx="16550" formatCode="General">
                  <c:v>-0.306525621932077</c:v>
                </c:pt>
                <c:pt idx="16551" formatCode="General">
                  <c:v>-0.29792122577261199</c:v>
                </c:pt>
                <c:pt idx="16552" formatCode="General">
                  <c:v>-0.28872708131560698</c:v>
                </c:pt>
                <c:pt idx="16553" formatCode="General">
                  <c:v>-0.27894264486104198</c:v>
                </c:pt>
                <c:pt idx="16554" formatCode="General">
                  <c:v>-0.26881838773334699</c:v>
                </c:pt>
                <c:pt idx="16555" formatCode="General">
                  <c:v>-0.25804333742133101</c:v>
                </c:pt>
                <c:pt idx="16556" formatCode="General">
                  <c:v>-0.24694897711873501</c:v>
                </c:pt>
                <c:pt idx="16557" formatCode="General">
                  <c:v>-0.23615261467534601</c:v>
                </c:pt>
                <c:pt idx="16558" formatCode="General">
                  <c:v>-0.22595000361642301</c:v>
                </c:pt>
                <c:pt idx="16559" formatCode="General">
                  <c:v>-0.21686132263465899</c:v>
                </c:pt>
                <c:pt idx="16560" formatCode="General">
                  <c:v>-0.20901043933574601</c:v>
                </c:pt>
                <c:pt idx="16561" formatCode="General">
                  <c:v>-0.20163845122122201</c:v>
                </c:pt>
                <c:pt idx="16562" formatCode="General">
                  <c:v>-0.19402882784950201</c:v>
                </c:pt>
                <c:pt idx="16563" formatCode="General">
                  <c:v>-0.18638849183006301</c:v>
                </c:pt>
                <c:pt idx="16564" formatCode="General">
                  <c:v>-0.178902644003194</c:v>
                </c:pt>
                <c:pt idx="16565" formatCode="General">
                  <c:v>-0.171152845346213</c:v>
                </c:pt>
                <c:pt idx="16566" formatCode="General">
                  <c:v>-0.163157250810084</c:v>
                </c:pt>
                <c:pt idx="16567" formatCode="General">
                  <c:v>-0.155528275431112</c:v>
                </c:pt>
                <c:pt idx="16568" formatCode="General">
                  <c:v>-0.14861291272947699</c:v>
                </c:pt>
                <c:pt idx="16569" formatCode="General">
                  <c:v>-0.14211744665568399</c:v>
                </c:pt>
                <c:pt idx="16570" formatCode="General">
                  <c:v>-0.135561318786212</c:v>
                </c:pt>
                <c:pt idx="16571" formatCode="General">
                  <c:v>-0.12923514986380399</c:v>
                </c:pt>
                <c:pt idx="16572" formatCode="General">
                  <c:v>-0.123194928083287</c:v>
                </c:pt>
                <c:pt idx="16573" formatCode="General">
                  <c:v>-0.116893320864456</c:v>
                </c:pt>
                <c:pt idx="16574" formatCode="General">
                  <c:v>-0.110372745345476</c:v>
                </c:pt>
                <c:pt idx="16575" formatCode="General">
                  <c:v>-0.104031963593051</c:v>
                </c:pt>
                <c:pt idx="16576" formatCode="General">
                  <c:v>-9.7968148634758695E-2</c:v>
                </c:pt>
                <c:pt idx="16577" formatCode="General">
                  <c:v>-9.2314238551610903E-2</c:v>
                </c:pt>
                <c:pt idx="16578" formatCode="General">
                  <c:v>-8.7264779492488995E-2</c:v>
                </c:pt>
                <c:pt idx="16579" formatCode="General">
                  <c:v>-8.2822588170572198E-2</c:v>
                </c:pt>
                <c:pt idx="16580" formatCode="General">
                  <c:v>-7.8279716786180301E-2</c:v>
                </c:pt>
                <c:pt idx="16581" formatCode="General">
                  <c:v>-7.1871045091253902E-2</c:v>
                </c:pt>
                <c:pt idx="16582" formatCode="General">
                  <c:v>-6.2547369819508994E-2</c:v>
                </c:pt>
                <c:pt idx="16583" formatCode="General">
                  <c:v>-5.1113607805306403E-2</c:v>
                </c:pt>
                <c:pt idx="16584" formatCode="General">
                  <c:v>-3.8672020285915099E-2</c:v>
                </c:pt>
                <c:pt idx="16585" formatCode="General">
                  <c:v>-2.5528704563949199E-2</c:v>
                </c:pt>
                <c:pt idx="16586" formatCode="General">
                  <c:v>-1.1750673636304399E-2</c:v>
                </c:pt>
                <c:pt idx="16587" formatCode="General">
                  <c:v>2.2376812890063801E-3</c:v>
                </c:pt>
                <c:pt idx="16588" formatCode="General">
                  <c:v>1.6021473656506701E-2</c:v>
                </c:pt>
                <c:pt idx="16589" formatCode="General">
                  <c:v>2.9713677581320999E-2</c:v>
                </c:pt>
                <c:pt idx="16590" formatCode="General">
                  <c:v>4.3144168694236699E-2</c:v>
                </c:pt>
                <c:pt idx="16591" formatCode="General">
                  <c:v>5.5780086288876402E-2</c:v>
                </c:pt>
                <c:pt idx="16592" formatCode="General">
                  <c:v>6.77774448792485E-2</c:v>
                </c:pt>
                <c:pt idx="16593" formatCode="General">
                  <c:v>8.00998052710689E-2</c:v>
                </c:pt>
                <c:pt idx="16594" formatCode="General">
                  <c:v>9.3040142872988896E-2</c:v>
                </c:pt>
                <c:pt idx="16595" formatCode="General">
                  <c:v>0.10556621333573001</c:v>
                </c:pt>
                <c:pt idx="16596" formatCode="General">
                  <c:v>0.116851852388377</c:v>
                </c:pt>
                <c:pt idx="16597" formatCode="General">
                  <c:v>0.126971300146619</c:v>
                </c:pt>
                <c:pt idx="16598" formatCode="General">
                  <c:v>0.13639884654169299</c:v>
                </c:pt>
                <c:pt idx="16599" formatCode="General">
                  <c:v>0.145611332254339</c:v>
                </c:pt>
                <c:pt idx="16600" formatCode="General">
                  <c:v>0.15468156438980199</c:v>
                </c:pt>
                <c:pt idx="16601" formatCode="General">
                  <c:v>0.163323082405991</c:v>
                </c:pt>
                <c:pt idx="16602" formatCode="General">
                  <c:v>0.171535383294114</c:v>
                </c:pt>
                <c:pt idx="16603" formatCode="General">
                  <c:v>0.179234024707741</c:v>
                </c:pt>
                <c:pt idx="16604" formatCode="General">
                  <c:v>0.18611988907989499</c:v>
                </c:pt>
                <c:pt idx="16605" formatCode="General">
                  <c:v>0.192327357734279</c:v>
                </c:pt>
                <c:pt idx="16606" formatCode="General">
                  <c:v>0.19781890319227999</c:v>
                </c:pt>
                <c:pt idx="16607" formatCode="General">
                  <c:v>0.20244666985352999</c:v>
                </c:pt>
                <c:pt idx="16608" formatCode="General">
                  <c:v>0.206381758854491</c:v>
                </c:pt>
                <c:pt idx="16609" formatCode="General">
                  <c:v>0.21021140987526599</c:v>
                </c:pt>
                <c:pt idx="16610" formatCode="General">
                  <c:v>0.21473601844961701</c:v>
                </c:pt>
                <c:pt idx="16611" formatCode="General">
                  <c:v>0.220121378914093</c:v>
                </c:pt>
                <c:pt idx="16612" formatCode="General">
                  <c:v>0.226210306601073</c:v>
                </c:pt>
                <c:pt idx="16613" formatCode="General">
                  <c:v>0.232903561706266</c:v>
                </c:pt>
                <c:pt idx="16614" formatCode="General">
                  <c:v>0.239773365191155</c:v>
                </c:pt>
                <c:pt idx="16615" formatCode="General">
                  <c:v>0.24657265987728499</c:v>
                </c:pt>
                <c:pt idx="16616" formatCode="General">
                  <c:v>0.25357492147106497</c:v>
                </c:pt>
                <c:pt idx="16617" formatCode="General">
                  <c:v>0.26088994648074398</c:v>
                </c:pt>
                <c:pt idx="16618" formatCode="General">
                  <c:v>0.26845769997982599</c:v>
                </c:pt>
                <c:pt idx="16619" formatCode="General">
                  <c:v>0.27656915600742099</c:v>
                </c:pt>
                <c:pt idx="16620" formatCode="General">
                  <c:v>0.285575967760622</c:v>
                </c:pt>
                <c:pt idx="16621" formatCode="General">
                  <c:v>0.29524970877176498</c:v>
                </c:pt>
                <c:pt idx="16622" formatCode="General">
                  <c:v>0.305220079694554</c:v>
                </c:pt>
                <c:pt idx="16623" formatCode="General">
                  <c:v>0.31546437656689003</c:v>
                </c:pt>
                <c:pt idx="16624" formatCode="General">
                  <c:v>0.325951628204522</c:v>
                </c:pt>
                <c:pt idx="16625" formatCode="General">
                  <c:v>0.33684574788572202</c:v>
                </c:pt>
                <c:pt idx="16626" formatCode="General">
                  <c:v>0.347870411377391</c:v>
                </c:pt>
                <c:pt idx="16627" formatCode="General">
                  <c:v>0.35827526695474399</c:v>
                </c:pt>
                <c:pt idx="16628" formatCode="General">
                  <c:v>0.36791229131208603</c:v>
                </c:pt>
                <c:pt idx="16629" formatCode="General">
                  <c:v>0.37690116739681501</c:v>
                </c:pt>
                <c:pt idx="16630" formatCode="General">
                  <c:v>0.38498781635314999</c:v>
                </c:pt>
                <c:pt idx="16631" formatCode="General">
                  <c:v>0.392354022872</c:v>
                </c:pt>
                <c:pt idx="16632" formatCode="General">
                  <c:v>0.39950185012218797</c:v>
                </c:pt>
                <c:pt idx="16633" formatCode="General">
                  <c:v>0.40633032679080899</c:v>
                </c:pt>
                <c:pt idx="16634" formatCode="General">
                  <c:v>0.41245744876859403</c:v>
                </c:pt>
                <c:pt idx="16635" formatCode="General">
                  <c:v>0.41754333299021901</c:v>
                </c:pt>
                <c:pt idx="16636" formatCode="General">
                  <c:v>0.42179669112517498</c:v>
                </c:pt>
                <c:pt idx="16637" formatCode="General">
                  <c:v>0.42542035218659902</c:v>
                </c:pt>
                <c:pt idx="16638" formatCode="General">
                  <c:v>0.42834171086050099</c:v>
                </c:pt>
                <c:pt idx="16639" formatCode="General">
                  <c:v>0.43080236125391402</c:v>
                </c:pt>
                <c:pt idx="16640" formatCode="General">
                  <c:v>0.43307415936625199</c:v>
                </c:pt>
                <c:pt idx="16641" formatCode="General">
                  <c:v>0.435414476716803</c:v>
                </c:pt>
                <c:pt idx="16642" formatCode="General">
                  <c:v>0.43807838917830599</c:v>
                </c:pt>
                <c:pt idx="16643" formatCode="General">
                  <c:v>0.44132346425266</c:v>
                </c:pt>
                <c:pt idx="16644" formatCode="General">
                  <c:v>0.44525794705591498</c:v>
                </c:pt>
                <c:pt idx="16645" formatCode="General">
                  <c:v>0.44962383379763299</c:v>
                </c:pt>
                <c:pt idx="16646" formatCode="General">
                  <c:v>0.45387205611988102</c:v>
                </c:pt>
                <c:pt idx="16647" formatCode="General">
                  <c:v>0.458025814622253</c:v>
                </c:pt>
                <c:pt idx="16648" formatCode="General">
                  <c:v>0.46257817910029098</c:v>
                </c:pt>
                <c:pt idx="16649" formatCode="General">
                  <c:v>0.46755540382942801</c:v>
                </c:pt>
                <c:pt idx="16650" formatCode="General">
                  <c:v>0.47284970739565002</c:v>
                </c:pt>
                <c:pt idx="16651" formatCode="General">
                  <c:v>0.47805539202400199</c:v>
                </c:pt>
                <c:pt idx="16652" formatCode="General">
                  <c:v>0.48293764152517998</c:v>
                </c:pt>
                <c:pt idx="16653" formatCode="General">
                  <c:v>0.487619623897183</c:v>
                </c:pt>
                <c:pt idx="16654" formatCode="General">
                  <c:v>0.49180665737826901</c:v>
                </c:pt>
                <c:pt idx="16655" formatCode="General">
                  <c:v>0.49503611545619502</c:v>
                </c:pt>
                <c:pt idx="16656" formatCode="General">
                  <c:v>0.49724335660764402</c:v>
                </c:pt>
                <c:pt idx="16657" formatCode="General">
                  <c:v>0.49886742964969899</c:v>
                </c:pt>
                <c:pt idx="16658" formatCode="General">
                  <c:v>0.50071188167955405</c:v>
                </c:pt>
                <c:pt idx="16659" formatCode="General">
                  <c:v>0.50300675649613102</c:v>
                </c:pt>
                <c:pt idx="16660" formatCode="General">
                  <c:v>0.50542831963686896</c:v>
                </c:pt>
                <c:pt idx="16661" formatCode="General">
                  <c:v>0.50769021027213601</c:v>
                </c:pt>
                <c:pt idx="16662" formatCode="General">
                  <c:v>0.509343335823771</c:v>
                </c:pt>
                <c:pt idx="16663" formatCode="General">
                  <c:v>0.51025238609303203</c:v>
                </c:pt>
                <c:pt idx="16664" formatCode="General">
                  <c:v>0.51057699227313103</c:v>
                </c:pt>
                <c:pt idx="16665" formatCode="General">
                  <c:v>0.51087157712467701</c:v>
                </c:pt>
                <c:pt idx="16666" formatCode="General">
                  <c:v>0.51124247405019196</c:v>
                </c:pt>
                <c:pt idx="16667" formatCode="General">
                  <c:v>0.51084103535854197</c:v>
                </c:pt>
                <c:pt idx="16668" formatCode="General">
                  <c:v>0.50975421866094295</c:v>
                </c:pt>
                <c:pt idx="16669" formatCode="General">
                  <c:v>0.50835345863645898</c:v>
                </c:pt>
                <c:pt idx="16670" formatCode="General">
                  <c:v>0.50625373995309997</c:v>
                </c:pt>
                <c:pt idx="16671" formatCode="General">
                  <c:v>0.50317880462408804</c:v>
                </c:pt>
                <c:pt idx="16672" formatCode="General">
                  <c:v>0.4993722818104</c:v>
                </c:pt>
                <c:pt idx="16673" formatCode="General">
                  <c:v>0.49535514417571902</c:v>
                </c:pt>
                <c:pt idx="16674" formatCode="General">
                  <c:v>0.49171466552579401</c:v>
                </c:pt>
                <c:pt idx="16675" formatCode="General">
                  <c:v>0.48923266169760998</c:v>
                </c:pt>
                <c:pt idx="16676" formatCode="General">
                  <c:v>0.48806004002839498</c:v>
                </c:pt>
                <c:pt idx="16677" formatCode="General">
                  <c:v>0.48723733409952602</c:v>
                </c:pt>
                <c:pt idx="16678" formatCode="General">
                  <c:v>0.48588469357320102</c:v>
                </c:pt>
                <c:pt idx="16679" formatCode="General">
                  <c:v>0.483894129672791</c:v>
                </c:pt>
                <c:pt idx="16680" formatCode="General">
                  <c:v>0.481775176147549</c:v>
                </c:pt>
                <c:pt idx="16681" formatCode="General">
                  <c:v>0.479886930742145</c:v>
                </c:pt>
                <c:pt idx="16682" formatCode="General">
                  <c:v>0.47801221165943097</c:v>
                </c:pt>
                <c:pt idx="16683" formatCode="General">
                  <c:v>0.475197540961734</c:v>
                </c:pt>
                <c:pt idx="16684" formatCode="General">
                  <c:v>0.47065029194900998</c:v>
                </c:pt>
                <c:pt idx="16685" formatCode="General">
                  <c:v>0.46513440042183901</c:v>
                </c:pt>
                <c:pt idx="16686" formatCode="General">
                  <c:v>0.45963347768059998</c:v>
                </c:pt>
                <c:pt idx="16687" formatCode="General">
                  <c:v>0.45406609384142699</c:v>
                </c:pt>
                <c:pt idx="16688" formatCode="General">
                  <c:v>0.44750531881538302</c:v>
                </c:pt>
                <c:pt idx="16689" formatCode="General">
                  <c:v>0.43935908141713298</c:v>
                </c:pt>
                <c:pt idx="16690" formatCode="General">
                  <c:v>0.43015838877231799</c:v>
                </c:pt>
                <c:pt idx="16691" formatCode="General">
                  <c:v>0.42102212006964201</c:v>
                </c:pt>
                <c:pt idx="16692" formatCode="General">
                  <c:v>0.41275944473863901</c:v>
                </c:pt>
                <c:pt idx="16693" formatCode="General">
                  <c:v>0.40546780829483903</c:v>
                </c:pt>
                <c:pt idx="16694" formatCode="General">
                  <c:v>0.39879145087171303</c:v>
                </c:pt>
                <c:pt idx="16695" formatCode="General">
                  <c:v>0.39201228290258999</c:v>
                </c:pt>
                <c:pt idx="16696" formatCode="General">
                  <c:v>0.38491313575031599</c:v>
                </c:pt>
                <c:pt idx="16697" formatCode="General">
                  <c:v>0.37831167501885399</c:v>
                </c:pt>
                <c:pt idx="16698" formatCode="General">
                  <c:v>0.37256267851563701</c:v>
                </c:pt>
                <c:pt idx="16699" formatCode="General">
                  <c:v>0.36707450476412301</c:v>
                </c:pt>
                <c:pt idx="16700" formatCode="General">
                  <c:v>0.36126390033502198</c:v>
                </c:pt>
                <c:pt idx="16701" formatCode="General">
                  <c:v>0.35482982511938299</c:v>
                </c:pt>
                <c:pt idx="16702" formatCode="General">
                  <c:v>0.34791295795629201</c:v>
                </c:pt>
                <c:pt idx="16703" formatCode="General">
                  <c:v>0.34101573153692899</c:v>
                </c:pt>
                <c:pt idx="16704" formatCode="General">
                  <c:v>0.33432650198264502</c:v>
                </c:pt>
                <c:pt idx="16705" formatCode="General">
                  <c:v>0.32746667934484502</c:v>
                </c:pt>
                <c:pt idx="16706" formatCode="General">
                  <c:v>0.32009000546667099</c:v>
                </c:pt>
                <c:pt idx="16707" formatCode="General">
                  <c:v>0.31237292769659097</c:v>
                </c:pt>
                <c:pt idx="16708" formatCode="General">
                  <c:v>0.30434359966603203</c:v>
                </c:pt>
                <c:pt idx="16709" formatCode="General">
                  <c:v>0.29556482889455099</c:v>
                </c:pt>
                <c:pt idx="16710" formatCode="General">
                  <c:v>0.28530912463276098</c:v>
                </c:pt>
                <c:pt idx="16711" formatCode="General">
                  <c:v>0.27303005954396897</c:v>
                </c:pt>
                <c:pt idx="16712" formatCode="General">
                  <c:v>0.25921934306296901</c:v>
                </c:pt>
                <c:pt idx="16713" formatCode="General">
                  <c:v>0.244406906947466</c:v>
                </c:pt>
                <c:pt idx="16714" formatCode="General">
                  <c:v>0.228714320710039</c:v>
                </c:pt>
                <c:pt idx="16715" formatCode="General">
                  <c:v>0.21236891121229801</c:v>
                </c:pt>
                <c:pt idx="16716" formatCode="General">
                  <c:v>0.195736884420396</c:v>
                </c:pt>
                <c:pt idx="16717" formatCode="General">
                  <c:v>0.17940274408074999</c:v>
                </c:pt>
                <c:pt idx="16718" formatCode="General">
                  <c:v>0.16395691246090199</c:v>
                </c:pt>
                <c:pt idx="16719" formatCode="General">
                  <c:v>0.15009747874954099</c:v>
                </c:pt>
                <c:pt idx="16720" formatCode="General">
                  <c:v>0.13818850567131699</c:v>
                </c:pt>
                <c:pt idx="16721" formatCode="General">
                  <c:v>0.127454217445125</c:v>
                </c:pt>
                <c:pt idx="16722" formatCode="General">
                  <c:v>0.117151889252138</c:v>
                </c:pt>
                <c:pt idx="16723" formatCode="General">
                  <c:v>0.107175977914332</c:v>
                </c:pt>
                <c:pt idx="16724" formatCode="General">
                  <c:v>9.7226818548341795E-2</c:v>
                </c:pt>
                <c:pt idx="16725" formatCode="General">
                  <c:v>8.6823790426444294E-2</c:v>
                </c:pt>
                <c:pt idx="16726" formatCode="General">
                  <c:v>7.6488463786438601E-2</c:v>
                </c:pt>
                <c:pt idx="16727" formatCode="General">
                  <c:v>6.7321129623410705E-2</c:v>
                </c:pt>
                <c:pt idx="16728" formatCode="General">
                  <c:v>5.9084110783748298E-2</c:v>
                </c:pt>
                <c:pt idx="16729" formatCode="General">
                  <c:v>5.1131135869605999E-2</c:v>
                </c:pt>
                <c:pt idx="16730" formatCode="General">
                  <c:v>4.32641418118003E-2</c:v>
                </c:pt>
                <c:pt idx="16731" formatCode="General">
                  <c:v>3.51522952739639E-2</c:v>
                </c:pt>
                <c:pt idx="16732" formatCode="General">
                  <c:v>2.6006816237154999E-2</c:v>
                </c:pt>
                <c:pt idx="16733" formatCode="General">
                  <c:v>1.5244048616743E-2</c:v>
                </c:pt>
                <c:pt idx="16734" formatCode="General">
                  <c:v>2.8981938917064902E-3</c:v>
                </c:pt>
                <c:pt idx="16735" formatCode="General">
                  <c:v>-1.06712386219113E-2</c:v>
                </c:pt>
                <c:pt idx="16736" formatCode="General">
                  <c:v>-2.5196407915012702E-2</c:v>
                </c:pt>
                <c:pt idx="16737" formatCode="General">
                  <c:v>-4.0993898663201397E-2</c:v>
                </c:pt>
                <c:pt idx="16738" formatCode="General">
                  <c:v>-5.7794273606177997E-2</c:v>
                </c:pt>
                <c:pt idx="16739" formatCode="General">
                  <c:v>-7.4469045536214806E-2</c:v>
                </c:pt>
                <c:pt idx="16740" formatCode="General">
                  <c:v>-9.0496114829353394E-2</c:v>
                </c:pt>
                <c:pt idx="16741" formatCode="General">
                  <c:v>-0.10539665080038201</c:v>
                </c:pt>
                <c:pt idx="16742" formatCode="General">
                  <c:v>-0.118438400758024</c:v>
                </c:pt>
                <c:pt idx="16743" formatCode="General">
                  <c:v>-0.12959969175192201</c:v>
                </c:pt>
                <c:pt idx="16744" formatCode="General">
                  <c:v>-0.13951612820556999</c:v>
                </c:pt>
                <c:pt idx="16745" formatCode="General">
                  <c:v>-0.14889270123704601</c:v>
                </c:pt>
                <c:pt idx="16746" formatCode="General">
                  <c:v>-0.15842885553887301</c:v>
                </c:pt>
                <c:pt idx="16747" formatCode="General">
                  <c:v>-0.16848229282009899</c:v>
                </c:pt>
                <c:pt idx="16748" formatCode="General">
                  <c:v>-0.17884715630272499</c:v>
                </c:pt>
                <c:pt idx="16749" formatCode="General">
                  <c:v>-0.18981585044170099</c:v>
                </c:pt>
                <c:pt idx="16750" formatCode="General">
                  <c:v>-0.201563671996078</c:v>
                </c:pt>
                <c:pt idx="16751" formatCode="General">
                  <c:v>-0.21349216515311101</c:v>
                </c:pt>
                <c:pt idx="16752" formatCode="General">
                  <c:v>-0.22548261123098801</c:v>
                </c:pt>
                <c:pt idx="16753" formatCode="General">
                  <c:v>-0.23742777204967899</c:v>
                </c:pt>
                <c:pt idx="16754" formatCode="General">
                  <c:v>-0.249018940935644</c:v>
                </c:pt>
                <c:pt idx="16755" formatCode="General">
                  <c:v>-0.26012728516695499</c:v>
                </c:pt>
                <c:pt idx="16756" formatCode="General">
                  <c:v>-0.27062749799441199</c:v>
                </c:pt>
                <c:pt idx="16757" formatCode="General">
                  <c:v>-0.28057721718837098</c:v>
                </c:pt>
                <c:pt idx="16758" formatCode="General">
                  <c:v>-0.28989368918074598</c:v>
                </c:pt>
                <c:pt idx="16759" formatCode="General">
                  <c:v>-0.29830400179646499</c:v>
                </c:pt>
                <c:pt idx="16760" formatCode="General">
                  <c:v>-0.30553710445991</c:v>
                </c:pt>
                <c:pt idx="16761" formatCode="General">
                  <c:v>-0.312095986538652</c:v>
                </c:pt>
                <c:pt idx="16762" formatCode="General">
                  <c:v>-0.31945866433224901</c:v>
                </c:pt>
                <c:pt idx="16763" formatCode="General">
                  <c:v>-0.32786301014150898</c:v>
                </c:pt>
                <c:pt idx="16764" formatCode="General">
                  <c:v>-0.33629052142731802</c:v>
                </c:pt>
                <c:pt idx="16765" formatCode="General">
                  <c:v>-0.34448123071620801</c:v>
                </c:pt>
                <c:pt idx="16766" formatCode="General">
                  <c:v>-0.35248518264287398</c:v>
                </c:pt>
                <c:pt idx="16767" formatCode="General">
                  <c:v>-0.36072230300418601</c:v>
                </c:pt>
                <c:pt idx="16768" formatCode="General">
                  <c:v>-0.36993720942089198</c:v>
                </c:pt>
                <c:pt idx="16769" formatCode="General">
                  <c:v>-0.38026893690281499</c:v>
                </c:pt>
                <c:pt idx="16770" formatCode="General">
                  <c:v>-0.39142416567468702</c:v>
                </c:pt>
                <c:pt idx="16771" formatCode="General">
                  <c:v>-0.40282605892269402</c:v>
                </c:pt>
                <c:pt idx="16772" formatCode="General">
                  <c:v>-0.41387961435752402</c:v>
                </c:pt>
                <c:pt idx="16773" formatCode="General">
                  <c:v>-0.42447066084629298</c:v>
                </c:pt>
                <c:pt idx="16774" formatCode="General">
                  <c:v>-0.43456245927771198</c:v>
                </c:pt>
                <c:pt idx="16775" formatCode="General">
                  <c:v>-0.44389809403889802</c:v>
                </c:pt>
                <c:pt idx="16776" formatCode="General">
                  <c:v>-0.45231487670116299</c:v>
                </c:pt>
                <c:pt idx="16777" formatCode="General">
                  <c:v>-0.45969727100169799</c:v>
                </c:pt>
                <c:pt idx="16778" formatCode="General">
                  <c:v>-0.46616375570523999</c:v>
                </c:pt>
                <c:pt idx="16779" formatCode="General">
                  <c:v>-0.47209559559335901</c:v>
                </c:pt>
                <c:pt idx="16780" formatCode="General">
                  <c:v>-0.47772923137412598</c:v>
                </c:pt>
                <c:pt idx="16781" formatCode="General">
                  <c:v>-0.48310413140077801</c:v>
                </c:pt>
                <c:pt idx="16782" formatCode="General">
                  <c:v>-0.48832972053596801</c:v>
                </c:pt>
                <c:pt idx="16783" formatCode="General">
                  <c:v>-0.49353213838974702</c:v>
                </c:pt>
                <c:pt idx="16784" formatCode="General">
                  <c:v>-0.49918904402605802</c:v>
                </c:pt>
                <c:pt idx="16785" formatCode="General">
                  <c:v>-0.50616015765067401</c:v>
                </c:pt>
                <c:pt idx="16786" formatCode="General">
                  <c:v>-0.51422460283000104</c:v>
                </c:pt>
                <c:pt idx="16787" formatCode="General">
                  <c:v>-0.52247017329508805</c:v>
                </c:pt>
                <c:pt idx="16788" formatCode="General">
                  <c:v>-0.53033771403585805</c:v>
                </c:pt>
                <c:pt idx="16789" formatCode="General">
                  <c:v>-0.537268956801907</c:v>
                </c:pt>
                <c:pt idx="16790" formatCode="General">
                  <c:v>-0.542572210519215</c:v>
                </c:pt>
                <c:pt idx="16791" formatCode="General">
                  <c:v>-0.54584551622782995</c:v>
                </c:pt>
                <c:pt idx="16792" formatCode="General">
                  <c:v>-0.54724652425980602</c:v>
                </c:pt>
                <c:pt idx="16793" formatCode="General">
                  <c:v>-0.54710628965060404</c:v>
                </c:pt>
                <c:pt idx="16794" formatCode="General">
                  <c:v>-0.54597414320865001</c:v>
                </c:pt>
                <c:pt idx="16795" formatCode="General">
                  <c:v>-0.54465769404453901</c:v>
                </c:pt>
                <c:pt idx="16796" formatCode="General">
                  <c:v>-0.54374915783322098</c:v>
                </c:pt>
                <c:pt idx="16797" formatCode="General">
                  <c:v>-0.54368489938275399</c:v>
                </c:pt>
                <c:pt idx="16798" formatCode="General">
                  <c:v>-0.54431916595145302</c:v>
                </c:pt>
                <c:pt idx="16799" formatCode="General">
                  <c:v>-0.54479857298101797</c:v>
                </c:pt>
                <c:pt idx="16800" formatCode="General">
                  <c:v>-0.54489912135202001</c:v>
                </c:pt>
                <c:pt idx="16801" formatCode="General">
                  <c:v>-0.54460345952317102</c:v>
                </c:pt>
                <c:pt idx="16802" formatCode="General">
                  <c:v>-0.543899111311964</c:v>
                </c:pt>
                <c:pt idx="16803" formatCode="General">
                  <c:v>-0.54314842454411405</c:v>
                </c:pt>
                <c:pt idx="16804" formatCode="General">
                  <c:v>-0.54265905261682001</c:v>
                </c:pt>
                <c:pt idx="16805" formatCode="General">
                  <c:v>-0.54297650871727898</c:v>
                </c:pt>
                <c:pt idx="16806" formatCode="General">
                  <c:v>-0.54474628998202501</c:v>
                </c:pt>
                <c:pt idx="16807" formatCode="General">
                  <c:v>-0.54808852920099604</c:v>
                </c:pt>
                <c:pt idx="16808" formatCode="General">
                  <c:v>-0.55236482430754197</c:v>
                </c:pt>
                <c:pt idx="16809" formatCode="General">
                  <c:v>-0.55684843581176102</c:v>
                </c:pt>
                <c:pt idx="16810" formatCode="General">
                  <c:v>-0.56116234946531396</c:v>
                </c:pt>
                <c:pt idx="16811" formatCode="General">
                  <c:v>-0.56505369139337402</c:v>
                </c:pt>
                <c:pt idx="16812" formatCode="General">
                  <c:v>-0.56832910983641705</c:v>
                </c:pt>
                <c:pt idx="16813" formatCode="General">
                  <c:v>-0.57083869584203495</c:v>
                </c:pt>
                <c:pt idx="16814" formatCode="General">
                  <c:v>-0.57254987369354304</c:v>
                </c:pt>
                <c:pt idx="16815" formatCode="General">
                  <c:v>-0.57336656532408603</c:v>
                </c:pt>
                <c:pt idx="16816" formatCode="General">
                  <c:v>-0.57296997014908801</c:v>
                </c:pt>
                <c:pt idx="16817" formatCode="General">
                  <c:v>-0.57136450335371003</c:v>
                </c:pt>
                <c:pt idx="16818" formatCode="General">
                  <c:v>-0.56857866857414996</c:v>
                </c:pt>
                <c:pt idx="16819" formatCode="General">
                  <c:v>-0.56426257808634595</c:v>
                </c:pt>
                <c:pt idx="16820" formatCode="General">
                  <c:v>-0.55865813989517799</c:v>
                </c:pt>
                <c:pt idx="16821" formatCode="General">
                  <c:v>-0.55251819648017397</c:v>
                </c:pt>
                <c:pt idx="16822" formatCode="General">
                  <c:v>-0.54635366036166999</c:v>
                </c:pt>
                <c:pt idx="16823" formatCode="General">
                  <c:v>-0.54047759391307904</c:v>
                </c:pt>
                <c:pt idx="16824" formatCode="General">
                  <c:v>-0.53510138718149802</c:v>
                </c:pt>
                <c:pt idx="16825" formatCode="General">
                  <c:v>-0.52996496835286</c:v>
                </c:pt>
                <c:pt idx="16826" formatCode="General">
                  <c:v>-0.52499464308893395</c:v>
                </c:pt>
                <c:pt idx="16827" formatCode="General">
                  <c:v>-0.52069880385153</c:v>
                </c:pt>
                <c:pt idx="16828" formatCode="General">
                  <c:v>-0.51668516479343796</c:v>
                </c:pt>
                <c:pt idx="16829" formatCode="General">
                  <c:v>-0.51221332680218901</c:v>
                </c:pt>
                <c:pt idx="16830" formatCode="General">
                  <c:v>-0.50741161913488697</c:v>
                </c:pt>
                <c:pt idx="16831" formatCode="General">
                  <c:v>-0.50248263957800698</c:v>
                </c:pt>
                <c:pt idx="16832" formatCode="General">
                  <c:v>-0.49690151338469901</c:v>
                </c:pt>
                <c:pt idx="16833" formatCode="General">
                  <c:v>-0.490027960021794</c:v>
                </c:pt>
                <c:pt idx="16834" formatCode="General">
                  <c:v>-0.48134916391651</c:v>
                </c:pt>
                <c:pt idx="16835" formatCode="General">
                  <c:v>-0.47079575839848897</c:v>
                </c:pt>
                <c:pt idx="16836" formatCode="General">
                  <c:v>-0.45886691359241299</c:v>
                </c:pt>
                <c:pt idx="16837" formatCode="General">
                  <c:v>-0.4461815660599</c:v>
                </c:pt>
                <c:pt idx="16838" formatCode="General">
                  <c:v>-0.43330984925960803</c:v>
                </c:pt>
                <c:pt idx="16839" formatCode="General">
                  <c:v>-0.42058127592743</c:v>
                </c:pt>
                <c:pt idx="16840" formatCode="General">
                  <c:v>-0.40828652657776998</c:v>
                </c:pt>
                <c:pt idx="16841" formatCode="General">
                  <c:v>-0.39665697746133899</c:v>
                </c:pt>
                <c:pt idx="16842" formatCode="General">
                  <c:v>-0.38566410632483999</c:v>
                </c:pt>
                <c:pt idx="16843" formatCode="General">
                  <c:v>-0.37507094767048998</c:v>
                </c:pt>
                <c:pt idx="16844" formatCode="General">
                  <c:v>-0.364729715069813</c:v>
                </c:pt>
                <c:pt idx="16845" formatCode="General">
                  <c:v>-0.35504973866017597</c:v>
                </c:pt>
                <c:pt idx="16846" formatCode="General">
                  <c:v>-0.34641734293325899</c:v>
                </c:pt>
                <c:pt idx="16847" formatCode="General">
                  <c:v>-0.33880463280107198</c:v>
                </c:pt>
                <c:pt idx="16848" formatCode="General">
                  <c:v>-0.33249671230709399</c:v>
                </c:pt>
                <c:pt idx="16849" formatCode="General">
                  <c:v>-0.32734081856169001</c:v>
                </c:pt>
                <c:pt idx="16850" formatCode="General">
                  <c:v>-0.32245572623843999</c:v>
                </c:pt>
                <c:pt idx="16851" formatCode="General">
                  <c:v>-0.31717624400692201</c:v>
                </c:pt>
                <c:pt idx="16852" formatCode="General">
                  <c:v>-0.31109788836490299</c:v>
                </c:pt>
                <c:pt idx="16853" formatCode="General">
                  <c:v>-0.30376351015285902</c:v>
                </c:pt>
                <c:pt idx="16854" formatCode="General">
                  <c:v>-0.29489499575455302</c:v>
                </c:pt>
                <c:pt idx="16855" formatCode="General">
                  <c:v>-0.28464493938598201</c:v>
                </c:pt>
                <c:pt idx="16856" formatCode="General">
                  <c:v>-0.27362386174070202</c:v>
                </c:pt>
                <c:pt idx="16857" formatCode="General">
                  <c:v>-0.26207245954484998</c:v>
                </c:pt>
                <c:pt idx="16858" formatCode="General">
                  <c:v>-0.24976185559620501</c:v>
                </c:pt>
                <c:pt idx="16859" formatCode="General">
                  <c:v>-0.23666043305284001</c:v>
                </c:pt>
                <c:pt idx="16860" formatCode="General">
                  <c:v>-0.22286851924384601</c:v>
                </c:pt>
                <c:pt idx="16861" formatCode="General">
                  <c:v>-0.20854750724744001</c:v>
                </c:pt>
                <c:pt idx="16862" formatCode="General">
                  <c:v>-0.194003710867936</c:v>
                </c:pt>
                <c:pt idx="16863" formatCode="General">
                  <c:v>-0.179725602267232</c:v>
                </c:pt>
                <c:pt idx="16864" formatCode="General">
                  <c:v>-0.166197844984038</c:v>
                </c:pt>
                <c:pt idx="16865" formatCode="General">
                  <c:v>-0.15372649452023401</c:v>
                </c:pt>
                <c:pt idx="16866" formatCode="General">
                  <c:v>-0.14255232499963699</c:v>
                </c:pt>
                <c:pt idx="16867" formatCode="General">
                  <c:v>-0.13239137412617</c:v>
                </c:pt>
                <c:pt idx="16868" formatCode="General">
                  <c:v>-0.12269393971227301</c:v>
                </c:pt>
                <c:pt idx="16869" formatCode="General">
                  <c:v>-0.113401552599282</c:v>
                </c:pt>
                <c:pt idx="16870" formatCode="General">
                  <c:v>-0.10432954427464999</c:v>
                </c:pt>
                <c:pt idx="16871" formatCode="General">
                  <c:v>-9.5077420378664096E-2</c:v>
                </c:pt>
                <c:pt idx="16872" formatCode="General">
                  <c:v>-8.5544315441096003E-2</c:v>
                </c:pt>
                <c:pt idx="16873" formatCode="General">
                  <c:v>-7.6215179465421695E-2</c:v>
                </c:pt>
                <c:pt idx="16874" formatCode="General">
                  <c:v>-6.7606048760126505E-2</c:v>
                </c:pt>
                <c:pt idx="16875" formatCode="General">
                  <c:v>-5.9633446511988701E-2</c:v>
                </c:pt>
                <c:pt idx="16876" formatCode="General">
                  <c:v>-5.17276134932695E-2</c:v>
                </c:pt>
                <c:pt idx="16877" formatCode="General">
                  <c:v>-4.3621527856949199E-2</c:v>
                </c:pt>
                <c:pt idx="16878" formatCode="General">
                  <c:v>-3.5191799887149398E-2</c:v>
                </c:pt>
                <c:pt idx="16879" formatCode="General">
                  <c:v>-2.6125181853461701E-2</c:v>
                </c:pt>
                <c:pt idx="16880" formatCode="General">
                  <c:v>-1.6477447393859899E-2</c:v>
                </c:pt>
                <c:pt idx="16881" formatCode="General">
                  <c:v>-6.2585140095729299E-3</c:v>
                </c:pt>
                <c:pt idx="16882" formatCode="General">
                  <c:v>4.3870325979969704E-3</c:v>
                </c:pt>
                <c:pt idx="16883" formatCode="General">
                  <c:v>1.5226586255445301E-2</c:v>
                </c:pt>
                <c:pt idx="16884" formatCode="General">
                  <c:v>2.6571680189016799E-2</c:v>
                </c:pt>
                <c:pt idx="16885" formatCode="General">
                  <c:v>3.8715032483884901E-2</c:v>
                </c:pt>
                <c:pt idx="16886" formatCode="General">
                  <c:v>5.1795743540324297E-2</c:v>
                </c:pt>
                <c:pt idx="16887" formatCode="General">
                  <c:v>6.5502176723432906E-2</c:v>
                </c:pt>
                <c:pt idx="16888" formatCode="General">
                  <c:v>7.9237385355433301E-2</c:v>
                </c:pt>
                <c:pt idx="16889" formatCode="General">
                  <c:v>9.2529389957255695E-2</c:v>
                </c:pt>
                <c:pt idx="16890" formatCode="General">
                  <c:v>0.104925448940472</c:v>
                </c:pt>
                <c:pt idx="16891" formatCode="General">
                  <c:v>0.116526466798741</c:v>
                </c:pt>
                <c:pt idx="16892" formatCode="General">
                  <c:v>0.12758782395984899</c:v>
                </c:pt>
                <c:pt idx="16893" formatCode="General">
                  <c:v>0.13803690038052999</c:v>
                </c:pt>
                <c:pt idx="16894" formatCode="General">
                  <c:v>0.14748641830959</c:v>
                </c:pt>
                <c:pt idx="16895" formatCode="General">
                  <c:v>0.155826966540134</c:v>
                </c:pt>
                <c:pt idx="16896" formatCode="General">
                  <c:v>0.16353339935303199</c:v>
                </c:pt>
                <c:pt idx="16897" formatCode="General">
                  <c:v>0.17108512059664999</c:v>
                </c:pt>
                <c:pt idx="16898" formatCode="General">
                  <c:v>0.17891246296608099</c:v>
                </c:pt>
                <c:pt idx="16899" formatCode="General">
                  <c:v>0.186865407932993</c:v>
                </c:pt>
                <c:pt idx="16900" formatCode="General">
                  <c:v>0.19423514698261601</c:v>
                </c:pt>
                <c:pt idx="16901" formatCode="General">
                  <c:v>0.201135392031562</c:v>
                </c:pt>
                <c:pt idx="16902" formatCode="General">
                  <c:v>0.208170675435501</c:v>
                </c:pt>
                <c:pt idx="16903" formatCode="General">
                  <c:v>0.216029454579581</c:v>
                </c:pt>
                <c:pt idx="16904" formatCode="General">
                  <c:v>0.22557387169045201</c:v>
                </c:pt>
                <c:pt idx="16905" formatCode="General">
                  <c:v>0.23658441044895601</c:v>
                </c:pt>
                <c:pt idx="16906" formatCode="General">
                  <c:v>0.248123250654321</c:v>
                </c:pt>
                <c:pt idx="16907" formatCode="General">
                  <c:v>0.25927688454433701</c:v>
                </c:pt>
                <c:pt idx="16908" formatCode="General">
                  <c:v>0.26935827819142</c:v>
                </c:pt>
                <c:pt idx="16909" formatCode="General">
                  <c:v>0.27869822772254699</c:v>
                </c:pt>
                <c:pt idx="16910" formatCode="General">
                  <c:v>0.28805348184409901</c:v>
                </c:pt>
                <c:pt idx="16911" formatCode="General">
                  <c:v>0.29776430984160801</c:v>
                </c:pt>
                <c:pt idx="16912" formatCode="General">
                  <c:v>0.30763787618671601</c:v>
                </c:pt>
                <c:pt idx="16913" formatCode="General">
                  <c:v>0.317439873466908</c:v>
                </c:pt>
                <c:pt idx="16914" formatCode="General">
                  <c:v>0.32727304780791799</c:v>
                </c:pt>
                <c:pt idx="16915" formatCode="General">
                  <c:v>0.33764343167459199</c:v>
                </c:pt>
                <c:pt idx="16916" formatCode="General">
                  <c:v>0.348719614440403</c:v>
                </c:pt>
                <c:pt idx="16917" formatCode="General">
                  <c:v>0.35971743060115802</c:v>
                </c:pt>
                <c:pt idx="16918" formatCode="General">
                  <c:v>0.369742798831247</c:v>
                </c:pt>
                <c:pt idx="16919" formatCode="General">
                  <c:v>0.378536353585673</c:v>
                </c:pt>
                <c:pt idx="16920" formatCode="General">
                  <c:v>0.38657265891517301</c:v>
                </c:pt>
                <c:pt idx="16921" formatCode="General">
                  <c:v>0.39450333913024399</c:v>
                </c:pt>
                <c:pt idx="16922" formatCode="General">
                  <c:v>0.40258138702237201</c:v>
                </c:pt>
                <c:pt idx="16923" formatCode="General">
                  <c:v>0.41060807666460403</c:v>
                </c:pt>
                <c:pt idx="16924" formatCode="General">
                  <c:v>0.41828631581507603</c:v>
                </c:pt>
                <c:pt idx="16925" formatCode="General">
                  <c:v>0.42520669668056799</c:v>
                </c:pt>
                <c:pt idx="16926" formatCode="General">
                  <c:v>0.431005259009137</c:v>
                </c:pt>
                <c:pt idx="16927" formatCode="General">
                  <c:v>0.43562066175702502</c:v>
                </c:pt>
                <c:pt idx="16928" formatCode="General">
                  <c:v>0.43925990444739799</c:v>
                </c:pt>
                <c:pt idx="16929" formatCode="General">
                  <c:v>0.442169713019817</c:v>
                </c:pt>
                <c:pt idx="16930" formatCode="General">
                  <c:v>0.44417650902552103</c:v>
                </c:pt>
                <c:pt idx="16931" formatCode="General">
                  <c:v>0.445542978593998</c:v>
                </c:pt>
                <c:pt idx="16932" formatCode="General">
                  <c:v>0.44742887749742799</c:v>
                </c:pt>
                <c:pt idx="16933" formatCode="General">
                  <c:v>0.450598018360297</c:v>
                </c:pt>
                <c:pt idx="16934" formatCode="General">
                  <c:v>0.454754784713084</c:v>
                </c:pt>
                <c:pt idx="16935" formatCode="General">
                  <c:v>0.459260629314587</c:v>
                </c:pt>
                <c:pt idx="16936" formatCode="General">
                  <c:v>0.46396225139144098</c:v>
                </c:pt>
                <c:pt idx="16937" formatCode="General">
                  <c:v>0.46910767488897298</c:v>
                </c:pt>
                <c:pt idx="16938" formatCode="General">
                  <c:v>0.474814576917021</c:v>
                </c:pt>
                <c:pt idx="16939" formatCode="General">
                  <c:v>0.48077796040256299</c:v>
                </c:pt>
                <c:pt idx="16940" formatCode="General">
                  <c:v>0.48672439115089899</c:v>
                </c:pt>
                <c:pt idx="16941" formatCode="General">
                  <c:v>0.49244945814732399</c:v>
                </c:pt>
                <c:pt idx="16942" formatCode="General">
                  <c:v>0.49772167020811298</c:v>
                </c:pt>
                <c:pt idx="16943" formatCode="General">
                  <c:v>0.50277950566398899</c:v>
                </c:pt>
                <c:pt idx="16944" formatCode="General">
                  <c:v>0.50800549448341104</c:v>
                </c:pt>
                <c:pt idx="16945" formatCode="General">
                  <c:v>0.51331179895886203</c:v>
                </c:pt>
                <c:pt idx="16946" formatCode="General">
                  <c:v>0.51860193646971697</c:v>
                </c:pt>
                <c:pt idx="16947" formatCode="General">
                  <c:v>0.52412434101818495</c:v>
                </c:pt>
                <c:pt idx="16948" formatCode="General">
                  <c:v>0.52993040249730194</c:v>
                </c:pt>
                <c:pt idx="16949" formatCode="General">
                  <c:v>0.5355705892971</c:v>
                </c:pt>
                <c:pt idx="16950" formatCode="General">
                  <c:v>0.54032014197485101</c:v>
                </c:pt>
                <c:pt idx="16951" formatCode="General">
                  <c:v>0.54380766963798399</c:v>
                </c:pt>
                <c:pt idx="16952" formatCode="General">
                  <c:v>0.54600655858900404</c:v>
                </c:pt>
                <c:pt idx="16953" formatCode="General">
                  <c:v>0.54701338101508701</c:v>
                </c:pt>
                <c:pt idx="16954" formatCode="General">
                  <c:v>0.54717990733864497</c:v>
                </c:pt>
                <c:pt idx="16955" formatCode="General">
                  <c:v>0.54699893630768504</c:v>
                </c:pt>
                <c:pt idx="16956" formatCode="General">
                  <c:v>0.54669580245433003</c:v>
                </c:pt>
                <c:pt idx="16957" formatCode="General">
                  <c:v>0.54604828925068605</c:v>
                </c:pt>
                <c:pt idx="16958" formatCode="General">
                  <c:v>0.54488187541781397</c:v>
                </c:pt>
                <c:pt idx="16959" formatCode="General">
                  <c:v>0.543510899637898</c:v>
                </c:pt>
                <c:pt idx="16960" formatCode="General">
                  <c:v>0.54250622550346905</c:v>
                </c:pt>
                <c:pt idx="16961" formatCode="General">
                  <c:v>0.54168835506692503</c:v>
                </c:pt>
                <c:pt idx="16962" formatCode="General">
                  <c:v>0.53994523558109697</c:v>
                </c:pt>
                <c:pt idx="16963" formatCode="General">
                  <c:v>0.53684772735495201</c:v>
                </c:pt>
                <c:pt idx="16964" formatCode="General">
                  <c:v>0.53320288086828904</c:v>
                </c:pt>
                <c:pt idx="16965" formatCode="General">
                  <c:v>0.52979664635303003</c:v>
                </c:pt>
                <c:pt idx="16966" formatCode="General">
                  <c:v>0.52674600553778395</c:v>
                </c:pt>
                <c:pt idx="16967" formatCode="General">
                  <c:v>0.52323567949552197</c:v>
                </c:pt>
                <c:pt idx="16968" formatCode="General">
                  <c:v>0.51864564393413104</c:v>
                </c:pt>
                <c:pt idx="16969" formatCode="General">
                  <c:v>0.513486506337126</c:v>
                </c:pt>
                <c:pt idx="16970" formatCode="General">
                  <c:v>0.50832128391380205</c:v>
                </c:pt>
                <c:pt idx="16971" formatCode="General">
                  <c:v>0.50270673802202903</c:v>
                </c:pt>
                <c:pt idx="16972" formatCode="General">
                  <c:v>0.49630026033699698</c:v>
                </c:pt>
                <c:pt idx="16973" formatCode="General">
                  <c:v>0.48977257214536601</c:v>
                </c:pt>
                <c:pt idx="16974" formatCode="General">
                  <c:v>0.48335702747506498</c:v>
                </c:pt>
                <c:pt idx="16975" formatCode="General">
                  <c:v>0.476517646181152</c:v>
                </c:pt>
                <c:pt idx="16976" formatCode="General">
                  <c:v>0.46913640228775</c:v>
                </c:pt>
                <c:pt idx="16977" formatCode="General">
                  <c:v>0.46196578387854498</c:v>
                </c:pt>
                <c:pt idx="16978" formatCode="General">
                  <c:v>0.45566232273166202</c:v>
                </c:pt>
                <c:pt idx="16979" formatCode="General">
                  <c:v>0.44994408684760101</c:v>
                </c:pt>
                <c:pt idx="16980" formatCode="General">
                  <c:v>0.44362906320741202</c:v>
                </c:pt>
                <c:pt idx="16981" formatCode="General">
                  <c:v>0.436023683263708</c:v>
                </c:pt>
                <c:pt idx="16982" formatCode="General">
                  <c:v>0.42813949138942398</c:v>
                </c:pt>
                <c:pt idx="16983" formatCode="General">
                  <c:v>0.42138127827088601</c:v>
                </c:pt>
                <c:pt idx="16984" formatCode="General">
                  <c:v>0.416030892985853</c:v>
                </c:pt>
                <c:pt idx="16985" formatCode="General">
                  <c:v>0.41188860440287201</c:v>
                </c:pt>
                <c:pt idx="16986" formatCode="General">
                  <c:v>0.409330375976589</c:v>
                </c:pt>
                <c:pt idx="16987" formatCode="General">
                  <c:v>0.40854086324885802</c:v>
                </c:pt>
                <c:pt idx="16988" formatCode="General">
                  <c:v>0.40879005424041298</c:v>
                </c:pt>
                <c:pt idx="16989" formatCode="General">
                  <c:v>0.409401064506005</c:v>
                </c:pt>
                <c:pt idx="16990" formatCode="General">
                  <c:v>0.41012821693076501</c:v>
                </c:pt>
                <c:pt idx="16991" formatCode="General">
                  <c:v>0.41087454495450199</c:v>
                </c:pt>
                <c:pt idx="16992" formatCode="General">
                  <c:v>0.411627901089829</c:v>
                </c:pt>
                <c:pt idx="16993" formatCode="General">
                  <c:v>0.41201020312179898</c:v>
                </c:pt>
                <c:pt idx="16994" formatCode="General">
                  <c:v>0.41142291018379401</c:v>
                </c:pt>
                <c:pt idx="16995" formatCode="General">
                  <c:v>0.40930884977341098</c:v>
                </c:pt>
                <c:pt idx="16996" formatCode="General">
                  <c:v>0.40495533133461098</c:v>
                </c:pt>
                <c:pt idx="16997" formatCode="General">
                  <c:v>0.39746729721414098</c:v>
                </c:pt>
                <c:pt idx="16998" formatCode="General">
                  <c:v>0.38676887650404601</c:v>
                </c:pt>
                <c:pt idx="16999" formatCode="General">
                  <c:v>0.37375940989706902</c:v>
                </c:pt>
                <c:pt idx="17000" formatCode="General">
                  <c:v>0.35864692995968001</c:v>
                </c:pt>
                <c:pt idx="17001" formatCode="General">
                  <c:v>0.34124067084860399</c:v>
                </c:pt>
                <c:pt idx="17002" formatCode="General">
                  <c:v>0.322263666362332</c:v>
                </c:pt>
                <c:pt idx="17003" formatCode="General">
                  <c:v>0.30408533011007499</c:v>
                </c:pt>
                <c:pt idx="17004" formatCode="General">
                  <c:v>0.28801598029443598</c:v>
                </c:pt>
                <c:pt idx="17005" formatCode="General">
                  <c:v>0.27269871451823202</c:v>
                </c:pt>
                <c:pt idx="17006" formatCode="General">
                  <c:v>0.25741943188976102</c:v>
                </c:pt>
                <c:pt idx="17007" formatCode="General">
                  <c:v>0.24303612780276301</c:v>
                </c:pt>
                <c:pt idx="17008" formatCode="General">
                  <c:v>0.230105977998911</c:v>
                </c:pt>
                <c:pt idx="17009" formatCode="General">
                  <c:v>0.218408213101115</c:v>
                </c:pt>
                <c:pt idx="17010" formatCode="General">
                  <c:v>0.207637323203928</c:v>
                </c:pt>
                <c:pt idx="17011" formatCode="General">
                  <c:v>0.19784101141194299</c:v>
                </c:pt>
                <c:pt idx="17012" formatCode="General">
                  <c:v>0.18941021646853501</c:v>
                </c:pt>
                <c:pt idx="17013" formatCode="General">
                  <c:v>0.182619926188401</c:v>
                </c:pt>
                <c:pt idx="17014" formatCode="General">
                  <c:v>0.177594064206061</c:v>
                </c:pt>
                <c:pt idx="17015" formatCode="General">
                  <c:v>0.174129021492443</c:v>
                </c:pt>
                <c:pt idx="17016" formatCode="General">
                  <c:v>0.17177934927576</c:v>
                </c:pt>
                <c:pt idx="17017" formatCode="General">
                  <c:v>0.17065922141343401</c:v>
                </c:pt>
                <c:pt idx="17018" formatCode="General">
                  <c:v>0.17071290589674201</c:v>
                </c:pt>
                <c:pt idx="17019" formatCode="General">
                  <c:v>0.17107825425572001</c:v>
                </c:pt>
                <c:pt idx="17020" formatCode="General">
                  <c:v>0.17090433449647599</c:v>
                </c:pt>
                <c:pt idx="17021" formatCode="General">
                  <c:v>0.16974646244800201</c:v>
                </c:pt>
                <c:pt idx="17022" formatCode="General">
                  <c:v>0.16741094935786299</c:v>
                </c:pt>
                <c:pt idx="17023" formatCode="General">
                  <c:v>0.16380987306146799</c:v>
                </c:pt>
                <c:pt idx="17024" formatCode="General">
                  <c:v>0.15869568278024199</c:v>
                </c:pt>
                <c:pt idx="17025" formatCode="General">
                  <c:v>0.151809248932814</c:v>
                </c:pt>
                <c:pt idx="17026" formatCode="General">
                  <c:v>0.14263579165502499</c:v>
                </c:pt>
                <c:pt idx="17027" formatCode="General">
                  <c:v>0.130594580229354</c:v>
                </c:pt>
                <c:pt idx="17028" formatCode="General">
                  <c:v>0.116221728316602</c:v>
                </c:pt>
                <c:pt idx="17029" formatCode="General">
                  <c:v>0.10004257594876501</c:v>
                </c:pt>
                <c:pt idx="17030" formatCode="General">
                  <c:v>8.22080456109852E-2</c:v>
                </c:pt>
                <c:pt idx="17031" formatCode="General">
                  <c:v>6.2715247846426195E-2</c:v>
                </c:pt>
                <c:pt idx="17032" formatCode="General">
                  <c:v>4.1497700335101501E-2</c:v>
                </c:pt>
                <c:pt idx="17033" formatCode="General">
                  <c:v>1.9415458465704399E-2</c:v>
                </c:pt>
                <c:pt idx="17034" formatCode="General">
                  <c:v>-2.3014682193194E-3</c:v>
                </c:pt>
                <c:pt idx="17035" formatCode="General">
                  <c:v>-2.3018856882601999E-2</c:v>
                </c:pt>
                <c:pt idx="17036" formatCode="General">
                  <c:v>-4.2505825036492799E-2</c:v>
                </c:pt>
                <c:pt idx="17037" formatCode="General">
                  <c:v>-6.0570867330608798E-2</c:v>
                </c:pt>
                <c:pt idx="17038" formatCode="General">
                  <c:v>-7.6976942960073694E-2</c:v>
                </c:pt>
                <c:pt idx="17039" formatCode="General">
                  <c:v>-9.1700098540107397E-2</c:v>
                </c:pt>
                <c:pt idx="17040" formatCode="General">
                  <c:v>-0.105033099006746</c:v>
                </c:pt>
                <c:pt idx="17041" formatCode="General">
                  <c:v>-0.117106874837606</c:v>
                </c:pt>
                <c:pt idx="17042" formatCode="General">
                  <c:v>-0.12785016287958201</c:v>
                </c:pt>
                <c:pt idx="17043" formatCode="General">
                  <c:v>-0.13715757076493501</c:v>
                </c:pt>
                <c:pt idx="17044" formatCode="General">
                  <c:v>-0.14530111409985499</c:v>
                </c:pt>
                <c:pt idx="17045" formatCode="General">
                  <c:v>-0.153130433539936</c:v>
                </c:pt>
                <c:pt idx="17046" formatCode="General">
                  <c:v>-0.16067093479362499</c:v>
                </c:pt>
                <c:pt idx="17047" formatCode="General">
                  <c:v>-0.16667906459680701</c:v>
                </c:pt>
                <c:pt idx="17048" formatCode="General">
                  <c:v>-0.16958519265547101</c:v>
                </c:pt>
                <c:pt idx="17049" formatCode="General">
                  <c:v>-0.168168015619444</c:v>
                </c:pt>
                <c:pt idx="17050" formatCode="General">
                  <c:v>-0.16284563097453</c:v>
                </c:pt>
                <c:pt idx="17051" formatCode="General">
                  <c:v>-0.15561787284474399</c:v>
                </c:pt>
                <c:pt idx="17052" formatCode="General">
                  <c:v>-0.14857282407478301</c:v>
                </c:pt>
                <c:pt idx="17053" formatCode="General">
                  <c:v>-0.142919079560058</c:v>
                </c:pt>
                <c:pt idx="17054" formatCode="General">
                  <c:v>-0.139408657547203</c:v>
                </c:pt>
                <c:pt idx="17055" formatCode="General">
                  <c:v>-0.13882278602760501</c:v>
                </c:pt>
                <c:pt idx="17056" formatCode="General">
                  <c:v>-0.141585954942332</c:v>
                </c:pt>
                <c:pt idx="17057" formatCode="General">
                  <c:v>-0.14766827200315299</c:v>
                </c:pt>
                <c:pt idx="17058" formatCode="General">
                  <c:v>-0.15678596771258901</c:v>
                </c:pt>
                <c:pt idx="17059" formatCode="General">
                  <c:v>-0.16858636088808099</c:v>
                </c:pt>
                <c:pt idx="17060" formatCode="General">
                  <c:v>-0.18254058848521301</c:v>
                </c:pt>
                <c:pt idx="17061" formatCode="General">
                  <c:v>-0.198186998039109</c:v>
                </c:pt>
                <c:pt idx="17062" formatCode="General">
                  <c:v>-0.21491628418273601</c:v>
                </c:pt>
                <c:pt idx="17063" formatCode="General">
                  <c:v>-0.23197359974575099</c:v>
                </c:pt>
                <c:pt idx="17064" formatCode="General">
                  <c:v>-0.24936702501005201</c:v>
                </c:pt>
                <c:pt idx="17065" formatCode="General">
                  <c:v>-0.26703776561589398</c:v>
                </c:pt>
                <c:pt idx="17066" formatCode="General">
                  <c:v>-0.28426441049435702</c:v>
                </c:pt>
                <c:pt idx="17067" formatCode="General">
                  <c:v>-0.30042435405735501</c:v>
                </c:pt>
                <c:pt idx="17068" formatCode="General">
                  <c:v>-0.31552652662768799</c:v>
                </c:pt>
                <c:pt idx="17069" formatCode="General">
                  <c:v>-0.32960707027983799</c:v>
                </c:pt>
                <c:pt idx="17070" formatCode="General">
                  <c:v>-0.34222657158060898</c:v>
                </c:pt>
                <c:pt idx="17071" formatCode="General">
                  <c:v>-0.35295953390587298</c:v>
                </c:pt>
                <c:pt idx="17072" formatCode="General">
                  <c:v>-0.36174360972321701</c:v>
                </c:pt>
                <c:pt idx="17073" formatCode="General">
                  <c:v>-0.36876631641014701</c:v>
                </c:pt>
                <c:pt idx="17074" formatCode="General">
                  <c:v>-0.37412245037599401</c:v>
                </c:pt>
                <c:pt idx="17075" formatCode="General">
                  <c:v>-0.37763783385461502</c:v>
                </c:pt>
                <c:pt idx="17076" formatCode="General">
                  <c:v>-0.37947579889919397</c:v>
                </c:pt>
                <c:pt idx="17077" formatCode="General">
                  <c:v>-0.38010385744302499</c:v>
                </c:pt>
                <c:pt idx="17078" formatCode="General">
                  <c:v>-0.37963418846859398</c:v>
                </c:pt>
                <c:pt idx="17079" formatCode="General">
                  <c:v>-0.37803230424315099</c:v>
                </c:pt>
                <c:pt idx="17080" formatCode="General">
                  <c:v>-0.37541009624330401</c:v>
                </c:pt>
                <c:pt idx="17081" formatCode="General">
                  <c:v>-0.37214256376881399</c:v>
                </c:pt>
                <c:pt idx="17082" formatCode="General">
                  <c:v>-0.36882241253085402</c:v>
                </c:pt>
                <c:pt idx="17083" formatCode="General">
                  <c:v>-0.36636774770179598</c:v>
                </c:pt>
                <c:pt idx="17084" formatCode="General">
                  <c:v>-0.36570364981437897</c:v>
                </c:pt>
                <c:pt idx="17085" formatCode="General">
                  <c:v>-0.36690030797646001</c:v>
                </c:pt>
                <c:pt idx="17086" formatCode="General">
                  <c:v>-0.36946862937210201</c:v>
                </c:pt>
                <c:pt idx="17087" formatCode="General">
                  <c:v>-0.37310878774470602</c:v>
                </c:pt>
                <c:pt idx="17088" formatCode="General">
                  <c:v>-0.37756403886921902</c:v>
                </c:pt>
                <c:pt idx="17089" formatCode="General">
                  <c:v>-0.38263486531519503</c:v>
                </c:pt>
                <c:pt idx="17090" formatCode="General">
                  <c:v>-0.388273563031451</c:v>
                </c:pt>
                <c:pt idx="17091" formatCode="General">
                  <c:v>-0.39526126688267399</c:v>
                </c:pt>
                <c:pt idx="17092" formatCode="General">
                  <c:v>-0.40446013845113898</c:v>
                </c:pt>
                <c:pt idx="17093" formatCode="General">
                  <c:v>-0.41504297597930001</c:v>
                </c:pt>
                <c:pt idx="17094" formatCode="General">
                  <c:v>-0.42574984800487098</c:v>
                </c:pt>
                <c:pt idx="17095" formatCode="General">
                  <c:v>-0.43622809145557001</c:v>
                </c:pt>
                <c:pt idx="17096" formatCode="General">
                  <c:v>-0.44672789117408102</c:v>
                </c:pt>
                <c:pt idx="17097" formatCode="General">
                  <c:v>-0.45729436532182199</c:v>
                </c:pt>
                <c:pt idx="17098" formatCode="General">
                  <c:v>-0.46793026347965999</c:v>
                </c:pt>
                <c:pt idx="17099" formatCode="General">
                  <c:v>-0.47882648744846701</c:v>
                </c:pt>
                <c:pt idx="17100" formatCode="General">
                  <c:v>-0.48976923720608201</c:v>
                </c:pt>
                <c:pt idx="17101" formatCode="General">
                  <c:v>-0.49998252599530002</c:v>
                </c:pt>
                <c:pt idx="17102" formatCode="General">
                  <c:v>-0.50913439690395901</c:v>
                </c:pt>
                <c:pt idx="17103" formatCode="General">
                  <c:v>-0.51739018287497796</c:v>
                </c:pt>
                <c:pt idx="17104" formatCode="General">
                  <c:v>-0.524572785247156</c:v>
                </c:pt>
                <c:pt idx="17105" formatCode="General">
                  <c:v>-0.53075618418745696</c:v>
                </c:pt>
                <c:pt idx="17106" formatCode="General">
                  <c:v>-0.53615937829756999</c:v>
                </c:pt>
                <c:pt idx="17107" formatCode="General">
                  <c:v>-0.54093123867090298</c:v>
                </c:pt>
                <c:pt idx="17108" formatCode="General">
                  <c:v>-0.54552681893513499</c:v>
                </c:pt>
                <c:pt idx="17109" formatCode="General">
                  <c:v>-0.55051989234230403</c:v>
                </c:pt>
                <c:pt idx="17110" formatCode="General">
                  <c:v>-0.55615276589979701</c:v>
                </c:pt>
                <c:pt idx="17111" formatCode="General">
                  <c:v>-0.56190080097257999</c:v>
                </c:pt>
                <c:pt idx="17112" formatCode="General">
                  <c:v>-0.56740321923473203</c:v>
                </c:pt>
                <c:pt idx="17113" formatCode="General">
                  <c:v>-0.57302338680987297</c:v>
                </c:pt>
                <c:pt idx="17114" formatCode="General">
                  <c:v>-0.57884550064672702</c:v>
                </c:pt>
                <c:pt idx="17115" formatCode="General">
                  <c:v>-0.58446440295918001</c:v>
                </c:pt>
                <c:pt idx="17116" formatCode="General">
                  <c:v>-0.58947913579994404</c:v>
                </c:pt>
                <c:pt idx="17117" formatCode="General">
                  <c:v>-0.59370608842244599</c:v>
                </c:pt>
                <c:pt idx="17118" formatCode="General">
                  <c:v>-0.59700284006254301</c:v>
                </c:pt>
                <c:pt idx="17119" formatCode="General">
                  <c:v>-0.59927936389813896</c:v>
                </c:pt>
                <c:pt idx="17120" formatCode="General">
                  <c:v>-0.60075277146256401</c:v>
                </c:pt>
                <c:pt idx="17121" formatCode="General">
                  <c:v>-0.60144905197209597</c:v>
                </c:pt>
                <c:pt idx="17122" formatCode="General">
                  <c:v>-0.60112326310624398</c:v>
                </c:pt>
                <c:pt idx="17123" formatCode="General">
                  <c:v>-0.60020313561778305</c:v>
                </c:pt>
                <c:pt idx="17124" formatCode="General">
                  <c:v>-0.60006146995827003</c:v>
                </c:pt>
                <c:pt idx="17125" formatCode="General">
                  <c:v>-0.60119461614009395</c:v>
                </c:pt>
                <c:pt idx="17126" formatCode="General">
                  <c:v>-0.60254366425410499</c:v>
                </c:pt>
                <c:pt idx="17127" formatCode="General">
                  <c:v>-0.60369972985673004</c:v>
                </c:pt>
                <c:pt idx="17128" formatCode="General">
                  <c:v>-0.60466701113995602</c:v>
                </c:pt>
                <c:pt idx="17129" formatCode="General">
                  <c:v>-0.60488620924182801</c:v>
                </c:pt>
                <c:pt idx="17130" formatCode="General">
                  <c:v>-0.60431396455056396</c:v>
                </c:pt>
                <c:pt idx="17131" formatCode="General">
                  <c:v>-0.60358309543245803</c:v>
                </c:pt>
                <c:pt idx="17132" formatCode="General">
                  <c:v>-0.60330047031370204</c:v>
                </c:pt>
                <c:pt idx="17133" formatCode="General">
                  <c:v>-0.60389767260620997</c:v>
                </c:pt>
                <c:pt idx="17134" formatCode="General">
                  <c:v>-0.60498989467011899</c:v>
                </c:pt>
                <c:pt idx="17135" formatCode="General">
                  <c:v>-0.60545841270934697</c:v>
                </c:pt>
                <c:pt idx="17136" formatCode="General">
                  <c:v>-0.60487327383634903</c:v>
                </c:pt>
                <c:pt idx="17137" formatCode="General">
                  <c:v>-0.603230590750503</c:v>
                </c:pt>
                <c:pt idx="17138" formatCode="General">
                  <c:v>-0.60063421417613205</c:v>
                </c:pt>
                <c:pt idx="17139" formatCode="General">
                  <c:v>-0.59768501212938296</c:v>
                </c:pt>
                <c:pt idx="17140" formatCode="General">
                  <c:v>-0.59451863310736397</c:v>
                </c:pt>
                <c:pt idx="17141" formatCode="General">
                  <c:v>-0.59045454132995501</c:v>
                </c:pt>
                <c:pt idx="17142" formatCode="General">
                  <c:v>-0.58518098745732805</c:v>
                </c:pt>
                <c:pt idx="17143" formatCode="General">
                  <c:v>-0.57894759363894099</c:v>
                </c:pt>
                <c:pt idx="17144" formatCode="General">
                  <c:v>-0.57180244760607002</c:v>
                </c:pt>
                <c:pt idx="17145" formatCode="General">
                  <c:v>-0.56340951786368498</c:v>
                </c:pt>
                <c:pt idx="17146" formatCode="General">
                  <c:v>-0.55335857623545903</c:v>
                </c:pt>
                <c:pt idx="17147" formatCode="General">
                  <c:v>-0.54146639373065397</c:v>
                </c:pt>
                <c:pt idx="17148" formatCode="General">
                  <c:v>-0.52800354001654604</c:v>
                </c:pt>
                <c:pt idx="17149" formatCode="General">
                  <c:v>-0.51395072710892198</c:v>
                </c:pt>
                <c:pt idx="17150" formatCode="General">
                  <c:v>-0.50045181456785504</c:v>
                </c:pt>
                <c:pt idx="17151" formatCode="General">
                  <c:v>-0.48776711753169699</c:v>
                </c:pt>
                <c:pt idx="17152" formatCode="General">
                  <c:v>-0.47553252498978099</c:v>
                </c:pt>
                <c:pt idx="17153" formatCode="General">
                  <c:v>-0.46416721178194498</c:v>
                </c:pt>
                <c:pt idx="17154" formatCode="General">
                  <c:v>-0.45463155621572199</c:v>
                </c:pt>
                <c:pt idx="17155" formatCode="General">
                  <c:v>-0.44688739716840897</c:v>
                </c:pt>
                <c:pt idx="17156" formatCode="General">
                  <c:v>-0.44002846808128498</c:v>
                </c:pt>
                <c:pt idx="17157" formatCode="General">
                  <c:v>-0.43327146012922801</c:v>
                </c:pt>
                <c:pt idx="17158" formatCode="General">
                  <c:v>-0.42584773700299799</c:v>
                </c:pt>
                <c:pt idx="17159" formatCode="General">
                  <c:v>-0.41737629232828499</c:v>
                </c:pt>
                <c:pt idx="17160" formatCode="General">
                  <c:v>-0.40822868863522999</c:v>
                </c:pt>
                <c:pt idx="17161" formatCode="General">
                  <c:v>-0.39925214012835403</c:v>
                </c:pt>
                <c:pt idx="17162" formatCode="General">
                  <c:v>-0.39122489316629899</c:v>
                </c:pt>
                <c:pt idx="17163" formatCode="General">
                  <c:v>-0.38392083094157697</c:v>
                </c:pt>
                <c:pt idx="17164" formatCode="General">
                  <c:v>-0.37667196612848602</c:v>
                </c:pt>
                <c:pt idx="17165" formatCode="General">
                  <c:v>-0.36903825293029702</c:v>
                </c:pt>
                <c:pt idx="17166" formatCode="General">
                  <c:v>-0.36081745173581098</c:v>
                </c:pt>
                <c:pt idx="17167" formatCode="General">
                  <c:v>-0.35177507520732598</c:v>
                </c:pt>
                <c:pt idx="17168" formatCode="General">
                  <c:v>-0.341423582193637</c:v>
                </c:pt>
                <c:pt idx="17169" formatCode="General">
                  <c:v>-0.32976542492211097</c:v>
                </c:pt>
                <c:pt idx="17170" formatCode="General">
                  <c:v>-0.31737747437569602</c:v>
                </c:pt>
                <c:pt idx="17171" formatCode="General">
                  <c:v>-0.30444674117007903</c:v>
                </c:pt>
                <c:pt idx="17172" formatCode="General">
                  <c:v>-0.29074004111178198</c:v>
                </c:pt>
                <c:pt idx="17173" formatCode="General">
                  <c:v>-0.276151764070098</c:v>
                </c:pt>
                <c:pt idx="17174" formatCode="General">
                  <c:v>-0.26075135337699601</c:v>
                </c:pt>
                <c:pt idx="17175" formatCode="General">
                  <c:v>-0.24489726006325499</c:v>
                </c:pt>
                <c:pt idx="17176" formatCode="General">
                  <c:v>-0.22895420029617999</c:v>
                </c:pt>
                <c:pt idx="17177" formatCode="General">
                  <c:v>-0.21281721642430601</c:v>
                </c:pt>
                <c:pt idx="17178" formatCode="General">
                  <c:v>-0.196374099647597</c:v>
                </c:pt>
                <c:pt idx="17179" formatCode="General">
                  <c:v>-0.179919617254508</c:v>
                </c:pt>
                <c:pt idx="17180" formatCode="General">
                  <c:v>-0.163750274001598</c:v>
                </c:pt>
                <c:pt idx="17181" formatCode="General">
                  <c:v>-0.14823365720225501</c:v>
                </c:pt>
                <c:pt idx="17182" formatCode="General">
                  <c:v>-0.13360167411091101</c:v>
                </c:pt>
                <c:pt idx="17183" formatCode="General">
                  <c:v>-0.119454457699635</c:v>
                </c:pt>
                <c:pt idx="17184" formatCode="General">
                  <c:v>-0.10502696056273</c:v>
                </c:pt>
                <c:pt idx="17185" formatCode="General">
                  <c:v>-8.9929111194941402E-2</c:v>
                </c:pt>
                <c:pt idx="17186" formatCode="General">
                  <c:v>-7.4632902533211296E-2</c:v>
                </c:pt>
                <c:pt idx="17187" formatCode="General">
                  <c:v>-5.9620712899145903E-2</c:v>
                </c:pt>
                <c:pt idx="17188" formatCode="General">
                  <c:v>-4.4778032247670102E-2</c:v>
                </c:pt>
                <c:pt idx="17189" formatCode="General">
                  <c:v>-3.00867680545653E-2</c:v>
                </c:pt>
                <c:pt idx="17190" formatCode="General">
                  <c:v>-1.60430288552336E-2</c:v>
                </c:pt>
                <c:pt idx="17191" formatCode="General">
                  <c:v>-3.2139235257017001E-3</c:v>
                </c:pt>
                <c:pt idx="17192" formatCode="General">
                  <c:v>8.5158968970707408E-3</c:v>
                </c:pt>
                <c:pt idx="17193" formatCode="General">
                  <c:v>1.9371945865844401E-2</c:v>
                </c:pt>
                <c:pt idx="17194" formatCode="General">
                  <c:v>2.9564241786809001E-2</c:v>
                </c:pt>
                <c:pt idx="17195" formatCode="General">
                  <c:v>3.9698145082701003E-2</c:v>
                </c:pt>
                <c:pt idx="17196" formatCode="General">
                  <c:v>4.9619824868665299E-2</c:v>
                </c:pt>
                <c:pt idx="17197" formatCode="General">
                  <c:v>5.8965149762923399E-2</c:v>
                </c:pt>
                <c:pt idx="17198" formatCode="General">
                  <c:v>6.8046401793055003E-2</c:v>
                </c:pt>
                <c:pt idx="17199" formatCode="General">
                  <c:v>7.7392372743549001E-2</c:v>
                </c:pt>
                <c:pt idx="17200" formatCode="General">
                  <c:v>8.7569199541106105E-2</c:v>
                </c:pt>
                <c:pt idx="17201" formatCode="General">
                  <c:v>9.8801361317261305E-2</c:v>
                </c:pt>
                <c:pt idx="17202" formatCode="General">
                  <c:v>0.110727986519156</c:v>
                </c:pt>
                <c:pt idx="17203" formatCode="General">
                  <c:v>0.12228288972366699</c:v>
                </c:pt>
                <c:pt idx="17204" formatCode="General">
                  <c:v>0.13308165740956701</c:v>
                </c:pt>
                <c:pt idx="17205" formatCode="General">
                  <c:v>0.144035223264183</c:v>
                </c:pt>
                <c:pt idx="17206" formatCode="General">
                  <c:v>0.15610183553140999</c:v>
                </c:pt>
                <c:pt idx="17207" formatCode="General">
                  <c:v>0.169912045151485</c:v>
                </c:pt>
                <c:pt idx="17208" formatCode="General">
                  <c:v>0.185433491614931</c:v>
                </c:pt>
                <c:pt idx="17209" formatCode="General">
                  <c:v>0.201943430481032</c:v>
                </c:pt>
                <c:pt idx="17210" formatCode="General">
                  <c:v>0.21837454137315701</c:v>
                </c:pt>
                <c:pt idx="17211" formatCode="General">
                  <c:v>0.23397336072268199</c:v>
                </c:pt>
                <c:pt idx="17212" formatCode="General">
                  <c:v>0.24875248071706299</c:v>
                </c:pt>
                <c:pt idx="17213" formatCode="General">
                  <c:v>0.26365090211237802</c:v>
                </c:pt>
                <c:pt idx="17214" formatCode="General">
                  <c:v>0.279650821914252</c:v>
                </c:pt>
                <c:pt idx="17215" formatCode="General">
                  <c:v>0.29668820414005498</c:v>
                </c:pt>
                <c:pt idx="17216" formatCode="General">
                  <c:v>0.31383776733033197</c:v>
                </c:pt>
                <c:pt idx="17217" formatCode="General">
                  <c:v>0.33071197783017098</c:v>
                </c:pt>
                <c:pt idx="17218" formatCode="General">
                  <c:v>0.34748583835994101</c:v>
                </c:pt>
                <c:pt idx="17219" formatCode="General">
                  <c:v>0.36381044821233299</c:v>
                </c:pt>
                <c:pt idx="17220" formatCode="General">
                  <c:v>0.37934781000377998</c:v>
                </c:pt>
                <c:pt idx="17221" formatCode="General">
                  <c:v>0.39408235203285102</c:v>
                </c:pt>
                <c:pt idx="17222" formatCode="General">
                  <c:v>0.407995058343047</c:v>
                </c:pt>
                <c:pt idx="17223" formatCode="General">
                  <c:v>0.42034439096633402</c:v>
                </c:pt>
                <c:pt idx="17224" formatCode="General">
                  <c:v>0.430065138373389</c:v>
                </c:pt>
                <c:pt idx="17225" formatCode="General">
                  <c:v>0.43710034603197301</c:v>
                </c:pt>
                <c:pt idx="17226" formatCode="General">
                  <c:v>0.44236306181574298</c:v>
                </c:pt>
                <c:pt idx="17227" formatCode="General">
                  <c:v>0.446884136792011</c:v>
                </c:pt>
                <c:pt idx="17228" formatCode="General">
                  <c:v>0.45117923697200202</c:v>
                </c:pt>
                <c:pt idx="17229" formatCode="General">
                  <c:v>0.45585348873950898</c:v>
                </c:pt>
                <c:pt idx="17230" formatCode="General">
                  <c:v>0.46130442066752603</c:v>
                </c:pt>
                <c:pt idx="17231" formatCode="General">
                  <c:v>0.46731024191667198</c:v>
                </c:pt>
                <c:pt idx="17232" formatCode="General">
                  <c:v>0.47353033900570202</c:v>
                </c:pt>
                <c:pt idx="17233" formatCode="General">
                  <c:v>0.47973839901273502</c:v>
                </c:pt>
                <c:pt idx="17234" formatCode="General">
                  <c:v>0.48614323464083098</c:v>
                </c:pt>
                <c:pt idx="17235" formatCode="General">
                  <c:v>0.49315422411395898</c:v>
                </c:pt>
                <c:pt idx="17236" formatCode="General">
                  <c:v>0.50095230970058102</c:v>
                </c:pt>
                <c:pt idx="17237" formatCode="General">
                  <c:v>0.50939277591075305</c:v>
                </c:pt>
                <c:pt idx="17238" formatCode="General">
                  <c:v>0.51820021508724101</c:v>
                </c:pt>
                <c:pt idx="17239" formatCode="General">
                  <c:v>0.52728627607646705</c:v>
                </c:pt>
                <c:pt idx="17240" formatCode="General">
                  <c:v>0.53646425032279998</c:v>
                </c:pt>
                <c:pt idx="17241" formatCode="General">
                  <c:v>0.54526566842187796</c:v>
                </c:pt>
                <c:pt idx="17242" formatCode="General">
                  <c:v>0.55357249731843505</c:v>
                </c:pt>
                <c:pt idx="17243" formatCode="General">
                  <c:v>0.56159659979302801</c:v>
                </c:pt>
                <c:pt idx="17244" formatCode="General">
                  <c:v>0.56933790328575895</c:v>
                </c:pt>
                <c:pt idx="17245" formatCode="General">
                  <c:v>0.57692017895899195</c:v>
                </c:pt>
                <c:pt idx="17246" formatCode="General">
                  <c:v>0.58482423930642902</c:v>
                </c:pt>
                <c:pt idx="17247" formatCode="General">
                  <c:v>0.59326363025597495</c:v>
                </c:pt>
                <c:pt idx="17248" formatCode="General">
                  <c:v>0.602585958262989</c:v>
                </c:pt>
                <c:pt idx="17249" formatCode="General">
                  <c:v>0.61313111739886395</c:v>
                </c:pt>
                <c:pt idx="17250" formatCode="General">
                  <c:v>0.62441845864973999</c:v>
                </c:pt>
                <c:pt idx="17251" formatCode="General">
                  <c:v>0.635814793439888</c:v>
                </c:pt>
                <c:pt idx="17252" formatCode="General">
                  <c:v>0.64649398593840701</c:v>
                </c:pt>
                <c:pt idx="17253" formatCode="General">
                  <c:v>0.65483030734381997</c:v>
                </c:pt>
                <c:pt idx="17254" formatCode="General">
                  <c:v>0.65969150659878695</c:v>
                </c:pt>
                <c:pt idx="17255" formatCode="General">
                  <c:v>0.66200843904439899</c:v>
                </c:pt>
                <c:pt idx="17256" formatCode="General">
                  <c:v>0.66317466513120904</c:v>
                </c:pt>
                <c:pt idx="17257" formatCode="General">
                  <c:v>0.66364331653030895</c:v>
                </c:pt>
                <c:pt idx="17258" formatCode="General">
                  <c:v>0.66336441762962906</c:v>
                </c:pt>
                <c:pt idx="17259" formatCode="General">
                  <c:v>0.66181215948263605</c:v>
                </c:pt>
                <c:pt idx="17260" formatCode="General">
                  <c:v>0.65870971244109899</c:v>
                </c:pt>
                <c:pt idx="17261" formatCode="General">
                  <c:v>0.65425394486186605</c:v>
                </c:pt>
                <c:pt idx="17262" formatCode="General">
                  <c:v>0.64894275313821903</c:v>
                </c:pt>
                <c:pt idx="17263" formatCode="General">
                  <c:v>0.64324457114904998</c:v>
                </c:pt>
                <c:pt idx="17264" formatCode="General">
                  <c:v>0.63748761284579403</c:v>
                </c:pt>
                <c:pt idx="17265" formatCode="General">
                  <c:v>0.63236960906657202</c:v>
                </c:pt>
                <c:pt idx="17266" formatCode="General">
                  <c:v>0.628943627591385</c:v>
                </c:pt>
                <c:pt idx="17267" formatCode="General">
                  <c:v>0.62783480039497996</c:v>
                </c:pt>
                <c:pt idx="17268" formatCode="General">
                  <c:v>0.62909802865299602</c:v>
                </c:pt>
                <c:pt idx="17269" formatCode="General">
                  <c:v>0.63238346002293999</c:v>
                </c:pt>
                <c:pt idx="17270" formatCode="General">
                  <c:v>0.63693845949009897</c:v>
                </c:pt>
                <c:pt idx="17271" formatCode="General">
                  <c:v>0.64226229914053701</c:v>
                </c:pt>
                <c:pt idx="17272" formatCode="General">
                  <c:v>0.64835549732723896</c:v>
                </c:pt>
                <c:pt idx="17273" formatCode="General">
                  <c:v>0.65527494932318797</c:v>
                </c:pt>
                <c:pt idx="17274" formatCode="General">
                  <c:v>0.66323129700365102</c:v>
                </c:pt>
                <c:pt idx="17275" formatCode="General">
                  <c:v>0.67166752954658404</c:v>
                </c:pt>
                <c:pt idx="17276" formatCode="General">
                  <c:v>0.67898816901469905</c:v>
                </c:pt>
                <c:pt idx="17277" formatCode="General">
                  <c:v>0.68394991922912696</c:v>
                </c:pt>
                <c:pt idx="17278" formatCode="General">
                  <c:v>0.68597218378147595</c:v>
                </c:pt>
                <c:pt idx="17279" formatCode="General">
                  <c:v>0.68508055803703005</c:v>
                </c:pt>
                <c:pt idx="17280" formatCode="General">
                  <c:v>0.68136042199541502</c:v>
                </c:pt>
                <c:pt idx="17281" formatCode="General">
                  <c:v>0.67504541429727305</c:v>
                </c:pt>
                <c:pt idx="17282" formatCode="General">
                  <c:v>0.66637270969320905</c:v>
                </c:pt>
                <c:pt idx="17283" formatCode="General">
                  <c:v>0.65565519862714305</c:v>
                </c:pt>
                <c:pt idx="17284" formatCode="General">
                  <c:v>0.64361842134711</c:v>
                </c:pt>
                <c:pt idx="17285" formatCode="General">
                  <c:v>0.63081477104944905</c:v>
                </c:pt>
                <c:pt idx="17286" formatCode="General">
                  <c:v>0.61763551837415198</c:v>
                </c:pt>
                <c:pt idx="17287" formatCode="General">
                  <c:v>0.60487333128489795</c:v>
                </c:pt>
                <c:pt idx="17288" formatCode="General">
                  <c:v>0.59327057529067095</c:v>
                </c:pt>
                <c:pt idx="17289" formatCode="General">
                  <c:v>0.58271673775470101</c:v>
                </c:pt>
                <c:pt idx="17290" formatCode="General">
                  <c:v>0.57293288133752596</c:v>
                </c:pt>
                <c:pt idx="17291" formatCode="General">
                  <c:v>0.56365635706143602</c:v>
                </c:pt>
                <c:pt idx="17292" formatCode="General">
                  <c:v>0.55452573512720704</c:v>
                </c:pt>
                <c:pt idx="17293" formatCode="General">
                  <c:v>0.54547205282024602</c:v>
                </c:pt>
                <c:pt idx="17294" formatCode="General">
                  <c:v>0.53676151112127302</c:v>
                </c:pt>
                <c:pt idx="17295" formatCode="General">
                  <c:v>0.52858494087207197</c:v>
                </c:pt>
                <c:pt idx="17296" formatCode="General">
                  <c:v>0.52084578232356804</c:v>
                </c:pt>
                <c:pt idx="17297" formatCode="General">
                  <c:v>0.51375785829807596</c:v>
                </c:pt>
                <c:pt idx="17298" formatCode="General">
                  <c:v>0.50748774265095997</c:v>
                </c:pt>
                <c:pt idx="17299" formatCode="General">
                  <c:v>0.50153914836263702</c:v>
                </c:pt>
                <c:pt idx="17300" formatCode="General">
                  <c:v>0.49543520067292302</c:v>
                </c:pt>
                <c:pt idx="17301" formatCode="General">
                  <c:v>0.489311876468358</c:v>
                </c:pt>
                <c:pt idx="17302" formatCode="General">
                  <c:v>0.484073373937148</c:v>
                </c:pt>
                <c:pt idx="17303" formatCode="General">
                  <c:v>0.48045831447890602</c:v>
                </c:pt>
                <c:pt idx="17304" formatCode="General">
                  <c:v>0.47791233568459002</c:v>
                </c:pt>
                <c:pt idx="17305" formatCode="General">
                  <c:v>0.47548509185117799</c:v>
                </c:pt>
                <c:pt idx="17306" formatCode="General">
                  <c:v>0.47281172970319801</c:v>
                </c:pt>
                <c:pt idx="17307" formatCode="General">
                  <c:v>0.469526373279885</c:v>
                </c:pt>
                <c:pt idx="17308" formatCode="General">
                  <c:v>0.46504142453646102</c:v>
                </c:pt>
                <c:pt idx="17309" formatCode="General">
                  <c:v>0.45936492413431501</c:v>
                </c:pt>
                <c:pt idx="17310" formatCode="General">
                  <c:v>0.452250490569928</c:v>
                </c:pt>
                <c:pt idx="17311" formatCode="General">
                  <c:v>0.44299308721306402</c:v>
                </c:pt>
                <c:pt idx="17312" formatCode="General">
                  <c:v>0.43130188111665801</c:v>
                </c:pt>
                <c:pt idx="17313" formatCode="General">
                  <c:v>0.41718655259847998</c:v>
                </c:pt>
                <c:pt idx="17314" formatCode="General">
                  <c:v>0.40105889494833502</c:v>
                </c:pt>
                <c:pt idx="17315" formatCode="General">
                  <c:v>0.38366010357973701</c:v>
                </c:pt>
                <c:pt idx="17316" formatCode="General">
                  <c:v>0.36577356951670797</c:v>
                </c:pt>
                <c:pt idx="17317" formatCode="General">
                  <c:v>0.34756710967564503</c:v>
                </c:pt>
                <c:pt idx="17318" formatCode="General">
                  <c:v>0.32858143973045001</c:v>
                </c:pt>
                <c:pt idx="17319" formatCode="General">
                  <c:v>0.30890649151643201</c:v>
                </c:pt>
                <c:pt idx="17320" formatCode="General">
                  <c:v>0.28957085019534901</c:v>
                </c:pt>
                <c:pt idx="17321" formatCode="General">
                  <c:v>0.27126684504815202</c:v>
                </c:pt>
                <c:pt idx="17322" formatCode="General">
                  <c:v>0.25341520193575401</c:v>
                </c:pt>
                <c:pt idx="17323" formatCode="General">
                  <c:v>0.23538954787304001</c:v>
                </c:pt>
                <c:pt idx="17324" formatCode="General">
                  <c:v>0.217215646783643</c:v>
                </c:pt>
                <c:pt idx="17325" formatCode="General">
                  <c:v>0.19922550194199101</c:v>
                </c:pt>
                <c:pt idx="17326" formatCode="General">
                  <c:v>0.18201043156282301</c:v>
                </c:pt>
                <c:pt idx="17327" formatCode="General">
                  <c:v>0.16589392029715999</c:v>
                </c:pt>
                <c:pt idx="17328" formatCode="General">
                  <c:v>0.15098816174378599</c:v>
                </c:pt>
                <c:pt idx="17329" formatCode="General">
                  <c:v>0.13743330246044799</c:v>
                </c:pt>
                <c:pt idx="17330" formatCode="General">
                  <c:v>0.12538004722433899</c:v>
                </c:pt>
                <c:pt idx="17331" formatCode="General">
                  <c:v>0.114793582534022</c:v>
                </c:pt>
                <c:pt idx="17332" formatCode="General">
                  <c:v>0.105400852916072</c:v>
                </c:pt>
                <c:pt idx="17333" formatCode="General">
                  <c:v>9.7242008832596497E-2</c:v>
                </c:pt>
                <c:pt idx="17334" formatCode="General">
                  <c:v>9.0420982848050294E-2</c:v>
                </c:pt>
                <c:pt idx="17335" formatCode="General">
                  <c:v>8.4214292950504199E-2</c:v>
                </c:pt>
                <c:pt idx="17336" formatCode="General">
                  <c:v>7.7136468124876095E-2</c:v>
                </c:pt>
                <c:pt idx="17337" formatCode="General">
                  <c:v>6.8344803207618599E-2</c:v>
                </c:pt>
                <c:pt idx="17338" formatCode="General">
                  <c:v>5.8027087832169401E-2</c:v>
                </c:pt>
                <c:pt idx="17339" formatCode="General">
                  <c:v>4.6393756927053498E-2</c:v>
                </c:pt>
                <c:pt idx="17340" formatCode="General">
                  <c:v>3.4277552061620503E-2</c:v>
                </c:pt>
                <c:pt idx="17341" formatCode="General">
                  <c:v>2.27410463592819E-2</c:v>
                </c:pt>
                <c:pt idx="17342" formatCode="General">
                  <c:v>1.1438590454851599E-2</c:v>
                </c:pt>
                <c:pt idx="17343" formatCode="General">
                  <c:v>-7.3723247371863701E-4</c:v>
                </c:pt>
                <c:pt idx="17344" formatCode="General">
                  <c:v>-1.4326601483289699E-2</c:v>
                </c:pt>
                <c:pt idx="17345" formatCode="General">
                  <c:v>-2.8874375459446201E-2</c:v>
                </c:pt>
                <c:pt idx="17346" formatCode="General">
                  <c:v>-4.3407040054600103E-2</c:v>
                </c:pt>
                <c:pt idx="17347" formatCode="General">
                  <c:v>-5.7481865171746402E-2</c:v>
                </c:pt>
                <c:pt idx="17348" formatCode="General">
                  <c:v>-7.1176179723974095E-2</c:v>
                </c:pt>
                <c:pt idx="17349" formatCode="General">
                  <c:v>-8.4394239449246705E-2</c:v>
                </c:pt>
                <c:pt idx="17350" formatCode="General">
                  <c:v>-9.7078550750448703E-2</c:v>
                </c:pt>
                <c:pt idx="17351" formatCode="General">
                  <c:v>-0.10917543609347399</c:v>
                </c:pt>
                <c:pt idx="17352" formatCode="General">
                  <c:v>-0.12043024103061201</c:v>
                </c:pt>
                <c:pt idx="17353" formatCode="General">
                  <c:v>-0.130813792110652</c:v>
                </c:pt>
                <c:pt idx="17354" formatCode="General">
                  <c:v>-0.14035897327437599</c:v>
                </c:pt>
                <c:pt idx="17355" formatCode="General">
                  <c:v>-0.149178090003626</c:v>
                </c:pt>
                <c:pt idx="17356" formatCode="General">
                  <c:v>-0.157827901353637</c:v>
                </c:pt>
                <c:pt idx="17357" formatCode="General">
                  <c:v>-0.16723112537898699</c:v>
                </c:pt>
                <c:pt idx="17358" formatCode="General">
                  <c:v>-0.17816811836891999</c:v>
                </c:pt>
                <c:pt idx="17359" formatCode="General">
                  <c:v>-0.19050668465651199</c:v>
                </c:pt>
                <c:pt idx="17360" formatCode="General">
                  <c:v>-0.20363018356590001</c:v>
                </c:pt>
                <c:pt idx="17361" formatCode="General">
                  <c:v>-0.217059973650503</c:v>
                </c:pt>
                <c:pt idx="17362" formatCode="General">
                  <c:v>-0.23033089475808499</c:v>
                </c:pt>
                <c:pt idx="17363" formatCode="General">
                  <c:v>-0.24277896045622099</c:v>
                </c:pt>
                <c:pt idx="17364" formatCode="General">
                  <c:v>-0.25436937780242802</c:v>
                </c:pt>
                <c:pt idx="17365" formatCode="General">
                  <c:v>-0.26585292654278703</c:v>
                </c:pt>
                <c:pt idx="17366" formatCode="General">
                  <c:v>-0.27736115203151301</c:v>
                </c:pt>
                <c:pt idx="17367" formatCode="General">
                  <c:v>-0.28844519612959402</c:v>
                </c:pt>
                <c:pt idx="17368" formatCode="General">
                  <c:v>-0.29904291811151701</c:v>
                </c:pt>
                <c:pt idx="17369" formatCode="General">
                  <c:v>-0.30991151538345302</c:v>
                </c:pt>
                <c:pt idx="17370" formatCode="General">
                  <c:v>-0.32155355732096003</c:v>
                </c:pt>
                <c:pt idx="17371" formatCode="General">
                  <c:v>-0.33367382201117401</c:v>
                </c:pt>
                <c:pt idx="17372" formatCode="General">
                  <c:v>-0.34624266370857298</c:v>
                </c:pt>
                <c:pt idx="17373" formatCode="General">
                  <c:v>-0.35999221632857098</c:v>
                </c:pt>
                <c:pt idx="17374" formatCode="General">
                  <c:v>-0.37546269526805198</c:v>
                </c:pt>
                <c:pt idx="17375" formatCode="General">
                  <c:v>-0.39182659554508897</c:v>
                </c:pt>
                <c:pt idx="17376" formatCode="General">
                  <c:v>-0.40760136834872102</c:v>
                </c:pt>
                <c:pt idx="17377" formatCode="General">
                  <c:v>-0.42196620520546602</c:v>
                </c:pt>
                <c:pt idx="17378" formatCode="General">
                  <c:v>-0.435200827602991</c:v>
                </c:pt>
                <c:pt idx="17379" formatCode="General">
                  <c:v>-0.44777829111730499</c:v>
                </c:pt>
                <c:pt idx="17380" formatCode="General">
                  <c:v>-0.45948957887868602</c:v>
                </c:pt>
                <c:pt idx="17381" formatCode="General">
                  <c:v>-0.47026649892584999</c:v>
                </c:pt>
                <c:pt idx="17382" formatCode="General">
                  <c:v>-0.48056854888438699</c:v>
                </c:pt>
                <c:pt idx="17383" formatCode="General">
                  <c:v>-0.49054208562294299</c:v>
                </c:pt>
                <c:pt idx="17384" formatCode="General">
                  <c:v>-0.49959400712392998</c:v>
                </c:pt>
                <c:pt idx="17385" formatCode="General">
                  <c:v>-0.50708333745867595</c:v>
                </c:pt>
                <c:pt idx="17386" formatCode="General">
                  <c:v>-0.51284862078875004</c:v>
                </c:pt>
                <c:pt idx="17387" formatCode="General">
                  <c:v>-0.51708823841024798</c:v>
                </c:pt>
                <c:pt idx="17388" formatCode="General">
                  <c:v>-0.52033066365354297</c:v>
                </c:pt>
                <c:pt idx="17389" formatCode="General">
                  <c:v>-0.52337031339900297</c:v>
                </c:pt>
                <c:pt idx="17390" formatCode="General">
                  <c:v>-0.52662251250413294</c:v>
                </c:pt>
                <c:pt idx="17391" formatCode="General">
                  <c:v>-0.52985264948634703</c:v>
                </c:pt>
                <c:pt idx="17392" formatCode="General">
                  <c:v>-0.532910581452257</c:v>
                </c:pt>
                <c:pt idx="17393" formatCode="General">
                  <c:v>-0.53576218347629101</c:v>
                </c:pt>
                <c:pt idx="17394" formatCode="General">
                  <c:v>-0.53844383818272301</c:v>
                </c:pt>
                <c:pt idx="17395" formatCode="General">
                  <c:v>-0.54152116246807902</c:v>
                </c:pt>
                <c:pt idx="17396" formatCode="General">
                  <c:v>-0.54562577979419602</c:v>
                </c:pt>
                <c:pt idx="17397" formatCode="General">
                  <c:v>-0.55062673083092195</c:v>
                </c:pt>
                <c:pt idx="17398" formatCode="General">
                  <c:v>-0.555742502831584</c:v>
                </c:pt>
                <c:pt idx="17399" formatCode="General">
                  <c:v>-0.56033636170461498</c:v>
                </c:pt>
                <c:pt idx="17400" formatCode="General">
                  <c:v>-0.56442790709930701</c:v>
                </c:pt>
                <c:pt idx="17401" formatCode="General">
                  <c:v>-0.56841700215528201</c:v>
                </c:pt>
                <c:pt idx="17402" formatCode="General">
                  <c:v>-0.57244772693208401</c:v>
                </c:pt>
                <c:pt idx="17403" formatCode="General">
                  <c:v>-0.57651302637079804</c:v>
                </c:pt>
                <c:pt idx="17404" formatCode="General">
                  <c:v>-0.58108820046626797</c:v>
                </c:pt>
                <c:pt idx="17405" formatCode="General">
                  <c:v>-0.58690590509451501</c:v>
                </c:pt>
                <c:pt idx="17406" formatCode="General">
                  <c:v>-0.59405295851480899</c:v>
                </c:pt>
                <c:pt idx="17407" formatCode="General">
                  <c:v>-0.60183696320616897</c:v>
                </c:pt>
                <c:pt idx="17408" formatCode="General">
                  <c:v>-0.60934287293497202</c:v>
                </c:pt>
                <c:pt idx="17409" formatCode="General">
                  <c:v>-0.615990995504202</c:v>
                </c:pt>
                <c:pt idx="17410" formatCode="General">
                  <c:v>-0.62142561574059696</c:v>
                </c:pt>
                <c:pt idx="17411" formatCode="General">
                  <c:v>-0.62515961118612995</c:v>
                </c:pt>
                <c:pt idx="17412" formatCode="General">
                  <c:v>-0.62707414238324399</c:v>
                </c:pt>
                <c:pt idx="17413" formatCode="General">
                  <c:v>-0.62766916152836405</c:v>
                </c:pt>
                <c:pt idx="17414" formatCode="General">
                  <c:v>-0.627392745169017</c:v>
                </c:pt>
                <c:pt idx="17415" formatCode="General">
                  <c:v>-0.62624775614545503</c:v>
                </c:pt>
                <c:pt idx="17416" formatCode="General">
                  <c:v>-0.62401432977293902</c:v>
                </c:pt>
                <c:pt idx="17417" formatCode="General">
                  <c:v>-0.62045883459317697</c:v>
                </c:pt>
                <c:pt idx="17418" formatCode="General">
                  <c:v>-0.61569522852688396</c:v>
                </c:pt>
                <c:pt idx="17419" formatCode="General">
                  <c:v>-0.61056177079543505</c:v>
                </c:pt>
                <c:pt idx="17420" formatCode="General">
                  <c:v>-0.60611025402055996</c:v>
                </c:pt>
                <c:pt idx="17421" formatCode="General">
                  <c:v>-0.60240783194855496</c:v>
                </c:pt>
                <c:pt idx="17422" formatCode="General">
                  <c:v>-0.59881195497218698</c:v>
                </c:pt>
                <c:pt idx="17423" formatCode="General">
                  <c:v>-0.59528869504326698</c:v>
                </c:pt>
                <c:pt idx="17424" formatCode="General">
                  <c:v>-0.59201011799194603</c:v>
                </c:pt>
                <c:pt idx="17425" formatCode="General">
                  <c:v>-0.58872985140843603</c:v>
                </c:pt>
                <c:pt idx="17426" formatCode="General">
                  <c:v>-0.58502135432260205</c:v>
                </c:pt>
                <c:pt idx="17427" formatCode="General">
                  <c:v>-0.58071435256716297</c:v>
                </c:pt>
                <c:pt idx="17428" formatCode="General">
                  <c:v>-0.57601487474368895</c:v>
                </c:pt>
                <c:pt idx="17429" formatCode="General">
                  <c:v>-0.57101986612626698</c:v>
                </c:pt>
                <c:pt idx="17430" formatCode="General">
                  <c:v>-0.56576582547390497</c:v>
                </c:pt>
                <c:pt idx="17431" formatCode="General">
                  <c:v>-0.56055842249310095</c:v>
                </c:pt>
                <c:pt idx="17432" formatCode="General">
                  <c:v>-0.555214731592379</c:v>
                </c:pt>
                <c:pt idx="17433" formatCode="General">
                  <c:v>-0.54903602465289902</c:v>
                </c:pt>
                <c:pt idx="17434" formatCode="General">
                  <c:v>-0.54215699039232201</c:v>
                </c:pt>
                <c:pt idx="17435" formatCode="General">
                  <c:v>-0.53491017313900102</c:v>
                </c:pt>
                <c:pt idx="17436" formatCode="General">
                  <c:v>-0.527281625680176</c:v>
                </c:pt>
                <c:pt idx="17437" formatCode="General">
                  <c:v>-0.51959033796586296</c:v>
                </c:pt>
                <c:pt idx="17438" formatCode="General">
                  <c:v>-0.51218270796285703</c:v>
                </c:pt>
                <c:pt idx="17439" formatCode="General">
                  <c:v>-0.50487899326667496</c:v>
                </c:pt>
                <c:pt idx="17440" formatCode="General">
                  <c:v>-0.49726904337440903</c:v>
                </c:pt>
                <c:pt idx="17441" formatCode="General">
                  <c:v>-0.48953726547885101</c:v>
                </c:pt>
                <c:pt idx="17442" formatCode="General">
                  <c:v>-0.48222655429095901</c:v>
                </c:pt>
                <c:pt idx="17443" formatCode="General">
                  <c:v>-0.47577029959170097</c:v>
                </c:pt>
                <c:pt idx="17444" formatCode="General">
                  <c:v>-0.47038178421708399</c:v>
                </c:pt>
                <c:pt idx="17445" formatCode="General">
                  <c:v>-0.46589762439586202</c:v>
                </c:pt>
                <c:pt idx="17446" formatCode="General">
                  <c:v>-0.46175487258779202</c:v>
                </c:pt>
                <c:pt idx="17447" formatCode="General">
                  <c:v>-0.45766876525592098</c:v>
                </c:pt>
                <c:pt idx="17448" formatCode="General">
                  <c:v>-0.453960654171426</c:v>
                </c:pt>
                <c:pt idx="17449" formatCode="General">
                  <c:v>-0.45080128948068798</c:v>
                </c:pt>
                <c:pt idx="17450" formatCode="General">
                  <c:v>-0.448019284833513</c:v>
                </c:pt>
                <c:pt idx="17451" formatCode="General">
                  <c:v>-0.44524961187983902</c:v>
                </c:pt>
                <c:pt idx="17452" formatCode="General">
                  <c:v>-0.44204096363986101</c:v>
                </c:pt>
                <c:pt idx="17453" formatCode="General">
                  <c:v>-0.437830021093017</c:v>
                </c:pt>
                <c:pt idx="17454" formatCode="General">
                  <c:v>-0.43206461939666402</c:v>
                </c:pt>
                <c:pt idx="17455" formatCode="General">
                  <c:v>-0.42462644947422401</c:v>
                </c:pt>
                <c:pt idx="17456" formatCode="General">
                  <c:v>-0.41584692941650397</c:v>
                </c:pt>
                <c:pt idx="17457" formatCode="General">
                  <c:v>-0.40613602104232699</c:v>
                </c:pt>
                <c:pt idx="17458" formatCode="General">
                  <c:v>-0.39567262368968997</c:v>
                </c:pt>
                <c:pt idx="17459" formatCode="General">
                  <c:v>-0.38421887719899001</c:v>
                </c:pt>
                <c:pt idx="17460" formatCode="General">
                  <c:v>-0.37154048304302401</c:v>
                </c:pt>
                <c:pt idx="17461" formatCode="General">
                  <c:v>-0.35792745743313797</c:v>
                </c:pt>
                <c:pt idx="17462" formatCode="General">
                  <c:v>-0.34372770076822001</c:v>
                </c:pt>
                <c:pt idx="17463" formatCode="General">
                  <c:v>-0.329196661737583</c:v>
                </c:pt>
                <c:pt idx="17464" formatCode="General">
                  <c:v>-0.314615763625613</c:v>
                </c:pt>
                <c:pt idx="17465" formatCode="General">
                  <c:v>-0.300470188913599</c:v>
                </c:pt>
                <c:pt idx="17466" formatCode="General">
                  <c:v>-0.28707647903956401</c:v>
                </c:pt>
                <c:pt idx="17467" formatCode="General">
                  <c:v>-0.27388942843993103</c:v>
                </c:pt>
                <c:pt idx="17468" formatCode="General">
                  <c:v>-0.26030095616330601</c:v>
                </c:pt>
                <c:pt idx="17469" formatCode="General">
                  <c:v>-0.24646419104044601</c:v>
                </c:pt>
                <c:pt idx="17470" formatCode="General">
                  <c:v>-0.232836524501571</c:v>
                </c:pt>
                <c:pt idx="17471" formatCode="General">
                  <c:v>-0.21950014844719001</c:v>
                </c:pt>
                <c:pt idx="17472" formatCode="General">
                  <c:v>-0.206018037170728</c:v>
                </c:pt>
                <c:pt idx="17473" formatCode="General">
                  <c:v>-0.192046873856796</c:v>
                </c:pt>
                <c:pt idx="17474" formatCode="General">
                  <c:v>-0.17789948405841</c:v>
                </c:pt>
                <c:pt idx="17475" formatCode="General">
                  <c:v>-0.16405712319419899</c:v>
                </c:pt>
                <c:pt idx="17476" formatCode="General">
                  <c:v>-0.14998366184117701</c:v>
                </c:pt>
                <c:pt idx="17477" formatCode="General">
                  <c:v>-0.13434671905436499</c:v>
                </c:pt>
                <c:pt idx="17478" formatCode="General">
                  <c:v>-0.116451418628415</c:v>
                </c:pt>
                <c:pt idx="17479" formatCode="General">
                  <c:v>-9.6875020943326798E-2</c:v>
                </c:pt>
                <c:pt idx="17480" formatCode="General">
                  <c:v>-7.6734984047940297E-2</c:v>
                </c:pt>
                <c:pt idx="17481" formatCode="General">
                  <c:v>-5.6466103804493697E-2</c:v>
                </c:pt>
                <c:pt idx="17482" formatCode="General">
                  <c:v>-3.65446919206164E-2</c:v>
                </c:pt>
                <c:pt idx="17483" formatCode="General">
                  <c:v>-1.80407746717762E-2</c:v>
                </c:pt>
                <c:pt idx="17484" formatCode="General">
                  <c:v>-1.7331507429330401E-3</c:v>
                </c:pt>
                <c:pt idx="17485" formatCode="General">
                  <c:v>1.27221000077756E-2</c:v>
                </c:pt>
                <c:pt idx="17486" formatCode="General">
                  <c:v>2.62340782063652E-2</c:v>
                </c:pt>
                <c:pt idx="17487" formatCode="General">
                  <c:v>3.9271848726184999E-2</c:v>
                </c:pt>
                <c:pt idx="17488" formatCode="General">
                  <c:v>5.1680541708616599E-2</c:v>
                </c:pt>
                <c:pt idx="17489" formatCode="General">
                  <c:v>6.3165673087099999E-2</c:v>
                </c:pt>
                <c:pt idx="17490" formatCode="General">
                  <c:v>7.3604517686528204E-2</c:v>
                </c:pt>
                <c:pt idx="17491" formatCode="General">
                  <c:v>8.3290041460393899E-2</c:v>
                </c:pt>
                <c:pt idx="17492" formatCode="General">
                  <c:v>9.2680892152930197E-2</c:v>
                </c:pt>
                <c:pt idx="17493" formatCode="General">
                  <c:v>0.10171175151666501</c:v>
                </c:pt>
                <c:pt idx="17494" formatCode="General">
                  <c:v>0.11031373553682999</c:v>
                </c:pt>
                <c:pt idx="17495" formatCode="General">
                  <c:v>0.119021163558461</c:v>
                </c:pt>
                <c:pt idx="17496" formatCode="General">
                  <c:v>0.12798478383519499</c:v>
                </c:pt>
                <c:pt idx="17497" formatCode="General">
                  <c:v>0.13659231455258</c:v>
                </c:pt>
                <c:pt idx="17498" formatCode="General">
                  <c:v>0.144636948573062</c:v>
                </c:pt>
                <c:pt idx="17499" formatCode="General">
                  <c:v>0.152800086333785</c:v>
                </c:pt>
                <c:pt idx="17500" formatCode="General">
                  <c:v>0.16200846538102201</c:v>
                </c:pt>
                <c:pt idx="17501" formatCode="General">
                  <c:v>0.172099326436465</c:v>
                </c:pt>
                <c:pt idx="17502" formatCode="General">
                  <c:v>0.182323892860972</c:v>
                </c:pt>
                <c:pt idx="17503" formatCode="General">
                  <c:v>0.19233429744104499</c:v>
                </c:pt>
                <c:pt idx="17504" formatCode="General">
                  <c:v>0.20181985924003801</c:v>
                </c:pt>
                <c:pt idx="17505" formatCode="General">
                  <c:v>0.21021827912635899</c:v>
                </c:pt>
                <c:pt idx="17506" formatCode="General">
                  <c:v>0.21764074939025399</c:v>
                </c:pt>
                <c:pt idx="17507" formatCode="General">
                  <c:v>0.224961896885357</c:v>
                </c:pt>
                <c:pt idx="17508" formatCode="General">
                  <c:v>0.23322354123369701</c:v>
                </c:pt>
                <c:pt idx="17509" formatCode="General">
                  <c:v>0.24312674928208</c:v>
                </c:pt>
                <c:pt idx="17510" formatCode="General">
                  <c:v>0.25457865078060099</c:v>
                </c:pt>
                <c:pt idx="17511" formatCode="General">
                  <c:v>0.26731579936836097</c:v>
                </c:pt>
                <c:pt idx="17512" formatCode="General">
                  <c:v>0.28115809007428699</c:v>
                </c:pt>
                <c:pt idx="17513" formatCode="General">
                  <c:v>0.29626583607166301</c:v>
                </c:pt>
                <c:pt idx="17514" formatCode="General">
                  <c:v>0.31238677891054001</c:v>
                </c:pt>
                <c:pt idx="17515" formatCode="General">
                  <c:v>0.32847069018783398</c:v>
                </c:pt>
                <c:pt idx="17516" formatCode="General">
                  <c:v>0.34381032959785601</c:v>
                </c:pt>
                <c:pt idx="17517" formatCode="General">
                  <c:v>0.35862543281093201</c:v>
                </c:pt>
                <c:pt idx="17518" formatCode="General">
                  <c:v>0.373453881083116</c:v>
                </c:pt>
                <c:pt idx="17519" formatCode="General">
                  <c:v>0.38802428726392102</c:v>
                </c:pt>
                <c:pt idx="17520" formatCode="General">
                  <c:v>0.401757467005179</c:v>
                </c:pt>
                <c:pt idx="17521" formatCode="General">
                  <c:v>0.41434175691931202</c:v>
                </c:pt>
                <c:pt idx="17522" formatCode="General">
                  <c:v>0.42562096493005402</c:v>
                </c:pt>
                <c:pt idx="17523" formatCode="General">
                  <c:v>0.43506373868508202</c:v>
                </c:pt>
                <c:pt idx="17524" formatCode="General">
                  <c:v>0.44190540135321199</c:v>
                </c:pt>
                <c:pt idx="17525" formatCode="General">
                  <c:v>0.446006547748385</c:v>
                </c:pt>
                <c:pt idx="17526" formatCode="General">
                  <c:v>0.44787574349362302</c:v>
                </c:pt>
                <c:pt idx="17527" formatCode="General">
                  <c:v>0.44847176797410698</c:v>
                </c:pt>
                <c:pt idx="17528" formatCode="General">
                  <c:v>0.44866171538344102</c:v>
                </c:pt>
                <c:pt idx="17529" formatCode="General">
                  <c:v>0.44893361660098402</c:v>
                </c:pt>
                <c:pt idx="17530" formatCode="General">
                  <c:v>0.44957288525747502</c:v>
                </c:pt>
                <c:pt idx="17531" formatCode="General">
                  <c:v>0.450536670449599</c:v>
                </c:pt>
                <c:pt idx="17532" formatCode="General">
                  <c:v>0.45160992504095399</c:v>
                </c:pt>
                <c:pt idx="17533" formatCode="General">
                  <c:v>0.45296363998848999</c:v>
                </c:pt>
                <c:pt idx="17534" formatCode="General">
                  <c:v>0.45537196164010602</c:v>
                </c:pt>
                <c:pt idx="17535" formatCode="General">
                  <c:v>0.45978800549174598</c:v>
                </c:pt>
                <c:pt idx="17536" formatCode="General">
                  <c:v>0.466266071315729</c:v>
                </c:pt>
                <c:pt idx="17537" formatCode="General">
                  <c:v>0.47385115341726702</c:v>
                </c:pt>
                <c:pt idx="17538" formatCode="General">
                  <c:v>0.48156692804697199</c:v>
                </c:pt>
                <c:pt idx="17539" formatCode="General">
                  <c:v>0.48890596737590902</c:v>
                </c:pt>
                <c:pt idx="17540" formatCode="General">
                  <c:v>0.49599728298083301</c:v>
                </c:pt>
                <c:pt idx="17541" formatCode="General">
                  <c:v>0.50336591955221099</c:v>
                </c:pt>
                <c:pt idx="17542" formatCode="General">
                  <c:v>0.51115289542492004</c:v>
                </c:pt>
                <c:pt idx="17543" formatCode="General">
                  <c:v>0.51884391663817497</c:v>
                </c:pt>
                <c:pt idx="17544" formatCode="General">
                  <c:v>0.52611059684347505</c:v>
                </c:pt>
                <c:pt idx="17545" formatCode="General">
                  <c:v>0.53293844549466995</c:v>
                </c:pt>
                <c:pt idx="17546" formatCode="General">
                  <c:v>0.53887498698165104</c:v>
                </c:pt>
                <c:pt idx="17547" formatCode="General">
                  <c:v>0.54350696973799695</c:v>
                </c:pt>
                <c:pt idx="17548" formatCode="General">
                  <c:v>0.54673419704089798</c:v>
                </c:pt>
                <c:pt idx="17549" formatCode="General">
                  <c:v>0.54880649058077802</c:v>
                </c:pt>
                <c:pt idx="17550" formatCode="General">
                  <c:v>0.55005944633391601</c:v>
                </c:pt>
                <c:pt idx="17551" formatCode="General">
                  <c:v>0.55074466875115002</c:v>
                </c:pt>
                <c:pt idx="17552" formatCode="General">
                  <c:v>0.55141568516039396</c:v>
                </c:pt>
                <c:pt idx="17553" formatCode="General">
                  <c:v>0.55234719391611997</c:v>
                </c:pt>
                <c:pt idx="17554" formatCode="General">
                  <c:v>0.552855190083544</c:v>
                </c:pt>
                <c:pt idx="17555" formatCode="General">
                  <c:v>0.55214158200082297</c:v>
                </c:pt>
                <c:pt idx="17556" formatCode="General">
                  <c:v>0.54983731271457004</c:v>
                </c:pt>
                <c:pt idx="17557" formatCode="General">
                  <c:v>0.54555057342959701</c:v>
                </c:pt>
                <c:pt idx="17558" formatCode="General">
                  <c:v>0.53943053772826399</c:v>
                </c:pt>
                <c:pt idx="17559" formatCode="General">
                  <c:v>0.53239158314329704</c:v>
                </c:pt>
                <c:pt idx="17560" formatCode="General">
                  <c:v>0.52538422019369801</c:v>
                </c:pt>
                <c:pt idx="17561" formatCode="General">
                  <c:v>0.51901289836661602</c:v>
                </c:pt>
                <c:pt idx="17562" formatCode="General">
                  <c:v>0.51351631910713802</c:v>
                </c:pt>
                <c:pt idx="17563" formatCode="General">
                  <c:v>0.50883528182329896</c:v>
                </c:pt>
                <c:pt idx="17564" formatCode="General">
                  <c:v>0.50495280899780104</c:v>
                </c:pt>
                <c:pt idx="17565" formatCode="General">
                  <c:v>0.50153979027990703</c:v>
                </c:pt>
                <c:pt idx="17566" formatCode="General">
                  <c:v>0.49767157263353001</c:v>
                </c:pt>
                <c:pt idx="17567" formatCode="General">
                  <c:v>0.49321018666654698</c:v>
                </c:pt>
                <c:pt idx="17568" formatCode="General">
                  <c:v>0.48888113704949199</c:v>
                </c:pt>
                <c:pt idx="17569" formatCode="General">
                  <c:v>0.48517209037456499</c:v>
                </c:pt>
                <c:pt idx="17570" formatCode="General">
                  <c:v>0.48219610900952198</c:v>
                </c:pt>
                <c:pt idx="17571" formatCode="General">
                  <c:v>0.47997387228021499</c:v>
                </c:pt>
                <c:pt idx="17572" formatCode="General">
                  <c:v>0.47865590835432698</c:v>
                </c:pt>
                <c:pt idx="17573" formatCode="General">
                  <c:v>0.47819212858704102</c:v>
                </c:pt>
                <c:pt idx="17574" formatCode="General">
                  <c:v>0.47850475001005899</c:v>
                </c:pt>
                <c:pt idx="17575" formatCode="General">
                  <c:v>0.47966671830998298</c:v>
                </c:pt>
                <c:pt idx="17576" formatCode="General">
                  <c:v>0.481529684644528</c:v>
                </c:pt>
                <c:pt idx="17577" formatCode="General">
                  <c:v>0.48381733094016899</c:v>
                </c:pt>
                <c:pt idx="17578" formatCode="General">
                  <c:v>0.48613948665231799</c:v>
                </c:pt>
                <c:pt idx="17579" formatCode="General">
                  <c:v>0.48790327671112999</c:v>
                </c:pt>
                <c:pt idx="17580" formatCode="General">
                  <c:v>0.48845695759727398</c:v>
                </c:pt>
                <c:pt idx="17581" formatCode="General">
                  <c:v>0.48686882599750098</c:v>
                </c:pt>
                <c:pt idx="17582" formatCode="General">
                  <c:v>0.48266669629187797</c:v>
                </c:pt>
                <c:pt idx="17583" formatCode="General">
                  <c:v>0.47597873392508799</c:v>
                </c:pt>
                <c:pt idx="17584" formatCode="General">
                  <c:v>0.46685067212910403</c:v>
                </c:pt>
                <c:pt idx="17585" formatCode="General">
                  <c:v>0.45575780611044098</c:v>
                </c:pt>
                <c:pt idx="17586" formatCode="General">
                  <c:v>0.44338276701222901</c:v>
                </c:pt>
                <c:pt idx="17587" formatCode="General">
                  <c:v>0.430279784115426</c:v>
                </c:pt>
                <c:pt idx="17588" formatCode="General">
                  <c:v>0.41652919883670098</c:v>
                </c:pt>
                <c:pt idx="17589" formatCode="General">
                  <c:v>0.40205645301003101</c:v>
                </c:pt>
                <c:pt idx="17590" formatCode="General">
                  <c:v>0.38739574309862701</c:v>
                </c:pt>
                <c:pt idx="17591" formatCode="General">
                  <c:v>0.37323715802010898</c:v>
                </c:pt>
                <c:pt idx="17592" formatCode="General">
                  <c:v>0.36000874723599902</c:v>
                </c:pt>
                <c:pt idx="17593" formatCode="General">
                  <c:v>0.347773526526166</c:v>
                </c:pt>
                <c:pt idx="17594" formatCode="General">
                  <c:v>0.336324608539601</c:v>
                </c:pt>
                <c:pt idx="17595" formatCode="General">
                  <c:v>0.32527308463851401</c:v>
                </c:pt>
                <c:pt idx="17596" formatCode="General">
                  <c:v>0.31463815432074899</c:v>
                </c:pt>
                <c:pt idx="17597" formatCode="General">
                  <c:v>0.30469804785883797</c:v>
                </c:pt>
                <c:pt idx="17598" formatCode="General">
                  <c:v>0.29480629900776001</c:v>
                </c:pt>
                <c:pt idx="17599" formatCode="General">
                  <c:v>0.284239169462217</c:v>
                </c:pt>
                <c:pt idx="17600" formatCode="General">
                  <c:v>0.273100837456978</c:v>
                </c:pt>
                <c:pt idx="17601" formatCode="General">
                  <c:v>0.26161281571255002</c:v>
                </c:pt>
                <c:pt idx="17602" formatCode="General">
                  <c:v>0.25014486672904601</c:v>
                </c:pt>
                <c:pt idx="17603" formatCode="General">
                  <c:v>0.23900075051107</c:v>
                </c:pt>
                <c:pt idx="17604" formatCode="General">
                  <c:v>0.227671931548352</c:v>
                </c:pt>
                <c:pt idx="17605" formatCode="General">
                  <c:v>0.216144140672482</c:v>
                </c:pt>
                <c:pt idx="17606" formatCode="General">
                  <c:v>0.20514451937805001</c:v>
                </c:pt>
                <c:pt idx="17607" formatCode="General">
                  <c:v>0.19523485102079599</c:v>
                </c:pt>
                <c:pt idx="17608" formatCode="General">
                  <c:v>0.18649713581213201</c:v>
                </c:pt>
                <c:pt idx="17609" formatCode="General">
                  <c:v>0.178985770120102</c:v>
                </c:pt>
                <c:pt idx="17610" formatCode="General">
                  <c:v>0.17275766944516299</c:v>
                </c:pt>
                <c:pt idx="17611" formatCode="General">
                  <c:v>0.16755896089776401</c:v>
                </c:pt>
                <c:pt idx="17612" formatCode="General">
                  <c:v>0.163285765669307</c:v>
                </c:pt>
                <c:pt idx="17613" formatCode="General">
                  <c:v>0.15982188512398099</c:v>
                </c:pt>
                <c:pt idx="17614" formatCode="General">
                  <c:v>0.156977239044339</c:v>
                </c:pt>
                <c:pt idx="17615" formatCode="General">
                  <c:v>0.15396608163332001</c:v>
                </c:pt>
                <c:pt idx="17616" formatCode="General">
                  <c:v>0.149500089620238</c:v>
                </c:pt>
                <c:pt idx="17617" formatCode="General">
                  <c:v>0.143201126474436</c:v>
                </c:pt>
                <c:pt idx="17618" formatCode="General">
                  <c:v>0.13476791142192601</c:v>
                </c:pt>
                <c:pt idx="17619" formatCode="General">
                  <c:v>0.12374312757893099</c:v>
                </c:pt>
                <c:pt idx="17620" formatCode="General">
                  <c:v>0.1110931545319</c:v>
                </c:pt>
                <c:pt idx="17621" formatCode="General">
                  <c:v>9.7980172809465402E-2</c:v>
                </c:pt>
                <c:pt idx="17622" formatCode="General">
                  <c:v>8.4614164091729505E-2</c:v>
                </c:pt>
                <c:pt idx="17623" formatCode="General">
                  <c:v>7.0668523613537398E-2</c:v>
                </c:pt>
                <c:pt idx="17624" formatCode="General">
                  <c:v>5.5527405502497497E-2</c:v>
                </c:pt>
                <c:pt idx="17625" formatCode="General">
                  <c:v>3.9003709622585502E-2</c:v>
                </c:pt>
                <c:pt idx="17626" formatCode="General">
                  <c:v>2.15202645762652E-2</c:v>
                </c:pt>
                <c:pt idx="17627" formatCode="General">
                  <c:v>3.7629632929931599E-3</c:v>
                </c:pt>
                <c:pt idx="17628" formatCode="General">
                  <c:v>-1.38660098259235E-2</c:v>
                </c:pt>
                <c:pt idx="17629" formatCode="General">
                  <c:v>-3.1247513873285001E-2</c:v>
                </c:pt>
                <c:pt idx="17630" formatCode="General">
                  <c:v>-4.7407848392296503E-2</c:v>
                </c:pt>
                <c:pt idx="17631" formatCode="General">
                  <c:v>-6.1430765954794797E-2</c:v>
                </c:pt>
                <c:pt idx="17632" formatCode="General">
                  <c:v>-7.3307300849343698E-2</c:v>
                </c:pt>
                <c:pt idx="17633" formatCode="General">
                  <c:v>-8.3952726383656306E-2</c:v>
                </c:pt>
                <c:pt idx="17634" formatCode="General">
                  <c:v>-9.4596638004843497E-2</c:v>
                </c:pt>
                <c:pt idx="17635" formatCode="General">
                  <c:v>-0.10609211920730501</c:v>
                </c:pt>
                <c:pt idx="17636" formatCode="General">
                  <c:v>-0.11900040488823301</c:v>
                </c:pt>
                <c:pt idx="17637" formatCode="General">
                  <c:v>-0.13295587232917999</c:v>
                </c:pt>
                <c:pt idx="17638" formatCode="General">
                  <c:v>-0.14689329974351101</c:v>
                </c:pt>
                <c:pt idx="17639" formatCode="General">
                  <c:v>-0.16038494494904201</c:v>
                </c:pt>
                <c:pt idx="17640" formatCode="General">
                  <c:v>-0.173213221371294</c:v>
                </c:pt>
                <c:pt idx="17641" formatCode="General">
                  <c:v>-0.18506469200620801</c:v>
                </c:pt>
                <c:pt idx="17642" formatCode="General">
                  <c:v>-0.19618628298805799</c:v>
                </c:pt>
                <c:pt idx="17643" formatCode="General">
                  <c:v>-0.206571691316071</c:v>
                </c:pt>
                <c:pt idx="17644" formatCode="General">
                  <c:v>-0.21611355577800201</c:v>
                </c:pt>
                <c:pt idx="17645" formatCode="General">
                  <c:v>-0.224866529539723</c:v>
                </c:pt>
                <c:pt idx="17646" formatCode="General">
                  <c:v>-0.232603833537949</c:v>
                </c:pt>
                <c:pt idx="17647" formatCode="General">
                  <c:v>-0.23891464373447599</c:v>
                </c:pt>
                <c:pt idx="17648" formatCode="General">
                  <c:v>-0.24395660932567401</c:v>
                </c:pt>
                <c:pt idx="17649" formatCode="General">
                  <c:v>-0.24887736467980101</c:v>
                </c:pt>
                <c:pt idx="17650" formatCode="General">
                  <c:v>-0.25481498168525002</c:v>
                </c:pt>
                <c:pt idx="17651" formatCode="General">
                  <c:v>-0.26176833620476597</c:v>
                </c:pt>
                <c:pt idx="17652" formatCode="General">
                  <c:v>-0.26903522539494001</c:v>
                </c:pt>
                <c:pt idx="17653" formatCode="General">
                  <c:v>-0.27715347849186001</c:v>
                </c:pt>
                <c:pt idx="17654" formatCode="General">
                  <c:v>-0.28660253295287003</c:v>
                </c:pt>
                <c:pt idx="17655" formatCode="General">
                  <c:v>-0.296888504085215</c:v>
                </c:pt>
                <c:pt idx="17656" formatCode="General">
                  <c:v>-0.30756051701967901</c:v>
                </c:pt>
                <c:pt idx="17657" formatCode="General">
                  <c:v>-0.318487176876811</c:v>
                </c:pt>
                <c:pt idx="17658" formatCode="General">
                  <c:v>-0.330079949345437</c:v>
                </c:pt>
                <c:pt idx="17659" formatCode="General">
                  <c:v>-0.34234060122735999</c:v>
                </c:pt>
                <c:pt idx="17660" formatCode="General">
                  <c:v>-0.35484628217180397</c:v>
                </c:pt>
                <c:pt idx="17661" formatCode="General">
                  <c:v>-0.36775948910386203</c:v>
                </c:pt>
                <c:pt idx="17662" formatCode="General">
                  <c:v>-0.38118348585649398</c:v>
                </c:pt>
                <c:pt idx="17663" formatCode="General">
                  <c:v>-0.39430267851752498</c:v>
                </c:pt>
                <c:pt idx="17664" formatCode="General">
                  <c:v>-0.40625171488071099</c:v>
                </c:pt>
                <c:pt idx="17665" formatCode="General">
                  <c:v>-0.41669696901786502</c:v>
                </c:pt>
                <c:pt idx="17666" formatCode="General">
                  <c:v>-0.42586829449529401</c:v>
                </c:pt>
                <c:pt idx="17667" formatCode="General">
                  <c:v>-0.43390722240796598</c:v>
                </c:pt>
                <c:pt idx="17668" formatCode="General">
                  <c:v>-0.44105002796633103</c:v>
                </c:pt>
                <c:pt idx="17669" formatCode="General">
                  <c:v>-0.44820649810955099</c:v>
                </c:pt>
                <c:pt idx="17670" formatCode="General">
                  <c:v>-0.45572656756176499</c:v>
                </c:pt>
                <c:pt idx="17671" formatCode="General">
                  <c:v>-0.46301294802890802</c:v>
                </c:pt>
                <c:pt idx="17672" formatCode="General">
                  <c:v>-0.46948932534905802</c:v>
                </c:pt>
                <c:pt idx="17673" formatCode="General">
                  <c:v>-0.47504187132882503</c:v>
                </c:pt>
                <c:pt idx="17674" formatCode="General">
                  <c:v>-0.48013254406647998</c:v>
                </c:pt>
                <c:pt idx="17675" formatCode="General">
                  <c:v>-0.485386986660308</c:v>
                </c:pt>
                <c:pt idx="17676" formatCode="General">
                  <c:v>-0.49076508695631599</c:v>
                </c:pt>
                <c:pt idx="17677" formatCode="General">
                  <c:v>-0.495876137825559</c:v>
                </c:pt>
                <c:pt idx="17678" formatCode="General">
                  <c:v>-0.50096928369581994</c:v>
                </c:pt>
                <c:pt idx="17679" formatCode="General">
                  <c:v>-0.50613114578069895</c:v>
                </c:pt>
                <c:pt idx="17680" formatCode="General">
                  <c:v>-0.51120052179117803</c:v>
                </c:pt>
                <c:pt idx="17681" formatCode="General">
                  <c:v>-0.51627893126700597</c:v>
                </c:pt>
                <c:pt idx="17682" formatCode="General">
                  <c:v>-0.52153690038044997</c:v>
                </c:pt>
                <c:pt idx="17683" formatCode="General">
                  <c:v>-0.52702914594257799</c:v>
                </c:pt>
                <c:pt idx="17684" formatCode="General">
                  <c:v>-0.53227923919926001</c:v>
                </c:pt>
                <c:pt idx="17685" formatCode="General">
                  <c:v>-0.53699625979958898</c:v>
                </c:pt>
                <c:pt idx="17686" formatCode="General">
                  <c:v>-0.540976675968314</c:v>
                </c:pt>
                <c:pt idx="17687" formatCode="General">
                  <c:v>-0.544054969377334</c:v>
                </c:pt>
                <c:pt idx="17688" formatCode="General">
                  <c:v>-0.546079001621527</c:v>
                </c:pt>
                <c:pt idx="17689" formatCode="General">
                  <c:v>-0.54708087608702405</c:v>
                </c:pt>
                <c:pt idx="17690" formatCode="General">
                  <c:v>-0.54778285787217595</c:v>
                </c:pt>
                <c:pt idx="17691" formatCode="General">
                  <c:v>-0.54922185324768702</c:v>
                </c:pt>
                <c:pt idx="17692" formatCode="General">
                  <c:v>-0.55124244341160999</c:v>
                </c:pt>
                <c:pt idx="17693" formatCode="General">
                  <c:v>-0.55269443399402096</c:v>
                </c:pt>
                <c:pt idx="17694" formatCode="General">
                  <c:v>-0.55312617965008004</c:v>
                </c:pt>
                <c:pt idx="17695" formatCode="General">
                  <c:v>-0.55281604452133803</c:v>
                </c:pt>
                <c:pt idx="17696" formatCode="General">
                  <c:v>-0.55255631387724402</c:v>
                </c:pt>
                <c:pt idx="17697" formatCode="General">
                  <c:v>-0.55250163142083297</c:v>
                </c:pt>
                <c:pt idx="17698" formatCode="General">
                  <c:v>-0.55210276355992904</c:v>
                </c:pt>
                <c:pt idx="17699" formatCode="General">
                  <c:v>-0.55109012753667297</c:v>
                </c:pt>
                <c:pt idx="17700" formatCode="General">
                  <c:v>-0.54948691400095695</c:v>
                </c:pt>
                <c:pt idx="17701" formatCode="General">
                  <c:v>-0.54749403707432498</c:v>
                </c:pt>
                <c:pt idx="17702" formatCode="General">
                  <c:v>-0.54550924556654401</c:v>
                </c:pt>
                <c:pt idx="17703" formatCode="General">
                  <c:v>-0.54412755677707003</c:v>
                </c:pt>
                <c:pt idx="17704" formatCode="General">
                  <c:v>-0.54316232031649303</c:v>
                </c:pt>
                <c:pt idx="17705" formatCode="General">
                  <c:v>-0.54215670301906504</c:v>
                </c:pt>
                <c:pt idx="17706" formatCode="General">
                  <c:v>-0.54067602346390997</c:v>
                </c:pt>
                <c:pt idx="17707" formatCode="General">
                  <c:v>-0.53821732284572998</c:v>
                </c:pt>
                <c:pt idx="17708" formatCode="General">
                  <c:v>-0.53481258919917496</c:v>
                </c:pt>
                <c:pt idx="17709" formatCode="General">
                  <c:v>-0.53068952202386999</c:v>
                </c:pt>
                <c:pt idx="17710" formatCode="General">
                  <c:v>-0.526258375092165</c:v>
                </c:pt>
                <c:pt idx="17711" formatCode="General">
                  <c:v>-0.52163114360818097</c:v>
                </c:pt>
                <c:pt idx="17712" formatCode="General">
                  <c:v>-0.51687312568496802</c:v>
                </c:pt>
                <c:pt idx="17713" formatCode="General">
                  <c:v>-0.51199344723245399</c:v>
                </c:pt>
                <c:pt idx="17714" formatCode="General">
                  <c:v>-0.50674441417925498</c:v>
                </c:pt>
                <c:pt idx="17715" formatCode="General">
                  <c:v>-0.50090760171152604</c:v>
                </c:pt>
                <c:pt idx="17716" formatCode="General">
                  <c:v>-0.49479048539597498</c:v>
                </c:pt>
                <c:pt idx="17717" formatCode="General">
                  <c:v>-0.48935567158639798</c:v>
                </c:pt>
                <c:pt idx="17718" formatCode="General">
                  <c:v>-0.484948463337733</c:v>
                </c:pt>
                <c:pt idx="17719" formatCode="General">
                  <c:v>-0.48165229570259799</c:v>
                </c:pt>
                <c:pt idx="17720" formatCode="General">
                  <c:v>-0.47929286720182701</c:v>
                </c:pt>
                <c:pt idx="17721" formatCode="General">
                  <c:v>-0.47677944151367302</c:v>
                </c:pt>
                <c:pt idx="17722" formatCode="General">
                  <c:v>-0.47384962341636599</c:v>
                </c:pt>
                <c:pt idx="17723" formatCode="General">
                  <c:v>-0.47095321116319799</c:v>
                </c:pt>
                <c:pt idx="17724" formatCode="General">
                  <c:v>-0.46817994105012001</c:v>
                </c:pt>
                <c:pt idx="17725" formatCode="General">
                  <c:v>-0.46545123799541299</c:v>
                </c:pt>
                <c:pt idx="17726" formatCode="General">
                  <c:v>-0.46263006824257902</c:v>
                </c:pt>
                <c:pt idx="17727" formatCode="General">
                  <c:v>-0.45952214176238199</c:v>
                </c:pt>
                <c:pt idx="17728" formatCode="General">
                  <c:v>-0.45593236409149401</c:v>
                </c:pt>
                <c:pt idx="17729" formatCode="General">
                  <c:v>-0.45192668172321299</c:v>
                </c:pt>
                <c:pt idx="17730" formatCode="General">
                  <c:v>-0.44797823792160102</c:v>
                </c:pt>
                <c:pt idx="17731" formatCode="General">
                  <c:v>-0.44395303632517502</c:v>
                </c:pt>
                <c:pt idx="17732" formatCode="General">
                  <c:v>-0.43954536601131999</c:v>
                </c:pt>
                <c:pt idx="17733" formatCode="General">
                  <c:v>-0.43487469193778799</c:v>
                </c:pt>
                <c:pt idx="17734" formatCode="General">
                  <c:v>-0.42995784814029597</c:v>
                </c:pt>
                <c:pt idx="17735" formatCode="General">
                  <c:v>-0.424745301259498</c:v>
                </c:pt>
                <c:pt idx="17736" formatCode="General">
                  <c:v>-0.41885475837751102</c:v>
                </c:pt>
                <c:pt idx="17737" formatCode="General">
                  <c:v>-0.41190575827641401</c:v>
                </c:pt>
                <c:pt idx="17738" formatCode="General">
                  <c:v>-0.404123443553839</c:v>
                </c:pt>
                <c:pt idx="17739" formatCode="General">
                  <c:v>-0.39614045600754499</c:v>
                </c:pt>
                <c:pt idx="17740" formatCode="General">
                  <c:v>-0.38837937763851299</c:v>
                </c:pt>
                <c:pt idx="17741" formatCode="General">
                  <c:v>-0.380572685647869</c:v>
                </c:pt>
                <c:pt idx="17742" formatCode="General">
                  <c:v>-0.37198555619269902</c:v>
                </c:pt>
                <c:pt idx="17743" formatCode="General">
                  <c:v>-0.36237727868420699</c:v>
                </c:pt>
                <c:pt idx="17744" formatCode="General">
                  <c:v>-0.35221662347692601</c:v>
                </c:pt>
                <c:pt idx="17745" formatCode="General">
                  <c:v>-0.34170853685069802</c:v>
                </c:pt>
                <c:pt idx="17746" formatCode="General">
                  <c:v>-0.33063675832448602</c:v>
                </c:pt>
                <c:pt idx="17747" formatCode="General">
                  <c:v>-0.31856206259509201</c:v>
                </c:pt>
                <c:pt idx="17748" formatCode="General">
                  <c:v>-0.30531536884792498</c:v>
                </c:pt>
                <c:pt idx="17749" formatCode="General">
                  <c:v>-0.29173589315801002</c:v>
                </c:pt>
                <c:pt idx="17750" formatCode="General">
                  <c:v>-0.27857972941519699</c:v>
                </c:pt>
                <c:pt idx="17751" formatCode="General">
                  <c:v>-0.26579546552428102</c:v>
                </c:pt>
                <c:pt idx="17752" formatCode="General">
                  <c:v>-0.25298218772456998</c:v>
                </c:pt>
                <c:pt idx="17753" formatCode="General">
                  <c:v>-0.24001523284895401</c:v>
                </c:pt>
                <c:pt idx="17754" formatCode="General">
                  <c:v>-0.227218252759468</c:v>
                </c:pt>
                <c:pt idx="17755" formatCode="General">
                  <c:v>-0.21482847117058901</c:v>
                </c:pt>
                <c:pt idx="17756" formatCode="General">
                  <c:v>-0.202808787782431</c:v>
                </c:pt>
                <c:pt idx="17757" formatCode="General">
                  <c:v>-0.191163600072632</c:v>
                </c:pt>
                <c:pt idx="17758" formatCode="General">
                  <c:v>-0.18007059901092401</c:v>
                </c:pt>
                <c:pt idx="17759" formatCode="General">
                  <c:v>-0.16947218907349801</c:v>
                </c:pt>
                <c:pt idx="17760" formatCode="General">
                  <c:v>-0.15941599843441001</c:v>
                </c:pt>
                <c:pt idx="17761" formatCode="General">
                  <c:v>-0.150397536760904</c:v>
                </c:pt>
                <c:pt idx="17762" formatCode="General">
                  <c:v>-0.14253833820770301</c:v>
                </c:pt>
                <c:pt idx="17763" formatCode="General">
                  <c:v>-0.13515091949379299</c:v>
                </c:pt>
                <c:pt idx="17764" formatCode="General">
                  <c:v>-0.12731968025701501</c:v>
                </c:pt>
                <c:pt idx="17765" formatCode="General">
                  <c:v>-0.11858652921182</c:v>
                </c:pt>
                <c:pt idx="17766" formatCode="General">
                  <c:v>-0.109197430734727</c:v>
                </c:pt>
                <c:pt idx="17767" formatCode="General">
                  <c:v>-9.9637034596258903E-2</c:v>
                </c:pt>
                <c:pt idx="17768" formatCode="General">
                  <c:v>-8.9924386880061602E-2</c:v>
                </c:pt>
                <c:pt idx="17769" formatCode="General">
                  <c:v>-7.9871396307004502E-2</c:v>
                </c:pt>
                <c:pt idx="17770" formatCode="General">
                  <c:v>-6.93862083556986E-2</c:v>
                </c:pt>
                <c:pt idx="17771" formatCode="General">
                  <c:v>-5.89248675277338E-2</c:v>
                </c:pt>
                <c:pt idx="17772" formatCode="General">
                  <c:v>-4.92817220230602E-2</c:v>
                </c:pt>
                <c:pt idx="17773" formatCode="General">
                  <c:v>-4.0423465280162198E-2</c:v>
                </c:pt>
                <c:pt idx="17774" formatCode="General">
                  <c:v>-3.1748277861194503E-2</c:v>
                </c:pt>
                <c:pt idx="17775" formatCode="General">
                  <c:v>-2.27835636967086E-2</c:v>
                </c:pt>
                <c:pt idx="17776" formatCode="General">
                  <c:v>-1.31674504592803E-2</c:v>
                </c:pt>
                <c:pt idx="17777" formatCode="General">
                  <c:v>-2.7168356246792102E-3</c:v>
                </c:pt>
                <c:pt idx="17778" formatCode="General">
                  <c:v>8.4770572856379192E-3</c:v>
                </c:pt>
                <c:pt idx="17779" formatCode="General">
                  <c:v>2.02897135447715E-2</c:v>
                </c:pt>
                <c:pt idx="17780" formatCode="General">
                  <c:v>3.2610754242192598E-2</c:v>
                </c:pt>
                <c:pt idx="17781" formatCode="General">
                  <c:v>4.5317190658416398E-2</c:v>
                </c:pt>
                <c:pt idx="17782" formatCode="General">
                  <c:v>5.8146990759947802E-2</c:v>
                </c:pt>
                <c:pt idx="17783" formatCode="General">
                  <c:v>7.0864667326246397E-2</c:v>
                </c:pt>
                <c:pt idx="17784" formatCode="General">
                  <c:v>8.3419288540570305E-2</c:v>
                </c:pt>
                <c:pt idx="17785" formatCode="General">
                  <c:v>9.5516430938532404E-2</c:v>
                </c:pt>
                <c:pt idx="17786" formatCode="General">
                  <c:v>0.107194449240975</c:v>
                </c:pt>
                <c:pt idx="17787" formatCode="General">
                  <c:v>0.118932579093456</c:v>
                </c:pt>
                <c:pt idx="17788" formatCode="General">
                  <c:v>0.13053845310317999</c:v>
                </c:pt>
                <c:pt idx="17789" formatCode="General">
                  <c:v>0.14141830943348599</c:v>
                </c:pt>
                <c:pt idx="17790" formatCode="General">
                  <c:v>0.15132662626271401</c:v>
                </c:pt>
                <c:pt idx="17791" formatCode="General">
                  <c:v>0.160281063645723</c:v>
                </c:pt>
                <c:pt idx="17792" formatCode="General">
                  <c:v>0.16811590465586701</c:v>
                </c:pt>
                <c:pt idx="17793" formatCode="General">
                  <c:v>0.17465500775451201</c:v>
                </c:pt>
                <c:pt idx="17794" formatCode="General">
                  <c:v>0.180273213198024</c:v>
                </c:pt>
                <c:pt idx="17795" formatCode="General">
                  <c:v>0.18563839574157001</c:v>
                </c:pt>
                <c:pt idx="17796" formatCode="General">
                  <c:v>0.19142794639829999</c:v>
                </c:pt>
                <c:pt idx="17797" formatCode="General">
                  <c:v>0.198025292151394</c:v>
                </c:pt>
                <c:pt idx="17798" formatCode="General">
                  <c:v>0.205521991917966</c:v>
                </c:pt>
                <c:pt idx="17799" formatCode="General">
                  <c:v>0.21387635101001901</c:v>
                </c:pt>
                <c:pt idx="17800" formatCode="General">
                  <c:v>0.22267337547380101</c:v>
                </c:pt>
                <c:pt idx="17801" formatCode="General">
                  <c:v>0.23170784240630499</c:v>
                </c:pt>
                <c:pt idx="17802" formatCode="General">
                  <c:v>0.24119480477163899</c:v>
                </c:pt>
                <c:pt idx="17803" formatCode="General">
                  <c:v>0.251034628537188</c:v>
                </c:pt>
                <c:pt idx="17804" formatCode="General">
                  <c:v>0.26053311628532999</c:v>
                </c:pt>
                <c:pt idx="17805" formatCode="General">
                  <c:v>0.268938143951443</c:v>
                </c:pt>
                <c:pt idx="17806" formatCode="General">
                  <c:v>0.27624365101729498</c:v>
                </c:pt>
                <c:pt idx="17807" formatCode="General">
                  <c:v>0.282905549328199</c:v>
                </c:pt>
                <c:pt idx="17808" formatCode="General">
                  <c:v>0.28958061211261799</c:v>
                </c:pt>
                <c:pt idx="17809" formatCode="General">
                  <c:v>0.29736718227368297</c:v>
                </c:pt>
                <c:pt idx="17810" formatCode="General">
                  <c:v>0.306756657460241</c:v>
                </c:pt>
                <c:pt idx="17811" formatCode="General">
                  <c:v>0.31713743466327299</c:v>
                </c:pt>
                <c:pt idx="17812" formatCode="General">
                  <c:v>0.32788647952136701</c:v>
                </c:pt>
                <c:pt idx="17813" formatCode="General">
                  <c:v>0.338777358512726</c:v>
                </c:pt>
                <c:pt idx="17814" formatCode="General">
                  <c:v>0.34960835022534298</c:v>
                </c:pt>
                <c:pt idx="17815" formatCode="General">
                  <c:v>0.359983299859161</c:v>
                </c:pt>
                <c:pt idx="17816" formatCode="General">
                  <c:v>0.36968428690629002</c:v>
                </c:pt>
                <c:pt idx="17817" formatCode="General">
                  <c:v>0.37825648893012298</c:v>
                </c:pt>
                <c:pt idx="17818" formatCode="General">
                  <c:v>0.38539886284105701</c:v>
                </c:pt>
                <c:pt idx="17819" formatCode="General">
                  <c:v>0.39176112585756601</c:v>
                </c:pt>
                <c:pt idx="17820" formatCode="General">
                  <c:v>0.397298148790866</c:v>
                </c:pt>
                <c:pt idx="17821" formatCode="General">
                  <c:v>0.401522426423565</c:v>
                </c:pt>
                <c:pt idx="17822" formatCode="General">
                  <c:v>0.40472614938683998</c:v>
                </c:pt>
                <c:pt idx="17823" formatCode="General">
                  <c:v>0.40738066682806301</c:v>
                </c:pt>
                <c:pt idx="17824" formatCode="General">
                  <c:v>0.41009630980989298</c:v>
                </c:pt>
                <c:pt idx="17825" formatCode="General">
                  <c:v>0.41342189628919401</c:v>
                </c:pt>
                <c:pt idx="17826" formatCode="General">
                  <c:v>0.41729992859866</c:v>
                </c:pt>
                <c:pt idx="17827" formatCode="General">
                  <c:v>0.42122810230737601</c:v>
                </c:pt>
                <c:pt idx="17828" formatCode="General">
                  <c:v>0.42506955673193803</c:v>
                </c:pt>
                <c:pt idx="17829" formatCode="General">
                  <c:v>0.42898481022449803</c:v>
                </c:pt>
                <c:pt idx="17830" formatCode="General">
                  <c:v>0.43285521536005001</c:v>
                </c:pt>
                <c:pt idx="17831" formatCode="General">
                  <c:v>0.435851391590243</c:v>
                </c:pt>
                <c:pt idx="17832" formatCode="General">
                  <c:v>0.43732561142258503</c:v>
                </c:pt>
                <c:pt idx="17833" formatCode="General">
                  <c:v>0.43808384925663302</c:v>
                </c:pt>
                <c:pt idx="17834" formatCode="General">
                  <c:v>0.43933645065511601</c:v>
                </c:pt>
                <c:pt idx="17835" formatCode="General">
                  <c:v>0.441218927129087</c:v>
                </c:pt>
                <c:pt idx="17836" formatCode="General">
                  <c:v>0.44310230021099101</c:v>
                </c:pt>
                <c:pt idx="17837" formatCode="General">
                  <c:v>0.44490449699739698</c:v>
                </c:pt>
                <c:pt idx="17838" formatCode="General">
                  <c:v>0.44706941028616598</c:v>
                </c:pt>
                <c:pt idx="17839" formatCode="General">
                  <c:v>0.44990843306443901</c:v>
                </c:pt>
                <c:pt idx="17840" formatCode="General">
                  <c:v>0.45341610975122298</c:v>
                </c:pt>
                <c:pt idx="17841" formatCode="General">
                  <c:v>0.45736771422276801</c:v>
                </c:pt>
                <c:pt idx="17842" formatCode="General">
                  <c:v>0.461533284915707</c:v>
                </c:pt>
                <c:pt idx="17843" formatCode="General">
                  <c:v>0.46597035279360399</c:v>
                </c:pt>
                <c:pt idx="17844" formatCode="General">
                  <c:v>0.47076102677373399</c:v>
                </c:pt>
                <c:pt idx="17845" formatCode="General">
                  <c:v>0.47578725489030399</c:v>
                </c:pt>
                <c:pt idx="17846" formatCode="General">
                  <c:v>0.48059460970270002</c:v>
                </c:pt>
                <c:pt idx="17847" formatCode="General">
                  <c:v>0.484722355714648</c:v>
                </c:pt>
                <c:pt idx="17848" formatCode="General">
                  <c:v>0.48824963158782803</c:v>
                </c:pt>
                <c:pt idx="17849" formatCode="General">
                  <c:v>0.49131528558506798</c:v>
                </c:pt>
                <c:pt idx="17850" formatCode="General">
                  <c:v>0.49387107945925801</c:v>
                </c:pt>
                <c:pt idx="17851" formatCode="General">
                  <c:v>0.49587185193625499</c:v>
                </c:pt>
                <c:pt idx="17852" formatCode="General">
                  <c:v>0.49717176611749597</c:v>
                </c:pt>
                <c:pt idx="17853" formatCode="General">
                  <c:v>0.49736665635621602</c:v>
                </c:pt>
                <c:pt idx="17854" formatCode="General">
                  <c:v>0.496019057385444</c:v>
                </c:pt>
                <c:pt idx="17855" formatCode="General">
                  <c:v>0.49312585529619402</c:v>
                </c:pt>
                <c:pt idx="17856" formatCode="General">
                  <c:v>0.48893981881182902</c:v>
                </c:pt>
                <c:pt idx="17857" formatCode="General">
                  <c:v>0.483952344734488</c:v>
                </c:pt>
                <c:pt idx="17858" formatCode="General">
                  <c:v>0.47897593898354801</c:v>
                </c:pt>
                <c:pt idx="17859" formatCode="General">
                  <c:v>0.474579013985161</c:v>
                </c:pt>
                <c:pt idx="17860" formatCode="General">
                  <c:v>0.470726116889293</c:v>
                </c:pt>
                <c:pt idx="17861" formatCode="General">
                  <c:v>0.46718530417760701</c:v>
                </c:pt>
                <c:pt idx="17862" formatCode="General">
                  <c:v>0.46372519863046102</c:v>
                </c:pt>
                <c:pt idx="17863" formatCode="General">
                  <c:v>0.46027766733287201</c:v>
                </c:pt>
                <c:pt idx="17864" formatCode="General">
                  <c:v>0.45750454198214002</c:v>
                </c:pt>
                <c:pt idx="17865" formatCode="General">
                  <c:v>0.456510886820502</c:v>
                </c:pt>
                <c:pt idx="17866" formatCode="General">
                  <c:v>0.45732944458943903</c:v>
                </c:pt>
                <c:pt idx="17867" formatCode="General">
                  <c:v>0.45881724636608101</c:v>
                </c:pt>
                <c:pt idx="17868" formatCode="General">
                  <c:v>0.46024785752768799</c:v>
                </c:pt>
                <c:pt idx="17869" formatCode="General">
                  <c:v>0.461487830190285</c:v>
                </c:pt>
                <c:pt idx="17870" formatCode="General">
                  <c:v>0.46258699367413297</c:v>
                </c:pt>
                <c:pt idx="17871" formatCode="General">
                  <c:v>0.46335934929488898</c:v>
                </c:pt>
                <c:pt idx="17872" formatCode="General">
                  <c:v>0.46344349255712802</c:v>
                </c:pt>
                <c:pt idx="17873" formatCode="General">
                  <c:v>0.46292944176990902</c:v>
                </c:pt>
                <c:pt idx="17874" formatCode="General">
                  <c:v>0.46229551838559102</c:v>
                </c:pt>
                <c:pt idx="17875" formatCode="General">
                  <c:v>0.461534056066288</c:v>
                </c:pt>
                <c:pt idx="17876" formatCode="General">
                  <c:v>0.46026348564118302</c:v>
                </c:pt>
                <c:pt idx="17877" formatCode="General">
                  <c:v>0.45880755999467498</c:v>
                </c:pt>
                <c:pt idx="17878" formatCode="General">
                  <c:v>0.45711741872581402</c:v>
                </c:pt>
                <c:pt idx="17879" formatCode="General">
                  <c:v>0.45452336865895099</c:v>
                </c:pt>
                <c:pt idx="17880" formatCode="General">
                  <c:v>0.45102475863716401</c:v>
                </c:pt>
                <c:pt idx="17881" formatCode="General">
                  <c:v>0.44701534374463903</c:v>
                </c:pt>
                <c:pt idx="17882" formatCode="General">
                  <c:v>0.44249499562584799</c:v>
                </c:pt>
                <c:pt idx="17883" formatCode="General">
                  <c:v>0.43717226573120199</c:v>
                </c:pt>
                <c:pt idx="17884" formatCode="General">
                  <c:v>0.431059654316093</c:v>
                </c:pt>
                <c:pt idx="17885" formatCode="General">
                  <c:v>0.424509459899025</c:v>
                </c:pt>
                <c:pt idx="17886" formatCode="General">
                  <c:v>0.417598141637614</c:v>
                </c:pt>
                <c:pt idx="17887" formatCode="General">
                  <c:v>0.41003589950710101</c:v>
                </c:pt>
                <c:pt idx="17888" formatCode="General">
                  <c:v>0.40168320899010401</c:v>
                </c:pt>
                <c:pt idx="17889" formatCode="General">
                  <c:v>0.39267740514711302</c:v>
                </c:pt>
                <c:pt idx="17890" formatCode="General">
                  <c:v>0.38296233244704803</c:v>
                </c:pt>
                <c:pt idx="17891" formatCode="General">
                  <c:v>0.37221487889732002</c:v>
                </c:pt>
                <c:pt idx="17892" formatCode="General">
                  <c:v>0.36062888801525</c:v>
                </c:pt>
                <c:pt idx="17893" formatCode="General">
                  <c:v>0.34883250873932697</c:v>
                </c:pt>
                <c:pt idx="17894" formatCode="General">
                  <c:v>0.337356363025684</c:v>
                </c:pt>
                <c:pt idx="17895" formatCode="General">
                  <c:v>0.32599433714732201</c:v>
                </c:pt>
                <c:pt idx="17896" formatCode="General">
                  <c:v>0.31449642730226801</c:v>
                </c:pt>
                <c:pt idx="17897" formatCode="General">
                  <c:v>0.30326086012086301</c:v>
                </c:pt>
                <c:pt idx="17898" formatCode="General">
                  <c:v>0.29295391671072502</c:v>
                </c:pt>
                <c:pt idx="17899" formatCode="General">
                  <c:v>0.28441552769876</c:v>
                </c:pt>
                <c:pt idx="17900" formatCode="General">
                  <c:v>0.277847817175296</c:v>
                </c:pt>
                <c:pt idx="17901" formatCode="General">
                  <c:v>0.27259178797831002</c:v>
                </c:pt>
                <c:pt idx="17902" formatCode="General">
                  <c:v>0.26815189177877602</c:v>
                </c:pt>
                <c:pt idx="17903" formatCode="General">
                  <c:v>0.264438842711818</c:v>
                </c:pt>
                <c:pt idx="17904" formatCode="General">
                  <c:v>0.26131130185340201</c:v>
                </c:pt>
                <c:pt idx="17905" formatCode="General">
                  <c:v>0.25847316462228997</c:v>
                </c:pt>
                <c:pt idx="17906" formatCode="General">
                  <c:v>0.25561646577216901</c:v>
                </c:pt>
                <c:pt idx="17907" formatCode="General">
                  <c:v>0.25243557240188702</c:v>
                </c:pt>
                <c:pt idx="17908" formatCode="General">
                  <c:v>0.248412813835311</c:v>
                </c:pt>
                <c:pt idx="17909" formatCode="General">
                  <c:v>0.242857670534225</c:v>
                </c:pt>
                <c:pt idx="17910" formatCode="General">
                  <c:v>0.23574784666509099</c:v>
                </c:pt>
                <c:pt idx="17911" formatCode="General">
                  <c:v>0.22778209725969301</c:v>
                </c:pt>
                <c:pt idx="17912" formatCode="General">
                  <c:v>0.21941912095376701</c:v>
                </c:pt>
                <c:pt idx="17913" formatCode="General">
                  <c:v>0.21056008612850399</c:v>
                </c:pt>
                <c:pt idx="17914" formatCode="General">
                  <c:v>0.20111040141718101</c:v>
                </c:pt>
                <c:pt idx="17915" formatCode="General">
                  <c:v>0.191365766058117</c:v>
                </c:pt>
                <c:pt idx="17916" formatCode="General">
                  <c:v>0.18174640990305399</c:v>
                </c:pt>
                <c:pt idx="17917" formatCode="General">
                  <c:v>0.172564692370891</c:v>
                </c:pt>
                <c:pt idx="17918" formatCode="General">
                  <c:v>0.16382860690909201</c:v>
                </c:pt>
                <c:pt idx="17919" formatCode="General">
                  <c:v>0.15523944855245</c:v>
                </c:pt>
                <c:pt idx="17920" formatCode="General">
                  <c:v>0.14665178327572201</c:v>
                </c:pt>
                <c:pt idx="17921" formatCode="General">
                  <c:v>0.13807534903851401</c:v>
                </c:pt>
                <c:pt idx="17922" formatCode="General">
                  <c:v>0.129364803791998</c:v>
                </c:pt>
                <c:pt idx="17923" formatCode="General">
                  <c:v>0.120300265037051</c:v>
                </c:pt>
                <c:pt idx="17924" formatCode="General">
                  <c:v>0.110888443622078</c:v>
                </c:pt>
                <c:pt idx="17925" formatCode="General">
                  <c:v>0.101138488430906</c:v>
                </c:pt>
                <c:pt idx="17926" formatCode="General">
                  <c:v>9.0993089035484295E-2</c:v>
                </c:pt>
                <c:pt idx="17927" formatCode="General">
                  <c:v>8.0634288177951097E-2</c:v>
                </c:pt>
                <c:pt idx="17928" formatCode="General">
                  <c:v>6.9951153545662295E-2</c:v>
                </c:pt>
                <c:pt idx="17929" formatCode="General">
                  <c:v>5.8701753033508802E-2</c:v>
                </c:pt>
                <c:pt idx="17930" formatCode="General">
                  <c:v>4.71119253023662E-2</c:v>
                </c:pt>
                <c:pt idx="17931" formatCode="General">
                  <c:v>3.5658973832783401E-2</c:v>
                </c:pt>
                <c:pt idx="17932" formatCode="General">
                  <c:v>2.4670213292826901E-2</c:v>
                </c:pt>
                <c:pt idx="17933" formatCode="General">
                  <c:v>1.4207784175952601E-2</c:v>
                </c:pt>
                <c:pt idx="17934" formatCode="General">
                  <c:v>4.0620665709488798E-3</c:v>
                </c:pt>
                <c:pt idx="17935" formatCode="General">
                  <c:v>-6.0396110495664198E-3</c:v>
                </c:pt>
                <c:pt idx="17936" formatCode="General">
                  <c:v>-1.6363651747732501E-2</c:v>
                </c:pt>
                <c:pt idx="17937" formatCode="General">
                  <c:v>-2.6979412924439301E-2</c:v>
                </c:pt>
                <c:pt idx="17938" formatCode="General">
                  <c:v>-3.7505481756251798E-2</c:v>
                </c:pt>
                <c:pt idx="17939" formatCode="General">
                  <c:v>-4.7985316504405101E-2</c:v>
                </c:pt>
                <c:pt idx="17940" formatCode="General">
                  <c:v>-5.8559659489515303E-2</c:v>
                </c:pt>
                <c:pt idx="17941" formatCode="General">
                  <c:v>-6.9048712801119794E-2</c:v>
                </c:pt>
                <c:pt idx="17942" formatCode="General">
                  <c:v>-7.9516466007498801E-2</c:v>
                </c:pt>
                <c:pt idx="17943" formatCode="General">
                  <c:v>-8.9868208485912898E-2</c:v>
                </c:pt>
                <c:pt idx="17944" formatCode="General">
                  <c:v>-9.9233457427299401E-2</c:v>
                </c:pt>
                <c:pt idx="17945" formatCode="General">
                  <c:v>-0.107064588594644</c:v>
                </c:pt>
                <c:pt idx="17946" formatCode="General">
                  <c:v>-0.114140232979959</c:v>
                </c:pt>
                <c:pt idx="17947" formatCode="General">
                  <c:v>-0.12119532081207</c:v>
                </c:pt>
                <c:pt idx="17948" formatCode="General">
                  <c:v>-0.12834098246509201</c:v>
                </c:pt>
                <c:pt idx="17949" formatCode="General">
                  <c:v>-0.135346221755477</c:v>
                </c:pt>
                <c:pt idx="17950" formatCode="General">
                  <c:v>-0.141939261106037</c:v>
                </c:pt>
                <c:pt idx="17951" formatCode="General">
                  <c:v>-0.14810552221408599</c:v>
                </c:pt>
                <c:pt idx="17952" formatCode="General">
                  <c:v>-0.15405374759397999</c:v>
                </c:pt>
                <c:pt idx="17953" formatCode="General">
                  <c:v>-0.16024754576302899</c:v>
                </c:pt>
                <c:pt idx="17954" formatCode="General">
                  <c:v>-0.16728998143179699</c:v>
                </c:pt>
                <c:pt idx="17955" formatCode="General">
                  <c:v>-0.174956903230296</c:v>
                </c:pt>
                <c:pt idx="17956" formatCode="General">
                  <c:v>-0.182592999334871</c:v>
                </c:pt>
                <c:pt idx="17957" formatCode="General">
                  <c:v>-0.19028142563577</c:v>
                </c:pt>
                <c:pt idx="17958" formatCode="General">
                  <c:v>-0.19817165154153699</c:v>
                </c:pt>
                <c:pt idx="17959" formatCode="General">
                  <c:v>-0.205961305207426</c:v>
                </c:pt>
                <c:pt idx="17960" formatCode="General">
                  <c:v>-0.21316179271622801</c:v>
                </c:pt>
                <c:pt idx="17961" formatCode="General">
                  <c:v>-0.21979781451958499</c:v>
                </c:pt>
                <c:pt idx="17962" formatCode="General">
                  <c:v>-0.22625851146657</c:v>
                </c:pt>
                <c:pt idx="17963" formatCode="General">
                  <c:v>-0.23278022149680699</c:v>
                </c:pt>
                <c:pt idx="17964" formatCode="General">
                  <c:v>-0.23948205367848499</c:v>
                </c:pt>
                <c:pt idx="17965" formatCode="General">
                  <c:v>-0.24647046268478001</c:v>
                </c:pt>
                <c:pt idx="17966" formatCode="General">
                  <c:v>-0.25386987552276502</c:v>
                </c:pt>
                <c:pt idx="17967" formatCode="General">
                  <c:v>-0.26174204248552901</c:v>
                </c:pt>
                <c:pt idx="17968" formatCode="General">
                  <c:v>-0.270284943169881</c:v>
                </c:pt>
                <c:pt idx="17969" formatCode="General">
                  <c:v>-0.27941580689080697</c:v>
                </c:pt>
                <c:pt idx="17970" formatCode="General">
                  <c:v>-0.28884727942891703</c:v>
                </c:pt>
                <c:pt idx="17971" formatCode="General">
                  <c:v>-0.298700930781653</c:v>
                </c:pt>
                <c:pt idx="17972" formatCode="General">
                  <c:v>-0.30886225808518802</c:v>
                </c:pt>
                <c:pt idx="17973" formatCode="General">
                  <c:v>-0.31875594749039698</c:v>
                </c:pt>
                <c:pt idx="17974" formatCode="General">
                  <c:v>-0.32807835753111603</c:v>
                </c:pt>
                <c:pt idx="17975" formatCode="General">
                  <c:v>-0.33688666889586699</c:v>
                </c:pt>
                <c:pt idx="17976" formatCode="General">
                  <c:v>-0.34494743486892898</c:v>
                </c:pt>
                <c:pt idx="17977" formatCode="General">
                  <c:v>-0.35177831351077798</c:v>
                </c:pt>
                <c:pt idx="17978" formatCode="General">
                  <c:v>-0.35718017472618402</c:v>
                </c:pt>
                <c:pt idx="17979" formatCode="General">
                  <c:v>-0.36115580526507302</c:v>
                </c:pt>
                <c:pt idx="17980" formatCode="General">
                  <c:v>-0.36361110392570001</c:v>
                </c:pt>
                <c:pt idx="17981" formatCode="General">
                  <c:v>-0.36484253798360899</c:v>
                </c:pt>
                <c:pt idx="17982" formatCode="General">
                  <c:v>-0.36573418814695502</c:v>
                </c:pt>
                <c:pt idx="17983" formatCode="General">
                  <c:v>-0.36682918940216502</c:v>
                </c:pt>
                <c:pt idx="17984" formatCode="General">
                  <c:v>-0.36828670552994303</c:v>
                </c:pt>
                <c:pt idx="17985" formatCode="General">
                  <c:v>-0.37011843332222799</c:v>
                </c:pt>
                <c:pt idx="17986" formatCode="General">
                  <c:v>-0.37213327668650897</c:v>
                </c:pt>
                <c:pt idx="17987" formatCode="General">
                  <c:v>-0.37401959113118299</c:v>
                </c:pt>
                <c:pt idx="17988" formatCode="General">
                  <c:v>-0.37555392540260601</c:v>
                </c:pt>
                <c:pt idx="17989" formatCode="General">
                  <c:v>-0.37696540635287701</c:v>
                </c:pt>
                <c:pt idx="17990" formatCode="General">
                  <c:v>-0.37870520274592501</c:v>
                </c:pt>
                <c:pt idx="17991" formatCode="General">
                  <c:v>-0.38103593636691602</c:v>
                </c:pt>
                <c:pt idx="17992" formatCode="General">
                  <c:v>-0.38402939305747102</c:v>
                </c:pt>
                <c:pt idx="17993" formatCode="General">
                  <c:v>-0.38765261397281298</c:v>
                </c:pt>
                <c:pt idx="17994" formatCode="General">
                  <c:v>-0.39206973508387999</c:v>
                </c:pt>
                <c:pt idx="17995" formatCode="General">
                  <c:v>-0.39729670113576998</c:v>
                </c:pt>
                <c:pt idx="17996" formatCode="General">
                  <c:v>-0.402746397499814</c:v>
                </c:pt>
                <c:pt idx="17997" formatCode="General">
                  <c:v>-0.40805223311289501</c:v>
                </c:pt>
                <c:pt idx="17998" formatCode="General">
                  <c:v>-0.41303426292232998</c:v>
                </c:pt>
                <c:pt idx="17999" formatCode="General">
                  <c:v>-0.41703724679993698</c:v>
                </c:pt>
                <c:pt idx="18000" formatCode="General">
                  <c:v>-0.41948173772569802</c:v>
                </c:pt>
                <c:pt idx="18001" formatCode="General">
                  <c:v>-0.42059162102236203</c:v>
                </c:pt>
                <c:pt idx="18002" formatCode="General">
                  <c:v>-0.420991219383264</c:v>
                </c:pt>
                <c:pt idx="18003" formatCode="General">
                  <c:v>-0.42102516183001698</c:v>
                </c:pt>
                <c:pt idx="18004" formatCode="General">
                  <c:v>-0.42076293998831898</c:v>
                </c:pt>
                <c:pt idx="18005" formatCode="General">
                  <c:v>-0.42027933509575399</c:v>
                </c:pt>
                <c:pt idx="18006" formatCode="General">
                  <c:v>-0.41973673948408902</c:v>
                </c:pt>
                <c:pt idx="18007" formatCode="General">
                  <c:v>-0.41897604825590301</c:v>
                </c:pt>
                <c:pt idx="18008" formatCode="General">
                  <c:v>-0.41757670714085998</c:v>
                </c:pt>
                <c:pt idx="18009" formatCode="General">
                  <c:v>-0.41551764743331898</c:v>
                </c:pt>
                <c:pt idx="18010" formatCode="General">
                  <c:v>-0.41302762238750401</c:v>
                </c:pt>
                <c:pt idx="18011" formatCode="General">
                  <c:v>-0.41027370911320699</c:v>
                </c:pt>
                <c:pt idx="18012" formatCode="General">
                  <c:v>-0.407619305802846</c:v>
                </c:pt>
                <c:pt idx="18013" formatCode="General">
                  <c:v>-0.40548174638310602</c:v>
                </c:pt>
                <c:pt idx="18014" formatCode="General">
                  <c:v>-0.40373421159245299</c:v>
                </c:pt>
                <c:pt idx="18015" formatCode="General">
                  <c:v>-0.40158147850437997</c:v>
                </c:pt>
                <c:pt idx="18016" formatCode="General">
                  <c:v>-0.398554759244799</c:v>
                </c:pt>
                <c:pt idx="18017" formatCode="General">
                  <c:v>-0.39498503365037901</c:v>
                </c:pt>
                <c:pt idx="18018" formatCode="General">
                  <c:v>-0.39128532938076899</c:v>
                </c:pt>
                <c:pt idx="18019" formatCode="General">
                  <c:v>-0.38782289738867998</c:v>
                </c:pt>
                <c:pt idx="18020" formatCode="General">
                  <c:v>-0.384825170994954</c:v>
                </c:pt>
                <c:pt idx="18021" formatCode="General">
                  <c:v>-0.38251888214497798</c:v>
                </c:pt>
                <c:pt idx="18022" formatCode="General">
                  <c:v>-0.38089923354025301</c:v>
                </c:pt>
                <c:pt idx="18023" formatCode="General">
                  <c:v>-0.379583417728658</c:v>
                </c:pt>
                <c:pt idx="18024" formatCode="General">
                  <c:v>-0.37862562975029002</c:v>
                </c:pt>
                <c:pt idx="18025" formatCode="General">
                  <c:v>-0.37799892942291402</c:v>
                </c:pt>
                <c:pt idx="18026" formatCode="General">
                  <c:v>-0.37720831960100598</c:v>
                </c:pt>
                <c:pt idx="18027" formatCode="General">
                  <c:v>-0.37609104678848398</c:v>
                </c:pt>
                <c:pt idx="18028" formatCode="General">
                  <c:v>-0.37489556322016598</c:v>
                </c:pt>
                <c:pt idx="18029" formatCode="General">
                  <c:v>-0.37366292183479999</c:v>
                </c:pt>
                <c:pt idx="18030" formatCode="General">
                  <c:v>-0.37212887108835002</c:v>
                </c:pt>
                <c:pt idx="18031" formatCode="General">
                  <c:v>-0.37001099690651301</c:v>
                </c:pt>
                <c:pt idx="18032" formatCode="General">
                  <c:v>-0.36718111727138703</c:v>
                </c:pt>
                <c:pt idx="18033" formatCode="General">
                  <c:v>-0.3636310891251</c:v>
                </c:pt>
                <c:pt idx="18034" formatCode="General">
                  <c:v>-0.35933867927423502</c:v>
                </c:pt>
                <c:pt idx="18035" formatCode="General">
                  <c:v>-0.35424095282773199</c:v>
                </c:pt>
                <c:pt idx="18036" formatCode="General">
                  <c:v>-0.34809466705791198</c:v>
                </c:pt>
                <c:pt idx="18037" formatCode="General">
                  <c:v>-0.34070670489911198</c:v>
                </c:pt>
                <c:pt idx="18038" formatCode="General">
                  <c:v>-0.33255627094027901</c:v>
                </c:pt>
                <c:pt idx="18039" formatCode="General">
                  <c:v>-0.32455235280905598</c:v>
                </c:pt>
                <c:pt idx="18040" formatCode="General">
                  <c:v>-0.31722601299379199</c:v>
                </c:pt>
                <c:pt idx="18041" formatCode="General">
                  <c:v>-0.31048781889638799</c:v>
                </c:pt>
                <c:pt idx="18042" formatCode="General">
                  <c:v>-0.303815560409332</c:v>
                </c:pt>
                <c:pt idx="18043" formatCode="General">
                  <c:v>-0.29686154251765601</c:v>
                </c:pt>
                <c:pt idx="18044" formatCode="General">
                  <c:v>-0.28982707325345602</c:v>
                </c:pt>
                <c:pt idx="18045" formatCode="General">
                  <c:v>-0.283251795941456</c:v>
                </c:pt>
                <c:pt idx="18046" formatCode="General">
                  <c:v>-0.27764907701071201</c:v>
                </c:pt>
                <c:pt idx="18047" formatCode="General">
                  <c:v>-0.27304219296228699</c:v>
                </c:pt>
                <c:pt idx="18048" formatCode="General">
                  <c:v>-0.26901299400748502</c:v>
                </c:pt>
                <c:pt idx="18049" formatCode="General">
                  <c:v>-0.26535333769608899</c:v>
                </c:pt>
                <c:pt idx="18050" formatCode="General">
                  <c:v>-0.26213338589512902</c:v>
                </c:pt>
                <c:pt idx="18051" formatCode="General">
                  <c:v>-0.25923912578066799</c:v>
                </c:pt>
                <c:pt idx="18052" formatCode="General">
                  <c:v>-0.25623234043903598</c:v>
                </c:pt>
                <c:pt idx="18053" formatCode="General">
                  <c:v>-0.25282917230448698</c:v>
                </c:pt>
                <c:pt idx="18054" formatCode="General">
                  <c:v>-0.24916234047824901</c:v>
                </c:pt>
                <c:pt idx="18055" formatCode="General">
                  <c:v>-0.245224725415501</c:v>
                </c:pt>
                <c:pt idx="18056" formatCode="General">
                  <c:v>-0.24109117922020501</c:v>
                </c:pt>
                <c:pt idx="18057" formatCode="General">
                  <c:v>-0.23692485804493299</c:v>
                </c:pt>
                <c:pt idx="18058" formatCode="General">
                  <c:v>-0.23273231837276401</c:v>
                </c:pt>
                <c:pt idx="18059" formatCode="General">
                  <c:v>-0.22832413267183099</c:v>
                </c:pt>
                <c:pt idx="18060" formatCode="General">
                  <c:v>-0.22324039384907099</c:v>
                </c:pt>
                <c:pt idx="18061" formatCode="General">
                  <c:v>-0.21713015255839799</c:v>
                </c:pt>
                <c:pt idx="18062" formatCode="General">
                  <c:v>-0.21002309012164599</c:v>
                </c:pt>
                <c:pt idx="18063" formatCode="General">
                  <c:v>-0.20195929379613201</c:v>
                </c:pt>
                <c:pt idx="18064" formatCode="General">
                  <c:v>-0.192856210410358</c:v>
                </c:pt>
                <c:pt idx="18065" formatCode="General">
                  <c:v>-0.18259830580998901</c:v>
                </c:pt>
                <c:pt idx="18066" formatCode="General">
                  <c:v>-0.17079602306901001</c:v>
                </c:pt>
                <c:pt idx="18067" formatCode="General">
                  <c:v>-0.15765791546442401</c:v>
                </c:pt>
                <c:pt idx="18068" formatCode="General">
                  <c:v>-0.144164355773719</c:v>
                </c:pt>
                <c:pt idx="18069" formatCode="General">
                  <c:v>-0.13103060725711199</c:v>
                </c:pt>
                <c:pt idx="18070" formatCode="General">
                  <c:v>-0.11854651843</c:v>
                </c:pt>
                <c:pt idx="18071" formatCode="General">
                  <c:v>-0.106708753736397</c:v>
                </c:pt>
                <c:pt idx="18072" formatCode="General">
                  <c:v>-9.5301537487766305E-2</c:v>
                </c:pt>
                <c:pt idx="18073" formatCode="General">
                  <c:v>-8.4201901459982603E-2</c:v>
                </c:pt>
                <c:pt idx="18074" formatCode="General">
                  <c:v>-7.3700657856802701E-2</c:v>
                </c:pt>
                <c:pt idx="18075" formatCode="General">
                  <c:v>-6.4241428212986701E-2</c:v>
                </c:pt>
                <c:pt idx="18076" formatCode="General">
                  <c:v>-5.5481393591212499E-2</c:v>
                </c:pt>
                <c:pt idx="18077" formatCode="General">
                  <c:v>-4.6820450303655302E-2</c:v>
                </c:pt>
                <c:pt idx="18078" formatCode="General">
                  <c:v>-3.8286218965566998E-2</c:v>
                </c:pt>
                <c:pt idx="18079" formatCode="General">
                  <c:v>-2.99344046194948E-2</c:v>
                </c:pt>
                <c:pt idx="18080" formatCode="General">
                  <c:v>-2.1770279914711799E-2</c:v>
                </c:pt>
                <c:pt idx="18081" formatCode="General">
                  <c:v>-1.39128013879789E-2</c:v>
                </c:pt>
                <c:pt idx="18082" formatCode="General">
                  <c:v>-6.5050161883512996E-3</c:v>
                </c:pt>
                <c:pt idx="18083" formatCode="General">
                  <c:v>3.8788692632950501E-4</c:v>
                </c:pt>
                <c:pt idx="18084" formatCode="General">
                  <c:v>7.0589671761275398E-3</c:v>
                </c:pt>
                <c:pt idx="18085" formatCode="General">
                  <c:v>1.37150785762114E-2</c:v>
                </c:pt>
                <c:pt idx="18086" formatCode="General">
                  <c:v>2.0323431669253499E-2</c:v>
                </c:pt>
                <c:pt idx="18087" formatCode="General">
                  <c:v>2.6656774892506299E-2</c:v>
                </c:pt>
                <c:pt idx="18088" formatCode="General">
                  <c:v>3.1938221082040301E-2</c:v>
                </c:pt>
                <c:pt idx="18089" formatCode="General">
                  <c:v>3.6049604506310798E-2</c:v>
                </c:pt>
                <c:pt idx="18090" formatCode="General">
                  <c:v>3.9566994251175297E-2</c:v>
                </c:pt>
                <c:pt idx="18091" formatCode="General">
                  <c:v>4.25772653791711E-2</c:v>
                </c:pt>
                <c:pt idx="18092" formatCode="General">
                  <c:v>4.49169699657068E-2</c:v>
                </c:pt>
                <c:pt idx="18093" formatCode="General">
                  <c:v>4.5601845631153298E-2</c:v>
                </c:pt>
                <c:pt idx="18094" formatCode="General">
                  <c:v>4.2693974535930497E-2</c:v>
                </c:pt>
                <c:pt idx="18095" formatCode="General">
                  <c:v>3.6290712506399397E-2</c:v>
                </c:pt>
                <c:pt idx="18096" formatCode="General">
                  <c:v>2.9140397051702301E-2</c:v>
                </c:pt>
                <c:pt idx="18097" formatCode="General">
                  <c:v>2.34569264232312E-2</c:v>
                </c:pt>
                <c:pt idx="18098" formatCode="General">
                  <c:v>2.0260566228051599E-2</c:v>
                </c:pt>
                <c:pt idx="18099" formatCode="General">
                  <c:v>2.0004653911753101E-2</c:v>
                </c:pt>
                <c:pt idx="18100" formatCode="General">
                  <c:v>2.2883688330183099E-2</c:v>
                </c:pt>
                <c:pt idx="18101" formatCode="General">
                  <c:v>2.8879970967591401E-2</c:v>
                </c:pt>
                <c:pt idx="18102" formatCode="General">
                  <c:v>3.70734916523155E-2</c:v>
                </c:pt>
                <c:pt idx="18103" formatCode="General">
                  <c:v>4.6580219625807502E-2</c:v>
                </c:pt>
                <c:pt idx="18104" formatCode="General">
                  <c:v>5.6906734216532098E-2</c:v>
                </c:pt>
                <c:pt idx="18105" formatCode="General">
                  <c:v>6.7514940764489897E-2</c:v>
                </c:pt>
                <c:pt idx="18106" formatCode="General">
                  <c:v>7.7938783366912706E-2</c:v>
                </c:pt>
                <c:pt idx="18107" formatCode="General">
                  <c:v>8.7782020502427699E-2</c:v>
                </c:pt>
                <c:pt idx="18108" formatCode="General">
                  <c:v>9.7234893355797505E-2</c:v>
                </c:pt>
                <c:pt idx="18109" formatCode="General">
                  <c:v>0.10637493491788</c:v>
                </c:pt>
                <c:pt idx="18110" formatCode="General">
                  <c:v>0.11495871196926701</c:v>
                </c:pt>
                <c:pt idx="18111" formatCode="General">
                  <c:v>0.122791568991567</c:v>
                </c:pt>
                <c:pt idx="18112" formatCode="General">
                  <c:v>0.129614081353426</c:v>
                </c:pt>
                <c:pt idx="18113" formatCode="General">
                  <c:v>0.135329475404876</c:v>
                </c:pt>
                <c:pt idx="18114" formatCode="General">
                  <c:v>0.140065399649699</c:v>
                </c:pt>
                <c:pt idx="18115" formatCode="General">
                  <c:v>0.143978827834946</c:v>
                </c:pt>
                <c:pt idx="18116" formatCode="General">
                  <c:v>0.146945963645014</c:v>
                </c:pt>
                <c:pt idx="18117" formatCode="General">
                  <c:v>0.14915682466583799</c:v>
                </c:pt>
                <c:pt idx="18118" formatCode="General">
                  <c:v>0.15159086645575201</c:v>
                </c:pt>
                <c:pt idx="18119" formatCode="General">
                  <c:v>0.15544189023487501</c:v>
                </c:pt>
                <c:pt idx="18120" formatCode="General">
                  <c:v>0.16093733321141701</c:v>
                </c:pt>
                <c:pt idx="18121" formatCode="General">
                  <c:v>0.16767468575887601</c:v>
                </c:pt>
                <c:pt idx="18122" formatCode="General">
                  <c:v>0.17578707474914501</c:v>
                </c:pt>
                <c:pt idx="18123" formatCode="General">
                  <c:v>0.185081893837659</c:v>
                </c:pt>
                <c:pt idx="18124" formatCode="General">
                  <c:v>0.19473762337599601</c:v>
                </c:pt>
                <c:pt idx="18125" formatCode="General">
                  <c:v>0.203939832968489</c:v>
                </c:pt>
                <c:pt idx="18126" formatCode="General">
                  <c:v>0.212528378015412</c:v>
                </c:pt>
                <c:pt idx="18127" formatCode="General">
                  <c:v>0.220817167454751</c:v>
                </c:pt>
                <c:pt idx="18128" formatCode="General">
                  <c:v>0.22866494660766301</c:v>
                </c:pt>
                <c:pt idx="18129" formatCode="General">
                  <c:v>0.23539557440377201</c:v>
                </c:pt>
                <c:pt idx="18130" formatCode="General">
                  <c:v>0.240806098704793</c:v>
                </c:pt>
                <c:pt idx="18131" formatCode="General">
                  <c:v>0.245024857456978</c:v>
                </c:pt>
                <c:pt idx="18132" formatCode="General">
                  <c:v>0.247740709309691</c:v>
                </c:pt>
                <c:pt idx="18133" formatCode="General">
                  <c:v>0.24889372449754099</c:v>
                </c:pt>
                <c:pt idx="18134" formatCode="General">
                  <c:v>0.24894703520300099</c:v>
                </c:pt>
                <c:pt idx="18135" formatCode="General">
                  <c:v>0.24851853929238099</c:v>
                </c:pt>
                <c:pt idx="18136" formatCode="General">
                  <c:v>0.24800746804652901</c:v>
                </c:pt>
                <c:pt idx="18137" formatCode="General">
                  <c:v>0.24759684305653401</c:v>
                </c:pt>
                <c:pt idx="18138" formatCode="General">
                  <c:v>0.24761330019821201</c:v>
                </c:pt>
                <c:pt idx="18139" formatCode="General">
                  <c:v>0.24920835245595599</c:v>
                </c:pt>
                <c:pt idx="18140" formatCode="General">
                  <c:v>0.25363333104859098</c:v>
                </c:pt>
                <c:pt idx="18141" formatCode="General">
                  <c:v>0.26050351741031402</c:v>
                </c:pt>
                <c:pt idx="18142" formatCode="General">
                  <c:v>0.268289491528585</c:v>
                </c:pt>
                <c:pt idx="18143" formatCode="General">
                  <c:v>0.27554805541458299</c:v>
                </c:pt>
                <c:pt idx="18144" formatCode="General">
                  <c:v>0.28201254775889301</c:v>
                </c:pt>
                <c:pt idx="18145" formatCode="General">
                  <c:v>0.28810482381420499</c:v>
                </c:pt>
                <c:pt idx="18146" formatCode="General">
                  <c:v>0.29400673539780398</c:v>
                </c:pt>
                <c:pt idx="18147" formatCode="General">
                  <c:v>0.29995175821560999</c:v>
                </c:pt>
                <c:pt idx="18148" formatCode="General">
                  <c:v>0.30604030796927001</c:v>
                </c:pt>
                <c:pt idx="18149" formatCode="General">
                  <c:v>0.31224662749559901</c:v>
                </c:pt>
                <c:pt idx="18150" formatCode="General">
                  <c:v>0.31861891946454302</c:v>
                </c:pt>
                <c:pt idx="18151" formatCode="General">
                  <c:v>0.32559183717631301</c:v>
                </c:pt>
                <c:pt idx="18152" formatCode="General">
                  <c:v>0.333384672195148</c:v>
                </c:pt>
                <c:pt idx="18153" formatCode="General">
                  <c:v>0.34113476594514602</c:v>
                </c:pt>
                <c:pt idx="18154" formatCode="General">
                  <c:v>0.34749317856733303</c:v>
                </c:pt>
                <c:pt idx="18155" formatCode="General">
                  <c:v>0.35182262133463899</c:v>
                </c:pt>
                <c:pt idx="18156" formatCode="General">
                  <c:v>0.35435635388318898</c:v>
                </c:pt>
                <c:pt idx="18157" formatCode="General">
                  <c:v>0.35544898384723</c:v>
                </c:pt>
                <c:pt idx="18158" formatCode="General">
                  <c:v>0.35541430313325501</c:v>
                </c:pt>
                <c:pt idx="18159" formatCode="General">
                  <c:v>0.35477758679542498</c:v>
                </c:pt>
                <c:pt idx="18160" formatCode="General">
                  <c:v>0.35429356709037302</c:v>
                </c:pt>
                <c:pt idx="18161" formatCode="General">
                  <c:v>0.354493332724586</c:v>
                </c:pt>
                <c:pt idx="18162" formatCode="General">
                  <c:v>0.35531990025686799</c:v>
                </c:pt>
                <c:pt idx="18163" formatCode="General">
                  <c:v>0.35641419121433698</c:v>
                </c:pt>
                <c:pt idx="18164" formatCode="General">
                  <c:v>0.35734066961754002</c:v>
                </c:pt>
                <c:pt idx="18165" formatCode="General">
                  <c:v>0.35762184343306203</c:v>
                </c:pt>
                <c:pt idx="18166" formatCode="General">
                  <c:v>0.35724419433148802</c:v>
                </c:pt>
                <c:pt idx="18167" formatCode="General">
                  <c:v>0.35673122809969199</c:v>
                </c:pt>
                <c:pt idx="18168" formatCode="General">
                  <c:v>0.356452489841662</c:v>
                </c:pt>
                <c:pt idx="18169" formatCode="General">
                  <c:v>0.356042993995209</c:v>
                </c:pt>
                <c:pt idx="18170" formatCode="General">
                  <c:v>0.35445138759994399</c:v>
                </c:pt>
                <c:pt idx="18171" formatCode="General">
                  <c:v>0.351706943775141</c:v>
                </c:pt>
                <c:pt idx="18172" formatCode="General">
                  <c:v>0.34882966750089101</c:v>
                </c:pt>
                <c:pt idx="18173" formatCode="General">
                  <c:v>0.34667744072483597</c:v>
                </c:pt>
                <c:pt idx="18174" formatCode="General">
                  <c:v>0.34582234191799199</c:v>
                </c:pt>
                <c:pt idx="18175" formatCode="General">
                  <c:v>0.34620258185316</c:v>
                </c:pt>
                <c:pt idx="18176" formatCode="General">
                  <c:v>0.34750357519578801</c:v>
                </c:pt>
                <c:pt idx="18177" formatCode="General">
                  <c:v>0.349758759057543</c:v>
                </c:pt>
                <c:pt idx="18178" formatCode="General">
                  <c:v>0.35297628469361703</c:v>
                </c:pt>
                <c:pt idx="18179" formatCode="General">
                  <c:v>0.35659999725791802</c:v>
                </c:pt>
                <c:pt idx="18180" formatCode="General">
                  <c:v>0.35992817420857398</c:v>
                </c:pt>
                <c:pt idx="18181" formatCode="General">
                  <c:v>0.36255050877885397</c:v>
                </c:pt>
                <c:pt idx="18182" formatCode="General">
                  <c:v>0.364562451391854</c:v>
                </c:pt>
                <c:pt idx="18183" formatCode="General">
                  <c:v>0.36603810625335598</c:v>
                </c:pt>
                <c:pt idx="18184" formatCode="General">
                  <c:v>0.367194903922271</c:v>
                </c:pt>
                <c:pt idx="18185" formatCode="General">
                  <c:v>0.36878834261619198</c:v>
                </c:pt>
                <c:pt idx="18186" formatCode="General">
                  <c:v>0.37097866554715903</c:v>
                </c:pt>
                <c:pt idx="18187" formatCode="General">
                  <c:v>0.372940015259769</c:v>
                </c:pt>
                <c:pt idx="18188" formatCode="General">
                  <c:v>0.37383168709357301</c:v>
                </c:pt>
                <c:pt idx="18189" formatCode="General">
                  <c:v>0.37340201294389702</c:v>
                </c:pt>
                <c:pt idx="18190" formatCode="General">
                  <c:v>0.37170302953978301</c:v>
                </c:pt>
                <c:pt idx="18191" formatCode="General">
                  <c:v>0.36839812152233398</c:v>
                </c:pt>
                <c:pt idx="18192" formatCode="General">
                  <c:v>0.36255889801955099</c:v>
                </c:pt>
                <c:pt idx="18193" formatCode="General">
                  <c:v>0.35379684895142899</c:v>
                </c:pt>
                <c:pt idx="18194" formatCode="General">
                  <c:v>0.34297645174288099</c:v>
                </c:pt>
                <c:pt idx="18195" formatCode="General">
                  <c:v>0.33145423624187098</c:v>
                </c:pt>
                <c:pt idx="18196" formatCode="General">
                  <c:v>0.32037699213219401</c:v>
                </c:pt>
                <c:pt idx="18197" formatCode="General">
                  <c:v>0.31066271423813602</c:v>
                </c:pt>
                <c:pt idx="18198" formatCode="General">
                  <c:v>0.30299822833656198</c:v>
                </c:pt>
                <c:pt idx="18199" formatCode="General">
                  <c:v>0.297706591785176</c:v>
                </c:pt>
                <c:pt idx="18200" formatCode="General">
                  <c:v>0.29470696608680802</c:v>
                </c:pt>
                <c:pt idx="18201" formatCode="General">
                  <c:v>0.293372105529487</c:v>
                </c:pt>
                <c:pt idx="18202" formatCode="General">
                  <c:v>0.293047970121881</c:v>
                </c:pt>
                <c:pt idx="18203" formatCode="General">
                  <c:v>0.29338543284720298</c:v>
                </c:pt>
                <c:pt idx="18204" formatCode="General">
                  <c:v>0.29388915166335799</c:v>
                </c:pt>
                <c:pt idx="18205" formatCode="General">
                  <c:v>0.29391759666374101</c:v>
                </c:pt>
                <c:pt idx="18206" formatCode="General">
                  <c:v>0.29293696887519499</c:v>
                </c:pt>
                <c:pt idx="18207" formatCode="General">
                  <c:v>0.29070441104442601</c:v>
                </c:pt>
                <c:pt idx="18208" formatCode="General">
                  <c:v>0.287569029530094</c:v>
                </c:pt>
                <c:pt idx="18209" formatCode="General">
                  <c:v>0.28441957256459999</c:v>
                </c:pt>
                <c:pt idx="18210" formatCode="General">
                  <c:v>0.28194933200425798</c:v>
                </c:pt>
                <c:pt idx="18211" formatCode="General">
                  <c:v>0.28001654021667899</c:v>
                </c:pt>
                <c:pt idx="18212" formatCode="General">
                  <c:v>0.278504651730835</c:v>
                </c:pt>
                <c:pt idx="18213" formatCode="General">
                  <c:v>0.27724770442915297</c:v>
                </c:pt>
                <c:pt idx="18214" formatCode="General">
                  <c:v>0.27537738207909102</c:v>
                </c:pt>
                <c:pt idx="18215" formatCode="General">
                  <c:v>0.27225135163639103</c:v>
                </c:pt>
                <c:pt idx="18216" formatCode="General">
                  <c:v>0.267919429017556</c:v>
                </c:pt>
                <c:pt idx="18217" formatCode="General">
                  <c:v>0.263008303178834</c:v>
                </c:pt>
                <c:pt idx="18218" formatCode="General">
                  <c:v>0.25788238441730899</c:v>
                </c:pt>
                <c:pt idx="18219" formatCode="General">
                  <c:v>0.252340301715471</c:v>
                </c:pt>
                <c:pt idx="18220" formatCode="General">
                  <c:v>0.24642680107067599</c:v>
                </c:pt>
                <c:pt idx="18221" formatCode="General">
                  <c:v>0.24017245836694501</c:v>
                </c:pt>
                <c:pt idx="18222" formatCode="General">
                  <c:v>0.23349001000873601</c:v>
                </c:pt>
                <c:pt idx="18223" formatCode="General">
                  <c:v>0.226266694305749</c:v>
                </c:pt>
                <c:pt idx="18224" formatCode="General">
                  <c:v>0.218561577293507</c:v>
                </c:pt>
                <c:pt idx="18225" formatCode="General">
                  <c:v>0.21034039290825601</c:v>
                </c:pt>
                <c:pt idx="18226" formatCode="General">
                  <c:v>0.201428592202061</c:v>
                </c:pt>
                <c:pt idx="18227" formatCode="General">
                  <c:v>0.19223639299345599</c:v>
                </c:pt>
                <c:pt idx="18228" formatCode="General">
                  <c:v>0.18316586523560199</c:v>
                </c:pt>
                <c:pt idx="18229" formatCode="General">
                  <c:v>0.174361395278607</c:v>
                </c:pt>
                <c:pt idx="18230" formatCode="General">
                  <c:v>0.16584694087691901</c:v>
                </c:pt>
                <c:pt idx="18231" formatCode="General">
                  <c:v>0.15759473025367601</c:v>
                </c:pt>
                <c:pt idx="18232" formatCode="General">
                  <c:v>0.14988656818639401</c:v>
                </c:pt>
                <c:pt idx="18233" formatCode="General">
                  <c:v>0.143041883407238</c:v>
                </c:pt>
                <c:pt idx="18234" formatCode="General">
                  <c:v>0.13699948447393601</c:v>
                </c:pt>
                <c:pt idx="18235" formatCode="General">
                  <c:v>0.13184094718967301</c:v>
                </c:pt>
                <c:pt idx="18236" formatCode="General">
                  <c:v>0.128029587512723</c:v>
                </c:pt>
                <c:pt idx="18237" formatCode="General">
                  <c:v>0.125333247431795</c:v>
                </c:pt>
                <c:pt idx="18238" formatCode="General">
                  <c:v>0.122658430626835</c:v>
                </c:pt>
                <c:pt idx="18239" formatCode="General">
                  <c:v>0.11922072076048</c:v>
                </c:pt>
                <c:pt idx="18240" formatCode="General">
                  <c:v>0.115058108942794</c:v>
                </c:pt>
                <c:pt idx="18241" formatCode="General">
                  <c:v>0.110578906274673</c:v>
                </c:pt>
                <c:pt idx="18242" formatCode="General">
                  <c:v>0.105915111705145</c:v>
                </c:pt>
                <c:pt idx="18243" formatCode="General">
                  <c:v>0.10090598266307101</c:v>
                </c:pt>
                <c:pt idx="18244" formatCode="General">
                  <c:v>9.5144326766607903E-2</c:v>
                </c:pt>
                <c:pt idx="18245" formatCode="General">
                  <c:v>8.8469414893036002E-2</c:v>
                </c:pt>
                <c:pt idx="18246" formatCode="General">
                  <c:v>8.13292190655963E-2</c:v>
                </c:pt>
                <c:pt idx="18247" formatCode="General">
                  <c:v>7.4167018313912703E-2</c:v>
                </c:pt>
                <c:pt idx="18248" formatCode="General">
                  <c:v>6.7075429827541305E-2</c:v>
                </c:pt>
                <c:pt idx="18249" formatCode="General">
                  <c:v>6.0099926738879803E-2</c:v>
                </c:pt>
                <c:pt idx="18250" formatCode="General">
                  <c:v>5.3121766686670499E-2</c:v>
                </c:pt>
                <c:pt idx="18251" formatCode="General">
                  <c:v>4.5685338472336301E-2</c:v>
                </c:pt>
                <c:pt idx="18252" formatCode="General">
                  <c:v>3.75597704708652E-2</c:v>
                </c:pt>
                <c:pt idx="18253" formatCode="General">
                  <c:v>2.84143501151808E-2</c:v>
                </c:pt>
                <c:pt idx="18254" formatCode="General">
                  <c:v>1.8426007882998401E-2</c:v>
                </c:pt>
                <c:pt idx="18255" formatCode="General">
                  <c:v>8.5651303405104608E-3</c:v>
                </c:pt>
                <c:pt idx="18256" formatCode="General">
                  <c:v>-3.4801383113039198E-4</c:v>
                </c:pt>
                <c:pt idx="18257" formatCode="General">
                  <c:v>-8.05277580491311E-3</c:v>
                </c:pt>
                <c:pt idx="18258" formatCode="General">
                  <c:v>-1.4849101799436701E-2</c:v>
                </c:pt>
                <c:pt idx="18259" formatCode="General">
                  <c:v>-2.07878412715231E-2</c:v>
                </c:pt>
                <c:pt idx="18260" formatCode="General">
                  <c:v>-2.6491457440538001E-2</c:v>
                </c:pt>
                <c:pt idx="18261" formatCode="General">
                  <c:v>-3.3053390806276402E-2</c:v>
                </c:pt>
                <c:pt idx="18262" formatCode="General">
                  <c:v>-4.1283176643393697E-2</c:v>
                </c:pt>
                <c:pt idx="18263" formatCode="General">
                  <c:v>-5.1157309208385099E-2</c:v>
                </c:pt>
                <c:pt idx="18264" formatCode="General">
                  <c:v>-6.16278615594711E-2</c:v>
                </c:pt>
                <c:pt idx="18265" formatCode="General">
                  <c:v>-7.1925346161014495E-2</c:v>
                </c:pt>
                <c:pt idx="18266" formatCode="General">
                  <c:v>-8.1870023645908493E-2</c:v>
                </c:pt>
                <c:pt idx="18267" formatCode="General">
                  <c:v>-9.1386895758101397E-2</c:v>
                </c:pt>
                <c:pt idx="18268" formatCode="General">
                  <c:v>-0.100514464810519</c:v>
                </c:pt>
                <c:pt idx="18269" formatCode="General">
                  <c:v>-0.10925170864415</c:v>
                </c:pt>
                <c:pt idx="18270" formatCode="General">
                  <c:v>-0.117086794635533</c:v>
                </c:pt>
                <c:pt idx="18271" formatCode="General">
                  <c:v>-0.123806887771561</c:v>
                </c:pt>
                <c:pt idx="18272" formatCode="General">
                  <c:v>-0.13002509256567399</c:v>
                </c:pt>
                <c:pt idx="18273" formatCode="General">
                  <c:v>-0.13681302603701201</c:v>
                </c:pt>
                <c:pt idx="18274" formatCode="General">
                  <c:v>-0.144925442436864</c:v>
                </c:pt>
                <c:pt idx="18275" formatCode="General">
                  <c:v>-0.15408081773044</c:v>
                </c:pt>
                <c:pt idx="18276" formatCode="General">
                  <c:v>-0.16362498795330199</c:v>
                </c:pt>
                <c:pt idx="18277" formatCode="General">
                  <c:v>-0.17323695652910001</c:v>
                </c:pt>
                <c:pt idx="18278" formatCode="General">
                  <c:v>-0.18255148813877101</c:v>
                </c:pt>
                <c:pt idx="18279" formatCode="General">
                  <c:v>-0.191195027732037</c:v>
                </c:pt>
                <c:pt idx="18280" formatCode="General">
                  <c:v>-0.198745884122801</c:v>
                </c:pt>
                <c:pt idx="18281" formatCode="General">
                  <c:v>-0.205059395810474</c:v>
                </c:pt>
                <c:pt idx="18282" formatCode="General">
                  <c:v>-0.210283876433079</c:v>
                </c:pt>
                <c:pt idx="18283" formatCode="General">
                  <c:v>-0.21450148284437601</c:v>
                </c:pt>
                <c:pt idx="18284" formatCode="General">
                  <c:v>-0.21807552060546601</c:v>
                </c:pt>
                <c:pt idx="18285" formatCode="General">
                  <c:v>-0.221475243624846</c:v>
                </c:pt>
                <c:pt idx="18286" formatCode="General">
                  <c:v>-0.22464030169757601</c:v>
                </c:pt>
                <c:pt idx="18287" formatCode="General">
                  <c:v>-0.227750861051465</c:v>
                </c:pt>
                <c:pt idx="18288" formatCode="General">
                  <c:v>-0.23119051956136699</c:v>
                </c:pt>
                <c:pt idx="18289" formatCode="General">
                  <c:v>-0.23481379309091099</c:v>
                </c:pt>
                <c:pt idx="18290" formatCode="General">
                  <c:v>-0.23856657325210301</c:v>
                </c:pt>
                <c:pt idx="18291" formatCode="General">
                  <c:v>-0.24247358625822099</c:v>
                </c:pt>
                <c:pt idx="18292" formatCode="General">
                  <c:v>-0.24664736902502499</c:v>
                </c:pt>
                <c:pt idx="18293" formatCode="General">
                  <c:v>-0.25123178150571801</c:v>
                </c:pt>
                <c:pt idx="18294" formatCode="General">
                  <c:v>-0.25615203121313301</c:v>
                </c:pt>
                <c:pt idx="18295" formatCode="General">
                  <c:v>-0.26118303062304399</c:v>
                </c:pt>
                <c:pt idx="18296" formatCode="General">
                  <c:v>-0.26617105611597602</c:v>
                </c:pt>
                <c:pt idx="18297" formatCode="General">
                  <c:v>-0.27144658263145699</c:v>
                </c:pt>
                <c:pt idx="18298" formatCode="General">
                  <c:v>-0.27721619741202802</c:v>
                </c:pt>
                <c:pt idx="18299" formatCode="General">
                  <c:v>-0.28326380539675</c:v>
                </c:pt>
                <c:pt idx="18300" formatCode="General">
                  <c:v>-0.28957957952994601</c:v>
                </c:pt>
                <c:pt idx="18301" formatCode="General">
                  <c:v>-0.29572471522575799</c:v>
                </c:pt>
                <c:pt idx="18302" formatCode="General">
                  <c:v>-0.30138127486771799</c:v>
                </c:pt>
                <c:pt idx="18303" formatCode="General">
                  <c:v>-0.306634141860395</c:v>
                </c:pt>
                <c:pt idx="18304" formatCode="General">
                  <c:v>-0.31118088319178899</c:v>
                </c:pt>
                <c:pt idx="18305" formatCode="General">
                  <c:v>-0.31500190595287503</c:v>
                </c:pt>
                <c:pt idx="18306" formatCode="General">
                  <c:v>-0.318392261668004</c:v>
                </c:pt>
                <c:pt idx="18307" formatCode="General">
                  <c:v>-0.32157655020391701</c:v>
                </c:pt>
                <c:pt idx="18308" formatCode="General">
                  <c:v>-0.32497045204233099</c:v>
                </c:pt>
                <c:pt idx="18309" formatCode="General">
                  <c:v>-0.32913622637594903</c:v>
                </c:pt>
                <c:pt idx="18310" formatCode="General">
                  <c:v>-0.33431755225108101</c:v>
                </c:pt>
                <c:pt idx="18311" formatCode="General">
                  <c:v>-0.33990444275512899</c:v>
                </c:pt>
                <c:pt idx="18312" formatCode="General">
                  <c:v>-0.34518466945038201</c:v>
                </c:pt>
                <c:pt idx="18313" formatCode="General">
                  <c:v>-0.35048074977099702</c:v>
                </c:pt>
                <c:pt idx="18314" formatCode="General">
                  <c:v>-0.35564231204576502</c:v>
                </c:pt>
                <c:pt idx="18315" formatCode="General">
                  <c:v>-0.35947659839940199</c:v>
                </c:pt>
                <c:pt idx="18316" formatCode="General">
                  <c:v>-0.36144277146329201</c:v>
                </c:pt>
                <c:pt idx="18317" formatCode="General">
                  <c:v>-0.36195108800323</c:v>
                </c:pt>
                <c:pt idx="18318" formatCode="General">
                  <c:v>-0.361325302261155</c:v>
                </c:pt>
                <c:pt idx="18319" formatCode="General">
                  <c:v>-0.35958206897369099</c:v>
                </c:pt>
                <c:pt idx="18320" formatCode="General">
                  <c:v>-0.35693445777174099</c:v>
                </c:pt>
                <c:pt idx="18321" formatCode="General">
                  <c:v>-0.35360860044782699</c:v>
                </c:pt>
                <c:pt idx="18322" formatCode="General">
                  <c:v>-0.34977638084576801</c:v>
                </c:pt>
                <c:pt idx="18323" formatCode="General">
                  <c:v>-0.34549160849579502</c:v>
                </c:pt>
                <c:pt idx="18324" formatCode="General">
                  <c:v>-0.34086072310451898</c:v>
                </c:pt>
                <c:pt idx="18325" formatCode="General">
                  <c:v>-0.33616974670653199</c:v>
                </c:pt>
                <c:pt idx="18326" formatCode="General">
                  <c:v>-0.331898299905171</c:v>
                </c:pt>
                <c:pt idx="18327" formatCode="General">
                  <c:v>-0.32873287547672098</c:v>
                </c:pt>
                <c:pt idx="18328" formatCode="General">
                  <c:v>-0.32702409542515098</c:v>
                </c:pt>
                <c:pt idx="18329" formatCode="General">
                  <c:v>-0.326156860472675</c:v>
                </c:pt>
                <c:pt idx="18330" formatCode="General">
                  <c:v>-0.32537259719907702</c:v>
                </c:pt>
                <c:pt idx="18331" formatCode="General">
                  <c:v>-0.32476672843075099</c:v>
                </c:pt>
                <c:pt idx="18332" formatCode="General">
                  <c:v>-0.32475702937191703</c:v>
                </c:pt>
                <c:pt idx="18333" formatCode="General">
                  <c:v>-0.325635218533252</c:v>
                </c:pt>
                <c:pt idx="18334" formatCode="General">
                  <c:v>-0.32758141393180501</c:v>
                </c:pt>
                <c:pt idx="18335" formatCode="General">
                  <c:v>-0.33066094454267297</c:v>
                </c:pt>
                <c:pt idx="18336" formatCode="General">
                  <c:v>-0.33454431680239399</c:v>
                </c:pt>
                <c:pt idx="18337" formatCode="General">
                  <c:v>-0.33847613895471401</c:v>
                </c:pt>
                <c:pt idx="18338" formatCode="General">
                  <c:v>-0.34185695077620898</c:v>
                </c:pt>
                <c:pt idx="18339" formatCode="General">
                  <c:v>-0.34467857076610198</c:v>
                </c:pt>
                <c:pt idx="18340" formatCode="General">
                  <c:v>-0.34733662762196399</c:v>
                </c:pt>
                <c:pt idx="18341" formatCode="General">
                  <c:v>-0.35017584644479099</c:v>
                </c:pt>
                <c:pt idx="18342" formatCode="General">
                  <c:v>-0.35330640879233999</c:v>
                </c:pt>
                <c:pt idx="18343" formatCode="General">
                  <c:v>-0.356651980177211</c:v>
                </c:pt>
                <c:pt idx="18344" formatCode="General">
                  <c:v>-0.35991247966170298</c:v>
                </c:pt>
                <c:pt idx="18345" formatCode="General">
                  <c:v>-0.36255094802057197</c:v>
                </c:pt>
                <c:pt idx="18346" formatCode="General">
                  <c:v>-0.36434935675607799</c:v>
                </c:pt>
                <c:pt idx="18347" formatCode="General">
                  <c:v>-0.365468164852704</c:v>
                </c:pt>
                <c:pt idx="18348" formatCode="General">
                  <c:v>-0.36620899426390002</c:v>
                </c:pt>
                <c:pt idx="18349" formatCode="General">
                  <c:v>-0.36681728070646302</c:v>
                </c:pt>
                <c:pt idx="18350" formatCode="General">
                  <c:v>-0.36692713569612401</c:v>
                </c:pt>
                <c:pt idx="18351" formatCode="General">
                  <c:v>-0.365641969423257</c:v>
                </c:pt>
                <c:pt idx="18352" formatCode="General">
                  <c:v>-0.36213739619845797</c:v>
                </c:pt>
                <c:pt idx="18353" formatCode="General">
                  <c:v>-0.356402442624565</c:v>
                </c:pt>
                <c:pt idx="18354" formatCode="General">
                  <c:v>-0.34929132507038202</c:v>
                </c:pt>
                <c:pt idx="18355" formatCode="General">
                  <c:v>-0.34143420932678997</c:v>
                </c:pt>
                <c:pt idx="18356" formatCode="General">
                  <c:v>-0.33296548708003598</c:v>
                </c:pt>
                <c:pt idx="18357" formatCode="General">
                  <c:v>-0.324301814420621</c:v>
                </c:pt>
                <c:pt idx="18358" formatCode="General">
                  <c:v>-0.31611374066473402</c:v>
                </c:pt>
                <c:pt idx="18359" formatCode="General">
                  <c:v>-0.30882865489901001</c:v>
                </c:pt>
                <c:pt idx="18360" formatCode="General">
                  <c:v>-0.30250686502205598</c:v>
                </c:pt>
                <c:pt idx="18361" formatCode="General">
                  <c:v>-0.29693909451823403</c:v>
                </c:pt>
                <c:pt idx="18362" formatCode="General">
                  <c:v>-0.29176154051101799</c:v>
                </c:pt>
                <c:pt idx="18363" formatCode="General">
                  <c:v>-0.2867521638635</c:v>
                </c:pt>
                <c:pt idx="18364" formatCode="General">
                  <c:v>-0.28189615579386001</c:v>
                </c:pt>
                <c:pt idx="18365" formatCode="General">
                  <c:v>-0.27714800519056998</c:v>
                </c:pt>
                <c:pt idx="18366" formatCode="General">
                  <c:v>-0.27240209888597899</c:v>
                </c:pt>
                <c:pt idx="18367" formatCode="General">
                  <c:v>-0.26765395723804097</c:v>
                </c:pt>
                <c:pt idx="18368" formatCode="General">
                  <c:v>-0.26284124758373201</c:v>
                </c:pt>
                <c:pt idx="18369" formatCode="General">
                  <c:v>-0.25760193200111098</c:v>
                </c:pt>
                <c:pt idx="18370" formatCode="General">
                  <c:v>-0.25162154970241102</c:v>
                </c:pt>
                <c:pt idx="18371" formatCode="General">
                  <c:v>-0.24477499786947901</c:v>
                </c:pt>
                <c:pt idx="18372" formatCode="General">
                  <c:v>-0.237141843200525</c:v>
                </c:pt>
                <c:pt idx="18373" formatCode="General">
                  <c:v>-0.22878031204472199</c:v>
                </c:pt>
                <c:pt idx="18374" formatCode="General">
                  <c:v>-0.219761897376576</c:v>
                </c:pt>
                <c:pt idx="18375" formatCode="General">
                  <c:v>-0.210588657105368</c:v>
                </c:pt>
                <c:pt idx="18376" formatCode="General">
                  <c:v>-0.201853957220749</c:v>
                </c:pt>
                <c:pt idx="18377" formatCode="General">
                  <c:v>-0.193840376961605</c:v>
                </c:pt>
                <c:pt idx="18378" formatCode="General">
                  <c:v>-0.186539000398732</c:v>
                </c:pt>
                <c:pt idx="18379" formatCode="General">
                  <c:v>-0.18000352936176101</c:v>
                </c:pt>
                <c:pt idx="18380" formatCode="General">
                  <c:v>-0.17465419967031701</c:v>
                </c:pt>
                <c:pt idx="18381" formatCode="General">
                  <c:v>-0.170717380799114</c:v>
                </c:pt>
                <c:pt idx="18382" formatCode="General">
                  <c:v>-0.16775861151531599</c:v>
                </c:pt>
                <c:pt idx="18383" formatCode="General">
                  <c:v>-0.165191047218231</c:v>
                </c:pt>
                <c:pt idx="18384" formatCode="General">
                  <c:v>-0.162906266416841</c:v>
                </c:pt>
                <c:pt idx="18385" formatCode="General">
                  <c:v>-0.16086890491507999</c:v>
                </c:pt>
                <c:pt idx="18386" formatCode="General">
                  <c:v>-0.15848819570974801</c:v>
                </c:pt>
                <c:pt idx="18387" formatCode="General">
                  <c:v>-0.155359646340514</c:v>
                </c:pt>
                <c:pt idx="18388" formatCode="General">
                  <c:v>-0.15178969551768001</c:v>
                </c:pt>
                <c:pt idx="18389" formatCode="General">
                  <c:v>-0.14850325766531</c:v>
                </c:pt>
                <c:pt idx="18390" formatCode="General">
                  <c:v>-0.14577033186923399</c:v>
                </c:pt>
                <c:pt idx="18391" formatCode="General">
                  <c:v>-0.14330922598718199</c:v>
                </c:pt>
                <c:pt idx="18392" formatCode="General">
                  <c:v>-0.14072970490025799</c:v>
                </c:pt>
                <c:pt idx="18393" formatCode="General">
                  <c:v>-0.137857535942008</c:v>
                </c:pt>
                <c:pt idx="18394" formatCode="General">
                  <c:v>-0.13463182989530001</c:v>
                </c:pt>
                <c:pt idx="18395" formatCode="General">
                  <c:v>-0.13035790811981399</c:v>
                </c:pt>
                <c:pt idx="18396" formatCode="General">
                  <c:v>-0.124638685131797</c:v>
                </c:pt>
                <c:pt idx="18397" formatCode="General">
                  <c:v>-0.11759709407504799</c:v>
                </c:pt>
                <c:pt idx="18398" formatCode="General">
                  <c:v>-0.10942903489846199</c:v>
                </c:pt>
                <c:pt idx="18399" formatCode="General">
                  <c:v>-0.100284725999139</c:v>
                </c:pt>
                <c:pt idx="18400" formatCode="General">
                  <c:v>-9.0365721993013098E-2</c:v>
                </c:pt>
                <c:pt idx="18401" formatCode="General">
                  <c:v>-8.0211698227024703E-2</c:v>
                </c:pt>
                <c:pt idx="18402" formatCode="General">
                  <c:v>-7.0772105225873502E-2</c:v>
                </c:pt>
                <c:pt idx="18403" formatCode="General">
                  <c:v>-6.2774747247363094E-2</c:v>
                </c:pt>
                <c:pt idx="18404" formatCode="General">
                  <c:v>-5.6070702590059703E-2</c:v>
                </c:pt>
                <c:pt idx="18405" formatCode="General">
                  <c:v>-5.0430672021540703E-2</c:v>
                </c:pt>
                <c:pt idx="18406" formatCode="General">
                  <c:v>-4.5683354247559302E-2</c:v>
                </c:pt>
                <c:pt idx="18407" formatCode="General">
                  <c:v>-4.1375581981623097E-2</c:v>
                </c:pt>
                <c:pt idx="18408" formatCode="General">
                  <c:v>-3.7060870855522898E-2</c:v>
                </c:pt>
                <c:pt idx="18409" formatCode="General">
                  <c:v>-3.2590254000046899E-2</c:v>
                </c:pt>
                <c:pt idx="18410" formatCode="General">
                  <c:v>-2.7907239789269799E-2</c:v>
                </c:pt>
                <c:pt idx="18411" formatCode="General">
                  <c:v>-2.3052425584779001E-2</c:v>
                </c:pt>
                <c:pt idx="18412" formatCode="General">
                  <c:v>-1.8257760121306602E-2</c:v>
                </c:pt>
                <c:pt idx="18413" formatCode="General">
                  <c:v>-1.3505377498524099E-2</c:v>
                </c:pt>
                <c:pt idx="18414" formatCode="General">
                  <c:v>-9.0617469405065605E-3</c:v>
                </c:pt>
                <c:pt idx="18415" formatCode="General">
                  <c:v>-5.6755445445790201E-3</c:v>
                </c:pt>
                <c:pt idx="18416" formatCode="General">
                  <c:v>-3.2843319016547501E-3</c:v>
                </c:pt>
                <c:pt idx="18417" formatCode="General">
                  <c:v>-1.1109577932140601E-3</c:v>
                </c:pt>
                <c:pt idx="18418" formatCode="General">
                  <c:v>1.5209606668606301E-3</c:v>
                </c:pt>
                <c:pt idx="18419" formatCode="General">
                  <c:v>4.9487829718531003E-3</c:v>
                </c:pt>
                <c:pt idx="18420" formatCode="General">
                  <c:v>8.7986605097567297E-3</c:v>
                </c:pt>
                <c:pt idx="18421" formatCode="General">
                  <c:v>1.26115601922808E-2</c:v>
                </c:pt>
                <c:pt idx="18422" formatCode="General">
                  <c:v>1.67765398871377E-2</c:v>
                </c:pt>
                <c:pt idx="18423" formatCode="General">
                  <c:v>2.20773805459979E-2</c:v>
                </c:pt>
                <c:pt idx="18424" formatCode="General">
                  <c:v>2.9327091736016799E-2</c:v>
                </c:pt>
                <c:pt idx="18425" formatCode="General">
                  <c:v>3.8371072313211997E-2</c:v>
                </c:pt>
                <c:pt idx="18426" formatCode="General">
                  <c:v>4.7577449511761301E-2</c:v>
                </c:pt>
                <c:pt idx="18427" formatCode="General">
                  <c:v>5.5149179276130403E-2</c:v>
                </c:pt>
                <c:pt idx="18428" formatCode="General">
                  <c:v>6.00843486367982E-2</c:v>
                </c:pt>
                <c:pt idx="18429" formatCode="General">
                  <c:v>6.2544495652305507E-2</c:v>
                </c:pt>
                <c:pt idx="18430" formatCode="General">
                  <c:v>6.3740004942874795E-2</c:v>
                </c:pt>
                <c:pt idx="18431" formatCode="General">
                  <c:v>6.4842513752797995E-2</c:v>
                </c:pt>
                <c:pt idx="18432" formatCode="General">
                  <c:v>6.6286324195036106E-2</c:v>
                </c:pt>
                <c:pt idx="18433" formatCode="General">
                  <c:v>6.7961357096561897E-2</c:v>
                </c:pt>
                <c:pt idx="18434" formatCode="General">
                  <c:v>6.9664601286987995E-2</c:v>
                </c:pt>
                <c:pt idx="18435" formatCode="General">
                  <c:v>7.1554079431348699E-2</c:v>
                </c:pt>
                <c:pt idx="18436" formatCode="General">
                  <c:v>7.3576587777035504E-2</c:v>
                </c:pt>
                <c:pt idx="18437" formatCode="General">
                  <c:v>7.5112996994956202E-2</c:v>
                </c:pt>
                <c:pt idx="18438" formatCode="General">
                  <c:v>7.6321790087867103E-2</c:v>
                </c:pt>
                <c:pt idx="18439" formatCode="General">
                  <c:v>7.8129357203762004E-2</c:v>
                </c:pt>
                <c:pt idx="18440" formatCode="General">
                  <c:v>8.1006968368658797E-2</c:v>
                </c:pt>
                <c:pt idx="18441" formatCode="General">
                  <c:v>8.4946189476337294E-2</c:v>
                </c:pt>
                <c:pt idx="18442" formatCode="General">
                  <c:v>8.9761040740731393E-2</c:v>
                </c:pt>
                <c:pt idx="18443" formatCode="General">
                  <c:v>9.5373388787652502E-2</c:v>
                </c:pt>
                <c:pt idx="18444" formatCode="General">
                  <c:v>0.101831178734045</c:v>
                </c:pt>
                <c:pt idx="18445" formatCode="General">
                  <c:v>0.108920478807746</c:v>
                </c:pt>
                <c:pt idx="18446" formatCode="General">
                  <c:v>0.116005940166272</c:v>
                </c:pt>
                <c:pt idx="18447" formatCode="General">
                  <c:v>0.122882900660145</c:v>
                </c:pt>
                <c:pt idx="18448" formatCode="General">
                  <c:v>0.12969564812531501</c:v>
                </c:pt>
                <c:pt idx="18449" formatCode="General">
                  <c:v>0.13657878586393801</c:v>
                </c:pt>
                <c:pt idx="18450" formatCode="General">
                  <c:v>0.143700683925471</c:v>
                </c:pt>
                <c:pt idx="18451" formatCode="General">
                  <c:v>0.15112882413027601</c:v>
                </c:pt>
                <c:pt idx="18452" formatCode="General">
                  <c:v>0.15928568353264799</c:v>
                </c:pt>
                <c:pt idx="18453" formatCode="General">
                  <c:v>0.16833993303377401</c:v>
                </c:pt>
                <c:pt idx="18454" formatCode="General">
                  <c:v>0.177932359991543</c:v>
                </c:pt>
                <c:pt idx="18455" formatCode="General">
                  <c:v>0.187583943828313</c:v>
                </c:pt>
                <c:pt idx="18456" formatCode="General">
                  <c:v>0.196859691109049</c:v>
                </c:pt>
                <c:pt idx="18457" formatCode="General">
                  <c:v>0.205528234594199</c:v>
                </c:pt>
                <c:pt idx="18458" formatCode="General">
                  <c:v>0.213572490605177</c:v>
                </c:pt>
                <c:pt idx="18459" formatCode="General">
                  <c:v>0.22129602894568201</c:v>
                </c:pt>
                <c:pt idx="18460" formatCode="General">
                  <c:v>0.228960305679346</c:v>
                </c:pt>
                <c:pt idx="18461" formatCode="General">
                  <c:v>0.23632872902515201</c:v>
                </c:pt>
                <c:pt idx="18462" formatCode="General">
                  <c:v>0.242789038393045</c:v>
                </c:pt>
                <c:pt idx="18463" formatCode="General">
                  <c:v>0.24793666431693101</c:v>
                </c:pt>
                <c:pt idx="18464" formatCode="General">
                  <c:v>0.25111546471041701</c:v>
                </c:pt>
                <c:pt idx="18465" formatCode="General">
                  <c:v>0.25080164676876399</c:v>
                </c:pt>
                <c:pt idx="18466" formatCode="General">
                  <c:v>0.24694732523376201</c:v>
                </c:pt>
                <c:pt idx="18467" formatCode="General">
                  <c:v>0.24129756102771999</c:v>
                </c:pt>
                <c:pt idx="18468" formatCode="General">
                  <c:v>0.23504712862664801</c:v>
                </c:pt>
                <c:pt idx="18469" formatCode="General">
                  <c:v>0.228879871620216</c:v>
                </c:pt>
                <c:pt idx="18470" formatCode="General">
                  <c:v>0.22332350318406</c:v>
                </c:pt>
                <c:pt idx="18471" formatCode="General">
                  <c:v>0.218978353184414</c:v>
                </c:pt>
                <c:pt idx="18472" formatCode="General">
                  <c:v>0.216515278681153</c:v>
                </c:pt>
                <c:pt idx="18473" formatCode="General">
                  <c:v>0.21599243770688201</c:v>
                </c:pt>
                <c:pt idx="18474" formatCode="General">
                  <c:v>0.21637805514768499</c:v>
                </c:pt>
                <c:pt idx="18475" formatCode="General">
                  <c:v>0.216307992380221</c:v>
                </c:pt>
                <c:pt idx="18476" formatCode="General">
                  <c:v>0.21536961231566701</c:v>
                </c:pt>
                <c:pt idx="18477" formatCode="General">
                  <c:v>0.21447447982221601</c:v>
                </c:pt>
                <c:pt idx="18478" formatCode="General">
                  <c:v>0.21425474892637</c:v>
                </c:pt>
                <c:pt idx="18479" formatCode="General">
                  <c:v>0.21445392426359899</c:v>
                </c:pt>
                <c:pt idx="18480" formatCode="General">
                  <c:v>0.214781817707421</c:v>
                </c:pt>
                <c:pt idx="18481" formatCode="General">
                  <c:v>0.214794923618047</c:v>
                </c:pt>
                <c:pt idx="18482" formatCode="General">
                  <c:v>0.21430211255151499</c:v>
                </c:pt>
                <c:pt idx="18483" formatCode="General">
                  <c:v>0.21374622355904399</c:v>
                </c:pt>
                <c:pt idx="18484" formatCode="General">
                  <c:v>0.213698068772326</c:v>
                </c:pt>
                <c:pt idx="18485" formatCode="General">
                  <c:v>0.21436320511714099</c:v>
                </c:pt>
                <c:pt idx="18486" formatCode="General">
                  <c:v>0.21539993020755799</c:v>
                </c:pt>
                <c:pt idx="18487" formatCode="General">
                  <c:v>0.21647706599316299</c:v>
                </c:pt>
                <c:pt idx="18488" formatCode="General">
                  <c:v>0.21789249052951701</c:v>
                </c:pt>
                <c:pt idx="18489" formatCode="General">
                  <c:v>0.220250257356325</c:v>
                </c:pt>
                <c:pt idx="18490" formatCode="General">
                  <c:v>0.223730904921211</c:v>
                </c:pt>
                <c:pt idx="18491" formatCode="General">
                  <c:v>0.22738734419175399</c:v>
                </c:pt>
                <c:pt idx="18492" formatCode="General">
                  <c:v>0.22968546842401699</c:v>
                </c:pt>
                <c:pt idx="18493" formatCode="General">
                  <c:v>0.230682497634631</c:v>
                </c:pt>
                <c:pt idx="18494" formatCode="General">
                  <c:v>0.23123134804541001</c:v>
                </c:pt>
                <c:pt idx="18495" formatCode="General">
                  <c:v>0.23159081745787499</c:v>
                </c:pt>
                <c:pt idx="18496" formatCode="General">
                  <c:v>0.231829220856</c:v>
                </c:pt>
                <c:pt idx="18497" formatCode="General">
                  <c:v>0.231380820520247</c:v>
                </c:pt>
                <c:pt idx="18498" formatCode="General">
                  <c:v>0.229375772239551</c:v>
                </c:pt>
                <c:pt idx="18499" formatCode="General">
                  <c:v>0.22558450954186501</c:v>
                </c:pt>
                <c:pt idx="18500" formatCode="General">
                  <c:v>0.22060732562205601</c:v>
                </c:pt>
                <c:pt idx="18501" formatCode="General">
                  <c:v>0.21560530758845001</c:v>
                </c:pt>
                <c:pt idx="18502" formatCode="General">
                  <c:v>0.21152994745951201</c:v>
                </c:pt>
                <c:pt idx="18503" formatCode="General">
                  <c:v>0.20836981277708799</c:v>
                </c:pt>
                <c:pt idx="18504" formatCode="General">
                  <c:v>0.205795096353311</c:v>
                </c:pt>
                <c:pt idx="18505" formatCode="General">
                  <c:v>0.20332956871688701</c:v>
                </c:pt>
                <c:pt idx="18506" formatCode="General">
                  <c:v>0.200304816354653</c:v>
                </c:pt>
                <c:pt idx="18507" formatCode="General">
                  <c:v>0.19699084633674799</c:v>
                </c:pt>
                <c:pt idx="18508" formatCode="General">
                  <c:v>0.19430120239788801</c:v>
                </c:pt>
                <c:pt idx="18509" formatCode="General">
                  <c:v>0.19290815151990701</c:v>
                </c:pt>
                <c:pt idx="18510" formatCode="General">
                  <c:v>0.19322855758251201</c:v>
                </c:pt>
                <c:pt idx="18511" formatCode="General">
                  <c:v>0.19545397200613801</c:v>
                </c:pt>
                <c:pt idx="18512" formatCode="General">
                  <c:v>0.199267006918008</c:v>
                </c:pt>
                <c:pt idx="18513" formatCode="General">
                  <c:v>0.203866993694368</c:v>
                </c:pt>
                <c:pt idx="18514" formatCode="General">
                  <c:v>0.208628693034418</c:v>
                </c:pt>
                <c:pt idx="18515" formatCode="General">
                  <c:v>0.21272865761648699</c:v>
                </c:pt>
                <c:pt idx="18516" formatCode="General">
                  <c:v>0.21519423062398299</c:v>
                </c:pt>
                <c:pt idx="18517" formatCode="General">
                  <c:v>0.21600606934247099</c:v>
                </c:pt>
                <c:pt idx="18518" formatCode="General">
                  <c:v>0.21584331836584</c:v>
                </c:pt>
                <c:pt idx="18519" formatCode="General">
                  <c:v>0.214872762960823</c:v>
                </c:pt>
                <c:pt idx="18520" formatCode="General">
                  <c:v>0.21283124505317599</c:v>
                </c:pt>
                <c:pt idx="18521" formatCode="General">
                  <c:v>0.20950340325315001</c:v>
                </c:pt>
                <c:pt idx="18522" formatCode="General">
                  <c:v>0.205373816990987</c:v>
                </c:pt>
                <c:pt idx="18523" formatCode="General">
                  <c:v>0.20158110343409799</c:v>
                </c:pt>
                <c:pt idx="18524" formatCode="General">
                  <c:v>0.19882916074339399</c:v>
                </c:pt>
                <c:pt idx="18525" formatCode="General">
                  <c:v>0.19682895456851601</c:v>
                </c:pt>
                <c:pt idx="18526" formatCode="General">
                  <c:v>0.19491868780042901</c:v>
                </c:pt>
                <c:pt idx="18527" formatCode="General">
                  <c:v>0.19280792611973299</c:v>
                </c:pt>
                <c:pt idx="18528" formatCode="General">
                  <c:v>0.19083537217375099</c:v>
                </c:pt>
                <c:pt idx="18529" formatCode="General">
                  <c:v>0.189472481882411</c:v>
                </c:pt>
                <c:pt idx="18530" formatCode="General">
                  <c:v>0.18855653256313101</c:v>
                </c:pt>
                <c:pt idx="18531" formatCode="General">
                  <c:v>0.18738577752408</c:v>
                </c:pt>
                <c:pt idx="18532" formatCode="General">
                  <c:v>0.18528342819000701</c:v>
                </c:pt>
                <c:pt idx="18533" formatCode="General">
                  <c:v>0.18204106374915299</c:v>
                </c:pt>
                <c:pt idx="18534" formatCode="General">
                  <c:v>0.17750894474866299</c:v>
                </c:pt>
                <c:pt idx="18535" formatCode="General">
                  <c:v>0.171682706013946</c:v>
                </c:pt>
                <c:pt idx="18536" formatCode="General">
                  <c:v>0.16516883938256899</c:v>
                </c:pt>
                <c:pt idx="18537" formatCode="General">
                  <c:v>0.15881652111670899</c:v>
                </c:pt>
                <c:pt idx="18538" formatCode="General">
                  <c:v>0.15312741260322299</c:v>
                </c:pt>
                <c:pt idx="18539" formatCode="General">
                  <c:v>0.14828156986711899</c:v>
                </c:pt>
                <c:pt idx="18540" formatCode="General">
                  <c:v>0.14410257853092601</c:v>
                </c:pt>
                <c:pt idx="18541" formatCode="General">
                  <c:v>0.140452610677162</c:v>
                </c:pt>
                <c:pt idx="18542" formatCode="General">
                  <c:v>0.13734734795346101</c:v>
                </c:pt>
                <c:pt idx="18543" formatCode="General">
                  <c:v>0.13448772633929501</c:v>
                </c:pt>
                <c:pt idx="18544" formatCode="General">
                  <c:v>0.13159264509544699</c:v>
                </c:pt>
                <c:pt idx="18545" formatCode="General">
                  <c:v>0.12828503518361101</c:v>
                </c:pt>
                <c:pt idx="18546" formatCode="General">
                  <c:v>0.124587427805308</c:v>
                </c:pt>
                <c:pt idx="18547" formatCode="General">
                  <c:v>0.12153207380323899</c:v>
                </c:pt>
                <c:pt idx="18548" formatCode="General">
                  <c:v>0.119609927608991</c:v>
                </c:pt>
                <c:pt idx="18549" formatCode="General">
                  <c:v>0.11847650758494099</c:v>
                </c:pt>
                <c:pt idx="18550" formatCode="General">
                  <c:v>0.118140269389305</c:v>
                </c:pt>
                <c:pt idx="18551" formatCode="General">
                  <c:v>0.11834665352667099</c:v>
                </c:pt>
                <c:pt idx="18552" formatCode="General">
                  <c:v>0.118407067120277</c:v>
                </c:pt>
                <c:pt idx="18553" formatCode="General">
                  <c:v>0.118039102813933</c:v>
                </c:pt>
                <c:pt idx="18554" formatCode="General">
                  <c:v>0.117397978040124</c:v>
                </c:pt>
                <c:pt idx="18555" formatCode="General">
                  <c:v>0.11644267071915</c:v>
                </c:pt>
                <c:pt idx="18556" formatCode="General">
                  <c:v>0.11481949774516099</c:v>
                </c:pt>
                <c:pt idx="18557" formatCode="General">
                  <c:v>0.112565977140172</c:v>
                </c:pt>
                <c:pt idx="18558" formatCode="General">
                  <c:v>0.11029128984413999</c:v>
                </c:pt>
                <c:pt idx="18559" formatCode="General">
                  <c:v>0.108313200836433</c:v>
                </c:pt>
                <c:pt idx="18560" formatCode="General">
                  <c:v>0.10642800737546</c:v>
                </c:pt>
                <c:pt idx="18561" formatCode="General">
                  <c:v>0.10475570880629501</c:v>
                </c:pt>
                <c:pt idx="18562" formatCode="General">
                  <c:v>0.10361083901007</c:v>
                </c:pt>
                <c:pt idx="18563" formatCode="General">
                  <c:v>0.10308562553217</c:v>
                </c:pt>
                <c:pt idx="18564" formatCode="General">
                  <c:v>0.10285238320137199</c:v>
                </c:pt>
                <c:pt idx="18565" formatCode="General">
                  <c:v>0.102143139116515</c:v>
                </c:pt>
                <c:pt idx="18566" formatCode="General">
                  <c:v>0.100595891266593</c:v>
                </c:pt>
                <c:pt idx="18567" formatCode="General">
                  <c:v>9.86727725423555E-2</c:v>
                </c:pt>
                <c:pt idx="18568" formatCode="General">
                  <c:v>9.6424754104263197E-2</c:v>
                </c:pt>
                <c:pt idx="18569" formatCode="General">
                  <c:v>9.3262547747931607E-2</c:v>
                </c:pt>
                <c:pt idx="18570" formatCode="General">
                  <c:v>8.8849942576069804E-2</c:v>
                </c:pt>
                <c:pt idx="18571" formatCode="General">
                  <c:v>8.3295569507239903E-2</c:v>
                </c:pt>
                <c:pt idx="18572" formatCode="General">
                  <c:v>7.70186192127775E-2</c:v>
                </c:pt>
                <c:pt idx="18573" formatCode="General">
                  <c:v>7.0647324998345903E-2</c:v>
                </c:pt>
                <c:pt idx="18574" formatCode="General">
                  <c:v>6.5047686517596195E-2</c:v>
                </c:pt>
                <c:pt idx="18575" formatCode="General">
                  <c:v>6.0387161746199902E-2</c:v>
                </c:pt>
                <c:pt idx="18576" formatCode="General">
                  <c:v>5.59867063041753E-2</c:v>
                </c:pt>
                <c:pt idx="18577" formatCode="General">
                  <c:v>5.1244275060089703E-2</c:v>
                </c:pt>
                <c:pt idx="18578" formatCode="General">
                  <c:v>4.5972724566271897E-2</c:v>
                </c:pt>
                <c:pt idx="18579" formatCode="General">
                  <c:v>4.0126576982988799E-2</c:v>
                </c:pt>
                <c:pt idx="18580" formatCode="General">
                  <c:v>3.3999999066648197E-2</c:v>
                </c:pt>
                <c:pt idx="18581" formatCode="General">
                  <c:v>2.8234073396337E-2</c:v>
                </c:pt>
                <c:pt idx="18582" formatCode="General">
                  <c:v>2.3190227741622299E-2</c:v>
                </c:pt>
                <c:pt idx="18583" formatCode="General">
                  <c:v>1.89871504973699E-2</c:v>
                </c:pt>
                <c:pt idx="18584" formatCode="General">
                  <c:v>1.5391502117128E-2</c:v>
                </c:pt>
                <c:pt idx="18585" formatCode="General">
                  <c:v>1.16152052328887E-2</c:v>
                </c:pt>
                <c:pt idx="18586" formatCode="General">
                  <c:v>6.8130767079886204E-3</c:v>
                </c:pt>
                <c:pt idx="18587" formatCode="General">
                  <c:v>5.7172025836957298E-4</c:v>
                </c:pt>
                <c:pt idx="18588" formatCode="General">
                  <c:v>-7.4975067297660698E-3</c:v>
                </c:pt>
                <c:pt idx="18589" formatCode="General">
                  <c:v>-1.68634670569516E-2</c:v>
                </c:pt>
                <c:pt idx="18590" formatCode="General">
                  <c:v>-2.5782604224221201E-2</c:v>
                </c:pt>
                <c:pt idx="18591" formatCode="General">
                  <c:v>-3.3274595464791799E-2</c:v>
                </c:pt>
                <c:pt idx="18592" formatCode="General">
                  <c:v>-3.9646347007178701E-2</c:v>
                </c:pt>
                <c:pt idx="18593" formatCode="General">
                  <c:v>-4.5197935324959401E-2</c:v>
                </c:pt>
                <c:pt idx="18594" formatCode="General">
                  <c:v>-4.9685037089377798E-2</c:v>
                </c:pt>
                <c:pt idx="18595" formatCode="General">
                  <c:v>-5.2766704376539401E-2</c:v>
                </c:pt>
                <c:pt idx="18596" formatCode="General">
                  <c:v>-5.4002577883795602E-2</c:v>
                </c:pt>
                <c:pt idx="18597" formatCode="General">
                  <c:v>-5.3155432069118901E-2</c:v>
                </c:pt>
                <c:pt idx="18598" formatCode="General">
                  <c:v>-5.05367214554059E-2</c:v>
                </c:pt>
                <c:pt idx="18599" formatCode="General">
                  <c:v>-4.6238800130356202E-2</c:v>
                </c:pt>
                <c:pt idx="18600" formatCode="General">
                  <c:v>-4.0379816221931299E-2</c:v>
                </c:pt>
                <c:pt idx="18601" formatCode="General">
                  <c:v>-3.4190103873036302E-2</c:v>
                </c:pt>
                <c:pt idx="18602" formatCode="General">
                  <c:v>-2.9352626224960699E-2</c:v>
                </c:pt>
                <c:pt idx="18603" formatCode="General">
                  <c:v>-2.6988097161645401E-2</c:v>
                </c:pt>
                <c:pt idx="18604" formatCode="General">
                  <c:v>-2.7170505329161401E-2</c:v>
                </c:pt>
                <c:pt idx="18605" formatCode="General">
                  <c:v>-2.93648347860507E-2</c:v>
                </c:pt>
                <c:pt idx="18606" formatCode="General">
                  <c:v>-3.3092684990524202E-2</c:v>
                </c:pt>
                <c:pt idx="18607" formatCode="General">
                  <c:v>-3.7585426061055797E-2</c:v>
                </c:pt>
                <c:pt idx="18608" formatCode="General">
                  <c:v>-4.1990115020530697E-2</c:v>
                </c:pt>
                <c:pt idx="18609" formatCode="General">
                  <c:v>-4.6211044212310301E-2</c:v>
                </c:pt>
                <c:pt idx="18610" formatCode="General">
                  <c:v>-5.0775860326118402E-2</c:v>
                </c:pt>
                <c:pt idx="18611" formatCode="General">
                  <c:v>-5.6321195830189297E-2</c:v>
                </c:pt>
                <c:pt idx="18612" formatCode="General">
                  <c:v>-6.3256459648029603E-2</c:v>
                </c:pt>
                <c:pt idx="18613" formatCode="General">
                  <c:v>-7.0943566973006605E-2</c:v>
                </c:pt>
                <c:pt idx="18614" formatCode="General">
                  <c:v>-7.8533982785866499E-2</c:v>
                </c:pt>
                <c:pt idx="18615" formatCode="General">
                  <c:v>-8.6075547162938901E-2</c:v>
                </c:pt>
                <c:pt idx="18616" formatCode="General">
                  <c:v>-9.3885203136429798E-2</c:v>
                </c:pt>
                <c:pt idx="18617" formatCode="General">
                  <c:v>-0.101810405087221</c:v>
                </c:pt>
                <c:pt idx="18618" formatCode="General">
                  <c:v>-0.109519396945663</c:v>
                </c:pt>
                <c:pt idx="18619" formatCode="General">
                  <c:v>-0.116454645103411</c:v>
                </c:pt>
                <c:pt idx="18620" formatCode="General">
                  <c:v>-0.121709771950019</c:v>
                </c:pt>
                <c:pt idx="18621" formatCode="General">
                  <c:v>-0.12502445905516499</c:v>
                </c:pt>
                <c:pt idx="18622" formatCode="General">
                  <c:v>-0.12594978033070001</c:v>
                </c:pt>
                <c:pt idx="18623" formatCode="General">
                  <c:v>-0.123818651771299</c:v>
                </c:pt>
                <c:pt idx="18624" formatCode="General">
                  <c:v>-0.118840206617241</c:v>
                </c:pt>
                <c:pt idx="18625" formatCode="General">
                  <c:v>-0.11175705385950099</c:v>
                </c:pt>
                <c:pt idx="18626" formatCode="General">
                  <c:v>-0.10336322541213</c:v>
                </c:pt>
                <c:pt idx="18627" formatCode="General">
                  <c:v>-9.4053280001716005E-2</c:v>
                </c:pt>
                <c:pt idx="18628" formatCode="General">
                  <c:v>-8.4462794466633698E-2</c:v>
                </c:pt>
                <c:pt idx="18629" formatCode="General">
                  <c:v>-7.5659866723199201E-2</c:v>
                </c:pt>
                <c:pt idx="18630" formatCode="General">
                  <c:v>-6.8082297966323896E-2</c:v>
                </c:pt>
                <c:pt idx="18631" formatCode="General">
                  <c:v>-6.1529360664149199E-2</c:v>
                </c:pt>
                <c:pt idx="18632" formatCode="General">
                  <c:v>-5.5823691947003401E-2</c:v>
                </c:pt>
                <c:pt idx="18633" formatCode="General">
                  <c:v>-5.1568462301328298E-2</c:v>
                </c:pt>
                <c:pt idx="18634" formatCode="General">
                  <c:v>-4.9652507730824101E-2</c:v>
                </c:pt>
                <c:pt idx="18635" formatCode="General">
                  <c:v>-4.9969658253882603E-2</c:v>
                </c:pt>
                <c:pt idx="18636" formatCode="General">
                  <c:v>-5.14582661984683E-2</c:v>
                </c:pt>
                <c:pt idx="18637" formatCode="General">
                  <c:v>-5.2362938804002203E-2</c:v>
                </c:pt>
                <c:pt idx="18638" formatCode="General">
                  <c:v>-5.2107565708891301E-2</c:v>
                </c:pt>
                <c:pt idx="18639" formatCode="General">
                  <c:v>-5.2091225424756402E-2</c:v>
                </c:pt>
                <c:pt idx="18640" formatCode="General">
                  <c:v>-5.3177021826302101E-2</c:v>
                </c:pt>
                <c:pt idx="18641" formatCode="General">
                  <c:v>-5.5282614706464499E-2</c:v>
                </c:pt>
                <c:pt idx="18642" formatCode="General">
                  <c:v>-5.7814656358842802E-2</c:v>
                </c:pt>
                <c:pt idx="18643" formatCode="General">
                  <c:v>-6.0450049777521303E-2</c:v>
                </c:pt>
                <c:pt idx="18644" formatCode="General">
                  <c:v>-6.35763395409321E-2</c:v>
                </c:pt>
                <c:pt idx="18645" formatCode="General">
                  <c:v>-6.7118641451024003E-2</c:v>
                </c:pt>
                <c:pt idx="18646" formatCode="General">
                  <c:v>-7.0070878081583104E-2</c:v>
                </c:pt>
                <c:pt idx="18647" formatCode="General">
                  <c:v>-7.1994706447269394E-2</c:v>
                </c:pt>
                <c:pt idx="18648" formatCode="General">
                  <c:v>-7.3326641114183203E-2</c:v>
                </c:pt>
                <c:pt idx="18649" formatCode="General">
                  <c:v>-7.3961508204792206E-2</c:v>
                </c:pt>
                <c:pt idx="18650" formatCode="General">
                  <c:v>-7.3819589123815102E-2</c:v>
                </c:pt>
                <c:pt idx="18651" formatCode="General">
                  <c:v>-7.2881014647101797E-2</c:v>
                </c:pt>
                <c:pt idx="18652" formatCode="General">
                  <c:v>-7.1045520827424505E-2</c:v>
                </c:pt>
                <c:pt idx="18653" formatCode="General">
                  <c:v>-6.8309535929954396E-2</c:v>
                </c:pt>
                <c:pt idx="18654" formatCode="General">
                  <c:v>-6.47620489064578E-2</c:v>
                </c:pt>
                <c:pt idx="18655" formatCode="General">
                  <c:v>-6.05284505056881E-2</c:v>
                </c:pt>
                <c:pt idx="18656" formatCode="General">
                  <c:v>-5.57503243632365E-2</c:v>
                </c:pt>
                <c:pt idx="18657" formatCode="General">
                  <c:v>-5.0937338735437203E-2</c:v>
                </c:pt>
                <c:pt idx="18658" formatCode="General">
                  <c:v>-4.6469156282978603E-2</c:v>
                </c:pt>
                <c:pt idx="18659" formatCode="General">
                  <c:v>-4.2677600383793597E-2</c:v>
                </c:pt>
                <c:pt idx="18660" formatCode="General">
                  <c:v>-3.9529013290255002E-2</c:v>
                </c:pt>
                <c:pt idx="18661" formatCode="General">
                  <c:v>-3.6056048599924902E-2</c:v>
                </c:pt>
                <c:pt idx="18662" formatCode="General">
                  <c:v>-3.1755256664586E-2</c:v>
                </c:pt>
                <c:pt idx="18663" formatCode="General">
                  <c:v>-2.7005460188933898E-2</c:v>
                </c:pt>
                <c:pt idx="18664" formatCode="General">
                  <c:v>-2.248853028193E-2</c:v>
                </c:pt>
                <c:pt idx="18665" formatCode="General">
                  <c:v>-1.8804437672055599E-2</c:v>
                </c:pt>
                <c:pt idx="18666" formatCode="General">
                  <c:v>-1.6165302672935401E-2</c:v>
                </c:pt>
                <c:pt idx="18667" formatCode="General">
                  <c:v>-1.44431030839482E-2</c:v>
                </c:pt>
                <c:pt idx="18668" formatCode="General">
                  <c:v>-1.3083336646854399E-2</c:v>
                </c:pt>
                <c:pt idx="18669" formatCode="General">
                  <c:v>-1.21650743680444E-2</c:v>
                </c:pt>
                <c:pt idx="18670" formatCode="General">
                  <c:v>-1.22703441284814E-2</c:v>
                </c:pt>
                <c:pt idx="18671" formatCode="General">
                  <c:v>-1.34678289820819E-2</c:v>
                </c:pt>
                <c:pt idx="18672" formatCode="General">
                  <c:v>-1.54630344668746E-2</c:v>
                </c:pt>
                <c:pt idx="18673" formatCode="General">
                  <c:v>-1.7920184580372998E-2</c:v>
                </c:pt>
                <c:pt idx="18674" formatCode="General">
                  <c:v>-2.0586608485526899E-2</c:v>
                </c:pt>
                <c:pt idx="18675" formatCode="General">
                  <c:v>-2.330059002406E-2</c:v>
                </c:pt>
                <c:pt idx="18676" formatCode="General">
                  <c:v>-2.6147434759619798E-2</c:v>
                </c:pt>
                <c:pt idx="18677" formatCode="General">
                  <c:v>-2.96504904787733E-2</c:v>
                </c:pt>
                <c:pt idx="18678" formatCode="General">
                  <c:v>-3.3313595667709799E-2</c:v>
                </c:pt>
                <c:pt idx="18679" formatCode="General">
                  <c:v>-3.6100611309889799E-2</c:v>
                </c:pt>
                <c:pt idx="18680" formatCode="General">
                  <c:v>-3.7866611301144402E-2</c:v>
                </c:pt>
                <c:pt idx="18681" formatCode="General">
                  <c:v>-3.8762949908715601E-2</c:v>
                </c:pt>
                <c:pt idx="18682" formatCode="General">
                  <c:v>-3.8497458650229598E-2</c:v>
                </c:pt>
                <c:pt idx="18683" formatCode="General">
                  <c:v>-3.6890050881231699E-2</c:v>
                </c:pt>
                <c:pt idx="18684" formatCode="General">
                  <c:v>-3.4598351033699903E-2</c:v>
                </c:pt>
                <c:pt idx="18685" formatCode="General">
                  <c:v>-3.2183347157783398E-2</c:v>
                </c:pt>
                <c:pt idx="18686" formatCode="General">
                  <c:v>-2.9629030762684801E-2</c:v>
                </c:pt>
                <c:pt idx="18687" formatCode="General">
                  <c:v>-2.6661173610031098E-2</c:v>
                </c:pt>
                <c:pt idx="18688" formatCode="General">
                  <c:v>-2.31582384367153E-2</c:v>
                </c:pt>
                <c:pt idx="18689" formatCode="General">
                  <c:v>-1.9293411812276898E-2</c:v>
                </c:pt>
                <c:pt idx="18690" formatCode="General">
                  <c:v>-1.56306661063501E-2</c:v>
                </c:pt>
                <c:pt idx="18691" formatCode="General">
                  <c:v>-1.28281304100247E-2</c:v>
                </c:pt>
                <c:pt idx="18692" formatCode="General">
                  <c:v>-1.10361578266707E-2</c:v>
                </c:pt>
                <c:pt idx="18693" formatCode="General">
                  <c:v>-1.02038155575179E-2</c:v>
                </c:pt>
                <c:pt idx="18694" formatCode="General">
                  <c:v>-9.9962678989525596E-3</c:v>
                </c:pt>
                <c:pt idx="18695" formatCode="General">
                  <c:v>-1.0652076388234301E-2</c:v>
                </c:pt>
                <c:pt idx="18696" formatCode="General">
                  <c:v>-1.21541124328028E-2</c:v>
                </c:pt>
                <c:pt idx="18697" formatCode="General">
                  <c:v>-1.3417749751941099E-2</c:v>
                </c:pt>
                <c:pt idx="18698" formatCode="General">
                  <c:v>-1.38184296818658E-2</c:v>
                </c:pt>
                <c:pt idx="18699" formatCode="General">
                  <c:v>-1.34930417803925E-2</c:v>
                </c:pt>
                <c:pt idx="18700" formatCode="General">
                  <c:v>-1.28432314921891E-2</c:v>
                </c:pt>
                <c:pt idx="18701" formatCode="General">
                  <c:v>-1.17039833544548E-2</c:v>
                </c:pt>
                <c:pt idx="18702" formatCode="General">
                  <c:v>-1.03439194794935E-2</c:v>
                </c:pt>
                <c:pt idx="18703" formatCode="General">
                  <c:v>-9.1968162072441993E-3</c:v>
                </c:pt>
                <c:pt idx="18704" formatCode="General">
                  <c:v>-8.5651586373980994E-3</c:v>
                </c:pt>
                <c:pt idx="18705" formatCode="General">
                  <c:v>-8.8744668537020198E-3</c:v>
                </c:pt>
                <c:pt idx="18706" formatCode="General">
                  <c:v>-1.01494759959191E-2</c:v>
                </c:pt>
                <c:pt idx="18707" formatCode="General">
                  <c:v>-1.22830460523693E-2</c:v>
                </c:pt>
                <c:pt idx="18708" formatCode="General">
                  <c:v>-1.51735001528761E-2</c:v>
                </c:pt>
                <c:pt idx="18709" formatCode="General">
                  <c:v>-1.8277703179734602E-2</c:v>
                </c:pt>
                <c:pt idx="18710" formatCode="General">
                  <c:v>-2.0768003743146999E-2</c:v>
                </c:pt>
                <c:pt idx="18711" formatCode="General">
                  <c:v>-2.2259546779743199E-2</c:v>
                </c:pt>
                <c:pt idx="18712" formatCode="General">
                  <c:v>-2.2872073266065902E-2</c:v>
                </c:pt>
                <c:pt idx="18713" formatCode="General">
                  <c:v>-2.2710562538661602E-2</c:v>
                </c:pt>
                <c:pt idx="18714" formatCode="General">
                  <c:v>-2.14402574130611E-2</c:v>
                </c:pt>
                <c:pt idx="18715" formatCode="General">
                  <c:v>-1.9201684579058201E-2</c:v>
                </c:pt>
                <c:pt idx="18716" formatCode="General">
                  <c:v>-1.6953465915177001E-2</c:v>
                </c:pt>
                <c:pt idx="18717" formatCode="General">
                  <c:v>-1.5266085725515599E-2</c:v>
                </c:pt>
                <c:pt idx="18718" formatCode="General">
                  <c:v>-1.39256093799417E-2</c:v>
                </c:pt>
                <c:pt idx="18719" formatCode="General">
                  <c:v>-1.2832175886751999E-2</c:v>
                </c:pt>
                <c:pt idx="18720" formatCode="General">
                  <c:v>-1.22239615527011E-2</c:v>
                </c:pt>
                <c:pt idx="18721" formatCode="General">
                  <c:v>-1.19032249789128E-2</c:v>
                </c:pt>
                <c:pt idx="18722" formatCode="General">
                  <c:v>-1.16963581798845E-2</c:v>
                </c:pt>
                <c:pt idx="18723" formatCode="General">
                  <c:v>-1.1508585484344599E-2</c:v>
                </c:pt>
                <c:pt idx="18724" formatCode="General">
                  <c:v>-1.11063629967887E-2</c:v>
                </c:pt>
                <c:pt idx="18725" formatCode="General">
                  <c:v>-1.0630398723656001E-2</c:v>
                </c:pt>
                <c:pt idx="18726" formatCode="General">
                  <c:v>-1.05232026788549E-2</c:v>
                </c:pt>
                <c:pt idx="18727" formatCode="General">
                  <c:v>-1.06420755477224E-2</c:v>
                </c:pt>
                <c:pt idx="18728" formatCode="General">
                  <c:v>-1.0093919994072199E-2</c:v>
                </c:pt>
                <c:pt idx="18729" formatCode="General">
                  <c:v>-8.2763858488905297E-3</c:v>
                </c:pt>
                <c:pt idx="18730" formatCode="General">
                  <c:v>-5.4029854012171098E-3</c:v>
                </c:pt>
                <c:pt idx="18731" formatCode="General">
                  <c:v>-1.93638716346027E-3</c:v>
                </c:pt>
                <c:pt idx="18732" formatCode="General">
                  <c:v>1.27585920301783E-3</c:v>
                </c:pt>
                <c:pt idx="18733" formatCode="General">
                  <c:v>3.7764862147305501E-3</c:v>
                </c:pt>
                <c:pt idx="18734" formatCode="General">
                  <c:v>5.9968985890638199E-3</c:v>
                </c:pt>
                <c:pt idx="18735" formatCode="General">
                  <c:v>8.2883051277997492E-3</c:v>
                </c:pt>
                <c:pt idx="18736" formatCode="General">
                  <c:v>1.03938498720627E-2</c:v>
                </c:pt>
                <c:pt idx="18737" formatCode="General">
                  <c:v>1.1735429123253101E-2</c:v>
                </c:pt>
                <c:pt idx="18738" formatCode="General">
                  <c:v>1.18310649910066E-2</c:v>
                </c:pt>
                <c:pt idx="18739" formatCode="General">
                  <c:v>1.0576356647608301E-2</c:v>
                </c:pt>
                <c:pt idx="18740" formatCode="General">
                  <c:v>8.2864448556628899E-3</c:v>
                </c:pt>
                <c:pt idx="18741" formatCode="General">
                  <c:v>5.4728372631747298E-3</c:v>
                </c:pt>
                <c:pt idx="18742" formatCode="General">
                  <c:v>2.4090106532820002E-3</c:v>
                </c:pt>
                <c:pt idx="18743" formatCode="General">
                  <c:v>-1.1416671044567101E-3</c:v>
                </c:pt>
                <c:pt idx="18744" formatCode="General">
                  <c:v>-5.04262065027685E-3</c:v>
                </c:pt>
                <c:pt idx="18745" formatCode="General">
                  <c:v>-8.1424364078275593E-3</c:v>
                </c:pt>
                <c:pt idx="18746" formatCode="General">
                  <c:v>-9.2426843476921504E-3</c:v>
                </c:pt>
                <c:pt idx="18747" formatCode="General">
                  <c:v>-8.7783858044829695E-3</c:v>
                </c:pt>
                <c:pt idx="18748" formatCode="General">
                  <c:v>-7.8035091000121402E-3</c:v>
                </c:pt>
                <c:pt idx="18749" formatCode="General">
                  <c:v>-6.6112743407940799E-3</c:v>
                </c:pt>
                <c:pt idx="18750" formatCode="General">
                  <c:v>-4.9991815605126702E-3</c:v>
                </c:pt>
                <c:pt idx="18751" formatCode="General">
                  <c:v>-2.5137429720735898E-3</c:v>
                </c:pt>
                <c:pt idx="18752" formatCode="General">
                  <c:v>1.21377052405106E-3</c:v>
                </c:pt>
                <c:pt idx="18753" formatCode="General">
                  <c:v>6.0089133200847602E-3</c:v>
                </c:pt>
                <c:pt idx="18754" formatCode="General">
                  <c:v>1.11092582789264E-2</c:v>
                </c:pt>
                <c:pt idx="18755" formatCode="General">
                  <c:v>1.5862704596331802E-2</c:v>
                </c:pt>
                <c:pt idx="18756" formatCode="General">
                  <c:v>2.00655073852955E-2</c:v>
                </c:pt>
                <c:pt idx="18757" formatCode="General">
                  <c:v>2.3782693113080299E-2</c:v>
                </c:pt>
                <c:pt idx="18758" formatCode="General">
                  <c:v>2.7265808989270099E-2</c:v>
                </c:pt>
                <c:pt idx="18759" formatCode="General">
                  <c:v>3.04788145862427E-2</c:v>
                </c:pt>
                <c:pt idx="18760" formatCode="General">
                  <c:v>3.3002634043494503E-2</c:v>
                </c:pt>
                <c:pt idx="18761" formatCode="General">
                  <c:v>3.4431769429383301E-2</c:v>
                </c:pt>
                <c:pt idx="18762" formatCode="General">
                  <c:v>3.4347291723548598E-2</c:v>
                </c:pt>
                <c:pt idx="18763" formatCode="General">
                  <c:v>3.2654933859281698E-2</c:v>
                </c:pt>
                <c:pt idx="18764" formatCode="General">
                  <c:v>2.9850635488398902E-2</c:v>
                </c:pt>
                <c:pt idx="18765" formatCode="General">
                  <c:v>2.6383990467463401E-2</c:v>
                </c:pt>
                <c:pt idx="18766" formatCode="General">
                  <c:v>2.24501205506181E-2</c:v>
                </c:pt>
                <c:pt idx="18767" formatCode="General">
                  <c:v>1.8499413365308599E-2</c:v>
                </c:pt>
                <c:pt idx="18768" formatCode="General">
                  <c:v>1.54299292604366E-2</c:v>
                </c:pt>
                <c:pt idx="18769" formatCode="General">
                  <c:v>1.3064971291269699E-2</c:v>
                </c:pt>
                <c:pt idx="18770" formatCode="General">
                  <c:v>1.0299048929586E-2</c:v>
                </c:pt>
                <c:pt idx="18771" formatCode="General">
                  <c:v>7.0930737812203003E-3</c:v>
                </c:pt>
                <c:pt idx="18772" formatCode="General">
                  <c:v>4.5392905456701901E-3</c:v>
                </c:pt>
                <c:pt idx="18773" formatCode="General">
                  <c:v>3.6948260713983998E-3</c:v>
                </c:pt>
                <c:pt idx="18774" formatCode="General">
                  <c:v>4.39752003787049E-3</c:v>
                </c:pt>
                <c:pt idx="18775" formatCode="General">
                  <c:v>5.7093532264880804E-3</c:v>
                </c:pt>
                <c:pt idx="18776" formatCode="General">
                  <c:v>6.9237374617241096E-3</c:v>
                </c:pt>
                <c:pt idx="18777" formatCode="General">
                  <c:v>7.8494906029801404E-3</c:v>
                </c:pt>
                <c:pt idx="18778" formatCode="General">
                  <c:v>8.9001301833843503E-3</c:v>
                </c:pt>
                <c:pt idx="18779" formatCode="General">
                  <c:v>9.9641835651344199E-3</c:v>
                </c:pt>
                <c:pt idx="18780" formatCode="General">
                  <c:v>1.04681905669105E-2</c:v>
                </c:pt>
                <c:pt idx="18781" formatCode="General">
                  <c:v>1.0216350170134701E-2</c:v>
                </c:pt>
                <c:pt idx="18782" formatCode="General">
                  <c:v>9.4582377508212901E-3</c:v>
                </c:pt>
                <c:pt idx="18783" formatCode="General">
                  <c:v>8.6627389979029301E-3</c:v>
                </c:pt>
                <c:pt idx="18784" formatCode="General">
                  <c:v>8.1363426365445597E-3</c:v>
                </c:pt>
                <c:pt idx="18785" formatCode="General">
                  <c:v>7.7674721496094204E-3</c:v>
                </c:pt>
                <c:pt idx="18786" formatCode="General">
                  <c:v>7.11332678265157E-3</c:v>
                </c:pt>
                <c:pt idx="18787" formatCode="General">
                  <c:v>6.0172376710424203E-3</c:v>
                </c:pt>
                <c:pt idx="18788" formatCode="General">
                  <c:v>4.9629802391523703E-3</c:v>
                </c:pt>
                <c:pt idx="18789" formatCode="General">
                  <c:v>4.7900936972876101E-3</c:v>
                </c:pt>
                <c:pt idx="18790" formatCode="General">
                  <c:v>5.7424907497562296E-3</c:v>
                </c:pt>
                <c:pt idx="18791" formatCode="General">
                  <c:v>7.2147434606254501E-3</c:v>
                </c:pt>
                <c:pt idx="18792" formatCode="General">
                  <c:v>8.2418005721492105E-3</c:v>
                </c:pt>
                <c:pt idx="18793" formatCode="General">
                  <c:v>8.0075659337700798E-3</c:v>
                </c:pt>
                <c:pt idx="18794" formatCode="General">
                  <c:v>6.4518350343693697E-3</c:v>
                </c:pt>
                <c:pt idx="18795" formatCode="General">
                  <c:v>4.2252425762949802E-3</c:v>
                </c:pt>
                <c:pt idx="18796" formatCode="General">
                  <c:v>1.9486654836575201E-3</c:v>
                </c:pt>
                <c:pt idx="18797">
                  <c:v>-3.1547298147159103E-5</c:v>
                </c:pt>
                <c:pt idx="18798" formatCode="General">
                  <c:v>-1.8105051606860201E-3</c:v>
                </c:pt>
                <c:pt idx="18799" formatCode="General">
                  <c:v>-3.9008330281974598E-3</c:v>
                </c:pt>
                <c:pt idx="18800" formatCode="General">
                  <c:v>-6.5143240014994804E-3</c:v>
                </c:pt>
                <c:pt idx="18801" formatCode="General">
                  <c:v>-9.5555165214191995E-3</c:v>
                </c:pt>
                <c:pt idx="18802" formatCode="General">
                  <c:v>-1.2466784194614401E-2</c:v>
                </c:pt>
                <c:pt idx="18803" formatCode="General">
                  <c:v>-1.4503407675837601E-2</c:v>
                </c:pt>
                <c:pt idx="18804" formatCode="General">
                  <c:v>-1.5909461091680802E-2</c:v>
                </c:pt>
                <c:pt idx="18805" formatCode="General">
                  <c:v>-1.6933204725328901E-2</c:v>
                </c:pt>
                <c:pt idx="18806" formatCode="General">
                  <c:v>-1.76343835049096E-2</c:v>
                </c:pt>
                <c:pt idx="18807" formatCode="General">
                  <c:v>-1.80517787549722E-2</c:v>
                </c:pt>
                <c:pt idx="18808" formatCode="General">
                  <c:v>-1.8293075865654099E-2</c:v>
                </c:pt>
                <c:pt idx="18809" formatCode="General">
                  <c:v>-1.8608943145722801E-2</c:v>
                </c:pt>
                <c:pt idx="18810" formatCode="General">
                  <c:v>-1.9207308612541201E-2</c:v>
                </c:pt>
                <c:pt idx="18811" formatCode="General">
                  <c:v>-2.0320487976861E-2</c:v>
                </c:pt>
                <c:pt idx="18812" formatCode="General">
                  <c:v>-2.1667660511482102E-2</c:v>
                </c:pt>
                <c:pt idx="18813" formatCode="General">
                  <c:v>-2.2876982406434699E-2</c:v>
                </c:pt>
                <c:pt idx="18814" formatCode="General">
                  <c:v>-2.4175669287607698E-2</c:v>
                </c:pt>
                <c:pt idx="18815" formatCode="General">
                  <c:v>-2.5705184471821199E-2</c:v>
                </c:pt>
                <c:pt idx="18816" formatCode="General">
                  <c:v>-2.7402776128126E-2</c:v>
                </c:pt>
                <c:pt idx="18817" formatCode="General">
                  <c:v>-2.91521471212134E-2</c:v>
                </c:pt>
                <c:pt idx="18818" formatCode="General">
                  <c:v>-3.0695583936316301E-2</c:v>
                </c:pt>
                <c:pt idx="18819" formatCode="General">
                  <c:v>-3.1929098185302103E-2</c:v>
                </c:pt>
                <c:pt idx="18820" formatCode="General">
                  <c:v>-3.2762475105745599E-2</c:v>
                </c:pt>
                <c:pt idx="18821" formatCode="General">
                  <c:v>-3.3229439099139203E-2</c:v>
                </c:pt>
                <c:pt idx="18822" formatCode="General">
                  <c:v>-3.32939699126856E-2</c:v>
                </c:pt>
                <c:pt idx="18823" formatCode="General">
                  <c:v>-3.2985945276766203E-2</c:v>
                </c:pt>
                <c:pt idx="18824" formatCode="General">
                  <c:v>-3.2295502147541497E-2</c:v>
                </c:pt>
                <c:pt idx="18825" formatCode="General">
                  <c:v>-3.1202784928802099E-2</c:v>
                </c:pt>
                <c:pt idx="18826" formatCode="General">
                  <c:v>-3.00788803746035E-2</c:v>
                </c:pt>
                <c:pt idx="18827" formatCode="General">
                  <c:v>-3.0089958419633699E-2</c:v>
                </c:pt>
                <c:pt idx="18828" formatCode="General">
                  <c:v>-3.15826374173198E-2</c:v>
                </c:pt>
                <c:pt idx="18829" formatCode="General">
                  <c:v>-3.4078366059764102E-2</c:v>
                </c:pt>
                <c:pt idx="18830" formatCode="General">
                  <c:v>-3.7676715867034902E-2</c:v>
                </c:pt>
                <c:pt idx="18831" formatCode="General">
                  <c:v>-4.1989189416674601E-2</c:v>
                </c:pt>
                <c:pt idx="18832" formatCode="General">
                  <c:v>-4.6512199697378798E-2</c:v>
                </c:pt>
                <c:pt idx="18833" formatCode="General">
                  <c:v>-5.0929473812220898E-2</c:v>
                </c:pt>
                <c:pt idx="18834" formatCode="General">
                  <c:v>-5.4962972461653499E-2</c:v>
                </c:pt>
                <c:pt idx="18835" formatCode="General">
                  <c:v>-5.8438009573878701E-2</c:v>
                </c:pt>
                <c:pt idx="18836" formatCode="General">
                  <c:v>-6.1093529460041103E-2</c:v>
                </c:pt>
                <c:pt idx="18837" formatCode="General">
                  <c:v>-6.3124913002794297E-2</c:v>
                </c:pt>
                <c:pt idx="18838" formatCode="General">
                  <c:v>-6.4802007207631407E-2</c:v>
                </c:pt>
                <c:pt idx="18839" formatCode="General">
                  <c:v>-6.6307601997126001E-2</c:v>
                </c:pt>
                <c:pt idx="18840" formatCode="General">
                  <c:v>-6.7243798317873901E-2</c:v>
                </c:pt>
                <c:pt idx="18841" formatCode="General">
                  <c:v>-6.7032181287789497E-2</c:v>
                </c:pt>
                <c:pt idx="18842" formatCode="General">
                  <c:v>-6.6018427473623506E-2</c:v>
                </c:pt>
                <c:pt idx="18843" formatCode="General">
                  <c:v>-6.4646836217248302E-2</c:v>
                </c:pt>
                <c:pt idx="18844" formatCode="General">
                  <c:v>-6.32231779904074E-2</c:v>
                </c:pt>
                <c:pt idx="18845" formatCode="General">
                  <c:v>-6.2365578740092902E-2</c:v>
                </c:pt>
                <c:pt idx="18846" formatCode="General">
                  <c:v>-6.2591848433031005E-2</c:v>
                </c:pt>
                <c:pt idx="18847" formatCode="General">
                  <c:v>-6.3426120954854004E-2</c:v>
                </c:pt>
                <c:pt idx="18848" formatCode="General">
                  <c:v>-6.4337304696508404E-2</c:v>
                </c:pt>
                <c:pt idx="18849" formatCode="General">
                  <c:v>-6.5736429658701606E-2</c:v>
                </c:pt>
                <c:pt idx="18850" formatCode="General">
                  <c:v>-6.7874205450084005E-2</c:v>
                </c:pt>
                <c:pt idx="18851" formatCode="General">
                  <c:v>-7.0049857553579703E-2</c:v>
                </c:pt>
                <c:pt idx="18852" formatCode="General">
                  <c:v>-7.1767408058180396E-2</c:v>
                </c:pt>
                <c:pt idx="18853" formatCode="General">
                  <c:v>-7.3339549704263304E-2</c:v>
                </c:pt>
                <c:pt idx="18854" formatCode="General">
                  <c:v>-7.4960879570538999E-2</c:v>
                </c:pt>
                <c:pt idx="18855" formatCode="General">
                  <c:v>-7.65090335795795E-2</c:v>
                </c:pt>
                <c:pt idx="18856" formatCode="General">
                  <c:v>-7.8052257515365195E-2</c:v>
                </c:pt>
                <c:pt idx="18857" formatCode="General">
                  <c:v>-7.9568711153537502E-2</c:v>
                </c:pt>
                <c:pt idx="18858" formatCode="General">
                  <c:v>-8.0978617676377193E-2</c:v>
                </c:pt>
                <c:pt idx="18859" formatCode="General">
                  <c:v>-8.2425861081598703E-2</c:v>
                </c:pt>
                <c:pt idx="18860" formatCode="General">
                  <c:v>-8.3821366128931193E-2</c:v>
                </c:pt>
                <c:pt idx="18861" formatCode="General">
                  <c:v>-8.4722728909017206E-2</c:v>
                </c:pt>
                <c:pt idx="18862" formatCode="General">
                  <c:v>-8.4864481722928306E-2</c:v>
                </c:pt>
                <c:pt idx="18863" formatCode="General">
                  <c:v>-8.4364518405435004E-2</c:v>
                </c:pt>
                <c:pt idx="18864" formatCode="General">
                  <c:v>-8.3940282059239105E-2</c:v>
                </c:pt>
                <c:pt idx="18865" formatCode="General">
                  <c:v>-8.4603874638266297E-2</c:v>
                </c:pt>
                <c:pt idx="18866" formatCode="General">
                  <c:v>-8.6508214485165005E-2</c:v>
                </c:pt>
                <c:pt idx="18867" formatCode="General">
                  <c:v>-8.8711114609030597E-2</c:v>
                </c:pt>
                <c:pt idx="18868" formatCode="General">
                  <c:v>-9.0724502109569699E-2</c:v>
                </c:pt>
                <c:pt idx="18869" formatCode="General">
                  <c:v>-9.2849406718900004E-2</c:v>
                </c:pt>
                <c:pt idx="18870" formatCode="General">
                  <c:v>-9.5041620966065707E-2</c:v>
                </c:pt>
                <c:pt idx="18871" formatCode="General">
                  <c:v>-9.7063989391127495E-2</c:v>
                </c:pt>
                <c:pt idx="18872" formatCode="General">
                  <c:v>-9.8571265302540303E-2</c:v>
                </c:pt>
                <c:pt idx="18873" formatCode="General">
                  <c:v>-9.9404046830391002E-2</c:v>
                </c:pt>
                <c:pt idx="18874" formatCode="General">
                  <c:v>-0.100030070323956</c:v>
                </c:pt>
                <c:pt idx="18875" formatCode="General">
                  <c:v>-0.10065995851113101</c:v>
                </c:pt>
                <c:pt idx="18876" formatCode="General">
                  <c:v>-0.10087026316744301</c:v>
                </c:pt>
                <c:pt idx="18877" formatCode="General">
                  <c:v>-0.100256990521103</c:v>
                </c:pt>
                <c:pt idx="18878" formatCode="General">
                  <c:v>-9.8799548598841394E-2</c:v>
                </c:pt>
                <c:pt idx="18879" formatCode="General">
                  <c:v>-9.6443975494050996E-2</c:v>
                </c:pt>
                <c:pt idx="18880" formatCode="General">
                  <c:v>-9.3196690755700196E-2</c:v>
                </c:pt>
                <c:pt idx="18881" formatCode="General">
                  <c:v>-8.9750505201066005E-2</c:v>
                </c:pt>
                <c:pt idx="18882" formatCode="General">
                  <c:v>-8.7069947506819304E-2</c:v>
                </c:pt>
                <c:pt idx="18883" formatCode="General">
                  <c:v>-8.5215809308829299E-2</c:v>
                </c:pt>
                <c:pt idx="18884" formatCode="General">
                  <c:v>-8.2646592085043394E-2</c:v>
                </c:pt>
                <c:pt idx="18885" formatCode="General">
                  <c:v>-7.7943135186582496E-2</c:v>
                </c:pt>
                <c:pt idx="18886" formatCode="General">
                  <c:v>-7.1351111940631706E-2</c:v>
                </c:pt>
                <c:pt idx="18887" formatCode="General">
                  <c:v>-6.36621623707678E-2</c:v>
                </c:pt>
                <c:pt idx="18888" formatCode="General">
                  <c:v>-5.5128232191017403E-2</c:v>
                </c:pt>
                <c:pt idx="18889" formatCode="General">
                  <c:v>-4.5945815319643098E-2</c:v>
                </c:pt>
                <c:pt idx="18890" formatCode="General">
                  <c:v>-3.69069435880768E-2</c:v>
                </c:pt>
                <c:pt idx="18891" formatCode="General">
                  <c:v>-3.0496217091797E-2</c:v>
                </c:pt>
                <c:pt idx="18892" formatCode="General">
                  <c:v>-2.8575387707264002E-2</c:v>
                </c:pt>
                <c:pt idx="18893" formatCode="General">
                  <c:v>-2.9825028733739E-2</c:v>
                </c:pt>
                <c:pt idx="18894" formatCode="General">
                  <c:v>-3.3213292580215902E-2</c:v>
                </c:pt>
                <c:pt idx="18895" formatCode="General">
                  <c:v>-3.8978865255458801E-2</c:v>
                </c:pt>
                <c:pt idx="18896" formatCode="General">
                  <c:v>-4.64713055674775E-2</c:v>
                </c:pt>
                <c:pt idx="18897" formatCode="General">
                  <c:v>-5.4796703954410102E-2</c:v>
                </c:pt>
                <c:pt idx="18898" formatCode="General">
                  <c:v>-6.4494531800994598E-2</c:v>
                </c:pt>
                <c:pt idx="18899" formatCode="General">
                  <c:v>-7.5874755683925293E-2</c:v>
                </c:pt>
                <c:pt idx="18900" formatCode="General">
                  <c:v>-8.78707307734371E-2</c:v>
                </c:pt>
                <c:pt idx="18901" formatCode="General">
                  <c:v>-9.9566342494124105E-2</c:v>
                </c:pt>
                <c:pt idx="18902" formatCode="General">
                  <c:v>-0.10996186467055601</c:v>
                </c:pt>
                <c:pt idx="18903" formatCode="General">
                  <c:v>-0.11829804122554501</c:v>
                </c:pt>
                <c:pt idx="18904" formatCode="General">
                  <c:v>-0.12513914308227</c:v>
                </c:pt>
                <c:pt idx="18905" formatCode="General">
                  <c:v>-0.130925524858854</c:v>
                </c:pt>
                <c:pt idx="18906" formatCode="General">
                  <c:v>-0.13555872958503801</c:v>
                </c:pt>
                <c:pt idx="18907" formatCode="General">
                  <c:v>-0.13885473541798901</c:v>
                </c:pt>
                <c:pt idx="18908" formatCode="General">
                  <c:v>-0.14019631224510201</c:v>
                </c:pt>
                <c:pt idx="18909" formatCode="General">
                  <c:v>-0.13906530353500501</c:v>
                </c:pt>
                <c:pt idx="18910" formatCode="General">
                  <c:v>-0.13563909341802199</c:v>
                </c:pt>
                <c:pt idx="18911" formatCode="General">
                  <c:v>-0.130399239275061</c:v>
                </c:pt>
                <c:pt idx="18912" formatCode="General">
                  <c:v>-0.123509398185337</c:v>
                </c:pt>
                <c:pt idx="18913" formatCode="General">
                  <c:v>-0.11539157875788</c:v>
                </c:pt>
                <c:pt idx="18914" formatCode="General">
                  <c:v>-0.106825710180643</c:v>
                </c:pt>
                <c:pt idx="18915" formatCode="General">
                  <c:v>-9.8416417014751498E-2</c:v>
                </c:pt>
                <c:pt idx="18916" formatCode="General">
                  <c:v>-8.9985668633159793E-2</c:v>
                </c:pt>
                <c:pt idx="18917" formatCode="General">
                  <c:v>-8.17839044528611E-2</c:v>
                </c:pt>
                <c:pt idx="18918" formatCode="General">
                  <c:v>-7.4733305926778307E-2</c:v>
                </c:pt>
                <c:pt idx="18919" formatCode="General">
                  <c:v>-6.8980798889041003E-2</c:v>
                </c:pt>
                <c:pt idx="18920" formatCode="General">
                  <c:v>-6.4085233410972997E-2</c:v>
                </c:pt>
                <c:pt idx="18921" formatCode="General">
                  <c:v>-5.9804372304895201E-2</c:v>
                </c:pt>
                <c:pt idx="18922" formatCode="General">
                  <c:v>-5.6445145820291497E-2</c:v>
                </c:pt>
                <c:pt idx="18923" formatCode="General">
                  <c:v>-5.4059517543289803E-2</c:v>
                </c:pt>
                <c:pt idx="18924" formatCode="General">
                  <c:v>-5.2526928206497597E-2</c:v>
                </c:pt>
                <c:pt idx="18925" formatCode="General">
                  <c:v>-5.1972691681670499E-2</c:v>
                </c:pt>
                <c:pt idx="18926" formatCode="General">
                  <c:v>-5.2385417626147499E-2</c:v>
                </c:pt>
                <c:pt idx="18927" formatCode="General">
                  <c:v>-5.3418215746327498E-2</c:v>
                </c:pt>
                <c:pt idx="18928" formatCode="General">
                  <c:v>-5.4528421599441601E-2</c:v>
                </c:pt>
                <c:pt idx="18929" formatCode="General">
                  <c:v>-5.5380084779952501E-2</c:v>
                </c:pt>
                <c:pt idx="18930" formatCode="General">
                  <c:v>-5.60421653855524E-2</c:v>
                </c:pt>
                <c:pt idx="18931" formatCode="General">
                  <c:v>-5.6251035781094902E-2</c:v>
                </c:pt>
                <c:pt idx="18932" formatCode="General">
                  <c:v>-5.5809412989949202E-2</c:v>
                </c:pt>
                <c:pt idx="18933" formatCode="General">
                  <c:v>-5.5540378183554298E-2</c:v>
                </c:pt>
                <c:pt idx="18934" formatCode="General">
                  <c:v>-5.63471423942212E-2</c:v>
                </c:pt>
                <c:pt idx="18935" formatCode="General">
                  <c:v>-5.7592467307271002E-2</c:v>
                </c:pt>
                <c:pt idx="18936" formatCode="General">
                  <c:v>-5.7792817029020803E-2</c:v>
                </c:pt>
                <c:pt idx="18937" formatCode="General">
                  <c:v>-5.6304154574931098E-2</c:v>
                </c:pt>
                <c:pt idx="18938" formatCode="General">
                  <c:v>-5.3437522812166301E-2</c:v>
                </c:pt>
                <c:pt idx="18939" formatCode="General">
                  <c:v>-4.9777062955653199E-2</c:v>
                </c:pt>
                <c:pt idx="18940" formatCode="General">
                  <c:v>-4.56549575802618E-2</c:v>
                </c:pt>
                <c:pt idx="18941" formatCode="General">
                  <c:v>-4.11289720104746E-2</c:v>
                </c:pt>
                <c:pt idx="18942" formatCode="General">
                  <c:v>-3.6164934392687899E-2</c:v>
                </c:pt>
                <c:pt idx="18943" formatCode="General">
                  <c:v>-3.04507099859407E-2</c:v>
                </c:pt>
                <c:pt idx="18944" formatCode="General">
                  <c:v>-2.3384352516816E-2</c:v>
                </c:pt>
                <c:pt idx="18945" formatCode="General">
                  <c:v>-1.4504074369926101E-2</c:v>
                </c:pt>
                <c:pt idx="18946" formatCode="General">
                  <c:v>-4.1150517780217501E-3</c:v>
                </c:pt>
                <c:pt idx="18947" formatCode="General">
                  <c:v>6.5079539590738398E-3</c:v>
                </c:pt>
                <c:pt idx="18948" formatCode="General">
                  <c:v>1.6193495150890001E-2</c:v>
                </c:pt>
                <c:pt idx="18949" formatCode="General">
                  <c:v>2.4471114764685099E-2</c:v>
                </c:pt>
                <c:pt idx="18950" formatCode="General">
                  <c:v>3.1227596710678599E-2</c:v>
                </c:pt>
                <c:pt idx="18951" formatCode="General">
                  <c:v>3.6572057141294398E-2</c:v>
                </c:pt>
                <c:pt idx="18952" formatCode="General">
                  <c:v>4.1103689093545601E-2</c:v>
                </c:pt>
                <c:pt idx="18953" formatCode="General">
                  <c:v>4.5413604153086297E-2</c:v>
                </c:pt>
                <c:pt idx="18954" formatCode="General">
                  <c:v>4.9202590368982703E-2</c:v>
                </c:pt>
                <c:pt idx="18955" formatCode="General">
                  <c:v>5.1784389211935698E-2</c:v>
                </c:pt>
                <c:pt idx="18956" formatCode="General">
                  <c:v>5.2882269336187997E-2</c:v>
                </c:pt>
                <c:pt idx="18957" formatCode="General">
                  <c:v>5.2546773776159399E-2</c:v>
                </c:pt>
                <c:pt idx="18958" formatCode="General">
                  <c:v>5.12175066425853E-2</c:v>
                </c:pt>
                <c:pt idx="18959" formatCode="General">
                  <c:v>4.9255235200168501E-2</c:v>
                </c:pt>
                <c:pt idx="18960" formatCode="General">
                  <c:v>4.6570093883125503E-2</c:v>
                </c:pt>
                <c:pt idx="18961" formatCode="General">
                  <c:v>4.31019162891976E-2</c:v>
                </c:pt>
                <c:pt idx="18962" formatCode="General">
                  <c:v>3.9140835013391398E-2</c:v>
                </c:pt>
                <c:pt idx="18963" formatCode="General">
                  <c:v>3.51421658837884E-2</c:v>
                </c:pt>
                <c:pt idx="18964" formatCode="General">
                  <c:v>3.1666323666082102E-2</c:v>
                </c:pt>
                <c:pt idx="18965" formatCode="General">
                  <c:v>2.85236499882143E-2</c:v>
                </c:pt>
                <c:pt idx="18966" formatCode="General">
                  <c:v>2.4585687856523E-2</c:v>
                </c:pt>
                <c:pt idx="18967" formatCode="General">
                  <c:v>1.9851020558963799E-2</c:v>
                </c:pt>
                <c:pt idx="18968" formatCode="General">
                  <c:v>1.5722422074445599E-2</c:v>
                </c:pt>
                <c:pt idx="18969" formatCode="General">
                  <c:v>1.3073169434069099E-2</c:v>
                </c:pt>
                <c:pt idx="18970" formatCode="General">
                  <c:v>1.16151966248537E-2</c:v>
                </c:pt>
                <c:pt idx="18971" formatCode="General">
                  <c:v>1.0839629727427901E-2</c:v>
                </c:pt>
                <c:pt idx="18972" formatCode="General">
                  <c:v>1.0836730563317701E-2</c:v>
                </c:pt>
                <c:pt idx="18973" formatCode="General">
                  <c:v>1.19782443710564E-2</c:v>
                </c:pt>
                <c:pt idx="18974" formatCode="General">
                  <c:v>1.4576565829108899E-2</c:v>
                </c:pt>
                <c:pt idx="18975" formatCode="General">
                  <c:v>1.8794866177592399E-2</c:v>
                </c:pt>
                <c:pt idx="18976" formatCode="General">
                  <c:v>2.4510337334376499E-2</c:v>
                </c:pt>
                <c:pt idx="18977" formatCode="General">
                  <c:v>3.1589337167542801E-2</c:v>
                </c:pt>
                <c:pt idx="18978" formatCode="General">
                  <c:v>3.9877690641009197E-2</c:v>
                </c:pt>
                <c:pt idx="18979" formatCode="General">
                  <c:v>4.8831909321502602E-2</c:v>
                </c:pt>
                <c:pt idx="18980" formatCode="General">
                  <c:v>5.7645711088994099E-2</c:v>
                </c:pt>
                <c:pt idx="18981" formatCode="General">
                  <c:v>6.5872244206864897E-2</c:v>
                </c:pt>
                <c:pt idx="18982" formatCode="General">
                  <c:v>7.3580027395233796E-2</c:v>
                </c:pt>
                <c:pt idx="18983" formatCode="General">
                  <c:v>8.09523898560639E-2</c:v>
                </c:pt>
                <c:pt idx="18984" formatCode="General">
                  <c:v>8.7778286637504505E-2</c:v>
                </c:pt>
                <c:pt idx="18985" formatCode="General">
                  <c:v>9.3419633691154802E-2</c:v>
                </c:pt>
                <c:pt idx="18986" formatCode="General">
                  <c:v>9.7508014441024193E-2</c:v>
                </c:pt>
                <c:pt idx="18987" formatCode="General">
                  <c:v>0.100083059544881</c:v>
                </c:pt>
                <c:pt idx="18988" formatCode="General">
                  <c:v>0.101445026986002</c:v>
                </c:pt>
                <c:pt idx="18989" formatCode="General">
                  <c:v>0.10193759338080299</c:v>
                </c:pt>
                <c:pt idx="18990" formatCode="General">
                  <c:v>0.10166663290212199</c:v>
                </c:pt>
                <c:pt idx="18991" formatCode="General">
                  <c:v>0.100576895166748</c:v>
                </c:pt>
                <c:pt idx="18992" formatCode="General">
                  <c:v>9.85750645279794E-2</c:v>
                </c:pt>
                <c:pt idx="18993" formatCode="General">
                  <c:v>9.57827963037748E-2</c:v>
                </c:pt>
                <c:pt idx="18994" formatCode="General">
                  <c:v>9.2364476836105602E-2</c:v>
                </c:pt>
                <c:pt idx="18995" formatCode="General">
                  <c:v>8.8647252139814198E-2</c:v>
                </c:pt>
                <c:pt idx="18996" formatCode="General">
                  <c:v>8.5036014984223404E-2</c:v>
                </c:pt>
                <c:pt idx="18997" formatCode="General">
                  <c:v>8.1719976982991605E-2</c:v>
                </c:pt>
                <c:pt idx="18998" formatCode="General">
                  <c:v>7.8714265775456593E-2</c:v>
                </c:pt>
                <c:pt idx="18999" formatCode="General">
                  <c:v>7.5995945609383095E-2</c:v>
                </c:pt>
                <c:pt idx="19000" formatCode="General">
                  <c:v>7.3610776717120699E-2</c:v>
                </c:pt>
                <c:pt idx="19001" formatCode="General">
                  <c:v>7.1621758328423601E-2</c:v>
                </c:pt>
                <c:pt idx="19002" formatCode="General">
                  <c:v>7.0051034090372E-2</c:v>
                </c:pt>
                <c:pt idx="19003" formatCode="General">
                  <c:v>6.8671242482056596E-2</c:v>
                </c:pt>
                <c:pt idx="19004" formatCode="General">
                  <c:v>6.7075794620294005E-2</c:v>
                </c:pt>
                <c:pt idx="19005" formatCode="General">
                  <c:v>6.5149729740222706E-2</c:v>
                </c:pt>
                <c:pt idx="19006" formatCode="General">
                  <c:v>6.3306772413649098E-2</c:v>
                </c:pt>
                <c:pt idx="19007" formatCode="General">
                  <c:v>6.1994069399686103E-2</c:v>
                </c:pt>
                <c:pt idx="19008" formatCode="General">
                  <c:v>6.14130273401685E-2</c:v>
                </c:pt>
                <c:pt idx="19009" formatCode="General">
                  <c:v>6.1462884872134999E-2</c:v>
                </c:pt>
                <c:pt idx="19010" formatCode="General">
                  <c:v>6.18129267764045E-2</c:v>
                </c:pt>
                <c:pt idx="19011" formatCode="General">
                  <c:v>6.2643359492337902E-2</c:v>
                </c:pt>
                <c:pt idx="19012" formatCode="General">
                  <c:v>6.4675584703393602E-2</c:v>
                </c:pt>
                <c:pt idx="19013" formatCode="General">
                  <c:v>6.7786210643901404E-2</c:v>
                </c:pt>
                <c:pt idx="19014" formatCode="General">
                  <c:v>7.1341160823925096E-2</c:v>
                </c:pt>
                <c:pt idx="19015" formatCode="General">
                  <c:v>7.5423545916424001E-2</c:v>
                </c:pt>
                <c:pt idx="19016" formatCode="General">
                  <c:v>8.0028860906105295E-2</c:v>
                </c:pt>
                <c:pt idx="19017" formatCode="General">
                  <c:v>8.4554338571907001E-2</c:v>
                </c:pt>
                <c:pt idx="19018" formatCode="General">
                  <c:v>8.8174067273481704E-2</c:v>
                </c:pt>
                <c:pt idx="19019" formatCode="General">
                  <c:v>9.0323393584702594E-2</c:v>
                </c:pt>
                <c:pt idx="19020" formatCode="General">
                  <c:v>9.1063355433070398E-2</c:v>
                </c:pt>
                <c:pt idx="19021" formatCode="General">
                  <c:v>9.0787870373805896E-2</c:v>
                </c:pt>
                <c:pt idx="19022" formatCode="General">
                  <c:v>8.97418296006081E-2</c:v>
                </c:pt>
                <c:pt idx="19023" formatCode="General">
                  <c:v>8.8072960120177707E-2</c:v>
                </c:pt>
                <c:pt idx="19024" formatCode="General">
                  <c:v>8.6150029555534205E-2</c:v>
                </c:pt>
                <c:pt idx="19025" formatCode="General">
                  <c:v>8.3994921605059794E-2</c:v>
                </c:pt>
                <c:pt idx="19026" formatCode="General">
                  <c:v>8.1085893955527205E-2</c:v>
                </c:pt>
                <c:pt idx="19027" formatCode="General">
                  <c:v>7.7427176543352003E-2</c:v>
                </c:pt>
                <c:pt idx="19028" formatCode="General">
                  <c:v>7.3909229211701205E-2</c:v>
                </c:pt>
                <c:pt idx="19029" formatCode="General">
                  <c:v>7.1132614028698596E-2</c:v>
                </c:pt>
                <c:pt idx="19030" formatCode="General">
                  <c:v>6.904714336251E-2</c:v>
                </c:pt>
                <c:pt idx="19031" formatCode="General">
                  <c:v>6.6853231281361405E-2</c:v>
                </c:pt>
                <c:pt idx="19032" formatCode="General">
                  <c:v>6.3933369900919398E-2</c:v>
                </c:pt>
                <c:pt idx="19033" formatCode="General">
                  <c:v>6.0720171062450499E-2</c:v>
                </c:pt>
                <c:pt idx="19034" formatCode="General">
                  <c:v>5.7771855910029798E-2</c:v>
                </c:pt>
                <c:pt idx="19035" formatCode="General">
                  <c:v>5.5613515453131902E-2</c:v>
                </c:pt>
                <c:pt idx="19036" formatCode="General">
                  <c:v>5.4368880611741201E-2</c:v>
                </c:pt>
                <c:pt idx="19037" formatCode="General">
                  <c:v>5.37513877028565E-2</c:v>
                </c:pt>
                <c:pt idx="19038" formatCode="General">
                  <c:v>5.3386567430443899E-2</c:v>
                </c:pt>
                <c:pt idx="19039" formatCode="General">
                  <c:v>5.32426030769311E-2</c:v>
                </c:pt>
                <c:pt idx="19040" formatCode="General">
                  <c:v>5.3413030514498902E-2</c:v>
                </c:pt>
                <c:pt idx="19041" formatCode="General">
                  <c:v>5.3945144021855997E-2</c:v>
                </c:pt>
                <c:pt idx="19042" formatCode="General">
                  <c:v>5.5172672323140402E-2</c:v>
                </c:pt>
                <c:pt idx="19043" formatCode="General">
                  <c:v>5.7259947676020002E-2</c:v>
                </c:pt>
                <c:pt idx="19044" formatCode="General">
                  <c:v>6.0212972598956797E-2</c:v>
                </c:pt>
                <c:pt idx="19045" formatCode="General">
                  <c:v>6.3775809522502599E-2</c:v>
                </c:pt>
                <c:pt idx="19046" formatCode="General">
                  <c:v>6.7560994816587894E-2</c:v>
                </c:pt>
                <c:pt idx="19047" formatCode="General">
                  <c:v>7.1304498287240101E-2</c:v>
                </c:pt>
                <c:pt idx="19048" formatCode="General">
                  <c:v>7.4754590557283701E-2</c:v>
                </c:pt>
                <c:pt idx="19049" formatCode="General">
                  <c:v>7.7672394481080403E-2</c:v>
                </c:pt>
                <c:pt idx="19050" formatCode="General">
                  <c:v>7.9900700827040996E-2</c:v>
                </c:pt>
                <c:pt idx="19051" formatCode="General">
                  <c:v>8.1875209454968997E-2</c:v>
                </c:pt>
                <c:pt idx="19052" formatCode="General">
                  <c:v>8.38015154838085E-2</c:v>
                </c:pt>
                <c:pt idx="19053" formatCode="General">
                  <c:v>8.5276792261212306E-2</c:v>
                </c:pt>
                <c:pt idx="19054" formatCode="General">
                  <c:v>8.6070573705070902E-2</c:v>
                </c:pt>
                <c:pt idx="19055" formatCode="General">
                  <c:v>8.6362108451227701E-2</c:v>
                </c:pt>
                <c:pt idx="19056" formatCode="General">
                  <c:v>8.6412334329905596E-2</c:v>
                </c:pt>
                <c:pt idx="19057" formatCode="General">
                  <c:v>8.6196672884073899E-2</c:v>
                </c:pt>
                <c:pt idx="19058" formatCode="General">
                  <c:v>8.5761377936065405E-2</c:v>
                </c:pt>
                <c:pt idx="19059" formatCode="General">
                  <c:v>8.5038273904069303E-2</c:v>
                </c:pt>
                <c:pt idx="19060" formatCode="General">
                  <c:v>8.3475434953078104E-2</c:v>
                </c:pt>
                <c:pt idx="19061" formatCode="General">
                  <c:v>8.0412378484754798E-2</c:v>
                </c:pt>
                <c:pt idx="19062" formatCode="General">
                  <c:v>7.5717911790706999E-2</c:v>
                </c:pt>
                <c:pt idx="19063" formatCode="General">
                  <c:v>6.9838377252306405E-2</c:v>
                </c:pt>
                <c:pt idx="19064" formatCode="General">
                  <c:v>6.33772077331725E-2</c:v>
                </c:pt>
                <c:pt idx="19065" formatCode="General">
                  <c:v>5.6740196490743397E-2</c:v>
                </c:pt>
                <c:pt idx="19066" formatCode="General">
                  <c:v>5.0459848062062801E-2</c:v>
                </c:pt>
                <c:pt idx="19067" formatCode="General">
                  <c:v>4.4784001698219299E-2</c:v>
                </c:pt>
                <c:pt idx="19068" formatCode="General">
                  <c:v>3.9938872623138E-2</c:v>
                </c:pt>
                <c:pt idx="19069" formatCode="General">
                  <c:v>3.6419125781011703E-2</c:v>
                </c:pt>
                <c:pt idx="19070" formatCode="General">
                  <c:v>3.4305006859844001E-2</c:v>
                </c:pt>
                <c:pt idx="19071" formatCode="General">
                  <c:v>3.3159874004592201E-2</c:v>
                </c:pt>
                <c:pt idx="19072" formatCode="General">
                  <c:v>3.2387014194494503E-2</c:v>
                </c:pt>
                <c:pt idx="19073" formatCode="General">
                  <c:v>3.1687545978373401E-2</c:v>
                </c:pt>
                <c:pt idx="19074" formatCode="General">
                  <c:v>3.1334900015277299E-2</c:v>
                </c:pt>
                <c:pt idx="19075" formatCode="General">
                  <c:v>3.1909043866475903E-2</c:v>
                </c:pt>
                <c:pt idx="19076" formatCode="General">
                  <c:v>3.34814647362476E-2</c:v>
                </c:pt>
                <c:pt idx="19077" formatCode="General">
                  <c:v>3.5521532770018703E-2</c:v>
                </c:pt>
                <c:pt idx="19078" formatCode="General">
                  <c:v>3.7546866928162698E-2</c:v>
                </c:pt>
                <c:pt idx="19079" formatCode="General">
                  <c:v>3.9557015636798303E-2</c:v>
                </c:pt>
                <c:pt idx="19080" formatCode="General">
                  <c:v>4.1900018735328899E-2</c:v>
                </c:pt>
                <c:pt idx="19081" formatCode="General">
                  <c:v>4.45248417429372E-2</c:v>
                </c:pt>
                <c:pt idx="19082" formatCode="General">
                  <c:v>4.6871773123655099E-2</c:v>
                </c:pt>
                <c:pt idx="19083" formatCode="General">
                  <c:v>4.87671374786081E-2</c:v>
                </c:pt>
                <c:pt idx="19084" formatCode="General">
                  <c:v>5.0455363391927299E-2</c:v>
                </c:pt>
                <c:pt idx="19085" formatCode="General">
                  <c:v>5.1958914083801301E-2</c:v>
                </c:pt>
                <c:pt idx="19086" formatCode="General">
                  <c:v>5.3141830357349498E-2</c:v>
                </c:pt>
                <c:pt idx="19087" formatCode="General">
                  <c:v>5.3814231568014403E-2</c:v>
                </c:pt>
                <c:pt idx="19088" formatCode="General">
                  <c:v>5.3979459798943502E-2</c:v>
                </c:pt>
                <c:pt idx="19089" formatCode="General">
                  <c:v>5.38509337176808E-2</c:v>
                </c:pt>
                <c:pt idx="19090" formatCode="General">
                  <c:v>5.33292162495815E-2</c:v>
                </c:pt>
                <c:pt idx="19091" formatCode="General">
                  <c:v>5.2292011174709302E-2</c:v>
                </c:pt>
                <c:pt idx="19092" formatCode="General">
                  <c:v>5.0614024161063698E-2</c:v>
                </c:pt>
                <c:pt idx="19093" formatCode="General">
                  <c:v>4.8344311661981901E-2</c:v>
                </c:pt>
                <c:pt idx="19094" formatCode="General">
                  <c:v>4.5811122827884798E-2</c:v>
                </c:pt>
                <c:pt idx="19095" formatCode="General">
                  <c:v>4.3241870549891703E-2</c:v>
                </c:pt>
                <c:pt idx="19096" formatCode="General">
                  <c:v>4.0454322220498003E-2</c:v>
                </c:pt>
                <c:pt idx="19097" formatCode="General">
                  <c:v>3.6601199393829401E-2</c:v>
                </c:pt>
                <c:pt idx="19098" formatCode="General">
                  <c:v>3.1558413607438301E-2</c:v>
                </c:pt>
                <c:pt idx="19099" formatCode="General">
                  <c:v>2.6098916887561999E-2</c:v>
                </c:pt>
                <c:pt idx="19100" formatCode="General">
                  <c:v>2.1180297569690101E-2</c:v>
                </c:pt>
                <c:pt idx="19101" formatCode="General">
                  <c:v>1.80182366795014E-2</c:v>
                </c:pt>
                <c:pt idx="19102" formatCode="General">
                  <c:v>1.6684093255269199E-2</c:v>
                </c:pt>
                <c:pt idx="19103" formatCode="General">
                  <c:v>1.62174877121589E-2</c:v>
                </c:pt>
                <c:pt idx="19104" formatCode="General">
                  <c:v>1.64206288135305E-2</c:v>
                </c:pt>
                <c:pt idx="19105" formatCode="General">
                  <c:v>1.75929080965927E-2</c:v>
                </c:pt>
                <c:pt idx="19106" formatCode="General">
                  <c:v>1.9633696968798301E-2</c:v>
                </c:pt>
                <c:pt idx="19107" formatCode="General">
                  <c:v>2.2086269542071501E-2</c:v>
                </c:pt>
                <c:pt idx="19108" formatCode="General">
                  <c:v>2.4856365553879298E-2</c:v>
                </c:pt>
                <c:pt idx="19109" formatCode="General">
                  <c:v>2.8297841997023301E-2</c:v>
                </c:pt>
                <c:pt idx="19110" formatCode="General">
                  <c:v>3.2424788557696503E-2</c:v>
                </c:pt>
                <c:pt idx="19111" formatCode="General">
                  <c:v>3.6984675388173002E-2</c:v>
                </c:pt>
                <c:pt idx="19112" formatCode="General">
                  <c:v>4.1777754611417903E-2</c:v>
                </c:pt>
                <c:pt idx="19113" formatCode="General">
                  <c:v>4.6618790537148097E-2</c:v>
                </c:pt>
                <c:pt idx="19114" formatCode="General">
                  <c:v>5.1257701296070497E-2</c:v>
                </c:pt>
                <c:pt idx="19115" formatCode="General">
                  <c:v>5.4861795462151898E-2</c:v>
                </c:pt>
                <c:pt idx="19116" formatCode="General">
                  <c:v>5.7000572390667401E-2</c:v>
                </c:pt>
                <c:pt idx="19117" formatCode="General">
                  <c:v>5.82300972043958E-2</c:v>
                </c:pt>
                <c:pt idx="19118" formatCode="General">
                  <c:v>5.9117800838537501E-2</c:v>
                </c:pt>
                <c:pt idx="19119" formatCode="General">
                  <c:v>5.9613808695169503E-2</c:v>
                </c:pt>
                <c:pt idx="19120" formatCode="General">
                  <c:v>5.9463744444638998E-2</c:v>
                </c:pt>
                <c:pt idx="19121" formatCode="General">
                  <c:v>5.8792677188995203E-2</c:v>
                </c:pt>
                <c:pt idx="19122" formatCode="General">
                  <c:v>5.7612060329007002E-2</c:v>
                </c:pt>
                <c:pt idx="19123" formatCode="General">
                  <c:v>5.5950640400932401E-2</c:v>
                </c:pt>
                <c:pt idx="19124" formatCode="General">
                  <c:v>5.39016176282031E-2</c:v>
                </c:pt>
                <c:pt idx="19125" formatCode="General">
                  <c:v>5.1582554982271399E-2</c:v>
                </c:pt>
                <c:pt idx="19126" formatCode="General">
                  <c:v>4.9135470032531298E-2</c:v>
                </c:pt>
                <c:pt idx="19127" formatCode="General">
                  <c:v>4.64512287675313E-2</c:v>
                </c:pt>
                <c:pt idx="19128" formatCode="General">
                  <c:v>4.3279574099782898E-2</c:v>
                </c:pt>
                <c:pt idx="19129" formatCode="General">
                  <c:v>3.97733653189319E-2</c:v>
                </c:pt>
                <c:pt idx="19130" formatCode="General">
                  <c:v>3.6469502791461897E-2</c:v>
                </c:pt>
                <c:pt idx="19131" formatCode="General">
                  <c:v>3.3648291421530502E-2</c:v>
                </c:pt>
                <c:pt idx="19132" formatCode="General">
                  <c:v>3.1631400962856902E-2</c:v>
                </c:pt>
                <c:pt idx="19133" formatCode="General">
                  <c:v>3.10619500262748E-2</c:v>
                </c:pt>
                <c:pt idx="19134" formatCode="General">
                  <c:v>3.1931182879378101E-2</c:v>
                </c:pt>
                <c:pt idx="19135" formatCode="General">
                  <c:v>3.3929712507867797E-2</c:v>
                </c:pt>
                <c:pt idx="19136" formatCode="General">
                  <c:v>3.6822823793083402E-2</c:v>
                </c:pt>
                <c:pt idx="19137" formatCode="General">
                  <c:v>3.9907849150272699E-2</c:v>
                </c:pt>
                <c:pt idx="19138" formatCode="General">
                  <c:v>4.2708774808353701E-2</c:v>
                </c:pt>
                <c:pt idx="19139" formatCode="General">
                  <c:v>4.5462247605860297E-2</c:v>
                </c:pt>
                <c:pt idx="19140" formatCode="General">
                  <c:v>4.8411240636498903E-2</c:v>
                </c:pt>
                <c:pt idx="19141" formatCode="General">
                  <c:v>5.1027708317486903E-2</c:v>
                </c:pt>
                <c:pt idx="19142" formatCode="General">
                  <c:v>5.3059852839776697E-2</c:v>
                </c:pt>
                <c:pt idx="19143" formatCode="General">
                  <c:v>5.4515913841381498E-2</c:v>
                </c:pt>
                <c:pt idx="19144" formatCode="General">
                  <c:v>5.4939266279678503E-2</c:v>
                </c:pt>
                <c:pt idx="19145" formatCode="General">
                  <c:v>5.4360434050400197E-2</c:v>
                </c:pt>
                <c:pt idx="19146" formatCode="General">
                  <c:v>5.3570578181274198E-2</c:v>
                </c:pt>
                <c:pt idx="19147" formatCode="General">
                  <c:v>5.36821506708016E-2</c:v>
                </c:pt>
                <c:pt idx="19148" formatCode="General">
                  <c:v>5.4764886356429003E-2</c:v>
                </c:pt>
                <c:pt idx="19149" formatCode="General">
                  <c:v>5.5988981742676101E-2</c:v>
                </c:pt>
                <c:pt idx="19150" formatCode="General">
                  <c:v>5.7127391017778799E-2</c:v>
                </c:pt>
                <c:pt idx="19151" formatCode="General">
                  <c:v>5.8138074351248001E-2</c:v>
                </c:pt>
                <c:pt idx="19152" formatCode="General">
                  <c:v>5.8755112034040699E-2</c:v>
                </c:pt>
                <c:pt idx="19153" formatCode="General">
                  <c:v>5.88517697014211E-2</c:v>
                </c:pt>
                <c:pt idx="19154" formatCode="General">
                  <c:v>5.84694890925807E-2</c:v>
                </c:pt>
                <c:pt idx="19155" formatCode="General">
                  <c:v>5.7371189012121002E-2</c:v>
                </c:pt>
                <c:pt idx="19156" formatCode="General">
                  <c:v>5.4834144884408999E-2</c:v>
                </c:pt>
                <c:pt idx="19157" formatCode="General">
                  <c:v>5.0675294639590203E-2</c:v>
                </c:pt>
                <c:pt idx="19158" formatCode="General">
                  <c:v>4.5207028583825602E-2</c:v>
                </c:pt>
                <c:pt idx="19159" formatCode="General">
                  <c:v>3.8878251816524899E-2</c:v>
                </c:pt>
                <c:pt idx="19160" formatCode="General">
                  <c:v>3.2461199551140199E-2</c:v>
                </c:pt>
                <c:pt idx="19161" formatCode="General">
                  <c:v>2.6737299299114E-2</c:v>
                </c:pt>
                <c:pt idx="19162" formatCode="General">
                  <c:v>2.1877572200797901E-2</c:v>
                </c:pt>
                <c:pt idx="19163" formatCode="General">
                  <c:v>1.75419566594683E-2</c:v>
                </c:pt>
                <c:pt idx="19164" formatCode="General">
                  <c:v>1.38390351706214E-2</c:v>
                </c:pt>
                <c:pt idx="19165" formatCode="General">
                  <c:v>1.1319660806478201E-2</c:v>
                </c:pt>
                <c:pt idx="19166" formatCode="General">
                  <c:v>1.0752307410802801E-2</c:v>
                </c:pt>
                <c:pt idx="19167" formatCode="General">
                  <c:v>1.2185953362650499E-2</c:v>
                </c:pt>
                <c:pt idx="19168" formatCode="General">
                  <c:v>1.5079723292092E-2</c:v>
                </c:pt>
                <c:pt idx="19169" formatCode="General">
                  <c:v>1.92610948299652E-2</c:v>
                </c:pt>
                <c:pt idx="19170" formatCode="General">
                  <c:v>2.4272353986361499E-2</c:v>
                </c:pt>
                <c:pt idx="19171" formatCode="General">
                  <c:v>2.9678566161089898E-2</c:v>
                </c:pt>
                <c:pt idx="19172" formatCode="General">
                  <c:v>3.5334773197027901E-2</c:v>
                </c:pt>
                <c:pt idx="19173" formatCode="General">
                  <c:v>4.0882851214991398E-2</c:v>
                </c:pt>
                <c:pt idx="19174" formatCode="General">
                  <c:v>4.6403648399029197E-2</c:v>
                </c:pt>
                <c:pt idx="19175" formatCode="General">
                  <c:v>5.2668054486810001E-2</c:v>
                </c:pt>
                <c:pt idx="19176" formatCode="General">
                  <c:v>5.9702470041557501E-2</c:v>
                </c:pt>
                <c:pt idx="19177" formatCode="General">
                  <c:v>6.6853382625624999E-2</c:v>
                </c:pt>
                <c:pt idx="19178" formatCode="General">
                  <c:v>7.3755277902427904E-2</c:v>
                </c:pt>
                <c:pt idx="19179" formatCode="General">
                  <c:v>7.9964361610419699E-2</c:v>
                </c:pt>
                <c:pt idx="19180" formatCode="General">
                  <c:v>8.50741143109673E-2</c:v>
                </c:pt>
                <c:pt idx="19181" formatCode="General">
                  <c:v>8.9024497395304797E-2</c:v>
                </c:pt>
                <c:pt idx="19182" formatCode="General">
                  <c:v>9.1543424713772498E-2</c:v>
                </c:pt>
                <c:pt idx="19183" formatCode="General">
                  <c:v>9.1699761209223504E-2</c:v>
                </c:pt>
                <c:pt idx="19184" formatCode="General">
                  <c:v>8.8972298359797003E-2</c:v>
                </c:pt>
                <c:pt idx="19185" formatCode="General">
                  <c:v>8.3826029235106098E-2</c:v>
                </c:pt>
                <c:pt idx="19186" formatCode="General">
                  <c:v>7.7095478939066805E-2</c:v>
                </c:pt>
                <c:pt idx="19187" formatCode="General">
                  <c:v>6.9597392184717596E-2</c:v>
                </c:pt>
                <c:pt idx="19188" formatCode="General">
                  <c:v>6.2078172839078197E-2</c:v>
                </c:pt>
                <c:pt idx="19189" formatCode="General">
                  <c:v>5.5119452682871002E-2</c:v>
                </c:pt>
                <c:pt idx="19190" formatCode="General">
                  <c:v>4.9257812314376301E-2</c:v>
                </c:pt>
                <c:pt idx="19191" formatCode="General">
                  <c:v>4.5347016331510899E-2</c:v>
                </c:pt>
                <c:pt idx="19192" formatCode="General">
                  <c:v>4.3938413645335302E-2</c:v>
                </c:pt>
                <c:pt idx="19193" formatCode="General">
                  <c:v>4.4708307365978098E-2</c:v>
                </c:pt>
                <c:pt idx="19194" formatCode="General">
                  <c:v>4.7544672586911398E-2</c:v>
                </c:pt>
                <c:pt idx="19195" formatCode="General">
                  <c:v>5.2505834327041E-2</c:v>
                </c:pt>
                <c:pt idx="19196" formatCode="General">
                  <c:v>5.87195112005875E-2</c:v>
                </c:pt>
                <c:pt idx="19197" formatCode="General">
                  <c:v>6.4918636518495401E-2</c:v>
                </c:pt>
                <c:pt idx="19198" formatCode="General">
                  <c:v>7.0879252104797896E-2</c:v>
                </c:pt>
                <c:pt idx="19199" formatCode="General">
                  <c:v>7.7313066147891102E-2</c:v>
                </c:pt>
                <c:pt idx="19200" formatCode="General">
                  <c:v>8.4261089306191903E-2</c:v>
                </c:pt>
                <c:pt idx="19201" formatCode="General">
                  <c:v>9.0980820953862895E-2</c:v>
                </c:pt>
                <c:pt idx="19202" formatCode="General">
                  <c:v>9.69197993653826E-2</c:v>
                </c:pt>
                <c:pt idx="19203" formatCode="General">
                  <c:v>0.10200105861176501</c:v>
                </c:pt>
                <c:pt idx="19204" formatCode="General">
                  <c:v>0.10666212252471501</c:v>
                </c:pt>
                <c:pt idx="19205" formatCode="General">
                  <c:v>0.11128510015588999</c:v>
                </c:pt>
                <c:pt idx="19206" formatCode="General">
                  <c:v>0.115666242206154</c:v>
                </c:pt>
                <c:pt idx="19207" formatCode="General">
                  <c:v>0.119785449605625</c:v>
                </c:pt>
                <c:pt idx="19208" formatCode="General">
                  <c:v>0.12363522092207201</c:v>
                </c:pt>
                <c:pt idx="19209" formatCode="General">
                  <c:v>0.12667777312290099</c:v>
                </c:pt>
                <c:pt idx="19210" formatCode="General">
                  <c:v>0.12843004248781001</c:v>
                </c:pt>
                <c:pt idx="19211" formatCode="General">
                  <c:v>0.12913229840878299</c:v>
                </c:pt>
                <c:pt idx="19212" formatCode="General">
                  <c:v>0.129313475777939</c:v>
                </c:pt>
                <c:pt idx="19213" formatCode="General">
                  <c:v>0.128989100742293</c:v>
                </c:pt>
                <c:pt idx="19214" formatCode="General">
                  <c:v>0.128188580994924</c:v>
                </c:pt>
                <c:pt idx="19215" formatCode="General">
                  <c:v>0.12727870995509899</c:v>
                </c:pt>
                <c:pt idx="19216" formatCode="General">
                  <c:v>0.12600381373077099</c:v>
                </c:pt>
                <c:pt idx="19217" formatCode="General">
                  <c:v>0.12405626474430401</c:v>
                </c:pt>
                <c:pt idx="19218" formatCode="General">
                  <c:v>0.121505444521641</c:v>
                </c:pt>
                <c:pt idx="19219" formatCode="General">
                  <c:v>0.11830590871529401</c:v>
                </c:pt>
                <c:pt idx="19220" formatCode="General">
                  <c:v>0.114534727955362</c:v>
                </c:pt>
                <c:pt idx="19221" formatCode="General">
                  <c:v>0.110725139492809</c:v>
                </c:pt>
                <c:pt idx="19222" formatCode="General">
                  <c:v>0.107529362907402</c:v>
                </c:pt>
                <c:pt idx="19223" formatCode="General">
                  <c:v>0.10484439510078999</c:v>
                </c:pt>
                <c:pt idx="19224" formatCode="General">
                  <c:v>0.10261841413501201</c:v>
                </c:pt>
                <c:pt idx="19225" formatCode="General">
                  <c:v>0.101514186890719</c:v>
                </c:pt>
                <c:pt idx="19226" formatCode="General">
                  <c:v>0.10180735108899901</c:v>
                </c:pt>
                <c:pt idx="19227" formatCode="General">
                  <c:v>0.10305148467814</c:v>
                </c:pt>
                <c:pt idx="19228" formatCode="General">
                  <c:v>0.104711634462736</c:v>
                </c:pt>
                <c:pt idx="19229" formatCode="General">
                  <c:v>0.10653846621968401</c:v>
                </c:pt>
                <c:pt idx="19230" formatCode="General">
                  <c:v>0.108929785436975</c:v>
                </c:pt>
                <c:pt idx="19231" formatCode="General">
                  <c:v>0.112243053888695</c:v>
                </c:pt>
                <c:pt idx="19232" formatCode="General">
                  <c:v>0.115800170548457</c:v>
                </c:pt>
                <c:pt idx="19233" formatCode="General">
                  <c:v>0.118755758688893</c:v>
                </c:pt>
                <c:pt idx="19234" formatCode="General">
                  <c:v>0.120916239163777</c:v>
                </c:pt>
                <c:pt idx="19235" formatCode="General">
                  <c:v>0.12233125706122</c:v>
                </c:pt>
                <c:pt idx="19236" formatCode="General">
                  <c:v>0.123005763658366</c:v>
                </c:pt>
                <c:pt idx="19237" formatCode="General">
                  <c:v>0.123119086628087</c:v>
                </c:pt>
                <c:pt idx="19238" formatCode="General">
                  <c:v>0.122890886285814</c:v>
                </c:pt>
                <c:pt idx="19239" formatCode="General">
                  <c:v>0.122204462994742</c:v>
                </c:pt>
                <c:pt idx="19240" formatCode="General">
                  <c:v>0.120805292071801</c:v>
                </c:pt>
                <c:pt idx="19241" formatCode="General">
                  <c:v>0.118277994697679</c:v>
                </c:pt>
                <c:pt idx="19242" formatCode="General">
                  <c:v>0.114030434803942</c:v>
                </c:pt>
                <c:pt idx="19243" formatCode="General">
                  <c:v>0.108102471381013</c:v>
                </c:pt>
                <c:pt idx="19244" formatCode="General">
                  <c:v>0.101208886607705</c:v>
                </c:pt>
                <c:pt idx="19245" formatCode="General">
                  <c:v>9.4265567470108502E-2</c:v>
                </c:pt>
                <c:pt idx="19246" formatCode="General">
                  <c:v>8.7622505563506897E-2</c:v>
                </c:pt>
                <c:pt idx="19247" formatCode="General">
                  <c:v>8.0907842066420405E-2</c:v>
                </c:pt>
                <c:pt idx="19248" formatCode="General">
                  <c:v>7.3636585525867299E-2</c:v>
                </c:pt>
                <c:pt idx="19249" formatCode="General">
                  <c:v>6.6046930646260396E-2</c:v>
                </c:pt>
                <c:pt idx="19250" formatCode="General">
                  <c:v>5.89696536488356E-2</c:v>
                </c:pt>
                <c:pt idx="19251" formatCode="General">
                  <c:v>5.2857565040422397E-2</c:v>
                </c:pt>
                <c:pt idx="19252" formatCode="General">
                  <c:v>4.7744997310747397E-2</c:v>
                </c:pt>
                <c:pt idx="19253" formatCode="General">
                  <c:v>4.3352415952941897E-2</c:v>
                </c:pt>
                <c:pt idx="19254" formatCode="General">
                  <c:v>3.9450241147744897E-2</c:v>
                </c:pt>
                <c:pt idx="19255" formatCode="General">
                  <c:v>3.6083350123350698E-2</c:v>
                </c:pt>
                <c:pt idx="19256" formatCode="General">
                  <c:v>3.3390775607876698E-2</c:v>
                </c:pt>
                <c:pt idx="19257" formatCode="General">
                  <c:v>3.14167649030637E-2</c:v>
                </c:pt>
                <c:pt idx="19258" formatCode="General">
                  <c:v>3.0135194044998499E-2</c:v>
                </c:pt>
                <c:pt idx="19259" formatCode="General">
                  <c:v>2.9370263730374799E-2</c:v>
                </c:pt>
                <c:pt idx="19260" formatCode="General">
                  <c:v>2.91058601900668E-2</c:v>
                </c:pt>
                <c:pt idx="19261" formatCode="General">
                  <c:v>2.94262670581498E-2</c:v>
                </c:pt>
                <c:pt idx="19262" formatCode="General">
                  <c:v>3.0391132459864401E-2</c:v>
                </c:pt>
                <c:pt idx="19263" formatCode="General">
                  <c:v>3.1638078776361003E-2</c:v>
                </c:pt>
                <c:pt idx="19264" formatCode="General">
                  <c:v>3.2225849158889402E-2</c:v>
                </c:pt>
                <c:pt idx="19265" formatCode="General">
                  <c:v>3.11906065062664E-2</c:v>
                </c:pt>
                <c:pt idx="19266" formatCode="General">
                  <c:v>2.76079795835379E-2</c:v>
                </c:pt>
                <c:pt idx="19267" formatCode="General">
                  <c:v>2.0967973288000499E-2</c:v>
                </c:pt>
                <c:pt idx="19268" formatCode="General">
                  <c:v>1.11188788707748E-2</c:v>
                </c:pt>
                <c:pt idx="19269" formatCode="General">
                  <c:v>-1.5741405276327601E-3</c:v>
                </c:pt>
                <c:pt idx="19270" formatCode="General">
                  <c:v>-1.63556436737189E-2</c:v>
                </c:pt>
                <c:pt idx="19271" formatCode="General">
                  <c:v>-3.2372789078678701E-2</c:v>
                </c:pt>
                <c:pt idx="19272" formatCode="General">
                  <c:v>-4.7195496299819603E-2</c:v>
                </c:pt>
                <c:pt idx="19273" formatCode="General">
                  <c:v>-5.7136149667013303E-2</c:v>
                </c:pt>
                <c:pt idx="19274" formatCode="General">
                  <c:v>-6.1917447403410902E-2</c:v>
                </c:pt>
                <c:pt idx="19275" formatCode="General">
                  <c:v>-7.8197232054175003E-2</c:v>
                </c:pt>
                <c:pt idx="19276" formatCode="General">
                  <c:v>-0.15460978095354899</c:v>
                </c:pt>
                <c:pt idx="19277" formatCode="General">
                  <c:v>-0.29107190187242099</c:v>
                </c:pt>
                <c:pt idx="19278" formatCode="General">
                  <c:v>-0.40888314031626199</c:v>
                </c:pt>
                <c:pt idx="19279" formatCode="General">
                  <c:v>-0.46664742732245901</c:v>
                </c:pt>
                <c:pt idx="19280" formatCode="General">
                  <c:v>-0.48713353557744199</c:v>
                </c:pt>
                <c:pt idx="19281" formatCode="General">
                  <c:v>-0.49510907942055599</c:v>
                </c:pt>
                <c:pt idx="19282" formatCode="General">
                  <c:v>-0.49441093415321602</c:v>
                </c:pt>
                <c:pt idx="19283" formatCode="General">
                  <c:v>-0.48384056235116102</c:v>
                </c:pt>
                <c:pt idx="19284" formatCode="General">
                  <c:v>-0.46472236149207202</c:v>
                </c:pt>
                <c:pt idx="19285" formatCode="General">
                  <c:v>-0.43935059853346298</c:v>
                </c:pt>
                <c:pt idx="19286" formatCode="General">
                  <c:v>-0.40992030583735301</c:v>
                </c:pt>
                <c:pt idx="19287" formatCode="General">
                  <c:v>-0.37862487948395201</c:v>
                </c:pt>
                <c:pt idx="19288" formatCode="General">
                  <c:v>-0.34837232882291103</c:v>
                </c:pt>
                <c:pt idx="19289" formatCode="General">
                  <c:v>-0.321588711009063</c:v>
                </c:pt>
                <c:pt idx="19290" formatCode="General">
                  <c:v>-0.29989325492818097</c:v>
                </c:pt>
                <c:pt idx="19291" formatCode="General">
                  <c:v>-0.28426858600452698</c:v>
                </c:pt>
                <c:pt idx="19292" formatCode="General">
                  <c:v>-0.27430192849623902</c:v>
                </c:pt>
                <c:pt idx="19293" formatCode="General">
                  <c:v>-0.26996878629301602</c:v>
                </c:pt>
                <c:pt idx="19294" formatCode="General">
                  <c:v>-0.27210608276915099</c:v>
                </c:pt>
                <c:pt idx="19295" formatCode="General">
                  <c:v>-0.280717080987467</c:v>
                </c:pt>
                <c:pt idx="19296" formatCode="General">
                  <c:v>-0.29588145610237698</c:v>
                </c:pt>
                <c:pt idx="19297" formatCode="General">
                  <c:v>-0.31773781564713099</c:v>
                </c:pt>
                <c:pt idx="19298" formatCode="General">
                  <c:v>-0.34506666449958701</c:v>
                </c:pt>
                <c:pt idx="19299" formatCode="General">
                  <c:v>-0.37642772788018802</c:v>
                </c:pt>
                <c:pt idx="19300" formatCode="General">
                  <c:v>-0.41076655118748001</c:v>
                </c:pt>
                <c:pt idx="19301" formatCode="General">
                  <c:v>-0.44663180414027698</c:v>
                </c:pt>
                <c:pt idx="19302" formatCode="General">
                  <c:v>-0.48228086690933802</c:v>
                </c:pt>
                <c:pt idx="19303" formatCode="General">
                  <c:v>-0.51621940205137995</c:v>
                </c:pt>
                <c:pt idx="19304" formatCode="General">
                  <c:v>-0.54743431567668299</c:v>
                </c:pt>
                <c:pt idx="19305" formatCode="General">
                  <c:v>-0.57549910685428995</c:v>
                </c:pt>
                <c:pt idx="19306" formatCode="General">
                  <c:v>-0.60008800871784596</c:v>
                </c:pt>
                <c:pt idx="19307" formatCode="General">
                  <c:v>-0.61990111655334201</c:v>
                </c:pt>
                <c:pt idx="19308" formatCode="General">
                  <c:v>-0.63392216446167304</c:v>
                </c:pt>
                <c:pt idx="19309" formatCode="General">
                  <c:v>-0.64235863968302997</c:v>
                </c:pt>
                <c:pt idx="19310" formatCode="General">
                  <c:v>-0.64533636360449997</c:v>
                </c:pt>
                <c:pt idx="19311" formatCode="General">
                  <c:v>-0.64307089082232805</c:v>
                </c:pt>
                <c:pt idx="19312" formatCode="General">
                  <c:v>-0.63694201839283804</c:v>
                </c:pt>
                <c:pt idx="19313" formatCode="General">
                  <c:v>-0.62829716800378299</c:v>
                </c:pt>
                <c:pt idx="19314" formatCode="General">
                  <c:v>-0.61680988945772497</c:v>
                </c:pt>
                <c:pt idx="19315" formatCode="General">
                  <c:v>-0.60196151197426095</c:v>
                </c:pt>
                <c:pt idx="19316" formatCode="General">
                  <c:v>-0.58420695535587697</c:v>
                </c:pt>
                <c:pt idx="19317" formatCode="General">
                  <c:v>-0.56452218402821097</c:v>
                </c:pt>
                <c:pt idx="19318" formatCode="General">
                  <c:v>-0.54423561225588002</c:v>
                </c:pt>
                <c:pt idx="19319" formatCode="General">
                  <c:v>-0.52514738452108201</c:v>
                </c:pt>
                <c:pt idx="19320" formatCode="General">
                  <c:v>-0.50936233749494597</c:v>
                </c:pt>
                <c:pt idx="19321" formatCode="General">
                  <c:v>-0.49768974594555199</c:v>
                </c:pt>
                <c:pt idx="19322" formatCode="General">
                  <c:v>-0.48965541972108101</c:v>
                </c:pt>
                <c:pt idx="19323" formatCode="General">
                  <c:v>-0.48468424675173699</c:v>
                </c:pt>
                <c:pt idx="19324" formatCode="General">
                  <c:v>-0.48233732119790002</c:v>
                </c:pt>
                <c:pt idx="19325" formatCode="General">
                  <c:v>-0.48222807139400398</c:v>
                </c:pt>
                <c:pt idx="19326" formatCode="General">
                  <c:v>-0.48367579609018901</c:v>
                </c:pt>
                <c:pt idx="19327" formatCode="General">
                  <c:v>-0.48590820501430299</c:v>
                </c:pt>
                <c:pt idx="19328" formatCode="General">
                  <c:v>-0.48855655575412898</c:v>
                </c:pt>
                <c:pt idx="19329" formatCode="General">
                  <c:v>-0.49151465818055401</c:v>
                </c:pt>
                <c:pt idx="19330" formatCode="General">
                  <c:v>-0.49447725075675297</c:v>
                </c:pt>
                <c:pt idx="19331" formatCode="General">
                  <c:v>-0.497354630469451</c:v>
                </c:pt>
                <c:pt idx="19332" formatCode="General">
                  <c:v>-0.50019659148816698</c:v>
                </c:pt>
                <c:pt idx="19333" formatCode="General">
                  <c:v>-0.50281814895904398</c:v>
                </c:pt>
                <c:pt idx="19334" formatCode="General">
                  <c:v>-0.50435640932296499</c:v>
                </c:pt>
                <c:pt idx="19335" formatCode="General">
                  <c:v>-0.50411569301215398</c:v>
                </c:pt>
                <c:pt idx="19336" formatCode="General">
                  <c:v>-0.50237490376663496</c:v>
                </c:pt>
                <c:pt idx="19337" formatCode="General">
                  <c:v>-0.49925940118488499</c:v>
                </c:pt>
                <c:pt idx="19338" formatCode="General">
                  <c:v>-0.49455415519996399</c:v>
                </c:pt>
                <c:pt idx="19339" formatCode="General">
                  <c:v>-0.48812171385774</c:v>
                </c:pt>
                <c:pt idx="19340" formatCode="General">
                  <c:v>-0.48052250469286101</c:v>
                </c:pt>
                <c:pt idx="19341" formatCode="General">
                  <c:v>-0.47297938540286499</c:v>
                </c:pt>
                <c:pt idx="19342" formatCode="General">
                  <c:v>-0.46599721870174698</c:v>
                </c:pt>
                <c:pt idx="19343" formatCode="General">
                  <c:v>-0.45882726871884399</c:v>
                </c:pt>
                <c:pt idx="19344" formatCode="General">
                  <c:v>-0.450738400366408</c:v>
                </c:pt>
                <c:pt idx="19345" formatCode="General">
                  <c:v>-0.44160022253599401</c:v>
                </c:pt>
                <c:pt idx="19346" formatCode="General">
                  <c:v>-0.431623474261769</c:v>
                </c:pt>
                <c:pt idx="19347" formatCode="General">
                  <c:v>-0.42061782952513299</c:v>
                </c:pt>
                <c:pt idx="19348" formatCode="General">
                  <c:v>-0.40782475747049102</c:v>
                </c:pt>
                <c:pt idx="19349" formatCode="General">
                  <c:v>-0.392247722019192</c:v>
                </c:pt>
                <c:pt idx="19350" formatCode="General">
                  <c:v>-0.37362300612224197</c:v>
                </c:pt>
                <c:pt idx="19351" formatCode="General">
                  <c:v>-0.35304866352987602</c:v>
                </c:pt>
                <c:pt idx="19352" formatCode="General">
                  <c:v>-0.33159432702789399</c:v>
                </c:pt>
                <c:pt idx="19353" formatCode="General">
                  <c:v>-0.31028996910798701</c:v>
                </c:pt>
                <c:pt idx="19354" formatCode="General">
                  <c:v>-0.290206760952058</c:v>
                </c:pt>
                <c:pt idx="19355" formatCode="General">
                  <c:v>-0.27167169689980503</c:v>
                </c:pt>
                <c:pt idx="19356" formatCode="General">
                  <c:v>-0.254724975156637</c:v>
                </c:pt>
                <c:pt idx="19357" formatCode="General">
                  <c:v>-0.24008836885606899</c:v>
                </c:pt>
                <c:pt idx="19358" formatCode="General">
                  <c:v>-0.229230973592634</c:v>
                </c:pt>
                <c:pt idx="19359" formatCode="General">
                  <c:v>-0.22233539867433399</c:v>
                </c:pt>
                <c:pt idx="19360" formatCode="General">
                  <c:v>-0.218004153629415</c:v>
                </c:pt>
                <c:pt idx="19361" formatCode="General">
                  <c:v>-0.21500446656789399</c:v>
                </c:pt>
                <c:pt idx="19362" formatCode="General">
                  <c:v>-0.21258990881671999</c:v>
                </c:pt>
                <c:pt idx="19363" formatCode="General">
                  <c:v>-0.210697909356797</c:v>
                </c:pt>
                <c:pt idx="19364" formatCode="General">
                  <c:v>-0.209470451440498</c:v>
                </c:pt>
                <c:pt idx="19365" formatCode="General">
                  <c:v>-0.20835918960497801</c:v>
                </c:pt>
                <c:pt idx="19366" formatCode="General">
                  <c:v>-0.206147313512063</c:v>
                </c:pt>
                <c:pt idx="19367" formatCode="General">
                  <c:v>-0.201929894852235</c:v>
                </c:pt>
                <c:pt idx="19368" formatCode="General">
                  <c:v>-0.19563285122865701</c:v>
                </c:pt>
                <c:pt idx="19369" formatCode="General">
                  <c:v>-0.18774294357302401</c:v>
                </c:pt>
                <c:pt idx="19370" formatCode="General">
                  <c:v>-0.17862490735345099</c:v>
                </c:pt>
                <c:pt idx="19371" formatCode="General">
                  <c:v>-0.16800358847714</c:v>
                </c:pt>
                <c:pt idx="19372" formatCode="General">
                  <c:v>-0.15537794621357801</c:v>
                </c:pt>
                <c:pt idx="19373" formatCode="General">
                  <c:v>-0.14077541537572599</c:v>
                </c:pt>
                <c:pt idx="19374" formatCode="General">
                  <c:v>-0.124876198955166</c:v>
                </c:pt>
                <c:pt idx="19375" formatCode="General">
                  <c:v>-0.10832351026635</c:v>
                </c:pt>
                <c:pt idx="19376" formatCode="General">
                  <c:v>-9.1412044960614905E-2</c:v>
                </c:pt>
                <c:pt idx="19377" formatCode="General">
                  <c:v>-7.41598194427638E-2</c:v>
                </c:pt>
                <c:pt idx="19378" formatCode="General">
                  <c:v>-5.6535912341525101E-2</c:v>
                </c:pt>
                <c:pt idx="19379" formatCode="General">
                  <c:v>-3.8917107069187801E-2</c:v>
                </c:pt>
                <c:pt idx="19380" formatCode="General">
                  <c:v>-2.2060956650811901E-2</c:v>
                </c:pt>
                <c:pt idx="19381" formatCode="General">
                  <c:v>-6.6444813195401502E-3</c:v>
                </c:pt>
                <c:pt idx="19382" formatCode="General">
                  <c:v>7.3295783258864999E-3</c:v>
                </c:pt>
                <c:pt idx="19383" formatCode="General">
                  <c:v>2.0259545979412701E-2</c:v>
                </c:pt>
                <c:pt idx="19384" formatCode="General">
                  <c:v>3.25065587950569E-2</c:v>
                </c:pt>
                <c:pt idx="19385" formatCode="General">
                  <c:v>4.4187602746990302E-2</c:v>
                </c:pt>
                <c:pt idx="19386" formatCode="General">
                  <c:v>5.4787430673304702E-2</c:v>
                </c:pt>
                <c:pt idx="19387" formatCode="General">
                  <c:v>6.3928211229825005E-2</c:v>
                </c:pt>
                <c:pt idx="19388" formatCode="General">
                  <c:v>7.2046127599545096E-2</c:v>
                </c:pt>
                <c:pt idx="19389" formatCode="General">
                  <c:v>7.9635732474385698E-2</c:v>
                </c:pt>
                <c:pt idx="19390" formatCode="General">
                  <c:v>8.6663981231505399E-2</c:v>
                </c:pt>
                <c:pt idx="19391" formatCode="General">
                  <c:v>9.2974294656338899E-2</c:v>
                </c:pt>
                <c:pt idx="19392" formatCode="General">
                  <c:v>9.8055212012173001E-2</c:v>
                </c:pt>
                <c:pt idx="19393" formatCode="General">
                  <c:v>0.101702872783867</c:v>
                </c:pt>
                <c:pt idx="19394" formatCode="General">
                  <c:v>0.104739907212134</c:v>
                </c:pt>
                <c:pt idx="19395" formatCode="General">
                  <c:v>0.107571191132074</c:v>
                </c:pt>
                <c:pt idx="19396" formatCode="General">
                  <c:v>0.11015266274943999</c:v>
                </c:pt>
                <c:pt idx="19397" formatCode="General">
                  <c:v>0.113139182991656</c:v>
                </c:pt>
                <c:pt idx="19398" formatCode="General">
                  <c:v>0.117476263157387</c:v>
                </c:pt>
                <c:pt idx="19399" formatCode="General">
                  <c:v>0.124036265744273</c:v>
                </c:pt>
                <c:pt idx="19400" formatCode="General">
                  <c:v>0.13313395671957801</c:v>
                </c:pt>
                <c:pt idx="19401" formatCode="General">
                  <c:v>0.14383199766719701</c:v>
                </c:pt>
                <c:pt idx="19402" formatCode="General">
                  <c:v>0.15515132581066701</c:v>
                </c:pt>
                <c:pt idx="19403" formatCode="General">
                  <c:v>0.16691566712634801</c:v>
                </c:pt>
                <c:pt idx="19404" formatCode="General">
                  <c:v>0.17923785029165401</c:v>
                </c:pt>
                <c:pt idx="19405" formatCode="General">
                  <c:v>0.19211362733399301</c:v>
                </c:pt>
                <c:pt idx="19406" formatCode="General">
                  <c:v>0.205491620436802</c:v>
                </c:pt>
                <c:pt idx="19407" formatCode="General">
                  <c:v>0.21935186632802001</c:v>
                </c:pt>
                <c:pt idx="19408" formatCode="General">
                  <c:v>0.233507025121753</c:v>
                </c:pt>
                <c:pt idx="19409" formatCode="General">
                  <c:v>0.24736646386873601</c:v>
                </c:pt>
                <c:pt idx="19410" formatCode="General">
                  <c:v>0.26012831098877798</c:v>
                </c:pt>
                <c:pt idx="19411" formatCode="General">
                  <c:v>0.27160563656347397</c:v>
                </c:pt>
                <c:pt idx="19412" formatCode="General">
                  <c:v>0.282124868264855</c:v>
                </c:pt>
                <c:pt idx="19413" formatCode="General">
                  <c:v>0.29178471732743499</c:v>
                </c:pt>
                <c:pt idx="19414" formatCode="General">
                  <c:v>0.30049923126801997</c:v>
                </c:pt>
                <c:pt idx="19415" formatCode="General">
                  <c:v>0.30822932553253302</c:v>
                </c:pt>
                <c:pt idx="19416" formatCode="General">
                  <c:v>0.31520125313151598</c:v>
                </c:pt>
                <c:pt idx="19417" formatCode="General">
                  <c:v>0.321511934226348</c:v>
                </c:pt>
                <c:pt idx="19418" formatCode="General">
                  <c:v>0.32657198760281397</c:v>
                </c:pt>
                <c:pt idx="19419" formatCode="General">
                  <c:v>0.33011299305096098</c:v>
                </c:pt>
                <c:pt idx="19420" formatCode="General">
                  <c:v>0.33240791457069802</c:v>
                </c:pt>
                <c:pt idx="19421" formatCode="General">
                  <c:v>0.33373734643764702</c:v>
                </c:pt>
                <c:pt idx="19422" formatCode="General">
                  <c:v>0.33442253954740198</c:v>
                </c:pt>
                <c:pt idx="19423" formatCode="General">
                  <c:v>0.33487547038786197</c:v>
                </c:pt>
                <c:pt idx="19424" formatCode="General">
                  <c:v>0.33541424046490897</c:v>
                </c:pt>
                <c:pt idx="19425" formatCode="General">
                  <c:v>0.336334815443325</c:v>
                </c:pt>
                <c:pt idx="19426" formatCode="General">
                  <c:v>0.33835989336470501</c:v>
                </c:pt>
                <c:pt idx="19427" formatCode="General">
                  <c:v>0.34160150477542001</c:v>
                </c:pt>
                <c:pt idx="19428" formatCode="General">
                  <c:v>0.34568736305984799</c:v>
                </c:pt>
                <c:pt idx="19429" formatCode="General">
                  <c:v>0.35067144876497602</c:v>
                </c:pt>
                <c:pt idx="19430" formatCode="General">
                  <c:v>0.35667852048151599</c:v>
                </c:pt>
                <c:pt idx="19431" formatCode="General">
                  <c:v>0.36358721401260502</c:v>
                </c:pt>
                <c:pt idx="19432" formatCode="General">
                  <c:v>0.37145862291274001</c:v>
                </c:pt>
                <c:pt idx="19433" formatCode="General">
                  <c:v>0.38054126598576898</c:v>
                </c:pt>
                <c:pt idx="19434" formatCode="General">
                  <c:v>0.39121690099121298</c:v>
                </c:pt>
                <c:pt idx="19435" formatCode="General">
                  <c:v>0.40294639413350603</c:v>
                </c:pt>
                <c:pt idx="19436" formatCode="General">
                  <c:v>0.41456238152617902</c:v>
                </c:pt>
                <c:pt idx="19437" formatCode="General">
                  <c:v>0.42535136793392903</c:v>
                </c:pt>
                <c:pt idx="19438" formatCode="General">
                  <c:v>0.435036481798452</c:v>
                </c:pt>
                <c:pt idx="19439" formatCode="General">
                  <c:v>0.44357622004872999</c:v>
                </c:pt>
                <c:pt idx="19440" formatCode="General">
                  <c:v>0.45099890323146302</c:v>
                </c:pt>
                <c:pt idx="19441" formatCode="General">
                  <c:v>0.45741045688392601</c:v>
                </c:pt>
                <c:pt idx="19442" formatCode="General">
                  <c:v>0.46274631278538297</c:v>
                </c:pt>
                <c:pt idx="19443" formatCode="General">
                  <c:v>0.46687263027036502</c:v>
                </c:pt>
                <c:pt idx="19444" formatCode="General">
                  <c:v>0.46948133196313802</c:v>
                </c:pt>
                <c:pt idx="19445" formatCode="General">
                  <c:v>0.47045144824757001</c:v>
                </c:pt>
                <c:pt idx="19446" formatCode="General">
                  <c:v>0.46971703848479401</c:v>
                </c:pt>
                <c:pt idx="19447" formatCode="General">
                  <c:v>0.46729494411937</c:v>
                </c:pt>
                <c:pt idx="19448" formatCode="General">
                  <c:v>0.46393712735798098</c:v>
                </c:pt>
                <c:pt idx="19449" formatCode="General">
                  <c:v>0.46016460799730602</c:v>
                </c:pt>
                <c:pt idx="19450" formatCode="General">
                  <c:v>0.45591328716219198</c:v>
                </c:pt>
                <c:pt idx="19451" formatCode="General">
                  <c:v>0.45139032451156103</c:v>
                </c:pt>
                <c:pt idx="19452" formatCode="General">
                  <c:v>0.44712004766364299</c:v>
                </c:pt>
                <c:pt idx="19453" formatCode="General">
                  <c:v>0.443794534388401</c:v>
                </c:pt>
                <c:pt idx="19454" formatCode="General">
                  <c:v>0.44160865016228501</c:v>
                </c:pt>
                <c:pt idx="19455" formatCode="General">
                  <c:v>0.440523676745047</c:v>
                </c:pt>
                <c:pt idx="19456" formatCode="General">
                  <c:v>0.44059087674477299</c:v>
                </c:pt>
                <c:pt idx="19457" formatCode="General">
                  <c:v>0.44172309393389098</c:v>
                </c:pt>
                <c:pt idx="19458" formatCode="General">
                  <c:v>0.44371049682374702</c:v>
                </c:pt>
                <c:pt idx="19459" formatCode="General">
                  <c:v>0.44647044914582301</c:v>
                </c:pt>
                <c:pt idx="19460" formatCode="General">
                  <c:v>0.449817802858128</c:v>
                </c:pt>
                <c:pt idx="19461" formatCode="General">
                  <c:v>0.45326787531472501</c:v>
                </c:pt>
                <c:pt idx="19462" formatCode="General">
                  <c:v>0.45684693159708401</c:v>
                </c:pt>
                <c:pt idx="19463" formatCode="General">
                  <c:v>0.46159708377879699</c:v>
                </c:pt>
                <c:pt idx="19464" formatCode="General">
                  <c:v>0.468303081104118</c:v>
                </c:pt>
                <c:pt idx="19465" formatCode="General">
                  <c:v>0.47619098400651</c:v>
                </c:pt>
                <c:pt idx="19466" formatCode="General">
                  <c:v>0.484567887887215</c:v>
                </c:pt>
                <c:pt idx="19467" formatCode="General">
                  <c:v>0.49265229518975501</c:v>
                </c:pt>
                <c:pt idx="19468" formatCode="General">
                  <c:v>0.49904708365579598</c:v>
                </c:pt>
                <c:pt idx="19469" formatCode="General">
                  <c:v>0.50347777304793795</c:v>
                </c:pt>
                <c:pt idx="19470" formatCode="General">
                  <c:v>0.50643767385878602</c:v>
                </c:pt>
                <c:pt idx="19471" formatCode="General">
                  <c:v>0.50814831651562997</c:v>
                </c:pt>
                <c:pt idx="19472" formatCode="General">
                  <c:v>0.50847532911966398</c:v>
                </c:pt>
                <c:pt idx="19473" formatCode="General">
                  <c:v>0.50747330010653802</c:v>
                </c:pt>
                <c:pt idx="19474" formatCode="General">
                  <c:v>0.50529063283379005</c:v>
                </c:pt>
                <c:pt idx="19475" formatCode="General">
                  <c:v>0.50177084023145901</c:v>
                </c:pt>
                <c:pt idx="19476" formatCode="General">
                  <c:v>0.49667844463136601</c:v>
                </c:pt>
                <c:pt idx="19477" formatCode="General">
                  <c:v>0.49006606888106502</c:v>
                </c:pt>
                <c:pt idx="19478" formatCode="General">
                  <c:v>0.48256080525080602</c:v>
                </c:pt>
                <c:pt idx="19479" formatCode="General">
                  <c:v>0.47475003055303999</c:v>
                </c:pt>
                <c:pt idx="19480" formatCode="General">
                  <c:v>0.466629857482249</c:v>
                </c:pt>
                <c:pt idx="19481" formatCode="General">
                  <c:v>0.45791077957336801</c:v>
                </c:pt>
                <c:pt idx="19482" formatCode="General">
                  <c:v>0.44825144408400502</c:v>
                </c:pt>
                <c:pt idx="19483" formatCode="General">
                  <c:v>0.437460108626397</c:v>
                </c:pt>
                <c:pt idx="19484" formatCode="General">
                  <c:v>0.42586757897330102</c:v>
                </c:pt>
                <c:pt idx="19485" formatCode="General">
                  <c:v>0.41406358822749401</c:v>
                </c:pt>
                <c:pt idx="19486" formatCode="General">
                  <c:v>0.40230729626997902</c:v>
                </c:pt>
                <c:pt idx="19487" formatCode="General">
                  <c:v>0.39068259320550902</c:v>
                </c:pt>
                <c:pt idx="19488" formatCode="General">
                  <c:v>0.37925611887628602</c:v>
                </c:pt>
                <c:pt idx="19489" formatCode="General">
                  <c:v>0.368431393515123</c:v>
                </c:pt>
                <c:pt idx="19490" formatCode="General">
                  <c:v>0.35862723889027898</c:v>
                </c:pt>
                <c:pt idx="19491" formatCode="General">
                  <c:v>0.34964307569860997</c:v>
                </c:pt>
                <c:pt idx="19492" formatCode="General">
                  <c:v>0.341120860967627</c:v>
                </c:pt>
                <c:pt idx="19493" formatCode="General">
                  <c:v>0.332838253324797</c:v>
                </c:pt>
                <c:pt idx="19494" formatCode="General">
                  <c:v>0.32489334003050202</c:v>
                </c:pt>
                <c:pt idx="19495" formatCode="General">
                  <c:v>0.31756806461110298</c:v>
                </c:pt>
                <c:pt idx="19496" formatCode="General">
                  <c:v>0.31064605377729598</c:v>
                </c:pt>
                <c:pt idx="19497" formatCode="General">
                  <c:v>0.30279245572406099</c:v>
                </c:pt>
                <c:pt idx="19498" formatCode="General">
                  <c:v>0.29365357232633998</c:v>
                </c:pt>
                <c:pt idx="19499" formatCode="General">
                  <c:v>0.28433495587603602</c:v>
                </c:pt>
                <c:pt idx="19500" formatCode="General">
                  <c:v>0.275561742344413</c:v>
                </c:pt>
                <c:pt idx="19501" formatCode="General">
                  <c:v>0.267479553899027</c:v>
                </c:pt>
                <c:pt idx="19502" formatCode="General">
                  <c:v>0.25975673380687198</c:v>
                </c:pt>
                <c:pt idx="19503" formatCode="General">
                  <c:v>0.252006733271535</c:v>
                </c:pt>
                <c:pt idx="19504" formatCode="General">
                  <c:v>0.24369514802089601</c:v>
                </c:pt>
                <c:pt idx="19505" formatCode="General">
                  <c:v>0.23490127670730099</c:v>
                </c:pt>
                <c:pt idx="19506" formatCode="General">
                  <c:v>0.22628702881822099</c:v>
                </c:pt>
                <c:pt idx="19507" formatCode="General">
                  <c:v>0.21812816212977101</c:v>
                </c:pt>
                <c:pt idx="19508" formatCode="General">
                  <c:v>0.210502490084335</c:v>
                </c:pt>
                <c:pt idx="19509" formatCode="General">
                  <c:v>0.20336919168546699</c:v>
                </c:pt>
                <c:pt idx="19510" formatCode="General">
                  <c:v>0.19667320999354601</c:v>
                </c:pt>
                <c:pt idx="19511" formatCode="General">
                  <c:v>0.19051642775007499</c:v>
                </c:pt>
                <c:pt idx="19512" formatCode="General">
                  <c:v>0.184470064873166</c:v>
                </c:pt>
                <c:pt idx="19513" formatCode="General">
                  <c:v>0.17795025228002601</c:v>
                </c:pt>
                <c:pt idx="19514" formatCode="General">
                  <c:v>0.17056127206657701</c:v>
                </c:pt>
                <c:pt idx="19515" formatCode="General">
                  <c:v>0.16275769445035601</c:v>
                </c:pt>
                <c:pt idx="19516" formatCode="General">
                  <c:v>0.15542197603166399</c:v>
                </c:pt>
                <c:pt idx="19517" formatCode="General">
                  <c:v>0.14868950985700699</c:v>
                </c:pt>
                <c:pt idx="19518" formatCode="General">
                  <c:v>0.142399233670396</c:v>
                </c:pt>
                <c:pt idx="19519" formatCode="General">
                  <c:v>0.135771108382852</c:v>
                </c:pt>
                <c:pt idx="19520" formatCode="General">
                  <c:v>0.12797869571159801</c:v>
                </c:pt>
                <c:pt idx="19521" formatCode="General">
                  <c:v>0.11928576160953901</c:v>
                </c:pt>
                <c:pt idx="19522" formatCode="General">
                  <c:v>0.11053595335218901</c:v>
                </c:pt>
                <c:pt idx="19523" formatCode="General">
                  <c:v>0.10178794766013299</c:v>
                </c:pt>
                <c:pt idx="19524" formatCode="General">
                  <c:v>9.2500152145419096E-2</c:v>
                </c:pt>
                <c:pt idx="19525" formatCode="General">
                  <c:v>8.2428159301017795E-2</c:v>
                </c:pt>
                <c:pt idx="19526" formatCode="General">
                  <c:v>7.1556710284862601E-2</c:v>
                </c:pt>
                <c:pt idx="19527" formatCode="General">
                  <c:v>6.0038725757966399E-2</c:v>
                </c:pt>
                <c:pt idx="19528" formatCode="General">
                  <c:v>4.8222102566998201E-2</c:v>
                </c:pt>
                <c:pt idx="19529" formatCode="General">
                  <c:v>3.6438963357135298E-2</c:v>
                </c:pt>
                <c:pt idx="19530" formatCode="General">
                  <c:v>2.4903648230867999E-2</c:v>
                </c:pt>
                <c:pt idx="19531" formatCode="General">
                  <c:v>1.33097318367809E-2</c:v>
                </c:pt>
                <c:pt idx="19532" formatCode="General">
                  <c:v>1.0564001692967701E-3</c:v>
                </c:pt>
                <c:pt idx="19533" formatCode="General">
                  <c:v>-1.11317313517266E-2</c:v>
                </c:pt>
                <c:pt idx="19534" formatCode="General">
                  <c:v>-2.2435151525002299E-2</c:v>
                </c:pt>
                <c:pt idx="19535" formatCode="General">
                  <c:v>-3.2799776721361397E-2</c:v>
                </c:pt>
                <c:pt idx="19536" formatCode="General">
                  <c:v>-4.2171198461313501E-2</c:v>
                </c:pt>
                <c:pt idx="19537" formatCode="General">
                  <c:v>-5.0407076508137298E-2</c:v>
                </c:pt>
                <c:pt idx="19538" formatCode="General">
                  <c:v>-5.7368365074489301E-2</c:v>
                </c:pt>
                <c:pt idx="19539" formatCode="General">
                  <c:v>-6.2738556727630498E-2</c:v>
                </c:pt>
                <c:pt idx="19540" formatCode="General">
                  <c:v>-6.6182740376663801E-2</c:v>
                </c:pt>
                <c:pt idx="19541" formatCode="General">
                  <c:v>-6.8678894531096504E-2</c:v>
                </c:pt>
                <c:pt idx="19542" formatCode="General">
                  <c:v>-7.1518680274528595E-2</c:v>
                </c:pt>
                <c:pt idx="19543" formatCode="General">
                  <c:v>-7.4980986895479704E-2</c:v>
                </c:pt>
                <c:pt idx="19544" formatCode="General">
                  <c:v>-7.8582168275442593E-2</c:v>
                </c:pt>
                <c:pt idx="19545" formatCode="General">
                  <c:v>-8.19107499470908E-2</c:v>
                </c:pt>
                <c:pt idx="19546" formatCode="General">
                  <c:v>-8.5218256543721602E-2</c:v>
                </c:pt>
                <c:pt idx="19547" formatCode="General">
                  <c:v>-8.8978444377423596E-2</c:v>
                </c:pt>
                <c:pt idx="19548" formatCode="General">
                  <c:v>-9.3487481785659701E-2</c:v>
                </c:pt>
                <c:pt idx="19549" formatCode="General">
                  <c:v>-9.87420750492813E-2</c:v>
                </c:pt>
                <c:pt idx="19550" formatCode="General">
                  <c:v>-0.104780936080295</c:v>
                </c:pt>
                <c:pt idx="19551" formatCode="General">
                  <c:v>-0.112028974467865</c:v>
                </c:pt>
                <c:pt idx="19552" formatCode="General">
                  <c:v>-0.121080609162623</c:v>
                </c:pt>
                <c:pt idx="19553" formatCode="General">
                  <c:v>-0.13195435597358701</c:v>
                </c:pt>
                <c:pt idx="19554" formatCode="General">
                  <c:v>-0.14369051075197201</c:v>
                </c:pt>
                <c:pt idx="19555" formatCode="General">
                  <c:v>-0.15541467376603699</c:v>
                </c:pt>
                <c:pt idx="19556" formatCode="General">
                  <c:v>-0.166897641681335</c:v>
                </c:pt>
                <c:pt idx="19557" formatCode="General">
                  <c:v>-0.178341504736548</c:v>
                </c:pt>
                <c:pt idx="19558" formatCode="General">
                  <c:v>-0.190124625206118</c:v>
                </c:pt>
                <c:pt idx="19559" formatCode="General">
                  <c:v>-0.202290481206298</c:v>
                </c:pt>
                <c:pt idx="19560" formatCode="General">
                  <c:v>-0.21452575912921301</c:v>
                </c:pt>
                <c:pt idx="19561" formatCode="General">
                  <c:v>-0.226301568509786</c:v>
                </c:pt>
                <c:pt idx="19562" formatCode="General">
                  <c:v>-0.237006182376679</c:v>
                </c:pt>
                <c:pt idx="19563" formatCode="General">
                  <c:v>-0.246264201200176</c:v>
                </c:pt>
                <c:pt idx="19564" formatCode="General">
                  <c:v>-0.25415884429320901</c:v>
                </c:pt>
                <c:pt idx="19565" formatCode="General">
                  <c:v>-0.26142203695892102</c:v>
                </c:pt>
                <c:pt idx="19566" formatCode="General">
                  <c:v>-0.26876677404897698</c:v>
                </c:pt>
                <c:pt idx="19567" formatCode="General">
                  <c:v>-0.27625353885128801</c:v>
                </c:pt>
                <c:pt idx="19568" formatCode="General">
                  <c:v>-0.283506576221627</c:v>
                </c:pt>
                <c:pt idx="19569" formatCode="General">
                  <c:v>-0.28976879838441599</c:v>
                </c:pt>
                <c:pt idx="19570" formatCode="General">
                  <c:v>-0.29462823658499898</c:v>
                </c:pt>
                <c:pt idx="19571" formatCode="General">
                  <c:v>-0.29815757116015501</c:v>
                </c:pt>
                <c:pt idx="19572" formatCode="General">
                  <c:v>-0.30057150656431703</c:v>
                </c:pt>
                <c:pt idx="19573" formatCode="General">
                  <c:v>-0.30249391637309903</c:v>
                </c:pt>
                <c:pt idx="19574" formatCode="General">
                  <c:v>-0.304659483552643</c:v>
                </c:pt>
                <c:pt idx="19575" formatCode="General">
                  <c:v>-0.307772613446326</c:v>
                </c:pt>
                <c:pt idx="19576" formatCode="General">
                  <c:v>-0.31259243026677802</c:v>
                </c:pt>
                <c:pt idx="19577" formatCode="General">
                  <c:v>-0.31912967080653198</c:v>
                </c:pt>
                <c:pt idx="19578" formatCode="General">
                  <c:v>-0.32643437001458703</c:v>
                </c:pt>
                <c:pt idx="19579" formatCode="General">
                  <c:v>-0.33388749928175399</c:v>
                </c:pt>
                <c:pt idx="19580" formatCode="General">
                  <c:v>-0.34181963188954301</c:v>
                </c:pt>
                <c:pt idx="19581" formatCode="General">
                  <c:v>-0.350353928936459</c:v>
                </c:pt>
                <c:pt idx="19582" formatCode="General">
                  <c:v>-0.35856279835299298</c:v>
                </c:pt>
                <c:pt idx="19583" formatCode="General">
                  <c:v>-0.365445275640853</c:v>
                </c:pt>
                <c:pt idx="19584" formatCode="General">
                  <c:v>-0.37126339712933898</c:v>
                </c:pt>
                <c:pt idx="19585" formatCode="General">
                  <c:v>-0.37663395396226401</c:v>
                </c:pt>
                <c:pt idx="19586" formatCode="General">
                  <c:v>-0.38142670253825001</c:v>
                </c:pt>
                <c:pt idx="19587" formatCode="General">
                  <c:v>-0.38582852473177298</c:v>
                </c:pt>
                <c:pt idx="19588" formatCode="General">
                  <c:v>-0.39043076334826798</c:v>
                </c:pt>
                <c:pt idx="19589" formatCode="General">
                  <c:v>-0.39502183313855599</c:v>
                </c:pt>
                <c:pt idx="19590" formatCode="General">
                  <c:v>-0.39911454993661899</c:v>
                </c:pt>
                <c:pt idx="19591" formatCode="General">
                  <c:v>-0.40331713611204101</c:v>
                </c:pt>
                <c:pt idx="19592" formatCode="General">
                  <c:v>-0.408447953320209</c:v>
                </c:pt>
                <c:pt idx="19593" formatCode="General">
                  <c:v>-0.41417449970610398</c:v>
                </c:pt>
                <c:pt idx="19594" formatCode="General">
                  <c:v>-0.41930640293536198</c:v>
                </c:pt>
                <c:pt idx="19595" formatCode="General">
                  <c:v>-0.42285149850947501</c:v>
                </c:pt>
                <c:pt idx="19596" formatCode="General">
                  <c:v>-0.424929778748872</c:v>
                </c:pt>
                <c:pt idx="19597" formatCode="General">
                  <c:v>-0.42636502484976002</c:v>
                </c:pt>
                <c:pt idx="19598" formatCode="General">
                  <c:v>-0.42756789402414902</c:v>
                </c:pt>
                <c:pt idx="19599" formatCode="General">
                  <c:v>-0.42792377769464601</c:v>
                </c:pt>
                <c:pt idx="19600" formatCode="General">
                  <c:v>-0.42631343121596899</c:v>
                </c:pt>
                <c:pt idx="19601" formatCode="General">
                  <c:v>-0.422034741964745</c:v>
                </c:pt>
                <c:pt idx="19602" formatCode="General">
                  <c:v>-0.41506073107570002</c:v>
                </c:pt>
                <c:pt idx="19603" formatCode="General">
                  <c:v>-0.406322338921284</c:v>
                </c:pt>
                <c:pt idx="19604" formatCode="General">
                  <c:v>-0.39726201385097998</c:v>
                </c:pt>
                <c:pt idx="19605" formatCode="General">
                  <c:v>-0.388919240553876</c:v>
                </c:pt>
                <c:pt idx="19606" formatCode="General">
                  <c:v>-0.38172626975180701</c:v>
                </c:pt>
                <c:pt idx="19607" formatCode="General">
                  <c:v>-0.37534408671688202</c:v>
                </c:pt>
                <c:pt idx="19608" formatCode="General">
                  <c:v>-0.36928454248334502</c:v>
                </c:pt>
                <c:pt idx="19609" formatCode="General">
                  <c:v>-0.36382228506682401</c:v>
                </c:pt>
                <c:pt idx="19610" formatCode="General">
                  <c:v>-0.35960080125346899</c:v>
                </c:pt>
                <c:pt idx="19611" formatCode="General">
                  <c:v>-0.356981722237179</c:v>
                </c:pt>
                <c:pt idx="19612" formatCode="General">
                  <c:v>-0.35596387827975801</c:v>
                </c:pt>
                <c:pt idx="19613" formatCode="General">
                  <c:v>-0.35614594722113702</c:v>
                </c:pt>
                <c:pt idx="19614" formatCode="General">
                  <c:v>-0.357265771980458</c:v>
                </c:pt>
                <c:pt idx="19615" formatCode="General">
                  <c:v>-0.359341058557411</c:v>
                </c:pt>
                <c:pt idx="19616" formatCode="General">
                  <c:v>-0.36171159479668902</c:v>
                </c:pt>
                <c:pt idx="19617" formatCode="General">
                  <c:v>-0.36351826211090199</c:v>
                </c:pt>
                <c:pt idx="19618" formatCode="General">
                  <c:v>-0.36475675075602898</c:v>
                </c:pt>
                <c:pt idx="19619" formatCode="General">
                  <c:v>-0.36581803337951602</c:v>
                </c:pt>
                <c:pt idx="19620" formatCode="General">
                  <c:v>-0.36681171341490798</c:v>
                </c:pt>
                <c:pt idx="19621" formatCode="General">
                  <c:v>-0.36752607292544598</c:v>
                </c:pt>
                <c:pt idx="19622" formatCode="General">
                  <c:v>-0.36765351315549499</c:v>
                </c:pt>
                <c:pt idx="19623" formatCode="General">
                  <c:v>-0.367044989832357</c:v>
                </c:pt>
                <c:pt idx="19624" formatCode="General">
                  <c:v>-0.36558476193888501</c:v>
                </c:pt>
                <c:pt idx="19625" formatCode="General">
                  <c:v>-0.363289583663924</c:v>
                </c:pt>
                <c:pt idx="19626" formatCode="General">
                  <c:v>-0.36065205331295902</c:v>
                </c:pt>
                <c:pt idx="19627" formatCode="General">
                  <c:v>-0.35792435206655199</c:v>
                </c:pt>
                <c:pt idx="19628" formatCode="General">
                  <c:v>-0.35444942684091402</c:v>
                </c:pt>
                <c:pt idx="19629" formatCode="General">
                  <c:v>-0.34959799882940901</c:v>
                </c:pt>
                <c:pt idx="19630" formatCode="General">
                  <c:v>-0.34385480260991702</c:v>
                </c:pt>
                <c:pt idx="19631" formatCode="General">
                  <c:v>-0.337658812586902</c:v>
                </c:pt>
                <c:pt idx="19632" formatCode="General">
                  <c:v>-0.33098840269860103</c:v>
                </c:pt>
                <c:pt idx="19633" formatCode="General">
                  <c:v>-0.32381283230699898</c:v>
                </c:pt>
                <c:pt idx="19634" formatCode="General">
                  <c:v>-0.31598579994015003</c:v>
                </c:pt>
                <c:pt idx="19635" formatCode="General">
                  <c:v>-0.30784585385687502</c:v>
                </c:pt>
                <c:pt idx="19636" formatCode="General">
                  <c:v>-0.29989808905993598</c:v>
                </c:pt>
                <c:pt idx="19637" formatCode="General">
                  <c:v>-0.29217733633304999</c:v>
                </c:pt>
                <c:pt idx="19638" formatCode="General">
                  <c:v>-0.28457018800619099</c:v>
                </c:pt>
                <c:pt idx="19639" formatCode="General">
                  <c:v>-0.27722004036933001</c:v>
                </c:pt>
                <c:pt idx="19640" formatCode="General">
                  <c:v>-0.27025473210169898</c:v>
                </c:pt>
                <c:pt idx="19641" formatCode="General">
                  <c:v>-0.26375096484048899</c:v>
                </c:pt>
                <c:pt idx="19642" formatCode="General">
                  <c:v>-0.25770651346933399</c:v>
                </c:pt>
                <c:pt idx="19643" formatCode="General">
                  <c:v>-0.25227910964630801</c:v>
                </c:pt>
                <c:pt idx="19644" formatCode="General">
                  <c:v>-0.24783360066611099</c:v>
                </c:pt>
                <c:pt idx="19645" formatCode="General">
                  <c:v>-0.24397510316676299</c:v>
                </c:pt>
                <c:pt idx="19646" formatCode="General">
                  <c:v>-0.24004948875850299</c:v>
                </c:pt>
                <c:pt idx="19647" formatCode="General">
                  <c:v>-0.23580138129598399</c:v>
                </c:pt>
                <c:pt idx="19648" formatCode="General">
                  <c:v>-0.231183254857903</c:v>
                </c:pt>
                <c:pt idx="19649" formatCode="General">
                  <c:v>-0.226155755409786</c:v>
                </c:pt>
                <c:pt idx="19650" formatCode="General">
                  <c:v>-0.220964482650333</c:v>
                </c:pt>
                <c:pt idx="19651" formatCode="General">
                  <c:v>-0.21620924228855901</c:v>
                </c:pt>
                <c:pt idx="19652" formatCode="General">
                  <c:v>-0.21162449220404</c:v>
                </c:pt>
                <c:pt idx="19653" formatCode="General">
                  <c:v>-0.206284451031094</c:v>
                </c:pt>
                <c:pt idx="19654" formatCode="General">
                  <c:v>-0.199772850026361</c:v>
                </c:pt>
                <c:pt idx="19655" formatCode="General">
                  <c:v>-0.19218626443502501</c:v>
                </c:pt>
                <c:pt idx="19656" formatCode="General">
                  <c:v>-0.18355366979021401</c:v>
                </c:pt>
                <c:pt idx="19657" formatCode="General">
                  <c:v>-0.174008591477011</c:v>
                </c:pt>
                <c:pt idx="19658" formatCode="General">
                  <c:v>-0.16375475289184199</c:v>
                </c:pt>
                <c:pt idx="19659" formatCode="General">
                  <c:v>-0.152930997840448</c:v>
                </c:pt>
                <c:pt idx="19660" formatCode="General">
                  <c:v>-0.14206462399043801</c:v>
                </c:pt>
                <c:pt idx="19661" formatCode="General">
                  <c:v>-0.13164610768867599</c:v>
                </c:pt>
                <c:pt idx="19662" formatCode="General">
                  <c:v>-0.12172048760614899</c:v>
                </c:pt>
                <c:pt idx="19663" formatCode="General">
                  <c:v>-0.111946018161931</c:v>
                </c:pt>
                <c:pt idx="19664" formatCode="General">
                  <c:v>-0.101783472529673</c:v>
                </c:pt>
                <c:pt idx="19665" formatCode="General">
                  <c:v>-9.0996967368498397E-2</c:v>
                </c:pt>
                <c:pt idx="19666" formatCode="General">
                  <c:v>-7.9671405859419106E-2</c:v>
                </c:pt>
                <c:pt idx="19667" formatCode="General">
                  <c:v>-6.7917401252829704E-2</c:v>
                </c:pt>
                <c:pt idx="19668" formatCode="General">
                  <c:v>-5.59351236362714E-2</c:v>
                </c:pt>
                <c:pt idx="19669" formatCode="General">
                  <c:v>-4.4322943752362301E-2</c:v>
                </c:pt>
                <c:pt idx="19670" formatCode="General">
                  <c:v>-3.3744435489431901E-2</c:v>
                </c:pt>
                <c:pt idx="19671" formatCode="General">
                  <c:v>-2.39413297276963E-2</c:v>
                </c:pt>
                <c:pt idx="19672" formatCode="General">
                  <c:v>-1.42917908899176E-2</c:v>
                </c:pt>
                <c:pt idx="19673" formatCode="General">
                  <c:v>-4.9395210284318997E-3</c:v>
                </c:pt>
                <c:pt idx="19674" formatCode="General">
                  <c:v>3.3234306074231301E-3</c:v>
                </c:pt>
                <c:pt idx="19675" formatCode="General">
                  <c:v>9.3204719788843107E-3</c:v>
                </c:pt>
                <c:pt idx="19676" formatCode="General">
                  <c:v>1.19410387565544E-2</c:v>
                </c:pt>
                <c:pt idx="19677" formatCode="General">
                  <c:v>1.09991791105679E-2</c:v>
                </c:pt>
                <c:pt idx="19678" formatCode="General">
                  <c:v>8.1368984227018805E-3</c:v>
                </c:pt>
                <c:pt idx="19679" formatCode="General">
                  <c:v>5.4611200509688202E-3</c:v>
                </c:pt>
                <c:pt idx="19680" formatCode="General">
                  <c:v>4.4043801604518804E-3</c:v>
                </c:pt>
                <c:pt idx="19681" formatCode="General">
                  <c:v>5.3972599482764103E-3</c:v>
                </c:pt>
                <c:pt idx="19682" formatCode="General">
                  <c:v>7.9618736883445701E-3</c:v>
                </c:pt>
                <c:pt idx="19683" formatCode="General">
                  <c:v>1.15705741939327E-2</c:v>
                </c:pt>
                <c:pt idx="19684" formatCode="General">
                  <c:v>1.6006133229507499E-2</c:v>
                </c:pt>
                <c:pt idx="19685" formatCode="General">
                  <c:v>2.1285939962279E-2</c:v>
                </c:pt>
                <c:pt idx="19686" formatCode="General">
                  <c:v>2.7253404088702499E-2</c:v>
                </c:pt>
                <c:pt idx="19687" formatCode="General">
                  <c:v>3.3909674524664403E-2</c:v>
                </c:pt>
                <c:pt idx="19688" formatCode="General">
                  <c:v>4.1239563457136599E-2</c:v>
                </c:pt>
                <c:pt idx="19689" formatCode="General">
                  <c:v>4.8875638364108402E-2</c:v>
                </c:pt>
                <c:pt idx="19690" formatCode="General">
                  <c:v>5.6778518157605699E-2</c:v>
                </c:pt>
                <c:pt idx="19691" formatCode="General">
                  <c:v>6.51797323608269E-2</c:v>
                </c:pt>
                <c:pt idx="19692" formatCode="General">
                  <c:v>7.4162015855618602E-2</c:v>
                </c:pt>
                <c:pt idx="19693" formatCode="General">
                  <c:v>8.3694333291769493E-2</c:v>
                </c:pt>
                <c:pt idx="19694" formatCode="General">
                  <c:v>9.3608068507119099E-2</c:v>
                </c:pt>
                <c:pt idx="19695" formatCode="General">
                  <c:v>0.104049307409512</c:v>
                </c:pt>
                <c:pt idx="19696" formatCode="General">
                  <c:v>0.114858932205718</c:v>
                </c:pt>
                <c:pt idx="19697" formatCode="General">
                  <c:v>0.12565898116242999</c:v>
                </c:pt>
                <c:pt idx="19698" formatCode="General">
                  <c:v>0.136233556922563</c:v>
                </c:pt>
                <c:pt idx="19699" formatCode="General">
                  <c:v>0.14629896496323899</c:v>
                </c:pt>
                <c:pt idx="19700" formatCode="General">
                  <c:v>0.155944969676134</c:v>
                </c:pt>
                <c:pt idx="19701" formatCode="General">
                  <c:v>0.16565300431035099</c:v>
                </c:pt>
                <c:pt idx="19702" formatCode="General">
                  <c:v>0.17619986144503499</c:v>
                </c:pt>
                <c:pt idx="19703" formatCode="General">
                  <c:v>0.18794040884853999</c:v>
                </c:pt>
                <c:pt idx="19704" formatCode="General">
                  <c:v>0.200447582532786</c:v>
                </c:pt>
                <c:pt idx="19705" formatCode="General">
                  <c:v>0.21294146000840899</c:v>
                </c:pt>
                <c:pt idx="19706" formatCode="General">
                  <c:v>0.22449931951397301</c:v>
                </c:pt>
                <c:pt idx="19707" formatCode="General">
                  <c:v>0.234638529110299</c:v>
                </c:pt>
                <c:pt idx="19708" formatCode="General">
                  <c:v>0.24367825100684301</c:v>
                </c:pt>
                <c:pt idx="19709" formatCode="General">
                  <c:v>0.25167305439666998</c:v>
                </c:pt>
                <c:pt idx="19710" formatCode="General">
                  <c:v>0.25810453080331103</c:v>
                </c:pt>
                <c:pt idx="19711" formatCode="General">
                  <c:v>0.26300414812734102</c:v>
                </c:pt>
                <c:pt idx="19712" formatCode="General">
                  <c:v>0.266925387041893</c:v>
                </c:pt>
                <c:pt idx="19713" formatCode="General">
                  <c:v>0.27025767123887401</c:v>
                </c:pt>
                <c:pt idx="19714" formatCode="General">
                  <c:v>0.27315038079432302</c:v>
                </c:pt>
                <c:pt idx="19715" formatCode="General">
                  <c:v>0.27582368425153098</c:v>
                </c:pt>
                <c:pt idx="19716" formatCode="General">
                  <c:v>0.27869165239251797</c:v>
                </c:pt>
                <c:pt idx="19717" formatCode="General">
                  <c:v>0.28194340204843699</c:v>
                </c:pt>
                <c:pt idx="19718" formatCode="General">
                  <c:v>0.28536900395173498</c:v>
                </c:pt>
                <c:pt idx="19719" formatCode="General">
                  <c:v>0.28897756282591402</c:v>
                </c:pt>
                <c:pt idx="19720" formatCode="General">
                  <c:v>0.29322854433447598</c:v>
                </c:pt>
                <c:pt idx="19721" formatCode="General">
                  <c:v>0.29820304587580199</c:v>
                </c:pt>
                <c:pt idx="19722" formatCode="General">
                  <c:v>0.302921450355983</c:v>
                </c:pt>
                <c:pt idx="19723" formatCode="General">
                  <c:v>0.30677931835945199</c:v>
                </c:pt>
                <c:pt idx="19724" formatCode="General">
                  <c:v>0.31015952866880803</c:v>
                </c:pt>
                <c:pt idx="19725" formatCode="General">
                  <c:v>0.31336819111545</c:v>
                </c:pt>
                <c:pt idx="19726" formatCode="General">
                  <c:v>0.31621339057244702</c:v>
                </c:pt>
                <c:pt idx="19727" formatCode="General">
                  <c:v>0.31851298014812401</c:v>
                </c:pt>
                <c:pt idx="19728" formatCode="General">
                  <c:v>0.32043849921002998</c:v>
                </c:pt>
                <c:pt idx="19729" formatCode="General">
                  <c:v>0.32231185716466298</c:v>
                </c:pt>
                <c:pt idx="19730" formatCode="General">
                  <c:v>0.32475146403212002</c:v>
                </c:pt>
                <c:pt idx="19731" formatCode="General">
                  <c:v>0.32856144608170901</c:v>
                </c:pt>
                <c:pt idx="19732" formatCode="General">
                  <c:v>0.33399371260058902</c:v>
                </c:pt>
                <c:pt idx="19733" formatCode="General">
                  <c:v>0.34031391766243502</c:v>
                </c:pt>
                <c:pt idx="19734" formatCode="General">
                  <c:v>0.346911780033406</c:v>
                </c:pt>
                <c:pt idx="19735" formatCode="General">
                  <c:v>0.35401938025821</c:v>
                </c:pt>
                <c:pt idx="19736" formatCode="General">
                  <c:v>0.36162335486411901</c:v>
                </c:pt>
                <c:pt idx="19737" formatCode="General">
                  <c:v>0.36880823501721999</c:v>
                </c:pt>
                <c:pt idx="19738" formatCode="General">
                  <c:v>0.37470288473360702</c:v>
                </c:pt>
                <c:pt idx="19739" formatCode="General">
                  <c:v>0.379174309796246</c:v>
                </c:pt>
                <c:pt idx="19740" formatCode="General">
                  <c:v>0.382290063774268</c:v>
                </c:pt>
                <c:pt idx="19741" formatCode="General">
                  <c:v>0.384095538202186</c:v>
                </c:pt>
                <c:pt idx="19742" formatCode="General">
                  <c:v>0.38483307223580498</c:v>
                </c:pt>
                <c:pt idx="19743" formatCode="General">
                  <c:v>0.38489608249891</c:v>
                </c:pt>
                <c:pt idx="19744" formatCode="General">
                  <c:v>0.38468395655488602</c:v>
                </c:pt>
                <c:pt idx="19745" formatCode="General">
                  <c:v>0.38463972451047901</c:v>
                </c:pt>
                <c:pt idx="19746" formatCode="General">
                  <c:v>0.38508766632179797</c:v>
                </c:pt>
                <c:pt idx="19747" formatCode="General">
                  <c:v>0.38535953441482601</c:v>
                </c:pt>
                <c:pt idx="19748" formatCode="General">
                  <c:v>0.38428879271502198</c:v>
                </c:pt>
                <c:pt idx="19749" formatCode="General">
                  <c:v>0.38260071814029201</c:v>
                </c:pt>
                <c:pt idx="19750" formatCode="General">
                  <c:v>0.38190472494092997</c:v>
                </c:pt>
                <c:pt idx="19751" formatCode="General">
                  <c:v>0.38274211274546399</c:v>
                </c:pt>
                <c:pt idx="19752" formatCode="General">
                  <c:v>0.38487301765468102</c:v>
                </c:pt>
                <c:pt idx="19753" formatCode="General">
                  <c:v>0.38794852532433799</c:v>
                </c:pt>
                <c:pt idx="19754" formatCode="General">
                  <c:v>0.39186199561139401</c:v>
                </c:pt>
                <c:pt idx="19755" formatCode="General">
                  <c:v>0.39643300618820299</c:v>
                </c:pt>
                <c:pt idx="19756" formatCode="General">
                  <c:v>0.40128529742513902</c:v>
                </c:pt>
                <c:pt idx="19757" formatCode="General">
                  <c:v>0.40573003307835598</c:v>
                </c:pt>
                <c:pt idx="19758" formatCode="General">
                  <c:v>0.40944846567414001</c:v>
                </c:pt>
                <c:pt idx="19759" formatCode="General">
                  <c:v>0.412843801562646</c:v>
                </c:pt>
                <c:pt idx="19760" formatCode="General">
                  <c:v>0.41571165853314601</c:v>
                </c:pt>
                <c:pt idx="19761" formatCode="General">
                  <c:v>0.41768350584693997</c:v>
                </c:pt>
                <c:pt idx="19762" formatCode="General">
                  <c:v>0.41840247626849397</c:v>
                </c:pt>
                <c:pt idx="19763" formatCode="General">
                  <c:v>0.41780504571647298</c:v>
                </c:pt>
                <c:pt idx="19764" formatCode="General">
                  <c:v>0.41590964161754301</c:v>
                </c:pt>
                <c:pt idx="19765" formatCode="General">
                  <c:v>0.41236225447317099</c:v>
                </c:pt>
                <c:pt idx="19766" formatCode="General">
                  <c:v>0.40756994099212301</c:v>
                </c:pt>
                <c:pt idx="19767" formatCode="General">
                  <c:v>0.40245354498820901</c:v>
                </c:pt>
                <c:pt idx="19768" formatCode="General">
                  <c:v>0.39785987597997502</c:v>
                </c:pt>
                <c:pt idx="19769" formatCode="General">
                  <c:v>0.393866507541558</c:v>
                </c:pt>
                <c:pt idx="19770" formatCode="General">
                  <c:v>0.39020946795377998</c:v>
                </c:pt>
                <c:pt idx="19771" formatCode="General">
                  <c:v>0.387006703525823</c:v>
                </c:pt>
                <c:pt idx="19772" formatCode="General">
                  <c:v>0.38453571805276798</c:v>
                </c:pt>
                <c:pt idx="19773" formatCode="General">
                  <c:v>0.383059368289907</c:v>
                </c:pt>
                <c:pt idx="19774" formatCode="General">
                  <c:v>0.38211375530677899</c:v>
                </c:pt>
                <c:pt idx="19775" formatCode="General">
                  <c:v>0.38114346123377202</c:v>
                </c:pt>
                <c:pt idx="19776" formatCode="General">
                  <c:v>0.38034507019668901</c:v>
                </c:pt>
                <c:pt idx="19777" formatCode="General">
                  <c:v>0.37969509107018201</c:v>
                </c:pt>
                <c:pt idx="19778" formatCode="General">
                  <c:v>0.37886306110576801</c:v>
                </c:pt>
                <c:pt idx="19779" formatCode="General">
                  <c:v>0.377688185402488</c:v>
                </c:pt>
                <c:pt idx="19780" formatCode="General">
                  <c:v>0.37646437224782803</c:v>
                </c:pt>
                <c:pt idx="19781" formatCode="General">
                  <c:v>0.375479503585543</c:v>
                </c:pt>
                <c:pt idx="19782" formatCode="General">
                  <c:v>0.37421024339404202</c:v>
                </c:pt>
                <c:pt idx="19783" formatCode="General">
                  <c:v>0.37171053124446002</c:v>
                </c:pt>
                <c:pt idx="19784" formatCode="General">
                  <c:v>0.36808400921446499</c:v>
                </c:pt>
                <c:pt idx="19785" formatCode="General">
                  <c:v>0.36368796674241199</c:v>
                </c:pt>
                <c:pt idx="19786" formatCode="General">
                  <c:v>0.35840333422491799</c:v>
                </c:pt>
                <c:pt idx="19787" formatCode="General">
                  <c:v>0.35237329317438099</c:v>
                </c:pt>
                <c:pt idx="19788" formatCode="General">
                  <c:v>0.34621100865783699</c:v>
                </c:pt>
                <c:pt idx="19789" formatCode="General">
                  <c:v>0.34021932705494001</c:v>
                </c:pt>
                <c:pt idx="19790" formatCode="General">
                  <c:v>0.334218882206332</c:v>
                </c:pt>
                <c:pt idx="19791" formatCode="General">
                  <c:v>0.327977804107422</c:v>
                </c:pt>
                <c:pt idx="19792" formatCode="General">
                  <c:v>0.321399931164846</c:v>
                </c:pt>
                <c:pt idx="19793" formatCode="General">
                  <c:v>0.31419569475855902</c:v>
                </c:pt>
                <c:pt idx="19794" formatCode="General">
                  <c:v>0.30621962518151302</c:v>
                </c:pt>
                <c:pt idx="19795" formatCode="General">
                  <c:v>0.29781808258203402</c:v>
                </c:pt>
                <c:pt idx="19796" formatCode="General">
                  <c:v>0.28940643998951499</c:v>
                </c:pt>
                <c:pt idx="19797" formatCode="General">
                  <c:v>0.28115796638382801</c:v>
                </c:pt>
                <c:pt idx="19798" formatCode="General">
                  <c:v>0.27276036271509202</c:v>
                </c:pt>
                <c:pt idx="19799" formatCode="General">
                  <c:v>0.26409117270111199</c:v>
                </c:pt>
                <c:pt idx="19800" formatCode="General">
                  <c:v>0.25560001464617699</c:v>
                </c:pt>
                <c:pt idx="19801" formatCode="General">
                  <c:v>0.247604326687968</c:v>
                </c:pt>
                <c:pt idx="19802" formatCode="General">
                  <c:v>0.239963683211321</c:v>
                </c:pt>
                <c:pt idx="19803" formatCode="General">
                  <c:v>0.23221303701703799</c:v>
                </c:pt>
                <c:pt idx="19804" formatCode="General">
                  <c:v>0.22386470137154399</c:v>
                </c:pt>
                <c:pt idx="19805" formatCode="General">
                  <c:v>0.214849945790135</c:v>
                </c:pt>
                <c:pt idx="19806" formatCode="General">
                  <c:v>0.20535779141205099</c:v>
                </c:pt>
                <c:pt idx="19807" formatCode="General">
                  <c:v>0.19585421820951601</c:v>
                </c:pt>
                <c:pt idx="19808" formatCode="General">
                  <c:v>0.18635204676626099</c:v>
                </c:pt>
                <c:pt idx="19809" formatCode="General">
                  <c:v>0.176406012117687</c:v>
                </c:pt>
                <c:pt idx="19810" formatCode="General">
                  <c:v>0.16593554468996199</c:v>
                </c:pt>
                <c:pt idx="19811" formatCode="General">
                  <c:v>0.154493027040051</c:v>
                </c:pt>
                <c:pt idx="19812" formatCode="General">
                  <c:v>0.14157517153756299</c:v>
                </c:pt>
                <c:pt idx="19813" formatCode="General">
                  <c:v>0.127744531278075</c:v>
                </c:pt>
                <c:pt idx="19814" formatCode="General">
                  <c:v>0.114165807271498</c:v>
                </c:pt>
                <c:pt idx="19815" formatCode="General">
                  <c:v>0.101537303910032</c:v>
                </c:pt>
                <c:pt idx="19816" formatCode="General">
                  <c:v>9.0014415398541506E-2</c:v>
                </c:pt>
                <c:pt idx="19817" formatCode="General">
                  <c:v>7.9424175469715405E-2</c:v>
                </c:pt>
                <c:pt idx="19818" formatCode="General">
                  <c:v>6.90771129646882E-2</c:v>
                </c:pt>
                <c:pt idx="19819" formatCode="General">
                  <c:v>5.8679223383037799E-2</c:v>
                </c:pt>
                <c:pt idx="19820" formatCode="General">
                  <c:v>4.8553364586278298E-2</c:v>
                </c:pt>
                <c:pt idx="19821" formatCode="General">
                  <c:v>3.8799650184712098E-2</c:v>
                </c:pt>
                <c:pt idx="19822" formatCode="General">
                  <c:v>2.9514035045913399E-2</c:v>
                </c:pt>
                <c:pt idx="19823" formatCode="General">
                  <c:v>2.11287314292713E-2</c:v>
                </c:pt>
                <c:pt idx="19824" formatCode="General">
                  <c:v>1.31775762729882E-2</c:v>
                </c:pt>
                <c:pt idx="19825" formatCode="General">
                  <c:v>4.5842386426007799E-3</c:v>
                </c:pt>
                <c:pt idx="19826" formatCode="General">
                  <c:v>-4.4973622358219197E-3</c:v>
                </c:pt>
                <c:pt idx="19827" formatCode="General">
                  <c:v>-1.35752775215928E-2</c:v>
                </c:pt>
                <c:pt idx="19828" formatCode="General">
                  <c:v>-2.2822060080154902E-2</c:v>
                </c:pt>
                <c:pt idx="19829" formatCode="General">
                  <c:v>-3.2310251716832702E-2</c:v>
                </c:pt>
                <c:pt idx="19830" formatCode="General">
                  <c:v>-4.1631123863663702E-2</c:v>
                </c:pt>
                <c:pt idx="19831" formatCode="General">
                  <c:v>-5.0407724766378698E-2</c:v>
                </c:pt>
                <c:pt idx="19832" formatCode="General">
                  <c:v>-5.86727665843087E-2</c:v>
                </c:pt>
                <c:pt idx="19833" formatCode="General">
                  <c:v>-6.6646269056295795E-2</c:v>
                </c:pt>
                <c:pt idx="19834" formatCode="General">
                  <c:v>-7.4411442984906206E-2</c:v>
                </c:pt>
                <c:pt idx="19835" formatCode="General">
                  <c:v>-8.1668794666880901E-2</c:v>
                </c:pt>
                <c:pt idx="19836" formatCode="General">
                  <c:v>-8.7936913589346605E-2</c:v>
                </c:pt>
                <c:pt idx="19837" formatCode="General">
                  <c:v>-9.3719550057125303E-2</c:v>
                </c:pt>
                <c:pt idx="19838" formatCode="General">
                  <c:v>-0.100114096622305</c:v>
                </c:pt>
                <c:pt idx="19839" formatCode="General">
                  <c:v>-0.10705213421964301</c:v>
                </c:pt>
                <c:pt idx="19840" formatCode="General">
                  <c:v>-0.1137601526345</c:v>
                </c:pt>
                <c:pt idx="19841" formatCode="General">
                  <c:v>-0.120010405574905</c:v>
                </c:pt>
                <c:pt idx="19842" formatCode="General">
                  <c:v>-0.12607285285977499</c:v>
                </c:pt>
                <c:pt idx="19843" formatCode="General">
                  <c:v>-0.13247012794855401</c:v>
                </c:pt>
                <c:pt idx="19844" formatCode="General">
                  <c:v>-0.14045832549615</c:v>
                </c:pt>
                <c:pt idx="19845" formatCode="General">
                  <c:v>-0.151436459194846</c:v>
                </c:pt>
                <c:pt idx="19846" formatCode="General">
                  <c:v>-0.16518846184630601</c:v>
                </c:pt>
                <c:pt idx="19847" formatCode="General">
                  <c:v>-0.17977398180446499</c:v>
                </c:pt>
                <c:pt idx="19848" formatCode="General">
                  <c:v>-0.19347396048601201</c:v>
                </c:pt>
                <c:pt idx="19849" formatCode="General">
                  <c:v>-0.20590568124953601</c:v>
                </c:pt>
                <c:pt idx="19850" formatCode="General">
                  <c:v>-0.21760175513989399</c:v>
                </c:pt>
                <c:pt idx="19851" formatCode="General">
                  <c:v>-0.229633047216424</c:v>
                </c:pt>
                <c:pt idx="19852" formatCode="General">
                  <c:v>-0.242572251922857</c:v>
                </c:pt>
                <c:pt idx="19853" formatCode="General">
                  <c:v>-0.255680836234008</c:v>
                </c:pt>
                <c:pt idx="19854" formatCode="General">
                  <c:v>-0.26777938230220799</c:v>
                </c:pt>
                <c:pt idx="19855" formatCode="General">
                  <c:v>-0.278353739635471</c:v>
                </c:pt>
                <c:pt idx="19856" formatCode="General">
                  <c:v>-0.287582509328346</c:v>
                </c:pt>
                <c:pt idx="19857" formatCode="General">
                  <c:v>-0.295804790562466</c:v>
                </c:pt>
                <c:pt idx="19858" formatCode="General">
                  <c:v>-0.30325976162257201</c:v>
                </c:pt>
                <c:pt idx="19859" formatCode="General">
                  <c:v>-0.31015781389916203</c:v>
                </c:pt>
                <c:pt idx="19860" formatCode="General">
                  <c:v>-0.31674384995432803</c:v>
                </c:pt>
                <c:pt idx="19861" formatCode="General">
                  <c:v>-0.32305625751898898</c:v>
                </c:pt>
                <c:pt idx="19862" formatCode="General">
                  <c:v>-0.32957408006445199</c:v>
                </c:pt>
                <c:pt idx="19863" formatCode="General">
                  <c:v>-0.33700818339991701</c:v>
                </c:pt>
                <c:pt idx="19864" formatCode="General">
                  <c:v>-0.34499139304126097</c:v>
                </c:pt>
                <c:pt idx="19865" formatCode="General">
                  <c:v>-0.35282572609860902</c:v>
                </c:pt>
                <c:pt idx="19866" formatCode="General">
                  <c:v>-0.36017169340501398</c:v>
                </c:pt>
                <c:pt idx="19867" formatCode="General">
                  <c:v>-0.36677583668184499</c:v>
                </c:pt>
                <c:pt idx="19868" formatCode="General">
                  <c:v>-0.37269457613713303</c:v>
                </c:pt>
                <c:pt idx="19869" formatCode="General">
                  <c:v>-0.37834329714151199</c:v>
                </c:pt>
                <c:pt idx="19870" formatCode="General">
                  <c:v>-0.38404843622031398</c:v>
                </c:pt>
                <c:pt idx="19871" formatCode="General">
                  <c:v>-0.38957072380231</c:v>
                </c:pt>
                <c:pt idx="19872" formatCode="General">
                  <c:v>-0.39438305596592299</c:v>
                </c:pt>
                <c:pt idx="19873" formatCode="General">
                  <c:v>-0.39844571231623499</c:v>
                </c:pt>
                <c:pt idx="19874" formatCode="General">
                  <c:v>-0.40191032659112402</c:v>
                </c:pt>
                <c:pt idx="19875" formatCode="General">
                  <c:v>-0.40469115966236002</c:v>
                </c:pt>
                <c:pt idx="19876" formatCode="General">
                  <c:v>-0.40681056636357599</c:v>
                </c:pt>
                <c:pt idx="19877" formatCode="General">
                  <c:v>-0.40855534453688003</c:v>
                </c:pt>
                <c:pt idx="19878" formatCode="General">
                  <c:v>-0.41047974334170201</c:v>
                </c:pt>
                <c:pt idx="19879" formatCode="General">
                  <c:v>-0.41307468149843601</c:v>
                </c:pt>
                <c:pt idx="19880" formatCode="General">
                  <c:v>-0.416464046373966</c:v>
                </c:pt>
                <c:pt idx="19881" formatCode="General">
                  <c:v>-0.420301397991095</c:v>
                </c:pt>
                <c:pt idx="19882" formatCode="General">
                  <c:v>-0.42407784998084902</c:v>
                </c:pt>
                <c:pt idx="19883" formatCode="General">
                  <c:v>-0.42855028959115299</c:v>
                </c:pt>
                <c:pt idx="19884" formatCode="General">
                  <c:v>-0.43499542075342101</c:v>
                </c:pt>
                <c:pt idx="19885" formatCode="General">
                  <c:v>-0.44312049346271598</c:v>
                </c:pt>
                <c:pt idx="19886" formatCode="General">
                  <c:v>-0.45218429622101802</c:v>
                </c:pt>
                <c:pt idx="19887" formatCode="General">
                  <c:v>-0.46152121712041499</c:v>
                </c:pt>
                <c:pt idx="19888" formatCode="General">
                  <c:v>-0.47026178322526602</c:v>
                </c:pt>
                <c:pt idx="19889" formatCode="General">
                  <c:v>-0.47837681251623598</c:v>
                </c:pt>
                <c:pt idx="19890" formatCode="General">
                  <c:v>-0.48649057980978899</c:v>
                </c:pt>
                <c:pt idx="19891" formatCode="General">
                  <c:v>-0.49490352445239599</c:v>
                </c:pt>
                <c:pt idx="19892" formatCode="General">
                  <c:v>-0.50305697632755397</c:v>
                </c:pt>
                <c:pt idx="19893" formatCode="General">
                  <c:v>-0.51004374279607201</c:v>
                </c:pt>
                <c:pt idx="19894" formatCode="General">
                  <c:v>-0.51549701045176</c:v>
                </c:pt>
                <c:pt idx="19895" formatCode="General">
                  <c:v>-0.52035042382947205</c:v>
                </c:pt>
                <c:pt idx="19896" formatCode="General">
                  <c:v>-0.52575133844944</c:v>
                </c:pt>
                <c:pt idx="19897" formatCode="General">
                  <c:v>-0.53114763441066604</c:v>
                </c:pt>
                <c:pt idx="19898" formatCode="General">
                  <c:v>-0.53546578974891401</c:v>
                </c:pt>
                <c:pt idx="19899" formatCode="General">
                  <c:v>-0.53843406576462405</c:v>
                </c:pt>
                <c:pt idx="19900" formatCode="General">
                  <c:v>-0.54037686066762902</c:v>
                </c:pt>
                <c:pt idx="19901" formatCode="General">
                  <c:v>-0.54150132670449003</c:v>
                </c:pt>
                <c:pt idx="19902" formatCode="General">
                  <c:v>-0.54141075357928303</c:v>
                </c:pt>
                <c:pt idx="19903" formatCode="General">
                  <c:v>-0.54022440085130297</c:v>
                </c:pt>
                <c:pt idx="19904" formatCode="General">
                  <c:v>-0.538756717908069</c:v>
                </c:pt>
                <c:pt idx="19905" formatCode="General">
                  <c:v>-0.53714562466677396</c:v>
                </c:pt>
                <c:pt idx="19906" formatCode="General">
                  <c:v>-0.534855889449941</c:v>
                </c:pt>
                <c:pt idx="19907" formatCode="General">
                  <c:v>-0.53144224444382604</c:v>
                </c:pt>
                <c:pt idx="19908" formatCode="General">
                  <c:v>-0.52680326011530898</c:v>
                </c:pt>
                <c:pt idx="19909" formatCode="General">
                  <c:v>-0.52116505238801003</c:v>
                </c:pt>
                <c:pt idx="19910" formatCode="General">
                  <c:v>-0.51504530405368298</c:v>
                </c:pt>
                <c:pt idx="19911" formatCode="General">
                  <c:v>-0.50905947540610597</c:v>
                </c:pt>
                <c:pt idx="19912" formatCode="General">
                  <c:v>-0.50343842275885098</c:v>
                </c:pt>
                <c:pt idx="19913" formatCode="General">
                  <c:v>-0.49801562582425402</c:v>
                </c:pt>
                <c:pt idx="19914" formatCode="General">
                  <c:v>-0.49239306217718498</c:v>
                </c:pt>
                <c:pt idx="19915" formatCode="General">
                  <c:v>-0.48622865387338199</c:v>
                </c:pt>
                <c:pt idx="19916" formatCode="General">
                  <c:v>-0.47975365901231098</c:v>
                </c:pt>
                <c:pt idx="19917" formatCode="General">
                  <c:v>-0.47344165267059402</c:v>
                </c:pt>
                <c:pt idx="19918" formatCode="General">
                  <c:v>-0.46750462048659402</c:v>
                </c:pt>
                <c:pt idx="19919" formatCode="General">
                  <c:v>-0.46213446979599698</c:v>
                </c:pt>
                <c:pt idx="19920" formatCode="General">
                  <c:v>-0.45756940284289199</c:v>
                </c:pt>
                <c:pt idx="19921" formatCode="General">
                  <c:v>-0.453647547195414</c:v>
                </c:pt>
                <c:pt idx="19922" formatCode="General">
                  <c:v>-0.449891559744654</c:v>
                </c:pt>
                <c:pt idx="19923" formatCode="General">
                  <c:v>-0.446660434214459</c:v>
                </c:pt>
                <c:pt idx="19924" formatCode="General">
                  <c:v>-0.44426121706838001</c:v>
                </c:pt>
                <c:pt idx="19925" formatCode="General">
                  <c:v>-0.44186646025096599</c:v>
                </c:pt>
                <c:pt idx="19926" formatCode="General">
                  <c:v>-0.43888762937036702</c:v>
                </c:pt>
                <c:pt idx="19927" formatCode="General">
                  <c:v>-0.43587562317301098</c:v>
                </c:pt>
                <c:pt idx="19928" formatCode="General">
                  <c:v>-0.43336198789122998</c:v>
                </c:pt>
                <c:pt idx="19929" formatCode="General">
                  <c:v>-0.43103941493049802</c:v>
                </c:pt>
                <c:pt idx="19930" formatCode="General">
                  <c:v>-0.42868230107909899</c:v>
                </c:pt>
                <c:pt idx="19931" formatCode="General">
                  <c:v>-0.426309325362838</c:v>
                </c:pt>
                <c:pt idx="19932" formatCode="General">
                  <c:v>-0.42391560446680998</c:v>
                </c:pt>
                <c:pt idx="19933" formatCode="General">
                  <c:v>-0.421278554063513</c:v>
                </c:pt>
                <c:pt idx="19934" formatCode="General">
                  <c:v>-0.41818353050527102</c:v>
                </c:pt>
                <c:pt idx="19935" formatCode="General">
                  <c:v>-0.41440444987698499</c:v>
                </c:pt>
                <c:pt idx="19936" formatCode="General">
                  <c:v>-0.40963369543584599</c:v>
                </c:pt>
                <c:pt idx="19937" formatCode="General">
                  <c:v>-0.40363242092531898</c:v>
                </c:pt>
                <c:pt idx="19938" formatCode="General">
                  <c:v>-0.39661474477012298</c:v>
                </c:pt>
                <c:pt idx="19939" formatCode="General">
                  <c:v>-0.38906246296077701</c:v>
                </c:pt>
                <c:pt idx="19940" formatCode="General">
                  <c:v>-0.38114008934159799</c:v>
                </c:pt>
                <c:pt idx="19941" formatCode="General">
                  <c:v>-0.37302323173152802</c:v>
                </c:pt>
                <c:pt idx="19942" formatCode="General">
                  <c:v>-0.36417260360635201</c:v>
                </c:pt>
                <c:pt idx="19943" formatCode="General">
                  <c:v>-0.35423889883178</c:v>
                </c:pt>
                <c:pt idx="19944" formatCode="General">
                  <c:v>-0.34312268921525702</c:v>
                </c:pt>
                <c:pt idx="19945" formatCode="General">
                  <c:v>-0.330882985909213</c:v>
                </c:pt>
                <c:pt idx="19946" formatCode="General">
                  <c:v>-0.31827684249120097</c:v>
                </c:pt>
                <c:pt idx="19947" formatCode="General">
                  <c:v>-0.30586616565986802</c:v>
                </c:pt>
                <c:pt idx="19948" formatCode="General">
                  <c:v>-0.29364635714818799</c:v>
                </c:pt>
                <c:pt idx="19949" formatCode="General">
                  <c:v>-0.28139477472310698</c:v>
                </c:pt>
                <c:pt idx="19950" formatCode="General">
                  <c:v>-0.26931215355247001</c:v>
                </c:pt>
                <c:pt idx="19951" formatCode="General">
                  <c:v>-0.257987528727329</c:v>
                </c:pt>
                <c:pt idx="19952" formatCode="General">
                  <c:v>-0.24775878313989499</c:v>
                </c:pt>
                <c:pt idx="19953" formatCode="General">
                  <c:v>-0.23822788410461701</c:v>
                </c:pt>
                <c:pt idx="19954" formatCode="General">
                  <c:v>-0.22918791050719201</c:v>
                </c:pt>
                <c:pt idx="19955" formatCode="General">
                  <c:v>-0.22092794256658099</c:v>
                </c:pt>
                <c:pt idx="19956" formatCode="General">
                  <c:v>-0.213676828621709</c:v>
                </c:pt>
                <c:pt idx="19957" formatCode="General">
                  <c:v>-0.20695572138415599</c:v>
                </c:pt>
                <c:pt idx="19958" formatCode="General">
                  <c:v>-0.199578587112338</c:v>
                </c:pt>
                <c:pt idx="19959" formatCode="General">
                  <c:v>-0.19078999224766699</c:v>
                </c:pt>
                <c:pt idx="19960" formatCode="General">
                  <c:v>-0.18058962857886399</c:v>
                </c:pt>
                <c:pt idx="19961" formatCode="General">
                  <c:v>-0.16939519161106301</c:v>
                </c:pt>
                <c:pt idx="19962" formatCode="General">
                  <c:v>-0.157651874710594</c:v>
                </c:pt>
                <c:pt idx="19963" formatCode="General">
                  <c:v>-0.145639989033303</c:v>
                </c:pt>
                <c:pt idx="19964" formatCode="General">
                  <c:v>-0.13405063962198899</c:v>
                </c:pt>
                <c:pt idx="19965" formatCode="General">
                  <c:v>-0.123516013284992</c:v>
                </c:pt>
                <c:pt idx="19966" formatCode="General">
                  <c:v>-0.113593092149832</c:v>
                </c:pt>
                <c:pt idx="19967" formatCode="General">
                  <c:v>-0.103690224233669</c:v>
                </c:pt>
                <c:pt idx="19968" formatCode="General">
                  <c:v>-9.4033986139628004E-2</c:v>
                </c:pt>
                <c:pt idx="19969" formatCode="General">
                  <c:v>-8.4816209582174201E-2</c:v>
                </c:pt>
                <c:pt idx="19970" formatCode="General">
                  <c:v>-7.6015699313526905E-2</c:v>
                </c:pt>
                <c:pt idx="19971" formatCode="General">
                  <c:v>-6.7423893366438906E-2</c:v>
                </c:pt>
                <c:pt idx="19972" formatCode="General">
                  <c:v>-5.8896967594168702E-2</c:v>
                </c:pt>
                <c:pt idx="19973" formatCode="General">
                  <c:v>-5.1016057916599002E-2</c:v>
                </c:pt>
                <c:pt idx="19974" formatCode="General">
                  <c:v>-4.4527531417998298E-2</c:v>
                </c:pt>
                <c:pt idx="19975" formatCode="General">
                  <c:v>-4.00542559148334E-2</c:v>
                </c:pt>
                <c:pt idx="19976" formatCode="General">
                  <c:v>-3.7242676321334198E-2</c:v>
                </c:pt>
                <c:pt idx="19977" formatCode="General">
                  <c:v>-3.4034054621837201E-2</c:v>
                </c:pt>
                <c:pt idx="19978" formatCode="General">
                  <c:v>-2.80321648303394E-2</c:v>
                </c:pt>
                <c:pt idx="19979" formatCode="General">
                  <c:v>-1.81204081191788E-2</c:v>
                </c:pt>
                <c:pt idx="19980" formatCode="General">
                  <c:v>-4.5960044901475197E-3</c:v>
                </c:pt>
                <c:pt idx="19981" formatCode="General">
                  <c:v>1.1875980420198501E-2</c:v>
                </c:pt>
                <c:pt idx="19982" formatCode="General">
                  <c:v>3.0807384840177698E-2</c:v>
                </c:pt>
                <c:pt idx="19983" formatCode="General">
                  <c:v>5.1237785422447599E-2</c:v>
                </c:pt>
                <c:pt idx="19984" formatCode="General">
                  <c:v>7.2344311153948501E-2</c:v>
                </c:pt>
                <c:pt idx="19985" formatCode="General">
                  <c:v>9.4327887277921005E-2</c:v>
                </c:pt>
                <c:pt idx="19986" formatCode="General">
                  <c:v>0.11760415005887501</c:v>
                </c:pt>
                <c:pt idx="19987" formatCode="General">
                  <c:v>0.14106563935948099</c:v>
                </c:pt>
                <c:pt idx="19988" formatCode="General">
                  <c:v>0.16243724264265499</c:v>
                </c:pt>
                <c:pt idx="19989" formatCode="General">
                  <c:v>0.18132231725797299</c:v>
                </c:pt>
                <c:pt idx="19990" formatCode="General">
                  <c:v>0.19906717353185599</c:v>
                </c:pt>
                <c:pt idx="19991" formatCode="General">
                  <c:v>0.21603658938692599</c:v>
                </c:pt>
                <c:pt idx="19992" formatCode="General">
                  <c:v>0.231327123629471</c:v>
                </c:pt>
                <c:pt idx="19993" formatCode="General">
                  <c:v>0.24418598812418599</c:v>
                </c:pt>
                <c:pt idx="19994" formatCode="General">
                  <c:v>0.25461053433868203</c:v>
                </c:pt>
                <c:pt idx="19995" formatCode="General">
                  <c:v>0.263286934047198</c:v>
                </c:pt>
                <c:pt idx="19996" formatCode="General">
                  <c:v>0.27143049994815199</c:v>
                </c:pt>
                <c:pt idx="19997" formatCode="General">
                  <c:v>0.279864357913851</c:v>
                </c:pt>
                <c:pt idx="19998" formatCode="General">
                  <c:v>0.28812730287702099</c:v>
                </c:pt>
                <c:pt idx="19999" formatCode="General">
                  <c:v>0.29541443762344499</c:v>
                </c:pt>
                <c:pt idx="20000" formatCode="General">
                  <c:v>0.30148984845941501</c:v>
                </c:pt>
                <c:pt idx="20001" formatCode="General">
                  <c:v>0.30664138208256297</c:v>
                </c:pt>
                <c:pt idx="20002" formatCode="General">
                  <c:v>0.31166490687297399</c:v>
                </c:pt>
                <c:pt idx="20003" formatCode="General">
                  <c:v>0.31766247002137399</c:v>
                </c:pt>
                <c:pt idx="20004" formatCode="General">
                  <c:v>0.32516801797202899</c:v>
                </c:pt>
                <c:pt idx="20005" formatCode="General">
                  <c:v>0.33404871117523999</c:v>
                </c:pt>
                <c:pt idx="20006" formatCode="General">
                  <c:v>0.344334591793791</c:v>
                </c:pt>
                <c:pt idx="20007" formatCode="General">
                  <c:v>0.35614457496417201</c:v>
                </c:pt>
                <c:pt idx="20008" formatCode="General">
                  <c:v>0.36919398136314102</c:v>
                </c:pt>
                <c:pt idx="20009" formatCode="General">
                  <c:v>0.38272013701400298</c:v>
                </c:pt>
                <c:pt idx="20010" formatCode="General">
                  <c:v>0.39615963475653199</c:v>
                </c:pt>
                <c:pt idx="20011" formatCode="General">
                  <c:v>0.40924487673243598</c:v>
                </c:pt>
                <c:pt idx="20012" formatCode="General">
                  <c:v>0.42214946906120598</c:v>
                </c:pt>
                <c:pt idx="20013" formatCode="General">
                  <c:v>0.43511619319700301</c:v>
                </c:pt>
                <c:pt idx="20014" formatCode="General">
                  <c:v>0.44779951581815902</c:v>
                </c:pt>
                <c:pt idx="20015" formatCode="General">
                  <c:v>0.45992661711130001</c:v>
                </c:pt>
                <c:pt idx="20016" formatCode="General">
                  <c:v>0.47164050677824898</c:v>
                </c:pt>
                <c:pt idx="20017" formatCode="General">
                  <c:v>0.48346933086071298</c:v>
                </c:pt>
                <c:pt idx="20018" formatCode="General">
                  <c:v>0.49525502886442102</c:v>
                </c:pt>
                <c:pt idx="20019" formatCode="General">
                  <c:v>0.50609016246362604</c:v>
                </c:pt>
                <c:pt idx="20020" formatCode="General">
                  <c:v>0.51592378152880602</c:v>
                </c:pt>
                <c:pt idx="20021" formatCode="General">
                  <c:v>0.52560120934021803</c:v>
                </c:pt>
                <c:pt idx="20022" formatCode="General">
                  <c:v>0.53524304927173905</c:v>
                </c:pt>
                <c:pt idx="20023" formatCode="General">
                  <c:v>0.54442025012321904</c:v>
                </c:pt>
                <c:pt idx="20024" formatCode="General">
                  <c:v>0.55340300517706098</c:v>
                </c:pt>
                <c:pt idx="20025" formatCode="General">
                  <c:v>0.56210033524562397</c:v>
                </c:pt>
                <c:pt idx="20026" formatCode="General">
                  <c:v>0.56980250150697898</c:v>
                </c:pt>
                <c:pt idx="20027" formatCode="General">
                  <c:v>0.57664239151247998</c:v>
                </c:pt>
                <c:pt idx="20028" formatCode="General">
                  <c:v>0.58302762394962804</c:v>
                </c:pt>
                <c:pt idx="20029" formatCode="General">
                  <c:v>0.58871238750559196</c:v>
                </c:pt>
                <c:pt idx="20030" formatCode="General">
                  <c:v>0.59405895668855502</c:v>
                </c:pt>
                <c:pt idx="20031" formatCode="General">
                  <c:v>0.59978636971261201</c:v>
                </c:pt>
                <c:pt idx="20032" formatCode="General">
                  <c:v>0.60566382659656104</c:v>
                </c:pt>
                <c:pt idx="20033" formatCode="General">
                  <c:v>0.61172681570736098</c:v>
                </c:pt>
                <c:pt idx="20034" formatCode="General">
                  <c:v>0.61858971686676001</c:v>
                </c:pt>
                <c:pt idx="20035" formatCode="General">
                  <c:v>0.62604333233964504</c:v>
                </c:pt>
                <c:pt idx="20036" formatCode="General">
                  <c:v>0.63332975490231802</c:v>
                </c:pt>
                <c:pt idx="20037" formatCode="General">
                  <c:v>0.639993362380187</c:v>
                </c:pt>
                <c:pt idx="20038" formatCode="General">
                  <c:v>0.64583582851120003</c:v>
                </c:pt>
                <c:pt idx="20039" formatCode="General">
                  <c:v>0.651543067115815</c:v>
                </c:pt>
                <c:pt idx="20040" formatCode="General">
                  <c:v>0.65791934654013595</c:v>
                </c:pt>
                <c:pt idx="20041" formatCode="General">
                  <c:v>0.66437114768119399</c:v>
                </c:pt>
                <c:pt idx="20042" formatCode="General">
                  <c:v>0.66986658279303701</c:v>
                </c:pt>
                <c:pt idx="20043" formatCode="General">
                  <c:v>0.67371152652186905</c:v>
                </c:pt>
                <c:pt idx="20044" formatCode="General">
                  <c:v>0.67556140750522198</c:v>
                </c:pt>
                <c:pt idx="20045" formatCode="General">
                  <c:v>0.67549890916234001</c:v>
                </c:pt>
                <c:pt idx="20046" formatCode="General">
                  <c:v>0.67429577861721601</c:v>
                </c:pt>
                <c:pt idx="20047" formatCode="General">
                  <c:v>0.673154803766569</c:v>
                </c:pt>
                <c:pt idx="20048" formatCode="General">
                  <c:v>0.67296129488196499</c:v>
                </c:pt>
                <c:pt idx="20049" formatCode="General">
                  <c:v>0.67385069518625595</c:v>
                </c:pt>
                <c:pt idx="20050" formatCode="General">
                  <c:v>0.67518138694570995</c:v>
                </c:pt>
                <c:pt idx="20051" formatCode="General">
                  <c:v>0.676585644129574</c:v>
                </c:pt>
                <c:pt idx="20052" formatCode="General">
                  <c:v>0.67858966030245704</c:v>
                </c:pt>
                <c:pt idx="20053" formatCode="General">
                  <c:v>0.68132899905386402</c:v>
                </c:pt>
                <c:pt idx="20054" formatCode="General">
                  <c:v>0.68389113536600799</c:v>
                </c:pt>
                <c:pt idx="20055" formatCode="General">
                  <c:v>0.685533418648687</c:v>
                </c:pt>
                <c:pt idx="20056" formatCode="General">
                  <c:v>0.68682300013309605</c:v>
                </c:pt>
                <c:pt idx="20057" formatCode="General">
                  <c:v>0.68841981646221895</c:v>
                </c:pt>
                <c:pt idx="20058" formatCode="General">
                  <c:v>0.689574438908653</c:v>
                </c:pt>
                <c:pt idx="20059" formatCode="General">
                  <c:v>0.68945219256081602</c:v>
                </c:pt>
                <c:pt idx="20060" formatCode="General">
                  <c:v>0.68815149495839201</c:v>
                </c:pt>
                <c:pt idx="20061" formatCode="General">
                  <c:v>0.685896191696861</c:v>
                </c:pt>
                <c:pt idx="20062" formatCode="General">
                  <c:v>0.68261103023624103</c:v>
                </c:pt>
                <c:pt idx="20063" formatCode="General">
                  <c:v>0.67821123449954401</c:v>
                </c:pt>
                <c:pt idx="20064" formatCode="General">
                  <c:v>0.67296537339714702</c:v>
                </c:pt>
                <c:pt idx="20065" formatCode="General">
                  <c:v>0.66766894527791998</c:v>
                </c:pt>
                <c:pt idx="20066" formatCode="General">
                  <c:v>0.66310146201171105</c:v>
                </c:pt>
                <c:pt idx="20067" formatCode="General">
                  <c:v>0.65877297318471795</c:v>
                </c:pt>
                <c:pt idx="20068" formatCode="General">
                  <c:v>0.65405177055671604</c:v>
                </c:pt>
                <c:pt idx="20069" formatCode="General">
                  <c:v>0.64915462208241104</c:v>
                </c:pt>
                <c:pt idx="20070" formatCode="General">
                  <c:v>0.64406837121568905</c:v>
                </c:pt>
                <c:pt idx="20071" formatCode="General">
                  <c:v>0.638956731945726</c:v>
                </c:pt>
                <c:pt idx="20072" formatCode="General">
                  <c:v>0.633849080837251</c:v>
                </c:pt>
                <c:pt idx="20073" formatCode="General">
                  <c:v>0.62831864210439803</c:v>
                </c:pt>
                <c:pt idx="20074" formatCode="General">
                  <c:v>0.622167754253387</c:v>
                </c:pt>
                <c:pt idx="20075" formatCode="General">
                  <c:v>0.61596020988145195</c:v>
                </c:pt>
                <c:pt idx="20076" formatCode="General">
                  <c:v>0.61016790411815602</c:v>
                </c:pt>
                <c:pt idx="20077" formatCode="General">
                  <c:v>0.604230739976794</c:v>
                </c:pt>
                <c:pt idx="20078" formatCode="General">
                  <c:v>0.59717984390075995</c:v>
                </c:pt>
                <c:pt idx="20079" formatCode="General">
                  <c:v>0.58927248455879699</c:v>
                </c:pt>
                <c:pt idx="20080" formatCode="General">
                  <c:v>0.58162961526617496</c:v>
                </c:pt>
                <c:pt idx="20081" formatCode="General">
                  <c:v>0.57445910762742303</c:v>
                </c:pt>
                <c:pt idx="20082" formatCode="General">
                  <c:v>0.56744873718048705</c:v>
                </c:pt>
                <c:pt idx="20083" formatCode="General">
                  <c:v>0.56018161437271596</c:v>
                </c:pt>
                <c:pt idx="20084" formatCode="General">
                  <c:v>0.55285388883061903</c:v>
                </c:pt>
                <c:pt idx="20085" formatCode="General">
                  <c:v>0.54625307121006395</c:v>
                </c:pt>
                <c:pt idx="20086" formatCode="General">
                  <c:v>0.54039812775629203</c:v>
                </c:pt>
                <c:pt idx="20087" formatCode="General">
                  <c:v>0.53430714467610996</c:v>
                </c:pt>
                <c:pt idx="20088" formatCode="General">
                  <c:v>0.52696828817641805</c:v>
                </c:pt>
                <c:pt idx="20089" formatCode="General">
                  <c:v>0.51818644880787501</c:v>
                </c:pt>
                <c:pt idx="20090" formatCode="General">
                  <c:v>0.508461460108941</c:v>
                </c:pt>
                <c:pt idx="20091" formatCode="General">
                  <c:v>0.49852949340088498</c:v>
                </c:pt>
                <c:pt idx="20092" formatCode="General">
                  <c:v>0.48852367410686598</c:v>
                </c:pt>
                <c:pt idx="20093" formatCode="General">
                  <c:v>0.47807701782595302</c:v>
                </c:pt>
                <c:pt idx="20094" formatCode="General">
                  <c:v>0.46713806461270202</c:v>
                </c:pt>
                <c:pt idx="20095" formatCode="General">
                  <c:v>0.455832367835042</c:v>
                </c:pt>
                <c:pt idx="20096" formatCode="General">
                  <c:v>0.44464774394302198</c:v>
                </c:pt>
                <c:pt idx="20097" formatCode="General">
                  <c:v>0.43386207254439202</c:v>
                </c:pt>
                <c:pt idx="20098" formatCode="General">
                  <c:v>0.42263026770598799</c:v>
                </c:pt>
                <c:pt idx="20099" formatCode="General">
                  <c:v>0.41003154259602398</c:v>
                </c:pt>
                <c:pt idx="20100" formatCode="General">
                  <c:v>0.39617038181863601</c:v>
                </c:pt>
                <c:pt idx="20101" formatCode="General">
                  <c:v>0.38189168277432001</c:v>
                </c:pt>
                <c:pt idx="20102" formatCode="General">
                  <c:v>0.36796632157105202</c:v>
                </c:pt>
                <c:pt idx="20103" formatCode="General">
                  <c:v>0.354396590837739</c:v>
                </c:pt>
                <c:pt idx="20104" formatCode="General">
                  <c:v>0.341179631955491</c:v>
                </c:pt>
                <c:pt idx="20105" formatCode="General">
                  <c:v>0.32850216925955</c:v>
                </c:pt>
                <c:pt idx="20106" formatCode="General">
                  <c:v>0.31624204763907199</c:v>
                </c:pt>
                <c:pt idx="20107" formatCode="General">
                  <c:v>0.30411338266168098</c:v>
                </c:pt>
                <c:pt idx="20108" formatCode="General">
                  <c:v>0.29143575910087199</c:v>
                </c:pt>
                <c:pt idx="20109" formatCode="General">
                  <c:v>0.27769210286440299</c:v>
                </c:pt>
                <c:pt idx="20110" formatCode="General">
                  <c:v>0.26316635501436603</c:v>
                </c:pt>
                <c:pt idx="20111" formatCode="General">
                  <c:v>0.248519159748045</c:v>
                </c:pt>
                <c:pt idx="20112" formatCode="General">
                  <c:v>0.234411500332183</c:v>
                </c:pt>
                <c:pt idx="20113" formatCode="General">
                  <c:v>0.221057407212364</c:v>
                </c:pt>
                <c:pt idx="20114" formatCode="General">
                  <c:v>0.20800674286895399</c:v>
                </c:pt>
                <c:pt idx="20115" formatCode="General">
                  <c:v>0.194351883773761</c:v>
                </c:pt>
                <c:pt idx="20116" formatCode="General">
                  <c:v>0.17973779843804799</c:v>
                </c:pt>
                <c:pt idx="20117" formatCode="General">
                  <c:v>0.16514870305594401</c:v>
                </c:pt>
                <c:pt idx="20118" formatCode="General">
                  <c:v>0.15140880235052101</c:v>
                </c:pt>
                <c:pt idx="20119" formatCode="General">
                  <c:v>0.13821616746452101</c:v>
                </c:pt>
                <c:pt idx="20120" formatCode="General">
                  <c:v>0.12476908680299401</c:v>
                </c:pt>
                <c:pt idx="20121" formatCode="General">
                  <c:v>0.110397330071498</c:v>
                </c:pt>
                <c:pt idx="20122" formatCode="General">
                  <c:v>9.5198322574519406E-2</c:v>
                </c:pt>
                <c:pt idx="20123" formatCode="General">
                  <c:v>7.95146122621819E-2</c:v>
                </c:pt>
                <c:pt idx="20124" formatCode="General">
                  <c:v>6.3283062862006606E-2</c:v>
                </c:pt>
                <c:pt idx="20125" formatCode="General">
                  <c:v>4.6460950314450501E-2</c:v>
                </c:pt>
                <c:pt idx="20126" formatCode="General">
                  <c:v>2.92313565043337E-2</c:v>
                </c:pt>
                <c:pt idx="20127" formatCode="General">
                  <c:v>1.1755234863997399E-2</c:v>
                </c:pt>
                <c:pt idx="20128" formatCode="General">
                  <c:v>-5.9039660286051999E-3</c:v>
                </c:pt>
                <c:pt idx="20129" formatCode="General">
                  <c:v>-2.3582953390444E-2</c:v>
                </c:pt>
                <c:pt idx="20130" formatCode="General">
                  <c:v>-4.0979973375687997E-2</c:v>
                </c:pt>
                <c:pt idx="20131" formatCode="General">
                  <c:v>-5.8179384578328497E-2</c:v>
                </c:pt>
                <c:pt idx="20132" formatCode="General">
                  <c:v>-7.5162444408259393E-2</c:v>
                </c:pt>
                <c:pt idx="20133" formatCode="General">
                  <c:v>-9.1494436746172206E-2</c:v>
                </c:pt>
                <c:pt idx="20134" formatCode="General">
                  <c:v>-0.107093081796458</c:v>
                </c:pt>
                <c:pt idx="20135" formatCode="General">
                  <c:v>-0.12270758196175199</c:v>
                </c:pt>
                <c:pt idx="20136" formatCode="General">
                  <c:v>-0.138700214820802</c:v>
                </c:pt>
                <c:pt idx="20137" formatCode="General">
                  <c:v>-0.15403459566575101</c:v>
                </c:pt>
                <c:pt idx="20138" formatCode="General">
                  <c:v>-0.16754127699124399</c:v>
                </c:pt>
                <c:pt idx="20139" formatCode="General">
                  <c:v>-0.17916180896981099</c:v>
                </c:pt>
                <c:pt idx="20140" formatCode="General">
                  <c:v>-0.189896072113028</c:v>
                </c:pt>
                <c:pt idx="20141" formatCode="General">
                  <c:v>-0.200972083688714</c:v>
                </c:pt>
                <c:pt idx="20142" formatCode="General">
                  <c:v>-0.212869816121808</c:v>
                </c:pt>
                <c:pt idx="20143" formatCode="General">
                  <c:v>-0.225280622667133</c:v>
                </c:pt>
                <c:pt idx="20144" formatCode="General">
                  <c:v>-0.23764675297466201</c:v>
                </c:pt>
                <c:pt idx="20145" formatCode="General">
                  <c:v>-0.249555206879191</c:v>
                </c:pt>
                <c:pt idx="20146" formatCode="General">
                  <c:v>-0.26111624148950402</c:v>
                </c:pt>
                <c:pt idx="20147" formatCode="General">
                  <c:v>-0.27278244334315699</c:v>
                </c:pt>
                <c:pt idx="20148" formatCode="General">
                  <c:v>-0.28505655607007002</c:v>
                </c:pt>
                <c:pt idx="20149" formatCode="General">
                  <c:v>-0.29784268246423401</c:v>
                </c:pt>
                <c:pt idx="20150" formatCode="General">
                  <c:v>-0.31097151449831201</c:v>
                </c:pt>
                <c:pt idx="20151" formatCode="General">
                  <c:v>-0.32449965031531802</c:v>
                </c:pt>
                <c:pt idx="20152" formatCode="General">
                  <c:v>-0.33823119184197298</c:v>
                </c:pt>
                <c:pt idx="20153" formatCode="General">
                  <c:v>-0.35184475178385999</c:v>
                </c:pt>
                <c:pt idx="20154" formatCode="General">
                  <c:v>-0.36495072392498401</c:v>
                </c:pt>
                <c:pt idx="20155" formatCode="General">
                  <c:v>-0.37734821285082198</c:v>
                </c:pt>
                <c:pt idx="20156" formatCode="General">
                  <c:v>-0.38915809076576402</c:v>
                </c:pt>
                <c:pt idx="20157" formatCode="General">
                  <c:v>-0.40050925778316598</c:v>
                </c:pt>
                <c:pt idx="20158" formatCode="General">
                  <c:v>-0.41153672092654803</c:v>
                </c:pt>
                <c:pt idx="20159" formatCode="General">
                  <c:v>-0.42241687084246898</c:v>
                </c:pt>
                <c:pt idx="20160" formatCode="General">
                  <c:v>-0.43331129736221502</c:v>
                </c:pt>
                <c:pt idx="20161" formatCode="General">
                  <c:v>-0.44439354683374499</c:v>
                </c:pt>
                <c:pt idx="20162" formatCode="General">
                  <c:v>-0.45607108454539103</c:v>
                </c:pt>
                <c:pt idx="20163" formatCode="General">
                  <c:v>-0.46924165987483901</c:v>
                </c:pt>
                <c:pt idx="20164" formatCode="General">
                  <c:v>-0.48430092292580401</c:v>
                </c:pt>
                <c:pt idx="20165" formatCode="General">
                  <c:v>-0.500286245513484</c:v>
                </c:pt>
                <c:pt idx="20166" formatCode="General">
                  <c:v>-0.51588299692547701</c:v>
                </c:pt>
                <c:pt idx="20167" formatCode="General">
                  <c:v>-0.53032229793241703</c:v>
                </c:pt>
                <c:pt idx="20168" formatCode="General">
                  <c:v>-0.54338780838635403</c:v>
                </c:pt>
                <c:pt idx="20169" formatCode="General">
                  <c:v>-0.55516410754516698</c:v>
                </c:pt>
                <c:pt idx="20170" formatCode="General">
                  <c:v>-0.56562414125717897</c:v>
                </c:pt>
                <c:pt idx="20171" formatCode="General">
                  <c:v>-0.57516706809283502</c:v>
                </c:pt>
                <c:pt idx="20172" formatCode="General">
                  <c:v>-0.58514195980053196</c:v>
                </c:pt>
                <c:pt idx="20173" formatCode="General">
                  <c:v>-0.59636889564328599</c:v>
                </c:pt>
                <c:pt idx="20174" formatCode="General">
                  <c:v>-0.60773358449866399</c:v>
                </c:pt>
                <c:pt idx="20175" formatCode="General">
                  <c:v>-0.61784073247729299</c:v>
                </c:pt>
                <c:pt idx="20176" formatCode="General">
                  <c:v>-0.62626528582745999</c:v>
                </c:pt>
                <c:pt idx="20177" formatCode="General">
                  <c:v>-0.63327918012139695</c:v>
                </c:pt>
                <c:pt idx="20178" formatCode="General">
                  <c:v>-0.63955525247913003</c:v>
                </c:pt>
                <c:pt idx="20179" formatCode="General">
                  <c:v>-0.64529341606228396</c:v>
                </c:pt>
                <c:pt idx="20180" formatCode="General">
                  <c:v>-0.65033537017075205</c:v>
                </c:pt>
                <c:pt idx="20181" formatCode="General">
                  <c:v>-0.654761462412773</c:v>
                </c:pt>
                <c:pt idx="20182" formatCode="General">
                  <c:v>-0.65869264632480595</c:v>
                </c:pt>
                <c:pt idx="20183" formatCode="General">
                  <c:v>-0.66207806308577499</c:v>
                </c:pt>
                <c:pt idx="20184" formatCode="General">
                  <c:v>-0.665224270169536</c:v>
                </c:pt>
                <c:pt idx="20185" formatCode="General">
                  <c:v>-0.66851897025888496</c:v>
                </c:pt>
                <c:pt idx="20186" formatCode="General">
                  <c:v>-0.672156993977304</c:v>
                </c:pt>
                <c:pt idx="20187" formatCode="General">
                  <c:v>-0.67641021731104101</c:v>
                </c:pt>
                <c:pt idx="20188" formatCode="General">
                  <c:v>-0.68146820169042999</c:v>
                </c:pt>
                <c:pt idx="20189" formatCode="General">
                  <c:v>-0.68750472045255795</c:v>
                </c:pt>
                <c:pt idx="20190" formatCode="General">
                  <c:v>-0.69537020026041796</c:v>
                </c:pt>
                <c:pt idx="20191" formatCode="General">
                  <c:v>-0.70513679547266706</c:v>
                </c:pt>
                <c:pt idx="20192" formatCode="General">
                  <c:v>-0.71547189200803496</c:v>
                </c:pt>
                <c:pt idx="20193" formatCode="General">
                  <c:v>-0.725458634154725</c:v>
                </c:pt>
                <c:pt idx="20194" formatCode="General">
                  <c:v>-0.73469322575571705</c:v>
                </c:pt>
                <c:pt idx="20195" formatCode="General">
                  <c:v>-0.74334902231006195</c:v>
                </c:pt>
                <c:pt idx="20196" formatCode="General">
                  <c:v>-0.75153659092504499</c:v>
                </c:pt>
                <c:pt idx="20197" formatCode="General">
                  <c:v>-0.75871650736534701</c:v>
                </c:pt>
                <c:pt idx="20198" formatCode="General">
                  <c:v>-0.76447012276541704</c:v>
                </c:pt>
                <c:pt idx="20199" formatCode="General">
                  <c:v>-0.76933533202904703</c:v>
                </c:pt>
                <c:pt idx="20200" formatCode="General">
                  <c:v>-0.77393631247823502</c:v>
                </c:pt>
                <c:pt idx="20201" formatCode="General">
                  <c:v>-0.77818375517595395</c:v>
                </c:pt>
                <c:pt idx="20202" formatCode="General">
                  <c:v>-0.78183578577595703</c:v>
                </c:pt>
                <c:pt idx="20203" formatCode="General">
                  <c:v>-0.784601583051036</c:v>
                </c:pt>
                <c:pt idx="20204" formatCode="General">
                  <c:v>-0.78644352526182404</c:v>
                </c:pt>
                <c:pt idx="20205" formatCode="General">
                  <c:v>-0.78785670770822902</c:v>
                </c:pt>
                <c:pt idx="20206" formatCode="General">
                  <c:v>-0.78933466472426705</c:v>
                </c:pt>
                <c:pt idx="20207" formatCode="General">
                  <c:v>-0.79064455858912996</c:v>
                </c:pt>
                <c:pt idx="20208" formatCode="General">
                  <c:v>-0.79159668915402004</c:v>
                </c:pt>
                <c:pt idx="20209" formatCode="General">
                  <c:v>-0.792368504175611</c:v>
                </c:pt>
                <c:pt idx="20210" formatCode="General">
                  <c:v>-0.79291054344890299</c:v>
                </c:pt>
                <c:pt idx="20211" formatCode="General">
                  <c:v>-0.79323838183000706</c:v>
                </c:pt>
                <c:pt idx="20212" formatCode="General">
                  <c:v>-0.79328903986217902</c:v>
                </c:pt>
                <c:pt idx="20213" formatCode="General">
                  <c:v>-0.79269903348038595</c:v>
                </c:pt>
                <c:pt idx="20214" formatCode="General">
                  <c:v>-0.79119900601257998</c:v>
                </c:pt>
                <c:pt idx="20215" formatCode="General">
                  <c:v>-0.78843273109810896</c:v>
                </c:pt>
                <c:pt idx="20216" formatCode="General">
                  <c:v>-0.78396101898292803</c:v>
                </c:pt>
                <c:pt idx="20217" formatCode="General">
                  <c:v>-0.777726819158162</c:v>
                </c:pt>
                <c:pt idx="20218" formatCode="General">
                  <c:v>-0.76990384702776704</c:v>
                </c:pt>
                <c:pt idx="20219" formatCode="General">
                  <c:v>-0.76051506499755595</c:v>
                </c:pt>
                <c:pt idx="20220" formatCode="General">
                  <c:v>-0.74976136351142098</c:v>
                </c:pt>
                <c:pt idx="20221" formatCode="General">
                  <c:v>-0.73823035504114498</c:v>
                </c:pt>
                <c:pt idx="20222" formatCode="General">
                  <c:v>-0.72625277477480499</c:v>
                </c:pt>
                <c:pt idx="20223" formatCode="General">
                  <c:v>-0.71431629596208401</c:v>
                </c:pt>
                <c:pt idx="20224" formatCode="General">
                  <c:v>-0.70310897675828099</c:v>
                </c:pt>
                <c:pt idx="20225" formatCode="General">
                  <c:v>-0.69266635241604102</c:v>
                </c:pt>
                <c:pt idx="20226" formatCode="General">
                  <c:v>-0.682786542965796</c:v>
                </c:pt>
                <c:pt idx="20227" formatCode="General">
                  <c:v>-0.67300986145129005</c:v>
                </c:pt>
                <c:pt idx="20228" formatCode="General">
                  <c:v>-0.66286133513588297</c:v>
                </c:pt>
                <c:pt idx="20229" formatCode="General">
                  <c:v>-0.65274592425761002</c:v>
                </c:pt>
                <c:pt idx="20230" formatCode="General">
                  <c:v>-0.64387547557445801</c:v>
                </c:pt>
                <c:pt idx="20231" formatCode="General">
                  <c:v>-0.63665239756300696</c:v>
                </c:pt>
                <c:pt idx="20232" formatCode="General">
                  <c:v>-0.62997607202789596</c:v>
                </c:pt>
                <c:pt idx="20233" formatCode="General">
                  <c:v>-0.622690068447597</c:v>
                </c:pt>
                <c:pt idx="20234" formatCode="General">
                  <c:v>-0.61443551818488096</c:v>
                </c:pt>
                <c:pt idx="20235" formatCode="General">
                  <c:v>-0.60560284837761502</c:v>
                </c:pt>
                <c:pt idx="20236" formatCode="General">
                  <c:v>-0.59654383196320904</c:v>
                </c:pt>
                <c:pt idx="20237" formatCode="General">
                  <c:v>-0.58720370141607003</c:v>
                </c:pt>
                <c:pt idx="20238" formatCode="General">
                  <c:v>-0.57726993410295602</c:v>
                </c:pt>
                <c:pt idx="20239" formatCode="General">
                  <c:v>-0.56667075410615197</c:v>
                </c:pt>
                <c:pt idx="20240" formatCode="General">
                  <c:v>-0.55603846127369905</c:v>
                </c:pt>
                <c:pt idx="20241" formatCode="General">
                  <c:v>-0.54568594349697197</c:v>
                </c:pt>
                <c:pt idx="20242" formatCode="General">
                  <c:v>-0.53509711148385597</c:v>
                </c:pt>
                <c:pt idx="20243" formatCode="General">
                  <c:v>-0.523671709477734</c:v>
                </c:pt>
                <c:pt idx="20244" formatCode="General">
                  <c:v>-0.51118627024976204</c:v>
                </c:pt>
                <c:pt idx="20245" formatCode="General">
                  <c:v>-0.497811678423215</c:v>
                </c:pt>
                <c:pt idx="20246" formatCode="General">
                  <c:v>-0.48381448911804797</c:v>
                </c:pt>
                <c:pt idx="20247" formatCode="General">
                  <c:v>-0.46918462441651698</c:v>
                </c:pt>
                <c:pt idx="20248" formatCode="General">
                  <c:v>-0.45374061805837401</c:v>
                </c:pt>
                <c:pt idx="20249" formatCode="General">
                  <c:v>-0.437433903880101</c:v>
                </c:pt>
                <c:pt idx="20250" formatCode="General">
                  <c:v>-0.42079451989862998</c:v>
                </c:pt>
                <c:pt idx="20251" formatCode="General">
                  <c:v>-0.40452818613990799</c:v>
                </c:pt>
                <c:pt idx="20252" formatCode="General">
                  <c:v>-0.389013234181529</c:v>
                </c:pt>
                <c:pt idx="20253" formatCode="General">
                  <c:v>-0.37403945436358699</c:v>
                </c:pt>
                <c:pt idx="20254" formatCode="General">
                  <c:v>-0.35918351861286102</c:v>
                </c:pt>
                <c:pt idx="20255" formatCode="General">
                  <c:v>-0.344623850434152</c:v>
                </c:pt>
                <c:pt idx="20256" formatCode="General">
                  <c:v>-0.330940371386031</c:v>
                </c:pt>
                <c:pt idx="20257" formatCode="General">
                  <c:v>-0.318191416549852</c:v>
                </c:pt>
                <c:pt idx="20258" formatCode="General">
                  <c:v>-0.30532553158428699</c:v>
                </c:pt>
                <c:pt idx="20259" formatCode="General">
                  <c:v>-0.29126382197057399</c:v>
                </c:pt>
                <c:pt idx="20260" formatCode="General">
                  <c:v>-0.275957158250979</c:v>
                </c:pt>
                <c:pt idx="20261" formatCode="General">
                  <c:v>-0.26015511529901503</c:v>
                </c:pt>
                <c:pt idx="20262" formatCode="General">
                  <c:v>-0.244937299309755</c:v>
                </c:pt>
                <c:pt idx="20263" formatCode="General">
                  <c:v>-0.23101217748154201</c:v>
                </c:pt>
                <c:pt idx="20264" formatCode="General">
                  <c:v>-0.21791975180178499</c:v>
                </c:pt>
                <c:pt idx="20265" formatCode="General">
                  <c:v>-0.204930989450265</c:v>
                </c:pt>
                <c:pt idx="20266" formatCode="General">
                  <c:v>-0.19202702016665699</c:v>
                </c:pt>
                <c:pt idx="20267" formatCode="General">
                  <c:v>-0.17932694387679499</c:v>
                </c:pt>
                <c:pt idx="20268" formatCode="General">
                  <c:v>-0.16684365137988</c:v>
                </c:pt>
                <c:pt idx="20269" formatCode="General">
                  <c:v>-0.15460957895848201</c:v>
                </c:pt>
                <c:pt idx="20270" formatCode="General">
                  <c:v>-0.14211991259981999</c:v>
                </c:pt>
                <c:pt idx="20271" formatCode="General">
                  <c:v>-0.129003856309927</c:v>
                </c:pt>
                <c:pt idx="20272" formatCode="General">
                  <c:v>-0.11543094315934301</c:v>
                </c:pt>
                <c:pt idx="20273" formatCode="General">
                  <c:v>-0.101468909984662</c:v>
                </c:pt>
                <c:pt idx="20274" formatCode="General">
                  <c:v>-8.7022146029626907E-2</c:v>
                </c:pt>
                <c:pt idx="20275" formatCode="General">
                  <c:v>-7.2005688931791906E-2</c:v>
                </c:pt>
                <c:pt idx="20276" formatCode="General">
                  <c:v>-5.6512073044220498E-2</c:v>
                </c:pt>
                <c:pt idx="20277" formatCode="General">
                  <c:v>-4.0875641823026602E-2</c:v>
                </c:pt>
                <c:pt idx="20278" formatCode="General">
                  <c:v>-2.5877700808651399E-2</c:v>
                </c:pt>
                <c:pt idx="20279" formatCode="General">
                  <c:v>-1.26311344254864E-2</c:v>
                </c:pt>
                <c:pt idx="20280" formatCode="General">
                  <c:v>-1.5140225562723601E-3</c:v>
                </c:pt>
                <c:pt idx="20281" formatCode="General">
                  <c:v>8.3298460606950203E-3</c:v>
                </c:pt>
                <c:pt idx="20282" formatCode="General">
                  <c:v>1.7785112652394099E-2</c:v>
                </c:pt>
                <c:pt idx="20283" formatCode="General">
                  <c:v>2.7615368583420799E-2</c:v>
                </c:pt>
                <c:pt idx="20284" formatCode="General">
                  <c:v>3.8446781936449799E-2</c:v>
                </c:pt>
                <c:pt idx="20285" formatCode="General">
                  <c:v>5.0425236370902897E-2</c:v>
                </c:pt>
                <c:pt idx="20286" formatCode="General">
                  <c:v>6.3404016975669095E-2</c:v>
                </c:pt>
                <c:pt idx="20287" formatCode="General">
                  <c:v>7.68265522720563E-2</c:v>
                </c:pt>
                <c:pt idx="20288" formatCode="General">
                  <c:v>9.0475502240695102E-2</c:v>
                </c:pt>
                <c:pt idx="20289" formatCode="General">
                  <c:v>0.10508923262360199</c:v>
                </c:pt>
                <c:pt idx="20290" formatCode="General">
                  <c:v>0.121586690594716</c:v>
                </c:pt>
                <c:pt idx="20291" formatCode="General">
                  <c:v>0.14025149831117101</c:v>
                </c:pt>
                <c:pt idx="20292" formatCode="General">
                  <c:v>0.160725750475368</c:v>
                </c:pt>
                <c:pt idx="20293" formatCode="General">
                  <c:v>0.18207080210148799</c:v>
                </c:pt>
                <c:pt idx="20294" formatCode="General">
                  <c:v>0.20225526270091901</c:v>
                </c:pt>
                <c:pt idx="20295" formatCode="General">
                  <c:v>0.21971742346898701</c:v>
                </c:pt>
                <c:pt idx="20296" formatCode="General">
                  <c:v>0.23488446374994301</c:v>
                </c:pt>
                <c:pt idx="20297" formatCode="General">
                  <c:v>0.248796753001059</c:v>
                </c:pt>
                <c:pt idx="20298" formatCode="General">
                  <c:v>0.26219754164012499</c:v>
                </c:pt>
                <c:pt idx="20299" formatCode="General">
                  <c:v>0.27543830644783102</c:v>
                </c:pt>
                <c:pt idx="20300" formatCode="General">
                  <c:v>0.28862155658753702</c:v>
                </c:pt>
                <c:pt idx="20301" formatCode="General">
                  <c:v>0.30162233867007598</c:v>
                </c:pt>
                <c:pt idx="20302" formatCode="General">
                  <c:v>0.31433142029593297</c:v>
                </c:pt>
                <c:pt idx="20303" formatCode="General">
                  <c:v>0.32664642270191702</c:v>
                </c:pt>
                <c:pt idx="20304" formatCode="General">
                  <c:v>0.33864604094011902</c:v>
                </c:pt>
                <c:pt idx="20305" formatCode="General">
                  <c:v>0.351040315654428</c:v>
                </c:pt>
                <c:pt idx="20306" formatCode="General">
                  <c:v>0.36452542656176401</c:v>
                </c:pt>
                <c:pt idx="20307" formatCode="General">
                  <c:v>0.37902799285026401</c:v>
                </c:pt>
                <c:pt idx="20308" formatCode="General">
                  <c:v>0.39382362618498901</c:v>
                </c:pt>
                <c:pt idx="20309" formatCode="General">
                  <c:v>0.40844093167838702</c:v>
                </c:pt>
                <c:pt idx="20310" formatCode="General">
                  <c:v>0.42269694193290103</c:v>
                </c:pt>
                <c:pt idx="20311" formatCode="General">
                  <c:v>0.43607865114726202</c:v>
                </c:pt>
                <c:pt idx="20312" formatCode="General">
                  <c:v>0.44779347146723503</c:v>
                </c:pt>
                <c:pt idx="20313" formatCode="General">
                  <c:v>0.457500338890031</c:v>
                </c:pt>
                <c:pt idx="20314" formatCode="General">
                  <c:v>0.466112995194154</c:v>
                </c:pt>
                <c:pt idx="20315" formatCode="General">
                  <c:v>0.47491766432478799</c:v>
                </c:pt>
                <c:pt idx="20316" formatCode="General">
                  <c:v>0.48419079190192399</c:v>
                </c:pt>
                <c:pt idx="20317" formatCode="General">
                  <c:v>0.49362266554196099</c:v>
                </c:pt>
                <c:pt idx="20318" formatCode="General">
                  <c:v>0.50268997681301297</c:v>
                </c:pt>
                <c:pt idx="20319" formatCode="General">
                  <c:v>0.51126291300370397</c:v>
                </c:pt>
                <c:pt idx="20320" formatCode="General">
                  <c:v>0.51952375745392698</c:v>
                </c:pt>
                <c:pt idx="20321" formatCode="General">
                  <c:v>0.52777514211710397</c:v>
                </c:pt>
                <c:pt idx="20322" formatCode="General">
                  <c:v>0.53651252831572505</c:v>
                </c:pt>
                <c:pt idx="20323" formatCode="General">
                  <c:v>0.54569238368809503</c:v>
                </c:pt>
                <c:pt idx="20324" formatCode="General">
                  <c:v>0.55497981071389801</c:v>
                </c:pt>
                <c:pt idx="20325" formatCode="General">
                  <c:v>0.56408156111919605</c:v>
                </c:pt>
                <c:pt idx="20326" formatCode="General">
                  <c:v>0.57233214818900102</c:v>
                </c:pt>
                <c:pt idx="20327" formatCode="General">
                  <c:v>0.57928956703892398</c:v>
                </c:pt>
                <c:pt idx="20328" formatCode="General">
                  <c:v>0.58491345169626796</c:v>
                </c:pt>
                <c:pt idx="20329" formatCode="General">
                  <c:v>0.58934913464116001</c:v>
                </c:pt>
                <c:pt idx="20330" formatCode="General">
                  <c:v>0.59311309063585405</c:v>
                </c:pt>
                <c:pt idx="20331" formatCode="General">
                  <c:v>0.59672546720541397</c:v>
                </c:pt>
                <c:pt idx="20332" formatCode="General">
                  <c:v>0.60051911422498305</c:v>
                </c:pt>
                <c:pt idx="20333" formatCode="General">
                  <c:v>0.60466150226668502</c:v>
                </c:pt>
                <c:pt idx="20334" formatCode="General">
                  <c:v>0.60935560862912397</c:v>
                </c:pt>
                <c:pt idx="20335" formatCode="General">
                  <c:v>0.61476384629457304</c:v>
                </c:pt>
                <c:pt idx="20336" formatCode="General">
                  <c:v>0.62073172011305799</c:v>
                </c:pt>
                <c:pt idx="20337" formatCode="General">
                  <c:v>0.62679670073922</c:v>
                </c:pt>
                <c:pt idx="20338" formatCode="General">
                  <c:v>0.63281542480394404</c:v>
                </c:pt>
                <c:pt idx="20339" formatCode="General">
                  <c:v>0.63861656609224404</c:v>
                </c:pt>
                <c:pt idx="20340" formatCode="General">
                  <c:v>0.64387085512688003</c:v>
                </c:pt>
                <c:pt idx="20341" formatCode="General">
                  <c:v>0.64860251585274198</c:v>
                </c:pt>
                <c:pt idx="20342" formatCode="General">
                  <c:v>0.65339483934683895</c:v>
                </c:pt>
                <c:pt idx="20343" formatCode="General">
                  <c:v>0.65917549552035803</c:v>
                </c:pt>
                <c:pt idx="20344" formatCode="General">
                  <c:v>0.66613004331348402</c:v>
                </c:pt>
                <c:pt idx="20345" formatCode="General">
                  <c:v>0.67344153871768797</c:v>
                </c:pt>
                <c:pt idx="20346" formatCode="General">
                  <c:v>0.68033278299493205</c:v>
                </c:pt>
                <c:pt idx="20347" formatCode="General">
                  <c:v>0.68665837465184898</c:v>
                </c:pt>
                <c:pt idx="20348" formatCode="General">
                  <c:v>0.69294506284331803</c:v>
                </c:pt>
                <c:pt idx="20349" formatCode="General">
                  <c:v>0.69957554119090204</c:v>
                </c:pt>
                <c:pt idx="20350" formatCode="General">
                  <c:v>0.70601578773760398</c:v>
                </c:pt>
                <c:pt idx="20351" formatCode="General">
                  <c:v>0.71160108027998603</c:v>
                </c:pt>
                <c:pt idx="20352" formatCode="General">
                  <c:v>0.71612195434386805</c:v>
                </c:pt>
                <c:pt idx="20353" formatCode="General">
                  <c:v>0.71976410989700901</c:v>
                </c:pt>
                <c:pt idx="20354" formatCode="General">
                  <c:v>0.72274833228873803</c:v>
                </c:pt>
                <c:pt idx="20355" formatCode="General">
                  <c:v>0.72475756087760301</c:v>
                </c:pt>
                <c:pt idx="20356" formatCode="General">
                  <c:v>0.72544311048571297</c:v>
                </c:pt>
                <c:pt idx="20357" formatCode="General">
                  <c:v>0.72485461669742102</c:v>
                </c:pt>
                <c:pt idx="20358" formatCode="General">
                  <c:v>0.72352227560725102</c:v>
                </c:pt>
                <c:pt idx="20359" formatCode="General">
                  <c:v>0.72236182615354205</c:v>
                </c:pt>
                <c:pt idx="20360" formatCode="General">
                  <c:v>0.72129002879970905</c:v>
                </c:pt>
                <c:pt idx="20361" formatCode="General">
                  <c:v>0.71956960492488498</c:v>
                </c:pt>
                <c:pt idx="20362" formatCode="General">
                  <c:v>0.71721283556701099</c:v>
                </c:pt>
                <c:pt idx="20363" formatCode="General">
                  <c:v>0.71475451677508395</c:v>
                </c:pt>
                <c:pt idx="20364" formatCode="General">
                  <c:v>0.71273070458910004</c:v>
                </c:pt>
                <c:pt idx="20365" formatCode="General">
                  <c:v>0.71136161230692996</c:v>
                </c:pt>
                <c:pt idx="20366" formatCode="General">
                  <c:v>0.71093800643275396</c:v>
                </c:pt>
                <c:pt idx="20367" formatCode="General">
                  <c:v>0.711447192206215</c:v>
                </c:pt>
                <c:pt idx="20368" formatCode="General">
                  <c:v>0.71221357142085395</c:v>
                </c:pt>
                <c:pt idx="20369" formatCode="General">
                  <c:v>0.71252333276047997</c:v>
                </c:pt>
                <c:pt idx="20370" formatCode="General">
                  <c:v>0.71230141686979098</c:v>
                </c:pt>
                <c:pt idx="20371" formatCode="General">
                  <c:v>0.71207782561609501</c:v>
                </c:pt>
                <c:pt idx="20372" formatCode="General">
                  <c:v>0.71178644001577096</c:v>
                </c:pt>
                <c:pt idx="20373" formatCode="General">
                  <c:v>0.71098059654043799</c:v>
                </c:pt>
                <c:pt idx="20374" formatCode="General">
                  <c:v>0.70989530849449001</c:v>
                </c:pt>
                <c:pt idx="20375" formatCode="General">
                  <c:v>0.70913375893915498</c:v>
                </c:pt>
                <c:pt idx="20376" formatCode="General">
                  <c:v>0.70938485035325805</c:v>
                </c:pt>
                <c:pt idx="20377" formatCode="General">
                  <c:v>0.71053552626266803</c:v>
                </c:pt>
                <c:pt idx="20378" formatCode="General">
                  <c:v>0.71144215204963601</c:v>
                </c:pt>
                <c:pt idx="20379" formatCode="General">
                  <c:v>0.71110008454409801</c:v>
                </c:pt>
                <c:pt idx="20380" formatCode="General">
                  <c:v>0.70934356467645199</c:v>
                </c:pt>
                <c:pt idx="20381" formatCode="General">
                  <c:v>0.70659168930098304</c:v>
                </c:pt>
                <c:pt idx="20382" formatCode="General">
                  <c:v>0.70274003455224598</c:v>
                </c:pt>
                <c:pt idx="20383" formatCode="General">
                  <c:v>0.69768862537587495</c:v>
                </c:pt>
                <c:pt idx="20384" formatCode="General">
                  <c:v>0.69186465464472702</c:v>
                </c:pt>
                <c:pt idx="20385" formatCode="General">
                  <c:v>0.68494984429879802</c:v>
                </c:pt>
                <c:pt idx="20386" formatCode="General">
                  <c:v>0.67676017504018704</c:v>
                </c:pt>
                <c:pt idx="20387" formatCode="General">
                  <c:v>0.66784714303608295</c:v>
                </c:pt>
                <c:pt idx="20388" formatCode="General">
                  <c:v>0.65831969202340002</c:v>
                </c:pt>
                <c:pt idx="20389" formatCode="General">
                  <c:v>0.64802207528850997</c:v>
                </c:pt>
                <c:pt idx="20390" formatCode="General">
                  <c:v>0.63665500921895901</c:v>
                </c:pt>
                <c:pt idx="20391" formatCode="General">
                  <c:v>0.62424836027910902</c:v>
                </c:pt>
                <c:pt idx="20392" formatCode="General">
                  <c:v>0.61176382590807998</c:v>
                </c:pt>
                <c:pt idx="20393" formatCode="General">
                  <c:v>0.60029538174186003</c:v>
                </c:pt>
                <c:pt idx="20394" formatCode="General">
                  <c:v>0.58951075274444098</c:v>
                </c:pt>
                <c:pt idx="20395" formatCode="General">
                  <c:v>0.57851030085391197</c:v>
                </c:pt>
                <c:pt idx="20396" formatCode="General">
                  <c:v>0.56675168623888805</c:v>
                </c:pt>
                <c:pt idx="20397" formatCode="General">
                  <c:v>0.55357523223150196</c:v>
                </c:pt>
                <c:pt idx="20398" formatCode="General">
                  <c:v>0.53859226885799905</c:v>
                </c:pt>
                <c:pt idx="20399" formatCode="General">
                  <c:v>0.52179819574386999</c:v>
                </c:pt>
                <c:pt idx="20400" formatCode="General">
                  <c:v>0.50286449137037104</c:v>
                </c:pt>
                <c:pt idx="20401" formatCode="General">
                  <c:v>0.48227167633075702</c:v>
                </c:pt>
                <c:pt idx="20402" formatCode="General">
                  <c:v>0.46181193101717599</c:v>
                </c:pt>
                <c:pt idx="20403" formatCode="General">
                  <c:v>0.443305635207833</c:v>
                </c:pt>
                <c:pt idx="20404" formatCode="General">
                  <c:v>0.42726901308884901</c:v>
                </c:pt>
                <c:pt idx="20405" formatCode="General">
                  <c:v>0.41308949410092499</c:v>
                </c:pt>
                <c:pt idx="20406" formatCode="General">
                  <c:v>0.400359222053146</c:v>
                </c:pt>
                <c:pt idx="20407" formatCode="General">
                  <c:v>0.38844313688081</c:v>
                </c:pt>
                <c:pt idx="20408" formatCode="General">
                  <c:v>0.376369981949154</c:v>
                </c:pt>
                <c:pt idx="20409" formatCode="General">
                  <c:v>0.36368620578866201</c:v>
                </c:pt>
                <c:pt idx="20410" formatCode="General">
                  <c:v>0.350748822311858</c:v>
                </c:pt>
                <c:pt idx="20411" formatCode="General">
                  <c:v>0.33791208714739002</c:v>
                </c:pt>
                <c:pt idx="20412" formatCode="General">
                  <c:v>0.32552719616706399</c:v>
                </c:pt>
                <c:pt idx="20413" formatCode="General">
                  <c:v>0.31390359143664598</c:v>
                </c:pt>
                <c:pt idx="20414" formatCode="General">
                  <c:v>0.30317261867395301</c:v>
                </c:pt>
                <c:pt idx="20415" formatCode="General">
                  <c:v>0.29330061933512103</c:v>
                </c:pt>
                <c:pt idx="20416" formatCode="General">
                  <c:v>0.28319389012167401</c:v>
                </c:pt>
                <c:pt idx="20417" formatCode="General">
                  <c:v>0.27216859366912</c:v>
                </c:pt>
                <c:pt idx="20418" formatCode="General">
                  <c:v>0.26127346003741603</c:v>
                </c:pt>
                <c:pt idx="20419" formatCode="General">
                  <c:v>0.25202023501692</c:v>
                </c:pt>
                <c:pt idx="20420" formatCode="General">
                  <c:v>0.24458209971957601</c:v>
                </c:pt>
                <c:pt idx="20421" formatCode="General">
                  <c:v>0.23747608147881999</c:v>
                </c:pt>
                <c:pt idx="20422" formatCode="General">
                  <c:v>0.22962630883589899</c:v>
                </c:pt>
                <c:pt idx="20423" formatCode="General">
                  <c:v>0.221153282594451</c:v>
                </c:pt>
                <c:pt idx="20424" formatCode="General">
                  <c:v>0.21266171739585199</c:v>
                </c:pt>
                <c:pt idx="20425" formatCode="General">
                  <c:v>0.20417869712962</c:v>
                </c:pt>
                <c:pt idx="20426" formatCode="General">
                  <c:v>0.19478132591841901</c:v>
                </c:pt>
                <c:pt idx="20427" formatCode="General">
                  <c:v>0.18368168160550599</c:v>
                </c:pt>
                <c:pt idx="20428" formatCode="General">
                  <c:v>0.17045650639035001</c:v>
                </c:pt>
                <c:pt idx="20429" formatCode="General">
                  <c:v>0.15509876047457399</c:v>
                </c:pt>
                <c:pt idx="20430" formatCode="General">
                  <c:v>0.13797535158097901</c:v>
                </c:pt>
                <c:pt idx="20431" formatCode="General">
                  <c:v>0.11987560087430001</c:v>
                </c:pt>
                <c:pt idx="20432" formatCode="General">
                  <c:v>0.101831169412216</c:v>
                </c:pt>
                <c:pt idx="20433" formatCode="General">
                  <c:v>8.4206647714573701E-2</c:v>
                </c:pt>
                <c:pt idx="20434" formatCode="General">
                  <c:v>6.7213629873675407E-2</c:v>
                </c:pt>
                <c:pt idx="20435" formatCode="General">
                  <c:v>5.10340799993576E-2</c:v>
                </c:pt>
                <c:pt idx="20436" formatCode="General">
                  <c:v>3.5420446129221302E-2</c:v>
                </c:pt>
                <c:pt idx="20437" formatCode="General">
                  <c:v>2.0246006813968199E-2</c:v>
                </c:pt>
                <c:pt idx="20438" formatCode="General">
                  <c:v>5.7087939518090302E-3</c:v>
                </c:pt>
                <c:pt idx="20439" formatCode="General">
                  <c:v>-8.2287936411540603E-3</c:v>
                </c:pt>
                <c:pt idx="20440" formatCode="General">
                  <c:v>-2.1682679950474001E-2</c:v>
                </c:pt>
                <c:pt idx="20441" formatCode="General">
                  <c:v>-3.4698920015371303E-2</c:v>
                </c:pt>
                <c:pt idx="20442" formatCode="General">
                  <c:v>-4.7306259832338902E-2</c:v>
                </c:pt>
                <c:pt idx="20443" formatCode="General">
                  <c:v>-5.9720861473281199E-2</c:v>
                </c:pt>
                <c:pt idx="20444" formatCode="General">
                  <c:v>-7.2435986499325103E-2</c:v>
                </c:pt>
                <c:pt idx="20445" formatCode="General">
                  <c:v>-8.5663172490671305E-2</c:v>
                </c:pt>
                <c:pt idx="20446" formatCode="General">
                  <c:v>-9.92337602828023E-2</c:v>
                </c:pt>
                <c:pt idx="20447" formatCode="General">
                  <c:v>-0.113010678971755</c:v>
                </c:pt>
                <c:pt idx="20448" formatCode="General">
                  <c:v>-0.127196798547594</c:v>
                </c:pt>
                <c:pt idx="20449" formatCode="General">
                  <c:v>-0.14226447543634799</c:v>
                </c:pt>
                <c:pt idx="20450" formatCode="General">
                  <c:v>-0.15911238094712399</c:v>
                </c:pt>
                <c:pt idx="20451" formatCode="General">
                  <c:v>-0.177884624162509</c:v>
                </c:pt>
                <c:pt idx="20452" formatCode="General">
                  <c:v>-0.19800000000262599</c:v>
                </c:pt>
                <c:pt idx="20453" formatCode="General">
                  <c:v>-0.219576024008553</c:v>
                </c:pt>
                <c:pt idx="20454" formatCode="General">
                  <c:v>-0.24239322266511301</c:v>
                </c:pt>
                <c:pt idx="20455" formatCode="General">
                  <c:v>-0.26548398869353801</c:v>
                </c:pt>
                <c:pt idx="20456" formatCode="General">
                  <c:v>-0.28827546116275299</c:v>
                </c:pt>
                <c:pt idx="20457" formatCode="General">
                  <c:v>-0.310419152393755</c:v>
                </c:pt>
                <c:pt idx="20458" formatCode="General">
                  <c:v>-0.33085665946870901</c:v>
                </c:pt>
                <c:pt idx="20459" formatCode="General">
                  <c:v>-0.34781727742643698</c:v>
                </c:pt>
                <c:pt idx="20460" formatCode="General">
                  <c:v>-0.35996317204994899</c:v>
                </c:pt>
                <c:pt idx="20461" formatCode="General">
                  <c:v>-0.367576717833422</c:v>
                </c:pt>
                <c:pt idx="20462" formatCode="General">
                  <c:v>-0.37208701985884601</c:v>
                </c:pt>
                <c:pt idx="20463" formatCode="General">
                  <c:v>-0.37488063605275002</c:v>
                </c:pt>
                <c:pt idx="20464" formatCode="General">
                  <c:v>-0.37699593250727098</c:v>
                </c:pt>
                <c:pt idx="20465" formatCode="General">
                  <c:v>-0.37919004444180099</c:v>
                </c:pt>
                <c:pt idx="20466" formatCode="General">
                  <c:v>-0.38201170383411198</c:v>
                </c:pt>
                <c:pt idx="20467" formatCode="General">
                  <c:v>-0.386035219454409</c:v>
                </c:pt>
                <c:pt idx="20468" formatCode="General">
                  <c:v>-0.39221471103272099</c:v>
                </c:pt>
                <c:pt idx="20469" formatCode="General">
                  <c:v>-0.40123136708919099</c:v>
                </c:pt>
                <c:pt idx="20470" formatCode="General">
                  <c:v>-0.41279596865676799</c:v>
                </c:pt>
                <c:pt idx="20471" formatCode="General">
                  <c:v>-0.42639825545167398</c:v>
                </c:pt>
                <c:pt idx="20472" formatCode="General">
                  <c:v>-0.44170644131935499</c:v>
                </c:pt>
                <c:pt idx="20473" formatCode="General">
                  <c:v>-0.45857355638311698</c:v>
                </c:pt>
                <c:pt idx="20474" formatCode="General">
                  <c:v>-0.47720884077312098</c:v>
                </c:pt>
                <c:pt idx="20475" formatCode="General">
                  <c:v>-0.49774115591465801</c:v>
                </c:pt>
                <c:pt idx="20476" formatCode="General">
                  <c:v>-0.51984556435956797</c:v>
                </c:pt>
                <c:pt idx="20477" formatCode="General">
                  <c:v>-0.54280778975826705</c:v>
                </c:pt>
                <c:pt idx="20478" formatCode="General">
                  <c:v>-0.56554815365501498</c:v>
                </c:pt>
                <c:pt idx="20479" formatCode="General">
                  <c:v>-0.58711791922690704</c:v>
                </c:pt>
                <c:pt idx="20480" formatCode="General">
                  <c:v>-0.60698403322342298</c:v>
                </c:pt>
                <c:pt idx="20481" formatCode="General">
                  <c:v>-0.62491900743438999</c:v>
                </c:pt>
                <c:pt idx="20482" formatCode="General">
                  <c:v>-0.64078948361025301</c:v>
                </c:pt>
                <c:pt idx="20483" formatCode="General">
                  <c:v>-0.65450623121096296</c:v>
                </c:pt>
                <c:pt idx="20484" formatCode="General">
                  <c:v>-0.66579425227281996</c:v>
                </c:pt>
                <c:pt idx="20485" formatCode="General">
                  <c:v>-0.67445606373617195</c:v>
                </c:pt>
                <c:pt idx="20486" formatCode="General">
                  <c:v>-0.68054156388179998</c:v>
                </c:pt>
                <c:pt idx="20487" formatCode="General">
                  <c:v>-0.68483245362464495</c:v>
                </c:pt>
                <c:pt idx="20488" formatCode="General">
                  <c:v>-0.68900406819752502</c:v>
                </c:pt>
                <c:pt idx="20489" formatCode="General">
                  <c:v>-0.69416316426014002</c:v>
                </c:pt>
                <c:pt idx="20490" formatCode="General">
                  <c:v>-0.70002161330081203</c:v>
                </c:pt>
                <c:pt idx="20491" formatCode="General">
                  <c:v>-0.70549521273233695</c:v>
                </c:pt>
                <c:pt idx="20492" formatCode="General">
                  <c:v>-0.70970115122181199</c:v>
                </c:pt>
                <c:pt idx="20493" formatCode="General">
                  <c:v>-0.71218638078123797</c:v>
                </c:pt>
                <c:pt idx="20494" formatCode="General">
                  <c:v>-0.71319185923008599</c:v>
                </c:pt>
                <c:pt idx="20495" formatCode="General">
                  <c:v>-0.71368492414459195</c:v>
                </c:pt>
                <c:pt idx="20496" formatCode="General">
                  <c:v>-0.71478663575835</c:v>
                </c:pt>
                <c:pt idx="20497" formatCode="General">
                  <c:v>-0.71744131825762103</c:v>
                </c:pt>
                <c:pt idx="20498" formatCode="General">
                  <c:v>-0.72189847386282002</c:v>
                </c:pt>
                <c:pt idx="20499" formatCode="General">
                  <c:v>-0.72794287116720302</c:v>
                </c:pt>
                <c:pt idx="20500" formatCode="General">
                  <c:v>-0.73544947125594595</c:v>
                </c:pt>
                <c:pt idx="20501" formatCode="General">
                  <c:v>-0.74392049503354696</c:v>
                </c:pt>
                <c:pt idx="20502" formatCode="General">
                  <c:v>-0.75285516745674597</c:v>
                </c:pt>
                <c:pt idx="20503" formatCode="General">
                  <c:v>-0.76272833515322003</c:v>
                </c:pt>
                <c:pt idx="20504" formatCode="General">
                  <c:v>-0.77371060704473804</c:v>
                </c:pt>
                <c:pt idx="20505" formatCode="General">
                  <c:v>-0.78464841840398802</c:v>
                </c:pt>
                <c:pt idx="20506" formatCode="General">
                  <c:v>-0.79476513037390395</c:v>
                </c:pt>
                <c:pt idx="20507" formatCode="General">
                  <c:v>-0.80381569337560199</c:v>
                </c:pt>
                <c:pt idx="20508" formatCode="General">
                  <c:v>-0.81135601902114696</c:v>
                </c:pt>
                <c:pt idx="20509" formatCode="General">
                  <c:v>-0.81726507526778702</c:v>
                </c:pt>
                <c:pt idx="20510" formatCode="General">
                  <c:v>-0.82194821321788702</c:v>
                </c:pt>
                <c:pt idx="20511" formatCode="General">
                  <c:v>-0.82573728367876797</c:v>
                </c:pt>
                <c:pt idx="20512" formatCode="General">
                  <c:v>-0.82823877265354995</c:v>
                </c:pt>
                <c:pt idx="20513" formatCode="General">
                  <c:v>-0.82887906803413702</c:v>
                </c:pt>
                <c:pt idx="20514" formatCode="General">
                  <c:v>-0.82746808065417699</c:v>
                </c:pt>
                <c:pt idx="20515" formatCode="General">
                  <c:v>-0.82418110928316801</c:v>
                </c:pt>
                <c:pt idx="20516" formatCode="General">
                  <c:v>-0.81944510725858499</c:v>
                </c:pt>
                <c:pt idx="20517" formatCode="General">
                  <c:v>-0.81398691128831502</c:v>
                </c:pt>
                <c:pt idx="20518" formatCode="General">
                  <c:v>-0.80855550662321896</c:v>
                </c:pt>
                <c:pt idx="20519" formatCode="General">
                  <c:v>-0.80396668140344996</c:v>
                </c:pt>
                <c:pt idx="20520" formatCode="General">
                  <c:v>-0.801357308980304</c:v>
                </c:pt>
                <c:pt idx="20521" formatCode="General">
                  <c:v>-0.80093846504445199</c:v>
                </c:pt>
                <c:pt idx="20522" formatCode="General">
                  <c:v>-0.80221893229473196</c:v>
                </c:pt>
                <c:pt idx="20523" formatCode="General">
                  <c:v>-0.80496304272307295</c:v>
                </c:pt>
                <c:pt idx="20524" formatCode="General">
                  <c:v>-0.80875357445515395</c:v>
                </c:pt>
                <c:pt idx="20525" formatCode="General">
                  <c:v>-0.81296829698304396</c:v>
                </c:pt>
                <c:pt idx="20526" formatCode="General">
                  <c:v>-0.81714189894647304</c:v>
                </c:pt>
                <c:pt idx="20527" formatCode="General">
                  <c:v>-0.82091551713286204</c:v>
                </c:pt>
                <c:pt idx="20528" formatCode="General">
                  <c:v>-0.824143739444409</c:v>
                </c:pt>
                <c:pt idx="20529" formatCode="General">
                  <c:v>-0.82737363358323901</c:v>
                </c:pt>
                <c:pt idx="20530" formatCode="General">
                  <c:v>-0.83142850342335395</c:v>
                </c:pt>
                <c:pt idx="20531" formatCode="General">
                  <c:v>-0.83632350634973995</c:v>
                </c:pt>
                <c:pt idx="20532" formatCode="General">
                  <c:v>-0.84136228985717698</c:v>
                </c:pt>
                <c:pt idx="20533" formatCode="General">
                  <c:v>-0.84647125165773496</c:v>
                </c:pt>
                <c:pt idx="20534" formatCode="General">
                  <c:v>-0.85170248220596001</c:v>
                </c:pt>
                <c:pt idx="20535" formatCode="General">
                  <c:v>-0.85618620925391797</c:v>
                </c:pt>
                <c:pt idx="20536" formatCode="General">
                  <c:v>-0.85985672013391601</c:v>
                </c:pt>
                <c:pt idx="20537" formatCode="General">
                  <c:v>-0.86267127202231597</c:v>
                </c:pt>
                <c:pt idx="20538" formatCode="General">
                  <c:v>-0.86297670563371798</c:v>
                </c:pt>
                <c:pt idx="20539" formatCode="General">
                  <c:v>-0.85959033172565502</c:v>
                </c:pt>
                <c:pt idx="20540" formatCode="General">
                  <c:v>-0.85243512939409505</c:v>
                </c:pt>
                <c:pt idx="20541" formatCode="General">
                  <c:v>-0.841314761046</c:v>
                </c:pt>
                <c:pt idx="20542" formatCode="General">
                  <c:v>-0.82529854028692495</c:v>
                </c:pt>
                <c:pt idx="20543" formatCode="General">
                  <c:v>-0.80366307711856699</c:v>
                </c:pt>
                <c:pt idx="20544" formatCode="General">
                  <c:v>-0.77711684337519904</c:v>
                </c:pt>
                <c:pt idx="20545" formatCode="General">
                  <c:v>-0.74708264223001497</c:v>
                </c:pt>
                <c:pt idx="20546" formatCode="General">
                  <c:v>-0.71431656219749096</c:v>
                </c:pt>
                <c:pt idx="20547" formatCode="General">
                  <c:v>-0.678962378787617</c:v>
                </c:pt>
                <c:pt idx="20548" formatCode="General">
                  <c:v>-0.64172501825777795</c:v>
                </c:pt>
                <c:pt idx="20549" formatCode="General">
                  <c:v>-0.60426453946877801</c:v>
                </c:pt>
                <c:pt idx="20550" formatCode="General">
                  <c:v>-0.56833960374518699</c:v>
                </c:pt>
                <c:pt idx="20551" formatCode="General">
                  <c:v>-0.53525755432093203</c:v>
                </c:pt>
                <c:pt idx="20552" formatCode="General">
                  <c:v>-0.50569882126542598</c:v>
                </c:pt>
                <c:pt idx="20553" formatCode="General">
                  <c:v>-0.47998623565944798</c:v>
                </c:pt>
                <c:pt idx="20554" formatCode="General">
                  <c:v>-0.45838706464342099</c:v>
                </c:pt>
                <c:pt idx="20555" formatCode="General">
                  <c:v>-0.44102700959802399</c:v>
                </c:pt>
                <c:pt idx="20556" formatCode="General">
                  <c:v>-0.427879476917297</c:v>
                </c:pt>
                <c:pt idx="20557" formatCode="General">
                  <c:v>-0.41847049916405299</c:v>
                </c:pt>
                <c:pt idx="20558" formatCode="General">
                  <c:v>-0.412039896765172</c:v>
                </c:pt>
                <c:pt idx="20559" formatCode="General">
                  <c:v>-0.40742468760458</c:v>
                </c:pt>
                <c:pt idx="20560" formatCode="General">
                  <c:v>-0.40279261591940502</c:v>
                </c:pt>
                <c:pt idx="20561" formatCode="General">
                  <c:v>-0.39686074981560598</c:v>
                </c:pt>
                <c:pt idx="20562" formatCode="General">
                  <c:v>-0.38949995294953399</c:v>
                </c:pt>
                <c:pt idx="20563" formatCode="General">
                  <c:v>-0.38084258298732598</c:v>
                </c:pt>
                <c:pt idx="20564" formatCode="General">
                  <c:v>-0.37094329785493901</c:v>
                </c:pt>
                <c:pt idx="20565" formatCode="General">
                  <c:v>-0.35984944414953901</c:v>
                </c:pt>
                <c:pt idx="20566" formatCode="General">
                  <c:v>-0.34770856807684902</c:v>
                </c:pt>
                <c:pt idx="20567" formatCode="General">
                  <c:v>-0.33497841633042902</c:v>
                </c:pt>
                <c:pt idx="20568" formatCode="General">
                  <c:v>-0.32217540397306199</c:v>
                </c:pt>
                <c:pt idx="20569" formatCode="General">
                  <c:v>-0.30946282114445001</c:v>
                </c:pt>
                <c:pt idx="20570" formatCode="General">
                  <c:v>-0.29664030547755599</c:v>
                </c:pt>
                <c:pt idx="20571" formatCode="General">
                  <c:v>-0.28289108339024399</c:v>
                </c:pt>
                <c:pt idx="20572" formatCode="General">
                  <c:v>-0.26733514998014202</c:v>
                </c:pt>
                <c:pt idx="20573" formatCode="General">
                  <c:v>-0.25033251514282701</c:v>
                </c:pt>
                <c:pt idx="20574" formatCode="General">
                  <c:v>-0.23292901845550501</c:v>
                </c:pt>
                <c:pt idx="20575" formatCode="General">
                  <c:v>-0.215437299324239</c:v>
                </c:pt>
                <c:pt idx="20576" formatCode="General">
                  <c:v>-0.197678001260227</c:v>
                </c:pt>
                <c:pt idx="20577" formatCode="General">
                  <c:v>-0.17993180636748299</c:v>
                </c:pt>
                <c:pt idx="20578" formatCode="General">
                  <c:v>-0.162674002719393</c:v>
                </c:pt>
                <c:pt idx="20579" formatCode="General">
                  <c:v>-0.14640403886164799</c:v>
                </c:pt>
                <c:pt idx="20580" formatCode="General">
                  <c:v>-0.131699273041684</c:v>
                </c:pt>
                <c:pt idx="20581" formatCode="General">
                  <c:v>-0.11835956288659499</c:v>
                </c:pt>
                <c:pt idx="20582" formatCode="General">
                  <c:v>-0.105582848649292</c:v>
                </c:pt>
                <c:pt idx="20583" formatCode="General">
                  <c:v>-9.3136169999565102E-2</c:v>
                </c:pt>
                <c:pt idx="20584" formatCode="General">
                  <c:v>-8.0981231905945306E-2</c:v>
                </c:pt>
                <c:pt idx="20585" formatCode="General">
                  <c:v>-6.8566713085193007E-2</c:v>
                </c:pt>
                <c:pt idx="20586" formatCode="General">
                  <c:v>-5.5422338430321502E-2</c:v>
                </c:pt>
                <c:pt idx="20587" formatCode="General">
                  <c:v>-4.1669840295227599E-2</c:v>
                </c:pt>
                <c:pt idx="20588" formatCode="General">
                  <c:v>-2.74925630531558E-2</c:v>
                </c:pt>
                <c:pt idx="20589" formatCode="General">
                  <c:v>-1.28117605014165E-2</c:v>
                </c:pt>
                <c:pt idx="20590" formatCode="General">
                  <c:v>2.5852992673720699E-3</c:v>
                </c:pt>
                <c:pt idx="20591" formatCode="General">
                  <c:v>1.8803236353028999E-2</c:v>
                </c:pt>
                <c:pt idx="20592" formatCode="General">
                  <c:v>3.55448179748638E-2</c:v>
                </c:pt>
                <c:pt idx="20593" formatCode="General">
                  <c:v>5.2392376931653099E-2</c:v>
                </c:pt>
                <c:pt idx="20594" formatCode="General">
                  <c:v>6.8899103777482901E-2</c:v>
                </c:pt>
                <c:pt idx="20595" formatCode="General">
                  <c:v>8.4718966433427106E-2</c:v>
                </c:pt>
                <c:pt idx="20596" formatCode="General">
                  <c:v>9.9999817092089202E-2</c:v>
                </c:pt>
                <c:pt idx="20597" formatCode="General">
                  <c:v>0.115004742290628</c:v>
                </c:pt>
                <c:pt idx="20598" formatCode="General">
                  <c:v>0.129486440979342</c:v>
                </c:pt>
                <c:pt idx="20599" formatCode="General">
                  <c:v>0.14331122999851501</c:v>
                </c:pt>
                <c:pt idx="20600" formatCode="General">
                  <c:v>0.157361616925525</c:v>
                </c:pt>
                <c:pt idx="20601" formatCode="General">
                  <c:v>0.172819924718703</c:v>
                </c:pt>
                <c:pt idx="20602" formatCode="General">
                  <c:v>0.19005272870369</c:v>
                </c:pt>
                <c:pt idx="20603" formatCode="General">
                  <c:v>0.20854121110905</c:v>
                </c:pt>
                <c:pt idx="20604" formatCode="General">
                  <c:v>0.227759657881897</c:v>
                </c:pt>
                <c:pt idx="20605" formatCode="General">
                  <c:v>0.24774774316326501</c:v>
                </c:pt>
                <c:pt idx="20606" formatCode="General">
                  <c:v>0.26840114086907202</c:v>
                </c:pt>
                <c:pt idx="20607" formatCode="General">
                  <c:v>0.28898213256549399</c:v>
                </c:pt>
                <c:pt idx="20608" formatCode="General">
                  <c:v>0.30874324141382498</c:v>
                </c:pt>
                <c:pt idx="20609" formatCode="General">
                  <c:v>0.32759190505121599</c:v>
                </c:pt>
                <c:pt idx="20610" formatCode="General">
                  <c:v>0.34593650541436199</c:v>
                </c:pt>
                <c:pt idx="20611" formatCode="General">
                  <c:v>0.36394932250693901</c:v>
                </c:pt>
                <c:pt idx="20612" formatCode="General">
                  <c:v>0.38164133318486698</c:v>
                </c:pt>
                <c:pt idx="20613" formatCode="General">
                  <c:v>0.39919888751845201</c:v>
                </c:pt>
                <c:pt idx="20614" formatCode="General">
                  <c:v>0.41664551714680897</c:v>
                </c:pt>
                <c:pt idx="20615" formatCode="General">
                  <c:v>0.433574679062732</c:v>
                </c:pt>
                <c:pt idx="20616" formatCode="General">
                  <c:v>0.449536648568233</c:v>
                </c:pt>
                <c:pt idx="20617" formatCode="General">
                  <c:v>0.46436603857495301</c:v>
                </c:pt>
                <c:pt idx="20618" formatCode="General">
                  <c:v>0.47807786574281103</c:v>
                </c:pt>
                <c:pt idx="20619" formatCode="General">
                  <c:v>0.49075300784238901</c:v>
                </c:pt>
                <c:pt idx="20620" formatCode="General">
                  <c:v>0.50249509134354897</c:v>
                </c:pt>
                <c:pt idx="20621" formatCode="General">
                  <c:v>0.51386193850842998</c:v>
                </c:pt>
                <c:pt idx="20622" formatCode="General">
                  <c:v>0.525875325958165</c:v>
                </c:pt>
                <c:pt idx="20623" formatCode="General">
                  <c:v>0.53895473266480898</c:v>
                </c:pt>
                <c:pt idx="20624" formatCode="General">
                  <c:v>0.55304333911046799</c:v>
                </c:pt>
                <c:pt idx="20625" formatCode="General">
                  <c:v>0.56820490654337297</c:v>
                </c:pt>
                <c:pt idx="20626" formatCode="General">
                  <c:v>0.58474527639068696</c:v>
                </c:pt>
                <c:pt idx="20627" formatCode="General">
                  <c:v>0.60294071206679301</c:v>
                </c:pt>
                <c:pt idx="20628" formatCode="General">
                  <c:v>0.62234202263187599</c:v>
                </c:pt>
                <c:pt idx="20629" formatCode="General">
                  <c:v>0.64193147586580801</c:v>
                </c:pt>
                <c:pt idx="20630" formatCode="General">
                  <c:v>0.66049301413252903</c:v>
                </c:pt>
                <c:pt idx="20631" formatCode="General">
                  <c:v>0.67731657683354096</c:v>
                </c:pt>
                <c:pt idx="20632" formatCode="General">
                  <c:v>0.69256688126150701</c:v>
                </c:pt>
                <c:pt idx="20633" formatCode="General">
                  <c:v>0.70631451283091895</c:v>
                </c:pt>
                <c:pt idx="20634" formatCode="General">
                  <c:v>0.71813820311075605</c:v>
                </c:pt>
                <c:pt idx="20635" formatCode="General">
                  <c:v>0.72770778537967296</c:v>
                </c:pt>
                <c:pt idx="20636" formatCode="General">
                  <c:v>0.73541334154530702</c:v>
                </c:pt>
                <c:pt idx="20637" formatCode="General">
                  <c:v>0.74173805355332501</c:v>
                </c:pt>
                <c:pt idx="20638" formatCode="General">
                  <c:v>0.74660784336808095</c:v>
                </c:pt>
                <c:pt idx="20639" formatCode="General">
                  <c:v>0.74978726815894503</c:v>
                </c:pt>
                <c:pt idx="20640" formatCode="General">
                  <c:v>0.75134585294755396</c:v>
                </c:pt>
                <c:pt idx="20641" formatCode="General">
                  <c:v>0.75172009663976502</c:v>
                </c:pt>
                <c:pt idx="20642" formatCode="General">
                  <c:v>0.751378550827555</c:v>
                </c:pt>
                <c:pt idx="20643" formatCode="General">
                  <c:v>0.75058106283678205</c:v>
                </c:pt>
                <c:pt idx="20644" formatCode="General">
                  <c:v>0.74958555308503305</c:v>
                </c:pt>
                <c:pt idx="20645" formatCode="General">
                  <c:v>0.74897026879846296</c:v>
                </c:pt>
                <c:pt idx="20646" formatCode="General">
                  <c:v>0.74935427512525998</c:v>
                </c:pt>
                <c:pt idx="20647" formatCode="General">
                  <c:v>0.75106672925080198</c:v>
                </c:pt>
                <c:pt idx="20648" formatCode="General">
                  <c:v>0.75404176429893499</c:v>
                </c:pt>
                <c:pt idx="20649" formatCode="General">
                  <c:v>0.75818238997349197</c:v>
                </c:pt>
                <c:pt idx="20650" formatCode="General">
                  <c:v>0.76304084363362901</c:v>
                </c:pt>
                <c:pt idx="20651" formatCode="General">
                  <c:v>0.768556873626001</c:v>
                </c:pt>
                <c:pt idx="20652" formatCode="General">
                  <c:v>0.77522016329041299</c:v>
                </c:pt>
                <c:pt idx="20653" formatCode="General">
                  <c:v>0.78319225039571705</c:v>
                </c:pt>
                <c:pt idx="20654" formatCode="General">
                  <c:v>0.79224732782724805</c:v>
                </c:pt>
                <c:pt idx="20655" formatCode="General">
                  <c:v>0.80188971549278398</c:v>
                </c:pt>
                <c:pt idx="20656" formatCode="General">
                  <c:v>0.81166132086878895</c:v>
                </c:pt>
                <c:pt idx="20657" formatCode="General">
                  <c:v>0.82139914808617198</c:v>
                </c:pt>
                <c:pt idx="20658" formatCode="General">
                  <c:v>0.83084129572857901</c:v>
                </c:pt>
                <c:pt idx="20659" formatCode="General">
                  <c:v>0.83942003937352205</c:v>
                </c:pt>
                <c:pt idx="20660" formatCode="General">
                  <c:v>0.84670849379067403</c:v>
                </c:pt>
                <c:pt idx="20661" formatCode="General">
                  <c:v>0.85256035165028299</c:v>
                </c:pt>
                <c:pt idx="20662" formatCode="General">
                  <c:v>0.85694377885552198</c:v>
                </c:pt>
                <c:pt idx="20663" formatCode="General">
                  <c:v>0.85931661158238704</c:v>
                </c:pt>
                <c:pt idx="20664" formatCode="General">
                  <c:v>0.85948339972187704</c:v>
                </c:pt>
                <c:pt idx="20665" formatCode="General">
                  <c:v>0.85819925511889095</c:v>
                </c:pt>
                <c:pt idx="20666" formatCode="General">
                  <c:v>0.85605539645718498</c:v>
                </c:pt>
                <c:pt idx="20667" formatCode="General">
                  <c:v>0.85313308372329</c:v>
                </c:pt>
                <c:pt idx="20668" formatCode="General">
                  <c:v>0.84959773052431498</c:v>
                </c:pt>
                <c:pt idx="20669" formatCode="General">
                  <c:v>0.84565229937319897</c:v>
                </c:pt>
                <c:pt idx="20670" formatCode="General">
                  <c:v>0.84134855237653905</c:v>
                </c:pt>
                <c:pt idx="20671" formatCode="General">
                  <c:v>0.83649234234482395</c:v>
                </c:pt>
                <c:pt idx="20672" formatCode="General">
                  <c:v>0.83091445560090704</c:v>
                </c:pt>
                <c:pt idx="20673" formatCode="General">
                  <c:v>0.82506061840724199</c:v>
                </c:pt>
                <c:pt idx="20674" formatCode="General">
                  <c:v>0.81989430874872904</c:v>
                </c:pt>
                <c:pt idx="20675" formatCode="General">
                  <c:v>0.81611029959329495</c:v>
                </c:pt>
                <c:pt idx="20676" formatCode="General">
                  <c:v>0.81369684778192997</c:v>
                </c:pt>
                <c:pt idx="20677" formatCode="General">
                  <c:v>0.81285667290424002</c:v>
                </c:pt>
                <c:pt idx="20678" formatCode="General">
                  <c:v>0.81353050228479695</c:v>
                </c:pt>
                <c:pt idx="20679" formatCode="General">
                  <c:v>0.81496872367536699</c:v>
                </c:pt>
                <c:pt idx="20680" formatCode="General">
                  <c:v>0.81687435588602397</c:v>
                </c:pt>
                <c:pt idx="20681" formatCode="General">
                  <c:v>0.81946110171753095</c:v>
                </c:pt>
                <c:pt idx="20682" formatCode="General">
                  <c:v>0.82223632491686705</c:v>
                </c:pt>
                <c:pt idx="20683" formatCode="General">
                  <c:v>0.82450508153741897</c:v>
                </c:pt>
                <c:pt idx="20684" formatCode="General">
                  <c:v>0.82612947338450204</c:v>
                </c:pt>
                <c:pt idx="20685" formatCode="General">
                  <c:v>0.82637971699098001</c:v>
                </c:pt>
                <c:pt idx="20686" formatCode="General">
                  <c:v>0.82424586753795803</c:v>
                </c:pt>
                <c:pt idx="20687" formatCode="General">
                  <c:v>0.81928126176504101</c:v>
                </c:pt>
                <c:pt idx="20688" formatCode="General">
                  <c:v>0.81174204927126004</c:v>
                </c:pt>
                <c:pt idx="20689" formatCode="General">
                  <c:v>0.80155820203922901</c:v>
                </c:pt>
                <c:pt idx="20690" formatCode="General">
                  <c:v>0.78873848799421298</c:v>
                </c:pt>
                <c:pt idx="20691" formatCode="General">
                  <c:v>0.77419338204004096</c:v>
                </c:pt>
                <c:pt idx="20692" formatCode="General">
                  <c:v>0.75828345876062897</c:v>
                </c:pt>
                <c:pt idx="20693" formatCode="General">
                  <c:v>0.74064676988303402</c:v>
                </c:pt>
                <c:pt idx="20694" formatCode="General">
                  <c:v>0.72090468531769303</c:v>
                </c:pt>
                <c:pt idx="20695" formatCode="General">
                  <c:v>0.69947301610458701</c:v>
                </c:pt>
                <c:pt idx="20696" formatCode="General">
                  <c:v>0.67731054978904004</c:v>
                </c:pt>
                <c:pt idx="20697" formatCode="General">
                  <c:v>0.65563553868209501</c:v>
                </c:pt>
                <c:pt idx="20698" formatCode="General">
                  <c:v>0.63589295247724897</c:v>
                </c:pt>
                <c:pt idx="20699" formatCode="General">
                  <c:v>0.61838919876621101</c:v>
                </c:pt>
                <c:pt idx="20700" formatCode="General">
                  <c:v>0.602866694291048</c:v>
                </c:pt>
                <c:pt idx="20701" formatCode="General">
                  <c:v>0.58959563217349698</c:v>
                </c:pt>
                <c:pt idx="20702" formatCode="General">
                  <c:v>0.57864411923213999</c:v>
                </c:pt>
                <c:pt idx="20703" formatCode="General">
                  <c:v>0.57019442976288803</c:v>
                </c:pt>
                <c:pt idx="20704" formatCode="General">
                  <c:v>0.563986983951687</c:v>
                </c:pt>
                <c:pt idx="20705" formatCode="General">
                  <c:v>0.55888087471564996</c:v>
                </c:pt>
                <c:pt idx="20706" formatCode="General">
                  <c:v>0.55387128382336503</c:v>
                </c:pt>
                <c:pt idx="20707" formatCode="General">
                  <c:v>0.54847068367704699</c:v>
                </c:pt>
                <c:pt idx="20708" formatCode="General">
                  <c:v>0.54191222648187198</c:v>
                </c:pt>
                <c:pt idx="20709" formatCode="General">
                  <c:v>0.53282057897115098</c:v>
                </c:pt>
                <c:pt idx="20710" formatCode="General">
                  <c:v>0.520701999321871</c:v>
                </c:pt>
                <c:pt idx="20711" formatCode="General">
                  <c:v>0.505759635512391</c:v>
                </c:pt>
                <c:pt idx="20712" formatCode="General">
                  <c:v>0.48831182833868197</c:v>
                </c:pt>
                <c:pt idx="20713" formatCode="General">
                  <c:v>0.46877705029357902</c:v>
                </c:pt>
                <c:pt idx="20714" formatCode="General">
                  <c:v>0.44781104689281298</c:v>
                </c:pt>
                <c:pt idx="20715" formatCode="General">
                  <c:v>0.42609050829273898</c:v>
                </c:pt>
                <c:pt idx="20716" formatCode="General">
                  <c:v>0.40446126298301599</c:v>
                </c:pt>
                <c:pt idx="20717" formatCode="General">
                  <c:v>0.384256104285633</c:v>
                </c:pt>
                <c:pt idx="20718" formatCode="General">
                  <c:v>0.36594747026813801</c:v>
                </c:pt>
                <c:pt idx="20719" formatCode="General">
                  <c:v>0.34907589984255299</c:v>
                </c:pt>
                <c:pt idx="20720" formatCode="General">
                  <c:v>0.33342060393959799</c:v>
                </c:pt>
                <c:pt idx="20721" formatCode="General">
                  <c:v>0.31911230640268701</c:v>
                </c:pt>
                <c:pt idx="20722" formatCode="General">
                  <c:v>0.30583420350429202</c:v>
                </c:pt>
                <c:pt idx="20723" formatCode="General">
                  <c:v>0.29311016813715801</c:v>
                </c:pt>
                <c:pt idx="20724" formatCode="General">
                  <c:v>0.28067243586919299</c:v>
                </c:pt>
                <c:pt idx="20725" formatCode="General">
                  <c:v>0.26841323742273798</c:v>
                </c:pt>
                <c:pt idx="20726" formatCode="General">
                  <c:v>0.25606597023502498</c:v>
                </c:pt>
                <c:pt idx="20727" formatCode="General">
                  <c:v>0.24294947264490199</c:v>
                </c:pt>
                <c:pt idx="20728" formatCode="General">
                  <c:v>0.22855700633024001</c:v>
                </c:pt>
                <c:pt idx="20729" formatCode="General">
                  <c:v>0.21233118400734899</c:v>
                </c:pt>
                <c:pt idx="20730" formatCode="General">
                  <c:v>0.19402749499217301</c:v>
                </c:pt>
                <c:pt idx="20731" formatCode="General">
                  <c:v>0.17421765820231599</c:v>
                </c:pt>
                <c:pt idx="20732" formatCode="General">
                  <c:v>0.153511637348406</c:v>
                </c:pt>
                <c:pt idx="20733" formatCode="General">
                  <c:v>0.132231578582723</c:v>
                </c:pt>
                <c:pt idx="20734" formatCode="General">
                  <c:v>0.110296830545979</c:v>
                </c:pt>
                <c:pt idx="20735" formatCode="General">
                  <c:v>8.7781640911654302E-2</c:v>
                </c:pt>
                <c:pt idx="20736" formatCode="General">
                  <c:v>6.5173736987260603E-2</c:v>
                </c:pt>
                <c:pt idx="20737" formatCode="General">
                  <c:v>4.2773341008285302E-2</c:v>
                </c:pt>
                <c:pt idx="20738" formatCode="General">
                  <c:v>2.0987916330382599E-2</c:v>
                </c:pt>
                <c:pt idx="20739" formatCode="General">
                  <c:v>3.5505710069672899E-4</c:v>
                </c:pt>
                <c:pt idx="20740" formatCode="General">
                  <c:v>-1.8844979795105101E-2</c:v>
                </c:pt>
                <c:pt idx="20741" formatCode="General">
                  <c:v>-3.6859213205893797E-2</c:v>
                </c:pt>
                <c:pt idx="20742" formatCode="General">
                  <c:v>-5.4235837099558898E-2</c:v>
                </c:pt>
                <c:pt idx="20743" formatCode="General">
                  <c:v>-7.1254461984880196E-2</c:v>
                </c:pt>
                <c:pt idx="20744" formatCode="General">
                  <c:v>-8.75226349157536E-2</c:v>
                </c:pt>
                <c:pt idx="20745" formatCode="General">
                  <c:v>-0.102586726221537</c:v>
                </c:pt>
                <c:pt idx="20746" formatCode="General">
                  <c:v>-0.11646704259454101</c:v>
                </c:pt>
                <c:pt idx="20747" formatCode="General">
                  <c:v>-0.12937845190970301</c:v>
                </c:pt>
                <c:pt idx="20748" formatCode="General">
                  <c:v>-0.14155507675927201</c:v>
                </c:pt>
                <c:pt idx="20749" formatCode="General">
                  <c:v>-0.15338969356715301</c:v>
                </c:pt>
                <c:pt idx="20750" formatCode="General">
                  <c:v>-0.165520255597669</c:v>
                </c:pt>
                <c:pt idx="20751" formatCode="General">
                  <c:v>-0.17809075650682801</c:v>
                </c:pt>
                <c:pt idx="20752" formatCode="General">
                  <c:v>-0.19056086530399899</c:v>
                </c:pt>
                <c:pt idx="20753" formatCode="General">
                  <c:v>-0.202759841125913</c:v>
                </c:pt>
                <c:pt idx="20754" formatCode="General">
                  <c:v>-0.21485784628023599</c:v>
                </c:pt>
                <c:pt idx="20755" formatCode="General">
                  <c:v>-0.22691820592456299</c:v>
                </c:pt>
                <c:pt idx="20756" formatCode="General">
                  <c:v>-0.23902112046267299</c:v>
                </c:pt>
                <c:pt idx="20757" formatCode="General">
                  <c:v>-0.25139474170285903</c:v>
                </c:pt>
                <c:pt idx="20758" formatCode="General">
                  <c:v>-0.26455470798478797</c:v>
                </c:pt>
                <c:pt idx="20759" formatCode="General">
                  <c:v>-0.27865174208072602</c:v>
                </c:pt>
                <c:pt idx="20760" formatCode="General">
                  <c:v>-0.29315508555029701</c:v>
                </c:pt>
                <c:pt idx="20761" formatCode="General">
                  <c:v>-0.30727872673850598</c:v>
                </c:pt>
                <c:pt idx="20762" formatCode="General">
                  <c:v>-0.32089658982832098</c:v>
                </c:pt>
                <c:pt idx="20763" formatCode="General">
                  <c:v>-0.334547419608129</c:v>
                </c:pt>
                <c:pt idx="20764" formatCode="General">
                  <c:v>-0.34874944173265099</c:v>
                </c:pt>
                <c:pt idx="20765" formatCode="General">
                  <c:v>-0.36348131014831803</c:v>
                </c:pt>
                <c:pt idx="20766" formatCode="General">
                  <c:v>-0.37833077398923598</c:v>
                </c:pt>
                <c:pt idx="20767" formatCode="General">
                  <c:v>-0.39317832028516703</c:v>
                </c:pt>
                <c:pt idx="20768" formatCode="General">
                  <c:v>-0.40798111268301901</c:v>
                </c:pt>
                <c:pt idx="20769" formatCode="General">
                  <c:v>-0.42262714039030003</c:v>
                </c:pt>
                <c:pt idx="20770" formatCode="General">
                  <c:v>-0.43665434238182299</c:v>
                </c:pt>
                <c:pt idx="20771" formatCode="General">
                  <c:v>-0.449347425886019</c:v>
                </c:pt>
                <c:pt idx="20772" formatCode="General">
                  <c:v>-0.46007641026358898</c:v>
                </c:pt>
                <c:pt idx="20773" formatCode="General">
                  <c:v>-0.46880975666820901</c:v>
                </c:pt>
                <c:pt idx="20774" formatCode="General">
                  <c:v>-0.47633442084452299</c:v>
                </c:pt>
                <c:pt idx="20775" formatCode="General">
                  <c:v>-0.48345925072705298</c:v>
                </c:pt>
                <c:pt idx="20776" formatCode="General">
                  <c:v>-0.49050476011741301</c:v>
                </c:pt>
                <c:pt idx="20777" formatCode="General">
                  <c:v>-0.49754954678236601</c:v>
                </c:pt>
                <c:pt idx="20778" formatCode="General">
                  <c:v>-0.50507140643173698</c:v>
                </c:pt>
                <c:pt idx="20779" formatCode="General">
                  <c:v>-0.51353134854041604</c:v>
                </c:pt>
                <c:pt idx="20780" formatCode="General">
                  <c:v>-0.52299040624054605</c:v>
                </c:pt>
                <c:pt idx="20781" formatCode="General">
                  <c:v>-0.53350979480098704</c:v>
                </c:pt>
                <c:pt idx="20782" formatCode="General">
                  <c:v>-0.54500812767088702</c:v>
                </c:pt>
                <c:pt idx="20783" formatCode="General">
                  <c:v>-0.55734955896179195</c:v>
                </c:pt>
                <c:pt idx="20784" formatCode="General">
                  <c:v>-0.57051470104219204</c:v>
                </c:pt>
                <c:pt idx="20785" formatCode="General">
                  <c:v>-0.58459464706642295</c:v>
                </c:pt>
                <c:pt idx="20786" formatCode="General">
                  <c:v>-0.599674118209097</c:v>
                </c:pt>
                <c:pt idx="20787" formatCode="General">
                  <c:v>-0.61617923259878205</c:v>
                </c:pt>
                <c:pt idx="20788" formatCode="General">
                  <c:v>-0.634307131117265</c:v>
                </c:pt>
                <c:pt idx="20789" formatCode="General">
                  <c:v>-0.65359193303121699</c:v>
                </c:pt>
                <c:pt idx="20790" formatCode="General">
                  <c:v>-0.67312687745377298</c:v>
                </c:pt>
                <c:pt idx="20791" formatCode="General">
                  <c:v>-0.69140273494924798</c:v>
                </c:pt>
                <c:pt idx="20792" formatCode="General">
                  <c:v>-0.70741605749916803</c:v>
                </c:pt>
                <c:pt idx="20793" formatCode="General">
                  <c:v>-0.721562071369658</c:v>
                </c:pt>
                <c:pt idx="20794" formatCode="General">
                  <c:v>-0.73437743925260301</c:v>
                </c:pt>
                <c:pt idx="20795" formatCode="General">
                  <c:v>-0.74578798926854195</c:v>
                </c:pt>
                <c:pt idx="20796" formatCode="General">
                  <c:v>-0.75538084946444095</c:v>
                </c:pt>
                <c:pt idx="20797" formatCode="General">
                  <c:v>-0.76253019730606597</c:v>
                </c:pt>
                <c:pt idx="20798" formatCode="General">
                  <c:v>-0.766847537624186</c:v>
                </c:pt>
                <c:pt idx="20799" formatCode="General">
                  <c:v>-0.76820740645682695</c:v>
                </c:pt>
                <c:pt idx="20800" formatCode="General">
                  <c:v>-0.76703207737134504</c:v>
                </c:pt>
                <c:pt idx="20801" formatCode="General">
                  <c:v>-0.76408745398712197</c:v>
                </c:pt>
                <c:pt idx="20802" formatCode="General">
                  <c:v>-0.75976134005192797</c:v>
                </c:pt>
                <c:pt idx="20803" formatCode="General">
                  <c:v>-0.75406293617401199</c:v>
                </c:pt>
                <c:pt idx="20804" formatCode="General">
                  <c:v>-0.74733175946069297</c:v>
                </c:pt>
                <c:pt idx="20805" formatCode="General">
                  <c:v>-0.74023756284668996</c:v>
                </c:pt>
                <c:pt idx="20806" formatCode="General">
                  <c:v>-0.73319781022327002</c:v>
                </c:pt>
                <c:pt idx="20807" formatCode="General">
                  <c:v>-0.72660581679288905</c:v>
                </c:pt>
                <c:pt idx="20808" formatCode="General">
                  <c:v>-0.72055128987858297</c:v>
                </c:pt>
                <c:pt idx="20809" formatCode="General">
                  <c:v>-0.71478983323635503</c:v>
                </c:pt>
                <c:pt idx="20810" formatCode="General">
                  <c:v>-0.70927194897467905</c:v>
                </c:pt>
                <c:pt idx="20811" formatCode="General">
                  <c:v>-0.70412211447246698</c:v>
                </c:pt>
                <c:pt idx="20812" formatCode="General">
                  <c:v>-0.69938027333733299</c:v>
                </c:pt>
                <c:pt idx="20813" formatCode="General">
                  <c:v>-0.695073096973154</c:v>
                </c:pt>
                <c:pt idx="20814" formatCode="General">
                  <c:v>-0.69139253302840398</c:v>
                </c:pt>
                <c:pt idx="20815" formatCode="General">
                  <c:v>-0.68845871060282904</c:v>
                </c:pt>
                <c:pt idx="20816" formatCode="General">
                  <c:v>-0.68645315477845403</c:v>
                </c:pt>
                <c:pt idx="20817" formatCode="General">
                  <c:v>-0.68611328469470201</c:v>
                </c:pt>
                <c:pt idx="20818" formatCode="General">
                  <c:v>-0.68812391491478597</c:v>
                </c:pt>
                <c:pt idx="20819" formatCode="General">
                  <c:v>-0.69218595887420498</c:v>
                </c:pt>
                <c:pt idx="20820" formatCode="General">
                  <c:v>-0.69729906874305203</c:v>
                </c:pt>
                <c:pt idx="20821" formatCode="General">
                  <c:v>-0.70227534402677805</c:v>
                </c:pt>
                <c:pt idx="20822" formatCode="General">
                  <c:v>-0.70644463990301198</c:v>
                </c:pt>
                <c:pt idx="20823" formatCode="General">
                  <c:v>-0.70969458966740595</c:v>
                </c:pt>
                <c:pt idx="20824" formatCode="General">
                  <c:v>-0.71199222571145704</c:v>
                </c:pt>
                <c:pt idx="20825" formatCode="General">
                  <c:v>-0.71337083181738004</c:v>
                </c:pt>
                <c:pt idx="20826" formatCode="General">
                  <c:v>-0.71399485122180495</c:v>
                </c:pt>
                <c:pt idx="20827" formatCode="General">
                  <c:v>-0.713935671277385</c:v>
                </c:pt>
                <c:pt idx="20828" formatCode="General">
                  <c:v>-0.71304381682562001</c:v>
                </c:pt>
                <c:pt idx="20829" formatCode="General">
                  <c:v>-0.71124829943556001</c:v>
                </c:pt>
                <c:pt idx="20830" formatCode="General">
                  <c:v>-0.70856218245679803</c:v>
                </c:pt>
                <c:pt idx="20831" formatCode="General">
                  <c:v>-0.70481248056169699</c:v>
                </c:pt>
                <c:pt idx="20832" formatCode="General">
                  <c:v>-0.69926129084469502</c:v>
                </c:pt>
                <c:pt idx="20833" formatCode="General">
                  <c:v>-0.69167262488933701</c:v>
                </c:pt>
                <c:pt idx="20834" formatCode="General">
                  <c:v>-0.68271010421877498</c:v>
                </c:pt>
                <c:pt idx="20835" formatCode="General">
                  <c:v>-0.67296326844319498</c:v>
                </c:pt>
                <c:pt idx="20836" formatCode="General">
                  <c:v>-0.66264816569639295</c:v>
                </c:pt>
                <c:pt idx="20837" formatCode="General">
                  <c:v>-0.65161393736000395</c:v>
                </c:pt>
                <c:pt idx="20838" formatCode="General">
                  <c:v>-0.63998343998066498</c:v>
                </c:pt>
                <c:pt idx="20839" formatCode="General">
                  <c:v>-0.62859201866720005</c:v>
                </c:pt>
                <c:pt idx="20840" formatCode="General">
                  <c:v>-0.618538799571556</c:v>
                </c:pt>
                <c:pt idx="20841" formatCode="General">
                  <c:v>-0.61038027509547399</c:v>
                </c:pt>
                <c:pt idx="20842" formatCode="General">
                  <c:v>-0.60420311508707603</c:v>
                </c:pt>
                <c:pt idx="20843" formatCode="General">
                  <c:v>-0.60023767247654203</c:v>
                </c:pt>
                <c:pt idx="20844" formatCode="General">
                  <c:v>-0.59846880782328205</c:v>
                </c:pt>
                <c:pt idx="20845" formatCode="General">
                  <c:v>-0.59899083733227598</c:v>
                </c:pt>
                <c:pt idx="20846" formatCode="General">
                  <c:v>-0.60108931875312099</c:v>
                </c:pt>
                <c:pt idx="20847" formatCode="General">
                  <c:v>-0.60320761604126505</c:v>
                </c:pt>
                <c:pt idx="20848" formatCode="General">
                  <c:v>-0.60450908500356804</c:v>
                </c:pt>
                <c:pt idx="20849" formatCode="General">
                  <c:v>-0.60453966786841595</c:v>
                </c:pt>
                <c:pt idx="20850" formatCode="General">
                  <c:v>-0.60278156800548099</c:v>
                </c:pt>
                <c:pt idx="20851" formatCode="General">
                  <c:v>-0.59864092951720604</c:v>
                </c:pt>
                <c:pt idx="20852" formatCode="General">
                  <c:v>-0.59175818043727302</c:v>
                </c:pt>
                <c:pt idx="20853" formatCode="General">
                  <c:v>-0.58206885970853095</c:v>
                </c:pt>
                <c:pt idx="20854" formatCode="General">
                  <c:v>-0.56962951498104197</c:v>
                </c:pt>
                <c:pt idx="20855" formatCode="General">
                  <c:v>-0.55444487838280898</c:v>
                </c:pt>
                <c:pt idx="20856" formatCode="General">
                  <c:v>-0.53663847979009804</c:v>
                </c:pt>
                <c:pt idx="20857" formatCode="General">
                  <c:v>-0.51674080804671896</c:v>
                </c:pt>
                <c:pt idx="20858" formatCode="General">
                  <c:v>-0.49592061057207798</c:v>
                </c:pt>
                <c:pt idx="20859" formatCode="General">
                  <c:v>-0.47466564230195601</c:v>
                </c:pt>
                <c:pt idx="20860" formatCode="General">
                  <c:v>-0.45267929345010099</c:v>
                </c:pt>
                <c:pt idx="20861" formatCode="General">
                  <c:v>-0.43039255129437398</c:v>
                </c:pt>
                <c:pt idx="20862" formatCode="General">
                  <c:v>-0.40857931333345798</c:v>
                </c:pt>
                <c:pt idx="20863" formatCode="General">
                  <c:v>-0.38764958605133598</c:v>
                </c:pt>
                <c:pt idx="20864" formatCode="General">
                  <c:v>-0.36815367270829502</c:v>
                </c:pt>
                <c:pt idx="20865" formatCode="General">
                  <c:v>-0.35057241570515202</c:v>
                </c:pt>
                <c:pt idx="20866" formatCode="General">
                  <c:v>-0.33497647533462299</c:v>
                </c:pt>
                <c:pt idx="20867" formatCode="General">
                  <c:v>-0.321152007953174</c:v>
                </c:pt>
                <c:pt idx="20868" formatCode="General">
                  <c:v>-0.30875507623533199</c:v>
                </c:pt>
                <c:pt idx="20869" formatCode="General">
                  <c:v>-0.29748058849618703</c:v>
                </c:pt>
                <c:pt idx="20870" formatCode="General">
                  <c:v>-0.28680224447050801</c:v>
                </c:pt>
                <c:pt idx="20871" formatCode="General">
                  <c:v>-0.27614105102909398</c:v>
                </c:pt>
                <c:pt idx="20872" formatCode="General">
                  <c:v>-0.26549921883429001</c:v>
                </c:pt>
                <c:pt idx="20873" formatCode="General">
                  <c:v>-0.25537524773071102</c:v>
                </c:pt>
                <c:pt idx="20874" formatCode="General">
                  <c:v>-0.245649486304227</c:v>
                </c:pt>
                <c:pt idx="20875" formatCode="General">
                  <c:v>-0.23525207932199099</c:v>
                </c:pt>
                <c:pt idx="20876" formatCode="General">
                  <c:v>-0.22294348966789901</c:v>
                </c:pt>
                <c:pt idx="20877" formatCode="General">
                  <c:v>-0.20819355533029399</c:v>
                </c:pt>
                <c:pt idx="20878" formatCode="General">
                  <c:v>-0.19140627617790201</c:v>
                </c:pt>
                <c:pt idx="20879" formatCode="General">
                  <c:v>-0.17339717524930401</c:v>
                </c:pt>
                <c:pt idx="20880" formatCode="General">
                  <c:v>-0.15508119444960999</c:v>
                </c:pt>
                <c:pt idx="20881" formatCode="General">
                  <c:v>-0.137302002907359</c:v>
                </c:pt>
                <c:pt idx="20882" formatCode="General">
                  <c:v>-0.120552650565267</c:v>
                </c:pt>
                <c:pt idx="20883" formatCode="General">
                  <c:v>-0.104230692659247</c:v>
                </c:pt>
                <c:pt idx="20884" formatCode="General">
                  <c:v>-8.7117118755939402E-2</c:v>
                </c:pt>
                <c:pt idx="20885" formatCode="General">
                  <c:v>-6.8885014296823505E-2</c:v>
                </c:pt>
                <c:pt idx="20886" formatCode="General">
                  <c:v>-4.9881067854962297E-2</c:v>
                </c:pt>
                <c:pt idx="20887" formatCode="General">
                  <c:v>-3.0295715223357798E-2</c:v>
                </c:pt>
                <c:pt idx="20888" formatCode="General">
                  <c:v>-1.02437459878935E-2</c:v>
                </c:pt>
                <c:pt idx="20889" formatCode="General">
                  <c:v>1.00014381761558E-2</c:v>
                </c:pt>
                <c:pt idx="20890" formatCode="General">
                  <c:v>2.9579036723251802E-2</c:v>
                </c:pt>
                <c:pt idx="20891" formatCode="General">
                  <c:v>4.7733909562412698E-2</c:v>
                </c:pt>
                <c:pt idx="20892" formatCode="General">
                  <c:v>6.4528506864211702E-2</c:v>
                </c:pt>
                <c:pt idx="20893" formatCode="General">
                  <c:v>8.0373009533313999E-2</c:v>
                </c:pt>
                <c:pt idx="20894" formatCode="General">
                  <c:v>9.55917491816832E-2</c:v>
                </c:pt>
                <c:pt idx="20895" formatCode="General">
                  <c:v>0.110334241092948</c:v>
                </c:pt>
                <c:pt idx="20896" formatCode="General">
                  <c:v>0.12425091657746801</c:v>
                </c:pt>
                <c:pt idx="20897" formatCode="General">
                  <c:v>0.13715857737183301</c:v>
                </c:pt>
                <c:pt idx="20898" formatCode="General">
                  <c:v>0.14964875510346301</c:v>
                </c:pt>
                <c:pt idx="20899" formatCode="General">
                  <c:v>0.16210049491387901</c:v>
                </c:pt>
                <c:pt idx="20900" formatCode="General">
                  <c:v>0.174671212756948</c:v>
                </c:pt>
                <c:pt idx="20901" formatCode="General">
                  <c:v>0.18756682420928</c:v>
                </c:pt>
                <c:pt idx="20902" formatCode="General">
                  <c:v>0.20092455734373199</c:v>
                </c:pt>
                <c:pt idx="20903" formatCode="General">
                  <c:v>0.214532742030145</c:v>
                </c:pt>
                <c:pt idx="20904" formatCode="General">
                  <c:v>0.22838219866280801</c:v>
                </c:pt>
                <c:pt idx="20905" formatCode="General">
                  <c:v>0.242705218562658</c:v>
                </c:pt>
                <c:pt idx="20906" formatCode="General">
                  <c:v>0.257477975541895</c:v>
                </c:pt>
                <c:pt idx="20907" formatCode="General">
                  <c:v>0.272309257853111</c:v>
                </c:pt>
                <c:pt idx="20908" formatCode="General">
                  <c:v>0.286710226915593</c:v>
                </c:pt>
                <c:pt idx="20909" formatCode="General">
                  <c:v>0.30048204817720098</c:v>
                </c:pt>
                <c:pt idx="20910" formatCode="General">
                  <c:v>0.31318002423970898</c:v>
                </c:pt>
                <c:pt idx="20911" formatCode="General">
                  <c:v>0.324518701746912</c:v>
                </c:pt>
                <c:pt idx="20912" formatCode="General">
                  <c:v>0.33501982685771498</c:v>
                </c:pt>
                <c:pt idx="20913" formatCode="General">
                  <c:v>0.34529660473128299</c:v>
                </c:pt>
                <c:pt idx="20914" formatCode="General">
                  <c:v>0.355409011819458</c:v>
                </c:pt>
                <c:pt idx="20915" formatCode="General">
                  <c:v>0.36493620769512503</c:v>
                </c:pt>
                <c:pt idx="20916" formatCode="General">
                  <c:v>0.37383328364435198</c:v>
                </c:pt>
                <c:pt idx="20917" formatCode="General">
                  <c:v>0.382523071771323</c:v>
                </c:pt>
                <c:pt idx="20918" formatCode="General">
                  <c:v>0.39151603224077802</c:v>
                </c:pt>
                <c:pt idx="20919" formatCode="General">
                  <c:v>0.40096658223856502</c:v>
                </c:pt>
                <c:pt idx="20920" formatCode="General">
                  <c:v>0.41074758639128101</c:v>
                </c:pt>
                <c:pt idx="20921" formatCode="General">
                  <c:v>0.42089314274817602</c:v>
                </c:pt>
                <c:pt idx="20922" formatCode="General">
                  <c:v>0.43163353653450198</c:v>
                </c:pt>
                <c:pt idx="20923" formatCode="General">
                  <c:v>0.44264249222723001</c:v>
                </c:pt>
                <c:pt idx="20924" formatCode="General">
                  <c:v>0.45308992521993302</c:v>
                </c:pt>
                <c:pt idx="20925" formatCode="General">
                  <c:v>0.462565458756234</c:v>
                </c:pt>
                <c:pt idx="20926" formatCode="General">
                  <c:v>0.47108910011966698</c:v>
                </c:pt>
                <c:pt idx="20927" formatCode="General">
                  <c:v>0.47886989164325999</c:v>
                </c:pt>
                <c:pt idx="20928" formatCode="General">
                  <c:v>0.48580197057462499</c:v>
                </c:pt>
                <c:pt idx="20929" formatCode="General">
                  <c:v>0.49171186517729398</c:v>
                </c:pt>
                <c:pt idx="20930" formatCode="General">
                  <c:v>0.49631029048610698</c:v>
                </c:pt>
                <c:pt idx="20931" formatCode="General">
                  <c:v>0.49898097993510399</c:v>
                </c:pt>
                <c:pt idx="20932" formatCode="General">
                  <c:v>0.499516365117743</c:v>
                </c:pt>
                <c:pt idx="20933" formatCode="General">
                  <c:v>0.49824617909936503</c:v>
                </c:pt>
                <c:pt idx="20934" formatCode="General">
                  <c:v>0.49622810804850398</c:v>
                </c:pt>
                <c:pt idx="20935" formatCode="General">
                  <c:v>0.49465557996723702</c:v>
                </c:pt>
                <c:pt idx="20936" formatCode="General">
                  <c:v>0.49393137743042098</c:v>
                </c:pt>
                <c:pt idx="20937" formatCode="General">
                  <c:v>0.49412614642873198</c:v>
                </c:pt>
                <c:pt idx="20938" formatCode="General">
                  <c:v>0.49559989461821702</c:v>
                </c:pt>
                <c:pt idx="20939" formatCode="General">
                  <c:v>0.49865330469131702</c:v>
                </c:pt>
                <c:pt idx="20940" formatCode="General">
                  <c:v>0.50326821280972101</c:v>
                </c:pt>
                <c:pt idx="20941" formatCode="General">
                  <c:v>0.50935341438278903</c:v>
                </c:pt>
                <c:pt idx="20942" formatCode="General">
                  <c:v>0.51701644868069496</c:v>
                </c:pt>
                <c:pt idx="20943" formatCode="General">
                  <c:v>0.52665786669108905</c:v>
                </c:pt>
                <c:pt idx="20944" formatCode="General">
                  <c:v>0.53810884938976</c:v>
                </c:pt>
                <c:pt idx="20945" formatCode="General">
                  <c:v>0.55051291392258295</c:v>
                </c:pt>
                <c:pt idx="20946" formatCode="General">
                  <c:v>0.56296125817579801</c:v>
                </c:pt>
                <c:pt idx="20947" formatCode="General">
                  <c:v>0.57518045117815997</c:v>
                </c:pt>
                <c:pt idx="20948" formatCode="General">
                  <c:v>0.58692535435983595</c:v>
                </c:pt>
                <c:pt idx="20949" formatCode="General">
                  <c:v>0.59773452895076695</c:v>
                </c:pt>
                <c:pt idx="20950" formatCode="General">
                  <c:v>0.607662485179708</c:v>
                </c:pt>
                <c:pt idx="20951" formatCode="General">
                  <c:v>0.61671895003517196</c:v>
                </c:pt>
                <c:pt idx="20952" formatCode="General">
                  <c:v>0.62438748372203401</c:v>
                </c:pt>
                <c:pt idx="20953" formatCode="General">
                  <c:v>0.63010726521270299</c:v>
                </c:pt>
                <c:pt idx="20954" formatCode="General">
                  <c:v>0.63367422866936296</c:v>
                </c:pt>
                <c:pt idx="20955" formatCode="General">
                  <c:v>0.63512667749144902</c:v>
                </c:pt>
                <c:pt idx="20956" formatCode="General">
                  <c:v>0.634957983189816</c:v>
                </c:pt>
                <c:pt idx="20957" formatCode="General">
                  <c:v>0.63418242099791799</c:v>
                </c:pt>
                <c:pt idx="20958" formatCode="General">
                  <c:v>0.63353604421355203</c:v>
                </c:pt>
                <c:pt idx="20959" formatCode="General">
                  <c:v>0.63305129609907296</c:v>
                </c:pt>
                <c:pt idx="20960" formatCode="General">
                  <c:v>0.63252793628981996</c:v>
                </c:pt>
                <c:pt idx="20961" formatCode="General">
                  <c:v>0.63148428732534501</c:v>
                </c:pt>
                <c:pt idx="20962" formatCode="General">
                  <c:v>0.62975200361085704</c:v>
                </c:pt>
                <c:pt idx="20963" formatCode="General">
                  <c:v>0.628143708528204</c:v>
                </c:pt>
                <c:pt idx="20964" formatCode="General">
                  <c:v>0.62731619312317</c:v>
                </c:pt>
                <c:pt idx="20965" formatCode="General">
                  <c:v>0.62704055607626596</c:v>
                </c:pt>
                <c:pt idx="20966" formatCode="General">
                  <c:v>0.626658320781314</c:v>
                </c:pt>
                <c:pt idx="20967" formatCode="General">
                  <c:v>0.62526971920652596</c:v>
                </c:pt>
                <c:pt idx="20968" formatCode="General">
                  <c:v>0.62254121529227102</c:v>
                </c:pt>
                <c:pt idx="20969" formatCode="General">
                  <c:v>0.61908257543865997</c:v>
                </c:pt>
                <c:pt idx="20970" formatCode="General">
                  <c:v>0.615463507802952</c:v>
                </c:pt>
                <c:pt idx="20971" formatCode="General">
                  <c:v>0.61194778261774396</c:v>
                </c:pt>
                <c:pt idx="20972" formatCode="General">
                  <c:v>0.608561344047028</c:v>
                </c:pt>
                <c:pt idx="20973" formatCode="General">
                  <c:v>0.60493735285366301</c:v>
                </c:pt>
                <c:pt idx="20974" formatCode="General">
                  <c:v>0.60096669723776697</c:v>
                </c:pt>
                <c:pt idx="20975" formatCode="General">
                  <c:v>0.596685342040986</c:v>
                </c:pt>
                <c:pt idx="20976" formatCode="General">
                  <c:v>0.59196194955738801</c:v>
                </c:pt>
                <c:pt idx="20977" formatCode="General">
                  <c:v>0.58711618665126097</c:v>
                </c:pt>
                <c:pt idx="20978" formatCode="General">
                  <c:v>0.582576918564784</c:v>
                </c:pt>
                <c:pt idx="20979" formatCode="General">
                  <c:v>0.57819286599793296</c:v>
                </c:pt>
                <c:pt idx="20980" formatCode="General">
                  <c:v>0.57350243747597196</c:v>
                </c:pt>
                <c:pt idx="20981" formatCode="General">
                  <c:v>0.56846682408154903</c:v>
                </c:pt>
                <c:pt idx="20982" formatCode="General">
                  <c:v>0.56357377031928602</c:v>
                </c:pt>
                <c:pt idx="20983" formatCode="General">
                  <c:v>0.55918945339439696</c:v>
                </c:pt>
                <c:pt idx="20984" formatCode="General">
                  <c:v>0.55549420436427099</c:v>
                </c:pt>
                <c:pt idx="20985" formatCode="General">
                  <c:v>0.55274226615800504</c:v>
                </c:pt>
                <c:pt idx="20986" formatCode="General">
                  <c:v>0.55099027987444604</c:v>
                </c:pt>
                <c:pt idx="20987" formatCode="General">
                  <c:v>0.54985769841372401</c:v>
                </c:pt>
                <c:pt idx="20988" formatCode="General">
                  <c:v>0.54854499990911199</c:v>
                </c:pt>
                <c:pt idx="20989" formatCode="General">
                  <c:v>0.54621647121495898</c:v>
                </c:pt>
                <c:pt idx="20990" formatCode="General">
                  <c:v>0.54211610186520398</c:v>
                </c:pt>
                <c:pt idx="20991" formatCode="General">
                  <c:v>0.53603717601088996</c:v>
                </c:pt>
                <c:pt idx="20992" formatCode="General">
                  <c:v>0.52883019937715503</c:v>
                </c:pt>
                <c:pt idx="20993" formatCode="General">
                  <c:v>0.52101571620659404</c:v>
                </c:pt>
                <c:pt idx="20994" formatCode="General">
                  <c:v>0.512520078641576</c:v>
                </c:pt>
                <c:pt idx="20995" formatCode="General">
                  <c:v>0.50376898287674998</c:v>
                </c:pt>
                <c:pt idx="20996" formatCode="General">
                  <c:v>0.49523286724557197</c:v>
                </c:pt>
                <c:pt idx="20997" formatCode="General">
                  <c:v>0.48663560456890798</c:v>
                </c:pt>
                <c:pt idx="20998" formatCode="General">
                  <c:v>0.47742493053437302</c:v>
                </c:pt>
                <c:pt idx="20999" formatCode="General">
                  <c:v>0.46753330217749201</c:v>
                </c:pt>
                <c:pt idx="21000" formatCode="General">
                  <c:v>0.45721068165595802</c:v>
                </c:pt>
                <c:pt idx="21001" formatCode="General">
                  <c:v>0.44642725370719499</c:v>
                </c:pt>
                <c:pt idx="21002" formatCode="General">
                  <c:v>0.43517341563863399</c:v>
                </c:pt>
                <c:pt idx="21003" formatCode="General">
                  <c:v>0.42405969368282198</c:v>
                </c:pt>
                <c:pt idx="21004" formatCode="General">
                  <c:v>0.41343607308507302</c:v>
                </c:pt>
                <c:pt idx="21005" formatCode="General">
                  <c:v>0.40272109421876001</c:v>
                </c:pt>
                <c:pt idx="21006" formatCode="General">
                  <c:v>0.39142783848531598</c:v>
                </c:pt>
                <c:pt idx="21007" formatCode="General">
                  <c:v>0.37979663564214</c:v>
                </c:pt>
                <c:pt idx="21008" formatCode="General">
                  <c:v>0.36820673273127302</c:v>
                </c:pt>
                <c:pt idx="21009" formatCode="General">
                  <c:v>0.35663555544921899</c:v>
                </c:pt>
                <c:pt idx="21010" formatCode="General">
                  <c:v>0.34478332976450499</c:v>
                </c:pt>
                <c:pt idx="21011" formatCode="General">
                  <c:v>0.33260502051535101</c:v>
                </c:pt>
                <c:pt idx="21012" formatCode="General">
                  <c:v>0.320269745464484</c:v>
                </c:pt>
                <c:pt idx="21013" formatCode="General">
                  <c:v>0.30768865518199301</c:v>
                </c:pt>
                <c:pt idx="21014" formatCode="General">
                  <c:v>0.29458207428531902</c:v>
                </c:pt>
                <c:pt idx="21015" formatCode="General">
                  <c:v>0.28113521254517099</c:v>
                </c:pt>
                <c:pt idx="21016" formatCode="General">
                  <c:v>0.26806135095225297</c:v>
                </c:pt>
                <c:pt idx="21017" formatCode="General">
                  <c:v>0.25576778854341398</c:v>
                </c:pt>
                <c:pt idx="21018" formatCode="General">
                  <c:v>0.24418915476966499</c:v>
                </c:pt>
                <c:pt idx="21019" formatCode="General">
                  <c:v>0.23324734280376899</c:v>
                </c:pt>
                <c:pt idx="21020" formatCode="General">
                  <c:v>0.22304026940195501</c:v>
                </c:pt>
                <c:pt idx="21021" formatCode="General">
                  <c:v>0.21353293325178399</c:v>
                </c:pt>
                <c:pt idx="21022" formatCode="General">
                  <c:v>0.204272790690846</c:v>
                </c:pt>
                <c:pt idx="21023" formatCode="General">
                  <c:v>0.19438349581671199</c:v>
                </c:pt>
                <c:pt idx="21024" formatCode="General">
                  <c:v>0.18342265548675599</c:v>
                </c:pt>
                <c:pt idx="21025" formatCode="General">
                  <c:v>0.17220453411886399</c:v>
                </c:pt>
                <c:pt idx="21026" formatCode="General">
                  <c:v>0.16152393167003801</c:v>
                </c:pt>
                <c:pt idx="21027" formatCode="General">
                  <c:v>0.15079581129029601</c:v>
                </c:pt>
                <c:pt idx="21028" formatCode="General">
                  <c:v>0.13886559776003901</c:v>
                </c:pt>
                <c:pt idx="21029" formatCode="General">
                  <c:v>0.12506957849776201</c:v>
                </c:pt>
                <c:pt idx="21030" formatCode="General">
                  <c:v>0.109349541201859</c:v>
                </c:pt>
                <c:pt idx="21031" formatCode="General">
                  <c:v>9.2006275581125396E-2</c:v>
                </c:pt>
                <c:pt idx="21032" formatCode="General">
                  <c:v>7.3022032151302804E-2</c:v>
                </c:pt>
                <c:pt idx="21033" formatCode="General">
                  <c:v>5.2664899159982202E-2</c:v>
                </c:pt>
                <c:pt idx="21034" formatCode="General">
                  <c:v>3.1757445194694797E-2</c:v>
                </c:pt>
                <c:pt idx="21035" formatCode="General">
                  <c:v>1.0679829871470399E-2</c:v>
                </c:pt>
                <c:pt idx="21036" formatCode="General">
                  <c:v>-1.03778109234099E-2</c:v>
                </c:pt>
                <c:pt idx="21037" formatCode="General">
                  <c:v>-3.0907729331125899E-2</c:v>
                </c:pt>
                <c:pt idx="21038" formatCode="General">
                  <c:v>-5.0099869277699202E-2</c:v>
                </c:pt>
                <c:pt idx="21039" formatCode="General">
                  <c:v>-6.6874952519011294E-2</c:v>
                </c:pt>
                <c:pt idx="21040" formatCode="General">
                  <c:v>-8.0242012009198199E-2</c:v>
                </c:pt>
                <c:pt idx="21041" formatCode="General">
                  <c:v>-9.0056721015107394E-2</c:v>
                </c:pt>
                <c:pt idx="21042" formatCode="General">
                  <c:v>-9.7055166992639094E-2</c:v>
                </c:pt>
                <c:pt idx="21043" formatCode="General">
                  <c:v>-0.102752098683028</c:v>
                </c:pt>
                <c:pt idx="21044" formatCode="General">
                  <c:v>-0.10856925874618301</c:v>
                </c:pt>
                <c:pt idx="21045" formatCode="General">
                  <c:v>-0.114466784314862</c:v>
                </c:pt>
                <c:pt idx="21046" formatCode="General">
                  <c:v>-0.120118175001004</c:v>
                </c:pt>
                <c:pt idx="21047" formatCode="General">
                  <c:v>-0.125614880081862</c:v>
                </c:pt>
                <c:pt idx="21048" formatCode="General">
                  <c:v>-0.131021540243698</c:v>
                </c:pt>
                <c:pt idx="21049" formatCode="General">
                  <c:v>-0.13655578857935999</c:v>
                </c:pt>
                <c:pt idx="21050" formatCode="General">
                  <c:v>-0.142484225628012</c:v>
                </c:pt>
                <c:pt idx="21051" formatCode="General">
                  <c:v>-0.14931978836673701</c:v>
                </c:pt>
                <c:pt idx="21052" formatCode="General">
                  <c:v>-0.15735929731468801</c:v>
                </c:pt>
                <c:pt idx="21053" formatCode="General">
                  <c:v>-0.16654909372460699</c:v>
                </c:pt>
                <c:pt idx="21054" formatCode="General">
                  <c:v>-0.17694875065144</c:v>
                </c:pt>
                <c:pt idx="21055" formatCode="General">
                  <c:v>-0.18840520487978801</c:v>
                </c:pt>
                <c:pt idx="21056" formatCode="General">
                  <c:v>-0.200808662688849</c:v>
                </c:pt>
                <c:pt idx="21057" formatCode="General">
                  <c:v>-0.21421895232056301</c:v>
                </c:pt>
                <c:pt idx="21058" formatCode="General">
                  <c:v>-0.22871550551793601</c:v>
                </c:pt>
                <c:pt idx="21059" formatCode="General">
                  <c:v>-0.24430727958769</c:v>
                </c:pt>
                <c:pt idx="21060" formatCode="General">
                  <c:v>-0.26057123710632002</c:v>
                </c:pt>
                <c:pt idx="21061" formatCode="General">
                  <c:v>-0.27723678687118802</c:v>
                </c:pt>
                <c:pt idx="21062" formatCode="General">
                  <c:v>-0.29414853526408302</c:v>
                </c:pt>
                <c:pt idx="21063" formatCode="General">
                  <c:v>-0.31098142547261498</c:v>
                </c:pt>
                <c:pt idx="21064" formatCode="General">
                  <c:v>-0.32785044683285902</c:v>
                </c:pt>
                <c:pt idx="21065" formatCode="General">
                  <c:v>-0.34461544102602798</c:v>
                </c:pt>
                <c:pt idx="21066" formatCode="General">
                  <c:v>-0.36032321648575799</c:v>
                </c:pt>
                <c:pt idx="21067" formatCode="General">
                  <c:v>-0.37436710751324798</c:v>
                </c:pt>
                <c:pt idx="21068" formatCode="General">
                  <c:v>-0.38773114654124002</c:v>
                </c:pt>
                <c:pt idx="21069" formatCode="General">
                  <c:v>-0.401403814998949</c:v>
                </c:pt>
                <c:pt idx="21070" formatCode="General">
                  <c:v>-0.41460036564174602</c:v>
                </c:pt>
                <c:pt idx="21071" formatCode="General">
                  <c:v>-0.42652220269528501</c:v>
                </c:pt>
                <c:pt idx="21072" formatCode="General">
                  <c:v>-0.43712444418243701</c:v>
                </c:pt>
                <c:pt idx="21073" formatCode="General">
                  <c:v>-0.44660957534517098</c:v>
                </c:pt>
                <c:pt idx="21074" formatCode="General">
                  <c:v>-0.45521490294261202</c:v>
                </c:pt>
                <c:pt idx="21075" formatCode="General">
                  <c:v>-0.46290934640437698</c:v>
                </c:pt>
                <c:pt idx="21076" formatCode="General">
                  <c:v>-0.46971579501097599</c:v>
                </c:pt>
                <c:pt idx="21077" formatCode="General">
                  <c:v>-0.47576340935391598</c:v>
                </c:pt>
                <c:pt idx="21078" formatCode="General">
                  <c:v>-0.481013144956839</c:v>
                </c:pt>
                <c:pt idx="21079" formatCode="General">
                  <c:v>-0.48550789260731603</c:v>
                </c:pt>
                <c:pt idx="21080" formatCode="General">
                  <c:v>-0.49002904951965098</c:v>
                </c:pt>
                <c:pt idx="21081" formatCode="General">
                  <c:v>-0.49522936854481597</c:v>
                </c:pt>
                <c:pt idx="21082" formatCode="General">
                  <c:v>-0.50062379248121702</c:v>
                </c:pt>
                <c:pt idx="21083" formatCode="General">
                  <c:v>-0.50507237025268303</c:v>
                </c:pt>
                <c:pt idx="21084" formatCode="General">
                  <c:v>-0.50811995685738798</c:v>
                </c:pt>
                <c:pt idx="21085" formatCode="General">
                  <c:v>-0.51057470585424403</c:v>
                </c:pt>
                <c:pt idx="21086" formatCode="General">
                  <c:v>-0.51320621619165896</c:v>
                </c:pt>
                <c:pt idx="21087" formatCode="General">
                  <c:v>-0.51620362650235996</c:v>
                </c:pt>
                <c:pt idx="21088" formatCode="General">
                  <c:v>-0.51931560715152703</c:v>
                </c:pt>
                <c:pt idx="21089" formatCode="General">
                  <c:v>-0.52222479671872601</c:v>
                </c:pt>
                <c:pt idx="21090" formatCode="General">
                  <c:v>-0.52500922943571204</c:v>
                </c:pt>
                <c:pt idx="21091" formatCode="General">
                  <c:v>-0.52804413871006595</c:v>
                </c:pt>
                <c:pt idx="21092" formatCode="General">
                  <c:v>-0.53186144928960599</c:v>
                </c:pt>
                <c:pt idx="21093" formatCode="General">
                  <c:v>-0.53658822531186101</c:v>
                </c:pt>
                <c:pt idx="21094" formatCode="General">
                  <c:v>-0.54190409235535897</c:v>
                </c:pt>
                <c:pt idx="21095" formatCode="General">
                  <c:v>-0.54716153321140404</c:v>
                </c:pt>
                <c:pt idx="21096" formatCode="General">
                  <c:v>-0.55179446857101699</c:v>
                </c:pt>
                <c:pt idx="21097" formatCode="General">
                  <c:v>-0.55601834646569803</c:v>
                </c:pt>
                <c:pt idx="21098" formatCode="General">
                  <c:v>-0.56011534931929297</c:v>
                </c:pt>
                <c:pt idx="21099" formatCode="General">
                  <c:v>-0.56377845305011998</c:v>
                </c:pt>
                <c:pt idx="21100" formatCode="General">
                  <c:v>-0.56680136221659005</c:v>
                </c:pt>
                <c:pt idx="21101" formatCode="General">
                  <c:v>-0.56929055738858003</c:v>
                </c:pt>
                <c:pt idx="21102" formatCode="General">
                  <c:v>-0.57140112444597602</c:v>
                </c:pt>
                <c:pt idx="21103" formatCode="General">
                  <c:v>-0.57340335573279799</c:v>
                </c:pt>
                <c:pt idx="21104" formatCode="General">
                  <c:v>-0.57572713931359398</c:v>
                </c:pt>
                <c:pt idx="21105" formatCode="General">
                  <c:v>-0.57889425536677697</c:v>
                </c:pt>
                <c:pt idx="21106" formatCode="General">
                  <c:v>-0.58264900301260703</c:v>
                </c:pt>
                <c:pt idx="21107" formatCode="General">
                  <c:v>-0.58595379009759496</c:v>
                </c:pt>
                <c:pt idx="21108" formatCode="General">
                  <c:v>-0.58845924547407302</c:v>
                </c:pt>
                <c:pt idx="21109" formatCode="General">
                  <c:v>-0.59047074914451203</c:v>
                </c:pt>
                <c:pt idx="21110" formatCode="General">
                  <c:v>-0.59206944209578005</c:v>
                </c:pt>
                <c:pt idx="21111" formatCode="General">
                  <c:v>-0.59310571423618097</c:v>
                </c:pt>
                <c:pt idx="21112" formatCode="General">
                  <c:v>-0.59345666313452405</c:v>
                </c:pt>
                <c:pt idx="21113" formatCode="General">
                  <c:v>-0.593019524389782</c:v>
                </c:pt>
                <c:pt idx="21114" formatCode="General">
                  <c:v>-0.59168293668925398</c:v>
                </c:pt>
                <c:pt idx="21115" formatCode="General">
                  <c:v>-0.58951640038673003</c:v>
                </c:pt>
                <c:pt idx="21116" formatCode="General">
                  <c:v>-0.58683147598837004</c:v>
                </c:pt>
                <c:pt idx="21117" formatCode="General">
                  <c:v>-0.58372804739970297</c:v>
                </c:pt>
                <c:pt idx="21118" formatCode="General">
                  <c:v>-0.57995718506722804</c:v>
                </c:pt>
                <c:pt idx="21119" formatCode="General">
                  <c:v>-0.57539682224372202</c:v>
                </c:pt>
                <c:pt idx="21120" formatCode="General">
                  <c:v>-0.57068721870327699</c:v>
                </c:pt>
                <c:pt idx="21121" formatCode="General">
                  <c:v>-0.56692610673330701</c:v>
                </c:pt>
                <c:pt idx="21122" formatCode="General">
                  <c:v>-0.56433274562481195</c:v>
                </c:pt>
                <c:pt idx="21123" formatCode="General">
                  <c:v>-0.56211662754997005</c:v>
                </c:pt>
                <c:pt idx="21124" formatCode="General">
                  <c:v>-0.55947369866950003</c:v>
                </c:pt>
                <c:pt idx="21125" formatCode="General">
                  <c:v>-0.55632170983422202</c:v>
                </c:pt>
                <c:pt idx="21126" formatCode="General">
                  <c:v>-0.55282423114186996</c:v>
                </c:pt>
                <c:pt idx="21127" formatCode="General">
                  <c:v>-0.54928360669795795</c:v>
                </c:pt>
                <c:pt idx="21128" formatCode="General">
                  <c:v>-0.54640514986087996</c:v>
                </c:pt>
                <c:pt idx="21129" formatCode="General">
                  <c:v>-0.54451848185988705</c:v>
                </c:pt>
                <c:pt idx="21130" formatCode="General">
                  <c:v>-0.54324369554240404</c:v>
                </c:pt>
                <c:pt idx="21131" formatCode="General">
                  <c:v>-0.54194534888486401</c:v>
                </c:pt>
                <c:pt idx="21132" formatCode="General">
                  <c:v>-0.53999125151697303</c:v>
                </c:pt>
                <c:pt idx="21133" formatCode="General">
                  <c:v>-0.53704071292842703</c:v>
                </c:pt>
                <c:pt idx="21134" formatCode="General">
                  <c:v>-0.53333933381990095</c:v>
                </c:pt>
                <c:pt idx="21135" formatCode="General">
                  <c:v>-0.52956607764855401</c:v>
                </c:pt>
                <c:pt idx="21136" formatCode="General">
                  <c:v>-0.52658338645096803</c:v>
                </c:pt>
                <c:pt idx="21137" formatCode="General">
                  <c:v>-0.52435464694300005</c:v>
                </c:pt>
                <c:pt idx="21138" formatCode="General">
                  <c:v>-0.52194395215572198</c:v>
                </c:pt>
                <c:pt idx="21139" formatCode="General">
                  <c:v>-0.51860409538001995</c:v>
                </c:pt>
                <c:pt idx="21140" formatCode="General">
                  <c:v>-0.513689432560128</c:v>
                </c:pt>
                <c:pt idx="21141" formatCode="General">
                  <c:v>-0.50719805812197405</c:v>
                </c:pt>
                <c:pt idx="21142" formatCode="General">
                  <c:v>-0.49963953646354903</c:v>
                </c:pt>
                <c:pt idx="21143" formatCode="General">
                  <c:v>-0.491064333435699</c:v>
                </c:pt>
                <c:pt idx="21144" formatCode="General">
                  <c:v>-0.481136365806277</c:v>
                </c:pt>
                <c:pt idx="21145" formatCode="General">
                  <c:v>-0.46993986702576601</c:v>
                </c:pt>
                <c:pt idx="21146" formatCode="General">
                  <c:v>-0.45811284734466501</c:v>
                </c:pt>
                <c:pt idx="21147" formatCode="General">
                  <c:v>-0.44613145594470799</c:v>
                </c:pt>
                <c:pt idx="21148" formatCode="General">
                  <c:v>-0.43423075609343897</c:v>
                </c:pt>
                <c:pt idx="21149" formatCode="General">
                  <c:v>-0.42244128098581402</c:v>
                </c:pt>
                <c:pt idx="21150" formatCode="General">
                  <c:v>-0.410961665584749</c:v>
                </c:pt>
                <c:pt idx="21151" formatCode="General">
                  <c:v>-0.39997725975251303</c:v>
                </c:pt>
                <c:pt idx="21152" formatCode="General">
                  <c:v>-0.389426933771365</c:v>
                </c:pt>
                <c:pt idx="21153" formatCode="General">
                  <c:v>-0.379302139772555</c:v>
                </c:pt>
                <c:pt idx="21154" formatCode="General">
                  <c:v>-0.36947054158805598</c:v>
                </c:pt>
                <c:pt idx="21155" formatCode="General">
                  <c:v>-0.359636831701589</c:v>
                </c:pt>
                <c:pt idx="21156" formatCode="General">
                  <c:v>-0.349626373451357</c:v>
                </c:pt>
                <c:pt idx="21157" formatCode="General">
                  <c:v>-0.33957335431928198</c:v>
                </c:pt>
                <c:pt idx="21158" formatCode="General">
                  <c:v>-0.32952757709416503</c:v>
                </c:pt>
                <c:pt idx="21159" formatCode="General">
                  <c:v>-0.31931612868973303</c:v>
                </c:pt>
                <c:pt idx="21160" formatCode="General">
                  <c:v>-0.30874751072189699</c:v>
                </c:pt>
                <c:pt idx="21161" formatCode="General">
                  <c:v>-0.29795885960296897</c:v>
                </c:pt>
                <c:pt idx="21162" formatCode="General">
                  <c:v>-0.287411810270015</c:v>
                </c:pt>
                <c:pt idx="21163" formatCode="General">
                  <c:v>-0.27757514614377399</c:v>
                </c:pt>
                <c:pt idx="21164" formatCode="General">
                  <c:v>-0.26917697215939901</c:v>
                </c:pt>
                <c:pt idx="21165" formatCode="General">
                  <c:v>-0.26219147920297098</c:v>
                </c:pt>
                <c:pt idx="21166" formatCode="General">
                  <c:v>-0.25569755693481699</c:v>
                </c:pt>
                <c:pt idx="21167" formatCode="General">
                  <c:v>-0.24948438298278999</c:v>
                </c:pt>
                <c:pt idx="21168" formatCode="General">
                  <c:v>-0.24349785911990701</c:v>
                </c:pt>
                <c:pt idx="21169" formatCode="General">
                  <c:v>-0.23723362207225299</c:v>
                </c:pt>
                <c:pt idx="21170" formatCode="General">
                  <c:v>-0.22992819307793499</c:v>
                </c:pt>
                <c:pt idx="21171" formatCode="General">
                  <c:v>-0.22146321485727</c:v>
                </c:pt>
                <c:pt idx="21172" formatCode="General">
                  <c:v>-0.21299957681505299</c:v>
                </c:pt>
                <c:pt idx="21173" formatCode="General">
                  <c:v>-0.20553858675638501</c:v>
                </c:pt>
                <c:pt idx="21174" formatCode="General">
                  <c:v>-0.19864642255169901</c:v>
                </c:pt>
                <c:pt idx="21175" formatCode="General">
                  <c:v>-0.19120682574273701</c:v>
                </c:pt>
                <c:pt idx="21176" formatCode="General">
                  <c:v>-0.18240625261388899</c:v>
                </c:pt>
                <c:pt idx="21177" formatCode="General">
                  <c:v>-0.17136833485455499</c:v>
                </c:pt>
                <c:pt idx="21178" formatCode="General">
                  <c:v>-0.15764207648685799</c:v>
                </c:pt>
                <c:pt idx="21179" formatCode="General">
                  <c:v>-0.14131008431834199</c:v>
                </c:pt>
                <c:pt idx="21180" formatCode="General">
                  <c:v>-0.122616362126578</c:v>
                </c:pt>
                <c:pt idx="21181" formatCode="General">
                  <c:v>-0.102484600271581</c:v>
                </c:pt>
                <c:pt idx="21182" formatCode="General">
                  <c:v>-8.2468251835585593E-2</c:v>
                </c:pt>
                <c:pt idx="21183" formatCode="General">
                  <c:v>-6.3468528292146997E-2</c:v>
                </c:pt>
                <c:pt idx="21184" formatCode="General">
                  <c:v>-4.5360065541555403E-2</c:v>
                </c:pt>
                <c:pt idx="21185" formatCode="General">
                  <c:v>-2.8128118578648002E-2</c:v>
                </c:pt>
                <c:pt idx="21186" formatCode="General">
                  <c:v>-1.17829325620902E-2</c:v>
                </c:pt>
                <c:pt idx="21187" formatCode="General">
                  <c:v>3.7120963487734799E-3</c:v>
                </c:pt>
                <c:pt idx="21188" formatCode="General">
                  <c:v>1.8229020739158601E-2</c:v>
                </c:pt>
                <c:pt idx="21189" formatCode="General">
                  <c:v>3.1653121444104697E-2</c:v>
                </c:pt>
                <c:pt idx="21190" formatCode="General">
                  <c:v>4.3655467357775098E-2</c:v>
                </c:pt>
                <c:pt idx="21191" formatCode="General">
                  <c:v>5.3662283254086798E-2</c:v>
                </c:pt>
                <c:pt idx="21192" formatCode="General">
                  <c:v>6.2028540336380403E-2</c:v>
                </c:pt>
                <c:pt idx="21193" formatCode="General">
                  <c:v>6.97903349646284E-2</c:v>
                </c:pt>
                <c:pt idx="21194" formatCode="General">
                  <c:v>7.7469470667458795E-2</c:v>
                </c:pt>
                <c:pt idx="21195" formatCode="General">
                  <c:v>8.5287148174526095E-2</c:v>
                </c:pt>
                <c:pt idx="21196" formatCode="General">
                  <c:v>9.3159868982107999E-2</c:v>
                </c:pt>
                <c:pt idx="21197" formatCode="General">
                  <c:v>0.100395656241138</c:v>
                </c:pt>
                <c:pt idx="21198" formatCode="General">
                  <c:v>0.10586561536863399</c:v>
                </c:pt>
                <c:pt idx="21199" formatCode="General">
                  <c:v>0.10906472596599801</c:v>
                </c:pt>
                <c:pt idx="21200" formatCode="General">
                  <c:v>0.11113343314417699</c:v>
                </c:pt>
                <c:pt idx="21201" formatCode="General">
                  <c:v>0.113713268723313</c:v>
                </c:pt>
                <c:pt idx="21202" formatCode="General">
                  <c:v>0.117525581005213</c:v>
                </c:pt>
                <c:pt idx="21203" formatCode="General">
                  <c:v>0.12282159227336201</c:v>
                </c:pt>
                <c:pt idx="21204" formatCode="General">
                  <c:v>0.12975722251118199</c:v>
                </c:pt>
                <c:pt idx="21205" formatCode="General">
                  <c:v>0.13793231269689099</c:v>
                </c:pt>
                <c:pt idx="21206" formatCode="General">
                  <c:v>0.14687225671874601</c:v>
                </c:pt>
                <c:pt idx="21207" formatCode="General">
                  <c:v>0.155824364790357</c:v>
                </c:pt>
                <c:pt idx="21208" formatCode="General">
                  <c:v>0.163929177099152</c:v>
                </c:pt>
                <c:pt idx="21209" formatCode="General">
                  <c:v>0.17127525313087</c:v>
                </c:pt>
                <c:pt idx="21210" formatCode="General">
                  <c:v>0.17812956351585099</c:v>
                </c:pt>
                <c:pt idx="21211" formatCode="General">
                  <c:v>0.18469051082979701</c:v>
                </c:pt>
                <c:pt idx="21212" formatCode="General">
                  <c:v>0.19135534629707299</c:v>
                </c:pt>
                <c:pt idx="21213" formatCode="General">
                  <c:v>0.19855922433649301</c:v>
                </c:pt>
                <c:pt idx="21214" formatCode="General">
                  <c:v>0.206839365986836</c:v>
                </c:pt>
                <c:pt idx="21215" formatCode="General">
                  <c:v>0.216482172652531</c:v>
                </c:pt>
                <c:pt idx="21216" formatCode="General">
                  <c:v>0.227314043354787</c:v>
                </c:pt>
                <c:pt idx="21217" formatCode="General">
                  <c:v>0.239198657902644</c:v>
                </c:pt>
                <c:pt idx="21218" formatCode="General">
                  <c:v>0.25196138286784198</c:v>
                </c:pt>
                <c:pt idx="21219" formatCode="General">
                  <c:v>0.26503964238487299</c:v>
                </c:pt>
                <c:pt idx="21220" formatCode="General">
                  <c:v>0.27805402845973398</c:v>
                </c:pt>
                <c:pt idx="21221" formatCode="General">
                  <c:v>0.291166143272099</c:v>
                </c:pt>
                <c:pt idx="21222" formatCode="General">
                  <c:v>0.30422066969983402</c:v>
                </c:pt>
                <c:pt idx="21223" formatCode="General">
                  <c:v>0.31673331016130002</c:v>
                </c:pt>
                <c:pt idx="21224" formatCode="General">
                  <c:v>0.32824404224647802</c:v>
                </c:pt>
                <c:pt idx="21225" formatCode="General">
                  <c:v>0.33859210024123698</c:v>
                </c:pt>
                <c:pt idx="21226" formatCode="General">
                  <c:v>0.347555517771231</c:v>
                </c:pt>
                <c:pt idx="21227" formatCode="General">
                  <c:v>0.35488522636655001</c:v>
                </c:pt>
                <c:pt idx="21228" formatCode="General">
                  <c:v>0.360708063442783</c:v>
                </c:pt>
                <c:pt idx="21229" formatCode="General">
                  <c:v>0.36519657146524398</c:v>
                </c:pt>
                <c:pt idx="21230" formatCode="General">
                  <c:v>0.36854639405135498</c:v>
                </c:pt>
                <c:pt idx="21231" formatCode="General">
                  <c:v>0.37085434473277101</c:v>
                </c:pt>
                <c:pt idx="21232" formatCode="General">
                  <c:v>0.37187542226220999</c:v>
                </c:pt>
                <c:pt idx="21233" formatCode="General">
                  <c:v>0.370510298110729</c:v>
                </c:pt>
                <c:pt idx="21234" formatCode="General">
                  <c:v>0.36682590949645599</c:v>
                </c:pt>
                <c:pt idx="21235" formatCode="General">
                  <c:v>0.362728374128375</c:v>
                </c:pt>
                <c:pt idx="21236" formatCode="General">
                  <c:v>0.35952307880038198</c:v>
                </c:pt>
                <c:pt idx="21237" formatCode="General">
                  <c:v>0.35767803767559297</c:v>
                </c:pt>
                <c:pt idx="21238" formatCode="General">
                  <c:v>0.35740602411884398</c:v>
                </c:pt>
                <c:pt idx="21239" formatCode="General">
                  <c:v>0.35875226503082502</c:v>
                </c:pt>
                <c:pt idx="21240" formatCode="General">
                  <c:v>0.36162001434591501</c:v>
                </c:pt>
                <c:pt idx="21241" formatCode="General">
                  <c:v>0.365964006028834</c:v>
                </c:pt>
                <c:pt idx="21242" formatCode="General">
                  <c:v>0.37172550716443598</c:v>
                </c:pt>
                <c:pt idx="21243" formatCode="General">
                  <c:v>0.37864024960248399</c:v>
                </c:pt>
                <c:pt idx="21244" formatCode="General">
                  <c:v>0.38618821819526</c:v>
                </c:pt>
                <c:pt idx="21245" formatCode="General">
                  <c:v>0.393995197483057</c:v>
                </c:pt>
                <c:pt idx="21246" formatCode="General">
                  <c:v>0.401902761174812</c:v>
                </c:pt>
                <c:pt idx="21247" formatCode="General">
                  <c:v>0.40900279061679801</c:v>
                </c:pt>
                <c:pt idx="21248" formatCode="General">
                  <c:v>0.41505326273834597</c:v>
                </c:pt>
                <c:pt idx="21249" formatCode="General">
                  <c:v>0.42087819153902301</c:v>
                </c:pt>
                <c:pt idx="21250" formatCode="General">
                  <c:v>0.42682691872327699</c:v>
                </c:pt>
                <c:pt idx="21251" formatCode="General">
                  <c:v>0.43293143776423099</c:v>
                </c:pt>
                <c:pt idx="21252" formatCode="General">
                  <c:v>0.43890048050695202</c:v>
                </c:pt>
                <c:pt idx="21253" formatCode="General">
                  <c:v>0.44441449406605099</c:v>
                </c:pt>
                <c:pt idx="21254" formatCode="General">
                  <c:v>0.44916940143939099</c:v>
                </c:pt>
                <c:pt idx="21255" formatCode="General">
                  <c:v>0.45261632011845399</c:v>
                </c:pt>
                <c:pt idx="21256" formatCode="General">
                  <c:v>0.45467554249137199</c:v>
                </c:pt>
                <c:pt idx="21257" formatCode="General">
                  <c:v>0.455680372671734</c:v>
                </c:pt>
                <c:pt idx="21258" formatCode="General">
                  <c:v>0.45620246038734302</c:v>
                </c:pt>
                <c:pt idx="21259" formatCode="General">
                  <c:v>0.456584155434064</c:v>
                </c:pt>
                <c:pt idx="21260" formatCode="General">
                  <c:v>0.45672499696240898</c:v>
                </c:pt>
                <c:pt idx="21261" formatCode="General">
                  <c:v>0.45581172767069</c:v>
                </c:pt>
                <c:pt idx="21262" formatCode="General">
                  <c:v>0.45343940617141998</c:v>
                </c:pt>
                <c:pt idx="21263" formatCode="General">
                  <c:v>0.45053917957294898</c:v>
                </c:pt>
                <c:pt idx="21264" formatCode="General">
                  <c:v>0.44783233194213201</c:v>
                </c:pt>
                <c:pt idx="21265" formatCode="General">
                  <c:v>0.44570729480640298</c:v>
                </c:pt>
                <c:pt idx="21266" formatCode="General">
                  <c:v>0.44456252174476402</c:v>
                </c:pt>
                <c:pt idx="21267" formatCode="General">
                  <c:v>0.44452133833794799</c:v>
                </c:pt>
                <c:pt idx="21268" formatCode="General">
                  <c:v>0.44508047348915403</c:v>
                </c:pt>
                <c:pt idx="21269" formatCode="General">
                  <c:v>0.445543271211015</c:v>
                </c:pt>
                <c:pt idx="21270" formatCode="General">
                  <c:v>0.44538482140163099</c:v>
                </c:pt>
                <c:pt idx="21271" formatCode="General">
                  <c:v>0.44451220531297803</c:v>
                </c:pt>
                <c:pt idx="21272" formatCode="General">
                  <c:v>0.44311530613679001</c:v>
                </c:pt>
                <c:pt idx="21273" formatCode="General">
                  <c:v>0.44140877514906401</c:v>
                </c:pt>
                <c:pt idx="21274" formatCode="General">
                  <c:v>0.439361096872393</c:v>
                </c:pt>
                <c:pt idx="21275" formatCode="General">
                  <c:v>0.43628542983672602</c:v>
                </c:pt>
                <c:pt idx="21276" formatCode="General">
                  <c:v>0.43221692903467801</c:v>
                </c:pt>
                <c:pt idx="21277" formatCode="General">
                  <c:v>0.427900967873594</c:v>
                </c:pt>
                <c:pt idx="21278" formatCode="General">
                  <c:v>0.42331263691334597</c:v>
                </c:pt>
                <c:pt idx="21279" formatCode="General">
                  <c:v>0.41830998573926298</c:v>
                </c:pt>
                <c:pt idx="21280" formatCode="General">
                  <c:v>0.41310281721410103</c:v>
                </c:pt>
                <c:pt idx="21281" formatCode="General">
                  <c:v>0.407763094757921</c:v>
                </c:pt>
                <c:pt idx="21282" formatCode="General">
                  <c:v>0.40186903601264001</c:v>
                </c:pt>
                <c:pt idx="21283" formatCode="General">
                  <c:v>0.39548105276902801</c:v>
                </c:pt>
                <c:pt idx="21284" formatCode="General">
                  <c:v>0.38935068462042799</c:v>
                </c:pt>
                <c:pt idx="21285" formatCode="General">
                  <c:v>0.38441436713129001</c:v>
                </c:pt>
                <c:pt idx="21286" formatCode="General">
                  <c:v>0.38079842572800299</c:v>
                </c:pt>
                <c:pt idx="21287" formatCode="General">
                  <c:v>0.377831599345618</c:v>
                </c:pt>
                <c:pt idx="21288" formatCode="General">
                  <c:v>0.37516987098579901</c:v>
                </c:pt>
                <c:pt idx="21289" formatCode="General">
                  <c:v>0.37272434794456999</c:v>
                </c:pt>
                <c:pt idx="21290" formatCode="General">
                  <c:v>0.37048717669841302</c:v>
                </c:pt>
                <c:pt idx="21291" formatCode="General">
                  <c:v>0.36811761919250702</c:v>
                </c:pt>
                <c:pt idx="21292" formatCode="General">
                  <c:v>0.365799491240692</c:v>
                </c:pt>
                <c:pt idx="21293" formatCode="General">
                  <c:v>0.36428918705318403</c:v>
                </c:pt>
                <c:pt idx="21294" formatCode="General">
                  <c:v>0.36340867561992501</c:v>
                </c:pt>
                <c:pt idx="21295" formatCode="General">
                  <c:v>0.36258854658197098</c:v>
                </c:pt>
                <c:pt idx="21296" formatCode="General">
                  <c:v>0.36140657849354701</c:v>
                </c:pt>
                <c:pt idx="21297" formatCode="General">
                  <c:v>0.35945121835972799</c:v>
                </c:pt>
                <c:pt idx="21298" formatCode="General">
                  <c:v>0.35656818024501002</c:v>
                </c:pt>
                <c:pt idx="21299" formatCode="General">
                  <c:v>0.353019179265397</c:v>
                </c:pt>
                <c:pt idx="21300" formatCode="General">
                  <c:v>0.34952552097457301</c:v>
                </c:pt>
                <c:pt idx="21301" formatCode="General">
                  <c:v>0.34653811241257398</c:v>
                </c:pt>
                <c:pt idx="21302" formatCode="General">
                  <c:v>0.34366656289686598</c:v>
                </c:pt>
                <c:pt idx="21303" formatCode="General">
                  <c:v>0.340556715477353</c:v>
                </c:pt>
                <c:pt idx="21304" formatCode="General">
                  <c:v>0.337223687203415</c:v>
                </c:pt>
                <c:pt idx="21305" formatCode="General">
                  <c:v>0.33370076574568402</c:v>
                </c:pt>
                <c:pt idx="21306" formatCode="General">
                  <c:v>0.32950019257257601</c:v>
                </c:pt>
                <c:pt idx="21307" formatCode="General">
                  <c:v>0.325038135288992</c:v>
                </c:pt>
                <c:pt idx="21308" formatCode="General">
                  <c:v>0.32170311552138797</c:v>
                </c:pt>
                <c:pt idx="21309" formatCode="General">
                  <c:v>0.319264947658146</c:v>
                </c:pt>
                <c:pt idx="21310" formatCode="General">
                  <c:v>0.316485425386269</c:v>
                </c:pt>
                <c:pt idx="21311" formatCode="General">
                  <c:v>0.31279511121801501</c:v>
                </c:pt>
                <c:pt idx="21312" formatCode="General">
                  <c:v>0.30839636385548003</c:v>
                </c:pt>
                <c:pt idx="21313" formatCode="General">
                  <c:v>0.30385650183191198</c:v>
                </c:pt>
                <c:pt idx="21314" formatCode="General">
                  <c:v>0.29944111240181298</c:v>
                </c:pt>
                <c:pt idx="21315" formatCode="General">
                  <c:v>0.29502783597780502</c:v>
                </c:pt>
                <c:pt idx="21316" formatCode="General">
                  <c:v>0.29071440108497099</c:v>
                </c:pt>
                <c:pt idx="21317" formatCode="General">
                  <c:v>0.28659250586025298</c:v>
                </c:pt>
                <c:pt idx="21318" formatCode="General">
                  <c:v>0.28269020411442303</c:v>
                </c:pt>
                <c:pt idx="21319" formatCode="General">
                  <c:v>0.27856622753938298</c:v>
                </c:pt>
                <c:pt idx="21320" formatCode="General">
                  <c:v>0.27377887511758298</c:v>
                </c:pt>
                <c:pt idx="21321" formatCode="General">
                  <c:v>0.26833552929785798</c:v>
                </c:pt>
                <c:pt idx="21322" formatCode="General">
                  <c:v>0.26229255390082201</c:v>
                </c:pt>
                <c:pt idx="21323" formatCode="General">
                  <c:v>0.25567742640084101</c:v>
                </c:pt>
                <c:pt idx="21324" formatCode="General">
                  <c:v>0.24827420934918701</c:v>
                </c:pt>
                <c:pt idx="21325" formatCode="General">
                  <c:v>0.24002613635667</c:v>
                </c:pt>
                <c:pt idx="21326" formatCode="General">
                  <c:v>0.230798521828988</c:v>
                </c:pt>
                <c:pt idx="21327" formatCode="General">
                  <c:v>0.220512278686089</c:v>
                </c:pt>
                <c:pt idx="21328" formatCode="General">
                  <c:v>0.20937390639841</c:v>
                </c:pt>
                <c:pt idx="21329" formatCode="General">
                  <c:v>0.197268629800776</c:v>
                </c:pt>
                <c:pt idx="21330" formatCode="General">
                  <c:v>0.18370729256250701</c:v>
                </c:pt>
                <c:pt idx="21331" formatCode="General">
                  <c:v>0.169096751276503</c:v>
                </c:pt>
                <c:pt idx="21332" formatCode="General">
                  <c:v>0.15439837091154501</c:v>
                </c:pt>
                <c:pt idx="21333" formatCode="General">
                  <c:v>0.140394283958264</c:v>
                </c:pt>
                <c:pt idx="21334" formatCode="General">
                  <c:v>0.12780390472123801</c:v>
                </c:pt>
                <c:pt idx="21335" formatCode="General">
                  <c:v>0.11654792914557199</c:v>
                </c:pt>
                <c:pt idx="21336" formatCode="General">
                  <c:v>0.105613901573001</c:v>
                </c:pt>
                <c:pt idx="21337" formatCode="General">
                  <c:v>9.3997196626531193E-2</c:v>
                </c:pt>
                <c:pt idx="21338" formatCode="General">
                  <c:v>8.1508374632187894E-2</c:v>
                </c:pt>
                <c:pt idx="21339" formatCode="General">
                  <c:v>6.9167313799065905E-2</c:v>
                </c:pt>
                <c:pt idx="21340" formatCode="General">
                  <c:v>5.8831512205996903E-2</c:v>
                </c:pt>
                <c:pt idx="21341" formatCode="General">
                  <c:v>5.1555215175950901E-2</c:v>
                </c:pt>
                <c:pt idx="21342" formatCode="General">
                  <c:v>4.7079622061925799E-2</c:v>
                </c:pt>
                <c:pt idx="21343" formatCode="General">
                  <c:v>4.4334337168997297E-2</c:v>
                </c:pt>
                <c:pt idx="21344" formatCode="General">
                  <c:v>4.2515651661993503E-2</c:v>
                </c:pt>
                <c:pt idx="21345" formatCode="General">
                  <c:v>4.13274458929212E-2</c:v>
                </c:pt>
                <c:pt idx="21346" formatCode="General">
                  <c:v>4.0397369017361101E-2</c:v>
                </c:pt>
                <c:pt idx="21347" formatCode="General">
                  <c:v>3.9256124915532098E-2</c:v>
                </c:pt>
                <c:pt idx="21348" formatCode="General">
                  <c:v>3.7210075906364597E-2</c:v>
                </c:pt>
                <c:pt idx="21349" formatCode="General">
                  <c:v>3.3656580531123199E-2</c:v>
                </c:pt>
                <c:pt idx="21350" formatCode="General">
                  <c:v>2.8625408789406E-2</c:v>
                </c:pt>
                <c:pt idx="21351" formatCode="General">
                  <c:v>2.2590536330467099E-2</c:v>
                </c:pt>
                <c:pt idx="21352" formatCode="General">
                  <c:v>1.59699633697079E-2</c:v>
                </c:pt>
                <c:pt idx="21353" formatCode="General">
                  <c:v>8.7940986698475301E-3</c:v>
                </c:pt>
                <c:pt idx="21354" formatCode="General">
                  <c:v>5.7974849172380799E-4</c:v>
                </c:pt>
                <c:pt idx="21355" formatCode="General">
                  <c:v>-8.9259115292606005E-3</c:v>
                </c:pt>
                <c:pt idx="21356" formatCode="General">
                  <c:v>-1.8712434751891199E-2</c:v>
                </c:pt>
                <c:pt idx="21357" formatCode="General">
                  <c:v>-2.76494119474355E-2</c:v>
                </c:pt>
                <c:pt idx="21358" formatCode="General">
                  <c:v>-3.5786428034940802E-2</c:v>
                </c:pt>
                <c:pt idx="21359" formatCode="General">
                  <c:v>-4.3796556913826001E-2</c:v>
                </c:pt>
                <c:pt idx="21360" formatCode="General">
                  <c:v>-5.2216552053121097E-2</c:v>
                </c:pt>
                <c:pt idx="21361" formatCode="General">
                  <c:v>-6.0786384455105799E-2</c:v>
                </c:pt>
                <c:pt idx="21362" formatCode="General">
                  <c:v>-6.8613704323859007E-2</c:v>
                </c:pt>
                <c:pt idx="21363" formatCode="General">
                  <c:v>-7.5191212981724098E-2</c:v>
                </c:pt>
                <c:pt idx="21364" formatCode="General">
                  <c:v>-8.0764847434053599E-2</c:v>
                </c:pt>
                <c:pt idx="21365" formatCode="General">
                  <c:v>-8.5852864430411305E-2</c:v>
                </c:pt>
                <c:pt idx="21366" formatCode="General">
                  <c:v>-9.0947340122314299E-2</c:v>
                </c:pt>
                <c:pt idx="21367" formatCode="General">
                  <c:v>-9.6486323855131298E-2</c:v>
                </c:pt>
                <c:pt idx="21368" formatCode="General">
                  <c:v>-0.102786264036939</c:v>
                </c:pt>
                <c:pt idx="21369" formatCode="General">
                  <c:v>-0.10951193378969599</c:v>
                </c:pt>
                <c:pt idx="21370" formatCode="General">
                  <c:v>-0.11632555482766101</c:v>
                </c:pt>
                <c:pt idx="21371" formatCode="General">
                  <c:v>-0.12310237143760799</c:v>
                </c:pt>
                <c:pt idx="21372" formatCode="General">
                  <c:v>-0.12913944295235699</c:v>
                </c:pt>
                <c:pt idx="21373" formatCode="General">
                  <c:v>-0.13369159419643301</c:v>
                </c:pt>
                <c:pt idx="21374" formatCode="General">
                  <c:v>-0.13675814214718299</c:v>
                </c:pt>
                <c:pt idx="21375" formatCode="General">
                  <c:v>-0.13864180321153499</c:v>
                </c:pt>
                <c:pt idx="21376" formatCode="General">
                  <c:v>-0.13940479463879801</c:v>
                </c:pt>
                <c:pt idx="21377" formatCode="General">
                  <c:v>-0.13932890239228099</c:v>
                </c:pt>
                <c:pt idx="21378" formatCode="General">
                  <c:v>-0.13880974951578301</c:v>
                </c:pt>
                <c:pt idx="21379" formatCode="General">
                  <c:v>-0.13796126762069399</c:v>
                </c:pt>
                <c:pt idx="21380" formatCode="General">
                  <c:v>-0.13666057671694801</c:v>
                </c:pt>
                <c:pt idx="21381" formatCode="General">
                  <c:v>-0.13451158836670701</c:v>
                </c:pt>
                <c:pt idx="21382" formatCode="General">
                  <c:v>-0.13166431424368</c:v>
                </c:pt>
                <c:pt idx="21383" formatCode="General">
                  <c:v>-0.12888813276262501</c:v>
                </c:pt>
                <c:pt idx="21384" formatCode="General">
                  <c:v>-0.12642311711146501</c:v>
                </c:pt>
                <c:pt idx="21385" formatCode="General">
                  <c:v>-0.124056229982636</c:v>
                </c:pt>
                <c:pt idx="21386" formatCode="General">
                  <c:v>-0.122424783140495</c:v>
                </c:pt>
                <c:pt idx="21387" formatCode="General">
                  <c:v>-0.12252760438311799</c:v>
                </c:pt>
                <c:pt idx="21388" formatCode="General">
                  <c:v>-0.124529397708271</c:v>
                </c:pt>
                <c:pt idx="21389" formatCode="General">
                  <c:v>-0.12863718054943499</c:v>
                </c:pt>
                <c:pt idx="21390" formatCode="General">
                  <c:v>-0.135529353841781</c:v>
                </c:pt>
                <c:pt idx="21391" formatCode="General">
                  <c:v>-0.145723631581688</c:v>
                </c:pt>
                <c:pt idx="21392" formatCode="General">
                  <c:v>-0.158745293289168</c:v>
                </c:pt>
                <c:pt idx="21393" formatCode="General">
                  <c:v>-0.173397131385847</c:v>
                </c:pt>
                <c:pt idx="21394" formatCode="General">
                  <c:v>-0.188619532409743</c:v>
                </c:pt>
                <c:pt idx="21395" formatCode="General">
                  <c:v>-0.20406468569108399</c:v>
                </c:pt>
                <c:pt idx="21396" formatCode="General">
                  <c:v>-0.219389112490609</c:v>
                </c:pt>
                <c:pt idx="21397" formatCode="General">
                  <c:v>-0.23370896339149699</c:v>
                </c:pt>
                <c:pt idx="21398" formatCode="General">
                  <c:v>-0.24609423164684999</c:v>
                </c:pt>
                <c:pt idx="21399" formatCode="General">
                  <c:v>-0.25586664968678202</c:v>
                </c:pt>
                <c:pt idx="21400" formatCode="General">
                  <c:v>-0.26231197410291501</c:v>
                </c:pt>
                <c:pt idx="21401" formatCode="General">
                  <c:v>-0.26526124073556501</c:v>
                </c:pt>
                <c:pt idx="21402" formatCode="General">
                  <c:v>-0.26595860877106697</c:v>
                </c:pt>
                <c:pt idx="21403" formatCode="General">
                  <c:v>-0.26578933982740199</c:v>
                </c:pt>
                <c:pt idx="21404" formatCode="General">
                  <c:v>-0.26547955092493403</c:v>
                </c:pt>
                <c:pt idx="21405" formatCode="General">
                  <c:v>-0.265392128100225</c:v>
                </c:pt>
                <c:pt idx="21406" formatCode="General">
                  <c:v>-0.26573036383940701</c:v>
                </c:pt>
                <c:pt idx="21407" formatCode="General">
                  <c:v>-0.266344404597326</c:v>
                </c:pt>
                <c:pt idx="21408" formatCode="General">
                  <c:v>-0.26739166901182498</c:v>
                </c:pt>
                <c:pt idx="21409" formatCode="General">
                  <c:v>-0.26909239174527799</c:v>
                </c:pt>
                <c:pt idx="21410" formatCode="General">
                  <c:v>-0.271253798042489</c:v>
                </c:pt>
                <c:pt idx="21411" formatCode="General">
                  <c:v>-0.27344544514939201</c:v>
                </c:pt>
                <c:pt idx="21412" formatCode="General">
                  <c:v>-0.275153118116995</c:v>
                </c:pt>
                <c:pt idx="21413" formatCode="General">
                  <c:v>-0.27639418720703202</c:v>
                </c:pt>
                <c:pt idx="21414" formatCode="General">
                  <c:v>-0.27759056047514302</c:v>
                </c:pt>
                <c:pt idx="21415" formatCode="General">
                  <c:v>-0.279106511611588</c:v>
                </c:pt>
                <c:pt idx="21416" formatCode="General">
                  <c:v>-0.28105579473791398</c:v>
                </c:pt>
                <c:pt idx="21417" formatCode="General">
                  <c:v>-0.28341599922637101</c:v>
                </c:pt>
                <c:pt idx="21418" formatCode="General">
                  <c:v>-0.28603962067586602</c:v>
                </c:pt>
                <c:pt idx="21419" formatCode="General">
                  <c:v>-0.28842382717999199</c:v>
                </c:pt>
                <c:pt idx="21420" formatCode="General">
                  <c:v>-0.29012769850202702</c:v>
                </c:pt>
                <c:pt idx="21421" formatCode="General">
                  <c:v>-0.29124759777749998</c:v>
                </c:pt>
                <c:pt idx="21422" formatCode="General">
                  <c:v>-0.29170299051938198</c:v>
                </c:pt>
                <c:pt idx="21423" formatCode="General">
                  <c:v>-0.291175859527736</c:v>
                </c:pt>
                <c:pt idx="21424" formatCode="General">
                  <c:v>-0.28978934353946301</c:v>
                </c:pt>
                <c:pt idx="21425" formatCode="General">
                  <c:v>-0.287981974608081</c:v>
                </c:pt>
                <c:pt idx="21426" formatCode="General">
                  <c:v>-0.28607988261627199</c:v>
                </c:pt>
                <c:pt idx="21427" formatCode="General">
                  <c:v>-0.28429082108715198</c:v>
                </c:pt>
                <c:pt idx="21428" formatCode="General">
                  <c:v>-0.28261979115459201</c:v>
                </c:pt>
                <c:pt idx="21429" formatCode="General">
                  <c:v>-0.28064107403875299</c:v>
                </c:pt>
                <c:pt idx="21430" formatCode="General">
                  <c:v>-0.27807272646727399</c:v>
                </c:pt>
                <c:pt idx="21431" formatCode="General">
                  <c:v>-0.27527250405776199</c:v>
                </c:pt>
                <c:pt idx="21432" formatCode="General">
                  <c:v>-0.272623500451187</c:v>
                </c:pt>
                <c:pt idx="21433" formatCode="General">
                  <c:v>-0.270147970308795</c:v>
                </c:pt>
                <c:pt idx="21434" formatCode="General">
                  <c:v>-0.26772133367732598</c:v>
                </c:pt>
                <c:pt idx="21435" formatCode="General">
                  <c:v>-0.264890982853418</c:v>
                </c:pt>
                <c:pt idx="21436" formatCode="General">
                  <c:v>-0.26134280478316302</c:v>
                </c:pt>
                <c:pt idx="21437" formatCode="General">
                  <c:v>-0.25784370045479899</c:v>
                </c:pt>
                <c:pt idx="21438" formatCode="General">
                  <c:v>-0.255380649773646</c:v>
                </c:pt>
                <c:pt idx="21439" formatCode="General">
                  <c:v>-0.25436163977368198</c:v>
                </c:pt>
                <c:pt idx="21440" formatCode="General">
                  <c:v>-0.25486715027051199</c:v>
                </c:pt>
                <c:pt idx="21441" formatCode="General">
                  <c:v>-0.256653586963351</c:v>
                </c:pt>
                <c:pt idx="21442" formatCode="General">
                  <c:v>-0.259457880498011</c:v>
                </c:pt>
                <c:pt idx="21443" formatCode="General">
                  <c:v>-0.263203027024701</c:v>
                </c:pt>
                <c:pt idx="21444" formatCode="General">
                  <c:v>-0.26782626424138301</c:v>
                </c:pt>
                <c:pt idx="21445" formatCode="General">
                  <c:v>-0.27314631818215901</c:v>
                </c:pt>
                <c:pt idx="21446" formatCode="General">
                  <c:v>-0.27872345027470302</c:v>
                </c:pt>
                <c:pt idx="21447" formatCode="General">
                  <c:v>-0.28405707433689997</c:v>
                </c:pt>
                <c:pt idx="21448" formatCode="General">
                  <c:v>-0.28905926780699198</c:v>
                </c:pt>
                <c:pt idx="21449" formatCode="General">
                  <c:v>-0.29390802482384698</c:v>
                </c:pt>
                <c:pt idx="21450" formatCode="General">
                  <c:v>-0.29823679523082902</c:v>
                </c:pt>
                <c:pt idx="21451" formatCode="General">
                  <c:v>-0.30142259231690899</c:v>
                </c:pt>
                <c:pt idx="21452" formatCode="General">
                  <c:v>-0.303472487518545</c:v>
                </c:pt>
                <c:pt idx="21453" formatCode="General">
                  <c:v>-0.304600236930053</c:v>
                </c:pt>
                <c:pt idx="21454" formatCode="General">
                  <c:v>-0.30493493448988002</c:v>
                </c:pt>
                <c:pt idx="21455" formatCode="General">
                  <c:v>-0.30441691732394499</c:v>
                </c:pt>
                <c:pt idx="21456" formatCode="General">
                  <c:v>-0.30297958435195999</c:v>
                </c:pt>
                <c:pt idx="21457" formatCode="General">
                  <c:v>-0.300886763563259</c:v>
                </c:pt>
                <c:pt idx="21458" formatCode="General">
                  <c:v>-0.29832149247154799</c:v>
                </c:pt>
                <c:pt idx="21459" formatCode="General">
                  <c:v>-0.29544617403703299</c:v>
                </c:pt>
                <c:pt idx="21460" formatCode="General">
                  <c:v>-0.29224825894744999</c:v>
                </c:pt>
                <c:pt idx="21461" formatCode="General">
                  <c:v>-0.28886286089580998</c:v>
                </c:pt>
                <c:pt idx="21462" formatCode="General">
                  <c:v>-0.28594561773143601</c:v>
                </c:pt>
                <c:pt idx="21463" formatCode="General">
                  <c:v>-0.28405518692954501</c:v>
                </c:pt>
                <c:pt idx="21464" formatCode="General">
                  <c:v>-0.28368810992350701</c:v>
                </c:pt>
                <c:pt idx="21465" formatCode="General">
                  <c:v>-0.28527875906171901</c:v>
                </c:pt>
                <c:pt idx="21466" formatCode="General">
                  <c:v>-0.28908564828488498</c:v>
                </c:pt>
                <c:pt idx="21467" formatCode="General">
                  <c:v>-0.29476986938209898</c:v>
                </c:pt>
                <c:pt idx="21468" formatCode="General">
                  <c:v>-0.30144107971281298</c:v>
                </c:pt>
                <c:pt idx="21469" formatCode="General">
                  <c:v>-0.30817934481001202</c:v>
                </c:pt>
                <c:pt idx="21470" formatCode="General">
                  <c:v>-0.31413139799233297</c:v>
                </c:pt>
                <c:pt idx="21471" formatCode="General">
                  <c:v>-0.31877753355924399</c:v>
                </c:pt>
                <c:pt idx="21472" formatCode="General">
                  <c:v>-0.32176756342051999</c:v>
                </c:pt>
                <c:pt idx="21473" formatCode="General">
                  <c:v>-0.32309553957750697</c:v>
                </c:pt>
                <c:pt idx="21474" formatCode="General">
                  <c:v>-0.32340006619523598</c:v>
                </c:pt>
                <c:pt idx="21475" formatCode="General">
                  <c:v>-0.32367192856066801</c:v>
                </c:pt>
                <c:pt idx="21476" formatCode="General">
                  <c:v>-0.32376042130591398</c:v>
                </c:pt>
                <c:pt idx="21477" formatCode="General">
                  <c:v>-0.32292388249762</c:v>
                </c:pt>
                <c:pt idx="21478" formatCode="General">
                  <c:v>-0.32130857966440501</c:v>
                </c:pt>
                <c:pt idx="21479" formatCode="General">
                  <c:v>-0.32070139053118102</c:v>
                </c:pt>
                <c:pt idx="21480" formatCode="General">
                  <c:v>-0.32223504251928597</c:v>
                </c:pt>
                <c:pt idx="21481" formatCode="General">
                  <c:v>-0.32487668322445001</c:v>
                </c:pt>
                <c:pt idx="21482" formatCode="General">
                  <c:v>-0.32770215911509198</c:v>
                </c:pt>
                <c:pt idx="21483" formatCode="General">
                  <c:v>-0.33004639694896998</c:v>
                </c:pt>
                <c:pt idx="21484" formatCode="General">
                  <c:v>-0.33130278100049398</c:v>
                </c:pt>
                <c:pt idx="21485" formatCode="General">
                  <c:v>-0.33094364445924901</c:v>
                </c:pt>
                <c:pt idx="21486" formatCode="General">
                  <c:v>-0.32873825291117498</c:v>
                </c:pt>
                <c:pt idx="21487" formatCode="General">
                  <c:v>-0.324680324448962</c:v>
                </c:pt>
                <c:pt idx="21488" formatCode="General">
                  <c:v>-0.31901970860954298</c:v>
                </c:pt>
                <c:pt idx="21489" formatCode="General">
                  <c:v>-0.31208314131074399</c:v>
                </c:pt>
                <c:pt idx="21490" formatCode="General">
                  <c:v>-0.30468963768185098</c:v>
                </c:pt>
                <c:pt idx="21491" formatCode="General">
                  <c:v>-0.29728596941166402</c:v>
                </c:pt>
                <c:pt idx="21492" formatCode="General">
                  <c:v>-0.28955463790404101</c:v>
                </c:pt>
                <c:pt idx="21493" formatCode="General">
                  <c:v>-0.28138685043109701</c:v>
                </c:pt>
                <c:pt idx="21494" formatCode="General">
                  <c:v>-0.27275323113122202</c:v>
                </c:pt>
                <c:pt idx="21495" formatCode="General">
                  <c:v>-0.263712464849857</c:v>
                </c:pt>
                <c:pt idx="21496" formatCode="General">
                  <c:v>-0.25433801174197801</c:v>
                </c:pt>
                <c:pt idx="21497" formatCode="General">
                  <c:v>-0.24487844281909399</c:v>
                </c:pt>
                <c:pt idx="21498" formatCode="General">
                  <c:v>-0.23572837549093001</c:v>
                </c:pt>
                <c:pt idx="21499" formatCode="General">
                  <c:v>-0.22715136040690201</c:v>
                </c:pt>
                <c:pt idx="21500" formatCode="General">
                  <c:v>-0.21938261391969199</c:v>
                </c:pt>
                <c:pt idx="21501" formatCode="General">
                  <c:v>-0.212744998109511</c:v>
                </c:pt>
                <c:pt idx="21502" formatCode="General">
                  <c:v>-0.20735053687013499</c:v>
                </c:pt>
                <c:pt idx="21503" formatCode="General">
                  <c:v>-0.20289894511585799</c:v>
                </c:pt>
                <c:pt idx="21504" formatCode="General">
                  <c:v>-0.19946301443435299</c:v>
                </c:pt>
                <c:pt idx="21505" formatCode="General">
                  <c:v>-0.197780758033992</c:v>
                </c:pt>
                <c:pt idx="21506" formatCode="General">
                  <c:v>-0.19865496732649801</c:v>
                </c:pt>
                <c:pt idx="21507" formatCode="General">
                  <c:v>-0.20219080839344999</c:v>
                </c:pt>
                <c:pt idx="21508" formatCode="General">
                  <c:v>-0.207533498469333</c:v>
                </c:pt>
                <c:pt idx="21509" formatCode="General">
                  <c:v>-0.21455092028006301</c:v>
                </c:pt>
                <c:pt idx="21510" formatCode="General">
                  <c:v>-0.223606357261321</c:v>
                </c:pt>
                <c:pt idx="21511" formatCode="General">
                  <c:v>-0.23433813760302599</c:v>
                </c:pt>
                <c:pt idx="21512" formatCode="General">
                  <c:v>-0.24593309978978201</c:v>
                </c:pt>
                <c:pt idx="21513" formatCode="General">
                  <c:v>-0.25758270721426002</c:v>
                </c:pt>
                <c:pt idx="21514" formatCode="General">
                  <c:v>-0.26861832880853498</c:v>
                </c:pt>
                <c:pt idx="21515" formatCode="General">
                  <c:v>-0.27892257099884998</c:v>
                </c:pt>
                <c:pt idx="21516" formatCode="General">
                  <c:v>-0.28920791827832998</c:v>
                </c:pt>
                <c:pt idx="21517" formatCode="General">
                  <c:v>-0.29991661295757899</c:v>
                </c:pt>
                <c:pt idx="21518" formatCode="General">
                  <c:v>-0.31099208770017001</c:v>
                </c:pt>
                <c:pt idx="21519" formatCode="General">
                  <c:v>-0.32148822972033098</c:v>
                </c:pt>
                <c:pt idx="21520" formatCode="General">
                  <c:v>-0.32985314708222302</c:v>
                </c:pt>
                <c:pt idx="21521" formatCode="General">
                  <c:v>-0.33533831758174998</c:v>
                </c:pt>
                <c:pt idx="21522" formatCode="General">
                  <c:v>-0.337628215059456</c:v>
                </c:pt>
                <c:pt idx="21523" formatCode="General">
                  <c:v>-0.33627672730859498</c:v>
                </c:pt>
                <c:pt idx="21524" formatCode="General">
                  <c:v>-0.33104299760618799</c:v>
                </c:pt>
                <c:pt idx="21525" formatCode="General">
                  <c:v>-0.32229421112305801</c:v>
                </c:pt>
                <c:pt idx="21526" formatCode="General">
                  <c:v>-0.31093088037101901</c:v>
                </c:pt>
                <c:pt idx="21527" formatCode="General">
                  <c:v>-0.29753683790269603</c:v>
                </c:pt>
                <c:pt idx="21528" formatCode="General">
                  <c:v>-0.28221819121348302</c:v>
                </c:pt>
                <c:pt idx="21529" formatCode="General">
                  <c:v>-0.26564535110240101</c:v>
                </c:pt>
                <c:pt idx="21530" formatCode="General">
                  <c:v>-0.24867404241880001</c:v>
                </c:pt>
                <c:pt idx="21531" formatCode="General">
                  <c:v>-0.23155675798556899</c:v>
                </c:pt>
                <c:pt idx="21532" formatCode="General">
                  <c:v>-0.214570079492233</c:v>
                </c:pt>
                <c:pt idx="21533" formatCode="General">
                  <c:v>-0.198262085049356</c:v>
                </c:pt>
                <c:pt idx="21534" formatCode="General">
                  <c:v>-0.183076065247776</c:v>
                </c:pt>
                <c:pt idx="21535" formatCode="General">
                  <c:v>-0.16913879181685201</c:v>
                </c:pt>
                <c:pt idx="21536" formatCode="General">
                  <c:v>-0.15682601256408199</c:v>
                </c:pt>
                <c:pt idx="21537" formatCode="General">
                  <c:v>-0.14680627623300299</c:v>
                </c:pt>
                <c:pt idx="21538" formatCode="General">
                  <c:v>-0.13928319088671601</c:v>
                </c:pt>
                <c:pt idx="21539" formatCode="General">
                  <c:v>-0.13390102321222599</c:v>
                </c:pt>
                <c:pt idx="21540" formatCode="General">
                  <c:v>-0.12995320700223201</c:v>
                </c:pt>
                <c:pt idx="21541" formatCode="General">
                  <c:v>-0.12748041579057301</c:v>
                </c:pt>
                <c:pt idx="21542" formatCode="General">
                  <c:v>-0.127045996293807</c:v>
                </c:pt>
                <c:pt idx="21543" formatCode="General">
                  <c:v>-0.128452960997711</c:v>
                </c:pt>
                <c:pt idx="21544" formatCode="General">
                  <c:v>-0.131002754765454</c:v>
                </c:pt>
                <c:pt idx="21545" formatCode="General">
                  <c:v>-0.133690122185255</c:v>
                </c:pt>
                <c:pt idx="21546" formatCode="General">
                  <c:v>-0.13549544962261301</c:v>
                </c:pt>
                <c:pt idx="21547" formatCode="General">
                  <c:v>-0.13582452400286599</c:v>
                </c:pt>
                <c:pt idx="21548" formatCode="General">
                  <c:v>-0.134296824920107</c:v>
                </c:pt>
                <c:pt idx="21549" formatCode="General">
                  <c:v>-0.130717604511775</c:v>
                </c:pt>
                <c:pt idx="21550" formatCode="General">
                  <c:v>-0.125130793159102</c:v>
                </c:pt>
                <c:pt idx="21551" formatCode="General">
                  <c:v>-0.117713767442663</c:v>
                </c:pt>
                <c:pt idx="21552" formatCode="General">
                  <c:v>-0.10863916881375101</c:v>
                </c:pt>
                <c:pt idx="21553" formatCode="General">
                  <c:v>-9.77300377440153E-2</c:v>
                </c:pt>
                <c:pt idx="21554" formatCode="General">
                  <c:v>-8.4677537376462497E-2</c:v>
                </c:pt>
                <c:pt idx="21555" formatCode="General">
                  <c:v>-6.9608501051288393E-2</c:v>
                </c:pt>
                <c:pt idx="21556" formatCode="General">
                  <c:v>-5.3251494098915102E-2</c:v>
                </c:pt>
                <c:pt idx="21557" formatCode="General">
                  <c:v>-3.7190570483180502E-2</c:v>
                </c:pt>
                <c:pt idx="21558" formatCode="General">
                  <c:v>-2.26690115046831E-2</c:v>
                </c:pt>
                <c:pt idx="21559" formatCode="General">
                  <c:v>-9.6653872218103298E-3</c:v>
                </c:pt>
                <c:pt idx="21560" formatCode="General">
                  <c:v>1.57302115756195E-3</c:v>
                </c:pt>
                <c:pt idx="21561" formatCode="General">
                  <c:v>1.0315744819381001E-2</c:v>
                </c:pt>
                <c:pt idx="21562" formatCode="General">
                  <c:v>1.6867493261607601E-2</c:v>
                </c:pt>
                <c:pt idx="21563" formatCode="General">
                  <c:v>2.21229025829595E-2</c:v>
                </c:pt>
                <c:pt idx="21564" formatCode="General">
                  <c:v>2.6721706408416802E-2</c:v>
                </c:pt>
                <c:pt idx="21565" formatCode="General">
                  <c:v>3.1364079325228097E-2</c:v>
                </c:pt>
                <c:pt idx="21566" formatCode="General">
                  <c:v>3.6596144280221697E-2</c:v>
                </c:pt>
                <c:pt idx="21567" formatCode="General">
                  <c:v>4.2667381667613601E-2</c:v>
                </c:pt>
                <c:pt idx="21568" formatCode="General">
                  <c:v>4.9268927272467199E-2</c:v>
                </c:pt>
                <c:pt idx="21569" formatCode="General">
                  <c:v>5.6294080584941703E-2</c:v>
                </c:pt>
                <c:pt idx="21570" formatCode="General">
                  <c:v>6.4646361602756997E-2</c:v>
                </c:pt>
                <c:pt idx="21571" formatCode="General">
                  <c:v>7.5426087642908604E-2</c:v>
                </c:pt>
                <c:pt idx="21572" formatCode="General">
                  <c:v>8.8721005772818995E-2</c:v>
                </c:pt>
                <c:pt idx="21573" formatCode="General">
                  <c:v>0.104122926008932</c:v>
                </c:pt>
                <c:pt idx="21574" formatCode="General">
                  <c:v>0.121360776324539</c:v>
                </c:pt>
                <c:pt idx="21575" formatCode="General">
                  <c:v>0.139707816000992</c:v>
                </c:pt>
                <c:pt idx="21576" formatCode="General">
                  <c:v>0.158654813807631</c:v>
                </c:pt>
                <c:pt idx="21577" formatCode="General">
                  <c:v>0.17756500954762999</c:v>
                </c:pt>
                <c:pt idx="21578" formatCode="General">
                  <c:v>0.19471894014876001</c:v>
                </c:pt>
                <c:pt idx="21579" formatCode="General">
                  <c:v>0.20859883891117101</c:v>
                </c:pt>
                <c:pt idx="21580" formatCode="General">
                  <c:v>0.21947040266178799</c:v>
                </c:pt>
                <c:pt idx="21581" formatCode="General">
                  <c:v>0.22846756110677199</c:v>
                </c:pt>
                <c:pt idx="21582" formatCode="General">
                  <c:v>0.23601976112978601</c:v>
                </c:pt>
                <c:pt idx="21583" formatCode="General">
                  <c:v>0.241745024590207</c:v>
                </c:pt>
                <c:pt idx="21584" formatCode="General">
                  <c:v>0.24551767893679599</c:v>
                </c:pt>
                <c:pt idx="21585" formatCode="General">
                  <c:v>0.247689170998346</c:v>
                </c:pt>
                <c:pt idx="21586" formatCode="General">
                  <c:v>0.24844632852888099</c:v>
                </c:pt>
                <c:pt idx="21587" formatCode="General">
                  <c:v>0.24833156466415501</c:v>
                </c:pt>
                <c:pt idx="21588" formatCode="General">
                  <c:v>0.24814005602356301</c:v>
                </c:pt>
                <c:pt idx="21589" formatCode="General">
                  <c:v>0.24826182823050899</c:v>
                </c:pt>
                <c:pt idx="21590" formatCode="General">
                  <c:v>0.24880031543796799</c:v>
                </c:pt>
                <c:pt idx="21591" formatCode="General">
                  <c:v>0.25055976950551401</c:v>
                </c:pt>
                <c:pt idx="21592" formatCode="General">
                  <c:v>0.25405036564803002</c:v>
                </c:pt>
                <c:pt idx="21593" formatCode="General">
                  <c:v>0.258705024500272</c:v>
                </c:pt>
                <c:pt idx="21594" formatCode="General">
                  <c:v>0.26407047770405101</c:v>
                </c:pt>
                <c:pt idx="21595" formatCode="General">
                  <c:v>0.27009060888008601</c:v>
                </c:pt>
                <c:pt idx="21596" formatCode="General">
                  <c:v>0.27699908987383498</c:v>
                </c:pt>
                <c:pt idx="21597" formatCode="General">
                  <c:v>0.28512883231406699</c:v>
                </c:pt>
                <c:pt idx="21598" formatCode="General">
                  <c:v>0.29483697390574098</c:v>
                </c:pt>
                <c:pt idx="21599" formatCode="General">
                  <c:v>0.30587646840975102</c:v>
                </c:pt>
                <c:pt idx="21600" formatCode="General">
                  <c:v>0.31710883086240899</c:v>
                </c:pt>
                <c:pt idx="21601" formatCode="General">
                  <c:v>0.32771793191259602</c:v>
                </c:pt>
                <c:pt idx="21602" formatCode="General">
                  <c:v>0.338119275171819</c:v>
                </c:pt>
                <c:pt idx="21603" formatCode="General">
                  <c:v>0.34921298537712397</c:v>
                </c:pt>
                <c:pt idx="21604" formatCode="General">
                  <c:v>0.36098902422596701</c:v>
                </c:pt>
                <c:pt idx="21605" formatCode="General">
                  <c:v>0.37207142573677998</c:v>
                </c:pt>
                <c:pt idx="21606" formatCode="General">
                  <c:v>0.38130903564197899</c:v>
                </c:pt>
                <c:pt idx="21607" formatCode="General">
                  <c:v>0.38882731343382698</c:v>
                </c:pt>
                <c:pt idx="21608" formatCode="General">
                  <c:v>0.39504188983427801</c:v>
                </c:pt>
                <c:pt idx="21609" formatCode="General">
                  <c:v>0.40008982711851698</c:v>
                </c:pt>
                <c:pt idx="21610" formatCode="General">
                  <c:v>0.40386883008337698</c:v>
                </c:pt>
                <c:pt idx="21611" formatCode="General">
                  <c:v>0.40630432201031702</c:v>
                </c:pt>
                <c:pt idx="21612" formatCode="General">
                  <c:v>0.40748039393834501</c:v>
                </c:pt>
                <c:pt idx="21613" formatCode="General">
                  <c:v>0.40779410699059598</c:v>
                </c:pt>
                <c:pt idx="21614" formatCode="General">
                  <c:v>0.40796310313475798</c:v>
                </c:pt>
                <c:pt idx="21615" formatCode="General">
                  <c:v>0.40808641491502601</c:v>
                </c:pt>
                <c:pt idx="21616" formatCode="General">
                  <c:v>0.40830720287931299</c:v>
                </c:pt>
                <c:pt idx="21617" formatCode="General">
                  <c:v>0.40948594275301198</c:v>
                </c:pt>
                <c:pt idx="21618" formatCode="General">
                  <c:v>0.41183578717846703</c:v>
                </c:pt>
                <c:pt idx="21619" formatCode="General">
                  <c:v>0.415004887561921</c:v>
                </c:pt>
                <c:pt idx="21620" formatCode="General">
                  <c:v>0.41915539718497002</c:v>
                </c:pt>
                <c:pt idx="21621" formatCode="General">
                  <c:v>0.42495293526672401</c:v>
                </c:pt>
                <c:pt idx="21622" formatCode="General">
                  <c:v>0.43229333307052697</c:v>
                </c:pt>
                <c:pt idx="21623" formatCode="General">
                  <c:v>0.44033323525797002</c:v>
                </c:pt>
                <c:pt idx="21624" formatCode="General">
                  <c:v>0.44896253782981399</c:v>
                </c:pt>
                <c:pt idx="21625" formatCode="General">
                  <c:v>0.45829723738039502</c:v>
                </c:pt>
                <c:pt idx="21626" formatCode="General">
                  <c:v>0.46787601138618701</c:v>
                </c:pt>
                <c:pt idx="21627" formatCode="General">
                  <c:v>0.477447811633468</c:v>
                </c:pt>
                <c:pt idx="21628" formatCode="General">
                  <c:v>0.48618863907593302</c:v>
                </c:pt>
                <c:pt idx="21629" formatCode="General">
                  <c:v>0.49331298917209598</c:v>
                </c:pt>
                <c:pt idx="21630" formatCode="General">
                  <c:v>0.49933801926959998</c:v>
                </c:pt>
                <c:pt idx="21631" formatCode="General">
                  <c:v>0.504729775214387</c:v>
                </c:pt>
                <c:pt idx="21632" formatCode="General">
                  <c:v>0.50947937421100298</c:v>
                </c:pt>
                <c:pt idx="21633" formatCode="General">
                  <c:v>0.51356125941558295</c:v>
                </c:pt>
                <c:pt idx="21634" formatCode="General">
                  <c:v>0.51761704740022796</c:v>
                </c:pt>
                <c:pt idx="21635" formatCode="General">
                  <c:v>0.52282424887387702</c:v>
                </c:pt>
                <c:pt idx="21636" formatCode="General">
                  <c:v>0.52950142286065505</c:v>
                </c:pt>
                <c:pt idx="21637" formatCode="General">
                  <c:v>0.53636188703769405</c:v>
                </c:pt>
                <c:pt idx="21638" formatCode="General">
                  <c:v>0.541713597445035</c:v>
                </c:pt>
                <c:pt idx="21639" formatCode="General">
                  <c:v>0.544815278357765</c:v>
                </c:pt>
                <c:pt idx="21640" formatCode="General">
                  <c:v>0.54614458298881796</c:v>
                </c:pt>
                <c:pt idx="21641" formatCode="General">
                  <c:v>0.54702258800259196</c:v>
                </c:pt>
                <c:pt idx="21642" formatCode="General">
                  <c:v>0.54834723850233302</c:v>
                </c:pt>
                <c:pt idx="21643" formatCode="General">
                  <c:v>0.54992451934177899</c:v>
                </c:pt>
                <c:pt idx="21644" formatCode="General">
                  <c:v>0.55106808455664602</c:v>
                </c:pt>
                <c:pt idx="21645" formatCode="General">
                  <c:v>0.55080213444422099</c:v>
                </c:pt>
                <c:pt idx="21646" formatCode="General">
                  <c:v>0.54875887963069003</c:v>
                </c:pt>
                <c:pt idx="21647" formatCode="General">
                  <c:v>0.54558161391368998</c:v>
                </c:pt>
                <c:pt idx="21648" formatCode="General">
                  <c:v>0.54237840134735105</c:v>
                </c:pt>
                <c:pt idx="21649" formatCode="General">
                  <c:v>0.53978298190023299</c:v>
                </c:pt>
                <c:pt idx="21650" formatCode="General">
                  <c:v>0.537316639623033</c:v>
                </c:pt>
                <c:pt idx="21651" formatCode="General">
                  <c:v>0.53440017036102905</c:v>
                </c:pt>
                <c:pt idx="21652" formatCode="General">
                  <c:v>0.53106667196068003</c:v>
                </c:pt>
                <c:pt idx="21653" formatCode="General">
                  <c:v>0.52731058060500902</c:v>
                </c:pt>
                <c:pt idx="21654" formatCode="General">
                  <c:v>0.52278551721157995</c:v>
                </c:pt>
                <c:pt idx="21655" formatCode="General">
                  <c:v>0.51754042544654999</c:v>
                </c:pt>
                <c:pt idx="21656" formatCode="General">
                  <c:v>0.51199819093898202</c:v>
                </c:pt>
                <c:pt idx="21657" formatCode="General">
                  <c:v>0.50671183078967996</c:v>
                </c:pt>
                <c:pt idx="21658" formatCode="General">
                  <c:v>0.50221722802963498</c:v>
                </c:pt>
                <c:pt idx="21659" formatCode="General">
                  <c:v>0.49858144779487401</c:v>
                </c:pt>
                <c:pt idx="21660" formatCode="General">
                  <c:v>0.49544920024972899</c:v>
                </c:pt>
                <c:pt idx="21661" formatCode="General">
                  <c:v>0.49244468703881</c:v>
                </c:pt>
                <c:pt idx="21662" formatCode="General">
                  <c:v>0.48945979172675502</c:v>
                </c:pt>
                <c:pt idx="21663" formatCode="General">
                  <c:v>0.48666674690095701</c:v>
                </c:pt>
                <c:pt idx="21664" formatCode="General">
                  <c:v>0.48428897650719899</c:v>
                </c:pt>
                <c:pt idx="21665" formatCode="General">
                  <c:v>0.48230070928982299</c:v>
                </c:pt>
                <c:pt idx="21666" formatCode="General">
                  <c:v>0.48066446769251597</c:v>
                </c:pt>
                <c:pt idx="21667" formatCode="General">
                  <c:v>0.47848568305783301</c:v>
                </c:pt>
                <c:pt idx="21668" formatCode="General">
                  <c:v>0.474841507204733</c:v>
                </c:pt>
                <c:pt idx="21669" formatCode="General">
                  <c:v>0.47065344665534198</c:v>
                </c:pt>
                <c:pt idx="21670" formatCode="General">
                  <c:v>0.46706818929974497</c:v>
                </c:pt>
                <c:pt idx="21671" formatCode="General">
                  <c:v>0.46416561629900899</c:v>
                </c:pt>
                <c:pt idx="21672" formatCode="General">
                  <c:v>0.46145311206775402</c:v>
                </c:pt>
                <c:pt idx="21673" formatCode="General">
                  <c:v>0.45865754191133901</c:v>
                </c:pt>
                <c:pt idx="21674" formatCode="General">
                  <c:v>0.455725827633643</c:v>
                </c:pt>
                <c:pt idx="21675" formatCode="General">
                  <c:v>0.45271219745882202</c:v>
                </c:pt>
                <c:pt idx="21676" formatCode="General">
                  <c:v>0.44976636829372901</c:v>
                </c:pt>
                <c:pt idx="21677" formatCode="General">
                  <c:v>0.446923881722328</c:v>
                </c:pt>
                <c:pt idx="21678" formatCode="General">
                  <c:v>0.44374833650411799</c:v>
                </c:pt>
                <c:pt idx="21679" formatCode="General">
                  <c:v>0.43940804749226697</c:v>
                </c:pt>
                <c:pt idx="21680" formatCode="General">
                  <c:v>0.43366103794738498</c:v>
                </c:pt>
                <c:pt idx="21681" formatCode="General">
                  <c:v>0.42640265179157799</c:v>
                </c:pt>
                <c:pt idx="21682" formatCode="General">
                  <c:v>0.41742091952501698</c:v>
                </c:pt>
                <c:pt idx="21683" formatCode="General">
                  <c:v>0.40678275421567101</c:v>
                </c:pt>
                <c:pt idx="21684" formatCode="General">
                  <c:v>0.39527099696434898</c:v>
                </c:pt>
                <c:pt idx="21685" formatCode="General">
                  <c:v>0.38427464459028099</c:v>
                </c:pt>
                <c:pt idx="21686" formatCode="General">
                  <c:v>0.37428323007653902</c:v>
                </c:pt>
                <c:pt idx="21687" formatCode="General">
                  <c:v>0.36500665858806303</c:v>
                </c:pt>
                <c:pt idx="21688" formatCode="General">
                  <c:v>0.35572269486812402</c:v>
                </c:pt>
                <c:pt idx="21689" formatCode="General">
                  <c:v>0.34580372964429901</c:v>
                </c:pt>
                <c:pt idx="21690" formatCode="General">
                  <c:v>0.33564222931204302</c:v>
                </c:pt>
                <c:pt idx="21691" formatCode="General">
                  <c:v>0.32602522094817898</c:v>
                </c:pt>
                <c:pt idx="21692" formatCode="General">
                  <c:v>0.317162103791995</c:v>
                </c:pt>
                <c:pt idx="21693" formatCode="General">
                  <c:v>0.308268533397978</c:v>
                </c:pt>
                <c:pt idx="21694" formatCode="General">
                  <c:v>0.298221050596089</c:v>
                </c:pt>
                <c:pt idx="21695" formatCode="General">
                  <c:v>0.28617088919195299</c:v>
                </c:pt>
                <c:pt idx="21696" formatCode="General">
                  <c:v>0.27209005433209899</c:v>
                </c:pt>
                <c:pt idx="21697" formatCode="General">
                  <c:v>0.25742997528150202</c:v>
                </c:pt>
                <c:pt idx="21698" formatCode="General">
                  <c:v>0.24297748655944801</c:v>
                </c:pt>
                <c:pt idx="21699" formatCode="General">
                  <c:v>0.22844006184928201</c:v>
                </c:pt>
                <c:pt idx="21700" formatCode="General">
                  <c:v>0.21436496506973299</c:v>
                </c:pt>
                <c:pt idx="21701" formatCode="General">
                  <c:v>0.20105826678745001</c:v>
                </c:pt>
                <c:pt idx="21702" formatCode="General">
                  <c:v>0.18823832897319101</c:v>
                </c:pt>
                <c:pt idx="21703" formatCode="General">
                  <c:v>0.175921311513794</c:v>
                </c:pt>
                <c:pt idx="21704" formatCode="General">
                  <c:v>0.16460817086014401</c:v>
                </c:pt>
                <c:pt idx="21705" formatCode="General">
                  <c:v>0.15517571204159</c:v>
                </c:pt>
                <c:pt idx="21706" formatCode="General">
                  <c:v>0.14794886995276099</c:v>
                </c:pt>
                <c:pt idx="21707" formatCode="General">
                  <c:v>0.14262349729811299</c:v>
                </c:pt>
                <c:pt idx="21708" formatCode="General">
                  <c:v>0.13857843316208501</c:v>
                </c:pt>
                <c:pt idx="21709" formatCode="General">
                  <c:v>0.13500314664383101</c:v>
                </c:pt>
                <c:pt idx="21710" formatCode="General">
                  <c:v>0.131734673957079</c:v>
                </c:pt>
                <c:pt idx="21711" formatCode="General">
                  <c:v>0.128643039088089</c:v>
                </c:pt>
                <c:pt idx="21712" formatCode="General">
                  <c:v>0.12515152819362699</c:v>
                </c:pt>
                <c:pt idx="21713" formatCode="General">
                  <c:v>0.12125763779698499</c:v>
                </c:pt>
                <c:pt idx="21714" formatCode="General">
                  <c:v>0.11707421015913599</c:v>
                </c:pt>
                <c:pt idx="21715" formatCode="General">
                  <c:v>0.11179217570461999</c:v>
                </c:pt>
                <c:pt idx="21716" formatCode="General">
                  <c:v>0.10460148719885801</c:v>
                </c:pt>
                <c:pt idx="21717" formatCode="General">
                  <c:v>9.5517777968133794E-2</c:v>
                </c:pt>
                <c:pt idx="21718" formatCode="General">
                  <c:v>8.51180660611177E-2</c:v>
                </c:pt>
                <c:pt idx="21719" formatCode="General">
                  <c:v>7.4020534557886902E-2</c:v>
                </c:pt>
                <c:pt idx="21720" formatCode="General">
                  <c:v>6.2882588944359302E-2</c:v>
                </c:pt>
                <c:pt idx="21721" formatCode="General">
                  <c:v>5.2359541795474099E-2</c:v>
                </c:pt>
                <c:pt idx="21722" formatCode="General">
                  <c:v>4.2450655231843701E-2</c:v>
                </c:pt>
                <c:pt idx="21723" formatCode="General">
                  <c:v>3.28082274712286E-2</c:v>
                </c:pt>
                <c:pt idx="21724" formatCode="General">
                  <c:v>2.2424259196046199E-2</c:v>
                </c:pt>
                <c:pt idx="21725" formatCode="General">
                  <c:v>1.07270112254347E-2</c:v>
                </c:pt>
                <c:pt idx="21726" formatCode="General">
                  <c:v>-1.7014567957487599E-3</c:v>
                </c:pt>
                <c:pt idx="21727" formatCode="General">
                  <c:v>-1.42889718108225E-2</c:v>
                </c:pt>
                <c:pt idx="21728" formatCode="General">
                  <c:v>-2.67600796902034E-2</c:v>
                </c:pt>
                <c:pt idx="21729" formatCode="General">
                  <c:v>-3.9105743630653E-2</c:v>
                </c:pt>
                <c:pt idx="21730" formatCode="General">
                  <c:v>-5.12672487951202E-2</c:v>
                </c:pt>
                <c:pt idx="21731" formatCode="General">
                  <c:v>-6.3021763665084204E-2</c:v>
                </c:pt>
                <c:pt idx="21732" formatCode="General">
                  <c:v>-7.4354205584110905E-2</c:v>
                </c:pt>
                <c:pt idx="21733" formatCode="General">
                  <c:v>-8.5111463555377298E-2</c:v>
                </c:pt>
                <c:pt idx="21734" formatCode="General">
                  <c:v>-9.5401472326408998E-2</c:v>
                </c:pt>
                <c:pt idx="21735" formatCode="General">
                  <c:v>-0.105751014097857</c:v>
                </c:pt>
                <c:pt idx="21736" formatCode="General">
                  <c:v>-0.115900001524055</c:v>
                </c:pt>
                <c:pt idx="21737" formatCode="General">
                  <c:v>-0.125465242485128</c:v>
                </c:pt>
                <c:pt idx="21738" formatCode="General">
                  <c:v>-0.134384418620347</c:v>
                </c:pt>
                <c:pt idx="21739" formatCode="General">
                  <c:v>-0.142681324731114</c:v>
                </c:pt>
                <c:pt idx="21740" formatCode="General">
                  <c:v>-0.15046476176715501</c:v>
                </c:pt>
                <c:pt idx="21741" formatCode="General">
                  <c:v>-0.157862618049978</c:v>
                </c:pt>
                <c:pt idx="21742" formatCode="General">
                  <c:v>-0.16490849391794299</c:v>
                </c:pt>
                <c:pt idx="21743" formatCode="General">
                  <c:v>-0.171422634570183</c:v>
                </c:pt>
                <c:pt idx="21744" formatCode="General">
                  <c:v>-0.17692056987421501</c:v>
                </c:pt>
                <c:pt idx="21745" formatCode="General">
                  <c:v>-0.18127547524526499</c:v>
                </c:pt>
                <c:pt idx="21746" formatCode="General">
                  <c:v>-0.185079599565146</c:v>
                </c:pt>
                <c:pt idx="21747" formatCode="General">
                  <c:v>-0.189175998649035</c:v>
                </c:pt>
                <c:pt idx="21748" formatCode="General">
                  <c:v>-0.194318743541431</c:v>
                </c:pt>
                <c:pt idx="21749" formatCode="General">
                  <c:v>-0.20105394816909</c:v>
                </c:pt>
                <c:pt idx="21750" formatCode="General">
                  <c:v>-0.20879544103582601</c:v>
                </c:pt>
                <c:pt idx="21751" formatCode="General">
                  <c:v>-0.21678120356413799</c:v>
                </c:pt>
                <c:pt idx="21752" formatCode="General">
                  <c:v>-0.22516571834228899</c:v>
                </c:pt>
                <c:pt idx="21753" formatCode="General">
                  <c:v>-0.23406310086333401</c:v>
                </c:pt>
                <c:pt idx="21754" formatCode="General">
                  <c:v>-0.24362788179293299</c:v>
                </c:pt>
                <c:pt idx="21755" formatCode="General">
                  <c:v>-0.254337601757259</c:v>
                </c:pt>
                <c:pt idx="21756" formatCode="General">
                  <c:v>-0.26623029673156101</c:v>
                </c:pt>
                <c:pt idx="21757" formatCode="General">
                  <c:v>-0.27848326451982602</c:v>
                </c:pt>
                <c:pt idx="21758" formatCode="General">
                  <c:v>-0.29015954616002099</c:v>
                </c:pt>
                <c:pt idx="21759" formatCode="General">
                  <c:v>-0.30064860606838301</c:v>
                </c:pt>
                <c:pt idx="21760" formatCode="General">
                  <c:v>-0.31004198473450101</c:v>
                </c:pt>
                <c:pt idx="21761" formatCode="General">
                  <c:v>-0.31880846361706999</c:v>
                </c:pt>
                <c:pt idx="21762" formatCode="General">
                  <c:v>-0.32695701423118501</c:v>
                </c:pt>
                <c:pt idx="21763" formatCode="General">
                  <c:v>-0.33389123863091402</c:v>
                </c:pt>
                <c:pt idx="21764" formatCode="General">
                  <c:v>-0.339234689232081</c:v>
                </c:pt>
                <c:pt idx="21765" formatCode="General">
                  <c:v>-0.34387096509870102</c:v>
                </c:pt>
                <c:pt idx="21766" formatCode="General">
                  <c:v>-0.34843439043228802</c:v>
                </c:pt>
                <c:pt idx="21767" formatCode="General">
                  <c:v>-0.352606833218924</c:v>
                </c:pt>
                <c:pt idx="21768" formatCode="General">
                  <c:v>-0.35645569425893198</c:v>
                </c:pt>
                <c:pt idx="21769" formatCode="General">
                  <c:v>-0.36022956522961902</c:v>
                </c:pt>
                <c:pt idx="21770" formatCode="General">
                  <c:v>-0.36405673184885801</c:v>
                </c:pt>
                <c:pt idx="21771" formatCode="General">
                  <c:v>-0.36780340332829797</c:v>
                </c:pt>
                <c:pt idx="21772" formatCode="General">
                  <c:v>-0.37113319364953901</c:v>
                </c:pt>
                <c:pt idx="21773" formatCode="General">
                  <c:v>-0.37405056406989001</c:v>
                </c:pt>
                <c:pt idx="21774" formatCode="General">
                  <c:v>-0.37718739820263603</c:v>
                </c:pt>
                <c:pt idx="21775" formatCode="General">
                  <c:v>-0.381373569019405</c:v>
                </c:pt>
                <c:pt idx="21776" formatCode="General">
                  <c:v>-0.38671738650099802</c:v>
                </c:pt>
                <c:pt idx="21777" formatCode="General">
                  <c:v>-0.39252311905152498</c:v>
                </c:pt>
                <c:pt idx="21778" formatCode="General">
                  <c:v>-0.39816658829325502</c:v>
                </c:pt>
                <c:pt idx="21779" formatCode="General">
                  <c:v>-0.40325129853644698</c:v>
                </c:pt>
                <c:pt idx="21780" formatCode="General">
                  <c:v>-0.40735720934164898</c:v>
                </c:pt>
                <c:pt idx="21781" formatCode="General">
                  <c:v>-0.410679104877132</c:v>
                </c:pt>
                <c:pt idx="21782" formatCode="General">
                  <c:v>-0.41393955236090701</c:v>
                </c:pt>
                <c:pt idx="21783" formatCode="General">
                  <c:v>-0.41735782145836298</c:v>
                </c:pt>
                <c:pt idx="21784" formatCode="General">
                  <c:v>-0.42079511456752</c:v>
                </c:pt>
                <c:pt idx="21785" formatCode="General">
                  <c:v>-0.42434895311098603</c:v>
                </c:pt>
                <c:pt idx="21786" formatCode="General">
                  <c:v>-0.42850068666680002</c:v>
                </c:pt>
                <c:pt idx="21787" formatCode="General">
                  <c:v>-0.43334454033658398</c:v>
                </c:pt>
                <c:pt idx="21788" formatCode="General">
                  <c:v>-0.43822584521019298</c:v>
                </c:pt>
                <c:pt idx="21789" formatCode="General">
                  <c:v>-0.44251778184910101</c:v>
                </c:pt>
                <c:pt idx="21790" formatCode="General">
                  <c:v>-0.44591718190771301</c:v>
                </c:pt>
                <c:pt idx="21791" formatCode="General">
                  <c:v>-0.44844618158855098</c:v>
                </c:pt>
                <c:pt idx="21792" formatCode="General">
                  <c:v>-0.45033824279441997</c:v>
                </c:pt>
                <c:pt idx="21793" formatCode="General">
                  <c:v>-0.45176153821280302</c:v>
                </c:pt>
                <c:pt idx="21794" formatCode="General">
                  <c:v>-0.45301741277912799</c:v>
                </c:pt>
                <c:pt idx="21795" formatCode="General">
                  <c:v>-0.45466372878071198</c:v>
                </c:pt>
                <c:pt idx="21796" formatCode="General">
                  <c:v>-0.457015621829167</c:v>
                </c:pt>
                <c:pt idx="21797" formatCode="General">
                  <c:v>-0.46007824175268602</c:v>
                </c:pt>
                <c:pt idx="21798" formatCode="General">
                  <c:v>-0.46365357799072399</c:v>
                </c:pt>
                <c:pt idx="21799" formatCode="General">
                  <c:v>-0.46700473351912603</c:v>
                </c:pt>
                <c:pt idx="21800" formatCode="General">
                  <c:v>-0.46967135214205802</c:v>
                </c:pt>
                <c:pt idx="21801" formatCode="General">
                  <c:v>-0.47198314225107202</c:v>
                </c:pt>
                <c:pt idx="21802" formatCode="General">
                  <c:v>-0.47390024343056097</c:v>
                </c:pt>
                <c:pt idx="21803" formatCode="General">
                  <c:v>-0.47487342686176098</c:v>
                </c:pt>
                <c:pt idx="21804" formatCode="General">
                  <c:v>-0.47468546626532399</c:v>
                </c:pt>
                <c:pt idx="21805" formatCode="General">
                  <c:v>-0.47334595874964802</c:v>
                </c:pt>
                <c:pt idx="21806" formatCode="General">
                  <c:v>-0.47085105247723602</c:v>
                </c:pt>
                <c:pt idx="21807" formatCode="General">
                  <c:v>-0.46715476252487598</c:v>
                </c:pt>
                <c:pt idx="21808" formatCode="General">
                  <c:v>-0.46248920536384902</c:v>
                </c:pt>
                <c:pt idx="21809" formatCode="General">
                  <c:v>-0.45750791299805998</c:v>
                </c:pt>
                <c:pt idx="21810" formatCode="General">
                  <c:v>-0.45296366651200598</c:v>
                </c:pt>
                <c:pt idx="21811" formatCode="General">
                  <c:v>-0.44901736894968503</c:v>
                </c:pt>
                <c:pt idx="21812" formatCode="General">
                  <c:v>-0.44539311968519202</c:v>
                </c:pt>
                <c:pt idx="21813" formatCode="General">
                  <c:v>-0.44201572888767099</c:v>
                </c:pt>
                <c:pt idx="21814" formatCode="General">
                  <c:v>-0.43891378842228201</c:v>
                </c:pt>
                <c:pt idx="21815" formatCode="General">
                  <c:v>-0.43619518969892601</c:v>
                </c:pt>
                <c:pt idx="21816" formatCode="General">
                  <c:v>-0.43396500734832499</c:v>
                </c:pt>
                <c:pt idx="21817" formatCode="General">
                  <c:v>-0.43241503907393403</c:v>
                </c:pt>
                <c:pt idx="21818" formatCode="General">
                  <c:v>-0.43189546712899701</c:v>
                </c:pt>
                <c:pt idx="21819" formatCode="General">
                  <c:v>-0.43255615022877503</c:v>
                </c:pt>
                <c:pt idx="21820" formatCode="General">
                  <c:v>-0.43397728831747201</c:v>
                </c:pt>
                <c:pt idx="21821" formatCode="General">
                  <c:v>-0.43558520455563898</c:v>
                </c:pt>
                <c:pt idx="21822" formatCode="General">
                  <c:v>-0.436971587513872</c:v>
                </c:pt>
                <c:pt idx="21823" formatCode="General">
                  <c:v>-0.43762414348085199</c:v>
                </c:pt>
                <c:pt idx="21824" formatCode="General">
                  <c:v>-0.43706439064439701</c:v>
                </c:pt>
                <c:pt idx="21825" formatCode="General">
                  <c:v>-0.435221988771683</c:v>
                </c:pt>
                <c:pt idx="21826" formatCode="General">
                  <c:v>-0.432274498601386</c:v>
                </c:pt>
                <c:pt idx="21827" formatCode="General">
                  <c:v>-0.428824656665027</c:v>
                </c:pt>
                <c:pt idx="21828" formatCode="General">
                  <c:v>-0.425169860030086</c:v>
                </c:pt>
                <c:pt idx="21829" formatCode="General">
                  <c:v>-0.42100367837446701</c:v>
                </c:pt>
                <c:pt idx="21830" formatCode="General">
                  <c:v>-0.416514338340987</c:v>
                </c:pt>
                <c:pt idx="21831" formatCode="General">
                  <c:v>-0.41200569262262599</c:v>
                </c:pt>
                <c:pt idx="21832" formatCode="General">
                  <c:v>-0.40712593621976501</c:v>
                </c:pt>
                <c:pt idx="21833" formatCode="General">
                  <c:v>-0.40127250992788599</c:v>
                </c:pt>
                <c:pt idx="21834" formatCode="General">
                  <c:v>-0.39482139781463599</c:v>
                </c:pt>
                <c:pt idx="21835" formatCode="General">
                  <c:v>-0.38893361059938503</c:v>
                </c:pt>
                <c:pt idx="21836" formatCode="General">
                  <c:v>-0.38370486429731299</c:v>
                </c:pt>
                <c:pt idx="21837" formatCode="General">
                  <c:v>-0.37840032438224502</c:v>
                </c:pt>
                <c:pt idx="21838" formatCode="General">
                  <c:v>-0.37258665842900002</c:v>
                </c:pt>
                <c:pt idx="21839" formatCode="General">
                  <c:v>-0.366078642840306</c:v>
                </c:pt>
                <c:pt idx="21840" formatCode="General">
                  <c:v>-0.35896992404793499</c:v>
                </c:pt>
                <c:pt idx="21841" formatCode="General">
                  <c:v>-0.351529858533773</c:v>
                </c:pt>
                <c:pt idx="21842" formatCode="General">
                  <c:v>-0.34388464886009001</c:v>
                </c:pt>
                <c:pt idx="21843" formatCode="General">
                  <c:v>-0.33587223378312703</c:v>
                </c:pt>
                <c:pt idx="21844" formatCode="General">
                  <c:v>-0.32715083976891401</c:v>
                </c:pt>
                <c:pt idx="21845" formatCode="General">
                  <c:v>-0.31753123617400397</c:v>
                </c:pt>
                <c:pt idx="21846" formatCode="General">
                  <c:v>-0.30697169394742502</c:v>
                </c:pt>
                <c:pt idx="21847" formatCode="General">
                  <c:v>-0.29576890072934597</c:v>
                </c:pt>
                <c:pt idx="21848" formatCode="General">
                  <c:v>-0.284603639046902</c:v>
                </c:pt>
                <c:pt idx="21849" formatCode="General">
                  <c:v>-0.27384048452918103</c:v>
                </c:pt>
                <c:pt idx="21850" formatCode="General">
                  <c:v>-0.26356019831213701</c:v>
                </c:pt>
                <c:pt idx="21851" formatCode="General">
                  <c:v>-0.25406639012787902</c:v>
                </c:pt>
                <c:pt idx="21852" formatCode="General">
                  <c:v>-0.245817326583297</c:v>
                </c:pt>
                <c:pt idx="21853" formatCode="General">
                  <c:v>-0.238941361819834</c:v>
                </c:pt>
                <c:pt idx="21854" formatCode="General">
                  <c:v>-0.233093825284515</c:v>
                </c:pt>
                <c:pt idx="21855" formatCode="General">
                  <c:v>-0.22772862818707301</c:v>
                </c:pt>
                <c:pt idx="21856" formatCode="General">
                  <c:v>-0.22212012702582801</c:v>
                </c:pt>
                <c:pt idx="21857" formatCode="General">
                  <c:v>-0.21579013658816801</c:v>
                </c:pt>
                <c:pt idx="21858" formatCode="General">
                  <c:v>-0.20895712305178299</c:v>
                </c:pt>
                <c:pt idx="21859" formatCode="General">
                  <c:v>-0.20256953869729999</c:v>
                </c:pt>
                <c:pt idx="21860" formatCode="General">
                  <c:v>-0.19745665549140801</c:v>
                </c:pt>
                <c:pt idx="21861" formatCode="General">
                  <c:v>-0.193384063705035</c:v>
                </c:pt>
                <c:pt idx="21862" formatCode="General">
                  <c:v>-0.18986982624646501</c:v>
                </c:pt>
                <c:pt idx="21863" formatCode="General">
                  <c:v>-0.18670542925104</c:v>
                </c:pt>
                <c:pt idx="21864" formatCode="General">
                  <c:v>-0.18441294714350301</c:v>
                </c:pt>
                <c:pt idx="21865" formatCode="General">
                  <c:v>-0.183493663716113</c:v>
                </c:pt>
                <c:pt idx="21866" formatCode="General">
                  <c:v>-0.18315097039106101</c:v>
                </c:pt>
                <c:pt idx="21867" formatCode="General">
                  <c:v>-0.18245063189811001</c:v>
                </c:pt>
                <c:pt idx="21868" formatCode="General">
                  <c:v>-0.18093176025488</c:v>
                </c:pt>
                <c:pt idx="21869" formatCode="General">
                  <c:v>-0.178356884220886</c:v>
                </c:pt>
                <c:pt idx="21870" formatCode="General">
                  <c:v>-0.17528707381849701</c:v>
                </c:pt>
                <c:pt idx="21871" formatCode="General">
                  <c:v>-0.172612901736309</c:v>
                </c:pt>
                <c:pt idx="21872" formatCode="General">
                  <c:v>-0.16960963013544</c:v>
                </c:pt>
                <c:pt idx="21873" formatCode="General">
                  <c:v>-0.165674994476737</c:v>
                </c:pt>
                <c:pt idx="21874" formatCode="General">
                  <c:v>-0.16135446601359399</c:v>
                </c:pt>
                <c:pt idx="21875" formatCode="General">
                  <c:v>-0.156673054606979</c:v>
                </c:pt>
                <c:pt idx="21876" formatCode="General">
                  <c:v>-0.151235750163731</c:v>
                </c:pt>
                <c:pt idx="21877" formatCode="General">
                  <c:v>-0.14478034413205201</c:v>
                </c:pt>
                <c:pt idx="21878" formatCode="General">
                  <c:v>-0.137282141911231</c:v>
                </c:pt>
                <c:pt idx="21879" formatCode="General">
                  <c:v>-0.128381683174808</c:v>
                </c:pt>
                <c:pt idx="21880" formatCode="General">
                  <c:v>-0.117591103922858</c:v>
                </c:pt>
                <c:pt idx="21881" formatCode="General">
                  <c:v>-0.10479719088507</c:v>
                </c:pt>
                <c:pt idx="21882" formatCode="General">
                  <c:v>-9.0924389149698498E-2</c:v>
                </c:pt>
                <c:pt idx="21883" formatCode="General">
                  <c:v>-7.6657696071616793E-2</c:v>
                </c:pt>
                <c:pt idx="21884" formatCode="General">
                  <c:v>-6.1586456555721099E-2</c:v>
                </c:pt>
                <c:pt idx="21885" formatCode="General">
                  <c:v>-4.5561698362055099E-2</c:v>
                </c:pt>
                <c:pt idx="21886" formatCode="General">
                  <c:v>-2.96458069676813E-2</c:v>
                </c:pt>
                <c:pt idx="21887" formatCode="General">
                  <c:v>-1.5530916096035701E-2</c:v>
                </c:pt>
                <c:pt idx="21888" formatCode="General">
                  <c:v>-3.80320180063232E-3</c:v>
                </c:pt>
                <c:pt idx="21889" formatCode="General">
                  <c:v>5.6221451716364501E-3</c:v>
                </c:pt>
                <c:pt idx="21890" formatCode="General">
                  <c:v>1.3011564705650199E-2</c:v>
                </c:pt>
                <c:pt idx="21891" formatCode="General">
                  <c:v>1.8404763762854801E-2</c:v>
                </c:pt>
                <c:pt idx="21892" formatCode="General">
                  <c:v>2.03642362366908E-2</c:v>
                </c:pt>
                <c:pt idx="21893" formatCode="General">
                  <c:v>1.91684559211069E-2</c:v>
                </c:pt>
                <c:pt idx="21894" formatCode="General">
                  <c:v>1.7318926097709599E-2</c:v>
                </c:pt>
                <c:pt idx="21895" formatCode="General">
                  <c:v>1.5868889244259402E-2</c:v>
                </c:pt>
                <c:pt idx="21896" formatCode="General">
                  <c:v>1.45486060770906E-2</c:v>
                </c:pt>
                <c:pt idx="21897" formatCode="General">
                  <c:v>1.35018842330234E-2</c:v>
                </c:pt>
                <c:pt idx="21898" formatCode="General">
                  <c:v>1.35599761334083E-2</c:v>
                </c:pt>
                <c:pt idx="21899" formatCode="General">
                  <c:v>1.5121418547589501E-2</c:v>
                </c:pt>
                <c:pt idx="21900" formatCode="General">
                  <c:v>1.8222084759656899E-2</c:v>
                </c:pt>
                <c:pt idx="21901" formatCode="General">
                  <c:v>2.2854026138329001E-2</c:v>
                </c:pt>
                <c:pt idx="21902" formatCode="General">
                  <c:v>2.8536510560528899E-2</c:v>
                </c:pt>
                <c:pt idx="21903" formatCode="General">
                  <c:v>3.4471957557478103E-2</c:v>
                </c:pt>
                <c:pt idx="21904" formatCode="General">
                  <c:v>4.0478806585089497E-2</c:v>
                </c:pt>
                <c:pt idx="21905" formatCode="General">
                  <c:v>4.6630222567562399E-2</c:v>
                </c:pt>
                <c:pt idx="21906" formatCode="General">
                  <c:v>5.2703313763891702E-2</c:v>
                </c:pt>
                <c:pt idx="21907" formatCode="General">
                  <c:v>5.8703571330416801E-2</c:v>
                </c:pt>
                <c:pt idx="21908" formatCode="General">
                  <c:v>6.4934224526659104E-2</c:v>
                </c:pt>
                <c:pt idx="21909" formatCode="General">
                  <c:v>7.1821158435418295E-2</c:v>
                </c:pt>
                <c:pt idx="21910" formatCode="General">
                  <c:v>7.9276759157636406E-2</c:v>
                </c:pt>
                <c:pt idx="21911" formatCode="General">
                  <c:v>8.7215456355873897E-2</c:v>
                </c:pt>
                <c:pt idx="21912" formatCode="General">
                  <c:v>9.6183598718670105E-2</c:v>
                </c:pt>
                <c:pt idx="21913" formatCode="General">
                  <c:v>0.106598551394404</c:v>
                </c:pt>
                <c:pt idx="21914" formatCode="General">
                  <c:v>0.118407641775235</c:v>
                </c:pt>
                <c:pt idx="21915" formatCode="General">
                  <c:v>0.13065085403287599</c:v>
                </c:pt>
                <c:pt idx="21916" formatCode="General">
                  <c:v>0.142890827578423</c:v>
                </c:pt>
                <c:pt idx="21917" formatCode="General">
                  <c:v>0.15590634330507799</c:v>
                </c:pt>
                <c:pt idx="21918" formatCode="General">
                  <c:v>0.169529269460367</c:v>
                </c:pt>
                <c:pt idx="21919" formatCode="General">
                  <c:v>0.182700306345948</c:v>
                </c:pt>
                <c:pt idx="21920" formatCode="General">
                  <c:v>0.19511758992176301</c:v>
                </c:pt>
                <c:pt idx="21921" formatCode="General">
                  <c:v>0.206934106954552</c:v>
                </c:pt>
                <c:pt idx="21922" formatCode="General">
                  <c:v>0.217864972450136</c:v>
                </c:pt>
                <c:pt idx="21923" formatCode="General">
                  <c:v>0.22758037038946899</c:v>
                </c:pt>
                <c:pt idx="21924" formatCode="General">
                  <c:v>0.23613047500914999</c:v>
                </c:pt>
                <c:pt idx="21925" formatCode="General">
                  <c:v>0.24378039231853199</c:v>
                </c:pt>
                <c:pt idx="21926" formatCode="General">
                  <c:v>0.25026514681517997</c:v>
                </c:pt>
                <c:pt idx="21927" formatCode="General">
                  <c:v>0.25520811240973801</c:v>
                </c:pt>
                <c:pt idx="21928" formatCode="General">
                  <c:v>0.25918750949345198</c:v>
                </c:pt>
                <c:pt idx="21929" formatCode="General">
                  <c:v>0.26297937030282398</c:v>
                </c:pt>
                <c:pt idx="21930" formatCode="General">
                  <c:v>0.26703560235916401</c:v>
                </c:pt>
                <c:pt idx="21931" formatCode="General">
                  <c:v>0.27163983493447103</c:v>
                </c:pt>
                <c:pt idx="21932" formatCode="General">
                  <c:v>0.27722740278684899</c:v>
                </c:pt>
                <c:pt idx="21933" formatCode="General">
                  <c:v>0.28417521848011101</c:v>
                </c:pt>
                <c:pt idx="21934" formatCode="General">
                  <c:v>0.29241088851276198</c:v>
                </c:pt>
                <c:pt idx="21935" formatCode="General">
                  <c:v>0.30110845942087999</c:v>
                </c:pt>
                <c:pt idx="21936" formatCode="General">
                  <c:v>0.30898358545381499</c:v>
                </c:pt>
                <c:pt idx="21937" formatCode="General">
                  <c:v>0.31550364993332902</c:v>
                </c:pt>
                <c:pt idx="21938" formatCode="General">
                  <c:v>0.32104174978077699</c:v>
                </c:pt>
                <c:pt idx="21939" formatCode="General">
                  <c:v>0.32604020752966101</c:v>
                </c:pt>
                <c:pt idx="21940" formatCode="General">
                  <c:v>0.33109033678382299</c:v>
                </c:pt>
                <c:pt idx="21941" formatCode="General">
                  <c:v>0.33639186705174201</c:v>
                </c:pt>
                <c:pt idx="21942" formatCode="General">
                  <c:v>0.34170397290996501</c:v>
                </c:pt>
                <c:pt idx="21943" formatCode="General">
                  <c:v>0.34723551671167302</c:v>
                </c:pt>
                <c:pt idx="21944" formatCode="General">
                  <c:v>0.35365178954923798</c:v>
                </c:pt>
                <c:pt idx="21945" formatCode="General">
                  <c:v>0.36171032484812199</c:v>
                </c:pt>
                <c:pt idx="21946" formatCode="General">
                  <c:v>0.37110604245407303</c:v>
                </c:pt>
                <c:pt idx="21947" formatCode="General">
                  <c:v>0.38101475900210302</c:v>
                </c:pt>
                <c:pt idx="21948" formatCode="General">
                  <c:v>0.39073252002799602</c:v>
                </c:pt>
                <c:pt idx="21949" formatCode="General">
                  <c:v>0.39980093083548501</c:v>
                </c:pt>
                <c:pt idx="21950" formatCode="General">
                  <c:v>0.40825191486721801</c:v>
                </c:pt>
                <c:pt idx="21951" formatCode="General">
                  <c:v>0.41664111518840002</c:v>
                </c:pt>
                <c:pt idx="21952" formatCode="General">
                  <c:v>0.42518055635646002</c:v>
                </c:pt>
                <c:pt idx="21953" formatCode="General">
                  <c:v>0.43310173063454699</c:v>
                </c:pt>
                <c:pt idx="21954" formatCode="General">
                  <c:v>0.43996364274945599</c:v>
                </c:pt>
                <c:pt idx="21955" formatCode="General">
                  <c:v>0.445997696840642</c:v>
                </c:pt>
                <c:pt idx="21956" formatCode="General">
                  <c:v>0.45146348566893002</c:v>
                </c:pt>
                <c:pt idx="21957" formatCode="General">
                  <c:v>0.456090879125431</c:v>
                </c:pt>
                <c:pt idx="21958" formatCode="General">
                  <c:v>0.45909891221989102</c:v>
                </c:pt>
                <c:pt idx="21959" formatCode="General">
                  <c:v>0.46017857284994701</c:v>
                </c:pt>
                <c:pt idx="21960" formatCode="General">
                  <c:v>0.45984406499784097</c:v>
                </c:pt>
                <c:pt idx="21961" formatCode="General">
                  <c:v>0.45844367219524201</c:v>
                </c:pt>
                <c:pt idx="21962" formatCode="General">
                  <c:v>0.456373372108554</c:v>
                </c:pt>
                <c:pt idx="21963" formatCode="General">
                  <c:v>0.453918571500528</c:v>
                </c:pt>
                <c:pt idx="21964" formatCode="General">
                  <c:v>0.45048440848465099</c:v>
                </c:pt>
                <c:pt idx="21965" formatCode="General">
                  <c:v>0.446028581224932</c:v>
                </c:pt>
                <c:pt idx="21966" formatCode="General">
                  <c:v>0.44132888921816699</c:v>
                </c:pt>
                <c:pt idx="21967" formatCode="General">
                  <c:v>0.437230833384675</c:v>
                </c:pt>
                <c:pt idx="21968" formatCode="General">
                  <c:v>0.43443225132709301</c:v>
                </c:pt>
                <c:pt idx="21969" formatCode="General">
                  <c:v>0.43332484632815199</c:v>
                </c:pt>
                <c:pt idx="21970" formatCode="General">
                  <c:v>0.43395017969890698</c:v>
                </c:pt>
                <c:pt idx="21971" formatCode="General">
                  <c:v>0.43614494480866101</c:v>
                </c:pt>
                <c:pt idx="21972" formatCode="General">
                  <c:v>0.439747372334509</c:v>
                </c:pt>
                <c:pt idx="21973" formatCode="General">
                  <c:v>0.44391337932686598</c:v>
                </c:pt>
                <c:pt idx="21974" formatCode="General">
                  <c:v>0.44803369819240302</c:v>
                </c:pt>
                <c:pt idx="21975" formatCode="General">
                  <c:v>0.45185829596816901</c:v>
                </c:pt>
                <c:pt idx="21976" formatCode="General">
                  <c:v>0.45485359717720503</c:v>
                </c:pt>
                <c:pt idx="21977" formatCode="General">
                  <c:v>0.45702838482439601</c:v>
                </c:pt>
                <c:pt idx="21978" formatCode="General">
                  <c:v>0.45858536615937301</c:v>
                </c:pt>
                <c:pt idx="21979" formatCode="General">
                  <c:v>0.45902768644633901</c:v>
                </c:pt>
                <c:pt idx="21980" formatCode="General">
                  <c:v>0.45780275841155799</c:v>
                </c:pt>
                <c:pt idx="21981" formatCode="General">
                  <c:v>0.455570571932149</c:v>
                </c:pt>
                <c:pt idx="21982" formatCode="General">
                  <c:v>0.45340862007480398</c:v>
                </c:pt>
                <c:pt idx="21983" formatCode="General">
                  <c:v>0.45183325562864202</c:v>
                </c:pt>
                <c:pt idx="21984" formatCode="General">
                  <c:v>0.45096177052296699</c:v>
                </c:pt>
                <c:pt idx="21985" formatCode="General">
                  <c:v>0.45049851712857403</c:v>
                </c:pt>
                <c:pt idx="21986" formatCode="General">
                  <c:v>0.44999561802914201</c:v>
                </c:pt>
                <c:pt idx="21987" formatCode="General">
                  <c:v>0.44898830837893</c:v>
                </c:pt>
                <c:pt idx="21988" formatCode="General">
                  <c:v>0.44710312159145399</c:v>
                </c:pt>
                <c:pt idx="21989" formatCode="General">
                  <c:v>0.44421715366402098</c:v>
                </c:pt>
                <c:pt idx="21990" formatCode="General">
                  <c:v>0.44030555447305297</c:v>
                </c:pt>
                <c:pt idx="21991" formatCode="General">
                  <c:v>0.43519979125564201</c:v>
                </c:pt>
                <c:pt idx="21992" formatCode="General">
                  <c:v>0.42898684583899299</c:v>
                </c:pt>
                <c:pt idx="21993" formatCode="General">
                  <c:v>0.42229556857282802</c:v>
                </c:pt>
                <c:pt idx="21994" formatCode="General">
                  <c:v>0.41593302559449302</c:v>
                </c:pt>
                <c:pt idx="21995" formatCode="General">
                  <c:v>0.41023227120864703</c:v>
                </c:pt>
                <c:pt idx="21996" formatCode="General">
                  <c:v>0.40433472972857598</c:v>
                </c:pt>
                <c:pt idx="21997" formatCode="General">
                  <c:v>0.39695001487522302</c:v>
                </c:pt>
                <c:pt idx="21998" formatCode="General">
                  <c:v>0.38784480423311002</c:v>
                </c:pt>
                <c:pt idx="21999" formatCode="General">
                  <c:v>0.37766720055990799</c:v>
                </c:pt>
                <c:pt idx="22000" formatCode="General">
                  <c:v>0.367277846206506</c:v>
                </c:pt>
                <c:pt idx="22001" formatCode="General">
                  <c:v>0.35734817519275602</c:v>
                </c:pt>
                <c:pt idx="22002" formatCode="General">
                  <c:v>0.34799791317953999</c:v>
                </c:pt>
                <c:pt idx="22003" formatCode="General">
                  <c:v>0.33918944538497098</c:v>
                </c:pt>
                <c:pt idx="22004" formatCode="General">
                  <c:v>0.33118832044803198</c:v>
                </c:pt>
                <c:pt idx="22005" formatCode="General">
                  <c:v>0.32426343596811003</c:v>
                </c:pt>
                <c:pt idx="22006" formatCode="General">
                  <c:v>0.318555654761355</c:v>
                </c:pt>
                <c:pt idx="22007" formatCode="General">
                  <c:v>0.31448502333686401</c:v>
                </c:pt>
                <c:pt idx="22008" formatCode="General">
                  <c:v>0.312493629868899</c:v>
                </c:pt>
                <c:pt idx="22009" formatCode="General">
                  <c:v>0.31226925500685998</c:v>
                </c:pt>
                <c:pt idx="22010" formatCode="General">
                  <c:v>0.31247593957437297</c:v>
                </c:pt>
                <c:pt idx="22011" formatCode="General">
                  <c:v>0.31189621006478802</c:v>
                </c:pt>
                <c:pt idx="22012" formatCode="General">
                  <c:v>0.30987061998163801</c:v>
                </c:pt>
                <c:pt idx="22013" formatCode="General">
                  <c:v>0.305208746721573</c:v>
                </c:pt>
                <c:pt idx="22014" formatCode="General">
                  <c:v>0.29724291013728599</c:v>
                </c:pt>
                <c:pt idx="22015" formatCode="General">
                  <c:v>0.28700083730994502</c:v>
                </c:pt>
                <c:pt idx="22016" formatCode="General">
                  <c:v>0.276109035503391</c:v>
                </c:pt>
                <c:pt idx="22017" formatCode="General">
                  <c:v>0.26563928407012799</c:v>
                </c:pt>
                <c:pt idx="22018" formatCode="General">
                  <c:v>0.25614046888810799</c:v>
                </c:pt>
                <c:pt idx="22019" formatCode="General">
                  <c:v>0.24821481032274301</c:v>
                </c:pt>
                <c:pt idx="22020" formatCode="General">
                  <c:v>0.24265516186477401</c:v>
                </c:pt>
                <c:pt idx="22021" formatCode="General">
                  <c:v>0.23967171469012399</c:v>
                </c:pt>
                <c:pt idx="22022" formatCode="General">
                  <c:v>0.238340976549865</c:v>
                </c:pt>
                <c:pt idx="22023" formatCode="General">
                  <c:v>0.237348313747167</c:v>
                </c:pt>
                <c:pt idx="22024" formatCode="General">
                  <c:v>0.23468386490627499</c:v>
                </c:pt>
                <c:pt idx="22025" formatCode="General">
                  <c:v>0.22959242505214</c:v>
                </c:pt>
                <c:pt idx="22026" formatCode="General">
                  <c:v>0.223499802877589</c:v>
                </c:pt>
                <c:pt idx="22027" formatCode="General">
                  <c:v>0.21725831627263401</c:v>
                </c:pt>
                <c:pt idx="22028" formatCode="General">
                  <c:v>0.21064552788056801</c:v>
                </c:pt>
                <c:pt idx="22029" formatCode="General">
                  <c:v>0.20302055388808599</c:v>
                </c:pt>
                <c:pt idx="22030" formatCode="General">
                  <c:v>0.194134585770734</c:v>
                </c:pt>
                <c:pt idx="22031" formatCode="General">
                  <c:v>0.18461066720611599</c:v>
                </c:pt>
                <c:pt idx="22032" formatCode="General">
                  <c:v>0.175146653223756</c:v>
                </c:pt>
                <c:pt idx="22033" formatCode="General">
                  <c:v>0.16564824266685499</c:v>
                </c:pt>
                <c:pt idx="22034" formatCode="General">
                  <c:v>0.155747637192443</c:v>
                </c:pt>
                <c:pt idx="22035" formatCode="General">
                  <c:v>0.145517831776248</c:v>
                </c:pt>
                <c:pt idx="22036" formatCode="General">
                  <c:v>0.135487922290256</c:v>
                </c:pt>
                <c:pt idx="22037" formatCode="General">
                  <c:v>0.12610648521921</c:v>
                </c:pt>
                <c:pt idx="22038" formatCode="General">
                  <c:v>0.117720746553029</c:v>
                </c:pt>
                <c:pt idx="22039" formatCode="General">
                  <c:v>0.110292958473372</c:v>
                </c:pt>
                <c:pt idx="22040" formatCode="General">
                  <c:v>0.103341331770731</c:v>
                </c:pt>
                <c:pt idx="22041" formatCode="General">
                  <c:v>9.6373028950824696E-2</c:v>
                </c:pt>
                <c:pt idx="22042" formatCode="General">
                  <c:v>8.8985822396903905E-2</c:v>
                </c:pt>
                <c:pt idx="22043" formatCode="General">
                  <c:v>8.0661977289552794E-2</c:v>
                </c:pt>
                <c:pt idx="22044" formatCode="General">
                  <c:v>7.1302939285196099E-2</c:v>
                </c:pt>
                <c:pt idx="22045" formatCode="General">
                  <c:v>6.1354175501456401E-2</c:v>
                </c:pt>
                <c:pt idx="22046" formatCode="General">
                  <c:v>5.1132829912551601E-2</c:v>
                </c:pt>
                <c:pt idx="22047" formatCode="General">
                  <c:v>4.0919898378771198E-2</c:v>
                </c:pt>
                <c:pt idx="22048" formatCode="General">
                  <c:v>3.1359429345609202E-2</c:v>
                </c:pt>
                <c:pt idx="22049" formatCode="General">
                  <c:v>2.3815264367423799E-2</c:v>
                </c:pt>
                <c:pt idx="22050" formatCode="General">
                  <c:v>1.7896925892863201E-2</c:v>
                </c:pt>
                <c:pt idx="22051" formatCode="General">
                  <c:v>1.2211088760590801E-2</c:v>
                </c:pt>
                <c:pt idx="22052" formatCode="General">
                  <c:v>6.2672581311783602E-3</c:v>
                </c:pt>
                <c:pt idx="22053" formatCode="General">
                  <c:v>-2.7309640144498399E-4</c:v>
                </c:pt>
                <c:pt idx="22054" formatCode="General">
                  <c:v>-7.6490391779936301E-3</c:v>
                </c:pt>
                <c:pt idx="22055" formatCode="General">
                  <c:v>-1.58002324253185E-2</c:v>
                </c:pt>
                <c:pt idx="22056" formatCode="General">
                  <c:v>-2.4299145410377299E-2</c:v>
                </c:pt>
                <c:pt idx="22057" formatCode="General">
                  <c:v>-3.2927451040185601E-2</c:v>
                </c:pt>
                <c:pt idx="22058" formatCode="General">
                  <c:v>-4.1100811966241303E-2</c:v>
                </c:pt>
                <c:pt idx="22059" formatCode="General">
                  <c:v>-4.8104396045590102E-2</c:v>
                </c:pt>
                <c:pt idx="22060" formatCode="General">
                  <c:v>-5.3715842972584402E-2</c:v>
                </c:pt>
                <c:pt idx="22061" formatCode="General">
                  <c:v>-5.8588272652485403E-2</c:v>
                </c:pt>
                <c:pt idx="22062" formatCode="General">
                  <c:v>-6.45696333688177E-2</c:v>
                </c:pt>
                <c:pt idx="22063" formatCode="General">
                  <c:v>-7.2595226660370396E-2</c:v>
                </c:pt>
                <c:pt idx="22064" formatCode="General">
                  <c:v>-8.1790680200564E-2</c:v>
                </c:pt>
                <c:pt idx="22065" formatCode="General">
                  <c:v>-9.1223993154310803E-2</c:v>
                </c:pt>
                <c:pt idx="22066" formatCode="General">
                  <c:v>-0.10043755372438801</c:v>
                </c:pt>
                <c:pt idx="22067" formatCode="General">
                  <c:v>-0.109491675687202</c:v>
                </c:pt>
                <c:pt idx="22068" formatCode="General">
                  <c:v>-0.118936808370077</c:v>
                </c:pt>
                <c:pt idx="22069" formatCode="General">
                  <c:v>-0.128945045498424</c:v>
                </c:pt>
                <c:pt idx="22070" formatCode="General">
                  <c:v>-0.138924820168286</c:v>
                </c:pt>
                <c:pt idx="22071" formatCode="General">
                  <c:v>-0.14794931901226099</c:v>
                </c:pt>
                <c:pt idx="22072" formatCode="General">
                  <c:v>-0.15563449942110999</c:v>
                </c:pt>
                <c:pt idx="22073" formatCode="General">
                  <c:v>-0.16218195749963801</c:v>
                </c:pt>
                <c:pt idx="22074" formatCode="General">
                  <c:v>-0.16771202013416001</c:v>
                </c:pt>
                <c:pt idx="22075" formatCode="General">
                  <c:v>-0.172167102049503</c:v>
                </c:pt>
                <c:pt idx="22076" formatCode="General">
                  <c:v>-0.175808533211853</c:v>
                </c:pt>
                <c:pt idx="22077" formatCode="General">
                  <c:v>-0.17925681907837701</c:v>
                </c:pt>
                <c:pt idx="22078" formatCode="General">
                  <c:v>-0.183259889648901</c:v>
                </c:pt>
                <c:pt idx="22079" formatCode="General">
                  <c:v>-0.18832691368464599</c:v>
                </c:pt>
                <c:pt idx="22080" formatCode="General">
                  <c:v>-0.194111583528323</c:v>
                </c:pt>
                <c:pt idx="22081" formatCode="General">
                  <c:v>-0.200166185853761</c:v>
                </c:pt>
                <c:pt idx="22082" formatCode="General">
                  <c:v>-0.206369775691396</c:v>
                </c:pt>
                <c:pt idx="22083" formatCode="General">
                  <c:v>-0.212706073038777</c:v>
                </c:pt>
                <c:pt idx="22084" formatCode="General">
                  <c:v>-0.219005423093969</c:v>
                </c:pt>
                <c:pt idx="22085" formatCode="General">
                  <c:v>-0.22471496012908601</c:v>
                </c:pt>
                <c:pt idx="22086" formatCode="General">
                  <c:v>-0.229577496361421</c:v>
                </c:pt>
                <c:pt idx="22087" formatCode="General">
                  <c:v>-0.23354584905871001</c:v>
                </c:pt>
                <c:pt idx="22088" formatCode="General">
                  <c:v>-0.23671666398309199</c:v>
                </c:pt>
                <c:pt idx="22089" formatCode="General">
                  <c:v>-0.239303791239</c:v>
                </c:pt>
                <c:pt idx="22090" formatCode="General">
                  <c:v>-0.24149114223398899</c:v>
                </c:pt>
                <c:pt idx="22091" formatCode="General">
                  <c:v>-0.24363142133958901</c:v>
                </c:pt>
                <c:pt idx="22092" formatCode="General">
                  <c:v>-0.246125437788558</c:v>
                </c:pt>
                <c:pt idx="22093" formatCode="General">
                  <c:v>-0.249140324690168</c:v>
                </c:pt>
                <c:pt idx="22094" formatCode="General">
                  <c:v>-0.252752579342998</c:v>
                </c:pt>
                <c:pt idx="22095" formatCode="General">
                  <c:v>-0.25701745282726202</c:v>
                </c:pt>
                <c:pt idx="22096" formatCode="General">
                  <c:v>-0.26178536148864001</c:v>
                </c:pt>
                <c:pt idx="22097" formatCode="General">
                  <c:v>-0.26704466546727101</c:v>
                </c:pt>
                <c:pt idx="22098" formatCode="General">
                  <c:v>-0.272650734959001</c:v>
                </c:pt>
                <c:pt idx="22099" formatCode="General">
                  <c:v>-0.27838846051609101</c:v>
                </c:pt>
                <c:pt idx="22100" formatCode="General">
                  <c:v>-0.28444669303445003</c:v>
                </c:pt>
                <c:pt idx="22101" formatCode="General">
                  <c:v>-0.29107214329951497</c:v>
                </c:pt>
                <c:pt idx="22102" formatCode="General">
                  <c:v>-0.298070662069361</c:v>
                </c:pt>
                <c:pt idx="22103" formatCode="General">
                  <c:v>-0.30473751043477698</c:v>
                </c:pt>
                <c:pt idx="22104" formatCode="General">
                  <c:v>-0.31039610381841098</c:v>
                </c:pt>
                <c:pt idx="22105" formatCode="General">
                  <c:v>-0.31490857869883199</c:v>
                </c:pt>
                <c:pt idx="22106" formatCode="General">
                  <c:v>-0.31843662326897199</c:v>
                </c:pt>
                <c:pt idx="22107" formatCode="General">
                  <c:v>-0.32122891767055101</c:v>
                </c:pt>
                <c:pt idx="22108" formatCode="General">
                  <c:v>-0.32363873401575899</c:v>
                </c:pt>
                <c:pt idx="22109" formatCode="General">
                  <c:v>-0.32584551004552598</c:v>
                </c:pt>
                <c:pt idx="22110" formatCode="General">
                  <c:v>-0.32785695186277303</c:v>
                </c:pt>
                <c:pt idx="22111" formatCode="General">
                  <c:v>-0.33026463148323998</c:v>
                </c:pt>
                <c:pt idx="22112" formatCode="General">
                  <c:v>-0.333931626909169</c:v>
                </c:pt>
                <c:pt idx="22113" formatCode="General">
                  <c:v>-0.33900787351126299</c:v>
                </c:pt>
                <c:pt idx="22114" formatCode="General">
                  <c:v>-0.34498983743695799</c:v>
                </c:pt>
                <c:pt idx="22115" formatCode="General">
                  <c:v>-0.35106116336591903</c:v>
                </c:pt>
                <c:pt idx="22116" formatCode="General">
                  <c:v>-0.35669593848876902</c:v>
                </c:pt>
                <c:pt idx="22117" formatCode="General">
                  <c:v>-0.362035919915911</c:v>
                </c:pt>
                <c:pt idx="22118" formatCode="General">
                  <c:v>-0.36750634815792499</c:v>
                </c:pt>
                <c:pt idx="22119" formatCode="General">
                  <c:v>-0.37351011973172499</c:v>
                </c:pt>
                <c:pt idx="22120" formatCode="General">
                  <c:v>-0.38001641728357599</c:v>
                </c:pt>
                <c:pt idx="22121" formatCode="General">
                  <c:v>-0.38663004668282303</c:v>
                </c:pt>
                <c:pt idx="22122" formatCode="General">
                  <c:v>-0.39325311262388801</c:v>
                </c:pt>
                <c:pt idx="22123" formatCode="General">
                  <c:v>-0.400021022782029</c:v>
                </c:pt>
                <c:pt idx="22124" formatCode="General">
                  <c:v>-0.406936405548254</c:v>
                </c:pt>
                <c:pt idx="22125" formatCode="General">
                  <c:v>-0.41375266984535802</c:v>
                </c:pt>
                <c:pt idx="22126" formatCode="General">
                  <c:v>-0.41985751214554401</c:v>
                </c:pt>
                <c:pt idx="22127" formatCode="General">
                  <c:v>-0.424645651075787</c:v>
                </c:pt>
                <c:pt idx="22128" formatCode="General">
                  <c:v>-0.42833108526878899</c:v>
                </c:pt>
                <c:pt idx="22129" formatCode="General">
                  <c:v>-0.43172818126783602</c:v>
                </c:pt>
                <c:pt idx="22130" formatCode="General">
                  <c:v>-0.43494497559726902</c:v>
                </c:pt>
                <c:pt idx="22131" formatCode="General">
                  <c:v>-0.43751470314624702</c:v>
                </c:pt>
                <c:pt idx="22132" formatCode="General">
                  <c:v>-0.43914356423335399</c:v>
                </c:pt>
                <c:pt idx="22133" formatCode="General">
                  <c:v>-0.43974745476815602</c:v>
                </c:pt>
                <c:pt idx="22134" formatCode="General">
                  <c:v>-0.43933028235747701</c:v>
                </c:pt>
                <c:pt idx="22135" formatCode="General">
                  <c:v>-0.437569524644426</c:v>
                </c:pt>
                <c:pt idx="22136" formatCode="General">
                  <c:v>-0.43385691837307999</c:v>
                </c:pt>
                <c:pt idx="22137" formatCode="General">
                  <c:v>-0.427946692732107</c:v>
                </c:pt>
                <c:pt idx="22138" formatCode="General">
                  <c:v>-0.420771649993883</c:v>
                </c:pt>
                <c:pt idx="22139" formatCode="General">
                  <c:v>-0.41357096921417902</c:v>
                </c:pt>
                <c:pt idx="22140" formatCode="General">
                  <c:v>-0.40659099302665203</c:v>
                </c:pt>
                <c:pt idx="22141" formatCode="General">
                  <c:v>-0.399736370387343</c:v>
                </c:pt>
                <c:pt idx="22142" formatCode="General">
                  <c:v>-0.39345256331390399</c:v>
                </c:pt>
                <c:pt idx="22143" formatCode="General">
                  <c:v>-0.388245199572751</c:v>
                </c:pt>
                <c:pt idx="22144" formatCode="General">
                  <c:v>-0.38387406742505797</c:v>
                </c:pt>
                <c:pt idx="22145" formatCode="General">
                  <c:v>-0.37992964085718001</c:v>
                </c:pt>
                <c:pt idx="22146" formatCode="General">
                  <c:v>-0.37629345882460302</c:v>
                </c:pt>
                <c:pt idx="22147" formatCode="General">
                  <c:v>-0.37316881311425198</c:v>
                </c:pt>
                <c:pt idx="22148" formatCode="General">
                  <c:v>-0.371331079276295</c:v>
                </c:pt>
                <c:pt idx="22149" formatCode="General">
                  <c:v>-0.371222375346692</c:v>
                </c:pt>
                <c:pt idx="22150" formatCode="General">
                  <c:v>-0.37251561668676397</c:v>
                </c:pt>
                <c:pt idx="22151" formatCode="General">
                  <c:v>-0.37466023136917898</c:v>
                </c:pt>
                <c:pt idx="22152" formatCode="General">
                  <c:v>-0.37702082503101703</c:v>
                </c:pt>
                <c:pt idx="22153" formatCode="General">
                  <c:v>-0.37907961475285301</c:v>
                </c:pt>
                <c:pt idx="22154" formatCode="General">
                  <c:v>-0.38061520807194499</c:v>
                </c:pt>
                <c:pt idx="22155" formatCode="General">
                  <c:v>-0.38161192351020901</c:v>
                </c:pt>
                <c:pt idx="22156" formatCode="General">
                  <c:v>-0.38217593689252899</c:v>
                </c:pt>
                <c:pt idx="22157" formatCode="General">
                  <c:v>-0.38229080737760002</c:v>
                </c:pt>
                <c:pt idx="22158" formatCode="General">
                  <c:v>-0.38170181066236197</c:v>
                </c:pt>
                <c:pt idx="22159" formatCode="General">
                  <c:v>-0.38017204997829401</c:v>
                </c:pt>
                <c:pt idx="22160" formatCode="General">
                  <c:v>-0.37765362755564003</c:v>
                </c:pt>
                <c:pt idx="22161" formatCode="General">
                  <c:v>-0.37456847462986897</c:v>
                </c:pt>
                <c:pt idx="22162" formatCode="General">
                  <c:v>-0.37115000794157199</c:v>
                </c:pt>
                <c:pt idx="22163" formatCode="General">
                  <c:v>-0.36722183833975702</c:v>
                </c:pt>
                <c:pt idx="22164" formatCode="General">
                  <c:v>-0.36326143850496601</c:v>
                </c:pt>
                <c:pt idx="22165" formatCode="General">
                  <c:v>-0.359900383590468</c:v>
                </c:pt>
                <c:pt idx="22166" formatCode="General">
                  <c:v>-0.35703505519331802</c:v>
                </c:pt>
                <c:pt idx="22167" formatCode="General">
                  <c:v>-0.35456600056479498</c:v>
                </c:pt>
                <c:pt idx="22168" formatCode="General">
                  <c:v>-0.35309801849975903</c:v>
                </c:pt>
                <c:pt idx="22169" formatCode="General">
                  <c:v>-0.35308974701894702</c:v>
                </c:pt>
                <c:pt idx="22170" formatCode="General">
                  <c:v>-0.35459622290924903</c:v>
                </c:pt>
                <c:pt idx="22171" formatCode="General">
                  <c:v>-0.35805276027232003</c:v>
                </c:pt>
                <c:pt idx="22172" formatCode="General">
                  <c:v>-0.36343846990693102</c:v>
                </c:pt>
                <c:pt idx="22173" formatCode="General">
                  <c:v>-0.36985057114208902</c:v>
                </c:pt>
                <c:pt idx="22174" formatCode="General">
                  <c:v>-0.37668230438948802</c:v>
                </c:pt>
                <c:pt idx="22175" formatCode="General">
                  <c:v>-0.38394098969193602</c:v>
                </c:pt>
                <c:pt idx="22176" formatCode="General">
                  <c:v>-0.39121422790489302</c:v>
                </c:pt>
                <c:pt idx="22177" formatCode="General">
                  <c:v>-0.39815102949252501</c:v>
                </c:pt>
                <c:pt idx="22178" formatCode="General">
                  <c:v>-0.40460617925961401</c:v>
                </c:pt>
                <c:pt idx="22179" formatCode="General">
                  <c:v>-0.410087702063335</c:v>
                </c:pt>
                <c:pt idx="22180" formatCode="General">
                  <c:v>-0.41454903636969898</c:v>
                </c:pt>
                <c:pt idx="22181" formatCode="General">
                  <c:v>-0.41836676516997301</c:v>
                </c:pt>
                <c:pt idx="22182" formatCode="General">
                  <c:v>-0.422078574095135</c:v>
                </c:pt>
                <c:pt idx="22183" formatCode="General">
                  <c:v>-0.425838928138915</c:v>
                </c:pt>
                <c:pt idx="22184" formatCode="General">
                  <c:v>-0.42943611432796303</c:v>
                </c:pt>
                <c:pt idx="22185" formatCode="General">
                  <c:v>-0.43259965841348302</c:v>
                </c:pt>
                <c:pt idx="22186" formatCode="General">
                  <c:v>-0.434878520859939</c:v>
                </c:pt>
                <c:pt idx="22187" formatCode="General">
                  <c:v>-0.436174793764187</c:v>
                </c:pt>
                <c:pt idx="22188" formatCode="General">
                  <c:v>-0.436610435950473</c:v>
                </c:pt>
                <c:pt idx="22189" formatCode="General">
                  <c:v>-0.43619178697502597</c:v>
                </c:pt>
                <c:pt idx="22190" formatCode="General">
                  <c:v>-0.43601371700604302</c:v>
                </c:pt>
                <c:pt idx="22191" formatCode="General">
                  <c:v>-0.43703956769353097</c:v>
                </c:pt>
                <c:pt idx="22192" formatCode="General">
                  <c:v>-0.43880930824162201</c:v>
                </c:pt>
                <c:pt idx="22193" formatCode="General">
                  <c:v>-0.44063334846095198</c:v>
                </c:pt>
                <c:pt idx="22194" formatCode="General">
                  <c:v>-0.44135876226218601</c:v>
                </c:pt>
                <c:pt idx="22195" formatCode="General">
                  <c:v>-0.44022666336662403</c:v>
                </c:pt>
                <c:pt idx="22196" formatCode="General">
                  <c:v>-0.43773817052032199</c:v>
                </c:pt>
                <c:pt idx="22197" formatCode="General">
                  <c:v>-0.434158766970836</c:v>
                </c:pt>
                <c:pt idx="22198" formatCode="General">
                  <c:v>-0.429588325425732</c:v>
                </c:pt>
                <c:pt idx="22199" formatCode="General">
                  <c:v>-0.42476075183086398</c:v>
                </c:pt>
                <c:pt idx="22200" formatCode="General">
                  <c:v>-0.42020652679328402</c:v>
                </c:pt>
                <c:pt idx="22201" formatCode="General">
                  <c:v>-0.41643161281282998</c:v>
                </c:pt>
                <c:pt idx="22202" formatCode="General">
                  <c:v>-0.41399771782273898</c:v>
                </c:pt>
                <c:pt idx="22203" formatCode="General">
                  <c:v>-0.413761600992333</c:v>
                </c:pt>
                <c:pt idx="22204" formatCode="General">
                  <c:v>-0.41571982759564102</c:v>
                </c:pt>
                <c:pt idx="22205" formatCode="General">
                  <c:v>-0.418776937474789</c:v>
                </c:pt>
                <c:pt idx="22206" formatCode="General">
                  <c:v>-0.42280540717753601</c:v>
                </c:pt>
                <c:pt idx="22207" formatCode="General">
                  <c:v>-0.42765298691193498</c:v>
                </c:pt>
                <c:pt idx="22208" formatCode="General">
                  <c:v>-0.43254171648520501</c:v>
                </c:pt>
                <c:pt idx="22209" formatCode="General">
                  <c:v>-0.43668434010863999</c:v>
                </c:pt>
                <c:pt idx="22210" formatCode="General">
                  <c:v>-0.43920654423217098</c:v>
                </c:pt>
                <c:pt idx="22211" formatCode="General">
                  <c:v>-0.43943060367888798</c:v>
                </c:pt>
                <c:pt idx="22212" formatCode="General">
                  <c:v>-0.43715494125197202</c:v>
                </c:pt>
                <c:pt idx="22213" formatCode="General">
                  <c:v>-0.43253135976289098</c:v>
                </c:pt>
                <c:pt idx="22214" formatCode="General">
                  <c:v>-0.42590410365751602</c:v>
                </c:pt>
                <c:pt idx="22215" formatCode="General">
                  <c:v>-0.41764597769054501</c:v>
                </c:pt>
                <c:pt idx="22216" formatCode="General">
                  <c:v>-0.40798648194627202</c:v>
                </c:pt>
                <c:pt idx="22217" formatCode="General">
                  <c:v>-0.396805606892421</c:v>
                </c:pt>
                <c:pt idx="22218" formatCode="General">
                  <c:v>-0.38354626602755598</c:v>
                </c:pt>
                <c:pt idx="22219" formatCode="General">
                  <c:v>-0.36756063628929803</c:v>
                </c:pt>
                <c:pt idx="22220" formatCode="General">
                  <c:v>-0.34893201354299302</c:v>
                </c:pt>
                <c:pt idx="22221" formatCode="General">
                  <c:v>-0.32844029055394502</c:v>
                </c:pt>
                <c:pt idx="22222" formatCode="General">
                  <c:v>-0.306927154191736</c:v>
                </c:pt>
                <c:pt idx="22223" formatCode="General">
                  <c:v>-0.28461319840066202</c:v>
                </c:pt>
                <c:pt idx="22224" formatCode="General">
                  <c:v>-0.26108749444055601</c:v>
                </c:pt>
                <c:pt idx="22225" formatCode="General">
                  <c:v>-0.23609390821479301</c:v>
                </c:pt>
                <c:pt idx="22226" formatCode="General">
                  <c:v>-0.210062454842431</c:v>
                </c:pt>
                <c:pt idx="22227" formatCode="General">
                  <c:v>-0.184627643479788</c:v>
                </c:pt>
                <c:pt idx="22228" formatCode="General">
                  <c:v>-0.16206304222571</c:v>
                </c:pt>
                <c:pt idx="22229" formatCode="General">
                  <c:v>-0.14292449635725801</c:v>
                </c:pt>
                <c:pt idx="22230" formatCode="General">
                  <c:v>-0.12616350235315199</c:v>
                </c:pt>
                <c:pt idx="22231" formatCode="General">
                  <c:v>-0.111297764907243</c:v>
                </c:pt>
                <c:pt idx="22232" formatCode="General">
                  <c:v>-9.8320917265394103E-2</c:v>
                </c:pt>
                <c:pt idx="22233" formatCode="General">
                  <c:v>-8.7046395368252802E-2</c:v>
                </c:pt>
                <c:pt idx="22234" formatCode="General">
                  <c:v>-7.71126683162809E-2</c:v>
                </c:pt>
                <c:pt idx="22235" formatCode="General">
                  <c:v>-6.82916710660951E-2</c:v>
                </c:pt>
                <c:pt idx="22236" formatCode="General">
                  <c:v>-6.0524554944471398E-2</c:v>
                </c:pt>
                <c:pt idx="22237" formatCode="General">
                  <c:v>-5.3587294870914202E-2</c:v>
                </c:pt>
                <c:pt idx="22238" formatCode="General">
                  <c:v>-4.7167574605430598E-2</c:v>
                </c:pt>
                <c:pt idx="22239" formatCode="General">
                  <c:v>-4.0771019176381797E-2</c:v>
                </c:pt>
                <c:pt idx="22240" formatCode="General">
                  <c:v>-3.3674518077715598E-2</c:v>
                </c:pt>
                <c:pt idx="22241" formatCode="General">
                  <c:v>-2.5751464209663701E-2</c:v>
                </c:pt>
                <c:pt idx="22242" formatCode="General">
                  <c:v>-1.6882468208858799E-2</c:v>
                </c:pt>
                <c:pt idx="22243" formatCode="General">
                  <c:v>-6.0766871164454001E-3</c:v>
                </c:pt>
                <c:pt idx="22244" formatCode="General">
                  <c:v>7.2952728315301696E-3</c:v>
                </c:pt>
                <c:pt idx="22245" formatCode="General">
                  <c:v>2.27744938249284E-2</c:v>
                </c:pt>
                <c:pt idx="22246" formatCode="General">
                  <c:v>3.9667073711320597E-2</c:v>
                </c:pt>
                <c:pt idx="22247" formatCode="General">
                  <c:v>5.7637860533200802E-2</c:v>
                </c:pt>
                <c:pt idx="22248" formatCode="General">
                  <c:v>7.6848055054871495E-2</c:v>
                </c:pt>
                <c:pt idx="22249" formatCode="General">
                  <c:v>9.7547597471530204E-2</c:v>
                </c:pt>
                <c:pt idx="22250" formatCode="General">
                  <c:v>0.119056260625865</c:v>
                </c:pt>
                <c:pt idx="22251" formatCode="General">
                  <c:v>0.140285241121025</c:v>
                </c:pt>
                <c:pt idx="22252" formatCode="General">
                  <c:v>0.16060855925651199</c:v>
                </c:pt>
                <c:pt idx="22253" formatCode="General">
                  <c:v>0.179055575069547</c:v>
                </c:pt>
                <c:pt idx="22254" formatCode="General">
                  <c:v>0.19456113587181101</c:v>
                </c:pt>
                <c:pt idx="22255" formatCode="General">
                  <c:v>0.20641801778020399</c:v>
                </c:pt>
                <c:pt idx="22256" formatCode="General">
                  <c:v>0.214971719879683</c:v>
                </c:pt>
                <c:pt idx="22257" formatCode="General">
                  <c:v>0.220800467045176</c:v>
                </c:pt>
                <c:pt idx="22258" formatCode="General">
                  <c:v>0.224267621692433</c:v>
                </c:pt>
                <c:pt idx="22259" formatCode="General">
                  <c:v>0.22567018657148299</c:v>
                </c:pt>
                <c:pt idx="22260" formatCode="General">
                  <c:v>0.224347386804091</c:v>
                </c:pt>
                <c:pt idx="22261" formatCode="General">
                  <c:v>0.220480076579673</c:v>
                </c:pt>
                <c:pt idx="22262" formatCode="General">
                  <c:v>0.215502703898593</c:v>
                </c:pt>
                <c:pt idx="22263" formatCode="General">
                  <c:v>0.21089246968216599</c:v>
                </c:pt>
                <c:pt idx="22264" formatCode="General">
                  <c:v>0.207443023406749</c:v>
                </c:pt>
                <c:pt idx="22265" formatCode="General">
                  <c:v>0.20529277231054699</c:v>
                </c:pt>
                <c:pt idx="22266" formatCode="General">
                  <c:v>0.20430311552885899</c:v>
                </c:pt>
                <c:pt idx="22267" formatCode="General">
                  <c:v>0.20382621637783199</c:v>
                </c:pt>
                <c:pt idx="22268" formatCode="General">
                  <c:v>0.204029677134621</c:v>
                </c:pt>
                <c:pt idx="22269" formatCode="General">
                  <c:v>0.20602144156848101</c:v>
                </c:pt>
                <c:pt idx="22270" formatCode="General">
                  <c:v>0.20986018762758499</c:v>
                </c:pt>
                <c:pt idx="22271" formatCode="General">
                  <c:v>0.214712131321939</c:v>
                </c:pt>
                <c:pt idx="22272" formatCode="General">
                  <c:v>0.22059489155919801</c:v>
                </c:pt>
                <c:pt idx="22273" formatCode="General">
                  <c:v>0.22840370551494099</c:v>
                </c:pt>
                <c:pt idx="22274" formatCode="General">
                  <c:v>0.23859014592147601</c:v>
                </c:pt>
                <c:pt idx="22275" formatCode="General">
                  <c:v>0.25067005953357102</c:v>
                </c:pt>
                <c:pt idx="22276" formatCode="General">
                  <c:v>0.26345267001612499</c:v>
                </c:pt>
                <c:pt idx="22277" formatCode="General">
                  <c:v>0.27644439584297797</c:v>
                </c:pt>
                <c:pt idx="22278" formatCode="General">
                  <c:v>0.28970211729722301</c:v>
                </c:pt>
                <c:pt idx="22279" formatCode="General">
                  <c:v>0.30315937118692399</c:v>
                </c:pt>
                <c:pt idx="22280" formatCode="General">
                  <c:v>0.31579811315281398</c:v>
                </c:pt>
                <c:pt idx="22281" formatCode="General">
                  <c:v>0.32699332818931998</c:v>
                </c:pt>
                <c:pt idx="22282" formatCode="General">
                  <c:v>0.33711124269861698</c:v>
                </c:pt>
                <c:pt idx="22283" formatCode="General">
                  <c:v>0.34598688294292101</c:v>
                </c:pt>
                <c:pt idx="22284" formatCode="General">
                  <c:v>0.35334387266636802</c:v>
                </c:pt>
                <c:pt idx="22285" formatCode="General">
                  <c:v>0.35940124160480302</c:v>
                </c:pt>
                <c:pt idx="22286" formatCode="General">
                  <c:v>0.36483403695580402</c:v>
                </c:pt>
                <c:pt idx="22287" formatCode="General">
                  <c:v>0.36981794537778701</c:v>
                </c:pt>
                <c:pt idx="22288" formatCode="General">
                  <c:v>0.374194044041947</c:v>
                </c:pt>
                <c:pt idx="22289" formatCode="General">
                  <c:v>0.37782957377172899</c:v>
                </c:pt>
                <c:pt idx="22290" formatCode="General">
                  <c:v>0.38073966362803702</c:v>
                </c:pt>
                <c:pt idx="22291" formatCode="General">
                  <c:v>0.38291807157172902</c:v>
                </c:pt>
                <c:pt idx="22292" formatCode="General">
                  <c:v>0.38423234200825801</c:v>
                </c:pt>
                <c:pt idx="22293" formatCode="General">
                  <c:v>0.38473346130987202</c:v>
                </c:pt>
                <c:pt idx="22294" formatCode="General">
                  <c:v>0.384744721611403</c:v>
                </c:pt>
                <c:pt idx="22295" formatCode="General">
                  <c:v>0.38553183182983097</c:v>
                </c:pt>
                <c:pt idx="22296" formatCode="General">
                  <c:v>0.38793982128966298</c:v>
                </c:pt>
                <c:pt idx="22297" formatCode="General">
                  <c:v>0.39199494547986302</c:v>
                </c:pt>
                <c:pt idx="22298" formatCode="General">
                  <c:v>0.39778026921767201</c:v>
                </c:pt>
                <c:pt idx="22299" formatCode="General">
                  <c:v>0.40523275336004799</c:v>
                </c:pt>
                <c:pt idx="22300" formatCode="General">
                  <c:v>0.41419631746190599</c:v>
                </c:pt>
                <c:pt idx="22301" formatCode="General">
                  <c:v>0.42436276853467098</c:v>
                </c:pt>
                <c:pt idx="22302" formatCode="General">
                  <c:v>0.43550874683193003</c:v>
                </c:pt>
                <c:pt idx="22303" formatCode="General">
                  <c:v>0.44728712921611902</c:v>
                </c:pt>
                <c:pt idx="22304" formatCode="General">
                  <c:v>0.45926143562877397</c:v>
                </c:pt>
                <c:pt idx="22305" formatCode="General">
                  <c:v>0.47099234040969201</c:v>
                </c:pt>
                <c:pt idx="22306" formatCode="General">
                  <c:v>0.48236124868008001</c:v>
                </c:pt>
                <c:pt idx="22307" formatCode="General">
                  <c:v>0.49309258680332702</c:v>
                </c:pt>
                <c:pt idx="22308" formatCode="General">
                  <c:v>0.50237719853204399</c:v>
                </c:pt>
                <c:pt idx="22309" formatCode="General">
                  <c:v>0.50994939880062895</c:v>
                </c:pt>
                <c:pt idx="22310" formatCode="General">
                  <c:v>0.51602956839596503</c:v>
                </c:pt>
                <c:pt idx="22311" formatCode="General">
                  <c:v>0.52081060585989503</c:v>
                </c:pt>
                <c:pt idx="22312" formatCode="General">
                  <c:v>0.52452874509074598</c:v>
                </c:pt>
                <c:pt idx="22313" formatCode="General">
                  <c:v>0.52727972314879001</c:v>
                </c:pt>
                <c:pt idx="22314" formatCode="General">
                  <c:v>0.52885501376336697</c:v>
                </c:pt>
                <c:pt idx="22315" formatCode="General">
                  <c:v>0.52903776159279503</c:v>
                </c:pt>
                <c:pt idx="22316" formatCode="General">
                  <c:v>0.52826427476092197</c:v>
                </c:pt>
                <c:pt idx="22317" formatCode="General">
                  <c:v>0.52746414735478997</c:v>
                </c:pt>
                <c:pt idx="22318" formatCode="General">
                  <c:v>0.52709477555694095</c:v>
                </c:pt>
                <c:pt idx="22319" formatCode="General">
                  <c:v>0.52692807227166805</c:v>
                </c:pt>
                <c:pt idx="22320" formatCode="General">
                  <c:v>0.52674366912222004</c:v>
                </c:pt>
                <c:pt idx="22321" formatCode="General">
                  <c:v>0.52668597405624196</c:v>
                </c:pt>
                <c:pt idx="22322" formatCode="General">
                  <c:v>0.52722144637895996</c:v>
                </c:pt>
                <c:pt idx="22323" formatCode="General">
                  <c:v>0.52860764426329099</c:v>
                </c:pt>
                <c:pt idx="22324" formatCode="General">
                  <c:v>0.53083383723625999</c:v>
                </c:pt>
                <c:pt idx="22325" formatCode="General">
                  <c:v>0.53383156242250396</c:v>
                </c:pt>
                <c:pt idx="22326" formatCode="General">
                  <c:v>0.53717487381032902</c:v>
                </c:pt>
                <c:pt idx="22327" formatCode="General">
                  <c:v>0.54047799001269503</c:v>
                </c:pt>
                <c:pt idx="22328" formatCode="General">
                  <c:v>0.54361427350267499</c:v>
                </c:pt>
                <c:pt idx="22329" formatCode="General">
                  <c:v>0.54715723793809001</c:v>
                </c:pt>
                <c:pt idx="22330" formatCode="General">
                  <c:v>0.551853762727464</c:v>
                </c:pt>
                <c:pt idx="22331" formatCode="General">
                  <c:v>0.55717529758766005</c:v>
                </c:pt>
                <c:pt idx="22332" formatCode="General">
                  <c:v>0.56223844378182997</c:v>
                </c:pt>
                <c:pt idx="22333" formatCode="General">
                  <c:v>0.56647638965723102</c:v>
                </c:pt>
                <c:pt idx="22334" formatCode="General">
                  <c:v>0.56934117670927298</c:v>
                </c:pt>
                <c:pt idx="22335" formatCode="General">
                  <c:v>0.57137309653523904</c:v>
                </c:pt>
                <c:pt idx="22336" formatCode="General">
                  <c:v>0.57382320767831396</c:v>
                </c:pt>
                <c:pt idx="22337" formatCode="General">
                  <c:v>0.57705842743347502</c:v>
                </c:pt>
                <c:pt idx="22338" formatCode="General">
                  <c:v>0.58024043906311795</c:v>
                </c:pt>
                <c:pt idx="22339" formatCode="General">
                  <c:v>0.58179979787437897</c:v>
                </c:pt>
                <c:pt idx="22340" formatCode="General">
                  <c:v>0.58085511010530699</c:v>
                </c:pt>
                <c:pt idx="22341" formatCode="General">
                  <c:v>0.57801316756165699</c:v>
                </c:pt>
                <c:pt idx="22342" formatCode="General">
                  <c:v>0.57392253416244798</c:v>
                </c:pt>
                <c:pt idx="22343" formatCode="General">
                  <c:v>0.568927137259858</c:v>
                </c:pt>
                <c:pt idx="22344" formatCode="General">
                  <c:v>0.56377360664743204</c:v>
                </c:pt>
                <c:pt idx="22345" formatCode="General">
                  <c:v>0.55849819335230899</c:v>
                </c:pt>
                <c:pt idx="22346" formatCode="General">
                  <c:v>0.55233729488547501</c:v>
                </c:pt>
                <c:pt idx="22347" formatCode="General">
                  <c:v>0.54558513411050702</c:v>
                </c:pt>
                <c:pt idx="22348" formatCode="General">
                  <c:v>0.53929159711929797</c:v>
                </c:pt>
                <c:pt idx="22349" formatCode="General">
                  <c:v>0.53356279908559601</c:v>
                </c:pt>
                <c:pt idx="22350" formatCode="General">
                  <c:v>0.52746169182089597</c:v>
                </c:pt>
                <c:pt idx="22351" formatCode="General">
                  <c:v>0.52080230767081903</c:v>
                </c:pt>
                <c:pt idx="22352" formatCode="General">
                  <c:v>0.51407308780621996</c:v>
                </c:pt>
                <c:pt idx="22353" formatCode="General">
                  <c:v>0.50716858103807805</c:v>
                </c:pt>
                <c:pt idx="22354" formatCode="General">
                  <c:v>0.50031938768247797</c:v>
                </c:pt>
                <c:pt idx="22355" formatCode="General">
                  <c:v>0.49414195903807001</c:v>
                </c:pt>
                <c:pt idx="22356" formatCode="General">
                  <c:v>0.489054783263425</c:v>
                </c:pt>
                <c:pt idx="22357" formatCode="General">
                  <c:v>0.48465033100119498</c:v>
                </c:pt>
                <c:pt idx="22358" formatCode="General">
                  <c:v>0.48035953010294502</c:v>
                </c:pt>
                <c:pt idx="22359" formatCode="General">
                  <c:v>0.47599974511558701</c:v>
                </c:pt>
                <c:pt idx="22360" formatCode="General">
                  <c:v>0.471321480385683</c:v>
                </c:pt>
                <c:pt idx="22361" formatCode="General">
                  <c:v>0.46673734191649902</c:v>
                </c:pt>
                <c:pt idx="22362" formatCode="General">
                  <c:v>0.46254832322825001</c:v>
                </c:pt>
                <c:pt idx="22363" formatCode="General">
                  <c:v>0.457880533826308</c:v>
                </c:pt>
                <c:pt idx="22364" formatCode="General">
                  <c:v>0.45226477132296999</c:v>
                </c:pt>
                <c:pt idx="22365" formatCode="General">
                  <c:v>0.446680984725077</c:v>
                </c:pt>
                <c:pt idx="22366" formatCode="General">
                  <c:v>0.44183445104625202</c:v>
                </c:pt>
                <c:pt idx="22367" formatCode="General">
                  <c:v>0.43735717852024297</c:v>
                </c:pt>
                <c:pt idx="22368" formatCode="General">
                  <c:v>0.43277652080073697</c:v>
                </c:pt>
                <c:pt idx="22369" formatCode="General">
                  <c:v>0.42771838512806898</c:v>
                </c:pt>
                <c:pt idx="22370" formatCode="General">
                  <c:v>0.42164815655747001</c:v>
                </c:pt>
                <c:pt idx="22371" formatCode="General">
                  <c:v>0.41398174014720601</c:v>
                </c:pt>
                <c:pt idx="22372" formatCode="General">
                  <c:v>0.40453179252079702</c:v>
                </c:pt>
                <c:pt idx="22373" formatCode="General">
                  <c:v>0.39342893006823398</c:v>
                </c:pt>
                <c:pt idx="22374" formatCode="General">
                  <c:v>0.38086908213897203</c:v>
                </c:pt>
                <c:pt idx="22375" formatCode="General">
                  <c:v>0.36734884349947</c:v>
                </c:pt>
                <c:pt idx="22376" formatCode="General">
                  <c:v>0.35351861561810299</c:v>
                </c:pt>
                <c:pt idx="22377" formatCode="General">
                  <c:v>0.33971793434258402</c:v>
                </c:pt>
                <c:pt idx="22378" formatCode="General">
                  <c:v>0.32624343559325902</c:v>
                </c:pt>
                <c:pt idx="22379" formatCode="General">
                  <c:v>0.313516888194179</c:v>
                </c:pt>
                <c:pt idx="22380" formatCode="General">
                  <c:v>0.30148824031465199</c:v>
                </c:pt>
                <c:pt idx="22381" formatCode="General">
                  <c:v>0.28959840233253598</c:v>
                </c:pt>
                <c:pt idx="22382" formatCode="General">
                  <c:v>0.27803457704650297</c:v>
                </c:pt>
                <c:pt idx="22383" formatCode="General">
                  <c:v>0.26745029739894099</c:v>
                </c:pt>
                <c:pt idx="22384" formatCode="General">
                  <c:v>0.258284357475566</c:v>
                </c:pt>
                <c:pt idx="22385" formatCode="General">
                  <c:v>0.25055126001310501</c:v>
                </c:pt>
                <c:pt idx="22386" formatCode="General">
                  <c:v>0.243311431196402</c:v>
                </c:pt>
                <c:pt idx="22387" formatCode="General">
                  <c:v>0.23552246226666801</c:v>
                </c:pt>
                <c:pt idx="22388" formatCode="General">
                  <c:v>0.226456040943565</c:v>
                </c:pt>
                <c:pt idx="22389" formatCode="General">
                  <c:v>0.215684917402584</c:v>
                </c:pt>
                <c:pt idx="22390" formatCode="General">
                  <c:v>0.20330557800106899</c:v>
                </c:pt>
                <c:pt idx="22391" formatCode="General">
                  <c:v>0.18966947283190899</c:v>
                </c:pt>
                <c:pt idx="22392" formatCode="General">
                  <c:v>0.17497725951144599</c:v>
                </c:pt>
                <c:pt idx="22393" formatCode="General">
                  <c:v>0.15947136025259201</c:v>
                </c:pt>
                <c:pt idx="22394" formatCode="General">
                  <c:v>0.14350051686794801</c:v>
                </c:pt>
                <c:pt idx="22395" formatCode="General">
                  <c:v>0.12773190348935901</c:v>
                </c:pt>
                <c:pt idx="22396" formatCode="General">
                  <c:v>0.113096486011686</c:v>
                </c:pt>
                <c:pt idx="22397" formatCode="General">
                  <c:v>9.9706179269613504E-2</c:v>
                </c:pt>
                <c:pt idx="22398" formatCode="General">
                  <c:v>8.7608960777412703E-2</c:v>
                </c:pt>
                <c:pt idx="22399" formatCode="General">
                  <c:v>7.6980755522457506E-2</c:v>
                </c:pt>
                <c:pt idx="22400" formatCode="General">
                  <c:v>6.7233510843488997E-2</c:v>
                </c:pt>
                <c:pt idx="22401" formatCode="General">
                  <c:v>5.7730326166576397E-2</c:v>
                </c:pt>
                <c:pt idx="22402" formatCode="General">
                  <c:v>4.82796318882159E-2</c:v>
                </c:pt>
                <c:pt idx="22403" formatCode="General">
                  <c:v>3.8882874786683397E-2</c:v>
                </c:pt>
                <c:pt idx="22404" formatCode="General">
                  <c:v>2.9391839993993901E-2</c:v>
                </c:pt>
                <c:pt idx="22405" formatCode="General">
                  <c:v>2.0045039015844299E-2</c:v>
                </c:pt>
                <c:pt idx="22406" formatCode="General">
                  <c:v>1.13272468603567E-2</c:v>
                </c:pt>
                <c:pt idx="22407" formatCode="General">
                  <c:v>3.0803278790052999E-3</c:v>
                </c:pt>
                <c:pt idx="22408" formatCode="General">
                  <c:v>-5.1085609090040602E-3</c:v>
                </c:pt>
                <c:pt idx="22409" formatCode="General">
                  <c:v>-1.36377899993275E-2</c:v>
                </c:pt>
                <c:pt idx="22410" formatCode="General">
                  <c:v>-2.26743108946879E-2</c:v>
                </c:pt>
                <c:pt idx="22411" formatCode="General">
                  <c:v>-3.1857615541798903E-2</c:v>
                </c:pt>
                <c:pt idx="22412" formatCode="General">
                  <c:v>-4.1259888081195101E-2</c:v>
                </c:pt>
                <c:pt idx="22413" formatCode="General">
                  <c:v>-5.1249605175923703E-2</c:v>
                </c:pt>
                <c:pt idx="22414" formatCode="General">
                  <c:v>-6.13687465834062E-2</c:v>
                </c:pt>
                <c:pt idx="22415" formatCode="General">
                  <c:v>-7.0959565429416505E-2</c:v>
                </c:pt>
                <c:pt idx="22416" formatCode="General">
                  <c:v>-7.9719866052155294E-2</c:v>
                </c:pt>
                <c:pt idx="22417" formatCode="General">
                  <c:v>-8.8083167302511103E-2</c:v>
                </c:pt>
                <c:pt idx="22418" formatCode="General">
                  <c:v>-9.6718141292333595E-2</c:v>
                </c:pt>
                <c:pt idx="22419" formatCode="General">
                  <c:v>-0.10521593893331101</c:v>
                </c:pt>
                <c:pt idx="22420" formatCode="General">
                  <c:v>-0.112832625484953</c:v>
                </c:pt>
                <c:pt idx="22421" formatCode="General">
                  <c:v>-0.119890787782679</c:v>
                </c:pt>
                <c:pt idx="22422" formatCode="General">
                  <c:v>-0.127095262176878</c:v>
                </c:pt>
                <c:pt idx="22423" formatCode="General">
                  <c:v>-0.134620202333878</c:v>
                </c:pt>
                <c:pt idx="22424" formatCode="General">
                  <c:v>-0.14275039889095301</c:v>
                </c:pt>
                <c:pt idx="22425" formatCode="General">
                  <c:v>-0.151477504765091</c:v>
                </c:pt>
                <c:pt idx="22426" formatCode="General">
                  <c:v>-0.16034710109571801</c:v>
                </c:pt>
                <c:pt idx="22427" formatCode="General">
                  <c:v>-0.16950927007928801</c:v>
                </c:pt>
                <c:pt idx="22428" formatCode="General">
                  <c:v>-0.179705781787345</c:v>
                </c:pt>
                <c:pt idx="22429" formatCode="General">
                  <c:v>-0.19078334623696799</c:v>
                </c:pt>
                <c:pt idx="22430" formatCode="General">
                  <c:v>-0.20193825748636099</c:v>
                </c:pt>
                <c:pt idx="22431" formatCode="General">
                  <c:v>-0.21299134920645599</c:v>
                </c:pt>
                <c:pt idx="22432" formatCode="General">
                  <c:v>-0.22439060612235201</c:v>
                </c:pt>
                <c:pt idx="22433" formatCode="General">
                  <c:v>-0.236428421584719</c:v>
                </c:pt>
                <c:pt idx="22434" formatCode="General">
                  <c:v>-0.24838025764850399</c:v>
                </c:pt>
                <c:pt idx="22435" formatCode="General">
                  <c:v>-0.25935478131099399</c:v>
                </c:pt>
                <c:pt idx="22436" formatCode="General">
                  <c:v>-0.269065462932984</c:v>
                </c:pt>
                <c:pt idx="22437" formatCode="General">
                  <c:v>-0.277178249939669</c:v>
                </c:pt>
                <c:pt idx="22438" formatCode="General">
                  <c:v>-0.28389088496693599</c:v>
                </c:pt>
                <c:pt idx="22439" formatCode="General">
                  <c:v>-0.290417402085829</c:v>
                </c:pt>
                <c:pt idx="22440" formatCode="General">
                  <c:v>-0.297521406003809</c:v>
                </c:pt>
                <c:pt idx="22441" formatCode="General">
                  <c:v>-0.30521967795416499</c:v>
                </c:pt>
                <c:pt idx="22442" formatCode="General">
                  <c:v>-0.313257398234283</c:v>
                </c:pt>
                <c:pt idx="22443" formatCode="General">
                  <c:v>-0.32123189455793699</c:v>
                </c:pt>
                <c:pt idx="22444" formatCode="General">
                  <c:v>-0.32899355481689502</c:v>
                </c:pt>
                <c:pt idx="22445" formatCode="General">
                  <c:v>-0.33683198080189702</c:v>
                </c:pt>
                <c:pt idx="22446" formatCode="General">
                  <c:v>-0.34488419492510702</c:v>
                </c:pt>
                <c:pt idx="22447" formatCode="General">
                  <c:v>-0.35270383746092099</c:v>
                </c:pt>
                <c:pt idx="22448" formatCode="General">
                  <c:v>-0.36010134168816299</c:v>
                </c:pt>
                <c:pt idx="22449" formatCode="General">
                  <c:v>-0.36703371739551199</c:v>
                </c:pt>
                <c:pt idx="22450" formatCode="General">
                  <c:v>-0.37309138558468302</c:v>
                </c:pt>
                <c:pt idx="22451" formatCode="General">
                  <c:v>-0.37812335217529203</c:v>
                </c:pt>
                <c:pt idx="22452" formatCode="General">
                  <c:v>-0.38252045594008699</c:v>
                </c:pt>
                <c:pt idx="22453" formatCode="General">
                  <c:v>-0.38722393254395399</c:v>
                </c:pt>
                <c:pt idx="22454" formatCode="General">
                  <c:v>-0.39347214481162401</c:v>
                </c:pt>
                <c:pt idx="22455" formatCode="General">
                  <c:v>-0.40150501601175398</c:v>
                </c:pt>
                <c:pt idx="22456" formatCode="General">
                  <c:v>-0.41059282549753001</c:v>
                </c:pt>
                <c:pt idx="22457" formatCode="General">
                  <c:v>-0.42016630401313998</c:v>
                </c:pt>
                <c:pt idx="22458" formatCode="General">
                  <c:v>-0.42973032651029602</c:v>
                </c:pt>
                <c:pt idx="22459" formatCode="General">
                  <c:v>-0.43867666522299198</c:v>
                </c:pt>
                <c:pt idx="22460" formatCode="General">
                  <c:v>-0.44661523249902402</c:v>
                </c:pt>
                <c:pt idx="22461" formatCode="General">
                  <c:v>-0.45318634394679402</c:v>
                </c:pt>
                <c:pt idx="22462" formatCode="General">
                  <c:v>-0.45844741841755898</c:v>
                </c:pt>
                <c:pt idx="22463" formatCode="General">
                  <c:v>-0.46304631315510503</c:v>
                </c:pt>
                <c:pt idx="22464" formatCode="General">
                  <c:v>-0.46744902338956001</c:v>
                </c:pt>
                <c:pt idx="22465" formatCode="General">
                  <c:v>-0.47177513014518202</c:v>
                </c:pt>
                <c:pt idx="22466" formatCode="General">
                  <c:v>-0.47596442986589499</c:v>
                </c:pt>
                <c:pt idx="22467" formatCode="General">
                  <c:v>-0.47995742318914703</c:v>
                </c:pt>
                <c:pt idx="22468" formatCode="General">
                  <c:v>-0.48373870229039201</c:v>
                </c:pt>
                <c:pt idx="22469" formatCode="General">
                  <c:v>-0.48727038270568301</c:v>
                </c:pt>
                <c:pt idx="22470" formatCode="General">
                  <c:v>-0.49037782693211202</c:v>
                </c:pt>
                <c:pt idx="22471" formatCode="General">
                  <c:v>-0.49277432380076702</c:v>
                </c:pt>
                <c:pt idx="22472" formatCode="General">
                  <c:v>-0.49425250168308998</c:v>
                </c:pt>
                <c:pt idx="22473" formatCode="General">
                  <c:v>-0.49474339717235299</c:v>
                </c:pt>
                <c:pt idx="22474" formatCode="General">
                  <c:v>-0.49385830427319999</c:v>
                </c:pt>
                <c:pt idx="22475" formatCode="General">
                  <c:v>-0.49124086118471499</c:v>
                </c:pt>
                <c:pt idx="22476" formatCode="General">
                  <c:v>-0.48755367640131198</c:v>
                </c:pt>
                <c:pt idx="22477" formatCode="General">
                  <c:v>-0.48388787129515598</c:v>
                </c:pt>
                <c:pt idx="22478" formatCode="General">
                  <c:v>-0.48066809538084998</c:v>
                </c:pt>
                <c:pt idx="22479" formatCode="General">
                  <c:v>-0.47782957189665098</c:v>
                </c:pt>
                <c:pt idx="22480" formatCode="General">
                  <c:v>-0.475162868935325</c:v>
                </c:pt>
                <c:pt idx="22481" formatCode="General">
                  <c:v>-0.47275177879633301</c:v>
                </c:pt>
                <c:pt idx="22482" formatCode="General">
                  <c:v>-0.47088559263660401</c:v>
                </c:pt>
                <c:pt idx="22483" formatCode="General">
                  <c:v>-0.46967425288743903</c:v>
                </c:pt>
                <c:pt idx="22484" formatCode="General">
                  <c:v>-0.46910607321550801</c:v>
                </c:pt>
                <c:pt idx="22485" formatCode="General">
                  <c:v>-0.46909156554124498</c:v>
                </c:pt>
                <c:pt idx="22486" formatCode="General">
                  <c:v>-0.46920934742303499</c:v>
                </c:pt>
                <c:pt idx="22487" formatCode="General">
                  <c:v>-0.469035416891734</c:v>
                </c:pt>
                <c:pt idx="22488" formatCode="General">
                  <c:v>-0.46862364310709398</c:v>
                </c:pt>
                <c:pt idx="22489" formatCode="General">
                  <c:v>-0.46792886810830697</c:v>
                </c:pt>
                <c:pt idx="22490" formatCode="General">
                  <c:v>-0.466828559657748</c:v>
                </c:pt>
                <c:pt idx="22491" formatCode="General">
                  <c:v>-0.465644081273832</c:v>
                </c:pt>
                <c:pt idx="22492" formatCode="General">
                  <c:v>-0.46459490108865198</c:v>
                </c:pt>
                <c:pt idx="22493" formatCode="General">
                  <c:v>-0.46366773454113702</c:v>
                </c:pt>
                <c:pt idx="22494" formatCode="General">
                  <c:v>-0.46256618323599302</c:v>
                </c:pt>
                <c:pt idx="22495" formatCode="General">
                  <c:v>-0.46095677860078599</c:v>
                </c:pt>
                <c:pt idx="22496" formatCode="General">
                  <c:v>-0.45901155609366801</c:v>
                </c:pt>
                <c:pt idx="22497" formatCode="General">
                  <c:v>-0.45703324909013898</c:v>
                </c:pt>
                <c:pt idx="22498" formatCode="General">
                  <c:v>-0.455206133342275</c:v>
                </c:pt>
                <c:pt idx="22499" formatCode="General">
                  <c:v>-0.4535815424647</c:v>
                </c:pt>
                <c:pt idx="22500" formatCode="General">
                  <c:v>-0.45190982161399201</c:v>
                </c:pt>
                <c:pt idx="22501" formatCode="General">
                  <c:v>-0.449919456941969</c:v>
                </c:pt>
                <c:pt idx="22502" formatCode="General">
                  <c:v>-0.44757680331433702</c:v>
                </c:pt>
                <c:pt idx="22503" formatCode="General">
                  <c:v>-0.44518936251401803</c:v>
                </c:pt>
                <c:pt idx="22504" formatCode="General">
                  <c:v>-0.44317597469119202</c:v>
                </c:pt>
                <c:pt idx="22505" formatCode="General">
                  <c:v>-0.44202810581641899</c:v>
                </c:pt>
                <c:pt idx="22506" formatCode="General">
                  <c:v>-0.44189983528348598</c:v>
                </c:pt>
                <c:pt idx="22507" formatCode="General">
                  <c:v>-0.44171030854609999</c:v>
                </c:pt>
                <c:pt idx="22508" formatCode="General">
                  <c:v>-0.44071407201040802</c:v>
                </c:pt>
                <c:pt idx="22509" formatCode="General">
                  <c:v>-0.439268048085872</c:v>
                </c:pt>
                <c:pt idx="22510" formatCode="General">
                  <c:v>-0.437535578108324</c:v>
                </c:pt>
                <c:pt idx="22511" formatCode="General">
                  <c:v>-0.43545729398556898</c:v>
                </c:pt>
                <c:pt idx="22512" formatCode="General">
                  <c:v>-0.43285157794978601</c:v>
                </c:pt>
                <c:pt idx="22513" formatCode="General">
                  <c:v>-0.42945818490690402</c:v>
                </c:pt>
                <c:pt idx="22514" formatCode="General">
                  <c:v>-0.425066321119908</c:v>
                </c:pt>
                <c:pt idx="22515" formatCode="General">
                  <c:v>-0.41992025498882901</c:v>
                </c:pt>
                <c:pt idx="22516" formatCode="General">
                  <c:v>-0.41463008119280598</c:v>
                </c:pt>
                <c:pt idx="22517" formatCode="General">
                  <c:v>-0.40921385530925503</c:v>
                </c:pt>
                <c:pt idx="22518" formatCode="General">
                  <c:v>-0.40319132162010302</c:v>
                </c:pt>
                <c:pt idx="22519" formatCode="General">
                  <c:v>-0.39640856878005798</c:v>
                </c:pt>
                <c:pt idx="22520" formatCode="General">
                  <c:v>-0.38922643457681499</c:v>
                </c:pt>
                <c:pt idx="22521" formatCode="General">
                  <c:v>-0.38177939829601099</c:v>
                </c:pt>
                <c:pt idx="22522" formatCode="General">
                  <c:v>-0.37418139315661503</c:v>
                </c:pt>
                <c:pt idx="22523" formatCode="General">
                  <c:v>-0.36665294126752201</c:v>
                </c:pt>
                <c:pt idx="22524" formatCode="General">
                  <c:v>-0.35903569608489799</c:v>
                </c:pt>
                <c:pt idx="22525" formatCode="General">
                  <c:v>-0.35099393746772001</c:v>
                </c:pt>
                <c:pt idx="22526" formatCode="General">
                  <c:v>-0.342428864933285</c:v>
                </c:pt>
                <c:pt idx="22527" formatCode="General">
                  <c:v>-0.33348341907628498</c:v>
                </c:pt>
                <c:pt idx="22528" formatCode="General">
                  <c:v>-0.32399931702520002</c:v>
                </c:pt>
                <c:pt idx="22529" formatCode="General">
                  <c:v>-0.31323328399831002</c:v>
                </c:pt>
                <c:pt idx="22530" formatCode="General">
                  <c:v>-0.30119757262569302</c:v>
                </c:pt>
                <c:pt idx="22531" formatCode="General">
                  <c:v>-0.28884571316020402</c:v>
                </c:pt>
                <c:pt idx="22532" formatCode="General">
                  <c:v>-0.27647495315133702</c:v>
                </c:pt>
                <c:pt idx="22533" formatCode="General">
                  <c:v>-0.26418545010530198</c:v>
                </c:pt>
                <c:pt idx="22534" formatCode="General">
                  <c:v>-0.25180826815160401</c:v>
                </c:pt>
                <c:pt idx="22535" formatCode="General">
                  <c:v>-0.238742347898665</c:v>
                </c:pt>
                <c:pt idx="22536" formatCode="General">
                  <c:v>-0.22453609522604701</c:v>
                </c:pt>
                <c:pt idx="22537" formatCode="General">
                  <c:v>-0.20976451090100201</c:v>
                </c:pt>
                <c:pt idx="22538" formatCode="General">
                  <c:v>-0.19530295234586201</c:v>
                </c:pt>
                <c:pt idx="22539" formatCode="General">
                  <c:v>-0.181164870383797</c:v>
                </c:pt>
                <c:pt idx="22540" formatCode="General">
                  <c:v>-0.16663222692832799</c:v>
                </c:pt>
                <c:pt idx="22541" formatCode="General">
                  <c:v>-0.151846702257633</c:v>
                </c:pt>
                <c:pt idx="22542" formatCode="General">
                  <c:v>-0.139294121362423</c:v>
                </c:pt>
                <c:pt idx="22543" formatCode="General">
                  <c:v>-0.13085495393168201</c:v>
                </c:pt>
                <c:pt idx="22544" formatCode="General">
                  <c:v>-0.12590827528324799</c:v>
                </c:pt>
                <c:pt idx="22545" formatCode="General">
                  <c:v>-0.123556503680151</c:v>
                </c:pt>
                <c:pt idx="22546" formatCode="General">
                  <c:v>-0.124623026286898</c:v>
                </c:pt>
                <c:pt idx="22547" formatCode="General">
                  <c:v>-0.12944876949790601</c:v>
                </c:pt>
                <c:pt idx="22548" formatCode="General">
                  <c:v>-0.136877418127546</c:v>
                </c:pt>
                <c:pt idx="22549" formatCode="General">
                  <c:v>-0.14596424036276801</c:v>
                </c:pt>
                <c:pt idx="22550" formatCode="General">
                  <c:v>-0.15611218894670201</c:v>
                </c:pt>
                <c:pt idx="22551" formatCode="General">
                  <c:v>-0.16703692959448399</c:v>
                </c:pt>
                <c:pt idx="22552" formatCode="General">
                  <c:v>-0.17859647514337701</c:v>
                </c:pt>
                <c:pt idx="22553" formatCode="General">
                  <c:v>-0.19049354193100701</c:v>
                </c:pt>
                <c:pt idx="22554" formatCode="General">
                  <c:v>-0.20211031069331001</c:v>
                </c:pt>
                <c:pt idx="22555" formatCode="General">
                  <c:v>-0.21279499018053599</c:v>
                </c:pt>
                <c:pt idx="22556" formatCode="General">
                  <c:v>-0.22241096910644301</c:v>
                </c:pt>
                <c:pt idx="22557" formatCode="General">
                  <c:v>-0.23082216710067899</c:v>
                </c:pt>
                <c:pt idx="22558" formatCode="General">
                  <c:v>-0.237144391628346</c:v>
                </c:pt>
                <c:pt idx="22559" formatCode="General">
                  <c:v>-0.24027762795285601</c:v>
                </c:pt>
                <c:pt idx="22560" formatCode="General">
                  <c:v>-0.240290787029669</c:v>
                </c:pt>
                <c:pt idx="22561" formatCode="General">
                  <c:v>-0.23763468940466101</c:v>
                </c:pt>
                <c:pt idx="22562" formatCode="General">
                  <c:v>-0.23184710980600401</c:v>
                </c:pt>
                <c:pt idx="22563" formatCode="General">
                  <c:v>-0.22278255407366401</c:v>
                </c:pt>
                <c:pt idx="22564" formatCode="General">
                  <c:v>-0.21088905718362</c:v>
                </c:pt>
                <c:pt idx="22565" formatCode="General">
                  <c:v>-0.196694666207792</c:v>
                </c:pt>
                <c:pt idx="22566" formatCode="General">
                  <c:v>-0.18058382900388001</c:v>
                </c:pt>
                <c:pt idx="22567" formatCode="General">
                  <c:v>-0.16254013665589701</c:v>
                </c:pt>
                <c:pt idx="22568" formatCode="General">
                  <c:v>-0.14258348284803701</c:v>
                </c:pt>
                <c:pt idx="22569" formatCode="General">
                  <c:v>-0.120967027762658</c:v>
                </c:pt>
                <c:pt idx="22570" formatCode="General">
                  <c:v>-9.8055438764504801E-2</c:v>
                </c:pt>
                <c:pt idx="22571" formatCode="General">
                  <c:v>-7.4258931755008695E-2</c:v>
                </c:pt>
                <c:pt idx="22572" formatCode="General">
                  <c:v>-5.0284269326053101E-2</c:v>
                </c:pt>
                <c:pt idx="22573" formatCode="General">
                  <c:v>-2.7367925818692899E-2</c:v>
                </c:pt>
                <c:pt idx="22574" formatCode="General">
                  <c:v>-6.3028054011032304E-3</c:v>
                </c:pt>
                <c:pt idx="22575" formatCode="General">
                  <c:v>1.31386199761463E-2</c:v>
                </c:pt>
                <c:pt idx="22576" formatCode="General">
                  <c:v>3.1380307104844997E-2</c:v>
                </c:pt>
                <c:pt idx="22577" formatCode="General">
                  <c:v>4.8277099296532303E-2</c:v>
                </c:pt>
                <c:pt idx="22578" formatCode="General">
                  <c:v>6.3343181851927499E-2</c:v>
                </c:pt>
                <c:pt idx="22579" formatCode="General">
                  <c:v>7.6420741786314098E-2</c:v>
                </c:pt>
                <c:pt idx="22580" formatCode="General">
                  <c:v>8.7872955963132396E-2</c:v>
                </c:pt>
                <c:pt idx="22581" formatCode="General">
                  <c:v>9.7915607814130806E-2</c:v>
                </c:pt>
                <c:pt idx="22582" formatCode="General">
                  <c:v>0.106204843077355</c:v>
                </c:pt>
                <c:pt idx="22583" formatCode="General">
                  <c:v>0.112591757301669</c:v>
                </c:pt>
                <c:pt idx="22584" formatCode="General">
                  <c:v>0.11767602107816801</c:v>
                </c:pt>
                <c:pt idx="22585" formatCode="General">
                  <c:v>0.12265191219645</c:v>
                </c:pt>
                <c:pt idx="22586" formatCode="General">
                  <c:v>0.128412832410808</c:v>
                </c:pt>
                <c:pt idx="22587" formatCode="General">
                  <c:v>0.135090450590268</c:v>
                </c:pt>
                <c:pt idx="22588" formatCode="General">
                  <c:v>0.14288476147329199</c:v>
                </c:pt>
                <c:pt idx="22589" formatCode="General">
                  <c:v>0.151792610406179</c:v>
                </c:pt>
                <c:pt idx="22590" formatCode="General">
                  <c:v>0.161129278521917</c:v>
                </c:pt>
                <c:pt idx="22591" formatCode="General">
                  <c:v>0.17050359910398899</c:v>
                </c:pt>
                <c:pt idx="22592" formatCode="General">
                  <c:v>0.18020048028549199</c:v>
                </c:pt>
                <c:pt idx="22593" formatCode="General">
                  <c:v>0.19046934089062101</c:v>
                </c:pt>
                <c:pt idx="22594" formatCode="General">
                  <c:v>0.20115327610601</c:v>
                </c:pt>
                <c:pt idx="22595" formatCode="General">
                  <c:v>0.21226365461671201</c:v>
                </c:pt>
                <c:pt idx="22596" formatCode="General">
                  <c:v>0.22405898400853599</c:v>
                </c:pt>
                <c:pt idx="22597" formatCode="General">
                  <c:v>0.23677565677311299</c:v>
                </c:pt>
                <c:pt idx="22598" formatCode="General">
                  <c:v>0.25006590642779403</c:v>
                </c:pt>
                <c:pt idx="22599" formatCode="General">
                  <c:v>0.26342597279825902</c:v>
                </c:pt>
                <c:pt idx="22600" formatCode="General">
                  <c:v>0.27728075214118197</c:v>
                </c:pt>
                <c:pt idx="22601" formatCode="General">
                  <c:v>0.29199773734645901</c:v>
                </c:pt>
                <c:pt idx="22602" formatCode="General">
                  <c:v>0.30718954783273</c:v>
                </c:pt>
                <c:pt idx="22603" formatCode="General">
                  <c:v>0.322513268701769</c:v>
                </c:pt>
                <c:pt idx="22604" formatCode="General">
                  <c:v>0.33784071876530702</c:v>
                </c:pt>
                <c:pt idx="22605" formatCode="General">
                  <c:v>0.35266490010337498</c:v>
                </c:pt>
                <c:pt idx="22606" formatCode="General">
                  <c:v>0.366431002516514</c:v>
                </c:pt>
                <c:pt idx="22607" formatCode="General">
                  <c:v>0.37906118005317502</c:v>
                </c:pt>
                <c:pt idx="22608" formatCode="General">
                  <c:v>0.39073157337317699</c:v>
                </c:pt>
                <c:pt idx="22609" formatCode="General">
                  <c:v>0.40149902170780599</c:v>
                </c:pt>
                <c:pt idx="22610" formatCode="General">
                  <c:v>0.41143645772008602</c:v>
                </c:pt>
                <c:pt idx="22611" formatCode="General">
                  <c:v>0.421153741964571</c:v>
                </c:pt>
                <c:pt idx="22612" formatCode="General">
                  <c:v>0.43152453493880799</c:v>
                </c:pt>
                <c:pt idx="22613" formatCode="General">
                  <c:v>0.44250697773146203</c:v>
                </c:pt>
                <c:pt idx="22614" formatCode="General">
                  <c:v>0.45309303449334798</c:v>
                </c:pt>
                <c:pt idx="22615" formatCode="General">
                  <c:v>0.46241291778712501</c:v>
                </c:pt>
                <c:pt idx="22616" formatCode="General">
                  <c:v>0.47028921253043698</c:v>
                </c:pt>
                <c:pt idx="22617" formatCode="General">
                  <c:v>0.47759500589139797</c:v>
                </c:pt>
                <c:pt idx="22618" formatCode="General">
                  <c:v>0.48512463889180601</c:v>
                </c:pt>
                <c:pt idx="22619" formatCode="General">
                  <c:v>0.49240932427678502</c:v>
                </c:pt>
                <c:pt idx="22620" formatCode="General">
                  <c:v>0.49884357460889001</c:v>
                </c:pt>
                <c:pt idx="22621" formatCode="General">
                  <c:v>0.50447644676195802</c:v>
                </c:pt>
                <c:pt idx="22622" formatCode="General">
                  <c:v>0.50934028977775303</c:v>
                </c:pt>
                <c:pt idx="22623" formatCode="General">
                  <c:v>0.51348223251301495</c:v>
                </c:pt>
                <c:pt idx="22624" formatCode="General">
                  <c:v>0.51703398676623702</c:v>
                </c:pt>
                <c:pt idx="22625" formatCode="General">
                  <c:v>0.51993766762015003</c:v>
                </c:pt>
                <c:pt idx="22626" formatCode="General">
                  <c:v>0.52229579956058103</c:v>
                </c:pt>
                <c:pt idx="22627" formatCode="General">
                  <c:v>0.52470587826330795</c:v>
                </c:pt>
                <c:pt idx="22628" formatCode="General">
                  <c:v>0.52784838103596698</c:v>
                </c:pt>
                <c:pt idx="22629" formatCode="General">
                  <c:v>0.53199449261812404</c:v>
                </c:pt>
                <c:pt idx="22630" formatCode="General">
                  <c:v>0.53688765706900099</c:v>
                </c:pt>
                <c:pt idx="22631" formatCode="General">
                  <c:v>0.54179333320204703</c:v>
                </c:pt>
                <c:pt idx="22632" formatCode="General">
                  <c:v>0.54619120980207303</c:v>
                </c:pt>
                <c:pt idx="22633" formatCode="General">
                  <c:v>0.55004043659965396</c:v>
                </c:pt>
                <c:pt idx="22634" formatCode="General">
                  <c:v>0.55295538059315796</c:v>
                </c:pt>
                <c:pt idx="22635" formatCode="General">
                  <c:v>0.55465553465127504</c:v>
                </c:pt>
                <c:pt idx="22636" formatCode="General">
                  <c:v>0.55560675201170595</c:v>
                </c:pt>
                <c:pt idx="22637" formatCode="General">
                  <c:v>0.55657421465309798</c:v>
                </c:pt>
                <c:pt idx="22638" formatCode="General">
                  <c:v>0.55837037121961497</c:v>
                </c:pt>
                <c:pt idx="22639" formatCode="General">
                  <c:v>0.56130557738471298</c:v>
                </c:pt>
                <c:pt idx="22640" formatCode="General">
                  <c:v>0.56483727200318101</c:v>
                </c:pt>
                <c:pt idx="22641" formatCode="General">
                  <c:v>0.56833376635784305</c:v>
                </c:pt>
                <c:pt idx="22642" formatCode="General">
                  <c:v>0.57230378918871805</c:v>
                </c:pt>
                <c:pt idx="22643" formatCode="General">
                  <c:v>0.57712210973921696</c:v>
                </c:pt>
                <c:pt idx="22644" formatCode="General">
                  <c:v>0.58206269842849401</c:v>
                </c:pt>
                <c:pt idx="22645" formatCode="General">
                  <c:v>0.58632388696318305</c:v>
                </c:pt>
                <c:pt idx="22646" formatCode="General">
                  <c:v>0.589863397430334</c:v>
                </c:pt>
                <c:pt idx="22647" formatCode="General">
                  <c:v>0.59275389962734804</c:v>
                </c:pt>
                <c:pt idx="22648" formatCode="General">
                  <c:v>0.59502519196714698</c:v>
                </c:pt>
                <c:pt idx="22649" formatCode="General">
                  <c:v>0.59688775451096299</c:v>
                </c:pt>
                <c:pt idx="22650" formatCode="General">
                  <c:v>0.59821065944709795</c:v>
                </c:pt>
                <c:pt idx="22651" formatCode="General">
                  <c:v>0.59907517020340195</c:v>
                </c:pt>
                <c:pt idx="22652" formatCode="General">
                  <c:v>0.59957948077291301</c:v>
                </c:pt>
                <c:pt idx="22653" formatCode="General">
                  <c:v>0.59931253358190595</c:v>
                </c:pt>
                <c:pt idx="22654" formatCode="General">
                  <c:v>0.59824802339873695</c:v>
                </c:pt>
                <c:pt idx="22655" formatCode="General">
                  <c:v>0.59702893847982397</c:v>
                </c:pt>
                <c:pt idx="22656" formatCode="General">
                  <c:v>0.59601739630209605</c:v>
                </c:pt>
                <c:pt idx="22657" formatCode="General">
                  <c:v>0.59487931565135899</c:v>
                </c:pt>
                <c:pt idx="22658" formatCode="General">
                  <c:v>0.59312597048165905</c:v>
                </c:pt>
                <c:pt idx="22659" formatCode="General">
                  <c:v>0.59063230549416601</c:v>
                </c:pt>
                <c:pt idx="22660" formatCode="General">
                  <c:v>0.58719754998867701</c:v>
                </c:pt>
                <c:pt idx="22661" formatCode="General">
                  <c:v>0.58276634110519199</c:v>
                </c:pt>
                <c:pt idx="22662" formatCode="General">
                  <c:v>0.578061130749429</c:v>
                </c:pt>
                <c:pt idx="22663" formatCode="General">
                  <c:v>0.57381925006891898</c:v>
                </c:pt>
                <c:pt idx="22664" formatCode="General">
                  <c:v>0.57027720293939999</c:v>
                </c:pt>
                <c:pt idx="22665" formatCode="General">
                  <c:v>0.56704888291358502</c:v>
                </c:pt>
                <c:pt idx="22666" formatCode="General">
                  <c:v>0.56377889038741602</c:v>
                </c:pt>
                <c:pt idx="22667" formatCode="General">
                  <c:v>0.56025195797030602</c:v>
                </c:pt>
                <c:pt idx="22668" formatCode="General">
                  <c:v>0.55650269598254898</c:v>
                </c:pt>
                <c:pt idx="22669" formatCode="General">
                  <c:v>0.55276406539990797</c:v>
                </c:pt>
                <c:pt idx="22670" formatCode="General">
                  <c:v>0.54909641463835901</c:v>
                </c:pt>
                <c:pt idx="22671" formatCode="General">
                  <c:v>0.54569015191292503</c:v>
                </c:pt>
                <c:pt idx="22672" formatCode="General">
                  <c:v>0.54247385969078799</c:v>
                </c:pt>
                <c:pt idx="22673" formatCode="General">
                  <c:v>0.53910870797735</c:v>
                </c:pt>
                <c:pt idx="22674" formatCode="General">
                  <c:v>0.53491611770509695</c:v>
                </c:pt>
                <c:pt idx="22675" formatCode="General">
                  <c:v>0.52935750379098401</c:v>
                </c:pt>
                <c:pt idx="22676" formatCode="General">
                  <c:v>0.522240011896976</c:v>
                </c:pt>
                <c:pt idx="22677" formatCode="General">
                  <c:v>0.513709909473545</c:v>
                </c:pt>
                <c:pt idx="22678" formatCode="General">
                  <c:v>0.50410047456657903</c:v>
                </c:pt>
                <c:pt idx="22679" formatCode="General">
                  <c:v>0.49334270523333301</c:v>
                </c:pt>
                <c:pt idx="22680" formatCode="General">
                  <c:v>0.48087305636820699</c:v>
                </c:pt>
                <c:pt idx="22681" formatCode="General">
                  <c:v>0.46646164959713998</c:v>
                </c:pt>
                <c:pt idx="22682" formatCode="General">
                  <c:v>0.45058929779868101</c:v>
                </c:pt>
                <c:pt idx="22683" formatCode="General">
                  <c:v>0.43339913875418901</c:v>
                </c:pt>
                <c:pt idx="22684" formatCode="General">
                  <c:v>0.41525594999673499</c:v>
                </c:pt>
                <c:pt idx="22685" formatCode="General">
                  <c:v>0.39866320810406503</c:v>
                </c:pt>
                <c:pt idx="22686" formatCode="General">
                  <c:v>0.38744787271244802</c:v>
                </c:pt>
                <c:pt idx="22687" formatCode="General">
                  <c:v>0.37798149036085998</c:v>
                </c:pt>
                <c:pt idx="22688" formatCode="General">
                  <c:v>0.330834682906542</c:v>
                </c:pt>
                <c:pt idx="22689" formatCode="General">
                  <c:v>0.196354112985892</c:v>
                </c:pt>
                <c:pt idx="22690" formatCode="General">
                  <c:v>8.5824846309740903E-3</c:v>
                </c:pt>
                <c:pt idx="22691" formatCode="General">
                  <c:v>-0.12614130758527001</c:v>
                </c:pt>
                <c:pt idx="22692" formatCode="General">
                  <c:v>-0.160229864916592</c:v>
                </c:pt>
                <c:pt idx="22693" formatCode="General">
                  <c:v>-0.13873298889274599</c:v>
                </c:pt>
                <c:pt idx="22694" formatCode="General">
                  <c:v>-0.10175756730291401</c:v>
                </c:pt>
                <c:pt idx="22695" formatCode="General">
                  <c:v>-5.2593308165617303E-2</c:v>
                </c:pt>
                <c:pt idx="22696" formatCode="General">
                  <c:v>7.7014383183456299E-3</c:v>
                </c:pt>
                <c:pt idx="22697" formatCode="General">
                  <c:v>7.5056755746770801E-2</c:v>
                </c:pt>
                <c:pt idx="22698" formatCode="General">
                  <c:v>0.14541541565390101</c:v>
                </c:pt>
                <c:pt idx="22699" formatCode="General">
                  <c:v>0.21515279911339499</c:v>
                </c:pt>
                <c:pt idx="22700" formatCode="General">
                  <c:v>0.280870356296339</c:v>
                </c:pt>
                <c:pt idx="22701" formatCode="General">
                  <c:v>0.33969378102872499</c:v>
                </c:pt>
                <c:pt idx="22702" formatCode="General">
                  <c:v>0.38859275503384899</c:v>
                </c:pt>
                <c:pt idx="22703" formatCode="General">
                  <c:v>0.42556350804776599</c:v>
                </c:pt>
                <c:pt idx="22704" formatCode="General">
                  <c:v>0.44966454663469402</c:v>
                </c:pt>
                <c:pt idx="22705" formatCode="General">
                  <c:v>0.45951009835388301</c:v>
                </c:pt>
                <c:pt idx="22706" formatCode="General">
                  <c:v>0.45324886234237499</c:v>
                </c:pt>
                <c:pt idx="22707" formatCode="General">
                  <c:v>0.43024159960974201</c:v>
                </c:pt>
                <c:pt idx="22708" formatCode="General">
                  <c:v>0.39266147840718502</c:v>
                </c:pt>
                <c:pt idx="22709" formatCode="General">
                  <c:v>0.343818034201472</c:v>
                </c:pt>
                <c:pt idx="22710" formatCode="General">
                  <c:v>0.28673115731434301</c:v>
                </c:pt>
                <c:pt idx="22711" formatCode="General">
                  <c:v>0.22389417840700601</c:v>
                </c:pt>
                <c:pt idx="22712" formatCode="General">
                  <c:v>0.157509866227171</c:v>
                </c:pt>
                <c:pt idx="22713" formatCode="General">
                  <c:v>8.9926262609379998E-2</c:v>
                </c:pt>
                <c:pt idx="22714" formatCode="General">
                  <c:v>2.3515056694998301E-2</c:v>
                </c:pt>
                <c:pt idx="22715" formatCode="General">
                  <c:v>-3.9989802994262198E-2</c:v>
                </c:pt>
                <c:pt idx="22716" formatCode="General">
                  <c:v>-0.100086226550486</c:v>
                </c:pt>
                <c:pt idx="22717" formatCode="General">
                  <c:v>-0.155524361796263</c:v>
                </c:pt>
                <c:pt idx="22718" formatCode="General">
                  <c:v>-0.204163171613329</c:v>
                </c:pt>
                <c:pt idx="22719" formatCode="General">
                  <c:v>-0.24505265396167</c:v>
                </c:pt>
                <c:pt idx="22720" formatCode="General">
                  <c:v>-0.27766803039070997</c:v>
                </c:pt>
                <c:pt idx="22721" formatCode="General">
                  <c:v>-0.30164677169427101</c:v>
                </c:pt>
                <c:pt idx="22722" formatCode="General">
                  <c:v>-0.31708263374537299</c:v>
                </c:pt>
                <c:pt idx="22723" formatCode="General">
                  <c:v>-0.32417507798409201</c:v>
                </c:pt>
                <c:pt idx="22724" formatCode="General">
                  <c:v>-0.32272551332857702</c:v>
                </c:pt>
                <c:pt idx="22725" formatCode="General">
                  <c:v>-0.31241224877322299</c:v>
                </c:pt>
                <c:pt idx="22726" formatCode="General">
                  <c:v>-0.29416330918987799</c:v>
                </c:pt>
                <c:pt idx="22727" formatCode="General">
                  <c:v>-0.27054983152430501</c:v>
                </c:pt>
                <c:pt idx="22728" formatCode="General">
                  <c:v>-0.243881530850728</c:v>
                </c:pt>
                <c:pt idx="22729" formatCode="General">
                  <c:v>-0.215525280150135</c:v>
                </c:pt>
                <c:pt idx="22730" formatCode="General">
                  <c:v>-0.18652378959836599</c:v>
                </c:pt>
                <c:pt idx="22731" formatCode="General">
                  <c:v>-0.15766786630179799</c:v>
                </c:pt>
                <c:pt idx="22732" formatCode="General">
                  <c:v>-0.13076060342170101</c:v>
                </c:pt>
                <c:pt idx="22733" formatCode="General">
                  <c:v>-0.10816615866744</c:v>
                </c:pt>
                <c:pt idx="22734" formatCode="General">
                  <c:v>-9.1262815994623103E-2</c:v>
                </c:pt>
                <c:pt idx="22735" formatCode="General">
                  <c:v>-8.0529644895319705E-2</c:v>
                </c:pt>
                <c:pt idx="22736" formatCode="General">
                  <c:v>-7.58937709072149E-2</c:v>
                </c:pt>
                <c:pt idx="22737" formatCode="General">
                  <c:v>-7.7344749939505505E-2</c:v>
                </c:pt>
                <c:pt idx="22738" formatCode="General">
                  <c:v>-8.4896122502304702E-2</c:v>
                </c:pt>
                <c:pt idx="22739" formatCode="General">
                  <c:v>-9.7957658762709607E-2</c:v>
                </c:pt>
                <c:pt idx="22740" formatCode="General">
                  <c:v>-0.115428009802079</c:v>
                </c:pt>
                <c:pt idx="22741" formatCode="General">
                  <c:v>-0.136601695859358</c:v>
                </c:pt>
                <c:pt idx="22742" formatCode="General">
                  <c:v>-0.16133267690709399</c:v>
                </c:pt>
                <c:pt idx="22743" formatCode="General">
                  <c:v>-0.18892461340462199</c:v>
                </c:pt>
                <c:pt idx="22744" formatCode="General">
                  <c:v>-0.21780095594116999</c:v>
                </c:pt>
                <c:pt idx="22745" formatCode="General">
                  <c:v>-0.24639886783766601</c:v>
                </c:pt>
                <c:pt idx="22746" formatCode="General">
                  <c:v>-0.27401514795561499</c:v>
                </c:pt>
                <c:pt idx="22747" formatCode="General">
                  <c:v>-0.30021237518868099</c:v>
                </c:pt>
                <c:pt idx="22748" formatCode="General">
                  <c:v>-0.32408748191577502</c:v>
                </c:pt>
                <c:pt idx="22749" formatCode="General">
                  <c:v>-0.344909540055087</c:v>
                </c:pt>
                <c:pt idx="22750" formatCode="General">
                  <c:v>-0.36231247504657099</c:v>
                </c:pt>
                <c:pt idx="22751" formatCode="General">
                  <c:v>-0.376103826687953</c:v>
                </c:pt>
                <c:pt idx="22752" formatCode="General">
                  <c:v>-0.38596453336814801</c:v>
                </c:pt>
                <c:pt idx="22753" formatCode="General">
                  <c:v>-0.39152241406948901</c:v>
                </c:pt>
                <c:pt idx="22754" formatCode="General">
                  <c:v>-0.39315158169168402</c:v>
                </c:pt>
                <c:pt idx="22755" formatCode="General">
                  <c:v>-0.39197731308917</c:v>
                </c:pt>
                <c:pt idx="22756" formatCode="General">
                  <c:v>-0.38873473031688299</c:v>
                </c:pt>
                <c:pt idx="22757" formatCode="General">
                  <c:v>-0.383232790728882</c:v>
                </c:pt>
                <c:pt idx="22758" formatCode="General">
                  <c:v>-0.37534852893599802</c:v>
                </c:pt>
                <c:pt idx="22759" formatCode="General">
                  <c:v>-0.36589676547682498</c:v>
                </c:pt>
                <c:pt idx="22760" formatCode="General">
                  <c:v>-0.35644343794354499</c:v>
                </c:pt>
                <c:pt idx="22761" formatCode="General">
                  <c:v>-0.34829788672609602</c:v>
                </c:pt>
                <c:pt idx="22762" formatCode="General">
                  <c:v>-0.34233099396427502</c:v>
                </c:pt>
                <c:pt idx="22763" formatCode="General">
                  <c:v>-0.33901498579961498</c:v>
                </c:pt>
                <c:pt idx="22764" formatCode="General">
                  <c:v>-0.33860564539024002</c:v>
                </c:pt>
                <c:pt idx="22765" formatCode="General">
                  <c:v>-0.34149706248957101</c:v>
                </c:pt>
                <c:pt idx="22766" formatCode="General">
                  <c:v>-0.347340008544331</c:v>
                </c:pt>
                <c:pt idx="22767" formatCode="General">
                  <c:v>-0.35545723724899297</c:v>
                </c:pt>
                <c:pt idx="22768" formatCode="General">
                  <c:v>-0.36561236664959001</c:v>
                </c:pt>
                <c:pt idx="22769" formatCode="General">
                  <c:v>-0.377618510942896</c:v>
                </c:pt>
                <c:pt idx="22770" formatCode="General">
                  <c:v>-0.39129876199220698</c:v>
                </c:pt>
                <c:pt idx="22771" formatCode="General">
                  <c:v>-0.406614143853745</c:v>
                </c:pt>
                <c:pt idx="22772" formatCode="General">
                  <c:v>-0.42300069578951399</c:v>
                </c:pt>
                <c:pt idx="22773" formatCode="General">
                  <c:v>-0.43973161703473501</c:v>
                </c:pt>
                <c:pt idx="22774" formatCode="General">
                  <c:v>-0.456657528130539</c:v>
                </c:pt>
                <c:pt idx="22775" formatCode="General">
                  <c:v>-0.47363263829626001</c:v>
                </c:pt>
                <c:pt idx="22776" formatCode="General">
                  <c:v>-0.49067145930902001</c:v>
                </c:pt>
                <c:pt idx="22777" formatCode="General">
                  <c:v>-0.50858585101706599</c:v>
                </c:pt>
                <c:pt idx="22778" formatCode="General">
                  <c:v>-0.52760296813843599</c:v>
                </c:pt>
                <c:pt idx="22779" formatCode="General">
                  <c:v>-0.54742453161684401</c:v>
                </c:pt>
                <c:pt idx="22780" formatCode="General">
                  <c:v>-0.56734847846361802</c:v>
                </c:pt>
                <c:pt idx="22781" formatCode="General">
                  <c:v>-0.58620643672241801</c:v>
                </c:pt>
                <c:pt idx="22782" formatCode="General">
                  <c:v>-0.60335042211382095</c:v>
                </c:pt>
                <c:pt idx="22783" formatCode="General">
                  <c:v>-0.61867733169475103</c:v>
                </c:pt>
                <c:pt idx="22784" formatCode="General">
                  <c:v>-0.63216333126819102</c:v>
                </c:pt>
                <c:pt idx="22785" formatCode="General">
                  <c:v>-0.64331873455166599</c:v>
                </c:pt>
                <c:pt idx="22786" formatCode="General">
                  <c:v>-0.65164918634779501</c:v>
                </c:pt>
                <c:pt idx="22787" formatCode="General">
                  <c:v>-0.656872302387003</c:v>
                </c:pt>
                <c:pt idx="22788" formatCode="General">
                  <c:v>-0.65860565613620903</c:v>
                </c:pt>
                <c:pt idx="22789" formatCode="General">
                  <c:v>-0.65675115600661804</c:v>
                </c:pt>
                <c:pt idx="22790" formatCode="General">
                  <c:v>-0.65194661768668605</c:v>
                </c:pt>
                <c:pt idx="22791" formatCode="General">
                  <c:v>-0.64487087293052003</c:v>
                </c:pt>
                <c:pt idx="22792" formatCode="General">
                  <c:v>-0.63590670424792906</c:v>
                </c:pt>
                <c:pt idx="22793" formatCode="General">
                  <c:v>-0.62545678622058698</c:v>
                </c:pt>
                <c:pt idx="22794" formatCode="General">
                  <c:v>-0.614236365679798</c:v>
                </c:pt>
                <c:pt idx="22795" formatCode="General">
                  <c:v>-0.60356331565147203</c:v>
                </c:pt>
                <c:pt idx="22796" formatCode="General">
                  <c:v>-0.59418877418253002</c:v>
                </c:pt>
                <c:pt idx="22797" formatCode="General">
                  <c:v>-0.58639190434094202</c:v>
                </c:pt>
                <c:pt idx="22798" formatCode="General">
                  <c:v>-0.580480682107128</c:v>
                </c:pt>
                <c:pt idx="22799" formatCode="General">
                  <c:v>-0.57598186003026197</c:v>
                </c:pt>
                <c:pt idx="22800" formatCode="General">
                  <c:v>-0.57337930812007798</c:v>
                </c:pt>
                <c:pt idx="22801" formatCode="General">
                  <c:v>-0.57280811424655798</c:v>
                </c:pt>
                <c:pt idx="22802" formatCode="General">
                  <c:v>-0.57341665811856302</c:v>
                </c:pt>
                <c:pt idx="22803" formatCode="General">
                  <c:v>-0.57494297564944397</c:v>
                </c:pt>
                <c:pt idx="22804" formatCode="General">
                  <c:v>-0.57741185054596</c:v>
                </c:pt>
                <c:pt idx="22805" formatCode="General">
                  <c:v>-0.58106704390906305</c:v>
                </c:pt>
                <c:pt idx="22806" formatCode="General">
                  <c:v>-0.58550590497998301</c:v>
                </c:pt>
                <c:pt idx="22807" formatCode="General">
                  <c:v>-0.589715960244239</c:v>
                </c:pt>
                <c:pt idx="22808" formatCode="General">
                  <c:v>-0.59322607349351197</c:v>
                </c:pt>
                <c:pt idx="22809" formatCode="General">
                  <c:v>-0.59599060844487395</c:v>
                </c:pt>
                <c:pt idx="22810" formatCode="General">
                  <c:v>-0.59790467797851798</c:v>
                </c:pt>
                <c:pt idx="22811" formatCode="General">
                  <c:v>-0.59891815733508502</c:v>
                </c:pt>
                <c:pt idx="22812" formatCode="General">
                  <c:v>-0.59871356273926402</c:v>
                </c:pt>
                <c:pt idx="22813" formatCode="General">
                  <c:v>-0.59618542690171505</c:v>
                </c:pt>
                <c:pt idx="22814" formatCode="General">
                  <c:v>-0.59023498020309195</c:v>
                </c:pt>
                <c:pt idx="22815" formatCode="General">
                  <c:v>-0.58104920218136502</c:v>
                </c:pt>
                <c:pt idx="22816" formatCode="General">
                  <c:v>-0.56938551385642899</c:v>
                </c:pt>
                <c:pt idx="22817" formatCode="General">
                  <c:v>-0.55609222161597005</c:v>
                </c:pt>
                <c:pt idx="22818" formatCode="General">
                  <c:v>-0.54168913000442298</c:v>
                </c:pt>
                <c:pt idx="22819" formatCode="General">
                  <c:v>-0.52639201011577896</c:v>
                </c:pt>
                <c:pt idx="22820" formatCode="General">
                  <c:v>-0.51097025430126997</c:v>
                </c:pt>
                <c:pt idx="22821" formatCode="General">
                  <c:v>-0.49648846455939899</c:v>
                </c:pt>
                <c:pt idx="22822" formatCode="General">
                  <c:v>-0.48329323493139298</c:v>
                </c:pt>
                <c:pt idx="22823" formatCode="General">
                  <c:v>-0.47117984653578199</c:v>
                </c:pt>
                <c:pt idx="22824" formatCode="General">
                  <c:v>-0.460082966918679</c:v>
                </c:pt>
                <c:pt idx="22825" formatCode="General">
                  <c:v>-0.45069499139107699</c:v>
                </c:pt>
                <c:pt idx="22826" formatCode="General">
                  <c:v>-0.44380515427654299</c:v>
                </c:pt>
                <c:pt idx="22827" formatCode="General">
                  <c:v>-0.43888955489135301</c:v>
                </c:pt>
                <c:pt idx="22828" formatCode="General">
                  <c:v>-0.43472104964937303</c:v>
                </c:pt>
                <c:pt idx="22829" formatCode="General">
                  <c:v>-0.43094096070551902</c:v>
                </c:pt>
                <c:pt idx="22830" formatCode="General">
                  <c:v>-0.42743166257968801</c:v>
                </c:pt>
                <c:pt idx="22831" formatCode="General">
                  <c:v>-0.423819318577842</c:v>
                </c:pt>
                <c:pt idx="22832" formatCode="General">
                  <c:v>-0.42003676543208701</c:v>
                </c:pt>
                <c:pt idx="22833" formatCode="General">
                  <c:v>-0.41569944871209902</c:v>
                </c:pt>
                <c:pt idx="22834" formatCode="General">
                  <c:v>-0.41035633061205601</c:v>
                </c:pt>
                <c:pt idx="22835" formatCode="General">
                  <c:v>-0.403938557429181</c:v>
                </c:pt>
                <c:pt idx="22836" formatCode="General">
                  <c:v>-0.39703518869433702</c:v>
                </c:pt>
                <c:pt idx="22837" formatCode="General">
                  <c:v>-0.38993891453931701</c:v>
                </c:pt>
                <c:pt idx="22838" formatCode="General">
                  <c:v>-0.38184436727145599</c:v>
                </c:pt>
                <c:pt idx="22839" formatCode="General">
                  <c:v>-0.37217516147993102</c:v>
                </c:pt>
                <c:pt idx="22840" formatCode="General">
                  <c:v>-0.36141867460799298</c:v>
                </c:pt>
                <c:pt idx="22841" formatCode="General">
                  <c:v>-0.35042144597194402</c:v>
                </c:pt>
                <c:pt idx="22842" formatCode="General">
                  <c:v>-0.33889831542529603</c:v>
                </c:pt>
                <c:pt idx="22843" formatCode="General">
                  <c:v>-0.32649029477602298</c:v>
                </c:pt>
                <c:pt idx="22844" formatCode="General">
                  <c:v>-0.31432116412036898</c:v>
                </c:pt>
                <c:pt idx="22845" formatCode="General">
                  <c:v>-0.30305206934776802</c:v>
                </c:pt>
                <c:pt idx="22846" formatCode="General">
                  <c:v>-0.29264462506718197</c:v>
                </c:pt>
                <c:pt idx="22847" formatCode="General">
                  <c:v>-0.28283121151331803</c:v>
                </c:pt>
                <c:pt idx="22848" formatCode="General">
                  <c:v>-0.27295304339189602</c:v>
                </c:pt>
                <c:pt idx="22849" formatCode="General">
                  <c:v>-0.26290416044077503</c:v>
                </c:pt>
                <c:pt idx="22850" formatCode="General">
                  <c:v>-0.252996414138003</c:v>
                </c:pt>
                <c:pt idx="22851" formatCode="General">
                  <c:v>-0.243658012693413</c:v>
                </c:pt>
                <c:pt idx="22852" formatCode="General">
                  <c:v>-0.23510439169105801</c:v>
                </c:pt>
                <c:pt idx="22853" formatCode="General">
                  <c:v>-0.22713960091546001</c:v>
                </c:pt>
                <c:pt idx="22854" formatCode="General">
                  <c:v>-0.21919074332257699</c:v>
                </c:pt>
                <c:pt idx="22855" formatCode="General">
                  <c:v>-0.21062454112860601</c:v>
                </c:pt>
                <c:pt idx="22856" formatCode="General">
                  <c:v>-0.20141369560005301</c:v>
                </c:pt>
                <c:pt idx="22857" formatCode="General">
                  <c:v>-0.19254555328350201</c:v>
                </c:pt>
                <c:pt idx="22858" formatCode="General">
                  <c:v>-0.184712591783771</c:v>
                </c:pt>
                <c:pt idx="22859" formatCode="General">
                  <c:v>-0.17821074450756599</c:v>
                </c:pt>
                <c:pt idx="22860" formatCode="General">
                  <c:v>-0.17329063907981199</c:v>
                </c:pt>
                <c:pt idx="22861" formatCode="General">
                  <c:v>-0.16909139449948599</c:v>
                </c:pt>
                <c:pt idx="22862" formatCode="General">
                  <c:v>-0.16455896886625199</c:v>
                </c:pt>
                <c:pt idx="22863" formatCode="General">
                  <c:v>-0.15949735979402599</c:v>
                </c:pt>
                <c:pt idx="22864" formatCode="General">
                  <c:v>-0.15432021469738499</c:v>
                </c:pt>
                <c:pt idx="22865" formatCode="General">
                  <c:v>-0.14920360418209799</c:v>
                </c:pt>
                <c:pt idx="22866" formatCode="General">
                  <c:v>-0.143979257501544</c:v>
                </c:pt>
                <c:pt idx="22867" formatCode="General">
                  <c:v>-0.13843433827274901</c:v>
                </c:pt>
                <c:pt idx="22868" formatCode="General">
                  <c:v>-0.13232051029719599</c:v>
                </c:pt>
                <c:pt idx="22869" formatCode="General">
                  <c:v>-0.12581619747664999</c:v>
                </c:pt>
                <c:pt idx="22870" formatCode="General">
                  <c:v>-0.119186116433424</c:v>
                </c:pt>
                <c:pt idx="22871" formatCode="General">
                  <c:v>-0.112812777734492</c:v>
                </c:pt>
                <c:pt idx="22872" formatCode="General">
                  <c:v>-0.106936328743289</c:v>
                </c:pt>
                <c:pt idx="22873" formatCode="General">
                  <c:v>-0.10161630920811</c:v>
                </c:pt>
                <c:pt idx="22874" formatCode="General">
                  <c:v>-9.6535051927586199E-2</c:v>
                </c:pt>
                <c:pt idx="22875" formatCode="General">
                  <c:v>-9.0847424888931994E-2</c:v>
                </c:pt>
                <c:pt idx="22876" formatCode="General">
                  <c:v>-8.4022319685603905E-2</c:v>
                </c:pt>
                <c:pt idx="22877" formatCode="General">
                  <c:v>-7.5862990614732007E-2</c:v>
                </c:pt>
                <c:pt idx="22878" formatCode="General">
                  <c:v>-6.6869565860932095E-2</c:v>
                </c:pt>
                <c:pt idx="22879" formatCode="General">
                  <c:v>-5.7871281668268798E-2</c:v>
                </c:pt>
                <c:pt idx="22880" formatCode="General">
                  <c:v>-4.88820250186991E-2</c:v>
                </c:pt>
                <c:pt idx="22881" formatCode="General">
                  <c:v>-3.9307790186517699E-2</c:v>
                </c:pt>
                <c:pt idx="22882" formatCode="General">
                  <c:v>-2.8834490681010998E-2</c:v>
                </c:pt>
                <c:pt idx="22883" formatCode="General">
                  <c:v>-1.7601456454914E-2</c:v>
                </c:pt>
                <c:pt idx="22884" formatCode="General">
                  <c:v>-6.2130159408237398E-3</c:v>
                </c:pt>
                <c:pt idx="22885" formatCode="General">
                  <c:v>4.8777318961327597E-3</c:v>
                </c:pt>
                <c:pt idx="22886" formatCode="General">
                  <c:v>1.55203623162967E-2</c:v>
                </c:pt>
                <c:pt idx="22887" formatCode="General">
                  <c:v>2.51021992865323E-2</c:v>
                </c:pt>
                <c:pt idx="22888" formatCode="General">
                  <c:v>3.40880893252022E-2</c:v>
                </c:pt>
                <c:pt idx="22889" formatCode="General">
                  <c:v>4.33191892054577E-2</c:v>
                </c:pt>
                <c:pt idx="22890" formatCode="General">
                  <c:v>5.2301120725400801E-2</c:v>
                </c:pt>
                <c:pt idx="22891" formatCode="General">
                  <c:v>6.0475410411045101E-2</c:v>
                </c:pt>
                <c:pt idx="22892" formatCode="General">
                  <c:v>6.7265414881462302E-2</c:v>
                </c:pt>
                <c:pt idx="22893" formatCode="General">
                  <c:v>7.2542945920935201E-2</c:v>
                </c:pt>
                <c:pt idx="22894" formatCode="General">
                  <c:v>7.6373586489627499E-2</c:v>
                </c:pt>
                <c:pt idx="22895" formatCode="General">
                  <c:v>7.7963581771873097E-2</c:v>
                </c:pt>
                <c:pt idx="22896" formatCode="General">
                  <c:v>7.68572652987735E-2</c:v>
                </c:pt>
                <c:pt idx="22897" formatCode="General">
                  <c:v>7.4756240970962007E-2</c:v>
                </c:pt>
                <c:pt idx="22898" formatCode="General">
                  <c:v>7.3746683791208995E-2</c:v>
                </c:pt>
                <c:pt idx="22899" formatCode="General">
                  <c:v>7.4735592482195495E-2</c:v>
                </c:pt>
                <c:pt idx="22900" formatCode="General">
                  <c:v>7.8245412973994205E-2</c:v>
                </c:pt>
                <c:pt idx="22901" formatCode="General">
                  <c:v>8.4443998087001898E-2</c:v>
                </c:pt>
                <c:pt idx="22902" formatCode="General">
                  <c:v>9.32984711081878E-2</c:v>
                </c:pt>
                <c:pt idx="22903" formatCode="General">
                  <c:v>0.104047814544143</c:v>
                </c:pt>
                <c:pt idx="22904" formatCode="General">
                  <c:v>0.115927253817368</c:v>
                </c:pt>
                <c:pt idx="22905" formatCode="General">
                  <c:v>0.12912088299510699</c:v>
                </c:pt>
                <c:pt idx="22906" formatCode="General">
                  <c:v>0.143789680140639</c:v>
                </c:pt>
                <c:pt idx="22907" formatCode="General">
                  <c:v>0.15963304406597301</c:v>
                </c:pt>
                <c:pt idx="22908" formatCode="General">
                  <c:v>0.17612395861834099</c:v>
                </c:pt>
                <c:pt idx="22909" formatCode="General">
                  <c:v>0.19235508195399101</c:v>
                </c:pt>
                <c:pt idx="22910" formatCode="General">
                  <c:v>0.20770154014356801</c:v>
                </c:pt>
                <c:pt idx="22911" formatCode="General">
                  <c:v>0.22244232204102099</c:v>
                </c:pt>
                <c:pt idx="22912" formatCode="General">
                  <c:v>0.23701870906774999</c:v>
                </c:pt>
                <c:pt idx="22913" formatCode="General">
                  <c:v>0.251445406650604</c:v>
                </c:pt>
                <c:pt idx="22914" formatCode="General">
                  <c:v>0.26556103551019999</c:v>
                </c:pt>
                <c:pt idx="22915" formatCode="General">
                  <c:v>0.27963913303011301</c:v>
                </c:pt>
                <c:pt idx="22916" formatCode="General">
                  <c:v>0.29380565002255898</c:v>
                </c:pt>
                <c:pt idx="22917" formatCode="General">
                  <c:v>0.30773013925032</c:v>
                </c:pt>
                <c:pt idx="22918" formatCode="General">
                  <c:v>0.32069534508672998</c:v>
                </c:pt>
                <c:pt idx="22919" formatCode="General">
                  <c:v>0.33221139105757203</c:v>
                </c:pt>
                <c:pt idx="22920" formatCode="General">
                  <c:v>0.34301662866638599</c:v>
                </c:pt>
                <c:pt idx="22921" formatCode="General">
                  <c:v>0.35387503274958299</c:v>
                </c:pt>
                <c:pt idx="22922" formatCode="General">
                  <c:v>0.36486456161776898</c:v>
                </c:pt>
                <c:pt idx="22923" formatCode="General">
                  <c:v>0.375976393366732</c:v>
                </c:pt>
                <c:pt idx="22924" formatCode="General">
                  <c:v>0.38710786910404199</c:v>
                </c:pt>
                <c:pt idx="22925" formatCode="General">
                  <c:v>0.39786318410005</c:v>
                </c:pt>
                <c:pt idx="22926" formatCode="General">
                  <c:v>0.40735774982522699</c:v>
                </c:pt>
                <c:pt idx="22927" formatCode="General">
                  <c:v>0.414850704514094</c:v>
                </c:pt>
                <c:pt idx="22928" formatCode="General">
                  <c:v>0.42040525962686998</c:v>
                </c:pt>
                <c:pt idx="22929" formatCode="General">
                  <c:v>0.42451796933670499</c:v>
                </c:pt>
                <c:pt idx="22930" formatCode="General">
                  <c:v>0.42758220923285101</c:v>
                </c:pt>
                <c:pt idx="22931" formatCode="General">
                  <c:v>0.42994101299759702</c:v>
                </c:pt>
                <c:pt idx="22932" formatCode="General">
                  <c:v>0.43191076235282799</c:v>
                </c:pt>
                <c:pt idx="22933" formatCode="General">
                  <c:v>0.43342066416715502</c:v>
                </c:pt>
                <c:pt idx="22934" formatCode="General">
                  <c:v>0.43407853143908098</c:v>
                </c:pt>
                <c:pt idx="22935" formatCode="General">
                  <c:v>0.433957498892933</c:v>
                </c:pt>
                <c:pt idx="22936" formatCode="General">
                  <c:v>0.43335080974763701</c:v>
                </c:pt>
                <c:pt idx="22937" formatCode="General">
                  <c:v>0.43244337730451798</c:v>
                </c:pt>
                <c:pt idx="22938" formatCode="General">
                  <c:v>0.43111109273269199</c:v>
                </c:pt>
                <c:pt idx="22939" formatCode="General">
                  <c:v>0.42911003452850099</c:v>
                </c:pt>
                <c:pt idx="22940" formatCode="General">
                  <c:v>0.427253092629304</c:v>
                </c:pt>
                <c:pt idx="22941" formatCode="General">
                  <c:v>0.42661965265792301</c:v>
                </c:pt>
                <c:pt idx="22942" formatCode="General">
                  <c:v>0.42724167652053102</c:v>
                </c:pt>
                <c:pt idx="22943" formatCode="General">
                  <c:v>0.42854901185164002</c:v>
                </c:pt>
                <c:pt idx="22944" formatCode="General">
                  <c:v>0.43009127675986403</c:v>
                </c:pt>
                <c:pt idx="22945" formatCode="General">
                  <c:v>0.43158689614421297</c:v>
                </c:pt>
                <c:pt idx="22946" formatCode="General">
                  <c:v>0.43338880707401001</c:v>
                </c:pt>
                <c:pt idx="22947" formatCode="General">
                  <c:v>0.43594291716985101</c:v>
                </c:pt>
                <c:pt idx="22948" formatCode="General">
                  <c:v>0.438841153357164</c:v>
                </c:pt>
                <c:pt idx="22949" formatCode="General">
                  <c:v>0.44187276279906101</c:v>
                </c:pt>
                <c:pt idx="22950" formatCode="General">
                  <c:v>0.44488502690908999</c:v>
                </c:pt>
                <c:pt idx="22951" formatCode="General">
                  <c:v>0.44714723236290999</c:v>
                </c:pt>
                <c:pt idx="22952" formatCode="General">
                  <c:v>0.44828564050379099</c:v>
                </c:pt>
                <c:pt idx="22953" formatCode="General">
                  <c:v>0.44884526189231</c:v>
                </c:pt>
                <c:pt idx="22954" formatCode="General">
                  <c:v>0.44997231587085301</c:v>
                </c:pt>
                <c:pt idx="22955" formatCode="General">
                  <c:v>0.45274902578315102</c:v>
                </c:pt>
                <c:pt idx="22956" formatCode="General">
                  <c:v>0.45758465195671499</c:v>
                </c:pt>
                <c:pt idx="22957" formatCode="General">
                  <c:v>0.46435025684773501</c:v>
                </c:pt>
                <c:pt idx="22958" formatCode="General">
                  <c:v>0.47292710312226599</c:v>
                </c:pt>
                <c:pt idx="22959" formatCode="General">
                  <c:v>0.482986284151457</c:v>
                </c:pt>
                <c:pt idx="22960" formatCode="General">
                  <c:v>0.49414122980095598</c:v>
                </c:pt>
                <c:pt idx="22961" formatCode="General">
                  <c:v>0.50622657313020603</c:v>
                </c:pt>
                <c:pt idx="22962" formatCode="General">
                  <c:v>0.51862320676707097</c:v>
                </c:pt>
                <c:pt idx="22963" formatCode="General">
                  <c:v>0.53055191305142901</c:v>
                </c:pt>
                <c:pt idx="22964" formatCode="General">
                  <c:v>0.54165898084983999</c:v>
                </c:pt>
                <c:pt idx="22965" formatCode="General">
                  <c:v>0.55149737742403704</c:v>
                </c:pt>
                <c:pt idx="22966" formatCode="General">
                  <c:v>0.55929375830884398</c:v>
                </c:pt>
                <c:pt idx="22967" formatCode="General">
                  <c:v>0.564333655830634</c:v>
                </c:pt>
                <c:pt idx="22968" formatCode="General">
                  <c:v>0.56629644249027999</c:v>
                </c:pt>
                <c:pt idx="22969" formatCode="General">
                  <c:v>0.56511112723717105</c:v>
                </c:pt>
                <c:pt idx="22970" formatCode="General">
                  <c:v>0.56093961836206596</c:v>
                </c:pt>
                <c:pt idx="22971" formatCode="General">
                  <c:v>0.55382475786769403</c:v>
                </c:pt>
                <c:pt idx="22972" formatCode="General">
                  <c:v>0.54390752992027402</c:v>
                </c:pt>
                <c:pt idx="22973" formatCode="General">
                  <c:v>0.53184787627664698</c:v>
                </c:pt>
                <c:pt idx="22974" formatCode="General">
                  <c:v>0.51810723589015395</c:v>
                </c:pt>
                <c:pt idx="22975" formatCode="General">
                  <c:v>0.50325887034357897</c:v>
                </c:pt>
                <c:pt idx="22976" formatCode="General">
                  <c:v>0.48793184729689298</c:v>
                </c:pt>
                <c:pt idx="22977" formatCode="General">
                  <c:v>0.47257448904488197</c:v>
                </c:pt>
                <c:pt idx="22978" formatCode="General">
                  <c:v>0.45796152960870901</c:v>
                </c:pt>
                <c:pt idx="22979" formatCode="General">
                  <c:v>0.44466659147140097</c:v>
                </c:pt>
                <c:pt idx="22980" formatCode="General">
                  <c:v>0.43291499621250201</c:v>
                </c:pt>
                <c:pt idx="22981" formatCode="General">
                  <c:v>0.422743521869623</c:v>
                </c:pt>
                <c:pt idx="22982" formatCode="General">
                  <c:v>0.414122938534211</c:v>
                </c:pt>
                <c:pt idx="22983" formatCode="General">
                  <c:v>0.40706405477437702</c:v>
                </c:pt>
                <c:pt idx="22984" formatCode="General">
                  <c:v>0.40153805861963399</c:v>
                </c:pt>
                <c:pt idx="22985" formatCode="General">
                  <c:v>0.39740103122946902</c:v>
                </c:pt>
                <c:pt idx="22986" formatCode="General">
                  <c:v>0.39444203701956798</c:v>
                </c:pt>
                <c:pt idx="22987" formatCode="General">
                  <c:v>0.39264902128352902</c:v>
                </c:pt>
                <c:pt idx="22988" formatCode="General">
                  <c:v>0.39199289917798502</c:v>
                </c:pt>
                <c:pt idx="22989" formatCode="General">
                  <c:v>0.39245370551967101</c:v>
                </c:pt>
                <c:pt idx="22990" formatCode="General">
                  <c:v>0.39407182010039898</c:v>
                </c:pt>
                <c:pt idx="22991" formatCode="General">
                  <c:v>0.39641905941743899</c:v>
                </c:pt>
                <c:pt idx="22992" formatCode="General">
                  <c:v>0.398899224586032</c:v>
                </c:pt>
                <c:pt idx="22993" formatCode="General">
                  <c:v>0.40138339446174498</c:v>
                </c:pt>
                <c:pt idx="22994" formatCode="General">
                  <c:v>0.40384128132483199</c:v>
                </c:pt>
                <c:pt idx="22995" formatCode="General">
                  <c:v>0.40602333968481003</c:v>
                </c:pt>
                <c:pt idx="22996" formatCode="General">
                  <c:v>0.40767862573567198</c:v>
                </c:pt>
                <c:pt idx="22997" formatCode="General">
                  <c:v>0.408668357693517</c:v>
                </c:pt>
                <c:pt idx="22998" formatCode="General">
                  <c:v>0.40865349215560298</c:v>
                </c:pt>
                <c:pt idx="22999" formatCode="General">
                  <c:v>0.40699427253836901</c:v>
                </c:pt>
                <c:pt idx="23000" formatCode="General">
                  <c:v>0.40328651867031701</c:v>
                </c:pt>
                <c:pt idx="23001" formatCode="General">
                  <c:v>0.39758228693858499</c:v>
                </c:pt>
                <c:pt idx="23002" formatCode="General">
                  <c:v>0.39009735650449601</c:v>
                </c:pt>
                <c:pt idx="23003" formatCode="General">
                  <c:v>0.38095114403665198</c:v>
                </c:pt>
                <c:pt idx="23004" formatCode="General">
                  <c:v>0.37024545386760499</c:v>
                </c:pt>
                <c:pt idx="23005" formatCode="General">
                  <c:v>0.35829264585274001</c:v>
                </c:pt>
                <c:pt idx="23006" formatCode="General">
                  <c:v>0.34547539788512099</c:v>
                </c:pt>
                <c:pt idx="23007" formatCode="General">
                  <c:v>0.33173845164062798</c:v>
                </c:pt>
                <c:pt idx="23008" formatCode="General">
                  <c:v>0.317388592630785</c:v>
                </c:pt>
                <c:pt idx="23009" formatCode="General">
                  <c:v>0.30330002199376199</c:v>
                </c:pt>
                <c:pt idx="23010" formatCode="General">
                  <c:v>0.28954700465232303</c:v>
                </c:pt>
                <c:pt idx="23011" formatCode="General">
                  <c:v>0.27578550299117</c:v>
                </c:pt>
                <c:pt idx="23012" formatCode="General">
                  <c:v>0.262139235666284</c:v>
                </c:pt>
                <c:pt idx="23013" formatCode="General">
                  <c:v>0.249121764724647</c:v>
                </c:pt>
                <c:pt idx="23014" formatCode="General">
                  <c:v>0.237151613098362</c:v>
                </c:pt>
                <c:pt idx="23015" formatCode="General">
                  <c:v>0.226295430542406</c:v>
                </c:pt>
                <c:pt idx="23016" formatCode="General">
                  <c:v>0.216443775791412</c:v>
                </c:pt>
                <c:pt idx="23017" formatCode="General">
                  <c:v>0.20742146215364901</c:v>
                </c:pt>
                <c:pt idx="23018" formatCode="General">
                  <c:v>0.199217594639889</c:v>
                </c:pt>
                <c:pt idx="23019" formatCode="General">
                  <c:v>0.19273553767693499</c:v>
                </c:pt>
                <c:pt idx="23020" formatCode="General">
                  <c:v>0.18881341378049299</c:v>
                </c:pt>
                <c:pt idx="23021" formatCode="General">
                  <c:v>0.186687735212346</c:v>
                </c:pt>
                <c:pt idx="23022" formatCode="General">
                  <c:v>0.18494592318193401</c:v>
                </c:pt>
                <c:pt idx="23023" formatCode="General">
                  <c:v>0.18359400389129099</c:v>
                </c:pt>
                <c:pt idx="23024" formatCode="General">
                  <c:v>0.18328989859645101</c:v>
                </c:pt>
                <c:pt idx="23025" formatCode="General">
                  <c:v>0.18400967603457899</c:v>
                </c:pt>
                <c:pt idx="23026" formatCode="General">
                  <c:v>0.18541283328749</c:v>
                </c:pt>
                <c:pt idx="23027" formatCode="General">
                  <c:v>0.186755317067264</c:v>
                </c:pt>
                <c:pt idx="23028" formatCode="General">
                  <c:v>0.187737000891464</c:v>
                </c:pt>
                <c:pt idx="23029" formatCode="General">
                  <c:v>0.18889463242920701</c:v>
                </c:pt>
                <c:pt idx="23030" formatCode="General">
                  <c:v>0.19018256025598301</c:v>
                </c:pt>
                <c:pt idx="23031" formatCode="General">
                  <c:v>0.190770489136243</c:v>
                </c:pt>
                <c:pt idx="23032" formatCode="General">
                  <c:v>0.19071441965257499</c:v>
                </c:pt>
                <c:pt idx="23033" formatCode="General">
                  <c:v>0.190025755995854</c:v>
                </c:pt>
                <c:pt idx="23034" formatCode="General">
                  <c:v>0.188283364623964</c:v>
                </c:pt>
                <c:pt idx="23035" formatCode="General">
                  <c:v>0.18613633747170899</c:v>
                </c:pt>
                <c:pt idx="23036" formatCode="General">
                  <c:v>0.18367152172364801</c:v>
                </c:pt>
                <c:pt idx="23037" formatCode="General">
                  <c:v>0.18023787462456101</c:v>
                </c:pt>
                <c:pt idx="23038" formatCode="General">
                  <c:v>0.176174531581578</c:v>
                </c:pt>
                <c:pt idx="23039" formatCode="General">
                  <c:v>0.17141225805582699</c:v>
                </c:pt>
                <c:pt idx="23040" formatCode="General">
                  <c:v>0.16543911113850501</c:v>
                </c:pt>
                <c:pt idx="23041" formatCode="General">
                  <c:v>0.15870379657046399</c:v>
                </c:pt>
                <c:pt idx="23042" formatCode="General">
                  <c:v>0.152465194714893</c:v>
                </c:pt>
                <c:pt idx="23043" formatCode="General">
                  <c:v>0.14756157590353999</c:v>
                </c:pt>
                <c:pt idx="23044" formatCode="General">
                  <c:v>0.14316992849631899</c:v>
                </c:pt>
                <c:pt idx="23045" formatCode="General">
                  <c:v>0.13810955917422699</c:v>
                </c:pt>
                <c:pt idx="23046" formatCode="General">
                  <c:v>0.13170352051317299</c:v>
                </c:pt>
                <c:pt idx="23047" formatCode="General">
                  <c:v>0.123490464757586</c:v>
                </c:pt>
                <c:pt idx="23048" formatCode="General">
                  <c:v>0.11283498529371901</c:v>
                </c:pt>
                <c:pt idx="23049" formatCode="General">
                  <c:v>9.9235467775342506E-2</c:v>
                </c:pt>
                <c:pt idx="23050" formatCode="General">
                  <c:v>8.24978829262554E-2</c:v>
                </c:pt>
                <c:pt idx="23051" formatCode="General">
                  <c:v>6.2597815994137898E-2</c:v>
                </c:pt>
                <c:pt idx="23052" formatCode="General">
                  <c:v>4.0244829359807797E-2</c:v>
                </c:pt>
                <c:pt idx="23053" formatCode="General">
                  <c:v>1.5669354658279799E-2</c:v>
                </c:pt>
                <c:pt idx="23054" formatCode="General">
                  <c:v>-1.1141933523038701E-2</c:v>
                </c:pt>
                <c:pt idx="23055" formatCode="General">
                  <c:v>-3.8397347192175101E-2</c:v>
                </c:pt>
                <c:pt idx="23056" formatCode="General">
                  <c:v>-6.3852834774731596E-2</c:v>
                </c:pt>
                <c:pt idx="23057" formatCode="General">
                  <c:v>-8.6594927544784803E-2</c:v>
                </c:pt>
                <c:pt idx="23058" formatCode="General">
                  <c:v>-0.10650573818688799</c:v>
                </c:pt>
                <c:pt idx="23059" formatCode="General">
                  <c:v>-0.1237122240774</c:v>
                </c:pt>
                <c:pt idx="23060" formatCode="General">
                  <c:v>-0.13845694276100601</c:v>
                </c:pt>
                <c:pt idx="23061" formatCode="General">
                  <c:v>-0.150835238811447</c:v>
                </c:pt>
                <c:pt idx="23062" formatCode="General">
                  <c:v>-0.16044930755942699</c:v>
                </c:pt>
                <c:pt idx="23063" formatCode="General">
                  <c:v>-0.167262519628323</c:v>
                </c:pt>
                <c:pt idx="23064" formatCode="General">
                  <c:v>-0.172008814602848</c:v>
                </c:pt>
                <c:pt idx="23065" formatCode="General">
                  <c:v>-0.175438788043525</c:v>
                </c:pt>
                <c:pt idx="23066" formatCode="General">
                  <c:v>-0.17777436492155799</c:v>
                </c:pt>
                <c:pt idx="23067" formatCode="General">
                  <c:v>-0.178783280218589</c:v>
                </c:pt>
                <c:pt idx="23068" formatCode="General">
                  <c:v>-0.17868193127159199</c:v>
                </c:pt>
                <c:pt idx="23069" formatCode="General">
                  <c:v>-0.17806782624081499</c:v>
                </c:pt>
                <c:pt idx="23070" formatCode="General">
                  <c:v>-0.17688101870960801</c:v>
                </c:pt>
                <c:pt idx="23071" formatCode="General">
                  <c:v>-0.17503922578887601</c:v>
                </c:pt>
                <c:pt idx="23072" formatCode="General">
                  <c:v>-0.17301724921738801</c:v>
                </c:pt>
                <c:pt idx="23073" formatCode="General">
                  <c:v>-0.17135965312234799</c:v>
                </c:pt>
                <c:pt idx="23074" formatCode="General">
                  <c:v>-0.17053974147071099</c:v>
                </c:pt>
                <c:pt idx="23075" formatCode="General">
                  <c:v>-0.17092558882112799</c:v>
                </c:pt>
                <c:pt idx="23076" formatCode="General">
                  <c:v>-0.17218604673559501</c:v>
                </c:pt>
                <c:pt idx="23077" formatCode="General">
                  <c:v>-0.17384806258490201</c:v>
                </c:pt>
                <c:pt idx="23078" formatCode="General">
                  <c:v>-0.17640760826539201</c:v>
                </c:pt>
                <c:pt idx="23079" formatCode="General">
                  <c:v>-0.18034846231792201</c:v>
                </c:pt>
                <c:pt idx="23080" formatCode="General">
                  <c:v>-0.18542797641220499</c:v>
                </c:pt>
                <c:pt idx="23081" formatCode="General">
                  <c:v>-0.19140016225571699</c:v>
                </c:pt>
                <c:pt idx="23082" formatCode="General">
                  <c:v>-0.198445562432678</c:v>
                </c:pt>
                <c:pt idx="23083" formatCode="General">
                  <c:v>-0.206213291494798</c:v>
                </c:pt>
                <c:pt idx="23084" formatCode="General">
                  <c:v>-0.21433541034159201</c:v>
                </c:pt>
                <c:pt idx="23085" formatCode="General">
                  <c:v>-0.22287565881907301</c:v>
                </c:pt>
                <c:pt idx="23086" formatCode="General">
                  <c:v>-0.23190450979500399</c:v>
                </c:pt>
                <c:pt idx="23087" formatCode="General">
                  <c:v>-0.241412898517608</c:v>
                </c:pt>
                <c:pt idx="23088" formatCode="General">
                  <c:v>-0.25093225965303201</c:v>
                </c:pt>
                <c:pt idx="23089" formatCode="General">
                  <c:v>-0.26008782305664102</c:v>
                </c:pt>
                <c:pt idx="23090" formatCode="General">
                  <c:v>-0.26846895256554898</c:v>
                </c:pt>
                <c:pt idx="23091" formatCode="General">
                  <c:v>-0.27561028049145297</c:v>
                </c:pt>
                <c:pt idx="23092" formatCode="General">
                  <c:v>-0.28163157999518301</c:v>
                </c:pt>
                <c:pt idx="23093" formatCode="General">
                  <c:v>-0.28711077571048899</c:v>
                </c:pt>
                <c:pt idx="23094" formatCode="General">
                  <c:v>-0.29274862505743399</c:v>
                </c:pt>
                <c:pt idx="23095" formatCode="General">
                  <c:v>-0.29909999927523101</c:v>
                </c:pt>
                <c:pt idx="23096" formatCode="General">
                  <c:v>-0.30618673885159198</c:v>
                </c:pt>
                <c:pt idx="23097" formatCode="General">
                  <c:v>-0.31278381192617499</c:v>
                </c:pt>
                <c:pt idx="23098" formatCode="General">
                  <c:v>-0.316825949468652</c:v>
                </c:pt>
                <c:pt idx="23099" formatCode="General">
                  <c:v>-0.31856477761739699</c:v>
                </c:pt>
                <c:pt idx="23100" formatCode="General">
                  <c:v>-0.31928493347503101</c:v>
                </c:pt>
                <c:pt idx="23101" formatCode="General">
                  <c:v>-0.319121380327896</c:v>
                </c:pt>
                <c:pt idx="23102" formatCode="General">
                  <c:v>-0.31849595573205203</c:v>
                </c:pt>
                <c:pt idx="23103" formatCode="General">
                  <c:v>-0.31734981929177603</c:v>
                </c:pt>
                <c:pt idx="23104" formatCode="General">
                  <c:v>-0.31521860784664701</c:v>
                </c:pt>
                <c:pt idx="23105" formatCode="General">
                  <c:v>-0.31273183425953999</c:v>
                </c:pt>
                <c:pt idx="23106" formatCode="General">
                  <c:v>-0.310623608424761</c:v>
                </c:pt>
                <c:pt idx="23107" formatCode="General">
                  <c:v>-0.30863320656904802</c:v>
                </c:pt>
                <c:pt idx="23108" formatCode="General">
                  <c:v>-0.30647768689486898</c:v>
                </c:pt>
                <c:pt idx="23109" formatCode="General">
                  <c:v>-0.30417060481771102</c:v>
                </c:pt>
                <c:pt idx="23110" formatCode="General">
                  <c:v>-0.30168075287417201</c:v>
                </c:pt>
                <c:pt idx="23111" formatCode="General">
                  <c:v>-0.29923557839349701</c:v>
                </c:pt>
                <c:pt idx="23112" formatCode="General">
                  <c:v>-0.29736507226741099</c:v>
                </c:pt>
                <c:pt idx="23113" formatCode="General">
                  <c:v>-0.29653240023812799</c:v>
                </c:pt>
                <c:pt idx="23114" formatCode="General">
                  <c:v>-0.29636150516828103</c:v>
                </c:pt>
                <c:pt idx="23115" formatCode="General">
                  <c:v>-0.29602877697351498</c:v>
                </c:pt>
                <c:pt idx="23116" formatCode="General">
                  <c:v>-0.295402428978917</c:v>
                </c:pt>
                <c:pt idx="23117" formatCode="General">
                  <c:v>-0.29469912163619999</c:v>
                </c:pt>
                <c:pt idx="23118" formatCode="General">
                  <c:v>-0.293591960721169</c:v>
                </c:pt>
                <c:pt idx="23119" formatCode="General">
                  <c:v>-0.29128328242027801</c:v>
                </c:pt>
                <c:pt idx="23120" formatCode="General">
                  <c:v>-0.287582895954763</c:v>
                </c:pt>
                <c:pt idx="23121" formatCode="General">
                  <c:v>-0.283131648044462</c:v>
                </c:pt>
                <c:pt idx="23122" formatCode="General">
                  <c:v>-0.27875752842478502</c:v>
                </c:pt>
                <c:pt idx="23123" formatCode="General">
                  <c:v>-0.27529972658766699</c:v>
                </c:pt>
                <c:pt idx="23124" formatCode="General">
                  <c:v>-0.27314040906446102</c:v>
                </c:pt>
                <c:pt idx="23125" formatCode="General">
                  <c:v>-0.271566175777745</c:v>
                </c:pt>
                <c:pt idx="23126" formatCode="General">
                  <c:v>-0.269509561304974</c:v>
                </c:pt>
                <c:pt idx="23127" formatCode="General">
                  <c:v>-0.26704283096209802</c:v>
                </c:pt>
                <c:pt idx="23128" formatCode="General">
                  <c:v>-0.26464877659568498</c:v>
                </c:pt>
                <c:pt idx="23129" formatCode="General">
                  <c:v>-0.26199655340122602</c:v>
                </c:pt>
                <c:pt idx="23130" formatCode="General">
                  <c:v>-0.25865863408186701</c:v>
                </c:pt>
                <c:pt idx="23131" formatCode="General">
                  <c:v>-0.25489284550601599</c:v>
                </c:pt>
                <c:pt idx="23132" formatCode="General">
                  <c:v>-0.25139662407538699</c:v>
                </c:pt>
                <c:pt idx="23133" formatCode="General">
                  <c:v>-0.24809061235643401</c:v>
                </c:pt>
                <c:pt idx="23134" formatCode="General">
                  <c:v>-0.24446721500732499</c:v>
                </c:pt>
                <c:pt idx="23135" formatCode="General">
                  <c:v>-0.24106283248347199</c:v>
                </c:pt>
                <c:pt idx="23136" formatCode="General">
                  <c:v>-0.23864259108622499</c:v>
                </c:pt>
                <c:pt idx="23137" formatCode="General">
                  <c:v>-0.23742094642443501</c:v>
                </c:pt>
                <c:pt idx="23138" formatCode="General">
                  <c:v>-0.23763048666940501</c:v>
                </c:pt>
                <c:pt idx="23139" formatCode="General">
                  <c:v>-0.23829973946362901</c:v>
                </c:pt>
                <c:pt idx="23140" formatCode="General">
                  <c:v>-0.23796367218151801</c:v>
                </c:pt>
                <c:pt idx="23141" formatCode="General">
                  <c:v>-0.23713132837902301</c:v>
                </c:pt>
                <c:pt idx="23142" formatCode="General">
                  <c:v>-0.236408497060343</c:v>
                </c:pt>
                <c:pt idx="23143" formatCode="General">
                  <c:v>-0.235061216019225</c:v>
                </c:pt>
                <c:pt idx="23144" formatCode="General">
                  <c:v>-0.23241164930921501</c:v>
                </c:pt>
                <c:pt idx="23145" formatCode="General">
                  <c:v>-0.228068023398146</c:v>
                </c:pt>
                <c:pt idx="23146" formatCode="General">
                  <c:v>-0.221663416561796</c:v>
                </c:pt>
                <c:pt idx="23147" formatCode="General">
                  <c:v>-0.21278073894711999</c:v>
                </c:pt>
                <c:pt idx="23148" formatCode="General">
                  <c:v>-0.20157751912975799</c:v>
                </c:pt>
                <c:pt idx="23149" formatCode="General">
                  <c:v>-0.188855566692714</c:v>
                </c:pt>
                <c:pt idx="23150" formatCode="General">
                  <c:v>-0.17572551317967</c:v>
                </c:pt>
                <c:pt idx="23151" formatCode="General">
                  <c:v>-0.16353043267518999</c:v>
                </c:pt>
                <c:pt idx="23152" formatCode="General">
                  <c:v>-0.15364262592924099</c:v>
                </c:pt>
                <c:pt idx="23153" formatCode="General">
                  <c:v>-0.146436400655274</c:v>
                </c:pt>
                <c:pt idx="23154" formatCode="General">
                  <c:v>-0.14087702619647799</c:v>
                </c:pt>
                <c:pt idx="23155" formatCode="General">
                  <c:v>-0.13560658804342199</c:v>
                </c:pt>
                <c:pt idx="23156" formatCode="General">
                  <c:v>-0.130349151851478</c:v>
                </c:pt>
                <c:pt idx="23157" formatCode="General">
                  <c:v>-0.12559705350810299</c:v>
                </c:pt>
                <c:pt idx="23158" formatCode="General">
                  <c:v>-0.121569223637784</c:v>
                </c:pt>
                <c:pt idx="23159" formatCode="General">
                  <c:v>-0.118383388625266</c:v>
                </c:pt>
                <c:pt idx="23160" formatCode="General">
                  <c:v>-0.115910791750995</c:v>
                </c:pt>
                <c:pt idx="23161" formatCode="General">
                  <c:v>-0.11408783777657799</c:v>
                </c:pt>
                <c:pt idx="23162" formatCode="General">
                  <c:v>-0.112886239069115</c:v>
                </c:pt>
                <c:pt idx="23163" formatCode="General">
                  <c:v>-0.112251562512121</c:v>
                </c:pt>
                <c:pt idx="23164" formatCode="General">
                  <c:v>-0.112256527242429</c:v>
                </c:pt>
                <c:pt idx="23165" formatCode="General">
                  <c:v>-0.112660338522097</c:v>
                </c:pt>
                <c:pt idx="23166" formatCode="General">
                  <c:v>-0.113474825476303</c:v>
                </c:pt>
                <c:pt idx="23167" formatCode="General">
                  <c:v>-0.11466743061890899</c:v>
                </c:pt>
                <c:pt idx="23168" formatCode="General">
                  <c:v>-0.11529752163142901</c:v>
                </c:pt>
                <c:pt idx="23169" formatCode="General">
                  <c:v>-0.115036124126546</c:v>
                </c:pt>
                <c:pt idx="23170" formatCode="General">
                  <c:v>-0.11435401510545599</c:v>
                </c:pt>
                <c:pt idx="23171" formatCode="General">
                  <c:v>-0.113257240596462</c:v>
                </c:pt>
                <c:pt idx="23172" formatCode="General">
                  <c:v>-0.111289887895717</c:v>
                </c:pt>
                <c:pt idx="23173" formatCode="General">
                  <c:v>-0.108253565858986</c:v>
                </c:pt>
                <c:pt idx="23174" formatCode="General">
                  <c:v>-0.10422137502175199</c:v>
                </c:pt>
                <c:pt idx="23175" formatCode="General">
                  <c:v>-9.8669804031347702E-2</c:v>
                </c:pt>
                <c:pt idx="23176" formatCode="General">
                  <c:v>-9.0949489336278E-2</c:v>
                </c:pt>
                <c:pt idx="23177" formatCode="General">
                  <c:v>-8.1081642959900696E-2</c:v>
                </c:pt>
                <c:pt idx="23178" formatCode="General">
                  <c:v>-6.9705509848444994E-2</c:v>
                </c:pt>
                <c:pt idx="23179" formatCode="General">
                  <c:v>-5.7929007883138803E-2</c:v>
                </c:pt>
                <c:pt idx="23180" formatCode="General">
                  <c:v>-4.6982468652228902E-2</c:v>
                </c:pt>
                <c:pt idx="23181" formatCode="General">
                  <c:v>-3.7586215026746701E-2</c:v>
                </c:pt>
                <c:pt idx="23182" formatCode="General">
                  <c:v>-2.9700491743848801E-2</c:v>
                </c:pt>
                <c:pt idx="23183" formatCode="General">
                  <c:v>-2.30875974140748E-2</c:v>
                </c:pt>
                <c:pt idx="23184" formatCode="General">
                  <c:v>-1.76751640812998E-2</c:v>
                </c:pt>
                <c:pt idx="23185" formatCode="General">
                  <c:v>-1.3496883695372001E-2</c:v>
                </c:pt>
                <c:pt idx="23186" formatCode="General">
                  <c:v>-9.9465296699987396E-3</c:v>
                </c:pt>
                <c:pt idx="23187" formatCode="General">
                  <c:v>-5.9716999342904501E-3</c:v>
                </c:pt>
                <c:pt idx="23188" formatCode="General">
                  <c:v>-1.44605643237782E-3</c:v>
                </c:pt>
                <c:pt idx="23189" formatCode="General">
                  <c:v>3.0281424469024501E-3</c:v>
                </c:pt>
                <c:pt idx="23190" formatCode="General">
                  <c:v>7.1348224321300599E-3</c:v>
                </c:pt>
                <c:pt idx="23191" formatCode="General">
                  <c:v>1.0935921275298801E-2</c:v>
                </c:pt>
                <c:pt idx="23192" formatCode="General">
                  <c:v>1.4469280612710101E-2</c:v>
                </c:pt>
                <c:pt idx="23193" formatCode="General">
                  <c:v>1.77243374796455E-2</c:v>
                </c:pt>
                <c:pt idx="23194" formatCode="General">
                  <c:v>2.0709248518776101E-2</c:v>
                </c:pt>
                <c:pt idx="23195" formatCode="General">
                  <c:v>2.3364852567588901E-2</c:v>
                </c:pt>
                <c:pt idx="23196" formatCode="General">
                  <c:v>2.57122085267543E-2</c:v>
                </c:pt>
                <c:pt idx="23197" formatCode="General">
                  <c:v>2.7440578125446501E-2</c:v>
                </c:pt>
                <c:pt idx="23198" formatCode="General">
                  <c:v>2.7997628318067399E-2</c:v>
                </c:pt>
                <c:pt idx="23199" formatCode="General">
                  <c:v>2.76036846343834E-2</c:v>
                </c:pt>
                <c:pt idx="23200" formatCode="General">
                  <c:v>2.7064200874441301E-2</c:v>
                </c:pt>
                <c:pt idx="23201" formatCode="General">
                  <c:v>2.6992744320327802E-2</c:v>
                </c:pt>
                <c:pt idx="23202" formatCode="General">
                  <c:v>2.7815482940690001E-2</c:v>
                </c:pt>
                <c:pt idx="23203" formatCode="General">
                  <c:v>2.9628698788338102E-2</c:v>
                </c:pt>
                <c:pt idx="23204" formatCode="General">
                  <c:v>3.2183565899621798E-2</c:v>
                </c:pt>
                <c:pt idx="23205" formatCode="General">
                  <c:v>3.5270259590613397E-2</c:v>
                </c:pt>
                <c:pt idx="23206" formatCode="General">
                  <c:v>3.8880015392948698E-2</c:v>
                </c:pt>
                <c:pt idx="23207" formatCode="General">
                  <c:v>4.3079750645356803E-2</c:v>
                </c:pt>
                <c:pt idx="23208" formatCode="General">
                  <c:v>4.8079416997319997E-2</c:v>
                </c:pt>
                <c:pt idx="23209" formatCode="General">
                  <c:v>5.43345032425126E-2</c:v>
                </c:pt>
                <c:pt idx="23210" formatCode="General">
                  <c:v>6.2130587127531701E-2</c:v>
                </c:pt>
                <c:pt idx="23211" formatCode="General">
                  <c:v>7.1051122009138004E-2</c:v>
                </c:pt>
                <c:pt idx="23212" formatCode="General">
                  <c:v>8.0180672672383504E-2</c:v>
                </c:pt>
                <c:pt idx="23213" formatCode="General">
                  <c:v>8.9080828710047605E-2</c:v>
                </c:pt>
                <c:pt idx="23214" formatCode="General">
                  <c:v>9.7333370539852804E-2</c:v>
                </c:pt>
                <c:pt idx="23215" formatCode="General">
                  <c:v>0.105077641223603</c:v>
                </c:pt>
                <c:pt idx="23216" formatCode="General">
                  <c:v>0.112979371433827</c:v>
                </c:pt>
                <c:pt idx="23217" formatCode="General">
                  <c:v>0.120918078309598</c:v>
                </c:pt>
                <c:pt idx="23218" formatCode="General">
                  <c:v>0.128360573387132</c:v>
                </c:pt>
                <c:pt idx="23219" formatCode="General">
                  <c:v>0.13480312345134099</c:v>
                </c:pt>
                <c:pt idx="23220" formatCode="General">
                  <c:v>0.13994650450927501</c:v>
                </c:pt>
                <c:pt idx="23221" formatCode="General">
                  <c:v>0.14363969421764899</c:v>
                </c:pt>
                <c:pt idx="23222" formatCode="General">
                  <c:v>0.146253342305072</c:v>
                </c:pt>
                <c:pt idx="23223" formatCode="General">
                  <c:v>0.14810204323583601</c:v>
                </c:pt>
                <c:pt idx="23224" formatCode="General">
                  <c:v>0.148462477266675</c:v>
                </c:pt>
                <c:pt idx="23225" formatCode="General">
                  <c:v>0.14693048945113499</c:v>
                </c:pt>
                <c:pt idx="23226" formatCode="General">
                  <c:v>0.14380648946833899</c:v>
                </c:pt>
                <c:pt idx="23227" formatCode="General">
                  <c:v>0.13928195799961099</c:v>
                </c:pt>
                <c:pt idx="23228" formatCode="General">
                  <c:v>0.13390876235510901</c:v>
                </c:pt>
                <c:pt idx="23229" formatCode="General">
                  <c:v>0.128457294004931</c:v>
                </c:pt>
                <c:pt idx="23230" formatCode="General">
                  <c:v>0.12347096319886</c:v>
                </c:pt>
                <c:pt idx="23231" formatCode="General">
                  <c:v>0.11930938430835</c:v>
                </c:pt>
                <c:pt idx="23232" formatCode="General">
                  <c:v>0.116375505613313</c:v>
                </c:pt>
                <c:pt idx="23233" formatCode="General">
                  <c:v>0.1147553740749</c:v>
                </c:pt>
                <c:pt idx="23234" formatCode="General">
                  <c:v>0.11396620986816799</c:v>
                </c:pt>
                <c:pt idx="23235" formatCode="General">
                  <c:v>0.113447526887964</c:v>
                </c:pt>
                <c:pt idx="23236" formatCode="General">
                  <c:v>0.113176741558611</c:v>
                </c:pt>
                <c:pt idx="23237" formatCode="General">
                  <c:v>0.11390833176319599</c:v>
                </c:pt>
                <c:pt idx="23238" formatCode="General">
                  <c:v>0.116162936469924</c:v>
                </c:pt>
                <c:pt idx="23239" formatCode="General">
                  <c:v>0.119541045978726</c:v>
                </c:pt>
                <c:pt idx="23240" formatCode="General">
                  <c:v>0.123274974962314</c:v>
                </c:pt>
                <c:pt idx="23241" formatCode="General">
                  <c:v>0.12632081443167401</c:v>
                </c:pt>
                <c:pt idx="23242" formatCode="General">
                  <c:v>0.12752121153287399</c:v>
                </c:pt>
                <c:pt idx="23243" formatCode="General">
                  <c:v>0.126562807157553</c:v>
                </c:pt>
                <c:pt idx="23244" formatCode="General">
                  <c:v>0.124252619372218</c:v>
                </c:pt>
                <c:pt idx="23245" formatCode="General">
                  <c:v>0.121529440413419</c:v>
                </c:pt>
                <c:pt idx="23246" formatCode="General">
                  <c:v>0.118953390887166</c:v>
                </c:pt>
                <c:pt idx="23247" formatCode="General">
                  <c:v>0.11664843544002</c:v>
                </c:pt>
                <c:pt idx="23248" formatCode="General">
                  <c:v>0.114383937530084</c:v>
                </c:pt>
                <c:pt idx="23249" formatCode="General">
                  <c:v>0.112260910967902</c:v>
                </c:pt>
                <c:pt idx="23250" formatCode="General">
                  <c:v>0.11090471871235</c:v>
                </c:pt>
                <c:pt idx="23251" formatCode="General">
                  <c:v>0.110743326030349</c:v>
                </c:pt>
                <c:pt idx="23252" formatCode="General">
                  <c:v>0.110801878644401</c:v>
                </c:pt>
                <c:pt idx="23253" formatCode="General">
                  <c:v>0.109898753544038</c:v>
                </c:pt>
                <c:pt idx="23254" formatCode="General">
                  <c:v>0.10812658914885601</c:v>
                </c:pt>
                <c:pt idx="23255" formatCode="General">
                  <c:v>0.105866314864969</c:v>
                </c:pt>
                <c:pt idx="23256" formatCode="General">
                  <c:v>0.103706504113147</c:v>
                </c:pt>
                <c:pt idx="23257" formatCode="General">
                  <c:v>0.102219136764237</c:v>
                </c:pt>
                <c:pt idx="23258" formatCode="General">
                  <c:v>0.101417568521995</c:v>
                </c:pt>
                <c:pt idx="23259" formatCode="General">
                  <c:v>0.10121555797059401</c:v>
                </c:pt>
                <c:pt idx="23260" formatCode="General">
                  <c:v>0.10140045825408001</c:v>
                </c:pt>
                <c:pt idx="23261" formatCode="General">
                  <c:v>0.101254513361449</c:v>
                </c:pt>
                <c:pt idx="23262" formatCode="General">
                  <c:v>0.10037449219209101</c:v>
                </c:pt>
                <c:pt idx="23263" formatCode="General">
                  <c:v>9.9455179241524402E-2</c:v>
                </c:pt>
                <c:pt idx="23264" formatCode="General">
                  <c:v>9.9360948347667399E-2</c:v>
                </c:pt>
                <c:pt idx="23265" formatCode="General">
                  <c:v>0.10037819831417</c:v>
                </c:pt>
                <c:pt idx="23266" formatCode="General">
                  <c:v>0.102319272157396</c:v>
                </c:pt>
                <c:pt idx="23267" formatCode="General">
                  <c:v>0.104681438026736</c:v>
                </c:pt>
                <c:pt idx="23268" formatCode="General">
                  <c:v>0.10686681683882</c:v>
                </c:pt>
                <c:pt idx="23269" formatCode="General">
                  <c:v>0.108280897025316</c:v>
                </c:pt>
                <c:pt idx="23270" formatCode="General">
                  <c:v>0.108680395237181</c:v>
                </c:pt>
                <c:pt idx="23271" formatCode="General">
                  <c:v>0.10806259838646</c:v>
                </c:pt>
                <c:pt idx="23272" formatCode="General">
                  <c:v>0.106542502274932</c:v>
                </c:pt>
                <c:pt idx="23273" formatCode="General">
                  <c:v>0.10479188553572499</c:v>
                </c:pt>
                <c:pt idx="23274" formatCode="General">
                  <c:v>0.103702874261769</c:v>
                </c:pt>
                <c:pt idx="23275" formatCode="General">
                  <c:v>0.103382575800161</c:v>
                </c:pt>
                <c:pt idx="23276" formatCode="General">
                  <c:v>0.10248278679414501</c:v>
                </c:pt>
                <c:pt idx="23277" formatCode="General">
                  <c:v>9.9734648889020602E-2</c:v>
                </c:pt>
                <c:pt idx="23278" formatCode="General">
                  <c:v>9.5447204860712703E-2</c:v>
                </c:pt>
                <c:pt idx="23279" formatCode="General">
                  <c:v>9.0425645633299703E-2</c:v>
                </c:pt>
                <c:pt idx="23280" formatCode="General">
                  <c:v>8.5316484030822204E-2</c:v>
                </c:pt>
                <c:pt idx="23281" formatCode="General">
                  <c:v>8.0432812509612706E-2</c:v>
                </c:pt>
                <c:pt idx="23282" formatCode="General">
                  <c:v>7.58342194910296E-2</c:v>
                </c:pt>
                <c:pt idx="23283" formatCode="General">
                  <c:v>7.1307227098454204E-2</c:v>
                </c:pt>
                <c:pt idx="23284" formatCode="General">
                  <c:v>6.66529038349538E-2</c:v>
                </c:pt>
                <c:pt idx="23285" formatCode="General">
                  <c:v>6.2386435931702899E-2</c:v>
                </c:pt>
                <c:pt idx="23286" formatCode="General">
                  <c:v>5.8739257118270702E-2</c:v>
                </c:pt>
                <c:pt idx="23287" formatCode="General">
                  <c:v>5.5504353849646998E-2</c:v>
                </c:pt>
                <c:pt idx="23288" formatCode="General">
                  <c:v>5.2406830902592502E-2</c:v>
                </c:pt>
                <c:pt idx="23289" formatCode="General">
                  <c:v>4.9023265035674002E-2</c:v>
                </c:pt>
                <c:pt idx="23290" formatCode="General">
                  <c:v>4.5012496098349002E-2</c:v>
                </c:pt>
                <c:pt idx="23291" formatCode="General">
                  <c:v>4.0660153035003303E-2</c:v>
                </c:pt>
                <c:pt idx="23292" formatCode="General">
                  <c:v>3.6500487676453898E-2</c:v>
                </c:pt>
                <c:pt idx="23293" formatCode="General">
                  <c:v>3.2006618476364102E-2</c:v>
                </c:pt>
                <c:pt idx="23294" formatCode="General">
                  <c:v>2.67944962484561E-2</c:v>
                </c:pt>
                <c:pt idx="23295" formatCode="General">
                  <c:v>2.1374339504214999E-2</c:v>
                </c:pt>
                <c:pt idx="23296" formatCode="General">
                  <c:v>1.62277309630149E-2</c:v>
                </c:pt>
                <c:pt idx="23297" formatCode="General">
                  <c:v>1.1851387907300901E-2</c:v>
                </c:pt>
                <c:pt idx="23298" formatCode="General">
                  <c:v>8.5380195532827694E-3</c:v>
                </c:pt>
                <c:pt idx="23299" formatCode="General">
                  <c:v>6.1973105811638897E-3</c:v>
                </c:pt>
                <c:pt idx="23300" formatCode="General">
                  <c:v>4.7374541950588496E-3</c:v>
                </c:pt>
                <c:pt idx="23301" formatCode="General">
                  <c:v>3.97580685677022E-3</c:v>
                </c:pt>
                <c:pt idx="23302" formatCode="General">
                  <c:v>3.5311504532307401E-3</c:v>
                </c:pt>
                <c:pt idx="23303" formatCode="General">
                  <c:v>2.7713050026998199E-3</c:v>
                </c:pt>
                <c:pt idx="23304" formatCode="General">
                  <c:v>9.9731987875707794E-4</c:v>
                </c:pt>
                <c:pt idx="23305" formatCode="General">
                  <c:v>-1.65385350720442E-3</c:v>
                </c:pt>
                <c:pt idx="23306" formatCode="General">
                  <c:v>-4.75060381631001E-3</c:v>
                </c:pt>
                <c:pt idx="23307" formatCode="General">
                  <c:v>-8.25663528081454E-3</c:v>
                </c:pt>
                <c:pt idx="23308" formatCode="General">
                  <c:v>-1.2352503576629099E-2</c:v>
                </c:pt>
                <c:pt idx="23309" formatCode="General">
                  <c:v>-1.7321122501457498E-2</c:v>
                </c:pt>
                <c:pt idx="23310" formatCode="General">
                  <c:v>-2.2935920780240801E-2</c:v>
                </c:pt>
                <c:pt idx="23311" formatCode="General">
                  <c:v>-2.84939479412291E-2</c:v>
                </c:pt>
                <c:pt idx="23312" formatCode="General">
                  <c:v>-3.36114729499815E-2</c:v>
                </c:pt>
                <c:pt idx="23313" formatCode="General">
                  <c:v>-3.8231053099535797E-2</c:v>
                </c:pt>
                <c:pt idx="23314" formatCode="General">
                  <c:v>-4.2077334992561201E-2</c:v>
                </c:pt>
                <c:pt idx="23315" formatCode="General">
                  <c:v>-4.5083322097071998E-2</c:v>
                </c:pt>
                <c:pt idx="23316" formatCode="General">
                  <c:v>-4.76872769618613E-2</c:v>
                </c:pt>
                <c:pt idx="23317" formatCode="General">
                  <c:v>-5.0296874106800601E-2</c:v>
                </c:pt>
                <c:pt idx="23318" formatCode="General">
                  <c:v>-5.29009961236745E-2</c:v>
                </c:pt>
                <c:pt idx="23319" formatCode="General">
                  <c:v>-5.50132350352074E-2</c:v>
                </c:pt>
                <c:pt idx="23320" formatCode="General">
                  <c:v>-5.6233014741992202E-2</c:v>
                </c:pt>
                <c:pt idx="23321" formatCode="General">
                  <c:v>-5.66338128241076E-2</c:v>
                </c:pt>
                <c:pt idx="23322" formatCode="General">
                  <c:v>-5.6480948934492403E-2</c:v>
                </c:pt>
                <c:pt idx="23323" formatCode="General">
                  <c:v>-5.6142735338418799E-2</c:v>
                </c:pt>
                <c:pt idx="23324" formatCode="General">
                  <c:v>-5.58597994539713E-2</c:v>
                </c:pt>
                <c:pt idx="23325" formatCode="General">
                  <c:v>-5.5503241831604599E-2</c:v>
                </c:pt>
                <c:pt idx="23326" formatCode="General">
                  <c:v>-5.4872205595222899E-2</c:v>
                </c:pt>
                <c:pt idx="23327" formatCode="General">
                  <c:v>-5.4075309594636203E-2</c:v>
                </c:pt>
                <c:pt idx="23328" formatCode="General">
                  <c:v>-5.3444944592092897E-2</c:v>
                </c:pt>
                <c:pt idx="23329" formatCode="General">
                  <c:v>-5.3388752182817301E-2</c:v>
                </c:pt>
                <c:pt idx="23330" formatCode="General">
                  <c:v>-5.4106001070550497E-2</c:v>
                </c:pt>
                <c:pt idx="23331" formatCode="General">
                  <c:v>-5.5139992624963198E-2</c:v>
                </c:pt>
                <c:pt idx="23332" formatCode="General">
                  <c:v>-5.5865448297734002E-2</c:v>
                </c:pt>
                <c:pt idx="23333" formatCode="General">
                  <c:v>-5.6227224678351201E-2</c:v>
                </c:pt>
                <c:pt idx="23334" formatCode="General">
                  <c:v>-5.6929862145569297E-2</c:v>
                </c:pt>
                <c:pt idx="23335" formatCode="General">
                  <c:v>-5.8406978544615802E-2</c:v>
                </c:pt>
                <c:pt idx="23336" formatCode="General">
                  <c:v>-6.0002214943505001E-2</c:v>
                </c:pt>
                <c:pt idx="23337" formatCode="General">
                  <c:v>-6.1258695545147998E-2</c:v>
                </c:pt>
                <c:pt idx="23338" formatCode="General">
                  <c:v>-6.24634845525174E-2</c:v>
                </c:pt>
                <c:pt idx="23339" formatCode="General">
                  <c:v>-6.3512044043225704E-2</c:v>
                </c:pt>
                <c:pt idx="23340" formatCode="General">
                  <c:v>-6.4138858512076694E-2</c:v>
                </c:pt>
                <c:pt idx="23341" formatCode="General">
                  <c:v>-6.4445561616614896E-2</c:v>
                </c:pt>
                <c:pt idx="23342" formatCode="General">
                  <c:v>-6.4662735815285602E-2</c:v>
                </c:pt>
                <c:pt idx="23343" formatCode="General">
                  <c:v>-6.4999176267934097E-2</c:v>
                </c:pt>
                <c:pt idx="23344" formatCode="General">
                  <c:v>-6.5429804172062206E-2</c:v>
                </c:pt>
                <c:pt idx="23345" formatCode="General">
                  <c:v>-6.5616137527479704E-2</c:v>
                </c:pt>
                <c:pt idx="23346" formatCode="General">
                  <c:v>-6.5291496675446203E-2</c:v>
                </c:pt>
                <c:pt idx="23347" formatCode="General">
                  <c:v>-6.4435383495447196E-2</c:v>
                </c:pt>
                <c:pt idx="23348" formatCode="General">
                  <c:v>-6.2909745277553497E-2</c:v>
                </c:pt>
                <c:pt idx="23349" formatCode="General">
                  <c:v>-6.0485841858407101E-2</c:v>
                </c:pt>
                <c:pt idx="23350" formatCode="General">
                  <c:v>-5.6956226646912203E-2</c:v>
                </c:pt>
                <c:pt idx="23351" formatCode="General">
                  <c:v>-5.2399245651336801E-2</c:v>
                </c:pt>
                <c:pt idx="23352" formatCode="General">
                  <c:v>-4.7650019265945497E-2</c:v>
                </c:pt>
                <c:pt idx="23353" formatCode="General">
                  <c:v>-4.4043792751695003E-2</c:v>
                </c:pt>
                <c:pt idx="23354" formatCode="General">
                  <c:v>-4.2532726027101002E-2</c:v>
                </c:pt>
                <c:pt idx="23355" formatCode="General">
                  <c:v>-4.2964400506778799E-2</c:v>
                </c:pt>
                <c:pt idx="23356" formatCode="General">
                  <c:v>-4.40771430182402E-2</c:v>
                </c:pt>
                <c:pt idx="23357" formatCode="General">
                  <c:v>-4.4849036991788598E-2</c:v>
                </c:pt>
                <c:pt idx="23358" formatCode="General">
                  <c:v>-4.4859664433418697E-2</c:v>
                </c:pt>
                <c:pt idx="23359" formatCode="General">
                  <c:v>-4.4113943069585E-2</c:v>
                </c:pt>
                <c:pt idx="23360" formatCode="General">
                  <c:v>-4.2802405226173797E-2</c:v>
                </c:pt>
                <c:pt idx="23361" formatCode="General">
                  <c:v>-4.0984759268757699E-2</c:v>
                </c:pt>
                <c:pt idx="23362" formatCode="General">
                  <c:v>-3.85691090457327E-2</c:v>
                </c:pt>
                <c:pt idx="23363" formatCode="General">
                  <c:v>-3.5398821582368803E-2</c:v>
                </c:pt>
                <c:pt idx="23364" formatCode="General">
                  <c:v>-3.1524570613453498E-2</c:v>
                </c:pt>
                <c:pt idx="23365" formatCode="General">
                  <c:v>-2.6988323044508201E-2</c:v>
                </c:pt>
                <c:pt idx="23366" formatCode="General">
                  <c:v>-2.2027899836601299E-2</c:v>
                </c:pt>
                <c:pt idx="23367" formatCode="General">
                  <c:v>-1.7167229236041599E-2</c:v>
                </c:pt>
                <c:pt idx="23368" formatCode="General">
                  <c:v>-1.2783816397300101E-2</c:v>
                </c:pt>
                <c:pt idx="23369" formatCode="General">
                  <c:v>-8.9443060539470196E-3</c:v>
                </c:pt>
                <c:pt idx="23370" formatCode="General">
                  <c:v>-6.04814106500775E-3</c:v>
                </c:pt>
                <c:pt idx="23371" formatCode="General">
                  <c:v>-4.5943853747839099E-3</c:v>
                </c:pt>
                <c:pt idx="23372" formatCode="General">
                  <c:v>-4.4326346100395601E-3</c:v>
                </c:pt>
                <c:pt idx="23373" formatCode="General">
                  <c:v>-5.34498979502376E-3</c:v>
                </c:pt>
                <c:pt idx="23374" formatCode="General">
                  <c:v>-7.4308288129876603E-3</c:v>
                </c:pt>
                <c:pt idx="23375" formatCode="General">
                  <c:v>-1.0681377852250601E-2</c:v>
                </c:pt>
                <c:pt idx="23376" formatCode="General">
                  <c:v>-1.4618112140060599E-2</c:v>
                </c:pt>
                <c:pt idx="23377" formatCode="General">
                  <c:v>-1.8542172674905998E-2</c:v>
                </c:pt>
                <c:pt idx="23378" formatCode="General">
                  <c:v>-2.1867496420917301E-2</c:v>
                </c:pt>
                <c:pt idx="23379" formatCode="General">
                  <c:v>-2.4385917286207998E-2</c:v>
                </c:pt>
                <c:pt idx="23380" formatCode="General">
                  <c:v>-2.6447704540124701E-2</c:v>
                </c:pt>
                <c:pt idx="23381" formatCode="General">
                  <c:v>-2.7877493257708299E-2</c:v>
                </c:pt>
                <c:pt idx="23382" formatCode="General">
                  <c:v>-2.8044285418038498E-2</c:v>
                </c:pt>
                <c:pt idx="23383" formatCode="General">
                  <c:v>-2.6731163341695001E-2</c:v>
                </c:pt>
                <c:pt idx="23384" formatCode="General">
                  <c:v>-2.3723013614448899E-2</c:v>
                </c:pt>
                <c:pt idx="23385" formatCode="General">
                  <c:v>-1.9133469257451501E-2</c:v>
                </c:pt>
                <c:pt idx="23386" formatCode="General">
                  <c:v>-1.3540196631690199E-2</c:v>
                </c:pt>
                <c:pt idx="23387" formatCode="General">
                  <c:v>-7.3161215818002201E-3</c:v>
                </c:pt>
                <c:pt idx="23388" formatCode="General">
                  <c:v>-5.4127419148715904E-4</c:v>
                </c:pt>
                <c:pt idx="23389" formatCode="General">
                  <c:v>6.7934148420387801E-3</c:v>
                </c:pt>
                <c:pt idx="23390" formatCode="General">
                  <c:v>1.4270424938983299E-2</c:v>
                </c:pt>
                <c:pt idx="23391" formatCode="General">
                  <c:v>2.1012644754112401E-2</c:v>
                </c:pt>
                <c:pt idx="23392" formatCode="General">
                  <c:v>2.6318229229034401E-2</c:v>
                </c:pt>
                <c:pt idx="23393" formatCode="General">
                  <c:v>3.01998743505975E-2</c:v>
                </c:pt>
                <c:pt idx="23394" formatCode="General">
                  <c:v>3.3304041801871402E-2</c:v>
                </c:pt>
                <c:pt idx="23395" formatCode="General">
                  <c:v>3.5920446665652098E-2</c:v>
                </c:pt>
                <c:pt idx="23396" formatCode="General">
                  <c:v>3.7416083691459198E-2</c:v>
                </c:pt>
                <c:pt idx="23397" formatCode="General">
                  <c:v>3.6727747706009201E-2</c:v>
                </c:pt>
                <c:pt idx="23398" formatCode="General">
                  <c:v>3.3611813001218301E-2</c:v>
                </c:pt>
                <c:pt idx="23399" formatCode="General">
                  <c:v>2.8951947900988002E-2</c:v>
                </c:pt>
                <c:pt idx="23400" formatCode="General">
                  <c:v>2.3876692347217801E-2</c:v>
                </c:pt>
                <c:pt idx="23401" formatCode="General">
                  <c:v>1.9007808749449E-2</c:v>
                </c:pt>
                <c:pt idx="23402" formatCode="General">
                  <c:v>1.4233911825007901E-2</c:v>
                </c:pt>
                <c:pt idx="23403" formatCode="General">
                  <c:v>9.6988039306894602E-3</c:v>
                </c:pt>
                <c:pt idx="23404" formatCode="General">
                  <c:v>6.1302670716051203E-3</c:v>
                </c:pt>
                <c:pt idx="23405" formatCode="General">
                  <c:v>4.0271762921045102E-3</c:v>
                </c:pt>
                <c:pt idx="23406" formatCode="General">
                  <c:v>3.4465915894379101E-3</c:v>
                </c:pt>
                <c:pt idx="23407" formatCode="General">
                  <c:v>4.0806897728904203E-3</c:v>
                </c:pt>
                <c:pt idx="23408" formatCode="General">
                  <c:v>5.32094133986392E-3</c:v>
                </c:pt>
                <c:pt idx="23409" formatCode="General">
                  <c:v>6.5933840526549298E-3</c:v>
                </c:pt>
                <c:pt idx="23410" formatCode="General">
                  <c:v>8.0847344700645304E-3</c:v>
                </c:pt>
                <c:pt idx="23411" formatCode="General">
                  <c:v>1.03943547804489E-2</c:v>
                </c:pt>
                <c:pt idx="23412" formatCode="General">
                  <c:v>1.3461327873863499E-2</c:v>
                </c:pt>
                <c:pt idx="23413" formatCode="General">
                  <c:v>1.7262033960537999E-2</c:v>
                </c:pt>
                <c:pt idx="23414" formatCode="General">
                  <c:v>2.2064629738503198E-2</c:v>
                </c:pt>
                <c:pt idx="23415" formatCode="General">
                  <c:v>2.7876076559343401E-2</c:v>
                </c:pt>
                <c:pt idx="23416" formatCode="General">
                  <c:v>3.4669900413617699E-2</c:v>
                </c:pt>
                <c:pt idx="23417" formatCode="General">
                  <c:v>4.26279263634156E-2</c:v>
                </c:pt>
                <c:pt idx="23418" formatCode="General">
                  <c:v>5.18750248543745E-2</c:v>
                </c:pt>
                <c:pt idx="23419" formatCode="General">
                  <c:v>6.1901926398683499E-2</c:v>
                </c:pt>
                <c:pt idx="23420" formatCode="General">
                  <c:v>7.2119908832367199E-2</c:v>
                </c:pt>
                <c:pt idx="23421" formatCode="General">
                  <c:v>8.2363489277358301E-2</c:v>
                </c:pt>
                <c:pt idx="23422" formatCode="General">
                  <c:v>9.2122590723289197E-2</c:v>
                </c:pt>
                <c:pt idx="23423" formatCode="General">
                  <c:v>0.100597745260066</c:v>
                </c:pt>
                <c:pt idx="23424" formatCode="General">
                  <c:v>0.10694231052313</c:v>
                </c:pt>
                <c:pt idx="23425" formatCode="General">
                  <c:v>0.11094622880837</c:v>
                </c:pt>
                <c:pt idx="23426" formatCode="General">
                  <c:v>0.113148167315774</c:v>
                </c:pt>
                <c:pt idx="23427" formatCode="General">
                  <c:v>0.11415816626587701</c:v>
                </c:pt>
                <c:pt idx="23428" formatCode="General">
                  <c:v>0.114579262614843</c:v>
                </c:pt>
                <c:pt idx="23429" formatCode="General">
                  <c:v>0.11469096457010899</c:v>
                </c:pt>
                <c:pt idx="23430" formatCode="General">
                  <c:v>0.11435751400524501</c:v>
                </c:pt>
                <c:pt idx="23431" formatCode="General">
                  <c:v>0.11306021222029899</c:v>
                </c:pt>
                <c:pt idx="23432" formatCode="General">
                  <c:v>0.110266220360814</c:v>
                </c:pt>
                <c:pt idx="23433" formatCode="General">
                  <c:v>0.105722457144031</c:v>
                </c:pt>
                <c:pt idx="23434" formatCode="General">
                  <c:v>0.10014726237539601</c:v>
                </c:pt>
                <c:pt idx="23435" formatCode="General">
                  <c:v>9.4749430476352897E-2</c:v>
                </c:pt>
                <c:pt idx="23436" formatCode="General">
                  <c:v>9.0081793057032594E-2</c:v>
                </c:pt>
                <c:pt idx="23437" formatCode="General">
                  <c:v>8.6366228682908802E-2</c:v>
                </c:pt>
                <c:pt idx="23438" formatCode="General">
                  <c:v>8.3828224340156895E-2</c:v>
                </c:pt>
                <c:pt idx="23439" formatCode="General">
                  <c:v>8.2197310302671203E-2</c:v>
                </c:pt>
                <c:pt idx="23440" formatCode="General">
                  <c:v>8.0838557235517694E-2</c:v>
                </c:pt>
                <c:pt idx="23441" formatCode="General">
                  <c:v>7.9936053924635098E-2</c:v>
                </c:pt>
                <c:pt idx="23442" formatCode="General">
                  <c:v>8.0087382744886595E-2</c:v>
                </c:pt>
                <c:pt idx="23443" formatCode="General">
                  <c:v>8.1479812255197001E-2</c:v>
                </c:pt>
                <c:pt idx="23444" formatCode="General">
                  <c:v>8.3840364192653297E-2</c:v>
                </c:pt>
                <c:pt idx="23445" formatCode="General">
                  <c:v>8.6621752390563106E-2</c:v>
                </c:pt>
                <c:pt idx="23446" formatCode="General">
                  <c:v>8.9793849334715903E-2</c:v>
                </c:pt>
                <c:pt idx="23447" formatCode="General">
                  <c:v>9.3286766842015603E-2</c:v>
                </c:pt>
                <c:pt idx="23448" formatCode="General">
                  <c:v>9.6606428660619706E-2</c:v>
                </c:pt>
                <c:pt idx="23449" formatCode="General">
                  <c:v>9.9775780653317103E-2</c:v>
                </c:pt>
                <c:pt idx="23450" formatCode="General">
                  <c:v>0.103353704128701</c:v>
                </c:pt>
                <c:pt idx="23451" formatCode="General">
                  <c:v>0.107773680805879</c:v>
                </c:pt>
                <c:pt idx="23452" formatCode="General">
                  <c:v>0.112740334346491</c:v>
                </c:pt>
                <c:pt idx="23453" formatCode="General">
                  <c:v>0.117513701340872</c:v>
                </c:pt>
                <c:pt idx="23454" formatCode="General">
                  <c:v>0.121881757395661</c:v>
                </c:pt>
                <c:pt idx="23455" formatCode="General">
                  <c:v>0.12605493127777001</c:v>
                </c:pt>
                <c:pt idx="23456" formatCode="General">
                  <c:v>0.12961603804098601</c:v>
                </c:pt>
                <c:pt idx="23457" formatCode="General">
                  <c:v>0.13151740678037999</c:v>
                </c:pt>
                <c:pt idx="23458" formatCode="General">
                  <c:v>0.13132109423822699</c:v>
                </c:pt>
                <c:pt idx="23459" formatCode="General">
                  <c:v>0.12967671335884201</c:v>
                </c:pt>
                <c:pt idx="23460" formatCode="General">
                  <c:v>0.127615802483867</c:v>
                </c:pt>
                <c:pt idx="23461" formatCode="General">
                  <c:v>0.12617089286123001</c:v>
                </c:pt>
                <c:pt idx="23462" formatCode="General">
                  <c:v>0.12567751968780799</c:v>
                </c:pt>
                <c:pt idx="23463" formatCode="General">
                  <c:v>0.12531280175124301</c:v>
                </c:pt>
                <c:pt idx="23464" formatCode="General">
                  <c:v>0.12415935111075301</c:v>
                </c:pt>
                <c:pt idx="23465" formatCode="General">
                  <c:v>0.12213808644532501</c:v>
                </c:pt>
                <c:pt idx="23466" formatCode="General">
                  <c:v>0.119934955256359</c:v>
                </c:pt>
                <c:pt idx="23467" formatCode="General">
                  <c:v>0.118572397125788</c:v>
                </c:pt>
                <c:pt idx="23468" formatCode="General">
                  <c:v>0.119116333883899</c:v>
                </c:pt>
                <c:pt idx="23469" formatCode="General">
                  <c:v>0.12225747861834201</c:v>
                </c:pt>
                <c:pt idx="23470" formatCode="General">
                  <c:v>0.127301120259596</c:v>
                </c:pt>
                <c:pt idx="23471" formatCode="General">
                  <c:v>0.13240682396817799</c:v>
                </c:pt>
                <c:pt idx="23472" formatCode="General">
                  <c:v>0.136364519705335</c:v>
                </c:pt>
                <c:pt idx="23473" formatCode="General">
                  <c:v>0.139449424280397</c:v>
                </c:pt>
                <c:pt idx="23474" formatCode="General">
                  <c:v>0.142281008534274</c:v>
                </c:pt>
                <c:pt idx="23475" formatCode="General">
                  <c:v>0.14469069130558199</c:v>
                </c:pt>
                <c:pt idx="23476" formatCode="General">
                  <c:v>0.146392184693594</c:v>
                </c:pt>
                <c:pt idx="23477" formatCode="General">
                  <c:v>0.147329043551857</c:v>
                </c:pt>
                <c:pt idx="23478" formatCode="General">
                  <c:v>0.14752066378885201</c:v>
                </c:pt>
                <c:pt idx="23479" formatCode="General">
                  <c:v>0.147206937473742</c:v>
                </c:pt>
                <c:pt idx="23480" formatCode="General">
                  <c:v>0.14660644719747401</c:v>
                </c:pt>
                <c:pt idx="23481" formatCode="General">
                  <c:v>0.14566732715535599</c:v>
                </c:pt>
                <c:pt idx="23482" formatCode="General">
                  <c:v>0.144203611024559</c:v>
                </c:pt>
                <c:pt idx="23483" formatCode="General">
                  <c:v>0.14221780293224501</c:v>
                </c:pt>
                <c:pt idx="23484" formatCode="General">
                  <c:v>0.140292653379712</c:v>
                </c:pt>
                <c:pt idx="23485" formatCode="General">
                  <c:v>0.139191420010809</c:v>
                </c:pt>
                <c:pt idx="23486" formatCode="General">
                  <c:v>0.13883449203505399</c:v>
                </c:pt>
                <c:pt idx="23487" formatCode="General">
                  <c:v>0.138371269156185</c:v>
                </c:pt>
                <c:pt idx="23488" formatCode="General">
                  <c:v>0.13726504207829801</c:v>
                </c:pt>
                <c:pt idx="23489" formatCode="General">
                  <c:v>0.135689205401619</c:v>
                </c:pt>
                <c:pt idx="23490" formatCode="General">
                  <c:v>0.13372433019983199</c:v>
                </c:pt>
                <c:pt idx="23491" formatCode="General">
                  <c:v>0.13172397608449499</c:v>
                </c:pt>
                <c:pt idx="23492" formatCode="General">
                  <c:v>0.13079018887771701</c:v>
                </c:pt>
                <c:pt idx="23493" formatCode="General">
                  <c:v>0.131146847259801</c:v>
                </c:pt>
                <c:pt idx="23494" formatCode="General">
                  <c:v>0.131984105568099</c:v>
                </c:pt>
                <c:pt idx="23495" formatCode="General">
                  <c:v>0.132789859979321</c:v>
                </c:pt>
                <c:pt idx="23496" formatCode="General">
                  <c:v>0.13305334986060299</c:v>
                </c:pt>
                <c:pt idx="23497" formatCode="General">
                  <c:v>0.13224972504333801</c:v>
                </c:pt>
                <c:pt idx="23498" formatCode="General">
                  <c:v>0.13051424753621399</c:v>
                </c:pt>
                <c:pt idx="23499" formatCode="General">
                  <c:v>0.12837795528259799</c:v>
                </c:pt>
                <c:pt idx="23500" formatCode="General">
                  <c:v>0.126301200316109</c:v>
                </c:pt>
                <c:pt idx="23501" formatCode="General">
                  <c:v>0.124869709496527</c:v>
                </c:pt>
                <c:pt idx="23502" formatCode="General">
                  <c:v>0.124724846385784</c:v>
                </c:pt>
                <c:pt idx="23503" formatCode="General">
                  <c:v>0.125671074140592</c:v>
                </c:pt>
                <c:pt idx="23504" formatCode="General">
                  <c:v>0.126745705674943</c:v>
                </c:pt>
                <c:pt idx="23505" formatCode="General">
                  <c:v>0.12731358332720299</c:v>
                </c:pt>
                <c:pt idx="23506" formatCode="General">
                  <c:v>0.12767502663340499</c:v>
                </c:pt>
                <c:pt idx="23507" formatCode="General">
                  <c:v>0.128491902725521</c:v>
                </c:pt>
                <c:pt idx="23508" formatCode="General">
                  <c:v>0.12999322941463501</c:v>
                </c:pt>
                <c:pt idx="23509" formatCode="General">
                  <c:v>0.13207495328055899</c:v>
                </c:pt>
                <c:pt idx="23510" formatCode="General">
                  <c:v>0.134413301879138</c:v>
                </c:pt>
                <c:pt idx="23511" formatCode="General">
                  <c:v>0.13637501598993301</c:v>
                </c:pt>
                <c:pt idx="23512" formatCode="General">
                  <c:v>0.137362764868079</c:v>
                </c:pt>
                <c:pt idx="23513" formatCode="General">
                  <c:v>0.1372075358256</c:v>
                </c:pt>
                <c:pt idx="23514" formatCode="General">
                  <c:v>0.13606517862006501</c:v>
                </c:pt>
                <c:pt idx="23515" formatCode="General">
                  <c:v>0.134240485868139</c:v>
                </c:pt>
                <c:pt idx="23516" formatCode="General">
                  <c:v>0.13213757575162799</c:v>
                </c:pt>
                <c:pt idx="23517" formatCode="General">
                  <c:v>0.130165919366965</c:v>
                </c:pt>
                <c:pt idx="23518" formatCode="General">
                  <c:v>0.128246274263212</c:v>
                </c:pt>
                <c:pt idx="23519" formatCode="General">
                  <c:v>0.12588224604201101</c:v>
                </c:pt>
                <c:pt idx="23520" formatCode="General">
                  <c:v>0.12293984276008101</c:v>
                </c:pt>
                <c:pt idx="23521" formatCode="General">
                  <c:v>0.119658393484565</c:v>
                </c:pt>
                <c:pt idx="23522" formatCode="General">
                  <c:v>0.11634175942010599</c:v>
                </c:pt>
                <c:pt idx="23523" formatCode="General">
                  <c:v>0.112941202887438</c:v>
                </c:pt>
                <c:pt idx="23524" formatCode="General">
                  <c:v>0.109321048271388</c:v>
                </c:pt>
                <c:pt idx="23525" formatCode="General">
                  <c:v>0.105572200602502</c:v>
                </c:pt>
                <c:pt idx="23526" formatCode="General">
                  <c:v>0.10200391684688399</c:v>
                </c:pt>
                <c:pt idx="23527" formatCode="General">
                  <c:v>9.8978209335724696E-2</c:v>
                </c:pt>
                <c:pt idx="23528" formatCode="General">
                  <c:v>9.63796316980845E-2</c:v>
                </c:pt>
                <c:pt idx="23529" formatCode="General">
                  <c:v>9.3955047715940904E-2</c:v>
                </c:pt>
                <c:pt idx="23530" formatCode="General">
                  <c:v>9.1466521924727401E-2</c:v>
                </c:pt>
                <c:pt idx="23531" formatCode="General">
                  <c:v>8.8541171397423901E-2</c:v>
                </c:pt>
                <c:pt idx="23532" formatCode="General">
                  <c:v>8.5112527970808594E-2</c:v>
                </c:pt>
                <c:pt idx="23533" formatCode="General">
                  <c:v>8.1362788978229406E-2</c:v>
                </c:pt>
                <c:pt idx="23534" formatCode="General">
                  <c:v>7.7494340619361599E-2</c:v>
                </c:pt>
                <c:pt idx="23535" formatCode="General">
                  <c:v>7.3791004764683296E-2</c:v>
                </c:pt>
                <c:pt idx="23536" formatCode="General">
                  <c:v>7.0397151549498202E-2</c:v>
                </c:pt>
                <c:pt idx="23537" formatCode="General">
                  <c:v>6.7283835215714904E-2</c:v>
                </c:pt>
                <c:pt idx="23538" formatCode="General">
                  <c:v>6.4290542415269297E-2</c:v>
                </c:pt>
                <c:pt idx="23539" formatCode="General">
                  <c:v>6.1071690698774501E-2</c:v>
                </c:pt>
                <c:pt idx="23540" formatCode="General">
                  <c:v>5.7478885965834399E-2</c:v>
                </c:pt>
                <c:pt idx="23541" formatCode="General">
                  <c:v>5.3684363942970902E-2</c:v>
                </c:pt>
                <c:pt idx="23542" formatCode="General">
                  <c:v>4.94971606310168E-2</c:v>
                </c:pt>
                <c:pt idx="23543" formatCode="General">
                  <c:v>4.4287939941736597E-2</c:v>
                </c:pt>
                <c:pt idx="23544" formatCode="General">
                  <c:v>3.8130103594261097E-2</c:v>
                </c:pt>
                <c:pt idx="23545" formatCode="General">
                  <c:v>3.1667729857597297E-2</c:v>
                </c:pt>
                <c:pt idx="23546" formatCode="General">
                  <c:v>2.51097651262258E-2</c:v>
                </c:pt>
                <c:pt idx="23547" formatCode="General">
                  <c:v>1.84247407854084E-2</c:v>
                </c:pt>
                <c:pt idx="23548" formatCode="General">
                  <c:v>1.19418391705626E-2</c:v>
                </c:pt>
                <c:pt idx="23549" formatCode="General">
                  <c:v>6.29450550539496E-3</c:v>
                </c:pt>
                <c:pt idx="23550" formatCode="General">
                  <c:v>2.09315065037249E-3</c:v>
                </c:pt>
                <c:pt idx="23551" formatCode="General">
                  <c:v>-4.2009524295331301E-4</c:v>
                </c:pt>
                <c:pt idx="23552" formatCode="General">
                  <c:v>-1.7414093438707101E-3</c:v>
                </c:pt>
                <c:pt idx="23553" formatCode="General">
                  <c:v>-2.5809282040956901E-3</c:v>
                </c:pt>
                <c:pt idx="23554" formatCode="General">
                  <c:v>-3.4480124370516699E-3</c:v>
                </c:pt>
                <c:pt idx="23555" formatCode="General">
                  <c:v>-4.7305449798260802E-3</c:v>
                </c:pt>
                <c:pt idx="23556" formatCode="General">
                  <c:v>-6.4347434058042302E-3</c:v>
                </c:pt>
                <c:pt idx="23557" formatCode="General">
                  <c:v>-8.4442668748029096E-3</c:v>
                </c:pt>
                <c:pt idx="23558" formatCode="General">
                  <c:v>-1.0824117733282601E-2</c:v>
                </c:pt>
                <c:pt idx="23559" formatCode="General">
                  <c:v>-1.3579981540647001E-2</c:v>
                </c:pt>
                <c:pt idx="23560" formatCode="General">
                  <c:v>-1.6638045996753899E-2</c:v>
                </c:pt>
                <c:pt idx="23561" formatCode="General">
                  <c:v>-2.0052499662085801E-2</c:v>
                </c:pt>
                <c:pt idx="23562" formatCode="General">
                  <c:v>-2.38688903838234E-2</c:v>
                </c:pt>
                <c:pt idx="23563" formatCode="General">
                  <c:v>-2.78696757812937E-2</c:v>
                </c:pt>
                <c:pt idx="23564" formatCode="General">
                  <c:v>-3.2126361280041399E-2</c:v>
                </c:pt>
                <c:pt idx="23565" formatCode="General">
                  <c:v>-3.6802569292350103E-2</c:v>
                </c:pt>
                <c:pt idx="23566" formatCode="General">
                  <c:v>-4.16491045530413E-2</c:v>
                </c:pt>
                <c:pt idx="23567" formatCode="General">
                  <c:v>-4.6633659875684998E-2</c:v>
                </c:pt>
                <c:pt idx="23568" formatCode="General">
                  <c:v>-5.2057070338145002E-2</c:v>
                </c:pt>
                <c:pt idx="23569" formatCode="General">
                  <c:v>-5.7636429811889003E-2</c:v>
                </c:pt>
                <c:pt idx="23570" formatCode="General">
                  <c:v>-6.2605250045945998E-2</c:v>
                </c:pt>
                <c:pt idx="23571" formatCode="General">
                  <c:v>-6.7033807428630396E-2</c:v>
                </c:pt>
                <c:pt idx="23572" formatCode="General">
                  <c:v>-7.1586038669638904E-2</c:v>
                </c:pt>
                <c:pt idx="23573" formatCode="General">
                  <c:v>-7.6415513394339496E-2</c:v>
                </c:pt>
                <c:pt idx="23574" formatCode="General">
                  <c:v>-8.0835548730888204E-2</c:v>
                </c:pt>
                <c:pt idx="23575" formatCode="General">
                  <c:v>-8.4313963197772998E-2</c:v>
                </c:pt>
                <c:pt idx="23576" formatCode="General">
                  <c:v>-8.7247742057960806E-2</c:v>
                </c:pt>
                <c:pt idx="23577" formatCode="General">
                  <c:v>-9.0096762051222495E-2</c:v>
                </c:pt>
                <c:pt idx="23578" formatCode="General">
                  <c:v>-9.2499105236861903E-2</c:v>
                </c:pt>
                <c:pt idx="23579" formatCode="General">
                  <c:v>-9.4176037476234306E-2</c:v>
                </c:pt>
                <c:pt idx="23580" formatCode="General">
                  <c:v>-9.5428562538392103E-2</c:v>
                </c:pt>
                <c:pt idx="23581" formatCode="General">
                  <c:v>-9.6239351362808506E-2</c:v>
                </c:pt>
                <c:pt idx="23582" formatCode="General">
                  <c:v>-9.6191446599146704E-2</c:v>
                </c:pt>
                <c:pt idx="23583" formatCode="General">
                  <c:v>-9.5234341075166096E-2</c:v>
                </c:pt>
                <c:pt idx="23584" formatCode="General">
                  <c:v>-9.4237076315922999E-2</c:v>
                </c:pt>
                <c:pt idx="23585" formatCode="General">
                  <c:v>-9.4118415568380395E-2</c:v>
                </c:pt>
                <c:pt idx="23586" formatCode="General">
                  <c:v>-9.4672667972940799E-2</c:v>
                </c:pt>
                <c:pt idx="23587" formatCode="General">
                  <c:v>-9.5156388559612601E-2</c:v>
                </c:pt>
                <c:pt idx="23588" formatCode="General">
                  <c:v>-9.6147998257048201E-2</c:v>
                </c:pt>
                <c:pt idx="23589" formatCode="General">
                  <c:v>-9.8505020569795404E-2</c:v>
                </c:pt>
                <c:pt idx="23590" formatCode="General">
                  <c:v>-0.101689537274926</c:v>
                </c:pt>
                <c:pt idx="23591" formatCode="General">
                  <c:v>-0.105032462627052</c:v>
                </c:pt>
                <c:pt idx="23592" formatCode="General">
                  <c:v>-0.10884717629255999</c:v>
                </c:pt>
                <c:pt idx="23593" formatCode="General">
                  <c:v>-0.11368019275669899</c:v>
                </c:pt>
                <c:pt idx="23594" formatCode="General">
                  <c:v>-0.119189141913324</c:v>
                </c:pt>
                <c:pt idx="23595" formatCode="General">
                  <c:v>-0.12509616134274201</c:v>
                </c:pt>
                <c:pt idx="23596" formatCode="General">
                  <c:v>-0.13147422981337201</c:v>
                </c:pt>
                <c:pt idx="23597" formatCode="General">
                  <c:v>-0.137867228633615</c:v>
                </c:pt>
                <c:pt idx="23598" formatCode="General">
                  <c:v>-0.14353931385058</c:v>
                </c:pt>
                <c:pt idx="23599" formatCode="General">
                  <c:v>-0.14785498988535301</c:v>
                </c:pt>
                <c:pt idx="23600" formatCode="General">
                  <c:v>-0.150561883837422</c:v>
                </c:pt>
                <c:pt idx="23601" formatCode="General">
                  <c:v>-0.15197022907983601</c:v>
                </c:pt>
                <c:pt idx="23602" formatCode="General">
                  <c:v>-0.152463680051555</c:v>
                </c:pt>
                <c:pt idx="23603" formatCode="General">
                  <c:v>-0.15232457619166201</c:v>
                </c:pt>
                <c:pt idx="23604" formatCode="General">
                  <c:v>-0.15231255224916301</c:v>
                </c:pt>
                <c:pt idx="23605" formatCode="General">
                  <c:v>-0.15295166095675</c:v>
                </c:pt>
                <c:pt idx="23606" formatCode="General">
                  <c:v>-0.15451785420762501</c:v>
                </c:pt>
                <c:pt idx="23607" formatCode="General">
                  <c:v>-0.15700428449468101</c:v>
                </c:pt>
                <c:pt idx="23608" formatCode="General">
                  <c:v>-0.15943990581439099</c:v>
                </c:pt>
                <c:pt idx="23609" formatCode="General">
                  <c:v>-0.16108605352446301</c:v>
                </c:pt>
                <c:pt idx="23610" formatCode="General">
                  <c:v>-0.162604607771687</c:v>
                </c:pt>
                <c:pt idx="23611" formatCode="General">
                  <c:v>-0.16475958606475499</c:v>
                </c:pt>
                <c:pt idx="23612" formatCode="General">
                  <c:v>-0.167408805395272</c:v>
                </c:pt>
                <c:pt idx="23613" formatCode="General">
                  <c:v>-0.17024935983540801</c:v>
                </c:pt>
                <c:pt idx="23614" formatCode="General">
                  <c:v>-0.17269831051203599</c:v>
                </c:pt>
                <c:pt idx="23615" formatCode="General">
                  <c:v>-0.17422823489868899</c:v>
                </c:pt>
                <c:pt idx="23616" formatCode="General">
                  <c:v>-0.174861290331085</c:v>
                </c:pt>
                <c:pt idx="23617" formatCode="General">
                  <c:v>-0.174820392314392</c:v>
                </c:pt>
                <c:pt idx="23618" formatCode="General">
                  <c:v>-0.174180229438059</c:v>
                </c:pt>
                <c:pt idx="23619" formatCode="General">
                  <c:v>-0.17268342638473599</c:v>
                </c:pt>
                <c:pt idx="23620" formatCode="General">
                  <c:v>-0.17013430346229699</c:v>
                </c:pt>
                <c:pt idx="23621" formatCode="General">
                  <c:v>-0.167010658496662</c:v>
                </c:pt>
                <c:pt idx="23622" formatCode="General">
                  <c:v>-0.164435422318439</c:v>
                </c:pt>
                <c:pt idx="23623" formatCode="General">
                  <c:v>-0.16312618917795299</c:v>
                </c:pt>
                <c:pt idx="23624" formatCode="General">
                  <c:v>-0.16297894072358299</c:v>
                </c:pt>
                <c:pt idx="23625" formatCode="General">
                  <c:v>-0.164039462337988</c:v>
                </c:pt>
                <c:pt idx="23626" formatCode="General">
                  <c:v>-0.166374300520025</c:v>
                </c:pt>
                <c:pt idx="23627" formatCode="General">
                  <c:v>-0.16990908911747801</c:v>
                </c:pt>
                <c:pt idx="23628" formatCode="General">
                  <c:v>-0.17472344824451599</c:v>
                </c:pt>
                <c:pt idx="23629" formatCode="General">
                  <c:v>-0.18033653654672899</c:v>
                </c:pt>
                <c:pt idx="23630" formatCode="General">
                  <c:v>-0.186258050941982</c:v>
                </c:pt>
                <c:pt idx="23631" formatCode="General">
                  <c:v>-0.192592840097491</c:v>
                </c:pt>
                <c:pt idx="23632" formatCode="General">
                  <c:v>-0.19950858847321901</c:v>
                </c:pt>
                <c:pt idx="23633" formatCode="General">
                  <c:v>-0.20700156486308799</c:v>
                </c:pt>
                <c:pt idx="23634" formatCode="General">
                  <c:v>-0.214491706102655</c:v>
                </c:pt>
                <c:pt idx="23635" formatCode="General">
                  <c:v>-0.22117729492208901</c:v>
                </c:pt>
                <c:pt idx="23636" formatCode="General">
                  <c:v>-0.22682786291319801</c:v>
                </c:pt>
                <c:pt idx="23637" formatCode="General">
                  <c:v>-0.231353519832285</c:v>
                </c:pt>
                <c:pt idx="23638" formatCode="General">
                  <c:v>-0.23451023947213001</c:v>
                </c:pt>
                <c:pt idx="23639" formatCode="General">
                  <c:v>-0.23651026462489899</c:v>
                </c:pt>
                <c:pt idx="23640" formatCode="General">
                  <c:v>-0.238001434229381</c:v>
                </c:pt>
                <c:pt idx="23641" formatCode="General">
                  <c:v>-0.23939736772596801</c:v>
                </c:pt>
                <c:pt idx="23642" formatCode="General">
                  <c:v>-0.24019905828047</c:v>
                </c:pt>
                <c:pt idx="23643" formatCode="General">
                  <c:v>-0.23976795549806901</c:v>
                </c:pt>
                <c:pt idx="23644" formatCode="General">
                  <c:v>-0.23812578462022599</c:v>
                </c:pt>
                <c:pt idx="23645" formatCode="General">
                  <c:v>-0.23549704386206999</c:v>
                </c:pt>
                <c:pt idx="23646" formatCode="General">
                  <c:v>-0.23248431450340701</c:v>
                </c:pt>
                <c:pt idx="23647" formatCode="General">
                  <c:v>-0.23021631275554599</c:v>
                </c:pt>
                <c:pt idx="23648" formatCode="General">
                  <c:v>-0.228672481793397</c:v>
                </c:pt>
                <c:pt idx="23649" formatCode="General">
                  <c:v>-0.22689043469756101</c:v>
                </c:pt>
                <c:pt idx="23650" formatCode="General">
                  <c:v>-0.22412244697438699</c:v>
                </c:pt>
                <c:pt idx="23651" formatCode="General">
                  <c:v>-0.21984771210911999</c:v>
                </c:pt>
                <c:pt idx="23652" formatCode="General">
                  <c:v>-0.21414172920661101</c:v>
                </c:pt>
                <c:pt idx="23653" formatCode="General">
                  <c:v>-0.20737048562253599</c:v>
                </c:pt>
                <c:pt idx="23654" formatCode="General">
                  <c:v>-0.19994545351760501</c:v>
                </c:pt>
                <c:pt idx="23655" formatCode="General">
                  <c:v>-0.192343141175043</c:v>
                </c:pt>
                <c:pt idx="23656" formatCode="General">
                  <c:v>-0.18553991596687999</c:v>
                </c:pt>
                <c:pt idx="23657" formatCode="General">
                  <c:v>-0.18053402531031701</c:v>
                </c:pt>
                <c:pt idx="23658" formatCode="General">
                  <c:v>-0.17746519581946499</c:v>
                </c:pt>
                <c:pt idx="23659" formatCode="General">
                  <c:v>-0.176111687029748</c:v>
                </c:pt>
                <c:pt idx="23660" formatCode="General">
                  <c:v>-0.17600239559509501</c:v>
                </c:pt>
                <c:pt idx="23661" formatCode="General">
                  <c:v>-0.17674282821870699</c:v>
                </c:pt>
                <c:pt idx="23662" formatCode="General">
                  <c:v>-0.17804334546837899</c:v>
                </c:pt>
                <c:pt idx="23663" formatCode="General">
                  <c:v>-0.179350365703386</c:v>
                </c:pt>
                <c:pt idx="23664" formatCode="General">
                  <c:v>-0.18033642541402201</c:v>
                </c:pt>
                <c:pt idx="23665" formatCode="General">
                  <c:v>-0.181135199241755</c:v>
                </c:pt>
                <c:pt idx="23666" formatCode="General">
                  <c:v>-0.18195091396438301</c:v>
                </c:pt>
                <c:pt idx="23667" formatCode="General">
                  <c:v>-0.182233363745267</c:v>
                </c:pt>
                <c:pt idx="23668" formatCode="General">
                  <c:v>-0.18200219766504999</c:v>
                </c:pt>
                <c:pt idx="23669" formatCode="General">
                  <c:v>-0.18217619275998201</c:v>
                </c:pt>
                <c:pt idx="23670" formatCode="General">
                  <c:v>-0.18331609114476199</c:v>
                </c:pt>
                <c:pt idx="23671" formatCode="General">
                  <c:v>-0.18496888468124201</c:v>
                </c:pt>
                <c:pt idx="23672" formatCode="General">
                  <c:v>-0.18604363205136901</c:v>
                </c:pt>
                <c:pt idx="23673" formatCode="General">
                  <c:v>-0.18596387921131499</c:v>
                </c:pt>
                <c:pt idx="23674" formatCode="General">
                  <c:v>-0.18497724852818501</c:v>
                </c:pt>
                <c:pt idx="23675" formatCode="General">
                  <c:v>-0.18340899437326499</c:v>
                </c:pt>
                <c:pt idx="23676" formatCode="General">
                  <c:v>-0.180995122458774</c:v>
                </c:pt>
                <c:pt idx="23677" formatCode="General">
                  <c:v>-0.17751887325862001</c:v>
                </c:pt>
                <c:pt idx="23678" formatCode="General">
                  <c:v>-0.17314461644255399</c:v>
                </c:pt>
                <c:pt idx="23679" formatCode="General">
                  <c:v>-0.167848392423013</c:v>
                </c:pt>
                <c:pt idx="23680" formatCode="General">
                  <c:v>-0.16165133284522601</c:v>
                </c:pt>
                <c:pt idx="23681" formatCode="General">
                  <c:v>-0.154986403868696</c:v>
                </c:pt>
                <c:pt idx="23682" formatCode="General">
                  <c:v>-0.14878640062571</c:v>
                </c:pt>
                <c:pt idx="23683" formatCode="General">
                  <c:v>-0.14418231213674601</c:v>
                </c:pt>
                <c:pt idx="23684" formatCode="General">
                  <c:v>-0.14101504776304999</c:v>
                </c:pt>
                <c:pt idx="23685" formatCode="General">
                  <c:v>-0.13762051402413999</c:v>
                </c:pt>
                <c:pt idx="23686" formatCode="General">
                  <c:v>-0.13236536650008501</c:v>
                </c:pt>
                <c:pt idx="23687" formatCode="General">
                  <c:v>-0.12517940892135301</c:v>
                </c:pt>
                <c:pt idx="23688" formatCode="General">
                  <c:v>-0.117223534699961</c:v>
                </c:pt>
                <c:pt idx="23689" formatCode="General">
                  <c:v>-0.10953933535948</c:v>
                </c:pt>
                <c:pt idx="23690" formatCode="General">
                  <c:v>-0.10279660811189199</c:v>
                </c:pt>
                <c:pt idx="23691" formatCode="General">
                  <c:v>-9.7599410708531106E-2</c:v>
                </c:pt>
                <c:pt idx="23692" formatCode="General">
                  <c:v>-9.4199893430088194E-2</c:v>
                </c:pt>
                <c:pt idx="23693" formatCode="General">
                  <c:v>-9.2087496363158106E-2</c:v>
                </c:pt>
                <c:pt idx="23694" formatCode="General">
                  <c:v>-9.1458055607387595E-2</c:v>
                </c:pt>
                <c:pt idx="23695" formatCode="General">
                  <c:v>-9.27253144316985E-2</c:v>
                </c:pt>
                <c:pt idx="23696" formatCode="General">
                  <c:v>-9.5396634744478598E-2</c:v>
                </c:pt>
                <c:pt idx="23697" formatCode="General">
                  <c:v>-9.8803254007011301E-2</c:v>
                </c:pt>
                <c:pt idx="23698" formatCode="General">
                  <c:v>-0.10227074548557</c:v>
                </c:pt>
                <c:pt idx="23699" formatCode="General">
                  <c:v>-0.105786074093264</c:v>
                </c:pt>
                <c:pt idx="23700" formatCode="General">
                  <c:v>-0.109672194774441</c:v>
                </c:pt>
                <c:pt idx="23701" formatCode="General">
                  <c:v>-0.113462881508075</c:v>
                </c:pt>
                <c:pt idx="23702" formatCode="General">
                  <c:v>-0.11629970822954901</c:v>
                </c:pt>
                <c:pt idx="23703" formatCode="General">
                  <c:v>-0.11799099354032599</c:v>
                </c:pt>
                <c:pt idx="23704" formatCode="General">
                  <c:v>-0.118585772375272</c:v>
                </c:pt>
                <c:pt idx="23705" formatCode="General">
                  <c:v>-0.117928978138479</c:v>
                </c:pt>
                <c:pt idx="23706" formatCode="General">
                  <c:v>-0.115889887512651</c:v>
                </c:pt>
                <c:pt idx="23707" formatCode="General">
                  <c:v>-0.112140107498011</c:v>
                </c:pt>
                <c:pt idx="23708" formatCode="General">
                  <c:v>-0.10635980359908601</c:v>
                </c:pt>
                <c:pt idx="23709" formatCode="General">
                  <c:v>-9.8731961157193501E-2</c:v>
                </c:pt>
                <c:pt idx="23710" formatCode="General">
                  <c:v>-9.0214664424577401E-2</c:v>
                </c:pt>
                <c:pt idx="23711" formatCode="General">
                  <c:v>-8.1989097631407395E-2</c:v>
                </c:pt>
                <c:pt idx="23712" formatCode="General">
                  <c:v>-7.4543816904793003E-2</c:v>
                </c:pt>
                <c:pt idx="23713" formatCode="General">
                  <c:v>-6.7871273882229702E-2</c:v>
                </c:pt>
                <c:pt idx="23714" formatCode="General">
                  <c:v>-6.1670347772715503E-2</c:v>
                </c:pt>
                <c:pt idx="23715" formatCode="General">
                  <c:v>-5.5629881552815702E-2</c:v>
                </c:pt>
                <c:pt idx="23716" formatCode="General">
                  <c:v>-5.0309302236412501E-2</c:v>
                </c:pt>
                <c:pt idx="23717" formatCode="General">
                  <c:v>-4.6713368059985098E-2</c:v>
                </c:pt>
                <c:pt idx="23718" formatCode="General">
                  <c:v>-4.5066329562918797E-2</c:v>
                </c:pt>
                <c:pt idx="23719" formatCode="General">
                  <c:v>-4.4704341628354301E-2</c:v>
                </c:pt>
                <c:pt idx="23720" formatCode="General">
                  <c:v>-4.5112987185186797E-2</c:v>
                </c:pt>
                <c:pt idx="23721" formatCode="General">
                  <c:v>-4.6322357020197998E-2</c:v>
                </c:pt>
                <c:pt idx="23722" formatCode="General">
                  <c:v>-4.8119104744705203E-2</c:v>
                </c:pt>
                <c:pt idx="23723" formatCode="General">
                  <c:v>-4.9667122318792903E-2</c:v>
                </c:pt>
                <c:pt idx="23724" formatCode="General">
                  <c:v>-5.0056937845206803E-2</c:v>
                </c:pt>
                <c:pt idx="23725" formatCode="General">
                  <c:v>-4.89277249042403E-2</c:v>
                </c:pt>
                <c:pt idx="23726" formatCode="General">
                  <c:v>-4.6513236431246503E-2</c:v>
                </c:pt>
                <c:pt idx="23727" formatCode="General">
                  <c:v>-4.3413397263566397E-2</c:v>
                </c:pt>
                <c:pt idx="23728" formatCode="General">
                  <c:v>-4.0193661962990797E-2</c:v>
                </c:pt>
                <c:pt idx="23729" formatCode="General">
                  <c:v>-3.6946291922021701E-2</c:v>
                </c:pt>
                <c:pt idx="23730" formatCode="General">
                  <c:v>-3.3567162111287498E-2</c:v>
                </c:pt>
                <c:pt idx="23731" formatCode="General">
                  <c:v>-3.0022522389985502E-2</c:v>
                </c:pt>
                <c:pt idx="23732" formatCode="General">
                  <c:v>-2.6065404534501801E-2</c:v>
                </c:pt>
                <c:pt idx="23733" formatCode="General">
                  <c:v>-2.1937089266532098E-2</c:v>
                </c:pt>
                <c:pt idx="23734" formatCode="General">
                  <c:v>-1.8165642582829499E-2</c:v>
                </c:pt>
                <c:pt idx="23735" formatCode="General">
                  <c:v>-1.4473022213675199E-2</c:v>
                </c:pt>
                <c:pt idx="23736" formatCode="General">
                  <c:v>-1.0647856007996E-2</c:v>
                </c:pt>
                <c:pt idx="23737" formatCode="General">
                  <c:v>-6.7982636421377203E-3</c:v>
                </c:pt>
                <c:pt idx="23738" formatCode="General">
                  <c:v>-3.01049244447014E-3</c:v>
                </c:pt>
                <c:pt idx="23739" formatCode="General">
                  <c:v>4.7134624012549998E-4</c:v>
                </c:pt>
                <c:pt idx="23740" formatCode="General">
                  <c:v>3.6048292340163999E-3</c:v>
                </c:pt>
                <c:pt idx="23741" formatCode="General">
                  <c:v>6.28166148959791E-3</c:v>
                </c:pt>
                <c:pt idx="23742" formatCode="General">
                  <c:v>8.3604264975812408E-3</c:v>
                </c:pt>
                <c:pt idx="23743" formatCode="General">
                  <c:v>1.0353409864588201E-2</c:v>
                </c:pt>
                <c:pt idx="23744" formatCode="General">
                  <c:v>1.2738259183388801E-2</c:v>
                </c:pt>
                <c:pt idx="23745" formatCode="General">
                  <c:v>1.54810695794E-2</c:v>
                </c:pt>
                <c:pt idx="23746" formatCode="General">
                  <c:v>1.8485179355401601E-2</c:v>
                </c:pt>
                <c:pt idx="23747" formatCode="General">
                  <c:v>2.1845858097065102E-2</c:v>
                </c:pt>
                <c:pt idx="23748" formatCode="General">
                  <c:v>2.55993565532401E-2</c:v>
                </c:pt>
                <c:pt idx="23749" formatCode="General">
                  <c:v>2.9460393492409798E-2</c:v>
                </c:pt>
                <c:pt idx="23750" formatCode="General">
                  <c:v>3.3085459234413299E-2</c:v>
                </c:pt>
                <c:pt idx="23751" formatCode="General">
                  <c:v>3.6439264566822602E-2</c:v>
                </c:pt>
                <c:pt idx="23752" formatCode="General">
                  <c:v>3.9977070165002598E-2</c:v>
                </c:pt>
                <c:pt idx="23753" formatCode="General">
                  <c:v>4.4239338309462799E-2</c:v>
                </c:pt>
                <c:pt idx="23754" formatCode="General">
                  <c:v>4.9379319053508397E-2</c:v>
                </c:pt>
                <c:pt idx="23755" formatCode="General">
                  <c:v>5.5086538288469399E-2</c:v>
                </c:pt>
                <c:pt idx="23756" formatCode="General">
                  <c:v>6.07733407876642E-2</c:v>
                </c:pt>
                <c:pt idx="23757" formatCode="General">
                  <c:v>6.5956395858761493E-2</c:v>
                </c:pt>
                <c:pt idx="23758" formatCode="General">
                  <c:v>7.0407171870790194E-2</c:v>
                </c:pt>
                <c:pt idx="23759" formatCode="General">
                  <c:v>7.4044257628180996E-2</c:v>
                </c:pt>
                <c:pt idx="23760" formatCode="General">
                  <c:v>7.7473611862331093E-2</c:v>
                </c:pt>
                <c:pt idx="23761" formatCode="General">
                  <c:v>8.1432207907569804E-2</c:v>
                </c:pt>
                <c:pt idx="23762" formatCode="General">
                  <c:v>8.5773823312220998E-2</c:v>
                </c:pt>
                <c:pt idx="23763" formatCode="General">
                  <c:v>9.0302334133878004E-2</c:v>
                </c:pt>
                <c:pt idx="23764" formatCode="General">
                  <c:v>9.5354944362527699E-2</c:v>
                </c:pt>
                <c:pt idx="23765" formatCode="General">
                  <c:v>0.101090405852298</c:v>
                </c:pt>
                <c:pt idx="23766" formatCode="General">
                  <c:v>0.106959936837892</c:v>
                </c:pt>
                <c:pt idx="23767" formatCode="General">
                  <c:v>0.112312525254671</c:v>
                </c:pt>
                <c:pt idx="23768" formatCode="General">
                  <c:v>0.11715128150156499</c:v>
                </c:pt>
                <c:pt idx="23769" formatCode="General">
                  <c:v>0.122009595139062</c:v>
                </c:pt>
                <c:pt idx="23770" formatCode="General">
                  <c:v>0.12703699667814899</c:v>
                </c:pt>
                <c:pt idx="23771" formatCode="General">
                  <c:v>0.13198303055702301</c:v>
                </c:pt>
                <c:pt idx="23772" formatCode="General">
                  <c:v>0.13649979020986999</c:v>
                </c:pt>
                <c:pt idx="23773" formatCode="General">
                  <c:v>0.14036303709557599</c:v>
                </c:pt>
                <c:pt idx="23774" formatCode="General">
                  <c:v>0.14372513161002801</c:v>
                </c:pt>
                <c:pt idx="23775" formatCode="General">
                  <c:v>0.14671267062034499</c:v>
                </c:pt>
                <c:pt idx="23776" formatCode="General">
                  <c:v>0.14930838079536801</c:v>
                </c:pt>
                <c:pt idx="23777" formatCode="General">
                  <c:v>0.15127780559075499</c:v>
                </c:pt>
                <c:pt idx="23778" formatCode="General">
                  <c:v>0.152599098850529</c:v>
                </c:pt>
                <c:pt idx="23779" formatCode="General">
                  <c:v>0.15377991931451901</c:v>
                </c:pt>
                <c:pt idx="23780" formatCode="General">
                  <c:v>0.15523876275370399</c:v>
                </c:pt>
                <c:pt idx="23781" formatCode="General">
                  <c:v>0.15681363887525701</c:v>
                </c:pt>
                <c:pt idx="23782" formatCode="General">
                  <c:v>0.15733306845585801</c:v>
                </c:pt>
                <c:pt idx="23783" formatCode="General">
                  <c:v>0.15612515840018501</c:v>
                </c:pt>
                <c:pt idx="23784" formatCode="General">
                  <c:v>0.15419779581080401</c:v>
                </c:pt>
                <c:pt idx="23785" formatCode="General">
                  <c:v>0.15247389464196801</c:v>
                </c:pt>
                <c:pt idx="23786" formatCode="General">
                  <c:v>0.15144321256011001</c:v>
                </c:pt>
                <c:pt idx="23787" formatCode="General">
                  <c:v>0.15163417149769501</c:v>
                </c:pt>
                <c:pt idx="23788" formatCode="General">
                  <c:v>0.15292368997486899</c:v>
                </c:pt>
                <c:pt idx="23789" formatCode="General">
                  <c:v>0.154348549015354</c:v>
                </c:pt>
                <c:pt idx="23790" formatCode="General">
                  <c:v>0.15510499370967301</c:v>
                </c:pt>
                <c:pt idx="23791" formatCode="General">
                  <c:v>0.155220526847796</c:v>
                </c:pt>
                <c:pt idx="23792" formatCode="General">
                  <c:v>0.15502407446012501</c:v>
                </c:pt>
                <c:pt idx="23793" formatCode="General">
                  <c:v>0.15470275066210101</c:v>
                </c:pt>
                <c:pt idx="23794" formatCode="General">
                  <c:v>0.15421590685318101</c:v>
                </c:pt>
                <c:pt idx="23795" formatCode="General">
                  <c:v>0.153391292368242</c:v>
                </c:pt>
                <c:pt idx="23796" formatCode="General">
                  <c:v>0.151975323191227</c:v>
                </c:pt>
                <c:pt idx="23797" formatCode="General">
                  <c:v>0.149698744573452</c:v>
                </c:pt>
                <c:pt idx="23798" formatCode="General">
                  <c:v>0.14681665334441199</c:v>
                </c:pt>
                <c:pt idx="23799" formatCode="General">
                  <c:v>0.14392610931034899</c:v>
                </c:pt>
                <c:pt idx="23800" formatCode="General">
                  <c:v>0.14191458985365399</c:v>
                </c:pt>
                <c:pt idx="23801" formatCode="General">
                  <c:v>0.141464926460314</c:v>
                </c:pt>
                <c:pt idx="23802" formatCode="General">
                  <c:v>0.142318668887539</c:v>
                </c:pt>
                <c:pt idx="23803" formatCode="General">
                  <c:v>0.143908976284992</c:v>
                </c:pt>
                <c:pt idx="23804" formatCode="General">
                  <c:v>0.14585328656108901</c:v>
                </c:pt>
                <c:pt idx="23805" formatCode="General">
                  <c:v>0.147393386147702</c:v>
                </c:pt>
                <c:pt idx="23806" formatCode="General">
                  <c:v>0.14844895761870899</c:v>
                </c:pt>
                <c:pt idx="23807" formatCode="General">
                  <c:v>0.14995140144336799</c:v>
                </c:pt>
                <c:pt idx="23808" formatCode="General">
                  <c:v>0.15267567024433501</c:v>
                </c:pt>
                <c:pt idx="23809" formatCode="General">
                  <c:v>0.15683795538539699</c:v>
                </c:pt>
                <c:pt idx="23810" formatCode="General">
                  <c:v>0.161887120962461</c:v>
                </c:pt>
                <c:pt idx="23811" formatCode="General">
                  <c:v>0.166881751380903</c:v>
                </c:pt>
                <c:pt idx="23812" formatCode="General">
                  <c:v>0.17130741940614999</c:v>
                </c:pt>
                <c:pt idx="23813" formatCode="General">
                  <c:v>0.175137986116114</c:v>
                </c:pt>
                <c:pt idx="23814" formatCode="General">
                  <c:v>0.17860448639809801</c:v>
                </c:pt>
                <c:pt idx="23815" formatCode="General">
                  <c:v>0.18206838587002599</c:v>
                </c:pt>
                <c:pt idx="23816" formatCode="General">
                  <c:v>0.185281114340592</c:v>
                </c:pt>
                <c:pt idx="23817" formatCode="General">
                  <c:v>0.18756660825559901</c:v>
                </c:pt>
                <c:pt idx="23818" formatCode="General">
                  <c:v>0.188263938319289</c:v>
                </c:pt>
                <c:pt idx="23819" formatCode="General">
                  <c:v>0.18763780788789899</c:v>
                </c:pt>
                <c:pt idx="23820" formatCode="General">
                  <c:v>0.18664919730892199</c:v>
                </c:pt>
                <c:pt idx="23821" formatCode="General">
                  <c:v>0.18565527156817099</c:v>
                </c:pt>
                <c:pt idx="23822" formatCode="General">
                  <c:v>0.184442957674259</c:v>
                </c:pt>
                <c:pt idx="23823" formatCode="General">
                  <c:v>0.183220879743556</c:v>
                </c:pt>
                <c:pt idx="23824" formatCode="General">
                  <c:v>0.182741551718753</c:v>
                </c:pt>
                <c:pt idx="23825" formatCode="General">
                  <c:v>0.18332621054806</c:v>
                </c:pt>
                <c:pt idx="23826" formatCode="General">
                  <c:v>0.184805360352055</c:v>
                </c:pt>
                <c:pt idx="23827" formatCode="General">
                  <c:v>0.18647289824579499</c:v>
                </c:pt>
                <c:pt idx="23828" formatCode="General">
                  <c:v>0.187399023983461</c:v>
                </c:pt>
                <c:pt idx="23829" formatCode="General">
                  <c:v>0.18729056199747399</c:v>
                </c:pt>
                <c:pt idx="23830" formatCode="General">
                  <c:v>0.18654877094111599</c:v>
                </c:pt>
                <c:pt idx="23831" formatCode="General">
                  <c:v>0.18546342266992</c:v>
                </c:pt>
                <c:pt idx="23832" formatCode="General">
                  <c:v>0.183628891932029</c:v>
                </c:pt>
                <c:pt idx="23833" formatCode="General">
                  <c:v>0.180372974931717</c:v>
                </c:pt>
                <c:pt idx="23834" formatCode="General">
                  <c:v>0.175561969494196</c:v>
                </c:pt>
                <c:pt idx="23835" formatCode="General">
                  <c:v>0.16980217907591799</c:v>
                </c:pt>
                <c:pt idx="23836" formatCode="General">
                  <c:v>0.16358522125449501</c:v>
                </c:pt>
                <c:pt idx="23837" formatCode="General">
                  <c:v>0.15719846768182999</c:v>
                </c:pt>
                <c:pt idx="23838" formatCode="General">
                  <c:v>0.15098822548683899</c:v>
                </c:pt>
                <c:pt idx="23839" formatCode="General">
                  <c:v>0.14522673860983901</c:v>
                </c:pt>
                <c:pt idx="23840" formatCode="General">
                  <c:v>0.14017609723114199</c:v>
                </c:pt>
                <c:pt idx="23841" formatCode="General">
                  <c:v>0.135970638442103</c:v>
                </c:pt>
                <c:pt idx="23842" formatCode="General">
                  <c:v>0.132480697146687</c:v>
                </c:pt>
                <c:pt idx="23843" formatCode="General">
                  <c:v>0.129375231154612</c:v>
                </c:pt>
                <c:pt idx="23844" formatCode="General">
                  <c:v>0.126587232776814</c:v>
                </c:pt>
                <c:pt idx="23845" formatCode="General">
                  <c:v>0.124510561568394</c:v>
                </c:pt>
                <c:pt idx="23846" formatCode="General">
                  <c:v>0.123615307468316</c:v>
                </c:pt>
                <c:pt idx="23847" formatCode="General">
                  <c:v>0.123705212609308</c:v>
                </c:pt>
                <c:pt idx="23848" formatCode="General">
                  <c:v>0.12408702714037</c:v>
                </c:pt>
                <c:pt idx="23849" formatCode="General">
                  <c:v>0.12399052398001</c:v>
                </c:pt>
                <c:pt idx="23850" formatCode="General">
                  <c:v>0.12300205513175499</c:v>
                </c:pt>
                <c:pt idx="23851" formatCode="General">
                  <c:v>0.12134468251449999</c:v>
                </c:pt>
                <c:pt idx="23852" formatCode="General">
                  <c:v>0.119175724676276</c:v>
                </c:pt>
                <c:pt idx="23853" formatCode="General">
                  <c:v>0.116674099462478</c:v>
                </c:pt>
                <c:pt idx="23854" formatCode="General">
                  <c:v>0.11460143742663</c:v>
                </c:pt>
                <c:pt idx="23855" formatCode="General">
                  <c:v>0.113351460647223</c:v>
                </c:pt>
                <c:pt idx="23856" formatCode="General">
                  <c:v>0.11195543290964199</c:v>
                </c:pt>
                <c:pt idx="23857" formatCode="General">
                  <c:v>0.10949671093581</c:v>
                </c:pt>
                <c:pt idx="23858" formatCode="General">
                  <c:v>0.106242028743494</c:v>
                </c:pt>
                <c:pt idx="23859" formatCode="General">
                  <c:v>0.10311681914969301</c:v>
                </c:pt>
                <c:pt idx="23860" formatCode="General">
                  <c:v>0.100428829284402</c:v>
                </c:pt>
                <c:pt idx="23861" formatCode="General">
                  <c:v>9.7788130606595497E-2</c:v>
                </c:pt>
                <c:pt idx="23862" formatCode="General">
                  <c:v>9.4958999808008801E-2</c:v>
                </c:pt>
                <c:pt idx="23863" formatCode="General">
                  <c:v>9.2196569362574907E-2</c:v>
                </c:pt>
                <c:pt idx="23864" formatCode="General">
                  <c:v>8.9808623922328495E-2</c:v>
                </c:pt>
                <c:pt idx="23865" formatCode="General">
                  <c:v>8.7765495861849604E-2</c:v>
                </c:pt>
                <c:pt idx="23866" formatCode="General">
                  <c:v>8.5430398442488995E-2</c:v>
                </c:pt>
                <c:pt idx="23867" formatCode="General">
                  <c:v>8.2121758065998501E-2</c:v>
                </c:pt>
                <c:pt idx="23868" formatCode="General">
                  <c:v>7.8046845629839295E-2</c:v>
                </c:pt>
                <c:pt idx="23869" formatCode="General">
                  <c:v>7.4427734965340706E-2</c:v>
                </c:pt>
                <c:pt idx="23870" formatCode="General">
                  <c:v>7.2315909760720096E-2</c:v>
                </c:pt>
                <c:pt idx="23871" formatCode="General">
                  <c:v>7.1081275793572193E-2</c:v>
                </c:pt>
                <c:pt idx="23872" formatCode="General">
                  <c:v>7.0054654195991703E-2</c:v>
                </c:pt>
                <c:pt idx="23873" formatCode="General">
                  <c:v>6.9192196890957902E-2</c:v>
                </c:pt>
                <c:pt idx="23874" formatCode="General">
                  <c:v>6.8270524127268598E-2</c:v>
                </c:pt>
                <c:pt idx="23875" formatCode="General">
                  <c:v>6.71093002958464E-2</c:v>
                </c:pt>
                <c:pt idx="23876" formatCode="General">
                  <c:v>6.5714480114598198E-2</c:v>
                </c:pt>
                <c:pt idx="23877" formatCode="General">
                  <c:v>6.4056453641071404E-2</c:v>
                </c:pt>
                <c:pt idx="23878" formatCode="General">
                  <c:v>6.2112863820845E-2</c:v>
                </c:pt>
                <c:pt idx="23879" formatCode="General">
                  <c:v>6.06475140255473E-2</c:v>
                </c:pt>
                <c:pt idx="23880" formatCode="General">
                  <c:v>6.0494921232103198E-2</c:v>
                </c:pt>
                <c:pt idx="23881" formatCode="General">
                  <c:v>6.0820458369379597E-2</c:v>
                </c:pt>
                <c:pt idx="23882" formatCode="General">
                  <c:v>6.0283395082826798E-2</c:v>
                </c:pt>
                <c:pt idx="23883" formatCode="General">
                  <c:v>5.7846751714383297E-2</c:v>
                </c:pt>
                <c:pt idx="23884" formatCode="General">
                  <c:v>5.3838117925227101E-2</c:v>
                </c:pt>
                <c:pt idx="23885" formatCode="General">
                  <c:v>4.9578661498245399E-2</c:v>
                </c:pt>
                <c:pt idx="23886" formatCode="General">
                  <c:v>4.52512528812265E-2</c:v>
                </c:pt>
                <c:pt idx="23887" formatCode="General">
                  <c:v>4.05509536020488E-2</c:v>
                </c:pt>
                <c:pt idx="23888" formatCode="General">
                  <c:v>3.5401988835144199E-2</c:v>
                </c:pt>
                <c:pt idx="23889" formatCode="General">
                  <c:v>2.9958389818307399E-2</c:v>
                </c:pt>
                <c:pt idx="23890" formatCode="General">
                  <c:v>2.4507247288024499E-2</c:v>
                </c:pt>
                <c:pt idx="23891" formatCode="General">
                  <c:v>1.9176786397186701E-2</c:v>
                </c:pt>
                <c:pt idx="23892" formatCode="General">
                  <c:v>1.4175407286265001E-2</c:v>
                </c:pt>
                <c:pt idx="23893" formatCode="General">
                  <c:v>1.0370037365691601E-2</c:v>
                </c:pt>
                <c:pt idx="23894" formatCode="General">
                  <c:v>8.4113444700697898E-3</c:v>
                </c:pt>
                <c:pt idx="23895" formatCode="General">
                  <c:v>7.6264566694175997E-3</c:v>
                </c:pt>
                <c:pt idx="23896" formatCode="General">
                  <c:v>6.9289941117375601E-3</c:v>
                </c:pt>
                <c:pt idx="23897" formatCode="General">
                  <c:v>6.0131892699514201E-3</c:v>
                </c:pt>
                <c:pt idx="23898" formatCode="General">
                  <c:v>5.1563975364310004E-3</c:v>
                </c:pt>
                <c:pt idx="23899" formatCode="General">
                  <c:v>4.2973296377015902E-3</c:v>
                </c:pt>
                <c:pt idx="23900" formatCode="General">
                  <c:v>3.2311231981442799E-3</c:v>
                </c:pt>
                <c:pt idx="23901" formatCode="General">
                  <c:v>2.0655912300344701E-3</c:v>
                </c:pt>
                <c:pt idx="23902" formatCode="General">
                  <c:v>8.9689564020019796E-4</c:v>
                </c:pt>
                <c:pt idx="23903">
                  <c:v>-4.1468853065633503E-5</c:v>
                </c:pt>
                <c:pt idx="23904" formatCode="General">
                  <c:v>-7.4660813116552902E-4</c:v>
                </c:pt>
                <c:pt idx="23905" formatCode="General">
                  <c:v>-1.01124746919643E-3</c:v>
                </c:pt>
                <c:pt idx="23906" formatCode="General">
                  <c:v>-8.6272674606420496E-4</c:v>
                </c:pt>
                <c:pt idx="23907" formatCode="General">
                  <c:v>-8.0035699350913998E-4</c:v>
                </c:pt>
                <c:pt idx="23908" formatCode="General">
                  <c:v>-6.5984606973900402E-4</c:v>
                </c:pt>
                <c:pt idx="23909" formatCode="General">
                  <c:v>-5.4697379720196804E-4</c:v>
                </c:pt>
                <c:pt idx="23910" formatCode="General">
                  <c:v>-9.0614791697573303E-4</c:v>
                </c:pt>
                <c:pt idx="23911" formatCode="General">
                  <c:v>-1.7218142195334601E-3</c:v>
                </c:pt>
                <c:pt idx="23912" formatCode="General">
                  <c:v>-3.09756618238085E-3</c:v>
                </c:pt>
                <c:pt idx="23913" formatCode="General">
                  <c:v>-5.3746684935774202E-3</c:v>
                </c:pt>
                <c:pt idx="23914" formatCode="General">
                  <c:v>-8.86738668941826E-3</c:v>
                </c:pt>
                <c:pt idx="23915" formatCode="General">
                  <c:v>-1.31428790587643E-2</c:v>
                </c:pt>
                <c:pt idx="23916" formatCode="General">
                  <c:v>-1.7739552183005099E-2</c:v>
                </c:pt>
                <c:pt idx="23917" formatCode="General">
                  <c:v>-2.2826776202831502E-2</c:v>
                </c:pt>
                <c:pt idx="23918" formatCode="General">
                  <c:v>-2.90524502350533E-2</c:v>
                </c:pt>
                <c:pt idx="23919" formatCode="General">
                  <c:v>-3.6364906145569198E-2</c:v>
                </c:pt>
                <c:pt idx="23920" formatCode="General">
                  <c:v>-4.3302684127597801E-2</c:v>
                </c:pt>
                <c:pt idx="23921" formatCode="General">
                  <c:v>-4.8834234478761597E-2</c:v>
                </c:pt>
                <c:pt idx="23922" formatCode="General">
                  <c:v>-5.3094815567299197E-2</c:v>
                </c:pt>
                <c:pt idx="23923" formatCode="General">
                  <c:v>-5.6496718348616901E-2</c:v>
                </c:pt>
                <c:pt idx="23924" formatCode="General">
                  <c:v>-5.8723578994633902E-2</c:v>
                </c:pt>
                <c:pt idx="23925" formatCode="General">
                  <c:v>-5.9736878081357303E-2</c:v>
                </c:pt>
                <c:pt idx="23926" formatCode="General">
                  <c:v>-6.0361158391899199E-2</c:v>
                </c:pt>
                <c:pt idx="23927" formatCode="General">
                  <c:v>-6.13664352451775E-2</c:v>
                </c:pt>
                <c:pt idx="23928" formatCode="General">
                  <c:v>-6.2978246411747596E-2</c:v>
                </c:pt>
                <c:pt idx="23929" formatCode="General">
                  <c:v>-6.4929479444739896E-2</c:v>
                </c:pt>
                <c:pt idx="23930" formatCode="General">
                  <c:v>-6.6648886520074502E-2</c:v>
                </c:pt>
                <c:pt idx="23931" formatCode="General">
                  <c:v>-6.8147239549483998E-2</c:v>
                </c:pt>
                <c:pt idx="23932" formatCode="General">
                  <c:v>-6.9902585830097702E-2</c:v>
                </c:pt>
                <c:pt idx="23933" formatCode="General">
                  <c:v>-7.1637598855069998E-2</c:v>
                </c:pt>
                <c:pt idx="23934" formatCode="General">
                  <c:v>-7.2946667591551106E-2</c:v>
                </c:pt>
                <c:pt idx="23935" formatCode="General">
                  <c:v>-7.4498334357305407E-2</c:v>
                </c:pt>
                <c:pt idx="23936" formatCode="General">
                  <c:v>-7.7016659730311701E-2</c:v>
                </c:pt>
                <c:pt idx="23937" formatCode="General">
                  <c:v>-8.0056913206492206E-2</c:v>
                </c:pt>
                <c:pt idx="23938" formatCode="General">
                  <c:v>-8.2416863863525397E-2</c:v>
                </c:pt>
                <c:pt idx="23939" formatCode="General">
                  <c:v>-8.3931479033865095E-2</c:v>
                </c:pt>
                <c:pt idx="23940" formatCode="General">
                  <c:v>-8.5282391131305701E-2</c:v>
                </c:pt>
                <c:pt idx="23941" formatCode="General">
                  <c:v>-8.6575341295693498E-2</c:v>
                </c:pt>
                <c:pt idx="23942" formatCode="General">
                  <c:v>-8.7531709395220703E-2</c:v>
                </c:pt>
                <c:pt idx="23943" formatCode="General">
                  <c:v>-8.8260457311541904E-2</c:v>
                </c:pt>
                <c:pt idx="23944" formatCode="General">
                  <c:v>-8.9518671158282895E-2</c:v>
                </c:pt>
                <c:pt idx="23945" formatCode="General">
                  <c:v>-9.13212521640476E-2</c:v>
                </c:pt>
                <c:pt idx="23946" formatCode="General">
                  <c:v>-9.3162064545155895E-2</c:v>
                </c:pt>
                <c:pt idx="23947" formatCode="General">
                  <c:v>-9.4777474010295501E-2</c:v>
                </c:pt>
                <c:pt idx="23948" formatCode="General">
                  <c:v>-9.6133744634732801E-2</c:v>
                </c:pt>
                <c:pt idx="23949" formatCode="General">
                  <c:v>-9.76698485720464E-2</c:v>
                </c:pt>
                <c:pt idx="23950" formatCode="General">
                  <c:v>-9.9353869457106295E-2</c:v>
                </c:pt>
                <c:pt idx="23951" formatCode="General">
                  <c:v>-0.100553360372223</c:v>
                </c:pt>
                <c:pt idx="23952" formatCode="General">
                  <c:v>-0.10117976617449501</c:v>
                </c:pt>
                <c:pt idx="23953" formatCode="General">
                  <c:v>-0.101687468929609</c:v>
                </c:pt>
                <c:pt idx="23954" formatCode="General">
                  <c:v>-0.102461271255677</c:v>
                </c:pt>
                <c:pt idx="23955" formatCode="General">
                  <c:v>-0.10356458144327101</c:v>
                </c:pt>
                <c:pt idx="23956" formatCode="General">
                  <c:v>-0.10489502971428299</c:v>
                </c:pt>
                <c:pt idx="23957" formatCode="General">
                  <c:v>-0.106251667284204</c:v>
                </c:pt>
                <c:pt idx="23958" formatCode="General">
                  <c:v>-0.107092881034175</c:v>
                </c:pt>
                <c:pt idx="23959" formatCode="General">
                  <c:v>-0.10693676280299801</c:v>
                </c:pt>
                <c:pt idx="23960" formatCode="General">
                  <c:v>-0.105609155444862</c:v>
                </c:pt>
                <c:pt idx="23961" formatCode="General">
                  <c:v>-0.103093186759265</c:v>
                </c:pt>
                <c:pt idx="23962" formatCode="General">
                  <c:v>-9.93776260888031E-2</c:v>
                </c:pt>
                <c:pt idx="23963" formatCode="General">
                  <c:v>-9.4620225507254102E-2</c:v>
                </c:pt>
                <c:pt idx="23964" formatCode="General">
                  <c:v>-8.9276380577262004E-2</c:v>
                </c:pt>
                <c:pt idx="23965" formatCode="General">
                  <c:v>-8.4007221769343707E-2</c:v>
                </c:pt>
                <c:pt idx="23966" formatCode="General">
                  <c:v>-7.9513797998910493E-2</c:v>
                </c:pt>
                <c:pt idx="23967" formatCode="General">
                  <c:v>-7.5833580930205799E-2</c:v>
                </c:pt>
                <c:pt idx="23968" formatCode="General">
                  <c:v>-7.2224366608145907E-2</c:v>
                </c:pt>
                <c:pt idx="23969" formatCode="General">
                  <c:v>-6.8001744845430701E-2</c:v>
                </c:pt>
                <c:pt idx="23970" formatCode="General">
                  <c:v>-6.3618141301794398E-2</c:v>
                </c:pt>
                <c:pt idx="23971" formatCode="General">
                  <c:v>-5.9898781092240498E-2</c:v>
                </c:pt>
                <c:pt idx="23972" formatCode="General">
                  <c:v>-5.6726034020385403E-2</c:v>
                </c:pt>
                <c:pt idx="23973" formatCode="General">
                  <c:v>-5.3907939859491098E-2</c:v>
                </c:pt>
                <c:pt idx="23974" formatCode="General">
                  <c:v>-5.1998397415762697E-2</c:v>
                </c:pt>
                <c:pt idx="23975" formatCode="General">
                  <c:v>-5.13801184826548E-2</c:v>
                </c:pt>
                <c:pt idx="23976" formatCode="General">
                  <c:v>-5.2232957680824803E-2</c:v>
                </c:pt>
                <c:pt idx="23977" formatCode="General">
                  <c:v>-5.4449339170925502E-2</c:v>
                </c:pt>
                <c:pt idx="23978" formatCode="General">
                  <c:v>-5.7608041424631697E-2</c:v>
                </c:pt>
                <c:pt idx="23979" formatCode="General">
                  <c:v>-6.1583614383507103E-2</c:v>
                </c:pt>
                <c:pt idx="23980" formatCode="General">
                  <c:v>-6.6000458729806699E-2</c:v>
                </c:pt>
                <c:pt idx="23981" formatCode="General">
                  <c:v>-7.0143204263318604E-2</c:v>
                </c:pt>
                <c:pt idx="23982" formatCode="General">
                  <c:v>-7.3384998351110606E-2</c:v>
                </c:pt>
                <c:pt idx="23983" formatCode="General">
                  <c:v>-7.5266916493191699E-2</c:v>
                </c:pt>
                <c:pt idx="23984" formatCode="General">
                  <c:v>-7.55496941140439E-2</c:v>
                </c:pt>
                <c:pt idx="23985" formatCode="General">
                  <c:v>-7.4576648643093699E-2</c:v>
                </c:pt>
                <c:pt idx="23986" formatCode="General">
                  <c:v>-7.2962772610921295E-2</c:v>
                </c:pt>
                <c:pt idx="23987" formatCode="General">
                  <c:v>-7.0769239718451504E-2</c:v>
                </c:pt>
                <c:pt idx="23988" formatCode="General">
                  <c:v>-6.7469175435860299E-2</c:v>
                </c:pt>
                <c:pt idx="23989" formatCode="General">
                  <c:v>-6.2347479157643299E-2</c:v>
                </c:pt>
                <c:pt idx="23990" formatCode="General">
                  <c:v>-5.5486168841200403E-2</c:v>
                </c:pt>
                <c:pt idx="23991" formatCode="General">
                  <c:v>-4.8210102215360803E-2</c:v>
                </c:pt>
                <c:pt idx="23992" formatCode="General">
                  <c:v>-4.1825544285990501E-2</c:v>
                </c:pt>
                <c:pt idx="23993" formatCode="General">
                  <c:v>-3.6344915723236997E-2</c:v>
                </c:pt>
                <c:pt idx="23994" formatCode="General">
                  <c:v>-3.1112858352401001E-2</c:v>
                </c:pt>
                <c:pt idx="23995" formatCode="General">
                  <c:v>-2.58235454593237E-2</c:v>
                </c:pt>
                <c:pt idx="23996" formatCode="General">
                  <c:v>-2.1055040172549899E-2</c:v>
                </c:pt>
                <c:pt idx="23997" formatCode="General">
                  <c:v>-1.7302056950876301E-2</c:v>
                </c:pt>
                <c:pt idx="23998" formatCode="General">
                  <c:v>-1.3728710035702099E-2</c:v>
                </c:pt>
                <c:pt idx="23999" formatCode="General">
                  <c:v>-9.3312173733458605E-3</c:v>
                </c:pt>
                <c:pt idx="24000" formatCode="General">
                  <c:v>-4.1747144692275704E-3</c:v>
                </c:pt>
                <c:pt idx="24001" formatCode="General">
                  <c:v>9.0369517180600197E-4</c:v>
                </c:pt>
                <c:pt idx="24002" formatCode="General">
                  <c:v>5.4446486790740503E-3</c:v>
                </c:pt>
                <c:pt idx="24003" formatCode="General">
                  <c:v>9.3031463089956294E-3</c:v>
                </c:pt>
                <c:pt idx="24004" formatCode="General">
                  <c:v>1.23788782914168E-2</c:v>
                </c:pt>
                <c:pt idx="24005" formatCode="General">
                  <c:v>1.50608446567013E-2</c:v>
                </c:pt>
                <c:pt idx="24006" formatCode="General">
                  <c:v>1.7640227439345901E-2</c:v>
                </c:pt>
                <c:pt idx="24007" formatCode="General">
                  <c:v>1.9999884743244201E-2</c:v>
                </c:pt>
                <c:pt idx="24008" formatCode="General">
                  <c:v>2.15779069431545E-2</c:v>
                </c:pt>
                <c:pt idx="24009" formatCode="General">
                  <c:v>2.1673252472956001E-2</c:v>
                </c:pt>
                <c:pt idx="24010" formatCode="General">
                  <c:v>2.0332654102711602E-2</c:v>
                </c:pt>
                <c:pt idx="24011" formatCode="General">
                  <c:v>1.8560582378395099E-2</c:v>
                </c:pt>
                <c:pt idx="24012" formatCode="General">
                  <c:v>1.800604101413E-2</c:v>
                </c:pt>
                <c:pt idx="24013" formatCode="General">
                  <c:v>1.8638420756081801E-2</c:v>
                </c:pt>
                <c:pt idx="24014" formatCode="General">
                  <c:v>1.9317343947622301E-2</c:v>
                </c:pt>
                <c:pt idx="24015" formatCode="General">
                  <c:v>1.9767873424763199E-2</c:v>
                </c:pt>
                <c:pt idx="24016" formatCode="General">
                  <c:v>1.9774405702369598E-2</c:v>
                </c:pt>
                <c:pt idx="24017" formatCode="General">
                  <c:v>1.8927054518980201E-2</c:v>
                </c:pt>
                <c:pt idx="24018" formatCode="General">
                  <c:v>1.7020038336917301E-2</c:v>
                </c:pt>
                <c:pt idx="24019" formatCode="General">
                  <c:v>1.43149463152466E-2</c:v>
                </c:pt>
                <c:pt idx="24020" formatCode="General">
                  <c:v>1.14436671398711E-2</c:v>
                </c:pt>
                <c:pt idx="24021" formatCode="General">
                  <c:v>9.1849103836202199E-3</c:v>
                </c:pt>
                <c:pt idx="24022" formatCode="General">
                  <c:v>7.8571702588162394E-3</c:v>
                </c:pt>
                <c:pt idx="24023" formatCode="General">
                  <c:v>7.34379533100042E-3</c:v>
                </c:pt>
                <c:pt idx="24024" formatCode="General">
                  <c:v>7.5661596379405904E-3</c:v>
                </c:pt>
                <c:pt idx="24025" formatCode="General">
                  <c:v>8.4912243196209897E-3</c:v>
                </c:pt>
                <c:pt idx="24026" formatCode="General">
                  <c:v>1.01806663436598E-2</c:v>
                </c:pt>
                <c:pt idx="24027" formatCode="General">
                  <c:v>1.2790482792681E-2</c:v>
                </c:pt>
                <c:pt idx="24028" formatCode="General">
                  <c:v>1.5821099641067302E-2</c:v>
                </c:pt>
                <c:pt idx="24029" formatCode="General">
                  <c:v>1.84906812731759E-2</c:v>
                </c:pt>
                <c:pt idx="24030" formatCode="General">
                  <c:v>2.0508563302709799E-2</c:v>
                </c:pt>
                <c:pt idx="24031" formatCode="General">
                  <c:v>2.2001498073860998E-2</c:v>
                </c:pt>
                <c:pt idx="24032" formatCode="General">
                  <c:v>2.3532737041855201E-2</c:v>
                </c:pt>
                <c:pt idx="24033" formatCode="General">
                  <c:v>2.57837600464829E-2</c:v>
                </c:pt>
                <c:pt idx="24034" formatCode="General">
                  <c:v>2.9645305381735602E-2</c:v>
                </c:pt>
                <c:pt idx="24035" formatCode="General">
                  <c:v>3.5065243233609503E-2</c:v>
                </c:pt>
                <c:pt idx="24036" formatCode="General">
                  <c:v>4.1150938384441199E-2</c:v>
                </c:pt>
                <c:pt idx="24037" formatCode="General">
                  <c:v>4.7369138827730403E-2</c:v>
                </c:pt>
                <c:pt idx="24038" formatCode="General">
                  <c:v>5.33688432280068E-2</c:v>
                </c:pt>
                <c:pt idx="24039" formatCode="General">
                  <c:v>5.8807372727113998E-2</c:v>
                </c:pt>
                <c:pt idx="24040" formatCode="General">
                  <c:v>6.29069516116499E-2</c:v>
                </c:pt>
                <c:pt idx="24041" formatCode="General">
                  <c:v>6.5401957526360494E-2</c:v>
                </c:pt>
                <c:pt idx="24042" formatCode="General">
                  <c:v>6.6939041819730399E-2</c:v>
                </c:pt>
                <c:pt idx="24043" formatCode="General">
                  <c:v>6.7612841116045597E-2</c:v>
                </c:pt>
                <c:pt idx="24044" formatCode="General">
                  <c:v>6.6648947265655401E-2</c:v>
                </c:pt>
                <c:pt idx="24045" formatCode="General">
                  <c:v>6.3118608328390405E-2</c:v>
                </c:pt>
                <c:pt idx="24046" formatCode="General">
                  <c:v>5.7008563050000599E-2</c:v>
                </c:pt>
                <c:pt idx="24047" formatCode="General">
                  <c:v>4.9016503836715103E-2</c:v>
                </c:pt>
                <c:pt idx="24048" formatCode="General">
                  <c:v>3.9327435751835602E-2</c:v>
                </c:pt>
                <c:pt idx="24049" formatCode="General">
                  <c:v>2.80515965599589E-2</c:v>
                </c:pt>
                <c:pt idx="24050" formatCode="General">
                  <c:v>1.54886944307583E-2</c:v>
                </c:pt>
                <c:pt idx="24051" formatCode="General">
                  <c:v>1.86077054045262E-3</c:v>
                </c:pt>
                <c:pt idx="24052" formatCode="General">
                  <c:v>-1.27246504979964E-2</c:v>
                </c:pt>
                <c:pt idx="24053" formatCode="General">
                  <c:v>-2.7278590423419301E-2</c:v>
                </c:pt>
                <c:pt idx="24054" formatCode="General">
                  <c:v>-4.0438167240881999E-2</c:v>
                </c:pt>
                <c:pt idx="24055" formatCode="General">
                  <c:v>-5.22506305800675E-2</c:v>
                </c:pt>
                <c:pt idx="24056" formatCode="General">
                  <c:v>-6.3055905736531401E-2</c:v>
                </c:pt>
                <c:pt idx="24057" formatCode="General">
                  <c:v>-7.2481878222148105E-2</c:v>
                </c:pt>
                <c:pt idx="24058" formatCode="General">
                  <c:v>-8.0041486666527994E-2</c:v>
                </c:pt>
                <c:pt idx="24059" formatCode="General">
                  <c:v>-8.55212273061772E-2</c:v>
                </c:pt>
                <c:pt idx="24060" formatCode="General">
                  <c:v>-8.79941613425788E-2</c:v>
                </c:pt>
                <c:pt idx="24061" formatCode="General">
                  <c:v>-8.3356037448466896E-2</c:v>
                </c:pt>
                <c:pt idx="24062" formatCode="General">
                  <c:v>-7.0832529265713706E-2</c:v>
                </c:pt>
                <c:pt idx="24063" formatCode="General">
                  <c:v>-7.3067194425193202E-2</c:v>
                </c:pt>
                <c:pt idx="24064" formatCode="General">
                  <c:v>-0.11707148477204</c:v>
                </c:pt>
                <c:pt idx="24065" formatCode="General">
                  <c:v>-0.17502873388378701</c:v>
                </c:pt>
                <c:pt idx="24066" formatCode="General">
                  <c:v>-0.19933969619318001</c:v>
                </c:pt>
                <c:pt idx="24067" formatCode="General">
                  <c:v>-0.19002073286295901</c:v>
                </c:pt>
                <c:pt idx="24068" formatCode="General">
                  <c:v>-0.165438099584125</c:v>
                </c:pt>
                <c:pt idx="24069" formatCode="General">
                  <c:v>-0.13161458784177099</c:v>
                </c:pt>
                <c:pt idx="24070" formatCode="General">
                  <c:v>-9.0729606117871495E-2</c:v>
                </c:pt>
                <c:pt idx="24071" formatCode="General">
                  <c:v>-4.6540970687514602E-2</c:v>
                </c:pt>
                <c:pt idx="24072" formatCode="General">
                  <c:v>-2.9130451688729698E-3</c:v>
                </c:pt>
                <c:pt idx="24073" formatCode="General">
                  <c:v>3.7136152881616598E-2</c:v>
                </c:pt>
                <c:pt idx="24074" formatCode="General">
                  <c:v>7.1152215466464303E-2</c:v>
                </c:pt>
                <c:pt idx="24075" formatCode="General">
                  <c:v>9.7008358665839206E-2</c:v>
                </c:pt>
                <c:pt idx="24076" formatCode="General">
                  <c:v>0.11346301996444901</c:v>
                </c:pt>
                <c:pt idx="24077" formatCode="General">
                  <c:v>0.121091294231726</c:v>
                </c:pt>
                <c:pt idx="24078" formatCode="General">
                  <c:v>0.120880674642887</c:v>
                </c:pt>
                <c:pt idx="24079" formatCode="General">
                  <c:v>0.113445382903872</c:v>
                </c:pt>
                <c:pt idx="24080" formatCode="General">
                  <c:v>9.9858665653198106E-2</c:v>
                </c:pt>
                <c:pt idx="24081" formatCode="General">
                  <c:v>8.1620149376498002E-2</c:v>
                </c:pt>
                <c:pt idx="24082" formatCode="General">
                  <c:v>6.1013909839373E-2</c:v>
                </c:pt>
                <c:pt idx="24083" formatCode="General">
                  <c:v>3.9436219959165797E-2</c:v>
                </c:pt>
                <c:pt idx="24084" formatCode="General">
                  <c:v>1.6082682380220099E-2</c:v>
                </c:pt>
                <c:pt idx="24085" formatCode="General">
                  <c:v>-1.3779707556746E-2</c:v>
                </c:pt>
                <c:pt idx="24086" formatCode="General">
                  <c:v>-6.4430446590022297E-2</c:v>
                </c:pt>
                <c:pt idx="24087" formatCode="General">
                  <c:v>-0.14726547689542999</c:v>
                </c:pt>
                <c:pt idx="24088" formatCode="General">
                  <c:v>-0.239667746971714</c:v>
                </c:pt>
                <c:pt idx="24089" formatCode="General">
                  <c:v>-0.30530821749394799</c:v>
                </c:pt>
                <c:pt idx="24090" formatCode="General">
                  <c:v>-0.33838687658108202</c:v>
                </c:pt>
                <c:pt idx="24091" formatCode="General">
                  <c:v>-0.34750975590535299</c:v>
                </c:pt>
                <c:pt idx="24092" formatCode="General">
                  <c:v>-0.33313535905065</c:v>
                </c:pt>
                <c:pt idx="24093" formatCode="General">
                  <c:v>-0.29512440302816501</c:v>
                </c:pt>
                <c:pt idx="24094" formatCode="General">
                  <c:v>-0.23818347049550301</c:v>
                </c:pt>
                <c:pt idx="24095" formatCode="General">
                  <c:v>-0.16883836650048301</c:v>
                </c:pt>
                <c:pt idx="24096" formatCode="General">
                  <c:v>-9.2407150155836199E-2</c:v>
                </c:pt>
                <c:pt idx="24097" formatCode="General">
                  <c:v>-1.32807936396457E-2</c:v>
                </c:pt>
                <c:pt idx="24098" formatCode="General">
                  <c:v>6.48563764405828E-2</c:v>
                </c:pt>
                <c:pt idx="24099" formatCode="General">
                  <c:v>0.138623610498123</c:v>
                </c:pt>
                <c:pt idx="24100" formatCode="General">
                  <c:v>0.20499638949299101</c:v>
                </c:pt>
                <c:pt idx="24101" formatCode="General">
                  <c:v>0.26197947796471099</c:v>
                </c:pt>
                <c:pt idx="24102" formatCode="General">
                  <c:v>0.30814398911368102</c:v>
                </c:pt>
                <c:pt idx="24103" formatCode="General">
                  <c:v>0.34207166613020601</c:v>
                </c:pt>
                <c:pt idx="24104" formatCode="General">
                  <c:v>0.36323353094075</c:v>
                </c:pt>
                <c:pt idx="24105" formatCode="General">
                  <c:v>0.37262626011165401</c:v>
                </c:pt>
                <c:pt idx="24106" formatCode="General">
                  <c:v>0.37188688577935802</c:v>
                </c:pt>
                <c:pt idx="24107" formatCode="General">
                  <c:v>0.36199049063331101</c:v>
                </c:pt>
                <c:pt idx="24108" formatCode="General">
                  <c:v>0.34367771230189398</c:v>
                </c:pt>
                <c:pt idx="24109" formatCode="General">
                  <c:v>0.31816464238569497</c:v>
                </c:pt>
                <c:pt idx="24110" formatCode="General">
                  <c:v>0.28677666556254</c:v>
                </c:pt>
                <c:pt idx="24111" formatCode="General">
                  <c:v>0.25096193497056302</c:v>
                </c:pt>
                <c:pt idx="24112" formatCode="General">
                  <c:v>0.21250803033631899</c:v>
                </c:pt>
                <c:pt idx="24113" formatCode="General">
                  <c:v>0.172662539723834</c:v>
                </c:pt>
                <c:pt idx="24114" formatCode="General">
                  <c:v>0.13222276856842199</c:v>
                </c:pt>
                <c:pt idx="24115" formatCode="General">
                  <c:v>9.1937196792333101E-2</c:v>
                </c:pt>
                <c:pt idx="24116" formatCode="General">
                  <c:v>5.2379303933124302E-2</c:v>
                </c:pt>
                <c:pt idx="24117" formatCode="General">
                  <c:v>1.54335673670378E-2</c:v>
                </c:pt>
                <c:pt idx="24118" formatCode="General">
                  <c:v>-1.5986392297120101E-2</c:v>
                </c:pt>
                <c:pt idx="24119" formatCode="General">
                  <c:v>-4.0038597149256103E-2</c:v>
                </c:pt>
                <c:pt idx="24120" formatCode="General">
                  <c:v>-5.6378302721999202E-2</c:v>
                </c:pt>
                <c:pt idx="24121" formatCode="General">
                  <c:v>-6.5562055624615506E-2</c:v>
                </c:pt>
                <c:pt idx="24122" formatCode="General">
                  <c:v>-6.81942572286727E-2</c:v>
                </c:pt>
                <c:pt idx="24123" formatCode="General">
                  <c:v>-6.4578393115755695E-2</c:v>
                </c:pt>
                <c:pt idx="24124" formatCode="General">
                  <c:v>-5.5167231895978497E-2</c:v>
                </c:pt>
                <c:pt idx="24125" formatCode="General">
                  <c:v>-4.0926371165087398E-2</c:v>
                </c:pt>
                <c:pt idx="24126" formatCode="General">
                  <c:v>-2.4208593800886601E-2</c:v>
                </c:pt>
                <c:pt idx="24127" formatCode="General">
                  <c:v>-7.3001624728193304E-3</c:v>
                </c:pt>
                <c:pt idx="24128" formatCode="General">
                  <c:v>9.3793318471975893E-3</c:v>
                </c:pt>
                <c:pt idx="24129" formatCode="General">
                  <c:v>2.57976981563766E-2</c:v>
                </c:pt>
                <c:pt idx="24130" formatCode="General">
                  <c:v>4.14393163551076E-2</c:v>
                </c:pt>
                <c:pt idx="24131" formatCode="General">
                  <c:v>5.5363930595860103E-2</c:v>
                </c:pt>
                <c:pt idx="24132" formatCode="General">
                  <c:v>6.7066105249775701E-2</c:v>
                </c:pt>
                <c:pt idx="24133" formatCode="General">
                  <c:v>7.6802526738666499E-2</c:v>
                </c:pt>
                <c:pt idx="24134" formatCode="General">
                  <c:v>8.4511586409815501E-2</c:v>
                </c:pt>
                <c:pt idx="24135" formatCode="General">
                  <c:v>8.9354771780465997E-2</c:v>
                </c:pt>
                <c:pt idx="24136" formatCode="General">
                  <c:v>9.0267894525362893E-2</c:v>
                </c:pt>
                <c:pt idx="24137" formatCode="General">
                  <c:v>8.7145144703385594E-2</c:v>
                </c:pt>
                <c:pt idx="24138" formatCode="General">
                  <c:v>8.0718207924891303E-2</c:v>
                </c:pt>
                <c:pt idx="24139" formatCode="General">
                  <c:v>7.1434753811593102E-2</c:v>
                </c:pt>
                <c:pt idx="24140" formatCode="General">
                  <c:v>5.9916682005703097E-2</c:v>
                </c:pt>
                <c:pt idx="24141" formatCode="General">
                  <c:v>4.7318932125015097E-2</c:v>
                </c:pt>
                <c:pt idx="24142" formatCode="General">
                  <c:v>3.4388547673707998E-2</c:v>
                </c:pt>
                <c:pt idx="24143" formatCode="General">
                  <c:v>2.1441258897353099E-2</c:v>
                </c:pt>
                <c:pt idx="24144" formatCode="General">
                  <c:v>8.9288721074104304E-3</c:v>
                </c:pt>
                <c:pt idx="24145" formatCode="General">
                  <c:v>-2.6722947678681102E-3</c:v>
                </c:pt>
                <c:pt idx="24146" formatCode="General">
                  <c:v>-1.29856007657393E-2</c:v>
                </c:pt>
                <c:pt idx="24147" formatCode="General">
                  <c:v>-2.1769878504772001E-2</c:v>
                </c:pt>
                <c:pt idx="24148" formatCode="General">
                  <c:v>-2.92188565295654E-2</c:v>
                </c:pt>
                <c:pt idx="24149" formatCode="General">
                  <c:v>-3.5825454675121403E-2</c:v>
                </c:pt>
                <c:pt idx="24150" formatCode="General">
                  <c:v>-4.1679825019735599E-2</c:v>
                </c:pt>
                <c:pt idx="24151" formatCode="General">
                  <c:v>-4.6423281457660698E-2</c:v>
                </c:pt>
                <c:pt idx="24152" formatCode="General">
                  <c:v>-5.0133265877913898E-2</c:v>
                </c:pt>
                <c:pt idx="24153" formatCode="General">
                  <c:v>-5.29326881793524E-2</c:v>
                </c:pt>
                <c:pt idx="24154" formatCode="General">
                  <c:v>-5.4294012648925097E-2</c:v>
                </c:pt>
                <c:pt idx="24155" formatCode="General">
                  <c:v>-5.4037715321881702E-2</c:v>
                </c:pt>
                <c:pt idx="24156" formatCode="General">
                  <c:v>-5.2437680442484799E-2</c:v>
                </c:pt>
                <c:pt idx="24157" formatCode="General">
                  <c:v>-4.97797713652465E-2</c:v>
                </c:pt>
                <c:pt idx="24158" formatCode="General">
                  <c:v>-4.6439004311024899E-2</c:v>
                </c:pt>
                <c:pt idx="24159" formatCode="General">
                  <c:v>-4.2612942857250799E-2</c:v>
                </c:pt>
                <c:pt idx="24160" formatCode="General">
                  <c:v>-3.8576029414037601E-2</c:v>
                </c:pt>
                <c:pt idx="24161" formatCode="General">
                  <c:v>-3.47961594052082E-2</c:v>
                </c:pt>
                <c:pt idx="24162" formatCode="General">
                  <c:v>-3.15590666362262E-2</c:v>
                </c:pt>
                <c:pt idx="24163" formatCode="General">
                  <c:v>-2.91482873181531E-2</c:v>
                </c:pt>
                <c:pt idx="24164" formatCode="General">
                  <c:v>-2.80129896931735E-2</c:v>
                </c:pt>
                <c:pt idx="24165" formatCode="General">
                  <c:v>-2.82615346185075E-2</c:v>
                </c:pt>
                <c:pt idx="24166" formatCode="General">
                  <c:v>-2.9481327064724401E-2</c:v>
                </c:pt>
                <c:pt idx="24167" formatCode="General">
                  <c:v>-3.1373710814998797E-2</c:v>
                </c:pt>
                <c:pt idx="24168" formatCode="General">
                  <c:v>-3.3540381690695502E-2</c:v>
                </c:pt>
                <c:pt idx="24169" formatCode="General">
                  <c:v>-3.5284129004077701E-2</c:v>
                </c:pt>
                <c:pt idx="24170" formatCode="General">
                  <c:v>-3.6190545435721699E-2</c:v>
                </c:pt>
                <c:pt idx="24171" formatCode="General">
                  <c:v>-3.6298465561439203E-2</c:v>
                </c:pt>
                <c:pt idx="24172" formatCode="General">
                  <c:v>-3.5857193896551502E-2</c:v>
                </c:pt>
                <c:pt idx="24173" formatCode="General">
                  <c:v>-3.5073532833974699E-2</c:v>
                </c:pt>
                <c:pt idx="24174" formatCode="General">
                  <c:v>-3.42398780177516E-2</c:v>
                </c:pt>
                <c:pt idx="24175" formatCode="General">
                  <c:v>-3.3292251910845901E-2</c:v>
                </c:pt>
                <c:pt idx="24176" formatCode="General">
                  <c:v>-3.2103323377341599E-2</c:v>
                </c:pt>
                <c:pt idx="24177" formatCode="General">
                  <c:v>-3.10812074182082E-2</c:v>
                </c:pt>
                <c:pt idx="24178" formatCode="General">
                  <c:v>-3.0167270862863301E-2</c:v>
                </c:pt>
                <c:pt idx="24179" formatCode="General">
                  <c:v>-2.93266469582073E-2</c:v>
                </c:pt>
                <c:pt idx="24180" formatCode="General">
                  <c:v>-2.9193206783653999E-2</c:v>
                </c:pt>
                <c:pt idx="24181" formatCode="General">
                  <c:v>-3.0214422481605701E-2</c:v>
                </c:pt>
                <c:pt idx="24182" formatCode="General">
                  <c:v>-3.2221583449634501E-2</c:v>
                </c:pt>
                <c:pt idx="24183" formatCode="General">
                  <c:v>-3.4761518018792001E-2</c:v>
                </c:pt>
                <c:pt idx="24184" formatCode="General">
                  <c:v>-3.7507046210280399E-2</c:v>
                </c:pt>
                <c:pt idx="24185" formatCode="General">
                  <c:v>-4.0571742369142301E-2</c:v>
                </c:pt>
                <c:pt idx="24186" formatCode="General">
                  <c:v>-4.4054813892898503E-2</c:v>
                </c:pt>
                <c:pt idx="24187" formatCode="General">
                  <c:v>-4.7760915692168601E-2</c:v>
                </c:pt>
                <c:pt idx="24188" formatCode="General">
                  <c:v>-5.1714446174344501E-2</c:v>
                </c:pt>
                <c:pt idx="24189" formatCode="General">
                  <c:v>-5.5573795771187602E-2</c:v>
                </c:pt>
                <c:pt idx="24190" formatCode="General">
                  <c:v>-5.9207757592922503E-2</c:v>
                </c:pt>
                <c:pt idx="24191" formatCode="General">
                  <c:v>-6.2562935901901595E-2</c:v>
                </c:pt>
                <c:pt idx="24192" formatCode="General">
                  <c:v>-6.5410198813866796E-2</c:v>
                </c:pt>
                <c:pt idx="24193" formatCode="General">
                  <c:v>-6.74804226963963E-2</c:v>
                </c:pt>
                <c:pt idx="24194" formatCode="General">
                  <c:v>-6.8802328973408294E-2</c:v>
                </c:pt>
                <c:pt idx="24195" formatCode="General">
                  <c:v>-6.9668189830024596E-2</c:v>
                </c:pt>
                <c:pt idx="24196" formatCode="General">
                  <c:v>-7.0015165775962604E-2</c:v>
                </c:pt>
                <c:pt idx="24197" formatCode="General">
                  <c:v>-6.9683482737479999E-2</c:v>
                </c:pt>
                <c:pt idx="24198" formatCode="General">
                  <c:v>-6.8528096555389606E-2</c:v>
                </c:pt>
                <c:pt idx="24199" formatCode="General">
                  <c:v>-6.6509127107810595E-2</c:v>
                </c:pt>
                <c:pt idx="24200" formatCode="General">
                  <c:v>-6.3412618410441698E-2</c:v>
                </c:pt>
                <c:pt idx="24201" formatCode="General">
                  <c:v>-5.9155863707413499E-2</c:v>
                </c:pt>
                <c:pt idx="24202" formatCode="General">
                  <c:v>-5.4133820252387201E-2</c:v>
                </c:pt>
                <c:pt idx="24203" formatCode="General">
                  <c:v>-4.9545270388472999E-2</c:v>
                </c:pt>
                <c:pt idx="24204" formatCode="General">
                  <c:v>-4.5889777704395299E-2</c:v>
                </c:pt>
                <c:pt idx="24205" formatCode="General">
                  <c:v>-4.2422668715231697E-2</c:v>
                </c:pt>
                <c:pt idx="24206" formatCode="General">
                  <c:v>-3.84283129832549E-2</c:v>
                </c:pt>
                <c:pt idx="24207" formatCode="General">
                  <c:v>-3.4392317116606098E-2</c:v>
                </c:pt>
                <c:pt idx="24208" formatCode="General">
                  <c:v>-3.08096731882158E-2</c:v>
                </c:pt>
                <c:pt idx="24209" formatCode="General">
                  <c:v>-2.68177551665757E-2</c:v>
                </c:pt>
                <c:pt idx="24210" formatCode="General">
                  <c:v>-2.1832717314899799E-2</c:v>
                </c:pt>
                <c:pt idx="24211" formatCode="General">
                  <c:v>-1.6150434933897902E-2</c:v>
                </c:pt>
                <c:pt idx="24212" formatCode="General">
                  <c:v>-1.0482890099444701E-2</c:v>
                </c:pt>
                <c:pt idx="24213" formatCode="General">
                  <c:v>-5.4357356937220196E-3</c:v>
                </c:pt>
                <c:pt idx="24214" formatCode="General">
                  <c:v>-1.33645415089518E-3</c:v>
                </c:pt>
                <c:pt idx="24215" formatCode="General">
                  <c:v>1.47970129533393E-3</c:v>
                </c:pt>
                <c:pt idx="24216" formatCode="General">
                  <c:v>2.4406130106619699E-3</c:v>
                </c:pt>
                <c:pt idx="24217" formatCode="General">
                  <c:v>1.3817591054093299E-3</c:v>
                </c:pt>
                <c:pt idx="24218" formatCode="General">
                  <c:v>-9.4679349693875601E-4</c:v>
                </c:pt>
                <c:pt idx="24219" formatCode="General">
                  <c:v>-3.7692102679091699E-3</c:v>
                </c:pt>
                <c:pt idx="24220" formatCode="General">
                  <c:v>-6.6080427761480796E-3</c:v>
                </c:pt>
                <c:pt idx="24221" formatCode="General">
                  <c:v>-9.0075625549159901E-3</c:v>
                </c:pt>
                <c:pt idx="24222" formatCode="General">
                  <c:v>-1.0325202552574299E-2</c:v>
                </c:pt>
                <c:pt idx="24223" formatCode="General">
                  <c:v>-1.05639053369801E-2</c:v>
                </c:pt>
                <c:pt idx="24224" formatCode="General">
                  <c:v>-1.06060659626485E-2</c:v>
                </c:pt>
                <c:pt idx="24225" formatCode="General">
                  <c:v>-1.07223164134165E-2</c:v>
                </c:pt>
                <c:pt idx="24226" formatCode="General">
                  <c:v>-1.05012500687696E-2</c:v>
                </c:pt>
                <c:pt idx="24227" formatCode="General">
                  <c:v>-9.4293801445049508E-3</c:v>
                </c:pt>
                <c:pt idx="24228" formatCode="General">
                  <c:v>-6.8972347742653796E-3</c:v>
                </c:pt>
                <c:pt idx="24229" formatCode="General">
                  <c:v>-2.8604844299225701E-3</c:v>
                </c:pt>
                <c:pt idx="24230" formatCode="General">
                  <c:v>2.0583033847462202E-3</c:v>
                </c:pt>
                <c:pt idx="24231" formatCode="General">
                  <c:v>7.2353251312751998E-3</c:v>
                </c:pt>
                <c:pt idx="24232" formatCode="General">
                  <c:v>1.1821310063592501E-2</c:v>
                </c:pt>
                <c:pt idx="24233" formatCode="General">
                  <c:v>1.5237985666261099E-2</c:v>
                </c:pt>
                <c:pt idx="24234" formatCode="General">
                  <c:v>1.7841252233003198E-2</c:v>
                </c:pt>
                <c:pt idx="24235" formatCode="General">
                  <c:v>2.04031534615427E-2</c:v>
                </c:pt>
                <c:pt idx="24236" formatCode="General">
                  <c:v>2.3210438592330698E-2</c:v>
                </c:pt>
                <c:pt idx="24237" formatCode="General">
                  <c:v>2.6554672784893901E-2</c:v>
                </c:pt>
                <c:pt idx="24238" formatCode="General">
                  <c:v>3.0260472078537302E-2</c:v>
                </c:pt>
                <c:pt idx="24239" formatCode="General">
                  <c:v>3.3502092344812898E-2</c:v>
                </c:pt>
                <c:pt idx="24240" formatCode="General">
                  <c:v>3.554945023765E-2</c:v>
                </c:pt>
                <c:pt idx="24241" formatCode="General">
                  <c:v>3.6031238348409302E-2</c:v>
                </c:pt>
                <c:pt idx="24242" formatCode="General">
                  <c:v>3.51865084886872E-2</c:v>
                </c:pt>
                <c:pt idx="24243" formatCode="General">
                  <c:v>3.3574633728212198E-2</c:v>
                </c:pt>
                <c:pt idx="24244" formatCode="General">
                  <c:v>3.1624903294600097E-2</c:v>
                </c:pt>
                <c:pt idx="24245" formatCode="General">
                  <c:v>2.97709205909732E-2</c:v>
                </c:pt>
                <c:pt idx="24246" formatCode="General">
                  <c:v>2.83527353793512E-2</c:v>
                </c:pt>
                <c:pt idx="24247" formatCode="General">
                  <c:v>2.7160678182714001E-2</c:v>
                </c:pt>
                <c:pt idx="24248" formatCode="General">
                  <c:v>2.60957037122212E-2</c:v>
                </c:pt>
                <c:pt idx="24249" formatCode="General">
                  <c:v>2.5434565948525101E-2</c:v>
                </c:pt>
                <c:pt idx="24250" formatCode="General">
                  <c:v>2.5214916198890699E-2</c:v>
                </c:pt>
                <c:pt idx="24251" formatCode="General">
                  <c:v>2.4981104722370601E-2</c:v>
                </c:pt>
                <c:pt idx="24252" formatCode="General">
                  <c:v>2.4863881609987998E-2</c:v>
                </c:pt>
                <c:pt idx="24253" formatCode="General">
                  <c:v>2.5748281646766399E-2</c:v>
                </c:pt>
                <c:pt idx="24254" formatCode="General">
                  <c:v>2.84464531610687E-2</c:v>
                </c:pt>
                <c:pt idx="24255" formatCode="General">
                  <c:v>3.3121703226624798E-2</c:v>
                </c:pt>
                <c:pt idx="24256" formatCode="General">
                  <c:v>3.95330707561517E-2</c:v>
                </c:pt>
                <c:pt idx="24257" formatCode="General">
                  <c:v>4.7604581853162298E-2</c:v>
                </c:pt>
                <c:pt idx="24258" formatCode="General">
                  <c:v>5.7223534425137598E-2</c:v>
                </c:pt>
                <c:pt idx="24259" formatCode="General">
                  <c:v>6.8252505229330296E-2</c:v>
                </c:pt>
                <c:pt idx="24260" formatCode="General">
                  <c:v>8.09745670619854E-2</c:v>
                </c:pt>
                <c:pt idx="24261" formatCode="General">
                  <c:v>9.5590076211604397E-2</c:v>
                </c:pt>
                <c:pt idx="24262" formatCode="General">
                  <c:v>0.11086501254259901</c:v>
                </c:pt>
                <c:pt idx="24263" formatCode="General">
                  <c:v>0.125132341535825</c:v>
                </c:pt>
                <c:pt idx="24264" formatCode="General">
                  <c:v>0.13783690114050801</c:v>
                </c:pt>
                <c:pt idx="24265" formatCode="General">
                  <c:v>0.14896172726291901</c:v>
                </c:pt>
                <c:pt idx="24266" formatCode="General">
                  <c:v>0.15842199339402599</c:v>
                </c:pt>
                <c:pt idx="24267" formatCode="General">
                  <c:v>0.16632697286465001</c:v>
                </c:pt>
                <c:pt idx="24268" formatCode="General">
                  <c:v>0.17267560886566999</c:v>
                </c:pt>
                <c:pt idx="24269" formatCode="General">
                  <c:v>0.17699074948301499</c:v>
                </c:pt>
                <c:pt idx="24270" formatCode="General">
                  <c:v>0.178884934875362</c:v>
                </c:pt>
                <c:pt idx="24271" formatCode="General">
                  <c:v>0.17838092013218201</c:v>
                </c:pt>
                <c:pt idx="24272" formatCode="General">
                  <c:v>0.17560454743069501</c:v>
                </c:pt>
                <c:pt idx="24273" formatCode="General">
                  <c:v>0.170568379529275</c:v>
                </c:pt>
                <c:pt idx="24274" formatCode="General">
                  <c:v>0.163448862072644</c:v>
                </c:pt>
                <c:pt idx="24275" formatCode="General">
                  <c:v>0.15464742518219099</c:v>
                </c:pt>
                <c:pt idx="24276" formatCode="General">
                  <c:v>0.14456827196005301</c:v>
                </c:pt>
                <c:pt idx="24277" formatCode="General">
                  <c:v>0.133109078241722</c:v>
                </c:pt>
                <c:pt idx="24278" formatCode="General">
                  <c:v>0.11965360533071701</c:v>
                </c:pt>
                <c:pt idx="24279" formatCode="General">
                  <c:v>0.10443284074864</c:v>
                </c:pt>
                <c:pt idx="24280" formatCode="General">
                  <c:v>8.8462457237322101E-2</c:v>
                </c:pt>
                <c:pt idx="24281" formatCode="General">
                  <c:v>7.2341630276955601E-2</c:v>
                </c:pt>
                <c:pt idx="24282" formatCode="General">
                  <c:v>5.6405021635144298E-2</c:v>
                </c:pt>
                <c:pt idx="24283" formatCode="General">
                  <c:v>4.0907865725719597E-2</c:v>
                </c:pt>
                <c:pt idx="24284" formatCode="General">
                  <c:v>2.64844018530834E-2</c:v>
                </c:pt>
                <c:pt idx="24285" formatCode="General">
                  <c:v>1.3915515877721701E-2</c:v>
                </c:pt>
                <c:pt idx="24286" formatCode="General">
                  <c:v>3.38553829200349E-3</c:v>
                </c:pt>
                <c:pt idx="24287" formatCode="General">
                  <c:v>-5.2312979450311898E-3</c:v>
                </c:pt>
                <c:pt idx="24288" formatCode="General">
                  <c:v>-1.19210162977809E-2</c:v>
                </c:pt>
                <c:pt idx="24289" formatCode="General">
                  <c:v>-1.6257627111365101E-2</c:v>
                </c:pt>
                <c:pt idx="24290" formatCode="General">
                  <c:v>-1.7385521384711201E-2</c:v>
                </c:pt>
                <c:pt idx="24291" formatCode="General">
                  <c:v>-1.40285201086028E-2</c:v>
                </c:pt>
                <c:pt idx="24292" formatCode="General">
                  <c:v>-5.4882176135623998E-3</c:v>
                </c:pt>
                <c:pt idx="24293" formatCode="General">
                  <c:v>7.8579781112986594E-3</c:v>
                </c:pt>
                <c:pt idx="24294" formatCode="General">
                  <c:v>2.5268682110676299E-2</c:v>
                </c:pt>
                <c:pt idx="24295" formatCode="General">
                  <c:v>4.5669867660385097E-2</c:v>
                </c:pt>
                <c:pt idx="24296" formatCode="General">
                  <c:v>6.7708691822204903E-2</c:v>
                </c:pt>
                <c:pt idx="24297" formatCode="General">
                  <c:v>8.9839416232400895E-2</c:v>
                </c:pt>
                <c:pt idx="24298" formatCode="General">
                  <c:v>0.110596318632441</c:v>
                </c:pt>
                <c:pt idx="24299" formatCode="General">
                  <c:v>0.12894077423986</c:v>
                </c:pt>
                <c:pt idx="24300" formatCode="General">
                  <c:v>0.14407326927831399</c:v>
                </c:pt>
                <c:pt idx="24301" formatCode="General">
                  <c:v>0.15554455056793201</c:v>
                </c:pt>
                <c:pt idx="24302" formatCode="General">
                  <c:v>0.16312190546837299</c:v>
                </c:pt>
                <c:pt idx="24303" formatCode="General">
                  <c:v>0.166891479148356</c:v>
                </c:pt>
                <c:pt idx="24304" formatCode="General">
                  <c:v>0.16685192580305899</c:v>
                </c:pt>
                <c:pt idx="24305" formatCode="General">
                  <c:v>0.16317762472908201</c:v>
                </c:pt>
                <c:pt idx="24306" formatCode="General">
                  <c:v>0.156918222006521</c:v>
                </c:pt>
                <c:pt idx="24307" formatCode="General">
                  <c:v>0.14861483013383101</c:v>
                </c:pt>
                <c:pt idx="24308" formatCode="General">
                  <c:v>0.13850811257328999</c:v>
                </c:pt>
                <c:pt idx="24309" formatCode="General">
                  <c:v>0.127529115576649</c:v>
                </c:pt>
                <c:pt idx="24310" formatCode="General">
                  <c:v>0.11690569239434299</c:v>
                </c:pt>
                <c:pt idx="24311" formatCode="General">
                  <c:v>0.106920502190662</c:v>
                </c:pt>
                <c:pt idx="24312" formatCode="General">
                  <c:v>9.7133894922151506E-2</c:v>
                </c:pt>
                <c:pt idx="24313" formatCode="General">
                  <c:v>8.7806978440785804E-2</c:v>
                </c:pt>
                <c:pt idx="24314" formatCode="General">
                  <c:v>7.9462150189370098E-2</c:v>
                </c:pt>
                <c:pt idx="24315" formatCode="General">
                  <c:v>7.2223062868827195E-2</c:v>
                </c:pt>
                <c:pt idx="24316" formatCode="General">
                  <c:v>6.5848194912441704E-2</c:v>
                </c:pt>
                <c:pt idx="24317" formatCode="General">
                  <c:v>6.0444637024155298E-2</c:v>
                </c:pt>
                <c:pt idx="24318" formatCode="General">
                  <c:v>5.6475732199640402E-2</c:v>
                </c:pt>
                <c:pt idx="24319" formatCode="General">
                  <c:v>5.3887461371251603E-2</c:v>
                </c:pt>
                <c:pt idx="24320" formatCode="General">
                  <c:v>5.2527805380496902E-2</c:v>
                </c:pt>
                <c:pt idx="24321" formatCode="General">
                  <c:v>5.2733138739103902E-2</c:v>
                </c:pt>
                <c:pt idx="24322" formatCode="General">
                  <c:v>5.4548829699237703E-2</c:v>
                </c:pt>
                <c:pt idx="24323" formatCode="General">
                  <c:v>5.7757403854416002E-2</c:v>
                </c:pt>
                <c:pt idx="24324" formatCode="General">
                  <c:v>6.2679919213172203E-2</c:v>
                </c:pt>
                <c:pt idx="24325" formatCode="General">
                  <c:v>6.9424380068146496E-2</c:v>
                </c:pt>
                <c:pt idx="24326" formatCode="General">
                  <c:v>7.8011898506809396E-2</c:v>
                </c:pt>
                <c:pt idx="24327" formatCode="General">
                  <c:v>8.8920125228999003E-2</c:v>
                </c:pt>
                <c:pt idx="24328" formatCode="General">
                  <c:v>0.10255039523186101</c:v>
                </c:pt>
                <c:pt idx="24329" formatCode="General">
                  <c:v>0.118557894214816</c:v>
                </c:pt>
                <c:pt idx="24330" formatCode="General">
                  <c:v>0.13589443163657899</c:v>
                </c:pt>
                <c:pt idx="24331" formatCode="General">
                  <c:v>0.15353111880353201</c:v>
                </c:pt>
                <c:pt idx="24332" formatCode="General">
                  <c:v>0.170535025482557</c:v>
                </c:pt>
                <c:pt idx="24333" formatCode="General">
                  <c:v>0.185890232698528</c:v>
                </c:pt>
                <c:pt idx="24334" formatCode="General">
                  <c:v>0.19816270809040001</c:v>
                </c:pt>
                <c:pt idx="24335" formatCode="General">
                  <c:v>0.205682372251838</c:v>
                </c:pt>
                <c:pt idx="24336" formatCode="General">
                  <c:v>0.20767569680683101</c:v>
                </c:pt>
                <c:pt idx="24337" formatCode="General">
                  <c:v>0.20402258361095901</c:v>
                </c:pt>
                <c:pt idx="24338" formatCode="General">
                  <c:v>0.195019997421087</c:v>
                </c:pt>
                <c:pt idx="24339" formatCode="General">
                  <c:v>0.18208019168848499</c:v>
                </c:pt>
                <c:pt idx="24340" formatCode="General">
                  <c:v>0.16695067982963299</c:v>
                </c:pt>
                <c:pt idx="24341" formatCode="General">
                  <c:v>0.15087656070974401</c:v>
                </c:pt>
                <c:pt idx="24342" formatCode="General">
                  <c:v>0.13482475271900099</c:v>
                </c:pt>
                <c:pt idx="24343" formatCode="General">
                  <c:v>0.11968825772587401</c:v>
                </c:pt>
                <c:pt idx="24344" formatCode="General">
                  <c:v>0.106733289145084</c:v>
                </c:pt>
                <c:pt idx="24345" formatCode="General">
                  <c:v>9.7843292944530702E-2</c:v>
                </c:pt>
                <c:pt idx="24346" formatCode="General">
                  <c:v>9.3815843154142403E-2</c:v>
                </c:pt>
                <c:pt idx="24347" formatCode="General">
                  <c:v>9.4035197959086395E-2</c:v>
                </c:pt>
                <c:pt idx="24348" formatCode="General">
                  <c:v>9.76702907252191E-2</c:v>
                </c:pt>
                <c:pt idx="24349" formatCode="General">
                  <c:v>0.104010023947627</c:v>
                </c:pt>
                <c:pt idx="24350" formatCode="General">
                  <c:v>0.11261800207014699</c:v>
                </c:pt>
                <c:pt idx="24351" formatCode="General">
                  <c:v>0.123019151687742</c:v>
                </c:pt>
                <c:pt idx="24352" formatCode="General">
                  <c:v>0.13467113661872901</c:v>
                </c:pt>
                <c:pt idx="24353" formatCode="General">
                  <c:v>0.14703645149188099</c:v>
                </c:pt>
                <c:pt idx="24354" formatCode="General">
                  <c:v>0.15934573562750001</c:v>
                </c:pt>
                <c:pt idx="24355" formatCode="General">
                  <c:v>0.17062576364427401</c:v>
                </c:pt>
                <c:pt idx="24356" formatCode="General">
                  <c:v>0.18015833824167801</c:v>
                </c:pt>
                <c:pt idx="24357" formatCode="General">
                  <c:v>0.187565204210866</c:v>
                </c:pt>
                <c:pt idx="24358" formatCode="General">
                  <c:v>0.19239669094002401</c:v>
                </c:pt>
                <c:pt idx="24359" formatCode="General">
                  <c:v>0.194119740875213</c:v>
                </c:pt>
                <c:pt idx="24360" formatCode="General">
                  <c:v>0.191750114010342</c:v>
                </c:pt>
                <c:pt idx="24361" formatCode="General">
                  <c:v>0.184855983950172</c:v>
                </c:pt>
                <c:pt idx="24362" formatCode="General">
                  <c:v>0.173956680217288</c:v>
                </c:pt>
                <c:pt idx="24363" formatCode="General">
                  <c:v>0.159466812326438</c:v>
                </c:pt>
                <c:pt idx="24364" formatCode="General">
                  <c:v>0.142014411499084</c:v>
                </c:pt>
                <c:pt idx="24365" formatCode="General">
                  <c:v>0.122757322815447</c:v>
                </c:pt>
                <c:pt idx="24366" formatCode="General">
                  <c:v>0.102801824448587</c:v>
                </c:pt>
                <c:pt idx="24367" formatCode="General">
                  <c:v>8.2793243057436502E-2</c:v>
                </c:pt>
                <c:pt idx="24368" formatCode="General">
                  <c:v>6.3436529611488796E-2</c:v>
                </c:pt>
                <c:pt idx="24369" formatCode="General">
                  <c:v>4.5266254027917403E-2</c:v>
                </c:pt>
                <c:pt idx="24370" formatCode="General">
                  <c:v>2.8319292654377399E-2</c:v>
                </c:pt>
                <c:pt idx="24371" formatCode="General">
                  <c:v>1.2600757814916401E-2</c:v>
                </c:pt>
                <c:pt idx="24372" formatCode="General">
                  <c:v>-1.7435820094052899E-3</c:v>
                </c:pt>
                <c:pt idx="24373" formatCode="General">
                  <c:v>-1.4488222007614401E-2</c:v>
                </c:pt>
                <c:pt idx="24374" formatCode="General">
                  <c:v>-2.55775535986223E-2</c:v>
                </c:pt>
                <c:pt idx="24375" formatCode="General">
                  <c:v>-3.4653687549428699E-2</c:v>
                </c:pt>
                <c:pt idx="24376" formatCode="General">
                  <c:v>-4.10242415820486E-2</c:v>
                </c:pt>
                <c:pt idx="24377" formatCode="General">
                  <c:v>-4.4653611593332303E-2</c:v>
                </c:pt>
                <c:pt idx="24378" formatCode="General">
                  <c:v>-4.5722732307015103E-2</c:v>
                </c:pt>
                <c:pt idx="24379" formatCode="General">
                  <c:v>-4.39502859267899E-2</c:v>
                </c:pt>
                <c:pt idx="24380" formatCode="General">
                  <c:v>-3.8302470497671201E-2</c:v>
                </c:pt>
                <c:pt idx="24381" formatCode="General">
                  <c:v>-2.8297037376346101E-2</c:v>
                </c:pt>
                <c:pt idx="24382" formatCode="General">
                  <c:v>-1.51143242558473E-2</c:v>
                </c:pt>
                <c:pt idx="24383" formatCode="General">
                  <c:v>2.5348017875795499E-4</c:v>
                </c:pt>
                <c:pt idx="24384" formatCode="General">
                  <c:v>1.72794375540401E-2</c:v>
                </c:pt>
                <c:pt idx="24385" formatCode="General">
                  <c:v>3.45266542631582E-2</c:v>
                </c:pt>
                <c:pt idx="24386" formatCode="General">
                  <c:v>5.0202513193255298E-2</c:v>
                </c:pt>
                <c:pt idx="24387" formatCode="General">
                  <c:v>6.32360733418839E-2</c:v>
                </c:pt>
                <c:pt idx="24388" formatCode="General">
                  <c:v>7.3450000909262597E-2</c:v>
                </c:pt>
                <c:pt idx="24389" formatCode="General">
                  <c:v>8.0600158083979606E-2</c:v>
                </c:pt>
                <c:pt idx="24390" formatCode="General">
                  <c:v>8.3875128674703106E-2</c:v>
                </c:pt>
                <c:pt idx="24391" formatCode="General">
                  <c:v>8.2668540506774205E-2</c:v>
                </c:pt>
                <c:pt idx="24392" formatCode="General">
                  <c:v>7.6947756743849197E-2</c:v>
                </c:pt>
                <c:pt idx="24393" formatCode="General">
                  <c:v>6.6947246542594999E-2</c:v>
                </c:pt>
                <c:pt idx="24394" formatCode="General">
                  <c:v>5.3237621979250901E-2</c:v>
                </c:pt>
                <c:pt idx="24395" formatCode="General">
                  <c:v>3.5971990622664297E-2</c:v>
                </c:pt>
                <c:pt idx="24396" formatCode="General">
                  <c:v>1.4600630876258401E-2</c:v>
                </c:pt>
                <c:pt idx="24397" formatCode="General">
                  <c:v>-1.09849263481377E-2</c:v>
                </c:pt>
                <c:pt idx="24398" formatCode="General">
                  <c:v>-4.0386829658508802E-2</c:v>
                </c:pt>
                <c:pt idx="24399" formatCode="General">
                  <c:v>-7.2084130136115102E-2</c:v>
                </c:pt>
                <c:pt idx="24400" formatCode="General">
                  <c:v>-0.10297869077243001</c:v>
                </c:pt>
                <c:pt idx="24401" formatCode="General">
                  <c:v>-0.13004529910611301</c:v>
                </c:pt>
                <c:pt idx="24402" formatCode="General">
                  <c:v>-0.151842957409769</c:v>
                </c:pt>
                <c:pt idx="24403" formatCode="General">
                  <c:v>-0.16833650377308301</c:v>
                </c:pt>
                <c:pt idx="24404" formatCode="General">
                  <c:v>-0.18001318388929799</c:v>
                </c:pt>
                <c:pt idx="24405" formatCode="General">
                  <c:v>-0.18728230813324101</c:v>
                </c:pt>
                <c:pt idx="24406" formatCode="General">
                  <c:v>-0.19008491583779599</c:v>
                </c:pt>
                <c:pt idx="24407" formatCode="General">
                  <c:v>-0.18820409611088901</c:v>
                </c:pt>
                <c:pt idx="24408" formatCode="General">
                  <c:v>-0.181774372165002</c:v>
                </c:pt>
                <c:pt idx="24409" formatCode="General">
                  <c:v>-0.17121815100465401</c:v>
                </c:pt>
                <c:pt idx="24410" formatCode="General">
                  <c:v>-0.157271396906349</c:v>
                </c:pt>
                <c:pt idx="24411" formatCode="General">
                  <c:v>-0.140895943113651</c:v>
                </c:pt>
                <c:pt idx="24412" formatCode="General">
                  <c:v>-0.12302202474873</c:v>
                </c:pt>
                <c:pt idx="24413" formatCode="General">
                  <c:v>-0.104740130990732</c:v>
                </c:pt>
                <c:pt idx="24414" formatCode="General">
                  <c:v>-8.7144106306070293E-2</c:v>
                </c:pt>
                <c:pt idx="24415" formatCode="General">
                  <c:v>-7.1210406869510898E-2</c:v>
                </c:pt>
                <c:pt idx="24416" formatCode="General">
                  <c:v>-5.7876001466402698E-2</c:v>
                </c:pt>
                <c:pt idx="24417" formatCode="General">
                  <c:v>-4.7817878664821303E-2</c:v>
                </c:pt>
                <c:pt idx="24418" formatCode="General">
                  <c:v>-4.15492096419285E-2</c:v>
                </c:pt>
                <c:pt idx="24419" formatCode="General">
                  <c:v>-3.9855286955127897E-2</c:v>
                </c:pt>
                <c:pt idx="24420" formatCode="General">
                  <c:v>-4.3128181760488403E-2</c:v>
                </c:pt>
                <c:pt idx="24421" formatCode="General">
                  <c:v>-5.0962431405490401E-2</c:v>
                </c:pt>
                <c:pt idx="24422" formatCode="General">
                  <c:v>-6.28912332670271E-2</c:v>
                </c:pt>
                <c:pt idx="24423" formatCode="General">
                  <c:v>-7.8458580212871401E-2</c:v>
                </c:pt>
                <c:pt idx="24424" formatCode="General">
                  <c:v>-9.7168101841341906E-2</c:v>
                </c:pt>
                <c:pt idx="24425" formatCode="General">
                  <c:v>-0.118271046147659</c:v>
                </c:pt>
                <c:pt idx="24426" formatCode="General">
                  <c:v>-0.140716510649459</c:v>
                </c:pt>
                <c:pt idx="24427" formatCode="General">
                  <c:v>-0.163581996688168</c:v>
                </c:pt>
                <c:pt idx="24428" formatCode="General">
                  <c:v>-0.18593102684947699</c:v>
                </c:pt>
                <c:pt idx="24429" formatCode="General">
                  <c:v>-0.20690876966230601</c:v>
                </c:pt>
                <c:pt idx="24430" formatCode="General">
                  <c:v>-0.22603841883756001</c:v>
                </c:pt>
                <c:pt idx="24431" formatCode="General">
                  <c:v>-0.242838927780963</c:v>
                </c:pt>
                <c:pt idx="24432" formatCode="General">
                  <c:v>-0.25680915543143801</c:v>
                </c:pt>
                <c:pt idx="24433" formatCode="General">
                  <c:v>-0.26774576148567503</c:v>
                </c:pt>
                <c:pt idx="24434" formatCode="General">
                  <c:v>-0.275502097944894</c:v>
                </c:pt>
                <c:pt idx="24435" formatCode="General">
                  <c:v>-0.280032440910993</c:v>
                </c:pt>
                <c:pt idx="24436" formatCode="General">
                  <c:v>-0.28154895439218303</c:v>
                </c:pt>
                <c:pt idx="24437" formatCode="General">
                  <c:v>-0.28046707992924702</c:v>
                </c:pt>
                <c:pt idx="24438" formatCode="General">
                  <c:v>-0.27736038329768897</c:v>
                </c:pt>
                <c:pt idx="24439" formatCode="General">
                  <c:v>-0.27230808751300001</c:v>
                </c:pt>
                <c:pt idx="24440" formatCode="General">
                  <c:v>-0.26543241844740101</c:v>
                </c:pt>
                <c:pt idx="24441" formatCode="General">
                  <c:v>-0.25746769908755901</c:v>
                </c:pt>
                <c:pt idx="24442" formatCode="General">
                  <c:v>-0.24908119607051199</c:v>
                </c:pt>
                <c:pt idx="24443" formatCode="General">
                  <c:v>-0.24067666234479901</c:v>
                </c:pt>
                <c:pt idx="24444" formatCode="General">
                  <c:v>-0.23260306509436901</c:v>
                </c:pt>
                <c:pt idx="24445" formatCode="General">
                  <c:v>-0.225232701699766</c:v>
                </c:pt>
                <c:pt idx="24446" formatCode="General">
                  <c:v>-0.21886570122403501</c:v>
                </c:pt>
                <c:pt idx="24447" formatCode="General">
                  <c:v>-0.21367489836751599</c:v>
                </c:pt>
                <c:pt idx="24448" formatCode="General">
                  <c:v>-0.209790998759597</c:v>
                </c:pt>
                <c:pt idx="24449" formatCode="General">
                  <c:v>-0.207310845888622</c:v>
                </c:pt>
                <c:pt idx="24450" formatCode="General">
                  <c:v>-0.20606708439106999</c:v>
                </c:pt>
                <c:pt idx="24451" formatCode="General">
                  <c:v>-0.205986294744013</c:v>
                </c:pt>
                <c:pt idx="24452" formatCode="General">
                  <c:v>-0.207929918445596</c:v>
                </c:pt>
                <c:pt idx="24453" formatCode="General">
                  <c:v>-0.211770084244021</c:v>
                </c:pt>
                <c:pt idx="24454" formatCode="General">
                  <c:v>-0.215531404414738</c:v>
                </c:pt>
                <c:pt idx="24455" formatCode="General">
                  <c:v>-0.218594705684067</c:v>
                </c:pt>
                <c:pt idx="24456" formatCode="General">
                  <c:v>-0.221566187374137</c:v>
                </c:pt>
                <c:pt idx="24457" formatCode="General">
                  <c:v>-0.224498058783204</c:v>
                </c:pt>
                <c:pt idx="24458" formatCode="General">
                  <c:v>-0.22716851427635701</c:v>
                </c:pt>
                <c:pt idx="24459" formatCode="General">
                  <c:v>-0.22944125575741001</c:v>
                </c:pt>
                <c:pt idx="24460" formatCode="General">
                  <c:v>-0.231288071925876</c:v>
                </c:pt>
                <c:pt idx="24461" formatCode="General">
                  <c:v>-0.23267513343016799</c:v>
                </c:pt>
                <c:pt idx="24462" formatCode="General">
                  <c:v>-0.233614050668905</c:v>
                </c:pt>
                <c:pt idx="24463" formatCode="General">
                  <c:v>-0.23425218397359299</c:v>
                </c:pt>
                <c:pt idx="24464" formatCode="General">
                  <c:v>-0.23466960252055499</c:v>
                </c:pt>
                <c:pt idx="24465" formatCode="General">
                  <c:v>-0.23470329158304101</c:v>
                </c:pt>
                <c:pt idx="24466" formatCode="General">
                  <c:v>-0.23416092523826401</c:v>
                </c:pt>
                <c:pt idx="24467" formatCode="General">
                  <c:v>-0.23297333090152</c:v>
                </c:pt>
                <c:pt idx="24468" formatCode="General">
                  <c:v>-0.23118252123667199</c:v>
                </c:pt>
                <c:pt idx="24469" formatCode="General">
                  <c:v>-0.22894337992921601</c:v>
                </c:pt>
                <c:pt idx="24470" formatCode="General">
                  <c:v>-0.22645533938984899</c:v>
                </c:pt>
                <c:pt idx="24471" formatCode="General">
                  <c:v>-0.223774145289727</c:v>
                </c:pt>
                <c:pt idx="24472" formatCode="General">
                  <c:v>-0.22080256475302901</c:v>
                </c:pt>
                <c:pt idx="24473" formatCode="General">
                  <c:v>-0.21772062642617099</c:v>
                </c:pt>
                <c:pt idx="24474" formatCode="General">
                  <c:v>-0.21477472917830301</c:v>
                </c:pt>
                <c:pt idx="24475" formatCode="General">
                  <c:v>-0.211845792963817</c:v>
                </c:pt>
                <c:pt idx="24476" formatCode="General">
                  <c:v>-0.208910040196185</c:v>
                </c:pt>
                <c:pt idx="24477" formatCode="General">
                  <c:v>-0.206239075236685</c:v>
                </c:pt>
                <c:pt idx="24478" formatCode="General">
                  <c:v>-0.20404786099907599</c:v>
                </c:pt>
                <c:pt idx="24479" formatCode="General">
                  <c:v>-0.20225220721106599</c:v>
                </c:pt>
                <c:pt idx="24480" formatCode="General">
                  <c:v>-0.20048452543893899</c:v>
                </c:pt>
                <c:pt idx="24481" formatCode="General">
                  <c:v>-0.19864479926649201</c:v>
                </c:pt>
                <c:pt idx="24482" formatCode="General">
                  <c:v>-0.196876890610936</c:v>
                </c:pt>
                <c:pt idx="24483" formatCode="General">
                  <c:v>-0.19495705765674601</c:v>
                </c:pt>
                <c:pt idx="24484" formatCode="General">
                  <c:v>-0.19292010079868599</c:v>
                </c:pt>
                <c:pt idx="24485" formatCode="General">
                  <c:v>-0.19106235861944201</c:v>
                </c:pt>
                <c:pt idx="24486" formatCode="General">
                  <c:v>-0.189195873095369</c:v>
                </c:pt>
                <c:pt idx="24487" formatCode="General">
                  <c:v>-0.18726810446298101</c:v>
                </c:pt>
                <c:pt idx="24488" formatCode="General">
                  <c:v>-0.18532097532855901</c:v>
                </c:pt>
                <c:pt idx="24489" formatCode="General">
                  <c:v>-0.183132929975104</c:v>
                </c:pt>
                <c:pt idx="24490" formatCode="General">
                  <c:v>-0.180756278635788</c:v>
                </c:pt>
                <c:pt idx="24491" formatCode="General">
                  <c:v>-0.17848200990650401</c:v>
                </c:pt>
                <c:pt idx="24492" formatCode="General">
                  <c:v>-0.17618171454433301</c:v>
                </c:pt>
                <c:pt idx="24493" formatCode="General">
                  <c:v>-0.17368269976390599</c:v>
                </c:pt>
                <c:pt idx="24494" formatCode="General">
                  <c:v>-0.17110523672031699</c:v>
                </c:pt>
                <c:pt idx="24495" formatCode="General">
                  <c:v>-0.16830879046179301</c:v>
                </c:pt>
                <c:pt idx="24496" formatCode="General">
                  <c:v>-0.16549702688085899</c:v>
                </c:pt>
                <c:pt idx="24497" formatCode="General">
                  <c:v>-0.16301842488507301</c:v>
                </c:pt>
                <c:pt idx="24498" formatCode="General">
                  <c:v>-0.16072497122006801</c:v>
                </c:pt>
                <c:pt idx="24499" formatCode="General">
                  <c:v>-0.15855113763641401</c:v>
                </c:pt>
                <c:pt idx="24500" formatCode="General">
                  <c:v>-0.15643422156232301</c:v>
                </c:pt>
                <c:pt idx="24501" formatCode="General">
                  <c:v>-0.154283581502624</c:v>
                </c:pt>
                <c:pt idx="24502" formatCode="General">
                  <c:v>-0.15231811993649799</c:v>
                </c:pt>
                <c:pt idx="24503" formatCode="General">
                  <c:v>-0.15069974649990101</c:v>
                </c:pt>
                <c:pt idx="24504" formatCode="General">
                  <c:v>-0.14929656065166899</c:v>
                </c:pt>
                <c:pt idx="24505" formatCode="General">
                  <c:v>-0.14816176116268101</c:v>
                </c:pt>
                <c:pt idx="24506" formatCode="General">
                  <c:v>-0.14735084909013399</c:v>
                </c:pt>
                <c:pt idx="24507" formatCode="General">
                  <c:v>-0.14650904366439901</c:v>
                </c:pt>
                <c:pt idx="24508" formatCode="General">
                  <c:v>-0.145411756360696</c:v>
                </c:pt>
                <c:pt idx="24509" formatCode="General">
                  <c:v>-0.14407250350144399</c:v>
                </c:pt>
                <c:pt idx="24510" formatCode="General">
                  <c:v>-0.14245832816845</c:v>
                </c:pt>
                <c:pt idx="24511" formatCode="General">
                  <c:v>-0.14064397585722699</c:v>
                </c:pt>
                <c:pt idx="24512" formatCode="General">
                  <c:v>-0.13873732413855699</c:v>
                </c:pt>
                <c:pt idx="24513" formatCode="General">
                  <c:v>-0.13674315505488999</c:v>
                </c:pt>
                <c:pt idx="24514" formatCode="General">
                  <c:v>-0.13458990445677699</c:v>
                </c:pt>
                <c:pt idx="24515" formatCode="General">
                  <c:v>-0.13241426318142099</c:v>
                </c:pt>
                <c:pt idx="24516" formatCode="General">
                  <c:v>-0.130700591759389</c:v>
                </c:pt>
                <c:pt idx="24517" formatCode="General">
                  <c:v>-0.129392013305412</c:v>
                </c:pt>
                <c:pt idx="24518" formatCode="General">
                  <c:v>-0.12803930850120299</c:v>
                </c:pt>
                <c:pt idx="24519" formatCode="General">
                  <c:v>-0.12653514697741899</c:v>
                </c:pt>
                <c:pt idx="24520" formatCode="General">
                  <c:v>-0.12504217358572201</c:v>
                </c:pt>
                <c:pt idx="24521" formatCode="General">
                  <c:v>-0.12365851479892601</c:v>
                </c:pt>
                <c:pt idx="24522" formatCode="General">
                  <c:v>-0.12217759957367801</c:v>
                </c:pt>
                <c:pt idx="24523" formatCode="General">
                  <c:v>-0.12037100574503699</c:v>
                </c:pt>
                <c:pt idx="24524" formatCode="General">
                  <c:v>-0.11804876151671299</c:v>
                </c:pt>
                <c:pt idx="24525" formatCode="General">
                  <c:v>-0.115220640589141</c:v>
                </c:pt>
                <c:pt idx="24526" formatCode="General">
                  <c:v>-0.11212540297338</c:v>
                </c:pt>
                <c:pt idx="24527" formatCode="General">
                  <c:v>-0.10855643073867</c:v>
                </c:pt>
                <c:pt idx="24528" formatCode="General">
                  <c:v>-0.10422726228003799</c:v>
                </c:pt>
                <c:pt idx="24529" formatCode="General">
                  <c:v>-9.9229949183446603E-2</c:v>
                </c:pt>
                <c:pt idx="24530" formatCode="General">
                  <c:v>-9.3484516946753901E-2</c:v>
                </c:pt>
                <c:pt idx="24531" formatCode="General">
                  <c:v>-8.6924683531695704E-2</c:v>
                </c:pt>
                <c:pt idx="24532" formatCode="General">
                  <c:v>-7.9796756621851803E-2</c:v>
                </c:pt>
                <c:pt idx="24533" formatCode="General">
                  <c:v>-7.2379201782143604E-2</c:v>
                </c:pt>
                <c:pt idx="24534" formatCode="General">
                  <c:v>-6.4748289715131899E-2</c:v>
                </c:pt>
                <c:pt idx="24535" formatCode="General">
                  <c:v>-5.6898274075898599E-2</c:v>
                </c:pt>
                <c:pt idx="24536" formatCode="General">
                  <c:v>-4.9287778315728899E-2</c:v>
                </c:pt>
                <c:pt idx="24537" formatCode="General">
                  <c:v>-4.2112374940009897E-2</c:v>
                </c:pt>
                <c:pt idx="24538" formatCode="General">
                  <c:v>-3.5147838781901898E-2</c:v>
                </c:pt>
                <c:pt idx="24539" formatCode="General">
                  <c:v>-2.8698838353089302E-2</c:v>
                </c:pt>
                <c:pt idx="24540" formatCode="General">
                  <c:v>-2.28436116682104E-2</c:v>
                </c:pt>
                <c:pt idx="24541" formatCode="General">
                  <c:v>-1.7447552886745699E-2</c:v>
                </c:pt>
                <c:pt idx="24542" formatCode="General">
                  <c:v>-1.26219241186739E-2</c:v>
                </c:pt>
                <c:pt idx="24543" formatCode="General">
                  <c:v>-8.4915628601862098E-3</c:v>
                </c:pt>
                <c:pt idx="24544" formatCode="General">
                  <c:v>-4.8390275508649397E-3</c:v>
                </c:pt>
                <c:pt idx="24545" formatCode="General">
                  <c:v>-1.45137394631432E-3</c:v>
                </c:pt>
                <c:pt idx="24546" formatCode="General">
                  <c:v>1.74101053260948E-3</c:v>
                </c:pt>
                <c:pt idx="24547" formatCode="General">
                  <c:v>4.7682478526056204E-3</c:v>
                </c:pt>
                <c:pt idx="24548" formatCode="General">
                  <c:v>7.7132432423771E-3</c:v>
                </c:pt>
                <c:pt idx="24549" formatCode="General">
                  <c:v>1.09271387377948E-2</c:v>
                </c:pt>
                <c:pt idx="24550" formatCode="General">
                  <c:v>1.4429966298406999E-2</c:v>
                </c:pt>
                <c:pt idx="24551" formatCode="General">
                  <c:v>1.8301742769373401E-2</c:v>
                </c:pt>
                <c:pt idx="24552" formatCode="General">
                  <c:v>2.2709779929067499E-2</c:v>
                </c:pt>
                <c:pt idx="24553" formatCode="General">
                  <c:v>2.7581479916440999E-2</c:v>
                </c:pt>
                <c:pt idx="24554" formatCode="General">
                  <c:v>3.2925085932008998E-2</c:v>
                </c:pt>
                <c:pt idx="24555" formatCode="General">
                  <c:v>3.8608538876151101E-2</c:v>
                </c:pt>
                <c:pt idx="24556" formatCode="General">
                  <c:v>4.4328343693134202E-2</c:v>
                </c:pt>
                <c:pt idx="24557" formatCode="General">
                  <c:v>4.9906608877644303E-2</c:v>
                </c:pt>
                <c:pt idx="24558" formatCode="General">
                  <c:v>5.5007943923477499E-2</c:v>
                </c:pt>
                <c:pt idx="24559" formatCode="General">
                  <c:v>5.9675872232627498E-2</c:v>
                </c:pt>
                <c:pt idx="24560" formatCode="General">
                  <c:v>6.3944306708836496E-2</c:v>
                </c:pt>
                <c:pt idx="24561" formatCode="General">
                  <c:v>6.7579457259385203E-2</c:v>
                </c:pt>
                <c:pt idx="24562" formatCode="General">
                  <c:v>7.0900795631582803E-2</c:v>
                </c:pt>
                <c:pt idx="24563" formatCode="General">
                  <c:v>7.4005021572243507E-2</c:v>
                </c:pt>
                <c:pt idx="24564" formatCode="General">
                  <c:v>7.6862730716924593E-2</c:v>
                </c:pt>
                <c:pt idx="24565" formatCode="General">
                  <c:v>7.9667510280095902E-2</c:v>
                </c:pt>
                <c:pt idx="24566" formatCode="General">
                  <c:v>8.2396282287575603E-2</c:v>
                </c:pt>
                <c:pt idx="24567" formatCode="General">
                  <c:v>8.4948096224235506E-2</c:v>
                </c:pt>
                <c:pt idx="24568" formatCode="General">
                  <c:v>8.7283601967888702E-2</c:v>
                </c:pt>
                <c:pt idx="24569" formatCode="General">
                  <c:v>8.9353732590838605E-2</c:v>
                </c:pt>
                <c:pt idx="24570" formatCode="General">
                  <c:v>9.1403088505464802E-2</c:v>
                </c:pt>
                <c:pt idx="24571" formatCode="General">
                  <c:v>9.3751175970301595E-2</c:v>
                </c:pt>
                <c:pt idx="24572" formatCode="General">
                  <c:v>9.6372224842059595E-2</c:v>
                </c:pt>
                <c:pt idx="24573" formatCode="General">
                  <c:v>9.9228497623014195E-2</c:v>
                </c:pt>
                <c:pt idx="24574" formatCode="General">
                  <c:v>0.102442663753971</c:v>
                </c:pt>
                <c:pt idx="24575" formatCode="General">
                  <c:v>0.106084860642204</c:v>
                </c:pt>
                <c:pt idx="24576" formatCode="General">
                  <c:v>0.110144047529197</c:v>
                </c:pt>
                <c:pt idx="24577" formatCode="General">
                  <c:v>0.114640974682703</c:v>
                </c:pt>
                <c:pt idx="24578" formatCode="General">
                  <c:v>0.119469955000104</c:v>
                </c:pt>
                <c:pt idx="24579" formatCode="General">
                  <c:v>0.124368514333494</c:v>
                </c:pt>
                <c:pt idx="24580" formatCode="General">
                  <c:v>0.12919442057328001</c:v>
                </c:pt>
                <c:pt idx="24581" formatCode="General">
                  <c:v>0.13414400371478599</c:v>
                </c:pt>
                <c:pt idx="24582" formatCode="General">
                  <c:v>0.13945643901489599</c:v>
                </c:pt>
                <c:pt idx="24583" formatCode="General">
                  <c:v>0.14483708263395201</c:v>
                </c:pt>
                <c:pt idx="24584" formatCode="General">
                  <c:v>0.149906966486854</c:v>
                </c:pt>
                <c:pt idx="24585" formatCode="General">
                  <c:v>0.15467202028539001</c:v>
                </c:pt>
                <c:pt idx="24586" formatCode="General">
                  <c:v>0.15921085041458699</c:v>
                </c:pt>
                <c:pt idx="24587" formatCode="General">
                  <c:v>0.16336370211790699</c:v>
                </c:pt>
                <c:pt idx="24588" formatCode="General">
                  <c:v>0.16700093088034601</c:v>
                </c:pt>
                <c:pt idx="24589" formatCode="General">
                  <c:v>0.17004043429638699</c:v>
                </c:pt>
                <c:pt idx="24590" formatCode="General">
                  <c:v>0.17264644723174999</c:v>
                </c:pt>
                <c:pt idx="24591" formatCode="General">
                  <c:v>0.17512979428296899</c:v>
                </c:pt>
                <c:pt idx="24592" formatCode="General">
                  <c:v>0.17747701269773</c:v>
                </c:pt>
                <c:pt idx="24593" formatCode="General">
                  <c:v>0.17962004617487101</c:v>
                </c:pt>
                <c:pt idx="24594" formatCode="General">
                  <c:v>0.18170740328253601</c:v>
                </c:pt>
                <c:pt idx="24595" formatCode="General">
                  <c:v>0.18406518460055099</c:v>
                </c:pt>
                <c:pt idx="24596" formatCode="General">
                  <c:v>0.186536489147659</c:v>
                </c:pt>
                <c:pt idx="24597" formatCode="General">
                  <c:v>0.18875609136494301</c:v>
                </c:pt>
                <c:pt idx="24598" formatCode="General">
                  <c:v>0.190654010702733</c:v>
                </c:pt>
                <c:pt idx="24599" formatCode="General">
                  <c:v>0.19213439611174599</c:v>
                </c:pt>
                <c:pt idx="24600" formatCode="General">
                  <c:v>0.19314512186906299</c:v>
                </c:pt>
                <c:pt idx="24601" formatCode="General">
                  <c:v>0.193935153098897</c:v>
                </c:pt>
                <c:pt idx="24602" formatCode="General">
                  <c:v>0.19454028720618</c:v>
                </c:pt>
                <c:pt idx="24603" formatCode="General">
                  <c:v>0.19493168305268899</c:v>
                </c:pt>
                <c:pt idx="24604" formatCode="General">
                  <c:v>0.19540310228198199</c:v>
                </c:pt>
                <c:pt idx="24605" formatCode="General">
                  <c:v>0.19591946854769199</c:v>
                </c:pt>
                <c:pt idx="24606" formatCode="General">
                  <c:v>0.19637146962733401</c:v>
                </c:pt>
                <c:pt idx="24607" formatCode="General">
                  <c:v>0.19692056140411199</c:v>
                </c:pt>
                <c:pt idx="24608" formatCode="General">
                  <c:v>0.19761678743913499</c:v>
                </c:pt>
                <c:pt idx="24609" formatCode="General">
                  <c:v>0.19834820143281601</c:v>
                </c:pt>
                <c:pt idx="24610" formatCode="General">
                  <c:v>0.198943573130896</c:v>
                </c:pt>
                <c:pt idx="24611" formatCode="General">
                  <c:v>0.19955633793816599</c:v>
                </c:pt>
                <c:pt idx="24612" formatCode="General">
                  <c:v>0.20048268094126501</c:v>
                </c:pt>
                <c:pt idx="24613" formatCode="General">
                  <c:v>0.201707706556917</c:v>
                </c:pt>
                <c:pt idx="24614" formatCode="General">
                  <c:v>0.20321845535739499</c:v>
                </c:pt>
                <c:pt idx="24615" formatCode="General">
                  <c:v>0.204984776475054</c:v>
                </c:pt>
                <c:pt idx="24616" formatCode="General">
                  <c:v>0.20696739948249701</c:v>
                </c:pt>
                <c:pt idx="24617" formatCode="General">
                  <c:v>0.209083249349444</c:v>
                </c:pt>
                <c:pt idx="24618" formatCode="General">
                  <c:v>0.21111304145943499</c:v>
                </c:pt>
                <c:pt idx="24619" formatCode="General">
                  <c:v>0.21281345848301</c:v>
                </c:pt>
                <c:pt idx="24620" formatCode="General">
                  <c:v>0.21395520233661899</c:v>
                </c:pt>
                <c:pt idx="24621" formatCode="General">
                  <c:v>0.214460479212365</c:v>
                </c:pt>
                <c:pt idx="24622" formatCode="General">
                  <c:v>0.214642357888677</c:v>
                </c:pt>
                <c:pt idx="24623" formatCode="General">
                  <c:v>0.21466556183472399</c:v>
                </c:pt>
                <c:pt idx="24624" formatCode="General">
                  <c:v>0.21442959078488799</c:v>
                </c:pt>
                <c:pt idx="24625" formatCode="General">
                  <c:v>0.214005844887484</c:v>
                </c:pt>
                <c:pt idx="24626" formatCode="General">
                  <c:v>0.21339902180004899</c:v>
                </c:pt>
                <c:pt idx="24627" formatCode="General">
                  <c:v>0.21245390257251801</c:v>
                </c:pt>
                <c:pt idx="24628" formatCode="General">
                  <c:v>0.21099927597086501</c:v>
                </c:pt>
                <c:pt idx="24629" formatCode="General">
                  <c:v>0.209003162164864</c:v>
                </c:pt>
                <c:pt idx="24630" formatCode="General">
                  <c:v>0.20650912969230301</c:v>
                </c:pt>
                <c:pt idx="24631" formatCode="General">
                  <c:v>0.20353832725736601</c:v>
                </c:pt>
                <c:pt idx="24632" formatCode="General">
                  <c:v>0.20001858697139499</c:v>
                </c:pt>
                <c:pt idx="24633" formatCode="General">
                  <c:v>0.19601556189695901</c:v>
                </c:pt>
                <c:pt idx="24634" formatCode="General">
                  <c:v>0.19196606209311101</c:v>
                </c:pt>
                <c:pt idx="24635" formatCode="General">
                  <c:v>0.18803627044152199</c:v>
                </c:pt>
                <c:pt idx="24636" formatCode="General">
                  <c:v>0.18433531103401901</c:v>
                </c:pt>
                <c:pt idx="24637" formatCode="General">
                  <c:v>0.18115138910952799</c:v>
                </c:pt>
                <c:pt idx="24638" formatCode="General">
                  <c:v>0.17840812764414801</c:v>
                </c:pt>
                <c:pt idx="24639" formatCode="General">
                  <c:v>0.17605727870563001</c:v>
                </c:pt>
                <c:pt idx="24640" formatCode="General">
                  <c:v>0.17423511707486999</c:v>
                </c:pt>
                <c:pt idx="24641" formatCode="General">
                  <c:v>0.17281205554178</c:v>
                </c:pt>
                <c:pt idx="24642" formatCode="General">
                  <c:v>0.17157868870506801</c:v>
                </c:pt>
                <c:pt idx="24643" formatCode="General">
                  <c:v>0.17052569587094399</c:v>
                </c:pt>
                <c:pt idx="24644" formatCode="General">
                  <c:v>0.16960482327450299</c:v>
                </c:pt>
                <c:pt idx="24645" formatCode="General">
                  <c:v>0.16857319111156599</c:v>
                </c:pt>
                <c:pt idx="24646" formatCode="General">
                  <c:v>0.16720141459795199</c:v>
                </c:pt>
                <c:pt idx="24647" formatCode="General">
                  <c:v>0.16520933862322601</c:v>
                </c:pt>
                <c:pt idx="24648" formatCode="General">
                  <c:v>0.16255138192228899</c:v>
                </c:pt>
                <c:pt idx="24649" formatCode="General">
                  <c:v>0.159574603038598</c:v>
                </c:pt>
                <c:pt idx="24650" formatCode="General">
                  <c:v>0.15665158390023201</c:v>
                </c:pt>
                <c:pt idx="24651" formatCode="General">
                  <c:v>0.153759295377043</c:v>
                </c:pt>
                <c:pt idx="24652" formatCode="General">
                  <c:v>0.15058735295638001</c:v>
                </c:pt>
                <c:pt idx="24653" formatCode="General">
                  <c:v>0.14714709887111799</c:v>
                </c:pt>
                <c:pt idx="24654" formatCode="General">
                  <c:v>0.143488022290504</c:v>
                </c:pt>
                <c:pt idx="24655" formatCode="General">
                  <c:v>0.13957111062588201</c:v>
                </c:pt>
                <c:pt idx="24656" formatCode="General">
                  <c:v>0.13539081476798701</c:v>
                </c:pt>
                <c:pt idx="24657" formatCode="General">
                  <c:v>0.13091441915350799</c:v>
                </c:pt>
                <c:pt idx="24658" formatCode="General">
                  <c:v>0.12610102981965099</c:v>
                </c:pt>
                <c:pt idx="24659" formatCode="General">
                  <c:v>0.121032900546562</c:v>
                </c:pt>
                <c:pt idx="24660" formatCode="General">
                  <c:v>0.116014332802993</c:v>
                </c:pt>
                <c:pt idx="24661" formatCode="General">
                  <c:v>0.110990057444026</c:v>
                </c:pt>
                <c:pt idx="24662" formatCode="General">
                  <c:v>0.105733533287307</c:v>
                </c:pt>
                <c:pt idx="24663" formatCode="General">
                  <c:v>0.10040876353835999</c:v>
                </c:pt>
                <c:pt idx="24664" formatCode="General">
                  <c:v>9.5082374269175901E-2</c:v>
                </c:pt>
                <c:pt idx="24665" formatCode="General">
                  <c:v>8.9704187081755302E-2</c:v>
                </c:pt>
                <c:pt idx="24666" formatCode="General">
                  <c:v>8.4367216056299904E-2</c:v>
                </c:pt>
                <c:pt idx="24667" formatCode="General">
                  <c:v>7.9187334704794804E-2</c:v>
                </c:pt>
                <c:pt idx="24668" formatCode="General">
                  <c:v>7.41497781840737E-2</c:v>
                </c:pt>
                <c:pt idx="24669" formatCode="General">
                  <c:v>6.9188711438478295E-2</c:v>
                </c:pt>
                <c:pt idx="24670" formatCode="General">
                  <c:v>6.4233168672045204E-2</c:v>
                </c:pt>
                <c:pt idx="24671" formatCode="General">
                  <c:v>5.9176349189265502E-2</c:v>
                </c:pt>
                <c:pt idx="24672" formatCode="General">
                  <c:v>5.4013948767660802E-2</c:v>
                </c:pt>
                <c:pt idx="24673" formatCode="General">
                  <c:v>4.88988678658802E-2</c:v>
                </c:pt>
                <c:pt idx="24674" formatCode="General">
                  <c:v>4.40463122717622E-2</c:v>
                </c:pt>
                <c:pt idx="24675" formatCode="General">
                  <c:v>3.9480211066796701E-2</c:v>
                </c:pt>
                <c:pt idx="24676" formatCode="General">
                  <c:v>3.4754873867197202E-2</c:v>
                </c:pt>
                <c:pt idx="24677" formatCode="General">
                  <c:v>2.9730532973873899E-2</c:v>
                </c:pt>
                <c:pt idx="24678" formatCode="General">
                  <c:v>2.4837792100857001E-2</c:v>
                </c:pt>
                <c:pt idx="24679" formatCode="General">
                  <c:v>2.0281409401904298E-2</c:v>
                </c:pt>
                <c:pt idx="24680" formatCode="General">
                  <c:v>1.6052071411690801E-2</c:v>
                </c:pt>
                <c:pt idx="24681" formatCode="General">
                  <c:v>1.2077040559246299E-2</c:v>
                </c:pt>
                <c:pt idx="24682" formatCode="General">
                  <c:v>8.2070877375753602E-3</c:v>
                </c:pt>
                <c:pt idx="24683" formatCode="General">
                  <c:v>4.4747265626257603E-3</c:v>
                </c:pt>
                <c:pt idx="24684" formatCode="General">
                  <c:v>1.0192059747382901E-3</c:v>
                </c:pt>
                <c:pt idx="24685" formatCode="General">
                  <c:v>-2.18566296254072E-3</c:v>
                </c:pt>
                <c:pt idx="24686" formatCode="General">
                  <c:v>-5.1817937483189299E-3</c:v>
                </c:pt>
                <c:pt idx="24687" formatCode="General">
                  <c:v>-8.0142396466476602E-3</c:v>
                </c:pt>
                <c:pt idx="24688" formatCode="General">
                  <c:v>-1.0800847665824301E-2</c:v>
                </c:pt>
                <c:pt idx="24689" formatCode="General">
                  <c:v>-1.39269385615417E-2</c:v>
                </c:pt>
                <c:pt idx="24690" formatCode="General">
                  <c:v>-1.7469811824023001E-2</c:v>
                </c:pt>
                <c:pt idx="24691" formatCode="General">
                  <c:v>-2.1089598759132699E-2</c:v>
                </c:pt>
                <c:pt idx="24692" formatCode="General">
                  <c:v>-2.4664581052116701E-2</c:v>
                </c:pt>
                <c:pt idx="24693" formatCode="General">
                  <c:v>-2.8300662133532901E-2</c:v>
                </c:pt>
                <c:pt idx="24694" formatCode="General">
                  <c:v>-3.2109934361705401E-2</c:v>
                </c:pt>
                <c:pt idx="24695" formatCode="General">
                  <c:v>-3.6138346467915798E-2</c:v>
                </c:pt>
                <c:pt idx="24696" formatCode="General">
                  <c:v>-4.0471658028882598E-2</c:v>
                </c:pt>
                <c:pt idx="24697" formatCode="General">
                  <c:v>-4.5075991510110297E-2</c:v>
                </c:pt>
                <c:pt idx="24698" formatCode="General">
                  <c:v>-4.9820384749664999E-2</c:v>
                </c:pt>
                <c:pt idx="24699" formatCode="General">
                  <c:v>-5.4524749357480903E-2</c:v>
                </c:pt>
                <c:pt idx="24700" formatCode="General">
                  <c:v>-5.90621463701759E-2</c:v>
                </c:pt>
                <c:pt idx="24701" formatCode="General">
                  <c:v>-6.3439428494277195E-2</c:v>
                </c:pt>
                <c:pt idx="24702" formatCode="General">
                  <c:v>-6.7646901187345398E-2</c:v>
                </c:pt>
                <c:pt idx="24703" formatCode="General">
                  <c:v>-7.1869064607562899E-2</c:v>
                </c:pt>
                <c:pt idx="24704" formatCode="General">
                  <c:v>-7.6089402712538307E-2</c:v>
                </c:pt>
                <c:pt idx="24705" formatCode="General">
                  <c:v>-7.9974808833011404E-2</c:v>
                </c:pt>
                <c:pt idx="24706" formatCode="General">
                  <c:v>-8.3233191205518503E-2</c:v>
                </c:pt>
                <c:pt idx="24707" formatCode="General">
                  <c:v>-8.6123379527914296E-2</c:v>
                </c:pt>
                <c:pt idx="24708" formatCode="General">
                  <c:v>-8.8991215068167401E-2</c:v>
                </c:pt>
                <c:pt idx="24709" formatCode="General">
                  <c:v>-9.1831351166938704E-2</c:v>
                </c:pt>
                <c:pt idx="24710" formatCode="General">
                  <c:v>-9.4752886422117003E-2</c:v>
                </c:pt>
                <c:pt idx="24711" formatCode="General">
                  <c:v>-9.7717656315332496E-2</c:v>
                </c:pt>
                <c:pt idx="24712" formatCode="General">
                  <c:v>-0.10080040677131399</c:v>
                </c:pt>
                <c:pt idx="24713" formatCode="General">
                  <c:v>-0.104178997948891</c:v>
                </c:pt>
                <c:pt idx="24714" formatCode="General">
                  <c:v>-0.107884390675228</c:v>
                </c:pt>
                <c:pt idx="24715" formatCode="General">
                  <c:v>-0.11174386466283701</c:v>
                </c:pt>
                <c:pt idx="24716" formatCode="General">
                  <c:v>-0.115914305331438</c:v>
                </c:pt>
                <c:pt idx="24717" formatCode="General">
                  <c:v>-0.120460767030758</c:v>
                </c:pt>
                <c:pt idx="24718" formatCode="General">
                  <c:v>-0.12510970315467199</c:v>
                </c:pt>
                <c:pt idx="24719" formatCode="General">
                  <c:v>-0.129701389689622</c:v>
                </c:pt>
                <c:pt idx="24720" formatCode="General">
                  <c:v>-0.13410812014319101</c:v>
                </c:pt>
                <c:pt idx="24721" formatCode="General">
                  <c:v>-0.138289744629497</c:v>
                </c:pt>
                <c:pt idx="24722" formatCode="General">
                  <c:v>-0.142167812672301</c:v>
                </c:pt>
                <c:pt idx="24723" formatCode="General">
                  <c:v>-0.14549384078615099</c:v>
                </c:pt>
                <c:pt idx="24724" formatCode="General">
                  <c:v>-0.14820812715304901</c:v>
                </c:pt>
                <c:pt idx="24725" formatCode="General">
                  <c:v>-0.150461524461455</c:v>
                </c:pt>
                <c:pt idx="24726" formatCode="General">
                  <c:v>-0.15233623469802701</c:v>
                </c:pt>
                <c:pt idx="24727" formatCode="General">
                  <c:v>-0.153907739998218</c:v>
                </c:pt>
                <c:pt idx="24728" formatCode="General">
                  <c:v>-0.155262148925286</c:v>
                </c:pt>
                <c:pt idx="24729" formatCode="General">
                  <c:v>-0.15645983051305201</c:v>
                </c:pt>
                <c:pt idx="24730" formatCode="General">
                  <c:v>-0.15752522299810801</c:v>
                </c:pt>
                <c:pt idx="24731" formatCode="General">
                  <c:v>-0.15850398221376399</c:v>
                </c:pt>
                <c:pt idx="24732" formatCode="General">
                  <c:v>-0.15947040416641001</c:v>
                </c:pt>
                <c:pt idx="24733" formatCode="General">
                  <c:v>-0.16041391284623899</c:v>
                </c:pt>
                <c:pt idx="24734" formatCode="General">
                  <c:v>-0.16132883978085799</c:v>
                </c:pt>
                <c:pt idx="24735" formatCode="General">
                  <c:v>-0.16235578664792899</c:v>
                </c:pt>
                <c:pt idx="24736" formatCode="General">
                  <c:v>-0.16357522450071599</c:v>
                </c:pt>
                <c:pt idx="24737" formatCode="General">
                  <c:v>-0.16495447997983601</c:v>
                </c:pt>
                <c:pt idx="24738" formatCode="General">
                  <c:v>-0.166690043247748</c:v>
                </c:pt>
                <c:pt idx="24739" formatCode="General">
                  <c:v>-0.168912995941017</c:v>
                </c:pt>
                <c:pt idx="24740" formatCode="General">
                  <c:v>-0.17144006860993399</c:v>
                </c:pt>
                <c:pt idx="24741" formatCode="General">
                  <c:v>-0.17404185177491299</c:v>
                </c:pt>
                <c:pt idx="24742" formatCode="General">
                  <c:v>-0.17657043596609001</c:v>
                </c:pt>
                <c:pt idx="24743" formatCode="General">
                  <c:v>-0.17910010807083401</c:v>
                </c:pt>
                <c:pt idx="24744" formatCode="General">
                  <c:v>-0.18167301737773001</c:v>
                </c:pt>
                <c:pt idx="24745" formatCode="General">
                  <c:v>-0.18422290885853099</c:v>
                </c:pt>
                <c:pt idx="24746" formatCode="General">
                  <c:v>-0.18663192529097</c:v>
                </c:pt>
                <c:pt idx="24747" formatCode="General">
                  <c:v>-0.188636960959533</c:v>
                </c:pt>
                <c:pt idx="24748" formatCode="General">
                  <c:v>-0.189859281164202</c:v>
                </c:pt>
                <c:pt idx="24749" formatCode="General">
                  <c:v>-0.190629608577631</c:v>
                </c:pt>
                <c:pt idx="24750" formatCode="General">
                  <c:v>-0.191518434294315</c:v>
                </c:pt>
                <c:pt idx="24751" formatCode="General">
                  <c:v>-0.192521319240644</c:v>
                </c:pt>
                <c:pt idx="24752" formatCode="General">
                  <c:v>-0.19362172386818699</c:v>
                </c:pt>
                <c:pt idx="24753" formatCode="General">
                  <c:v>-0.194724423974793</c:v>
                </c:pt>
                <c:pt idx="24754" formatCode="General">
                  <c:v>-0.19559806306223301</c:v>
                </c:pt>
                <c:pt idx="24755" formatCode="General">
                  <c:v>-0.19621061713009799</c:v>
                </c:pt>
                <c:pt idx="24756" formatCode="General">
                  <c:v>-0.19680345301819499</c:v>
                </c:pt>
                <c:pt idx="24757" formatCode="General">
                  <c:v>-0.19756865490776199</c:v>
                </c:pt>
                <c:pt idx="24758" formatCode="General">
                  <c:v>-0.198547372218568</c:v>
                </c:pt>
                <c:pt idx="24759" formatCode="General">
                  <c:v>-0.199712670807557</c:v>
                </c:pt>
                <c:pt idx="24760" formatCode="General">
                  <c:v>-0.200962112396983</c:v>
                </c:pt>
                <c:pt idx="24761" formatCode="General">
                  <c:v>-0.202218911594851</c:v>
                </c:pt>
                <c:pt idx="24762" formatCode="General">
                  <c:v>-0.20353259344817601</c:v>
                </c:pt>
                <c:pt idx="24763" formatCode="General">
                  <c:v>-0.204958850651946</c:v>
                </c:pt>
                <c:pt idx="24764" formatCode="General">
                  <c:v>-0.206485531357292</c:v>
                </c:pt>
                <c:pt idx="24765" formatCode="General">
                  <c:v>-0.20805062133258001</c:v>
                </c:pt>
                <c:pt idx="24766" formatCode="General">
                  <c:v>-0.20963706821009701</c:v>
                </c:pt>
                <c:pt idx="24767" formatCode="General">
                  <c:v>-0.211189527597091</c:v>
                </c:pt>
                <c:pt idx="24768" formatCode="General">
                  <c:v>-0.21260370020357</c:v>
                </c:pt>
                <c:pt idx="24769" formatCode="General">
                  <c:v>-0.21382592614059601</c:v>
                </c:pt>
                <c:pt idx="24770" formatCode="General">
                  <c:v>-0.214940068389222</c:v>
                </c:pt>
                <c:pt idx="24771" formatCode="General">
                  <c:v>-0.216080054198794</c:v>
                </c:pt>
                <c:pt idx="24772" formatCode="General">
                  <c:v>-0.217431313173121</c:v>
                </c:pt>
                <c:pt idx="24773" formatCode="General">
                  <c:v>-0.21921320025359201</c:v>
                </c:pt>
                <c:pt idx="24774" formatCode="General">
                  <c:v>-0.22118249383960401</c:v>
                </c:pt>
                <c:pt idx="24775" formatCode="General">
                  <c:v>-0.223120877994086</c:v>
                </c:pt>
                <c:pt idx="24776" formatCode="General">
                  <c:v>-0.22512711429398699</c:v>
                </c:pt>
                <c:pt idx="24777" formatCode="General">
                  <c:v>-0.22743246816620499</c:v>
                </c:pt>
                <c:pt idx="24778" formatCode="General">
                  <c:v>-0.22987614617410401</c:v>
                </c:pt>
                <c:pt idx="24779" formatCode="General">
                  <c:v>-0.231848255494189</c:v>
                </c:pt>
                <c:pt idx="24780" formatCode="General">
                  <c:v>-0.233012808295711</c:v>
                </c:pt>
                <c:pt idx="24781" formatCode="General">
                  <c:v>-0.233173371585537</c:v>
                </c:pt>
                <c:pt idx="24782" formatCode="General">
                  <c:v>-0.232226529260639</c:v>
                </c:pt>
                <c:pt idx="24783" formatCode="General">
                  <c:v>-0.23029736159080699</c:v>
                </c:pt>
                <c:pt idx="24784" formatCode="General">
                  <c:v>-0.22722707953603399</c:v>
                </c:pt>
                <c:pt idx="24785" formatCode="General">
                  <c:v>-0.22342318828963301</c:v>
                </c:pt>
                <c:pt idx="24786" formatCode="General">
                  <c:v>-0.219677870230537</c:v>
                </c:pt>
                <c:pt idx="24787" formatCode="General">
                  <c:v>-0.215867870010407</c:v>
                </c:pt>
                <c:pt idx="24788" formatCode="General">
                  <c:v>-0.211863886700008</c:v>
                </c:pt>
                <c:pt idx="24789" formatCode="General">
                  <c:v>-0.20786140571731901</c:v>
                </c:pt>
                <c:pt idx="24790" formatCode="General">
                  <c:v>-0.20410432067169901</c:v>
                </c:pt>
                <c:pt idx="24791" formatCode="General">
                  <c:v>-0.20059841960949401</c:v>
                </c:pt>
                <c:pt idx="24792" formatCode="General">
                  <c:v>-0.19724863758328101</c:v>
                </c:pt>
                <c:pt idx="24793" formatCode="General">
                  <c:v>-0.194084196473777</c:v>
                </c:pt>
                <c:pt idx="24794" formatCode="General">
                  <c:v>-0.19099036625329199</c:v>
                </c:pt>
                <c:pt idx="24795" formatCode="General">
                  <c:v>-0.18777930752681701</c:v>
                </c:pt>
                <c:pt idx="24796" formatCode="General">
                  <c:v>-0.18449006317658601</c:v>
                </c:pt>
                <c:pt idx="24797" formatCode="General">
                  <c:v>-0.18126020819844099</c:v>
                </c:pt>
                <c:pt idx="24798" formatCode="General">
                  <c:v>-0.17831982701250601</c:v>
                </c:pt>
                <c:pt idx="24799" formatCode="General">
                  <c:v>-0.17575676152101599</c:v>
                </c:pt>
                <c:pt idx="24800" formatCode="General">
                  <c:v>-0.17344713590706401</c:v>
                </c:pt>
                <c:pt idx="24801" formatCode="General">
                  <c:v>-0.17141635179937501</c:v>
                </c:pt>
                <c:pt idx="24802" formatCode="General">
                  <c:v>-0.169591559822277</c:v>
                </c:pt>
                <c:pt idx="24803" formatCode="General">
                  <c:v>-0.16781709389253899</c:v>
                </c:pt>
                <c:pt idx="24804" formatCode="General">
                  <c:v>-0.16604677741896201</c:v>
                </c:pt>
                <c:pt idx="24805" formatCode="General">
                  <c:v>-0.164324778222565</c:v>
                </c:pt>
                <c:pt idx="24806" formatCode="General">
                  <c:v>-0.162774930796005</c:v>
                </c:pt>
                <c:pt idx="24807" formatCode="General">
                  <c:v>-0.16145532583959701</c:v>
                </c:pt>
                <c:pt idx="24808" formatCode="General">
                  <c:v>-0.160537804722649</c:v>
                </c:pt>
                <c:pt idx="24809" formatCode="General">
                  <c:v>-0.15992865858681601</c:v>
                </c:pt>
                <c:pt idx="24810" formatCode="General">
                  <c:v>-0.15918805649286799</c:v>
                </c:pt>
                <c:pt idx="24811" formatCode="General">
                  <c:v>-0.15816605283433999</c:v>
                </c:pt>
                <c:pt idx="24812" formatCode="General">
                  <c:v>-0.15688439088388001</c:v>
                </c:pt>
                <c:pt idx="24813" formatCode="General">
                  <c:v>-0.15527193402040401</c:v>
                </c:pt>
                <c:pt idx="24814" formatCode="General">
                  <c:v>-0.15312016199717601</c:v>
                </c:pt>
                <c:pt idx="24815" formatCode="General">
                  <c:v>-0.15010009202357399</c:v>
                </c:pt>
                <c:pt idx="24816" formatCode="General">
                  <c:v>-0.14610031062524201</c:v>
                </c:pt>
                <c:pt idx="24817" formatCode="General">
                  <c:v>-0.141329571460656</c:v>
                </c:pt>
                <c:pt idx="24818" formatCode="General">
                  <c:v>-0.13611520526779999</c:v>
                </c:pt>
                <c:pt idx="24819" formatCode="General">
                  <c:v>-0.13048031281170899</c:v>
                </c:pt>
                <c:pt idx="24820" formatCode="General">
                  <c:v>-0.12423386588214599</c:v>
                </c:pt>
                <c:pt idx="24821" formatCode="General">
                  <c:v>-0.117471080706936</c:v>
                </c:pt>
                <c:pt idx="24822" formatCode="General">
                  <c:v>-0.110431484156944</c:v>
                </c:pt>
                <c:pt idx="24823" formatCode="General">
                  <c:v>-0.103337400775092</c:v>
                </c:pt>
                <c:pt idx="24824" formatCode="General">
                  <c:v>-9.6289832518873894E-2</c:v>
                </c:pt>
                <c:pt idx="24825" formatCode="General">
                  <c:v>-8.9412921617770702E-2</c:v>
                </c:pt>
                <c:pt idx="24826" formatCode="General">
                  <c:v>-8.2736586412787194E-2</c:v>
                </c:pt>
                <c:pt idx="24827" formatCode="General">
                  <c:v>-7.6348202047357996E-2</c:v>
                </c:pt>
                <c:pt idx="24828" formatCode="General">
                  <c:v>-7.0531073855520696E-2</c:v>
                </c:pt>
                <c:pt idx="24829" formatCode="General">
                  <c:v>-6.5443088391828205E-2</c:v>
                </c:pt>
                <c:pt idx="24830" formatCode="General">
                  <c:v>-6.0983082871903599E-2</c:v>
                </c:pt>
                <c:pt idx="24831" formatCode="General">
                  <c:v>-5.7258497707423701E-2</c:v>
                </c:pt>
                <c:pt idx="24832" formatCode="General">
                  <c:v>-5.41527053066308E-2</c:v>
                </c:pt>
                <c:pt idx="24833" formatCode="General">
                  <c:v>-5.1457671316845803E-2</c:v>
                </c:pt>
                <c:pt idx="24834" formatCode="General">
                  <c:v>-4.9182907798137998E-2</c:v>
                </c:pt>
                <c:pt idx="24835" formatCode="General">
                  <c:v>-4.7160973809321598E-2</c:v>
                </c:pt>
                <c:pt idx="24836" formatCode="General">
                  <c:v>-4.52072884538674E-2</c:v>
                </c:pt>
                <c:pt idx="24837" formatCode="General">
                  <c:v>-4.3105698406663097E-2</c:v>
                </c:pt>
                <c:pt idx="24838" formatCode="General">
                  <c:v>-4.0697393567071E-2</c:v>
                </c:pt>
                <c:pt idx="24839" formatCode="General">
                  <c:v>-3.7953093927083098E-2</c:v>
                </c:pt>
                <c:pt idx="24840" formatCode="General">
                  <c:v>-3.4930280784066799E-2</c:v>
                </c:pt>
                <c:pt idx="24841" formatCode="General">
                  <c:v>-3.1595301629640797E-2</c:v>
                </c:pt>
                <c:pt idx="24842" formatCode="General">
                  <c:v>-2.7942137475094501E-2</c:v>
                </c:pt>
                <c:pt idx="24843" formatCode="General">
                  <c:v>-2.3969678907280901E-2</c:v>
                </c:pt>
                <c:pt idx="24844" formatCode="General">
                  <c:v>-1.9574916382996601E-2</c:v>
                </c:pt>
                <c:pt idx="24845" formatCode="General">
                  <c:v>-1.46969873708888E-2</c:v>
                </c:pt>
                <c:pt idx="24846" formatCode="General">
                  <c:v>-9.4552210125476103E-3</c:v>
                </c:pt>
                <c:pt idx="24847" formatCode="General">
                  <c:v>-3.9836962198602499E-3</c:v>
                </c:pt>
                <c:pt idx="24848" formatCode="General">
                  <c:v>1.8419173219785701E-3</c:v>
                </c:pt>
                <c:pt idx="24849" formatCode="General">
                  <c:v>8.0033166005554195E-3</c:v>
                </c:pt>
                <c:pt idx="24850" formatCode="General">
                  <c:v>1.4322251211620901E-2</c:v>
                </c:pt>
                <c:pt idx="24851" formatCode="General">
                  <c:v>2.0809235070077699E-2</c:v>
                </c:pt>
                <c:pt idx="24852" formatCode="General">
                  <c:v>2.7426963900117101E-2</c:v>
                </c:pt>
                <c:pt idx="24853" formatCode="General">
                  <c:v>3.4052088179368299E-2</c:v>
                </c:pt>
                <c:pt idx="24854" formatCode="General">
                  <c:v>4.0552272867446802E-2</c:v>
                </c:pt>
                <c:pt idx="24855" formatCode="General">
                  <c:v>4.6838699888566003E-2</c:v>
                </c:pt>
                <c:pt idx="24856" formatCode="General">
                  <c:v>5.2860340223000797E-2</c:v>
                </c:pt>
                <c:pt idx="24857" formatCode="General">
                  <c:v>5.85441294167202E-2</c:v>
                </c:pt>
                <c:pt idx="24858" formatCode="General">
                  <c:v>6.3801579296985197E-2</c:v>
                </c:pt>
                <c:pt idx="24859" formatCode="General">
                  <c:v>6.8600630932405093E-2</c:v>
                </c:pt>
                <c:pt idx="24860" formatCode="General">
                  <c:v>7.2945667211768303E-2</c:v>
                </c:pt>
                <c:pt idx="24861" formatCode="General">
                  <c:v>7.6886379451940295E-2</c:v>
                </c:pt>
                <c:pt idx="24862" formatCode="General">
                  <c:v>8.0543432867942605E-2</c:v>
                </c:pt>
                <c:pt idx="24863" formatCode="General">
                  <c:v>8.3746629616329393E-2</c:v>
                </c:pt>
                <c:pt idx="24864" formatCode="General">
                  <c:v>8.6290687115787801E-2</c:v>
                </c:pt>
                <c:pt idx="24865" formatCode="General">
                  <c:v>8.8492088689647294E-2</c:v>
                </c:pt>
                <c:pt idx="24866" formatCode="General">
                  <c:v>9.06725550906093E-2</c:v>
                </c:pt>
                <c:pt idx="24867" formatCode="General">
                  <c:v>9.2943396683479396E-2</c:v>
                </c:pt>
                <c:pt idx="24868" formatCode="General">
                  <c:v>9.5430040334354704E-2</c:v>
                </c:pt>
                <c:pt idx="24869" formatCode="General">
                  <c:v>9.82161281040001E-2</c:v>
                </c:pt>
                <c:pt idx="24870" formatCode="General">
                  <c:v>0.10128316991519801</c:v>
                </c:pt>
                <c:pt idx="24871" formatCode="General">
                  <c:v>0.10453422516998299</c:v>
                </c:pt>
                <c:pt idx="24872" formatCode="General">
                  <c:v>0.10795383397694901</c:v>
                </c:pt>
                <c:pt idx="24873" formatCode="General">
                  <c:v>0.111556083048077</c:v>
                </c:pt>
                <c:pt idx="24874" formatCode="General">
                  <c:v>0.115220990455047</c:v>
                </c:pt>
                <c:pt idx="24875" formatCode="General">
                  <c:v>0.118866418775554</c:v>
                </c:pt>
                <c:pt idx="24876" formatCode="General">
                  <c:v>0.12246798981368801</c:v>
                </c:pt>
                <c:pt idx="24877" formatCode="General">
                  <c:v>0.12596182005453899</c:v>
                </c:pt>
                <c:pt idx="24878" formatCode="General">
                  <c:v>0.12936930637567501</c:v>
                </c:pt>
                <c:pt idx="24879" formatCode="General">
                  <c:v>0.13242203353430701</c:v>
                </c:pt>
                <c:pt idx="24880" formatCode="General">
                  <c:v>0.13495273397160901</c:v>
                </c:pt>
                <c:pt idx="24881" formatCode="General">
                  <c:v>0.137255301122022</c:v>
                </c:pt>
                <c:pt idx="24882" formatCode="General">
                  <c:v>0.13945459961112799</c:v>
                </c:pt>
                <c:pt idx="24883" formatCode="General">
                  <c:v>0.14154057031515699</c:v>
                </c:pt>
                <c:pt idx="24884" formatCode="General">
                  <c:v>0.14356196398912</c:v>
                </c:pt>
                <c:pt idx="24885" formatCode="General">
                  <c:v>0.14564078217474799</c:v>
                </c:pt>
                <c:pt idx="24886" formatCode="General">
                  <c:v>0.14788351563834401</c:v>
                </c:pt>
                <c:pt idx="24887" formatCode="General">
                  <c:v>0.15029428353911101</c:v>
                </c:pt>
                <c:pt idx="24888" formatCode="General">
                  <c:v>0.152875077962047</c:v>
                </c:pt>
                <c:pt idx="24889" formatCode="General">
                  <c:v>0.15565651942967501</c:v>
                </c:pt>
                <c:pt idx="24890" formatCode="General">
                  <c:v>0.15869052556296001</c:v>
                </c:pt>
                <c:pt idx="24891" formatCode="General">
                  <c:v>0.16192955675693299</c:v>
                </c:pt>
                <c:pt idx="24892" formatCode="General">
                  <c:v>0.165174985147753</c:v>
                </c:pt>
                <c:pt idx="24893" formatCode="General">
                  <c:v>0.168234533572377</c:v>
                </c:pt>
                <c:pt idx="24894" formatCode="General">
                  <c:v>0.170654713296606</c:v>
                </c:pt>
                <c:pt idx="24895" formatCode="General">
                  <c:v>0.17241234411044901</c:v>
                </c:pt>
                <c:pt idx="24896" formatCode="General">
                  <c:v>0.17383291985365101</c:v>
                </c:pt>
                <c:pt idx="24897" formatCode="General">
                  <c:v>0.17496315827853101</c:v>
                </c:pt>
                <c:pt idx="24898" formatCode="General">
                  <c:v>0.176020171564894</c:v>
                </c:pt>
                <c:pt idx="24899" formatCode="General">
                  <c:v>0.177116719151823</c:v>
                </c:pt>
                <c:pt idx="24900" formatCode="General">
                  <c:v>0.178199114760167</c:v>
                </c:pt>
                <c:pt idx="24901" formatCode="General">
                  <c:v>0.17921176994838001</c:v>
                </c:pt>
                <c:pt idx="24902" formatCode="General">
                  <c:v>0.180087731079284</c:v>
                </c:pt>
                <c:pt idx="24903" formatCode="General">
                  <c:v>0.180945575660166</c:v>
                </c:pt>
                <c:pt idx="24904" formatCode="General">
                  <c:v>0.181967501106619</c:v>
                </c:pt>
                <c:pt idx="24905" formatCode="General">
                  <c:v>0.18322360619037401</c:v>
                </c:pt>
                <c:pt idx="24906" formatCode="General">
                  <c:v>0.18479127345307</c:v>
                </c:pt>
                <c:pt idx="24907" formatCode="General">
                  <c:v>0.18669085567737301</c:v>
                </c:pt>
                <c:pt idx="24908" formatCode="General">
                  <c:v>0.18873030955939599</c:v>
                </c:pt>
                <c:pt idx="24909" formatCode="General">
                  <c:v>0.190405283751653</c:v>
                </c:pt>
                <c:pt idx="24910" formatCode="General">
                  <c:v>0.19164996403215101</c:v>
                </c:pt>
                <c:pt idx="24911" formatCode="General">
                  <c:v>0.192639769195844</c:v>
                </c:pt>
                <c:pt idx="24912" formatCode="General">
                  <c:v>0.19328426655636799</c:v>
                </c:pt>
                <c:pt idx="24913" formatCode="General">
                  <c:v>0.193606090728767</c:v>
                </c:pt>
                <c:pt idx="24914" formatCode="General">
                  <c:v>0.19360423108159699</c:v>
                </c:pt>
                <c:pt idx="24915" formatCode="General">
                  <c:v>0.19326317611496599</c:v>
                </c:pt>
                <c:pt idx="24916" formatCode="General">
                  <c:v>0.19262981451553399</c:v>
                </c:pt>
                <c:pt idx="24917" formatCode="General">
                  <c:v>0.19187065340021001</c:v>
                </c:pt>
                <c:pt idx="24918" formatCode="General">
                  <c:v>0.191064834506534</c:v>
                </c:pt>
                <c:pt idx="24919" formatCode="General">
                  <c:v>0.19012290563009601</c:v>
                </c:pt>
                <c:pt idx="24920" formatCode="General">
                  <c:v>0.18901324889363399</c:v>
                </c:pt>
                <c:pt idx="24921" formatCode="General">
                  <c:v>0.18777176409756499</c:v>
                </c:pt>
                <c:pt idx="24922" formatCode="General">
                  <c:v>0.18649786285887601</c:v>
                </c:pt>
                <c:pt idx="24923" formatCode="General">
                  <c:v>0.18518770601964901</c:v>
                </c:pt>
                <c:pt idx="24924" formatCode="General">
                  <c:v>0.18361464290047799</c:v>
                </c:pt>
                <c:pt idx="24925" formatCode="General">
                  <c:v>0.18194297486094901</c:v>
                </c:pt>
                <c:pt idx="24926" formatCode="General">
                  <c:v>0.180469942381939</c:v>
                </c:pt>
                <c:pt idx="24927" formatCode="General">
                  <c:v>0.17912975932693501</c:v>
                </c:pt>
                <c:pt idx="24928" formatCode="General">
                  <c:v>0.177885972182518</c:v>
                </c:pt>
                <c:pt idx="24929" formatCode="General">
                  <c:v>0.176760345847046</c:v>
                </c:pt>
                <c:pt idx="24930" formatCode="General">
                  <c:v>0.17569825978245199</c:v>
                </c:pt>
                <c:pt idx="24931" formatCode="General">
                  <c:v>0.17460067565050799</c:v>
                </c:pt>
                <c:pt idx="24932" formatCode="General">
                  <c:v>0.17349184280034899</c:v>
                </c:pt>
                <c:pt idx="24933" formatCode="General">
                  <c:v>0.17244884497603399</c:v>
                </c:pt>
                <c:pt idx="24934" formatCode="General">
                  <c:v>0.17149533157319899</c:v>
                </c:pt>
                <c:pt idx="24935" formatCode="General">
                  <c:v>0.170651237140242</c:v>
                </c:pt>
                <c:pt idx="24936" formatCode="General">
                  <c:v>0.16992815484238799</c:v>
                </c:pt>
                <c:pt idx="24937" formatCode="General">
                  <c:v>0.16929393523917599</c:v>
                </c:pt>
                <c:pt idx="24938" formatCode="General">
                  <c:v>0.16863808262153299</c:v>
                </c:pt>
                <c:pt idx="24939" formatCode="General">
                  <c:v>0.16771633940281599</c:v>
                </c:pt>
                <c:pt idx="24940" formatCode="General">
                  <c:v>0.16615483348262</c:v>
                </c:pt>
                <c:pt idx="24941" formatCode="General">
                  <c:v>0.16401106890485301</c:v>
                </c:pt>
                <c:pt idx="24942" formatCode="General">
                  <c:v>0.16164787392761701</c:v>
                </c:pt>
                <c:pt idx="24943" formatCode="General">
                  <c:v>0.15914764254962999</c:v>
                </c:pt>
                <c:pt idx="24944" formatCode="General">
                  <c:v>0.15655389869057501</c:v>
                </c:pt>
                <c:pt idx="24945" formatCode="General">
                  <c:v>0.15394265715539199</c:v>
                </c:pt>
                <c:pt idx="24946" formatCode="General">
                  <c:v>0.15145843011083401</c:v>
                </c:pt>
                <c:pt idx="24947" formatCode="General">
                  <c:v>0.14930348766330201</c:v>
                </c:pt>
                <c:pt idx="24948" formatCode="General">
                  <c:v>0.14761114128796601</c:v>
                </c:pt>
                <c:pt idx="24949" formatCode="General">
                  <c:v>0.146392517800989</c:v>
                </c:pt>
                <c:pt idx="24950" formatCode="General">
                  <c:v>0.14549780621063099</c:v>
                </c:pt>
                <c:pt idx="24951" formatCode="General">
                  <c:v>0.14465364131966801</c:v>
                </c:pt>
                <c:pt idx="24952" formatCode="General">
                  <c:v>0.14365333970424801</c:v>
                </c:pt>
                <c:pt idx="24953" formatCode="General">
                  <c:v>0.14242244472284701</c:v>
                </c:pt>
                <c:pt idx="24954" formatCode="General">
                  <c:v>0.14094569393570799</c:v>
                </c:pt>
                <c:pt idx="24955" formatCode="General">
                  <c:v>0.13927923086664701</c:v>
                </c:pt>
                <c:pt idx="24956" formatCode="General">
                  <c:v>0.13740827138374301</c:v>
                </c:pt>
                <c:pt idx="24957" formatCode="General">
                  <c:v>0.134940505036997</c:v>
                </c:pt>
                <c:pt idx="24958" formatCode="General">
                  <c:v>0.131842014131064</c:v>
                </c:pt>
                <c:pt idx="24959" formatCode="General">
                  <c:v>0.12858869375874801</c:v>
                </c:pt>
                <c:pt idx="24960" formatCode="General">
                  <c:v>0.125467322253904</c:v>
                </c:pt>
                <c:pt idx="24961" formatCode="General">
                  <c:v>0.122479143369219</c:v>
                </c:pt>
                <c:pt idx="24962" formatCode="General">
                  <c:v>0.11935414680154199</c:v>
                </c:pt>
                <c:pt idx="24963" formatCode="General">
                  <c:v>0.115942426785308</c:v>
                </c:pt>
                <c:pt idx="24964" formatCode="General">
                  <c:v>0.112267198754746</c:v>
                </c:pt>
                <c:pt idx="24965" formatCode="General">
                  <c:v>0.108358807188786</c:v>
                </c:pt>
                <c:pt idx="24966" formatCode="General">
                  <c:v>0.10429758696021101</c:v>
                </c:pt>
                <c:pt idx="24967" formatCode="General">
                  <c:v>0.100243719865866</c:v>
                </c:pt>
                <c:pt idx="24968" formatCode="General">
                  <c:v>9.6408172869410294E-2</c:v>
                </c:pt>
                <c:pt idx="24969" formatCode="General">
                  <c:v>9.2918741987497402E-2</c:v>
                </c:pt>
                <c:pt idx="24970" formatCode="General">
                  <c:v>8.9685177114766604E-2</c:v>
                </c:pt>
                <c:pt idx="24971" formatCode="General">
                  <c:v>8.6573405117329E-2</c:v>
                </c:pt>
                <c:pt idx="24972" formatCode="General">
                  <c:v>8.3553107583421798E-2</c:v>
                </c:pt>
                <c:pt idx="24973" formatCode="General">
                  <c:v>8.0670307179206605E-2</c:v>
                </c:pt>
                <c:pt idx="24974" formatCode="General">
                  <c:v>7.7594831890182306E-2</c:v>
                </c:pt>
                <c:pt idx="24975" formatCode="General">
                  <c:v>7.4080503158221706E-2</c:v>
                </c:pt>
                <c:pt idx="24976" formatCode="General">
                  <c:v>7.0533290916003299E-2</c:v>
                </c:pt>
                <c:pt idx="24977" formatCode="General">
                  <c:v>6.7161673872772595E-2</c:v>
                </c:pt>
                <c:pt idx="24978" formatCode="General">
                  <c:v>6.3893496171835207E-2</c:v>
                </c:pt>
                <c:pt idx="24979" formatCode="General">
                  <c:v>6.07499126888527E-2</c:v>
                </c:pt>
                <c:pt idx="24980" formatCode="General">
                  <c:v>5.7691217402418997E-2</c:v>
                </c:pt>
                <c:pt idx="24981" formatCode="General">
                  <c:v>5.4565584981030202E-2</c:v>
                </c:pt>
                <c:pt idx="24982" formatCode="General">
                  <c:v>5.1301209182258098E-2</c:v>
                </c:pt>
                <c:pt idx="24983" formatCode="General">
                  <c:v>4.7912414164826E-2</c:v>
                </c:pt>
                <c:pt idx="24984" formatCode="General">
                  <c:v>4.4361643468600699E-2</c:v>
                </c:pt>
                <c:pt idx="24985" formatCode="General">
                  <c:v>4.0674968381395497E-2</c:v>
                </c:pt>
                <c:pt idx="24986" formatCode="General">
                  <c:v>3.6959236869025802E-2</c:v>
                </c:pt>
                <c:pt idx="24987" formatCode="General">
                  <c:v>3.3260658921875103E-2</c:v>
                </c:pt>
                <c:pt idx="24988" formatCode="General">
                  <c:v>2.9594997896301999E-2</c:v>
                </c:pt>
                <c:pt idx="24989" formatCode="General">
                  <c:v>2.5787574185695002E-2</c:v>
                </c:pt>
                <c:pt idx="24990" formatCode="General">
                  <c:v>2.1580120704171799E-2</c:v>
                </c:pt>
                <c:pt idx="24991" formatCode="General">
                  <c:v>1.72302547325393E-2</c:v>
                </c:pt>
                <c:pt idx="24992" formatCode="General">
                  <c:v>1.3047820987770201E-2</c:v>
                </c:pt>
                <c:pt idx="24993" formatCode="General">
                  <c:v>8.9516338227776399E-3</c:v>
                </c:pt>
                <c:pt idx="24994" formatCode="General">
                  <c:v>4.8565968419448501E-3</c:v>
                </c:pt>
                <c:pt idx="24995" formatCode="General">
                  <c:v>7.9339600976625804E-4</c:v>
                </c:pt>
                <c:pt idx="24996" formatCode="General">
                  <c:v>-3.0755370206335501E-3</c:v>
                </c:pt>
                <c:pt idx="24997" formatCode="General">
                  <c:v>-6.6255146568020796E-3</c:v>
                </c:pt>
                <c:pt idx="24998" formatCode="General">
                  <c:v>-9.8101440191717907E-3</c:v>
                </c:pt>
                <c:pt idx="24999" formatCode="General">
                  <c:v>-1.2621192118124E-2</c:v>
                </c:pt>
                <c:pt idx="25000" formatCode="General">
                  <c:v>-1.5160723337643201E-2</c:v>
                </c:pt>
                <c:pt idx="25001" formatCode="General">
                  <c:v>-1.75678930754333E-2</c:v>
                </c:pt>
                <c:pt idx="25002" formatCode="General">
                  <c:v>-2.0111693835143E-2</c:v>
                </c:pt>
                <c:pt idx="25003" formatCode="General">
                  <c:v>-2.32071132600195E-2</c:v>
                </c:pt>
                <c:pt idx="25004" formatCode="General">
                  <c:v>-2.6701182965337099E-2</c:v>
                </c:pt>
                <c:pt idx="25005" formatCode="General">
                  <c:v>-3.01797339240206E-2</c:v>
                </c:pt>
                <c:pt idx="25006" formatCode="General">
                  <c:v>-3.3636583182077399E-2</c:v>
                </c:pt>
                <c:pt idx="25007" formatCode="General">
                  <c:v>-3.7093703001131899E-2</c:v>
                </c:pt>
                <c:pt idx="25008" formatCode="General">
                  <c:v>-4.0473899545333397E-2</c:v>
                </c:pt>
                <c:pt idx="25009" formatCode="General">
                  <c:v>-4.3725151072895603E-2</c:v>
                </c:pt>
                <c:pt idx="25010" formatCode="General">
                  <c:v>-4.6806915529399903E-2</c:v>
                </c:pt>
                <c:pt idx="25011" formatCode="General">
                  <c:v>-4.9765790792628398E-2</c:v>
                </c:pt>
                <c:pt idx="25012" formatCode="General">
                  <c:v>-5.2766535039986399E-2</c:v>
                </c:pt>
                <c:pt idx="25013" formatCode="General">
                  <c:v>-5.5875213623041202E-2</c:v>
                </c:pt>
                <c:pt idx="25014" formatCode="General">
                  <c:v>-5.9081613419121999E-2</c:v>
                </c:pt>
                <c:pt idx="25015" formatCode="General">
                  <c:v>-6.2624954303765704E-2</c:v>
                </c:pt>
                <c:pt idx="25016" formatCode="General">
                  <c:v>-6.6458262749416103E-2</c:v>
                </c:pt>
                <c:pt idx="25017" formatCode="General">
                  <c:v>-7.0304182237618501E-2</c:v>
                </c:pt>
                <c:pt idx="25018" formatCode="General">
                  <c:v>-7.4197801633959296E-2</c:v>
                </c:pt>
                <c:pt idx="25019" formatCode="General">
                  <c:v>-7.8069594331833594E-2</c:v>
                </c:pt>
                <c:pt idx="25020" formatCode="General">
                  <c:v>-8.1760004137064704E-2</c:v>
                </c:pt>
                <c:pt idx="25021" formatCode="General">
                  <c:v>-8.5200392189846097E-2</c:v>
                </c:pt>
                <c:pt idx="25022" formatCode="General">
                  <c:v>-8.8423906990905896E-2</c:v>
                </c:pt>
                <c:pt idx="25023" formatCode="General">
                  <c:v>-9.1428747254985204E-2</c:v>
                </c:pt>
                <c:pt idx="25024" formatCode="General">
                  <c:v>-9.4251968464303199E-2</c:v>
                </c:pt>
                <c:pt idx="25025" formatCode="General">
                  <c:v>-9.6999239264371095E-2</c:v>
                </c:pt>
                <c:pt idx="25026" formatCode="General">
                  <c:v>-9.9722247746058604E-2</c:v>
                </c:pt>
                <c:pt idx="25027" formatCode="General">
                  <c:v>-0.102370174306988</c:v>
                </c:pt>
                <c:pt idx="25028" formatCode="General">
                  <c:v>-0.10481761010110401</c:v>
                </c:pt>
                <c:pt idx="25029" formatCode="General">
                  <c:v>-0.106964469789207</c:v>
                </c:pt>
                <c:pt idx="25030" formatCode="General">
                  <c:v>-0.108813896322454</c:v>
                </c:pt>
                <c:pt idx="25031" formatCode="General">
                  <c:v>-0.110478641278192</c:v>
                </c:pt>
                <c:pt idx="25032" formatCode="General">
                  <c:v>-0.112054277777742</c:v>
                </c:pt>
                <c:pt idx="25033" formatCode="General">
                  <c:v>-0.11348466873806699</c:v>
                </c:pt>
                <c:pt idx="25034" formatCode="General">
                  <c:v>-0.114696533019818</c:v>
                </c:pt>
                <c:pt idx="25035" formatCode="General">
                  <c:v>-0.115754618685967</c:v>
                </c:pt>
                <c:pt idx="25036" formatCode="General">
                  <c:v>-0.117000652959249</c:v>
                </c:pt>
                <c:pt idx="25037" formatCode="General">
                  <c:v>-0.11857446949302999</c:v>
                </c:pt>
                <c:pt idx="25038" formatCode="General">
                  <c:v>-0.12036194738400099</c:v>
                </c:pt>
                <c:pt idx="25039" formatCode="General">
                  <c:v>-0.1223729729807</c:v>
                </c:pt>
                <c:pt idx="25040" formatCode="General">
                  <c:v>-0.124508976437418</c:v>
                </c:pt>
                <c:pt idx="25041" formatCode="General">
                  <c:v>-0.12664454912643899</c:v>
                </c:pt>
                <c:pt idx="25042" formatCode="General">
                  <c:v>-0.12874294816241999</c:v>
                </c:pt>
                <c:pt idx="25043" formatCode="General">
                  <c:v>-0.13085989329799499</c:v>
                </c:pt>
                <c:pt idx="25044" formatCode="General">
                  <c:v>-0.13288648006675299</c:v>
                </c:pt>
                <c:pt idx="25045" formatCode="General">
                  <c:v>-0.134663488254118</c:v>
                </c:pt>
                <c:pt idx="25046" formatCode="General">
                  <c:v>-0.13621491949454401</c:v>
                </c:pt>
                <c:pt idx="25047" formatCode="General">
                  <c:v>-0.13763194993761099</c:v>
                </c:pt>
                <c:pt idx="25048" formatCode="General">
                  <c:v>-0.13899408602917299</c:v>
                </c:pt>
                <c:pt idx="25049" formatCode="General">
                  <c:v>-0.140403173979323</c:v>
                </c:pt>
                <c:pt idx="25050" formatCode="General">
                  <c:v>-0.14183403544614101</c:v>
                </c:pt>
                <c:pt idx="25051" formatCode="General">
                  <c:v>-0.14305949766051401</c:v>
                </c:pt>
                <c:pt idx="25052" formatCode="General">
                  <c:v>-0.143920219181563</c:v>
                </c:pt>
                <c:pt idx="25053" formatCode="General">
                  <c:v>-0.144436761260862</c:v>
                </c:pt>
                <c:pt idx="25054" formatCode="General">
                  <c:v>-0.14481242747287201</c:v>
                </c:pt>
                <c:pt idx="25055" formatCode="General">
                  <c:v>-0.14521256518770601</c:v>
                </c:pt>
                <c:pt idx="25056" formatCode="General">
                  <c:v>-0.14561869088068799</c:v>
                </c:pt>
                <c:pt idx="25057" formatCode="General">
                  <c:v>-0.146013485170114</c:v>
                </c:pt>
                <c:pt idx="25058" formatCode="General">
                  <c:v>-0.14640238030897401</c:v>
                </c:pt>
                <c:pt idx="25059" formatCode="General">
                  <c:v>-0.146730800341172</c:v>
                </c:pt>
                <c:pt idx="25060" formatCode="General">
                  <c:v>-0.146955221539736</c:v>
                </c:pt>
                <c:pt idx="25061" formatCode="General">
                  <c:v>-0.14702733893464701</c:v>
                </c:pt>
                <c:pt idx="25062" formatCode="General">
                  <c:v>-0.14737804132357099</c:v>
                </c:pt>
                <c:pt idx="25063" formatCode="General">
                  <c:v>-0.14815670934438899</c:v>
                </c:pt>
                <c:pt idx="25064" formatCode="General">
                  <c:v>-0.14899065918978599</c:v>
                </c:pt>
                <c:pt idx="25065" formatCode="General">
                  <c:v>-0.14987680410215101</c:v>
                </c:pt>
                <c:pt idx="25066" formatCode="General">
                  <c:v>-0.150780331031244</c:v>
                </c:pt>
                <c:pt idx="25067" formatCode="General">
                  <c:v>-0.15158670954786799</c:v>
                </c:pt>
                <c:pt idx="25068" formatCode="General">
                  <c:v>-0.152323258560917</c:v>
                </c:pt>
                <c:pt idx="25069" formatCode="General">
                  <c:v>-0.15303143465219099</c:v>
                </c:pt>
                <c:pt idx="25070" formatCode="General">
                  <c:v>-0.15369277350593299</c:v>
                </c:pt>
                <c:pt idx="25071" formatCode="General">
                  <c:v>-0.15424099924003701</c:v>
                </c:pt>
                <c:pt idx="25072" formatCode="General">
                  <c:v>-0.15453333696545901</c:v>
                </c:pt>
                <c:pt idx="25073" formatCode="General">
                  <c:v>-0.15453330400649501</c:v>
                </c:pt>
                <c:pt idx="25074" formatCode="General">
                  <c:v>-0.15424869617159701</c:v>
                </c:pt>
                <c:pt idx="25075" formatCode="General">
                  <c:v>-0.15399227827569401</c:v>
                </c:pt>
                <c:pt idx="25076" formatCode="General">
                  <c:v>-0.15384009592810599</c:v>
                </c:pt>
                <c:pt idx="25077" formatCode="General">
                  <c:v>-0.15363108948933499</c:v>
                </c:pt>
                <c:pt idx="25078" formatCode="General">
                  <c:v>-0.153344556709267</c:v>
                </c:pt>
                <c:pt idx="25079" formatCode="General">
                  <c:v>-0.15288560495509401</c:v>
                </c:pt>
                <c:pt idx="25080" formatCode="General">
                  <c:v>-0.152254430031313</c:v>
                </c:pt>
                <c:pt idx="25081" formatCode="General">
                  <c:v>-0.15149894321193899</c:v>
                </c:pt>
                <c:pt idx="25082" formatCode="General">
                  <c:v>-0.150826570968532</c:v>
                </c:pt>
                <c:pt idx="25083" formatCode="General">
                  <c:v>-0.150656204051445</c:v>
                </c:pt>
                <c:pt idx="25084" formatCode="General">
                  <c:v>-0.150933840740509</c:v>
                </c:pt>
                <c:pt idx="25085" formatCode="General">
                  <c:v>-0.151168718627406</c:v>
                </c:pt>
                <c:pt idx="25086" formatCode="General">
                  <c:v>-0.15128882502010599</c:v>
                </c:pt>
                <c:pt idx="25087" formatCode="General">
                  <c:v>-0.15134174986551999</c:v>
                </c:pt>
                <c:pt idx="25088" formatCode="General">
                  <c:v>-0.151332095743379</c:v>
                </c:pt>
                <c:pt idx="25089" formatCode="General">
                  <c:v>-0.15121019705910899</c:v>
                </c:pt>
                <c:pt idx="25090" formatCode="General">
                  <c:v>-0.15091921532427899</c:v>
                </c:pt>
                <c:pt idx="25091" formatCode="General">
                  <c:v>-0.15067866588281201</c:v>
                </c:pt>
                <c:pt idx="25092" formatCode="General">
                  <c:v>-0.15041225371960501</c:v>
                </c:pt>
                <c:pt idx="25093" formatCode="General">
                  <c:v>-0.14976423465295</c:v>
                </c:pt>
                <c:pt idx="25094" formatCode="General">
                  <c:v>-0.14860875646939001</c:v>
                </c:pt>
                <c:pt idx="25095" formatCode="General">
                  <c:v>-0.146912098498963</c:v>
                </c:pt>
                <c:pt idx="25096" formatCode="General">
                  <c:v>-0.14474893076024001</c:v>
                </c:pt>
                <c:pt idx="25097" formatCode="General">
                  <c:v>-0.14217788845350099</c:v>
                </c:pt>
                <c:pt idx="25098" formatCode="General">
                  <c:v>-0.13935856636602201</c:v>
                </c:pt>
                <c:pt idx="25099" formatCode="General">
                  <c:v>-0.136700617480288</c:v>
                </c:pt>
                <c:pt idx="25100" formatCode="General">
                  <c:v>-0.13429368498458699</c:v>
                </c:pt>
                <c:pt idx="25101" formatCode="General">
                  <c:v>-0.131942434332771</c:v>
                </c:pt>
                <c:pt idx="25102" formatCode="General">
                  <c:v>-0.12972751915581099</c:v>
                </c:pt>
                <c:pt idx="25103" formatCode="General">
                  <c:v>-0.127753852692116</c:v>
                </c:pt>
                <c:pt idx="25104" formatCode="General">
                  <c:v>-0.126013265275004</c:v>
                </c:pt>
                <c:pt idx="25105" formatCode="General">
                  <c:v>-0.124406400147845</c:v>
                </c:pt>
                <c:pt idx="25106" formatCode="General">
                  <c:v>-0.123044533417102</c:v>
                </c:pt>
                <c:pt idx="25107" formatCode="General">
                  <c:v>-0.122349560690306</c:v>
                </c:pt>
                <c:pt idx="25108" formatCode="General">
                  <c:v>-0.122190557792895</c:v>
                </c:pt>
                <c:pt idx="25109" formatCode="General">
                  <c:v>-0.122076846591367</c:v>
                </c:pt>
                <c:pt idx="25110" formatCode="General">
                  <c:v>-0.121727307221973</c:v>
                </c:pt>
                <c:pt idx="25111" formatCode="General">
                  <c:v>-0.120995995146084</c:v>
                </c:pt>
                <c:pt idx="25112" formatCode="General">
                  <c:v>-0.119868900154371</c:v>
                </c:pt>
                <c:pt idx="25113" formatCode="General">
                  <c:v>-0.118159663172566</c:v>
                </c:pt>
                <c:pt idx="25114" formatCode="General">
                  <c:v>-0.11597717234400599</c:v>
                </c:pt>
                <c:pt idx="25115" formatCode="General">
                  <c:v>-0.113820088536047</c:v>
                </c:pt>
                <c:pt idx="25116" formatCode="General">
                  <c:v>-0.111496928899804</c:v>
                </c:pt>
                <c:pt idx="25117" formatCode="General">
                  <c:v>-0.108530389214364</c:v>
                </c:pt>
                <c:pt idx="25118" formatCode="General">
                  <c:v>-0.10473988445589601</c:v>
                </c:pt>
                <c:pt idx="25119" formatCode="General">
                  <c:v>-0.100096195987319</c:v>
                </c:pt>
                <c:pt idx="25120" formatCode="General">
                  <c:v>-9.4660115481620705E-2</c:v>
                </c:pt>
                <c:pt idx="25121" formatCode="General">
                  <c:v>-8.8456404320122403E-2</c:v>
                </c:pt>
                <c:pt idx="25122" formatCode="General">
                  <c:v>-8.1551765704767895E-2</c:v>
                </c:pt>
                <c:pt idx="25123" formatCode="General">
                  <c:v>-7.3939282815559601E-2</c:v>
                </c:pt>
                <c:pt idx="25124" formatCode="General">
                  <c:v>-6.5751277693814197E-2</c:v>
                </c:pt>
                <c:pt idx="25125" formatCode="General">
                  <c:v>-5.7406663001419597E-2</c:v>
                </c:pt>
                <c:pt idx="25126" formatCode="General">
                  <c:v>-4.9488541835589699E-2</c:v>
                </c:pt>
                <c:pt idx="25127" formatCode="General">
                  <c:v>-4.2042645668422599E-2</c:v>
                </c:pt>
                <c:pt idx="25128" formatCode="General">
                  <c:v>-3.4987168094930403E-2</c:v>
                </c:pt>
                <c:pt idx="25129" formatCode="General">
                  <c:v>-2.8632376209617699E-2</c:v>
                </c:pt>
                <c:pt idx="25130" formatCode="General">
                  <c:v>-2.3266819121806399E-2</c:v>
                </c:pt>
                <c:pt idx="25131" formatCode="General">
                  <c:v>-1.9037464097589E-2</c:v>
                </c:pt>
                <c:pt idx="25132" formatCode="General">
                  <c:v>-1.59444561975782E-2</c:v>
                </c:pt>
                <c:pt idx="25133" formatCode="General">
                  <c:v>-1.39618516636584E-2</c:v>
                </c:pt>
                <c:pt idx="25134" formatCode="General">
                  <c:v>-1.29934024603771E-2</c:v>
                </c:pt>
                <c:pt idx="25135" formatCode="General">
                  <c:v>-1.29090811488526E-2</c:v>
                </c:pt>
                <c:pt idx="25136" formatCode="General">
                  <c:v>-1.3648603766788E-2</c:v>
                </c:pt>
                <c:pt idx="25137" formatCode="General">
                  <c:v>-1.5251965719724699E-2</c:v>
                </c:pt>
                <c:pt idx="25138" formatCode="General">
                  <c:v>-1.73577434602297E-2</c:v>
                </c:pt>
                <c:pt idx="25139" formatCode="General">
                  <c:v>-1.9467963609646501E-2</c:v>
                </c:pt>
                <c:pt idx="25140" formatCode="General">
                  <c:v>-2.14346225703663E-2</c:v>
                </c:pt>
                <c:pt idx="25141" formatCode="General">
                  <c:v>-2.3029881624228098E-2</c:v>
                </c:pt>
                <c:pt idx="25142" formatCode="General">
                  <c:v>-2.3944021007656899E-2</c:v>
                </c:pt>
                <c:pt idx="25143" formatCode="General">
                  <c:v>-2.4044572955683401E-2</c:v>
                </c:pt>
                <c:pt idx="25144" formatCode="General">
                  <c:v>-2.3328292304009401E-2</c:v>
                </c:pt>
                <c:pt idx="25145" formatCode="General">
                  <c:v>-2.1685295027955201E-2</c:v>
                </c:pt>
                <c:pt idx="25146" formatCode="General">
                  <c:v>-1.8930224592630801E-2</c:v>
                </c:pt>
                <c:pt idx="25147" formatCode="General">
                  <c:v>-1.52157823130139E-2</c:v>
                </c:pt>
                <c:pt idx="25148" formatCode="General">
                  <c:v>-1.11030578879798E-2</c:v>
                </c:pt>
                <c:pt idx="25149" formatCode="General">
                  <c:v>-6.6536112475891699E-3</c:v>
                </c:pt>
                <c:pt idx="25150" formatCode="General">
                  <c:v>-1.6353378812193899E-3</c:v>
                </c:pt>
                <c:pt idx="25151" formatCode="General">
                  <c:v>3.7743179519863302E-3</c:v>
                </c:pt>
                <c:pt idx="25152" formatCode="General">
                  <c:v>9.4387666347659997E-3</c:v>
                </c:pt>
                <c:pt idx="25153" formatCode="General">
                  <c:v>1.5299698315522499E-2</c:v>
                </c:pt>
                <c:pt idx="25154" formatCode="General">
                  <c:v>2.1310084009504199E-2</c:v>
                </c:pt>
                <c:pt idx="25155" formatCode="General">
                  <c:v>2.74186813697994E-2</c:v>
                </c:pt>
                <c:pt idx="25156" formatCode="General">
                  <c:v>3.3528094186963397E-2</c:v>
                </c:pt>
                <c:pt idx="25157" formatCode="General">
                  <c:v>3.9591654542864597E-2</c:v>
                </c:pt>
                <c:pt idx="25158" formatCode="General">
                  <c:v>4.5539965273752002E-2</c:v>
                </c:pt>
                <c:pt idx="25159" formatCode="General">
                  <c:v>5.1097265209526503E-2</c:v>
                </c:pt>
                <c:pt idx="25160" formatCode="General">
                  <c:v>5.6286341433233099E-2</c:v>
                </c:pt>
                <c:pt idx="25161" formatCode="General">
                  <c:v>6.1371544289149801E-2</c:v>
                </c:pt>
                <c:pt idx="25162" formatCode="General">
                  <c:v>6.6364626984331196E-2</c:v>
                </c:pt>
                <c:pt idx="25163" formatCode="General">
                  <c:v>7.1147307475447799E-2</c:v>
                </c:pt>
                <c:pt idx="25164" formatCode="General">
                  <c:v>7.5544188190560496E-2</c:v>
                </c:pt>
                <c:pt idx="25165" formatCode="General">
                  <c:v>7.9445131955270698E-2</c:v>
                </c:pt>
                <c:pt idx="25166" formatCode="General">
                  <c:v>8.2781325704584699E-2</c:v>
                </c:pt>
                <c:pt idx="25167" formatCode="General">
                  <c:v>8.5510706870935996E-2</c:v>
                </c:pt>
                <c:pt idx="25168" formatCode="General">
                  <c:v>8.76755033201332E-2</c:v>
                </c:pt>
                <c:pt idx="25169" formatCode="General">
                  <c:v>8.9257024649818106E-2</c:v>
                </c:pt>
                <c:pt idx="25170" formatCode="General">
                  <c:v>8.9889503456848902E-2</c:v>
                </c:pt>
                <c:pt idx="25171" formatCode="General">
                  <c:v>8.9620513226880194E-2</c:v>
                </c:pt>
                <c:pt idx="25172" formatCode="General">
                  <c:v>8.8874776690082299E-2</c:v>
                </c:pt>
                <c:pt idx="25173" formatCode="General">
                  <c:v>8.7795297051273105E-2</c:v>
                </c:pt>
                <c:pt idx="25174" formatCode="General">
                  <c:v>8.6487122177243303E-2</c:v>
                </c:pt>
                <c:pt idx="25175" formatCode="General">
                  <c:v>8.5050323062730707E-2</c:v>
                </c:pt>
                <c:pt idx="25176" formatCode="General">
                  <c:v>8.3592702632925203E-2</c:v>
                </c:pt>
                <c:pt idx="25177" formatCode="General">
                  <c:v>8.2110254680838601E-2</c:v>
                </c:pt>
                <c:pt idx="25178" formatCode="General">
                  <c:v>8.0541300337665697E-2</c:v>
                </c:pt>
                <c:pt idx="25179" formatCode="General">
                  <c:v>7.9001951449380201E-2</c:v>
                </c:pt>
                <c:pt idx="25180" formatCode="General">
                  <c:v>7.7642821440403603E-2</c:v>
                </c:pt>
                <c:pt idx="25181" formatCode="General">
                  <c:v>7.6274764656310501E-2</c:v>
                </c:pt>
                <c:pt idx="25182" formatCode="General">
                  <c:v>7.5091921563740199E-2</c:v>
                </c:pt>
                <c:pt idx="25183" formatCode="General">
                  <c:v>7.4530756573577606E-2</c:v>
                </c:pt>
                <c:pt idx="25184" formatCode="General">
                  <c:v>7.4628999193606799E-2</c:v>
                </c:pt>
                <c:pt idx="25185" formatCode="General">
                  <c:v>7.5427589784305901E-2</c:v>
                </c:pt>
                <c:pt idx="25186" formatCode="General">
                  <c:v>7.6940110870989301E-2</c:v>
                </c:pt>
                <c:pt idx="25187" formatCode="General">
                  <c:v>7.91575714732555E-2</c:v>
                </c:pt>
                <c:pt idx="25188" formatCode="General">
                  <c:v>8.2077292254090106E-2</c:v>
                </c:pt>
                <c:pt idx="25189" formatCode="General">
                  <c:v>8.5679582606825705E-2</c:v>
                </c:pt>
                <c:pt idx="25190" formatCode="General">
                  <c:v>8.9927283605232194E-2</c:v>
                </c:pt>
                <c:pt idx="25191" formatCode="General">
                  <c:v>9.4776277941054907E-2</c:v>
                </c:pt>
                <c:pt idx="25192" formatCode="General">
                  <c:v>0.10022625968613</c:v>
                </c:pt>
                <c:pt idx="25193" formatCode="General">
                  <c:v>0.106191620657188</c:v>
                </c:pt>
                <c:pt idx="25194" formatCode="General">
                  <c:v>0.112365933675125</c:v>
                </c:pt>
                <c:pt idx="25195" formatCode="General">
                  <c:v>0.1184853039838</c:v>
                </c:pt>
                <c:pt idx="25196" formatCode="General">
                  <c:v>0.124408496850803</c:v>
                </c:pt>
                <c:pt idx="25197" formatCode="General">
                  <c:v>0.12993985228892399</c:v>
                </c:pt>
                <c:pt idx="25198" formatCode="General">
                  <c:v>0.134965448462566</c:v>
                </c:pt>
                <c:pt idx="25199" formatCode="General">
                  <c:v>0.13949824783725301</c:v>
                </c:pt>
                <c:pt idx="25200" formatCode="General">
                  <c:v>0.143587250234637</c:v>
                </c:pt>
                <c:pt idx="25201" formatCode="General">
                  <c:v>0.14722910888481699</c:v>
                </c:pt>
                <c:pt idx="25202" formatCode="General">
                  <c:v>0.150229186237193</c:v>
                </c:pt>
                <c:pt idx="25203" formatCode="General">
                  <c:v>0.15247593230311299</c:v>
                </c:pt>
                <c:pt idx="25204" formatCode="General">
                  <c:v>0.153941613202845</c:v>
                </c:pt>
                <c:pt idx="25205" formatCode="General">
                  <c:v>0.154549558747617</c:v>
                </c:pt>
                <c:pt idx="25206" formatCode="General">
                  <c:v>0.15438885291274701</c:v>
                </c:pt>
                <c:pt idx="25207" formatCode="General">
                  <c:v>0.15362021830839201</c:v>
                </c:pt>
                <c:pt idx="25208" formatCode="General">
                  <c:v>0.152394959050215</c:v>
                </c:pt>
                <c:pt idx="25209" formatCode="General">
                  <c:v>0.150844338620441</c:v>
                </c:pt>
                <c:pt idx="25210" formatCode="General">
                  <c:v>0.14912709894281201</c:v>
                </c:pt>
                <c:pt idx="25211" formatCode="General">
                  <c:v>0.14739380033410501</c:v>
                </c:pt>
                <c:pt idx="25212" formatCode="General">
                  <c:v>0.14566753461825899</c:v>
                </c:pt>
                <c:pt idx="25213" formatCode="General">
                  <c:v>0.14400323615081401</c:v>
                </c:pt>
                <c:pt idx="25214" formatCode="General">
                  <c:v>0.14251181876501801</c:v>
                </c:pt>
                <c:pt idx="25215" formatCode="General">
                  <c:v>0.14132263182053301</c:v>
                </c:pt>
                <c:pt idx="25216" formatCode="General">
                  <c:v>0.140487587490913</c:v>
                </c:pt>
                <c:pt idx="25217" formatCode="General">
                  <c:v>0.13994053459879699</c:v>
                </c:pt>
                <c:pt idx="25218" formatCode="General">
                  <c:v>0.13928319118583801</c:v>
                </c:pt>
                <c:pt idx="25219" formatCode="General">
                  <c:v>0.13846534283664699</c:v>
                </c:pt>
                <c:pt idx="25220" formatCode="General">
                  <c:v>0.13786380118358799</c:v>
                </c:pt>
                <c:pt idx="25221" formatCode="General">
                  <c:v>0.137499317501494</c:v>
                </c:pt>
                <c:pt idx="25222" formatCode="General">
                  <c:v>0.13738911551735999</c:v>
                </c:pt>
                <c:pt idx="25223" formatCode="General">
                  <c:v>0.13755066011699199</c:v>
                </c:pt>
                <c:pt idx="25224" formatCode="General">
                  <c:v>0.13799037583214799</c:v>
                </c:pt>
                <c:pt idx="25225" formatCode="General">
                  <c:v>0.13870450973704301</c:v>
                </c:pt>
                <c:pt idx="25226" formatCode="General">
                  <c:v>0.139639005255211</c:v>
                </c:pt>
                <c:pt idx="25227" formatCode="General">
                  <c:v>0.14060720527821399</c:v>
                </c:pt>
                <c:pt idx="25228" formatCode="General">
                  <c:v>0.141411910615481</c:v>
                </c:pt>
                <c:pt idx="25229" formatCode="General">
                  <c:v>0.14206068341045</c:v>
                </c:pt>
                <c:pt idx="25230" formatCode="General">
                  <c:v>0.142488785573883</c:v>
                </c:pt>
                <c:pt idx="25231" formatCode="General">
                  <c:v>0.14269951930706401</c:v>
                </c:pt>
                <c:pt idx="25232" formatCode="General">
                  <c:v>0.14255572473611</c:v>
                </c:pt>
                <c:pt idx="25233" formatCode="General">
                  <c:v>0.14206637343300699</c:v>
                </c:pt>
                <c:pt idx="25234" formatCode="General">
                  <c:v>0.141439040092385</c:v>
                </c:pt>
                <c:pt idx="25235" formatCode="General">
                  <c:v>0.140623994722649</c:v>
                </c:pt>
                <c:pt idx="25236" formatCode="General">
                  <c:v>0.13965890272824699</c:v>
                </c:pt>
                <c:pt idx="25237" formatCode="General">
                  <c:v>0.13859758773081399</c:v>
                </c:pt>
                <c:pt idx="25238" formatCode="General">
                  <c:v>0.137468925576505</c:v>
                </c:pt>
                <c:pt idx="25239" formatCode="General">
                  <c:v>0.13633140393378099</c:v>
                </c:pt>
                <c:pt idx="25240" formatCode="General">
                  <c:v>0.13527700206584201</c:v>
                </c:pt>
                <c:pt idx="25241" formatCode="General">
                  <c:v>0.13437967926840899</c:v>
                </c:pt>
                <c:pt idx="25242" formatCode="General">
                  <c:v>0.13352350903930599</c:v>
                </c:pt>
                <c:pt idx="25243" formatCode="General">
                  <c:v>0.132587352543766</c:v>
                </c:pt>
                <c:pt idx="25244" formatCode="General">
                  <c:v>0.13170508265960301</c:v>
                </c:pt>
                <c:pt idx="25245" formatCode="General">
                  <c:v>0.13090247762902399</c:v>
                </c:pt>
                <c:pt idx="25246" formatCode="General">
                  <c:v>0.12997735535288299</c:v>
                </c:pt>
                <c:pt idx="25247" formatCode="General">
                  <c:v>0.12853390990468599</c:v>
                </c:pt>
                <c:pt idx="25248" formatCode="General">
                  <c:v>0.126586713093533</c:v>
                </c:pt>
                <c:pt idx="25249" formatCode="General">
                  <c:v>0.124515667232537</c:v>
                </c:pt>
                <c:pt idx="25250" formatCode="General">
                  <c:v>0.122481212954811</c:v>
                </c:pt>
                <c:pt idx="25251" formatCode="General">
                  <c:v>0.120577650112801</c:v>
                </c:pt>
                <c:pt idx="25252" formatCode="General">
                  <c:v>0.118725439851727</c:v>
                </c:pt>
                <c:pt idx="25253" formatCode="General">
                  <c:v>0.11678969160840801</c:v>
                </c:pt>
                <c:pt idx="25254" formatCode="General">
                  <c:v>0.114842123417985</c:v>
                </c:pt>
                <c:pt idx="25255" formatCode="General">
                  <c:v>0.113019844756097</c:v>
                </c:pt>
                <c:pt idx="25256" formatCode="General">
                  <c:v>0.11137600801907201</c:v>
                </c:pt>
                <c:pt idx="25257" formatCode="General">
                  <c:v>0.10994235555151601</c:v>
                </c:pt>
                <c:pt idx="25258" formatCode="General">
                  <c:v>0.10867335289199601</c:v>
                </c:pt>
                <c:pt idx="25259" formatCode="General">
                  <c:v>0.10749579863913</c:v>
                </c:pt>
                <c:pt idx="25260" formatCode="General">
                  <c:v>0.106422025709978</c:v>
                </c:pt>
                <c:pt idx="25261" formatCode="General">
                  <c:v>0.105479699484113</c:v>
                </c:pt>
                <c:pt idx="25262" formatCode="General">
                  <c:v>0.10451123245154</c:v>
                </c:pt>
                <c:pt idx="25263" formatCode="General">
                  <c:v>0.103176435184993</c:v>
                </c:pt>
                <c:pt idx="25264" formatCode="General">
                  <c:v>0.10166922661924201</c:v>
                </c:pt>
                <c:pt idx="25265" formatCode="General">
                  <c:v>0.100410732534848</c:v>
                </c:pt>
                <c:pt idx="25266" formatCode="General">
                  <c:v>9.9334028244412897E-2</c:v>
                </c:pt>
                <c:pt idx="25267" formatCode="General">
                  <c:v>9.8304164316001294E-2</c:v>
                </c:pt>
                <c:pt idx="25268" formatCode="General">
                  <c:v>9.7228094486592795E-2</c:v>
                </c:pt>
                <c:pt idx="25269" formatCode="General">
                  <c:v>9.6073380751963006E-2</c:v>
                </c:pt>
                <c:pt idx="25270" formatCode="General">
                  <c:v>9.4921173519928695E-2</c:v>
                </c:pt>
                <c:pt idx="25271" formatCode="General">
                  <c:v>9.38121423430162E-2</c:v>
                </c:pt>
                <c:pt idx="25272" formatCode="General">
                  <c:v>9.2670856798224899E-2</c:v>
                </c:pt>
                <c:pt idx="25273" formatCode="General">
                  <c:v>9.1352303806289406E-2</c:v>
                </c:pt>
                <c:pt idx="25274" formatCode="General">
                  <c:v>8.9631239672600393E-2</c:v>
                </c:pt>
                <c:pt idx="25275" formatCode="General">
                  <c:v>8.7067430082101202E-2</c:v>
                </c:pt>
                <c:pt idx="25276" formatCode="General">
                  <c:v>8.3572890940568398E-2</c:v>
                </c:pt>
                <c:pt idx="25277" formatCode="General">
                  <c:v>7.9348396652841102E-2</c:v>
                </c:pt>
                <c:pt idx="25278" formatCode="General">
                  <c:v>7.4406477667273693E-2</c:v>
                </c:pt>
                <c:pt idx="25279" formatCode="General">
                  <c:v>6.8675071842258503E-2</c:v>
                </c:pt>
                <c:pt idx="25280" formatCode="General">
                  <c:v>6.1909263806754503E-2</c:v>
                </c:pt>
                <c:pt idx="25281" formatCode="General">
                  <c:v>5.4178216680249101E-2</c:v>
                </c:pt>
                <c:pt idx="25282" formatCode="General">
                  <c:v>4.5942253465132803E-2</c:v>
                </c:pt>
                <c:pt idx="25283" formatCode="General">
                  <c:v>3.75196790217599E-2</c:v>
                </c:pt>
                <c:pt idx="25284" formatCode="General">
                  <c:v>2.9035643775995199E-2</c:v>
                </c:pt>
                <c:pt idx="25285" formatCode="General">
                  <c:v>2.04729577769447E-2</c:v>
                </c:pt>
                <c:pt idx="25286" formatCode="General">
                  <c:v>1.1663573496735601E-2</c:v>
                </c:pt>
                <c:pt idx="25287" formatCode="General">
                  <c:v>3.0110683921750398E-3</c:v>
                </c:pt>
                <c:pt idx="25288" formatCode="General">
                  <c:v>-4.92318002593855E-3</c:v>
                </c:pt>
                <c:pt idx="25289" formatCode="General">
                  <c:v>-1.20204020794542E-2</c:v>
                </c:pt>
                <c:pt idx="25290" formatCode="General">
                  <c:v>-1.8161480969608301E-2</c:v>
                </c:pt>
                <c:pt idx="25291" formatCode="General">
                  <c:v>-2.3168840587850001E-2</c:v>
                </c:pt>
                <c:pt idx="25292" formatCode="General">
                  <c:v>-2.69152977096715E-2</c:v>
                </c:pt>
                <c:pt idx="25293" formatCode="General">
                  <c:v>-2.9432187774347401E-2</c:v>
                </c:pt>
                <c:pt idx="25294" formatCode="General">
                  <c:v>-3.0780479583863402E-2</c:v>
                </c:pt>
                <c:pt idx="25295" formatCode="General">
                  <c:v>-3.1034907665642399E-2</c:v>
                </c:pt>
                <c:pt idx="25296" formatCode="General">
                  <c:v>-3.0304476829018E-2</c:v>
                </c:pt>
                <c:pt idx="25297" formatCode="General">
                  <c:v>-2.8922679275797201E-2</c:v>
                </c:pt>
                <c:pt idx="25298" formatCode="General">
                  <c:v>-2.7324279737945701E-2</c:v>
                </c:pt>
                <c:pt idx="25299" formatCode="General">
                  <c:v>-2.5500884413925801E-2</c:v>
                </c:pt>
                <c:pt idx="25300" formatCode="General">
                  <c:v>-2.3360504800857301E-2</c:v>
                </c:pt>
                <c:pt idx="25301" formatCode="General">
                  <c:v>-2.0951779290018801E-2</c:v>
                </c:pt>
                <c:pt idx="25302" formatCode="General">
                  <c:v>-1.83093445209675E-2</c:v>
                </c:pt>
                <c:pt idx="25303" formatCode="General">
                  <c:v>-1.5498288340031001E-2</c:v>
                </c:pt>
                <c:pt idx="25304" formatCode="General">
                  <c:v>-1.26745597176115E-2</c:v>
                </c:pt>
                <c:pt idx="25305" formatCode="General">
                  <c:v>-1.02119962016398E-2</c:v>
                </c:pt>
                <c:pt idx="25306" formatCode="General">
                  <c:v>-8.5229447884600604E-3</c:v>
                </c:pt>
                <c:pt idx="25307" formatCode="General">
                  <c:v>-7.8554527991651808E-3</c:v>
                </c:pt>
                <c:pt idx="25308" formatCode="General">
                  <c:v>-8.5300814822711207E-3</c:v>
                </c:pt>
                <c:pt idx="25309" formatCode="General">
                  <c:v>-1.07710652281697E-2</c:v>
                </c:pt>
                <c:pt idx="25310" formatCode="General">
                  <c:v>-1.4529723366409199E-2</c:v>
                </c:pt>
                <c:pt idx="25311" formatCode="General">
                  <c:v>-1.95038299814486E-2</c:v>
                </c:pt>
                <c:pt idx="25312" formatCode="General">
                  <c:v>-2.5696447708687901E-2</c:v>
                </c:pt>
                <c:pt idx="25313" formatCode="General">
                  <c:v>-3.34126821516188E-2</c:v>
                </c:pt>
                <c:pt idx="25314" formatCode="General">
                  <c:v>-4.2184616465758197E-2</c:v>
                </c:pt>
                <c:pt idx="25315" formatCode="General">
                  <c:v>-5.1547285172297598E-2</c:v>
                </c:pt>
                <c:pt idx="25316" formatCode="General">
                  <c:v>-6.14430853660443E-2</c:v>
                </c:pt>
                <c:pt idx="25317" formatCode="General">
                  <c:v>-7.1560072621159196E-2</c:v>
                </c:pt>
                <c:pt idx="25318" formatCode="General">
                  <c:v>-8.1357837326864496E-2</c:v>
                </c:pt>
                <c:pt idx="25319" formatCode="General">
                  <c:v>-9.0399180381237704E-2</c:v>
                </c:pt>
                <c:pt idx="25320" formatCode="General">
                  <c:v>-9.8613154520006296E-2</c:v>
                </c:pt>
                <c:pt idx="25321" formatCode="General">
                  <c:v>-0.10603645388926999</c:v>
                </c:pt>
                <c:pt idx="25322" formatCode="General">
                  <c:v>-0.112476266942498</c:v>
                </c:pt>
                <c:pt idx="25323" formatCode="General">
                  <c:v>-0.11759921282178901</c:v>
                </c:pt>
                <c:pt idx="25324" formatCode="General">
                  <c:v>-0.121217402913342</c:v>
                </c:pt>
                <c:pt idx="25325" formatCode="General">
                  <c:v>-0.12353837752145</c:v>
                </c:pt>
                <c:pt idx="25326" formatCode="General">
                  <c:v>-0.124779454200937</c:v>
                </c:pt>
                <c:pt idx="25327" formatCode="General">
                  <c:v>-0.124918324190918</c:v>
                </c:pt>
                <c:pt idx="25328" formatCode="General">
                  <c:v>-0.12405773558430901</c:v>
                </c:pt>
                <c:pt idx="25329" formatCode="General">
                  <c:v>-0.12252466232376701</c:v>
                </c:pt>
                <c:pt idx="25330" formatCode="General">
                  <c:v>-0.12071752458289101</c:v>
                </c:pt>
                <c:pt idx="25331" formatCode="General">
                  <c:v>-0.118909313994605</c:v>
                </c:pt>
                <c:pt idx="25332" formatCode="General">
                  <c:v>-0.11724855235494699</c:v>
                </c:pt>
                <c:pt idx="25333" formatCode="General">
                  <c:v>-0.115680028958772</c:v>
                </c:pt>
                <c:pt idx="25334" formatCode="General">
                  <c:v>-0.11410265035084199</c:v>
                </c:pt>
                <c:pt idx="25335" formatCode="General">
                  <c:v>-0.112696775540303</c:v>
                </c:pt>
                <c:pt idx="25336" formatCode="General">
                  <c:v>-0.111672258611692</c:v>
                </c:pt>
                <c:pt idx="25337" formatCode="General">
                  <c:v>-0.111090432057289</c:v>
                </c:pt>
                <c:pt idx="25338" formatCode="General">
                  <c:v>-0.11106471655302901</c:v>
                </c:pt>
                <c:pt idx="25339" formatCode="General">
                  <c:v>-0.111681986846642</c:v>
                </c:pt>
                <c:pt idx="25340" formatCode="General">
                  <c:v>-0.112864451395374</c:v>
                </c:pt>
                <c:pt idx="25341" formatCode="General">
                  <c:v>-0.114469871405047</c:v>
                </c:pt>
                <c:pt idx="25342" formatCode="General">
                  <c:v>-0.116422293430995</c:v>
                </c:pt>
                <c:pt idx="25343" formatCode="General">
                  <c:v>-0.119123669468302</c:v>
                </c:pt>
                <c:pt idx="25344" formatCode="General">
                  <c:v>-0.122616575395707</c:v>
                </c:pt>
                <c:pt idx="25345" formatCode="General">
                  <c:v>-0.12629035157416499</c:v>
                </c:pt>
                <c:pt idx="25346" formatCode="General">
                  <c:v>-0.12984774586665099</c:v>
                </c:pt>
                <c:pt idx="25347" formatCode="General">
                  <c:v>-0.13319889306753099</c:v>
                </c:pt>
                <c:pt idx="25348" formatCode="General">
                  <c:v>-0.13623724763903899</c:v>
                </c:pt>
                <c:pt idx="25349" formatCode="General">
                  <c:v>-0.1388669233888</c:v>
                </c:pt>
                <c:pt idx="25350" formatCode="General">
                  <c:v>-0.14101958775833201</c:v>
                </c:pt>
                <c:pt idx="25351" formatCode="General">
                  <c:v>-0.142507834864326</c:v>
                </c:pt>
                <c:pt idx="25352" formatCode="General">
                  <c:v>-0.143281463937802</c:v>
                </c:pt>
                <c:pt idx="25353" formatCode="General">
                  <c:v>-0.14349423479903201</c:v>
                </c:pt>
                <c:pt idx="25354" formatCode="General">
                  <c:v>-0.14319409722488699</c:v>
                </c:pt>
                <c:pt idx="25355" formatCode="General">
                  <c:v>-0.142275483122036</c:v>
                </c:pt>
                <c:pt idx="25356" formatCode="General">
                  <c:v>-0.14069598186054999</c:v>
                </c:pt>
                <c:pt idx="25357" formatCode="General">
                  <c:v>-0.13851357634386499</c:v>
                </c:pt>
                <c:pt idx="25358" formatCode="General">
                  <c:v>-0.135870866297815</c:v>
                </c:pt>
                <c:pt idx="25359" formatCode="General">
                  <c:v>-0.13297913668749001</c:v>
                </c:pt>
                <c:pt idx="25360" formatCode="General">
                  <c:v>-0.13000117418648199</c:v>
                </c:pt>
                <c:pt idx="25361" formatCode="General">
                  <c:v>-0.127420400320258</c:v>
                </c:pt>
                <c:pt idx="25362" formatCode="General">
                  <c:v>-0.12540197493194299</c:v>
                </c:pt>
                <c:pt idx="25363" formatCode="General">
                  <c:v>-0.12362071896741</c:v>
                </c:pt>
                <c:pt idx="25364" formatCode="General">
                  <c:v>-0.12212142720107599</c:v>
                </c:pt>
                <c:pt idx="25365" formatCode="General">
                  <c:v>-0.121074438757887</c:v>
                </c:pt>
                <c:pt idx="25366" formatCode="General">
                  <c:v>-0.120537535615496</c:v>
                </c:pt>
                <c:pt idx="25367" formatCode="General">
                  <c:v>-0.120443176130552</c:v>
                </c:pt>
                <c:pt idx="25368" formatCode="General">
                  <c:v>-0.12067660735526201</c:v>
                </c:pt>
                <c:pt idx="25369" formatCode="General">
                  <c:v>-0.121193237263507</c:v>
                </c:pt>
                <c:pt idx="25370" formatCode="General">
                  <c:v>-0.121905020249492</c:v>
                </c:pt>
                <c:pt idx="25371" formatCode="General">
                  <c:v>-0.122699961127167</c:v>
                </c:pt>
                <c:pt idx="25372" formatCode="General">
                  <c:v>-0.123495806205721</c:v>
                </c:pt>
                <c:pt idx="25373" formatCode="General">
                  <c:v>-0.124276156943374</c:v>
                </c:pt>
                <c:pt idx="25374" formatCode="General">
                  <c:v>-0.12501892863560801</c:v>
                </c:pt>
                <c:pt idx="25375" formatCode="General">
                  <c:v>-0.12555351339228499</c:v>
                </c:pt>
                <c:pt idx="25376" formatCode="General">
                  <c:v>-0.12568272347708401</c:v>
                </c:pt>
                <c:pt idx="25377" formatCode="General">
                  <c:v>-0.125366642146443</c:v>
                </c:pt>
                <c:pt idx="25378" formatCode="General">
                  <c:v>-0.12496689210985799</c:v>
                </c:pt>
                <c:pt idx="25379" formatCode="General">
                  <c:v>-0.124584438451395</c:v>
                </c:pt>
                <c:pt idx="25380" formatCode="General">
                  <c:v>-0.12392584780338101</c:v>
                </c:pt>
                <c:pt idx="25381" formatCode="General">
                  <c:v>-0.12286050277773</c:v>
                </c:pt>
                <c:pt idx="25382" formatCode="General">
                  <c:v>-0.121381226902193</c:v>
                </c:pt>
                <c:pt idx="25383" formatCode="General">
                  <c:v>-0.119564342877454</c:v>
                </c:pt>
                <c:pt idx="25384" formatCode="General">
                  <c:v>-0.117483846968537</c:v>
                </c:pt>
                <c:pt idx="25385" formatCode="General">
                  <c:v>-0.11521956362975</c:v>
                </c:pt>
                <c:pt idx="25386" formatCode="General">
                  <c:v>-0.112774681686144</c:v>
                </c:pt>
                <c:pt idx="25387" formatCode="General">
                  <c:v>-0.11047388615114601</c:v>
                </c:pt>
                <c:pt idx="25388" formatCode="General">
                  <c:v>-0.108592093799609</c:v>
                </c:pt>
                <c:pt idx="25389" formatCode="General">
                  <c:v>-0.106940724036117</c:v>
                </c:pt>
                <c:pt idx="25390" formatCode="General">
                  <c:v>-0.105471556768703</c:v>
                </c:pt>
                <c:pt idx="25391" formatCode="General">
                  <c:v>-0.1042178341987</c:v>
                </c:pt>
                <c:pt idx="25392" formatCode="General">
                  <c:v>-0.103087196645353</c:v>
                </c:pt>
                <c:pt idx="25393" formatCode="General">
                  <c:v>-0.102006307706134</c:v>
                </c:pt>
                <c:pt idx="25394" formatCode="General">
                  <c:v>-0.100974198720226</c:v>
                </c:pt>
                <c:pt idx="25395" formatCode="General">
                  <c:v>-9.9949384068372601E-2</c:v>
                </c:pt>
                <c:pt idx="25396" formatCode="General">
                  <c:v>-9.9183468575148398E-2</c:v>
                </c:pt>
                <c:pt idx="25397" formatCode="General">
                  <c:v>-9.8750107405976395E-2</c:v>
                </c:pt>
                <c:pt idx="25398" formatCode="General">
                  <c:v>-9.7984652206813003E-2</c:v>
                </c:pt>
                <c:pt idx="25399" formatCode="General">
                  <c:v>-9.7036429058830601E-2</c:v>
                </c:pt>
                <c:pt idx="25400" formatCode="General">
                  <c:v>-9.6289829647498604E-2</c:v>
                </c:pt>
                <c:pt idx="25401" formatCode="General">
                  <c:v>-9.5440355326278703E-2</c:v>
                </c:pt>
                <c:pt idx="25402" formatCode="General">
                  <c:v>-9.4435982704912505E-2</c:v>
                </c:pt>
                <c:pt idx="25403" formatCode="General">
                  <c:v>-9.3216957222025595E-2</c:v>
                </c:pt>
                <c:pt idx="25404" formatCode="General">
                  <c:v>-9.16710521487379E-2</c:v>
                </c:pt>
                <c:pt idx="25405" formatCode="General">
                  <c:v>-9.0122202621320494E-2</c:v>
                </c:pt>
                <c:pt idx="25406" formatCode="General">
                  <c:v>-8.8629131964043206E-2</c:v>
                </c:pt>
                <c:pt idx="25407" formatCode="General">
                  <c:v>-8.6831157908838594E-2</c:v>
                </c:pt>
                <c:pt idx="25408" formatCode="General">
                  <c:v>-8.4648174572189497E-2</c:v>
                </c:pt>
                <c:pt idx="25409" formatCode="General">
                  <c:v>-8.2027549316472603E-2</c:v>
                </c:pt>
                <c:pt idx="25410" formatCode="General">
                  <c:v>-7.89401511020002E-2</c:v>
                </c:pt>
                <c:pt idx="25411" formatCode="General">
                  <c:v>-7.5384086110567405E-2</c:v>
                </c:pt>
                <c:pt idx="25412" formatCode="General">
                  <c:v>-7.1458416911789405E-2</c:v>
                </c:pt>
                <c:pt idx="25413" formatCode="General">
                  <c:v>-6.7346741079641795E-2</c:v>
                </c:pt>
                <c:pt idx="25414" formatCode="General">
                  <c:v>-6.2957906379824E-2</c:v>
                </c:pt>
                <c:pt idx="25415" formatCode="General">
                  <c:v>-5.8110576783712599E-2</c:v>
                </c:pt>
                <c:pt idx="25416" formatCode="General">
                  <c:v>-5.2918313217610799E-2</c:v>
                </c:pt>
                <c:pt idx="25417" formatCode="General">
                  <c:v>-4.76214644496636E-2</c:v>
                </c:pt>
                <c:pt idx="25418" formatCode="General">
                  <c:v>-4.2329522694279503E-2</c:v>
                </c:pt>
                <c:pt idx="25419" formatCode="General">
                  <c:v>-3.70615973325484E-2</c:v>
                </c:pt>
                <c:pt idx="25420" formatCode="General">
                  <c:v>-3.19624468857857E-2</c:v>
                </c:pt>
                <c:pt idx="25421" formatCode="General">
                  <c:v>-2.7111566750167099E-2</c:v>
                </c:pt>
                <c:pt idx="25422" formatCode="General">
                  <c:v>-2.2589890189705999E-2</c:v>
                </c:pt>
                <c:pt idx="25423" formatCode="General">
                  <c:v>-1.85714631642813E-2</c:v>
                </c:pt>
                <c:pt idx="25424" formatCode="General">
                  <c:v>-1.54276569758354E-2</c:v>
                </c:pt>
                <c:pt idx="25425" formatCode="General">
                  <c:v>-1.32779957473036E-2</c:v>
                </c:pt>
                <c:pt idx="25426" formatCode="General">
                  <c:v>-1.18293141920289E-2</c:v>
                </c:pt>
                <c:pt idx="25427" formatCode="General">
                  <c:v>-1.0931407606895399E-2</c:v>
                </c:pt>
                <c:pt idx="25428" formatCode="General">
                  <c:v>-1.0511553823094599E-2</c:v>
                </c:pt>
                <c:pt idx="25429" formatCode="General">
                  <c:v>-1.0454373795304599E-2</c:v>
                </c:pt>
                <c:pt idx="25430" formatCode="General">
                  <c:v>-1.04255230806478E-2</c:v>
                </c:pt>
                <c:pt idx="25431" formatCode="General">
                  <c:v>-1.0141463453340599E-2</c:v>
                </c:pt>
                <c:pt idx="25432" formatCode="General">
                  <c:v>-9.4864432780023909E-3</c:v>
                </c:pt>
                <c:pt idx="25433" formatCode="General">
                  <c:v>-8.2128982599421006E-3</c:v>
                </c:pt>
                <c:pt idx="25434" formatCode="General">
                  <c:v>-6.0769856775487003E-3</c:v>
                </c:pt>
                <c:pt idx="25435" formatCode="General">
                  <c:v>-3.1148509142430998E-3</c:v>
                </c:pt>
                <c:pt idx="25436" formatCode="General">
                  <c:v>4.6656911868920599E-4</c:v>
                </c:pt>
                <c:pt idx="25437" formatCode="General">
                  <c:v>4.4707894656379598E-3</c:v>
                </c:pt>
                <c:pt idx="25438" formatCode="General">
                  <c:v>8.77096340254176E-3</c:v>
                </c:pt>
                <c:pt idx="25439" formatCode="General">
                  <c:v>1.3179671979872101E-2</c:v>
                </c:pt>
                <c:pt idx="25440" formatCode="General">
                  <c:v>1.7470491358225499E-2</c:v>
                </c:pt>
                <c:pt idx="25441" formatCode="General">
                  <c:v>2.15399075207399E-2</c:v>
                </c:pt>
                <c:pt idx="25442" formatCode="General">
                  <c:v>2.5371941046462398E-2</c:v>
                </c:pt>
                <c:pt idx="25443" formatCode="General">
                  <c:v>2.8900037451613101E-2</c:v>
                </c:pt>
                <c:pt idx="25444" formatCode="General">
                  <c:v>3.22164561953492E-2</c:v>
                </c:pt>
                <c:pt idx="25445" formatCode="General">
                  <c:v>3.5507031846494799E-2</c:v>
                </c:pt>
                <c:pt idx="25446" formatCode="General">
                  <c:v>3.84318512376449E-2</c:v>
                </c:pt>
                <c:pt idx="25447" formatCode="General">
                  <c:v>4.08897224396087E-2</c:v>
                </c:pt>
                <c:pt idx="25448" formatCode="General">
                  <c:v>4.3184043493541498E-2</c:v>
                </c:pt>
                <c:pt idx="25449" formatCode="General">
                  <c:v>4.53859707214542E-2</c:v>
                </c:pt>
                <c:pt idx="25450" formatCode="General">
                  <c:v>4.7561110660480202E-2</c:v>
                </c:pt>
                <c:pt idx="25451" formatCode="General">
                  <c:v>4.9751127106590597E-2</c:v>
                </c:pt>
                <c:pt idx="25452" formatCode="General">
                  <c:v>5.2014837483863201E-2</c:v>
                </c:pt>
                <c:pt idx="25453" formatCode="General">
                  <c:v>5.4352476776126701E-2</c:v>
                </c:pt>
                <c:pt idx="25454" formatCode="General">
                  <c:v>5.6777983740351701E-2</c:v>
                </c:pt>
                <c:pt idx="25455" formatCode="General">
                  <c:v>5.9303933869371203E-2</c:v>
                </c:pt>
                <c:pt idx="25456" formatCode="General">
                  <c:v>6.1934684650259898E-2</c:v>
                </c:pt>
                <c:pt idx="25457" formatCode="General">
                  <c:v>6.4666994968033506E-2</c:v>
                </c:pt>
                <c:pt idx="25458" formatCode="General">
                  <c:v>6.7465920438082402E-2</c:v>
                </c:pt>
                <c:pt idx="25459" formatCode="General">
                  <c:v>7.0343358411560405E-2</c:v>
                </c:pt>
                <c:pt idx="25460" formatCode="General">
                  <c:v>7.3254344542459701E-2</c:v>
                </c:pt>
                <c:pt idx="25461" formatCode="General">
                  <c:v>7.6139218232485706E-2</c:v>
                </c:pt>
                <c:pt idx="25462" formatCode="General">
                  <c:v>7.8924221138863201E-2</c:v>
                </c:pt>
                <c:pt idx="25463" formatCode="General">
                  <c:v>8.1638312294938994E-2</c:v>
                </c:pt>
                <c:pt idx="25464" formatCode="General">
                  <c:v>8.3962002856151505E-2</c:v>
                </c:pt>
                <c:pt idx="25465" formatCode="General">
                  <c:v>8.5797022775558604E-2</c:v>
                </c:pt>
                <c:pt idx="25466" formatCode="General">
                  <c:v>8.7592268802689097E-2</c:v>
                </c:pt>
                <c:pt idx="25467" formatCode="General">
                  <c:v>8.9649657952768705E-2</c:v>
                </c:pt>
                <c:pt idx="25468" formatCode="General">
                  <c:v>9.1660758834208905E-2</c:v>
                </c:pt>
                <c:pt idx="25469" formatCode="General">
                  <c:v>9.3323213259402099E-2</c:v>
                </c:pt>
                <c:pt idx="25470" formatCode="General">
                  <c:v>9.4851284783352197E-2</c:v>
                </c:pt>
                <c:pt idx="25471" formatCode="General">
                  <c:v>9.6286997106884903E-2</c:v>
                </c:pt>
                <c:pt idx="25472" formatCode="General">
                  <c:v>9.7715702549782998E-2</c:v>
                </c:pt>
                <c:pt idx="25473" formatCode="General">
                  <c:v>9.9190836352941597E-2</c:v>
                </c:pt>
                <c:pt idx="25474" formatCode="General">
                  <c:v>0.10070242395857899</c:v>
                </c:pt>
                <c:pt idx="25475" formatCode="General">
                  <c:v>0.102266039699959</c:v>
                </c:pt>
                <c:pt idx="25476" formatCode="General">
                  <c:v>0.103868802838571</c:v>
                </c:pt>
                <c:pt idx="25477" formatCode="General">
                  <c:v>0.105143512545798</c:v>
                </c:pt>
                <c:pt idx="25478" formatCode="General">
                  <c:v>0.106058246276113</c:v>
                </c:pt>
                <c:pt idx="25479" formatCode="General">
                  <c:v>0.106944047264119</c:v>
                </c:pt>
                <c:pt idx="25480" formatCode="General">
                  <c:v>0.10785145531653501</c:v>
                </c:pt>
                <c:pt idx="25481" formatCode="General">
                  <c:v>0.108826388463814</c:v>
                </c:pt>
                <c:pt idx="25482" formatCode="General">
                  <c:v>0.10981354753656999</c:v>
                </c:pt>
                <c:pt idx="25483" formatCode="General">
                  <c:v>0.110719739271677</c:v>
                </c:pt>
                <c:pt idx="25484" formatCode="General">
                  <c:v>0.111511217368858</c:v>
                </c:pt>
                <c:pt idx="25485" formatCode="General">
                  <c:v>0.112225050373159</c:v>
                </c:pt>
                <c:pt idx="25486" formatCode="General">
                  <c:v>0.112919837332187</c:v>
                </c:pt>
                <c:pt idx="25487" formatCode="General">
                  <c:v>0.11354488308260501</c:v>
                </c:pt>
                <c:pt idx="25488" formatCode="General">
                  <c:v>0.114122529245605</c:v>
                </c:pt>
                <c:pt idx="25489" formatCode="General">
                  <c:v>0.114782121272146</c:v>
                </c:pt>
                <c:pt idx="25490" formatCode="General">
                  <c:v>0.11537637951440501</c:v>
                </c:pt>
                <c:pt idx="25491" formatCode="General">
                  <c:v>0.11605405429063199</c:v>
                </c:pt>
                <c:pt idx="25492" formatCode="General">
                  <c:v>0.11713207594009201</c:v>
                </c:pt>
                <c:pt idx="25493" formatCode="General">
                  <c:v>0.118653669971447</c:v>
                </c:pt>
                <c:pt idx="25494" formatCode="General">
                  <c:v>0.120687965999659</c:v>
                </c:pt>
                <c:pt idx="25495" formatCode="General">
                  <c:v>0.12305776165092</c:v>
                </c:pt>
                <c:pt idx="25496" formatCode="General">
                  <c:v>0.1254708641258</c:v>
                </c:pt>
                <c:pt idx="25497" formatCode="General">
                  <c:v>0.12795485527623701</c:v>
                </c:pt>
                <c:pt idx="25498" formatCode="General">
                  <c:v>0.13063504305005899</c:v>
                </c:pt>
                <c:pt idx="25499" formatCode="General">
                  <c:v>0.13346677342751001</c:v>
                </c:pt>
                <c:pt idx="25500" formatCode="General">
                  <c:v>0.13635392942882399</c:v>
                </c:pt>
                <c:pt idx="25501" formatCode="General">
                  <c:v>0.13919010263902101</c:v>
                </c:pt>
                <c:pt idx="25502" formatCode="General">
                  <c:v>0.14201238429263199</c:v>
                </c:pt>
                <c:pt idx="25503" formatCode="General">
                  <c:v>0.144604127670342</c:v>
                </c:pt>
                <c:pt idx="25504" formatCode="General">
                  <c:v>0.14673069791808899</c:v>
                </c:pt>
                <c:pt idx="25505" formatCode="General">
                  <c:v>0.14840578484219399</c:v>
                </c:pt>
                <c:pt idx="25506" formatCode="General">
                  <c:v>0.14945354802410701</c:v>
                </c:pt>
                <c:pt idx="25507" formatCode="General">
                  <c:v>0.14980114379315199</c:v>
                </c:pt>
                <c:pt idx="25508" formatCode="General">
                  <c:v>0.14952312651088201</c:v>
                </c:pt>
                <c:pt idx="25509" formatCode="General">
                  <c:v>0.14870413216588901</c:v>
                </c:pt>
                <c:pt idx="25510" formatCode="General">
                  <c:v>0.14747153214813299</c:v>
                </c:pt>
                <c:pt idx="25511" formatCode="General">
                  <c:v>0.14589821181496801</c:v>
                </c:pt>
                <c:pt idx="25512" formatCode="General">
                  <c:v>0.14397934719375999</c:v>
                </c:pt>
                <c:pt idx="25513" formatCode="General">
                  <c:v>0.14182361706128399</c:v>
                </c:pt>
                <c:pt idx="25514" formatCode="General">
                  <c:v>0.13950017357866201</c:v>
                </c:pt>
                <c:pt idx="25515" formatCode="General">
                  <c:v>0.13663550551927101</c:v>
                </c:pt>
                <c:pt idx="25516" formatCode="General">
                  <c:v>0.13328585737020901</c:v>
                </c:pt>
                <c:pt idx="25517" formatCode="General">
                  <c:v>0.12996364769368199</c:v>
                </c:pt>
                <c:pt idx="25518" formatCode="General">
                  <c:v>0.12690397371311199</c:v>
                </c:pt>
                <c:pt idx="25519" formatCode="General">
                  <c:v>0.12422862055480401</c:v>
                </c:pt>
                <c:pt idx="25520" formatCode="General">
                  <c:v>0.121913392508185</c:v>
                </c:pt>
                <c:pt idx="25521" formatCode="General">
                  <c:v>0.119959778168182</c:v>
                </c:pt>
                <c:pt idx="25522" formatCode="General">
                  <c:v>0.118444700272569</c:v>
                </c:pt>
                <c:pt idx="25523" formatCode="General">
                  <c:v>0.117436179110743</c:v>
                </c:pt>
                <c:pt idx="25524" formatCode="General">
                  <c:v>0.116951937930532</c:v>
                </c:pt>
                <c:pt idx="25525" formatCode="General">
                  <c:v>0.11695869672051</c:v>
                </c:pt>
                <c:pt idx="25526" formatCode="General">
                  <c:v>0.11742922372690399</c:v>
                </c:pt>
                <c:pt idx="25527" formatCode="General">
                  <c:v>0.118307445079495</c:v>
                </c:pt>
                <c:pt idx="25528" formatCode="General">
                  <c:v>0.119243648476537</c:v>
                </c:pt>
                <c:pt idx="25529" formatCode="General">
                  <c:v>0.12013616155043599</c:v>
                </c:pt>
                <c:pt idx="25530" formatCode="General">
                  <c:v>0.12117014573794301</c:v>
                </c:pt>
                <c:pt idx="25531" formatCode="General">
                  <c:v>0.12227616577011401</c:v>
                </c:pt>
                <c:pt idx="25532" formatCode="General">
                  <c:v>0.123278367533477</c:v>
                </c:pt>
                <c:pt idx="25533" formatCode="General">
                  <c:v>0.123939193762759</c:v>
                </c:pt>
                <c:pt idx="25534" formatCode="General">
                  <c:v>0.124165822958703</c:v>
                </c:pt>
                <c:pt idx="25535" formatCode="General">
                  <c:v>0.123941353503804</c:v>
                </c:pt>
                <c:pt idx="25536" formatCode="General">
                  <c:v>0.123214887480684</c:v>
                </c:pt>
                <c:pt idx="25537" formatCode="General">
                  <c:v>0.121945573292444</c:v>
                </c:pt>
                <c:pt idx="25538" formatCode="General">
                  <c:v>0.12014350923490399</c:v>
                </c:pt>
                <c:pt idx="25539" formatCode="General">
                  <c:v>0.117896921192939</c:v>
                </c:pt>
                <c:pt idx="25540" formatCode="General">
                  <c:v>0.11529288438283899</c:v>
                </c:pt>
                <c:pt idx="25541" formatCode="General">
                  <c:v>0.11199754186552401</c:v>
                </c:pt>
                <c:pt idx="25542" formatCode="General">
                  <c:v>0.107992049540572</c:v>
                </c:pt>
                <c:pt idx="25543" formatCode="General">
                  <c:v>0.103839446869916</c:v>
                </c:pt>
                <c:pt idx="25544" formatCode="General">
                  <c:v>9.9765290946917204E-2</c:v>
                </c:pt>
                <c:pt idx="25545" formatCode="General">
                  <c:v>9.5893877033573702E-2</c:v>
                </c:pt>
                <c:pt idx="25546" formatCode="General">
                  <c:v>9.2385724520779505E-2</c:v>
                </c:pt>
                <c:pt idx="25547" formatCode="General">
                  <c:v>8.9327895400315799E-2</c:v>
                </c:pt>
                <c:pt idx="25548" formatCode="General">
                  <c:v>8.6821990055764894E-2</c:v>
                </c:pt>
                <c:pt idx="25549" formatCode="General">
                  <c:v>8.4995190789206407E-2</c:v>
                </c:pt>
                <c:pt idx="25550" formatCode="General">
                  <c:v>8.3922602010200395E-2</c:v>
                </c:pt>
                <c:pt idx="25551" formatCode="General">
                  <c:v>8.3602210930723106E-2</c:v>
                </c:pt>
                <c:pt idx="25552" formatCode="General">
                  <c:v>8.3679147229224607E-2</c:v>
                </c:pt>
                <c:pt idx="25553" formatCode="General">
                  <c:v>8.4037842296335805E-2</c:v>
                </c:pt>
                <c:pt idx="25554" formatCode="General">
                  <c:v>8.5121552025137395E-2</c:v>
                </c:pt>
                <c:pt idx="25555" formatCode="General">
                  <c:v>8.7192972298497304E-2</c:v>
                </c:pt>
                <c:pt idx="25556" formatCode="General">
                  <c:v>9.0188093750653495E-2</c:v>
                </c:pt>
                <c:pt idx="25557" formatCode="General">
                  <c:v>9.3841371775788995E-2</c:v>
                </c:pt>
                <c:pt idx="25558" formatCode="General">
                  <c:v>9.7843285752222606E-2</c:v>
                </c:pt>
                <c:pt idx="25559" formatCode="General">
                  <c:v>0.101832848397635</c:v>
                </c:pt>
                <c:pt idx="25560" formatCode="General">
                  <c:v>0.10541328640086001</c:v>
                </c:pt>
                <c:pt idx="25561" formatCode="General">
                  <c:v>0.10825518327942101</c:v>
                </c:pt>
                <c:pt idx="25562" formatCode="General">
                  <c:v>0.110017665757773</c:v>
                </c:pt>
                <c:pt idx="25563" formatCode="General">
                  <c:v>0.110228196558307</c:v>
                </c:pt>
                <c:pt idx="25564" formatCode="General">
                  <c:v>0.108512661488156</c:v>
                </c:pt>
                <c:pt idx="25565" formatCode="General">
                  <c:v>0.104889975591255</c:v>
                </c:pt>
                <c:pt idx="25566" formatCode="General">
                  <c:v>9.9309503516249703E-2</c:v>
                </c:pt>
                <c:pt idx="25567" formatCode="General">
                  <c:v>9.1750465957922994E-2</c:v>
                </c:pt>
                <c:pt idx="25568" formatCode="General">
                  <c:v>8.2521630248137107E-2</c:v>
                </c:pt>
                <c:pt idx="25569" formatCode="General">
                  <c:v>7.1950935666327598E-2</c:v>
                </c:pt>
                <c:pt idx="25570" formatCode="General">
                  <c:v>6.0574194000953901E-2</c:v>
                </c:pt>
                <c:pt idx="25571" formatCode="General">
                  <c:v>4.8983268708105203E-2</c:v>
                </c:pt>
                <c:pt idx="25572" formatCode="General">
                  <c:v>3.7584191239196603E-2</c:v>
                </c:pt>
                <c:pt idx="25573" formatCode="General">
                  <c:v>2.6742406160620701E-2</c:v>
                </c:pt>
                <c:pt idx="25574" formatCode="General">
                  <c:v>1.6764684968316498E-2</c:v>
                </c:pt>
                <c:pt idx="25575" formatCode="General">
                  <c:v>7.7986366408785502E-3</c:v>
                </c:pt>
                <c:pt idx="25576">
                  <c:v>-5.7885777715402399E-5</c:v>
                </c:pt>
                <c:pt idx="25577" formatCode="General">
                  <c:v>-6.6323995671329098E-3</c:v>
                </c:pt>
                <c:pt idx="25578" formatCode="General">
                  <c:v>-1.20795186738775E-2</c:v>
                </c:pt>
                <c:pt idx="25579" formatCode="General">
                  <c:v>-1.66946715635387E-2</c:v>
                </c:pt>
                <c:pt idx="25580" formatCode="General">
                  <c:v>-2.02886265023665E-2</c:v>
                </c:pt>
                <c:pt idx="25581" formatCode="General">
                  <c:v>-2.27720987605513E-2</c:v>
                </c:pt>
                <c:pt idx="25582" formatCode="General">
                  <c:v>-2.43458094075437E-2</c:v>
                </c:pt>
                <c:pt idx="25583" formatCode="General">
                  <c:v>-2.50750728443946E-2</c:v>
                </c:pt>
                <c:pt idx="25584" formatCode="General">
                  <c:v>-2.5115078333187199E-2</c:v>
                </c:pt>
                <c:pt idx="25585" formatCode="General">
                  <c:v>-2.4770813507230201E-2</c:v>
                </c:pt>
                <c:pt idx="25586" formatCode="General">
                  <c:v>-2.4305429628774401E-2</c:v>
                </c:pt>
                <c:pt idx="25587" formatCode="General">
                  <c:v>-2.3865525772825798E-2</c:v>
                </c:pt>
                <c:pt idx="25588" formatCode="General">
                  <c:v>-2.35192207397414E-2</c:v>
                </c:pt>
                <c:pt idx="25589" formatCode="General">
                  <c:v>-2.33868744235575E-2</c:v>
                </c:pt>
                <c:pt idx="25590" formatCode="General">
                  <c:v>-2.3685499757261402E-2</c:v>
                </c:pt>
                <c:pt idx="25591" formatCode="General">
                  <c:v>-2.4561716232833E-2</c:v>
                </c:pt>
                <c:pt idx="25592" formatCode="General">
                  <c:v>-2.6160860453964801E-2</c:v>
                </c:pt>
                <c:pt idx="25593" formatCode="General">
                  <c:v>-2.8790189365238798E-2</c:v>
                </c:pt>
                <c:pt idx="25594" formatCode="General">
                  <c:v>-3.2360135582556501E-2</c:v>
                </c:pt>
                <c:pt idx="25595" formatCode="General">
                  <c:v>-3.6557214070839998E-2</c:v>
                </c:pt>
                <c:pt idx="25596" formatCode="General">
                  <c:v>-4.1313538017244703E-2</c:v>
                </c:pt>
                <c:pt idx="25597" formatCode="General">
                  <c:v>-4.6584363698272499E-2</c:v>
                </c:pt>
                <c:pt idx="25598" formatCode="General">
                  <c:v>-5.2113115464248898E-2</c:v>
                </c:pt>
                <c:pt idx="25599" formatCode="General">
                  <c:v>-5.7623524637893303E-2</c:v>
                </c:pt>
                <c:pt idx="25600" formatCode="General">
                  <c:v>-6.3077754605359096E-2</c:v>
                </c:pt>
                <c:pt idx="25601" formatCode="General">
                  <c:v>-6.8479885991246298E-2</c:v>
                </c:pt>
                <c:pt idx="25602" formatCode="General">
                  <c:v>-7.3701475111766196E-2</c:v>
                </c:pt>
                <c:pt idx="25603" formatCode="General">
                  <c:v>-7.8502226972926997E-2</c:v>
                </c:pt>
                <c:pt idx="25604" formatCode="General">
                  <c:v>-8.2756978046024401E-2</c:v>
                </c:pt>
                <c:pt idx="25605" formatCode="General">
                  <c:v>-8.6451118724528597E-2</c:v>
                </c:pt>
                <c:pt idx="25606" formatCode="General">
                  <c:v>-8.9589415326616004E-2</c:v>
                </c:pt>
                <c:pt idx="25607" formatCode="General">
                  <c:v>-9.2226170726207105E-2</c:v>
                </c:pt>
                <c:pt idx="25608" formatCode="General">
                  <c:v>-9.4654028198131596E-2</c:v>
                </c:pt>
                <c:pt idx="25609" formatCode="General">
                  <c:v>-9.6835202895867403E-2</c:v>
                </c:pt>
                <c:pt idx="25610" formatCode="General">
                  <c:v>-9.8559583742465096E-2</c:v>
                </c:pt>
                <c:pt idx="25611" formatCode="General">
                  <c:v>-9.9942897988470503E-2</c:v>
                </c:pt>
                <c:pt idx="25612" formatCode="General">
                  <c:v>-0.101016434960503</c:v>
                </c:pt>
                <c:pt idx="25613" formatCode="General">
                  <c:v>-0.101843418715294</c:v>
                </c:pt>
                <c:pt idx="25614" formatCode="General">
                  <c:v>-0.102518053831753</c:v>
                </c:pt>
                <c:pt idx="25615" formatCode="General">
                  <c:v>-0.10307960953926699</c:v>
                </c:pt>
                <c:pt idx="25616" formatCode="General">
                  <c:v>-0.10358722196867499</c:v>
                </c:pt>
                <c:pt idx="25617" formatCode="General">
                  <c:v>-0.104098584678277</c:v>
                </c:pt>
                <c:pt idx="25618" formatCode="General">
                  <c:v>-0.104668267250591</c:v>
                </c:pt>
                <c:pt idx="25619" formatCode="General">
                  <c:v>-0.105400625192809</c:v>
                </c:pt>
                <c:pt idx="25620" formatCode="General">
                  <c:v>-0.106401080564465</c:v>
                </c:pt>
                <c:pt idx="25621" formatCode="General">
                  <c:v>-0.107652656400579</c:v>
                </c:pt>
                <c:pt idx="25622" formatCode="General">
                  <c:v>-0.10941072492912</c:v>
                </c:pt>
                <c:pt idx="25623" formatCode="General">
                  <c:v>-0.111704666712069</c:v>
                </c:pt>
                <c:pt idx="25624" formatCode="General">
                  <c:v>-0.114115020113467</c:v>
                </c:pt>
                <c:pt idx="25625" formatCode="General">
                  <c:v>-0.116529708207183</c:v>
                </c:pt>
                <c:pt idx="25626" formatCode="General">
                  <c:v>-0.119020166749679</c:v>
                </c:pt>
                <c:pt idx="25627" formatCode="General">
                  <c:v>-0.121621094690524</c:v>
                </c:pt>
                <c:pt idx="25628" formatCode="General">
                  <c:v>-0.124356689613454</c:v>
                </c:pt>
                <c:pt idx="25629" formatCode="General">
                  <c:v>-0.12724781805435301</c:v>
                </c:pt>
                <c:pt idx="25630" formatCode="General">
                  <c:v>-0.13025060099901101</c:v>
                </c:pt>
                <c:pt idx="25631" formatCode="General">
                  <c:v>-0.13289428651877999</c:v>
                </c:pt>
                <c:pt idx="25632" formatCode="General">
                  <c:v>-0.135077082769062</c:v>
                </c:pt>
                <c:pt idx="25633" formatCode="General">
                  <c:v>-0.13706256945401701</c:v>
                </c:pt>
                <c:pt idx="25634" formatCode="General">
                  <c:v>-0.13866735190177601</c:v>
                </c:pt>
                <c:pt idx="25635" formatCode="General">
                  <c:v>-0.13983731333975699</c:v>
                </c:pt>
                <c:pt idx="25636" formatCode="General">
                  <c:v>-0.14104785326572</c:v>
                </c:pt>
                <c:pt idx="25637" formatCode="General">
                  <c:v>-0.14273714238406701</c:v>
                </c:pt>
                <c:pt idx="25638" formatCode="General">
                  <c:v>-0.144761458448152</c:v>
                </c:pt>
                <c:pt idx="25639" formatCode="General">
                  <c:v>-0.146807422292979</c:v>
                </c:pt>
                <c:pt idx="25640" formatCode="General">
                  <c:v>-0.14858469277417799</c:v>
                </c:pt>
                <c:pt idx="25641" formatCode="General">
                  <c:v>-0.149946157056489</c:v>
                </c:pt>
                <c:pt idx="25642" formatCode="General">
                  <c:v>-0.150856174893859</c:v>
                </c:pt>
                <c:pt idx="25643" formatCode="General">
                  <c:v>-0.15133195670455901</c:v>
                </c:pt>
                <c:pt idx="25644" formatCode="General">
                  <c:v>-0.151373267973299</c:v>
                </c:pt>
                <c:pt idx="25645" formatCode="General">
                  <c:v>-0.15102689986378101</c:v>
                </c:pt>
                <c:pt idx="25646" formatCode="General">
                  <c:v>-0.15041207515834101</c:v>
                </c:pt>
                <c:pt idx="25647" formatCode="General">
                  <c:v>-0.14960683656962601</c:v>
                </c:pt>
                <c:pt idx="25648" formatCode="General">
                  <c:v>-0.148649299913898</c:v>
                </c:pt>
                <c:pt idx="25649" formatCode="General">
                  <c:v>-0.147551689791624</c:v>
                </c:pt>
                <c:pt idx="25650" formatCode="General">
                  <c:v>-0.14659078330432199</c:v>
                </c:pt>
                <c:pt idx="25651" formatCode="General">
                  <c:v>-0.146009033212816</c:v>
                </c:pt>
                <c:pt idx="25652" formatCode="General">
                  <c:v>-0.14558531787052201</c:v>
                </c:pt>
                <c:pt idx="25653" formatCode="General">
                  <c:v>-0.14515535088829301</c:v>
                </c:pt>
                <c:pt idx="25654" formatCode="General">
                  <c:v>-0.14469347942566799</c:v>
                </c:pt>
                <c:pt idx="25655" formatCode="General">
                  <c:v>-0.144123834159051</c:v>
                </c:pt>
                <c:pt idx="25656" formatCode="General">
                  <c:v>-0.14345341010635901</c:v>
                </c:pt>
                <c:pt idx="25657" formatCode="General">
                  <c:v>-0.14275350946769899</c:v>
                </c:pt>
                <c:pt idx="25658" formatCode="General">
                  <c:v>-0.14206285117429099</c:v>
                </c:pt>
                <c:pt idx="25659" formatCode="General">
                  <c:v>-0.14136053624006101</c:v>
                </c:pt>
                <c:pt idx="25660" formatCode="General">
                  <c:v>-0.14063233537203301</c:v>
                </c:pt>
                <c:pt idx="25661" formatCode="General">
                  <c:v>-0.13993728942665401</c:v>
                </c:pt>
                <c:pt idx="25662" formatCode="General">
                  <c:v>-0.139291340556188</c:v>
                </c:pt>
                <c:pt idx="25663" formatCode="General">
                  <c:v>-0.138885999661956</c:v>
                </c:pt>
                <c:pt idx="25664" formatCode="General">
                  <c:v>-0.13904878392212899</c:v>
                </c:pt>
                <c:pt idx="25665" formatCode="General">
                  <c:v>-0.13956252689250601</c:v>
                </c:pt>
                <c:pt idx="25666" formatCode="General">
                  <c:v>-0.140129925744196</c:v>
                </c:pt>
                <c:pt idx="25667" formatCode="General">
                  <c:v>-0.14074859952871099</c:v>
                </c:pt>
                <c:pt idx="25668" formatCode="General">
                  <c:v>-0.141380870565014</c:v>
                </c:pt>
                <c:pt idx="25669" formatCode="General">
                  <c:v>-0.14195949641461</c:v>
                </c:pt>
                <c:pt idx="25670" formatCode="General">
                  <c:v>-0.14242315239051201</c:v>
                </c:pt>
                <c:pt idx="25671" formatCode="General">
                  <c:v>-0.14275695037820799</c:v>
                </c:pt>
                <c:pt idx="25672" formatCode="General">
                  <c:v>-0.14290063927772301</c:v>
                </c:pt>
                <c:pt idx="25673" formatCode="General">
                  <c:v>-0.142769641620445</c:v>
                </c:pt>
                <c:pt idx="25674" formatCode="General">
                  <c:v>-0.142528008004183</c:v>
                </c:pt>
                <c:pt idx="25675" formatCode="General">
                  <c:v>-0.142538965768746</c:v>
                </c:pt>
                <c:pt idx="25676" formatCode="General">
                  <c:v>-0.142701008859902</c:v>
                </c:pt>
                <c:pt idx="25677" formatCode="General">
                  <c:v>-0.142776474252891</c:v>
                </c:pt>
                <c:pt idx="25678" formatCode="General">
                  <c:v>-0.14278975902949001</c:v>
                </c:pt>
                <c:pt idx="25679" formatCode="General">
                  <c:v>-0.142632271070806</c:v>
                </c:pt>
                <c:pt idx="25680" formatCode="General">
                  <c:v>-0.14229848742526199</c:v>
                </c:pt>
                <c:pt idx="25681" formatCode="General">
                  <c:v>-0.14196876544732001</c:v>
                </c:pt>
                <c:pt idx="25682" formatCode="General">
                  <c:v>-0.14163671100143899</c:v>
                </c:pt>
                <c:pt idx="25683" formatCode="General">
                  <c:v>-0.14109407349362801</c:v>
                </c:pt>
                <c:pt idx="25684" formatCode="General">
                  <c:v>-0.14024910407489699</c:v>
                </c:pt>
                <c:pt idx="25685" formatCode="General">
                  <c:v>-0.139132038830588</c:v>
                </c:pt>
                <c:pt idx="25686" formatCode="General">
                  <c:v>-0.137801872224981</c:v>
                </c:pt>
                <c:pt idx="25687" formatCode="General">
                  <c:v>-0.13653514998458999</c:v>
                </c:pt>
                <c:pt idx="25688" formatCode="General">
                  <c:v>-0.135210049733275</c:v>
                </c:pt>
                <c:pt idx="25689" formatCode="General">
                  <c:v>-0.13347081020544599</c:v>
                </c:pt>
                <c:pt idx="25690" formatCode="General">
                  <c:v>-0.131294571726988</c:v>
                </c:pt>
                <c:pt idx="25691" formatCode="General">
                  <c:v>-0.12868953854724</c:v>
                </c:pt>
                <c:pt idx="25692" formatCode="General">
                  <c:v>-0.12568552365744201</c:v>
                </c:pt>
                <c:pt idx="25693" formatCode="General">
                  <c:v>-0.122324611293089</c:v>
                </c:pt>
                <c:pt idx="25694" formatCode="General">
                  <c:v>-0.118643818415406</c:v>
                </c:pt>
                <c:pt idx="25695" formatCode="General">
                  <c:v>-0.11462689964252901</c:v>
                </c:pt>
                <c:pt idx="25696" formatCode="General">
                  <c:v>-0.110275668248769</c:v>
                </c:pt>
                <c:pt idx="25697" formatCode="General">
                  <c:v>-0.10565546572781501</c:v>
                </c:pt>
                <c:pt idx="25698" formatCode="General">
                  <c:v>-0.100894843972964</c:v>
                </c:pt>
                <c:pt idx="25699" formatCode="General">
                  <c:v>-9.6132781029970804E-2</c:v>
                </c:pt>
                <c:pt idx="25700" formatCode="General">
                  <c:v>-9.1014875557125105E-2</c:v>
                </c:pt>
                <c:pt idx="25701" formatCode="General">
                  <c:v>-8.4971263005789804E-2</c:v>
                </c:pt>
                <c:pt idx="25702" formatCode="General">
                  <c:v>-7.8265578518195794E-2</c:v>
                </c:pt>
                <c:pt idx="25703" formatCode="General">
                  <c:v>-7.1250937849126603E-2</c:v>
                </c:pt>
                <c:pt idx="25704" formatCode="General">
                  <c:v>-6.4023348303952093E-2</c:v>
                </c:pt>
                <c:pt idx="25705" formatCode="General">
                  <c:v>-5.6701144905291698E-2</c:v>
                </c:pt>
                <c:pt idx="25706" formatCode="General">
                  <c:v>-4.9170442861729502E-2</c:v>
                </c:pt>
                <c:pt idx="25707" formatCode="General">
                  <c:v>-4.1551827523726798E-2</c:v>
                </c:pt>
                <c:pt idx="25708" formatCode="General">
                  <c:v>-3.4161269746298302E-2</c:v>
                </c:pt>
                <c:pt idx="25709" formatCode="General">
                  <c:v>-2.72750234009543E-2</c:v>
                </c:pt>
                <c:pt idx="25710" formatCode="General">
                  <c:v>-2.11717020382442E-2</c:v>
                </c:pt>
                <c:pt idx="25711" formatCode="General">
                  <c:v>-1.6175733732081199E-2</c:v>
                </c:pt>
                <c:pt idx="25712" formatCode="General">
                  <c:v>-1.2943331229432999E-2</c:v>
                </c:pt>
                <c:pt idx="25713" formatCode="General">
                  <c:v>-1.15379077044681E-2</c:v>
                </c:pt>
                <c:pt idx="25714" formatCode="General">
                  <c:v>-1.1507797245508799E-2</c:v>
                </c:pt>
                <c:pt idx="25715" formatCode="General">
                  <c:v>-1.27342310364517E-2</c:v>
                </c:pt>
                <c:pt idx="25716" formatCode="General">
                  <c:v>-1.5181568654860899E-2</c:v>
                </c:pt>
                <c:pt idx="25717" formatCode="General">
                  <c:v>-1.8902463273393601E-2</c:v>
                </c:pt>
                <c:pt idx="25718" formatCode="General">
                  <c:v>-2.3759749552094998E-2</c:v>
                </c:pt>
                <c:pt idx="25719" formatCode="General">
                  <c:v>-2.9230799305451902E-2</c:v>
                </c:pt>
                <c:pt idx="25720" formatCode="General">
                  <c:v>-3.4630009269418602E-2</c:v>
                </c:pt>
                <c:pt idx="25721" formatCode="General">
                  <c:v>-3.9456631017550703E-2</c:v>
                </c:pt>
                <c:pt idx="25722" formatCode="General">
                  <c:v>-4.33763471359103E-2</c:v>
                </c:pt>
                <c:pt idx="25723" formatCode="General">
                  <c:v>-4.6187278521719798E-2</c:v>
                </c:pt>
                <c:pt idx="25724" formatCode="General">
                  <c:v>-4.7798674727766999E-2</c:v>
                </c:pt>
                <c:pt idx="25725" formatCode="General">
                  <c:v>-4.8201424050487301E-2</c:v>
                </c:pt>
                <c:pt idx="25726" formatCode="General">
                  <c:v>-4.77754360824479E-2</c:v>
                </c:pt>
                <c:pt idx="25727" formatCode="General">
                  <c:v>-4.6526520759048999E-2</c:v>
                </c:pt>
                <c:pt idx="25728" formatCode="General">
                  <c:v>-4.4145190878862102E-2</c:v>
                </c:pt>
                <c:pt idx="25729" formatCode="General">
                  <c:v>-4.0720781833825603E-2</c:v>
                </c:pt>
                <c:pt idx="25730" formatCode="General">
                  <c:v>-3.6310157800242597E-2</c:v>
                </c:pt>
                <c:pt idx="25731" formatCode="General">
                  <c:v>-3.1017251457809401E-2</c:v>
                </c:pt>
                <c:pt idx="25732" formatCode="General">
                  <c:v>-2.4882897808737502E-2</c:v>
                </c:pt>
                <c:pt idx="25733" formatCode="General">
                  <c:v>-1.7797472855455101E-2</c:v>
                </c:pt>
                <c:pt idx="25734" formatCode="General">
                  <c:v>-9.6508703157407293E-3</c:v>
                </c:pt>
                <c:pt idx="25735" formatCode="General">
                  <c:v>-6.4271882503488603E-4</c:v>
                </c:pt>
                <c:pt idx="25736" formatCode="General">
                  <c:v>8.6120394227501892E-3</c:v>
                </c:pt>
                <c:pt idx="25737" formatCode="General">
                  <c:v>1.7629040376277199E-2</c:v>
                </c:pt>
                <c:pt idx="25738" formatCode="General">
                  <c:v>2.62030055408831E-2</c:v>
                </c:pt>
                <c:pt idx="25739" formatCode="General">
                  <c:v>3.3838737439036197E-2</c:v>
                </c:pt>
                <c:pt idx="25740" formatCode="General">
                  <c:v>4.0417955388825998E-2</c:v>
                </c:pt>
                <c:pt idx="25741" formatCode="General">
                  <c:v>4.6233273961681698E-2</c:v>
                </c:pt>
                <c:pt idx="25742" formatCode="General">
                  <c:v>5.12647426773662E-2</c:v>
                </c:pt>
                <c:pt idx="25743" formatCode="General">
                  <c:v>5.5450786944046898E-2</c:v>
                </c:pt>
                <c:pt idx="25744" formatCode="General">
                  <c:v>5.8749666405512803E-2</c:v>
                </c:pt>
                <c:pt idx="25745" formatCode="General">
                  <c:v>6.11595277444381E-2</c:v>
                </c:pt>
                <c:pt idx="25746" formatCode="General">
                  <c:v>6.2749265222690795E-2</c:v>
                </c:pt>
                <c:pt idx="25747" formatCode="General">
                  <c:v>6.3525580792498093E-2</c:v>
                </c:pt>
                <c:pt idx="25748" formatCode="General">
                  <c:v>6.3527470415574494E-2</c:v>
                </c:pt>
                <c:pt idx="25749" formatCode="General">
                  <c:v>6.2981877402209493E-2</c:v>
                </c:pt>
                <c:pt idx="25750" formatCode="General">
                  <c:v>6.2252187259330398E-2</c:v>
                </c:pt>
                <c:pt idx="25751" formatCode="General">
                  <c:v>6.16336716469882E-2</c:v>
                </c:pt>
                <c:pt idx="25752" formatCode="General">
                  <c:v>6.1198209669801398E-2</c:v>
                </c:pt>
                <c:pt idx="25753" formatCode="General">
                  <c:v>6.0867621909350501E-2</c:v>
                </c:pt>
                <c:pt idx="25754" formatCode="General">
                  <c:v>6.0787360728714497E-2</c:v>
                </c:pt>
                <c:pt idx="25755" formatCode="General">
                  <c:v>6.1219001543678098E-2</c:v>
                </c:pt>
                <c:pt idx="25756" formatCode="General">
                  <c:v>6.2204737934216298E-2</c:v>
                </c:pt>
                <c:pt idx="25757" formatCode="General">
                  <c:v>6.3730052791887704E-2</c:v>
                </c:pt>
                <c:pt idx="25758" formatCode="General">
                  <c:v>6.5674848658314605E-2</c:v>
                </c:pt>
                <c:pt idx="25759" formatCode="General">
                  <c:v>6.8022993466434603E-2</c:v>
                </c:pt>
                <c:pt idx="25760" formatCode="General">
                  <c:v>7.0818517731459293E-2</c:v>
                </c:pt>
                <c:pt idx="25761" formatCode="General">
                  <c:v>7.3979354125974103E-2</c:v>
                </c:pt>
                <c:pt idx="25762" formatCode="General">
                  <c:v>7.7412876925271795E-2</c:v>
                </c:pt>
                <c:pt idx="25763" formatCode="General">
                  <c:v>8.1066589345026002E-2</c:v>
                </c:pt>
                <c:pt idx="25764" formatCode="General">
                  <c:v>8.4825382156027196E-2</c:v>
                </c:pt>
                <c:pt idx="25765" formatCode="General">
                  <c:v>8.8584708953869204E-2</c:v>
                </c:pt>
                <c:pt idx="25766" formatCode="General">
                  <c:v>9.2240713454428094E-2</c:v>
                </c:pt>
                <c:pt idx="25767" formatCode="General">
                  <c:v>9.5416802188339006E-2</c:v>
                </c:pt>
                <c:pt idx="25768" formatCode="General">
                  <c:v>9.8093267463673806E-2</c:v>
                </c:pt>
                <c:pt idx="25769" formatCode="General">
                  <c:v>0.10062964374657</c:v>
                </c:pt>
                <c:pt idx="25770" formatCode="General">
                  <c:v>0.10310165025757199</c:v>
                </c:pt>
                <c:pt idx="25771" formatCode="General">
                  <c:v>0.105509833973992</c:v>
                </c:pt>
                <c:pt idx="25772" formatCode="General">
                  <c:v>0.10779780223954399</c:v>
                </c:pt>
                <c:pt idx="25773" formatCode="General">
                  <c:v>0.109976583601839</c:v>
                </c:pt>
                <c:pt idx="25774" formatCode="General">
                  <c:v>0.112111551568048</c:v>
                </c:pt>
                <c:pt idx="25775" formatCode="General">
                  <c:v>0.114220860945365</c:v>
                </c:pt>
                <c:pt idx="25776" formatCode="General">
                  <c:v>0.116334757803027</c:v>
                </c:pt>
                <c:pt idx="25777" formatCode="General">
                  <c:v>0.118372640705611</c:v>
                </c:pt>
                <c:pt idx="25778" formatCode="General">
                  <c:v>0.12017531570406</c:v>
                </c:pt>
                <c:pt idx="25779" formatCode="General">
                  <c:v>0.121607850858876</c:v>
                </c:pt>
                <c:pt idx="25780" formatCode="General">
                  <c:v>0.122330023650892</c:v>
                </c:pt>
                <c:pt idx="25781" formatCode="General">
                  <c:v>0.122390204789307</c:v>
                </c:pt>
                <c:pt idx="25782" formatCode="General">
                  <c:v>0.12212949961644901</c:v>
                </c:pt>
                <c:pt idx="25783" formatCode="General">
                  <c:v>0.121521343538085</c:v>
                </c:pt>
                <c:pt idx="25784" formatCode="General">
                  <c:v>0.120568182118876</c:v>
                </c:pt>
                <c:pt idx="25785" formatCode="General">
                  <c:v>0.11934904477284999</c:v>
                </c:pt>
                <c:pt idx="25786" formatCode="General">
                  <c:v>0.118048145644532</c:v>
                </c:pt>
                <c:pt idx="25787" formatCode="General">
                  <c:v>0.116870041241707</c:v>
                </c:pt>
                <c:pt idx="25788" formatCode="General">
                  <c:v>0.115940904703073</c:v>
                </c:pt>
                <c:pt idx="25789" formatCode="General">
                  <c:v>0.11541837608215</c:v>
                </c:pt>
                <c:pt idx="25790" formatCode="General">
                  <c:v>0.11538318274737</c:v>
                </c:pt>
                <c:pt idx="25791" formatCode="General">
                  <c:v>0.1159172318872</c:v>
                </c:pt>
                <c:pt idx="25792" formatCode="General">
                  <c:v>0.117175000228389</c:v>
                </c:pt>
                <c:pt idx="25793" formatCode="General">
                  <c:v>0.119064174483371</c:v>
                </c:pt>
                <c:pt idx="25794" formatCode="General">
                  <c:v>0.121167983609654</c:v>
                </c:pt>
                <c:pt idx="25795" formatCode="General">
                  <c:v>0.12345672630755</c:v>
                </c:pt>
                <c:pt idx="25796" formatCode="General">
                  <c:v>0.12623458854146999</c:v>
                </c:pt>
                <c:pt idx="25797" formatCode="General">
                  <c:v>0.12962480082172201</c:v>
                </c:pt>
                <c:pt idx="25798" formatCode="General">
                  <c:v>0.13357014677958401</c:v>
                </c:pt>
                <c:pt idx="25799" formatCode="General">
                  <c:v>0.137855423617188</c:v>
                </c:pt>
                <c:pt idx="25800" formatCode="General">
                  <c:v>0.14218135621327599</c:v>
                </c:pt>
                <c:pt idx="25801" formatCode="General">
                  <c:v>0.146261592334684</c:v>
                </c:pt>
                <c:pt idx="25802" formatCode="General">
                  <c:v>0.14993311192662201</c:v>
                </c:pt>
                <c:pt idx="25803" formatCode="General">
                  <c:v>0.15306674547676999</c:v>
                </c:pt>
                <c:pt idx="25804" formatCode="General">
                  <c:v>0.15565504108356701</c:v>
                </c:pt>
                <c:pt idx="25805" formatCode="General">
                  <c:v>0.157841360189412</c:v>
                </c:pt>
                <c:pt idx="25806" formatCode="General">
                  <c:v>0.15952581256607301</c:v>
                </c:pt>
                <c:pt idx="25807" formatCode="General">
                  <c:v>0.16028446044629799</c:v>
                </c:pt>
                <c:pt idx="25808" formatCode="General">
                  <c:v>0.16014930733882399</c:v>
                </c:pt>
                <c:pt idx="25809" formatCode="General">
                  <c:v>0.15945451868865301</c:v>
                </c:pt>
                <c:pt idx="25810" formatCode="General">
                  <c:v>0.15826743740353699</c:v>
                </c:pt>
                <c:pt idx="25811" formatCode="General">
                  <c:v>0.15658745303479901</c:v>
                </c:pt>
                <c:pt idx="25812" formatCode="General">
                  <c:v>0.15449271782264901</c:v>
                </c:pt>
                <c:pt idx="25813" formatCode="General">
                  <c:v>0.152136658523438</c:v>
                </c:pt>
                <c:pt idx="25814" formatCode="General">
                  <c:v>0.14958803051069999</c:v>
                </c:pt>
                <c:pt idx="25815" formatCode="General">
                  <c:v>0.14693798279659701</c:v>
                </c:pt>
                <c:pt idx="25816" formatCode="General">
                  <c:v>0.14438278301374799</c:v>
                </c:pt>
                <c:pt idx="25817" formatCode="General">
                  <c:v>0.14206308502986401</c:v>
                </c:pt>
                <c:pt idx="25818" formatCode="General">
                  <c:v>0.14002917221622299</c:v>
                </c:pt>
                <c:pt idx="25819" formatCode="General">
                  <c:v>0.138385033799024</c:v>
                </c:pt>
                <c:pt idx="25820" formatCode="General">
                  <c:v>0.13723082526461899</c:v>
                </c:pt>
                <c:pt idx="25821" formatCode="General">
                  <c:v>0.13648183569700401</c:v>
                </c:pt>
                <c:pt idx="25822" formatCode="General">
                  <c:v>0.13610797723582399</c:v>
                </c:pt>
                <c:pt idx="25823" formatCode="General">
                  <c:v>0.13600201867204001</c:v>
                </c:pt>
                <c:pt idx="25824" formatCode="General">
                  <c:v>0.135682850930996</c:v>
                </c:pt>
                <c:pt idx="25825" formatCode="General">
                  <c:v>0.135171204518126</c:v>
                </c:pt>
                <c:pt idx="25826" formatCode="General">
                  <c:v>0.13497245724946899</c:v>
                </c:pt>
                <c:pt idx="25827" formatCode="General">
                  <c:v>0.135217401196603</c:v>
                </c:pt>
                <c:pt idx="25828" formatCode="General">
                  <c:v>0.13588961214495399</c:v>
                </c:pt>
                <c:pt idx="25829" formatCode="General">
                  <c:v>0.13690999945289101</c:v>
                </c:pt>
                <c:pt idx="25830" formatCode="General">
                  <c:v>0.13804012515449399</c:v>
                </c:pt>
                <c:pt idx="25831" formatCode="General">
                  <c:v>0.13908297614842599</c:v>
                </c:pt>
                <c:pt idx="25832" formatCode="General">
                  <c:v>0.139962783548717</c:v>
                </c:pt>
                <c:pt idx="25833" formatCode="General">
                  <c:v>0.14063870205027701</c:v>
                </c:pt>
                <c:pt idx="25834" formatCode="General">
                  <c:v>0.14106666433406101</c:v>
                </c:pt>
                <c:pt idx="25835" formatCode="General">
                  <c:v>0.14131749134406399</c:v>
                </c:pt>
                <c:pt idx="25836" formatCode="General">
                  <c:v>0.14158033532195699</c:v>
                </c:pt>
                <c:pt idx="25837" formatCode="General">
                  <c:v>0.14187195142905501</c:v>
                </c:pt>
                <c:pt idx="25838" formatCode="General">
                  <c:v>0.142154101436688</c:v>
                </c:pt>
                <c:pt idx="25839" formatCode="General">
                  <c:v>0.142337466074863</c:v>
                </c:pt>
                <c:pt idx="25840" formatCode="General">
                  <c:v>0.142229888031251</c:v>
                </c:pt>
                <c:pt idx="25841" formatCode="General">
                  <c:v>0.141698590923927</c:v>
                </c:pt>
                <c:pt idx="25842" formatCode="General">
                  <c:v>0.140379116383193</c:v>
                </c:pt>
                <c:pt idx="25843" formatCode="General">
                  <c:v>0.138234226430312</c:v>
                </c:pt>
                <c:pt idx="25844" formatCode="General">
                  <c:v>0.13544365536651401</c:v>
                </c:pt>
                <c:pt idx="25845" formatCode="General">
                  <c:v>0.13205612572624101</c:v>
                </c:pt>
                <c:pt idx="25846" formatCode="General">
                  <c:v>0.12849522241436401</c:v>
                </c:pt>
                <c:pt idx="25847" formatCode="General">
                  <c:v>0.12466174532192301</c:v>
                </c:pt>
                <c:pt idx="25848" formatCode="General">
                  <c:v>0.120592978646371</c:v>
                </c:pt>
                <c:pt idx="25849" formatCode="General">
                  <c:v>0.116810719318673</c:v>
                </c:pt>
                <c:pt idx="25850" formatCode="General">
                  <c:v>0.113410925131141</c:v>
                </c:pt>
                <c:pt idx="25851" formatCode="General">
                  <c:v>0.11049360664574299</c:v>
                </c:pt>
                <c:pt idx="25852" formatCode="General">
                  <c:v>0.10814338477665</c:v>
                </c:pt>
                <c:pt idx="25853" formatCode="General">
                  <c:v>0.106253922270632</c:v>
                </c:pt>
                <c:pt idx="25854" formatCode="General">
                  <c:v>0.104683604524329</c:v>
                </c:pt>
                <c:pt idx="25855" formatCode="General">
                  <c:v>0.103468713967868</c:v>
                </c:pt>
                <c:pt idx="25856" formatCode="General">
                  <c:v>0.10261448206812999</c:v>
                </c:pt>
                <c:pt idx="25857" formatCode="General">
                  <c:v>0.10202213464146299</c:v>
                </c:pt>
                <c:pt idx="25858" formatCode="General">
                  <c:v>0.10155473813219799</c:v>
                </c:pt>
                <c:pt idx="25859" formatCode="General">
                  <c:v>0.10093945743257</c:v>
                </c:pt>
                <c:pt idx="25860" formatCode="General">
                  <c:v>9.9664876292792096E-2</c:v>
                </c:pt>
                <c:pt idx="25861" formatCode="General">
                  <c:v>9.7688148695633803E-2</c:v>
                </c:pt>
                <c:pt idx="25862" formatCode="General">
                  <c:v>9.5313078266624093E-2</c:v>
                </c:pt>
                <c:pt idx="25863" formatCode="General">
                  <c:v>9.27053649813252E-2</c:v>
                </c:pt>
                <c:pt idx="25864" formatCode="General">
                  <c:v>9.0170966597232699E-2</c:v>
                </c:pt>
                <c:pt idx="25865" formatCode="General">
                  <c:v>8.7357949193134804E-2</c:v>
                </c:pt>
                <c:pt idx="25866" formatCode="General">
                  <c:v>8.4005052953235598E-2</c:v>
                </c:pt>
                <c:pt idx="25867" formatCode="General">
                  <c:v>8.03492990030963E-2</c:v>
                </c:pt>
                <c:pt idx="25868" formatCode="General">
                  <c:v>7.6380918386679902E-2</c:v>
                </c:pt>
                <c:pt idx="25869" formatCode="General">
                  <c:v>7.2108084452518498E-2</c:v>
                </c:pt>
                <c:pt idx="25870" formatCode="General">
                  <c:v>6.7684330901886303E-2</c:v>
                </c:pt>
                <c:pt idx="25871" formatCode="General">
                  <c:v>6.3387780200739097E-2</c:v>
                </c:pt>
                <c:pt idx="25872" formatCode="General">
                  <c:v>5.94198929208768E-2</c:v>
                </c:pt>
                <c:pt idx="25873" formatCode="General">
                  <c:v>5.5747993426925602E-2</c:v>
                </c:pt>
                <c:pt idx="25874" formatCode="General">
                  <c:v>5.2316842838898099E-2</c:v>
                </c:pt>
                <c:pt idx="25875" formatCode="General">
                  <c:v>4.9129562440763101E-2</c:v>
                </c:pt>
                <c:pt idx="25876" formatCode="General">
                  <c:v>4.6059946618971399E-2</c:v>
                </c:pt>
                <c:pt idx="25877" formatCode="General">
                  <c:v>4.33280395322274E-2</c:v>
                </c:pt>
                <c:pt idx="25878" formatCode="General">
                  <c:v>4.0723296328706797E-2</c:v>
                </c:pt>
                <c:pt idx="25879" formatCode="General">
                  <c:v>3.80480651636214E-2</c:v>
                </c:pt>
                <c:pt idx="25880" formatCode="General">
                  <c:v>3.5573399761982899E-2</c:v>
                </c:pt>
                <c:pt idx="25881" formatCode="General">
                  <c:v>3.3242984040909598E-2</c:v>
                </c:pt>
                <c:pt idx="25882" formatCode="General">
                  <c:v>3.1044112676238501E-2</c:v>
                </c:pt>
                <c:pt idx="25883" formatCode="General">
                  <c:v>2.8974200842199701E-2</c:v>
                </c:pt>
                <c:pt idx="25884" formatCode="General">
                  <c:v>2.6993245191817099E-2</c:v>
                </c:pt>
                <c:pt idx="25885" formatCode="General">
                  <c:v>2.50489932309985E-2</c:v>
                </c:pt>
                <c:pt idx="25886" formatCode="General">
                  <c:v>2.3120820770154E-2</c:v>
                </c:pt>
                <c:pt idx="25887" formatCode="General">
                  <c:v>2.1104270777685799E-2</c:v>
                </c:pt>
                <c:pt idx="25888" formatCode="General">
                  <c:v>1.88901610213679E-2</c:v>
                </c:pt>
                <c:pt idx="25889" formatCode="General">
                  <c:v>1.6316275282199501E-2</c:v>
                </c:pt>
                <c:pt idx="25890" formatCode="General">
                  <c:v>1.3170969372204E-2</c:v>
                </c:pt>
                <c:pt idx="25891" formatCode="General">
                  <c:v>9.3918378460163092E-3</c:v>
                </c:pt>
                <c:pt idx="25892" formatCode="General">
                  <c:v>5.0416647324323599E-3</c:v>
                </c:pt>
                <c:pt idx="25893" formatCode="General">
                  <c:v>2.7538238133251099E-4</c:v>
                </c:pt>
                <c:pt idx="25894" formatCode="General">
                  <c:v>-4.6848276883571498E-3</c:v>
                </c:pt>
                <c:pt idx="25895" formatCode="General">
                  <c:v>-9.7213621950293493E-3</c:v>
                </c:pt>
                <c:pt idx="25896" formatCode="General">
                  <c:v>-1.5063840006046899E-2</c:v>
                </c:pt>
                <c:pt idx="25897" formatCode="General">
                  <c:v>-2.0623712206266999E-2</c:v>
                </c:pt>
                <c:pt idx="25898" formatCode="General">
                  <c:v>-2.6030798773298398E-2</c:v>
                </c:pt>
                <c:pt idx="25899" formatCode="General">
                  <c:v>-3.1119208085452502E-2</c:v>
                </c:pt>
                <c:pt idx="25900" formatCode="General">
                  <c:v>-3.5739717715093898E-2</c:v>
                </c:pt>
                <c:pt idx="25901" formatCode="General">
                  <c:v>-3.9923045190318099E-2</c:v>
                </c:pt>
                <c:pt idx="25902" formatCode="General">
                  <c:v>-4.3722461757389003E-2</c:v>
                </c:pt>
                <c:pt idx="25903" formatCode="General">
                  <c:v>-4.71006207669896E-2</c:v>
                </c:pt>
                <c:pt idx="25904" formatCode="General">
                  <c:v>-5.0042839340835803E-2</c:v>
                </c:pt>
                <c:pt idx="25905" formatCode="General">
                  <c:v>-5.2574374780402201E-2</c:v>
                </c:pt>
                <c:pt idx="25906" formatCode="General">
                  <c:v>-5.4744809535594498E-2</c:v>
                </c:pt>
                <c:pt idx="25907" formatCode="General">
                  <c:v>-5.6622564152557099E-2</c:v>
                </c:pt>
                <c:pt idx="25908" formatCode="General">
                  <c:v>-5.8175395084083099E-2</c:v>
                </c:pt>
                <c:pt idx="25909" formatCode="General">
                  <c:v>-5.9365752224624702E-2</c:v>
                </c:pt>
                <c:pt idx="25910" formatCode="General">
                  <c:v>-6.0314977762530697E-2</c:v>
                </c:pt>
                <c:pt idx="25911" formatCode="General">
                  <c:v>-6.1177958124437298E-2</c:v>
                </c:pt>
                <c:pt idx="25912" formatCode="General">
                  <c:v>-6.2237928444897797E-2</c:v>
                </c:pt>
                <c:pt idx="25913" formatCode="General">
                  <c:v>-6.3507731727405106E-2</c:v>
                </c:pt>
                <c:pt idx="25914" formatCode="General">
                  <c:v>-6.4797110495813007E-2</c:v>
                </c:pt>
                <c:pt idx="25915" formatCode="General">
                  <c:v>-6.6058338652882007E-2</c:v>
                </c:pt>
                <c:pt idx="25916" formatCode="General">
                  <c:v>-6.7269933557218206E-2</c:v>
                </c:pt>
                <c:pt idx="25917" formatCode="General">
                  <c:v>-6.8564706540902798E-2</c:v>
                </c:pt>
                <c:pt idx="25918" formatCode="General">
                  <c:v>-7.0094186059777894E-2</c:v>
                </c:pt>
                <c:pt idx="25919" formatCode="General">
                  <c:v>-7.1911847057703399E-2</c:v>
                </c:pt>
                <c:pt idx="25920" formatCode="General">
                  <c:v>-7.3918604193200302E-2</c:v>
                </c:pt>
                <c:pt idx="25921" formatCode="General">
                  <c:v>-7.6059457631452707E-2</c:v>
                </c:pt>
                <c:pt idx="25922" formatCode="General">
                  <c:v>-7.8367517910258699E-2</c:v>
                </c:pt>
                <c:pt idx="25923" formatCode="General">
                  <c:v>-8.0816625322524205E-2</c:v>
                </c:pt>
                <c:pt idx="25924" formatCode="General">
                  <c:v>-8.3370571092485996E-2</c:v>
                </c:pt>
                <c:pt idx="25925" formatCode="General">
                  <c:v>-8.5940921622172997E-2</c:v>
                </c:pt>
                <c:pt idx="25926" formatCode="General">
                  <c:v>-8.8399951139851204E-2</c:v>
                </c:pt>
                <c:pt idx="25927" formatCode="General">
                  <c:v>-9.0720585459011002E-2</c:v>
                </c:pt>
                <c:pt idx="25928" formatCode="General">
                  <c:v>-9.2944911849607403E-2</c:v>
                </c:pt>
                <c:pt idx="25929" formatCode="General">
                  <c:v>-9.5110167237293805E-2</c:v>
                </c:pt>
                <c:pt idx="25930" formatCode="General">
                  <c:v>-9.7312103350222501E-2</c:v>
                </c:pt>
                <c:pt idx="25931" formatCode="General">
                  <c:v>-9.9827889231018499E-2</c:v>
                </c:pt>
                <c:pt idx="25932" formatCode="General">
                  <c:v>-0.102505078348346</c:v>
                </c:pt>
                <c:pt idx="25933" formatCode="General">
                  <c:v>-0.10500023278146101</c:v>
                </c:pt>
                <c:pt idx="25934" formatCode="General">
                  <c:v>-0.10736743572921099</c:v>
                </c:pt>
                <c:pt idx="25935" formatCode="General">
                  <c:v>-0.109604158451325</c:v>
                </c:pt>
                <c:pt idx="25936" formatCode="General">
                  <c:v>-0.11170348573832101</c:v>
                </c:pt>
                <c:pt idx="25937" formatCode="General">
                  <c:v>-0.113673564594545</c:v>
                </c:pt>
                <c:pt idx="25938" formatCode="General">
                  <c:v>-0.11549245752915401</c:v>
                </c:pt>
                <c:pt idx="25939" formatCode="General">
                  <c:v>-0.117234004502194</c:v>
                </c:pt>
                <c:pt idx="25940" formatCode="General">
                  <c:v>-0.118938592078267</c:v>
                </c:pt>
                <c:pt idx="25941" formatCode="General">
                  <c:v>-0.12051138653148</c:v>
                </c:pt>
                <c:pt idx="25942" formatCode="General">
                  <c:v>-0.121887964126685</c:v>
                </c:pt>
                <c:pt idx="25943" formatCode="General">
                  <c:v>-0.12303126545359599</c:v>
                </c:pt>
                <c:pt idx="25944" formatCode="General">
                  <c:v>-0.123917258644273</c:v>
                </c:pt>
                <c:pt idx="25945" formatCode="General">
                  <c:v>-0.124554706507969</c:v>
                </c:pt>
                <c:pt idx="25946" formatCode="General">
                  <c:v>-0.124985711171091</c:v>
                </c:pt>
                <c:pt idx="25947" formatCode="General">
                  <c:v>-0.12532435207564699</c:v>
                </c:pt>
                <c:pt idx="25948" formatCode="General">
                  <c:v>-0.12570112579685</c:v>
                </c:pt>
                <c:pt idx="25949" formatCode="General">
                  <c:v>-0.12641440985187699</c:v>
                </c:pt>
                <c:pt idx="25950" formatCode="General">
                  <c:v>-0.127382439263549</c:v>
                </c:pt>
                <c:pt idx="25951" formatCode="General">
                  <c:v>-0.128271396949314</c:v>
                </c:pt>
                <c:pt idx="25952" formatCode="General">
                  <c:v>-0.12912095672788301</c:v>
                </c:pt>
                <c:pt idx="25953" formatCode="General">
                  <c:v>-0.13003076144010001</c:v>
                </c:pt>
                <c:pt idx="25954" formatCode="General">
                  <c:v>-0.130995166581101</c:v>
                </c:pt>
                <c:pt idx="25955" formatCode="General">
                  <c:v>-0.132012157081668</c:v>
                </c:pt>
                <c:pt idx="25956" formatCode="General">
                  <c:v>-0.13308899380234401</c:v>
                </c:pt>
                <c:pt idx="25957" formatCode="General">
                  <c:v>-0.134181104561333</c:v>
                </c:pt>
                <c:pt idx="25958" formatCode="General">
                  <c:v>-0.13525377400465199</c:v>
                </c:pt>
                <c:pt idx="25959" formatCode="General">
                  <c:v>-0.13621389396223799</c:v>
                </c:pt>
                <c:pt idx="25960" formatCode="General">
                  <c:v>-0.136944346677871</c:v>
                </c:pt>
                <c:pt idx="25961" formatCode="General">
                  <c:v>-0.13724303727930301</c:v>
                </c:pt>
                <c:pt idx="25962" formatCode="General">
                  <c:v>-0.13699252011381099</c:v>
                </c:pt>
                <c:pt idx="25963" formatCode="General">
                  <c:v>-0.136273963047056</c:v>
                </c:pt>
                <c:pt idx="25964" formatCode="General">
                  <c:v>-0.135097296179198</c:v>
                </c:pt>
                <c:pt idx="25965" formatCode="General">
                  <c:v>-0.13350408587529899</c:v>
                </c:pt>
                <c:pt idx="25966" formatCode="General">
                  <c:v>-0.131812509080799</c:v>
                </c:pt>
                <c:pt idx="25967" formatCode="General">
                  <c:v>-0.13047874483514499</c:v>
                </c:pt>
                <c:pt idx="25968" formatCode="General">
                  <c:v>-0.12953609612135</c:v>
                </c:pt>
                <c:pt idx="25969" formatCode="General">
                  <c:v>-0.128831585740244</c:v>
                </c:pt>
                <c:pt idx="25970" formatCode="General">
                  <c:v>-0.12837119405434499</c:v>
                </c:pt>
                <c:pt idx="25971" formatCode="General">
                  <c:v>-0.12812335517051601</c:v>
                </c:pt>
                <c:pt idx="25972" formatCode="General">
                  <c:v>-0.128068770986385</c:v>
                </c:pt>
                <c:pt idx="25973" formatCode="General">
                  <c:v>-0.12814642287776101</c:v>
                </c:pt>
                <c:pt idx="25974" formatCode="General">
                  <c:v>-0.128300753335442</c:v>
                </c:pt>
                <c:pt idx="25975" formatCode="General">
                  <c:v>-0.12852944521847101</c:v>
                </c:pt>
                <c:pt idx="25976" formatCode="General">
                  <c:v>-0.12883238251707699</c:v>
                </c:pt>
                <c:pt idx="25977" formatCode="General">
                  <c:v>-0.129203737896814</c:v>
                </c:pt>
                <c:pt idx="25978" formatCode="General">
                  <c:v>-0.12960255275364899</c:v>
                </c:pt>
                <c:pt idx="25979" formatCode="General">
                  <c:v>-0.12994767868614901</c:v>
                </c:pt>
                <c:pt idx="25980" formatCode="General">
                  <c:v>-0.13014200305020299</c:v>
                </c:pt>
                <c:pt idx="25981" formatCode="General">
                  <c:v>-0.13014728145215701</c:v>
                </c:pt>
                <c:pt idx="25982" formatCode="General">
                  <c:v>-0.12994390219808999</c:v>
                </c:pt>
                <c:pt idx="25983" formatCode="General">
                  <c:v>-0.12954511690706</c:v>
                </c:pt>
                <c:pt idx="25984" formatCode="General">
                  <c:v>-0.12902289323636601</c:v>
                </c:pt>
                <c:pt idx="25985" formatCode="General">
                  <c:v>-0.12857767770729001</c:v>
                </c:pt>
                <c:pt idx="25986" formatCode="General">
                  <c:v>-0.128105658715127</c:v>
                </c:pt>
                <c:pt idx="25987" formatCode="General">
                  <c:v>-0.127353119892262</c:v>
                </c:pt>
                <c:pt idx="25988" formatCode="General">
                  <c:v>-0.12638474534749999</c:v>
                </c:pt>
                <c:pt idx="25989" formatCode="General">
                  <c:v>-0.12529664182429401</c:v>
                </c:pt>
                <c:pt idx="25990" formatCode="General">
                  <c:v>-0.124131477562524</c:v>
                </c:pt>
                <c:pt idx="25991" formatCode="General">
                  <c:v>-0.12284528641048</c:v>
                </c:pt>
                <c:pt idx="25992" formatCode="General">
                  <c:v>-0.12126896015270799</c:v>
                </c:pt>
                <c:pt idx="25993" formatCode="General">
                  <c:v>-0.11925768270235799</c:v>
                </c:pt>
                <c:pt idx="25994" formatCode="General">
                  <c:v>-0.11680990061873101</c:v>
                </c:pt>
                <c:pt idx="25995" formatCode="General">
                  <c:v>-0.113931920850358</c:v>
                </c:pt>
                <c:pt idx="25996" formatCode="General">
                  <c:v>-0.110733131719807</c:v>
                </c:pt>
                <c:pt idx="25997" formatCode="General">
                  <c:v>-0.107343782928759</c:v>
                </c:pt>
                <c:pt idx="25998" formatCode="General">
                  <c:v>-0.103942955853634</c:v>
                </c:pt>
                <c:pt idx="25999" formatCode="General">
                  <c:v>-0.10071558679859199</c:v>
                </c:pt>
                <c:pt idx="26000" formatCode="General">
                  <c:v>-9.7740101993945297E-2</c:v>
                </c:pt>
                <c:pt idx="26001" formatCode="General">
                  <c:v>-9.5123427099649396E-2</c:v>
                </c:pt>
                <c:pt idx="26002" formatCode="General">
                  <c:v>-9.2984066947193605E-2</c:v>
                </c:pt>
                <c:pt idx="26003" formatCode="General">
                  <c:v>-9.16209758986124E-2</c:v>
                </c:pt>
                <c:pt idx="26004" formatCode="General">
                  <c:v>-9.1039685653064001E-2</c:v>
                </c:pt>
                <c:pt idx="26005" formatCode="General">
                  <c:v>-9.0881327680788701E-2</c:v>
                </c:pt>
                <c:pt idx="26006" formatCode="General">
                  <c:v>-9.0887606298871298E-2</c:v>
                </c:pt>
                <c:pt idx="26007" formatCode="General">
                  <c:v>-9.0842625845100999E-2</c:v>
                </c:pt>
                <c:pt idx="26008" formatCode="General">
                  <c:v>-9.0687400926509606E-2</c:v>
                </c:pt>
                <c:pt idx="26009" formatCode="General">
                  <c:v>-9.0417593649115099E-2</c:v>
                </c:pt>
                <c:pt idx="26010" formatCode="General">
                  <c:v>-9.0058205955581505E-2</c:v>
                </c:pt>
                <c:pt idx="26011" formatCode="General">
                  <c:v>-8.9570551662129599E-2</c:v>
                </c:pt>
                <c:pt idx="26012" formatCode="General">
                  <c:v>-8.9012588810523902E-2</c:v>
                </c:pt>
                <c:pt idx="26013" formatCode="General">
                  <c:v>-8.85135604257897E-2</c:v>
                </c:pt>
                <c:pt idx="26014" formatCode="General">
                  <c:v>-8.7903994397640697E-2</c:v>
                </c:pt>
                <c:pt idx="26015" formatCode="General">
                  <c:v>-8.6972540745372195E-2</c:v>
                </c:pt>
                <c:pt idx="26016" formatCode="General">
                  <c:v>-8.5638678077584698E-2</c:v>
                </c:pt>
                <c:pt idx="26017" formatCode="General">
                  <c:v>-8.3784014018204303E-2</c:v>
                </c:pt>
                <c:pt idx="26018" formatCode="General">
                  <c:v>-8.1341376702020296E-2</c:v>
                </c:pt>
                <c:pt idx="26019" formatCode="General">
                  <c:v>-7.8289869226096903E-2</c:v>
                </c:pt>
                <c:pt idx="26020" formatCode="General">
                  <c:v>-7.4744989680723004E-2</c:v>
                </c:pt>
                <c:pt idx="26021" formatCode="General">
                  <c:v>-7.1184905884217095E-2</c:v>
                </c:pt>
                <c:pt idx="26022" formatCode="General">
                  <c:v>-6.7776053932494806E-2</c:v>
                </c:pt>
                <c:pt idx="26023" formatCode="General">
                  <c:v>-6.43314067427391E-2</c:v>
                </c:pt>
                <c:pt idx="26024" formatCode="General">
                  <c:v>-6.0862487873570702E-2</c:v>
                </c:pt>
                <c:pt idx="26025" formatCode="General">
                  <c:v>-5.7375274077280103E-2</c:v>
                </c:pt>
                <c:pt idx="26026" formatCode="General">
                  <c:v>-5.3877418170464202E-2</c:v>
                </c:pt>
                <c:pt idx="26027" formatCode="General">
                  <c:v>-5.0408205089095201E-2</c:v>
                </c:pt>
                <c:pt idx="26028" formatCode="General">
                  <c:v>-4.70076033583142E-2</c:v>
                </c:pt>
                <c:pt idx="26029" formatCode="General">
                  <c:v>-4.3605454743759403E-2</c:v>
                </c:pt>
                <c:pt idx="26030" formatCode="General">
                  <c:v>-4.0176477074317297E-2</c:v>
                </c:pt>
                <c:pt idx="26031" formatCode="General">
                  <c:v>-3.6693055533372099E-2</c:v>
                </c:pt>
                <c:pt idx="26032" formatCode="General">
                  <c:v>-3.3137863534914998E-2</c:v>
                </c:pt>
                <c:pt idx="26033" formatCode="General">
                  <c:v>-2.9537253529138802E-2</c:v>
                </c:pt>
                <c:pt idx="26034" formatCode="General">
                  <c:v>-2.5828487158506799E-2</c:v>
                </c:pt>
                <c:pt idx="26035" formatCode="General">
                  <c:v>-2.1969435442862301E-2</c:v>
                </c:pt>
                <c:pt idx="26036" formatCode="General">
                  <c:v>-1.8045084033975201E-2</c:v>
                </c:pt>
                <c:pt idx="26037" formatCode="General">
                  <c:v>-1.41663432580072E-2</c:v>
                </c:pt>
                <c:pt idx="26038" formatCode="General">
                  <c:v>-1.04481368077745E-2</c:v>
                </c:pt>
                <c:pt idx="26039" formatCode="General">
                  <c:v>-7.2232366946754804E-3</c:v>
                </c:pt>
                <c:pt idx="26040" formatCode="General">
                  <c:v>-4.5004768627730299E-3</c:v>
                </c:pt>
                <c:pt idx="26041" formatCode="General">
                  <c:v>-2.0084069025246699E-3</c:v>
                </c:pt>
                <c:pt idx="26042" formatCode="General">
                  <c:v>4.2671878045294302E-4</c:v>
                </c:pt>
                <c:pt idx="26043" formatCode="General">
                  <c:v>3.1077270643268102E-3</c:v>
                </c:pt>
                <c:pt idx="26044" formatCode="General">
                  <c:v>5.6363623581998003E-3</c:v>
                </c:pt>
                <c:pt idx="26045" formatCode="General">
                  <c:v>7.7603184518484003E-3</c:v>
                </c:pt>
                <c:pt idx="26046" formatCode="General">
                  <c:v>9.8307325643630199E-3</c:v>
                </c:pt>
                <c:pt idx="26047" formatCode="General">
                  <c:v>1.18624711597708E-2</c:v>
                </c:pt>
                <c:pt idx="26048" formatCode="General">
                  <c:v>1.3894568145696E-2</c:v>
                </c:pt>
                <c:pt idx="26049" formatCode="General">
                  <c:v>1.59636940266808E-2</c:v>
                </c:pt>
                <c:pt idx="26050" formatCode="General">
                  <c:v>1.8128357920144899E-2</c:v>
                </c:pt>
                <c:pt idx="26051" formatCode="General">
                  <c:v>2.0406939345113999E-2</c:v>
                </c:pt>
                <c:pt idx="26052" formatCode="General">
                  <c:v>2.2780374271130201E-2</c:v>
                </c:pt>
                <c:pt idx="26053" formatCode="General">
                  <c:v>2.5212482270820399E-2</c:v>
                </c:pt>
                <c:pt idx="26054" formatCode="General">
                  <c:v>2.7651645767070399E-2</c:v>
                </c:pt>
                <c:pt idx="26055" formatCode="General">
                  <c:v>3.0174178291341901E-2</c:v>
                </c:pt>
                <c:pt idx="26056" formatCode="General">
                  <c:v>3.2801057051301999E-2</c:v>
                </c:pt>
                <c:pt idx="26057" formatCode="General">
                  <c:v>3.5190542038411501E-2</c:v>
                </c:pt>
                <c:pt idx="26058" formatCode="General">
                  <c:v>3.7347616384145299E-2</c:v>
                </c:pt>
                <c:pt idx="26059" formatCode="General">
                  <c:v>3.9588552214914301E-2</c:v>
                </c:pt>
                <c:pt idx="26060" formatCode="General">
                  <c:v>4.1928481498471101E-2</c:v>
                </c:pt>
                <c:pt idx="26061" formatCode="General">
                  <c:v>4.4354959074214398E-2</c:v>
                </c:pt>
                <c:pt idx="26062" formatCode="General">
                  <c:v>4.6896773587535502E-2</c:v>
                </c:pt>
                <c:pt idx="26063" formatCode="General">
                  <c:v>4.9545826647475297E-2</c:v>
                </c:pt>
                <c:pt idx="26064" formatCode="General">
                  <c:v>5.2257831014879998E-2</c:v>
                </c:pt>
                <c:pt idx="26065" formatCode="General">
                  <c:v>5.4980179165558703E-2</c:v>
                </c:pt>
                <c:pt idx="26066" formatCode="General">
                  <c:v>5.7669263381932297E-2</c:v>
                </c:pt>
                <c:pt idx="26067" formatCode="General">
                  <c:v>6.0341607518034898E-2</c:v>
                </c:pt>
                <c:pt idx="26068" formatCode="General">
                  <c:v>6.3012675894339301E-2</c:v>
                </c:pt>
                <c:pt idx="26069" formatCode="General">
                  <c:v>6.5671147232314098E-2</c:v>
                </c:pt>
                <c:pt idx="26070" formatCode="General">
                  <c:v>6.8305012746740099E-2</c:v>
                </c:pt>
                <c:pt idx="26071" formatCode="General">
                  <c:v>7.0903402490647999E-2</c:v>
                </c:pt>
                <c:pt idx="26072" formatCode="General">
                  <c:v>7.3449126288434904E-2</c:v>
                </c:pt>
                <c:pt idx="26073" formatCode="General">
                  <c:v>7.5906951638181494E-2</c:v>
                </c:pt>
                <c:pt idx="26074" formatCode="General">
                  <c:v>7.8317555520103999E-2</c:v>
                </c:pt>
                <c:pt idx="26075" formatCode="General">
                  <c:v>8.0657463280665004E-2</c:v>
                </c:pt>
                <c:pt idx="26076" formatCode="General">
                  <c:v>8.2549487212037295E-2</c:v>
                </c:pt>
                <c:pt idx="26077" formatCode="General">
                  <c:v>8.3991920151339799E-2</c:v>
                </c:pt>
                <c:pt idx="26078" formatCode="General">
                  <c:v>8.5347016823644206E-2</c:v>
                </c:pt>
                <c:pt idx="26079" formatCode="General">
                  <c:v>8.6683422744147795E-2</c:v>
                </c:pt>
                <c:pt idx="26080" formatCode="General">
                  <c:v>8.8061118980971298E-2</c:v>
                </c:pt>
                <c:pt idx="26081" formatCode="General">
                  <c:v>8.9607191267305597E-2</c:v>
                </c:pt>
                <c:pt idx="26082" formatCode="General">
                  <c:v>9.1358259171207101E-2</c:v>
                </c:pt>
                <c:pt idx="26083" formatCode="General">
                  <c:v>9.3241336150278797E-2</c:v>
                </c:pt>
                <c:pt idx="26084" formatCode="General">
                  <c:v>9.5269052734132401E-2</c:v>
                </c:pt>
                <c:pt idx="26085" formatCode="General">
                  <c:v>9.7491988137503705E-2</c:v>
                </c:pt>
                <c:pt idx="26086" formatCode="General">
                  <c:v>9.9898354045830196E-2</c:v>
                </c:pt>
                <c:pt idx="26087" formatCode="General">
                  <c:v>0.102469044173469</c:v>
                </c:pt>
                <c:pt idx="26088" formatCode="General">
                  <c:v>0.105162236200075</c:v>
                </c:pt>
                <c:pt idx="26089" formatCode="General">
                  <c:v>0.10786801049438299</c:v>
                </c:pt>
                <c:pt idx="26090" formatCode="General">
                  <c:v>0.110508489017522</c:v>
                </c:pt>
                <c:pt idx="26091" formatCode="General">
                  <c:v>0.113152774398592</c:v>
                </c:pt>
                <c:pt idx="26092" formatCode="General">
                  <c:v>0.11585329413275799</c:v>
                </c:pt>
                <c:pt idx="26093" formatCode="General">
                  <c:v>0.118423183916231</c:v>
                </c:pt>
                <c:pt idx="26094" formatCode="General">
                  <c:v>0.120467226657497</c:v>
                </c:pt>
                <c:pt idx="26095" formatCode="General">
                  <c:v>0.122135236368169</c:v>
                </c:pt>
                <c:pt idx="26096" formatCode="General">
                  <c:v>0.123779825701461</c:v>
                </c:pt>
                <c:pt idx="26097" formatCode="General">
                  <c:v>0.12533951829194601</c:v>
                </c:pt>
                <c:pt idx="26098" formatCode="General">
                  <c:v>0.12675524610799399</c:v>
                </c:pt>
                <c:pt idx="26099" formatCode="General">
                  <c:v>0.12808054883495101</c:v>
                </c:pt>
                <c:pt idx="26100" formatCode="General">
                  <c:v>0.12939459297174699</c:v>
                </c:pt>
                <c:pt idx="26101" formatCode="General">
                  <c:v>0.13076166630461</c:v>
                </c:pt>
                <c:pt idx="26102" formatCode="General">
                  <c:v>0.132240692155429</c:v>
                </c:pt>
                <c:pt idx="26103" formatCode="General">
                  <c:v>0.133743964998845</c:v>
                </c:pt>
                <c:pt idx="26104" formatCode="General">
                  <c:v>0.13508096530260899</c:v>
                </c:pt>
                <c:pt idx="26105" formatCode="General">
                  <c:v>0.136111759309267</c:v>
                </c:pt>
                <c:pt idx="26106" formatCode="General">
                  <c:v>0.13691086983934</c:v>
                </c:pt>
                <c:pt idx="26107" formatCode="General">
                  <c:v>0.13753712977374</c:v>
                </c:pt>
                <c:pt idx="26108" formatCode="General">
                  <c:v>0.13790761452828801</c:v>
                </c:pt>
                <c:pt idx="26109" formatCode="General">
                  <c:v>0.138024279311797</c:v>
                </c:pt>
                <c:pt idx="26110" formatCode="General">
                  <c:v>0.13798160533592599</c:v>
                </c:pt>
                <c:pt idx="26111" formatCode="General">
                  <c:v>0.13773287029699399</c:v>
                </c:pt>
                <c:pt idx="26112" formatCode="General">
                  <c:v>0.137043799620087</c:v>
                </c:pt>
                <c:pt idx="26113" formatCode="General">
                  <c:v>0.13614475634496401</c:v>
                </c:pt>
                <c:pt idx="26114" formatCode="General">
                  <c:v>0.135401391424672</c:v>
                </c:pt>
                <c:pt idx="26115" formatCode="General">
                  <c:v>0.13490409769779799</c:v>
                </c:pt>
                <c:pt idx="26116" formatCode="General">
                  <c:v>0.13481516501643601</c:v>
                </c:pt>
                <c:pt idx="26117" formatCode="General">
                  <c:v>0.13511683212213199</c:v>
                </c:pt>
                <c:pt idx="26118" formatCode="General">
                  <c:v>0.13569213940489</c:v>
                </c:pt>
                <c:pt idx="26119" formatCode="General">
                  <c:v>0.13651554471105601</c:v>
                </c:pt>
                <c:pt idx="26120" formatCode="General">
                  <c:v>0.137631149300498</c:v>
                </c:pt>
                <c:pt idx="26121" formatCode="General">
                  <c:v>0.139035396325043</c:v>
                </c:pt>
                <c:pt idx="26122" formatCode="General">
                  <c:v>0.140570544877437</c:v>
                </c:pt>
                <c:pt idx="26123" formatCode="General">
                  <c:v>0.142018773476626</c:v>
                </c:pt>
                <c:pt idx="26124" formatCode="General">
                  <c:v>0.14328358327405</c:v>
                </c:pt>
                <c:pt idx="26125" formatCode="General">
                  <c:v>0.14438246696875801</c:v>
                </c:pt>
                <c:pt idx="26126" formatCode="General">
                  <c:v>0.145323054154083</c:v>
                </c:pt>
                <c:pt idx="26127" formatCode="General">
                  <c:v>0.14606696948575401</c:v>
                </c:pt>
                <c:pt idx="26128" formatCode="General">
                  <c:v>0.146619142480264</c:v>
                </c:pt>
                <c:pt idx="26129" formatCode="General">
                  <c:v>0.14684162995296901</c:v>
                </c:pt>
                <c:pt idx="26130" formatCode="General">
                  <c:v>0.14637139172668401</c:v>
                </c:pt>
                <c:pt idx="26131" formatCode="General">
                  <c:v>0.14529524521026299</c:v>
                </c:pt>
                <c:pt idx="26132" formatCode="General">
                  <c:v>0.14397993766043499</c:v>
                </c:pt>
                <c:pt idx="26133" formatCode="General">
                  <c:v>0.142594832188978</c:v>
                </c:pt>
                <c:pt idx="26134" formatCode="General">
                  <c:v>0.14117388930275299</c:v>
                </c:pt>
                <c:pt idx="26135" formatCode="General">
                  <c:v>0.139710183297544</c:v>
                </c:pt>
                <c:pt idx="26136" formatCode="General">
                  <c:v>0.138169433172256</c:v>
                </c:pt>
                <c:pt idx="26137" formatCode="General">
                  <c:v>0.13646995083566399</c:v>
                </c:pt>
                <c:pt idx="26138" formatCode="General">
                  <c:v>0.13463058696653099</c:v>
                </c:pt>
                <c:pt idx="26139" formatCode="General">
                  <c:v>0.13272998636320499</c:v>
                </c:pt>
                <c:pt idx="26140" formatCode="General">
                  <c:v>0.13085982650601699</c:v>
                </c:pt>
                <c:pt idx="26141" formatCode="General">
                  <c:v>0.129071968571736</c:v>
                </c:pt>
                <c:pt idx="26142" formatCode="General">
                  <c:v>0.12737525115098</c:v>
                </c:pt>
                <c:pt idx="26143" formatCode="General">
                  <c:v>0.125742776447126</c:v>
                </c:pt>
                <c:pt idx="26144" formatCode="General">
                  <c:v>0.124171354162693</c:v>
                </c:pt>
                <c:pt idx="26145" formatCode="General">
                  <c:v>0.122709121322725</c:v>
                </c:pt>
                <c:pt idx="26146" formatCode="General">
                  <c:v>0.121434249265492</c:v>
                </c:pt>
                <c:pt idx="26147" formatCode="General">
                  <c:v>0.12015226863845301</c:v>
                </c:pt>
                <c:pt idx="26148" formatCode="General">
                  <c:v>0.118490587327212</c:v>
                </c:pt>
                <c:pt idx="26149" formatCode="General">
                  <c:v>0.116558930811482</c:v>
                </c:pt>
                <c:pt idx="26150" formatCode="General">
                  <c:v>0.114552520442538</c:v>
                </c:pt>
                <c:pt idx="26151" formatCode="General">
                  <c:v>0.112438559245796</c:v>
                </c:pt>
                <c:pt idx="26152" formatCode="General">
                  <c:v>0.110232834913426</c:v>
                </c:pt>
                <c:pt idx="26153" formatCode="General">
                  <c:v>0.10794002285924099</c:v>
                </c:pt>
                <c:pt idx="26154" formatCode="General">
                  <c:v>0.10558957440055899</c:v>
                </c:pt>
                <c:pt idx="26155" formatCode="General">
                  <c:v>0.10319954312978</c:v>
                </c:pt>
                <c:pt idx="26156" formatCode="General">
                  <c:v>0.10072053282986999</c:v>
                </c:pt>
                <c:pt idx="26157" formatCode="General">
                  <c:v>9.8121819532639307E-2</c:v>
                </c:pt>
                <c:pt idx="26158" formatCode="General">
                  <c:v>9.5394162228526702E-2</c:v>
                </c:pt>
                <c:pt idx="26159" formatCode="General">
                  <c:v>9.2539803906660195E-2</c:v>
                </c:pt>
                <c:pt idx="26160" formatCode="General">
                  <c:v>8.9635193732089904E-2</c:v>
                </c:pt>
                <c:pt idx="26161" formatCode="General">
                  <c:v>8.6699039120334997E-2</c:v>
                </c:pt>
                <c:pt idx="26162" formatCode="General">
                  <c:v>8.3682983223020702E-2</c:v>
                </c:pt>
                <c:pt idx="26163" formatCode="General">
                  <c:v>8.0614528388295401E-2</c:v>
                </c:pt>
                <c:pt idx="26164" formatCode="General">
                  <c:v>7.7573660220701293E-2</c:v>
                </c:pt>
                <c:pt idx="26165" formatCode="General">
                  <c:v>7.4267378098221606E-2</c:v>
                </c:pt>
                <c:pt idx="26166" formatCode="General">
                  <c:v>7.0405178239394198E-2</c:v>
                </c:pt>
                <c:pt idx="26167" formatCode="General">
                  <c:v>6.6320979094145804E-2</c:v>
                </c:pt>
                <c:pt idx="26168" formatCode="General">
                  <c:v>6.2339074782862297E-2</c:v>
                </c:pt>
                <c:pt idx="26169" formatCode="General">
                  <c:v>5.8609209537351201E-2</c:v>
                </c:pt>
                <c:pt idx="26170" formatCode="General">
                  <c:v>5.5251908964479401E-2</c:v>
                </c:pt>
                <c:pt idx="26171" formatCode="General">
                  <c:v>5.2271826576822E-2</c:v>
                </c:pt>
                <c:pt idx="26172" formatCode="General">
                  <c:v>4.9598616834823903E-2</c:v>
                </c:pt>
                <c:pt idx="26173" formatCode="General">
                  <c:v>4.7142732260111203E-2</c:v>
                </c:pt>
                <c:pt idx="26174" formatCode="General">
                  <c:v>4.4909025670116502E-2</c:v>
                </c:pt>
                <c:pt idx="26175" formatCode="General">
                  <c:v>4.2899550759046799E-2</c:v>
                </c:pt>
                <c:pt idx="26176" formatCode="General">
                  <c:v>4.10740387322934E-2</c:v>
                </c:pt>
                <c:pt idx="26177" formatCode="General">
                  <c:v>3.93893908233625E-2</c:v>
                </c:pt>
                <c:pt idx="26178" formatCode="General">
                  <c:v>3.7821877364539402E-2</c:v>
                </c:pt>
                <c:pt idx="26179" formatCode="General">
                  <c:v>3.6344551594477199E-2</c:v>
                </c:pt>
                <c:pt idx="26180" formatCode="General">
                  <c:v>3.4866840155942498E-2</c:v>
                </c:pt>
                <c:pt idx="26181" formatCode="General">
                  <c:v>3.3301980960458603E-2</c:v>
                </c:pt>
                <c:pt idx="26182" formatCode="General">
                  <c:v>3.1676489110222403E-2</c:v>
                </c:pt>
                <c:pt idx="26183" formatCode="General">
                  <c:v>2.9706978690766599E-2</c:v>
                </c:pt>
                <c:pt idx="26184" formatCode="General">
                  <c:v>2.7108483918041399E-2</c:v>
                </c:pt>
                <c:pt idx="26185" formatCode="General">
                  <c:v>2.41397556204513E-2</c:v>
                </c:pt>
                <c:pt idx="26186" formatCode="General">
                  <c:v>2.10128686728514E-2</c:v>
                </c:pt>
                <c:pt idx="26187" formatCode="General">
                  <c:v>1.7764016782961502E-2</c:v>
                </c:pt>
                <c:pt idx="26188" formatCode="General">
                  <c:v>1.43856973505275E-2</c:v>
                </c:pt>
                <c:pt idx="26189" formatCode="General">
                  <c:v>1.08860667203483E-2</c:v>
                </c:pt>
                <c:pt idx="26190" formatCode="General">
                  <c:v>7.3078669385643596E-3</c:v>
                </c:pt>
                <c:pt idx="26191" formatCode="General">
                  <c:v>3.6611657134315999E-3</c:v>
                </c:pt>
                <c:pt idx="26192">
                  <c:v>-4.2650819660222203E-6</c:v>
                </c:pt>
                <c:pt idx="26193" formatCode="General">
                  <c:v>-3.66376894472518E-3</c:v>
                </c:pt>
                <c:pt idx="26194" formatCode="General">
                  <c:v>-7.3251955001524703E-3</c:v>
                </c:pt>
                <c:pt idx="26195" formatCode="General">
                  <c:v>-1.09988506087961E-2</c:v>
                </c:pt>
                <c:pt idx="26196" formatCode="General">
                  <c:v>-1.46753769050273E-2</c:v>
                </c:pt>
                <c:pt idx="26197" formatCode="General">
                  <c:v>-1.83323967414947E-2</c:v>
                </c:pt>
                <c:pt idx="26198" formatCode="General">
                  <c:v>-2.20516662161328E-2</c:v>
                </c:pt>
                <c:pt idx="26199" formatCode="General">
                  <c:v>-2.59829647029328E-2</c:v>
                </c:pt>
                <c:pt idx="26200" formatCode="General">
                  <c:v>-3.0048178706925398E-2</c:v>
                </c:pt>
                <c:pt idx="26201" formatCode="General">
                  <c:v>-3.4308969195646702E-2</c:v>
                </c:pt>
                <c:pt idx="26202" formatCode="General">
                  <c:v>-3.8816460940189201E-2</c:v>
                </c:pt>
                <c:pt idx="26203" formatCode="General">
                  <c:v>-4.32625118653562E-2</c:v>
                </c:pt>
                <c:pt idx="26204" formatCode="General">
                  <c:v>-4.7523090200386302E-2</c:v>
                </c:pt>
                <c:pt idx="26205" formatCode="General">
                  <c:v>-5.15790267933895E-2</c:v>
                </c:pt>
                <c:pt idx="26206" formatCode="General">
                  <c:v>-5.5343811793671503E-2</c:v>
                </c:pt>
                <c:pt idx="26207" formatCode="General">
                  <c:v>-5.8748474467250698E-2</c:v>
                </c:pt>
                <c:pt idx="26208" formatCode="General">
                  <c:v>-6.1831908368111199E-2</c:v>
                </c:pt>
                <c:pt idx="26209" formatCode="General">
                  <c:v>-6.4595394798112604E-2</c:v>
                </c:pt>
                <c:pt idx="26210" formatCode="General">
                  <c:v>-6.6989912891088702E-2</c:v>
                </c:pt>
                <c:pt idx="26211" formatCode="General">
                  <c:v>-6.9025035239842297E-2</c:v>
                </c:pt>
                <c:pt idx="26212" formatCode="General">
                  <c:v>-7.07934377314762E-2</c:v>
                </c:pt>
                <c:pt idx="26213" formatCode="General">
                  <c:v>-7.2418503970798395E-2</c:v>
                </c:pt>
                <c:pt idx="26214" formatCode="General">
                  <c:v>-7.3886893646708598E-2</c:v>
                </c:pt>
                <c:pt idx="26215" formatCode="General">
                  <c:v>-7.5190202981711099E-2</c:v>
                </c:pt>
                <c:pt idx="26216" formatCode="General">
                  <c:v>-7.6432729887397896E-2</c:v>
                </c:pt>
                <c:pt idx="26217" formatCode="General">
                  <c:v>-7.7710794174659995E-2</c:v>
                </c:pt>
                <c:pt idx="26218" formatCode="General">
                  <c:v>-7.9448063110831205E-2</c:v>
                </c:pt>
                <c:pt idx="26219" formatCode="General">
                  <c:v>-8.1863330303496101E-2</c:v>
                </c:pt>
                <c:pt idx="26220" formatCode="General">
                  <c:v>-8.46711558386119E-2</c:v>
                </c:pt>
                <c:pt idx="26221" formatCode="General">
                  <c:v>-8.7739398793837006E-2</c:v>
                </c:pt>
                <c:pt idx="26222" formatCode="General">
                  <c:v>-9.1001381860735503E-2</c:v>
                </c:pt>
                <c:pt idx="26223" formatCode="General">
                  <c:v>-9.4373549042229804E-2</c:v>
                </c:pt>
                <c:pt idx="26224" formatCode="General">
                  <c:v>-9.7856311749329905E-2</c:v>
                </c:pt>
                <c:pt idx="26225" formatCode="General">
                  <c:v>-0.101500955315356</c:v>
                </c:pt>
                <c:pt idx="26226" formatCode="General">
                  <c:v>-0.10527562863015701</c:v>
                </c:pt>
                <c:pt idx="26227" formatCode="General">
                  <c:v>-0.10894799256514399</c:v>
                </c:pt>
                <c:pt idx="26228" formatCode="General">
                  <c:v>-0.112236721826113</c:v>
                </c:pt>
                <c:pt idx="26229" formatCode="General">
                  <c:v>-0.11498564449566701</c:v>
                </c:pt>
                <c:pt idx="26230" formatCode="General">
                  <c:v>-0.117140930018774</c:v>
                </c:pt>
                <c:pt idx="26231" formatCode="General">
                  <c:v>-0.11868824092862899</c:v>
                </c:pt>
                <c:pt idx="26232" formatCode="General">
                  <c:v>-0.11963746078432</c:v>
                </c:pt>
                <c:pt idx="26233" formatCode="General">
                  <c:v>-0.12010993021878399</c:v>
                </c:pt>
                <c:pt idx="26234" formatCode="General">
                  <c:v>-0.120178276189565</c:v>
                </c:pt>
                <c:pt idx="26235" formatCode="General">
                  <c:v>-0.11991214052138401</c:v>
                </c:pt>
                <c:pt idx="26236" formatCode="General">
                  <c:v>-0.119429104496489</c:v>
                </c:pt>
                <c:pt idx="26237" formatCode="General">
                  <c:v>-0.119227125369729</c:v>
                </c:pt>
                <c:pt idx="26238" formatCode="General">
                  <c:v>-0.119476997688648</c:v>
                </c:pt>
                <c:pt idx="26239" formatCode="General">
                  <c:v>-0.119879772313566</c:v>
                </c:pt>
                <c:pt idx="26240" formatCode="General">
                  <c:v>-0.120422059335333</c:v>
                </c:pt>
                <c:pt idx="26241" formatCode="General">
                  <c:v>-0.121152801092538</c:v>
                </c:pt>
                <c:pt idx="26242" formatCode="General">
                  <c:v>-0.122021892233936</c:v>
                </c:pt>
                <c:pt idx="26243" formatCode="General">
                  <c:v>-0.123014085179145</c:v>
                </c:pt>
                <c:pt idx="26244" formatCode="General">
                  <c:v>-0.124295762972941</c:v>
                </c:pt>
                <c:pt idx="26245" formatCode="General">
                  <c:v>-0.125915381769067</c:v>
                </c:pt>
                <c:pt idx="26246" formatCode="General">
                  <c:v>-0.12782153780945901</c:v>
                </c:pt>
                <c:pt idx="26247" formatCode="General">
                  <c:v>-0.12999480559083301</c:v>
                </c:pt>
                <c:pt idx="26248" formatCode="General">
                  <c:v>-0.13232594910825399</c:v>
                </c:pt>
                <c:pt idx="26249" formatCode="General">
                  <c:v>-0.13459453057881299</c:v>
                </c:pt>
                <c:pt idx="26250" formatCode="General">
                  <c:v>-0.13673802966541701</c:v>
                </c:pt>
                <c:pt idx="26251" formatCode="General">
                  <c:v>-0.13876142226941199</c:v>
                </c:pt>
                <c:pt idx="26252" formatCode="General">
                  <c:v>-0.140567399455408</c:v>
                </c:pt>
                <c:pt idx="26253" formatCode="General">
                  <c:v>-0.14206041688436599</c:v>
                </c:pt>
                <c:pt idx="26254" formatCode="General">
                  <c:v>-0.14355364529770401</c:v>
                </c:pt>
                <c:pt idx="26255" formatCode="General">
                  <c:v>-0.14503522023797599</c:v>
                </c:pt>
                <c:pt idx="26256" formatCode="General">
                  <c:v>-0.14609047087687099</c:v>
                </c:pt>
                <c:pt idx="26257" formatCode="General">
                  <c:v>-0.146692558824809</c:v>
                </c:pt>
                <c:pt idx="26258" formatCode="General">
                  <c:v>-0.14690503534419999</c:v>
                </c:pt>
                <c:pt idx="26259" formatCode="General">
                  <c:v>-0.14665725202905899</c:v>
                </c:pt>
                <c:pt idx="26260" formatCode="General">
                  <c:v>-0.14586349956851699</c:v>
                </c:pt>
                <c:pt idx="26261" formatCode="General">
                  <c:v>-0.14454301813948001</c:v>
                </c:pt>
                <c:pt idx="26262" formatCode="General">
                  <c:v>-0.142747464944212</c:v>
                </c:pt>
                <c:pt idx="26263" formatCode="General">
                  <c:v>-0.140605019669714</c:v>
                </c:pt>
                <c:pt idx="26264" formatCode="General">
                  <c:v>-0.138293967546573</c:v>
                </c:pt>
                <c:pt idx="26265" formatCode="General">
                  <c:v>-0.13597229775670799</c:v>
                </c:pt>
                <c:pt idx="26266" formatCode="General">
                  <c:v>-0.13370289129035601</c:v>
                </c:pt>
                <c:pt idx="26267" formatCode="General">
                  <c:v>-0.13161188312489799</c:v>
                </c:pt>
                <c:pt idx="26268" formatCode="General">
                  <c:v>-0.12985968540548001</c:v>
                </c:pt>
                <c:pt idx="26269" formatCode="General">
                  <c:v>-0.128535111404251</c:v>
                </c:pt>
                <c:pt idx="26270" formatCode="General">
                  <c:v>-0.12764251549300801</c:v>
                </c:pt>
                <c:pt idx="26271" formatCode="General">
                  <c:v>-0.12724800057065</c:v>
                </c:pt>
                <c:pt idx="26272" formatCode="General">
                  <c:v>-0.12766715357316899</c:v>
                </c:pt>
                <c:pt idx="26273" formatCode="General">
                  <c:v>-0.128777372801512</c:v>
                </c:pt>
                <c:pt idx="26274" formatCode="General">
                  <c:v>-0.13017801473679599</c:v>
                </c:pt>
                <c:pt idx="26275" formatCode="General">
                  <c:v>-0.131744179677308</c:v>
                </c:pt>
                <c:pt idx="26276" formatCode="General">
                  <c:v>-0.13331923938488899</c:v>
                </c:pt>
                <c:pt idx="26277" formatCode="General">
                  <c:v>-0.13478544797679401</c:v>
                </c:pt>
                <c:pt idx="26278" formatCode="General">
                  <c:v>-0.13601785642835801</c:v>
                </c:pt>
                <c:pt idx="26279" formatCode="General">
                  <c:v>-0.13686926796020699</c:v>
                </c:pt>
                <c:pt idx="26280" formatCode="General">
                  <c:v>-0.137262767509267</c:v>
                </c:pt>
                <c:pt idx="26281" formatCode="General">
                  <c:v>-0.13724168994601399</c:v>
                </c:pt>
                <c:pt idx="26282" formatCode="General">
                  <c:v>-0.136775005211933</c:v>
                </c:pt>
                <c:pt idx="26283" formatCode="General">
                  <c:v>-0.135791294274582</c:v>
                </c:pt>
                <c:pt idx="26284" formatCode="General">
                  <c:v>-0.13429074290246701</c:v>
                </c:pt>
                <c:pt idx="26285" formatCode="General">
                  <c:v>-0.13227358429932701</c:v>
                </c:pt>
                <c:pt idx="26286" formatCode="General">
                  <c:v>-0.129807699177033</c:v>
                </c:pt>
                <c:pt idx="26287" formatCode="General">
                  <c:v>-0.126960442498434</c:v>
                </c:pt>
                <c:pt idx="26288" formatCode="General">
                  <c:v>-0.12386265931976601</c:v>
                </c:pt>
                <c:pt idx="26289" formatCode="General">
                  <c:v>-0.120640486516275</c:v>
                </c:pt>
                <c:pt idx="26290" formatCode="General">
                  <c:v>-0.11766368301586599</c:v>
                </c:pt>
                <c:pt idx="26291" formatCode="General">
                  <c:v>-0.115062857087824</c:v>
                </c:pt>
                <c:pt idx="26292" formatCode="General">
                  <c:v>-0.112530892423746</c:v>
                </c:pt>
                <c:pt idx="26293" formatCode="General">
                  <c:v>-0.110005965051977</c:v>
                </c:pt>
                <c:pt idx="26294" formatCode="General">
                  <c:v>-0.1075355011652</c:v>
                </c:pt>
                <c:pt idx="26295" formatCode="General">
                  <c:v>-0.105220782545349</c:v>
                </c:pt>
                <c:pt idx="26296" formatCode="General">
                  <c:v>-0.103064393171549</c:v>
                </c:pt>
                <c:pt idx="26297" formatCode="General">
                  <c:v>-0.100967084960448</c:v>
                </c:pt>
                <c:pt idx="26298" formatCode="General">
                  <c:v>-9.8834513734672697E-2</c:v>
                </c:pt>
                <c:pt idx="26299" formatCode="General">
                  <c:v>-9.6603715103659699E-2</c:v>
                </c:pt>
                <c:pt idx="26300" formatCode="General">
                  <c:v>-9.4275644027839195E-2</c:v>
                </c:pt>
                <c:pt idx="26301" formatCode="General">
                  <c:v>-9.1902870815945101E-2</c:v>
                </c:pt>
                <c:pt idx="26302" formatCode="General">
                  <c:v>-8.9495975761122101E-2</c:v>
                </c:pt>
                <c:pt idx="26303" formatCode="General">
                  <c:v>-8.7019189724882498E-2</c:v>
                </c:pt>
                <c:pt idx="26304" formatCode="General">
                  <c:v>-8.4378714083197096E-2</c:v>
                </c:pt>
                <c:pt idx="26305" formatCode="General">
                  <c:v>-8.1400511327804306E-2</c:v>
                </c:pt>
                <c:pt idx="26306" formatCode="General">
                  <c:v>-7.8059724672312703E-2</c:v>
                </c:pt>
                <c:pt idx="26307" formatCode="General">
                  <c:v>-7.4531321225724298E-2</c:v>
                </c:pt>
                <c:pt idx="26308" formatCode="General">
                  <c:v>-7.1252155520415E-2</c:v>
                </c:pt>
                <c:pt idx="26309" formatCode="General">
                  <c:v>-6.8364288682332505E-2</c:v>
                </c:pt>
                <c:pt idx="26310" formatCode="General">
                  <c:v>-6.5586901463967395E-2</c:v>
                </c:pt>
                <c:pt idx="26311" formatCode="General">
                  <c:v>-6.2869802982371006E-2</c:v>
                </c:pt>
                <c:pt idx="26312" formatCode="General">
                  <c:v>-6.0261042049071997E-2</c:v>
                </c:pt>
                <c:pt idx="26313" formatCode="General">
                  <c:v>-5.7787897169413197E-2</c:v>
                </c:pt>
                <c:pt idx="26314" formatCode="General">
                  <c:v>-5.5373697653706297E-2</c:v>
                </c:pt>
                <c:pt idx="26315" formatCode="General">
                  <c:v>-5.2956588605190098E-2</c:v>
                </c:pt>
                <c:pt idx="26316" formatCode="General">
                  <c:v>-5.05938972034847E-2</c:v>
                </c:pt>
                <c:pt idx="26317" formatCode="General">
                  <c:v>-4.8400957749693899E-2</c:v>
                </c:pt>
                <c:pt idx="26318" formatCode="General">
                  <c:v>-4.6472548860893297E-2</c:v>
                </c:pt>
                <c:pt idx="26319" formatCode="General">
                  <c:v>-4.47147176650219E-2</c:v>
                </c:pt>
                <c:pt idx="26320" formatCode="General">
                  <c:v>-4.30415074032406E-2</c:v>
                </c:pt>
                <c:pt idx="26321" formatCode="General">
                  <c:v>-4.14268916737634E-2</c:v>
                </c:pt>
                <c:pt idx="26322" formatCode="General">
                  <c:v>-3.9811952347504502E-2</c:v>
                </c:pt>
                <c:pt idx="26323" formatCode="General">
                  <c:v>-3.81016776952443E-2</c:v>
                </c:pt>
                <c:pt idx="26324" formatCode="General">
                  <c:v>-3.6214353251548398E-2</c:v>
                </c:pt>
                <c:pt idx="26325" formatCode="General">
                  <c:v>-3.4095953294487197E-2</c:v>
                </c:pt>
                <c:pt idx="26326" formatCode="General">
                  <c:v>-3.1946050985147599E-2</c:v>
                </c:pt>
                <c:pt idx="26327" formatCode="General">
                  <c:v>-2.9999661407457599E-2</c:v>
                </c:pt>
                <c:pt idx="26328" formatCode="General">
                  <c:v>-2.80705583654846E-2</c:v>
                </c:pt>
                <c:pt idx="26329" formatCode="General">
                  <c:v>-2.60504503224353E-2</c:v>
                </c:pt>
                <c:pt idx="26330" formatCode="General">
                  <c:v>-2.3959176070850699E-2</c:v>
                </c:pt>
                <c:pt idx="26331" formatCode="General">
                  <c:v>-2.1760932496906599E-2</c:v>
                </c:pt>
                <c:pt idx="26332" formatCode="General">
                  <c:v>-1.9482939078276799E-2</c:v>
                </c:pt>
                <c:pt idx="26333" formatCode="General">
                  <c:v>-1.7106115506299702E-2</c:v>
                </c:pt>
                <c:pt idx="26334" formatCode="General">
                  <c:v>-1.4588359698065699E-2</c:v>
                </c:pt>
                <c:pt idx="26335" formatCode="General">
                  <c:v>-1.20460591375657E-2</c:v>
                </c:pt>
                <c:pt idx="26336" formatCode="General">
                  <c:v>-9.7475123970653596E-3</c:v>
                </c:pt>
                <c:pt idx="26337" formatCode="General">
                  <c:v>-7.8512258564809104E-3</c:v>
                </c:pt>
                <c:pt idx="26338" formatCode="General">
                  <c:v>-6.3091211081024003E-3</c:v>
                </c:pt>
                <c:pt idx="26339" formatCode="General">
                  <c:v>-5.0266965400796396E-3</c:v>
                </c:pt>
                <c:pt idx="26340" formatCode="General">
                  <c:v>-3.8815739859894799E-3</c:v>
                </c:pt>
                <c:pt idx="26341" formatCode="General">
                  <c:v>-2.6693884611639599E-3</c:v>
                </c:pt>
                <c:pt idx="26342" formatCode="General">
                  <c:v>-1.21497665938602E-3</c:v>
                </c:pt>
                <c:pt idx="26343" formatCode="General">
                  <c:v>5.6587158035811304E-4</c:v>
                </c:pt>
                <c:pt idx="26344" formatCode="General">
                  <c:v>2.4733787947009899E-3</c:v>
                </c:pt>
                <c:pt idx="26345" formatCode="General">
                  <c:v>4.19803787408263E-3</c:v>
                </c:pt>
                <c:pt idx="26346" formatCode="General">
                  <c:v>5.9700641184279703E-3</c:v>
                </c:pt>
                <c:pt idx="26347" formatCode="General">
                  <c:v>8.1292829990271698E-3</c:v>
                </c:pt>
                <c:pt idx="26348" formatCode="General">
                  <c:v>1.0770626562320499E-2</c:v>
                </c:pt>
                <c:pt idx="26349" formatCode="General">
                  <c:v>1.39446349959578E-2</c:v>
                </c:pt>
                <c:pt idx="26350" formatCode="General">
                  <c:v>1.7617070071826502E-2</c:v>
                </c:pt>
                <c:pt idx="26351" formatCode="General">
                  <c:v>2.1699929779455399E-2</c:v>
                </c:pt>
                <c:pt idx="26352" formatCode="General">
                  <c:v>2.6048682007276901E-2</c:v>
                </c:pt>
                <c:pt idx="26353" formatCode="General">
                  <c:v>3.0498139657019401E-2</c:v>
                </c:pt>
                <c:pt idx="26354" formatCode="General">
                  <c:v>3.4959893788692901E-2</c:v>
                </c:pt>
                <c:pt idx="26355" formatCode="General">
                  <c:v>3.93536876251568E-2</c:v>
                </c:pt>
                <c:pt idx="26356" formatCode="General">
                  <c:v>4.35064447094521E-2</c:v>
                </c:pt>
                <c:pt idx="26357" formatCode="General">
                  <c:v>4.7312638351174802E-2</c:v>
                </c:pt>
                <c:pt idx="26358" formatCode="General">
                  <c:v>5.07721299253217E-2</c:v>
                </c:pt>
                <c:pt idx="26359" formatCode="General">
                  <c:v>5.3907457551610603E-2</c:v>
                </c:pt>
                <c:pt idx="26360" formatCode="General">
                  <c:v>5.6661896647136702E-2</c:v>
                </c:pt>
                <c:pt idx="26361" formatCode="General">
                  <c:v>5.8994543374413302E-2</c:v>
                </c:pt>
                <c:pt idx="26362" formatCode="General">
                  <c:v>6.0832783632786797E-2</c:v>
                </c:pt>
                <c:pt idx="26363" formatCode="General">
                  <c:v>6.1856350877953603E-2</c:v>
                </c:pt>
                <c:pt idx="26364" formatCode="General">
                  <c:v>6.2251786154913898E-2</c:v>
                </c:pt>
                <c:pt idx="26365" formatCode="General">
                  <c:v>6.2483076779129898E-2</c:v>
                </c:pt>
                <c:pt idx="26366" formatCode="General">
                  <c:v>6.2579530327780603E-2</c:v>
                </c:pt>
                <c:pt idx="26367" formatCode="General">
                  <c:v>6.2545531773961896E-2</c:v>
                </c:pt>
                <c:pt idx="26368" formatCode="General">
                  <c:v>6.2461908731958497E-2</c:v>
                </c:pt>
                <c:pt idx="26369" formatCode="General">
                  <c:v>6.2442489635359803E-2</c:v>
                </c:pt>
                <c:pt idx="26370" formatCode="General">
                  <c:v>6.2621974217850901E-2</c:v>
                </c:pt>
                <c:pt idx="26371" formatCode="General">
                  <c:v>6.3089609606645197E-2</c:v>
                </c:pt>
                <c:pt idx="26372" formatCode="General">
                  <c:v>6.3857004432237199E-2</c:v>
                </c:pt>
                <c:pt idx="26373" formatCode="General">
                  <c:v>6.4908839860451401E-2</c:v>
                </c:pt>
                <c:pt idx="26374" formatCode="General">
                  <c:v>6.6189081934522206E-2</c:v>
                </c:pt>
                <c:pt idx="26375" formatCode="General">
                  <c:v>6.7712975325363495E-2</c:v>
                </c:pt>
                <c:pt idx="26376" formatCode="General">
                  <c:v>6.9491830034444202E-2</c:v>
                </c:pt>
                <c:pt idx="26377" formatCode="General">
                  <c:v>7.1448320710961202E-2</c:v>
                </c:pt>
                <c:pt idx="26378" formatCode="General">
                  <c:v>7.3179583027777703E-2</c:v>
                </c:pt>
                <c:pt idx="26379" formatCode="General">
                  <c:v>7.4552146355936696E-2</c:v>
                </c:pt>
                <c:pt idx="26380" formatCode="General">
                  <c:v>7.5856367547529294E-2</c:v>
                </c:pt>
                <c:pt idx="26381" formatCode="General">
                  <c:v>7.7165525839403296E-2</c:v>
                </c:pt>
                <c:pt idx="26382" formatCode="General">
                  <c:v>7.8505471564976101E-2</c:v>
                </c:pt>
                <c:pt idx="26383" formatCode="General">
                  <c:v>7.9906716104261005E-2</c:v>
                </c:pt>
                <c:pt idx="26384" formatCode="General">
                  <c:v>8.1370071590082499E-2</c:v>
                </c:pt>
                <c:pt idx="26385" formatCode="General">
                  <c:v>8.2884959114708903E-2</c:v>
                </c:pt>
                <c:pt idx="26386" formatCode="General">
                  <c:v>8.4467658624907099E-2</c:v>
                </c:pt>
                <c:pt idx="26387" formatCode="General">
                  <c:v>8.6113071134269303E-2</c:v>
                </c:pt>
                <c:pt idx="26388" formatCode="General">
                  <c:v>8.7749809546924601E-2</c:v>
                </c:pt>
                <c:pt idx="26389" formatCode="General">
                  <c:v>8.9309740946199201E-2</c:v>
                </c:pt>
                <c:pt idx="26390" formatCode="General">
                  <c:v>9.0792670666422506E-2</c:v>
                </c:pt>
                <c:pt idx="26391" formatCode="General">
                  <c:v>9.2242807795662102E-2</c:v>
                </c:pt>
                <c:pt idx="26392" formatCode="General">
                  <c:v>9.3772141726330499E-2</c:v>
                </c:pt>
                <c:pt idx="26393" formatCode="General">
                  <c:v>9.5385484680091601E-2</c:v>
                </c:pt>
                <c:pt idx="26394" formatCode="General">
                  <c:v>9.6712265891119906E-2</c:v>
                </c:pt>
                <c:pt idx="26395" formatCode="General">
                  <c:v>9.7616233148418899E-2</c:v>
                </c:pt>
                <c:pt idx="26396" formatCode="General">
                  <c:v>9.8496562428034895E-2</c:v>
                </c:pt>
                <c:pt idx="26397" formatCode="General">
                  <c:v>9.9548256149439796E-2</c:v>
                </c:pt>
                <c:pt idx="26398" formatCode="General">
                  <c:v>0.100746291659068</c:v>
                </c:pt>
                <c:pt idx="26399" formatCode="General">
                  <c:v>0.102092790343862</c:v>
                </c:pt>
                <c:pt idx="26400" formatCode="General">
                  <c:v>0.103563341546728</c:v>
                </c:pt>
                <c:pt idx="26401" formatCode="General">
                  <c:v>0.10512872010119199</c:v>
                </c:pt>
                <c:pt idx="26402" formatCode="General">
                  <c:v>0.10681662355169</c:v>
                </c:pt>
                <c:pt idx="26403" formatCode="General">
                  <c:v>0.10864556715808001</c:v>
                </c:pt>
                <c:pt idx="26404" formatCode="General">
                  <c:v>0.110546109025002</c:v>
                </c:pt>
                <c:pt idx="26405" formatCode="General">
                  <c:v>0.112450002245951</c:v>
                </c:pt>
                <c:pt idx="26406" formatCode="General">
                  <c:v>0.114370634127618</c:v>
                </c:pt>
                <c:pt idx="26407" formatCode="General">
                  <c:v>0.116295083175824</c:v>
                </c:pt>
                <c:pt idx="26408" formatCode="General">
                  <c:v>0.118135505142224</c:v>
                </c:pt>
                <c:pt idx="26409" formatCode="General">
                  <c:v>0.119568899973477</c:v>
                </c:pt>
                <c:pt idx="26410" formatCode="General">
                  <c:v>0.120254793707305</c:v>
                </c:pt>
                <c:pt idx="26411" formatCode="General">
                  <c:v>0.12033154180181201</c:v>
                </c:pt>
                <c:pt idx="26412" formatCode="General">
                  <c:v>0.119872600466847</c:v>
                </c:pt>
                <c:pt idx="26413" formatCode="General">
                  <c:v>0.118671701233897</c:v>
                </c:pt>
                <c:pt idx="26414" formatCode="General">
                  <c:v>0.116617949017588</c:v>
                </c:pt>
                <c:pt idx="26415" formatCode="General">
                  <c:v>0.113762423195735</c:v>
                </c:pt>
                <c:pt idx="26416" formatCode="General">
                  <c:v>0.110291616287066</c:v>
                </c:pt>
                <c:pt idx="26417" formatCode="General">
                  <c:v>0.106485766046235</c:v>
                </c:pt>
                <c:pt idx="26418" formatCode="General">
                  <c:v>0.102583845490046</c:v>
                </c:pt>
                <c:pt idx="26419" formatCode="General">
                  <c:v>9.8737963269787801E-2</c:v>
                </c:pt>
                <c:pt idx="26420" formatCode="General">
                  <c:v>9.5110640261637805E-2</c:v>
                </c:pt>
                <c:pt idx="26421" formatCode="General">
                  <c:v>9.1741228091223301E-2</c:v>
                </c:pt>
                <c:pt idx="26422" formatCode="General">
                  <c:v>8.8704814537984997E-2</c:v>
                </c:pt>
                <c:pt idx="26423" formatCode="General">
                  <c:v>8.6225694739282405E-2</c:v>
                </c:pt>
                <c:pt idx="26424" formatCode="General">
                  <c:v>8.4553533642003395E-2</c:v>
                </c:pt>
                <c:pt idx="26425" formatCode="General">
                  <c:v>8.3693799868768695E-2</c:v>
                </c:pt>
                <c:pt idx="26426" formatCode="General">
                  <c:v>8.3331150597889703E-2</c:v>
                </c:pt>
                <c:pt idx="26427" formatCode="General">
                  <c:v>8.3487237830399297E-2</c:v>
                </c:pt>
                <c:pt idx="26428" formatCode="General">
                  <c:v>8.4324673840161193E-2</c:v>
                </c:pt>
                <c:pt idx="26429" formatCode="General">
                  <c:v>8.5737591278977204E-2</c:v>
                </c:pt>
                <c:pt idx="26430" formatCode="General">
                  <c:v>8.7534604281344006E-2</c:v>
                </c:pt>
                <c:pt idx="26431" formatCode="General">
                  <c:v>8.9476229208893907E-2</c:v>
                </c:pt>
                <c:pt idx="26432" formatCode="General">
                  <c:v>9.1398182674439304E-2</c:v>
                </c:pt>
                <c:pt idx="26433" formatCode="General">
                  <c:v>9.3163914052755301E-2</c:v>
                </c:pt>
                <c:pt idx="26434" formatCode="General">
                  <c:v>9.4734152678281502E-2</c:v>
                </c:pt>
                <c:pt idx="26435" formatCode="General">
                  <c:v>9.60249486226082E-2</c:v>
                </c:pt>
                <c:pt idx="26436" formatCode="General">
                  <c:v>9.6881147747124197E-2</c:v>
                </c:pt>
                <c:pt idx="26437" formatCode="General">
                  <c:v>9.7235842482013696E-2</c:v>
                </c:pt>
                <c:pt idx="26438" formatCode="General">
                  <c:v>9.6978347806003395E-2</c:v>
                </c:pt>
                <c:pt idx="26439" formatCode="General">
                  <c:v>9.5988489403360994E-2</c:v>
                </c:pt>
                <c:pt idx="26440" formatCode="General">
                  <c:v>9.41725607203691E-2</c:v>
                </c:pt>
                <c:pt idx="26441" formatCode="General">
                  <c:v>9.1397145224160203E-2</c:v>
                </c:pt>
                <c:pt idx="26442" formatCode="General">
                  <c:v>8.7291735390296402E-2</c:v>
                </c:pt>
                <c:pt idx="26443" formatCode="General">
                  <c:v>8.1750892151220694E-2</c:v>
                </c:pt>
                <c:pt idx="26444" formatCode="General">
                  <c:v>7.4994905394298206E-2</c:v>
                </c:pt>
                <c:pt idx="26445" formatCode="General">
                  <c:v>6.74166962034152E-2</c:v>
                </c:pt>
                <c:pt idx="26446" formatCode="General">
                  <c:v>5.95480336066899E-2</c:v>
                </c:pt>
                <c:pt idx="26447" formatCode="General">
                  <c:v>5.1771747337700597E-2</c:v>
                </c:pt>
                <c:pt idx="26448" formatCode="General">
                  <c:v>4.44724127659425E-2</c:v>
                </c:pt>
                <c:pt idx="26449" formatCode="General">
                  <c:v>3.79157020137907E-2</c:v>
                </c:pt>
                <c:pt idx="26450" formatCode="General">
                  <c:v>3.2287581405843001E-2</c:v>
                </c:pt>
                <c:pt idx="26451" formatCode="General">
                  <c:v>2.7680536083494502E-2</c:v>
                </c:pt>
                <c:pt idx="26452" formatCode="General">
                  <c:v>2.4055431158621798E-2</c:v>
                </c:pt>
                <c:pt idx="26453" formatCode="General">
                  <c:v>2.1444994601640201E-2</c:v>
                </c:pt>
                <c:pt idx="26454" formatCode="General">
                  <c:v>1.9929911196605501E-2</c:v>
                </c:pt>
                <c:pt idx="26455" formatCode="General">
                  <c:v>1.9438211919487702E-2</c:v>
                </c:pt>
                <c:pt idx="26456" formatCode="General">
                  <c:v>1.97489724830732E-2</c:v>
                </c:pt>
                <c:pt idx="26457" formatCode="General">
                  <c:v>2.02453580437469E-2</c:v>
                </c:pt>
                <c:pt idx="26458" formatCode="General">
                  <c:v>2.0673122604964501E-2</c:v>
                </c:pt>
                <c:pt idx="26459" formatCode="General">
                  <c:v>2.13187855343152E-2</c:v>
                </c:pt>
                <c:pt idx="26460" formatCode="General">
                  <c:v>2.21631085865991E-2</c:v>
                </c:pt>
                <c:pt idx="26461" formatCode="General">
                  <c:v>2.3409973159890698E-2</c:v>
                </c:pt>
                <c:pt idx="26462" formatCode="General">
                  <c:v>2.4451609883690599E-2</c:v>
                </c:pt>
                <c:pt idx="26463" formatCode="General">
                  <c:v>2.4575623571819701E-2</c:v>
                </c:pt>
                <c:pt idx="26464" formatCode="General">
                  <c:v>2.4118426306631201E-2</c:v>
                </c:pt>
                <c:pt idx="26465" formatCode="General">
                  <c:v>2.3187437305323501E-2</c:v>
                </c:pt>
                <c:pt idx="26466" formatCode="General">
                  <c:v>2.17795561915923E-2</c:v>
                </c:pt>
                <c:pt idx="26467" formatCode="General">
                  <c:v>1.99643690310655E-2</c:v>
                </c:pt>
                <c:pt idx="26468" formatCode="General">
                  <c:v>1.7807040618229599E-2</c:v>
                </c:pt>
                <c:pt idx="26469" formatCode="General">
                  <c:v>1.53223218397516E-2</c:v>
                </c:pt>
                <c:pt idx="26470" formatCode="General">
                  <c:v>1.25249506323765E-2</c:v>
                </c:pt>
                <c:pt idx="26471" formatCode="General">
                  <c:v>9.4372658331090403E-3</c:v>
                </c:pt>
                <c:pt idx="26472" formatCode="General">
                  <c:v>6.1270773733640002E-3</c:v>
                </c:pt>
                <c:pt idx="26473" formatCode="General">
                  <c:v>2.3372159660995902E-3</c:v>
                </c:pt>
                <c:pt idx="26474" formatCode="General">
                  <c:v>-1.9160588451741501E-3</c:v>
                </c:pt>
                <c:pt idx="26475" formatCode="General">
                  <c:v>-6.1978943363607897E-3</c:v>
                </c:pt>
                <c:pt idx="26476" formatCode="General">
                  <c:v>-1.04223914683433E-2</c:v>
                </c:pt>
                <c:pt idx="26477" formatCode="General">
                  <c:v>-1.45808562242579E-2</c:v>
                </c:pt>
                <c:pt idx="26478" formatCode="General">
                  <c:v>-1.8639971390271001E-2</c:v>
                </c:pt>
                <c:pt idx="26479" formatCode="General">
                  <c:v>-2.2483623951905399E-2</c:v>
                </c:pt>
                <c:pt idx="26480" formatCode="General">
                  <c:v>-2.59677433674349E-2</c:v>
                </c:pt>
                <c:pt idx="26481" formatCode="General">
                  <c:v>-2.91318259269325E-2</c:v>
                </c:pt>
                <c:pt idx="26482" formatCode="General">
                  <c:v>-3.1999076471256903E-2</c:v>
                </c:pt>
                <c:pt idx="26483" formatCode="General">
                  <c:v>-3.4417388179798003E-2</c:v>
                </c:pt>
                <c:pt idx="26484" formatCode="General">
                  <c:v>-3.62795757789054E-2</c:v>
                </c:pt>
                <c:pt idx="26485" formatCode="General">
                  <c:v>-3.7621650041851598E-2</c:v>
                </c:pt>
                <c:pt idx="26486" formatCode="General">
                  <c:v>-3.8486488285216898E-2</c:v>
                </c:pt>
                <c:pt idx="26487" formatCode="General">
                  <c:v>-3.8876142211254502E-2</c:v>
                </c:pt>
                <c:pt idx="26488" formatCode="General">
                  <c:v>-3.8938568863162701E-2</c:v>
                </c:pt>
                <c:pt idx="26489" formatCode="General">
                  <c:v>-3.92171289535478E-2</c:v>
                </c:pt>
                <c:pt idx="26490" formatCode="General">
                  <c:v>-3.9834984423768198E-2</c:v>
                </c:pt>
                <c:pt idx="26491" formatCode="General">
                  <c:v>-4.0505920313439803E-2</c:v>
                </c:pt>
                <c:pt idx="26492" formatCode="General">
                  <c:v>-4.1347044439459399E-2</c:v>
                </c:pt>
                <c:pt idx="26493" formatCode="General">
                  <c:v>-4.2471022013031101E-2</c:v>
                </c:pt>
                <c:pt idx="26494" formatCode="General">
                  <c:v>-4.3849383541351303E-2</c:v>
                </c:pt>
                <c:pt idx="26495" formatCode="General">
                  <c:v>-4.5449113092865999E-2</c:v>
                </c:pt>
                <c:pt idx="26496" formatCode="General">
                  <c:v>-4.7225766428689003E-2</c:v>
                </c:pt>
                <c:pt idx="26497" formatCode="General">
                  <c:v>-4.90972290076781E-2</c:v>
                </c:pt>
                <c:pt idx="26498" formatCode="General">
                  <c:v>-5.1027782029634497E-2</c:v>
                </c:pt>
                <c:pt idx="26499" formatCode="General">
                  <c:v>-5.2955933281631E-2</c:v>
                </c:pt>
                <c:pt idx="26500" formatCode="General">
                  <c:v>-5.4821116511458802E-2</c:v>
                </c:pt>
                <c:pt idx="26501" formatCode="General">
                  <c:v>-5.6622653652372498E-2</c:v>
                </c:pt>
                <c:pt idx="26502" formatCode="General">
                  <c:v>-5.8339091474157098E-2</c:v>
                </c:pt>
                <c:pt idx="26503" formatCode="General">
                  <c:v>-5.9924476041679997E-2</c:v>
                </c:pt>
                <c:pt idx="26504" formatCode="General">
                  <c:v>-6.1456737380464498E-2</c:v>
                </c:pt>
                <c:pt idx="26505" formatCode="General">
                  <c:v>-6.3420735958350294E-2</c:v>
                </c:pt>
                <c:pt idx="26506" formatCode="General">
                  <c:v>-6.5775007215258405E-2</c:v>
                </c:pt>
                <c:pt idx="26507" formatCode="General">
                  <c:v>-6.7983346824357804E-2</c:v>
                </c:pt>
                <c:pt idx="26508" formatCode="General">
                  <c:v>-6.9948838009478501E-2</c:v>
                </c:pt>
                <c:pt idx="26509" formatCode="General">
                  <c:v>-7.1724803071586796E-2</c:v>
                </c:pt>
                <c:pt idx="26510" formatCode="General">
                  <c:v>-7.3335113681906997E-2</c:v>
                </c:pt>
                <c:pt idx="26511" formatCode="General">
                  <c:v>-7.4803054837506294E-2</c:v>
                </c:pt>
                <c:pt idx="26512" formatCode="General">
                  <c:v>-7.6113395610269197E-2</c:v>
                </c:pt>
                <c:pt idx="26513" formatCode="General">
                  <c:v>-7.7172275974855403E-2</c:v>
                </c:pt>
                <c:pt idx="26514" formatCode="General">
                  <c:v>-7.7951010754772801E-2</c:v>
                </c:pt>
                <c:pt idx="26515" formatCode="General">
                  <c:v>-7.8466524941519997E-2</c:v>
                </c:pt>
                <c:pt idx="26516" formatCode="General">
                  <c:v>-7.8768550012642796E-2</c:v>
                </c:pt>
                <c:pt idx="26517" formatCode="General">
                  <c:v>-7.8903778473384603E-2</c:v>
                </c:pt>
                <c:pt idx="26518" formatCode="General">
                  <c:v>-7.8958170939588304E-2</c:v>
                </c:pt>
                <c:pt idx="26519" formatCode="General">
                  <c:v>-7.8924591705663294E-2</c:v>
                </c:pt>
                <c:pt idx="26520" formatCode="General">
                  <c:v>-7.8803817581163199E-2</c:v>
                </c:pt>
                <c:pt idx="26521" formatCode="General">
                  <c:v>-7.8868177832324901E-2</c:v>
                </c:pt>
                <c:pt idx="26522" formatCode="General">
                  <c:v>-7.9511008510143893E-2</c:v>
                </c:pt>
                <c:pt idx="26523" formatCode="General">
                  <c:v>-8.0589167482813098E-2</c:v>
                </c:pt>
                <c:pt idx="26524" formatCode="General">
                  <c:v>-8.1801542236310698E-2</c:v>
                </c:pt>
                <c:pt idx="26525" formatCode="General">
                  <c:v>-8.3276395725205302E-2</c:v>
                </c:pt>
                <c:pt idx="26526" formatCode="General">
                  <c:v>-8.5139802152568805E-2</c:v>
                </c:pt>
                <c:pt idx="26527" formatCode="General">
                  <c:v>-8.7329118872282299E-2</c:v>
                </c:pt>
                <c:pt idx="26528" formatCode="General">
                  <c:v>-8.9643358014065894E-2</c:v>
                </c:pt>
                <c:pt idx="26529" formatCode="General">
                  <c:v>-9.1834106602669399E-2</c:v>
                </c:pt>
                <c:pt idx="26530" formatCode="General">
                  <c:v>-9.3873324511340797E-2</c:v>
                </c:pt>
                <c:pt idx="26531" formatCode="General">
                  <c:v>-9.5839772060990799E-2</c:v>
                </c:pt>
                <c:pt idx="26532" formatCode="General">
                  <c:v>-9.7661071964089394E-2</c:v>
                </c:pt>
                <c:pt idx="26533" formatCode="General">
                  <c:v>-9.9325453803907199E-2</c:v>
                </c:pt>
                <c:pt idx="26534" formatCode="General">
                  <c:v>-0.10078637902486701</c:v>
                </c:pt>
                <c:pt idx="26535" formatCode="General">
                  <c:v>-0.10187668445554</c:v>
                </c:pt>
                <c:pt idx="26536" formatCode="General">
                  <c:v>-0.102404938974072</c:v>
                </c:pt>
                <c:pt idx="26537" formatCode="General">
                  <c:v>-0.1024960611101</c:v>
                </c:pt>
                <c:pt idx="26538" formatCode="General">
                  <c:v>-0.10235886330359401</c:v>
                </c:pt>
                <c:pt idx="26539" formatCode="General">
                  <c:v>-0.101743846426028</c:v>
                </c:pt>
                <c:pt idx="26540" formatCode="General">
                  <c:v>-0.100445580451288</c:v>
                </c:pt>
                <c:pt idx="26541" formatCode="General">
                  <c:v>-9.8647226598433294E-2</c:v>
                </c:pt>
                <c:pt idx="26542" formatCode="General">
                  <c:v>-9.6569364137881794E-2</c:v>
                </c:pt>
                <c:pt idx="26543" formatCode="General">
                  <c:v>-9.4233768588513997E-2</c:v>
                </c:pt>
                <c:pt idx="26544" formatCode="General">
                  <c:v>-9.1675140434550995E-2</c:v>
                </c:pt>
                <c:pt idx="26545" formatCode="General">
                  <c:v>-8.9042308072151202E-2</c:v>
                </c:pt>
                <c:pt idx="26546" formatCode="General">
                  <c:v>-8.6469588452829593E-2</c:v>
                </c:pt>
                <c:pt idx="26547" formatCode="General">
                  <c:v>-8.4044569533464397E-2</c:v>
                </c:pt>
                <c:pt idx="26548" formatCode="General">
                  <c:v>-8.1852030891106806E-2</c:v>
                </c:pt>
                <c:pt idx="26549" formatCode="General">
                  <c:v>-8.0033756229635197E-2</c:v>
                </c:pt>
                <c:pt idx="26550" formatCode="General">
                  <c:v>-7.8657826269892803E-2</c:v>
                </c:pt>
                <c:pt idx="26551" formatCode="General">
                  <c:v>-7.7770721069991097E-2</c:v>
                </c:pt>
                <c:pt idx="26552" formatCode="General">
                  <c:v>-7.7347120862129207E-2</c:v>
                </c:pt>
                <c:pt idx="26553" formatCode="General">
                  <c:v>-7.7686269331112195E-2</c:v>
                </c:pt>
                <c:pt idx="26554" formatCode="General">
                  <c:v>-7.8954577343973806E-2</c:v>
                </c:pt>
                <c:pt idx="26555" formatCode="General">
                  <c:v>-8.07671961838302E-2</c:v>
                </c:pt>
                <c:pt idx="26556" formatCode="General">
                  <c:v>-8.2919256917385997E-2</c:v>
                </c:pt>
                <c:pt idx="26557" formatCode="General">
                  <c:v>-8.5269384882536395E-2</c:v>
                </c:pt>
                <c:pt idx="26558" formatCode="General">
                  <c:v>-8.7657810695618996E-2</c:v>
                </c:pt>
                <c:pt idx="26559" formatCode="General">
                  <c:v>-8.9962625227286597E-2</c:v>
                </c:pt>
                <c:pt idx="26560" formatCode="General">
                  <c:v>-9.2105810370745694E-2</c:v>
                </c:pt>
                <c:pt idx="26561" formatCode="General">
                  <c:v>-9.3973981043335E-2</c:v>
                </c:pt>
                <c:pt idx="26562" formatCode="General">
                  <c:v>-9.5510496441265302E-2</c:v>
                </c:pt>
                <c:pt idx="26563" formatCode="General">
                  <c:v>-9.6592662012824501E-2</c:v>
                </c:pt>
                <c:pt idx="26564" formatCode="General">
                  <c:v>-9.7079995322235296E-2</c:v>
                </c:pt>
                <c:pt idx="26565" formatCode="General">
                  <c:v>-9.6939199012422803E-2</c:v>
                </c:pt>
                <c:pt idx="26566" formatCode="General">
                  <c:v>-9.6141529803913106E-2</c:v>
                </c:pt>
                <c:pt idx="26567" formatCode="General">
                  <c:v>-9.4735752124430805E-2</c:v>
                </c:pt>
                <c:pt idx="26568" formatCode="General">
                  <c:v>-9.2919372250943405E-2</c:v>
                </c:pt>
                <c:pt idx="26569" formatCode="General">
                  <c:v>-9.0893531703112998E-2</c:v>
                </c:pt>
                <c:pt idx="26570" formatCode="General">
                  <c:v>-8.8904473880591903E-2</c:v>
                </c:pt>
                <c:pt idx="26571" formatCode="General">
                  <c:v>-8.7517051501714599E-2</c:v>
                </c:pt>
                <c:pt idx="26572" formatCode="General">
                  <c:v>-8.6723754225995195E-2</c:v>
                </c:pt>
                <c:pt idx="26573" formatCode="General">
                  <c:v>-8.5992067247398302E-2</c:v>
                </c:pt>
                <c:pt idx="26574" formatCode="General">
                  <c:v>-8.5083306467560502E-2</c:v>
                </c:pt>
                <c:pt idx="26575" formatCode="General">
                  <c:v>-8.4565134176431495E-2</c:v>
                </c:pt>
                <c:pt idx="26576" formatCode="General">
                  <c:v>-8.4625889766818105E-2</c:v>
                </c:pt>
                <c:pt idx="26577" formatCode="General">
                  <c:v>-8.4826060360713607E-2</c:v>
                </c:pt>
                <c:pt idx="26578" formatCode="General">
                  <c:v>-8.5109378225780796E-2</c:v>
                </c:pt>
                <c:pt idx="26579" formatCode="General">
                  <c:v>-8.5298348031760202E-2</c:v>
                </c:pt>
                <c:pt idx="26580" formatCode="General">
                  <c:v>-8.5283025683942096E-2</c:v>
                </c:pt>
                <c:pt idx="26581" formatCode="General">
                  <c:v>-8.5064242561297798E-2</c:v>
                </c:pt>
                <c:pt idx="26582" formatCode="General">
                  <c:v>-8.4587841341599204E-2</c:v>
                </c:pt>
                <c:pt idx="26583" formatCode="General">
                  <c:v>-8.3741484795987906E-2</c:v>
                </c:pt>
                <c:pt idx="26584" formatCode="General">
                  <c:v>-8.2542964009900202E-2</c:v>
                </c:pt>
                <c:pt idx="26585" formatCode="General">
                  <c:v>-8.1069996188164101E-2</c:v>
                </c:pt>
                <c:pt idx="26586" formatCode="General">
                  <c:v>-7.9283462158586296E-2</c:v>
                </c:pt>
                <c:pt idx="26587" formatCode="General">
                  <c:v>-7.7130295312752603E-2</c:v>
                </c:pt>
                <c:pt idx="26588" formatCode="General">
                  <c:v>-7.4644515614878601E-2</c:v>
                </c:pt>
                <c:pt idx="26589" formatCode="General">
                  <c:v>-7.2114852039164595E-2</c:v>
                </c:pt>
                <c:pt idx="26590" formatCode="General">
                  <c:v>-6.9725588399258603E-2</c:v>
                </c:pt>
                <c:pt idx="26591" formatCode="General">
                  <c:v>-6.7230148783500907E-2</c:v>
                </c:pt>
                <c:pt idx="26592" formatCode="General">
                  <c:v>-6.4546864454732802E-2</c:v>
                </c:pt>
                <c:pt idx="26593" formatCode="General">
                  <c:v>-6.17669807374309E-2</c:v>
                </c:pt>
                <c:pt idx="26594" formatCode="General">
                  <c:v>-5.8979417082201203E-2</c:v>
                </c:pt>
                <c:pt idx="26595" formatCode="General">
                  <c:v>-5.62767285729368E-2</c:v>
                </c:pt>
                <c:pt idx="26596" formatCode="General">
                  <c:v>-5.3611411110651798E-2</c:v>
                </c:pt>
                <c:pt idx="26597" formatCode="General">
                  <c:v>-5.1002994461197902E-2</c:v>
                </c:pt>
                <c:pt idx="26598" formatCode="General">
                  <c:v>-4.8483783002633798E-2</c:v>
                </c:pt>
                <c:pt idx="26599" formatCode="General">
                  <c:v>-4.5922497449255098E-2</c:v>
                </c:pt>
                <c:pt idx="26600" formatCode="General">
                  <c:v>-4.3243225255165399E-2</c:v>
                </c:pt>
                <c:pt idx="26601" formatCode="General">
                  <c:v>-4.0525817602229598E-2</c:v>
                </c:pt>
                <c:pt idx="26602" formatCode="General">
                  <c:v>-3.7813867326118099E-2</c:v>
                </c:pt>
                <c:pt idx="26603" formatCode="General">
                  <c:v>-3.5110831665907297E-2</c:v>
                </c:pt>
                <c:pt idx="26604" formatCode="General">
                  <c:v>-3.2422279498310898E-2</c:v>
                </c:pt>
                <c:pt idx="26605" formatCode="General">
                  <c:v>-2.9775671459278001E-2</c:v>
                </c:pt>
                <c:pt idx="26606" formatCode="General">
                  <c:v>-2.7213465420941899E-2</c:v>
                </c:pt>
                <c:pt idx="26607" formatCode="General">
                  <c:v>-2.4643712174950601E-2</c:v>
                </c:pt>
                <c:pt idx="26608" formatCode="General">
                  <c:v>-2.1876667695950799E-2</c:v>
                </c:pt>
                <c:pt idx="26609" formatCode="General">
                  <c:v>-1.88471730011983E-2</c:v>
                </c:pt>
                <c:pt idx="26610" formatCode="General">
                  <c:v>-1.55554856355033E-2</c:v>
                </c:pt>
                <c:pt idx="26611" formatCode="General">
                  <c:v>-1.19547205588518E-2</c:v>
                </c:pt>
                <c:pt idx="26612" formatCode="General">
                  <c:v>-8.1159752131465795E-3</c:v>
                </c:pt>
                <c:pt idx="26613" formatCode="General">
                  <c:v>-4.3758054614667103E-3</c:v>
                </c:pt>
                <c:pt idx="26614" formatCode="General">
                  <c:v>-7.4249009128661005E-4</c:v>
                </c:pt>
                <c:pt idx="26615" formatCode="General">
                  <c:v>3.2004828200340699E-3</c:v>
                </c:pt>
                <c:pt idx="26616" formatCode="General">
                  <c:v>7.48666944229422E-3</c:v>
                </c:pt>
                <c:pt idx="26617" formatCode="General">
                  <c:v>1.17734910657063E-2</c:v>
                </c:pt>
                <c:pt idx="26618" formatCode="General">
                  <c:v>1.58433671341391E-2</c:v>
                </c:pt>
                <c:pt idx="26619" formatCode="General">
                  <c:v>1.9630891761620702E-2</c:v>
                </c:pt>
                <c:pt idx="26620" formatCode="General">
                  <c:v>2.30176308748716E-2</c:v>
                </c:pt>
                <c:pt idx="26621" formatCode="General">
                  <c:v>2.5898021265570999E-2</c:v>
                </c:pt>
                <c:pt idx="26622" formatCode="General">
                  <c:v>2.8195373553703201E-2</c:v>
                </c:pt>
                <c:pt idx="26623" formatCode="General">
                  <c:v>2.98213978385755E-2</c:v>
                </c:pt>
                <c:pt idx="26624" formatCode="General">
                  <c:v>3.0782670585355099E-2</c:v>
                </c:pt>
                <c:pt idx="26625" formatCode="General">
                  <c:v>3.1137853493242398E-2</c:v>
                </c:pt>
                <c:pt idx="26626" formatCode="General">
                  <c:v>3.0905573177503101E-2</c:v>
                </c:pt>
                <c:pt idx="26627" formatCode="General">
                  <c:v>3.0159512735460001E-2</c:v>
                </c:pt>
                <c:pt idx="26628" formatCode="General">
                  <c:v>2.9033815359570701E-2</c:v>
                </c:pt>
                <c:pt idx="26629" formatCode="General">
                  <c:v>2.7678810148994201E-2</c:v>
                </c:pt>
                <c:pt idx="26630" formatCode="General">
                  <c:v>2.6274979793880202E-2</c:v>
                </c:pt>
                <c:pt idx="26631" formatCode="General">
                  <c:v>2.4955948919388099E-2</c:v>
                </c:pt>
                <c:pt idx="26632" formatCode="General">
                  <c:v>2.37657205773819E-2</c:v>
                </c:pt>
                <c:pt idx="26633" formatCode="General">
                  <c:v>2.27994349528826E-2</c:v>
                </c:pt>
                <c:pt idx="26634" formatCode="General">
                  <c:v>2.21676184641528E-2</c:v>
                </c:pt>
                <c:pt idx="26635" formatCode="General">
                  <c:v>2.1978294990799799E-2</c:v>
                </c:pt>
                <c:pt idx="26636" formatCode="General">
                  <c:v>2.2374543436099199E-2</c:v>
                </c:pt>
                <c:pt idx="26637" formatCode="General">
                  <c:v>2.3073873374046299E-2</c:v>
                </c:pt>
                <c:pt idx="26638" formatCode="General">
                  <c:v>2.39150358121735E-2</c:v>
                </c:pt>
                <c:pt idx="26639" formatCode="General">
                  <c:v>2.5288641291986901E-2</c:v>
                </c:pt>
                <c:pt idx="26640" formatCode="General">
                  <c:v>2.7427846190365299E-2</c:v>
                </c:pt>
                <c:pt idx="26641" formatCode="General">
                  <c:v>3.0303105045673701E-2</c:v>
                </c:pt>
                <c:pt idx="26642" formatCode="General">
                  <c:v>3.3758046946294203E-2</c:v>
                </c:pt>
                <c:pt idx="26643" formatCode="General">
                  <c:v>3.7697544726632802E-2</c:v>
                </c:pt>
                <c:pt idx="26644" formatCode="General">
                  <c:v>4.20561078160352E-2</c:v>
                </c:pt>
                <c:pt idx="26645" formatCode="General">
                  <c:v>4.6783389016069897E-2</c:v>
                </c:pt>
                <c:pt idx="26646" formatCode="General">
                  <c:v>5.1767931572787598E-2</c:v>
                </c:pt>
                <c:pt idx="26647" formatCode="General">
                  <c:v>5.6800770738167097E-2</c:v>
                </c:pt>
                <c:pt idx="26648" formatCode="General">
                  <c:v>6.1681339118573597E-2</c:v>
                </c:pt>
                <c:pt idx="26649" formatCode="General">
                  <c:v>6.6225000515841598E-2</c:v>
                </c:pt>
                <c:pt idx="26650" formatCode="General">
                  <c:v>7.0333836872104399E-2</c:v>
                </c:pt>
                <c:pt idx="26651" formatCode="General">
                  <c:v>7.3982844540806905E-2</c:v>
                </c:pt>
                <c:pt idx="26652" formatCode="General">
                  <c:v>7.7095018078661606E-2</c:v>
                </c:pt>
                <c:pt idx="26653" formatCode="General">
                  <c:v>7.9615257060983005E-2</c:v>
                </c:pt>
                <c:pt idx="26654" formatCode="General">
                  <c:v>8.1589812691791996E-2</c:v>
                </c:pt>
                <c:pt idx="26655" formatCode="General">
                  <c:v>8.3080047223273501E-2</c:v>
                </c:pt>
                <c:pt idx="26656" formatCode="General">
                  <c:v>8.3795719271758301E-2</c:v>
                </c:pt>
                <c:pt idx="26657" formatCode="General">
                  <c:v>8.3484627115922194E-2</c:v>
                </c:pt>
                <c:pt idx="26658" formatCode="General">
                  <c:v>8.2621490040749798E-2</c:v>
                </c:pt>
                <c:pt idx="26659" formatCode="General">
                  <c:v>8.1664926643377697E-2</c:v>
                </c:pt>
                <c:pt idx="26660" formatCode="General">
                  <c:v>8.0634996535899603E-2</c:v>
                </c:pt>
                <c:pt idx="26661" formatCode="General">
                  <c:v>7.9551612176993497E-2</c:v>
                </c:pt>
                <c:pt idx="26662" formatCode="General">
                  <c:v>7.8609779472639696E-2</c:v>
                </c:pt>
                <c:pt idx="26663" formatCode="General">
                  <c:v>7.8063492790112293E-2</c:v>
                </c:pt>
                <c:pt idx="26664" formatCode="General">
                  <c:v>7.79808179177717E-2</c:v>
                </c:pt>
                <c:pt idx="26665" formatCode="General">
                  <c:v>7.8284021264913697E-2</c:v>
                </c:pt>
                <c:pt idx="26666" formatCode="General">
                  <c:v>7.8991663582915206E-2</c:v>
                </c:pt>
                <c:pt idx="26667" formatCode="General">
                  <c:v>8.0150851752656002E-2</c:v>
                </c:pt>
                <c:pt idx="26668" formatCode="General">
                  <c:v>8.1713265490336195E-2</c:v>
                </c:pt>
                <c:pt idx="26669" formatCode="General">
                  <c:v>8.3565211429106695E-2</c:v>
                </c:pt>
                <c:pt idx="26670" formatCode="General">
                  <c:v>8.5608153990380506E-2</c:v>
                </c:pt>
                <c:pt idx="26671" formatCode="General">
                  <c:v>8.7771258959807405E-2</c:v>
                </c:pt>
                <c:pt idx="26672" formatCode="General">
                  <c:v>8.9937215742015006E-2</c:v>
                </c:pt>
                <c:pt idx="26673" formatCode="General">
                  <c:v>9.2001843415832202E-2</c:v>
                </c:pt>
                <c:pt idx="26674" formatCode="General">
                  <c:v>9.4026930834067698E-2</c:v>
                </c:pt>
                <c:pt idx="26675" formatCode="General">
                  <c:v>9.5998993016872203E-2</c:v>
                </c:pt>
                <c:pt idx="26676" formatCode="General">
                  <c:v>9.7572064536260605E-2</c:v>
                </c:pt>
                <c:pt idx="26677" formatCode="General">
                  <c:v>9.87911928811704E-2</c:v>
                </c:pt>
                <c:pt idx="26678" formatCode="General">
                  <c:v>9.9935871059976103E-2</c:v>
                </c:pt>
                <c:pt idx="26679" formatCode="General">
                  <c:v>0.101013095134335</c:v>
                </c:pt>
                <c:pt idx="26680" formatCode="General">
                  <c:v>0.102066141061676</c:v>
                </c:pt>
                <c:pt idx="26681" formatCode="General">
                  <c:v>0.103083416190172</c:v>
                </c:pt>
                <c:pt idx="26682" formatCode="General">
                  <c:v>0.10396979610986</c:v>
                </c:pt>
                <c:pt idx="26683" formatCode="General">
                  <c:v>0.10467517799517299</c:v>
                </c:pt>
                <c:pt idx="26684" formatCode="General">
                  <c:v>0.105265082606219</c:v>
                </c:pt>
                <c:pt idx="26685" formatCode="General">
                  <c:v>0.10576903916861199</c:v>
                </c:pt>
                <c:pt idx="26686" formatCode="General">
                  <c:v>0.10610274938777201</c:v>
                </c:pt>
                <c:pt idx="26687" formatCode="General">
                  <c:v>0.106215168780481</c:v>
                </c:pt>
                <c:pt idx="26688" formatCode="General">
                  <c:v>0.106187112165439</c:v>
                </c:pt>
                <c:pt idx="26689" formatCode="General">
                  <c:v>0.10620509988235501</c:v>
                </c:pt>
                <c:pt idx="26690" formatCode="General">
                  <c:v>0.10643829631153499</c:v>
                </c:pt>
                <c:pt idx="26691" formatCode="General">
                  <c:v>0.106986705340925</c:v>
                </c:pt>
                <c:pt idx="26692" formatCode="General">
                  <c:v>0.107868531682397</c:v>
                </c:pt>
                <c:pt idx="26693" formatCode="General">
                  <c:v>0.10898619017311199</c:v>
                </c:pt>
                <c:pt idx="26694" formatCode="General">
                  <c:v>0.110153565448022</c:v>
                </c:pt>
                <c:pt idx="26695" formatCode="General">
                  <c:v>0.11127530946830801</c:v>
                </c:pt>
                <c:pt idx="26696" formatCode="General">
                  <c:v>0.11236730954258101</c:v>
                </c:pt>
                <c:pt idx="26697" formatCode="General">
                  <c:v>0.113409542534915</c:v>
                </c:pt>
                <c:pt idx="26698" formatCode="General">
                  <c:v>0.114343371027385</c:v>
                </c:pt>
                <c:pt idx="26699" formatCode="General">
                  <c:v>0.115132923358061</c:v>
                </c:pt>
                <c:pt idx="26700" formatCode="General">
                  <c:v>0.11578638220126899</c:v>
                </c:pt>
                <c:pt idx="26701" formatCode="General">
                  <c:v>0.116299517466274</c:v>
                </c:pt>
                <c:pt idx="26702" formatCode="General">
                  <c:v>0.116682849924924</c:v>
                </c:pt>
                <c:pt idx="26703" formatCode="General">
                  <c:v>0.116959148150135</c:v>
                </c:pt>
                <c:pt idx="26704" formatCode="General">
                  <c:v>0.116771995551415</c:v>
                </c:pt>
                <c:pt idx="26705" formatCode="General">
                  <c:v>0.115867948639266</c:v>
                </c:pt>
                <c:pt idx="26706" formatCode="General">
                  <c:v>0.114603069433451</c:v>
                </c:pt>
                <c:pt idx="26707" formatCode="General">
                  <c:v>0.113293565944119</c:v>
                </c:pt>
                <c:pt idx="26708" formatCode="General">
                  <c:v>0.112034336238044</c:v>
                </c:pt>
                <c:pt idx="26709" formatCode="General">
                  <c:v>0.11087604845985601</c:v>
                </c:pt>
                <c:pt idx="26710" formatCode="General">
                  <c:v>0.109889967795644</c:v>
                </c:pt>
                <c:pt idx="26711" formatCode="General">
                  <c:v>0.10908076054971599</c:v>
                </c:pt>
                <c:pt idx="26712" formatCode="General">
                  <c:v>0.10838850665200001</c:v>
                </c:pt>
                <c:pt idx="26713" formatCode="General">
                  <c:v>0.10775164176395199</c:v>
                </c:pt>
                <c:pt idx="26714" formatCode="General">
                  <c:v>0.10704653696715299</c:v>
                </c:pt>
                <c:pt idx="26715" formatCode="General">
                  <c:v>0.106168451632897</c:v>
                </c:pt>
                <c:pt idx="26716" formatCode="General">
                  <c:v>0.105112339584118</c:v>
                </c:pt>
                <c:pt idx="26717" formatCode="General">
                  <c:v>0.10390363939307901</c:v>
                </c:pt>
                <c:pt idx="26718" formatCode="General">
                  <c:v>0.102616479717362</c:v>
                </c:pt>
                <c:pt idx="26719" formatCode="General">
                  <c:v>0.10135333401575</c:v>
                </c:pt>
                <c:pt idx="26720" formatCode="General">
                  <c:v>0.100177109962213</c:v>
                </c:pt>
                <c:pt idx="26721" formatCode="General">
                  <c:v>9.9134230527983494E-2</c:v>
                </c:pt>
                <c:pt idx="26722" formatCode="General">
                  <c:v>9.8263138039606096E-2</c:v>
                </c:pt>
                <c:pt idx="26723" formatCode="General">
                  <c:v>9.7616783866910903E-2</c:v>
                </c:pt>
                <c:pt idx="26724" formatCode="General">
                  <c:v>9.7231580933203707E-2</c:v>
                </c:pt>
                <c:pt idx="26725" formatCode="General">
                  <c:v>9.7063151640810502E-2</c:v>
                </c:pt>
                <c:pt idx="26726" formatCode="General">
                  <c:v>9.7124539744389102E-2</c:v>
                </c:pt>
                <c:pt idx="26727" formatCode="General">
                  <c:v>9.7513738739864006E-2</c:v>
                </c:pt>
                <c:pt idx="26728" formatCode="General">
                  <c:v>9.8164732101010496E-2</c:v>
                </c:pt>
                <c:pt idx="26729" formatCode="General">
                  <c:v>9.8922292851962898E-2</c:v>
                </c:pt>
                <c:pt idx="26730" formatCode="General">
                  <c:v>9.96838834044452E-2</c:v>
                </c:pt>
                <c:pt idx="26731" formatCode="General">
                  <c:v>0.10030773783192901</c:v>
                </c:pt>
                <c:pt idx="26732" formatCode="General">
                  <c:v>0.100694568094837</c:v>
                </c:pt>
                <c:pt idx="26733" formatCode="General">
                  <c:v>0.100770634920594</c:v>
                </c:pt>
                <c:pt idx="26734" formatCode="General">
                  <c:v>0.10041975682837199</c:v>
                </c:pt>
                <c:pt idx="26735" formatCode="General">
                  <c:v>9.9593463039347699E-2</c:v>
                </c:pt>
                <c:pt idx="26736" formatCode="General">
                  <c:v>9.8376759945274395E-2</c:v>
                </c:pt>
                <c:pt idx="26737" formatCode="General">
                  <c:v>9.6588973922375601E-2</c:v>
                </c:pt>
                <c:pt idx="26738" formatCode="General">
                  <c:v>9.3816970158579094E-2</c:v>
                </c:pt>
                <c:pt idx="26739" formatCode="General">
                  <c:v>9.0265460542980694E-2</c:v>
                </c:pt>
                <c:pt idx="26740" formatCode="General">
                  <c:v>8.6334859602851297E-2</c:v>
                </c:pt>
                <c:pt idx="26741" formatCode="General">
                  <c:v>8.2147501204233794E-2</c:v>
                </c:pt>
                <c:pt idx="26742" formatCode="General">
                  <c:v>7.7870902020283003E-2</c:v>
                </c:pt>
                <c:pt idx="26743" formatCode="General">
                  <c:v>7.3650182893359006E-2</c:v>
                </c:pt>
                <c:pt idx="26744" formatCode="General">
                  <c:v>6.9539129297197799E-2</c:v>
                </c:pt>
                <c:pt idx="26745" formatCode="General">
                  <c:v>6.5630450165792303E-2</c:v>
                </c:pt>
                <c:pt idx="26746" formatCode="General">
                  <c:v>6.2094627692201497E-2</c:v>
                </c:pt>
                <c:pt idx="26747" formatCode="General">
                  <c:v>5.90293855631751E-2</c:v>
                </c:pt>
                <c:pt idx="26748" formatCode="General">
                  <c:v>5.64870739846293E-2</c:v>
                </c:pt>
                <c:pt idx="26749" formatCode="General">
                  <c:v>5.4552399705124197E-2</c:v>
                </c:pt>
                <c:pt idx="26750" formatCode="General">
                  <c:v>5.3271136169895303E-2</c:v>
                </c:pt>
                <c:pt idx="26751" formatCode="General">
                  <c:v>5.2665213635303E-2</c:v>
                </c:pt>
                <c:pt idx="26752" formatCode="General">
                  <c:v>5.2789893909299598E-2</c:v>
                </c:pt>
                <c:pt idx="26753" formatCode="General">
                  <c:v>5.3661298940622403E-2</c:v>
                </c:pt>
                <c:pt idx="26754" formatCode="General">
                  <c:v>5.5189043382418299E-2</c:v>
                </c:pt>
                <c:pt idx="26755" formatCode="General">
                  <c:v>5.7309593076654397E-2</c:v>
                </c:pt>
                <c:pt idx="26756" formatCode="General">
                  <c:v>6.0107692841812797E-2</c:v>
                </c:pt>
                <c:pt idx="26757" formatCode="General">
                  <c:v>6.3354914226805698E-2</c:v>
                </c:pt>
                <c:pt idx="26758" formatCode="General">
                  <c:v>6.6645245175628101E-2</c:v>
                </c:pt>
                <c:pt idx="26759" formatCode="General">
                  <c:v>7.0013037630608593E-2</c:v>
                </c:pt>
                <c:pt idx="26760" formatCode="General">
                  <c:v>7.3460254722641796E-2</c:v>
                </c:pt>
                <c:pt idx="26761" formatCode="General">
                  <c:v>7.6514659974865007E-2</c:v>
                </c:pt>
                <c:pt idx="26762" formatCode="General">
                  <c:v>7.9128674022673498E-2</c:v>
                </c:pt>
                <c:pt idx="26763" formatCode="General">
                  <c:v>8.1526123446094306E-2</c:v>
                </c:pt>
                <c:pt idx="26764" formatCode="General">
                  <c:v>8.3544602591109102E-2</c:v>
                </c:pt>
                <c:pt idx="26765" formatCode="General">
                  <c:v>8.4875284773191603E-2</c:v>
                </c:pt>
                <c:pt idx="26766" formatCode="General">
                  <c:v>8.5242973124546706E-2</c:v>
                </c:pt>
                <c:pt idx="26767" formatCode="General">
                  <c:v>8.4559126855861699E-2</c:v>
                </c:pt>
                <c:pt idx="26768" formatCode="General">
                  <c:v>8.2884981861028703E-2</c:v>
                </c:pt>
                <c:pt idx="26769" formatCode="General">
                  <c:v>8.0364693177217894E-2</c:v>
                </c:pt>
                <c:pt idx="26770" formatCode="General">
                  <c:v>7.6997116326970802E-2</c:v>
                </c:pt>
                <c:pt idx="26771" formatCode="General">
                  <c:v>7.2653874369350196E-2</c:v>
                </c:pt>
                <c:pt idx="26772" formatCode="General">
                  <c:v>6.7266536022211901E-2</c:v>
                </c:pt>
                <c:pt idx="26773" formatCode="General">
                  <c:v>6.08680341583809E-2</c:v>
                </c:pt>
                <c:pt idx="26774" formatCode="General">
                  <c:v>5.35976030025496E-2</c:v>
                </c:pt>
                <c:pt idx="26775" formatCode="General">
                  <c:v>4.5659270785915501E-2</c:v>
                </c:pt>
                <c:pt idx="26776" formatCode="General">
                  <c:v>3.7117565478815298E-2</c:v>
                </c:pt>
                <c:pt idx="26777" formatCode="General">
                  <c:v>2.7839042663552801E-2</c:v>
                </c:pt>
                <c:pt idx="26778" formatCode="General">
                  <c:v>1.8154260930855499E-2</c:v>
                </c:pt>
                <c:pt idx="26779" formatCode="General">
                  <c:v>8.5523918817672403E-3</c:v>
                </c:pt>
                <c:pt idx="26780" formatCode="General">
                  <c:v>-7.4923530845340302E-4</c:v>
                </c:pt>
                <c:pt idx="26781" formatCode="General">
                  <c:v>-9.4913913570015499E-3</c:v>
                </c:pt>
                <c:pt idx="26782" formatCode="General">
                  <c:v>-1.7433689482670701E-2</c:v>
                </c:pt>
                <c:pt idx="26783" formatCode="General">
                  <c:v>-2.4320416633018899E-2</c:v>
                </c:pt>
                <c:pt idx="26784" formatCode="General">
                  <c:v>-3.0027449432588602E-2</c:v>
                </c:pt>
                <c:pt idx="26785" formatCode="General">
                  <c:v>-3.4593550118335301E-2</c:v>
                </c:pt>
                <c:pt idx="26786" formatCode="General">
                  <c:v>-3.8005341016831097E-2</c:v>
                </c:pt>
                <c:pt idx="26787" formatCode="General">
                  <c:v>-4.02058463942375E-2</c:v>
                </c:pt>
                <c:pt idx="26788" formatCode="General">
                  <c:v>-4.1285291330940499E-2</c:v>
                </c:pt>
                <c:pt idx="26789" formatCode="General">
                  <c:v>-4.1501051175371902E-2</c:v>
                </c:pt>
                <c:pt idx="26790" formatCode="General">
                  <c:v>-4.1028433228085803E-2</c:v>
                </c:pt>
                <c:pt idx="26791" formatCode="General">
                  <c:v>-4.0144983815120897E-2</c:v>
                </c:pt>
                <c:pt idx="26792" formatCode="General">
                  <c:v>-3.9532743167678498E-2</c:v>
                </c:pt>
                <c:pt idx="26793" formatCode="General">
                  <c:v>-3.9356585582941001E-2</c:v>
                </c:pt>
                <c:pt idx="26794" formatCode="General">
                  <c:v>-3.9400899340168702E-2</c:v>
                </c:pt>
                <c:pt idx="26795" formatCode="General">
                  <c:v>-3.9797482522360601E-2</c:v>
                </c:pt>
                <c:pt idx="26796" formatCode="General">
                  <c:v>-4.0660994000110903E-2</c:v>
                </c:pt>
                <c:pt idx="26797" formatCode="General">
                  <c:v>-4.1999476637512502E-2</c:v>
                </c:pt>
                <c:pt idx="26798" formatCode="General">
                  <c:v>-4.38670278438172E-2</c:v>
                </c:pt>
                <c:pt idx="26799" formatCode="General">
                  <c:v>-4.6251957853854699E-2</c:v>
                </c:pt>
                <c:pt idx="26800" formatCode="General">
                  <c:v>-4.9038299397564697E-2</c:v>
                </c:pt>
                <c:pt idx="26801" formatCode="General">
                  <c:v>-5.22400259237659E-2</c:v>
                </c:pt>
                <c:pt idx="26802" formatCode="General">
                  <c:v>-5.5845429278639502E-2</c:v>
                </c:pt>
                <c:pt idx="26803" formatCode="General">
                  <c:v>-5.9771011258532798E-2</c:v>
                </c:pt>
                <c:pt idx="26804" formatCode="General">
                  <c:v>-6.4122965886858202E-2</c:v>
                </c:pt>
                <c:pt idx="26805" formatCode="General">
                  <c:v>-6.9086808416062503E-2</c:v>
                </c:pt>
                <c:pt idx="26806" formatCode="General">
                  <c:v>-7.42686931563874E-2</c:v>
                </c:pt>
                <c:pt idx="26807" formatCode="General">
                  <c:v>-7.9123413583874105E-2</c:v>
                </c:pt>
                <c:pt idx="26808" formatCode="General">
                  <c:v>-8.3552609081959106E-2</c:v>
                </c:pt>
                <c:pt idx="26809" formatCode="General">
                  <c:v>-8.7610511951520101E-2</c:v>
                </c:pt>
                <c:pt idx="26810" formatCode="General">
                  <c:v>-9.1315346742435202E-2</c:v>
                </c:pt>
                <c:pt idx="26811" formatCode="General">
                  <c:v>-9.45190321215678E-2</c:v>
                </c:pt>
                <c:pt idx="26812" formatCode="General">
                  <c:v>-9.70889359819498E-2</c:v>
                </c:pt>
                <c:pt idx="26813" formatCode="General">
                  <c:v>-9.8945264325021806E-2</c:v>
                </c:pt>
                <c:pt idx="26814" formatCode="General">
                  <c:v>-0.100162947253864</c:v>
                </c:pt>
                <c:pt idx="26815" formatCode="General">
                  <c:v>-0.10088843993958301</c:v>
                </c:pt>
                <c:pt idx="26816" formatCode="General">
                  <c:v>-0.101242537580712</c:v>
                </c:pt>
                <c:pt idx="26817" formatCode="General">
                  <c:v>-0.101235956701668</c:v>
                </c:pt>
                <c:pt idx="26818" formatCode="General">
                  <c:v>-0.100994462775958</c:v>
                </c:pt>
                <c:pt idx="26819" formatCode="General">
                  <c:v>-0.10095201700956601</c:v>
                </c:pt>
                <c:pt idx="26820" formatCode="General">
                  <c:v>-0.100932237602225</c:v>
                </c:pt>
                <c:pt idx="26821" formatCode="General">
                  <c:v>-0.100582907678744</c:v>
                </c:pt>
                <c:pt idx="26822" formatCode="General">
                  <c:v>-0.100050892799969</c:v>
                </c:pt>
                <c:pt idx="26823" formatCode="General">
                  <c:v>-9.9432377003270594E-2</c:v>
                </c:pt>
                <c:pt idx="26824" formatCode="General">
                  <c:v>-9.8789075937977103E-2</c:v>
                </c:pt>
                <c:pt idx="26825" formatCode="General">
                  <c:v>-9.8205055495929006E-2</c:v>
                </c:pt>
                <c:pt idx="26826" formatCode="General">
                  <c:v>-9.7753126696055598E-2</c:v>
                </c:pt>
                <c:pt idx="26827" formatCode="General">
                  <c:v>-9.7443666077725102E-2</c:v>
                </c:pt>
                <c:pt idx="26828" formatCode="General">
                  <c:v>-9.7202395503023106E-2</c:v>
                </c:pt>
                <c:pt idx="26829" formatCode="General">
                  <c:v>-9.7016994620682501E-2</c:v>
                </c:pt>
                <c:pt idx="26830" formatCode="General">
                  <c:v>-9.6921645171265294E-2</c:v>
                </c:pt>
                <c:pt idx="26831" formatCode="General">
                  <c:v>-9.7069698700218601E-2</c:v>
                </c:pt>
                <c:pt idx="26832" formatCode="General">
                  <c:v>-9.7842033419779595E-2</c:v>
                </c:pt>
                <c:pt idx="26833" formatCode="General">
                  <c:v>-9.9125834633127005E-2</c:v>
                </c:pt>
                <c:pt idx="26834" formatCode="General">
                  <c:v>-0.100554429921591</c:v>
                </c:pt>
                <c:pt idx="26835" formatCode="General">
                  <c:v>-0.102127746957379</c:v>
                </c:pt>
                <c:pt idx="26836" formatCode="General">
                  <c:v>-0.103782997402056</c:v>
                </c:pt>
                <c:pt idx="26837" formatCode="General">
                  <c:v>-0.10533343101838</c:v>
                </c:pt>
                <c:pt idx="26838" formatCode="General">
                  <c:v>-0.106704272171688</c:v>
                </c:pt>
                <c:pt idx="26839" formatCode="General">
                  <c:v>-0.107993850395665</c:v>
                </c:pt>
                <c:pt idx="26840" formatCode="General">
                  <c:v>-0.109354579252419</c:v>
                </c:pt>
                <c:pt idx="26841" formatCode="General">
                  <c:v>-0.110782104788419</c:v>
                </c:pt>
                <c:pt idx="26842" formatCode="General">
                  <c:v>-0.112164847361043</c:v>
                </c:pt>
                <c:pt idx="26843" formatCode="General">
                  <c:v>-0.113456234011495</c:v>
                </c:pt>
                <c:pt idx="26844" formatCode="General">
                  <c:v>-0.11452109083284701</c:v>
                </c:pt>
                <c:pt idx="26845" formatCode="General">
                  <c:v>-0.115350811661034</c:v>
                </c:pt>
                <c:pt idx="26846" formatCode="General">
                  <c:v>-0.116419592484358</c:v>
                </c:pt>
                <c:pt idx="26847" formatCode="General">
                  <c:v>-0.117727696403367</c:v>
                </c:pt>
                <c:pt idx="26848" formatCode="General">
                  <c:v>-0.118858431296546</c:v>
                </c:pt>
                <c:pt idx="26849" formatCode="General">
                  <c:v>-0.11979142766585101</c:v>
                </c:pt>
                <c:pt idx="26850" formatCode="General">
                  <c:v>-0.120505500648233</c:v>
                </c:pt>
                <c:pt idx="26851" formatCode="General">
                  <c:v>-0.120985855211973</c:v>
                </c:pt>
                <c:pt idx="26852" formatCode="General">
                  <c:v>-0.12119471173982201</c:v>
                </c:pt>
                <c:pt idx="26853" formatCode="General">
                  <c:v>-0.121110793625095</c:v>
                </c:pt>
                <c:pt idx="26854" formatCode="General">
                  <c:v>-0.12080482230425101</c:v>
                </c:pt>
                <c:pt idx="26855" formatCode="General">
                  <c:v>-0.120300904100544</c:v>
                </c:pt>
                <c:pt idx="26856" formatCode="General">
                  <c:v>-0.119598243705528</c:v>
                </c:pt>
                <c:pt idx="26857" formatCode="General">
                  <c:v>-0.118799074818042</c:v>
                </c:pt>
                <c:pt idx="26858" formatCode="General">
                  <c:v>-0.11833790080694501</c:v>
                </c:pt>
                <c:pt idx="26859" formatCode="General">
                  <c:v>-0.11826104139455999</c:v>
                </c:pt>
                <c:pt idx="26860" formatCode="General">
                  <c:v>-0.11819497224471399</c:v>
                </c:pt>
                <c:pt idx="26861" formatCode="General">
                  <c:v>-0.118091137837313</c:v>
                </c:pt>
                <c:pt idx="26862" formatCode="General">
                  <c:v>-0.11792977606813899</c:v>
                </c:pt>
                <c:pt idx="26863" formatCode="General">
                  <c:v>-0.117631068703027</c:v>
                </c:pt>
                <c:pt idx="26864" formatCode="General">
                  <c:v>-0.11711369703958099</c:v>
                </c:pt>
                <c:pt idx="26865" formatCode="General">
                  <c:v>-0.11636221465341499</c:v>
                </c:pt>
                <c:pt idx="26866" formatCode="General">
                  <c:v>-0.115405104372302</c:v>
                </c:pt>
                <c:pt idx="26867" formatCode="General">
                  <c:v>-0.11425068781632899</c:v>
                </c:pt>
                <c:pt idx="26868" formatCode="General">
                  <c:v>-0.11288643307844699</c:v>
                </c:pt>
                <c:pt idx="26869" formatCode="General">
                  <c:v>-0.111383487558772</c:v>
                </c:pt>
                <c:pt idx="26870" formatCode="General">
                  <c:v>-0.109738077214598</c:v>
                </c:pt>
                <c:pt idx="26871" formatCode="General">
                  <c:v>-0.107883368979849</c:v>
                </c:pt>
                <c:pt idx="26872" formatCode="General">
                  <c:v>-0.10591815910086599</c:v>
                </c:pt>
                <c:pt idx="26873" formatCode="General">
                  <c:v>-0.104272085832221</c:v>
                </c:pt>
                <c:pt idx="26874" formatCode="General">
                  <c:v>-0.102997191425548</c:v>
                </c:pt>
                <c:pt idx="26875" formatCode="General">
                  <c:v>-0.101780214298997</c:v>
                </c:pt>
                <c:pt idx="26876" formatCode="General">
                  <c:v>-0.10022990403486599</c:v>
                </c:pt>
                <c:pt idx="26877" formatCode="General">
                  <c:v>-9.8588042408895293E-2</c:v>
                </c:pt>
                <c:pt idx="26878" formatCode="General">
                  <c:v>-9.7317088528319301E-2</c:v>
                </c:pt>
                <c:pt idx="26879" formatCode="General">
                  <c:v>-9.6191030910808301E-2</c:v>
                </c:pt>
                <c:pt idx="26880" formatCode="General">
                  <c:v>-9.5181894056217006E-2</c:v>
                </c:pt>
                <c:pt idx="26881" formatCode="General">
                  <c:v>-9.4247041654357502E-2</c:v>
                </c:pt>
                <c:pt idx="26882" formatCode="General">
                  <c:v>-9.3302088498819394E-2</c:v>
                </c:pt>
                <c:pt idx="26883" formatCode="General">
                  <c:v>-9.2376870131466005E-2</c:v>
                </c:pt>
                <c:pt idx="26884" formatCode="General">
                  <c:v>-9.1547396368494696E-2</c:v>
                </c:pt>
                <c:pt idx="26885" formatCode="General">
                  <c:v>-9.0746966347229299E-2</c:v>
                </c:pt>
                <c:pt idx="26886" formatCode="General">
                  <c:v>-8.9909961474553698E-2</c:v>
                </c:pt>
                <c:pt idx="26887" formatCode="General">
                  <c:v>-8.8978460019491695E-2</c:v>
                </c:pt>
                <c:pt idx="26888" formatCode="General">
                  <c:v>-8.7928199727416501E-2</c:v>
                </c:pt>
                <c:pt idx="26889" formatCode="General">
                  <c:v>-8.6807744358426295E-2</c:v>
                </c:pt>
                <c:pt idx="26890" formatCode="General">
                  <c:v>-8.5681441000847694E-2</c:v>
                </c:pt>
                <c:pt idx="26891" formatCode="General">
                  <c:v>-8.4610342690008805E-2</c:v>
                </c:pt>
                <c:pt idx="26892" formatCode="General">
                  <c:v>-8.3505366189469604E-2</c:v>
                </c:pt>
                <c:pt idx="26893" formatCode="General">
                  <c:v>-8.2250227252627595E-2</c:v>
                </c:pt>
                <c:pt idx="26894" formatCode="General">
                  <c:v>-8.0788429621678398E-2</c:v>
                </c:pt>
                <c:pt idx="26895" formatCode="General">
                  <c:v>-7.9078360821245003E-2</c:v>
                </c:pt>
                <c:pt idx="26896" formatCode="General">
                  <c:v>-7.7116280657404807E-2</c:v>
                </c:pt>
                <c:pt idx="26897" formatCode="General">
                  <c:v>-7.4911918650205495E-2</c:v>
                </c:pt>
                <c:pt idx="26898" formatCode="General">
                  <c:v>-7.2478031137038296E-2</c:v>
                </c:pt>
                <c:pt idx="26899" formatCode="General">
                  <c:v>-6.9777392983059697E-2</c:v>
                </c:pt>
                <c:pt idx="26900" formatCode="General">
                  <c:v>-6.6832603423861797E-2</c:v>
                </c:pt>
                <c:pt idx="26901" formatCode="General">
                  <c:v>-6.4070872992097599E-2</c:v>
                </c:pt>
                <c:pt idx="26902" formatCode="General">
                  <c:v>-6.1574565691891098E-2</c:v>
                </c:pt>
                <c:pt idx="26903" formatCode="General">
                  <c:v>-5.90746066710355E-2</c:v>
                </c:pt>
                <c:pt idx="26904" formatCode="General">
                  <c:v>-5.6539959557642898E-2</c:v>
                </c:pt>
                <c:pt idx="26905" formatCode="General">
                  <c:v>-5.3889444226904198E-2</c:v>
                </c:pt>
                <c:pt idx="26906" formatCode="General">
                  <c:v>-5.1147573044042098E-2</c:v>
                </c:pt>
                <c:pt idx="26907" formatCode="General">
                  <c:v>-4.8327197340264597E-2</c:v>
                </c:pt>
                <c:pt idx="26908" formatCode="General">
                  <c:v>-4.5449701597703403E-2</c:v>
                </c:pt>
                <c:pt idx="26909" formatCode="General">
                  <c:v>-4.2632373534799199E-2</c:v>
                </c:pt>
                <c:pt idx="26910" formatCode="General">
                  <c:v>-3.99929176539763E-2</c:v>
                </c:pt>
                <c:pt idx="26911" formatCode="General">
                  <c:v>-3.7557000798072303E-2</c:v>
                </c:pt>
                <c:pt idx="26912" formatCode="General">
                  <c:v>-3.5339445414898502E-2</c:v>
                </c:pt>
                <c:pt idx="26913" formatCode="General">
                  <c:v>-3.3395413280081401E-2</c:v>
                </c:pt>
                <c:pt idx="26914" formatCode="General">
                  <c:v>-3.1567368588266198E-2</c:v>
                </c:pt>
                <c:pt idx="26915" formatCode="General">
                  <c:v>-2.93181382730964E-2</c:v>
                </c:pt>
                <c:pt idx="26916" formatCode="General">
                  <c:v>-2.68752205162066E-2</c:v>
                </c:pt>
                <c:pt idx="26917" formatCode="General">
                  <c:v>-2.4578235451492E-2</c:v>
                </c:pt>
                <c:pt idx="26918" formatCode="General">
                  <c:v>-2.21641545547074E-2</c:v>
                </c:pt>
                <c:pt idx="26919" formatCode="General">
                  <c:v>-1.96774070258861E-2</c:v>
                </c:pt>
                <c:pt idx="26920" formatCode="General">
                  <c:v>-1.7108677713461001E-2</c:v>
                </c:pt>
                <c:pt idx="26921" formatCode="General">
                  <c:v>-1.4438758222762801E-2</c:v>
                </c:pt>
                <c:pt idx="26922" formatCode="General">
                  <c:v>-1.17084059374246E-2</c:v>
                </c:pt>
                <c:pt idx="26923" formatCode="General">
                  <c:v>-8.9509218328490906E-3</c:v>
                </c:pt>
                <c:pt idx="26924" formatCode="General">
                  <c:v>-6.1419066341284797E-3</c:v>
                </c:pt>
                <c:pt idx="26925" formatCode="General">
                  <c:v>-3.2705774888571498E-3</c:v>
                </c:pt>
                <c:pt idx="26926" formatCode="General">
                  <c:v>-3.8544204339155901E-4</c:v>
                </c:pt>
                <c:pt idx="26927" formatCode="General">
                  <c:v>2.4777040206110002E-3</c:v>
                </c:pt>
                <c:pt idx="26928" formatCode="General">
                  <c:v>5.3540395607660904E-3</c:v>
                </c:pt>
                <c:pt idx="26929" formatCode="General">
                  <c:v>8.2699412339534498E-3</c:v>
                </c:pt>
                <c:pt idx="26930" formatCode="General">
                  <c:v>1.11492919668625E-2</c:v>
                </c:pt>
                <c:pt idx="26931" formatCode="General">
                  <c:v>1.3975312217244599E-2</c:v>
                </c:pt>
                <c:pt idx="26932" formatCode="General">
                  <c:v>1.6792273773784502E-2</c:v>
                </c:pt>
                <c:pt idx="26933" formatCode="General">
                  <c:v>1.9604203828457799E-2</c:v>
                </c:pt>
                <c:pt idx="26934" formatCode="General">
                  <c:v>2.2447480273587801E-2</c:v>
                </c:pt>
                <c:pt idx="26935" formatCode="General">
                  <c:v>2.5344437742703101E-2</c:v>
                </c:pt>
                <c:pt idx="26936" formatCode="General">
                  <c:v>2.8293317423026199E-2</c:v>
                </c:pt>
                <c:pt idx="26937" formatCode="General">
                  <c:v>3.1263574546057202E-2</c:v>
                </c:pt>
                <c:pt idx="26938" formatCode="General">
                  <c:v>3.4163162095147602E-2</c:v>
                </c:pt>
                <c:pt idx="26939" formatCode="General">
                  <c:v>3.6963991617939999E-2</c:v>
                </c:pt>
                <c:pt idx="26940" formatCode="General">
                  <c:v>3.9702807379057202E-2</c:v>
                </c:pt>
                <c:pt idx="26941" formatCode="General">
                  <c:v>4.2390678239856698E-2</c:v>
                </c:pt>
                <c:pt idx="26942" formatCode="General">
                  <c:v>4.5037387514700197E-2</c:v>
                </c:pt>
                <c:pt idx="26943" formatCode="General">
                  <c:v>4.7551073755974997E-2</c:v>
                </c:pt>
                <c:pt idx="26944" formatCode="General">
                  <c:v>4.9838771584015402E-2</c:v>
                </c:pt>
                <c:pt idx="26945" formatCode="General">
                  <c:v>5.1953620219226601E-2</c:v>
                </c:pt>
                <c:pt idx="26946" formatCode="General">
                  <c:v>5.40231450944995E-2</c:v>
                </c:pt>
                <c:pt idx="26947" formatCode="General">
                  <c:v>5.5866430529297899E-2</c:v>
                </c:pt>
                <c:pt idx="26948" formatCode="General">
                  <c:v>5.7215754774821603E-2</c:v>
                </c:pt>
                <c:pt idx="26949" formatCode="General">
                  <c:v>5.8352174393244298E-2</c:v>
                </c:pt>
                <c:pt idx="26950" formatCode="General">
                  <c:v>5.9532034057086902E-2</c:v>
                </c:pt>
                <c:pt idx="26951" formatCode="General">
                  <c:v>6.0699623694105399E-2</c:v>
                </c:pt>
                <c:pt idx="26952" formatCode="General">
                  <c:v>6.18613801367255E-2</c:v>
                </c:pt>
                <c:pt idx="26953" formatCode="General">
                  <c:v>6.3202402538534694E-2</c:v>
                </c:pt>
                <c:pt idx="26954" formatCode="General">
                  <c:v>6.4966571493778394E-2</c:v>
                </c:pt>
                <c:pt idx="26955" formatCode="General">
                  <c:v>6.7205684431088195E-2</c:v>
                </c:pt>
                <c:pt idx="26956" formatCode="General">
                  <c:v>6.9790282832325204E-2</c:v>
                </c:pt>
                <c:pt idx="26957" formatCode="General">
                  <c:v>7.2666919628221305E-2</c:v>
                </c:pt>
                <c:pt idx="26958" formatCode="General">
                  <c:v>7.5997692957485499E-2</c:v>
                </c:pt>
                <c:pt idx="26959" formatCode="General">
                  <c:v>7.9857661004014299E-2</c:v>
                </c:pt>
                <c:pt idx="26960" formatCode="General">
                  <c:v>8.40944185769779E-2</c:v>
                </c:pt>
                <c:pt idx="26961" formatCode="General">
                  <c:v>8.8474326367818698E-2</c:v>
                </c:pt>
                <c:pt idx="26962" formatCode="General">
                  <c:v>9.2787954468652595E-2</c:v>
                </c:pt>
                <c:pt idx="26963" formatCode="General">
                  <c:v>9.6548524615398104E-2</c:v>
                </c:pt>
                <c:pt idx="26964" formatCode="General">
                  <c:v>9.9518024459154794E-2</c:v>
                </c:pt>
                <c:pt idx="26965" formatCode="General">
                  <c:v>0.10195270871409599</c:v>
                </c:pt>
                <c:pt idx="26966" formatCode="General">
                  <c:v>0.103929025580926</c:v>
                </c:pt>
                <c:pt idx="26967" formatCode="General">
                  <c:v>0.105541946545903</c:v>
                </c:pt>
                <c:pt idx="26968" formatCode="General">
                  <c:v>0.10684194365168199</c:v>
                </c:pt>
                <c:pt idx="26969" formatCode="General">
                  <c:v>0.107804883670573</c:v>
                </c:pt>
                <c:pt idx="26970" formatCode="General">
                  <c:v>0.108404619222845</c:v>
                </c:pt>
                <c:pt idx="26971" formatCode="General">
                  <c:v>0.10869060372119201</c:v>
                </c:pt>
                <c:pt idx="26972" formatCode="General">
                  <c:v>0.108855539935442</c:v>
                </c:pt>
                <c:pt idx="26973" formatCode="General">
                  <c:v>0.109112232614669</c:v>
                </c:pt>
                <c:pt idx="26974" formatCode="General">
                  <c:v>0.109590645177471</c:v>
                </c:pt>
                <c:pt idx="26975" formatCode="General">
                  <c:v>0.110182029502695</c:v>
                </c:pt>
                <c:pt idx="26976" formatCode="General">
                  <c:v>0.110568889720533</c:v>
                </c:pt>
                <c:pt idx="26977" formatCode="General">
                  <c:v>0.11076369896329</c:v>
                </c:pt>
                <c:pt idx="26978" formatCode="General">
                  <c:v>0.111004425646945</c:v>
                </c:pt>
                <c:pt idx="26979" formatCode="General">
                  <c:v>0.11140767143904701</c:v>
                </c:pt>
                <c:pt idx="26980" formatCode="General">
                  <c:v>0.112086343571512</c:v>
                </c:pt>
                <c:pt idx="26981" formatCode="General">
                  <c:v>0.113013995248834</c:v>
                </c:pt>
                <c:pt idx="26982" formatCode="General">
                  <c:v>0.114120685095389</c:v>
                </c:pt>
                <c:pt idx="26983" formatCode="General">
                  <c:v>0.115367557167691</c:v>
                </c:pt>
                <c:pt idx="26984" formatCode="General">
                  <c:v>0.116754677084945</c:v>
                </c:pt>
                <c:pt idx="26985" formatCode="General">
                  <c:v>0.11827246994321799</c:v>
                </c:pt>
                <c:pt idx="26986" formatCode="General">
                  <c:v>0.11995338881482</c:v>
                </c:pt>
                <c:pt idx="26987" formatCode="General">
                  <c:v>0.121792046035366</c:v>
                </c:pt>
                <c:pt idx="26988" formatCode="General">
                  <c:v>0.123751968120682</c:v>
                </c:pt>
                <c:pt idx="26989" formatCode="General">
                  <c:v>0.125758572597755</c:v>
                </c:pt>
                <c:pt idx="26990" formatCode="General">
                  <c:v>0.12766753664126401</c:v>
                </c:pt>
                <c:pt idx="26991" formatCode="General">
                  <c:v>0.12942553887988301</c:v>
                </c:pt>
                <c:pt idx="26992" formatCode="General">
                  <c:v>0.13081059699111999</c:v>
                </c:pt>
                <c:pt idx="26993" formatCode="General">
                  <c:v>0.13142759596834699</c:v>
                </c:pt>
                <c:pt idx="26994" formatCode="General">
                  <c:v>0.131438283964184</c:v>
                </c:pt>
                <c:pt idx="26995" formatCode="General">
                  <c:v>0.131206735944327</c:v>
                </c:pt>
                <c:pt idx="26996" formatCode="General">
                  <c:v>0.13075115164009801</c:v>
                </c:pt>
                <c:pt idx="26997" formatCode="General">
                  <c:v>0.13003361730558199</c:v>
                </c:pt>
                <c:pt idx="26998" formatCode="General">
                  <c:v>0.12896403710380999</c:v>
                </c:pt>
                <c:pt idx="26999" formatCode="General">
                  <c:v>0.12749307741135099</c:v>
                </c:pt>
                <c:pt idx="27000" formatCode="General">
                  <c:v>0.12575994655834799</c:v>
                </c:pt>
                <c:pt idx="27001" formatCode="General">
                  <c:v>0.123985181394261</c:v>
                </c:pt>
                <c:pt idx="27002" formatCode="General">
                  <c:v>0.12229520866479</c:v>
                </c:pt>
                <c:pt idx="27003" formatCode="General">
                  <c:v>0.120696724334729</c:v>
                </c:pt>
                <c:pt idx="27004" formatCode="General">
                  <c:v>0.11911037479518501</c:v>
                </c:pt>
                <c:pt idx="27005" formatCode="General">
                  <c:v>0.117641145991025</c:v>
                </c:pt>
                <c:pt idx="27006" formatCode="General">
                  <c:v>0.116667112035135</c:v>
                </c:pt>
                <c:pt idx="27007" formatCode="General">
                  <c:v>0.116338728454129</c:v>
                </c:pt>
                <c:pt idx="27008" formatCode="General">
                  <c:v>0.116457679447492</c:v>
                </c:pt>
                <c:pt idx="27009" formatCode="General">
                  <c:v>0.11693660060495201</c:v>
                </c:pt>
                <c:pt idx="27010" formatCode="General">
                  <c:v>0.117506057461053</c:v>
                </c:pt>
                <c:pt idx="27011" formatCode="General">
                  <c:v>0.117847936634149</c:v>
                </c:pt>
                <c:pt idx="27012" formatCode="General">
                  <c:v>0.11808529971603</c:v>
                </c:pt>
                <c:pt idx="27013" formatCode="General">
                  <c:v>0.118261558143452</c:v>
                </c:pt>
                <c:pt idx="27014" formatCode="General">
                  <c:v>0.118315080588487</c:v>
                </c:pt>
                <c:pt idx="27015" formatCode="General">
                  <c:v>0.118258951062505</c:v>
                </c:pt>
                <c:pt idx="27016" formatCode="General">
                  <c:v>0.118100749197732</c:v>
                </c:pt>
                <c:pt idx="27017" formatCode="General">
                  <c:v>0.117911278677933</c:v>
                </c:pt>
                <c:pt idx="27018" formatCode="General">
                  <c:v>0.117724702999971</c:v>
                </c:pt>
                <c:pt idx="27019" formatCode="General">
                  <c:v>0.117503470269589</c:v>
                </c:pt>
                <c:pt idx="27020" formatCode="General">
                  <c:v>0.117249977392876</c:v>
                </c:pt>
                <c:pt idx="27021" formatCode="General">
                  <c:v>0.11697349276760501</c:v>
                </c:pt>
                <c:pt idx="27022" formatCode="General">
                  <c:v>0.11659050768099199</c:v>
                </c:pt>
                <c:pt idx="27023" formatCode="General">
                  <c:v>0.116021941847122</c:v>
                </c:pt>
                <c:pt idx="27024" formatCode="General">
                  <c:v>0.115332127200983</c:v>
                </c:pt>
                <c:pt idx="27025" formatCode="General">
                  <c:v>0.114527651472454</c:v>
                </c:pt>
                <c:pt idx="27026" formatCode="General">
                  <c:v>0.113580310711657</c:v>
                </c:pt>
                <c:pt idx="27027" formatCode="General">
                  <c:v>0.11217526193039</c:v>
                </c:pt>
                <c:pt idx="27028" formatCode="General">
                  <c:v>0.110097839967945</c:v>
                </c:pt>
                <c:pt idx="27029" formatCode="General">
                  <c:v>0.107701130474031</c:v>
                </c:pt>
                <c:pt idx="27030" formatCode="General">
                  <c:v>0.105099313669097</c:v>
                </c:pt>
                <c:pt idx="27031" formatCode="General">
                  <c:v>0.10229536647015</c:v>
                </c:pt>
                <c:pt idx="27032" formatCode="General">
                  <c:v>9.9407100006134494E-2</c:v>
                </c:pt>
                <c:pt idx="27033" formatCode="General">
                  <c:v>9.6485344790104205E-2</c:v>
                </c:pt>
                <c:pt idx="27034" formatCode="General">
                  <c:v>9.3567910807090496E-2</c:v>
                </c:pt>
                <c:pt idx="27035" formatCode="General">
                  <c:v>9.0755681169266994E-2</c:v>
                </c:pt>
                <c:pt idx="27036" formatCode="General">
                  <c:v>8.8113216947717302E-2</c:v>
                </c:pt>
                <c:pt idx="27037" formatCode="General">
                  <c:v>8.5666138067972894E-2</c:v>
                </c:pt>
                <c:pt idx="27038" formatCode="General">
                  <c:v>8.3541720428791197E-2</c:v>
                </c:pt>
                <c:pt idx="27039" formatCode="General">
                  <c:v>8.1849762847771401E-2</c:v>
                </c:pt>
                <c:pt idx="27040" formatCode="General">
                  <c:v>8.0579366418289999E-2</c:v>
                </c:pt>
                <c:pt idx="27041" formatCode="General">
                  <c:v>7.9696403747179401E-2</c:v>
                </c:pt>
                <c:pt idx="27042" formatCode="General">
                  <c:v>7.9167212308058302E-2</c:v>
                </c:pt>
                <c:pt idx="27043" formatCode="General">
                  <c:v>7.8911030839450294E-2</c:v>
                </c:pt>
                <c:pt idx="27044" formatCode="General">
                  <c:v>7.88842488908926E-2</c:v>
                </c:pt>
                <c:pt idx="27045" formatCode="General">
                  <c:v>7.8980040080656802E-2</c:v>
                </c:pt>
                <c:pt idx="27046" formatCode="General">
                  <c:v>7.90755184122265E-2</c:v>
                </c:pt>
                <c:pt idx="27047" formatCode="General">
                  <c:v>7.9119501660098401E-2</c:v>
                </c:pt>
                <c:pt idx="27048" formatCode="General">
                  <c:v>7.9061973542043695E-2</c:v>
                </c:pt>
                <c:pt idx="27049" formatCode="General">
                  <c:v>7.8847163613756405E-2</c:v>
                </c:pt>
                <c:pt idx="27050" formatCode="General">
                  <c:v>7.8460146302459996E-2</c:v>
                </c:pt>
                <c:pt idx="27051" formatCode="General">
                  <c:v>7.7897908954913303E-2</c:v>
                </c:pt>
                <c:pt idx="27052" formatCode="General">
                  <c:v>7.7173484024669198E-2</c:v>
                </c:pt>
                <c:pt idx="27053" formatCode="General">
                  <c:v>7.5881967394076197E-2</c:v>
                </c:pt>
                <c:pt idx="27054" formatCode="General">
                  <c:v>7.4040739418330295E-2</c:v>
                </c:pt>
                <c:pt idx="27055" formatCode="General">
                  <c:v>7.2139877857151896E-2</c:v>
                </c:pt>
                <c:pt idx="27056" formatCode="General">
                  <c:v>6.9627913222333707E-2</c:v>
                </c:pt>
                <c:pt idx="27057" formatCode="General">
                  <c:v>6.6129319558754895E-2</c:v>
                </c:pt>
                <c:pt idx="27058" formatCode="General">
                  <c:v>6.2028407512213397E-2</c:v>
                </c:pt>
                <c:pt idx="27059" formatCode="General">
                  <c:v>5.7568027796605303E-2</c:v>
                </c:pt>
                <c:pt idx="27060" formatCode="General">
                  <c:v>5.2948040291685199E-2</c:v>
                </c:pt>
                <c:pt idx="27061" formatCode="General">
                  <c:v>4.8317134560918698E-2</c:v>
                </c:pt>
                <c:pt idx="27062" formatCode="General">
                  <c:v>4.3661378382317803E-2</c:v>
                </c:pt>
                <c:pt idx="27063" formatCode="General">
                  <c:v>3.9003016350940903E-2</c:v>
                </c:pt>
                <c:pt idx="27064" formatCode="General">
                  <c:v>3.4515880728988299E-2</c:v>
                </c:pt>
                <c:pt idx="27065" formatCode="General">
                  <c:v>3.0329804427571098E-2</c:v>
                </c:pt>
                <c:pt idx="27066" formatCode="General">
                  <c:v>2.6472341522268301E-2</c:v>
                </c:pt>
                <c:pt idx="27067" formatCode="General">
                  <c:v>2.2904692062518699E-2</c:v>
                </c:pt>
                <c:pt idx="27068" formatCode="General">
                  <c:v>1.95351500553342E-2</c:v>
                </c:pt>
                <c:pt idx="27069" formatCode="General">
                  <c:v>1.64541380334529E-2</c:v>
                </c:pt>
                <c:pt idx="27070" formatCode="General">
                  <c:v>1.3831098168338E-2</c:v>
                </c:pt>
                <c:pt idx="27071" formatCode="General">
                  <c:v>1.16342114452889E-2</c:v>
                </c:pt>
                <c:pt idx="27072" formatCode="General">
                  <c:v>9.7645755959204304E-3</c:v>
                </c:pt>
                <c:pt idx="27073" formatCode="General">
                  <c:v>8.2801475258502209E-3</c:v>
                </c:pt>
                <c:pt idx="27074" formatCode="General">
                  <c:v>7.2314855879297901E-3</c:v>
                </c:pt>
                <c:pt idx="27075" formatCode="General">
                  <c:v>6.4933666742985202E-3</c:v>
                </c:pt>
                <c:pt idx="27076" formatCode="General">
                  <c:v>5.9352392266276699E-3</c:v>
                </c:pt>
                <c:pt idx="27077" formatCode="General">
                  <c:v>5.5146127316827703E-3</c:v>
                </c:pt>
                <c:pt idx="27078" formatCode="General">
                  <c:v>5.2484131876963797E-3</c:v>
                </c:pt>
                <c:pt idx="27079" formatCode="General">
                  <c:v>5.1502964467573303E-3</c:v>
                </c:pt>
                <c:pt idx="27080" formatCode="General">
                  <c:v>5.1586241670544698E-3</c:v>
                </c:pt>
                <c:pt idx="27081" formatCode="General">
                  <c:v>5.1914577027593802E-3</c:v>
                </c:pt>
                <c:pt idx="27082" formatCode="General">
                  <c:v>5.1729392984971303E-3</c:v>
                </c:pt>
                <c:pt idx="27083" formatCode="General">
                  <c:v>5.0484755581473801E-3</c:v>
                </c:pt>
                <c:pt idx="27084" formatCode="General">
                  <c:v>4.7025844070252096E-3</c:v>
                </c:pt>
                <c:pt idx="27085" formatCode="General">
                  <c:v>3.8370995753875298E-3</c:v>
                </c:pt>
                <c:pt idx="27086" formatCode="General">
                  <c:v>2.4531773308018902E-3</c:v>
                </c:pt>
                <c:pt idx="27087" formatCode="General">
                  <c:v>6.9821049098237997E-4</c:v>
                </c:pt>
                <c:pt idx="27088" formatCode="General">
                  <c:v>-1.4500227468517801E-3</c:v>
                </c:pt>
                <c:pt idx="27089" formatCode="General">
                  <c:v>-3.8707749585123602E-3</c:v>
                </c:pt>
                <c:pt idx="27090" formatCode="General">
                  <c:v>-6.4889448343746596E-3</c:v>
                </c:pt>
                <c:pt idx="27091" formatCode="General">
                  <c:v>-9.3658450234649793E-3</c:v>
                </c:pt>
                <c:pt idx="27092" formatCode="General">
                  <c:v>-1.25599582056322E-2</c:v>
                </c:pt>
                <c:pt idx="27093" formatCode="General">
                  <c:v>-1.5985541651902E-2</c:v>
                </c:pt>
                <c:pt idx="27094" formatCode="General">
                  <c:v>-1.9456438293926698E-2</c:v>
                </c:pt>
                <c:pt idx="27095" formatCode="General">
                  <c:v>-2.2884781980508199E-2</c:v>
                </c:pt>
                <c:pt idx="27096" formatCode="General">
                  <c:v>-2.6267929631848101E-2</c:v>
                </c:pt>
                <c:pt idx="27097" formatCode="General">
                  <c:v>-2.9578122994665602E-2</c:v>
                </c:pt>
                <c:pt idx="27098" formatCode="General">
                  <c:v>-3.2728434005999001E-2</c:v>
                </c:pt>
                <c:pt idx="27099" formatCode="General">
                  <c:v>-3.5583771480609497E-2</c:v>
                </c:pt>
                <c:pt idx="27100" formatCode="General">
                  <c:v>-3.8079282685405703E-2</c:v>
                </c:pt>
                <c:pt idx="27101" formatCode="General">
                  <c:v>-4.0227692036075097E-2</c:v>
                </c:pt>
                <c:pt idx="27102" formatCode="General">
                  <c:v>-4.20657085039738E-2</c:v>
                </c:pt>
                <c:pt idx="27103" formatCode="General">
                  <c:v>-4.3673542530590699E-2</c:v>
                </c:pt>
                <c:pt idx="27104" formatCode="General">
                  <c:v>-4.5114992254486903E-2</c:v>
                </c:pt>
                <c:pt idx="27105" formatCode="General">
                  <c:v>-4.6397774691912301E-2</c:v>
                </c:pt>
                <c:pt idx="27106" formatCode="General">
                  <c:v>-4.7521667856878003E-2</c:v>
                </c:pt>
                <c:pt idx="27107" formatCode="General">
                  <c:v>-4.8517610837730998E-2</c:v>
                </c:pt>
                <c:pt idx="27108" formatCode="General">
                  <c:v>-4.9424245820714301E-2</c:v>
                </c:pt>
                <c:pt idx="27109" formatCode="General">
                  <c:v>-5.0358691382926701E-2</c:v>
                </c:pt>
                <c:pt idx="27110" formatCode="General">
                  <c:v>-5.15027840153248E-2</c:v>
                </c:pt>
                <c:pt idx="27111" formatCode="General">
                  <c:v>-5.2864091603541503E-2</c:v>
                </c:pt>
                <c:pt idx="27112" formatCode="General">
                  <c:v>-5.4669390496191503E-2</c:v>
                </c:pt>
                <c:pt idx="27113" formatCode="General">
                  <c:v>-5.7090970594598701E-2</c:v>
                </c:pt>
                <c:pt idx="27114" formatCode="General">
                  <c:v>-5.9803905340156997E-2</c:v>
                </c:pt>
                <c:pt idx="27115" formatCode="General">
                  <c:v>-6.2605599225608197E-2</c:v>
                </c:pt>
                <c:pt idx="27116" formatCode="General">
                  <c:v>-6.540076953085E-2</c:v>
                </c:pt>
                <c:pt idx="27117" formatCode="General">
                  <c:v>-6.8070861508390701E-2</c:v>
                </c:pt>
                <c:pt idx="27118" formatCode="General">
                  <c:v>-7.0620055236985599E-2</c:v>
                </c:pt>
                <c:pt idx="27119" formatCode="General">
                  <c:v>-7.3066032246305299E-2</c:v>
                </c:pt>
                <c:pt idx="27120" formatCode="General">
                  <c:v>-7.5290206135242801E-2</c:v>
                </c:pt>
                <c:pt idx="27121" formatCode="General">
                  <c:v>-7.71853406258034E-2</c:v>
                </c:pt>
                <c:pt idx="27122" formatCode="General">
                  <c:v>-7.8837076183944504E-2</c:v>
                </c:pt>
                <c:pt idx="27123" formatCode="General">
                  <c:v>-8.0350217237024402E-2</c:v>
                </c:pt>
                <c:pt idx="27124" formatCode="General">
                  <c:v>-8.1673530452283802E-2</c:v>
                </c:pt>
                <c:pt idx="27125" formatCode="General">
                  <c:v>-8.2745400510140593E-2</c:v>
                </c:pt>
                <c:pt idx="27126" formatCode="General">
                  <c:v>-8.3559677951456399E-2</c:v>
                </c:pt>
                <c:pt idx="27127" formatCode="General">
                  <c:v>-8.4165830337639094E-2</c:v>
                </c:pt>
                <c:pt idx="27128" formatCode="General">
                  <c:v>-8.4657043733902496E-2</c:v>
                </c:pt>
                <c:pt idx="27129" formatCode="General">
                  <c:v>-8.5069119485691902E-2</c:v>
                </c:pt>
                <c:pt idx="27130" formatCode="General">
                  <c:v>-8.5357126846007603E-2</c:v>
                </c:pt>
                <c:pt idx="27131" formatCode="General">
                  <c:v>-8.5529572369930904E-2</c:v>
                </c:pt>
                <c:pt idx="27132" formatCode="General">
                  <c:v>-8.57206997842722E-2</c:v>
                </c:pt>
                <c:pt idx="27133" formatCode="General">
                  <c:v>-8.5995084424489401E-2</c:v>
                </c:pt>
                <c:pt idx="27134" formatCode="General">
                  <c:v>-8.6322632499160099E-2</c:v>
                </c:pt>
                <c:pt idx="27135" formatCode="General">
                  <c:v>-8.67294573405646E-2</c:v>
                </c:pt>
                <c:pt idx="27136" formatCode="General">
                  <c:v>-8.7254367957774401E-2</c:v>
                </c:pt>
                <c:pt idx="27137" formatCode="General">
                  <c:v>-8.7900082419565401E-2</c:v>
                </c:pt>
                <c:pt idx="27138" formatCode="General">
                  <c:v>-8.8630438986430596E-2</c:v>
                </c:pt>
                <c:pt idx="27139" formatCode="General">
                  <c:v>-8.9499204289505696E-2</c:v>
                </c:pt>
                <c:pt idx="27140" formatCode="General">
                  <c:v>-9.1028198432420895E-2</c:v>
                </c:pt>
                <c:pt idx="27141" formatCode="General">
                  <c:v>-9.3369520074884998E-2</c:v>
                </c:pt>
                <c:pt idx="27142" formatCode="General">
                  <c:v>-9.6053903967913398E-2</c:v>
                </c:pt>
                <c:pt idx="27143" formatCode="General">
                  <c:v>-9.8903466738552603E-2</c:v>
                </c:pt>
                <c:pt idx="27144" formatCode="General">
                  <c:v>-0.101857783091787</c:v>
                </c:pt>
                <c:pt idx="27145" formatCode="General">
                  <c:v>-0.10474246800595199</c:v>
                </c:pt>
                <c:pt idx="27146" formatCode="General">
                  <c:v>-0.107370750161945</c:v>
                </c:pt>
                <c:pt idx="27147" formatCode="General">
                  <c:v>-0.10928126662804</c:v>
                </c:pt>
                <c:pt idx="27148" formatCode="General">
                  <c:v>-0.11063187069590399</c:v>
                </c:pt>
                <c:pt idx="27149" formatCode="General">
                  <c:v>-0.111899604308457</c:v>
                </c:pt>
                <c:pt idx="27150" formatCode="General">
                  <c:v>-0.112928906020775</c:v>
                </c:pt>
                <c:pt idx="27151" formatCode="General">
                  <c:v>-0.113703188605627</c:v>
                </c:pt>
                <c:pt idx="27152" formatCode="General">
                  <c:v>-0.114170011568765</c:v>
                </c:pt>
                <c:pt idx="27153" formatCode="General">
                  <c:v>-0.114310072170463</c:v>
                </c:pt>
                <c:pt idx="27154" formatCode="General">
                  <c:v>-0.114308626068685</c:v>
                </c:pt>
                <c:pt idx="27155" formatCode="General">
                  <c:v>-0.114155760312746</c:v>
                </c:pt>
                <c:pt idx="27156" formatCode="General">
                  <c:v>-0.113707442416428</c:v>
                </c:pt>
                <c:pt idx="27157" formatCode="General">
                  <c:v>-0.113058818474279</c:v>
                </c:pt>
                <c:pt idx="27158" formatCode="General">
                  <c:v>-0.11240499197081</c:v>
                </c:pt>
                <c:pt idx="27159" formatCode="General">
                  <c:v>-0.11179569757760099</c:v>
                </c:pt>
                <c:pt idx="27160" formatCode="General">
                  <c:v>-0.11115235716692499</c:v>
                </c:pt>
                <c:pt idx="27161" formatCode="General">
                  <c:v>-0.110432413459749</c:v>
                </c:pt>
                <c:pt idx="27162" formatCode="General">
                  <c:v>-0.109706487719262</c:v>
                </c:pt>
                <c:pt idx="27163" formatCode="General">
                  <c:v>-0.10923354074978001</c:v>
                </c:pt>
                <c:pt idx="27164" formatCode="General">
                  <c:v>-0.109238307591524</c:v>
                </c:pt>
                <c:pt idx="27165" formatCode="General">
                  <c:v>-0.109457428677395</c:v>
                </c:pt>
                <c:pt idx="27166" formatCode="General">
                  <c:v>-0.109644441878283</c:v>
                </c:pt>
                <c:pt idx="27167" formatCode="General">
                  <c:v>-0.109809899147361</c:v>
                </c:pt>
                <c:pt idx="27168" formatCode="General">
                  <c:v>-0.109912026968606</c:v>
                </c:pt>
                <c:pt idx="27169" formatCode="General">
                  <c:v>-0.10994456453909</c:v>
                </c:pt>
                <c:pt idx="27170" formatCode="General">
                  <c:v>-0.109885102704571</c:v>
                </c:pt>
                <c:pt idx="27171" formatCode="General">
                  <c:v>-0.109636620340399</c:v>
                </c:pt>
                <c:pt idx="27172" formatCode="General">
                  <c:v>-0.109145089914449</c:v>
                </c:pt>
                <c:pt idx="27173" formatCode="General">
                  <c:v>-0.10845499003266799</c:v>
                </c:pt>
                <c:pt idx="27174" formatCode="General">
                  <c:v>-0.107597673826794</c:v>
                </c:pt>
                <c:pt idx="27175" formatCode="General">
                  <c:v>-0.106515592078024</c:v>
                </c:pt>
                <c:pt idx="27176" formatCode="General">
                  <c:v>-0.105197416752541</c:v>
                </c:pt>
                <c:pt idx="27177" formatCode="General">
                  <c:v>-0.103667140529725</c:v>
                </c:pt>
                <c:pt idx="27178" formatCode="General">
                  <c:v>-0.101988587260555</c:v>
                </c:pt>
                <c:pt idx="27179" formatCode="General">
                  <c:v>-0.100200705408138</c:v>
                </c:pt>
                <c:pt idx="27180" formatCode="General">
                  <c:v>-9.8273860728740406E-2</c:v>
                </c:pt>
                <c:pt idx="27181" formatCode="General">
                  <c:v>-9.6191083271624706E-2</c:v>
                </c:pt>
                <c:pt idx="27182" formatCode="General">
                  <c:v>-9.4045713521407101E-2</c:v>
                </c:pt>
                <c:pt idx="27183" formatCode="General">
                  <c:v>-9.2271453105894005E-2</c:v>
                </c:pt>
                <c:pt idx="27184" formatCode="General">
                  <c:v>-9.0909587067772205E-2</c:v>
                </c:pt>
                <c:pt idx="27185" formatCode="General">
                  <c:v>-8.9718943084448596E-2</c:v>
                </c:pt>
                <c:pt idx="27186" formatCode="General">
                  <c:v>-8.8639574091454704E-2</c:v>
                </c:pt>
                <c:pt idx="27187" formatCode="General">
                  <c:v>-8.7553970911107906E-2</c:v>
                </c:pt>
                <c:pt idx="27188" formatCode="General">
                  <c:v>-8.63981354747652E-2</c:v>
                </c:pt>
                <c:pt idx="27189" formatCode="General">
                  <c:v>-8.5124920405484805E-2</c:v>
                </c:pt>
                <c:pt idx="27190" formatCode="General">
                  <c:v>-8.3777928688154202E-2</c:v>
                </c:pt>
                <c:pt idx="27191" formatCode="General">
                  <c:v>-8.2372052241510299E-2</c:v>
                </c:pt>
                <c:pt idx="27192" formatCode="General">
                  <c:v>-8.0870847033184007E-2</c:v>
                </c:pt>
                <c:pt idx="27193" formatCode="General">
                  <c:v>-7.9268100703482003E-2</c:v>
                </c:pt>
                <c:pt idx="27194" formatCode="General">
                  <c:v>-7.7552716298622495E-2</c:v>
                </c:pt>
                <c:pt idx="27195" formatCode="General">
                  <c:v>-7.5746921895290906E-2</c:v>
                </c:pt>
                <c:pt idx="27196" formatCode="General">
                  <c:v>-7.41990100348177E-2</c:v>
                </c:pt>
                <c:pt idx="27197" formatCode="General">
                  <c:v>-7.2972106766115402E-2</c:v>
                </c:pt>
                <c:pt idx="27198" formatCode="General">
                  <c:v>-7.1791295506171998E-2</c:v>
                </c:pt>
                <c:pt idx="27199" formatCode="General">
                  <c:v>-7.0527207938174893E-2</c:v>
                </c:pt>
                <c:pt idx="27200" formatCode="General">
                  <c:v>-6.91347277140337E-2</c:v>
                </c:pt>
                <c:pt idx="27201" formatCode="General">
                  <c:v>-6.7737630864821402E-2</c:v>
                </c:pt>
                <c:pt idx="27202" formatCode="General">
                  <c:v>-6.6512202735178605E-2</c:v>
                </c:pt>
                <c:pt idx="27203" formatCode="General">
                  <c:v>-6.5624168899932403E-2</c:v>
                </c:pt>
                <c:pt idx="27204" formatCode="General">
                  <c:v>-6.5070286637729305E-2</c:v>
                </c:pt>
                <c:pt idx="27205" formatCode="General">
                  <c:v>-6.4731160803660703E-2</c:v>
                </c:pt>
                <c:pt idx="27206" formatCode="General">
                  <c:v>-6.4463196633553294E-2</c:v>
                </c:pt>
                <c:pt idx="27207" formatCode="General">
                  <c:v>-6.4111605084599399E-2</c:v>
                </c:pt>
                <c:pt idx="27208" formatCode="General">
                  <c:v>-6.3540493575486107E-2</c:v>
                </c:pt>
                <c:pt idx="27209" formatCode="General">
                  <c:v>-6.2820608287254803E-2</c:v>
                </c:pt>
                <c:pt idx="27210" formatCode="General">
                  <c:v>-6.22082950810042E-2</c:v>
                </c:pt>
                <c:pt idx="27211" formatCode="General">
                  <c:v>-6.1500646526015799E-2</c:v>
                </c:pt>
                <c:pt idx="27212" formatCode="General">
                  <c:v>-6.03447020918009E-2</c:v>
                </c:pt>
                <c:pt idx="27213" formatCode="General">
                  <c:v>-5.86892447366801E-2</c:v>
                </c:pt>
                <c:pt idx="27214" formatCode="General">
                  <c:v>-5.6473383643825002E-2</c:v>
                </c:pt>
                <c:pt idx="27215" formatCode="General">
                  <c:v>-5.3739700236309702E-2</c:v>
                </c:pt>
                <c:pt idx="27216" formatCode="General">
                  <c:v>-5.05263759113289E-2</c:v>
                </c:pt>
                <c:pt idx="27217" formatCode="General">
                  <c:v>-4.6886447074702603E-2</c:v>
                </c:pt>
                <c:pt idx="27218" formatCode="General">
                  <c:v>-4.2889294507882002E-2</c:v>
                </c:pt>
                <c:pt idx="27219" formatCode="General">
                  <c:v>-3.8609546888628797E-2</c:v>
                </c:pt>
                <c:pt idx="27220" formatCode="General">
                  <c:v>-3.4141341722402602E-2</c:v>
                </c:pt>
                <c:pt idx="27221" formatCode="General">
                  <c:v>-2.9614515927630699E-2</c:v>
                </c:pt>
                <c:pt idx="27222" formatCode="General">
                  <c:v>-2.5314966892798999E-2</c:v>
                </c:pt>
                <c:pt idx="27223" formatCode="General">
                  <c:v>-2.1629136737955499E-2</c:v>
                </c:pt>
                <c:pt idx="27224" formatCode="General">
                  <c:v>-1.8480991994233899E-2</c:v>
                </c:pt>
                <c:pt idx="27225" formatCode="General">
                  <c:v>-1.5630708976293099E-2</c:v>
                </c:pt>
                <c:pt idx="27226" formatCode="General">
                  <c:v>-1.3153154363113701E-2</c:v>
                </c:pt>
                <c:pt idx="27227" formatCode="General">
                  <c:v>-1.10401117127368E-2</c:v>
                </c:pt>
                <c:pt idx="27228" formatCode="General">
                  <c:v>-9.2439513755978309E-3</c:v>
                </c:pt>
                <c:pt idx="27229" formatCode="General">
                  <c:v>-7.70216687774904E-3</c:v>
                </c:pt>
                <c:pt idx="27230" formatCode="General">
                  <c:v>-6.2521435923357698E-3</c:v>
                </c:pt>
                <c:pt idx="27231" formatCode="General">
                  <c:v>-4.77545252426953E-3</c:v>
                </c:pt>
                <c:pt idx="27232" formatCode="General">
                  <c:v>-3.2820759130958899E-3</c:v>
                </c:pt>
                <c:pt idx="27233" formatCode="General">
                  <c:v>-1.7466754950698101E-3</c:v>
                </c:pt>
                <c:pt idx="27234" formatCode="General">
                  <c:v>-1.30315054610697E-4</c:v>
                </c:pt>
                <c:pt idx="27235" formatCode="General">
                  <c:v>1.6170425015794899E-3</c:v>
                </c:pt>
                <c:pt idx="27236" formatCode="General">
                  <c:v>3.52071424540124E-3</c:v>
                </c:pt>
                <c:pt idx="27237" formatCode="General">
                  <c:v>5.5904230131565797E-3</c:v>
                </c:pt>
                <c:pt idx="27238" formatCode="General">
                  <c:v>7.8674072988809598E-3</c:v>
                </c:pt>
                <c:pt idx="27239" formatCode="General">
                  <c:v>1.01376329811722E-2</c:v>
                </c:pt>
                <c:pt idx="27240" formatCode="General">
                  <c:v>1.22762678303027E-2</c:v>
                </c:pt>
                <c:pt idx="27241" formatCode="General">
                  <c:v>1.4525054889008401E-2</c:v>
                </c:pt>
                <c:pt idx="27242" formatCode="General">
                  <c:v>1.6985576891801801E-2</c:v>
                </c:pt>
                <c:pt idx="27243" formatCode="General">
                  <c:v>1.96539674204733E-2</c:v>
                </c:pt>
                <c:pt idx="27244" formatCode="General">
                  <c:v>2.25346197317794E-2</c:v>
                </c:pt>
                <c:pt idx="27245" formatCode="General">
                  <c:v>2.54945452508601E-2</c:v>
                </c:pt>
                <c:pt idx="27246" formatCode="General">
                  <c:v>2.8374934498965599E-2</c:v>
                </c:pt>
                <c:pt idx="27247" formatCode="General">
                  <c:v>3.1170248803656E-2</c:v>
                </c:pt>
                <c:pt idx="27248" formatCode="General">
                  <c:v>3.3895694716774998E-2</c:v>
                </c:pt>
                <c:pt idx="27249" formatCode="General">
                  <c:v>3.6442945975702801E-2</c:v>
                </c:pt>
                <c:pt idx="27250" formatCode="General">
                  <c:v>3.8713218019140502E-2</c:v>
                </c:pt>
                <c:pt idx="27251" formatCode="General">
                  <c:v>4.0720554543455897E-2</c:v>
                </c:pt>
                <c:pt idx="27252" formatCode="General">
                  <c:v>4.2558325304193803E-2</c:v>
                </c:pt>
                <c:pt idx="27253" formatCode="General">
                  <c:v>4.4217959678913399E-2</c:v>
                </c:pt>
                <c:pt idx="27254" formatCode="General">
                  <c:v>4.5697085208771603E-2</c:v>
                </c:pt>
                <c:pt idx="27255" formatCode="General">
                  <c:v>4.7099646365007103E-2</c:v>
                </c:pt>
                <c:pt idx="27256" formatCode="General">
                  <c:v>4.84080132761978E-2</c:v>
                </c:pt>
                <c:pt idx="27257" formatCode="General">
                  <c:v>4.9424463615425102E-2</c:v>
                </c:pt>
                <c:pt idx="27258" formatCode="General">
                  <c:v>4.9823503970758402E-2</c:v>
                </c:pt>
                <c:pt idx="27259" formatCode="General">
                  <c:v>4.9803349785902097E-2</c:v>
                </c:pt>
                <c:pt idx="27260" formatCode="General">
                  <c:v>4.9803420134651902E-2</c:v>
                </c:pt>
                <c:pt idx="27261" formatCode="General">
                  <c:v>4.98774870582155E-2</c:v>
                </c:pt>
                <c:pt idx="27262" formatCode="General">
                  <c:v>5.0077729803787698E-2</c:v>
                </c:pt>
                <c:pt idx="27263" formatCode="General">
                  <c:v>5.0479081359594398E-2</c:v>
                </c:pt>
                <c:pt idx="27264" formatCode="General">
                  <c:v>5.1098593209934103E-2</c:v>
                </c:pt>
                <c:pt idx="27265" formatCode="General">
                  <c:v>5.1952103746665299E-2</c:v>
                </c:pt>
                <c:pt idx="27266" formatCode="General">
                  <c:v>5.3124610670638402E-2</c:v>
                </c:pt>
                <c:pt idx="27267" formatCode="General">
                  <c:v>5.4736268904161597E-2</c:v>
                </c:pt>
                <c:pt idx="27268" formatCode="General">
                  <c:v>5.6896196389869702E-2</c:v>
                </c:pt>
                <c:pt idx="27269" formatCode="General">
                  <c:v>5.9635815523073399E-2</c:v>
                </c:pt>
                <c:pt idx="27270" formatCode="General">
                  <c:v>6.2859740571921299E-2</c:v>
                </c:pt>
                <c:pt idx="27271" formatCode="General">
                  <c:v>6.6496608022304393E-2</c:v>
                </c:pt>
                <c:pt idx="27272" formatCode="General">
                  <c:v>7.0508092618469895E-2</c:v>
                </c:pt>
                <c:pt idx="27273" formatCode="General">
                  <c:v>7.4766514180784005E-2</c:v>
                </c:pt>
                <c:pt idx="27274" formatCode="General">
                  <c:v>7.9117564132343804E-2</c:v>
                </c:pt>
                <c:pt idx="27275" formatCode="General">
                  <c:v>8.3448022131468097E-2</c:v>
                </c:pt>
                <c:pt idx="27276" formatCode="General">
                  <c:v>8.7308972187790504E-2</c:v>
                </c:pt>
                <c:pt idx="27277" formatCode="General">
                  <c:v>9.0494667739129203E-2</c:v>
                </c:pt>
                <c:pt idx="27278" formatCode="General">
                  <c:v>9.3192037997057206E-2</c:v>
                </c:pt>
                <c:pt idx="27279" formatCode="General">
                  <c:v>9.5269309022348703E-2</c:v>
                </c:pt>
                <c:pt idx="27280" formatCode="General">
                  <c:v>9.6643210609191205E-2</c:v>
                </c:pt>
                <c:pt idx="27281" formatCode="General">
                  <c:v>9.7419768421209293E-2</c:v>
                </c:pt>
                <c:pt idx="27282" formatCode="General">
                  <c:v>9.7655343686700202E-2</c:v>
                </c:pt>
                <c:pt idx="27283" formatCode="General">
                  <c:v>9.7257257233529196E-2</c:v>
                </c:pt>
                <c:pt idx="27284" formatCode="General">
                  <c:v>9.6286498781101196E-2</c:v>
                </c:pt>
                <c:pt idx="27285" formatCode="General">
                  <c:v>9.4958408843613798E-2</c:v>
                </c:pt>
                <c:pt idx="27286" formatCode="General">
                  <c:v>9.3379199481199507E-2</c:v>
                </c:pt>
                <c:pt idx="27287" formatCode="General">
                  <c:v>9.1528849914422394E-2</c:v>
                </c:pt>
                <c:pt idx="27288" formatCode="General">
                  <c:v>8.9368757204633303E-2</c:v>
                </c:pt>
                <c:pt idx="27289" formatCode="General">
                  <c:v>8.6932978008532696E-2</c:v>
                </c:pt>
                <c:pt idx="27290" formatCode="General">
                  <c:v>8.4367104335669602E-2</c:v>
                </c:pt>
                <c:pt idx="27291" formatCode="General">
                  <c:v>8.1918314253900004E-2</c:v>
                </c:pt>
                <c:pt idx="27292" formatCode="General">
                  <c:v>7.9785709866431603E-2</c:v>
                </c:pt>
                <c:pt idx="27293" formatCode="General">
                  <c:v>7.7825695437875195E-2</c:v>
                </c:pt>
                <c:pt idx="27294" formatCode="General">
                  <c:v>7.5943988457806602E-2</c:v>
                </c:pt>
                <c:pt idx="27295" formatCode="General">
                  <c:v>7.4587309335958807E-2</c:v>
                </c:pt>
                <c:pt idx="27296" formatCode="General">
                  <c:v>7.4048963360906606E-2</c:v>
                </c:pt>
                <c:pt idx="27297" formatCode="General">
                  <c:v>7.4262254605600805E-2</c:v>
                </c:pt>
                <c:pt idx="27298" formatCode="General">
                  <c:v>7.5128641533357896E-2</c:v>
                </c:pt>
                <c:pt idx="27299" formatCode="General">
                  <c:v>7.6538953358775294E-2</c:v>
                </c:pt>
                <c:pt idx="27300" formatCode="General">
                  <c:v>7.8344548190766805E-2</c:v>
                </c:pt>
                <c:pt idx="27301" formatCode="General">
                  <c:v>8.0450676237940499E-2</c:v>
                </c:pt>
                <c:pt idx="27302" formatCode="General">
                  <c:v>8.2735342934716405E-2</c:v>
                </c:pt>
                <c:pt idx="27303" formatCode="General">
                  <c:v>8.4996012145455602E-2</c:v>
                </c:pt>
                <c:pt idx="27304" formatCode="General">
                  <c:v>8.7038855681076804E-2</c:v>
                </c:pt>
                <c:pt idx="27305" formatCode="General">
                  <c:v>8.8725676749196306E-2</c:v>
                </c:pt>
                <c:pt idx="27306" formatCode="General">
                  <c:v>9.0058217096898097E-2</c:v>
                </c:pt>
                <c:pt idx="27307" formatCode="General">
                  <c:v>9.0974068745415498E-2</c:v>
                </c:pt>
                <c:pt idx="27308" formatCode="General">
                  <c:v>9.1406558871626797E-2</c:v>
                </c:pt>
                <c:pt idx="27309" formatCode="General">
                  <c:v>9.1367206353324501E-2</c:v>
                </c:pt>
                <c:pt idx="27310" formatCode="General">
                  <c:v>9.0566604939373394E-2</c:v>
                </c:pt>
                <c:pt idx="27311" formatCode="General">
                  <c:v>8.9025169531184001E-2</c:v>
                </c:pt>
                <c:pt idx="27312" formatCode="General">
                  <c:v>8.7128190166385303E-2</c:v>
                </c:pt>
                <c:pt idx="27313" formatCode="General">
                  <c:v>8.4985157684413004E-2</c:v>
                </c:pt>
                <c:pt idx="27314" formatCode="General">
                  <c:v>8.2680589264732901E-2</c:v>
                </c:pt>
                <c:pt idx="27315" formatCode="General">
                  <c:v>8.0255465875389106E-2</c:v>
                </c:pt>
                <c:pt idx="27316" formatCode="General">
                  <c:v>7.7727727545325101E-2</c:v>
                </c:pt>
                <c:pt idx="27317" formatCode="General">
                  <c:v>7.5182998932557504E-2</c:v>
                </c:pt>
                <c:pt idx="27318" formatCode="General">
                  <c:v>7.2754791872898406E-2</c:v>
                </c:pt>
                <c:pt idx="27319" formatCode="General">
                  <c:v>7.0534041869017197E-2</c:v>
                </c:pt>
                <c:pt idx="27320" formatCode="General">
                  <c:v>6.8559859506879997E-2</c:v>
                </c:pt>
                <c:pt idx="27321" formatCode="General">
                  <c:v>6.6828464974375099E-2</c:v>
                </c:pt>
                <c:pt idx="27322" formatCode="General">
                  <c:v>6.5314224038506702E-2</c:v>
                </c:pt>
                <c:pt idx="27323" formatCode="General">
                  <c:v>6.4008634638736905E-2</c:v>
                </c:pt>
                <c:pt idx="27324" formatCode="General">
                  <c:v>6.2920477062347699E-2</c:v>
                </c:pt>
                <c:pt idx="27325" formatCode="General">
                  <c:v>6.207596240412E-2</c:v>
                </c:pt>
                <c:pt idx="27326" formatCode="General">
                  <c:v>6.13676883150562E-2</c:v>
                </c:pt>
                <c:pt idx="27327" formatCode="General">
                  <c:v>6.0498598060438398E-2</c:v>
                </c:pt>
                <c:pt idx="27328" formatCode="General">
                  <c:v>5.9568481787091399E-2</c:v>
                </c:pt>
                <c:pt idx="27329" formatCode="General">
                  <c:v>5.88975505365456E-2</c:v>
                </c:pt>
                <c:pt idx="27330" formatCode="General">
                  <c:v>5.8566732543373801E-2</c:v>
                </c:pt>
                <c:pt idx="27331" formatCode="General">
                  <c:v>5.8561318477166502E-2</c:v>
                </c:pt>
                <c:pt idx="27332" formatCode="General">
                  <c:v>5.8895824099401299E-2</c:v>
                </c:pt>
                <c:pt idx="27333" formatCode="General">
                  <c:v>5.9664680766365302E-2</c:v>
                </c:pt>
                <c:pt idx="27334" formatCode="General">
                  <c:v>6.0766574457872903E-2</c:v>
                </c:pt>
                <c:pt idx="27335" formatCode="General">
                  <c:v>6.1992937864197399E-2</c:v>
                </c:pt>
                <c:pt idx="27336" formatCode="General">
                  <c:v>6.3300689905130103E-2</c:v>
                </c:pt>
                <c:pt idx="27337" formatCode="General">
                  <c:v>6.4644951316490604E-2</c:v>
                </c:pt>
                <c:pt idx="27338" formatCode="General">
                  <c:v>6.5836049233157598E-2</c:v>
                </c:pt>
                <c:pt idx="27339" formatCode="General">
                  <c:v>6.6716240578164498E-2</c:v>
                </c:pt>
                <c:pt idx="27340" formatCode="General">
                  <c:v>6.7240051120977098E-2</c:v>
                </c:pt>
                <c:pt idx="27341" formatCode="General">
                  <c:v>6.7390300538665904E-2</c:v>
                </c:pt>
                <c:pt idx="27342" formatCode="General">
                  <c:v>6.7150258833423501E-2</c:v>
                </c:pt>
                <c:pt idx="27343" formatCode="General">
                  <c:v>6.6535627697899405E-2</c:v>
                </c:pt>
                <c:pt idx="27344" formatCode="General">
                  <c:v>6.56204235853831E-2</c:v>
                </c:pt>
                <c:pt idx="27345" formatCode="General">
                  <c:v>6.4216345868421496E-2</c:v>
                </c:pt>
                <c:pt idx="27346" formatCode="General">
                  <c:v>6.2144734573566403E-2</c:v>
                </c:pt>
                <c:pt idx="27347" formatCode="General">
                  <c:v>6.0021961337956002E-2</c:v>
                </c:pt>
                <c:pt idx="27348" formatCode="General">
                  <c:v>5.8078291001600002E-2</c:v>
                </c:pt>
                <c:pt idx="27349" formatCode="General">
                  <c:v>5.5925159901696699E-2</c:v>
                </c:pt>
                <c:pt idx="27350" formatCode="General">
                  <c:v>5.3731385935284301E-2</c:v>
                </c:pt>
                <c:pt idx="27351" formatCode="General">
                  <c:v>5.1737059791886301E-2</c:v>
                </c:pt>
                <c:pt idx="27352" formatCode="General">
                  <c:v>4.9976322280745097E-2</c:v>
                </c:pt>
                <c:pt idx="27353" formatCode="General">
                  <c:v>4.8490990929374297E-2</c:v>
                </c:pt>
                <c:pt idx="27354" formatCode="General">
                  <c:v>4.7348584446469701E-2</c:v>
                </c:pt>
                <c:pt idx="27355" formatCode="General">
                  <c:v>4.6594795302860897E-2</c:v>
                </c:pt>
                <c:pt idx="27356" formatCode="General">
                  <c:v>4.61770529887435E-2</c:v>
                </c:pt>
                <c:pt idx="27357" formatCode="General">
                  <c:v>4.6016266187863003E-2</c:v>
                </c:pt>
                <c:pt idx="27358" formatCode="General">
                  <c:v>4.6102393056475302E-2</c:v>
                </c:pt>
                <c:pt idx="27359" formatCode="General">
                  <c:v>4.6477790311271999E-2</c:v>
                </c:pt>
                <c:pt idx="27360" formatCode="General">
                  <c:v>4.7057430975351602E-2</c:v>
                </c:pt>
                <c:pt idx="27361" formatCode="General">
                  <c:v>4.7715304981749897E-2</c:v>
                </c:pt>
                <c:pt idx="27362" formatCode="General">
                  <c:v>4.83373299989329E-2</c:v>
                </c:pt>
                <c:pt idx="27363" formatCode="General">
                  <c:v>4.8811029740278303E-2</c:v>
                </c:pt>
                <c:pt idx="27364" formatCode="General">
                  <c:v>4.9012894747148199E-2</c:v>
                </c:pt>
                <c:pt idx="27365" formatCode="General">
                  <c:v>4.8776143137029999E-2</c:v>
                </c:pt>
                <c:pt idx="27366" formatCode="General">
                  <c:v>4.8097748410388899E-2</c:v>
                </c:pt>
                <c:pt idx="27367" formatCode="General">
                  <c:v>4.7094874051057702E-2</c:v>
                </c:pt>
                <c:pt idx="27368" formatCode="General">
                  <c:v>4.5463386085746703E-2</c:v>
                </c:pt>
                <c:pt idx="27369" formatCode="General">
                  <c:v>4.2892532092381502E-2</c:v>
                </c:pt>
                <c:pt idx="27370" formatCode="General">
                  <c:v>3.9713006168065799E-2</c:v>
                </c:pt>
                <c:pt idx="27371" formatCode="General">
                  <c:v>3.6235845341018799E-2</c:v>
                </c:pt>
                <c:pt idx="27372" formatCode="General">
                  <c:v>3.2500063307805603E-2</c:v>
                </c:pt>
                <c:pt idx="27373" formatCode="General">
                  <c:v>2.8597969425089902E-2</c:v>
                </c:pt>
                <c:pt idx="27374" formatCode="General">
                  <c:v>2.4766650698455999E-2</c:v>
                </c:pt>
                <c:pt idx="27375" formatCode="General">
                  <c:v>2.12002131923772E-2</c:v>
                </c:pt>
                <c:pt idx="27376" formatCode="General">
                  <c:v>1.7962205109575101E-2</c:v>
                </c:pt>
                <c:pt idx="27377" formatCode="General">
                  <c:v>1.5066573154047899E-2</c:v>
                </c:pt>
                <c:pt idx="27378" formatCode="General">
                  <c:v>1.2474379378061E-2</c:v>
                </c:pt>
                <c:pt idx="27379" formatCode="General">
                  <c:v>1.0193005381643E-2</c:v>
                </c:pt>
                <c:pt idx="27380" formatCode="General">
                  <c:v>8.2895676320299694E-3</c:v>
                </c:pt>
                <c:pt idx="27381" formatCode="General">
                  <c:v>6.7868240555402099E-3</c:v>
                </c:pt>
                <c:pt idx="27382" formatCode="General">
                  <c:v>5.6787221014850198E-3</c:v>
                </c:pt>
                <c:pt idx="27383" formatCode="General">
                  <c:v>4.8690398353704797E-3</c:v>
                </c:pt>
                <c:pt idx="27384" formatCode="General">
                  <c:v>4.2888256069330702E-3</c:v>
                </c:pt>
                <c:pt idx="27385" formatCode="General">
                  <c:v>3.9567541229262402E-3</c:v>
                </c:pt>
                <c:pt idx="27386" formatCode="General">
                  <c:v>3.8614846411575299E-3</c:v>
                </c:pt>
                <c:pt idx="27387" formatCode="General">
                  <c:v>3.8338602002896101E-3</c:v>
                </c:pt>
                <c:pt idx="27388" formatCode="General">
                  <c:v>3.61051444617985E-3</c:v>
                </c:pt>
                <c:pt idx="27389" formatCode="General">
                  <c:v>3.1467235781525099E-3</c:v>
                </c:pt>
                <c:pt idx="27390" formatCode="General">
                  <c:v>2.51418111945363E-3</c:v>
                </c:pt>
                <c:pt idx="27391" formatCode="General">
                  <c:v>1.6807634751050599E-3</c:v>
                </c:pt>
                <c:pt idx="27392" formatCode="General">
                  <c:v>7.2272119332824497E-4</c:v>
                </c:pt>
                <c:pt idx="27393">
                  <c:v>-7.1039309940250706E-5</c:v>
                </c:pt>
                <c:pt idx="27394" formatCode="General">
                  <c:v>-1.16109784427842E-3</c:v>
                </c:pt>
                <c:pt idx="27395" formatCode="General">
                  <c:v>-2.8822733375546898E-3</c:v>
                </c:pt>
                <c:pt idx="27396" formatCode="General">
                  <c:v>-4.9548458800249898E-3</c:v>
                </c:pt>
                <c:pt idx="27397" formatCode="General">
                  <c:v>-7.30764633448182E-3</c:v>
                </c:pt>
                <c:pt idx="27398" formatCode="General">
                  <c:v>-9.7960673631364206E-3</c:v>
                </c:pt>
                <c:pt idx="27399" formatCode="General">
                  <c:v>-1.23611568719424E-2</c:v>
                </c:pt>
                <c:pt idx="27400" formatCode="General">
                  <c:v>-1.5130063860719E-2</c:v>
                </c:pt>
                <c:pt idx="27401" formatCode="General">
                  <c:v>-1.8056125466025499E-2</c:v>
                </c:pt>
                <c:pt idx="27402" formatCode="General">
                  <c:v>-2.09752781465995E-2</c:v>
                </c:pt>
                <c:pt idx="27403" formatCode="General">
                  <c:v>-2.3883392040922598E-2</c:v>
                </c:pt>
                <c:pt idx="27404" formatCode="General">
                  <c:v>-2.6710670457383599E-2</c:v>
                </c:pt>
                <c:pt idx="27405" formatCode="General">
                  <c:v>-2.9411815211238999E-2</c:v>
                </c:pt>
                <c:pt idx="27406" formatCode="General">
                  <c:v>-3.1956236060921801E-2</c:v>
                </c:pt>
                <c:pt idx="27407" formatCode="General">
                  <c:v>-3.4349011878251998E-2</c:v>
                </c:pt>
                <c:pt idx="27408" formatCode="General">
                  <c:v>-3.6669959971032597E-2</c:v>
                </c:pt>
                <c:pt idx="27409" formatCode="General">
                  <c:v>-3.8876474126999197E-2</c:v>
                </c:pt>
                <c:pt idx="27410" formatCode="General">
                  <c:v>-4.0946575563794899E-2</c:v>
                </c:pt>
                <c:pt idx="27411" formatCode="General">
                  <c:v>-4.2915881314462598E-2</c:v>
                </c:pt>
                <c:pt idx="27412" formatCode="General">
                  <c:v>-4.47417201681303E-2</c:v>
                </c:pt>
                <c:pt idx="27413" formatCode="General">
                  <c:v>-4.6386832840327998E-2</c:v>
                </c:pt>
                <c:pt idx="27414" formatCode="General">
                  <c:v>-4.7875332728211602E-2</c:v>
                </c:pt>
                <c:pt idx="27415" formatCode="General">
                  <c:v>-4.9291851269074601E-2</c:v>
                </c:pt>
                <c:pt idx="27416" formatCode="General">
                  <c:v>-5.0628742582998598E-2</c:v>
                </c:pt>
                <c:pt idx="27417" formatCode="General">
                  <c:v>-5.1876633540965902E-2</c:v>
                </c:pt>
                <c:pt idx="27418" formatCode="General">
                  <c:v>-5.3063462866273302E-2</c:v>
                </c:pt>
                <c:pt idx="27419" formatCode="General">
                  <c:v>-5.4218231494032799E-2</c:v>
                </c:pt>
                <c:pt idx="27420" formatCode="General">
                  <c:v>-5.5492372704658802E-2</c:v>
                </c:pt>
                <c:pt idx="27421" formatCode="General">
                  <c:v>-5.6972728071444698E-2</c:v>
                </c:pt>
                <c:pt idx="27422" formatCode="General">
                  <c:v>-5.8562492805961597E-2</c:v>
                </c:pt>
                <c:pt idx="27423" formatCode="General">
                  <c:v>-6.01916767084721E-2</c:v>
                </c:pt>
                <c:pt idx="27424" formatCode="General">
                  <c:v>-6.18986164118236E-2</c:v>
                </c:pt>
                <c:pt idx="27425" formatCode="General">
                  <c:v>-6.3699490636950795E-2</c:v>
                </c:pt>
                <c:pt idx="27426" formatCode="General">
                  <c:v>-6.5490745810282802E-2</c:v>
                </c:pt>
                <c:pt idx="27427" formatCode="General">
                  <c:v>-6.7122711232426802E-2</c:v>
                </c:pt>
                <c:pt idx="27428" formatCode="General">
                  <c:v>-6.8498280388198302E-2</c:v>
                </c:pt>
                <c:pt idx="27429" formatCode="General">
                  <c:v>-6.9580891170586898E-2</c:v>
                </c:pt>
                <c:pt idx="27430" formatCode="General">
                  <c:v>-7.0366693879817394E-2</c:v>
                </c:pt>
                <c:pt idx="27431" formatCode="General">
                  <c:v>-7.0846542542613203E-2</c:v>
                </c:pt>
                <c:pt idx="27432" formatCode="General">
                  <c:v>-7.1019791132615598E-2</c:v>
                </c:pt>
                <c:pt idx="27433" formatCode="General">
                  <c:v>-7.0965332623670802E-2</c:v>
                </c:pt>
                <c:pt idx="27434" formatCode="General">
                  <c:v>-7.0758032681131205E-2</c:v>
                </c:pt>
                <c:pt idx="27435" formatCode="General">
                  <c:v>-7.03995476037311E-2</c:v>
                </c:pt>
                <c:pt idx="27436" formatCode="General">
                  <c:v>-6.9905141978749905E-2</c:v>
                </c:pt>
                <c:pt idx="27437" formatCode="General">
                  <c:v>-6.9315602753312597E-2</c:v>
                </c:pt>
                <c:pt idx="27438" formatCode="General">
                  <c:v>-6.8679647855522094E-2</c:v>
                </c:pt>
                <c:pt idx="27439" formatCode="General">
                  <c:v>-6.8239343941294897E-2</c:v>
                </c:pt>
                <c:pt idx="27440" formatCode="General">
                  <c:v>-6.8499847810654199E-2</c:v>
                </c:pt>
                <c:pt idx="27441" formatCode="General">
                  <c:v>-6.9363350370981805E-2</c:v>
                </c:pt>
                <c:pt idx="27442" formatCode="General">
                  <c:v>-7.0461369130019699E-2</c:v>
                </c:pt>
                <c:pt idx="27443" formatCode="General">
                  <c:v>-7.1771424174139703E-2</c:v>
                </c:pt>
                <c:pt idx="27444" formatCode="General">
                  <c:v>-7.3216028609814507E-2</c:v>
                </c:pt>
                <c:pt idx="27445" formatCode="General">
                  <c:v>-7.4744055206924606E-2</c:v>
                </c:pt>
                <c:pt idx="27446" formatCode="General">
                  <c:v>-7.6309680350823694E-2</c:v>
                </c:pt>
                <c:pt idx="27447" formatCode="General">
                  <c:v>-7.7923609326256901E-2</c:v>
                </c:pt>
                <c:pt idx="27448" formatCode="General">
                  <c:v>-7.9545631709956405E-2</c:v>
                </c:pt>
                <c:pt idx="27449" formatCode="General">
                  <c:v>-8.11018062992971E-2</c:v>
                </c:pt>
                <c:pt idx="27450" formatCode="General">
                  <c:v>-8.2545047450180903E-2</c:v>
                </c:pt>
                <c:pt idx="27451" formatCode="General">
                  <c:v>-8.3751303726198906E-2</c:v>
                </c:pt>
                <c:pt idx="27452" formatCode="General">
                  <c:v>-8.4674678386130395E-2</c:v>
                </c:pt>
                <c:pt idx="27453" formatCode="General">
                  <c:v>-8.5298033908018503E-2</c:v>
                </c:pt>
                <c:pt idx="27454" formatCode="General">
                  <c:v>-8.5583381424049906E-2</c:v>
                </c:pt>
                <c:pt idx="27455" formatCode="General">
                  <c:v>-8.5446109775602797E-2</c:v>
                </c:pt>
                <c:pt idx="27456" formatCode="General">
                  <c:v>-8.48749914571644E-2</c:v>
                </c:pt>
                <c:pt idx="27457" formatCode="General">
                  <c:v>-8.4044373508052606E-2</c:v>
                </c:pt>
                <c:pt idx="27458" formatCode="General">
                  <c:v>-8.3176861599471005E-2</c:v>
                </c:pt>
                <c:pt idx="27459" formatCode="General">
                  <c:v>-8.2460375427434895E-2</c:v>
                </c:pt>
                <c:pt idx="27460" formatCode="General">
                  <c:v>-8.1818664075573797E-2</c:v>
                </c:pt>
                <c:pt idx="27461" formatCode="General">
                  <c:v>-8.1086801755831397E-2</c:v>
                </c:pt>
                <c:pt idx="27462" formatCode="General">
                  <c:v>-8.0215015018283695E-2</c:v>
                </c:pt>
                <c:pt idx="27463" formatCode="General">
                  <c:v>-7.9182801604532393E-2</c:v>
                </c:pt>
                <c:pt idx="27464" formatCode="General">
                  <c:v>-7.8046416004368402E-2</c:v>
                </c:pt>
                <c:pt idx="27465" formatCode="General">
                  <c:v>-7.6858737914776099E-2</c:v>
                </c:pt>
                <c:pt idx="27466" formatCode="General">
                  <c:v>-7.5655199485163499E-2</c:v>
                </c:pt>
                <c:pt idx="27467" formatCode="General">
                  <c:v>-7.4572131800878405E-2</c:v>
                </c:pt>
                <c:pt idx="27468" formatCode="General">
                  <c:v>-7.3676697701104105E-2</c:v>
                </c:pt>
                <c:pt idx="27469" formatCode="General">
                  <c:v>-7.2936032418208702E-2</c:v>
                </c:pt>
                <c:pt idx="27470" formatCode="General">
                  <c:v>-7.2667172800967197E-2</c:v>
                </c:pt>
                <c:pt idx="27471" formatCode="General">
                  <c:v>-7.3102358540123397E-2</c:v>
                </c:pt>
                <c:pt idx="27472" formatCode="General">
                  <c:v>-7.3862877759482706E-2</c:v>
                </c:pt>
                <c:pt idx="27473" formatCode="General">
                  <c:v>-7.4665737614776698E-2</c:v>
                </c:pt>
                <c:pt idx="27474" formatCode="General">
                  <c:v>-7.5484109307135006E-2</c:v>
                </c:pt>
                <c:pt idx="27475" formatCode="General">
                  <c:v>-7.6274140239797297E-2</c:v>
                </c:pt>
                <c:pt idx="27476" formatCode="General">
                  <c:v>-7.6935205746803403E-2</c:v>
                </c:pt>
                <c:pt idx="27477" formatCode="General">
                  <c:v>-7.7444692339181595E-2</c:v>
                </c:pt>
                <c:pt idx="27478" formatCode="General">
                  <c:v>-7.7915567379711698E-2</c:v>
                </c:pt>
                <c:pt idx="27479" formatCode="General">
                  <c:v>-7.8301621787196102E-2</c:v>
                </c:pt>
                <c:pt idx="27480" formatCode="General">
                  <c:v>-7.8507885882515505E-2</c:v>
                </c:pt>
                <c:pt idx="27481" formatCode="General">
                  <c:v>-7.8584119238530106E-2</c:v>
                </c:pt>
                <c:pt idx="27482" formatCode="General">
                  <c:v>-7.8547628564760802E-2</c:v>
                </c:pt>
                <c:pt idx="27483" formatCode="General">
                  <c:v>-7.8380802442616304E-2</c:v>
                </c:pt>
                <c:pt idx="27484" formatCode="General">
                  <c:v>-7.8355204428623898E-2</c:v>
                </c:pt>
                <c:pt idx="27485" formatCode="General">
                  <c:v>-7.88062373431309E-2</c:v>
                </c:pt>
                <c:pt idx="27486" formatCode="General">
                  <c:v>-7.9446669718520102E-2</c:v>
                </c:pt>
                <c:pt idx="27487" formatCode="General">
                  <c:v>-7.9915404216862301E-2</c:v>
                </c:pt>
                <c:pt idx="27488" formatCode="General">
                  <c:v>-8.0238059950094601E-2</c:v>
                </c:pt>
                <c:pt idx="27489" formatCode="General">
                  <c:v>-8.0495573105456603E-2</c:v>
                </c:pt>
                <c:pt idx="27490" formatCode="General">
                  <c:v>-8.0760889642011197E-2</c:v>
                </c:pt>
                <c:pt idx="27491" formatCode="General">
                  <c:v>-8.1042231749739999E-2</c:v>
                </c:pt>
                <c:pt idx="27492" formatCode="General">
                  <c:v>-8.1247970483798698E-2</c:v>
                </c:pt>
                <c:pt idx="27493" formatCode="General">
                  <c:v>-8.1197301394397695E-2</c:v>
                </c:pt>
                <c:pt idx="27494" formatCode="General">
                  <c:v>-8.0843566637425202E-2</c:v>
                </c:pt>
                <c:pt idx="27495" formatCode="General">
                  <c:v>-8.0291190705910204E-2</c:v>
                </c:pt>
                <c:pt idx="27496" formatCode="General">
                  <c:v>-7.9820532155368398E-2</c:v>
                </c:pt>
                <c:pt idx="27497" formatCode="General">
                  <c:v>-7.9794589362985197E-2</c:v>
                </c:pt>
                <c:pt idx="27498" formatCode="General">
                  <c:v>-7.9880775978817598E-2</c:v>
                </c:pt>
                <c:pt idx="27499" formatCode="General">
                  <c:v>-7.9542931898070601E-2</c:v>
                </c:pt>
                <c:pt idx="27500" formatCode="General">
                  <c:v>-7.8714308639653396E-2</c:v>
                </c:pt>
                <c:pt idx="27501" formatCode="General">
                  <c:v>-7.7497425727759098E-2</c:v>
                </c:pt>
                <c:pt idx="27502" formatCode="General">
                  <c:v>-7.6032887565658E-2</c:v>
                </c:pt>
                <c:pt idx="27503" formatCode="General">
                  <c:v>-7.4406568239186704E-2</c:v>
                </c:pt>
                <c:pt idx="27504" formatCode="General">
                  <c:v>-7.2647403569745098E-2</c:v>
                </c:pt>
                <c:pt idx="27505" formatCode="General">
                  <c:v>-7.0770745631596105E-2</c:v>
                </c:pt>
                <c:pt idx="27506" formatCode="General">
                  <c:v>-6.8790322458572695E-2</c:v>
                </c:pt>
                <c:pt idx="27507" formatCode="General">
                  <c:v>-6.6651111038877595E-2</c:v>
                </c:pt>
                <c:pt idx="27508" formatCode="General">
                  <c:v>-6.4573543509883702E-2</c:v>
                </c:pt>
                <c:pt idx="27509" formatCode="General">
                  <c:v>-6.3098749708531895E-2</c:v>
                </c:pt>
                <c:pt idx="27510" formatCode="General">
                  <c:v>-6.2180240716758498E-2</c:v>
                </c:pt>
                <c:pt idx="27511" formatCode="General">
                  <c:v>-6.1463794306622799E-2</c:v>
                </c:pt>
                <c:pt idx="27512" formatCode="General">
                  <c:v>-6.0908156697500299E-2</c:v>
                </c:pt>
                <c:pt idx="27513" formatCode="General">
                  <c:v>-6.0528223862866201E-2</c:v>
                </c:pt>
                <c:pt idx="27514" formatCode="General">
                  <c:v>-6.0387109256014801E-2</c:v>
                </c:pt>
                <c:pt idx="27515" formatCode="General">
                  <c:v>-6.04554542106336E-2</c:v>
                </c:pt>
                <c:pt idx="27516" formatCode="General">
                  <c:v>-6.0573185880906502E-2</c:v>
                </c:pt>
                <c:pt idx="27517" formatCode="General">
                  <c:v>-6.0574947272029403E-2</c:v>
                </c:pt>
                <c:pt idx="27518" formatCode="General">
                  <c:v>-6.0405352491958803E-2</c:v>
                </c:pt>
                <c:pt idx="27519" formatCode="General">
                  <c:v>-5.9949849080911097E-2</c:v>
                </c:pt>
                <c:pt idx="27520" formatCode="General">
                  <c:v>-5.91480804311217E-2</c:v>
                </c:pt>
                <c:pt idx="27521" formatCode="General">
                  <c:v>-5.8332256435276598E-2</c:v>
                </c:pt>
                <c:pt idx="27522" formatCode="General">
                  <c:v>-5.7507275054667802E-2</c:v>
                </c:pt>
                <c:pt idx="27523" formatCode="General">
                  <c:v>-5.6373114866267997E-2</c:v>
                </c:pt>
                <c:pt idx="27524" formatCode="General">
                  <c:v>-5.4989258358097599E-2</c:v>
                </c:pt>
                <c:pt idx="27525" formatCode="General">
                  <c:v>-5.3478318586662597E-2</c:v>
                </c:pt>
                <c:pt idx="27526" formatCode="General">
                  <c:v>-5.18444528227422E-2</c:v>
                </c:pt>
                <c:pt idx="27527" formatCode="General">
                  <c:v>-4.9993077887082002E-2</c:v>
                </c:pt>
                <c:pt idx="27528" formatCode="General">
                  <c:v>-4.7837147537794403E-2</c:v>
                </c:pt>
                <c:pt idx="27529" formatCode="General">
                  <c:v>-4.5444060966343E-2</c:v>
                </c:pt>
                <c:pt idx="27530" formatCode="General">
                  <c:v>-4.2898920899267598E-2</c:v>
                </c:pt>
                <c:pt idx="27531" formatCode="General">
                  <c:v>-4.0212855710765702E-2</c:v>
                </c:pt>
                <c:pt idx="27532" formatCode="General">
                  <c:v>-3.7558827795566303E-2</c:v>
                </c:pt>
                <c:pt idx="27533" formatCode="General">
                  <c:v>-3.5329291257517603E-2</c:v>
                </c:pt>
                <c:pt idx="27534" formatCode="General">
                  <c:v>-3.3448303486398601E-2</c:v>
                </c:pt>
                <c:pt idx="27535" formatCode="General">
                  <c:v>-3.1589654731187002E-2</c:v>
                </c:pt>
                <c:pt idx="27536" formatCode="General">
                  <c:v>-2.97018689135999E-2</c:v>
                </c:pt>
                <c:pt idx="27537" formatCode="General">
                  <c:v>-2.7699473660318701E-2</c:v>
                </c:pt>
                <c:pt idx="27538" formatCode="General">
                  <c:v>-2.5569322078173098E-2</c:v>
                </c:pt>
                <c:pt idx="27539" formatCode="General">
                  <c:v>-2.3410501038779299E-2</c:v>
                </c:pt>
                <c:pt idx="27540" formatCode="General">
                  <c:v>-2.1259029285121901E-2</c:v>
                </c:pt>
                <c:pt idx="27541" formatCode="General">
                  <c:v>-1.90163053106654E-2</c:v>
                </c:pt>
                <c:pt idx="27542" formatCode="General">
                  <c:v>-1.6645084624315E-2</c:v>
                </c:pt>
                <c:pt idx="27543" formatCode="General">
                  <c:v>-1.42326829326739E-2</c:v>
                </c:pt>
                <c:pt idx="27544" formatCode="General">
                  <c:v>-1.18743192712964E-2</c:v>
                </c:pt>
                <c:pt idx="27545" formatCode="General">
                  <c:v>-9.5800459143072694E-3</c:v>
                </c:pt>
                <c:pt idx="27546" formatCode="General">
                  <c:v>-7.3098803563300804E-3</c:v>
                </c:pt>
                <c:pt idx="27547" formatCode="General">
                  <c:v>-5.1888224038661602E-3</c:v>
                </c:pt>
                <c:pt idx="27548" formatCode="General">
                  <c:v>-3.7048458599306202E-3</c:v>
                </c:pt>
                <c:pt idx="27549" formatCode="General">
                  <c:v>-2.8944857746772599E-3</c:v>
                </c:pt>
                <c:pt idx="27550" formatCode="General">
                  <c:v>-2.4367743079032399E-3</c:v>
                </c:pt>
                <c:pt idx="27551" formatCode="General">
                  <c:v>-2.2687286521828102E-3</c:v>
                </c:pt>
                <c:pt idx="27552" formatCode="General">
                  <c:v>-2.30521353370169E-3</c:v>
                </c:pt>
                <c:pt idx="27553" formatCode="General">
                  <c:v>-2.4170314334125099E-3</c:v>
                </c:pt>
                <c:pt idx="27554" formatCode="General">
                  <c:v>-2.52175823252428E-3</c:v>
                </c:pt>
                <c:pt idx="27555" formatCode="General">
                  <c:v>-2.5938483568354702E-3</c:v>
                </c:pt>
                <c:pt idx="27556" formatCode="General">
                  <c:v>-2.61927069993487E-3</c:v>
                </c:pt>
                <c:pt idx="27557" formatCode="General">
                  <c:v>-2.55858118611092E-3</c:v>
                </c:pt>
                <c:pt idx="27558" formatCode="General">
                  <c:v>-2.2886792523934799E-3</c:v>
                </c:pt>
                <c:pt idx="27559" formatCode="General">
                  <c:v>-1.7027005600071901E-3</c:v>
                </c:pt>
                <c:pt idx="27560" formatCode="General">
                  <c:v>-1.08262085245699E-3</c:v>
                </c:pt>
                <c:pt idx="27561" formatCode="General">
                  <c:v>-9.3973335312670702E-4</c:v>
                </c:pt>
                <c:pt idx="27562" formatCode="General">
                  <c:v>-1.03402928292378E-3</c:v>
                </c:pt>
                <c:pt idx="27563" formatCode="General">
                  <c:v>-7.4584485386945502E-4</c:v>
                </c:pt>
                <c:pt idx="27564" formatCode="General">
                  <c:v>1.99295765939688E-4</c:v>
                </c:pt>
                <c:pt idx="27565" formatCode="General">
                  <c:v>1.7248507577008901E-3</c:v>
                </c:pt>
                <c:pt idx="27566" formatCode="General">
                  <c:v>3.6567501818592402E-3</c:v>
                </c:pt>
                <c:pt idx="27567" formatCode="General">
                  <c:v>5.9356565179691902E-3</c:v>
                </c:pt>
                <c:pt idx="27568" formatCode="General">
                  <c:v>8.4601595306520502E-3</c:v>
                </c:pt>
                <c:pt idx="27569" formatCode="General">
                  <c:v>1.11532979839422E-2</c:v>
                </c:pt>
                <c:pt idx="27570" formatCode="General">
                  <c:v>1.39402181943315E-2</c:v>
                </c:pt>
                <c:pt idx="27571" formatCode="General">
                  <c:v>1.6807902215145099E-2</c:v>
                </c:pt>
                <c:pt idx="27572" formatCode="General">
                  <c:v>1.9797989398793701E-2</c:v>
                </c:pt>
                <c:pt idx="27573" formatCode="General">
                  <c:v>2.3007928789261299E-2</c:v>
                </c:pt>
                <c:pt idx="27574" formatCode="General">
                  <c:v>2.6114934732905999E-2</c:v>
                </c:pt>
                <c:pt idx="27575" formatCode="General">
                  <c:v>2.8623729681031902E-2</c:v>
                </c:pt>
                <c:pt idx="27576" formatCode="General">
                  <c:v>3.0731389497414399E-2</c:v>
                </c:pt>
                <c:pt idx="27577" formatCode="General">
                  <c:v>3.2726285596537702E-2</c:v>
                </c:pt>
                <c:pt idx="27578" formatCode="General">
                  <c:v>3.4575217695235999E-2</c:v>
                </c:pt>
                <c:pt idx="27579" formatCode="General">
                  <c:v>3.6248389459488897E-2</c:v>
                </c:pt>
                <c:pt idx="27580" formatCode="General">
                  <c:v>3.7803300169628899E-2</c:v>
                </c:pt>
                <c:pt idx="27581" formatCode="General">
                  <c:v>3.9240781165137698E-2</c:v>
                </c:pt>
                <c:pt idx="27582" formatCode="General">
                  <c:v>4.0458173122772799E-2</c:v>
                </c:pt>
                <c:pt idx="27583" formatCode="General">
                  <c:v>4.1417595773189403E-2</c:v>
                </c:pt>
                <c:pt idx="27584" formatCode="General">
                  <c:v>4.2186810802843498E-2</c:v>
                </c:pt>
                <c:pt idx="27585" formatCode="General">
                  <c:v>4.2831464742647603E-2</c:v>
                </c:pt>
                <c:pt idx="27586" formatCode="General">
                  <c:v>4.3364576428112901E-2</c:v>
                </c:pt>
                <c:pt idx="27587" formatCode="General">
                  <c:v>4.3794837586213997E-2</c:v>
                </c:pt>
                <c:pt idx="27588" formatCode="General">
                  <c:v>4.4197429993320998E-2</c:v>
                </c:pt>
                <c:pt idx="27589" formatCode="General">
                  <c:v>4.4368812711476399E-2</c:v>
                </c:pt>
                <c:pt idx="27590" formatCode="General">
                  <c:v>4.4112878856944801E-2</c:v>
                </c:pt>
                <c:pt idx="27591" formatCode="General">
                  <c:v>4.37378958103114E-2</c:v>
                </c:pt>
                <c:pt idx="27592" formatCode="General">
                  <c:v>4.3469920685046001E-2</c:v>
                </c:pt>
                <c:pt idx="27593" formatCode="General">
                  <c:v>4.3303362158412198E-2</c:v>
                </c:pt>
                <c:pt idx="27594" formatCode="General">
                  <c:v>4.3202580748903999E-2</c:v>
                </c:pt>
                <c:pt idx="27595" formatCode="General">
                  <c:v>4.3547580293057997E-2</c:v>
                </c:pt>
                <c:pt idx="27596" formatCode="General">
                  <c:v>4.4289512741834298E-2</c:v>
                </c:pt>
                <c:pt idx="27597" formatCode="General">
                  <c:v>4.4947910196204303E-2</c:v>
                </c:pt>
                <c:pt idx="27598" formatCode="General">
                  <c:v>4.5598488503453598E-2</c:v>
                </c:pt>
                <c:pt idx="27599" formatCode="General">
                  <c:v>4.6258861019819901E-2</c:v>
                </c:pt>
                <c:pt idx="27600" formatCode="General">
                  <c:v>4.6915345748042799E-2</c:v>
                </c:pt>
                <c:pt idx="27601" formatCode="General">
                  <c:v>4.7610131289320401E-2</c:v>
                </c:pt>
                <c:pt idx="27602" formatCode="General">
                  <c:v>4.8385422519754598E-2</c:v>
                </c:pt>
                <c:pt idx="27603" formatCode="General">
                  <c:v>4.9311577362592098E-2</c:v>
                </c:pt>
                <c:pt idx="27604" formatCode="General">
                  <c:v>5.0089707210331499E-2</c:v>
                </c:pt>
                <c:pt idx="27605" formatCode="General">
                  <c:v>5.0697346758460403E-2</c:v>
                </c:pt>
                <c:pt idx="27606" formatCode="General">
                  <c:v>5.16245094248012E-2</c:v>
                </c:pt>
                <c:pt idx="27607" formatCode="General">
                  <c:v>5.3131965150632697E-2</c:v>
                </c:pt>
                <c:pt idx="27608" formatCode="General">
                  <c:v>5.5330137977492699E-2</c:v>
                </c:pt>
                <c:pt idx="27609" formatCode="General">
                  <c:v>5.8074643792430602E-2</c:v>
                </c:pt>
                <c:pt idx="27610" formatCode="General">
                  <c:v>6.1065547790459702E-2</c:v>
                </c:pt>
                <c:pt idx="27611" formatCode="General">
                  <c:v>6.4146154328067501E-2</c:v>
                </c:pt>
                <c:pt idx="27612" formatCode="General">
                  <c:v>6.7229992412033507E-2</c:v>
                </c:pt>
                <c:pt idx="27613" formatCode="General">
                  <c:v>7.0271007187970802E-2</c:v>
                </c:pt>
                <c:pt idx="27614" formatCode="General">
                  <c:v>7.3296427971217895E-2</c:v>
                </c:pt>
                <c:pt idx="27615" formatCode="General">
                  <c:v>7.6268769011761703E-2</c:v>
                </c:pt>
                <c:pt idx="27616" formatCode="General">
                  <c:v>7.9165741568868395E-2</c:v>
                </c:pt>
                <c:pt idx="27617" formatCode="General">
                  <c:v>8.1943587727732803E-2</c:v>
                </c:pt>
                <c:pt idx="27618" formatCode="General">
                  <c:v>8.4447625435734294E-2</c:v>
                </c:pt>
                <c:pt idx="27619" formatCode="General">
                  <c:v>8.6658621659993704E-2</c:v>
                </c:pt>
                <c:pt idx="27620" formatCode="General">
                  <c:v>8.82217175575567E-2</c:v>
                </c:pt>
                <c:pt idx="27621" formatCode="General">
                  <c:v>8.8985645131872307E-2</c:v>
                </c:pt>
                <c:pt idx="27622" formatCode="General">
                  <c:v>8.9308309976582304E-2</c:v>
                </c:pt>
                <c:pt idx="27623" formatCode="General">
                  <c:v>8.9242350651780697E-2</c:v>
                </c:pt>
                <c:pt idx="27624" formatCode="General">
                  <c:v>8.8784454950935898E-2</c:v>
                </c:pt>
                <c:pt idx="27625" formatCode="General">
                  <c:v>8.7999644346600597E-2</c:v>
                </c:pt>
                <c:pt idx="27626" formatCode="General">
                  <c:v>8.6991488050664506E-2</c:v>
                </c:pt>
                <c:pt idx="27627" formatCode="General">
                  <c:v>8.5826778483817298E-2</c:v>
                </c:pt>
                <c:pt idx="27628" formatCode="General">
                  <c:v>8.4494292029329995E-2</c:v>
                </c:pt>
                <c:pt idx="27629" formatCode="General">
                  <c:v>8.3097079197691701E-2</c:v>
                </c:pt>
                <c:pt idx="27630" formatCode="General">
                  <c:v>8.1769096121790397E-2</c:v>
                </c:pt>
                <c:pt idx="27631" formatCode="General">
                  <c:v>8.0624068812959193E-2</c:v>
                </c:pt>
                <c:pt idx="27632" formatCode="General">
                  <c:v>7.9819708770849096E-2</c:v>
                </c:pt>
                <c:pt idx="27633" formatCode="General">
                  <c:v>7.9467153944303301E-2</c:v>
                </c:pt>
                <c:pt idx="27634" formatCode="General">
                  <c:v>7.9637448696223703E-2</c:v>
                </c:pt>
                <c:pt idx="27635" formatCode="General">
                  <c:v>8.0379034782674399E-2</c:v>
                </c:pt>
                <c:pt idx="27636" formatCode="General">
                  <c:v>8.1609081869392794E-2</c:v>
                </c:pt>
                <c:pt idx="27637" formatCode="General">
                  <c:v>8.3231474392995705E-2</c:v>
                </c:pt>
                <c:pt idx="27638" formatCode="General">
                  <c:v>8.5044836745237704E-2</c:v>
                </c:pt>
                <c:pt idx="27639" formatCode="General">
                  <c:v>8.6798748116845195E-2</c:v>
                </c:pt>
                <c:pt idx="27640" formatCode="General">
                  <c:v>8.8450023423884194E-2</c:v>
                </c:pt>
                <c:pt idx="27641" formatCode="General">
                  <c:v>8.9983382831758399E-2</c:v>
                </c:pt>
                <c:pt idx="27642" formatCode="General">
                  <c:v>9.1317791812763102E-2</c:v>
                </c:pt>
                <c:pt idx="27643" formatCode="General">
                  <c:v>9.2366225913954297E-2</c:v>
                </c:pt>
                <c:pt idx="27644" formatCode="General">
                  <c:v>9.3037801616493304E-2</c:v>
                </c:pt>
                <c:pt idx="27645" formatCode="General">
                  <c:v>9.3102014504611905E-2</c:v>
                </c:pt>
                <c:pt idx="27646" formatCode="General">
                  <c:v>9.27642094596655E-2</c:v>
                </c:pt>
                <c:pt idx="27647" formatCode="General">
                  <c:v>9.2381783082170807E-2</c:v>
                </c:pt>
                <c:pt idx="27648" formatCode="General">
                  <c:v>9.1935516316142302E-2</c:v>
                </c:pt>
                <c:pt idx="27649" formatCode="General">
                  <c:v>9.1495009282020298E-2</c:v>
                </c:pt>
                <c:pt idx="27650" formatCode="General">
                  <c:v>9.1148223624730004E-2</c:v>
                </c:pt>
                <c:pt idx="27651" formatCode="General">
                  <c:v>9.0924472084463803E-2</c:v>
                </c:pt>
                <c:pt idx="27652" formatCode="General">
                  <c:v>9.0861209536266696E-2</c:v>
                </c:pt>
                <c:pt idx="27653" formatCode="General">
                  <c:v>9.0975469724663804E-2</c:v>
                </c:pt>
                <c:pt idx="27654" formatCode="General">
                  <c:v>9.1203875615247898E-2</c:v>
                </c:pt>
                <c:pt idx="27655" formatCode="General">
                  <c:v>9.1524767253921696E-2</c:v>
                </c:pt>
                <c:pt idx="27656" formatCode="General">
                  <c:v>9.1964858995844306E-2</c:v>
                </c:pt>
                <c:pt idx="27657" formatCode="General">
                  <c:v>9.2509150294369402E-2</c:v>
                </c:pt>
                <c:pt idx="27658" formatCode="General">
                  <c:v>9.3053188494293504E-2</c:v>
                </c:pt>
                <c:pt idx="27659" formatCode="General">
                  <c:v>9.35718281462697E-2</c:v>
                </c:pt>
                <c:pt idx="27660" formatCode="General">
                  <c:v>9.4171790169828601E-2</c:v>
                </c:pt>
                <c:pt idx="27661" formatCode="General">
                  <c:v>9.4864889309244194E-2</c:v>
                </c:pt>
                <c:pt idx="27662" formatCode="General">
                  <c:v>9.5617874898671504E-2</c:v>
                </c:pt>
                <c:pt idx="27663" formatCode="General">
                  <c:v>9.6452342288371101E-2</c:v>
                </c:pt>
                <c:pt idx="27664" formatCode="General">
                  <c:v>9.73291392446263E-2</c:v>
                </c:pt>
                <c:pt idx="27665" formatCode="General">
                  <c:v>9.8101734721651804E-2</c:v>
                </c:pt>
                <c:pt idx="27666" formatCode="General">
                  <c:v>9.86581728886263E-2</c:v>
                </c:pt>
                <c:pt idx="27667" formatCode="General">
                  <c:v>9.8770109031060996E-2</c:v>
                </c:pt>
                <c:pt idx="27668" formatCode="General">
                  <c:v>9.8239993267874595E-2</c:v>
                </c:pt>
                <c:pt idx="27669" formatCode="General">
                  <c:v>9.7443004743163503E-2</c:v>
                </c:pt>
                <c:pt idx="27670" formatCode="General">
                  <c:v>9.6764393728975301E-2</c:v>
                </c:pt>
                <c:pt idx="27671" formatCode="General">
                  <c:v>9.6160524201016798E-2</c:v>
                </c:pt>
                <c:pt idx="27672" formatCode="General">
                  <c:v>9.5534452255550101E-2</c:v>
                </c:pt>
                <c:pt idx="27673" formatCode="General">
                  <c:v>9.4938393453593006E-2</c:v>
                </c:pt>
                <c:pt idx="27674" formatCode="General">
                  <c:v>9.4433868240722196E-2</c:v>
                </c:pt>
                <c:pt idx="27675" formatCode="General">
                  <c:v>9.3949172455459001E-2</c:v>
                </c:pt>
                <c:pt idx="27676" formatCode="General">
                  <c:v>9.3486048297981295E-2</c:v>
                </c:pt>
                <c:pt idx="27677" formatCode="General">
                  <c:v>9.3210856705083805E-2</c:v>
                </c:pt>
                <c:pt idx="27678" formatCode="General">
                  <c:v>9.3297429737611098E-2</c:v>
                </c:pt>
                <c:pt idx="27679" formatCode="General">
                  <c:v>9.3759250173463399E-2</c:v>
                </c:pt>
                <c:pt idx="27680" formatCode="General">
                  <c:v>9.4474786602071606E-2</c:v>
                </c:pt>
                <c:pt idx="27681" formatCode="General">
                  <c:v>9.5272708964506403E-2</c:v>
                </c:pt>
                <c:pt idx="27682" formatCode="General">
                  <c:v>9.6037087348848901E-2</c:v>
                </c:pt>
                <c:pt idx="27683" formatCode="General">
                  <c:v>9.6753967540085098E-2</c:v>
                </c:pt>
                <c:pt idx="27684" formatCode="General">
                  <c:v>9.7433678662835602E-2</c:v>
                </c:pt>
                <c:pt idx="27685" formatCode="General">
                  <c:v>9.8108346175220296E-2</c:v>
                </c:pt>
                <c:pt idx="27686" formatCode="General">
                  <c:v>9.8655237993783396E-2</c:v>
                </c:pt>
                <c:pt idx="27687" formatCode="General">
                  <c:v>9.8788569582210495E-2</c:v>
                </c:pt>
                <c:pt idx="27688" formatCode="General">
                  <c:v>9.8546722721808103E-2</c:v>
                </c:pt>
                <c:pt idx="27689" formatCode="General">
                  <c:v>9.8037992531920096E-2</c:v>
                </c:pt>
                <c:pt idx="27690" formatCode="General">
                  <c:v>9.7257835860062994E-2</c:v>
                </c:pt>
                <c:pt idx="27691" formatCode="General">
                  <c:v>9.6233120976825903E-2</c:v>
                </c:pt>
                <c:pt idx="27692" formatCode="General">
                  <c:v>9.5008743433138296E-2</c:v>
                </c:pt>
                <c:pt idx="27693" formatCode="General">
                  <c:v>9.3710027933467804E-2</c:v>
                </c:pt>
                <c:pt idx="27694" formatCode="General">
                  <c:v>9.23630413319729E-2</c:v>
                </c:pt>
                <c:pt idx="27695" formatCode="General">
                  <c:v>9.0953225995074202E-2</c:v>
                </c:pt>
                <c:pt idx="27696" formatCode="General">
                  <c:v>8.9546169789809796E-2</c:v>
                </c:pt>
                <c:pt idx="27697" formatCode="General">
                  <c:v>8.8215365773045895E-2</c:v>
                </c:pt>
                <c:pt idx="27698" formatCode="General">
                  <c:v>8.6989497117678005E-2</c:v>
                </c:pt>
                <c:pt idx="27699" formatCode="General">
                  <c:v>8.5820458585313397E-2</c:v>
                </c:pt>
                <c:pt idx="27700" formatCode="General">
                  <c:v>8.45282951257494E-2</c:v>
                </c:pt>
                <c:pt idx="27701" formatCode="General">
                  <c:v>8.3078312112805502E-2</c:v>
                </c:pt>
                <c:pt idx="27702" formatCode="General">
                  <c:v>8.1596101526240195E-2</c:v>
                </c:pt>
                <c:pt idx="27703" formatCode="General">
                  <c:v>8.0168231854821206E-2</c:v>
                </c:pt>
                <c:pt idx="27704" formatCode="General">
                  <c:v>7.8902307930204696E-2</c:v>
                </c:pt>
                <c:pt idx="27705" formatCode="General">
                  <c:v>7.7607839609824994E-2</c:v>
                </c:pt>
                <c:pt idx="27706" formatCode="General">
                  <c:v>7.5928458017058803E-2</c:v>
                </c:pt>
                <c:pt idx="27707" formatCode="General">
                  <c:v>7.4024244059150798E-2</c:v>
                </c:pt>
                <c:pt idx="27708" formatCode="General">
                  <c:v>7.2061223790185397E-2</c:v>
                </c:pt>
                <c:pt idx="27709" formatCode="General">
                  <c:v>6.9934491719479894E-2</c:v>
                </c:pt>
                <c:pt idx="27710" formatCode="General">
                  <c:v>6.7621253497610598E-2</c:v>
                </c:pt>
                <c:pt idx="27711" formatCode="General">
                  <c:v>6.5055525577892098E-2</c:v>
                </c:pt>
                <c:pt idx="27712" formatCode="General">
                  <c:v>6.22310116449643E-2</c:v>
                </c:pt>
                <c:pt idx="27713" formatCode="General">
                  <c:v>5.9239052625844897E-2</c:v>
                </c:pt>
                <c:pt idx="27714" formatCode="General">
                  <c:v>5.6134958807069597E-2</c:v>
                </c:pt>
                <c:pt idx="27715" formatCode="General">
                  <c:v>5.2975264223201597E-2</c:v>
                </c:pt>
                <c:pt idx="27716" formatCode="General">
                  <c:v>4.9904062828150998E-2</c:v>
                </c:pt>
                <c:pt idx="27717" formatCode="General">
                  <c:v>4.7150978266004902E-2</c:v>
                </c:pt>
                <c:pt idx="27718" formatCode="General">
                  <c:v>4.4994253312584602E-2</c:v>
                </c:pt>
                <c:pt idx="27719" formatCode="General">
                  <c:v>4.3699275112307E-2</c:v>
                </c:pt>
                <c:pt idx="27720" formatCode="General">
                  <c:v>4.3188799176039697E-2</c:v>
                </c:pt>
                <c:pt idx="27721" formatCode="General">
                  <c:v>4.30763849477191E-2</c:v>
                </c:pt>
                <c:pt idx="27722" formatCode="General">
                  <c:v>4.3182948900438903E-2</c:v>
                </c:pt>
                <c:pt idx="27723" formatCode="General">
                  <c:v>4.3499383590211799E-2</c:v>
                </c:pt>
                <c:pt idx="27724" formatCode="General">
                  <c:v>4.3730303969924798E-2</c:v>
                </c:pt>
                <c:pt idx="27725" formatCode="General">
                  <c:v>4.3281959556648097E-2</c:v>
                </c:pt>
                <c:pt idx="27726" formatCode="General">
                  <c:v>4.2144829978625099E-2</c:v>
                </c:pt>
                <c:pt idx="27727" formatCode="General">
                  <c:v>4.0644922618995702E-2</c:v>
                </c:pt>
                <c:pt idx="27728" formatCode="General">
                  <c:v>3.8841114894088098E-2</c:v>
                </c:pt>
                <c:pt idx="27729" formatCode="General">
                  <c:v>3.6778248903591299E-2</c:v>
                </c:pt>
                <c:pt idx="27730" formatCode="General">
                  <c:v>3.4424838370152498E-2</c:v>
                </c:pt>
                <c:pt idx="27731" formatCode="General">
                  <c:v>3.1693169293364298E-2</c:v>
                </c:pt>
                <c:pt idx="27732" formatCode="General">
                  <c:v>2.8639535691309899E-2</c:v>
                </c:pt>
                <c:pt idx="27733" formatCode="General">
                  <c:v>2.5458010499209701E-2</c:v>
                </c:pt>
                <c:pt idx="27734" formatCode="General">
                  <c:v>2.2368803577850201E-2</c:v>
                </c:pt>
                <c:pt idx="27735" formatCode="General">
                  <c:v>1.9450786715159901E-2</c:v>
                </c:pt>
                <c:pt idx="27736" formatCode="General">
                  <c:v>1.6639170421490799E-2</c:v>
                </c:pt>
                <c:pt idx="27737" formatCode="General">
                  <c:v>1.3964966595599501E-2</c:v>
                </c:pt>
                <c:pt idx="27738" formatCode="General">
                  <c:v>1.1444814119295601E-2</c:v>
                </c:pt>
                <c:pt idx="27739" formatCode="General">
                  <c:v>9.0306052584261508E-3</c:v>
                </c:pt>
                <c:pt idx="27740" formatCode="General">
                  <c:v>6.6970959240854099E-3</c:v>
                </c:pt>
                <c:pt idx="27741" formatCode="General">
                  <c:v>4.4817568940585199E-3</c:v>
                </c:pt>
                <c:pt idx="27742" formatCode="General">
                  <c:v>2.4789975415068399E-3</c:v>
                </c:pt>
                <c:pt idx="27743" formatCode="General">
                  <c:v>7.1304391344631101E-4</c:v>
                </c:pt>
                <c:pt idx="27744" formatCode="General">
                  <c:v>-9.5061104406162097E-4</c:v>
                </c:pt>
                <c:pt idx="27745" formatCode="General">
                  <c:v>-2.6056277374091699E-3</c:v>
                </c:pt>
                <c:pt idx="27746" formatCode="General">
                  <c:v>-4.2257581780398403E-3</c:v>
                </c:pt>
                <c:pt idx="27747" formatCode="General">
                  <c:v>-5.8269041163368099E-3</c:v>
                </c:pt>
                <c:pt idx="27748" formatCode="General">
                  <c:v>-7.45795363648379E-3</c:v>
                </c:pt>
                <c:pt idx="27749" formatCode="General">
                  <c:v>-9.08678317387881E-3</c:v>
                </c:pt>
                <c:pt idx="27750" formatCode="General">
                  <c:v>-1.07772479041901E-2</c:v>
                </c:pt>
                <c:pt idx="27751" formatCode="General">
                  <c:v>-1.2646478428650101E-2</c:v>
                </c:pt>
                <c:pt idx="27752" formatCode="General">
                  <c:v>-1.46407307190846E-2</c:v>
                </c:pt>
                <c:pt idx="27753" formatCode="General">
                  <c:v>-1.7031158147383599E-2</c:v>
                </c:pt>
                <c:pt idx="27754" formatCode="General">
                  <c:v>-1.9925272957261798E-2</c:v>
                </c:pt>
                <c:pt idx="27755" formatCode="General">
                  <c:v>-2.30144607507589E-2</c:v>
                </c:pt>
                <c:pt idx="27756" formatCode="General">
                  <c:v>-2.61895486507994E-2</c:v>
                </c:pt>
                <c:pt idx="27757" formatCode="General">
                  <c:v>-2.93252749604733E-2</c:v>
                </c:pt>
                <c:pt idx="27758" formatCode="General">
                  <c:v>-3.23421883330655E-2</c:v>
                </c:pt>
                <c:pt idx="27759" formatCode="General">
                  <c:v>-3.5342166614607401E-2</c:v>
                </c:pt>
                <c:pt idx="27760" formatCode="General">
                  <c:v>-3.8363291029722198E-2</c:v>
                </c:pt>
                <c:pt idx="27761" formatCode="General">
                  <c:v>-4.1347298559013201E-2</c:v>
                </c:pt>
                <c:pt idx="27762" formatCode="General">
                  <c:v>-4.3895682285137898E-2</c:v>
                </c:pt>
                <c:pt idx="27763" formatCode="General">
                  <c:v>-4.6133332842659899E-2</c:v>
                </c:pt>
                <c:pt idx="27764" formatCode="General">
                  <c:v>-4.85291743625084E-2</c:v>
                </c:pt>
                <c:pt idx="27765" formatCode="General">
                  <c:v>-5.0879322099611303E-2</c:v>
                </c:pt>
                <c:pt idx="27766" formatCode="General">
                  <c:v>-5.3096403953535397E-2</c:v>
                </c:pt>
                <c:pt idx="27767" formatCode="General">
                  <c:v>-5.5225456291898102E-2</c:v>
                </c:pt>
                <c:pt idx="27768" formatCode="General">
                  <c:v>-5.7245585948381701E-2</c:v>
                </c:pt>
                <c:pt idx="27769" formatCode="General">
                  <c:v>-5.9100883023891201E-2</c:v>
                </c:pt>
                <c:pt idx="27770" formatCode="General">
                  <c:v>-6.0840408294422402E-2</c:v>
                </c:pt>
                <c:pt idx="27771" formatCode="General">
                  <c:v>-6.2581572848150996E-2</c:v>
                </c:pt>
                <c:pt idx="27772" formatCode="General">
                  <c:v>-6.4274565405420703E-2</c:v>
                </c:pt>
                <c:pt idx="27773" formatCode="General">
                  <c:v>-6.5843021810207195E-2</c:v>
                </c:pt>
                <c:pt idx="27774" formatCode="General">
                  <c:v>-6.7355108436960701E-2</c:v>
                </c:pt>
                <c:pt idx="27775" formatCode="General">
                  <c:v>-6.8902667713548901E-2</c:v>
                </c:pt>
                <c:pt idx="27776" formatCode="General">
                  <c:v>-7.0494935038466197E-2</c:v>
                </c:pt>
                <c:pt idx="27777" formatCode="General">
                  <c:v>-7.2340781173689195E-2</c:v>
                </c:pt>
                <c:pt idx="27778" formatCode="General">
                  <c:v>-7.4570998985705406E-2</c:v>
                </c:pt>
                <c:pt idx="27779" formatCode="General">
                  <c:v>-7.6900669833004601E-2</c:v>
                </c:pt>
                <c:pt idx="27780" formatCode="General">
                  <c:v>-7.9141008267494206E-2</c:v>
                </c:pt>
                <c:pt idx="27781" formatCode="General">
                  <c:v>-8.1267711073118407E-2</c:v>
                </c:pt>
                <c:pt idx="27782" formatCode="General">
                  <c:v>-8.3308360622005306E-2</c:v>
                </c:pt>
                <c:pt idx="27783" formatCode="General">
                  <c:v>-8.5307737479360102E-2</c:v>
                </c:pt>
                <c:pt idx="27784" formatCode="General">
                  <c:v>-8.7211038434293703E-2</c:v>
                </c:pt>
                <c:pt idx="27785" formatCode="General">
                  <c:v>-8.8934441524122707E-2</c:v>
                </c:pt>
                <c:pt idx="27786" formatCode="General">
                  <c:v>-9.0406504930233306E-2</c:v>
                </c:pt>
                <c:pt idx="27787" formatCode="General">
                  <c:v>-9.1653345597055902E-2</c:v>
                </c:pt>
                <c:pt idx="27788" formatCode="General">
                  <c:v>-9.27986214273889E-2</c:v>
                </c:pt>
                <c:pt idx="27789" formatCode="General">
                  <c:v>-9.3906451817977493E-2</c:v>
                </c:pt>
                <c:pt idx="27790" formatCode="General">
                  <c:v>-9.4905292867287994E-2</c:v>
                </c:pt>
                <c:pt idx="27791" formatCode="General">
                  <c:v>-9.5688349835439002E-2</c:v>
                </c:pt>
                <c:pt idx="27792" formatCode="General">
                  <c:v>-9.6241884883404405E-2</c:v>
                </c:pt>
                <c:pt idx="27793" formatCode="General">
                  <c:v>-9.6625896295624195E-2</c:v>
                </c:pt>
                <c:pt idx="27794" formatCode="General">
                  <c:v>-9.6891435545285301E-2</c:v>
                </c:pt>
                <c:pt idx="27795" formatCode="General">
                  <c:v>-9.7338637708759002E-2</c:v>
                </c:pt>
                <c:pt idx="27796" formatCode="General">
                  <c:v>-9.84196437144534E-2</c:v>
                </c:pt>
                <c:pt idx="27797" formatCode="General">
                  <c:v>-0.10007801374389499</c:v>
                </c:pt>
                <c:pt idx="27798" formatCode="General">
                  <c:v>-0.102090790785501</c:v>
                </c:pt>
                <c:pt idx="27799" formatCode="General">
                  <c:v>-0.104276826795206</c:v>
                </c:pt>
                <c:pt idx="27800" formatCode="General">
                  <c:v>-0.106367121892295</c:v>
                </c:pt>
                <c:pt idx="27801" formatCode="General">
                  <c:v>-0.10832467649149299</c:v>
                </c:pt>
                <c:pt idx="27802" formatCode="General">
                  <c:v>-0.11008494826293801</c:v>
                </c:pt>
                <c:pt idx="27803" formatCode="General">
                  <c:v>-0.111512243317947</c:v>
                </c:pt>
                <c:pt idx="27804" formatCode="General">
                  <c:v>-0.112645426640217</c:v>
                </c:pt>
                <c:pt idx="27805" formatCode="General">
                  <c:v>-0.113551352973441</c:v>
                </c:pt>
                <c:pt idx="27806" formatCode="General">
                  <c:v>-0.11427562172217801</c:v>
                </c:pt>
                <c:pt idx="27807" formatCode="General">
                  <c:v>-0.11492369095379699</c:v>
                </c:pt>
                <c:pt idx="27808" formatCode="General">
                  <c:v>-0.11569139799964701</c:v>
                </c:pt>
                <c:pt idx="27809" formatCode="General">
                  <c:v>-0.116742077549781</c:v>
                </c:pt>
                <c:pt idx="27810" formatCode="General">
                  <c:v>-0.11790720974468399</c:v>
                </c:pt>
                <c:pt idx="27811" formatCode="General">
                  <c:v>-0.118940648025549</c:v>
                </c:pt>
                <c:pt idx="27812" formatCode="General">
                  <c:v>-0.119898215101814</c:v>
                </c:pt>
                <c:pt idx="27813" formatCode="General">
                  <c:v>-0.12097955784697</c:v>
                </c:pt>
                <c:pt idx="27814" formatCode="General">
                  <c:v>-0.12240306508370601</c:v>
                </c:pt>
                <c:pt idx="27815" formatCode="General">
                  <c:v>-0.123996086061788</c:v>
                </c:pt>
                <c:pt idx="27816" formatCode="General">
                  <c:v>-0.125497699799867</c:v>
                </c:pt>
                <c:pt idx="27817" formatCode="General">
                  <c:v>-0.12683474683100601</c:v>
                </c:pt>
                <c:pt idx="27818" formatCode="General">
                  <c:v>-0.12798634836904499</c:v>
                </c:pt>
                <c:pt idx="27819" formatCode="General">
                  <c:v>-0.12894919028964399</c:v>
                </c:pt>
                <c:pt idx="27820" formatCode="General">
                  <c:v>-0.12956551300802999</c:v>
                </c:pt>
                <c:pt idx="27821" formatCode="General">
                  <c:v>-0.12988323252358999</c:v>
                </c:pt>
                <c:pt idx="27822" formatCode="General">
                  <c:v>-0.12996658877547601</c:v>
                </c:pt>
                <c:pt idx="27823" formatCode="General">
                  <c:v>-0.12964694775470201</c:v>
                </c:pt>
                <c:pt idx="27824" formatCode="General">
                  <c:v>-0.128797057322838</c:v>
                </c:pt>
                <c:pt idx="27825" formatCode="General">
                  <c:v>-0.12749759386111101</c:v>
                </c:pt>
                <c:pt idx="27826" formatCode="General">
                  <c:v>-0.12581183604530499</c:v>
                </c:pt>
                <c:pt idx="27827" formatCode="General">
                  <c:v>-0.123762307280766</c:v>
                </c:pt>
                <c:pt idx="27828" formatCode="General">
                  <c:v>-0.121495672849687</c:v>
                </c:pt>
                <c:pt idx="27829" formatCode="General">
                  <c:v>-0.11909162624691801</c:v>
                </c:pt>
                <c:pt idx="27830" formatCode="General">
                  <c:v>-0.11654272587019</c:v>
                </c:pt>
                <c:pt idx="27831" formatCode="General">
                  <c:v>-0.113917217373046</c:v>
                </c:pt>
                <c:pt idx="27832" formatCode="General">
                  <c:v>-0.11140215085262101</c:v>
                </c:pt>
                <c:pt idx="27833" formatCode="General">
                  <c:v>-0.10926987626711999</c:v>
                </c:pt>
                <c:pt idx="27834" formatCode="General">
                  <c:v>-0.107470981589082</c:v>
                </c:pt>
                <c:pt idx="27835" formatCode="General">
                  <c:v>-0.105855970204827</c:v>
                </c:pt>
                <c:pt idx="27836" formatCode="General">
                  <c:v>-0.104419130031908</c:v>
                </c:pt>
                <c:pt idx="27837" formatCode="General">
                  <c:v>-0.103131497172593</c:v>
                </c:pt>
                <c:pt idx="27838" formatCode="General">
                  <c:v>-0.102026957871427</c:v>
                </c:pt>
                <c:pt idx="27839" formatCode="General">
                  <c:v>-0.101160340059465</c:v>
                </c:pt>
                <c:pt idx="27840" formatCode="General">
                  <c:v>-0.10052974898693</c:v>
                </c:pt>
                <c:pt idx="27841" formatCode="General">
                  <c:v>-0.10000305710943699</c:v>
                </c:pt>
                <c:pt idx="27842" formatCode="General">
                  <c:v>-9.9493065340327799E-2</c:v>
                </c:pt>
                <c:pt idx="27843" formatCode="General">
                  <c:v>-9.9032868159581497E-2</c:v>
                </c:pt>
                <c:pt idx="27844" formatCode="General">
                  <c:v>-9.8641584335617302E-2</c:v>
                </c:pt>
                <c:pt idx="27845" formatCode="General">
                  <c:v>-9.8315629388817799E-2</c:v>
                </c:pt>
                <c:pt idx="27846" formatCode="General">
                  <c:v>-9.8076807598355395E-2</c:v>
                </c:pt>
                <c:pt idx="27847" formatCode="General">
                  <c:v>-9.7911943499906201E-2</c:v>
                </c:pt>
                <c:pt idx="27848" formatCode="General">
                  <c:v>-9.7647825913505903E-2</c:v>
                </c:pt>
                <c:pt idx="27849" formatCode="General">
                  <c:v>-9.7082832524508597E-2</c:v>
                </c:pt>
                <c:pt idx="27850" formatCode="General">
                  <c:v>-9.6468258937015897E-2</c:v>
                </c:pt>
                <c:pt idx="27851" formatCode="General">
                  <c:v>-9.6260187478608802E-2</c:v>
                </c:pt>
                <c:pt idx="27852" formatCode="General">
                  <c:v>-9.6319314809477294E-2</c:v>
                </c:pt>
                <c:pt idx="27853" formatCode="General">
                  <c:v>-9.6355742057744803E-2</c:v>
                </c:pt>
                <c:pt idx="27854" formatCode="General">
                  <c:v>-9.6255052220014098E-2</c:v>
                </c:pt>
                <c:pt idx="27855" formatCode="General">
                  <c:v>-9.5948474910957302E-2</c:v>
                </c:pt>
                <c:pt idx="27856" formatCode="General">
                  <c:v>-9.5638869488261904E-2</c:v>
                </c:pt>
                <c:pt idx="27857" formatCode="General">
                  <c:v>-9.5332742497059905E-2</c:v>
                </c:pt>
                <c:pt idx="27858" formatCode="General">
                  <c:v>-9.4680295965149902E-2</c:v>
                </c:pt>
                <c:pt idx="27859" formatCode="General">
                  <c:v>-9.33561208198085E-2</c:v>
                </c:pt>
                <c:pt idx="27860" formatCode="General">
                  <c:v>-9.1173458402115895E-2</c:v>
                </c:pt>
                <c:pt idx="27861" formatCode="General">
                  <c:v>-8.8096985056284299E-2</c:v>
                </c:pt>
                <c:pt idx="27862" formatCode="General">
                  <c:v>-8.4249229142985604E-2</c:v>
                </c:pt>
                <c:pt idx="27863" formatCode="General">
                  <c:v>-7.9752709753886195E-2</c:v>
                </c:pt>
                <c:pt idx="27864" formatCode="General">
                  <c:v>-7.4740680021518902E-2</c:v>
                </c:pt>
                <c:pt idx="27865" formatCode="General">
                  <c:v>-6.9439943985956806E-2</c:v>
                </c:pt>
                <c:pt idx="27866" formatCode="General">
                  <c:v>-6.4145070599626305E-2</c:v>
                </c:pt>
                <c:pt idx="27867" formatCode="General">
                  <c:v>-5.8962391933777197E-2</c:v>
                </c:pt>
                <c:pt idx="27868" formatCode="General">
                  <c:v>-5.4188849588124997E-2</c:v>
                </c:pt>
                <c:pt idx="27869" formatCode="General">
                  <c:v>-5.0224521801342299E-2</c:v>
                </c:pt>
                <c:pt idx="27870" formatCode="General">
                  <c:v>-4.6868852049197197E-2</c:v>
                </c:pt>
                <c:pt idx="27871" formatCode="General">
                  <c:v>-4.3938613220049001E-2</c:v>
                </c:pt>
                <c:pt idx="27872" formatCode="General">
                  <c:v>-4.1534614915305697E-2</c:v>
                </c:pt>
                <c:pt idx="27873" formatCode="General">
                  <c:v>-3.9623083254995903E-2</c:v>
                </c:pt>
                <c:pt idx="27874" formatCode="General">
                  <c:v>-3.8072065514104102E-2</c:v>
                </c:pt>
                <c:pt idx="27875" formatCode="General">
                  <c:v>-3.6869582782639299E-2</c:v>
                </c:pt>
                <c:pt idx="27876" formatCode="General">
                  <c:v>-3.5984781087256799E-2</c:v>
                </c:pt>
                <c:pt idx="27877" formatCode="General">
                  <c:v>-3.5483250437269201E-2</c:v>
                </c:pt>
                <c:pt idx="27878" formatCode="General">
                  <c:v>-3.5506685807419801E-2</c:v>
                </c:pt>
                <c:pt idx="27879" formatCode="General">
                  <c:v>-3.5856901322246303E-2</c:v>
                </c:pt>
                <c:pt idx="27880" formatCode="General">
                  <c:v>-3.62173123007722E-2</c:v>
                </c:pt>
                <c:pt idx="27881" formatCode="General">
                  <c:v>-3.6380405304333403E-2</c:v>
                </c:pt>
                <c:pt idx="27882" formatCode="General">
                  <c:v>-3.6199012706273397E-2</c:v>
                </c:pt>
                <c:pt idx="27883" formatCode="General">
                  <c:v>-3.5616914512189901E-2</c:v>
                </c:pt>
                <c:pt idx="27884" formatCode="General">
                  <c:v>-3.4559469698785497E-2</c:v>
                </c:pt>
                <c:pt idx="27885" formatCode="General">
                  <c:v>-3.3256970599667597E-2</c:v>
                </c:pt>
                <c:pt idx="27886" formatCode="General">
                  <c:v>-3.1901823777625501E-2</c:v>
                </c:pt>
                <c:pt idx="27887" formatCode="General">
                  <c:v>-3.0305963672368499E-2</c:v>
                </c:pt>
                <c:pt idx="27888" formatCode="General">
                  <c:v>-2.8345452048321701E-2</c:v>
                </c:pt>
                <c:pt idx="27889" formatCode="General">
                  <c:v>-2.5964494483289399E-2</c:v>
                </c:pt>
                <c:pt idx="27890" formatCode="General">
                  <c:v>-2.3112219311841199E-2</c:v>
                </c:pt>
                <c:pt idx="27891" formatCode="General">
                  <c:v>-1.97830505484928E-2</c:v>
                </c:pt>
                <c:pt idx="27892" formatCode="General">
                  <c:v>-1.6140897223763301E-2</c:v>
                </c:pt>
                <c:pt idx="27893" formatCode="General">
                  <c:v>-1.2492679702120899E-2</c:v>
                </c:pt>
                <c:pt idx="27894" formatCode="General">
                  <c:v>-9.0841032061004801E-3</c:v>
                </c:pt>
                <c:pt idx="27895" formatCode="General">
                  <c:v>-5.8669649183037903E-3</c:v>
                </c:pt>
                <c:pt idx="27896" formatCode="General">
                  <c:v>-2.6544466207381401E-3</c:v>
                </c:pt>
                <c:pt idx="27897" formatCode="General">
                  <c:v>4.74657654620662E-4</c:v>
                </c:pt>
                <c:pt idx="27898" formatCode="General">
                  <c:v>3.3523256805639001E-3</c:v>
                </c:pt>
                <c:pt idx="27899" formatCode="General">
                  <c:v>6.0149311650528996E-3</c:v>
                </c:pt>
                <c:pt idx="27900" formatCode="General">
                  <c:v>8.3662433881495808E-3</c:v>
                </c:pt>
                <c:pt idx="27901" formatCode="General">
                  <c:v>1.01479221876751E-2</c:v>
                </c:pt>
                <c:pt idx="27902" formatCode="General">
                  <c:v>1.0911836013876399E-2</c:v>
                </c:pt>
                <c:pt idx="27903" formatCode="General">
                  <c:v>1.0783781666065501E-2</c:v>
                </c:pt>
                <c:pt idx="27904" formatCode="General">
                  <c:v>1.0489215267899E-2</c:v>
                </c:pt>
                <c:pt idx="27905" formatCode="General">
                  <c:v>1.02587685997911E-2</c:v>
                </c:pt>
                <c:pt idx="27906" formatCode="General">
                  <c:v>1.0110392655859999E-2</c:v>
                </c:pt>
                <c:pt idx="27907" formatCode="General">
                  <c:v>1.0121616546818001E-2</c:v>
                </c:pt>
                <c:pt idx="27908" formatCode="General">
                  <c:v>1.0367201213191299E-2</c:v>
                </c:pt>
                <c:pt idx="27909" formatCode="General">
                  <c:v>1.09142141876009E-2</c:v>
                </c:pt>
                <c:pt idx="27910" formatCode="General">
                  <c:v>1.19016380989591E-2</c:v>
                </c:pt>
                <c:pt idx="27911" formatCode="General">
                  <c:v>1.34228204376935E-2</c:v>
                </c:pt>
                <c:pt idx="27912" formatCode="General">
                  <c:v>1.54270634831824E-2</c:v>
                </c:pt>
                <c:pt idx="27913" formatCode="General">
                  <c:v>1.78513642437776E-2</c:v>
                </c:pt>
                <c:pt idx="27914" formatCode="General">
                  <c:v>2.05923818692531E-2</c:v>
                </c:pt>
                <c:pt idx="27915" formatCode="General">
                  <c:v>2.3592698133922601E-2</c:v>
                </c:pt>
                <c:pt idx="27916" formatCode="General">
                  <c:v>2.68046458061224E-2</c:v>
                </c:pt>
                <c:pt idx="27917" formatCode="General">
                  <c:v>3.0040619990234899E-2</c:v>
                </c:pt>
                <c:pt idx="27918" formatCode="General">
                  <c:v>3.3136470045803799E-2</c:v>
                </c:pt>
                <c:pt idx="27919" formatCode="General">
                  <c:v>3.5662126520992501E-2</c:v>
                </c:pt>
                <c:pt idx="27920" formatCode="General">
                  <c:v>3.7651411924523898E-2</c:v>
                </c:pt>
                <c:pt idx="27921" formatCode="General">
                  <c:v>3.9596705991338403E-2</c:v>
                </c:pt>
                <c:pt idx="27922" formatCode="General">
                  <c:v>4.15377782295758E-2</c:v>
                </c:pt>
                <c:pt idx="27923" formatCode="General">
                  <c:v>4.3427024821277103E-2</c:v>
                </c:pt>
                <c:pt idx="27924" formatCode="General">
                  <c:v>4.5234199957978102E-2</c:v>
                </c:pt>
                <c:pt idx="27925" formatCode="General">
                  <c:v>4.6930484039847502E-2</c:v>
                </c:pt>
                <c:pt idx="27926" formatCode="General">
                  <c:v>4.8486895954013301E-2</c:v>
                </c:pt>
                <c:pt idx="27927" formatCode="General">
                  <c:v>4.9875869587029401E-2</c:v>
                </c:pt>
                <c:pt idx="27928" formatCode="General">
                  <c:v>5.10807108503257E-2</c:v>
                </c:pt>
                <c:pt idx="27929" formatCode="General">
                  <c:v>5.2166043506296098E-2</c:v>
                </c:pt>
                <c:pt idx="27930" formatCode="General">
                  <c:v>5.32825566993003E-2</c:v>
                </c:pt>
                <c:pt idx="27931" formatCode="General">
                  <c:v>5.4486445533031801E-2</c:v>
                </c:pt>
                <c:pt idx="27932" formatCode="General">
                  <c:v>5.5741471424519497E-2</c:v>
                </c:pt>
                <c:pt idx="27933" formatCode="General">
                  <c:v>5.7073716127843503E-2</c:v>
                </c:pt>
                <c:pt idx="27934" formatCode="General">
                  <c:v>5.8499574542698898E-2</c:v>
                </c:pt>
                <c:pt idx="27935" formatCode="General">
                  <c:v>5.9705720008753203E-2</c:v>
                </c:pt>
                <c:pt idx="27936" formatCode="General">
                  <c:v>6.0631326281964201E-2</c:v>
                </c:pt>
                <c:pt idx="27937" formatCode="General">
                  <c:v>6.1614078781007997E-2</c:v>
                </c:pt>
                <c:pt idx="27938" formatCode="General">
                  <c:v>6.2783151284329597E-2</c:v>
                </c:pt>
                <c:pt idx="27939" formatCode="General">
                  <c:v>6.4184294849597007E-2</c:v>
                </c:pt>
                <c:pt idx="27940" formatCode="General">
                  <c:v>6.5749541401840403E-2</c:v>
                </c:pt>
                <c:pt idx="27941" formatCode="General">
                  <c:v>6.7389183617013904E-2</c:v>
                </c:pt>
                <c:pt idx="27942" formatCode="General">
                  <c:v>6.9151829134980206E-2</c:v>
                </c:pt>
                <c:pt idx="27943" formatCode="General">
                  <c:v>7.1083132210411099E-2</c:v>
                </c:pt>
                <c:pt idx="27944" formatCode="General">
                  <c:v>7.3166416989406402E-2</c:v>
                </c:pt>
                <c:pt idx="27945" formatCode="General">
                  <c:v>7.5377764568996405E-2</c:v>
                </c:pt>
                <c:pt idx="27946" formatCode="General">
                  <c:v>7.7677493360565703E-2</c:v>
                </c:pt>
                <c:pt idx="27947" formatCode="General">
                  <c:v>7.9960233649024201E-2</c:v>
                </c:pt>
                <c:pt idx="27948" formatCode="General">
                  <c:v>8.2133682018125695E-2</c:v>
                </c:pt>
                <c:pt idx="27949" formatCode="General">
                  <c:v>8.4133070728053497E-2</c:v>
                </c:pt>
                <c:pt idx="27950" formatCode="General">
                  <c:v>8.5603768080249304E-2</c:v>
                </c:pt>
                <c:pt idx="27951" formatCode="General">
                  <c:v>8.6614993439943597E-2</c:v>
                </c:pt>
                <c:pt idx="27952" formatCode="General">
                  <c:v>8.7514571497714896E-2</c:v>
                </c:pt>
                <c:pt idx="27953" formatCode="General">
                  <c:v>8.8267435904444594E-2</c:v>
                </c:pt>
                <c:pt idx="27954" formatCode="General">
                  <c:v>8.8976009322864993E-2</c:v>
                </c:pt>
                <c:pt idx="27955" formatCode="General">
                  <c:v>8.9795484471653697E-2</c:v>
                </c:pt>
                <c:pt idx="27956" formatCode="General">
                  <c:v>9.0752912606472502E-2</c:v>
                </c:pt>
                <c:pt idx="27957" formatCode="General">
                  <c:v>9.1762096982134694E-2</c:v>
                </c:pt>
                <c:pt idx="27958" formatCode="General">
                  <c:v>9.2710050522633397E-2</c:v>
                </c:pt>
                <c:pt idx="27959" formatCode="General">
                  <c:v>9.3658767542420904E-2</c:v>
                </c:pt>
                <c:pt idx="27960" formatCode="General">
                  <c:v>9.4705570960603599E-2</c:v>
                </c:pt>
                <c:pt idx="27961" formatCode="General">
                  <c:v>9.58527642051962E-2</c:v>
                </c:pt>
                <c:pt idx="27962" formatCode="General">
                  <c:v>9.70370684169687E-2</c:v>
                </c:pt>
                <c:pt idx="27963" formatCode="General">
                  <c:v>9.82383931957172E-2</c:v>
                </c:pt>
                <c:pt idx="27964" formatCode="General">
                  <c:v>9.9404171861963195E-2</c:v>
                </c:pt>
                <c:pt idx="27965" formatCode="General">
                  <c:v>0.100390974993919</c:v>
                </c:pt>
                <c:pt idx="27966" formatCode="General">
                  <c:v>0.100873032057859</c:v>
                </c:pt>
                <c:pt idx="27967" formatCode="General">
                  <c:v>0.100891202528852</c:v>
                </c:pt>
                <c:pt idx="27968" formatCode="General">
                  <c:v>0.10082029534888901</c:v>
                </c:pt>
                <c:pt idx="27969" formatCode="General">
                  <c:v>0.100700900339649</c:v>
                </c:pt>
                <c:pt idx="27970" formatCode="General">
                  <c:v>0.100567121998047</c:v>
                </c:pt>
                <c:pt idx="27971" formatCode="General">
                  <c:v>0.10051937629876</c:v>
                </c:pt>
                <c:pt idx="27972" formatCode="General">
                  <c:v>0.10072024923678601</c:v>
                </c:pt>
                <c:pt idx="27973" formatCode="General">
                  <c:v>0.101296414986857</c:v>
                </c:pt>
                <c:pt idx="27974" formatCode="General">
                  <c:v>0.102205751396953</c:v>
                </c:pt>
                <c:pt idx="27975" formatCode="General">
                  <c:v>0.103339988739444</c:v>
                </c:pt>
                <c:pt idx="27976" formatCode="General">
                  <c:v>0.104663788735255</c:v>
                </c:pt>
                <c:pt idx="27977" formatCode="General">
                  <c:v>0.10623293516433201</c:v>
                </c:pt>
                <c:pt idx="27978" formatCode="General">
                  <c:v>0.108047935079133</c:v>
                </c:pt>
                <c:pt idx="27979" formatCode="General">
                  <c:v>0.109916386311218</c:v>
                </c:pt>
                <c:pt idx="27980" formatCode="General">
                  <c:v>0.111694308045345</c:v>
                </c:pt>
                <c:pt idx="27981" formatCode="General">
                  <c:v>0.113347468217341</c:v>
                </c:pt>
                <c:pt idx="27982" formatCode="General">
                  <c:v>0.114863904473025</c:v>
                </c:pt>
                <c:pt idx="27983" formatCode="General">
                  <c:v>0.116270857351728</c:v>
                </c:pt>
                <c:pt idx="27984" formatCode="General">
                  <c:v>0.11752489315876299</c:v>
                </c:pt>
                <c:pt idx="27985" formatCode="General">
                  <c:v>0.11856879607151501</c:v>
                </c:pt>
                <c:pt idx="27986" formatCode="General">
                  <c:v>0.119467171675359</c:v>
                </c:pt>
                <c:pt idx="27987" formatCode="General">
                  <c:v>0.120268190784377</c:v>
                </c:pt>
                <c:pt idx="27988" formatCode="General">
                  <c:v>0.120892531811293</c:v>
                </c:pt>
                <c:pt idx="27989" formatCode="General">
                  <c:v>0.12128982256923</c:v>
                </c:pt>
                <c:pt idx="27990" formatCode="General">
                  <c:v>0.121515362011788</c:v>
                </c:pt>
                <c:pt idx="27991" formatCode="General">
                  <c:v>0.121684342915286</c:v>
                </c:pt>
                <c:pt idx="27992" formatCode="General">
                  <c:v>0.12187268167499</c:v>
                </c:pt>
                <c:pt idx="27993" formatCode="General">
                  <c:v>0.12210035546048199</c:v>
                </c:pt>
                <c:pt idx="27994" formatCode="General">
                  <c:v>0.12241752558183699</c:v>
                </c:pt>
                <c:pt idx="27995" formatCode="General">
                  <c:v>0.122472328128801</c:v>
                </c:pt>
                <c:pt idx="27996" formatCode="General">
                  <c:v>0.121980594695873</c:v>
                </c:pt>
                <c:pt idx="27997" formatCode="General">
                  <c:v>0.121236209802167</c:v>
                </c:pt>
                <c:pt idx="27998" formatCode="General">
                  <c:v>0.12041791035419</c:v>
                </c:pt>
                <c:pt idx="27999" formatCode="General">
                  <c:v>0.119459450141582</c:v>
                </c:pt>
                <c:pt idx="28000" formatCode="General">
                  <c:v>0.118162535907976</c:v>
                </c:pt>
                <c:pt idx="28001" formatCode="General">
                  <c:v>0.116460817733</c:v>
                </c:pt>
                <c:pt idx="28002" formatCode="General">
                  <c:v>0.11451545967187</c:v>
                </c:pt>
                <c:pt idx="28003" formatCode="General">
                  <c:v>0.112527909913858</c:v>
                </c:pt>
                <c:pt idx="28004" formatCode="General">
                  <c:v>0.110695405036342</c:v>
                </c:pt>
                <c:pt idx="28005" formatCode="General">
                  <c:v>0.109168787389163</c:v>
                </c:pt>
                <c:pt idx="28006" formatCode="General">
                  <c:v>0.108056426843697</c:v>
                </c:pt>
                <c:pt idx="28007" formatCode="General">
                  <c:v>0.107480273948122</c:v>
                </c:pt>
                <c:pt idx="28008" formatCode="General">
                  <c:v>0.107494590035044</c:v>
                </c:pt>
                <c:pt idx="28009" formatCode="General">
                  <c:v>0.107964697279678</c:v>
                </c:pt>
                <c:pt idx="28010" formatCode="General">
                  <c:v>0.108695904697459</c:v>
                </c:pt>
                <c:pt idx="28011" formatCode="General">
                  <c:v>0.109581609306968</c:v>
                </c:pt>
                <c:pt idx="28012" formatCode="General">
                  <c:v>0.110550126509144</c:v>
                </c:pt>
                <c:pt idx="28013" formatCode="General">
                  <c:v>0.111506127879153</c:v>
                </c:pt>
                <c:pt idx="28014" formatCode="General">
                  <c:v>0.112340701634359</c:v>
                </c:pt>
                <c:pt idx="28015" formatCode="General">
                  <c:v>0.112950490618904</c:v>
                </c:pt>
                <c:pt idx="28016" formatCode="General">
                  <c:v>0.113281596704705</c:v>
                </c:pt>
                <c:pt idx="28017" formatCode="General">
                  <c:v>0.11331772855722499</c:v>
                </c:pt>
                <c:pt idx="28018" formatCode="General">
                  <c:v>0.112988327056534</c:v>
                </c:pt>
                <c:pt idx="28019" formatCode="General">
                  <c:v>0.11222781156657299</c:v>
                </c:pt>
                <c:pt idx="28020" formatCode="General">
                  <c:v>0.11099183519580599</c:v>
                </c:pt>
                <c:pt idx="28021" formatCode="General">
                  <c:v>0.10931249353945301</c:v>
                </c:pt>
                <c:pt idx="28022" formatCode="General">
                  <c:v>0.107075603588523</c:v>
                </c:pt>
                <c:pt idx="28023" formatCode="General">
                  <c:v>0.10411261933993</c:v>
                </c:pt>
                <c:pt idx="28024" formatCode="General">
                  <c:v>0.100664851687957</c:v>
                </c:pt>
                <c:pt idx="28025" formatCode="General">
                  <c:v>9.6970471284347201E-2</c:v>
                </c:pt>
                <c:pt idx="28026" formatCode="General">
                  <c:v>9.3116310963978197E-2</c:v>
                </c:pt>
                <c:pt idx="28027" formatCode="General">
                  <c:v>8.9297067589722195E-2</c:v>
                </c:pt>
                <c:pt idx="28028" formatCode="General">
                  <c:v>8.56665644045118E-2</c:v>
                </c:pt>
                <c:pt idx="28029" formatCode="General">
                  <c:v>8.2262129198292094E-2</c:v>
                </c:pt>
                <c:pt idx="28030" formatCode="General">
                  <c:v>7.9140029908263895E-2</c:v>
                </c:pt>
                <c:pt idx="28031" formatCode="General">
                  <c:v>7.6469383922550899E-2</c:v>
                </c:pt>
                <c:pt idx="28032" formatCode="General">
                  <c:v>7.4296286073518902E-2</c:v>
                </c:pt>
                <c:pt idx="28033" formatCode="General">
                  <c:v>7.2684561673161494E-2</c:v>
                </c:pt>
                <c:pt idx="28034" formatCode="General">
                  <c:v>7.1954076513603499E-2</c:v>
                </c:pt>
                <c:pt idx="28035" formatCode="General">
                  <c:v>7.2232001663513595E-2</c:v>
                </c:pt>
                <c:pt idx="28036" formatCode="General">
                  <c:v>7.3197615460503296E-2</c:v>
                </c:pt>
                <c:pt idx="28037" formatCode="General">
                  <c:v>7.4445989091287301E-2</c:v>
                </c:pt>
                <c:pt idx="28038" formatCode="General">
                  <c:v>7.5804719909713505E-2</c:v>
                </c:pt>
                <c:pt idx="28039" formatCode="General">
                  <c:v>7.7144873041181394E-2</c:v>
                </c:pt>
                <c:pt idx="28040" formatCode="General">
                  <c:v>7.8377540361991904E-2</c:v>
                </c:pt>
                <c:pt idx="28041" formatCode="General">
                  <c:v>7.9607975821940499E-2</c:v>
                </c:pt>
                <c:pt idx="28042" formatCode="General">
                  <c:v>8.0876928461714501E-2</c:v>
                </c:pt>
                <c:pt idx="28043" formatCode="General">
                  <c:v>8.1987090094215398E-2</c:v>
                </c:pt>
                <c:pt idx="28044" formatCode="General">
                  <c:v>8.2650364650397906E-2</c:v>
                </c:pt>
                <c:pt idx="28045" formatCode="General">
                  <c:v>8.2606517829324003E-2</c:v>
                </c:pt>
                <c:pt idx="28046" formatCode="General">
                  <c:v>8.1702143673835895E-2</c:v>
                </c:pt>
                <c:pt idx="28047" formatCode="General">
                  <c:v>7.9985062892191802E-2</c:v>
                </c:pt>
                <c:pt idx="28048" formatCode="General">
                  <c:v>7.7477545545450305E-2</c:v>
                </c:pt>
                <c:pt idx="28049" formatCode="General">
                  <c:v>7.3959467141490098E-2</c:v>
                </c:pt>
                <c:pt idx="28050" formatCode="General">
                  <c:v>6.9645816296866503E-2</c:v>
                </c:pt>
                <c:pt idx="28051" formatCode="General">
                  <c:v>6.4964612811459793E-2</c:v>
                </c:pt>
                <c:pt idx="28052" formatCode="General">
                  <c:v>5.9960894348553402E-2</c:v>
                </c:pt>
                <c:pt idx="28053" formatCode="General">
                  <c:v>5.4748523487726901E-2</c:v>
                </c:pt>
                <c:pt idx="28054" formatCode="General">
                  <c:v>4.9511769061447303E-2</c:v>
                </c:pt>
                <c:pt idx="28055" formatCode="General">
                  <c:v>4.4359096690437402E-2</c:v>
                </c:pt>
                <c:pt idx="28056" formatCode="General">
                  <c:v>3.9393056611775598E-2</c:v>
                </c:pt>
                <c:pt idx="28057" formatCode="General">
                  <c:v>3.4784003936412899E-2</c:v>
                </c:pt>
                <c:pt idx="28058" formatCode="General">
                  <c:v>3.06380065871537E-2</c:v>
                </c:pt>
                <c:pt idx="28059" formatCode="General">
                  <c:v>2.6938758561946798E-2</c:v>
                </c:pt>
                <c:pt idx="28060" formatCode="General">
                  <c:v>2.37026775900234E-2</c:v>
                </c:pt>
                <c:pt idx="28061" formatCode="General">
                  <c:v>2.1008608528825402E-2</c:v>
                </c:pt>
                <c:pt idx="28062" formatCode="General">
                  <c:v>1.88635342272017E-2</c:v>
                </c:pt>
                <c:pt idx="28063" formatCode="General">
                  <c:v>1.7116131860355099E-2</c:v>
                </c:pt>
                <c:pt idx="28064" formatCode="General">
                  <c:v>1.5625179229421301E-2</c:v>
                </c:pt>
                <c:pt idx="28065" formatCode="General">
                  <c:v>1.43298437692381E-2</c:v>
                </c:pt>
                <c:pt idx="28066" formatCode="General">
                  <c:v>1.3171175643180801E-2</c:v>
                </c:pt>
                <c:pt idx="28067" formatCode="General">
                  <c:v>1.20435419483313E-2</c:v>
                </c:pt>
                <c:pt idx="28068" formatCode="General">
                  <c:v>1.0891811704810401E-2</c:v>
                </c:pt>
                <c:pt idx="28069" formatCode="General">
                  <c:v>9.5054217487030492E-3</c:v>
                </c:pt>
                <c:pt idx="28070" formatCode="General">
                  <c:v>7.4322980230495201E-3</c:v>
                </c:pt>
                <c:pt idx="28071" formatCode="General">
                  <c:v>4.7960701025352498E-3</c:v>
                </c:pt>
                <c:pt idx="28072" formatCode="General">
                  <c:v>1.9039510607105901E-3</c:v>
                </c:pt>
                <c:pt idx="28073" formatCode="General">
                  <c:v>-1.1265522749276499E-3</c:v>
                </c:pt>
                <c:pt idx="28074" formatCode="General">
                  <c:v>-4.0827492104327998E-3</c:v>
                </c:pt>
                <c:pt idx="28075" formatCode="General">
                  <c:v>-7.4821757036289196E-3</c:v>
                </c:pt>
                <c:pt idx="28076" formatCode="General">
                  <c:v>-1.1517756242583201E-2</c:v>
                </c:pt>
                <c:pt idx="28077" formatCode="General">
                  <c:v>-1.57383575229364E-2</c:v>
                </c:pt>
                <c:pt idx="28078" formatCode="General">
                  <c:v>-2.0083033126416499E-2</c:v>
                </c:pt>
                <c:pt idx="28079" formatCode="General">
                  <c:v>-2.45143915132203E-2</c:v>
                </c:pt>
                <c:pt idx="28080" formatCode="General">
                  <c:v>-2.9010413223718001E-2</c:v>
                </c:pt>
                <c:pt idx="28081" formatCode="General">
                  <c:v>-3.35321239999887E-2</c:v>
                </c:pt>
                <c:pt idx="28082" formatCode="General">
                  <c:v>-3.7966902982481399E-2</c:v>
                </c:pt>
                <c:pt idx="28083" formatCode="General">
                  <c:v>-4.2162202405771697E-2</c:v>
                </c:pt>
                <c:pt idx="28084" formatCode="General">
                  <c:v>-4.6002777983027598E-2</c:v>
                </c:pt>
                <c:pt idx="28085" formatCode="General">
                  <c:v>-4.93725803991205E-2</c:v>
                </c:pt>
                <c:pt idx="28086" formatCode="General">
                  <c:v>-5.2389714407877902E-2</c:v>
                </c:pt>
                <c:pt idx="28087" formatCode="General">
                  <c:v>-5.5463037892766E-2</c:v>
                </c:pt>
                <c:pt idx="28088" formatCode="General">
                  <c:v>-5.8482332135878098E-2</c:v>
                </c:pt>
                <c:pt idx="28089" formatCode="General">
                  <c:v>-6.1141764296051303E-2</c:v>
                </c:pt>
                <c:pt idx="28090" formatCode="General">
                  <c:v>-6.3512821925426705E-2</c:v>
                </c:pt>
                <c:pt idx="28091" formatCode="General">
                  <c:v>-6.5685947330294994E-2</c:v>
                </c:pt>
                <c:pt idx="28092" formatCode="General">
                  <c:v>-6.7762831822774899E-2</c:v>
                </c:pt>
                <c:pt idx="28093" formatCode="General">
                  <c:v>-6.9781878880003298E-2</c:v>
                </c:pt>
                <c:pt idx="28094" formatCode="General">
                  <c:v>-7.17263020084207E-2</c:v>
                </c:pt>
                <c:pt idx="28095" formatCode="General">
                  <c:v>-7.3647433276206195E-2</c:v>
                </c:pt>
                <c:pt idx="28096" formatCode="General">
                  <c:v>-7.5571645973481996E-2</c:v>
                </c:pt>
                <c:pt idx="28097" formatCode="General">
                  <c:v>-7.74839018897404E-2</c:v>
                </c:pt>
                <c:pt idx="28098" formatCode="General">
                  <c:v>-7.9461397572863995E-2</c:v>
                </c:pt>
                <c:pt idx="28099" formatCode="General">
                  <c:v>-8.1555797080802697E-2</c:v>
                </c:pt>
                <c:pt idx="28100" formatCode="General">
                  <c:v>-8.3755137685781994E-2</c:v>
                </c:pt>
                <c:pt idx="28101" formatCode="General">
                  <c:v>-8.6076740546333505E-2</c:v>
                </c:pt>
                <c:pt idx="28102" formatCode="General">
                  <c:v>-8.8753138210209803E-2</c:v>
                </c:pt>
                <c:pt idx="28103" formatCode="General">
                  <c:v>-9.2149235776680494E-2</c:v>
                </c:pt>
                <c:pt idx="28104" formatCode="General">
                  <c:v>-9.6085686886328098E-2</c:v>
                </c:pt>
                <c:pt idx="28105" formatCode="General">
                  <c:v>-0.100135384249625</c:v>
                </c:pt>
                <c:pt idx="28106" formatCode="General">
                  <c:v>-0.104232661247265</c:v>
                </c:pt>
                <c:pt idx="28107" formatCode="General">
                  <c:v>-0.108425780653483</c:v>
                </c:pt>
                <c:pt idx="28108" formatCode="General">
                  <c:v>-0.11270591408823</c:v>
                </c:pt>
                <c:pt idx="28109" formatCode="General">
                  <c:v>-0.117063065192394</c:v>
                </c:pt>
                <c:pt idx="28110" formatCode="General">
                  <c:v>-0.121524163865236</c:v>
                </c:pt>
                <c:pt idx="28111" formatCode="General">
                  <c:v>-0.126018679173868</c:v>
                </c:pt>
                <c:pt idx="28112" formatCode="General">
                  <c:v>-0.13032945405926899</c:v>
                </c:pt>
                <c:pt idx="28113" formatCode="General">
                  <c:v>-0.13433596860296099</c:v>
                </c:pt>
                <c:pt idx="28114" formatCode="General">
                  <c:v>-0.137986321087501</c:v>
                </c:pt>
                <c:pt idx="28115" formatCode="General">
                  <c:v>-0.14114821884675999</c:v>
                </c:pt>
                <c:pt idx="28116" formatCode="General">
                  <c:v>-0.14371268241510901</c:v>
                </c:pt>
                <c:pt idx="28117" formatCode="General">
                  <c:v>-0.145599244413809</c:v>
                </c:pt>
                <c:pt idx="28118" formatCode="General">
                  <c:v>-0.14702175350087099</c:v>
                </c:pt>
                <c:pt idx="28119" formatCode="General">
                  <c:v>-0.14834012822321199</c:v>
                </c:pt>
                <c:pt idx="28120" formatCode="General">
                  <c:v>-0.149419208032332</c:v>
                </c:pt>
                <c:pt idx="28121" formatCode="General">
                  <c:v>-0.150065593245541</c:v>
                </c:pt>
                <c:pt idx="28122" formatCode="General">
                  <c:v>-0.15040543016602601</c:v>
                </c:pt>
                <c:pt idx="28123" formatCode="General">
                  <c:v>-0.15057120580663499</c:v>
                </c:pt>
                <c:pt idx="28124" formatCode="General">
                  <c:v>-0.15066177372383399</c:v>
                </c:pt>
                <c:pt idx="28125" formatCode="General">
                  <c:v>-0.15080012655606501</c:v>
                </c:pt>
                <c:pt idx="28126" formatCode="General">
                  <c:v>-0.15109900547197899</c:v>
                </c:pt>
                <c:pt idx="28127" formatCode="General">
                  <c:v>-0.15168005526216899</c:v>
                </c:pt>
                <c:pt idx="28128" formatCode="General">
                  <c:v>-0.15268401858018199</c:v>
                </c:pt>
                <c:pt idx="28129" formatCode="General">
                  <c:v>-0.15406628860923499</c:v>
                </c:pt>
                <c:pt idx="28130" formatCode="General">
                  <c:v>-0.15562354954145599</c:v>
                </c:pt>
                <c:pt idx="28131" formatCode="General">
                  <c:v>-0.15721471580093599</c:v>
                </c:pt>
                <c:pt idx="28132" formatCode="General">
                  <c:v>-0.15885125927471899</c:v>
                </c:pt>
                <c:pt idx="28133" formatCode="General">
                  <c:v>-0.16052967299257301</c:v>
                </c:pt>
                <c:pt idx="28134" formatCode="General">
                  <c:v>-0.162140212477205</c:v>
                </c:pt>
                <c:pt idx="28135" formatCode="General">
                  <c:v>-0.163658888717955</c:v>
                </c:pt>
                <c:pt idx="28136" formatCode="General">
                  <c:v>-0.165093025270279</c:v>
                </c:pt>
                <c:pt idx="28137" formatCode="General">
                  <c:v>-0.166649772731951</c:v>
                </c:pt>
                <c:pt idx="28138" formatCode="General">
                  <c:v>-0.16847866007647799</c:v>
                </c:pt>
                <c:pt idx="28139" formatCode="General">
                  <c:v>-0.170294709768012</c:v>
                </c:pt>
                <c:pt idx="28140" formatCode="General">
                  <c:v>-0.171989269842279</c:v>
                </c:pt>
                <c:pt idx="28141" formatCode="General">
                  <c:v>-0.17363348266879899</c:v>
                </c:pt>
                <c:pt idx="28142" formatCode="General">
                  <c:v>-0.175110495812585</c:v>
                </c:pt>
                <c:pt idx="28143" formatCode="General">
                  <c:v>-0.176324925566892</c:v>
                </c:pt>
                <c:pt idx="28144" formatCode="General">
                  <c:v>-0.177285836272744</c:v>
                </c:pt>
                <c:pt idx="28145" formatCode="General">
                  <c:v>-0.177926445320363</c:v>
                </c:pt>
                <c:pt idx="28146" formatCode="General">
                  <c:v>-0.17814348406250499</c:v>
                </c:pt>
                <c:pt idx="28147" formatCode="General">
                  <c:v>-0.177937073170158</c:v>
                </c:pt>
                <c:pt idx="28148" formatCode="General">
                  <c:v>-0.17734122875792299</c:v>
                </c:pt>
                <c:pt idx="28149" formatCode="General">
                  <c:v>-0.17642158906795699</c:v>
                </c:pt>
                <c:pt idx="28150" formatCode="General">
                  <c:v>-0.17543756561512</c:v>
                </c:pt>
                <c:pt idx="28151" formatCode="General">
                  <c:v>-0.174640023441096</c:v>
                </c:pt>
                <c:pt idx="28152" formatCode="General">
                  <c:v>-0.17397758460521601</c:v>
                </c:pt>
                <c:pt idx="28153" formatCode="General">
                  <c:v>-0.17329096018188</c:v>
                </c:pt>
                <c:pt idx="28154" formatCode="General">
                  <c:v>-0.17263891599321901</c:v>
                </c:pt>
                <c:pt idx="28155" formatCode="General">
                  <c:v>-0.17212731543558901</c:v>
                </c:pt>
                <c:pt idx="28156" formatCode="General">
                  <c:v>-0.171623967374672</c:v>
                </c:pt>
                <c:pt idx="28157" formatCode="General">
                  <c:v>-0.171014619124084</c:v>
                </c:pt>
                <c:pt idx="28158" formatCode="General">
                  <c:v>-0.170381076975612</c:v>
                </c:pt>
                <c:pt idx="28159" formatCode="General">
                  <c:v>-0.17018375624746199</c:v>
                </c:pt>
                <c:pt idx="28160" formatCode="General">
                  <c:v>-0.17059715790261301</c:v>
                </c:pt>
                <c:pt idx="28161" formatCode="General">
                  <c:v>-0.171241133771451</c:v>
                </c:pt>
                <c:pt idx="28162" formatCode="General">
                  <c:v>-0.17199005688968999</c:v>
                </c:pt>
                <c:pt idx="28163" formatCode="General">
                  <c:v>-0.17276994962072201</c:v>
                </c:pt>
                <c:pt idx="28164" formatCode="General">
                  <c:v>-0.173395690973872</c:v>
                </c:pt>
                <c:pt idx="28165" formatCode="General">
                  <c:v>-0.173746140883932</c:v>
                </c:pt>
                <c:pt idx="28166" formatCode="General">
                  <c:v>-0.17379779497172901</c:v>
                </c:pt>
                <c:pt idx="28167" formatCode="General">
                  <c:v>-0.17369162147115599</c:v>
                </c:pt>
                <c:pt idx="28168" formatCode="General">
                  <c:v>-0.17349587829204999</c:v>
                </c:pt>
                <c:pt idx="28169" formatCode="General">
                  <c:v>-0.17311969361887899</c:v>
                </c:pt>
                <c:pt idx="28170" formatCode="General">
                  <c:v>-0.17249282651432599</c:v>
                </c:pt>
                <c:pt idx="28171" formatCode="General">
                  <c:v>-0.171572420664869</c:v>
                </c:pt>
                <c:pt idx="28172" formatCode="General">
                  <c:v>-0.17039293167189101</c:v>
                </c:pt>
                <c:pt idx="28173" formatCode="General">
                  <c:v>-0.16902744621198501</c:v>
                </c:pt>
                <c:pt idx="28174" formatCode="General">
                  <c:v>-0.16749046249894201</c:v>
                </c:pt>
                <c:pt idx="28175" formatCode="General">
                  <c:v>-0.16605123962526</c:v>
                </c:pt>
                <c:pt idx="28176" formatCode="General">
                  <c:v>-0.164767910487604</c:v>
                </c:pt>
                <c:pt idx="28177" formatCode="General">
                  <c:v>-0.16306906341972399</c:v>
                </c:pt>
                <c:pt idx="28178" formatCode="General">
                  <c:v>-0.16061659430783101</c:v>
                </c:pt>
                <c:pt idx="28179" formatCode="General">
                  <c:v>-0.15752094284707399</c:v>
                </c:pt>
                <c:pt idx="28180" formatCode="General">
                  <c:v>-0.15394652011573101</c:v>
                </c:pt>
                <c:pt idx="28181" formatCode="General">
                  <c:v>-0.15000987442448699</c:v>
                </c:pt>
                <c:pt idx="28182" formatCode="General">
                  <c:v>-0.14576412338621</c:v>
                </c:pt>
                <c:pt idx="28183" formatCode="General">
                  <c:v>-0.14128805677044101</c:v>
                </c:pt>
                <c:pt idx="28184" formatCode="General">
                  <c:v>-0.13669654996705499</c:v>
                </c:pt>
                <c:pt idx="28185" formatCode="General">
                  <c:v>-0.13209669191905399</c:v>
                </c:pt>
                <c:pt idx="28186" formatCode="General">
                  <c:v>-0.12761981139765</c:v>
                </c:pt>
                <c:pt idx="28187" formatCode="General">
                  <c:v>-0.12337676847524</c:v>
                </c:pt>
                <c:pt idx="28188" formatCode="General">
                  <c:v>-0.11947534272212799</c:v>
                </c:pt>
                <c:pt idx="28189" formatCode="General">
                  <c:v>-0.116000550148602</c:v>
                </c:pt>
                <c:pt idx="28190" formatCode="General">
                  <c:v>-0.11298671955129699</c:v>
                </c:pt>
                <c:pt idx="28191" formatCode="General">
                  <c:v>-0.110370927351967</c:v>
                </c:pt>
                <c:pt idx="28192" formatCode="General">
                  <c:v>-0.10822601963998001</c:v>
                </c:pt>
                <c:pt idx="28193" formatCode="General">
                  <c:v>-0.106629997072681</c:v>
                </c:pt>
                <c:pt idx="28194" formatCode="General">
                  <c:v>-0.105292965803385</c:v>
                </c:pt>
                <c:pt idx="28195" formatCode="General">
                  <c:v>-0.103884917263216</c:v>
                </c:pt>
                <c:pt idx="28196" formatCode="General">
                  <c:v>-0.102278869249432</c:v>
                </c:pt>
                <c:pt idx="28197" formatCode="General">
                  <c:v>-0.100518623026737</c:v>
                </c:pt>
                <c:pt idx="28198" formatCode="General">
                  <c:v>-9.8696507333924696E-2</c:v>
                </c:pt>
                <c:pt idx="28199" formatCode="General">
                  <c:v>-9.6770705431662801E-2</c:v>
                </c:pt>
                <c:pt idx="28200" formatCode="General">
                  <c:v>-9.4663260418350298E-2</c:v>
                </c:pt>
                <c:pt idx="28201" formatCode="General">
                  <c:v>-9.2396297629992602E-2</c:v>
                </c:pt>
                <c:pt idx="28202" formatCode="General">
                  <c:v>-8.9979123223992499E-2</c:v>
                </c:pt>
                <c:pt idx="28203" formatCode="General">
                  <c:v>-8.7448268909643995E-2</c:v>
                </c:pt>
                <c:pt idx="28204" formatCode="General">
                  <c:v>-8.4761997128254302E-2</c:v>
                </c:pt>
                <c:pt idx="28205" formatCode="General">
                  <c:v>-8.1773474765951995E-2</c:v>
                </c:pt>
                <c:pt idx="28206" formatCode="General">
                  <c:v>-7.8473810469666797E-2</c:v>
                </c:pt>
                <c:pt idx="28207" formatCode="General">
                  <c:v>-7.4822518043994396E-2</c:v>
                </c:pt>
                <c:pt idx="28208" formatCode="General">
                  <c:v>-7.1156310907028605E-2</c:v>
                </c:pt>
                <c:pt idx="28209" formatCode="General">
                  <c:v>-6.79437390145642E-2</c:v>
                </c:pt>
                <c:pt idx="28210" formatCode="General">
                  <c:v>-6.4892705667059597E-2</c:v>
                </c:pt>
                <c:pt idx="28211" formatCode="General">
                  <c:v>-6.1691737054671202E-2</c:v>
                </c:pt>
                <c:pt idx="28212" formatCode="General">
                  <c:v>-5.8393133810240402E-2</c:v>
                </c:pt>
                <c:pt idx="28213" formatCode="General">
                  <c:v>-5.4736413029686001E-2</c:v>
                </c:pt>
                <c:pt idx="28214" formatCode="General">
                  <c:v>-5.0681994843590199E-2</c:v>
                </c:pt>
                <c:pt idx="28215" formatCode="General">
                  <c:v>-4.6744949344379803E-2</c:v>
                </c:pt>
                <c:pt idx="28216" formatCode="General">
                  <c:v>-4.2923763724704703E-2</c:v>
                </c:pt>
                <c:pt idx="28217" formatCode="General">
                  <c:v>-3.8995840873551901E-2</c:v>
                </c:pt>
                <c:pt idx="28218" formatCode="General">
                  <c:v>-3.4985246238619101E-2</c:v>
                </c:pt>
                <c:pt idx="28219" formatCode="General">
                  <c:v>-3.0842722213706399E-2</c:v>
                </c:pt>
                <c:pt idx="28220" formatCode="General">
                  <c:v>-2.65369679638978E-2</c:v>
                </c:pt>
                <c:pt idx="28221" formatCode="General">
                  <c:v>-2.2169877147542101E-2</c:v>
                </c:pt>
                <c:pt idx="28222" formatCode="General">
                  <c:v>-1.79459784636577E-2</c:v>
                </c:pt>
                <c:pt idx="28223" formatCode="General">
                  <c:v>-1.3943064315430201E-2</c:v>
                </c:pt>
                <c:pt idx="28224" formatCode="General">
                  <c:v>-1.00824260764292E-2</c:v>
                </c:pt>
                <c:pt idx="28225" formatCode="General">
                  <c:v>-6.3248737580571396E-3</c:v>
                </c:pt>
                <c:pt idx="28226" formatCode="General">
                  <c:v>-2.7318871564469302E-3</c:v>
                </c:pt>
                <c:pt idx="28227" formatCode="General">
                  <c:v>6.8626247263965797E-4</c:v>
                </c:pt>
                <c:pt idx="28228" formatCode="General">
                  <c:v>4.0403268246147796E-3</c:v>
                </c:pt>
                <c:pt idx="28229" formatCode="General">
                  <c:v>7.3902764434580397E-3</c:v>
                </c:pt>
                <c:pt idx="28230" formatCode="General">
                  <c:v>1.0763221163999401E-2</c:v>
                </c:pt>
                <c:pt idx="28231" formatCode="General">
                  <c:v>1.42154854654093E-2</c:v>
                </c:pt>
                <c:pt idx="28232" formatCode="General">
                  <c:v>1.7694177220505199E-2</c:v>
                </c:pt>
                <c:pt idx="28233" formatCode="General">
                  <c:v>2.1228647790487699E-2</c:v>
                </c:pt>
                <c:pt idx="28234" formatCode="General">
                  <c:v>2.4931366405758101E-2</c:v>
                </c:pt>
                <c:pt idx="28235" formatCode="General">
                  <c:v>2.8815750985488098E-2</c:v>
                </c:pt>
                <c:pt idx="28236" formatCode="General">
                  <c:v>3.26005099097176E-2</c:v>
                </c:pt>
                <c:pt idx="28237" formatCode="General">
                  <c:v>3.5902452816444802E-2</c:v>
                </c:pt>
                <c:pt idx="28238" formatCode="General">
                  <c:v>3.89778335691311E-2</c:v>
                </c:pt>
                <c:pt idx="28239" formatCode="General">
                  <c:v>4.2160933656690297E-2</c:v>
                </c:pt>
                <c:pt idx="28240" formatCode="General">
                  <c:v>4.5400491294241903E-2</c:v>
                </c:pt>
                <c:pt idx="28241" formatCode="General">
                  <c:v>4.8656747768703601E-2</c:v>
                </c:pt>
                <c:pt idx="28242" formatCode="General">
                  <c:v>5.1916071745913901E-2</c:v>
                </c:pt>
                <c:pt idx="28243" formatCode="General">
                  <c:v>5.5150232662812701E-2</c:v>
                </c:pt>
                <c:pt idx="28244" formatCode="General">
                  <c:v>5.8324401160331801E-2</c:v>
                </c:pt>
                <c:pt idx="28245" formatCode="General">
                  <c:v>6.1466351321347798E-2</c:v>
                </c:pt>
                <c:pt idx="28246" formatCode="General">
                  <c:v>6.4566278827352094E-2</c:v>
                </c:pt>
                <c:pt idx="28247" formatCode="General">
                  <c:v>6.7685291299297901E-2</c:v>
                </c:pt>
                <c:pt idx="28248" formatCode="General">
                  <c:v>7.0911753469896005E-2</c:v>
                </c:pt>
                <c:pt idx="28249" formatCode="General">
                  <c:v>7.4189179578238604E-2</c:v>
                </c:pt>
                <c:pt idx="28250" formatCode="General">
                  <c:v>7.7463977121707106E-2</c:v>
                </c:pt>
                <c:pt idx="28251" formatCode="General">
                  <c:v>8.0755997652348394E-2</c:v>
                </c:pt>
                <c:pt idx="28252" formatCode="General">
                  <c:v>8.4106109827992104E-2</c:v>
                </c:pt>
                <c:pt idx="28253" formatCode="General">
                  <c:v>8.7475005437724601E-2</c:v>
                </c:pt>
                <c:pt idx="28254" formatCode="General">
                  <c:v>9.0784982017637503E-2</c:v>
                </c:pt>
                <c:pt idx="28255" formatCode="General">
                  <c:v>9.4019447653303306E-2</c:v>
                </c:pt>
                <c:pt idx="28256" formatCode="General">
                  <c:v>9.7272215311158705E-2</c:v>
                </c:pt>
                <c:pt idx="28257" formatCode="General">
                  <c:v>0.10061974507245899</c:v>
                </c:pt>
                <c:pt idx="28258" formatCode="General">
                  <c:v>0.103997927791401</c:v>
                </c:pt>
                <c:pt idx="28259" formatCode="General">
                  <c:v>0.107345299189562</c:v>
                </c:pt>
                <c:pt idx="28260" formatCode="General">
                  <c:v>0.110662383018411</c:v>
                </c:pt>
                <c:pt idx="28261" formatCode="General">
                  <c:v>0.11394362478489101</c:v>
                </c:pt>
                <c:pt idx="28262" formatCode="General">
                  <c:v>0.117144624609947</c:v>
                </c:pt>
                <c:pt idx="28263" formatCode="General">
                  <c:v>0.12025807246195799</c:v>
                </c:pt>
                <c:pt idx="28264" formatCode="General">
                  <c:v>0.123069663897951</c:v>
                </c:pt>
                <c:pt idx="28265" formatCode="General">
                  <c:v>0.1253084690713</c:v>
                </c:pt>
                <c:pt idx="28266" formatCode="General">
                  <c:v>0.127243980237984</c:v>
                </c:pt>
                <c:pt idx="28267" formatCode="General">
                  <c:v>0.129094317202604</c:v>
                </c:pt>
                <c:pt idx="28268" formatCode="General">
                  <c:v>0.13078175619486601</c:v>
                </c:pt>
                <c:pt idx="28269" formatCode="General">
                  <c:v>0.13236289235707399</c:v>
                </c:pt>
                <c:pt idx="28270" formatCode="General">
                  <c:v>0.133885082526076</c:v>
                </c:pt>
                <c:pt idx="28271" formatCode="General">
                  <c:v>0.13540658617360801</c:v>
                </c:pt>
                <c:pt idx="28272" formatCode="General">
                  <c:v>0.13700397420461999</c:v>
                </c:pt>
                <c:pt idx="28273" formatCode="General">
                  <c:v>0.13868350520682901</c:v>
                </c:pt>
                <c:pt idx="28274" formatCode="General">
                  <c:v>0.14040942641339299</c:v>
                </c:pt>
                <c:pt idx="28275" formatCode="General">
                  <c:v>0.14209375228483601</c:v>
                </c:pt>
                <c:pt idx="28276" formatCode="General">
                  <c:v>0.14364687233258799</c:v>
                </c:pt>
                <c:pt idx="28277" formatCode="General">
                  <c:v>0.14504769901084899</c:v>
                </c:pt>
                <c:pt idx="28278" formatCode="General">
                  <c:v>0.146390507323891</c:v>
                </c:pt>
                <c:pt idx="28279" formatCode="General">
                  <c:v>0.1478150189571</c:v>
                </c:pt>
                <c:pt idx="28280" formatCode="General">
                  <c:v>0.149308155618291</c:v>
                </c:pt>
                <c:pt idx="28281" formatCode="General">
                  <c:v>0.150871728983904</c:v>
                </c:pt>
                <c:pt idx="28282" formatCode="General">
                  <c:v>0.15258496163193</c:v>
                </c:pt>
                <c:pt idx="28283" formatCode="General">
                  <c:v>0.15450408985272401</c:v>
                </c:pt>
                <c:pt idx="28284" formatCode="General">
                  <c:v>0.156694003236685</c:v>
                </c:pt>
                <c:pt idx="28285" formatCode="General">
                  <c:v>0.15902455161141801</c:v>
                </c:pt>
                <c:pt idx="28286" formatCode="General">
                  <c:v>0.16118536217398699</c:v>
                </c:pt>
                <c:pt idx="28287" formatCode="General">
                  <c:v>0.16297527936470599</c:v>
                </c:pt>
                <c:pt idx="28288" formatCode="General">
                  <c:v>0.16453970166576201</c:v>
                </c:pt>
                <c:pt idx="28289" formatCode="General">
                  <c:v>0.165982167072872</c:v>
                </c:pt>
                <c:pt idx="28290" formatCode="General">
                  <c:v>0.16724674687229599</c:v>
                </c:pt>
                <c:pt idx="28291" formatCode="General">
                  <c:v>0.168560908548158</c:v>
                </c:pt>
                <c:pt idx="28292" formatCode="General">
                  <c:v>0.16995987442157401</c:v>
                </c:pt>
                <c:pt idx="28293" formatCode="General">
                  <c:v>0.17122865149669</c:v>
                </c:pt>
                <c:pt idx="28294" formatCode="General">
                  <c:v>0.17231997818955599</c:v>
                </c:pt>
                <c:pt idx="28295" formatCode="General">
                  <c:v>0.17329562096421999</c:v>
                </c:pt>
                <c:pt idx="28296" formatCode="General">
                  <c:v>0.17426778116880401</c:v>
                </c:pt>
                <c:pt idx="28297" formatCode="General">
                  <c:v>0.17533860532524001</c:v>
                </c:pt>
                <c:pt idx="28298" formatCode="General">
                  <c:v>0.17653607289461001</c:v>
                </c:pt>
                <c:pt idx="28299" formatCode="General">
                  <c:v>0.177799430970421</c:v>
                </c:pt>
                <c:pt idx="28300" formatCode="General">
                  <c:v>0.17905612943117599</c:v>
                </c:pt>
                <c:pt idx="28301" formatCode="General">
                  <c:v>0.18027485099448301</c:v>
                </c:pt>
                <c:pt idx="28302" formatCode="General">
                  <c:v>0.18137596543815199</c:v>
                </c:pt>
                <c:pt idx="28303" formatCode="General">
                  <c:v>0.182292813445525</c:v>
                </c:pt>
                <c:pt idx="28304" formatCode="General">
                  <c:v>0.183069444395381</c:v>
                </c:pt>
                <c:pt idx="28305" formatCode="General">
                  <c:v>0.18374980564773699</c:v>
                </c:pt>
                <c:pt idx="28306" formatCode="General">
                  <c:v>0.18435612658345499</c:v>
                </c:pt>
                <c:pt idx="28307" formatCode="General">
                  <c:v>0.18478398877980901</c:v>
                </c:pt>
                <c:pt idx="28308" formatCode="General">
                  <c:v>0.18494669611103001</c:v>
                </c:pt>
                <c:pt idx="28309" formatCode="General">
                  <c:v>0.184912071123675</c:v>
                </c:pt>
                <c:pt idx="28310" formatCode="General">
                  <c:v>0.18469895902272099</c:v>
                </c:pt>
                <c:pt idx="28311" formatCode="General">
                  <c:v>0.184301986255584</c:v>
                </c:pt>
                <c:pt idx="28312" formatCode="General">
                  <c:v>0.18369359000229399</c:v>
                </c:pt>
                <c:pt idx="28313" formatCode="General">
                  <c:v>0.182809145137243</c:v>
                </c:pt>
                <c:pt idx="28314" formatCode="General">
                  <c:v>0.18134277333130799</c:v>
                </c:pt>
                <c:pt idx="28315" formatCode="General">
                  <c:v>0.17902662141572401</c:v>
                </c:pt>
                <c:pt idx="28316" formatCode="General">
                  <c:v>0.17616405035729299</c:v>
                </c:pt>
                <c:pt idx="28317" formatCode="General">
                  <c:v>0.17306803012078301</c:v>
                </c:pt>
                <c:pt idx="28318" formatCode="General">
                  <c:v>0.16981622417812101</c:v>
                </c:pt>
                <c:pt idx="28319" formatCode="General">
                  <c:v>0.166534274019911</c:v>
                </c:pt>
                <c:pt idx="28320" formatCode="General">
                  <c:v>0.16339860351124599</c:v>
                </c:pt>
                <c:pt idx="28321" formatCode="General">
                  <c:v>0.16056676133477299</c:v>
                </c:pt>
                <c:pt idx="28322" formatCode="General">
                  <c:v>0.15821210826247201</c:v>
                </c:pt>
                <c:pt idx="28323" formatCode="General">
                  <c:v>0.156466602522046</c:v>
                </c:pt>
                <c:pt idx="28324" formatCode="General">
                  <c:v>0.15528756273283201</c:v>
                </c:pt>
                <c:pt idx="28325" formatCode="General">
                  <c:v>0.154586490102641</c:v>
                </c:pt>
                <c:pt idx="28326" formatCode="General">
                  <c:v>0.15424560584892999</c:v>
                </c:pt>
                <c:pt idx="28327" formatCode="General">
                  <c:v>0.154055222738429</c:v>
                </c:pt>
                <c:pt idx="28328" formatCode="General">
                  <c:v>0.15391566036936899</c:v>
                </c:pt>
                <c:pt idx="28329" formatCode="General">
                  <c:v>0.153849524332837</c:v>
                </c:pt>
                <c:pt idx="28330" formatCode="General">
                  <c:v>0.15376765446028301</c:v>
                </c:pt>
                <c:pt idx="28331" formatCode="General">
                  <c:v>0.15318062666712401</c:v>
                </c:pt>
                <c:pt idx="28332" formatCode="General">
                  <c:v>0.15213397643616</c:v>
                </c:pt>
                <c:pt idx="28333" formatCode="General">
                  <c:v>0.15096274160951301</c:v>
                </c:pt>
                <c:pt idx="28334" formatCode="General">
                  <c:v>0.149406271330562</c:v>
                </c:pt>
                <c:pt idx="28335" formatCode="General">
                  <c:v>0.14758771292949099</c:v>
                </c:pt>
                <c:pt idx="28336" formatCode="General">
                  <c:v>0.145785625800675</c:v>
                </c:pt>
                <c:pt idx="28337" formatCode="General">
                  <c:v>0.14394185361897299</c:v>
                </c:pt>
                <c:pt idx="28338" formatCode="General">
                  <c:v>0.14189593014334501</c:v>
                </c:pt>
                <c:pt idx="28339" formatCode="General">
                  <c:v>0.139581369156282</c:v>
                </c:pt>
                <c:pt idx="28340" formatCode="General">
                  <c:v>0.137020530371465</c:v>
                </c:pt>
                <c:pt idx="28341" formatCode="General">
                  <c:v>0.134134258728695</c:v>
                </c:pt>
                <c:pt idx="28342" formatCode="General">
                  <c:v>0.13087755933607001</c:v>
                </c:pt>
                <c:pt idx="28343" formatCode="General">
                  <c:v>0.127356962724371</c:v>
                </c:pt>
                <c:pt idx="28344" formatCode="General">
                  <c:v>0.123673074183936</c:v>
                </c:pt>
                <c:pt idx="28345" formatCode="General">
                  <c:v>0.119862723171685</c:v>
                </c:pt>
                <c:pt idx="28346" formatCode="General">
                  <c:v>0.115535430092438</c:v>
                </c:pt>
                <c:pt idx="28347" formatCode="General">
                  <c:v>0.11048717956368501</c:v>
                </c:pt>
                <c:pt idx="28348" formatCode="General">
                  <c:v>0.10517844386880899</c:v>
                </c:pt>
                <c:pt idx="28349" formatCode="General">
                  <c:v>9.9873524544343395E-2</c:v>
                </c:pt>
                <c:pt idx="28350" formatCode="General">
                  <c:v>9.4621576571165197E-2</c:v>
                </c:pt>
                <c:pt idx="28351" formatCode="General">
                  <c:v>8.9479571380602793E-2</c:v>
                </c:pt>
                <c:pt idx="28352" formatCode="General">
                  <c:v>8.4465330918045006E-2</c:v>
                </c:pt>
                <c:pt idx="28353" formatCode="General">
                  <c:v>7.9609375293655901E-2</c:v>
                </c:pt>
                <c:pt idx="28354" formatCode="General">
                  <c:v>7.4986580604539499E-2</c:v>
                </c:pt>
                <c:pt idx="28355" formatCode="General">
                  <c:v>7.0743848949844299E-2</c:v>
                </c:pt>
                <c:pt idx="28356" formatCode="General">
                  <c:v>6.6995829001880697E-2</c:v>
                </c:pt>
                <c:pt idx="28357" formatCode="General">
                  <c:v>6.3836422204993304E-2</c:v>
                </c:pt>
                <c:pt idx="28358" formatCode="General">
                  <c:v>6.1296285724906703E-2</c:v>
                </c:pt>
                <c:pt idx="28359" formatCode="General">
                  <c:v>5.9280308909816198E-2</c:v>
                </c:pt>
                <c:pt idx="28360" formatCode="General">
                  <c:v>5.77008264512981E-2</c:v>
                </c:pt>
                <c:pt idx="28361" formatCode="General">
                  <c:v>5.6425065008855302E-2</c:v>
                </c:pt>
                <c:pt idx="28362" formatCode="General">
                  <c:v>5.5367699987974403E-2</c:v>
                </c:pt>
                <c:pt idx="28363" formatCode="General">
                  <c:v>5.4211891772179201E-2</c:v>
                </c:pt>
                <c:pt idx="28364" formatCode="General">
                  <c:v>5.2583093653527799E-2</c:v>
                </c:pt>
                <c:pt idx="28365" formatCode="General">
                  <c:v>5.0632801883270302E-2</c:v>
                </c:pt>
                <c:pt idx="28366" formatCode="General">
                  <c:v>4.8548447907709798E-2</c:v>
                </c:pt>
                <c:pt idx="28367" formatCode="General">
                  <c:v>4.6290835901015799E-2</c:v>
                </c:pt>
                <c:pt idx="28368" formatCode="General">
                  <c:v>4.3868620328857799E-2</c:v>
                </c:pt>
                <c:pt idx="28369" formatCode="General">
                  <c:v>4.1357559836151303E-2</c:v>
                </c:pt>
                <c:pt idx="28370" formatCode="General">
                  <c:v>3.8749542827102197E-2</c:v>
                </c:pt>
                <c:pt idx="28371" formatCode="General">
                  <c:v>3.5969723844189103E-2</c:v>
                </c:pt>
                <c:pt idx="28372" formatCode="General">
                  <c:v>3.30086421955052E-2</c:v>
                </c:pt>
                <c:pt idx="28373" formatCode="General">
                  <c:v>2.9966151762854699E-2</c:v>
                </c:pt>
                <c:pt idx="28374" formatCode="General">
                  <c:v>2.68744484174267E-2</c:v>
                </c:pt>
                <c:pt idx="28375" formatCode="General">
                  <c:v>2.36721418470777E-2</c:v>
                </c:pt>
                <c:pt idx="28376" formatCode="General">
                  <c:v>2.0329416890975099E-2</c:v>
                </c:pt>
                <c:pt idx="28377" formatCode="General">
                  <c:v>1.68083600026665E-2</c:v>
                </c:pt>
                <c:pt idx="28378" formatCode="General">
                  <c:v>1.30727077093074E-2</c:v>
                </c:pt>
                <c:pt idx="28379" formatCode="General">
                  <c:v>9.1569616321451695E-3</c:v>
                </c:pt>
                <c:pt idx="28380" formatCode="General">
                  <c:v>5.2141798820902101E-3</c:v>
                </c:pt>
                <c:pt idx="28381" formatCode="General">
                  <c:v>1.0901508756875199E-3</c:v>
                </c:pt>
                <c:pt idx="28382" formatCode="General">
                  <c:v>-3.5136055306096499E-3</c:v>
                </c:pt>
                <c:pt idx="28383" formatCode="General">
                  <c:v>-8.35511138606429E-3</c:v>
                </c:pt>
                <c:pt idx="28384" formatCode="General">
                  <c:v>-1.31169084110712E-2</c:v>
                </c:pt>
                <c:pt idx="28385" formatCode="General">
                  <c:v>-1.7695463140495901E-2</c:v>
                </c:pt>
                <c:pt idx="28386" formatCode="General">
                  <c:v>-2.20481446242453E-2</c:v>
                </c:pt>
                <c:pt idx="28387" formatCode="General">
                  <c:v>-2.61964972006874E-2</c:v>
                </c:pt>
                <c:pt idx="28388" formatCode="General">
                  <c:v>-3.01613821951724E-2</c:v>
                </c:pt>
                <c:pt idx="28389" formatCode="General">
                  <c:v>-3.4030708534392697E-2</c:v>
                </c:pt>
                <c:pt idx="28390" formatCode="General">
                  <c:v>-3.7836156861341001E-2</c:v>
                </c:pt>
                <c:pt idx="28391" formatCode="General">
                  <c:v>-4.1499064051559002E-2</c:v>
                </c:pt>
                <c:pt idx="28392" formatCode="General">
                  <c:v>-4.4984677623897899E-2</c:v>
                </c:pt>
                <c:pt idx="28393" formatCode="General">
                  <c:v>-4.8286432536484999E-2</c:v>
                </c:pt>
                <c:pt idx="28394" formatCode="General">
                  <c:v>-5.1375604163718801E-2</c:v>
                </c:pt>
                <c:pt idx="28395" formatCode="General">
                  <c:v>-5.4244407803711897E-2</c:v>
                </c:pt>
                <c:pt idx="28396" formatCode="General">
                  <c:v>-5.6927372657554202E-2</c:v>
                </c:pt>
                <c:pt idx="28397" formatCode="General">
                  <c:v>-5.9479863316955997E-2</c:v>
                </c:pt>
                <c:pt idx="28398" formatCode="General">
                  <c:v>-6.1911162565695503E-2</c:v>
                </c:pt>
                <c:pt idx="28399" formatCode="General">
                  <c:v>-6.4410347967753995E-2</c:v>
                </c:pt>
                <c:pt idx="28400" formatCode="General">
                  <c:v>-6.7250713914846702E-2</c:v>
                </c:pt>
                <c:pt idx="28401" formatCode="General">
                  <c:v>-7.0205966836648995E-2</c:v>
                </c:pt>
                <c:pt idx="28402" formatCode="General">
                  <c:v>-7.3085765939055497E-2</c:v>
                </c:pt>
                <c:pt idx="28403" formatCode="General">
                  <c:v>-7.5969777074110706E-2</c:v>
                </c:pt>
                <c:pt idx="28404" formatCode="General">
                  <c:v>-7.8826461155450195E-2</c:v>
                </c:pt>
                <c:pt idx="28405" formatCode="General">
                  <c:v>-8.1559753438483595E-2</c:v>
                </c:pt>
                <c:pt idx="28406" formatCode="General">
                  <c:v>-8.4127979999270797E-2</c:v>
                </c:pt>
                <c:pt idx="28407" formatCode="General">
                  <c:v>-8.66600665019919E-2</c:v>
                </c:pt>
                <c:pt idx="28408" formatCode="General">
                  <c:v>-8.9190192683364394E-2</c:v>
                </c:pt>
                <c:pt idx="28409" formatCode="General">
                  <c:v>-9.1636969856469602E-2</c:v>
                </c:pt>
                <c:pt idx="28410" formatCode="General">
                  <c:v>-9.3945262689782594E-2</c:v>
                </c:pt>
                <c:pt idx="28411" formatCode="General">
                  <c:v>-9.6253399344126495E-2</c:v>
                </c:pt>
                <c:pt idx="28412" formatCode="General">
                  <c:v>-9.86775016489327E-2</c:v>
                </c:pt>
                <c:pt idx="28413" formatCode="General">
                  <c:v>-0.10112283669068201</c:v>
                </c:pt>
                <c:pt idx="28414" formatCode="General">
                  <c:v>-0.103536510880175</c:v>
                </c:pt>
                <c:pt idx="28415" formatCode="General">
                  <c:v>-0.10590391807206399</c:v>
                </c:pt>
                <c:pt idx="28416" formatCode="General">
                  <c:v>-0.108172771761366</c:v>
                </c:pt>
                <c:pt idx="28417" formatCode="General">
                  <c:v>-0.11027610305935</c:v>
                </c:pt>
                <c:pt idx="28418" formatCode="General">
                  <c:v>-0.112229209593443</c:v>
                </c:pt>
                <c:pt idx="28419" formatCode="General">
                  <c:v>-0.114132189075248</c:v>
                </c:pt>
                <c:pt idx="28420" formatCode="General">
                  <c:v>-0.116059030221488</c:v>
                </c:pt>
                <c:pt idx="28421" formatCode="General">
                  <c:v>-0.118044091570635</c:v>
                </c:pt>
                <c:pt idx="28422" formatCode="General">
                  <c:v>-0.120048192878616</c:v>
                </c:pt>
                <c:pt idx="28423" formatCode="General">
                  <c:v>-0.121960633383316</c:v>
                </c:pt>
                <c:pt idx="28424" formatCode="General">
                  <c:v>-0.123796852220851</c:v>
                </c:pt>
                <c:pt idx="28425" formatCode="General">
                  <c:v>-0.12598506724733999</c:v>
                </c:pt>
                <c:pt idx="28426" formatCode="General">
                  <c:v>-0.12854573688428</c:v>
                </c:pt>
                <c:pt idx="28427" formatCode="General">
                  <c:v>-0.13115975761786899</c:v>
                </c:pt>
                <c:pt idx="28428" formatCode="General">
                  <c:v>-0.13385122142797601</c:v>
                </c:pt>
                <c:pt idx="28429" formatCode="General">
                  <c:v>-0.136674707794677</c:v>
                </c:pt>
                <c:pt idx="28430" formatCode="General">
                  <c:v>-0.13980935215614201</c:v>
                </c:pt>
                <c:pt idx="28431" formatCode="General">
                  <c:v>-0.143375958208773</c:v>
                </c:pt>
                <c:pt idx="28432" formatCode="General">
                  <c:v>-0.14722556731478201</c:v>
                </c:pt>
                <c:pt idx="28433" formatCode="General">
                  <c:v>-0.15101353908426399</c:v>
                </c:pt>
                <c:pt idx="28434" formatCode="General">
                  <c:v>-0.15432420563310401</c:v>
                </c:pt>
                <c:pt idx="28435" formatCode="General">
                  <c:v>-0.15691550473374999</c:v>
                </c:pt>
                <c:pt idx="28436" formatCode="General">
                  <c:v>-0.15881181700861</c:v>
                </c:pt>
                <c:pt idx="28437" formatCode="General">
                  <c:v>-0.16002888252278799</c:v>
                </c:pt>
                <c:pt idx="28438" formatCode="General">
                  <c:v>-0.16058561850637401</c:v>
                </c:pt>
                <c:pt idx="28439" formatCode="General">
                  <c:v>-0.160588318738942</c:v>
                </c:pt>
                <c:pt idx="28440" formatCode="General">
                  <c:v>-0.160199307135557</c:v>
                </c:pt>
                <c:pt idx="28441" formatCode="General">
                  <c:v>-0.15956195146055399</c:v>
                </c:pt>
                <c:pt idx="28442" formatCode="General">
                  <c:v>-0.15872930473798499</c:v>
                </c:pt>
                <c:pt idx="28443" formatCode="General">
                  <c:v>-0.15771751792514799</c:v>
                </c:pt>
                <c:pt idx="28444" formatCode="General">
                  <c:v>-0.15659338629533601</c:v>
                </c:pt>
                <c:pt idx="28445" formatCode="General">
                  <c:v>-0.15542361254756401</c:v>
                </c:pt>
                <c:pt idx="28446" formatCode="General">
                  <c:v>-0.154245420250295</c:v>
                </c:pt>
                <c:pt idx="28447" formatCode="General">
                  <c:v>-0.15317233109998499</c:v>
                </c:pt>
                <c:pt idx="28448" formatCode="General">
                  <c:v>-0.15229200712124399</c:v>
                </c:pt>
                <c:pt idx="28449" formatCode="General">
                  <c:v>-0.151668222671031</c:v>
                </c:pt>
                <c:pt idx="28450" formatCode="General">
                  <c:v>-0.15125425307688201</c:v>
                </c:pt>
                <c:pt idx="28451" formatCode="General">
                  <c:v>-0.15088931778642201</c:v>
                </c:pt>
                <c:pt idx="28452" formatCode="General">
                  <c:v>-0.15050562750493399</c:v>
                </c:pt>
                <c:pt idx="28453" formatCode="General">
                  <c:v>-0.15004559682655799</c:v>
                </c:pt>
                <c:pt idx="28454" formatCode="General">
                  <c:v>-0.149450721400466</c:v>
                </c:pt>
                <c:pt idx="28455" formatCode="General">
                  <c:v>-0.149060893113696</c:v>
                </c:pt>
                <c:pt idx="28456" formatCode="General">
                  <c:v>-0.14896487899659</c:v>
                </c:pt>
                <c:pt idx="28457" formatCode="General">
                  <c:v>-0.14878830846113</c:v>
                </c:pt>
                <c:pt idx="28458" formatCode="General">
                  <c:v>-0.148383366077916</c:v>
                </c:pt>
                <c:pt idx="28459" formatCode="General">
                  <c:v>-0.147672902433123</c:v>
                </c:pt>
                <c:pt idx="28460" formatCode="General">
                  <c:v>-0.14656441207370599</c:v>
                </c:pt>
                <c:pt idx="28461" formatCode="General">
                  <c:v>-0.14500623608101601</c:v>
                </c:pt>
                <c:pt idx="28462" formatCode="General">
                  <c:v>-0.143026018803874</c:v>
                </c:pt>
                <c:pt idx="28463" formatCode="General">
                  <c:v>-0.14065566401410401</c:v>
                </c:pt>
                <c:pt idx="28464" formatCode="General">
                  <c:v>-0.13805973112376899</c:v>
                </c:pt>
                <c:pt idx="28465" formatCode="General">
                  <c:v>-0.13544907467671599</c:v>
                </c:pt>
                <c:pt idx="28466" formatCode="General">
                  <c:v>-0.132797444535249</c:v>
                </c:pt>
                <c:pt idx="28467" formatCode="General">
                  <c:v>-0.129977635706466</c:v>
                </c:pt>
                <c:pt idx="28468" formatCode="General">
                  <c:v>-0.12692623903168099</c:v>
                </c:pt>
                <c:pt idx="28469" formatCode="General">
                  <c:v>-0.123487680276131</c:v>
                </c:pt>
                <c:pt idx="28470" formatCode="General">
                  <c:v>-0.119748311294014</c:v>
                </c:pt>
                <c:pt idx="28471" formatCode="General">
                  <c:v>-0.116068516547464</c:v>
                </c:pt>
                <c:pt idx="28472" formatCode="General">
                  <c:v>-0.112596705974084</c:v>
                </c:pt>
                <c:pt idx="28473" formatCode="General">
                  <c:v>-0.109260647330837</c:v>
                </c:pt>
                <c:pt idx="28474" formatCode="General">
                  <c:v>-0.105976799938292</c:v>
                </c:pt>
                <c:pt idx="28475" formatCode="General">
                  <c:v>-0.10267599103183001</c:v>
                </c:pt>
                <c:pt idx="28476" formatCode="General">
                  <c:v>-9.9230811031562602E-2</c:v>
                </c:pt>
                <c:pt idx="28477" formatCode="General">
                  <c:v>-9.5639955672148502E-2</c:v>
                </c:pt>
                <c:pt idx="28478" formatCode="General">
                  <c:v>-9.2376952482310801E-2</c:v>
                </c:pt>
                <c:pt idx="28479" formatCode="General">
                  <c:v>-8.9653740204967997E-2</c:v>
                </c:pt>
                <c:pt idx="28480" formatCode="General">
                  <c:v>-8.7278428612993397E-2</c:v>
                </c:pt>
                <c:pt idx="28481" formatCode="General">
                  <c:v>-8.5116776785785303E-2</c:v>
                </c:pt>
                <c:pt idx="28482" formatCode="General">
                  <c:v>-8.2800206991988007E-2</c:v>
                </c:pt>
                <c:pt idx="28483" formatCode="General">
                  <c:v>-8.0114248797365201E-2</c:v>
                </c:pt>
                <c:pt idx="28484" formatCode="General">
                  <c:v>-7.7238216341334306E-2</c:v>
                </c:pt>
                <c:pt idx="28485" formatCode="General">
                  <c:v>-7.4431873300429802E-2</c:v>
                </c:pt>
                <c:pt idx="28486" formatCode="General">
                  <c:v>-7.1848040113248302E-2</c:v>
                </c:pt>
                <c:pt idx="28487" formatCode="General">
                  <c:v>-6.9552956683054307E-2</c:v>
                </c:pt>
                <c:pt idx="28488" formatCode="General">
                  <c:v>-6.7490018134899701E-2</c:v>
                </c:pt>
                <c:pt idx="28489" formatCode="General">
                  <c:v>-6.5669217551204695E-2</c:v>
                </c:pt>
                <c:pt idx="28490" formatCode="General">
                  <c:v>-6.4101127463454505E-2</c:v>
                </c:pt>
                <c:pt idx="28491" formatCode="General">
                  <c:v>-6.27943506840411E-2</c:v>
                </c:pt>
                <c:pt idx="28492" formatCode="General">
                  <c:v>-6.1767889100687201E-2</c:v>
                </c:pt>
                <c:pt idx="28493" formatCode="General">
                  <c:v>-6.0956559510361899E-2</c:v>
                </c:pt>
                <c:pt idx="28494" formatCode="General">
                  <c:v>-6.03263576352219E-2</c:v>
                </c:pt>
                <c:pt idx="28495" formatCode="General">
                  <c:v>-5.9757163786075297E-2</c:v>
                </c:pt>
                <c:pt idx="28496" formatCode="General">
                  <c:v>-5.9166485971242203E-2</c:v>
                </c:pt>
                <c:pt idx="28497" formatCode="General">
                  <c:v>-5.8570648787078003E-2</c:v>
                </c:pt>
                <c:pt idx="28498" formatCode="General">
                  <c:v>-5.7978858815554001E-2</c:v>
                </c:pt>
                <c:pt idx="28499" formatCode="General">
                  <c:v>-5.7421845689688597E-2</c:v>
                </c:pt>
                <c:pt idx="28500" formatCode="General">
                  <c:v>-5.71694411705699E-2</c:v>
                </c:pt>
                <c:pt idx="28501" formatCode="General">
                  <c:v>-5.7122184791160602E-2</c:v>
                </c:pt>
                <c:pt idx="28502" formatCode="General">
                  <c:v>-5.6854214452916697E-2</c:v>
                </c:pt>
                <c:pt idx="28503" formatCode="General">
                  <c:v>-5.62756329422094E-2</c:v>
                </c:pt>
                <c:pt idx="28504" formatCode="General">
                  <c:v>-5.5331167039820703E-2</c:v>
                </c:pt>
                <c:pt idx="28505" formatCode="General">
                  <c:v>-5.3967378797925798E-2</c:v>
                </c:pt>
                <c:pt idx="28506" formatCode="General">
                  <c:v>-5.2185119188146299E-2</c:v>
                </c:pt>
                <c:pt idx="28507" formatCode="General">
                  <c:v>-5.0008708534249498E-2</c:v>
                </c:pt>
                <c:pt idx="28508" formatCode="General">
                  <c:v>-4.7373681478489901E-2</c:v>
                </c:pt>
                <c:pt idx="28509" formatCode="General">
                  <c:v>-4.4174159721837102E-2</c:v>
                </c:pt>
                <c:pt idx="28510" formatCode="General">
                  <c:v>-4.0368429801330902E-2</c:v>
                </c:pt>
                <c:pt idx="28511" formatCode="General">
                  <c:v>-3.6018303961387298E-2</c:v>
                </c:pt>
                <c:pt idx="28512" formatCode="General">
                  <c:v>-3.11673360276929E-2</c:v>
                </c:pt>
                <c:pt idx="28513" formatCode="General">
                  <c:v>-2.5848174723088601E-2</c:v>
                </c:pt>
                <c:pt idx="28514" formatCode="General">
                  <c:v>-2.0304332382788001E-2</c:v>
                </c:pt>
                <c:pt idx="28515" formatCode="General">
                  <c:v>-1.48413521932292E-2</c:v>
                </c:pt>
                <c:pt idx="28516" formatCode="General">
                  <c:v>-9.6659908765753394E-3</c:v>
                </c:pt>
                <c:pt idx="28517" formatCode="General">
                  <c:v>-4.8858695276585602E-3</c:v>
                </c:pt>
                <c:pt idx="28518" formatCode="General">
                  <c:v>-5.0945406348818704E-4</c:v>
                </c:pt>
                <c:pt idx="28519" formatCode="General">
                  <c:v>3.4210962657722698E-3</c:v>
                </c:pt>
                <c:pt idx="28520" formatCode="General">
                  <c:v>6.87288525574185E-3</c:v>
                </c:pt>
                <c:pt idx="28521" formatCode="General">
                  <c:v>9.6634156956812E-3</c:v>
                </c:pt>
                <c:pt idx="28522" formatCode="General">
                  <c:v>1.13978676491653E-2</c:v>
                </c:pt>
                <c:pt idx="28523" formatCode="General">
                  <c:v>1.22382399533074E-2</c:v>
                </c:pt>
                <c:pt idx="28524" formatCode="General">
                  <c:v>1.2564702490999001E-2</c:v>
                </c:pt>
                <c:pt idx="28525" formatCode="General">
                  <c:v>1.24452667882413E-2</c:v>
                </c:pt>
                <c:pt idx="28526" formatCode="General">
                  <c:v>1.19886930186625E-2</c:v>
                </c:pt>
                <c:pt idx="28527" formatCode="General">
                  <c:v>1.13026388945531E-2</c:v>
                </c:pt>
                <c:pt idx="28528" formatCode="General">
                  <c:v>1.05358382389425E-2</c:v>
                </c:pt>
                <c:pt idx="28529" formatCode="General">
                  <c:v>9.7549807738990003E-3</c:v>
                </c:pt>
                <c:pt idx="28530" formatCode="General">
                  <c:v>8.9904006792341194E-3</c:v>
                </c:pt>
                <c:pt idx="28531" formatCode="General">
                  <c:v>8.3364489899463694E-3</c:v>
                </c:pt>
                <c:pt idx="28532" formatCode="General">
                  <c:v>7.8486198310018691E-3</c:v>
                </c:pt>
                <c:pt idx="28533" formatCode="General">
                  <c:v>7.5816899294063201E-3</c:v>
                </c:pt>
                <c:pt idx="28534" formatCode="General">
                  <c:v>7.6215531181924997E-3</c:v>
                </c:pt>
                <c:pt idx="28535" formatCode="General">
                  <c:v>8.0242815777710006E-3</c:v>
                </c:pt>
                <c:pt idx="28536" formatCode="General">
                  <c:v>8.7703901553009399E-3</c:v>
                </c:pt>
                <c:pt idx="28537" formatCode="General">
                  <c:v>9.7944306062547094E-3</c:v>
                </c:pt>
                <c:pt idx="28538" formatCode="General">
                  <c:v>1.11027803489767E-2</c:v>
                </c:pt>
                <c:pt idx="28539" formatCode="General">
                  <c:v>1.27925681425449E-2</c:v>
                </c:pt>
                <c:pt idx="28540" formatCode="General">
                  <c:v>1.4620834482112099E-2</c:v>
                </c:pt>
                <c:pt idx="28541" formatCode="General">
                  <c:v>1.62479787301337E-2</c:v>
                </c:pt>
                <c:pt idx="28542" formatCode="General">
                  <c:v>1.7864556997467401E-2</c:v>
                </c:pt>
                <c:pt idx="28543" formatCode="General">
                  <c:v>1.9705556002277001E-2</c:v>
                </c:pt>
                <c:pt idx="28544" formatCode="General">
                  <c:v>2.1790607210608302E-2</c:v>
                </c:pt>
                <c:pt idx="28545" formatCode="General">
                  <c:v>2.40728762415322E-2</c:v>
                </c:pt>
                <c:pt idx="28546" formatCode="General">
                  <c:v>2.6494398557928699E-2</c:v>
                </c:pt>
                <c:pt idx="28547" formatCode="General">
                  <c:v>2.90410241322007E-2</c:v>
                </c:pt>
                <c:pt idx="28548" formatCode="General">
                  <c:v>3.1624880310418997E-2</c:v>
                </c:pt>
                <c:pt idx="28549" formatCode="General">
                  <c:v>3.4165287922437199E-2</c:v>
                </c:pt>
                <c:pt idx="28550" formatCode="General">
                  <c:v>3.6641541000155903E-2</c:v>
                </c:pt>
                <c:pt idx="28551" formatCode="General">
                  <c:v>3.9076507188164702E-2</c:v>
                </c:pt>
                <c:pt idx="28552" formatCode="General">
                  <c:v>4.1503402885814E-2</c:v>
                </c:pt>
                <c:pt idx="28553" formatCode="General">
                  <c:v>4.3850451706186497E-2</c:v>
                </c:pt>
                <c:pt idx="28554" formatCode="General">
                  <c:v>4.6022688356846302E-2</c:v>
                </c:pt>
                <c:pt idx="28555" formatCode="General">
                  <c:v>4.7990138534574497E-2</c:v>
                </c:pt>
                <c:pt idx="28556" formatCode="General">
                  <c:v>4.9778237821146799E-2</c:v>
                </c:pt>
                <c:pt idx="28557" formatCode="General">
                  <c:v>5.1486362898726802E-2</c:v>
                </c:pt>
                <c:pt idx="28558" formatCode="General">
                  <c:v>5.2856828582514802E-2</c:v>
                </c:pt>
                <c:pt idx="28559" formatCode="General">
                  <c:v>5.3634972396752703E-2</c:v>
                </c:pt>
                <c:pt idx="28560" formatCode="General">
                  <c:v>5.4187995740838199E-2</c:v>
                </c:pt>
                <c:pt idx="28561" formatCode="General">
                  <c:v>5.4812931168148102E-2</c:v>
                </c:pt>
                <c:pt idx="28562" formatCode="General">
                  <c:v>5.5509627016623299E-2</c:v>
                </c:pt>
                <c:pt idx="28563" formatCode="General">
                  <c:v>5.6274378423325597E-2</c:v>
                </c:pt>
                <c:pt idx="28564" formatCode="General">
                  <c:v>5.7078299616501599E-2</c:v>
                </c:pt>
                <c:pt idx="28565" formatCode="General">
                  <c:v>5.7910682156124403E-2</c:v>
                </c:pt>
                <c:pt idx="28566" formatCode="General">
                  <c:v>5.8861806435370097E-2</c:v>
                </c:pt>
                <c:pt idx="28567" formatCode="General">
                  <c:v>6.0014401729383597E-2</c:v>
                </c:pt>
                <c:pt idx="28568" formatCode="General">
                  <c:v>6.1361802669274303E-2</c:v>
                </c:pt>
                <c:pt idx="28569" formatCode="General">
                  <c:v>6.2908643183748003E-2</c:v>
                </c:pt>
                <c:pt idx="28570" formatCode="General">
                  <c:v>6.4713250705056499E-2</c:v>
                </c:pt>
                <c:pt idx="28571" formatCode="General">
                  <c:v>6.6773583038039194E-2</c:v>
                </c:pt>
                <c:pt idx="28572" formatCode="General">
                  <c:v>6.9127635364553602E-2</c:v>
                </c:pt>
                <c:pt idx="28573" formatCode="General">
                  <c:v>7.1444713231799697E-2</c:v>
                </c:pt>
                <c:pt idx="28574" formatCode="General">
                  <c:v>7.3426519186969894E-2</c:v>
                </c:pt>
                <c:pt idx="28575" formatCode="General">
                  <c:v>7.5251470323090403E-2</c:v>
                </c:pt>
                <c:pt idx="28576" formatCode="General">
                  <c:v>7.6871990117599306E-2</c:v>
                </c:pt>
                <c:pt idx="28577" formatCode="General">
                  <c:v>7.8249151596906805E-2</c:v>
                </c:pt>
                <c:pt idx="28578" formatCode="General">
                  <c:v>7.9486396001937396E-2</c:v>
                </c:pt>
                <c:pt idx="28579" formatCode="General">
                  <c:v>8.0984805726537601E-2</c:v>
                </c:pt>
                <c:pt idx="28580" formatCode="General">
                  <c:v>8.2413580628421496E-2</c:v>
                </c:pt>
                <c:pt idx="28581" formatCode="General">
                  <c:v>8.2913827914277996E-2</c:v>
                </c:pt>
                <c:pt idx="28582" formatCode="General">
                  <c:v>8.2638034440525407E-2</c:v>
                </c:pt>
                <c:pt idx="28583" formatCode="General">
                  <c:v>8.1971211234038402E-2</c:v>
                </c:pt>
                <c:pt idx="28584" formatCode="General">
                  <c:v>8.1069370847086805E-2</c:v>
                </c:pt>
                <c:pt idx="28585" formatCode="General">
                  <c:v>8.0027938686401304E-2</c:v>
                </c:pt>
                <c:pt idx="28586" formatCode="General">
                  <c:v>7.8913508740491203E-2</c:v>
                </c:pt>
                <c:pt idx="28587" formatCode="General">
                  <c:v>7.7889641034035395E-2</c:v>
                </c:pt>
                <c:pt idx="28588" formatCode="General">
                  <c:v>7.7135436005390801E-2</c:v>
                </c:pt>
                <c:pt idx="28589" formatCode="General">
                  <c:v>7.6388627841906101E-2</c:v>
                </c:pt>
                <c:pt idx="28590" formatCode="General">
                  <c:v>7.5472897411770504E-2</c:v>
                </c:pt>
                <c:pt idx="28591" formatCode="General">
                  <c:v>7.4724039202044595E-2</c:v>
                </c:pt>
                <c:pt idx="28592" formatCode="General">
                  <c:v>7.4361555941577701E-2</c:v>
                </c:pt>
                <c:pt idx="28593" formatCode="General">
                  <c:v>7.4397324525038402E-2</c:v>
                </c:pt>
                <c:pt idx="28594" formatCode="General">
                  <c:v>7.4669438533124896E-2</c:v>
                </c:pt>
                <c:pt idx="28595" formatCode="General">
                  <c:v>7.4977969079903201E-2</c:v>
                </c:pt>
                <c:pt idx="28596" formatCode="General">
                  <c:v>7.5245721361362594E-2</c:v>
                </c:pt>
                <c:pt idx="28597" formatCode="General">
                  <c:v>7.5436905953679995E-2</c:v>
                </c:pt>
                <c:pt idx="28598" formatCode="General">
                  <c:v>7.5544031031242798E-2</c:v>
                </c:pt>
                <c:pt idx="28599" formatCode="General">
                  <c:v>7.5555879659872593E-2</c:v>
                </c:pt>
                <c:pt idx="28600" formatCode="General">
                  <c:v>7.5448528335329695E-2</c:v>
                </c:pt>
                <c:pt idx="28601" formatCode="General">
                  <c:v>7.5285361337258994E-2</c:v>
                </c:pt>
                <c:pt idx="28602" formatCode="General">
                  <c:v>7.5148761142133605E-2</c:v>
                </c:pt>
                <c:pt idx="28603" formatCode="General">
                  <c:v>7.5085422417388401E-2</c:v>
                </c:pt>
                <c:pt idx="28604" formatCode="General">
                  <c:v>7.5103703659682497E-2</c:v>
                </c:pt>
                <c:pt idx="28605" formatCode="General">
                  <c:v>7.5201393506618405E-2</c:v>
                </c:pt>
                <c:pt idx="28606" formatCode="General">
                  <c:v>7.5292723288849298E-2</c:v>
                </c:pt>
                <c:pt idx="28607" formatCode="General">
                  <c:v>7.5323589891817103E-2</c:v>
                </c:pt>
                <c:pt idx="28608" formatCode="General">
                  <c:v>7.5348256198391306E-2</c:v>
                </c:pt>
                <c:pt idx="28609" formatCode="General">
                  <c:v>7.5465340163629102E-2</c:v>
                </c:pt>
                <c:pt idx="28610" formatCode="General">
                  <c:v>7.5216991748143905E-2</c:v>
                </c:pt>
                <c:pt idx="28611" formatCode="General">
                  <c:v>7.4218540653350804E-2</c:v>
                </c:pt>
                <c:pt idx="28612" formatCode="General">
                  <c:v>7.2954463153488996E-2</c:v>
                </c:pt>
                <c:pt idx="28613" formatCode="General">
                  <c:v>7.1758883257192596E-2</c:v>
                </c:pt>
                <c:pt idx="28614" formatCode="General">
                  <c:v>7.0701951111853706E-2</c:v>
                </c:pt>
                <c:pt idx="28615" formatCode="General">
                  <c:v>6.9890050617870597E-2</c:v>
                </c:pt>
                <c:pt idx="28616" formatCode="General">
                  <c:v>6.9427485276278705E-2</c:v>
                </c:pt>
                <c:pt idx="28617" formatCode="General">
                  <c:v>6.9402874400069106E-2</c:v>
                </c:pt>
                <c:pt idx="28618" formatCode="General">
                  <c:v>6.9919585474200296E-2</c:v>
                </c:pt>
                <c:pt idx="28619" formatCode="General">
                  <c:v>7.1026089530014394E-2</c:v>
                </c:pt>
                <c:pt idx="28620" formatCode="General">
                  <c:v>7.2788046701348294E-2</c:v>
                </c:pt>
                <c:pt idx="28621" formatCode="General">
                  <c:v>7.53820100710519E-2</c:v>
                </c:pt>
                <c:pt idx="28622" formatCode="General">
                  <c:v>7.8819418929702706E-2</c:v>
                </c:pt>
                <c:pt idx="28623" formatCode="General">
                  <c:v>8.28155244890285E-2</c:v>
                </c:pt>
                <c:pt idx="28624" formatCode="General">
                  <c:v>8.7075684727906999E-2</c:v>
                </c:pt>
                <c:pt idx="28625" formatCode="General">
                  <c:v>9.1403208709947004E-2</c:v>
                </c:pt>
                <c:pt idx="28626" formatCode="General">
                  <c:v>9.5597098538547198E-2</c:v>
                </c:pt>
                <c:pt idx="28627" formatCode="General">
                  <c:v>9.9475569891504398E-2</c:v>
                </c:pt>
                <c:pt idx="28628" formatCode="General">
                  <c:v>0.10287169460352601</c:v>
                </c:pt>
                <c:pt idx="28629" formatCode="General">
                  <c:v>0.10559282430939999</c:v>
                </c:pt>
                <c:pt idx="28630" formatCode="General">
                  <c:v>0.107554158178752</c:v>
                </c:pt>
                <c:pt idx="28631" formatCode="General">
                  <c:v>0.10874974404859999</c:v>
                </c:pt>
                <c:pt idx="28632" formatCode="General">
                  <c:v>0.109072661217686</c:v>
                </c:pt>
                <c:pt idx="28633" formatCode="General">
                  <c:v>0.108315548186323</c:v>
                </c:pt>
                <c:pt idx="28634" formatCode="General">
                  <c:v>0.10639609663334899</c:v>
                </c:pt>
                <c:pt idx="28635" formatCode="General">
                  <c:v>0.10350818781826</c:v>
                </c:pt>
                <c:pt idx="28636" formatCode="General">
                  <c:v>9.9861596887576801E-2</c:v>
                </c:pt>
                <c:pt idx="28637" formatCode="General">
                  <c:v>9.5531964879180406E-2</c:v>
                </c:pt>
                <c:pt idx="28638" formatCode="General">
                  <c:v>9.0633137122312704E-2</c:v>
                </c:pt>
                <c:pt idx="28639" formatCode="General">
                  <c:v>8.5379246519046104E-2</c:v>
                </c:pt>
                <c:pt idx="28640" formatCode="General">
                  <c:v>8.0038135888529899E-2</c:v>
                </c:pt>
                <c:pt idx="28641" formatCode="General">
                  <c:v>7.4854297459758495E-2</c:v>
                </c:pt>
                <c:pt idx="28642" formatCode="General">
                  <c:v>6.9909375787910802E-2</c:v>
                </c:pt>
                <c:pt idx="28643" formatCode="General">
                  <c:v>6.5225243188076099E-2</c:v>
                </c:pt>
                <c:pt idx="28644" formatCode="General">
                  <c:v>6.1018090218527103E-2</c:v>
                </c:pt>
                <c:pt idx="28645" formatCode="General">
                  <c:v>5.7472893899497599E-2</c:v>
                </c:pt>
                <c:pt idx="28646" formatCode="General">
                  <c:v>5.4578085663401901E-2</c:v>
                </c:pt>
                <c:pt idx="28647" formatCode="General">
                  <c:v>5.2376698891210299E-2</c:v>
                </c:pt>
                <c:pt idx="28648" formatCode="General">
                  <c:v>5.0950233988416797E-2</c:v>
                </c:pt>
                <c:pt idx="28649" formatCode="General">
                  <c:v>5.0306472551222198E-2</c:v>
                </c:pt>
                <c:pt idx="28650" formatCode="General">
                  <c:v>5.0415872856845401E-2</c:v>
                </c:pt>
                <c:pt idx="28651" formatCode="General">
                  <c:v>5.1187484280693397E-2</c:v>
                </c:pt>
                <c:pt idx="28652" formatCode="General">
                  <c:v>5.2456141688654999E-2</c:v>
                </c:pt>
                <c:pt idx="28653" formatCode="General">
                  <c:v>5.4121453198344702E-2</c:v>
                </c:pt>
                <c:pt idx="28654" formatCode="General">
                  <c:v>5.5786442466989203E-2</c:v>
                </c:pt>
                <c:pt idx="28655" formatCode="General">
                  <c:v>5.7005484046828099E-2</c:v>
                </c:pt>
                <c:pt idx="28656" formatCode="General">
                  <c:v>5.7975300371271903E-2</c:v>
                </c:pt>
                <c:pt idx="28657" formatCode="General">
                  <c:v>5.88661219206386E-2</c:v>
                </c:pt>
                <c:pt idx="28658" formatCode="General">
                  <c:v>5.9462053767600498E-2</c:v>
                </c:pt>
                <c:pt idx="28659" formatCode="General">
                  <c:v>5.9460142574043001E-2</c:v>
                </c:pt>
                <c:pt idx="28660" formatCode="General">
                  <c:v>5.8691030325083098E-2</c:v>
                </c:pt>
                <c:pt idx="28661" formatCode="General">
                  <c:v>5.7295026375275303E-2</c:v>
                </c:pt>
                <c:pt idx="28662" formatCode="General">
                  <c:v>5.5482725518871401E-2</c:v>
                </c:pt>
                <c:pt idx="28663" formatCode="General">
                  <c:v>5.3335099417160102E-2</c:v>
                </c:pt>
                <c:pt idx="28664" formatCode="General">
                  <c:v>5.0851978357460602E-2</c:v>
                </c:pt>
                <c:pt idx="28665" formatCode="General">
                  <c:v>4.8061531064711303E-2</c:v>
                </c:pt>
                <c:pt idx="28666" formatCode="General">
                  <c:v>4.50190871780125E-2</c:v>
                </c:pt>
                <c:pt idx="28667" formatCode="General">
                  <c:v>4.1754886992024801E-2</c:v>
                </c:pt>
                <c:pt idx="28668" formatCode="General">
                  <c:v>3.8338742291771997E-2</c:v>
                </c:pt>
                <c:pt idx="28669" formatCode="General">
                  <c:v>3.4898053648894999E-2</c:v>
                </c:pt>
                <c:pt idx="28670" formatCode="General">
                  <c:v>3.1580546480779202E-2</c:v>
                </c:pt>
                <c:pt idx="28671" formatCode="General">
                  <c:v>2.84926271896065E-2</c:v>
                </c:pt>
                <c:pt idx="28672" formatCode="General">
                  <c:v>2.56686239350522E-2</c:v>
                </c:pt>
                <c:pt idx="28673" formatCode="General">
                  <c:v>2.3108782777518998E-2</c:v>
                </c:pt>
                <c:pt idx="28674" formatCode="General">
                  <c:v>2.0805071343991999E-2</c:v>
                </c:pt>
                <c:pt idx="28675" formatCode="General">
                  <c:v>1.8777252233851599E-2</c:v>
                </c:pt>
                <c:pt idx="28676" formatCode="General">
                  <c:v>1.6740966756785099E-2</c:v>
                </c:pt>
                <c:pt idx="28677" formatCode="General">
                  <c:v>1.4620991360293699E-2</c:v>
                </c:pt>
                <c:pt idx="28678" formatCode="General">
                  <c:v>1.28024065540207E-2</c:v>
                </c:pt>
                <c:pt idx="28679" formatCode="General">
                  <c:v>1.11109657560635E-2</c:v>
                </c:pt>
                <c:pt idx="28680" formatCode="General">
                  <c:v>9.5057601146348192E-3</c:v>
                </c:pt>
                <c:pt idx="28681" formatCode="General">
                  <c:v>8.1907210704133607E-3</c:v>
                </c:pt>
                <c:pt idx="28682" formatCode="General">
                  <c:v>7.0418799743779898E-3</c:v>
                </c:pt>
                <c:pt idx="28683" formatCode="General">
                  <c:v>5.9958959775491903E-3</c:v>
                </c:pt>
                <c:pt idx="28684" formatCode="General">
                  <c:v>5.0039634455946499E-3</c:v>
                </c:pt>
                <c:pt idx="28685" formatCode="General">
                  <c:v>3.9601475905597198E-3</c:v>
                </c:pt>
                <c:pt idx="28686" formatCode="General">
                  <c:v>2.7140404462224002E-3</c:v>
                </c:pt>
                <c:pt idx="28687" formatCode="General">
                  <c:v>1.14616066443751E-3</c:v>
                </c:pt>
                <c:pt idx="28688" formatCode="General">
                  <c:v>-7.3250181614378904E-4</c:v>
                </c:pt>
                <c:pt idx="28689" formatCode="General">
                  <c:v>-2.7392326029838099E-3</c:v>
                </c:pt>
                <c:pt idx="28690" formatCode="General">
                  <c:v>-4.7249905167225303E-3</c:v>
                </c:pt>
                <c:pt idx="28691" formatCode="General">
                  <c:v>-6.7068186470150898E-3</c:v>
                </c:pt>
                <c:pt idx="28692" formatCode="General">
                  <c:v>-8.7090869443972093E-3</c:v>
                </c:pt>
                <c:pt idx="28693" formatCode="General">
                  <c:v>-1.0712730794845001E-2</c:v>
                </c:pt>
                <c:pt idx="28694" formatCode="General">
                  <c:v>-1.2719789399986499E-2</c:v>
                </c:pt>
                <c:pt idx="28695" formatCode="General">
                  <c:v>-1.47826815056514E-2</c:v>
                </c:pt>
                <c:pt idx="28696" formatCode="General">
                  <c:v>-1.7186407500419901E-2</c:v>
                </c:pt>
                <c:pt idx="28697" formatCode="General">
                  <c:v>-2.0238770492953001E-2</c:v>
                </c:pt>
                <c:pt idx="28698" formatCode="General">
                  <c:v>-2.3704917886104199E-2</c:v>
                </c:pt>
                <c:pt idx="28699" formatCode="General">
                  <c:v>-2.7283232483555801E-2</c:v>
                </c:pt>
                <c:pt idx="28700" formatCode="General">
                  <c:v>-3.0994211685922101E-2</c:v>
                </c:pt>
                <c:pt idx="28701" formatCode="General">
                  <c:v>-3.4901094503755697E-2</c:v>
                </c:pt>
                <c:pt idx="28702" formatCode="General">
                  <c:v>-3.9085765787807501E-2</c:v>
                </c:pt>
                <c:pt idx="28703" formatCode="General">
                  <c:v>-4.3602246919644302E-2</c:v>
                </c:pt>
                <c:pt idx="28704" formatCode="General">
                  <c:v>-4.83754131912459E-2</c:v>
                </c:pt>
                <c:pt idx="28705" formatCode="General">
                  <c:v>-5.3147946861797198E-2</c:v>
                </c:pt>
                <c:pt idx="28706" formatCode="General">
                  <c:v>-5.7697039124781503E-2</c:v>
                </c:pt>
                <c:pt idx="28707" formatCode="General">
                  <c:v>-6.1809983604223503E-2</c:v>
                </c:pt>
                <c:pt idx="28708" formatCode="General">
                  <c:v>-6.5279903253518595E-2</c:v>
                </c:pt>
                <c:pt idx="28709" formatCode="General">
                  <c:v>-6.7995177493905296E-2</c:v>
                </c:pt>
                <c:pt idx="28710" formatCode="General">
                  <c:v>-6.9877300718558105E-2</c:v>
                </c:pt>
                <c:pt idx="28711" formatCode="General">
                  <c:v>-7.0933734271438301E-2</c:v>
                </c:pt>
                <c:pt idx="28712" formatCode="General">
                  <c:v>-7.1241776139754701E-2</c:v>
                </c:pt>
                <c:pt idx="28713" formatCode="General">
                  <c:v>-7.0823349986532502E-2</c:v>
                </c:pt>
                <c:pt idx="28714" formatCode="General">
                  <c:v>-6.9627542741360196E-2</c:v>
                </c:pt>
                <c:pt idx="28715" formatCode="General">
                  <c:v>-6.7748050016564199E-2</c:v>
                </c:pt>
                <c:pt idx="28716" formatCode="General">
                  <c:v>-6.5457448338181901E-2</c:v>
                </c:pt>
                <c:pt idx="28717" formatCode="General">
                  <c:v>-6.2984686303762194E-2</c:v>
                </c:pt>
                <c:pt idx="28718" formatCode="General">
                  <c:v>-6.0776322213714998E-2</c:v>
                </c:pt>
                <c:pt idx="28719" formatCode="General">
                  <c:v>-5.9382338206168901E-2</c:v>
                </c:pt>
                <c:pt idx="28720" formatCode="General">
                  <c:v>-5.8650294799818398E-2</c:v>
                </c:pt>
                <c:pt idx="28721" formatCode="General">
                  <c:v>-5.83150380938681E-2</c:v>
                </c:pt>
                <c:pt idx="28722" formatCode="General">
                  <c:v>-5.8605687393959903E-2</c:v>
                </c:pt>
                <c:pt idx="28723" formatCode="General">
                  <c:v>-5.96480855704297E-2</c:v>
                </c:pt>
                <c:pt idx="28724" formatCode="General">
                  <c:v>-6.1381428429718901E-2</c:v>
                </c:pt>
                <c:pt idx="28725" formatCode="General">
                  <c:v>-6.3735593898894105E-2</c:v>
                </c:pt>
                <c:pt idx="28726" formatCode="General">
                  <c:v>-6.6636019557054504E-2</c:v>
                </c:pt>
                <c:pt idx="28727" formatCode="General">
                  <c:v>-6.9988805262622994E-2</c:v>
                </c:pt>
                <c:pt idx="28728" formatCode="General">
                  <c:v>-7.3687974656227104E-2</c:v>
                </c:pt>
                <c:pt idx="28729" formatCode="General">
                  <c:v>-7.7608705228056005E-2</c:v>
                </c:pt>
                <c:pt idx="28730" formatCode="General">
                  <c:v>-8.1569628083488402E-2</c:v>
                </c:pt>
                <c:pt idx="28731" formatCode="General">
                  <c:v>-8.5350781457081595E-2</c:v>
                </c:pt>
                <c:pt idx="28732" formatCode="General">
                  <c:v>-8.8823059640400895E-2</c:v>
                </c:pt>
                <c:pt idx="28733" formatCode="General">
                  <c:v>-9.1977715489879305E-2</c:v>
                </c:pt>
                <c:pt idx="28734" formatCode="General">
                  <c:v>-9.4778431490298604E-2</c:v>
                </c:pt>
                <c:pt idx="28735" formatCode="General">
                  <c:v>-9.7160316462126098E-2</c:v>
                </c:pt>
                <c:pt idx="28736" formatCode="General">
                  <c:v>-9.9043960065527306E-2</c:v>
                </c:pt>
                <c:pt idx="28737" formatCode="General">
                  <c:v>-0.100298965603521</c:v>
                </c:pt>
                <c:pt idx="28738" formatCode="General">
                  <c:v>-0.100985096284604</c:v>
                </c:pt>
                <c:pt idx="28739" formatCode="General">
                  <c:v>-0.101274209706622</c:v>
                </c:pt>
                <c:pt idx="28740" formatCode="General">
                  <c:v>-0.101257088380741</c:v>
                </c:pt>
                <c:pt idx="28741" formatCode="General">
                  <c:v>-0.101322329918556</c:v>
                </c:pt>
                <c:pt idx="28742" formatCode="General">
                  <c:v>-0.101985532976982</c:v>
                </c:pt>
                <c:pt idx="28743" formatCode="General">
                  <c:v>-0.103071487183599</c:v>
                </c:pt>
                <c:pt idx="28744" formatCode="General">
                  <c:v>-0.10418042341653699</c:v>
                </c:pt>
                <c:pt idx="28745" formatCode="General">
                  <c:v>-0.105192377836064</c:v>
                </c:pt>
                <c:pt idx="28746" formatCode="General">
                  <c:v>-0.105986714166088</c:v>
                </c:pt>
                <c:pt idx="28747" formatCode="General">
                  <c:v>-0.106520858083949</c:v>
                </c:pt>
                <c:pt idx="28748" formatCode="General">
                  <c:v>-0.10682790648910501</c:v>
                </c:pt>
                <c:pt idx="28749" formatCode="General">
                  <c:v>-0.106941365542182</c:v>
                </c:pt>
                <c:pt idx="28750" formatCode="General">
                  <c:v>-0.10681551448361699</c:v>
                </c:pt>
                <c:pt idx="28751" formatCode="General">
                  <c:v>-0.10634975209741</c:v>
                </c:pt>
                <c:pt idx="28752" formatCode="General">
                  <c:v>-0.10560468032913101</c:v>
                </c:pt>
                <c:pt idx="28753" formatCode="General">
                  <c:v>-0.104719797047737</c:v>
                </c:pt>
                <c:pt idx="28754" formatCode="General">
                  <c:v>-0.103756187425859</c:v>
                </c:pt>
                <c:pt idx="28755" formatCode="General">
                  <c:v>-0.102713280812465</c:v>
                </c:pt>
                <c:pt idx="28756" formatCode="General">
                  <c:v>-0.101508509732949</c:v>
                </c:pt>
                <c:pt idx="28757" formatCode="General">
                  <c:v>-0.100102078675746</c:v>
                </c:pt>
                <c:pt idx="28758" formatCode="General">
                  <c:v>-9.8531948316255599E-2</c:v>
                </c:pt>
                <c:pt idx="28759" formatCode="General">
                  <c:v>-9.67913541326271E-2</c:v>
                </c:pt>
                <c:pt idx="28760" formatCode="General">
                  <c:v>-9.5078110870069704E-2</c:v>
                </c:pt>
                <c:pt idx="28761" formatCode="General">
                  <c:v>-9.3717698696730897E-2</c:v>
                </c:pt>
                <c:pt idx="28762" formatCode="General">
                  <c:v>-9.2526947365666398E-2</c:v>
                </c:pt>
                <c:pt idx="28763" formatCode="General">
                  <c:v>-9.13167329680456E-2</c:v>
                </c:pt>
                <c:pt idx="28764" formatCode="General">
                  <c:v>-9.0199110140831401E-2</c:v>
                </c:pt>
                <c:pt idx="28765" formatCode="General">
                  <c:v>-8.9224064040150305E-2</c:v>
                </c:pt>
                <c:pt idx="28766" formatCode="General">
                  <c:v>-8.8409173364779006E-2</c:v>
                </c:pt>
                <c:pt idx="28767" formatCode="General">
                  <c:v>-8.7757609075111098E-2</c:v>
                </c:pt>
                <c:pt idx="28768" formatCode="General">
                  <c:v>-8.7291646058809805E-2</c:v>
                </c:pt>
                <c:pt idx="28769" formatCode="General">
                  <c:v>-8.7024553347079106E-2</c:v>
                </c:pt>
                <c:pt idx="28770" formatCode="General">
                  <c:v>-8.6970865307510595E-2</c:v>
                </c:pt>
                <c:pt idx="28771" formatCode="General">
                  <c:v>-8.7087938337429296E-2</c:v>
                </c:pt>
                <c:pt idx="28772" formatCode="General">
                  <c:v>-8.72735012142907E-2</c:v>
                </c:pt>
                <c:pt idx="28773" formatCode="General">
                  <c:v>-8.7461616876677806E-2</c:v>
                </c:pt>
                <c:pt idx="28774" formatCode="General">
                  <c:v>-8.7613597816410801E-2</c:v>
                </c:pt>
                <c:pt idx="28775" formatCode="General">
                  <c:v>-8.7679120912846395E-2</c:v>
                </c:pt>
                <c:pt idx="28776" formatCode="General">
                  <c:v>-8.7895276200061295E-2</c:v>
                </c:pt>
                <c:pt idx="28777" formatCode="General">
                  <c:v>-8.8602311402970702E-2</c:v>
                </c:pt>
                <c:pt idx="28778" formatCode="General">
                  <c:v>-8.9524893920586796E-2</c:v>
                </c:pt>
                <c:pt idx="28779" formatCode="General">
                  <c:v>-9.0298052904597706E-2</c:v>
                </c:pt>
                <c:pt idx="28780" formatCode="General">
                  <c:v>-9.0866134720923905E-2</c:v>
                </c:pt>
                <c:pt idx="28781" formatCode="General">
                  <c:v>-9.1152050378595501E-2</c:v>
                </c:pt>
                <c:pt idx="28782" formatCode="General">
                  <c:v>-9.1146201108456698E-2</c:v>
                </c:pt>
                <c:pt idx="28783" formatCode="General">
                  <c:v>-9.0924432788768106E-2</c:v>
                </c:pt>
                <c:pt idx="28784" formatCode="General">
                  <c:v>-9.0393352995602E-2</c:v>
                </c:pt>
                <c:pt idx="28785" formatCode="General">
                  <c:v>-8.9436258806416799E-2</c:v>
                </c:pt>
                <c:pt idx="28786" formatCode="General">
                  <c:v>-8.8125525904537302E-2</c:v>
                </c:pt>
                <c:pt idx="28787" formatCode="General">
                  <c:v>-8.6561698258736705E-2</c:v>
                </c:pt>
                <c:pt idx="28788" formatCode="General">
                  <c:v>-8.48119665206548E-2</c:v>
                </c:pt>
                <c:pt idx="28789" formatCode="General">
                  <c:v>-8.2884225297156805E-2</c:v>
                </c:pt>
                <c:pt idx="28790" formatCode="General">
                  <c:v>-8.0935814545563201E-2</c:v>
                </c:pt>
                <c:pt idx="28791" formatCode="General">
                  <c:v>-7.9135573863233E-2</c:v>
                </c:pt>
                <c:pt idx="28792" formatCode="General">
                  <c:v>-7.7639606156405097E-2</c:v>
                </c:pt>
                <c:pt idx="28793" formatCode="General">
                  <c:v>-7.6650574893811302E-2</c:v>
                </c:pt>
                <c:pt idx="28794" formatCode="General">
                  <c:v>-7.5939127561337694E-2</c:v>
                </c:pt>
                <c:pt idx="28795" formatCode="General">
                  <c:v>-7.5250397609361502E-2</c:v>
                </c:pt>
                <c:pt idx="28796" formatCode="General">
                  <c:v>-7.4305612947178995E-2</c:v>
                </c:pt>
                <c:pt idx="28797" formatCode="General">
                  <c:v>-7.2972199431466503E-2</c:v>
                </c:pt>
                <c:pt idx="28798" formatCode="General">
                  <c:v>-7.18033114843947E-2</c:v>
                </c:pt>
                <c:pt idx="28799" formatCode="General">
                  <c:v>-7.0858495946839101E-2</c:v>
                </c:pt>
                <c:pt idx="28800" formatCode="General">
                  <c:v>-6.9806938601379806E-2</c:v>
                </c:pt>
                <c:pt idx="28801" formatCode="General">
                  <c:v>-6.8614534546103195E-2</c:v>
                </c:pt>
                <c:pt idx="28802" formatCode="General">
                  <c:v>-6.7277937941838797E-2</c:v>
                </c:pt>
                <c:pt idx="28803" formatCode="General">
                  <c:v>-6.5813331417618304E-2</c:v>
                </c:pt>
                <c:pt idx="28804" formatCode="General">
                  <c:v>-6.4217401296297494E-2</c:v>
                </c:pt>
                <c:pt idx="28805" formatCode="General">
                  <c:v>-6.2496424272165098E-2</c:v>
                </c:pt>
                <c:pt idx="28806" formatCode="General">
                  <c:v>-6.06410475750742E-2</c:v>
                </c:pt>
                <c:pt idx="28807" formatCode="General">
                  <c:v>-5.8626687054566397E-2</c:v>
                </c:pt>
                <c:pt idx="28808" formatCode="General">
                  <c:v>-5.6397852478544001E-2</c:v>
                </c:pt>
                <c:pt idx="28809" formatCode="General">
                  <c:v>-5.3866143158193797E-2</c:v>
                </c:pt>
                <c:pt idx="28810" formatCode="General">
                  <c:v>-5.1028701132601502E-2</c:v>
                </c:pt>
                <c:pt idx="28811" formatCode="General">
                  <c:v>-4.7917365271975702E-2</c:v>
                </c:pt>
                <c:pt idx="28812" formatCode="General">
                  <c:v>-4.4545819152754698E-2</c:v>
                </c:pt>
                <c:pt idx="28813" formatCode="General">
                  <c:v>-4.0969177476684E-2</c:v>
                </c:pt>
                <c:pt idx="28814" formatCode="General">
                  <c:v>-3.7510076354862899E-2</c:v>
                </c:pt>
                <c:pt idx="28815" formatCode="General">
                  <c:v>-3.4593468983832101E-2</c:v>
                </c:pt>
                <c:pt idx="28816" formatCode="General">
                  <c:v>-3.2114724027630798E-2</c:v>
                </c:pt>
                <c:pt idx="28817" formatCode="General">
                  <c:v>-2.9839979853716898E-2</c:v>
                </c:pt>
                <c:pt idx="28818" formatCode="General">
                  <c:v>-2.7758592195544302E-2</c:v>
                </c:pt>
                <c:pt idx="28819" formatCode="General">
                  <c:v>-2.5850278796933999E-2</c:v>
                </c:pt>
                <c:pt idx="28820" formatCode="General">
                  <c:v>-2.4090290105851699E-2</c:v>
                </c:pt>
                <c:pt idx="28821" formatCode="General">
                  <c:v>-2.2482481922239499E-2</c:v>
                </c:pt>
                <c:pt idx="28822" formatCode="General">
                  <c:v>-2.1059426727358801E-2</c:v>
                </c:pt>
                <c:pt idx="28823" formatCode="General">
                  <c:v>-1.9810842327988201E-2</c:v>
                </c:pt>
                <c:pt idx="28824" formatCode="General">
                  <c:v>-1.86894573061782E-2</c:v>
                </c:pt>
                <c:pt idx="28825" formatCode="General">
                  <c:v>-1.7602823192063299E-2</c:v>
                </c:pt>
                <c:pt idx="28826" formatCode="General">
                  <c:v>-1.6462508386382399E-2</c:v>
                </c:pt>
                <c:pt idx="28827" formatCode="General">
                  <c:v>-1.52523379572013E-2</c:v>
                </c:pt>
                <c:pt idx="28828" formatCode="General">
                  <c:v>-1.39193940727638E-2</c:v>
                </c:pt>
                <c:pt idx="28829" formatCode="General">
                  <c:v>-1.23191044827821E-2</c:v>
                </c:pt>
                <c:pt idx="28830" formatCode="General">
                  <c:v>-1.0361853273408401E-2</c:v>
                </c:pt>
                <c:pt idx="28831" formatCode="General">
                  <c:v>-8.0709583971967404E-3</c:v>
                </c:pt>
                <c:pt idx="28832" formatCode="General">
                  <c:v>-5.5014193953462397E-3</c:v>
                </c:pt>
                <c:pt idx="28833" formatCode="General">
                  <c:v>-2.6546675641978398E-3</c:v>
                </c:pt>
                <c:pt idx="28834" formatCode="General">
                  <c:v>4.4484975938594799E-4</c:v>
                </c:pt>
                <c:pt idx="28835" formatCode="General">
                  <c:v>3.7352428094640702E-3</c:v>
                </c:pt>
                <c:pt idx="28836" formatCode="General">
                  <c:v>7.15645113521591E-3</c:v>
                </c:pt>
                <c:pt idx="28837" formatCode="General">
                  <c:v>1.06382989344374E-2</c:v>
                </c:pt>
                <c:pt idx="28838" formatCode="General">
                  <c:v>1.40914837708356E-2</c:v>
                </c:pt>
                <c:pt idx="28839" formatCode="General">
                  <c:v>1.7362272883519499E-2</c:v>
                </c:pt>
                <c:pt idx="28840" formatCode="General">
                  <c:v>2.0384622764540401E-2</c:v>
                </c:pt>
                <c:pt idx="28841" formatCode="General">
                  <c:v>2.3196556932408501E-2</c:v>
                </c:pt>
                <c:pt idx="28842" formatCode="General">
                  <c:v>2.5568800525438001E-2</c:v>
                </c:pt>
                <c:pt idx="28843" formatCode="General">
                  <c:v>2.7042920309777702E-2</c:v>
                </c:pt>
                <c:pt idx="28844" formatCode="General">
                  <c:v>2.76879290699923E-2</c:v>
                </c:pt>
                <c:pt idx="28845" formatCode="General">
                  <c:v>2.7829012270021901E-2</c:v>
                </c:pt>
                <c:pt idx="28846" formatCode="General">
                  <c:v>2.7583395676389798E-2</c:v>
                </c:pt>
                <c:pt idx="28847" formatCode="General">
                  <c:v>2.7067544842313201E-2</c:v>
                </c:pt>
                <c:pt idx="28848" formatCode="General">
                  <c:v>2.6358961660680399E-2</c:v>
                </c:pt>
                <c:pt idx="28849" formatCode="General">
                  <c:v>2.5521618454395701E-2</c:v>
                </c:pt>
                <c:pt idx="28850" formatCode="General">
                  <c:v>2.4672240580142901E-2</c:v>
                </c:pt>
                <c:pt idx="28851" formatCode="General">
                  <c:v>2.39403073410916E-2</c:v>
                </c:pt>
                <c:pt idx="28852" formatCode="General">
                  <c:v>2.3431875663365399E-2</c:v>
                </c:pt>
                <c:pt idx="28853" formatCode="General">
                  <c:v>2.33368382940091E-2</c:v>
                </c:pt>
                <c:pt idx="28854" formatCode="General">
                  <c:v>2.3817733726846299E-2</c:v>
                </c:pt>
                <c:pt idx="28855" formatCode="General">
                  <c:v>2.4900728669283799E-2</c:v>
                </c:pt>
                <c:pt idx="28856" formatCode="General">
                  <c:v>2.6547259243563499E-2</c:v>
                </c:pt>
                <c:pt idx="28857" formatCode="General">
                  <c:v>2.8924705653110901E-2</c:v>
                </c:pt>
                <c:pt idx="28858" formatCode="General">
                  <c:v>3.2416806540025503E-2</c:v>
                </c:pt>
                <c:pt idx="28859" formatCode="General">
                  <c:v>3.7156076218575002E-2</c:v>
                </c:pt>
                <c:pt idx="28860" formatCode="General">
                  <c:v>4.2827343913301202E-2</c:v>
                </c:pt>
                <c:pt idx="28861" formatCode="General">
                  <c:v>4.8974112635161299E-2</c:v>
                </c:pt>
                <c:pt idx="28862" formatCode="General">
                  <c:v>5.5058517310733399E-2</c:v>
                </c:pt>
                <c:pt idx="28863" formatCode="General">
                  <c:v>6.0433380102794101E-2</c:v>
                </c:pt>
                <c:pt idx="28864" formatCode="General">
                  <c:v>6.4984311886723101E-2</c:v>
                </c:pt>
                <c:pt idx="28865" formatCode="General">
                  <c:v>6.8705642778064402E-2</c:v>
                </c:pt>
                <c:pt idx="28866" formatCode="General">
                  <c:v>7.1331159889410606E-2</c:v>
                </c:pt>
                <c:pt idx="28867" formatCode="General">
                  <c:v>7.2910867557001102E-2</c:v>
                </c:pt>
                <c:pt idx="28868" formatCode="General">
                  <c:v>7.3526966587015297E-2</c:v>
                </c:pt>
                <c:pt idx="28869" formatCode="General">
                  <c:v>7.3138787475899497E-2</c:v>
                </c:pt>
                <c:pt idx="28870" formatCode="General">
                  <c:v>7.1850277074681002E-2</c:v>
                </c:pt>
                <c:pt idx="28871" formatCode="General">
                  <c:v>6.9939566339514495E-2</c:v>
                </c:pt>
                <c:pt idx="28872" formatCode="General">
                  <c:v>6.7707749318728194E-2</c:v>
                </c:pt>
                <c:pt idx="28873" formatCode="General">
                  <c:v>6.5364598863797099E-2</c:v>
                </c:pt>
                <c:pt idx="28874" formatCode="General">
                  <c:v>6.3087005261811296E-2</c:v>
                </c:pt>
                <c:pt idx="28875" formatCode="General">
                  <c:v>6.1072099497243099E-2</c:v>
                </c:pt>
                <c:pt idx="28876" formatCode="General">
                  <c:v>5.9429474750254299E-2</c:v>
                </c:pt>
                <c:pt idx="28877" formatCode="General">
                  <c:v>5.8225058455040599E-2</c:v>
                </c:pt>
                <c:pt idx="28878" formatCode="General">
                  <c:v>5.7543594259818899E-2</c:v>
                </c:pt>
                <c:pt idx="28879" formatCode="General">
                  <c:v>5.7495135383954898E-2</c:v>
                </c:pt>
                <c:pt idx="28880" formatCode="General">
                  <c:v>5.8150997422205003E-2</c:v>
                </c:pt>
                <c:pt idx="28881" formatCode="General">
                  <c:v>5.9330035309309199E-2</c:v>
                </c:pt>
                <c:pt idx="28882" formatCode="General">
                  <c:v>6.0571892052227502E-2</c:v>
                </c:pt>
                <c:pt idx="28883" formatCode="General">
                  <c:v>6.18838520573812E-2</c:v>
                </c:pt>
                <c:pt idx="28884" formatCode="General">
                  <c:v>6.3491091099038902E-2</c:v>
                </c:pt>
                <c:pt idx="28885" formatCode="General">
                  <c:v>6.5347608099035503E-2</c:v>
                </c:pt>
                <c:pt idx="28886" formatCode="General">
                  <c:v>6.7456170410722993E-2</c:v>
                </c:pt>
                <c:pt idx="28887" formatCode="General">
                  <c:v>6.9711142160292602E-2</c:v>
                </c:pt>
                <c:pt idx="28888" formatCode="General">
                  <c:v>7.1920027979204104E-2</c:v>
                </c:pt>
                <c:pt idx="28889" formatCode="General">
                  <c:v>7.3991694723998705E-2</c:v>
                </c:pt>
                <c:pt idx="28890" formatCode="General">
                  <c:v>7.5886498960170495E-2</c:v>
                </c:pt>
                <c:pt idx="28891" formatCode="General">
                  <c:v>7.7566450223915298E-2</c:v>
                </c:pt>
                <c:pt idx="28892" formatCode="General">
                  <c:v>7.9091794335256496E-2</c:v>
                </c:pt>
                <c:pt idx="28893" formatCode="General">
                  <c:v>8.0620107145068204E-2</c:v>
                </c:pt>
                <c:pt idx="28894" formatCode="General">
                  <c:v>8.2228248797921594E-2</c:v>
                </c:pt>
                <c:pt idx="28895" formatCode="General">
                  <c:v>8.3824729997035302E-2</c:v>
                </c:pt>
                <c:pt idx="28896" formatCode="General">
                  <c:v>8.5417439487076197E-2</c:v>
                </c:pt>
                <c:pt idx="28897" formatCode="General">
                  <c:v>8.7051110412051699E-2</c:v>
                </c:pt>
                <c:pt idx="28898" formatCode="General">
                  <c:v>8.8711577973013406E-2</c:v>
                </c:pt>
                <c:pt idx="28899" formatCode="General">
                  <c:v>9.0407356308358305E-2</c:v>
                </c:pt>
                <c:pt idx="28900" formatCode="General">
                  <c:v>9.2062093503424605E-2</c:v>
                </c:pt>
                <c:pt idx="28901" formatCode="General">
                  <c:v>9.3395879641858401E-2</c:v>
                </c:pt>
                <c:pt idx="28902" formatCode="General">
                  <c:v>9.4640203050667199E-2</c:v>
                </c:pt>
                <c:pt idx="28903" formatCode="General">
                  <c:v>9.6167880005039993E-2</c:v>
                </c:pt>
                <c:pt idx="28904" formatCode="General">
                  <c:v>9.7776104968459496E-2</c:v>
                </c:pt>
                <c:pt idx="28905" formatCode="General">
                  <c:v>9.9322705874425904E-2</c:v>
                </c:pt>
                <c:pt idx="28906" formatCode="General">
                  <c:v>0.10080698690348699</c:v>
                </c:pt>
                <c:pt idx="28907" formatCode="General">
                  <c:v>0.102369621885068</c:v>
                </c:pt>
                <c:pt idx="28908" formatCode="General">
                  <c:v>0.10424462144767201</c:v>
                </c:pt>
                <c:pt idx="28909" formatCode="General">
                  <c:v>0.106424500425243</c:v>
                </c:pt>
                <c:pt idx="28910" formatCode="General">
                  <c:v>0.10875866120127201</c:v>
                </c:pt>
                <c:pt idx="28911" formatCode="General">
                  <c:v>0.111084921156499</c:v>
                </c:pt>
                <c:pt idx="28912" formatCode="General">
                  <c:v>0.113190757369795</c:v>
                </c:pt>
                <c:pt idx="28913" formatCode="General">
                  <c:v>0.114910578651975</c:v>
                </c:pt>
                <c:pt idx="28914" formatCode="General">
                  <c:v>0.116054717851343</c:v>
                </c:pt>
                <c:pt idx="28915" formatCode="General">
                  <c:v>0.116471492995961</c:v>
                </c:pt>
                <c:pt idx="28916" formatCode="General">
                  <c:v>0.116146400138645</c:v>
                </c:pt>
                <c:pt idx="28917" formatCode="General">
                  <c:v>0.11513544521909801</c:v>
                </c:pt>
                <c:pt idx="28918" formatCode="General">
                  <c:v>0.11334652917674901</c:v>
                </c:pt>
                <c:pt idx="28919" formatCode="General">
                  <c:v>0.11068604147158501</c:v>
                </c:pt>
                <c:pt idx="28920" formatCode="General">
                  <c:v>0.107275758901146</c:v>
                </c:pt>
                <c:pt idx="28921" formatCode="General">
                  <c:v>0.103242269291158</c:v>
                </c:pt>
                <c:pt idx="28922" formatCode="General">
                  <c:v>9.8671208845579894E-2</c:v>
                </c:pt>
                <c:pt idx="28923" formatCode="General">
                  <c:v>9.3693944625480294E-2</c:v>
                </c:pt>
                <c:pt idx="28924" formatCode="General">
                  <c:v>8.8470970936110796E-2</c:v>
                </c:pt>
                <c:pt idx="28925" formatCode="General">
                  <c:v>8.3113443752646496E-2</c:v>
                </c:pt>
                <c:pt idx="28926" formatCode="General">
                  <c:v>7.8070694422849002E-2</c:v>
                </c:pt>
                <c:pt idx="28927" formatCode="General">
                  <c:v>7.3785330731135204E-2</c:v>
                </c:pt>
                <c:pt idx="28928" formatCode="General">
                  <c:v>7.03101667680915E-2</c:v>
                </c:pt>
                <c:pt idx="28929" formatCode="General">
                  <c:v>6.7723309067056203E-2</c:v>
                </c:pt>
                <c:pt idx="28930" formatCode="General">
                  <c:v>6.6102023837041904E-2</c:v>
                </c:pt>
                <c:pt idx="28931" formatCode="General">
                  <c:v>6.5513716251978396E-2</c:v>
                </c:pt>
                <c:pt idx="28932" formatCode="General">
                  <c:v>6.5871859960714499E-2</c:v>
                </c:pt>
                <c:pt idx="28933" formatCode="General">
                  <c:v>6.6988916058415698E-2</c:v>
                </c:pt>
                <c:pt idx="28934" formatCode="General">
                  <c:v>6.8721258706102406E-2</c:v>
                </c:pt>
                <c:pt idx="28935" formatCode="General">
                  <c:v>7.0962395852257595E-2</c:v>
                </c:pt>
                <c:pt idx="28936" formatCode="General">
                  <c:v>7.3560921756535794E-2</c:v>
                </c:pt>
                <c:pt idx="28937" formatCode="General">
                  <c:v>7.6314580820080802E-2</c:v>
                </c:pt>
                <c:pt idx="28938" formatCode="General">
                  <c:v>7.9097316804953105E-2</c:v>
                </c:pt>
                <c:pt idx="28939" formatCode="General">
                  <c:v>8.1740065105496307E-2</c:v>
                </c:pt>
                <c:pt idx="28940" formatCode="General">
                  <c:v>8.40551910774507E-2</c:v>
                </c:pt>
                <c:pt idx="28941" formatCode="General">
                  <c:v>8.5966355934928906E-2</c:v>
                </c:pt>
                <c:pt idx="28942" formatCode="General">
                  <c:v>8.7482122102519197E-2</c:v>
                </c:pt>
                <c:pt idx="28943" formatCode="General">
                  <c:v>8.8543766446426295E-2</c:v>
                </c:pt>
                <c:pt idx="28944" formatCode="General">
                  <c:v>8.9089773268184597E-2</c:v>
                </c:pt>
                <c:pt idx="28945" formatCode="General">
                  <c:v>8.9173006809830799E-2</c:v>
                </c:pt>
                <c:pt idx="28946" formatCode="General">
                  <c:v>8.8850718869165707E-2</c:v>
                </c:pt>
                <c:pt idx="28947" formatCode="General">
                  <c:v>8.82328185769201E-2</c:v>
                </c:pt>
                <c:pt idx="28948" formatCode="General">
                  <c:v>8.7391367868863895E-2</c:v>
                </c:pt>
                <c:pt idx="28949" formatCode="General">
                  <c:v>8.6287756326398707E-2</c:v>
                </c:pt>
                <c:pt idx="28950" formatCode="General">
                  <c:v>8.4869699071671606E-2</c:v>
                </c:pt>
                <c:pt idx="28951" formatCode="General">
                  <c:v>8.3161942149261495E-2</c:v>
                </c:pt>
                <c:pt idx="28952" formatCode="General">
                  <c:v>8.1302957636637196E-2</c:v>
                </c:pt>
                <c:pt idx="28953" formatCode="General">
                  <c:v>7.9358776531393102E-2</c:v>
                </c:pt>
                <c:pt idx="28954" formatCode="General">
                  <c:v>7.7271755100901604E-2</c:v>
                </c:pt>
                <c:pt idx="28955" formatCode="General">
                  <c:v>7.4826676256525698E-2</c:v>
                </c:pt>
                <c:pt idx="28956" formatCode="General">
                  <c:v>7.1724653849391501E-2</c:v>
                </c:pt>
                <c:pt idx="28957" formatCode="General">
                  <c:v>6.8145286301834807E-2</c:v>
                </c:pt>
                <c:pt idx="28958" formatCode="General">
                  <c:v>6.4468650602059405E-2</c:v>
                </c:pt>
                <c:pt idx="28959" formatCode="General">
                  <c:v>6.0811258472690297E-2</c:v>
                </c:pt>
                <c:pt idx="28960" formatCode="General">
                  <c:v>5.7244137574047602E-2</c:v>
                </c:pt>
                <c:pt idx="28961" formatCode="General">
                  <c:v>5.3793467898904698E-2</c:v>
                </c:pt>
                <c:pt idx="28962" formatCode="General">
                  <c:v>5.0521384040843297E-2</c:v>
                </c:pt>
                <c:pt idx="28963" formatCode="General">
                  <c:v>4.7537715403401203E-2</c:v>
                </c:pt>
                <c:pt idx="28964" formatCode="General">
                  <c:v>4.4858838804325299E-2</c:v>
                </c:pt>
                <c:pt idx="28965" formatCode="General">
                  <c:v>4.2464097855943503E-2</c:v>
                </c:pt>
                <c:pt idx="28966" formatCode="General">
                  <c:v>4.0432717733552503E-2</c:v>
                </c:pt>
                <c:pt idx="28967" formatCode="General">
                  <c:v>3.8769617960641503E-2</c:v>
                </c:pt>
                <c:pt idx="28968" formatCode="General">
                  <c:v>3.7337387063629997E-2</c:v>
                </c:pt>
                <c:pt idx="28969" formatCode="General">
                  <c:v>3.6111147413170702E-2</c:v>
                </c:pt>
                <c:pt idx="28970" formatCode="General">
                  <c:v>3.5118758030683997E-2</c:v>
                </c:pt>
                <c:pt idx="28971" formatCode="General">
                  <c:v>3.4370190589805498E-2</c:v>
                </c:pt>
                <c:pt idx="28972" formatCode="General">
                  <c:v>3.3582671105007199E-2</c:v>
                </c:pt>
                <c:pt idx="28973" formatCode="General">
                  <c:v>3.23351138275507E-2</c:v>
                </c:pt>
                <c:pt idx="28974" formatCode="General">
                  <c:v>3.0825173813933401E-2</c:v>
                </c:pt>
                <c:pt idx="28975" formatCode="General">
                  <c:v>2.93649007064429E-2</c:v>
                </c:pt>
                <c:pt idx="28976" formatCode="General">
                  <c:v>2.7970371608042999E-2</c:v>
                </c:pt>
                <c:pt idx="28977" formatCode="General">
                  <c:v>2.6583758604019701E-2</c:v>
                </c:pt>
                <c:pt idx="28978" formatCode="General">
                  <c:v>2.5134603024047301E-2</c:v>
                </c:pt>
                <c:pt idx="28979" formatCode="General">
                  <c:v>2.3636459387872E-2</c:v>
                </c:pt>
                <c:pt idx="28980" formatCode="General">
                  <c:v>2.2120707691718901E-2</c:v>
                </c:pt>
                <c:pt idx="28981" formatCode="General">
                  <c:v>2.06223516284945E-2</c:v>
                </c:pt>
                <c:pt idx="28982" formatCode="General">
                  <c:v>1.9179195054567801E-2</c:v>
                </c:pt>
                <c:pt idx="28983" formatCode="General">
                  <c:v>1.78306044749778E-2</c:v>
                </c:pt>
                <c:pt idx="28984" formatCode="General">
                  <c:v>1.65932906407441E-2</c:v>
                </c:pt>
                <c:pt idx="28985" formatCode="General">
                  <c:v>1.54636029598574E-2</c:v>
                </c:pt>
                <c:pt idx="28986" formatCode="General">
                  <c:v>1.4396321711516001E-2</c:v>
                </c:pt>
                <c:pt idx="28987" formatCode="General">
                  <c:v>1.3272977182812701E-2</c:v>
                </c:pt>
                <c:pt idx="28988" formatCode="General">
                  <c:v>1.19822814839637E-2</c:v>
                </c:pt>
                <c:pt idx="28989" formatCode="General">
                  <c:v>1.01698224009298E-2</c:v>
                </c:pt>
                <c:pt idx="28990" formatCode="General">
                  <c:v>7.6516844321163598E-3</c:v>
                </c:pt>
                <c:pt idx="28991" formatCode="General">
                  <c:v>4.9436780012484397E-3</c:v>
                </c:pt>
                <c:pt idx="28992" formatCode="General">
                  <c:v>2.3897653458431799E-3</c:v>
                </c:pt>
                <c:pt idx="28993" formatCode="General">
                  <c:v>-1.5407873097275399E-4</c:v>
                </c:pt>
                <c:pt idx="28994" formatCode="General">
                  <c:v>-2.7759410682418502E-3</c:v>
                </c:pt>
                <c:pt idx="28995" formatCode="General">
                  <c:v>-5.4323742519691402E-3</c:v>
                </c:pt>
                <c:pt idx="28996" formatCode="General">
                  <c:v>-8.0141675197500095E-3</c:v>
                </c:pt>
                <c:pt idx="28997" formatCode="General">
                  <c:v>-1.0347695597303299E-2</c:v>
                </c:pt>
                <c:pt idx="28998" formatCode="General">
                  <c:v>-1.2365367778545701E-2</c:v>
                </c:pt>
                <c:pt idx="28999" formatCode="General">
                  <c:v>-1.4115006581098001E-2</c:v>
                </c:pt>
                <c:pt idx="29000" formatCode="General">
                  <c:v>-1.5671366987092102E-2</c:v>
                </c:pt>
                <c:pt idx="29001" formatCode="General">
                  <c:v>-1.7098162251806399E-2</c:v>
                </c:pt>
                <c:pt idx="29002" formatCode="General">
                  <c:v>-1.8455767207740399E-2</c:v>
                </c:pt>
                <c:pt idx="29003" formatCode="General">
                  <c:v>-1.9778723052773499E-2</c:v>
                </c:pt>
                <c:pt idx="29004" formatCode="General">
                  <c:v>-2.1144734681085801E-2</c:v>
                </c:pt>
                <c:pt idx="29005" formatCode="General">
                  <c:v>-2.25349725855702E-2</c:v>
                </c:pt>
                <c:pt idx="29006" formatCode="General">
                  <c:v>-2.39011623760455E-2</c:v>
                </c:pt>
                <c:pt idx="29007" formatCode="General">
                  <c:v>-2.5315684677383401E-2</c:v>
                </c:pt>
                <c:pt idx="29008" formatCode="General">
                  <c:v>-2.7239051423333601E-2</c:v>
                </c:pt>
                <c:pt idx="29009" formatCode="General">
                  <c:v>-2.9615455740226799E-2</c:v>
                </c:pt>
                <c:pt idx="29010" formatCode="General">
                  <c:v>-3.2172436455147703E-2</c:v>
                </c:pt>
                <c:pt idx="29011" formatCode="General">
                  <c:v>-3.5203804708603501E-2</c:v>
                </c:pt>
                <c:pt idx="29012" formatCode="General">
                  <c:v>-3.8437825174543298E-2</c:v>
                </c:pt>
                <c:pt idx="29013" formatCode="General">
                  <c:v>-4.1586991231715803E-2</c:v>
                </c:pt>
                <c:pt idx="29014" formatCode="General">
                  <c:v>-4.45232742276645E-2</c:v>
                </c:pt>
                <c:pt idx="29015" formatCode="General">
                  <c:v>-4.6948183475517602E-2</c:v>
                </c:pt>
                <c:pt idx="29016" formatCode="General">
                  <c:v>-4.8720723810108897E-2</c:v>
                </c:pt>
                <c:pt idx="29017" formatCode="General">
                  <c:v>-4.9826735631234603E-2</c:v>
                </c:pt>
                <c:pt idx="29018" formatCode="General">
                  <c:v>-5.0163691813463501E-2</c:v>
                </c:pt>
                <c:pt idx="29019" formatCode="General">
                  <c:v>-4.9769772163622598E-2</c:v>
                </c:pt>
                <c:pt idx="29020" formatCode="General">
                  <c:v>-4.8949236673250102E-2</c:v>
                </c:pt>
                <c:pt idx="29021" formatCode="General">
                  <c:v>-4.7938527701636299E-2</c:v>
                </c:pt>
                <c:pt idx="29022" formatCode="General">
                  <c:v>-4.6904755003434502E-2</c:v>
                </c:pt>
                <c:pt idx="29023" formatCode="General">
                  <c:v>-4.5997375322238403E-2</c:v>
                </c:pt>
                <c:pt idx="29024" formatCode="General">
                  <c:v>-4.5362566092835899E-2</c:v>
                </c:pt>
                <c:pt idx="29025" formatCode="General">
                  <c:v>-4.5221700254822403E-2</c:v>
                </c:pt>
                <c:pt idx="29026" formatCode="General">
                  <c:v>-4.5911898123403003E-2</c:v>
                </c:pt>
                <c:pt idx="29027" formatCode="General">
                  <c:v>-4.7818818308259403E-2</c:v>
                </c:pt>
                <c:pt idx="29028" formatCode="General">
                  <c:v>-5.0923729981100001E-2</c:v>
                </c:pt>
                <c:pt idx="29029" formatCode="General">
                  <c:v>-5.47735546787372E-2</c:v>
                </c:pt>
                <c:pt idx="29030" formatCode="General">
                  <c:v>-5.9002639436578901E-2</c:v>
                </c:pt>
                <c:pt idx="29031" formatCode="General">
                  <c:v>-6.3804160659747602E-2</c:v>
                </c:pt>
                <c:pt idx="29032" formatCode="General">
                  <c:v>-6.9141338895209903E-2</c:v>
                </c:pt>
                <c:pt idx="29033" formatCode="General">
                  <c:v>-7.4380849933418605E-2</c:v>
                </c:pt>
                <c:pt idx="29034" formatCode="General">
                  <c:v>-7.9188352323132302E-2</c:v>
                </c:pt>
                <c:pt idx="29035" formatCode="General">
                  <c:v>-8.3427588912355605E-2</c:v>
                </c:pt>
                <c:pt idx="29036" formatCode="General">
                  <c:v>-8.6943106346693694E-2</c:v>
                </c:pt>
                <c:pt idx="29037" formatCode="General">
                  <c:v>-8.9601088716396604E-2</c:v>
                </c:pt>
                <c:pt idx="29038" formatCode="General">
                  <c:v>-9.1283579666744594E-2</c:v>
                </c:pt>
                <c:pt idx="29039" formatCode="General">
                  <c:v>-9.1940687319317899E-2</c:v>
                </c:pt>
                <c:pt idx="29040" formatCode="General">
                  <c:v>-9.1565325767553302E-2</c:v>
                </c:pt>
                <c:pt idx="29041" formatCode="General">
                  <c:v>-9.0328523371099798E-2</c:v>
                </c:pt>
                <c:pt idx="29042" formatCode="General">
                  <c:v>-8.8577882636334898E-2</c:v>
                </c:pt>
                <c:pt idx="29043" formatCode="General">
                  <c:v>-8.6662084103151807E-2</c:v>
                </c:pt>
                <c:pt idx="29044" formatCode="General">
                  <c:v>-8.4851009967467902E-2</c:v>
                </c:pt>
                <c:pt idx="29045" formatCode="General">
                  <c:v>-8.3219434247168905E-2</c:v>
                </c:pt>
                <c:pt idx="29046" formatCode="General">
                  <c:v>-8.1770086722178503E-2</c:v>
                </c:pt>
                <c:pt idx="29047" formatCode="General">
                  <c:v>-8.0615375482468998E-2</c:v>
                </c:pt>
                <c:pt idx="29048" formatCode="General">
                  <c:v>-7.9859452440107004E-2</c:v>
                </c:pt>
                <c:pt idx="29049" formatCode="General">
                  <c:v>-7.9502580557923003E-2</c:v>
                </c:pt>
                <c:pt idx="29050" formatCode="General">
                  <c:v>-7.9507671216928102E-2</c:v>
                </c:pt>
                <c:pt idx="29051" formatCode="General">
                  <c:v>-7.9893803242610695E-2</c:v>
                </c:pt>
                <c:pt idx="29052" formatCode="General">
                  <c:v>-8.0597532547302203E-2</c:v>
                </c:pt>
                <c:pt idx="29053" formatCode="General">
                  <c:v>-8.1802096119170498E-2</c:v>
                </c:pt>
                <c:pt idx="29054" formatCode="General">
                  <c:v>-8.3795531210408794E-2</c:v>
                </c:pt>
                <c:pt idx="29055" formatCode="General">
                  <c:v>-8.6287448210696394E-2</c:v>
                </c:pt>
                <c:pt idx="29056" formatCode="General">
                  <c:v>-8.8966788769285196E-2</c:v>
                </c:pt>
                <c:pt idx="29057" formatCode="General">
                  <c:v>-9.1836622147204297E-2</c:v>
                </c:pt>
                <c:pt idx="29058" formatCode="General">
                  <c:v>-9.4908783288236404E-2</c:v>
                </c:pt>
                <c:pt idx="29059" formatCode="General">
                  <c:v>-9.8084328585538602E-2</c:v>
                </c:pt>
                <c:pt idx="29060" formatCode="General">
                  <c:v>-0.101176190608549</c:v>
                </c:pt>
                <c:pt idx="29061" formatCode="General">
                  <c:v>-0.103983857102144</c:v>
                </c:pt>
                <c:pt idx="29062" formatCode="General">
                  <c:v>-0.10636646762676499</c:v>
                </c:pt>
                <c:pt idx="29063" formatCode="General">
                  <c:v>-0.10834053259198</c:v>
                </c:pt>
                <c:pt idx="29064" formatCode="General">
                  <c:v>-0.110001707733513</c:v>
                </c:pt>
                <c:pt idx="29065" formatCode="General">
                  <c:v>-0.111412205693983</c:v>
                </c:pt>
                <c:pt idx="29066" formatCode="General">
                  <c:v>-0.112556876284523</c:v>
                </c:pt>
                <c:pt idx="29067" formatCode="General">
                  <c:v>-0.113370204509081</c:v>
                </c:pt>
                <c:pt idx="29068" formatCode="General">
                  <c:v>-0.11378493113362299</c:v>
                </c:pt>
                <c:pt idx="29069" formatCode="General">
                  <c:v>-0.113675262604627</c:v>
                </c:pt>
                <c:pt idx="29070" formatCode="General">
                  <c:v>-0.112944745901033</c:v>
                </c:pt>
                <c:pt idx="29071" formatCode="General">
                  <c:v>-0.111671282482647</c:v>
                </c:pt>
                <c:pt idx="29072" formatCode="General">
                  <c:v>-0.109996892835676</c:v>
                </c:pt>
                <c:pt idx="29073" formatCode="General">
                  <c:v>-0.108021588987026</c:v>
                </c:pt>
                <c:pt idx="29074" formatCode="General">
                  <c:v>-0.10580967868387001</c:v>
                </c:pt>
                <c:pt idx="29075" formatCode="General">
                  <c:v>-0.103639694553687</c:v>
                </c:pt>
                <c:pt idx="29076" formatCode="General">
                  <c:v>-0.10196569733152799</c:v>
                </c:pt>
                <c:pt idx="29077" formatCode="General">
                  <c:v>-0.100684648729</c:v>
                </c:pt>
                <c:pt idx="29078" formatCode="General">
                  <c:v>-9.9501402764910804E-2</c:v>
                </c:pt>
                <c:pt idx="29079" formatCode="General">
                  <c:v>-9.84274678412458E-2</c:v>
                </c:pt>
                <c:pt idx="29080" formatCode="General">
                  <c:v>-9.7455693251850703E-2</c:v>
                </c:pt>
                <c:pt idx="29081" formatCode="General">
                  <c:v>-9.65991710441476E-2</c:v>
                </c:pt>
                <c:pt idx="29082" formatCode="General">
                  <c:v>-9.5860645301853495E-2</c:v>
                </c:pt>
                <c:pt idx="29083" formatCode="General">
                  <c:v>-9.5198633316586803E-2</c:v>
                </c:pt>
                <c:pt idx="29084" formatCode="General">
                  <c:v>-9.4596257056277694E-2</c:v>
                </c:pt>
                <c:pt idx="29085" formatCode="General">
                  <c:v>-9.4027888358576894E-2</c:v>
                </c:pt>
                <c:pt idx="29086" formatCode="General">
                  <c:v>-9.3483863652666699E-2</c:v>
                </c:pt>
                <c:pt idx="29087" formatCode="General">
                  <c:v>-9.2940895975024099E-2</c:v>
                </c:pt>
                <c:pt idx="29088" formatCode="General">
                  <c:v>-9.2240173737466097E-2</c:v>
                </c:pt>
                <c:pt idx="29089" formatCode="General">
                  <c:v>-9.1225877238625699E-2</c:v>
                </c:pt>
                <c:pt idx="29090" formatCode="General">
                  <c:v>-8.99521225755609E-2</c:v>
                </c:pt>
                <c:pt idx="29091" formatCode="General">
                  <c:v>-8.8566467257394102E-2</c:v>
                </c:pt>
                <c:pt idx="29092" formatCode="General">
                  <c:v>-8.7142068991427499E-2</c:v>
                </c:pt>
                <c:pt idx="29093" formatCode="General">
                  <c:v>-8.5721955452956397E-2</c:v>
                </c:pt>
                <c:pt idx="29094" formatCode="General">
                  <c:v>-8.4331500936468906E-2</c:v>
                </c:pt>
                <c:pt idx="29095" formatCode="General">
                  <c:v>-8.3001853789627697E-2</c:v>
                </c:pt>
                <c:pt idx="29096" formatCode="General">
                  <c:v>-8.1838213498993104E-2</c:v>
                </c:pt>
                <c:pt idx="29097" formatCode="General">
                  <c:v>-8.1283517728337501E-2</c:v>
                </c:pt>
                <c:pt idx="29098" formatCode="General">
                  <c:v>-8.1321891951621705E-2</c:v>
                </c:pt>
                <c:pt idx="29099" formatCode="General">
                  <c:v>-8.1529454655211303E-2</c:v>
                </c:pt>
                <c:pt idx="29100" formatCode="General">
                  <c:v>-8.1839376131661701E-2</c:v>
                </c:pt>
                <c:pt idx="29101" formatCode="General">
                  <c:v>-8.2141366344821803E-2</c:v>
                </c:pt>
                <c:pt idx="29102" formatCode="General">
                  <c:v>-8.2295798105897502E-2</c:v>
                </c:pt>
                <c:pt idx="29103" formatCode="General">
                  <c:v>-8.2312147063763899E-2</c:v>
                </c:pt>
                <c:pt idx="29104" formatCode="General">
                  <c:v>-8.2215093530810496E-2</c:v>
                </c:pt>
                <c:pt idx="29105" formatCode="General">
                  <c:v>-8.2024558566768602E-2</c:v>
                </c:pt>
                <c:pt idx="29106" formatCode="General">
                  <c:v>-8.1844954290237804E-2</c:v>
                </c:pt>
                <c:pt idx="29107" formatCode="General">
                  <c:v>-8.1661493387116299E-2</c:v>
                </c:pt>
                <c:pt idx="29108" formatCode="General">
                  <c:v>-8.1326570318746599E-2</c:v>
                </c:pt>
                <c:pt idx="29109" formatCode="General">
                  <c:v>-8.0657745673182402E-2</c:v>
                </c:pt>
                <c:pt idx="29110" formatCode="General">
                  <c:v>-7.9596050321495304E-2</c:v>
                </c:pt>
                <c:pt idx="29111" formatCode="General">
                  <c:v>-7.8166382447483002E-2</c:v>
                </c:pt>
                <c:pt idx="29112" formatCode="General">
                  <c:v>-7.6385988378116706E-2</c:v>
                </c:pt>
                <c:pt idx="29113" formatCode="General">
                  <c:v>-7.4280146023751298E-2</c:v>
                </c:pt>
                <c:pt idx="29114" formatCode="General">
                  <c:v>-7.1859748979053603E-2</c:v>
                </c:pt>
                <c:pt idx="29115" formatCode="General">
                  <c:v>-6.9226262462382698E-2</c:v>
                </c:pt>
                <c:pt idx="29116" formatCode="General">
                  <c:v>-6.6500746049639001E-2</c:v>
                </c:pt>
                <c:pt idx="29117" formatCode="General">
                  <c:v>-6.3657485816036793E-2</c:v>
                </c:pt>
                <c:pt idx="29118" formatCode="General">
                  <c:v>-6.0642863426145402E-2</c:v>
                </c:pt>
                <c:pt idx="29119" formatCode="General">
                  <c:v>-5.7517207409604601E-2</c:v>
                </c:pt>
                <c:pt idx="29120" formatCode="General">
                  <c:v>-5.4513845995608601E-2</c:v>
                </c:pt>
                <c:pt idx="29121" formatCode="General">
                  <c:v>-5.1755818392998199E-2</c:v>
                </c:pt>
                <c:pt idx="29122" formatCode="General">
                  <c:v>-4.9455179855698299E-2</c:v>
                </c:pt>
                <c:pt idx="29123" formatCode="General">
                  <c:v>-4.7611005153873398E-2</c:v>
                </c:pt>
                <c:pt idx="29124" formatCode="General">
                  <c:v>-4.5850330903460697E-2</c:v>
                </c:pt>
                <c:pt idx="29125" formatCode="General">
                  <c:v>-4.4082982732609098E-2</c:v>
                </c:pt>
                <c:pt idx="29126" formatCode="General">
                  <c:v>-4.2295766072594401E-2</c:v>
                </c:pt>
                <c:pt idx="29127" formatCode="General">
                  <c:v>-4.04833651081754E-2</c:v>
                </c:pt>
                <c:pt idx="29128" formatCode="General">
                  <c:v>-3.86900721059521E-2</c:v>
                </c:pt>
                <c:pt idx="29129" formatCode="General">
                  <c:v>-3.6890027253704702E-2</c:v>
                </c:pt>
                <c:pt idx="29130" formatCode="General">
                  <c:v>-3.5000987669492299E-2</c:v>
                </c:pt>
                <c:pt idx="29131" formatCode="General">
                  <c:v>-3.2960862002202898E-2</c:v>
                </c:pt>
                <c:pt idx="29132" formatCode="General">
                  <c:v>-3.07714660186275E-2</c:v>
                </c:pt>
                <c:pt idx="29133" formatCode="General">
                  <c:v>-2.8544904002894101E-2</c:v>
                </c:pt>
                <c:pt idx="29134" formatCode="General">
                  <c:v>-2.6362067024007799E-2</c:v>
                </c:pt>
                <c:pt idx="29135" formatCode="General">
                  <c:v>-2.4209785154165601E-2</c:v>
                </c:pt>
                <c:pt idx="29136" formatCode="General">
                  <c:v>-2.2157035704301501E-2</c:v>
                </c:pt>
                <c:pt idx="29137" formatCode="General">
                  <c:v>-2.0304613668657601E-2</c:v>
                </c:pt>
                <c:pt idx="29138" formatCode="General">
                  <c:v>-1.8602858233490401E-2</c:v>
                </c:pt>
                <c:pt idx="29139" formatCode="General">
                  <c:v>-1.69782897522643E-2</c:v>
                </c:pt>
                <c:pt idx="29140" formatCode="General">
                  <c:v>-1.5431394561613999E-2</c:v>
                </c:pt>
                <c:pt idx="29141" formatCode="General">
                  <c:v>-1.40095903247977E-2</c:v>
                </c:pt>
                <c:pt idx="29142" formatCode="General">
                  <c:v>-1.27045799407685E-2</c:v>
                </c:pt>
                <c:pt idx="29143" formatCode="General">
                  <c:v>-1.14309209756002E-2</c:v>
                </c:pt>
                <c:pt idx="29144" formatCode="General">
                  <c:v>-1.0120538995433999E-2</c:v>
                </c:pt>
                <c:pt idx="29145" formatCode="General">
                  <c:v>-8.7066648956705597E-3</c:v>
                </c:pt>
                <c:pt idx="29146" formatCode="General">
                  <c:v>-7.2282076597253997E-3</c:v>
                </c:pt>
                <c:pt idx="29147" formatCode="General">
                  <c:v>-5.7013927926197498E-3</c:v>
                </c:pt>
                <c:pt idx="29148" formatCode="General">
                  <c:v>-4.0493817100538199E-3</c:v>
                </c:pt>
                <c:pt idx="29149" formatCode="General">
                  <c:v>-2.26590783089572E-3</c:v>
                </c:pt>
                <c:pt idx="29150" formatCode="General">
                  <c:v>-4.1602234624373398E-4</c:v>
                </c:pt>
                <c:pt idx="29151" formatCode="General">
                  <c:v>1.1294283487729101E-3</c:v>
                </c:pt>
                <c:pt idx="29152" formatCode="General">
                  <c:v>2.1159870019899101E-3</c:v>
                </c:pt>
                <c:pt idx="29153" formatCode="General">
                  <c:v>2.88769169643974E-3</c:v>
                </c:pt>
                <c:pt idx="29154" formatCode="General">
                  <c:v>3.7081446522427499E-3</c:v>
                </c:pt>
                <c:pt idx="29155" formatCode="General">
                  <c:v>4.6294997319721804E-3</c:v>
                </c:pt>
                <c:pt idx="29156" formatCode="General">
                  <c:v>5.7093209202572501E-3</c:v>
                </c:pt>
                <c:pt idx="29157" formatCode="General">
                  <c:v>6.9222761431829601E-3</c:v>
                </c:pt>
                <c:pt idx="29158" formatCode="General">
                  <c:v>8.2656817058154794E-3</c:v>
                </c:pt>
                <c:pt idx="29159" formatCode="General">
                  <c:v>9.7896055326405999E-3</c:v>
                </c:pt>
                <c:pt idx="29160" formatCode="General">
                  <c:v>1.14809734422024E-2</c:v>
                </c:pt>
                <c:pt idx="29161" formatCode="General">
                  <c:v>1.3339598004442401E-2</c:v>
                </c:pt>
                <c:pt idx="29162" formatCode="General">
                  <c:v>1.52723141414486E-2</c:v>
                </c:pt>
                <c:pt idx="29163" formatCode="General">
                  <c:v>1.7062950765557298E-2</c:v>
                </c:pt>
                <c:pt idx="29164" formatCode="General">
                  <c:v>1.8750145582635599E-2</c:v>
                </c:pt>
                <c:pt idx="29165" formatCode="General">
                  <c:v>2.03890645578324E-2</c:v>
                </c:pt>
                <c:pt idx="29166" formatCode="General">
                  <c:v>2.1864666374038499E-2</c:v>
                </c:pt>
                <c:pt idx="29167" formatCode="General">
                  <c:v>2.3280546544458498E-2</c:v>
                </c:pt>
                <c:pt idx="29168" formatCode="General">
                  <c:v>2.4834957527986101E-2</c:v>
                </c:pt>
                <c:pt idx="29169" formatCode="General">
                  <c:v>2.6496165778696699E-2</c:v>
                </c:pt>
                <c:pt idx="29170" formatCode="General">
                  <c:v>2.81575931954967E-2</c:v>
                </c:pt>
                <c:pt idx="29171" formatCode="General">
                  <c:v>2.9865327144471699E-2</c:v>
                </c:pt>
                <c:pt idx="29172" formatCode="General">
                  <c:v>3.13748143128115E-2</c:v>
                </c:pt>
                <c:pt idx="29173" formatCode="General">
                  <c:v>3.2367238840592602E-2</c:v>
                </c:pt>
                <c:pt idx="29174" formatCode="General">
                  <c:v>3.3049195653415298E-2</c:v>
                </c:pt>
                <c:pt idx="29175" formatCode="General">
                  <c:v>3.3666278548927599E-2</c:v>
                </c:pt>
                <c:pt idx="29176" formatCode="General">
                  <c:v>3.4306338440807001E-2</c:v>
                </c:pt>
                <c:pt idx="29177" formatCode="General">
                  <c:v>3.5086293584819198E-2</c:v>
                </c:pt>
                <c:pt idx="29178" formatCode="General">
                  <c:v>3.6027437115188098E-2</c:v>
                </c:pt>
                <c:pt idx="29179" formatCode="General">
                  <c:v>3.7065152359393803E-2</c:v>
                </c:pt>
                <c:pt idx="29180" formatCode="General">
                  <c:v>3.8214548351026098E-2</c:v>
                </c:pt>
                <c:pt idx="29181" formatCode="General">
                  <c:v>3.95618221271892E-2</c:v>
                </c:pt>
                <c:pt idx="29182" formatCode="General">
                  <c:v>4.1072013318670199E-2</c:v>
                </c:pt>
                <c:pt idx="29183" formatCode="General">
                  <c:v>4.2629339471941398E-2</c:v>
                </c:pt>
                <c:pt idx="29184" formatCode="General">
                  <c:v>4.4250161415336303E-2</c:v>
                </c:pt>
                <c:pt idx="29185" formatCode="General">
                  <c:v>4.5987671282651597E-2</c:v>
                </c:pt>
                <c:pt idx="29186" formatCode="General">
                  <c:v>4.78330627635494E-2</c:v>
                </c:pt>
                <c:pt idx="29187" formatCode="General">
                  <c:v>4.9762304745358601E-2</c:v>
                </c:pt>
                <c:pt idx="29188" formatCode="General">
                  <c:v>5.1752679382522003E-2</c:v>
                </c:pt>
                <c:pt idx="29189" formatCode="General">
                  <c:v>5.3749670049721601E-2</c:v>
                </c:pt>
                <c:pt idx="29190" formatCode="General">
                  <c:v>5.5772961183676202E-2</c:v>
                </c:pt>
                <c:pt idx="29191" formatCode="General">
                  <c:v>5.7845734739866699E-2</c:v>
                </c:pt>
                <c:pt idx="29192" formatCode="General">
                  <c:v>5.9557539027712499E-2</c:v>
                </c:pt>
                <c:pt idx="29193" formatCode="General">
                  <c:v>6.0731414101337401E-2</c:v>
                </c:pt>
                <c:pt idx="29194" formatCode="General">
                  <c:v>6.16766674764068E-2</c:v>
                </c:pt>
                <c:pt idx="29195" formatCode="General">
                  <c:v>6.2438143319792999E-2</c:v>
                </c:pt>
                <c:pt idx="29196" formatCode="General">
                  <c:v>6.2988882385752995E-2</c:v>
                </c:pt>
                <c:pt idx="29197" formatCode="General">
                  <c:v>6.34747721912753E-2</c:v>
                </c:pt>
                <c:pt idx="29198" formatCode="General">
                  <c:v>6.40076251923586E-2</c:v>
                </c:pt>
                <c:pt idx="29199" formatCode="General">
                  <c:v>6.4551549326212501E-2</c:v>
                </c:pt>
                <c:pt idx="29200" formatCode="General">
                  <c:v>6.5090041684043407E-2</c:v>
                </c:pt>
                <c:pt idx="29201" formatCode="General">
                  <c:v>6.5669898893125994E-2</c:v>
                </c:pt>
                <c:pt idx="29202" formatCode="General">
                  <c:v>6.6318243679169303E-2</c:v>
                </c:pt>
                <c:pt idx="29203" formatCode="General">
                  <c:v>6.7016292210075407E-2</c:v>
                </c:pt>
                <c:pt idx="29204" formatCode="General">
                  <c:v>6.7756910959084996E-2</c:v>
                </c:pt>
                <c:pt idx="29205" formatCode="General">
                  <c:v>6.8488159432670906E-2</c:v>
                </c:pt>
                <c:pt idx="29206" formatCode="General">
                  <c:v>6.9153442047822603E-2</c:v>
                </c:pt>
                <c:pt idx="29207" formatCode="General">
                  <c:v>6.9902542243183499E-2</c:v>
                </c:pt>
                <c:pt idx="29208" formatCode="General">
                  <c:v>7.0882064407669504E-2</c:v>
                </c:pt>
                <c:pt idx="29209" formatCode="General">
                  <c:v>7.2023915685561504E-2</c:v>
                </c:pt>
                <c:pt idx="29210" formatCode="General">
                  <c:v>7.3170938531188098E-2</c:v>
                </c:pt>
                <c:pt idx="29211" formatCode="General">
                  <c:v>7.3864082380591695E-2</c:v>
                </c:pt>
                <c:pt idx="29212" formatCode="General">
                  <c:v>7.4038125301809199E-2</c:v>
                </c:pt>
                <c:pt idx="29213" formatCode="General">
                  <c:v>7.4088409908489E-2</c:v>
                </c:pt>
                <c:pt idx="29214" formatCode="General">
                  <c:v>7.4040723964182903E-2</c:v>
                </c:pt>
                <c:pt idx="29215" formatCode="General">
                  <c:v>7.3889387456844299E-2</c:v>
                </c:pt>
                <c:pt idx="29216" formatCode="General">
                  <c:v>7.3686717135564697E-2</c:v>
                </c:pt>
                <c:pt idx="29217" formatCode="General">
                  <c:v>7.3427672062987101E-2</c:v>
                </c:pt>
                <c:pt idx="29218" formatCode="General">
                  <c:v>7.30651230739396E-2</c:v>
                </c:pt>
                <c:pt idx="29219" formatCode="General">
                  <c:v>7.2607888026203299E-2</c:v>
                </c:pt>
                <c:pt idx="29220" formatCode="General">
                  <c:v>7.2140712256128794E-2</c:v>
                </c:pt>
                <c:pt idx="29221" formatCode="General">
                  <c:v>7.1787086481956502E-2</c:v>
                </c:pt>
                <c:pt idx="29222" formatCode="General">
                  <c:v>7.1611891680892201E-2</c:v>
                </c:pt>
                <c:pt idx="29223" formatCode="General">
                  <c:v>7.1632313109395801E-2</c:v>
                </c:pt>
                <c:pt idx="29224" formatCode="General">
                  <c:v>7.1841458445072101E-2</c:v>
                </c:pt>
                <c:pt idx="29225" formatCode="General">
                  <c:v>7.2132408470211504E-2</c:v>
                </c:pt>
                <c:pt idx="29226" formatCode="General">
                  <c:v>7.2413197922358702E-2</c:v>
                </c:pt>
                <c:pt idx="29227" formatCode="General">
                  <c:v>7.2670667644471998E-2</c:v>
                </c:pt>
                <c:pt idx="29228" formatCode="General">
                  <c:v>7.2897597434360306E-2</c:v>
                </c:pt>
                <c:pt idx="29229" formatCode="General">
                  <c:v>7.2603550307204806E-2</c:v>
                </c:pt>
                <c:pt idx="29230" formatCode="General">
                  <c:v>7.1665520504236899E-2</c:v>
                </c:pt>
                <c:pt idx="29231" formatCode="General">
                  <c:v>7.0439228417455702E-2</c:v>
                </c:pt>
                <c:pt idx="29232" formatCode="General">
                  <c:v>6.9051079721265604E-2</c:v>
                </c:pt>
                <c:pt idx="29233" formatCode="General">
                  <c:v>6.7683213685701293E-2</c:v>
                </c:pt>
                <c:pt idx="29234" formatCode="General">
                  <c:v>6.6451396033789495E-2</c:v>
                </c:pt>
                <c:pt idx="29235" formatCode="General">
                  <c:v>6.5428781817545606E-2</c:v>
                </c:pt>
                <c:pt idx="29236" formatCode="General">
                  <c:v>6.4678603494900302E-2</c:v>
                </c:pt>
                <c:pt idx="29237" formatCode="General">
                  <c:v>6.4371963279426694E-2</c:v>
                </c:pt>
                <c:pt idx="29238" formatCode="General">
                  <c:v>6.4635435881514602E-2</c:v>
                </c:pt>
                <c:pt idx="29239" formatCode="General">
                  <c:v>6.5435255187706903E-2</c:v>
                </c:pt>
                <c:pt idx="29240" formatCode="General">
                  <c:v>6.6625419021304602E-2</c:v>
                </c:pt>
                <c:pt idx="29241" formatCode="General">
                  <c:v>6.8055233198662204E-2</c:v>
                </c:pt>
                <c:pt idx="29242" formatCode="General">
                  <c:v>6.9635914132825993E-2</c:v>
                </c:pt>
                <c:pt idx="29243" formatCode="General">
                  <c:v>7.1343914514520906E-2</c:v>
                </c:pt>
                <c:pt idx="29244" formatCode="General">
                  <c:v>7.3159384587030196E-2</c:v>
                </c:pt>
                <c:pt idx="29245" formatCode="General">
                  <c:v>7.5030061053602895E-2</c:v>
                </c:pt>
                <c:pt idx="29246" formatCode="General">
                  <c:v>7.7021372843873004E-2</c:v>
                </c:pt>
                <c:pt idx="29247" formatCode="General">
                  <c:v>7.8948219678571505E-2</c:v>
                </c:pt>
                <c:pt idx="29248" formatCode="General">
                  <c:v>8.0262772351439401E-2</c:v>
                </c:pt>
                <c:pt idx="29249" formatCode="General">
                  <c:v>8.0993564135867099E-2</c:v>
                </c:pt>
                <c:pt idx="29250" formatCode="General">
                  <c:v>8.1435524477318902E-2</c:v>
                </c:pt>
                <c:pt idx="29251" formatCode="General">
                  <c:v>8.1582859556427204E-2</c:v>
                </c:pt>
                <c:pt idx="29252" formatCode="General">
                  <c:v>8.1412608808475895E-2</c:v>
                </c:pt>
                <c:pt idx="29253" formatCode="General">
                  <c:v>8.10094401816846E-2</c:v>
                </c:pt>
                <c:pt idx="29254" formatCode="General">
                  <c:v>8.0597524785923899E-2</c:v>
                </c:pt>
                <c:pt idx="29255" formatCode="General">
                  <c:v>8.0231973084102903E-2</c:v>
                </c:pt>
                <c:pt idx="29256" formatCode="General">
                  <c:v>7.9787870063231195E-2</c:v>
                </c:pt>
                <c:pt idx="29257" formatCode="General">
                  <c:v>7.9218358780858894E-2</c:v>
                </c:pt>
                <c:pt idx="29258" formatCode="General">
                  <c:v>7.8549469210925593E-2</c:v>
                </c:pt>
                <c:pt idx="29259" formatCode="General">
                  <c:v>7.7801657405118005E-2</c:v>
                </c:pt>
                <c:pt idx="29260" formatCode="General">
                  <c:v>7.7020047833934499E-2</c:v>
                </c:pt>
                <c:pt idx="29261" formatCode="General">
                  <c:v>7.6228271786427507E-2</c:v>
                </c:pt>
                <c:pt idx="29262" formatCode="General">
                  <c:v>7.5381739461759606E-2</c:v>
                </c:pt>
                <c:pt idx="29263" formatCode="General">
                  <c:v>7.4502109488209803E-2</c:v>
                </c:pt>
                <c:pt idx="29264" formatCode="General">
                  <c:v>7.3753880320425097E-2</c:v>
                </c:pt>
                <c:pt idx="29265" formatCode="General">
                  <c:v>7.3260526699141501E-2</c:v>
                </c:pt>
                <c:pt idx="29266" formatCode="General">
                  <c:v>7.2996918987511802E-2</c:v>
                </c:pt>
                <c:pt idx="29267" formatCode="General">
                  <c:v>7.2948237554284798E-2</c:v>
                </c:pt>
                <c:pt idx="29268" formatCode="General">
                  <c:v>7.3093497909208605E-2</c:v>
                </c:pt>
                <c:pt idx="29269" formatCode="General">
                  <c:v>7.2907044659792905E-2</c:v>
                </c:pt>
                <c:pt idx="29270" formatCode="General">
                  <c:v>7.2059213634086197E-2</c:v>
                </c:pt>
                <c:pt idx="29271" formatCode="General">
                  <c:v>7.1000116645033098E-2</c:v>
                </c:pt>
                <c:pt idx="29272" formatCode="General">
                  <c:v>6.99451397126232E-2</c:v>
                </c:pt>
                <c:pt idx="29273" formatCode="General">
                  <c:v>6.8807512171096E-2</c:v>
                </c:pt>
                <c:pt idx="29274" formatCode="General">
                  <c:v>6.7546984719783806E-2</c:v>
                </c:pt>
                <c:pt idx="29275" formatCode="General">
                  <c:v>6.62217822735474E-2</c:v>
                </c:pt>
                <c:pt idx="29276" formatCode="General">
                  <c:v>6.4955037427113005E-2</c:v>
                </c:pt>
                <c:pt idx="29277" formatCode="General">
                  <c:v>6.3828638811384494E-2</c:v>
                </c:pt>
                <c:pt idx="29278" formatCode="General">
                  <c:v>6.28425696245766E-2</c:v>
                </c:pt>
                <c:pt idx="29279" formatCode="General">
                  <c:v>6.1993908255042703E-2</c:v>
                </c:pt>
                <c:pt idx="29280" formatCode="General">
                  <c:v>6.13420485369758E-2</c:v>
                </c:pt>
                <c:pt idx="29281" formatCode="General">
                  <c:v>6.08721460759745E-2</c:v>
                </c:pt>
                <c:pt idx="29282" formatCode="General">
                  <c:v>6.0587484954636901E-2</c:v>
                </c:pt>
                <c:pt idx="29283" formatCode="General">
                  <c:v>6.0393217474133502E-2</c:v>
                </c:pt>
                <c:pt idx="29284" formatCode="General">
                  <c:v>6.0146308906737202E-2</c:v>
                </c:pt>
                <c:pt idx="29285" formatCode="General">
                  <c:v>5.9847337036121599E-2</c:v>
                </c:pt>
                <c:pt idx="29286" formatCode="General">
                  <c:v>5.9485232263031401E-2</c:v>
                </c:pt>
                <c:pt idx="29287" formatCode="General">
                  <c:v>5.8978853624870001E-2</c:v>
                </c:pt>
                <c:pt idx="29288" formatCode="General">
                  <c:v>5.8288607761752001E-2</c:v>
                </c:pt>
                <c:pt idx="29289" formatCode="General">
                  <c:v>5.7422233322866202E-2</c:v>
                </c:pt>
                <c:pt idx="29290" formatCode="General">
                  <c:v>5.59724627296758E-2</c:v>
                </c:pt>
                <c:pt idx="29291" formatCode="General">
                  <c:v>5.3838335723722298E-2</c:v>
                </c:pt>
                <c:pt idx="29292" formatCode="General">
                  <c:v>5.14549998210517E-2</c:v>
                </c:pt>
                <c:pt idx="29293" formatCode="General">
                  <c:v>4.8901344049881397E-2</c:v>
                </c:pt>
                <c:pt idx="29294" formatCode="General">
                  <c:v>4.6130410160252502E-2</c:v>
                </c:pt>
                <c:pt idx="29295" formatCode="General">
                  <c:v>4.32460133064674E-2</c:v>
                </c:pt>
                <c:pt idx="29296" formatCode="General">
                  <c:v>4.0468995235012302E-2</c:v>
                </c:pt>
                <c:pt idx="29297" formatCode="General">
                  <c:v>3.78845498308975E-2</c:v>
                </c:pt>
                <c:pt idx="29298" formatCode="General">
                  <c:v>3.5443823784215199E-2</c:v>
                </c:pt>
                <c:pt idx="29299" formatCode="General">
                  <c:v>3.3037496112122297E-2</c:v>
                </c:pt>
                <c:pt idx="29300" formatCode="General">
                  <c:v>3.0570523857513701E-2</c:v>
                </c:pt>
                <c:pt idx="29301" formatCode="General">
                  <c:v>2.8064028708360701E-2</c:v>
                </c:pt>
                <c:pt idx="29302" formatCode="General">
                  <c:v>2.5502098515483299E-2</c:v>
                </c:pt>
                <c:pt idx="29303" formatCode="General">
                  <c:v>2.2860941388569402E-2</c:v>
                </c:pt>
                <c:pt idx="29304" formatCode="General">
                  <c:v>2.0211237163128899E-2</c:v>
                </c:pt>
                <c:pt idx="29305" formatCode="General">
                  <c:v>1.7673112250358902E-2</c:v>
                </c:pt>
                <c:pt idx="29306" formatCode="General">
                  <c:v>1.5372611989362701E-2</c:v>
                </c:pt>
                <c:pt idx="29307" formatCode="General">
                  <c:v>1.3401937890757E-2</c:v>
                </c:pt>
                <c:pt idx="29308" formatCode="General">
                  <c:v>1.18345574565257E-2</c:v>
                </c:pt>
                <c:pt idx="29309" formatCode="General">
                  <c:v>1.06395092095888E-2</c:v>
                </c:pt>
                <c:pt idx="29310" formatCode="General">
                  <c:v>9.7233247639578104E-3</c:v>
                </c:pt>
                <c:pt idx="29311" formatCode="General">
                  <c:v>8.9693807601631606E-3</c:v>
                </c:pt>
                <c:pt idx="29312" formatCode="General">
                  <c:v>8.2000446917524592E-3</c:v>
                </c:pt>
                <c:pt idx="29313" formatCode="General">
                  <c:v>6.89172736043288E-3</c:v>
                </c:pt>
                <c:pt idx="29314" formatCode="General">
                  <c:v>4.8684920860043897E-3</c:v>
                </c:pt>
                <c:pt idx="29315" formatCode="General">
                  <c:v>2.5484565068655501E-3</c:v>
                </c:pt>
                <c:pt idx="29316" formatCode="General">
                  <c:v>1.05691909582315E-4</c:v>
                </c:pt>
                <c:pt idx="29317" formatCode="General">
                  <c:v>-2.44933590509356E-3</c:v>
                </c:pt>
                <c:pt idx="29318" formatCode="General">
                  <c:v>-5.1229603578737499E-3</c:v>
                </c:pt>
                <c:pt idx="29319" formatCode="General">
                  <c:v>-7.9562823566791795E-3</c:v>
                </c:pt>
                <c:pt idx="29320" formatCode="General">
                  <c:v>-1.1087171182283299E-2</c:v>
                </c:pt>
                <c:pt idx="29321" formatCode="General">
                  <c:v>-1.46692258695408E-2</c:v>
                </c:pt>
                <c:pt idx="29322" formatCode="General">
                  <c:v>-1.8790705537397499E-2</c:v>
                </c:pt>
                <c:pt idx="29323" formatCode="General">
                  <c:v>-2.3505904396448001E-2</c:v>
                </c:pt>
                <c:pt idx="29324" formatCode="General">
                  <c:v>-2.8610686876405299E-2</c:v>
                </c:pt>
                <c:pt idx="29325" formatCode="General">
                  <c:v>-3.3657523729200799E-2</c:v>
                </c:pt>
                <c:pt idx="29326" formatCode="General">
                  <c:v>-3.8331954824435299E-2</c:v>
                </c:pt>
                <c:pt idx="29327" formatCode="General">
                  <c:v>-4.2479484888623201E-2</c:v>
                </c:pt>
                <c:pt idx="29328" formatCode="General">
                  <c:v>-4.5989870914263903E-2</c:v>
                </c:pt>
                <c:pt idx="29329" formatCode="General">
                  <c:v>-4.8752474768912403E-2</c:v>
                </c:pt>
                <c:pt idx="29330" formatCode="General">
                  <c:v>-5.0740020192307597E-2</c:v>
                </c:pt>
                <c:pt idx="29331" formatCode="General">
                  <c:v>-5.2000814881611797E-2</c:v>
                </c:pt>
                <c:pt idx="29332" formatCode="General">
                  <c:v>-5.2646712950256899E-2</c:v>
                </c:pt>
                <c:pt idx="29333" formatCode="General">
                  <c:v>-5.2794259076268703E-2</c:v>
                </c:pt>
                <c:pt idx="29334" formatCode="General">
                  <c:v>-5.25104634088382E-2</c:v>
                </c:pt>
                <c:pt idx="29335" formatCode="General">
                  <c:v>-5.18876545765612E-2</c:v>
                </c:pt>
                <c:pt idx="29336" formatCode="General">
                  <c:v>-5.1028932607205799E-2</c:v>
                </c:pt>
                <c:pt idx="29337" formatCode="General">
                  <c:v>-5.0045578771601998E-2</c:v>
                </c:pt>
                <c:pt idx="29338" formatCode="General">
                  <c:v>-4.9031991276684603E-2</c:v>
                </c:pt>
                <c:pt idx="29339" formatCode="General">
                  <c:v>-4.8419201656764402E-2</c:v>
                </c:pt>
                <c:pt idx="29340" formatCode="General">
                  <c:v>-4.8058311708402003E-2</c:v>
                </c:pt>
                <c:pt idx="29341" formatCode="General">
                  <c:v>-4.7597487422101799E-2</c:v>
                </c:pt>
                <c:pt idx="29342" formatCode="General">
                  <c:v>-4.7759767416200499E-2</c:v>
                </c:pt>
                <c:pt idx="29343" formatCode="General">
                  <c:v>-4.8720486445164302E-2</c:v>
                </c:pt>
                <c:pt idx="29344" formatCode="General">
                  <c:v>-5.0081646193275701E-2</c:v>
                </c:pt>
                <c:pt idx="29345" formatCode="General">
                  <c:v>-5.1738291744847398E-2</c:v>
                </c:pt>
                <c:pt idx="29346" formatCode="General">
                  <c:v>-5.3683159581290801E-2</c:v>
                </c:pt>
                <c:pt idx="29347" formatCode="General">
                  <c:v>-5.5872460571533299E-2</c:v>
                </c:pt>
                <c:pt idx="29348" formatCode="General">
                  <c:v>-5.8211152306392802E-2</c:v>
                </c:pt>
                <c:pt idx="29349" formatCode="General">
                  <c:v>-6.0676812054226703E-2</c:v>
                </c:pt>
                <c:pt idx="29350" formatCode="General">
                  <c:v>-6.3202858046814706E-2</c:v>
                </c:pt>
                <c:pt idx="29351" formatCode="General">
                  <c:v>-6.5660915441262194E-2</c:v>
                </c:pt>
                <c:pt idx="29352" formatCode="General">
                  <c:v>-6.7915217149760093E-2</c:v>
                </c:pt>
                <c:pt idx="29353" formatCode="General">
                  <c:v>-6.9839407613267901E-2</c:v>
                </c:pt>
                <c:pt idx="29354" formatCode="General">
                  <c:v>-7.13135147236231E-2</c:v>
                </c:pt>
                <c:pt idx="29355" formatCode="General">
                  <c:v>-7.2304326870063898E-2</c:v>
                </c:pt>
                <c:pt idx="29356" formatCode="General">
                  <c:v>-7.2891878574959296E-2</c:v>
                </c:pt>
                <c:pt idx="29357" formatCode="General">
                  <c:v>-7.3156633287042194E-2</c:v>
                </c:pt>
                <c:pt idx="29358" formatCode="General">
                  <c:v>-7.3140205165884098E-2</c:v>
                </c:pt>
                <c:pt idx="29359" formatCode="General">
                  <c:v>-7.2882133565493806E-2</c:v>
                </c:pt>
                <c:pt idx="29360" formatCode="General">
                  <c:v>-7.2450696446012902E-2</c:v>
                </c:pt>
                <c:pt idx="29361" formatCode="General">
                  <c:v>-7.1915144249420901E-2</c:v>
                </c:pt>
                <c:pt idx="29362" formatCode="General">
                  <c:v>-7.1318826368422503E-2</c:v>
                </c:pt>
                <c:pt idx="29363" formatCode="General">
                  <c:v>-7.0755255153756594E-2</c:v>
                </c:pt>
                <c:pt idx="29364" formatCode="General">
                  <c:v>-7.0274807071026402E-2</c:v>
                </c:pt>
                <c:pt idx="29365" formatCode="General">
                  <c:v>-6.9782492019471704E-2</c:v>
                </c:pt>
                <c:pt idx="29366" formatCode="General">
                  <c:v>-6.9512738847850794E-2</c:v>
                </c:pt>
                <c:pt idx="29367" formatCode="General">
                  <c:v>-6.9523452008556405E-2</c:v>
                </c:pt>
                <c:pt idx="29368" formatCode="General">
                  <c:v>-6.9265660023989303E-2</c:v>
                </c:pt>
                <c:pt idx="29369" formatCode="General">
                  <c:v>-6.9083735191667606E-2</c:v>
                </c:pt>
                <c:pt idx="29370" formatCode="General">
                  <c:v>-6.9659886467984197E-2</c:v>
                </c:pt>
                <c:pt idx="29371" formatCode="General">
                  <c:v>-7.0729746403617205E-2</c:v>
                </c:pt>
                <c:pt idx="29372" formatCode="General">
                  <c:v>-7.1944908579601202E-2</c:v>
                </c:pt>
                <c:pt idx="29373" formatCode="General">
                  <c:v>-7.3220751257790595E-2</c:v>
                </c:pt>
                <c:pt idx="29374" formatCode="General">
                  <c:v>-7.4454907986420002E-2</c:v>
                </c:pt>
                <c:pt idx="29375" formatCode="General">
                  <c:v>-7.5589359779417997E-2</c:v>
                </c:pt>
                <c:pt idx="29376" formatCode="General">
                  <c:v>-7.6603508525897604E-2</c:v>
                </c:pt>
                <c:pt idx="29377" formatCode="General">
                  <c:v>-7.7423200598653902E-2</c:v>
                </c:pt>
                <c:pt idx="29378" formatCode="General">
                  <c:v>-7.79825163816186E-2</c:v>
                </c:pt>
                <c:pt idx="29379" formatCode="General">
                  <c:v>-7.8331231074194901E-2</c:v>
                </c:pt>
                <c:pt idx="29380" formatCode="General">
                  <c:v>-7.8546726066910794E-2</c:v>
                </c:pt>
                <c:pt idx="29381" formatCode="General">
                  <c:v>-7.8632275316915606E-2</c:v>
                </c:pt>
                <c:pt idx="29382" formatCode="General">
                  <c:v>-7.8480368045732801E-2</c:v>
                </c:pt>
                <c:pt idx="29383" formatCode="General">
                  <c:v>-7.7949665627380496E-2</c:v>
                </c:pt>
                <c:pt idx="29384" formatCode="General">
                  <c:v>-7.7014831674290907E-2</c:v>
                </c:pt>
                <c:pt idx="29385" formatCode="General">
                  <c:v>-7.5762340120555799E-2</c:v>
                </c:pt>
                <c:pt idx="29386" formatCode="General">
                  <c:v>-7.4286468110909901E-2</c:v>
                </c:pt>
                <c:pt idx="29387" formatCode="General">
                  <c:v>-7.2538047114666895E-2</c:v>
                </c:pt>
                <c:pt idx="29388" formatCode="General">
                  <c:v>-7.0512709957688005E-2</c:v>
                </c:pt>
                <c:pt idx="29389" formatCode="General">
                  <c:v>-6.8313816325379306E-2</c:v>
                </c:pt>
                <c:pt idx="29390" formatCode="General">
                  <c:v>-6.6002385746973202E-2</c:v>
                </c:pt>
                <c:pt idx="29391" formatCode="General">
                  <c:v>-6.3667970577695202E-2</c:v>
                </c:pt>
                <c:pt idx="29392" formatCode="General">
                  <c:v>-6.1322756760702403E-2</c:v>
                </c:pt>
                <c:pt idx="29393" formatCode="General">
                  <c:v>-5.8907951548168698E-2</c:v>
                </c:pt>
                <c:pt idx="29394" formatCode="General">
                  <c:v>-5.6518017490871701E-2</c:v>
                </c:pt>
                <c:pt idx="29395" formatCode="General">
                  <c:v>-5.4277782363913701E-2</c:v>
                </c:pt>
                <c:pt idx="29396" formatCode="General">
                  <c:v>-5.2257470737307E-2</c:v>
                </c:pt>
                <c:pt idx="29397" formatCode="General">
                  <c:v>-5.0503051868039703E-2</c:v>
                </c:pt>
                <c:pt idx="29398" formatCode="General">
                  <c:v>-4.8983640899299498E-2</c:v>
                </c:pt>
                <c:pt idx="29399" formatCode="General">
                  <c:v>-4.7634740810102001E-2</c:v>
                </c:pt>
                <c:pt idx="29400" formatCode="General">
                  <c:v>-4.6574260840206202E-2</c:v>
                </c:pt>
                <c:pt idx="29401" formatCode="General">
                  <c:v>-4.6234482754838803E-2</c:v>
                </c:pt>
                <c:pt idx="29402" formatCode="General">
                  <c:v>-4.6525779458439102E-2</c:v>
                </c:pt>
                <c:pt idx="29403" formatCode="General">
                  <c:v>-4.7007676676762103E-2</c:v>
                </c:pt>
                <c:pt idx="29404" formatCode="General">
                  <c:v>-4.7489509148622301E-2</c:v>
                </c:pt>
                <c:pt idx="29405" formatCode="General">
                  <c:v>-4.7831199802261998E-2</c:v>
                </c:pt>
                <c:pt idx="29406" formatCode="General">
                  <c:v>-4.8019831147002902E-2</c:v>
                </c:pt>
                <c:pt idx="29407" formatCode="General">
                  <c:v>-4.80221248346656E-2</c:v>
                </c:pt>
                <c:pt idx="29408" formatCode="General">
                  <c:v>-4.7758940866483697E-2</c:v>
                </c:pt>
                <c:pt idx="29409" formatCode="General">
                  <c:v>-4.7168359389458597E-2</c:v>
                </c:pt>
                <c:pt idx="29410" formatCode="General">
                  <c:v>-4.62802244592177E-2</c:v>
                </c:pt>
                <c:pt idx="29411" formatCode="General">
                  <c:v>-4.52581921595306E-2</c:v>
                </c:pt>
                <c:pt idx="29412" formatCode="General">
                  <c:v>-4.4219730959533299E-2</c:v>
                </c:pt>
                <c:pt idx="29413" formatCode="General">
                  <c:v>-4.3184376981812898E-2</c:v>
                </c:pt>
                <c:pt idx="29414" formatCode="General">
                  <c:v>-4.2056194269871103E-2</c:v>
                </c:pt>
                <c:pt idx="29415" formatCode="General">
                  <c:v>-4.0620193753429103E-2</c:v>
                </c:pt>
                <c:pt idx="29416" formatCode="General">
                  <c:v>-3.8806340236381298E-2</c:v>
                </c:pt>
                <c:pt idx="29417" formatCode="General">
                  <c:v>-3.6650930651932499E-2</c:v>
                </c:pt>
                <c:pt idx="29418" formatCode="General">
                  <c:v>-3.4167043912654002E-2</c:v>
                </c:pt>
                <c:pt idx="29419" formatCode="General">
                  <c:v>-3.1524682198326999E-2</c:v>
                </c:pt>
                <c:pt idx="29420" formatCode="General">
                  <c:v>-2.8906307035306202E-2</c:v>
                </c:pt>
                <c:pt idx="29421" formatCode="General">
                  <c:v>-2.6313676674519299E-2</c:v>
                </c:pt>
                <c:pt idx="29422" formatCode="General">
                  <c:v>-2.3696178099785501E-2</c:v>
                </c:pt>
                <c:pt idx="29423" formatCode="General">
                  <c:v>-2.1087542080092201E-2</c:v>
                </c:pt>
                <c:pt idx="29424" formatCode="General">
                  <c:v>-1.8612575540017402E-2</c:v>
                </c:pt>
                <c:pt idx="29425" formatCode="General">
                  <c:v>-1.6315401278243401E-2</c:v>
                </c:pt>
                <c:pt idx="29426" formatCode="General">
                  <c:v>-1.42199751934248E-2</c:v>
                </c:pt>
                <c:pt idx="29427" formatCode="General">
                  <c:v>-1.2368392159719001E-2</c:v>
                </c:pt>
                <c:pt idx="29428" formatCode="General">
                  <c:v>-1.0735096450778799E-2</c:v>
                </c:pt>
                <c:pt idx="29429" formatCode="General">
                  <c:v>-9.2794014510520703E-3</c:v>
                </c:pt>
                <c:pt idx="29430" formatCode="General">
                  <c:v>-8.0020583526519192E-3</c:v>
                </c:pt>
                <c:pt idx="29431" formatCode="General">
                  <c:v>-7.2388954481504399E-3</c:v>
                </c:pt>
                <c:pt idx="29432" formatCode="General">
                  <c:v>-6.9562097071536903E-3</c:v>
                </c:pt>
                <c:pt idx="29433" formatCode="General">
                  <c:v>-6.7717989782499401E-3</c:v>
                </c:pt>
                <c:pt idx="29434" formatCode="General">
                  <c:v>-6.6041462311099497E-3</c:v>
                </c:pt>
                <c:pt idx="29435" formatCode="General">
                  <c:v>-6.4003683776378698E-3</c:v>
                </c:pt>
                <c:pt idx="29436" formatCode="General">
                  <c:v>-6.1363198192018204E-3</c:v>
                </c:pt>
                <c:pt idx="29437" formatCode="General">
                  <c:v>-5.7727794579492502E-3</c:v>
                </c:pt>
                <c:pt idx="29438" formatCode="General">
                  <c:v>-5.2731188573813502E-3</c:v>
                </c:pt>
                <c:pt idx="29439" formatCode="General">
                  <c:v>-4.6086054817128397E-3</c:v>
                </c:pt>
                <c:pt idx="29440" formatCode="General">
                  <c:v>-3.73094767596012E-3</c:v>
                </c:pt>
                <c:pt idx="29441" formatCode="General">
                  <c:v>-2.6247845188919101E-3</c:v>
                </c:pt>
                <c:pt idx="29442" formatCode="General">
                  <c:v>-1.2908574043909501E-3</c:v>
                </c:pt>
                <c:pt idx="29443" formatCode="General">
                  <c:v>2.6308951931826102E-4</c:v>
                </c:pt>
                <c:pt idx="29444" formatCode="General">
                  <c:v>2.0492144293242998E-3</c:v>
                </c:pt>
                <c:pt idx="29445" formatCode="General">
                  <c:v>4.0774121757946096E-3</c:v>
                </c:pt>
                <c:pt idx="29446" formatCode="General">
                  <c:v>6.2913769378378E-3</c:v>
                </c:pt>
                <c:pt idx="29447" formatCode="General">
                  <c:v>8.6475105455291693E-3</c:v>
                </c:pt>
                <c:pt idx="29448" formatCode="General">
                  <c:v>1.11032266465461E-2</c:v>
                </c:pt>
                <c:pt idx="29449" formatCode="General">
                  <c:v>1.3612193159194E-2</c:v>
                </c:pt>
                <c:pt idx="29450" formatCode="General">
                  <c:v>1.60671688708009E-2</c:v>
                </c:pt>
                <c:pt idx="29451" formatCode="General">
                  <c:v>1.8365019993732901E-2</c:v>
                </c:pt>
                <c:pt idx="29452" formatCode="General">
                  <c:v>2.01314136615862E-2</c:v>
                </c:pt>
                <c:pt idx="29453" formatCode="General">
                  <c:v>2.1254706967884701E-2</c:v>
                </c:pt>
                <c:pt idx="29454" formatCode="General">
                  <c:v>2.2054549073133301E-2</c:v>
                </c:pt>
                <c:pt idx="29455" formatCode="General">
                  <c:v>2.26389660864088E-2</c:v>
                </c:pt>
                <c:pt idx="29456" formatCode="General">
                  <c:v>2.3051140143327601E-2</c:v>
                </c:pt>
                <c:pt idx="29457" formatCode="General">
                  <c:v>2.33622135183057E-2</c:v>
                </c:pt>
                <c:pt idx="29458" formatCode="General">
                  <c:v>2.3590742924984101E-2</c:v>
                </c:pt>
                <c:pt idx="29459" formatCode="General">
                  <c:v>2.37427200368097E-2</c:v>
                </c:pt>
                <c:pt idx="29460" formatCode="General">
                  <c:v>2.3851251176853699E-2</c:v>
                </c:pt>
                <c:pt idx="29461" formatCode="General">
                  <c:v>2.3921772781814302E-2</c:v>
                </c:pt>
                <c:pt idx="29462" formatCode="General">
                  <c:v>2.3985195421741299E-2</c:v>
                </c:pt>
                <c:pt idx="29463" formatCode="General">
                  <c:v>2.41077970466941E-2</c:v>
                </c:pt>
                <c:pt idx="29464" formatCode="General">
                  <c:v>2.4412519986533598E-2</c:v>
                </c:pt>
                <c:pt idx="29465" formatCode="General">
                  <c:v>2.49332841523702E-2</c:v>
                </c:pt>
                <c:pt idx="29466" formatCode="General">
                  <c:v>2.56526606875804E-2</c:v>
                </c:pt>
                <c:pt idx="29467" formatCode="General">
                  <c:v>2.6572712742567201E-2</c:v>
                </c:pt>
                <c:pt idx="29468" formatCode="General">
                  <c:v>2.77023764218393E-2</c:v>
                </c:pt>
                <c:pt idx="29469" formatCode="General">
                  <c:v>2.8564416936059302E-2</c:v>
                </c:pt>
                <c:pt idx="29470" formatCode="General">
                  <c:v>2.8973416624005301E-2</c:v>
                </c:pt>
                <c:pt idx="29471" formatCode="General">
                  <c:v>2.9262424001652999E-2</c:v>
                </c:pt>
                <c:pt idx="29472" formatCode="General">
                  <c:v>2.9545247581421599E-2</c:v>
                </c:pt>
                <c:pt idx="29473" formatCode="General">
                  <c:v>2.9935021709418301E-2</c:v>
                </c:pt>
                <c:pt idx="29474" formatCode="General">
                  <c:v>3.04557808881145E-2</c:v>
                </c:pt>
                <c:pt idx="29475" formatCode="General">
                  <c:v>3.11244108248242E-2</c:v>
                </c:pt>
                <c:pt idx="29476" formatCode="General">
                  <c:v>3.2003856200083503E-2</c:v>
                </c:pt>
                <c:pt idx="29477" formatCode="General">
                  <c:v>3.3096738047050302E-2</c:v>
                </c:pt>
                <c:pt idx="29478" formatCode="General">
                  <c:v>3.4407402680603903E-2</c:v>
                </c:pt>
                <c:pt idx="29479" formatCode="General">
                  <c:v>3.6039980629593099E-2</c:v>
                </c:pt>
                <c:pt idx="29480" formatCode="General">
                  <c:v>3.7954873838044703E-2</c:v>
                </c:pt>
                <c:pt idx="29481" formatCode="General">
                  <c:v>3.9919788084928597E-2</c:v>
                </c:pt>
                <c:pt idx="29482" formatCode="General">
                  <c:v>4.1798632233510997E-2</c:v>
                </c:pt>
                <c:pt idx="29483" formatCode="General">
                  <c:v>4.3668877421590403E-2</c:v>
                </c:pt>
                <c:pt idx="29484" formatCode="General">
                  <c:v>4.5600900307555502E-2</c:v>
                </c:pt>
                <c:pt idx="29485" formatCode="General">
                  <c:v>4.7536382475142698E-2</c:v>
                </c:pt>
                <c:pt idx="29486" formatCode="General">
                  <c:v>4.9062104244414498E-2</c:v>
                </c:pt>
                <c:pt idx="29487" formatCode="General">
                  <c:v>5.0044644415176698E-2</c:v>
                </c:pt>
                <c:pt idx="29488" formatCode="General">
                  <c:v>5.0847268197314097E-2</c:v>
                </c:pt>
                <c:pt idx="29489" formatCode="General">
                  <c:v>5.1824918592076601E-2</c:v>
                </c:pt>
                <c:pt idx="29490" formatCode="General">
                  <c:v>5.2496403854789798E-2</c:v>
                </c:pt>
                <c:pt idx="29491" formatCode="General">
                  <c:v>5.2549048496760099E-2</c:v>
                </c:pt>
                <c:pt idx="29492" formatCode="General">
                  <c:v>5.2396099721441103E-2</c:v>
                </c:pt>
                <c:pt idx="29493" formatCode="General">
                  <c:v>5.2114285620822799E-2</c:v>
                </c:pt>
                <c:pt idx="29494" formatCode="General">
                  <c:v>5.17358364368306E-2</c:v>
                </c:pt>
                <c:pt idx="29495" formatCode="General">
                  <c:v>5.1215146736133803E-2</c:v>
                </c:pt>
                <c:pt idx="29496" formatCode="General">
                  <c:v>5.0588766772115303E-2</c:v>
                </c:pt>
                <c:pt idx="29497" formatCode="General">
                  <c:v>4.9909228817385999E-2</c:v>
                </c:pt>
                <c:pt idx="29498" formatCode="General">
                  <c:v>4.9290468029719398E-2</c:v>
                </c:pt>
                <c:pt idx="29499" formatCode="General">
                  <c:v>4.8818942136949303E-2</c:v>
                </c:pt>
                <c:pt idx="29500" formatCode="General">
                  <c:v>4.8499799512374098E-2</c:v>
                </c:pt>
                <c:pt idx="29501" formatCode="General">
                  <c:v>4.8216722906004601E-2</c:v>
                </c:pt>
                <c:pt idx="29502" formatCode="General">
                  <c:v>4.76301694231046E-2</c:v>
                </c:pt>
                <c:pt idx="29503" formatCode="General">
                  <c:v>4.6880668654226701E-2</c:v>
                </c:pt>
                <c:pt idx="29504" formatCode="General">
                  <c:v>4.63312165243785E-2</c:v>
                </c:pt>
                <c:pt idx="29505" formatCode="General">
                  <c:v>4.5966781067546897E-2</c:v>
                </c:pt>
                <c:pt idx="29506" formatCode="General">
                  <c:v>4.5770415404522397E-2</c:v>
                </c:pt>
                <c:pt idx="29507" formatCode="General">
                  <c:v>4.5700914490639899E-2</c:v>
                </c:pt>
                <c:pt idx="29508" formatCode="General">
                  <c:v>4.57543387529534E-2</c:v>
                </c:pt>
                <c:pt idx="29509" formatCode="General">
                  <c:v>4.6001831567522897E-2</c:v>
                </c:pt>
                <c:pt idx="29510" formatCode="General">
                  <c:v>4.6405975982743E-2</c:v>
                </c:pt>
                <c:pt idx="29511" formatCode="General">
                  <c:v>4.6878070483647401E-2</c:v>
                </c:pt>
                <c:pt idx="29512" formatCode="General">
                  <c:v>4.7382337490510899E-2</c:v>
                </c:pt>
                <c:pt idx="29513" formatCode="General">
                  <c:v>4.79794969236454E-2</c:v>
                </c:pt>
                <c:pt idx="29514" formatCode="General">
                  <c:v>4.8700747591320599E-2</c:v>
                </c:pt>
                <c:pt idx="29515" formatCode="General">
                  <c:v>4.9442557513662597E-2</c:v>
                </c:pt>
                <c:pt idx="29516" formatCode="General">
                  <c:v>5.0114177781616698E-2</c:v>
                </c:pt>
                <c:pt idx="29517" formatCode="General">
                  <c:v>5.0643712968735703E-2</c:v>
                </c:pt>
                <c:pt idx="29518" formatCode="General">
                  <c:v>5.1003735545087497E-2</c:v>
                </c:pt>
                <c:pt idx="29519" formatCode="General">
                  <c:v>5.12481885498592E-2</c:v>
                </c:pt>
                <c:pt idx="29520" formatCode="General">
                  <c:v>5.1450203539763803E-2</c:v>
                </c:pt>
                <c:pt idx="29521" formatCode="General">
                  <c:v>5.1462688928615101E-2</c:v>
                </c:pt>
                <c:pt idx="29522" formatCode="General">
                  <c:v>5.0906644457454298E-2</c:v>
                </c:pt>
                <c:pt idx="29523" formatCode="General">
                  <c:v>4.9919600819939798E-2</c:v>
                </c:pt>
                <c:pt idx="29524" formatCode="General">
                  <c:v>4.8843624064602499E-2</c:v>
                </c:pt>
                <c:pt idx="29525" formatCode="General">
                  <c:v>4.7707419856415301E-2</c:v>
                </c:pt>
                <c:pt idx="29526" formatCode="General">
                  <c:v>4.6561147264219699E-2</c:v>
                </c:pt>
                <c:pt idx="29527" formatCode="General">
                  <c:v>4.5459569069851498E-2</c:v>
                </c:pt>
                <c:pt idx="29528" formatCode="General">
                  <c:v>4.44519900392975E-2</c:v>
                </c:pt>
                <c:pt idx="29529" formatCode="General">
                  <c:v>4.3509740696812099E-2</c:v>
                </c:pt>
                <c:pt idx="29530" formatCode="General">
                  <c:v>4.26326998764796E-2</c:v>
                </c:pt>
                <c:pt idx="29531" formatCode="General">
                  <c:v>4.1915032169641597E-2</c:v>
                </c:pt>
                <c:pt idx="29532" formatCode="General">
                  <c:v>4.14119809654976E-2</c:v>
                </c:pt>
                <c:pt idx="29533" formatCode="General">
                  <c:v>4.11215710733304E-2</c:v>
                </c:pt>
                <c:pt idx="29534" formatCode="General">
                  <c:v>4.1083105840291602E-2</c:v>
                </c:pt>
                <c:pt idx="29535" formatCode="General">
                  <c:v>4.1373722324381003E-2</c:v>
                </c:pt>
                <c:pt idx="29536" formatCode="General">
                  <c:v>4.1945770050816102E-2</c:v>
                </c:pt>
                <c:pt idx="29537" formatCode="General">
                  <c:v>4.2667182784910503E-2</c:v>
                </c:pt>
                <c:pt idx="29538" formatCode="General">
                  <c:v>4.34391365217403E-2</c:v>
                </c:pt>
                <c:pt idx="29539" formatCode="General">
                  <c:v>4.4286622513775499E-2</c:v>
                </c:pt>
                <c:pt idx="29540" formatCode="General">
                  <c:v>4.5019952612420498E-2</c:v>
                </c:pt>
                <c:pt idx="29541" formatCode="General">
                  <c:v>4.52931937199973E-2</c:v>
                </c:pt>
                <c:pt idx="29542" formatCode="General">
                  <c:v>4.5433579043395601E-2</c:v>
                </c:pt>
                <c:pt idx="29543" formatCode="General">
                  <c:v>4.5809000868436103E-2</c:v>
                </c:pt>
                <c:pt idx="29544" formatCode="General">
                  <c:v>4.6382874505718603E-2</c:v>
                </c:pt>
                <c:pt idx="29545" formatCode="General">
                  <c:v>4.7107491233697597E-2</c:v>
                </c:pt>
                <c:pt idx="29546" formatCode="General">
                  <c:v>4.7771767689962698E-2</c:v>
                </c:pt>
                <c:pt idx="29547" formatCode="General">
                  <c:v>4.8237575062292301E-2</c:v>
                </c:pt>
                <c:pt idx="29548" formatCode="General">
                  <c:v>4.8531319594841603E-2</c:v>
                </c:pt>
                <c:pt idx="29549" formatCode="General">
                  <c:v>4.8618359249046499E-2</c:v>
                </c:pt>
                <c:pt idx="29550" formatCode="General">
                  <c:v>4.8481743633289602E-2</c:v>
                </c:pt>
                <c:pt idx="29551" formatCode="General">
                  <c:v>4.8176799559440799E-2</c:v>
                </c:pt>
                <c:pt idx="29552" formatCode="General">
                  <c:v>4.7659399487652701E-2</c:v>
                </c:pt>
                <c:pt idx="29553" formatCode="General">
                  <c:v>4.6865046388523998E-2</c:v>
                </c:pt>
                <c:pt idx="29554" formatCode="General">
                  <c:v>4.5764494295213003E-2</c:v>
                </c:pt>
                <c:pt idx="29555" formatCode="General">
                  <c:v>4.4301472839425801E-2</c:v>
                </c:pt>
                <c:pt idx="29556" formatCode="General">
                  <c:v>4.24978500018083E-2</c:v>
                </c:pt>
                <c:pt idx="29557" formatCode="General">
                  <c:v>4.0493191155106301E-2</c:v>
                </c:pt>
                <c:pt idx="29558" formatCode="General">
                  <c:v>3.8421559946571697E-2</c:v>
                </c:pt>
                <c:pt idx="29559" formatCode="General">
                  <c:v>3.6368488649159099E-2</c:v>
                </c:pt>
                <c:pt idx="29560" formatCode="General">
                  <c:v>3.4463428215918399E-2</c:v>
                </c:pt>
                <c:pt idx="29561" formatCode="General">
                  <c:v>3.2617136666677399E-2</c:v>
                </c:pt>
                <c:pt idx="29562" formatCode="General">
                  <c:v>3.0557688337137699E-2</c:v>
                </c:pt>
                <c:pt idx="29563" formatCode="General">
                  <c:v>2.8714403507374201E-2</c:v>
                </c:pt>
                <c:pt idx="29564" formatCode="General">
                  <c:v>2.7668970035654199E-2</c:v>
                </c:pt>
                <c:pt idx="29565" formatCode="General">
                  <c:v>2.6980298840340901E-2</c:v>
                </c:pt>
                <c:pt idx="29566" formatCode="General">
                  <c:v>2.6101336431966E-2</c:v>
                </c:pt>
                <c:pt idx="29567" formatCode="General">
                  <c:v>2.5251577784276499E-2</c:v>
                </c:pt>
                <c:pt idx="29568" formatCode="General">
                  <c:v>2.4695122065226199E-2</c:v>
                </c:pt>
                <c:pt idx="29569" formatCode="General">
                  <c:v>2.4418556595600199E-2</c:v>
                </c:pt>
                <c:pt idx="29570" formatCode="General">
                  <c:v>2.4423002251751699E-2</c:v>
                </c:pt>
                <c:pt idx="29571" formatCode="General">
                  <c:v>2.46825060794926E-2</c:v>
                </c:pt>
                <c:pt idx="29572" formatCode="General">
                  <c:v>2.51146029273101E-2</c:v>
                </c:pt>
                <c:pt idx="29573" formatCode="General">
                  <c:v>2.5667642614495102E-2</c:v>
                </c:pt>
                <c:pt idx="29574" formatCode="General">
                  <c:v>2.6319445366649999E-2</c:v>
                </c:pt>
                <c:pt idx="29575" formatCode="General">
                  <c:v>2.6982897759092999E-2</c:v>
                </c:pt>
                <c:pt idx="29576" formatCode="General">
                  <c:v>2.75941431936827E-2</c:v>
                </c:pt>
                <c:pt idx="29577" formatCode="General">
                  <c:v>2.8208438827571E-2</c:v>
                </c:pt>
                <c:pt idx="29578" formatCode="General">
                  <c:v>2.8856575978875199E-2</c:v>
                </c:pt>
                <c:pt idx="29579" formatCode="General">
                  <c:v>2.9502638109963002E-2</c:v>
                </c:pt>
                <c:pt idx="29580" formatCode="General">
                  <c:v>3.0128048579952101E-2</c:v>
                </c:pt>
                <c:pt idx="29581" formatCode="General">
                  <c:v>3.0476503697784599E-2</c:v>
                </c:pt>
                <c:pt idx="29582" formatCode="General">
                  <c:v>3.02133505432856E-2</c:v>
                </c:pt>
                <c:pt idx="29583" formatCode="General">
                  <c:v>2.95886037697147E-2</c:v>
                </c:pt>
                <c:pt idx="29584" formatCode="General">
                  <c:v>2.8929967293911001E-2</c:v>
                </c:pt>
                <c:pt idx="29585" formatCode="General">
                  <c:v>2.82370683330374E-2</c:v>
                </c:pt>
                <c:pt idx="29586" formatCode="General">
                  <c:v>2.7530380687838699E-2</c:v>
                </c:pt>
                <c:pt idx="29587" formatCode="General">
                  <c:v>2.6826094073304701E-2</c:v>
                </c:pt>
                <c:pt idx="29588" formatCode="General">
                  <c:v>2.6109615662779601E-2</c:v>
                </c:pt>
                <c:pt idx="29589" formatCode="General">
                  <c:v>2.5394335557051801E-2</c:v>
                </c:pt>
                <c:pt idx="29590" formatCode="General">
                  <c:v>2.4737028132237101E-2</c:v>
                </c:pt>
                <c:pt idx="29591" formatCode="General">
                  <c:v>2.4191422511726301E-2</c:v>
                </c:pt>
                <c:pt idx="29592" formatCode="General">
                  <c:v>2.3794629486011101E-2</c:v>
                </c:pt>
                <c:pt idx="29593" formatCode="General">
                  <c:v>2.3551192799698001E-2</c:v>
                </c:pt>
                <c:pt idx="29594" formatCode="General">
                  <c:v>2.34767903577131E-2</c:v>
                </c:pt>
                <c:pt idx="29595" formatCode="General">
                  <c:v>2.3588909892269999E-2</c:v>
                </c:pt>
                <c:pt idx="29596" formatCode="General">
                  <c:v>2.3874816553424699E-2</c:v>
                </c:pt>
                <c:pt idx="29597" formatCode="General">
                  <c:v>2.43036373288367E-2</c:v>
                </c:pt>
                <c:pt idx="29598" formatCode="General">
                  <c:v>2.4810075500005298E-2</c:v>
                </c:pt>
                <c:pt idx="29599" formatCode="General">
                  <c:v>2.5344687487401499E-2</c:v>
                </c:pt>
                <c:pt idx="29600" formatCode="General">
                  <c:v>2.5840049425796E-2</c:v>
                </c:pt>
                <c:pt idx="29601" formatCode="General">
                  <c:v>2.6158075831359599E-2</c:v>
                </c:pt>
                <c:pt idx="29602" formatCode="General">
                  <c:v>2.6262745984313E-2</c:v>
                </c:pt>
                <c:pt idx="29603" formatCode="General">
                  <c:v>2.6226930682224401E-2</c:v>
                </c:pt>
                <c:pt idx="29604" formatCode="General">
                  <c:v>2.6053257890192201E-2</c:v>
                </c:pt>
                <c:pt idx="29605" formatCode="General">
                  <c:v>2.5708579390089699E-2</c:v>
                </c:pt>
                <c:pt idx="29606" formatCode="General">
                  <c:v>2.5155814991152901E-2</c:v>
                </c:pt>
                <c:pt idx="29607" formatCode="General">
                  <c:v>2.44069682494285E-2</c:v>
                </c:pt>
                <c:pt idx="29608" formatCode="General">
                  <c:v>2.33826295262296E-2</c:v>
                </c:pt>
                <c:pt idx="29609" formatCode="General">
                  <c:v>2.18367756156281E-2</c:v>
                </c:pt>
                <c:pt idx="29610" formatCode="General">
                  <c:v>1.9950938694718801E-2</c:v>
                </c:pt>
                <c:pt idx="29611" formatCode="General">
                  <c:v>1.8033913768604099E-2</c:v>
                </c:pt>
                <c:pt idx="29612" formatCode="General">
                  <c:v>1.6187391580025801E-2</c:v>
                </c:pt>
                <c:pt idx="29613" formatCode="General">
                  <c:v>1.45453897922977E-2</c:v>
                </c:pt>
                <c:pt idx="29614" formatCode="General">
                  <c:v>1.3256821379685599E-2</c:v>
                </c:pt>
                <c:pt idx="29615" formatCode="General">
                  <c:v>1.24503436905379E-2</c:v>
                </c:pt>
                <c:pt idx="29616" formatCode="General">
                  <c:v>1.20481148426169E-2</c:v>
                </c:pt>
                <c:pt idx="29617" formatCode="General">
                  <c:v>1.19240989842322E-2</c:v>
                </c:pt>
                <c:pt idx="29618" formatCode="General">
                  <c:v>1.19675951276332E-2</c:v>
                </c:pt>
                <c:pt idx="29619" formatCode="General">
                  <c:v>1.20656571309151E-2</c:v>
                </c:pt>
                <c:pt idx="29620" formatCode="General">
                  <c:v>1.2234465931771001E-2</c:v>
                </c:pt>
                <c:pt idx="29621" formatCode="General">
                  <c:v>1.2526395600059199E-2</c:v>
                </c:pt>
                <c:pt idx="29622" formatCode="General">
                  <c:v>1.2926329968504E-2</c:v>
                </c:pt>
                <c:pt idx="29623" formatCode="General">
                  <c:v>1.33459472614058E-2</c:v>
                </c:pt>
                <c:pt idx="29624" formatCode="General">
                  <c:v>1.3644028888402601E-2</c:v>
                </c:pt>
                <c:pt idx="29625" formatCode="General">
                  <c:v>1.37467187136834E-2</c:v>
                </c:pt>
                <c:pt idx="29626" formatCode="General">
                  <c:v>1.36903273713975E-2</c:v>
                </c:pt>
                <c:pt idx="29627" formatCode="General">
                  <c:v>1.34846275267466E-2</c:v>
                </c:pt>
                <c:pt idx="29628" formatCode="General">
                  <c:v>1.3134322620285899E-2</c:v>
                </c:pt>
                <c:pt idx="29629" formatCode="General">
                  <c:v>1.26611181572191E-2</c:v>
                </c:pt>
                <c:pt idx="29630" formatCode="General">
                  <c:v>1.2042521125866099E-2</c:v>
                </c:pt>
                <c:pt idx="29631" formatCode="General">
                  <c:v>1.13002029496057E-2</c:v>
                </c:pt>
                <c:pt idx="29632" formatCode="General">
                  <c:v>1.04692486992985E-2</c:v>
                </c:pt>
                <c:pt idx="29633" formatCode="General">
                  <c:v>9.5526127046057108E-3</c:v>
                </c:pt>
                <c:pt idx="29634" formatCode="General">
                  <c:v>8.6708366463879808E-3</c:v>
                </c:pt>
                <c:pt idx="29635" formatCode="General">
                  <c:v>7.97461130828204E-3</c:v>
                </c:pt>
                <c:pt idx="29636" formatCode="General">
                  <c:v>7.3610184469750503E-3</c:v>
                </c:pt>
                <c:pt idx="29637" formatCode="General">
                  <c:v>6.7114635894792796E-3</c:v>
                </c:pt>
                <c:pt idx="29638" formatCode="General">
                  <c:v>5.9728974096420204E-3</c:v>
                </c:pt>
                <c:pt idx="29639" formatCode="General">
                  <c:v>4.8053481289533403E-3</c:v>
                </c:pt>
                <c:pt idx="29640" formatCode="General">
                  <c:v>3.2456894471930599E-3</c:v>
                </c:pt>
                <c:pt idx="29641" formatCode="General">
                  <c:v>1.61844484308352E-3</c:v>
                </c:pt>
                <c:pt idx="29642">
                  <c:v>-7.1733556087385299E-5</c:v>
                </c:pt>
                <c:pt idx="29643" formatCode="General">
                  <c:v>-1.8081162119092499E-3</c:v>
                </c:pt>
                <c:pt idx="29644" formatCode="General">
                  <c:v>-3.5286515179781298E-3</c:v>
                </c:pt>
                <c:pt idx="29645" formatCode="General">
                  <c:v>-5.2140773663153202E-3</c:v>
                </c:pt>
                <c:pt idx="29646" formatCode="General">
                  <c:v>-6.8800537464284396E-3</c:v>
                </c:pt>
                <c:pt idx="29647" formatCode="General">
                  <c:v>-8.3913795023708593E-3</c:v>
                </c:pt>
                <c:pt idx="29648" formatCode="General">
                  <c:v>-9.6212994616941706E-3</c:v>
                </c:pt>
                <c:pt idx="29649" formatCode="General">
                  <c:v>-1.06507620805542E-2</c:v>
                </c:pt>
                <c:pt idx="29650" formatCode="General">
                  <c:v>-1.1520812762648699E-2</c:v>
                </c:pt>
                <c:pt idx="29651" formatCode="General">
                  <c:v>-1.21052815900834E-2</c:v>
                </c:pt>
                <c:pt idx="29652" formatCode="General">
                  <c:v>-1.23462333731418E-2</c:v>
                </c:pt>
                <c:pt idx="29653" formatCode="General">
                  <c:v>-1.2428991128658E-2</c:v>
                </c:pt>
                <c:pt idx="29654" formatCode="General">
                  <c:v>-1.25166455124134E-2</c:v>
                </c:pt>
                <c:pt idx="29655" formatCode="General">
                  <c:v>-1.2668754165410301E-2</c:v>
                </c:pt>
                <c:pt idx="29656" formatCode="General">
                  <c:v>-1.29912117456035E-2</c:v>
                </c:pt>
                <c:pt idx="29657" formatCode="General">
                  <c:v>-1.3546043568289199E-2</c:v>
                </c:pt>
                <c:pt idx="29658" formatCode="General">
                  <c:v>-1.4318993838815099E-2</c:v>
                </c:pt>
                <c:pt idx="29659" formatCode="General">
                  <c:v>-1.52560799464948E-2</c:v>
                </c:pt>
                <c:pt idx="29660" formatCode="General">
                  <c:v>-1.6350526896864798E-2</c:v>
                </c:pt>
                <c:pt idx="29661" formatCode="General">
                  <c:v>-1.7586956279356199E-2</c:v>
                </c:pt>
                <c:pt idx="29662" formatCode="General">
                  <c:v>-1.9010192474225002E-2</c:v>
                </c:pt>
                <c:pt idx="29663" formatCode="General">
                  <c:v>-2.1024951716443401E-2</c:v>
                </c:pt>
                <c:pt idx="29664" formatCode="General">
                  <c:v>-2.35558647605341E-2</c:v>
                </c:pt>
                <c:pt idx="29665" formatCode="General">
                  <c:v>-2.6072890013712002E-2</c:v>
                </c:pt>
                <c:pt idx="29666" formatCode="General">
                  <c:v>-2.84436545601514E-2</c:v>
                </c:pt>
                <c:pt idx="29667" formatCode="General">
                  <c:v>-3.0626677949051301E-2</c:v>
                </c:pt>
                <c:pt idx="29668" formatCode="General">
                  <c:v>-3.2576464053215501E-2</c:v>
                </c:pt>
                <c:pt idx="29669" formatCode="General">
                  <c:v>-3.42890077958585E-2</c:v>
                </c:pt>
                <c:pt idx="29670" formatCode="General">
                  <c:v>-3.5770579242543399E-2</c:v>
                </c:pt>
                <c:pt idx="29671" formatCode="General">
                  <c:v>-3.7001392635769501E-2</c:v>
                </c:pt>
                <c:pt idx="29672" formatCode="General">
                  <c:v>-3.8139326553547001E-2</c:v>
                </c:pt>
                <c:pt idx="29673" formatCode="General">
                  <c:v>-3.9265542534312699E-2</c:v>
                </c:pt>
                <c:pt idx="29674" formatCode="General">
                  <c:v>-4.0316970269695301E-2</c:v>
                </c:pt>
                <c:pt idx="29675" formatCode="General">
                  <c:v>-4.13340179201485E-2</c:v>
                </c:pt>
                <c:pt idx="29676" formatCode="General">
                  <c:v>-4.2369448084774997E-2</c:v>
                </c:pt>
                <c:pt idx="29677" formatCode="General">
                  <c:v>-4.3466388034168003E-2</c:v>
                </c:pt>
                <c:pt idx="29678" formatCode="General">
                  <c:v>-4.45713584032972E-2</c:v>
                </c:pt>
                <c:pt idx="29679" formatCode="General">
                  <c:v>-4.5585584235274999E-2</c:v>
                </c:pt>
                <c:pt idx="29680" formatCode="General">
                  <c:v>-4.6442053947491402E-2</c:v>
                </c:pt>
                <c:pt idx="29681" formatCode="General">
                  <c:v>-4.7170416002797998E-2</c:v>
                </c:pt>
                <c:pt idx="29682" formatCode="General">
                  <c:v>-4.7831038454066402E-2</c:v>
                </c:pt>
                <c:pt idx="29683" formatCode="General">
                  <c:v>-4.8314775487347097E-2</c:v>
                </c:pt>
                <c:pt idx="29684" formatCode="General">
                  <c:v>-4.85697664752213E-2</c:v>
                </c:pt>
                <c:pt idx="29685" formatCode="General">
                  <c:v>-4.8759673267333499E-2</c:v>
                </c:pt>
                <c:pt idx="29686" formatCode="General">
                  <c:v>-4.8996976818913802E-2</c:v>
                </c:pt>
                <c:pt idx="29687" formatCode="General">
                  <c:v>-4.9406354106914199E-2</c:v>
                </c:pt>
                <c:pt idx="29688" formatCode="General">
                  <c:v>-5.0044717024411003E-2</c:v>
                </c:pt>
                <c:pt idx="29689" formatCode="General">
                  <c:v>-5.1137490408591502E-2</c:v>
                </c:pt>
                <c:pt idx="29690" formatCode="General">
                  <c:v>-5.2690804567226399E-2</c:v>
                </c:pt>
                <c:pt idx="29691" formatCode="General">
                  <c:v>-5.4292629958883398E-2</c:v>
                </c:pt>
                <c:pt idx="29692" formatCode="General">
                  <c:v>-5.5850979396141302E-2</c:v>
                </c:pt>
                <c:pt idx="29693" formatCode="General">
                  <c:v>-5.7321552174447198E-2</c:v>
                </c:pt>
                <c:pt idx="29694" formatCode="General">
                  <c:v>-5.8669759160223198E-2</c:v>
                </c:pt>
                <c:pt idx="29695" formatCode="General">
                  <c:v>-5.9925375089983898E-2</c:v>
                </c:pt>
                <c:pt idx="29696" formatCode="General">
                  <c:v>-6.10723880965372E-2</c:v>
                </c:pt>
                <c:pt idx="29697" formatCode="General">
                  <c:v>-6.2061932147258997E-2</c:v>
                </c:pt>
                <c:pt idx="29698" formatCode="General">
                  <c:v>-6.2854103790949994E-2</c:v>
                </c:pt>
                <c:pt idx="29699" formatCode="General">
                  <c:v>-6.3517660552278907E-2</c:v>
                </c:pt>
                <c:pt idx="29700" formatCode="General">
                  <c:v>-6.4284668388659302E-2</c:v>
                </c:pt>
                <c:pt idx="29701" formatCode="General">
                  <c:v>-6.5257166633371902E-2</c:v>
                </c:pt>
                <c:pt idx="29702" formatCode="General">
                  <c:v>-6.6394256787072697E-2</c:v>
                </c:pt>
                <c:pt idx="29703" formatCode="General">
                  <c:v>-6.7688571431255007E-2</c:v>
                </c:pt>
                <c:pt idx="29704" formatCode="General">
                  <c:v>-6.9129206325472106E-2</c:v>
                </c:pt>
                <c:pt idx="29705" formatCode="General">
                  <c:v>-7.0660311703929099E-2</c:v>
                </c:pt>
                <c:pt idx="29706" formatCode="General">
                  <c:v>-7.2128410463723702E-2</c:v>
                </c:pt>
                <c:pt idx="29707" formatCode="General">
                  <c:v>-7.3422761334522996E-2</c:v>
                </c:pt>
                <c:pt idx="29708" formatCode="General">
                  <c:v>-7.4476353176568602E-2</c:v>
                </c:pt>
                <c:pt idx="29709" formatCode="General">
                  <c:v>-7.5273568488566603E-2</c:v>
                </c:pt>
                <c:pt idx="29710" formatCode="General">
                  <c:v>-7.6290124457529807E-2</c:v>
                </c:pt>
                <c:pt idx="29711" formatCode="General">
                  <c:v>-7.7607432987435596E-2</c:v>
                </c:pt>
                <c:pt idx="29712" formatCode="General">
                  <c:v>-7.8770646261042507E-2</c:v>
                </c:pt>
                <c:pt idx="29713" formatCode="General">
                  <c:v>-7.9644132990725799E-2</c:v>
                </c:pt>
                <c:pt idx="29714" formatCode="General">
                  <c:v>-8.0269051672474806E-2</c:v>
                </c:pt>
                <c:pt idx="29715" formatCode="General">
                  <c:v>-8.0738266768411698E-2</c:v>
                </c:pt>
                <c:pt idx="29716" formatCode="General">
                  <c:v>-8.1046686675164598E-2</c:v>
                </c:pt>
                <c:pt idx="29717" formatCode="General">
                  <c:v>-8.1265998232298103E-2</c:v>
                </c:pt>
                <c:pt idx="29718" formatCode="General">
                  <c:v>-8.1451801785502501E-2</c:v>
                </c:pt>
                <c:pt idx="29719" formatCode="General">
                  <c:v>-8.1596633299899204E-2</c:v>
                </c:pt>
                <c:pt idx="29720" formatCode="General">
                  <c:v>-8.1711623333326697E-2</c:v>
                </c:pt>
                <c:pt idx="29721" formatCode="General">
                  <c:v>-8.1789132374941204E-2</c:v>
                </c:pt>
                <c:pt idx="29722" formatCode="General">
                  <c:v>-8.1931725217737103E-2</c:v>
                </c:pt>
                <c:pt idx="29723" formatCode="General">
                  <c:v>-8.2187440824050398E-2</c:v>
                </c:pt>
                <c:pt idx="29724" formatCode="General">
                  <c:v>-8.2471507628059895E-2</c:v>
                </c:pt>
                <c:pt idx="29725" formatCode="General">
                  <c:v>-8.2740291004224295E-2</c:v>
                </c:pt>
                <c:pt idx="29726" formatCode="General">
                  <c:v>-8.32946368257141E-2</c:v>
                </c:pt>
                <c:pt idx="29727" formatCode="General">
                  <c:v>-8.4243592117931795E-2</c:v>
                </c:pt>
                <c:pt idx="29728" formatCode="General">
                  <c:v>-8.5312345205753204E-2</c:v>
                </c:pt>
                <c:pt idx="29729" formatCode="General">
                  <c:v>-8.6405598197484695E-2</c:v>
                </c:pt>
                <c:pt idx="29730" formatCode="General">
                  <c:v>-8.7439080630786495E-2</c:v>
                </c:pt>
                <c:pt idx="29731" formatCode="General">
                  <c:v>-8.8252991721520499E-2</c:v>
                </c:pt>
                <c:pt idx="29732" formatCode="General">
                  <c:v>-8.8840553693117497E-2</c:v>
                </c:pt>
                <c:pt idx="29733" formatCode="General">
                  <c:v>-8.9311599983674494E-2</c:v>
                </c:pt>
                <c:pt idx="29734" formatCode="General">
                  <c:v>-8.9735373065839494E-2</c:v>
                </c:pt>
                <c:pt idx="29735" formatCode="General">
                  <c:v>-9.0139364790363094E-2</c:v>
                </c:pt>
                <c:pt idx="29736" formatCode="General">
                  <c:v>-9.0421939445865407E-2</c:v>
                </c:pt>
                <c:pt idx="29737" formatCode="General">
                  <c:v>-9.0448890556518197E-2</c:v>
                </c:pt>
                <c:pt idx="29738" formatCode="General">
                  <c:v>-9.0203851995234299E-2</c:v>
                </c:pt>
                <c:pt idx="29739" formatCode="General">
                  <c:v>-8.9688152919764702E-2</c:v>
                </c:pt>
                <c:pt idx="29740" formatCode="General">
                  <c:v>-8.8888447056387404E-2</c:v>
                </c:pt>
                <c:pt idx="29741" formatCode="General">
                  <c:v>-8.7861516032456094E-2</c:v>
                </c:pt>
                <c:pt idx="29742" formatCode="General">
                  <c:v>-8.6725706306456998E-2</c:v>
                </c:pt>
                <c:pt idx="29743" formatCode="General">
                  <c:v>-8.5719133955422203E-2</c:v>
                </c:pt>
                <c:pt idx="29744" formatCode="General">
                  <c:v>-8.5028197376569706E-2</c:v>
                </c:pt>
                <c:pt idx="29745" formatCode="General">
                  <c:v>-8.4935425965744604E-2</c:v>
                </c:pt>
                <c:pt idx="29746" formatCode="General">
                  <c:v>-8.5368223289557593E-2</c:v>
                </c:pt>
                <c:pt idx="29747" formatCode="General">
                  <c:v>-8.5870415859782306E-2</c:v>
                </c:pt>
                <c:pt idx="29748" formatCode="General">
                  <c:v>-8.6239459255434303E-2</c:v>
                </c:pt>
                <c:pt idx="29749" formatCode="General">
                  <c:v>-8.6386525807169198E-2</c:v>
                </c:pt>
                <c:pt idx="29750" formatCode="General">
                  <c:v>-8.6301953858850103E-2</c:v>
                </c:pt>
                <c:pt idx="29751" formatCode="General">
                  <c:v>-8.5984815407014401E-2</c:v>
                </c:pt>
                <c:pt idx="29752" formatCode="General">
                  <c:v>-8.5381415944765907E-2</c:v>
                </c:pt>
                <c:pt idx="29753" formatCode="General">
                  <c:v>-8.4417172336867005E-2</c:v>
                </c:pt>
                <c:pt idx="29754" formatCode="General">
                  <c:v>-8.3069903148785595E-2</c:v>
                </c:pt>
                <c:pt idx="29755" formatCode="General">
                  <c:v>-8.1434341447681302E-2</c:v>
                </c:pt>
                <c:pt idx="29756" formatCode="General">
                  <c:v>-7.9676353945934003E-2</c:v>
                </c:pt>
                <c:pt idx="29757" formatCode="General">
                  <c:v>-7.7911887645280203E-2</c:v>
                </c:pt>
                <c:pt idx="29758" formatCode="General">
                  <c:v>-7.62215898996675E-2</c:v>
                </c:pt>
                <c:pt idx="29759" formatCode="General">
                  <c:v>-7.4623744846854106E-2</c:v>
                </c:pt>
                <c:pt idx="29760" formatCode="General">
                  <c:v>-7.3027410269535895E-2</c:v>
                </c:pt>
                <c:pt idx="29761" formatCode="General">
                  <c:v>-7.1458552624342198E-2</c:v>
                </c:pt>
                <c:pt idx="29762" formatCode="General">
                  <c:v>-6.9960151725200301E-2</c:v>
                </c:pt>
                <c:pt idx="29763" formatCode="General">
                  <c:v>-6.8368072563114099E-2</c:v>
                </c:pt>
                <c:pt idx="29764" formatCode="General">
                  <c:v>-6.6571685724652704E-2</c:v>
                </c:pt>
                <c:pt idx="29765" formatCode="General">
                  <c:v>-6.4629572169907001E-2</c:v>
                </c:pt>
                <c:pt idx="29766" formatCode="General">
                  <c:v>-6.2686464694078695E-2</c:v>
                </c:pt>
                <c:pt idx="29767" formatCode="General">
                  <c:v>-6.1091194380127903E-2</c:v>
                </c:pt>
                <c:pt idx="29768" formatCode="General">
                  <c:v>-5.9815976935904902E-2</c:v>
                </c:pt>
                <c:pt idx="29769" formatCode="General">
                  <c:v>-5.8596533122020698E-2</c:v>
                </c:pt>
                <c:pt idx="29770" formatCode="General">
                  <c:v>-5.7371835830051801E-2</c:v>
                </c:pt>
                <c:pt idx="29771" formatCode="General">
                  <c:v>-5.6108085999459302E-2</c:v>
                </c:pt>
                <c:pt idx="29772" formatCode="General">
                  <c:v>-5.4879775196356201E-2</c:v>
                </c:pt>
                <c:pt idx="29773" formatCode="General">
                  <c:v>-5.3723394561344701E-2</c:v>
                </c:pt>
                <c:pt idx="29774" formatCode="General">
                  <c:v>-5.2750681051515799E-2</c:v>
                </c:pt>
                <c:pt idx="29775" formatCode="General">
                  <c:v>-5.2045874358887398E-2</c:v>
                </c:pt>
                <c:pt idx="29776" formatCode="General">
                  <c:v>-5.1477792405557797E-2</c:v>
                </c:pt>
                <c:pt idx="29777" formatCode="General">
                  <c:v>-5.0887055674728197E-2</c:v>
                </c:pt>
                <c:pt idx="29778" formatCode="General">
                  <c:v>-5.0169311161661699E-2</c:v>
                </c:pt>
                <c:pt idx="29779" formatCode="General">
                  <c:v>-4.9266903200513301E-2</c:v>
                </c:pt>
                <c:pt idx="29780" formatCode="General">
                  <c:v>-4.8198192660586697E-2</c:v>
                </c:pt>
                <c:pt idx="29781" formatCode="General">
                  <c:v>-4.7017435746918301E-2</c:v>
                </c:pt>
                <c:pt idx="29782" formatCode="General">
                  <c:v>-4.5705585181067397E-2</c:v>
                </c:pt>
                <c:pt idx="29783" formatCode="General">
                  <c:v>-4.4074118093242701E-2</c:v>
                </c:pt>
                <c:pt idx="29784" formatCode="General">
                  <c:v>-4.19715955962034E-2</c:v>
                </c:pt>
                <c:pt idx="29785" formatCode="General">
                  <c:v>-3.9383563596593299E-2</c:v>
                </c:pt>
                <c:pt idx="29786" formatCode="General">
                  <c:v>-3.6370500547274198E-2</c:v>
                </c:pt>
                <c:pt idx="29787" formatCode="General">
                  <c:v>-3.2984816430786101E-2</c:v>
                </c:pt>
                <c:pt idx="29788" formatCode="General">
                  <c:v>-2.92019681218273E-2</c:v>
                </c:pt>
                <c:pt idx="29789" formatCode="General">
                  <c:v>-2.5183683394982601E-2</c:v>
                </c:pt>
                <c:pt idx="29790" formatCode="General">
                  <c:v>-2.13548503100007E-2</c:v>
                </c:pt>
                <c:pt idx="29791" formatCode="General">
                  <c:v>-1.7700014419774299E-2</c:v>
                </c:pt>
                <c:pt idx="29792" formatCode="General">
                  <c:v>-1.39900872441245E-2</c:v>
                </c:pt>
                <c:pt idx="29793" formatCode="General">
                  <c:v>-1.02641213701663E-2</c:v>
                </c:pt>
                <c:pt idx="29794" formatCode="General">
                  <c:v>-6.50049127587469E-3</c:v>
                </c:pt>
                <c:pt idx="29795" formatCode="General">
                  <c:v>-2.6878631820273099E-3</c:v>
                </c:pt>
                <c:pt idx="29796" formatCode="General">
                  <c:v>1.0974886298510101E-3</c:v>
                </c:pt>
                <c:pt idx="29797" formatCode="General">
                  <c:v>4.7538446750970001E-3</c:v>
                </c:pt>
                <c:pt idx="29798" formatCode="General">
                  <c:v>8.1899919996116597E-3</c:v>
                </c:pt>
                <c:pt idx="29799" formatCode="General">
                  <c:v>1.13712716153423E-2</c:v>
                </c:pt>
                <c:pt idx="29800" formatCode="General">
                  <c:v>1.4328113188280599E-2</c:v>
                </c:pt>
                <c:pt idx="29801" formatCode="General">
                  <c:v>1.70769760004717E-2</c:v>
                </c:pt>
                <c:pt idx="29802" formatCode="General">
                  <c:v>1.9590522357295199E-2</c:v>
                </c:pt>
                <c:pt idx="29803" formatCode="General">
                  <c:v>2.1862994626768401E-2</c:v>
                </c:pt>
                <c:pt idx="29804" formatCode="General">
                  <c:v>2.3916316253969099E-2</c:v>
                </c:pt>
                <c:pt idx="29805" formatCode="General">
                  <c:v>2.5806878046652802E-2</c:v>
                </c:pt>
                <c:pt idx="29806" formatCode="General">
                  <c:v>2.7626007837703099E-2</c:v>
                </c:pt>
                <c:pt idx="29807" formatCode="General">
                  <c:v>2.93718295710159E-2</c:v>
                </c:pt>
                <c:pt idx="29808" formatCode="General">
                  <c:v>3.0991156118132801E-2</c:v>
                </c:pt>
                <c:pt idx="29809" formatCode="General">
                  <c:v>3.2504370413201901E-2</c:v>
                </c:pt>
                <c:pt idx="29810" formatCode="General">
                  <c:v>3.3996844661279002E-2</c:v>
                </c:pt>
                <c:pt idx="29811" formatCode="General">
                  <c:v>3.5546262814476003E-2</c:v>
                </c:pt>
                <c:pt idx="29812" formatCode="General">
                  <c:v>3.7184410198691301E-2</c:v>
                </c:pt>
                <c:pt idx="29813" formatCode="General">
                  <c:v>3.8750120094017799E-2</c:v>
                </c:pt>
                <c:pt idx="29814" formatCode="General">
                  <c:v>3.9985817534041401E-2</c:v>
                </c:pt>
                <c:pt idx="29815" formatCode="General">
                  <c:v>4.1067269032411903E-2</c:v>
                </c:pt>
                <c:pt idx="29816" formatCode="General">
                  <c:v>4.2220290083559403E-2</c:v>
                </c:pt>
                <c:pt idx="29817" formatCode="General">
                  <c:v>4.3542191713360497E-2</c:v>
                </c:pt>
                <c:pt idx="29818" formatCode="General">
                  <c:v>4.5330275822929797E-2</c:v>
                </c:pt>
                <c:pt idx="29819" formatCode="General">
                  <c:v>4.7812390128628E-2</c:v>
                </c:pt>
                <c:pt idx="29820" formatCode="General">
                  <c:v>5.0942376399230702E-2</c:v>
                </c:pt>
                <c:pt idx="29821" formatCode="General">
                  <c:v>5.4506676184454997E-2</c:v>
                </c:pt>
                <c:pt idx="29822" formatCode="General">
                  <c:v>5.8285321339157301E-2</c:v>
                </c:pt>
                <c:pt idx="29823" formatCode="General">
                  <c:v>6.2184018780568499E-2</c:v>
                </c:pt>
                <c:pt idx="29824" formatCode="General">
                  <c:v>6.6188286316539197E-2</c:v>
                </c:pt>
                <c:pt idx="29825" formatCode="General">
                  <c:v>7.0130190741100898E-2</c:v>
                </c:pt>
                <c:pt idx="29826" formatCode="General">
                  <c:v>7.3847957980826301E-2</c:v>
                </c:pt>
                <c:pt idx="29827" formatCode="General">
                  <c:v>7.7266229387578503E-2</c:v>
                </c:pt>
                <c:pt idx="29828" formatCode="General">
                  <c:v>8.0289688299206602E-2</c:v>
                </c:pt>
                <c:pt idx="29829" formatCode="General">
                  <c:v>8.2880917579658805E-2</c:v>
                </c:pt>
                <c:pt idx="29830" formatCode="General">
                  <c:v>8.5029002525935399E-2</c:v>
                </c:pt>
                <c:pt idx="29831" formatCode="General">
                  <c:v>8.67293140717494E-2</c:v>
                </c:pt>
                <c:pt idx="29832" formatCode="General">
                  <c:v>8.8024216036807296E-2</c:v>
                </c:pt>
                <c:pt idx="29833" formatCode="General">
                  <c:v>8.8975465923696498E-2</c:v>
                </c:pt>
                <c:pt idx="29834" formatCode="General">
                  <c:v>8.9726961588004195E-2</c:v>
                </c:pt>
                <c:pt idx="29835" formatCode="General">
                  <c:v>9.0414301373490102E-2</c:v>
                </c:pt>
                <c:pt idx="29836" formatCode="General">
                  <c:v>9.1164561090620197E-2</c:v>
                </c:pt>
                <c:pt idx="29837" formatCode="General">
                  <c:v>9.2104528257016496E-2</c:v>
                </c:pt>
                <c:pt idx="29838" formatCode="General">
                  <c:v>9.3058174786046499E-2</c:v>
                </c:pt>
                <c:pt idx="29839" formatCode="General">
                  <c:v>9.3704737259979104E-2</c:v>
                </c:pt>
                <c:pt idx="29840" formatCode="General">
                  <c:v>9.4096042228348595E-2</c:v>
                </c:pt>
                <c:pt idx="29841" formatCode="General">
                  <c:v>9.4459271112168702E-2</c:v>
                </c:pt>
                <c:pt idx="29842" formatCode="General">
                  <c:v>9.4865141681318293E-2</c:v>
                </c:pt>
                <c:pt idx="29843" formatCode="General">
                  <c:v>9.5311811683962896E-2</c:v>
                </c:pt>
                <c:pt idx="29844" formatCode="General">
                  <c:v>9.5898053410391398E-2</c:v>
                </c:pt>
                <c:pt idx="29845" formatCode="General">
                  <c:v>9.6680123202417104E-2</c:v>
                </c:pt>
                <c:pt idx="29846" formatCode="General">
                  <c:v>9.7573925766383393E-2</c:v>
                </c:pt>
                <c:pt idx="29847" formatCode="General">
                  <c:v>9.8582290265462599E-2</c:v>
                </c:pt>
                <c:pt idx="29848" formatCode="General">
                  <c:v>9.9690664696089004E-2</c:v>
                </c:pt>
                <c:pt idx="29849" formatCode="General">
                  <c:v>0.10095282177491099</c:v>
                </c:pt>
                <c:pt idx="29850" formatCode="General">
                  <c:v>0.102581868643265</c:v>
                </c:pt>
                <c:pt idx="29851" formatCode="General">
                  <c:v>0.10456790880295699</c:v>
                </c:pt>
                <c:pt idx="29852" formatCode="General">
                  <c:v>0.10663459309920301</c:v>
                </c:pt>
                <c:pt idx="29853" formatCode="General">
                  <c:v>0.108642729593669</c:v>
                </c:pt>
                <c:pt idx="29854" formatCode="General">
                  <c:v>0.110595108915772</c:v>
                </c:pt>
                <c:pt idx="29855" formatCode="General">
                  <c:v>0.112368740224632</c:v>
                </c:pt>
                <c:pt idx="29856" formatCode="General">
                  <c:v>0.113845293545398</c:v>
                </c:pt>
                <c:pt idx="29857" formatCode="General">
                  <c:v>0.11508461842552099</c:v>
                </c:pt>
                <c:pt idx="29858" formatCode="General">
                  <c:v>0.116201152409243</c:v>
                </c:pt>
                <c:pt idx="29859" formatCode="General">
                  <c:v>0.117316164658054</c:v>
                </c:pt>
                <c:pt idx="29860" formatCode="General">
                  <c:v>0.118557274430832</c:v>
                </c:pt>
                <c:pt idx="29861" formatCode="General">
                  <c:v>0.11976758075214999</c:v>
                </c:pt>
                <c:pt idx="29862" formatCode="General">
                  <c:v>0.12063136318180499</c:v>
                </c:pt>
                <c:pt idx="29863" formatCode="General">
                  <c:v>0.12119243758236201</c:v>
                </c:pt>
                <c:pt idx="29864" formatCode="General">
                  <c:v>0.121532133350872</c:v>
                </c:pt>
                <c:pt idx="29865" formatCode="General">
                  <c:v>0.121565551329919</c:v>
                </c:pt>
                <c:pt idx="29866" formatCode="General">
                  <c:v>0.121310426232206</c:v>
                </c:pt>
                <c:pt idx="29867" formatCode="General">
                  <c:v>0.12082619808935099</c:v>
                </c:pt>
                <c:pt idx="29868" formatCode="General">
                  <c:v>0.120196325660577</c:v>
                </c:pt>
                <c:pt idx="29869" formatCode="General">
                  <c:v>0.119547217663243</c:v>
                </c:pt>
                <c:pt idx="29870" formatCode="General">
                  <c:v>0.119058721311121</c:v>
                </c:pt>
                <c:pt idx="29871" formatCode="General">
                  <c:v>0.118966654845804</c:v>
                </c:pt>
                <c:pt idx="29872" formatCode="General">
                  <c:v>0.119372748644062</c:v>
                </c:pt>
                <c:pt idx="29873" formatCode="General">
                  <c:v>0.120118999273538</c:v>
                </c:pt>
                <c:pt idx="29874" formatCode="General">
                  <c:v>0.12103974785855701</c:v>
                </c:pt>
                <c:pt idx="29875" formatCode="General">
                  <c:v>0.12209743460766601</c:v>
                </c:pt>
                <c:pt idx="29876" formatCode="General">
                  <c:v>0.12327330210495401</c:v>
                </c:pt>
                <c:pt idx="29877" formatCode="General">
                  <c:v>0.124491378342773</c:v>
                </c:pt>
                <c:pt idx="29878" formatCode="General">
                  <c:v>0.12563820795875699</c:v>
                </c:pt>
                <c:pt idx="29879" formatCode="General">
                  <c:v>0.12669571047380801</c:v>
                </c:pt>
                <c:pt idx="29880" formatCode="General">
                  <c:v>0.12783782622760301</c:v>
                </c:pt>
                <c:pt idx="29881" formatCode="General">
                  <c:v>0.12926019751006201</c:v>
                </c:pt>
                <c:pt idx="29882" formatCode="General">
                  <c:v>0.130913831846971</c:v>
                </c:pt>
                <c:pt idx="29883" formatCode="General">
                  <c:v>0.13267389411234901</c:v>
                </c:pt>
                <c:pt idx="29884" formatCode="General">
                  <c:v>0.13430930916050901</c:v>
                </c:pt>
                <c:pt idx="29885" formatCode="General">
                  <c:v>0.13539853208946501</c:v>
                </c:pt>
                <c:pt idx="29886" formatCode="General">
                  <c:v>0.135954613760778</c:v>
                </c:pt>
                <c:pt idx="29887" formatCode="General">
                  <c:v>0.13625056931445101</c:v>
                </c:pt>
                <c:pt idx="29888" formatCode="General">
                  <c:v>0.13664696389404399</c:v>
                </c:pt>
                <c:pt idx="29889" formatCode="General">
                  <c:v>0.13733549486902599</c:v>
                </c:pt>
                <c:pt idx="29890" formatCode="General">
                  <c:v>0.13793666394433099</c:v>
                </c:pt>
                <c:pt idx="29891" formatCode="General">
                  <c:v>0.13837969557718299</c:v>
                </c:pt>
                <c:pt idx="29892" formatCode="General">
                  <c:v>0.138485963134474</c:v>
                </c:pt>
                <c:pt idx="29893" formatCode="General">
                  <c:v>0.13813353705643799</c:v>
                </c:pt>
                <c:pt idx="29894" formatCode="General">
                  <c:v>0.13752323400692701</c:v>
                </c:pt>
                <c:pt idx="29895" formatCode="General">
                  <c:v>0.13662457146566401</c:v>
                </c:pt>
                <c:pt idx="29896" formatCode="General">
                  <c:v>0.13542075333248901</c:v>
                </c:pt>
                <c:pt idx="29897" formatCode="General">
                  <c:v>0.13390081741474499</c:v>
                </c:pt>
                <c:pt idx="29898" formatCode="General">
                  <c:v>0.13216708718387499</c:v>
                </c:pt>
                <c:pt idx="29899" formatCode="General">
                  <c:v>0.130348935236928</c:v>
                </c:pt>
                <c:pt idx="29900" formatCode="General">
                  <c:v>0.128428816287081</c:v>
                </c:pt>
                <c:pt idx="29901" formatCode="General">
                  <c:v>0.12635049918511301</c:v>
                </c:pt>
                <c:pt idx="29902" formatCode="General">
                  <c:v>0.12430475642725</c:v>
                </c:pt>
                <c:pt idx="29903" formatCode="General">
                  <c:v>0.12252127708227201</c:v>
                </c:pt>
                <c:pt idx="29904" formatCode="General">
                  <c:v>0.121110266019592</c:v>
                </c:pt>
                <c:pt idx="29905" formatCode="General">
                  <c:v>0.120015848202936</c:v>
                </c:pt>
                <c:pt idx="29906" formatCode="General">
                  <c:v>0.119081242860534</c:v>
                </c:pt>
                <c:pt idx="29907" formatCode="General">
                  <c:v>0.118250570045558</c:v>
                </c:pt>
                <c:pt idx="29908" formatCode="General">
                  <c:v>0.11737719925029701</c:v>
                </c:pt>
                <c:pt idx="29909" formatCode="General">
                  <c:v>0.116118143370398</c:v>
                </c:pt>
                <c:pt idx="29910" formatCode="General">
                  <c:v>0.11461877213105399</c:v>
                </c:pt>
                <c:pt idx="29911" formatCode="General">
                  <c:v>0.113231058824296</c:v>
                </c:pt>
                <c:pt idx="29912" formatCode="General">
                  <c:v>0.11190510208903</c:v>
                </c:pt>
                <c:pt idx="29913" formatCode="General">
                  <c:v>0.110571124604118</c:v>
                </c:pt>
                <c:pt idx="29914" formatCode="General">
                  <c:v>0.10908306968592101</c:v>
                </c:pt>
                <c:pt idx="29915" formatCode="General">
                  <c:v>0.10742214739712</c:v>
                </c:pt>
                <c:pt idx="29916" formatCode="General">
                  <c:v>0.105771077139707</c:v>
                </c:pt>
                <c:pt idx="29917" formatCode="General">
                  <c:v>0.103720052292283</c:v>
                </c:pt>
                <c:pt idx="29918" formatCode="General">
                  <c:v>0.10112544917176899</c:v>
                </c:pt>
                <c:pt idx="29919" formatCode="General">
                  <c:v>9.8299721029442205E-2</c:v>
                </c:pt>
                <c:pt idx="29920" formatCode="General">
                  <c:v>9.5169469673466206E-2</c:v>
                </c:pt>
                <c:pt idx="29921" formatCode="General">
                  <c:v>9.1769840002691103E-2</c:v>
                </c:pt>
                <c:pt idx="29922" formatCode="General">
                  <c:v>8.8257170436072799E-2</c:v>
                </c:pt>
                <c:pt idx="29923" formatCode="General">
                  <c:v>8.4799277420954694E-2</c:v>
                </c:pt>
                <c:pt idx="29924" formatCode="General">
                  <c:v>8.1424100717962494E-2</c:v>
                </c:pt>
                <c:pt idx="29925" formatCode="General">
                  <c:v>7.8100484526377301E-2</c:v>
                </c:pt>
                <c:pt idx="29926" formatCode="General">
                  <c:v>7.4939191772243605E-2</c:v>
                </c:pt>
                <c:pt idx="29927" formatCode="General">
                  <c:v>7.2043651746469498E-2</c:v>
                </c:pt>
                <c:pt idx="29928" formatCode="General">
                  <c:v>6.9415622874834798E-2</c:v>
                </c:pt>
                <c:pt idx="29929" formatCode="General">
                  <c:v>6.7133780526973996E-2</c:v>
                </c:pt>
                <c:pt idx="29930" formatCode="General">
                  <c:v>6.5217809640964006E-2</c:v>
                </c:pt>
                <c:pt idx="29931" formatCode="General">
                  <c:v>6.3473296722515102E-2</c:v>
                </c:pt>
                <c:pt idx="29932" formatCode="General">
                  <c:v>6.1742958346720597E-2</c:v>
                </c:pt>
                <c:pt idx="29933" formatCode="General">
                  <c:v>6.0017569390219502E-2</c:v>
                </c:pt>
                <c:pt idx="29934" formatCode="General">
                  <c:v>5.8293416058135698E-2</c:v>
                </c:pt>
                <c:pt idx="29935" formatCode="General">
                  <c:v>5.6438404434604003E-2</c:v>
                </c:pt>
                <c:pt idx="29936" formatCode="General">
                  <c:v>5.42935740797734E-2</c:v>
                </c:pt>
                <c:pt idx="29937" formatCode="General">
                  <c:v>5.1535232345404497E-2</c:v>
                </c:pt>
                <c:pt idx="29938" formatCode="General">
                  <c:v>4.8285586273379602E-2</c:v>
                </c:pt>
                <c:pt idx="29939" formatCode="General">
                  <c:v>4.4933050960451498E-2</c:v>
                </c:pt>
                <c:pt idx="29940" formatCode="General">
                  <c:v>4.1477632040876102E-2</c:v>
                </c:pt>
                <c:pt idx="29941" formatCode="General">
                  <c:v>3.7994892735924699E-2</c:v>
                </c:pt>
                <c:pt idx="29942" formatCode="General">
                  <c:v>3.4547960838648202E-2</c:v>
                </c:pt>
                <c:pt idx="29943" formatCode="General">
                  <c:v>3.1159038352512301E-2</c:v>
                </c:pt>
                <c:pt idx="29944" formatCode="General">
                  <c:v>2.7943026369654601E-2</c:v>
                </c:pt>
                <c:pt idx="29945" formatCode="General">
                  <c:v>2.48754560672085E-2</c:v>
                </c:pt>
                <c:pt idx="29946" formatCode="General">
                  <c:v>2.1763938948874E-2</c:v>
                </c:pt>
                <c:pt idx="29947" formatCode="General">
                  <c:v>1.8433719559595801E-2</c:v>
                </c:pt>
                <c:pt idx="29948" formatCode="General">
                  <c:v>1.4812526805805099E-2</c:v>
                </c:pt>
                <c:pt idx="29949" formatCode="General">
                  <c:v>1.0956905279602001E-2</c:v>
                </c:pt>
                <c:pt idx="29950" formatCode="General">
                  <c:v>6.8849441877372602E-3</c:v>
                </c:pt>
                <c:pt idx="29951" formatCode="General">
                  <c:v>2.6270383771596398E-3</c:v>
                </c:pt>
                <c:pt idx="29952" formatCode="General">
                  <c:v>-1.7222437596143101E-3</c:v>
                </c:pt>
                <c:pt idx="29953" formatCode="General">
                  <c:v>-6.10382383219668E-3</c:v>
                </c:pt>
                <c:pt idx="29954" formatCode="General">
                  <c:v>-1.05965323607627E-2</c:v>
                </c:pt>
                <c:pt idx="29955" formatCode="General">
                  <c:v>-1.51319066817176E-2</c:v>
                </c:pt>
                <c:pt idx="29956" formatCode="General">
                  <c:v>-1.9483562394307801E-2</c:v>
                </c:pt>
                <c:pt idx="29957" formatCode="General">
                  <c:v>-2.3530412170728002E-2</c:v>
                </c:pt>
                <c:pt idx="29958" formatCode="General">
                  <c:v>-2.7187535329029601E-2</c:v>
                </c:pt>
                <c:pt idx="29959" formatCode="General">
                  <c:v>-3.0271569787166101E-2</c:v>
                </c:pt>
                <c:pt idx="29960" formatCode="General">
                  <c:v>-3.2976085551839798E-2</c:v>
                </c:pt>
                <c:pt idx="29961" formatCode="General">
                  <c:v>-3.5429148279637702E-2</c:v>
                </c:pt>
                <c:pt idx="29962" formatCode="General">
                  <c:v>-3.7478864443496997E-2</c:v>
                </c:pt>
                <c:pt idx="29963" formatCode="General">
                  <c:v>-3.93005821704362E-2</c:v>
                </c:pt>
                <c:pt idx="29964" formatCode="General">
                  <c:v>-4.1064092823168502E-2</c:v>
                </c:pt>
                <c:pt idx="29965" formatCode="General">
                  <c:v>-4.2875392456427797E-2</c:v>
                </c:pt>
                <c:pt idx="29966" formatCode="General">
                  <c:v>-4.4829368625855903E-2</c:v>
                </c:pt>
                <c:pt idx="29967" formatCode="General">
                  <c:v>-4.7003221693142201E-2</c:v>
                </c:pt>
                <c:pt idx="29968" formatCode="General">
                  <c:v>-4.9340527429380998E-2</c:v>
                </c:pt>
                <c:pt idx="29969" formatCode="General">
                  <c:v>-5.1726502766313999E-2</c:v>
                </c:pt>
                <c:pt idx="29970" formatCode="General">
                  <c:v>-5.4179706596003303E-2</c:v>
                </c:pt>
                <c:pt idx="29971" formatCode="General">
                  <c:v>-5.6736225092282697E-2</c:v>
                </c:pt>
                <c:pt idx="29972" formatCode="General">
                  <c:v>-5.9399139854189598E-2</c:v>
                </c:pt>
                <c:pt idx="29973" formatCode="General">
                  <c:v>-6.21909858172561E-2</c:v>
                </c:pt>
                <c:pt idx="29974" formatCode="General">
                  <c:v>-6.5105359882876399E-2</c:v>
                </c:pt>
                <c:pt idx="29975" formatCode="General">
                  <c:v>-6.8119955700996396E-2</c:v>
                </c:pt>
                <c:pt idx="29976" formatCode="General">
                  <c:v>-7.1121954446753802E-2</c:v>
                </c:pt>
                <c:pt idx="29977" formatCode="General">
                  <c:v>-7.4009931557725298E-2</c:v>
                </c:pt>
                <c:pt idx="29978" formatCode="General">
                  <c:v>-7.6838481908706693E-2</c:v>
                </c:pt>
                <c:pt idx="29979" formatCode="General">
                  <c:v>-7.9634625603346401E-2</c:v>
                </c:pt>
                <c:pt idx="29980" formatCode="General">
                  <c:v>-8.2380899545140607E-2</c:v>
                </c:pt>
                <c:pt idx="29981" formatCode="General">
                  <c:v>-8.4887396326454603E-2</c:v>
                </c:pt>
                <c:pt idx="29982" formatCode="General">
                  <c:v>-8.7054156064337904E-2</c:v>
                </c:pt>
                <c:pt idx="29983" formatCode="General">
                  <c:v>-8.9250553337465996E-2</c:v>
                </c:pt>
                <c:pt idx="29984" formatCode="General">
                  <c:v>-9.1599656295981297E-2</c:v>
                </c:pt>
                <c:pt idx="29985" formatCode="General">
                  <c:v>-9.3904595532436505E-2</c:v>
                </c:pt>
                <c:pt idx="29986" formatCode="General">
                  <c:v>-9.6090728326182595E-2</c:v>
                </c:pt>
                <c:pt idx="29987" formatCode="General">
                  <c:v>-9.8002516211968302E-2</c:v>
                </c:pt>
                <c:pt idx="29988" formatCode="General">
                  <c:v>-9.9631260913925102E-2</c:v>
                </c:pt>
                <c:pt idx="29989" formatCode="General">
                  <c:v>-0.101022560818834</c:v>
                </c:pt>
                <c:pt idx="29990" formatCode="General">
                  <c:v>-0.102225114588</c:v>
                </c:pt>
                <c:pt idx="29991" formatCode="General">
                  <c:v>-0.103300831915422</c:v>
                </c:pt>
                <c:pt idx="29992" formatCode="General">
                  <c:v>-0.104283940970886</c:v>
                </c:pt>
                <c:pt idx="29993" formatCode="General">
                  <c:v>-0.10529422711258001</c:v>
                </c:pt>
                <c:pt idx="29994" formatCode="General">
                  <c:v>-0.106442702670558</c:v>
                </c:pt>
                <c:pt idx="29995" formatCode="General">
                  <c:v>-0.107858929398036</c:v>
                </c:pt>
                <c:pt idx="29996" formatCode="General">
                  <c:v>-0.10961331450627899</c:v>
                </c:pt>
                <c:pt idx="29997" formatCode="General">
                  <c:v>-0.111803069511037</c:v>
                </c:pt>
                <c:pt idx="29998" formatCode="General">
                  <c:v>-0.114383576610415</c:v>
                </c:pt>
                <c:pt idx="29999" formatCode="General">
                  <c:v>-0.117190470161807</c:v>
                </c:pt>
                <c:pt idx="30000" formatCode="General">
                  <c:v>-0.12014814793853699</c:v>
                </c:pt>
                <c:pt idx="30001" formatCode="General">
                  <c:v>-0.12320099701753599</c:v>
                </c:pt>
                <c:pt idx="30002" formatCode="General">
                  <c:v>-0.12628681791691901</c:v>
                </c:pt>
                <c:pt idx="30003" formatCode="General">
                  <c:v>-0.129233807923225</c:v>
                </c:pt>
                <c:pt idx="30004" formatCode="General">
                  <c:v>-0.13181255040932199</c:v>
                </c:pt>
                <c:pt idx="30005" formatCode="General">
                  <c:v>-0.13424987409618799</c:v>
                </c:pt>
                <c:pt idx="30006" formatCode="General">
                  <c:v>-0.13689984345148801</c:v>
                </c:pt>
                <c:pt idx="30007" formatCode="General">
                  <c:v>-0.13956576575087801</c:v>
                </c:pt>
                <c:pt idx="30008" formatCode="General">
                  <c:v>-0.14188391784760601</c:v>
                </c:pt>
                <c:pt idx="30009" formatCode="General">
                  <c:v>-0.143730123174897</c:v>
                </c:pt>
                <c:pt idx="30010" formatCode="General">
                  <c:v>-0.14488205454499301</c:v>
                </c:pt>
                <c:pt idx="30011" formatCode="General">
                  <c:v>-0.14561089571771499</c:v>
                </c:pt>
                <c:pt idx="30012" formatCode="General">
                  <c:v>-0.14634405585236901</c:v>
                </c:pt>
                <c:pt idx="30013" formatCode="General">
                  <c:v>-0.146883668654925</c:v>
                </c:pt>
                <c:pt idx="30014" formatCode="General">
                  <c:v>-0.147117422354334</c:v>
                </c:pt>
                <c:pt idx="30015" formatCode="General">
                  <c:v>-0.14704125282189401</c:v>
                </c:pt>
                <c:pt idx="30016" formatCode="General">
                  <c:v>-0.14676866396244601</c:v>
                </c:pt>
                <c:pt idx="30017" formatCode="General">
                  <c:v>-0.146373461713728</c:v>
                </c:pt>
                <c:pt idx="30018" formatCode="General">
                  <c:v>-0.145871476990413</c:v>
                </c:pt>
                <c:pt idx="30019" formatCode="General">
                  <c:v>-0.145411717273493</c:v>
                </c:pt>
                <c:pt idx="30020" formatCode="General">
                  <c:v>-0.14513008045369</c:v>
                </c:pt>
                <c:pt idx="30021" formatCode="General">
                  <c:v>-0.14496156346230901</c:v>
                </c:pt>
                <c:pt idx="30022" formatCode="General">
                  <c:v>-0.14483355211117699</c:v>
                </c:pt>
                <c:pt idx="30023" formatCode="General">
                  <c:v>-0.144710718180208</c:v>
                </c:pt>
                <c:pt idx="30024" formatCode="General">
                  <c:v>-0.144639357136334</c:v>
                </c:pt>
                <c:pt idx="30025" formatCode="General">
                  <c:v>-0.14466469093179499</c:v>
                </c:pt>
                <c:pt idx="30026" formatCode="General">
                  <c:v>-0.14467887978836699</c:v>
                </c:pt>
                <c:pt idx="30027" formatCode="General">
                  <c:v>-0.14466168812205299</c:v>
                </c:pt>
                <c:pt idx="30028" formatCode="General">
                  <c:v>-0.14500693292248901</c:v>
                </c:pt>
                <c:pt idx="30029" formatCode="General">
                  <c:v>-0.14583800087634499</c:v>
                </c:pt>
                <c:pt idx="30030" formatCode="General">
                  <c:v>-0.146754219251574</c:v>
                </c:pt>
                <c:pt idx="30031" formatCode="General">
                  <c:v>-0.147601129332916</c:v>
                </c:pt>
                <c:pt idx="30032" formatCode="General">
                  <c:v>-0.148336767221486</c:v>
                </c:pt>
                <c:pt idx="30033" formatCode="General">
                  <c:v>-0.148912324947301</c:v>
                </c:pt>
                <c:pt idx="30034" formatCode="General">
                  <c:v>-0.14937599636600701</c:v>
                </c:pt>
                <c:pt idx="30035" formatCode="General">
                  <c:v>-0.14975564919652101</c:v>
                </c:pt>
                <c:pt idx="30036" formatCode="General">
                  <c:v>-0.14998290024545399</c:v>
                </c:pt>
                <c:pt idx="30037" formatCode="General">
                  <c:v>-0.150025688648082</c:v>
                </c:pt>
                <c:pt idx="30038" formatCode="General">
                  <c:v>-0.150045859547736</c:v>
                </c:pt>
                <c:pt idx="30039" formatCode="General">
                  <c:v>-0.15023755139905401</c:v>
                </c:pt>
                <c:pt idx="30040" formatCode="General">
                  <c:v>-0.150528032268507</c:v>
                </c:pt>
                <c:pt idx="30041" formatCode="General">
                  <c:v>-0.150672656917717</c:v>
                </c:pt>
                <c:pt idx="30042" formatCode="General">
                  <c:v>-0.15051020405940199</c:v>
                </c:pt>
                <c:pt idx="30043" formatCode="General">
                  <c:v>-0.150055261678367</c:v>
                </c:pt>
                <c:pt idx="30044" formatCode="General">
                  <c:v>-0.14938276415837301</c:v>
                </c:pt>
                <c:pt idx="30045" formatCode="General">
                  <c:v>-0.148480332922372</c:v>
                </c:pt>
                <c:pt idx="30046" formatCode="General">
                  <c:v>-0.147640138541763</c:v>
                </c:pt>
                <c:pt idx="30047" formatCode="General">
                  <c:v>-0.14666283237484501</c:v>
                </c:pt>
                <c:pt idx="30048" formatCode="General">
                  <c:v>-0.14554120927344399</c:v>
                </c:pt>
                <c:pt idx="30049" formatCode="General">
                  <c:v>-0.144677651877548</c:v>
                </c:pt>
                <c:pt idx="30050" formatCode="General">
                  <c:v>-0.14380830603530201</c:v>
                </c:pt>
                <c:pt idx="30051" formatCode="General">
                  <c:v>-0.14285671818926099</c:v>
                </c:pt>
                <c:pt idx="30052" formatCode="General">
                  <c:v>-0.14189506539910801</c:v>
                </c:pt>
                <c:pt idx="30053" formatCode="General">
                  <c:v>-0.140876267134008</c:v>
                </c:pt>
                <c:pt idx="30054" formatCode="General">
                  <c:v>-0.13972129506299999</c:v>
                </c:pt>
                <c:pt idx="30055" formatCode="General">
                  <c:v>-0.13838183535093099</c:v>
                </c:pt>
                <c:pt idx="30056" formatCode="General">
                  <c:v>-0.13681709734137801</c:v>
                </c:pt>
                <c:pt idx="30057" formatCode="General">
                  <c:v>-0.13502052599275299</c:v>
                </c:pt>
                <c:pt idx="30058" formatCode="General">
                  <c:v>-0.132941709247718</c:v>
                </c:pt>
                <c:pt idx="30059" formatCode="General">
                  <c:v>-0.13057898644899901</c:v>
                </c:pt>
                <c:pt idx="30060" formatCode="General">
                  <c:v>-0.127984498979716</c:v>
                </c:pt>
                <c:pt idx="30061" formatCode="General">
                  <c:v>-0.12522330551491301</c:v>
                </c:pt>
                <c:pt idx="30062" formatCode="General">
                  <c:v>-0.122364384480661</c:v>
                </c:pt>
                <c:pt idx="30063" formatCode="General">
                  <c:v>-0.11939291084720401</c:v>
                </c:pt>
                <c:pt idx="30064" formatCode="General">
                  <c:v>-0.116299321116636</c:v>
                </c:pt>
                <c:pt idx="30065" formatCode="General">
                  <c:v>-0.113232428155382</c:v>
                </c:pt>
                <c:pt idx="30066" formatCode="General">
                  <c:v>-0.110295512246794</c:v>
                </c:pt>
                <c:pt idx="30067" formatCode="General">
                  <c:v>-0.107904971992862</c:v>
                </c:pt>
                <c:pt idx="30068" formatCode="General">
                  <c:v>-0.106172680072405</c:v>
                </c:pt>
                <c:pt idx="30069" formatCode="General">
                  <c:v>-0.10471167239609799</c:v>
                </c:pt>
                <c:pt idx="30070" formatCode="General">
                  <c:v>-0.103527056734897</c:v>
                </c:pt>
                <c:pt idx="30071" formatCode="General">
                  <c:v>-0.102607445001867</c:v>
                </c:pt>
                <c:pt idx="30072" formatCode="General">
                  <c:v>-0.101959065313835</c:v>
                </c:pt>
                <c:pt idx="30073" formatCode="General">
                  <c:v>-0.101594459312292</c:v>
                </c:pt>
                <c:pt idx="30074" formatCode="General">
                  <c:v>-0.10133988547424801</c:v>
                </c:pt>
                <c:pt idx="30075" formatCode="General">
                  <c:v>-0.101011923830003</c:v>
                </c:pt>
                <c:pt idx="30076" formatCode="General">
                  <c:v>-0.10052750394394799</c:v>
                </c:pt>
                <c:pt idx="30077" formatCode="General">
                  <c:v>-9.9916554512231207E-2</c:v>
                </c:pt>
                <c:pt idx="30078" formatCode="General">
                  <c:v>-9.9175983429109896E-2</c:v>
                </c:pt>
                <c:pt idx="30079" formatCode="General">
                  <c:v>-9.8212504245586196E-2</c:v>
                </c:pt>
                <c:pt idx="30080" formatCode="General">
                  <c:v>-9.6959141950765701E-2</c:v>
                </c:pt>
                <c:pt idx="30081" formatCode="General">
                  <c:v>-9.5431672440100798E-2</c:v>
                </c:pt>
                <c:pt idx="30082" formatCode="General">
                  <c:v>-9.3775074218309398E-2</c:v>
                </c:pt>
                <c:pt idx="30083" formatCode="General">
                  <c:v>-9.1919497198627201E-2</c:v>
                </c:pt>
                <c:pt idx="30084" formatCode="General">
                  <c:v>-8.9620287243013699E-2</c:v>
                </c:pt>
                <c:pt idx="30085" formatCode="General">
                  <c:v>-8.6920233765633403E-2</c:v>
                </c:pt>
                <c:pt idx="30086" formatCode="General">
                  <c:v>-8.4004252788192194E-2</c:v>
                </c:pt>
                <c:pt idx="30087" formatCode="General">
                  <c:v>-8.1289817151906293E-2</c:v>
                </c:pt>
                <c:pt idx="30088" formatCode="General">
                  <c:v>-7.8770986950684893E-2</c:v>
                </c:pt>
                <c:pt idx="30089" formatCode="General">
                  <c:v>-7.6099516211793394E-2</c:v>
                </c:pt>
                <c:pt idx="30090" formatCode="General">
                  <c:v>-7.3175689687386206E-2</c:v>
                </c:pt>
                <c:pt idx="30091" formatCode="General">
                  <c:v>-6.9943525192496706E-2</c:v>
                </c:pt>
                <c:pt idx="30092" formatCode="General">
                  <c:v>-6.6437736472946499E-2</c:v>
                </c:pt>
                <c:pt idx="30093" formatCode="General">
                  <c:v>-6.2630787125606102E-2</c:v>
                </c:pt>
                <c:pt idx="30094" formatCode="General">
                  <c:v>-5.8587775389907101E-2</c:v>
                </c:pt>
                <c:pt idx="30095" formatCode="General">
                  <c:v>-5.4443167821365102E-2</c:v>
                </c:pt>
                <c:pt idx="30096" formatCode="General">
                  <c:v>-5.0226228988829801E-2</c:v>
                </c:pt>
                <c:pt idx="30097" formatCode="General">
                  <c:v>-4.5990320335955202E-2</c:v>
                </c:pt>
                <c:pt idx="30098" formatCode="General">
                  <c:v>-4.1868287892608602E-2</c:v>
                </c:pt>
                <c:pt idx="30099" formatCode="General">
                  <c:v>-3.78733118210621E-2</c:v>
                </c:pt>
                <c:pt idx="30100" formatCode="General">
                  <c:v>-3.3983081948287197E-2</c:v>
                </c:pt>
                <c:pt idx="30101" formatCode="General">
                  <c:v>-3.0314663277169598E-2</c:v>
                </c:pt>
                <c:pt idx="30102" formatCode="General">
                  <c:v>-2.6984515002796802E-2</c:v>
                </c:pt>
                <c:pt idx="30103" formatCode="General">
                  <c:v>-2.40008004768574E-2</c:v>
                </c:pt>
                <c:pt idx="30104" formatCode="General">
                  <c:v>-2.1287380126922099E-2</c:v>
                </c:pt>
                <c:pt idx="30105" formatCode="General">
                  <c:v>-1.8754399871643901E-2</c:v>
                </c:pt>
                <c:pt idx="30106" formatCode="General">
                  <c:v>-1.63617295555787E-2</c:v>
                </c:pt>
                <c:pt idx="30107" formatCode="General">
                  <c:v>-1.4075736022268999E-2</c:v>
                </c:pt>
                <c:pt idx="30108" formatCode="General">
                  <c:v>-1.1884367916061201E-2</c:v>
                </c:pt>
                <c:pt idx="30109" formatCode="General">
                  <c:v>-9.7966047217003301E-3</c:v>
                </c:pt>
                <c:pt idx="30110" formatCode="General">
                  <c:v>-8.0468443505024197E-3</c:v>
                </c:pt>
                <c:pt idx="30111" formatCode="General">
                  <c:v>-6.5406853090215801E-3</c:v>
                </c:pt>
                <c:pt idx="30112" formatCode="General">
                  <c:v>-4.9085235783921802E-3</c:v>
                </c:pt>
                <c:pt idx="30113" formatCode="General">
                  <c:v>-3.11264194971894E-3</c:v>
                </c:pt>
                <c:pt idx="30114" formatCode="General">
                  <c:v>-1.12730086116428E-3</c:v>
                </c:pt>
                <c:pt idx="30115" formatCode="General">
                  <c:v>1.15866435919336E-3</c:v>
                </c:pt>
                <c:pt idx="30116" formatCode="General">
                  <c:v>3.9029981081508901E-3</c:v>
                </c:pt>
                <c:pt idx="30117" formatCode="General">
                  <c:v>7.1731179815884101E-3</c:v>
                </c:pt>
                <c:pt idx="30118" formatCode="General">
                  <c:v>1.0874932964010899E-2</c:v>
                </c:pt>
                <c:pt idx="30119" formatCode="General">
                  <c:v>1.48109552774139E-2</c:v>
                </c:pt>
                <c:pt idx="30120" formatCode="General">
                  <c:v>1.88733225542165E-2</c:v>
                </c:pt>
                <c:pt idx="30121" formatCode="General">
                  <c:v>2.30725336329075E-2</c:v>
                </c:pt>
                <c:pt idx="30122" formatCode="General">
                  <c:v>2.7406219171749499E-2</c:v>
                </c:pt>
                <c:pt idx="30123" formatCode="General">
                  <c:v>3.1793129186439298E-2</c:v>
                </c:pt>
                <c:pt idx="30124" formatCode="General">
                  <c:v>3.6185422562042102E-2</c:v>
                </c:pt>
                <c:pt idx="30125" formatCode="General">
                  <c:v>4.0555163084539998E-2</c:v>
                </c:pt>
                <c:pt idx="30126" formatCode="General">
                  <c:v>4.4821371665944E-2</c:v>
                </c:pt>
                <c:pt idx="30127" formatCode="General">
                  <c:v>4.8900955484309602E-2</c:v>
                </c:pt>
                <c:pt idx="30128" formatCode="General">
                  <c:v>5.2671842131125302E-2</c:v>
                </c:pt>
                <c:pt idx="30129" formatCode="General">
                  <c:v>5.5957651421414803E-2</c:v>
                </c:pt>
                <c:pt idx="30130" formatCode="General">
                  <c:v>5.8621979392519299E-2</c:v>
                </c:pt>
                <c:pt idx="30131" formatCode="General">
                  <c:v>6.0659621464808897E-2</c:v>
                </c:pt>
                <c:pt idx="30132" formatCode="General">
                  <c:v>6.2104739293175899E-2</c:v>
                </c:pt>
                <c:pt idx="30133" formatCode="General">
                  <c:v>6.3006149270586995E-2</c:v>
                </c:pt>
                <c:pt idx="30134" formatCode="General">
                  <c:v>6.3348700527917107E-2</c:v>
                </c:pt>
                <c:pt idx="30135" formatCode="General">
                  <c:v>6.3155288286841998E-2</c:v>
                </c:pt>
                <c:pt idx="30136" formatCode="General">
                  <c:v>6.2355352942880103E-2</c:v>
                </c:pt>
                <c:pt idx="30137" formatCode="General">
                  <c:v>6.1247702923761603E-2</c:v>
                </c:pt>
                <c:pt idx="30138" formatCode="General">
                  <c:v>6.0339396306231398E-2</c:v>
                </c:pt>
                <c:pt idx="30139" formatCode="General">
                  <c:v>5.9723223571693101E-2</c:v>
                </c:pt>
                <c:pt idx="30140" formatCode="General">
                  <c:v>5.9543550007601503E-2</c:v>
                </c:pt>
                <c:pt idx="30141" formatCode="General">
                  <c:v>5.9990718642728903E-2</c:v>
                </c:pt>
                <c:pt idx="30142" formatCode="General">
                  <c:v>6.1098013428893101E-2</c:v>
                </c:pt>
                <c:pt idx="30143" formatCode="General">
                  <c:v>6.2828814048130593E-2</c:v>
                </c:pt>
                <c:pt idx="30144" formatCode="General">
                  <c:v>6.5155539334596793E-2</c:v>
                </c:pt>
                <c:pt idx="30145" formatCode="General">
                  <c:v>6.8033814869450995E-2</c:v>
                </c:pt>
                <c:pt idx="30146" formatCode="General">
                  <c:v>7.1495557541890603E-2</c:v>
                </c:pt>
                <c:pt idx="30147" formatCode="General">
                  <c:v>7.5480143331313199E-2</c:v>
                </c:pt>
                <c:pt idx="30148" formatCode="General">
                  <c:v>7.9874478660746706E-2</c:v>
                </c:pt>
                <c:pt idx="30149" formatCode="General">
                  <c:v>8.4621111677913599E-2</c:v>
                </c:pt>
                <c:pt idx="30150" formatCode="General">
                  <c:v>8.9663814225340199E-2</c:v>
                </c:pt>
                <c:pt idx="30151" formatCode="General">
                  <c:v>9.4891459495057701E-2</c:v>
                </c:pt>
                <c:pt idx="30152" formatCode="General">
                  <c:v>0.100184879011326</c:v>
                </c:pt>
                <c:pt idx="30153" formatCode="General">
                  <c:v>0.105378396275578</c:v>
                </c:pt>
                <c:pt idx="30154" formatCode="General">
                  <c:v>0.11028286419302701</c:v>
                </c:pt>
                <c:pt idx="30155" formatCode="General">
                  <c:v>0.11483707470011301</c:v>
                </c:pt>
                <c:pt idx="30156" formatCode="General">
                  <c:v>0.11906738655209199</c:v>
                </c:pt>
                <c:pt idx="30157" formatCode="General">
                  <c:v>0.122925025780348</c:v>
                </c:pt>
                <c:pt idx="30158" formatCode="General">
                  <c:v>0.126282994874511</c:v>
                </c:pt>
                <c:pt idx="30159" formatCode="General">
                  <c:v>0.128914220022011</c:v>
                </c:pt>
                <c:pt idx="30160" formatCode="General">
                  <c:v>0.130453684030579</c:v>
                </c:pt>
                <c:pt idx="30161" formatCode="General">
                  <c:v>0.131059495805812</c:v>
                </c:pt>
                <c:pt idx="30162" formatCode="General">
                  <c:v>0.13109206520564101</c:v>
                </c:pt>
                <c:pt idx="30163" formatCode="General">
                  <c:v>0.13064423965726599</c:v>
                </c:pt>
                <c:pt idx="30164" formatCode="General">
                  <c:v>0.12985319239805301</c:v>
                </c:pt>
                <c:pt idx="30165" formatCode="General">
                  <c:v>0.12889219670594501</c:v>
                </c:pt>
                <c:pt idx="30166" formatCode="General">
                  <c:v>0.127849084189566</c:v>
                </c:pt>
                <c:pt idx="30167" formatCode="General">
                  <c:v>0.12672863606517501</c:v>
                </c:pt>
                <c:pt idx="30168" formatCode="General">
                  <c:v>0.12555633653992099</c:v>
                </c:pt>
                <c:pt idx="30169" formatCode="General">
                  <c:v>0.124399597578475</c:v>
                </c:pt>
                <c:pt idx="30170" formatCode="General">
                  <c:v>0.123402275171122</c:v>
                </c:pt>
                <c:pt idx="30171" formatCode="General">
                  <c:v>0.122678696569131</c:v>
                </c:pt>
                <c:pt idx="30172" formatCode="General">
                  <c:v>0.122273037669102</c:v>
                </c:pt>
                <c:pt idx="30173" formatCode="General">
                  <c:v>0.122224101959619</c:v>
                </c:pt>
                <c:pt idx="30174" formatCode="General">
                  <c:v>0.122549478769082</c:v>
                </c:pt>
                <c:pt idx="30175" formatCode="General">
                  <c:v>0.123173061947232</c:v>
                </c:pt>
                <c:pt idx="30176" formatCode="General">
                  <c:v>0.124037914711067</c:v>
                </c:pt>
                <c:pt idx="30177" formatCode="General">
                  <c:v>0.12511115667332201</c:v>
                </c:pt>
                <c:pt idx="30178" formatCode="General">
                  <c:v>0.12637254607600601</c:v>
                </c:pt>
                <c:pt idx="30179" formatCode="General">
                  <c:v>0.12776606699446999</c:v>
                </c:pt>
                <c:pt idx="30180" formatCode="General">
                  <c:v>0.12926289785371001</c:v>
                </c:pt>
                <c:pt idx="30181" formatCode="General">
                  <c:v>0.13089123192049101</c:v>
                </c:pt>
                <c:pt idx="30182" formatCode="General">
                  <c:v>0.132588439585099</c:v>
                </c:pt>
                <c:pt idx="30183" formatCode="General">
                  <c:v>0.13415721820881199</c:v>
                </c:pt>
                <c:pt idx="30184" formatCode="General">
                  <c:v>0.13525922057422299</c:v>
                </c:pt>
                <c:pt idx="30185" formatCode="General">
                  <c:v>0.135995013113587</c:v>
                </c:pt>
                <c:pt idx="30186" formatCode="General">
                  <c:v>0.13667933729821799</c:v>
                </c:pt>
                <c:pt idx="30187" formatCode="General">
                  <c:v>0.13728750019879599</c:v>
                </c:pt>
                <c:pt idx="30188" formatCode="General">
                  <c:v>0.13773964144224701</c:v>
                </c:pt>
                <c:pt idx="30189" formatCode="General">
                  <c:v>0.138024150167946</c:v>
                </c:pt>
                <c:pt idx="30190" formatCode="General">
                  <c:v>0.138119191700807</c:v>
                </c:pt>
                <c:pt idx="30191" formatCode="General">
                  <c:v>0.138079841941527</c:v>
                </c:pt>
                <c:pt idx="30192" formatCode="General">
                  <c:v>0.138028223305738</c:v>
                </c:pt>
                <c:pt idx="30193" formatCode="General">
                  <c:v>0.13807289603144199</c:v>
                </c:pt>
                <c:pt idx="30194" formatCode="General">
                  <c:v>0.13822371767875699</c:v>
                </c:pt>
                <c:pt idx="30195" formatCode="General">
                  <c:v>0.13849522608202</c:v>
                </c:pt>
                <c:pt idx="30196" formatCode="General">
                  <c:v>0.13903280947319999</c:v>
                </c:pt>
                <c:pt idx="30197" formatCode="General">
                  <c:v>0.13976923410714501</c:v>
                </c:pt>
                <c:pt idx="30198" formatCode="General">
                  <c:v>0.14049749988371299</c:v>
                </c:pt>
                <c:pt idx="30199" formatCode="General">
                  <c:v>0.141125895935481</c:v>
                </c:pt>
                <c:pt idx="30200" formatCode="General">
                  <c:v>0.14165286988353301</c:v>
                </c:pt>
                <c:pt idx="30201" formatCode="General">
                  <c:v>0.14208243363811199</c:v>
                </c:pt>
                <c:pt idx="30202" formatCode="General">
                  <c:v>0.14238918437325701</c:v>
                </c:pt>
                <c:pt idx="30203" formatCode="General">
                  <c:v>0.14253658053507301</c:v>
                </c:pt>
                <c:pt idx="30204" formatCode="General">
                  <c:v>0.14258221373562199</c:v>
                </c:pt>
                <c:pt idx="30205" formatCode="General">
                  <c:v>0.14257556377729</c:v>
                </c:pt>
                <c:pt idx="30206" formatCode="General">
                  <c:v>0.14244821495158</c:v>
                </c:pt>
                <c:pt idx="30207" formatCode="General">
                  <c:v>0.14215110848952101</c:v>
                </c:pt>
                <c:pt idx="30208" formatCode="General">
                  <c:v>0.14173432633342201</c:v>
                </c:pt>
                <c:pt idx="30209" formatCode="General">
                  <c:v>0.14095520932762201</c:v>
                </c:pt>
                <c:pt idx="30210" formatCode="General">
                  <c:v>0.13977207387236101</c:v>
                </c:pt>
                <c:pt idx="30211" formatCode="General">
                  <c:v>0.13846893637646501</c:v>
                </c:pt>
                <c:pt idx="30212" formatCode="General">
                  <c:v>0.13712412360472401</c:v>
                </c:pt>
                <c:pt idx="30213" formatCode="General">
                  <c:v>0.13573455398683801</c:v>
                </c:pt>
                <c:pt idx="30214" formatCode="General">
                  <c:v>0.134233765396152</c:v>
                </c:pt>
                <c:pt idx="30215" formatCode="General">
                  <c:v>0.13263797927707699</c:v>
                </c:pt>
                <c:pt idx="30216" formatCode="General">
                  <c:v>0.13098862382920301</c:v>
                </c:pt>
                <c:pt idx="30217" formatCode="General">
                  <c:v>0.12921465678785901</c:v>
                </c:pt>
                <c:pt idx="30218" formatCode="General">
                  <c:v>0.12729549581954</c:v>
                </c:pt>
                <c:pt idx="30219" formatCode="General">
                  <c:v>0.125303951369832</c:v>
                </c:pt>
                <c:pt idx="30220" formatCode="General">
                  <c:v>0.12326285036833901</c:v>
                </c:pt>
                <c:pt idx="30221" formatCode="General">
                  <c:v>0.12115504219156401</c:v>
                </c:pt>
                <c:pt idx="30222" formatCode="General">
                  <c:v>0.11893251256498701</c:v>
                </c:pt>
                <c:pt idx="30223" formatCode="General">
                  <c:v>0.11663453834906901</c:v>
                </c:pt>
                <c:pt idx="30224" formatCode="General">
                  <c:v>0.11437456592604101</c:v>
                </c:pt>
                <c:pt idx="30225" formatCode="General">
                  <c:v>0.11224464427446</c:v>
                </c:pt>
                <c:pt idx="30226" formatCode="General">
                  <c:v>0.11029658665794501</c:v>
                </c:pt>
                <c:pt idx="30227" formatCode="General">
                  <c:v>0.108509019150834</c:v>
                </c:pt>
                <c:pt idx="30228" formatCode="General">
                  <c:v>0.106812281644754</c:v>
                </c:pt>
                <c:pt idx="30229" formatCode="General">
                  <c:v>0.105181777818982</c:v>
                </c:pt>
                <c:pt idx="30230" formatCode="General">
                  <c:v>0.103628284181439</c:v>
                </c:pt>
                <c:pt idx="30231" formatCode="General">
                  <c:v>0.10210742336806899</c:v>
                </c:pt>
                <c:pt idx="30232" formatCode="General">
                  <c:v>0.10059136392680899</c:v>
                </c:pt>
                <c:pt idx="30233" formatCode="General">
                  <c:v>9.9111796174368799E-2</c:v>
                </c:pt>
                <c:pt idx="30234" formatCode="General">
                  <c:v>9.7654126622568393E-2</c:v>
                </c:pt>
                <c:pt idx="30235" formatCode="General">
                  <c:v>9.5819959984904807E-2</c:v>
                </c:pt>
                <c:pt idx="30236" formatCode="General">
                  <c:v>9.35409339405852E-2</c:v>
                </c:pt>
                <c:pt idx="30237" formatCode="General">
                  <c:v>9.1209073523007E-2</c:v>
                </c:pt>
                <c:pt idx="30238" formatCode="General">
                  <c:v>8.8947003809608099E-2</c:v>
                </c:pt>
              </c:numCache>
            </c:numRef>
          </c:yVal>
          <c:smooth val="1"/>
        </c:ser>
        <c:ser>
          <c:idx val="0"/>
          <c:order val="1"/>
          <c:tx>
            <c:v>LUSAS</c:v>
          </c:tx>
          <c:marker>
            <c:symbol val="none"/>
          </c:marker>
          <c:xVal>
            <c:numRef>
              <c:f>just_profile!$I$3:$I$1491</c:f>
              <c:numCache>
                <c:formatCode>General</c:formatCode>
                <c:ptCount val="1489"/>
                <c:pt idx="0">
                  <c:v>0</c:v>
                </c:pt>
                <c:pt idx="1">
                  <c:v>2.3951E-2</c:v>
                </c:pt>
                <c:pt idx="2">
                  <c:v>4.7902E-2</c:v>
                </c:pt>
                <c:pt idx="3">
                  <c:v>7.1853E-2</c:v>
                </c:pt>
                <c:pt idx="4">
                  <c:v>9.5804E-2</c:v>
                </c:pt>
                <c:pt idx="5">
                  <c:v>0.119755</c:v>
                </c:pt>
                <c:pt idx="6">
                  <c:v>0.143706</c:v>
                </c:pt>
                <c:pt idx="7">
                  <c:v>0.167657</c:v>
                </c:pt>
                <c:pt idx="8">
                  <c:v>0.191608</c:v>
                </c:pt>
                <c:pt idx="9">
                  <c:v>0.215559</c:v>
                </c:pt>
                <c:pt idx="10">
                  <c:v>0.23951</c:v>
                </c:pt>
                <c:pt idx="11">
                  <c:v>0.263461</c:v>
                </c:pt>
                <c:pt idx="12">
                  <c:v>0.287412</c:v>
                </c:pt>
                <c:pt idx="13">
                  <c:v>0.311363</c:v>
                </c:pt>
                <c:pt idx="14">
                  <c:v>0.335314</c:v>
                </c:pt>
                <c:pt idx="15">
                  <c:v>0.359265</c:v>
                </c:pt>
                <c:pt idx="16">
                  <c:v>0.383216</c:v>
                </c:pt>
                <c:pt idx="17">
                  <c:v>0.407167</c:v>
                </c:pt>
                <c:pt idx="18">
                  <c:v>0.431118</c:v>
                </c:pt>
                <c:pt idx="19">
                  <c:v>0.455069</c:v>
                </c:pt>
                <c:pt idx="20">
                  <c:v>0.47902</c:v>
                </c:pt>
                <c:pt idx="21">
                  <c:v>0.50297100000000006</c:v>
                </c:pt>
                <c:pt idx="22">
                  <c:v>0.52692200000000011</c:v>
                </c:pt>
                <c:pt idx="23">
                  <c:v>0.55087300000000017</c:v>
                </c:pt>
                <c:pt idx="24">
                  <c:v>0.57482400000000022</c:v>
                </c:pt>
                <c:pt idx="25">
                  <c:v>0.59877500000000028</c:v>
                </c:pt>
                <c:pt idx="26">
                  <c:v>0.62272600000000033</c:v>
                </c:pt>
                <c:pt idx="27">
                  <c:v>0.64667700000000039</c:v>
                </c:pt>
                <c:pt idx="28">
                  <c:v>0.67062800000000045</c:v>
                </c:pt>
                <c:pt idx="29">
                  <c:v>0.6945790000000005</c:v>
                </c:pt>
                <c:pt idx="30">
                  <c:v>0.71853000000000056</c:v>
                </c:pt>
                <c:pt idx="31">
                  <c:v>0.74248100000000061</c:v>
                </c:pt>
                <c:pt idx="32">
                  <c:v>0.76643200000000067</c:v>
                </c:pt>
                <c:pt idx="33">
                  <c:v>0.79038300000000072</c:v>
                </c:pt>
                <c:pt idx="34">
                  <c:v>0.81433400000000078</c:v>
                </c:pt>
                <c:pt idx="35">
                  <c:v>0.83828500000000084</c:v>
                </c:pt>
                <c:pt idx="36">
                  <c:v>0.86223600000000089</c:v>
                </c:pt>
                <c:pt idx="37">
                  <c:v>0.88618700000000095</c:v>
                </c:pt>
                <c:pt idx="38">
                  <c:v>0.910138000000001</c:v>
                </c:pt>
                <c:pt idx="39">
                  <c:v>0.93408900000000106</c:v>
                </c:pt>
                <c:pt idx="40">
                  <c:v>0.95804000000000111</c:v>
                </c:pt>
                <c:pt idx="41">
                  <c:v>0.98199100000000117</c:v>
                </c:pt>
                <c:pt idx="42">
                  <c:v>1.0059420000000012</c:v>
                </c:pt>
                <c:pt idx="43">
                  <c:v>1.0298930000000013</c:v>
                </c:pt>
                <c:pt idx="44">
                  <c:v>1.0538440000000013</c:v>
                </c:pt>
                <c:pt idx="45">
                  <c:v>1.0777950000000014</c:v>
                </c:pt>
                <c:pt idx="46">
                  <c:v>1.1017460000000014</c:v>
                </c:pt>
                <c:pt idx="47">
                  <c:v>1.1256970000000015</c:v>
                </c:pt>
                <c:pt idx="48">
                  <c:v>1.1496480000000016</c:v>
                </c:pt>
                <c:pt idx="49">
                  <c:v>1.1735990000000016</c:v>
                </c:pt>
                <c:pt idx="50">
                  <c:v>1.1975500000000017</c:v>
                </c:pt>
                <c:pt idx="51">
                  <c:v>1.2215010000000017</c:v>
                </c:pt>
                <c:pt idx="52">
                  <c:v>1.2454520000000018</c:v>
                </c:pt>
                <c:pt idx="53">
                  <c:v>1.2694030000000018</c:v>
                </c:pt>
                <c:pt idx="54">
                  <c:v>1.2933540000000019</c:v>
                </c:pt>
                <c:pt idx="55">
                  <c:v>1.3173050000000019</c:v>
                </c:pt>
                <c:pt idx="56">
                  <c:v>1.341256000000002</c:v>
                </c:pt>
                <c:pt idx="57">
                  <c:v>1.3652070000000021</c:v>
                </c:pt>
                <c:pt idx="58">
                  <c:v>1.3891580000000021</c:v>
                </c:pt>
                <c:pt idx="59">
                  <c:v>1.4131090000000022</c:v>
                </c:pt>
                <c:pt idx="60">
                  <c:v>1.4370600000000022</c:v>
                </c:pt>
                <c:pt idx="61">
                  <c:v>1.4610110000000023</c:v>
                </c:pt>
                <c:pt idx="62">
                  <c:v>1.4849620000000023</c:v>
                </c:pt>
                <c:pt idx="63">
                  <c:v>1.5089130000000024</c:v>
                </c:pt>
                <c:pt idx="64">
                  <c:v>1.5328640000000024</c:v>
                </c:pt>
                <c:pt idx="65">
                  <c:v>1.5568150000000025</c:v>
                </c:pt>
                <c:pt idx="66">
                  <c:v>1.5807660000000026</c:v>
                </c:pt>
                <c:pt idx="67">
                  <c:v>1.6047170000000026</c:v>
                </c:pt>
                <c:pt idx="68">
                  <c:v>1.6286680000000027</c:v>
                </c:pt>
                <c:pt idx="69">
                  <c:v>1.6526190000000027</c:v>
                </c:pt>
                <c:pt idx="70">
                  <c:v>1.6765700000000028</c:v>
                </c:pt>
                <c:pt idx="71">
                  <c:v>1.7005210000000028</c:v>
                </c:pt>
                <c:pt idx="72">
                  <c:v>1.7244720000000029</c:v>
                </c:pt>
                <c:pt idx="73">
                  <c:v>1.7484230000000029</c:v>
                </c:pt>
                <c:pt idx="74">
                  <c:v>1.772374000000003</c:v>
                </c:pt>
                <c:pt idx="75">
                  <c:v>1.7963250000000031</c:v>
                </c:pt>
                <c:pt idx="76">
                  <c:v>1.8202760000000031</c:v>
                </c:pt>
                <c:pt idx="77">
                  <c:v>1.8442270000000032</c:v>
                </c:pt>
                <c:pt idx="78">
                  <c:v>1.8681780000000032</c:v>
                </c:pt>
                <c:pt idx="79">
                  <c:v>1.8921290000000033</c:v>
                </c:pt>
                <c:pt idx="80">
                  <c:v>1.9160800000000033</c:v>
                </c:pt>
                <c:pt idx="81">
                  <c:v>1.9400310000000034</c:v>
                </c:pt>
                <c:pt idx="82">
                  <c:v>1.9639820000000034</c:v>
                </c:pt>
                <c:pt idx="83">
                  <c:v>1.9879330000000035</c:v>
                </c:pt>
                <c:pt idx="84">
                  <c:v>2.0118840000000033</c:v>
                </c:pt>
                <c:pt idx="85">
                  <c:v>2.0358350000000032</c:v>
                </c:pt>
                <c:pt idx="86">
                  <c:v>2.059786000000003</c:v>
                </c:pt>
                <c:pt idx="87">
                  <c:v>2.0837370000000028</c:v>
                </c:pt>
                <c:pt idx="88">
                  <c:v>2.1076880000000027</c:v>
                </c:pt>
                <c:pt idx="89">
                  <c:v>2.1316390000000025</c:v>
                </c:pt>
                <c:pt idx="90">
                  <c:v>2.1555900000000023</c:v>
                </c:pt>
                <c:pt idx="91">
                  <c:v>2.1795410000000022</c:v>
                </c:pt>
                <c:pt idx="92">
                  <c:v>2.203492000000002</c:v>
                </c:pt>
                <c:pt idx="93">
                  <c:v>2.2274430000000018</c:v>
                </c:pt>
                <c:pt idx="94">
                  <c:v>2.2513940000000017</c:v>
                </c:pt>
                <c:pt idx="95">
                  <c:v>2.2753450000000015</c:v>
                </c:pt>
                <c:pt idx="96">
                  <c:v>2.2992960000000013</c:v>
                </c:pt>
                <c:pt idx="97">
                  <c:v>2.3232470000000012</c:v>
                </c:pt>
                <c:pt idx="98">
                  <c:v>2.347198000000001</c:v>
                </c:pt>
                <c:pt idx="99">
                  <c:v>2.3711490000000008</c:v>
                </c:pt>
                <c:pt idx="100">
                  <c:v>2.3951000000000007</c:v>
                </c:pt>
                <c:pt idx="101">
                  <c:v>2.4190510000000005</c:v>
                </c:pt>
                <c:pt idx="102">
                  <c:v>2.4430020000000003</c:v>
                </c:pt>
                <c:pt idx="103">
                  <c:v>2.4669530000000002</c:v>
                </c:pt>
                <c:pt idx="104">
                  <c:v>2.490904</c:v>
                </c:pt>
                <c:pt idx="105">
                  <c:v>2.5148549999999998</c:v>
                </c:pt>
                <c:pt idx="106">
                  <c:v>2.5388059999999997</c:v>
                </c:pt>
                <c:pt idx="107">
                  <c:v>2.5627569999999995</c:v>
                </c:pt>
                <c:pt idx="108">
                  <c:v>2.5867079999999993</c:v>
                </c:pt>
                <c:pt idx="109">
                  <c:v>2.6106589999999992</c:v>
                </c:pt>
                <c:pt idx="110">
                  <c:v>2.634609999999999</c:v>
                </c:pt>
                <c:pt idx="111">
                  <c:v>2.6585609999999988</c:v>
                </c:pt>
                <c:pt idx="112">
                  <c:v>2.6825119999999987</c:v>
                </c:pt>
                <c:pt idx="113">
                  <c:v>2.7064629999999985</c:v>
                </c:pt>
                <c:pt idx="114">
                  <c:v>2.7304139999999983</c:v>
                </c:pt>
                <c:pt idx="115">
                  <c:v>2.7543649999999982</c:v>
                </c:pt>
                <c:pt idx="116">
                  <c:v>2.778315999999998</c:v>
                </c:pt>
                <c:pt idx="117">
                  <c:v>2.8022669999999978</c:v>
                </c:pt>
                <c:pt idx="118">
                  <c:v>2.8262179999999977</c:v>
                </c:pt>
                <c:pt idx="119">
                  <c:v>2.8501689999999975</c:v>
                </c:pt>
                <c:pt idx="120">
                  <c:v>2.8741199999999973</c:v>
                </c:pt>
                <c:pt idx="121">
                  <c:v>2.8980709999999972</c:v>
                </c:pt>
                <c:pt idx="122">
                  <c:v>2.922021999999997</c:v>
                </c:pt>
                <c:pt idx="123">
                  <c:v>2.9459729999999968</c:v>
                </c:pt>
                <c:pt idx="124">
                  <c:v>2.9699239999999967</c:v>
                </c:pt>
                <c:pt idx="125">
                  <c:v>2.9938749999999965</c:v>
                </c:pt>
                <c:pt idx="126">
                  <c:v>3.0178259999999963</c:v>
                </c:pt>
                <c:pt idx="127">
                  <c:v>3.0417769999999962</c:v>
                </c:pt>
                <c:pt idx="128">
                  <c:v>3.065727999999996</c:v>
                </c:pt>
                <c:pt idx="129">
                  <c:v>3.0896789999999958</c:v>
                </c:pt>
                <c:pt idx="130">
                  <c:v>3.1136299999999957</c:v>
                </c:pt>
                <c:pt idx="131">
                  <c:v>3.1375809999999955</c:v>
                </c:pt>
                <c:pt idx="132">
                  <c:v>3.1615319999999953</c:v>
                </c:pt>
                <c:pt idx="133">
                  <c:v>3.1854829999999952</c:v>
                </c:pt>
                <c:pt idx="134">
                  <c:v>3.209433999999995</c:v>
                </c:pt>
                <c:pt idx="135">
                  <c:v>3.2333849999999948</c:v>
                </c:pt>
                <c:pt idx="136">
                  <c:v>3.2573359999999947</c:v>
                </c:pt>
                <c:pt idx="137">
                  <c:v>3.2812869999999945</c:v>
                </c:pt>
                <c:pt idx="138">
                  <c:v>3.3052379999999943</c:v>
                </c:pt>
                <c:pt idx="139">
                  <c:v>3.3291889999999942</c:v>
                </c:pt>
                <c:pt idx="140">
                  <c:v>3.353139999999994</c:v>
                </c:pt>
                <c:pt idx="141">
                  <c:v>3.3770909999999938</c:v>
                </c:pt>
                <c:pt idx="142">
                  <c:v>3.4010419999999937</c:v>
                </c:pt>
                <c:pt idx="143">
                  <c:v>3.4249929999999935</c:v>
                </c:pt>
                <c:pt idx="144">
                  <c:v>3.4489439999999933</c:v>
                </c:pt>
                <c:pt idx="145">
                  <c:v>3.4728949999999932</c:v>
                </c:pt>
                <c:pt idx="146">
                  <c:v>3.496845999999993</c:v>
                </c:pt>
                <c:pt idx="147">
                  <c:v>3.5207969999999928</c:v>
                </c:pt>
                <c:pt idx="148">
                  <c:v>3.5447479999999927</c:v>
                </c:pt>
                <c:pt idx="149">
                  <c:v>3.5686989999999925</c:v>
                </c:pt>
                <c:pt idx="150">
                  <c:v>3.5926499999999923</c:v>
                </c:pt>
                <c:pt idx="151">
                  <c:v>3.6166009999999922</c:v>
                </c:pt>
                <c:pt idx="152">
                  <c:v>3.640551999999992</c:v>
                </c:pt>
                <c:pt idx="153">
                  <c:v>3.6645029999999919</c:v>
                </c:pt>
                <c:pt idx="154">
                  <c:v>3.6884539999999917</c:v>
                </c:pt>
                <c:pt idx="155">
                  <c:v>3.7124049999999915</c:v>
                </c:pt>
                <c:pt idx="156">
                  <c:v>3.7363559999999914</c:v>
                </c:pt>
                <c:pt idx="157">
                  <c:v>3.7603069999999912</c:v>
                </c:pt>
                <c:pt idx="158">
                  <c:v>3.784257999999991</c:v>
                </c:pt>
                <c:pt idx="159">
                  <c:v>3.8082089999999909</c:v>
                </c:pt>
                <c:pt idx="160">
                  <c:v>3.8321599999999907</c:v>
                </c:pt>
                <c:pt idx="161">
                  <c:v>3.8561109999999905</c:v>
                </c:pt>
                <c:pt idx="162">
                  <c:v>3.8800619999999904</c:v>
                </c:pt>
                <c:pt idx="163">
                  <c:v>3.9040129999999902</c:v>
                </c:pt>
                <c:pt idx="164">
                  <c:v>3.92796399999999</c:v>
                </c:pt>
                <c:pt idx="165">
                  <c:v>3.9519149999999899</c:v>
                </c:pt>
                <c:pt idx="166">
                  <c:v>3.9758659999999897</c:v>
                </c:pt>
                <c:pt idx="167">
                  <c:v>3.9998169999999895</c:v>
                </c:pt>
                <c:pt idx="168">
                  <c:v>4.0237679999999898</c:v>
                </c:pt>
                <c:pt idx="169">
                  <c:v>4.0477189999999901</c:v>
                </c:pt>
                <c:pt idx="170">
                  <c:v>4.0716699999999904</c:v>
                </c:pt>
                <c:pt idx="171">
                  <c:v>4.0956209999999906</c:v>
                </c:pt>
                <c:pt idx="172">
                  <c:v>4.1195719999999909</c:v>
                </c:pt>
                <c:pt idx="173">
                  <c:v>4.1435229999999912</c:v>
                </c:pt>
                <c:pt idx="174">
                  <c:v>4.1674739999999915</c:v>
                </c:pt>
                <c:pt idx="175">
                  <c:v>4.1914249999999917</c:v>
                </c:pt>
                <c:pt idx="176">
                  <c:v>4.215375999999992</c:v>
                </c:pt>
                <c:pt idx="177">
                  <c:v>4.2393269999999923</c:v>
                </c:pt>
                <c:pt idx="178">
                  <c:v>4.2632779999999926</c:v>
                </c:pt>
                <c:pt idx="179">
                  <c:v>4.2872289999999929</c:v>
                </c:pt>
                <c:pt idx="180">
                  <c:v>4.3111799999999931</c:v>
                </c:pt>
                <c:pt idx="181">
                  <c:v>4.3351309999999934</c:v>
                </c:pt>
                <c:pt idx="182">
                  <c:v>4.3590819999999937</c:v>
                </c:pt>
                <c:pt idx="183">
                  <c:v>4.383032999999994</c:v>
                </c:pt>
                <c:pt idx="184">
                  <c:v>4.4069839999999942</c:v>
                </c:pt>
                <c:pt idx="185">
                  <c:v>4.4309349999999945</c:v>
                </c:pt>
                <c:pt idx="186">
                  <c:v>4.4548859999999948</c:v>
                </c:pt>
                <c:pt idx="187">
                  <c:v>4.4788369999999951</c:v>
                </c:pt>
                <c:pt idx="188">
                  <c:v>4.5027879999999953</c:v>
                </c:pt>
                <c:pt idx="189">
                  <c:v>4.5267389999999956</c:v>
                </c:pt>
                <c:pt idx="190">
                  <c:v>4.5506899999999959</c:v>
                </c:pt>
                <c:pt idx="191">
                  <c:v>4.5746409999999962</c:v>
                </c:pt>
                <c:pt idx="192">
                  <c:v>4.5985919999999965</c:v>
                </c:pt>
                <c:pt idx="193">
                  <c:v>4.6225429999999967</c:v>
                </c:pt>
                <c:pt idx="194">
                  <c:v>4.646493999999997</c:v>
                </c:pt>
                <c:pt idx="195">
                  <c:v>4.6704449999999973</c:v>
                </c:pt>
                <c:pt idx="196">
                  <c:v>4.6943959999999976</c:v>
                </c:pt>
                <c:pt idx="197">
                  <c:v>4.7183469999999978</c:v>
                </c:pt>
                <c:pt idx="198">
                  <c:v>4.7422979999999981</c:v>
                </c:pt>
                <c:pt idx="199">
                  <c:v>4.7662489999999984</c:v>
                </c:pt>
                <c:pt idx="200">
                  <c:v>4.7901999999999987</c:v>
                </c:pt>
                <c:pt idx="201">
                  <c:v>4.814150999999999</c:v>
                </c:pt>
                <c:pt idx="202">
                  <c:v>4.8381019999999992</c:v>
                </c:pt>
                <c:pt idx="203">
                  <c:v>4.8620529999999995</c:v>
                </c:pt>
                <c:pt idx="204">
                  <c:v>4.8860039999999998</c:v>
                </c:pt>
                <c:pt idx="205">
                  <c:v>4.9099550000000001</c:v>
                </c:pt>
                <c:pt idx="206">
                  <c:v>4.9339060000000003</c:v>
                </c:pt>
                <c:pt idx="207">
                  <c:v>4.9578570000000006</c:v>
                </c:pt>
                <c:pt idx="208">
                  <c:v>4.9818080000000009</c:v>
                </c:pt>
                <c:pt idx="209">
                  <c:v>5.0057590000000012</c:v>
                </c:pt>
                <c:pt idx="210">
                  <c:v>5.0297100000000015</c:v>
                </c:pt>
                <c:pt idx="211">
                  <c:v>5.0536610000000017</c:v>
                </c:pt>
                <c:pt idx="212">
                  <c:v>5.077612000000002</c:v>
                </c:pt>
                <c:pt idx="213">
                  <c:v>5.1015630000000023</c:v>
                </c:pt>
                <c:pt idx="214">
                  <c:v>5.1255140000000026</c:v>
                </c:pt>
                <c:pt idx="215">
                  <c:v>5.1494650000000028</c:v>
                </c:pt>
                <c:pt idx="216">
                  <c:v>5.1734160000000031</c:v>
                </c:pt>
                <c:pt idx="217">
                  <c:v>5.1973670000000034</c:v>
                </c:pt>
                <c:pt idx="218">
                  <c:v>5.2213180000000037</c:v>
                </c:pt>
                <c:pt idx="219">
                  <c:v>5.245269000000004</c:v>
                </c:pt>
                <c:pt idx="220">
                  <c:v>5.2692200000000042</c:v>
                </c:pt>
                <c:pt idx="221">
                  <c:v>5.2931710000000045</c:v>
                </c:pt>
                <c:pt idx="222">
                  <c:v>5.3171220000000048</c:v>
                </c:pt>
                <c:pt idx="223">
                  <c:v>5.3410730000000051</c:v>
                </c:pt>
                <c:pt idx="224">
                  <c:v>5.3650240000000053</c:v>
                </c:pt>
                <c:pt idx="225">
                  <c:v>5.3889750000000056</c:v>
                </c:pt>
                <c:pt idx="226">
                  <c:v>5.4129260000000059</c:v>
                </c:pt>
                <c:pt idx="227">
                  <c:v>5.4368770000000062</c:v>
                </c:pt>
                <c:pt idx="228">
                  <c:v>5.4608280000000065</c:v>
                </c:pt>
                <c:pt idx="229">
                  <c:v>5.4847790000000067</c:v>
                </c:pt>
                <c:pt idx="230">
                  <c:v>5.508730000000007</c:v>
                </c:pt>
                <c:pt idx="231">
                  <c:v>5.5326810000000073</c:v>
                </c:pt>
                <c:pt idx="232">
                  <c:v>5.5566320000000076</c:v>
                </c:pt>
                <c:pt idx="233">
                  <c:v>5.5805830000000078</c:v>
                </c:pt>
                <c:pt idx="234">
                  <c:v>5.6045340000000081</c:v>
                </c:pt>
                <c:pt idx="235">
                  <c:v>5.6284850000000084</c:v>
                </c:pt>
                <c:pt idx="236">
                  <c:v>5.6524360000000087</c:v>
                </c:pt>
                <c:pt idx="237">
                  <c:v>5.676387000000009</c:v>
                </c:pt>
                <c:pt idx="238">
                  <c:v>5.7003380000000092</c:v>
                </c:pt>
                <c:pt idx="239">
                  <c:v>5.7242890000000095</c:v>
                </c:pt>
                <c:pt idx="240">
                  <c:v>5.7482400000000098</c:v>
                </c:pt>
                <c:pt idx="241">
                  <c:v>5.7721910000000101</c:v>
                </c:pt>
                <c:pt idx="242">
                  <c:v>5.7961420000000103</c:v>
                </c:pt>
                <c:pt idx="243">
                  <c:v>5.8200930000000106</c:v>
                </c:pt>
                <c:pt idx="244">
                  <c:v>5.8440440000000109</c:v>
                </c:pt>
                <c:pt idx="245">
                  <c:v>5.8679950000000112</c:v>
                </c:pt>
                <c:pt idx="246">
                  <c:v>5.8919460000000115</c:v>
                </c:pt>
                <c:pt idx="247">
                  <c:v>5.9158970000000117</c:v>
                </c:pt>
                <c:pt idx="248">
                  <c:v>5.939848000000012</c:v>
                </c:pt>
                <c:pt idx="249">
                  <c:v>5.9637990000000123</c:v>
                </c:pt>
                <c:pt idx="250">
                  <c:v>5.9877500000000126</c:v>
                </c:pt>
                <c:pt idx="251">
                  <c:v>6.0117010000000128</c:v>
                </c:pt>
                <c:pt idx="252">
                  <c:v>6.0356520000000131</c:v>
                </c:pt>
                <c:pt idx="253">
                  <c:v>6.0596030000000134</c:v>
                </c:pt>
                <c:pt idx="254">
                  <c:v>6.0835540000000137</c:v>
                </c:pt>
                <c:pt idx="255">
                  <c:v>6.107505000000014</c:v>
                </c:pt>
                <c:pt idx="256">
                  <c:v>6.1314560000000142</c:v>
                </c:pt>
                <c:pt idx="257">
                  <c:v>6.1554070000000145</c:v>
                </c:pt>
                <c:pt idx="258">
                  <c:v>6.1793580000000148</c:v>
                </c:pt>
                <c:pt idx="259">
                  <c:v>6.2033090000000151</c:v>
                </c:pt>
                <c:pt idx="260">
                  <c:v>6.2272600000000153</c:v>
                </c:pt>
                <c:pt idx="261">
                  <c:v>6.2512110000000156</c:v>
                </c:pt>
                <c:pt idx="262">
                  <c:v>6.2751620000000159</c:v>
                </c:pt>
                <c:pt idx="263">
                  <c:v>6.2991130000000162</c:v>
                </c:pt>
                <c:pt idx="264">
                  <c:v>6.3230640000000164</c:v>
                </c:pt>
                <c:pt idx="265">
                  <c:v>6.3470150000000167</c:v>
                </c:pt>
                <c:pt idx="266">
                  <c:v>6.370966000000017</c:v>
                </c:pt>
                <c:pt idx="267">
                  <c:v>6.3949170000000173</c:v>
                </c:pt>
                <c:pt idx="268">
                  <c:v>6.4188680000000176</c:v>
                </c:pt>
                <c:pt idx="269">
                  <c:v>6.4428190000000178</c:v>
                </c:pt>
                <c:pt idx="270">
                  <c:v>6.4667700000000181</c:v>
                </c:pt>
                <c:pt idx="271">
                  <c:v>6.4907210000000184</c:v>
                </c:pt>
                <c:pt idx="272">
                  <c:v>6.5146720000000187</c:v>
                </c:pt>
                <c:pt idx="273">
                  <c:v>6.5386230000000189</c:v>
                </c:pt>
                <c:pt idx="274">
                  <c:v>6.5625740000000192</c:v>
                </c:pt>
                <c:pt idx="275">
                  <c:v>6.5865250000000195</c:v>
                </c:pt>
                <c:pt idx="276">
                  <c:v>6.6104760000000198</c:v>
                </c:pt>
                <c:pt idx="277">
                  <c:v>6.6344270000000201</c:v>
                </c:pt>
                <c:pt idx="278">
                  <c:v>6.6583780000000203</c:v>
                </c:pt>
                <c:pt idx="279">
                  <c:v>6.6823290000000206</c:v>
                </c:pt>
                <c:pt idx="280">
                  <c:v>6.7062800000000209</c:v>
                </c:pt>
                <c:pt idx="281">
                  <c:v>6.7302310000000212</c:v>
                </c:pt>
                <c:pt idx="282">
                  <c:v>6.7541820000000214</c:v>
                </c:pt>
                <c:pt idx="283">
                  <c:v>6.7781330000000217</c:v>
                </c:pt>
                <c:pt idx="284">
                  <c:v>6.802084000000022</c:v>
                </c:pt>
                <c:pt idx="285">
                  <c:v>6.8260350000000223</c:v>
                </c:pt>
                <c:pt idx="286">
                  <c:v>6.8499860000000226</c:v>
                </c:pt>
                <c:pt idx="287">
                  <c:v>6.8739370000000228</c:v>
                </c:pt>
                <c:pt idx="288">
                  <c:v>6.8978880000000231</c:v>
                </c:pt>
                <c:pt idx="289">
                  <c:v>6.9218390000000234</c:v>
                </c:pt>
                <c:pt idx="290">
                  <c:v>6.9457900000000237</c:v>
                </c:pt>
                <c:pt idx="291">
                  <c:v>6.9697410000000239</c:v>
                </c:pt>
                <c:pt idx="292">
                  <c:v>6.9936920000000242</c:v>
                </c:pt>
                <c:pt idx="293">
                  <c:v>7.0176430000000245</c:v>
                </c:pt>
                <c:pt idx="294">
                  <c:v>7.0415940000000248</c:v>
                </c:pt>
                <c:pt idx="295">
                  <c:v>7.0655450000000251</c:v>
                </c:pt>
                <c:pt idx="296">
                  <c:v>7.0894960000000253</c:v>
                </c:pt>
                <c:pt idx="297">
                  <c:v>7.1134470000000256</c:v>
                </c:pt>
                <c:pt idx="298">
                  <c:v>7.1373980000000259</c:v>
                </c:pt>
                <c:pt idx="299">
                  <c:v>7.1613490000000262</c:v>
                </c:pt>
                <c:pt idx="300">
                  <c:v>7.1853000000000264</c:v>
                </c:pt>
                <c:pt idx="301">
                  <c:v>7.2092510000000267</c:v>
                </c:pt>
                <c:pt idx="302">
                  <c:v>7.233202000000027</c:v>
                </c:pt>
                <c:pt idx="303">
                  <c:v>7.2571530000000273</c:v>
                </c:pt>
                <c:pt idx="304">
                  <c:v>7.2811040000000276</c:v>
                </c:pt>
                <c:pt idx="305">
                  <c:v>7.3050550000000278</c:v>
                </c:pt>
                <c:pt idx="306">
                  <c:v>7.3290060000000281</c:v>
                </c:pt>
                <c:pt idx="307">
                  <c:v>7.3529570000000284</c:v>
                </c:pt>
                <c:pt idx="308">
                  <c:v>7.3769080000000287</c:v>
                </c:pt>
                <c:pt idx="309">
                  <c:v>7.4008590000000289</c:v>
                </c:pt>
                <c:pt idx="310">
                  <c:v>7.4248100000000292</c:v>
                </c:pt>
                <c:pt idx="311">
                  <c:v>7.4487610000000295</c:v>
                </c:pt>
                <c:pt idx="312">
                  <c:v>7.4727120000000298</c:v>
                </c:pt>
                <c:pt idx="313">
                  <c:v>7.4966630000000301</c:v>
                </c:pt>
                <c:pt idx="314">
                  <c:v>7.5206140000000303</c:v>
                </c:pt>
                <c:pt idx="315">
                  <c:v>7.5445650000000306</c:v>
                </c:pt>
                <c:pt idx="316">
                  <c:v>7.5685160000000309</c:v>
                </c:pt>
                <c:pt idx="317">
                  <c:v>7.5924670000000312</c:v>
                </c:pt>
                <c:pt idx="318">
                  <c:v>7.6164180000000314</c:v>
                </c:pt>
                <c:pt idx="319">
                  <c:v>7.6403690000000317</c:v>
                </c:pt>
                <c:pt idx="320">
                  <c:v>7.664320000000032</c:v>
                </c:pt>
                <c:pt idx="321">
                  <c:v>7.6882710000000323</c:v>
                </c:pt>
                <c:pt idx="322">
                  <c:v>7.7122220000000326</c:v>
                </c:pt>
                <c:pt idx="323">
                  <c:v>7.7361730000000328</c:v>
                </c:pt>
                <c:pt idx="324">
                  <c:v>7.7601240000000331</c:v>
                </c:pt>
                <c:pt idx="325">
                  <c:v>7.7840750000000334</c:v>
                </c:pt>
                <c:pt idx="326">
                  <c:v>7.8080260000000337</c:v>
                </c:pt>
                <c:pt idx="327">
                  <c:v>7.8319770000000339</c:v>
                </c:pt>
                <c:pt idx="328">
                  <c:v>7.8559280000000342</c:v>
                </c:pt>
                <c:pt idx="329">
                  <c:v>7.8798790000000345</c:v>
                </c:pt>
                <c:pt idx="330">
                  <c:v>7.9038300000000348</c:v>
                </c:pt>
                <c:pt idx="331">
                  <c:v>7.927781000000035</c:v>
                </c:pt>
                <c:pt idx="332">
                  <c:v>7.9517320000000353</c:v>
                </c:pt>
                <c:pt idx="333">
                  <c:v>7.9756830000000356</c:v>
                </c:pt>
                <c:pt idx="334">
                  <c:v>7.9996340000000359</c:v>
                </c:pt>
                <c:pt idx="335">
                  <c:v>8.0235850000000362</c:v>
                </c:pt>
                <c:pt idx="336">
                  <c:v>8.0475360000000364</c:v>
                </c:pt>
                <c:pt idx="337">
                  <c:v>8.0714870000000367</c:v>
                </c:pt>
                <c:pt idx="338">
                  <c:v>8.095438000000037</c:v>
                </c:pt>
                <c:pt idx="339">
                  <c:v>8.1193890000000373</c:v>
                </c:pt>
                <c:pt idx="340">
                  <c:v>8.1433400000000375</c:v>
                </c:pt>
                <c:pt idx="341">
                  <c:v>8.1672910000000378</c:v>
                </c:pt>
                <c:pt idx="342">
                  <c:v>8.1912420000000381</c:v>
                </c:pt>
                <c:pt idx="343">
                  <c:v>8.2151930000000384</c:v>
                </c:pt>
                <c:pt idx="344">
                  <c:v>8.2391440000000387</c:v>
                </c:pt>
                <c:pt idx="345">
                  <c:v>8.2630950000000389</c:v>
                </c:pt>
                <c:pt idx="346">
                  <c:v>8.2870460000000392</c:v>
                </c:pt>
                <c:pt idx="347">
                  <c:v>8.3109970000000395</c:v>
                </c:pt>
                <c:pt idx="348">
                  <c:v>8.3349480000000398</c:v>
                </c:pt>
                <c:pt idx="349">
                  <c:v>8.35889900000004</c:v>
                </c:pt>
                <c:pt idx="350">
                  <c:v>8.3828500000000403</c:v>
                </c:pt>
                <c:pt idx="351">
                  <c:v>8.4068010000000406</c:v>
                </c:pt>
                <c:pt idx="352">
                  <c:v>8.4307520000000409</c:v>
                </c:pt>
                <c:pt idx="353">
                  <c:v>8.4547030000000412</c:v>
                </c:pt>
                <c:pt idx="354">
                  <c:v>8.4786540000000414</c:v>
                </c:pt>
                <c:pt idx="355">
                  <c:v>8.5026050000000417</c:v>
                </c:pt>
                <c:pt idx="356">
                  <c:v>8.526556000000042</c:v>
                </c:pt>
                <c:pt idx="357">
                  <c:v>8.5505070000000423</c:v>
                </c:pt>
                <c:pt idx="358">
                  <c:v>8.5744580000000425</c:v>
                </c:pt>
                <c:pt idx="359">
                  <c:v>8.5984090000000428</c:v>
                </c:pt>
                <c:pt idx="360">
                  <c:v>8.6223600000000431</c:v>
                </c:pt>
                <c:pt idx="361">
                  <c:v>8.6463110000000434</c:v>
                </c:pt>
                <c:pt idx="362">
                  <c:v>8.6702620000000437</c:v>
                </c:pt>
                <c:pt idx="363">
                  <c:v>8.6942130000000439</c:v>
                </c:pt>
                <c:pt idx="364">
                  <c:v>8.7181640000000442</c:v>
                </c:pt>
                <c:pt idx="365">
                  <c:v>8.7421150000000445</c:v>
                </c:pt>
                <c:pt idx="366">
                  <c:v>8.7660660000000448</c:v>
                </c:pt>
                <c:pt idx="367">
                  <c:v>8.790017000000045</c:v>
                </c:pt>
                <c:pt idx="368">
                  <c:v>8.8139680000000453</c:v>
                </c:pt>
                <c:pt idx="369">
                  <c:v>8.8379190000000456</c:v>
                </c:pt>
                <c:pt idx="370">
                  <c:v>8.8618700000000459</c:v>
                </c:pt>
                <c:pt idx="371">
                  <c:v>8.8858210000000462</c:v>
                </c:pt>
                <c:pt idx="372">
                  <c:v>8.9097720000000464</c:v>
                </c:pt>
                <c:pt idx="373">
                  <c:v>8.9337230000000467</c:v>
                </c:pt>
                <c:pt idx="374">
                  <c:v>8.957674000000047</c:v>
                </c:pt>
                <c:pt idx="375">
                  <c:v>8.9816250000000473</c:v>
                </c:pt>
                <c:pt idx="376">
                  <c:v>9.0055760000000475</c:v>
                </c:pt>
                <c:pt idx="377">
                  <c:v>9.0295270000000478</c:v>
                </c:pt>
                <c:pt idx="378">
                  <c:v>9.0534780000000481</c:v>
                </c:pt>
                <c:pt idx="379">
                  <c:v>9.0774290000000484</c:v>
                </c:pt>
                <c:pt idx="380">
                  <c:v>9.1013800000000487</c:v>
                </c:pt>
                <c:pt idx="381">
                  <c:v>9.1253310000000489</c:v>
                </c:pt>
                <c:pt idx="382">
                  <c:v>9.1492820000000492</c:v>
                </c:pt>
                <c:pt idx="383">
                  <c:v>9.1732330000000495</c:v>
                </c:pt>
                <c:pt idx="384">
                  <c:v>9.1971840000000498</c:v>
                </c:pt>
                <c:pt idx="385">
                  <c:v>9.22113500000005</c:v>
                </c:pt>
                <c:pt idx="386">
                  <c:v>9.2450860000000503</c:v>
                </c:pt>
                <c:pt idx="387">
                  <c:v>9.2690370000000506</c:v>
                </c:pt>
                <c:pt idx="388">
                  <c:v>9.2929880000000509</c:v>
                </c:pt>
                <c:pt idx="389">
                  <c:v>9.3169390000000512</c:v>
                </c:pt>
                <c:pt idx="390">
                  <c:v>9.3408900000000514</c:v>
                </c:pt>
                <c:pt idx="391">
                  <c:v>9.3648410000000517</c:v>
                </c:pt>
                <c:pt idx="392">
                  <c:v>9.388792000000052</c:v>
                </c:pt>
                <c:pt idx="393">
                  <c:v>9.4127430000000523</c:v>
                </c:pt>
                <c:pt idx="394">
                  <c:v>9.4366940000000525</c:v>
                </c:pt>
                <c:pt idx="395">
                  <c:v>9.4606450000000528</c:v>
                </c:pt>
                <c:pt idx="396">
                  <c:v>9.4845960000000531</c:v>
                </c:pt>
                <c:pt idx="397">
                  <c:v>9.5085470000000534</c:v>
                </c:pt>
                <c:pt idx="398">
                  <c:v>9.5324980000000537</c:v>
                </c:pt>
                <c:pt idx="399">
                  <c:v>9.5564490000000539</c:v>
                </c:pt>
                <c:pt idx="400">
                  <c:v>9.5804000000000542</c:v>
                </c:pt>
                <c:pt idx="401">
                  <c:v>9.6043510000000545</c:v>
                </c:pt>
                <c:pt idx="402">
                  <c:v>9.6283020000000548</c:v>
                </c:pt>
                <c:pt idx="403">
                  <c:v>9.652253000000055</c:v>
                </c:pt>
                <c:pt idx="404">
                  <c:v>9.6762040000000553</c:v>
                </c:pt>
                <c:pt idx="405">
                  <c:v>9.7001550000000556</c:v>
                </c:pt>
                <c:pt idx="406">
                  <c:v>9.7241060000000559</c:v>
                </c:pt>
                <c:pt idx="407">
                  <c:v>9.7480570000000561</c:v>
                </c:pt>
                <c:pt idx="408">
                  <c:v>9.7720080000000564</c:v>
                </c:pt>
                <c:pt idx="409">
                  <c:v>9.7959590000000567</c:v>
                </c:pt>
                <c:pt idx="410">
                  <c:v>9.819910000000057</c:v>
                </c:pt>
                <c:pt idx="411">
                  <c:v>9.8438610000000573</c:v>
                </c:pt>
                <c:pt idx="412">
                  <c:v>9.8678120000000575</c:v>
                </c:pt>
                <c:pt idx="413">
                  <c:v>9.8917630000000578</c:v>
                </c:pt>
                <c:pt idx="414">
                  <c:v>9.9157140000000581</c:v>
                </c:pt>
                <c:pt idx="415">
                  <c:v>9.9396650000000584</c:v>
                </c:pt>
                <c:pt idx="416">
                  <c:v>9.9636160000000586</c:v>
                </c:pt>
                <c:pt idx="417">
                  <c:v>9.9875670000000589</c:v>
                </c:pt>
                <c:pt idx="418">
                  <c:v>10.011518000000059</c:v>
                </c:pt>
                <c:pt idx="419">
                  <c:v>10.035469000000059</c:v>
                </c:pt>
                <c:pt idx="420">
                  <c:v>10.05942000000006</c:v>
                </c:pt>
                <c:pt idx="421">
                  <c:v>10.08337100000006</c:v>
                </c:pt>
                <c:pt idx="422">
                  <c:v>10.10732200000006</c:v>
                </c:pt>
                <c:pt idx="423">
                  <c:v>10.131273000000061</c:v>
                </c:pt>
                <c:pt idx="424">
                  <c:v>10.155224000000061</c:v>
                </c:pt>
                <c:pt idx="425">
                  <c:v>10.179175000000061</c:v>
                </c:pt>
                <c:pt idx="426">
                  <c:v>10.203126000000061</c:v>
                </c:pt>
                <c:pt idx="427">
                  <c:v>10.227077000000062</c:v>
                </c:pt>
                <c:pt idx="428">
                  <c:v>10.251028000000062</c:v>
                </c:pt>
                <c:pt idx="429">
                  <c:v>10.274979000000062</c:v>
                </c:pt>
                <c:pt idx="430">
                  <c:v>10.298930000000063</c:v>
                </c:pt>
                <c:pt idx="431">
                  <c:v>10.322881000000063</c:v>
                </c:pt>
                <c:pt idx="432">
                  <c:v>10.346832000000063</c:v>
                </c:pt>
                <c:pt idx="433">
                  <c:v>10.370783000000063</c:v>
                </c:pt>
                <c:pt idx="434">
                  <c:v>10.394734000000064</c:v>
                </c:pt>
                <c:pt idx="435">
                  <c:v>10.418685000000064</c:v>
                </c:pt>
                <c:pt idx="436">
                  <c:v>10.442636000000064</c:v>
                </c:pt>
                <c:pt idx="437">
                  <c:v>10.466587000000064</c:v>
                </c:pt>
                <c:pt idx="438">
                  <c:v>10.490538000000065</c:v>
                </c:pt>
                <c:pt idx="439">
                  <c:v>10.514489000000065</c:v>
                </c:pt>
                <c:pt idx="440">
                  <c:v>10.538440000000065</c:v>
                </c:pt>
                <c:pt idx="441">
                  <c:v>10.562391000000066</c:v>
                </c:pt>
                <c:pt idx="442">
                  <c:v>10.586342000000066</c:v>
                </c:pt>
                <c:pt idx="443">
                  <c:v>10.610293000000066</c:v>
                </c:pt>
                <c:pt idx="444">
                  <c:v>10.634244000000066</c:v>
                </c:pt>
                <c:pt idx="445">
                  <c:v>10.658195000000067</c:v>
                </c:pt>
                <c:pt idx="446">
                  <c:v>10.682146000000067</c:v>
                </c:pt>
                <c:pt idx="447">
                  <c:v>10.706097000000067</c:v>
                </c:pt>
                <c:pt idx="448">
                  <c:v>10.730048000000068</c:v>
                </c:pt>
                <c:pt idx="449">
                  <c:v>10.753999000000068</c:v>
                </c:pt>
                <c:pt idx="450">
                  <c:v>10.777950000000068</c:v>
                </c:pt>
                <c:pt idx="451">
                  <c:v>10.801901000000068</c:v>
                </c:pt>
                <c:pt idx="452">
                  <c:v>10.825852000000069</c:v>
                </c:pt>
                <c:pt idx="453">
                  <c:v>10.849803000000069</c:v>
                </c:pt>
                <c:pt idx="454">
                  <c:v>10.873754000000069</c:v>
                </c:pt>
                <c:pt idx="455">
                  <c:v>10.897705000000069</c:v>
                </c:pt>
                <c:pt idx="456">
                  <c:v>10.92165600000007</c:v>
                </c:pt>
                <c:pt idx="457">
                  <c:v>10.94560700000007</c:v>
                </c:pt>
                <c:pt idx="458">
                  <c:v>10.96955800000007</c:v>
                </c:pt>
                <c:pt idx="459">
                  <c:v>10.993509000000071</c:v>
                </c:pt>
                <c:pt idx="460">
                  <c:v>11.017460000000071</c:v>
                </c:pt>
                <c:pt idx="461">
                  <c:v>11.041411000000071</c:v>
                </c:pt>
                <c:pt idx="462">
                  <c:v>11.065362000000071</c:v>
                </c:pt>
                <c:pt idx="463">
                  <c:v>11.089313000000072</c:v>
                </c:pt>
                <c:pt idx="464">
                  <c:v>11.113264000000072</c:v>
                </c:pt>
                <c:pt idx="465">
                  <c:v>11.137215000000072</c:v>
                </c:pt>
                <c:pt idx="466">
                  <c:v>11.161166000000073</c:v>
                </c:pt>
                <c:pt idx="467">
                  <c:v>11.185117000000073</c:v>
                </c:pt>
                <c:pt idx="468">
                  <c:v>11.209068000000073</c:v>
                </c:pt>
                <c:pt idx="469">
                  <c:v>11.233019000000073</c:v>
                </c:pt>
                <c:pt idx="470">
                  <c:v>11.256970000000074</c:v>
                </c:pt>
                <c:pt idx="471">
                  <c:v>11.280921000000074</c:v>
                </c:pt>
                <c:pt idx="472">
                  <c:v>11.304872000000074</c:v>
                </c:pt>
                <c:pt idx="473">
                  <c:v>11.328823000000074</c:v>
                </c:pt>
                <c:pt idx="474">
                  <c:v>11.352774000000075</c:v>
                </c:pt>
                <c:pt idx="475">
                  <c:v>11.376725000000075</c:v>
                </c:pt>
                <c:pt idx="476">
                  <c:v>11.400676000000075</c:v>
                </c:pt>
                <c:pt idx="477">
                  <c:v>11.424627000000076</c:v>
                </c:pt>
                <c:pt idx="478">
                  <c:v>11.448578000000076</c:v>
                </c:pt>
                <c:pt idx="479">
                  <c:v>11.472529000000076</c:v>
                </c:pt>
                <c:pt idx="480">
                  <c:v>11.496480000000076</c:v>
                </c:pt>
                <c:pt idx="481">
                  <c:v>11.520431000000077</c:v>
                </c:pt>
                <c:pt idx="482">
                  <c:v>11.544382000000077</c:v>
                </c:pt>
                <c:pt idx="483">
                  <c:v>11.568333000000077</c:v>
                </c:pt>
                <c:pt idx="484">
                  <c:v>11.592284000000078</c:v>
                </c:pt>
                <c:pt idx="485">
                  <c:v>11.616235000000078</c:v>
                </c:pt>
                <c:pt idx="486">
                  <c:v>11.640186000000078</c:v>
                </c:pt>
                <c:pt idx="487">
                  <c:v>11.664137000000078</c:v>
                </c:pt>
                <c:pt idx="488">
                  <c:v>11.688088000000079</c:v>
                </c:pt>
                <c:pt idx="489">
                  <c:v>11.712039000000079</c:v>
                </c:pt>
                <c:pt idx="490">
                  <c:v>11.735990000000079</c:v>
                </c:pt>
                <c:pt idx="491">
                  <c:v>11.759941000000079</c:v>
                </c:pt>
                <c:pt idx="492">
                  <c:v>11.78389200000008</c:v>
                </c:pt>
                <c:pt idx="493">
                  <c:v>11.80784300000008</c:v>
                </c:pt>
                <c:pt idx="494">
                  <c:v>11.83179400000008</c:v>
                </c:pt>
                <c:pt idx="495">
                  <c:v>11.855745000000081</c:v>
                </c:pt>
                <c:pt idx="496">
                  <c:v>11.879696000000081</c:v>
                </c:pt>
                <c:pt idx="497">
                  <c:v>11.903647000000081</c:v>
                </c:pt>
                <c:pt idx="498">
                  <c:v>11.927598000000081</c:v>
                </c:pt>
                <c:pt idx="499">
                  <c:v>11.951549000000082</c:v>
                </c:pt>
                <c:pt idx="500">
                  <c:v>11.975500000000082</c:v>
                </c:pt>
                <c:pt idx="501">
                  <c:v>11.999451000000082</c:v>
                </c:pt>
                <c:pt idx="502">
                  <c:v>12.023402000000083</c:v>
                </c:pt>
                <c:pt idx="503">
                  <c:v>12.047353000000083</c:v>
                </c:pt>
                <c:pt idx="504">
                  <c:v>12.071304000000083</c:v>
                </c:pt>
                <c:pt idx="505">
                  <c:v>12.095255000000083</c:v>
                </c:pt>
                <c:pt idx="506">
                  <c:v>12.119206000000084</c:v>
                </c:pt>
                <c:pt idx="507">
                  <c:v>12.143157000000084</c:v>
                </c:pt>
                <c:pt idx="508">
                  <c:v>12.167108000000084</c:v>
                </c:pt>
                <c:pt idx="509">
                  <c:v>12.191059000000084</c:v>
                </c:pt>
                <c:pt idx="510">
                  <c:v>12.215010000000085</c:v>
                </c:pt>
                <c:pt idx="511">
                  <c:v>12.238961000000085</c:v>
                </c:pt>
                <c:pt idx="512">
                  <c:v>12.262912000000085</c:v>
                </c:pt>
                <c:pt idx="513">
                  <c:v>12.286863000000086</c:v>
                </c:pt>
                <c:pt idx="514">
                  <c:v>12.310814000000086</c:v>
                </c:pt>
                <c:pt idx="515">
                  <c:v>12.334765000000086</c:v>
                </c:pt>
                <c:pt idx="516">
                  <c:v>12.358716000000086</c:v>
                </c:pt>
                <c:pt idx="517">
                  <c:v>12.382667000000087</c:v>
                </c:pt>
                <c:pt idx="518">
                  <c:v>12.406618000000087</c:v>
                </c:pt>
                <c:pt idx="519">
                  <c:v>12.430569000000087</c:v>
                </c:pt>
                <c:pt idx="520">
                  <c:v>12.454520000000088</c:v>
                </c:pt>
                <c:pt idx="521">
                  <c:v>12.478471000000088</c:v>
                </c:pt>
                <c:pt idx="522">
                  <c:v>12.502422000000088</c:v>
                </c:pt>
                <c:pt idx="523">
                  <c:v>12.526373000000088</c:v>
                </c:pt>
                <c:pt idx="524">
                  <c:v>12.550324000000089</c:v>
                </c:pt>
                <c:pt idx="525">
                  <c:v>12.574275000000089</c:v>
                </c:pt>
                <c:pt idx="526">
                  <c:v>12.598226000000089</c:v>
                </c:pt>
                <c:pt idx="527">
                  <c:v>12.622177000000089</c:v>
                </c:pt>
                <c:pt idx="528">
                  <c:v>12.64612800000009</c:v>
                </c:pt>
                <c:pt idx="529">
                  <c:v>12.67007900000009</c:v>
                </c:pt>
                <c:pt idx="530">
                  <c:v>12.69403000000009</c:v>
                </c:pt>
                <c:pt idx="531">
                  <c:v>12.717981000000091</c:v>
                </c:pt>
                <c:pt idx="532">
                  <c:v>12.741932000000091</c:v>
                </c:pt>
                <c:pt idx="533">
                  <c:v>12.765883000000091</c:v>
                </c:pt>
                <c:pt idx="534">
                  <c:v>12.789834000000091</c:v>
                </c:pt>
                <c:pt idx="535">
                  <c:v>12.813785000000092</c:v>
                </c:pt>
                <c:pt idx="536">
                  <c:v>12.837736000000092</c:v>
                </c:pt>
                <c:pt idx="537">
                  <c:v>12.861687000000092</c:v>
                </c:pt>
                <c:pt idx="538">
                  <c:v>12.885638000000093</c:v>
                </c:pt>
                <c:pt idx="539">
                  <c:v>12.909589000000093</c:v>
                </c:pt>
                <c:pt idx="540">
                  <c:v>12.933540000000093</c:v>
                </c:pt>
                <c:pt idx="541">
                  <c:v>12.957491000000093</c:v>
                </c:pt>
                <c:pt idx="542">
                  <c:v>12.981442000000094</c:v>
                </c:pt>
                <c:pt idx="543">
                  <c:v>13.005393000000094</c:v>
                </c:pt>
                <c:pt idx="544">
                  <c:v>13.029344000000094</c:v>
                </c:pt>
                <c:pt idx="545">
                  <c:v>13.053295000000094</c:v>
                </c:pt>
                <c:pt idx="546">
                  <c:v>13.077246000000095</c:v>
                </c:pt>
                <c:pt idx="547">
                  <c:v>13.101197000000095</c:v>
                </c:pt>
                <c:pt idx="548">
                  <c:v>13.125148000000095</c:v>
                </c:pt>
                <c:pt idx="549">
                  <c:v>13.149099000000096</c:v>
                </c:pt>
                <c:pt idx="550">
                  <c:v>13.173050000000096</c:v>
                </c:pt>
                <c:pt idx="551">
                  <c:v>13.197001000000096</c:v>
                </c:pt>
                <c:pt idx="552">
                  <c:v>13.220952000000096</c:v>
                </c:pt>
                <c:pt idx="553">
                  <c:v>13.244903000000097</c:v>
                </c:pt>
                <c:pt idx="554">
                  <c:v>13.268854000000097</c:v>
                </c:pt>
                <c:pt idx="555">
                  <c:v>13.292805000000097</c:v>
                </c:pt>
                <c:pt idx="556">
                  <c:v>13.316756000000098</c:v>
                </c:pt>
                <c:pt idx="557">
                  <c:v>13.340707000000098</c:v>
                </c:pt>
                <c:pt idx="558">
                  <c:v>13.364658000000098</c:v>
                </c:pt>
                <c:pt idx="559">
                  <c:v>13.388609000000098</c:v>
                </c:pt>
                <c:pt idx="560">
                  <c:v>13.412560000000099</c:v>
                </c:pt>
                <c:pt idx="561">
                  <c:v>13.436511000000099</c:v>
                </c:pt>
                <c:pt idx="562">
                  <c:v>13.460462000000099</c:v>
                </c:pt>
                <c:pt idx="563">
                  <c:v>13.484413000000099</c:v>
                </c:pt>
                <c:pt idx="564">
                  <c:v>13.5083640000001</c:v>
                </c:pt>
                <c:pt idx="565">
                  <c:v>13.5323150000001</c:v>
                </c:pt>
                <c:pt idx="566">
                  <c:v>13.5562660000001</c:v>
                </c:pt>
                <c:pt idx="567">
                  <c:v>13.580217000000101</c:v>
                </c:pt>
                <c:pt idx="568">
                  <c:v>13.604168000000101</c:v>
                </c:pt>
                <c:pt idx="569">
                  <c:v>13.628119000000101</c:v>
                </c:pt>
                <c:pt idx="570">
                  <c:v>13.652070000000101</c:v>
                </c:pt>
                <c:pt idx="571">
                  <c:v>13.676021000000102</c:v>
                </c:pt>
                <c:pt idx="572">
                  <c:v>13.699972000000102</c:v>
                </c:pt>
                <c:pt idx="573">
                  <c:v>13.723923000000102</c:v>
                </c:pt>
                <c:pt idx="574">
                  <c:v>13.747874000000103</c:v>
                </c:pt>
                <c:pt idx="575">
                  <c:v>13.771825000000103</c:v>
                </c:pt>
                <c:pt idx="576">
                  <c:v>13.795776000000103</c:v>
                </c:pt>
                <c:pt idx="577">
                  <c:v>13.819727000000103</c:v>
                </c:pt>
                <c:pt idx="578">
                  <c:v>13.843678000000104</c:v>
                </c:pt>
                <c:pt idx="579">
                  <c:v>13.867629000000104</c:v>
                </c:pt>
                <c:pt idx="580">
                  <c:v>13.891580000000104</c:v>
                </c:pt>
                <c:pt idx="581">
                  <c:v>13.915531000000104</c:v>
                </c:pt>
                <c:pt idx="582">
                  <c:v>13.939482000000105</c:v>
                </c:pt>
                <c:pt idx="583">
                  <c:v>13.963433000000105</c:v>
                </c:pt>
                <c:pt idx="584">
                  <c:v>13.987384000000105</c:v>
                </c:pt>
                <c:pt idx="585">
                  <c:v>14.011335000000106</c:v>
                </c:pt>
                <c:pt idx="586">
                  <c:v>14.035286000000106</c:v>
                </c:pt>
                <c:pt idx="587">
                  <c:v>14.059237000000106</c:v>
                </c:pt>
                <c:pt idx="588">
                  <c:v>14.083188000000106</c:v>
                </c:pt>
                <c:pt idx="589">
                  <c:v>14.107139000000107</c:v>
                </c:pt>
                <c:pt idx="590">
                  <c:v>14.131090000000107</c:v>
                </c:pt>
                <c:pt idx="591">
                  <c:v>14.155041000000107</c:v>
                </c:pt>
                <c:pt idx="592">
                  <c:v>14.178992000000108</c:v>
                </c:pt>
                <c:pt idx="593">
                  <c:v>14.202943000000108</c:v>
                </c:pt>
                <c:pt idx="594">
                  <c:v>14.226894000000108</c:v>
                </c:pt>
                <c:pt idx="595">
                  <c:v>14.250845000000108</c:v>
                </c:pt>
                <c:pt idx="596">
                  <c:v>14.274796000000109</c:v>
                </c:pt>
                <c:pt idx="597">
                  <c:v>14.298747000000109</c:v>
                </c:pt>
                <c:pt idx="598">
                  <c:v>14.322698000000109</c:v>
                </c:pt>
                <c:pt idx="599">
                  <c:v>14.346649000000109</c:v>
                </c:pt>
                <c:pt idx="600">
                  <c:v>14.37060000000011</c:v>
                </c:pt>
                <c:pt idx="601">
                  <c:v>14.39455100000011</c:v>
                </c:pt>
                <c:pt idx="602">
                  <c:v>14.41850200000011</c:v>
                </c:pt>
                <c:pt idx="603">
                  <c:v>14.442453000000111</c:v>
                </c:pt>
                <c:pt idx="604">
                  <c:v>14.466404000000111</c:v>
                </c:pt>
                <c:pt idx="605">
                  <c:v>14.490355000000111</c:v>
                </c:pt>
                <c:pt idx="606">
                  <c:v>14.514306000000111</c:v>
                </c:pt>
                <c:pt idx="607">
                  <c:v>14.538257000000112</c:v>
                </c:pt>
                <c:pt idx="608">
                  <c:v>14.562208000000112</c:v>
                </c:pt>
                <c:pt idx="609">
                  <c:v>14.586159000000112</c:v>
                </c:pt>
                <c:pt idx="610">
                  <c:v>14.610110000000113</c:v>
                </c:pt>
                <c:pt idx="611">
                  <c:v>14.634061000000113</c:v>
                </c:pt>
                <c:pt idx="612">
                  <c:v>14.658012000000113</c:v>
                </c:pt>
                <c:pt idx="613">
                  <c:v>14.681963000000113</c:v>
                </c:pt>
                <c:pt idx="614">
                  <c:v>14.705914000000114</c:v>
                </c:pt>
                <c:pt idx="615">
                  <c:v>14.729865000000114</c:v>
                </c:pt>
                <c:pt idx="616">
                  <c:v>14.753816000000114</c:v>
                </c:pt>
                <c:pt idx="617">
                  <c:v>14.777767000000114</c:v>
                </c:pt>
                <c:pt idx="618">
                  <c:v>14.801718000000115</c:v>
                </c:pt>
                <c:pt idx="619">
                  <c:v>14.825669000000115</c:v>
                </c:pt>
                <c:pt idx="620">
                  <c:v>14.849620000000115</c:v>
                </c:pt>
                <c:pt idx="621">
                  <c:v>14.873571000000116</c:v>
                </c:pt>
                <c:pt idx="622">
                  <c:v>14.897522000000116</c:v>
                </c:pt>
                <c:pt idx="623">
                  <c:v>14.921473000000116</c:v>
                </c:pt>
                <c:pt idx="624">
                  <c:v>14.945424000000116</c:v>
                </c:pt>
                <c:pt idx="625">
                  <c:v>14.969375000000117</c:v>
                </c:pt>
                <c:pt idx="626">
                  <c:v>14.993326000000117</c:v>
                </c:pt>
                <c:pt idx="627">
                  <c:v>15.017277000000117</c:v>
                </c:pt>
                <c:pt idx="628">
                  <c:v>15.041228000000118</c:v>
                </c:pt>
                <c:pt idx="629">
                  <c:v>15.065179000000118</c:v>
                </c:pt>
                <c:pt idx="630">
                  <c:v>15.089130000000118</c:v>
                </c:pt>
                <c:pt idx="631">
                  <c:v>15.113081000000118</c:v>
                </c:pt>
                <c:pt idx="632">
                  <c:v>15.137032000000119</c:v>
                </c:pt>
                <c:pt idx="633">
                  <c:v>15.160983000000119</c:v>
                </c:pt>
                <c:pt idx="634">
                  <c:v>15.184934000000119</c:v>
                </c:pt>
                <c:pt idx="635">
                  <c:v>15.208885000000119</c:v>
                </c:pt>
                <c:pt idx="636">
                  <c:v>15.23283600000012</c:v>
                </c:pt>
                <c:pt idx="637">
                  <c:v>15.25678700000012</c:v>
                </c:pt>
                <c:pt idx="638">
                  <c:v>15.28073800000012</c:v>
                </c:pt>
                <c:pt idx="639">
                  <c:v>15.304689000000121</c:v>
                </c:pt>
                <c:pt idx="640">
                  <c:v>15.328640000000121</c:v>
                </c:pt>
                <c:pt idx="641">
                  <c:v>15.352591000000121</c:v>
                </c:pt>
                <c:pt idx="642">
                  <c:v>15.376542000000121</c:v>
                </c:pt>
                <c:pt idx="643">
                  <c:v>15.400493000000122</c:v>
                </c:pt>
                <c:pt idx="644">
                  <c:v>15.424444000000122</c:v>
                </c:pt>
                <c:pt idx="645">
                  <c:v>15.448395000000122</c:v>
                </c:pt>
                <c:pt idx="646">
                  <c:v>15.472346000000123</c:v>
                </c:pt>
                <c:pt idx="647">
                  <c:v>15.496297000000123</c:v>
                </c:pt>
                <c:pt idx="648">
                  <c:v>15.520248000000123</c:v>
                </c:pt>
                <c:pt idx="649">
                  <c:v>15.544199000000123</c:v>
                </c:pt>
                <c:pt idx="650">
                  <c:v>15.568150000000124</c:v>
                </c:pt>
                <c:pt idx="651">
                  <c:v>15.592101000000124</c:v>
                </c:pt>
                <c:pt idx="652">
                  <c:v>15.616052000000124</c:v>
                </c:pt>
                <c:pt idx="653">
                  <c:v>15.640003000000124</c:v>
                </c:pt>
                <c:pt idx="654">
                  <c:v>15.663954000000125</c:v>
                </c:pt>
                <c:pt idx="655">
                  <c:v>15.687905000000125</c:v>
                </c:pt>
                <c:pt idx="656">
                  <c:v>15.711856000000125</c:v>
                </c:pt>
                <c:pt idx="657">
                  <c:v>15.735807000000126</c:v>
                </c:pt>
                <c:pt idx="658">
                  <c:v>15.759758000000126</c:v>
                </c:pt>
                <c:pt idx="659">
                  <c:v>15.783709000000126</c:v>
                </c:pt>
                <c:pt idx="660">
                  <c:v>15.807660000000126</c:v>
                </c:pt>
                <c:pt idx="661">
                  <c:v>15.831611000000127</c:v>
                </c:pt>
                <c:pt idx="662">
                  <c:v>15.855562000000127</c:v>
                </c:pt>
                <c:pt idx="663">
                  <c:v>15.879513000000127</c:v>
                </c:pt>
                <c:pt idx="664">
                  <c:v>15.903464000000127</c:v>
                </c:pt>
                <c:pt idx="665">
                  <c:v>15.927415000000128</c:v>
                </c:pt>
                <c:pt idx="666">
                  <c:v>15.951366000000128</c:v>
                </c:pt>
                <c:pt idx="667">
                  <c:v>15.975317000000128</c:v>
                </c:pt>
                <c:pt idx="668">
                  <c:v>15.999268000000129</c:v>
                </c:pt>
                <c:pt idx="669">
                  <c:v>16.023219000000129</c:v>
                </c:pt>
                <c:pt idx="670">
                  <c:v>16.047170000000129</c:v>
                </c:pt>
                <c:pt idx="671">
                  <c:v>16.071121000000129</c:v>
                </c:pt>
                <c:pt idx="672">
                  <c:v>16.09507200000013</c:v>
                </c:pt>
                <c:pt idx="673">
                  <c:v>16.11902300000013</c:v>
                </c:pt>
                <c:pt idx="674">
                  <c:v>16.14297400000013</c:v>
                </c:pt>
                <c:pt idx="675">
                  <c:v>16.166925000000131</c:v>
                </c:pt>
                <c:pt idx="676">
                  <c:v>16.190876000000131</c:v>
                </c:pt>
                <c:pt idx="677">
                  <c:v>16.214827000000131</c:v>
                </c:pt>
                <c:pt idx="678">
                  <c:v>16.238778000000131</c:v>
                </c:pt>
                <c:pt idx="679">
                  <c:v>16.262729000000132</c:v>
                </c:pt>
                <c:pt idx="680">
                  <c:v>16.286680000000132</c:v>
                </c:pt>
                <c:pt idx="681">
                  <c:v>16.310631000000132</c:v>
                </c:pt>
                <c:pt idx="682">
                  <c:v>16.334582000000132</c:v>
                </c:pt>
                <c:pt idx="683">
                  <c:v>16.358533000000133</c:v>
                </c:pt>
                <c:pt idx="684">
                  <c:v>16.382484000000133</c:v>
                </c:pt>
                <c:pt idx="685">
                  <c:v>16.406435000000133</c:v>
                </c:pt>
                <c:pt idx="686">
                  <c:v>16.430386000000134</c:v>
                </c:pt>
                <c:pt idx="687">
                  <c:v>16.454337000000134</c:v>
                </c:pt>
                <c:pt idx="688">
                  <c:v>16.478288000000134</c:v>
                </c:pt>
                <c:pt idx="689">
                  <c:v>16.502239000000134</c:v>
                </c:pt>
                <c:pt idx="690">
                  <c:v>16.526190000000135</c:v>
                </c:pt>
                <c:pt idx="691">
                  <c:v>16.550141000000135</c:v>
                </c:pt>
                <c:pt idx="692">
                  <c:v>16.574092000000135</c:v>
                </c:pt>
                <c:pt idx="693">
                  <c:v>16.598043000000136</c:v>
                </c:pt>
                <c:pt idx="694">
                  <c:v>16.621994000000136</c:v>
                </c:pt>
                <c:pt idx="695">
                  <c:v>16.645945000000136</c:v>
                </c:pt>
                <c:pt idx="696">
                  <c:v>16.669896000000136</c:v>
                </c:pt>
                <c:pt idx="697">
                  <c:v>16.693847000000137</c:v>
                </c:pt>
                <c:pt idx="698">
                  <c:v>16.717798000000137</c:v>
                </c:pt>
                <c:pt idx="699">
                  <c:v>16.741749000000137</c:v>
                </c:pt>
                <c:pt idx="700">
                  <c:v>16.765700000000137</c:v>
                </c:pt>
                <c:pt idx="701">
                  <c:v>16.789651000000138</c:v>
                </c:pt>
                <c:pt idx="702">
                  <c:v>16.813602000000138</c:v>
                </c:pt>
                <c:pt idx="703">
                  <c:v>16.837553000000138</c:v>
                </c:pt>
                <c:pt idx="704">
                  <c:v>16.861504000000139</c:v>
                </c:pt>
                <c:pt idx="705">
                  <c:v>16.885455000000139</c:v>
                </c:pt>
                <c:pt idx="706">
                  <c:v>16.909406000000139</c:v>
                </c:pt>
                <c:pt idx="707">
                  <c:v>16.933357000000139</c:v>
                </c:pt>
                <c:pt idx="708">
                  <c:v>16.95730800000014</c:v>
                </c:pt>
                <c:pt idx="709">
                  <c:v>16.98125900000014</c:v>
                </c:pt>
                <c:pt idx="710">
                  <c:v>17.00521000000014</c:v>
                </c:pt>
                <c:pt idx="711">
                  <c:v>17.029161000000141</c:v>
                </c:pt>
                <c:pt idx="712">
                  <c:v>17.053112000000141</c:v>
                </c:pt>
                <c:pt idx="713">
                  <c:v>17.077063000000141</c:v>
                </c:pt>
                <c:pt idx="714">
                  <c:v>17.101014000000141</c:v>
                </c:pt>
                <c:pt idx="715">
                  <c:v>17.124965000000142</c:v>
                </c:pt>
                <c:pt idx="716">
                  <c:v>17.148916000000142</c:v>
                </c:pt>
                <c:pt idx="717">
                  <c:v>17.172867000000142</c:v>
                </c:pt>
                <c:pt idx="718">
                  <c:v>17.196818000000142</c:v>
                </c:pt>
                <c:pt idx="719">
                  <c:v>17.220769000000143</c:v>
                </c:pt>
                <c:pt idx="720">
                  <c:v>17.244720000000143</c:v>
                </c:pt>
                <c:pt idx="721">
                  <c:v>17.268671000000143</c:v>
                </c:pt>
                <c:pt idx="722">
                  <c:v>17.292622000000144</c:v>
                </c:pt>
                <c:pt idx="723">
                  <c:v>17.316573000000144</c:v>
                </c:pt>
                <c:pt idx="724">
                  <c:v>17.340524000000144</c:v>
                </c:pt>
                <c:pt idx="725">
                  <c:v>17.364475000000144</c:v>
                </c:pt>
                <c:pt idx="726">
                  <c:v>17.388426000000145</c:v>
                </c:pt>
                <c:pt idx="727">
                  <c:v>17.412377000000145</c:v>
                </c:pt>
                <c:pt idx="728">
                  <c:v>17.436328000000145</c:v>
                </c:pt>
                <c:pt idx="729">
                  <c:v>17.460279000000146</c:v>
                </c:pt>
                <c:pt idx="730">
                  <c:v>17.484230000000146</c:v>
                </c:pt>
                <c:pt idx="731">
                  <c:v>17.508181000000146</c:v>
                </c:pt>
                <c:pt idx="732">
                  <c:v>17.532132000000146</c:v>
                </c:pt>
                <c:pt idx="733">
                  <c:v>17.556083000000147</c:v>
                </c:pt>
                <c:pt idx="734">
                  <c:v>17.580034000000147</c:v>
                </c:pt>
                <c:pt idx="735">
                  <c:v>17.603985000000147</c:v>
                </c:pt>
                <c:pt idx="736">
                  <c:v>17.627936000000147</c:v>
                </c:pt>
                <c:pt idx="737">
                  <c:v>17.651887000000148</c:v>
                </c:pt>
                <c:pt idx="738">
                  <c:v>17.675838000000148</c:v>
                </c:pt>
                <c:pt idx="739">
                  <c:v>17.699789000000148</c:v>
                </c:pt>
                <c:pt idx="740">
                  <c:v>17.723740000000149</c:v>
                </c:pt>
                <c:pt idx="741">
                  <c:v>17.747691000000149</c:v>
                </c:pt>
                <c:pt idx="742">
                  <c:v>17.771642000000149</c:v>
                </c:pt>
                <c:pt idx="743">
                  <c:v>17.795593000000149</c:v>
                </c:pt>
                <c:pt idx="744">
                  <c:v>17.81954400000015</c:v>
                </c:pt>
                <c:pt idx="745">
                  <c:v>17.84349500000015</c:v>
                </c:pt>
                <c:pt idx="746">
                  <c:v>17.86744600000015</c:v>
                </c:pt>
                <c:pt idx="747">
                  <c:v>17.891397000000151</c:v>
                </c:pt>
                <c:pt idx="748">
                  <c:v>17.915348000000151</c:v>
                </c:pt>
                <c:pt idx="749">
                  <c:v>17.939299000000151</c:v>
                </c:pt>
                <c:pt idx="750">
                  <c:v>17.963250000000151</c:v>
                </c:pt>
                <c:pt idx="751">
                  <c:v>17.987201000000152</c:v>
                </c:pt>
                <c:pt idx="752">
                  <c:v>18.011152000000152</c:v>
                </c:pt>
                <c:pt idx="753">
                  <c:v>18.035103000000152</c:v>
                </c:pt>
                <c:pt idx="754">
                  <c:v>18.059054000000152</c:v>
                </c:pt>
                <c:pt idx="755">
                  <c:v>18.083005000000153</c:v>
                </c:pt>
                <c:pt idx="756">
                  <c:v>18.106956000000153</c:v>
                </c:pt>
                <c:pt idx="757">
                  <c:v>18.130907000000153</c:v>
                </c:pt>
                <c:pt idx="758">
                  <c:v>18.154858000000154</c:v>
                </c:pt>
                <c:pt idx="759">
                  <c:v>18.178809000000154</c:v>
                </c:pt>
                <c:pt idx="760">
                  <c:v>18.202760000000154</c:v>
                </c:pt>
                <c:pt idx="761">
                  <c:v>18.226711000000154</c:v>
                </c:pt>
                <c:pt idx="762">
                  <c:v>18.250662000000155</c:v>
                </c:pt>
                <c:pt idx="763">
                  <c:v>18.274613000000155</c:v>
                </c:pt>
                <c:pt idx="764">
                  <c:v>18.298564000000155</c:v>
                </c:pt>
                <c:pt idx="765">
                  <c:v>18.322515000000156</c:v>
                </c:pt>
                <c:pt idx="766">
                  <c:v>18.346466000000156</c:v>
                </c:pt>
                <c:pt idx="767">
                  <c:v>18.370417000000156</c:v>
                </c:pt>
                <c:pt idx="768">
                  <c:v>18.394368000000156</c:v>
                </c:pt>
                <c:pt idx="769">
                  <c:v>18.418319000000157</c:v>
                </c:pt>
                <c:pt idx="770">
                  <c:v>18.442270000000157</c:v>
                </c:pt>
                <c:pt idx="771">
                  <c:v>18.466221000000157</c:v>
                </c:pt>
                <c:pt idx="772">
                  <c:v>18.490172000000157</c:v>
                </c:pt>
                <c:pt idx="773">
                  <c:v>18.514123000000158</c:v>
                </c:pt>
                <c:pt idx="774">
                  <c:v>18.538074000000158</c:v>
                </c:pt>
                <c:pt idx="775">
                  <c:v>18.562025000000158</c:v>
                </c:pt>
                <c:pt idx="776">
                  <c:v>18.585976000000159</c:v>
                </c:pt>
                <c:pt idx="777">
                  <c:v>18.609927000000159</c:v>
                </c:pt>
                <c:pt idx="778">
                  <c:v>18.633878000000159</c:v>
                </c:pt>
                <c:pt idx="779">
                  <c:v>18.657829000000159</c:v>
                </c:pt>
                <c:pt idx="780">
                  <c:v>18.68178000000016</c:v>
                </c:pt>
                <c:pt idx="781">
                  <c:v>18.70573100000016</c:v>
                </c:pt>
                <c:pt idx="782">
                  <c:v>18.72968200000016</c:v>
                </c:pt>
                <c:pt idx="783">
                  <c:v>18.753633000000161</c:v>
                </c:pt>
                <c:pt idx="784">
                  <c:v>18.777584000000161</c:v>
                </c:pt>
                <c:pt idx="785">
                  <c:v>18.801535000000161</c:v>
                </c:pt>
                <c:pt idx="786">
                  <c:v>18.825486000000161</c:v>
                </c:pt>
                <c:pt idx="787">
                  <c:v>18.849437000000162</c:v>
                </c:pt>
                <c:pt idx="788">
                  <c:v>18.873388000000162</c:v>
                </c:pt>
                <c:pt idx="789">
                  <c:v>18.897339000000162</c:v>
                </c:pt>
                <c:pt idx="790">
                  <c:v>18.921290000000162</c:v>
                </c:pt>
                <c:pt idx="791">
                  <c:v>18.945241000000163</c:v>
                </c:pt>
                <c:pt idx="792">
                  <c:v>18.969192000000163</c:v>
                </c:pt>
                <c:pt idx="793">
                  <c:v>18.993143000000163</c:v>
                </c:pt>
                <c:pt idx="794">
                  <c:v>19.017094000000164</c:v>
                </c:pt>
                <c:pt idx="795">
                  <c:v>19.041045000000164</c:v>
                </c:pt>
                <c:pt idx="796">
                  <c:v>19.064996000000164</c:v>
                </c:pt>
                <c:pt idx="797">
                  <c:v>19.088947000000164</c:v>
                </c:pt>
                <c:pt idx="798">
                  <c:v>19.112898000000165</c:v>
                </c:pt>
                <c:pt idx="799">
                  <c:v>19.136849000000165</c:v>
                </c:pt>
                <c:pt idx="800">
                  <c:v>19.160800000000165</c:v>
                </c:pt>
                <c:pt idx="801">
                  <c:v>19.184751000000166</c:v>
                </c:pt>
                <c:pt idx="802">
                  <c:v>19.208702000000166</c:v>
                </c:pt>
                <c:pt idx="803">
                  <c:v>19.232653000000166</c:v>
                </c:pt>
                <c:pt idx="804">
                  <c:v>19.256604000000166</c:v>
                </c:pt>
                <c:pt idx="805">
                  <c:v>19.280555000000167</c:v>
                </c:pt>
                <c:pt idx="806">
                  <c:v>19.304506000000167</c:v>
                </c:pt>
                <c:pt idx="807">
                  <c:v>19.328457000000167</c:v>
                </c:pt>
                <c:pt idx="808">
                  <c:v>19.352408000000167</c:v>
                </c:pt>
                <c:pt idx="809">
                  <c:v>19.376359000000168</c:v>
                </c:pt>
                <c:pt idx="810">
                  <c:v>19.400310000000168</c:v>
                </c:pt>
                <c:pt idx="811">
                  <c:v>19.424261000000168</c:v>
                </c:pt>
                <c:pt idx="812">
                  <c:v>19.448212000000169</c:v>
                </c:pt>
                <c:pt idx="813">
                  <c:v>19.472163000000169</c:v>
                </c:pt>
                <c:pt idx="814">
                  <c:v>19.496114000000169</c:v>
                </c:pt>
                <c:pt idx="815">
                  <c:v>19.520065000000169</c:v>
                </c:pt>
                <c:pt idx="816">
                  <c:v>19.54401600000017</c:v>
                </c:pt>
                <c:pt idx="817">
                  <c:v>19.56796700000017</c:v>
                </c:pt>
                <c:pt idx="818">
                  <c:v>19.59191800000017</c:v>
                </c:pt>
                <c:pt idx="819">
                  <c:v>19.615869000000171</c:v>
                </c:pt>
                <c:pt idx="820">
                  <c:v>19.639820000000171</c:v>
                </c:pt>
                <c:pt idx="821">
                  <c:v>19.663771000000171</c:v>
                </c:pt>
                <c:pt idx="822">
                  <c:v>19.687722000000171</c:v>
                </c:pt>
                <c:pt idx="823">
                  <c:v>19.711673000000172</c:v>
                </c:pt>
                <c:pt idx="824">
                  <c:v>19.735624000000172</c:v>
                </c:pt>
                <c:pt idx="825">
                  <c:v>19.759575000000172</c:v>
                </c:pt>
                <c:pt idx="826">
                  <c:v>19.783526000000172</c:v>
                </c:pt>
                <c:pt idx="827">
                  <c:v>19.807477000000173</c:v>
                </c:pt>
                <c:pt idx="828">
                  <c:v>19.831428000000173</c:v>
                </c:pt>
                <c:pt idx="829">
                  <c:v>19.855379000000173</c:v>
                </c:pt>
                <c:pt idx="830">
                  <c:v>19.879330000000174</c:v>
                </c:pt>
                <c:pt idx="831">
                  <c:v>19.903281000000174</c:v>
                </c:pt>
                <c:pt idx="832">
                  <c:v>19.927232000000174</c:v>
                </c:pt>
                <c:pt idx="833">
                  <c:v>19.951183000000174</c:v>
                </c:pt>
                <c:pt idx="834">
                  <c:v>19.975134000000175</c:v>
                </c:pt>
                <c:pt idx="835">
                  <c:v>19.999085000000175</c:v>
                </c:pt>
                <c:pt idx="836">
                  <c:v>20.023036000000175</c:v>
                </c:pt>
                <c:pt idx="837">
                  <c:v>20.046987000000176</c:v>
                </c:pt>
                <c:pt idx="838">
                  <c:v>20.070938000000176</c:v>
                </c:pt>
                <c:pt idx="839">
                  <c:v>20.094889000000176</c:v>
                </c:pt>
                <c:pt idx="840">
                  <c:v>20.118840000000176</c:v>
                </c:pt>
                <c:pt idx="841">
                  <c:v>20.142791000000177</c:v>
                </c:pt>
                <c:pt idx="842">
                  <c:v>20.166742000000177</c:v>
                </c:pt>
                <c:pt idx="843">
                  <c:v>20.190693000000177</c:v>
                </c:pt>
                <c:pt idx="844">
                  <c:v>20.214644000000177</c:v>
                </c:pt>
                <c:pt idx="845">
                  <c:v>20.238595000000178</c:v>
                </c:pt>
                <c:pt idx="846">
                  <c:v>20.262546000000178</c:v>
                </c:pt>
                <c:pt idx="847">
                  <c:v>20.286497000000178</c:v>
                </c:pt>
                <c:pt idx="848">
                  <c:v>20.310448000000179</c:v>
                </c:pt>
                <c:pt idx="849">
                  <c:v>20.334399000000179</c:v>
                </c:pt>
                <c:pt idx="850">
                  <c:v>20.358350000000179</c:v>
                </c:pt>
                <c:pt idx="851">
                  <c:v>20.382301000000179</c:v>
                </c:pt>
                <c:pt idx="852">
                  <c:v>20.40625200000018</c:v>
                </c:pt>
                <c:pt idx="853">
                  <c:v>20.43020300000018</c:v>
                </c:pt>
                <c:pt idx="854">
                  <c:v>20.45415400000018</c:v>
                </c:pt>
                <c:pt idx="855">
                  <c:v>20.478105000000181</c:v>
                </c:pt>
                <c:pt idx="856">
                  <c:v>20.502056000000181</c:v>
                </c:pt>
                <c:pt idx="857">
                  <c:v>20.526007000000181</c:v>
                </c:pt>
                <c:pt idx="858">
                  <c:v>20.549958000000181</c:v>
                </c:pt>
                <c:pt idx="859">
                  <c:v>20.573909000000182</c:v>
                </c:pt>
                <c:pt idx="860">
                  <c:v>20.597860000000182</c:v>
                </c:pt>
                <c:pt idx="861">
                  <c:v>20.621811000000182</c:v>
                </c:pt>
                <c:pt idx="862">
                  <c:v>20.645762000000182</c:v>
                </c:pt>
                <c:pt idx="863">
                  <c:v>20.669713000000183</c:v>
                </c:pt>
                <c:pt idx="864">
                  <c:v>20.693664000000183</c:v>
                </c:pt>
                <c:pt idx="865">
                  <c:v>20.717615000000183</c:v>
                </c:pt>
                <c:pt idx="866">
                  <c:v>20.741566000000184</c:v>
                </c:pt>
                <c:pt idx="867">
                  <c:v>20.765517000000184</c:v>
                </c:pt>
                <c:pt idx="868">
                  <c:v>20.789468000000184</c:v>
                </c:pt>
                <c:pt idx="869">
                  <c:v>20.813419000000184</c:v>
                </c:pt>
                <c:pt idx="870">
                  <c:v>20.837370000000185</c:v>
                </c:pt>
                <c:pt idx="871">
                  <c:v>20.861321000000185</c:v>
                </c:pt>
                <c:pt idx="872">
                  <c:v>20.885272000000185</c:v>
                </c:pt>
                <c:pt idx="873">
                  <c:v>20.909223000000186</c:v>
                </c:pt>
                <c:pt idx="874">
                  <c:v>20.933174000000186</c:v>
                </c:pt>
                <c:pt idx="875">
                  <c:v>20.957125000000186</c:v>
                </c:pt>
                <c:pt idx="876">
                  <c:v>20.981076000000186</c:v>
                </c:pt>
                <c:pt idx="877">
                  <c:v>21.005027000000187</c:v>
                </c:pt>
                <c:pt idx="878">
                  <c:v>21.028978000000187</c:v>
                </c:pt>
                <c:pt idx="879">
                  <c:v>21.052929000000187</c:v>
                </c:pt>
                <c:pt idx="880">
                  <c:v>21.076880000000187</c:v>
                </c:pt>
                <c:pt idx="881">
                  <c:v>21.100831000000188</c:v>
                </c:pt>
                <c:pt idx="882">
                  <c:v>21.124782000000188</c:v>
                </c:pt>
                <c:pt idx="883">
                  <c:v>21.148733000000188</c:v>
                </c:pt>
                <c:pt idx="884">
                  <c:v>21.172684000000189</c:v>
                </c:pt>
                <c:pt idx="885">
                  <c:v>21.196635000000189</c:v>
                </c:pt>
                <c:pt idx="886">
                  <c:v>21.220586000000189</c:v>
                </c:pt>
                <c:pt idx="887">
                  <c:v>21.244537000000189</c:v>
                </c:pt>
                <c:pt idx="888">
                  <c:v>21.26848800000019</c:v>
                </c:pt>
                <c:pt idx="889">
                  <c:v>21.29243900000019</c:v>
                </c:pt>
                <c:pt idx="890">
                  <c:v>21.31639000000019</c:v>
                </c:pt>
                <c:pt idx="891">
                  <c:v>21.340341000000191</c:v>
                </c:pt>
                <c:pt idx="892">
                  <c:v>21.364292000000191</c:v>
                </c:pt>
                <c:pt idx="893">
                  <c:v>21.388243000000191</c:v>
                </c:pt>
                <c:pt idx="894">
                  <c:v>21.412194000000191</c:v>
                </c:pt>
                <c:pt idx="895">
                  <c:v>21.436145000000192</c:v>
                </c:pt>
                <c:pt idx="896">
                  <c:v>21.460096000000192</c:v>
                </c:pt>
                <c:pt idx="897">
                  <c:v>21.484047000000192</c:v>
                </c:pt>
                <c:pt idx="898">
                  <c:v>21.507998000000192</c:v>
                </c:pt>
                <c:pt idx="899">
                  <c:v>21.531949000000193</c:v>
                </c:pt>
                <c:pt idx="900">
                  <c:v>21.555900000000193</c:v>
                </c:pt>
                <c:pt idx="901">
                  <c:v>21.579851000000193</c:v>
                </c:pt>
                <c:pt idx="902">
                  <c:v>21.603802000000194</c:v>
                </c:pt>
                <c:pt idx="903">
                  <c:v>21.627753000000194</c:v>
                </c:pt>
                <c:pt idx="904">
                  <c:v>21.651704000000194</c:v>
                </c:pt>
                <c:pt idx="905">
                  <c:v>21.675655000000194</c:v>
                </c:pt>
                <c:pt idx="906">
                  <c:v>21.699606000000195</c:v>
                </c:pt>
                <c:pt idx="907">
                  <c:v>21.723557000000195</c:v>
                </c:pt>
                <c:pt idx="908">
                  <c:v>21.747508000000195</c:v>
                </c:pt>
                <c:pt idx="909">
                  <c:v>21.771459000000196</c:v>
                </c:pt>
                <c:pt idx="910">
                  <c:v>21.795410000000196</c:v>
                </c:pt>
                <c:pt idx="911">
                  <c:v>21.819361000000196</c:v>
                </c:pt>
                <c:pt idx="912">
                  <c:v>21.843312000000196</c:v>
                </c:pt>
                <c:pt idx="913">
                  <c:v>21.867263000000197</c:v>
                </c:pt>
                <c:pt idx="914">
                  <c:v>21.891214000000197</c:v>
                </c:pt>
                <c:pt idx="915">
                  <c:v>21.915165000000197</c:v>
                </c:pt>
                <c:pt idx="916">
                  <c:v>21.939116000000197</c:v>
                </c:pt>
                <c:pt idx="917">
                  <c:v>21.963067000000198</c:v>
                </c:pt>
                <c:pt idx="918">
                  <c:v>21.987018000000198</c:v>
                </c:pt>
                <c:pt idx="919">
                  <c:v>22.010969000000198</c:v>
                </c:pt>
                <c:pt idx="920">
                  <c:v>22.034920000000199</c:v>
                </c:pt>
                <c:pt idx="921">
                  <c:v>22.058871000000199</c:v>
                </c:pt>
                <c:pt idx="922">
                  <c:v>22.082822000000199</c:v>
                </c:pt>
                <c:pt idx="923">
                  <c:v>22.106773000000199</c:v>
                </c:pt>
                <c:pt idx="924">
                  <c:v>22.1307240000002</c:v>
                </c:pt>
                <c:pt idx="925">
                  <c:v>22.1546750000002</c:v>
                </c:pt>
                <c:pt idx="926">
                  <c:v>22.1786260000002</c:v>
                </c:pt>
                <c:pt idx="927">
                  <c:v>22.202577000000201</c:v>
                </c:pt>
                <c:pt idx="928">
                  <c:v>22.226528000000201</c:v>
                </c:pt>
                <c:pt idx="929">
                  <c:v>22.250479000000201</c:v>
                </c:pt>
                <c:pt idx="930">
                  <c:v>22.274430000000201</c:v>
                </c:pt>
                <c:pt idx="931">
                  <c:v>22.298381000000202</c:v>
                </c:pt>
                <c:pt idx="932">
                  <c:v>22.322332000000202</c:v>
                </c:pt>
                <c:pt idx="933">
                  <c:v>22.346283000000202</c:v>
                </c:pt>
                <c:pt idx="934">
                  <c:v>22.370234000000202</c:v>
                </c:pt>
                <c:pt idx="935">
                  <c:v>22.394185000000203</c:v>
                </c:pt>
                <c:pt idx="936">
                  <c:v>22.418136000000203</c:v>
                </c:pt>
                <c:pt idx="937">
                  <c:v>22.442087000000203</c:v>
                </c:pt>
                <c:pt idx="938">
                  <c:v>22.466038000000204</c:v>
                </c:pt>
                <c:pt idx="939">
                  <c:v>22.489989000000204</c:v>
                </c:pt>
                <c:pt idx="940">
                  <c:v>22.513940000000204</c:v>
                </c:pt>
                <c:pt idx="941">
                  <c:v>22.537891000000204</c:v>
                </c:pt>
                <c:pt idx="942">
                  <c:v>22.561842000000205</c:v>
                </c:pt>
                <c:pt idx="943">
                  <c:v>22.585793000000205</c:v>
                </c:pt>
                <c:pt idx="944">
                  <c:v>22.609744000000205</c:v>
                </c:pt>
                <c:pt idx="945">
                  <c:v>22.633695000000206</c:v>
                </c:pt>
                <c:pt idx="946">
                  <c:v>22.657646000000206</c:v>
                </c:pt>
                <c:pt idx="947">
                  <c:v>22.681597000000206</c:v>
                </c:pt>
                <c:pt idx="948">
                  <c:v>22.705548000000206</c:v>
                </c:pt>
                <c:pt idx="949">
                  <c:v>22.729499000000207</c:v>
                </c:pt>
                <c:pt idx="950">
                  <c:v>22.753450000000207</c:v>
                </c:pt>
                <c:pt idx="951">
                  <c:v>22.777401000000207</c:v>
                </c:pt>
                <c:pt idx="952">
                  <c:v>22.801352000000207</c:v>
                </c:pt>
                <c:pt idx="953">
                  <c:v>22.825303000000208</c:v>
                </c:pt>
                <c:pt idx="954">
                  <c:v>22.849254000000208</c:v>
                </c:pt>
                <c:pt idx="955">
                  <c:v>22.873205000000208</c:v>
                </c:pt>
                <c:pt idx="956">
                  <c:v>22.897156000000209</c:v>
                </c:pt>
                <c:pt idx="957">
                  <c:v>22.921107000000209</c:v>
                </c:pt>
                <c:pt idx="958">
                  <c:v>22.945058000000209</c:v>
                </c:pt>
                <c:pt idx="959">
                  <c:v>22.969009000000209</c:v>
                </c:pt>
                <c:pt idx="960">
                  <c:v>22.99296000000021</c:v>
                </c:pt>
                <c:pt idx="961">
                  <c:v>23.01691100000021</c:v>
                </c:pt>
                <c:pt idx="962">
                  <c:v>23.04086200000021</c:v>
                </c:pt>
                <c:pt idx="963">
                  <c:v>23.064813000000211</c:v>
                </c:pt>
                <c:pt idx="964">
                  <c:v>23.088764000000211</c:v>
                </c:pt>
                <c:pt idx="965">
                  <c:v>23.112715000000211</c:v>
                </c:pt>
                <c:pt idx="966">
                  <c:v>23.136666000000211</c:v>
                </c:pt>
                <c:pt idx="967">
                  <c:v>23.160617000000212</c:v>
                </c:pt>
                <c:pt idx="968">
                  <c:v>23.184568000000212</c:v>
                </c:pt>
                <c:pt idx="969">
                  <c:v>23.208519000000212</c:v>
                </c:pt>
                <c:pt idx="970">
                  <c:v>23.232470000000212</c:v>
                </c:pt>
                <c:pt idx="971">
                  <c:v>23.256421000000213</c:v>
                </c:pt>
                <c:pt idx="972">
                  <c:v>23.280372000000213</c:v>
                </c:pt>
                <c:pt idx="973">
                  <c:v>23.304323000000213</c:v>
                </c:pt>
                <c:pt idx="974">
                  <c:v>23.328274000000214</c:v>
                </c:pt>
                <c:pt idx="975">
                  <c:v>23.352225000000214</c:v>
                </c:pt>
                <c:pt idx="976">
                  <c:v>23.376176000000214</c:v>
                </c:pt>
                <c:pt idx="977">
                  <c:v>23.400127000000214</c:v>
                </c:pt>
                <c:pt idx="978">
                  <c:v>23.424078000000215</c:v>
                </c:pt>
                <c:pt idx="979">
                  <c:v>23.448029000000215</c:v>
                </c:pt>
                <c:pt idx="980">
                  <c:v>23.471980000000215</c:v>
                </c:pt>
                <c:pt idx="981">
                  <c:v>23.495931000000216</c:v>
                </c:pt>
                <c:pt idx="982">
                  <c:v>23.519882000000216</c:v>
                </c:pt>
                <c:pt idx="983">
                  <c:v>23.543833000000216</c:v>
                </c:pt>
                <c:pt idx="984">
                  <c:v>23.567784000000216</c:v>
                </c:pt>
                <c:pt idx="985">
                  <c:v>23.591735000000217</c:v>
                </c:pt>
                <c:pt idx="986">
                  <c:v>23.615686000000217</c:v>
                </c:pt>
                <c:pt idx="987">
                  <c:v>23.639637000000217</c:v>
                </c:pt>
                <c:pt idx="988">
                  <c:v>23.663588000000217</c:v>
                </c:pt>
                <c:pt idx="989">
                  <c:v>23.687539000000218</c:v>
                </c:pt>
                <c:pt idx="990">
                  <c:v>23.711490000000218</c:v>
                </c:pt>
                <c:pt idx="991">
                  <c:v>23.735441000000218</c:v>
                </c:pt>
                <c:pt idx="992">
                  <c:v>23.759392000000219</c:v>
                </c:pt>
                <c:pt idx="993">
                  <c:v>23.783343000000219</c:v>
                </c:pt>
                <c:pt idx="994">
                  <c:v>23.807294000000219</c:v>
                </c:pt>
                <c:pt idx="995">
                  <c:v>23.831245000000219</c:v>
                </c:pt>
                <c:pt idx="996">
                  <c:v>23.85519600000022</c:v>
                </c:pt>
                <c:pt idx="997">
                  <c:v>23.87914700000022</c:v>
                </c:pt>
                <c:pt idx="998">
                  <c:v>23.90309800000022</c:v>
                </c:pt>
                <c:pt idx="999">
                  <c:v>23.927049000000221</c:v>
                </c:pt>
                <c:pt idx="1000">
                  <c:v>23.951000000000221</c:v>
                </c:pt>
                <c:pt idx="1001">
                  <c:v>23.974951000000221</c:v>
                </c:pt>
                <c:pt idx="1002">
                  <c:v>23.998902000000221</c:v>
                </c:pt>
                <c:pt idx="1003">
                  <c:v>24.022853000000222</c:v>
                </c:pt>
                <c:pt idx="1004">
                  <c:v>24.046804000000222</c:v>
                </c:pt>
                <c:pt idx="1005">
                  <c:v>24.070755000000222</c:v>
                </c:pt>
                <c:pt idx="1006">
                  <c:v>24.094706000000222</c:v>
                </c:pt>
                <c:pt idx="1007">
                  <c:v>24.118657000000223</c:v>
                </c:pt>
                <c:pt idx="1008">
                  <c:v>24.142608000000223</c:v>
                </c:pt>
                <c:pt idx="1009">
                  <c:v>24.166559000000223</c:v>
                </c:pt>
                <c:pt idx="1010">
                  <c:v>24.190510000000224</c:v>
                </c:pt>
                <c:pt idx="1011">
                  <c:v>24.214461000000224</c:v>
                </c:pt>
                <c:pt idx="1012">
                  <c:v>24.238412000000224</c:v>
                </c:pt>
                <c:pt idx="1013">
                  <c:v>24.262363000000224</c:v>
                </c:pt>
                <c:pt idx="1014">
                  <c:v>24.286314000000225</c:v>
                </c:pt>
                <c:pt idx="1015">
                  <c:v>24.310265000000225</c:v>
                </c:pt>
                <c:pt idx="1016">
                  <c:v>24.334216000000225</c:v>
                </c:pt>
                <c:pt idx="1017">
                  <c:v>24.358167000000225</c:v>
                </c:pt>
                <c:pt idx="1018">
                  <c:v>24.382118000000226</c:v>
                </c:pt>
                <c:pt idx="1019">
                  <c:v>24.406069000000226</c:v>
                </c:pt>
                <c:pt idx="1020">
                  <c:v>24.430020000000226</c:v>
                </c:pt>
                <c:pt idx="1021">
                  <c:v>24.453971000000227</c:v>
                </c:pt>
                <c:pt idx="1022">
                  <c:v>24.477922000000227</c:v>
                </c:pt>
                <c:pt idx="1023">
                  <c:v>24.501873000000227</c:v>
                </c:pt>
                <c:pt idx="1024">
                  <c:v>24.525824000000227</c:v>
                </c:pt>
                <c:pt idx="1025">
                  <c:v>24.549775000000228</c:v>
                </c:pt>
                <c:pt idx="1026">
                  <c:v>24.573726000000228</c:v>
                </c:pt>
                <c:pt idx="1027">
                  <c:v>24.597677000000228</c:v>
                </c:pt>
                <c:pt idx="1028">
                  <c:v>24.621628000000229</c:v>
                </c:pt>
                <c:pt idx="1029">
                  <c:v>24.645579000000229</c:v>
                </c:pt>
                <c:pt idx="1030">
                  <c:v>24.669530000000229</c:v>
                </c:pt>
                <c:pt idx="1031">
                  <c:v>24.693481000000229</c:v>
                </c:pt>
                <c:pt idx="1032">
                  <c:v>24.71743200000023</c:v>
                </c:pt>
                <c:pt idx="1033">
                  <c:v>24.74138300000023</c:v>
                </c:pt>
                <c:pt idx="1034">
                  <c:v>24.76533400000023</c:v>
                </c:pt>
                <c:pt idx="1035">
                  <c:v>24.78928500000023</c:v>
                </c:pt>
                <c:pt idx="1036">
                  <c:v>24.813236000000231</c:v>
                </c:pt>
                <c:pt idx="1037">
                  <c:v>24.837187000000231</c:v>
                </c:pt>
                <c:pt idx="1038">
                  <c:v>24.861138000000231</c:v>
                </c:pt>
                <c:pt idx="1039">
                  <c:v>24.885089000000232</c:v>
                </c:pt>
                <c:pt idx="1040">
                  <c:v>24.909040000000232</c:v>
                </c:pt>
                <c:pt idx="1041">
                  <c:v>24.932991000000232</c:v>
                </c:pt>
                <c:pt idx="1042">
                  <c:v>24.956942000000232</c:v>
                </c:pt>
                <c:pt idx="1043">
                  <c:v>24.980893000000233</c:v>
                </c:pt>
                <c:pt idx="1044">
                  <c:v>25.004844000000233</c:v>
                </c:pt>
                <c:pt idx="1045">
                  <c:v>25.028795000000233</c:v>
                </c:pt>
                <c:pt idx="1046">
                  <c:v>25.052746000000234</c:v>
                </c:pt>
                <c:pt idx="1047">
                  <c:v>25.076697000000234</c:v>
                </c:pt>
                <c:pt idx="1048">
                  <c:v>25.100648000000234</c:v>
                </c:pt>
                <c:pt idx="1049">
                  <c:v>25.124599000000234</c:v>
                </c:pt>
                <c:pt idx="1050">
                  <c:v>25.148550000000235</c:v>
                </c:pt>
                <c:pt idx="1051">
                  <c:v>25.172501000000235</c:v>
                </c:pt>
                <c:pt idx="1052">
                  <c:v>25.196452000000235</c:v>
                </c:pt>
                <c:pt idx="1053">
                  <c:v>25.220403000000235</c:v>
                </c:pt>
                <c:pt idx="1054">
                  <c:v>25.244354000000236</c:v>
                </c:pt>
                <c:pt idx="1055">
                  <c:v>25.268305000000236</c:v>
                </c:pt>
                <c:pt idx="1056">
                  <c:v>25.292256000000236</c:v>
                </c:pt>
                <c:pt idx="1057">
                  <c:v>25.316207000000237</c:v>
                </c:pt>
                <c:pt idx="1058">
                  <c:v>25.340158000000237</c:v>
                </c:pt>
                <c:pt idx="1059">
                  <c:v>25.364109000000237</c:v>
                </c:pt>
                <c:pt idx="1060">
                  <c:v>25.388060000000237</c:v>
                </c:pt>
                <c:pt idx="1061">
                  <c:v>25.412011000000238</c:v>
                </c:pt>
                <c:pt idx="1062">
                  <c:v>25.435962000000238</c:v>
                </c:pt>
                <c:pt idx="1063">
                  <c:v>25.459913000000238</c:v>
                </c:pt>
                <c:pt idx="1064">
                  <c:v>25.483864000000239</c:v>
                </c:pt>
                <c:pt idx="1065">
                  <c:v>25.507815000000239</c:v>
                </c:pt>
                <c:pt idx="1066">
                  <c:v>25.531766000000239</c:v>
                </c:pt>
                <c:pt idx="1067">
                  <c:v>25.555717000000239</c:v>
                </c:pt>
                <c:pt idx="1068">
                  <c:v>25.57966800000024</c:v>
                </c:pt>
                <c:pt idx="1069">
                  <c:v>25.60361900000024</c:v>
                </c:pt>
                <c:pt idx="1070">
                  <c:v>25.62757000000024</c:v>
                </c:pt>
                <c:pt idx="1071">
                  <c:v>25.65152100000024</c:v>
                </c:pt>
                <c:pt idx="1072">
                  <c:v>25.675472000000241</c:v>
                </c:pt>
                <c:pt idx="1073">
                  <c:v>25.699423000000241</c:v>
                </c:pt>
                <c:pt idx="1074">
                  <c:v>25.723374000000241</c:v>
                </c:pt>
                <c:pt idx="1075">
                  <c:v>25.747325000000242</c:v>
                </c:pt>
                <c:pt idx="1076">
                  <c:v>25.771276000000242</c:v>
                </c:pt>
                <c:pt idx="1077">
                  <c:v>25.795227000000242</c:v>
                </c:pt>
                <c:pt idx="1078">
                  <c:v>25.819178000000242</c:v>
                </c:pt>
                <c:pt idx="1079">
                  <c:v>25.843129000000243</c:v>
                </c:pt>
                <c:pt idx="1080">
                  <c:v>25.867080000000243</c:v>
                </c:pt>
                <c:pt idx="1081">
                  <c:v>25.891031000000243</c:v>
                </c:pt>
                <c:pt idx="1082">
                  <c:v>25.914982000000244</c:v>
                </c:pt>
                <c:pt idx="1083">
                  <c:v>25.938933000000244</c:v>
                </c:pt>
                <c:pt idx="1084">
                  <c:v>25.962884000000244</c:v>
                </c:pt>
                <c:pt idx="1085">
                  <c:v>25.986835000000244</c:v>
                </c:pt>
                <c:pt idx="1086">
                  <c:v>26.010786000000245</c:v>
                </c:pt>
                <c:pt idx="1087">
                  <c:v>26.034737000000245</c:v>
                </c:pt>
                <c:pt idx="1088">
                  <c:v>26.058688000000245</c:v>
                </c:pt>
                <c:pt idx="1089">
                  <c:v>26.082639000000245</c:v>
                </c:pt>
                <c:pt idx="1090">
                  <c:v>26.106590000000246</c:v>
                </c:pt>
                <c:pt idx="1091">
                  <c:v>26.130541000000246</c:v>
                </c:pt>
                <c:pt idx="1092">
                  <c:v>26.154492000000246</c:v>
                </c:pt>
                <c:pt idx="1093">
                  <c:v>26.178443000000247</c:v>
                </c:pt>
                <c:pt idx="1094">
                  <c:v>26.202394000000247</c:v>
                </c:pt>
                <c:pt idx="1095">
                  <c:v>26.226345000000247</c:v>
                </c:pt>
                <c:pt idx="1096">
                  <c:v>26.250296000000247</c:v>
                </c:pt>
                <c:pt idx="1097">
                  <c:v>26.274247000000248</c:v>
                </c:pt>
                <c:pt idx="1098">
                  <c:v>26.298198000000248</c:v>
                </c:pt>
                <c:pt idx="1099">
                  <c:v>26.322149000000248</c:v>
                </c:pt>
                <c:pt idx="1100">
                  <c:v>26.346100000000249</c:v>
                </c:pt>
                <c:pt idx="1101">
                  <c:v>26.370051000000249</c:v>
                </c:pt>
                <c:pt idx="1102">
                  <c:v>26.394002000000249</c:v>
                </c:pt>
                <c:pt idx="1103">
                  <c:v>26.417953000000249</c:v>
                </c:pt>
                <c:pt idx="1104">
                  <c:v>26.44190400000025</c:v>
                </c:pt>
                <c:pt idx="1105">
                  <c:v>26.46585500000025</c:v>
                </c:pt>
                <c:pt idx="1106">
                  <c:v>26.48980600000025</c:v>
                </c:pt>
                <c:pt idx="1107">
                  <c:v>26.51375700000025</c:v>
                </c:pt>
                <c:pt idx="1108">
                  <c:v>26.537708000000251</c:v>
                </c:pt>
                <c:pt idx="1109">
                  <c:v>26.561659000000251</c:v>
                </c:pt>
                <c:pt idx="1110">
                  <c:v>26.585610000000251</c:v>
                </c:pt>
                <c:pt idx="1111">
                  <c:v>26.609561000000252</c:v>
                </c:pt>
                <c:pt idx="1112">
                  <c:v>26.633512000000252</c:v>
                </c:pt>
                <c:pt idx="1113">
                  <c:v>26.657463000000252</c:v>
                </c:pt>
                <c:pt idx="1114">
                  <c:v>26.681414000000252</c:v>
                </c:pt>
                <c:pt idx="1115">
                  <c:v>26.705365000000253</c:v>
                </c:pt>
                <c:pt idx="1116">
                  <c:v>26.729316000000253</c:v>
                </c:pt>
                <c:pt idx="1117">
                  <c:v>26.753267000000253</c:v>
                </c:pt>
                <c:pt idx="1118">
                  <c:v>26.777218000000254</c:v>
                </c:pt>
                <c:pt idx="1119">
                  <c:v>26.801169000000254</c:v>
                </c:pt>
                <c:pt idx="1120">
                  <c:v>26.825120000000254</c:v>
                </c:pt>
                <c:pt idx="1121">
                  <c:v>26.849071000000254</c:v>
                </c:pt>
                <c:pt idx="1122">
                  <c:v>26.873022000000255</c:v>
                </c:pt>
                <c:pt idx="1123">
                  <c:v>26.896973000000255</c:v>
                </c:pt>
                <c:pt idx="1124">
                  <c:v>26.920924000000255</c:v>
                </c:pt>
                <c:pt idx="1125">
                  <c:v>26.944875000000255</c:v>
                </c:pt>
                <c:pt idx="1126">
                  <c:v>26.968826000000256</c:v>
                </c:pt>
                <c:pt idx="1127">
                  <c:v>26.992777000000256</c:v>
                </c:pt>
                <c:pt idx="1128">
                  <c:v>27.016728000000256</c:v>
                </c:pt>
                <c:pt idx="1129">
                  <c:v>27.040679000000257</c:v>
                </c:pt>
                <c:pt idx="1130">
                  <c:v>27.064630000000257</c:v>
                </c:pt>
                <c:pt idx="1131">
                  <c:v>27.088581000000257</c:v>
                </c:pt>
                <c:pt idx="1132">
                  <c:v>27.112532000000257</c:v>
                </c:pt>
                <c:pt idx="1133">
                  <c:v>27.136483000000258</c:v>
                </c:pt>
                <c:pt idx="1134">
                  <c:v>27.160434000000258</c:v>
                </c:pt>
                <c:pt idx="1135">
                  <c:v>27.184385000000258</c:v>
                </c:pt>
                <c:pt idx="1136">
                  <c:v>27.208336000000259</c:v>
                </c:pt>
                <c:pt idx="1137">
                  <c:v>27.232287000000259</c:v>
                </c:pt>
                <c:pt idx="1138">
                  <c:v>27.256238000000259</c:v>
                </c:pt>
                <c:pt idx="1139">
                  <c:v>27.280189000000259</c:v>
                </c:pt>
                <c:pt idx="1140">
                  <c:v>27.30414000000026</c:v>
                </c:pt>
                <c:pt idx="1141">
                  <c:v>27.32809100000026</c:v>
                </c:pt>
                <c:pt idx="1142">
                  <c:v>27.35204200000026</c:v>
                </c:pt>
                <c:pt idx="1143">
                  <c:v>27.37599300000026</c:v>
                </c:pt>
                <c:pt idx="1144">
                  <c:v>27.399944000000261</c:v>
                </c:pt>
                <c:pt idx="1145">
                  <c:v>27.423895000000261</c:v>
                </c:pt>
                <c:pt idx="1146">
                  <c:v>27.447846000000261</c:v>
                </c:pt>
                <c:pt idx="1147">
                  <c:v>27.471797000000262</c:v>
                </c:pt>
                <c:pt idx="1148">
                  <c:v>27.495748000000262</c:v>
                </c:pt>
                <c:pt idx="1149">
                  <c:v>27.519699000000262</c:v>
                </c:pt>
                <c:pt idx="1150">
                  <c:v>27.543650000000262</c:v>
                </c:pt>
                <c:pt idx="1151">
                  <c:v>27.567601000000263</c:v>
                </c:pt>
                <c:pt idx="1152">
                  <c:v>27.591552000000263</c:v>
                </c:pt>
                <c:pt idx="1153">
                  <c:v>27.615503000000263</c:v>
                </c:pt>
                <c:pt idx="1154">
                  <c:v>27.639454000000264</c:v>
                </c:pt>
                <c:pt idx="1155">
                  <c:v>27.663405000000264</c:v>
                </c:pt>
                <c:pt idx="1156">
                  <c:v>27.687356000000264</c:v>
                </c:pt>
                <c:pt idx="1157">
                  <c:v>27.711307000000264</c:v>
                </c:pt>
                <c:pt idx="1158">
                  <c:v>27.735258000000265</c:v>
                </c:pt>
                <c:pt idx="1159">
                  <c:v>27.759209000000265</c:v>
                </c:pt>
                <c:pt idx="1160">
                  <c:v>27.783160000000265</c:v>
                </c:pt>
                <c:pt idx="1161">
                  <c:v>27.807111000000265</c:v>
                </c:pt>
                <c:pt idx="1162">
                  <c:v>27.831062000000266</c:v>
                </c:pt>
                <c:pt idx="1163">
                  <c:v>27.855013000000266</c:v>
                </c:pt>
                <c:pt idx="1164">
                  <c:v>27.878964000000266</c:v>
                </c:pt>
                <c:pt idx="1165">
                  <c:v>27.902915000000267</c:v>
                </c:pt>
                <c:pt idx="1166">
                  <c:v>27.926866000000267</c:v>
                </c:pt>
                <c:pt idx="1167">
                  <c:v>27.950817000000267</c:v>
                </c:pt>
                <c:pt idx="1168">
                  <c:v>27.974768000000267</c:v>
                </c:pt>
                <c:pt idx="1169">
                  <c:v>27.998719000000268</c:v>
                </c:pt>
                <c:pt idx="1170">
                  <c:v>28.022670000000268</c:v>
                </c:pt>
                <c:pt idx="1171">
                  <c:v>28.046621000000268</c:v>
                </c:pt>
                <c:pt idx="1172">
                  <c:v>28.070572000000269</c:v>
                </c:pt>
                <c:pt idx="1173">
                  <c:v>28.094523000000269</c:v>
                </c:pt>
                <c:pt idx="1174">
                  <c:v>28.118474000000269</c:v>
                </c:pt>
                <c:pt idx="1175">
                  <c:v>28.142425000000269</c:v>
                </c:pt>
                <c:pt idx="1176">
                  <c:v>28.16637600000027</c:v>
                </c:pt>
                <c:pt idx="1177">
                  <c:v>28.19032700000027</c:v>
                </c:pt>
                <c:pt idx="1178">
                  <c:v>28.21427800000027</c:v>
                </c:pt>
                <c:pt idx="1179">
                  <c:v>28.23822900000027</c:v>
                </c:pt>
                <c:pt idx="1180">
                  <c:v>28.262180000000271</c:v>
                </c:pt>
                <c:pt idx="1181">
                  <c:v>28.286131000000271</c:v>
                </c:pt>
                <c:pt idx="1182">
                  <c:v>28.310082000000271</c:v>
                </c:pt>
                <c:pt idx="1183">
                  <c:v>28.334033000000272</c:v>
                </c:pt>
                <c:pt idx="1184">
                  <c:v>28.357984000000272</c:v>
                </c:pt>
                <c:pt idx="1185">
                  <c:v>28.381935000000272</c:v>
                </c:pt>
                <c:pt idx="1186">
                  <c:v>28.405886000000272</c:v>
                </c:pt>
                <c:pt idx="1187">
                  <c:v>28.429837000000273</c:v>
                </c:pt>
                <c:pt idx="1188">
                  <c:v>28.453788000000273</c:v>
                </c:pt>
                <c:pt idx="1189">
                  <c:v>28.477739000000273</c:v>
                </c:pt>
                <c:pt idx="1190">
                  <c:v>28.501690000000274</c:v>
                </c:pt>
                <c:pt idx="1191">
                  <c:v>28.525641000000274</c:v>
                </c:pt>
                <c:pt idx="1192">
                  <c:v>28.549592000000274</c:v>
                </c:pt>
                <c:pt idx="1193">
                  <c:v>28.573543000000274</c:v>
                </c:pt>
                <c:pt idx="1194">
                  <c:v>28.597494000000275</c:v>
                </c:pt>
                <c:pt idx="1195">
                  <c:v>28.621445000000275</c:v>
                </c:pt>
                <c:pt idx="1196">
                  <c:v>28.645396000000275</c:v>
                </c:pt>
                <c:pt idx="1197">
                  <c:v>28.669347000000275</c:v>
                </c:pt>
                <c:pt idx="1198">
                  <c:v>28.693298000000276</c:v>
                </c:pt>
                <c:pt idx="1199">
                  <c:v>28.717249000000276</c:v>
                </c:pt>
                <c:pt idx="1200">
                  <c:v>28.741200000000276</c:v>
                </c:pt>
                <c:pt idx="1201">
                  <c:v>28.765151000000277</c:v>
                </c:pt>
                <c:pt idx="1202">
                  <c:v>28.789102000000277</c:v>
                </c:pt>
                <c:pt idx="1203">
                  <c:v>28.813053000000277</c:v>
                </c:pt>
                <c:pt idx="1204">
                  <c:v>28.837004000000277</c:v>
                </c:pt>
                <c:pt idx="1205">
                  <c:v>28.860955000000278</c:v>
                </c:pt>
                <c:pt idx="1206">
                  <c:v>28.884906000000278</c:v>
                </c:pt>
                <c:pt idx="1207">
                  <c:v>28.908857000000278</c:v>
                </c:pt>
                <c:pt idx="1208">
                  <c:v>28.932808000000279</c:v>
                </c:pt>
                <c:pt idx="1209">
                  <c:v>28.956759000000279</c:v>
                </c:pt>
                <c:pt idx="1210">
                  <c:v>28.980710000000279</c:v>
                </c:pt>
                <c:pt idx="1211">
                  <c:v>29.004661000000279</c:v>
                </c:pt>
                <c:pt idx="1212">
                  <c:v>29.02861200000028</c:v>
                </c:pt>
                <c:pt idx="1213">
                  <c:v>29.05256300000028</c:v>
                </c:pt>
                <c:pt idx="1214">
                  <c:v>29.07651400000028</c:v>
                </c:pt>
                <c:pt idx="1215">
                  <c:v>29.10046500000028</c:v>
                </c:pt>
                <c:pt idx="1216">
                  <c:v>29.124416000000281</c:v>
                </c:pt>
                <c:pt idx="1217">
                  <c:v>29.148367000000281</c:v>
                </c:pt>
                <c:pt idx="1218">
                  <c:v>29.172318000000281</c:v>
                </c:pt>
                <c:pt idx="1219">
                  <c:v>29.196269000000282</c:v>
                </c:pt>
                <c:pt idx="1220">
                  <c:v>29.220220000000282</c:v>
                </c:pt>
                <c:pt idx="1221">
                  <c:v>29.244171000000282</c:v>
                </c:pt>
                <c:pt idx="1222">
                  <c:v>29.268122000000282</c:v>
                </c:pt>
                <c:pt idx="1223">
                  <c:v>29.292073000000283</c:v>
                </c:pt>
                <c:pt idx="1224">
                  <c:v>29.316024000000283</c:v>
                </c:pt>
                <c:pt idx="1225">
                  <c:v>29.339975000000283</c:v>
                </c:pt>
                <c:pt idx="1226">
                  <c:v>29.363926000000284</c:v>
                </c:pt>
                <c:pt idx="1227">
                  <c:v>29.387877000000284</c:v>
                </c:pt>
                <c:pt idx="1228">
                  <c:v>29.411828000000284</c:v>
                </c:pt>
                <c:pt idx="1229">
                  <c:v>29.435779000000284</c:v>
                </c:pt>
                <c:pt idx="1230">
                  <c:v>29.459730000000285</c:v>
                </c:pt>
                <c:pt idx="1231">
                  <c:v>29.483681000000285</c:v>
                </c:pt>
                <c:pt idx="1232">
                  <c:v>29.507632000000285</c:v>
                </c:pt>
                <c:pt idx="1233">
                  <c:v>29.531583000000285</c:v>
                </c:pt>
                <c:pt idx="1234">
                  <c:v>29.555534000000286</c:v>
                </c:pt>
                <c:pt idx="1235">
                  <c:v>29.579485000000286</c:v>
                </c:pt>
                <c:pt idx="1236">
                  <c:v>29.603436000000286</c:v>
                </c:pt>
                <c:pt idx="1237">
                  <c:v>29.627387000000287</c:v>
                </c:pt>
                <c:pt idx="1238">
                  <c:v>29.651338000000287</c:v>
                </c:pt>
                <c:pt idx="1239">
                  <c:v>29.675289000000287</c:v>
                </c:pt>
                <c:pt idx="1240">
                  <c:v>29.699240000000287</c:v>
                </c:pt>
                <c:pt idx="1241">
                  <c:v>29.723191000000288</c:v>
                </c:pt>
                <c:pt idx="1242">
                  <c:v>29.747142000000288</c:v>
                </c:pt>
                <c:pt idx="1243">
                  <c:v>29.771093000000288</c:v>
                </c:pt>
                <c:pt idx="1244">
                  <c:v>29.795044000000289</c:v>
                </c:pt>
                <c:pt idx="1245">
                  <c:v>29.818995000000289</c:v>
                </c:pt>
                <c:pt idx="1246">
                  <c:v>29.842946000000289</c:v>
                </c:pt>
                <c:pt idx="1247">
                  <c:v>29.866897000000289</c:v>
                </c:pt>
                <c:pt idx="1248">
                  <c:v>29.89084800000029</c:v>
                </c:pt>
                <c:pt idx="1249">
                  <c:v>29.91479900000029</c:v>
                </c:pt>
                <c:pt idx="1250">
                  <c:v>29.93875000000029</c:v>
                </c:pt>
                <c:pt idx="1251">
                  <c:v>29.96270100000029</c:v>
                </c:pt>
                <c:pt idx="1252">
                  <c:v>29.986652000000291</c:v>
                </c:pt>
                <c:pt idx="1253">
                  <c:v>30.010603000000291</c:v>
                </c:pt>
                <c:pt idx="1254">
                  <c:v>30.034554000000291</c:v>
                </c:pt>
                <c:pt idx="1255">
                  <c:v>30.058505000000292</c:v>
                </c:pt>
                <c:pt idx="1256">
                  <c:v>30.082456000000292</c:v>
                </c:pt>
                <c:pt idx="1257">
                  <c:v>30.106407000000292</c:v>
                </c:pt>
                <c:pt idx="1258">
                  <c:v>30.130358000000292</c:v>
                </c:pt>
                <c:pt idx="1259">
                  <c:v>30.154309000000293</c:v>
                </c:pt>
                <c:pt idx="1260">
                  <c:v>30.178260000000293</c:v>
                </c:pt>
                <c:pt idx="1261">
                  <c:v>30.202211000000293</c:v>
                </c:pt>
                <c:pt idx="1262">
                  <c:v>30.226162000000294</c:v>
                </c:pt>
                <c:pt idx="1263">
                  <c:v>30.250113000000294</c:v>
                </c:pt>
                <c:pt idx="1264">
                  <c:v>30.274064000000294</c:v>
                </c:pt>
                <c:pt idx="1265">
                  <c:v>30.298015000000294</c:v>
                </c:pt>
                <c:pt idx="1266">
                  <c:v>30.321966000000295</c:v>
                </c:pt>
                <c:pt idx="1267">
                  <c:v>30.345917000000295</c:v>
                </c:pt>
                <c:pt idx="1268">
                  <c:v>30.369868000000295</c:v>
                </c:pt>
                <c:pt idx="1269">
                  <c:v>30.393819000000295</c:v>
                </c:pt>
                <c:pt idx="1270">
                  <c:v>30.417770000000296</c:v>
                </c:pt>
                <c:pt idx="1271">
                  <c:v>30.441721000000296</c:v>
                </c:pt>
                <c:pt idx="1272">
                  <c:v>30.465672000000296</c:v>
                </c:pt>
                <c:pt idx="1273">
                  <c:v>30.489623000000297</c:v>
                </c:pt>
                <c:pt idx="1274">
                  <c:v>30.513574000000297</c:v>
                </c:pt>
                <c:pt idx="1275">
                  <c:v>30.537525000000297</c:v>
                </c:pt>
                <c:pt idx="1276">
                  <c:v>30.561476000000297</c:v>
                </c:pt>
                <c:pt idx="1277">
                  <c:v>30.585427000000298</c:v>
                </c:pt>
                <c:pt idx="1278">
                  <c:v>30.609378000000298</c:v>
                </c:pt>
                <c:pt idx="1279">
                  <c:v>30.633329000000298</c:v>
                </c:pt>
                <c:pt idx="1280">
                  <c:v>30.657280000000299</c:v>
                </c:pt>
                <c:pt idx="1281">
                  <c:v>30.681231000000299</c:v>
                </c:pt>
                <c:pt idx="1282">
                  <c:v>30.705182000000299</c:v>
                </c:pt>
                <c:pt idx="1283">
                  <c:v>30.729133000000299</c:v>
                </c:pt>
                <c:pt idx="1284">
                  <c:v>30.7530840000003</c:v>
                </c:pt>
                <c:pt idx="1285">
                  <c:v>30.7770350000003</c:v>
                </c:pt>
                <c:pt idx="1286">
                  <c:v>30.8009860000003</c:v>
                </c:pt>
                <c:pt idx="1287">
                  <c:v>30.8249370000003</c:v>
                </c:pt>
                <c:pt idx="1288">
                  <c:v>30.848888000000301</c:v>
                </c:pt>
                <c:pt idx="1289">
                  <c:v>30.872839000000301</c:v>
                </c:pt>
                <c:pt idx="1290">
                  <c:v>30.896790000000301</c:v>
                </c:pt>
                <c:pt idx="1291">
                  <c:v>30.920741000000302</c:v>
                </c:pt>
                <c:pt idx="1292">
                  <c:v>30.944692000000302</c:v>
                </c:pt>
                <c:pt idx="1293">
                  <c:v>30.968643000000302</c:v>
                </c:pt>
                <c:pt idx="1294">
                  <c:v>30.992594000000302</c:v>
                </c:pt>
                <c:pt idx="1295">
                  <c:v>31.016545000000303</c:v>
                </c:pt>
                <c:pt idx="1296">
                  <c:v>31.040496000000303</c:v>
                </c:pt>
                <c:pt idx="1297">
                  <c:v>31.064447000000303</c:v>
                </c:pt>
                <c:pt idx="1298">
                  <c:v>31.088398000000304</c:v>
                </c:pt>
                <c:pt idx="1299">
                  <c:v>31.112349000000304</c:v>
                </c:pt>
                <c:pt idx="1300">
                  <c:v>31.136300000000304</c:v>
                </c:pt>
                <c:pt idx="1301">
                  <c:v>31.160251000000304</c:v>
                </c:pt>
                <c:pt idx="1302">
                  <c:v>31.184202000000305</c:v>
                </c:pt>
                <c:pt idx="1303">
                  <c:v>31.208153000000305</c:v>
                </c:pt>
                <c:pt idx="1304">
                  <c:v>31.232104000000305</c:v>
                </c:pt>
                <c:pt idx="1305">
                  <c:v>31.256055000000305</c:v>
                </c:pt>
                <c:pt idx="1306">
                  <c:v>31.280006000000306</c:v>
                </c:pt>
                <c:pt idx="1307">
                  <c:v>31.303957000000306</c:v>
                </c:pt>
                <c:pt idx="1308">
                  <c:v>31.327908000000306</c:v>
                </c:pt>
                <c:pt idx="1309">
                  <c:v>31.351859000000307</c:v>
                </c:pt>
                <c:pt idx="1310">
                  <c:v>31.375810000000307</c:v>
                </c:pt>
                <c:pt idx="1311">
                  <c:v>31.399761000000307</c:v>
                </c:pt>
                <c:pt idx="1312">
                  <c:v>31.423712000000307</c:v>
                </c:pt>
                <c:pt idx="1313">
                  <c:v>31.447663000000308</c:v>
                </c:pt>
                <c:pt idx="1314">
                  <c:v>31.471614000000308</c:v>
                </c:pt>
                <c:pt idx="1315">
                  <c:v>31.495565000000308</c:v>
                </c:pt>
                <c:pt idx="1316">
                  <c:v>31.519516000000309</c:v>
                </c:pt>
                <c:pt idx="1317">
                  <c:v>31.543467000000309</c:v>
                </c:pt>
                <c:pt idx="1318">
                  <c:v>31.567418000000309</c:v>
                </c:pt>
                <c:pt idx="1319">
                  <c:v>31.591369000000309</c:v>
                </c:pt>
                <c:pt idx="1320">
                  <c:v>31.61532000000031</c:v>
                </c:pt>
                <c:pt idx="1321">
                  <c:v>31.63927100000031</c:v>
                </c:pt>
                <c:pt idx="1322">
                  <c:v>31.66322200000031</c:v>
                </c:pt>
                <c:pt idx="1323">
                  <c:v>31.68717300000031</c:v>
                </c:pt>
                <c:pt idx="1324">
                  <c:v>31.711124000000311</c:v>
                </c:pt>
                <c:pt idx="1325">
                  <c:v>31.735075000000311</c:v>
                </c:pt>
                <c:pt idx="1326">
                  <c:v>31.759026000000311</c:v>
                </c:pt>
                <c:pt idx="1327">
                  <c:v>31.782977000000312</c:v>
                </c:pt>
                <c:pt idx="1328">
                  <c:v>31.806928000000312</c:v>
                </c:pt>
                <c:pt idx="1329">
                  <c:v>31.830879000000312</c:v>
                </c:pt>
                <c:pt idx="1330">
                  <c:v>31.854830000000312</c:v>
                </c:pt>
                <c:pt idx="1331">
                  <c:v>31.878781000000313</c:v>
                </c:pt>
                <c:pt idx="1332">
                  <c:v>31.902732000000313</c:v>
                </c:pt>
                <c:pt idx="1333">
                  <c:v>31.926683000000313</c:v>
                </c:pt>
                <c:pt idx="1334">
                  <c:v>31.950634000000314</c:v>
                </c:pt>
                <c:pt idx="1335">
                  <c:v>31.974585000000314</c:v>
                </c:pt>
                <c:pt idx="1336">
                  <c:v>31.998536000000314</c:v>
                </c:pt>
                <c:pt idx="1337">
                  <c:v>32.022487000000311</c:v>
                </c:pt>
                <c:pt idx="1338">
                  <c:v>32.046438000000308</c:v>
                </c:pt>
                <c:pt idx="1339">
                  <c:v>32.070389000000304</c:v>
                </c:pt>
                <c:pt idx="1340">
                  <c:v>32.094340000000301</c:v>
                </c:pt>
                <c:pt idx="1341">
                  <c:v>32.118291000000298</c:v>
                </c:pt>
                <c:pt idx="1342">
                  <c:v>32.142242000000294</c:v>
                </c:pt>
                <c:pt idx="1343">
                  <c:v>32.166193000000291</c:v>
                </c:pt>
                <c:pt idx="1344">
                  <c:v>32.190144000000288</c:v>
                </c:pt>
                <c:pt idx="1345">
                  <c:v>32.214095000000285</c:v>
                </c:pt>
                <c:pt idx="1346">
                  <c:v>32.238046000000281</c:v>
                </c:pt>
                <c:pt idx="1347">
                  <c:v>32.261997000000278</c:v>
                </c:pt>
                <c:pt idx="1348">
                  <c:v>32.285948000000275</c:v>
                </c:pt>
                <c:pt idx="1349">
                  <c:v>32.309899000000271</c:v>
                </c:pt>
                <c:pt idx="1350">
                  <c:v>32.333850000000268</c:v>
                </c:pt>
                <c:pt idx="1351">
                  <c:v>32.357801000000265</c:v>
                </c:pt>
                <c:pt idx="1352">
                  <c:v>32.381752000000262</c:v>
                </c:pt>
                <c:pt idx="1353">
                  <c:v>32.405703000000258</c:v>
                </c:pt>
                <c:pt idx="1354">
                  <c:v>32.429654000000255</c:v>
                </c:pt>
                <c:pt idx="1355">
                  <c:v>32.453605000000252</c:v>
                </c:pt>
                <c:pt idx="1356">
                  <c:v>32.477556000000249</c:v>
                </c:pt>
                <c:pt idx="1357">
                  <c:v>32.501507000000245</c:v>
                </c:pt>
                <c:pt idx="1358">
                  <c:v>32.525458000000242</c:v>
                </c:pt>
                <c:pt idx="1359">
                  <c:v>32.549409000000239</c:v>
                </c:pt>
                <c:pt idx="1360">
                  <c:v>32.573360000000235</c:v>
                </c:pt>
                <c:pt idx="1361">
                  <c:v>32.597311000000232</c:v>
                </c:pt>
                <c:pt idx="1362">
                  <c:v>32.621262000000229</c:v>
                </c:pt>
                <c:pt idx="1363">
                  <c:v>32.645213000000226</c:v>
                </c:pt>
                <c:pt idx="1364">
                  <c:v>32.669164000000222</c:v>
                </c:pt>
                <c:pt idx="1365">
                  <c:v>32.693115000000219</c:v>
                </c:pt>
                <c:pt idx="1366">
                  <c:v>32.717066000000216</c:v>
                </c:pt>
                <c:pt idx="1367">
                  <c:v>32.741017000000213</c:v>
                </c:pt>
                <c:pt idx="1368">
                  <c:v>32.764968000000209</c:v>
                </c:pt>
                <c:pt idx="1369">
                  <c:v>32.788919000000206</c:v>
                </c:pt>
                <c:pt idx="1370">
                  <c:v>32.812870000000203</c:v>
                </c:pt>
                <c:pt idx="1371">
                  <c:v>32.836821000000199</c:v>
                </c:pt>
                <c:pt idx="1372">
                  <c:v>32.860772000000196</c:v>
                </c:pt>
                <c:pt idx="1373">
                  <c:v>32.884723000000193</c:v>
                </c:pt>
                <c:pt idx="1374">
                  <c:v>32.90867400000019</c:v>
                </c:pt>
                <c:pt idx="1375">
                  <c:v>32.932625000000186</c:v>
                </c:pt>
                <c:pt idx="1376">
                  <c:v>32.956576000000183</c:v>
                </c:pt>
                <c:pt idx="1377">
                  <c:v>32.98052700000018</c:v>
                </c:pt>
                <c:pt idx="1378">
                  <c:v>33.004478000000177</c:v>
                </c:pt>
                <c:pt idx="1379">
                  <c:v>33.028429000000173</c:v>
                </c:pt>
                <c:pt idx="1380">
                  <c:v>33.05238000000017</c:v>
                </c:pt>
                <c:pt idx="1381">
                  <c:v>33.076331000000167</c:v>
                </c:pt>
                <c:pt idx="1382">
                  <c:v>33.100282000000163</c:v>
                </c:pt>
                <c:pt idx="1383">
                  <c:v>33.12423300000016</c:v>
                </c:pt>
                <c:pt idx="1384">
                  <c:v>33.148184000000157</c:v>
                </c:pt>
                <c:pt idx="1385">
                  <c:v>33.172135000000154</c:v>
                </c:pt>
                <c:pt idx="1386">
                  <c:v>33.19608600000015</c:v>
                </c:pt>
                <c:pt idx="1387">
                  <c:v>33.220037000000147</c:v>
                </c:pt>
                <c:pt idx="1388">
                  <c:v>33.243988000000144</c:v>
                </c:pt>
                <c:pt idx="1389">
                  <c:v>33.26793900000014</c:v>
                </c:pt>
                <c:pt idx="1390">
                  <c:v>33.291890000000137</c:v>
                </c:pt>
              </c:numCache>
            </c:numRef>
          </c:xVal>
          <c:yVal>
            <c:numRef>
              <c:f>just_profile!$K$3:$K$1491</c:f>
              <c:numCache>
                <c:formatCode>General</c:formatCode>
                <c:ptCount val="1489"/>
                <c:pt idx="0">
                  <c:v>0</c:v>
                </c:pt>
                <c:pt idx="1">
                  <c:v>-4.376373056994818E-3</c:v>
                </c:pt>
                <c:pt idx="2">
                  <c:v>-9.410621761658031E-3</c:v>
                </c:pt>
                <c:pt idx="3">
                  <c:v>-9.8024611398963724E-3</c:v>
                </c:pt>
                <c:pt idx="4">
                  <c:v>-1.1148419689119169E-2</c:v>
                </c:pt>
                <c:pt idx="5">
                  <c:v>-1.1492227979274612E-2</c:v>
                </c:pt>
                <c:pt idx="6">
                  <c:v>-8.5062953367875654E-3</c:v>
                </c:pt>
                <c:pt idx="7">
                  <c:v>-6.0327720207253889E-3</c:v>
                </c:pt>
                <c:pt idx="8">
                  <c:v>-2.8848186528497408E-3</c:v>
                </c:pt>
                <c:pt idx="9">
                  <c:v>1.5911088082901557E-3</c:v>
                </c:pt>
                <c:pt idx="10">
                  <c:v>4.7845595854922283E-3</c:v>
                </c:pt>
                <c:pt idx="11">
                  <c:v>7.4526165803108814E-3</c:v>
                </c:pt>
                <c:pt idx="12">
                  <c:v>9.6995077720207247E-3</c:v>
                </c:pt>
                <c:pt idx="13">
                  <c:v>1.0079663212435233E-2</c:v>
                </c:pt>
                <c:pt idx="14">
                  <c:v>1.4372176165803108E-2</c:v>
                </c:pt>
                <c:pt idx="15">
                  <c:v>3.8797668393782381E-3</c:v>
                </c:pt>
                <c:pt idx="16">
                  <c:v>-2.4019430051813472E-2</c:v>
                </c:pt>
                <c:pt idx="17">
                  <c:v>-4.4309585492227979E-2</c:v>
                </c:pt>
                <c:pt idx="18">
                  <c:v>-5.7049740932642486E-2</c:v>
                </c:pt>
                <c:pt idx="19">
                  <c:v>-6.4941191709844553E-2</c:v>
                </c:pt>
                <c:pt idx="20">
                  <c:v>-6.1393782383419693E-2</c:v>
                </c:pt>
                <c:pt idx="21">
                  <c:v>-4.7425647668393786E-2</c:v>
                </c:pt>
                <c:pt idx="22">
                  <c:v>-2.1031917098445596E-2</c:v>
                </c:pt>
                <c:pt idx="23">
                  <c:v>4.4214248704663207E-3</c:v>
                </c:pt>
                <c:pt idx="24">
                  <c:v>1.8784067357512955E-2</c:v>
                </c:pt>
                <c:pt idx="25">
                  <c:v>4.6493523316062178E-2</c:v>
                </c:pt>
                <c:pt idx="26">
                  <c:v>6.7707772020725393E-2</c:v>
                </c:pt>
                <c:pt idx="27">
                  <c:v>6.4284974093264252E-2</c:v>
                </c:pt>
                <c:pt idx="28">
                  <c:v>7.0059844559585485E-2</c:v>
                </c:pt>
                <c:pt idx="29">
                  <c:v>7.1539637305699483E-2</c:v>
                </c:pt>
                <c:pt idx="30">
                  <c:v>5.5545077720207253E-2</c:v>
                </c:pt>
                <c:pt idx="31">
                  <c:v>4.1435233160621761E-2</c:v>
                </c:pt>
                <c:pt idx="32">
                  <c:v>1.6406839378238339E-2</c:v>
                </c:pt>
                <c:pt idx="33">
                  <c:v>-1.6393989637305699E-2</c:v>
                </c:pt>
                <c:pt idx="34">
                  <c:v>-3.9718911917098448E-2</c:v>
                </c:pt>
                <c:pt idx="35">
                  <c:v>-5.621917098445596E-2</c:v>
                </c:pt>
                <c:pt idx="36">
                  <c:v>-6.6064248704663223E-2</c:v>
                </c:pt>
                <c:pt idx="37">
                  <c:v>-4.7797927461139894E-2</c:v>
                </c:pt>
                <c:pt idx="38">
                  <c:v>-4.1676683937823832E-2</c:v>
                </c:pt>
                <c:pt idx="39">
                  <c:v>-4.6338601036269432E-2</c:v>
                </c:pt>
                <c:pt idx="40">
                  <c:v>-1.726020725388601E-3</c:v>
                </c:pt>
                <c:pt idx="41">
                  <c:v>3.7872797927461142E-2</c:v>
                </c:pt>
                <c:pt idx="42">
                  <c:v>5.3128756476683935E-2</c:v>
                </c:pt>
                <c:pt idx="43">
                  <c:v>7.6982383419689118E-2</c:v>
                </c:pt>
                <c:pt idx="44">
                  <c:v>9.0112694300518131E-2</c:v>
                </c:pt>
                <c:pt idx="45">
                  <c:v>9.0540673575129543E-2</c:v>
                </c:pt>
                <c:pt idx="46">
                  <c:v>7.7642227979274614E-2</c:v>
                </c:pt>
                <c:pt idx="47">
                  <c:v>3.8537046632124351E-2</c:v>
                </c:pt>
                <c:pt idx="48">
                  <c:v>2.4183678756476683E-3</c:v>
                </c:pt>
                <c:pt idx="49">
                  <c:v>-1.2691113989637305E-2</c:v>
                </c:pt>
                <c:pt idx="50">
                  <c:v>-4.5192487046632118E-2</c:v>
                </c:pt>
                <c:pt idx="51">
                  <c:v>-8.7309067357512968E-2</c:v>
                </c:pt>
                <c:pt idx="52">
                  <c:v>-9.1949222797927471E-2</c:v>
                </c:pt>
                <c:pt idx="53">
                  <c:v>-9.2355440414507772E-2</c:v>
                </c:pt>
                <c:pt idx="54">
                  <c:v>-8.9462176165803112E-2</c:v>
                </c:pt>
                <c:pt idx="55">
                  <c:v>-6.3700000000000007E-2</c:v>
                </c:pt>
                <c:pt idx="56">
                  <c:v>-4.6088601036269425E-2</c:v>
                </c:pt>
                <c:pt idx="57">
                  <c:v>-1.3003108808290155E-2</c:v>
                </c:pt>
                <c:pt idx="58">
                  <c:v>3.5331347150259068E-2</c:v>
                </c:pt>
                <c:pt idx="59">
                  <c:v>8.3396891191709843E-2</c:v>
                </c:pt>
                <c:pt idx="60">
                  <c:v>0.10227953367875647</c:v>
                </c:pt>
                <c:pt idx="61">
                  <c:v>9.5598445595854925E-2</c:v>
                </c:pt>
                <c:pt idx="62">
                  <c:v>0.10631321243523317</c:v>
                </c:pt>
                <c:pt idx="63">
                  <c:v>9.7645595854922287E-2</c:v>
                </c:pt>
                <c:pt idx="64">
                  <c:v>7.8371502590673575E-2</c:v>
                </c:pt>
                <c:pt idx="65">
                  <c:v>6.5838601036269429E-2</c:v>
                </c:pt>
                <c:pt idx="66">
                  <c:v>2.3488108808290154E-2</c:v>
                </c:pt>
                <c:pt idx="67">
                  <c:v>-2.1748601036269428E-2</c:v>
                </c:pt>
                <c:pt idx="68">
                  <c:v>-4.3622020725388601E-2</c:v>
                </c:pt>
                <c:pt idx="69">
                  <c:v>-7.6258808290155439E-2</c:v>
                </c:pt>
                <c:pt idx="70">
                  <c:v>-0.10792538860103626</c:v>
                </c:pt>
                <c:pt idx="71">
                  <c:v>-0.11497694300518135</c:v>
                </c:pt>
                <c:pt idx="72">
                  <c:v>-0.10696632124352332</c:v>
                </c:pt>
                <c:pt idx="73">
                  <c:v>-9.507901554404144E-2</c:v>
                </c:pt>
                <c:pt idx="74">
                  <c:v>-6.8733419689119168E-2</c:v>
                </c:pt>
                <c:pt idx="75">
                  <c:v>-2.3768575129533679E-2</c:v>
                </c:pt>
                <c:pt idx="76">
                  <c:v>2.5389818652849741E-2</c:v>
                </c:pt>
                <c:pt idx="77">
                  <c:v>7.1073056994818654E-2</c:v>
                </c:pt>
                <c:pt idx="78">
                  <c:v>9.8488601036269427E-2</c:v>
                </c:pt>
                <c:pt idx="79">
                  <c:v>0.11343756476683939</c:v>
                </c:pt>
                <c:pt idx="80">
                  <c:v>0.12474689119170984</c:v>
                </c:pt>
                <c:pt idx="81">
                  <c:v>0.11264818652849741</c:v>
                </c:pt>
                <c:pt idx="82">
                  <c:v>8.162020725388601E-2</c:v>
                </c:pt>
                <c:pt idx="83">
                  <c:v>4.7368393782383417E-2</c:v>
                </c:pt>
                <c:pt idx="84">
                  <c:v>1.3506450777202073E-2</c:v>
                </c:pt>
                <c:pt idx="85">
                  <c:v>-1.6409559585492228E-2</c:v>
                </c:pt>
                <c:pt idx="86">
                  <c:v>-4.8827979274611397E-2</c:v>
                </c:pt>
                <c:pt idx="87">
                  <c:v>-8.6217357512953369E-2</c:v>
                </c:pt>
                <c:pt idx="88">
                  <c:v>-0.10862538860103627</c:v>
                </c:pt>
                <c:pt idx="89">
                  <c:v>-0.10815025906735752</c:v>
                </c:pt>
                <c:pt idx="90">
                  <c:v>-9.171295336787566E-2</c:v>
                </c:pt>
                <c:pt idx="91">
                  <c:v>-5.3200518134715026E-2</c:v>
                </c:pt>
                <c:pt idx="92">
                  <c:v>-2.1019663212435234E-3</c:v>
                </c:pt>
                <c:pt idx="93">
                  <c:v>1.056059585492228E-2</c:v>
                </c:pt>
                <c:pt idx="94">
                  <c:v>-1.4455362694300517E-2</c:v>
                </c:pt>
                <c:pt idx="95">
                  <c:v>-8.280388601036269E-3</c:v>
                </c:pt>
                <c:pt idx="96">
                  <c:v>1.4728730569948187E-2</c:v>
                </c:pt>
                <c:pt idx="97">
                  <c:v>8.4188341968911926E-3</c:v>
                </c:pt>
                <c:pt idx="98">
                  <c:v>1.3631554404145077E-2</c:v>
                </c:pt>
                <c:pt idx="99">
                  <c:v>5.1942746113989642E-2</c:v>
                </c:pt>
                <c:pt idx="100">
                  <c:v>4.8732642487046632E-2</c:v>
                </c:pt>
                <c:pt idx="101">
                  <c:v>5.3202072538860105E-2</c:v>
                </c:pt>
                <c:pt idx="102">
                  <c:v>6.0979274611398966E-2</c:v>
                </c:pt>
                <c:pt idx="103">
                  <c:v>1.9378497409326425E-2</c:v>
                </c:pt>
                <c:pt idx="104">
                  <c:v>-2.8262694300518133E-3</c:v>
                </c:pt>
                <c:pt idx="105">
                  <c:v>-2.6036269430051814E-2</c:v>
                </c:pt>
                <c:pt idx="106">
                  <c:v>-5.1604922279792742E-2</c:v>
                </c:pt>
                <c:pt idx="107">
                  <c:v>-3.9076943005181351E-2</c:v>
                </c:pt>
                <c:pt idx="108">
                  <c:v>-3.1179792746113988E-2</c:v>
                </c:pt>
                <c:pt idx="109">
                  <c:v>-4.2033419689119174E-2</c:v>
                </c:pt>
                <c:pt idx="110">
                  <c:v>-2.9413212435233163E-2</c:v>
                </c:pt>
                <c:pt idx="111">
                  <c:v>-8.2147668393782389E-3</c:v>
                </c:pt>
                <c:pt idx="112">
                  <c:v>7.7328756476683939E-3</c:v>
                </c:pt>
                <c:pt idx="113">
                  <c:v>2.2509378238341971E-2</c:v>
                </c:pt>
                <c:pt idx="114">
                  <c:v>2.5550103626943006E-2</c:v>
                </c:pt>
                <c:pt idx="115">
                  <c:v>3.1854922279792745E-2</c:v>
                </c:pt>
                <c:pt idx="116">
                  <c:v>4.073316062176166E-2</c:v>
                </c:pt>
                <c:pt idx="117">
                  <c:v>2.5020336787564768E-2</c:v>
                </c:pt>
                <c:pt idx="118">
                  <c:v>-3.0858290155440413E-3</c:v>
                </c:pt>
                <c:pt idx="119">
                  <c:v>-1.2449326424870465E-2</c:v>
                </c:pt>
                <c:pt idx="120">
                  <c:v>-1.7454844559585493E-2</c:v>
                </c:pt>
                <c:pt idx="121">
                  <c:v>-2.6096373056994818E-2</c:v>
                </c:pt>
                <c:pt idx="122">
                  <c:v>-2.6090673575129533E-2</c:v>
                </c:pt>
                <c:pt idx="123">
                  <c:v>-2.0612772020725388E-2</c:v>
                </c:pt>
                <c:pt idx="124">
                  <c:v>-4.6401036269430049E-3</c:v>
                </c:pt>
                <c:pt idx="125">
                  <c:v>2.5576658031088084E-3</c:v>
                </c:pt>
                <c:pt idx="126">
                  <c:v>-6.1513471502590679E-3</c:v>
                </c:pt>
                <c:pt idx="127">
                  <c:v>-1.0113108808290154E-2</c:v>
                </c:pt>
                <c:pt idx="128">
                  <c:v>-1.6427875647668396E-2</c:v>
                </c:pt>
                <c:pt idx="129">
                  <c:v>-3.9865803108808289E-3</c:v>
                </c:pt>
                <c:pt idx="130">
                  <c:v>1.9339559585492227E-2</c:v>
                </c:pt>
                <c:pt idx="131">
                  <c:v>3.09800518134715E-2</c:v>
                </c:pt>
                <c:pt idx="132">
                  <c:v>3.9241968911917099E-2</c:v>
                </c:pt>
                <c:pt idx="133">
                  <c:v>5.1411658031088082E-2</c:v>
                </c:pt>
                <c:pt idx="134">
                  <c:v>4.6106476683937823E-2</c:v>
                </c:pt>
                <c:pt idx="135">
                  <c:v>1.7431658031088083E-2</c:v>
                </c:pt>
                <c:pt idx="136">
                  <c:v>-1.4426580310880829E-2</c:v>
                </c:pt>
                <c:pt idx="137">
                  <c:v>-5.5211917098445598E-2</c:v>
                </c:pt>
                <c:pt idx="138">
                  <c:v>-7.6769689119170981E-2</c:v>
                </c:pt>
                <c:pt idx="139">
                  <c:v>-8.1231606217616575E-2</c:v>
                </c:pt>
                <c:pt idx="140">
                  <c:v>-9.04782383419689E-2</c:v>
                </c:pt>
                <c:pt idx="141">
                  <c:v>-7.3649999999999993E-2</c:v>
                </c:pt>
                <c:pt idx="142">
                  <c:v>-5.2173316062176164E-2</c:v>
                </c:pt>
                <c:pt idx="143">
                  <c:v>-3.555906735751295E-2</c:v>
                </c:pt>
                <c:pt idx="144">
                  <c:v>1.5092098445595854E-2</c:v>
                </c:pt>
                <c:pt idx="145">
                  <c:v>4.7762953367875643E-2</c:v>
                </c:pt>
                <c:pt idx="146">
                  <c:v>4.9347668393782386E-2</c:v>
                </c:pt>
                <c:pt idx="147">
                  <c:v>5.8170207253886011E-2</c:v>
                </c:pt>
                <c:pt idx="148">
                  <c:v>7.2447927461139899E-2</c:v>
                </c:pt>
                <c:pt idx="149">
                  <c:v>7.7365803108808293E-2</c:v>
                </c:pt>
                <c:pt idx="150">
                  <c:v>8.5154663212435242E-2</c:v>
                </c:pt>
                <c:pt idx="151">
                  <c:v>7.0517098445595852E-2</c:v>
                </c:pt>
                <c:pt idx="152">
                  <c:v>4.4378756476683934E-2</c:v>
                </c:pt>
                <c:pt idx="153">
                  <c:v>3.5340673575129537E-2</c:v>
                </c:pt>
                <c:pt idx="154">
                  <c:v>-7.9805440414507777E-3</c:v>
                </c:pt>
                <c:pt idx="155">
                  <c:v>-3.5744559585492226E-2</c:v>
                </c:pt>
                <c:pt idx="156">
                  <c:v>-3.9559585492227975E-2</c:v>
                </c:pt>
                <c:pt idx="157">
                  <c:v>-6.1843005181347152E-2</c:v>
                </c:pt>
                <c:pt idx="158">
                  <c:v>-5.8237046632124354E-2</c:v>
                </c:pt>
                <c:pt idx="159">
                  <c:v>-4.7156217616580315E-2</c:v>
                </c:pt>
                <c:pt idx="160">
                  <c:v>-2.4197279792746114E-2</c:v>
                </c:pt>
                <c:pt idx="161">
                  <c:v>-4.2603367875647669E-2</c:v>
                </c:pt>
                <c:pt idx="162">
                  <c:v>-8.6357772020725393E-2</c:v>
                </c:pt>
                <c:pt idx="163">
                  <c:v>-5.7076683937823836E-2</c:v>
                </c:pt>
                <c:pt idx="164">
                  <c:v>-4.8608808290155445E-2</c:v>
                </c:pt>
                <c:pt idx="165">
                  <c:v>-4.385181347150259E-2</c:v>
                </c:pt>
                <c:pt idx="166">
                  <c:v>-1.3116891191709845E-3</c:v>
                </c:pt>
                <c:pt idx="167">
                  <c:v>5.1046632124352332E-3</c:v>
                </c:pt>
                <c:pt idx="168">
                  <c:v>1.6513290155440414E-2</c:v>
                </c:pt>
                <c:pt idx="169">
                  <c:v>6.2671243523316059E-2</c:v>
                </c:pt>
                <c:pt idx="170">
                  <c:v>7.2485233160621762E-2</c:v>
                </c:pt>
                <c:pt idx="171">
                  <c:v>8.2589637305699487E-2</c:v>
                </c:pt>
                <c:pt idx="172">
                  <c:v>0.10222409326424871</c:v>
                </c:pt>
                <c:pt idx="173">
                  <c:v>6.4791191709844556E-2</c:v>
                </c:pt>
                <c:pt idx="174">
                  <c:v>2.7818652849740933E-2</c:v>
                </c:pt>
                <c:pt idx="175">
                  <c:v>2.0151165803108807E-2</c:v>
                </c:pt>
                <c:pt idx="176">
                  <c:v>-4.1209585492227981E-2</c:v>
                </c:pt>
                <c:pt idx="177">
                  <c:v>-9.7013989637305703E-2</c:v>
                </c:pt>
                <c:pt idx="178">
                  <c:v>-0.10327124352331606</c:v>
                </c:pt>
                <c:pt idx="179">
                  <c:v>-9.5878238341968916E-2</c:v>
                </c:pt>
                <c:pt idx="180">
                  <c:v>-9.8648704663212447E-2</c:v>
                </c:pt>
                <c:pt idx="181">
                  <c:v>-8.811113989637305E-2</c:v>
                </c:pt>
                <c:pt idx="182">
                  <c:v>-4.7177979274611398E-2</c:v>
                </c:pt>
                <c:pt idx="183">
                  <c:v>-2.1734689119170984E-2</c:v>
                </c:pt>
                <c:pt idx="184">
                  <c:v>2.2789637305699481E-2</c:v>
                </c:pt>
                <c:pt idx="185">
                  <c:v>8.4571761658031083E-2</c:v>
                </c:pt>
                <c:pt idx="186">
                  <c:v>0.11645906735751296</c:v>
                </c:pt>
                <c:pt idx="187">
                  <c:v>0.13496139896373058</c:v>
                </c:pt>
                <c:pt idx="188">
                  <c:v>0.14345466321243525</c:v>
                </c:pt>
                <c:pt idx="189">
                  <c:v>0.10995362694300519</c:v>
                </c:pt>
                <c:pt idx="190">
                  <c:v>6.7265803108808295E-2</c:v>
                </c:pt>
                <c:pt idx="191">
                  <c:v>8.9543523316062169E-3</c:v>
                </c:pt>
                <c:pt idx="192">
                  <c:v>-4.4562694300518138E-2</c:v>
                </c:pt>
                <c:pt idx="193">
                  <c:v>-5.5581865284974094E-2</c:v>
                </c:pt>
                <c:pt idx="194">
                  <c:v>-6.5736010362694303E-2</c:v>
                </c:pt>
                <c:pt idx="195">
                  <c:v>-8.8031347150259065E-2</c:v>
                </c:pt>
                <c:pt idx="196">
                  <c:v>-9.3831088082901554E-2</c:v>
                </c:pt>
                <c:pt idx="197">
                  <c:v>-0.10488031088082903</c:v>
                </c:pt>
                <c:pt idx="198">
                  <c:v>-0.12198549222797928</c:v>
                </c:pt>
                <c:pt idx="199">
                  <c:v>-9.3460103626943014E-2</c:v>
                </c:pt>
                <c:pt idx="200">
                  <c:v>-5.4122797927461143E-2</c:v>
                </c:pt>
                <c:pt idx="201">
                  <c:v>-3.1965284974093261E-2</c:v>
                </c:pt>
                <c:pt idx="202">
                  <c:v>7.0214507772020729E-3</c:v>
                </c:pt>
                <c:pt idx="203">
                  <c:v>4.2661139896373053E-2</c:v>
                </c:pt>
                <c:pt idx="204">
                  <c:v>6.9513471502590671E-2</c:v>
                </c:pt>
                <c:pt idx="205">
                  <c:v>0.11106709844559584</c:v>
                </c:pt>
                <c:pt idx="206">
                  <c:v>0.1304380829015544</c:v>
                </c:pt>
                <c:pt idx="207">
                  <c:v>0.14486139896373057</c:v>
                </c:pt>
                <c:pt idx="208">
                  <c:v>0.16516036269430051</c:v>
                </c:pt>
                <c:pt idx="209">
                  <c:v>0.14130129533678756</c:v>
                </c:pt>
                <c:pt idx="210">
                  <c:v>0.10144663212435233</c:v>
                </c:pt>
                <c:pt idx="211">
                  <c:v>4.6884196891191714E-2</c:v>
                </c:pt>
                <c:pt idx="212">
                  <c:v>-2.568277202072539E-2</c:v>
                </c:pt>
                <c:pt idx="213">
                  <c:v>-8.8548704663212435E-2</c:v>
                </c:pt>
                <c:pt idx="214">
                  <c:v>-0.14765388601036269</c:v>
                </c:pt>
                <c:pt idx="215">
                  <c:v>-0.21251062176165803</c:v>
                </c:pt>
                <c:pt idx="216">
                  <c:v>-0.24927124352331606</c:v>
                </c:pt>
                <c:pt idx="217">
                  <c:v>-0.22900259067357512</c:v>
                </c:pt>
                <c:pt idx="218">
                  <c:v>-0.18872487046632125</c:v>
                </c:pt>
                <c:pt idx="219">
                  <c:v>-0.12446735751295337</c:v>
                </c:pt>
                <c:pt idx="220">
                  <c:v>-4.6976165803108809E-2</c:v>
                </c:pt>
                <c:pt idx="221">
                  <c:v>2.9233160621761661E-2</c:v>
                </c:pt>
                <c:pt idx="222">
                  <c:v>0.1208360103626943</c:v>
                </c:pt>
                <c:pt idx="223">
                  <c:v>0.2107461139896373</c:v>
                </c:pt>
                <c:pt idx="224">
                  <c:v>0.29162435233160622</c:v>
                </c:pt>
                <c:pt idx="225">
                  <c:v>0.35723316062176164</c:v>
                </c:pt>
                <c:pt idx="226">
                  <c:v>0.34344559585492224</c:v>
                </c:pt>
                <c:pt idx="227">
                  <c:v>0.25861813471502593</c:v>
                </c:pt>
                <c:pt idx="228">
                  <c:v>0.1753323834196891</c:v>
                </c:pt>
                <c:pt idx="229">
                  <c:v>5.9519689119170979E-2</c:v>
                </c:pt>
                <c:pt idx="230">
                  <c:v>-7.3784455958549225E-2</c:v>
                </c:pt>
                <c:pt idx="231">
                  <c:v>-0.20362875647668394</c:v>
                </c:pt>
                <c:pt idx="232">
                  <c:v>-0.31874611398963731</c:v>
                </c:pt>
                <c:pt idx="233">
                  <c:v>-0.36243523316062176</c:v>
                </c:pt>
                <c:pt idx="234">
                  <c:v>-0.38237564766839383</c:v>
                </c:pt>
                <c:pt idx="235">
                  <c:v>-0.36624611398963736</c:v>
                </c:pt>
                <c:pt idx="236">
                  <c:v>-0.28418393782383417</c:v>
                </c:pt>
                <c:pt idx="237">
                  <c:v>-0.18416113989637306</c:v>
                </c:pt>
                <c:pt idx="238">
                  <c:v>-2.3403704663212434E-2</c:v>
                </c:pt>
                <c:pt idx="239">
                  <c:v>0.15739481865284974</c:v>
                </c:pt>
                <c:pt idx="240">
                  <c:v>0.27001036269430051</c:v>
                </c:pt>
                <c:pt idx="241">
                  <c:v>0.37151554404145076</c:v>
                </c:pt>
                <c:pt idx="242">
                  <c:v>0.4326062176165803</c:v>
                </c:pt>
                <c:pt idx="243">
                  <c:v>0.4043445595854922</c:v>
                </c:pt>
                <c:pt idx="244">
                  <c:v>0.34402590673575134</c:v>
                </c:pt>
                <c:pt idx="245">
                  <c:v>0.2330282383419689</c:v>
                </c:pt>
                <c:pt idx="246">
                  <c:v>7.7439378238341974E-2</c:v>
                </c:pt>
                <c:pt idx="247">
                  <c:v>-5.8320207253886015E-2</c:v>
                </c:pt>
                <c:pt idx="248">
                  <c:v>-0.18125233160621759</c:v>
                </c:pt>
                <c:pt idx="249">
                  <c:v>-0.30172797927461137</c:v>
                </c:pt>
                <c:pt idx="250">
                  <c:v>-0.38130569948186527</c:v>
                </c:pt>
                <c:pt idx="251">
                  <c:v>-0.34925388601036272</c:v>
                </c:pt>
                <c:pt idx="252">
                  <c:v>-0.29701554404145075</c:v>
                </c:pt>
                <c:pt idx="253">
                  <c:v>-0.25818290155440415</c:v>
                </c:pt>
                <c:pt idx="254">
                  <c:v>-0.1309981865284974</c:v>
                </c:pt>
                <c:pt idx="255">
                  <c:v>2.3051943005181347E-2</c:v>
                </c:pt>
                <c:pt idx="256">
                  <c:v>0.12027253886010361</c:v>
                </c:pt>
                <c:pt idx="257">
                  <c:v>0.19353005181347152</c:v>
                </c:pt>
                <c:pt idx="258">
                  <c:v>0.25301347150259068</c:v>
                </c:pt>
                <c:pt idx="259">
                  <c:v>0.25992746113989634</c:v>
                </c:pt>
                <c:pt idx="260">
                  <c:v>0.24684533678756479</c:v>
                </c:pt>
                <c:pt idx="261">
                  <c:v>0.25589740932642485</c:v>
                </c:pt>
                <c:pt idx="262">
                  <c:v>0.21293860103626944</c:v>
                </c:pt>
                <c:pt idx="263">
                  <c:v>0.13753497409326426</c:v>
                </c:pt>
                <c:pt idx="264">
                  <c:v>5.041476683937824E-2</c:v>
                </c:pt>
                <c:pt idx="265">
                  <c:v>-7.2404404145077719E-2</c:v>
                </c:pt>
                <c:pt idx="266">
                  <c:v>-0.15081683937823834</c:v>
                </c:pt>
                <c:pt idx="267">
                  <c:v>-0.20764740932642486</c:v>
                </c:pt>
                <c:pt idx="268">
                  <c:v>-0.23478704663212432</c:v>
                </c:pt>
                <c:pt idx="269">
                  <c:v>-0.20890621761658032</c:v>
                </c:pt>
                <c:pt idx="270">
                  <c:v>-0.19487772020725391</c:v>
                </c:pt>
                <c:pt idx="271">
                  <c:v>-0.14266373056994819</c:v>
                </c:pt>
                <c:pt idx="272">
                  <c:v>-4.4110621761658038E-2</c:v>
                </c:pt>
                <c:pt idx="273">
                  <c:v>4.6705181347150258E-3</c:v>
                </c:pt>
                <c:pt idx="274">
                  <c:v>8.3608549222797923E-2</c:v>
                </c:pt>
                <c:pt idx="275">
                  <c:v>0.16577124352331604</c:v>
                </c:pt>
                <c:pt idx="276">
                  <c:v>0.18645725388601037</c:v>
                </c:pt>
                <c:pt idx="277">
                  <c:v>0.23058575129533679</c:v>
                </c:pt>
                <c:pt idx="278">
                  <c:v>0.24444300518134715</c:v>
                </c:pt>
                <c:pt idx="279">
                  <c:v>0.19400880829015543</c:v>
                </c:pt>
                <c:pt idx="280">
                  <c:v>0.14574455958549223</c:v>
                </c:pt>
                <c:pt idx="281">
                  <c:v>8.4885751295336792E-2</c:v>
                </c:pt>
                <c:pt idx="282">
                  <c:v>-3.7331347150259069E-3</c:v>
                </c:pt>
                <c:pt idx="283">
                  <c:v>-8.6617616580310877E-2</c:v>
                </c:pt>
                <c:pt idx="284">
                  <c:v>-0.1435818652849741</c:v>
                </c:pt>
                <c:pt idx="285">
                  <c:v>-0.1936979274611399</c:v>
                </c:pt>
                <c:pt idx="286">
                  <c:v>-0.21703186528497409</c:v>
                </c:pt>
                <c:pt idx="287">
                  <c:v>-0.20354922279792745</c:v>
                </c:pt>
                <c:pt idx="288">
                  <c:v>-0.18200284974093264</c:v>
                </c:pt>
                <c:pt idx="289">
                  <c:v>-0.13152176165803109</c:v>
                </c:pt>
                <c:pt idx="290">
                  <c:v>-6.2693005181347156E-2</c:v>
                </c:pt>
                <c:pt idx="291">
                  <c:v>5.9558549222797933E-3</c:v>
                </c:pt>
                <c:pt idx="292">
                  <c:v>8.4588082901554409E-2</c:v>
                </c:pt>
                <c:pt idx="293">
                  <c:v>0.14850233160621762</c:v>
                </c:pt>
                <c:pt idx="294">
                  <c:v>0.1846259067357513</c:v>
                </c:pt>
                <c:pt idx="295">
                  <c:v>0.21416502590673575</c:v>
                </c:pt>
                <c:pt idx="296">
                  <c:v>0.20500336787564766</c:v>
                </c:pt>
                <c:pt idx="297">
                  <c:v>0.16473886010362693</c:v>
                </c:pt>
                <c:pt idx="298">
                  <c:v>0.12685984455958549</c:v>
                </c:pt>
                <c:pt idx="299">
                  <c:v>5.6914507772020728E-2</c:v>
                </c:pt>
                <c:pt idx="300">
                  <c:v>-3.5367098445595851E-2</c:v>
                </c:pt>
                <c:pt idx="301">
                  <c:v>-0.11106243523316062</c:v>
                </c:pt>
                <c:pt idx="302">
                  <c:v>-0.17539430051813473</c:v>
                </c:pt>
                <c:pt idx="303">
                  <c:v>-0.24721243523316064</c:v>
                </c:pt>
                <c:pt idx="304">
                  <c:v>-0.27657772020725391</c:v>
                </c:pt>
                <c:pt idx="305">
                  <c:v>-0.26216321243523316</c:v>
                </c:pt>
                <c:pt idx="306">
                  <c:v>-0.23801787564766838</c:v>
                </c:pt>
                <c:pt idx="307">
                  <c:v>-0.18092253886010362</c:v>
                </c:pt>
                <c:pt idx="308">
                  <c:v>-0.10154870466321243</c:v>
                </c:pt>
                <c:pt idx="309">
                  <c:v>-3.1503626943005181E-2</c:v>
                </c:pt>
                <c:pt idx="310">
                  <c:v>5.5873834196891188E-2</c:v>
                </c:pt>
                <c:pt idx="311">
                  <c:v>0.12928652849740932</c:v>
                </c:pt>
                <c:pt idx="312">
                  <c:v>0.14899170984455959</c:v>
                </c:pt>
                <c:pt idx="313">
                  <c:v>0.16457150259067357</c:v>
                </c:pt>
                <c:pt idx="314">
                  <c:v>0.13385310880829016</c:v>
                </c:pt>
                <c:pt idx="315">
                  <c:v>8.8550518134715026E-2</c:v>
                </c:pt>
                <c:pt idx="316">
                  <c:v>8.6298186528497411E-2</c:v>
                </c:pt>
                <c:pt idx="317">
                  <c:v>5.6329015544041447E-2</c:v>
                </c:pt>
                <c:pt idx="318">
                  <c:v>-1.4624637305699481E-2</c:v>
                </c:pt>
                <c:pt idx="319">
                  <c:v>-6.5904922279792749E-2</c:v>
                </c:pt>
                <c:pt idx="320">
                  <c:v>-0.1430455958549223</c:v>
                </c:pt>
                <c:pt idx="321">
                  <c:v>-0.35122279792746114</c:v>
                </c:pt>
                <c:pt idx="322">
                  <c:v>-0.56008808290155443</c:v>
                </c:pt>
                <c:pt idx="323">
                  <c:v>-0.44566321243523321</c:v>
                </c:pt>
                <c:pt idx="324">
                  <c:v>-0.11420544041450778</c:v>
                </c:pt>
                <c:pt idx="325">
                  <c:v>7.8595336787564765E-2</c:v>
                </c:pt>
                <c:pt idx="326">
                  <c:v>0.18138860103626944</c:v>
                </c:pt>
                <c:pt idx="327">
                  <c:v>0.31204145077720208</c:v>
                </c:pt>
                <c:pt idx="328">
                  <c:v>0.43524611398963731</c:v>
                </c:pt>
                <c:pt idx="329">
                  <c:v>0.53091450777202076</c:v>
                </c:pt>
                <c:pt idx="330">
                  <c:v>0.55080829015544042</c:v>
                </c:pt>
                <c:pt idx="331">
                  <c:v>0.41916062176165803</c:v>
                </c:pt>
                <c:pt idx="332">
                  <c:v>0.3314378238341969</c:v>
                </c:pt>
                <c:pt idx="333">
                  <c:v>0.28376165803108805</c:v>
                </c:pt>
                <c:pt idx="334">
                  <c:v>7.2633937823834191E-2</c:v>
                </c:pt>
                <c:pt idx="335">
                  <c:v>-0.14713704663212435</c:v>
                </c:pt>
                <c:pt idx="336">
                  <c:v>-0.21506891191709843</c:v>
                </c:pt>
                <c:pt idx="337">
                  <c:v>-0.35019689119170982</c:v>
                </c:pt>
                <c:pt idx="338">
                  <c:v>-0.58806994818652847</c:v>
                </c:pt>
                <c:pt idx="339">
                  <c:v>-0.684639896373057</c:v>
                </c:pt>
                <c:pt idx="340">
                  <c:v>-0.60415284974093264</c:v>
                </c:pt>
                <c:pt idx="341">
                  <c:v>-0.63451295336787561</c:v>
                </c:pt>
                <c:pt idx="342">
                  <c:v>-0.637160621761658</c:v>
                </c:pt>
                <c:pt idx="343">
                  <c:v>-0.2937357512953368</c:v>
                </c:pt>
                <c:pt idx="344">
                  <c:v>-2.3255207253886009E-2</c:v>
                </c:pt>
                <c:pt idx="345">
                  <c:v>0.16316917098445596</c:v>
                </c:pt>
                <c:pt idx="346">
                  <c:v>0.48756476683937822</c:v>
                </c:pt>
                <c:pt idx="347">
                  <c:v>0.75852590673575127</c:v>
                </c:pt>
                <c:pt idx="348">
                  <c:v>0.94858031088082895</c:v>
                </c:pt>
                <c:pt idx="349">
                  <c:v>1.0134974093264248</c:v>
                </c:pt>
                <c:pt idx="350">
                  <c:v>0.858841968911917</c:v>
                </c:pt>
                <c:pt idx="351">
                  <c:v>0.69288341968911915</c:v>
                </c:pt>
                <c:pt idx="352">
                  <c:v>0.4825492227979275</c:v>
                </c:pt>
                <c:pt idx="353">
                  <c:v>0.10159663212435233</c:v>
                </c:pt>
                <c:pt idx="354">
                  <c:v>-0.24803989637305698</c:v>
                </c:pt>
                <c:pt idx="355">
                  <c:v>-0.53483678756476682</c:v>
                </c:pt>
                <c:pt idx="356">
                  <c:v>-0.75454145077720203</c:v>
                </c:pt>
                <c:pt idx="357">
                  <c:v>-0.95039637305699487</c:v>
                </c:pt>
                <c:pt idx="358">
                  <c:v>-0.95722279792746112</c:v>
                </c:pt>
                <c:pt idx="359">
                  <c:v>-0.70945854922279794</c:v>
                </c:pt>
                <c:pt idx="360">
                  <c:v>-0.5818212435233161</c:v>
                </c:pt>
                <c:pt idx="361">
                  <c:v>-0.38110621761658031</c:v>
                </c:pt>
                <c:pt idx="362">
                  <c:v>-3.3144818652849746E-2</c:v>
                </c:pt>
                <c:pt idx="363">
                  <c:v>0.25404015544041453</c:v>
                </c:pt>
                <c:pt idx="364">
                  <c:v>0.54066321243523319</c:v>
                </c:pt>
                <c:pt idx="365">
                  <c:v>0.72620725388601026</c:v>
                </c:pt>
                <c:pt idx="366">
                  <c:v>0.79321761658031087</c:v>
                </c:pt>
                <c:pt idx="367">
                  <c:v>0.81954145077720209</c:v>
                </c:pt>
                <c:pt idx="368">
                  <c:v>0.66070725388601037</c:v>
                </c:pt>
                <c:pt idx="369">
                  <c:v>0.39873056994818651</c:v>
                </c:pt>
                <c:pt idx="370">
                  <c:v>0.17235595854922278</c:v>
                </c:pt>
                <c:pt idx="371">
                  <c:v>-6.5846891191709833E-2</c:v>
                </c:pt>
                <c:pt idx="372">
                  <c:v>-0.3334715025906736</c:v>
                </c:pt>
                <c:pt idx="373">
                  <c:v>-0.6538316062176166</c:v>
                </c:pt>
                <c:pt idx="374">
                  <c:v>-0.83420207253886014</c:v>
                </c:pt>
                <c:pt idx="375">
                  <c:v>-0.86791191709844562</c:v>
                </c:pt>
                <c:pt idx="376">
                  <c:v>-0.8191502590673575</c:v>
                </c:pt>
                <c:pt idx="377">
                  <c:v>-0.55154663212435229</c:v>
                </c:pt>
                <c:pt idx="378">
                  <c:v>-0.2699507772020725</c:v>
                </c:pt>
                <c:pt idx="379">
                  <c:v>-9.0966321243523315E-2</c:v>
                </c:pt>
                <c:pt idx="380">
                  <c:v>0.26074093264248704</c:v>
                </c:pt>
                <c:pt idx="381">
                  <c:v>0.45182383419689121</c:v>
                </c:pt>
                <c:pt idx="382">
                  <c:v>0.47516321243523318</c:v>
                </c:pt>
                <c:pt idx="383">
                  <c:v>0.78836269430051809</c:v>
                </c:pt>
                <c:pt idx="384">
                  <c:v>0.84365284974093258</c:v>
                </c:pt>
                <c:pt idx="385">
                  <c:v>0.68988082901554404</c:v>
                </c:pt>
                <c:pt idx="386">
                  <c:v>0.70286528497409317</c:v>
                </c:pt>
                <c:pt idx="387">
                  <c:v>0.47162176165803105</c:v>
                </c:pt>
                <c:pt idx="388">
                  <c:v>0.16554818652849743</c:v>
                </c:pt>
                <c:pt idx="389">
                  <c:v>-8.0645077720207251E-2</c:v>
                </c:pt>
                <c:pt idx="390">
                  <c:v>-0.34390414507772027</c:v>
                </c:pt>
                <c:pt idx="391">
                  <c:v>-0.5770077720207254</c:v>
                </c:pt>
                <c:pt idx="392">
                  <c:v>-0.80848704663212445</c:v>
                </c:pt>
                <c:pt idx="393">
                  <c:v>-0.85306476683937826</c:v>
                </c:pt>
                <c:pt idx="394">
                  <c:v>-0.7799222797927462</c:v>
                </c:pt>
                <c:pt idx="395">
                  <c:v>-0.67441968911917105</c:v>
                </c:pt>
                <c:pt idx="396">
                  <c:v>-0.46787046632124357</c:v>
                </c:pt>
                <c:pt idx="397">
                  <c:v>-0.19379222797927459</c:v>
                </c:pt>
                <c:pt idx="398">
                  <c:v>3.6729015544041455E-2</c:v>
                </c:pt>
                <c:pt idx="399">
                  <c:v>0.29529792746113992</c:v>
                </c:pt>
                <c:pt idx="400">
                  <c:v>0.60855440414507767</c:v>
                </c:pt>
                <c:pt idx="401">
                  <c:v>0.68465025906735744</c:v>
                </c:pt>
                <c:pt idx="402">
                  <c:v>0.72348704663212438</c:v>
                </c:pt>
                <c:pt idx="403">
                  <c:v>0.75317357512953376</c:v>
                </c:pt>
                <c:pt idx="404">
                  <c:v>0.52138082901554406</c:v>
                </c:pt>
                <c:pt idx="405">
                  <c:v>0.35874093264248702</c:v>
                </c:pt>
                <c:pt idx="406">
                  <c:v>0.19124015544041453</c:v>
                </c:pt>
                <c:pt idx="407">
                  <c:v>-0.12684922279792746</c:v>
                </c:pt>
                <c:pt idx="408">
                  <c:v>-0.27224611398963733</c:v>
                </c:pt>
                <c:pt idx="409">
                  <c:v>-0.36113212435233161</c:v>
                </c:pt>
                <c:pt idx="410">
                  <c:v>-0.6177461139896373</c:v>
                </c:pt>
                <c:pt idx="411">
                  <c:v>-0.68663730569948178</c:v>
                </c:pt>
                <c:pt idx="412">
                  <c:v>-0.53234455958549232</c:v>
                </c:pt>
                <c:pt idx="413">
                  <c:v>-0.49956476683937823</c:v>
                </c:pt>
                <c:pt idx="414">
                  <c:v>-0.31972538860103628</c:v>
                </c:pt>
                <c:pt idx="415">
                  <c:v>-4.9496632124352326E-2</c:v>
                </c:pt>
                <c:pt idx="416">
                  <c:v>7.7734196891191707E-3</c:v>
                </c:pt>
                <c:pt idx="417">
                  <c:v>0.16685207253886009</c:v>
                </c:pt>
                <c:pt idx="418">
                  <c:v>0.32652331606217616</c:v>
                </c:pt>
                <c:pt idx="419">
                  <c:v>0.27954663212435232</c:v>
                </c:pt>
                <c:pt idx="420">
                  <c:v>0.37520207253886012</c:v>
                </c:pt>
                <c:pt idx="421">
                  <c:v>0.41663471502590671</c:v>
                </c:pt>
                <c:pt idx="422">
                  <c:v>0.15958652849740934</c:v>
                </c:pt>
                <c:pt idx="423">
                  <c:v>0.19860259067357514</c:v>
                </c:pt>
                <c:pt idx="424">
                  <c:v>0.27342746113989641</c:v>
                </c:pt>
                <c:pt idx="425">
                  <c:v>-8.706683937823834E-3</c:v>
                </c:pt>
                <c:pt idx="426">
                  <c:v>-4.6298445595854928E-2</c:v>
                </c:pt>
                <c:pt idx="427">
                  <c:v>-6.3623316062176166E-2</c:v>
                </c:pt>
                <c:pt idx="428">
                  <c:v>-0.23731658031088085</c:v>
                </c:pt>
                <c:pt idx="429">
                  <c:v>-0.21463549222797929</c:v>
                </c:pt>
                <c:pt idx="430">
                  <c:v>-0.19532487046632124</c:v>
                </c:pt>
                <c:pt idx="431">
                  <c:v>-0.16076062176165803</c:v>
                </c:pt>
                <c:pt idx="432">
                  <c:v>-1.5763471502590672E-2</c:v>
                </c:pt>
                <c:pt idx="433">
                  <c:v>7.6805440414507764E-2</c:v>
                </c:pt>
                <c:pt idx="434">
                  <c:v>0.11578445595854922</c:v>
                </c:pt>
                <c:pt idx="435">
                  <c:v>0.12321088082901553</c:v>
                </c:pt>
                <c:pt idx="436">
                  <c:v>0.1525321243523316</c:v>
                </c:pt>
                <c:pt idx="437">
                  <c:v>0.18318937823834197</c:v>
                </c:pt>
                <c:pt idx="438">
                  <c:v>6.5269430051813473E-2</c:v>
                </c:pt>
                <c:pt idx="439">
                  <c:v>-2.306878238341969E-3</c:v>
                </c:pt>
                <c:pt idx="440">
                  <c:v>-2.1168549222797928E-2</c:v>
                </c:pt>
                <c:pt idx="441">
                  <c:v>-0.15899974093264249</c:v>
                </c:pt>
                <c:pt idx="442">
                  <c:v>-0.24760103626943006</c:v>
                </c:pt>
                <c:pt idx="443">
                  <c:v>-0.21579041450777203</c:v>
                </c:pt>
                <c:pt idx="444">
                  <c:v>-0.19156917098445597</c:v>
                </c:pt>
                <c:pt idx="445">
                  <c:v>-0.16029404145077719</c:v>
                </c:pt>
                <c:pt idx="446">
                  <c:v>-7.7782901554404149E-2</c:v>
                </c:pt>
                <c:pt idx="447">
                  <c:v>-1.0597150259067356E-2</c:v>
                </c:pt>
                <c:pt idx="448">
                  <c:v>5.0224870466321243E-2</c:v>
                </c:pt>
                <c:pt idx="449">
                  <c:v>0.13786191709844559</c:v>
                </c:pt>
                <c:pt idx="450">
                  <c:v>0.21674974093264249</c:v>
                </c:pt>
                <c:pt idx="451">
                  <c:v>0.13007124352331606</c:v>
                </c:pt>
                <c:pt idx="452">
                  <c:v>0.12777746113989638</c:v>
                </c:pt>
                <c:pt idx="453">
                  <c:v>0.22181606217616578</c:v>
                </c:pt>
                <c:pt idx="454">
                  <c:v>4.4481347150259067E-2</c:v>
                </c:pt>
                <c:pt idx="455">
                  <c:v>-3.878652849740933E-2</c:v>
                </c:pt>
                <c:pt idx="456">
                  <c:v>3.3919430051813471E-2</c:v>
                </c:pt>
                <c:pt idx="457">
                  <c:v>-9.51261658031088E-2</c:v>
                </c:pt>
                <c:pt idx="458">
                  <c:v>-0.18129559585492228</c:v>
                </c:pt>
                <c:pt idx="459">
                  <c:v>-0.21079404145077721</c:v>
                </c:pt>
                <c:pt idx="460">
                  <c:v>-0.2476735751295337</c:v>
                </c:pt>
                <c:pt idx="461">
                  <c:v>-0.15158704663212436</c:v>
                </c:pt>
                <c:pt idx="462">
                  <c:v>-9.4501295336787569E-2</c:v>
                </c:pt>
                <c:pt idx="463">
                  <c:v>-7.3752849740932644E-2</c:v>
                </c:pt>
                <c:pt idx="464">
                  <c:v>1.2231373056994819E-2</c:v>
                </c:pt>
                <c:pt idx="465">
                  <c:v>0.11670492227979275</c:v>
                </c:pt>
                <c:pt idx="466">
                  <c:v>0.21779455958549224</c:v>
                </c:pt>
                <c:pt idx="467">
                  <c:v>0.22611554404145079</c:v>
                </c:pt>
                <c:pt idx="468">
                  <c:v>0.28282642487046633</c:v>
                </c:pt>
                <c:pt idx="469">
                  <c:v>0.32751554404145078</c:v>
                </c:pt>
                <c:pt idx="470">
                  <c:v>0.27359067357512951</c:v>
                </c:pt>
                <c:pt idx="471">
                  <c:v>0.17303160621761657</c:v>
                </c:pt>
                <c:pt idx="472">
                  <c:v>5.0590932642487041E-2</c:v>
                </c:pt>
                <c:pt idx="473">
                  <c:v>-5.8554663212435236E-2</c:v>
                </c:pt>
                <c:pt idx="474">
                  <c:v>-0.27539378238341972</c:v>
                </c:pt>
                <c:pt idx="475">
                  <c:v>-0.39797150259067354</c:v>
                </c:pt>
                <c:pt idx="476">
                  <c:v>-0.37882642487046631</c:v>
                </c:pt>
                <c:pt idx="477">
                  <c:v>-0.37515544041450777</c:v>
                </c:pt>
                <c:pt idx="478">
                  <c:v>-0.31328497409326422</c:v>
                </c:pt>
                <c:pt idx="479">
                  <c:v>-0.18013134715025905</c:v>
                </c:pt>
                <c:pt idx="480">
                  <c:v>-8.4883160621761655E-2</c:v>
                </c:pt>
                <c:pt idx="481">
                  <c:v>6.8983160621761658E-2</c:v>
                </c:pt>
                <c:pt idx="482">
                  <c:v>0.23917331606217615</c:v>
                </c:pt>
                <c:pt idx="483">
                  <c:v>0.27511917098445593</c:v>
                </c:pt>
                <c:pt idx="484">
                  <c:v>0.27312953367875648</c:v>
                </c:pt>
                <c:pt idx="485">
                  <c:v>0.29946373056994818</c:v>
                </c:pt>
                <c:pt idx="486">
                  <c:v>0.32106476683937824</c:v>
                </c:pt>
                <c:pt idx="487">
                  <c:v>0.14536632124352333</c:v>
                </c:pt>
                <c:pt idx="488">
                  <c:v>-3.9074093264248703E-3</c:v>
                </c:pt>
                <c:pt idx="489">
                  <c:v>4.6763471502590671E-2</c:v>
                </c:pt>
                <c:pt idx="490">
                  <c:v>-0.1254458549222798</c:v>
                </c:pt>
                <c:pt idx="491">
                  <c:v>-0.36486528497409326</c:v>
                </c:pt>
                <c:pt idx="492">
                  <c:v>-0.50017098445595853</c:v>
                </c:pt>
                <c:pt idx="493">
                  <c:v>-0.56354145077720208</c:v>
                </c:pt>
                <c:pt idx="494">
                  <c:v>-0.34840673575129538</c:v>
                </c:pt>
                <c:pt idx="495">
                  <c:v>-0.16362875647668393</c:v>
                </c:pt>
                <c:pt idx="496">
                  <c:v>-7.8360621761658034E-2</c:v>
                </c:pt>
                <c:pt idx="497">
                  <c:v>0.19340958549222798</c:v>
                </c:pt>
                <c:pt idx="498">
                  <c:v>0.32558031088082906</c:v>
                </c:pt>
                <c:pt idx="499">
                  <c:v>0.38572538860103622</c:v>
                </c:pt>
                <c:pt idx="500">
                  <c:v>0.59283678756476688</c:v>
                </c:pt>
                <c:pt idx="501">
                  <c:v>0.61325129533678757</c:v>
                </c:pt>
                <c:pt idx="502">
                  <c:v>0.49414248704663216</c:v>
                </c:pt>
                <c:pt idx="503">
                  <c:v>0.35604663212435234</c:v>
                </c:pt>
                <c:pt idx="504">
                  <c:v>0.20198911917098444</c:v>
                </c:pt>
                <c:pt idx="505">
                  <c:v>8.321683937823833E-2</c:v>
                </c:pt>
                <c:pt idx="506">
                  <c:v>-4.5477979274611398E-2</c:v>
                </c:pt>
                <c:pt idx="507">
                  <c:v>-0.22632305699481864</c:v>
                </c:pt>
                <c:pt idx="508">
                  <c:v>-0.29505181347150261</c:v>
                </c:pt>
                <c:pt idx="509">
                  <c:v>-0.22576865284974093</c:v>
                </c:pt>
                <c:pt idx="510">
                  <c:v>-0.41273056994818652</c:v>
                </c:pt>
                <c:pt idx="511">
                  <c:v>-0.52591968911917097</c:v>
                </c:pt>
                <c:pt idx="512">
                  <c:v>-0.36301554404145076</c:v>
                </c:pt>
                <c:pt idx="513">
                  <c:v>-0.30626943005181345</c:v>
                </c:pt>
                <c:pt idx="514">
                  <c:v>-0.12272953367875648</c:v>
                </c:pt>
                <c:pt idx="515">
                  <c:v>0.20621347150259067</c:v>
                </c:pt>
                <c:pt idx="516">
                  <c:v>0.34378497409326425</c:v>
                </c:pt>
                <c:pt idx="517">
                  <c:v>0.47474352331606218</c:v>
                </c:pt>
                <c:pt idx="518">
                  <c:v>0.67569689119170984</c:v>
                </c:pt>
                <c:pt idx="519">
                  <c:v>0.58603626943005183</c:v>
                </c:pt>
                <c:pt idx="520">
                  <c:v>0.21800932642487048</c:v>
                </c:pt>
                <c:pt idx="521">
                  <c:v>4.8256217616580312E-2</c:v>
                </c:pt>
                <c:pt idx="522">
                  <c:v>-6.4190932642487042E-2</c:v>
                </c:pt>
                <c:pt idx="523">
                  <c:v>-0.43623834196891192</c:v>
                </c:pt>
                <c:pt idx="524">
                  <c:v>-0.54614248704663215</c:v>
                </c:pt>
                <c:pt idx="525">
                  <c:v>-0.47890155440414506</c:v>
                </c:pt>
                <c:pt idx="526">
                  <c:v>-0.50021243523316061</c:v>
                </c:pt>
                <c:pt idx="527">
                  <c:v>-0.30613212435233161</c:v>
                </c:pt>
                <c:pt idx="528">
                  <c:v>-0.16413367875647669</c:v>
                </c:pt>
                <c:pt idx="529">
                  <c:v>-8.0993782383419685E-2</c:v>
                </c:pt>
                <c:pt idx="530">
                  <c:v>0.15066450777202073</c:v>
                </c:pt>
                <c:pt idx="531">
                  <c:v>0.30887046632124354</c:v>
                </c:pt>
                <c:pt idx="532">
                  <c:v>0.41536269430051814</c:v>
                </c:pt>
                <c:pt idx="533">
                  <c:v>0.50520466321243518</c:v>
                </c:pt>
                <c:pt idx="534">
                  <c:v>0.47772538860103625</c:v>
                </c:pt>
                <c:pt idx="535">
                  <c:v>0.4127020725388601</c:v>
                </c:pt>
                <c:pt idx="536">
                  <c:v>0.30546891191709846</c:v>
                </c:pt>
                <c:pt idx="537">
                  <c:v>6.7801036269430043E-2</c:v>
                </c:pt>
                <c:pt idx="538">
                  <c:v>-0.14177720207253885</c:v>
                </c:pt>
                <c:pt idx="539">
                  <c:v>-0.27198963730569947</c:v>
                </c:pt>
                <c:pt idx="540">
                  <c:v>-0.41923834196891191</c:v>
                </c:pt>
                <c:pt idx="541">
                  <c:v>-0.535759067357513</c:v>
                </c:pt>
                <c:pt idx="542">
                  <c:v>-0.5461787564766839</c:v>
                </c:pt>
                <c:pt idx="543">
                  <c:v>-0.51302072538860111</c:v>
                </c:pt>
                <c:pt idx="544">
                  <c:v>-0.38062435233160619</c:v>
                </c:pt>
                <c:pt idx="545">
                  <c:v>-0.15424766839378237</c:v>
                </c:pt>
                <c:pt idx="546">
                  <c:v>-1.782839378238342E-2</c:v>
                </c:pt>
                <c:pt idx="547">
                  <c:v>0.10210569948186528</c:v>
                </c:pt>
                <c:pt idx="548">
                  <c:v>0.31721502590673573</c:v>
                </c:pt>
                <c:pt idx="549">
                  <c:v>0.49887823834196893</c:v>
                </c:pt>
                <c:pt idx="550">
                  <c:v>0.49496113989637308</c:v>
                </c:pt>
                <c:pt idx="551">
                  <c:v>0.40831865284974089</c:v>
                </c:pt>
                <c:pt idx="552">
                  <c:v>0.38118911917098447</c:v>
                </c:pt>
                <c:pt idx="553">
                  <c:v>0.26144300518134717</c:v>
                </c:pt>
                <c:pt idx="554">
                  <c:v>3.5744041450777204E-2</c:v>
                </c:pt>
                <c:pt idx="555">
                  <c:v>-9.8004663212435228E-2</c:v>
                </c:pt>
                <c:pt idx="556">
                  <c:v>-0.31080051813471499</c:v>
                </c:pt>
                <c:pt idx="557">
                  <c:v>-0.51402072538860111</c:v>
                </c:pt>
                <c:pt idx="558">
                  <c:v>-0.49271761658031088</c:v>
                </c:pt>
                <c:pt idx="559">
                  <c:v>-0.5012772020725389</c:v>
                </c:pt>
                <c:pt idx="560">
                  <c:v>-0.4791891191709845</c:v>
                </c:pt>
                <c:pt idx="561">
                  <c:v>-0.2735544041450777</c:v>
                </c:pt>
                <c:pt idx="562">
                  <c:v>-8.9006994818652846E-2</c:v>
                </c:pt>
                <c:pt idx="563">
                  <c:v>7.7345336787564764E-2</c:v>
                </c:pt>
                <c:pt idx="564">
                  <c:v>0.26516580310880827</c:v>
                </c:pt>
                <c:pt idx="565">
                  <c:v>0.4198860103626943</c:v>
                </c:pt>
                <c:pt idx="566">
                  <c:v>0.56650259067357511</c:v>
                </c:pt>
                <c:pt idx="567">
                  <c:v>0.57888601036269427</c:v>
                </c:pt>
                <c:pt idx="568">
                  <c:v>0.47479533678756475</c:v>
                </c:pt>
                <c:pt idx="569">
                  <c:v>0.39041709844559586</c:v>
                </c:pt>
                <c:pt idx="570">
                  <c:v>0.2168321243523316</c:v>
                </c:pt>
                <c:pt idx="571">
                  <c:v>2.3603626943005183E-2</c:v>
                </c:pt>
                <c:pt idx="572">
                  <c:v>-0.22989170984455959</c:v>
                </c:pt>
                <c:pt idx="573">
                  <c:v>-0.51688601036269433</c:v>
                </c:pt>
                <c:pt idx="574">
                  <c:v>-0.5664766839378238</c:v>
                </c:pt>
                <c:pt idx="575">
                  <c:v>-0.58747668393782382</c:v>
                </c:pt>
                <c:pt idx="576">
                  <c:v>-0.53617357512953367</c:v>
                </c:pt>
                <c:pt idx="577">
                  <c:v>-0.37029533678756477</c:v>
                </c:pt>
                <c:pt idx="578">
                  <c:v>-0.19188056994818653</c:v>
                </c:pt>
                <c:pt idx="579">
                  <c:v>9.391632124352331E-2</c:v>
                </c:pt>
                <c:pt idx="580">
                  <c:v>0.26983678756476681</c:v>
                </c:pt>
                <c:pt idx="581">
                  <c:v>0.33395854922279788</c:v>
                </c:pt>
                <c:pt idx="582">
                  <c:v>0.51216839378238344</c:v>
                </c:pt>
                <c:pt idx="583">
                  <c:v>0.62181088082901559</c:v>
                </c:pt>
                <c:pt idx="584">
                  <c:v>0.54644041450777203</c:v>
                </c:pt>
                <c:pt idx="585">
                  <c:v>0.4797020725388601</c:v>
                </c:pt>
                <c:pt idx="586">
                  <c:v>0.46087305699481862</c:v>
                </c:pt>
                <c:pt idx="587">
                  <c:v>0.12421709844559586</c:v>
                </c:pt>
                <c:pt idx="588">
                  <c:v>-0.1746813471502591</c:v>
                </c:pt>
                <c:pt idx="589">
                  <c:v>-0.28235751295336786</c:v>
                </c:pt>
                <c:pt idx="590">
                  <c:v>-0.61590932642487051</c:v>
                </c:pt>
                <c:pt idx="591">
                  <c:v>-0.74740932642487046</c:v>
                </c:pt>
                <c:pt idx="592">
                  <c:v>-0.74901554404145076</c:v>
                </c:pt>
                <c:pt idx="593">
                  <c:v>-0.78260362694300512</c:v>
                </c:pt>
                <c:pt idx="594">
                  <c:v>-0.55586269430051816</c:v>
                </c:pt>
                <c:pt idx="595">
                  <c:v>-0.263300518134715</c:v>
                </c:pt>
                <c:pt idx="596">
                  <c:v>1.7566010362694299E-3</c:v>
                </c:pt>
                <c:pt idx="597">
                  <c:v>0.29995077720207253</c:v>
                </c:pt>
                <c:pt idx="598">
                  <c:v>0.52439896373056993</c:v>
                </c:pt>
                <c:pt idx="599">
                  <c:v>0.6908264248704663</c:v>
                </c:pt>
                <c:pt idx="600">
                  <c:v>0.8124533678756477</c:v>
                </c:pt>
                <c:pt idx="601">
                  <c:v>0.8219145077720208</c:v>
                </c:pt>
                <c:pt idx="602">
                  <c:v>0.70369948186528497</c:v>
                </c:pt>
                <c:pt idx="603">
                  <c:v>0.49657253886010361</c:v>
                </c:pt>
                <c:pt idx="604">
                  <c:v>0.26275129533678754</c:v>
                </c:pt>
                <c:pt idx="605">
                  <c:v>-8.8238601036269432E-3</c:v>
                </c:pt>
                <c:pt idx="606">
                  <c:v>-0.33721761658031085</c:v>
                </c:pt>
                <c:pt idx="607">
                  <c:v>-0.58886010362694308</c:v>
                </c:pt>
                <c:pt idx="608">
                  <c:v>-0.69729274611398961</c:v>
                </c:pt>
                <c:pt idx="609">
                  <c:v>-0.79591191709844555</c:v>
                </c:pt>
                <c:pt idx="610">
                  <c:v>-0.80943782383419682</c:v>
                </c:pt>
                <c:pt idx="611">
                  <c:v>-0.62323316062176171</c:v>
                </c:pt>
                <c:pt idx="612">
                  <c:v>-0.44402590673575132</c:v>
                </c:pt>
                <c:pt idx="613">
                  <c:v>-0.22051580310880831</c:v>
                </c:pt>
                <c:pt idx="614">
                  <c:v>8.4448445595854918E-2</c:v>
                </c:pt>
                <c:pt idx="615">
                  <c:v>0.25612046632124352</c:v>
                </c:pt>
                <c:pt idx="616">
                  <c:v>0.43054145077720207</c:v>
                </c:pt>
                <c:pt idx="617">
                  <c:v>0.60067616580310879</c:v>
                </c:pt>
                <c:pt idx="618">
                  <c:v>0.59946113989637306</c:v>
                </c:pt>
                <c:pt idx="619">
                  <c:v>0.56353886010362697</c:v>
                </c:pt>
                <c:pt idx="620">
                  <c:v>0.48389378238341968</c:v>
                </c:pt>
                <c:pt idx="621">
                  <c:v>0.29773316062176164</c:v>
                </c:pt>
                <c:pt idx="622">
                  <c:v>0.19570518134715023</c:v>
                </c:pt>
                <c:pt idx="623">
                  <c:v>-4.2211658031088083E-2</c:v>
                </c:pt>
                <c:pt idx="624">
                  <c:v>-0.33332642487046626</c:v>
                </c:pt>
                <c:pt idx="625">
                  <c:v>-0.38347409326424869</c:v>
                </c:pt>
                <c:pt idx="626">
                  <c:v>-0.48501554404145081</c:v>
                </c:pt>
                <c:pt idx="627">
                  <c:v>-0.55430310880829015</c:v>
                </c:pt>
                <c:pt idx="628">
                  <c:v>-0.45677202072538858</c:v>
                </c:pt>
                <c:pt idx="629">
                  <c:v>-0.35798963730569949</c:v>
                </c:pt>
                <c:pt idx="630">
                  <c:v>-0.20829689119170985</c:v>
                </c:pt>
                <c:pt idx="631">
                  <c:v>-4.3145077720207252E-2</c:v>
                </c:pt>
                <c:pt idx="632">
                  <c:v>0.11030492227979274</c:v>
                </c:pt>
                <c:pt idx="633">
                  <c:v>0.28923056994818652</c:v>
                </c:pt>
                <c:pt idx="634">
                  <c:v>0.46544041450777202</c:v>
                </c:pt>
                <c:pt idx="635">
                  <c:v>0.47646632124352328</c:v>
                </c:pt>
                <c:pt idx="636">
                  <c:v>0.42411917098445601</c:v>
                </c:pt>
                <c:pt idx="637">
                  <c:v>0.44463989637305701</c:v>
                </c:pt>
                <c:pt idx="638">
                  <c:v>0.29391450777202072</c:v>
                </c:pt>
                <c:pt idx="639">
                  <c:v>0.15980025906735751</c:v>
                </c:pt>
                <c:pt idx="640">
                  <c:v>4.4094300518134712E-2</c:v>
                </c:pt>
                <c:pt idx="641">
                  <c:v>-0.13963963730569948</c:v>
                </c:pt>
                <c:pt idx="642">
                  <c:v>-0.22081709844559586</c:v>
                </c:pt>
                <c:pt idx="643">
                  <c:v>-0.27710103626943006</c:v>
                </c:pt>
                <c:pt idx="644">
                  <c:v>-0.37713212435233162</c:v>
                </c:pt>
                <c:pt idx="645">
                  <c:v>-0.36564248704663216</c:v>
                </c:pt>
                <c:pt idx="646">
                  <c:v>-0.32636787564766839</c:v>
                </c:pt>
                <c:pt idx="647">
                  <c:v>-0.40546373056994817</c:v>
                </c:pt>
                <c:pt idx="648">
                  <c:v>-0.38277979274611396</c:v>
                </c:pt>
                <c:pt idx="649">
                  <c:v>-0.21326088082901556</c:v>
                </c:pt>
                <c:pt idx="650">
                  <c:v>-7.6389896373056987E-2</c:v>
                </c:pt>
                <c:pt idx="651">
                  <c:v>9.2182124352331599E-2</c:v>
                </c:pt>
                <c:pt idx="652">
                  <c:v>0.30709067357512954</c:v>
                </c:pt>
                <c:pt idx="653">
                  <c:v>0.40830051813471507</c:v>
                </c:pt>
                <c:pt idx="654">
                  <c:v>0.48339119170984457</c:v>
                </c:pt>
                <c:pt idx="655">
                  <c:v>0.46280310880829012</c:v>
                </c:pt>
                <c:pt idx="656">
                  <c:v>0.39409844559585494</c:v>
                </c:pt>
                <c:pt idx="657">
                  <c:v>0.38513989637305696</c:v>
                </c:pt>
                <c:pt idx="658">
                  <c:v>0.26807253886010363</c:v>
                </c:pt>
                <c:pt idx="659">
                  <c:v>8.2331347150259068E-2</c:v>
                </c:pt>
                <c:pt idx="660">
                  <c:v>-7.2354404145077711E-2</c:v>
                </c:pt>
                <c:pt idx="661">
                  <c:v>-0.19765518134715027</c:v>
                </c:pt>
                <c:pt idx="662">
                  <c:v>-0.3343341968911917</c:v>
                </c:pt>
                <c:pt idx="663">
                  <c:v>-0.38641450777202074</c:v>
                </c:pt>
                <c:pt idx="664">
                  <c:v>-0.40439378238341972</c:v>
                </c:pt>
                <c:pt idx="665">
                  <c:v>-0.40436010362694302</c:v>
                </c:pt>
                <c:pt idx="666">
                  <c:v>-0.30758290155440415</c:v>
                </c:pt>
                <c:pt idx="667">
                  <c:v>-0.2124756476683938</c:v>
                </c:pt>
                <c:pt idx="668">
                  <c:v>-0.1044059585492228</c:v>
                </c:pt>
                <c:pt idx="669">
                  <c:v>4.3743005181347147E-2</c:v>
                </c:pt>
                <c:pt idx="670">
                  <c:v>0.16280051813471502</c:v>
                </c:pt>
                <c:pt idx="671">
                  <c:v>0.22067331606217616</c:v>
                </c:pt>
                <c:pt idx="672">
                  <c:v>0.27667098445595856</c:v>
                </c:pt>
                <c:pt idx="673">
                  <c:v>0.33976943005181348</c:v>
                </c:pt>
                <c:pt idx="674">
                  <c:v>0.34936787564766836</c:v>
                </c:pt>
                <c:pt idx="675">
                  <c:v>0.28696113989637306</c:v>
                </c:pt>
                <c:pt idx="676">
                  <c:v>0.21006528497409327</c:v>
                </c:pt>
                <c:pt idx="677">
                  <c:v>0.18471787564766839</c:v>
                </c:pt>
                <c:pt idx="678">
                  <c:v>0.13642616580310882</c:v>
                </c:pt>
                <c:pt idx="679">
                  <c:v>-1.7166632124352332E-2</c:v>
                </c:pt>
                <c:pt idx="680">
                  <c:v>-8.9926165803108804E-2</c:v>
                </c:pt>
                <c:pt idx="681">
                  <c:v>-0.11010051813471504</c:v>
                </c:pt>
                <c:pt idx="682">
                  <c:v>-0.24840880829015544</c:v>
                </c:pt>
                <c:pt idx="683">
                  <c:v>-0.31041191709844562</c:v>
                </c:pt>
                <c:pt idx="684">
                  <c:v>-0.29176943005181349</c:v>
                </c:pt>
                <c:pt idx="685">
                  <c:v>-0.31061917098445596</c:v>
                </c:pt>
                <c:pt idx="686">
                  <c:v>-0.27761917098445599</c:v>
                </c:pt>
                <c:pt idx="687">
                  <c:v>-0.18080388601036271</c:v>
                </c:pt>
                <c:pt idx="688">
                  <c:v>-8.8267098445595854E-2</c:v>
                </c:pt>
                <c:pt idx="689">
                  <c:v>2.1642435233160621E-2</c:v>
                </c:pt>
                <c:pt idx="690">
                  <c:v>0.11332849740932642</c:v>
                </c:pt>
                <c:pt idx="691">
                  <c:v>0.18182953367875648</c:v>
                </c:pt>
                <c:pt idx="692">
                  <c:v>0.28017875647668394</c:v>
                </c:pt>
                <c:pt idx="693">
                  <c:v>0.31223316062176165</c:v>
                </c:pt>
                <c:pt idx="694">
                  <c:v>0.31575129533678753</c:v>
                </c:pt>
                <c:pt idx="695">
                  <c:v>0.30623575129533676</c:v>
                </c:pt>
                <c:pt idx="696">
                  <c:v>0.19615259067357513</c:v>
                </c:pt>
                <c:pt idx="697">
                  <c:v>8.4653108808290148E-2</c:v>
                </c:pt>
                <c:pt idx="698">
                  <c:v>-1.9217616580310881E-3</c:v>
                </c:pt>
                <c:pt idx="699">
                  <c:v>-0.13799507772020725</c:v>
                </c:pt>
                <c:pt idx="700">
                  <c:v>-0.24186113989637306</c:v>
                </c:pt>
                <c:pt idx="701">
                  <c:v>-0.27169170984455959</c:v>
                </c:pt>
                <c:pt idx="702">
                  <c:v>-0.30688082901554403</c:v>
                </c:pt>
                <c:pt idx="703">
                  <c:v>-0.29376165803108806</c:v>
                </c:pt>
                <c:pt idx="704">
                  <c:v>-0.26553626943005182</c:v>
                </c:pt>
                <c:pt idx="705">
                  <c:v>-0.2024619170984456</c:v>
                </c:pt>
                <c:pt idx="706">
                  <c:v>-7.8111917098445588E-2</c:v>
                </c:pt>
                <c:pt idx="707">
                  <c:v>5.4614507772020725E-2</c:v>
                </c:pt>
                <c:pt idx="708">
                  <c:v>0.17735829015544041</c:v>
                </c:pt>
                <c:pt idx="709">
                  <c:v>0.2682979274611399</c:v>
                </c:pt>
                <c:pt idx="710">
                  <c:v>0.33038601036269427</c:v>
                </c:pt>
                <c:pt idx="711">
                  <c:v>0.36188341968911919</c:v>
                </c:pt>
                <c:pt idx="712">
                  <c:v>0.40251295336787568</c:v>
                </c:pt>
                <c:pt idx="713">
                  <c:v>0.31487305699481866</c:v>
                </c:pt>
                <c:pt idx="714">
                  <c:v>0.25507901554404144</c:v>
                </c:pt>
                <c:pt idx="715">
                  <c:v>0.21306450777202074</c:v>
                </c:pt>
                <c:pt idx="716">
                  <c:v>-0.22634274611398966</c:v>
                </c:pt>
                <c:pt idx="717">
                  <c:v>-0.65946373056994823</c:v>
                </c:pt>
                <c:pt idx="718">
                  <c:v>-0.71485233160621764</c:v>
                </c:pt>
                <c:pt idx="719">
                  <c:v>-0.71064766839378235</c:v>
                </c:pt>
                <c:pt idx="720">
                  <c:v>-0.72700518134715031</c:v>
                </c:pt>
                <c:pt idx="721">
                  <c:v>-0.50513471502590679</c:v>
                </c:pt>
                <c:pt idx="722">
                  <c:v>-0.19392979274611397</c:v>
                </c:pt>
                <c:pt idx="723">
                  <c:v>-7.3745854922279796E-4</c:v>
                </c:pt>
                <c:pt idx="724">
                  <c:v>0.28438341968911918</c:v>
                </c:pt>
                <c:pt idx="725">
                  <c:v>0.55086010362694304</c:v>
                </c:pt>
                <c:pt idx="726">
                  <c:v>0.69836269430051812</c:v>
                </c:pt>
                <c:pt idx="727">
                  <c:v>0.82056994818652851</c:v>
                </c:pt>
                <c:pt idx="728">
                  <c:v>0.82843005181347151</c:v>
                </c:pt>
                <c:pt idx="729">
                  <c:v>0.67938860103626952</c:v>
                </c:pt>
                <c:pt idx="730">
                  <c:v>0.43084974093264244</c:v>
                </c:pt>
                <c:pt idx="731">
                  <c:v>0.12659067357512951</c:v>
                </c:pt>
                <c:pt idx="732">
                  <c:v>-0.14696450777202072</c:v>
                </c:pt>
                <c:pt idx="733">
                  <c:v>-0.38229274611398961</c:v>
                </c:pt>
                <c:pt idx="734">
                  <c:v>-0.63156735751295334</c:v>
                </c:pt>
                <c:pt idx="735">
                  <c:v>-0.72845854922279796</c:v>
                </c:pt>
                <c:pt idx="736">
                  <c:v>-0.63322279792746117</c:v>
                </c:pt>
                <c:pt idx="737">
                  <c:v>-0.58865025906735746</c:v>
                </c:pt>
                <c:pt idx="738">
                  <c:v>-0.5319948186528497</c:v>
                </c:pt>
                <c:pt idx="739">
                  <c:v>-0.24829818652849742</c:v>
                </c:pt>
                <c:pt idx="740">
                  <c:v>-1.4641476683937824E-2</c:v>
                </c:pt>
                <c:pt idx="741">
                  <c:v>0.12830129533678755</c:v>
                </c:pt>
                <c:pt idx="742">
                  <c:v>0.35268393782383417</c:v>
                </c:pt>
                <c:pt idx="743">
                  <c:v>0.51908808290155439</c:v>
                </c:pt>
                <c:pt idx="744">
                  <c:v>0.59701554404145085</c:v>
                </c:pt>
                <c:pt idx="745">
                  <c:v>0.55634455958549223</c:v>
                </c:pt>
                <c:pt idx="746">
                  <c:v>0.46377202072538859</c:v>
                </c:pt>
                <c:pt idx="747">
                  <c:v>0.35811658031088084</c:v>
                </c:pt>
                <c:pt idx="748">
                  <c:v>0.14902590673575131</c:v>
                </c:pt>
                <c:pt idx="749">
                  <c:v>-7.6088601036269438E-2</c:v>
                </c:pt>
                <c:pt idx="750">
                  <c:v>-0.25237176165803105</c:v>
                </c:pt>
                <c:pt idx="751">
                  <c:v>-0.42035751295336787</c:v>
                </c:pt>
                <c:pt idx="752">
                  <c:v>-0.54104663212435233</c:v>
                </c:pt>
                <c:pt idx="753">
                  <c:v>-0.56590932642487046</c:v>
                </c:pt>
                <c:pt idx="754">
                  <c:v>-0.50675647668393786</c:v>
                </c:pt>
                <c:pt idx="755">
                  <c:v>-0.39767875647668394</c:v>
                </c:pt>
                <c:pt idx="756">
                  <c:v>-0.19787668393782382</c:v>
                </c:pt>
                <c:pt idx="757">
                  <c:v>6.5504922279792752E-2</c:v>
                </c:pt>
                <c:pt idx="758">
                  <c:v>0.27186528497409324</c:v>
                </c:pt>
                <c:pt idx="759">
                  <c:v>0.36097150259067362</c:v>
                </c:pt>
                <c:pt idx="760">
                  <c:v>0.41443264248704664</c:v>
                </c:pt>
                <c:pt idx="761">
                  <c:v>0.51322020725388606</c:v>
                </c:pt>
                <c:pt idx="762">
                  <c:v>0.53624870466321239</c:v>
                </c:pt>
                <c:pt idx="763">
                  <c:v>0.44839896373056992</c:v>
                </c:pt>
                <c:pt idx="764">
                  <c:v>0.32635233160621763</c:v>
                </c:pt>
                <c:pt idx="765">
                  <c:v>0.14266476683937826</c:v>
                </c:pt>
                <c:pt idx="766">
                  <c:v>-9.8639378238341971E-2</c:v>
                </c:pt>
                <c:pt idx="767">
                  <c:v>-0.26963989637305702</c:v>
                </c:pt>
                <c:pt idx="768">
                  <c:v>-0.37668134715025908</c:v>
                </c:pt>
                <c:pt idx="769">
                  <c:v>-0.50721502590673573</c:v>
                </c:pt>
                <c:pt idx="770">
                  <c:v>-0.56471761658031083</c:v>
                </c:pt>
                <c:pt idx="771">
                  <c:v>-0.49196373056994819</c:v>
                </c:pt>
                <c:pt idx="772">
                  <c:v>-0.38409326424870466</c:v>
                </c:pt>
                <c:pt idx="773">
                  <c:v>-0.2748678756476684</c:v>
                </c:pt>
                <c:pt idx="774">
                  <c:v>-6.6157772020725383E-2</c:v>
                </c:pt>
                <c:pt idx="775">
                  <c:v>0.16582694300518136</c:v>
                </c:pt>
                <c:pt idx="776">
                  <c:v>0.30716580310880831</c:v>
                </c:pt>
                <c:pt idx="777">
                  <c:v>0.46241709844559586</c:v>
                </c:pt>
                <c:pt idx="778">
                  <c:v>0.5458290155440414</c:v>
                </c:pt>
                <c:pt idx="779">
                  <c:v>0.53646632124352334</c:v>
                </c:pt>
                <c:pt idx="780">
                  <c:v>0.50069170984455957</c:v>
                </c:pt>
                <c:pt idx="781">
                  <c:v>0.36529792746113987</c:v>
                </c:pt>
                <c:pt idx="782">
                  <c:v>0.16332176165803108</c:v>
                </c:pt>
                <c:pt idx="783">
                  <c:v>-9.1547668393782394E-2</c:v>
                </c:pt>
                <c:pt idx="784">
                  <c:v>-0.22097927461139896</c:v>
                </c:pt>
                <c:pt idx="785">
                  <c:v>-0.3303341968911917</c:v>
                </c:pt>
                <c:pt idx="786">
                  <c:v>-0.53640673575129538</c:v>
                </c:pt>
                <c:pt idx="787">
                  <c:v>-0.5449430051813472</c:v>
                </c:pt>
                <c:pt idx="788">
                  <c:v>-0.47625129533678756</c:v>
                </c:pt>
                <c:pt idx="789">
                  <c:v>-0.42059326424870463</c:v>
                </c:pt>
                <c:pt idx="790">
                  <c:v>-0.26570207253886013</c:v>
                </c:pt>
                <c:pt idx="791">
                  <c:v>-9.6855181347150252E-2</c:v>
                </c:pt>
                <c:pt idx="792">
                  <c:v>8.5607512953367867E-2</c:v>
                </c:pt>
                <c:pt idx="793">
                  <c:v>0.27495595854922278</c:v>
                </c:pt>
                <c:pt idx="794">
                  <c:v>0.38290932642487047</c:v>
                </c:pt>
                <c:pt idx="795">
                  <c:v>0.42070984455958549</c:v>
                </c:pt>
                <c:pt idx="796">
                  <c:v>0.44631088082901554</c:v>
                </c:pt>
                <c:pt idx="797">
                  <c:v>0.42411658031088084</c:v>
                </c:pt>
                <c:pt idx="798">
                  <c:v>0.32759326424870466</c:v>
                </c:pt>
                <c:pt idx="799">
                  <c:v>0.20293316062176167</c:v>
                </c:pt>
                <c:pt idx="800">
                  <c:v>5.1281347150259067E-2</c:v>
                </c:pt>
                <c:pt idx="801">
                  <c:v>-7.4826165803108802E-2</c:v>
                </c:pt>
                <c:pt idx="802">
                  <c:v>-0.17487797927461138</c:v>
                </c:pt>
                <c:pt idx="803">
                  <c:v>-0.25851217616580313</c:v>
                </c:pt>
                <c:pt idx="804">
                  <c:v>-0.30953367875647669</c:v>
                </c:pt>
                <c:pt idx="805">
                  <c:v>-0.32944818652849739</c:v>
                </c:pt>
                <c:pt idx="806">
                  <c:v>-0.30029274611398965</c:v>
                </c:pt>
                <c:pt idx="807">
                  <c:v>-0.22127901554404147</c:v>
                </c:pt>
                <c:pt idx="808">
                  <c:v>-9.2622538860103618E-2</c:v>
                </c:pt>
                <c:pt idx="809">
                  <c:v>3.2763212435233162E-2</c:v>
                </c:pt>
                <c:pt idx="810">
                  <c:v>8.9618393782383426E-2</c:v>
                </c:pt>
                <c:pt idx="811">
                  <c:v>0.15348886010362695</c:v>
                </c:pt>
                <c:pt idx="812">
                  <c:v>0.22435051813471502</c:v>
                </c:pt>
                <c:pt idx="813">
                  <c:v>0.19441839378238343</c:v>
                </c:pt>
                <c:pt idx="814">
                  <c:v>0.14911709844559584</c:v>
                </c:pt>
                <c:pt idx="815">
                  <c:v>0.10133756476683939</c:v>
                </c:pt>
                <c:pt idx="816">
                  <c:v>4.4221502590673575E-3</c:v>
                </c:pt>
                <c:pt idx="817">
                  <c:v>-9.0041968911917097E-2</c:v>
                </c:pt>
                <c:pt idx="818">
                  <c:v>-0.15933082901554405</c:v>
                </c:pt>
                <c:pt idx="819">
                  <c:v>-0.18683678756476685</c:v>
                </c:pt>
                <c:pt idx="820">
                  <c:v>-0.16434404145077719</c:v>
                </c:pt>
                <c:pt idx="821">
                  <c:v>-0.15697098445595856</c:v>
                </c:pt>
                <c:pt idx="822">
                  <c:v>-0.17850492227979275</c:v>
                </c:pt>
                <c:pt idx="823">
                  <c:v>-9.1574352331606226E-2</c:v>
                </c:pt>
                <c:pt idx="824">
                  <c:v>2.2256036269430055E-2</c:v>
                </c:pt>
                <c:pt idx="825">
                  <c:v>4.2445336787564771E-2</c:v>
                </c:pt>
                <c:pt idx="826">
                  <c:v>0.11771476683937823</c:v>
                </c:pt>
                <c:pt idx="827">
                  <c:v>0.16331476683937823</c:v>
                </c:pt>
                <c:pt idx="828">
                  <c:v>0.12112746113989638</c:v>
                </c:pt>
                <c:pt idx="829">
                  <c:v>0.13504507772020727</c:v>
                </c:pt>
                <c:pt idx="830">
                  <c:v>0.10444352331606217</c:v>
                </c:pt>
                <c:pt idx="831">
                  <c:v>1.2732616580310881E-2</c:v>
                </c:pt>
                <c:pt idx="832">
                  <c:v>3.3230051813471504E-3</c:v>
                </c:pt>
                <c:pt idx="833">
                  <c:v>-1.8497150259067358E-2</c:v>
                </c:pt>
                <c:pt idx="834">
                  <c:v>-8.1337046632124349E-2</c:v>
                </c:pt>
                <c:pt idx="835">
                  <c:v>-6.2716321243523318E-2</c:v>
                </c:pt>
                <c:pt idx="836">
                  <c:v>-1.5392901554404145E-2</c:v>
                </c:pt>
                <c:pt idx="837">
                  <c:v>7.2102331606217615E-3</c:v>
                </c:pt>
                <c:pt idx="838">
                  <c:v>5.2405440414507773E-2</c:v>
                </c:pt>
                <c:pt idx="839">
                  <c:v>0.10352590673575129</c:v>
                </c:pt>
                <c:pt idx="840">
                  <c:v>0.10532098445595856</c:v>
                </c:pt>
                <c:pt idx="841">
                  <c:v>0.12913704663212436</c:v>
                </c:pt>
                <c:pt idx="842">
                  <c:v>0.22611580310880827</c:v>
                </c:pt>
                <c:pt idx="843">
                  <c:v>0.14962409326424869</c:v>
                </c:pt>
                <c:pt idx="844">
                  <c:v>-5.5879792746113995E-2</c:v>
                </c:pt>
                <c:pt idx="845">
                  <c:v>-0.18304015544041449</c:v>
                </c:pt>
                <c:pt idx="846">
                  <c:v>-0.31165803108808288</c:v>
                </c:pt>
                <c:pt idx="847">
                  <c:v>-0.26494559585492228</c:v>
                </c:pt>
                <c:pt idx="848">
                  <c:v>-0.26215284974093267</c:v>
                </c:pt>
                <c:pt idx="849">
                  <c:v>-0.45360621761658032</c:v>
                </c:pt>
                <c:pt idx="850">
                  <c:v>-0.25051761658031085</c:v>
                </c:pt>
                <c:pt idx="851">
                  <c:v>2.7641191709844557E-2</c:v>
                </c:pt>
                <c:pt idx="852">
                  <c:v>-1.4380699481865286E-2</c:v>
                </c:pt>
                <c:pt idx="853">
                  <c:v>9.2966839378238339E-2</c:v>
                </c:pt>
                <c:pt idx="854">
                  <c:v>0.26984974093264252</c:v>
                </c:pt>
                <c:pt idx="855">
                  <c:v>0.29711398963730573</c:v>
                </c:pt>
                <c:pt idx="856">
                  <c:v>0.31335492227979272</c:v>
                </c:pt>
                <c:pt idx="857">
                  <c:v>0.3643160621761658</c:v>
                </c:pt>
                <c:pt idx="858">
                  <c:v>0.35009585492227979</c:v>
                </c:pt>
                <c:pt idx="859">
                  <c:v>0.20345414507772019</c:v>
                </c:pt>
                <c:pt idx="860">
                  <c:v>8.7469689119170982E-2</c:v>
                </c:pt>
                <c:pt idx="861">
                  <c:v>-2.0461891191709845E-2</c:v>
                </c:pt>
                <c:pt idx="862">
                  <c:v>-0.21063445595854924</c:v>
                </c:pt>
                <c:pt idx="863">
                  <c:v>-0.28555958549222799</c:v>
                </c:pt>
                <c:pt idx="864">
                  <c:v>-0.31733419689119169</c:v>
                </c:pt>
                <c:pt idx="865">
                  <c:v>-0.39041191709844564</c:v>
                </c:pt>
                <c:pt idx="866">
                  <c:v>-0.40353626943005177</c:v>
                </c:pt>
                <c:pt idx="867">
                  <c:v>-0.30340673575129534</c:v>
                </c:pt>
                <c:pt idx="868">
                  <c:v>-0.15312305699481865</c:v>
                </c:pt>
                <c:pt idx="869">
                  <c:v>-3.6440673575129534E-2</c:v>
                </c:pt>
                <c:pt idx="870">
                  <c:v>0.13664715025906737</c:v>
                </c:pt>
                <c:pt idx="871">
                  <c:v>0.32637823834196888</c:v>
                </c:pt>
                <c:pt idx="872">
                  <c:v>0.42589637305699479</c:v>
                </c:pt>
                <c:pt idx="873">
                  <c:v>0.46953626943005183</c:v>
                </c:pt>
                <c:pt idx="874">
                  <c:v>0.46030829015544045</c:v>
                </c:pt>
                <c:pt idx="875">
                  <c:v>0.41299740932642487</c:v>
                </c:pt>
                <c:pt idx="876">
                  <c:v>0.3499455958549223</c:v>
                </c:pt>
                <c:pt idx="877">
                  <c:v>0.19961243523316061</c:v>
                </c:pt>
                <c:pt idx="878">
                  <c:v>3.7541450777202074E-3</c:v>
                </c:pt>
                <c:pt idx="879">
                  <c:v>-0.12806839378238341</c:v>
                </c:pt>
                <c:pt idx="880">
                  <c:v>-0.28584715025906737</c:v>
                </c:pt>
                <c:pt idx="881">
                  <c:v>-0.4304326424870466</c:v>
                </c:pt>
                <c:pt idx="882">
                  <c:v>-0.48059844559585491</c:v>
                </c:pt>
                <c:pt idx="883">
                  <c:v>-0.52760880829015544</c:v>
                </c:pt>
                <c:pt idx="884">
                  <c:v>-0.46379274611398963</c:v>
                </c:pt>
                <c:pt idx="885">
                  <c:v>-0.40519430051813471</c:v>
                </c:pt>
                <c:pt idx="886">
                  <c:v>-0.29135233160621765</c:v>
                </c:pt>
                <c:pt idx="887">
                  <c:v>-2.989922279792746E-2</c:v>
                </c:pt>
                <c:pt idx="888">
                  <c:v>0.13198860103626944</c:v>
                </c:pt>
                <c:pt idx="889">
                  <c:v>0.2954922279792746</c:v>
                </c:pt>
                <c:pt idx="890">
                  <c:v>0.5057901554404145</c:v>
                </c:pt>
                <c:pt idx="891">
                  <c:v>0.59013471502590675</c:v>
                </c:pt>
                <c:pt idx="892">
                  <c:v>0.56774093264248704</c:v>
                </c:pt>
                <c:pt idx="893">
                  <c:v>0.4678445595854922</c:v>
                </c:pt>
                <c:pt idx="894">
                  <c:v>0.305139896373057</c:v>
                </c:pt>
                <c:pt idx="895">
                  <c:v>0.16731373056994819</c:v>
                </c:pt>
                <c:pt idx="896">
                  <c:v>-1.2576528497409327E-2</c:v>
                </c:pt>
                <c:pt idx="897">
                  <c:v>-0.23061658031088084</c:v>
                </c:pt>
                <c:pt idx="898">
                  <c:v>-0.40687823834196896</c:v>
                </c:pt>
                <c:pt idx="899">
                  <c:v>-0.4919533678756477</c:v>
                </c:pt>
                <c:pt idx="900">
                  <c:v>-0.49704145077720208</c:v>
                </c:pt>
                <c:pt idx="901">
                  <c:v>-0.54722538860103631</c:v>
                </c:pt>
                <c:pt idx="902">
                  <c:v>-0.54657512953367882</c:v>
                </c:pt>
                <c:pt idx="903">
                  <c:v>-0.30889119170984458</c:v>
                </c:pt>
                <c:pt idx="904">
                  <c:v>-9.0731347150259073E-2</c:v>
                </c:pt>
                <c:pt idx="905">
                  <c:v>5.8126165803108802E-2</c:v>
                </c:pt>
                <c:pt idx="906">
                  <c:v>0.33273834196891194</c:v>
                </c:pt>
                <c:pt idx="907">
                  <c:v>0.49900259067357516</c:v>
                </c:pt>
                <c:pt idx="908">
                  <c:v>0.54508549222797931</c:v>
                </c:pt>
                <c:pt idx="909">
                  <c:v>0.63043782383419689</c:v>
                </c:pt>
                <c:pt idx="910">
                  <c:v>0.64194818652849739</c:v>
                </c:pt>
                <c:pt idx="911">
                  <c:v>0.4670051813471503</c:v>
                </c:pt>
                <c:pt idx="912">
                  <c:v>0.10443575129533678</c:v>
                </c:pt>
                <c:pt idx="913">
                  <c:v>-0.23178160621761656</c:v>
                </c:pt>
                <c:pt idx="914">
                  <c:v>-0.39978497409326424</c:v>
                </c:pt>
                <c:pt idx="915">
                  <c:v>-0.56376683937823835</c:v>
                </c:pt>
                <c:pt idx="916">
                  <c:v>-0.66305699481865288</c:v>
                </c:pt>
                <c:pt idx="917">
                  <c:v>-0.61953367875647669</c:v>
                </c:pt>
                <c:pt idx="918">
                  <c:v>-0.53613471502590671</c:v>
                </c:pt>
                <c:pt idx="919">
                  <c:v>-0.39572538860103629</c:v>
                </c:pt>
                <c:pt idx="920">
                  <c:v>-0.18749507772020724</c:v>
                </c:pt>
                <c:pt idx="921">
                  <c:v>7.8752849740932634E-2</c:v>
                </c:pt>
                <c:pt idx="922">
                  <c:v>0.33210621761658032</c:v>
                </c:pt>
                <c:pt idx="923">
                  <c:v>0.45108290155440411</c:v>
                </c:pt>
                <c:pt idx="924">
                  <c:v>0.51064507772020729</c:v>
                </c:pt>
                <c:pt idx="925">
                  <c:v>0.60162176165803105</c:v>
                </c:pt>
                <c:pt idx="926">
                  <c:v>0.59130569948186529</c:v>
                </c:pt>
                <c:pt idx="927">
                  <c:v>0.45427720207253885</c:v>
                </c:pt>
                <c:pt idx="928">
                  <c:v>0.32130569948186527</c:v>
                </c:pt>
                <c:pt idx="929">
                  <c:v>0.14462409326424872</c:v>
                </c:pt>
                <c:pt idx="930">
                  <c:v>-8.6176943005181347E-2</c:v>
                </c:pt>
                <c:pt idx="931">
                  <c:v>-0.22836865284974095</c:v>
                </c:pt>
                <c:pt idx="932">
                  <c:v>-0.34039637305699483</c:v>
                </c:pt>
                <c:pt idx="933">
                  <c:v>-0.45967616580310883</c:v>
                </c:pt>
                <c:pt idx="934">
                  <c:v>-0.49993005181347155</c:v>
                </c:pt>
                <c:pt idx="935">
                  <c:v>-0.48804922279792745</c:v>
                </c:pt>
                <c:pt idx="936">
                  <c:v>-0.38052849740932637</c:v>
                </c:pt>
                <c:pt idx="937">
                  <c:v>-0.21014430051813474</c:v>
                </c:pt>
                <c:pt idx="938">
                  <c:v>-7.0828238341968913E-2</c:v>
                </c:pt>
                <c:pt idx="939">
                  <c:v>7.124015544041451E-2</c:v>
                </c:pt>
                <c:pt idx="940">
                  <c:v>0.25446580310880829</c:v>
                </c:pt>
                <c:pt idx="941">
                  <c:v>0.35282642487046634</c:v>
                </c:pt>
                <c:pt idx="942">
                  <c:v>0.34290414507772016</c:v>
                </c:pt>
                <c:pt idx="943">
                  <c:v>0.3575388601036269</c:v>
                </c:pt>
                <c:pt idx="944">
                  <c:v>0.2953860103626943</c:v>
                </c:pt>
                <c:pt idx="945">
                  <c:v>0.1366722797927461</c:v>
                </c:pt>
                <c:pt idx="946">
                  <c:v>4.0591191709844564E-2</c:v>
                </c:pt>
                <c:pt idx="947">
                  <c:v>-4.3256476683937825E-2</c:v>
                </c:pt>
                <c:pt idx="948">
                  <c:v>-0.23832538860103628</c:v>
                </c:pt>
                <c:pt idx="949">
                  <c:v>-0.36794818652849737</c:v>
                </c:pt>
                <c:pt idx="950">
                  <c:v>-0.3373316062176166</c:v>
                </c:pt>
                <c:pt idx="951">
                  <c:v>-0.31587046632124355</c:v>
                </c:pt>
                <c:pt idx="952">
                  <c:v>-0.24260699481865283</c:v>
                </c:pt>
                <c:pt idx="953">
                  <c:v>-8.9367357512953369E-2</c:v>
                </c:pt>
                <c:pt idx="954">
                  <c:v>4.0907512953367878E-2</c:v>
                </c:pt>
                <c:pt idx="955">
                  <c:v>0.16961709844559586</c:v>
                </c:pt>
                <c:pt idx="956">
                  <c:v>0.30862953367875645</c:v>
                </c:pt>
                <c:pt idx="957">
                  <c:v>0.41612176165803105</c:v>
                </c:pt>
                <c:pt idx="958">
                  <c:v>0.45340155440414509</c:v>
                </c:pt>
                <c:pt idx="959">
                  <c:v>0.44067098445595854</c:v>
                </c:pt>
                <c:pt idx="960">
                  <c:v>0.362839378238342</c:v>
                </c:pt>
                <c:pt idx="961">
                  <c:v>0.19780259067357511</c:v>
                </c:pt>
                <c:pt idx="962">
                  <c:v>-2.7503886010362692E-3</c:v>
                </c:pt>
                <c:pt idx="963">
                  <c:v>-0.16922797927461142</c:v>
                </c:pt>
                <c:pt idx="964">
                  <c:v>-0.32260103626943004</c:v>
                </c:pt>
                <c:pt idx="965">
                  <c:v>-0.44784974093264251</c:v>
                </c:pt>
                <c:pt idx="966">
                  <c:v>-0.49981865284974097</c:v>
                </c:pt>
                <c:pt idx="967">
                  <c:v>-0.49753886010362697</c:v>
                </c:pt>
                <c:pt idx="968">
                  <c:v>-0.39257253886010357</c:v>
                </c:pt>
                <c:pt idx="969">
                  <c:v>-0.22930725388601036</c:v>
                </c:pt>
                <c:pt idx="970">
                  <c:v>-0.10746062176165802</c:v>
                </c:pt>
                <c:pt idx="971">
                  <c:v>4.5363989637305702E-2</c:v>
                </c:pt>
                <c:pt idx="972">
                  <c:v>0.22672305699481865</c:v>
                </c:pt>
                <c:pt idx="973">
                  <c:v>0.3386347150259067</c:v>
                </c:pt>
                <c:pt idx="974">
                  <c:v>0.44300518134715028</c:v>
                </c:pt>
                <c:pt idx="975">
                  <c:v>0.49993782383419688</c:v>
                </c:pt>
                <c:pt idx="976">
                  <c:v>0.40823316062176168</c:v>
                </c:pt>
                <c:pt idx="977">
                  <c:v>0.33467875647668394</c:v>
                </c:pt>
                <c:pt idx="978">
                  <c:v>0.2753316062176166</c:v>
                </c:pt>
                <c:pt idx="979">
                  <c:v>7.0293523316062173E-2</c:v>
                </c:pt>
                <c:pt idx="980">
                  <c:v>-6.6284455958549218E-2</c:v>
                </c:pt>
                <c:pt idx="981">
                  <c:v>-0.17193238341968911</c:v>
                </c:pt>
                <c:pt idx="982">
                  <c:v>-0.34149740932642492</c:v>
                </c:pt>
                <c:pt idx="983">
                  <c:v>-0.42989378238341969</c:v>
                </c:pt>
                <c:pt idx="984">
                  <c:v>-0.55016580310880825</c:v>
                </c:pt>
                <c:pt idx="985">
                  <c:v>-0.62286269430051822</c:v>
                </c:pt>
                <c:pt idx="986">
                  <c:v>-0.49006476683937822</c:v>
                </c:pt>
                <c:pt idx="987">
                  <c:v>-0.308139896373057</c:v>
                </c:pt>
                <c:pt idx="988">
                  <c:v>-0.128670207253886</c:v>
                </c:pt>
                <c:pt idx="989">
                  <c:v>0.11240492227979275</c:v>
                </c:pt>
                <c:pt idx="990">
                  <c:v>0.31664507772020722</c:v>
                </c:pt>
                <c:pt idx="991">
                  <c:v>0.4700310880829015</c:v>
                </c:pt>
                <c:pt idx="992">
                  <c:v>0.59061917098445604</c:v>
                </c:pt>
                <c:pt idx="993">
                  <c:v>0.63904663212435231</c:v>
                </c:pt>
                <c:pt idx="994">
                  <c:v>0.56933419689119169</c:v>
                </c:pt>
                <c:pt idx="995">
                  <c:v>0.43651036269430049</c:v>
                </c:pt>
                <c:pt idx="996">
                  <c:v>0.25850259067357512</c:v>
                </c:pt>
                <c:pt idx="997">
                  <c:v>3.3426943005181342E-2</c:v>
                </c:pt>
                <c:pt idx="998">
                  <c:v>-0.14328108808290155</c:v>
                </c:pt>
                <c:pt idx="999">
                  <c:v>-0.35443005181347154</c:v>
                </c:pt>
                <c:pt idx="1000">
                  <c:v>-0.51106217616580318</c:v>
                </c:pt>
                <c:pt idx="1001">
                  <c:v>-0.53525647668393783</c:v>
                </c:pt>
                <c:pt idx="1002">
                  <c:v>-0.53920984455958543</c:v>
                </c:pt>
                <c:pt idx="1003">
                  <c:v>-0.48503108808290157</c:v>
                </c:pt>
                <c:pt idx="1004">
                  <c:v>-0.32764248704663212</c:v>
                </c:pt>
                <c:pt idx="1005">
                  <c:v>-8.5227461139896363E-2</c:v>
                </c:pt>
                <c:pt idx="1006">
                  <c:v>9.3218393782383419E-2</c:v>
                </c:pt>
                <c:pt idx="1007">
                  <c:v>0.25854274611398964</c:v>
                </c:pt>
                <c:pt idx="1008">
                  <c:v>0.42302849740932641</c:v>
                </c:pt>
                <c:pt idx="1009">
                  <c:v>0.44913989637305696</c:v>
                </c:pt>
                <c:pt idx="1010">
                  <c:v>0.45522538860103628</c:v>
                </c:pt>
                <c:pt idx="1011">
                  <c:v>0.41167875647668389</c:v>
                </c:pt>
                <c:pt idx="1012">
                  <c:v>0.24576217616580309</c:v>
                </c:pt>
                <c:pt idx="1013">
                  <c:v>9.5658031088082907E-2</c:v>
                </c:pt>
                <c:pt idx="1014">
                  <c:v>-6.3392227979274615E-2</c:v>
                </c:pt>
                <c:pt idx="1015">
                  <c:v>-0.26217098445595854</c:v>
                </c:pt>
                <c:pt idx="1016">
                  <c:v>-0.38432642487046631</c:v>
                </c:pt>
                <c:pt idx="1017">
                  <c:v>-0.45016321243523316</c:v>
                </c:pt>
                <c:pt idx="1018">
                  <c:v>-0.46011398963730571</c:v>
                </c:pt>
                <c:pt idx="1019">
                  <c:v>-0.41870725388601038</c:v>
                </c:pt>
                <c:pt idx="1020">
                  <c:v>-0.33842487046632125</c:v>
                </c:pt>
                <c:pt idx="1021">
                  <c:v>-0.18366165803108808</c:v>
                </c:pt>
                <c:pt idx="1022">
                  <c:v>-3.0724611398963732E-2</c:v>
                </c:pt>
                <c:pt idx="1023">
                  <c:v>9.9174611398963719E-2</c:v>
                </c:pt>
                <c:pt idx="1024">
                  <c:v>0.24205958549222797</c:v>
                </c:pt>
                <c:pt idx="1025">
                  <c:v>0.33805440414507776</c:v>
                </c:pt>
                <c:pt idx="1026">
                  <c:v>0.39341450777202075</c:v>
                </c:pt>
                <c:pt idx="1027">
                  <c:v>0.43004663212435229</c:v>
                </c:pt>
                <c:pt idx="1028">
                  <c:v>0.40224611398963728</c:v>
                </c:pt>
                <c:pt idx="1029">
                  <c:v>0.3146865284974093</c:v>
                </c:pt>
                <c:pt idx="1030">
                  <c:v>0.20922150259067357</c:v>
                </c:pt>
                <c:pt idx="1031">
                  <c:v>6.5416580310880837E-2</c:v>
                </c:pt>
                <c:pt idx="1032">
                  <c:v>-8.3925129533678755E-2</c:v>
                </c:pt>
                <c:pt idx="1033">
                  <c:v>-0.19802538860103625</c:v>
                </c:pt>
                <c:pt idx="1034">
                  <c:v>-0.29617616580310879</c:v>
                </c:pt>
                <c:pt idx="1035">
                  <c:v>-0.3417383419689119</c:v>
                </c:pt>
                <c:pt idx="1036">
                  <c:v>-0.34604663212435238</c:v>
                </c:pt>
                <c:pt idx="1037">
                  <c:v>-0.31274870466321242</c:v>
                </c:pt>
                <c:pt idx="1038">
                  <c:v>-0.25563082901554407</c:v>
                </c:pt>
                <c:pt idx="1039">
                  <c:v>-0.14178471502590675</c:v>
                </c:pt>
                <c:pt idx="1040">
                  <c:v>-6.9632642487046634E-2</c:v>
                </c:pt>
                <c:pt idx="1041">
                  <c:v>-2.1781476683937824E-2</c:v>
                </c:pt>
                <c:pt idx="1042">
                  <c:v>0.13909533678756478</c:v>
                </c:pt>
                <c:pt idx="1043">
                  <c:v>0.23976476683937822</c:v>
                </c:pt>
                <c:pt idx="1044">
                  <c:v>0.28860362694300518</c:v>
                </c:pt>
                <c:pt idx="1045">
                  <c:v>0.36405181347150262</c:v>
                </c:pt>
                <c:pt idx="1046">
                  <c:v>0.3611761658031088</c:v>
                </c:pt>
                <c:pt idx="1047">
                  <c:v>0.30420207253886011</c:v>
                </c:pt>
                <c:pt idx="1048">
                  <c:v>0.24537512953367874</c:v>
                </c:pt>
                <c:pt idx="1049">
                  <c:v>0.13159248704663212</c:v>
                </c:pt>
                <c:pt idx="1050">
                  <c:v>-5.5502331606217615E-3</c:v>
                </c:pt>
                <c:pt idx="1051">
                  <c:v>-0.13001813471502591</c:v>
                </c:pt>
                <c:pt idx="1052">
                  <c:v>-0.24182927461139897</c:v>
                </c:pt>
                <c:pt idx="1053">
                  <c:v>-0.30752072538860104</c:v>
                </c:pt>
                <c:pt idx="1054">
                  <c:v>-0.34538082901554407</c:v>
                </c:pt>
                <c:pt idx="1055">
                  <c:v>-0.36655958549222795</c:v>
                </c:pt>
                <c:pt idx="1056">
                  <c:v>-0.29668911917098445</c:v>
                </c:pt>
                <c:pt idx="1057">
                  <c:v>-0.2216637305699482</c:v>
                </c:pt>
                <c:pt idx="1058">
                  <c:v>-0.16971528497409324</c:v>
                </c:pt>
                <c:pt idx="1059">
                  <c:v>-5.0658290155440412E-2</c:v>
                </c:pt>
                <c:pt idx="1060">
                  <c:v>2.7544300518134713E-2</c:v>
                </c:pt>
                <c:pt idx="1061">
                  <c:v>0.13777823834196892</c:v>
                </c:pt>
                <c:pt idx="1062">
                  <c:v>0.22246632124352331</c:v>
                </c:pt>
                <c:pt idx="1063">
                  <c:v>0.20274922279792748</c:v>
                </c:pt>
                <c:pt idx="1064">
                  <c:v>0.25939119170984454</c:v>
                </c:pt>
                <c:pt idx="1065">
                  <c:v>0.27732383419689116</c:v>
                </c:pt>
                <c:pt idx="1066">
                  <c:v>0.19787202072538862</c:v>
                </c:pt>
                <c:pt idx="1067">
                  <c:v>0.18914585492227978</c:v>
                </c:pt>
                <c:pt idx="1068">
                  <c:v>0.1446360103626943</c:v>
                </c:pt>
                <c:pt idx="1069">
                  <c:v>2.8851295336787562E-2</c:v>
                </c:pt>
                <c:pt idx="1070">
                  <c:v>-4.9783937823834196E-2</c:v>
                </c:pt>
                <c:pt idx="1071">
                  <c:v>-7.0458290155440417E-2</c:v>
                </c:pt>
                <c:pt idx="1072">
                  <c:v>-5.5546632124352326E-2</c:v>
                </c:pt>
                <c:pt idx="1073">
                  <c:v>-7.5306735751295331E-2</c:v>
                </c:pt>
                <c:pt idx="1074">
                  <c:v>-9.0374870466321255E-2</c:v>
                </c:pt>
                <c:pt idx="1075">
                  <c:v>-9.5750518134715024E-2</c:v>
                </c:pt>
                <c:pt idx="1076">
                  <c:v>-0.10737253886010362</c:v>
                </c:pt>
                <c:pt idx="1077">
                  <c:v>-8.8033419689119166E-2</c:v>
                </c:pt>
                <c:pt idx="1078">
                  <c:v>-3.9632124352331606E-2</c:v>
                </c:pt>
                <c:pt idx="1079">
                  <c:v>-1.5314015544041449E-2</c:v>
                </c:pt>
                <c:pt idx="1080">
                  <c:v>-1.0818886010362695E-2</c:v>
                </c:pt>
                <c:pt idx="1081">
                  <c:v>2.2405932642487049E-3</c:v>
                </c:pt>
                <c:pt idx="1082">
                  <c:v>5.3098186528497404E-3</c:v>
                </c:pt>
                <c:pt idx="1083">
                  <c:v>1.5847461139896373E-3</c:v>
                </c:pt>
                <c:pt idx="1084">
                  <c:v>-4.5352590673575126E-3</c:v>
                </c:pt>
                <c:pt idx="1085">
                  <c:v>-1.3663756476683938E-2</c:v>
                </c:pt>
                <c:pt idx="1086">
                  <c:v>-1.2269222797927462E-2</c:v>
                </c:pt>
                <c:pt idx="1087">
                  <c:v>-3.7244559585492228E-2</c:v>
                </c:pt>
                <c:pt idx="1088">
                  <c:v>-3.9899740932642487E-2</c:v>
                </c:pt>
                <c:pt idx="1089">
                  <c:v>2.1371217616580312E-2</c:v>
                </c:pt>
                <c:pt idx="1090">
                  <c:v>7.3941968911917094E-3</c:v>
                </c:pt>
                <c:pt idx="1091">
                  <c:v>3.2639378238341972E-3</c:v>
                </c:pt>
                <c:pt idx="1092">
                  <c:v>4.4166321243523321E-2</c:v>
                </c:pt>
                <c:pt idx="1093">
                  <c:v>2.7355958549222801E-3</c:v>
                </c:pt>
                <c:pt idx="1094">
                  <c:v>-1.3153704663212435E-2</c:v>
                </c:pt>
                <c:pt idx="1095">
                  <c:v>2.9536787564766839E-2</c:v>
                </c:pt>
                <c:pt idx="1096">
                  <c:v>1.5531139896373058E-2</c:v>
                </c:pt>
                <c:pt idx="1097">
                  <c:v>7.5506994818652848E-3</c:v>
                </c:pt>
                <c:pt idx="1098">
                  <c:v>4.920336787564767E-2</c:v>
                </c:pt>
                <c:pt idx="1099">
                  <c:v>6.6743264248704665E-2</c:v>
                </c:pt>
                <c:pt idx="1100">
                  <c:v>8.8534455958549224E-2</c:v>
                </c:pt>
                <c:pt idx="1101">
                  <c:v>9.2916839378238344E-2</c:v>
                </c:pt>
                <c:pt idx="1102">
                  <c:v>0.10450129533678756</c:v>
                </c:pt>
                <c:pt idx="1103">
                  <c:v>0.1396658031088083</c:v>
                </c:pt>
                <c:pt idx="1104">
                  <c:v>0.15323860103626943</c:v>
                </c:pt>
                <c:pt idx="1105">
                  <c:v>0.15427357512953369</c:v>
                </c:pt>
                <c:pt idx="1106">
                  <c:v>0.10424689119170985</c:v>
                </c:pt>
                <c:pt idx="1107">
                  <c:v>2.7462176165803109E-2</c:v>
                </c:pt>
                <c:pt idx="1108">
                  <c:v>-0.19787953367875649</c:v>
                </c:pt>
                <c:pt idx="1109">
                  <c:v>-0.52787564766839379</c:v>
                </c:pt>
                <c:pt idx="1110">
                  <c:v>-0.6179326424870466</c:v>
                </c:pt>
                <c:pt idx="1111">
                  <c:v>-0.54681347150259063</c:v>
                </c:pt>
                <c:pt idx="1112">
                  <c:v>-0.45767875647668388</c:v>
                </c:pt>
                <c:pt idx="1113">
                  <c:v>-0.26416580310880827</c:v>
                </c:pt>
                <c:pt idx="1114">
                  <c:v>-3.4195854922279792E-2</c:v>
                </c:pt>
                <c:pt idx="1115">
                  <c:v>0.13142305699481865</c:v>
                </c:pt>
                <c:pt idx="1116">
                  <c:v>0.28724611398963729</c:v>
                </c:pt>
                <c:pt idx="1117">
                  <c:v>0.44110362694300514</c:v>
                </c:pt>
                <c:pt idx="1118">
                  <c:v>0.49207772020725393</c:v>
                </c:pt>
                <c:pt idx="1119">
                  <c:v>0.52181606217616583</c:v>
                </c:pt>
                <c:pt idx="1120">
                  <c:v>0.48509844559585491</c:v>
                </c:pt>
                <c:pt idx="1121">
                  <c:v>0.28843523316062175</c:v>
                </c:pt>
                <c:pt idx="1122">
                  <c:v>0.15904067357512952</c:v>
                </c:pt>
                <c:pt idx="1123">
                  <c:v>4.5706994818652855E-2</c:v>
                </c:pt>
                <c:pt idx="1124">
                  <c:v>-0.16609404145077722</c:v>
                </c:pt>
                <c:pt idx="1125">
                  <c:v>-0.30383937823834195</c:v>
                </c:pt>
                <c:pt idx="1126">
                  <c:v>-0.40671243523316064</c:v>
                </c:pt>
                <c:pt idx="1127">
                  <c:v>-0.44005699481865285</c:v>
                </c:pt>
                <c:pt idx="1128">
                  <c:v>-0.38029533678756477</c:v>
                </c:pt>
                <c:pt idx="1129">
                  <c:v>-0.33896891191709849</c:v>
                </c:pt>
                <c:pt idx="1130">
                  <c:v>-0.21013497409326423</c:v>
                </c:pt>
                <c:pt idx="1131">
                  <c:v>-5.336010362694301E-2</c:v>
                </c:pt>
                <c:pt idx="1132">
                  <c:v>5.4350518134715024E-2</c:v>
                </c:pt>
                <c:pt idx="1133">
                  <c:v>0.22308497409326425</c:v>
                </c:pt>
                <c:pt idx="1134">
                  <c:v>0.35679274611398965</c:v>
                </c:pt>
                <c:pt idx="1135">
                  <c:v>0.38185233160621762</c:v>
                </c:pt>
                <c:pt idx="1136">
                  <c:v>0.43258290155440415</c:v>
                </c:pt>
                <c:pt idx="1137">
                  <c:v>0.44483160621761664</c:v>
                </c:pt>
                <c:pt idx="1138">
                  <c:v>0.3264740932642487</c:v>
                </c:pt>
                <c:pt idx="1139">
                  <c:v>0.15354041450777201</c:v>
                </c:pt>
                <c:pt idx="1140">
                  <c:v>-1.2919170984455959E-3</c:v>
                </c:pt>
                <c:pt idx="1141">
                  <c:v>-0.18035880829015544</c:v>
                </c:pt>
                <c:pt idx="1142">
                  <c:v>-0.35983160621761662</c:v>
                </c:pt>
                <c:pt idx="1143">
                  <c:v>-0.45470207253886008</c:v>
                </c:pt>
                <c:pt idx="1144">
                  <c:v>-0.54067875647668395</c:v>
                </c:pt>
                <c:pt idx="1145">
                  <c:v>-0.52767875647668394</c:v>
                </c:pt>
                <c:pt idx="1146">
                  <c:v>-0.41504145077720206</c:v>
                </c:pt>
                <c:pt idx="1147">
                  <c:v>-0.30301036269430054</c:v>
                </c:pt>
                <c:pt idx="1148">
                  <c:v>-0.14201943005181347</c:v>
                </c:pt>
                <c:pt idx="1149">
                  <c:v>0.12190751295336788</c:v>
                </c:pt>
                <c:pt idx="1150">
                  <c:v>0.37323056994818654</c:v>
                </c:pt>
                <c:pt idx="1151">
                  <c:v>0.52031088082901555</c:v>
                </c:pt>
                <c:pt idx="1152">
                  <c:v>0.65801295336787569</c:v>
                </c:pt>
                <c:pt idx="1153">
                  <c:v>0.71586787564766841</c:v>
                </c:pt>
                <c:pt idx="1154">
                  <c:v>0.64411917098445592</c:v>
                </c:pt>
                <c:pt idx="1155">
                  <c:v>0.52267098445595861</c:v>
                </c:pt>
                <c:pt idx="1156">
                  <c:v>0.31853626943005181</c:v>
                </c:pt>
                <c:pt idx="1157">
                  <c:v>2.5313808290155438E-2</c:v>
                </c:pt>
                <c:pt idx="1158">
                  <c:v>-0.21940414507772021</c:v>
                </c:pt>
                <c:pt idx="1159">
                  <c:v>-0.44031606217616576</c:v>
                </c:pt>
                <c:pt idx="1160">
                  <c:v>-0.64069170984455959</c:v>
                </c:pt>
                <c:pt idx="1161">
                  <c:v>-0.76413989637305701</c:v>
                </c:pt>
                <c:pt idx="1162">
                  <c:v>-0.79458031088082903</c:v>
                </c:pt>
                <c:pt idx="1163">
                  <c:v>-0.67213730569948182</c:v>
                </c:pt>
                <c:pt idx="1164">
                  <c:v>-0.46610362694300517</c:v>
                </c:pt>
                <c:pt idx="1165">
                  <c:v>-0.24858782383419689</c:v>
                </c:pt>
                <c:pt idx="1166">
                  <c:v>-1.0921554404145078E-2</c:v>
                </c:pt>
                <c:pt idx="1167">
                  <c:v>0.26252072538860105</c:v>
                </c:pt>
                <c:pt idx="1168">
                  <c:v>0.49063989637305699</c:v>
                </c:pt>
                <c:pt idx="1169">
                  <c:v>0.59973056994818652</c:v>
                </c:pt>
                <c:pt idx="1170">
                  <c:v>0.70922279792746112</c:v>
                </c:pt>
                <c:pt idx="1171">
                  <c:v>0.78382642487046639</c:v>
                </c:pt>
                <c:pt idx="1172">
                  <c:v>0.69155958549222796</c:v>
                </c:pt>
                <c:pt idx="1173">
                  <c:v>0.46352072538860106</c:v>
                </c:pt>
                <c:pt idx="1174">
                  <c:v>0.26510103626943005</c:v>
                </c:pt>
                <c:pt idx="1175">
                  <c:v>6.5228756476683941E-2</c:v>
                </c:pt>
                <c:pt idx="1176">
                  <c:v>-0.23761424870466322</c:v>
                </c:pt>
                <c:pt idx="1177">
                  <c:v>-0.5242979274611399</c:v>
                </c:pt>
                <c:pt idx="1178">
                  <c:v>-0.70771243523316063</c:v>
                </c:pt>
                <c:pt idx="1179">
                  <c:v>-0.81062435233160623</c:v>
                </c:pt>
                <c:pt idx="1180">
                  <c:v>-0.90642746113989625</c:v>
                </c:pt>
                <c:pt idx="1181">
                  <c:v>-0.73958549222797931</c:v>
                </c:pt>
                <c:pt idx="1182">
                  <c:v>-0.39858031088082901</c:v>
                </c:pt>
                <c:pt idx="1183">
                  <c:v>-0.25223160621761659</c:v>
                </c:pt>
                <c:pt idx="1184">
                  <c:v>1.23810103626943E-2</c:v>
                </c:pt>
                <c:pt idx="1185">
                  <c:v>0.40299999999999997</c:v>
                </c:pt>
                <c:pt idx="1186">
                  <c:v>0.62047409326424863</c:v>
                </c:pt>
                <c:pt idx="1187">
                  <c:v>0.77078238341968908</c:v>
                </c:pt>
                <c:pt idx="1188">
                  <c:v>0.86680051813471493</c:v>
                </c:pt>
                <c:pt idx="1189">
                  <c:v>0.84451295336787569</c:v>
                </c:pt>
                <c:pt idx="1190">
                  <c:v>0.7014507772020725</c:v>
                </c:pt>
                <c:pt idx="1191">
                  <c:v>0.44521243523316062</c:v>
                </c:pt>
                <c:pt idx="1192">
                  <c:v>0.13921295336787565</c:v>
                </c:pt>
                <c:pt idx="1193">
                  <c:v>-0.13815777202072538</c:v>
                </c:pt>
                <c:pt idx="1194">
                  <c:v>-0.35786787564766842</c:v>
                </c:pt>
                <c:pt idx="1195">
                  <c:v>-0.62090155440414507</c:v>
                </c:pt>
                <c:pt idx="1196">
                  <c:v>-0.74683160621761657</c:v>
                </c:pt>
                <c:pt idx="1197">
                  <c:v>-0.70031347150259071</c:v>
                </c:pt>
                <c:pt idx="1198">
                  <c:v>-0.7335181347150258</c:v>
                </c:pt>
                <c:pt idx="1199">
                  <c:v>-0.57301554404145072</c:v>
                </c:pt>
                <c:pt idx="1200">
                  <c:v>-0.24711062176165802</c:v>
                </c:pt>
                <c:pt idx="1201">
                  <c:v>-4.9345595854922278E-2</c:v>
                </c:pt>
                <c:pt idx="1202">
                  <c:v>0.19866813471502592</c:v>
                </c:pt>
                <c:pt idx="1203">
                  <c:v>0.40664248704663214</c:v>
                </c:pt>
                <c:pt idx="1204">
                  <c:v>0.50747409326424864</c:v>
                </c:pt>
                <c:pt idx="1205">
                  <c:v>0.63693523316062173</c:v>
                </c:pt>
                <c:pt idx="1206">
                  <c:v>0.63519689119170986</c:v>
                </c:pt>
                <c:pt idx="1207">
                  <c:v>0.52037305699481862</c:v>
                </c:pt>
                <c:pt idx="1208">
                  <c:v>0.3974378238341969</c:v>
                </c:pt>
                <c:pt idx="1209">
                  <c:v>0.15117772020725387</c:v>
                </c:pt>
                <c:pt idx="1210">
                  <c:v>-6.4533937823834195E-2</c:v>
                </c:pt>
                <c:pt idx="1211">
                  <c:v>-0.23397098445595854</c:v>
                </c:pt>
                <c:pt idx="1212">
                  <c:v>-0.44893264248704667</c:v>
                </c:pt>
                <c:pt idx="1213">
                  <c:v>-0.53681088082901551</c:v>
                </c:pt>
                <c:pt idx="1214">
                  <c:v>-0.55922538860103621</c:v>
                </c:pt>
                <c:pt idx="1215">
                  <c:v>-0.56905181347150258</c:v>
                </c:pt>
                <c:pt idx="1216">
                  <c:v>-0.44943523316062178</c:v>
                </c:pt>
                <c:pt idx="1217">
                  <c:v>-0.30113212435233161</c:v>
                </c:pt>
                <c:pt idx="1218">
                  <c:v>-0.13321968911917098</c:v>
                </c:pt>
                <c:pt idx="1219">
                  <c:v>5.1809067357512957E-2</c:v>
                </c:pt>
                <c:pt idx="1220">
                  <c:v>0.19200725388601037</c:v>
                </c:pt>
                <c:pt idx="1221">
                  <c:v>0.33437564766839373</c:v>
                </c:pt>
                <c:pt idx="1222">
                  <c:v>0.40954922279792749</c:v>
                </c:pt>
                <c:pt idx="1223">
                  <c:v>0.43273316062176165</c:v>
                </c:pt>
                <c:pt idx="1224">
                  <c:v>0.43244300518134715</c:v>
                </c:pt>
                <c:pt idx="1225">
                  <c:v>0.41514248704663215</c:v>
                </c:pt>
                <c:pt idx="1226">
                  <c:v>0.31328238341968911</c:v>
                </c:pt>
                <c:pt idx="1227">
                  <c:v>0.15686088082901553</c:v>
                </c:pt>
                <c:pt idx="1228">
                  <c:v>6.030440414507772E-2</c:v>
                </c:pt>
                <c:pt idx="1229">
                  <c:v>-5.0759067357512956E-3</c:v>
                </c:pt>
                <c:pt idx="1230">
                  <c:v>-0.14067150259067357</c:v>
                </c:pt>
                <c:pt idx="1231">
                  <c:v>-0.29238341968911918</c:v>
                </c:pt>
                <c:pt idx="1232">
                  <c:v>-0.29650259067357515</c:v>
                </c:pt>
                <c:pt idx="1233">
                  <c:v>-0.34966839378238346</c:v>
                </c:pt>
                <c:pt idx="1234">
                  <c:v>-0.47360103626943006</c:v>
                </c:pt>
                <c:pt idx="1235">
                  <c:v>-0.44179792746113988</c:v>
                </c:pt>
                <c:pt idx="1236">
                  <c:v>-0.37578238341968911</c:v>
                </c:pt>
                <c:pt idx="1237">
                  <c:v>-0.42554145077720201</c:v>
                </c:pt>
                <c:pt idx="1238">
                  <c:v>-0.31612435233160624</c:v>
                </c:pt>
                <c:pt idx="1239">
                  <c:v>-4.7995854922279792E-2</c:v>
                </c:pt>
                <c:pt idx="1240">
                  <c:v>0.13171683937823833</c:v>
                </c:pt>
                <c:pt idx="1241">
                  <c:v>0.30307253886010366</c:v>
                </c:pt>
                <c:pt idx="1242">
                  <c:v>0.46196891191709843</c:v>
                </c:pt>
                <c:pt idx="1243">
                  <c:v>0.5856347150259068</c:v>
                </c:pt>
                <c:pt idx="1244">
                  <c:v>0.67344559585492225</c:v>
                </c:pt>
                <c:pt idx="1245">
                  <c:v>0.64339119170984449</c:v>
                </c:pt>
                <c:pt idx="1246">
                  <c:v>0.53549222797927454</c:v>
                </c:pt>
                <c:pt idx="1247">
                  <c:v>0.36853108808290153</c:v>
                </c:pt>
                <c:pt idx="1248">
                  <c:v>0.15628549222797927</c:v>
                </c:pt>
                <c:pt idx="1249">
                  <c:v>-2.993419689119171E-2</c:v>
                </c:pt>
                <c:pt idx="1250">
                  <c:v>-0.23345466321243524</c:v>
                </c:pt>
                <c:pt idx="1251">
                  <c:v>-0.41078756476683936</c:v>
                </c:pt>
                <c:pt idx="1252">
                  <c:v>-0.51526683937823836</c:v>
                </c:pt>
                <c:pt idx="1253">
                  <c:v>-0.58779274611398968</c:v>
                </c:pt>
                <c:pt idx="1254">
                  <c:v>-0.58721761658031091</c:v>
                </c:pt>
                <c:pt idx="1255">
                  <c:v>-0.49618134715025908</c:v>
                </c:pt>
                <c:pt idx="1256">
                  <c:v>-0.35510103626943001</c:v>
                </c:pt>
                <c:pt idx="1257">
                  <c:v>-0.22145880829015543</c:v>
                </c:pt>
                <c:pt idx="1258">
                  <c:v>-6.9361139896373047E-2</c:v>
                </c:pt>
                <c:pt idx="1259">
                  <c:v>9.2557253886010368E-2</c:v>
                </c:pt>
                <c:pt idx="1260">
                  <c:v>0.25553782383419693</c:v>
                </c:pt>
                <c:pt idx="1261">
                  <c:v>0.44099222797927462</c:v>
                </c:pt>
                <c:pt idx="1262">
                  <c:v>0.55380829015544042</c:v>
                </c:pt>
                <c:pt idx="1263">
                  <c:v>0.57765284974093256</c:v>
                </c:pt>
                <c:pt idx="1264">
                  <c:v>0.53415803108808291</c:v>
                </c:pt>
                <c:pt idx="1265">
                  <c:v>0.4223860103626943</c:v>
                </c:pt>
                <c:pt idx="1266">
                  <c:v>0.26301295336787561</c:v>
                </c:pt>
                <c:pt idx="1267">
                  <c:v>8.6917616580310872E-2</c:v>
                </c:pt>
                <c:pt idx="1268">
                  <c:v>-9.2259067357512964E-2</c:v>
                </c:pt>
                <c:pt idx="1269">
                  <c:v>-0.24677020725388599</c:v>
                </c:pt>
                <c:pt idx="1270">
                  <c:v>-0.35570725388601038</c:v>
                </c:pt>
                <c:pt idx="1271">
                  <c:v>-0.44945336787564766</c:v>
                </c:pt>
                <c:pt idx="1272">
                  <c:v>-0.54095077720207252</c:v>
                </c:pt>
                <c:pt idx="1273">
                  <c:v>-0.50978238341968918</c:v>
                </c:pt>
                <c:pt idx="1274">
                  <c:v>-0.42572020725388604</c:v>
                </c:pt>
                <c:pt idx="1275">
                  <c:v>-0.48707512953367876</c:v>
                </c:pt>
                <c:pt idx="1276">
                  <c:v>-0.48996113989637308</c:v>
                </c:pt>
                <c:pt idx="1277">
                  <c:v>-0.30118652849740929</c:v>
                </c:pt>
                <c:pt idx="1278">
                  <c:v>-4.1829015544041455E-2</c:v>
                </c:pt>
                <c:pt idx="1279">
                  <c:v>0.2326476683937824</c:v>
                </c:pt>
                <c:pt idx="1280">
                  <c:v>0.34492746113989636</c:v>
                </c:pt>
                <c:pt idx="1281">
                  <c:v>0.41716321243523319</c:v>
                </c:pt>
                <c:pt idx="1282">
                  <c:v>0.59665025906735747</c:v>
                </c:pt>
                <c:pt idx="1283">
                  <c:v>0.63373834196891188</c:v>
                </c:pt>
                <c:pt idx="1284">
                  <c:v>0.5838445595854922</c:v>
                </c:pt>
                <c:pt idx="1285">
                  <c:v>0.53836528497409331</c:v>
                </c:pt>
                <c:pt idx="1286">
                  <c:v>0.34918134715025906</c:v>
                </c:pt>
                <c:pt idx="1287">
                  <c:v>0.10430284974093264</c:v>
                </c:pt>
                <c:pt idx="1288">
                  <c:v>-6.7441191709844556E-2</c:v>
                </c:pt>
                <c:pt idx="1289">
                  <c:v>-0.24095803108808289</c:v>
                </c:pt>
                <c:pt idx="1290">
                  <c:v>-0.41867098445595857</c:v>
                </c:pt>
                <c:pt idx="1291">
                  <c:v>-0.51659326424870466</c:v>
                </c:pt>
                <c:pt idx="1292">
                  <c:v>-0.53882383419689117</c:v>
                </c:pt>
                <c:pt idx="1293">
                  <c:v>-0.50482901554404147</c:v>
                </c:pt>
                <c:pt idx="1294">
                  <c:v>-0.4404637305699482</c:v>
                </c:pt>
                <c:pt idx="1295">
                  <c:v>-0.29509844559585491</c:v>
                </c:pt>
                <c:pt idx="1296">
                  <c:v>-0.147919689119171</c:v>
                </c:pt>
                <c:pt idx="1297">
                  <c:v>-0.11033445595854922</c:v>
                </c:pt>
                <c:pt idx="1298">
                  <c:v>0.11829611398963731</c:v>
                </c:pt>
                <c:pt idx="1299">
                  <c:v>0.42376424870466323</c:v>
                </c:pt>
                <c:pt idx="1300">
                  <c:v>0.51786528497409323</c:v>
                </c:pt>
                <c:pt idx="1301">
                  <c:v>0.59990932642487049</c:v>
                </c:pt>
                <c:pt idx="1302">
                  <c:v>0.65762953367875643</c:v>
                </c:pt>
                <c:pt idx="1303">
                  <c:v>0.57552590673575132</c:v>
                </c:pt>
                <c:pt idx="1304">
                  <c:v>-0.35161139896373061</c:v>
                </c:pt>
                <c:pt idx="1305">
                  <c:v>6.3345077720207256E-3</c:v>
                </c:pt>
                <c:pt idx="1306">
                  <c:v>0.59810880829015545</c:v>
                </c:pt>
                <c:pt idx="1307">
                  <c:v>-0.46992227979274609</c:v>
                </c:pt>
                <c:pt idx="1308">
                  <c:v>-0.18733471502590673</c:v>
                </c:pt>
                <c:pt idx="1309">
                  <c:v>-2.187041450777202E-2</c:v>
                </c:pt>
                <c:pt idx="1310">
                  <c:v>-0.79074870466321234</c:v>
                </c:pt>
                <c:pt idx="1311">
                  <c:v>-0.50769689119170991</c:v>
                </c:pt>
                <c:pt idx="1312">
                  <c:v>-0.28686269430051814</c:v>
                </c:pt>
                <c:pt idx="1313">
                  <c:v>-0.55067616580310885</c:v>
                </c:pt>
                <c:pt idx="1314">
                  <c:v>-0.23904948186528496</c:v>
                </c:pt>
                <c:pt idx="1315">
                  <c:v>-9.8839637305699474E-2</c:v>
                </c:pt>
                <c:pt idx="1316">
                  <c:v>-0.20743730569948188</c:v>
                </c:pt>
                <c:pt idx="1317">
                  <c:v>0.14919352331606217</c:v>
                </c:pt>
                <c:pt idx="1318">
                  <c:v>0.36931088082901553</c:v>
                </c:pt>
                <c:pt idx="1319">
                  <c:v>0.28631865284974095</c:v>
                </c:pt>
                <c:pt idx="1320">
                  <c:v>0.49716321243523315</c:v>
                </c:pt>
                <c:pt idx="1321">
                  <c:v>0.53909844559585496</c:v>
                </c:pt>
                <c:pt idx="1322">
                  <c:v>0.34911658031088078</c:v>
                </c:pt>
                <c:pt idx="1323">
                  <c:v>0.38511658031088081</c:v>
                </c:pt>
                <c:pt idx="1324">
                  <c:v>0.33635751295336791</c:v>
                </c:pt>
                <c:pt idx="1325">
                  <c:v>0.1018639896373057</c:v>
                </c:pt>
                <c:pt idx="1326">
                  <c:v>-3.8146373056994823E-2</c:v>
                </c:pt>
                <c:pt idx="1327">
                  <c:v>-0.10807590673575129</c:v>
                </c:pt>
                <c:pt idx="1328">
                  <c:v>-0.24801580310880827</c:v>
                </c:pt>
                <c:pt idx="1329">
                  <c:v>-0.27409585492227978</c:v>
                </c:pt>
                <c:pt idx="1330">
                  <c:v>-0.2417914507772021</c:v>
                </c:pt>
                <c:pt idx="1331">
                  <c:v>-0.23608419689119173</c:v>
                </c:pt>
                <c:pt idx="1332">
                  <c:v>-0.17397720207253883</c:v>
                </c:pt>
                <c:pt idx="1333">
                  <c:v>-0.12853652849740932</c:v>
                </c:pt>
                <c:pt idx="1334">
                  <c:v>-7.8011398963730577E-2</c:v>
                </c:pt>
                <c:pt idx="1335">
                  <c:v>-7.589352331606217E-3</c:v>
                </c:pt>
                <c:pt idx="1336">
                  <c:v>7.0750259067357511E-3</c:v>
                </c:pt>
                <c:pt idx="1337">
                  <c:v>3.1651036269430048E-2</c:v>
                </c:pt>
                <c:pt idx="1338">
                  <c:v>8.0767357512953372E-2</c:v>
                </c:pt>
                <c:pt idx="1339">
                  <c:v>6.1911398963730567E-2</c:v>
                </c:pt>
                <c:pt idx="1340">
                  <c:v>3.6697927461139895E-2</c:v>
                </c:pt>
                <c:pt idx="1341">
                  <c:v>6.7893782383419685E-2</c:v>
                </c:pt>
                <c:pt idx="1342">
                  <c:v>9.7945854922279793E-2</c:v>
                </c:pt>
                <c:pt idx="1343">
                  <c:v>0.1139639896373057</c:v>
                </c:pt>
                <c:pt idx="1344">
                  <c:v>0.12055466321243524</c:v>
                </c:pt>
                <c:pt idx="1345">
                  <c:v>9.0818393782383419E-2</c:v>
                </c:pt>
                <c:pt idx="1346">
                  <c:v>0.10408756476683938</c:v>
                </c:pt>
                <c:pt idx="1347">
                  <c:v>0.10940621761658031</c:v>
                </c:pt>
                <c:pt idx="1348">
                  <c:v>5.0162435233160621E-2</c:v>
                </c:pt>
                <c:pt idx="1349">
                  <c:v>4.4720984455958547E-2</c:v>
                </c:pt>
                <c:pt idx="1350">
                  <c:v>2.7271243523316061E-2</c:v>
                </c:pt>
                <c:pt idx="1351">
                  <c:v>-7.7652072538860108E-3</c:v>
                </c:pt>
                <c:pt idx="1352">
                  <c:v>-4.799637305699482E-3</c:v>
                </c:pt>
                <c:pt idx="1353">
                  <c:v>-4.8601036269430055E-2</c:v>
                </c:pt>
                <c:pt idx="1354">
                  <c:v>-9.7487564766839382E-2</c:v>
                </c:pt>
                <c:pt idx="1355">
                  <c:v>-0.1010282383419689</c:v>
                </c:pt>
                <c:pt idx="1356">
                  <c:v>-0.1110658031088083</c:v>
                </c:pt>
                <c:pt idx="1357">
                  <c:v>-0.11606554404145077</c:v>
                </c:pt>
                <c:pt idx="1358">
                  <c:v>-0.10084041450777202</c:v>
                </c:pt>
                <c:pt idx="1359">
                  <c:v>-0.11375207253886009</c:v>
                </c:pt>
                <c:pt idx="1360">
                  <c:v>-8.396994818652849E-2</c:v>
                </c:pt>
                <c:pt idx="1361">
                  <c:v>-2.1528497409326428E-2</c:v>
                </c:pt>
                <c:pt idx="1362">
                  <c:v>-3.3790932642487045E-2</c:v>
                </c:pt>
                <c:pt idx="1363">
                  <c:v>-2.0305440414507773E-2</c:v>
                </c:pt>
                <c:pt idx="1364">
                  <c:v>1.1653186528497408E-2</c:v>
                </c:pt>
                <c:pt idx="1365">
                  <c:v>2.852979274611399E-3</c:v>
                </c:pt>
                <c:pt idx="1366">
                  <c:v>5.2507772020725388E-2</c:v>
                </c:pt>
                <c:pt idx="1367">
                  <c:v>8.9029015544041454E-2</c:v>
                </c:pt>
                <c:pt idx="1368">
                  <c:v>4.5405699481865278E-2</c:v>
                </c:pt>
                <c:pt idx="1369">
                  <c:v>6.7388601036269424E-2</c:v>
                </c:pt>
                <c:pt idx="1370">
                  <c:v>8.481735751295337E-2</c:v>
                </c:pt>
                <c:pt idx="1371">
                  <c:v>3.2127979274611404E-2</c:v>
                </c:pt>
                <c:pt idx="1372">
                  <c:v>3.6641191709844562E-2</c:v>
                </c:pt>
                <c:pt idx="1373">
                  <c:v>3.4030310880829015E-2</c:v>
                </c:pt>
                <c:pt idx="1374">
                  <c:v>1.4828549222797928E-2</c:v>
                </c:pt>
                <c:pt idx="1375">
                  <c:v>2.6568652849740932E-2</c:v>
                </c:pt>
                <c:pt idx="1376">
                  <c:v>-7.7985492227979278E-3</c:v>
                </c:pt>
                <c:pt idx="1377">
                  <c:v>-2.3700077720207255E-2</c:v>
                </c:pt>
                <c:pt idx="1378">
                  <c:v>2.0663886010362693E-2</c:v>
                </c:pt>
                <c:pt idx="1379">
                  <c:v>4.1524611398963733E-2</c:v>
                </c:pt>
                <c:pt idx="1380">
                  <c:v>6.3330051813471497E-2</c:v>
                </c:pt>
                <c:pt idx="1381">
                  <c:v>5.6682642487046631E-2</c:v>
                </c:pt>
                <c:pt idx="1382">
                  <c:v>7.4025388601036274E-3</c:v>
                </c:pt>
                <c:pt idx="1383">
                  <c:v>-0.38377720207253885</c:v>
                </c:pt>
                <c:pt idx="1384">
                  <c:v>-0.14693419689119172</c:v>
                </c:pt>
                <c:pt idx="1385">
                  <c:v>0.37836787564766844</c:v>
                </c:pt>
                <c:pt idx="1386">
                  <c:v>-3.8873316062176165E-2</c:v>
                </c:pt>
                <c:pt idx="1387">
                  <c:v>-4.0681088082901551E-2</c:v>
                </c:pt>
                <c:pt idx="1388">
                  <c:v>0.16113186528497409</c:v>
                </c:pt>
                <c:pt idx="1389">
                  <c:v>-0.12595595854922279</c:v>
                </c:pt>
                <c:pt idx="1390">
                  <c:v>-5.9648704663212433E-2</c:v>
                </c:pt>
              </c:numCache>
            </c:numRef>
          </c:yVal>
          <c:smooth val="1"/>
        </c:ser>
        <c:dLbls>
          <c:showLegendKey val="0"/>
          <c:showVal val="0"/>
          <c:showCatName val="0"/>
          <c:showSerName val="0"/>
          <c:showPercent val="0"/>
          <c:showBubbleSize val="0"/>
        </c:dLbls>
        <c:axId val="382395904"/>
        <c:axId val="382397440"/>
      </c:scatterChart>
      <c:valAx>
        <c:axId val="382395904"/>
        <c:scaling>
          <c:orientation val="minMax"/>
          <c:max val="30"/>
          <c:min val="5"/>
        </c:scaling>
        <c:delete val="0"/>
        <c:axPos val="b"/>
        <c:numFmt formatCode="General" sourceLinked="1"/>
        <c:majorTickMark val="out"/>
        <c:minorTickMark val="none"/>
        <c:tickLblPos val="nextTo"/>
        <c:crossAx val="382397440"/>
        <c:crosses val="autoZero"/>
        <c:crossBetween val="midCat"/>
      </c:valAx>
      <c:valAx>
        <c:axId val="382397440"/>
        <c:scaling>
          <c:orientation val="minMax"/>
        </c:scaling>
        <c:delete val="0"/>
        <c:axPos val="l"/>
        <c:majorGridlines/>
        <c:numFmt formatCode="General" sourceLinked="1"/>
        <c:majorTickMark val="out"/>
        <c:minorTickMark val="none"/>
        <c:tickLblPos val="nextTo"/>
        <c:crossAx val="382395904"/>
        <c:crosses val="autoZero"/>
        <c:crossBetween val="midCat"/>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Vehicle Acceleration</a:t>
            </a:r>
          </a:p>
        </c:rich>
      </c:tx>
      <c:overlay val="1"/>
    </c:title>
    <c:autoTitleDeleted val="0"/>
    <c:plotArea>
      <c:layout/>
      <c:scatterChart>
        <c:scatterStyle val="smoothMarker"/>
        <c:varyColors val="0"/>
        <c:ser>
          <c:idx val="0"/>
          <c:order val="0"/>
          <c:tx>
            <c:v>measured</c:v>
          </c:tx>
          <c:marker>
            <c:symbol val="none"/>
          </c:marker>
          <c:xVal>
            <c:numRef>
              <c:f>measured_prof!$A$4:$A$30242</c:f>
              <c:numCache>
                <c:formatCode>General</c:formatCode>
                <c:ptCount val="30239"/>
                <c:pt idx="0">
                  <c:v>0</c:v>
                </c:pt>
                <c:pt idx="1">
                  <c:v>1.37657622377622E-3</c:v>
                </c:pt>
                <c:pt idx="2">
                  <c:v>2.75315244755245E-3</c:v>
                </c:pt>
                <c:pt idx="3">
                  <c:v>4.1297286713286698E-3</c:v>
                </c:pt>
                <c:pt idx="4">
                  <c:v>5.5063048951049E-3</c:v>
                </c:pt>
                <c:pt idx="5">
                  <c:v>6.8828811188811198E-3</c:v>
                </c:pt>
                <c:pt idx="6">
                  <c:v>8.2594573426573396E-3</c:v>
                </c:pt>
                <c:pt idx="7">
                  <c:v>9.6360335664335706E-3</c:v>
                </c:pt>
                <c:pt idx="8">
                  <c:v>1.10126097902098E-2</c:v>
                </c:pt>
                <c:pt idx="9">
                  <c:v>1.2389186013986E-2</c:v>
                </c:pt>
                <c:pt idx="10">
                  <c:v>1.37657622377622E-2</c:v>
                </c:pt>
                <c:pt idx="11">
                  <c:v>1.51423384615385E-2</c:v>
                </c:pt>
                <c:pt idx="12">
                  <c:v>1.65189146853147E-2</c:v>
                </c:pt>
                <c:pt idx="13">
                  <c:v>1.78954909090909E-2</c:v>
                </c:pt>
                <c:pt idx="14">
                  <c:v>1.92720671328671E-2</c:v>
                </c:pt>
                <c:pt idx="15">
                  <c:v>2.06486433566434E-2</c:v>
                </c:pt>
                <c:pt idx="16">
                  <c:v>2.20252195804196E-2</c:v>
                </c:pt>
                <c:pt idx="17">
                  <c:v>2.34017958041958E-2</c:v>
                </c:pt>
                <c:pt idx="18">
                  <c:v>2.4778372027972E-2</c:v>
                </c:pt>
                <c:pt idx="19">
                  <c:v>2.61549482517483E-2</c:v>
                </c:pt>
                <c:pt idx="20">
                  <c:v>2.75315244755245E-2</c:v>
                </c:pt>
                <c:pt idx="21">
                  <c:v>2.89081006993007E-2</c:v>
                </c:pt>
                <c:pt idx="22">
                  <c:v>3.02846769230769E-2</c:v>
                </c:pt>
                <c:pt idx="23">
                  <c:v>3.1661253146853197E-2</c:v>
                </c:pt>
                <c:pt idx="24">
                  <c:v>3.30378293706294E-2</c:v>
                </c:pt>
                <c:pt idx="25">
                  <c:v>3.4414405594405603E-2</c:v>
                </c:pt>
                <c:pt idx="26">
                  <c:v>3.57909818181818E-2</c:v>
                </c:pt>
                <c:pt idx="27">
                  <c:v>3.7167558041958003E-2</c:v>
                </c:pt>
                <c:pt idx="28">
                  <c:v>3.8544134265734303E-2</c:v>
                </c:pt>
                <c:pt idx="29">
                  <c:v>3.99207104895105E-2</c:v>
                </c:pt>
                <c:pt idx="30">
                  <c:v>4.1297286713286703E-2</c:v>
                </c:pt>
                <c:pt idx="31">
                  <c:v>4.2673862937062899E-2</c:v>
                </c:pt>
                <c:pt idx="32">
                  <c:v>4.40504391608392E-2</c:v>
                </c:pt>
                <c:pt idx="33">
                  <c:v>4.5427015384615403E-2</c:v>
                </c:pt>
                <c:pt idx="34">
                  <c:v>4.68035916083916E-2</c:v>
                </c:pt>
                <c:pt idx="35">
                  <c:v>4.8180167832167803E-2</c:v>
                </c:pt>
                <c:pt idx="36">
                  <c:v>4.9556744055944103E-2</c:v>
                </c:pt>
                <c:pt idx="37">
                  <c:v>5.09333202797203E-2</c:v>
                </c:pt>
                <c:pt idx="38">
                  <c:v>5.2309896503496503E-2</c:v>
                </c:pt>
                <c:pt idx="39">
                  <c:v>5.3686472727272699E-2</c:v>
                </c:pt>
                <c:pt idx="40">
                  <c:v>5.5063048951049E-2</c:v>
                </c:pt>
                <c:pt idx="41">
                  <c:v>5.6439625174825203E-2</c:v>
                </c:pt>
                <c:pt idx="42">
                  <c:v>5.78162013986014E-2</c:v>
                </c:pt>
                <c:pt idx="43">
                  <c:v>5.9192777622377603E-2</c:v>
                </c:pt>
                <c:pt idx="44">
                  <c:v>6.0569353846153903E-2</c:v>
                </c:pt>
                <c:pt idx="45">
                  <c:v>6.19459300699301E-2</c:v>
                </c:pt>
                <c:pt idx="46">
                  <c:v>6.3322506293706296E-2</c:v>
                </c:pt>
                <c:pt idx="47">
                  <c:v>6.4699082517482506E-2</c:v>
                </c:pt>
                <c:pt idx="48">
                  <c:v>6.6075658741258703E-2</c:v>
                </c:pt>
                <c:pt idx="49">
                  <c:v>6.7452234965034996E-2</c:v>
                </c:pt>
                <c:pt idx="50">
                  <c:v>6.8828811188811206E-2</c:v>
                </c:pt>
                <c:pt idx="51">
                  <c:v>7.0205387412587403E-2</c:v>
                </c:pt>
                <c:pt idx="52">
                  <c:v>7.1581963636363599E-2</c:v>
                </c:pt>
                <c:pt idx="53">
                  <c:v>7.2958539860139907E-2</c:v>
                </c:pt>
                <c:pt idx="54">
                  <c:v>7.4335116083916103E-2</c:v>
                </c:pt>
                <c:pt idx="55">
                  <c:v>7.5711692307692299E-2</c:v>
                </c:pt>
                <c:pt idx="56">
                  <c:v>7.7088268531468607E-2</c:v>
                </c:pt>
                <c:pt idx="57">
                  <c:v>7.8464844755244803E-2</c:v>
                </c:pt>
                <c:pt idx="58">
                  <c:v>7.9841420979020999E-2</c:v>
                </c:pt>
                <c:pt idx="59">
                  <c:v>8.1217997202797196E-2</c:v>
                </c:pt>
                <c:pt idx="60">
                  <c:v>8.2594573426573406E-2</c:v>
                </c:pt>
                <c:pt idx="61">
                  <c:v>8.39711496503497E-2</c:v>
                </c:pt>
                <c:pt idx="62">
                  <c:v>8.5347725874125896E-2</c:v>
                </c:pt>
                <c:pt idx="63">
                  <c:v>8.6724302097902106E-2</c:v>
                </c:pt>
                <c:pt idx="64">
                  <c:v>8.8100878321678303E-2</c:v>
                </c:pt>
                <c:pt idx="65">
                  <c:v>8.9477454545454596E-2</c:v>
                </c:pt>
                <c:pt idx="66">
                  <c:v>9.0854030769230806E-2</c:v>
                </c:pt>
                <c:pt idx="67">
                  <c:v>9.2230606993007003E-2</c:v>
                </c:pt>
                <c:pt idx="68">
                  <c:v>9.3607183216783199E-2</c:v>
                </c:pt>
                <c:pt idx="69">
                  <c:v>9.4983759440559395E-2</c:v>
                </c:pt>
                <c:pt idx="70">
                  <c:v>9.6360335664335703E-2</c:v>
                </c:pt>
                <c:pt idx="71">
                  <c:v>9.7736911888111899E-2</c:v>
                </c:pt>
                <c:pt idx="72">
                  <c:v>9.9113488111888096E-2</c:v>
                </c:pt>
                <c:pt idx="73">
                  <c:v>0.100490064335664</c:v>
                </c:pt>
                <c:pt idx="74">
                  <c:v>0.101866640559441</c:v>
                </c:pt>
                <c:pt idx="75">
                  <c:v>0.103243216783217</c:v>
                </c:pt>
                <c:pt idx="76">
                  <c:v>0.10461979300699301</c:v>
                </c:pt>
                <c:pt idx="77">
                  <c:v>0.10599636923076899</c:v>
                </c:pt>
                <c:pt idx="78">
                  <c:v>0.107372945454545</c:v>
                </c:pt>
                <c:pt idx="79">
                  <c:v>0.108749521678322</c:v>
                </c:pt>
                <c:pt idx="80">
                  <c:v>0.110126097902098</c:v>
                </c:pt>
                <c:pt idx="81">
                  <c:v>0.111502674125874</c:v>
                </c:pt>
                <c:pt idx="82">
                  <c:v>0.11287925034965</c:v>
                </c:pt>
                <c:pt idx="83">
                  <c:v>0.11425582657342701</c:v>
                </c:pt>
                <c:pt idx="84">
                  <c:v>0.11563240279720299</c:v>
                </c:pt>
                <c:pt idx="85">
                  <c:v>0.117008979020979</c:v>
                </c:pt>
                <c:pt idx="86">
                  <c:v>0.118385555244755</c:v>
                </c:pt>
                <c:pt idx="87">
                  <c:v>0.119762131468531</c:v>
                </c:pt>
                <c:pt idx="88">
                  <c:v>0.121138707692308</c:v>
                </c:pt>
                <c:pt idx="89">
                  <c:v>0.122515283916084</c:v>
                </c:pt>
                <c:pt idx="90">
                  <c:v>0.12389186013986001</c:v>
                </c:pt>
                <c:pt idx="91">
                  <c:v>0.12526843636363599</c:v>
                </c:pt>
                <c:pt idx="92">
                  <c:v>0.12664501258741301</c:v>
                </c:pt>
                <c:pt idx="93">
                  <c:v>0.128021588811189</c:v>
                </c:pt>
                <c:pt idx="94">
                  <c:v>0.12939816503496501</c:v>
                </c:pt>
                <c:pt idx="95">
                  <c:v>0.130774741258741</c:v>
                </c:pt>
                <c:pt idx="96">
                  <c:v>0.13215131748251799</c:v>
                </c:pt>
                <c:pt idx="97">
                  <c:v>0.133527893706294</c:v>
                </c:pt>
                <c:pt idx="98">
                  <c:v>0.13490446993006999</c:v>
                </c:pt>
                <c:pt idx="99">
                  <c:v>0.13628104615384601</c:v>
                </c:pt>
                <c:pt idx="100">
                  <c:v>0.137657622377622</c:v>
                </c:pt>
                <c:pt idx="101">
                  <c:v>0.13903419860139901</c:v>
                </c:pt>
                <c:pt idx="102">
                  <c:v>0.140410774825175</c:v>
                </c:pt>
                <c:pt idx="103">
                  <c:v>0.14178735104895099</c:v>
                </c:pt>
                <c:pt idx="104">
                  <c:v>0.143163927272727</c:v>
                </c:pt>
                <c:pt idx="105">
                  <c:v>0.14454050349650399</c:v>
                </c:pt>
                <c:pt idx="106">
                  <c:v>0.14591707972028001</c:v>
                </c:pt>
                <c:pt idx="107">
                  <c:v>0.147293655944056</c:v>
                </c:pt>
                <c:pt idx="108">
                  <c:v>0.14867023216783201</c:v>
                </c:pt>
                <c:pt idx="109">
                  <c:v>0.150046808391608</c:v>
                </c:pt>
                <c:pt idx="110">
                  <c:v>0.15142338461538499</c:v>
                </c:pt>
                <c:pt idx="111">
                  <c:v>0.152799960839161</c:v>
                </c:pt>
                <c:pt idx="112">
                  <c:v>0.15417653706293699</c:v>
                </c:pt>
                <c:pt idx="113">
                  <c:v>0.15555311328671301</c:v>
                </c:pt>
                <c:pt idx="114">
                  <c:v>0.15692968951048999</c:v>
                </c:pt>
                <c:pt idx="115">
                  <c:v>0.15830626573426601</c:v>
                </c:pt>
                <c:pt idx="116">
                  <c:v>0.159682841958042</c:v>
                </c:pt>
                <c:pt idx="117">
                  <c:v>0.16105941818181799</c:v>
                </c:pt>
                <c:pt idx="118">
                  <c:v>0.162435994405594</c:v>
                </c:pt>
                <c:pt idx="119">
                  <c:v>0.16381257062937099</c:v>
                </c:pt>
                <c:pt idx="120">
                  <c:v>0.16518914685314701</c:v>
                </c:pt>
                <c:pt idx="121">
                  <c:v>0.16656572307692299</c:v>
                </c:pt>
                <c:pt idx="122">
                  <c:v>0.16794229930069901</c:v>
                </c:pt>
                <c:pt idx="123">
                  <c:v>0.169318875524476</c:v>
                </c:pt>
                <c:pt idx="124">
                  <c:v>0.17069545174825199</c:v>
                </c:pt>
                <c:pt idx="125">
                  <c:v>0.172072027972028</c:v>
                </c:pt>
                <c:pt idx="126">
                  <c:v>0.17344860419580399</c:v>
                </c:pt>
                <c:pt idx="127">
                  <c:v>0.17482518041958001</c:v>
                </c:pt>
                <c:pt idx="128">
                  <c:v>0.17620175664335699</c:v>
                </c:pt>
                <c:pt idx="129">
                  <c:v>0.17757833286713301</c:v>
                </c:pt>
                <c:pt idx="130">
                  <c:v>0.178954909090909</c:v>
                </c:pt>
                <c:pt idx="131">
                  <c:v>0.18033148531468501</c:v>
                </c:pt>
                <c:pt idx="132">
                  <c:v>0.181708061538462</c:v>
                </c:pt>
                <c:pt idx="133">
                  <c:v>0.18308463776223799</c:v>
                </c:pt>
                <c:pt idx="134">
                  <c:v>0.18446121398601401</c:v>
                </c:pt>
                <c:pt idx="135">
                  <c:v>0.18583779020978999</c:v>
                </c:pt>
                <c:pt idx="136">
                  <c:v>0.18721436643356601</c:v>
                </c:pt>
                <c:pt idx="137">
                  <c:v>0.188590942657343</c:v>
                </c:pt>
                <c:pt idx="138">
                  <c:v>0.18996751888111901</c:v>
                </c:pt>
                <c:pt idx="139">
                  <c:v>0.191344095104895</c:v>
                </c:pt>
                <c:pt idx="140">
                  <c:v>0.19272067132867099</c:v>
                </c:pt>
                <c:pt idx="141">
                  <c:v>0.194097247552448</c:v>
                </c:pt>
                <c:pt idx="142">
                  <c:v>0.19547382377622399</c:v>
                </c:pt>
                <c:pt idx="143">
                  <c:v>0.19685040000000001</c:v>
                </c:pt>
                <c:pt idx="144">
                  <c:v>0.198226976223776</c:v>
                </c:pt>
                <c:pt idx="145">
                  <c:v>0.19960355244755201</c:v>
                </c:pt>
                <c:pt idx="146">
                  <c:v>0.200980128671329</c:v>
                </c:pt>
                <c:pt idx="147">
                  <c:v>0.20235670489510499</c:v>
                </c:pt>
                <c:pt idx="148">
                  <c:v>0.203733281118881</c:v>
                </c:pt>
                <c:pt idx="149">
                  <c:v>0.20510985734265699</c:v>
                </c:pt>
                <c:pt idx="150">
                  <c:v>0.20648643356643401</c:v>
                </c:pt>
                <c:pt idx="151">
                  <c:v>0.20786300979021</c:v>
                </c:pt>
                <c:pt idx="152">
                  <c:v>0.20923958601398601</c:v>
                </c:pt>
                <c:pt idx="153">
                  <c:v>0.210616162237762</c:v>
                </c:pt>
                <c:pt idx="154">
                  <c:v>0.21199273846153799</c:v>
                </c:pt>
                <c:pt idx="155">
                  <c:v>0.213369314685315</c:v>
                </c:pt>
                <c:pt idx="156">
                  <c:v>0.21474589090909099</c:v>
                </c:pt>
                <c:pt idx="157">
                  <c:v>0.21612246713286701</c:v>
                </c:pt>
                <c:pt idx="158">
                  <c:v>0.217499043356643</c:v>
                </c:pt>
                <c:pt idx="159">
                  <c:v>0.21887561958042001</c:v>
                </c:pt>
                <c:pt idx="160">
                  <c:v>0.220252195804196</c:v>
                </c:pt>
                <c:pt idx="161">
                  <c:v>0.22162877202797199</c:v>
                </c:pt>
                <c:pt idx="162">
                  <c:v>0.223005348251748</c:v>
                </c:pt>
                <c:pt idx="163">
                  <c:v>0.22438192447552399</c:v>
                </c:pt>
                <c:pt idx="164">
                  <c:v>0.22575850069930101</c:v>
                </c:pt>
                <c:pt idx="165">
                  <c:v>0.227135076923077</c:v>
                </c:pt>
                <c:pt idx="166">
                  <c:v>0.22851165314685301</c:v>
                </c:pt>
                <c:pt idx="167">
                  <c:v>0.229888229370629</c:v>
                </c:pt>
                <c:pt idx="168">
                  <c:v>0.23126480559440599</c:v>
                </c:pt>
                <c:pt idx="169">
                  <c:v>0.232641381818182</c:v>
                </c:pt>
                <c:pt idx="170">
                  <c:v>0.23401795804195799</c:v>
                </c:pt>
                <c:pt idx="171">
                  <c:v>0.23539453426573401</c:v>
                </c:pt>
                <c:pt idx="172">
                  <c:v>0.23677111048951099</c:v>
                </c:pt>
                <c:pt idx="173">
                  <c:v>0.23814768671328701</c:v>
                </c:pt>
                <c:pt idx="174">
                  <c:v>0.239524262937063</c:v>
                </c:pt>
                <c:pt idx="175">
                  <c:v>0.24090083916083899</c:v>
                </c:pt>
                <c:pt idx="176">
                  <c:v>0.242277415384615</c:v>
                </c:pt>
                <c:pt idx="177">
                  <c:v>0.24365399160839199</c:v>
                </c:pt>
                <c:pt idx="178">
                  <c:v>0.24503056783216801</c:v>
                </c:pt>
                <c:pt idx="179">
                  <c:v>0.24640714405594399</c:v>
                </c:pt>
                <c:pt idx="180">
                  <c:v>0.24778372027972001</c:v>
                </c:pt>
                <c:pt idx="181">
                  <c:v>0.249160296503497</c:v>
                </c:pt>
                <c:pt idx="182">
                  <c:v>0.25053687272727299</c:v>
                </c:pt>
                <c:pt idx="183">
                  <c:v>0.251913448951049</c:v>
                </c:pt>
                <c:pt idx="184">
                  <c:v>0.25329002517482502</c:v>
                </c:pt>
                <c:pt idx="185">
                  <c:v>0.25466660139860098</c:v>
                </c:pt>
                <c:pt idx="186">
                  <c:v>0.25604317762237799</c:v>
                </c:pt>
                <c:pt idx="187">
                  <c:v>0.25741975384615401</c:v>
                </c:pt>
                <c:pt idx="188">
                  <c:v>0.25879633006993003</c:v>
                </c:pt>
                <c:pt idx="189">
                  <c:v>0.26017290629370599</c:v>
                </c:pt>
                <c:pt idx="190">
                  <c:v>0.261549482517483</c:v>
                </c:pt>
                <c:pt idx="191">
                  <c:v>0.26292605874125902</c:v>
                </c:pt>
                <c:pt idx="192">
                  <c:v>0.26430263496503498</c:v>
                </c:pt>
                <c:pt idx="193">
                  <c:v>0.26567921118881099</c:v>
                </c:pt>
                <c:pt idx="194">
                  <c:v>0.26705578741258701</c:v>
                </c:pt>
                <c:pt idx="195">
                  <c:v>0.26843236363636402</c:v>
                </c:pt>
                <c:pt idx="196">
                  <c:v>0.26980893986013998</c:v>
                </c:pt>
                <c:pt idx="197">
                  <c:v>0.271185516083916</c:v>
                </c:pt>
                <c:pt idx="198">
                  <c:v>0.27256209230769202</c:v>
                </c:pt>
                <c:pt idx="199">
                  <c:v>0.27393866853146898</c:v>
                </c:pt>
                <c:pt idx="200">
                  <c:v>0.27531524475524499</c:v>
                </c:pt>
                <c:pt idx="201">
                  <c:v>0.27669182097902101</c:v>
                </c:pt>
                <c:pt idx="202">
                  <c:v>0.27806839720279702</c:v>
                </c:pt>
                <c:pt idx="203">
                  <c:v>0.27944497342657298</c:v>
                </c:pt>
                <c:pt idx="204">
                  <c:v>0.28082154965035</c:v>
                </c:pt>
                <c:pt idx="205">
                  <c:v>0.28219812587412602</c:v>
                </c:pt>
                <c:pt idx="206">
                  <c:v>0.28357470209790198</c:v>
                </c:pt>
                <c:pt idx="207">
                  <c:v>0.28495127832167799</c:v>
                </c:pt>
                <c:pt idx="208">
                  <c:v>0.28632785454545501</c:v>
                </c:pt>
                <c:pt idx="209">
                  <c:v>0.28770443076923102</c:v>
                </c:pt>
                <c:pt idx="210">
                  <c:v>0.28908100699300698</c:v>
                </c:pt>
                <c:pt idx="211">
                  <c:v>0.290457583216783</c:v>
                </c:pt>
                <c:pt idx="212">
                  <c:v>0.29183415944055902</c:v>
                </c:pt>
                <c:pt idx="213">
                  <c:v>0.29321073566433598</c:v>
                </c:pt>
                <c:pt idx="214">
                  <c:v>0.29458731188811199</c:v>
                </c:pt>
                <c:pt idx="215">
                  <c:v>0.29596388811188801</c:v>
                </c:pt>
                <c:pt idx="216">
                  <c:v>0.29734046433566402</c:v>
                </c:pt>
                <c:pt idx="217">
                  <c:v>0.29871704055944098</c:v>
                </c:pt>
                <c:pt idx="218">
                  <c:v>0.300093616783217</c:v>
                </c:pt>
                <c:pt idx="219">
                  <c:v>0.30147019300699301</c:v>
                </c:pt>
                <c:pt idx="220">
                  <c:v>0.30284676923076898</c:v>
                </c:pt>
                <c:pt idx="221">
                  <c:v>0.30422334545454599</c:v>
                </c:pt>
                <c:pt idx="222">
                  <c:v>0.30559992167832201</c:v>
                </c:pt>
                <c:pt idx="223">
                  <c:v>0.30697649790209802</c:v>
                </c:pt>
                <c:pt idx="224">
                  <c:v>0.30835307412587398</c:v>
                </c:pt>
                <c:pt idx="225">
                  <c:v>0.30972965034965</c:v>
                </c:pt>
                <c:pt idx="226">
                  <c:v>0.31110622657342701</c:v>
                </c:pt>
                <c:pt idx="227">
                  <c:v>0.31248280279720297</c:v>
                </c:pt>
                <c:pt idx="228">
                  <c:v>0.31385937902097899</c:v>
                </c:pt>
                <c:pt idx="229">
                  <c:v>0.31523595524475501</c:v>
                </c:pt>
                <c:pt idx="230">
                  <c:v>0.31661253146853202</c:v>
                </c:pt>
                <c:pt idx="231">
                  <c:v>0.31798910769230798</c:v>
                </c:pt>
                <c:pt idx="232">
                  <c:v>0.319365683916084</c:v>
                </c:pt>
                <c:pt idx="233">
                  <c:v>0.32074226013986001</c:v>
                </c:pt>
                <c:pt idx="234">
                  <c:v>0.32211883636363597</c:v>
                </c:pt>
                <c:pt idx="235">
                  <c:v>0.32349541258741299</c:v>
                </c:pt>
                <c:pt idx="236">
                  <c:v>0.32487198881118901</c:v>
                </c:pt>
                <c:pt idx="237">
                  <c:v>0.32624856503496502</c:v>
                </c:pt>
                <c:pt idx="238">
                  <c:v>0.32762514125874098</c:v>
                </c:pt>
                <c:pt idx="239">
                  <c:v>0.329001717482518</c:v>
                </c:pt>
                <c:pt idx="240">
                  <c:v>0.33037829370629401</c:v>
                </c:pt>
                <c:pt idx="241">
                  <c:v>0.33175486993006997</c:v>
                </c:pt>
                <c:pt idx="242">
                  <c:v>0.33313144615384599</c:v>
                </c:pt>
                <c:pt idx="243">
                  <c:v>0.33450802237762201</c:v>
                </c:pt>
                <c:pt idx="244">
                  <c:v>0.33588459860139902</c:v>
                </c:pt>
                <c:pt idx="245">
                  <c:v>0.33726117482517498</c:v>
                </c:pt>
                <c:pt idx="246">
                  <c:v>0.338637751048951</c:v>
                </c:pt>
                <c:pt idx="247">
                  <c:v>0.34001432727272701</c:v>
                </c:pt>
                <c:pt idx="248">
                  <c:v>0.34139090349650397</c:v>
                </c:pt>
                <c:pt idx="249">
                  <c:v>0.34276747972027999</c:v>
                </c:pt>
                <c:pt idx="250">
                  <c:v>0.344144055944056</c:v>
                </c:pt>
                <c:pt idx="251">
                  <c:v>0.34552063216783202</c:v>
                </c:pt>
                <c:pt idx="252">
                  <c:v>0.34689720839160798</c:v>
                </c:pt>
                <c:pt idx="253">
                  <c:v>0.348273784615385</c:v>
                </c:pt>
                <c:pt idx="254">
                  <c:v>0.34965036083916101</c:v>
                </c:pt>
                <c:pt idx="255">
                  <c:v>0.35102693706293697</c:v>
                </c:pt>
                <c:pt idx="256">
                  <c:v>0.35240351328671299</c:v>
                </c:pt>
                <c:pt idx="257">
                  <c:v>0.35378008951049</c:v>
                </c:pt>
                <c:pt idx="258">
                  <c:v>0.35515666573426602</c:v>
                </c:pt>
                <c:pt idx="259">
                  <c:v>0.35653324195804198</c:v>
                </c:pt>
                <c:pt idx="260">
                  <c:v>0.357909818181818</c:v>
                </c:pt>
                <c:pt idx="261">
                  <c:v>0.35928639440559401</c:v>
                </c:pt>
                <c:pt idx="262">
                  <c:v>0.36066297062937103</c:v>
                </c:pt>
                <c:pt idx="263">
                  <c:v>0.36203954685314699</c:v>
                </c:pt>
                <c:pt idx="264">
                  <c:v>0.363416123076923</c:v>
                </c:pt>
                <c:pt idx="265">
                  <c:v>0.36479269930069902</c:v>
                </c:pt>
                <c:pt idx="266">
                  <c:v>0.36616927552447598</c:v>
                </c:pt>
                <c:pt idx="267">
                  <c:v>0.36754585174825199</c:v>
                </c:pt>
                <c:pt idx="268">
                  <c:v>0.36892242797202801</c:v>
                </c:pt>
                <c:pt idx="269">
                  <c:v>0.37029900419580403</c:v>
                </c:pt>
                <c:pt idx="270">
                  <c:v>0.37167558041958099</c:v>
                </c:pt>
                <c:pt idx="271">
                  <c:v>0.373052156643357</c:v>
                </c:pt>
                <c:pt idx="272">
                  <c:v>0.37442873286713302</c:v>
                </c:pt>
                <c:pt idx="273">
                  <c:v>0.37580530909090898</c:v>
                </c:pt>
                <c:pt idx="274">
                  <c:v>0.37718188531468499</c:v>
                </c:pt>
                <c:pt idx="275">
                  <c:v>0.37855846153846201</c:v>
                </c:pt>
                <c:pt idx="276">
                  <c:v>0.37993503776223803</c:v>
                </c:pt>
                <c:pt idx="277">
                  <c:v>0.38131161398601399</c:v>
                </c:pt>
                <c:pt idx="278">
                  <c:v>0.38268819020979</c:v>
                </c:pt>
                <c:pt idx="279">
                  <c:v>0.38406476643356702</c:v>
                </c:pt>
                <c:pt idx="280">
                  <c:v>0.38544134265734298</c:v>
                </c:pt>
                <c:pt idx="281">
                  <c:v>0.38681791888111899</c:v>
                </c:pt>
                <c:pt idx="282">
                  <c:v>0.38819449510489501</c:v>
                </c:pt>
                <c:pt idx="283">
                  <c:v>0.38957107132867103</c:v>
                </c:pt>
                <c:pt idx="284">
                  <c:v>0.39094764755244799</c:v>
                </c:pt>
                <c:pt idx="285">
                  <c:v>0.392324223776224</c:v>
                </c:pt>
                <c:pt idx="286">
                  <c:v>0.39370080000000002</c:v>
                </c:pt>
                <c:pt idx="287">
                  <c:v>0.39507737622377598</c:v>
                </c:pt>
                <c:pt idx="288">
                  <c:v>0.39645395244755299</c:v>
                </c:pt>
                <c:pt idx="289">
                  <c:v>0.39783052867132901</c:v>
                </c:pt>
                <c:pt idx="290">
                  <c:v>0.39920710489510502</c:v>
                </c:pt>
                <c:pt idx="291">
                  <c:v>0.40058368111888099</c:v>
                </c:pt>
                <c:pt idx="292">
                  <c:v>0.401960257342657</c:v>
                </c:pt>
                <c:pt idx="293">
                  <c:v>0.40333683356643402</c:v>
                </c:pt>
                <c:pt idx="294">
                  <c:v>0.40471340979020998</c:v>
                </c:pt>
                <c:pt idx="295">
                  <c:v>0.40608998601398599</c:v>
                </c:pt>
                <c:pt idx="296">
                  <c:v>0.40746656223776201</c:v>
                </c:pt>
                <c:pt idx="297">
                  <c:v>0.40884313846153902</c:v>
                </c:pt>
                <c:pt idx="298">
                  <c:v>0.41021971468531498</c:v>
                </c:pt>
                <c:pt idx="299">
                  <c:v>0.411596290909091</c:v>
                </c:pt>
                <c:pt idx="300">
                  <c:v>0.41297286713286702</c:v>
                </c:pt>
                <c:pt idx="301">
                  <c:v>0.41434944335664298</c:v>
                </c:pt>
                <c:pt idx="302">
                  <c:v>0.41572601958041999</c:v>
                </c:pt>
                <c:pt idx="303">
                  <c:v>0.41710259580419601</c:v>
                </c:pt>
                <c:pt idx="304">
                  <c:v>0.41847917202797202</c:v>
                </c:pt>
                <c:pt idx="305">
                  <c:v>0.41985574825174798</c:v>
                </c:pt>
                <c:pt idx="306">
                  <c:v>0.421232324475525</c:v>
                </c:pt>
                <c:pt idx="307">
                  <c:v>0.42260890069930102</c:v>
                </c:pt>
                <c:pt idx="308">
                  <c:v>0.42398547692307698</c:v>
                </c:pt>
                <c:pt idx="309">
                  <c:v>0.42536205314685299</c:v>
                </c:pt>
                <c:pt idx="310">
                  <c:v>0.42673862937062901</c:v>
                </c:pt>
                <c:pt idx="311">
                  <c:v>0.42811520559440602</c:v>
                </c:pt>
                <c:pt idx="312">
                  <c:v>0.42949178181818198</c:v>
                </c:pt>
                <c:pt idx="313">
                  <c:v>0.430868358041958</c:v>
                </c:pt>
                <c:pt idx="314">
                  <c:v>0.43224493426573402</c:v>
                </c:pt>
                <c:pt idx="315">
                  <c:v>0.43362151048951098</c:v>
                </c:pt>
                <c:pt idx="316">
                  <c:v>0.43499808671328699</c:v>
                </c:pt>
                <c:pt idx="317">
                  <c:v>0.43637466293706301</c:v>
                </c:pt>
                <c:pt idx="318">
                  <c:v>0.43775123916083902</c:v>
                </c:pt>
                <c:pt idx="319">
                  <c:v>0.43912781538461498</c:v>
                </c:pt>
                <c:pt idx="320">
                  <c:v>0.440504391608392</c:v>
                </c:pt>
                <c:pt idx="321">
                  <c:v>0.44188096783216801</c:v>
                </c:pt>
                <c:pt idx="322">
                  <c:v>0.44325754405594398</c:v>
                </c:pt>
                <c:pt idx="323">
                  <c:v>0.44463412027971999</c:v>
                </c:pt>
                <c:pt idx="324">
                  <c:v>0.44601069650349701</c:v>
                </c:pt>
                <c:pt idx="325">
                  <c:v>0.44738727272727302</c:v>
                </c:pt>
                <c:pt idx="326">
                  <c:v>0.44876384895104898</c:v>
                </c:pt>
                <c:pt idx="327">
                  <c:v>0.450140425174825</c:v>
                </c:pt>
                <c:pt idx="328">
                  <c:v>0.45151700139860101</c:v>
                </c:pt>
                <c:pt idx="329">
                  <c:v>0.45289357762237797</c:v>
                </c:pt>
                <c:pt idx="330">
                  <c:v>0.45427015384615399</c:v>
                </c:pt>
                <c:pt idx="331">
                  <c:v>0.45564673006993001</c:v>
                </c:pt>
                <c:pt idx="332">
                  <c:v>0.45702330629370602</c:v>
                </c:pt>
                <c:pt idx="333">
                  <c:v>0.45839988251748298</c:v>
                </c:pt>
                <c:pt idx="334">
                  <c:v>0.459776458741259</c:v>
                </c:pt>
                <c:pt idx="335">
                  <c:v>0.46115303496503501</c:v>
                </c:pt>
                <c:pt idx="336">
                  <c:v>0.46252961118881097</c:v>
                </c:pt>
                <c:pt idx="337">
                  <c:v>0.46390618741258799</c:v>
                </c:pt>
                <c:pt idx="338">
                  <c:v>0.46528276363636401</c:v>
                </c:pt>
                <c:pt idx="339">
                  <c:v>0.46665933986014002</c:v>
                </c:pt>
                <c:pt idx="340">
                  <c:v>0.46803591608391598</c:v>
                </c:pt>
                <c:pt idx="341">
                  <c:v>0.469412492307692</c:v>
                </c:pt>
                <c:pt idx="342">
                  <c:v>0.47078906853146901</c:v>
                </c:pt>
                <c:pt idx="343">
                  <c:v>0.47216564475524497</c:v>
                </c:pt>
                <c:pt idx="344">
                  <c:v>0.47354222097902099</c:v>
                </c:pt>
                <c:pt idx="345">
                  <c:v>0.47491879720279701</c:v>
                </c:pt>
                <c:pt idx="346">
                  <c:v>0.47629537342657402</c:v>
                </c:pt>
                <c:pt idx="347">
                  <c:v>0.47767194965034998</c:v>
                </c:pt>
                <c:pt idx="348">
                  <c:v>0.479048525874126</c:v>
                </c:pt>
                <c:pt idx="349">
                  <c:v>0.48042510209790201</c:v>
                </c:pt>
                <c:pt idx="350">
                  <c:v>0.48180167832167797</c:v>
                </c:pt>
                <c:pt idx="351">
                  <c:v>0.48317825454545499</c:v>
                </c:pt>
                <c:pt idx="352">
                  <c:v>0.484554830769231</c:v>
                </c:pt>
                <c:pt idx="353">
                  <c:v>0.48593140699300702</c:v>
                </c:pt>
                <c:pt idx="354">
                  <c:v>0.48730798321678298</c:v>
                </c:pt>
                <c:pt idx="355">
                  <c:v>0.48868455944056</c:v>
                </c:pt>
                <c:pt idx="356">
                  <c:v>0.49006113566433601</c:v>
                </c:pt>
                <c:pt idx="357">
                  <c:v>0.49143771188811203</c:v>
                </c:pt>
                <c:pt idx="358">
                  <c:v>0.49281428811188799</c:v>
                </c:pt>
                <c:pt idx="359">
                  <c:v>0.494190864335664</c:v>
                </c:pt>
                <c:pt idx="360">
                  <c:v>0.49556744055944102</c:v>
                </c:pt>
                <c:pt idx="361">
                  <c:v>0.49694401678321698</c:v>
                </c:pt>
                <c:pt idx="362">
                  <c:v>0.498320593006993</c:v>
                </c:pt>
                <c:pt idx="363">
                  <c:v>0.49969716923076901</c:v>
                </c:pt>
                <c:pt idx="364">
                  <c:v>0.50107374545454597</c:v>
                </c:pt>
                <c:pt idx="365">
                  <c:v>0.50245032167832204</c:v>
                </c:pt>
                <c:pt idx="366">
                  <c:v>0.503826897902098</c:v>
                </c:pt>
                <c:pt idx="367">
                  <c:v>0.50520347412587396</c:v>
                </c:pt>
                <c:pt idx="368">
                  <c:v>0.50658005034965103</c:v>
                </c:pt>
                <c:pt idx="369">
                  <c:v>0.50795662657342699</c:v>
                </c:pt>
                <c:pt idx="370">
                  <c:v>0.50933320279720296</c:v>
                </c:pt>
                <c:pt idx="371">
                  <c:v>0.51070977902097903</c:v>
                </c:pt>
                <c:pt idx="372">
                  <c:v>0.51208635524475499</c:v>
                </c:pt>
                <c:pt idx="373">
                  <c:v>0.51346293146853195</c:v>
                </c:pt>
                <c:pt idx="374">
                  <c:v>0.51483950769230802</c:v>
                </c:pt>
                <c:pt idx="375">
                  <c:v>0.51621608391608398</c:v>
                </c:pt>
                <c:pt idx="376">
                  <c:v>0.51759266013986005</c:v>
                </c:pt>
                <c:pt idx="377">
                  <c:v>0.51896923636363601</c:v>
                </c:pt>
                <c:pt idx="378">
                  <c:v>0.52034581258741297</c:v>
                </c:pt>
                <c:pt idx="379">
                  <c:v>0.52172238881118904</c:v>
                </c:pt>
                <c:pt idx="380">
                  <c:v>0.523098965034965</c:v>
                </c:pt>
                <c:pt idx="381">
                  <c:v>0.52447554125874096</c:v>
                </c:pt>
                <c:pt idx="382">
                  <c:v>0.52585211748251803</c:v>
                </c:pt>
                <c:pt idx="383">
                  <c:v>0.52722869370629399</c:v>
                </c:pt>
                <c:pt idx="384">
                  <c:v>0.52860526993006995</c:v>
                </c:pt>
                <c:pt idx="385">
                  <c:v>0.52998184615384603</c:v>
                </c:pt>
                <c:pt idx="386">
                  <c:v>0.53135842237762199</c:v>
                </c:pt>
                <c:pt idx="387">
                  <c:v>0.53273499860139895</c:v>
                </c:pt>
                <c:pt idx="388">
                  <c:v>0.53411157482517502</c:v>
                </c:pt>
                <c:pt idx="389">
                  <c:v>0.53548815104895098</c:v>
                </c:pt>
                <c:pt idx="390">
                  <c:v>0.53686472727272705</c:v>
                </c:pt>
                <c:pt idx="391">
                  <c:v>0.53824130349650401</c:v>
                </c:pt>
                <c:pt idx="392">
                  <c:v>0.53961787972027997</c:v>
                </c:pt>
                <c:pt idx="393">
                  <c:v>0.54099445594405604</c:v>
                </c:pt>
                <c:pt idx="394">
                  <c:v>0.542371032167832</c:v>
                </c:pt>
                <c:pt idx="395">
                  <c:v>0.54374760839160796</c:v>
                </c:pt>
                <c:pt idx="396">
                  <c:v>0.54512418461538503</c:v>
                </c:pt>
                <c:pt idx="397">
                  <c:v>0.54650076083916099</c:v>
                </c:pt>
                <c:pt idx="398">
                  <c:v>0.54787733706293695</c:v>
                </c:pt>
                <c:pt idx="399">
                  <c:v>0.54925391328671302</c:v>
                </c:pt>
                <c:pt idx="400">
                  <c:v>0.55063048951048998</c:v>
                </c:pt>
                <c:pt idx="401">
                  <c:v>0.55200706573426594</c:v>
                </c:pt>
                <c:pt idx="402">
                  <c:v>0.55338364195804202</c:v>
                </c:pt>
                <c:pt idx="403">
                  <c:v>0.55476021818181798</c:v>
                </c:pt>
                <c:pt idx="404">
                  <c:v>0.55613679440559505</c:v>
                </c:pt>
                <c:pt idx="405">
                  <c:v>0.55751337062937101</c:v>
                </c:pt>
                <c:pt idx="406">
                  <c:v>0.55888994685314697</c:v>
                </c:pt>
                <c:pt idx="407">
                  <c:v>0.56026652307692304</c:v>
                </c:pt>
                <c:pt idx="408">
                  <c:v>0.561643099300699</c:v>
                </c:pt>
                <c:pt idx="409">
                  <c:v>0.56301967552447596</c:v>
                </c:pt>
                <c:pt idx="410">
                  <c:v>0.56439625174825203</c:v>
                </c:pt>
                <c:pt idx="411">
                  <c:v>0.56577282797202799</c:v>
                </c:pt>
                <c:pt idx="412">
                  <c:v>0.56714940419580395</c:v>
                </c:pt>
                <c:pt idx="413">
                  <c:v>0.56852598041958102</c:v>
                </c:pt>
                <c:pt idx="414">
                  <c:v>0.56990255664335698</c:v>
                </c:pt>
                <c:pt idx="415">
                  <c:v>0.57127913286713305</c:v>
                </c:pt>
                <c:pt idx="416">
                  <c:v>0.57265570909090902</c:v>
                </c:pt>
                <c:pt idx="417">
                  <c:v>0.57403228531468498</c:v>
                </c:pt>
                <c:pt idx="418">
                  <c:v>0.57540886153846205</c:v>
                </c:pt>
                <c:pt idx="419">
                  <c:v>0.57678543776223801</c:v>
                </c:pt>
                <c:pt idx="420">
                  <c:v>0.57816201398601397</c:v>
                </c:pt>
                <c:pt idx="421">
                  <c:v>0.57953859020979004</c:v>
                </c:pt>
                <c:pt idx="422">
                  <c:v>0.580915166433567</c:v>
                </c:pt>
                <c:pt idx="423">
                  <c:v>0.58229174265734296</c:v>
                </c:pt>
                <c:pt idx="424">
                  <c:v>0.58366831888111903</c:v>
                </c:pt>
                <c:pt idx="425">
                  <c:v>0.58504489510489499</c:v>
                </c:pt>
                <c:pt idx="426">
                  <c:v>0.58642147132867095</c:v>
                </c:pt>
                <c:pt idx="427">
                  <c:v>0.58779804755244802</c:v>
                </c:pt>
                <c:pt idx="428">
                  <c:v>0.58917462377622398</c:v>
                </c:pt>
                <c:pt idx="429">
                  <c:v>0.59055120000000005</c:v>
                </c:pt>
                <c:pt idx="430">
                  <c:v>0.59192777622377601</c:v>
                </c:pt>
                <c:pt idx="431">
                  <c:v>0.59330435244755197</c:v>
                </c:pt>
                <c:pt idx="432">
                  <c:v>0.59468092867132905</c:v>
                </c:pt>
                <c:pt idx="433">
                  <c:v>0.59605750489510501</c:v>
                </c:pt>
                <c:pt idx="434">
                  <c:v>0.59743408111888097</c:v>
                </c:pt>
                <c:pt idx="435">
                  <c:v>0.59881065734265804</c:v>
                </c:pt>
                <c:pt idx="436">
                  <c:v>0.600187233566434</c:v>
                </c:pt>
                <c:pt idx="437">
                  <c:v>0.60156380979020996</c:v>
                </c:pt>
                <c:pt idx="438">
                  <c:v>0.60294038601398603</c:v>
                </c:pt>
                <c:pt idx="439">
                  <c:v>0.60431696223776199</c:v>
                </c:pt>
                <c:pt idx="440">
                  <c:v>0.60569353846153895</c:v>
                </c:pt>
                <c:pt idx="441">
                  <c:v>0.60707011468531502</c:v>
                </c:pt>
                <c:pt idx="442">
                  <c:v>0.60844669090909098</c:v>
                </c:pt>
                <c:pt idx="443">
                  <c:v>0.60982326713286705</c:v>
                </c:pt>
                <c:pt idx="444">
                  <c:v>0.61119984335664301</c:v>
                </c:pt>
                <c:pt idx="445">
                  <c:v>0.61257641958041997</c:v>
                </c:pt>
                <c:pt idx="446">
                  <c:v>0.61395299580419604</c:v>
                </c:pt>
                <c:pt idx="447">
                  <c:v>0.615329572027972</c:v>
                </c:pt>
                <c:pt idx="448">
                  <c:v>0.61670614825174797</c:v>
                </c:pt>
                <c:pt idx="449">
                  <c:v>0.61808272447552504</c:v>
                </c:pt>
                <c:pt idx="450">
                  <c:v>0.619459300699301</c:v>
                </c:pt>
                <c:pt idx="451">
                  <c:v>0.62083587692307696</c:v>
                </c:pt>
                <c:pt idx="452">
                  <c:v>0.62221245314685303</c:v>
                </c:pt>
                <c:pt idx="453">
                  <c:v>0.62358902937062899</c:v>
                </c:pt>
                <c:pt idx="454">
                  <c:v>0.62496560559440595</c:v>
                </c:pt>
                <c:pt idx="455">
                  <c:v>0.62634218181818202</c:v>
                </c:pt>
                <c:pt idx="456">
                  <c:v>0.62771875804195798</c:v>
                </c:pt>
                <c:pt idx="457">
                  <c:v>0.62909533426573405</c:v>
                </c:pt>
                <c:pt idx="458">
                  <c:v>0.63047191048951101</c:v>
                </c:pt>
                <c:pt idx="459">
                  <c:v>0.63184848671328697</c:v>
                </c:pt>
                <c:pt idx="460">
                  <c:v>0.63322506293706304</c:v>
                </c:pt>
                <c:pt idx="461">
                  <c:v>0.634601639160839</c:v>
                </c:pt>
                <c:pt idx="462">
                  <c:v>0.63597821538461496</c:v>
                </c:pt>
                <c:pt idx="463">
                  <c:v>0.63735479160839204</c:v>
                </c:pt>
                <c:pt idx="464">
                  <c:v>0.638731367832168</c:v>
                </c:pt>
                <c:pt idx="465">
                  <c:v>0.64010794405594396</c:v>
                </c:pt>
                <c:pt idx="466">
                  <c:v>0.64148452027972003</c:v>
                </c:pt>
                <c:pt idx="467">
                  <c:v>0.64286109650349699</c:v>
                </c:pt>
                <c:pt idx="468">
                  <c:v>0.64423767272727295</c:v>
                </c:pt>
                <c:pt idx="469">
                  <c:v>0.64561424895104902</c:v>
                </c:pt>
                <c:pt idx="470">
                  <c:v>0.64699082517482498</c:v>
                </c:pt>
                <c:pt idx="471">
                  <c:v>0.64836740139860205</c:v>
                </c:pt>
                <c:pt idx="472">
                  <c:v>0.64974397762237801</c:v>
                </c:pt>
                <c:pt idx="473">
                  <c:v>0.65112055384615397</c:v>
                </c:pt>
                <c:pt idx="474">
                  <c:v>0.65249713006993004</c:v>
                </c:pt>
                <c:pt idx="475">
                  <c:v>0.653873706293706</c:v>
                </c:pt>
                <c:pt idx="476">
                  <c:v>0.65525028251748296</c:v>
                </c:pt>
                <c:pt idx="477">
                  <c:v>0.65662685874125903</c:v>
                </c:pt>
                <c:pt idx="478">
                  <c:v>0.65800343496503499</c:v>
                </c:pt>
                <c:pt idx="479">
                  <c:v>0.65938001118881095</c:v>
                </c:pt>
                <c:pt idx="480">
                  <c:v>0.66075658741258803</c:v>
                </c:pt>
                <c:pt idx="481">
                  <c:v>0.66213316363636399</c:v>
                </c:pt>
                <c:pt idx="482">
                  <c:v>0.66350973986013995</c:v>
                </c:pt>
                <c:pt idx="483">
                  <c:v>0.66488631608391602</c:v>
                </c:pt>
                <c:pt idx="484">
                  <c:v>0.66626289230769198</c:v>
                </c:pt>
                <c:pt idx="485">
                  <c:v>0.66763946853146905</c:v>
                </c:pt>
                <c:pt idx="486">
                  <c:v>0.66901604475524501</c:v>
                </c:pt>
                <c:pt idx="487">
                  <c:v>0.67039262097902097</c:v>
                </c:pt>
                <c:pt idx="488">
                  <c:v>0.67176919720279704</c:v>
                </c:pt>
                <c:pt idx="489">
                  <c:v>0.673145773426574</c:v>
                </c:pt>
                <c:pt idx="490">
                  <c:v>0.67452234965034996</c:v>
                </c:pt>
                <c:pt idx="491">
                  <c:v>0.67589892587412603</c:v>
                </c:pt>
                <c:pt idx="492">
                  <c:v>0.67727550209790199</c:v>
                </c:pt>
                <c:pt idx="493">
                  <c:v>0.67865207832167795</c:v>
                </c:pt>
                <c:pt idx="494">
                  <c:v>0.68002865454545502</c:v>
                </c:pt>
                <c:pt idx="495">
                  <c:v>0.68140523076923099</c:v>
                </c:pt>
                <c:pt idx="496">
                  <c:v>0.68278180699300695</c:v>
                </c:pt>
                <c:pt idx="497">
                  <c:v>0.68415838321678302</c:v>
                </c:pt>
                <c:pt idx="498">
                  <c:v>0.68553495944055898</c:v>
                </c:pt>
                <c:pt idx="499">
                  <c:v>0.68691153566433605</c:v>
                </c:pt>
                <c:pt idx="500">
                  <c:v>0.68828811188811201</c:v>
                </c:pt>
                <c:pt idx="501">
                  <c:v>0.68966468811188797</c:v>
                </c:pt>
                <c:pt idx="502">
                  <c:v>0.69104126433566504</c:v>
                </c:pt>
                <c:pt idx="503">
                  <c:v>0.692417840559441</c:v>
                </c:pt>
                <c:pt idx="504">
                  <c:v>0.69379441678321696</c:v>
                </c:pt>
                <c:pt idx="505">
                  <c:v>0.69517099300699303</c:v>
                </c:pt>
                <c:pt idx="506">
                  <c:v>0.69654756923076899</c:v>
                </c:pt>
                <c:pt idx="507">
                  <c:v>0.69792414545454595</c:v>
                </c:pt>
                <c:pt idx="508">
                  <c:v>0.69930072167832202</c:v>
                </c:pt>
                <c:pt idx="509">
                  <c:v>0.70067729790209798</c:v>
                </c:pt>
                <c:pt idx="510">
                  <c:v>0.70205387412587394</c:v>
                </c:pt>
                <c:pt idx="511">
                  <c:v>0.70343045034965002</c:v>
                </c:pt>
                <c:pt idx="512">
                  <c:v>0.70480702657342698</c:v>
                </c:pt>
                <c:pt idx="513">
                  <c:v>0.70618360279720305</c:v>
                </c:pt>
                <c:pt idx="514">
                  <c:v>0.70756017902097901</c:v>
                </c:pt>
                <c:pt idx="515">
                  <c:v>0.70893675524475497</c:v>
                </c:pt>
                <c:pt idx="516">
                  <c:v>0.71031333146853204</c:v>
                </c:pt>
                <c:pt idx="517">
                  <c:v>0.711689907692308</c:v>
                </c:pt>
                <c:pt idx="518">
                  <c:v>0.71306648391608396</c:v>
                </c:pt>
                <c:pt idx="519">
                  <c:v>0.71444306013986003</c:v>
                </c:pt>
                <c:pt idx="520">
                  <c:v>0.71581963636363599</c:v>
                </c:pt>
                <c:pt idx="521">
                  <c:v>0.71719621258741295</c:v>
                </c:pt>
                <c:pt idx="522">
                  <c:v>0.71857278881118902</c:v>
                </c:pt>
                <c:pt idx="523">
                  <c:v>0.71994936503496498</c:v>
                </c:pt>
                <c:pt idx="524">
                  <c:v>0.72132594125874105</c:v>
                </c:pt>
                <c:pt idx="525">
                  <c:v>0.72270251748251801</c:v>
                </c:pt>
                <c:pt idx="526">
                  <c:v>0.72407909370629397</c:v>
                </c:pt>
                <c:pt idx="527">
                  <c:v>0.72545566993007005</c:v>
                </c:pt>
                <c:pt idx="528">
                  <c:v>0.72683224615384601</c:v>
                </c:pt>
                <c:pt idx="529">
                  <c:v>0.72820882237762197</c:v>
                </c:pt>
                <c:pt idx="530">
                  <c:v>0.72958539860139904</c:v>
                </c:pt>
                <c:pt idx="531">
                  <c:v>0.730961974825175</c:v>
                </c:pt>
                <c:pt idx="532">
                  <c:v>0.73233855104895096</c:v>
                </c:pt>
                <c:pt idx="533">
                  <c:v>0.73371512727272703</c:v>
                </c:pt>
                <c:pt idx="534">
                  <c:v>0.73509170349650299</c:v>
                </c:pt>
                <c:pt idx="535">
                  <c:v>0.73646827972027995</c:v>
                </c:pt>
                <c:pt idx="536">
                  <c:v>0.73784485594405602</c:v>
                </c:pt>
                <c:pt idx="537">
                  <c:v>0.73922143216783198</c:v>
                </c:pt>
                <c:pt idx="538">
                  <c:v>0.74059800839160805</c:v>
                </c:pt>
                <c:pt idx="539">
                  <c:v>0.74197458461538501</c:v>
                </c:pt>
                <c:pt idx="540">
                  <c:v>0.74335116083916097</c:v>
                </c:pt>
                <c:pt idx="541">
                  <c:v>0.74472773706293705</c:v>
                </c:pt>
                <c:pt idx="542">
                  <c:v>0.74610431328671301</c:v>
                </c:pt>
                <c:pt idx="543">
                  <c:v>0.74748088951048997</c:v>
                </c:pt>
                <c:pt idx="544">
                  <c:v>0.74885746573426604</c:v>
                </c:pt>
                <c:pt idx="545">
                  <c:v>0.750234041958042</c:v>
                </c:pt>
                <c:pt idx="546">
                  <c:v>0.75161061818181796</c:v>
                </c:pt>
                <c:pt idx="547">
                  <c:v>0.75298719440559503</c:v>
                </c:pt>
                <c:pt idx="548">
                  <c:v>0.75436377062937099</c:v>
                </c:pt>
                <c:pt idx="549">
                  <c:v>0.75574034685314695</c:v>
                </c:pt>
                <c:pt idx="550">
                  <c:v>0.75711692307692302</c:v>
                </c:pt>
                <c:pt idx="551">
                  <c:v>0.75849349930069898</c:v>
                </c:pt>
                <c:pt idx="552">
                  <c:v>0.75987007552447605</c:v>
                </c:pt>
                <c:pt idx="553">
                  <c:v>0.76124665174825201</c:v>
                </c:pt>
                <c:pt idx="554">
                  <c:v>0.76262322797202797</c:v>
                </c:pt>
                <c:pt idx="555">
                  <c:v>0.76399980419580404</c:v>
                </c:pt>
                <c:pt idx="556">
                  <c:v>0.76537638041958</c:v>
                </c:pt>
                <c:pt idx="557">
                  <c:v>0.76675295664335696</c:v>
                </c:pt>
                <c:pt idx="558">
                  <c:v>0.76812953286713304</c:v>
                </c:pt>
                <c:pt idx="559">
                  <c:v>0.769506109090909</c:v>
                </c:pt>
                <c:pt idx="560">
                  <c:v>0.77088268531468496</c:v>
                </c:pt>
                <c:pt idx="561">
                  <c:v>0.77225926153846203</c:v>
                </c:pt>
                <c:pt idx="562">
                  <c:v>0.77363583776223799</c:v>
                </c:pt>
                <c:pt idx="563">
                  <c:v>0.77501241398601395</c:v>
                </c:pt>
                <c:pt idx="564">
                  <c:v>0.77638899020979002</c:v>
                </c:pt>
                <c:pt idx="565">
                  <c:v>0.77776556643356698</c:v>
                </c:pt>
                <c:pt idx="566">
                  <c:v>0.77914214265734305</c:v>
                </c:pt>
                <c:pt idx="567">
                  <c:v>0.78051871888111901</c:v>
                </c:pt>
                <c:pt idx="568">
                  <c:v>0.78189529510489497</c:v>
                </c:pt>
                <c:pt idx="569">
                  <c:v>0.78327187132867104</c:v>
                </c:pt>
                <c:pt idx="570">
                  <c:v>0.784648447552448</c:v>
                </c:pt>
                <c:pt idx="571">
                  <c:v>0.78602502377622396</c:v>
                </c:pt>
                <c:pt idx="572">
                  <c:v>0.78740160000000003</c:v>
                </c:pt>
                <c:pt idx="573">
                  <c:v>0.788778176223776</c:v>
                </c:pt>
                <c:pt idx="574">
                  <c:v>0.79015475244755295</c:v>
                </c:pt>
                <c:pt idx="575">
                  <c:v>0.79153132867132903</c:v>
                </c:pt>
                <c:pt idx="576">
                  <c:v>0.79290790489510499</c:v>
                </c:pt>
                <c:pt idx="577">
                  <c:v>0.79428448111888095</c:v>
                </c:pt>
                <c:pt idx="578">
                  <c:v>0.79566105734265702</c:v>
                </c:pt>
                <c:pt idx="579">
                  <c:v>0.79703763356643398</c:v>
                </c:pt>
                <c:pt idx="580">
                  <c:v>0.79841420979021005</c:v>
                </c:pt>
                <c:pt idx="581">
                  <c:v>0.79979078601398601</c:v>
                </c:pt>
                <c:pt idx="582">
                  <c:v>0.80116736223776197</c:v>
                </c:pt>
                <c:pt idx="583">
                  <c:v>0.80254393846153904</c:v>
                </c:pt>
                <c:pt idx="584">
                  <c:v>0.803920514685315</c:v>
                </c:pt>
                <c:pt idx="585">
                  <c:v>0.80529709090909096</c:v>
                </c:pt>
                <c:pt idx="586">
                  <c:v>0.80667366713286703</c:v>
                </c:pt>
                <c:pt idx="587">
                  <c:v>0.80805024335664299</c:v>
                </c:pt>
                <c:pt idx="588">
                  <c:v>0.80942681958041995</c:v>
                </c:pt>
                <c:pt idx="589">
                  <c:v>0.81080339580419603</c:v>
                </c:pt>
                <c:pt idx="590">
                  <c:v>0.81217997202797199</c:v>
                </c:pt>
                <c:pt idx="591">
                  <c:v>0.81355654825174795</c:v>
                </c:pt>
                <c:pt idx="592">
                  <c:v>0.81493312447552502</c:v>
                </c:pt>
                <c:pt idx="593">
                  <c:v>0.81630970069930098</c:v>
                </c:pt>
                <c:pt idx="594">
                  <c:v>0.81768627692307705</c:v>
                </c:pt>
                <c:pt idx="595">
                  <c:v>0.81906285314685301</c:v>
                </c:pt>
                <c:pt idx="596">
                  <c:v>0.82043942937062897</c:v>
                </c:pt>
                <c:pt idx="597">
                  <c:v>0.82181600559440604</c:v>
                </c:pt>
                <c:pt idx="598">
                  <c:v>0.823192581818182</c:v>
                </c:pt>
                <c:pt idx="599">
                  <c:v>0.82456915804195796</c:v>
                </c:pt>
                <c:pt idx="600">
                  <c:v>0.82594573426573403</c:v>
                </c:pt>
                <c:pt idx="601">
                  <c:v>0.82732231048951099</c:v>
                </c:pt>
                <c:pt idx="602">
                  <c:v>0.82869888671328695</c:v>
                </c:pt>
                <c:pt idx="603">
                  <c:v>0.83007546293706302</c:v>
                </c:pt>
                <c:pt idx="604">
                  <c:v>0.83145203916083898</c:v>
                </c:pt>
                <c:pt idx="605">
                  <c:v>0.83282861538461495</c:v>
                </c:pt>
                <c:pt idx="606">
                  <c:v>0.83420519160839202</c:v>
                </c:pt>
                <c:pt idx="607">
                  <c:v>0.83558176783216798</c:v>
                </c:pt>
                <c:pt idx="608">
                  <c:v>0.83695834405594405</c:v>
                </c:pt>
                <c:pt idx="609">
                  <c:v>0.83833492027972101</c:v>
                </c:pt>
                <c:pt idx="610">
                  <c:v>0.83971149650349697</c:v>
                </c:pt>
                <c:pt idx="611">
                  <c:v>0.84108807272727304</c:v>
                </c:pt>
                <c:pt idx="612">
                  <c:v>0.842464648951049</c:v>
                </c:pt>
                <c:pt idx="613">
                  <c:v>0.84384122517482496</c:v>
                </c:pt>
                <c:pt idx="614">
                  <c:v>0.84521780139860203</c:v>
                </c:pt>
                <c:pt idx="615">
                  <c:v>0.84659437762237799</c:v>
                </c:pt>
                <c:pt idx="616">
                  <c:v>0.84797095384615395</c:v>
                </c:pt>
                <c:pt idx="617">
                  <c:v>0.84934753006993002</c:v>
                </c:pt>
                <c:pt idx="618">
                  <c:v>0.85072410629370598</c:v>
                </c:pt>
                <c:pt idx="619">
                  <c:v>0.85210068251748305</c:v>
                </c:pt>
                <c:pt idx="620">
                  <c:v>0.85347725874125902</c:v>
                </c:pt>
                <c:pt idx="621">
                  <c:v>0.85485383496503498</c:v>
                </c:pt>
                <c:pt idx="622">
                  <c:v>0.85623041118881105</c:v>
                </c:pt>
                <c:pt idx="623">
                  <c:v>0.85760698741258801</c:v>
                </c:pt>
                <c:pt idx="624">
                  <c:v>0.85898356363636397</c:v>
                </c:pt>
                <c:pt idx="625">
                  <c:v>0.86036013986014004</c:v>
                </c:pt>
                <c:pt idx="626">
                  <c:v>0.861736716083916</c:v>
                </c:pt>
                <c:pt idx="627">
                  <c:v>0.86311329230769196</c:v>
                </c:pt>
                <c:pt idx="628">
                  <c:v>0.86448986853146903</c:v>
                </c:pt>
                <c:pt idx="629">
                  <c:v>0.86586644475524499</c:v>
                </c:pt>
                <c:pt idx="630">
                  <c:v>0.86724302097902095</c:v>
                </c:pt>
                <c:pt idx="631">
                  <c:v>0.86861959720279702</c:v>
                </c:pt>
                <c:pt idx="632">
                  <c:v>0.86999617342657398</c:v>
                </c:pt>
                <c:pt idx="633">
                  <c:v>0.87137274965035005</c:v>
                </c:pt>
                <c:pt idx="634">
                  <c:v>0.87274932587412601</c:v>
                </c:pt>
                <c:pt idx="635">
                  <c:v>0.87412590209790197</c:v>
                </c:pt>
                <c:pt idx="636">
                  <c:v>0.87550247832167805</c:v>
                </c:pt>
                <c:pt idx="637">
                  <c:v>0.87687905454545501</c:v>
                </c:pt>
                <c:pt idx="638">
                  <c:v>0.87825563076923097</c:v>
                </c:pt>
                <c:pt idx="639">
                  <c:v>0.87963220699300704</c:v>
                </c:pt>
                <c:pt idx="640">
                  <c:v>0.881008783216783</c:v>
                </c:pt>
                <c:pt idx="641">
                  <c:v>0.88238535944055896</c:v>
                </c:pt>
                <c:pt idx="642">
                  <c:v>0.88376193566433603</c:v>
                </c:pt>
                <c:pt idx="643">
                  <c:v>0.88513851188811199</c:v>
                </c:pt>
                <c:pt idx="644">
                  <c:v>0.88651508811188795</c:v>
                </c:pt>
                <c:pt idx="645">
                  <c:v>0.88789166433566502</c:v>
                </c:pt>
                <c:pt idx="646">
                  <c:v>0.88926824055944098</c:v>
                </c:pt>
                <c:pt idx="647">
                  <c:v>0.89064481678321705</c:v>
                </c:pt>
                <c:pt idx="648">
                  <c:v>0.89202139300699301</c:v>
                </c:pt>
                <c:pt idx="649">
                  <c:v>0.89339796923076897</c:v>
                </c:pt>
                <c:pt idx="650">
                  <c:v>0.89477454545454604</c:v>
                </c:pt>
                <c:pt idx="651">
                  <c:v>0.896151121678322</c:v>
                </c:pt>
                <c:pt idx="652">
                  <c:v>0.89752769790209797</c:v>
                </c:pt>
                <c:pt idx="653">
                  <c:v>0.89890427412587404</c:v>
                </c:pt>
                <c:pt idx="654">
                  <c:v>0.900280850349651</c:v>
                </c:pt>
                <c:pt idx="655">
                  <c:v>0.90165742657342696</c:v>
                </c:pt>
                <c:pt idx="656">
                  <c:v>0.90303400279720303</c:v>
                </c:pt>
                <c:pt idx="657">
                  <c:v>0.90441057902097899</c:v>
                </c:pt>
                <c:pt idx="658">
                  <c:v>0.90578715524475495</c:v>
                </c:pt>
                <c:pt idx="659">
                  <c:v>0.90716373146853202</c:v>
                </c:pt>
                <c:pt idx="660">
                  <c:v>0.90854030769230798</c:v>
                </c:pt>
                <c:pt idx="661">
                  <c:v>0.90991688391608405</c:v>
                </c:pt>
                <c:pt idx="662">
                  <c:v>0.91129346013986001</c:v>
                </c:pt>
                <c:pt idx="663">
                  <c:v>0.91267003636363697</c:v>
                </c:pt>
                <c:pt idx="664">
                  <c:v>0.91404661258741304</c:v>
                </c:pt>
                <c:pt idx="665">
                  <c:v>0.915423188811189</c:v>
                </c:pt>
                <c:pt idx="666">
                  <c:v>0.91679976503496496</c:v>
                </c:pt>
                <c:pt idx="667">
                  <c:v>0.91817634125874104</c:v>
                </c:pt>
                <c:pt idx="668">
                  <c:v>0.919552917482517</c:v>
                </c:pt>
                <c:pt idx="669">
                  <c:v>0.92092949370629396</c:v>
                </c:pt>
                <c:pt idx="670">
                  <c:v>0.92230606993007003</c:v>
                </c:pt>
                <c:pt idx="671">
                  <c:v>0.92368264615384599</c:v>
                </c:pt>
                <c:pt idx="672">
                  <c:v>0.92505922237762195</c:v>
                </c:pt>
                <c:pt idx="673">
                  <c:v>0.92643579860139902</c:v>
                </c:pt>
                <c:pt idx="674">
                  <c:v>0.92781237482517498</c:v>
                </c:pt>
                <c:pt idx="675">
                  <c:v>0.92918895104895105</c:v>
                </c:pt>
                <c:pt idx="676">
                  <c:v>0.93056552727272801</c:v>
                </c:pt>
                <c:pt idx="677">
                  <c:v>0.93194210349650397</c:v>
                </c:pt>
                <c:pt idx="678">
                  <c:v>0.93331867972028004</c:v>
                </c:pt>
                <c:pt idx="679">
                  <c:v>0.934695255944056</c:v>
                </c:pt>
                <c:pt idx="680">
                  <c:v>0.93607183216783196</c:v>
                </c:pt>
                <c:pt idx="681">
                  <c:v>0.93744840839160903</c:v>
                </c:pt>
                <c:pt idx="682">
                  <c:v>0.93882498461538499</c:v>
                </c:pt>
                <c:pt idx="683">
                  <c:v>0.94020156083916095</c:v>
                </c:pt>
                <c:pt idx="684">
                  <c:v>0.94157813706293703</c:v>
                </c:pt>
                <c:pt idx="685">
                  <c:v>0.94295471328671299</c:v>
                </c:pt>
                <c:pt idx="686">
                  <c:v>0.94433128951048995</c:v>
                </c:pt>
                <c:pt idx="687">
                  <c:v>0.94570786573426602</c:v>
                </c:pt>
                <c:pt idx="688">
                  <c:v>0.94708444195804198</c:v>
                </c:pt>
                <c:pt idx="689">
                  <c:v>0.94846101818181805</c:v>
                </c:pt>
                <c:pt idx="690">
                  <c:v>0.94983759440559501</c:v>
                </c:pt>
                <c:pt idx="691">
                  <c:v>0.95121417062937097</c:v>
                </c:pt>
                <c:pt idx="692">
                  <c:v>0.95259074685314704</c:v>
                </c:pt>
                <c:pt idx="693">
                  <c:v>0.953967323076923</c:v>
                </c:pt>
                <c:pt idx="694">
                  <c:v>0.95534389930069896</c:v>
                </c:pt>
                <c:pt idx="695">
                  <c:v>0.95672047552447603</c:v>
                </c:pt>
                <c:pt idx="696">
                  <c:v>0.95809705174825199</c:v>
                </c:pt>
                <c:pt idx="697">
                  <c:v>0.95947362797202795</c:v>
                </c:pt>
                <c:pt idx="698">
                  <c:v>0.96085020419580403</c:v>
                </c:pt>
                <c:pt idx="699">
                  <c:v>0.96222678041958098</c:v>
                </c:pt>
                <c:pt idx="700">
                  <c:v>0.96360335664335695</c:v>
                </c:pt>
                <c:pt idx="701">
                  <c:v>0.96497993286713302</c:v>
                </c:pt>
                <c:pt idx="702">
                  <c:v>0.96635650909090898</c:v>
                </c:pt>
                <c:pt idx="703">
                  <c:v>0.96773308531468505</c:v>
                </c:pt>
                <c:pt idx="704">
                  <c:v>0.96910966153846201</c:v>
                </c:pt>
                <c:pt idx="705">
                  <c:v>0.97048623776223797</c:v>
                </c:pt>
                <c:pt idx="706">
                  <c:v>0.97186281398601404</c:v>
                </c:pt>
                <c:pt idx="707">
                  <c:v>0.97323939020979</c:v>
                </c:pt>
                <c:pt idx="708">
                  <c:v>0.97461596643356696</c:v>
                </c:pt>
                <c:pt idx="709">
                  <c:v>0.97599254265734303</c:v>
                </c:pt>
                <c:pt idx="710">
                  <c:v>0.97736911888111899</c:v>
                </c:pt>
                <c:pt idx="711">
                  <c:v>0.97874569510489495</c:v>
                </c:pt>
                <c:pt idx="712">
                  <c:v>0.98012227132867102</c:v>
                </c:pt>
                <c:pt idx="713">
                  <c:v>0.98149884755244798</c:v>
                </c:pt>
                <c:pt idx="714">
                  <c:v>0.98287542377622406</c:v>
                </c:pt>
                <c:pt idx="715">
                  <c:v>0.98425200000000002</c:v>
                </c:pt>
                <c:pt idx="716">
                  <c:v>0.98562857622377598</c:v>
                </c:pt>
                <c:pt idx="717">
                  <c:v>0.98700515244755305</c:v>
                </c:pt>
                <c:pt idx="718">
                  <c:v>0.98838172867132901</c:v>
                </c:pt>
                <c:pt idx="719">
                  <c:v>0.98975830489510497</c:v>
                </c:pt>
                <c:pt idx="720">
                  <c:v>0.99113488111888104</c:v>
                </c:pt>
                <c:pt idx="721">
                  <c:v>0.992511457342657</c:v>
                </c:pt>
                <c:pt idx="722">
                  <c:v>0.99388803356643396</c:v>
                </c:pt>
                <c:pt idx="723">
                  <c:v>0.99526460979021003</c:v>
                </c:pt>
                <c:pt idx="724">
                  <c:v>0.99664118601398599</c:v>
                </c:pt>
                <c:pt idx="725">
                  <c:v>0.99801776223776295</c:v>
                </c:pt>
                <c:pt idx="726">
                  <c:v>0.99939433846153902</c:v>
                </c:pt>
                <c:pt idx="727">
                  <c:v>1.0007709146853101</c:v>
                </c:pt>
                <c:pt idx="728">
                  <c:v>1.0021474909090899</c:v>
                </c:pt>
                <c:pt idx="729">
                  <c:v>1.00352406713287</c:v>
                </c:pt>
                <c:pt idx="730">
                  <c:v>1.0049006433566401</c:v>
                </c:pt>
                <c:pt idx="731">
                  <c:v>1.0062772195804199</c:v>
                </c:pt>
                <c:pt idx="732">
                  <c:v>1.0076537958042</c:v>
                </c:pt>
                <c:pt idx="733">
                  <c:v>1.0090303720279701</c:v>
                </c:pt>
                <c:pt idx="734">
                  <c:v>1.0104069482517499</c:v>
                </c:pt>
                <c:pt idx="735">
                  <c:v>1.01178352447552</c:v>
                </c:pt>
                <c:pt idx="736">
                  <c:v>1.0131601006993001</c:v>
                </c:pt>
                <c:pt idx="737">
                  <c:v>1.0145366769230799</c:v>
                </c:pt>
                <c:pt idx="738">
                  <c:v>1.01591325314685</c:v>
                </c:pt>
                <c:pt idx="739">
                  <c:v>1.0172898293706301</c:v>
                </c:pt>
                <c:pt idx="740">
                  <c:v>1.0186664055944099</c:v>
                </c:pt>
                <c:pt idx="741">
                  <c:v>1.02004298181818</c:v>
                </c:pt>
                <c:pt idx="742">
                  <c:v>1.0214195580419601</c:v>
                </c:pt>
                <c:pt idx="743">
                  <c:v>1.0227961342657299</c:v>
                </c:pt>
                <c:pt idx="744">
                  <c:v>1.02417271048951</c:v>
                </c:pt>
                <c:pt idx="745">
                  <c:v>1.02554928671329</c:v>
                </c:pt>
                <c:pt idx="746">
                  <c:v>1.0269258629370599</c:v>
                </c:pt>
                <c:pt idx="747">
                  <c:v>1.02830243916084</c:v>
                </c:pt>
                <c:pt idx="748">
                  <c:v>1.02967901538462</c:v>
                </c:pt>
                <c:pt idx="749">
                  <c:v>1.0310555916083901</c:v>
                </c:pt>
                <c:pt idx="750">
                  <c:v>1.03243216783217</c:v>
                </c:pt>
                <c:pt idx="751">
                  <c:v>1.03380874405594</c:v>
                </c:pt>
                <c:pt idx="752">
                  <c:v>1.0351853202797201</c:v>
                </c:pt>
                <c:pt idx="753">
                  <c:v>1.0365618965034999</c:v>
                </c:pt>
                <c:pt idx="754">
                  <c:v>1.03793847272727</c:v>
                </c:pt>
                <c:pt idx="755">
                  <c:v>1.0393150489510501</c:v>
                </c:pt>
                <c:pt idx="756">
                  <c:v>1.0406916251748299</c:v>
                </c:pt>
                <c:pt idx="757">
                  <c:v>1.0420682013986</c:v>
                </c:pt>
                <c:pt idx="758">
                  <c:v>1.0434447776223801</c:v>
                </c:pt>
                <c:pt idx="759">
                  <c:v>1.0448213538461499</c:v>
                </c:pt>
                <c:pt idx="760">
                  <c:v>1.04619793006993</c:v>
                </c:pt>
                <c:pt idx="761">
                  <c:v>1.0475745062937101</c:v>
                </c:pt>
                <c:pt idx="762">
                  <c:v>1.0489510825174799</c:v>
                </c:pt>
                <c:pt idx="763">
                  <c:v>1.05032765874126</c:v>
                </c:pt>
                <c:pt idx="764">
                  <c:v>1.0517042349650401</c:v>
                </c:pt>
                <c:pt idx="765">
                  <c:v>1.0530808111888099</c:v>
                </c:pt>
                <c:pt idx="766">
                  <c:v>1.05445738741259</c:v>
                </c:pt>
                <c:pt idx="767">
                  <c:v>1.0558339636363601</c:v>
                </c:pt>
                <c:pt idx="768">
                  <c:v>1.0572105398601399</c:v>
                </c:pt>
                <c:pt idx="769">
                  <c:v>1.05858711608392</c:v>
                </c:pt>
                <c:pt idx="770">
                  <c:v>1.0599636923076901</c:v>
                </c:pt>
                <c:pt idx="771">
                  <c:v>1.0613402685314699</c:v>
                </c:pt>
                <c:pt idx="772">
                  <c:v>1.06271684475524</c:v>
                </c:pt>
                <c:pt idx="773">
                  <c:v>1.06409342097902</c:v>
                </c:pt>
                <c:pt idx="774">
                  <c:v>1.0654699972027999</c:v>
                </c:pt>
                <c:pt idx="775">
                  <c:v>1.06684657342657</c:v>
                </c:pt>
                <c:pt idx="776">
                  <c:v>1.06822314965035</c:v>
                </c:pt>
                <c:pt idx="777">
                  <c:v>1.0695997258741301</c:v>
                </c:pt>
                <c:pt idx="778">
                  <c:v>1.0709763020979</c:v>
                </c:pt>
                <c:pt idx="779">
                  <c:v>1.07235287832168</c:v>
                </c:pt>
                <c:pt idx="780">
                  <c:v>1.0737294545454501</c:v>
                </c:pt>
                <c:pt idx="781">
                  <c:v>1.0751060307692299</c:v>
                </c:pt>
                <c:pt idx="782">
                  <c:v>1.07648260699301</c:v>
                </c:pt>
                <c:pt idx="783">
                  <c:v>1.0778591832167801</c:v>
                </c:pt>
                <c:pt idx="784">
                  <c:v>1.0792357594405599</c:v>
                </c:pt>
                <c:pt idx="785">
                  <c:v>1.08061233566434</c:v>
                </c:pt>
                <c:pt idx="786">
                  <c:v>1.0819889118881101</c:v>
                </c:pt>
                <c:pt idx="787">
                  <c:v>1.0833654881118899</c:v>
                </c:pt>
                <c:pt idx="788">
                  <c:v>1.08474206433566</c:v>
                </c:pt>
                <c:pt idx="789">
                  <c:v>1.0861186405594401</c:v>
                </c:pt>
                <c:pt idx="790">
                  <c:v>1.0874952167832199</c:v>
                </c:pt>
                <c:pt idx="791">
                  <c:v>1.08887179300699</c:v>
                </c:pt>
                <c:pt idx="792">
                  <c:v>1.0902483692307701</c:v>
                </c:pt>
                <c:pt idx="793">
                  <c:v>1.0916249454545499</c:v>
                </c:pt>
                <c:pt idx="794">
                  <c:v>1.09300152167832</c:v>
                </c:pt>
                <c:pt idx="795">
                  <c:v>1.0943780979021001</c:v>
                </c:pt>
                <c:pt idx="796">
                  <c:v>1.0957546741258699</c:v>
                </c:pt>
                <c:pt idx="797">
                  <c:v>1.09713125034965</c:v>
                </c:pt>
                <c:pt idx="798">
                  <c:v>1.09850782657343</c:v>
                </c:pt>
                <c:pt idx="799">
                  <c:v>1.0998844027971999</c:v>
                </c:pt>
                <c:pt idx="800">
                  <c:v>1.10126097902098</c:v>
                </c:pt>
                <c:pt idx="801">
                  <c:v>1.10263755524476</c:v>
                </c:pt>
                <c:pt idx="802">
                  <c:v>1.1040141314685299</c:v>
                </c:pt>
                <c:pt idx="803">
                  <c:v>1.10539070769231</c:v>
                </c:pt>
                <c:pt idx="804">
                  <c:v>1.10676728391608</c:v>
                </c:pt>
                <c:pt idx="805">
                  <c:v>1.1081438601398601</c:v>
                </c:pt>
                <c:pt idx="806">
                  <c:v>1.10952043636364</c:v>
                </c:pt>
                <c:pt idx="807">
                  <c:v>1.11089701258741</c:v>
                </c:pt>
                <c:pt idx="808">
                  <c:v>1.1122735888111901</c:v>
                </c:pt>
                <c:pt idx="809">
                  <c:v>1.1136501650349699</c:v>
                </c:pt>
                <c:pt idx="810">
                  <c:v>1.11502674125874</c:v>
                </c:pt>
                <c:pt idx="811">
                  <c:v>1.1164033174825201</c:v>
                </c:pt>
                <c:pt idx="812">
                  <c:v>1.1177798937062899</c:v>
                </c:pt>
                <c:pt idx="813">
                  <c:v>1.11915646993007</c:v>
                </c:pt>
                <c:pt idx="814">
                  <c:v>1.1205330461538501</c:v>
                </c:pt>
                <c:pt idx="815">
                  <c:v>1.1219096223776199</c:v>
                </c:pt>
                <c:pt idx="816">
                  <c:v>1.1232861986014</c:v>
                </c:pt>
                <c:pt idx="817">
                  <c:v>1.1246627748251701</c:v>
                </c:pt>
                <c:pt idx="818">
                  <c:v>1.1260393510489499</c:v>
                </c:pt>
                <c:pt idx="819">
                  <c:v>1.12741592727273</c:v>
                </c:pt>
                <c:pt idx="820">
                  <c:v>1.1287925034965001</c:v>
                </c:pt>
                <c:pt idx="821">
                  <c:v>1.1301690797202799</c:v>
                </c:pt>
                <c:pt idx="822">
                  <c:v>1.13154565594406</c:v>
                </c:pt>
                <c:pt idx="823">
                  <c:v>1.1329222321678301</c:v>
                </c:pt>
                <c:pt idx="824">
                  <c:v>1.1342988083916099</c:v>
                </c:pt>
                <c:pt idx="825">
                  <c:v>1.13567538461538</c:v>
                </c:pt>
                <c:pt idx="826">
                  <c:v>1.13705196083916</c:v>
                </c:pt>
                <c:pt idx="827">
                  <c:v>1.1384285370629399</c:v>
                </c:pt>
                <c:pt idx="828">
                  <c:v>1.13980511328671</c:v>
                </c:pt>
                <c:pt idx="829">
                  <c:v>1.14118168951049</c:v>
                </c:pt>
                <c:pt idx="830">
                  <c:v>1.1425582657342701</c:v>
                </c:pt>
                <c:pt idx="831">
                  <c:v>1.14393484195804</c:v>
                </c:pt>
                <c:pt idx="832">
                  <c:v>1.14531141818182</c:v>
                </c:pt>
                <c:pt idx="833">
                  <c:v>1.1466879944055901</c:v>
                </c:pt>
                <c:pt idx="834">
                  <c:v>1.14806457062937</c:v>
                </c:pt>
                <c:pt idx="835">
                  <c:v>1.14944114685315</c:v>
                </c:pt>
                <c:pt idx="836">
                  <c:v>1.1508177230769201</c:v>
                </c:pt>
                <c:pt idx="837">
                  <c:v>1.1521942993006999</c:v>
                </c:pt>
                <c:pt idx="838">
                  <c:v>1.15357087552448</c:v>
                </c:pt>
                <c:pt idx="839">
                  <c:v>1.1549474517482501</c:v>
                </c:pt>
                <c:pt idx="840">
                  <c:v>1.1563240279720299</c:v>
                </c:pt>
                <c:pt idx="841">
                  <c:v>1.1577006041958</c:v>
                </c:pt>
                <c:pt idx="842">
                  <c:v>1.1590771804195801</c:v>
                </c:pt>
                <c:pt idx="843">
                  <c:v>1.1604537566433599</c:v>
                </c:pt>
                <c:pt idx="844">
                  <c:v>1.16183033286713</c:v>
                </c:pt>
                <c:pt idx="845">
                  <c:v>1.1632069090909101</c:v>
                </c:pt>
                <c:pt idx="846">
                  <c:v>1.1645834853146899</c:v>
                </c:pt>
                <c:pt idx="847">
                  <c:v>1.16596006153846</c:v>
                </c:pt>
                <c:pt idx="848">
                  <c:v>1.1673366377622401</c:v>
                </c:pt>
                <c:pt idx="849">
                  <c:v>1.1687132139860099</c:v>
                </c:pt>
                <c:pt idx="850">
                  <c:v>1.17008979020979</c:v>
                </c:pt>
                <c:pt idx="851">
                  <c:v>1.17146636643357</c:v>
                </c:pt>
                <c:pt idx="852">
                  <c:v>1.1728429426573399</c:v>
                </c:pt>
                <c:pt idx="853">
                  <c:v>1.17421951888112</c:v>
                </c:pt>
                <c:pt idx="854">
                  <c:v>1.1755960951049</c:v>
                </c:pt>
                <c:pt idx="855">
                  <c:v>1.1769726713286699</c:v>
                </c:pt>
                <c:pt idx="856">
                  <c:v>1.17834924755245</c:v>
                </c:pt>
                <c:pt idx="857">
                  <c:v>1.17972582377622</c:v>
                </c:pt>
                <c:pt idx="858">
                  <c:v>1.1811024000000001</c:v>
                </c:pt>
                <c:pt idx="859">
                  <c:v>1.18247897622378</c:v>
                </c:pt>
                <c:pt idx="860">
                  <c:v>1.18385555244755</c:v>
                </c:pt>
                <c:pt idx="861">
                  <c:v>1.1852321286713301</c:v>
                </c:pt>
                <c:pt idx="862">
                  <c:v>1.1866087048951</c:v>
                </c:pt>
                <c:pt idx="863">
                  <c:v>1.18798528111888</c:v>
                </c:pt>
                <c:pt idx="864">
                  <c:v>1.1893618573426601</c:v>
                </c:pt>
                <c:pt idx="865">
                  <c:v>1.1907384335664299</c:v>
                </c:pt>
                <c:pt idx="866">
                  <c:v>1.19211500979021</c:v>
                </c:pt>
                <c:pt idx="867">
                  <c:v>1.1934915860139901</c:v>
                </c:pt>
                <c:pt idx="868">
                  <c:v>1.1948681622377599</c:v>
                </c:pt>
                <c:pt idx="869">
                  <c:v>1.19624473846154</c:v>
                </c:pt>
                <c:pt idx="870">
                  <c:v>1.1976213146853201</c:v>
                </c:pt>
                <c:pt idx="871">
                  <c:v>1.1989978909090899</c:v>
                </c:pt>
                <c:pt idx="872">
                  <c:v>1.20037446713287</c:v>
                </c:pt>
                <c:pt idx="873">
                  <c:v>1.2017510433566401</c:v>
                </c:pt>
                <c:pt idx="874">
                  <c:v>1.2031276195804199</c:v>
                </c:pt>
                <c:pt idx="875">
                  <c:v>1.2045041958042</c:v>
                </c:pt>
                <c:pt idx="876">
                  <c:v>1.2058807720279701</c:v>
                </c:pt>
                <c:pt idx="877">
                  <c:v>1.2072573482517499</c:v>
                </c:pt>
                <c:pt idx="878">
                  <c:v>1.20863392447552</c:v>
                </c:pt>
                <c:pt idx="879">
                  <c:v>1.2100105006993001</c:v>
                </c:pt>
                <c:pt idx="880">
                  <c:v>1.2113870769230799</c:v>
                </c:pt>
                <c:pt idx="881">
                  <c:v>1.21276365314685</c:v>
                </c:pt>
                <c:pt idx="882">
                  <c:v>1.21414022937063</c:v>
                </c:pt>
                <c:pt idx="883">
                  <c:v>1.2155168055944101</c:v>
                </c:pt>
                <c:pt idx="884">
                  <c:v>1.21689338181818</c:v>
                </c:pt>
                <c:pt idx="885">
                  <c:v>1.21826995804196</c:v>
                </c:pt>
                <c:pt idx="886">
                  <c:v>1.2196465342657301</c:v>
                </c:pt>
                <c:pt idx="887">
                  <c:v>1.22102311048951</c:v>
                </c:pt>
                <c:pt idx="888">
                  <c:v>1.22239968671329</c:v>
                </c:pt>
                <c:pt idx="889">
                  <c:v>1.2237762629370601</c:v>
                </c:pt>
                <c:pt idx="890">
                  <c:v>1.2251528391608399</c:v>
                </c:pt>
                <c:pt idx="891">
                  <c:v>1.22652941538462</c:v>
                </c:pt>
                <c:pt idx="892">
                  <c:v>1.2279059916083901</c:v>
                </c:pt>
                <c:pt idx="893">
                  <c:v>1.2292825678321699</c:v>
                </c:pt>
                <c:pt idx="894">
                  <c:v>1.23065914405594</c:v>
                </c:pt>
                <c:pt idx="895">
                  <c:v>1.2320357202797201</c:v>
                </c:pt>
                <c:pt idx="896">
                  <c:v>1.2334122965034999</c:v>
                </c:pt>
                <c:pt idx="897">
                  <c:v>1.23478887272727</c:v>
                </c:pt>
                <c:pt idx="898">
                  <c:v>1.2361654489510501</c:v>
                </c:pt>
                <c:pt idx="899">
                  <c:v>1.2375420251748299</c:v>
                </c:pt>
                <c:pt idx="900">
                  <c:v>1.2389186013986</c:v>
                </c:pt>
                <c:pt idx="901">
                  <c:v>1.2402951776223801</c:v>
                </c:pt>
                <c:pt idx="902">
                  <c:v>1.2416717538461499</c:v>
                </c:pt>
                <c:pt idx="903">
                  <c:v>1.24304833006993</c:v>
                </c:pt>
                <c:pt idx="904">
                  <c:v>1.2444249062937101</c:v>
                </c:pt>
                <c:pt idx="905">
                  <c:v>1.2458014825174799</c:v>
                </c:pt>
                <c:pt idx="906">
                  <c:v>1.24717805874126</c:v>
                </c:pt>
                <c:pt idx="907">
                  <c:v>1.24855463496504</c:v>
                </c:pt>
                <c:pt idx="908">
                  <c:v>1.2499312111888099</c:v>
                </c:pt>
                <c:pt idx="909">
                  <c:v>1.25130778741259</c:v>
                </c:pt>
                <c:pt idx="910">
                  <c:v>1.25268436363636</c:v>
                </c:pt>
                <c:pt idx="911">
                  <c:v>1.2540609398601399</c:v>
                </c:pt>
                <c:pt idx="912">
                  <c:v>1.25543751608392</c:v>
                </c:pt>
                <c:pt idx="913">
                  <c:v>1.25681409230769</c:v>
                </c:pt>
                <c:pt idx="914">
                  <c:v>1.2581906685314701</c:v>
                </c:pt>
                <c:pt idx="915">
                  <c:v>1.25956724475524</c:v>
                </c:pt>
                <c:pt idx="916">
                  <c:v>1.26094382097902</c:v>
                </c:pt>
                <c:pt idx="917">
                  <c:v>1.2623203972028001</c:v>
                </c:pt>
                <c:pt idx="918">
                  <c:v>1.2636969734265699</c:v>
                </c:pt>
                <c:pt idx="919">
                  <c:v>1.26507354965035</c:v>
                </c:pt>
                <c:pt idx="920">
                  <c:v>1.2664501258741301</c:v>
                </c:pt>
                <c:pt idx="921">
                  <c:v>1.2678267020978999</c:v>
                </c:pt>
                <c:pt idx="922">
                  <c:v>1.26920327832168</c:v>
                </c:pt>
                <c:pt idx="923">
                  <c:v>1.2705798545454501</c:v>
                </c:pt>
                <c:pt idx="924">
                  <c:v>1.2719564307692299</c:v>
                </c:pt>
                <c:pt idx="925">
                  <c:v>1.27333300699301</c:v>
                </c:pt>
                <c:pt idx="926">
                  <c:v>1.2747095832167801</c:v>
                </c:pt>
                <c:pt idx="927">
                  <c:v>1.2760861594405599</c:v>
                </c:pt>
                <c:pt idx="928">
                  <c:v>1.27746273566434</c:v>
                </c:pt>
                <c:pt idx="929">
                  <c:v>1.2788393118881101</c:v>
                </c:pt>
                <c:pt idx="930">
                  <c:v>1.2802158881118899</c:v>
                </c:pt>
                <c:pt idx="931">
                  <c:v>1.28159246433566</c:v>
                </c:pt>
                <c:pt idx="932">
                  <c:v>1.2829690405594401</c:v>
                </c:pt>
                <c:pt idx="933">
                  <c:v>1.2843456167832199</c:v>
                </c:pt>
                <c:pt idx="934">
                  <c:v>1.28572219300699</c:v>
                </c:pt>
                <c:pt idx="935">
                  <c:v>1.28709876923077</c:v>
                </c:pt>
                <c:pt idx="936">
                  <c:v>1.2884753454545499</c:v>
                </c:pt>
                <c:pt idx="937">
                  <c:v>1.28985192167832</c:v>
                </c:pt>
                <c:pt idx="938">
                  <c:v>1.2912284979021</c:v>
                </c:pt>
                <c:pt idx="939">
                  <c:v>1.2926050741258699</c:v>
                </c:pt>
                <c:pt idx="940">
                  <c:v>1.29398165034965</c:v>
                </c:pt>
                <c:pt idx="941">
                  <c:v>1.29535822657343</c:v>
                </c:pt>
                <c:pt idx="942">
                  <c:v>1.2967348027972001</c:v>
                </c:pt>
                <c:pt idx="943">
                  <c:v>1.2981113790209799</c:v>
                </c:pt>
                <c:pt idx="944">
                  <c:v>1.29948795524476</c:v>
                </c:pt>
                <c:pt idx="945">
                  <c:v>1.3008645314685301</c:v>
                </c:pt>
                <c:pt idx="946">
                  <c:v>1.3022411076923099</c:v>
                </c:pt>
                <c:pt idx="947">
                  <c:v>1.30361768391608</c:v>
                </c:pt>
                <c:pt idx="948">
                  <c:v>1.3049942601398601</c:v>
                </c:pt>
                <c:pt idx="949">
                  <c:v>1.3063708363636399</c:v>
                </c:pt>
                <c:pt idx="950">
                  <c:v>1.30774741258741</c:v>
                </c:pt>
                <c:pt idx="951">
                  <c:v>1.3091239888111901</c:v>
                </c:pt>
                <c:pt idx="952">
                  <c:v>1.3105005650349699</c:v>
                </c:pt>
                <c:pt idx="953">
                  <c:v>1.31187714125874</c:v>
                </c:pt>
                <c:pt idx="954">
                  <c:v>1.3132537174825201</c:v>
                </c:pt>
                <c:pt idx="955">
                  <c:v>1.3146302937062899</c:v>
                </c:pt>
                <c:pt idx="956">
                  <c:v>1.31600686993007</c:v>
                </c:pt>
                <c:pt idx="957">
                  <c:v>1.3173834461538501</c:v>
                </c:pt>
                <c:pt idx="958">
                  <c:v>1.3187600223776199</c:v>
                </c:pt>
                <c:pt idx="959">
                  <c:v>1.3201365986014</c:v>
                </c:pt>
                <c:pt idx="960">
                  <c:v>1.32151317482518</c:v>
                </c:pt>
                <c:pt idx="961">
                  <c:v>1.3228897510489499</c:v>
                </c:pt>
                <c:pt idx="962">
                  <c:v>1.32426632727273</c:v>
                </c:pt>
                <c:pt idx="963">
                  <c:v>1.3256429034965</c:v>
                </c:pt>
                <c:pt idx="964">
                  <c:v>1.3270194797202799</c:v>
                </c:pt>
                <c:pt idx="965">
                  <c:v>1.32839605594406</c:v>
                </c:pt>
                <c:pt idx="966">
                  <c:v>1.32977263216783</c:v>
                </c:pt>
                <c:pt idx="967">
                  <c:v>1.3311492083916101</c:v>
                </c:pt>
                <c:pt idx="968">
                  <c:v>1.33252578461538</c:v>
                </c:pt>
                <c:pt idx="969">
                  <c:v>1.33390236083916</c:v>
                </c:pt>
                <c:pt idx="970">
                  <c:v>1.3352789370629401</c:v>
                </c:pt>
                <c:pt idx="971">
                  <c:v>1.33665551328671</c:v>
                </c:pt>
                <c:pt idx="972">
                  <c:v>1.33803208951049</c:v>
                </c:pt>
                <c:pt idx="973">
                  <c:v>1.3394086657342701</c:v>
                </c:pt>
                <c:pt idx="974">
                  <c:v>1.3407852419580399</c:v>
                </c:pt>
                <c:pt idx="975">
                  <c:v>1.34216181818182</c:v>
                </c:pt>
                <c:pt idx="976">
                  <c:v>1.3435383944055901</c:v>
                </c:pt>
                <c:pt idx="977">
                  <c:v>1.3449149706293699</c:v>
                </c:pt>
                <c:pt idx="978">
                  <c:v>1.34629154685315</c:v>
                </c:pt>
                <c:pt idx="979">
                  <c:v>1.3476681230769201</c:v>
                </c:pt>
                <c:pt idx="980">
                  <c:v>1.3490446993006999</c:v>
                </c:pt>
                <c:pt idx="981">
                  <c:v>1.35042127552448</c:v>
                </c:pt>
                <c:pt idx="982">
                  <c:v>1.3517978517482501</c:v>
                </c:pt>
                <c:pt idx="983">
                  <c:v>1.3531744279720299</c:v>
                </c:pt>
                <c:pt idx="984">
                  <c:v>1.3545510041958</c:v>
                </c:pt>
                <c:pt idx="985">
                  <c:v>1.3559275804195801</c:v>
                </c:pt>
                <c:pt idx="986">
                  <c:v>1.3573041566433599</c:v>
                </c:pt>
                <c:pt idx="987">
                  <c:v>1.35868073286713</c:v>
                </c:pt>
                <c:pt idx="988">
                  <c:v>1.36005730909091</c:v>
                </c:pt>
                <c:pt idx="989">
                  <c:v>1.3614338853146899</c:v>
                </c:pt>
                <c:pt idx="990">
                  <c:v>1.36281046153846</c:v>
                </c:pt>
                <c:pt idx="991">
                  <c:v>1.36418703776224</c:v>
                </c:pt>
                <c:pt idx="992">
                  <c:v>1.3655636139860099</c:v>
                </c:pt>
                <c:pt idx="993">
                  <c:v>1.36694019020979</c:v>
                </c:pt>
                <c:pt idx="994">
                  <c:v>1.36831676643357</c:v>
                </c:pt>
                <c:pt idx="995">
                  <c:v>1.3696933426573401</c:v>
                </c:pt>
                <c:pt idx="996">
                  <c:v>1.37106991888112</c:v>
                </c:pt>
                <c:pt idx="997">
                  <c:v>1.3724464951049</c:v>
                </c:pt>
                <c:pt idx="998">
                  <c:v>1.3738230713286701</c:v>
                </c:pt>
                <c:pt idx="999">
                  <c:v>1.3751996475524499</c:v>
                </c:pt>
                <c:pt idx="1000">
                  <c:v>1.37657622377622</c:v>
                </c:pt>
                <c:pt idx="1001">
                  <c:v>1.3779528000000001</c:v>
                </c:pt>
                <c:pt idx="1002">
                  <c:v>1.3793293762237799</c:v>
                </c:pt>
                <c:pt idx="1003">
                  <c:v>1.38070595244755</c:v>
                </c:pt>
                <c:pt idx="1004">
                  <c:v>1.3820825286713301</c:v>
                </c:pt>
                <c:pt idx="1005">
                  <c:v>1.3834591048951099</c:v>
                </c:pt>
                <c:pt idx="1006">
                  <c:v>1.38483568111888</c:v>
                </c:pt>
                <c:pt idx="1007">
                  <c:v>1.3862122573426601</c:v>
                </c:pt>
                <c:pt idx="1008">
                  <c:v>1.3875888335664299</c:v>
                </c:pt>
                <c:pt idx="1009">
                  <c:v>1.38896540979021</c:v>
                </c:pt>
                <c:pt idx="1010">
                  <c:v>1.3903419860139901</c:v>
                </c:pt>
                <c:pt idx="1011">
                  <c:v>1.3917185622377599</c:v>
                </c:pt>
                <c:pt idx="1012">
                  <c:v>1.39309513846154</c:v>
                </c:pt>
                <c:pt idx="1013">
                  <c:v>1.3944717146853101</c:v>
                </c:pt>
                <c:pt idx="1014">
                  <c:v>1.3958482909090899</c:v>
                </c:pt>
                <c:pt idx="1015">
                  <c:v>1.39722486713287</c:v>
                </c:pt>
                <c:pt idx="1016">
                  <c:v>1.3986014433566401</c:v>
                </c:pt>
                <c:pt idx="1017">
                  <c:v>1.3999780195804199</c:v>
                </c:pt>
                <c:pt idx="1018">
                  <c:v>1.4013545958042</c:v>
                </c:pt>
                <c:pt idx="1019">
                  <c:v>1.40273117202797</c:v>
                </c:pt>
                <c:pt idx="1020">
                  <c:v>1.4041077482517501</c:v>
                </c:pt>
                <c:pt idx="1021">
                  <c:v>1.40548432447552</c:v>
                </c:pt>
                <c:pt idx="1022">
                  <c:v>1.4068609006993</c:v>
                </c:pt>
                <c:pt idx="1023">
                  <c:v>1.4082374769230801</c:v>
                </c:pt>
                <c:pt idx="1024">
                  <c:v>1.40961405314685</c:v>
                </c:pt>
                <c:pt idx="1025">
                  <c:v>1.41099062937063</c:v>
                </c:pt>
                <c:pt idx="1026">
                  <c:v>1.4123672055944101</c:v>
                </c:pt>
                <c:pt idx="1027">
                  <c:v>1.4137437818181799</c:v>
                </c:pt>
                <c:pt idx="1028">
                  <c:v>1.41512035804196</c:v>
                </c:pt>
                <c:pt idx="1029">
                  <c:v>1.4164969342657301</c:v>
                </c:pt>
                <c:pt idx="1030">
                  <c:v>1.4178735104895099</c:v>
                </c:pt>
                <c:pt idx="1031">
                  <c:v>1.41925008671329</c:v>
                </c:pt>
                <c:pt idx="1032">
                  <c:v>1.4206266629370601</c:v>
                </c:pt>
                <c:pt idx="1033">
                  <c:v>1.4220032391608399</c:v>
                </c:pt>
                <c:pt idx="1034">
                  <c:v>1.42337981538462</c:v>
                </c:pt>
                <c:pt idx="1035">
                  <c:v>1.4247563916083901</c:v>
                </c:pt>
                <c:pt idx="1036">
                  <c:v>1.4261329678321699</c:v>
                </c:pt>
                <c:pt idx="1037">
                  <c:v>1.42750954405594</c:v>
                </c:pt>
                <c:pt idx="1038">
                  <c:v>1.4288861202797201</c:v>
                </c:pt>
                <c:pt idx="1039">
                  <c:v>1.4302626965034999</c:v>
                </c:pt>
                <c:pt idx="1040">
                  <c:v>1.43163927272727</c:v>
                </c:pt>
                <c:pt idx="1041">
                  <c:v>1.4330158489510501</c:v>
                </c:pt>
                <c:pt idx="1042">
                  <c:v>1.4343924251748299</c:v>
                </c:pt>
                <c:pt idx="1043">
                  <c:v>1.4357690013986</c:v>
                </c:pt>
                <c:pt idx="1044">
                  <c:v>1.43714557762238</c:v>
                </c:pt>
                <c:pt idx="1045">
                  <c:v>1.4385221538461499</c:v>
                </c:pt>
                <c:pt idx="1046">
                  <c:v>1.43989873006993</c:v>
                </c:pt>
                <c:pt idx="1047">
                  <c:v>1.44127530629371</c:v>
                </c:pt>
                <c:pt idx="1048">
                  <c:v>1.4426518825174801</c:v>
                </c:pt>
                <c:pt idx="1049">
                  <c:v>1.44402845874126</c:v>
                </c:pt>
                <c:pt idx="1050">
                  <c:v>1.44540503496504</c:v>
                </c:pt>
                <c:pt idx="1051">
                  <c:v>1.4467816111888101</c:v>
                </c:pt>
                <c:pt idx="1052">
                  <c:v>1.4481581874125899</c:v>
                </c:pt>
                <c:pt idx="1053">
                  <c:v>1.44953476363636</c:v>
                </c:pt>
                <c:pt idx="1054">
                  <c:v>1.4509113398601401</c:v>
                </c:pt>
                <c:pt idx="1055">
                  <c:v>1.4522879160839199</c:v>
                </c:pt>
                <c:pt idx="1056">
                  <c:v>1.45366449230769</c:v>
                </c:pt>
                <c:pt idx="1057">
                  <c:v>1.4550410685314701</c:v>
                </c:pt>
                <c:pt idx="1058">
                  <c:v>1.4564176447552399</c:v>
                </c:pt>
                <c:pt idx="1059">
                  <c:v>1.45779422097902</c:v>
                </c:pt>
                <c:pt idx="1060">
                  <c:v>1.4591707972028001</c:v>
                </c:pt>
                <c:pt idx="1061">
                  <c:v>1.4605473734265699</c:v>
                </c:pt>
                <c:pt idx="1062">
                  <c:v>1.46192394965035</c:v>
                </c:pt>
                <c:pt idx="1063">
                  <c:v>1.4633005258741301</c:v>
                </c:pt>
                <c:pt idx="1064">
                  <c:v>1.4646771020978999</c:v>
                </c:pt>
                <c:pt idx="1065">
                  <c:v>1.46605367832168</c:v>
                </c:pt>
                <c:pt idx="1066">
                  <c:v>1.4674302545454501</c:v>
                </c:pt>
                <c:pt idx="1067">
                  <c:v>1.4688068307692299</c:v>
                </c:pt>
                <c:pt idx="1068">
                  <c:v>1.47018340699301</c:v>
                </c:pt>
                <c:pt idx="1069">
                  <c:v>1.4715599832167801</c:v>
                </c:pt>
                <c:pt idx="1070">
                  <c:v>1.4729365594405599</c:v>
                </c:pt>
                <c:pt idx="1071">
                  <c:v>1.47431313566434</c:v>
                </c:pt>
                <c:pt idx="1072">
                  <c:v>1.47568971188811</c:v>
                </c:pt>
                <c:pt idx="1073">
                  <c:v>1.4770662881118899</c:v>
                </c:pt>
                <c:pt idx="1074">
                  <c:v>1.47844286433566</c:v>
                </c:pt>
                <c:pt idx="1075">
                  <c:v>1.47981944055944</c:v>
                </c:pt>
                <c:pt idx="1076">
                  <c:v>1.4811960167832201</c:v>
                </c:pt>
                <c:pt idx="1077">
                  <c:v>1.48257259300699</c:v>
                </c:pt>
                <c:pt idx="1078">
                  <c:v>1.48394916923077</c:v>
                </c:pt>
                <c:pt idx="1079">
                  <c:v>1.4853257454545501</c:v>
                </c:pt>
                <c:pt idx="1080">
                  <c:v>1.4867023216783199</c:v>
                </c:pt>
                <c:pt idx="1081">
                  <c:v>1.4880788979021</c:v>
                </c:pt>
                <c:pt idx="1082">
                  <c:v>1.4894554741258701</c:v>
                </c:pt>
                <c:pt idx="1083">
                  <c:v>1.4908320503496499</c:v>
                </c:pt>
                <c:pt idx="1084">
                  <c:v>1.49220862657343</c:v>
                </c:pt>
                <c:pt idx="1085">
                  <c:v>1.4935852027972001</c:v>
                </c:pt>
                <c:pt idx="1086">
                  <c:v>1.4949617790209799</c:v>
                </c:pt>
                <c:pt idx="1087">
                  <c:v>1.49633835524476</c:v>
                </c:pt>
                <c:pt idx="1088">
                  <c:v>1.4977149314685301</c:v>
                </c:pt>
                <c:pt idx="1089">
                  <c:v>1.4990915076923099</c:v>
                </c:pt>
                <c:pt idx="1090">
                  <c:v>1.50046808391608</c:v>
                </c:pt>
                <c:pt idx="1091">
                  <c:v>1.5018446601398601</c:v>
                </c:pt>
                <c:pt idx="1092">
                  <c:v>1.5032212363636399</c:v>
                </c:pt>
                <c:pt idx="1093">
                  <c:v>1.50459781258741</c:v>
                </c:pt>
                <c:pt idx="1094">
                  <c:v>1.5059743888111901</c:v>
                </c:pt>
                <c:pt idx="1095">
                  <c:v>1.5073509650349699</c:v>
                </c:pt>
                <c:pt idx="1096">
                  <c:v>1.50872754125874</c:v>
                </c:pt>
                <c:pt idx="1097">
                  <c:v>1.51010411748252</c:v>
                </c:pt>
                <c:pt idx="1098">
                  <c:v>1.5114806937062899</c:v>
                </c:pt>
                <c:pt idx="1099">
                  <c:v>1.51285726993007</c:v>
                </c:pt>
                <c:pt idx="1100">
                  <c:v>1.51423384615385</c:v>
                </c:pt>
                <c:pt idx="1101">
                  <c:v>1.5156104223776199</c:v>
                </c:pt>
                <c:pt idx="1102">
                  <c:v>1.5169869986014</c:v>
                </c:pt>
                <c:pt idx="1103">
                  <c:v>1.51836357482518</c:v>
                </c:pt>
                <c:pt idx="1104">
                  <c:v>1.5197401510489501</c:v>
                </c:pt>
                <c:pt idx="1105">
                  <c:v>1.52111672727273</c:v>
                </c:pt>
                <c:pt idx="1106">
                  <c:v>1.5224933034965</c:v>
                </c:pt>
                <c:pt idx="1107">
                  <c:v>1.5238698797202801</c:v>
                </c:pt>
                <c:pt idx="1108">
                  <c:v>1.5252464559440599</c:v>
                </c:pt>
                <c:pt idx="1109">
                  <c:v>1.52662303216783</c:v>
                </c:pt>
                <c:pt idx="1110">
                  <c:v>1.5279996083916101</c:v>
                </c:pt>
                <c:pt idx="1111">
                  <c:v>1.5293761846153799</c:v>
                </c:pt>
                <c:pt idx="1112">
                  <c:v>1.53075276083916</c:v>
                </c:pt>
                <c:pt idx="1113">
                  <c:v>1.5321293370629401</c:v>
                </c:pt>
                <c:pt idx="1114">
                  <c:v>1.5335059132867099</c:v>
                </c:pt>
                <c:pt idx="1115">
                  <c:v>1.53488248951049</c:v>
                </c:pt>
                <c:pt idx="1116">
                  <c:v>1.5362590657342701</c:v>
                </c:pt>
                <c:pt idx="1117">
                  <c:v>1.5376356419580399</c:v>
                </c:pt>
                <c:pt idx="1118">
                  <c:v>1.53901221818182</c:v>
                </c:pt>
                <c:pt idx="1119">
                  <c:v>1.5403887944055901</c:v>
                </c:pt>
                <c:pt idx="1120">
                  <c:v>1.5417653706293699</c:v>
                </c:pt>
                <c:pt idx="1121">
                  <c:v>1.54314194685315</c:v>
                </c:pt>
                <c:pt idx="1122">
                  <c:v>1.5445185230769201</c:v>
                </c:pt>
                <c:pt idx="1123">
                  <c:v>1.5458950993006999</c:v>
                </c:pt>
                <c:pt idx="1124">
                  <c:v>1.54727167552448</c:v>
                </c:pt>
                <c:pt idx="1125">
                  <c:v>1.54864825174825</c:v>
                </c:pt>
                <c:pt idx="1126">
                  <c:v>1.5500248279720299</c:v>
                </c:pt>
                <c:pt idx="1127">
                  <c:v>1.5514014041958</c:v>
                </c:pt>
                <c:pt idx="1128">
                  <c:v>1.55277798041958</c:v>
                </c:pt>
                <c:pt idx="1129">
                  <c:v>1.5541545566433601</c:v>
                </c:pt>
                <c:pt idx="1130">
                  <c:v>1.55553113286713</c:v>
                </c:pt>
                <c:pt idx="1131">
                  <c:v>1.55690770909091</c:v>
                </c:pt>
                <c:pt idx="1132">
                  <c:v>1.5582842853146901</c:v>
                </c:pt>
                <c:pt idx="1133">
                  <c:v>1.55966086153846</c:v>
                </c:pt>
                <c:pt idx="1134">
                  <c:v>1.56103743776224</c:v>
                </c:pt>
                <c:pt idx="1135">
                  <c:v>1.5624140139860101</c:v>
                </c:pt>
                <c:pt idx="1136">
                  <c:v>1.5637905902097899</c:v>
                </c:pt>
                <c:pt idx="1137">
                  <c:v>1.56516716643357</c:v>
                </c:pt>
                <c:pt idx="1138">
                  <c:v>1.5665437426573401</c:v>
                </c:pt>
                <c:pt idx="1139">
                  <c:v>1.5679203188811199</c:v>
                </c:pt>
                <c:pt idx="1140">
                  <c:v>1.5692968951049</c:v>
                </c:pt>
                <c:pt idx="1141">
                  <c:v>1.5706734713286701</c:v>
                </c:pt>
                <c:pt idx="1142">
                  <c:v>1.5720500475524499</c:v>
                </c:pt>
                <c:pt idx="1143">
                  <c:v>1.57342662377622</c:v>
                </c:pt>
                <c:pt idx="1144">
                  <c:v>1.5748032000000001</c:v>
                </c:pt>
                <c:pt idx="1145">
                  <c:v>1.5761797762237799</c:v>
                </c:pt>
                <c:pt idx="1146">
                  <c:v>1.57755635244755</c:v>
                </c:pt>
                <c:pt idx="1147">
                  <c:v>1.5789329286713301</c:v>
                </c:pt>
                <c:pt idx="1148">
                  <c:v>1.5803095048951099</c:v>
                </c:pt>
                <c:pt idx="1149">
                  <c:v>1.58168608111888</c:v>
                </c:pt>
                <c:pt idx="1150">
                  <c:v>1.5830626573426601</c:v>
                </c:pt>
                <c:pt idx="1151">
                  <c:v>1.5844392335664299</c:v>
                </c:pt>
                <c:pt idx="1152">
                  <c:v>1.58581580979021</c:v>
                </c:pt>
                <c:pt idx="1153">
                  <c:v>1.58719238601399</c:v>
                </c:pt>
                <c:pt idx="1154">
                  <c:v>1.5885689622377599</c:v>
                </c:pt>
                <c:pt idx="1155">
                  <c:v>1.58994553846154</c:v>
                </c:pt>
                <c:pt idx="1156">
                  <c:v>1.59132211468531</c:v>
                </c:pt>
                <c:pt idx="1157">
                  <c:v>1.5926986909090901</c:v>
                </c:pt>
                <c:pt idx="1158">
                  <c:v>1.59407526713287</c:v>
                </c:pt>
                <c:pt idx="1159">
                  <c:v>1.59545184335664</c:v>
                </c:pt>
                <c:pt idx="1160">
                  <c:v>1.5968284195804201</c:v>
                </c:pt>
                <c:pt idx="1161">
                  <c:v>1.5982049958041999</c:v>
                </c:pt>
                <c:pt idx="1162">
                  <c:v>1.59958157202797</c:v>
                </c:pt>
                <c:pt idx="1163">
                  <c:v>1.6009581482517501</c:v>
                </c:pt>
                <c:pt idx="1164">
                  <c:v>1.6023347244755199</c:v>
                </c:pt>
                <c:pt idx="1165">
                  <c:v>1.6037113006993</c:v>
                </c:pt>
                <c:pt idx="1166">
                  <c:v>1.6050878769230801</c:v>
                </c:pt>
                <c:pt idx="1167">
                  <c:v>1.6064644531468499</c:v>
                </c:pt>
                <c:pt idx="1168">
                  <c:v>1.60784102937063</c:v>
                </c:pt>
                <c:pt idx="1169">
                  <c:v>1.6092176055944101</c:v>
                </c:pt>
                <c:pt idx="1170">
                  <c:v>1.6105941818181799</c:v>
                </c:pt>
                <c:pt idx="1171">
                  <c:v>1.61197075804196</c:v>
                </c:pt>
                <c:pt idx="1172">
                  <c:v>1.6133473342657301</c:v>
                </c:pt>
                <c:pt idx="1173">
                  <c:v>1.6147239104895099</c:v>
                </c:pt>
                <c:pt idx="1174">
                  <c:v>1.61610048671329</c:v>
                </c:pt>
                <c:pt idx="1175">
                  <c:v>1.6174770629370601</c:v>
                </c:pt>
                <c:pt idx="1176">
                  <c:v>1.6188536391608399</c:v>
                </c:pt>
                <c:pt idx="1177">
                  <c:v>1.62023021538462</c:v>
                </c:pt>
                <c:pt idx="1178">
                  <c:v>1.6216067916083901</c:v>
                </c:pt>
                <c:pt idx="1179">
                  <c:v>1.6229833678321699</c:v>
                </c:pt>
                <c:pt idx="1180">
                  <c:v>1.62435994405594</c:v>
                </c:pt>
                <c:pt idx="1181">
                  <c:v>1.62573652027972</c:v>
                </c:pt>
                <c:pt idx="1182">
                  <c:v>1.6271130965034999</c:v>
                </c:pt>
                <c:pt idx="1183">
                  <c:v>1.62848967272727</c:v>
                </c:pt>
                <c:pt idx="1184">
                  <c:v>1.62986624895105</c:v>
                </c:pt>
                <c:pt idx="1185">
                  <c:v>1.6312428251748301</c:v>
                </c:pt>
                <c:pt idx="1186">
                  <c:v>1.6326194013986</c:v>
                </c:pt>
                <c:pt idx="1187">
                  <c:v>1.63399597762238</c:v>
                </c:pt>
                <c:pt idx="1188">
                  <c:v>1.6353725538461501</c:v>
                </c:pt>
                <c:pt idx="1189">
                  <c:v>1.6367491300699299</c:v>
                </c:pt>
                <c:pt idx="1190">
                  <c:v>1.63812570629371</c:v>
                </c:pt>
                <c:pt idx="1191">
                  <c:v>1.6395022825174801</c:v>
                </c:pt>
                <c:pt idx="1192">
                  <c:v>1.6408788587412599</c:v>
                </c:pt>
                <c:pt idx="1193">
                  <c:v>1.64225543496504</c:v>
                </c:pt>
                <c:pt idx="1194">
                  <c:v>1.6436320111888101</c:v>
                </c:pt>
                <c:pt idx="1195">
                  <c:v>1.6450085874125899</c:v>
                </c:pt>
                <c:pt idx="1196">
                  <c:v>1.64638516363636</c:v>
                </c:pt>
                <c:pt idx="1197">
                  <c:v>1.6477617398601401</c:v>
                </c:pt>
                <c:pt idx="1198">
                  <c:v>1.6491383160839199</c:v>
                </c:pt>
                <c:pt idx="1199">
                  <c:v>1.65051489230769</c:v>
                </c:pt>
                <c:pt idx="1200">
                  <c:v>1.6518914685314701</c:v>
                </c:pt>
                <c:pt idx="1201">
                  <c:v>1.6532680447552399</c:v>
                </c:pt>
                <c:pt idx="1202">
                  <c:v>1.65464462097902</c:v>
                </c:pt>
                <c:pt idx="1203">
                  <c:v>1.6560211972028001</c:v>
                </c:pt>
                <c:pt idx="1204">
                  <c:v>1.6573977734265699</c:v>
                </c:pt>
                <c:pt idx="1205">
                  <c:v>1.65877434965035</c:v>
                </c:pt>
                <c:pt idx="1206">
                  <c:v>1.66015092587413</c:v>
                </c:pt>
                <c:pt idx="1207">
                  <c:v>1.6615275020978999</c:v>
                </c:pt>
                <c:pt idx="1208">
                  <c:v>1.66290407832168</c:v>
                </c:pt>
                <c:pt idx="1209">
                  <c:v>1.66428065454545</c:v>
                </c:pt>
                <c:pt idx="1210">
                  <c:v>1.6656572307692299</c:v>
                </c:pt>
                <c:pt idx="1211">
                  <c:v>1.66703380699301</c:v>
                </c:pt>
                <c:pt idx="1212">
                  <c:v>1.66841038321678</c:v>
                </c:pt>
                <c:pt idx="1213">
                  <c:v>1.6697869594405601</c:v>
                </c:pt>
                <c:pt idx="1214">
                  <c:v>1.6711635356643399</c:v>
                </c:pt>
                <c:pt idx="1215">
                  <c:v>1.67254011188811</c:v>
                </c:pt>
                <c:pt idx="1216">
                  <c:v>1.6739166881118901</c:v>
                </c:pt>
                <c:pt idx="1217">
                  <c:v>1.6752932643356599</c:v>
                </c:pt>
                <c:pt idx="1218">
                  <c:v>1.67666984055944</c:v>
                </c:pt>
                <c:pt idx="1219">
                  <c:v>1.6780464167832201</c:v>
                </c:pt>
                <c:pt idx="1220">
                  <c:v>1.6794229930069899</c:v>
                </c:pt>
                <c:pt idx="1221">
                  <c:v>1.68079956923077</c:v>
                </c:pt>
                <c:pt idx="1222">
                  <c:v>1.6821761454545501</c:v>
                </c:pt>
                <c:pt idx="1223">
                  <c:v>1.6835527216783199</c:v>
                </c:pt>
                <c:pt idx="1224">
                  <c:v>1.6849292979021</c:v>
                </c:pt>
                <c:pt idx="1225">
                  <c:v>1.6863058741258701</c:v>
                </c:pt>
                <c:pt idx="1226">
                  <c:v>1.6876824503496499</c:v>
                </c:pt>
                <c:pt idx="1227">
                  <c:v>1.68905902657343</c:v>
                </c:pt>
                <c:pt idx="1228">
                  <c:v>1.6904356027972001</c:v>
                </c:pt>
                <c:pt idx="1229">
                  <c:v>1.6918121790209799</c:v>
                </c:pt>
                <c:pt idx="1230">
                  <c:v>1.69318875524476</c:v>
                </c:pt>
                <c:pt idx="1231">
                  <c:v>1.6945653314685301</c:v>
                </c:pt>
                <c:pt idx="1232">
                  <c:v>1.6959419076923099</c:v>
                </c:pt>
                <c:pt idx="1233">
                  <c:v>1.69731848391608</c:v>
                </c:pt>
                <c:pt idx="1234">
                  <c:v>1.69869506013986</c:v>
                </c:pt>
                <c:pt idx="1235">
                  <c:v>1.7000716363636399</c:v>
                </c:pt>
                <c:pt idx="1236">
                  <c:v>1.70144821258741</c:v>
                </c:pt>
                <c:pt idx="1237">
                  <c:v>1.70282478881119</c:v>
                </c:pt>
                <c:pt idx="1238">
                  <c:v>1.7042013650349701</c:v>
                </c:pt>
                <c:pt idx="1239">
                  <c:v>1.70557794125874</c:v>
                </c:pt>
                <c:pt idx="1240">
                  <c:v>1.70695451748252</c:v>
                </c:pt>
                <c:pt idx="1241">
                  <c:v>1.7083310937062901</c:v>
                </c:pt>
                <c:pt idx="1242">
                  <c:v>1.70970766993007</c:v>
                </c:pt>
                <c:pt idx="1243">
                  <c:v>1.71108424615385</c:v>
                </c:pt>
                <c:pt idx="1244">
                  <c:v>1.7124608223776201</c:v>
                </c:pt>
                <c:pt idx="1245">
                  <c:v>1.7138373986013999</c:v>
                </c:pt>
                <c:pt idx="1246">
                  <c:v>1.71521397482518</c:v>
                </c:pt>
                <c:pt idx="1247">
                  <c:v>1.7165905510489501</c:v>
                </c:pt>
                <c:pt idx="1248">
                  <c:v>1.7179671272727299</c:v>
                </c:pt>
                <c:pt idx="1249">
                  <c:v>1.7193437034965</c:v>
                </c:pt>
                <c:pt idx="1250">
                  <c:v>1.7207202797202801</c:v>
                </c:pt>
                <c:pt idx="1251">
                  <c:v>1.7220968559440599</c:v>
                </c:pt>
                <c:pt idx="1252">
                  <c:v>1.72347343216783</c:v>
                </c:pt>
                <c:pt idx="1253">
                  <c:v>1.7248500083916101</c:v>
                </c:pt>
                <c:pt idx="1254">
                  <c:v>1.7262265846153799</c:v>
                </c:pt>
                <c:pt idx="1255">
                  <c:v>1.72760316083916</c:v>
                </c:pt>
                <c:pt idx="1256">
                  <c:v>1.7289797370629401</c:v>
                </c:pt>
                <c:pt idx="1257">
                  <c:v>1.7303563132867099</c:v>
                </c:pt>
                <c:pt idx="1258">
                  <c:v>1.73173288951049</c:v>
                </c:pt>
                <c:pt idx="1259">
                  <c:v>1.73310946573427</c:v>
                </c:pt>
                <c:pt idx="1260">
                  <c:v>1.7344860419580399</c:v>
                </c:pt>
                <c:pt idx="1261">
                  <c:v>1.73586261818182</c:v>
                </c:pt>
                <c:pt idx="1262">
                  <c:v>1.73723919440559</c:v>
                </c:pt>
                <c:pt idx="1263">
                  <c:v>1.7386157706293699</c:v>
                </c:pt>
                <c:pt idx="1264">
                  <c:v>1.73999234685315</c:v>
                </c:pt>
                <c:pt idx="1265">
                  <c:v>1.74136892307692</c:v>
                </c:pt>
                <c:pt idx="1266">
                  <c:v>1.7427454993007001</c:v>
                </c:pt>
                <c:pt idx="1267">
                  <c:v>1.74412207552448</c:v>
                </c:pt>
                <c:pt idx="1268">
                  <c:v>1.74549865174825</c:v>
                </c:pt>
                <c:pt idx="1269">
                  <c:v>1.7468752279720301</c:v>
                </c:pt>
                <c:pt idx="1270">
                  <c:v>1.7482518041958</c:v>
                </c:pt>
                <c:pt idx="1271">
                  <c:v>1.74962838041958</c:v>
                </c:pt>
                <c:pt idx="1272">
                  <c:v>1.7510049566433601</c:v>
                </c:pt>
                <c:pt idx="1273">
                  <c:v>1.7523815328671299</c:v>
                </c:pt>
                <c:pt idx="1274">
                  <c:v>1.75375810909091</c:v>
                </c:pt>
                <c:pt idx="1275">
                  <c:v>1.7551346853146901</c:v>
                </c:pt>
                <c:pt idx="1276">
                  <c:v>1.7565112615384599</c:v>
                </c:pt>
                <c:pt idx="1277">
                  <c:v>1.75788783776224</c:v>
                </c:pt>
                <c:pt idx="1278">
                  <c:v>1.7592644139860101</c:v>
                </c:pt>
                <c:pt idx="1279">
                  <c:v>1.7606409902097899</c:v>
                </c:pt>
                <c:pt idx="1280">
                  <c:v>1.76201756643357</c:v>
                </c:pt>
                <c:pt idx="1281">
                  <c:v>1.7633941426573401</c:v>
                </c:pt>
                <c:pt idx="1282">
                  <c:v>1.7647707188811199</c:v>
                </c:pt>
                <c:pt idx="1283">
                  <c:v>1.7661472951049</c:v>
                </c:pt>
                <c:pt idx="1284">
                  <c:v>1.7675238713286701</c:v>
                </c:pt>
                <c:pt idx="1285">
                  <c:v>1.7689004475524499</c:v>
                </c:pt>
                <c:pt idx="1286">
                  <c:v>1.77027702377622</c:v>
                </c:pt>
                <c:pt idx="1287">
                  <c:v>1.7716536000000001</c:v>
                </c:pt>
                <c:pt idx="1288">
                  <c:v>1.7730301762237799</c:v>
                </c:pt>
                <c:pt idx="1289">
                  <c:v>1.77440675244755</c:v>
                </c:pt>
                <c:pt idx="1290">
                  <c:v>1.77578332867133</c:v>
                </c:pt>
                <c:pt idx="1291">
                  <c:v>1.7771599048951101</c:v>
                </c:pt>
                <c:pt idx="1292">
                  <c:v>1.77853648111888</c:v>
                </c:pt>
                <c:pt idx="1293">
                  <c:v>1.77991305734266</c:v>
                </c:pt>
                <c:pt idx="1294">
                  <c:v>1.7812896335664301</c:v>
                </c:pt>
                <c:pt idx="1295">
                  <c:v>1.78266620979021</c:v>
                </c:pt>
                <c:pt idx="1296">
                  <c:v>1.78404278601399</c:v>
                </c:pt>
                <c:pt idx="1297">
                  <c:v>1.7854193622377601</c:v>
                </c:pt>
                <c:pt idx="1298">
                  <c:v>1.7867959384615399</c:v>
                </c:pt>
                <c:pt idx="1299">
                  <c:v>1.78817251468531</c:v>
                </c:pt>
                <c:pt idx="1300">
                  <c:v>1.7895490909090901</c:v>
                </c:pt>
                <c:pt idx="1301">
                  <c:v>1.7909256671328699</c:v>
                </c:pt>
                <c:pt idx="1302">
                  <c:v>1.79230224335664</c:v>
                </c:pt>
                <c:pt idx="1303">
                  <c:v>1.7936788195804201</c:v>
                </c:pt>
                <c:pt idx="1304">
                  <c:v>1.7950553958041999</c:v>
                </c:pt>
                <c:pt idx="1305">
                  <c:v>1.79643197202797</c:v>
                </c:pt>
                <c:pt idx="1306">
                  <c:v>1.7978085482517501</c:v>
                </c:pt>
                <c:pt idx="1307">
                  <c:v>1.7991851244755299</c:v>
                </c:pt>
                <c:pt idx="1308">
                  <c:v>1.8005617006993</c:v>
                </c:pt>
                <c:pt idx="1309">
                  <c:v>1.8019382769230801</c:v>
                </c:pt>
                <c:pt idx="1310">
                  <c:v>1.8033148531468499</c:v>
                </c:pt>
                <c:pt idx="1311">
                  <c:v>1.80469142937063</c:v>
                </c:pt>
                <c:pt idx="1312">
                  <c:v>1.8060680055944101</c:v>
                </c:pt>
                <c:pt idx="1313">
                  <c:v>1.8074445818181799</c:v>
                </c:pt>
                <c:pt idx="1314">
                  <c:v>1.80882115804196</c:v>
                </c:pt>
                <c:pt idx="1315">
                  <c:v>1.8101977342657301</c:v>
                </c:pt>
                <c:pt idx="1316">
                  <c:v>1.8115743104895099</c:v>
                </c:pt>
                <c:pt idx="1317">
                  <c:v>1.81295088671329</c:v>
                </c:pt>
                <c:pt idx="1318">
                  <c:v>1.81432746293706</c:v>
                </c:pt>
                <c:pt idx="1319">
                  <c:v>1.8157040391608401</c:v>
                </c:pt>
                <c:pt idx="1320">
                  <c:v>1.81708061538462</c:v>
                </c:pt>
                <c:pt idx="1321">
                  <c:v>1.81845719160839</c:v>
                </c:pt>
                <c:pt idx="1322">
                  <c:v>1.8198337678321701</c:v>
                </c:pt>
                <c:pt idx="1323">
                  <c:v>1.82121034405594</c:v>
                </c:pt>
                <c:pt idx="1324">
                  <c:v>1.82258692027972</c:v>
                </c:pt>
                <c:pt idx="1325">
                  <c:v>1.8239634965035001</c:v>
                </c:pt>
                <c:pt idx="1326">
                  <c:v>1.8253400727272699</c:v>
                </c:pt>
                <c:pt idx="1327">
                  <c:v>1.82671664895105</c:v>
                </c:pt>
                <c:pt idx="1328">
                  <c:v>1.8280932251748301</c:v>
                </c:pt>
                <c:pt idx="1329">
                  <c:v>1.8294698013985999</c:v>
                </c:pt>
                <c:pt idx="1330">
                  <c:v>1.83084637762238</c:v>
                </c:pt>
                <c:pt idx="1331">
                  <c:v>1.8322229538461501</c:v>
                </c:pt>
                <c:pt idx="1332">
                  <c:v>1.8335995300699299</c:v>
                </c:pt>
                <c:pt idx="1333">
                  <c:v>1.83497610629371</c:v>
                </c:pt>
                <c:pt idx="1334">
                  <c:v>1.8363526825174801</c:v>
                </c:pt>
                <c:pt idx="1335">
                  <c:v>1.8377292587412599</c:v>
                </c:pt>
                <c:pt idx="1336">
                  <c:v>1.83910583496503</c:v>
                </c:pt>
                <c:pt idx="1337">
                  <c:v>1.8404824111888101</c:v>
                </c:pt>
                <c:pt idx="1338">
                  <c:v>1.8418589874125899</c:v>
                </c:pt>
                <c:pt idx="1339">
                  <c:v>1.84323556363636</c:v>
                </c:pt>
                <c:pt idx="1340">
                  <c:v>1.8446121398601401</c:v>
                </c:pt>
                <c:pt idx="1341">
                  <c:v>1.8459887160839199</c:v>
                </c:pt>
                <c:pt idx="1342">
                  <c:v>1.84736529230769</c:v>
                </c:pt>
                <c:pt idx="1343">
                  <c:v>1.84874186853147</c:v>
                </c:pt>
                <c:pt idx="1344">
                  <c:v>1.8501184447552399</c:v>
                </c:pt>
                <c:pt idx="1345">
                  <c:v>1.85149502097902</c:v>
                </c:pt>
                <c:pt idx="1346">
                  <c:v>1.8528715972028</c:v>
                </c:pt>
                <c:pt idx="1347">
                  <c:v>1.8542481734265699</c:v>
                </c:pt>
                <c:pt idx="1348">
                  <c:v>1.85562474965035</c:v>
                </c:pt>
                <c:pt idx="1349">
                  <c:v>1.85700132587413</c:v>
                </c:pt>
                <c:pt idx="1350">
                  <c:v>1.8583779020979001</c:v>
                </c:pt>
                <c:pt idx="1351">
                  <c:v>1.8597544783216799</c:v>
                </c:pt>
                <c:pt idx="1352">
                  <c:v>1.86113105454546</c:v>
                </c:pt>
                <c:pt idx="1353">
                  <c:v>1.8625076307692301</c:v>
                </c:pt>
                <c:pt idx="1354">
                  <c:v>1.8638842069930099</c:v>
                </c:pt>
                <c:pt idx="1355">
                  <c:v>1.86526078321678</c:v>
                </c:pt>
                <c:pt idx="1356">
                  <c:v>1.8666373594405601</c:v>
                </c:pt>
                <c:pt idx="1357">
                  <c:v>1.8680139356643399</c:v>
                </c:pt>
                <c:pt idx="1358">
                  <c:v>1.86939051188811</c:v>
                </c:pt>
                <c:pt idx="1359">
                  <c:v>1.8707670881118901</c:v>
                </c:pt>
                <c:pt idx="1360">
                  <c:v>1.8721436643356599</c:v>
                </c:pt>
                <c:pt idx="1361">
                  <c:v>1.87352024055944</c:v>
                </c:pt>
                <c:pt idx="1362">
                  <c:v>1.8748968167832201</c:v>
                </c:pt>
                <c:pt idx="1363">
                  <c:v>1.8762733930069899</c:v>
                </c:pt>
                <c:pt idx="1364">
                  <c:v>1.87764996923077</c:v>
                </c:pt>
                <c:pt idx="1365">
                  <c:v>1.8790265454545501</c:v>
                </c:pt>
                <c:pt idx="1366">
                  <c:v>1.8804031216783199</c:v>
                </c:pt>
                <c:pt idx="1367">
                  <c:v>1.8817796979021</c:v>
                </c:pt>
                <c:pt idx="1368">
                  <c:v>1.8831562741258701</c:v>
                </c:pt>
                <c:pt idx="1369">
                  <c:v>1.8845328503496499</c:v>
                </c:pt>
                <c:pt idx="1370">
                  <c:v>1.88590942657343</c:v>
                </c:pt>
                <c:pt idx="1371">
                  <c:v>1.8872860027972</c:v>
                </c:pt>
                <c:pt idx="1372">
                  <c:v>1.8886625790209799</c:v>
                </c:pt>
                <c:pt idx="1373">
                  <c:v>1.89003915524476</c:v>
                </c:pt>
                <c:pt idx="1374">
                  <c:v>1.89141573146853</c:v>
                </c:pt>
                <c:pt idx="1375">
                  <c:v>1.8927923076923101</c:v>
                </c:pt>
                <c:pt idx="1376">
                  <c:v>1.89416888391608</c:v>
                </c:pt>
                <c:pt idx="1377">
                  <c:v>1.89554546013986</c:v>
                </c:pt>
                <c:pt idx="1378">
                  <c:v>1.8969220363636401</c:v>
                </c:pt>
                <c:pt idx="1379">
                  <c:v>1.89829861258741</c:v>
                </c:pt>
                <c:pt idx="1380">
                  <c:v>1.89967518881119</c:v>
                </c:pt>
                <c:pt idx="1381">
                  <c:v>1.9010517650349701</c:v>
                </c:pt>
                <c:pt idx="1382">
                  <c:v>1.9024283412587399</c:v>
                </c:pt>
                <c:pt idx="1383">
                  <c:v>1.90380491748252</c:v>
                </c:pt>
                <c:pt idx="1384">
                  <c:v>1.9051814937062901</c:v>
                </c:pt>
                <c:pt idx="1385">
                  <c:v>1.9065580699300699</c:v>
                </c:pt>
                <c:pt idx="1386">
                  <c:v>1.90793464615385</c:v>
                </c:pt>
                <c:pt idx="1387">
                  <c:v>1.9093112223776201</c:v>
                </c:pt>
                <c:pt idx="1388">
                  <c:v>1.9106877986013999</c:v>
                </c:pt>
                <c:pt idx="1389">
                  <c:v>1.91206437482518</c:v>
                </c:pt>
                <c:pt idx="1390">
                  <c:v>1.9134409510489501</c:v>
                </c:pt>
                <c:pt idx="1391">
                  <c:v>1.9148175272727299</c:v>
                </c:pt>
                <c:pt idx="1392">
                  <c:v>1.9161941034965</c:v>
                </c:pt>
                <c:pt idx="1393">
                  <c:v>1.9175706797202801</c:v>
                </c:pt>
                <c:pt idx="1394">
                  <c:v>1.9189472559440599</c:v>
                </c:pt>
                <c:pt idx="1395">
                  <c:v>1.92032383216783</c:v>
                </c:pt>
                <c:pt idx="1396">
                  <c:v>1.92170040839161</c:v>
                </c:pt>
                <c:pt idx="1397">
                  <c:v>1.9230769846153899</c:v>
                </c:pt>
                <c:pt idx="1398">
                  <c:v>1.92445356083916</c:v>
                </c:pt>
                <c:pt idx="1399">
                  <c:v>1.92583013706294</c:v>
                </c:pt>
                <c:pt idx="1400">
                  <c:v>1.9272067132867099</c:v>
                </c:pt>
                <c:pt idx="1401">
                  <c:v>1.92858328951049</c:v>
                </c:pt>
                <c:pt idx="1402">
                  <c:v>1.92995986573427</c:v>
                </c:pt>
                <c:pt idx="1403">
                  <c:v>1.9313364419580401</c:v>
                </c:pt>
                <c:pt idx="1404">
                  <c:v>1.93271301818182</c:v>
                </c:pt>
                <c:pt idx="1405">
                  <c:v>1.93408959440559</c:v>
                </c:pt>
                <c:pt idx="1406">
                  <c:v>1.9354661706293701</c:v>
                </c:pt>
                <c:pt idx="1407">
                  <c:v>1.9368427468531499</c:v>
                </c:pt>
                <c:pt idx="1408">
                  <c:v>1.93821932307692</c:v>
                </c:pt>
                <c:pt idx="1409">
                  <c:v>1.9395958993007001</c:v>
                </c:pt>
                <c:pt idx="1410">
                  <c:v>1.9409724755244799</c:v>
                </c:pt>
                <c:pt idx="1411">
                  <c:v>1.94234905174825</c:v>
                </c:pt>
                <c:pt idx="1412">
                  <c:v>1.9437256279720301</c:v>
                </c:pt>
                <c:pt idx="1413">
                  <c:v>1.9451022041957999</c:v>
                </c:pt>
                <c:pt idx="1414">
                  <c:v>1.94647878041958</c:v>
                </c:pt>
                <c:pt idx="1415">
                  <c:v>1.9478553566433601</c:v>
                </c:pt>
                <c:pt idx="1416">
                  <c:v>1.9492319328671299</c:v>
                </c:pt>
                <c:pt idx="1417">
                  <c:v>1.95060850909091</c:v>
                </c:pt>
                <c:pt idx="1418">
                  <c:v>1.9519850853146901</c:v>
                </c:pt>
                <c:pt idx="1419">
                  <c:v>1.9533616615384599</c:v>
                </c:pt>
                <c:pt idx="1420">
                  <c:v>1.95473823776224</c:v>
                </c:pt>
                <c:pt idx="1421">
                  <c:v>1.9561148139860101</c:v>
                </c:pt>
                <c:pt idx="1422">
                  <c:v>1.9574913902097899</c:v>
                </c:pt>
                <c:pt idx="1423">
                  <c:v>1.95886796643357</c:v>
                </c:pt>
                <c:pt idx="1424">
                  <c:v>1.96024454265734</c:v>
                </c:pt>
                <c:pt idx="1425">
                  <c:v>1.9616211188811199</c:v>
                </c:pt>
                <c:pt idx="1426">
                  <c:v>1.9629976951049</c:v>
                </c:pt>
                <c:pt idx="1427">
                  <c:v>1.96437427132867</c:v>
                </c:pt>
                <c:pt idx="1428">
                  <c:v>1.9657508475524501</c:v>
                </c:pt>
                <c:pt idx="1429">
                  <c:v>1.96712742377622</c:v>
                </c:pt>
                <c:pt idx="1430">
                  <c:v>1.968504</c:v>
                </c:pt>
                <c:pt idx="1431">
                  <c:v>1.9698805762237801</c:v>
                </c:pt>
                <c:pt idx="1432">
                  <c:v>1.97125715244755</c:v>
                </c:pt>
                <c:pt idx="1433">
                  <c:v>1.97263372867133</c:v>
                </c:pt>
                <c:pt idx="1434">
                  <c:v>1.9740103048951101</c:v>
                </c:pt>
                <c:pt idx="1435">
                  <c:v>1.9753868811188799</c:v>
                </c:pt>
                <c:pt idx="1436">
                  <c:v>1.97676345734266</c:v>
                </c:pt>
                <c:pt idx="1437">
                  <c:v>1.9781400335664301</c:v>
                </c:pt>
                <c:pt idx="1438">
                  <c:v>1.9795166097902099</c:v>
                </c:pt>
                <c:pt idx="1439">
                  <c:v>1.98089318601399</c:v>
                </c:pt>
                <c:pt idx="1440">
                  <c:v>1.9822697622377601</c:v>
                </c:pt>
                <c:pt idx="1441">
                  <c:v>1.9836463384615399</c:v>
                </c:pt>
                <c:pt idx="1442">
                  <c:v>1.98502291468531</c:v>
                </c:pt>
                <c:pt idx="1443">
                  <c:v>1.9863994909090901</c:v>
                </c:pt>
                <c:pt idx="1444">
                  <c:v>1.9877760671328699</c:v>
                </c:pt>
                <c:pt idx="1445">
                  <c:v>1.98915264335664</c:v>
                </c:pt>
                <c:pt idx="1446">
                  <c:v>1.9905292195804201</c:v>
                </c:pt>
                <c:pt idx="1447">
                  <c:v>1.9919057958041999</c:v>
                </c:pt>
                <c:pt idx="1448">
                  <c:v>1.99328237202797</c:v>
                </c:pt>
                <c:pt idx="1449">
                  <c:v>1.9946589482517501</c:v>
                </c:pt>
                <c:pt idx="1450">
                  <c:v>1.9960355244755299</c:v>
                </c:pt>
                <c:pt idx="1451">
                  <c:v>1.9974121006993</c:v>
                </c:pt>
                <c:pt idx="1452">
                  <c:v>1.99878867692308</c:v>
                </c:pt>
                <c:pt idx="1453">
                  <c:v>2.0001652531468501</c:v>
                </c:pt>
                <c:pt idx="1454">
                  <c:v>2.00154182937063</c:v>
                </c:pt>
                <c:pt idx="1455">
                  <c:v>2.0029184055944098</c:v>
                </c:pt>
                <c:pt idx="1456">
                  <c:v>2.0042949818181799</c:v>
                </c:pt>
                <c:pt idx="1457">
                  <c:v>2.0056715580419602</c:v>
                </c:pt>
                <c:pt idx="1458">
                  <c:v>2.0070481342657298</c:v>
                </c:pt>
                <c:pt idx="1459">
                  <c:v>2.0084247104895101</c:v>
                </c:pt>
                <c:pt idx="1460">
                  <c:v>2.0098012867132899</c:v>
                </c:pt>
                <c:pt idx="1461">
                  <c:v>2.01117786293706</c:v>
                </c:pt>
                <c:pt idx="1462">
                  <c:v>2.0125544391608399</c:v>
                </c:pt>
                <c:pt idx="1463">
                  <c:v>2.0139310153846202</c:v>
                </c:pt>
                <c:pt idx="1464">
                  <c:v>2.0153075916083898</c:v>
                </c:pt>
                <c:pt idx="1465">
                  <c:v>2.0166841678321701</c:v>
                </c:pt>
                <c:pt idx="1466">
                  <c:v>2.0180607440559402</c:v>
                </c:pt>
                <c:pt idx="1467">
                  <c:v>2.01943732027972</c:v>
                </c:pt>
                <c:pt idx="1468">
                  <c:v>2.0208138965034999</c:v>
                </c:pt>
                <c:pt idx="1469">
                  <c:v>2.0221904727272699</c:v>
                </c:pt>
                <c:pt idx="1470">
                  <c:v>2.0235670489510502</c:v>
                </c:pt>
                <c:pt idx="1471">
                  <c:v>2.0249436251748301</c:v>
                </c:pt>
                <c:pt idx="1472">
                  <c:v>2.0263202013986001</c:v>
                </c:pt>
                <c:pt idx="1473">
                  <c:v>2.02769677762238</c:v>
                </c:pt>
                <c:pt idx="1474">
                  <c:v>2.0290733538461501</c:v>
                </c:pt>
                <c:pt idx="1475">
                  <c:v>2.0304499300699299</c:v>
                </c:pt>
                <c:pt idx="1476">
                  <c:v>2.0318265062937102</c:v>
                </c:pt>
                <c:pt idx="1477">
                  <c:v>2.0332030825174798</c:v>
                </c:pt>
                <c:pt idx="1478">
                  <c:v>2.0345796587412601</c:v>
                </c:pt>
                <c:pt idx="1479">
                  <c:v>2.03595623496504</c:v>
                </c:pt>
                <c:pt idx="1480">
                  <c:v>2.03733281118881</c:v>
                </c:pt>
                <c:pt idx="1481">
                  <c:v>2.0387093874125899</c:v>
                </c:pt>
                <c:pt idx="1482">
                  <c:v>2.04008596363636</c:v>
                </c:pt>
                <c:pt idx="1483">
                  <c:v>2.0414625398601398</c:v>
                </c:pt>
                <c:pt idx="1484">
                  <c:v>2.0428391160839201</c:v>
                </c:pt>
                <c:pt idx="1485">
                  <c:v>2.0442156923076902</c:v>
                </c:pt>
                <c:pt idx="1486">
                  <c:v>2.04559226853147</c:v>
                </c:pt>
                <c:pt idx="1487">
                  <c:v>2.0469688447552499</c:v>
                </c:pt>
                <c:pt idx="1488">
                  <c:v>2.0483454209790199</c:v>
                </c:pt>
                <c:pt idx="1489">
                  <c:v>2.0497219972027998</c:v>
                </c:pt>
                <c:pt idx="1490">
                  <c:v>2.0510985734265699</c:v>
                </c:pt>
                <c:pt idx="1491">
                  <c:v>2.0524751496503502</c:v>
                </c:pt>
                <c:pt idx="1492">
                  <c:v>2.05385172587413</c:v>
                </c:pt>
                <c:pt idx="1493">
                  <c:v>2.0552283020979001</c:v>
                </c:pt>
                <c:pt idx="1494">
                  <c:v>2.0566048783216799</c:v>
                </c:pt>
                <c:pt idx="1495">
                  <c:v>2.0579814545454602</c:v>
                </c:pt>
                <c:pt idx="1496">
                  <c:v>2.0593580307692299</c:v>
                </c:pt>
                <c:pt idx="1497">
                  <c:v>2.0607346069930101</c:v>
                </c:pt>
                <c:pt idx="1498">
                  <c:v>2.0621111832167802</c:v>
                </c:pt>
                <c:pt idx="1499">
                  <c:v>2.0634877594405601</c:v>
                </c:pt>
                <c:pt idx="1500">
                  <c:v>2.0648643356643399</c:v>
                </c:pt>
                <c:pt idx="1501">
                  <c:v>2.06624091188811</c:v>
                </c:pt>
                <c:pt idx="1502">
                  <c:v>2.0676174881118898</c:v>
                </c:pt>
                <c:pt idx="1503">
                  <c:v>2.0689940643356701</c:v>
                </c:pt>
                <c:pt idx="1504">
                  <c:v>2.0703706405594402</c:v>
                </c:pt>
                <c:pt idx="1505">
                  <c:v>2.07174721678322</c:v>
                </c:pt>
                <c:pt idx="1506">
                  <c:v>2.0731237930069901</c:v>
                </c:pt>
                <c:pt idx="1507">
                  <c:v>2.07450036923077</c:v>
                </c:pt>
                <c:pt idx="1508">
                  <c:v>2.0758769454545498</c:v>
                </c:pt>
                <c:pt idx="1509">
                  <c:v>2.0772535216783199</c:v>
                </c:pt>
                <c:pt idx="1510">
                  <c:v>2.0786300979021002</c:v>
                </c:pt>
                <c:pt idx="1511">
                  <c:v>2.0800066741258698</c:v>
                </c:pt>
                <c:pt idx="1512">
                  <c:v>2.0813832503496501</c:v>
                </c:pt>
                <c:pt idx="1513">
                  <c:v>2.08275982657343</c:v>
                </c:pt>
                <c:pt idx="1514">
                  <c:v>2.0841364027972</c:v>
                </c:pt>
                <c:pt idx="1515">
                  <c:v>2.0855129790209799</c:v>
                </c:pt>
                <c:pt idx="1516">
                  <c:v>2.0868895552447602</c:v>
                </c:pt>
                <c:pt idx="1517">
                  <c:v>2.0882661314685298</c:v>
                </c:pt>
                <c:pt idx="1518">
                  <c:v>2.0896427076923101</c:v>
                </c:pt>
                <c:pt idx="1519">
                  <c:v>2.0910192839160802</c:v>
                </c:pt>
                <c:pt idx="1520">
                  <c:v>2.09239586013986</c:v>
                </c:pt>
                <c:pt idx="1521">
                  <c:v>2.0937724363636399</c:v>
                </c:pt>
                <c:pt idx="1522">
                  <c:v>2.0951490125874099</c:v>
                </c:pt>
                <c:pt idx="1523">
                  <c:v>2.0965255888111902</c:v>
                </c:pt>
                <c:pt idx="1524">
                  <c:v>2.0979021650349701</c:v>
                </c:pt>
                <c:pt idx="1525">
                  <c:v>2.0992787412587401</c:v>
                </c:pt>
                <c:pt idx="1526">
                  <c:v>2.10065531748252</c:v>
                </c:pt>
                <c:pt idx="1527">
                  <c:v>2.1020318937062901</c:v>
                </c:pt>
                <c:pt idx="1528">
                  <c:v>2.1034084699300699</c:v>
                </c:pt>
                <c:pt idx="1529">
                  <c:v>2.1047850461538502</c:v>
                </c:pt>
                <c:pt idx="1530">
                  <c:v>2.1061616223776198</c:v>
                </c:pt>
                <c:pt idx="1531">
                  <c:v>2.1075381986014001</c:v>
                </c:pt>
                <c:pt idx="1532">
                  <c:v>2.10891477482518</c:v>
                </c:pt>
                <c:pt idx="1533">
                  <c:v>2.11029135104895</c:v>
                </c:pt>
                <c:pt idx="1534">
                  <c:v>2.1116679272727299</c:v>
                </c:pt>
                <c:pt idx="1535">
                  <c:v>2.1130445034965</c:v>
                </c:pt>
                <c:pt idx="1536">
                  <c:v>2.1144210797202798</c:v>
                </c:pt>
                <c:pt idx="1537">
                  <c:v>2.1157976559440601</c:v>
                </c:pt>
                <c:pt idx="1538">
                  <c:v>2.1171742321678302</c:v>
                </c:pt>
                <c:pt idx="1539">
                  <c:v>2.11855080839161</c:v>
                </c:pt>
                <c:pt idx="1540">
                  <c:v>2.1199273846153899</c:v>
                </c:pt>
                <c:pt idx="1541">
                  <c:v>2.12130396083916</c:v>
                </c:pt>
                <c:pt idx="1542">
                  <c:v>2.1226805370629398</c:v>
                </c:pt>
                <c:pt idx="1543">
                  <c:v>2.1240571132867099</c:v>
                </c:pt>
                <c:pt idx="1544">
                  <c:v>2.1254336895104902</c:v>
                </c:pt>
                <c:pt idx="1545">
                  <c:v>2.12681026573427</c:v>
                </c:pt>
                <c:pt idx="1546">
                  <c:v>2.1281868419580401</c:v>
                </c:pt>
                <c:pt idx="1547">
                  <c:v>2.1295634181818199</c:v>
                </c:pt>
                <c:pt idx="1548">
                  <c:v>2.13093999440559</c:v>
                </c:pt>
                <c:pt idx="1549">
                  <c:v>2.1323165706293699</c:v>
                </c:pt>
                <c:pt idx="1550">
                  <c:v>2.1336931468531501</c:v>
                </c:pt>
                <c:pt idx="1551">
                  <c:v>2.1350697230769198</c:v>
                </c:pt>
                <c:pt idx="1552">
                  <c:v>2.1364462993007001</c:v>
                </c:pt>
                <c:pt idx="1553">
                  <c:v>2.1378228755244799</c:v>
                </c:pt>
                <c:pt idx="1554">
                  <c:v>2.13919945174825</c:v>
                </c:pt>
                <c:pt idx="1555">
                  <c:v>2.1405760279720298</c:v>
                </c:pt>
                <c:pt idx="1556">
                  <c:v>2.1419526041957999</c:v>
                </c:pt>
                <c:pt idx="1557">
                  <c:v>2.1433291804195802</c:v>
                </c:pt>
                <c:pt idx="1558">
                  <c:v>2.1447057566433601</c:v>
                </c:pt>
                <c:pt idx="1559">
                  <c:v>2.1460823328671301</c:v>
                </c:pt>
                <c:pt idx="1560">
                  <c:v>2.14745890909091</c:v>
                </c:pt>
                <c:pt idx="1561">
                  <c:v>2.1488354853146898</c:v>
                </c:pt>
                <c:pt idx="1562">
                  <c:v>2.1502120615384599</c:v>
                </c:pt>
                <c:pt idx="1563">
                  <c:v>2.1515886377622402</c:v>
                </c:pt>
                <c:pt idx="1564">
                  <c:v>2.1529652139860098</c:v>
                </c:pt>
                <c:pt idx="1565">
                  <c:v>2.1543417902097901</c:v>
                </c:pt>
                <c:pt idx="1566">
                  <c:v>2.15571836643357</c:v>
                </c:pt>
                <c:pt idx="1567">
                  <c:v>2.15709494265734</c:v>
                </c:pt>
                <c:pt idx="1568">
                  <c:v>2.1584715188811199</c:v>
                </c:pt>
                <c:pt idx="1569">
                  <c:v>2.1598480951049002</c:v>
                </c:pt>
                <c:pt idx="1570">
                  <c:v>2.1612246713286698</c:v>
                </c:pt>
                <c:pt idx="1571">
                  <c:v>2.1626012475524501</c:v>
                </c:pt>
                <c:pt idx="1572">
                  <c:v>2.1639778237762202</c:v>
                </c:pt>
                <c:pt idx="1573">
                  <c:v>2.1653544</c:v>
                </c:pt>
                <c:pt idx="1574">
                  <c:v>2.1667309762237799</c:v>
                </c:pt>
                <c:pt idx="1575">
                  <c:v>2.1681075524475499</c:v>
                </c:pt>
                <c:pt idx="1576">
                  <c:v>2.1694841286713298</c:v>
                </c:pt>
                <c:pt idx="1577">
                  <c:v>2.1708607048951101</c:v>
                </c:pt>
                <c:pt idx="1578">
                  <c:v>2.1722372811188801</c:v>
                </c:pt>
                <c:pt idx="1579">
                  <c:v>2.17361385734266</c:v>
                </c:pt>
                <c:pt idx="1580">
                  <c:v>2.1749904335664301</c:v>
                </c:pt>
                <c:pt idx="1581">
                  <c:v>2.1763670097902099</c:v>
                </c:pt>
                <c:pt idx="1582">
                  <c:v>2.1777435860139902</c:v>
                </c:pt>
                <c:pt idx="1583">
                  <c:v>2.1791201622377598</c:v>
                </c:pt>
                <c:pt idx="1584">
                  <c:v>2.1804967384615401</c:v>
                </c:pt>
                <c:pt idx="1585">
                  <c:v>2.1818733146853102</c:v>
                </c:pt>
                <c:pt idx="1586">
                  <c:v>2.1832498909090901</c:v>
                </c:pt>
                <c:pt idx="1587">
                  <c:v>2.1846264671328699</c:v>
                </c:pt>
                <c:pt idx="1588">
                  <c:v>2.18600304335664</c:v>
                </c:pt>
                <c:pt idx="1589">
                  <c:v>2.1873796195804198</c:v>
                </c:pt>
                <c:pt idx="1590">
                  <c:v>2.1887561958042001</c:v>
                </c:pt>
                <c:pt idx="1591">
                  <c:v>2.1901327720279702</c:v>
                </c:pt>
                <c:pt idx="1592">
                  <c:v>2.19150934825175</c:v>
                </c:pt>
                <c:pt idx="1593">
                  <c:v>2.1928859244755299</c:v>
                </c:pt>
                <c:pt idx="1594">
                  <c:v>2.1942625006993</c:v>
                </c:pt>
                <c:pt idx="1595">
                  <c:v>2.1956390769230798</c:v>
                </c:pt>
                <c:pt idx="1596">
                  <c:v>2.1970156531468499</c:v>
                </c:pt>
                <c:pt idx="1597">
                  <c:v>2.1983922293706302</c:v>
                </c:pt>
                <c:pt idx="1598">
                  <c:v>2.19976880559441</c:v>
                </c:pt>
                <c:pt idx="1599">
                  <c:v>2.2011453818181801</c:v>
                </c:pt>
                <c:pt idx="1600">
                  <c:v>2.2025219580419599</c:v>
                </c:pt>
                <c:pt idx="1601">
                  <c:v>2.20389853426573</c:v>
                </c:pt>
                <c:pt idx="1602">
                  <c:v>2.2052751104895099</c:v>
                </c:pt>
                <c:pt idx="1603">
                  <c:v>2.2066516867132902</c:v>
                </c:pt>
                <c:pt idx="1604">
                  <c:v>2.2080282629370598</c:v>
                </c:pt>
                <c:pt idx="1605">
                  <c:v>2.2094048391608401</c:v>
                </c:pt>
                <c:pt idx="1606">
                  <c:v>2.2107814153846199</c:v>
                </c:pt>
                <c:pt idx="1607">
                  <c:v>2.21215799160839</c:v>
                </c:pt>
                <c:pt idx="1608">
                  <c:v>2.2135345678321698</c:v>
                </c:pt>
                <c:pt idx="1609">
                  <c:v>2.2149111440559399</c:v>
                </c:pt>
                <c:pt idx="1610">
                  <c:v>2.2162877202797202</c:v>
                </c:pt>
                <c:pt idx="1611">
                  <c:v>2.2176642965035001</c:v>
                </c:pt>
                <c:pt idx="1612">
                  <c:v>2.2190408727272701</c:v>
                </c:pt>
                <c:pt idx="1613">
                  <c:v>2.22041744895105</c:v>
                </c:pt>
                <c:pt idx="1614">
                  <c:v>2.2217940251748298</c:v>
                </c:pt>
                <c:pt idx="1615">
                  <c:v>2.2231706013985999</c:v>
                </c:pt>
                <c:pt idx="1616">
                  <c:v>2.2245471776223802</c:v>
                </c:pt>
                <c:pt idx="1617">
                  <c:v>2.2259237538461498</c:v>
                </c:pt>
                <c:pt idx="1618">
                  <c:v>2.2273003300699301</c:v>
                </c:pt>
                <c:pt idx="1619">
                  <c:v>2.22867690629371</c:v>
                </c:pt>
                <c:pt idx="1620">
                  <c:v>2.23005348251748</c:v>
                </c:pt>
                <c:pt idx="1621">
                  <c:v>2.2314300587412599</c:v>
                </c:pt>
                <c:pt idx="1622">
                  <c:v>2.2328066349650402</c:v>
                </c:pt>
                <c:pt idx="1623">
                  <c:v>2.2341832111888098</c:v>
                </c:pt>
                <c:pt idx="1624">
                  <c:v>2.2355597874125901</c:v>
                </c:pt>
                <c:pt idx="1625">
                  <c:v>2.2369363636363602</c:v>
                </c:pt>
                <c:pt idx="1626">
                  <c:v>2.23831293986014</c:v>
                </c:pt>
                <c:pt idx="1627">
                  <c:v>2.2396895160839199</c:v>
                </c:pt>
                <c:pt idx="1628">
                  <c:v>2.2410660923076899</c:v>
                </c:pt>
                <c:pt idx="1629">
                  <c:v>2.2424426685314698</c:v>
                </c:pt>
                <c:pt idx="1630">
                  <c:v>2.2438192447552501</c:v>
                </c:pt>
                <c:pt idx="1631">
                  <c:v>2.2451958209790202</c:v>
                </c:pt>
                <c:pt idx="1632">
                  <c:v>2.2465723972028</c:v>
                </c:pt>
                <c:pt idx="1633">
                  <c:v>2.2479489734265701</c:v>
                </c:pt>
                <c:pt idx="1634">
                  <c:v>2.2493255496503499</c:v>
                </c:pt>
                <c:pt idx="1635">
                  <c:v>2.2507021258741302</c:v>
                </c:pt>
                <c:pt idx="1636">
                  <c:v>2.2520787020978998</c:v>
                </c:pt>
                <c:pt idx="1637">
                  <c:v>2.2534552783216801</c:v>
                </c:pt>
                <c:pt idx="1638">
                  <c:v>2.2548318545454502</c:v>
                </c:pt>
                <c:pt idx="1639">
                  <c:v>2.2562084307692301</c:v>
                </c:pt>
                <c:pt idx="1640">
                  <c:v>2.2575850069930099</c:v>
                </c:pt>
                <c:pt idx="1641">
                  <c:v>2.25896158321678</c:v>
                </c:pt>
                <c:pt idx="1642">
                  <c:v>2.2603381594405598</c:v>
                </c:pt>
                <c:pt idx="1643">
                  <c:v>2.2617147356643401</c:v>
                </c:pt>
                <c:pt idx="1644">
                  <c:v>2.2630913118881102</c:v>
                </c:pt>
                <c:pt idx="1645">
                  <c:v>2.26446788811189</c:v>
                </c:pt>
                <c:pt idx="1646">
                  <c:v>2.2658444643356601</c:v>
                </c:pt>
                <c:pt idx="1647">
                  <c:v>2.26722104055944</c:v>
                </c:pt>
                <c:pt idx="1648">
                  <c:v>2.2685976167832198</c:v>
                </c:pt>
                <c:pt idx="1649">
                  <c:v>2.2699741930069899</c:v>
                </c:pt>
                <c:pt idx="1650">
                  <c:v>2.2713507692307702</c:v>
                </c:pt>
                <c:pt idx="1651">
                  <c:v>2.27272734545455</c:v>
                </c:pt>
                <c:pt idx="1652">
                  <c:v>2.2741039216783201</c:v>
                </c:pt>
                <c:pt idx="1653">
                  <c:v>2.2754804979020999</c:v>
                </c:pt>
                <c:pt idx="1654">
                  <c:v>2.27685707412587</c:v>
                </c:pt>
                <c:pt idx="1655">
                  <c:v>2.2782336503496499</c:v>
                </c:pt>
                <c:pt idx="1656">
                  <c:v>2.2796102265734302</c:v>
                </c:pt>
                <c:pt idx="1657">
                  <c:v>2.2809868027971998</c:v>
                </c:pt>
                <c:pt idx="1658">
                  <c:v>2.2823633790209801</c:v>
                </c:pt>
                <c:pt idx="1659">
                  <c:v>2.2837399552447599</c:v>
                </c:pt>
                <c:pt idx="1660">
                  <c:v>2.28511653146853</c:v>
                </c:pt>
                <c:pt idx="1661">
                  <c:v>2.2864931076923098</c:v>
                </c:pt>
                <c:pt idx="1662">
                  <c:v>2.2878696839160799</c:v>
                </c:pt>
                <c:pt idx="1663">
                  <c:v>2.2892462601398602</c:v>
                </c:pt>
                <c:pt idx="1664">
                  <c:v>2.2906228363636401</c:v>
                </c:pt>
                <c:pt idx="1665">
                  <c:v>2.2919994125874101</c:v>
                </c:pt>
                <c:pt idx="1666">
                  <c:v>2.29337598881119</c:v>
                </c:pt>
                <c:pt idx="1667">
                  <c:v>2.2947525650349698</c:v>
                </c:pt>
                <c:pt idx="1668">
                  <c:v>2.2961291412587399</c:v>
                </c:pt>
                <c:pt idx="1669">
                  <c:v>2.2975057174825202</c:v>
                </c:pt>
                <c:pt idx="1670">
                  <c:v>2.2988822937062898</c:v>
                </c:pt>
                <c:pt idx="1671">
                  <c:v>2.3002588699300701</c:v>
                </c:pt>
                <c:pt idx="1672">
                  <c:v>2.30163544615385</c:v>
                </c:pt>
                <c:pt idx="1673">
                  <c:v>2.30301202237762</c:v>
                </c:pt>
                <c:pt idx="1674">
                  <c:v>2.3043885986013999</c:v>
                </c:pt>
                <c:pt idx="1675">
                  <c:v>2.3057651748251802</c:v>
                </c:pt>
                <c:pt idx="1676">
                  <c:v>2.3071417510489498</c:v>
                </c:pt>
                <c:pt idx="1677">
                  <c:v>2.3085183272727301</c:v>
                </c:pt>
                <c:pt idx="1678">
                  <c:v>2.3098949034965002</c:v>
                </c:pt>
                <c:pt idx="1679">
                  <c:v>2.31127147972028</c:v>
                </c:pt>
                <c:pt idx="1680">
                  <c:v>2.3126480559440599</c:v>
                </c:pt>
                <c:pt idx="1681">
                  <c:v>2.3140246321678299</c:v>
                </c:pt>
                <c:pt idx="1682">
                  <c:v>2.3154012083916098</c:v>
                </c:pt>
                <c:pt idx="1683">
                  <c:v>2.3167777846153799</c:v>
                </c:pt>
                <c:pt idx="1684">
                  <c:v>2.3181543608391602</c:v>
                </c:pt>
                <c:pt idx="1685">
                  <c:v>2.31953093706294</c:v>
                </c:pt>
                <c:pt idx="1686">
                  <c:v>2.3209075132867101</c:v>
                </c:pt>
                <c:pt idx="1687">
                  <c:v>2.3222840895104899</c:v>
                </c:pt>
                <c:pt idx="1688">
                  <c:v>2.3236606657342702</c:v>
                </c:pt>
                <c:pt idx="1689">
                  <c:v>2.3250372419580398</c:v>
                </c:pt>
                <c:pt idx="1690">
                  <c:v>2.3264138181818201</c:v>
                </c:pt>
                <c:pt idx="1691">
                  <c:v>2.3277903944055902</c:v>
                </c:pt>
                <c:pt idx="1692">
                  <c:v>2.3291669706293701</c:v>
                </c:pt>
                <c:pt idx="1693">
                  <c:v>2.3305435468531499</c:v>
                </c:pt>
                <c:pt idx="1694">
                  <c:v>2.33192012307692</c:v>
                </c:pt>
                <c:pt idx="1695">
                  <c:v>2.3332966993006998</c:v>
                </c:pt>
                <c:pt idx="1696">
                  <c:v>2.3346732755244801</c:v>
                </c:pt>
                <c:pt idx="1697">
                  <c:v>2.3360498517482502</c:v>
                </c:pt>
                <c:pt idx="1698">
                  <c:v>2.33742642797203</c:v>
                </c:pt>
                <c:pt idx="1699">
                  <c:v>2.3388030041958001</c:v>
                </c:pt>
                <c:pt idx="1700">
                  <c:v>2.34017958041958</c:v>
                </c:pt>
                <c:pt idx="1701">
                  <c:v>2.3415561566433598</c:v>
                </c:pt>
                <c:pt idx="1702">
                  <c:v>2.3429327328671299</c:v>
                </c:pt>
                <c:pt idx="1703">
                  <c:v>2.3443093090909102</c:v>
                </c:pt>
                <c:pt idx="1704">
                  <c:v>2.34568588531469</c:v>
                </c:pt>
                <c:pt idx="1705">
                  <c:v>2.3470624615384601</c:v>
                </c:pt>
                <c:pt idx="1706">
                  <c:v>2.3484390377622399</c:v>
                </c:pt>
                <c:pt idx="1707">
                  <c:v>2.34981561398601</c:v>
                </c:pt>
                <c:pt idx="1708">
                  <c:v>2.3511921902097899</c:v>
                </c:pt>
                <c:pt idx="1709">
                  <c:v>2.3525687664335702</c:v>
                </c:pt>
                <c:pt idx="1710">
                  <c:v>2.3539453426573398</c:v>
                </c:pt>
                <c:pt idx="1711">
                  <c:v>2.3553219188811201</c:v>
                </c:pt>
                <c:pt idx="1712">
                  <c:v>2.3566984951048999</c:v>
                </c:pt>
                <c:pt idx="1713">
                  <c:v>2.35807507132867</c:v>
                </c:pt>
                <c:pt idx="1714">
                  <c:v>2.3594516475524498</c:v>
                </c:pt>
                <c:pt idx="1715">
                  <c:v>2.3608282237762199</c:v>
                </c:pt>
                <c:pt idx="1716">
                  <c:v>2.3622048000000002</c:v>
                </c:pt>
                <c:pt idx="1717">
                  <c:v>2.3635813762237801</c:v>
                </c:pt>
                <c:pt idx="1718">
                  <c:v>2.3649579524475501</c:v>
                </c:pt>
                <c:pt idx="1719">
                  <c:v>2.36633452867133</c:v>
                </c:pt>
                <c:pt idx="1720">
                  <c:v>2.3677111048951098</c:v>
                </c:pt>
                <c:pt idx="1721">
                  <c:v>2.3690876811188799</c:v>
                </c:pt>
                <c:pt idx="1722">
                  <c:v>2.3704642573426602</c:v>
                </c:pt>
                <c:pt idx="1723">
                  <c:v>2.3718408335664298</c:v>
                </c:pt>
                <c:pt idx="1724">
                  <c:v>2.3732174097902101</c:v>
                </c:pt>
                <c:pt idx="1725">
                  <c:v>2.37459398601399</c:v>
                </c:pt>
                <c:pt idx="1726">
                  <c:v>2.37597056223776</c:v>
                </c:pt>
                <c:pt idx="1727">
                  <c:v>2.3773471384615399</c:v>
                </c:pt>
                <c:pt idx="1728">
                  <c:v>2.3787237146853202</c:v>
                </c:pt>
                <c:pt idx="1729">
                  <c:v>2.3801002909090898</c:v>
                </c:pt>
                <c:pt idx="1730">
                  <c:v>2.3814768671328701</c:v>
                </c:pt>
                <c:pt idx="1731">
                  <c:v>2.3828534433566402</c:v>
                </c:pt>
                <c:pt idx="1732">
                  <c:v>2.38423001958042</c:v>
                </c:pt>
                <c:pt idx="1733">
                  <c:v>2.3856065958041999</c:v>
                </c:pt>
                <c:pt idx="1734">
                  <c:v>2.3869831720279699</c:v>
                </c:pt>
                <c:pt idx="1735">
                  <c:v>2.3883597482517498</c:v>
                </c:pt>
                <c:pt idx="1736">
                  <c:v>2.3897363244755199</c:v>
                </c:pt>
                <c:pt idx="1737">
                  <c:v>2.3911129006993002</c:v>
                </c:pt>
                <c:pt idx="1738">
                  <c:v>2.39248947692308</c:v>
                </c:pt>
                <c:pt idx="1739">
                  <c:v>2.3938660531468501</c:v>
                </c:pt>
                <c:pt idx="1740">
                  <c:v>2.3952426293706299</c:v>
                </c:pt>
                <c:pt idx="1741">
                  <c:v>2.3966192055944102</c:v>
                </c:pt>
                <c:pt idx="1742">
                  <c:v>2.3979957818181799</c:v>
                </c:pt>
                <c:pt idx="1743">
                  <c:v>2.3993723580419601</c:v>
                </c:pt>
                <c:pt idx="1744">
                  <c:v>2.4007489342657302</c:v>
                </c:pt>
                <c:pt idx="1745">
                  <c:v>2.4021255104895101</c:v>
                </c:pt>
                <c:pt idx="1746">
                  <c:v>2.4035020867132899</c:v>
                </c:pt>
                <c:pt idx="1747">
                  <c:v>2.40487866293706</c:v>
                </c:pt>
                <c:pt idx="1748">
                  <c:v>2.4062552391608398</c:v>
                </c:pt>
                <c:pt idx="1749">
                  <c:v>2.4076318153846201</c:v>
                </c:pt>
                <c:pt idx="1750">
                  <c:v>2.4090083916083902</c:v>
                </c:pt>
                <c:pt idx="1751">
                  <c:v>2.41038496783217</c:v>
                </c:pt>
                <c:pt idx="1752">
                  <c:v>2.4117615440559401</c:v>
                </c:pt>
                <c:pt idx="1753">
                  <c:v>2.41313812027972</c:v>
                </c:pt>
                <c:pt idx="1754">
                  <c:v>2.4145146965034998</c:v>
                </c:pt>
                <c:pt idx="1755">
                  <c:v>2.4158912727272699</c:v>
                </c:pt>
                <c:pt idx="1756">
                  <c:v>2.4172678489510502</c:v>
                </c:pt>
                <c:pt idx="1757">
                  <c:v>2.41864442517483</c:v>
                </c:pt>
                <c:pt idx="1758">
                  <c:v>2.4200210013986001</c:v>
                </c:pt>
                <c:pt idx="1759">
                  <c:v>2.4213975776223799</c:v>
                </c:pt>
                <c:pt idx="1760">
                  <c:v>2.42277415384615</c:v>
                </c:pt>
                <c:pt idx="1761">
                  <c:v>2.4241507300699299</c:v>
                </c:pt>
                <c:pt idx="1762">
                  <c:v>2.4255273062937102</c:v>
                </c:pt>
                <c:pt idx="1763">
                  <c:v>2.4269038825174798</c:v>
                </c:pt>
                <c:pt idx="1764">
                  <c:v>2.4282804587412601</c:v>
                </c:pt>
                <c:pt idx="1765">
                  <c:v>2.4296570349650399</c:v>
                </c:pt>
                <c:pt idx="1766">
                  <c:v>2.43103361118881</c:v>
                </c:pt>
                <c:pt idx="1767">
                  <c:v>2.4324101874125899</c:v>
                </c:pt>
                <c:pt idx="1768">
                  <c:v>2.4337867636363599</c:v>
                </c:pt>
                <c:pt idx="1769">
                  <c:v>2.4351633398601402</c:v>
                </c:pt>
                <c:pt idx="1770">
                  <c:v>2.4365399160839201</c:v>
                </c:pt>
                <c:pt idx="1771">
                  <c:v>2.4379164923076901</c:v>
                </c:pt>
                <c:pt idx="1772">
                  <c:v>2.43929306853147</c:v>
                </c:pt>
                <c:pt idx="1773">
                  <c:v>2.4406696447552498</c:v>
                </c:pt>
                <c:pt idx="1774">
                  <c:v>2.4420462209790199</c:v>
                </c:pt>
                <c:pt idx="1775">
                  <c:v>2.4434227972028002</c:v>
                </c:pt>
                <c:pt idx="1776">
                  <c:v>2.4447993734265698</c:v>
                </c:pt>
                <c:pt idx="1777">
                  <c:v>2.4461759496503501</c:v>
                </c:pt>
                <c:pt idx="1778">
                  <c:v>2.44755252587413</c:v>
                </c:pt>
                <c:pt idx="1779">
                  <c:v>2.4489291020979</c:v>
                </c:pt>
                <c:pt idx="1780">
                  <c:v>2.4503056783216799</c:v>
                </c:pt>
                <c:pt idx="1781">
                  <c:v>2.45168225454545</c:v>
                </c:pt>
                <c:pt idx="1782">
                  <c:v>2.4530588307692298</c:v>
                </c:pt>
                <c:pt idx="1783">
                  <c:v>2.4544354069930101</c:v>
                </c:pt>
                <c:pt idx="1784">
                  <c:v>2.4558119832167802</c:v>
                </c:pt>
                <c:pt idx="1785">
                  <c:v>2.45718855944056</c:v>
                </c:pt>
                <c:pt idx="1786">
                  <c:v>2.4585651356643399</c:v>
                </c:pt>
                <c:pt idx="1787">
                  <c:v>2.4599417118881099</c:v>
                </c:pt>
                <c:pt idx="1788">
                  <c:v>2.4613182881118898</c:v>
                </c:pt>
                <c:pt idx="1789">
                  <c:v>2.4626948643356599</c:v>
                </c:pt>
                <c:pt idx="1790">
                  <c:v>2.4640714405594402</c:v>
                </c:pt>
                <c:pt idx="1791">
                  <c:v>2.46544801678322</c:v>
                </c:pt>
                <c:pt idx="1792">
                  <c:v>2.4668245930069901</c:v>
                </c:pt>
                <c:pt idx="1793">
                  <c:v>2.4682011692307699</c:v>
                </c:pt>
                <c:pt idx="1794">
                  <c:v>2.4695777454545502</c:v>
                </c:pt>
                <c:pt idx="1795">
                  <c:v>2.4709543216783199</c:v>
                </c:pt>
                <c:pt idx="1796">
                  <c:v>2.4723308979021001</c:v>
                </c:pt>
                <c:pt idx="1797">
                  <c:v>2.4737074741258702</c:v>
                </c:pt>
                <c:pt idx="1798">
                  <c:v>2.4750840503496501</c:v>
                </c:pt>
                <c:pt idx="1799">
                  <c:v>2.4764606265734299</c:v>
                </c:pt>
                <c:pt idx="1800">
                  <c:v>2.4778372027972</c:v>
                </c:pt>
                <c:pt idx="1801">
                  <c:v>2.4792137790209798</c:v>
                </c:pt>
                <c:pt idx="1802">
                  <c:v>2.4805903552447601</c:v>
                </c:pt>
                <c:pt idx="1803">
                  <c:v>2.4819669314685302</c:v>
                </c:pt>
                <c:pt idx="1804">
                  <c:v>2.48334350769231</c:v>
                </c:pt>
                <c:pt idx="1805">
                  <c:v>2.4847200839160801</c:v>
                </c:pt>
                <c:pt idx="1806">
                  <c:v>2.48609666013986</c:v>
                </c:pt>
                <c:pt idx="1807">
                  <c:v>2.4874732363636398</c:v>
                </c:pt>
                <c:pt idx="1808">
                  <c:v>2.4888498125874099</c:v>
                </c:pt>
                <c:pt idx="1809">
                  <c:v>2.4902263888111902</c:v>
                </c:pt>
                <c:pt idx="1810">
                  <c:v>2.49160296503497</c:v>
                </c:pt>
                <c:pt idx="1811">
                  <c:v>2.4929795412587401</c:v>
                </c:pt>
                <c:pt idx="1812">
                  <c:v>2.49435611748252</c:v>
                </c:pt>
                <c:pt idx="1813">
                  <c:v>2.49573269370629</c:v>
                </c:pt>
                <c:pt idx="1814">
                  <c:v>2.4971092699300699</c:v>
                </c:pt>
                <c:pt idx="1815">
                  <c:v>2.4984858461538502</c:v>
                </c:pt>
                <c:pt idx="1816">
                  <c:v>2.4998624223776198</c:v>
                </c:pt>
                <c:pt idx="1817">
                  <c:v>2.5012389986014001</c:v>
                </c:pt>
                <c:pt idx="1818">
                  <c:v>2.5026155748251799</c:v>
                </c:pt>
                <c:pt idx="1819">
                  <c:v>2.50399215104895</c:v>
                </c:pt>
                <c:pt idx="1820">
                  <c:v>2.5053687272727299</c:v>
                </c:pt>
                <c:pt idx="1821">
                  <c:v>2.5067453034964999</c:v>
                </c:pt>
                <c:pt idx="1822">
                  <c:v>2.5081218797202798</c:v>
                </c:pt>
                <c:pt idx="1823">
                  <c:v>2.5094984559440601</c:v>
                </c:pt>
                <c:pt idx="1824">
                  <c:v>2.5108750321678301</c:v>
                </c:pt>
                <c:pt idx="1825">
                  <c:v>2.51225160839161</c:v>
                </c:pt>
                <c:pt idx="1826">
                  <c:v>2.5136281846153898</c:v>
                </c:pt>
                <c:pt idx="1827">
                  <c:v>2.5150047608391599</c:v>
                </c:pt>
                <c:pt idx="1828">
                  <c:v>2.5163813370629402</c:v>
                </c:pt>
                <c:pt idx="1829">
                  <c:v>2.5177579132867098</c:v>
                </c:pt>
                <c:pt idx="1830">
                  <c:v>2.5191344895104901</c:v>
                </c:pt>
                <c:pt idx="1831">
                  <c:v>2.52051106573427</c:v>
                </c:pt>
                <c:pt idx="1832">
                  <c:v>2.52188764195804</c:v>
                </c:pt>
                <c:pt idx="1833">
                  <c:v>2.5232642181818199</c:v>
                </c:pt>
                <c:pt idx="1834">
                  <c:v>2.52464079440559</c:v>
                </c:pt>
                <c:pt idx="1835">
                  <c:v>2.5260173706293698</c:v>
                </c:pt>
                <c:pt idx="1836">
                  <c:v>2.5273939468531501</c:v>
                </c:pt>
                <c:pt idx="1837">
                  <c:v>2.5287705230769202</c:v>
                </c:pt>
                <c:pt idx="1838">
                  <c:v>2.5301470993007</c:v>
                </c:pt>
                <c:pt idx="1839">
                  <c:v>2.5315236755244799</c:v>
                </c:pt>
                <c:pt idx="1840">
                  <c:v>2.53290025174825</c:v>
                </c:pt>
                <c:pt idx="1841">
                  <c:v>2.5342768279720298</c:v>
                </c:pt>
                <c:pt idx="1842">
                  <c:v>2.5356534041957999</c:v>
                </c:pt>
                <c:pt idx="1843">
                  <c:v>2.5370299804195802</c:v>
                </c:pt>
                <c:pt idx="1844">
                  <c:v>2.53840655664336</c:v>
                </c:pt>
                <c:pt idx="1845">
                  <c:v>2.5397831328671301</c:v>
                </c:pt>
                <c:pt idx="1846">
                  <c:v>2.5411597090909099</c:v>
                </c:pt>
                <c:pt idx="1847">
                  <c:v>2.5425362853146898</c:v>
                </c:pt>
                <c:pt idx="1848">
                  <c:v>2.5439128615384599</c:v>
                </c:pt>
                <c:pt idx="1849">
                  <c:v>2.5452894377622401</c:v>
                </c:pt>
                <c:pt idx="1850">
                  <c:v>2.5466660139860098</c:v>
                </c:pt>
                <c:pt idx="1851">
                  <c:v>2.5480425902097901</c:v>
                </c:pt>
                <c:pt idx="1852">
                  <c:v>2.5494191664335699</c:v>
                </c:pt>
                <c:pt idx="1853">
                  <c:v>2.55079574265734</c:v>
                </c:pt>
                <c:pt idx="1854">
                  <c:v>2.5521723188811198</c:v>
                </c:pt>
                <c:pt idx="1855">
                  <c:v>2.5535488951049001</c:v>
                </c:pt>
                <c:pt idx="1856">
                  <c:v>2.5549254713286702</c:v>
                </c:pt>
                <c:pt idx="1857">
                  <c:v>2.5563020475524501</c:v>
                </c:pt>
                <c:pt idx="1858">
                  <c:v>2.5576786237762201</c:v>
                </c:pt>
                <c:pt idx="1859">
                  <c:v>2.5590552</c:v>
                </c:pt>
                <c:pt idx="1860">
                  <c:v>2.5604317762237798</c:v>
                </c:pt>
                <c:pt idx="1861">
                  <c:v>2.5618083524475499</c:v>
                </c:pt>
                <c:pt idx="1862">
                  <c:v>2.5631849286713302</c:v>
                </c:pt>
                <c:pt idx="1863">
                  <c:v>2.56456150489511</c:v>
                </c:pt>
                <c:pt idx="1864">
                  <c:v>2.5659380811188801</c:v>
                </c:pt>
                <c:pt idx="1865">
                  <c:v>2.56731465734266</c:v>
                </c:pt>
                <c:pt idx="1866">
                  <c:v>2.56869123356643</c:v>
                </c:pt>
                <c:pt idx="1867">
                  <c:v>2.5700678097902099</c:v>
                </c:pt>
                <c:pt idx="1868">
                  <c:v>2.5714443860139902</c:v>
                </c:pt>
                <c:pt idx="1869">
                  <c:v>2.5728209622377598</c:v>
                </c:pt>
                <c:pt idx="1870">
                  <c:v>2.5741975384615401</c:v>
                </c:pt>
                <c:pt idx="1871">
                  <c:v>2.5755741146853102</c:v>
                </c:pt>
                <c:pt idx="1872">
                  <c:v>2.57695069090909</c:v>
                </c:pt>
                <c:pt idx="1873">
                  <c:v>2.5783272671328699</c:v>
                </c:pt>
                <c:pt idx="1874">
                  <c:v>2.5797038433566399</c:v>
                </c:pt>
                <c:pt idx="1875">
                  <c:v>2.5810804195804198</c:v>
                </c:pt>
                <c:pt idx="1876">
                  <c:v>2.5824569958042001</c:v>
                </c:pt>
                <c:pt idx="1877">
                  <c:v>2.5838335720279701</c:v>
                </c:pt>
                <c:pt idx="1878">
                  <c:v>2.58521014825175</c:v>
                </c:pt>
                <c:pt idx="1879">
                  <c:v>2.5865867244755201</c:v>
                </c:pt>
                <c:pt idx="1880">
                  <c:v>2.5879633006992999</c:v>
                </c:pt>
                <c:pt idx="1881">
                  <c:v>2.5893398769230802</c:v>
                </c:pt>
                <c:pt idx="1882">
                  <c:v>2.5907164531468498</c:v>
                </c:pt>
                <c:pt idx="1883">
                  <c:v>2.5920930293706301</c:v>
                </c:pt>
                <c:pt idx="1884">
                  <c:v>2.59346960559441</c:v>
                </c:pt>
                <c:pt idx="1885">
                  <c:v>2.5948461818181801</c:v>
                </c:pt>
                <c:pt idx="1886">
                  <c:v>2.5962227580419599</c:v>
                </c:pt>
                <c:pt idx="1887">
                  <c:v>2.59759933426573</c:v>
                </c:pt>
                <c:pt idx="1888">
                  <c:v>2.5989759104895098</c:v>
                </c:pt>
                <c:pt idx="1889">
                  <c:v>2.6003524867132901</c:v>
                </c:pt>
                <c:pt idx="1890">
                  <c:v>2.6017290629370602</c:v>
                </c:pt>
                <c:pt idx="1891">
                  <c:v>2.60310563916084</c:v>
                </c:pt>
                <c:pt idx="1892">
                  <c:v>2.6044822153846199</c:v>
                </c:pt>
                <c:pt idx="1893">
                  <c:v>2.60585879160839</c:v>
                </c:pt>
                <c:pt idx="1894">
                  <c:v>2.6072353678321698</c:v>
                </c:pt>
                <c:pt idx="1895">
                  <c:v>2.6086119440559399</c:v>
                </c:pt>
                <c:pt idx="1896">
                  <c:v>2.6099885202797202</c:v>
                </c:pt>
                <c:pt idx="1897">
                  <c:v>2.6113650965035</c:v>
                </c:pt>
                <c:pt idx="1898">
                  <c:v>2.6127416727272701</c:v>
                </c:pt>
                <c:pt idx="1899">
                  <c:v>2.6141182489510499</c:v>
                </c:pt>
                <c:pt idx="1900">
                  <c:v>2.6154948251748298</c:v>
                </c:pt>
                <c:pt idx="1901">
                  <c:v>2.6168714013985999</c:v>
                </c:pt>
                <c:pt idx="1902">
                  <c:v>2.6182479776223802</c:v>
                </c:pt>
                <c:pt idx="1903">
                  <c:v>2.6196245538461498</c:v>
                </c:pt>
                <c:pt idx="1904">
                  <c:v>2.6210011300699301</c:v>
                </c:pt>
                <c:pt idx="1905">
                  <c:v>2.6223777062937099</c:v>
                </c:pt>
                <c:pt idx="1906">
                  <c:v>2.62375428251748</c:v>
                </c:pt>
                <c:pt idx="1907">
                  <c:v>2.6251308587412598</c:v>
                </c:pt>
                <c:pt idx="1908">
                  <c:v>2.6265074349650401</c:v>
                </c:pt>
                <c:pt idx="1909">
                  <c:v>2.6278840111888102</c:v>
                </c:pt>
                <c:pt idx="1910">
                  <c:v>2.6292605874125901</c:v>
                </c:pt>
                <c:pt idx="1911">
                  <c:v>2.6306371636363601</c:v>
                </c:pt>
                <c:pt idx="1912">
                  <c:v>2.63201373986014</c:v>
                </c:pt>
                <c:pt idx="1913">
                  <c:v>2.6333903160839198</c:v>
                </c:pt>
                <c:pt idx="1914">
                  <c:v>2.6347668923076899</c:v>
                </c:pt>
                <c:pt idx="1915">
                  <c:v>2.6361434685314702</c:v>
                </c:pt>
                <c:pt idx="1916">
                  <c:v>2.63752004475525</c:v>
                </c:pt>
                <c:pt idx="1917">
                  <c:v>2.6388966209790201</c:v>
                </c:pt>
                <c:pt idx="1918">
                  <c:v>2.6402731972028</c:v>
                </c:pt>
                <c:pt idx="1919">
                  <c:v>2.64164977342657</c:v>
                </c:pt>
                <c:pt idx="1920">
                  <c:v>2.6430263496503499</c:v>
                </c:pt>
                <c:pt idx="1921">
                  <c:v>2.6444029258741302</c:v>
                </c:pt>
                <c:pt idx="1922">
                  <c:v>2.6457795020978998</c:v>
                </c:pt>
                <c:pt idx="1923">
                  <c:v>2.6471560783216801</c:v>
                </c:pt>
                <c:pt idx="1924">
                  <c:v>2.6485326545454502</c:v>
                </c:pt>
                <c:pt idx="1925">
                  <c:v>2.64990923076923</c:v>
                </c:pt>
                <c:pt idx="1926">
                  <c:v>2.6512858069930099</c:v>
                </c:pt>
                <c:pt idx="1927">
                  <c:v>2.6526623832167799</c:v>
                </c:pt>
                <c:pt idx="1928">
                  <c:v>2.6540389594405598</c:v>
                </c:pt>
                <c:pt idx="1929">
                  <c:v>2.6554155356643401</c:v>
                </c:pt>
                <c:pt idx="1930">
                  <c:v>2.6567921118881102</c:v>
                </c:pt>
                <c:pt idx="1931">
                  <c:v>2.65816868811189</c:v>
                </c:pt>
                <c:pt idx="1932">
                  <c:v>2.6595452643356601</c:v>
                </c:pt>
                <c:pt idx="1933">
                  <c:v>2.6609218405594399</c:v>
                </c:pt>
                <c:pt idx="1934">
                  <c:v>2.6622984167832202</c:v>
                </c:pt>
                <c:pt idx="1935">
                  <c:v>2.6636749930069898</c:v>
                </c:pt>
                <c:pt idx="1936">
                  <c:v>2.6650515692307701</c:v>
                </c:pt>
                <c:pt idx="1937">
                  <c:v>2.66642814545455</c:v>
                </c:pt>
                <c:pt idx="1938">
                  <c:v>2.6678047216783201</c:v>
                </c:pt>
                <c:pt idx="1939">
                  <c:v>2.6691812979020999</c:v>
                </c:pt>
                <c:pt idx="1940">
                  <c:v>2.67055787412587</c:v>
                </c:pt>
                <c:pt idx="1941">
                  <c:v>2.6719344503496498</c:v>
                </c:pt>
                <c:pt idx="1942">
                  <c:v>2.6733110265734301</c:v>
                </c:pt>
                <c:pt idx="1943">
                  <c:v>2.6746876027972002</c:v>
                </c:pt>
                <c:pt idx="1944">
                  <c:v>2.67606417902098</c:v>
                </c:pt>
                <c:pt idx="1945">
                  <c:v>2.6774407552447599</c:v>
                </c:pt>
                <c:pt idx="1946">
                  <c:v>2.67881733146853</c:v>
                </c:pt>
                <c:pt idx="1947">
                  <c:v>2.6801939076923098</c:v>
                </c:pt>
                <c:pt idx="1948">
                  <c:v>2.6815704839160799</c:v>
                </c:pt>
                <c:pt idx="1949">
                  <c:v>2.6829470601398602</c:v>
                </c:pt>
                <c:pt idx="1950">
                  <c:v>2.68432363636364</c:v>
                </c:pt>
                <c:pt idx="1951">
                  <c:v>2.6857002125874101</c:v>
                </c:pt>
                <c:pt idx="1952">
                  <c:v>2.6870767888111899</c:v>
                </c:pt>
                <c:pt idx="1953">
                  <c:v>2.6884533650349698</c:v>
                </c:pt>
                <c:pt idx="1954">
                  <c:v>2.6898299412587399</c:v>
                </c:pt>
                <c:pt idx="1955">
                  <c:v>2.6912065174825202</c:v>
                </c:pt>
                <c:pt idx="1956">
                  <c:v>2.6925830937062898</c:v>
                </c:pt>
                <c:pt idx="1957">
                  <c:v>2.6939596699300701</c:v>
                </c:pt>
                <c:pt idx="1958">
                  <c:v>2.6953362461538499</c:v>
                </c:pt>
                <c:pt idx="1959">
                  <c:v>2.69671282237762</c:v>
                </c:pt>
                <c:pt idx="1960">
                  <c:v>2.6980893986013998</c:v>
                </c:pt>
                <c:pt idx="1961">
                  <c:v>2.6994659748251801</c:v>
                </c:pt>
                <c:pt idx="1962">
                  <c:v>2.7008425510489502</c:v>
                </c:pt>
                <c:pt idx="1963">
                  <c:v>2.7022191272727301</c:v>
                </c:pt>
                <c:pt idx="1964">
                  <c:v>2.7035957034965001</c:v>
                </c:pt>
                <c:pt idx="1965">
                  <c:v>2.70497227972028</c:v>
                </c:pt>
                <c:pt idx="1966">
                  <c:v>2.7063488559440598</c:v>
                </c:pt>
                <c:pt idx="1967">
                  <c:v>2.7077254321678299</c:v>
                </c:pt>
                <c:pt idx="1968">
                  <c:v>2.7091020083916102</c:v>
                </c:pt>
                <c:pt idx="1969">
                  <c:v>2.7104785846153798</c:v>
                </c:pt>
                <c:pt idx="1970">
                  <c:v>2.7118551608391601</c:v>
                </c:pt>
                <c:pt idx="1971">
                  <c:v>2.71323173706294</c:v>
                </c:pt>
                <c:pt idx="1972">
                  <c:v>2.71460831328671</c:v>
                </c:pt>
                <c:pt idx="1973">
                  <c:v>2.7159848895104899</c:v>
                </c:pt>
                <c:pt idx="1974">
                  <c:v>2.7173614657342702</c:v>
                </c:pt>
                <c:pt idx="1975">
                  <c:v>2.7187380419580398</c:v>
                </c:pt>
                <c:pt idx="1976">
                  <c:v>2.7201146181818201</c:v>
                </c:pt>
                <c:pt idx="1977">
                  <c:v>2.7214911944055902</c:v>
                </c:pt>
                <c:pt idx="1978">
                  <c:v>2.72286777062937</c:v>
                </c:pt>
                <c:pt idx="1979">
                  <c:v>2.7242443468531499</c:v>
                </c:pt>
                <c:pt idx="1980">
                  <c:v>2.7256209230769199</c:v>
                </c:pt>
                <c:pt idx="1981">
                  <c:v>2.7269974993006998</c:v>
                </c:pt>
                <c:pt idx="1982">
                  <c:v>2.7283740755244801</c:v>
                </c:pt>
                <c:pt idx="1983">
                  <c:v>2.7297506517482502</c:v>
                </c:pt>
                <c:pt idx="1984">
                  <c:v>2.73112722797203</c:v>
                </c:pt>
                <c:pt idx="1985">
                  <c:v>2.7325038041958001</c:v>
                </c:pt>
                <c:pt idx="1986">
                  <c:v>2.7338803804195799</c:v>
                </c:pt>
                <c:pt idx="1987">
                  <c:v>2.7352569566433602</c:v>
                </c:pt>
                <c:pt idx="1988">
                  <c:v>2.7366335328671298</c:v>
                </c:pt>
                <c:pt idx="1989">
                  <c:v>2.7380101090909101</c:v>
                </c:pt>
                <c:pt idx="1990">
                  <c:v>2.73938668531469</c:v>
                </c:pt>
                <c:pt idx="1991">
                  <c:v>2.7407632615384601</c:v>
                </c:pt>
                <c:pt idx="1992">
                  <c:v>2.7421398377622399</c:v>
                </c:pt>
                <c:pt idx="1993">
                  <c:v>2.74351641398601</c:v>
                </c:pt>
                <c:pt idx="1994">
                  <c:v>2.7448929902097898</c:v>
                </c:pt>
                <c:pt idx="1995">
                  <c:v>2.7462695664335701</c:v>
                </c:pt>
                <c:pt idx="1996">
                  <c:v>2.7476461426573402</c:v>
                </c:pt>
                <c:pt idx="1997">
                  <c:v>2.74902271888112</c:v>
                </c:pt>
                <c:pt idx="1998">
                  <c:v>2.7503992951048999</c:v>
                </c:pt>
                <c:pt idx="1999">
                  <c:v>2.75177587132867</c:v>
                </c:pt>
                <c:pt idx="2000">
                  <c:v>2.7531524475524498</c:v>
                </c:pt>
                <c:pt idx="2001">
                  <c:v>2.7545290237762199</c:v>
                </c:pt>
                <c:pt idx="2002">
                  <c:v>2.7559056000000002</c:v>
                </c:pt>
                <c:pt idx="2003">
                  <c:v>2.75728217622378</c:v>
                </c:pt>
                <c:pt idx="2004">
                  <c:v>2.7586587524475501</c:v>
                </c:pt>
                <c:pt idx="2005">
                  <c:v>2.7600353286713299</c:v>
                </c:pt>
                <c:pt idx="2006">
                  <c:v>2.7614119048951098</c:v>
                </c:pt>
                <c:pt idx="2007">
                  <c:v>2.7627884811188799</c:v>
                </c:pt>
                <c:pt idx="2008">
                  <c:v>2.7641650573426602</c:v>
                </c:pt>
                <c:pt idx="2009">
                  <c:v>2.7655416335664298</c:v>
                </c:pt>
                <c:pt idx="2010">
                  <c:v>2.7669182097902101</c:v>
                </c:pt>
                <c:pt idx="2011">
                  <c:v>2.7682947860139899</c:v>
                </c:pt>
                <c:pt idx="2012">
                  <c:v>2.76967136223776</c:v>
                </c:pt>
                <c:pt idx="2013">
                  <c:v>2.7710479384615399</c:v>
                </c:pt>
                <c:pt idx="2014">
                  <c:v>2.7724245146853201</c:v>
                </c:pt>
                <c:pt idx="2015">
                  <c:v>2.7738010909090902</c:v>
                </c:pt>
                <c:pt idx="2016">
                  <c:v>2.7751776671328701</c:v>
                </c:pt>
                <c:pt idx="2017">
                  <c:v>2.7765542433566401</c:v>
                </c:pt>
                <c:pt idx="2018">
                  <c:v>2.77793081958042</c:v>
                </c:pt>
                <c:pt idx="2019">
                  <c:v>2.7793073958041998</c:v>
                </c:pt>
                <c:pt idx="2020">
                  <c:v>2.7806839720279699</c:v>
                </c:pt>
                <c:pt idx="2021">
                  <c:v>2.7820605482517502</c:v>
                </c:pt>
                <c:pt idx="2022">
                  <c:v>2.78343712447553</c:v>
                </c:pt>
                <c:pt idx="2023">
                  <c:v>2.7848137006993001</c:v>
                </c:pt>
                <c:pt idx="2024">
                  <c:v>2.78619027692308</c:v>
                </c:pt>
                <c:pt idx="2025">
                  <c:v>2.78756685314685</c:v>
                </c:pt>
                <c:pt idx="2026">
                  <c:v>2.7889434293706299</c:v>
                </c:pt>
                <c:pt idx="2027">
                  <c:v>2.7903200055944102</c:v>
                </c:pt>
                <c:pt idx="2028">
                  <c:v>2.7916965818181798</c:v>
                </c:pt>
                <c:pt idx="2029">
                  <c:v>2.7930731580419601</c:v>
                </c:pt>
                <c:pt idx="2030">
                  <c:v>2.7944497342657302</c:v>
                </c:pt>
                <c:pt idx="2031">
                  <c:v>2.79582631048951</c:v>
                </c:pt>
                <c:pt idx="2032">
                  <c:v>2.7972028867132899</c:v>
                </c:pt>
                <c:pt idx="2033">
                  <c:v>2.7985794629370599</c:v>
                </c:pt>
                <c:pt idx="2034">
                  <c:v>2.7999560391608398</c:v>
                </c:pt>
                <c:pt idx="2035">
                  <c:v>2.8013326153846201</c:v>
                </c:pt>
                <c:pt idx="2036">
                  <c:v>2.8027091916083902</c:v>
                </c:pt>
                <c:pt idx="2037">
                  <c:v>2.80408576783217</c:v>
                </c:pt>
                <c:pt idx="2038">
                  <c:v>2.8054623440559401</c:v>
                </c:pt>
                <c:pt idx="2039">
                  <c:v>2.8068389202797199</c:v>
                </c:pt>
                <c:pt idx="2040">
                  <c:v>2.8082154965035002</c:v>
                </c:pt>
                <c:pt idx="2041">
                  <c:v>2.8095920727272699</c:v>
                </c:pt>
                <c:pt idx="2042">
                  <c:v>2.8109686489510501</c:v>
                </c:pt>
                <c:pt idx="2043">
                  <c:v>2.81234522517483</c:v>
                </c:pt>
                <c:pt idx="2044">
                  <c:v>2.8137218013986001</c:v>
                </c:pt>
                <c:pt idx="2045">
                  <c:v>2.8150983776223799</c:v>
                </c:pt>
                <c:pt idx="2046">
                  <c:v>2.81647495384615</c:v>
                </c:pt>
                <c:pt idx="2047">
                  <c:v>2.8178515300699298</c:v>
                </c:pt>
                <c:pt idx="2048">
                  <c:v>2.8192281062937101</c:v>
                </c:pt>
                <c:pt idx="2049">
                  <c:v>2.8206046825174802</c:v>
                </c:pt>
                <c:pt idx="2050">
                  <c:v>2.82198125874126</c:v>
                </c:pt>
                <c:pt idx="2051">
                  <c:v>2.8233578349650399</c:v>
                </c:pt>
                <c:pt idx="2052">
                  <c:v>2.82473441118881</c:v>
                </c:pt>
                <c:pt idx="2053">
                  <c:v>2.8261109874125898</c:v>
                </c:pt>
                <c:pt idx="2054">
                  <c:v>2.8274875636363599</c:v>
                </c:pt>
                <c:pt idx="2055">
                  <c:v>2.8288641398601402</c:v>
                </c:pt>
                <c:pt idx="2056">
                  <c:v>2.83024071608392</c:v>
                </c:pt>
                <c:pt idx="2057">
                  <c:v>2.8316172923076901</c:v>
                </c:pt>
                <c:pt idx="2058">
                  <c:v>2.8329938685314699</c:v>
                </c:pt>
                <c:pt idx="2059">
                  <c:v>2.8343704447552498</c:v>
                </c:pt>
                <c:pt idx="2060">
                  <c:v>2.8357470209790199</c:v>
                </c:pt>
                <c:pt idx="2061">
                  <c:v>2.8371235972028002</c:v>
                </c:pt>
                <c:pt idx="2062">
                  <c:v>2.8385001734265698</c:v>
                </c:pt>
                <c:pt idx="2063">
                  <c:v>2.8398767496503501</c:v>
                </c:pt>
                <c:pt idx="2064">
                  <c:v>2.8412533258741299</c:v>
                </c:pt>
                <c:pt idx="2065">
                  <c:v>2.8426299020979</c:v>
                </c:pt>
                <c:pt idx="2066">
                  <c:v>2.8440064783216799</c:v>
                </c:pt>
                <c:pt idx="2067">
                  <c:v>2.8453830545454601</c:v>
                </c:pt>
                <c:pt idx="2068">
                  <c:v>2.8467596307692302</c:v>
                </c:pt>
                <c:pt idx="2069">
                  <c:v>2.8481362069930101</c:v>
                </c:pt>
                <c:pt idx="2070">
                  <c:v>2.8495127832167801</c:v>
                </c:pt>
                <c:pt idx="2071">
                  <c:v>2.85088935944056</c:v>
                </c:pt>
                <c:pt idx="2072">
                  <c:v>2.8522659356643398</c:v>
                </c:pt>
                <c:pt idx="2073">
                  <c:v>2.8536425118881099</c:v>
                </c:pt>
                <c:pt idx="2074">
                  <c:v>2.8550190881118902</c:v>
                </c:pt>
                <c:pt idx="2075">
                  <c:v>2.8563956643356598</c:v>
                </c:pt>
                <c:pt idx="2076">
                  <c:v>2.8577722405594401</c:v>
                </c:pt>
                <c:pt idx="2077">
                  <c:v>2.85914881678322</c:v>
                </c:pt>
                <c:pt idx="2078">
                  <c:v>2.86052539300699</c:v>
                </c:pt>
                <c:pt idx="2079">
                  <c:v>2.8619019692307699</c:v>
                </c:pt>
                <c:pt idx="2080">
                  <c:v>2.8632785454545502</c:v>
                </c:pt>
                <c:pt idx="2081">
                  <c:v>2.8646551216783198</c:v>
                </c:pt>
                <c:pt idx="2082">
                  <c:v>2.8660316979021001</c:v>
                </c:pt>
                <c:pt idx="2083">
                  <c:v>2.8674082741258702</c:v>
                </c:pt>
                <c:pt idx="2084">
                  <c:v>2.86878485034965</c:v>
                </c:pt>
                <c:pt idx="2085">
                  <c:v>2.8701614265734299</c:v>
                </c:pt>
                <c:pt idx="2086">
                  <c:v>2.8715380027972</c:v>
                </c:pt>
                <c:pt idx="2087">
                  <c:v>2.8729145790209798</c:v>
                </c:pt>
                <c:pt idx="2088">
                  <c:v>2.8742911552447601</c:v>
                </c:pt>
                <c:pt idx="2089">
                  <c:v>2.8756677314685302</c:v>
                </c:pt>
                <c:pt idx="2090">
                  <c:v>2.87704430769231</c:v>
                </c:pt>
                <c:pt idx="2091">
                  <c:v>2.8784208839160801</c:v>
                </c:pt>
                <c:pt idx="2092">
                  <c:v>2.8797974601398599</c:v>
                </c:pt>
                <c:pt idx="2093">
                  <c:v>2.8811740363636398</c:v>
                </c:pt>
                <c:pt idx="2094">
                  <c:v>2.8825506125874099</c:v>
                </c:pt>
                <c:pt idx="2095">
                  <c:v>2.8839271888111901</c:v>
                </c:pt>
                <c:pt idx="2096">
                  <c:v>2.88530376503497</c:v>
                </c:pt>
                <c:pt idx="2097">
                  <c:v>2.8866803412587401</c:v>
                </c:pt>
                <c:pt idx="2098">
                  <c:v>2.8880569174825199</c:v>
                </c:pt>
                <c:pt idx="2099">
                  <c:v>2.88943349370629</c:v>
                </c:pt>
                <c:pt idx="2100">
                  <c:v>2.8908100699300698</c:v>
                </c:pt>
                <c:pt idx="2101">
                  <c:v>2.8921866461538501</c:v>
                </c:pt>
                <c:pt idx="2102">
                  <c:v>2.8935632223776202</c:v>
                </c:pt>
                <c:pt idx="2103">
                  <c:v>2.8949397986014</c:v>
                </c:pt>
                <c:pt idx="2104">
                  <c:v>2.8963163748251799</c:v>
                </c:pt>
                <c:pt idx="2105">
                  <c:v>2.89769295104895</c:v>
                </c:pt>
                <c:pt idx="2106">
                  <c:v>2.8990695272727298</c:v>
                </c:pt>
                <c:pt idx="2107">
                  <c:v>2.9004461034964999</c:v>
                </c:pt>
                <c:pt idx="2108">
                  <c:v>2.9018226797202802</c:v>
                </c:pt>
                <c:pt idx="2109">
                  <c:v>2.90319925594406</c:v>
                </c:pt>
                <c:pt idx="2110">
                  <c:v>2.9045758321678301</c:v>
                </c:pt>
                <c:pt idx="2111">
                  <c:v>2.90595240839161</c:v>
                </c:pt>
                <c:pt idx="2112">
                  <c:v>2.9073289846153898</c:v>
                </c:pt>
                <c:pt idx="2113">
                  <c:v>2.9087055608391599</c:v>
                </c:pt>
                <c:pt idx="2114">
                  <c:v>2.9100821370629402</c:v>
                </c:pt>
                <c:pt idx="2115">
                  <c:v>2.9114587132867098</c:v>
                </c:pt>
                <c:pt idx="2116">
                  <c:v>2.9128352895104901</c:v>
                </c:pt>
                <c:pt idx="2117">
                  <c:v>2.9142118657342699</c:v>
                </c:pt>
                <c:pt idx="2118">
                  <c:v>2.91558844195804</c:v>
                </c:pt>
                <c:pt idx="2119">
                  <c:v>2.9169650181818199</c:v>
                </c:pt>
                <c:pt idx="2120">
                  <c:v>2.9183415944056001</c:v>
                </c:pt>
                <c:pt idx="2121">
                  <c:v>2.9197181706293698</c:v>
                </c:pt>
                <c:pt idx="2122">
                  <c:v>2.9210947468531501</c:v>
                </c:pt>
                <c:pt idx="2123">
                  <c:v>2.9224713230769201</c:v>
                </c:pt>
                <c:pt idx="2124">
                  <c:v>2.9238478993007</c:v>
                </c:pt>
                <c:pt idx="2125">
                  <c:v>2.9252244755244798</c:v>
                </c:pt>
                <c:pt idx="2126">
                  <c:v>2.9266010517482499</c:v>
                </c:pt>
                <c:pt idx="2127">
                  <c:v>2.9279776279720302</c:v>
                </c:pt>
                <c:pt idx="2128">
                  <c:v>2.9293542041957998</c:v>
                </c:pt>
                <c:pt idx="2129">
                  <c:v>2.9307307804195801</c:v>
                </c:pt>
                <c:pt idx="2130">
                  <c:v>2.93210735664336</c:v>
                </c:pt>
                <c:pt idx="2131">
                  <c:v>2.9334839328671301</c:v>
                </c:pt>
                <c:pt idx="2132">
                  <c:v>2.9348605090909099</c:v>
                </c:pt>
                <c:pt idx="2133">
                  <c:v>2.9362370853146902</c:v>
                </c:pt>
                <c:pt idx="2134">
                  <c:v>2.9376136615384598</c:v>
                </c:pt>
                <c:pt idx="2135">
                  <c:v>2.9389902377622401</c:v>
                </c:pt>
                <c:pt idx="2136">
                  <c:v>2.9403668139860102</c:v>
                </c:pt>
                <c:pt idx="2137">
                  <c:v>2.94174339020979</c:v>
                </c:pt>
                <c:pt idx="2138">
                  <c:v>2.9431199664335699</c:v>
                </c:pt>
                <c:pt idx="2139">
                  <c:v>2.94449654265734</c:v>
                </c:pt>
                <c:pt idx="2140">
                  <c:v>2.9458731188811198</c:v>
                </c:pt>
                <c:pt idx="2141">
                  <c:v>2.9472496951049001</c:v>
                </c:pt>
                <c:pt idx="2142">
                  <c:v>2.9486262713286702</c:v>
                </c:pt>
                <c:pt idx="2143">
                  <c:v>2.95000284755245</c:v>
                </c:pt>
                <c:pt idx="2144">
                  <c:v>2.9513794237762201</c:v>
                </c:pt>
                <c:pt idx="2145">
                  <c:v>2.9527559999999999</c:v>
                </c:pt>
                <c:pt idx="2146">
                  <c:v>2.9541325762237798</c:v>
                </c:pt>
                <c:pt idx="2147">
                  <c:v>2.9555091524475499</c:v>
                </c:pt>
                <c:pt idx="2148">
                  <c:v>2.9568857286713301</c:v>
                </c:pt>
                <c:pt idx="2149">
                  <c:v>2.95826230489511</c:v>
                </c:pt>
                <c:pt idx="2150">
                  <c:v>2.9596388811188801</c:v>
                </c:pt>
                <c:pt idx="2151">
                  <c:v>2.9610154573426599</c:v>
                </c:pt>
                <c:pt idx="2152">
                  <c:v>2.96239203356643</c:v>
                </c:pt>
                <c:pt idx="2153">
                  <c:v>2.9637686097902098</c:v>
                </c:pt>
                <c:pt idx="2154">
                  <c:v>2.9651451860139901</c:v>
                </c:pt>
                <c:pt idx="2155">
                  <c:v>2.9665217622377602</c:v>
                </c:pt>
                <c:pt idx="2156">
                  <c:v>2.9678983384615401</c:v>
                </c:pt>
                <c:pt idx="2157">
                  <c:v>2.9692749146853199</c:v>
                </c:pt>
                <c:pt idx="2158">
                  <c:v>2.97065149090909</c:v>
                </c:pt>
                <c:pt idx="2159">
                  <c:v>2.9720280671328698</c:v>
                </c:pt>
                <c:pt idx="2160">
                  <c:v>2.9734046433566399</c:v>
                </c:pt>
                <c:pt idx="2161">
                  <c:v>2.9747812195804202</c:v>
                </c:pt>
                <c:pt idx="2162">
                  <c:v>2.9761577958042</c:v>
                </c:pt>
                <c:pt idx="2163">
                  <c:v>2.9775343720279701</c:v>
                </c:pt>
                <c:pt idx="2164">
                  <c:v>2.97891094825175</c:v>
                </c:pt>
                <c:pt idx="2165">
                  <c:v>2.9802875244755298</c:v>
                </c:pt>
                <c:pt idx="2166">
                  <c:v>2.9816641006992999</c:v>
                </c:pt>
                <c:pt idx="2167">
                  <c:v>2.9830406769230802</c:v>
                </c:pt>
                <c:pt idx="2168">
                  <c:v>2.9844172531468498</c:v>
                </c:pt>
                <c:pt idx="2169">
                  <c:v>2.9857938293706301</c:v>
                </c:pt>
                <c:pt idx="2170">
                  <c:v>2.9871704055944099</c:v>
                </c:pt>
                <c:pt idx="2171">
                  <c:v>2.98854698181818</c:v>
                </c:pt>
                <c:pt idx="2172">
                  <c:v>2.9899235580419599</c:v>
                </c:pt>
                <c:pt idx="2173">
                  <c:v>2.9913001342657299</c:v>
                </c:pt>
                <c:pt idx="2174">
                  <c:v>2.9926767104895098</c:v>
                </c:pt>
                <c:pt idx="2175">
                  <c:v>2.9940532867132901</c:v>
                </c:pt>
                <c:pt idx="2176">
                  <c:v>2.9954298629370602</c:v>
                </c:pt>
                <c:pt idx="2177">
                  <c:v>2.99680643916084</c:v>
                </c:pt>
                <c:pt idx="2178">
                  <c:v>2.9981830153846198</c:v>
                </c:pt>
                <c:pt idx="2179">
                  <c:v>2.9995595916083899</c:v>
                </c:pt>
                <c:pt idx="2180">
                  <c:v>3.0009361678321702</c:v>
                </c:pt>
                <c:pt idx="2181">
                  <c:v>3.0023127440559398</c:v>
                </c:pt>
                <c:pt idx="2182">
                  <c:v>3.0036893202797201</c:v>
                </c:pt>
                <c:pt idx="2183">
                  <c:v>3.0050658965035</c:v>
                </c:pt>
                <c:pt idx="2184">
                  <c:v>3.0064424727272701</c:v>
                </c:pt>
                <c:pt idx="2185">
                  <c:v>3.0078190489510499</c:v>
                </c:pt>
                <c:pt idx="2186">
                  <c:v>3.0091956251748302</c:v>
                </c:pt>
                <c:pt idx="2187">
                  <c:v>3.0105722013985998</c:v>
                </c:pt>
                <c:pt idx="2188">
                  <c:v>3.0119487776223801</c:v>
                </c:pt>
                <c:pt idx="2189">
                  <c:v>3.0133253538461502</c:v>
                </c:pt>
                <c:pt idx="2190">
                  <c:v>3.01470193006993</c:v>
                </c:pt>
                <c:pt idx="2191">
                  <c:v>3.0160785062937099</c:v>
                </c:pt>
                <c:pt idx="2192">
                  <c:v>3.01745508251748</c:v>
                </c:pt>
                <c:pt idx="2193">
                  <c:v>3.0188316587412598</c:v>
                </c:pt>
                <c:pt idx="2194">
                  <c:v>3.0202082349650401</c:v>
                </c:pt>
                <c:pt idx="2195">
                  <c:v>3.0215848111888102</c:v>
                </c:pt>
                <c:pt idx="2196">
                  <c:v>3.02296138741259</c:v>
                </c:pt>
                <c:pt idx="2197">
                  <c:v>3.0243379636363601</c:v>
                </c:pt>
                <c:pt idx="2198">
                  <c:v>3.0257145398601399</c:v>
                </c:pt>
                <c:pt idx="2199">
                  <c:v>3.0270911160839198</c:v>
                </c:pt>
                <c:pt idx="2200">
                  <c:v>3.0284676923076899</c:v>
                </c:pt>
                <c:pt idx="2201">
                  <c:v>3.0298442685314702</c:v>
                </c:pt>
                <c:pt idx="2202">
                  <c:v>3.03122084475525</c:v>
                </c:pt>
                <c:pt idx="2203">
                  <c:v>3.0325974209790201</c:v>
                </c:pt>
                <c:pt idx="2204">
                  <c:v>3.0339739972027999</c:v>
                </c:pt>
                <c:pt idx="2205">
                  <c:v>3.03535057342657</c:v>
                </c:pt>
                <c:pt idx="2206">
                  <c:v>3.0367271496503498</c:v>
                </c:pt>
                <c:pt idx="2207">
                  <c:v>3.0381037258741301</c:v>
                </c:pt>
                <c:pt idx="2208">
                  <c:v>3.0394803020979002</c:v>
                </c:pt>
                <c:pt idx="2209">
                  <c:v>3.0408568783216801</c:v>
                </c:pt>
                <c:pt idx="2210">
                  <c:v>3.0422334545454501</c:v>
                </c:pt>
                <c:pt idx="2211">
                  <c:v>3.04361003076923</c:v>
                </c:pt>
                <c:pt idx="2212">
                  <c:v>3.0449866069930098</c:v>
                </c:pt>
                <c:pt idx="2213">
                  <c:v>3.0463631832167799</c:v>
                </c:pt>
                <c:pt idx="2214">
                  <c:v>3.0477397594405602</c:v>
                </c:pt>
                <c:pt idx="2215">
                  <c:v>3.04911633566434</c:v>
                </c:pt>
                <c:pt idx="2216">
                  <c:v>3.0504929118881101</c:v>
                </c:pt>
                <c:pt idx="2217">
                  <c:v>3.05186948811189</c:v>
                </c:pt>
                <c:pt idx="2218">
                  <c:v>3.0532460643356698</c:v>
                </c:pt>
                <c:pt idx="2219">
                  <c:v>3.0546226405594399</c:v>
                </c:pt>
                <c:pt idx="2220">
                  <c:v>3.0559992167832202</c:v>
                </c:pt>
                <c:pt idx="2221">
                  <c:v>3.0573757930069898</c:v>
                </c:pt>
                <c:pt idx="2222">
                  <c:v>3.0587523692307701</c:v>
                </c:pt>
                <c:pt idx="2223">
                  <c:v>3.0601289454545499</c:v>
                </c:pt>
                <c:pt idx="2224">
                  <c:v>3.06150552167832</c:v>
                </c:pt>
                <c:pt idx="2225">
                  <c:v>3.0628820979020999</c:v>
                </c:pt>
                <c:pt idx="2226">
                  <c:v>3.0642586741258699</c:v>
                </c:pt>
                <c:pt idx="2227">
                  <c:v>3.0656352503496498</c:v>
                </c:pt>
                <c:pt idx="2228">
                  <c:v>3.0670118265734301</c:v>
                </c:pt>
                <c:pt idx="2229">
                  <c:v>3.0683884027972002</c:v>
                </c:pt>
                <c:pt idx="2230">
                  <c:v>3.06976497902098</c:v>
                </c:pt>
                <c:pt idx="2231">
                  <c:v>3.0711415552447598</c:v>
                </c:pt>
                <c:pt idx="2232">
                  <c:v>3.0725181314685299</c:v>
                </c:pt>
                <c:pt idx="2233">
                  <c:v>3.0738947076923102</c:v>
                </c:pt>
                <c:pt idx="2234">
                  <c:v>3.0752712839160798</c:v>
                </c:pt>
                <c:pt idx="2235">
                  <c:v>3.0766478601398601</c:v>
                </c:pt>
                <c:pt idx="2236">
                  <c:v>3.07802443636364</c:v>
                </c:pt>
                <c:pt idx="2237">
                  <c:v>3.0794010125874101</c:v>
                </c:pt>
                <c:pt idx="2238">
                  <c:v>3.0807775888111899</c:v>
                </c:pt>
                <c:pt idx="2239">
                  <c:v>3.0821541650349702</c:v>
                </c:pt>
                <c:pt idx="2240">
                  <c:v>3.0835307412587398</c:v>
                </c:pt>
                <c:pt idx="2241">
                  <c:v>3.0849073174825201</c:v>
                </c:pt>
                <c:pt idx="2242">
                  <c:v>3.0862838937062902</c:v>
                </c:pt>
                <c:pt idx="2243">
                  <c:v>3.08766046993007</c:v>
                </c:pt>
                <c:pt idx="2244">
                  <c:v>3.0890370461538499</c:v>
                </c:pt>
                <c:pt idx="2245">
                  <c:v>3.09041362237762</c:v>
                </c:pt>
                <c:pt idx="2246">
                  <c:v>3.0917901986013998</c:v>
                </c:pt>
                <c:pt idx="2247">
                  <c:v>3.0931667748251801</c:v>
                </c:pt>
                <c:pt idx="2248">
                  <c:v>3.0945433510489502</c:v>
                </c:pt>
                <c:pt idx="2249">
                  <c:v>3.09591992727273</c:v>
                </c:pt>
                <c:pt idx="2250">
                  <c:v>3.0972965034965001</c:v>
                </c:pt>
                <c:pt idx="2251">
                  <c:v>3.0986730797202799</c:v>
                </c:pt>
                <c:pt idx="2252">
                  <c:v>3.1000496559440598</c:v>
                </c:pt>
                <c:pt idx="2253">
                  <c:v>3.1014262321678299</c:v>
                </c:pt>
                <c:pt idx="2254">
                  <c:v>3.1028028083916102</c:v>
                </c:pt>
                <c:pt idx="2255">
                  <c:v>3.10417938461539</c:v>
                </c:pt>
                <c:pt idx="2256">
                  <c:v>3.1055559608391601</c:v>
                </c:pt>
                <c:pt idx="2257">
                  <c:v>3.1069325370629399</c:v>
                </c:pt>
                <c:pt idx="2258">
                  <c:v>3.10830911328671</c:v>
                </c:pt>
                <c:pt idx="2259">
                  <c:v>3.1096856895104898</c:v>
                </c:pt>
                <c:pt idx="2260">
                  <c:v>3.1110622657342701</c:v>
                </c:pt>
                <c:pt idx="2261">
                  <c:v>3.1124388419580402</c:v>
                </c:pt>
                <c:pt idx="2262">
                  <c:v>3.1138154181818201</c:v>
                </c:pt>
                <c:pt idx="2263">
                  <c:v>3.1151919944055901</c:v>
                </c:pt>
                <c:pt idx="2264">
                  <c:v>3.11656857062937</c:v>
                </c:pt>
                <c:pt idx="2265">
                  <c:v>3.1179451468531498</c:v>
                </c:pt>
                <c:pt idx="2266">
                  <c:v>3.1193217230769199</c:v>
                </c:pt>
                <c:pt idx="2267">
                  <c:v>3.1206982993007002</c:v>
                </c:pt>
                <c:pt idx="2268">
                  <c:v>3.12207487552448</c:v>
                </c:pt>
                <c:pt idx="2269">
                  <c:v>3.1234514517482501</c:v>
                </c:pt>
                <c:pt idx="2270">
                  <c:v>3.12482802797203</c:v>
                </c:pt>
                <c:pt idx="2271">
                  <c:v>3.1262046041958</c:v>
                </c:pt>
                <c:pt idx="2272">
                  <c:v>3.1275811804195799</c:v>
                </c:pt>
                <c:pt idx="2273">
                  <c:v>3.1289577566433602</c:v>
                </c:pt>
                <c:pt idx="2274">
                  <c:v>3.1303343328671298</c:v>
                </c:pt>
                <c:pt idx="2275">
                  <c:v>3.1317109090909101</c:v>
                </c:pt>
                <c:pt idx="2276">
                  <c:v>3.1330874853146899</c:v>
                </c:pt>
                <c:pt idx="2277">
                  <c:v>3.13446406153846</c:v>
                </c:pt>
                <c:pt idx="2278">
                  <c:v>3.1358406377622399</c:v>
                </c:pt>
                <c:pt idx="2279">
                  <c:v>3.1372172139860099</c:v>
                </c:pt>
                <c:pt idx="2280">
                  <c:v>3.1385937902097898</c:v>
                </c:pt>
                <c:pt idx="2281">
                  <c:v>3.1399703664335701</c:v>
                </c:pt>
                <c:pt idx="2282">
                  <c:v>3.1413469426573402</c:v>
                </c:pt>
                <c:pt idx="2283">
                  <c:v>3.14272351888112</c:v>
                </c:pt>
                <c:pt idx="2284">
                  <c:v>3.1441000951048999</c:v>
                </c:pt>
                <c:pt idx="2285">
                  <c:v>3.1454766713286699</c:v>
                </c:pt>
                <c:pt idx="2286">
                  <c:v>3.1468532475524502</c:v>
                </c:pt>
                <c:pt idx="2287">
                  <c:v>3.1482298237762198</c:v>
                </c:pt>
                <c:pt idx="2288">
                  <c:v>3.1496064000000001</c:v>
                </c:pt>
                <c:pt idx="2289">
                  <c:v>3.15098297622378</c:v>
                </c:pt>
                <c:pt idx="2290">
                  <c:v>3.1523595524475501</c:v>
                </c:pt>
                <c:pt idx="2291">
                  <c:v>3.1537361286713299</c:v>
                </c:pt>
                <c:pt idx="2292">
                  <c:v>3.1551127048951102</c:v>
                </c:pt>
                <c:pt idx="2293">
                  <c:v>3.1564892811188798</c:v>
                </c:pt>
                <c:pt idx="2294">
                  <c:v>3.1578658573426601</c:v>
                </c:pt>
                <c:pt idx="2295">
                  <c:v>3.1592424335664302</c:v>
                </c:pt>
                <c:pt idx="2296">
                  <c:v>3.16061900979021</c:v>
                </c:pt>
                <c:pt idx="2297">
                  <c:v>3.1619955860139899</c:v>
                </c:pt>
                <c:pt idx="2298">
                  <c:v>3.16337216223776</c:v>
                </c:pt>
                <c:pt idx="2299">
                  <c:v>3.1647487384615398</c:v>
                </c:pt>
                <c:pt idx="2300">
                  <c:v>3.1661253146853099</c:v>
                </c:pt>
                <c:pt idx="2301">
                  <c:v>3.1675018909090902</c:v>
                </c:pt>
                <c:pt idx="2302">
                  <c:v>3.16887846713287</c:v>
                </c:pt>
                <c:pt idx="2303">
                  <c:v>3.1702550433566401</c:v>
                </c:pt>
                <c:pt idx="2304">
                  <c:v>3.1716316195804199</c:v>
                </c:pt>
                <c:pt idx="2305">
                  <c:v>3.1730081958041998</c:v>
                </c:pt>
                <c:pt idx="2306">
                  <c:v>3.1743847720279699</c:v>
                </c:pt>
                <c:pt idx="2307">
                  <c:v>3.1757613482517502</c:v>
                </c:pt>
                <c:pt idx="2308">
                  <c:v>3.1771379244755198</c:v>
                </c:pt>
                <c:pt idx="2309">
                  <c:v>3.1785145006993001</c:v>
                </c:pt>
                <c:pt idx="2310">
                  <c:v>3.1798910769230799</c:v>
                </c:pt>
                <c:pt idx="2311">
                  <c:v>3.18126765314685</c:v>
                </c:pt>
                <c:pt idx="2312">
                  <c:v>3.1826442293706299</c:v>
                </c:pt>
                <c:pt idx="2313">
                  <c:v>3.1840208055944101</c:v>
                </c:pt>
                <c:pt idx="2314">
                  <c:v>3.1853973818181802</c:v>
                </c:pt>
                <c:pt idx="2315">
                  <c:v>3.1867739580419601</c:v>
                </c:pt>
                <c:pt idx="2316">
                  <c:v>3.1881505342657301</c:v>
                </c:pt>
                <c:pt idx="2317">
                  <c:v>3.18952711048951</c:v>
                </c:pt>
                <c:pt idx="2318">
                  <c:v>3.1909036867132898</c:v>
                </c:pt>
                <c:pt idx="2319">
                  <c:v>3.1922802629370599</c:v>
                </c:pt>
                <c:pt idx="2320">
                  <c:v>3.1936568391608402</c:v>
                </c:pt>
                <c:pt idx="2321">
                  <c:v>3.19503341538462</c:v>
                </c:pt>
                <c:pt idx="2322">
                  <c:v>3.1964099916083901</c:v>
                </c:pt>
                <c:pt idx="2323">
                  <c:v>3.19778656783217</c:v>
                </c:pt>
                <c:pt idx="2324">
                  <c:v>3.19916314405594</c:v>
                </c:pt>
                <c:pt idx="2325">
                  <c:v>3.2005397202797199</c:v>
                </c:pt>
                <c:pt idx="2326">
                  <c:v>3.2019162965035002</c:v>
                </c:pt>
                <c:pt idx="2327">
                  <c:v>3.2032928727272698</c:v>
                </c:pt>
                <c:pt idx="2328">
                  <c:v>3.2046694489510501</c:v>
                </c:pt>
                <c:pt idx="2329">
                  <c:v>3.2060460251748299</c:v>
                </c:pt>
                <c:pt idx="2330">
                  <c:v>3.2074226013986</c:v>
                </c:pt>
                <c:pt idx="2331">
                  <c:v>3.2087991776223799</c:v>
                </c:pt>
                <c:pt idx="2332">
                  <c:v>3.2101757538461499</c:v>
                </c:pt>
                <c:pt idx="2333">
                  <c:v>3.2115523300699298</c:v>
                </c:pt>
                <c:pt idx="2334">
                  <c:v>3.2129289062937101</c:v>
                </c:pt>
                <c:pt idx="2335">
                  <c:v>3.2143054825174802</c:v>
                </c:pt>
                <c:pt idx="2336">
                  <c:v>3.21568205874126</c:v>
                </c:pt>
                <c:pt idx="2337">
                  <c:v>3.2170586349650399</c:v>
                </c:pt>
                <c:pt idx="2338">
                  <c:v>3.2184352111888099</c:v>
                </c:pt>
                <c:pt idx="2339">
                  <c:v>3.2198117874125902</c:v>
                </c:pt>
                <c:pt idx="2340">
                  <c:v>3.2211883636363599</c:v>
                </c:pt>
                <c:pt idx="2341">
                  <c:v>3.2225649398601401</c:v>
                </c:pt>
                <c:pt idx="2342">
                  <c:v>3.22394151608392</c:v>
                </c:pt>
                <c:pt idx="2343">
                  <c:v>3.2253180923076901</c:v>
                </c:pt>
                <c:pt idx="2344">
                  <c:v>3.2266946685314699</c:v>
                </c:pt>
                <c:pt idx="2345">
                  <c:v>3.2280712447552502</c:v>
                </c:pt>
                <c:pt idx="2346">
                  <c:v>3.2294478209790198</c:v>
                </c:pt>
                <c:pt idx="2347">
                  <c:v>3.2308243972028001</c:v>
                </c:pt>
                <c:pt idx="2348">
                  <c:v>3.2322009734265702</c:v>
                </c:pt>
                <c:pt idx="2349">
                  <c:v>3.23357754965035</c:v>
                </c:pt>
                <c:pt idx="2350">
                  <c:v>3.2349541258741299</c:v>
                </c:pt>
                <c:pt idx="2351">
                  <c:v>3.2363307020979</c:v>
                </c:pt>
                <c:pt idx="2352">
                  <c:v>3.2377072783216798</c:v>
                </c:pt>
                <c:pt idx="2353">
                  <c:v>3.2390838545454499</c:v>
                </c:pt>
                <c:pt idx="2354">
                  <c:v>3.2404604307692302</c:v>
                </c:pt>
                <c:pt idx="2355">
                  <c:v>3.24183700699301</c:v>
                </c:pt>
                <c:pt idx="2356">
                  <c:v>3.2432135832167801</c:v>
                </c:pt>
                <c:pt idx="2357">
                  <c:v>3.24459015944056</c:v>
                </c:pt>
                <c:pt idx="2358">
                  <c:v>3.2459667356643398</c:v>
                </c:pt>
                <c:pt idx="2359">
                  <c:v>3.2473433118881099</c:v>
                </c:pt>
                <c:pt idx="2360">
                  <c:v>3.2487198881118902</c:v>
                </c:pt>
                <c:pt idx="2361">
                  <c:v>3.2500964643356598</c:v>
                </c:pt>
                <c:pt idx="2362">
                  <c:v>3.2514730405594401</c:v>
                </c:pt>
                <c:pt idx="2363">
                  <c:v>3.2528496167832199</c:v>
                </c:pt>
                <c:pt idx="2364">
                  <c:v>3.25422619300699</c:v>
                </c:pt>
                <c:pt idx="2365">
                  <c:v>3.2556027692307699</c:v>
                </c:pt>
                <c:pt idx="2366">
                  <c:v>3.2569793454545501</c:v>
                </c:pt>
                <c:pt idx="2367">
                  <c:v>3.2583559216783202</c:v>
                </c:pt>
                <c:pt idx="2368">
                  <c:v>3.2597324979021001</c:v>
                </c:pt>
                <c:pt idx="2369">
                  <c:v>3.2611090741258701</c:v>
                </c:pt>
                <c:pt idx="2370">
                  <c:v>3.26248565034965</c:v>
                </c:pt>
                <c:pt idx="2371">
                  <c:v>3.2638622265734298</c:v>
                </c:pt>
                <c:pt idx="2372">
                  <c:v>3.2652388027971999</c:v>
                </c:pt>
                <c:pt idx="2373">
                  <c:v>3.2666153790209802</c:v>
                </c:pt>
                <c:pt idx="2374">
                  <c:v>3.26799195524476</c:v>
                </c:pt>
                <c:pt idx="2375">
                  <c:v>3.2693685314685301</c:v>
                </c:pt>
                <c:pt idx="2376">
                  <c:v>3.27074510769231</c:v>
                </c:pt>
                <c:pt idx="2377">
                  <c:v>3.27212168391608</c:v>
                </c:pt>
                <c:pt idx="2378">
                  <c:v>3.2734982601398599</c:v>
                </c:pt>
                <c:pt idx="2379">
                  <c:v>3.2748748363636402</c:v>
                </c:pt>
                <c:pt idx="2380">
                  <c:v>3.2762514125874098</c:v>
                </c:pt>
                <c:pt idx="2381">
                  <c:v>3.2776279888111901</c:v>
                </c:pt>
                <c:pt idx="2382">
                  <c:v>3.27900456503497</c:v>
                </c:pt>
                <c:pt idx="2383">
                  <c:v>3.28038114125874</c:v>
                </c:pt>
                <c:pt idx="2384">
                  <c:v>3.2817577174825199</c:v>
                </c:pt>
                <c:pt idx="2385">
                  <c:v>3.28313429370629</c:v>
                </c:pt>
                <c:pt idx="2386">
                  <c:v>3.2845108699300698</c:v>
                </c:pt>
                <c:pt idx="2387">
                  <c:v>3.2858874461538501</c:v>
                </c:pt>
                <c:pt idx="2388">
                  <c:v>3.2872640223776202</c:v>
                </c:pt>
                <c:pt idx="2389">
                  <c:v>3.2886405986014</c:v>
                </c:pt>
                <c:pt idx="2390">
                  <c:v>3.2900171748251799</c:v>
                </c:pt>
                <c:pt idx="2391">
                  <c:v>3.2913937510489499</c:v>
                </c:pt>
                <c:pt idx="2392">
                  <c:v>3.2927703272727298</c:v>
                </c:pt>
                <c:pt idx="2393">
                  <c:v>3.2941469034964999</c:v>
                </c:pt>
                <c:pt idx="2394">
                  <c:v>3.2955234797202801</c:v>
                </c:pt>
                <c:pt idx="2395">
                  <c:v>3.29690005594406</c:v>
                </c:pt>
                <c:pt idx="2396">
                  <c:v>3.2982766321678301</c:v>
                </c:pt>
                <c:pt idx="2397">
                  <c:v>3.2996532083916099</c:v>
                </c:pt>
                <c:pt idx="2398">
                  <c:v>3.3010297846153902</c:v>
                </c:pt>
                <c:pt idx="2399">
                  <c:v>3.3024063608391598</c:v>
                </c:pt>
                <c:pt idx="2400">
                  <c:v>3.3037829370629401</c:v>
                </c:pt>
                <c:pt idx="2401">
                  <c:v>3.3051595132867102</c:v>
                </c:pt>
                <c:pt idx="2402">
                  <c:v>3.3065360895104901</c:v>
                </c:pt>
                <c:pt idx="2403">
                  <c:v>3.3079126657342699</c:v>
                </c:pt>
                <c:pt idx="2404">
                  <c:v>3.30928924195804</c:v>
                </c:pt>
                <c:pt idx="2405">
                  <c:v>3.3106658181818198</c:v>
                </c:pt>
                <c:pt idx="2406">
                  <c:v>3.3120423944056001</c:v>
                </c:pt>
                <c:pt idx="2407">
                  <c:v>3.3134189706293702</c:v>
                </c:pt>
                <c:pt idx="2408">
                  <c:v>3.31479554685315</c:v>
                </c:pt>
                <c:pt idx="2409">
                  <c:v>3.3161721230769201</c:v>
                </c:pt>
                <c:pt idx="2410">
                  <c:v>3.3175486993007</c:v>
                </c:pt>
                <c:pt idx="2411">
                  <c:v>3.3189252755244798</c:v>
                </c:pt>
                <c:pt idx="2412">
                  <c:v>3.3203018517482499</c:v>
                </c:pt>
                <c:pt idx="2413">
                  <c:v>3.3216784279720302</c:v>
                </c:pt>
                <c:pt idx="2414">
                  <c:v>3.3230550041957998</c:v>
                </c:pt>
                <c:pt idx="2415">
                  <c:v>3.3244315804195801</c:v>
                </c:pt>
                <c:pt idx="2416">
                  <c:v>3.3258081566433599</c:v>
                </c:pt>
                <c:pt idx="2417">
                  <c:v>3.32718473286713</c:v>
                </c:pt>
                <c:pt idx="2418">
                  <c:v>3.3285613090909099</c:v>
                </c:pt>
                <c:pt idx="2419">
                  <c:v>3.3299378853146901</c:v>
                </c:pt>
                <c:pt idx="2420">
                  <c:v>3.3313144615384598</c:v>
                </c:pt>
                <c:pt idx="2421">
                  <c:v>3.3326910377622401</c:v>
                </c:pt>
                <c:pt idx="2422">
                  <c:v>3.3340676139860101</c:v>
                </c:pt>
                <c:pt idx="2423">
                  <c:v>3.33544419020979</c:v>
                </c:pt>
                <c:pt idx="2424">
                  <c:v>3.3368207664335698</c:v>
                </c:pt>
                <c:pt idx="2425">
                  <c:v>3.3381973426573399</c:v>
                </c:pt>
                <c:pt idx="2426">
                  <c:v>3.3395739188811202</c:v>
                </c:pt>
                <c:pt idx="2427">
                  <c:v>3.3409504951049001</c:v>
                </c:pt>
                <c:pt idx="2428">
                  <c:v>3.3423270713286701</c:v>
                </c:pt>
                <c:pt idx="2429">
                  <c:v>3.34370364755245</c:v>
                </c:pt>
                <c:pt idx="2430">
                  <c:v>3.3450802237762201</c:v>
                </c:pt>
                <c:pt idx="2431">
                  <c:v>3.3464567999999999</c:v>
                </c:pt>
                <c:pt idx="2432">
                  <c:v>3.3478333762237802</c:v>
                </c:pt>
                <c:pt idx="2433">
                  <c:v>3.3492099524475498</c:v>
                </c:pt>
                <c:pt idx="2434">
                  <c:v>3.3505865286713301</c:v>
                </c:pt>
                <c:pt idx="2435">
                  <c:v>3.35196310489511</c:v>
                </c:pt>
                <c:pt idx="2436">
                  <c:v>3.35333968111888</c:v>
                </c:pt>
                <c:pt idx="2437">
                  <c:v>3.3547162573426599</c:v>
                </c:pt>
                <c:pt idx="2438">
                  <c:v>3.35609283356643</c:v>
                </c:pt>
                <c:pt idx="2439">
                  <c:v>3.3574694097902098</c:v>
                </c:pt>
                <c:pt idx="2440">
                  <c:v>3.3588459860139901</c:v>
                </c:pt>
                <c:pt idx="2441">
                  <c:v>3.3602225622377602</c:v>
                </c:pt>
                <c:pt idx="2442">
                  <c:v>3.36159913846154</c:v>
                </c:pt>
                <c:pt idx="2443">
                  <c:v>3.3629757146853199</c:v>
                </c:pt>
                <c:pt idx="2444">
                  <c:v>3.3643522909090899</c:v>
                </c:pt>
                <c:pt idx="2445">
                  <c:v>3.3657288671328698</c:v>
                </c:pt>
                <c:pt idx="2446">
                  <c:v>3.3671054433566399</c:v>
                </c:pt>
                <c:pt idx="2447">
                  <c:v>3.3684820195804202</c:v>
                </c:pt>
                <c:pt idx="2448">
                  <c:v>3.3698585958042</c:v>
                </c:pt>
                <c:pt idx="2449">
                  <c:v>3.3712351720279701</c:v>
                </c:pt>
                <c:pt idx="2450">
                  <c:v>3.3726117482517499</c:v>
                </c:pt>
                <c:pt idx="2451">
                  <c:v>3.3739883244755302</c:v>
                </c:pt>
                <c:pt idx="2452">
                  <c:v>3.3753649006992998</c:v>
                </c:pt>
                <c:pt idx="2453">
                  <c:v>3.3767414769230801</c:v>
                </c:pt>
                <c:pt idx="2454">
                  <c:v>3.3781180531468502</c:v>
                </c:pt>
                <c:pt idx="2455">
                  <c:v>3.3794946293706301</c:v>
                </c:pt>
                <c:pt idx="2456">
                  <c:v>3.3808712055944099</c:v>
                </c:pt>
                <c:pt idx="2457">
                  <c:v>3.38224778181818</c:v>
                </c:pt>
                <c:pt idx="2458">
                  <c:v>3.3836243580419598</c:v>
                </c:pt>
                <c:pt idx="2459">
                  <c:v>3.3850009342657401</c:v>
                </c:pt>
                <c:pt idx="2460">
                  <c:v>3.3863775104895102</c:v>
                </c:pt>
                <c:pt idx="2461">
                  <c:v>3.38775408671329</c:v>
                </c:pt>
                <c:pt idx="2462">
                  <c:v>3.3891306629370601</c:v>
                </c:pt>
                <c:pt idx="2463">
                  <c:v>3.39050723916084</c:v>
                </c:pt>
                <c:pt idx="2464">
                  <c:v>3.3918838153846198</c:v>
                </c:pt>
                <c:pt idx="2465">
                  <c:v>3.3932603916083899</c:v>
                </c:pt>
                <c:pt idx="2466">
                  <c:v>3.3946369678321702</c:v>
                </c:pt>
                <c:pt idx="2467">
                  <c:v>3.3960135440559398</c:v>
                </c:pt>
                <c:pt idx="2468">
                  <c:v>3.3973901202797201</c:v>
                </c:pt>
                <c:pt idx="2469">
                  <c:v>3.3987666965034999</c:v>
                </c:pt>
                <c:pt idx="2470">
                  <c:v>3.40014327272727</c:v>
                </c:pt>
                <c:pt idx="2471">
                  <c:v>3.4015198489510499</c:v>
                </c:pt>
                <c:pt idx="2472">
                  <c:v>3.4028964251748302</c:v>
                </c:pt>
                <c:pt idx="2473">
                  <c:v>3.4042730013985998</c:v>
                </c:pt>
                <c:pt idx="2474">
                  <c:v>3.4056495776223801</c:v>
                </c:pt>
                <c:pt idx="2475">
                  <c:v>3.4070261538461502</c:v>
                </c:pt>
                <c:pt idx="2476">
                  <c:v>3.40840273006993</c:v>
                </c:pt>
                <c:pt idx="2477">
                  <c:v>3.4097793062937098</c:v>
                </c:pt>
                <c:pt idx="2478">
                  <c:v>3.4111558825174799</c:v>
                </c:pt>
                <c:pt idx="2479">
                  <c:v>3.4125324587412602</c:v>
                </c:pt>
                <c:pt idx="2480">
                  <c:v>3.4139090349650401</c:v>
                </c:pt>
                <c:pt idx="2481">
                  <c:v>3.4152856111888101</c:v>
                </c:pt>
                <c:pt idx="2482">
                  <c:v>3.41666218741259</c:v>
                </c:pt>
                <c:pt idx="2483">
                  <c:v>3.4180387636363601</c:v>
                </c:pt>
                <c:pt idx="2484">
                  <c:v>3.4194153398601399</c:v>
                </c:pt>
                <c:pt idx="2485">
                  <c:v>3.4207919160839202</c:v>
                </c:pt>
                <c:pt idx="2486">
                  <c:v>3.4221684923076898</c:v>
                </c:pt>
                <c:pt idx="2487">
                  <c:v>3.4235450685314701</c:v>
                </c:pt>
                <c:pt idx="2488">
                  <c:v>3.42492164475525</c:v>
                </c:pt>
                <c:pt idx="2489">
                  <c:v>3.42629822097902</c:v>
                </c:pt>
                <c:pt idx="2490">
                  <c:v>3.4276747972027999</c:v>
                </c:pt>
                <c:pt idx="2491">
                  <c:v>3.42905137342657</c:v>
                </c:pt>
                <c:pt idx="2492">
                  <c:v>3.4304279496503498</c:v>
                </c:pt>
                <c:pt idx="2493">
                  <c:v>3.4318045258741301</c:v>
                </c:pt>
                <c:pt idx="2494">
                  <c:v>3.4331811020979002</c:v>
                </c:pt>
                <c:pt idx="2495">
                  <c:v>3.43455767832168</c:v>
                </c:pt>
                <c:pt idx="2496">
                  <c:v>3.4359342545454599</c:v>
                </c:pt>
                <c:pt idx="2497">
                  <c:v>3.4373108307692299</c:v>
                </c:pt>
                <c:pt idx="2498">
                  <c:v>3.4386874069930098</c:v>
                </c:pt>
                <c:pt idx="2499">
                  <c:v>3.4400639832167799</c:v>
                </c:pt>
                <c:pt idx="2500">
                  <c:v>3.4414405594405602</c:v>
                </c:pt>
                <c:pt idx="2501">
                  <c:v>3.44281713566434</c:v>
                </c:pt>
                <c:pt idx="2502">
                  <c:v>3.4441937118881101</c:v>
                </c:pt>
                <c:pt idx="2503">
                  <c:v>3.4455702881118899</c:v>
                </c:pt>
                <c:pt idx="2504">
                  <c:v>3.44694686433566</c:v>
                </c:pt>
                <c:pt idx="2505">
                  <c:v>3.4483234405594398</c:v>
                </c:pt>
                <c:pt idx="2506">
                  <c:v>3.4497000167832201</c:v>
                </c:pt>
                <c:pt idx="2507">
                  <c:v>3.4510765930069902</c:v>
                </c:pt>
                <c:pt idx="2508">
                  <c:v>3.4524531692307701</c:v>
                </c:pt>
                <c:pt idx="2509">
                  <c:v>3.4538297454545499</c:v>
                </c:pt>
                <c:pt idx="2510">
                  <c:v>3.45520632167832</c:v>
                </c:pt>
                <c:pt idx="2511">
                  <c:v>3.4565828979020998</c:v>
                </c:pt>
                <c:pt idx="2512">
                  <c:v>3.4579594741258699</c:v>
                </c:pt>
                <c:pt idx="2513">
                  <c:v>3.4593360503496502</c:v>
                </c:pt>
                <c:pt idx="2514">
                  <c:v>3.46071262657343</c:v>
                </c:pt>
                <c:pt idx="2515">
                  <c:v>3.4620892027972001</c:v>
                </c:pt>
                <c:pt idx="2516">
                  <c:v>3.46346577902098</c:v>
                </c:pt>
                <c:pt idx="2517">
                  <c:v>3.4648423552447598</c:v>
                </c:pt>
                <c:pt idx="2518">
                  <c:v>3.4662189314685299</c:v>
                </c:pt>
                <c:pt idx="2519">
                  <c:v>3.4675955076923102</c:v>
                </c:pt>
                <c:pt idx="2520">
                  <c:v>3.4689720839160798</c:v>
                </c:pt>
                <c:pt idx="2521">
                  <c:v>3.4703486601398601</c:v>
                </c:pt>
                <c:pt idx="2522">
                  <c:v>3.4717252363636399</c:v>
                </c:pt>
                <c:pt idx="2523">
                  <c:v>3.47310181258741</c:v>
                </c:pt>
                <c:pt idx="2524">
                  <c:v>3.4744783888111899</c:v>
                </c:pt>
                <c:pt idx="2525">
                  <c:v>3.4758549650349702</c:v>
                </c:pt>
                <c:pt idx="2526">
                  <c:v>3.4772315412587398</c:v>
                </c:pt>
                <c:pt idx="2527">
                  <c:v>3.4786081174825201</c:v>
                </c:pt>
                <c:pt idx="2528">
                  <c:v>3.4799846937062902</c:v>
                </c:pt>
                <c:pt idx="2529">
                  <c:v>3.48136126993007</c:v>
                </c:pt>
                <c:pt idx="2530">
                  <c:v>3.4827378461538498</c:v>
                </c:pt>
                <c:pt idx="2531">
                  <c:v>3.4841144223776199</c:v>
                </c:pt>
                <c:pt idx="2532">
                  <c:v>3.4854909986014002</c:v>
                </c:pt>
                <c:pt idx="2533">
                  <c:v>3.4868675748251801</c:v>
                </c:pt>
                <c:pt idx="2534">
                  <c:v>3.4882441510489501</c:v>
                </c:pt>
                <c:pt idx="2535">
                  <c:v>3.48962072727273</c:v>
                </c:pt>
                <c:pt idx="2536">
                  <c:v>3.4909973034965001</c:v>
                </c:pt>
                <c:pt idx="2537">
                  <c:v>3.4923738797202799</c:v>
                </c:pt>
                <c:pt idx="2538">
                  <c:v>3.4937504559440602</c:v>
                </c:pt>
                <c:pt idx="2539">
                  <c:v>3.4951270321678298</c:v>
                </c:pt>
                <c:pt idx="2540">
                  <c:v>3.4965036083916101</c:v>
                </c:pt>
                <c:pt idx="2541">
                  <c:v>3.4978801846153802</c:v>
                </c:pt>
                <c:pt idx="2542">
                  <c:v>3.49925676083916</c:v>
                </c:pt>
                <c:pt idx="2543">
                  <c:v>3.5006333370629399</c:v>
                </c:pt>
                <c:pt idx="2544">
                  <c:v>3.50200991328671</c:v>
                </c:pt>
                <c:pt idx="2545">
                  <c:v>3.5033864895104898</c:v>
                </c:pt>
                <c:pt idx="2546">
                  <c:v>3.5047630657342701</c:v>
                </c:pt>
                <c:pt idx="2547">
                  <c:v>3.5061396419580402</c:v>
                </c:pt>
                <c:pt idx="2548">
                  <c:v>3.50751621818182</c:v>
                </c:pt>
                <c:pt idx="2549">
                  <c:v>3.5088927944055999</c:v>
                </c:pt>
                <c:pt idx="2550">
                  <c:v>3.5102693706293699</c:v>
                </c:pt>
                <c:pt idx="2551">
                  <c:v>3.5116459468531498</c:v>
                </c:pt>
                <c:pt idx="2552">
                  <c:v>3.5130225230769199</c:v>
                </c:pt>
                <c:pt idx="2553">
                  <c:v>3.5143990993007002</c:v>
                </c:pt>
                <c:pt idx="2554">
                  <c:v>3.51577567552448</c:v>
                </c:pt>
                <c:pt idx="2555">
                  <c:v>3.5171522517482501</c:v>
                </c:pt>
                <c:pt idx="2556">
                  <c:v>3.5185288279720299</c:v>
                </c:pt>
                <c:pt idx="2557">
                  <c:v>3.5199054041958</c:v>
                </c:pt>
                <c:pt idx="2558">
                  <c:v>3.5212819804195798</c:v>
                </c:pt>
                <c:pt idx="2559">
                  <c:v>3.5226585566433601</c:v>
                </c:pt>
                <c:pt idx="2560">
                  <c:v>3.5240351328671302</c:v>
                </c:pt>
                <c:pt idx="2561">
                  <c:v>3.5254117090909101</c:v>
                </c:pt>
                <c:pt idx="2562">
                  <c:v>3.5267882853146899</c:v>
                </c:pt>
                <c:pt idx="2563">
                  <c:v>3.52816486153846</c:v>
                </c:pt>
                <c:pt idx="2564">
                  <c:v>3.5295414377622398</c:v>
                </c:pt>
                <c:pt idx="2565">
                  <c:v>3.5309180139860099</c:v>
                </c:pt>
                <c:pt idx="2566">
                  <c:v>3.5322945902097902</c:v>
                </c:pt>
                <c:pt idx="2567">
                  <c:v>3.53367116643357</c:v>
                </c:pt>
                <c:pt idx="2568">
                  <c:v>3.5350477426573401</c:v>
                </c:pt>
                <c:pt idx="2569">
                  <c:v>3.53642431888112</c:v>
                </c:pt>
                <c:pt idx="2570">
                  <c:v>3.5378008951048998</c:v>
                </c:pt>
                <c:pt idx="2571">
                  <c:v>3.5391774713286699</c:v>
                </c:pt>
                <c:pt idx="2572">
                  <c:v>3.5405540475524502</c:v>
                </c:pt>
                <c:pt idx="2573">
                  <c:v>3.5419306237762198</c:v>
                </c:pt>
                <c:pt idx="2574">
                  <c:v>3.5433072000000001</c:v>
                </c:pt>
                <c:pt idx="2575">
                  <c:v>3.5446837762237799</c:v>
                </c:pt>
                <c:pt idx="2576">
                  <c:v>3.54606035244755</c:v>
                </c:pt>
                <c:pt idx="2577">
                  <c:v>3.5474369286713299</c:v>
                </c:pt>
                <c:pt idx="2578">
                  <c:v>3.5488135048951102</c:v>
                </c:pt>
                <c:pt idx="2579">
                  <c:v>3.5501900811188798</c:v>
                </c:pt>
                <c:pt idx="2580">
                  <c:v>3.5515666573426601</c:v>
                </c:pt>
                <c:pt idx="2581">
                  <c:v>3.5529432335664302</c:v>
                </c:pt>
                <c:pt idx="2582">
                  <c:v>3.55431980979021</c:v>
                </c:pt>
                <c:pt idx="2583">
                  <c:v>3.5556963860139899</c:v>
                </c:pt>
                <c:pt idx="2584">
                  <c:v>3.5570729622377599</c:v>
                </c:pt>
                <c:pt idx="2585">
                  <c:v>3.5584495384615402</c:v>
                </c:pt>
                <c:pt idx="2586">
                  <c:v>3.5598261146853201</c:v>
                </c:pt>
                <c:pt idx="2587">
                  <c:v>3.5612026909090901</c:v>
                </c:pt>
                <c:pt idx="2588">
                  <c:v>3.56257926713287</c:v>
                </c:pt>
                <c:pt idx="2589">
                  <c:v>3.5639558433566401</c:v>
                </c:pt>
                <c:pt idx="2590">
                  <c:v>3.5653324195804199</c:v>
                </c:pt>
                <c:pt idx="2591">
                  <c:v>3.5667089958042002</c:v>
                </c:pt>
                <c:pt idx="2592">
                  <c:v>3.5680855720279698</c:v>
                </c:pt>
                <c:pt idx="2593">
                  <c:v>3.5694621482517501</c:v>
                </c:pt>
                <c:pt idx="2594">
                  <c:v>3.5708387244755202</c:v>
                </c:pt>
                <c:pt idx="2595">
                  <c:v>3.5722153006993</c:v>
                </c:pt>
                <c:pt idx="2596">
                  <c:v>3.5735918769230799</c:v>
                </c:pt>
                <c:pt idx="2597">
                  <c:v>3.57496845314685</c:v>
                </c:pt>
                <c:pt idx="2598">
                  <c:v>3.5763450293706298</c:v>
                </c:pt>
                <c:pt idx="2599">
                  <c:v>3.5777216055944101</c:v>
                </c:pt>
                <c:pt idx="2600">
                  <c:v>3.5790981818181802</c:v>
                </c:pt>
                <c:pt idx="2601">
                  <c:v>3.58047475804196</c:v>
                </c:pt>
                <c:pt idx="2602">
                  <c:v>3.5818513342657301</c:v>
                </c:pt>
                <c:pt idx="2603">
                  <c:v>3.5832279104895099</c:v>
                </c:pt>
                <c:pt idx="2604">
                  <c:v>3.5846044867132898</c:v>
                </c:pt>
                <c:pt idx="2605">
                  <c:v>3.5859810629370599</c:v>
                </c:pt>
                <c:pt idx="2606">
                  <c:v>3.5873576391608402</c:v>
                </c:pt>
                <c:pt idx="2607">
                  <c:v>3.58873421538462</c:v>
                </c:pt>
                <c:pt idx="2608">
                  <c:v>3.5901107916083901</c:v>
                </c:pt>
                <c:pt idx="2609">
                  <c:v>3.5914873678321699</c:v>
                </c:pt>
                <c:pt idx="2610">
                  <c:v>3.59286394405594</c:v>
                </c:pt>
                <c:pt idx="2611">
                  <c:v>3.5942405202797199</c:v>
                </c:pt>
                <c:pt idx="2612">
                  <c:v>3.5956170965035001</c:v>
                </c:pt>
                <c:pt idx="2613">
                  <c:v>3.5969936727272702</c:v>
                </c:pt>
                <c:pt idx="2614">
                  <c:v>3.5983702489510501</c:v>
                </c:pt>
                <c:pt idx="2615">
                  <c:v>3.5997468251748299</c:v>
                </c:pt>
                <c:pt idx="2616">
                  <c:v>3.6011234013986</c:v>
                </c:pt>
                <c:pt idx="2617">
                  <c:v>3.6024999776223798</c:v>
                </c:pt>
                <c:pt idx="2618">
                  <c:v>3.6038765538461601</c:v>
                </c:pt>
                <c:pt idx="2619">
                  <c:v>3.6052531300699302</c:v>
                </c:pt>
                <c:pt idx="2620">
                  <c:v>3.60662970629371</c:v>
                </c:pt>
                <c:pt idx="2621">
                  <c:v>3.6080062825174801</c:v>
                </c:pt>
                <c:pt idx="2622">
                  <c:v>3.60938285874126</c:v>
                </c:pt>
                <c:pt idx="2623">
                  <c:v>3.6107594349650398</c:v>
                </c:pt>
                <c:pt idx="2624">
                  <c:v>3.6121360111888099</c:v>
                </c:pt>
                <c:pt idx="2625">
                  <c:v>3.6135125874125902</c:v>
                </c:pt>
                <c:pt idx="2626">
                  <c:v>3.6148891636363598</c:v>
                </c:pt>
                <c:pt idx="2627">
                  <c:v>3.6162657398601401</c:v>
                </c:pt>
                <c:pt idx="2628">
                  <c:v>3.61764231608392</c:v>
                </c:pt>
                <c:pt idx="2629">
                  <c:v>3.61901889230769</c:v>
                </c:pt>
                <c:pt idx="2630">
                  <c:v>3.6203954685314699</c:v>
                </c:pt>
                <c:pt idx="2631">
                  <c:v>3.6217720447552502</c:v>
                </c:pt>
                <c:pt idx="2632">
                  <c:v>3.6231486209790198</c:v>
                </c:pt>
                <c:pt idx="2633">
                  <c:v>3.6245251972028001</c:v>
                </c:pt>
                <c:pt idx="2634">
                  <c:v>3.6259017734265702</c:v>
                </c:pt>
                <c:pt idx="2635">
                  <c:v>3.62727834965035</c:v>
                </c:pt>
                <c:pt idx="2636">
                  <c:v>3.6286549258741299</c:v>
                </c:pt>
                <c:pt idx="2637">
                  <c:v>3.6300315020978999</c:v>
                </c:pt>
                <c:pt idx="2638">
                  <c:v>3.6314080783216802</c:v>
                </c:pt>
                <c:pt idx="2639">
                  <c:v>3.6327846545454499</c:v>
                </c:pt>
                <c:pt idx="2640">
                  <c:v>3.6341612307692301</c:v>
                </c:pt>
                <c:pt idx="2641">
                  <c:v>3.63553780699301</c:v>
                </c:pt>
                <c:pt idx="2642">
                  <c:v>3.6369143832167801</c:v>
                </c:pt>
                <c:pt idx="2643">
                  <c:v>3.6382909594405599</c:v>
                </c:pt>
                <c:pt idx="2644">
                  <c:v>3.6396675356643402</c:v>
                </c:pt>
                <c:pt idx="2645">
                  <c:v>3.6410441118881098</c:v>
                </c:pt>
                <c:pt idx="2646">
                  <c:v>3.6424206881118901</c:v>
                </c:pt>
                <c:pt idx="2647">
                  <c:v>3.64379726433567</c:v>
                </c:pt>
                <c:pt idx="2648">
                  <c:v>3.64517384055944</c:v>
                </c:pt>
                <c:pt idx="2649">
                  <c:v>3.6465504167832199</c:v>
                </c:pt>
                <c:pt idx="2650">
                  <c:v>3.64792699300699</c:v>
                </c:pt>
                <c:pt idx="2651">
                  <c:v>3.6493035692307698</c:v>
                </c:pt>
                <c:pt idx="2652">
                  <c:v>3.6506801454545501</c:v>
                </c:pt>
                <c:pt idx="2653">
                  <c:v>3.6520567216783202</c:v>
                </c:pt>
                <c:pt idx="2654">
                  <c:v>3.6534332979021</c:v>
                </c:pt>
                <c:pt idx="2655">
                  <c:v>3.6548098741258799</c:v>
                </c:pt>
                <c:pt idx="2656">
                  <c:v>3.65618645034965</c:v>
                </c:pt>
                <c:pt idx="2657">
                  <c:v>3.6575630265734298</c:v>
                </c:pt>
                <c:pt idx="2658">
                  <c:v>3.6589396027971999</c:v>
                </c:pt>
                <c:pt idx="2659">
                  <c:v>3.6603161790209802</c:v>
                </c:pt>
                <c:pt idx="2660">
                  <c:v>3.66169275524476</c:v>
                </c:pt>
                <c:pt idx="2661">
                  <c:v>3.6630693314685301</c:v>
                </c:pt>
                <c:pt idx="2662">
                  <c:v>3.6644459076923099</c:v>
                </c:pt>
                <c:pt idx="2663">
                  <c:v>3.66582248391608</c:v>
                </c:pt>
                <c:pt idx="2664">
                  <c:v>3.6671990601398599</c:v>
                </c:pt>
                <c:pt idx="2665">
                  <c:v>3.6685756363636401</c:v>
                </c:pt>
                <c:pt idx="2666">
                  <c:v>3.6699522125874098</c:v>
                </c:pt>
                <c:pt idx="2667">
                  <c:v>3.6713287888111901</c:v>
                </c:pt>
                <c:pt idx="2668">
                  <c:v>3.6727053650349699</c:v>
                </c:pt>
                <c:pt idx="2669">
                  <c:v>3.67408194125874</c:v>
                </c:pt>
                <c:pt idx="2670">
                  <c:v>3.6754585174825198</c:v>
                </c:pt>
                <c:pt idx="2671">
                  <c:v>3.6768350937062899</c:v>
                </c:pt>
                <c:pt idx="2672">
                  <c:v>3.6782116699300702</c:v>
                </c:pt>
                <c:pt idx="2673">
                  <c:v>3.6795882461538501</c:v>
                </c:pt>
                <c:pt idx="2674">
                  <c:v>3.6809648223776201</c:v>
                </c:pt>
                <c:pt idx="2675">
                  <c:v>3.6823413986014</c:v>
                </c:pt>
                <c:pt idx="2676">
                  <c:v>3.6837179748251798</c:v>
                </c:pt>
                <c:pt idx="2677">
                  <c:v>3.6850945510489499</c:v>
                </c:pt>
                <c:pt idx="2678">
                  <c:v>3.6864711272727302</c:v>
                </c:pt>
                <c:pt idx="2679">
                  <c:v>3.6878477034964998</c:v>
                </c:pt>
                <c:pt idx="2680">
                  <c:v>3.6892242797202801</c:v>
                </c:pt>
                <c:pt idx="2681">
                  <c:v>3.69060085594406</c:v>
                </c:pt>
                <c:pt idx="2682">
                  <c:v>3.69197743216783</c:v>
                </c:pt>
                <c:pt idx="2683">
                  <c:v>3.6933540083916099</c:v>
                </c:pt>
                <c:pt idx="2684">
                  <c:v>3.6947305846153902</c:v>
                </c:pt>
                <c:pt idx="2685">
                  <c:v>3.6961071608391598</c:v>
                </c:pt>
                <c:pt idx="2686">
                  <c:v>3.6974837370629401</c:v>
                </c:pt>
                <c:pt idx="2687">
                  <c:v>3.6988603132867102</c:v>
                </c:pt>
                <c:pt idx="2688">
                  <c:v>3.70023688951049</c:v>
                </c:pt>
                <c:pt idx="2689">
                  <c:v>3.7016134657342699</c:v>
                </c:pt>
                <c:pt idx="2690">
                  <c:v>3.7029900419580399</c:v>
                </c:pt>
                <c:pt idx="2691">
                  <c:v>3.7043666181818198</c:v>
                </c:pt>
                <c:pt idx="2692">
                  <c:v>3.7057431944056001</c:v>
                </c:pt>
                <c:pt idx="2693">
                  <c:v>3.7071197706293701</c:v>
                </c:pt>
                <c:pt idx="2694">
                  <c:v>3.70849634685315</c:v>
                </c:pt>
                <c:pt idx="2695">
                  <c:v>3.7098729230769201</c:v>
                </c:pt>
                <c:pt idx="2696">
                  <c:v>3.7112494993006999</c:v>
                </c:pt>
                <c:pt idx="2697">
                  <c:v>3.7126260755244802</c:v>
                </c:pt>
                <c:pt idx="2698">
                  <c:v>3.7140026517482498</c:v>
                </c:pt>
                <c:pt idx="2699">
                  <c:v>3.7153792279720301</c:v>
                </c:pt>
                <c:pt idx="2700">
                  <c:v>3.7167558041958002</c:v>
                </c:pt>
                <c:pt idx="2701">
                  <c:v>3.7181323804195801</c:v>
                </c:pt>
                <c:pt idx="2702">
                  <c:v>3.7195089566433599</c:v>
                </c:pt>
                <c:pt idx="2703">
                  <c:v>3.72088553286713</c:v>
                </c:pt>
                <c:pt idx="2704">
                  <c:v>3.7222621090909098</c:v>
                </c:pt>
                <c:pt idx="2705">
                  <c:v>3.7236386853146901</c:v>
                </c:pt>
                <c:pt idx="2706">
                  <c:v>3.7250152615384602</c:v>
                </c:pt>
                <c:pt idx="2707">
                  <c:v>3.72639183776224</c:v>
                </c:pt>
                <c:pt idx="2708">
                  <c:v>3.7277684139860101</c:v>
                </c:pt>
                <c:pt idx="2709">
                  <c:v>3.72914499020979</c:v>
                </c:pt>
                <c:pt idx="2710">
                  <c:v>3.7305215664335698</c:v>
                </c:pt>
                <c:pt idx="2711">
                  <c:v>3.7318981426573399</c:v>
                </c:pt>
                <c:pt idx="2712">
                  <c:v>3.7332747188811202</c:v>
                </c:pt>
                <c:pt idx="2713">
                  <c:v>3.7346512951049</c:v>
                </c:pt>
                <c:pt idx="2714">
                  <c:v>3.7360278713286701</c:v>
                </c:pt>
                <c:pt idx="2715">
                  <c:v>3.7374044475524499</c:v>
                </c:pt>
                <c:pt idx="2716">
                  <c:v>3.73878102377622</c:v>
                </c:pt>
                <c:pt idx="2717">
                  <c:v>3.7401575999999999</c:v>
                </c:pt>
                <c:pt idx="2718">
                  <c:v>3.7415341762237802</c:v>
                </c:pt>
                <c:pt idx="2719">
                  <c:v>3.7429107524475498</c:v>
                </c:pt>
                <c:pt idx="2720">
                  <c:v>3.7442873286713301</c:v>
                </c:pt>
                <c:pt idx="2721">
                  <c:v>3.7456639048951099</c:v>
                </c:pt>
                <c:pt idx="2722">
                  <c:v>3.74704048111888</c:v>
                </c:pt>
                <c:pt idx="2723">
                  <c:v>3.7484170573426598</c:v>
                </c:pt>
                <c:pt idx="2724">
                  <c:v>3.7497936335664299</c:v>
                </c:pt>
                <c:pt idx="2725">
                  <c:v>3.7511702097902102</c:v>
                </c:pt>
                <c:pt idx="2726">
                  <c:v>3.7525467860139901</c:v>
                </c:pt>
                <c:pt idx="2727">
                  <c:v>3.7539233622377601</c:v>
                </c:pt>
                <c:pt idx="2728">
                  <c:v>3.75529993846154</c:v>
                </c:pt>
                <c:pt idx="2729">
                  <c:v>3.7566765146853198</c:v>
                </c:pt>
                <c:pt idx="2730">
                  <c:v>3.7580530909090899</c:v>
                </c:pt>
                <c:pt idx="2731">
                  <c:v>3.7594296671328702</c:v>
                </c:pt>
                <c:pt idx="2732">
                  <c:v>3.7608062433566398</c:v>
                </c:pt>
                <c:pt idx="2733">
                  <c:v>3.7621828195804201</c:v>
                </c:pt>
                <c:pt idx="2734">
                  <c:v>3.7635593958042</c:v>
                </c:pt>
                <c:pt idx="2735">
                  <c:v>3.76493597202797</c:v>
                </c:pt>
                <c:pt idx="2736">
                  <c:v>3.7663125482517499</c:v>
                </c:pt>
                <c:pt idx="2737">
                  <c:v>3.76768912447552</c:v>
                </c:pt>
                <c:pt idx="2738">
                  <c:v>3.7690657006992998</c:v>
                </c:pt>
                <c:pt idx="2739">
                  <c:v>3.7704422769230801</c:v>
                </c:pt>
                <c:pt idx="2740">
                  <c:v>3.7718188531468502</c:v>
                </c:pt>
                <c:pt idx="2741">
                  <c:v>3.77319542937063</c:v>
                </c:pt>
                <c:pt idx="2742">
                  <c:v>3.7745720055944099</c:v>
                </c:pt>
                <c:pt idx="2743">
                  <c:v>3.7759485818181799</c:v>
                </c:pt>
                <c:pt idx="2744">
                  <c:v>3.7773251580419598</c:v>
                </c:pt>
                <c:pt idx="2745">
                  <c:v>3.7787017342657299</c:v>
                </c:pt>
                <c:pt idx="2746">
                  <c:v>3.7800783104895102</c:v>
                </c:pt>
                <c:pt idx="2747">
                  <c:v>3.78145488671329</c:v>
                </c:pt>
                <c:pt idx="2748">
                  <c:v>3.7828314629370601</c:v>
                </c:pt>
                <c:pt idx="2749">
                  <c:v>3.7842080391608399</c:v>
                </c:pt>
                <c:pt idx="2750">
                  <c:v>3.7855846153846202</c:v>
                </c:pt>
                <c:pt idx="2751">
                  <c:v>3.7869611916083898</c:v>
                </c:pt>
                <c:pt idx="2752">
                  <c:v>3.7883377678321701</c:v>
                </c:pt>
                <c:pt idx="2753">
                  <c:v>3.7897143440559402</c:v>
                </c:pt>
                <c:pt idx="2754">
                  <c:v>3.7910909202797201</c:v>
                </c:pt>
                <c:pt idx="2755">
                  <c:v>3.7924674965034999</c:v>
                </c:pt>
                <c:pt idx="2756">
                  <c:v>3.79384407272727</c:v>
                </c:pt>
                <c:pt idx="2757">
                  <c:v>3.7952206489510498</c:v>
                </c:pt>
                <c:pt idx="2758">
                  <c:v>3.7965972251748301</c:v>
                </c:pt>
                <c:pt idx="2759">
                  <c:v>3.7979738013986002</c:v>
                </c:pt>
                <c:pt idx="2760">
                  <c:v>3.79935037762238</c:v>
                </c:pt>
                <c:pt idx="2761">
                  <c:v>3.8007269538461501</c:v>
                </c:pt>
                <c:pt idx="2762">
                  <c:v>3.80210353006993</c:v>
                </c:pt>
                <c:pt idx="2763">
                  <c:v>3.8034801062937098</c:v>
                </c:pt>
                <c:pt idx="2764">
                  <c:v>3.8048566825174799</c:v>
                </c:pt>
                <c:pt idx="2765">
                  <c:v>3.8062332587412602</c:v>
                </c:pt>
                <c:pt idx="2766">
                  <c:v>3.80760983496504</c:v>
                </c:pt>
                <c:pt idx="2767">
                  <c:v>3.8089864111888101</c:v>
                </c:pt>
                <c:pt idx="2768">
                  <c:v>3.8103629874125899</c:v>
                </c:pt>
                <c:pt idx="2769">
                  <c:v>3.81173956363636</c:v>
                </c:pt>
                <c:pt idx="2770">
                  <c:v>3.8131161398601399</c:v>
                </c:pt>
                <c:pt idx="2771">
                  <c:v>3.8144927160839202</c:v>
                </c:pt>
                <c:pt idx="2772">
                  <c:v>3.8158692923076898</c:v>
                </c:pt>
                <c:pt idx="2773">
                  <c:v>3.8172458685314701</c:v>
                </c:pt>
                <c:pt idx="2774">
                  <c:v>3.8186224447552499</c:v>
                </c:pt>
                <c:pt idx="2775">
                  <c:v>3.81999902097902</c:v>
                </c:pt>
                <c:pt idx="2776">
                  <c:v>3.8213755972027998</c:v>
                </c:pt>
                <c:pt idx="2777">
                  <c:v>3.8227521734265699</c:v>
                </c:pt>
                <c:pt idx="2778">
                  <c:v>3.8241287496503502</c:v>
                </c:pt>
                <c:pt idx="2779">
                  <c:v>3.8255053258741301</c:v>
                </c:pt>
                <c:pt idx="2780">
                  <c:v>3.8268819020979001</c:v>
                </c:pt>
                <c:pt idx="2781">
                  <c:v>3.82825847832168</c:v>
                </c:pt>
                <c:pt idx="2782">
                  <c:v>3.8296350545454598</c:v>
                </c:pt>
                <c:pt idx="2783">
                  <c:v>3.8310116307692299</c:v>
                </c:pt>
                <c:pt idx="2784">
                  <c:v>3.8323882069930102</c:v>
                </c:pt>
                <c:pt idx="2785">
                  <c:v>3.8337647832167798</c:v>
                </c:pt>
                <c:pt idx="2786">
                  <c:v>3.8351413594405601</c:v>
                </c:pt>
                <c:pt idx="2787">
                  <c:v>3.83651793566434</c:v>
                </c:pt>
                <c:pt idx="2788">
                  <c:v>3.83789451188811</c:v>
                </c:pt>
                <c:pt idx="2789">
                  <c:v>3.8392710881118899</c:v>
                </c:pt>
                <c:pt idx="2790">
                  <c:v>3.8406476643356702</c:v>
                </c:pt>
                <c:pt idx="2791">
                  <c:v>3.8420242405594398</c:v>
                </c:pt>
                <c:pt idx="2792">
                  <c:v>3.8434008167832201</c:v>
                </c:pt>
                <c:pt idx="2793">
                  <c:v>3.8447773930069902</c:v>
                </c:pt>
                <c:pt idx="2794">
                  <c:v>3.84615396923077</c:v>
                </c:pt>
                <c:pt idx="2795">
                  <c:v>3.8475305454545499</c:v>
                </c:pt>
                <c:pt idx="2796">
                  <c:v>3.8489071216783199</c:v>
                </c:pt>
                <c:pt idx="2797">
                  <c:v>3.8502836979020998</c:v>
                </c:pt>
                <c:pt idx="2798">
                  <c:v>3.8516602741258699</c:v>
                </c:pt>
                <c:pt idx="2799">
                  <c:v>3.8530368503496502</c:v>
                </c:pt>
                <c:pt idx="2800">
                  <c:v>3.85441342657343</c:v>
                </c:pt>
                <c:pt idx="2801">
                  <c:v>3.8557900027972001</c:v>
                </c:pt>
                <c:pt idx="2802">
                  <c:v>3.8571665790209799</c:v>
                </c:pt>
                <c:pt idx="2803">
                  <c:v>3.8585431552447602</c:v>
                </c:pt>
                <c:pt idx="2804">
                  <c:v>3.8599197314685298</c:v>
                </c:pt>
                <c:pt idx="2805">
                  <c:v>3.8612963076923101</c:v>
                </c:pt>
                <c:pt idx="2806">
                  <c:v>3.8626728839160802</c:v>
                </c:pt>
                <c:pt idx="2807">
                  <c:v>3.8640494601398601</c:v>
                </c:pt>
                <c:pt idx="2808">
                  <c:v>3.8654260363636399</c:v>
                </c:pt>
                <c:pt idx="2809">
                  <c:v>3.86680261258741</c:v>
                </c:pt>
                <c:pt idx="2810">
                  <c:v>3.8681791888111898</c:v>
                </c:pt>
                <c:pt idx="2811">
                  <c:v>3.8695557650349701</c:v>
                </c:pt>
                <c:pt idx="2812">
                  <c:v>3.8709323412587402</c:v>
                </c:pt>
                <c:pt idx="2813">
                  <c:v>3.87230891748252</c:v>
                </c:pt>
                <c:pt idx="2814">
                  <c:v>3.8736854937062901</c:v>
                </c:pt>
                <c:pt idx="2815">
                  <c:v>3.87506206993007</c:v>
                </c:pt>
                <c:pt idx="2816">
                  <c:v>3.8764386461538498</c:v>
                </c:pt>
                <c:pt idx="2817">
                  <c:v>3.8778152223776199</c:v>
                </c:pt>
                <c:pt idx="2818">
                  <c:v>3.8791917986014002</c:v>
                </c:pt>
                <c:pt idx="2819">
                  <c:v>3.88056837482518</c:v>
                </c:pt>
                <c:pt idx="2820">
                  <c:v>3.8819449510489501</c:v>
                </c:pt>
                <c:pt idx="2821">
                  <c:v>3.8833215272727299</c:v>
                </c:pt>
                <c:pt idx="2822">
                  <c:v>3.8846981034965</c:v>
                </c:pt>
                <c:pt idx="2823">
                  <c:v>3.8860746797202799</c:v>
                </c:pt>
                <c:pt idx="2824">
                  <c:v>3.8874512559440602</c:v>
                </c:pt>
                <c:pt idx="2825">
                  <c:v>3.8888278321678298</c:v>
                </c:pt>
                <c:pt idx="2826">
                  <c:v>3.8902044083916101</c:v>
                </c:pt>
                <c:pt idx="2827">
                  <c:v>3.8915809846153899</c:v>
                </c:pt>
                <c:pt idx="2828">
                  <c:v>3.89295756083916</c:v>
                </c:pt>
                <c:pt idx="2829">
                  <c:v>3.8943341370629398</c:v>
                </c:pt>
                <c:pt idx="2830">
                  <c:v>3.8957107132867099</c:v>
                </c:pt>
                <c:pt idx="2831">
                  <c:v>3.8970872895104902</c:v>
                </c:pt>
                <c:pt idx="2832">
                  <c:v>3.8984638657342701</c:v>
                </c:pt>
                <c:pt idx="2833">
                  <c:v>3.8998404419580401</c:v>
                </c:pt>
                <c:pt idx="2834">
                  <c:v>3.90121701818182</c:v>
                </c:pt>
                <c:pt idx="2835">
                  <c:v>3.9025935944055998</c:v>
                </c:pt>
                <c:pt idx="2836">
                  <c:v>3.9039701706293699</c:v>
                </c:pt>
                <c:pt idx="2837">
                  <c:v>3.9053467468531502</c:v>
                </c:pt>
                <c:pt idx="2838">
                  <c:v>3.9067233230769198</c:v>
                </c:pt>
                <c:pt idx="2839">
                  <c:v>3.9080998993007001</c:v>
                </c:pt>
                <c:pt idx="2840">
                  <c:v>3.90947647552448</c:v>
                </c:pt>
                <c:pt idx="2841">
                  <c:v>3.91085305174825</c:v>
                </c:pt>
                <c:pt idx="2842">
                  <c:v>3.9122296279720299</c:v>
                </c:pt>
                <c:pt idx="2843">
                  <c:v>3.9136062041958</c:v>
                </c:pt>
                <c:pt idx="2844">
                  <c:v>3.9149827804195798</c:v>
                </c:pt>
                <c:pt idx="2845">
                  <c:v>3.9163593566433601</c:v>
                </c:pt>
                <c:pt idx="2846">
                  <c:v>3.9177359328671302</c:v>
                </c:pt>
                <c:pt idx="2847">
                  <c:v>3.91911250909091</c:v>
                </c:pt>
                <c:pt idx="2848">
                  <c:v>3.9204890853146899</c:v>
                </c:pt>
                <c:pt idx="2849">
                  <c:v>3.9218656615384599</c:v>
                </c:pt>
                <c:pt idx="2850">
                  <c:v>3.9232422377622398</c:v>
                </c:pt>
                <c:pt idx="2851">
                  <c:v>3.9246188139860099</c:v>
                </c:pt>
                <c:pt idx="2852">
                  <c:v>3.9259953902097902</c:v>
                </c:pt>
                <c:pt idx="2853">
                  <c:v>3.92737196643357</c:v>
                </c:pt>
                <c:pt idx="2854">
                  <c:v>3.9287485426573401</c:v>
                </c:pt>
                <c:pt idx="2855">
                  <c:v>3.9301251188811199</c:v>
                </c:pt>
                <c:pt idx="2856">
                  <c:v>3.9315016951049002</c:v>
                </c:pt>
                <c:pt idx="2857">
                  <c:v>3.9328782713286699</c:v>
                </c:pt>
                <c:pt idx="2858">
                  <c:v>3.9342548475524501</c:v>
                </c:pt>
                <c:pt idx="2859">
                  <c:v>3.9356314237762202</c:v>
                </c:pt>
                <c:pt idx="2860">
                  <c:v>3.9370080000000001</c:v>
                </c:pt>
                <c:pt idx="2861">
                  <c:v>3.9383845762237799</c:v>
                </c:pt>
                <c:pt idx="2862">
                  <c:v>3.93976115244755</c:v>
                </c:pt>
                <c:pt idx="2863">
                  <c:v>3.9411377286713298</c:v>
                </c:pt>
                <c:pt idx="2864">
                  <c:v>3.9425143048951101</c:v>
                </c:pt>
                <c:pt idx="2865">
                  <c:v>3.9438908811188802</c:v>
                </c:pt>
                <c:pt idx="2866">
                  <c:v>3.94526745734266</c:v>
                </c:pt>
                <c:pt idx="2867">
                  <c:v>3.9466440335664301</c:v>
                </c:pt>
                <c:pt idx="2868">
                  <c:v>3.94802060979021</c:v>
                </c:pt>
                <c:pt idx="2869">
                  <c:v>3.9493971860139898</c:v>
                </c:pt>
                <c:pt idx="2870">
                  <c:v>3.9507737622377599</c:v>
                </c:pt>
                <c:pt idx="2871">
                  <c:v>3.9521503384615402</c:v>
                </c:pt>
                <c:pt idx="2872">
                  <c:v>3.95352691468532</c:v>
                </c:pt>
                <c:pt idx="2873">
                  <c:v>3.9549034909090901</c:v>
                </c:pt>
                <c:pt idx="2874">
                  <c:v>3.9562800671328699</c:v>
                </c:pt>
                <c:pt idx="2875">
                  <c:v>3.95765664335664</c:v>
                </c:pt>
                <c:pt idx="2876">
                  <c:v>3.9590332195804199</c:v>
                </c:pt>
                <c:pt idx="2877">
                  <c:v>3.9604097958042002</c:v>
                </c:pt>
                <c:pt idx="2878">
                  <c:v>3.9617863720279698</c:v>
                </c:pt>
                <c:pt idx="2879">
                  <c:v>3.9631629482517501</c:v>
                </c:pt>
                <c:pt idx="2880">
                  <c:v>3.9645395244755202</c:v>
                </c:pt>
                <c:pt idx="2881">
                  <c:v>3.9659161006993</c:v>
                </c:pt>
                <c:pt idx="2882">
                  <c:v>3.9672926769230799</c:v>
                </c:pt>
                <c:pt idx="2883">
                  <c:v>3.9686692531468499</c:v>
                </c:pt>
                <c:pt idx="2884">
                  <c:v>3.9700458293706302</c:v>
                </c:pt>
                <c:pt idx="2885">
                  <c:v>3.9714224055944101</c:v>
                </c:pt>
                <c:pt idx="2886">
                  <c:v>3.9727989818181801</c:v>
                </c:pt>
                <c:pt idx="2887">
                  <c:v>3.97417555804196</c:v>
                </c:pt>
                <c:pt idx="2888">
                  <c:v>3.9755521342657301</c:v>
                </c:pt>
                <c:pt idx="2889">
                  <c:v>3.9769287104895099</c:v>
                </c:pt>
                <c:pt idx="2890">
                  <c:v>3.9783052867132902</c:v>
                </c:pt>
                <c:pt idx="2891">
                  <c:v>3.9796818629370598</c:v>
                </c:pt>
                <c:pt idx="2892">
                  <c:v>3.9810584391608401</c:v>
                </c:pt>
                <c:pt idx="2893">
                  <c:v>3.98243501538462</c:v>
                </c:pt>
                <c:pt idx="2894">
                  <c:v>3.98381159160839</c:v>
                </c:pt>
                <c:pt idx="2895">
                  <c:v>3.9851881678321699</c:v>
                </c:pt>
                <c:pt idx="2896">
                  <c:v>3.98656474405594</c:v>
                </c:pt>
                <c:pt idx="2897">
                  <c:v>3.9879413202797198</c:v>
                </c:pt>
                <c:pt idx="2898">
                  <c:v>3.9893178965035001</c:v>
                </c:pt>
                <c:pt idx="2899">
                  <c:v>3.9906944727272702</c:v>
                </c:pt>
                <c:pt idx="2900">
                  <c:v>3.99207104895105</c:v>
                </c:pt>
                <c:pt idx="2901">
                  <c:v>3.9934476251748299</c:v>
                </c:pt>
                <c:pt idx="2902">
                  <c:v>3.9948242013985999</c:v>
                </c:pt>
                <c:pt idx="2903">
                  <c:v>3.9962007776223798</c:v>
                </c:pt>
                <c:pt idx="2904">
                  <c:v>3.9975773538461499</c:v>
                </c:pt>
                <c:pt idx="2905">
                  <c:v>3.9989539300699302</c:v>
                </c:pt>
                <c:pt idx="2906">
                  <c:v>4.00033050629371</c:v>
                </c:pt>
                <c:pt idx="2907">
                  <c:v>4.0017070825174796</c:v>
                </c:pt>
                <c:pt idx="2908">
                  <c:v>4.0030836587412599</c:v>
                </c:pt>
                <c:pt idx="2909">
                  <c:v>4.0044602349650402</c:v>
                </c:pt>
                <c:pt idx="2910">
                  <c:v>4.0058368111888099</c:v>
                </c:pt>
                <c:pt idx="2911">
                  <c:v>4.0072133874125901</c:v>
                </c:pt>
                <c:pt idx="2912">
                  <c:v>4.0085899636363598</c:v>
                </c:pt>
                <c:pt idx="2913">
                  <c:v>4.0099665398601401</c:v>
                </c:pt>
                <c:pt idx="2914">
                  <c:v>4.0113431160839204</c:v>
                </c:pt>
                <c:pt idx="2915">
                  <c:v>4.01271969230769</c:v>
                </c:pt>
                <c:pt idx="2916">
                  <c:v>4.0140962685314703</c:v>
                </c:pt>
                <c:pt idx="2917">
                  <c:v>4.0154728447552399</c:v>
                </c:pt>
                <c:pt idx="2918">
                  <c:v>4.0168494209790202</c:v>
                </c:pt>
                <c:pt idx="2919">
                  <c:v>4.0182259972027996</c:v>
                </c:pt>
                <c:pt idx="2920">
                  <c:v>4.0196025734265701</c:v>
                </c:pt>
                <c:pt idx="2921">
                  <c:v>4.0209791496503504</c:v>
                </c:pt>
                <c:pt idx="2922">
                  <c:v>4.0223557258741298</c:v>
                </c:pt>
                <c:pt idx="2923">
                  <c:v>4.0237323020979003</c:v>
                </c:pt>
                <c:pt idx="2924">
                  <c:v>4.0251088783216797</c:v>
                </c:pt>
                <c:pt idx="2925">
                  <c:v>4.02648545454546</c:v>
                </c:pt>
                <c:pt idx="2926">
                  <c:v>4.0278620307692297</c:v>
                </c:pt>
                <c:pt idx="2927">
                  <c:v>4.02923860699301</c:v>
                </c:pt>
                <c:pt idx="2928">
                  <c:v>4.0306151832167796</c:v>
                </c:pt>
                <c:pt idx="2929">
                  <c:v>4.0319917594405599</c:v>
                </c:pt>
                <c:pt idx="2930">
                  <c:v>4.0333683356643402</c:v>
                </c:pt>
                <c:pt idx="2931">
                  <c:v>4.0347449118881098</c:v>
                </c:pt>
                <c:pt idx="2932">
                  <c:v>4.0361214881118901</c:v>
                </c:pt>
                <c:pt idx="2933">
                  <c:v>4.0374980643356704</c:v>
                </c:pt>
                <c:pt idx="2934">
                  <c:v>4.03887464055944</c:v>
                </c:pt>
                <c:pt idx="2935">
                  <c:v>4.0402512167832203</c:v>
                </c:pt>
                <c:pt idx="2936">
                  <c:v>4.0416277930069899</c:v>
                </c:pt>
                <c:pt idx="2937">
                  <c:v>4.0430043692307702</c:v>
                </c:pt>
                <c:pt idx="2938">
                  <c:v>4.0443809454545496</c:v>
                </c:pt>
                <c:pt idx="2939">
                  <c:v>4.0457575216783201</c:v>
                </c:pt>
                <c:pt idx="2940">
                  <c:v>4.0471340979021004</c:v>
                </c:pt>
                <c:pt idx="2941">
                  <c:v>4.0485106741258701</c:v>
                </c:pt>
                <c:pt idx="2942">
                  <c:v>4.0498872503496504</c:v>
                </c:pt>
                <c:pt idx="2943">
                  <c:v>4.0512638265734298</c:v>
                </c:pt>
                <c:pt idx="2944">
                  <c:v>4.0526404027972003</c:v>
                </c:pt>
                <c:pt idx="2945">
                  <c:v>4.0540169790209797</c:v>
                </c:pt>
                <c:pt idx="2946">
                  <c:v>4.05539355524476</c:v>
                </c:pt>
                <c:pt idx="2947">
                  <c:v>4.0567701314685296</c:v>
                </c:pt>
                <c:pt idx="2948">
                  <c:v>4.0581467076923099</c:v>
                </c:pt>
                <c:pt idx="2949">
                  <c:v>4.0595232839160804</c:v>
                </c:pt>
                <c:pt idx="2950">
                  <c:v>4.0608998601398598</c:v>
                </c:pt>
                <c:pt idx="2951">
                  <c:v>4.0622764363636401</c:v>
                </c:pt>
                <c:pt idx="2952">
                  <c:v>4.0636530125874097</c:v>
                </c:pt>
                <c:pt idx="2953">
                  <c:v>4.06502958881119</c:v>
                </c:pt>
                <c:pt idx="2954">
                  <c:v>4.0664061650349703</c:v>
                </c:pt>
                <c:pt idx="2955">
                  <c:v>4.06778274125874</c:v>
                </c:pt>
                <c:pt idx="2956">
                  <c:v>4.0691593174825202</c:v>
                </c:pt>
                <c:pt idx="2957">
                  <c:v>4.0705358937062899</c:v>
                </c:pt>
                <c:pt idx="2958">
                  <c:v>4.0719124699300702</c:v>
                </c:pt>
                <c:pt idx="2959">
                  <c:v>4.0732890461538496</c:v>
                </c:pt>
                <c:pt idx="2960">
                  <c:v>4.0746656223776201</c:v>
                </c:pt>
                <c:pt idx="2961">
                  <c:v>4.0760421986014004</c:v>
                </c:pt>
                <c:pt idx="2962">
                  <c:v>4.0774187748251798</c:v>
                </c:pt>
                <c:pt idx="2963">
                  <c:v>4.0787953510489503</c:v>
                </c:pt>
                <c:pt idx="2964">
                  <c:v>4.0801719272727297</c:v>
                </c:pt>
                <c:pt idx="2965">
                  <c:v>4.0815485034965002</c:v>
                </c:pt>
                <c:pt idx="2966">
                  <c:v>4.0829250797202796</c:v>
                </c:pt>
                <c:pt idx="2967">
                  <c:v>4.0843016559440599</c:v>
                </c:pt>
                <c:pt idx="2968">
                  <c:v>4.0856782321678304</c:v>
                </c:pt>
                <c:pt idx="2969">
                  <c:v>4.0870548083916098</c:v>
                </c:pt>
                <c:pt idx="2970">
                  <c:v>4.0884313846153901</c:v>
                </c:pt>
                <c:pt idx="2971">
                  <c:v>4.0898079608391598</c:v>
                </c:pt>
                <c:pt idx="2972">
                  <c:v>4.0911845370629401</c:v>
                </c:pt>
                <c:pt idx="2973">
                  <c:v>4.0925611132867097</c:v>
                </c:pt>
                <c:pt idx="2974">
                  <c:v>4.09393768951049</c:v>
                </c:pt>
                <c:pt idx="2975">
                  <c:v>4.0953142657342703</c:v>
                </c:pt>
                <c:pt idx="2976">
                  <c:v>4.0966908419580399</c:v>
                </c:pt>
                <c:pt idx="2977">
                  <c:v>4.0980674181818202</c:v>
                </c:pt>
                <c:pt idx="2978">
                  <c:v>4.0994439944055996</c:v>
                </c:pt>
                <c:pt idx="2979">
                  <c:v>4.1008205706293701</c:v>
                </c:pt>
                <c:pt idx="2980">
                  <c:v>4.1021971468531504</c:v>
                </c:pt>
                <c:pt idx="2981">
                  <c:v>4.10357372307692</c:v>
                </c:pt>
                <c:pt idx="2982">
                  <c:v>4.1049502993007003</c:v>
                </c:pt>
                <c:pt idx="2983">
                  <c:v>4.1063268755244797</c:v>
                </c:pt>
                <c:pt idx="2984">
                  <c:v>4.1077034517482502</c:v>
                </c:pt>
                <c:pt idx="2985">
                  <c:v>4.1090800279720296</c:v>
                </c:pt>
                <c:pt idx="2986">
                  <c:v>4.1104566041958002</c:v>
                </c:pt>
                <c:pt idx="2987">
                  <c:v>4.1118331804195796</c:v>
                </c:pt>
                <c:pt idx="2988">
                  <c:v>4.1132097566433599</c:v>
                </c:pt>
                <c:pt idx="2989">
                  <c:v>4.1145863328671304</c:v>
                </c:pt>
                <c:pt idx="2990">
                  <c:v>4.1159629090909098</c:v>
                </c:pt>
                <c:pt idx="2991">
                  <c:v>4.1173394853146901</c:v>
                </c:pt>
                <c:pt idx="2992">
                  <c:v>4.1187160615384597</c:v>
                </c:pt>
                <c:pt idx="2993">
                  <c:v>4.12009263776224</c:v>
                </c:pt>
                <c:pt idx="2994">
                  <c:v>4.1214692139860096</c:v>
                </c:pt>
                <c:pt idx="2995">
                  <c:v>4.1228457902097899</c:v>
                </c:pt>
                <c:pt idx="2996">
                  <c:v>4.1242223664335702</c:v>
                </c:pt>
                <c:pt idx="2997">
                  <c:v>4.1255989426573398</c:v>
                </c:pt>
                <c:pt idx="2998">
                  <c:v>4.1269755188811201</c:v>
                </c:pt>
                <c:pt idx="2999">
                  <c:v>4.1283520951049004</c:v>
                </c:pt>
                <c:pt idx="3000">
                  <c:v>4.1297286713286701</c:v>
                </c:pt>
                <c:pt idx="3001">
                  <c:v>4.1311052475524503</c:v>
                </c:pt>
                <c:pt idx="3002">
                  <c:v>4.13248182377622</c:v>
                </c:pt>
                <c:pt idx="3003">
                  <c:v>4.1338584000000003</c:v>
                </c:pt>
                <c:pt idx="3004">
                  <c:v>4.1352349762237797</c:v>
                </c:pt>
                <c:pt idx="3005">
                  <c:v>4.1366115524475502</c:v>
                </c:pt>
                <c:pt idx="3006">
                  <c:v>4.1379881286713296</c:v>
                </c:pt>
                <c:pt idx="3007">
                  <c:v>4.1393647048951099</c:v>
                </c:pt>
                <c:pt idx="3008">
                  <c:v>4.1407412811188804</c:v>
                </c:pt>
                <c:pt idx="3009">
                  <c:v>4.1421178573426598</c:v>
                </c:pt>
                <c:pt idx="3010">
                  <c:v>4.1434944335664303</c:v>
                </c:pt>
                <c:pt idx="3011">
                  <c:v>4.1448710097902097</c:v>
                </c:pt>
                <c:pt idx="3012">
                  <c:v>4.14624758601399</c:v>
                </c:pt>
                <c:pt idx="3013">
                  <c:v>4.1476241622377596</c:v>
                </c:pt>
                <c:pt idx="3014">
                  <c:v>4.1490007384615399</c:v>
                </c:pt>
                <c:pt idx="3015">
                  <c:v>4.1503773146853202</c:v>
                </c:pt>
                <c:pt idx="3016">
                  <c:v>4.1517538909090899</c:v>
                </c:pt>
                <c:pt idx="3017">
                  <c:v>4.1531304671328702</c:v>
                </c:pt>
                <c:pt idx="3018">
                  <c:v>4.1545070433566398</c:v>
                </c:pt>
                <c:pt idx="3019">
                  <c:v>4.1558836195804201</c:v>
                </c:pt>
                <c:pt idx="3020">
                  <c:v>4.1572601958042004</c:v>
                </c:pt>
                <c:pt idx="3021">
                  <c:v>4.15863677202797</c:v>
                </c:pt>
                <c:pt idx="3022">
                  <c:v>4.1600133482517503</c:v>
                </c:pt>
                <c:pt idx="3023">
                  <c:v>4.1613899244755199</c:v>
                </c:pt>
                <c:pt idx="3024">
                  <c:v>4.1627665006993002</c:v>
                </c:pt>
                <c:pt idx="3025">
                  <c:v>4.1641430769230796</c:v>
                </c:pt>
                <c:pt idx="3026">
                  <c:v>4.1655196531468501</c:v>
                </c:pt>
                <c:pt idx="3027">
                  <c:v>4.1668962293706304</c:v>
                </c:pt>
                <c:pt idx="3028">
                  <c:v>4.1682728055944098</c:v>
                </c:pt>
                <c:pt idx="3029">
                  <c:v>4.1696493818181803</c:v>
                </c:pt>
                <c:pt idx="3030">
                  <c:v>4.1710259580419597</c:v>
                </c:pt>
                <c:pt idx="3031">
                  <c:v>4.17240253426574</c:v>
                </c:pt>
                <c:pt idx="3032">
                  <c:v>4.1737791104895097</c:v>
                </c:pt>
                <c:pt idx="3033">
                  <c:v>4.17515568671329</c:v>
                </c:pt>
                <c:pt idx="3034">
                  <c:v>4.1765322629370596</c:v>
                </c:pt>
                <c:pt idx="3035">
                  <c:v>4.1779088391608399</c:v>
                </c:pt>
                <c:pt idx="3036">
                  <c:v>4.1792854153846202</c:v>
                </c:pt>
                <c:pt idx="3037">
                  <c:v>4.1806619916083898</c:v>
                </c:pt>
                <c:pt idx="3038">
                  <c:v>4.1820385678321701</c:v>
                </c:pt>
                <c:pt idx="3039">
                  <c:v>4.1834151440559397</c:v>
                </c:pt>
                <c:pt idx="3040">
                  <c:v>4.18479172027972</c:v>
                </c:pt>
                <c:pt idx="3041">
                  <c:v>4.1861682965035003</c:v>
                </c:pt>
                <c:pt idx="3042">
                  <c:v>4.1875448727272699</c:v>
                </c:pt>
                <c:pt idx="3043">
                  <c:v>4.1889214489510502</c:v>
                </c:pt>
                <c:pt idx="3044">
                  <c:v>4.1902980251748296</c:v>
                </c:pt>
                <c:pt idx="3045">
                  <c:v>4.1916746013986002</c:v>
                </c:pt>
                <c:pt idx="3046">
                  <c:v>4.1930511776223804</c:v>
                </c:pt>
                <c:pt idx="3047">
                  <c:v>4.1944277538461501</c:v>
                </c:pt>
                <c:pt idx="3048">
                  <c:v>4.1958043300699304</c:v>
                </c:pt>
                <c:pt idx="3049">
                  <c:v>4.1971809062937098</c:v>
                </c:pt>
                <c:pt idx="3050">
                  <c:v>4.1985574825174803</c:v>
                </c:pt>
                <c:pt idx="3051">
                  <c:v>4.1999340587412597</c:v>
                </c:pt>
                <c:pt idx="3052">
                  <c:v>4.20131063496504</c:v>
                </c:pt>
                <c:pt idx="3053">
                  <c:v>4.2026872111888096</c:v>
                </c:pt>
                <c:pt idx="3054">
                  <c:v>4.2040637874125899</c:v>
                </c:pt>
                <c:pt idx="3055">
                  <c:v>4.2054403636363604</c:v>
                </c:pt>
                <c:pt idx="3056">
                  <c:v>4.2068169398601398</c:v>
                </c:pt>
                <c:pt idx="3057">
                  <c:v>4.2081935160839201</c:v>
                </c:pt>
                <c:pt idx="3058">
                  <c:v>4.2095700923076897</c:v>
                </c:pt>
                <c:pt idx="3059">
                  <c:v>4.21094666853147</c:v>
                </c:pt>
                <c:pt idx="3060">
                  <c:v>4.2123232447552503</c:v>
                </c:pt>
                <c:pt idx="3061">
                  <c:v>4.21369982097902</c:v>
                </c:pt>
                <c:pt idx="3062">
                  <c:v>4.2150763972028003</c:v>
                </c:pt>
                <c:pt idx="3063">
                  <c:v>4.2164529734265699</c:v>
                </c:pt>
                <c:pt idx="3064">
                  <c:v>4.2178295496503502</c:v>
                </c:pt>
                <c:pt idx="3065">
                  <c:v>4.2192061258741296</c:v>
                </c:pt>
                <c:pt idx="3066">
                  <c:v>4.2205827020979001</c:v>
                </c:pt>
                <c:pt idx="3067">
                  <c:v>4.2219592783216804</c:v>
                </c:pt>
                <c:pt idx="3068">
                  <c:v>4.22333585454545</c:v>
                </c:pt>
                <c:pt idx="3069">
                  <c:v>4.2247124307692303</c:v>
                </c:pt>
                <c:pt idx="3070">
                  <c:v>4.2260890069930097</c:v>
                </c:pt>
                <c:pt idx="3071">
                  <c:v>4.2274655832167802</c:v>
                </c:pt>
                <c:pt idx="3072">
                  <c:v>4.2288421594405596</c:v>
                </c:pt>
                <c:pt idx="3073">
                  <c:v>4.2302187356643399</c:v>
                </c:pt>
                <c:pt idx="3074">
                  <c:v>4.2315953118881096</c:v>
                </c:pt>
                <c:pt idx="3075">
                  <c:v>4.2329718881118898</c:v>
                </c:pt>
                <c:pt idx="3076">
                  <c:v>4.2343484643356701</c:v>
                </c:pt>
                <c:pt idx="3077">
                  <c:v>4.2357250405594398</c:v>
                </c:pt>
                <c:pt idx="3078">
                  <c:v>4.2371016167832201</c:v>
                </c:pt>
                <c:pt idx="3079">
                  <c:v>4.2384781930069897</c:v>
                </c:pt>
                <c:pt idx="3080">
                  <c:v>4.23985476923077</c:v>
                </c:pt>
                <c:pt idx="3081">
                  <c:v>4.2412313454545503</c:v>
                </c:pt>
                <c:pt idx="3082">
                  <c:v>4.2426079216783199</c:v>
                </c:pt>
                <c:pt idx="3083">
                  <c:v>4.2439844979021002</c:v>
                </c:pt>
                <c:pt idx="3084">
                  <c:v>4.2453610741258698</c:v>
                </c:pt>
                <c:pt idx="3085">
                  <c:v>4.2467376503496501</c:v>
                </c:pt>
                <c:pt idx="3086">
                  <c:v>4.2481142265734304</c:v>
                </c:pt>
                <c:pt idx="3087">
                  <c:v>4.2494908027972</c:v>
                </c:pt>
                <c:pt idx="3088">
                  <c:v>4.2508673790209803</c:v>
                </c:pt>
                <c:pt idx="3089">
                  <c:v>4.2522439552447597</c:v>
                </c:pt>
                <c:pt idx="3090">
                  <c:v>4.2536205314685303</c:v>
                </c:pt>
                <c:pt idx="3091">
                  <c:v>4.2549971076923097</c:v>
                </c:pt>
                <c:pt idx="3092">
                  <c:v>4.2563736839160899</c:v>
                </c:pt>
                <c:pt idx="3093">
                  <c:v>4.2577502601398596</c:v>
                </c:pt>
                <c:pt idx="3094">
                  <c:v>4.2591268363636399</c:v>
                </c:pt>
                <c:pt idx="3095">
                  <c:v>4.2605034125874104</c:v>
                </c:pt>
                <c:pt idx="3096">
                  <c:v>4.2618799888111898</c:v>
                </c:pt>
                <c:pt idx="3097">
                  <c:v>4.2632565650349701</c:v>
                </c:pt>
                <c:pt idx="3098">
                  <c:v>4.2646331412587397</c:v>
                </c:pt>
                <c:pt idx="3099">
                  <c:v>4.26600971748252</c:v>
                </c:pt>
                <c:pt idx="3100">
                  <c:v>4.2673862937062896</c:v>
                </c:pt>
                <c:pt idx="3101">
                  <c:v>4.2687628699300699</c:v>
                </c:pt>
                <c:pt idx="3102">
                  <c:v>4.2701394461538502</c:v>
                </c:pt>
                <c:pt idx="3103">
                  <c:v>4.2715160223776198</c:v>
                </c:pt>
                <c:pt idx="3104">
                  <c:v>4.2728925986014001</c:v>
                </c:pt>
                <c:pt idx="3105">
                  <c:v>4.2742691748251804</c:v>
                </c:pt>
                <c:pt idx="3106">
                  <c:v>4.2756457510489501</c:v>
                </c:pt>
                <c:pt idx="3107">
                  <c:v>4.2770223272727304</c:v>
                </c:pt>
                <c:pt idx="3108">
                  <c:v>4.2783989034965</c:v>
                </c:pt>
                <c:pt idx="3109">
                  <c:v>4.2797754797202803</c:v>
                </c:pt>
                <c:pt idx="3110">
                  <c:v>4.2811520559440597</c:v>
                </c:pt>
                <c:pt idx="3111">
                  <c:v>4.2825286321678302</c:v>
                </c:pt>
                <c:pt idx="3112">
                  <c:v>4.2839052083916096</c:v>
                </c:pt>
                <c:pt idx="3113">
                  <c:v>4.2852817846153899</c:v>
                </c:pt>
                <c:pt idx="3114">
                  <c:v>4.2866583608391604</c:v>
                </c:pt>
                <c:pt idx="3115">
                  <c:v>4.2880349370629398</c:v>
                </c:pt>
                <c:pt idx="3116">
                  <c:v>4.2894115132867103</c:v>
                </c:pt>
                <c:pt idx="3117">
                  <c:v>4.2907880895104897</c:v>
                </c:pt>
                <c:pt idx="3118">
                  <c:v>4.29216466573427</c:v>
                </c:pt>
                <c:pt idx="3119">
                  <c:v>4.2935412419580397</c:v>
                </c:pt>
                <c:pt idx="3120">
                  <c:v>4.2949178181818199</c:v>
                </c:pt>
                <c:pt idx="3121">
                  <c:v>4.2962943944056002</c:v>
                </c:pt>
                <c:pt idx="3122">
                  <c:v>4.2976709706293699</c:v>
                </c:pt>
                <c:pt idx="3123">
                  <c:v>4.2990475468531502</c:v>
                </c:pt>
                <c:pt idx="3124">
                  <c:v>4.3004241230769198</c:v>
                </c:pt>
                <c:pt idx="3125">
                  <c:v>4.3018006993007001</c:v>
                </c:pt>
                <c:pt idx="3126">
                  <c:v>4.3031772755244804</c:v>
                </c:pt>
                <c:pt idx="3127">
                  <c:v>4.30455385174825</c:v>
                </c:pt>
                <c:pt idx="3128">
                  <c:v>4.3059304279720303</c:v>
                </c:pt>
                <c:pt idx="3129">
                  <c:v>4.3073070041958097</c:v>
                </c:pt>
                <c:pt idx="3130">
                  <c:v>4.3086835804195802</c:v>
                </c:pt>
                <c:pt idx="3131">
                  <c:v>4.3100601566433596</c:v>
                </c:pt>
                <c:pt idx="3132">
                  <c:v>4.3114367328671301</c:v>
                </c:pt>
                <c:pt idx="3133">
                  <c:v>4.3128133090909104</c:v>
                </c:pt>
                <c:pt idx="3134">
                  <c:v>4.3141898853146898</c:v>
                </c:pt>
                <c:pt idx="3135">
                  <c:v>4.3155664615384604</c:v>
                </c:pt>
                <c:pt idx="3136">
                  <c:v>4.3169430377622398</c:v>
                </c:pt>
                <c:pt idx="3137">
                  <c:v>4.3183196139860103</c:v>
                </c:pt>
                <c:pt idx="3138">
                  <c:v>4.3196961902097897</c:v>
                </c:pt>
                <c:pt idx="3139">
                  <c:v>4.32107276643357</c:v>
                </c:pt>
                <c:pt idx="3140">
                  <c:v>4.3224493426573396</c:v>
                </c:pt>
                <c:pt idx="3141">
                  <c:v>4.3238259188811199</c:v>
                </c:pt>
                <c:pt idx="3142">
                  <c:v>4.3252024951049002</c:v>
                </c:pt>
                <c:pt idx="3143">
                  <c:v>4.3265790713286698</c:v>
                </c:pt>
                <c:pt idx="3144">
                  <c:v>4.3279556475524501</c:v>
                </c:pt>
                <c:pt idx="3145">
                  <c:v>4.3293322237762197</c:v>
                </c:pt>
                <c:pt idx="3146">
                  <c:v>4.3307088</c:v>
                </c:pt>
                <c:pt idx="3147">
                  <c:v>4.3320853762237803</c:v>
                </c:pt>
                <c:pt idx="3148">
                  <c:v>4.3334619524475499</c:v>
                </c:pt>
                <c:pt idx="3149">
                  <c:v>4.3348385286713302</c:v>
                </c:pt>
                <c:pt idx="3150">
                  <c:v>4.3362151048951096</c:v>
                </c:pt>
                <c:pt idx="3151">
                  <c:v>4.3375916811188802</c:v>
                </c:pt>
                <c:pt idx="3152">
                  <c:v>4.3389682573426596</c:v>
                </c:pt>
                <c:pt idx="3153">
                  <c:v>4.3403448335664301</c:v>
                </c:pt>
                <c:pt idx="3154">
                  <c:v>4.3417214097902104</c:v>
                </c:pt>
                <c:pt idx="3155">
                  <c:v>4.3430979860139898</c:v>
                </c:pt>
                <c:pt idx="3156">
                  <c:v>4.3444745622377603</c:v>
                </c:pt>
                <c:pt idx="3157">
                  <c:v>4.3458511384615397</c:v>
                </c:pt>
                <c:pt idx="3158">
                  <c:v>4.34722771468532</c:v>
                </c:pt>
                <c:pt idx="3159">
                  <c:v>4.3486042909090896</c:v>
                </c:pt>
                <c:pt idx="3160">
                  <c:v>4.3499808671328699</c:v>
                </c:pt>
                <c:pt idx="3161">
                  <c:v>4.3513574433566404</c:v>
                </c:pt>
                <c:pt idx="3162">
                  <c:v>4.3527340195804198</c:v>
                </c:pt>
                <c:pt idx="3163">
                  <c:v>4.3541105958042001</c:v>
                </c:pt>
                <c:pt idx="3164">
                  <c:v>4.3554871720279698</c:v>
                </c:pt>
                <c:pt idx="3165">
                  <c:v>4.35686374825175</c:v>
                </c:pt>
                <c:pt idx="3166">
                  <c:v>4.3582403244755303</c:v>
                </c:pt>
                <c:pt idx="3167">
                  <c:v>4.3596169006993</c:v>
                </c:pt>
                <c:pt idx="3168">
                  <c:v>4.3609934769230803</c:v>
                </c:pt>
                <c:pt idx="3169">
                  <c:v>4.3623700531468499</c:v>
                </c:pt>
                <c:pt idx="3170">
                  <c:v>4.3637466293706302</c:v>
                </c:pt>
                <c:pt idx="3171">
                  <c:v>4.3651232055944096</c:v>
                </c:pt>
                <c:pt idx="3172">
                  <c:v>4.3664997818181801</c:v>
                </c:pt>
                <c:pt idx="3173">
                  <c:v>4.3678763580419604</c:v>
                </c:pt>
                <c:pt idx="3174">
                  <c:v>4.36925293426573</c:v>
                </c:pt>
                <c:pt idx="3175">
                  <c:v>4.3706295104895103</c:v>
                </c:pt>
                <c:pt idx="3176">
                  <c:v>4.3720060867132897</c:v>
                </c:pt>
                <c:pt idx="3177">
                  <c:v>4.3733826629370602</c:v>
                </c:pt>
                <c:pt idx="3178">
                  <c:v>4.3747592391608396</c:v>
                </c:pt>
                <c:pt idx="3179">
                  <c:v>4.3761358153846199</c:v>
                </c:pt>
                <c:pt idx="3180">
                  <c:v>4.3775123916083896</c:v>
                </c:pt>
                <c:pt idx="3181">
                  <c:v>4.3788889678321699</c:v>
                </c:pt>
                <c:pt idx="3182">
                  <c:v>4.3802655440559501</c:v>
                </c:pt>
                <c:pt idx="3183">
                  <c:v>4.3816421202797198</c:v>
                </c:pt>
                <c:pt idx="3184">
                  <c:v>4.3830186965035001</c:v>
                </c:pt>
                <c:pt idx="3185">
                  <c:v>4.3843952727272697</c:v>
                </c:pt>
                <c:pt idx="3186">
                  <c:v>4.38577184895105</c:v>
                </c:pt>
                <c:pt idx="3187">
                  <c:v>4.3871484251748303</c:v>
                </c:pt>
                <c:pt idx="3188">
                  <c:v>4.3885250013985999</c:v>
                </c:pt>
                <c:pt idx="3189">
                  <c:v>4.3899015776223802</c:v>
                </c:pt>
                <c:pt idx="3190">
                  <c:v>4.3912781538461498</c:v>
                </c:pt>
                <c:pt idx="3191">
                  <c:v>4.3926547300699301</c:v>
                </c:pt>
                <c:pt idx="3192">
                  <c:v>4.3940313062937104</c:v>
                </c:pt>
                <c:pt idx="3193">
                  <c:v>4.39540788251748</c:v>
                </c:pt>
                <c:pt idx="3194">
                  <c:v>4.3967844587412603</c:v>
                </c:pt>
                <c:pt idx="3195">
                  <c:v>4.3981610349650397</c:v>
                </c:pt>
                <c:pt idx="3196">
                  <c:v>4.3995376111888103</c:v>
                </c:pt>
                <c:pt idx="3197">
                  <c:v>4.4009141874125897</c:v>
                </c:pt>
                <c:pt idx="3198">
                  <c:v>4.40229076363637</c:v>
                </c:pt>
                <c:pt idx="3199">
                  <c:v>4.4036673398601396</c:v>
                </c:pt>
                <c:pt idx="3200">
                  <c:v>4.4050439160839199</c:v>
                </c:pt>
                <c:pt idx="3201">
                  <c:v>4.4064204923076904</c:v>
                </c:pt>
                <c:pt idx="3202">
                  <c:v>4.4077970685314698</c:v>
                </c:pt>
                <c:pt idx="3203">
                  <c:v>4.4091736447552501</c:v>
                </c:pt>
                <c:pt idx="3204">
                  <c:v>4.4105502209790197</c:v>
                </c:pt>
                <c:pt idx="3205">
                  <c:v>4.4119267972028</c:v>
                </c:pt>
                <c:pt idx="3206">
                  <c:v>4.4133033734265696</c:v>
                </c:pt>
                <c:pt idx="3207">
                  <c:v>4.4146799496503499</c:v>
                </c:pt>
                <c:pt idx="3208">
                  <c:v>4.4160565258741302</c:v>
                </c:pt>
                <c:pt idx="3209">
                  <c:v>4.4174331020978999</c:v>
                </c:pt>
                <c:pt idx="3210">
                  <c:v>4.4188096783216801</c:v>
                </c:pt>
                <c:pt idx="3211">
                  <c:v>4.4201862545454498</c:v>
                </c:pt>
                <c:pt idx="3212">
                  <c:v>4.4215628307692301</c:v>
                </c:pt>
                <c:pt idx="3213">
                  <c:v>4.4229394069930104</c:v>
                </c:pt>
                <c:pt idx="3214">
                  <c:v>4.42431598321678</c:v>
                </c:pt>
                <c:pt idx="3215">
                  <c:v>4.4256925594405603</c:v>
                </c:pt>
                <c:pt idx="3216">
                  <c:v>4.4270691356643397</c:v>
                </c:pt>
                <c:pt idx="3217">
                  <c:v>4.4284457118881102</c:v>
                </c:pt>
                <c:pt idx="3218">
                  <c:v>4.4298222881118896</c:v>
                </c:pt>
                <c:pt idx="3219">
                  <c:v>4.4311988643356699</c:v>
                </c:pt>
                <c:pt idx="3220">
                  <c:v>4.4325754405594404</c:v>
                </c:pt>
                <c:pt idx="3221">
                  <c:v>4.4339520167832198</c:v>
                </c:pt>
                <c:pt idx="3222">
                  <c:v>4.4353285930069903</c:v>
                </c:pt>
                <c:pt idx="3223">
                  <c:v>4.4367051692307697</c:v>
                </c:pt>
                <c:pt idx="3224">
                  <c:v>4.43808174545455</c:v>
                </c:pt>
                <c:pt idx="3225">
                  <c:v>4.4394583216783197</c:v>
                </c:pt>
                <c:pt idx="3226">
                  <c:v>4.4408348979021</c:v>
                </c:pt>
                <c:pt idx="3227">
                  <c:v>4.4422114741258802</c:v>
                </c:pt>
                <c:pt idx="3228">
                  <c:v>4.4435880503496499</c:v>
                </c:pt>
                <c:pt idx="3229">
                  <c:v>4.4449646265734302</c:v>
                </c:pt>
                <c:pt idx="3230">
                  <c:v>4.4463412027971998</c:v>
                </c:pt>
                <c:pt idx="3231">
                  <c:v>4.4477177790209801</c:v>
                </c:pt>
                <c:pt idx="3232">
                  <c:v>4.4490943552447604</c:v>
                </c:pt>
                <c:pt idx="3233">
                  <c:v>4.45047093146853</c:v>
                </c:pt>
                <c:pt idx="3234">
                  <c:v>4.4518475076923103</c:v>
                </c:pt>
                <c:pt idx="3235">
                  <c:v>4.4532240839160799</c:v>
                </c:pt>
                <c:pt idx="3236">
                  <c:v>4.4546006601398602</c:v>
                </c:pt>
                <c:pt idx="3237">
                  <c:v>4.4559772363636396</c:v>
                </c:pt>
                <c:pt idx="3238">
                  <c:v>4.4573538125874101</c:v>
                </c:pt>
                <c:pt idx="3239">
                  <c:v>4.4587303888111904</c:v>
                </c:pt>
                <c:pt idx="3240">
                  <c:v>4.4601069650349698</c:v>
                </c:pt>
                <c:pt idx="3241">
                  <c:v>4.4614835412587404</c:v>
                </c:pt>
                <c:pt idx="3242">
                  <c:v>4.4628601174825198</c:v>
                </c:pt>
                <c:pt idx="3243">
                  <c:v>4.4642366937062903</c:v>
                </c:pt>
                <c:pt idx="3244">
                  <c:v>4.4656132699300697</c:v>
                </c:pt>
                <c:pt idx="3245">
                  <c:v>4.46698984615385</c:v>
                </c:pt>
                <c:pt idx="3246">
                  <c:v>4.4683664223776196</c:v>
                </c:pt>
                <c:pt idx="3247">
                  <c:v>4.4697429986013999</c:v>
                </c:pt>
                <c:pt idx="3248">
                  <c:v>4.4711195748251802</c:v>
                </c:pt>
                <c:pt idx="3249">
                  <c:v>4.4724961510489498</c:v>
                </c:pt>
                <c:pt idx="3250">
                  <c:v>4.4738727272727301</c:v>
                </c:pt>
                <c:pt idx="3251">
                  <c:v>4.4752493034964997</c:v>
                </c:pt>
                <c:pt idx="3252">
                  <c:v>4.47662587972028</c:v>
                </c:pt>
                <c:pt idx="3253">
                  <c:v>4.4780024559440603</c:v>
                </c:pt>
                <c:pt idx="3254">
                  <c:v>4.47937903216783</c:v>
                </c:pt>
                <c:pt idx="3255">
                  <c:v>4.4807556083916102</c:v>
                </c:pt>
                <c:pt idx="3256">
                  <c:v>4.4821321846153896</c:v>
                </c:pt>
                <c:pt idx="3257">
                  <c:v>4.4835087608391602</c:v>
                </c:pt>
                <c:pt idx="3258">
                  <c:v>4.4848853370629396</c:v>
                </c:pt>
                <c:pt idx="3259">
                  <c:v>4.4862619132867101</c:v>
                </c:pt>
                <c:pt idx="3260">
                  <c:v>4.4876384895104904</c:v>
                </c:pt>
                <c:pt idx="3261">
                  <c:v>4.4890150657342698</c:v>
                </c:pt>
                <c:pt idx="3262">
                  <c:v>4.4903916419580403</c:v>
                </c:pt>
                <c:pt idx="3263">
                  <c:v>4.4917682181818197</c:v>
                </c:pt>
                <c:pt idx="3264">
                  <c:v>4.4931447944056</c:v>
                </c:pt>
                <c:pt idx="3265">
                  <c:v>4.4945213706293696</c:v>
                </c:pt>
                <c:pt idx="3266">
                  <c:v>4.4958979468531499</c:v>
                </c:pt>
                <c:pt idx="3267">
                  <c:v>4.4972745230769204</c:v>
                </c:pt>
                <c:pt idx="3268">
                  <c:v>4.4986510993006998</c:v>
                </c:pt>
                <c:pt idx="3269">
                  <c:v>4.5000276755244801</c:v>
                </c:pt>
                <c:pt idx="3270">
                  <c:v>4.5014042517482498</c:v>
                </c:pt>
                <c:pt idx="3271">
                  <c:v>4.5027808279720301</c:v>
                </c:pt>
                <c:pt idx="3272">
                  <c:v>4.5041574041958103</c:v>
                </c:pt>
                <c:pt idx="3273">
                  <c:v>4.50553398041958</c:v>
                </c:pt>
                <c:pt idx="3274">
                  <c:v>4.5069105566433603</c:v>
                </c:pt>
                <c:pt idx="3275">
                  <c:v>4.5082871328671299</c:v>
                </c:pt>
                <c:pt idx="3276">
                  <c:v>4.5096637090909102</c:v>
                </c:pt>
                <c:pt idx="3277">
                  <c:v>4.5110402853146896</c:v>
                </c:pt>
                <c:pt idx="3278">
                  <c:v>4.5124168615384601</c:v>
                </c:pt>
                <c:pt idx="3279">
                  <c:v>4.5137934377622404</c:v>
                </c:pt>
                <c:pt idx="3280">
                  <c:v>4.51517001398601</c:v>
                </c:pt>
                <c:pt idx="3281">
                  <c:v>4.5165465902097903</c:v>
                </c:pt>
                <c:pt idx="3282">
                  <c:v>4.5179231664335697</c:v>
                </c:pt>
                <c:pt idx="3283">
                  <c:v>4.5192997426573402</c:v>
                </c:pt>
                <c:pt idx="3284">
                  <c:v>4.5206763188811196</c:v>
                </c:pt>
                <c:pt idx="3285">
                  <c:v>4.5220528951048999</c:v>
                </c:pt>
                <c:pt idx="3286">
                  <c:v>4.5234294713286696</c:v>
                </c:pt>
                <c:pt idx="3287">
                  <c:v>4.5248060475524499</c:v>
                </c:pt>
                <c:pt idx="3288">
                  <c:v>4.5261826237762302</c:v>
                </c:pt>
                <c:pt idx="3289">
                  <c:v>4.5275591999999998</c:v>
                </c:pt>
                <c:pt idx="3290">
                  <c:v>4.5289357762237801</c:v>
                </c:pt>
                <c:pt idx="3291">
                  <c:v>4.5303123524475497</c:v>
                </c:pt>
                <c:pt idx="3292">
                  <c:v>4.53168892867133</c:v>
                </c:pt>
                <c:pt idx="3293">
                  <c:v>4.5330655048951103</c:v>
                </c:pt>
                <c:pt idx="3294">
                  <c:v>4.5344420811188799</c:v>
                </c:pt>
                <c:pt idx="3295">
                  <c:v>4.5358186573426602</c:v>
                </c:pt>
                <c:pt idx="3296">
                  <c:v>4.5371952335664298</c:v>
                </c:pt>
                <c:pt idx="3297">
                  <c:v>4.5385718097902101</c:v>
                </c:pt>
                <c:pt idx="3298">
                  <c:v>4.5399483860139904</c:v>
                </c:pt>
                <c:pt idx="3299">
                  <c:v>4.5413249622377601</c:v>
                </c:pt>
                <c:pt idx="3300">
                  <c:v>4.5427015384615403</c:v>
                </c:pt>
                <c:pt idx="3301">
                  <c:v>4.5440781146853197</c:v>
                </c:pt>
                <c:pt idx="3302">
                  <c:v>4.5454546909090903</c:v>
                </c:pt>
                <c:pt idx="3303">
                  <c:v>4.5468312671328697</c:v>
                </c:pt>
                <c:pt idx="3304">
                  <c:v>4.5482078433566402</c:v>
                </c:pt>
                <c:pt idx="3305">
                  <c:v>4.5495844195804196</c:v>
                </c:pt>
                <c:pt idx="3306">
                  <c:v>4.5509609958041999</c:v>
                </c:pt>
                <c:pt idx="3307">
                  <c:v>4.5523375720279704</c:v>
                </c:pt>
                <c:pt idx="3308">
                  <c:v>4.5537141482517498</c:v>
                </c:pt>
                <c:pt idx="3309">
                  <c:v>4.5550907244755301</c:v>
                </c:pt>
                <c:pt idx="3310">
                  <c:v>4.5564673006992997</c:v>
                </c:pt>
                <c:pt idx="3311">
                  <c:v>4.55784387692308</c:v>
                </c:pt>
                <c:pt idx="3312">
                  <c:v>4.5592204531468496</c:v>
                </c:pt>
                <c:pt idx="3313">
                  <c:v>4.5605970293706299</c:v>
                </c:pt>
                <c:pt idx="3314">
                  <c:v>4.5619736055944102</c:v>
                </c:pt>
                <c:pt idx="3315">
                  <c:v>4.5633501818181799</c:v>
                </c:pt>
                <c:pt idx="3316">
                  <c:v>4.5647267580419602</c:v>
                </c:pt>
                <c:pt idx="3317">
                  <c:v>4.5661033342657298</c:v>
                </c:pt>
                <c:pt idx="3318">
                  <c:v>4.5674799104895101</c:v>
                </c:pt>
                <c:pt idx="3319">
                  <c:v>4.5688564867132904</c:v>
                </c:pt>
                <c:pt idx="3320">
                  <c:v>4.57023306293706</c:v>
                </c:pt>
                <c:pt idx="3321">
                  <c:v>4.5716096391608403</c:v>
                </c:pt>
                <c:pt idx="3322">
                  <c:v>4.5729862153846197</c:v>
                </c:pt>
                <c:pt idx="3323">
                  <c:v>4.5743627916083902</c:v>
                </c:pt>
                <c:pt idx="3324">
                  <c:v>4.5757393678321696</c:v>
                </c:pt>
                <c:pt idx="3325">
                  <c:v>4.5771159440559499</c:v>
                </c:pt>
                <c:pt idx="3326">
                  <c:v>4.5784925202797204</c:v>
                </c:pt>
                <c:pt idx="3327">
                  <c:v>4.5798690965034998</c:v>
                </c:pt>
                <c:pt idx="3328">
                  <c:v>4.5812456727272703</c:v>
                </c:pt>
                <c:pt idx="3329">
                  <c:v>4.5826222489510497</c:v>
                </c:pt>
                <c:pt idx="3330">
                  <c:v>4.58399882517483</c:v>
                </c:pt>
                <c:pt idx="3331">
                  <c:v>4.5853754013985997</c:v>
                </c:pt>
                <c:pt idx="3332">
                  <c:v>4.58675197762238</c:v>
                </c:pt>
                <c:pt idx="3333">
                  <c:v>4.5881285538461496</c:v>
                </c:pt>
                <c:pt idx="3334">
                  <c:v>4.5895051300699299</c:v>
                </c:pt>
                <c:pt idx="3335">
                  <c:v>4.5908817062937102</c:v>
                </c:pt>
                <c:pt idx="3336">
                  <c:v>4.5922582825174798</c:v>
                </c:pt>
                <c:pt idx="3337">
                  <c:v>4.5936348587412601</c:v>
                </c:pt>
                <c:pt idx="3338">
                  <c:v>4.5950114349650404</c:v>
                </c:pt>
                <c:pt idx="3339">
                  <c:v>4.59638801118881</c:v>
                </c:pt>
                <c:pt idx="3340">
                  <c:v>4.5977645874125903</c:v>
                </c:pt>
                <c:pt idx="3341">
                  <c:v>4.5991411636363599</c:v>
                </c:pt>
                <c:pt idx="3342">
                  <c:v>4.6005177398601402</c:v>
                </c:pt>
                <c:pt idx="3343">
                  <c:v>4.6018943160839196</c:v>
                </c:pt>
                <c:pt idx="3344">
                  <c:v>4.6032708923076902</c:v>
                </c:pt>
                <c:pt idx="3345">
                  <c:v>4.6046474685314696</c:v>
                </c:pt>
                <c:pt idx="3346">
                  <c:v>4.6060240447552498</c:v>
                </c:pt>
                <c:pt idx="3347">
                  <c:v>4.6074006209790204</c:v>
                </c:pt>
                <c:pt idx="3348">
                  <c:v>4.6087771972027998</c:v>
                </c:pt>
                <c:pt idx="3349">
                  <c:v>4.6101537734265703</c:v>
                </c:pt>
                <c:pt idx="3350">
                  <c:v>4.6115303496503497</c:v>
                </c:pt>
                <c:pt idx="3351">
                  <c:v>4.61290692587413</c:v>
                </c:pt>
                <c:pt idx="3352">
                  <c:v>4.6142835020978996</c:v>
                </c:pt>
                <c:pt idx="3353">
                  <c:v>4.6156600783216799</c:v>
                </c:pt>
                <c:pt idx="3354">
                  <c:v>4.6170366545454602</c:v>
                </c:pt>
                <c:pt idx="3355">
                  <c:v>4.6184132307692298</c:v>
                </c:pt>
                <c:pt idx="3356">
                  <c:v>4.6197898069930101</c:v>
                </c:pt>
                <c:pt idx="3357">
                  <c:v>4.6211663832167797</c:v>
                </c:pt>
                <c:pt idx="3358">
                  <c:v>4.62254295944056</c:v>
                </c:pt>
                <c:pt idx="3359">
                  <c:v>4.6239195356643403</c:v>
                </c:pt>
                <c:pt idx="3360">
                  <c:v>4.62529611188811</c:v>
                </c:pt>
                <c:pt idx="3361">
                  <c:v>4.6266726881118903</c:v>
                </c:pt>
                <c:pt idx="3362">
                  <c:v>4.6280492643356697</c:v>
                </c:pt>
                <c:pt idx="3363">
                  <c:v>4.6294258405594402</c:v>
                </c:pt>
                <c:pt idx="3364">
                  <c:v>4.6308024167832196</c:v>
                </c:pt>
                <c:pt idx="3365">
                  <c:v>4.6321789930069901</c:v>
                </c:pt>
                <c:pt idx="3366">
                  <c:v>4.6335555692307704</c:v>
                </c:pt>
                <c:pt idx="3367">
                  <c:v>4.6349321454545498</c:v>
                </c:pt>
                <c:pt idx="3368">
                  <c:v>4.6363087216783203</c:v>
                </c:pt>
                <c:pt idx="3369">
                  <c:v>4.6376852979020997</c:v>
                </c:pt>
                <c:pt idx="3370">
                  <c:v>4.63906187412588</c:v>
                </c:pt>
                <c:pt idx="3371">
                  <c:v>4.6404384503496496</c:v>
                </c:pt>
                <c:pt idx="3372">
                  <c:v>4.6418150265734299</c:v>
                </c:pt>
                <c:pt idx="3373">
                  <c:v>4.6431916027971996</c:v>
                </c:pt>
                <c:pt idx="3374">
                  <c:v>4.6445681790209798</c:v>
                </c:pt>
                <c:pt idx="3375">
                  <c:v>4.6459447552447601</c:v>
                </c:pt>
                <c:pt idx="3376">
                  <c:v>4.6473213314685298</c:v>
                </c:pt>
                <c:pt idx="3377">
                  <c:v>4.6486979076923101</c:v>
                </c:pt>
                <c:pt idx="3378">
                  <c:v>4.6500744839160797</c:v>
                </c:pt>
                <c:pt idx="3379">
                  <c:v>4.65145106013986</c:v>
                </c:pt>
                <c:pt idx="3380">
                  <c:v>4.6528276363636403</c:v>
                </c:pt>
                <c:pt idx="3381">
                  <c:v>4.6542042125874099</c:v>
                </c:pt>
                <c:pt idx="3382">
                  <c:v>4.6555807888111902</c:v>
                </c:pt>
                <c:pt idx="3383">
                  <c:v>4.6569573650349696</c:v>
                </c:pt>
                <c:pt idx="3384">
                  <c:v>4.6583339412587401</c:v>
                </c:pt>
                <c:pt idx="3385">
                  <c:v>4.6597105174825204</c:v>
                </c:pt>
                <c:pt idx="3386">
                  <c:v>4.66108709370629</c:v>
                </c:pt>
                <c:pt idx="3387">
                  <c:v>4.6624636699300703</c:v>
                </c:pt>
                <c:pt idx="3388">
                  <c:v>4.6638402461538497</c:v>
                </c:pt>
                <c:pt idx="3389">
                  <c:v>4.6652168223776203</c:v>
                </c:pt>
                <c:pt idx="3390">
                  <c:v>4.6665933986013997</c:v>
                </c:pt>
                <c:pt idx="3391">
                  <c:v>4.6679699748251799</c:v>
                </c:pt>
                <c:pt idx="3392">
                  <c:v>4.6693465510489496</c:v>
                </c:pt>
                <c:pt idx="3393">
                  <c:v>4.6707231272727299</c:v>
                </c:pt>
                <c:pt idx="3394">
                  <c:v>4.6720997034965004</c:v>
                </c:pt>
                <c:pt idx="3395">
                  <c:v>4.6734762797202798</c:v>
                </c:pt>
                <c:pt idx="3396">
                  <c:v>4.6748528559440601</c:v>
                </c:pt>
                <c:pt idx="3397">
                  <c:v>4.6762294321678297</c:v>
                </c:pt>
                <c:pt idx="3398">
                  <c:v>4.67760600839161</c:v>
                </c:pt>
                <c:pt idx="3399">
                  <c:v>4.6789825846153903</c:v>
                </c:pt>
                <c:pt idx="3400">
                  <c:v>4.6803591608391599</c:v>
                </c:pt>
                <c:pt idx="3401">
                  <c:v>4.6817357370629402</c:v>
                </c:pt>
                <c:pt idx="3402">
                  <c:v>4.6831123132867098</c:v>
                </c:pt>
                <c:pt idx="3403">
                  <c:v>4.6844888895104901</c:v>
                </c:pt>
                <c:pt idx="3404">
                  <c:v>4.6858654657342704</c:v>
                </c:pt>
                <c:pt idx="3405">
                  <c:v>4.6872420419580401</c:v>
                </c:pt>
                <c:pt idx="3406">
                  <c:v>4.6886186181818204</c:v>
                </c:pt>
                <c:pt idx="3407">
                  <c:v>4.68999519440559</c:v>
                </c:pt>
                <c:pt idx="3408">
                  <c:v>4.6913717706293703</c:v>
                </c:pt>
                <c:pt idx="3409">
                  <c:v>4.6927483468531497</c:v>
                </c:pt>
                <c:pt idx="3410">
                  <c:v>4.6941249230769202</c:v>
                </c:pt>
                <c:pt idx="3411">
                  <c:v>4.6955014993006996</c:v>
                </c:pt>
                <c:pt idx="3412">
                  <c:v>4.6968780755244799</c:v>
                </c:pt>
                <c:pt idx="3413">
                  <c:v>4.6982546517482504</c:v>
                </c:pt>
                <c:pt idx="3414">
                  <c:v>4.6996312279720298</c:v>
                </c:pt>
                <c:pt idx="3415">
                  <c:v>4.7010078041958101</c:v>
                </c:pt>
                <c:pt idx="3416">
                  <c:v>4.7023843804195797</c:v>
                </c:pt>
                <c:pt idx="3417">
                  <c:v>4.70376095664336</c:v>
                </c:pt>
                <c:pt idx="3418">
                  <c:v>4.7051375328671297</c:v>
                </c:pt>
                <c:pt idx="3419">
                  <c:v>4.7065141090909099</c:v>
                </c:pt>
                <c:pt idx="3420">
                  <c:v>4.7078906853146902</c:v>
                </c:pt>
                <c:pt idx="3421">
                  <c:v>4.7092672615384599</c:v>
                </c:pt>
                <c:pt idx="3422">
                  <c:v>4.7106438377622402</c:v>
                </c:pt>
                <c:pt idx="3423">
                  <c:v>4.7120204139860098</c:v>
                </c:pt>
                <c:pt idx="3424">
                  <c:v>4.7133969902097901</c:v>
                </c:pt>
                <c:pt idx="3425">
                  <c:v>4.7147735664335704</c:v>
                </c:pt>
                <c:pt idx="3426">
                  <c:v>4.71615014265734</c:v>
                </c:pt>
                <c:pt idx="3427">
                  <c:v>4.7175267188811203</c:v>
                </c:pt>
                <c:pt idx="3428">
                  <c:v>4.7189032951048997</c:v>
                </c:pt>
                <c:pt idx="3429">
                  <c:v>4.7202798713286702</c:v>
                </c:pt>
                <c:pt idx="3430">
                  <c:v>4.7216564475524496</c:v>
                </c:pt>
                <c:pt idx="3431">
                  <c:v>4.7230330237762299</c:v>
                </c:pt>
                <c:pt idx="3432">
                  <c:v>4.7244096000000004</c:v>
                </c:pt>
                <c:pt idx="3433">
                  <c:v>4.7257861762237798</c:v>
                </c:pt>
                <c:pt idx="3434">
                  <c:v>4.7271627524475504</c:v>
                </c:pt>
                <c:pt idx="3435">
                  <c:v>4.7285393286713298</c:v>
                </c:pt>
                <c:pt idx="3436">
                  <c:v>4.72991590489511</c:v>
                </c:pt>
                <c:pt idx="3437">
                  <c:v>4.7312924811188797</c:v>
                </c:pt>
                <c:pt idx="3438">
                  <c:v>4.73266905734266</c:v>
                </c:pt>
                <c:pt idx="3439">
                  <c:v>4.7340456335664296</c:v>
                </c:pt>
                <c:pt idx="3440">
                  <c:v>4.7354222097902099</c:v>
                </c:pt>
                <c:pt idx="3441">
                  <c:v>4.7367987860139902</c:v>
                </c:pt>
                <c:pt idx="3442">
                  <c:v>4.7381753622377598</c:v>
                </c:pt>
                <c:pt idx="3443">
                  <c:v>4.7395519384615401</c:v>
                </c:pt>
                <c:pt idx="3444">
                  <c:v>4.7409285146853204</c:v>
                </c:pt>
                <c:pt idx="3445">
                  <c:v>4.74230509090909</c:v>
                </c:pt>
                <c:pt idx="3446">
                  <c:v>4.7436816671328703</c:v>
                </c:pt>
                <c:pt idx="3447">
                  <c:v>4.7450582433566399</c:v>
                </c:pt>
                <c:pt idx="3448">
                  <c:v>4.7464348195804202</c:v>
                </c:pt>
                <c:pt idx="3449">
                  <c:v>4.7478113958041996</c:v>
                </c:pt>
                <c:pt idx="3450">
                  <c:v>4.7491879720279702</c:v>
                </c:pt>
                <c:pt idx="3451">
                  <c:v>4.7505645482517496</c:v>
                </c:pt>
                <c:pt idx="3452">
                  <c:v>4.7519411244755201</c:v>
                </c:pt>
                <c:pt idx="3453">
                  <c:v>4.7533177006993004</c:v>
                </c:pt>
                <c:pt idx="3454">
                  <c:v>4.7546942769230798</c:v>
                </c:pt>
                <c:pt idx="3455">
                  <c:v>4.7560708531468503</c:v>
                </c:pt>
                <c:pt idx="3456">
                  <c:v>4.7574474293706297</c:v>
                </c:pt>
                <c:pt idx="3457">
                  <c:v>4.75882400559441</c:v>
                </c:pt>
                <c:pt idx="3458">
                  <c:v>4.7602005818181796</c:v>
                </c:pt>
                <c:pt idx="3459">
                  <c:v>4.7615771580419599</c:v>
                </c:pt>
                <c:pt idx="3460">
                  <c:v>4.7629537342657304</c:v>
                </c:pt>
                <c:pt idx="3461">
                  <c:v>4.7643303104895098</c:v>
                </c:pt>
                <c:pt idx="3462">
                  <c:v>4.7657068867132901</c:v>
                </c:pt>
                <c:pt idx="3463">
                  <c:v>4.7670834629370598</c:v>
                </c:pt>
                <c:pt idx="3464">
                  <c:v>4.76846003916084</c:v>
                </c:pt>
                <c:pt idx="3465">
                  <c:v>4.7698366153846203</c:v>
                </c:pt>
                <c:pt idx="3466">
                  <c:v>4.77121319160839</c:v>
                </c:pt>
                <c:pt idx="3467">
                  <c:v>4.7725897678321703</c:v>
                </c:pt>
                <c:pt idx="3468">
                  <c:v>4.7739663440559497</c:v>
                </c:pt>
                <c:pt idx="3469">
                  <c:v>4.7753429202797202</c:v>
                </c:pt>
                <c:pt idx="3470">
                  <c:v>4.7767194965034996</c:v>
                </c:pt>
                <c:pt idx="3471">
                  <c:v>4.7780960727272701</c:v>
                </c:pt>
                <c:pt idx="3472">
                  <c:v>4.7794726489510504</c:v>
                </c:pt>
                <c:pt idx="3473">
                  <c:v>4.7808492251748298</c:v>
                </c:pt>
                <c:pt idx="3474">
                  <c:v>4.7822258013986003</c:v>
                </c:pt>
                <c:pt idx="3475">
                  <c:v>4.7836023776223797</c:v>
                </c:pt>
                <c:pt idx="3476">
                  <c:v>4.7849789538461502</c:v>
                </c:pt>
                <c:pt idx="3477">
                  <c:v>4.7863555300699296</c:v>
                </c:pt>
                <c:pt idx="3478">
                  <c:v>4.7877321062937099</c:v>
                </c:pt>
                <c:pt idx="3479">
                  <c:v>4.7891086825174796</c:v>
                </c:pt>
                <c:pt idx="3480">
                  <c:v>4.7904852587412599</c:v>
                </c:pt>
                <c:pt idx="3481">
                  <c:v>4.7918618349650401</c:v>
                </c:pt>
                <c:pt idx="3482">
                  <c:v>4.7932384111888098</c:v>
                </c:pt>
                <c:pt idx="3483">
                  <c:v>4.7946149874125901</c:v>
                </c:pt>
                <c:pt idx="3484">
                  <c:v>4.7959915636363597</c:v>
                </c:pt>
                <c:pt idx="3485">
                  <c:v>4.79736813986014</c:v>
                </c:pt>
                <c:pt idx="3486">
                  <c:v>4.7987447160839203</c:v>
                </c:pt>
                <c:pt idx="3487">
                  <c:v>4.8001212923076899</c:v>
                </c:pt>
                <c:pt idx="3488">
                  <c:v>4.8014978685314702</c:v>
                </c:pt>
                <c:pt idx="3489">
                  <c:v>4.8028744447552496</c:v>
                </c:pt>
                <c:pt idx="3490">
                  <c:v>4.8042510209790201</c:v>
                </c:pt>
                <c:pt idx="3491">
                  <c:v>4.8056275972028004</c:v>
                </c:pt>
                <c:pt idx="3492">
                  <c:v>4.80700417342657</c:v>
                </c:pt>
                <c:pt idx="3493">
                  <c:v>4.8083807496503503</c:v>
                </c:pt>
                <c:pt idx="3494">
                  <c:v>4.8097573258741297</c:v>
                </c:pt>
                <c:pt idx="3495">
                  <c:v>4.8111339020979003</c:v>
                </c:pt>
                <c:pt idx="3496">
                  <c:v>4.8125104783216797</c:v>
                </c:pt>
                <c:pt idx="3497">
                  <c:v>4.81388705454546</c:v>
                </c:pt>
                <c:pt idx="3498">
                  <c:v>4.8152636307692296</c:v>
                </c:pt>
                <c:pt idx="3499">
                  <c:v>4.8166402069930099</c:v>
                </c:pt>
                <c:pt idx="3500">
                  <c:v>4.8180167832167804</c:v>
                </c:pt>
                <c:pt idx="3501">
                  <c:v>4.8193933594405598</c:v>
                </c:pt>
                <c:pt idx="3502">
                  <c:v>4.8207699356643401</c:v>
                </c:pt>
                <c:pt idx="3503">
                  <c:v>4.8221465118881097</c:v>
                </c:pt>
                <c:pt idx="3504">
                  <c:v>4.82352308811189</c:v>
                </c:pt>
                <c:pt idx="3505">
                  <c:v>4.8248996643356703</c:v>
                </c:pt>
                <c:pt idx="3506">
                  <c:v>4.8262762405594399</c:v>
                </c:pt>
                <c:pt idx="3507">
                  <c:v>4.8276528167832202</c:v>
                </c:pt>
                <c:pt idx="3508">
                  <c:v>4.8290293930069899</c:v>
                </c:pt>
                <c:pt idx="3509">
                  <c:v>4.8304059692307701</c:v>
                </c:pt>
                <c:pt idx="3510">
                  <c:v>4.8317825454545504</c:v>
                </c:pt>
                <c:pt idx="3511">
                  <c:v>4.8331591216783201</c:v>
                </c:pt>
                <c:pt idx="3512">
                  <c:v>4.8345356979021004</c:v>
                </c:pt>
                <c:pt idx="3513">
                  <c:v>4.83591227412587</c:v>
                </c:pt>
                <c:pt idx="3514">
                  <c:v>4.8372888503496503</c:v>
                </c:pt>
                <c:pt idx="3515">
                  <c:v>4.8386654265734297</c:v>
                </c:pt>
                <c:pt idx="3516">
                  <c:v>4.8400420027972002</c:v>
                </c:pt>
                <c:pt idx="3517">
                  <c:v>4.8414185790209796</c:v>
                </c:pt>
                <c:pt idx="3518">
                  <c:v>4.8427951552447599</c:v>
                </c:pt>
                <c:pt idx="3519">
                  <c:v>4.8441717314685304</c:v>
                </c:pt>
                <c:pt idx="3520">
                  <c:v>4.8455483076923098</c:v>
                </c:pt>
                <c:pt idx="3521">
                  <c:v>4.8469248839160901</c:v>
                </c:pt>
                <c:pt idx="3522">
                  <c:v>4.8483014601398597</c:v>
                </c:pt>
                <c:pt idx="3523">
                  <c:v>4.84967803636364</c:v>
                </c:pt>
                <c:pt idx="3524">
                  <c:v>4.8510546125874097</c:v>
                </c:pt>
                <c:pt idx="3525">
                  <c:v>4.85243118881119</c:v>
                </c:pt>
                <c:pt idx="3526">
                  <c:v>4.8538077650349702</c:v>
                </c:pt>
                <c:pt idx="3527">
                  <c:v>4.8551843412587399</c:v>
                </c:pt>
                <c:pt idx="3528">
                  <c:v>4.8565609174825202</c:v>
                </c:pt>
                <c:pt idx="3529">
                  <c:v>4.8579374937062898</c:v>
                </c:pt>
                <c:pt idx="3530">
                  <c:v>4.8593140699300701</c:v>
                </c:pt>
                <c:pt idx="3531">
                  <c:v>4.8606906461538504</c:v>
                </c:pt>
                <c:pt idx="3532">
                  <c:v>4.86206722237762</c:v>
                </c:pt>
                <c:pt idx="3533">
                  <c:v>4.8634437986014003</c:v>
                </c:pt>
                <c:pt idx="3534">
                  <c:v>4.8648203748251797</c:v>
                </c:pt>
                <c:pt idx="3535">
                  <c:v>4.8661969510489502</c:v>
                </c:pt>
                <c:pt idx="3536">
                  <c:v>4.8675735272727296</c:v>
                </c:pt>
                <c:pt idx="3537">
                  <c:v>4.8689501034965099</c:v>
                </c:pt>
                <c:pt idx="3538">
                  <c:v>4.8703266797202804</c:v>
                </c:pt>
                <c:pt idx="3539">
                  <c:v>4.8717032559440598</c:v>
                </c:pt>
                <c:pt idx="3540">
                  <c:v>4.8730798321678304</c:v>
                </c:pt>
                <c:pt idx="3541">
                  <c:v>4.8744564083916098</c:v>
                </c:pt>
                <c:pt idx="3542">
                  <c:v>4.8758329846153901</c:v>
                </c:pt>
                <c:pt idx="3543">
                  <c:v>4.8772095608391597</c:v>
                </c:pt>
                <c:pt idx="3544">
                  <c:v>4.87858613706294</c:v>
                </c:pt>
                <c:pt idx="3545">
                  <c:v>4.8799627132867096</c:v>
                </c:pt>
                <c:pt idx="3546">
                  <c:v>4.8813392895104899</c:v>
                </c:pt>
                <c:pt idx="3547">
                  <c:v>4.8827158657342702</c:v>
                </c:pt>
                <c:pt idx="3548">
                  <c:v>4.8840924419580398</c:v>
                </c:pt>
                <c:pt idx="3549">
                  <c:v>4.8854690181818201</c:v>
                </c:pt>
                <c:pt idx="3550">
                  <c:v>4.8868455944056004</c:v>
                </c:pt>
                <c:pt idx="3551">
                  <c:v>4.88822217062937</c:v>
                </c:pt>
                <c:pt idx="3552">
                  <c:v>4.8895987468531503</c:v>
                </c:pt>
                <c:pt idx="3553">
                  <c:v>4.89097532307692</c:v>
                </c:pt>
                <c:pt idx="3554">
                  <c:v>4.8923518993007002</c:v>
                </c:pt>
                <c:pt idx="3555">
                  <c:v>4.8937284755244796</c:v>
                </c:pt>
                <c:pt idx="3556">
                  <c:v>4.8951050517482502</c:v>
                </c:pt>
                <c:pt idx="3557">
                  <c:v>4.8964816279720296</c:v>
                </c:pt>
                <c:pt idx="3558">
                  <c:v>4.8978582041958001</c:v>
                </c:pt>
                <c:pt idx="3559">
                  <c:v>4.8992347804195804</c:v>
                </c:pt>
                <c:pt idx="3560">
                  <c:v>4.9006113566433598</c:v>
                </c:pt>
                <c:pt idx="3561">
                  <c:v>4.9019879328671303</c:v>
                </c:pt>
                <c:pt idx="3562">
                  <c:v>4.9033645090909097</c:v>
                </c:pt>
                <c:pt idx="3563">
                  <c:v>4.90474108531469</c:v>
                </c:pt>
                <c:pt idx="3564">
                  <c:v>4.9061176615384596</c:v>
                </c:pt>
                <c:pt idx="3565">
                  <c:v>4.9074942377622399</c:v>
                </c:pt>
                <c:pt idx="3566">
                  <c:v>4.9088708139860104</c:v>
                </c:pt>
                <c:pt idx="3567">
                  <c:v>4.9102473902097898</c:v>
                </c:pt>
                <c:pt idx="3568">
                  <c:v>4.9116239664335701</c:v>
                </c:pt>
                <c:pt idx="3569">
                  <c:v>4.9130005426573398</c:v>
                </c:pt>
                <c:pt idx="3570">
                  <c:v>4.9143771188811201</c:v>
                </c:pt>
                <c:pt idx="3571">
                  <c:v>4.9157536951049003</c:v>
                </c:pt>
                <c:pt idx="3572">
                  <c:v>4.91713027132867</c:v>
                </c:pt>
                <c:pt idx="3573">
                  <c:v>4.9185068475524503</c:v>
                </c:pt>
                <c:pt idx="3574">
                  <c:v>4.9198834237762199</c:v>
                </c:pt>
                <c:pt idx="3575">
                  <c:v>4.9212600000000002</c:v>
                </c:pt>
                <c:pt idx="3576">
                  <c:v>4.9226365762237796</c:v>
                </c:pt>
                <c:pt idx="3577">
                  <c:v>4.9240131524475501</c:v>
                </c:pt>
                <c:pt idx="3578">
                  <c:v>4.9253897286713304</c:v>
                </c:pt>
                <c:pt idx="3579">
                  <c:v>4.9267663048951098</c:v>
                </c:pt>
                <c:pt idx="3580">
                  <c:v>4.9281428811188803</c:v>
                </c:pt>
                <c:pt idx="3581">
                  <c:v>4.9295194573426597</c:v>
                </c:pt>
                <c:pt idx="3582">
                  <c:v>4.9308960335664302</c:v>
                </c:pt>
                <c:pt idx="3583">
                  <c:v>4.9322726097902096</c:v>
                </c:pt>
                <c:pt idx="3584">
                  <c:v>4.9336491860139899</c:v>
                </c:pt>
                <c:pt idx="3585">
                  <c:v>4.9350257622377596</c:v>
                </c:pt>
                <c:pt idx="3586">
                  <c:v>4.9364023384615399</c:v>
                </c:pt>
                <c:pt idx="3587">
                  <c:v>4.9377789146853202</c:v>
                </c:pt>
                <c:pt idx="3588">
                  <c:v>4.9391554909090898</c:v>
                </c:pt>
                <c:pt idx="3589">
                  <c:v>4.9405320671328701</c:v>
                </c:pt>
                <c:pt idx="3590">
                  <c:v>4.9419086433566397</c:v>
                </c:pt>
                <c:pt idx="3591">
                  <c:v>4.94328521958042</c:v>
                </c:pt>
                <c:pt idx="3592">
                  <c:v>4.9446617958042003</c:v>
                </c:pt>
                <c:pt idx="3593">
                  <c:v>4.9460383720279699</c:v>
                </c:pt>
                <c:pt idx="3594">
                  <c:v>4.9474149482517502</c:v>
                </c:pt>
                <c:pt idx="3595">
                  <c:v>4.9487915244755296</c:v>
                </c:pt>
                <c:pt idx="3596">
                  <c:v>4.9501681006993001</c:v>
                </c:pt>
                <c:pt idx="3597">
                  <c:v>4.9515446769230804</c:v>
                </c:pt>
                <c:pt idx="3598">
                  <c:v>4.9529212531468501</c:v>
                </c:pt>
                <c:pt idx="3599">
                  <c:v>4.9542978293706303</c:v>
                </c:pt>
                <c:pt idx="3600">
                  <c:v>4.9556744055944097</c:v>
                </c:pt>
                <c:pt idx="3601">
                  <c:v>4.9570509818181803</c:v>
                </c:pt>
                <c:pt idx="3602">
                  <c:v>4.9584275580419597</c:v>
                </c:pt>
                <c:pt idx="3603">
                  <c:v>4.95980413426574</c:v>
                </c:pt>
                <c:pt idx="3604">
                  <c:v>4.9611807104895096</c:v>
                </c:pt>
                <c:pt idx="3605">
                  <c:v>4.9625572867132899</c:v>
                </c:pt>
                <c:pt idx="3606">
                  <c:v>4.9639338629370604</c:v>
                </c:pt>
                <c:pt idx="3607">
                  <c:v>4.9653104391608398</c:v>
                </c:pt>
                <c:pt idx="3608">
                  <c:v>4.9666870153846201</c:v>
                </c:pt>
                <c:pt idx="3609">
                  <c:v>4.9680635916083897</c:v>
                </c:pt>
                <c:pt idx="3610">
                  <c:v>4.96944016783217</c:v>
                </c:pt>
                <c:pt idx="3611">
                  <c:v>4.9708167440559503</c:v>
                </c:pt>
                <c:pt idx="3612">
                  <c:v>4.9721933202797199</c:v>
                </c:pt>
                <c:pt idx="3613">
                  <c:v>4.9735698965035002</c:v>
                </c:pt>
                <c:pt idx="3614">
                  <c:v>4.9749464727272699</c:v>
                </c:pt>
                <c:pt idx="3615">
                  <c:v>4.9763230489510502</c:v>
                </c:pt>
                <c:pt idx="3616">
                  <c:v>4.9776996251748296</c:v>
                </c:pt>
                <c:pt idx="3617">
                  <c:v>4.9790762013986001</c:v>
                </c:pt>
                <c:pt idx="3618">
                  <c:v>4.9804527776223804</c:v>
                </c:pt>
                <c:pt idx="3619">
                  <c:v>4.98182935384615</c:v>
                </c:pt>
                <c:pt idx="3620">
                  <c:v>4.9832059300699303</c:v>
                </c:pt>
                <c:pt idx="3621">
                  <c:v>4.9845825062937097</c:v>
                </c:pt>
                <c:pt idx="3622">
                  <c:v>4.9859590825174802</c:v>
                </c:pt>
                <c:pt idx="3623">
                  <c:v>4.9873356587412596</c:v>
                </c:pt>
                <c:pt idx="3624">
                  <c:v>4.9887122349650399</c:v>
                </c:pt>
                <c:pt idx="3625">
                  <c:v>4.9900888111888104</c:v>
                </c:pt>
                <c:pt idx="3626">
                  <c:v>4.9914653874125898</c:v>
                </c:pt>
                <c:pt idx="3627">
                  <c:v>4.9928419636363603</c:v>
                </c:pt>
                <c:pt idx="3628">
                  <c:v>4.9942185398601397</c:v>
                </c:pt>
                <c:pt idx="3629">
                  <c:v>4.99559511608392</c:v>
                </c:pt>
                <c:pt idx="3630">
                  <c:v>4.9969716923076897</c:v>
                </c:pt>
                <c:pt idx="3631">
                  <c:v>4.99834826853147</c:v>
                </c:pt>
                <c:pt idx="3632">
                  <c:v>4.9997248447552503</c:v>
                </c:pt>
                <c:pt idx="3633">
                  <c:v>5.0011014209790199</c:v>
                </c:pt>
                <c:pt idx="3634">
                  <c:v>5.0024779972028002</c:v>
                </c:pt>
                <c:pt idx="3635">
                  <c:v>5.0038545734265698</c:v>
                </c:pt>
                <c:pt idx="3636">
                  <c:v>5.0052311496503501</c:v>
                </c:pt>
                <c:pt idx="3637">
                  <c:v>5.0066077258741304</c:v>
                </c:pt>
                <c:pt idx="3638">
                  <c:v>5.0079843020979</c:v>
                </c:pt>
                <c:pt idx="3639">
                  <c:v>5.0093608783216803</c:v>
                </c:pt>
                <c:pt idx="3640">
                  <c:v>5.0107374545454597</c:v>
                </c:pt>
                <c:pt idx="3641">
                  <c:v>5.0121140307692302</c:v>
                </c:pt>
                <c:pt idx="3642">
                  <c:v>5.0134906069930096</c:v>
                </c:pt>
                <c:pt idx="3643">
                  <c:v>5.0148671832167802</c:v>
                </c:pt>
                <c:pt idx="3644">
                  <c:v>5.0162437594405596</c:v>
                </c:pt>
                <c:pt idx="3645">
                  <c:v>5.0176203356643398</c:v>
                </c:pt>
                <c:pt idx="3646">
                  <c:v>5.0189969118881104</c:v>
                </c:pt>
                <c:pt idx="3647">
                  <c:v>5.0203734881118898</c:v>
                </c:pt>
                <c:pt idx="3648">
                  <c:v>5.0217500643356701</c:v>
                </c:pt>
                <c:pt idx="3649">
                  <c:v>5.0231266405594397</c:v>
                </c:pt>
                <c:pt idx="3650">
                  <c:v>5.02450321678322</c:v>
                </c:pt>
                <c:pt idx="3651">
                  <c:v>5.0258797930069896</c:v>
                </c:pt>
                <c:pt idx="3652">
                  <c:v>5.0272563692307699</c:v>
                </c:pt>
                <c:pt idx="3653">
                  <c:v>5.0286329454545502</c:v>
                </c:pt>
                <c:pt idx="3654">
                  <c:v>5.0300095216783198</c:v>
                </c:pt>
                <c:pt idx="3655">
                  <c:v>5.0313860979021001</c:v>
                </c:pt>
                <c:pt idx="3656">
                  <c:v>5.0327626741258698</c:v>
                </c:pt>
                <c:pt idx="3657">
                  <c:v>5.03413925034965</c:v>
                </c:pt>
                <c:pt idx="3658">
                  <c:v>5.0355158265734303</c:v>
                </c:pt>
                <c:pt idx="3659">
                  <c:v>5.0368924027972</c:v>
                </c:pt>
                <c:pt idx="3660">
                  <c:v>5.0382689790209803</c:v>
                </c:pt>
                <c:pt idx="3661">
                  <c:v>5.0396455552447597</c:v>
                </c:pt>
                <c:pt idx="3662">
                  <c:v>5.0410221314685302</c:v>
                </c:pt>
                <c:pt idx="3663">
                  <c:v>5.0423987076923096</c:v>
                </c:pt>
                <c:pt idx="3664">
                  <c:v>5.0437752839160801</c:v>
                </c:pt>
                <c:pt idx="3665">
                  <c:v>5.0451518601398604</c:v>
                </c:pt>
                <c:pt idx="3666">
                  <c:v>5.0465284363636398</c:v>
                </c:pt>
                <c:pt idx="3667">
                  <c:v>5.0479050125874103</c:v>
                </c:pt>
                <c:pt idx="3668">
                  <c:v>5.0492815888111897</c:v>
                </c:pt>
                <c:pt idx="3669">
                  <c:v>5.05065816503497</c:v>
                </c:pt>
                <c:pt idx="3670">
                  <c:v>5.0520347412587396</c:v>
                </c:pt>
                <c:pt idx="3671">
                  <c:v>5.0534113174825199</c:v>
                </c:pt>
                <c:pt idx="3672">
                  <c:v>5.0547878937062896</c:v>
                </c:pt>
                <c:pt idx="3673">
                  <c:v>5.0561644699300698</c:v>
                </c:pt>
                <c:pt idx="3674">
                  <c:v>5.0575410461538501</c:v>
                </c:pt>
                <c:pt idx="3675">
                  <c:v>5.0589176223776198</c:v>
                </c:pt>
                <c:pt idx="3676">
                  <c:v>5.0602941986014001</c:v>
                </c:pt>
                <c:pt idx="3677">
                  <c:v>5.0616707748251804</c:v>
                </c:pt>
                <c:pt idx="3678">
                  <c:v>5.06304735104895</c:v>
                </c:pt>
                <c:pt idx="3679">
                  <c:v>5.0644239272727303</c:v>
                </c:pt>
                <c:pt idx="3680">
                  <c:v>5.0658005034964999</c:v>
                </c:pt>
                <c:pt idx="3681">
                  <c:v>5.0671770797202802</c:v>
                </c:pt>
                <c:pt idx="3682">
                  <c:v>5.0685536559440596</c:v>
                </c:pt>
                <c:pt idx="3683">
                  <c:v>5.0699302321678301</c:v>
                </c:pt>
                <c:pt idx="3684">
                  <c:v>5.0713068083916104</c:v>
                </c:pt>
                <c:pt idx="3685">
                  <c:v>5.0726833846153898</c:v>
                </c:pt>
                <c:pt idx="3686">
                  <c:v>5.0740599608391603</c:v>
                </c:pt>
                <c:pt idx="3687">
                  <c:v>5.0754365370629397</c:v>
                </c:pt>
                <c:pt idx="3688">
                  <c:v>5.0768131132867103</c:v>
                </c:pt>
                <c:pt idx="3689">
                  <c:v>5.0781896895104897</c:v>
                </c:pt>
                <c:pt idx="3690">
                  <c:v>5.0795662657342699</c:v>
                </c:pt>
                <c:pt idx="3691">
                  <c:v>5.0809428419580396</c:v>
                </c:pt>
                <c:pt idx="3692">
                  <c:v>5.0823194181818199</c:v>
                </c:pt>
                <c:pt idx="3693">
                  <c:v>5.0836959944056002</c:v>
                </c:pt>
                <c:pt idx="3694">
                  <c:v>5.0850725706293698</c:v>
                </c:pt>
                <c:pt idx="3695">
                  <c:v>5.0864491468531501</c:v>
                </c:pt>
                <c:pt idx="3696">
                  <c:v>5.0878257230769197</c:v>
                </c:pt>
                <c:pt idx="3697">
                  <c:v>5.0892022993007</c:v>
                </c:pt>
                <c:pt idx="3698">
                  <c:v>5.0905788755244803</c:v>
                </c:pt>
                <c:pt idx="3699">
                  <c:v>5.0919554517482499</c:v>
                </c:pt>
                <c:pt idx="3700">
                  <c:v>5.0933320279720302</c:v>
                </c:pt>
                <c:pt idx="3701">
                  <c:v>5.0947086041957999</c:v>
                </c:pt>
                <c:pt idx="3702">
                  <c:v>5.0960851804195801</c:v>
                </c:pt>
                <c:pt idx="3703">
                  <c:v>5.0974617566433604</c:v>
                </c:pt>
                <c:pt idx="3704">
                  <c:v>5.0988383328671301</c:v>
                </c:pt>
                <c:pt idx="3705">
                  <c:v>5.1002149090909104</c:v>
                </c:pt>
                <c:pt idx="3706">
                  <c:v>5.1015914853146898</c:v>
                </c:pt>
                <c:pt idx="3707">
                  <c:v>5.1029680615384603</c:v>
                </c:pt>
                <c:pt idx="3708">
                  <c:v>5.1043446377622397</c:v>
                </c:pt>
                <c:pt idx="3709">
                  <c:v>5.10572121398602</c:v>
                </c:pt>
                <c:pt idx="3710">
                  <c:v>5.1070977902097896</c:v>
                </c:pt>
                <c:pt idx="3711">
                  <c:v>5.1084743664335699</c:v>
                </c:pt>
                <c:pt idx="3712">
                  <c:v>5.1098509426573404</c:v>
                </c:pt>
                <c:pt idx="3713">
                  <c:v>5.1112275188811198</c:v>
                </c:pt>
                <c:pt idx="3714">
                  <c:v>5.1126040951049001</c:v>
                </c:pt>
                <c:pt idx="3715">
                  <c:v>5.1139806713286697</c:v>
                </c:pt>
                <c:pt idx="3716">
                  <c:v>5.11535724755245</c:v>
                </c:pt>
                <c:pt idx="3717">
                  <c:v>5.1167338237762197</c:v>
                </c:pt>
                <c:pt idx="3718">
                  <c:v>5.1181103999999999</c:v>
                </c:pt>
                <c:pt idx="3719">
                  <c:v>5.1194869762237802</c:v>
                </c:pt>
                <c:pt idx="3720">
                  <c:v>5.1208635524475499</c:v>
                </c:pt>
                <c:pt idx="3721">
                  <c:v>5.1222401286713302</c:v>
                </c:pt>
                <c:pt idx="3722">
                  <c:v>5.1236167048951096</c:v>
                </c:pt>
                <c:pt idx="3723">
                  <c:v>5.1249932811188801</c:v>
                </c:pt>
                <c:pt idx="3724">
                  <c:v>5.1263698573426604</c:v>
                </c:pt>
                <c:pt idx="3725">
                  <c:v>5.12774643356643</c:v>
                </c:pt>
                <c:pt idx="3726">
                  <c:v>5.1291230097902103</c:v>
                </c:pt>
                <c:pt idx="3727">
                  <c:v>5.1304995860139897</c:v>
                </c:pt>
                <c:pt idx="3728">
                  <c:v>5.1318761622377602</c:v>
                </c:pt>
                <c:pt idx="3729">
                  <c:v>5.1332527384615396</c:v>
                </c:pt>
                <c:pt idx="3730">
                  <c:v>5.1346293146853199</c:v>
                </c:pt>
                <c:pt idx="3731">
                  <c:v>5.1360058909090904</c:v>
                </c:pt>
                <c:pt idx="3732">
                  <c:v>5.1373824671328698</c:v>
                </c:pt>
                <c:pt idx="3733">
                  <c:v>5.1387590433566404</c:v>
                </c:pt>
                <c:pt idx="3734">
                  <c:v>5.1401356195804198</c:v>
                </c:pt>
                <c:pt idx="3735">
                  <c:v>5.1415121958042</c:v>
                </c:pt>
                <c:pt idx="3736">
                  <c:v>5.1428887720279697</c:v>
                </c:pt>
                <c:pt idx="3737">
                  <c:v>5.14426534825175</c:v>
                </c:pt>
                <c:pt idx="3738">
                  <c:v>5.1456419244755303</c:v>
                </c:pt>
                <c:pt idx="3739">
                  <c:v>5.1470185006992999</c:v>
                </c:pt>
                <c:pt idx="3740">
                  <c:v>5.1483950769230802</c:v>
                </c:pt>
                <c:pt idx="3741">
                  <c:v>5.1497716531468498</c:v>
                </c:pt>
                <c:pt idx="3742">
                  <c:v>5.1511482293706301</c:v>
                </c:pt>
                <c:pt idx="3743">
                  <c:v>5.1525248055944104</c:v>
                </c:pt>
                <c:pt idx="3744">
                  <c:v>5.15390138181818</c:v>
                </c:pt>
                <c:pt idx="3745">
                  <c:v>5.1552779580419603</c:v>
                </c:pt>
                <c:pt idx="3746">
                  <c:v>5.1566545342657299</c:v>
                </c:pt>
                <c:pt idx="3747">
                  <c:v>5.1580311104895102</c:v>
                </c:pt>
                <c:pt idx="3748">
                  <c:v>5.1594076867132896</c:v>
                </c:pt>
                <c:pt idx="3749">
                  <c:v>5.1607842629370602</c:v>
                </c:pt>
                <c:pt idx="3750">
                  <c:v>5.1621608391608396</c:v>
                </c:pt>
                <c:pt idx="3751">
                  <c:v>5.1635374153846199</c:v>
                </c:pt>
                <c:pt idx="3752">
                  <c:v>5.1649139916083904</c:v>
                </c:pt>
                <c:pt idx="3753">
                  <c:v>5.1662905678321698</c:v>
                </c:pt>
                <c:pt idx="3754">
                  <c:v>5.1676671440559501</c:v>
                </c:pt>
                <c:pt idx="3755">
                  <c:v>5.1690437202797197</c:v>
                </c:pt>
                <c:pt idx="3756">
                  <c:v>5.1704202965035</c:v>
                </c:pt>
                <c:pt idx="3757">
                  <c:v>5.1717968727272696</c:v>
                </c:pt>
                <c:pt idx="3758">
                  <c:v>5.1731734489510499</c:v>
                </c:pt>
                <c:pt idx="3759">
                  <c:v>5.1745500251748302</c:v>
                </c:pt>
                <c:pt idx="3760">
                  <c:v>5.1759266013985998</c:v>
                </c:pt>
                <c:pt idx="3761">
                  <c:v>5.1773031776223801</c:v>
                </c:pt>
                <c:pt idx="3762">
                  <c:v>5.1786797538461604</c:v>
                </c:pt>
                <c:pt idx="3763">
                  <c:v>5.18005633006993</c:v>
                </c:pt>
                <c:pt idx="3764">
                  <c:v>5.1814329062937103</c:v>
                </c:pt>
                <c:pt idx="3765">
                  <c:v>5.18280948251748</c:v>
                </c:pt>
                <c:pt idx="3766">
                  <c:v>5.1841860587412603</c:v>
                </c:pt>
                <c:pt idx="3767">
                  <c:v>5.1855626349650397</c:v>
                </c:pt>
                <c:pt idx="3768">
                  <c:v>5.1869392111888102</c:v>
                </c:pt>
                <c:pt idx="3769">
                  <c:v>5.1883157874125896</c:v>
                </c:pt>
                <c:pt idx="3770">
                  <c:v>5.1896923636363601</c:v>
                </c:pt>
                <c:pt idx="3771">
                  <c:v>5.1910689398601404</c:v>
                </c:pt>
                <c:pt idx="3772">
                  <c:v>5.1924455160839198</c:v>
                </c:pt>
                <c:pt idx="3773">
                  <c:v>5.1938220923076903</c:v>
                </c:pt>
                <c:pt idx="3774">
                  <c:v>5.1951986685314697</c:v>
                </c:pt>
                <c:pt idx="3775">
                  <c:v>5.19657524475525</c:v>
                </c:pt>
                <c:pt idx="3776">
                  <c:v>5.1979518209790196</c:v>
                </c:pt>
                <c:pt idx="3777">
                  <c:v>5.1993283972027999</c:v>
                </c:pt>
                <c:pt idx="3778">
                  <c:v>5.2007049734265696</c:v>
                </c:pt>
                <c:pt idx="3779">
                  <c:v>5.2020815496503499</c:v>
                </c:pt>
                <c:pt idx="3780">
                  <c:v>5.2034581258741301</c:v>
                </c:pt>
                <c:pt idx="3781">
                  <c:v>5.2048347020978998</c:v>
                </c:pt>
                <c:pt idx="3782">
                  <c:v>5.2062112783216801</c:v>
                </c:pt>
                <c:pt idx="3783">
                  <c:v>5.2075878545454604</c:v>
                </c:pt>
                <c:pt idx="3784">
                  <c:v>5.20896443076923</c:v>
                </c:pt>
                <c:pt idx="3785">
                  <c:v>5.2103410069930103</c:v>
                </c:pt>
                <c:pt idx="3786">
                  <c:v>5.2117175832167799</c:v>
                </c:pt>
                <c:pt idx="3787">
                  <c:v>5.2130941594405602</c:v>
                </c:pt>
                <c:pt idx="3788">
                  <c:v>5.2144707356643396</c:v>
                </c:pt>
                <c:pt idx="3789">
                  <c:v>5.2158473118881101</c:v>
                </c:pt>
                <c:pt idx="3790">
                  <c:v>5.2172238881118904</c:v>
                </c:pt>
                <c:pt idx="3791">
                  <c:v>5.2186004643356698</c:v>
                </c:pt>
                <c:pt idx="3792">
                  <c:v>5.2199770405594403</c:v>
                </c:pt>
                <c:pt idx="3793">
                  <c:v>5.2213536167832197</c:v>
                </c:pt>
                <c:pt idx="3794">
                  <c:v>5.2227301930069903</c:v>
                </c:pt>
                <c:pt idx="3795">
                  <c:v>5.2241067692307697</c:v>
                </c:pt>
                <c:pt idx="3796">
                  <c:v>5.22548334545455</c:v>
                </c:pt>
                <c:pt idx="3797">
                  <c:v>5.2268599216783196</c:v>
                </c:pt>
                <c:pt idx="3798">
                  <c:v>5.2282364979020999</c:v>
                </c:pt>
                <c:pt idx="3799">
                  <c:v>5.2296130741258802</c:v>
                </c:pt>
                <c:pt idx="3800">
                  <c:v>5.2309896503496498</c:v>
                </c:pt>
                <c:pt idx="3801">
                  <c:v>5.2323662265734301</c:v>
                </c:pt>
                <c:pt idx="3802">
                  <c:v>5.2337428027971997</c:v>
                </c:pt>
                <c:pt idx="3803">
                  <c:v>5.23511937902098</c:v>
                </c:pt>
                <c:pt idx="3804">
                  <c:v>5.2364959552447603</c:v>
                </c:pt>
                <c:pt idx="3805">
                  <c:v>5.2378725314685299</c:v>
                </c:pt>
                <c:pt idx="3806">
                  <c:v>5.2392491076923102</c:v>
                </c:pt>
                <c:pt idx="3807">
                  <c:v>5.2406256839160799</c:v>
                </c:pt>
                <c:pt idx="3808">
                  <c:v>5.2420022601398601</c:v>
                </c:pt>
                <c:pt idx="3809">
                  <c:v>5.2433788363636404</c:v>
                </c:pt>
                <c:pt idx="3810">
                  <c:v>5.2447554125874101</c:v>
                </c:pt>
                <c:pt idx="3811">
                  <c:v>5.2461319888111904</c:v>
                </c:pt>
                <c:pt idx="3812">
                  <c:v>5.2475085650349698</c:v>
                </c:pt>
                <c:pt idx="3813">
                  <c:v>5.2488851412587403</c:v>
                </c:pt>
                <c:pt idx="3814">
                  <c:v>5.2502617174825197</c:v>
                </c:pt>
                <c:pt idx="3815">
                  <c:v>5.2516382937062902</c:v>
                </c:pt>
                <c:pt idx="3816">
                  <c:v>5.2530148699300696</c:v>
                </c:pt>
                <c:pt idx="3817">
                  <c:v>5.2543914461538499</c:v>
                </c:pt>
                <c:pt idx="3818">
                  <c:v>5.2557680223776204</c:v>
                </c:pt>
                <c:pt idx="3819">
                  <c:v>5.2571445986013998</c:v>
                </c:pt>
                <c:pt idx="3820">
                  <c:v>5.2585211748251801</c:v>
                </c:pt>
                <c:pt idx="3821">
                  <c:v>5.2598977510489497</c:v>
                </c:pt>
                <c:pt idx="3822">
                  <c:v>5.26127432727273</c:v>
                </c:pt>
                <c:pt idx="3823">
                  <c:v>5.2626509034964997</c:v>
                </c:pt>
                <c:pt idx="3824">
                  <c:v>5.26402747972028</c:v>
                </c:pt>
                <c:pt idx="3825">
                  <c:v>5.2654040559440602</c:v>
                </c:pt>
                <c:pt idx="3826">
                  <c:v>5.2667806321678299</c:v>
                </c:pt>
                <c:pt idx="3827">
                  <c:v>5.2681572083916102</c:v>
                </c:pt>
                <c:pt idx="3828">
                  <c:v>5.2695337846153896</c:v>
                </c:pt>
                <c:pt idx="3829">
                  <c:v>5.2709103608391601</c:v>
                </c:pt>
                <c:pt idx="3830">
                  <c:v>5.2722869370629404</c:v>
                </c:pt>
                <c:pt idx="3831">
                  <c:v>5.27366351328671</c:v>
                </c:pt>
                <c:pt idx="3832">
                  <c:v>5.2750400895104903</c:v>
                </c:pt>
                <c:pt idx="3833">
                  <c:v>5.2764166657342697</c:v>
                </c:pt>
                <c:pt idx="3834">
                  <c:v>5.2777932419580402</c:v>
                </c:pt>
                <c:pt idx="3835">
                  <c:v>5.2791698181818196</c:v>
                </c:pt>
                <c:pt idx="3836">
                  <c:v>5.2805463944055999</c:v>
                </c:pt>
                <c:pt idx="3837">
                  <c:v>5.2819229706293704</c:v>
                </c:pt>
                <c:pt idx="3838">
                  <c:v>5.2832995468531498</c:v>
                </c:pt>
                <c:pt idx="3839">
                  <c:v>5.2846761230769204</c:v>
                </c:pt>
                <c:pt idx="3840">
                  <c:v>5.2860526993006998</c:v>
                </c:pt>
                <c:pt idx="3841">
                  <c:v>5.2874292755244801</c:v>
                </c:pt>
                <c:pt idx="3842">
                  <c:v>5.2888058517482497</c:v>
                </c:pt>
                <c:pt idx="3843">
                  <c:v>5.29018242797203</c:v>
                </c:pt>
                <c:pt idx="3844">
                  <c:v>5.2915590041957996</c:v>
                </c:pt>
                <c:pt idx="3845">
                  <c:v>5.2929355804195799</c:v>
                </c:pt>
                <c:pt idx="3846">
                  <c:v>5.2943121566433602</c:v>
                </c:pt>
                <c:pt idx="3847">
                  <c:v>5.2956887328671298</c:v>
                </c:pt>
                <c:pt idx="3848">
                  <c:v>5.2970653090909101</c:v>
                </c:pt>
                <c:pt idx="3849">
                  <c:v>5.2984418853146904</c:v>
                </c:pt>
                <c:pt idx="3850">
                  <c:v>5.29981846153846</c:v>
                </c:pt>
                <c:pt idx="3851">
                  <c:v>5.3011950377622403</c:v>
                </c:pt>
                <c:pt idx="3852">
                  <c:v>5.30257161398601</c:v>
                </c:pt>
                <c:pt idx="3853">
                  <c:v>5.3039481902097902</c:v>
                </c:pt>
                <c:pt idx="3854">
                  <c:v>5.3053247664335696</c:v>
                </c:pt>
                <c:pt idx="3855">
                  <c:v>5.3067013426573402</c:v>
                </c:pt>
                <c:pt idx="3856">
                  <c:v>5.3080779188811196</c:v>
                </c:pt>
                <c:pt idx="3857">
                  <c:v>5.3094544951048999</c:v>
                </c:pt>
                <c:pt idx="3858">
                  <c:v>5.3108310713286704</c:v>
                </c:pt>
                <c:pt idx="3859">
                  <c:v>5.3122076475524498</c:v>
                </c:pt>
                <c:pt idx="3860">
                  <c:v>5.3135842237762301</c:v>
                </c:pt>
                <c:pt idx="3861">
                  <c:v>5.3149607999999997</c:v>
                </c:pt>
                <c:pt idx="3862">
                  <c:v>5.31633737622378</c:v>
                </c:pt>
                <c:pt idx="3863">
                  <c:v>5.3177139524475496</c:v>
                </c:pt>
                <c:pt idx="3864">
                  <c:v>5.3190905286713299</c:v>
                </c:pt>
                <c:pt idx="3865">
                  <c:v>5.3204671048951102</c:v>
                </c:pt>
                <c:pt idx="3866">
                  <c:v>5.3218436811188798</c:v>
                </c:pt>
                <c:pt idx="3867">
                  <c:v>5.3232202573426601</c:v>
                </c:pt>
                <c:pt idx="3868">
                  <c:v>5.3245968335664298</c:v>
                </c:pt>
                <c:pt idx="3869">
                  <c:v>5.3259734097902101</c:v>
                </c:pt>
                <c:pt idx="3870">
                  <c:v>5.3273499860139903</c:v>
                </c:pt>
                <c:pt idx="3871">
                  <c:v>5.32872656223776</c:v>
                </c:pt>
                <c:pt idx="3872">
                  <c:v>5.3301031384615403</c:v>
                </c:pt>
                <c:pt idx="3873">
                  <c:v>5.3314797146853197</c:v>
                </c:pt>
                <c:pt idx="3874">
                  <c:v>5.3328562909090902</c:v>
                </c:pt>
                <c:pt idx="3875">
                  <c:v>5.3342328671328696</c:v>
                </c:pt>
                <c:pt idx="3876">
                  <c:v>5.3356094433566401</c:v>
                </c:pt>
                <c:pt idx="3877">
                  <c:v>5.3369860195804204</c:v>
                </c:pt>
                <c:pt idx="3878">
                  <c:v>5.3383625958041998</c:v>
                </c:pt>
                <c:pt idx="3879">
                  <c:v>5.3397391720279703</c:v>
                </c:pt>
                <c:pt idx="3880">
                  <c:v>5.3411157482517497</c:v>
                </c:pt>
                <c:pt idx="3881">
                  <c:v>5.34249232447553</c:v>
                </c:pt>
                <c:pt idx="3882">
                  <c:v>5.3438689006992997</c:v>
                </c:pt>
                <c:pt idx="3883">
                  <c:v>5.3452454769230799</c:v>
                </c:pt>
                <c:pt idx="3884">
                  <c:v>5.3466220531468496</c:v>
                </c:pt>
                <c:pt idx="3885">
                  <c:v>5.3479986293706299</c:v>
                </c:pt>
                <c:pt idx="3886">
                  <c:v>5.3493752055944102</c:v>
                </c:pt>
                <c:pt idx="3887">
                  <c:v>5.3507517818181798</c:v>
                </c:pt>
                <c:pt idx="3888">
                  <c:v>5.3521283580419601</c:v>
                </c:pt>
                <c:pt idx="3889">
                  <c:v>5.3535049342657404</c:v>
                </c:pt>
                <c:pt idx="3890">
                  <c:v>5.35488151048951</c:v>
                </c:pt>
                <c:pt idx="3891">
                  <c:v>5.3562580867132903</c:v>
                </c:pt>
                <c:pt idx="3892">
                  <c:v>5.3576346629370599</c:v>
                </c:pt>
                <c:pt idx="3893">
                  <c:v>5.3590112391608402</c:v>
                </c:pt>
                <c:pt idx="3894">
                  <c:v>5.3603878153846196</c:v>
                </c:pt>
                <c:pt idx="3895">
                  <c:v>5.3617643916083901</c:v>
                </c:pt>
                <c:pt idx="3896">
                  <c:v>5.3631409678321704</c:v>
                </c:pt>
                <c:pt idx="3897">
                  <c:v>5.3645175440559401</c:v>
                </c:pt>
                <c:pt idx="3898">
                  <c:v>5.3658941202797203</c:v>
                </c:pt>
                <c:pt idx="3899">
                  <c:v>5.3672706965034997</c:v>
                </c:pt>
                <c:pt idx="3900">
                  <c:v>5.3686472727272703</c:v>
                </c:pt>
                <c:pt idx="3901">
                  <c:v>5.3700238489510497</c:v>
                </c:pt>
                <c:pt idx="3902">
                  <c:v>5.37140042517483</c:v>
                </c:pt>
                <c:pt idx="3903">
                  <c:v>5.3727770013985996</c:v>
                </c:pt>
                <c:pt idx="3904">
                  <c:v>5.3741535776223799</c:v>
                </c:pt>
                <c:pt idx="3905">
                  <c:v>5.3755301538461602</c:v>
                </c:pt>
                <c:pt idx="3906">
                  <c:v>5.3769067300699298</c:v>
                </c:pt>
                <c:pt idx="3907">
                  <c:v>5.3782833062937101</c:v>
                </c:pt>
                <c:pt idx="3908">
                  <c:v>5.3796598825174797</c:v>
                </c:pt>
                <c:pt idx="3909">
                  <c:v>5.38103645874126</c:v>
                </c:pt>
                <c:pt idx="3910">
                  <c:v>5.3824130349650403</c:v>
                </c:pt>
                <c:pt idx="3911">
                  <c:v>5.3837896111888099</c:v>
                </c:pt>
                <c:pt idx="3912">
                  <c:v>5.3851661874125902</c:v>
                </c:pt>
                <c:pt idx="3913">
                  <c:v>5.3865427636363599</c:v>
                </c:pt>
                <c:pt idx="3914">
                  <c:v>5.3879193398601402</c:v>
                </c:pt>
                <c:pt idx="3915">
                  <c:v>5.3892959160839196</c:v>
                </c:pt>
                <c:pt idx="3916">
                  <c:v>5.3906724923076901</c:v>
                </c:pt>
                <c:pt idx="3917">
                  <c:v>5.3920490685314704</c:v>
                </c:pt>
                <c:pt idx="3918">
                  <c:v>5.3934256447552498</c:v>
                </c:pt>
                <c:pt idx="3919">
                  <c:v>5.3948022209790203</c:v>
                </c:pt>
                <c:pt idx="3920">
                  <c:v>5.3961787972027997</c:v>
                </c:pt>
                <c:pt idx="3921">
                  <c:v>5.3975553734265702</c:v>
                </c:pt>
                <c:pt idx="3922">
                  <c:v>5.3989319496503496</c:v>
                </c:pt>
                <c:pt idx="3923">
                  <c:v>5.4003085258741299</c:v>
                </c:pt>
                <c:pt idx="3924">
                  <c:v>5.4016851020979004</c:v>
                </c:pt>
                <c:pt idx="3925">
                  <c:v>5.4030616783216798</c:v>
                </c:pt>
                <c:pt idx="3926">
                  <c:v>5.4044382545454601</c:v>
                </c:pt>
                <c:pt idx="3927">
                  <c:v>5.4058148307692298</c:v>
                </c:pt>
                <c:pt idx="3928">
                  <c:v>5.40719140699301</c:v>
                </c:pt>
                <c:pt idx="3929">
                  <c:v>5.4085679832167797</c:v>
                </c:pt>
                <c:pt idx="3930">
                  <c:v>5.40994455944056</c:v>
                </c:pt>
                <c:pt idx="3931">
                  <c:v>5.4113211356643403</c:v>
                </c:pt>
                <c:pt idx="3932">
                  <c:v>5.4126977118881099</c:v>
                </c:pt>
                <c:pt idx="3933">
                  <c:v>5.4140742881118902</c:v>
                </c:pt>
                <c:pt idx="3934">
                  <c:v>5.4154508643356696</c:v>
                </c:pt>
                <c:pt idx="3935">
                  <c:v>5.4168274405594401</c:v>
                </c:pt>
                <c:pt idx="3936">
                  <c:v>5.4182040167832204</c:v>
                </c:pt>
                <c:pt idx="3937">
                  <c:v>5.41958059300699</c:v>
                </c:pt>
                <c:pt idx="3938">
                  <c:v>5.4209571692307703</c:v>
                </c:pt>
                <c:pt idx="3939">
                  <c:v>5.4223337454545497</c:v>
                </c:pt>
                <c:pt idx="3940">
                  <c:v>5.4237103216783202</c:v>
                </c:pt>
                <c:pt idx="3941">
                  <c:v>5.4250868979020996</c:v>
                </c:pt>
                <c:pt idx="3942">
                  <c:v>5.4264634741258799</c:v>
                </c:pt>
                <c:pt idx="3943">
                  <c:v>5.4278400503496496</c:v>
                </c:pt>
                <c:pt idx="3944">
                  <c:v>5.4292166265734298</c:v>
                </c:pt>
                <c:pt idx="3945">
                  <c:v>5.4305932027972004</c:v>
                </c:pt>
                <c:pt idx="3946">
                  <c:v>5.4319697790209798</c:v>
                </c:pt>
                <c:pt idx="3947">
                  <c:v>5.4333463552447601</c:v>
                </c:pt>
                <c:pt idx="3948">
                  <c:v>5.4347229314685297</c:v>
                </c:pt>
                <c:pt idx="3949">
                  <c:v>5.43609950769231</c:v>
                </c:pt>
                <c:pt idx="3950">
                  <c:v>5.4374760839160796</c:v>
                </c:pt>
                <c:pt idx="3951">
                  <c:v>5.4388526601398599</c:v>
                </c:pt>
                <c:pt idx="3952">
                  <c:v>5.4402292363636402</c:v>
                </c:pt>
                <c:pt idx="3953">
                  <c:v>5.4416058125874098</c:v>
                </c:pt>
                <c:pt idx="3954">
                  <c:v>5.4429823888111901</c:v>
                </c:pt>
                <c:pt idx="3955">
                  <c:v>5.4443589650349704</c:v>
                </c:pt>
                <c:pt idx="3956">
                  <c:v>5.44573554125874</c:v>
                </c:pt>
                <c:pt idx="3957">
                  <c:v>5.4471121174825203</c:v>
                </c:pt>
                <c:pt idx="3958">
                  <c:v>5.44848869370629</c:v>
                </c:pt>
                <c:pt idx="3959">
                  <c:v>5.4498652699300703</c:v>
                </c:pt>
                <c:pt idx="3960">
                  <c:v>5.4512418461538497</c:v>
                </c:pt>
                <c:pt idx="3961">
                  <c:v>5.4526184223776202</c:v>
                </c:pt>
                <c:pt idx="3962">
                  <c:v>5.4539949986013996</c:v>
                </c:pt>
                <c:pt idx="3963">
                  <c:v>5.4553715748251799</c:v>
                </c:pt>
                <c:pt idx="3964">
                  <c:v>5.4567481510489504</c:v>
                </c:pt>
                <c:pt idx="3965">
                  <c:v>5.4581247272727298</c:v>
                </c:pt>
                <c:pt idx="3966">
                  <c:v>5.4595013034965003</c:v>
                </c:pt>
                <c:pt idx="3967">
                  <c:v>5.4608778797202797</c:v>
                </c:pt>
                <c:pt idx="3968">
                  <c:v>5.46225445594406</c:v>
                </c:pt>
                <c:pt idx="3969">
                  <c:v>5.4636310321678296</c:v>
                </c:pt>
                <c:pt idx="3970">
                  <c:v>5.4650076083916099</c:v>
                </c:pt>
                <c:pt idx="3971">
                  <c:v>5.4663841846153902</c:v>
                </c:pt>
                <c:pt idx="3972">
                  <c:v>5.4677607608391599</c:v>
                </c:pt>
                <c:pt idx="3973">
                  <c:v>5.4691373370629401</c:v>
                </c:pt>
                <c:pt idx="3974">
                  <c:v>5.4705139132867098</c:v>
                </c:pt>
                <c:pt idx="3975">
                  <c:v>5.4718904895104901</c:v>
                </c:pt>
                <c:pt idx="3976">
                  <c:v>5.4732670657342704</c:v>
                </c:pt>
                <c:pt idx="3977">
                  <c:v>5.47464364195804</c:v>
                </c:pt>
                <c:pt idx="3978">
                  <c:v>5.4760202181818203</c:v>
                </c:pt>
                <c:pt idx="3979">
                  <c:v>5.4773967944055997</c:v>
                </c:pt>
                <c:pt idx="3980">
                  <c:v>5.4787733706293702</c:v>
                </c:pt>
                <c:pt idx="3981">
                  <c:v>5.4801499468531496</c:v>
                </c:pt>
                <c:pt idx="3982">
                  <c:v>5.4815265230769201</c:v>
                </c:pt>
                <c:pt idx="3983">
                  <c:v>5.4829030993007004</c:v>
                </c:pt>
                <c:pt idx="3984">
                  <c:v>5.4842796755244798</c:v>
                </c:pt>
                <c:pt idx="3985">
                  <c:v>5.4856562517482503</c:v>
                </c:pt>
                <c:pt idx="3986">
                  <c:v>5.4870328279720297</c:v>
                </c:pt>
                <c:pt idx="3987">
                  <c:v>5.48840940419581</c:v>
                </c:pt>
                <c:pt idx="3988">
                  <c:v>5.4897859804195797</c:v>
                </c:pt>
                <c:pt idx="3989">
                  <c:v>5.4911625566433599</c:v>
                </c:pt>
                <c:pt idx="3990">
                  <c:v>5.4925391328671296</c:v>
                </c:pt>
                <c:pt idx="3991">
                  <c:v>5.4939157090909099</c:v>
                </c:pt>
                <c:pt idx="3992">
                  <c:v>5.4952922853146902</c:v>
                </c:pt>
                <c:pt idx="3993">
                  <c:v>5.4966688615384598</c:v>
                </c:pt>
                <c:pt idx="3994">
                  <c:v>5.4980454377622401</c:v>
                </c:pt>
                <c:pt idx="3995">
                  <c:v>5.4994220139860097</c:v>
                </c:pt>
                <c:pt idx="3996">
                  <c:v>5.50079859020979</c:v>
                </c:pt>
                <c:pt idx="3997">
                  <c:v>5.5021751664335703</c:v>
                </c:pt>
                <c:pt idx="3998">
                  <c:v>5.5035517426573399</c:v>
                </c:pt>
                <c:pt idx="3999">
                  <c:v>5.5049283188811202</c:v>
                </c:pt>
                <c:pt idx="4000">
                  <c:v>5.5063048951048996</c:v>
                </c:pt>
                <c:pt idx="4001">
                  <c:v>5.5076814713286701</c:v>
                </c:pt>
                <c:pt idx="4002">
                  <c:v>5.5090580475524504</c:v>
                </c:pt>
                <c:pt idx="4003">
                  <c:v>5.5104346237762201</c:v>
                </c:pt>
                <c:pt idx="4004">
                  <c:v>5.5118112000000004</c:v>
                </c:pt>
                <c:pt idx="4005">
                  <c:v>5.5131877762237798</c:v>
                </c:pt>
                <c:pt idx="4006">
                  <c:v>5.5145643524475503</c:v>
                </c:pt>
                <c:pt idx="4007">
                  <c:v>5.5159409286713297</c:v>
                </c:pt>
                <c:pt idx="4008">
                  <c:v>5.51731750489511</c:v>
                </c:pt>
                <c:pt idx="4009">
                  <c:v>5.5186940811188796</c:v>
                </c:pt>
                <c:pt idx="4010">
                  <c:v>5.5200706573426599</c:v>
                </c:pt>
                <c:pt idx="4011">
                  <c:v>5.5214472335664304</c:v>
                </c:pt>
                <c:pt idx="4012">
                  <c:v>5.5228238097902098</c:v>
                </c:pt>
                <c:pt idx="4013">
                  <c:v>5.5242003860139901</c:v>
                </c:pt>
                <c:pt idx="4014">
                  <c:v>5.5255769622377597</c:v>
                </c:pt>
                <c:pt idx="4015">
                  <c:v>5.52695353846154</c:v>
                </c:pt>
                <c:pt idx="4016">
                  <c:v>5.5283301146853203</c:v>
                </c:pt>
                <c:pt idx="4017">
                  <c:v>5.52970669090909</c:v>
                </c:pt>
                <c:pt idx="4018">
                  <c:v>5.5310832671328702</c:v>
                </c:pt>
                <c:pt idx="4019">
                  <c:v>5.5324598433566399</c:v>
                </c:pt>
                <c:pt idx="4020">
                  <c:v>5.5338364195804202</c:v>
                </c:pt>
                <c:pt idx="4021">
                  <c:v>5.5352129958041996</c:v>
                </c:pt>
                <c:pt idx="4022">
                  <c:v>5.5365895720279701</c:v>
                </c:pt>
                <c:pt idx="4023">
                  <c:v>5.5379661482517504</c:v>
                </c:pt>
                <c:pt idx="4024">
                  <c:v>5.53934272447552</c:v>
                </c:pt>
                <c:pt idx="4025">
                  <c:v>5.5407193006993003</c:v>
                </c:pt>
                <c:pt idx="4026">
                  <c:v>5.5420958769230797</c:v>
                </c:pt>
                <c:pt idx="4027">
                  <c:v>5.5434724531468502</c:v>
                </c:pt>
                <c:pt idx="4028">
                  <c:v>5.5448490293706296</c:v>
                </c:pt>
                <c:pt idx="4029">
                  <c:v>5.5462256055944099</c:v>
                </c:pt>
                <c:pt idx="4030">
                  <c:v>5.5476021818181804</c:v>
                </c:pt>
                <c:pt idx="4031">
                  <c:v>5.5489787580419598</c:v>
                </c:pt>
                <c:pt idx="4032">
                  <c:v>5.5503553342657401</c:v>
                </c:pt>
                <c:pt idx="4033">
                  <c:v>5.5517319104895098</c:v>
                </c:pt>
                <c:pt idx="4034">
                  <c:v>5.55310848671329</c:v>
                </c:pt>
                <c:pt idx="4035">
                  <c:v>5.5544850629370597</c:v>
                </c:pt>
                <c:pt idx="4036">
                  <c:v>5.55586163916084</c:v>
                </c:pt>
                <c:pt idx="4037">
                  <c:v>5.5572382153846203</c:v>
                </c:pt>
                <c:pt idx="4038">
                  <c:v>5.5586147916083899</c:v>
                </c:pt>
                <c:pt idx="4039">
                  <c:v>5.5599913678321702</c:v>
                </c:pt>
                <c:pt idx="4040">
                  <c:v>5.5613679440559398</c:v>
                </c:pt>
                <c:pt idx="4041">
                  <c:v>5.5627445202797201</c:v>
                </c:pt>
                <c:pt idx="4042">
                  <c:v>5.5641210965035004</c:v>
                </c:pt>
                <c:pt idx="4043">
                  <c:v>5.56549767272727</c:v>
                </c:pt>
                <c:pt idx="4044">
                  <c:v>5.5668742489510503</c:v>
                </c:pt>
                <c:pt idx="4045">
                  <c:v>5.5682508251748297</c:v>
                </c:pt>
                <c:pt idx="4046">
                  <c:v>5.5696274013986002</c:v>
                </c:pt>
                <c:pt idx="4047">
                  <c:v>5.5710039776223796</c:v>
                </c:pt>
                <c:pt idx="4048">
                  <c:v>5.5723805538461599</c:v>
                </c:pt>
                <c:pt idx="4049">
                  <c:v>5.5737571300699296</c:v>
                </c:pt>
                <c:pt idx="4050">
                  <c:v>5.5751337062937099</c:v>
                </c:pt>
                <c:pt idx="4051">
                  <c:v>5.5765102825174804</c:v>
                </c:pt>
                <c:pt idx="4052">
                  <c:v>5.5778868587412598</c:v>
                </c:pt>
                <c:pt idx="4053">
                  <c:v>5.5792634349650401</c:v>
                </c:pt>
                <c:pt idx="4054">
                  <c:v>5.5806400111888097</c:v>
                </c:pt>
                <c:pt idx="4055">
                  <c:v>5.58201658741259</c:v>
                </c:pt>
                <c:pt idx="4056">
                  <c:v>5.5833931636363596</c:v>
                </c:pt>
                <c:pt idx="4057">
                  <c:v>5.5847697398601399</c:v>
                </c:pt>
                <c:pt idx="4058">
                  <c:v>5.5861463160839202</c:v>
                </c:pt>
                <c:pt idx="4059">
                  <c:v>5.5875228923076898</c:v>
                </c:pt>
                <c:pt idx="4060">
                  <c:v>5.5888994685314701</c:v>
                </c:pt>
                <c:pt idx="4061">
                  <c:v>5.5902760447552504</c:v>
                </c:pt>
                <c:pt idx="4062">
                  <c:v>5.59165262097902</c:v>
                </c:pt>
                <c:pt idx="4063">
                  <c:v>5.5930291972028003</c:v>
                </c:pt>
                <c:pt idx="4064">
                  <c:v>5.59440577342657</c:v>
                </c:pt>
                <c:pt idx="4065">
                  <c:v>5.5957823496503503</c:v>
                </c:pt>
                <c:pt idx="4066">
                  <c:v>5.5971589258741297</c:v>
                </c:pt>
                <c:pt idx="4067">
                  <c:v>5.5985355020979002</c:v>
                </c:pt>
                <c:pt idx="4068">
                  <c:v>5.5999120783216796</c:v>
                </c:pt>
                <c:pt idx="4069">
                  <c:v>5.6012886545454599</c:v>
                </c:pt>
                <c:pt idx="4070">
                  <c:v>5.6026652307692304</c:v>
                </c:pt>
                <c:pt idx="4071">
                  <c:v>5.6040418069930098</c:v>
                </c:pt>
                <c:pt idx="4072">
                  <c:v>5.6054183832167803</c:v>
                </c:pt>
                <c:pt idx="4073">
                  <c:v>5.6067949594405597</c:v>
                </c:pt>
                <c:pt idx="4074">
                  <c:v>5.60817153566434</c:v>
                </c:pt>
                <c:pt idx="4075">
                  <c:v>5.6095481118881096</c:v>
                </c:pt>
                <c:pt idx="4076">
                  <c:v>5.6109246881118899</c:v>
                </c:pt>
                <c:pt idx="4077">
                  <c:v>5.6123012643356702</c:v>
                </c:pt>
                <c:pt idx="4078">
                  <c:v>5.6136778405594399</c:v>
                </c:pt>
                <c:pt idx="4079">
                  <c:v>5.6150544167832201</c:v>
                </c:pt>
                <c:pt idx="4080">
                  <c:v>5.6164309930069898</c:v>
                </c:pt>
                <c:pt idx="4081">
                  <c:v>5.6178075692307701</c:v>
                </c:pt>
                <c:pt idx="4082">
                  <c:v>5.6191841454545504</c:v>
                </c:pt>
                <c:pt idx="4083">
                  <c:v>5.62056072167832</c:v>
                </c:pt>
                <c:pt idx="4084">
                  <c:v>5.6219372979021003</c:v>
                </c:pt>
                <c:pt idx="4085">
                  <c:v>5.6233138741258797</c:v>
                </c:pt>
                <c:pt idx="4086">
                  <c:v>5.6246904503496502</c:v>
                </c:pt>
                <c:pt idx="4087">
                  <c:v>5.6260670265734296</c:v>
                </c:pt>
                <c:pt idx="4088">
                  <c:v>5.6274436027972001</c:v>
                </c:pt>
                <c:pt idx="4089">
                  <c:v>5.6288201790209804</c:v>
                </c:pt>
                <c:pt idx="4090">
                  <c:v>5.6301967552447598</c:v>
                </c:pt>
                <c:pt idx="4091">
                  <c:v>5.6315733314685303</c:v>
                </c:pt>
                <c:pt idx="4092">
                  <c:v>5.6329499076923097</c:v>
                </c:pt>
                <c:pt idx="4093">
                  <c:v>5.6343264839160803</c:v>
                </c:pt>
                <c:pt idx="4094">
                  <c:v>5.6357030601398597</c:v>
                </c:pt>
                <c:pt idx="4095">
                  <c:v>5.63707963636364</c:v>
                </c:pt>
                <c:pt idx="4096">
                  <c:v>5.6384562125874096</c:v>
                </c:pt>
                <c:pt idx="4097">
                  <c:v>5.6398327888111899</c:v>
                </c:pt>
                <c:pt idx="4098">
                  <c:v>5.6412093650349702</c:v>
                </c:pt>
                <c:pt idx="4099">
                  <c:v>5.6425859412587398</c:v>
                </c:pt>
                <c:pt idx="4100">
                  <c:v>5.6439625174825201</c:v>
                </c:pt>
                <c:pt idx="4101">
                  <c:v>5.6453390937062897</c:v>
                </c:pt>
                <c:pt idx="4102">
                  <c:v>5.64671566993007</c:v>
                </c:pt>
                <c:pt idx="4103">
                  <c:v>5.6480922461538503</c:v>
                </c:pt>
                <c:pt idx="4104">
                  <c:v>5.6494688223776199</c:v>
                </c:pt>
                <c:pt idx="4105">
                  <c:v>5.6508453986014002</c:v>
                </c:pt>
                <c:pt idx="4106">
                  <c:v>5.6522219748251796</c:v>
                </c:pt>
                <c:pt idx="4107">
                  <c:v>5.6535985510489501</c:v>
                </c:pt>
                <c:pt idx="4108">
                  <c:v>5.6549751272727304</c:v>
                </c:pt>
                <c:pt idx="4109">
                  <c:v>5.6563517034965001</c:v>
                </c:pt>
                <c:pt idx="4110">
                  <c:v>5.6577282797202804</c:v>
                </c:pt>
                <c:pt idx="4111">
                  <c:v>5.6591048559440598</c:v>
                </c:pt>
                <c:pt idx="4112">
                  <c:v>5.6604814321678303</c:v>
                </c:pt>
                <c:pt idx="4113">
                  <c:v>5.6618580083916097</c:v>
                </c:pt>
                <c:pt idx="4114">
                  <c:v>5.66323458461539</c:v>
                </c:pt>
                <c:pt idx="4115">
                  <c:v>5.6646111608391596</c:v>
                </c:pt>
                <c:pt idx="4116">
                  <c:v>5.6659877370629399</c:v>
                </c:pt>
                <c:pt idx="4117">
                  <c:v>5.6673643132867104</c:v>
                </c:pt>
                <c:pt idx="4118">
                  <c:v>5.6687408895104898</c:v>
                </c:pt>
                <c:pt idx="4119">
                  <c:v>5.6701174657342701</c:v>
                </c:pt>
                <c:pt idx="4120">
                  <c:v>5.6714940419580397</c:v>
                </c:pt>
                <c:pt idx="4121">
                  <c:v>5.67287061818182</c:v>
                </c:pt>
                <c:pt idx="4122">
                  <c:v>5.6742471944056003</c:v>
                </c:pt>
                <c:pt idx="4123">
                  <c:v>5.67562377062937</c:v>
                </c:pt>
                <c:pt idx="4124">
                  <c:v>5.6770003468531502</c:v>
                </c:pt>
                <c:pt idx="4125">
                  <c:v>5.6783769230769199</c:v>
                </c:pt>
                <c:pt idx="4126">
                  <c:v>5.6797534993007002</c:v>
                </c:pt>
                <c:pt idx="4127">
                  <c:v>5.6811300755244796</c:v>
                </c:pt>
                <c:pt idx="4128">
                  <c:v>5.6825066517482501</c:v>
                </c:pt>
                <c:pt idx="4129">
                  <c:v>5.6838832279720304</c:v>
                </c:pt>
                <c:pt idx="4130">
                  <c:v>5.6852598041958</c:v>
                </c:pt>
                <c:pt idx="4131">
                  <c:v>5.6866363804195803</c:v>
                </c:pt>
                <c:pt idx="4132">
                  <c:v>5.6880129566433597</c:v>
                </c:pt>
                <c:pt idx="4133">
                  <c:v>5.6893895328671302</c:v>
                </c:pt>
                <c:pt idx="4134">
                  <c:v>5.6907661090909096</c:v>
                </c:pt>
                <c:pt idx="4135">
                  <c:v>5.6921426853146899</c:v>
                </c:pt>
                <c:pt idx="4136">
                  <c:v>5.6935192615384604</c:v>
                </c:pt>
                <c:pt idx="4137">
                  <c:v>5.6948958377622398</c:v>
                </c:pt>
                <c:pt idx="4138">
                  <c:v>5.6962724139860104</c:v>
                </c:pt>
                <c:pt idx="4139">
                  <c:v>5.6976489902097898</c:v>
                </c:pt>
                <c:pt idx="4140">
                  <c:v>5.6990255664335701</c:v>
                </c:pt>
                <c:pt idx="4141">
                  <c:v>5.7004021426573397</c:v>
                </c:pt>
                <c:pt idx="4142">
                  <c:v>5.70177871888112</c:v>
                </c:pt>
                <c:pt idx="4143">
                  <c:v>5.7031552951049003</c:v>
                </c:pt>
                <c:pt idx="4144">
                  <c:v>5.7045318713286699</c:v>
                </c:pt>
                <c:pt idx="4145">
                  <c:v>5.7059084475524502</c:v>
                </c:pt>
                <c:pt idx="4146">
                  <c:v>5.7072850237762198</c:v>
                </c:pt>
                <c:pt idx="4147">
                  <c:v>5.7086616000000001</c:v>
                </c:pt>
                <c:pt idx="4148">
                  <c:v>5.7100381762237804</c:v>
                </c:pt>
                <c:pt idx="4149">
                  <c:v>5.71141475244755</c:v>
                </c:pt>
                <c:pt idx="4150">
                  <c:v>5.7127913286713303</c:v>
                </c:pt>
                <c:pt idx="4151">
                  <c:v>5.7141679048951097</c:v>
                </c:pt>
                <c:pt idx="4152">
                  <c:v>5.7155444811188802</c:v>
                </c:pt>
                <c:pt idx="4153">
                  <c:v>5.7169210573426597</c:v>
                </c:pt>
                <c:pt idx="4154">
                  <c:v>5.7182976335664399</c:v>
                </c:pt>
                <c:pt idx="4155">
                  <c:v>5.7196742097902096</c:v>
                </c:pt>
                <c:pt idx="4156">
                  <c:v>5.7210507860139899</c:v>
                </c:pt>
                <c:pt idx="4157">
                  <c:v>5.7224273622377604</c:v>
                </c:pt>
                <c:pt idx="4158">
                  <c:v>5.7238039384615398</c:v>
                </c:pt>
                <c:pt idx="4159">
                  <c:v>5.7251805146853201</c:v>
                </c:pt>
                <c:pt idx="4160">
                  <c:v>5.7265570909090897</c:v>
                </c:pt>
                <c:pt idx="4161">
                  <c:v>5.72793366713287</c:v>
                </c:pt>
                <c:pt idx="4162">
                  <c:v>5.7293102433566396</c:v>
                </c:pt>
                <c:pt idx="4163">
                  <c:v>5.7306868195804199</c:v>
                </c:pt>
                <c:pt idx="4164">
                  <c:v>5.7320633958042002</c:v>
                </c:pt>
                <c:pt idx="4165">
                  <c:v>5.7334399720279698</c:v>
                </c:pt>
                <c:pt idx="4166">
                  <c:v>5.7348165482517501</c:v>
                </c:pt>
                <c:pt idx="4167">
                  <c:v>5.7361931244755198</c:v>
                </c:pt>
                <c:pt idx="4168">
                  <c:v>5.7375697006993001</c:v>
                </c:pt>
                <c:pt idx="4169">
                  <c:v>5.7389462769230803</c:v>
                </c:pt>
                <c:pt idx="4170">
                  <c:v>5.74032285314685</c:v>
                </c:pt>
                <c:pt idx="4171">
                  <c:v>5.7416994293706303</c:v>
                </c:pt>
                <c:pt idx="4172">
                  <c:v>5.7430760055944097</c:v>
                </c:pt>
                <c:pt idx="4173">
                  <c:v>5.7444525818181802</c:v>
                </c:pt>
                <c:pt idx="4174">
                  <c:v>5.7458291580419596</c:v>
                </c:pt>
                <c:pt idx="4175">
                  <c:v>5.7472057342657301</c:v>
                </c:pt>
                <c:pt idx="4176">
                  <c:v>5.7485823104895104</c:v>
                </c:pt>
                <c:pt idx="4177">
                  <c:v>5.7499588867132898</c:v>
                </c:pt>
                <c:pt idx="4178">
                  <c:v>5.7513354629370603</c:v>
                </c:pt>
                <c:pt idx="4179">
                  <c:v>5.7527120391608397</c:v>
                </c:pt>
                <c:pt idx="4180">
                  <c:v>5.75408861538462</c:v>
                </c:pt>
                <c:pt idx="4181">
                  <c:v>5.7554651916083897</c:v>
                </c:pt>
                <c:pt idx="4182">
                  <c:v>5.7568417678321699</c:v>
                </c:pt>
                <c:pt idx="4183">
                  <c:v>5.7582183440559502</c:v>
                </c:pt>
                <c:pt idx="4184">
                  <c:v>5.7595949202797199</c:v>
                </c:pt>
                <c:pt idx="4185">
                  <c:v>5.7609714965035002</c:v>
                </c:pt>
                <c:pt idx="4186">
                  <c:v>5.7623480727272698</c:v>
                </c:pt>
                <c:pt idx="4187">
                  <c:v>5.7637246489510501</c:v>
                </c:pt>
                <c:pt idx="4188">
                  <c:v>5.7651012251748304</c:v>
                </c:pt>
                <c:pt idx="4189">
                  <c:v>5.7664778013986</c:v>
                </c:pt>
                <c:pt idx="4190">
                  <c:v>5.7678543776223803</c:v>
                </c:pt>
                <c:pt idx="4191">
                  <c:v>5.7692309538461499</c:v>
                </c:pt>
                <c:pt idx="4192">
                  <c:v>5.7706075300699302</c:v>
                </c:pt>
                <c:pt idx="4193">
                  <c:v>5.7719841062937096</c:v>
                </c:pt>
                <c:pt idx="4194">
                  <c:v>5.7733606825174801</c:v>
                </c:pt>
                <c:pt idx="4195">
                  <c:v>5.7747372587412604</c:v>
                </c:pt>
                <c:pt idx="4196">
                  <c:v>5.7761138349650398</c:v>
                </c:pt>
                <c:pt idx="4197">
                  <c:v>5.7774904111888103</c:v>
                </c:pt>
                <c:pt idx="4198">
                  <c:v>5.7788669874125898</c:v>
                </c:pt>
                <c:pt idx="4199">
                  <c:v>5.7802435636363603</c:v>
                </c:pt>
                <c:pt idx="4200">
                  <c:v>5.7816201398601397</c:v>
                </c:pt>
                <c:pt idx="4201">
                  <c:v>5.78299671608392</c:v>
                </c:pt>
                <c:pt idx="4202">
                  <c:v>5.7843732923076896</c:v>
                </c:pt>
                <c:pt idx="4203">
                  <c:v>5.7857498685314699</c:v>
                </c:pt>
                <c:pt idx="4204">
                  <c:v>5.7871264447552502</c:v>
                </c:pt>
                <c:pt idx="4205">
                  <c:v>5.7885030209790198</c:v>
                </c:pt>
                <c:pt idx="4206">
                  <c:v>5.7898795972028001</c:v>
                </c:pt>
                <c:pt idx="4207">
                  <c:v>5.7912561734265697</c:v>
                </c:pt>
                <c:pt idx="4208">
                  <c:v>5.79263274965035</c:v>
                </c:pt>
                <c:pt idx="4209">
                  <c:v>5.7940093258741303</c:v>
                </c:pt>
                <c:pt idx="4210">
                  <c:v>5.7953859020978999</c:v>
                </c:pt>
                <c:pt idx="4211">
                  <c:v>5.7967624783216802</c:v>
                </c:pt>
                <c:pt idx="4212">
                  <c:v>5.7981390545454596</c:v>
                </c:pt>
                <c:pt idx="4213">
                  <c:v>5.7995156307692302</c:v>
                </c:pt>
                <c:pt idx="4214">
                  <c:v>5.8008922069930096</c:v>
                </c:pt>
                <c:pt idx="4215">
                  <c:v>5.8022687832167801</c:v>
                </c:pt>
                <c:pt idx="4216">
                  <c:v>5.8036453594405604</c:v>
                </c:pt>
                <c:pt idx="4217">
                  <c:v>5.8050219356643398</c:v>
                </c:pt>
                <c:pt idx="4218">
                  <c:v>5.8063985118881103</c:v>
                </c:pt>
                <c:pt idx="4219">
                  <c:v>5.8077750881118897</c:v>
                </c:pt>
                <c:pt idx="4220">
                  <c:v>5.80915166433567</c:v>
                </c:pt>
                <c:pt idx="4221">
                  <c:v>5.8105282405594396</c:v>
                </c:pt>
                <c:pt idx="4222">
                  <c:v>5.8119048167832199</c:v>
                </c:pt>
                <c:pt idx="4223">
                  <c:v>5.8132813930069904</c:v>
                </c:pt>
                <c:pt idx="4224">
                  <c:v>5.8146579692307698</c:v>
                </c:pt>
                <c:pt idx="4225">
                  <c:v>5.8160345454545501</c:v>
                </c:pt>
                <c:pt idx="4226">
                  <c:v>5.8174111216783198</c:v>
                </c:pt>
                <c:pt idx="4227">
                  <c:v>5.8187876979021</c:v>
                </c:pt>
                <c:pt idx="4228">
                  <c:v>5.8201642741258803</c:v>
                </c:pt>
                <c:pt idx="4229">
                  <c:v>5.82154085034965</c:v>
                </c:pt>
                <c:pt idx="4230">
                  <c:v>5.8229174265734303</c:v>
                </c:pt>
                <c:pt idx="4231">
                  <c:v>5.8242940027971999</c:v>
                </c:pt>
                <c:pt idx="4232">
                  <c:v>5.8256705790209802</c:v>
                </c:pt>
                <c:pt idx="4233">
                  <c:v>5.8270471552447596</c:v>
                </c:pt>
                <c:pt idx="4234">
                  <c:v>5.8284237314685301</c:v>
                </c:pt>
                <c:pt idx="4235">
                  <c:v>5.8298003076923104</c:v>
                </c:pt>
                <c:pt idx="4236">
                  <c:v>5.83117688391608</c:v>
                </c:pt>
                <c:pt idx="4237">
                  <c:v>5.8325534601398603</c:v>
                </c:pt>
                <c:pt idx="4238">
                  <c:v>5.8339300363636397</c:v>
                </c:pt>
                <c:pt idx="4239">
                  <c:v>5.8353066125874102</c:v>
                </c:pt>
                <c:pt idx="4240">
                  <c:v>5.8366831888111896</c:v>
                </c:pt>
                <c:pt idx="4241">
                  <c:v>5.8380597650349699</c:v>
                </c:pt>
                <c:pt idx="4242">
                  <c:v>5.8394363412587396</c:v>
                </c:pt>
                <c:pt idx="4243">
                  <c:v>5.8408129174825199</c:v>
                </c:pt>
                <c:pt idx="4244">
                  <c:v>5.8421894937062904</c:v>
                </c:pt>
                <c:pt idx="4245">
                  <c:v>5.8435660699300698</c:v>
                </c:pt>
                <c:pt idx="4246">
                  <c:v>5.8449426461538501</c:v>
                </c:pt>
                <c:pt idx="4247">
                  <c:v>5.8463192223776197</c:v>
                </c:pt>
                <c:pt idx="4248">
                  <c:v>5.8476957986014</c:v>
                </c:pt>
                <c:pt idx="4249">
                  <c:v>5.8490723748251803</c:v>
                </c:pt>
                <c:pt idx="4250">
                  <c:v>5.8504489510489499</c:v>
                </c:pt>
                <c:pt idx="4251">
                  <c:v>5.8518255272727302</c:v>
                </c:pt>
                <c:pt idx="4252">
                  <c:v>5.8532021034964998</c:v>
                </c:pt>
                <c:pt idx="4253">
                  <c:v>5.8545786797202801</c:v>
                </c:pt>
                <c:pt idx="4254">
                  <c:v>5.8559552559440604</c:v>
                </c:pt>
                <c:pt idx="4255">
                  <c:v>5.85733183216783</c:v>
                </c:pt>
                <c:pt idx="4256">
                  <c:v>5.8587084083916103</c:v>
                </c:pt>
                <c:pt idx="4257">
                  <c:v>5.8600849846153897</c:v>
                </c:pt>
                <c:pt idx="4258">
                  <c:v>5.8614615608391603</c:v>
                </c:pt>
                <c:pt idx="4259">
                  <c:v>5.8628381370629397</c:v>
                </c:pt>
                <c:pt idx="4260">
                  <c:v>5.8642147132867102</c:v>
                </c:pt>
                <c:pt idx="4261">
                  <c:v>5.8655912895104896</c:v>
                </c:pt>
                <c:pt idx="4262">
                  <c:v>5.8669678657342699</c:v>
                </c:pt>
                <c:pt idx="4263">
                  <c:v>5.8683444419580404</c:v>
                </c:pt>
                <c:pt idx="4264">
                  <c:v>5.8697210181818198</c:v>
                </c:pt>
                <c:pt idx="4265">
                  <c:v>5.8710975944056001</c:v>
                </c:pt>
                <c:pt idx="4266">
                  <c:v>5.8724741706293697</c:v>
                </c:pt>
                <c:pt idx="4267">
                  <c:v>5.87385074685315</c:v>
                </c:pt>
                <c:pt idx="4268">
                  <c:v>5.8752273230769196</c:v>
                </c:pt>
                <c:pt idx="4269">
                  <c:v>5.8766038993006999</c:v>
                </c:pt>
                <c:pt idx="4270">
                  <c:v>5.8779804755244802</c:v>
                </c:pt>
                <c:pt idx="4271">
                  <c:v>5.8793570517482499</c:v>
                </c:pt>
                <c:pt idx="4272">
                  <c:v>5.8807336279720301</c:v>
                </c:pt>
                <c:pt idx="4273">
                  <c:v>5.8821102041957998</c:v>
                </c:pt>
                <c:pt idx="4274">
                  <c:v>5.8834867804195801</c:v>
                </c:pt>
                <c:pt idx="4275">
                  <c:v>5.8848633566433604</c:v>
                </c:pt>
                <c:pt idx="4276">
                  <c:v>5.88623993286713</c:v>
                </c:pt>
                <c:pt idx="4277">
                  <c:v>5.8876165090909103</c:v>
                </c:pt>
                <c:pt idx="4278">
                  <c:v>5.8889930853146897</c:v>
                </c:pt>
                <c:pt idx="4279">
                  <c:v>5.8903696615384602</c:v>
                </c:pt>
                <c:pt idx="4280">
                  <c:v>5.8917462377622396</c:v>
                </c:pt>
                <c:pt idx="4281">
                  <c:v>5.8931228139860199</c:v>
                </c:pt>
                <c:pt idx="4282">
                  <c:v>5.8944993902097904</c:v>
                </c:pt>
                <c:pt idx="4283">
                  <c:v>5.8958759664335698</c:v>
                </c:pt>
                <c:pt idx="4284">
                  <c:v>5.8972525426573403</c:v>
                </c:pt>
                <c:pt idx="4285">
                  <c:v>5.8986291188811197</c:v>
                </c:pt>
                <c:pt idx="4286">
                  <c:v>5.9000056951049</c:v>
                </c:pt>
                <c:pt idx="4287">
                  <c:v>5.9013822713286697</c:v>
                </c:pt>
                <c:pt idx="4288">
                  <c:v>5.90275884755245</c:v>
                </c:pt>
                <c:pt idx="4289">
                  <c:v>5.9041354237762302</c:v>
                </c:pt>
                <c:pt idx="4290">
                  <c:v>5.9055119999999999</c:v>
                </c:pt>
                <c:pt idx="4291">
                  <c:v>5.9068885762237802</c:v>
                </c:pt>
                <c:pt idx="4292">
                  <c:v>5.9082651524475498</c:v>
                </c:pt>
                <c:pt idx="4293">
                  <c:v>5.9096417286713301</c:v>
                </c:pt>
                <c:pt idx="4294">
                  <c:v>5.9110183048951104</c:v>
                </c:pt>
                <c:pt idx="4295">
                  <c:v>5.91239488111888</c:v>
                </c:pt>
                <c:pt idx="4296">
                  <c:v>5.9137714573426603</c:v>
                </c:pt>
                <c:pt idx="4297">
                  <c:v>5.9151480335664299</c:v>
                </c:pt>
                <c:pt idx="4298">
                  <c:v>5.9165246097902102</c:v>
                </c:pt>
                <c:pt idx="4299">
                  <c:v>5.9179011860139896</c:v>
                </c:pt>
                <c:pt idx="4300">
                  <c:v>5.9192777622377601</c:v>
                </c:pt>
                <c:pt idx="4301">
                  <c:v>5.9206543384615404</c:v>
                </c:pt>
                <c:pt idx="4302">
                  <c:v>5.9220309146853198</c:v>
                </c:pt>
                <c:pt idx="4303">
                  <c:v>5.9234074909090904</c:v>
                </c:pt>
                <c:pt idx="4304">
                  <c:v>5.9247840671328698</c:v>
                </c:pt>
                <c:pt idx="4305">
                  <c:v>5.9261606433566403</c:v>
                </c:pt>
                <c:pt idx="4306">
                  <c:v>5.9275372195804197</c:v>
                </c:pt>
                <c:pt idx="4307">
                  <c:v>5.9289137958042</c:v>
                </c:pt>
                <c:pt idx="4308">
                  <c:v>5.9302903720279696</c:v>
                </c:pt>
                <c:pt idx="4309">
                  <c:v>5.9316669482517499</c:v>
                </c:pt>
                <c:pt idx="4310">
                  <c:v>5.9330435244755302</c:v>
                </c:pt>
                <c:pt idx="4311">
                  <c:v>5.9344201006992998</c:v>
                </c:pt>
                <c:pt idx="4312">
                  <c:v>5.9357966769230801</c:v>
                </c:pt>
                <c:pt idx="4313">
                  <c:v>5.9371732531468497</c:v>
                </c:pt>
                <c:pt idx="4314">
                  <c:v>5.93854982937063</c:v>
                </c:pt>
                <c:pt idx="4315">
                  <c:v>5.9399264055944103</c:v>
                </c:pt>
                <c:pt idx="4316">
                  <c:v>5.94130298181818</c:v>
                </c:pt>
                <c:pt idx="4317">
                  <c:v>5.9426795580419602</c:v>
                </c:pt>
                <c:pt idx="4318">
                  <c:v>5.9440561342657299</c:v>
                </c:pt>
                <c:pt idx="4319">
                  <c:v>5.9454327104895102</c:v>
                </c:pt>
                <c:pt idx="4320">
                  <c:v>5.9468092867132896</c:v>
                </c:pt>
                <c:pt idx="4321">
                  <c:v>5.9481858629370601</c:v>
                </c:pt>
                <c:pt idx="4322">
                  <c:v>5.9495624391608404</c:v>
                </c:pt>
                <c:pt idx="4323">
                  <c:v>5.9509390153846198</c:v>
                </c:pt>
                <c:pt idx="4324">
                  <c:v>5.9523155916083903</c:v>
                </c:pt>
                <c:pt idx="4325">
                  <c:v>5.9536921678321697</c:v>
                </c:pt>
                <c:pt idx="4326">
                  <c:v>5.95506874405595</c:v>
                </c:pt>
                <c:pt idx="4327">
                  <c:v>5.9564453202797196</c:v>
                </c:pt>
                <c:pt idx="4328">
                  <c:v>5.9578218965034999</c:v>
                </c:pt>
                <c:pt idx="4329">
                  <c:v>5.9591984727272704</c:v>
                </c:pt>
                <c:pt idx="4330">
                  <c:v>5.9605750489510498</c:v>
                </c:pt>
                <c:pt idx="4331">
                  <c:v>5.9619516251748301</c:v>
                </c:pt>
                <c:pt idx="4332">
                  <c:v>5.9633282013985998</c:v>
                </c:pt>
                <c:pt idx="4333">
                  <c:v>5.96470477762238</c:v>
                </c:pt>
                <c:pt idx="4334">
                  <c:v>5.9660813538461497</c:v>
                </c:pt>
                <c:pt idx="4335">
                  <c:v>5.96745793006993</c:v>
                </c:pt>
                <c:pt idx="4336">
                  <c:v>5.9688345062937103</c:v>
                </c:pt>
                <c:pt idx="4337">
                  <c:v>5.9702110825174799</c:v>
                </c:pt>
                <c:pt idx="4338">
                  <c:v>5.9715876587412602</c:v>
                </c:pt>
                <c:pt idx="4339">
                  <c:v>5.9729642349650396</c:v>
                </c:pt>
                <c:pt idx="4340">
                  <c:v>5.9743408111888101</c:v>
                </c:pt>
                <c:pt idx="4341">
                  <c:v>5.9757173874125904</c:v>
                </c:pt>
                <c:pt idx="4342">
                  <c:v>5.97709396363636</c:v>
                </c:pt>
                <c:pt idx="4343">
                  <c:v>5.9784705398601403</c:v>
                </c:pt>
                <c:pt idx="4344">
                  <c:v>5.9798471160839197</c:v>
                </c:pt>
                <c:pt idx="4345">
                  <c:v>5.9812236923076902</c:v>
                </c:pt>
                <c:pt idx="4346">
                  <c:v>5.9826002685314696</c:v>
                </c:pt>
                <c:pt idx="4347">
                  <c:v>5.9839768447552499</c:v>
                </c:pt>
                <c:pt idx="4348">
                  <c:v>5.9853534209790196</c:v>
                </c:pt>
                <c:pt idx="4349">
                  <c:v>5.9867299972027999</c:v>
                </c:pt>
                <c:pt idx="4350">
                  <c:v>5.9881065734265704</c:v>
                </c:pt>
                <c:pt idx="4351">
                  <c:v>5.9894831496503498</c:v>
                </c:pt>
                <c:pt idx="4352">
                  <c:v>5.9908597258741301</c:v>
                </c:pt>
                <c:pt idx="4353">
                  <c:v>5.9922363020978997</c:v>
                </c:pt>
                <c:pt idx="4354">
                  <c:v>5.99361287832168</c:v>
                </c:pt>
                <c:pt idx="4355">
                  <c:v>5.9949894545454603</c:v>
                </c:pt>
                <c:pt idx="4356">
                  <c:v>5.9963660307692299</c:v>
                </c:pt>
                <c:pt idx="4357">
                  <c:v>5.9977426069930102</c:v>
                </c:pt>
                <c:pt idx="4358">
                  <c:v>5.9991191832167798</c:v>
                </c:pt>
                <c:pt idx="4359">
                  <c:v>6.0004957594405601</c:v>
                </c:pt>
                <c:pt idx="4360">
                  <c:v>6.0018723356643404</c:v>
                </c:pt>
                <c:pt idx="4361">
                  <c:v>6.0032489118881101</c:v>
                </c:pt>
                <c:pt idx="4362">
                  <c:v>6.0046254881118903</c:v>
                </c:pt>
                <c:pt idx="4363">
                  <c:v>6.0060020643356697</c:v>
                </c:pt>
                <c:pt idx="4364">
                  <c:v>6.0073786405594403</c:v>
                </c:pt>
                <c:pt idx="4365">
                  <c:v>6.0087552167832197</c:v>
                </c:pt>
                <c:pt idx="4366">
                  <c:v>6.0101317930069902</c:v>
                </c:pt>
                <c:pt idx="4367">
                  <c:v>6.0115083692307696</c:v>
                </c:pt>
                <c:pt idx="4368">
                  <c:v>6.0128849454545499</c:v>
                </c:pt>
                <c:pt idx="4369">
                  <c:v>6.0142615216783204</c:v>
                </c:pt>
                <c:pt idx="4370">
                  <c:v>6.0156380979020998</c:v>
                </c:pt>
                <c:pt idx="4371">
                  <c:v>6.0170146741258801</c:v>
                </c:pt>
                <c:pt idx="4372">
                  <c:v>6.0183912503496497</c:v>
                </c:pt>
                <c:pt idx="4373">
                  <c:v>6.01976782657343</c:v>
                </c:pt>
                <c:pt idx="4374">
                  <c:v>6.0211444027971996</c:v>
                </c:pt>
                <c:pt idx="4375">
                  <c:v>6.0225209790209799</c:v>
                </c:pt>
                <c:pt idx="4376">
                  <c:v>6.0238975552447602</c:v>
                </c:pt>
                <c:pt idx="4377">
                  <c:v>6.0252741314685299</c:v>
                </c:pt>
                <c:pt idx="4378">
                  <c:v>6.0266507076923101</c:v>
                </c:pt>
                <c:pt idx="4379">
                  <c:v>6.0280272839160798</c:v>
                </c:pt>
                <c:pt idx="4380">
                  <c:v>6.0294038601398601</c:v>
                </c:pt>
                <c:pt idx="4381">
                  <c:v>6.0307804363636404</c:v>
                </c:pt>
                <c:pt idx="4382">
                  <c:v>6.03215701258741</c:v>
                </c:pt>
                <c:pt idx="4383">
                  <c:v>6.0335335888111903</c:v>
                </c:pt>
                <c:pt idx="4384">
                  <c:v>6.0349101650349697</c:v>
                </c:pt>
                <c:pt idx="4385">
                  <c:v>6.0362867412587402</c:v>
                </c:pt>
                <c:pt idx="4386">
                  <c:v>6.0376633174825196</c:v>
                </c:pt>
                <c:pt idx="4387">
                  <c:v>6.0390398937062999</c:v>
                </c:pt>
                <c:pt idx="4388">
                  <c:v>6.0404164699300704</c:v>
                </c:pt>
                <c:pt idx="4389">
                  <c:v>6.0417930461538498</c:v>
                </c:pt>
                <c:pt idx="4390">
                  <c:v>6.0431696223776203</c:v>
                </c:pt>
                <c:pt idx="4391">
                  <c:v>6.0445461986013997</c:v>
                </c:pt>
                <c:pt idx="4392">
                  <c:v>6.04592277482518</c:v>
                </c:pt>
                <c:pt idx="4393">
                  <c:v>6.0472993510489497</c:v>
                </c:pt>
                <c:pt idx="4394">
                  <c:v>6.04867592727273</c:v>
                </c:pt>
                <c:pt idx="4395">
                  <c:v>6.0500525034965102</c:v>
                </c:pt>
                <c:pt idx="4396">
                  <c:v>6.0514290797202799</c:v>
                </c:pt>
                <c:pt idx="4397">
                  <c:v>6.0528056559440602</c:v>
                </c:pt>
                <c:pt idx="4398">
                  <c:v>6.0541822321678298</c:v>
                </c:pt>
                <c:pt idx="4399">
                  <c:v>6.0555588083916101</c:v>
                </c:pt>
                <c:pt idx="4400">
                  <c:v>6.0569353846153904</c:v>
                </c:pt>
                <c:pt idx="4401">
                  <c:v>6.05831196083916</c:v>
                </c:pt>
                <c:pt idx="4402">
                  <c:v>6.0596885370629403</c:v>
                </c:pt>
                <c:pt idx="4403">
                  <c:v>6.0610651132867099</c:v>
                </c:pt>
                <c:pt idx="4404">
                  <c:v>6.0624416895104902</c:v>
                </c:pt>
                <c:pt idx="4405">
                  <c:v>6.0638182657342696</c:v>
                </c:pt>
                <c:pt idx="4406">
                  <c:v>6.0651948419580402</c:v>
                </c:pt>
                <c:pt idx="4407">
                  <c:v>6.0665714181818204</c:v>
                </c:pt>
                <c:pt idx="4408">
                  <c:v>6.0679479944055901</c:v>
                </c:pt>
                <c:pt idx="4409">
                  <c:v>6.0693245706293704</c:v>
                </c:pt>
                <c:pt idx="4410">
                  <c:v>6.0707011468531498</c:v>
                </c:pt>
                <c:pt idx="4411">
                  <c:v>6.0720777230769203</c:v>
                </c:pt>
                <c:pt idx="4412">
                  <c:v>6.0734542993006997</c:v>
                </c:pt>
                <c:pt idx="4413">
                  <c:v>6.07483087552448</c:v>
                </c:pt>
                <c:pt idx="4414">
                  <c:v>6.0762074517482496</c:v>
                </c:pt>
                <c:pt idx="4415">
                  <c:v>6.0775840279720299</c:v>
                </c:pt>
                <c:pt idx="4416">
                  <c:v>6.0789606041958004</c:v>
                </c:pt>
                <c:pt idx="4417">
                  <c:v>6.0803371804195798</c:v>
                </c:pt>
                <c:pt idx="4418">
                  <c:v>6.0817137566433601</c:v>
                </c:pt>
                <c:pt idx="4419">
                  <c:v>6.0830903328671297</c:v>
                </c:pt>
                <c:pt idx="4420">
                  <c:v>6.08446690909091</c:v>
                </c:pt>
                <c:pt idx="4421">
                  <c:v>6.0858434853146903</c:v>
                </c:pt>
                <c:pt idx="4422">
                  <c:v>6.08722006153846</c:v>
                </c:pt>
                <c:pt idx="4423">
                  <c:v>6.0885966377622402</c:v>
                </c:pt>
                <c:pt idx="4424">
                  <c:v>6.0899732139860197</c:v>
                </c:pt>
                <c:pt idx="4425">
                  <c:v>6.0913497902097902</c:v>
                </c:pt>
                <c:pt idx="4426">
                  <c:v>6.0927263664335696</c:v>
                </c:pt>
                <c:pt idx="4427">
                  <c:v>6.0941029426573401</c:v>
                </c:pt>
                <c:pt idx="4428">
                  <c:v>6.0954795188811204</c:v>
                </c:pt>
                <c:pt idx="4429">
                  <c:v>6.0968560951048998</c:v>
                </c:pt>
                <c:pt idx="4430">
                  <c:v>6.0982326713286703</c:v>
                </c:pt>
                <c:pt idx="4431">
                  <c:v>6.0996092475524497</c:v>
                </c:pt>
                <c:pt idx="4432">
                  <c:v>6.10098582377623</c:v>
                </c:pt>
                <c:pt idx="4433">
                  <c:v>6.1023623999999996</c:v>
                </c:pt>
                <c:pt idx="4434">
                  <c:v>6.1037389762237799</c:v>
                </c:pt>
                <c:pt idx="4435">
                  <c:v>6.1051155524475504</c:v>
                </c:pt>
                <c:pt idx="4436">
                  <c:v>6.1064921286713298</c:v>
                </c:pt>
                <c:pt idx="4437">
                  <c:v>6.1078687048951101</c:v>
                </c:pt>
                <c:pt idx="4438">
                  <c:v>6.1092452811188798</c:v>
                </c:pt>
                <c:pt idx="4439">
                  <c:v>6.1106218573426601</c:v>
                </c:pt>
                <c:pt idx="4440">
                  <c:v>6.1119984335664297</c:v>
                </c:pt>
                <c:pt idx="4441">
                  <c:v>6.11337500979021</c:v>
                </c:pt>
                <c:pt idx="4442">
                  <c:v>6.1147515860139903</c:v>
                </c:pt>
                <c:pt idx="4443">
                  <c:v>6.1161281622377599</c:v>
                </c:pt>
                <c:pt idx="4444">
                  <c:v>6.1175047384615402</c:v>
                </c:pt>
                <c:pt idx="4445">
                  <c:v>6.1188813146853196</c:v>
                </c:pt>
                <c:pt idx="4446">
                  <c:v>6.1202578909090901</c:v>
                </c:pt>
                <c:pt idx="4447">
                  <c:v>6.1216344671328704</c:v>
                </c:pt>
                <c:pt idx="4448">
                  <c:v>6.12301104335664</c:v>
                </c:pt>
                <c:pt idx="4449">
                  <c:v>6.1243876195804203</c:v>
                </c:pt>
                <c:pt idx="4450">
                  <c:v>6.1257641958041997</c:v>
                </c:pt>
                <c:pt idx="4451">
                  <c:v>6.1271407720279703</c:v>
                </c:pt>
                <c:pt idx="4452">
                  <c:v>6.1285173482517497</c:v>
                </c:pt>
                <c:pt idx="4453">
                  <c:v>6.1298939244755299</c:v>
                </c:pt>
                <c:pt idx="4454">
                  <c:v>6.1312705006992996</c:v>
                </c:pt>
                <c:pt idx="4455">
                  <c:v>6.1326470769230799</c:v>
                </c:pt>
                <c:pt idx="4456">
                  <c:v>6.1340236531468504</c:v>
                </c:pt>
                <c:pt idx="4457">
                  <c:v>6.1354002293706298</c:v>
                </c:pt>
                <c:pt idx="4458">
                  <c:v>6.1367768055944101</c:v>
                </c:pt>
                <c:pt idx="4459">
                  <c:v>6.1381533818181797</c:v>
                </c:pt>
                <c:pt idx="4460">
                  <c:v>6.13952995804196</c:v>
                </c:pt>
                <c:pt idx="4461">
                  <c:v>6.1409065342657403</c:v>
                </c:pt>
                <c:pt idx="4462">
                  <c:v>6.1422831104895099</c:v>
                </c:pt>
                <c:pt idx="4463">
                  <c:v>6.1436596867132902</c:v>
                </c:pt>
                <c:pt idx="4464">
                  <c:v>6.1450362629370598</c:v>
                </c:pt>
                <c:pt idx="4465">
                  <c:v>6.1464128391608401</c:v>
                </c:pt>
                <c:pt idx="4466">
                  <c:v>6.1477894153846204</c:v>
                </c:pt>
                <c:pt idx="4467">
                  <c:v>6.1491659916083901</c:v>
                </c:pt>
                <c:pt idx="4468">
                  <c:v>6.1505425678321703</c:v>
                </c:pt>
                <c:pt idx="4469">
                  <c:v>6.1519191440559498</c:v>
                </c:pt>
                <c:pt idx="4470">
                  <c:v>6.1532957202797203</c:v>
                </c:pt>
                <c:pt idx="4471">
                  <c:v>6.1546722965034997</c:v>
                </c:pt>
                <c:pt idx="4472">
                  <c:v>6.1560488727272702</c:v>
                </c:pt>
                <c:pt idx="4473">
                  <c:v>6.1574254489510496</c:v>
                </c:pt>
                <c:pt idx="4474">
                  <c:v>6.1588020251748299</c:v>
                </c:pt>
                <c:pt idx="4475">
                  <c:v>6.1601786013986004</c:v>
                </c:pt>
                <c:pt idx="4476">
                  <c:v>6.1615551776223798</c:v>
                </c:pt>
                <c:pt idx="4477">
                  <c:v>6.1629317538461503</c:v>
                </c:pt>
                <c:pt idx="4478">
                  <c:v>6.1643083300699297</c:v>
                </c:pt>
                <c:pt idx="4479">
                  <c:v>6.16568490629371</c:v>
                </c:pt>
                <c:pt idx="4480">
                  <c:v>6.1670614825174797</c:v>
                </c:pt>
                <c:pt idx="4481">
                  <c:v>6.1684380587412599</c:v>
                </c:pt>
                <c:pt idx="4482">
                  <c:v>6.1698146349650402</c:v>
                </c:pt>
                <c:pt idx="4483">
                  <c:v>6.1711912111888099</c:v>
                </c:pt>
                <c:pt idx="4484">
                  <c:v>6.1725677874125902</c:v>
                </c:pt>
                <c:pt idx="4485">
                  <c:v>6.1739443636363598</c:v>
                </c:pt>
                <c:pt idx="4486">
                  <c:v>6.1753209398601401</c:v>
                </c:pt>
                <c:pt idx="4487">
                  <c:v>6.1766975160839204</c:v>
                </c:pt>
                <c:pt idx="4488">
                  <c:v>6.17807409230769</c:v>
                </c:pt>
                <c:pt idx="4489">
                  <c:v>6.1794506685314703</c:v>
                </c:pt>
                <c:pt idx="4490">
                  <c:v>6.1808272447552497</c:v>
                </c:pt>
                <c:pt idx="4491">
                  <c:v>6.1822038209790202</c:v>
                </c:pt>
                <c:pt idx="4492">
                  <c:v>6.1835803972027996</c:v>
                </c:pt>
                <c:pt idx="4493">
                  <c:v>6.1849569734265799</c:v>
                </c:pt>
                <c:pt idx="4494">
                  <c:v>6.1863335496503504</c:v>
                </c:pt>
                <c:pt idx="4495">
                  <c:v>6.1877101258741298</c:v>
                </c:pt>
                <c:pt idx="4496">
                  <c:v>6.1890867020979003</c:v>
                </c:pt>
                <c:pt idx="4497">
                  <c:v>6.1904632783216798</c:v>
                </c:pt>
                <c:pt idx="4498">
                  <c:v>6.19183985454546</c:v>
                </c:pt>
                <c:pt idx="4499">
                  <c:v>6.1932164307692297</c:v>
                </c:pt>
                <c:pt idx="4500">
                  <c:v>6.19459300699301</c:v>
                </c:pt>
                <c:pt idx="4501">
                  <c:v>6.1959695832167796</c:v>
                </c:pt>
                <c:pt idx="4502">
                  <c:v>6.1973461594405599</c:v>
                </c:pt>
                <c:pt idx="4503">
                  <c:v>6.1987227356643402</c:v>
                </c:pt>
                <c:pt idx="4504">
                  <c:v>6.2000993118881098</c:v>
                </c:pt>
                <c:pt idx="4505">
                  <c:v>6.2014758881118901</c:v>
                </c:pt>
                <c:pt idx="4506">
                  <c:v>6.2028524643356704</c:v>
                </c:pt>
                <c:pt idx="4507">
                  <c:v>6.20422904055944</c:v>
                </c:pt>
                <c:pt idx="4508">
                  <c:v>6.2056056167832203</c:v>
                </c:pt>
                <c:pt idx="4509">
                  <c:v>6.2069821930069899</c:v>
                </c:pt>
                <c:pt idx="4510">
                  <c:v>6.2083587692307702</c:v>
                </c:pt>
                <c:pt idx="4511">
                  <c:v>6.2097353454545496</c:v>
                </c:pt>
                <c:pt idx="4512">
                  <c:v>6.2111119216783202</c:v>
                </c:pt>
                <c:pt idx="4513">
                  <c:v>6.2124884979020996</c:v>
                </c:pt>
                <c:pt idx="4514">
                  <c:v>6.2138650741258701</c:v>
                </c:pt>
                <c:pt idx="4515">
                  <c:v>6.2152416503496504</c:v>
                </c:pt>
                <c:pt idx="4516">
                  <c:v>6.2166182265734298</c:v>
                </c:pt>
                <c:pt idx="4517">
                  <c:v>6.2179948027972003</c:v>
                </c:pt>
                <c:pt idx="4518">
                  <c:v>6.2193713790209797</c:v>
                </c:pt>
                <c:pt idx="4519">
                  <c:v>6.22074795524476</c:v>
                </c:pt>
                <c:pt idx="4520">
                  <c:v>6.2221245314685296</c:v>
                </c:pt>
                <c:pt idx="4521">
                  <c:v>6.2235011076923099</c:v>
                </c:pt>
                <c:pt idx="4522">
                  <c:v>6.2248776839160804</c:v>
                </c:pt>
                <c:pt idx="4523">
                  <c:v>6.2262542601398598</c:v>
                </c:pt>
                <c:pt idx="4524">
                  <c:v>6.2276308363636401</c:v>
                </c:pt>
                <c:pt idx="4525">
                  <c:v>6.2290074125874098</c:v>
                </c:pt>
                <c:pt idx="4526">
                  <c:v>6.23038398881119</c:v>
                </c:pt>
                <c:pt idx="4527">
                  <c:v>6.2317605650349703</c:v>
                </c:pt>
                <c:pt idx="4528">
                  <c:v>6.23313714125874</c:v>
                </c:pt>
                <c:pt idx="4529">
                  <c:v>6.2345137174825203</c:v>
                </c:pt>
                <c:pt idx="4530">
                  <c:v>6.2358902937062899</c:v>
                </c:pt>
                <c:pt idx="4531">
                  <c:v>6.2372668699300702</c:v>
                </c:pt>
                <c:pt idx="4532">
                  <c:v>6.2386434461538496</c:v>
                </c:pt>
                <c:pt idx="4533">
                  <c:v>6.2400200223776201</c:v>
                </c:pt>
                <c:pt idx="4534">
                  <c:v>6.2413965986014004</c:v>
                </c:pt>
                <c:pt idx="4535">
                  <c:v>6.24277317482517</c:v>
                </c:pt>
                <c:pt idx="4536">
                  <c:v>6.2441497510489503</c:v>
                </c:pt>
                <c:pt idx="4537">
                  <c:v>6.2455263272727297</c:v>
                </c:pt>
                <c:pt idx="4538">
                  <c:v>6.24690290349651</c:v>
                </c:pt>
                <c:pt idx="4539">
                  <c:v>6.2482794797202796</c:v>
                </c:pt>
                <c:pt idx="4540">
                  <c:v>6.2496560559440599</c:v>
                </c:pt>
                <c:pt idx="4541">
                  <c:v>6.2510326321678296</c:v>
                </c:pt>
                <c:pt idx="4542">
                  <c:v>6.2524092083916099</c:v>
                </c:pt>
                <c:pt idx="4543">
                  <c:v>6.2537857846153901</c:v>
                </c:pt>
                <c:pt idx="4544">
                  <c:v>6.2551623608391598</c:v>
                </c:pt>
                <c:pt idx="4545">
                  <c:v>6.2565389370629401</c:v>
                </c:pt>
                <c:pt idx="4546">
                  <c:v>6.2579155132867097</c:v>
                </c:pt>
                <c:pt idx="4547">
                  <c:v>6.25929208951049</c:v>
                </c:pt>
                <c:pt idx="4548">
                  <c:v>6.2606686657342703</c:v>
                </c:pt>
                <c:pt idx="4549">
                  <c:v>6.2620452419580399</c:v>
                </c:pt>
                <c:pt idx="4550">
                  <c:v>6.2634218181818202</c:v>
                </c:pt>
                <c:pt idx="4551">
                  <c:v>6.2647983944055996</c:v>
                </c:pt>
                <c:pt idx="4552">
                  <c:v>6.2661749706293701</c:v>
                </c:pt>
                <c:pt idx="4553">
                  <c:v>6.2675515468531504</c:v>
                </c:pt>
                <c:pt idx="4554">
                  <c:v>6.26892812307692</c:v>
                </c:pt>
                <c:pt idx="4555">
                  <c:v>6.2703046993007003</c:v>
                </c:pt>
                <c:pt idx="4556">
                  <c:v>6.2716812755244797</c:v>
                </c:pt>
                <c:pt idx="4557">
                  <c:v>6.2730578517482503</c:v>
                </c:pt>
                <c:pt idx="4558">
                  <c:v>6.2744344279720297</c:v>
                </c:pt>
                <c:pt idx="4559">
                  <c:v>6.2758110041958002</c:v>
                </c:pt>
                <c:pt idx="4560">
                  <c:v>6.2771875804195796</c:v>
                </c:pt>
                <c:pt idx="4561">
                  <c:v>6.2785641566433599</c:v>
                </c:pt>
                <c:pt idx="4562">
                  <c:v>6.2799407328671304</c:v>
                </c:pt>
                <c:pt idx="4563">
                  <c:v>6.2813173090909098</c:v>
                </c:pt>
                <c:pt idx="4564">
                  <c:v>6.2826938853146901</c:v>
                </c:pt>
                <c:pt idx="4565">
                  <c:v>6.2840704615384597</c:v>
                </c:pt>
                <c:pt idx="4566">
                  <c:v>6.28544703776224</c:v>
                </c:pt>
                <c:pt idx="4567">
                  <c:v>6.2868236139860203</c:v>
                </c:pt>
                <c:pt idx="4568">
                  <c:v>6.2882001902097899</c:v>
                </c:pt>
                <c:pt idx="4569">
                  <c:v>6.2895767664335702</c:v>
                </c:pt>
                <c:pt idx="4570">
                  <c:v>6.2909533426573399</c:v>
                </c:pt>
                <c:pt idx="4571">
                  <c:v>6.2923299188811201</c:v>
                </c:pt>
                <c:pt idx="4572">
                  <c:v>6.2937064951049004</c:v>
                </c:pt>
                <c:pt idx="4573">
                  <c:v>6.2950830713286701</c:v>
                </c:pt>
                <c:pt idx="4574">
                  <c:v>6.2964596475524504</c:v>
                </c:pt>
                <c:pt idx="4575">
                  <c:v>6.29783622377622</c:v>
                </c:pt>
                <c:pt idx="4576">
                  <c:v>6.2992128000000003</c:v>
                </c:pt>
                <c:pt idx="4577">
                  <c:v>6.3005893762237797</c:v>
                </c:pt>
                <c:pt idx="4578">
                  <c:v>6.3019659524475502</c:v>
                </c:pt>
                <c:pt idx="4579">
                  <c:v>6.3033425286713296</c:v>
                </c:pt>
                <c:pt idx="4580">
                  <c:v>6.3047191048951099</c:v>
                </c:pt>
                <c:pt idx="4581">
                  <c:v>6.3060956811188804</c:v>
                </c:pt>
                <c:pt idx="4582">
                  <c:v>6.3074722573426598</c:v>
                </c:pt>
                <c:pt idx="4583">
                  <c:v>6.3088488335664303</c:v>
                </c:pt>
                <c:pt idx="4584">
                  <c:v>6.3102254097902097</c:v>
                </c:pt>
                <c:pt idx="4585">
                  <c:v>6.31160198601399</c:v>
                </c:pt>
                <c:pt idx="4586">
                  <c:v>6.3129785622377597</c:v>
                </c:pt>
                <c:pt idx="4587">
                  <c:v>6.31435513846154</c:v>
                </c:pt>
                <c:pt idx="4588">
                  <c:v>6.3157317146853202</c:v>
                </c:pt>
                <c:pt idx="4589">
                  <c:v>6.3171082909090899</c:v>
                </c:pt>
                <c:pt idx="4590">
                  <c:v>6.3184848671328702</c:v>
                </c:pt>
                <c:pt idx="4591">
                  <c:v>6.3198614433566398</c:v>
                </c:pt>
                <c:pt idx="4592">
                  <c:v>6.3212380195804201</c:v>
                </c:pt>
                <c:pt idx="4593">
                  <c:v>6.3226145958042004</c:v>
                </c:pt>
                <c:pt idx="4594">
                  <c:v>6.32399117202797</c:v>
                </c:pt>
                <c:pt idx="4595">
                  <c:v>6.3253677482517503</c:v>
                </c:pt>
                <c:pt idx="4596">
                  <c:v>6.3267443244755297</c:v>
                </c:pt>
                <c:pt idx="4597">
                  <c:v>6.3281209006993002</c:v>
                </c:pt>
                <c:pt idx="4598">
                  <c:v>6.3294974769230796</c:v>
                </c:pt>
                <c:pt idx="4599">
                  <c:v>6.3308740531468501</c:v>
                </c:pt>
                <c:pt idx="4600">
                  <c:v>6.3322506293706304</c:v>
                </c:pt>
                <c:pt idx="4601">
                  <c:v>6.3336272055944098</c:v>
                </c:pt>
                <c:pt idx="4602">
                  <c:v>6.3350037818181804</c:v>
                </c:pt>
                <c:pt idx="4603">
                  <c:v>6.3363803580419598</c:v>
                </c:pt>
                <c:pt idx="4604">
                  <c:v>6.33775693426574</c:v>
                </c:pt>
                <c:pt idx="4605">
                  <c:v>6.3391335104895097</c:v>
                </c:pt>
                <c:pt idx="4606">
                  <c:v>6.34051008671329</c:v>
                </c:pt>
                <c:pt idx="4607">
                  <c:v>6.3418866629370596</c:v>
                </c:pt>
                <c:pt idx="4608">
                  <c:v>6.3432632391608399</c:v>
                </c:pt>
                <c:pt idx="4609">
                  <c:v>6.3446398153846202</c:v>
                </c:pt>
                <c:pt idx="4610">
                  <c:v>6.3460163916083898</c:v>
                </c:pt>
                <c:pt idx="4611">
                  <c:v>6.3473929678321701</c:v>
                </c:pt>
                <c:pt idx="4612">
                  <c:v>6.3487695440559504</c:v>
                </c:pt>
                <c:pt idx="4613">
                  <c:v>6.35014612027972</c:v>
                </c:pt>
                <c:pt idx="4614">
                  <c:v>6.3515226965035003</c:v>
                </c:pt>
                <c:pt idx="4615">
                  <c:v>6.35289927272727</c:v>
                </c:pt>
                <c:pt idx="4616">
                  <c:v>6.3542758489510502</c:v>
                </c:pt>
                <c:pt idx="4617">
                  <c:v>6.3556524251748296</c:v>
                </c:pt>
                <c:pt idx="4618">
                  <c:v>6.3570290013986002</c:v>
                </c:pt>
                <c:pt idx="4619">
                  <c:v>6.3584055776223796</c:v>
                </c:pt>
                <c:pt idx="4620">
                  <c:v>6.3597821538461501</c:v>
                </c:pt>
                <c:pt idx="4621">
                  <c:v>6.3611587300699304</c:v>
                </c:pt>
                <c:pt idx="4622">
                  <c:v>6.3625353062937098</c:v>
                </c:pt>
                <c:pt idx="4623">
                  <c:v>6.3639118825174803</c:v>
                </c:pt>
                <c:pt idx="4624">
                  <c:v>6.3652884587412597</c:v>
                </c:pt>
                <c:pt idx="4625">
                  <c:v>6.36666503496504</c:v>
                </c:pt>
                <c:pt idx="4626">
                  <c:v>6.3680416111888096</c:v>
                </c:pt>
                <c:pt idx="4627">
                  <c:v>6.3694181874125899</c:v>
                </c:pt>
                <c:pt idx="4628">
                  <c:v>6.3707947636363604</c:v>
                </c:pt>
                <c:pt idx="4629">
                  <c:v>6.3721713398601398</c:v>
                </c:pt>
                <c:pt idx="4630">
                  <c:v>6.3735479160839201</c:v>
                </c:pt>
                <c:pt idx="4631">
                  <c:v>6.3749244923076898</c:v>
                </c:pt>
                <c:pt idx="4632">
                  <c:v>6.3763010685314701</c:v>
                </c:pt>
                <c:pt idx="4633">
                  <c:v>6.3776776447552503</c:v>
                </c:pt>
                <c:pt idx="4634">
                  <c:v>6.37905422097902</c:v>
                </c:pt>
                <c:pt idx="4635">
                  <c:v>6.3804307972028003</c:v>
                </c:pt>
                <c:pt idx="4636">
                  <c:v>6.3818073734265699</c:v>
                </c:pt>
                <c:pt idx="4637">
                  <c:v>6.3831839496503502</c:v>
                </c:pt>
                <c:pt idx="4638">
                  <c:v>6.3845605258741296</c:v>
                </c:pt>
                <c:pt idx="4639">
                  <c:v>6.3859371020979001</c:v>
                </c:pt>
                <c:pt idx="4640">
                  <c:v>6.3873136783216804</c:v>
                </c:pt>
                <c:pt idx="4641">
                  <c:v>6.3886902545454598</c:v>
                </c:pt>
                <c:pt idx="4642">
                  <c:v>6.3900668307692303</c:v>
                </c:pt>
                <c:pt idx="4643">
                  <c:v>6.3914434069930097</c:v>
                </c:pt>
                <c:pt idx="4644">
                  <c:v>6.3928199832167802</c:v>
                </c:pt>
                <c:pt idx="4645">
                  <c:v>6.3941965594405596</c:v>
                </c:pt>
                <c:pt idx="4646">
                  <c:v>6.3955731356643399</c:v>
                </c:pt>
                <c:pt idx="4647">
                  <c:v>6.3969497118881096</c:v>
                </c:pt>
                <c:pt idx="4648">
                  <c:v>6.3983262881118899</c:v>
                </c:pt>
                <c:pt idx="4649">
                  <c:v>6.3997028643356701</c:v>
                </c:pt>
                <c:pt idx="4650">
                  <c:v>6.4010794405594398</c:v>
                </c:pt>
                <c:pt idx="4651">
                  <c:v>6.4024560167832201</c:v>
                </c:pt>
                <c:pt idx="4652">
                  <c:v>6.4038325930069897</c:v>
                </c:pt>
                <c:pt idx="4653">
                  <c:v>6.40520916923077</c:v>
                </c:pt>
                <c:pt idx="4654">
                  <c:v>6.4065857454545503</c:v>
                </c:pt>
                <c:pt idx="4655">
                  <c:v>6.4079623216783199</c:v>
                </c:pt>
                <c:pt idx="4656">
                  <c:v>6.4093388979021002</c:v>
                </c:pt>
                <c:pt idx="4657">
                  <c:v>6.4107154741258698</c:v>
                </c:pt>
                <c:pt idx="4658">
                  <c:v>6.4120920503496501</c:v>
                </c:pt>
                <c:pt idx="4659">
                  <c:v>6.4134686265734304</c:v>
                </c:pt>
                <c:pt idx="4660">
                  <c:v>6.4148452027972001</c:v>
                </c:pt>
                <c:pt idx="4661">
                  <c:v>6.4162217790209803</c:v>
                </c:pt>
                <c:pt idx="4662">
                  <c:v>6.4175983552447597</c:v>
                </c:pt>
                <c:pt idx="4663">
                  <c:v>6.4189749314685303</c:v>
                </c:pt>
                <c:pt idx="4664">
                  <c:v>6.4203515076923097</c:v>
                </c:pt>
                <c:pt idx="4665">
                  <c:v>6.4217280839160802</c:v>
                </c:pt>
                <c:pt idx="4666">
                  <c:v>6.4231046601398596</c:v>
                </c:pt>
                <c:pt idx="4667">
                  <c:v>6.4244812363636399</c:v>
                </c:pt>
                <c:pt idx="4668">
                  <c:v>6.4258578125874104</c:v>
                </c:pt>
                <c:pt idx="4669">
                  <c:v>6.4272343888111898</c:v>
                </c:pt>
                <c:pt idx="4670">
                  <c:v>6.4286109650349701</c:v>
                </c:pt>
                <c:pt idx="4671">
                  <c:v>6.4299875412587397</c:v>
                </c:pt>
                <c:pt idx="4672">
                  <c:v>6.43136411748252</c:v>
                </c:pt>
                <c:pt idx="4673">
                  <c:v>6.4327406937062896</c:v>
                </c:pt>
                <c:pt idx="4674">
                  <c:v>6.4341172699300699</c:v>
                </c:pt>
                <c:pt idx="4675">
                  <c:v>6.4354938461538502</c:v>
                </c:pt>
                <c:pt idx="4676">
                  <c:v>6.4368704223776199</c:v>
                </c:pt>
                <c:pt idx="4677">
                  <c:v>6.4382469986014002</c:v>
                </c:pt>
                <c:pt idx="4678">
                  <c:v>6.4396235748251804</c:v>
                </c:pt>
                <c:pt idx="4679">
                  <c:v>6.4410001510489501</c:v>
                </c:pt>
                <c:pt idx="4680">
                  <c:v>6.4423767272727304</c:v>
                </c:pt>
                <c:pt idx="4681">
                  <c:v>6.4437533034965</c:v>
                </c:pt>
                <c:pt idx="4682">
                  <c:v>6.4451298797202803</c:v>
                </c:pt>
                <c:pt idx="4683">
                  <c:v>6.4465064559440597</c:v>
                </c:pt>
                <c:pt idx="4684">
                  <c:v>6.4478830321678302</c:v>
                </c:pt>
                <c:pt idx="4685">
                  <c:v>6.4492596083916096</c:v>
                </c:pt>
                <c:pt idx="4686">
                  <c:v>6.4506361846153899</c:v>
                </c:pt>
                <c:pt idx="4687">
                  <c:v>6.4520127608391604</c:v>
                </c:pt>
                <c:pt idx="4688">
                  <c:v>6.4533893370629398</c:v>
                </c:pt>
                <c:pt idx="4689">
                  <c:v>6.4547659132867103</c:v>
                </c:pt>
                <c:pt idx="4690">
                  <c:v>6.4561424895104897</c:v>
                </c:pt>
                <c:pt idx="4691">
                  <c:v>6.45751906573427</c:v>
                </c:pt>
                <c:pt idx="4692">
                  <c:v>6.4588956419580397</c:v>
                </c:pt>
                <c:pt idx="4693">
                  <c:v>6.46027221818182</c:v>
                </c:pt>
                <c:pt idx="4694">
                  <c:v>6.4616487944056002</c:v>
                </c:pt>
                <c:pt idx="4695">
                  <c:v>6.4630253706293699</c:v>
                </c:pt>
                <c:pt idx="4696">
                  <c:v>6.4644019468531502</c:v>
                </c:pt>
                <c:pt idx="4697">
                  <c:v>6.4657785230769198</c:v>
                </c:pt>
                <c:pt idx="4698">
                  <c:v>6.4671550993007001</c:v>
                </c:pt>
                <c:pt idx="4699">
                  <c:v>6.4685316755244804</c:v>
                </c:pt>
                <c:pt idx="4700">
                  <c:v>6.46990825174825</c:v>
                </c:pt>
                <c:pt idx="4701">
                  <c:v>6.4712848279720303</c:v>
                </c:pt>
                <c:pt idx="4702">
                  <c:v>6.4726614041957999</c:v>
                </c:pt>
                <c:pt idx="4703">
                  <c:v>6.4740379804195802</c:v>
                </c:pt>
                <c:pt idx="4704">
                  <c:v>6.4754145566433596</c:v>
                </c:pt>
                <c:pt idx="4705">
                  <c:v>6.4767911328671302</c:v>
                </c:pt>
                <c:pt idx="4706">
                  <c:v>6.4781677090909104</c:v>
                </c:pt>
                <c:pt idx="4707">
                  <c:v>6.4795442853146898</c:v>
                </c:pt>
                <c:pt idx="4708">
                  <c:v>6.4809208615384604</c:v>
                </c:pt>
                <c:pt idx="4709">
                  <c:v>6.4822974377622398</c:v>
                </c:pt>
                <c:pt idx="4710">
                  <c:v>6.4836740139860201</c:v>
                </c:pt>
                <c:pt idx="4711">
                  <c:v>6.4850505902097897</c:v>
                </c:pt>
                <c:pt idx="4712">
                  <c:v>6.48642716643357</c:v>
                </c:pt>
                <c:pt idx="4713">
                  <c:v>6.4878037426573396</c:v>
                </c:pt>
                <c:pt idx="4714">
                  <c:v>6.4891803188811199</c:v>
                </c:pt>
                <c:pt idx="4715">
                  <c:v>6.4905568951049002</c:v>
                </c:pt>
                <c:pt idx="4716">
                  <c:v>6.4919334713286698</c:v>
                </c:pt>
                <c:pt idx="4717">
                  <c:v>6.4933100475524501</c:v>
                </c:pt>
                <c:pt idx="4718">
                  <c:v>6.4946866237762304</c:v>
                </c:pt>
                <c:pt idx="4719">
                  <c:v>6.4960632</c:v>
                </c:pt>
                <c:pt idx="4720">
                  <c:v>6.4974397762237803</c:v>
                </c:pt>
                <c:pt idx="4721">
                  <c:v>6.49881635244755</c:v>
                </c:pt>
                <c:pt idx="4722">
                  <c:v>6.5001929286713303</c:v>
                </c:pt>
                <c:pt idx="4723">
                  <c:v>6.5015695048951097</c:v>
                </c:pt>
                <c:pt idx="4724">
                  <c:v>6.5029460811188802</c:v>
                </c:pt>
                <c:pt idx="4725">
                  <c:v>6.5043226573426596</c:v>
                </c:pt>
                <c:pt idx="4726">
                  <c:v>6.5056992335664301</c:v>
                </c:pt>
                <c:pt idx="4727">
                  <c:v>6.5070758097902104</c:v>
                </c:pt>
                <c:pt idx="4728">
                  <c:v>6.5084523860139898</c:v>
                </c:pt>
                <c:pt idx="4729">
                  <c:v>6.5098289622377603</c:v>
                </c:pt>
                <c:pt idx="4730">
                  <c:v>6.5112055384615397</c:v>
                </c:pt>
                <c:pt idx="4731">
                  <c:v>6.51258211468532</c:v>
                </c:pt>
                <c:pt idx="4732">
                  <c:v>6.5139586909090896</c:v>
                </c:pt>
                <c:pt idx="4733">
                  <c:v>6.5153352671328699</c:v>
                </c:pt>
                <c:pt idx="4734">
                  <c:v>6.5167118433566404</c:v>
                </c:pt>
                <c:pt idx="4735">
                  <c:v>6.5180884195804198</c:v>
                </c:pt>
                <c:pt idx="4736">
                  <c:v>6.5194649958042001</c:v>
                </c:pt>
                <c:pt idx="4737">
                  <c:v>6.5208415720279698</c:v>
                </c:pt>
                <c:pt idx="4738">
                  <c:v>6.5222181482517501</c:v>
                </c:pt>
                <c:pt idx="4739">
                  <c:v>6.5235947244755303</c:v>
                </c:pt>
                <c:pt idx="4740">
                  <c:v>6.5249713006993</c:v>
                </c:pt>
                <c:pt idx="4741">
                  <c:v>6.5263478769230803</c:v>
                </c:pt>
                <c:pt idx="4742">
                  <c:v>6.5277244531468499</c:v>
                </c:pt>
                <c:pt idx="4743">
                  <c:v>6.5291010293706302</c:v>
                </c:pt>
                <c:pt idx="4744">
                  <c:v>6.5304776055944096</c:v>
                </c:pt>
                <c:pt idx="4745">
                  <c:v>6.5318541818181801</c:v>
                </c:pt>
                <c:pt idx="4746">
                  <c:v>6.5332307580419604</c:v>
                </c:pt>
                <c:pt idx="4747">
                  <c:v>6.5346073342657398</c:v>
                </c:pt>
                <c:pt idx="4748">
                  <c:v>6.5359839104895103</c:v>
                </c:pt>
                <c:pt idx="4749">
                  <c:v>6.5373604867132897</c:v>
                </c:pt>
                <c:pt idx="4750">
                  <c:v>6.5387370629370603</c:v>
                </c:pt>
                <c:pt idx="4751">
                  <c:v>6.5401136391608397</c:v>
                </c:pt>
                <c:pt idx="4752">
                  <c:v>6.5414902153846199</c:v>
                </c:pt>
                <c:pt idx="4753">
                  <c:v>6.5428667916083896</c:v>
                </c:pt>
                <c:pt idx="4754">
                  <c:v>6.5442433678321699</c:v>
                </c:pt>
                <c:pt idx="4755">
                  <c:v>6.5456199440559502</c:v>
                </c:pt>
                <c:pt idx="4756">
                  <c:v>6.5469965202797198</c:v>
                </c:pt>
                <c:pt idx="4757">
                  <c:v>6.5483730965035001</c:v>
                </c:pt>
                <c:pt idx="4758">
                  <c:v>6.5497496727272697</c:v>
                </c:pt>
                <c:pt idx="4759">
                  <c:v>6.55112624895105</c:v>
                </c:pt>
                <c:pt idx="4760">
                  <c:v>6.5525028251748303</c:v>
                </c:pt>
                <c:pt idx="4761">
                  <c:v>6.5538794013985999</c:v>
                </c:pt>
                <c:pt idx="4762">
                  <c:v>6.5552559776223802</c:v>
                </c:pt>
                <c:pt idx="4763">
                  <c:v>6.5566325538461498</c:v>
                </c:pt>
                <c:pt idx="4764">
                  <c:v>6.5580091300699301</c:v>
                </c:pt>
                <c:pt idx="4765">
                  <c:v>6.5593857062937104</c:v>
                </c:pt>
                <c:pt idx="4766">
                  <c:v>6.5607622825174801</c:v>
                </c:pt>
                <c:pt idx="4767">
                  <c:v>6.5621388587412603</c:v>
                </c:pt>
                <c:pt idx="4768">
                  <c:v>6.5635154349650398</c:v>
                </c:pt>
                <c:pt idx="4769">
                  <c:v>6.5648920111888103</c:v>
                </c:pt>
                <c:pt idx="4770">
                  <c:v>6.5662685874125897</c:v>
                </c:pt>
                <c:pt idx="4771">
                  <c:v>6.5676451636363602</c:v>
                </c:pt>
                <c:pt idx="4772">
                  <c:v>6.5690217398601396</c:v>
                </c:pt>
                <c:pt idx="4773">
                  <c:v>6.5703983160839199</c:v>
                </c:pt>
                <c:pt idx="4774">
                  <c:v>6.5717748923076904</c:v>
                </c:pt>
                <c:pt idx="4775">
                  <c:v>6.5731514685314698</c:v>
                </c:pt>
                <c:pt idx="4776">
                  <c:v>6.5745280447552501</c:v>
                </c:pt>
                <c:pt idx="4777">
                  <c:v>6.5759046209790197</c:v>
                </c:pt>
                <c:pt idx="4778">
                  <c:v>6.5772811972028</c:v>
                </c:pt>
                <c:pt idx="4779">
                  <c:v>6.5786577734265697</c:v>
                </c:pt>
                <c:pt idx="4780">
                  <c:v>6.5800343496503499</c:v>
                </c:pt>
                <c:pt idx="4781">
                  <c:v>6.5814109258741302</c:v>
                </c:pt>
                <c:pt idx="4782">
                  <c:v>6.5827875020978999</c:v>
                </c:pt>
                <c:pt idx="4783">
                  <c:v>6.5841640783216802</c:v>
                </c:pt>
                <c:pt idx="4784">
                  <c:v>6.5855406545454596</c:v>
                </c:pt>
                <c:pt idx="4785">
                  <c:v>6.5869172307692301</c:v>
                </c:pt>
                <c:pt idx="4786">
                  <c:v>6.5882938069930104</c:v>
                </c:pt>
                <c:pt idx="4787">
                  <c:v>6.58967038321678</c:v>
                </c:pt>
                <c:pt idx="4788">
                  <c:v>6.5910469594405603</c:v>
                </c:pt>
                <c:pt idx="4789">
                  <c:v>6.5924235356643397</c:v>
                </c:pt>
                <c:pt idx="4790">
                  <c:v>6.5938001118881102</c:v>
                </c:pt>
                <c:pt idx="4791">
                  <c:v>6.5951766881118896</c:v>
                </c:pt>
                <c:pt idx="4792">
                  <c:v>6.5965532643356699</c:v>
                </c:pt>
                <c:pt idx="4793">
                  <c:v>6.5979298405594404</c:v>
                </c:pt>
                <c:pt idx="4794">
                  <c:v>6.5993064167832198</c:v>
                </c:pt>
                <c:pt idx="4795">
                  <c:v>6.6006829930069904</c:v>
                </c:pt>
                <c:pt idx="4796">
                  <c:v>6.6020595692307698</c:v>
                </c:pt>
                <c:pt idx="4797">
                  <c:v>6.60343614545455</c:v>
                </c:pt>
                <c:pt idx="4798">
                  <c:v>6.6048127216783197</c:v>
                </c:pt>
                <c:pt idx="4799">
                  <c:v>6.6061892979021</c:v>
                </c:pt>
                <c:pt idx="4800">
                  <c:v>6.6075658741258696</c:v>
                </c:pt>
                <c:pt idx="4801">
                  <c:v>6.6089424503496499</c:v>
                </c:pt>
                <c:pt idx="4802">
                  <c:v>6.6103190265734302</c:v>
                </c:pt>
                <c:pt idx="4803">
                  <c:v>6.6116956027971998</c:v>
                </c:pt>
                <c:pt idx="4804">
                  <c:v>6.6130721790209801</c:v>
                </c:pt>
                <c:pt idx="4805">
                  <c:v>6.6144487552447604</c:v>
                </c:pt>
                <c:pt idx="4806">
                  <c:v>6.61582533146853</c:v>
                </c:pt>
                <c:pt idx="4807">
                  <c:v>6.6172019076923103</c:v>
                </c:pt>
                <c:pt idx="4808">
                  <c:v>6.6185784839160799</c:v>
                </c:pt>
                <c:pt idx="4809">
                  <c:v>6.6199550601398602</c:v>
                </c:pt>
                <c:pt idx="4810">
                  <c:v>6.6213316363636396</c:v>
                </c:pt>
                <c:pt idx="4811">
                  <c:v>6.6227082125874102</c:v>
                </c:pt>
                <c:pt idx="4812">
                  <c:v>6.6240847888111896</c:v>
                </c:pt>
                <c:pt idx="4813">
                  <c:v>6.6254613650349699</c:v>
                </c:pt>
                <c:pt idx="4814">
                  <c:v>6.6268379412587404</c:v>
                </c:pt>
                <c:pt idx="4815">
                  <c:v>6.6282145174825198</c:v>
                </c:pt>
                <c:pt idx="4816">
                  <c:v>6.6295910937063001</c:v>
                </c:pt>
                <c:pt idx="4817">
                  <c:v>6.6309676699300697</c:v>
                </c:pt>
                <c:pt idx="4818">
                  <c:v>6.63234424615385</c:v>
                </c:pt>
                <c:pt idx="4819">
                  <c:v>6.6337208223776196</c:v>
                </c:pt>
                <c:pt idx="4820">
                  <c:v>6.6350973986013999</c:v>
                </c:pt>
                <c:pt idx="4821">
                  <c:v>6.6364739748251802</c:v>
                </c:pt>
                <c:pt idx="4822">
                  <c:v>6.6378505510489498</c:v>
                </c:pt>
                <c:pt idx="4823">
                  <c:v>6.6392271272727301</c:v>
                </c:pt>
                <c:pt idx="4824">
                  <c:v>6.6406037034964998</c:v>
                </c:pt>
                <c:pt idx="4825">
                  <c:v>6.64198027972028</c:v>
                </c:pt>
                <c:pt idx="4826">
                  <c:v>6.6433568559440603</c:v>
                </c:pt>
                <c:pt idx="4827">
                  <c:v>6.64473343216783</c:v>
                </c:pt>
                <c:pt idx="4828">
                  <c:v>6.6461100083916103</c:v>
                </c:pt>
                <c:pt idx="4829">
                  <c:v>6.6474865846153897</c:v>
                </c:pt>
                <c:pt idx="4830">
                  <c:v>6.6488631608391602</c:v>
                </c:pt>
                <c:pt idx="4831">
                  <c:v>6.6502397370629396</c:v>
                </c:pt>
                <c:pt idx="4832">
                  <c:v>6.6516163132867101</c:v>
                </c:pt>
                <c:pt idx="4833">
                  <c:v>6.6529928895104904</c:v>
                </c:pt>
                <c:pt idx="4834">
                  <c:v>6.6543694657342698</c:v>
                </c:pt>
                <c:pt idx="4835">
                  <c:v>6.6557460419580403</c:v>
                </c:pt>
                <c:pt idx="4836">
                  <c:v>6.6571226181818197</c:v>
                </c:pt>
                <c:pt idx="4837">
                  <c:v>6.6584991944056</c:v>
                </c:pt>
                <c:pt idx="4838">
                  <c:v>6.6598757706293696</c:v>
                </c:pt>
                <c:pt idx="4839">
                  <c:v>6.6612523468531499</c:v>
                </c:pt>
                <c:pt idx="4840">
                  <c:v>6.6626289230769196</c:v>
                </c:pt>
                <c:pt idx="4841">
                  <c:v>6.6640054993006999</c:v>
                </c:pt>
                <c:pt idx="4842">
                  <c:v>6.6653820755244801</c:v>
                </c:pt>
                <c:pt idx="4843">
                  <c:v>6.6667586517482498</c:v>
                </c:pt>
                <c:pt idx="4844">
                  <c:v>6.6681352279720301</c:v>
                </c:pt>
                <c:pt idx="4845">
                  <c:v>6.6695118041958104</c:v>
                </c:pt>
                <c:pt idx="4846">
                  <c:v>6.67088838041958</c:v>
                </c:pt>
                <c:pt idx="4847">
                  <c:v>6.6722649566433603</c:v>
                </c:pt>
                <c:pt idx="4848">
                  <c:v>6.6736415328671299</c:v>
                </c:pt>
                <c:pt idx="4849">
                  <c:v>6.6750181090909102</c:v>
                </c:pt>
                <c:pt idx="4850">
                  <c:v>6.6763946853146896</c:v>
                </c:pt>
                <c:pt idx="4851">
                  <c:v>6.6777712615384601</c:v>
                </c:pt>
                <c:pt idx="4852">
                  <c:v>6.6791478377622404</c:v>
                </c:pt>
                <c:pt idx="4853">
                  <c:v>6.6805244139860198</c:v>
                </c:pt>
                <c:pt idx="4854">
                  <c:v>6.6819009902097903</c:v>
                </c:pt>
                <c:pt idx="4855">
                  <c:v>6.6832775664335697</c:v>
                </c:pt>
                <c:pt idx="4856">
                  <c:v>6.6846541426573403</c:v>
                </c:pt>
                <c:pt idx="4857">
                  <c:v>6.6860307188811197</c:v>
                </c:pt>
                <c:pt idx="4858">
                  <c:v>6.6874072951049</c:v>
                </c:pt>
                <c:pt idx="4859">
                  <c:v>6.6887838713286696</c:v>
                </c:pt>
                <c:pt idx="4860">
                  <c:v>6.6901604475524499</c:v>
                </c:pt>
                <c:pt idx="4861">
                  <c:v>6.6915370237762302</c:v>
                </c:pt>
                <c:pt idx="4862">
                  <c:v>6.6929135999999998</c:v>
                </c:pt>
                <c:pt idx="4863">
                  <c:v>6.6942901762237801</c:v>
                </c:pt>
                <c:pt idx="4864">
                  <c:v>6.6956667524475497</c:v>
                </c:pt>
                <c:pt idx="4865">
                  <c:v>6.69704332867133</c:v>
                </c:pt>
                <c:pt idx="4866">
                  <c:v>6.6984199048951103</c:v>
                </c:pt>
                <c:pt idx="4867">
                  <c:v>6.6997964811188799</c:v>
                </c:pt>
                <c:pt idx="4868">
                  <c:v>6.7011730573426602</c:v>
                </c:pt>
                <c:pt idx="4869">
                  <c:v>6.7025496335664299</c:v>
                </c:pt>
                <c:pt idx="4870">
                  <c:v>6.7039262097902101</c:v>
                </c:pt>
                <c:pt idx="4871">
                  <c:v>6.7053027860139904</c:v>
                </c:pt>
                <c:pt idx="4872">
                  <c:v>6.7066793622377601</c:v>
                </c:pt>
                <c:pt idx="4873">
                  <c:v>6.7080559384615404</c:v>
                </c:pt>
                <c:pt idx="4874">
                  <c:v>6.7094325146853198</c:v>
                </c:pt>
                <c:pt idx="4875">
                  <c:v>6.7108090909090903</c:v>
                </c:pt>
                <c:pt idx="4876">
                  <c:v>6.7121856671328697</c:v>
                </c:pt>
                <c:pt idx="4877">
                  <c:v>6.7135622433566402</c:v>
                </c:pt>
                <c:pt idx="4878">
                  <c:v>6.7149388195804196</c:v>
                </c:pt>
                <c:pt idx="4879">
                  <c:v>6.7163153958041999</c:v>
                </c:pt>
                <c:pt idx="4880">
                  <c:v>6.7176919720279704</c:v>
                </c:pt>
                <c:pt idx="4881">
                  <c:v>6.7190685482517498</c:v>
                </c:pt>
                <c:pt idx="4882">
                  <c:v>6.7204451244755301</c:v>
                </c:pt>
                <c:pt idx="4883">
                  <c:v>6.7218217006992997</c:v>
                </c:pt>
                <c:pt idx="4884">
                  <c:v>6.72319827692308</c:v>
                </c:pt>
                <c:pt idx="4885">
                  <c:v>6.7245748531468497</c:v>
                </c:pt>
                <c:pt idx="4886">
                  <c:v>6.72595142937063</c:v>
                </c:pt>
                <c:pt idx="4887">
                  <c:v>6.7273280055944102</c:v>
                </c:pt>
                <c:pt idx="4888">
                  <c:v>6.7287045818181799</c:v>
                </c:pt>
                <c:pt idx="4889">
                  <c:v>6.7300811580419602</c:v>
                </c:pt>
                <c:pt idx="4890">
                  <c:v>6.7314577342657396</c:v>
                </c:pt>
                <c:pt idx="4891">
                  <c:v>6.7328343104895101</c:v>
                </c:pt>
                <c:pt idx="4892">
                  <c:v>6.7342108867132904</c:v>
                </c:pt>
                <c:pt idx="4893">
                  <c:v>6.73558746293706</c:v>
                </c:pt>
                <c:pt idx="4894">
                  <c:v>6.7369640391608403</c:v>
                </c:pt>
                <c:pt idx="4895">
                  <c:v>6.7383406153846197</c:v>
                </c:pt>
                <c:pt idx="4896">
                  <c:v>6.7397171916083902</c:v>
                </c:pt>
                <c:pt idx="4897">
                  <c:v>6.7410937678321696</c:v>
                </c:pt>
                <c:pt idx="4898">
                  <c:v>6.7424703440559499</c:v>
                </c:pt>
                <c:pt idx="4899">
                  <c:v>6.7438469202797204</c:v>
                </c:pt>
                <c:pt idx="4900">
                  <c:v>6.7452234965034998</c:v>
                </c:pt>
                <c:pt idx="4901">
                  <c:v>6.7466000727272704</c:v>
                </c:pt>
                <c:pt idx="4902">
                  <c:v>6.7479766489510498</c:v>
                </c:pt>
                <c:pt idx="4903">
                  <c:v>6.7493532251748301</c:v>
                </c:pt>
                <c:pt idx="4904">
                  <c:v>6.7507298013985997</c:v>
                </c:pt>
                <c:pt idx="4905">
                  <c:v>6.75210637762238</c:v>
                </c:pt>
                <c:pt idx="4906">
                  <c:v>6.7534829538461496</c:v>
                </c:pt>
                <c:pt idx="4907">
                  <c:v>6.7548595300699299</c:v>
                </c:pt>
                <c:pt idx="4908">
                  <c:v>6.7562361062937102</c:v>
                </c:pt>
                <c:pt idx="4909">
                  <c:v>6.7576126825174798</c:v>
                </c:pt>
                <c:pt idx="4910">
                  <c:v>6.7589892587412601</c:v>
                </c:pt>
                <c:pt idx="4911">
                  <c:v>6.7603658349650404</c:v>
                </c:pt>
                <c:pt idx="4912">
                  <c:v>6.76174241118881</c:v>
                </c:pt>
                <c:pt idx="4913">
                  <c:v>6.7631189874125903</c:v>
                </c:pt>
                <c:pt idx="4914">
                  <c:v>6.76449556363636</c:v>
                </c:pt>
                <c:pt idx="4915">
                  <c:v>6.7658721398601402</c:v>
                </c:pt>
                <c:pt idx="4916">
                  <c:v>6.7672487160839196</c:v>
                </c:pt>
                <c:pt idx="4917">
                  <c:v>6.7686252923076902</c:v>
                </c:pt>
                <c:pt idx="4918">
                  <c:v>6.7700018685314696</c:v>
                </c:pt>
                <c:pt idx="4919">
                  <c:v>6.7713784447552499</c:v>
                </c:pt>
                <c:pt idx="4920">
                  <c:v>6.7727550209790204</c:v>
                </c:pt>
                <c:pt idx="4921">
                  <c:v>6.7741315972027998</c:v>
                </c:pt>
                <c:pt idx="4922">
                  <c:v>6.7755081734265801</c:v>
                </c:pt>
                <c:pt idx="4923">
                  <c:v>6.7768847496503497</c:v>
                </c:pt>
                <c:pt idx="4924">
                  <c:v>6.77826132587413</c:v>
                </c:pt>
                <c:pt idx="4925">
                  <c:v>6.7796379020978996</c:v>
                </c:pt>
                <c:pt idx="4926">
                  <c:v>6.7810144783216799</c:v>
                </c:pt>
                <c:pt idx="4927">
                  <c:v>6.7823910545454602</c:v>
                </c:pt>
                <c:pt idx="4928">
                  <c:v>6.7837676307692298</c:v>
                </c:pt>
                <c:pt idx="4929">
                  <c:v>6.7851442069930101</c:v>
                </c:pt>
                <c:pt idx="4930">
                  <c:v>6.7865207832167798</c:v>
                </c:pt>
                <c:pt idx="4931">
                  <c:v>6.7878973594405601</c:v>
                </c:pt>
                <c:pt idx="4932">
                  <c:v>6.7892739356643403</c:v>
                </c:pt>
                <c:pt idx="4933">
                  <c:v>6.79065051188811</c:v>
                </c:pt>
                <c:pt idx="4934">
                  <c:v>6.7920270881118903</c:v>
                </c:pt>
                <c:pt idx="4935">
                  <c:v>6.7934036643356697</c:v>
                </c:pt>
                <c:pt idx="4936">
                  <c:v>6.7947802405594402</c:v>
                </c:pt>
                <c:pt idx="4937">
                  <c:v>6.7961568167832196</c:v>
                </c:pt>
                <c:pt idx="4938">
                  <c:v>6.7975333930069901</c:v>
                </c:pt>
                <c:pt idx="4939">
                  <c:v>6.7989099692307704</c:v>
                </c:pt>
                <c:pt idx="4940">
                  <c:v>6.8002865454545498</c:v>
                </c:pt>
                <c:pt idx="4941">
                  <c:v>6.8016631216783203</c:v>
                </c:pt>
                <c:pt idx="4942">
                  <c:v>6.8030396979020997</c:v>
                </c:pt>
                <c:pt idx="4943">
                  <c:v>6.80441627412588</c:v>
                </c:pt>
                <c:pt idx="4944">
                  <c:v>6.8057928503496496</c:v>
                </c:pt>
                <c:pt idx="4945">
                  <c:v>6.8071694265734299</c:v>
                </c:pt>
                <c:pt idx="4946">
                  <c:v>6.8085460027971996</c:v>
                </c:pt>
                <c:pt idx="4947">
                  <c:v>6.8099225790209799</c:v>
                </c:pt>
                <c:pt idx="4948">
                  <c:v>6.8112991552447602</c:v>
                </c:pt>
                <c:pt idx="4949">
                  <c:v>6.8126757314685298</c:v>
                </c:pt>
                <c:pt idx="4950">
                  <c:v>6.8140523076923101</c:v>
                </c:pt>
                <c:pt idx="4951">
                  <c:v>6.8154288839160797</c:v>
                </c:pt>
                <c:pt idx="4952">
                  <c:v>6.81680546013986</c:v>
                </c:pt>
                <c:pt idx="4953">
                  <c:v>6.8181820363636403</c:v>
                </c:pt>
                <c:pt idx="4954">
                  <c:v>6.8195586125874099</c:v>
                </c:pt>
                <c:pt idx="4955">
                  <c:v>6.8209351888111902</c:v>
                </c:pt>
                <c:pt idx="4956">
                  <c:v>6.8223117650349696</c:v>
                </c:pt>
                <c:pt idx="4957">
                  <c:v>6.8236883412587401</c:v>
                </c:pt>
                <c:pt idx="4958">
                  <c:v>6.8250649174825204</c:v>
                </c:pt>
                <c:pt idx="4959">
                  <c:v>6.8264414937062998</c:v>
                </c:pt>
                <c:pt idx="4960">
                  <c:v>6.8278180699300703</c:v>
                </c:pt>
                <c:pt idx="4961">
                  <c:v>6.8291946461538497</c:v>
                </c:pt>
                <c:pt idx="4962">
                  <c:v>6.8305712223776203</c:v>
                </c:pt>
                <c:pt idx="4963">
                  <c:v>6.8319477986013997</c:v>
                </c:pt>
                <c:pt idx="4964">
                  <c:v>6.83332437482518</c:v>
                </c:pt>
                <c:pt idx="4965">
                  <c:v>6.8347009510489496</c:v>
                </c:pt>
                <c:pt idx="4966">
                  <c:v>6.8360775272727299</c:v>
                </c:pt>
                <c:pt idx="4967">
                  <c:v>6.8374541034965004</c:v>
                </c:pt>
                <c:pt idx="4968">
                  <c:v>6.8388306797202798</c:v>
                </c:pt>
                <c:pt idx="4969">
                  <c:v>6.8402072559440601</c:v>
                </c:pt>
                <c:pt idx="4970">
                  <c:v>6.8415838321678297</c:v>
                </c:pt>
                <c:pt idx="4971">
                  <c:v>6.84296040839161</c:v>
                </c:pt>
                <c:pt idx="4972">
                  <c:v>6.8443369846153903</c:v>
                </c:pt>
                <c:pt idx="4973">
                  <c:v>6.8457135608391599</c:v>
                </c:pt>
                <c:pt idx="4974">
                  <c:v>6.8470901370629402</c:v>
                </c:pt>
                <c:pt idx="4975">
                  <c:v>6.8484667132867099</c:v>
                </c:pt>
                <c:pt idx="4976">
                  <c:v>6.8498432895104902</c:v>
                </c:pt>
                <c:pt idx="4977">
                  <c:v>6.8512198657342704</c:v>
                </c:pt>
                <c:pt idx="4978">
                  <c:v>6.8525964419580401</c:v>
                </c:pt>
                <c:pt idx="4979">
                  <c:v>6.8539730181818204</c:v>
                </c:pt>
                <c:pt idx="4980">
                  <c:v>6.85534959440559</c:v>
                </c:pt>
                <c:pt idx="4981">
                  <c:v>6.8567261706293703</c:v>
                </c:pt>
                <c:pt idx="4982">
                  <c:v>6.8581027468531497</c:v>
                </c:pt>
                <c:pt idx="4983">
                  <c:v>6.85947932307693</c:v>
                </c:pt>
                <c:pt idx="4984">
                  <c:v>6.8608558993006996</c:v>
                </c:pt>
                <c:pt idx="4985">
                  <c:v>6.8622324755244799</c:v>
                </c:pt>
                <c:pt idx="4986">
                  <c:v>6.8636090517482504</c:v>
                </c:pt>
                <c:pt idx="4987">
                  <c:v>6.8649856279720298</c:v>
                </c:pt>
                <c:pt idx="4988">
                  <c:v>6.8663622041958101</c:v>
                </c:pt>
                <c:pt idx="4989">
                  <c:v>6.8677387804195797</c:v>
                </c:pt>
                <c:pt idx="4990">
                  <c:v>6.86911535664336</c:v>
                </c:pt>
                <c:pt idx="4991">
                  <c:v>6.8704919328671297</c:v>
                </c:pt>
                <c:pt idx="4992">
                  <c:v>6.87186850909091</c:v>
                </c:pt>
                <c:pt idx="4993">
                  <c:v>6.8732450853146903</c:v>
                </c:pt>
                <c:pt idx="4994">
                  <c:v>6.8746216615384599</c:v>
                </c:pt>
                <c:pt idx="4995">
                  <c:v>6.8759982377622402</c:v>
                </c:pt>
                <c:pt idx="4996">
                  <c:v>6.8773748139860196</c:v>
                </c:pt>
                <c:pt idx="4997">
                  <c:v>6.8787513902097901</c:v>
                </c:pt>
                <c:pt idx="4998">
                  <c:v>6.8801279664335704</c:v>
                </c:pt>
                <c:pt idx="4999">
                  <c:v>6.88150454265734</c:v>
                </c:pt>
                <c:pt idx="5000">
                  <c:v>6.8828811188811203</c:v>
                </c:pt>
                <c:pt idx="5001">
                  <c:v>6.8842576951048997</c:v>
                </c:pt>
                <c:pt idx="5002">
                  <c:v>6.8856342713286702</c:v>
                </c:pt>
                <c:pt idx="5003">
                  <c:v>6.8870108475524496</c:v>
                </c:pt>
                <c:pt idx="5004">
                  <c:v>6.8883874237762299</c:v>
                </c:pt>
                <c:pt idx="5005">
                  <c:v>6.8897640000000004</c:v>
                </c:pt>
                <c:pt idx="5006">
                  <c:v>6.8911405762237798</c:v>
                </c:pt>
                <c:pt idx="5007">
                  <c:v>6.8925171524475504</c:v>
                </c:pt>
                <c:pt idx="5008">
                  <c:v>6.8938937286713298</c:v>
                </c:pt>
                <c:pt idx="5009">
                  <c:v>6.8952703048951101</c:v>
                </c:pt>
                <c:pt idx="5010">
                  <c:v>6.8966468811188797</c:v>
                </c:pt>
                <c:pt idx="5011">
                  <c:v>6.89802345734266</c:v>
                </c:pt>
                <c:pt idx="5012">
                  <c:v>6.8994000335664296</c:v>
                </c:pt>
                <c:pt idx="5013">
                  <c:v>6.9007766097902099</c:v>
                </c:pt>
                <c:pt idx="5014">
                  <c:v>6.9021531860139902</c:v>
                </c:pt>
                <c:pt idx="5015">
                  <c:v>6.9035297622377598</c:v>
                </c:pt>
                <c:pt idx="5016">
                  <c:v>6.9049063384615401</c:v>
                </c:pt>
                <c:pt idx="5017">
                  <c:v>6.9062829146853204</c:v>
                </c:pt>
                <c:pt idx="5018">
                  <c:v>6.90765949090909</c:v>
                </c:pt>
                <c:pt idx="5019">
                  <c:v>6.9090360671328703</c:v>
                </c:pt>
                <c:pt idx="5020">
                  <c:v>6.91041264335664</c:v>
                </c:pt>
                <c:pt idx="5021">
                  <c:v>6.9117892195804203</c:v>
                </c:pt>
                <c:pt idx="5022">
                  <c:v>6.9131657958041997</c:v>
                </c:pt>
                <c:pt idx="5023">
                  <c:v>6.9145423720279702</c:v>
                </c:pt>
                <c:pt idx="5024">
                  <c:v>6.9159189482517496</c:v>
                </c:pt>
                <c:pt idx="5025">
                  <c:v>6.9172955244755201</c:v>
                </c:pt>
                <c:pt idx="5026">
                  <c:v>6.9186721006993004</c:v>
                </c:pt>
                <c:pt idx="5027">
                  <c:v>6.9200486769230798</c:v>
                </c:pt>
                <c:pt idx="5028">
                  <c:v>6.9214252531468601</c:v>
                </c:pt>
                <c:pt idx="5029">
                  <c:v>6.9228018293706297</c:v>
                </c:pt>
                <c:pt idx="5030">
                  <c:v>6.92417840559441</c:v>
                </c:pt>
                <c:pt idx="5031">
                  <c:v>6.9255549818181796</c:v>
                </c:pt>
                <c:pt idx="5032">
                  <c:v>6.9269315580419599</c:v>
                </c:pt>
                <c:pt idx="5033">
                  <c:v>6.9283081342657402</c:v>
                </c:pt>
                <c:pt idx="5034">
                  <c:v>6.9296847104895098</c:v>
                </c:pt>
                <c:pt idx="5035">
                  <c:v>6.9310612867132901</c:v>
                </c:pt>
                <c:pt idx="5036">
                  <c:v>6.9324378629370598</c:v>
                </c:pt>
                <c:pt idx="5037">
                  <c:v>6.9338144391608401</c:v>
                </c:pt>
                <c:pt idx="5038">
                  <c:v>6.9351910153846203</c:v>
                </c:pt>
                <c:pt idx="5039">
                  <c:v>6.93656759160839</c:v>
                </c:pt>
                <c:pt idx="5040">
                  <c:v>6.9379441678321703</c:v>
                </c:pt>
                <c:pt idx="5041">
                  <c:v>6.9393207440559497</c:v>
                </c:pt>
                <c:pt idx="5042">
                  <c:v>6.9406973202797202</c:v>
                </c:pt>
                <c:pt idx="5043">
                  <c:v>6.9420738965034996</c:v>
                </c:pt>
                <c:pt idx="5044">
                  <c:v>6.9434504727272701</c:v>
                </c:pt>
                <c:pt idx="5045">
                  <c:v>6.9448270489510504</c:v>
                </c:pt>
                <c:pt idx="5046">
                  <c:v>6.9462036251748298</c:v>
                </c:pt>
                <c:pt idx="5047">
                  <c:v>6.9475802013986003</c:v>
                </c:pt>
                <c:pt idx="5048">
                  <c:v>6.9489567776223797</c:v>
                </c:pt>
                <c:pt idx="5049">
                  <c:v>6.9503333538461503</c:v>
                </c:pt>
                <c:pt idx="5050">
                  <c:v>6.9517099300699297</c:v>
                </c:pt>
                <c:pt idx="5051">
                  <c:v>6.9530865062937099</c:v>
                </c:pt>
                <c:pt idx="5052">
                  <c:v>6.9544630825174796</c:v>
                </c:pt>
                <c:pt idx="5053">
                  <c:v>6.9558396587412599</c:v>
                </c:pt>
                <c:pt idx="5054">
                  <c:v>6.9572162349650402</c:v>
                </c:pt>
                <c:pt idx="5055">
                  <c:v>6.9585928111888098</c:v>
                </c:pt>
                <c:pt idx="5056">
                  <c:v>6.9599693874125901</c:v>
                </c:pt>
                <c:pt idx="5057">
                  <c:v>6.9613459636363704</c:v>
                </c:pt>
                <c:pt idx="5058">
                  <c:v>6.96272253986014</c:v>
                </c:pt>
                <c:pt idx="5059">
                  <c:v>6.9640991160839203</c:v>
                </c:pt>
                <c:pt idx="5060">
                  <c:v>6.9654756923076899</c:v>
                </c:pt>
                <c:pt idx="5061">
                  <c:v>6.9668522685314702</c:v>
                </c:pt>
                <c:pt idx="5062">
                  <c:v>6.9682288447552496</c:v>
                </c:pt>
                <c:pt idx="5063">
                  <c:v>6.9696054209790201</c:v>
                </c:pt>
                <c:pt idx="5064">
                  <c:v>6.9709819972028004</c:v>
                </c:pt>
                <c:pt idx="5065">
                  <c:v>6.9723585734265701</c:v>
                </c:pt>
                <c:pt idx="5066">
                  <c:v>6.9737351496503504</c:v>
                </c:pt>
                <c:pt idx="5067">
                  <c:v>6.9751117258741298</c:v>
                </c:pt>
                <c:pt idx="5068">
                  <c:v>6.9764883020979003</c:v>
                </c:pt>
                <c:pt idx="5069">
                  <c:v>6.9778648783216797</c:v>
                </c:pt>
                <c:pt idx="5070">
                  <c:v>6.97924145454546</c:v>
                </c:pt>
                <c:pt idx="5071">
                  <c:v>6.9806180307692296</c:v>
                </c:pt>
                <c:pt idx="5072">
                  <c:v>6.9819946069930099</c:v>
                </c:pt>
                <c:pt idx="5073">
                  <c:v>6.9833711832167804</c:v>
                </c:pt>
                <c:pt idx="5074">
                  <c:v>6.9847477594405598</c:v>
                </c:pt>
                <c:pt idx="5075">
                  <c:v>6.9861243356643401</c:v>
                </c:pt>
                <c:pt idx="5076">
                  <c:v>6.9875009118881097</c:v>
                </c:pt>
                <c:pt idx="5077">
                  <c:v>6.98887748811189</c:v>
                </c:pt>
                <c:pt idx="5078">
                  <c:v>6.9902540643356703</c:v>
                </c:pt>
                <c:pt idx="5079">
                  <c:v>6.9916306405594399</c:v>
                </c:pt>
                <c:pt idx="5080">
                  <c:v>6.9930072167832202</c:v>
                </c:pt>
                <c:pt idx="5081">
                  <c:v>6.9943837930069899</c:v>
                </c:pt>
                <c:pt idx="5082">
                  <c:v>6.9957603692307702</c:v>
                </c:pt>
                <c:pt idx="5083">
                  <c:v>6.9971369454545496</c:v>
                </c:pt>
                <c:pt idx="5084">
                  <c:v>6.9985135216783201</c:v>
                </c:pt>
                <c:pt idx="5085">
                  <c:v>6.9998900979021004</c:v>
                </c:pt>
                <c:pt idx="5086">
                  <c:v>7.00126667412587</c:v>
                </c:pt>
                <c:pt idx="5087">
                  <c:v>7.0026432503496503</c:v>
                </c:pt>
                <c:pt idx="5088">
                  <c:v>7.0040198265734297</c:v>
                </c:pt>
                <c:pt idx="5089">
                  <c:v>7.0053964027972002</c:v>
                </c:pt>
                <c:pt idx="5090">
                  <c:v>7.0067729790209796</c:v>
                </c:pt>
                <c:pt idx="5091">
                  <c:v>7.0081495552447599</c:v>
                </c:pt>
                <c:pt idx="5092">
                  <c:v>7.0095261314685304</c:v>
                </c:pt>
                <c:pt idx="5093">
                  <c:v>7.0109027076923098</c:v>
                </c:pt>
                <c:pt idx="5094">
                  <c:v>7.0122792839160901</c:v>
                </c:pt>
                <c:pt idx="5095">
                  <c:v>7.0136558601398598</c:v>
                </c:pt>
                <c:pt idx="5096">
                  <c:v>7.01503243636364</c:v>
                </c:pt>
                <c:pt idx="5097">
                  <c:v>7.0164090125874097</c:v>
                </c:pt>
                <c:pt idx="5098">
                  <c:v>7.01778558881119</c:v>
                </c:pt>
                <c:pt idx="5099">
                  <c:v>7.0191621650349703</c:v>
                </c:pt>
                <c:pt idx="5100">
                  <c:v>7.0205387412587399</c:v>
                </c:pt>
                <c:pt idx="5101">
                  <c:v>7.0219153174825202</c:v>
                </c:pt>
                <c:pt idx="5102">
                  <c:v>7.0232918937062996</c:v>
                </c:pt>
                <c:pt idx="5103">
                  <c:v>7.0246684699300701</c:v>
                </c:pt>
                <c:pt idx="5104">
                  <c:v>7.0260450461538504</c:v>
                </c:pt>
                <c:pt idx="5105">
                  <c:v>7.02742162237762</c:v>
                </c:pt>
                <c:pt idx="5106">
                  <c:v>7.0287981986014003</c:v>
                </c:pt>
                <c:pt idx="5107">
                  <c:v>7.0301747748251797</c:v>
                </c:pt>
                <c:pt idx="5108">
                  <c:v>7.0315513510489502</c:v>
                </c:pt>
                <c:pt idx="5109">
                  <c:v>7.0329279272727296</c:v>
                </c:pt>
                <c:pt idx="5110">
                  <c:v>7.0343045034965099</c:v>
                </c:pt>
                <c:pt idx="5111">
                  <c:v>7.0356810797202796</c:v>
                </c:pt>
                <c:pt idx="5112">
                  <c:v>7.0370576559440599</c:v>
                </c:pt>
                <c:pt idx="5113">
                  <c:v>7.0384342321678304</c:v>
                </c:pt>
                <c:pt idx="5114">
                  <c:v>7.0398108083916098</c:v>
                </c:pt>
                <c:pt idx="5115">
                  <c:v>7.0411873846153901</c:v>
                </c:pt>
                <c:pt idx="5116">
                  <c:v>7.0425639608391597</c:v>
                </c:pt>
                <c:pt idx="5117">
                  <c:v>7.04394053706294</c:v>
                </c:pt>
                <c:pt idx="5118">
                  <c:v>7.0453171132867096</c:v>
                </c:pt>
                <c:pt idx="5119">
                  <c:v>7.0466936895104899</c:v>
                </c:pt>
                <c:pt idx="5120">
                  <c:v>7.0480702657342702</c:v>
                </c:pt>
                <c:pt idx="5121">
                  <c:v>7.0494468419580398</c:v>
                </c:pt>
                <c:pt idx="5122">
                  <c:v>7.0508234181818201</c:v>
                </c:pt>
                <c:pt idx="5123">
                  <c:v>7.0521999944056004</c:v>
                </c:pt>
                <c:pt idx="5124">
                  <c:v>7.05357657062937</c:v>
                </c:pt>
                <c:pt idx="5125">
                  <c:v>7.0549531468531503</c:v>
                </c:pt>
                <c:pt idx="5126">
                  <c:v>7.05632972307692</c:v>
                </c:pt>
                <c:pt idx="5127">
                  <c:v>7.0577062993007003</c:v>
                </c:pt>
                <c:pt idx="5128">
                  <c:v>7.0590828755244797</c:v>
                </c:pt>
                <c:pt idx="5129">
                  <c:v>7.0604594517482502</c:v>
                </c:pt>
                <c:pt idx="5130">
                  <c:v>7.0618360279720296</c:v>
                </c:pt>
                <c:pt idx="5131">
                  <c:v>7.0632126041958001</c:v>
                </c:pt>
                <c:pt idx="5132">
                  <c:v>7.0645891804195804</c:v>
                </c:pt>
                <c:pt idx="5133">
                  <c:v>7.0659657566433598</c:v>
                </c:pt>
                <c:pt idx="5134">
                  <c:v>7.0673423328671303</c:v>
                </c:pt>
                <c:pt idx="5135">
                  <c:v>7.0687189090909097</c:v>
                </c:pt>
                <c:pt idx="5136">
                  <c:v>7.07009548531469</c:v>
                </c:pt>
                <c:pt idx="5137">
                  <c:v>7.0714720615384596</c:v>
                </c:pt>
                <c:pt idx="5138">
                  <c:v>7.0728486377622399</c:v>
                </c:pt>
                <c:pt idx="5139">
                  <c:v>7.0742252139860202</c:v>
                </c:pt>
                <c:pt idx="5140">
                  <c:v>7.0756017902097899</c:v>
                </c:pt>
                <c:pt idx="5141">
                  <c:v>7.0769783664335701</c:v>
                </c:pt>
                <c:pt idx="5142">
                  <c:v>7.0783549426573398</c:v>
                </c:pt>
                <c:pt idx="5143">
                  <c:v>7.0797315188811201</c:v>
                </c:pt>
                <c:pt idx="5144">
                  <c:v>7.0811080951049004</c:v>
                </c:pt>
                <c:pt idx="5145">
                  <c:v>7.08248467132867</c:v>
                </c:pt>
                <c:pt idx="5146">
                  <c:v>7.0838612475524503</c:v>
                </c:pt>
                <c:pt idx="5147">
                  <c:v>7.0852378237762199</c:v>
                </c:pt>
                <c:pt idx="5148">
                  <c:v>7.0866144000000002</c:v>
                </c:pt>
                <c:pt idx="5149">
                  <c:v>7.0879909762237796</c:v>
                </c:pt>
                <c:pt idx="5150">
                  <c:v>7.0893675524475501</c:v>
                </c:pt>
                <c:pt idx="5151">
                  <c:v>7.0907441286713304</c:v>
                </c:pt>
                <c:pt idx="5152">
                  <c:v>7.0921207048951098</c:v>
                </c:pt>
                <c:pt idx="5153">
                  <c:v>7.0934972811188803</c:v>
                </c:pt>
                <c:pt idx="5154">
                  <c:v>7.0948738573426597</c:v>
                </c:pt>
                <c:pt idx="5155">
                  <c:v>7.0962504335664303</c:v>
                </c:pt>
                <c:pt idx="5156">
                  <c:v>7.0976270097902097</c:v>
                </c:pt>
                <c:pt idx="5157">
                  <c:v>7.09900358601399</c:v>
                </c:pt>
                <c:pt idx="5158">
                  <c:v>7.1003801622377596</c:v>
                </c:pt>
                <c:pt idx="5159">
                  <c:v>7.1017567384615399</c:v>
                </c:pt>
                <c:pt idx="5160">
                  <c:v>7.1031333146853202</c:v>
                </c:pt>
                <c:pt idx="5161">
                  <c:v>7.1045098909090898</c:v>
                </c:pt>
                <c:pt idx="5162">
                  <c:v>7.1058864671328701</c:v>
                </c:pt>
                <c:pt idx="5163">
                  <c:v>7.1072630433566397</c:v>
                </c:pt>
                <c:pt idx="5164">
                  <c:v>7.10863961958042</c:v>
                </c:pt>
                <c:pt idx="5165">
                  <c:v>7.1100161958042003</c:v>
                </c:pt>
                <c:pt idx="5166">
                  <c:v>7.1113927720279699</c:v>
                </c:pt>
                <c:pt idx="5167">
                  <c:v>7.1127693482517502</c:v>
                </c:pt>
                <c:pt idx="5168">
                  <c:v>7.1141459244755296</c:v>
                </c:pt>
                <c:pt idx="5169">
                  <c:v>7.1155225006993001</c:v>
                </c:pt>
                <c:pt idx="5170">
                  <c:v>7.1168990769230804</c:v>
                </c:pt>
                <c:pt idx="5171">
                  <c:v>7.1182756531468501</c:v>
                </c:pt>
                <c:pt idx="5172">
                  <c:v>7.1196522293706304</c:v>
                </c:pt>
                <c:pt idx="5173">
                  <c:v>7.1210288055944098</c:v>
                </c:pt>
                <c:pt idx="5174">
                  <c:v>7.1224053818181803</c:v>
                </c:pt>
                <c:pt idx="5175">
                  <c:v>7.1237819580419597</c:v>
                </c:pt>
                <c:pt idx="5176">
                  <c:v>7.12515853426574</c:v>
                </c:pt>
                <c:pt idx="5177">
                  <c:v>7.1265351104895096</c:v>
                </c:pt>
                <c:pt idx="5178">
                  <c:v>7.1279116867132899</c:v>
                </c:pt>
                <c:pt idx="5179">
                  <c:v>7.1292882629370604</c:v>
                </c:pt>
                <c:pt idx="5180">
                  <c:v>7.1306648391608398</c:v>
                </c:pt>
                <c:pt idx="5181">
                  <c:v>7.1320414153846201</c:v>
                </c:pt>
                <c:pt idx="5182">
                  <c:v>7.1334179916083897</c:v>
                </c:pt>
                <c:pt idx="5183">
                  <c:v>7.13479456783217</c:v>
                </c:pt>
                <c:pt idx="5184">
                  <c:v>7.1361711440559503</c:v>
                </c:pt>
                <c:pt idx="5185">
                  <c:v>7.13754772027972</c:v>
                </c:pt>
                <c:pt idx="5186">
                  <c:v>7.1389242965035002</c:v>
                </c:pt>
                <c:pt idx="5187">
                  <c:v>7.1403008727272699</c:v>
                </c:pt>
                <c:pt idx="5188">
                  <c:v>7.1416774489510502</c:v>
                </c:pt>
                <c:pt idx="5189">
                  <c:v>7.1430540251748296</c:v>
                </c:pt>
                <c:pt idx="5190">
                  <c:v>7.1444306013986001</c:v>
                </c:pt>
                <c:pt idx="5191">
                  <c:v>7.1458071776223804</c:v>
                </c:pt>
                <c:pt idx="5192">
                  <c:v>7.14718375384615</c:v>
                </c:pt>
                <c:pt idx="5193">
                  <c:v>7.1485603300699303</c:v>
                </c:pt>
                <c:pt idx="5194">
                  <c:v>7.1499369062937097</c:v>
                </c:pt>
                <c:pt idx="5195">
                  <c:v>7.15131348251749</c:v>
                </c:pt>
                <c:pt idx="5196">
                  <c:v>7.1526900587412596</c:v>
                </c:pt>
                <c:pt idx="5197">
                  <c:v>7.1540666349650399</c:v>
                </c:pt>
                <c:pt idx="5198">
                  <c:v>7.1554432111888104</c:v>
                </c:pt>
                <c:pt idx="5199">
                  <c:v>7.1568197874125898</c:v>
                </c:pt>
                <c:pt idx="5200">
                  <c:v>7.1581963636363701</c:v>
                </c:pt>
                <c:pt idx="5201">
                  <c:v>7.1595729398601398</c:v>
                </c:pt>
                <c:pt idx="5202">
                  <c:v>7.1609495160839201</c:v>
                </c:pt>
                <c:pt idx="5203">
                  <c:v>7.1623260923076897</c:v>
                </c:pt>
                <c:pt idx="5204">
                  <c:v>7.16370266853147</c:v>
                </c:pt>
                <c:pt idx="5205">
                  <c:v>7.1650792447552503</c:v>
                </c:pt>
                <c:pt idx="5206">
                  <c:v>7.1664558209790199</c:v>
                </c:pt>
                <c:pt idx="5207">
                  <c:v>7.1678323972028002</c:v>
                </c:pt>
                <c:pt idx="5208">
                  <c:v>7.1692089734265698</c:v>
                </c:pt>
                <c:pt idx="5209">
                  <c:v>7.1705855496503501</c:v>
                </c:pt>
                <c:pt idx="5210">
                  <c:v>7.1719621258741304</c:v>
                </c:pt>
                <c:pt idx="5211">
                  <c:v>7.1733387020979</c:v>
                </c:pt>
                <c:pt idx="5212">
                  <c:v>7.1747152783216803</c:v>
                </c:pt>
                <c:pt idx="5213">
                  <c:v>7.1760918545454597</c:v>
                </c:pt>
                <c:pt idx="5214">
                  <c:v>7.1774684307692302</c:v>
                </c:pt>
                <c:pt idx="5215">
                  <c:v>7.1788450069930096</c:v>
                </c:pt>
                <c:pt idx="5216">
                  <c:v>7.1802215832167802</c:v>
                </c:pt>
                <c:pt idx="5217">
                  <c:v>7.1815981594405596</c:v>
                </c:pt>
                <c:pt idx="5218">
                  <c:v>7.1829747356643399</c:v>
                </c:pt>
                <c:pt idx="5219">
                  <c:v>7.1843513118881104</c:v>
                </c:pt>
                <c:pt idx="5220">
                  <c:v>7.1857278881118898</c:v>
                </c:pt>
                <c:pt idx="5221">
                  <c:v>7.1871044643356701</c:v>
                </c:pt>
                <c:pt idx="5222">
                  <c:v>7.1884810405594397</c:v>
                </c:pt>
                <c:pt idx="5223">
                  <c:v>7.18985761678322</c:v>
                </c:pt>
                <c:pt idx="5224">
                  <c:v>7.1912341930069896</c:v>
                </c:pt>
                <c:pt idx="5225">
                  <c:v>7.1926107692307699</c:v>
                </c:pt>
                <c:pt idx="5226">
                  <c:v>7.1939873454545502</c:v>
                </c:pt>
                <c:pt idx="5227">
                  <c:v>7.1953639216783198</c:v>
                </c:pt>
                <c:pt idx="5228">
                  <c:v>7.1967404979021001</c:v>
                </c:pt>
                <c:pt idx="5229">
                  <c:v>7.1981170741258698</c:v>
                </c:pt>
                <c:pt idx="5230">
                  <c:v>7.1994936503496501</c:v>
                </c:pt>
                <c:pt idx="5231">
                  <c:v>7.2008702265734303</c:v>
                </c:pt>
                <c:pt idx="5232">
                  <c:v>7.2022468027972</c:v>
                </c:pt>
                <c:pt idx="5233">
                  <c:v>7.2036233790209803</c:v>
                </c:pt>
                <c:pt idx="5234">
                  <c:v>7.2049999552447597</c:v>
                </c:pt>
                <c:pt idx="5235">
                  <c:v>7.2063765314685302</c:v>
                </c:pt>
                <c:pt idx="5236">
                  <c:v>7.2077531076923096</c:v>
                </c:pt>
                <c:pt idx="5237">
                  <c:v>7.2091296839160801</c:v>
                </c:pt>
                <c:pt idx="5238">
                  <c:v>7.2105062601398604</c:v>
                </c:pt>
                <c:pt idx="5239">
                  <c:v>7.2118828363636398</c:v>
                </c:pt>
                <c:pt idx="5240">
                  <c:v>7.2132594125874103</c:v>
                </c:pt>
                <c:pt idx="5241">
                  <c:v>7.2146359888111897</c:v>
                </c:pt>
                <c:pt idx="5242">
                  <c:v>7.21601256503497</c:v>
                </c:pt>
                <c:pt idx="5243">
                  <c:v>7.2173891412587396</c:v>
                </c:pt>
                <c:pt idx="5244">
                  <c:v>7.2187657174825199</c:v>
                </c:pt>
                <c:pt idx="5245">
                  <c:v>7.2201422937062896</c:v>
                </c:pt>
                <c:pt idx="5246">
                  <c:v>7.2215188699300699</c:v>
                </c:pt>
                <c:pt idx="5247">
                  <c:v>7.2228954461538502</c:v>
                </c:pt>
                <c:pt idx="5248">
                  <c:v>7.2242720223776198</c:v>
                </c:pt>
                <c:pt idx="5249">
                  <c:v>7.2256485986014001</c:v>
                </c:pt>
                <c:pt idx="5250">
                  <c:v>7.2270251748251804</c:v>
                </c:pt>
                <c:pt idx="5251">
                  <c:v>7.22840175104895</c:v>
                </c:pt>
                <c:pt idx="5252">
                  <c:v>7.2297783272727303</c:v>
                </c:pt>
                <c:pt idx="5253">
                  <c:v>7.2311549034964999</c:v>
                </c:pt>
                <c:pt idx="5254">
                  <c:v>7.2325314797202802</c:v>
                </c:pt>
                <c:pt idx="5255">
                  <c:v>7.2339080559440596</c:v>
                </c:pt>
                <c:pt idx="5256">
                  <c:v>7.2352846321678301</c:v>
                </c:pt>
                <c:pt idx="5257">
                  <c:v>7.2366612083916104</c:v>
                </c:pt>
                <c:pt idx="5258">
                  <c:v>7.2380377846153898</c:v>
                </c:pt>
                <c:pt idx="5259">
                  <c:v>7.2394143608391603</c:v>
                </c:pt>
                <c:pt idx="5260">
                  <c:v>7.2407909370629397</c:v>
                </c:pt>
                <c:pt idx="5261">
                  <c:v>7.2421675132867103</c:v>
                </c:pt>
                <c:pt idx="5262">
                  <c:v>7.2435440895104897</c:v>
                </c:pt>
                <c:pt idx="5263">
                  <c:v>7.24492066573427</c:v>
                </c:pt>
                <c:pt idx="5264">
                  <c:v>7.2462972419580396</c:v>
                </c:pt>
                <c:pt idx="5265">
                  <c:v>7.2476738181818199</c:v>
                </c:pt>
                <c:pt idx="5266">
                  <c:v>7.2490503944056002</c:v>
                </c:pt>
                <c:pt idx="5267">
                  <c:v>7.2504269706293698</c:v>
                </c:pt>
                <c:pt idx="5268">
                  <c:v>7.2518035468531501</c:v>
                </c:pt>
                <c:pt idx="5269">
                  <c:v>7.2531801230769304</c:v>
                </c:pt>
                <c:pt idx="5270">
                  <c:v>7.2545566993007</c:v>
                </c:pt>
                <c:pt idx="5271">
                  <c:v>7.2559332755244803</c:v>
                </c:pt>
                <c:pt idx="5272">
                  <c:v>7.2573098517482499</c:v>
                </c:pt>
                <c:pt idx="5273">
                  <c:v>7.2586864279720302</c:v>
                </c:pt>
                <c:pt idx="5274">
                  <c:v>7.2600630041958096</c:v>
                </c:pt>
                <c:pt idx="5275">
                  <c:v>7.2614395804195802</c:v>
                </c:pt>
                <c:pt idx="5276">
                  <c:v>7.2628161566433604</c:v>
                </c:pt>
                <c:pt idx="5277">
                  <c:v>7.2641927328671301</c:v>
                </c:pt>
                <c:pt idx="5278">
                  <c:v>7.2655693090909104</c:v>
                </c:pt>
                <c:pt idx="5279">
                  <c:v>7.2669458853146898</c:v>
                </c:pt>
                <c:pt idx="5280">
                  <c:v>7.2683224615384603</c:v>
                </c:pt>
                <c:pt idx="5281">
                  <c:v>7.2696990377622397</c:v>
                </c:pt>
                <c:pt idx="5282">
                  <c:v>7.27107561398602</c:v>
                </c:pt>
                <c:pt idx="5283">
                  <c:v>7.2724521902097896</c:v>
                </c:pt>
                <c:pt idx="5284">
                  <c:v>7.2738287664335699</c:v>
                </c:pt>
                <c:pt idx="5285">
                  <c:v>7.2752053426573404</c:v>
                </c:pt>
                <c:pt idx="5286">
                  <c:v>7.2765819188811198</c:v>
                </c:pt>
                <c:pt idx="5287">
                  <c:v>7.2779584951049001</c:v>
                </c:pt>
                <c:pt idx="5288">
                  <c:v>7.2793350713286697</c:v>
                </c:pt>
                <c:pt idx="5289">
                  <c:v>7.28071164755245</c:v>
                </c:pt>
                <c:pt idx="5290">
                  <c:v>7.2820882237762197</c:v>
                </c:pt>
                <c:pt idx="5291">
                  <c:v>7.2834648</c:v>
                </c:pt>
                <c:pt idx="5292">
                  <c:v>7.2848413762237803</c:v>
                </c:pt>
                <c:pt idx="5293">
                  <c:v>7.2862179524475499</c:v>
                </c:pt>
                <c:pt idx="5294">
                  <c:v>7.2875945286713302</c:v>
                </c:pt>
                <c:pt idx="5295">
                  <c:v>7.2889711048951096</c:v>
                </c:pt>
                <c:pt idx="5296">
                  <c:v>7.2903476811188801</c:v>
                </c:pt>
                <c:pt idx="5297">
                  <c:v>7.2917242573426604</c:v>
                </c:pt>
                <c:pt idx="5298">
                  <c:v>7.29310083356643</c:v>
                </c:pt>
                <c:pt idx="5299">
                  <c:v>7.2944774097902103</c:v>
                </c:pt>
                <c:pt idx="5300">
                  <c:v>7.2958539860139897</c:v>
                </c:pt>
                <c:pt idx="5301">
                  <c:v>7.2972305622377602</c:v>
                </c:pt>
                <c:pt idx="5302">
                  <c:v>7.2986071384615396</c:v>
                </c:pt>
                <c:pt idx="5303">
                  <c:v>7.2999837146853199</c:v>
                </c:pt>
                <c:pt idx="5304">
                  <c:v>7.3013602909090896</c:v>
                </c:pt>
                <c:pt idx="5305">
                  <c:v>7.3027368671328698</c:v>
                </c:pt>
                <c:pt idx="5306">
                  <c:v>7.3041134433566501</c:v>
                </c:pt>
                <c:pt idx="5307">
                  <c:v>7.3054900195804198</c:v>
                </c:pt>
                <c:pt idx="5308">
                  <c:v>7.3068665958042001</c:v>
                </c:pt>
                <c:pt idx="5309">
                  <c:v>7.3082431720279697</c:v>
                </c:pt>
                <c:pt idx="5310">
                  <c:v>7.30961974825175</c:v>
                </c:pt>
                <c:pt idx="5311">
                  <c:v>7.3109963244755303</c:v>
                </c:pt>
                <c:pt idx="5312">
                  <c:v>7.3123729006992999</c:v>
                </c:pt>
                <c:pt idx="5313">
                  <c:v>7.3137494769230802</c:v>
                </c:pt>
                <c:pt idx="5314">
                  <c:v>7.3151260531468498</c:v>
                </c:pt>
                <c:pt idx="5315">
                  <c:v>7.3165026293706301</c:v>
                </c:pt>
                <c:pt idx="5316">
                  <c:v>7.3178792055944104</c:v>
                </c:pt>
                <c:pt idx="5317">
                  <c:v>7.31925578181818</c:v>
                </c:pt>
                <c:pt idx="5318">
                  <c:v>7.3206323580419603</c:v>
                </c:pt>
                <c:pt idx="5319">
                  <c:v>7.32200893426573</c:v>
                </c:pt>
                <c:pt idx="5320">
                  <c:v>7.3233855104895103</c:v>
                </c:pt>
                <c:pt idx="5321">
                  <c:v>7.3247620867132897</c:v>
                </c:pt>
                <c:pt idx="5322">
                  <c:v>7.3261386629370602</c:v>
                </c:pt>
                <c:pt idx="5323">
                  <c:v>7.3275152391608396</c:v>
                </c:pt>
                <c:pt idx="5324">
                  <c:v>7.3288918153846199</c:v>
                </c:pt>
                <c:pt idx="5325">
                  <c:v>7.3302683916083904</c:v>
                </c:pt>
                <c:pt idx="5326">
                  <c:v>7.3316449678321698</c:v>
                </c:pt>
                <c:pt idx="5327">
                  <c:v>7.3330215440559501</c:v>
                </c:pt>
                <c:pt idx="5328">
                  <c:v>7.3343981202797197</c:v>
                </c:pt>
                <c:pt idx="5329">
                  <c:v>7.3357746965035</c:v>
                </c:pt>
                <c:pt idx="5330">
                  <c:v>7.3371512727272696</c:v>
                </c:pt>
                <c:pt idx="5331">
                  <c:v>7.3385278489510499</c:v>
                </c:pt>
                <c:pt idx="5332">
                  <c:v>7.3399044251748302</c:v>
                </c:pt>
                <c:pt idx="5333">
                  <c:v>7.3412810013985998</c:v>
                </c:pt>
                <c:pt idx="5334">
                  <c:v>7.3426575776223801</c:v>
                </c:pt>
                <c:pt idx="5335">
                  <c:v>7.3440341538461498</c:v>
                </c:pt>
                <c:pt idx="5336">
                  <c:v>7.3454107300699301</c:v>
                </c:pt>
                <c:pt idx="5337">
                  <c:v>7.3467873062937104</c:v>
                </c:pt>
                <c:pt idx="5338">
                  <c:v>7.34816388251748</c:v>
                </c:pt>
                <c:pt idx="5339">
                  <c:v>7.3495404587412603</c:v>
                </c:pt>
                <c:pt idx="5340">
                  <c:v>7.3509170349650397</c:v>
                </c:pt>
                <c:pt idx="5341">
                  <c:v>7.3522936111888102</c:v>
                </c:pt>
                <c:pt idx="5342">
                  <c:v>7.3536701874125896</c:v>
                </c:pt>
                <c:pt idx="5343">
                  <c:v>7.3550467636363699</c:v>
                </c:pt>
                <c:pt idx="5344">
                  <c:v>7.3564233398601404</c:v>
                </c:pt>
                <c:pt idx="5345">
                  <c:v>7.3577999160839198</c:v>
                </c:pt>
                <c:pt idx="5346">
                  <c:v>7.3591764923076903</c:v>
                </c:pt>
                <c:pt idx="5347">
                  <c:v>7.3605530685314697</c:v>
                </c:pt>
                <c:pt idx="5348">
                  <c:v>7.36192964475525</c:v>
                </c:pt>
                <c:pt idx="5349">
                  <c:v>7.3633062209790197</c:v>
                </c:pt>
                <c:pt idx="5350">
                  <c:v>7.3646827972027999</c:v>
                </c:pt>
                <c:pt idx="5351">
                  <c:v>7.3660593734265802</c:v>
                </c:pt>
                <c:pt idx="5352">
                  <c:v>7.3674359496503499</c:v>
                </c:pt>
                <c:pt idx="5353">
                  <c:v>7.3688125258741302</c:v>
                </c:pt>
                <c:pt idx="5354">
                  <c:v>7.3701891020978998</c:v>
                </c:pt>
                <c:pt idx="5355">
                  <c:v>7.3715656783216801</c:v>
                </c:pt>
                <c:pt idx="5356">
                  <c:v>7.3729422545454604</c:v>
                </c:pt>
                <c:pt idx="5357">
                  <c:v>7.37431883076923</c:v>
                </c:pt>
                <c:pt idx="5358">
                  <c:v>7.3756954069930103</c:v>
                </c:pt>
                <c:pt idx="5359">
                  <c:v>7.3770719832167799</c:v>
                </c:pt>
                <c:pt idx="5360">
                  <c:v>7.3784485594405602</c:v>
                </c:pt>
                <c:pt idx="5361">
                  <c:v>7.3798251356643396</c:v>
                </c:pt>
                <c:pt idx="5362">
                  <c:v>7.3812017118881101</c:v>
                </c:pt>
                <c:pt idx="5363">
                  <c:v>7.3825782881118904</c:v>
                </c:pt>
                <c:pt idx="5364">
                  <c:v>7.3839548643356698</c:v>
                </c:pt>
                <c:pt idx="5365">
                  <c:v>7.3853314405594404</c:v>
                </c:pt>
                <c:pt idx="5366">
                  <c:v>7.3867080167832198</c:v>
                </c:pt>
                <c:pt idx="5367">
                  <c:v>7.3880845930069903</c:v>
                </c:pt>
                <c:pt idx="5368">
                  <c:v>7.3894611692307697</c:v>
                </c:pt>
                <c:pt idx="5369">
                  <c:v>7.39083774545455</c:v>
                </c:pt>
                <c:pt idx="5370">
                  <c:v>7.3922143216783196</c:v>
                </c:pt>
                <c:pt idx="5371">
                  <c:v>7.3935908979020999</c:v>
                </c:pt>
                <c:pt idx="5372">
                  <c:v>7.3949674741258802</c:v>
                </c:pt>
                <c:pt idx="5373">
                  <c:v>7.3963440503496498</c:v>
                </c:pt>
                <c:pt idx="5374">
                  <c:v>7.3977206265734301</c:v>
                </c:pt>
                <c:pt idx="5375">
                  <c:v>7.3990972027971997</c:v>
                </c:pt>
                <c:pt idx="5376">
                  <c:v>7.40047377902098</c:v>
                </c:pt>
                <c:pt idx="5377">
                  <c:v>7.4018503552447603</c:v>
                </c:pt>
                <c:pt idx="5378">
                  <c:v>7.4032269314685299</c:v>
                </c:pt>
                <c:pt idx="5379">
                  <c:v>7.4046035076923102</c:v>
                </c:pt>
                <c:pt idx="5380">
                  <c:v>7.4059800839160896</c:v>
                </c:pt>
                <c:pt idx="5381">
                  <c:v>7.4073566601398602</c:v>
                </c:pt>
                <c:pt idx="5382">
                  <c:v>7.4087332363636396</c:v>
                </c:pt>
                <c:pt idx="5383">
                  <c:v>7.4101098125874101</c:v>
                </c:pt>
                <c:pt idx="5384">
                  <c:v>7.4114863888111904</c:v>
                </c:pt>
                <c:pt idx="5385">
                  <c:v>7.4128629650349698</c:v>
                </c:pt>
                <c:pt idx="5386">
                  <c:v>7.4142395412587403</c:v>
                </c:pt>
                <c:pt idx="5387">
                  <c:v>7.4156161174825197</c:v>
                </c:pt>
                <c:pt idx="5388">
                  <c:v>7.4169926937063</c:v>
                </c:pt>
                <c:pt idx="5389">
                  <c:v>7.4183692699300696</c:v>
                </c:pt>
                <c:pt idx="5390">
                  <c:v>7.4197458461538499</c:v>
                </c:pt>
                <c:pt idx="5391">
                  <c:v>7.4211224223776204</c:v>
                </c:pt>
                <c:pt idx="5392">
                  <c:v>7.4224989986013998</c:v>
                </c:pt>
                <c:pt idx="5393">
                  <c:v>7.4238755748251801</c:v>
                </c:pt>
                <c:pt idx="5394">
                  <c:v>7.4252521510489498</c:v>
                </c:pt>
                <c:pt idx="5395">
                  <c:v>7.42662872727273</c:v>
                </c:pt>
                <c:pt idx="5396">
                  <c:v>7.4280053034964997</c:v>
                </c:pt>
                <c:pt idx="5397">
                  <c:v>7.42938187972028</c:v>
                </c:pt>
                <c:pt idx="5398">
                  <c:v>7.4307584559440603</c:v>
                </c:pt>
                <c:pt idx="5399">
                  <c:v>7.4321350321678299</c:v>
                </c:pt>
                <c:pt idx="5400">
                  <c:v>7.4335116083916102</c:v>
                </c:pt>
                <c:pt idx="5401">
                  <c:v>7.4348881846153896</c:v>
                </c:pt>
                <c:pt idx="5402">
                  <c:v>7.4362647608391601</c:v>
                </c:pt>
                <c:pt idx="5403">
                  <c:v>7.4376413370629404</c:v>
                </c:pt>
                <c:pt idx="5404">
                  <c:v>7.43901791328671</c:v>
                </c:pt>
                <c:pt idx="5405">
                  <c:v>7.4403944895104903</c:v>
                </c:pt>
                <c:pt idx="5406">
                  <c:v>7.4417710657342697</c:v>
                </c:pt>
                <c:pt idx="5407">
                  <c:v>7.4431476419580402</c:v>
                </c:pt>
                <c:pt idx="5408">
                  <c:v>7.4445242181818196</c:v>
                </c:pt>
                <c:pt idx="5409">
                  <c:v>7.4459007944055999</c:v>
                </c:pt>
                <c:pt idx="5410">
                  <c:v>7.4472773706293696</c:v>
                </c:pt>
                <c:pt idx="5411">
                  <c:v>7.4486539468531499</c:v>
                </c:pt>
                <c:pt idx="5412">
                  <c:v>7.4500305230769204</c:v>
                </c:pt>
                <c:pt idx="5413">
                  <c:v>7.4514070993006998</c:v>
                </c:pt>
                <c:pt idx="5414">
                  <c:v>7.4527836755244801</c:v>
                </c:pt>
                <c:pt idx="5415">
                  <c:v>7.4541602517482497</c:v>
                </c:pt>
                <c:pt idx="5416">
                  <c:v>7.45553682797203</c:v>
                </c:pt>
                <c:pt idx="5417">
                  <c:v>7.4569134041958103</c:v>
                </c:pt>
                <c:pt idx="5418">
                  <c:v>7.4582899804195799</c:v>
                </c:pt>
                <c:pt idx="5419">
                  <c:v>7.4596665566433602</c:v>
                </c:pt>
                <c:pt idx="5420">
                  <c:v>7.4610431328671298</c:v>
                </c:pt>
                <c:pt idx="5421">
                  <c:v>7.4624197090909101</c:v>
                </c:pt>
                <c:pt idx="5422">
                  <c:v>7.4637962853146904</c:v>
                </c:pt>
                <c:pt idx="5423">
                  <c:v>7.46517286153846</c:v>
                </c:pt>
                <c:pt idx="5424">
                  <c:v>7.4665494377622403</c:v>
                </c:pt>
                <c:pt idx="5425">
                  <c:v>7.4679260139860197</c:v>
                </c:pt>
                <c:pt idx="5426">
                  <c:v>7.4693025902097903</c:v>
                </c:pt>
                <c:pt idx="5427">
                  <c:v>7.4706791664335697</c:v>
                </c:pt>
                <c:pt idx="5428">
                  <c:v>7.4720557426573402</c:v>
                </c:pt>
                <c:pt idx="5429">
                  <c:v>7.4734323188811196</c:v>
                </c:pt>
                <c:pt idx="5430">
                  <c:v>7.4748088951048999</c:v>
                </c:pt>
                <c:pt idx="5431">
                  <c:v>7.4761854713286704</c:v>
                </c:pt>
                <c:pt idx="5432">
                  <c:v>7.4775620475524498</c:v>
                </c:pt>
                <c:pt idx="5433">
                  <c:v>7.4789386237762203</c:v>
                </c:pt>
                <c:pt idx="5434">
                  <c:v>7.4803151999999997</c:v>
                </c:pt>
                <c:pt idx="5435">
                  <c:v>7.48169177622378</c:v>
                </c:pt>
                <c:pt idx="5436">
                  <c:v>7.4830683524475496</c:v>
                </c:pt>
                <c:pt idx="5437">
                  <c:v>7.4844449286713299</c:v>
                </c:pt>
                <c:pt idx="5438">
                  <c:v>7.4858215048951102</c:v>
                </c:pt>
                <c:pt idx="5439">
                  <c:v>7.4871980811188799</c:v>
                </c:pt>
                <c:pt idx="5440">
                  <c:v>7.4885746573426601</c:v>
                </c:pt>
                <c:pt idx="5441">
                  <c:v>7.4899512335664298</c:v>
                </c:pt>
                <c:pt idx="5442">
                  <c:v>7.4913278097902101</c:v>
                </c:pt>
                <c:pt idx="5443">
                  <c:v>7.4927043860139904</c:v>
                </c:pt>
                <c:pt idx="5444">
                  <c:v>7.49408096223776</c:v>
                </c:pt>
                <c:pt idx="5445">
                  <c:v>7.4954575384615403</c:v>
                </c:pt>
                <c:pt idx="5446">
                  <c:v>7.4968341146853197</c:v>
                </c:pt>
                <c:pt idx="5447">
                  <c:v>7.4982106909090902</c:v>
                </c:pt>
                <c:pt idx="5448">
                  <c:v>7.4995872671328696</c:v>
                </c:pt>
                <c:pt idx="5449">
                  <c:v>7.5009638433566499</c:v>
                </c:pt>
                <c:pt idx="5450">
                  <c:v>7.5023404195804204</c:v>
                </c:pt>
                <c:pt idx="5451">
                  <c:v>7.5037169958041998</c:v>
                </c:pt>
                <c:pt idx="5452">
                  <c:v>7.5050935720279703</c:v>
                </c:pt>
                <c:pt idx="5453">
                  <c:v>7.5064701482517497</c:v>
                </c:pt>
                <c:pt idx="5454">
                  <c:v>7.50784672447553</c:v>
                </c:pt>
                <c:pt idx="5455">
                  <c:v>7.5092233006992997</c:v>
                </c:pt>
                <c:pt idx="5456">
                  <c:v>7.51059987692308</c:v>
                </c:pt>
                <c:pt idx="5457">
                  <c:v>7.5119764531468496</c:v>
                </c:pt>
                <c:pt idx="5458">
                  <c:v>7.5133530293706299</c:v>
                </c:pt>
                <c:pt idx="5459">
                  <c:v>7.5147296055944102</c:v>
                </c:pt>
                <c:pt idx="5460">
                  <c:v>7.5161061818181798</c:v>
                </c:pt>
                <c:pt idx="5461">
                  <c:v>7.5174827580419601</c:v>
                </c:pt>
                <c:pt idx="5462">
                  <c:v>7.5188593342657404</c:v>
                </c:pt>
                <c:pt idx="5463">
                  <c:v>7.52023591048951</c:v>
                </c:pt>
                <c:pt idx="5464">
                  <c:v>7.5216124867132903</c:v>
                </c:pt>
                <c:pt idx="5465">
                  <c:v>7.5229890629370599</c:v>
                </c:pt>
                <c:pt idx="5466">
                  <c:v>7.5243656391608402</c:v>
                </c:pt>
                <c:pt idx="5467">
                  <c:v>7.5257422153846196</c:v>
                </c:pt>
                <c:pt idx="5468">
                  <c:v>7.5271187916083901</c:v>
                </c:pt>
                <c:pt idx="5469">
                  <c:v>7.5284953678321704</c:v>
                </c:pt>
                <c:pt idx="5470">
                  <c:v>7.5298719440559401</c:v>
                </c:pt>
                <c:pt idx="5471">
                  <c:v>7.5312485202797204</c:v>
                </c:pt>
                <c:pt idx="5472">
                  <c:v>7.5326250965034998</c:v>
                </c:pt>
                <c:pt idx="5473">
                  <c:v>7.5340016727272703</c:v>
                </c:pt>
                <c:pt idx="5474">
                  <c:v>7.5353782489510497</c:v>
                </c:pt>
                <c:pt idx="5475">
                  <c:v>7.53675482517483</c:v>
                </c:pt>
                <c:pt idx="5476">
                  <c:v>7.5381314013985996</c:v>
                </c:pt>
                <c:pt idx="5477">
                  <c:v>7.5395079776223799</c:v>
                </c:pt>
                <c:pt idx="5478">
                  <c:v>7.5408845538461504</c:v>
                </c:pt>
                <c:pt idx="5479">
                  <c:v>7.5422611300699298</c:v>
                </c:pt>
                <c:pt idx="5480">
                  <c:v>7.5436377062937101</c:v>
                </c:pt>
                <c:pt idx="5481">
                  <c:v>7.5450142825174797</c:v>
                </c:pt>
                <c:pt idx="5482">
                  <c:v>7.54639085874126</c:v>
                </c:pt>
                <c:pt idx="5483">
                  <c:v>7.5477674349650403</c:v>
                </c:pt>
                <c:pt idx="5484">
                  <c:v>7.54914401118881</c:v>
                </c:pt>
                <c:pt idx="5485">
                  <c:v>7.5505205874125902</c:v>
                </c:pt>
                <c:pt idx="5486">
                  <c:v>7.5518971636363599</c:v>
                </c:pt>
                <c:pt idx="5487">
                  <c:v>7.5532737398601402</c:v>
                </c:pt>
                <c:pt idx="5488">
                  <c:v>7.5546503160839196</c:v>
                </c:pt>
                <c:pt idx="5489">
                  <c:v>7.5560268923076901</c:v>
                </c:pt>
                <c:pt idx="5490">
                  <c:v>7.5574034685314704</c:v>
                </c:pt>
                <c:pt idx="5491">
                  <c:v>7.5587800447552498</c:v>
                </c:pt>
                <c:pt idx="5492">
                  <c:v>7.5601566209790203</c:v>
                </c:pt>
                <c:pt idx="5493">
                  <c:v>7.5615331972027997</c:v>
                </c:pt>
                <c:pt idx="5494">
                  <c:v>7.5629097734265702</c:v>
                </c:pt>
                <c:pt idx="5495">
                  <c:v>7.5642863496503496</c:v>
                </c:pt>
                <c:pt idx="5496">
                  <c:v>7.5656629258741299</c:v>
                </c:pt>
                <c:pt idx="5497">
                  <c:v>7.5670395020979004</c:v>
                </c:pt>
                <c:pt idx="5498">
                  <c:v>7.5684160783216798</c:v>
                </c:pt>
                <c:pt idx="5499">
                  <c:v>7.5697926545454601</c:v>
                </c:pt>
                <c:pt idx="5500">
                  <c:v>7.5711692307692298</c:v>
                </c:pt>
                <c:pt idx="5501">
                  <c:v>7.5725458069930101</c:v>
                </c:pt>
                <c:pt idx="5502">
                  <c:v>7.5739223832167797</c:v>
                </c:pt>
                <c:pt idx="5503">
                  <c:v>7.57529895944056</c:v>
                </c:pt>
                <c:pt idx="5504">
                  <c:v>7.5766755356643403</c:v>
                </c:pt>
                <c:pt idx="5505">
                  <c:v>7.5780521118881099</c:v>
                </c:pt>
                <c:pt idx="5506">
                  <c:v>7.5794286881118902</c:v>
                </c:pt>
                <c:pt idx="5507">
                  <c:v>7.5808052643356696</c:v>
                </c:pt>
                <c:pt idx="5508">
                  <c:v>7.5821818405594401</c:v>
                </c:pt>
                <c:pt idx="5509">
                  <c:v>7.5835584167832204</c:v>
                </c:pt>
                <c:pt idx="5510">
                  <c:v>7.58493499300699</c:v>
                </c:pt>
                <c:pt idx="5511">
                  <c:v>7.5863115692307703</c:v>
                </c:pt>
                <c:pt idx="5512">
                  <c:v>7.5876881454545497</c:v>
                </c:pt>
                <c:pt idx="5513">
                  <c:v>7.5890647216783202</c:v>
                </c:pt>
                <c:pt idx="5514">
                  <c:v>7.5904412979020996</c:v>
                </c:pt>
                <c:pt idx="5515">
                  <c:v>7.5918178741258702</c:v>
                </c:pt>
                <c:pt idx="5516">
                  <c:v>7.5931944503496496</c:v>
                </c:pt>
                <c:pt idx="5517">
                  <c:v>7.5945710265734299</c:v>
                </c:pt>
                <c:pt idx="5518">
                  <c:v>7.5959476027972102</c:v>
                </c:pt>
                <c:pt idx="5519">
                  <c:v>7.5973241790209798</c:v>
                </c:pt>
                <c:pt idx="5520">
                  <c:v>7.5987007552447601</c:v>
                </c:pt>
                <c:pt idx="5521">
                  <c:v>7.6000773314685297</c:v>
                </c:pt>
                <c:pt idx="5522">
                  <c:v>7.60145390769231</c:v>
                </c:pt>
                <c:pt idx="5523">
                  <c:v>7.6028304839160903</c:v>
                </c:pt>
                <c:pt idx="5524">
                  <c:v>7.6042070601398599</c:v>
                </c:pt>
                <c:pt idx="5525">
                  <c:v>7.6055836363636402</c:v>
                </c:pt>
                <c:pt idx="5526">
                  <c:v>7.6069602125874098</c:v>
                </c:pt>
                <c:pt idx="5527">
                  <c:v>7.6083367888111901</c:v>
                </c:pt>
                <c:pt idx="5528">
                  <c:v>7.6097133650349704</c:v>
                </c:pt>
                <c:pt idx="5529">
                  <c:v>7.6110899412587401</c:v>
                </c:pt>
                <c:pt idx="5530">
                  <c:v>7.6124665174825203</c:v>
                </c:pt>
                <c:pt idx="5531">
                  <c:v>7.61384309370629</c:v>
                </c:pt>
                <c:pt idx="5532">
                  <c:v>7.6152196699300703</c:v>
                </c:pt>
                <c:pt idx="5533">
                  <c:v>7.6165962461538497</c:v>
                </c:pt>
                <c:pt idx="5534">
                  <c:v>7.6179728223776202</c:v>
                </c:pt>
                <c:pt idx="5535">
                  <c:v>7.6193493986013996</c:v>
                </c:pt>
                <c:pt idx="5536">
                  <c:v>7.6207259748251799</c:v>
                </c:pt>
                <c:pt idx="5537">
                  <c:v>7.6221025510489504</c:v>
                </c:pt>
                <c:pt idx="5538">
                  <c:v>7.6234791272727298</c:v>
                </c:pt>
                <c:pt idx="5539">
                  <c:v>7.6248557034965101</c:v>
                </c:pt>
                <c:pt idx="5540">
                  <c:v>7.6262322797202797</c:v>
                </c:pt>
                <c:pt idx="5541">
                  <c:v>7.62760885594406</c:v>
                </c:pt>
                <c:pt idx="5542">
                  <c:v>7.6289854321678297</c:v>
                </c:pt>
                <c:pt idx="5543">
                  <c:v>7.6303620083916099</c:v>
                </c:pt>
                <c:pt idx="5544">
                  <c:v>7.6317385846153902</c:v>
                </c:pt>
                <c:pt idx="5545">
                  <c:v>7.6331151608391599</c:v>
                </c:pt>
                <c:pt idx="5546">
                  <c:v>7.6344917370629402</c:v>
                </c:pt>
                <c:pt idx="5547">
                  <c:v>7.6358683132867098</c:v>
                </c:pt>
                <c:pt idx="5548">
                  <c:v>7.6372448895104901</c:v>
                </c:pt>
                <c:pt idx="5549">
                  <c:v>7.6386214657342704</c:v>
                </c:pt>
                <c:pt idx="5550">
                  <c:v>7.63999804195804</c:v>
                </c:pt>
                <c:pt idx="5551">
                  <c:v>7.6413746181818203</c:v>
                </c:pt>
                <c:pt idx="5552">
                  <c:v>7.6427511944055899</c:v>
                </c:pt>
                <c:pt idx="5553">
                  <c:v>7.6441277706293702</c:v>
                </c:pt>
                <c:pt idx="5554">
                  <c:v>7.6455043468531496</c:v>
                </c:pt>
                <c:pt idx="5555">
                  <c:v>7.6468809230769299</c:v>
                </c:pt>
                <c:pt idx="5556">
                  <c:v>7.6482574993007004</c:v>
                </c:pt>
                <c:pt idx="5557">
                  <c:v>7.6496340755244798</c:v>
                </c:pt>
                <c:pt idx="5558">
                  <c:v>7.6510106517482503</c:v>
                </c:pt>
                <c:pt idx="5559">
                  <c:v>7.6523872279720297</c:v>
                </c:pt>
                <c:pt idx="5560">
                  <c:v>7.65376380419581</c:v>
                </c:pt>
                <c:pt idx="5561">
                  <c:v>7.6551403804195797</c:v>
                </c:pt>
                <c:pt idx="5562">
                  <c:v>7.65651695664336</c:v>
                </c:pt>
                <c:pt idx="5563">
                  <c:v>7.6578935328671296</c:v>
                </c:pt>
                <c:pt idx="5564">
                  <c:v>7.6592701090909099</c:v>
                </c:pt>
                <c:pt idx="5565">
                  <c:v>7.6606466853146902</c:v>
                </c:pt>
                <c:pt idx="5566">
                  <c:v>7.6620232615384598</c:v>
                </c:pt>
                <c:pt idx="5567">
                  <c:v>7.6633998377622401</c:v>
                </c:pt>
                <c:pt idx="5568">
                  <c:v>7.6647764139860097</c:v>
                </c:pt>
                <c:pt idx="5569">
                  <c:v>7.66615299020979</c:v>
                </c:pt>
                <c:pt idx="5570">
                  <c:v>7.6675295664335703</c:v>
                </c:pt>
                <c:pt idx="5571">
                  <c:v>7.6689061426573399</c:v>
                </c:pt>
                <c:pt idx="5572">
                  <c:v>7.6702827188811202</c:v>
                </c:pt>
                <c:pt idx="5573">
                  <c:v>7.6716592951048996</c:v>
                </c:pt>
                <c:pt idx="5574">
                  <c:v>7.6730358713286702</c:v>
                </c:pt>
                <c:pt idx="5575">
                  <c:v>7.6744124475524496</c:v>
                </c:pt>
                <c:pt idx="5576">
                  <c:v>7.6757890237762298</c:v>
                </c:pt>
                <c:pt idx="5577">
                  <c:v>7.6771656000000004</c:v>
                </c:pt>
                <c:pt idx="5578">
                  <c:v>7.6785421762237798</c:v>
                </c:pt>
                <c:pt idx="5579">
                  <c:v>7.6799187524475503</c:v>
                </c:pt>
                <c:pt idx="5580">
                  <c:v>7.6812953286713297</c:v>
                </c:pt>
                <c:pt idx="5581">
                  <c:v>7.68267190489511</c:v>
                </c:pt>
                <c:pt idx="5582">
                  <c:v>7.6840484811188796</c:v>
                </c:pt>
                <c:pt idx="5583">
                  <c:v>7.6854250573426599</c:v>
                </c:pt>
                <c:pt idx="5584">
                  <c:v>7.6868016335664304</c:v>
                </c:pt>
                <c:pt idx="5585">
                  <c:v>7.6881782097902098</c:v>
                </c:pt>
                <c:pt idx="5586">
                  <c:v>7.6895547860139901</c:v>
                </c:pt>
                <c:pt idx="5587">
                  <c:v>7.6909313622377597</c:v>
                </c:pt>
                <c:pt idx="5588">
                  <c:v>7.69230793846154</c:v>
                </c:pt>
                <c:pt idx="5589">
                  <c:v>7.6936845146853097</c:v>
                </c:pt>
                <c:pt idx="5590">
                  <c:v>7.69506109090909</c:v>
                </c:pt>
                <c:pt idx="5591">
                  <c:v>7.6964376671328703</c:v>
                </c:pt>
                <c:pt idx="5592">
                  <c:v>7.6978142433566497</c:v>
                </c:pt>
                <c:pt idx="5593">
                  <c:v>7.6991908195804202</c:v>
                </c:pt>
                <c:pt idx="5594">
                  <c:v>7.7005673958041996</c:v>
                </c:pt>
                <c:pt idx="5595">
                  <c:v>7.7019439720279701</c:v>
                </c:pt>
                <c:pt idx="5596">
                  <c:v>7.7033205482517504</c:v>
                </c:pt>
                <c:pt idx="5597">
                  <c:v>7.7046971244755298</c:v>
                </c:pt>
                <c:pt idx="5598">
                  <c:v>7.7060737006993003</c:v>
                </c:pt>
                <c:pt idx="5599">
                  <c:v>7.7074502769230797</c:v>
                </c:pt>
                <c:pt idx="5600">
                  <c:v>7.7088268531468502</c:v>
                </c:pt>
                <c:pt idx="5601">
                  <c:v>7.7102034293706296</c:v>
                </c:pt>
                <c:pt idx="5602">
                  <c:v>7.7115800055944099</c:v>
                </c:pt>
                <c:pt idx="5603">
                  <c:v>7.7129565818181796</c:v>
                </c:pt>
                <c:pt idx="5604">
                  <c:v>7.7143331580419598</c:v>
                </c:pt>
                <c:pt idx="5605">
                  <c:v>7.7157097342657401</c:v>
                </c:pt>
                <c:pt idx="5606">
                  <c:v>7.7170863104895098</c:v>
                </c:pt>
                <c:pt idx="5607">
                  <c:v>7.7184628867132901</c:v>
                </c:pt>
                <c:pt idx="5608">
                  <c:v>7.7198394629370597</c:v>
                </c:pt>
                <c:pt idx="5609">
                  <c:v>7.72121603916084</c:v>
                </c:pt>
                <c:pt idx="5610">
                  <c:v>7.7225926153846203</c:v>
                </c:pt>
                <c:pt idx="5611">
                  <c:v>7.7239691916083899</c:v>
                </c:pt>
                <c:pt idx="5612">
                  <c:v>7.7253457678321702</c:v>
                </c:pt>
                <c:pt idx="5613">
                  <c:v>7.7267223440559496</c:v>
                </c:pt>
                <c:pt idx="5614">
                  <c:v>7.7280989202797201</c:v>
                </c:pt>
                <c:pt idx="5615">
                  <c:v>7.7294754965035004</c:v>
                </c:pt>
                <c:pt idx="5616">
                  <c:v>7.73085207272727</c:v>
                </c:pt>
                <c:pt idx="5617">
                  <c:v>7.7322286489510503</c:v>
                </c:pt>
                <c:pt idx="5618">
                  <c:v>7.7336052251748297</c:v>
                </c:pt>
                <c:pt idx="5619">
                  <c:v>7.7349818013986003</c:v>
                </c:pt>
                <c:pt idx="5620">
                  <c:v>7.7363583776223797</c:v>
                </c:pt>
                <c:pt idx="5621">
                  <c:v>7.7377349538461599</c:v>
                </c:pt>
                <c:pt idx="5622">
                  <c:v>7.7391115300699296</c:v>
                </c:pt>
                <c:pt idx="5623">
                  <c:v>7.7404881062937099</c:v>
                </c:pt>
                <c:pt idx="5624">
                  <c:v>7.7418646825174804</c:v>
                </c:pt>
                <c:pt idx="5625">
                  <c:v>7.7432412587412598</c:v>
                </c:pt>
                <c:pt idx="5626">
                  <c:v>7.7446178349650401</c:v>
                </c:pt>
                <c:pt idx="5627">
                  <c:v>7.7459944111888097</c:v>
                </c:pt>
                <c:pt idx="5628">
                  <c:v>7.74737098741259</c:v>
                </c:pt>
                <c:pt idx="5629">
                  <c:v>7.7487475636363703</c:v>
                </c:pt>
                <c:pt idx="5630">
                  <c:v>7.7501241398601399</c:v>
                </c:pt>
                <c:pt idx="5631">
                  <c:v>7.7515007160839202</c:v>
                </c:pt>
                <c:pt idx="5632">
                  <c:v>7.7528772923076898</c:v>
                </c:pt>
                <c:pt idx="5633">
                  <c:v>7.7542538685314701</c:v>
                </c:pt>
                <c:pt idx="5634">
                  <c:v>7.7556304447552504</c:v>
                </c:pt>
                <c:pt idx="5635">
                  <c:v>7.7570070209790201</c:v>
                </c:pt>
                <c:pt idx="5636">
                  <c:v>7.7583835972028004</c:v>
                </c:pt>
                <c:pt idx="5637">
                  <c:v>7.75976017342657</c:v>
                </c:pt>
                <c:pt idx="5638">
                  <c:v>7.7611367496503503</c:v>
                </c:pt>
                <c:pt idx="5639">
                  <c:v>7.7625133258741297</c:v>
                </c:pt>
                <c:pt idx="5640">
                  <c:v>7.7638899020979002</c:v>
                </c:pt>
                <c:pt idx="5641">
                  <c:v>7.7652664783216796</c:v>
                </c:pt>
                <c:pt idx="5642">
                  <c:v>7.7666430545454599</c:v>
                </c:pt>
                <c:pt idx="5643">
                  <c:v>7.7680196307692304</c:v>
                </c:pt>
                <c:pt idx="5644">
                  <c:v>7.7693962069930098</c:v>
                </c:pt>
                <c:pt idx="5645">
                  <c:v>7.7707727832167803</c:v>
                </c:pt>
                <c:pt idx="5646">
                  <c:v>7.7721493594405597</c:v>
                </c:pt>
                <c:pt idx="5647">
                  <c:v>7.77352593566434</c:v>
                </c:pt>
                <c:pt idx="5648">
                  <c:v>7.7749025118881097</c:v>
                </c:pt>
                <c:pt idx="5649">
                  <c:v>7.7762790881118899</c:v>
                </c:pt>
                <c:pt idx="5650">
                  <c:v>7.7776556643356702</c:v>
                </c:pt>
                <c:pt idx="5651">
                  <c:v>7.7790322405594399</c:v>
                </c:pt>
                <c:pt idx="5652">
                  <c:v>7.7804088167832202</c:v>
                </c:pt>
                <c:pt idx="5653">
                  <c:v>7.7817853930069898</c:v>
                </c:pt>
                <c:pt idx="5654">
                  <c:v>7.7831619692307701</c:v>
                </c:pt>
                <c:pt idx="5655">
                  <c:v>7.7845385454545504</c:v>
                </c:pt>
                <c:pt idx="5656">
                  <c:v>7.78591512167832</c:v>
                </c:pt>
                <c:pt idx="5657">
                  <c:v>7.7872916979021003</c:v>
                </c:pt>
                <c:pt idx="5658">
                  <c:v>7.7886682741258699</c:v>
                </c:pt>
                <c:pt idx="5659">
                  <c:v>7.7900448503496502</c:v>
                </c:pt>
                <c:pt idx="5660">
                  <c:v>7.7914214265734296</c:v>
                </c:pt>
                <c:pt idx="5661">
                  <c:v>7.7927980027972001</c:v>
                </c:pt>
                <c:pt idx="5662">
                  <c:v>7.7941745790209804</c:v>
                </c:pt>
                <c:pt idx="5663">
                  <c:v>7.7955511552447598</c:v>
                </c:pt>
                <c:pt idx="5664">
                  <c:v>7.7969277314685304</c:v>
                </c:pt>
                <c:pt idx="5665">
                  <c:v>7.7983043076923098</c:v>
                </c:pt>
                <c:pt idx="5666">
                  <c:v>7.79968088391609</c:v>
                </c:pt>
                <c:pt idx="5667">
                  <c:v>7.8010574601398597</c:v>
                </c:pt>
                <c:pt idx="5668">
                  <c:v>7.80243403636364</c:v>
                </c:pt>
                <c:pt idx="5669">
                  <c:v>7.8038106125874096</c:v>
                </c:pt>
                <c:pt idx="5670">
                  <c:v>7.8051871888111899</c:v>
                </c:pt>
                <c:pt idx="5671">
                  <c:v>7.8065637650349702</c:v>
                </c:pt>
                <c:pt idx="5672">
                  <c:v>7.8079403412587398</c:v>
                </c:pt>
                <c:pt idx="5673">
                  <c:v>7.8093169174825201</c:v>
                </c:pt>
                <c:pt idx="5674">
                  <c:v>7.8106934937063004</c:v>
                </c:pt>
                <c:pt idx="5675">
                  <c:v>7.81207006993007</c:v>
                </c:pt>
                <c:pt idx="5676">
                  <c:v>7.8134466461538503</c:v>
                </c:pt>
                <c:pt idx="5677">
                  <c:v>7.8148232223776199</c:v>
                </c:pt>
                <c:pt idx="5678">
                  <c:v>7.8161997986014002</c:v>
                </c:pt>
                <c:pt idx="5679">
                  <c:v>7.8175763748251796</c:v>
                </c:pt>
                <c:pt idx="5680">
                  <c:v>7.8189529510489502</c:v>
                </c:pt>
                <c:pt idx="5681">
                  <c:v>7.8203295272727296</c:v>
                </c:pt>
                <c:pt idx="5682">
                  <c:v>7.8217061034965001</c:v>
                </c:pt>
                <c:pt idx="5683">
                  <c:v>7.8230826797202804</c:v>
                </c:pt>
                <c:pt idx="5684">
                  <c:v>7.8244592559440598</c:v>
                </c:pt>
                <c:pt idx="5685">
                  <c:v>7.8258358321678303</c:v>
                </c:pt>
                <c:pt idx="5686">
                  <c:v>7.8272124083916097</c:v>
                </c:pt>
                <c:pt idx="5687">
                  <c:v>7.82858898461539</c:v>
                </c:pt>
                <c:pt idx="5688">
                  <c:v>7.8299655608391596</c:v>
                </c:pt>
                <c:pt idx="5689">
                  <c:v>7.8313421370629399</c:v>
                </c:pt>
                <c:pt idx="5690">
                  <c:v>7.8327187132867202</c:v>
                </c:pt>
                <c:pt idx="5691">
                  <c:v>7.8340952895104898</c:v>
                </c:pt>
                <c:pt idx="5692">
                  <c:v>7.8354718657342701</c:v>
                </c:pt>
                <c:pt idx="5693">
                  <c:v>7.8368484419580398</c:v>
                </c:pt>
                <c:pt idx="5694">
                  <c:v>7.83822501818182</c:v>
                </c:pt>
                <c:pt idx="5695">
                  <c:v>7.8396015944056003</c:v>
                </c:pt>
                <c:pt idx="5696">
                  <c:v>7.84097817062937</c:v>
                </c:pt>
                <c:pt idx="5697">
                  <c:v>7.8423547468531503</c:v>
                </c:pt>
                <c:pt idx="5698">
                  <c:v>7.8437313230769199</c:v>
                </c:pt>
                <c:pt idx="5699">
                  <c:v>7.8451078993007002</c:v>
                </c:pt>
                <c:pt idx="5700">
                  <c:v>7.8464844755244796</c:v>
                </c:pt>
                <c:pt idx="5701">
                  <c:v>7.8478610517482501</c:v>
                </c:pt>
                <c:pt idx="5702">
                  <c:v>7.8492376279720304</c:v>
                </c:pt>
                <c:pt idx="5703">
                  <c:v>7.8506142041958098</c:v>
                </c:pt>
                <c:pt idx="5704">
                  <c:v>7.8519907804195803</c:v>
                </c:pt>
                <c:pt idx="5705">
                  <c:v>7.8533673566433597</c:v>
                </c:pt>
                <c:pt idx="5706">
                  <c:v>7.8547439328671302</c:v>
                </c:pt>
                <c:pt idx="5707">
                  <c:v>7.8561205090909096</c:v>
                </c:pt>
                <c:pt idx="5708">
                  <c:v>7.8574970853146899</c:v>
                </c:pt>
                <c:pt idx="5709">
                  <c:v>7.8588736615384596</c:v>
                </c:pt>
                <c:pt idx="5710">
                  <c:v>7.8602502377622399</c:v>
                </c:pt>
                <c:pt idx="5711">
                  <c:v>7.8616268139860201</c:v>
                </c:pt>
                <c:pt idx="5712">
                  <c:v>7.8630033902097898</c:v>
                </c:pt>
                <c:pt idx="5713">
                  <c:v>7.8643799664335701</c:v>
                </c:pt>
                <c:pt idx="5714">
                  <c:v>7.8657565426573397</c:v>
                </c:pt>
                <c:pt idx="5715">
                  <c:v>7.86713311888112</c:v>
                </c:pt>
                <c:pt idx="5716">
                  <c:v>7.8685096951049003</c:v>
                </c:pt>
                <c:pt idx="5717">
                  <c:v>7.8698862713286699</c:v>
                </c:pt>
                <c:pt idx="5718">
                  <c:v>7.8712628475524502</c:v>
                </c:pt>
                <c:pt idx="5719">
                  <c:v>7.8726394237762198</c:v>
                </c:pt>
                <c:pt idx="5720">
                  <c:v>7.8740160000000001</c:v>
                </c:pt>
                <c:pt idx="5721">
                  <c:v>7.8753925762237804</c:v>
                </c:pt>
                <c:pt idx="5722">
                  <c:v>7.87676915244755</c:v>
                </c:pt>
                <c:pt idx="5723">
                  <c:v>7.8781457286713303</c:v>
                </c:pt>
                <c:pt idx="5724">
                  <c:v>7.8795223048951097</c:v>
                </c:pt>
                <c:pt idx="5725">
                  <c:v>7.8808988811188803</c:v>
                </c:pt>
                <c:pt idx="5726">
                  <c:v>7.8822754573426597</c:v>
                </c:pt>
                <c:pt idx="5727">
                  <c:v>7.88365203356644</c:v>
                </c:pt>
                <c:pt idx="5728">
                  <c:v>7.8850286097902096</c:v>
                </c:pt>
                <c:pt idx="5729">
                  <c:v>7.8864051860139899</c:v>
                </c:pt>
                <c:pt idx="5730">
                  <c:v>7.8877817622377604</c:v>
                </c:pt>
                <c:pt idx="5731">
                  <c:v>7.8891583384615398</c:v>
                </c:pt>
                <c:pt idx="5732">
                  <c:v>7.8905349146853201</c:v>
                </c:pt>
                <c:pt idx="5733">
                  <c:v>7.8919114909090897</c:v>
                </c:pt>
                <c:pt idx="5734">
                  <c:v>7.89328806713287</c:v>
                </c:pt>
                <c:pt idx="5735">
                  <c:v>7.8946646433566396</c:v>
                </c:pt>
                <c:pt idx="5736">
                  <c:v>7.8960412195804199</c:v>
                </c:pt>
                <c:pt idx="5737">
                  <c:v>7.8974177958042002</c:v>
                </c:pt>
                <c:pt idx="5738">
                  <c:v>7.8987943720279699</c:v>
                </c:pt>
                <c:pt idx="5739">
                  <c:v>7.9001709482517501</c:v>
                </c:pt>
                <c:pt idx="5740">
                  <c:v>7.9015475244755304</c:v>
                </c:pt>
                <c:pt idx="5741">
                  <c:v>7.9029241006993001</c:v>
                </c:pt>
                <c:pt idx="5742">
                  <c:v>7.9043006769230804</c:v>
                </c:pt>
                <c:pt idx="5743">
                  <c:v>7.90567725314685</c:v>
                </c:pt>
                <c:pt idx="5744">
                  <c:v>7.9070538293706303</c:v>
                </c:pt>
                <c:pt idx="5745">
                  <c:v>7.9084304055944097</c:v>
                </c:pt>
                <c:pt idx="5746">
                  <c:v>7.9098069818181802</c:v>
                </c:pt>
                <c:pt idx="5747">
                  <c:v>7.9111835580419596</c:v>
                </c:pt>
                <c:pt idx="5748">
                  <c:v>7.9125601342657399</c:v>
                </c:pt>
                <c:pt idx="5749">
                  <c:v>7.9139367104895104</c:v>
                </c:pt>
                <c:pt idx="5750">
                  <c:v>7.9153132867132898</c:v>
                </c:pt>
                <c:pt idx="5751">
                  <c:v>7.9166898629370603</c:v>
                </c:pt>
                <c:pt idx="5752">
                  <c:v>7.9180664391608397</c:v>
                </c:pt>
                <c:pt idx="5753">
                  <c:v>7.91944301538462</c:v>
                </c:pt>
                <c:pt idx="5754">
                  <c:v>7.9208195916083897</c:v>
                </c:pt>
                <c:pt idx="5755">
                  <c:v>7.92219616783217</c:v>
                </c:pt>
                <c:pt idx="5756">
                  <c:v>7.9235727440559396</c:v>
                </c:pt>
                <c:pt idx="5757">
                  <c:v>7.9249493202797199</c:v>
                </c:pt>
                <c:pt idx="5758">
                  <c:v>7.9263258965035002</c:v>
                </c:pt>
                <c:pt idx="5759">
                  <c:v>7.9277024727272796</c:v>
                </c:pt>
                <c:pt idx="5760">
                  <c:v>7.9290790489510501</c:v>
                </c:pt>
                <c:pt idx="5761">
                  <c:v>7.9304556251748304</c:v>
                </c:pt>
                <c:pt idx="5762">
                  <c:v>7.9318322013986</c:v>
                </c:pt>
                <c:pt idx="5763">
                  <c:v>7.9332087776223803</c:v>
                </c:pt>
                <c:pt idx="5764">
                  <c:v>7.9345853538461499</c:v>
                </c:pt>
                <c:pt idx="5765">
                  <c:v>7.9359619300699302</c:v>
                </c:pt>
                <c:pt idx="5766">
                  <c:v>7.9373385062937096</c:v>
                </c:pt>
                <c:pt idx="5767">
                  <c:v>7.9387150825174801</c:v>
                </c:pt>
                <c:pt idx="5768">
                  <c:v>7.9400916587412604</c:v>
                </c:pt>
                <c:pt idx="5769">
                  <c:v>7.9414682349650398</c:v>
                </c:pt>
                <c:pt idx="5770">
                  <c:v>7.9428448111888104</c:v>
                </c:pt>
                <c:pt idx="5771">
                  <c:v>7.9442213874125898</c:v>
                </c:pt>
                <c:pt idx="5772">
                  <c:v>7.9455979636363701</c:v>
                </c:pt>
                <c:pt idx="5773">
                  <c:v>7.9469745398601397</c:v>
                </c:pt>
                <c:pt idx="5774">
                  <c:v>7.94835111608392</c:v>
                </c:pt>
                <c:pt idx="5775">
                  <c:v>7.9497276923076896</c:v>
                </c:pt>
                <c:pt idx="5776">
                  <c:v>7.9511042685314699</c:v>
                </c:pt>
                <c:pt idx="5777">
                  <c:v>7.9524808447552502</c:v>
                </c:pt>
                <c:pt idx="5778">
                  <c:v>7.9538574209790198</c:v>
                </c:pt>
                <c:pt idx="5779">
                  <c:v>7.9552339972028001</c:v>
                </c:pt>
                <c:pt idx="5780">
                  <c:v>7.9566105734265697</c:v>
                </c:pt>
                <c:pt idx="5781">
                  <c:v>7.95798714965035</c:v>
                </c:pt>
                <c:pt idx="5782">
                  <c:v>7.9593637258741303</c:v>
                </c:pt>
                <c:pt idx="5783">
                  <c:v>7.9607403020979</c:v>
                </c:pt>
                <c:pt idx="5784">
                  <c:v>7.9621168783216802</c:v>
                </c:pt>
                <c:pt idx="5785">
                  <c:v>7.9634934545454596</c:v>
                </c:pt>
                <c:pt idx="5786">
                  <c:v>7.9648700307692302</c:v>
                </c:pt>
                <c:pt idx="5787">
                  <c:v>7.9662466069930096</c:v>
                </c:pt>
                <c:pt idx="5788">
                  <c:v>7.9676231832167801</c:v>
                </c:pt>
                <c:pt idx="5789">
                  <c:v>7.9689997594405604</c:v>
                </c:pt>
                <c:pt idx="5790">
                  <c:v>7.9703763356643398</c:v>
                </c:pt>
                <c:pt idx="5791">
                  <c:v>7.9717529118881103</c:v>
                </c:pt>
                <c:pt idx="5792">
                  <c:v>7.9731294881118897</c:v>
                </c:pt>
                <c:pt idx="5793">
                  <c:v>7.97450606433567</c:v>
                </c:pt>
                <c:pt idx="5794">
                  <c:v>7.9758826405594396</c:v>
                </c:pt>
                <c:pt idx="5795">
                  <c:v>7.9772592167832199</c:v>
                </c:pt>
                <c:pt idx="5796">
                  <c:v>7.9786357930070002</c:v>
                </c:pt>
                <c:pt idx="5797">
                  <c:v>7.9800123692307698</c:v>
                </c:pt>
                <c:pt idx="5798">
                  <c:v>7.9813889454545501</c:v>
                </c:pt>
                <c:pt idx="5799">
                  <c:v>7.9827655216783198</c:v>
                </c:pt>
                <c:pt idx="5800">
                  <c:v>7.9841420979021001</c:v>
                </c:pt>
                <c:pt idx="5801">
                  <c:v>7.9855186741258697</c:v>
                </c:pt>
                <c:pt idx="5802">
                  <c:v>7.98689525034965</c:v>
                </c:pt>
                <c:pt idx="5803">
                  <c:v>7.9882718265734303</c:v>
                </c:pt>
                <c:pt idx="5804">
                  <c:v>7.9896484027971999</c:v>
                </c:pt>
                <c:pt idx="5805">
                  <c:v>7.9910249790209802</c:v>
                </c:pt>
                <c:pt idx="5806">
                  <c:v>7.9924015552447596</c:v>
                </c:pt>
                <c:pt idx="5807">
                  <c:v>7.9937781314685301</c:v>
                </c:pt>
                <c:pt idx="5808">
                  <c:v>7.9951547076923104</c:v>
                </c:pt>
                <c:pt idx="5809">
                  <c:v>7.99653128391608</c:v>
                </c:pt>
                <c:pt idx="5810">
                  <c:v>7.9979078601398603</c:v>
                </c:pt>
                <c:pt idx="5811">
                  <c:v>7.9992844363636397</c:v>
                </c:pt>
                <c:pt idx="5812">
                  <c:v>8.0006610125874094</c:v>
                </c:pt>
                <c:pt idx="5813">
                  <c:v>8.0020375888111897</c:v>
                </c:pt>
                <c:pt idx="5814">
                  <c:v>8.0034141650349699</c:v>
                </c:pt>
                <c:pt idx="5815">
                  <c:v>8.0047907412587396</c:v>
                </c:pt>
                <c:pt idx="5816">
                  <c:v>8.0061673174825199</c:v>
                </c:pt>
                <c:pt idx="5817">
                  <c:v>8.0075438937062895</c:v>
                </c:pt>
                <c:pt idx="5818">
                  <c:v>8.0089204699300698</c:v>
                </c:pt>
                <c:pt idx="5819">
                  <c:v>8.0102970461538501</c:v>
                </c:pt>
                <c:pt idx="5820">
                  <c:v>8.0116736223776197</c:v>
                </c:pt>
                <c:pt idx="5821">
                  <c:v>8.0130501986014</c:v>
                </c:pt>
                <c:pt idx="5822">
                  <c:v>8.0144267748251803</c:v>
                </c:pt>
                <c:pt idx="5823">
                  <c:v>8.0158033510489499</c:v>
                </c:pt>
                <c:pt idx="5824">
                  <c:v>8.0171799272727302</c:v>
                </c:pt>
                <c:pt idx="5825">
                  <c:v>8.0185565034965105</c:v>
                </c:pt>
                <c:pt idx="5826">
                  <c:v>8.0199330797202801</c:v>
                </c:pt>
                <c:pt idx="5827">
                  <c:v>8.0213096559440604</c:v>
                </c:pt>
                <c:pt idx="5828">
                  <c:v>8.0226862321678301</c:v>
                </c:pt>
                <c:pt idx="5829">
                  <c:v>8.0240628083916103</c:v>
                </c:pt>
                <c:pt idx="5830">
                  <c:v>8.0254393846153906</c:v>
                </c:pt>
                <c:pt idx="5831">
                  <c:v>8.0268159608391603</c:v>
                </c:pt>
                <c:pt idx="5832">
                  <c:v>8.0281925370629406</c:v>
                </c:pt>
                <c:pt idx="5833">
                  <c:v>8.0295691132867208</c:v>
                </c:pt>
                <c:pt idx="5834">
                  <c:v>8.0309456895104905</c:v>
                </c:pt>
                <c:pt idx="5835">
                  <c:v>8.0323222657342708</c:v>
                </c:pt>
                <c:pt idx="5836">
                  <c:v>8.0336988419580404</c:v>
                </c:pt>
                <c:pt idx="5837">
                  <c:v>8.0350754181818207</c:v>
                </c:pt>
                <c:pt idx="5838">
                  <c:v>8.0364519944055903</c:v>
                </c:pt>
                <c:pt idx="5839">
                  <c:v>8.0378285706293706</c:v>
                </c:pt>
                <c:pt idx="5840">
                  <c:v>8.0392051468531491</c:v>
                </c:pt>
                <c:pt idx="5841">
                  <c:v>8.0405817230769205</c:v>
                </c:pt>
                <c:pt idx="5842">
                  <c:v>8.0419582993007008</c:v>
                </c:pt>
                <c:pt idx="5843">
                  <c:v>8.0433348755244793</c:v>
                </c:pt>
                <c:pt idx="5844">
                  <c:v>8.0447114517482508</c:v>
                </c:pt>
                <c:pt idx="5845">
                  <c:v>8.0460880279720293</c:v>
                </c:pt>
                <c:pt idx="5846">
                  <c:v>8.0474646041958007</c:v>
                </c:pt>
                <c:pt idx="5847">
                  <c:v>8.0488411804195792</c:v>
                </c:pt>
                <c:pt idx="5848">
                  <c:v>8.0502177566433595</c:v>
                </c:pt>
                <c:pt idx="5849">
                  <c:v>8.0515943328671291</c:v>
                </c:pt>
                <c:pt idx="5850">
                  <c:v>8.0529709090909094</c:v>
                </c:pt>
                <c:pt idx="5851">
                  <c:v>8.0543474853146897</c:v>
                </c:pt>
                <c:pt idx="5852">
                  <c:v>8.0557240615384593</c:v>
                </c:pt>
                <c:pt idx="5853">
                  <c:v>8.0571006377622396</c:v>
                </c:pt>
                <c:pt idx="5854">
                  <c:v>8.0584772139860199</c:v>
                </c:pt>
                <c:pt idx="5855">
                  <c:v>8.0598537902097895</c:v>
                </c:pt>
                <c:pt idx="5856">
                  <c:v>8.0612303664335698</c:v>
                </c:pt>
                <c:pt idx="5857">
                  <c:v>8.0626069426573395</c:v>
                </c:pt>
                <c:pt idx="5858">
                  <c:v>8.0639835188811197</c:v>
                </c:pt>
                <c:pt idx="5859">
                  <c:v>8.0653600951049</c:v>
                </c:pt>
                <c:pt idx="5860">
                  <c:v>8.0667366713286697</c:v>
                </c:pt>
                <c:pt idx="5861">
                  <c:v>8.06811324755245</c:v>
                </c:pt>
                <c:pt idx="5862">
                  <c:v>8.0694898237762303</c:v>
                </c:pt>
                <c:pt idx="5863">
                  <c:v>8.0708663999999999</c:v>
                </c:pt>
                <c:pt idx="5864">
                  <c:v>8.0722429762237802</c:v>
                </c:pt>
                <c:pt idx="5865">
                  <c:v>8.0736195524475498</c:v>
                </c:pt>
                <c:pt idx="5866">
                  <c:v>8.0749961286713301</c:v>
                </c:pt>
                <c:pt idx="5867">
                  <c:v>8.0763727048951104</c:v>
                </c:pt>
                <c:pt idx="5868">
                  <c:v>8.07774928111888</c:v>
                </c:pt>
                <c:pt idx="5869">
                  <c:v>8.0791258573426603</c:v>
                </c:pt>
                <c:pt idx="5870">
                  <c:v>8.0805024335664406</c:v>
                </c:pt>
                <c:pt idx="5871">
                  <c:v>8.0818790097902102</c:v>
                </c:pt>
                <c:pt idx="5872">
                  <c:v>8.0832555860139905</c:v>
                </c:pt>
                <c:pt idx="5873">
                  <c:v>8.0846321622377602</c:v>
                </c:pt>
                <c:pt idx="5874">
                  <c:v>8.0860087384615404</c:v>
                </c:pt>
                <c:pt idx="5875">
                  <c:v>8.0873853146853101</c:v>
                </c:pt>
                <c:pt idx="5876">
                  <c:v>8.0887618909090904</c:v>
                </c:pt>
                <c:pt idx="5877">
                  <c:v>8.0901384671328707</c:v>
                </c:pt>
                <c:pt idx="5878">
                  <c:v>8.0915150433566492</c:v>
                </c:pt>
                <c:pt idx="5879">
                  <c:v>8.0928916195804206</c:v>
                </c:pt>
                <c:pt idx="5880">
                  <c:v>8.0942681958042009</c:v>
                </c:pt>
                <c:pt idx="5881">
                  <c:v>8.0956447720279705</c:v>
                </c:pt>
                <c:pt idx="5882">
                  <c:v>8.0970213482517508</c:v>
                </c:pt>
                <c:pt idx="5883">
                  <c:v>8.0983979244755293</c:v>
                </c:pt>
                <c:pt idx="5884">
                  <c:v>8.0997745006993007</c:v>
                </c:pt>
                <c:pt idx="5885">
                  <c:v>8.1011510769230792</c:v>
                </c:pt>
                <c:pt idx="5886">
                  <c:v>8.1025276531468506</c:v>
                </c:pt>
                <c:pt idx="5887">
                  <c:v>8.1039042293706292</c:v>
                </c:pt>
                <c:pt idx="5888">
                  <c:v>8.1052808055944094</c:v>
                </c:pt>
                <c:pt idx="5889">
                  <c:v>8.1066573818181809</c:v>
                </c:pt>
                <c:pt idx="5890">
                  <c:v>8.1080339580419594</c:v>
                </c:pt>
                <c:pt idx="5891">
                  <c:v>8.1094105342657308</c:v>
                </c:pt>
                <c:pt idx="5892">
                  <c:v>8.1107871104895093</c:v>
                </c:pt>
                <c:pt idx="5893">
                  <c:v>8.1121636867132896</c:v>
                </c:pt>
                <c:pt idx="5894">
                  <c:v>8.1135402629370592</c:v>
                </c:pt>
                <c:pt idx="5895">
                  <c:v>8.1149168391608395</c:v>
                </c:pt>
                <c:pt idx="5896">
                  <c:v>8.1162934153846198</c:v>
                </c:pt>
                <c:pt idx="5897">
                  <c:v>8.1176699916083894</c:v>
                </c:pt>
                <c:pt idx="5898">
                  <c:v>8.1190465678321697</c:v>
                </c:pt>
                <c:pt idx="5899">
                  <c:v>8.12042314405595</c:v>
                </c:pt>
                <c:pt idx="5900">
                  <c:v>8.1217997202797196</c:v>
                </c:pt>
                <c:pt idx="5901">
                  <c:v>8.1231762965034999</c:v>
                </c:pt>
                <c:pt idx="5902">
                  <c:v>8.1245528727272696</c:v>
                </c:pt>
                <c:pt idx="5903">
                  <c:v>8.1259294489510498</c:v>
                </c:pt>
                <c:pt idx="5904">
                  <c:v>8.1273060251748301</c:v>
                </c:pt>
                <c:pt idx="5905">
                  <c:v>8.1286826013985998</c:v>
                </c:pt>
                <c:pt idx="5906">
                  <c:v>8.1300591776223801</c:v>
                </c:pt>
                <c:pt idx="5907">
                  <c:v>8.1314357538461604</c:v>
                </c:pt>
                <c:pt idx="5908">
                  <c:v>8.13281233006993</c:v>
                </c:pt>
                <c:pt idx="5909">
                  <c:v>8.1341889062937103</c:v>
                </c:pt>
                <c:pt idx="5910">
                  <c:v>8.1355654825174799</c:v>
                </c:pt>
                <c:pt idx="5911">
                  <c:v>8.1369420587412602</c:v>
                </c:pt>
                <c:pt idx="5912">
                  <c:v>8.1383186349650405</c:v>
                </c:pt>
                <c:pt idx="5913">
                  <c:v>8.1396952111888101</c:v>
                </c:pt>
                <c:pt idx="5914">
                  <c:v>8.1410717874125904</c:v>
                </c:pt>
                <c:pt idx="5915">
                  <c:v>8.1424483636363707</c:v>
                </c:pt>
                <c:pt idx="5916">
                  <c:v>8.1438249398601403</c:v>
                </c:pt>
                <c:pt idx="5917">
                  <c:v>8.1452015160839206</c:v>
                </c:pt>
                <c:pt idx="5918">
                  <c:v>8.1465780923076903</c:v>
                </c:pt>
                <c:pt idx="5919">
                  <c:v>8.1479546685314705</c:v>
                </c:pt>
                <c:pt idx="5920">
                  <c:v>8.1493312447552508</c:v>
                </c:pt>
                <c:pt idx="5921">
                  <c:v>8.1507078209790205</c:v>
                </c:pt>
                <c:pt idx="5922">
                  <c:v>8.1520843972028008</c:v>
                </c:pt>
                <c:pt idx="5923">
                  <c:v>8.1534609734265704</c:v>
                </c:pt>
                <c:pt idx="5924">
                  <c:v>8.1548375496503507</c:v>
                </c:pt>
                <c:pt idx="5925">
                  <c:v>8.1562141258741292</c:v>
                </c:pt>
                <c:pt idx="5926">
                  <c:v>8.1575907020979006</c:v>
                </c:pt>
                <c:pt idx="5927">
                  <c:v>8.1589672783216791</c:v>
                </c:pt>
                <c:pt idx="5928">
                  <c:v>8.1603438545454505</c:v>
                </c:pt>
                <c:pt idx="5929">
                  <c:v>8.1617204307692308</c:v>
                </c:pt>
                <c:pt idx="5930">
                  <c:v>8.1630970069930093</c:v>
                </c:pt>
                <c:pt idx="5931">
                  <c:v>8.1644735832167807</c:v>
                </c:pt>
                <c:pt idx="5932">
                  <c:v>8.1658501594405593</c:v>
                </c:pt>
                <c:pt idx="5933">
                  <c:v>8.1672267356643395</c:v>
                </c:pt>
                <c:pt idx="5934">
                  <c:v>8.1686033118881092</c:v>
                </c:pt>
                <c:pt idx="5935">
                  <c:v>8.1699798881118895</c:v>
                </c:pt>
                <c:pt idx="5936">
                  <c:v>8.1713564643356698</c:v>
                </c:pt>
                <c:pt idx="5937">
                  <c:v>8.1727330405594394</c:v>
                </c:pt>
                <c:pt idx="5938">
                  <c:v>8.1741096167832197</c:v>
                </c:pt>
                <c:pt idx="5939">
                  <c:v>8.175486193007</c:v>
                </c:pt>
                <c:pt idx="5940">
                  <c:v>8.1768627692307696</c:v>
                </c:pt>
                <c:pt idx="5941">
                  <c:v>8.1782393454545499</c:v>
                </c:pt>
                <c:pt idx="5942">
                  <c:v>8.1796159216783195</c:v>
                </c:pt>
                <c:pt idx="5943">
                  <c:v>8.1809924979020998</c:v>
                </c:pt>
                <c:pt idx="5944">
                  <c:v>8.1823690741258801</c:v>
                </c:pt>
                <c:pt idx="5945">
                  <c:v>8.1837456503496497</c:v>
                </c:pt>
                <c:pt idx="5946">
                  <c:v>8.18512222657343</c:v>
                </c:pt>
                <c:pt idx="5947">
                  <c:v>8.1864988027971997</c:v>
                </c:pt>
                <c:pt idx="5948">
                  <c:v>8.1878753790209799</c:v>
                </c:pt>
                <c:pt idx="5949">
                  <c:v>8.1892519552447602</c:v>
                </c:pt>
                <c:pt idx="5950">
                  <c:v>8.1906285314685299</c:v>
                </c:pt>
                <c:pt idx="5951">
                  <c:v>8.1920051076923102</c:v>
                </c:pt>
                <c:pt idx="5952">
                  <c:v>8.1933816839160905</c:v>
                </c:pt>
                <c:pt idx="5953">
                  <c:v>8.1947582601398601</c:v>
                </c:pt>
                <c:pt idx="5954">
                  <c:v>8.1961348363636404</c:v>
                </c:pt>
                <c:pt idx="5955">
                  <c:v>8.19751141258741</c:v>
                </c:pt>
                <c:pt idx="5956">
                  <c:v>8.1988879888111903</c:v>
                </c:pt>
                <c:pt idx="5957">
                  <c:v>8.2002645650349706</c:v>
                </c:pt>
                <c:pt idx="5958">
                  <c:v>8.2016411412587402</c:v>
                </c:pt>
                <c:pt idx="5959">
                  <c:v>8.2030177174825205</c:v>
                </c:pt>
                <c:pt idx="5960">
                  <c:v>8.2043942937062901</c:v>
                </c:pt>
                <c:pt idx="5961">
                  <c:v>8.2057708699300704</c:v>
                </c:pt>
                <c:pt idx="5962">
                  <c:v>8.2071474461538507</c:v>
                </c:pt>
                <c:pt idx="5963">
                  <c:v>8.2085240223776204</c:v>
                </c:pt>
                <c:pt idx="5964">
                  <c:v>8.2099005986014006</c:v>
                </c:pt>
                <c:pt idx="5965">
                  <c:v>8.2112771748251792</c:v>
                </c:pt>
                <c:pt idx="5966">
                  <c:v>8.2126537510489506</c:v>
                </c:pt>
                <c:pt idx="5967">
                  <c:v>8.2140303272727309</c:v>
                </c:pt>
                <c:pt idx="5968">
                  <c:v>8.2154069034965005</c:v>
                </c:pt>
                <c:pt idx="5969">
                  <c:v>8.2167834797202808</c:v>
                </c:pt>
                <c:pt idx="5970">
                  <c:v>8.2181600559440593</c:v>
                </c:pt>
                <c:pt idx="5971">
                  <c:v>8.2195366321678307</c:v>
                </c:pt>
                <c:pt idx="5972">
                  <c:v>8.2209132083916092</c:v>
                </c:pt>
                <c:pt idx="5973">
                  <c:v>8.2222897846153895</c:v>
                </c:pt>
                <c:pt idx="5974">
                  <c:v>8.2236663608391591</c:v>
                </c:pt>
                <c:pt idx="5975">
                  <c:v>8.2250429370629394</c:v>
                </c:pt>
                <c:pt idx="5976">
                  <c:v>8.2264195132867108</c:v>
                </c:pt>
                <c:pt idx="5977">
                  <c:v>8.2277960895104894</c:v>
                </c:pt>
                <c:pt idx="5978">
                  <c:v>8.2291726657342696</c:v>
                </c:pt>
                <c:pt idx="5979">
                  <c:v>8.2305492419580393</c:v>
                </c:pt>
                <c:pt idx="5980">
                  <c:v>8.2319258181818196</c:v>
                </c:pt>
                <c:pt idx="5981">
                  <c:v>8.2333023944055999</c:v>
                </c:pt>
                <c:pt idx="5982">
                  <c:v>8.2346789706293695</c:v>
                </c:pt>
                <c:pt idx="5983">
                  <c:v>8.2360555468531498</c:v>
                </c:pt>
                <c:pt idx="5984">
                  <c:v>8.2374321230769194</c:v>
                </c:pt>
                <c:pt idx="5985">
                  <c:v>8.2388086993006997</c:v>
                </c:pt>
                <c:pt idx="5986">
                  <c:v>8.24018527552448</c:v>
                </c:pt>
                <c:pt idx="5987">
                  <c:v>8.2415618517482496</c:v>
                </c:pt>
                <c:pt idx="5988">
                  <c:v>8.2429384279720299</c:v>
                </c:pt>
                <c:pt idx="5989">
                  <c:v>8.2443150041958102</c:v>
                </c:pt>
                <c:pt idx="5990">
                  <c:v>8.2456915804195798</c:v>
                </c:pt>
                <c:pt idx="5991">
                  <c:v>8.2470681566433601</c:v>
                </c:pt>
                <c:pt idx="5992">
                  <c:v>8.2484447328671298</c:v>
                </c:pt>
                <c:pt idx="5993">
                  <c:v>8.24982130909091</c:v>
                </c:pt>
                <c:pt idx="5994">
                  <c:v>8.2511978853146903</c:v>
                </c:pt>
                <c:pt idx="5995">
                  <c:v>8.25257446153846</c:v>
                </c:pt>
                <c:pt idx="5996">
                  <c:v>8.2539510377622403</c:v>
                </c:pt>
                <c:pt idx="5997">
                  <c:v>8.2553276139860206</c:v>
                </c:pt>
                <c:pt idx="5998">
                  <c:v>8.2567041902097902</c:v>
                </c:pt>
                <c:pt idx="5999">
                  <c:v>8.2580807664335705</c:v>
                </c:pt>
                <c:pt idx="6000">
                  <c:v>8.2594573426573401</c:v>
                </c:pt>
                <c:pt idx="6001">
                  <c:v>8.2608339188811204</c:v>
                </c:pt>
                <c:pt idx="6002">
                  <c:v>8.2622104951049007</c:v>
                </c:pt>
                <c:pt idx="6003">
                  <c:v>8.2635870713286703</c:v>
                </c:pt>
                <c:pt idx="6004">
                  <c:v>8.2649636475524506</c:v>
                </c:pt>
                <c:pt idx="6005">
                  <c:v>8.2663402237762202</c:v>
                </c:pt>
                <c:pt idx="6006">
                  <c:v>8.2677168000000005</c:v>
                </c:pt>
                <c:pt idx="6007">
                  <c:v>8.2690933762237808</c:v>
                </c:pt>
                <c:pt idx="6008">
                  <c:v>8.2704699524475505</c:v>
                </c:pt>
                <c:pt idx="6009">
                  <c:v>8.2718465286713307</c:v>
                </c:pt>
                <c:pt idx="6010">
                  <c:v>8.2732231048951093</c:v>
                </c:pt>
                <c:pt idx="6011">
                  <c:v>8.2745996811188807</c:v>
                </c:pt>
                <c:pt idx="6012">
                  <c:v>8.2759762573426592</c:v>
                </c:pt>
                <c:pt idx="6013">
                  <c:v>8.2773528335664306</c:v>
                </c:pt>
                <c:pt idx="6014">
                  <c:v>8.2787294097902109</c:v>
                </c:pt>
                <c:pt idx="6015">
                  <c:v>8.2801059860139894</c:v>
                </c:pt>
                <c:pt idx="6016">
                  <c:v>8.2814825622377608</c:v>
                </c:pt>
                <c:pt idx="6017">
                  <c:v>8.2828591384615393</c:v>
                </c:pt>
                <c:pt idx="6018">
                  <c:v>8.2842357146853196</c:v>
                </c:pt>
                <c:pt idx="6019">
                  <c:v>8.2856122909090892</c:v>
                </c:pt>
                <c:pt idx="6020">
                  <c:v>8.2869888671328695</c:v>
                </c:pt>
                <c:pt idx="6021">
                  <c:v>8.2883654433566392</c:v>
                </c:pt>
                <c:pt idx="6022">
                  <c:v>8.2897420195804195</c:v>
                </c:pt>
                <c:pt idx="6023">
                  <c:v>8.2911185958041997</c:v>
                </c:pt>
                <c:pt idx="6024">
                  <c:v>8.2924951720279694</c:v>
                </c:pt>
                <c:pt idx="6025">
                  <c:v>8.2938717482517497</c:v>
                </c:pt>
                <c:pt idx="6026">
                  <c:v>8.29524832447553</c:v>
                </c:pt>
                <c:pt idx="6027">
                  <c:v>8.2966249006992996</c:v>
                </c:pt>
                <c:pt idx="6028">
                  <c:v>8.2980014769230799</c:v>
                </c:pt>
                <c:pt idx="6029">
                  <c:v>8.2993780531468495</c:v>
                </c:pt>
                <c:pt idx="6030">
                  <c:v>8.3007546293706298</c:v>
                </c:pt>
                <c:pt idx="6031">
                  <c:v>8.3021312055944101</c:v>
                </c:pt>
                <c:pt idx="6032">
                  <c:v>8.3035077818181797</c:v>
                </c:pt>
                <c:pt idx="6033">
                  <c:v>8.30488435804196</c:v>
                </c:pt>
                <c:pt idx="6034">
                  <c:v>8.3062609342657403</c:v>
                </c:pt>
                <c:pt idx="6035">
                  <c:v>8.3076375104895099</c:v>
                </c:pt>
                <c:pt idx="6036">
                  <c:v>8.3090140867132902</c:v>
                </c:pt>
                <c:pt idx="6037">
                  <c:v>8.3103906629370599</c:v>
                </c:pt>
                <c:pt idx="6038">
                  <c:v>8.3117672391608401</c:v>
                </c:pt>
                <c:pt idx="6039">
                  <c:v>8.3131438153846204</c:v>
                </c:pt>
                <c:pt idx="6040">
                  <c:v>8.3145203916083901</c:v>
                </c:pt>
                <c:pt idx="6041">
                  <c:v>8.3158969678321704</c:v>
                </c:pt>
                <c:pt idx="6042">
                  <c:v>8.31727354405594</c:v>
                </c:pt>
                <c:pt idx="6043">
                  <c:v>8.3186501202797203</c:v>
                </c:pt>
                <c:pt idx="6044">
                  <c:v>8.3200266965035006</c:v>
                </c:pt>
                <c:pt idx="6045">
                  <c:v>8.3214032727272702</c:v>
                </c:pt>
                <c:pt idx="6046">
                  <c:v>8.3227798489510505</c:v>
                </c:pt>
                <c:pt idx="6047">
                  <c:v>8.3241564251748308</c:v>
                </c:pt>
                <c:pt idx="6048">
                  <c:v>8.3255330013986004</c:v>
                </c:pt>
                <c:pt idx="6049">
                  <c:v>8.3269095776223807</c:v>
                </c:pt>
                <c:pt idx="6050">
                  <c:v>8.3282861538461592</c:v>
                </c:pt>
                <c:pt idx="6051">
                  <c:v>8.3296627300699306</c:v>
                </c:pt>
                <c:pt idx="6052">
                  <c:v>8.3310393062937091</c:v>
                </c:pt>
                <c:pt idx="6053">
                  <c:v>8.3324158825174806</c:v>
                </c:pt>
                <c:pt idx="6054">
                  <c:v>8.3337924587412608</c:v>
                </c:pt>
                <c:pt idx="6055">
                  <c:v>8.3351690349650394</c:v>
                </c:pt>
                <c:pt idx="6056">
                  <c:v>8.3365456111888108</c:v>
                </c:pt>
                <c:pt idx="6057">
                  <c:v>8.3379221874125893</c:v>
                </c:pt>
                <c:pt idx="6058">
                  <c:v>8.3392987636363607</c:v>
                </c:pt>
                <c:pt idx="6059">
                  <c:v>8.3406753398601392</c:v>
                </c:pt>
                <c:pt idx="6060">
                  <c:v>8.3420519160839195</c:v>
                </c:pt>
                <c:pt idx="6061">
                  <c:v>8.3434284923076891</c:v>
                </c:pt>
                <c:pt idx="6062">
                  <c:v>8.3448050685314694</c:v>
                </c:pt>
                <c:pt idx="6063">
                  <c:v>8.3461816447552497</c:v>
                </c:pt>
                <c:pt idx="6064">
                  <c:v>8.3475582209790193</c:v>
                </c:pt>
                <c:pt idx="6065">
                  <c:v>8.3489347972027996</c:v>
                </c:pt>
                <c:pt idx="6066">
                  <c:v>8.3503113734265693</c:v>
                </c:pt>
                <c:pt idx="6067">
                  <c:v>8.3516879496503496</c:v>
                </c:pt>
                <c:pt idx="6068">
                  <c:v>8.3530645258741298</c:v>
                </c:pt>
                <c:pt idx="6069">
                  <c:v>8.3544411020978995</c:v>
                </c:pt>
                <c:pt idx="6070">
                  <c:v>8.3558176783216798</c:v>
                </c:pt>
                <c:pt idx="6071">
                  <c:v>8.3571942545454601</c:v>
                </c:pt>
                <c:pt idx="6072">
                  <c:v>8.3585708307692297</c:v>
                </c:pt>
                <c:pt idx="6073">
                  <c:v>8.35994740699301</c:v>
                </c:pt>
                <c:pt idx="6074">
                  <c:v>8.3613239832167903</c:v>
                </c:pt>
                <c:pt idx="6075">
                  <c:v>8.3627005594405599</c:v>
                </c:pt>
                <c:pt idx="6076">
                  <c:v>8.3640771356643402</c:v>
                </c:pt>
                <c:pt idx="6077">
                  <c:v>8.3654537118881098</c:v>
                </c:pt>
                <c:pt idx="6078">
                  <c:v>8.3668302881118901</c:v>
                </c:pt>
                <c:pt idx="6079">
                  <c:v>8.3682068643356704</c:v>
                </c:pt>
                <c:pt idx="6080">
                  <c:v>8.36958344055944</c:v>
                </c:pt>
                <c:pt idx="6081">
                  <c:v>8.3709600167832203</c:v>
                </c:pt>
                <c:pt idx="6082">
                  <c:v>8.3723365930070006</c:v>
                </c:pt>
                <c:pt idx="6083">
                  <c:v>8.3737131692307702</c:v>
                </c:pt>
                <c:pt idx="6084">
                  <c:v>8.3750897454545505</c:v>
                </c:pt>
                <c:pt idx="6085">
                  <c:v>8.3764663216783202</c:v>
                </c:pt>
                <c:pt idx="6086">
                  <c:v>8.3778428979021005</c:v>
                </c:pt>
                <c:pt idx="6087">
                  <c:v>8.3792194741258808</c:v>
                </c:pt>
                <c:pt idx="6088">
                  <c:v>8.3805960503496504</c:v>
                </c:pt>
                <c:pt idx="6089">
                  <c:v>8.3819726265734307</c:v>
                </c:pt>
                <c:pt idx="6090">
                  <c:v>8.3833492027972003</c:v>
                </c:pt>
                <c:pt idx="6091">
                  <c:v>8.3847257790209806</c:v>
                </c:pt>
                <c:pt idx="6092">
                  <c:v>8.3861023552447609</c:v>
                </c:pt>
                <c:pt idx="6093">
                  <c:v>8.3874789314685305</c:v>
                </c:pt>
                <c:pt idx="6094">
                  <c:v>8.3888555076923108</c:v>
                </c:pt>
                <c:pt idx="6095">
                  <c:v>8.3902320839160804</c:v>
                </c:pt>
                <c:pt idx="6096">
                  <c:v>8.3916086601398607</c:v>
                </c:pt>
                <c:pt idx="6097">
                  <c:v>8.3929852363636392</c:v>
                </c:pt>
                <c:pt idx="6098">
                  <c:v>8.3943618125874107</c:v>
                </c:pt>
                <c:pt idx="6099">
                  <c:v>8.3957383888111892</c:v>
                </c:pt>
                <c:pt idx="6100">
                  <c:v>8.3971149650349695</c:v>
                </c:pt>
                <c:pt idx="6101">
                  <c:v>8.3984915412587409</c:v>
                </c:pt>
                <c:pt idx="6102">
                  <c:v>8.3998681174825194</c:v>
                </c:pt>
                <c:pt idx="6103">
                  <c:v>8.4012446937062908</c:v>
                </c:pt>
                <c:pt idx="6104">
                  <c:v>8.4026212699300693</c:v>
                </c:pt>
                <c:pt idx="6105">
                  <c:v>8.4039978461538496</c:v>
                </c:pt>
                <c:pt idx="6106">
                  <c:v>8.4053744223776192</c:v>
                </c:pt>
                <c:pt idx="6107">
                  <c:v>8.4067509986013995</c:v>
                </c:pt>
                <c:pt idx="6108">
                  <c:v>8.4081275748251798</c:v>
                </c:pt>
                <c:pt idx="6109">
                  <c:v>8.4095041510489494</c:v>
                </c:pt>
                <c:pt idx="6110">
                  <c:v>8.4108807272727297</c:v>
                </c:pt>
                <c:pt idx="6111">
                  <c:v>8.41225730349651</c:v>
                </c:pt>
                <c:pt idx="6112">
                  <c:v>8.4136338797202797</c:v>
                </c:pt>
                <c:pt idx="6113">
                  <c:v>8.4150104559440599</c:v>
                </c:pt>
                <c:pt idx="6114">
                  <c:v>8.4163870321678296</c:v>
                </c:pt>
                <c:pt idx="6115">
                  <c:v>8.4177636083916099</c:v>
                </c:pt>
                <c:pt idx="6116">
                  <c:v>8.4191401846153902</c:v>
                </c:pt>
                <c:pt idx="6117">
                  <c:v>8.4205167608391598</c:v>
                </c:pt>
                <c:pt idx="6118">
                  <c:v>8.4218933370629401</c:v>
                </c:pt>
                <c:pt idx="6119">
                  <c:v>8.4232699132867204</c:v>
                </c:pt>
                <c:pt idx="6120">
                  <c:v>8.42464648951049</c:v>
                </c:pt>
                <c:pt idx="6121">
                  <c:v>8.4260230657342703</c:v>
                </c:pt>
                <c:pt idx="6122">
                  <c:v>8.4273996419580399</c:v>
                </c:pt>
                <c:pt idx="6123">
                  <c:v>8.4287762181818202</c:v>
                </c:pt>
                <c:pt idx="6124">
                  <c:v>8.4301527944056005</c:v>
                </c:pt>
                <c:pt idx="6125">
                  <c:v>8.4315293706293701</c:v>
                </c:pt>
                <c:pt idx="6126">
                  <c:v>8.4329059468531504</c:v>
                </c:pt>
                <c:pt idx="6127">
                  <c:v>8.4342825230769201</c:v>
                </c:pt>
                <c:pt idx="6128">
                  <c:v>8.4356590993007003</c:v>
                </c:pt>
                <c:pt idx="6129">
                  <c:v>8.4370356755244806</c:v>
                </c:pt>
                <c:pt idx="6130">
                  <c:v>8.4384122517482503</c:v>
                </c:pt>
                <c:pt idx="6131">
                  <c:v>8.4397888279720306</c:v>
                </c:pt>
                <c:pt idx="6132">
                  <c:v>8.4411654041958109</c:v>
                </c:pt>
                <c:pt idx="6133">
                  <c:v>8.4425419804195805</c:v>
                </c:pt>
                <c:pt idx="6134">
                  <c:v>8.4439185566433608</c:v>
                </c:pt>
                <c:pt idx="6135">
                  <c:v>8.4452951328671304</c:v>
                </c:pt>
                <c:pt idx="6136">
                  <c:v>8.4466717090909107</c:v>
                </c:pt>
                <c:pt idx="6137">
                  <c:v>8.4480482853146892</c:v>
                </c:pt>
                <c:pt idx="6138">
                  <c:v>8.4494248615384606</c:v>
                </c:pt>
                <c:pt idx="6139">
                  <c:v>8.4508014377622391</c:v>
                </c:pt>
                <c:pt idx="6140">
                  <c:v>8.4521780139860105</c:v>
                </c:pt>
                <c:pt idx="6141">
                  <c:v>8.4535545902097908</c:v>
                </c:pt>
                <c:pt idx="6142">
                  <c:v>8.4549311664335693</c:v>
                </c:pt>
                <c:pt idx="6143">
                  <c:v>8.4563077426573408</c:v>
                </c:pt>
                <c:pt idx="6144">
                  <c:v>8.4576843188811193</c:v>
                </c:pt>
                <c:pt idx="6145">
                  <c:v>8.4590608951048996</c:v>
                </c:pt>
                <c:pt idx="6146">
                  <c:v>8.4604374713286692</c:v>
                </c:pt>
                <c:pt idx="6147">
                  <c:v>8.4618140475524495</c:v>
                </c:pt>
                <c:pt idx="6148">
                  <c:v>8.4631906237762191</c:v>
                </c:pt>
                <c:pt idx="6149">
                  <c:v>8.4645671999999994</c:v>
                </c:pt>
                <c:pt idx="6150">
                  <c:v>8.4659437762237797</c:v>
                </c:pt>
                <c:pt idx="6151">
                  <c:v>8.4673203524475493</c:v>
                </c:pt>
                <c:pt idx="6152">
                  <c:v>8.4686969286713296</c:v>
                </c:pt>
                <c:pt idx="6153">
                  <c:v>8.4700735048951099</c:v>
                </c:pt>
                <c:pt idx="6154">
                  <c:v>8.4714500811188795</c:v>
                </c:pt>
                <c:pt idx="6155">
                  <c:v>8.4728266573426598</c:v>
                </c:pt>
                <c:pt idx="6156">
                  <c:v>8.4742032335664401</c:v>
                </c:pt>
                <c:pt idx="6157">
                  <c:v>8.4755798097902098</c:v>
                </c:pt>
                <c:pt idx="6158">
                  <c:v>8.47695638601399</c:v>
                </c:pt>
                <c:pt idx="6159">
                  <c:v>8.4783329622377597</c:v>
                </c:pt>
                <c:pt idx="6160">
                  <c:v>8.47970953846154</c:v>
                </c:pt>
                <c:pt idx="6161">
                  <c:v>8.4810861146853203</c:v>
                </c:pt>
                <c:pt idx="6162">
                  <c:v>8.4824626909090899</c:v>
                </c:pt>
                <c:pt idx="6163">
                  <c:v>8.4838392671328702</c:v>
                </c:pt>
                <c:pt idx="6164">
                  <c:v>8.4852158433566505</c:v>
                </c:pt>
                <c:pt idx="6165">
                  <c:v>8.4865924195804201</c:v>
                </c:pt>
                <c:pt idx="6166">
                  <c:v>8.4879689958042004</c:v>
                </c:pt>
                <c:pt idx="6167">
                  <c:v>8.48934557202797</c:v>
                </c:pt>
                <c:pt idx="6168">
                  <c:v>8.4907221482517503</c:v>
                </c:pt>
                <c:pt idx="6169">
                  <c:v>8.4920987244755306</c:v>
                </c:pt>
                <c:pt idx="6170">
                  <c:v>8.4934753006993002</c:v>
                </c:pt>
                <c:pt idx="6171">
                  <c:v>8.4948518769230805</c:v>
                </c:pt>
                <c:pt idx="6172">
                  <c:v>8.4962284531468502</c:v>
                </c:pt>
                <c:pt idx="6173">
                  <c:v>8.4976050293706304</c:v>
                </c:pt>
                <c:pt idx="6174">
                  <c:v>8.4989816055944107</c:v>
                </c:pt>
                <c:pt idx="6175">
                  <c:v>8.5003581818181804</c:v>
                </c:pt>
                <c:pt idx="6176">
                  <c:v>8.5017347580419607</c:v>
                </c:pt>
                <c:pt idx="6177">
                  <c:v>8.5031113342657303</c:v>
                </c:pt>
                <c:pt idx="6178">
                  <c:v>8.5044879104895106</c:v>
                </c:pt>
                <c:pt idx="6179">
                  <c:v>8.5058644867132909</c:v>
                </c:pt>
                <c:pt idx="6180">
                  <c:v>8.5072410629370605</c:v>
                </c:pt>
                <c:pt idx="6181">
                  <c:v>8.5086176391608408</c:v>
                </c:pt>
                <c:pt idx="6182">
                  <c:v>8.5099942153846193</c:v>
                </c:pt>
                <c:pt idx="6183">
                  <c:v>8.5113707916083907</c:v>
                </c:pt>
                <c:pt idx="6184">
                  <c:v>8.5127473678321692</c:v>
                </c:pt>
                <c:pt idx="6185">
                  <c:v>8.5141239440559406</c:v>
                </c:pt>
                <c:pt idx="6186">
                  <c:v>8.5155005202797192</c:v>
                </c:pt>
                <c:pt idx="6187">
                  <c:v>8.5168770965034994</c:v>
                </c:pt>
                <c:pt idx="6188">
                  <c:v>8.5182536727272709</c:v>
                </c:pt>
                <c:pt idx="6189">
                  <c:v>8.5196302489510494</c:v>
                </c:pt>
                <c:pt idx="6190">
                  <c:v>8.5210068251748297</c:v>
                </c:pt>
                <c:pt idx="6191">
                  <c:v>8.5223834013985993</c:v>
                </c:pt>
                <c:pt idx="6192">
                  <c:v>8.5237599776223796</c:v>
                </c:pt>
                <c:pt idx="6193">
                  <c:v>8.5251365538461599</c:v>
                </c:pt>
                <c:pt idx="6194">
                  <c:v>8.5265131300699295</c:v>
                </c:pt>
                <c:pt idx="6195">
                  <c:v>8.5278897062937098</c:v>
                </c:pt>
                <c:pt idx="6196">
                  <c:v>8.5292662825174794</c:v>
                </c:pt>
                <c:pt idx="6197">
                  <c:v>8.5306428587412597</c:v>
                </c:pt>
                <c:pt idx="6198">
                  <c:v>8.53201943496504</c:v>
                </c:pt>
                <c:pt idx="6199">
                  <c:v>8.5333960111888096</c:v>
                </c:pt>
                <c:pt idx="6200">
                  <c:v>8.5347725874125899</c:v>
                </c:pt>
                <c:pt idx="6201">
                  <c:v>8.5361491636363702</c:v>
                </c:pt>
                <c:pt idx="6202">
                  <c:v>8.5375257398601399</c:v>
                </c:pt>
                <c:pt idx="6203">
                  <c:v>8.5389023160839201</c:v>
                </c:pt>
                <c:pt idx="6204">
                  <c:v>8.5402788923076898</c:v>
                </c:pt>
                <c:pt idx="6205">
                  <c:v>8.5416554685314701</c:v>
                </c:pt>
                <c:pt idx="6206">
                  <c:v>8.5430320447552504</c:v>
                </c:pt>
                <c:pt idx="6207">
                  <c:v>8.54440862097902</c:v>
                </c:pt>
                <c:pt idx="6208">
                  <c:v>8.5457851972028003</c:v>
                </c:pt>
                <c:pt idx="6209">
                  <c:v>8.5471617734265699</c:v>
                </c:pt>
                <c:pt idx="6210">
                  <c:v>8.5485383496503502</c:v>
                </c:pt>
                <c:pt idx="6211">
                  <c:v>8.5499149258741305</c:v>
                </c:pt>
                <c:pt idx="6212">
                  <c:v>8.5512915020979001</c:v>
                </c:pt>
                <c:pt idx="6213">
                  <c:v>8.5526680783216804</c:v>
                </c:pt>
                <c:pt idx="6214">
                  <c:v>8.5540446545454607</c:v>
                </c:pt>
                <c:pt idx="6215">
                  <c:v>8.5554212307692303</c:v>
                </c:pt>
                <c:pt idx="6216">
                  <c:v>8.5567978069930106</c:v>
                </c:pt>
                <c:pt idx="6217">
                  <c:v>8.5581743832167803</c:v>
                </c:pt>
                <c:pt idx="6218">
                  <c:v>8.5595509594405605</c:v>
                </c:pt>
                <c:pt idx="6219">
                  <c:v>8.5609275356643408</c:v>
                </c:pt>
                <c:pt idx="6220">
                  <c:v>8.5623041118881105</c:v>
                </c:pt>
                <c:pt idx="6221">
                  <c:v>8.5636806881118908</c:v>
                </c:pt>
                <c:pt idx="6222">
                  <c:v>8.5650572643356693</c:v>
                </c:pt>
                <c:pt idx="6223">
                  <c:v>8.5664338405594407</c:v>
                </c:pt>
                <c:pt idx="6224">
                  <c:v>8.5678104167832192</c:v>
                </c:pt>
                <c:pt idx="6225">
                  <c:v>8.5691869930069906</c:v>
                </c:pt>
                <c:pt idx="6226">
                  <c:v>8.5705635692307691</c:v>
                </c:pt>
                <c:pt idx="6227">
                  <c:v>8.5719401454545494</c:v>
                </c:pt>
                <c:pt idx="6228">
                  <c:v>8.5733167216783208</c:v>
                </c:pt>
                <c:pt idx="6229">
                  <c:v>8.5746932979020993</c:v>
                </c:pt>
                <c:pt idx="6230">
                  <c:v>8.5760698741258796</c:v>
                </c:pt>
                <c:pt idx="6231">
                  <c:v>8.5774464503496493</c:v>
                </c:pt>
                <c:pt idx="6232">
                  <c:v>8.5788230265734295</c:v>
                </c:pt>
                <c:pt idx="6233">
                  <c:v>8.5801996027971992</c:v>
                </c:pt>
                <c:pt idx="6234">
                  <c:v>8.5815761790209795</c:v>
                </c:pt>
                <c:pt idx="6235">
                  <c:v>8.5829527552447598</c:v>
                </c:pt>
                <c:pt idx="6236">
                  <c:v>8.5843293314685294</c:v>
                </c:pt>
                <c:pt idx="6237">
                  <c:v>8.5857059076923097</c:v>
                </c:pt>
                <c:pt idx="6238">
                  <c:v>8.58708248391609</c:v>
                </c:pt>
                <c:pt idx="6239">
                  <c:v>8.5884590601398596</c:v>
                </c:pt>
                <c:pt idx="6240">
                  <c:v>8.5898356363636399</c:v>
                </c:pt>
                <c:pt idx="6241">
                  <c:v>8.5912122125874095</c:v>
                </c:pt>
                <c:pt idx="6242">
                  <c:v>8.5925887888111898</c:v>
                </c:pt>
                <c:pt idx="6243">
                  <c:v>8.5939653650349701</c:v>
                </c:pt>
                <c:pt idx="6244">
                  <c:v>8.5953419412587397</c:v>
                </c:pt>
                <c:pt idx="6245">
                  <c:v>8.59671851748252</c:v>
                </c:pt>
                <c:pt idx="6246">
                  <c:v>8.5980950937063003</c:v>
                </c:pt>
                <c:pt idx="6247">
                  <c:v>8.59947166993007</c:v>
                </c:pt>
                <c:pt idx="6248">
                  <c:v>8.6008482461538502</c:v>
                </c:pt>
                <c:pt idx="6249">
                  <c:v>8.6022248223776199</c:v>
                </c:pt>
                <c:pt idx="6250">
                  <c:v>8.6036013986014002</c:v>
                </c:pt>
                <c:pt idx="6251">
                  <c:v>8.6049779748251805</c:v>
                </c:pt>
                <c:pt idx="6252">
                  <c:v>8.6063545510489501</c:v>
                </c:pt>
                <c:pt idx="6253">
                  <c:v>8.6077311272727304</c:v>
                </c:pt>
                <c:pt idx="6254">
                  <c:v>8.6091077034965</c:v>
                </c:pt>
                <c:pt idx="6255">
                  <c:v>8.6104842797202803</c:v>
                </c:pt>
                <c:pt idx="6256">
                  <c:v>8.6118608559440606</c:v>
                </c:pt>
                <c:pt idx="6257">
                  <c:v>8.6132374321678302</c:v>
                </c:pt>
                <c:pt idx="6258">
                  <c:v>8.6146140083916105</c:v>
                </c:pt>
                <c:pt idx="6259">
                  <c:v>8.6159905846153908</c:v>
                </c:pt>
                <c:pt idx="6260">
                  <c:v>8.6173671608391604</c:v>
                </c:pt>
                <c:pt idx="6261">
                  <c:v>8.6187437370629407</c:v>
                </c:pt>
                <c:pt idx="6262">
                  <c:v>8.6201203132867104</c:v>
                </c:pt>
                <c:pt idx="6263">
                  <c:v>8.6214968895104906</c:v>
                </c:pt>
                <c:pt idx="6264">
                  <c:v>8.6228734657342692</c:v>
                </c:pt>
                <c:pt idx="6265">
                  <c:v>8.6242500419580406</c:v>
                </c:pt>
                <c:pt idx="6266">
                  <c:v>8.6256266181818209</c:v>
                </c:pt>
                <c:pt idx="6267">
                  <c:v>8.6270031944055994</c:v>
                </c:pt>
                <c:pt idx="6268">
                  <c:v>8.6283797706293708</c:v>
                </c:pt>
                <c:pt idx="6269">
                  <c:v>8.6297563468531493</c:v>
                </c:pt>
                <c:pt idx="6270">
                  <c:v>8.6311329230769207</c:v>
                </c:pt>
                <c:pt idx="6271">
                  <c:v>8.6325094993006992</c:v>
                </c:pt>
                <c:pt idx="6272">
                  <c:v>8.6338860755244795</c:v>
                </c:pt>
                <c:pt idx="6273">
                  <c:v>8.6352626517482491</c:v>
                </c:pt>
                <c:pt idx="6274">
                  <c:v>8.6366392279720294</c:v>
                </c:pt>
                <c:pt idx="6275">
                  <c:v>8.6380158041958097</c:v>
                </c:pt>
                <c:pt idx="6276">
                  <c:v>8.6393923804195794</c:v>
                </c:pt>
                <c:pt idx="6277">
                  <c:v>8.6407689566433596</c:v>
                </c:pt>
                <c:pt idx="6278">
                  <c:v>8.6421455328671293</c:v>
                </c:pt>
                <c:pt idx="6279">
                  <c:v>8.6435221090909096</c:v>
                </c:pt>
                <c:pt idx="6280">
                  <c:v>8.6448986853146899</c:v>
                </c:pt>
                <c:pt idx="6281">
                  <c:v>8.6462752615384595</c:v>
                </c:pt>
                <c:pt idx="6282">
                  <c:v>8.6476518377622398</c:v>
                </c:pt>
                <c:pt idx="6283">
                  <c:v>8.6490284139860201</c:v>
                </c:pt>
                <c:pt idx="6284">
                  <c:v>8.6504049902097897</c:v>
                </c:pt>
                <c:pt idx="6285">
                  <c:v>8.65178156643357</c:v>
                </c:pt>
                <c:pt idx="6286">
                  <c:v>8.6531581426573396</c:v>
                </c:pt>
                <c:pt idx="6287">
                  <c:v>8.6545347188811199</c:v>
                </c:pt>
                <c:pt idx="6288">
                  <c:v>8.6559112951049002</c:v>
                </c:pt>
                <c:pt idx="6289">
                  <c:v>8.6572878713286698</c:v>
                </c:pt>
                <c:pt idx="6290">
                  <c:v>8.6586644475524501</c:v>
                </c:pt>
                <c:pt idx="6291">
                  <c:v>8.6600410237762198</c:v>
                </c:pt>
                <c:pt idx="6292">
                  <c:v>8.6614176</c:v>
                </c:pt>
                <c:pt idx="6293">
                  <c:v>8.6627941762237803</c:v>
                </c:pt>
                <c:pt idx="6294">
                  <c:v>8.66417075244755</c:v>
                </c:pt>
                <c:pt idx="6295">
                  <c:v>8.6655473286713303</c:v>
                </c:pt>
                <c:pt idx="6296">
                  <c:v>8.6669239048951106</c:v>
                </c:pt>
                <c:pt idx="6297">
                  <c:v>8.6683004811188802</c:v>
                </c:pt>
                <c:pt idx="6298">
                  <c:v>8.6696770573426605</c:v>
                </c:pt>
                <c:pt idx="6299">
                  <c:v>8.6710536335664408</c:v>
                </c:pt>
                <c:pt idx="6300">
                  <c:v>8.6724302097902104</c:v>
                </c:pt>
                <c:pt idx="6301">
                  <c:v>8.6738067860139907</c:v>
                </c:pt>
                <c:pt idx="6302">
                  <c:v>8.6751833622377603</c:v>
                </c:pt>
                <c:pt idx="6303">
                  <c:v>8.6765599384615406</c:v>
                </c:pt>
                <c:pt idx="6304">
                  <c:v>8.6779365146853191</c:v>
                </c:pt>
                <c:pt idx="6305">
                  <c:v>8.6793130909090905</c:v>
                </c:pt>
                <c:pt idx="6306">
                  <c:v>8.6806896671328708</c:v>
                </c:pt>
                <c:pt idx="6307">
                  <c:v>8.6820662433566405</c:v>
                </c:pt>
                <c:pt idx="6308">
                  <c:v>8.6834428195804207</c:v>
                </c:pt>
                <c:pt idx="6309">
                  <c:v>8.6848193958041993</c:v>
                </c:pt>
                <c:pt idx="6310">
                  <c:v>8.6861959720279707</c:v>
                </c:pt>
                <c:pt idx="6311">
                  <c:v>8.6875725482517492</c:v>
                </c:pt>
                <c:pt idx="6312">
                  <c:v>8.6889491244755295</c:v>
                </c:pt>
                <c:pt idx="6313">
                  <c:v>8.6903257006993009</c:v>
                </c:pt>
                <c:pt idx="6314">
                  <c:v>8.6917022769230794</c:v>
                </c:pt>
                <c:pt idx="6315">
                  <c:v>8.6930788531468508</c:v>
                </c:pt>
                <c:pt idx="6316">
                  <c:v>8.6944554293706293</c:v>
                </c:pt>
                <c:pt idx="6317">
                  <c:v>8.6958320055944096</c:v>
                </c:pt>
                <c:pt idx="6318">
                  <c:v>8.6972085818181792</c:v>
                </c:pt>
                <c:pt idx="6319">
                  <c:v>8.6985851580419595</c:v>
                </c:pt>
                <c:pt idx="6320">
                  <c:v>8.6999617342657292</c:v>
                </c:pt>
                <c:pt idx="6321">
                  <c:v>8.7013383104895095</c:v>
                </c:pt>
                <c:pt idx="6322">
                  <c:v>8.7027148867132897</c:v>
                </c:pt>
                <c:pt idx="6323">
                  <c:v>8.7040914629370594</c:v>
                </c:pt>
                <c:pt idx="6324">
                  <c:v>8.7054680391608397</c:v>
                </c:pt>
                <c:pt idx="6325">
                  <c:v>8.70684461538462</c:v>
                </c:pt>
                <c:pt idx="6326">
                  <c:v>8.7082211916083896</c:v>
                </c:pt>
                <c:pt idx="6327">
                  <c:v>8.7095977678321699</c:v>
                </c:pt>
                <c:pt idx="6328">
                  <c:v>8.7109743440559502</c:v>
                </c:pt>
                <c:pt idx="6329">
                  <c:v>8.7123509202797198</c:v>
                </c:pt>
                <c:pt idx="6330">
                  <c:v>8.7137274965035001</c:v>
                </c:pt>
                <c:pt idx="6331">
                  <c:v>8.7151040727272804</c:v>
                </c:pt>
                <c:pt idx="6332">
                  <c:v>8.71648064895105</c:v>
                </c:pt>
                <c:pt idx="6333">
                  <c:v>8.7178572251748303</c:v>
                </c:pt>
                <c:pt idx="6334">
                  <c:v>8.7192338013985999</c:v>
                </c:pt>
                <c:pt idx="6335">
                  <c:v>8.7206103776223802</c:v>
                </c:pt>
                <c:pt idx="6336">
                  <c:v>8.7219869538461605</c:v>
                </c:pt>
                <c:pt idx="6337">
                  <c:v>8.7233635300699301</c:v>
                </c:pt>
                <c:pt idx="6338">
                  <c:v>8.7247401062937104</c:v>
                </c:pt>
                <c:pt idx="6339">
                  <c:v>8.7261166825174801</c:v>
                </c:pt>
                <c:pt idx="6340">
                  <c:v>8.7274932587412604</c:v>
                </c:pt>
                <c:pt idx="6341">
                  <c:v>8.7288698349650407</c:v>
                </c:pt>
                <c:pt idx="6342">
                  <c:v>8.7302464111888103</c:v>
                </c:pt>
                <c:pt idx="6343">
                  <c:v>8.7316229874125906</c:v>
                </c:pt>
                <c:pt idx="6344">
                  <c:v>8.7329995636363602</c:v>
                </c:pt>
                <c:pt idx="6345">
                  <c:v>8.7343761398601405</c:v>
                </c:pt>
                <c:pt idx="6346">
                  <c:v>8.7357527160839208</c:v>
                </c:pt>
                <c:pt idx="6347">
                  <c:v>8.7371292923076904</c:v>
                </c:pt>
                <c:pt idx="6348">
                  <c:v>8.7385058685314707</c:v>
                </c:pt>
                <c:pt idx="6349">
                  <c:v>8.7398824447552492</c:v>
                </c:pt>
                <c:pt idx="6350">
                  <c:v>8.7412590209790206</c:v>
                </c:pt>
                <c:pt idx="6351">
                  <c:v>8.7426355972027991</c:v>
                </c:pt>
                <c:pt idx="6352">
                  <c:v>8.7440121734265706</c:v>
                </c:pt>
                <c:pt idx="6353">
                  <c:v>8.7453887496503508</c:v>
                </c:pt>
                <c:pt idx="6354">
                  <c:v>8.7467653258741294</c:v>
                </c:pt>
                <c:pt idx="6355">
                  <c:v>8.7481419020979008</c:v>
                </c:pt>
                <c:pt idx="6356">
                  <c:v>8.7495184783216793</c:v>
                </c:pt>
                <c:pt idx="6357">
                  <c:v>8.7508950545454596</c:v>
                </c:pt>
                <c:pt idx="6358">
                  <c:v>8.7522716307692292</c:v>
                </c:pt>
                <c:pt idx="6359">
                  <c:v>8.7536482069930095</c:v>
                </c:pt>
                <c:pt idx="6360">
                  <c:v>8.7550247832167791</c:v>
                </c:pt>
                <c:pt idx="6361">
                  <c:v>8.7564013594405594</c:v>
                </c:pt>
                <c:pt idx="6362">
                  <c:v>8.7577779356643397</c:v>
                </c:pt>
                <c:pt idx="6363">
                  <c:v>8.7591545118881093</c:v>
                </c:pt>
                <c:pt idx="6364">
                  <c:v>8.7605310881118896</c:v>
                </c:pt>
                <c:pt idx="6365">
                  <c:v>8.7619076643356699</c:v>
                </c:pt>
                <c:pt idx="6366">
                  <c:v>8.7632842405594396</c:v>
                </c:pt>
                <c:pt idx="6367">
                  <c:v>8.7646608167832198</c:v>
                </c:pt>
                <c:pt idx="6368">
                  <c:v>8.7660373930070001</c:v>
                </c:pt>
                <c:pt idx="6369">
                  <c:v>8.7674139692307698</c:v>
                </c:pt>
                <c:pt idx="6370">
                  <c:v>8.7687905454545501</c:v>
                </c:pt>
                <c:pt idx="6371">
                  <c:v>8.7701671216783197</c:v>
                </c:pt>
                <c:pt idx="6372">
                  <c:v>8.7715436979021</c:v>
                </c:pt>
                <c:pt idx="6373">
                  <c:v>8.7729202741258803</c:v>
                </c:pt>
                <c:pt idx="6374">
                  <c:v>8.7742968503496499</c:v>
                </c:pt>
                <c:pt idx="6375">
                  <c:v>8.7756734265734302</c:v>
                </c:pt>
                <c:pt idx="6376">
                  <c:v>8.7770500027971998</c:v>
                </c:pt>
                <c:pt idx="6377">
                  <c:v>8.7784265790209801</c:v>
                </c:pt>
                <c:pt idx="6378">
                  <c:v>8.7798031552447604</c:v>
                </c:pt>
                <c:pt idx="6379">
                  <c:v>8.78117973146853</c:v>
                </c:pt>
                <c:pt idx="6380">
                  <c:v>8.7825563076923103</c:v>
                </c:pt>
                <c:pt idx="6381">
                  <c:v>8.78393288391608</c:v>
                </c:pt>
                <c:pt idx="6382">
                  <c:v>8.7853094601398602</c:v>
                </c:pt>
                <c:pt idx="6383">
                  <c:v>8.7866860363636405</c:v>
                </c:pt>
                <c:pt idx="6384">
                  <c:v>8.7880626125874102</c:v>
                </c:pt>
                <c:pt idx="6385">
                  <c:v>8.7894391888111905</c:v>
                </c:pt>
                <c:pt idx="6386">
                  <c:v>8.7908157650349708</c:v>
                </c:pt>
                <c:pt idx="6387">
                  <c:v>8.7921923412587404</c:v>
                </c:pt>
                <c:pt idx="6388">
                  <c:v>8.7935689174825207</c:v>
                </c:pt>
                <c:pt idx="6389">
                  <c:v>8.7949454937062903</c:v>
                </c:pt>
                <c:pt idx="6390">
                  <c:v>8.7963220699300706</c:v>
                </c:pt>
                <c:pt idx="6391">
                  <c:v>8.7976986461538509</c:v>
                </c:pt>
                <c:pt idx="6392">
                  <c:v>8.7990752223776205</c:v>
                </c:pt>
                <c:pt idx="6393">
                  <c:v>8.8004517986014008</c:v>
                </c:pt>
                <c:pt idx="6394">
                  <c:v>8.8018283748251793</c:v>
                </c:pt>
                <c:pt idx="6395">
                  <c:v>8.8032049510489507</c:v>
                </c:pt>
                <c:pt idx="6396">
                  <c:v>8.8045815272727292</c:v>
                </c:pt>
                <c:pt idx="6397">
                  <c:v>8.8059581034965007</c:v>
                </c:pt>
                <c:pt idx="6398">
                  <c:v>8.8073346797202792</c:v>
                </c:pt>
                <c:pt idx="6399">
                  <c:v>8.8087112559440595</c:v>
                </c:pt>
                <c:pt idx="6400">
                  <c:v>8.8100878321678309</c:v>
                </c:pt>
                <c:pt idx="6401">
                  <c:v>8.8114644083916094</c:v>
                </c:pt>
                <c:pt idx="6402">
                  <c:v>8.8128409846153808</c:v>
                </c:pt>
                <c:pt idx="6403">
                  <c:v>8.8142175608391593</c:v>
                </c:pt>
                <c:pt idx="6404">
                  <c:v>8.8155941370629396</c:v>
                </c:pt>
                <c:pt idx="6405">
                  <c:v>8.8169707132867199</c:v>
                </c:pt>
                <c:pt idx="6406">
                  <c:v>8.8183472895104895</c:v>
                </c:pt>
                <c:pt idx="6407">
                  <c:v>8.8197238657342698</c:v>
                </c:pt>
                <c:pt idx="6408">
                  <c:v>8.8211004419580394</c:v>
                </c:pt>
                <c:pt idx="6409">
                  <c:v>8.8224770181818197</c:v>
                </c:pt>
                <c:pt idx="6410">
                  <c:v>8.8238535944056</c:v>
                </c:pt>
                <c:pt idx="6411">
                  <c:v>8.8252301706293697</c:v>
                </c:pt>
                <c:pt idx="6412">
                  <c:v>8.8266067468531499</c:v>
                </c:pt>
                <c:pt idx="6413">
                  <c:v>8.8279833230769302</c:v>
                </c:pt>
                <c:pt idx="6414">
                  <c:v>8.8293598993006999</c:v>
                </c:pt>
                <c:pt idx="6415">
                  <c:v>8.8307364755244802</c:v>
                </c:pt>
                <c:pt idx="6416">
                  <c:v>8.8321130517482498</c:v>
                </c:pt>
                <c:pt idx="6417">
                  <c:v>8.8334896279720301</c:v>
                </c:pt>
                <c:pt idx="6418">
                  <c:v>8.8348662041958104</c:v>
                </c:pt>
                <c:pt idx="6419">
                  <c:v>8.83624278041958</c:v>
                </c:pt>
                <c:pt idx="6420">
                  <c:v>8.8376193566433603</c:v>
                </c:pt>
                <c:pt idx="6421">
                  <c:v>8.8389959328671299</c:v>
                </c:pt>
                <c:pt idx="6422">
                  <c:v>8.8403725090909102</c:v>
                </c:pt>
                <c:pt idx="6423">
                  <c:v>8.8417490853146905</c:v>
                </c:pt>
                <c:pt idx="6424">
                  <c:v>8.8431256615384601</c:v>
                </c:pt>
                <c:pt idx="6425">
                  <c:v>8.8445022377622404</c:v>
                </c:pt>
                <c:pt idx="6426">
                  <c:v>8.8458788139860207</c:v>
                </c:pt>
                <c:pt idx="6427">
                  <c:v>8.8472553902097903</c:v>
                </c:pt>
                <c:pt idx="6428">
                  <c:v>8.8486319664335706</c:v>
                </c:pt>
                <c:pt idx="6429">
                  <c:v>8.8500085426573403</c:v>
                </c:pt>
                <c:pt idx="6430">
                  <c:v>8.8513851188811206</c:v>
                </c:pt>
                <c:pt idx="6431">
                  <c:v>8.8527616951049009</c:v>
                </c:pt>
                <c:pt idx="6432">
                  <c:v>8.8541382713286705</c:v>
                </c:pt>
                <c:pt idx="6433">
                  <c:v>8.8555148475524508</c:v>
                </c:pt>
                <c:pt idx="6434">
                  <c:v>8.8568914237762204</c:v>
                </c:pt>
                <c:pt idx="6435">
                  <c:v>8.8582680000000007</c:v>
                </c:pt>
                <c:pt idx="6436">
                  <c:v>8.8596445762237792</c:v>
                </c:pt>
                <c:pt idx="6437">
                  <c:v>8.8610211524475506</c:v>
                </c:pt>
                <c:pt idx="6438">
                  <c:v>8.8623977286713291</c:v>
                </c:pt>
                <c:pt idx="6439">
                  <c:v>8.8637743048951005</c:v>
                </c:pt>
                <c:pt idx="6440">
                  <c:v>8.8651508811188808</c:v>
                </c:pt>
                <c:pt idx="6441">
                  <c:v>8.8665274573426593</c:v>
                </c:pt>
                <c:pt idx="6442">
                  <c:v>8.8679040335664396</c:v>
                </c:pt>
                <c:pt idx="6443">
                  <c:v>8.8692806097902093</c:v>
                </c:pt>
                <c:pt idx="6444">
                  <c:v>8.8706571860139896</c:v>
                </c:pt>
                <c:pt idx="6445">
                  <c:v>8.8720337622377592</c:v>
                </c:pt>
                <c:pt idx="6446">
                  <c:v>8.8734103384615395</c:v>
                </c:pt>
                <c:pt idx="6447">
                  <c:v>8.8747869146853198</c:v>
                </c:pt>
                <c:pt idx="6448">
                  <c:v>8.8761634909090894</c:v>
                </c:pt>
                <c:pt idx="6449">
                  <c:v>8.8775400671328697</c:v>
                </c:pt>
                <c:pt idx="6450">
                  <c:v>8.87891664335665</c:v>
                </c:pt>
                <c:pt idx="6451">
                  <c:v>8.8802932195804196</c:v>
                </c:pt>
                <c:pt idx="6452">
                  <c:v>8.8816697958041999</c:v>
                </c:pt>
                <c:pt idx="6453">
                  <c:v>8.8830463720279695</c:v>
                </c:pt>
                <c:pt idx="6454">
                  <c:v>8.8844229482517498</c:v>
                </c:pt>
                <c:pt idx="6455">
                  <c:v>8.8857995244755301</c:v>
                </c:pt>
                <c:pt idx="6456">
                  <c:v>8.8871761006992998</c:v>
                </c:pt>
                <c:pt idx="6457">
                  <c:v>8.88855267692308</c:v>
                </c:pt>
                <c:pt idx="6458">
                  <c:v>8.8899292531468497</c:v>
                </c:pt>
                <c:pt idx="6459">
                  <c:v>8.89130582937063</c:v>
                </c:pt>
                <c:pt idx="6460">
                  <c:v>8.8926824055944103</c:v>
                </c:pt>
                <c:pt idx="6461">
                  <c:v>8.8940589818181799</c:v>
                </c:pt>
                <c:pt idx="6462">
                  <c:v>8.8954355580419602</c:v>
                </c:pt>
                <c:pt idx="6463">
                  <c:v>8.8968121342657405</c:v>
                </c:pt>
                <c:pt idx="6464">
                  <c:v>8.8981887104895101</c:v>
                </c:pt>
                <c:pt idx="6465">
                  <c:v>8.8995652867132904</c:v>
                </c:pt>
                <c:pt idx="6466">
                  <c:v>8.90094186293706</c:v>
                </c:pt>
                <c:pt idx="6467">
                  <c:v>8.9023184391608403</c:v>
                </c:pt>
                <c:pt idx="6468">
                  <c:v>8.9036950153846206</c:v>
                </c:pt>
                <c:pt idx="6469">
                  <c:v>8.9050715916083902</c:v>
                </c:pt>
                <c:pt idx="6470">
                  <c:v>8.9064481678321705</c:v>
                </c:pt>
                <c:pt idx="6471">
                  <c:v>8.9078247440559508</c:v>
                </c:pt>
                <c:pt idx="6472">
                  <c:v>8.9092013202797204</c:v>
                </c:pt>
                <c:pt idx="6473">
                  <c:v>8.9105778965035007</c:v>
                </c:pt>
                <c:pt idx="6474">
                  <c:v>8.9119544727272704</c:v>
                </c:pt>
                <c:pt idx="6475">
                  <c:v>8.9133310489510507</c:v>
                </c:pt>
                <c:pt idx="6476">
                  <c:v>8.9147076251748292</c:v>
                </c:pt>
                <c:pt idx="6477">
                  <c:v>8.9160842013986006</c:v>
                </c:pt>
                <c:pt idx="6478">
                  <c:v>8.9174607776223809</c:v>
                </c:pt>
                <c:pt idx="6479">
                  <c:v>8.9188373538461594</c:v>
                </c:pt>
                <c:pt idx="6480">
                  <c:v>8.9202139300699308</c:v>
                </c:pt>
                <c:pt idx="6481">
                  <c:v>8.9215905062937093</c:v>
                </c:pt>
                <c:pt idx="6482">
                  <c:v>8.9229670825174807</c:v>
                </c:pt>
                <c:pt idx="6483">
                  <c:v>8.9243436587412592</c:v>
                </c:pt>
                <c:pt idx="6484">
                  <c:v>8.9257202349650395</c:v>
                </c:pt>
                <c:pt idx="6485">
                  <c:v>8.9270968111888092</c:v>
                </c:pt>
                <c:pt idx="6486">
                  <c:v>8.9284733874125894</c:v>
                </c:pt>
                <c:pt idx="6487">
                  <c:v>8.9298499636363609</c:v>
                </c:pt>
                <c:pt idx="6488">
                  <c:v>8.9312265398601394</c:v>
                </c:pt>
                <c:pt idx="6489">
                  <c:v>8.9326031160839197</c:v>
                </c:pt>
                <c:pt idx="6490">
                  <c:v>8.9339796923076893</c:v>
                </c:pt>
                <c:pt idx="6491">
                  <c:v>8.9353562685314696</c:v>
                </c:pt>
                <c:pt idx="6492">
                  <c:v>8.9367328447552499</c:v>
                </c:pt>
                <c:pt idx="6493">
                  <c:v>8.9381094209790195</c:v>
                </c:pt>
                <c:pt idx="6494">
                  <c:v>8.9394859972027998</c:v>
                </c:pt>
                <c:pt idx="6495">
                  <c:v>8.9408625734265801</c:v>
                </c:pt>
                <c:pt idx="6496">
                  <c:v>8.9422391496503497</c:v>
                </c:pt>
                <c:pt idx="6497">
                  <c:v>8.94361572587413</c:v>
                </c:pt>
                <c:pt idx="6498">
                  <c:v>8.9449923020978996</c:v>
                </c:pt>
                <c:pt idx="6499">
                  <c:v>8.9463688783216799</c:v>
                </c:pt>
                <c:pt idx="6500">
                  <c:v>8.9477454545454602</c:v>
                </c:pt>
                <c:pt idx="6501">
                  <c:v>8.9491220307692299</c:v>
                </c:pt>
                <c:pt idx="6502">
                  <c:v>8.9504986069930101</c:v>
                </c:pt>
                <c:pt idx="6503">
                  <c:v>8.9518751832167904</c:v>
                </c:pt>
                <c:pt idx="6504">
                  <c:v>8.9532517594405601</c:v>
                </c:pt>
                <c:pt idx="6505">
                  <c:v>8.9546283356643404</c:v>
                </c:pt>
                <c:pt idx="6506">
                  <c:v>8.95600491188811</c:v>
                </c:pt>
                <c:pt idx="6507">
                  <c:v>8.9573814881118903</c:v>
                </c:pt>
                <c:pt idx="6508">
                  <c:v>8.9587580643356706</c:v>
                </c:pt>
                <c:pt idx="6509">
                  <c:v>8.9601346405594402</c:v>
                </c:pt>
                <c:pt idx="6510">
                  <c:v>8.9615112167832205</c:v>
                </c:pt>
                <c:pt idx="6511">
                  <c:v>8.9628877930069901</c:v>
                </c:pt>
                <c:pt idx="6512">
                  <c:v>8.9642643692307704</c:v>
                </c:pt>
                <c:pt idx="6513">
                  <c:v>8.9656409454545507</c:v>
                </c:pt>
                <c:pt idx="6514">
                  <c:v>8.9670175216783203</c:v>
                </c:pt>
                <c:pt idx="6515">
                  <c:v>8.9683940979021006</c:v>
                </c:pt>
                <c:pt idx="6516">
                  <c:v>8.9697706741258791</c:v>
                </c:pt>
                <c:pt idx="6517">
                  <c:v>8.9711472503496505</c:v>
                </c:pt>
                <c:pt idx="6518">
                  <c:v>8.9725238265734308</c:v>
                </c:pt>
                <c:pt idx="6519">
                  <c:v>8.9739004027972005</c:v>
                </c:pt>
                <c:pt idx="6520">
                  <c:v>8.9752769790209808</c:v>
                </c:pt>
                <c:pt idx="6521">
                  <c:v>8.9766535552447593</c:v>
                </c:pt>
                <c:pt idx="6522">
                  <c:v>8.9780301314685307</c:v>
                </c:pt>
                <c:pt idx="6523">
                  <c:v>8.9794067076923092</c:v>
                </c:pt>
                <c:pt idx="6524">
                  <c:v>8.9807832839160806</c:v>
                </c:pt>
                <c:pt idx="6525">
                  <c:v>8.9821598601398591</c:v>
                </c:pt>
                <c:pt idx="6526">
                  <c:v>8.9835364363636394</c:v>
                </c:pt>
                <c:pt idx="6527">
                  <c:v>8.9849130125874108</c:v>
                </c:pt>
                <c:pt idx="6528">
                  <c:v>8.9862895888111893</c:v>
                </c:pt>
                <c:pt idx="6529">
                  <c:v>8.9876661650349696</c:v>
                </c:pt>
                <c:pt idx="6530">
                  <c:v>8.9890427412587393</c:v>
                </c:pt>
                <c:pt idx="6531">
                  <c:v>8.9904193174825195</c:v>
                </c:pt>
                <c:pt idx="6532">
                  <c:v>8.9917958937062998</c:v>
                </c:pt>
                <c:pt idx="6533">
                  <c:v>8.9931724699300695</c:v>
                </c:pt>
                <c:pt idx="6534">
                  <c:v>8.9945490461538498</c:v>
                </c:pt>
                <c:pt idx="6535">
                  <c:v>8.9959256223776194</c:v>
                </c:pt>
                <c:pt idx="6536">
                  <c:v>8.9973021986013997</c:v>
                </c:pt>
                <c:pt idx="6537">
                  <c:v>8.99867877482518</c:v>
                </c:pt>
                <c:pt idx="6538">
                  <c:v>9.0000553510489496</c:v>
                </c:pt>
                <c:pt idx="6539">
                  <c:v>9.0014319272727299</c:v>
                </c:pt>
                <c:pt idx="6540">
                  <c:v>9.0028085034965102</c:v>
                </c:pt>
                <c:pt idx="6541">
                  <c:v>9.0041850797202798</c:v>
                </c:pt>
                <c:pt idx="6542">
                  <c:v>9.0055616559440601</c:v>
                </c:pt>
                <c:pt idx="6543">
                  <c:v>9.0069382321678297</c:v>
                </c:pt>
                <c:pt idx="6544">
                  <c:v>9.00831480839161</c:v>
                </c:pt>
                <c:pt idx="6545">
                  <c:v>9.0096913846153903</c:v>
                </c:pt>
                <c:pt idx="6546">
                  <c:v>9.01106796083916</c:v>
                </c:pt>
                <c:pt idx="6547">
                  <c:v>9.0124445370629402</c:v>
                </c:pt>
                <c:pt idx="6548">
                  <c:v>9.0138211132867099</c:v>
                </c:pt>
                <c:pt idx="6549">
                  <c:v>9.0151976895104902</c:v>
                </c:pt>
                <c:pt idx="6550">
                  <c:v>9.0165742657342705</c:v>
                </c:pt>
                <c:pt idx="6551">
                  <c:v>9.0179508419580401</c:v>
                </c:pt>
                <c:pt idx="6552">
                  <c:v>9.0193274181818204</c:v>
                </c:pt>
                <c:pt idx="6553">
                  <c:v>9.0207039944056007</c:v>
                </c:pt>
                <c:pt idx="6554">
                  <c:v>9.0220805706293703</c:v>
                </c:pt>
                <c:pt idx="6555">
                  <c:v>9.0234571468531506</c:v>
                </c:pt>
                <c:pt idx="6556">
                  <c:v>9.0248337230769202</c:v>
                </c:pt>
                <c:pt idx="6557">
                  <c:v>9.0262102993007005</c:v>
                </c:pt>
                <c:pt idx="6558">
                  <c:v>9.0275868755244808</c:v>
                </c:pt>
                <c:pt idx="6559">
                  <c:v>9.0289634517482504</c:v>
                </c:pt>
                <c:pt idx="6560">
                  <c:v>9.0303400279720307</c:v>
                </c:pt>
                <c:pt idx="6561">
                  <c:v>9.0317166041958092</c:v>
                </c:pt>
                <c:pt idx="6562">
                  <c:v>9.0330931804195806</c:v>
                </c:pt>
                <c:pt idx="6563">
                  <c:v>9.0344697566433592</c:v>
                </c:pt>
                <c:pt idx="6564">
                  <c:v>9.0358463328671306</c:v>
                </c:pt>
                <c:pt idx="6565">
                  <c:v>9.0372229090909109</c:v>
                </c:pt>
                <c:pt idx="6566">
                  <c:v>9.0385994853146894</c:v>
                </c:pt>
                <c:pt idx="6567">
                  <c:v>9.0399760615384608</c:v>
                </c:pt>
                <c:pt idx="6568">
                  <c:v>9.0413526377622393</c:v>
                </c:pt>
                <c:pt idx="6569">
                  <c:v>9.0427292139860107</c:v>
                </c:pt>
                <c:pt idx="6570">
                  <c:v>9.0441057902097892</c:v>
                </c:pt>
                <c:pt idx="6571">
                  <c:v>9.0454823664335695</c:v>
                </c:pt>
                <c:pt idx="6572">
                  <c:v>9.0468589426573391</c:v>
                </c:pt>
                <c:pt idx="6573">
                  <c:v>9.0482355188811194</c:v>
                </c:pt>
                <c:pt idx="6574">
                  <c:v>9.0496120951048997</c:v>
                </c:pt>
                <c:pt idx="6575">
                  <c:v>9.0509886713286694</c:v>
                </c:pt>
                <c:pt idx="6576">
                  <c:v>9.0523652475524496</c:v>
                </c:pt>
                <c:pt idx="6577">
                  <c:v>9.0537418237762299</c:v>
                </c:pt>
                <c:pt idx="6578">
                  <c:v>9.0551183999999996</c:v>
                </c:pt>
                <c:pt idx="6579">
                  <c:v>9.0564949762237799</c:v>
                </c:pt>
                <c:pt idx="6580">
                  <c:v>9.0578715524475601</c:v>
                </c:pt>
                <c:pt idx="6581">
                  <c:v>9.0592481286713298</c:v>
                </c:pt>
                <c:pt idx="6582">
                  <c:v>9.0606247048951101</c:v>
                </c:pt>
                <c:pt idx="6583">
                  <c:v>9.0620012811188797</c:v>
                </c:pt>
                <c:pt idx="6584">
                  <c:v>9.06337785734266</c:v>
                </c:pt>
                <c:pt idx="6585">
                  <c:v>9.0647544335664403</c:v>
                </c:pt>
                <c:pt idx="6586">
                  <c:v>9.0661310097902099</c:v>
                </c:pt>
                <c:pt idx="6587">
                  <c:v>9.0675075860139902</c:v>
                </c:pt>
                <c:pt idx="6588">
                  <c:v>9.0688841622377598</c:v>
                </c:pt>
                <c:pt idx="6589">
                  <c:v>9.0702607384615401</c:v>
                </c:pt>
                <c:pt idx="6590">
                  <c:v>9.0716373146853204</c:v>
                </c:pt>
                <c:pt idx="6591">
                  <c:v>9.0730138909090901</c:v>
                </c:pt>
                <c:pt idx="6592">
                  <c:v>9.0743904671328703</c:v>
                </c:pt>
                <c:pt idx="6593">
                  <c:v>9.07576704335664</c:v>
                </c:pt>
                <c:pt idx="6594">
                  <c:v>9.0771436195804203</c:v>
                </c:pt>
                <c:pt idx="6595">
                  <c:v>9.0785201958042006</c:v>
                </c:pt>
                <c:pt idx="6596">
                  <c:v>9.0798967720279702</c:v>
                </c:pt>
                <c:pt idx="6597">
                  <c:v>9.0812733482517505</c:v>
                </c:pt>
                <c:pt idx="6598">
                  <c:v>9.0826499244755308</c:v>
                </c:pt>
                <c:pt idx="6599">
                  <c:v>9.0840265006993004</c:v>
                </c:pt>
                <c:pt idx="6600">
                  <c:v>9.0854030769230807</c:v>
                </c:pt>
                <c:pt idx="6601">
                  <c:v>9.0867796531468503</c:v>
                </c:pt>
                <c:pt idx="6602">
                  <c:v>9.0881562293706306</c:v>
                </c:pt>
                <c:pt idx="6603">
                  <c:v>9.0895328055944091</c:v>
                </c:pt>
                <c:pt idx="6604">
                  <c:v>9.0909093818181805</c:v>
                </c:pt>
                <c:pt idx="6605">
                  <c:v>9.0922859580419608</c:v>
                </c:pt>
                <c:pt idx="6606">
                  <c:v>9.0936625342657305</c:v>
                </c:pt>
                <c:pt idx="6607">
                  <c:v>9.0950391104895107</c:v>
                </c:pt>
                <c:pt idx="6608">
                  <c:v>9.0964156867132893</c:v>
                </c:pt>
                <c:pt idx="6609">
                  <c:v>9.0977922629370607</c:v>
                </c:pt>
                <c:pt idx="6610">
                  <c:v>9.0991688391608392</c:v>
                </c:pt>
                <c:pt idx="6611">
                  <c:v>9.1005454153846195</c:v>
                </c:pt>
                <c:pt idx="6612">
                  <c:v>9.1019219916083909</c:v>
                </c:pt>
                <c:pt idx="6613">
                  <c:v>9.1032985678321694</c:v>
                </c:pt>
                <c:pt idx="6614">
                  <c:v>9.1046751440559497</c:v>
                </c:pt>
                <c:pt idx="6615">
                  <c:v>9.1060517202797193</c:v>
                </c:pt>
                <c:pt idx="6616">
                  <c:v>9.1074282965034996</c:v>
                </c:pt>
                <c:pt idx="6617">
                  <c:v>9.1088048727272799</c:v>
                </c:pt>
                <c:pt idx="6618">
                  <c:v>9.1101814489510495</c:v>
                </c:pt>
                <c:pt idx="6619">
                  <c:v>9.1115580251748298</c:v>
                </c:pt>
                <c:pt idx="6620">
                  <c:v>9.1129346013985995</c:v>
                </c:pt>
                <c:pt idx="6621">
                  <c:v>9.1143111776223797</c:v>
                </c:pt>
                <c:pt idx="6622">
                  <c:v>9.11568775384616</c:v>
                </c:pt>
                <c:pt idx="6623">
                  <c:v>9.1170643300699297</c:v>
                </c:pt>
                <c:pt idx="6624">
                  <c:v>9.11844090629371</c:v>
                </c:pt>
                <c:pt idx="6625">
                  <c:v>9.1198174825174796</c:v>
                </c:pt>
                <c:pt idx="6626">
                  <c:v>9.1211940587412599</c:v>
                </c:pt>
                <c:pt idx="6627">
                  <c:v>9.1225706349650402</c:v>
                </c:pt>
                <c:pt idx="6628">
                  <c:v>9.1239472111888098</c:v>
                </c:pt>
                <c:pt idx="6629">
                  <c:v>9.1253237874125901</c:v>
                </c:pt>
                <c:pt idx="6630">
                  <c:v>9.1267003636363597</c:v>
                </c:pt>
                <c:pt idx="6631">
                  <c:v>9.12807693986014</c:v>
                </c:pt>
                <c:pt idx="6632">
                  <c:v>9.1294535160839203</c:v>
                </c:pt>
                <c:pt idx="6633">
                  <c:v>9.1308300923076899</c:v>
                </c:pt>
                <c:pt idx="6634">
                  <c:v>9.1322066685314702</c:v>
                </c:pt>
                <c:pt idx="6635">
                  <c:v>9.1335832447552505</c:v>
                </c:pt>
                <c:pt idx="6636">
                  <c:v>9.1349598209790202</c:v>
                </c:pt>
                <c:pt idx="6637">
                  <c:v>9.1363363972028004</c:v>
                </c:pt>
                <c:pt idx="6638">
                  <c:v>9.1377129734265807</c:v>
                </c:pt>
                <c:pt idx="6639">
                  <c:v>9.1390895496503504</c:v>
                </c:pt>
                <c:pt idx="6640">
                  <c:v>9.1404661258741307</c:v>
                </c:pt>
                <c:pt idx="6641">
                  <c:v>9.1418427020979003</c:v>
                </c:pt>
                <c:pt idx="6642">
                  <c:v>9.1432192783216806</c:v>
                </c:pt>
                <c:pt idx="6643">
                  <c:v>9.1445958545454609</c:v>
                </c:pt>
                <c:pt idx="6644">
                  <c:v>9.1459724307692305</c:v>
                </c:pt>
                <c:pt idx="6645">
                  <c:v>9.1473490069930108</c:v>
                </c:pt>
                <c:pt idx="6646">
                  <c:v>9.1487255832167893</c:v>
                </c:pt>
                <c:pt idx="6647">
                  <c:v>9.1501021594405607</c:v>
                </c:pt>
                <c:pt idx="6648">
                  <c:v>9.1514787356643392</c:v>
                </c:pt>
                <c:pt idx="6649">
                  <c:v>9.1528553118881106</c:v>
                </c:pt>
                <c:pt idx="6650">
                  <c:v>9.1542318881118891</c:v>
                </c:pt>
                <c:pt idx="6651">
                  <c:v>9.1556084643356694</c:v>
                </c:pt>
                <c:pt idx="6652">
                  <c:v>9.1569850405594408</c:v>
                </c:pt>
                <c:pt idx="6653">
                  <c:v>9.1583616167832194</c:v>
                </c:pt>
                <c:pt idx="6654">
                  <c:v>9.1597381930069908</c:v>
                </c:pt>
                <c:pt idx="6655">
                  <c:v>9.1611147692307693</c:v>
                </c:pt>
                <c:pt idx="6656">
                  <c:v>9.1624913454545496</c:v>
                </c:pt>
                <c:pt idx="6657">
                  <c:v>9.1638679216783192</c:v>
                </c:pt>
                <c:pt idx="6658">
                  <c:v>9.1652444979020995</c:v>
                </c:pt>
                <c:pt idx="6659">
                  <c:v>9.1666210741258691</c:v>
                </c:pt>
                <c:pt idx="6660">
                  <c:v>9.1679976503496494</c:v>
                </c:pt>
                <c:pt idx="6661">
                  <c:v>9.1693742265734297</c:v>
                </c:pt>
                <c:pt idx="6662">
                  <c:v>9.1707508027971993</c:v>
                </c:pt>
                <c:pt idx="6663">
                  <c:v>9.1721273790209796</c:v>
                </c:pt>
                <c:pt idx="6664">
                  <c:v>9.1735039552447599</c:v>
                </c:pt>
                <c:pt idx="6665">
                  <c:v>9.1748805314685296</c:v>
                </c:pt>
                <c:pt idx="6666">
                  <c:v>9.1762571076923098</c:v>
                </c:pt>
                <c:pt idx="6667">
                  <c:v>9.1776336839160901</c:v>
                </c:pt>
                <c:pt idx="6668">
                  <c:v>9.1790102601398598</c:v>
                </c:pt>
                <c:pt idx="6669">
                  <c:v>9.1803868363636401</c:v>
                </c:pt>
                <c:pt idx="6670">
                  <c:v>9.1817634125874097</c:v>
                </c:pt>
                <c:pt idx="6671">
                  <c:v>9.18313998881119</c:v>
                </c:pt>
                <c:pt idx="6672">
                  <c:v>9.1845165650349703</c:v>
                </c:pt>
                <c:pt idx="6673">
                  <c:v>9.1858931412587399</c:v>
                </c:pt>
                <c:pt idx="6674">
                  <c:v>9.1872697174825202</c:v>
                </c:pt>
                <c:pt idx="6675">
                  <c:v>9.1886462937063005</c:v>
                </c:pt>
                <c:pt idx="6676">
                  <c:v>9.1900228699300701</c:v>
                </c:pt>
                <c:pt idx="6677">
                  <c:v>9.1913994461538504</c:v>
                </c:pt>
                <c:pt idx="6678">
                  <c:v>9.19277602237762</c:v>
                </c:pt>
                <c:pt idx="6679">
                  <c:v>9.1941525986014003</c:v>
                </c:pt>
                <c:pt idx="6680">
                  <c:v>9.1955291748251806</c:v>
                </c:pt>
                <c:pt idx="6681">
                  <c:v>9.1969057510489503</c:v>
                </c:pt>
                <c:pt idx="6682">
                  <c:v>9.1982823272727305</c:v>
                </c:pt>
                <c:pt idx="6683">
                  <c:v>9.1996589034965108</c:v>
                </c:pt>
                <c:pt idx="6684">
                  <c:v>9.2010354797202805</c:v>
                </c:pt>
                <c:pt idx="6685">
                  <c:v>9.2024120559440608</c:v>
                </c:pt>
                <c:pt idx="6686">
                  <c:v>9.2037886321678304</c:v>
                </c:pt>
                <c:pt idx="6687">
                  <c:v>9.2051652083916107</c:v>
                </c:pt>
                <c:pt idx="6688">
                  <c:v>9.2065417846153892</c:v>
                </c:pt>
                <c:pt idx="6689">
                  <c:v>9.2079183608391606</c:v>
                </c:pt>
                <c:pt idx="6690">
                  <c:v>9.2092949370629391</c:v>
                </c:pt>
                <c:pt idx="6691">
                  <c:v>9.2106715132867105</c:v>
                </c:pt>
                <c:pt idx="6692">
                  <c:v>9.2120480895104908</c:v>
                </c:pt>
                <c:pt idx="6693">
                  <c:v>9.2134246657342693</c:v>
                </c:pt>
                <c:pt idx="6694">
                  <c:v>9.2148012419580407</c:v>
                </c:pt>
                <c:pt idx="6695">
                  <c:v>9.2161778181818192</c:v>
                </c:pt>
                <c:pt idx="6696">
                  <c:v>9.2175543944055995</c:v>
                </c:pt>
                <c:pt idx="6697">
                  <c:v>9.2189309706293692</c:v>
                </c:pt>
                <c:pt idx="6698">
                  <c:v>9.2203075468531495</c:v>
                </c:pt>
                <c:pt idx="6699">
                  <c:v>9.2216841230769209</c:v>
                </c:pt>
                <c:pt idx="6700">
                  <c:v>9.2230606993006994</c:v>
                </c:pt>
                <c:pt idx="6701">
                  <c:v>9.2244372755244797</c:v>
                </c:pt>
                <c:pt idx="6702">
                  <c:v>9.2258138517482493</c:v>
                </c:pt>
                <c:pt idx="6703">
                  <c:v>9.2271904279720296</c:v>
                </c:pt>
                <c:pt idx="6704">
                  <c:v>9.2285670041958099</c:v>
                </c:pt>
                <c:pt idx="6705">
                  <c:v>9.2299435804195795</c:v>
                </c:pt>
                <c:pt idx="6706">
                  <c:v>9.2313201566433598</c:v>
                </c:pt>
                <c:pt idx="6707">
                  <c:v>9.2326967328671294</c:v>
                </c:pt>
                <c:pt idx="6708">
                  <c:v>9.2340733090909097</c:v>
                </c:pt>
                <c:pt idx="6709">
                  <c:v>9.23544988531469</c:v>
                </c:pt>
                <c:pt idx="6710">
                  <c:v>9.2368264615384597</c:v>
                </c:pt>
                <c:pt idx="6711">
                  <c:v>9.2382030377622399</c:v>
                </c:pt>
                <c:pt idx="6712">
                  <c:v>9.2395796139860202</c:v>
                </c:pt>
                <c:pt idx="6713">
                  <c:v>9.2409561902097899</c:v>
                </c:pt>
                <c:pt idx="6714">
                  <c:v>9.2423327664335702</c:v>
                </c:pt>
                <c:pt idx="6715">
                  <c:v>9.2437093426573398</c:v>
                </c:pt>
                <c:pt idx="6716">
                  <c:v>9.2450859188811201</c:v>
                </c:pt>
                <c:pt idx="6717">
                  <c:v>9.2464624951049004</c:v>
                </c:pt>
                <c:pt idx="6718">
                  <c:v>9.24783907132867</c:v>
                </c:pt>
                <c:pt idx="6719">
                  <c:v>9.2492156475524503</c:v>
                </c:pt>
                <c:pt idx="6720">
                  <c:v>9.2505922237762306</c:v>
                </c:pt>
                <c:pt idx="6721">
                  <c:v>9.2519688000000002</c:v>
                </c:pt>
                <c:pt idx="6722">
                  <c:v>9.2533453762237805</c:v>
                </c:pt>
                <c:pt idx="6723">
                  <c:v>9.2547219524475501</c:v>
                </c:pt>
                <c:pt idx="6724">
                  <c:v>9.2560985286713304</c:v>
                </c:pt>
                <c:pt idx="6725">
                  <c:v>9.2574751048951107</c:v>
                </c:pt>
                <c:pt idx="6726">
                  <c:v>9.2588516811188804</c:v>
                </c:pt>
                <c:pt idx="6727">
                  <c:v>9.2602282573426606</c:v>
                </c:pt>
                <c:pt idx="6728">
                  <c:v>9.2616048335664392</c:v>
                </c:pt>
                <c:pt idx="6729">
                  <c:v>9.2629814097902106</c:v>
                </c:pt>
                <c:pt idx="6730">
                  <c:v>9.2643579860139909</c:v>
                </c:pt>
                <c:pt idx="6731">
                  <c:v>9.2657345622377605</c:v>
                </c:pt>
                <c:pt idx="6732">
                  <c:v>9.2671111384615408</c:v>
                </c:pt>
                <c:pt idx="6733">
                  <c:v>9.2684877146853193</c:v>
                </c:pt>
                <c:pt idx="6734">
                  <c:v>9.2698642909090907</c:v>
                </c:pt>
                <c:pt idx="6735">
                  <c:v>9.2712408671328692</c:v>
                </c:pt>
                <c:pt idx="6736">
                  <c:v>9.2726174433566406</c:v>
                </c:pt>
                <c:pt idx="6737">
                  <c:v>9.2739940195804191</c:v>
                </c:pt>
                <c:pt idx="6738">
                  <c:v>9.2753705958041994</c:v>
                </c:pt>
                <c:pt idx="6739">
                  <c:v>9.2767471720279708</c:v>
                </c:pt>
                <c:pt idx="6740">
                  <c:v>9.2781237482517493</c:v>
                </c:pt>
                <c:pt idx="6741">
                  <c:v>9.2795003244755208</c:v>
                </c:pt>
                <c:pt idx="6742">
                  <c:v>9.2808769006992993</c:v>
                </c:pt>
                <c:pt idx="6743">
                  <c:v>9.2822534769230796</c:v>
                </c:pt>
                <c:pt idx="6744">
                  <c:v>9.2836300531468492</c:v>
                </c:pt>
                <c:pt idx="6745">
                  <c:v>9.2850066293706295</c:v>
                </c:pt>
                <c:pt idx="6746">
                  <c:v>9.2863832055944098</c:v>
                </c:pt>
                <c:pt idx="6747">
                  <c:v>9.2877597818181794</c:v>
                </c:pt>
                <c:pt idx="6748">
                  <c:v>9.2891363580419597</c:v>
                </c:pt>
                <c:pt idx="6749">
                  <c:v>9.29051293426574</c:v>
                </c:pt>
                <c:pt idx="6750">
                  <c:v>9.2918895104895096</c:v>
                </c:pt>
                <c:pt idx="6751">
                  <c:v>9.2932660867132899</c:v>
                </c:pt>
                <c:pt idx="6752">
                  <c:v>9.2946426629370702</c:v>
                </c:pt>
                <c:pt idx="6753">
                  <c:v>9.2960192391608398</c:v>
                </c:pt>
                <c:pt idx="6754">
                  <c:v>9.2973958153846201</c:v>
                </c:pt>
                <c:pt idx="6755">
                  <c:v>9.2987723916083898</c:v>
                </c:pt>
                <c:pt idx="6756">
                  <c:v>9.30014896783217</c:v>
                </c:pt>
                <c:pt idx="6757">
                  <c:v>9.3015255440559503</c:v>
                </c:pt>
                <c:pt idx="6758">
                  <c:v>9.30290212027972</c:v>
                </c:pt>
                <c:pt idx="6759">
                  <c:v>9.3042786965035003</c:v>
                </c:pt>
                <c:pt idx="6760">
                  <c:v>9.3056552727272699</c:v>
                </c:pt>
                <c:pt idx="6761">
                  <c:v>9.3070318489510502</c:v>
                </c:pt>
                <c:pt idx="6762">
                  <c:v>9.3084084251748305</c:v>
                </c:pt>
                <c:pt idx="6763">
                  <c:v>9.3097850013986001</c:v>
                </c:pt>
                <c:pt idx="6764">
                  <c:v>9.3111615776223804</c:v>
                </c:pt>
                <c:pt idx="6765">
                  <c:v>9.3125381538461607</c:v>
                </c:pt>
                <c:pt idx="6766">
                  <c:v>9.3139147300699303</c:v>
                </c:pt>
                <c:pt idx="6767">
                  <c:v>9.3152913062937106</c:v>
                </c:pt>
                <c:pt idx="6768">
                  <c:v>9.3166678825174802</c:v>
                </c:pt>
                <c:pt idx="6769">
                  <c:v>9.3180444587412605</c:v>
                </c:pt>
                <c:pt idx="6770">
                  <c:v>9.3194210349650408</c:v>
                </c:pt>
                <c:pt idx="6771">
                  <c:v>9.3207976111888104</c:v>
                </c:pt>
                <c:pt idx="6772">
                  <c:v>9.3221741874125907</c:v>
                </c:pt>
                <c:pt idx="6773">
                  <c:v>9.3235507636363604</c:v>
                </c:pt>
                <c:pt idx="6774">
                  <c:v>9.3249273398601407</c:v>
                </c:pt>
                <c:pt idx="6775">
                  <c:v>9.3263039160839192</c:v>
                </c:pt>
                <c:pt idx="6776">
                  <c:v>9.3276804923076906</c:v>
                </c:pt>
                <c:pt idx="6777">
                  <c:v>9.3290570685314709</c:v>
                </c:pt>
                <c:pt idx="6778">
                  <c:v>9.3304336447552405</c:v>
                </c:pt>
                <c:pt idx="6779">
                  <c:v>9.3318102209790208</c:v>
                </c:pt>
                <c:pt idx="6780">
                  <c:v>9.3331867972027993</c:v>
                </c:pt>
                <c:pt idx="6781">
                  <c:v>9.3345633734265707</c:v>
                </c:pt>
                <c:pt idx="6782">
                  <c:v>9.3359399496503492</c:v>
                </c:pt>
                <c:pt idx="6783">
                  <c:v>9.3373165258741295</c:v>
                </c:pt>
                <c:pt idx="6784">
                  <c:v>9.3386931020978992</c:v>
                </c:pt>
                <c:pt idx="6785">
                  <c:v>9.3400696783216794</c:v>
                </c:pt>
                <c:pt idx="6786">
                  <c:v>9.3414462545454597</c:v>
                </c:pt>
                <c:pt idx="6787">
                  <c:v>9.3428228307692294</c:v>
                </c:pt>
                <c:pt idx="6788">
                  <c:v>9.3441994069930097</c:v>
                </c:pt>
                <c:pt idx="6789">
                  <c:v>9.34557598321679</c:v>
                </c:pt>
                <c:pt idx="6790">
                  <c:v>9.3469525594405596</c:v>
                </c:pt>
                <c:pt idx="6791">
                  <c:v>9.3483291356643399</c:v>
                </c:pt>
                <c:pt idx="6792">
                  <c:v>9.3497057118881095</c:v>
                </c:pt>
                <c:pt idx="6793">
                  <c:v>9.3510822881118898</c:v>
                </c:pt>
                <c:pt idx="6794">
                  <c:v>9.3524588643356701</c:v>
                </c:pt>
                <c:pt idx="6795">
                  <c:v>9.3538354405594397</c:v>
                </c:pt>
                <c:pt idx="6796">
                  <c:v>9.35521201678322</c:v>
                </c:pt>
                <c:pt idx="6797">
                  <c:v>9.3565885930069896</c:v>
                </c:pt>
                <c:pt idx="6798">
                  <c:v>9.3579651692307699</c:v>
                </c:pt>
                <c:pt idx="6799">
                  <c:v>9.3593417454545502</c:v>
                </c:pt>
                <c:pt idx="6800">
                  <c:v>9.3607183216783199</c:v>
                </c:pt>
                <c:pt idx="6801">
                  <c:v>9.3620948979021001</c:v>
                </c:pt>
                <c:pt idx="6802">
                  <c:v>9.3634714741258804</c:v>
                </c:pt>
                <c:pt idx="6803">
                  <c:v>9.3648480503496501</c:v>
                </c:pt>
                <c:pt idx="6804">
                  <c:v>9.3662246265734304</c:v>
                </c:pt>
                <c:pt idx="6805">
                  <c:v>9.3676012027972</c:v>
                </c:pt>
                <c:pt idx="6806">
                  <c:v>9.3689777790209803</c:v>
                </c:pt>
                <c:pt idx="6807">
                  <c:v>9.3703543552447606</c:v>
                </c:pt>
                <c:pt idx="6808">
                  <c:v>9.3717309314685302</c:v>
                </c:pt>
                <c:pt idx="6809">
                  <c:v>9.3731075076923105</c:v>
                </c:pt>
                <c:pt idx="6810">
                  <c:v>9.3744840839160908</c:v>
                </c:pt>
                <c:pt idx="6811">
                  <c:v>9.3758606601398604</c:v>
                </c:pt>
                <c:pt idx="6812">
                  <c:v>9.3772372363636407</c:v>
                </c:pt>
                <c:pt idx="6813">
                  <c:v>9.3786138125874103</c:v>
                </c:pt>
                <c:pt idx="6814">
                  <c:v>9.3799903888111906</c:v>
                </c:pt>
                <c:pt idx="6815">
                  <c:v>9.3813669650349691</c:v>
                </c:pt>
                <c:pt idx="6816">
                  <c:v>9.3827435412587405</c:v>
                </c:pt>
                <c:pt idx="6817">
                  <c:v>9.3841201174825208</c:v>
                </c:pt>
                <c:pt idx="6818">
                  <c:v>9.3854966937062905</c:v>
                </c:pt>
                <c:pt idx="6819">
                  <c:v>9.3868732699300708</c:v>
                </c:pt>
                <c:pt idx="6820">
                  <c:v>9.3882498461538493</c:v>
                </c:pt>
                <c:pt idx="6821">
                  <c:v>9.3896264223776207</c:v>
                </c:pt>
                <c:pt idx="6822">
                  <c:v>9.3910029986013992</c:v>
                </c:pt>
                <c:pt idx="6823">
                  <c:v>9.3923795748251795</c:v>
                </c:pt>
                <c:pt idx="6824">
                  <c:v>9.3937561510489491</c:v>
                </c:pt>
                <c:pt idx="6825">
                  <c:v>9.3951327272727294</c:v>
                </c:pt>
                <c:pt idx="6826">
                  <c:v>9.3965093034965008</c:v>
                </c:pt>
                <c:pt idx="6827">
                  <c:v>9.3978858797202793</c:v>
                </c:pt>
                <c:pt idx="6828">
                  <c:v>9.3992624559440596</c:v>
                </c:pt>
                <c:pt idx="6829">
                  <c:v>9.4006390321678293</c:v>
                </c:pt>
                <c:pt idx="6830">
                  <c:v>9.4020156083916095</c:v>
                </c:pt>
                <c:pt idx="6831">
                  <c:v>9.4033921846153898</c:v>
                </c:pt>
                <c:pt idx="6832">
                  <c:v>9.4047687608391595</c:v>
                </c:pt>
                <c:pt idx="6833">
                  <c:v>9.4061453370629398</c:v>
                </c:pt>
                <c:pt idx="6834">
                  <c:v>9.40752191328672</c:v>
                </c:pt>
                <c:pt idx="6835">
                  <c:v>9.4088984895104897</c:v>
                </c:pt>
                <c:pt idx="6836">
                  <c:v>9.41027506573427</c:v>
                </c:pt>
                <c:pt idx="6837">
                  <c:v>9.4116516419580396</c:v>
                </c:pt>
                <c:pt idx="6838">
                  <c:v>9.4130282181818199</c:v>
                </c:pt>
                <c:pt idx="6839">
                  <c:v>9.4144047944056002</c:v>
                </c:pt>
                <c:pt idx="6840">
                  <c:v>9.4157813706293698</c:v>
                </c:pt>
                <c:pt idx="6841">
                  <c:v>9.4171579468531501</c:v>
                </c:pt>
                <c:pt idx="6842">
                  <c:v>9.4185345230769197</c:v>
                </c:pt>
                <c:pt idx="6843">
                  <c:v>9.4199110993007</c:v>
                </c:pt>
                <c:pt idx="6844">
                  <c:v>9.4212876755244803</c:v>
                </c:pt>
                <c:pt idx="6845">
                  <c:v>9.42266425174825</c:v>
                </c:pt>
                <c:pt idx="6846">
                  <c:v>9.4240408279720302</c:v>
                </c:pt>
                <c:pt idx="6847">
                  <c:v>9.4254174041958105</c:v>
                </c:pt>
                <c:pt idx="6848">
                  <c:v>9.4267939804195802</c:v>
                </c:pt>
                <c:pt idx="6849">
                  <c:v>9.4281705566433605</c:v>
                </c:pt>
                <c:pt idx="6850">
                  <c:v>9.4295471328671301</c:v>
                </c:pt>
                <c:pt idx="6851">
                  <c:v>9.4309237090909104</c:v>
                </c:pt>
                <c:pt idx="6852">
                  <c:v>9.4323002853146907</c:v>
                </c:pt>
                <c:pt idx="6853">
                  <c:v>9.4336768615384603</c:v>
                </c:pt>
                <c:pt idx="6854">
                  <c:v>9.4350534377622406</c:v>
                </c:pt>
                <c:pt idx="6855">
                  <c:v>9.4364300139860102</c:v>
                </c:pt>
                <c:pt idx="6856">
                  <c:v>9.4378065902097905</c:v>
                </c:pt>
                <c:pt idx="6857">
                  <c:v>9.4391831664335708</c:v>
                </c:pt>
                <c:pt idx="6858">
                  <c:v>9.4405597426573404</c:v>
                </c:pt>
                <c:pt idx="6859">
                  <c:v>9.4419363188811207</c:v>
                </c:pt>
                <c:pt idx="6860">
                  <c:v>9.4433128951048992</c:v>
                </c:pt>
                <c:pt idx="6861">
                  <c:v>9.4446894713286706</c:v>
                </c:pt>
                <c:pt idx="6862">
                  <c:v>9.4460660475524492</c:v>
                </c:pt>
                <c:pt idx="6863">
                  <c:v>9.4474426237762295</c:v>
                </c:pt>
                <c:pt idx="6864">
                  <c:v>9.4488192000000009</c:v>
                </c:pt>
                <c:pt idx="6865">
                  <c:v>9.4501957762237794</c:v>
                </c:pt>
                <c:pt idx="6866">
                  <c:v>9.4515723524475508</c:v>
                </c:pt>
                <c:pt idx="6867">
                  <c:v>9.4529489286713293</c:v>
                </c:pt>
                <c:pt idx="6868">
                  <c:v>9.4543255048951096</c:v>
                </c:pt>
                <c:pt idx="6869">
                  <c:v>9.4557020811188792</c:v>
                </c:pt>
                <c:pt idx="6870">
                  <c:v>9.4570786573426595</c:v>
                </c:pt>
                <c:pt idx="6871">
                  <c:v>9.4584552335664291</c:v>
                </c:pt>
                <c:pt idx="6872">
                  <c:v>9.4598318097902094</c:v>
                </c:pt>
                <c:pt idx="6873">
                  <c:v>9.4612083860139897</c:v>
                </c:pt>
                <c:pt idx="6874">
                  <c:v>9.4625849622377594</c:v>
                </c:pt>
                <c:pt idx="6875">
                  <c:v>9.4639615384615396</c:v>
                </c:pt>
                <c:pt idx="6876">
                  <c:v>9.4653381146853199</c:v>
                </c:pt>
                <c:pt idx="6877">
                  <c:v>9.4667146909090896</c:v>
                </c:pt>
                <c:pt idx="6878">
                  <c:v>9.4680912671328699</c:v>
                </c:pt>
                <c:pt idx="6879">
                  <c:v>9.4694678433566395</c:v>
                </c:pt>
                <c:pt idx="6880">
                  <c:v>9.4708444195804198</c:v>
                </c:pt>
                <c:pt idx="6881">
                  <c:v>9.4722209958042001</c:v>
                </c:pt>
                <c:pt idx="6882">
                  <c:v>9.4735975720279697</c:v>
                </c:pt>
                <c:pt idx="6883">
                  <c:v>9.47497414825175</c:v>
                </c:pt>
                <c:pt idx="6884">
                  <c:v>9.4763507244755303</c:v>
                </c:pt>
                <c:pt idx="6885">
                  <c:v>9.4777273006992999</c:v>
                </c:pt>
                <c:pt idx="6886">
                  <c:v>9.4791038769230802</c:v>
                </c:pt>
                <c:pt idx="6887">
                  <c:v>9.4804804531468498</c:v>
                </c:pt>
                <c:pt idx="6888">
                  <c:v>9.4818570293706301</c:v>
                </c:pt>
                <c:pt idx="6889">
                  <c:v>9.4832336055944104</c:v>
                </c:pt>
                <c:pt idx="6890">
                  <c:v>9.4846101818181801</c:v>
                </c:pt>
                <c:pt idx="6891">
                  <c:v>9.4859867580419603</c:v>
                </c:pt>
                <c:pt idx="6892">
                  <c:v>9.4873633342657406</c:v>
                </c:pt>
                <c:pt idx="6893">
                  <c:v>9.4887399104895103</c:v>
                </c:pt>
                <c:pt idx="6894">
                  <c:v>9.4901164867132906</c:v>
                </c:pt>
                <c:pt idx="6895">
                  <c:v>9.4914930629370708</c:v>
                </c:pt>
                <c:pt idx="6896">
                  <c:v>9.4928696391608405</c:v>
                </c:pt>
                <c:pt idx="6897">
                  <c:v>9.4942462153846208</c:v>
                </c:pt>
                <c:pt idx="6898">
                  <c:v>9.4956227916083904</c:v>
                </c:pt>
                <c:pt idx="6899">
                  <c:v>9.4969993678321707</c:v>
                </c:pt>
                <c:pt idx="6900">
                  <c:v>9.4983759440559492</c:v>
                </c:pt>
                <c:pt idx="6901">
                  <c:v>9.4997525202797206</c:v>
                </c:pt>
                <c:pt idx="6902">
                  <c:v>9.5011290965034991</c:v>
                </c:pt>
                <c:pt idx="6903">
                  <c:v>9.5025056727272705</c:v>
                </c:pt>
                <c:pt idx="6904">
                  <c:v>9.5038822489510508</c:v>
                </c:pt>
                <c:pt idx="6905">
                  <c:v>9.5052588251748293</c:v>
                </c:pt>
                <c:pt idx="6906">
                  <c:v>9.5066354013986007</c:v>
                </c:pt>
                <c:pt idx="6907">
                  <c:v>9.5080119776223793</c:v>
                </c:pt>
                <c:pt idx="6908">
                  <c:v>9.5093885538461507</c:v>
                </c:pt>
                <c:pt idx="6909">
                  <c:v>9.5107651300699292</c:v>
                </c:pt>
                <c:pt idx="6910">
                  <c:v>9.5121417062937095</c:v>
                </c:pt>
                <c:pt idx="6911">
                  <c:v>9.5135182825174809</c:v>
                </c:pt>
                <c:pt idx="6912">
                  <c:v>9.5148948587412594</c:v>
                </c:pt>
                <c:pt idx="6913">
                  <c:v>9.5162714349650397</c:v>
                </c:pt>
                <c:pt idx="6914">
                  <c:v>9.5176480111888093</c:v>
                </c:pt>
                <c:pt idx="6915">
                  <c:v>9.5190245874125896</c:v>
                </c:pt>
                <c:pt idx="6916">
                  <c:v>9.5204011636363699</c:v>
                </c:pt>
                <c:pt idx="6917">
                  <c:v>9.5217777398601395</c:v>
                </c:pt>
                <c:pt idx="6918">
                  <c:v>9.5231543160839198</c:v>
                </c:pt>
                <c:pt idx="6919">
                  <c:v>9.5245308923077001</c:v>
                </c:pt>
                <c:pt idx="6920">
                  <c:v>9.5259074685314697</c:v>
                </c:pt>
                <c:pt idx="6921">
                  <c:v>9.52728404475525</c:v>
                </c:pt>
                <c:pt idx="6922">
                  <c:v>9.5286606209790197</c:v>
                </c:pt>
                <c:pt idx="6923">
                  <c:v>9.5300371972028</c:v>
                </c:pt>
                <c:pt idx="6924">
                  <c:v>9.5314137734265802</c:v>
                </c:pt>
                <c:pt idx="6925">
                  <c:v>9.5327903496503499</c:v>
                </c:pt>
                <c:pt idx="6926">
                  <c:v>9.5341669258741302</c:v>
                </c:pt>
                <c:pt idx="6927">
                  <c:v>9.5355435020978998</c:v>
                </c:pt>
                <c:pt idx="6928">
                  <c:v>9.5369200783216801</c:v>
                </c:pt>
                <c:pt idx="6929">
                  <c:v>9.5382966545454604</c:v>
                </c:pt>
                <c:pt idx="6930">
                  <c:v>9.53967323076923</c:v>
                </c:pt>
                <c:pt idx="6931">
                  <c:v>9.5410498069930103</c:v>
                </c:pt>
                <c:pt idx="6932">
                  <c:v>9.5424263832167906</c:v>
                </c:pt>
                <c:pt idx="6933">
                  <c:v>9.5438029594405602</c:v>
                </c:pt>
                <c:pt idx="6934">
                  <c:v>9.5451795356643405</c:v>
                </c:pt>
                <c:pt idx="6935">
                  <c:v>9.5465561118881102</c:v>
                </c:pt>
                <c:pt idx="6936">
                  <c:v>9.5479326881118904</c:v>
                </c:pt>
                <c:pt idx="6937">
                  <c:v>9.5493092643356707</c:v>
                </c:pt>
                <c:pt idx="6938">
                  <c:v>9.5506858405594404</c:v>
                </c:pt>
                <c:pt idx="6939">
                  <c:v>9.5520624167832207</c:v>
                </c:pt>
                <c:pt idx="6940">
                  <c:v>9.5534389930069903</c:v>
                </c:pt>
                <c:pt idx="6941">
                  <c:v>9.5548155692307706</c:v>
                </c:pt>
                <c:pt idx="6942">
                  <c:v>9.5561921454545509</c:v>
                </c:pt>
                <c:pt idx="6943">
                  <c:v>9.5575687216783205</c:v>
                </c:pt>
                <c:pt idx="6944">
                  <c:v>9.5589452979021008</c:v>
                </c:pt>
                <c:pt idx="6945">
                  <c:v>9.5603218741258704</c:v>
                </c:pt>
                <c:pt idx="6946">
                  <c:v>9.5616984503496507</c:v>
                </c:pt>
                <c:pt idx="6947">
                  <c:v>9.5630750265734292</c:v>
                </c:pt>
                <c:pt idx="6948">
                  <c:v>9.5644516027972006</c:v>
                </c:pt>
                <c:pt idx="6949">
                  <c:v>9.5658281790209791</c:v>
                </c:pt>
                <c:pt idx="6950">
                  <c:v>9.5672047552447594</c:v>
                </c:pt>
                <c:pt idx="6951">
                  <c:v>9.5685813314685308</c:v>
                </c:pt>
                <c:pt idx="6952">
                  <c:v>9.5699579076923094</c:v>
                </c:pt>
                <c:pt idx="6953">
                  <c:v>9.5713344839160808</c:v>
                </c:pt>
                <c:pt idx="6954">
                  <c:v>9.5727110601398593</c:v>
                </c:pt>
                <c:pt idx="6955">
                  <c:v>9.5740876363636396</c:v>
                </c:pt>
                <c:pt idx="6956">
                  <c:v>9.5754642125874199</c:v>
                </c:pt>
                <c:pt idx="6957">
                  <c:v>9.5768407888111895</c:v>
                </c:pt>
                <c:pt idx="6958">
                  <c:v>9.5782173650349698</c:v>
                </c:pt>
                <c:pt idx="6959">
                  <c:v>9.5795939412587394</c:v>
                </c:pt>
                <c:pt idx="6960">
                  <c:v>9.5809705174825197</c:v>
                </c:pt>
                <c:pt idx="6961">
                  <c:v>9.5823470937063</c:v>
                </c:pt>
                <c:pt idx="6962">
                  <c:v>9.5837236699300696</c:v>
                </c:pt>
                <c:pt idx="6963">
                  <c:v>9.5851002461538499</c:v>
                </c:pt>
                <c:pt idx="6964">
                  <c:v>9.5864768223776196</c:v>
                </c:pt>
                <c:pt idx="6965">
                  <c:v>9.5878533986013998</c:v>
                </c:pt>
                <c:pt idx="6966">
                  <c:v>9.5892299748251801</c:v>
                </c:pt>
                <c:pt idx="6967">
                  <c:v>9.5906065510489498</c:v>
                </c:pt>
                <c:pt idx="6968">
                  <c:v>9.5919831272727301</c:v>
                </c:pt>
                <c:pt idx="6969">
                  <c:v>9.5933597034965103</c:v>
                </c:pt>
                <c:pt idx="6970">
                  <c:v>9.59473627972028</c:v>
                </c:pt>
                <c:pt idx="6971">
                  <c:v>9.5961128559440603</c:v>
                </c:pt>
                <c:pt idx="6972">
                  <c:v>9.5974894321678299</c:v>
                </c:pt>
                <c:pt idx="6973">
                  <c:v>9.5988660083916102</c:v>
                </c:pt>
                <c:pt idx="6974">
                  <c:v>9.6002425846153905</c:v>
                </c:pt>
                <c:pt idx="6975">
                  <c:v>9.6016191608391601</c:v>
                </c:pt>
                <c:pt idx="6976">
                  <c:v>9.6029957370629404</c:v>
                </c:pt>
                <c:pt idx="6977">
                  <c:v>9.6043723132867207</c:v>
                </c:pt>
                <c:pt idx="6978">
                  <c:v>9.6057488895104903</c:v>
                </c:pt>
                <c:pt idx="6979">
                  <c:v>9.6071254657342706</c:v>
                </c:pt>
                <c:pt idx="6980">
                  <c:v>9.6085020419580403</c:v>
                </c:pt>
                <c:pt idx="6981">
                  <c:v>9.6098786181818205</c:v>
                </c:pt>
                <c:pt idx="6982">
                  <c:v>9.6112551944056008</c:v>
                </c:pt>
                <c:pt idx="6983">
                  <c:v>9.6126317706293705</c:v>
                </c:pt>
                <c:pt idx="6984">
                  <c:v>9.6140083468531508</c:v>
                </c:pt>
                <c:pt idx="6985">
                  <c:v>9.6153849230769204</c:v>
                </c:pt>
                <c:pt idx="6986">
                  <c:v>9.6167614993007007</c:v>
                </c:pt>
                <c:pt idx="6987">
                  <c:v>9.6181380755244792</c:v>
                </c:pt>
                <c:pt idx="6988">
                  <c:v>9.6195146517482506</c:v>
                </c:pt>
                <c:pt idx="6989">
                  <c:v>9.6208912279720291</c:v>
                </c:pt>
                <c:pt idx="6990">
                  <c:v>9.6222678041958005</c:v>
                </c:pt>
                <c:pt idx="6991">
                  <c:v>9.6236443804195808</c:v>
                </c:pt>
                <c:pt idx="6992">
                  <c:v>9.6250209566433593</c:v>
                </c:pt>
                <c:pt idx="6993">
                  <c:v>9.6263975328671307</c:v>
                </c:pt>
                <c:pt idx="6994">
                  <c:v>9.6277741090909092</c:v>
                </c:pt>
                <c:pt idx="6995">
                  <c:v>9.6291506853146895</c:v>
                </c:pt>
                <c:pt idx="6996">
                  <c:v>9.6305272615384592</c:v>
                </c:pt>
                <c:pt idx="6997">
                  <c:v>9.6319038377622395</c:v>
                </c:pt>
                <c:pt idx="6998">
                  <c:v>9.6332804139860109</c:v>
                </c:pt>
                <c:pt idx="6999">
                  <c:v>9.6346569902097894</c:v>
                </c:pt>
                <c:pt idx="7000">
                  <c:v>9.6360335664335697</c:v>
                </c:pt>
                <c:pt idx="7001">
                  <c:v>9.63741014265735</c:v>
                </c:pt>
                <c:pt idx="7002">
                  <c:v>9.6387867188811196</c:v>
                </c:pt>
                <c:pt idx="7003">
                  <c:v>9.6401632951048999</c:v>
                </c:pt>
                <c:pt idx="7004">
                  <c:v>9.6415398713286695</c:v>
                </c:pt>
                <c:pt idx="7005">
                  <c:v>9.6429164475524498</c:v>
                </c:pt>
                <c:pt idx="7006">
                  <c:v>9.6442930237762301</c:v>
                </c:pt>
                <c:pt idx="7007">
                  <c:v>9.6456695999999997</c:v>
                </c:pt>
                <c:pt idx="7008">
                  <c:v>9.64704617622378</c:v>
                </c:pt>
                <c:pt idx="7009">
                  <c:v>9.6484227524475497</c:v>
                </c:pt>
                <c:pt idx="7010">
                  <c:v>9.6497993286713299</c:v>
                </c:pt>
                <c:pt idx="7011">
                  <c:v>9.6511759048951102</c:v>
                </c:pt>
                <c:pt idx="7012">
                  <c:v>9.6525524811188799</c:v>
                </c:pt>
                <c:pt idx="7013">
                  <c:v>9.6539290573426602</c:v>
                </c:pt>
                <c:pt idx="7014">
                  <c:v>9.6553056335664404</c:v>
                </c:pt>
                <c:pt idx="7015">
                  <c:v>9.6566822097902101</c:v>
                </c:pt>
                <c:pt idx="7016">
                  <c:v>9.6580587860139904</c:v>
                </c:pt>
                <c:pt idx="7017">
                  <c:v>9.65943536223776</c:v>
                </c:pt>
                <c:pt idx="7018">
                  <c:v>9.6608119384615403</c:v>
                </c:pt>
                <c:pt idx="7019">
                  <c:v>9.6621885146853206</c:v>
                </c:pt>
                <c:pt idx="7020">
                  <c:v>9.6635650909090902</c:v>
                </c:pt>
                <c:pt idx="7021">
                  <c:v>9.6649416671328705</c:v>
                </c:pt>
                <c:pt idx="7022">
                  <c:v>9.6663182433566401</c:v>
                </c:pt>
                <c:pt idx="7023">
                  <c:v>9.6676948195804204</c:v>
                </c:pt>
                <c:pt idx="7024">
                  <c:v>9.6690713958042007</c:v>
                </c:pt>
                <c:pt idx="7025">
                  <c:v>9.6704479720279704</c:v>
                </c:pt>
                <c:pt idx="7026">
                  <c:v>9.6718245482517506</c:v>
                </c:pt>
                <c:pt idx="7027">
                  <c:v>9.6732011244755203</c:v>
                </c:pt>
                <c:pt idx="7028">
                  <c:v>9.6745777006993006</c:v>
                </c:pt>
                <c:pt idx="7029">
                  <c:v>9.6759542769230809</c:v>
                </c:pt>
                <c:pt idx="7030">
                  <c:v>9.6773308531468505</c:v>
                </c:pt>
                <c:pt idx="7031">
                  <c:v>9.6787074293706308</c:v>
                </c:pt>
                <c:pt idx="7032">
                  <c:v>9.6800840055944093</c:v>
                </c:pt>
                <c:pt idx="7033">
                  <c:v>9.6814605818181807</c:v>
                </c:pt>
                <c:pt idx="7034">
                  <c:v>9.6828371580419592</c:v>
                </c:pt>
                <c:pt idx="7035">
                  <c:v>9.6842137342657395</c:v>
                </c:pt>
                <c:pt idx="7036">
                  <c:v>9.6855903104895091</c:v>
                </c:pt>
                <c:pt idx="7037">
                  <c:v>9.6869668867132894</c:v>
                </c:pt>
                <c:pt idx="7038">
                  <c:v>9.6883434629370608</c:v>
                </c:pt>
                <c:pt idx="7039">
                  <c:v>9.6897200391608393</c:v>
                </c:pt>
                <c:pt idx="7040">
                  <c:v>9.6910966153846196</c:v>
                </c:pt>
                <c:pt idx="7041">
                  <c:v>9.6924731916083893</c:v>
                </c:pt>
                <c:pt idx="7042">
                  <c:v>9.6938497678321696</c:v>
                </c:pt>
                <c:pt idx="7043">
                  <c:v>9.6952263440559499</c:v>
                </c:pt>
                <c:pt idx="7044">
                  <c:v>9.6966029202797195</c:v>
                </c:pt>
                <c:pt idx="7045">
                  <c:v>9.6979794965034998</c:v>
                </c:pt>
                <c:pt idx="7046">
                  <c:v>9.6993560727272694</c:v>
                </c:pt>
                <c:pt idx="7047">
                  <c:v>9.7007326489510497</c:v>
                </c:pt>
                <c:pt idx="7048">
                  <c:v>9.70210922517483</c:v>
                </c:pt>
                <c:pt idx="7049">
                  <c:v>9.7034858013985996</c:v>
                </c:pt>
                <c:pt idx="7050">
                  <c:v>9.7048623776223799</c:v>
                </c:pt>
                <c:pt idx="7051">
                  <c:v>9.7062389538461602</c:v>
                </c:pt>
                <c:pt idx="7052">
                  <c:v>9.7076155300699298</c:v>
                </c:pt>
                <c:pt idx="7053">
                  <c:v>9.7089921062937101</c:v>
                </c:pt>
                <c:pt idx="7054">
                  <c:v>9.7103686825174798</c:v>
                </c:pt>
                <c:pt idx="7055">
                  <c:v>9.71174525874126</c:v>
                </c:pt>
                <c:pt idx="7056">
                  <c:v>9.7131218349650403</c:v>
                </c:pt>
                <c:pt idx="7057">
                  <c:v>9.71449841118881</c:v>
                </c:pt>
                <c:pt idx="7058">
                  <c:v>9.7158749874125903</c:v>
                </c:pt>
                <c:pt idx="7059">
                  <c:v>9.7172515636363705</c:v>
                </c:pt>
                <c:pt idx="7060">
                  <c:v>9.7186281398601402</c:v>
                </c:pt>
                <c:pt idx="7061">
                  <c:v>9.7200047160839205</c:v>
                </c:pt>
                <c:pt idx="7062">
                  <c:v>9.7213812923076901</c:v>
                </c:pt>
                <c:pt idx="7063">
                  <c:v>9.7227578685314704</c:v>
                </c:pt>
                <c:pt idx="7064">
                  <c:v>9.7241344447552507</c:v>
                </c:pt>
                <c:pt idx="7065">
                  <c:v>9.7255110209790203</c:v>
                </c:pt>
                <c:pt idx="7066">
                  <c:v>9.7268875972028006</c:v>
                </c:pt>
                <c:pt idx="7067">
                  <c:v>9.7282641734265702</c:v>
                </c:pt>
                <c:pt idx="7068">
                  <c:v>9.7296407496503505</c:v>
                </c:pt>
                <c:pt idx="7069">
                  <c:v>9.7310173258741308</c:v>
                </c:pt>
                <c:pt idx="7070">
                  <c:v>9.7323939020979005</c:v>
                </c:pt>
                <c:pt idx="7071">
                  <c:v>9.7337704783216807</c:v>
                </c:pt>
                <c:pt idx="7072">
                  <c:v>9.7351470545454593</c:v>
                </c:pt>
                <c:pt idx="7073">
                  <c:v>9.7365236307692307</c:v>
                </c:pt>
                <c:pt idx="7074">
                  <c:v>9.7379002069930092</c:v>
                </c:pt>
                <c:pt idx="7075">
                  <c:v>9.7392767832167806</c:v>
                </c:pt>
                <c:pt idx="7076">
                  <c:v>9.7406533594405609</c:v>
                </c:pt>
                <c:pt idx="7077">
                  <c:v>9.7420299356643394</c:v>
                </c:pt>
                <c:pt idx="7078">
                  <c:v>9.7434065118881108</c:v>
                </c:pt>
                <c:pt idx="7079">
                  <c:v>9.7447830881118893</c:v>
                </c:pt>
                <c:pt idx="7080">
                  <c:v>9.7461596643356696</c:v>
                </c:pt>
                <c:pt idx="7081">
                  <c:v>9.7475362405594392</c:v>
                </c:pt>
                <c:pt idx="7082">
                  <c:v>9.7489128167832195</c:v>
                </c:pt>
                <c:pt idx="7083">
                  <c:v>9.7502893930069892</c:v>
                </c:pt>
                <c:pt idx="7084">
                  <c:v>9.7516659692307694</c:v>
                </c:pt>
                <c:pt idx="7085">
                  <c:v>9.7530425454545497</c:v>
                </c:pt>
                <c:pt idx="7086">
                  <c:v>9.7544191216783194</c:v>
                </c:pt>
                <c:pt idx="7087">
                  <c:v>9.7557956979020997</c:v>
                </c:pt>
                <c:pt idx="7088">
                  <c:v>9.75717227412588</c:v>
                </c:pt>
                <c:pt idx="7089">
                  <c:v>9.7585488503496496</c:v>
                </c:pt>
                <c:pt idx="7090">
                  <c:v>9.7599254265734299</c:v>
                </c:pt>
                <c:pt idx="7091">
                  <c:v>9.7613020027971995</c:v>
                </c:pt>
                <c:pt idx="7092">
                  <c:v>9.7626785790209798</c:v>
                </c:pt>
                <c:pt idx="7093">
                  <c:v>9.7640551552447601</c:v>
                </c:pt>
                <c:pt idx="7094">
                  <c:v>9.7654317314685297</c:v>
                </c:pt>
                <c:pt idx="7095">
                  <c:v>9.76680830769231</c:v>
                </c:pt>
                <c:pt idx="7096">
                  <c:v>9.7681848839160903</c:v>
                </c:pt>
                <c:pt idx="7097">
                  <c:v>9.7695614601398599</c:v>
                </c:pt>
                <c:pt idx="7098">
                  <c:v>9.7709380363636402</c:v>
                </c:pt>
                <c:pt idx="7099">
                  <c:v>9.7723146125874099</c:v>
                </c:pt>
                <c:pt idx="7100">
                  <c:v>9.7736911888111901</c:v>
                </c:pt>
                <c:pt idx="7101">
                  <c:v>9.7750677650349704</c:v>
                </c:pt>
                <c:pt idx="7102">
                  <c:v>9.7764443412587401</c:v>
                </c:pt>
                <c:pt idx="7103">
                  <c:v>9.7778209174825204</c:v>
                </c:pt>
                <c:pt idx="7104">
                  <c:v>9.77919749370629</c:v>
                </c:pt>
                <c:pt idx="7105">
                  <c:v>9.7805740699300703</c:v>
                </c:pt>
                <c:pt idx="7106">
                  <c:v>9.7819506461538506</c:v>
                </c:pt>
                <c:pt idx="7107">
                  <c:v>9.7833272223776202</c:v>
                </c:pt>
                <c:pt idx="7108">
                  <c:v>9.7847037986014005</c:v>
                </c:pt>
                <c:pt idx="7109">
                  <c:v>9.7860803748251808</c:v>
                </c:pt>
                <c:pt idx="7110">
                  <c:v>9.7874569510489504</c:v>
                </c:pt>
                <c:pt idx="7111">
                  <c:v>9.7888335272727307</c:v>
                </c:pt>
                <c:pt idx="7112">
                  <c:v>9.7902101034965003</c:v>
                </c:pt>
                <c:pt idx="7113">
                  <c:v>9.7915866797202806</c:v>
                </c:pt>
                <c:pt idx="7114">
                  <c:v>9.7929632559440591</c:v>
                </c:pt>
                <c:pt idx="7115">
                  <c:v>9.7943398321678306</c:v>
                </c:pt>
                <c:pt idx="7116">
                  <c:v>9.7957164083916108</c:v>
                </c:pt>
                <c:pt idx="7117">
                  <c:v>9.7970929846153894</c:v>
                </c:pt>
                <c:pt idx="7118">
                  <c:v>9.7984695608391608</c:v>
                </c:pt>
                <c:pt idx="7119">
                  <c:v>9.7998461370629393</c:v>
                </c:pt>
                <c:pt idx="7120">
                  <c:v>9.8012227132867107</c:v>
                </c:pt>
                <c:pt idx="7121">
                  <c:v>9.8025992895104892</c:v>
                </c:pt>
                <c:pt idx="7122">
                  <c:v>9.8039758657342695</c:v>
                </c:pt>
                <c:pt idx="7123">
                  <c:v>9.8053524419580391</c:v>
                </c:pt>
                <c:pt idx="7124">
                  <c:v>9.8067290181818194</c:v>
                </c:pt>
                <c:pt idx="7125">
                  <c:v>9.8081055944055997</c:v>
                </c:pt>
                <c:pt idx="7126">
                  <c:v>9.8094821706293693</c:v>
                </c:pt>
                <c:pt idx="7127">
                  <c:v>9.8108587468531496</c:v>
                </c:pt>
                <c:pt idx="7128">
                  <c:v>9.8122353230769193</c:v>
                </c:pt>
                <c:pt idx="7129">
                  <c:v>9.8136118993006995</c:v>
                </c:pt>
                <c:pt idx="7130">
                  <c:v>9.8149884755244798</c:v>
                </c:pt>
                <c:pt idx="7131">
                  <c:v>9.8163650517482495</c:v>
                </c:pt>
                <c:pt idx="7132">
                  <c:v>9.8177416279720298</c:v>
                </c:pt>
                <c:pt idx="7133">
                  <c:v>9.8191182041958101</c:v>
                </c:pt>
                <c:pt idx="7134">
                  <c:v>9.8204947804195797</c:v>
                </c:pt>
                <c:pt idx="7135">
                  <c:v>9.82187135664336</c:v>
                </c:pt>
                <c:pt idx="7136">
                  <c:v>9.8232479328671296</c:v>
                </c:pt>
                <c:pt idx="7137">
                  <c:v>9.8246245090909099</c:v>
                </c:pt>
                <c:pt idx="7138">
                  <c:v>9.8260010853146902</c:v>
                </c:pt>
                <c:pt idx="7139">
                  <c:v>9.8273776615384598</c:v>
                </c:pt>
                <c:pt idx="7140">
                  <c:v>9.8287542377622401</c:v>
                </c:pt>
                <c:pt idx="7141">
                  <c:v>9.8301308139860097</c:v>
                </c:pt>
                <c:pt idx="7142">
                  <c:v>9.83150739020979</c:v>
                </c:pt>
                <c:pt idx="7143">
                  <c:v>9.8328839664335703</c:v>
                </c:pt>
                <c:pt idx="7144">
                  <c:v>9.8342605426573506</c:v>
                </c:pt>
                <c:pt idx="7145">
                  <c:v>9.8356371188811202</c:v>
                </c:pt>
                <c:pt idx="7146">
                  <c:v>9.8370136951049005</c:v>
                </c:pt>
                <c:pt idx="7147">
                  <c:v>9.8383902713286702</c:v>
                </c:pt>
                <c:pt idx="7148">
                  <c:v>9.8397668475524505</c:v>
                </c:pt>
                <c:pt idx="7149">
                  <c:v>9.8411434237762307</c:v>
                </c:pt>
                <c:pt idx="7150">
                  <c:v>9.8425200000000004</c:v>
                </c:pt>
                <c:pt idx="7151">
                  <c:v>9.8438965762237807</c:v>
                </c:pt>
                <c:pt idx="7152">
                  <c:v>9.8452731524475503</c:v>
                </c:pt>
                <c:pt idx="7153">
                  <c:v>9.8466497286713306</c:v>
                </c:pt>
                <c:pt idx="7154">
                  <c:v>9.8480263048951109</c:v>
                </c:pt>
                <c:pt idx="7155">
                  <c:v>9.8494028811188805</c:v>
                </c:pt>
                <c:pt idx="7156">
                  <c:v>9.8507794573426608</c:v>
                </c:pt>
                <c:pt idx="7157">
                  <c:v>9.8521560335664304</c:v>
                </c:pt>
                <c:pt idx="7158">
                  <c:v>9.8535326097902107</c:v>
                </c:pt>
                <c:pt idx="7159">
                  <c:v>9.8549091860139892</c:v>
                </c:pt>
                <c:pt idx="7160">
                  <c:v>9.8562857622377607</c:v>
                </c:pt>
                <c:pt idx="7161">
                  <c:v>9.8576623384615392</c:v>
                </c:pt>
                <c:pt idx="7162">
                  <c:v>9.8590389146853195</c:v>
                </c:pt>
                <c:pt idx="7163">
                  <c:v>9.8604154909090909</c:v>
                </c:pt>
                <c:pt idx="7164">
                  <c:v>9.8617920671328694</c:v>
                </c:pt>
                <c:pt idx="7165">
                  <c:v>9.8631686433566408</c:v>
                </c:pt>
                <c:pt idx="7166">
                  <c:v>9.8645452195804193</c:v>
                </c:pt>
                <c:pt idx="7167">
                  <c:v>9.8659217958041996</c:v>
                </c:pt>
                <c:pt idx="7168">
                  <c:v>9.8672983720279799</c:v>
                </c:pt>
                <c:pt idx="7169">
                  <c:v>9.8686749482517495</c:v>
                </c:pt>
                <c:pt idx="7170">
                  <c:v>9.8700515244755191</c:v>
                </c:pt>
                <c:pt idx="7171">
                  <c:v>9.8714281006992994</c:v>
                </c:pt>
                <c:pt idx="7172">
                  <c:v>9.8728046769230797</c:v>
                </c:pt>
                <c:pt idx="7173">
                  <c:v>9.87418125314686</c:v>
                </c:pt>
                <c:pt idx="7174">
                  <c:v>9.8755578293706296</c:v>
                </c:pt>
                <c:pt idx="7175">
                  <c:v>9.8769344055944099</c:v>
                </c:pt>
                <c:pt idx="7176">
                  <c:v>9.8783109818181796</c:v>
                </c:pt>
                <c:pt idx="7177">
                  <c:v>9.8796875580419599</c:v>
                </c:pt>
                <c:pt idx="7178">
                  <c:v>9.8810641342657402</c:v>
                </c:pt>
                <c:pt idx="7179">
                  <c:v>9.8824407104895098</c:v>
                </c:pt>
                <c:pt idx="7180">
                  <c:v>9.8838172867132901</c:v>
                </c:pt>
                <c:pt idx="7181">
                  <c:v>9.8851938629370704</c:v>
                </c:pt>
                <c:pt idx="7182">
                  <c:v>9.88657043916084</c:v>
                </c:pt>
                <c:pt idx="7183">
                  <c:v>9.8879470153846203</c:v>
                </c:pt>
                <c:pt idx="7184">
                  <c:v>9.8893235916083899</c:v>
                </c:pt>
                <c:pt idx="7185">
                  <c:v>9.8907001678321702</c:v>
                </c:pt>
                <c:pt idx="7186">
                  <c:v>9.8920767440559505</c:v>
                </c:pt>
                <c:pt idx="7187">
                  <c:v>9.8934533202797201</c:v>
                </c:pt>
                <c:pt idx="7188">
                  <c:v>9.8948298965035004</c:v>
                </c:pt>
                <c:pt idx="7189">
                  <c:v>9.8962064727272701</c:v>
                </c:pt>
                <c:pt idx="7190">
                  <c:v>9.8975830489510503</c:v>
                </c:pt>
                <c:pt idx="7191">
                  <c:v>9.8989596251748306</c:v>
                </c:pt>
                <c:pt idx="7192">
                  <c:v>9.9003362013986003</c:v>
                </c:pt>
                <c:pt idx="7193">
                  <c:v>9.9017127776223806</c:v>
                </c:pt>
                <c:pt idx="7194">
                  <c:v>9.9030893538461502</c:v>
                </c:pt>
                <c:pt idx="7195">
                  <c:v>9.9044659300699305</c:v>
                </c:pt>
                <c:pt idx="7196">
                  <c:v>9.9058425062937108</c:v>
                </c:pt>
                <c:pt idx="7197">
                  <c:v>9.9072190825174804</c:v>
                </c:pt>
                <c:pt idx="7198">
                  <c:v>9.9085956587412607</c:v>
                </c:pt>
                <c:pt idx="7199">
                  <c:v>9.9099722349650392</c:v>
                </c:pt>
                <c:pt idx="7200">
                  <c:v>9.9113488111888106</c:v>
                </c:pt>
                <c:pt idx="7201">
                  <c:v>9.9127253874125891</c:v>
                </c:pt>
                <c:pt idx="7202">
                  <c:v>9.9141019636363605</c:v>
                </c:pt>
                <c:pt idx="7203">
                  <c:v>9.9154785398601408</c:v>
                </c:pt>
                <c:pt idx="7204">
                  <c:v>9.9168551160839193</c:v>
                </c:pt>
                <c:pt idx="7205">
                  <c:v>9.9182316923076907</c:v>
                </c:pt>
                <c:pt idx="7206">
                  <c:v>9.9196082685314693</c:v>
                </c:pt>
                <c:pt idx="7207">
                  <c:v>9.9209848447552496</c:v>
                </c:pt>
                <c:pt idx="7208">
                  <c:v>9.9223614209790192</c:v>
                </c:pt>
                <c:pt idx="7209">
                  <c:v>9.9237379972027995</c:v>
                </c:pt>
                <c:pt idx="7210">
                  <c:v>9.9251145734265709</c:v>
                </c:pt>
                <c:pt idx="7211">
                  <c:v>9.9264911496503494</c:v>
                </c:pt>
                <c:pt idx="7212">
                  <c:v>9.9278677258741297</c:v>
                </c:pt>
                <c:pt idx="7213">
                  <c:v>9.9292443020978993</c:v>
                </c:pt>
                <c:pt idx="7214">
                  <c:v>9.9306208783216796</c:v>
                </c:pt>
                <c:pt idx="7215">
                  <c:v>9.9319974545454599</c:v>
                </c:pt>
                <c:pt idx="7216">
                  <c:v>9.9333740307692295</c:v>
                </c:pt>
                <c:pt idx="7217">
                  <c:v>9.9347506069930098</c:v>
                </c:pt>
                <c:pt idx="7218">
                  <c:v>9.9361271832167901</c:v>
                </c:pt>
                <c:pt idx="7219">
                  <c:v>9.9375037594405597</c:v>
                </c:pt>
                <c:pt idx="7220">
                  <c:v>9.93888033566434</c:v>
                </c:pt>
                <c:pt idx="7221">
                  <c:v>9.9402569118881097</c:v>
                </c:pt>
                <c:pt idx="7222">
                  <c:v>9.94163348811189</c:v>
                </c:pt>
                <c:pt idx="7223">
                  <c:v>9.9430100643356703</c:v>
                </c:pt>
                <c:pt idx="7224">
                  <c:v>9.9443866405594399</c:v>
                </c:pt>
                <c:pt idx="7225">
                  <c:v>9.9457632167832202</c:v>
                </c:pt>
                <c:pt idx="7226">
                  <c:v>9.9471397930070005</c:v>
                </c:pt>
                <c:pt idx="7227">
                  <c:v>9.9485163692307701</c:v>
                </c:pt>
                <c:pt idx="7228">
                  <c:v>9.9498929454545504</c:v>
                </c:pt>
                <c:pt idx="7229">
                  <c:v>9.95126952167832</c:v>
                </c:pt>
                <c:pt idx="7230">
                  <c:v>9.9526460979021003</c:v>
                </c:pt>
                <c:pt idx="7231">
                  <c:v>9.9540226741258806</c:v>
                </c:pt>
                <c:pt idx="7232">
                  <c:v>9.9553992503496502</c:v>
                </c:pt>
                <c:pt idx="7233">
                  <c:v>9.9567758265734305</c:v>
                </c:pt>
                <c:pt idx="7234">
                  <c:v>9.9581524027972002</c:v>
                </c:pt>
                <c:pt idx="7235">
                  <c:v>9.9595289790209804</c:v>
                </c:pt>
                <c:pt idx="7236">
                  <c:v>9.9609055552447607</c:v>
                </c:pt>
                <c:pt idx="7237">
                  <c:v>9.9622821314685304</c:v>
                </c:pt>
                <c:pt idx="7238">
                  <c:v>9.9636587076923107</c:v>
                </c:pt>
                <c:pt idx="7239">
                  <c:v>9.9650352839160803</c:v>
                </c:pt>
                <c:pt idx="7240">
                  <c:v>9.9664118601398606</c:v>
                </c:pt>
                <c:pt idx="7241">
                  <c:v>9.9677884363636409</c:v>
                </c:pt>
                <c:pt idx="7242">
                  <c:v>9.9691650125874105</c:v>
                </c:pt>
                <c:pt idx="7243">
                  <c:v>9.9705415888111908</c:v>
                </c:pt>
                <c:pt idx="7244">
                  <c:v>9.9719181650349693</c:v>
                </c:pt>
                <c:pt idx="7245">
                  <c:v>9.9732947412587407</c:v>
                </c:pt>
                <c:pt idx="7246">
                  <c:v>9.9746713174825192</c:v>
                </c:pt>
                <c:pt idx="7247">
                  <c:v>9.9760478937062906</c:v>
                </c:pt>
                <c:pt idx="7248">
                  <c:v>9.9774244699300692</c:v>
                </c:pt>
                <c:pt idx="7249">
                  <c:v>9.9788010461538494</c:v>
                </c:pt>
                <c:pt idx="7250">
                  <c:v>9.9801776223776208</c:v>
                </c:pt>
                <c:pt idx="7251">
                  <c:v>9.9815541986013994</c:v>
                </c:pt>
                <c:pt idx="7252">
                  <c:v>9.9829307748251708</c:v>
                </c:pt>
                <c:pt idx="7253">
                  <c:v>9.9843073510489493</c:v>
                </c:pt>
                <c:pt idx="7254">
                  <c:v>9.9856839272727296</c:v>
                </c:pt>
                <c:pt idx="7255">
                  <c:v>9.9870605034965099</c:v>
                </c:pt>
                <c:pt idx="7256">
                  <c:v>9.9884370797202795</c:v>
                </c:pt>
                <c:pt idx="7257">
                  <c:v>9.9898136559440598</c:v>
                </c:pt>
                <c:pt idx="7258">
                  <c:v>9.9911902321678294</c:v>
                </c:pt>
                <c:pt idx="7259">
                  <c:v>9.9925668083916097</c:v>
                </c:pt>
                <c:pt idx="7260">
                  <c:v>9.99394338461539</c:v>
                </c:pt>
                <c:pt idx="7261">
                  <c:v>9.9953199608391596</c:v>
                </c:pt>
                <c:pt idx="7262">
                  <c:v>9.9966965370629399</c:v>
                </c:pt>
                <c:pt idx="7263">
                  <c:v>9.9980731132867202</c:v>
                </c:pt>
                <c:pt idx="7264">
                  <c:v>9.9994496895104898</c:v>
                </c:pt>
                <c:pt idx="7265">
                  <c:v>10.0008262657343</c:v>
                </c:pt>
                <c:pt idx="7266">
                  <c:v>10.002202841958001</c:v>
                </c:pt>
                <c:pt idx="7267">
                  <c:v>10.003579418181801</c:v>
                </c:pt>
                <c:pt idx="7268">
                  <c:v>10.0049559944056</c:v>
                </c:pt>
                <c:pt idx="7269">
                  <c:v>10.0063325706294</c:v>
                </c:pt>
                <c:pt idx="7270">
                  <c:v>10.007709146853101</c:v>
                </c:pt>
                <c:pt idx="7271">
                  <c:v>10.0090857230769</c:v>
                </c:pt>
                <c:pt idx="7272">
                  <c:v>10.0104622993007</c:v>
                </c:pt>
                <c:pt idx="7273">
                  <c:v>10.0118388755245</c:v>
                </c:pt>
                <c:pt idx="7274">
                  <c:v>10.0132154517483</c:v>
                </c:pt>
                <c:pt idx="7275">
                  <c:v>10.014592027972</c:v>
                </c:pt>
                <c:pt idx="7276">
                  <c:v>10.0159686041958</c:v>
                </c:pt>
                <c:pt idx="7277">
                  <c:v>10.0173451804196</c:v>
                </c:pt>
                <c:pt idx="7278">
                  <c:v>10.0187217566434</c:v>
                </c:pt>
                <c:pt idx="7279">
                  <c:v>10.0200983328671</c:v>
                </c:pt>
                <c:pt idx="7280">
                  <c:v>10.0214749090909</c:v>
                </c:pt>
                <c:pt idx="7281">
                  <c:v>10.0228514853147</c:v>
                </c:pt>
                <c:pt idx="7282">
                  <c:v>10.0242280615385</c:v>
                </c:pt>
                <c:pt idx="7283">
                  <c:v>10.0256046377622</c:v>
                </c:pt>
                <c:pt idx="7284">
                  <c:v>10.026981213986</c:v>
                </c:pt>
                <c:pt idx="7285">
                  <c:v>10.0283577902098</c:v>
                </c:pt>
                <c:pt idx="7286">
                  <c:v>10.029734366433599</c:v>
                </c:pt>
                <c:pt idx="7287">
                  <c:v>10.0311109426573</c:v>
                </c:pt>
                <c:pt idx="7288">
                  <c:v>10.0324875188811</c:v>
                </c:pt>
                <c:pt idx="7289">
                  <c:v>10.033864095104899</c:v>
                </c:pt>
                <c:pt idx="7290">
                  <c:v>10.035240671328699</c:v>
                </c:pt>
                <c:pt idx="7291">
                  <c:v>10.0366172475524</c:v>
                </c:pt>
                <c:pt idx="7292">
                  <c:v>10.037993823776199</c:v>
                </c:pt>
                <c:pt idx="7293">
                  <c:v>10.039370399999999</c:v>
                </c:pt>
                <c:pt idx="7294">
                  <c:v>10.040746976223801</c:v>
                </c:pt>
                <c:pt idx="7295">
                  <c:v>10.042123552447601</c:v>
                </c:pt>
                <c:pt idx="7296">
                  <c:v>10.043500128671299</c:v>
                </c:pt>
                <c:pt idx="7297">
                  <c:v>10.044876704895101</c:v>
                </c:pt>
                <c:pt idx="7298">
                  <c:v>10.046253281118901</c:v>
                </c:pt>
                <c:pt idx="7299">
                  <c:v>10.047629857342701</c:v>
                </c:pt>
                <c:pt idx="7300">
                  <c:v>10.049006433566401</c:v>
                </c:pt>
                <c:pt idx="7301">
                  <c:v>10.050383009790201</c:v>
                </c:pt>
                <c:pt idx="7302">
                  <c:v>10.051759586014001</c:v>
                </c:pt>
                <c:pt idx="7303">
                  <c:v>10.0531361622378</c:v>
                </c:pt>
                <c:pt idx="7304">
                  <c:v>10.054512738461501</c:v>
                </c:pt>
                <c:pt idx="7305">
                  <c:v>10.055889314685301</c:v>
                </c:pt>
                <c:pt idx="7306">
                  <c:v>10.0572658909091</c:v>
                </c:pt>
                <c:pt idx="7307">
                  <c:v>10.0586424671329</c:v>
                </c:pt>
                <c:pt idx="7308">
                  <c:v>10.060019043356601</c:v>
                </c:pt>
                <c:pt idx="7309">
                  <c:v>10.0613956195804</c:v>
                </c:pt>
                <c:pt idx="7310">
                  <c:v>10.0627721958042</c:v>
                </c:pt>
                <c:pt idx="7311">
                  <c:v>10.064148772028</c:v>
                </c:pt>
                <c:pt idx="7312">
                  <c:v>10.0655253482517</c:v>
                </c:pt>
                <c:pt idx="7313">
                  <c:v>10.0669019244755</c:v>
                </c:pt>
                <c:pt idx="7314">
                  <c:v>10.0682785006993</c:v>
                </c:pt>
                <c:pt idx="7315">
                  <c:v>10.0696550769231</c:v>
                </c:pt>
                <c:pt idx="7316">
                  <c:v>10.0710316531469</c:v>
                </c:pt>
                <c:pt idx="7317">
                  <c:v>10.0724082293706</c:v>
                </c:pt>
                <c:pt idx="7318">
                  <c:v>10.0737848055944</c:v>
                </c:pt>
                <c:pt idx="7319">
                  <c:v>10.0751613818182</c:v>
                </c:pt>
                <c:pt idx="7320">
                  <c:v>10.076537958042</c:v>
                </c:pt>
                <c:pt idx="7321">
                  <c:v>10.0779145342657</c:v>
                </c:pt>
                <c:pt idx="7322">
                  <c:v>10.0792911104895</c:v>
                </c:pt>
                <c:pt idx="7323">
                  <c:v>10.0806676867133</c:v>
                </c:pt>
                <c:pt idx="7324">
                  <c:v>10.082044262937099</c:v>
                </c:pt>
                <c:pt idx="7325">
                  <c:v>10.0834208391608</c:v>
                </c:pt>
                <c:pt idx="7326">
                  <c:v>10.0847974153846</c:v>
                </c:pt>
                <c:pt idx="7327">
                  <c:v>10.086173991608399</c:v>
                </c:pt>
                <c:pt idx="7328">
                  <c:v>10.087550567832199</c:v>
                </c:pt>
                <c:pt idx="7329">
                  <c:v>10.0889271440559</c:v>
                </c:pt>
                <c:pt idx="7330">
                  <c:v>10.090303720279699</c:v>
                </c:pt>
                <c:pt idx="7331">
                  <c:v>10.091680296503499</c:v>
                </c:pt>
                <c:pt idx="7332">
                  <c:v>10.093056872727299</c:v>
                </c:pt>
                <c:pt idx="7333">
                  <c:v>10.094433448951101</c:v>
                </c:pt>
                <c:pt idx="7334">
                  <c:v>10.095810025174799</c:v>
                </c:pt>
                <c:pt idx="7335">
                  <c:v>10.097186601398599</c:v>
                </c:pt>
                <c:pt idx="7336">
                  <c:v>10.098563177622401</c:v>
                </c:pt>
                <c:pt idx="7337">
                  <c:v>10.099939753846201</c:v>
                </c:pt>
                <c:pt idx="7338">
                  <c:v>10.101316330069899</c:v>
                </c:pt>
                <c:pt idx="7339">
                  <c:v>10.102692906293701</c:v>
                </c:pt>
                <c:pt idx="7340">
                  <c:v>10.104069482517501</c:v>
                </c:pt>
                <c:pt idx="7341">
                  <c:v>10.1054460587413</c:v>
                </c:pt>
                <c:pt idx="7342">
                  <c:v>10.106822634965001</c:v>
                </c:pt>
                <c:pt idx="7343">
                  <c:v>10.108199211188801</c:v>
                </c:pt>
                <c:pt idx="7344">
                  <c:v>10.1095757874126</c:v>
                </c:pt>
                <c:pt idx="7345">
                  <c:v>10.1109523636364</c:v>
                </c:pt>
                <c:pt idx="7346">
                  <c:v>10.112328939860101</c:v>
                </c:pt>
                <c:pt idx="7347">
                  <c:v>10.1137055160839</c:v>
                </c:pt>
                <c:pt idx="7348">
                  <c:v>10.1150820923077</c:v>
                </c:pt>
                <c:pt idx="7349">
                  <c:v>10.1164586685315</c:v>
                </c:pt>
                <c:pt idx="7350">
                  <c:v>10.1178352447552</c:v>
                </c:pt>
                <c:pt idx="7351">
                  <c:v>10.119211820979</c:v>
                </c:pt>
                <c:pt idx="7352">
                  <c:v>10.1205883972028</c:v>
                </c:pt>
                <c:pt idx="7353">
                  <c:v>10.1219649734266</c:v>
                </c:pt>
                <c:pt idx="7354">
                  <c:v>10.1233415496504</c:v>
                </c:pt>
                <c:pt idx="7355">
                  <c:v>10.1247181258741</c:v>
                </c:pt>
                <c:pt idx="7356">
                  <c:v>10.1260947020979</c:v>
                </c:pt>
                <c:pt idx="7357">
                  <c:v>10.1274712783217</c:v>
                </c:pt>
                <c:pt idx="7358">
                  <c:v>10.1288478545455</c:v>
                </c:pt>
                <c:pt idx="7359">
                  <c:v>10.1302244307692</c:v>
                </c:pt>
                <c:pt idx="7360">
                  <c:v>10.131601006993</c:v>
                </c:pt>
                <c:pt idx="7361">
                  <c:v>10.1329775832168</c:v>
                </c:pt>
                <c:pt idx="7362">
                  <c:v>10.134354159440599</c:v>
                </c:pt>
                <c:pt idx="7363">
                  <c:v>10.1357307356643</c:v>
                </c:pt>
                <c:pt idx="7364">
                  <c:v>10.1371073118881</c:v>
                </c:pt>
                <c:pt idx="7365">
                  <c:v>10.138483888111899</c:v>
                </c:pt>
                <c:pt idx="7366">
                  <c:v>10.139860464335699</c:v>
                </c:pt>
                <c:pt idx="7367">
                  <c:v>10.1412370405594</c:v>
                </c:pt>
                <c:pt idx="7368">
                  <c:v>10.1426136167832</c:v>
                </c:pt>
                <c:pt idx="7369">
                  <c:v>10.143990193006999</c:v>
                </c:pt>
                <c:pt idx="7370">
                  <c:v>10.145366769230799</c:v>
                </c:pt>
                <c:pt idx="7371">
                  <c:v>10.1467433454545</c:v>
                </c:pt>
                <c:pt idx="7372">
                  <c:v>10.148119921678299</c:v>
                </c:pt>
                <c:pt idx="7373">
                  <c:v>10.149496497902099</c:v>
                </c:pt>
                <c:pt idx="7374">
                  <c:v>10.150873074125901</c:v>
                </c:pt>
                <c:pt idx="7375">
                  <c:v>10.152249650349701</c:v>
                </c:pt>
                <c:pt idx="7376">
                  <c:v>10.153626226573399</c:v>
                </c:pt>
                <c:pt idx="7377">
                  <c:v>10.155002802797201</c:v>
                </c:pt>
                <c:pt idx="7378">
                  <c:v>10.156379379021001</c:v>
                </c:pt>
                <c:pt idx="7379">
                  <c:v>10.1577559552448</c:v>
                </c:pt>
                <c:pt idx="7380">
                  <c:v>10.159132531468501</c:v>
                </c:pt>
                <c:pt idx="7381">
                  <c:v>10.160509107692301</c:v>
                </c:pt>
                <c:pt idx="7382">
                  <c:v>10.1618856839161</c:v>
                </c:pt>
                <c:pt idx="7383">
                  <c:v>10.1632622601399</c:v>
                </c:pt>
                <c:pt idx="7384">
                  <c:v>10.164638836363601</c:v>
                </c:pt>
                <c:pt idx="7385">
                  <c:v>10.1660154125874</c:v>
                </c:pt>
                <c:pt idx="7386">
                  <c:v>10.1673919888112</c:v>
                </c:pt>
                <c:pt idx="7387">
                  <c:v>10.168768565035</c:v>
                </c:pt>
                <c:pt idx="7388">
                  <c:v>10.170145141258701</c:v>
                </c:pt>
                <c:pt idx="7389">
                  <c:v>10.1715217174825</c:v>
                </c:pt>
                <c:pt idx="7390">
                  <c:v>10.1728982937063</c:v>
                </c:pt>
                <c:pt idx="7391">
                  <c:v>10.1742748699301</c:v>
                </c:pt>
                <c:pt idx="7392">
                  <c:v>10.1756514461538</c:v>
                </c:pt>
                <c:pt idx="7393">
                  <c:v>10.1770280223776</c:v>
                </c:pt>
                <c:pt idx="7394">
                  <c:v>10.1784045986014</c:v>
                </c:pt>
                <c:pt idx="7395">
                  <c:v>10.1797811748252</c:v>
                </c:pt>
                <c:pt idx="7396">
                  <c:v>10.181157751049</c:v>
                </c:pt>
                <c:pt idx="7397">
                  <c:v>10.1825343272727</c:v>
                </c:pt>
                <c:pt idx="7398">
                  <c:v>10.1839109034965</c:v>
                </c:pt>
                <c:pt idx="7399">
                  <c:v>10.1852874797203</c:v>
                </c:pt>
                <c:pt idx="7400">
                  <c:v>10.1866640559441</c:v>
                </c:pt>
                <c:pt idx="7401">
                  <c:v>10.1880406321678</c:v>
                </c:pt>
                <c:pt idx="7402">
                  <c:v>10.1894172083916</c:v>
                </c:pt>
                <c:pt idx="7403">
                  <c:v>10.1907937846154</c:v>
                </c:pt>
                <c:pt idx="7404">
                  <c:v>10.192170360839199</c:v>
                </c:pt>
                <c:pt idx="7405">
                  <c:v>10.1935469370629</c:v>
                </c:pt>
                <c:pt idx="7406">
                  <c:v>10.1949235132867</c:v>
                </c:pt>
                <c:pt idx="7407">
                  <c:v>10.196300089510499</c:v>
                </c:pt>
                <c:pt idx="7408">
                  <c:v>10.197676665734299</c:v>
                </c:pt>
                <c:pt idx="7409">
                  <c:v>10.199053241958</c:v>
                </c:pt>
                <c:pt idx="7410">
                  <c:v>10.200429818181799</c:v>
                </c:pt>
                <c:pt idx="7411">
                  <c:v>10.201806394405599</c:v>
                </c:pt>
                <c:pt idx="7412">
                  <c:v>10.203182970629401</c:v>
                </c:pt>
                <c:pt idx="7413">
                  <c:v>10.204559546853201</c:v>
                </c:pt>
                <c:pt idx="7414">
                  <c:v>10.205936123076899</c:v>
                </c:pt>
                <c:pt idx="7415">
                  <c:v>10.207312699300701</c:v>
                </c:pt>
                <c:pt idx="7416">
                  <c:v>10.208689275524501</c:v>
                </c:pt>
                <c:pt idx="7417">
                  <c:v>10.210065851748301</c:v>
                </c:pt>
                <c:pt idx="7418">
                  <c:v>10.211442427972001</c:v>
                </c:pt>
                <c:pt idx="7419">
                  <c:v>10.212819004195801</c:v>
                </c:pt>
                <c:pt idx="7420">
                  <c:v>10.214195580419601</c:v>
                </c:pt>
                <c:pt idx="7421">
                  <c:v>10.2155721566434</c:v>
                </c:pt>
                <c:pt idx="7422">
                  <c:v>10.216948732867101</c:v>
                </c:pt>
                <c:pt idx="7423">
                  <c:v>10.218325309090901</c:v>
                </c:pt>
                <c:pt idx="7424">
                  <c:v>10.2197018853147</c:v>
                </c:pt>
                <c:pt idx="7425">
                  <c:v>10.2210784615385</c:v>
                </c:pt>
                <c:pt idx="7426">
                  <c:v>10.222455037762201</c:v>
                </c:pt>
                <c:pt idx="7427">
                  <c:v>10.223831613986</c:v>
                </c:pt>
                <c:pt idx="7428">
                  <c:v>10.2252081902098</c:v>
                </c:pt>
                <c:pt idx="7429">
                  <c:v>10.2265847664336</c:v>
                </c:pt>
                <c:pt idx="7430">
                  <c:v>10.2279613426573</c:v>
                </c:pt>
                <c:pt idx="7431">
                  <c:v>10.2293379188811</c:v>
                </c:pt>
                <c:pt idx="7432">
                  <c:v>10.2307144951049</c:v>
                </c:pt>
                <c:pt idx="7433">
                  <c:v>10.2320910713287</c:v>
                </c:pt>
                <c:pt idx="7434">
                  <c:v>10.2334676475524</c:v>
                </c:pt>
                <c:pt idx="7435">
                  <c:v>10.2348442237762</c:v>
                </c:pt>
                <c:pt idx="7436">
                  <c:v>10.2362208</c:v>
                </c:pt>
                <c:pt idx="7437">
                  <c:v>10.2375973762238</c:v>
                </c:pt>
                <c:pt idx="7438">
                  <c:v>10.2389739524476</c:v>
                </c:pt>
                <c:pt idx="7439">
                  <c:v>10.2403505286713</c:v>
                </c:pt>
                <c:pt idx="7440">
                  <c:v>10.2417271048951</c:v>
                </c:pt>
                <c:pt idx="7441">
                  <c:v>10.2431036811189</c:v>
                </c:pt>
                <c:pt idx="7442">
                  <c:v>10.244480257342699</c:v>
                </c:pt>
                <c:pt idx="7443">
                  <c:v>10.2458568335664</c:v>
                </c:pt>
                <c:pt idx="7444">
                  <c:v>10.2472334097902</c:v>
                </c:pt>
                <c:pt idx="7445">
                  <c:v>10.248609986013999</c:v>
                </c:pt>
                <c:pt idx="7446">
                  <c:v>10.249986562237799</c:v>
                </c:pt>
                <c:pt idx="7447">
                  <c:v>10.2513631384615</c:v>
                </c:pt>
                <c:pt idx="7448">
                  <c:v>10.252739714685299</c:v>
                </c:pt>
                <c:pt idx="7449">
                  <c:v>10.254116290909099</c:v>
                </c:pt>
                <c:pt idx="7450">
                  <c:v>10.255492867132901</c:v>
                </c:pt>
                <c:pt idx="7451">
                  <c:v>10.256869443356599</c:v>
                </c:pt>
                <c:pt idx="7452">
                  <c:v>10.258246019580399</c:v>
                </c:pt>
                <c:pt idx="7453">
                  <c:v>10.259622595804201</c:v>
                </c:pt>
                <c:pt idx="7454">
                  <c:v>10.260999172028001</c:v>
                </c:pt>
                <c:pt idx="7455">
                  <c:v>10.262375748251699</c:v>
                </c:pt>
                <c:pt idx="7456">
                  <c:v>10.263752324475499</c:v>
                </c:pt>
                <c:pt idx="7457">
                  <c:v>10.265128900699301</c:v>
                </c:pt>
                <c:pt idx="7458">
                  <c:v>10.266505476923101</c:v>
                </c:pt>
                <c:pt idx="7459">
                  <c:v>10.2678820531469</c:v>
                </c:pt>
                <c:pt idx="7460">
                  <c:v>10.269258629370601</c:v>
                </c:pt>
                <c:pt idx="7461">
                  <c:v>10.270635205594401</c:v>
                </c:pt>
                <c:pt idx="7462">
                  <c:v>10.2720117818182</c:v>
                </c:pt>
                <c:pt idx="7463">
                  <c:v>10.273388358042</c:v>
                </c:pt>
                <c:pt idx="7464">
                  <c:v>10.274764934265701</c:v>
                </c:pt>
                <c:pt idx="7465">
                  <c:v>10.2761415104895</c:v>
                </c:pt>
                <c:pt idx="7466">
                  <c:v>10.2775180867133</c:v>
                </c:pt>
                <c:pt idx="7467">
                  <c:v>10.2788946629371</c:v>
                </c:pt>
                <c:pt idx="7468">
                  <c:v>10.2802712391608</c:v>
                </c:pt>
                <c:pt idx="7469">
                  <c:v>10.2816478153846</c:v>
                </c:pt>
                <c:pt idx="7470">
                  <c:v>10.2830243916084</c:v>
                </c:pt>
                <c:pt idx="7471">
                  <c:v>10.2844009678322</c:v>
                </c:pt>
                <c:pt idx="7472">
                  <c:v>10.2857775440559</c:v>
                </c:pt>
                <c:pt idx="7473">
                  <c:v>10.2871541202797</c:v>
                </c:pt>
                <c:pt idx="7474">
                  <c:v>10.2885306965035</c:v>
                </c:pt>
                <c:pt idx="7475">
                  <c:v>10.2899072727273</c:v>
                </c:pt>
                <c:pt idx="7476">
                  <c:v>10.2912838489511</c:v>
                </c:pt>
                <c:pt idx="7477">
                  <c:v>10.2926604251748</c:v>
                </c:pt>
                <c:pt idx="7478">
                  <c:v>10.2940370013986</c:v>
                </c:pt>
                <c:pt idx="7479">
                  <c:v>10.2954135776224</c:v>
                </c:pt>
                <c:pt idx="7480">
                  <c:v>10.296790153846199</c:v>
                </c:pt>
                <c:pt idx="7481">
                  <c:v>10.2981667300699</c:v>
                </c:pt>
                <c:pt idx="7482">
                  <c:v>10.2995433062937</c:v>
                </c:pt>
                <c:pt idx="7483">
                  <c:v>10.300919882517499</c:v>
                </c:pt>
                <c:pt idx="7484">
                  <c:v>10.302296458741299</c:v>
                </c:pt>
                <c:pt idx="7485">
                  <c:v>10.303673034965</c:v>
                </c:pt>
                <c:pt idx="7486">
                  <c:v>10.305049611188799</c:v>
                </c:pt>
                <c:pt idx="7487">
                  <c:v>10.306426187412599</c:v>
                </c:pt>
                <c:pt idx="7488">
                  <c:v>10.307802763636399</c:v>
                </c:pt>
                <c:pt idx="7489">
                  <c:v>10.309179339860099</c:v>
                </c:pt>
                <c:pt idx="7490">
                  <c:v>10.310555916083899</c:v>
                </c:pt>
                <c:pt idx="7491">
                  <c:v>10.311932492307699</c:v>
                </c:pt>
                <c:pt idx="7492">
                  <c:v>10.313309068531501</c:v>
                </c:pt>
                <c:pt idx="7493">
                  <c:v>10.314685644755199</c:v>
                </c:pt>
                <c:pt idx="7494">
                  <c:v>10.316062220978999</c:v>
                </c:pt>
                <c:pt idx="7495">
                  <c:v>10.317438797202801</c:v>
                </c:pt>
                <c:pt idx="7496">
                  <c:v>10.318815373426601</c:v>
                </c:pt>
                <c:pt idx="7497">
                  <c:v>10.3201919496504</c:v>
                </c:pt>
                <c:pt idx="7498">
                  <c:v>10.321568525874101</c:v>
                </c:pt>
                <c:pt idx="7499">
                  <c:v>10.322945102097901</c:v>
                </c:pt>
                <c:pt idx="7500">
                  <c:v>10.3243216783217</c:v>
                </c:pt>
                <c:pt idx="7501">
                  <c:v>10.3256982545455</c:v>
                </c:pt>
                <c:pt idx="7502">
                  <c:v>10.327074830769201</c:v>
                </c:pt>
                <c:pt idx="7503">
                  <c:v>10.328451406993</c:v>
                </c:pt>
                <c:pt idx="7504">
                  <c:v>10.3298279832168</c:v>
                </c:pt>
                <c:pt idx="7505">
                  <c:v>10.3312045594406</c:v>
                </c:pt>
                <c:pt idx="7506">
                  <c:v>10.3325811356643</c:v>
                </c:pt>
                <c:pt idx="7507">
                  <c:v>10.3339577118881</c:v>
                </c:pt>
                <c:pt idx="7508">
                  <c:v>10.3353342881119</c:v>
                </c:pt>
                <c:pt idx="7509">
                  <c:v>10.3367108643357</c:v>
                </c:pt>
                <c:pt idx="7510">
                  <c:v>10.3380874405594</c:v>
                </c:pt>
                <c:pt idx="7511">
                  <c:v>10.3394640167832</c:v>
                </c:pt>
                <c:pt idx="7512">
                  <c:v>10.340840593007</c:v>
                </c:pt>
                <c:pt idx="7513">
                  <c:v>10.3422171692308</c:v>
                </c:pt>
                <c:pt idx="7514">
                  <c:v>10.3435937454545</c:v>
                </c:pt>
                <c:pt idx="7515">
                  <c:v>10.3449703216783</c:v>
                </c:pt>
                <c:pt idx="7516">
                  <c:v>10.3463468979021</c:v>
                </c:pt>
                <c:pt idx="7517">
                  <c:v>10.3477234741259</c:v>
                </c:pt>
                <c:pt idx="7518">
                  <c:v>10.349100050349699</c:v>
                </c:pt>
                <c:pt idx="7519">
                  <c:v>10.3504766265734</c:v>
                </c:pt>
                <c:pt idx="7520">
                  <c:v>10.3518532027972</c:v>
                </c:pt>
                <c:pt idx="7521">
                  <c:v>10.353229779021</c:v>
                </c:pt>
                <c:pt idx="7522">
                  <c:v>10.354606355244799</c:v>
                </c:pt>
                <c:pt idx="7523">
                  <c:v>10.3559829314685</c:v>
                </c:pt>
                <c:pt idx="7524">
                  <c:v>10.3573595076923</c:v>
                </c:pt>
                <c:pt idx="7525">
                  <c:v>10.358736083916099</c:v>
                </c:pt>
                <c:pt idx="7526">
                  <c:v>10.360112660139899</c:v>
                </c:pt>
                <c:pt idx="7527">
                  <c:v>10.3614892363636</c:v>
                </c:pt>
                <c:pt idx="7528">
                  <c:v>10.362865812587399</c:v>
                </c:pt>
                <c:pt idx="7529">
                  <c:v>10.364242388811199</c:v>
                </c:pt>
                <c:pt idx="7530">
                  <c:v>10.365618965035001</c:v>
                </c:pt>
                <c:pt idx="7531">
                  <c:v>10.366995541258699</c:v>
                </c:pt>
                <c:pt idx="7532">
                  <c:v>10.368372117482499</c:v>
                </c:pt>
                <c:pt idx="7533">
                  <c:v>10.369748693706301</c:v>
                </c:pt>
                <c:pt idx="7534">
                  <c:v>10.371125269930101</c:v>
                </c:pt>
                <c:pt idx="7535">
                  <c:v>10.372501846153799</c:v>
                </c:pt>
                <c:pt idx="7536">
                  <c:v>10.373878422377601</c:v>
                </c:pt>
                <c:pt idx="7537">
                  <c:v>10.375254998601401</c:v>
                </c:pt>
                <c:pt idx="7538">
                  <c:v>10.3766315748252</c:v>
                </c:pt>
                <c:pt idx="7539">
                  <c:v>10.378008151049</c:v>
                </c:pt>
                <c:pt idx="7540">
                  <c:v>10.379384727272701</c:v>
                </c:pt>
                <c:pt idx="7541">
                  <c:v>10.380761303496501</c:v>
                </c:pt>
                <c:pt idx="7542">
                  <c:v>10.3821378797203</c:v>
                </c:pt>
                <c:pt idx="7543">
                  <c:v>10.3835144559441</c:v>
                </c:pt>
                <c:pt idx="7544">
                  <c:v>10.384891032167801</c:v>
                </c:pt>
                <c:pt idx="7545">
                  <c:v>10.3862676083916</c:v>
                </c:pt>
                <c:pt idx="7546">
                  <c:v>10.3876441846154</c:v>
                </c:pt>
                <c:pt idx="7547">
                  <c:v>10.3890207608392</c:v>
                </c:pt>
                <c:pt idx="7548">
                  <c:v>10.3903973370629</c:v>
                </c:pt>
                <c:pt idx="7549">
                  <c:v>10.3917739132867</c:v>
                </c:pt>
                <c:pt idx="7550">
                  <c:v>10.3931504895105</c:v>
                </c:pt>
                <c:pt idx="7551">
                  <c:v>10.3945270657343</c:v>
                </c:pt>
                <c:pt idx="7552">
                  <c:v>10.395903641958</c:v>
                </c:pt>
                <c:pt idx="7553">
                  <c:v>10.3972802181818</c:v>
                </c:pt>
                <c:pt idx="7554">
                  <c:v>10.3986567944056</c:v>
                </c:pt>
                <c:pt idx="7555">
                  <c:v>10.4000333706294</c:v>
                </c:pt>
                <c:pt idx="7556">
                  <c:v>10.4014099468531</c:v>
                </c:pt>
                <c:pt idx="7557">
                  <c:v>10.4027865230769</c:v>
                </c:pt>
                <c:pt idx="7558">
                  <c:v>10.4041630993007</c:v>
                </c:pt>
                <c:pt idx="7559">
                  <c:v>10.4055396755245</c:v>
                </c:pt>
                <c:pt idx="7560">
                  <c:v>10.406916251748299</c:v>
                </c:pt>
                <c:pt idx="7561">
                  <c:v>10.408292827972</c:v>
                </c:pt>
                <c:pt idx="7562">
                  <c:v>10.4096694041958</c:v>
                </c:pt>
                <c:pt idx="7563">
                  <c:v>10.411045980419599</c:v>
                </c:pt>
                <c:pt idx="7564">
                  <c:v>10.412422556643399</c:v>
                </c:pt>
                <c:pt idx="7565">
                  <c:v>10.4137991328671</c:v>
                </c:pt>
                <c:pt idx="7566">
                  <c:v>10.415175709090899</c:v>
                </c:pt>
                <c:pt idx="7567">
                  <c:v>10.416552285314699</c:v>
                </c:pt>
                <c:pt idx="7568">
                  <c:v>10.417928861538501</c:v>
                </c:pt>
                <c:pt idx="7569">
                  <c:v>10.419305437762199</c:v>
                </c:pt>
                <c:pt idx="7570">
                  <c:v>10.420682013985999</c:v>
                </c:pt>
                <c:pt idx="7571">
                  <c:v>10.422058590209801</c:v>
                </c:pt>
                <c:pt idx="7572">
                  <c:v>10.423435166433601</c:v>
                </c:pt>
                <c:pt idx="7573">
                  <c:v>10.424811742657299</c:v>
                </c:pt>
                <c:pt idx="7574">
                  <c:v>10.426188318881101</c:v>
                </c:pt>
                <c:pt idx="7575">
                  <c:v>10.427564895104901</c:v>
                </c:pt>
                <c:pt idx="7576">
                  <c:v>10.428941471328701</c:v>
                </c:pt>
                <c:pt idx="7577">
                  <c:v>10.430318047552401</c:v>
                </c:pt>
                <c:pt idx="7578">
                  <c:v>10.431694623776201</c:v>
                </c:pt>
                <c:pt idx="7579">
                  <c:v>10.433071200000001</c:v>
                </c:pt>
                <c:pt idx="7580">
                  <c:v>10.4344477762238</c:v>
                </c:pt>
                <c:pt idx="7581">
                  <c:v>10.4358243524476</c:v>
                </c:pt>
                <c:pt idx="7582">
                  <c:v>10.437200928671301</c:v>
                </c:pt>
                <c:pt idx="7583">
                  <c:v>10.4385775048951</c:v>
                </c:pt>
                <c:pt idx="7584">
                  <c:v>10.4399540811189</c:v>
                </c:pt>
                <c:pt idx="7585">
                  <c:v>10.4413306573427</c:v>
                </c:pt>
                <c:pt idx="7586">
                  <c:v>10.4427072335664</c:v>
                </c:pt>
                <c:pt idx="7587">
                  <c:v>10.4440838097902</c:v>
                </c:pt>
                <c:pt idx="7588">
                  <c:v>10.445460386014</c:v>
                </c:pt>
                <c:pt idx="7589">
                  <c:v>10.4468369622378</c:v>
                </c:pt>
                <c:pt idx="7590">
                  <c:v>10.4482135384615</c:v>
                </c:pt>
                <c:pt idx="7591">
                  <c:v>10.4495901146853</c:v>
                </c:pt>
                <c:pt idx="7592">
                  <c:v>10.4509666909091</c:v>
                </c:pt>
                <c:pt idx="7593">
                  <c:v>10.4523432671329</c:v>
                </c:pt>
                <c:pt idx="7594">
                  <c:v>10.4537198433566</c:v>
                </c:pt>
                <c:pt idx="7595">
                  <c:v>10.4550964195804</c:v>
                </c:pt>
                <c:pt idx="7596">
                  <c:v>10.4564729958042</c:v>
                </c:pt>
                <c:pt idx="7597">
                  <c:v>10.457849572028</c:v>
                </c:pt>
                <c:pt idx="7598">
                  <c:v>10.459226148251799</c:v>
                </c:pt>
                <c:pt idx="7599">
                  <c:v>10.4606027244755</c:v>
                </c:pt>
                <c:pt idx="7600">
                  <c:v>10.4619793006993</c:v>
                </c:pt>
                <c:pt idx="7601">
                  <c:v>10.463355876923099</c:v>
                </c:pt>
                <c:pt idx="7602">
                  <c:v>10.464732453146899</c:v>
                </c:pt>
                <c:pt idx="7603">
                  <c:v>10.4661090293706</c:v>
                </c:pt>
                <c:pt idx="7604">
                  <c:v>10.467485605594399</c:v>
                </c:pt>
                <c:pt idx="7605">
                  <c:v>10.468862181818199</c:v>
                </c:pt>
                <c:pt idx="7606">
                  <c:v>10.470238758042001</c:v>
                </c:pt>
                <c:pt idx="7607">
                  <c:v>10.471615334265699</c:v>
                </c:pt>
                <c:pt idx="7608">
                  <c:v>10.472991910489499</c:v>
                </c:pt>
                <c:pt idx="7609">
                  <c:v>10.474368486713299</c:v>
                </c:pt>
                <c:pt idx="7610">
                  <c:v>10.475745062937101</c:v>
                </c:pt>
                <c:pt idx="7611">
                  <c:v>10.477121639160799</c:v>
                </c:pt>
                <c:pt idx="7612">
                  <c:v>10.478498215384599</c:v>
                </c:pt>
                <c:pt idx="7613">
                  <c:v>10.479874791608401</c:v>
                </c:pt>
                <c:pt idx="7614">
                  <c:v>10.481251367832201</c:v>
                </c:pt>
                <c:pt idx="7615">
                  <c:v>10.482627944055899</c:v>
                </c:pt>
                <c:pt idx="7616">
                  <c:v>10.484004520279701</c:v>
                </c:pt>
                <c:pt idx="7617">
                  <c:v>10.485381096503501</c:v>
                </c:pt>
                <c:pt idx="7618">
                  <c:v>10.4867576727273</c:v>
                </c:pt>
                <c:pt idx="7619">
                  <c:v>10.4881342489511</c:v>
                </c:pt>
                <c:pt idx="7620">
                  <c:v>10.489510825174801</c:v>
                </c:pt>
                <c:pt idx="7621">
                  <c:v>10.4908874013986</c:v>
                </c:pt>
                <c:pt idx="7622">
                  <c:v>10.4922639776224</c:v>
                </c:pt>
                <c:pt idx="7623">
                  <c:v>10.4936405538462</c:v>
                </c:pt>
                <c:pt idx="7624">
                  <c:v>10.4950171300699</c:v>
                </c:pt>
                <c:pt idx="7625">
                  <c:v>10.4963937062937</c:v>
                </c:pt>
                <c:pt idx="7626">
                  <c:v>10.4977702825175</c:v>
                </c:pt>
                <c:pt idx="7627">
                  <c:v>10.4991468587413</c:v>
                </c:pt>
                <c:pt idx="7628">
                  <c:v>10.500523434965</c:v>
                </c:pt>
                <c:pt idx="7629">
                  <c:v>10.5019000111888</c:v>
                </c:pt>
                <c:pt idx="7630">
                  <c:v>10.5032765874126</c:v>
                </c:pt>
                <c:pt idx="7631">
                  <c:v>10.5046531636364</c:v>
                </c:pt>
                <c:pt idx="7632">
                  <c:v>10.5060297398601</c:v>
                </c:pt>
                <c:pt idx="7633">
                  <c:v>10.5074063160839</c:v>
                </c:pt>
                <c:pt idx="7634">
                  <c:v>10.5087828923077</c:v>
                </c:pt>
                <c:pt idx="7635">
                  <c:v>10.5101594685315</c:v>
                </c:pt>
                <c:pt idx="7636">
                  <c:v>10.5115360447552</c:v>
                </c:pt>
                <c:pt idx="7637">
                  <c:v>10.512912620979</c:v>
                </c:pt>
                <c:pt idx="7638">
                  <c:v>10.5142891972028</c:v>
                </c:pt>
                <c:pt idx="7639">
                  <c:v>10.515665773426599</c:v>
                </c:pt>
                <c:pt idx="7640">
                  <c:v>10.517042349650399</c:v>
                </c:pt>
                <c:pt idx="7641">
                  <c:v>10.5184189258741</c:v>
                </c:pt>
                <c:pt idx="7642">
                  <c:v>10.519795502097899</c:v>
                </c:pt>
                <c:pt idx="7643">
                  <c:v>10.521172078321699</c:v>
                </c:pt>
                <c:pt idx="7644">
                  <c:v>10.522548654545499</c:v>
                </c:pt>
                <c:pt idx="7645">
                  <c:v>10.5239252307692</c:v>
                </c:pt>
                <c:pt idx="7646">
                  <c:v>10.525301806992999</c:v>
                </c:pt>
                <c:pt idx="7647">
                  <c:v>10.526678383216799</c:v>
                </c:pt>
                <c:pt idx="7648">
                  <c:v>10.528054959440601</c:v>
                </c:pt>
                <c:pt idx="7649">
                  <c:v>10.529431535664299</c:v>
                </c:pt>
                <c:pt idx="7650">
                  <c:v>10.530808111888099</c:v>
                </c:pt>
                <c:pt idx="7651">
                  <c:v>10.532184688111901</c:v>
                </c:pt>
                <c:pt idx="7652">
                  <c:v>10.533561264335701</c:v>
                </c:pt>
                <c:pt idx="7653">
                  <c:v>10.534937840559399</c:v>
                </c:pt>
                <c:pt idx="7654">
                  <c:v>10.536314416783201</c:v>
                </c:pt>
                <c:pt idx="7655">
                  <c:v>10.537690993007001</c:v>
                </c:pt>
                <c:pt idx="7656">
                  <c:v>10.5390675692308</c:v>
                </c:pt>
                <c:pt idx="7657">
                  <c:v>10.540444145454501</c:v>
                </c:pt>
                <c:pt idx="7658">
                  <c:v>10.541820721678301</c:v>
                </c:pt>
                <c:pt idx="7659">
                  <c:v>10.5431972979021</c:v>
                </c:pt>
                <c:pt idx="7660">
                  <c:v>10.5445738741259</c:v>
                </c:pt>
                <c:pt idx="7661">
                  <c:v>10.5459504503497</c:v>
                </c:pt>
                <c:pt idx="7662">
                  <c:v>10.5473270265734</c:v>
                </c:pt>
                <c:pt idx="7663">
                  <c:v>10.5487036027972</c:v>
                </c:pt>
                <c:pt idx="7664">
                  <c:v>10.550080179021</c:v>
                </c:pt>
                <c:pt idx="7665">
                  <c:v>10.5514567552448</c:v>
                </c:pt>
                <c:pt idx="7666">
                  <c:v>10.5528333314685</c:v>
                </c:pt>
                <c:pt idx="7667">
                  <c:v>10.5542099076923</c:v>
                </c:pt>
                <c:pt idx="7668">
                  <c:v>10.5555864839161</c:v>
                </c:pt>
                <c:pt idx="7669">
                  <c:v>10.5569630601399</c:v>
                </c:pt>
                <c:pt idx="7670">
                  <c:v>10.5583396363636</c:v>
                </c:pt>
                <c:pt idx="7671">
                  <c:v>10.5597162125874</c:v>
                </c:pt>
                <c:pt idx="7672">
                  <c:v>10.5610927888112</c:v>
                </c:pt>
                <c:pt idx="7673">
                  <c:v>10.562469365035</c:v>
                </c:pt>
                <c:pt idx="7674">
                  <c:v>10.5638459412587</c:v>
                </c:pt>
                <c:pt idx="7675">
                  <c:v>10.5652225174825</c:v>
                </c:pt>
                <c:pt idx="7676">
                  <c:v>10.5665990937063</c:v>
                </c:pt>
                <c:pt idx="7677">
                  <c:v>10.5679756699301</c:v>
                </c:pt>
                <c:pt idx="7678">
                  <c:v>10.5693522461538</c:v>
                </c:pt>
                <c:pt idx="7679">
                  <c:v>10.5707288223776</c:v>
                </c:pt>
                <c:pt idx="7680">
                  <c:v>10.5721053986014</c:v>
                </c:pt>
                <c:pt idx="7681">
                  <c:v>10.573481974825199</c:v>
                </c:pt>
                <c:pt idx="7682">
                  <c:v>10.574858551048999</c:v>
                </c:pt>
                <c:pt idx="7683">
                  <c:v>10.5762351272727</c:v>
                </c:pt>
                <c:pt idx="7684">
                  <c:v>10.577611703496499</c:v>
                </c:pt>
                <c:pt idx="7685">
                  <c:v>10.578988279720299</c:v>
                </c:pt>
                <c:pt idx="7686">
                  <c:v>10.580364855944101</c:v>
                </c:pt>
                <c:pt idx="7687">
                  <c:v>10.581741432167799</c:v>
                </c:pt>
                <c:pt idx="7688">
                  <c:v>10.583118008391599</c:v>
                </c:pt>
                <c:pt idx="7689">
                  <c:v>10.584494584615401</c:v>
                </c:pt>
                <c:pt idx="7690">
                  <c:v>10.585871160839201</c:v>
                </c:pt>
                <c:pt idx="7691">
                  <c:v>10.587247737062899</c:v>
                </c:pt>
                <c:pt idx="7692">
                  <c:v>10.588624313286701</c:v>
                </c:pt>
                <c:pt idx="7693">
                  <c:v>10.590000889510501</c:v>
                </c:pt>
                <c:pt idx="7694">
                  <c:v>10.591377465734301</c:v>
                </c:pt>
                <c:pt idx="7695">
                  <c:v>10.592754041958001</c:v>
                </c:pt>
                <c:pt idx="7696">
                  <c:v>10.594130618181801</c:v>
                </c:pt>
                <c:pt idx="7697">
                  <c:v>10.595507194405601</c:v>
                </c:pt>
                <c:pt idx="7698">
                  <c:v>10.5968837706294</c:v>
                </c:pt>
                <c:pt idx="7699">
                  <c:v>10.598260346853101</c:v>
                </c:pt>
                <c:pt idx="7700">
                  <c:v>10.599636923076901</c:v>
                </c:pt>
                <c:pt idx="7701">
                  <c:v>10.6010134993007</c:v>
                </c:pt>
                <c:pt idx="7702">
                  <c:v>10.6023900755245</c:v>
                </c:pt>
                <c:pt idx="7703">
                  <c:v>10.6037666517483</c:v>
                </c:pt>
                <c:pt idx="7704">
                  <c:v>10.605143227972</c:v>
                </c:pt>
                <c:pt idx="7705">
                  <c:v>10.6065198041958</c:v>
                </c:pt>
                <c:pt idx="7706">
                  <c:v>10.6078963804196</c:v>
                </c:pt>
                <c:pt idx="7707">
                  <c:v>10.6092729566434</c:v>
                </c:pt>
                <c:pt idx="7708">
                  <c:v>10.6106495328671</c:v>
                </c:pt>
                <c:pt idx="7709">
                  <c:v>10.6120261090909</c:v>
                </c:pt>
                <c:pt idx="7710">
                  <c:v>10.6134026853147</c:v>
                </c:pt>
                <c:pt idx="7711">
                  <c:v>10.6147792615385</c:v>
                </c:pt>
                <c:pt idx="7712">
                  <c:v>10.6161558377622</c:v>
                </c:pt>
                <c:pt idx="7713">
                  <c:v>10.617532413986</c:v>
                </c:pt>
                <c:pt idx="7714">
                  <c:v>10.6189089902098</c:v>
                </c:pt>
                <c:pt idx="7715">
                  <c:v>10.6202855664336</c:v>
                </c:pt>
                <c:pt idx="7716">
                  <c:v>10.6216621426573</c:v>
                </c:pt>
                <c:pt idx="7717">
                  <c:v>10.6230387188811</c:v>
                </c:pt>
                <c:pt idx="7718">
                  <c:v>10.6244152951049</c:v>
                </c:pt>
                <c:pt idx="7719">
                  <c:v>10.625791871328699</c:v>
                </c:pt>
                <c:pt idx="7720">
                  <c:v>10.627168447552499</c:v>
                </c:pt>
                <c:pt idx="7721">
                  <c:v>10.6285450237762</c:v>
                </c:pt>
                <c:pt idx="7722">
                  <c:v>10.629921599999999</c:v>
                </c:pt>
                <c:pt idx="7723">
                  <c:v>10.631298176223799</c:v>
                </c:pt>
                <c:pt idx="7724">
                  <c:v>10.632674752447601</c:v>
                </c:pt>
                <c:pt idx="7725">
                  <c:v>10.634051328671299</c:v>
                </c:pt>
                <c:pt idx="7726">
                  <c:v>10.635427904895099</c:v>
                </c:pt>
                <c:pt idx="7727">
                  <c:v>10.636804481118901</c:v>
                </c:pt>
                <c:pt idx="7728">
                  <c:v>10.638181057342701</c:v>
                </c:pt>
                <c:pt idx="7729">
                  <c:v>10.639557633566399</c:v>
                </c:pt>
                <c:pt idx="7730">
                  <c:v>10.640934209790201</c:v>
                </c:pt>
                <c:pt idx="7731">
                  <c:v>10.642310786014001</c:v>
                </c:pt>
                <c:pt idx="7732">
                  <c:v>10.643687362237801</c:v>
                </c:pt>
                <c:pt idx="7733">
                  <c:v>10.645063938461499</c:v>
                </c:pt>
                <c:pt idx="7734">
                  <c:v>10.646440514685301</c:v>
                </c:pt>
                <c:pt idx="7735">
                  <c:v>10.647817090909101</c:v>
                </c:pt>
                <c:pt idx="7736">
                  <c:v>10.6491936671329</c:v>
                </c:pt>
                <c:pt idx="7737">
                  <c:v>10.650570243356601</c:v>
                </c:pt>
                <c:pt idx="7738">
                  <c:v>10.651946819580401</c:v>
                </c:pt>
                <c:pt idx="7739">
                  <c:v>10.6533233958042</c:v>
                </c:pt>
                <c:pt idx="7740">
                  <c:v>10.654699972028</c:v>
                </c:pt>
                <c:pt idx="7741">
                  <c:v>10.656076548251701</c:v>
                </c:pt>
                <c:pt idx="7742">
                  <c:v>10.6574531244755</c:v>
                </c:pt>
                <c:pt idx="7743">
                  <c:v>10.6588297006993</c:v>
                </c:pt>
                <c:pt idx="7744">
                  <c:v>10.6602062769231</c:v>
                </c:pt>
                <c:pt idx="7745">
                  <c:v>10.6615828531469</c:v>
                </c:pt>
                <c:pt idx="7746">
                  <c:v>10.6629594293706</c:v>
                </c:pt>
                <c:pt idx="7747">
                  <c:v>10.6643360055944</c:v>
                </c:pt>
                <c:pt idx="7748">
                  <c:v>10.6657125818182</c:v>
                </c:pt>
                <c:pt idx="7749">
                  <c:v>10.667089158042</c:v>
                </c:pt>
                <c:pt idx="7750">
                  <c:v>10.6684657342657</c:v>
                </c:pt>
                <c:pt idx="7751">
                  <c:v>10.6698423104895</c:v>
                </c:pt>
                <c:pt idx="7752">
                  <c:v>10.6712188867133</c:v>
                </c:pt>
                <c:pt idx="7753">
                  <c:v>10.6725954629371</c:v>
                </c:pt>
                <c:pt idx="7754">
                  <c:v>10.6739720391608</c:v>
                </c:pt>
                <c:pt idx="7755">
                  <c:v>10.6753486153846</c:v>
                </c:pt>
                <c:pt idx="7756">
                  <c:v>10.6767251916084</c:v>
                </c:pt>
                <c:pt idx="7757">
                  <c:v>10.678101767832199</c:v>
                </c:pt>
                <c:pt idx="7758">
                  <c:v>10.6794783440559</c:v>
                </c:pt>
                <c:pt idx="7759">
                  <c:v>10.6808549202797</c:v>
                </c:pt>
                <c:pt idx="7760">
                  <c:v>10.682231496503499</c:v>
                </c:pt>
                <c:pt idx="7761">
                  <c:v>10.683608072727299</c:v>
                </c:pt>
                <c:pt idx="7762">
                  <c:v>10.684984648951099</c:v>
                </c:pt>
                <c:pt idx="7763">
                  <c:v>10.686361225174799</c:v>
                </c:pt>
                <c:pt idx="7764">
                  <c:v>10.687737801398599</c:v>
                </c:pt>
                <c:pt idx="7765">
                  <c:v>10.689114377622399</c:v>
                </c:pt>
                <c:pt idx="7766">
                  <c:v>10.690490953846201</c:v>
                </c:pt>
                <c:pt idx="7767">
                  <c:v>10.691867530069899</c:v>
                </c:pt>
                <c:pt idx="7768">
                  <c:v>10.693244106293699</c:v>
                </c:pt>
                <c:pt idx="7769">
                  <c:v>10.694620682517501</c:v>
                </c:pt>
                <c:pt idx="7770">
                  <c:v>10.695997258741301</c:v>
                </c:pt>
                <c:pt idx="7771">
                  <c:v>10.697373834964999</c:v>
                </c:pt>
                <c:pt idx="7772">
                  <c:v>10.698750411188801</c:v>
                </c:pt>
                <c:pt idx="7773">
                  <c:v>10.700126987412601</c:v>
                </c:pt>
                <c:pt idx="7774">
                  <c:v>10.7015035636364</c:v>
                </c:pt>
                <c:pt idx="7775">
                  <c:v>10.702880139860101</c:v>
                </c:pt>
                <c:pt idx="7776">
                  <c:v>10.704256716083901</c:v>
                </c:pt>
                <c:pt idx="7777">
                  <c:v>10.7056332923077</c:v>
                </c:pt>
                <c:pt idx="7778">
                  <c:v>10.7070098685315</c:v>
                </c:pt>
                <c:pt idx="7779">
                  <c:v>10.708386444755201</c:v>
                </c:pt>
                <c:pt idx="7780">
                  <c:v>10.709763020979</c:v>
                </c:pt>
                <c:pt idx="7781">
                  <c:v>10.7111395972028</c:v>
                </c:pt>
                <c:pt idx="7782">
                  <c:v>10.7125161734266</c:v>
                </c:pt>
                <c:pt idx="7783">
                  <c:v>10.7138927496504</c:v>
                </c:pt>
                <c:pt idx="7784">
                  <c:v>10.7152693258741</c:v>
                </c:pt>
                <c:pt idx="7785">
                  <c:v>10.7166459020979</c:v>
                </c:pt>
                <c:pt idx="7786">
                  <c:v>10.7180224783217</c:v>
                </c:pt>
                <c:pt idx="7787">
                  <c:v>10.7193990545455</c:v>
                </c:pt>
                <c:pt idx="7788">
                  <c:v>10.7207756307692</c:v>
                </c:pt>
                <c:pt idx="7789">
                  <c:v>10.722152206993</c:v>
                </c:pt>
                <c:pt idx="7790">
                  <c:v>10.7235287832168</c:v>
                </c:pt>
                <c:pt idx="7791">
                  <c:v>10.7249053594406</c:v>
                </c:pt>
                <c:pt idx="7792">
                  <c:v>10.7262819356643</c:v>
                </c:pt>
                <c:pt idx="7793">
                  <c:v>10.7276585118881</c:v>
                </c:pt>
                <c:pt idx="7794">
                  <c:v>10.7290350881119</c:v>
                </c:pt>
                <c:pt idx="7795">
                  <c:v>10.730411664335699</c:v>
                </c:pt>
                <c:pt idx="7796">
                  <c:v>10.7317882405594</c:v>
                </c:pt>
                <c:pt idx="7797">
                  <c:v>10.7331648167832</c:v>
                </c:pt>
                <c:pt idx="7798">
                  <c:v>10.734541393006999</c:v>
                </c:pt>
                <c:pt idx="7799">
                  <c:v>10.735917969230799</c:v>
                </c:pt>
                <c:pt idx="7800">
                  <c:v>10.7372945454545</c:v>
                </c:pt>
                <c:pt idx="7801">
                  <c:v>10.7386711216783</c:v>
                </c:pt>
                <c:pt idx="7802">
                  <c:v>10.740047697902099</c:v>
                </c:pt>
                <c:pt idx="7803">
                  <c:v>10.741424274125899</c:v>
                </c:pt>
                <c:pt idx="7804">
                  <c:v>10.742800850349701</c:v>
                </c:pt>
                <c:pt idx="7805">
                  <c:v>10.744177426573399</c:v>
                </c:pt>
                <c:pt idx="7806">
                  <c:v>10.745554002797199</c:v>
                </c:pt>
                <c:pt idx="7807">
                  <c:v>10.746930579021001</c:v>
                </c:pt>
                <c:pt idx="7808">
                  <c:v>10.748307155244801</c:v>
                </c:pt>
                <c:pt idx="7809">
                  <c:v>10.749683731468499</c:v>
                </c:pt>
                <c:pt idx="7810">
                  <c:v>10.751060307692301</c:v>
                </c:pt>
                <c:pt idx="7811">
                  <c:v>10.752436883916101</c:v>
                </c:pt>
                <c:pt idx="7812">
                  <c:v>10.7538134601399</c:v>
                </c:pt>
                <c:pt idx="7813">
                  <c:v>10.755190036363601</c:v>
                </c:pt>
                <c:pt idx="7814">
                  <c:v>10.756566612587401</c:v>
                </c:pt>
                <c:pt idx="7815">
                  <c:v>10.7579431888112</c:v>
                </c:pt>
                <c:pt idx="7816">
                  <c:v>10.759319765035</c:v>
                </c:pt>
                <c:pt idx="7817">
                  <c:v>10.760696341258701</c:v>
                </c:pt>
                <c:pt idx="7818">
                  <c:v>10.762072917482501</c:v>
                </c:pt>
                <c:pt idx="7819">
                  <c:v>10.7634494937063</c:v>
                </c:pt>
                <c:pt idx="7820">
                  <c:v>10.7648260699301</c:v>
                </c:pt>
                <c:pt idx="7821">
                  <c:v>10.766202646153801</c:v>
                </c:pt>
                <c:pt idx="7822">
                  <c:v>10.7675792223776</c:v>
                </c:pt>
                <c:pt idx="7823">
                  <c:v>10.7689557986014</c:v>
                </c:pt>
                <c:pt idx="7824">
                  <c:v>10.7703323748252</c:v>
                </c:pt>
                <c:pt idx="7825">
                  <c:v>10.771708951049</c:v>
                </c:pt>
                <c:pt idx="7826">
                  <c:v>10.7730855272727</c:v>
                </c:pt>
                <c:pt idx="7827">
                  <c:v>10.7744621034965</c:v>
                </c:pt>
                <c:pt idx="7828">
                  <c:v>10.7758386797203</c:v>
                </c:pt>
                <c:pt idx="7829">
                  <c:v>10.7772152559441</c:v>
                </c:pt>
                <c:pt idx="7830">
                  <c:v>10.7785918321678</c:v>
                </c:pt>
                <c:pt idx="7831">
                  <c:v>10.7799684083916</c:v>
                </c:pt>
                <c:pt idx="7832">
                  <c:v>10.7813449846154</c:v>
                </c:pt>
                <c:pt idx="7833">
                  <c:v>10.7827215608392</c:v>
                </c:pt>
                <c:pt idx="7834">
                  <c:v>10.7840981370629</c:v>
                </c:pt>
                <c:pt idx="7835">
                  <c:v>10.7854747132867</c:v>
                </c:pt>
                <c:pt idx="7836">
                  <c:v>10.7868512895105</c:v>
                </c:pt>
                <c:pt idx="7837">
                  <c:v>10.788227865734299</c:v>
                </c:pt>
                <c:pt idx="7838">
                  <c:v>10.789604441958</c:v>
                </c:pt>
                <c:pt idx="7839">
                  <c:v>10.7909810181818</c:v>
                </c:pt>
                <c:pt idx="7840">
                  <c:v>10.792357594405599</c:v>
                </c:pt>
                <c:pt idx="7841">
                  <c:v>10.793734170629399</c:v>
                </c:pt>
                <c:pt idx="7842">
                  <c:v>10.7951107468531</c:v>
                </c:pt>
                <c:pt idx="7843">
                  <c:v>10.796487323076899</c:v>
                </c:pt>
                <c:pt idx="7844">
                  <c:v>10.797863899300699</c:v>
                </c:pt>
                <c:pt idx="7845">
                  <c:v>10.799240475524501</c:v>
                </c:pt>
                <c:pt idx="7846">
                  <c:v>10.800617051748301</c:v>
                </c:pt>
                <c:pt idx="7847">
                  <c:v>10.801993627971999</c:v>
                </c:pt>
                <c:pt idx="7848">
                  <c:v>10.803370204195801</c:v>
                </c:pt>
                <c:pt idx="7849">
                  <c:v>10.804746780419601</c:v>
                </c:pt>
                <c:pt idx="7850">
                  <c:v>10.806123356643401</c:v>
                </c:pt>
                <c:pt idx="7851">
                  <c:v>10.807499932867101</c:v>
                </c:pt>
                <c:pt idx="7852">
                  <c:v>10.808876509090901</c:v>
                </c:pt>
                <c:pt idx="7853">
                  <c:v>10.810253085314701</c:v>
                </c:pt>
                <c:pt idx="7854">
                  <c:v>10.8116296615385</c:v>
                </c:pt>
                <c:pt idx="7855">
                  <c:v>10.813006237762201</c:v>
                </c:pt>
                <c:pt idx="7856">
                  <c:v>10.814382813986001</c:v>
                </c:pt>
                <c:pt idx="7857">
                  <c:v>10.8157593902098</c:v>
                </c:pt>
                <c:pt idx="7858">
                  <c:v>10.8171359664336</c:v>
                </c:pt>
                <c:pt idx="7859">
                  <c:v>10.818512542657301</c:v>
                </c:pt>
                <c:pt idx="7860">
                  <c:v>10.8198891188811</c:v>
                </c:pt>
                <c:pt idx="7861">
                  <c:v>10.8212656951049</c:v>
                </c:pt>
                <c:pt idx="7862">
                  <c:v>10.8226422713287</c:v>
                </c:pt>
                <c:pt idx="7863">
                  <c:v>10.8240188475524</c:v>
                </c:pt>
                <c:pt idx="7864">
                  <c:v>10.8253954237762</c:v>
                </c:pt>
                <c:pt idx="7865">
                  <c:v>10.826772</c:v>
                </c:pt>
                <c:pt idx="7866">
                  <c:v>10.8281485762238</c:v>
                </c:pt>
                <c:pt idx="7867">
                  <c:v>10.8295251524476</c:v>
                </c:pt>
                <c:pt idx="7868">
                  <c:v>10.8309017286713</c:v>
                </c:pt>
                <c:pt idx="7869">
                  <c:v>10.8322783048951</c:v>
                </c:pt>
                <c:pt idx="7870">
                  <c:v>10.8336548811189</c:v>
                </c:pt>
                <c:pt idx="7871">
                  <c:v>10.8350314573427</c:v>
                </c:pt>
                <c:pt idx="7872">
                  <c:v>10.8364080335664</c:v>
                </c:pt>
                <c:pt idx="7873">
                  <c:v>10.8377846097902</c:v>
                </c:pt>
                <c:pt idx="7874">
                  <c:v>10.839161186014</c:v>
                </c:pt>
                <c:pt idx="7875">
                  <c:v>10.840537762237799</c:v>
                </c:pt>
                <c:pt idx="7876">
                  <c:v>10.8419143384615</c:v>
                </c:pt>
                <c:pt idx="7877">
                  <c:v>10.8432909146853</c:v>
                </c:pt>
                <c:pt idx="7878">
                  <c:v>10.844667490909099</c:v>
                </c:pt>
                <c:pt idx="7879">
                  <c:v>10.846044067132899</c:v>
                </c:pt>
                <c:pt idx="7880">
                  <c:v>10.8474206433566</c:v>
                </c:pt>
                <c:pt idx="7881">
                  <c:v>10.848797219580399</c:v>
                </c:pt>
                <c:pt idx="7882">
                  <c:v>10.850173795804199</c:v>
                </c:pt>
                <c:pt idx="7883">
                  <c:v>10.851550372028001</c:v>
                </c:pt>
                <c:pt idx="7884">
                  <c:v>10.852926948251801</c:v>
                </c:pt>
                <c:pt idx="7885">
                  <c:v>10.854303524475499</c:v>
                </c:pt>
                <c:pt idx="7886">
                  <c:v>10.855680100699299</c:v>
                </c:pt>
                <c:pt idx="7887">
                  <c:v>10.857056676923101</c:v>
                </c:pt>
                <c:pt idx="7888">
                  <c:v>10.858433253146901</c:v>
                </c:pt>
                <c:pt idx="7889">
                  <c:v>10.859809829370599</c:v>
                </c:pt>
                <c:pt idx="7890">
                  <c:v>10.861186405594401</c:v>
                </c:pt>
                <c:pt idx="7891">
                  <c:v>10.862562981818201</c:v>
                </c:pt>
                <c:pt idx="7892">
                  <c:v>10.863939558042</c:v>
                </c:pt>
                <c:pt idx="7893">
                  <c:v>10.865316134265701</c:v>
                </c:pt>
                <c:pt idx="7894">
                  <c:v>10.866692710489501</c:v>
                </c:pt>
                <c:pt idx="7895">
                  <c:v>10.8680692867133</c:v>
                </c:pt>
                <c:pt idx="7896">
                  <c:v>10.8694458629371</c:v>
                </c:pt>
                <c:pt idx="7897">
                  <c:v>10.870822439160801</c:v>
                </c:pt>
                <c:pt idx="7898">
                  <c:v>10.8721990153846</c:v>
                </c:pt>
                <c:pt idx="7899">
                  <c:v>10.8735755916084</c:v>
                </c:pt>
                <c:pt idx="7900">
                  <c:v>10.8749521678322</c:v>
                </c:pt>
                <c:pt idx="7901">
                  <c:v>10.8763287440559</c:v>
                </c:pt>
                <c:pt idx="7902">
                  <c:v>10.8777053202797</c:v>
                </c:pt>
                <c:pt idx="7903">
                  <c:v>10.8790818965035</c:v>
                </c:pt>
                <c:pt idx="7904">
                  <c:v>10.8804584727273</c:v>
                </c:pt>
                <c:pt idx="7905">
                  <c:v>10.8818350489511</c:v>
                </c:pt>
                <c:pt idx="7906">
                  <c:v>10.8832116251748</c:v>
                </c:pt>
                <c:pt idx="7907">
                  <c:v>10.8845882013986</c:v>
                </c:pt>
                <c:pt idx="7908">
                  <c:v>10.8859647776224</c:v>
                </c:pt>
                <c:pt idx="7909">
                  <c:v>10.8873413538462</c:v>
                </c:pt>
                <c:pt idx="7910">
                  <c:v>10.8887179300699</c:v>
                </c:pt>
                <c:pt idx="7911">
                  <c:v>10.8900945062937</c:v>
                </c:pt>
                <c:pt idx="7912">
                  <c:v>10.8914710825175</c:v>
                </c:pt>
                <c:pt idx="7913">
                  <c:v>10.892847658741299</c:v>
                </c:pt>
                <c:pt idx="7914">
                  <c:v>10.894224234965</c:v>
                </c:pt>
                <c:pt idx="7915">
                  <c:v>10.8956008111888</c:v>
                </c:pt>
                <c:pt idx="7916">
                  <c:v>10.896977387412599</c:v>
                </c:pt>
                <c:pt idx="7917">
                  <c:v>10.898353963636399</c:v>
                </c:pt>
                <c:pt idx="7918">
                  <c:v>10.8997305398601</c:v>
                </c:pt>
                <c:pt idx="7919">
                  <c:v>10.901107116083899</c:v>
                </c:pt>
                <c:pt idx="7920">
                  <c:v>10.902483692307699</c:v>
                </c:pt>
                <c:pt idx="7921">
                  <c:v>10.903860268531499</c:v>
                </c:pt>
                <c:pt idx="7922">
                  <c:v>10.905236844755199</c:v>
                </c:pt>
                <c:pt idx="7923">
                  <c:v>10.906613420978999</c:v>
                </c:pt>
                <c:pt idx="7924">
                  <c:v>10.907989997202799</c:v>
                </c:pt>
                <c:pt idx="7925">
                  <c:v>10.909366573426601</c:v>
                </c:pt>
                <c:pt idx="7926">
                  <c:v>10.910743149650401</c:v>
                </c:pt>
                <c:pt idx="7927">
                  <c:v>10.912119725874099</c:v>
                </c:pt>
                <c:pt idx="7928">
                  <c:v>10.913496302097901</c:v>
                </c:pt>
                <c:pt idx="7929">
                  <c:v>10.914872878321701</c:v>
                </c:pt>
                <c:pt idx="7930">
                  <c:v>10.9162494545455</c:v>
                </c:pt>
                <c:pt idx="7931">
                  <c:v>10.917626030769201</c:v>
                </c:pt>
                <c:pt idx="7932">
                  <c:v>10.919002606993001</c:v>
                </c:pt>
                <c:pt idx="7933">
                  <c:v>10.9203791832168</c:v>
                </c:pt>
                <c:pt idx="7934">
                  <c:v>10.9217557594406</c:v>
                </c:pt>
                <c:pt idx="7935">
                  <c:v>10.923132335664301</c:v>
                </c:pt>
                <c:pt idx="7936">
                  <c:v>10.9245089118881</c:v>
                </c:pt>
                <c:pt idx="7937">
                  <c:v>10.9258854881119</c:v>
                </c:pt>
                <c:pt idx="7938">
                  <c:v>10.9272620643357</c:v>
                </c:pt>
                <c:pt idx="7939">
                  <c:v>10.9286386405594</c:v>
                </c:pt>
                <c:pt idx="7940">
                  <c:v>10.9300152167832</c:v>
                </c:pt>
                <c:pt idx="7941">
                  <c:v>10.931391793007</c:v>
                </c:pt>
                <c:pt idx="7942">
                  <c:v>10.9327683692308</c:v>
                </c:pt>
                <c:pt idx="7943">
                  <c:v>10.9341449454545</c:v>
                </c:pt>
                <c:pt idx="7944">
                  <c:v>10.9355215216783</c:v>
                </c:pt>
                <c:pt idx="7945">
                  <c:v>10.9368980979021</c:v>
                </c:pt>
                <c:pt idx="7946">
                  <c:v>10.9382746741259</c:v>
                </c:pt>
                <c:pt idx="7947">
                  <c:v>10.9396512503497</c:v>
                </c:pt>
                <c:pt idx="7948">
                  <c:v>10.9410278265734</c:v>
                </c:pt>
                <c:pt idx="7949">
                  <c:v>10.9424044027972</c:v>
                </c:pt>
                <c:pt idx="7950">
                  <c:v>10.943780979021</c:v>
                </c:pt>
                <c:pt idx="7951">
                  <c:v>10.945157555244799</c:v>
                </c:pt>
                <c:pt idx="7952">
                  <c:v>10.9465341314685</c:v>
                </c:pt>
                <c:pt idx="7953">
                  <c:v>10.9479107076923</c:v>
                </c:pt>
                <c:pt idx="7954">
                  <c:v>10.9492872839161</c:v>
                </c:pt>
                <c:pt idx="7955">
                  <c:v>10.950663860139899</c:v>
                </c:pt>
                <c:pt idx="7956">
                  <c:v>10.9520404363636</c:v>
                </c:pt>
                <c:pt idx="7957">
                  <c:v>10.9534170125874</c:v>
                </c:pt>
                <c:pt idx="7958">
                  <c:v>10.954793588811199</c:v>
                </c:pt>
                <c:pt idx="7959">
                  <c:v>10.956170165034999</c:v>
                </c:pt>
                <c:pt idx="7960">
                  <c:v>10.9575467412587</c:v>
                </c:pt>
                <c:pt idx="7961">
                  <c:v>10.958923317482499</c:v>
                </c:pt>
                <c:pt idx="7962">
                  <c:v>10.960299893706299</c:v>
                </c:pt>
                <c:pt idx="7963">
                  <c:v>10.961676469930101</c:v>
                </c:pt>
                <c:pt idx="7964">
                  <c:v>10.963053046153799</c:v>
                </c:pt>
                <c:pt idx="7965">
                  <c:v>10.964429622377599</c:v>
                </c:pt>
                <c:pt idx="7966">
                  <c:v>10.965806198601401</c:v>
                </c:pt>
                <c:pt idx="7967">
                  <c:v>10.967182774825201</c:v>
                </c:pt>
                <c:pt idx="7968">
                  <c:v>10.968559351049</c:v>
                </c:pt>
                <c:pt idx="7969">
                  <c:v>10.969935927272701</c:v>
                </c:pt>
                <c:pt idx="7970">
                  <c:v>10.971312503496501</c:v>
                </c:pt>
                <c:pt idx="7971">
                  <c:v>10.9726890797203</c:v>
                </c:pt>
                <c:pt idx="7972">
                  <c:v>10.9740656559441</c:v>
                </c:pt>
                <c:pt idx="7973">
                  <c:v>10.975442232167801</c:v>
                </c:pt>
                <c:pt idx="7974">
                  <c:v>10.976818808391601</c:v>
                </c:pt>
                <c:pt idx="7975">
                  <c:v>10.9781953846154</c:v>
                </c:pt>
                <c:pt idx="7976">
                  <c:v>10.9795719608392</c:v>
                </c:pt>
                <c:pt idx="7977">
                  <c:v>10.980948537062901</c:v>
                </c:pt>
                <c:pt idx="7978">
                  <c:v>10.9823251132867</c:v>
                </c:pt>
                <c:pt idx="7979">
                  <c:v>10.9837016895105</c:v>
                </c:pt>
                <c:pt idx="7980">
                  <c:v>10.9850782657343</c:v>
                </c:pt>
                <c:pt idx="7981">
                  <c:v>10.986454841958</c:v>
                </c:pt>
                <c:pt idx="7982">
                  <c:v>10.9878314181818</c:v>
                </c:pt>
                <c:pt idx="7983">
                  <c:v>10.9892079944056</c:v>
                </c:pt>
                <c:pt idx="7984">
                  <c:v>10.9905845706294</c:v>
                </c:pt>
                <c:pt idx="7985">
                  <c:v>10.9919611468531</c:v>
                </c:pt>
                <c:pt idx="7986">
                  <c:v>10.9933377230769</c:v>
                </c:pt>
                <c:pt idx="7987">
                  <c:v>10.9947142993007</c:v>
                </c:pt>
                <c:pt idx="7988">
                  <c:v>10.9960908755245</c:v>
                </c:pt>
                <c:pt idx="7989">
                  <c:v>10.9974674517483</c:v>
                </c:pt>
                <c:pt idx="7990">
                  <c:v>10.998844027972</c:v>
                </c:pt>
                <c:pt idx="7991">
                  <c:v>11.0002206041958</c:v>
                </c:pt>
                <c:pt idx="7992">
                  <c:v>11.0015971804196</c:v>
                </c:pt>
                <c:pt idx="7993">
                  <c:v>11.002973756643399</c:v>
                </c:pt>
                <c:pt idx="7994">
                  <c:v>11.0043503328671</c:v>
                </c:pt>
                <c:pt idx="7995">
                  <c:v>11.0057269090909</c:v>
                </c:pt>
                <c:pt idx="7996">
                  <c:v>11.007103485314699</c:v>
                </c:pt>
                <c:pt idx="7997">
                  <c:v>11.008480061538499</c:v>
                </c:pt>
                <c:pt idx="7998">
                  <c:v>11.0098566377622</c:v>
                </c:pt>
                <c:pt idx="7999">
                  <c:v>11.011233213985999</c:v>
                </c:pt>
                <c:pt idx="8000">
                  <c:v>11.012609790209799</c:v>
                </c:pt>
                <c:pt idx="8001">
                  <c:v>11.013986366433601</c:v>
                </c:pt>
                <c:pt idx="8002">
                  <c:v>11.015362942657299</c:v>
                </c:pt>
                <c:pt idx="8003">
                  <c:v>11.016739518881099</c:v>
                </c:pt>
                <c:pt idx="8004">
                  <c:v>11.018116095104901</c:v>
                </c:pt>
                <c:pt idx="8005">
                  <c:v>11.019492671328701</c:v>
                </c:pt>
                <c:pt idx="8006">
                  <c:v>11.020869247552399</c:v>
                </c:pt>
                <c:pt idx="8007">
                  <c:v>11.022245823776201</c:v>
                </c:pt>
                <c:pt idx="8008">
                  <c:v>11.023622400000001</c:v>
                </c:pt>
                <c:pt idx="8009">
                  <c:v>11.024998976223801</c:v>
                </c:pt>
                <c:pt idx="8010">
                  <c:v>11.0263755524476</c:v>
                </c:pt>
                <c:pt idx="8011">
                  <c:v>11.027752128671301</c:v>
                </c:pt>
                <c:pt idx="8012">
                  <c:v>11.029128704895101</c:v>
                </c:pt>
                <c:pt idx="8013">
                  <c:v>11.0305052811189</c:v>
                </c:pt>
                <c:pt idx="8014">
                  <c:v>11.0318818573427</c:v>
                </c:pt>
                <c:pt idx="8015">
                  <c:v>11.033258433566401</c:v>
                </c:pt>
                <c:pt idx="8016">
                  <c:v>11.0346350097902</c:v>
                </c:pt>
                <c:pt idx="8017">
                  <c:v>11.036011586014</c:v>
                </c:pt>
                <c:pt idx="8018">
                  <c:v>11.0373881622378</c:v>
                </c:pt>
                <c:pt idx="8019">
                  <c:v>11.0387647384615</c:v>
                </c:pt>
                <c:pt idx="8020">
                  <c:v>11.0401413146853</c:v>
                </c:pt>
                <c:pt idx="8021">
                  <c:v>11.0415178909091</c:v>
                </c:pt>
                <c:pt idx="8022">
                  <c:v>11.0428944671329</c:v>
                </c:pt>
                <c:pt idx="8023">
                  <c:v>11.0442710433566</c:v>
                </c:pt>
                <c:pt idx="8024">
                  <c:v>11.0456476195804</c:v>
                </c:pt>
                <c:pt idx="8025">
                  <c:v>11.0470241958042</c:v>
                </c:pt>
                <c:pt idx="8026">
                  <c:v>11.048400772028</c:v>
                </c:pt>
                <c:pt idx="8027">
                  <c:v>11.0497773482517</c:v>
                </c:pt>
                <c:pt idx="8028">
                  <c:v>11.0511539244755</c:v>
                </c:pt>
                <c:pt idx="8029">
                  <c:v>11.0525305006993</c:v>
                </c:pt>
                <c:pt idx="8030">
                  <c:v>11.0539070769231</c:v>
                </c:pt>
                <c:pt idx="8031">
                  <c:v>11.055283653146899</c:v>
                </c:pt>
                <c:pt idx="8032">
                  <c:v>11.0566602293706</c:v>
                </c:pt>
                <c:pt idx="8033">
                  <c:v>11.0580368055944</c:v>
                </c:pt>
                <c:pt idx="8034">
                  <c:v>11.059413381818199</c:v>
                </c:pt>
                <c:pt idx="8035">
                  <c:v>11.060789958041999</c:v>
                </c:pt>
                <c:pt idx="8036">
                  <c:v>11.0621665342657</c:v>
                </c:pt>
                <c:pt idx="8037">
                  <c:v>11.063543110489499</c:v>
                </c:pt>
                <c:pt idx="8038">
                  <c:v>11.064919686713299</c:v>
                </c:pt>
                <c:pt idx="8039">
                  <c:v>11.066296262937099</c:v>
                </c:pt>
                <c:pt idx="8040">
                  <c:v>11.067672839160799</c:v>
                </c:pt>
                <c:pt idx="8041">
                  <c:v>11.069049415384599</c:v>
                </c:pt>
                <c:pt idx="8042">
                  <c:v>11.070425991608399</c:v>
                </c:pt>
                <c:pt idx="8043">
                  <c:v>11.071802567832201</c:v>
                </c:pt>
                <c:pt idx="8044">
                  <c:v>11.073179144055899</c:v>
                </c:pt>
                <c:pt idx="8045">
                  <c:v>11.074555720279699</c:v>
                </c:pt>
                <c:pt idx="8046">
                  <c:v>11.075932296503501</c:v>
                </c:pt>
                <c:pt idx="8047">
                  <c:v>11.077308872727301</c:v>
                </c:pt>
                <c:pt idx="8048">
                  <c:v>11.078685448950999</c:v>
                </c:pt>
                <c:pt idx="8049">
                  <c:v>11.080062025174801</c:v>
                </c:pt>
                <c:pt idx="8050">
                  <c:v>11.081438601398601</c:v>
                </c:pt>
                <c:pt idx="8051">
                  <c:v>11.0828151776224</c:v>
                </c:pt>
                <c:pt idx="8052">
                  <c:v>11.0841917538462</c:v>
                </c:pt>
                <c:pt idx="8053">
                  <c:v>11.085568330069901</c:v>
                </c:pt>
                <c:pt idx="8054">
                  <c:v>11.0869449062937</c:v>
                </c:pt>
                <c:pt idx="8055">
                  <c:v>11.0883214825175</c:v>
                </c:pt>
                <c:pt idx="8056">
                  <c:v>11.0896980587413</c:v>
                </c:pt>
                <c:pt idx="8057">
                  <c:v>11.091074634965</c:v>
                </c:pt>
                <c:pt idx="8058">
                  <c:v>11.0924512111888</c:v>
                </c:pt>
                <c:pt idx="8059">
                  <c:v>11.0938277874126</c:v>
                </c:pt>
                <c:pt idx="8060">
                  <c:v>11.0952043636364</c:v>
                </c:pt>
                <c:pt idx="8061">
                  <c:v>11.0965809398601</c:v>
                </c:pt>
                <c:pt idx="8062">
                  <c:v>11.0979575160839</c:v>
                </c:pt>
                <c:pt idx="8063">
                  <c:v>11.0993340923077</c:v>
                </c:pt>
                <c:pt idx="8064">
                  <c:v>11.1007106685315</c:v>
                </c:pt>
                <c:pt idx="8065">
                  <c:v>11.1020872447552</c:v>
                </c:pt>
                <c:pt idx="8066">
                  <c:v>11.103463820979</c:v>
                </c:pt>
                <c:pt idx="8067">
                  <c:v>11.1048403972028</c:v>
                </c:pt>
                <c:pt idx="8068">
                  <c:v>11.1062169734266</c:v>
                </c:pt>
                <c:pt idx="8069">
                  <c:v>11.107593549650399</c:v>
                </c:pt>
                <c:pt idx="8070">
                  <c:v>11.1089701258741</c:v>
                </c:pt>
                <c:pt idx="8071">
                  <c:v>11.1103467020979</c:v>
                </c:pt>
                <c:pt idx="8072">
                  <c:v>11.111723278321699</c:v>
                </c:pt>
                <c:pt idx="8073">
                  <c:v>11.113099854545499</c:v>
                </c:pt>
                <c:pt idx="8074">
                  <c:v>11.1144764307692</c:v>
                </c:pt>
                <c:pt idx="8075">
                  <c:v>11.115853006992999</c:v>
                </c:pt>
                <c:pt idx="8076">
                  <c:v>11.117229583216799</c:v>
                </c:pt>
                <c:pt idx="8077">
                  <c:v>11.118606159440599</c:v>
                </c:pt>
                <c:pt idx="8078">
                  <c:v>11.1199827356643</c:v>
                </c:pt>
                <c:pt idx="8079">
                  <c:v>11.121359311888099</c:v>
                </c:pt>
                <c:pt idx="8080">
                  <c:v>11.122735888111899</c:v>
                </c:pt>
                <c:pt idx="8081">
                  <c:v>11.124112464335701</c:v>
                </c:pt>
                <c:pt idx="8082">
                  <c:v>11.125489040559399</c:v>
                </c:pt>
                <c:pt idx="8083">
                  <c:v>11.126865616783199</c:v>
                </c:pt>
                <c:pt idx="8084">
                  <c:v>11.128242193007001</c:v>
                </c:pt>
                <c:pt idx="8085">
                  <c:v>11.129618769230801</c:v>
                </c:pt>
                <c:pt idx="8086">
                  <c:v>11.130995345454499</c:v>
                </c:pt>
                <c:pt idx="8087">
                  <c:v>11.132371921678301</c:v>
                </c:pt>
                <c:pt idx="8088">
                  <c:v>11.133748497902101</c:v>
                </c:pt>
                <c:pt idx="8089">
                  <c:v>11.1351250741259</c:v>
                </c:pt>
                <c:pt idx="8090">
                  <c:v>11.1365016503497</c:v>
                </c:pt>
                <c:pt idx="8091">
                  <c:v>11.137878226573401</c:v>
                </c:pt>
                <c:pt idx="8092">
                  <c:v>11.1392548027972</c:v>
                </c:pt>
                <c:pt idx="8093">
                  <c:v>11.140631379021</c:v>
                </c:pt>
                <c:pt idx="8094">
                  <c:v>11.1420079552448</c:v>
                </c:pt>
                <c:pt idx="8095">
                  <c:v>11.1433845314685</c:v>
                </c:pt>
                <c:pt idx="8096">
                  <c:v>11.1447611076923</c:v>
                </c:pt>
                <c:pt idx="8097">
                  <c:v>11.1461376839161</c:v>
                </c:pt>
                <c:pt idx="8098">
                  <c:v>11.1475142601399</c:v>
                </c:pt>
                <c:pt idx="8099">
                  <c:v>11.1488908363636</c:v>
                </c:pt>
                <c:pt idx="8100">
                  <c:v>11.1502674125874</c:v>
                </c:pt>
                <c:pt idx="8101">
                  <c:v>11.1516439888112</c:v>
                </c:pt>
                <c:pt idx="8102">
                  <c:v>11.153020565035</c:v>
                </c:pt>
                <c:pt idx="8103">
                  <c:v>11.1543971412587</c:v>
                </c:pt>
                <c:pt idx="8104">
                  <c:v>11.1557737174825</c:v>
                </c:pt>
                <c:pt idx="8105">
                  <c:v>11.1571502937063</c:v>
                </c:pt>
                <c:pt idx="8106">
                  <c:v>11.1585268699301</c:v>
                </c:pt>
                <c:pt idx="8107">
                  <c:v>11.1599034461538</c:v>
                </c:pt>
                <c:pt idx="8108">
                  <c:v>11.1612800223776</c:v>
                </c:pt>
                <c:pt idx="8109">
                  <c:v>11.1626565986014</c:v>
                </c:pt>
                <c:pt idx="8110">
                  <c:v>11.1640331748252</c:v>
                </c:pt>
                <c:pt idx="8111">
                  <c:v>11.165409751048999</c:v>
                </c:pt>
                <c:pt idx="8112">
                  <c:v>11.1667863272727</c:v>
                </c:pt>
                <c:pt idx="8113">
                  <c:v>11.1681629034965</c:v>
                </c:pt>
                <c:pt idx="8114">
                  <c:v>11.169539479720299</c:v>
                </c:pt>
                <c:pt idx="8115">
                  <c:v>11.170916055944099</c:v>
                </c:pt>
                <c:pt idx="8116">
                  <c:v>11.1722926321678</c:v>
                </c:pt>
                <c:pt idx="8117">
                  <c:v>11.173669208391599</c:v>
                </c:pt>
                <c:pt idx="8118">
                  <c:v>11.175045784615399</c:v>
                </c:pt>
                <c:pt idx="8119">
                  <c:v>11.176422360839201</c:v>
                </c:pt>
                <c:pt idx="8120">
                  <c:v>11.177798937062899</c:v>
                </c:pt>
                <c:pt idx="8121">
                  <c:v>11.179175513286699</c:v>
                </c:pt>
                <c:pt idx="8122">
                  <c:v>11.180552089510501</c:v>
                </c:pt>
                <c:pt idx="8123">
                  <c:v>11.181928665734301</c:v>
                </c:pt>
                <c:pt idx="8124">
                  <c:v>11.183305241957999</c:v>
                </c:pt>
                <c:pt idx="8125">
                  <c:v>11.184681818181801</c:v>
                </c:pt>
                <c:pt idx="8126">
                  <c:v>11.186058394405601</c:v>
                </c:pt>
                <c:pt idx="8127">
                  <c:v>11.187434970629401</c:v>
                </c:pt>
                <c:pt idx="8128">
                  <c:v>11.188811546853101</c:v>
                </c:pt>
                <c:pt idx="8129">
                  <c:v>11.190188123076901</c:v>
                </c:pt>
                <c:pt idx="8130">
                  <c:v>11.191564699300701</c:v>
                </c:pt>
                <c:pt idx="8131">
                  <c:v>11.1929412755245</c:v>
                </c:pt>
                <c:pt idx="8132">
                  <c:v>11.1943178517483</c:v>
                </c:pt>
                <c:pt idx="8133">
                  <c:v>11.195694427972001</c:v>
                </c:pt>
                <c:pt idx="8134">
                  <c:v>11.1970710041958</c:v>
                </c:pt>
                <c:pt idx="8135">
                  <c:v>11.1984475804196</c:v>
                </c:pt>
                <c:pt idx="8136">
                  <c:v>11.1998241566434</c:v>
                </c:pt>
                <c:pt idx="8137">
                  <c:v>11.2012007328671</c:v>
                </c:pt>
                <c:pt idx="8138">
                  <c:v>11.2025773090909</c:v>
                </c:pt>
                <c:pt idx="8139">
                  <c:v>11.2039538853147</c:v>
                </c:pt>
                <c:pt idx="8140">
                  <c:v>11.2053304615385</c:v>
                </c:pt>
                <c:pt idx="8141">
                  <c:v>11.2067070377622</c:v>
                </c:pt>
                <c:pt idx="8142">
                  <c:v>11.208083613986</c:v>
                </c:pt>
                <c:pt idx="8143">
                  <c:v>11.2094601902098</c:v>
                </c:pt>
                <c:pt idx="8144">
                  <c:v>11.2108367664336</c:v>
                </c:pt>
                <c:pt idx="8145">
                  <c:v>11.2122133426573</c:v>
                </c:pt>
                <c:pt idx="8146">
                  <c:v>11.2135899188811</c:v>
                </c:pt>
                <c:pt idx="8147">
                  <c:v>11.2149664951049</c:v>
                </c:pt>
                <c:pt idx="8148">
                  <c:v>11.2163430713287</c:v>
                </c:pt>
                <c:pt idx="8149">
                  <c:v>11.2177196475524</c:v>
                </c:pt>
                <c:pt idx="8150">
                  <c:v>11.2190962237762</c:v>
                </c:pt>
                <c:pt idx="8151">
                  <c:v>11.2204728</c:v>
                </c:pt>
                <c:pt idx="8152">
                  <c:v>11.221849376223799</c:v>
                </c:pt>
                <c:pt idx="8153">
                  <c:v>11.223225952447599</c:v>
                </c:pt>
                <c:pt idx="8154">
                  <c:v>11.2246025286713</c:v>
                </c:pt>
                <c:pt idx="8155">
                  <c:v>11.225979104895099</c:v>
                </c:pt>
                <c:pt idx="8156">
                  <c:v>11.227355681118899</c:v>
                </c:pt>
                <c:pt idx="8157">
                  <c:v>11.228732257342701</c:v>
                </c:pt>
                <c:pt idx="8158">
                  <c:v>11.230108833566399</c:v>
                </c:pt>
                <c:pt idx="8159">
                  <c:v>11.231485409790199</c:v>
                </c:pt>
                <c:pt idx="8160">
                  <c:v>11.232861986014001</c:v>
                </c:pt>
                <c:pt idx="8161">
                  <c:v>11.234238562237801</c:v>
                </c:pt>
                <c:pt idx="8162">
                  <c:v>11.235615138461499</c:v>
                </c:pt>
                <c:pt idx="8163">
                  <c:v>11.236991714685299</c:v>
                </c:pt>
                <c:pt idx="8164">
                  <c:v>11.238368290909101</c:v>
                </c:pt>
                <c:pt idx="8165">
                  <c:v>11.239744867132901</c:v>
                </c:pt>
                <c:pt idx="8166">
                  <c:v>11.241121443356599</c:v>
                </c:pt>
                <c:pt idx="8167">
                  <c:v>11.242498019580401</c:v>
                </c:pt>
                <c:pt idx="8168">
                  <c:v>11.243874595804201</c:v>
                </c:pt>
                <c:pt idx="8169">
                  <c:v>11.245251172028</c:v>
                </c:pt>
                <c:pt idx="8170">
                  <c:v>11.2466277482518</c:v>
                </c:pt>
                <c:pt idx="8171">
                  <c:v>11.248004324475501</c:v>
                </c:pt>
                <c:pt idx="8172">
                  <c:v>11.2493809006993</c:v>
                </c:pt>
                <c:pt idx="8173">
                  <c:v>11.2507574769231</c:v>
                </c:pt>
                <c:pt idx="8174">
                  <c:v>11.2521340531469</c:v>
                </c:pt>
                <c:pt idx="8175">
                  <c:v>11.2535106293706</c:v>
                </c:pt>
                <c:pt idx="8176">
                  <c:v>11.2548872055944</c:v>
                </c:pt>
                <c:pt idx="8177">
                  <c:v>11.2562637818182</c:v>
                </c:pt>
                <c:pt idx="8178">
                  <c:v>11.257640358042</c:v>
                </c:pt>
                <c:pt idx="8179">
                  <c:v>11.2590169342657</c:v>
                </c:pt>
                <c:pt idx="8180">
                  <c:v>11.2603935104895</c:v>
                </c:pt>
                <c:pt idx="8181">
                  <c:v>11.2617700867133</c:v>
                </c:pt>
                <c:pt idx="8182">
                  <c:v>11.2631466629371</c:v>
                </c:pt>
                <c:pt idx="8183">
                  <c:v>11.2645232391608</c:v>
                </c:pt>
                <c:pt idx="8184">
                  <c:v>11.2658998153846</c:v>
                </c:pt>
                <c:pt idx="8185">
                  <c:v>11.2672763916084</c:v>
                </c:pt>
                <c:pt idx="8186">
                  <c:v>11.2686529678322</c:v>
                </c:pt>
                <c:pt idx="8187">
                  <c:v>11.2700295440559</c:v>
                </c:pt>
                <c:pt idx="8188">
                  <c:v>11.2714061202797</c:v>
                </c:pt>
                <c:pt idx="8189">
                  <c:v>11.2727826965035</c:v>
                </c:pt>
                <c:pt idx="8190">
                  <c:v>11.274159272727299</c:v>
                </c:pt>
                <c:pt idx="8191">
                  <c:v>11.275535848951099</c:v>
                </c:pt>
                <c:pt idx="8192">
                  <c:v>11.2769124251748</c:v>
                </c:pt>
                <c:pt idx="8193">
                  <c:v>11.278289001398599</c:v>
                </c:pt>
                <c:pt idx="8194">
                  <c:v>11.279665577622399</c:v>
                </c:pt>
                <c:pt idx="8195">
                  <c:v>11.281042153846199</c:v>
                </c:pt>
                <c:pt idx="8196">
                  <c:v>11.282418730069899</c:v>
                </c:pt>
                <c:pt idx="8197">
                  <c:v>11.283795306293699</c:v>
                </c:pt>
                <c:pt idx="8198">
                  <c:v>11.285171882517499</c:v>
                </c:pt>
                <c:pt idx="8199">
                  <c:v>11.286548458741301</c:v>
                </c:pt>
                <c:pt idx="8200">
                  <c:v>11.287925034964999</c:v>
                </c:pt>
                <c:pt idx="8201">
                  <c:v>11.289301611188799</c:v>
                </c:pt>
                <c:pt idx="8202">
                  <c:v>11.290678187412601</c:v>
                </c:pt>
                <c:pt idx="8203">
                  <c:v>11.292054763636401</c:v>
                </c:pt>
                <c:pt idx="8204">
                  <c:v>11.293431339860099</c:v>
                </c:pt>
                <c:pt idx="8205">
                  <c:v>11.294807916083901</c:v>
                </c:pt>
                <c:pt idx="8206">
                  <c:v>11.296184492307701</c:v>
                </c:pt>
                <c:pt idx="8207">
                  <c:v>11.2975610685315</c:v>
                </c:pt>
                <c:pt idx="8208">
                  <c:v>11.298937644755201</c:v>
                </c:pt>
                <c:pt idx="8209">
                  <c:v>11.300314220979001</c:v>
                </c:pt>
                <c:pt idx="8210">
                  <c:v>11.3016907972028</c:v>
                </c:pt>
                <c:pt idx="8211">
                  <c:v>11.3030673734266</c:v>
                </c:pt>
                <c:pt idx="8212">
                  <c:v>11.3044439496504</c:v>
                </c:pt>
                <c:pt idx="8213">
                  <c:v>11.3058205258741</c:v>
                </c:pt>
                <c:pt idx="8214">
                  <c:v>11.3071971020979</c:v>
                </c:pt>
                <c:pt idx="8215">
                  <c:v>11.3085736783217</c:v>
                </c:pt>
                <c:pt idx="8216">
                  <c:v>11.3099502545455</c:v>
                </c:pt>
                <c:pt idx="8217">
                  <c:v>11.3113268307692</c:v>
                </c:pt>
                <c:pt idx="8218">
                  <c:v>11.312703406993</c:v>
                </c:pt>
                <c:pt idx="8219">
                  <c:v>11.3140799832168</c:v>
                </c:pt>
                <c:pt idx="8220">
                  <c:v>11.3154565594406</c:v>
                </c:pt>
                <c:pt idx="8221">
                  <c:v>11.3168331356643</c:v>
                </c:pt>
                <c:pt idx="8222">
                  <c:v>11.3182097118881</c:v>
                </c:pt>
                <c:pt idx="8223">
                  <c:v>11.3195862881119</c:v>
                </c:pt>
                <c:pt idx="8224">
                  <c:v>11.3209628643357</c:v>
                </c:pt>
                <c:pt idx="8225">
                  <c:v>11.3223394405594</c:v>
                </c:pt>
                <c:pt idx="8226">
                  <c:v>11.3237160167832</c:v>
                </c:pt>
                <c:pt idx="8227">
                  <c:v>11.325092593007</c:v>
                </c:pt>
                <c:pt idx="8228">
                  <c:v>11.326469169230799</c:v>
                </c:pt>
                <c:pt idx="8229">
                  <c:v>11.3278457454545</c:v>
                </c:pt>
                <c:pt idx="8230">
                  <c:v>11.3292223216783</c:v>
                </c:pt>
                <c:pt idx="8231">
                  <c:v>11.3305988979021</c:v>
                </c:pt>
                <c:pt idx="8232">
                  <c:v>11.331975474125899</c:v>
                </c:pt>
                <c:pt idx="8233">
                  <c:v>11.333352050349699</c:v>
                </c:pt>
                <c:pt idx="8234">
                  <c:v>11.3347286265734</c:v>
                </c:pt>
                <c:pt idx="8235">
                  <c:v>11.336105202797199</c:v>
                </c:pt>
                <c:pt idx="8236">
                  <c:v>11.337481779020999</c:v>
                </c:pt>
                <c:pt idx="8237">
                  <c:v>11.338858355244801</c:v>
                </c:pt>
                <c:pt idx="8238">
                  <c:v>11.340234931468499</c:v>
                </c:pt>
                <c:pt idx="8239">
                  <c:v>11.341611507692299</c:v>
                </c:pt>
                <c:pt idx="8240">
                  <c:v>11.342988083916101</c:v>
                </c:pt>
                <c:pt idx="8241">
                  <c:v>11.344364660139901</c:v>
                </c:pt>
                <c:pt idx="8242">
                  <c:v>11.345741236363599</c:v>
                </c:pt>
                <c:pt idx="8243">
                  <c:v>11.347117812587401</c:v>
                </c:pt>
                <c:pt idx="8244">
                  <c:v>11.348494388811201</c:v>
                </c:pt>
                <c:pt idx="8245">
                  <c:v>11.349870965035</c:v>
                </c:pt>
                <c:pt idx="8246">
                  <c:v>11.351247541258701</c:v>
                </c:pt>
                <c:pt idx="8247">
                  <c:v>11.352624117482501</c:v>
                </c:pt>
                <c:pt idx="8248">
                  <c:v>11.3540006937063</c:v>
                </c:pt>
                <c:pt idx="8249">
                  <c:v>11.3553772699301</c:v>
                </c:pt>
                <c:pt idx="8250">
                  <c:v>11.356753846153801</c:v>
                </c:pt>
                <c:pt idx="8251">
                  <c:v>11.358130422377601</c:v>
                </c:pt>
                <c:pt idx="8252">
                  <c:v>11.3595069986014</c:v>
                </c:pt>
                <c:pt idx="8253">
                  <c:v>11.3608835748252</c:v>
                </c:pt>
                <c:pt idx="8254">
                  <c:v>11.362260151049</c:v>
                </c:pt>
                <c:pt idx="8255">
                  <c:v>11.3636367272727</c:v>
                </c:pt>
                <c:pt idx="8256">
                  <c:v>11.3650133034965</c:v>
                </c:pt>
                <c:pt idx="8257">
                  <c:v>11.3663898797203</c:v>
                </c:pt>
                <c:pt idx="8258">
                  <c:v>11.3677664559441</c:v>
                </c:pt>
                <c:pt idx="8259">
                  <c:v>11.3691430321678</c:v>
                </c:pt>
                <c:pt idx="8260">
                  <c:v>11.3705196083916</c:v>
                </c:pt>
                <c:pt idx="8261">
                  <c:v>11.3718961846154</c:v>
                </c:pt>
                <c:pt idx="8262">
                  <c:v>11.3732727608392</c:v>
                </c:pt>
                <c:pt idx="8263">
                  <c:v>11.3746493370629</c:v>
                </c:pt>
                <c:pt idx="8264">
                  <c:v>11.3760259132867</c:v>
                </c:pt>
                <c:pt idx="8265">
                  <c:v>11.3774024895105</c:v>
                </c:pt>
                <c:pt idx="8266">
                  <c:v>11.3787790657343</c:v>
                </c:pt>
                <c:pt idx="8267">
                  <c:v>11.380155641958</c:v>
                </c:pt>
                <c:pt idx="8268">
                  <c:v>11.3815322181818</c:v>
                </c:pt>
                <c:pt idx="8269">
                  <c:v>11.3829087944056</c:v>
                </c:pt>
                <c:pt idx="8270">
                  <c:v>11.384285370629399</c:v>
                </c:pt>
                <c:pt idx="8271">
                  <c:v>11.3856619468531</c:v>
                </c:pt>
                <c:pt idx="8272">
                  <c:v>11.3870385230769</c:v>
                </c:pt>
                <c:pt idx="8273">
                  <c:v>11.388415099300699</c:v>
                </c:pt>
                <c:pt idx="8274">
                  <c:v>11.389791675524499</c:v>
                </c:pt>
                <c:pt idx="8275">
                  <c:v>11.391168251748301</c:v>
                </c:pt>
                <c:pt idx="8276">
                  <c:v>11.392544827971999</c:v>
                </c:pt>
                <c:pt idx="8277">
                  <c:v>11.393921404195799</c:v>
                </c:pt>
                <c:pt idx="8278">
                  <c:v>11.395297980419601</c:v>
                </c:pt>
                <c:pt idx="8279">
                  <c:v>11.396674556643401</c:v>
                </c:pt>
                <c:pt idx="8280">
                  <c:v>11.398051132867099</c:v>
                </c:pt>
                <c:pt idx="8281">
                  <c:v>11.399427709090901</c:v>
                </c:pt>
                <c:pt idx="8282">
                  <c:v>11.400804285314701</c:v>
                </c:pt>
                <c:pt idx="8283">
                  <c:v>11.402180861538501</c:v>
                </c:pt>
                <c:pt idx="8284">
                  <c:v>11.403557437762201</c:v>
                </c:pt>
                <c:pt idx="8285">
                  <c:v>11.404934013986001</c:v>
                </c:pt>
                <c:pt idx="8286">
                  <c:v>11.406310590209801</c:v>
                </c:pt>
                <c:pt idx="8287">
                  <c:v>11.4076871664336</c:v>
                </c:pt>
                <c:pt idx="8288">
                  <c:v>11.409063742657301</c:v>
                </c:pt>
                <c:pt idx="8289">
                  <c:v>11.410440318881101</c:v>
                </c:pt>
                <c:pt idx="8290">
                  <c:v>11.4118168951049</c:v>
                </c:pt>
                <c:pt idx="8291">
                  <c:v>11.4131934713287</c:v>
                </c:pt>
                <c:pt idx="8292">
                  <c:v>11.414570047552401</c:v>
                </c:pt>
                <c:pt idx="8293">
                  <c:v>11.4159466237762</c:v>
                </c:pt>
                <c:pt idx="8294">
                  <c:v>11.4173232</c:v>
                </c:pt>
                <c:pt idx="8295">
                  <c:v>11.4186997762238</c:v>
                </c:pt>
                <c:pt idx="8296">
                  <c:v>11.4200763524476</c:v>
                </c:pt>
                <c:pt idx="8297">
                  <c:v>11.4214529286713</c:v>
                </c:pt>
                <c:pt idx="8298">
                  <c:v>11.4228295048951</c:v>
                </c:pt>
                <c:pt idx="8299">
                  <c:v>11.4242060811189</c:v>
                </c:pt>
                <c:pt idx="8300">
                  <c:v>11.4255826573427</c:v>
                </c:pt>
                <c:pt idx="8301">
                  <c:v>11.4269592335664</c:v>
                </c:pt>
                <c:pt idx="8302">
                  <c:v>11.4283358097902</c:v>
                </c:pt>
                <c:pt idx="8303">
                  <c:v>11.429712386014</c:v>
                </c:pt>
                <c:pt idx="8304">
                  <c:v>11.4310889622378</c:v>
                </c:pt>
                <c:pt idx="8305">
                  <c:v>11.4324655384615</c:v>
                </c:pt>
                <c:pt idx="8306">
                  <c:v>11.4338421146853</c:v>
                </c:pt>
                <c:pt idx="8307">
                  <c:v>11.4352186909091</c:v>
                </c:pt>
                <c:pt idx="8308">
                  <c:v>11.436595267132899</c:v>
                </c:pt>
                <c:pt idx="8309">
                  <c:v>11.4379718433566</c:v>
                </c:pt>
                <c:pt idx="8310">
                  <c:v>11.4393484195804</c:v>
                </c:pt>
                <c:pt idx="8311">
                  <c:v>11.440724995804199</c:v>
                </c:pt>
                <c:pt idx="8312">
                  <c:v>11.442101572027999</c:v>
                </c:pt>
                <c:pt idx="8313">
                  <c:v>11.443478148251801</c:v>
                </c:pt>
                <c:pt idx="8314">
                  <c:v>11.444854724475499</c:v>
                </c:pt>
                <c:pt idx="8315">
                  <c:v>11.446231300699299</c:v>
                </c:pt>
                <c:pt idx="8316">
                  <c:v>11.447607876923099</c:v>
                </c:pt>
                <c:pt idx="8317">
                  <c:v>11.448984453146901</c:v>
                </c:pt>
                <c:pt idx="8318">
                  <c:v>11.450361029370599</c:v>
                </c:pt>
                <c:pt idx="8319">
                  <c:v>11.451737605594399</c:v>
                </c:pt>
                <c:pt idx="8320">
                  <c:v>11.453114181818201</c:v>
                </c:pt>
                <c:pt idx="8321">
                  <c:v>11.454490758042001</c:v>
                </c:pt>
                <c:pt idx="8322">
                  <c:v>11.455867334265699</c:v>
                </c:pt>
                <c:pt idx="8323">
                  <c:v>11.457243910489501</c:v>
                </c:pt>
                <c:pt idx="8324">
                  <c:v>11.458620486713301</c:v>
                </c:pt>
                <c:pt idx="8325">
                  <c:v>11.4599970629371</c:v>
                </c:pt>
                <c:pt idx="8326">
                  <c:v>11.461373639160801</c:v>
                </c:pt>
                <c:pt idx="8327">
                  <c:v>11.462750215384601</c:v>
                </c:pt>
                <c:pt idx="8328">
                  <c:v>11.4641267916084</c:v>
                </c:pt>
                <c:pt idx="8329">
                  <c:v>11.4655033678322</c:v>
                </c:pt>
                <c:pt idx="8330">
                  <c:v>11.466879944055901</c:v>
                </c:pt>
                <c:pt idx="8331">
                  <c:v>11.4682565202797</c:v>
                </c:pt>
                <c:pt idx="8332">
                  <c:v>11.4696330965035</c:v>
                </c:pt>
                <c:pt idx="8333">
                  <c:v>11.4710096727273</c:v>
                </c:pt>
                <c:pt idx="8334">
                  <c:v>11.472386248951</c:v>
                </c:pt>
                <c:pt idx="8335">
                  <c:v>11.4737628251748</c:v>
                </c:pt>
                <c:pt idx="8336">
                  <c:v>11.4751394013986</c:v>
                </c:pt>
                <c:pt idx="8337">
                  <c:v>11.4765159776224</c:v>
                </c:pt>
                <c:pt idx="8338">
                  <c:v>11.4778925538462</c:v>
                </c:pt>
                <c:pt idx="8339">
                  <c:v>11.4792691300699</c:v>
                </c:pt>
                <c:pt idx="8340">
                  <c:v>11.4806457062937</c:v>
                </c:pt>
                <c:pt idx="8341">
                  <c:v>11.4820222825175</c:v>
                </c:pt>
                <c:pt idx="8342">
                  <c:v>11.4833988587413</c:v>
                </c:pt>
                <c:pt idx="8343">
                  <c:v>11.484775434965</c:v>
                </c:pt>
                <c:pt idx="8344">
                  <c:v>11.4861520111888</c:v>
                </c:pt>
                <c:pt idx="8345">
                  <c:v>11.4875285874126</c:v>
                </c:pt>
                <c:pt idx="8346">
                  <c:v>11.488905163636399</c:v>
                </c:pt>
                <c:pt idx="8347">
                  <c:v>11.4902817398601</c:v>
                </c:pt>
                <c:pt idx="8348">
                  <c:v>11.4916583160839</c:v>
                </c:pt>
                <c:pt idx="8349">
                  <c:v>11.493034892307699</c:v>
                </c:pt>
                <c:pt idx="8350">
                  <c:v>11.494411468531499</c:v>
                </c:pt>
                <c:pt idx="8351">
                  <c:v>11.4957880447552</c:v>
                </c:pt>
                <c:pt idx="8352">
                  <c:v>11.497164620978999</c:v>
                </c:pt>
                <c:pt idx="8353">
                  <c:v>11.498541197202799</c:v>
                </c:pt>
                <c:pt idx="8354">
                  <c:v>11.499917773426599</c:v>
                </c:pt>
                <c:pt idx="8355">
                  <c:v>11.501294349650401</c:v>
                </c:pt>
                <c:pt idx="8356">
                  <c:v>11.502670925874099</c:v>
                </c:pt>
                <c:pt idx="8357">
                  <c:v>11.504047502097899</c:v>
                </c:pt>
                <c:pt idx="8358">
                  <c:v>11.505424078321701</c:v>
                </c:pt>
                <c:pt idx="8359">
                  <c:v>11.506800654545501</c:v>
                </c:pt>
                <c:pt idx="8360">
                  <c:v>11.508177230769199</c:v>
                </c:pt>
                <c:pt idx="8361">
                  <c:v>11.509553806993001</c:v>
                </c:pt>
                <c:pt idx="8362">
                  <c:v>11.510930383216801</c:v>
                </c:pt>
                <c:pt idx="8363">
                  <c:v>11.5123069594406</c:v>
                </c:pt>
                <c:pt idx="8364">
                  <c:v>11.513683535664301</c:v>
                </c:pt>
                <c:pt idx="8365">
                  <c:v>11.515060111888101</c:v>
                </c:pt>
                <c:pt idx="8366">
                  <c:v>11.5164366881119</c:v>
                </c:pt>
                <c:pt idx="8367">
                  <c:v>11.5178132643357</c:v>
                </c:pt>
                <c:pt idx="8368">
                  <c:v>11.519189840559401</c:v>
                </c:pt>
                <c:pt idx="8369">
                  <c:v>11.5205664167832</c:v>
                </c:pt>
                <c:pt idx="8370">
                  <c:v>11.521942993007</c:v>
                </c:pt>
                <c:pt idx="8371">
                  <c:v>11.5233195692308</c:v>
                </c:pt>
                <c:pt idx="8372">
                  <c:v>11.5246961454545</c:v>
                </c:pt>
                <c:pt idx="8373">
                  <c:v>11.5260727216783</c:v>
                </c:pt>
                <c:pt idx="8374">
                  <c:v>11.5274492979021</c:v>
                </c:pt>
                <c:pt idx="8375">
                  <c:v>11.5288258741259</c:v>
                </c:pt>
                <c:pt idx="8376">
                  <c:v>11.5302024503497</c:v>
                </c:pt>
                <c:pt idx="8377">
                  <c:v>11.5315790265734</c:v>
                </c:pt>
                <c:pt idx="8378">
                  <c:v>11.5329556027972</c:v>
                </c:pt>
                <c:pt idx="8379">
                  <c:v>11.534332179021</c:v>
                </c:pt>
                <c:pt idx="8380">
                  <c:v>11.5357087552448</c:v>
                </c:pt>
                <c:pt idx="8381">
                  <c:v>11.5370853314685</c:v>
                </c:pt>
                <c:pt idx="8382">
                  <c:v>11.5384619076923</c:v>
                </c:pt>
                <c:pt idx="8383">
                  <c:v>11.5398384839161</c:v>
                </c:pt>
                <c:pt idx="8384">
                  <c:v>11.5412150601399</c:v>
                </c:pt>
                <c:pt idx="8385">
                  <c:v>11.5425916363636</c:v>
                </c:pt>
                <c:pt idx="8386">
                  <c:v>11.5439682125874</c:v>
                </c:pt>
                <c:pt idx="8387">
                  <c:v>11.5453447888112</c:v>
                </c:pt>
                <c:pt idx="8388">
                  <c:v>11.546721365034999</c:v>
                </c:pt>
                <c:pt idx="8389">
                  <c:v>11.5480979412587</c:v>
                </c:pt>
                <c:pt idx="8390">
                  <c:v>11.5494745174825</c:v>
                </c:pt>
                <c:pt idx="8391">
                  <c:v>11.550851093706299</c:v>
                </c:pt>
                <c:pt idx="8392">
                  <c:v>11.552227669930099</c:v>
                </c:pt>
                <c:pt idx="8393">
                  <c:v>11.553604246153901</c:v>
                </c:pt>
                <c:pt idx="8394">
                  <c:v>11.554980822377599</c:v>
                </c:pt>
                <c:pt idx="8395">
                  <c:v>11.556357398601399</c:v>
                </c:pt>
                <c:pt idx="8396">
                  <c:v>11.557733974825201</c:v>
                </c:pt>
                <c:pt idx="8397">
                  <c:v>11.559110551049001</c:v>
                </c:pt>
                <c:pt idx="8398">
                  <c:v>11.560487127272699</c:v>
                </c:pt>
                <c:pt idx="8399">
                  <c:v>11.561863703496501</c:v>
                </c:pt>
                <c:pt idx="8400">
                  <c:v>11.563240279720301</c:v>
                </c:pt>
                <c:pt idx="8401">
                  <c:v>11.5646168559441</c:v>
                </c:pt>
                <c:pt idx="8402">
                  <c:v>11.565993432167801</c:v>
                </c:pt>
                <c:pt idx="8403">
                  <c:v>11.567370008391601</c:v>
                </c:pt>
                <c:pt idx="8404">
                  <c:v>11.568746584615401</c:v>
                </c:pt>
                <c:pt idx="8405">
                  <c:v>11.5701231608392</c:v>
                </c:pt>
                <c:pt idx="8406">
                  <c:v>11.571499737062901</c:v>
                </c:pt>
                <c:pt idx="8407">
                  <c:v>11.572876313286701</c:v>
                </c:pt>
                <c:pt idx="8408">
                  <c:v>11.5742528895105</c:v>
                </c:pt>
                <c:pt idx="8409">
                  <c:v>11.5756294657343</c:v>
                </c:pt>
                <c:pt idx="8410">
                  <c:v>11.577006041958001</c:v>
                </c:pt>
                <c:pt idx="8411">
                  <c:v>11.5783826181818</c:v>
                </c:pt>
                <c:pt idx="8412">
                  <c:v>11.5797591944056</c:v>
                </c:pt>
                <c:pt idx="8413">
                  <c:v>11.5811357706294</c:v>
                </c:pt>
                <c:pt idx="8414">
                  <c:v>11.5825123468531</c:v>
                </c:pt>
                <c:pt idx="8415">
                  <c:v>11.5838889230769</c:v>
                </c:pt>
                <c:pt idx="8416">
                  <c:v>11.5852654993007</c:v>
                </c:pt>
                <c:pt idx="8417">
                  <c:v>11.5866420755245</c:v>
                </c:pt>
                <c:pt idx="8418">
                  <c:v>11.5880186517483</c:v>
                </c:pt>
                <c:pt idx="8419">
                  <c:v>11.589395227972</c:v>
                </c:pt>
                <c:pt idx="8420">
                  <c:v>11.5907718041958</c:v>
                </c:pt>
                <c:pt idx="8421">
                  <c:v>11.5921483804196</c:v>
                </c:pt>
                <c:pt idx="8422">
                  <c:v>11.5935249566434</c:v>
                </c:pt>
                <c:pt idx="8423">
                  <c:v>11.5949015328671</c:v>
                </c:pt>
                <c:pt idx="8424">
                  <c:v>11.5962781090909</c:v>
                </c:pt>
                <c:pt idx="8425">
                  <c:v>11.5976546853147</c:v>
                </c:pt>
                <c:pt idx="8426">
                  <c:v>11.599031261538499</c:v>
                </c:pt>
                <c:pt idx="8427">
                  <c:v>11.6004078377622</c:v>
                </c:pt>
                <c:pt idx="8428">
                  <c:v>11.601784413986</c:v>
                </c:pt>
                <c:pt idx="8429">
                  <c:v>11.603160990209799</c:v>
                </c:pt>
                <c:pt idx="8430">
                  <c:v>11.604537566433599</c:v>
                </c:pt>
                <c:pt idx="8431">
                  <c:v>11.6059141426573</c:v>
                </c:pt>
                <c:pt idx="8432">
                  <c:v>11.607290718881099</c:v>
                </c:pt>
                <c:pt idx="8433">
                  <c:v>11.608667295104899</c:v>
                </c:pt>
                <c:pt idx="8434">
                  <c:v>11.610043871328701</c:v>
                </c:pt>
                <c:pt idx="8435">
                  <c:v>11.611420447552399</c:v>
                </c:pt>
                <c:pt idx="8436">
                  <c:v>11.612797023776199</c:v>
                </c:pt>
                <c:pt idx="8437">
                  <c:v>11.614173600000001</c:v>
                </c:pt>
                <c:pt idx="8438">
                  <c:v>11.615550176223801</c:v>
                </c:pt>
                <c:pt idx="8439">
                  <c:v>11.616926752447601</c:v>
                </c:pt>
                <c:pt idx="8440">
                  <c:v>11.618303328671299</c:v>
                </c:pt>
                <c:pt idx="8441">
                  <c:v>11.619679904895101</c:v>
                </c:pt>
                <c:pt idx="8442">
                  <c:v>11.621056481118901</c:v>
                </c:pt>
                <c:pt idx="8443">
                  <c:v>11.6224330573427</c:v>
                </c:pt>
                <c:pt idx="8444">
                  <c:v>11.623809633566401</c:v>
                </c:pt>
                <c:pt idx="8445">
                  <c:v>11.625186209790201</c:v>
                </c:pt>
                <c:pt idx="8446">
                  <c:v>11.626562786014</c:v>
                </c:pt>
                <c:pt idx="8447">
                  <c:v>11.6279393622378</c:v>
                </c:pt>
                <c:pt idx="8448">
                  <c:v>11.629315938461501</c:v>
                </c:pt>
                <c:pt idx="8449">
                  <c:v>11.6306925146853</c:v>
                </c:pt>
                <c:pt idx="8450">
                  <c:v>11.6320690909091</c:v>
                </c:pt>
                <c:pt idx="8451">
                  <c:v>11.6334456671329</c:v>
                </c:pt>
                <c:pt idx="8452">
                  <c:v>11.6348222433566</c:v>
                </c:pt>
                <c:pt idx="8453">
                  <c:v>11.6361988195804</c:v>
                </c:pt>
                <c:pt idx="8454">
                  <c:v>11.6375753958042</c:v>
                </c:pt>
                <c:pt idx="8455">
                  <c:v>11.638951972028</c:v>
                </c:pt>
                <c:pt idx="8456">
                  <c:v>11.6403285482518</c:v>
                </c:pt>
                <c:pt idx="8457">
                  <c:v>11.6417051244755</c:v>
                </c:pt>
                <c:pt idx="8458">
                  <c:v>11.6430817006993</c:v>
                </c:pt>
                <c:pt idx="8459">
                  <c:v>11.6444582769231</c:v>
                </c:pt>
                <c:pt idx="8460">
                  <c:v>11.6458348531469</c:v>
                </c:pt>
                <c:pt idx="8461">
                  <c:v>11.6472114293706</c:v>
                </c:pt>
                <c:pt idx="8462">
                  <c:v>11.6485880055944</c:v>
                </c:pt>
                <c:pt idx="8463">
                  <c:v>11.6499645818182</c:v>
                </c:pt>
                <c:pt idx="8464">
                  <c:v>11.651341158041999</c:v>
                </c:pt>
                <c:pt idx="8465">
                  <c:v>11.6527177342657</c:v>
                </c:pt>
                <c:pt idx="8466">
                  <c:v>11.6540943104895</c:v>
                </c:pt>
                <c:pt idx="8467">
                  <c:v>11.655470886713299</c:v>
                </c:pt>
                <c:pt idx="8468">
                  <c:v>11.656847462937099</c:v>
                </c:pt>
                <c:pt idx="8469">
                  <c:v>11.6582240391608</c:v>
                </c:pt>
                <c:pt idx="8470">
                  <c:v>11.659600615384599</c:v>
                </c:pt>
                <c:pt idx="8471">
                  <c:v>11.660977191608399</c:v>
                </c:pt>
                <c:pt idx="8472">
                  <c:v>11.662353767832199</c:v>
                </c:pt>
                <c:pt idx="8473">
                  <c:v>11.663730344055899</c:v>
                </c:pt>
                <c:pt idx="8474">
                  <c:v>11.665106920279699</c:v>
                </c:pt>
                <c:pt idx="8475">
                  <c:v>11.666483496503499</c:v>
                </c:pt>
                <c:pt idx="8476">
                  <c:v>11.667860072727301</c:v>
                </c:pt>
                <c:pt idx="8477">
                  <c:v>11.669236648951101</c:v>
                </c:pt>
                <c:pt idx="8478">
                  <c:v>11.670613225174799</c:v>
                </c:pt>
                <c:pt idx="8479">
                  <c:v>11.671989801398601</c:v>
                </c:pt>
                <c:pt idx="8480">
                  <c:v>11.673366377622401</c:v>
                </c:pt>
                <c:pt idx="8481">
                  <c:v>11.6747429538462</c:v>
                </c:pt>
                <c:pt idx="8482">
                  <c:v>11.676119530069901</c:v>
                </c:pt>
                <c:pt idx="8483">
                  <c:v>11.677496106293701</c:v>
                </c:pt>
                <c:pt idx="8484">
                  <c:v>11.6788726825175</c:v>
                </c:pt>
                <c:pt idx="8485">
                  <c:v>11.6802492587413</c:v>
                </c:pt>
                <c:pt idx="8486">
                  <c:v>11.681625834965001</c:v>
                </c:pt>
                <c:pt idx="8487">
                  <c:v>11.6830024111888</c:v>
                </c:pt>
                <c:pt idx="8488">
                  <c:v>11.6843789874126</c:v>
                </c:pt>
                <c:pt idx="8489">
                  <c:v>11.6857555636364</c:v>
                </c:pt>
                <c:pt idx="8490">
                  <c:v>11.6871321398601</c:v>
                </c:pt>
                <c:pt idx="8491">
                  <c:v>11.6885087160839</c:v>
                </c:pt>
                <c:pt idx="8492">
                  <c:v>11.6898852923077</c:v>
                </c:pt>
                <c:pt idx="8493">
                  <c:v>11.6912618685315</c:v>
                </c:pt>
                <c:pt idx="8494">
                  <c:v>11.6926384447552</c:v>
                </c:pt>
                <c:pt idx="8495">
                  <c:v>11.694015020979</c:v>
                </c:pt>
                <c:pt idx="8496">
                  <c:v>11.6953915972028</c:v>
                </c:pt>
                <c:pt idx="8497">
                  <c:v>11.6967681734266</c:v>
                </c:pt>
                <c:pt idx="8498">
                  <c:v>11.6981447496504</c:v>
                </c:pt>
                <c:pt idx="8499">
                  <c:v>11.6995213258741</c:v>
                </c:pt>
                <c:pt idx="8500">
                  <c:v>11.7008979020979</c:v>
                </c:pt>
                <c:pt idx="8501">
                  <c:v>11.7022744783217</c:v>
                </c:pt>
                <c:pt idx="8502">
                  <c:v>11.703651054545499</c:v>
                </c:pt>
                <c:pt idx="8503">
                  <c:v>11.7050276307692</c:v>
                </c:pt>
                <c:pt idx="8504">
                  <c:v>11.706404206993</c:v>
                </c:pt>
                <c:pt idx="8505">
                  <c:v>11.707780783216799</c:v>
                </c:pt>
                <c:pt idx="8506">
                  <c:v>11.709157359440599</c:v>
                </c:pt>
                <c:pt idx="8507">
                  <c:v>11.7105339356643</c:v>
                </c:pt>
                <c:pt idx="8508">
                  <c:v>11.7119105118881</c:v>
                </c:pt>
                <c:pt idx="8509">
                  <c:v>11.713287088111899</c:v>
                </c:pt>
                <c:pt idx="8510">
                  <c:v>11.714663664335699</c:v>
                </c:pt>
                <c:pt idx="8511">
                  <c:v>11.7160402405594</c:v>
                </c:pt>
                <c:pt idx="8512">
                  <c:v>11.717416816783199</c:v>
                </c:pt>
                <c:pt idx="8513">
                  <c:v>11.718793393006999</c:v>
                </c:pt>
                <c:pt idx="8514">
                  <c:v>11.720169969230801</c:v>
                </c:pt>
                <c:pt idx="8515">
                  <c:v>11.721546545454499</c:v>
                </c:pt>
                <c:pt idx="8516">
                  <c:v>11.722923121678299</c:v>
                </c:pt>
                <c:pt idx="8517">
                  <c:v>11.724299697902101</c:v>
                </c:pt>
                <c:pt idx="8518">
                  <c:v>11.725676274125901</c:v>
                </c:pt>
                <c:pt idx="8519">
                  <c:v>11.7270528503497</c:v>
                </c:pt>
                <c:pt idx="8520">
                  <c:v>11.728429426573401</c:v>
                </c:pt>
                <c:pt idx="8521">
                  <c:v>11.729806002797201</c:v>
                </c:pt>
                <c:pt idx="8522">
                  <c:v>11.731182579021</c:v>
                </c:pt>
                <c:pt idx="8523">
                  <c:v>11.7325591552448</c:v>
                </c:pt>
                <c:pt idx="8524">
                  <c:v>11.733935731468501</c:v>
                </c:pt>
                <c:pt idx="8525">
                  <c:v>11.7353123076923</c:v>
                </c:pt>
                <c:pt idx="8526">
                  <c:v>11.7366888839161</c:v>
                </c:pt>
                <c:pt idx="8527">
                  <c:v>11.7380654601399</c:v>
                </c:pt>
                <c:pt idx="8528">
                  <c:v>11.739442036363601</c:v>
                </c:pt>
                <c:pt idx="8529">
                  <c:v>11.7408186125874</c:v>
                </c:pt>
                <c:pt idx="8530">
                  <c:v>11.7421951888112</c:v>
                </c:pt>
                <c:pt idx="8531">
                  <c:v>11.743571765035</c:v>
                </c:pt>
                <c:pt idx="8532">
                  <c:v>11.7449483412587</c:v>
                </c:pt>
                <c:pt idx="8533">
                  <c:v>11.7463249174825</c:v>
                </c:pt>
                <c:pt idx="8534">
                  <c:v>11.7477014937063</c:v>
                </c:pt>
                <c:pt idx="8535">
                  <c:v>11.7490780699301</c:v>
                </c:pt>
                <c:pt idx="8536">
                  <c:v>11.7504546461538</c:v>
                </c:pt>
                <c:pt idx="8537">
                  <c:v>11.7518312223776</c:v>
                </c:pt>
                <c:pt idx="8538">
                  <c:v>11.7532077986014</c:v>
                </c:pt>
                <c:pt idx="8539">
                  <c:v>11.7545843748252</c:v>
                </c:pt>
                <c:pt idx="8540">
                  <c:v>11.755960951049</c:v>
                </c:pt>
                <c:pt idx="8541">
                  <c:v>11.7573375272727</c:v>
                </c:pt>
                <c:pt idx="8542">
                  <c:v>11.7587141034965</c:v>
                </c:pt>
                <c:pt idx="8543">
                  <c:v>11.7600906797203</c:v>
                </c:pt>
                <c:pt idx="8544">
                  <c:v>11.761467255944099</c:v>
                </c:pt>
                <c:pt idx="8545">
                  <c:v>11.7628438321678</c:v>
                </c:pt>
                <c:pt idx="8546">
                  <c:v>11.7642204083916</c:v>
                </c:pt>
                <c:pt idx="8547">
                  <c:v>11.765596984615399</c:v>
                </c:pt>
                <c:pt idx="8548">
                  <c:v>11.766973560839199</c:v>
                </c:pt>
                <c:pt idx="8549">
                  <c:v>11.7683501370629</c:v>
                </c:pt>
                <c:pt idx="8550">
                  <c:v>11.769726713286699</c:v>
                </c:pt>
                <c:pt idx="8551">
                  <c:v>11.771103289510499</c:v>
                </c:pt>
                <c:pt idx="8552">
                  <c:v>11.772479865734301</c:v>
                </c:pt>
                <c:pt idx="8553">
                  <c:v>11.773856441957999</c:v>
                </c:pt>
                <c:pt idx="8554">
                  <c:v>11.775233018181799</c:v>
                </c:pt>
                <c:pt idx="8555">
                  <c:v>11.776609594405601</c:v>
                </c:pt>
                <c:pt idx="8556">
                  <c:v>11.777986170629401</c:v>
                </c:pt>
                <c:pt idx="8557">
                  <c:v>11.779362746853099</c:v>
                </c:pt>
                <c:pt idx="8558">
                  <c:v>11.780739323076901</c:v>
                </c:pt>
                <c:pt idx="8559">
                  <c:v>11.782115899300701</c:v>
                </c:pt>
                <c:pt idx="8560">
                  <c:v>11.783492475524501</c:v>
                </c:pt>
                <c:pt idx="8561">
                  <c:v>11.7848690517483</c:v>
                </c:pt>
                <c:pt idx="8562">
                  <c:v>11.786245627972001</c:v>
                </c:pt>
                <c:pt idx="8563">
                  <c:v>11.787622204195801</c:v>
                </c:pt>
                <c:pt idx="8564">
                  <c:v>11.7889987804196</c:v>
                </c:pt>
                <c:pt idx="8565">
                  <c:v>11.7903753566434</c:v>
                </c:pt>
                <c:pt idx="8566">
                  <c:v>11.791751932867101</c:v>
                </c:pt>
                <c:pt idx="8567">
                  <c:v>11.7931285090909</c:v>
                </c:pt>
                <c:pt idx="8568">
                  <c:v>11.7945050853147</c:v>
                </c:pt>
                <c:pt idx="8569">
                  <c:v>11.7958816615385</c:v>
                </c:pt>
                <c:pt idx="8570">
                  <c:v>11.7972582377622</c:v>
                </c:pt>
                <c:pt idx="8571">
                  <c:v>11.798634813986</c:v>
                </c:pt>
                <c:pt idx="8572">
                  <c:v>11.8000113902098</c:v>
                </c:pt>
                <c:pt idx="8573">
                  <c:v>11.8013879664336</c:v>
                </c:pt>
                <c:pt idx="8574">
                  <c:v>11.8027645426573</c:v>
                </c:pt>
                <c:pt idx="8575">
                  <c:v>11.8041411188811</c:v>
                </c:pt>
                <c:pt idx="8576">
                  <c:v>11.8055176951049</c:v>
                </c:pt>
                <c:pt idx="8577">
                  <c:v>11.8068942713287</c:v>
                </c:pt>
                <c:pt idx="8578">
                  <c:v>11.8082708475525</c:v>
                </c:pt>
                <c:pt idx="8579">
                  <c:v>11.8096474237762</c:v>
                </c:pt>
                <c:pt idx="8580">
                  <c:v>11.811024</c:v>
                </c:pt>
                <c:pt idx="8581">
                  <c:v>11.8124005762238</c:v>
                </c:pt>
                <c:pt idx="8582">
                  <c:v>11.813777152447599</c:v>
                </c:pt>
                <c:pt idx="8583">
                  <c:v>11.8151537286713</c:v>
                </c:pt>
                <c:pt idx="8584">
                  <c:v>11.8165303048951</c:v>
                </c:pt>
                <c:pt idx="8585">
                  <c:v>11.817906881118899</c:v>
                </c:pt>
                <c:pt idx="8586">
                  <c:v>11.819283457342699</c:v>
                </c:pt>
                <c:pt idx="8587">
                  <c:v>11.8206600335664</c:v>
                </c:pt>
                <c:pt idx="8588">
                  <c:v>11.822036609790199</c:v>
                </c:pt>
                <c:pt idx="8589">
                  <c:v>11.823413186013999</c:v>
                </c:pt>
                <c:pt idx="8590">
                  <c:v>11.824789762237801</c:v>
                </c:pt>
                <c:pt idx="8591">
                  <c:v>11.826166338461499</c:v>
                </c:pt>
                <c:pt idx="8592">
                  <c:v>11.827542914685299</c:v>
                </c:pt>
                <c:pt idx="8593">
                  <c:v>11.828919490909101</c:v>
                </c:pt>
                <c:pt idx="8594">
                  <c:v>11.830296067132901</c:v>
                </c:pt>
                <c:pt idx="8595">
                  <c:v>11.831672643356599</c:v>
                </c:pt>
                <c:pt idx="8596">
                  <c:v>11.833049219580399</c:v>
                </c:pt>
                <c:pt idx="8597">
                  <c:v>11.834425795804201</c:v>
                </c:pt>
                <c:pt idx="8598">
                  <c:v>11.835802372028001</c:v>
                </c:pt>
                <c:pt idx="8599">
                  <c:v>11.837178948251699</c:v>
                </c:pt>
                <c:pt idx="8600">
                  <c:v>11.838555524475501</c:v>
                </c:pt>
                <c:pt idx="8601">
                  <c:v>11.839932100699301</c:v>
                </c:pt>
                <c:pt idx="8602">
                  <c:v>11.8413086769231</c:v>
                </c:pt>
                <c:pt idx="8603">
                  <c:v>11.8426852531469</c:v>
                </c:pt>
                <c:pt idx="8604">
                  <c:v>11.844061829370601</c:v>
                </c:pt>
                <c:pt idx="8605">
                  <c:v>11.8454384055944</c:v>
                </c:pt>
                <c:pt idx="8606">
                  <c:v>11.8468149818182</c:v>
                </c:pt>
                <c:pt idx="8607">
                  <c:v>11.848191558042</c:v>
                </c:pt>
                <c:pt idx="8608">
                  <c:v>11.8495681342657</c:v>
                </c:pt>
                <c:pt idx="8609">
                  <c:v>11.8509447104895</c:v>
                </c:pt>
                <c:pt idx="8610">
                  <c:v>11.8523212867133</c:v>
                </c:pt>
                <c:pt idx="8611">
                  <c:v>11.8536978629371</c:v>
                </c:pt>
                <c:pt idx="8612">
                  <c:v>11.8550744391608</c:v>
                </c:pt>
                <c:pt idx="8613">
                  <c:v>11.8564510153846</c:v>
                </c:pt>
                <c:pt idx="8614">
                  <c:v>11.8578275916084</c:v>
                </c:pt>
                <c:pt idx="8615">
                  <c:v>11.8592041678322</c:v>
                </c:pt>
                <c:pt idx="8616">
                  <c:v>11.8605807440559</c:v>
                </c:pt>
                <c:pt idx="8617">
                  <c:v>11.8619573202797</c:v>
                </c:pt>
                <c:pt idx="8618">
                  <c:v>11.8633338965035</c:v>
                </c:pt>
                <c:pt idx="8619">
                  <c:v>11.8647104727273</c:v>
                </c:pt>
                <c:pt idx="8620">
                  <c:v>11.866087048951099</c:v>
                </c:pt>
                <c:pt idx="8621">
                  <c:v>11.8674636251748</c:v>
                </c:pt>
                <c:pt idx="8622">
                  <c:v>11.8688402013986</c:v>
                </c:pt>
                <c:pt idx="8623">
                  <c:v>11.870216777622399</c:v>
                </c:pt>
                <c:pt idx="8624">
                  <c:v>11.871593353846199</c:v>
                </c:pt>
                <c:pt idx="8625">
                  <c:v>11.8729699300699</c:v>
                </c:pt>
                <c:pt idx="8626">
                  <c:v>11.874346506293699</c:v>
                </c:pt>
                <c:pt idx="8627">
                  <c:v>11.875723082517499</c:v>
                </c:pt>
                <c:pt idx="8628">
                  <c:v>11.877099658741299</c:v>
                </c:pt>
                <c:pt idx="8629">
                  <c:v>11.878476234964999</c:v>
                </c:pt>
                <c:pt idx="8630">
                  <c:v>11.879852811188799</c:v>
                </c:pt>
                <c:pt idx="8631">
                  <c:v>11.881229387412599</c:v>
                </c:pt>
                <c:pt idx="8632">
                  <c:v>11.882605963636401</c:v>
                </c:pt>
                <c:pt idx="8633">
                  <c:v>11.883982539860099</c:v>
                </c:pt>
                <c:pt idx="8634">
                  <c:v>11.885359116083899</c:v>
                </c:pt>
                <c:pt idx="8635">
                  <c:v>11.886735692307701</c:v>
                </c:pt>
                <c:pt idx="8636">
                  <c:v>11.888112268531501</c:v>
                </c:pt>
                <c:pt idx="8637">
                  <c:v>11.889488844755199</c:v>
                </c:pt>
                <c:pt idx="8638">
                  <c:v>11.890865420979001</c:v>
                </c:pt>
                <c:pt idx="8639">
                  <c:v>11.892241997202801</c:v>
                </c:pt>
                <c:pt idx="8640">
                  <c:v>11.8936185734266</c:v>
                </c:pt>
                <c:pt idx="8641">
                  <c:v>11.8949951496504</c:v>
                </c:pt>
                <c:pt idx="8642">
                  <c:v>11.896371725874101</c:v>
                </c:pt>
                <c:pt idx="8643">
                  <c:v>11.8977483020979</c:v>
                </c:pt>
                <c:pt idx="8644">
                  <c:v>11.8991248783217</c:v>
                </c:pt>
                <c:pt idx="8645">
                  <c:v>11.9005014545455</c:v>
                </c:pt>
                <c:pt idx="8646">
                  <c:v>11.9018780307692</c:v>
                </c:pt>
                <c:pt idx="8647">
                  <c:v>11.903254606993</c:v>
                </c:pt>
                <c:pt idx="8648">
                  <c:v>11.9046311832168</c:v>
                </c:pt>
                <c:pt idx="8649">
                  <c:v>11.9060077594406</c:v>
                </c:pt>
                <c:pt idx="8650">
                  <c:v>11.9073843356643</c:v>
                </c:pt>
                <c:pt idx="8651">
                  <c:v>11.9087609118881</c:v>
                </c:pt>
                <c:pt idx="8652">
                  <c:v>11.9101374881119</c:v>
                </c:pt>
                <c:pt idx="8653">
                  <c:v>11.9115140643357</c:v>
                </c:pt>
                <c:pt idx="8654">
                  <c:v>11.9128906405594</c:v>
                </c:pt>
                <c:pt idx="8655">
                  <c:v>11.9142672167832</c:v>
                </c:pt>
                <c:pt idx="8656">
                  <c:v>11.915643793007</c:v>
                </c:pt>
                <c:pt idx="8657">
                  <c:v>11.9170203692308</c:v>
                </c:pt>
                <c:pt idx="8658">
                  <c:v>11.9183969454545</c:v>
                </c:pt>
                <c:pt idx="8659">
                  <c:v>11.9197735216783</c:v>
                </c:pt>
                <c:pt idx="8660">
                  <c:v>11.9211500979021</c:v>
                </c:pt>
                <c:pt idx="8661">
                  <c:v>11.9225266741259</c:v>
                </c:pt>
                <c:pt idx="8662">
                  <c:v>11.923903250349699</c:v>
                </c:pt>
                <c:pt idx="8663">
                  <c:v>11.9252798265734</c:v>
                </c:pt>
                <c:pt idx="8664">
                  <c:v>11.9266564027972</c:v>
                </c:pt>
                <c:pt idx="8665">
                  <c:v>11.928032979020999</c:v>
                </c:pt>
                <c:pt idx="8666">
                  <c:v>11.929409555244799</c:v>
                </c:pt>
                <c:pt idx="8667">
                  <c:v>11.9307861314685</c:v>
                </c:pt>
                <c:pt idx="8668">
                  <c:v>11.932162707692299</c:v>
                </c:pt>
                <c:pt idx="8669">
                  <c:v>11.933539283916099</c:v>
                </c:pt>
                <c:pt idx="8670">
                  <c:v>11.934915860139901</c:v>
                </c:pt>
                <c:pt idx="8671">
                  <c:v>11.936292436363599</c:v>
                </c:pt>
                <c:pt idx="8672">
                  <c:v>11.937669012587399</c:v>
                </c:pt>
                <c:pt idx="8673">
                  <c:v>11.939045588811201</c:v>
                </c:pt>
                <c:pt idx="8674">
                  <c:v>11.940422165035001</c:v>
                </c:pt>
                <c:pt idx="8675">
                  <c:v>11.941798741258699</c:v>
                </c:pt>
                <c:pt idx="8676">
                  <c:v>11.943175317482501</c:v>
                </c:pt>
                <c:pt idx="8677">
                  <c:v>11.944551893706301</c:v>
                </c:pt>
                <c:pt idx="8678">
                  <c:v>11.9459284699301</c:v>
                </c:pt>
                <c:pt idx="8679">
                  <c:v>11.947305046153801</c:v>
                </c:pt>
                <c:pt idx="8680">
                  <c:v>11.948681622377601</c:v>
                </c:pt>
                <c:pt idx="8681">
                  <c:v>11.950058198601401</c:v>
                </c:pt>
                <c:pt idx="8682">
                  <c:v>11.9514347748252</c:v>
                </c:pt>
                <c:pt idx="8683">
                  <c:v>11.952811351049</c:v>
                </c:pt>
                <c:pt idx="8684">
                  <c:v>11.954187927272701</c:v>
                </c:pt>
                <c:pt idx="8685">
                  <c:v>11.9555645034965</c:v>
                </c:pt>
                <c:pt idx="8686">
                  <c:v>11.9569410797203</c:v>
                </c:pt>
                <c:pt idx="8687">
                  <c:v>11.9583176559441</c:v>
                </c:pt>
                <c:pt idx="8688">
                  <c:v>11.9596942321678</c:v>
                </c:pt>
                <c:pt idx="8689">
                  <c:v>11.9610708083916</c:v>
                </c:pt>
                <c:pt idx="8690">
                  <c:v>11.9624473846154</c:v>
                </c:pt>
                <c:pt idx="8691">
                  <c:v>11.9638239608392</c:v>
                </c:pt>
                <c:pt idx="8692">
                  <c:v>11.9652005370629</c:v>
                </c:pt>
                <c:pt idx="8693">
                  <c:v>11.9665771132867</c:v>
                </c:pt>
                <c:pt idx="8694">
                  <c:v>11.9679536895105</c:v>
                </c:pt>
                <c:pt idx="8695">
                  <c:v>11.9693302657343</c:v>
                </c:pt>
                <c:pt idx="8696">
                  <c:v>11.970706841958</c:v>
                </c:pt>
                <c:pt idx="8697">
                  <c:v>11.9720834181818</c:v>
                </c:pt>
                <c:pt idx="8698">
                  <c:v>11.9734599944056</c:v>
                </c:pt>
                <c:pt idx="8699">
                  <c:v>11.9748365706294</c:v>
                </c:pt>
                <c:pt idx="8700">
                  <c:v>11.9762131468531</c:v>
                </c:pt>
                <c:pt idx="8701">
                  <c:v>11.9775897230769</c:v>
                </c:pt>
                <c:pt idx="8702">
                  <c:v>11.9789662993007</c:v>
                </c:pt>
                <c:pt idx="8703">
                  <c:v>11.980342875524499</c:v>
                </c:pt>
                <c:pt idx="8704">
                  <c:v>11.981719451748299</c:v>
                </c:pt>
                <c:pt idx="8705">
                  <c:v>11.983096027972</c:v>
                </c:pt>
                <c:pt idx="8706">
                  <c:v>11.984472604195799</c:v>
                </c:pt>
                <c:pt idx="8707">
                  <c:v>11.985849180419599</c:v>
                </c:pt>
                <c:pt idx="8708">
                  <c:v>11.987225756643401</c:v>
                </c:pt>
                <c:pt idx="8709">
                  <c:v>11.988602332867099</c:v>
                </c:pt>
                <c:pt idx="8710">
                  <c:v>11.989978909090899</c:v>
                </c:pt>
                <c:pt idx="8711">
                  <c:v>11.991355485314701</c:v>
                </c:pt>
                <c:pt idx="8712">
                  <c:v>11.992732061538501</c:v>
                </c:pt>
                <c:pt idx="8713">
                  <c:v>11.994108637762199</c:v>
                </c:pt>
                <c:pt idx="8714">
                  <c:v>11.995485213986001</c:v>
                </c:pt>
                <c:pt idx="8715">
                  <c:v>11.996861790209801</c:v>
                </c:pt>
                <c:pt idx="8716">
                  <c:v>11.998238366433601</c:v>
                </c:pt>
                <c:pt idx="8717">
                  <c:v>11.999614942657301</c:v>
                </c:pt>
                <c:pt idx="8718">
                  <c:v>12.000991518881101</c:v>
                </c:pt>
                <c:pt idx="8719">
                  <c:v>12.002368095104901</c:v>
                </c:pt>
                <c:pt idx="8720">
                  <c:v>12.0037446713287</c:v>
                </c:pt>
                <c:pt idx="8721">
                  <c:v>12.005121247552401</c:v>
                </c:pt>
                <c:pt idx="8722">
                  <c:v>12.006497823776201</c:v>
                </c:pt>
                <c:pt idx="8723">
                  <c:v>12.0078744</c:v>
                </c:pt>
                <c:pt idx="8724">
                  <c:v>12.0092509762238</c:v>
                </c:pt>
                <c:pt idx="8725">
                  <c:v>12.0106275524476</c:v>
                </c:pt>
                <c:pt idx="8726">
                  <c:v>12.0120041286713</c:v>
                </c:pt>
                <c:pt idx="8727">
                  <c:v>12.0133807048951</c:v>
                </c:pt>
                <c:pt idx="8728">
                  <c:v>12.0147572811189</c:v>
                </c:pt>
                <c:pt idx="8729">
                  <c:v>12.0161338573427</c:v>
                </c:pt>
                <c:pt idx="8730">
                  <c:v>12.0175104335664</c:v>
                </c:pt>
                <c:pt idx="8731">
                  <c:v>12.0188870097902</c:v>
                </c:pt>
                <c:pt idx="8732">
                  <c:v>12.020263586014</c:v>
                </c:pt>
                <c:pt idx="8733">
                  <c:v>12.0216401622378</c:v>
                </c:pt>
                <c:pt idx="8734">
                  <c:v>12.0230167384615</c:v>
                </c:pt>
                <c:pt idx="8735">
                  <c:v>12.0243933146853</c:v>
                </c:pt>
                <c:pt idx="8736">
                  <c:v>12.0257698909091</c:v>
                </c:pt>
                <c:pt idx="8737">
                  <c:v>12.0271464671329</c:v>
                </c:pt>
                <c:pt idx="8738">
                  <c:v>12.0285230433566</c:v>
                </c:pt>
                <c:pt idx="8739">
                  <c:v>12.0298996195804</c:v>
                </c:pt>
                <c:pt idx="8740">
                  <c:v>12.0312761958042</c:v>
                </c:pt>
                <c:pt idx="8741">
                  <c:v>12.032652772027999</c:v>
                </c:pt>
                <c:pt idx="8742">
                  <c:v>12.034029348251799</c:v>
                </c:pt>
                <c:pt idx="8743">
                  <c:v>12.0354059244755</c:v>
                </c:pt>
                <c:pt idx="8744">
                  <c:v>12.036782500699299</c:v>
                </c:pt>
                <c:pt idx="8745">
                  <c:v>12.038159076923099</c:v>
                </c:pt>
                <c:pt idx="8746">
                  <c:v>12.039535653146901</c:v>
                </c:pt>
                <c:pt idx="8747">
                  <c:v>12.040912229370599</c:v>
                </c:pt>
                <c:pt idx="8748">
                  <c:v>12.042288805594399</c:v>
                </c:pt>
                <c:pt idx="8749">
                  <c:v>12.043665381818199</c:v>
                </c:pt>
                <c:pt idx="8750">
                  <c:v>12.045041958042001</c:v>
                </c:pt>
                <c:pt idx="8751">
                  <c:v>12.046418534265699</c:v>
                </c:pt>
                <c:pt idx="8752">
                  <c:v>12.047795110489499</c:v>
                </c:pt>
                <c:pt idx="8753">
                  <c:v>12.049171686713301</c:v>
                </c:pt>
                <c:pt idx="8754">
                  <c:v>12.050548262937101</c:v>
                </c:pt>
                <c:pt idx="8755">
                  <c:v>12.051924839160799</c:v>
                </c:pt>
                <c:pt idx="8756">
                  <c:v>12.053301415384601</c:v>
                </c:pt>
                <c:pt idx="8757">
                  <c:v>12.054677991608401</c:v>
                </c:pt>
                <c:pt idx="8758">
                  <c:v>12.0560545678322</c:v>
                </c:pt>
                <c:pt idx="8759">
                  <c:v>12.057431144055901</c:v>
                </c:pt>
                <c:pt idx="8760">
                  <c:v>12.058807720279701</c:v>
                </c:pt>
                <c:pt idx="8761">
                  <c:v>12.0601842965035</c:v>
                </c:pt>
                <c:pt idx="8762">
                  <c:v>12.0615608727273</c:v>
                </c:pt>
                <c:pt idx="8763">
                  <c:v>12.0629374489511</c:v>
                </c:pt>
                <c:pt idx="8764">
                  <c:v>12.0643140251748</c:v>
                </c:pt>
                <c:pt idx="8765">
                  <c:v>12.0656906013986</c:v>
                </c:pt>
                <c:pt idx="8766">
                  <c:v>12.0670671776224</c:v>
                </c:pt>
                <c:pt idx="8767">
                  <c:v>12.0684437538462</c:v>
                </c:pt>
                <c:pt idx="8768">
                  <c:v>12.0698203300699</c:v>
                </c:pt>
                <c:pt idx="8769">
                  <c:v>12.0711969062937</c:v>
                </c:pt>
                <c:pt idx="8770">
                  <c:v>12.0725734825175</c:v>
                </c:pt>
                <c:pt idx="8771">
                  <c:v>12.0739500587413</c:v>
                </c:pt>
                <c:pt idx="8772">
                  <c:v>12.075326634965</c:v>
                </c:pt>
                <c:pt idx="8773">
                  <c:v>12.0767032111888</c:v>
                </c:pt>
                <c:pt idx="8774">
                  <c:v>12.0780797874126</c:v>
                </c:pt>
                <c:pt idx="8775">
                  <c:v>12.0794563636364</c:v>
                </c:pt>
                <c:pt idx="8776">
                  <c:v>12.0808329398601</c:v>
                </c:pt>
                <c:pt idx="8777">
                  <c:v>12.0822095160839</c:v>
                </c:pt>
                <c:pt idx="8778">
                  <c:v>12.0835860923077</c:v>
                </c:pt>
                <c:pt idx="8779">
                  <c:v>12.084962668531499</c:v>
                </c:pt>
                <c:pt idx="8780">
                  <c:v>12.0863392447552</c:v>
                </c:pt>
                <c:pt idx="8781">
                  <c:v>12.087715820979</c:v>
                </c:pt>
                <c:pt idx="8782">
                  <c:v>12.089092397202799</c:v>
                </c:pt>
                <c:pt idx="8783">
                  <c:v>12.090468973426599</c:v>
                </c:pt>
                <c:pt idx="8784">
                  <c:v>12.091845549650399</c:v>
                </c:pt>
                <c:pt idx="8785">
                  <c:v>12.0932221258741</c:v>
                </c:pt>
                <c:pt idx="8786">
                  <c:v>12.094598702097899</c:v>
                </c:pt>
                <c:pt idx="8787">
                  <c:v>12.095975278321699</c:v>
                </c:pt>
                <c:pt idx="8788">
                  <c:v>12.097351854545501</c:v>
                </c:pt>
                <c:pt idx="8789">
                  <c:v>12.098728430769199</c:v>
                </c:pt>
                <c:pt idx="8790">
                  <c:v>12.100105006992999</c:v>
                </c:pt>
                <c:pt idx="8791">
                  <c:v>12.101481583216801</c:v>
                </c:pt>
                <c:pt idx="8792">
                  <c:v>12.102858159440601</c:v>
                </c:pt>
                <c:pt idx="8793">
                  <c:v>12.104234735664299</c:v>
                </c:pt>
                <c:pt idx="8794">
                  <c:v>12.105611311888101</c:v>
                </c:pt>
                <c:pt idx="8795">
                  <c:v>12.106987888111901</c:v>
                </c:pt>
                <c:pt idx="8796">
                  <c:v>12.1083644643357</c:v>
                </c:pt>
                <c:pt idx="8797">
                  <c:v>12.109741040559401</c:v>
                </c:pt>
                <c:pt idx="8798">
                  <c:v>12.111117616783201</c:v>
                </c:pt>
                <c:pt idx="8799">
                  <c:v>12.112494193007</c:v>
                </c:pt>
                <c:pt idx="8800">
                  <c:v>12.1138707692308</c:v>
                </c:pt>
                <c:pt idx="8801">
                  <c:v>12.115247345454501</c:v>
                </c:pt>
                <c:pt idx="8802">
                  <c:v>12.1166239216783</c:v>
                </c:pt>
                <c:pt idx="8803">
                  <c:v>12.1180004979021</c:v>
                </c:pt>
                <c:pt idx="8804">
                  <c:v>12.1193770741259</c:v>
                </c:pt>
                <c:pt idx="8805">
                  <c:v>12.1207536503497</c:v>
                </c:pt>
                <c:pt idx="8806">
                  <c:v>12.1221302265734</c:v>
                </c:pt>
                <c:pt idx="8807">
                  <c:v>12.1235068027972</c:v>
                </c:pt>
                <c:pt idx="8808">
                  <c:v>12.124883379021</c:v>
                </c:pt>
                <c:pt idx="8809">
                  <c:v>12.1262599552448</c:v>
                </c:pt>
                <c:pt idx="8810">
                  <c:v>12.1276365314685</c:v>
                </c:pt>
                <c:pt idx="8811">
                  <c:v>12.1290131076923</c:v>
                </c:pt>
                <c:pt idx="8812">
                  <c:v>12.1303896839161</c:v>
                </c:pt>
                <c:pt idx="8813">
                  <c:v>12.1317662601399</c:v>
                </c:pt>
                <c:pt idx="8814">
                  <c:v>12.1331428363636</c:v>
                </c:pt>
                <c:pt idx="8815">
                  <c:v>12.1345194125874</c:v>
                </c:pt>
                <c:pt idx="8816">
                  <c:v>12.1358959888112</c:v>
                </c:pt>
                <c:pt idx="8817">
                  <c:v>12.137272565035</c:v>
                </c:pt>
                <c:pt idx="8818">
                  <c:v>12.1386491412587</c:v>
                </c:pt>
                <c:pt idx="8819">
                  <c:v>12.1400257174825</c:v>
                </c:pt>
                <c:pt idx="8820">
                  <c:v>12.1414022937063</c:v>
                </c:pt>
                <c:pt idx="8821">
                  <c:v>12.142778869930099</c:v>
                </c:pt>
                <c:pt idx="8822">
                  <c:v>12.1441554461538</c:v>
                </c:pt>
                <c:pt idx="8823">
                  <c:v>12.1455320223776</c:v>
                </c:pt>
                <c:pt idx="8824">
                  <c:v>12.146908598601399</c:v>
                </c:pt>
                <c:pt idx="8825">
                  <c:v>12.148285174825199</c:v>
                </c:pt>
                <c:pt idx="8826">
                  <c:v>12.149661751049001</c:v>
                </c:pt>
                <c:pt idx="8827">
                  <c:v>12.151038327272699</c:v>
                </c:pt>
                <c:pt idx="8828">
                  <c:v>12.152414903496499</c:v>
                </c:pt>
                <c:pt idx="8829">
                  <c:v>12.153791479720301</c:v>
                </c:pt>
                <c:pt idx="8830">
                  <c:v>12.155168055944101</c:v>
                </c:pt>
                <c:pt idx="8831">
                  <c:v>12.156544632167799</c:v>
                </c:pt>
                <c:pt idx="8832">
                  <c:v>12.157921208391601</c:v>
                </c:pt>
                <c:pt idx="8833">
                  <c:v>12.159297784615401</c:v>
                </c:pt>
                <c:pt idx="8834">
                  <c:v>12.160674360839201</c:v>
                </c:pt>
                <c:pt idx="8835">
                  <c:v>12.162050937062901</c:v>
                </c:pt>
                <c:pt idx="8836">
                  <c:v>12.163427513286701</c:v>
                </c:pt>
                <c:pt idx="8837">
                  <c:v>12.164804089510501</c:v>
                </c:pt>
                <c:pt idx="8838">
                  <c:v>12.1661806657343</c:v>
                </c:pt>
                <c:pt idx="8839">
                  <c:v>12.167557241958001</c:v>
                </c:pt>
                <c:pt idx="8840">
                  <c:v>12.168933818181801</c:v>
                </c:pt>
                <c:pt idx="8841">
                  <c:v>12.1703103944056</c:v>
                </c:pt>
                <c:pt idx="8842">
                  <c:v>12.1716869706294</c:v>
                </c:pt>
                <c:pt idx="8843">
                  <c:v>12.173063546853101</c:v>
                </c:pt>
                <c:pt idx="8844">
                  <c:v>12.1744401230769</c:v>
                </c:pt>
                <c:pt idx="8845">
                  <c:v>12.1758166993007</c:v>
                </c:pt>
                <c:pt idx="8846">
                  <c:v>12.1771932755245</c:v>
                </c:pt>
                <c:pt idx="8847">
                  <c:v>12.1785698517483</c:v>
                </c:pt>
                <c:pt idx="8848">
                  <c:v>12.179946427972</c:v>
                </c:pt>
                <c:pt idx="8849">
                  <c:v>12.1813230041958</c:v>
                </c:pt>
                <c:pt idx="8850">
                  <c:v>12.1826995804196</c:v>
                </c:pt>
                <c:pt idx="8851">
                  <c:v>12.1840761566434</c:v>
                </c:pt>
                <c:pt idx="8852">
                  <c:v>12.1854527328671</c:v>
                </c:pt>
                <c:pt idx="8853">
                  <c:v>12.1868293090909</c:v>
                </c:pt>
                <c:pt idx="8854">
                  <c:v>12.1882058853147</c:v>
                </c:pt>
                <c:pt idx="8855">
                  <c:v>12.1895824615385</c:v>
                </c:pt>
                <c:pt idx="8856">
                  <c:v>12.1909590377622</c:v>
                </c:pt>
                <c:pt idx="8857">
                  <c:v>12.192335613986</c:v>
                </c:pt>
                <c:pt idx="8858">
                  <c:v>12.1937121902098</c:v>
                </c:pt>
                <c:pt idx="8859">
                  <c:v>12.195088766433599</c:v>
                </c:pt>
                <c:pt idx="8860">
                  <c:v>12.1964653426573</c:v>
                </c:pt>
                <c:pt idx="8861">
                  <c:v>12.1978419188811</c:v>
                </c:pt>
                <c:pt idx="8862">
                  <c:v>12.199218495104899</c:v>
                </c:pt>
                <c:pt idx="8863">
                  <c:v>12.200595071328699</c:v>
                </c:pt>
                <c:pt idx="8864">
                  <c:v>12.201971647552501</c:v>
                </c:pt>
                <c:pt idx="8865">
                  <c:v>12.203348223776199</c:v>
                </c:pt>
                <c:pt idx="8866">
                  <c:v>12.204724799999999</c:v>
                </c:pt>
                <c:pt idx="8867">
                  <c:v>12.206101376223801</c:v>
                </c:pt>
                <c:pt idx="8868">
                  <c:v>12.207477952447601</c:v>
                </c:pt>
                <c:pt idx="8869">
                  <c:v>12.208854528671299</c:v>
                </c:pt>
                <c:pt idx="8870">
                  <c:v>12.210231104895101</c:v>
                </c:pt>
                <c:pt idx="8871">
                  <c:v>12.211607681118901</c:v>
                </c:pt>
                <c:pt idx="8872">
                  <c:v>12.212984257342701</c:v>
                </c:pt>
                <c:pt idx="8873">
                  <c:v>12.214360833566399</c:v>
                </c:pt>
                <c:pt idx="8874">
                  <c:v>12.215737409790201</c:v>
                </c:pt>
                <c:pt idx="8875">
                  <c:v>12.217113986014001</c:v>
                </c:pt>
                <c:pt idx="8876">
                  <c:v>12.2184905622378</c:v>
                </c:pt>
                <c:pt idx="8877">
                  <c:v>12.219867138461501</c:v>
                </c:pt>
                <c:pt idx="8878">
                  <c:v>12.221243714685301</c:v>
                </c:pt>
                <c:pt idx="8879">
                  <c:v>12.2226202909091</c:v>
                </c:pt>
                <c:pt idx="8880">
                  <c:v>12.2239968671329</c:v>
                </c:pt>
                <c:pt idx="8881">
                  <c:v>12.225373443356601</c:v>
                </c:pt>
                <c:pt idx="8882">
                  <c:v>12.2267500195804</c:v>
                </c:pt>
                <c:pt idx="8883">
                  <c:v>12.2281265958042</c:v>
                </c:pt>
                <c:pt idx="8884">
                  <c:v>12.229503172028</c:v>
                </c:pt>
                <c:pt idx="8885">
                  <c:v>12.2308797482518</c:v>
                </c:pt>
                <c:pt idx="8886">
                  <c:v>12.2322563244755</c:v>
                </c:pt>
                <c:pt idx="8887">
                  <c:v>12.2336329006993</c:v>
                </c:pt>
                <c:pt idx="8888">
                  <c:v>12.2350094769231</c:v>
                </c:pt>
                <c:pt idx="8889">
                  <c:v>12.2363860531469</c:v>
                </c:pt>
                <c:pt idx="8890">
                  <c:v>12.2377626293706</c:v>
                </c:pt>
                <c:pt idx="8891">
                  <c:v>12.2391392055944</c:v>
                </c:pt>
                <c:pt idx="8892">
                  <c:v>12.2405157818182</c:v>
                </c:pt>
                <c:pt idx="8893">
                  <c:v>12.241892358042</c:v>
                </c:pt>
                <c:pt idx="8894">
                  <c:v>12.2432689342657</c:v>
                </c:pt>
                <c:pt idx="8895">
                  <c:v>12.2446455104895</c:v>
                </c:pt>
                <c:pt idx="8896">
                  <c:v>12.2460220867133</c:v>
                </c:pt>
                <c:pt idx="8897">
                  <c:v>12.247398662937099</c:v>
                </c:pt>
                <c:pt idx="8898">
                  <c:v>12.2487752391608</c:v>
                </c:pt>
                <c:pt idx="8899">
                  <c:v>12.2501518153846</c:v>
                </c:pt>
                <c:pt idx="8900">
                  <c:v>12.251528391608399</c:v>
                </c:pt>
                <c:pt idx="8901">
                  <c:v>12.252904967832199</c:v>
                </c:pt>
                <c:pt idx="8902">
                  <c:v>12.2542815440559</c:v>
                </c:pt>
                <c:pt idx="8903">
                  <c:v>12.255658120279699</c:v>
                </c:pt>
                <c:pt idx="8904">
                  <c:v>12.257034696503499</c:v>
                </c:pt>
                <c:pt idx="8905">
                  <c:v>12.258411272727299</c:v>
                </c:pt>
                <c:pt idx="8906">
                  <c:v>12.259787848951101</c:v>
                </c:pt>
                <c:pt idx="8907">
                  <c:v>12.261164425174799</c:v>
                </c:pt>
                <c:pt idx="8908">
                  <c:v>12.262541001398599</c:v>
                </c:pt>
                <c:pt idx="8909">
                  <c:v>12.263917577622401</c:v>
                </c:pt>
                <c:pt idx="8910">
                  <c:v>12.265294153846201</c:v>
                </c:pt>
                <c:pt idx="8911">
                  <c:v>12.266670730069899</c:v>
                </c:pt>
                <c:pt idx="8912">
                  <c:v>12.268047306293701</c:v>
                </c:pt>
                <c:pt idx="8913">
                  <c:v>12.269423882517501</c:v>
                </c:pt>
                <c:pt idx="8914">
                  <c:v>12.2708004587413</c:v>
                </c:pt>
                <c:pt idx="8915">
                  <c:v>12.272177034965001</c:v>
                </c:pt>
                <c:pt idx="8916">
                  <c:v>12.273553611188801</c:v>
                </c:pt>
                <c:pt idx="8917">
                  <c:v>12.2749301874126</c:v>
                </c:pt>
                <c:pt idx="8918">
                  <c:v>12.2763067636364</c:v>
                </c:pt>
                <c:pt idx="8919">
                  <c:v>12.277683339860101</c:v>
                </c:pt>
                <c:pt idx="8920">
                  <c:v>12.2790599160839</c:v>
                </c:pt>
                <c:pt idx="8921">
                  <c:v>12.2804364923077</c:v>
                </c:pt>
                <c:pt idx="8922">
                  <c:v>12.2818130685315</c:v>
                </c:pt>
                <c:pt idx="8923">
                  <c:v>12.2831896447552</c:v>
                </c:pt>
                <c:pt idx="8924">
                  <c:v>12.284566220979</c:v>
                </c:pt>
                <c:pt idx="8925">
                  <c:v>12.2859427972028</c:v>
                </c:pt>
                <c:pt idx="8926">
                  <c:v>12.2873193734266</c:v>
                </c:pt>
                <c:pt idx="8927">
                  <c:v>12.2886959496504</c:v>
                </c:pt>
                <c:pt idx="8928">
                  <c:v>12.2900725258741</c:v>
                </c:pt>
                <c:pt idx="8929">
                  <c:v>12.2914491020979</c:v>
                </c:pt>
                <c:pt idx="8930">
                  <c:v>12.2928256783217</c:v>
                </c:pt>
                <c:pt idx="8931">
                  <c:v>12.2942022545455</c:v>
                </c:pt>
                <c:pt idx="8932">
                  <c:v>12.2955788307692</c:v>
                </c:pt>
                <c:pt idx="8933">
                  <c:v>12.296955406993</c:v>
                </c:pt>
                <c:pt idx="8934">
                  <c:v>12.2983319832168</c:v>
                </c:pt>
                <c:pt idx="8935">
                  <c:v>12.299708559440599</c:v>
                </c:pt>
                <c:pt idx="8936">
                  <c:v>12.3010851356643</c:v>
                </c:pt>
                <c:pt idx="8937">
                  <c:v>12.3024617118881</c:v>
                </c:pt>
                <c:pt idx="8938">
                  <c:v>12.3038382881119</c:v>
                </c:pt>
                <c:pt idx="8939">
                  <c:v>12.305214864335699</c:v>
                </c:pt>
                <c:pt idx="8940">
                  <c:v>12.3065914405594</c:v>
                </c:pt>
                <c:pt idx="8941">
                  <c:v>12.3079680167832</c:v>
                </c:pt>
                <c:pt idx="8942">
                  <c:v>12.309344593006999</c:v>
                </c:pt>
                <c:pt idx="8943">
                  <c:v>12.310721169230799</c:v>
                </c:pt>
                <c:pt idx="8944">
                  <c:v>12.3120977454545</c:v>
                </c:pt>
                <c:pt idx="8945">
                  <c:v>12.313474321678299</c:v>
                </c:pt>
                <c:pt idx="8946">
                  <c:v>12.314850897902099</c:v>
                </c:pt>
                <c:pt idx="8947">
                  <c:v>12.316227474125901</c:v>
                </c:pt>
                <c:pt idx="8948">
                  <c:v>12.317604050349701</c:v>
                </c:pt>
                <c:pt idx="8949">
                  <c:v>12.318980626573399</c:v>
                </c:pt>
                <c:pt idx="8950">
                  <c:v>12.320357202797201</c:v>
                </c:pt>
                <c:pt idx="8951">
                  <c:v>12.321733779021001</c:v>
                </c:pt>
                <c:pt idx="8952">
                  <c:v>12.3231103552448</c:v>
                </c:pt>
                <c:pt idx="8953">
                  <c:v>12.324486931468501</c:v>
                </c:pt>
                <c:pt idx="8954">
                  <c:v>12.325863507692301</c:v>
                </c:pt>
                <c:pt idx="8955">
                  <c:v>12.3272400839161</c:v>
                </c:pt>
                <c:pt idx="8956">
                  <c:v>12.3286166601399</c:v>
                </c:pt>
                <c:pt idx="8957">
                  <c:v>12.329993236363601</c:v>
                </c:pt>
                <c:pt idx="8958">
                  <c:v>12.331369812587401</c:v>
                </c:pt>
                <c:pt idx="8959">
                  <c:v>12.3327463888112</c:v>
                </c:pt>
                <c:pt idx="8960">
                  <c:v>12.334122965035</c:v>
                </c:pt>
                <c:pt idx="8961">
                  <c:v>12.335499541258701</c:v>
                </c:pt>
                <c:pt idx="8962">
                  <c:v>12.3368761174825</c:v>
                </c:pt>
                <c:pt idx="8963">
                  <c:v>12.3382526937063</c:v>
                </c:pt>
                <c:pt idx="8964">
                  <c:v>12.3396292699301</c:v>
                </c:pt>
                <c:pt idx="8965">
                  <c:v>12.3410058461538</c:v>
                </c:pt>
                <c:pt idx="8966">
                  <c:v>12.3423824223776</c:v>
                </c:pt>
                <c:pt idx="8967">
                  <c:v>12.3437589986014</c:v>
                </c:pt>
                <c:pt idx="8968">
                  <c:v>12.3451355748252</c:v>
                </c:pt>
                <c:pt idx="8969">
                  <c:v>12.346512151049</c:v>
                </c:pt>
                <c:pt idx="8970">
                  <c:v>12.3478887272727</c:v>
                </c:pt>
                <c:pt idx="8971">
                  <c:v>12.3492653034965</c:v>
                </c:pt>
                <c:pt idx="8972">
                  <c:v>12.3506418797203</c:v>
                </c:pt>
                <c:pt idx="8973">
                  <c:v>12.3520184559441</c:v>
                </c:pt>
                <c:pt idx="8974">
                  <c:v>12.3533950321678</c:v>
                </c:pt>
                <c:pt idx="8975">
                  <c:v>12.3547716083916</c:v>
                </c:pt>
                <c:pt idx="8976">
                  <c:v>12.3561481846154</c:v>
                </c:pt>
                <c:pt idx="8977">
                  <c:v>12.357524760839199</c:v>
                </c:pt>
                <c:pt idx="8978">
                  <c:v>12.3589013370629</c:v>
                </c:pt>
                <c:pt idx="8979">
                  <c:v>12.3602779132867</c:v>
                </c:pt>
                <c:pt idx="8980">
                  <c:v>12.361654489510499</c:v>
                </c:pt>
                <c:pt idx="8981">
                  <c:v>12.363031065734299</c:v>
                </c:pt>
                <c:pt idx="8982">
                  <c:v>12.364407641958</c:v>
                </c:pt>
                <c:pt idx="8983">
                  <c:v>12.365784218181799</c:v>
                </c:pt>
                <c:pt idx="8984">
                  <c:v>12.367160794405599</c:v>
                </c:pt>
                <c:pt idx="8985">
                  <c:v>12.368537370629401</c:v>
                </c:pt>
                <c:pt idx="8986">
                  <c:v>12.369913946853201</c:v>
                </c:pt>
                <c:pt idx="8987">
                  <c:v>12.371290523076899</c:v>
                </c:pt>
                <c:pt idx="8988">
                  <c:v>12.372667099300701</c:v>
                </c:pt>
                <c:pt idx="8989">
                  <c:v>12.374043675524501</c:v>
                </c:pt>
                <c:pt idx="8990">
                  <c:v>12.375420251748301</c:v>
                </c:pt>
                <c:pt idx="8991">
                  <c:v>12.376796827972001</c:v>
                </c:pt>
                <c:pt idx="8992">
                  <c:v>12.378173404195801</c:v>
                </c:pt>
                <c:pt idx="8993">
                  <c:v>12.379549980419601</c:v>
                </c:pt>
                <c:pt idx="8994">
                  <c:v>12.3809265566434</c:v>
                </c:pt>
                <c:pt idx="8995">
                  <c:v>12.382303132867101</c:v>
                </c:pt>
                <c:pt idx="8996">
                  <c:v>12.383679709090901</c:v>
                </c:pt>
                <c:pt idx="8997">
                  <c:v>12.3850562853147</c:v>
                </c:pt>
                <c:pt idx="8998">
                  <c:v>12.3864328615385</c:v>
                </c:pt>
                <c:pt idx="8999">
                  <c:v>12.387809437762201</c:v>
                </c:pt>
                <c:pt idx="9000">
                  <c:v>12.389186013986</c:v>
                </c:pt>
                <c:pt idx="9001">
                  <c:v>12.3905625902098</c:v>
                </c:pt>
                <c:pt idx="9002">
                  <c:v>12.3919391664336</c:v>
                </c:pt>
                <c:pt idx="9003">
                  <c:v>12.3933157426573</c:v>
                </c:pt>
                <c:pt idx="9004">
                  <c:v>12.3946923188811</c:v>
                </c:pt>
                <c:pt idx="9005">
                  <c:v>12.3960688951049</c:v>
                </c:pt>
                <c:pt idx="9006">
                  <c:v>12.3974454713287</c:v>
                </c:pt>
                <c:pt idx="9007">
                  <c:v>12.3988220475524</c:v>
                </c:pt>
                <c:pt idx="9008">
                  <c:v>12.4001986237762</c:v>
                </c:pt>
                <c:pt idx="9009">
                  <c:v>12.4015752</c:v>
                </c:pt>
                <c:pt idx="9010">
                  <c:v>12.4029517762238</c:v>
                </c:pt>
                <c:pt idx="9011">
                  <c:v>12.4043283524476</c:v>
                </c:pt>
                <c:pt idx="9012">
                  <c:v>12.4057049286713</c:v>
                </c:pt>
                <c:pt idx="9013">
                  <c:v>12.4070815048951</c:v>
                </c:pt>
                <c:pt idx="9014">
                  <c:v>12.4084580811189</c:v>
                </c:pt>
                <c:pt idx="9015">
                  <c:v>12.409834657342699</c:v>
                </c:pt>
                <c:pt idx="9016">
                  <c:v>12.4112112335664</c:v>
                </c:pt>
                <c:pt idx="9017">
                  <c:v>12.4125878097902</c:v>
                </c:pt>
                <c:pt idx="9018">
                  <c:v>12.413964386013999</c:v>
                </c:pt>
                <c:pt idx="9019">
                  <c:v>12.415340962237799</c:v>
                </c:pt>
                <c:pt idx="9020">
                  <c:v>12.4167175384615</c:v>
                </c:pt>
                <c:pt idx="9021">
                  <c:v>12.418094114685299</c:v>
                </c:pt>
                <c:pt idx="9022">
                  <c:v>12.419470690909099</c:v>
                </c:pt>
                <c:pt idx="9023">
                  <c:v>12.420847267132901</c:v>
                </c:pt>
                <c:pt idx="9024">
                  <c:v>12.422223843356599</c:v>
                </c:pt>
                <c:pt idx="9025">
                  <c:v>12.423600419580399</c:v>
                </c:pt>
                <c:pt idx="9026">
                  <c:v>12.424976995804199</c:v>
                </c:pt>
                <c:pt idx="9027">
                  <c:v>12.426353572028001</c:v>
                </c:pt>
                <c:pt idx="9028">
                  <c:v>12.427730148251699</c:v>
                </c:pt>
                <c:pt idx="9029">
                  <c:v>12.429106724475499</c:v>
                </c:pt>
                <c:pt idx="9030">
                  <c:v>12.430483300699301</c:v>
                </c:pt>
                <c:pt idx="9031">
                  <c:v>12.431859876923101</c:v>
                </c:pt>
                <c:pt idx="9032">
                  <c:v>12.4332364531469</c:v>
                </c:pt>
                <c:pt idx="9033">
                  <c:v>12.434613029370601</c:v>
                </c:pt>
                <c:pt idx="9034">
                  <c:v>12.435989605594401</c:v>
                </c:pt>
                <c:pt idx="9035">
                  <c:v>12.4373661818182</c:v>
                </c:pt>
                <c:pt idx="9036">
                  <c:v>12.438742758042</c:v>
                </c:pt>
                <c:pt idx="9037">
                  <c:v>12.440119334265701</c:v>
                </c:pt>
                <c:pt idx="9038">
                  <c:v>12.4414959104895</c:v>
                </c:pt>
                <c:pt idx="9039">
                  <c:v>12.4428724867133</c:v>
                </c:pt>
                <c:pt idx="9040">
                  <c:v>12.4442490629371</c:v>
                </c:pt>
                <c:pt idx="9041">
                  <c:v>12.4456256391608</c:v>
                </c:pt>
                <c:pt idx="9042">
                  <c:v>12.4470022153846</c:v>
                </c:pt>
                <c:pt idx="9043">
                  <c:v>12.4483787916084</c:v>
                </c:pt>
                <c:pt idx="9044">
                  <c:v>12.4497553678322</c:v>
                </c:pt>
                <c:pt idx="9045">
                  <c:v>12.4511319440559</c:v>
                </c:pt>
                <c:pt idx="9046">
                  <c:v>12.4525085202797</c:v>
                </c:pt>
                <c:pt idx="9047">
                  <c:v>12.4538850965035</c:v>
                </c:pt>
                <c:pt idx="9048">
                  <c:v>12.4552616727273</c:v>
                </c:pt>
                <c:pt idx="9049">
                  <c:v>12.4566382489511</c:v>
                </c:pt>
                <c:pt idx="9050">
                  <c:v>12.4580148251748</c:v>
                </c:pt>
                <c:pt idx="9051">
                  <c:v>12.4593914013986</c:v>
                </c:pt>
                <c:pt idx="9052">
                  <c:v>12.4607679776224</c:v>
                </c:pt>
                <c:pt idx="9053">
                  <c:v>12.462144553846199</c:v>
                </c:pt>
                <c:pt idx="9054">
                  <c:v>12.4635211300699</c:v>
                </c:pt>
                <c:pt idx="9055">
                  <c:v>12.4648977062937</c:v>
                </c:pt>
                <c:pt idx="9056">
                  <c:v>12.466274282517499</c:v>
                </c:pt>
                <c:pt idx="9057">
                  <c:v>12.467650858741299</c:v>
                </c:pt>
                <c:pt idx="9058">
                  <c:v>12.469027434965</c:v>
                </c:pt>
                <c:pt idx="9059">
                  <c:v>12.470404011188799</c:v>
                </c:pt>
                <c:pt idx="9060">
                  <c:v>12.471780587412599</c:v>
                </c:pt>
                <c:pt idx="9061">
                  <c:v>12.473157163636399</c:v>
                </c:pt>
                <c:pt idx="9062">
                  <c:v>12.4745337398601</c:v>
                </c:pt>
                <c:pt idx="9063">
                  <c:v>12.475910316083899</c:v>
                </c:pt>
                <c:pt idx="9064">
                  <c:v>12.477286892307699</c:v>
                </c:pt>
                <c:pt idx="9065">
                  <c:v>12.478663468531501</c:v>
                </c:pt>
                <c:pt idx="9066">
                  <c:v>12.480040044755199</c:v>
                </c:pt>
                <c:pt idx="9067">
                  <c:v>12.481416620978999</c:v>
                </c:pt>
                <c:pt idx="9068">
                  <c:v>12.482793197202801</c:v>
                </c:pt>
                <c:pt idx="9069">
                  <c:v>12.484169773426601</c:v>
                </c:pt>
                <c:pt idx="9070">
                  <c:v>12.485546349650299</c:v>
                </c:pt>
                <c:pt idx="9071">
                  <c:v>12.486922925874101</c:v>
                </c:pt>
                <c:pt idx="9072">
                  <c:v>12.488299502097901</c:v>
                </c:pt>
                <c:pt idx="9073">
                  <c:v>12.4896760783217</c:v>
                </c:pt>
                <c:pt idx="9074">
                  <c:v>12.4910526545455</c:v>
                </c:pt>
                <c:pt idx="9075">
                  <c:v>12.492429230769201</c:v>
                </c:pt>
                <c:pt idx="9076">
                  <c:v>12.493805806993</c:v>
                </c:pt>
                <c:pt idx="9077">
                  <c:v>12.4951823832168</c:v>
                </c:pt>
                <c:pt idx="9078">
                  <c:v>12.4965589594406</c:v>
                </c:pt>
                <c:pt idx="9079">
                  <c:v>12.4979355356643</c:v>
                </c:pt>
                <c:pt idx="9080">
                  <c:v>12.4993121118881</c:v>
                </c:pt>
                <c:pt idx="9081">
                  <c:v>12.5006886881119</c:v>
                </c:pt>
                <c:pt idx="9082">
                  <c:v>12.5020652643357</c:v>
                </c:pt>
                <c:pt idx="9083">
                  <c:v>12.5034418405594</c:v>
                </c:pt>
                <c:pt idx="9084">
                  <c:v>12.5048184167832</c:v>
                </c:pt>
                <c:pt idx="9085">
                  <c:v>12.506194993007</c:v>
                </c:pt>
                <c:pt idx="9086">
                  <c:v>12.5075715692308</c:v>
                </c:pt>
                <c:pt idx="9087">
                  <c:v>12.5089481454545</c:v>
                </c:pt>
                <c:pt idx="9088">
                  <c:v>12.5103247216783</c:v>
                </c:pt>
                <c:pt idx="9089">
                  <c:v>12.5117012979021</c:v>
                </c:pt>
                <c:pt idx="9090">
                  <c:v>12.5130778741259</c:v>
                </c:pt>
                <c:pt idx="9091">
                  <c:v>12.514454450349699</c:v>
                </c:pt>
                <c:pt idx="9092">
                  <c:v>12.5158310265734</c:v>
                </c:pt>
                <c:pt idx="9093">
                  <c:v>12.5172076027972</c:v>
                </c:pt>
                <c:pt idx="9094">
                  <c:v>12.518584179021</c:v>
                </c:pt>
                <c:pt idx="9095">
                  <c:v>12.519960755244799</c:v>
                </c:pt>
                <c:pt idx="9096">
                  <c:v>12.5213373314685</c:v>
                </c:pt>
                <c:pt idx="9097">
                  <c:v>12.5227139076923</c:v>
                </c:pt>
                <c:pt idx="9098">
                  <c:v>12.524090483916099</c:v>
                </c:pt>
                <c:pt idx="9099">
                  <c:v>12.525467060139899</c:v>
                </c:pt>
                <c:pt idx="9100">
                  <c:v>12.5268436363636</c:v>
                </c:pt>
                <c:pt idx="9101">
                  <c:v>12.528220212587399</c:v>
                </c:pt>
                <c:pt idx="9102">
                  <c:v>12.529596788811199</c:v>
                </c:pt>
                <c:pt idx="9103">
                  <c:v>12.530973365035001</c:v>
                </c:pt>
                <c:pt idx="9104">
                  <c:v>12.532349941258699</c:v>
                </c:pt>
                <c:pt idx="9105">
                  <c:v>12.533726517482499</c:v>
                </c:pt>
                <c:pt idx="9106">
                  <c:v>12.535103093706301</c:v>
                </c:pt>
                <c:pt idx="9107">
                  <c:v>12.536479669930101</c:v>
                </c:pt>
                <c:pt idx="9108">
                  <c:v>12.537856246153799</c:v>
                </c:pt>
                <c:pt idx="9109">
                  <c:v>12.539232822377601</c:v>
                </c:pt>
                <c:pt idx="9110">
                  <c:v>12.540609398601401</c:v>
                </c:pt>
                <c:pt idx="9111">
                  <c:v>12.541985974825201</c:v>
                </c:pt>
                <c:pt idx="9112">
                  <c:v>12.543362551049</c:v>
                </c:pt>
                <c:pt idx="9113">
                  <c:v>12.544739127272701</c:v>
                </c:pt>
                <c:pt idx="9114">
                  <c:v>12.546115703496501</c:v>
                </c:pt>
                <c:pt idx="9115">
                  <c:v>12.5474922797203</c:v>
                </c:pt>
                <c:pt idx="9116">
                  <c:v>12.5488688559441</c:v>
                </c:pt>
                <c:pt idx="9117">
                  <c:v>12.550245432167801</c:v>
                </c:pt>
                <c:pt idx="9118">
                  <c:v>12.5516220083916</c:v>
                </c:pt>
                <c:pt idx="9119">
                  <c:v>12.5529985846154</c:v>
                </c:pt>
                <c:pt idx="9120">
                  <c:v>12.5543751608392</c:v>
                </c:pt>
                <c:pt idx="9121">
                  <c:v>12.5557517370629</c:v>
                </c:pt>
                <c:pt idx="9122">
                  <c:v>12.5571283132867</c:v>
                </c:pt>
                <c:pt idx="9123">
                  <c:v>12.5585048895105</c:v>
                </c:pt>
                <c:pt idx="9124">
                  <c:v>12.5598814657343</c:v>
                </c:pt>
                <c:pt idx="9125">
                  <c:v>12.561258041958</c:v>
                </c:pt>
                <c:pt idx="9126">
                  <c:v>12.5626346181818</c:v>
                </c:pt>
                <c:pt idx="9127">
                  <c:v>12.5640111944056</c:v>
                </c:pt>
                <c:pt idx="9128">
                  <c:v>12.5653877706294</c:v>
                </c:pt>
                <c:pt idx="9129">
                  <c:v>12.5667643468531</c:v>
                </c:pt>
                <c:pt idx="9130">
                  <c:v>12.5681409230769</c:v>
                </c:pt>
                <c:pt idx="9131">
                  <c:v>12.5695174993007</c:v>
                </c:pt>
                <c:pt idx="9132">
                  <c:v>12.5708940755245</c:v>
                </c:pt>
                <c:pt idx="9133">
                  <c:v>12.572270651748299</c:v>
                </c:pt>
                <c:pt idx="9134">
                  <c:v>12.573647227972</c:v>
                </c:pt>
                <c:pt idx="9135">
                  <c:v>12.5750238041958</c:v>
                </c:pt>
                <c:pt idx="9136">
                  <c:v>12.576400380419599</c:v>
                </c:pt>
                <c:pt idx="9137">
                  <c:v>12.577776956643399</c:v>
                </c:pt>
                <c:pt idx="9138">
                  <c:v>12.5791535328671</c:v>
                </c:pt>
                <c:pt idx="9139">
                  <c:v>12.580530109090899</c:v>
                </c:pt>
                <c:pt idx="9140">
                  <c:v>12.581906685314699</c:v>
                </c:pt>
                <c:pt idx="9141">
                  <c:v>12.583283261538501</c:v>
                </c:pt>
                <c:pt idx="9142">
                  <c:v>12.584659837762199</c:v>
                </c:pt>
                <c:pt idx="9143">
                  <c:v>12.586036413985999</c:v>
                </c:pt>
                <c:pt idx="9144">
                  <c:v>12.587412990209801</c:v>
                </c:pt>
                <c:pt idx="9145">
                  <c:v>12.588789566433601</c:v>
                </c:pt>
                <c:pt idx="9146">
                  <c:v>12.590166142657299</c:v>
                </c:pt>
                <c:pt idx="9147">
                  <c:v>12.591542718881101</c:v>
                </c:pt>
                <c:pt idx="9148">
                  <c:v>12.592919295104901</c:v>
                </c:pt>
                <c:pt idx="9149">
                  <c:v>12.594295871328701</c:v>
                </c:pt>
                <c:pt idx="9150">
                  <c:v>12.595672447552399</c:v>
                </c:pt>
                <c:pt idx="9151">
                  <c:v>12.597049023776201</c:v>
                </c:pt>
                <c:pt idx="9152">
                  <c:v>12.598425600000001</c:v>
                </c:pt>
                <c:pt idx="9153">
                  <c:v>12.5998021762238</c:v>
                </c:pt>
                <c:pt idx="9154">
                  <c:v>12.6011787524476</c:v>
                </c:pt>
                <c:pt idx="9155">
                  <c:v>12.602555328671301</c:v>
                </c:pt>
                <c:pt idx="9156">
                  <c:v>12.6039319048951</c:v>
                </c:pt>
                <c:pt idx="9157">
                  <c:v>12.6053084811189</c:v>
                </c:pt>
                <c:pt idx="9158">
                  <c:v>12.6066850573427</c:v>
                </c:pt>
                <c:pt idx="9159">
                  <c:v>12.6080616335664</c:v>
                </c:pt>
                <c:pt idx="9160">
                  <c:v>12.6094382097902</c:v>
                </c:pt>
                <c:pt idx="9161">
                  <c:v>12.610814786014</c:v>
                </c:pt>
                <c:pt idx="9162">
                  <c:v>12.6121913622378</c:v>
                </c:pt>
                <c:pt idx="9163">
                  <c:v>12.6135679384615</c:v>
                </c:pt>
                <c:pt idx="9164">
                  <c:v>12.6149445146853</c:v>
                </c:pt>
                <c:pt idx="9165">
                  <c:v>12.6163210909091</c:v>
                </c:pt>
                <c:pt idx="9166">
                  <c:v>12.6176976671329</c:v>
                </c:pt>
                <c:pt idx="9167">
                  <c:v>12.6190742433566</c:v>
                </c:pt>
                <c:pt idx="9168">
                  <c:v>12.6204508195804</c:v>
                </c:pt>
                <c:pt idx="9169">
                  <c:v>12.6218273958042</c:v>
                </c:pt>
                <c:pt idx="9170">
                  <c:v>12.623203972028</c:v>
                </c:pt>
                <c:pt idx="9171">
                  <c:v>12.624580548251799</c:v>
                </c:pt>
                <c:pt idx="9172">
                  <c:v>12.6259571244755</c:v>
                </c:pt>
                <c:pt idx="9173">
                  <c:v>12.6273337006993</c:v>
                </c:pt>
                <c:pt idx="9174">
                  <c:v>12.628710276923099</c:v>
                </c:pt>
                <c:pt idx="9175">
                  <c:v>12.630086853146899</c:v>
                </c:pt>
                <c:pt idx="9176">
                  <c:v>12.6314634293706</c:v>
                </c:pt>
                <c:pt idx="9177">
                  <c:v>12.632840005594399</c:v>
                </c:pt>
                <c:pt idx="9178">
                  <c:v>12.634216581818199</c:v>
                </c:pt>
                <c:pt idx="9179">
                  <c:v>12.635593158041999</c:v>
                </c:pt>
                <c:pt idx="9180">
                  <c:v>12.636969734265699</c:v>
                </c:pt>
                <c:pt idx="9181">
                  <c:v>12.638346310489499</c:v>
                </c:pt>
                <c:pt idx="9182">
                  <c:v>12.639722886713299</c:v>
                </c:pt>
                <c:pt idx="9183">
                  <c:v>12.641099462937101</c:v>
                </c:pt>
                <c:pt idx="9184">
                  <c:v>12.642476039160799</c:v>
                </c:pt>
                <c:pt idx="9185">
                  <c:v>12.643852615384599</c:v>
                </c:pt>
                <c:pt idx="9186">
                  <c:v>12.645229191608401</c:v>
                </c:pt>
                <c:pt idx="9187">
                  <c:v>12.646605767832201</c:v>
                </c:pt>
                <c:pt idx="9188">
                  <c:v>12.647982344055899</c:v>
                </c:pt>
                <c:pt idx="9189">
                  <c:v>12.649358920279701</c:v>
                </c:pt>
                <c:pt idx="9190">
                  <c:v>12.650735496503501</c:v>
                </c:pt>
                <c:pt idx="9191">
                  <c:v>12.6521120727273</c:v>
                </c:pt>
                <c:pt idx="9192">
                  <c:v>12.6534886489511</c:v>
                </c:pt>
                <c:pt idx="9193">
                  <c:v>12.654865225174801</c:v>
                </c:pt>
                <c:pt idx="9194">
                  <c:v>12.6562418013986</c:v>
                </c:pt>
                <c:pt idx="9195">
                  <c:v>12.6576183776224</c:v>
                </c:pt>
                <c:pt idx="9196">
                  <c:v>12.6589949538462</c:v>
                </c:pt>
                <c:pt idx="9197">
                  <c:v>12.6603715300699</c:v>
                </c:pt>
                <c:pt idx="9198">
                  <c:v>12.6617481062937</c:v>
                </c:pt>
                <c:pt idx="9199">
                  <c:v>12.6631246825175</c:v>
                </c:pt>
                <c:pt idx="9200">
                  <c:v>12.6645012587413</c:v>
                </c:pt>
                <c:pt idx="9201">
                  <c:v>12.665877834965</c:v>
                </c:pt>
                <c:pt idx="9202">
                  <c:v>12.6672544111888</c:v>
                </c:pt>
                <c:pt idx="9203">
                  <c:v>12.6686309874126</c:v>
                </c:pt>
                <c:pt idx="9204">
                  <c:v>12.6700075636364</c:v>
                </c:pt>
                <c:pt idx="9205">
                  <c:v>12.6713841398601</c:v>
                </c:pt>
                <c:pt idx="9206">
                  <c:v>12.6727607160839</c:v>
                </c:pt>
                <c:pt idx="9207">
                  <c:v>12.6741372923077</c:v>
                </c:pt>
                <c:pt idx="9208">
                  <c:v>12.6755138685315</c:v>
                </c:pt>
                <c:pt idx="9209">
                  <c:v>12.6768904447552</c:v>
                </c:pt>
                <c:pt idx="9210">
                  <c:v>12.678267020979</c:v>
                </c:pt>
                <c:pt idx="9211">
                  <c:v>12.6796435972028</c:v>
                </c:pt>
                <c:pt idx="9212">
                  <c:v>12.681020173426599</c:v>
                </c:pt>
                <c:pt idx="9213">
                  <c:v>12.682396749650399</c:v>
                </c:pt>
                <c:pt idx="9214">
                  <c:v>12.6837733258741</c:v>
                </c:pt>
                <c:pt idx="9215">
                  <c:v>12.685149902097899</c:v>
                </c:pt>
                <c:pt idx="9216">
                  <c:v>12.686526478321699</c:v>
                </c:pt>
                <c:pt idx="9217">
                  <c:v>12.687903054545499</c:v>
                </c:pt>
                <c:pt idx="9218">
                  <c:v>12.6892796307692</c:v>
                </c:pt>
                <c:pt idx="9219">
                  <c:v>12.690656206992999</c:v>
                </c:pt>
                <c:pt idx="9220">
                  <c:v>12.692032783216799</c:v>
                </c:pt>
                <c:pt idx="9221">
                  <c:v>12.693409359440601</c:v>
                </c:pt>
                <c:pt idx="9222">
                  <c:v>12.694785935664299</c:v>
                </c:pt>
                <c:pt idx="9223">
                  <c:v>12.696162511888099</c:v>
                </c:pt>
                <c:pt idx="9224">
                  <c:v>12.697539088111901</c:v>
                </c:pt>
                <c:pt idx="9225">
                  <c:v>12.698915664335701</c:v>
                </c:pt>
                <c:pt idx="9226">
                  <c:v>12.700292240559399</c:v>
                </c:pt>
                <c:pt idx="9227">
                  <c:v>12.701668816783201</c:v>
                </c:pt>
                <c:pt idx="9228">
                  <c:v>12.703045393007001</c:v>
                </c:pt>
                <c:pt idx="9229">
                  <c:v>12.7044219692308</c:v>
                </c:pt>
                <c:pt idx="9230">
                  <c:v>12.705798545454501</c:v>
                </c:pt>
                <c:pt idx="9231">
                  <c:v>12.707175121678301</c:v>
                </c:pt>
                <c:pt idx="9232">
                  <c:v>12.7085516979021</c:v>
                </c:pt>
                <c:pt idx="9233">
                  <c:v>12.7099282741259</c:v>
                </c:pt>
                <c:pt idx="9234">
                  <c:v>12.7113048503497</c:v>
                </c:pt>
                <c:pt idx="9235">
                  <c:v>12.712681426573401</c:v>
                </c:pt>
                <c:pt idx="9236">
                  <c:v>12.7140580027972</c:v>
                </c:pt>
                <c:pt idx="9237">
                  <c:v>12.715434579021</c:v>
                </c:pt>
                <c:pt idx="9238">
                  <c:v>12.7168111552448</c:v>
                </c:pt>
                <c:pt idx="9239">
                  <c:v>12.7181877314685</c:v>
                </c:pt>
                <c:pt idx="9240">
                  <c:v>12.7195643076923</c:v>
                </c:pt>
                <c:pt idx="9241">
                  <c:v>12.7209408839161</c:v>
                </c:pt>
                <c:pt idx="9242">
                  <c:v>12.7223174601399</c:v>
                </c:pt>
                <c:pt idx="9243">
                  <c:v>12.7236940363636</c:v>
                </c:pt>
                <c:pt idx="9244">
                  <c:v>12.7250706125874</c:v>
                </c:pt>
                <c:pt idx="9245">
                  <c:v>12.7264471888112</c:v>
                </c:pt>
                <c:pt idx="9246">
                  <c:v>12.727823765035</c:v>
                </c:pt>
                <c:pt idx="9247">
                  <c:v>12.7292003412587</c:v>
                </c:pt>
                <c:pt idx="9248">
                  <c:v>12.7305769174825</c:v>
                </c:pt>
                <c:pt idx="9249">
                  <c:v>12.7319534937063</c:v>
                </c:pt>
                <c:pt idx="9250">
                  <c:v>12.7333300699301</c:v>
                </c:pt>
                <c:pt idx="9251">
                  <c:v>12.7347066461538</c:v>
                </c:pt>
                <c:pt idx="9252">
                  <c:v>12.7360832223776</c:v>
                </c:pt>
                <c:pt idx="9253">
                  <c:v>12.7374597986014</c:v>
                </c:pt>
                <c:pt idx="9254">
                  <c:v>12.738836374825199</c:v>
                </c:pt>
                <c:pt idx="9255">
                  <c:v>12.740212951048999</c:v>
                </c:pt>
                <c:pt idx="9256">
                  <c:v>12.7415895272727</c:v>
                </c:pt>
                <c:pt idx="9257">
                  <c:v>12.742966103496499</c:v>
                </c:pt>
                <c:pt idx="9258">
                  <c:v>12.744342679720299</c:v>
                </c:pt>
                <c:pt idx="9259">
                  <c:v>12.745719255944101</c:v>
                </c:pt>
                <c:pt idx="9260">
                  <c:v>12.747095832167799</c:v>
                </c:pt>
                <c:pt idx="9261">
                  <c:v>12.748472408391599</c:v>
                </c:pt>
                <c:pt idx="9262">
                  <c:v>12.749848984615401</c:v>
                </c:pt>
                <c:pt idx="9263">
                  <c:v>12.751225560839201</c:v>
                </c:pt>
                <c:pt idx="9264">
                  <c:v>12.752602137062899</c:v>
                </c:pt>
                <c:pt idx="9265">
                  <c:v>12.753978713286701</c:v>
                </c:pt>
                <c:pt idx="9266">
                  <c:v>12.755355289510501</c:v>
                </c:pt>
                <c:pt idx="9267">
                  <c:v>12.756731865734301</c:v>
                </c:pt>
                <c:pt idx="9268">
                  <c:v>12.758108441958001</c:v>
                </c:pt>
                <c:pt idx="9269">
                  <c:v>12.759485018181801</c:v>
                </c:pt>
                <c:pt idx="9270">
                  <c:v>12.760861594405601</c:v>
                </c:pt>
                <c:pt idx="9271">
                  <c:v>12.7622381706294</c:v>
                </c:pt>
                <c:pt idx="9272">
                  <c:v>12.763614746853101</c:v>
                </c:pt>
                <c:pt idx="9273">
                  <c:v>12.764991323076901</c:v>
                </c:pt>
                <c:pt idx="9274">
                  <c:v>12.7663678993007</c:v>
                </c:pt>
                <c:pt idx="9275">
                  <c:v>12.7677444755245</c:v>
                </c:pt>
                <c:pt idx="9276">
                  <c:v>12.7691210517483</c:v>
                </c:pt>
                <c:pt idx="9277">
                  <c:v>12.770497627972</c:v>
                </c:pt>
                <c:pt idx="9278">
                  <c:v>12.7718742041958</c:v>
                </c:pt>
                <c:pt idx="9279">
                  <c:v>12.7732507804196</c:v>
                </c:pt>
                <c:pt idx="9280">
                  <c:v>12.7746273566434</c:v>
                </c:pt>
                <c:pt idx="9281">
                  <c:v>12.7760039328671</c:v>
                </c:pt>
                <c:pt idx="9282">
                  <c:v>12.7773805090909</c:v>
                </c:pt>
                <c:pt idx="9283">
                  <c:v>12.7787570853147</c:v>
                </c:pt>
                <c:pt idx="9284">
                  <c:v>12.7801336615385</c:v>
                </c:pt>
                <c:pt idx="9285">
                  <c:v>12.7815102377622</c:v>
                </c:pt>
                <c:pt idx="9286">
                  <c:v>12.782886813986</c:v>
                </c:pt>
                <c:pt idx="9287">
                  <c:v>12.7842633902098</c:v>
                </c:pt>
                <c:pt idx="9288">
                  <c:v>12.7856399664336</c:v>
                </c:pt>
                <c:pt idx="9289">
                  <c:v>12.7870165426573</c:v>
                </c:pt>
                <c:pt idx="9290">
                  <c:v>12.7883931188811</c:v>
                </c:pt>
                <c:pt idx="9291">
                  <c:v>12.7897696951049</c:v>
                </c:pt>
                <c:pt idx="9292">
                  <c:v>12.791146271328699</c:v>
                </c:pt>
                <c:pt idx="9293">
                  <c:v>12.7925228475524</c:v>
                </c:pt>
                <c:pt idx="9294">
                  <c:v>12.7938994237762</c:v>
                </c:pt>
                <c:pt idx="9295">
                  <c:v>12.795275999999999</c:v>
                </c:pt>
                <c:pt idx="9296">
                  <c:v>12.796652576223799</c:v>
                </c:pt>
                <c:pt idx="9297">
                  <c:v>12.798029152447601</c:v>
                </c:pt>
                <c:pt idx="9298">
                  <c:v>12.799405728671299</c:v>
                </c:pt>
                <c:pt idx="9299">
                  <c:v>12.800782304895099</c:v>
                </c:pt>
                <c:pt idx="9300">
                  <c:v>12.802158881118901</c:v>
                </c:pt>
                <c:pt idx="9301">
                  <c:v>12.803535457342701</c:v>
                </c:pt>
                <c:pt idx="9302">
                  <c:v>12.804912033566399</c:v>
                </c:pt>
                <c:pt idx="9303">
                  <c:v>12.806288609790199</c:v>
                </c:pt>
                <c:pt idx="9304">
                  <c:v>12.807665186014001</c:v>
                </c:pt>
                <c:pt idx="9305">
                  <c:v>12.809041762237801</c:v>
                </c:pt>
                <c:pt idx="9306">
                  <c:v>12.810418338461499</c:v>
                </c:pt>
                <c:pt idx="9307">
                  <c:v>12.811794914685301</c:v>
                </c:pt>
                <c:pt idx="9308">
                  <c:v>12.813171490909101</c:v>
                </c:pt>
                <c:pt idx="9309">
                  <c:v>12.8145480671329</c:v>
                </c:pt>
                <c:pt idx="9310">
                  <c:v>12.815924643356601</c:v>
                </c:pt>
                <c:pt idx="9311">
                  <c:v>12.817301219580401</c:v>
                </c:pt>
                <c:pt idx="9312">
                  <c:v>12.8186777958042</c:v>
                </c:pt>
                <c:pt idx="9313">
                  <c:v>12.820054372028</c:v>
                </c:pt>
                <c:pt idx="9314">
                  <c:v>12.821430948251701</c:v>
                </c:pt>
                <c:pt idx="9315">
                  <c:v>12.8228075244755</c:v>
                </c:pt>
                <c:pt idx="9316">
                  <c:v>12.8241841006993</c:v>
                </c:pt>
                <c:pt idx="9317">
                  <c:v>12.8255606769231</c:v>
                </c:pt>
                <c:pt idx="9318">
                  <c:v>12.8269372531469</c:v>
                </c:pt>
                <c:pt idx="9319">
                  <c:v>12.8283138293706</c:v>
                </c:pt>
                <c:pt idx="9320">
                  <c:v>12.8296904055944</c:v>
                </c:pt>
                <c:pt idx="9321">
                  <c:v>12.8310669818182</c:v>
                </c:pt>
                <c:pt idx="9322">
                  <c:v>12.832443558042</c:v>
                </c:pt>
                <c:pt idx="9323">
                  <c:v>12.8338201342657</c:v>
                </c:pt>
                <c:pt idx="9324">
                  <c:v>12.8351967104895</c:v>
                </c:pt>
                <c:pt idx="9325">
                  <c:v>12.8365732867133</c:v>
                </c:pt>
                <c:pt idx="9326">
                  <c:v>12.8379498629371</c:v>
                </c:pt>
                <c:pt idx="9327">
                  <c:v>12.8393264391608</c:v>
                </c:pt>
                <c:pt idx="9328">
                  <c:v>12.8407030153846</c:v>
                </c:pt>
                <c:pt idx="9329">
                  <c:v>12.8420795916084</c:v>
                </c:pt>
                <c:pt idx="9330">
                  <c:v>12.843456167832199</c:v>
                </c:pt>
                <c:pt idx="9331">
                  <c:v>12.8448327440559</c:v>
                </c:pt>
                <c:pt idx="9332">
                  <c:v>12.8462093202797</c:v>
                </c:pt>
                <c:pt idx="9333">
                  <c:v>12.847585896503499</c:v>
                </c:pt>
                <c:pt idx="9334">
                  <c:v>12.848962472727299</c:v>
                </c:pt>
                <c:pt idx="9335">
                  <c:v>12.850339048951099</c:v>
                </c:pt>
                <c:pt idx="9336">
                  <c:v>12.851715625174799</c:v>
                </c:pt>
                <c:pt idx="9337">
                  <c:v>12.853092201398599</c:v>
                </c:pt>
                <c:pt idx="9338">
                  <c:v>12.854468777622399</c:v>
                </c:pt>
                <c:pt idx="9339">
                  <c:v>12.855845353846201</c:v>
                </c:pt>
                <c:pt idx="9340">
                  <c:v>12.857221930069899</c:v>
                </c:pt>
                <c:pt idx="9341">
                  <c:v>12.858598506293699</c:v>
                </c:pt>
                <c:pt idx="9342">
                  <c:v>12.859975082517501</c:v>
                </c:pt>
                <c:pt idx="9343">
                  <c:v>12.861351658741301</c:v>
                </c:pt>
                <c:pt idx="9344">
                  <c:v>12.862728234964999</c:v>
                </c:pt>
                <c:pt idx="9345">
                  <c:v>12.864104811188801</c:v>
                </c:pt>
                <c:pt idx="9346">
                  <c:v>12.865481387412601</c:v>
                </c:pt>
                <c:pt idx="9347">
                  <c:v>12.8668579636364</c:v>
                </c:pt>
                <c:pt idx="9348">
                  <c:v>12.868234539860101</c:v>
                </c:pt>
                <c:pt idx="9349">
                  <c:v>12.869611116083901</c:v>
                </c:pt>
                <c:pt idx="9350">
                  <c:v>12.8709876923077</c:v>
                </c:pt>
                <c:pt idx="9351">
                  <c:v>12.8723642685315</c:v>
                </c:pt>
                <c:pt idx="9352">
                  <c:v>12.873740844755201</c:v>
                </c:pt>
                <c:pt idx="9353">
                  <c:v>12.875117420979</c:v>
                </c:pt>
                <c:pt idx="9354">
                  <c:v>12.8764939972028</c:v>
                </c:pt>
                <c:pt idx="9355">
                  <c:v>12.8778705734266</c:v>
                </c:pt>
                <c:pt idx="9356">
                  <c:v>12.8792471496504</c:v>
                </c:pt>
                <c:pt idx="9357">
                  <c:v>12.8806237258741</c:v>
                </c:pt>
                <c:pt idx="9358">
                  <c:v>12.8820003020979</c:v>
                </c:pt>
                <c:pt idx="9359">
                  <c:v>12.8833768783217</c:v>
                </c:pt>
                <c:pt idx="9360">
                  <c:v>12.8847534545455</c:v>
                </c:pt>
                <c:pt idx="9361">
                  <c:v>12.8861300307692</c:v>
                </c:pt>
                <c:pt idx="9362">
                  <c:v>12.887506606993</c:v>
                </c:pt>
                <c:pt idx="9363">
                  <c:v>12.8888831832168</c:v>
                </c:pt>
                <c:pt idx="9364">
                  <c:v>12.8902597594406</c:v>
                </c:pt>
                <c:pt idx="9365">
                  <c:v>12.8916363356643</c:v>
                </c:pt>
                <c:pt idx="9366">
                  <c:v>12.8930129118881</c:v>
                </c:pt>
                <c:pt idx="9367">
                  <c:v>12.8943894881119</c:v>
                </c:pt>
                <c:pt idx="9368">
                  <c:v>12.895766064335699</c:v>
                </c:pt>
                <c:pt idx="9369">
                  <c:v>12.8971426405594</c:v>
                </c:pt>
                <c:pt idx="9370">
                  <c:v>12.8985192167832</c:v>
                </c:pt>
                <c:pt idx="9371">
                  <c:v>12.899895793007</c:v>
                </c:pt>
                <c:pt idx="9372">
                  <c:v>12.901272369230799</c:v>
                </c:pt>
                <c:pt idx="9373">
                  <c:v>12.9026489454545</c:v>
                </c:pt>
                <c:pt idx="9374">
                  <c:v>12.9040255216783</c:v>
                </c:pt>
                <c:pt idx="9375">
                  <c:v>12.905402097902099</c:v>
                </c:pt>
                <c:pt idx="9376">
                  <c:v>12.906778674125899</c:v>
                </c:pt>
                <c:pt idx="9377">
                  <c:v>12.908155250349701</c:v>
                </c:pt>
                <c:pt idx="9378">
                  <c:v>12.909531826573399</c:v>
                </c:pt>
                <c:pt idx="9379">
                  <c:v>12.910908402797199</c:v>
                </c:pt>
                <c:pt idx="9380">
                  <c:v>12.912284979021001</c:v>
                </c:pt>
                <c:pt idx="9381">
                  <c:v>12.913661555244801</c:v>
                </c:pt>
                <c:pt idx="9382">
                  <c:v>12.915038131468499</c:v>
                </c:pt>
                <c:pt idx="9383">
                  <c:v>12.916414707692301</c:v>
                </c:pt>
                <c:pt idx="9384">
                  <c:v>12.917791283916101</c:v>
                </c:pt>
                <c:pt idx="9385">
                  <c:v>12.9191678601399</c:v>
                </c:pt>
                <c:pt idx="9386">
                  <c:v>12.920544436363601</c:v>
                </c:pt>
                <c:pt idx="9387">
                  <c:v>12.921921012587401</c:v>
                </c:pt>
                <c:pt idx="9388">
                  <c:v>12.9232975888112</c:v>
                </c:pt>
                <c:pt idx="9389">
                  <c:v>12.924674165035</c:v>
                </c:pt>
                <c:pt idx="9390">
                  <c:v>12.926050741258701</c:v>
                </c:pt>
                <c:pt idx="9391">
                  <c:v>12.927427317482501</c:v>
                </c:pt>
                <c:pt idx="9392">
                  <c:v>12.9288038937063</c:v>
                </c:pt>
                <c:pt idx="9393">
                  <c:v>12.9301804699301</c:v>
                </c:pt>
                <c:pt idx="9394">
                  <c:v>12.931557046153801</c:v>
                </c:pt>
                <c:pt idx="9395">
                  <c:v>12.9329336223776</c:v>
                </c:pt>
                <c:pt idx="9396">
                  <c:v>12.9343101986014</c:v>
                </c:pt>
                <c:pt idx="9397">
                  <c:v>12.9356867748252</c:v>
                </c:pt>
                <c:pt idx="9398">
                  <c:v>12.937063351049</c:v>
                </c:pt>
                <c:pt idx="9399">
                  <c:v>12.9384399272727</c:v>
                </c:pt>
                <c:pt idx="9400">
                  <c:v>12.9398165034965</c:v>
                </c:pt>
                <c:pt idx="9401">
                  <c:v>12.9411930797203</c:v>
                </c:pt>
                <c:pt idx="9402">
                  <c:v>12.9425696559441</c:v>
                </c:pt>
                <c:pt idx="9403">
                  <c:v>12.9439462321678</c:v>
                </c:pt>
                <c:pt idx="9404">
                  <c:v>12.9453228083916</c:v>
                </c:pt>
                <c:pt idx="9405">
                  <c:v>12.9466993846154</c:v>
                </c:pt>
                <c:pt idx="9406">
                  <c:v>12.9480759608392</c:v>
                </c:pt>
                <c:pt idx="9407">
                  <c:v>12.9494525370629</c:v>
                </c:pt>
                <c:pt idx="9408">
                  <c:v>12.9508291132867</c:v>
                </c:pt>
                <c:pt idx="9409">
                  <c:v>12.9522056895105</c:v>
                </c:pt>
                <c:pt idx="9410">
                  <c:v>12.953582265734299</c:v>
                </c:pt>
                <c:pt idx="9411">
                  <c:v>12.954958841958</c:v>
                </c:pt>
                <c:pt idx="9412">
                  <c:v>12.9563354181818</c:v>
                </c:pt>
                <c:pt idx="9413">
                  <c:v>12.957711994405599</c:v>
                </c:pt>
                <c:pt idx="9414">
                  <c:v>12.959088570629399</c:v>
                </c:pt>
                <c:pt idx="9415">
                  <c:v>12.9604651468531</c:v>
                </c:pt>
                <c:pt idx="9416">
                  <c:v>12.961841723076899</c:v>
                </c:pt>
                <c:pt idx="9417">
                  <c:v>12.963218299300699</c:v>
                </c:pt>
                <c:pt idx="9418">
                  <c:v>12.964594875524501</c:v>
                </c:pt>
                <c:pt idx="9419">
                  <c:v>12.965971451748301</c:v>
                </c:pt>
                <c:pt idx="9420">
                  <c:v>12.967348027971999</c:v>
                </c:pt>
                <c:pt idx="9421">
                  <c:v>12.968724604195801</c:v>
                </c:pt>
                <c:pt idx="9422">
                  <c:v>12.970101180419601</c:v>
                </c:pt>
                <c:pt idx="9423">
                  <c:v>12.971477756643401</c:v>
                </c:pt>
                <c:pt idx="9424">
                  <c:v>12.972854332867101</c:v>
                </c:pt>
                <c:pt idx="9425">
                  <c:v>12.974230909090901</c:v>
                </c:pt>
                <c:pt idx="9426">
                  <c:v>12.975607485314701</c:v>
                </c:pt>
                <c:pt idx="9427">
                  <c:v>12.9769840615385</c:v>
                </c:pt>
                <c:pt idx="9428">
                  <c:v>12.978360637762201</c:v>
                </c:pt>
                <c:pt idx="9429">
                  <c:v>12.979737213986001</c:v>
                </c:pt>
                <c:pt idx="9430">
                  <c:v>12.9811137902098</c:v>
                </c:pt>
                <c:pt idx="9431">
                  <c:v>12.9824903664336</c:v>
                </c:pt>
                <c:pt idx="9432">
                  <c:v>12.983866942657301</c:v>
                </c:pt>
                <c:pt idx="9433">
                  <c:v>12.9852435188811</c:v>
                </c:pt>
                <c:pt idx="9434">
                  <c:v>12.9866200951049</c:v>
                </c:pt>
                <c:pt idx="9435">
                  <c:v>12.9879966713287</c:v>
                </c:pt>
                <c:pt idx="9436">
                  <c:v>12.9893732475525</c:v>
                </c:pt>
                <c:pt idx="9437">
                  <c:v>12.9907498237762</c:v>
                </c:pt>
                <c:pt idx="9438">
                  <c:v>12.9921264</c:v>
                </c:pt>
                <c:pt idx="9439">
                  <c:v>12.9935029762238</c:v>
                </c:pt>
                <c:pt idx="9440">
                  <c:v>12.9948795524476</c:v>
                </c:pt>
                <c:pt idx="9441">
                  <c:v>12.9962561286713</c:v>
                </c:pt>
                <c:pt idx="9442">
                  <c:v>12.9976327048951</c:v>
                </c:pt>
                <c:pt idx="9443">
                  <c:v>12.9990092811189</c:v>
                </c:pt>
                <c:pt idx="9444">
                  <c:v>13.0003858573427</c:v>
                </c:pt>
                <c:pt idx="9445">
                  <c:v>13.0017624335664</c:v>
                </c:pt>
                <c:pt idx="9446">
                  <c:v>13.0031390097902</c:v>
                </c:pt>
                <c:pt idx="9447">
                  <c:v>13.004515586014</c:v>
                </c:pt>
                <c:pt idx="9448">
                  <c:v>13.005892162237799</c:v>
                </c:pt>
                <c:pt idx="9449">
                  <c:v>13.0072687384615</c:v>
                </c:pt>
                <c:pt idx="9450">
                  <c:v>13.0086453146853</c:v>
                </c:pt>
                <c:pt idx="9451">
                  <c:v>13.010021890909099</c:v>
                </c:pt>
                <c:pt idx="9452">
                  <c:v>13.011398467132899</c:v>
                </c:pt>
                <c:pt idx="9453">
                  <c:v>13.0127750433566</c:v>
                </c:pt>
                <c:pt idx="9454">
                  <c:v>13.014151619580399</c:v>
                </c:pt>
                <c:pt idx="9455">
                  <c:v>13.015528195804199</c:v>
                </c:pt>
                <c:pt idx="9456">
                  <c:v>13.016904772027999</c:v>
                </c:pt>
                <c:pt idx="9457">
                  <c:v>13.018281348251801</c:v>
                </c:pt>
                <c:pt idx="9458">
                  <c:v>13.019657924475499</c:v>
                </c:pt>
                <c:pt idx="9459">
                  <c:v>13.021034500699299</c:v>
                </c:pt>
                <c:pt idx="9460">
                  <c:v>13.022411076923101</c:v>
                </c:pt>
                <c:pt idx="9461">
                  <c:v>13.023787653146901</c:v>
                </c:pt>
                <c:pt idx="9462">
                  <c:v>13.025164229370599</c:v>
                </c:pt>
                <c:pt idx="9463">
                  <c:v>13.026540805594401</c:v>
                </c:pt>
                <c:pt idx="9464">
                  <c:v>13.027917381818201</c:v>
                </c:pt>
                <c:pt idx="9465">
                  <c:v>13.029293958042</c:v>
                </c:pt>
                <c:pt idx="9466">
                  <c:v>13.030670534265701</c:v>
                </c:pt>
                <c:pt idx="9467">
                  <c:v>13.032047110489501</c:v>
                </c:pt>
                <c:pt idx="9468">
                  <c:v>13.0334236867133</c:v>
                </c:pt>
                <c:pt idx="9469">
                  <c:v>13.0348002629371</c:v>
                </c:pt>
                <c:pt idx="9470">
                  <c:v>13.036176839160801</c:v>
                </c:pt>
                <c:pt idx="9471">
                  <c:v>13.0375534153846</c:v>
                </c:pt>
                <c:pt idx="9472">
                  <c:v>13.0389299916084</c:v>
                </c:pt>
                <c:pt idx="9473">
                  <c:v>13.0403065678322</c:v>
                </c:pt>
                <c:pt idx="9474">
                  <c:v>13.0416831440559</c:v>
                </c:pt>
                <c:pt idx="9475">
                  <c:v>13.0430597202797</c:v>
                </c:pt>
                <c:pt idx="9476">
                  <c:v>13.0444362965035</c:v>
                </c:pt>
                <c:pt idx="9477">
                  <c:v>13.0458128727273</c:v>
                </c:pt>
                <c:pt idx="9478">
                  <c:v>13.0471894489511</c:v>
                </c:pt>
                <c:pt idx="9479">
                  <c:v>13.0485660251748</c:v>
                </c:pt>
                <c:pt idx="9480">
                  <c:v>13.0499426013986</c:v>
                </c:pt>
                <c:pt idx="9481">
                  <c:v>13.0513191776224</c:v>
                </c:pt>
                <c:pt idx="9482">
                  <c:v>13.0526957538462</c:v>
                </c:pt>
                <c:pt idx="9483">
                  <c:v>13.0540723300699</c:v>
                </c:pt>
                <c:pt idx="9484">
                  <c:v>13.0554489062937</c:v>
                </c:pt>
                <c:pt idx="9485">
                  <c:v>13.0568254825175</c:v>
                </c:pt>
                <c:pt idx="9486">
                  <c:v>13.058202058741299</c:v>
                </c:pt>
                <c:pt idx="9487">
                  <c:v>13.059578634965</c:v>
                </c:pt>
                <c:pt idx="9488">
                  <c:v>13.0609552111888</c:v>
                </c:pt>
                <c:pt idx="9489">
                  <c:v>13.062331787412599</c:v>
                </c:pt>
                <c:pt idx="9490">
                  <c:v>13.063708363636399</c:v>
                </c:pt>
                <c:pt idx="9491">
                  <c:v>13.0650849398601</c:v>
                </c:pt>
                <c:pt idx="9492">
                  <c:v>13.066461516083899</c:v>
                </c:pt>
                <c:pt idx="9493">
                  <c:v>13.067838092307699</c:v>
                </c:pt>
                <c:pt idx="9494">
                  <c:v>13.069214668531499</c:v>
                </c:pt>
                <c:pt idx="9495">
                  <c:v>13.0705912447552</c:v>
                </c:pt>
                <c:pt idx="9496">
                  <c:v>13.071967820978999</c:v>
                </c:pt>
                <c:pt idx="9497">
                  <c:v>13.073344397202799</c:v>
                </c:pt>
                <c:pt idx="9498">
                  <c:v>13.074720973426601</c:v>
                </c:pt>
                <c:pt idx="9499">
                  <c:v>13.076097549650401</c:v>
                </c:pt>
                <c:pt idx="9500">
                  <c:v>13.077474125874099</c:v>
                </c:pt>
                <c:pt idx="9501">
                  <c:v>13.078850702097901</c:v>
                </c:pt>
                <c:pt idx="9502">
                  <c:v>13.080227278321701</c:v>
                </c:pt>
                <c:pt idx="9503">
                  <c:v>13.0816038545455</c:v>
                </c:pt>
                <c:pt idx="9504">
                  <c:v>13.082980430769201</c:v>
                </c:pt>
                <c:pt idx="9505">
                  <c:v>13.084357006993001</c:v>
                </c:pt>
                <c:pt idx="9506">
                  <c:v>13.0857335832168</c:v>
                </c:pt>
                <c:pt idx="9507">
                  <c:v>13.0871101594406</c:v>
                </c:pt>
                <c:pt idx="9508">
                  <c:v>13.088486735664301</c:v>
                </c:pt>
                <c:pt idx="9509">
                  <c:v>13.0898633118881</c:v>
                </c:pt>
                <c:pt idx="9510">
                  <c:v>13.0912398881119</c:v>
                </c:pt>
                <c:pt idx="9511">
                  <c:v>13.0926164643357</c:v>
                </c:pt>
                <c:pt idx="9512">
                  <c:v>13.0939930405594</c:v>
                </c:pt>
                <c:pt idx="9513">
                  <c:v>13.0953696167832</c:v>
                </c:pt>
                <c:pt idx="9514">
                  <c:v>13.096746193007</c:v>
                </c:pt>
                <c:pt idx="9515">
                  <c:v>13.0981227692308</c:v>
                </c:pt>
                <c:pt idx="9516">
                  <c:v>13.0994993454545</c:v>
                </c:pt>
                <c:pt idx="9517">
                  <c:v>13.1008759216783</c:v>
                </c:pt>
                <c:pt idx="9518">
                  <c:v>13.1022524979021</c:v>
                </c:pt>
                <c:pt idx="9519">
                  <c:v>13.1036290741259</c:v>
                </c:pt>
                <c:pt idx="9520">
                  <c:v>13.1050056503497</c:v>
                </c:pt>
                <c:pt idx="9521">
                  <c:v>13.1063822265734</c:v>
                </c:pt>
                <c:pt idx="9522">
                  <c:v>13.1077588027972</c:v>
                </c:pt>
                <c:pt idx="9523">
                  <c:v>13.109135379021</c:v>
                </c:pt>
                <c:pt idx="9524">
                  <c:v>13.1105119552448</c:v>
                </c:pt>
                <c:pt idx="9525">
                  <c:v>13.1118885314685</c:v>
                </c:pt>
                <c:pt idx="9526">
                  <c:v>13.1132651076923</c:v>
                </c:pt>
                <c:pt idx="9527">
                  <c:v>13.1146416839161</c:v>
                </c:pt>
                <c:pt idx="9528">
                  <c:v>13.116018260139899</c:v>
                </c:pt>
                <c:pt idx="9529">
                  <c:v>13.1173948363636</c:v>
                </c:pt>
                <c:pt idx="9530">
                  <c:v>13.1187714125874</c:v>
                </c:pt>
                <c:pt idx="9531">
                  <c:v>13.120147988811199</c:v>
                </c:pt>
                <c:pt idx="9532">
                  <c:v>13.121524565034999</c:v>
                </c:pt>
                <c:pt idx="9533">
                  <c:v>13.1229011412587</c:v>
                </c:pt>
                <c:pt idx="9534">
                  <c:v>13.124277717482499</c:v>
                </c:pt>
                <c:pt idx="9535">
                  <c:v>13.125654293706299</c:v>
                </c:pt>
                <c:pt idx="9536">
                  <c:v>13.127030869930101</c:v>
                </c:pt>
                <c:pt idx="9537">
                  <c:v>13.128407446153799</c:v>
                </c:pt>
                <c:pt idx="9538">
                  <c:v>13.129784022377599</c:v>
                </c:pt>
                <c:pt idx="9539">
                  <c:v>13.131160598601401</c:v>
                </c:pt>
                <c:pt idx="9540">
                  <c:v>13.132537174825201</c:v>
                </c:pt>
                <c:pt idx="9541">
                  <c:v>13.133913751049</c:v>
                </c:pt>
                <c:pt idx="9542">
                  <c:v>13.135290327272701</c:v>
                </c:pt>
                <c:pt idx="9543">
                  <c:v>13.136666903496501</c:v>
                </c:pt>
                <c:pt idx="9544">
                  <c:v>13.138043479720301</c:v>
                </c:pt>
                <c:pt idx="9545">
                  <c:v>13.1394200559441</c:v>
                </c:pt>
                <c:pt idx="9546">
                  <c:v>13.140796632167801</c:v>
                </c:pt>
                <c:pt idx="9547">
                  <c:v>13.142173208391601</c:v>
                </c:pt>
                <c:pt idx="9548">
                  <c:v>13.1435497846154</c:v>
                </c:pt>
                <c:pt idx="9549">
                  <c:v>13.1449263608392</c:v>
                </c:pt>
                <c:pt idx="9550">
                  <c:v>13.146302937062901</c:v>
                </c:pt>
                <c:pt idx="9551">
                  <c:v>13.1476795132867</c:v>
                </c:pt>
                <c:pt idx="9552">
                  <c:v>13.1490560895105</c:v>
                </c:pt>
                <c:pt idx="9553">
                  <c:v>13.1504326657343</c:v>
                </c:pt>
                <c:pt idx="9554">
                  <c:v>13.151809241958</c:v>
                </c:pt>
                <c:pt idx="9555">
                  <c:v>13.1531858181818</c:v>
                </c:pt>
                <c:pt idx="9556">
                  <c:v>13.1545623944056</c:v>
                </c:pt>
                <c:pt idx="9557">
                  <c:v>13.1559389706294</c:v>
                </c:pt>
                <c:pt idx="9558">
                  <c:v>13.1573155468531</c:v>
                </c:pt>
                <c:pt idx="9559">
                  <c:v>13.1586921230769</c:v>
                </c:pt>
                <c:pt idx="9560">
                  <c:v>13.1600686993007</c:v>
                </c:pt>
                <c:pt idx="9561">
                  <c:v>13.1614452755245</c:v>
                </c:pt>
                <c:pt idx="9562">
                  <c:v>13.1628218517483</c:v>
                </c:pt>
                <c:pt idx="9563">
                  <c:v>13.164198427972</c:v>
                </c:pt>
                <c:pt idx="9564">
                  <c:v>13.1655750041958</c:v>
                </c:pt>
                <c:pt idx="9565">
                  <c:v>13.1669515804196</c:v>
                </c:pt>
                <c:pt idx="9566">
                  <c:v>13.168328156643399</c:v>
                </c:pt>
                <c:pt idx="9567">
                  <c:v>13.1697047328671</c:v>
                </c:pt>
                <c:pt idx="9568">
                  <c:v>13.1710813090909</c:v>
                </c:pt>
                <c:pt idx="9569">
                  <c:v>13.172457885314699</c:v>
                </c:pt>
                <c:pt idx="9570">
                  <c:v>13.173834461538499</c:v>
                </c:pt>
                <c:pt idx="9571">
                  <c:v>13.1752110377622</c:v>
                </c:pt>
                <c:pt idx="9572">
                  <c:v>13.176587613985999</c:v>
                </c:pt>
                <c:pt idx="9573">
                  <c:v>13.177964190209799</c:v>
                </c:pt>
                <c:pt idx="9574">
                  <c:v>13.179340766433601</c:v>
                </c:pt>
                <c:pt idx="9575">
                  <c:v>13.180717342657299</c:v>
                </c:pt>
                <c:pt idx="9576">
                  <c:v>13.182093918881099</c:v>
                </c:pt>
                <c:pt idx="9577">
                  <c:v>13.183470495104901</c:v>
                </c:pt>
                <c:pt idx="9578">
                  <c:v>13.184847071328701</c:v>
                </c:pt>
                <c:pt idx="9579">
                  <c:v>13.186223647552399</c:v>
                </c:pt>
                <c:pt idx="9580">
                  <c:v>13.187600223776199</c:v>
                </c:pt>
                <c:pt idx="9581">
                  <c:v>13.188976800000001</c:v>
                </c:pt>
                <c:pt idx="9582">
                  <c:v>13.190353376223801</c:v>
                </c:pt>
                <c:pt idx="9583">
                  <c:v>13.1917299524476</c:v>
                </c:pt>
                <c:pt idx="9584">
                  <c:v>13.193106528671301</c:v>
                </c:pt>
                <c:pt idx="9585">
                  <c:v>13.194483104895101</c:v>
                </c:pt>
                <c:pt idx="9586">
                  <c:v>13.1958596811189</c:v>
                </c:pt>
                <c:pt idx="9587">
                  <c:v>13.1972362573427</c:v>
                </c:pt>
                <c:pt idx="9588">
                  <c:v>13.198612833566401</c:v>
                </c:pt>
                <c:pt idx="9589">
                  <c:v>13.1999894097902</c:v>
                </c:pt>
                <c:pt idx="9590">
                  <c:v>13.201365986014</c:v>
                </c:pt>
                <c:pt idx="9591">
                  <c:v>13.2027425622378</c:v>
                </c:pt>
                <c:pt idx="9592">
                  <c:v>13.2041191384615</c:v>
                </c:pt>
                <c:pt idx="9593">
                  <c:v>13.2054957146853</c:v>
                </c:pt>
                <c:pt idx="9594">
                  <c:v>13.2068722909091</c:v>
                </c:pt>
                <c:pt idx="9595">
                  <c:v>13.2082488671329</c:v>
                </c:pt>
                <c:pt idx="9596">
                  <c:v>13.2096254433566</c:v>
                </c:pt>
                <c:pt idx="9597">
                  <c:v>13.2110020195804</c:v>
                </c:pt>
                <c:pt idx="9598">
                  <c:v>13.2123785958042</c:v>
                </c:pt>
                <c:pt idx="9599">
                  <c:v>13.213755172028</c:v>
                </c:pt>
                <c:pt idx="9600">
                  <c:v>13.2151317482517</c:v>
                </c:pt>
                <c:pt idx="9601">
                  <c:v>13.2165083244755</c:v>
                </c:pt>
                <c:pt idx="9602">
                  <c:v>13.2178849006993</c:v>
                </c:pt>
                <c:pt idx="9603">
                  <c:v>13.2192614769231</c:v>
                </c:pt>
                <c:pt idx="9604">
                  <c:v>13.220638053146899</c:v>
                </c:pt>
                <c:pt idx="9605">
                  <c:v>13.2220146293706</c:v>
                </c:pt>
                <c:pt idx="9606">
                  <c:v>13.2233912055944</c:v>
                </c:pt>
                <c:pt idx="9607">
                  <c:v>13.224767781818199</c:v>
                </c:pt>
                <c:pt idx="9608">
                  <c:v>13.226144358041999</c:v>
                </c:pt>
                <c:pt idx="9609">
                  <c:v>13.2275209342657</c:v>
                </c:pt>
                <c:pt idx="9610">
                  <c:v>13.228897510489499</c:v>
                </c:pt>
                <c:pt idx="9611">
                  <c:v>13.230274086713299</c:v>
                </c:pt>
                <c:pt idx="9612">
                  <c:v>13.231650662937099</c:v>
                </c:pt>
                <c:pt idx="9613">
                  <c:v>13.233027239160799</c:v>
                </c:pt>
                <c:pt idx="9614">
                  <c:v>13.234403815384599</c:v>
                </c:pt>
                <c:pt idx="9615">
                  <c:v>13.235780391608399</c:v>
                </c:pt>
                <c:pt idx="9616">
                  <c:v>13.237156967832201</c:v>
                </c:pt>
                <c:pt idx="9617">
                  <c:v>13.238533544055899</c:v>
                </c:pt>
                <c:pt idx="9618">
                  <c:v>13.239910120279699</c:v>
                </c:pt>
                <c:pt idx="9619">
                  <c:v>13.241286696503501</c:v>
                </c:pt>
                <c:pt idx="9620">
                  <c:v>13.242663272727301</c:v>
                </c:pt>
                <c:pt idx="9621">
                  <c:v>13.2440398489511</c:v>
                </c:pt>
                <c:pt idx="9622">
                  <c:v>13.245416425174801</c:v>
                </c:pt>
                <c:pt idx="9623">
                  <c:v>13.246793001398601</c:v>
                </c:pt>
                <c:pt idx="9624">
                  <c:v>13.2481695776224</c:v>
                </c:pt>
                <c:pt idx="9625">
                  <c:v>13.2495461538462</c:v>
                </c:pt>
                <c:pt idx="9626">
                  <c:v>13.250922730069901</c:v>
                </c:pt>
                <c:pt idx="9627">
                  <c:v>13.2522993062937</c:v>
                </c:pt>
                <c:pt idx="9628">
                  <c:v>13.2536758825175</c:v>
                </c:pt>
                <c:pt idx="9629">
                  <c:v>13.2550524587413</c:v>
                </c:pt>
                <c:pt idx="9630">
                  <c:v>13.256429034965</c:v>
                </c:pt>
                <c:pt idx="9631">
                  <c:v>13.2578056111888</c:v>
                </c:pt>
                <c:pt idx="9632">
                  <c:v>13.2591821874126</c:v>
                </c:pt>
                <c:pt idx="9633">
                  <c:v>13.2605587636364</c:v>
                </c:pt>
                <c:pt idx="9634">
                  <c:v>13.2619353398601</c:v>
                </c:pt>
                <c:pt idx="9635">
                  <c:v>13.2633119160839</c:v>
                </c:pt>
                <c:pt idx="9636">
                  <c:v>13.2646884923077</c:v>
                </c:pt>
                <c:pt idx="9637">
                  <c:v>13.2660650685315</c:v>
                </c:pt>
                <c:pt idx="9638">
                  <c:v>13.2674416447552</c:v>
                </c:pt>
                <c:pt idx="9639">
                  <c:v>13.268818220979</c:v>
                </c:pt>
                <c:pt idx="9640">
                  <c:v>13.2701947972028</c:v>
                </c:pt>
                <c:pt idx="9641">
                  <c:v>13.2715713734266</c:v>
                </c:pt>
                <c:pt idx="9642">
                  <c:v>13.272947949650399</c:v>
                </c:pt>
                <c:pt idx="9643">
                  <c:v>13.2743245258741</c:v>
                </c:pt>
                <c:pt idx="9644">
                  <c:v>13.2757011020979</c:v>
                </c:pt>
                <c:pt idx="9645">
                  <c:v>13.277077678321699</c:v>
                </c:pt>
                <c:pt idx="9646">
                  <c:v>13.278454254545499</c:v>
                </c:pt>
                <c:pt idx="9647">
                  <c:v>13.2798308307692</c:v>
                </c:pt>
                <c:pt idx="9648">
                  <c:v>13.281207406993</c:v>
                </c:pt>
                <c:pt idx="9649">
                  <c:v>13.282583983216799</c:v>
                </c:pt>
                <c:pt idx="9650">
                  <c:v>13.283960559440599</c:v>
                </c:pt>
                <c:pt idx="9651">
                  <c:v>13.2853371356643</c:v>
                </c:pt>
                <c:pt idx="9652">
                  <c:v>13.286713711888099</c:v>
                </c:pt>
                <c:pt idx="9653">
                  <c:v>13.288090288111899</c:v>
                </c:pt>
                <c:pt idx="9654">
                  <c:v>13.289466864335701</c:v>
                </c:pt>
                <c:pt idx="9655">
                  <c:v>13.290843440559399</c:v>
                </c:pt>
                <c:pt idx="9656">
                  <c:v>13.292220016783199</c:v>
                </c:pt>
                <c:pt idx="9657">
                  <c:v>13.293596593007001</c:v>
                </c:pt>
                <c:pt idx="9658">
                  <c:v>13.294973169230801</c:v>
                </c:pt>
                <c:pt idx="9659">
                  <c:v>13.296349745454499</c:v>
                </c:pt>
                <c:pt idx="9660">
                  <c:v>13.297726321678301</c:v>
                </c:pt>
                <c:pt idx="9661">
                  <c:v>13.299102897902101</c:v>
                </c:pt>
                <c:pt idx="9662">
                  <c:v>13.3004794741259</c:v>
                </c:pt>
                <c:pt idx="9663">
                  <c:v>13.3018560503497</c:v>
                </c:pt>
                <c:pt idx="9664">
                  <c:v>13.303232626573401</c:v>
                </c:pt>
                <c:pt idx="9665">
                  <c:v>13.3046092027972</c:v>
                </c:pt>
                <c:pt idx="9666">
                  <c:v>13.305985779021</c:v>
                </c:pt>
                <c:pt idx="9667">
                  <c:v>13.3073623552448</c:v>
                </c:pt>
                <c:pt idx="9668">
                  <c:v>13.308738931468501</c:v>
                </c:pt>
                <c:pt idx="9669">
                  <c:v>13.3101155076923</c:v>
                </c:pt>
                <c:pt idx="9670">
                  <c:v>13.3114920839161</c:v>
                </c:pt>
                <c:pt idx="9671">
                  <c:v>13.3128686601399</c:v>
                </c:pt>
                <c:pt idx="9672">
                  <c:v>13.3142452363636</c:v>
                </c:pt>
                <c:pt idx="9673">
                  <c:v>13.3156218125874</c:v>
                </c:pt>
                <c:pt idx="9674">
                  <c:v>13.3169983888112</c:v>
                </c:pt>
                <c:pt idx="9675">
                  <c:v>13.318374965035</c:v>
                </c:pt>
                <c:pt idx="9676">
                  <c:v>13.3197515412587</c:v>
                </c:pt>
                <c:pt idx="9677">
                  <c:v>13.3211281174825</c:v>
                </c:pt>
                <c:pt idx="9678">
                  <c:v>13.3225046937063</c:v>
                </c:pt>
                <c:pt idx="9679">
                  <c:v>13.3238812699301</c:v>
                </c:pt>
                <c:pt idx="9680">
                  <c:v>13.3252578461538</c:v>
                </c:pt>
                <c:pt idx="9681">
                  <c:v>13.3266344223776</c:v>
                </c:pt>
                <c:pt idx="9682">
                  <c:v>13.3280109986014</c:v>
                </c:pt>
                <c:pt idx="9683">
                  <c:v>13.3293875748252</c:v>
                </c:pt>
                <c:pt idx="9684">
                  <c:v>13.330764151048999</c:v>
                </c:pt>
                <c:pt idx="9685">
                  <c:v>13.3321407272727</c:v>
                </c:pt>
                <c:pt idx="9686">
                  <c:v>13.3335173034965</c:v>
                </c:pt>
                <c:pt idx="9687">
                  <c:v>13.334893879720299</c:v>
                </c:pt>
                <c:pt idx="9688">
                  <c:v>13.336270455944099</c:v>
                </c:pt>
                <c:pt idx="9689">
                  <c:v>13.3376470321678</c:v>
                </c:pt>
                <c:pt idx="9690">
                  <c:v>13.339023608391599</c:v>
                </c:pt>
                <c:pt idx="9691">
                  <c:v>13.340400184615399</c:v>
                </c:pt>
                <c:pt idx="9692">
                  <c:v>13.341776760839201</c:v>
                </c:pt>
                <c:pt idx="9693">
                  <c:v>13.343153337062899</c:v>
                </c:pt>
                <c:pt idx="9694">
                  <c:v>13.344529913286699</c:v>
                </c:pt>
                <c:pt idx="9695">
                  <c:v>13.345906489510501</c:v>
                </c:pt>
                <c:pt idx="9696">
                  <c:v>13.347283065734301</c:v>
                </c:pt>
                <c:pt idx="9697">
                  <c:v>13.348659641957999</c:v>
                </c:pt>
                <c:pt idx="9698">
                  <c:v>13.350036218181801</c:v>
                </c:pt>
                <c:pt idx="9699">
                  <c:v>13.351412794405601</c:v>
                </c:pt>
                <c:pt idx="9700">
                  <c:v>13.352789370629401</c:v>
                </c:pt>
                <c:pt idx="9701">
                  <c:v>13.354165946853101</c:v>
                </c:pt>
                <c:pt idx="9702">
                  <c:v>13.355542523076901</c:v>
                </c:pt>
                <c:pt idx="9703">
                  <c:v>13.356919099300701</c:v>
                </c:pt>
                <c:pt idx="9704">
                  <c:v>13.3582956755245</c:v>
                </c:pt>
                <c:pt idx="9705">
                  <c:v>13.3596722517483</c:v>
                </c:pt>
                <c:pt idx="9706">
                  <c:v>13.361048827972001</c:v>
                </c:pt>
                <c:pt idx="9707">
                  <c:v>13.3624254041958</c:v>
                </c:pt>
                <c:pt idx="9708">
                  <c:v>13.3638019804196</c:v>
                </c:pt>
                <c:pt idx="9709">
                  <c:v>13.3651785566434</c:v>
                </c:pt>
                <c:pt idx="9710">
                  <c:v>13.3665551328671</c:v>
                </c:pt>
                <c:pt idx="9711">
                  <c:v>13.3679317090909</c:v>
                </c:pt>
                <c:pt idx="9712">
                  <c:v>13.3693082853147</c:v>
                </c:pt>
                <c:pt idx="9713">
                  <c:v>13.3706848615385</c:v>
                </c:pt>
                <c:pt idx="9714">
                  <c:v>13.3720614377622</c:v>
                </c:pt>
                <c:pt idx="9715">
                  <c:v>13.373438013986</c:v>
                </c:pt>
                <c:pt idx="9716">
                  <c:v>13.3748145902098</c:v>
                </c:pt>
                <c:pt idx="9717">
                  <c:v>13.3761911664336</c:v>
                </c:pt>
                <c:pt idx="9718">
                  <c:v>13.3775677426573</c:v>
                </c:pt>
                <c:pt idx="9719">
                  <c:v>13.3789443188811</c:v>
                </c:pt>
                <c:pt idx="9720">
                  <c:v>13.3803208951049</c:v>
                </c:pt>
                <c:pt idx="9721">
                  <c:v>13.3816974713287</c:v>
                </c:pt>
                <c:pt idx="9722">
                  <c:v>13.383074047552499</c:v>
                </c:pt>
                <c:pt idx="9723">
                  <c:v>13.3844506237762</c:v>
                </c:pt>
                <c:pt idx="9724">
                  <c:v>13.3858272</c:v>
                </c:pt>
                <c:pt idx="9725">
                  <c:v>13.387203776223799</c:v>
                </c:pt>
                <c:pt idx="9726">
                  <c:v>13.388580352447599</c:v>
                </c:pt>
                <c:pt idx="9727">
                  <c:v>13.3899569286713</c:v>
                </c:pt>
                <c:pt idx="9728">
                  <c:v>13.391333504895099</c:v>
                </c:pt>
                <c:pt idx="9729">
                  <c:v>13.392710081118899</c:v>
                </c:pt>
                <c:pt idx="9730">
                  <c:v>13.394086657342701</c:v>
                </c:pt>
                <c:pt idx="9731">
                  <c:v>13.395463233566399</c:v>
                </c:pt>
                <c:pt idx="9732">
                  <c:v>13.396839809790199</c:v>
                </c:pt>
                <c:pt idx="9733">
                  <c:v>13.398216386013999</c:v>
                </c:pt>
                <c:pt idx="9734">
                  <c:v>13.399592962237801</c:v>
                </c:pt>
                <c:pt idx="9735">
                  <c:v>13.400969538461499</c:v>
                </c:pt>
                <c:pt idx="9736">
                  <c:v>13.402346114685299</c:v>
                </c:pt>
                <c:pt idx="9737">
                  <c:v>13.403722690909101</c:v>
                </c:pt>
                <c:pt idx="9738">
                  <c:v>13.405099267132901</c:v>
                </c:pt>
                <c:pt idx="9739">
                  <c:v>13.406475843356599</c:v>
                </c:pt>
                <c:pt idx="9740">
                  <c:v>13.407852419580401</c:v>
                </c:pt>
                <c:pt idx="9741">
                  <c:v>13.409228995804201</c:v>
                </c:pt>
                <c:pt idx="9742">
                  <c:v>13.410605572028</c:v>
                </c:pt>
                <c:pt idx="9743">
                  <c:v>13.4119821482518</c:v>
                </c:pt>
                <c:pt idx="9744">
                  <c:v>13.413358724475501</c:v>
                </c:pt>
                <c:pt idx="9745">
                  <c:v>13.4147353006993</c:v>
                </c:pt>
                <c:pt idx="9746">
                  <c:v>13.4161118769231</c:v>
                </c:pt>
                <c:pt idx="9747">
                  <c:v>13.4174884531469</c:v>
                </c:pt>
                <c:pt idx="9748">
                  <c:v>13.4188650293706</c:v>
                </c:pt>
                <c:pt idx="9749">
                  <c:v>13.4202416055944</c:v>
                </c:pt>
                <c:pt idx="9750">
                  <c:v>13.4216181818182</c:v>
                </c:pt>
                <c:pt idx="9751">
                  <c:v>13.422994758042</c:v>
                </c:pt>
                <c:pt idx="9752">
                  <c:v>13.4243713342657</c:v>
                </c:pt>
                <c:pt idx="9753">
                  <c:v>13.4257479104895</c:v>
                </c:pt>
                <c:pt idx="9754">
                  <c:v>13.4271244867133</c:v>
                </c:pt>
                <c:pt idx="9755">
                  <c:v>13.4285010629371</c:v>
                </c:pt>
                <c:pt idx="9756">
                  <c:v>13.4298776391608</c:v>
                </c:pt>
                <c:pt idx="9757">
                  <c:v>13.4312542153846</c:v>
                </c:pt>
                <c:pt idx="9758">
                  <c:v>13.4326307916084</c:v>
                </c:pt>
                <c:pt idx="9759">
                  <c:v>13.4340073678322</c:v>
                </c:pt>
                <c:pt idx="9760">
                  <c:v>13.4353839440559</c:v>
                </c:pt>
                <c:pt idx="9761">
                  <c:v>13.4367605202797</c:v>
                </c:pt>
                <c:pt idx="9762">
                  <c:v>13.4381370965035</c:v>
                </c:pt>
                <c:pt idx="9763">
                  <c:v>13.439513672727299</c:v>
                </c:pt>
                <c:pt idx="9764">
                  <c:v>13.440890248951099</c:v>
                </c:pt>
                <c:pt idx="9765">
                  <c:v>13.4422668251748</c:v>
                </c:pt>
                <c:pt idx="9766">
                  <c:v>13.443643401398599</c:v>
                </c:pt>
                <c:pt idx="9767">
                  <c:v>13.445019977622399</c:v>
                </c:pt>
                <c:pt idx="9768">
                  <c:v>13.446396553846199</c:v>
                </c:pt>
                <c:pt idx="9769">
                  <c:v>13.447773130069899</c:v>
                </c:pt>
                <c:pt idx="9770">
                  <c:v>13.449149706293699</c:v>
                </c:pt>
                <c:pt idx="9771">
                  <c:v>13.450526282517499</c:v>
                </c:pt>
                <c:pt idx="9772">
                  <c:v>13.451902858741301</c:v>
                </c:pt>
                <c:pt idx="9773">
                  <c:v>13.453279434964999</c:v>
                </c:pt>
                <c:pt idx="9774">
                  <c:v>13.454656011188799</c:v>
                </c:pt>
                <c:pt idx="9775">
                  <c:v>13.456032587412601</c:v>
                </c:pt>
                <c:pt idx="9776">
                  <c:v>13.457409163636401</c:v>
                </c:pt>
                <c:pt idx="9777">
                  <c:v>13.458785739860099</c:v>
                </c:pt>
                <c:pt idx="9778">
                  <c:v>13.460162316083901</c:v>
                </c:pt>
                <c:pt idx="9779">
                  <c:v>13.461538892307701</c:v>
                </c:pt>
                <c:pt idx="9780">
                  <c:v>13.4629154685315</c:v>
                </c:pt>
                <c:pt idx="9781">
                  <c:v>13.464292044755201</c:v>
                </c:pt>
                <c:pt idx="9782">
                  <c:v>13.465668620979001</c:v>
                </c:pt>
                <c:pt idx="9783">
                  <c:v>13.4670451972028</c:v>
                </c:pt>
                <c:pt idx="9784">
                  <c:v>13.4684217734266</c:v>
                </c:pt>
                <c:pt idx="9785">
                  <c:v>13.4697983496504</c:v>
                </c:pt>
                <c:pt idx="9786">
                  <c:v>13.4711749258741</c:v>
                </c:pt>
                <c:pt idx="9787">
                  <c:v>13.4725515020979</c:v>
                </c:pt>
                <c:pt idx="9788">
                  <c:v>13.4739280783217</c:v>
                </c:pt>
                <c:pt idx="9789">
                  <c:v>13.4753046545455</c:v>
                </c:pt>
                <c:pt idx="9790">
                  <c:v>13.4766812307692</c:v>
                </c:pt>
                <c:pt idx="9791">
                  <c:v>13.478057806993</c:v>
                </c:pt>
                <c:pt idx="9792">
                  <c:v>13.4794343832168</c:v>
                </c:pt>
                <c:pt idx="9793">
                  <c:v>13.4808109594406</c:v>
                </c:pt>
                <c:pt idx="9794">
                  <c:v>13.4821875356643</c:v>
                </c:pt>
                <c:pt idx="9795">
                  <c:v>13.4835641118881</c:v>
                </c:pt>
                <c:pt idx="9796">
                  <c:v>13.4849406881119</c:v>
                </c:pt>
                <c:pt idx="9797">
                  <c:v>13.4863172643357</c:v>
                </c:pt>
                <c:pt idx="9798">
                  <c:v>13.4876938405594</c:v>
                </c:pt>
                <c:pt idx="9799">
                  <c:v>13.4890704167832</c:v>
                </c:pt>
                <c:pt idx="9800">
                  <c:v>13.490446993007</c:v>
                </c:pt>
                <c:pt idx="9801">
                  <c:v>13.4918235692308</c:v>
                </c:pt>
                <c:pt idx="9802">
                  <c:v>13.4932001454545</c:v>
                </c:pt>
                <c:pt idx="9803">
                  <c:v>13.4945767216783</c:v>
                </c:pt>
                <c:pt idx="9804">
                  <c:v>13.4959532979021</c:v>
                </c:pt>
                <c:pt idx="9805">
                  <c:v>13.497329874125899</c:v>
                </c:pt>
                <c:pt idx="9806">
                  <c:v>13.498706450349699</c:v>
                </c:pt>
                <c:pt idx="9807">
                  <c:v>13.5000830265734</c:v>
                </c:pt>
                <c:pt idx="9808">
                  <c:v>13.501459602797199</c:v>
                </c:pt>
                <c:pt idx="9809">
                  <c:v>13.502836179020999</c:v>
                </c:pt>
                <c:pt idx="9810">
                  <c:v>13.504212755244801</c:v>
                </c:pt>
                <c:pt idx="9811">
                  <c:v>13.505589331468499</c:v>
                </c:pt>
                <c:pt idx="9812">
                  <c:v>13.506965907692299</c:v>
                </c:pt>
                <c:pt idx="9813">
                  <c:v>13.508342483916101</c:v>
                </c:pt>
                <c:pt idx="9814">
                  <c:v>13.509719060139901</c:v>
                </c:pt>
                <c:pt idx="9815">
                  <c:v>13.511095636363599</c:v>
                </c:pt>
                <c:pt idx="9816">
                  <c:v>13.512472212587401</c:v>
                </c:pt>
                <c:pt idx="9817">
                  <c:v>13.513848788811201</c:v>
                </c:pt>
                <c:pt idx="9818">
                  <c:v>13.515225365035</c:v>
                </c:pt>
                <c:pt idx="9819">
                  <c:v>13.516601941258701</c:v>
                </c:pt>
                <c:pt idx="9820">
                  <c:v>13.517978517482501</c:v>
                </c:pt>
                <c:pt idx="9821">
                  <c:v>13.519355093706301</c:v>
                </c:pt>
                <c:pt idx="9822">
                  <c:v>13.5207316699301</c:v>
                </c:pt>
                <c:pt idx="9823">
                  <c:v>13.522108246153801</c:v>
                </c:pt>
                <c:pt idx="9824">
                  <c:v>13.523484822377601</c:v>
                </c:pt>
                <c:pt idx="9825">
                  <c:v>13.5248613986014</c:v>
                </c:pt>
                <c:pt idx="9826">
                  <c:v>13.5262379748252</c:v>
                </c:pt>
                <c:pt idx="9827">
                  <c:v>13.527614551049</c:v>
                </c:pt>
                <c:pt idx="9828">
                  <c:v>13.5289911272727</c:v>
                </c:pt>
                <c:pt idx="9829">
                  <c:v>13.5303677034965</c:v>
                </c:pt>
                <c:pt idx="9830">
                  <c:v>13.5317442797203</c:v>
                </c:pt>
                <c:pt idx="9831">
                  <c:v>13.5331208559441</c:v>
                </c:pt>
                <c:pt idx="9832">
                  <c:v>13.5344974321678</c:v>
                </c:pt>
                <c:pt idx="9833">
                  <c:v>13.5358740083916</c:v>
                </c:pt>
                <c:pt idx="9834">
                  <c:v>13.5372505846154</c:v>
                </c:pt>
                <c:pt idx="9835">
                  <c:v>13.5386271608392</c:v>
                </c:pt>
                <c:pt idx="9836">
                  <c:v>13.5400037370629</c:v>
                </c:pt>
                <c:pt idx="9837">
                  <c:v>13.5413803132867</c:v>
                </c:pt>
                <c:pt idx="9838">
                  <c:v>13.5427568895105</c:v>
                </c:pt>
                <c:pt idx="9839">
                  <c:v>13.5441334657343</c:v>
                </c:pt>
                <c:pt idx="9840">
                  <c:v>13.545510041958</c:v>
                </c:pt>
                <c:pt idx="9841">
                  <c:v>13.5468866181818</c:v>
                </c:pt>
                <c:pt idx="9842">
                  <c:v>13.5482631944056</c:v>
                </c:pt>
                <c:pt idx="9843">
                  <c:v>13.549639770629399</c:v>
                </c:pt>
                <c:pt idx="9844">
                  <c:v>13.551016346853199</c:v>
                </c:pt>
                <c:pt idx="9845">
                  <c:v>13.5523929230769</c:v>
                </c:pt>
                <c:pt idx="9846">
                  <c:v>13.553769499300699</c:v>
                </c:pt>
                <c:pt idx="9847">
                  <c:v>13.555146075524499</c:v>
                </c:pt>
                <c:pt idx="9848">
                  <c:v>13.556522651748301</c:v>
                </c:pt>
                <c:pt idx="9849">
                  <c:v>13.557899227971999</c:v>
                </c:pt>
                <c:pt idx="9850">
                  <c:v>13.559275804195799</c:v>
                </c:pt>
                <c:pt idx="9851">
                  <c:v>13.560652380419601</c:v>
                </c:pt>
                <c:pt idx="9852">
                  <c:v>13.562028956643401</c:v>
                </c:pt>
                <c:pt idx="9853">
                  <c:v>13.563405532867099</c:v>
                </c:pt>
                <c:pt idx="9854">
                  <c:v>13.564782109090901</c:v>
                </c:pt>
                <c:pt idx="9855">
                  <c:v>13.566158685314701</c:v>
                </c:pt>
                <c:pt idx="9856">
                  <c:v>13.567535261538501</c:v>
                </c:pt>
                <c:pt idx="9857">
                  <c:v>13.568911837762199</c:v>
                </c:pt>
                <c:pt idx="9858">
                  <c:v>13.570288413986001</c:v>
                </c:pt>
                <c:pt idx="9859">
                  <c:v>13.571664990209801</c:v>
                </c:pt>
                <c:pt idx="9860">
                  <c:v>13.5730415664336</c:v>
                </c:pt>
                <c:pt idx="9861">
                  <c:v>13.574418142657301</c:v>
                </c:pt>
                <c:pt idx="9862">
                  <c:v>13.575794718881101</c:v>
                </c:pt>
                <c:pt idx="9863">
                  <c:v>13.5771712951049</c:v>
                </c:pt>
                <c:pt idx="9864">
                  <c:v>13.5785478713287</c:v>
                </c:pt>
                <c:pt idx="9865">
                  <c:v>13.579924447552401</c:v>
                </c:pt>
                <c:pt idx="9866">
                  <c:v>13.5813010237762</c:v>
                </c:pt>
                <c:pt idx="9867">
                  <c:v>13.5826776</c:v>
                </c:pt>
                <c:pt idx="9868">
                  <c:v>13.5840541762238</c:v>
                </c:pt>
                <c:pt idx="9869">
                  <c:v>13.5854307524476</c:v>
                </c:pt>
                <c:pt idx="9870">
                  <c:v>13.5868073286713</c:v>
                </c:pt>
                <c:pt idx="9871">
                  <c:v>13.5881839048951</c:v>
                </c:pt>
                <c:pt idx="9872">
                  <c:v>13.5895604811189</c:v>
                </c:pt>
                <c:pt idx="9873">
                  <c:v>13.5909370573427</c:v>
                </c:pt>
                <c:pt idx="9874">
                  <c:v>13.5923136335664</c:v>
                </c:pt>
                <c:pt idx="9875">
                  <c:v>13.5936902097902</c:v>
                </c:pt>
                <c:pt idx="9876">
                  <c:v>13.595066786014</c:v>
                </c:pt>
                <c:pt idx="9877">
                  <c:v>13.5964433622378</c:v>
                </c:pt>
                <c:pt idx="9878">
                  <c:v>13.5978199384615</c:v>
                </c:pt>
                <c:pt idx="9879">
                  <c:v>13.5991965146853</c:v>
                </c:pt>
                <c:pt idx="9880">
                  <c:v>13.6005730909091</c:v>
                </c:pt>
                <c:pt idx="9881">
                  <c:v>13.601949667132899</c:v>
                </c:pt>
                <c:pt idx="9882">
                  <c:v>13.6033262433566</c:v>
                </c:pt>
                <c:pt idx="9883">
                  <c:v>13.6047028195804</c:v>
                </c:pt>
                <c:pt idx="9884">
                  <c:v>13.606079395804199</c:v>
                </c:pt>
                <c:pt idx="9885">
                  <c:v>13.607455972027999</c:v>
                </c:pt>
                <c:pt idx="9886">
                  <c:v>13.608832548251801</c:v>
                </c:pt>
                <c:pt idx="9887">
                  <c:v>13.610209124475499</c:v>
                </c:pt>
                <c:pt idx="9888">
                  <c:v>13.611585700699299</c:v>
                </c:pt>
                <c:pt idx="9889">
                  <c:v>13.612962276923099</c:v>
                </c:pt>
                <c:pt idx="9890">
                  <c:v>13.614338853146901</c:v>
                </c:pt>
                <c:pt idx="9891">
                  <c:v>13.615715429370599</c:v>
                </c:pt>
                <c:pt idx="9892">
                  <c:v>13.617092005594399</c:v>
                </c:pt>
                <c:pt idx="9893">
                  <c:v>13.618468581818201</c:v>
                </c:pt>
                <c:pt idx="9894">
                  <c:v>13.619845158042001</c:v>
                </c:pt>
                <c:pt idx="9895">
                  <c:v>13.621221734265699</c:v>
                </c:pt>
                <c:pt idx="9896">
                  <c:v>13.622598310489501</c:v>
                </c:pt>
                <c:pt idx="9897">
                  <c:v>13.623974886713301</c:v>
                </c:pt>
                <c:pt idx="9898">
                  <c:v>13.6253514629371</c:v>
                </c:pt>
                <c:pt idx="9899">
                  <c:v>13.626728039160801</c:v>
                </c:pt>
                <c:pt idx="9900">
                  <c:v>13.628104615384601</c:v>
                </c:pt>
                <c:pt idx="9901">
                  <c:v>13.6294811916084</c:v>
                </c:pt>
                <c:pt idx="9902">
                  <c:v>13.6308577678322</c:v>
                </c:pt>
                <c:pt idx="9903">
                  <c:v>13.632234344055901</c:v>
                </c:pt>
                <c:pt idx="9904">
                  <c:v>13.6336109202797</c:v>
                </c:pt>
                <c:pt idx="9905">
                  <c:v>13.6349874965035</c:v>
                </c:pt>
                <c:pt idx="9906">
                  <c:v>13.6363640727273</c:v>
                </c:pt>
                <c:pt idx="9907">
                  <c:v>13.6377406489511</c:v>
                </c:pt>
                <c:pt idx="9908">
                  <c:v>13.6391172251748</c:v>
                </c:pt>
                <c:pt idx="9909">
                  <c:v>13.6404938013986</c:v>
                </c:pt>
                <c:pt idx="9910">
                  <c:v>13.6418703776224</c:v>
                </c:pt>
                <c:pt idx="9911">
                  <c:v>13.6432469538462</c:v>
                </c:pt>
                <c:pt idx="9912">
                  <c:v>13.6446235300699</c:v>
                </c:pt>
                <c:pt idx="9913">
                  <c:v>13.6460001062937</c:v>
                </c:pt>
                <c:pt idx="9914">
                  <c:v>13.6473766825175</c:v>
                </c:pt>
                <c:pt idx="9915">
                  <c:v>13.6487532587413</c:v>
                </c:pt>
                <c:pt idx="9916">
                  <c:v>13.650129834965</c:v>
                </c:pt>
                <c:pt idx="9917">
                  <c:v>13.6515064111888</c:v>
                </c:pt>
                <c:pt idx="9918">
                  <c:v>13.6528829874126</c:v>
                </c:pt>
                <c:pt idx="9919">
                  <c:v>13.654259563636399</c:v>
                </c:pt>
                <c:pt idx="9920">
                  <c:v>13.6556361398601</c:v>
                </c:pt>
                <c:pt idx="9921">
                  <c:v>13.6570127160839</c:v>
                </c:pt>
                <c:pt idx="9922">
                  <c:v>13.658389292307699</c:v>
                </c:pt>
                <c:pt idx="9923">
                  <c:v>13.659765868531499</c:v>
                </c:pt>
                <c:pt idx="9924">
                  <c:v>13.6611424447552</c:v>
                </c:pt>
                <c:pt idx="9925">
                  <c:v>13.662519020979</c:v>
                </c:pt>
                <c:pt idx="9926">
                  <c:v>13.663895597202799</c:v>
                </c:pt>
                <c:pt idx="9927">
                  <c:v>13.665272173426599</c:v>
                </c:pt>
                <c:pt idx="9928">
                  <c:v>13.666648749650401</c:v>
                </c:pt>
                <c:pt idx="9929">
                  <c:v>13.668025325874099</c:v>
                </c:pt>
                <c:pt idx="9930">
                  <c:v>13.669401902097899</c:v>
                </c:pt>
                <c:pt idx="9931">
                  <c:v>13.670778478321701</c:v>
                </c:pt>
                <c:pt idx="9932">
                  <c:v>13.672155054545501</c:v>
                </c:pt>
                <c:pt idx="9933">
                  <c:v>13.673531630769199</c:v>
                </c:pt>
                <c:pt idx="9934">
                  <c:v>13.674908206993001</c:v>
                </c:pt>
                <c:pt idx="9935">
                  <c:v>13.676284783216801</c:v>
                </c:pt>
                <c:pt idx="9936">
                  <c:v>13.6776613594406</c:v>
                </c:pt>
                <c:pt idx="9937">
                  <c:v>13.679037935664301</c:v>
                </c:pt>
                <c:pt idx="9938">
                  <c:v>13.680414511888101</c:v>
                </c:pt>
                <c:pt idx="9939">
                  <c:v>13.6817910881119</c:v>
                </c:pt>
                <c:pt idx="9940">
                  <c:v>13.6831676643357</c:v>
                </c:pt>
                <c:pt idx="9941">
                  <c:v>13.684544240559401</c:v>
                </c:pt>
                <c:pt idx="9942">
                  <c:v>13.6859208167832</c:v>
                </c:pt>
                <c:pt idx="9943">
                  <c:v>13.687297393007</c:v>
                </c:pt>
                <c:pt idx="9944">
                  <c:v>13.6886739692308</c:v>
                </c:pt>
                <c:pt idx="9945">
                  <c:v>13.690050545454501</c:v>
                </c:pt>
                <c:pt idx="9946">
                  <c:v>13.6914271216783</c:v>
                </c:pt>
                <c:pt idx="9947">
                  <c:v>13.6928036979021</c:v>
                </c:pt>
                <c:pt idx="9948">
                  <c:v>13.6941802741259</c:v>
                </c:pt>
                <c:pt idx="9949">
                  <c:v>13.6955568503497</c:v>
                </c:pt>
                <c:pt idx="9950">
                  <c:v>13.6969334265734</c:v>
                </c:pt>
                <c:pt idx="9951">
                  <c:v>13.6983100027972</c:v>
                </c:pt>
                <c:pt idx="9952">
                  <c:v>13.699686579021</c:v>
                </c:pt>
                <c:pt idx="9953">
                  <c:v>13.7010631552448</c:v>
                </c:pt>
                <c:pt idx="9954">
                  <c:v>13.7024397314685</c:v>
                </c:pt>
                <c:pt idx="9955">
                  <c:v>13.7038163076923</c:v>
                </c:pt>
                <c:pt idx="9956">
                  <c:v>13.7051928839161</c:v>
                </c:pt>
                <c:pt idx="9957">
                  <c:v>13.7065694601399</c:v>
                </c:pt>
                <c:pt idx="9958">
                  <c:v>13.7079460363636</c:v>
                </c:pt>
                <c:pt idx="9959">
                  <c:v>13.7093226125874</c:v>
                </c:pt>
                <c:pt idx="9960">
                  <c:v>13.7106991888112</c:v>
                </c:pt>
                <c:pt idx="9961">
                  <c:v>13.712075765034999</c:v>
                </c:pt>
                <c:pt idx="9962">
                  <c:v>13.7134523412587</c:v>
                </c:pt>
                <c:pt idx="9963">
                  <c:v>13.7148289174825</c:v>
                </c:pt>
                <c:pt idx="9964">
                  <c:v>13.716205493706299</c:v>
                </c:pt>
                <c:pt idx="9965">
                  <c:v>13.717582069930099</c:v>
                </c:pt>
                <c:pt idx="9966">
                  <c:v>13.718958646153901</c:v>
                </c:pt>
                <c:pt idx="9967">
                  <c:v>13.720335222377599</c:v>
                </c:pt>
                <c:pt idx="9968">
                  <c:v>13.721711798601399</c:v>
                </c:pt>
                <c:pt idx="9969">
                  <c:v>13.723088374825201</c:v>
                </c:pt>
                <c:pt idx="9970">
                  <c:v>13.724464951049001</c:v>
                </c:pt>
                <c:pt idx="9971">
                  <c:v>13.725841527272699</c:v>
                </c:pt>
                <c:pt idx="9972">
                  <c:v>13.727218103496501</c:v>
                </c:pt>
                <c:pt idx="9973">
                  <c:v>13.728594679720301</c:v>
                </c:pt>
                <c:pt idx="9974">
                  <c:v>13.729971255944101</c:v>
                </c:pt>
                <c:pt idx="9975">
                  <c:v>13.731347832167801</c:v>
                </c:pt>
                <c:pt idx="9976">
                  <c:v>13.732724408391601</c:v>
                </c:pt>
                <c:pt idx="9977">
                  <c:v>13.734100984615401</c:v>
                </c:pt>
                <c:pt idx="9978">
                  <c:v>13.7354775608392</c:v>
                </c:pt>
                <c:pt idx="9979">
                  <c:v>13.736854137062901</c:v>
                </c:pt>
                <c:pt idx="9980">
                  <c:v>13.738230713286701</c:v>
                </c:pt>
                <c:pt idx="9981">
                  <c:v>13.7396072895105</c:v>
                </c:pt>
                <c:pt idx="9982">
                  <c:v>13.7409838657343</c:v>
                </c:pt>
                <c:pt idx="9983">
                  <c:v>13.742360441958001</c:v>
                </c:pt>
                <c:pt idx="9984">
                  <c:v>13.7437370181818</c:v>
                </c:pt>
                <c:pt idx="9985">
                  <c:v>13.7451135944056</c:v>
                </c:pt>
                <c:pt idx="9986">
                  <c:v>13.7464901706294</c:v>
                </c:pt>
                <c:pt idx="9987">
                  <c:v>13.7478667468531</c:v>
                </c:pt>
                <c:pt idx="9988">
                  <c:v>13.7492433230769</c:v>
                </c:pt>
                <c:pt idx="9989">
                  <c:v>13.7506198993007</c:v>
                </c:pt>
                <c:pt idx="9990">
                  <c:v>13.7519964755245</c:v>
                </c:pt>
                <c:pt idx="9991">
                  <c:v>13.7533730517483</c:v>
                </c:pt>
                <c:pt idx="9992">
                  <c:v>13.754749627972</c:v>
                </c:pt>
                <c:pt idx="9993">
                  <c:v>13.7561262041958</c:v>
                </c:pt>
                <c:pt idx="9994">
                  <c:v>13.7575027804196</c:v>
                </c:pt>
                <c:pt idx="9995">
                  <c:v>13.7588793566434</c:v>
                </c:pt>
                <c:pt idx="9996">
                  <c:v>13.7602559328671</c:v>
                </c:pt>
                <c:pt idx="9997">
                  <c:v>13.7616325090909</c:v>
                </c:pt>
                <c:pt idx="9998">
                  <c:v>13.7630090853147</c:v>
                </c:pt>
                <c:pt idx="9999">
                  <c:v>13.764385661538499</c:v>
                </c:pt>
                <c:pt idx="10000">
                  <c:v>13.7657622377622</c:v>
                </c:pt>
                <c:pt idx="10001">
                  <c:v>13.767138813986</c:v>
                </c:pt>
                <c:pt idx="10002">
                  <c:v>13.768515390209799</c:v>
                </c:pt>
                <c:pt idx="10003">
                  <c:v>13.769891966433599</c:v>
                </c:pt>
                <c:pt idx="10004">
                  <c:v>13.7712685426573</c:v>
                </c:pt>
                <c:pt idx="10005">
                  <c:v>13.772645118881099</c:v>
                </c:pt>
                <c:pt idx="10006">
                  <c:v>13.774021695104899</c:v>
                </c:pt>
                <c:pt idx="10007">
                  <c:v>13.775398271328701</c:v>
                </c:pt>
                <c:pt idx="10008">
                  <c:v>13.776774847552501</c:v>
                </c:pt>
                <c:pt idx="10009">
                  <c:v>13.778151423776199</c:v>
                </c:pt>
                <c:pt idx="10010">
                  <c:v>13.779528000000001</c:v>
                </c:pt>
                <c:pt idx="10011">
                  <c:v>13.780904576223801</c:v>
                </c:pt>
                <c:pt idx="10012">
                  <c:v>13.782281152447601</c:v>
                </c:pt>
                <c:pt idx="10013">
                  <c:v>13.783657728671299</c:v>
                </c:pt>
                <c:pt idx="10014">
                  <c:v>13.785034304895101</c:v>
                </c:pt>
                <c:pt idx="10015">
                  <c:v>13.786410881118901</c:v>
                </c:pt>
                <c:pt idx="10016">
                  <c:v>13.7877874573427</c:v>
                </c:pt>
                <c:pt idx="10017">
                  <c:v>13.789164033566401</c:v>
                </c:pt>
                <c:pt idx="10018">
                  <c:v>13.790540609790201</c:v>
                </c:pt>
                <c:pt idx="10019">
                  <c:v>13.791917186014</c:v>
                </c:pt>
                <c:pt idx="10020">
                  <c:v>13.7932937622378</c:v>
                </c:pt>
                <c:pt idx="10021">
                  <c:v>13.794670338461501</c:v>
                </c:pt>
                <c:pt idx="10022">
                  <c:v>13.7960469146853</c:v>
                </c:pt>
                <c:pt idx="10023">
                  <c:v>13.7974234909091</c:v>
                </c:pt>
                <c:pt idx="10024">
                  <c:v>13.7988000671329</c:v>
                </c:pt>
                <c:pt idx="10025">
                  <c:v>13.8001766433566</c:v>
                </c:pt>
                <c:pt idx="10026">
                  <c:v>13.8015532195804</c:v>
                </c:pt>
                <c:pt idx="10027">
                  <c:v>13.8029297958042</c:v>
                </c:pt>
                <c:pt idx="10028">
                  <c:v>13.804306372028</c:v>
                </c:pt>
                <c:pt idx="10029">
                  <c:v>13.8056829482518</c:v>
                </c:pt>
                <c:pt idx="10030">
                  <c:v>13.8070595244755</c:v>
                </c:pt>
                <c:pt idx="10031">
                  <c:v>13.8084361006993</c:v>
                </c:pt>
                <c:pt idx="10032">
                  <c:v>13.8098126769231</c:v>
                </c:pt>
                <c:pt idx="10033">
                  <c:v>13.8111892531469</c:v>
                </c:pt>
                <c:pt idx="10034">
                  <c:v>13.8125658293706</c:v>
                </c:pt>
                <c:pt idx="10035">
                  <c:v>13.8139424055944</c:v>
                </c:pt>
                <c:pt idx="10036">
                  <c:v>13.8153189818182</c:v>
                </c:pt>
                <c:pt idx="10037">
                  <c:v>13.816695558041999</c:v>
                </c:pt>
                <c:pt idx="10038">
                  <c:v>13.8180721342657</c:v>
                </c:pt>
                <c:pt idx="10039">
                  <c:v>13.8194487104895</c:v>
                </c:pt>
                <c:pt idx="10040">
                  <c:v>13.820825286713299</c:v>
                </c:pt>
                <c:pt idx="10041">
                  <c:v>13.822201862937099</c:v>
                </c:pt>
                <c:pt idx="10042">
                  <c:v>13.8235784391608</c:v>
                </c:pt>
                <c:pt idx="10043">
                  <c:v>13.824955015384599</c:v>
                </c:pt>
                <c:pt idx="10044">
                  <c:v>13.826331591608399</c:v>
                </c:pt>
                <c:pt idx="10045">
                  <c:v>13.827708167832199</c:v>
                </c:pt>
                <c:pt idx="10046">
                  <c:v>13.829084744055899</c:v>
                </c:pt>
                <c:pt idx="10047">
                  <c:v>13.830461320279699</c:v>
                </c:pt>
                <c:pt idx="10048">
                  <c:v>13.831837896503499</c:v>
                </c:pt>
                <c:pt idx="10049">
                  <c:v>13.833214472727301</c:v>
                </c:pt>
                <c:pt idx="10050">
                  <c:v>13.834591048950999</c:v>
                </c:pt>
                <c:pt idx="10051">
                  <c:v>13.835967625174799</c:v>
                </c:pt>
                <c:pt idx="10052">
                  <c:v>13.837344201398601</c:v>
                </c:pt>
                <c:pt idx="10053">
                  <c:v>13.838720777622401</c:v>
                </c:pt>
                <c:pt idx="10054">
                  <c:v>13.8400973538462</c:v>
                </c:pt>
                <c:pt idx="10055">
                  <c:v>13.841473930069901</c:v>
                </c:pt>
                <c:pt idx="10056">
                  <c:v>13.842850506293701</c:v>
                </c:pt>
                <c:pt idx="10057">
                  <c:v>13.8442270825175</c:v>
                </c:pt>
                <c:pt idx="10058">
                  <c:v>13.8456036587413</c:v>
                </c:pt>
                <c:pt idx="10059">
                  <c:v>13.846980234965001</c:v>
                </c:pt>
                <c:pt idx="10060">
                  <c:v>13.8483568111888</c:v>
                </c:pt>
                <c:pt idx="10061">
                  <c:v>13.8497333874126</c:v>
                </c:pt>
                <c:pt idx="10062">
                  <c:v>13.8511099636364</c:v>
                </c:pt>
                <c:pt idx="10063">
                  <c:v>13.8524865398601</c:v>
                </c:pt>
                <c:pt idx="10064">
                  <c:v>13.8538631160839</c:v>
                </c:pt>
                <c:pt idx="10065">
                  <c:v>13.8552396923077</c:v>
                </c:pt>
                <c:pt idx="10066">
                  <c:v>13.8566162685315</c:v>
                </c:pt>
                <c:pt idx="10067">
                  <c:v>13.8579928447552</c:v>
                </c:pt>
                <c:pt idx="10068">
                  <c:v>13.859369420979</c:v>
                </c:pt>
                <c:pt idx="10069">
                  <c:v>13.8607459972028</c:v>
                </c:pt>
                <c:pt idx="10070">
                  <c:v>13.8621225734266</c:v>
                </c:pt>
                <c:pt idx="10071">
                  <c:v>13.8634991496504</c:v>
                </c:pt>
                <c:pt idx="10072">
                  <c:v>13.8648757258741</c:v>
                </c:pt>
                <c:pt idx="10073">
                  <c:v>13.8662523020979</c:v>
                </c:pt>
                <c:pt idx="10074">
                  <c:v>13.8676288783217</c:v>
                </c:pt>
                <c:pt idx="10075">
                  <c:v>13.869005454545499</c:v>
                </c:pt>
                <c:pt idx="10076">
                  <c:v>13.8703820307692</c:v>
                </c:pt>
                <c:pt idx="10077">
                  <c:v>13.871758606993</c:v>
                </c:pt>
                <c:pt idx="10078">
                  <c:v>13.8731351832168</c:v>
                </c:pt>
                <c:pt idx="10079">
                  <c:v>13.874511759440599</c:v>
                </c:pt>
                <c:pt idx="10080">
                  <c:v>13.8758883356643</c:v>
                </c:pt>
                <c:pt idx="10081">
                  <c:v>13.8772649118881</c:v>
                </c:pt>
                <c:pt idx="10082">
                  <c:v>13.878641488111899</c:v>
                </c:pt>
                <c:pt idx="10083">
                  <c:v>13.880018064335699</c:v>
                </c:pt>
                <c:pt idx="10084">
                  <c:v>13.8813946405594</c:v>
                </c:pt>
                <c:pt idx="10085">
                  <c:v>13.882771216783199</c:v>
                </c:pt>
                <c:pt idx="10086">
                  <c:v>13.884147793006999</c:v>
                </c:pt>
                <c:pt idx="10087">
                  <c:v>13.885524369230801</c:v>
                </c:pt>
                <c:pt idx="10088">
                  <c:v>13.886900945454499</c:v>
                </c:pt>
                <c:pt idx="10089">
                  <c:v>13.888277521678299</c:v>
                </c:pt>
                <c:pt idx="10090">
                  <c:v>13.889654097902101</c:v>
                </c:pt>
                <c:pt idx="10091">
                  <c:v>13.891030674125901</c:v>
                </c:pt>
                <c:pt idx="10092">
                  <c:v>13.8924072503497</c:v>
                </c:pt>
                <c:pt idx="10093">
                  <c:v>13.893783826573401</c:v>
                </c:pt>
                <c:pt idx="10094">
                  <c:v>13.895160402797201</c:v>
                </c:pt>
                <c:pt idx="10095">
                  <c:v>13.896536979021</c:v>
                </c:pt>
                <c:pt idx="10096">
                  <c:v>13.8979135552448</c:v>
                </c:pt>
                <c:pt idx="10097">
                  <c:v>13.899290131468501</c:v>
                </c:pt>
                <c:pt idx="10098">
                  <c:v>13.900666707692301</c:v>
                </c:pt>
                <c:pt idx="10099">
                  <c:v>13.9020432839161</c:v>
                </c:pt>
                <c:pt idx="10100">
                  <c:v>13.9034198601399</c:v>
                </c:pt>
                <c:pt idx="10101">
                  <c:v>13.904796436363601</c:v>
                </c:pt>
                <c:pt idx="10102">
                  <c:v>13.9061730125874</c:v>
                </c:pt>
                <c:pt idx="10103">
                  <c:v>13.9075495888112</c:v>
                </c:pt>
                <c:pt idx="10104">
                  <c:v>13.908926165035</c:v>
                </c:pt>
                <c:pt idx="10105">
                  <c:v>13.9103027412587</c:v>
                </c:pt>
                <c:pt idx="10106">
                  <c:v>13.9116793174825</c:v>
                </c:pt>
                <c:pt idx="10107">
                  <c:v>13.9130558937063</c:v>
                </c:pt>
                <c:pt idx="10108">
                  <c:v>13.9144324699301</c:v>
                </c:pt>
                <c:pt idx="10109">
                  <c:v>13.9158090461538</c:v>
                </c:pt>
                <c:pt idx="10110">
                  <c:v>13.9171856223776</c:v>
                </c:pt>
                <c:pt idx="10111">
                  <c:v>13.9185621986014</c:v>
                </c:pt>
                <c:pt idx="10112">
                  <c:v>13.9199387748252</c:v>
                </c:pt>
                <c:pt idx="10113">
                  <c:v>13.921315351049</c:v>
                </c:pt>
                <c:pt idx="10114">
                  <c:v>13.9226919272727</c:v>
                </c:pt>
                <c:pt idx="10115">
                  <c:v>13.9240685034965</c:v>
                </c:pt>
                <c:pt idx="10116">
                  <c:v>13.9254450797203</c:v>
                </c:pt>
                <c:pt idx="10117">
                  <c:v>13.926821655944099</c:v>
                </c:pt>
                <c:pt idx="10118">
                  <c:v>13.9281982321678</c:v>
                </c:pt>
                <c:pt idx="10119">
                  <c:v>13.9295748083916</c:v>
                </c:pt>
                <c:pt idx="10120">
                  <c:v>13.930951384615399</c:v>
                </c:pt>
                <c:pt idx="10121">
                  <c:v>13.932327960839199</c:v>
                </c:pt>
                <c:pt idx="10122">
                  <c:v>13.9337045370629</c:v>
                </c:pt>
                <c:pt idx="10123">
                  <c:v>13.935081113286699</c:v>
                </c:pt>
                <c:pt idx="10124">
                  <c:v>13.936457689510499</c:v>
                </c:pt>
                <c:pt idx="10125">
                  <c:v>13.937834265734301</c:v>
                </c:pt>
                <c:pt idx="10126">
                  <c:v>13.939210841957999</c:v>
                </c:pt>
                <c:pt idx="10127">
                  <c:v>13.940587418181799</c:v>
                </c:pt>
                <c:pt idx="10128">
                  <c:v>13.941963994405601</c:v>
                </c:pt>
                <c:pt idx="10129">
                  <c:v>13.943340570629401</c:v>
                </c:pt>
                <c:pt idx="10130">
                  <c:v>13.944717146853099</c:v>
                </c:pt>
                <c:pt idx="10131">
                  <c:v>13.946093723076901</c:v>
                </c:pt>
                <c:pt idx="10132">
                  <c:v>13.947470299300701</c:v>
                </c:pt>
                <c:pt idx="10133">
                  <c:v>13.948846875524501</c:v>
                </c:pt>
                <c:pt idx="10134">
                  <c:v>13.9502234517483</c:v>
                </c:pt>
                <c:pt idx="10135">
                  <c:v>13.951600027972001</c:v>
                </c:pt>
                <c:pt idx="10136">
                  <c:v>13.952976604195801</c:v>
                </c:pt>
                <c:pt idx="10137">
                  <c:v>13.9543531804196</c:v>
                </c:pt>
                <c:pt idx="10138">
                  <c:v>13.9557297566434</c:v>
                </c:pt>
                <c:pt idx="10139">
                  <c:v>13.957106332867101</c:v>
                </c:pt>
                <c:pt idx="10140">
                  <c:v>13.9584829090909</c:v>
                </c:pt>
                <c:pt idx="10141">
                  <c:v>13.9598594853147</c:v>
                </c:pt>
                <c:pt idx="10142">
                  <c:v>13.9612360615385</c:v>
                </c:pt>
                <c:pt idx="10143">
                  <c:v>13.9626126377622</c:v>
                </c:pt>
                <c:pt idx="10144">
                  <c:v>13.963989213986</c:v>
                </c:pt>
                <c:pt idx="10145">
                  <c:v>13.9653657902098</c:v>
                </c:pt>
                <c:pt idx="10146">
                  <c:v>13.9667423664336</c:v>
                </c:pt>
                <c:pt idx="10147">
                  <c:v>13.9681189426573</c:v>
                </c:pt>
                <c:pt idx="10148">
                  <c:v>13.9694955188811</c:v>
                </c:pt>
                <c:pt idx="10149">
                  <c:v>13.9708720951049</c:v>
                </c:pt>
                <c:pt idx="10150">
                  <c:v>13.9722486713287</c:v>
                </c:pt>
                <c:pt idx="10151">
                  <c:v>13.9736252475525</c:v>
                </c:pt>
                <c:pt idx="10152">
                  <c:v>13.9750018237762</c:v>
                </c:pt>
                <c:pt idx="10153">
                  <c:v>13.9763784</c:v>
                </c:pt>
                <c:pt idx="10154">
                  <c:v>13.9777549762238</c:v>
                </c:pt>
                <c:pt idx="10155">
                  <c:v>13.979131552447599</c:v>
                </c:pt>
                <c:pt idx="10156">
                  <c:v>13.9805081286713</c:v>
                </c:pt>
                <c:pt idx="10157">
                  <c:v>13.9818847048951</c:v>
                </c:pt>
                <c:pt idx="10158">
                  <c:v>13.983261281118899</c:v>
                </c:pt>
                <c:pt idx="10159">
                  <c:v>13.984637857342699</c:v>
                </c:pt>
                <c:pt idx="10160">
                  <c:v>13.9860144335664</c:v>
                </c:pt>
                <c:pt idx="10161">
                  <c:v>13.987391009790199</c:v>
                </c:pt>
                <c:pt idx="10162">
                  <c:v>13.988767586013999</c:v>
                </c:pt>
                <c:pt idx="10163">
                  <c:v>13.990144162237801</c:v>
                </c:pt>
                <c:pt idx="10164">
                  <c:v>13.991520738461499</c:v>
                </c:pt>
                <c:pt idx="10165">
                  <c:v>13.992897314685299</c:v>
                </c:pt>
                <c:pt idx="10166">
                  <c:v>13.994273890909099</c:v>
                </c:pt>
                <c:pt idx="10167">
                  <c:v>13.995650467132901</c:v>
                </c:pt>
                <c:pt idx="10168">
                  <c:v>13.997027043356599</c:v>
                </c:pt>
                <c:pt idx="10169">
                  <c:v>13.998403619580399</c:v>
                </c:pt>
                <c:pt idx="10170">
                  <c:v>13.999780195804201</c:v>
                </c:pt>
                <c:pt idx="10171">
                  <c:v>14.001156772028001</c:v>
                </c:pt>
                <c:pt idx="10172">
                  <c:v>14.002533348251699</c:v>
                </c:pt>
                <c:pt idx="10173">
                  <c:v>14.003909924475501</c:v>
                </c:pt>
                <c:pt idx="10174">
                  <c:v>14.005286500699301</c:v>
                </c:pt>
                <c:pt idx="10175">
                  <c:v>14.0066630769231</c:v>
                </c:pt>
                <c:pt idx="10176">
                  <c:v>14.0080396531469</c:v>
                </c:pt>
                <c:pt idx="10177">
                  <c:v>14.009416229370601</c:v>
                </c:pt>
                <c:pt idx="10178">
                  <c:v>14.0107928055944</c:v>
                </c:pt>
                <c:pt idx="10179">
                  <c:v>14.0121693818182</c:v>
                </c:pt>
                <c:pt idx="10180">
                  <c:v>14.013545958042</c:v>
                </c:pt>
                <c:pt idx="10181">
                  <c:v>14.0149225342657</c:v>
                </c:pt>
                <c:pt idx="10182">
                  <c:v>14.0162991104895</c:v>
                </c:pt>
                <c:pt idx="10183">
                  <c:v>14.0176756867133</c:v>
                </c:pt>
                <c:pt idx="10184">
                  <c:v>14.0190522629371</c:v>
                </c:pt>
                <c:pt idx="10185">
                  <c:v>14.0204288391608</c:v>
                </c:pt>
                <c:pt idx="10186">
                  <c:v>14.0218054153846</c:v>
                </c:pt>
                <c:pt idx="10187">
                  <c:v>14.0231819916084</c:v>
                </c:pt>
                <c:pt idx="10188">
                  <c:v>14.0245585678322</c:v>
                </c:pt>
                <c:pt idx="10189">
                  <c:v>14.0259351440559</c:v>
                </c:pt>
                <c:pt idx="10190">
                  <c:v>14.0273117202797</c:v>
                </c:pt>
                <c:pt idx="10191">
                  <c:v>14.0286882965035</c:v>
                </c:pt>
                <c:pt idx="10192">
                  <c:v>14.0300648727273</c:v>
                </c:pt>
                <c:pt idx="10193">
                  <c:v>14.031441448951099</c:v>
                </c:pt>
                <c:pt idx="10194">
                  <c:v>14.0328180251748</c:v>
                </c:pt>
                <c:pt idx="10195">
                  <c:v>14.0341946013986</c:v>
                </c:pt>
                <c:pt idx="10196">
                  <c:v>14.035571177622399</c:v>
                </c:pt>
                <c:pt idx="10197">
                  <c:v>14.036947753846199</c:v>
                </c:pt>
                <c:pt idx="10198">
                  <c:v>14.0383243300699</c:v>
                </c:pt>
                <c:pt idx="10199">
                  <c:v>14.039700906293699</c:v>
                </c:pt>
                <c:pt idx="10200">
                  <c:v>14.041077482517499</c:v>
                </c:pt>
                <c:pt idx="10201">
                  <c:v>14.042454058741299</c:v>
                </c:pt>
                <c:pt idx="10202">
                  <c:v>14.043830634965</c:v>
                </c:pt>
                <c:pt idx="10203">
                  <c:v>14.045207211188799</c:v>
                </c:pt>
                <c:pt idx="10204">
                  <c:v>14.046583787412599</c:v>
                </c:pt>
                <c:pt idx="10205">
                  <c:v>14.047960363636401</c:v>
                </c:pt>
                <c:pt idx="10206">
                  <c:v>14.049336939860099</c:v>
                </c:pt>
                <c:pt idx="10207">
                  <c:v>14.050713516083899</c:v>
                </c:pt>
                <c:pt idx="10208">
                  <c:v>14.052090092307701</c:v>
                </c:pt>
                <c:pt idx="10209">
                  <c:v>14.053466668531501</c:v>
                </c:pt>
                <c:pt idx="10210">
                  <c:v>14.054843244755199</c:v>
                </c:pt>
                <c:pt idx="10211">
                  <c:v>14.056219820979001</c:v>
                </c:pt>
                <c:pt idx="10212">
                  <c:v>14.057596397202801</c:v>
                </c:pt>
                <c:pt idx="10213">
                  <c:v>14.0589729734266</c:v>
                </c:pt>
                <c:pt idx="10214">
                  <c:v>14.0603495496504</c:v>
                </c:pt>
                <c:pt idx="10215">
                  <c:v>14.061726125874101</c:v>
                </c:pt>
                <c:pt idx="10216">
                  <c:v>14.0631027020979</c:v>
                </c:pt>
                <c:pt idx="10217">
                  <c:v>14.0644792783217</c:v>
                </c:pt>
                <c:pt idx="10218">
                  <c:v>14.0658558545455</c:v>
                </c:pt>
                <c:pt idx="10219">
                  <c:v>14.0672324307692</c:v>
                </c:pt>
                <c:pt idx="10220">
                  <c:v>14.068609006993</c:v>
                </c:pt>
                <c:pt idx="10221">
                  <c:v>14.0699855832168</c:v>
                </c:pt>
                <c:pt idx="10222">
                  <c:v>14.0713621594406</c:v>
                </c:pt>
                <c:pt idx="10223">
                  <c:v>14.0727387356643</c:v>
                </c:pt>
                <c:pt idx="10224">
                  <c:v>14.0741153118881</c:v>
                </c:pt>
                <c:pt idx="10225">
                  <c:v>14.0754918881119</c:v>
                </c:pt>
                <c:pt idx="10226">
                  <c:v>14.0768684643357</c:v>
                </c:pt>
                <c:pt idx="10227">
                  <c:v>14.0782450405594</c:v>
                </c:pt>
                <c:pt idx="10228">
                  <c:v>14.0796216167832</c:v>
                </c:pt>
                <c:pt idx="10229">
                  <c:v>14.080998193007</c:v>
                </c:pt>
                <c:pt idx="10230">
                  <c:v>14.0823747692308</c:v>
                </c:pt>
                <c:pt idx="10231">
                  <c:v>14.0837513454545</c:v>
                </c:pt>
                <c:pt idx="10232">
                  <c:v>14.0851279216783</c:v>
                </c:pt>
                <c:pt idx="10233">
                  <c:v>14.0865044979021</c:v>
                </c:pt>
                <c:pt idx="10234">
                  <c:v>14.0878810741259</c:v>
                </c:pt>
                <c:pt idx="10235">
                  <c:v>14.089257650349699</c:v>
                </c:pt>
                <c:pt idx="10236">
                  <c:v>14.0906342265734</c:v>
                </c:pt>
                <c:pt idx="10237">
                  <c:v>14.0920108027972</c:v>
                </c:pt>
                <c:pt idx="10238">
                  <c:v>14.093387379020999</c:v>
                </c:pt>
                <c:pt idx="10239">
                  <c:v>14.094763955244799</c:v>
                </c:pt>
                <c:pt idx="10240">
                  <c:v>14.0961405314685</c:v>
                </c:pt>
                <c:pt idx="10241">
                  <c:v>14.097517107692299</c:v>
                </c:pt>
                <c:pt idx="10242">
                  <c:v>14.098893683916099</c:v>
                </c:pt>
                <c:pt idx="10243">
                  <c:v>14.100270260139901</c:v>
                </c:pt>
                <c:pt idx="10244">
                  <c:v>14.101646836363599</c:v>
                </c:pt>
                <c:pt idx="10245">
                  <c:v>14.103023412587399</c:v>
                </c:pt>
                <c:pt idx="10246">
                  <c:v>14.104399988811201</c:v>
                </c:pt>
                <c:pt idx="10247">
                  <c:v>14.105776565035001</c:v>
                </c:pt>
                <c:pt idx="10248">
                  <c:v>14.107153141258699</c:v>
                </c:pt>
                <c:pt idx="10249">
                  <c:v>14.108529717482501</c:v>
                </c:pt>
                <c:pt idx="10250">
                  <c:v>14.109906293706301</c:v>
                </c:pt>
                <c:pt idx="10251">
                  <c:v>14.111282869930101</c:v>
                </c:pt>
                <c:pt idx="10252">
                  <c:v>14.112659446153801</c:v>
                </c:pt>
                <c:pt idx="10253">
                  <c:v>14.114036022377601</c:v>
                </c:pt>
                <c:pt idx="10254">
                  <c:v>14.115412598601401</c:v>
                </c:pt>
                <c:pt idx="10255">
                  <c:v>14.1167891748252</c:v>
                </c:pt>
                <c:pt idx="10256">
                  <c:v>14.118165751049</c:v>
                </c:pt>
                <c:pt idx="10257">
                  <c:v>14.119542327272701</c:v>
                </c:pt>
                <c:pt idx="10258">
                  <c:v>14.1209189034965</c:v>
                </c:pt>
                <c:pt idx="10259">
                  <c:v>14.1222954797203</c:v>
                </c:pt>
                <c:pt idx="10260">
                  <c:v>14.1236720559441</c:v>
                </c:pt>
                <c:pt idx="10261">
                  <c:v>14.1250486321678</c:v>
                </c:pt>
                <c:pt idx="10262">
                  <c:v>14.1264252083916</c:v>
                </c:pt>
                <c:pt idx="10263">
                  <c:v>14.1278017846154</c:v>
                </c:pt>
                <c:pt idx="10264">
                  <c:v>14.1291783608392</c:v>
                </c:pt>
                <c:pt idx="10265">
                  <c:v>14.1305549370629</c:v>
                </c:pt>
                <c:pt idx="10266">
                  <c:v>14.1319315132867</c:v>
                </c:pt>
                <c:pt idx="10267">
                  <c:v>14.1333080895105</c:v>
                </c:pt>
                <c:pt idx="10268">
                  <c:v>14.1346846657343</c:v>
                </c:pt>
                <c:pt idx="10269">
                  <c:v>14.136061241958</c:v>
                </c:pt>
                <c:pt idx="10270">
                  <c:v>14.1374378181818</c:v>
                </c:pt>
                <c:pt idx="10271">
                  <c:v>14.1388143944056</c:v>
                </c:pt>
                <c:pt idx="10272">
                  <c:v>14.1401909706294</c:v>
                </c:pt>
                <c:pt idx="10273">
                  <c:v>14.1415675468531</c:v>
                </c:pt>
                <c:pt idx="10274">
                  <c:v>14.1429441230769</c:v>
                </c:pt>
                <c:pt idx="10275">
                  <c:v>14.1443206993007</c:v>
                </c:pt>
                <c:pt idx="10276">
                  <c:v>14.145697275524499</c:v>
                </c:pt>
                <c:pt idx="10277">
                  <c:v>14.147073851748299</c:v>
                </c:pt>
                <c:pt idx="10278">
                  <c:v>14.148450427972</c:v>
                </c:pt>
                <c:pt idx="10279">
                  <c:v>14.149827004195799</c:v>
                </c:pt>
                <c:pt idx="10280">
                  <c:v>14.151203580419599</c:v>
                </c:pt>
                <c:pt idx="10281">
                  <c:v>14.152580156643401</c:v>
                </c:pt>
                <c:pt idx="10282">
                  <c:v>14.153956732867099</c:v>
                </c:pt>
                <c:pt idx="10283">
                  <c:v>14.155333309090899</c:v>
                </c:pt>
                <c:pt idx="10284">
                  <c:v>14.156709885314701</c:v>
                </c:pt>
                <c:pt idx="10285">
                  <c:v>14.158086461538501</c:v>
                </c:pt>
                <c:pt idx="10286">
                  <c:v>14.159463037762199</c:v>
                </c:pt>
                <c:pt idx="10287">
                  <c:v>14.160839613986001</c:v>
                </c:pt>
                <c:pt idx="10288">
                  <c:v>14.162216190209801</c:v>
                </c:pt>
                <c:pt idx="10289">
                  <c:v>14.163592766433601</c:v>
                </c:pt>
                <c:pt idx="10290">
                  <c:v>14.164969342657299</c:v>
                </c:pt>
                <c:pt idx="10291">
                  <c:v>14.166345918881101</c:v>
                </c:pt>
                <c:pt idx="10292">
                  <c:v>14.167722495104901</c:v>
                </c:pt>
                <c:pt idx="10293">
                  <c:v>14.1690990713287</c:v>
                </c:pt>
                <c:pt idx="10294">
                  <c:v>14.170475647552401</c:v>
                </c:pt>
                <c:pt idx="10295">
                  <c:v>14.171852223776201</c:v>
                </c:pt>
                <c:pt idx="10296">
                  <c:v>14.1732288</c:v>
                </c:pt>
                <c:pt idx="10297">
                  <c:v>14.1746053762238</c:v>
                </c:pt>
                <c:pt idx="10298">
                  <c:v>14.1759819524476</c:v>
                </c:pt>
                <c:pt idx="10299">
                  <c:v>14.1773585286713</c:v>
                </c:pt>
                <c:pt idx="10300">
                  <c:v>14.1787351048951</c:v>
                </c:pt>
                <c:pt idx="10301">
                  <c:v>14.1801116811189</c:v>
                </c:pt>
                <c:pt idx="10302">
                  <c:v>14.1814882573427</c:v>
                </c:pt>
                <c:pt idx="10303">
                  <c:v>14.1828648335664</c:v>
                </c:pt>
                <c:pt idx="10304">
                  <c:v>14.1842414097902</c:v>
                </c:pt>
                <c:pt idx="10305">
                  <c:v>14.185617986014</c:v>
                </c:pt>
                <c:pt idx="10306">
                  <c:v>14.1869945622378</c:v>
                </c:pt>
                <c:pt idx="10307">
                  <c:v>14.1883711384615</c:v>
                </c:pt>
                <c:pt idx="10308">
                  <c:v>14.1897477146853</c:v>
                </c:pt>
                <c:pt idx="10309">
                  <c:v>14.1911242909091</c:v>
                </c:pt>
                <c:pt idx="10310">
                  <c:v>14.1925008671329</c:v>
                </c:pt>
                <c:pt idx="10311">
                  <c:v>14.1938774433566</c:v>
                </c:pt>
                <c:pt idx="10312">
                  <c:v>14.1952540195804</c:v>
                </c:pt>
                <c:pt idx="10313">
                  <c:v>14.1966305958042</c:v>
                </c:pt>
                <c:pt idx="10314">
                  <c:v>14.198007172027999</c:v>
                </c:pt>
                <c:pt idx="10315">
                  <c:v>14.199383748251799</c:v>
                </c:pt>
                <c:pt idx="10316">
                  <c:v>14.2007603244755</c:v>
                </c:pt>
                <c:pt idx="10317">
                  <c:v>14.202136900699299</c:v>
                </c:pt>
                <c:pt idx="10318">
                  <c:v>14.203513476923099</c:v>
                </c:pt>
                <c:pt idx="10319">
                  <c:v>14.204890053146899</c:v>
                </c:pt>
                <c:pt idx="10320">
                  <c:v>14.206266629370599</c:v>
                </c:pt>
                <c:pt idx="10321">
                  <c:v>14.207643205594399</c:v>
                </c:pt>
                <c:pt idx="10322">
                  <c:v>14.209019781818199</c:v>
                </c:pt>
                <c:pt idx="10323">
                  <c:v>14.210396358042001</c:v>
                </c:pt>
                <c:pt idx="10324">
                  <c:v>14.211772934265699</c:v>
                </c:pt>
                <c:pt idx="10325">
                  <c:v>14.213149510489499</c:v>
                </c:pt>
                <c:pt idx="10326">
                  <c:v>14.214526086713301</c:v>
                </c:pt>
                <c:pt idx="10327">
                  <c:v>14.215902662937101</c:v>
                </c:pt>
                <c:pt idx="10328">
                  <c:v>14.217279239160799</c:v>
                </c:pt>
                <c:pt idx="10329">
                  <c:v>14.218655815384601</c:v>
                </c:pt>
                <c:pt idx="10330">
                  <c:v>14.220032391608401</c:v>
                </c:pt>
                <c:pt idx="10331">
                  <c:v>14.2214089678322</c:v>
                </c:pt>
                <c:pt idx="10332">
                  <c:v>14.222785544055901</c:v>
                </c:pt>
                <c:pt idx="10333">
                  <c:v>14.224162120279701</c:v>
                </c:pt>
                <c:pt idx="10334">
                  <c:v>14.2255386965035</c:v>
                </c:pt>
                <c:pt idx="10335">
                  <c:v>14.2269152727273</c:v>
                </c:pt>
                <c:pt idx="10336">
                  <c:v>14.2282918489511</c:v>
                </c:pt>
                <c:pt idx="10337">
                  <c:v>14.2296684251748</c:v>
                </c:pt>
                <c:pt idx="10338">
                  <c:v>14.2310450013986</c:v>
                </c:pt>
                <c:pt idx="10339">
                  <c:v>14.2324215776224</c:v>
                </c:pt>
                <c:pt idx="10340">
                  <c:v>14.2337981538462</c:v>
                </c:pt>
                <c:pt idx="10341">
                  <c:v>14.2351747300699</c:v>
                </c:pt>
                <c:pt idx="10342">
                  <c:v>14.2365513062937</c:v>
                </c:pt>
                <c:pt idx="10343">
                  <c:v>14.2379278825175</c:v>
                </c:pt>
                <c:pt idx="10344">
                  <c:v>14.2393044587413</c:v>
                </c:pt>
                <c:pt idx="10345">
                  <c:v>14.240681034965</c:v>
                </c:pt>
                <c:pt idx="10346">
                  <c:v>14.2420576111888</c:v>
                </c:pt>
                <c:pt idx="10347">
                  <c:v>14.2434341874126</c:v>
                </c:pt>
                <c:pt idx="10348">
                  <c:v>14.2448107636364</c:v>
                </c:pt>
                <c:pt idx="10349">
                  <c:v>14.2461873398601</c:v>
                </c:pt>
                <c:pt idx="10350">
                  <c:v>14.2475639160839</c:v>
                </c:pt>
                <c:pt idx="10351">
                  <c:v>14.2489404923077</c:v>
                </c:pt>
                <c:pt idx="10352">
                  <c:v>14.250317068531499</c:v>
                </c:pt>
                <c:pt idx="10353">
                  <c:v>14.2516936447552</c:v>
                </c:pt>
                <c:pt idx="10354">
                  <c:v>14.253070220979</c:v>
                </c:pt>
                <c:pt idx="10355">
                  <c:v>14.2544467972028</c:v>
                </c:pt>
                <c:pt idx="10356">
                  <c:v>14.255823373426599</c:v>
                </c:pt>
                <c:pt idx="10357">
                  <c:v>14.257199949650399</c:v>
                </c:pt>
                <c:pt idx="10358">
                  <c:v>14.2585765258741</c:v>
                </c:pt>
                <c:pt idx="10359">
                  <c:v>14.259953102097899</c:v>
                </c:pt>
                <c:pt idx="10360">
                  <c:v>14.261329678321699</c:v>
                </c:pt>
                <c:pt idx="10361">
                  <c:v>14.262706254545501</c:v>
                </c:pt>
                <c:pt idx="10362">
                  <c:v>14.264082830769199</c:v>
                </c:pt>
                <c:pt idx="10363">
                  <c:v>14.265459406992999</c:v>
                </c:pt>
                <c:pt idx="10364">
                  <c:v>14.266835983216801</c:v>
                </c:pt>
                <c:pt idx="10365">
                  <c:v>14.268212559440601</c:v>
                </c:pt>
                <c:pt idx="10366">
                  <c:v>14.269589135664299</c:v>
                </c:pt>
                <c:pt idx="10367">
                  <c:v>14.270965711888101</c:v>
                </c:pt>
                <c:pt idx="10368">
                  <c:v>14.272342288111901</c:v>
                </c:pt>
                <c:pt idx="10369">
                  <c:v>14.2737188643357</c:v>
                </c:pt>
                <c:pt idx="10370">
                  <c:v>14.275095440559401</c:v>
                </c:pt>
                <c:pt idx="10371">
                  <c:v>14.276472016783201</c:v>
                </c:pt>
                <c:pt idx="10372">
                  <c:v>14.277848593007</c:v>
                </c:pt>
                <c:pt idx="10373">
                  <c:v>14.2792251692308</c:v>
                </c:pt>
                <c:pt idx="10374">
                  <c:v>14.280601745454501</c:v>
                </c:pt>
                <c:pt idx="10375">
                  <c:v>14.281978321678301</c:v>
                </c:pt>
                <c:pt idx="10376">
                  <c:v>14.2833548979021</c:v>
                </c:pt>
                <c:pt idx="10377">
                  <c:v>14.2847314741259</c:v>
                </c:pt>
                <c:pt idx="10378">
                  <c:v>14.2861080503497</c:v>
                </c:pt>
                <c:pt idx="10379">
                  <c:v>14.2874846265734</c:v>
                </c:pt>
                <c:pt idx="10380">
                  <c:v>14.2888612027972</c:v>
                </c:pt>
                <c:pt idx="10381">
                  <c:v>14.290237779021</c:v>
                </c:pt>
                <c:pt idx="10382">
                  <c:v>14.2916143552448</c:v>
                </c:pt>
                <c:pt idx="10383">
                  <c:v>14.2929909314685</c:v>
                </c:pt>
                <c:pt idx="10384">
                  <c:v>14.2943675076923</c:v>
                </c:pt>
                <c:pt idx="10385">
                  <c:v>14.2957440839161</c:v>
                </c:pt>
                <c:pt idx="10386">
                  <c:v>14.2971206601399</c:v>
                </c:pt>
                <c:pt idx="10387">
                  <c:v>14.2984972363636</c:v>
                </c:pt>
                <c:pt idx="10388">
                  <c:v>14.2998738125874</c:v>
                </c:pt>
                <c:pt idx="10389">
                  <c:v>14.3012503888112</c:v>
                </c:pt>
                <c:pt idx="10390">
                  <c:v>14.302626965035</c:v>
                </c:pt>
                <c:pt idx="10391">
                  <c:v>14.3040035412587</c:v>
                </c:pt>
                <c:pt idx="10392">
                  <c:v>14.3053801174825</c:v>
                </c:pt>
                <c:pt idx="10393">
                  <c:v>14.3067566937063</c:v>
                </c:pt>
                <c:pt idx="10394">
                  <c:v>14.308133269930099</c:v>
                </c:pt>
                <c:pt idx="10395">
                  <c:v>14.3095098461538</c:v>
                </c:pt>
                <c:pt idx="10396">
                  <c:v>14.3108864223776</c:v>
                </c:pt>
                <c:pt idx="10397">
                  <c:v>14.312262998601399</c:v>
                </c:pt>
                <c:pt idx="10398">
                  <c:v>14.313639574825199</c:v>
                </c:pt>
                <c:pt idx="10399">
                  <c:v>14.315016151049001</c:v>
                </c:pt>
                <c:pt idx="10400">
                  <c:v>14.316392727272699</c:v>
                </c:pt>
                <c:pt idx="10401">
                  <c:v>14.317769303496499</c:v>
                </c:pt>
                <c:pt idx="10402">
                  <c:v>14.319145879720301</c:v>
                </c:pt>
                <c:pt idx="10403">
                  <c:v>14.320522455944101</c:v>
                </c:pt>
                <c:pt idx="10404">
                  <c:v>14.321899032167799</c:v>
                </c:pt>
                <c:pt idx="10405">
                  <c:v>14.323275608391601</c:v>
                </c:pt>
                <c:pt idx="10406">
                  <c:v>14.324652184615401</c:v>
                </c:pt>
                <c:pt idx="10407">
                  <c:v>14.326028760839201</c:v>
                </c:pt>
                <c:pt idx="10408">
                  <c:v>14.327405337062901</c:v>
                </c:pt>
                <c:pt idx="10409">
                  <c:v>14.328781913286701</c:v>
                </c:pt>
                <c:pt idx="10410">
                  <c:v>14.330158489510501</c:v>
                </c:pt>
                <c:pt idx="10411">
                  <c:v>14.3315350657343</c:v>
                </c:pt>
                <c:pt idx="10412">
                  <c:v>14.332911641958001</c:v>
                </c:pt>
                <c:pt idx="10413">
                  <c:v>14.334288218181801</c:v>
                </c:pt>
                <c:pt idx="10414">
                  <c:v>14.3356647944056</c:v>
                </c:pt>
                <c:pt idx="10415">
                  <c:v>14.3370413706294</c:v>
                </c:pt>
                <c:pt idx="10416">
                  <c:v>14.338417946853101</c:v>
                </c:pt>
                <c:pt idx="10417">
                  <c:v>14.3397945230769</c:v>
                </c:pt>
                <c:pt idx="10418">
                  <c:v>14.3411710993007</c:v>
                </c:pt>
                <c:pt idx="10419">
                  <c:v>14.3425476755245</c:v>
                </c:pt>
                <c:pt idx="10420">
                  <c:v>14.3439242517483</c:v>
                </c:pt>
                <c:pt idx="10421">
                  <c:v>14.345300827972</c:v>
                </c:pt>
                <c:pt idx="10422">
                  <c:v>14.3466774041958</c:v>
                </c:pt>
                <c:pt idx="10423">
                  <c:v>14.3480539804196</c:v>
                </c:pt>
                <c:pt idx="10424">
                  <c:v>14.3494305566434</c:v>
                </c:pt>
                <c:pt idx="10425">
                  <c:v>14.3508071328671</c:v>
                </c:pt>
                <c:pt idx="10426">
                  <c:v>14.3521837090909</c:v>
                </c:pt>
                <c:pt idx="10427">
                  <c:v>14.3535602853147</c:v>
                </c:pt>
                <c:pt idx="10428">
                  <c:v>14.3549368615385</c:v>
                </c:pt>
                <c:pt idx="10429">
                  <c:v>14.3563134377622</c:v>
                </c:pt>
                <c:pt idx="10430">
                  <c:v>14.357690013986</c:v>
                </c:pt>
                <c:pt idx="10431">
                  <c:v>14.3590665902098</c:v>
                </c:pt>
                <c:pt idx="10432">
                  <c:v>14.360443166433599</c:v>
                </c:pt>
                <c:pt idx="10433">
                  <c:v>14.3618197426573</c:v>
                </c:pt>
                <c:pt idx="10434">
                  <c:v>14.3631963188811</c:v>
                </c:pt>
                <c:pt idx="10435">
                  <c:v>14.364572895104899</c:v>
                </c:pt>
                <c:pt idx="10436">
                  <c:v>14.365949471328699</c:v>
                </c:pt>
                <c:pt idx="10437">
                  <c:v>14.367326047552501</c:v>
                </c:pt>
                <c:pt idx="10438">
                  <c:v>14.368702623776199</c:v>
                </c:pt>
                <c:pt idx="10439">
                  <c:v>14.370079199999999</c:v>
                </c:pt>
                <c:pt idx="10440">
                  <c:v>14.371455776223801</c:v>
                </c:pt>
                <c:pt idx="10441">
                  <c:v>14.372832352447601</c:v>
                </c:pt>
                <c:pt idx="10442">
                  <c:v>14.374208928671299</c:v>
                </c:pt>
                <c:pt idx="10443">
                  <c:v>14.375585504895099</c:v>
                </c:pt>
                <c:pt idx="10444">
                  <c:v>14.376962081118901</c:v>
                </c:pt>
                <c:pt idx="10445">
                  <c:v>14.378338657342701</c:v>
                </c:pt>
                <c:pt idx="10446">
                  <c:v>14.379715233566399</c:v>
                </c:pt>
                <c:pt idx="10447">
                  <c:v>14.381091809790201</c:v>
                </c:pt>
                <c:pt idx="10448">
                  <c:v>14.382468386014001</c:v>
                </c:pt>
                <c:pt idx="10449">
                  <c:v>14.3838449622378</c:v>
                </c:pt>
                <c:pt idx="10450">
                  <c:v>14.385221538461501</c:v>
                </c:pt>
                <c:pt idx="10451">
                  <c:v>14.386598114685301</c:v>
                </c:pt>
                <c:pt idx="10452">
                  <c:v>14.3879746909091</c:v>
                </c:pt>
                <c:pt idx="10453">
                  <c:v>14.3893512671329</c:v>
                </c:pt>
                <c:pt idx="10454">
                  <c:v>14.390727843356601</c:v>
                </c:pt>
                <c:pt idx="10455">
                  <c:v>14.3921044195804</c:v>
                </c:pt>
                <c:pt idx="10456">
                  <c:v>14.3934809958042</c:v>
                </c:pt>
                <c:pt idx="10457">
                  <c:v>14.394857572028</c:v>
                </c:pt>
                <c:pt idx="10458">
                  <c:v>14.3962341482517</c:v>
                </c:pt>
                <c:pt idx="10459">
                  <c:v>14.3976107244755</c:v>
                </c:pt>
                <c:pt idx="10460">
                  <c:v>14.3989873006993</c:v>
                </c:pt>
                <c:pt idx="10461">
                  <c:v>14.4003638769231</c:v>
                </c:pt>
                <c:pt idx="10462">
                  <c:v>14.4017404531469</c:v>
                </c:pt>
                <c:pt idx="10463">
                  <c:v>14.4031170293706</c:v>
                </c:pt>
                <c:pt idx="10464">
                  <c:v>14.4044936055944</c:v>
                </c:pt>
                <c:pt idx="10465">
                  <c:v>14.4058701818182</c:v>
                </c:pt>
                <c:pt idx="10466">
                  <c:v>14.407246758042</c:v>
                </c:pt>
                <c:pt idx="10467">
                  <c:v>14.4086233342657</c:v>
                </c:pt>
                <c:pt idx="10468">
                  <c:v>14.4099999104895</c:v>
                </c:pt>
                <c:pt idx="10469">
                  <c:v>14.4113764867133</c:v>
                </c:pt>
                <c:pt idx="10470">
                  <c:v>14.412753062937099</c:v>
                </c:pt>
                <c:pt idx="10471">
                  <c:v>14.4141296391608</c:v>
                </c:pt>
                <c:pt idx="10472">
                  <c:v>14.4155062153846</c:v>
                </c:pt>
                <c:pt idx="10473">
                  <c:v>14.416882791608399</c:v>
                </c:pt>
                <c:pt idx="10474">
                  <c:v>14.418259367832199</c:v>
                </c:pt>
                <c:pt idx="10475">
                  <c:v>14.4196359440559</c:v>
                </c:pt>
                <c:pt idx="10476">
                  <c:v>14.421012520279699</c:v>
                </c:pt>
                <c:pt idx="10477">
                  <c:v>14.422389096503499</c:v>
                </c:pt>
                <c:pt idx="10478">
                  <c:v>14.423765672727299</c:v>
                </c:pt>
                <c:pt idx="10479">
                  <c:v>14.425142248951101</c:v>
                </c:pt>
                <c:pt idx="10480">
                  <c:v>14.426518825174799</c:v>
                </c:pt>
                <c:pt idx="10481">
                  <c:v>14.427895401398599</c:v>
                </c:pt>
                <c:pt idx="10482">
                  <c:v>14.429271977622401</c:v>
                </c:pt>
                <c:pt idx="10483">
                  <c:v>14.430648553846201</c:v>
                </c:pt>
                <c:pt idx="10484">
                  <c:v>14.432025130069899</c:v>
                </c:pt>
                <c:pt idx="10485">
                  <c:v>14.433401706293701</c:v>
                </c:pt>
                <c:pt idx="10486">
                  <c:v>14.434778282517501</c:v>
                </c:pt>
                <c:pt idx="10487">
                  <c:v>14.4361548587413</c:v>
                </c:pt>
                <c:pt idx="10488">
                  <c:v>14.437531434965001</c:v>
                </c:pt>
                <c:pt idx="10489">
                  <c:v>14.438908011188801</c:v>
                </c:pt>
                <c:pt idx="10490">
                  <c:v>14.4402845874126</c:v>
                </c:pt>
                <c:pt idx="10491">
                  <c:v>14.4416611636364</c:v>
                </c:pt>
                <c:pt idx="10492">
                  <c:v>14.443037739860101</c:v>
                </c:pt>
                <c:pt idx="10493">
                  <c:v>14.4444143160839</c:v>
                </c:pt>
                <c:pt idx="10494">
                  <c:v>14.4457908923077</c:v>
                </c:pt>
                <c:pt idx="10495">
                  <c:v>14.4471674685315</c:v>
                </c:pt>
                <c:pt idx="10496">
                  <c:v>14.4485440447552</c:v>
                </c:pt>
                <c:pt idx="10497">
                  <c:v>14.449920620979</c:v>
                </c:pt>
                <c:pt idx="10498">
                  <c:v>14.4512971972028</c:v>
                </c:pt>
                <c:pt idx="10499">
                  <c:v>14.4526737734266</c:v>
                </c:pt>
                <c:pt idx="10500">
                  <c:v>14.4540503496504</c:v>
                </c:pt>
                <c:pt idx="10501">
                  <c:v>14.4554269258741</c:v>
                </c:pt>
                <c:pt idx="10502">
                  <c:v>14.4568035020979</c:v>
                </c:pt>
                <c:pt idx="10503">
                  <c:v>14.4581800783217</c:v>
                </c:pt>
                <c:pt idx="10504">
                  <c:v>14.4595566545455</c:v>
                </c:pt>
                <c:pt idx="10505">
                  <c:v>14.4609332307692</c:v>
                </c:pt>
                <c:pt idx="10506">
                  <c:v>14.462309806993</c:v>
                </c:pt>
                <c:pt idx="10507">
                  <c:v>14.4636863832168</c:v>
                </c:pt>
                <c:pt idx="10508">
                  <c:v>14.465062959440599</c:v>
                </c:pt>
                <c:pt idx="10509">
                  <c:v>14.4664395356643</c:v>
                </c:pt>
                <c:pt idx="10510">
                  <c:v>14.4678161118881</c:v>
                </c:pt>
                <c:pt idx="10511">
                  <c:v>14.4691926881119</c:v>
                </c:pt>
                <c:pt idx="10512">
                  <c:v>14.470569264335699</c:v>
                </c:pt>
                <c:pt idx="10513">
                  <c:v>14.4719458405594</c:v>
                </c:pt>
                <c:pt idx="10514">
                  <c:v>14.4733224167832</c:v>
                </c:pt>
                <c:pt idx="10515">
                  <c:v>14.474698993006999</c:v>
                </c:pt>
                <c:pt idx="10516">
                  <c:v>14.476075569230799</c:v>
                </c:pt>
                <c:pt idx="10517">
                  <c:v>14.4774521454545</c:v>
                </c:pt>
                <c:pt idx="10518">
                  <c:v>14.478828721678299</c:v>
                </c:pt>
                <c:pt idx="10519">
                  <c:v>14.480205297902099</c:v>
                </c:pt>
                <c:pt idx="10520">
                  <c:v>14.481581874125901</c:v>
                </c:pt>
                <c:pt idx="10521">
                  <c:v>14.482958450349701</c:v>
                </c:pt>
                <c:pt idx="10522">
                  <c:v>14.484335026573399</c:v>
                </c:pt>
                <c:pt idx="10523">
                  <c:v>14.485711602797201</c:v>
                </c:pt>
                <c:pt idx="10524">
                  <c:v>14.487088179021001</c:v>
                </c:pt>
                <c:pt idx="10525">
                  <c:v>14.4884647552448</c:v>
                </c:pt>
                <c:pt idx="10526">
                  <c:v>14.489841331468501</c:v>
                </c:pt>
                <c:pt idx="10527">
                  <c:v>14.491217907692301</c:v>
                </c:pt>
                <c:pt idx="10528">
                  <c:v>14.492594483916101</c:v>
                </c:pt>
                <c:pt idx="10529">
                  <c:v>14.4939710601399</c:v>
                </c:pt>
                <c:pt idx="10530">
                  <c:v>14.495347636363601</c:v>
                </c:pt>
                <c:pt idx="10531">
                  <c:v>14.496724212587401</c:v>
                </c:pt>
                <c:pt idx="10532">
                  <c:v>14.4981007888112</c:v>
                </c:pt>
                <c:pt idx="10533">
                  <c:v>14.499477365035</c:v>
                </c:pt>
                <c:pt idx="10534">
                  <c:v>14.500853941258701</c:v>
                </c:pt>
                <c:pt idx="10535">
                  <c:v>14.5022305174825</c:v>
                </c:pt>
                <c:pt idx="10536">
                  <c:v>14.5036070937063</c:v>
                </c:pt>
                <c:pt idx="10537">
                  <c:v>14.5049836699301</c:v>
                </c:pt>
                <c:pt idx="10538">
                  <c:v>14.5063602461539</c:v>
                </c:pt>
                <c:pt idx="10539">
                  <c:v>14.5077368223776</c:v>
                </c:pt>
                <c:pt idx="10540">
                  <c:v>14.5091133986014</c:v>
                </c:pt>
                <c:pt idx="10541">
                  <c:v>14.5104899748252</c:v>
                </c:pt>
                <c:pt idx="10542">
                  <c:v>14.511866551049</c:v>
                </c:pt>
                <c:pt idx="10543">
                  <c:v>14.5132431272727</c:v>
                </c:pt>
                <c:pt idx="10544">
                  <c:v>14.5146197034965</c:v>
                </c:pt>
                <c:pt idx="10545">
                  <c:v>14.5159962797203</c:v>
                </c:pt>
                <c:pt idx="10546">
                  <c:v>14.5173728559441</c:v>
                </c:pt>
                <c:pt idx="10547">
                  <c:v>14.5187494321678</c:v>
                </c:pt>
                <c:pt idx="10548">
                  <c:v>14.5201260083916</c:v>
                </c:pt>
                <c:pt idx="10549">
                  <c:v>14.5215025846154</c:v>
                </c:pt>
                <c:pt idx="10550">
                  <c:v>14.522879160839199</c:v>
                </c:pt>
                <c:pt idx="10551">
                  <c:v>14.5242557370629</c:v>
                </c:pt>
                <c:pt idx="10552">
                  <c:v>14.5256323132867</c:v>
                </c:pt>
                <c:pt idx="10553">
                  <c:v>14.527008889510499</c:v>
                </c:pt>
                <c:pt idx="10554">
                  <c:v>14.528385465734299</c:v>
                </c:pt>
                <c:pt idx="10555">
                  <c:v>14.529762041958</c:v>
                </c:pt>
                <c:pt idx="10556">
                  <c:v>14.531138618181799</c:v>
                </c:pt>
                <c:pt idx="10557">
                  <c:v>14.532515194405599</c:v>
                </c:pt>
                <c:pt idx="10558">
                  <c:v>14.533891770629401</c:v>
                </c:pt>
                <c:pt idx="10559">
                  <c:v>14.535268346853099</c:v>
                </c:pt>
                <c:pt idx="10560">
                  <c:v>14.536644923076899</c:v>
                </c:pt>
                <c:pt idx="10561">
                  <c:v>14.538021499300701</c:v>
                </c:pt>
                <c:pt idx="10562">
                  <c:v>14.539398075524501</c:v>
                </c:pt>
                <c:pt idx="10563">
                  <c:v>14.540774651748301</c:v>
                </c:pt>
                <c:pt idx="10564">
                  <c:v>14.542151227972001</c:v>
                </c:pt>
                <c:pt idx="10565">
                  <c:v>14.543527804195801</c:v>
                </c:pt>
                <c:pt idx="10566">
                  <c:v>14.544904380419601</c:v>
                </c:pt>
                <c:pt idx="10567">
                  <c:v>14.5462809566434</c:v>
                </c:pt>
                <c:pt idx="10568">
                  <c:v>14.547657532867101</c:v>
                </c:pt>
                <c:pt idx="10569">
                  <c:v>14.549034109090901</c:v>
                </c:pt>
                <c:pt idx="10570">
                  <c:v>14.5504106853147</c:v>
                </c:pt>
                <c:pt idx="10571">
                  <c:v>14.5517872615385</c:v>
                </c:pt>
                <c:pt idx="10572">
                  <c:v>14.553163837762201</c:v>
                </c:pt>
                <c:pt idx="10573">
                  <c:v>14.554540413986</c:v>
                </c:pt>
                <c:pt idx="10574">
                  <c:v>14.5559169902098</c:v>
                </c:pt>
                <c:pt idx="10575">
                  <c:v>14.5572935664336</c:v>
                </c:pt>
                <c:pt idx="10576">
                  <c:v>14.5586701426573</c:v>
                </c:pt>
                <c:pt idx="10577">
                  <c:v>14.5600467188811</c:v>
                </c:pt>
                <c:pt idx="10578">
                  <c:v>14.5614232951049</c:v>
                </c:pt>
                <c:pt idx="10579">
                  <c:v>14.5627998713287</c:v>
                </c:pt>
                <c:pt idx="10580">
                  <c:v>14.5641764475524</c:v>
                </c:pt>
                <c:pt idx="10581">
                  <c:v>14.5655530237762</c:v>
                </c:pt>
                <c:pt idx="10582">
                  <c:v>14.5669296</c:v>
                </c:pt>
                <c:pt idx="10583">
                  <c:v>14.5683061762238</c:v>
                </c:pt>
                <c:pt idx="10584">
                  <c:v>14.5696827524476</c:v>
                </c:pt>
                <c:pt idx="10585">
                  <c:v>14.5710593286713</c:v>
                </c:pt>
                <c:pt idx="10586">
                  <c:v>14.5724359048951</c:v>
                </c:pt>
                <c:pt idx="10587">
                  <c:v>14.5738124811189</c:v>
                </c:pt>
                <c:pt idx="10588">
                  <c:v>14.575189057342699</c:v>
                </c:pt>
                <c:pt idx="10589">
                  <c:v>14.5765656335664</c:v>
                </c:pt>
                <c:pt idx="10590">
                  <c:v>14.5779422097902</c:v>
                </c:pt>
                <c:pt idx="10591">
                  <c:v>14.579318786013999</c:v>
                </c:pt>
                <c:pt idx="10592">
                  <c:v>14.580695362237799</c:v>
                </c:pt>
                <c:pt idx="10593">
                  <c:v>14.5820719384615</c:v>
                </c:pt>
                <c:pt idx="10594">
                  <c:v>14.583448514685299</c:v>
                </c:pt>
                <c:pt idx="10595">
                  <c:v>14.584825090909099</c:v>
                </c:pt>
                <c:pt idx="10596">
                  <c:v>14.586201667132899</c:v>
                </c:pt>
                <c:pt idx="10597">
                  <c:v>14.587578243356599</c:v>
                </c:pt>
                <c:pt idx="10598">
                  <c:v>14.588954819580399</c:v>
                </c:pt>
                <c:pt idx="10599">
                  <c:v>14.590331395804199</c:v>
                </c:pt>
                <c:pt idx="10600">
                  <c:v>14.591707972028001</c:v>
                </c:pt>
                <c:pt idx="10601">
                  <c:v>14.593084548251801</c:v>
                </c:pt>
                <c:pt idx="10602">
                  <c:v>14.594461124475499</c:v>
                </c:pt>
                <c:pt idx="10603">
                  <c:v>14.595837700699301</c:v>
                </c:pt>
                <c:pt idx="10604">
                  <c:v>14.597214276923101</c:v>
                </c:pt>
                <c:pt idx="10605">
                  <c:v>14.5985908531469</c:v>
                </c:pt>
                <c:pt idx="10606">
                  <c:v>14.599967429370601</c:v>
                </c:pt>
                <c:pt idx="10607">
                  <c:v>14.601344005594401</c:v>
                </c:pt>
                <c:pt idx="10608">
                  <c:v>14.6027205818182</c:v>
                </c:pt>
                <c:pt idx="10609">
                  <c:v>14.604097158042</c:v>
                </c:pt>
                <c:pt idx="10610">
                  <c:v>14.605473734265701</c:v>
                </c:pt>
                <c:pt idx="10611">
                  <c:v>14.6068503104895</c:v>
                </c:pt>
                <c:pt idx="10612">
                  <c:v>14.6082268867133</c:v>
                </c:pt>
                <c:pt idx="10613">
                  <c:v>14.6096034629371</c:v>
                </c:pt>
                <c:pt idx="10614">
                  <c:v>14.6109800391608</c:v>
                </c:pt>
                <c:pt idx="10615">
                  <c:v>14.6123566153846</c:v>
                </c:pt>
                <c:pt idx="10616">
                  <c:v>14.6137331916084</c:v>
                </c:pt>
                <c:pt idx="10617">
                  <c:v>14.6151097678322</c:v>
                </c:pt>
                <c:pt idx="10618">
                  <c:v>14.6164863440559</c:v>
                </c:pt>
                <c:pt idx="10619">
                  <c:v>14.6178629202797</c:v>
                </c:pt>
                <c:pt idx="10620">
                  <c:v>14.6192394965035</c:v>
                </c:pt>
                <c:pt idx="10621">
                  <c:v>14.6206160727273</c:v>
                </c:pt>
                <c:pt idx="10622">
                  <c:v>14.6219926489511</c:v>
                </c:pt>
                <c:pt idx="10623">
                  <c:v>14.6233692251748</c:v>
                </c:pt>
                <c:pt idx="10624">
                  <c:v>14.6247458013986</c:v>
                </c:pt>
                <c:pt idx="10625">
                  <c:v>14.6261223776224</c:v>
                </c:pt>
                <c:pt idx="10626">
                  <c:v>14.627498953846199</c:v>
                </c:pt>
                <c:pt idx="10627">
                  <c:v>14.6288755300699</c:v>
                </c:pt>
                <c:pt idx="10628">
                  <c:v>14.6302521062937</c:v>
                </c:pt>
                <c:pt idx="10629">
                  <c:v>14.631628682517499</c:v>
                </c:pt>
                <c:pt idx="10630">
                  <c:v>14.633005258741299</c:v>
                </c:pt>
                <c:pt idx="10631">
                  <c:v>14.634381834965</c:v>
                </c:pt>
                <c:pt idx="10632">
                  <c:v>14.635758411188799</c:v>
                </c:pt>
                <c:pt idx="10633">
                  <c:v>14.637134987412599</c:v>
                </c:pt>
                <c:pt idx="10634">
                  <c:v>14.638511563636399</c:v>
                </c:pt>
                <c:pt idx="10635">
                  <c:v>14.6398881398601</c:v>
                </c:pt>
                <c:pt idx="10636">
                  <c:v>14.641264716083899</c:v>
                </c:pt>
                <c:pt idx="10637">
                  <c:v>14.642641292307699</c:v>
                </c:pt>
                <c:pt idx="10638">
                  <c:v>14.644017868531501</c:v>
                </c:pt>
                <c:pt idx="10639">
                  <c:v>14.645394444755199</c:v>
                </c:pt>
                <c:pt idx="10640">
                  <c:v>14.646771020978999</c:v>
                </c:pt>
                <c:pt idx="10641">
                  <c:v>14.648147597202801</c:v>
                </c:pt>
                <c:pt idx="10642">
                  <c:v>14.649524173426601</c:v>
                </c:pt>
                <c:pt idx="10643">
                  <c:v>14.6509007496504</c:v>
                </c:pt>
                <c:pt idx="10644">
                  <c:v>14.652277325874101</c:v>
                </c:pt>
                <c:pt idx="10645">
                  <c:v>14.653653902097901</c:v>
                </c:pt>
                <c:pt idx="10646">
                  <c:v>14.6550304783217</c:v>
                </c:pt>
                <c:pt idx="10647">
                  <c:v>14.6564070545455</c:v>
                </c:pt>
                <c:pt idx="10648">
                  <c:v>14.657783630769201</c:v>
                </c:pt>
                <c:pt idx="10649">
                  <c:v>14.659160206993</c:v>
                </c:pt>
                <c:pt idx="10650">
                  <c:v>14.6605367832168</c:v>
                </c:pt>
                <c:pt idx="10651">
                  <c:v>14.6619133594406</c:v>
                </c:pt>
                <c:pt idx="10652">
                  <c:v>14.663289935664301</c:v>
                </c:pt>
                <c:pt idx="10653">
                  <c:v>14.6646665118881</c:v>
                </c:pt>
                <c:pt idx="10654">
                  <c:v>14.6660430881119</c:v>
                </c:pt>
                <c:pt idx="10655">
                  <c:v>14.6674196643357</c:v>
                </c:pt>
                <c:pt idx="10656">
                  <c:v>14.6687962405594</c:v>
                </c:pt>
                <c:pt idx="10657">
                  <c:v>14.6701728167832</c:v>
                </c:pt>
                <c:pt idx="10658">
                  <c:v>14.671549393007</c:v>
                </c:pt>
                <c:pt idx="10659">
                  <c:v>14.6729259692308</c:v>
                </c:pt>
                <c:pt idx="10660">
                  <c:v>14.6743025454545</c:v>
                </c:pt>
                <c:pt idx="10661">
                  <c:v>14.6756791216783</c:v>
                </c:pt>
                <c:pt idx="10662">
                  <c:v>14.6770556979021</c:v>
                </c:pt>
                <c:pt idx="10663">
                  <c:v>14.6784322741259</c:v>
                </c:pt>
                <c:pt idx="10664">
                  <c:v>14.6798088503497</c:v>
                </c:pt>
                <c:pt idx="10665">
                  <c:v>14.6811854265734</c:v>
                </c:pt>
                <c:pt idx="10666">
                  <c:v>14.6825620027972</c:v>
                </c:pt>
                <c:pt idx="10667">
                  <c:v>14.683938579021</c:v>
                </c:pt>
                <c:pt idx="10668">
                  <c:v>14.685315155244799</c:v>
                </c:pt>
                <c:pt idx="10669">
                  <c:v>14.6866917314685</c:v>
                </c:pt>
                <c:pt idx="10670">
                  <c:v>14.6880683076923</c:v>
                </c:pt>
                <c:pt idx="10671">
                  <c:v>14.689444883916099</c:v>
                </c:pt>
                <c:pt idx="10672">
                  <c:v>14.690821460139899</c:v>
                </c:pt>
                <c:pt idx="10673">
                  <c:v>14.6921980363636</c:v>
                </c:pt>
                <c:pt idx="10674">
                  <c:v>14.693574612587399</c:v>
                </c:pt>
                <c:pt idx="10675">
                  <c:v>14.694951188811199</c:v>
                </c:pt>
                <c:pt idx="10676">
                  <c:v>14.696327765035001</c:v>
                </c:pt>
                <c:pt idx="10677">
                  <c:v>14.697704341258699</c:v>
                </c:pt>
                <c:pt idx="10678">
                  <c:v>14.699080917482499</c:v>
                </c:pt>
                <c:pt idx="10679">
                  <c:v>14.700457493706301</c:v>
                </c:pt>
                <c:pt idx="10680">
                  <c:v>14.701834069930101</c:v>
                </c:pt>
                <c:pt idx="10681">
                  <c:v>14.703210646153799</c:v>
                </c:pt>
                <c:pt idx="10682">
                  <c:v>14.704587222377601</c:v>
                </c:pt>
                <c:pt idx="10683">
                  <c:v>14.705963798601401</c:v>
                </c:pt>
                <c:pt idx="10684">
                  <c:v>14.707340374825201</c:v>
                </c:pt>
                <c:pt idx="10685">
                  <c:v>14.708716951049</c:v>
                </c:pt>
                <c:pt idx="10686">
                  <c:v>14.710093527272701</c:v>
                </c:pt>
                <c:pt idx="10687">
                  <c:v>14.711470103496501</c:v>
                </c:pt>
                <c:pt idx="10688">
                  <c:v>14.7128466797203</c:v>
                </c:pt>
                <c:pt idx="10689">
                  <c:v>14.7142232559441</c:v>
                </c:pt>
                <c:pt idx="10690">
                  <c:v>14.715599832167801</c:v>
                </c:pt>
                <c:pt idx="10691">
                  <c:v>14.7169764083916</c:v>
                </c:pt>
                <c:pt idx="10692">
                  <c:v>14.7183529846154</c:v>
                </c:pt>
                <c:pt idx="10693">
                  <c:v>14.7197295608392</c:v>
                </c:pt>
                <c:pt idx="10694">
                  <c:v>14.7211061370629</c:v>
                </c:pt>
                <c:pt idx="10695">
                  <c:v>14.7224827132867</c:v>
                </c:pt>
                <c:pt idx="10696">
                  <c:v>14.7238592895105</c:v>
                </c:pt>
                <c:pt idx="10697">
                  <c:v>14.7252358657343</c:v>
                </c:pt>
                <c:pt idx="10698">
                  <c:v>14.726612441958</c:v>
                </c:pt>
                <c:pt idx="10699">
                  <c:v>14.7279890181818</c:v>
                </c:pt>
                <c:pt idx="10700">
                  <c:v>14.7293655944056</c:v>
                </c:pt>
                <c:pt idx="10701">
                  <c:v>14.7307421706294</c:v>
                </c:pt>
                <c:pt idx="10702">
                  <c:v>14.7321187468532</c:v>
                </c:pt>
                <c:pt idx="10703">
                  <c:v>14.7334953230769</c:v>
                </c:pt>
                <c:pt idx="10704">
                  <c:v>14.7348718993007</c:v>
                </c:pt>
                <c:pt idx="10705">
                  <c:v>14.7362484755245</c:v>
                </c:pt>
                <c:pt idx="10706">
                  <c:v>14.737625051748299</c:v>
                </c:pt>
                <c:pt idx="10707">
                  <c:v>14.739001627972</c:v>
                </c:pt>
                <c:pt idx="10708">
                  <c:v>14.7403782041958</c:v>
                </c:pt>
                <c:pt idx="10709">
                  <c:v>14.741754780419599</c:v>
                </c:pt>
                <c:pt idx="10710">
                  <c:v>14.743131356643399</c:v>
                </c:pt>
                <c:pt idx="10711">
                  <c:v>14.7445079328671</c:v>
                </c:pt>
                <c:pt idx="10712">
                  <c:v>14.745884509090899</c:v>
                </c:pt>
                <c:pt idx="10713">
                  <c:v>14.747261085314699</c:v>
                </c:pt>
                <c:pt idx="10714">
                  <c:v>14.748637661538501</c:v>
                </c:pt>
                <c:pt idx="10715">
                  <c:v>14.750014237762199</c:v>
                </c:pt>
                <c:pt idx="10716">
                  <c:v>14.751390813985999</c:v>
                </c:pt>
                <c:pt idx="10717">
                  <c:v>14.752767390209801</c:v>
                </c:pt>
                <c:pt idx="10718">
                  <c:v>14.754143966433601</c:v>
                </c:pt>
                <c:pt idx="10719">
                  <c:v>14.755520542657299</c:v>
                </c:pt>
                <c:pt idx="10720">
                  <c:v>14.756897118881099</c:v>
                </c:pt>
                <c:pt idx="10721">
                  <c:v>14.758273695104901</c:v>
                </c:pt>
                <c:pt idx="10722">
                  <c:v>14.759650271328701</c:v>
                </c:pt>
                <c:pt idx="10723">
                  <c:v>14.761026847552399</c:v>
                </c:pt>
                <c:pt idx="10724">
                  <c:v>14.762403423776201</c:v>
                </c:pt>
                <c:pt idx="10725">
                  <c:v>14.763780000000001</c:v>
                </c:pt>
                <c:pt idx="10726">
                  <c:v>14.7651565762238</c:v>
                </c:pt>
                <c:pt idx="10727">
                  <c:v>14.7665331524476</c:v>
                </c:pt>
                <c:pt idx="10728">
                  <c:v>14.767909728671301</c:v>
                </c:pt>
                <c:pt idx="10729">
                  <c:v>14.7692863048951</c:v>
                </c:pt>
                <c:pt idx="10730">
                  <c:v>14.7706628811189</c:v>
                </c:pt>
                <c:pt idx="10731">
                  <c:v>14.7720394573427</c:v>
                </c:pt>
                <c:pt idx="10732">
                  <c:v>14.7734160335664</c:v>
                </c:pt>
                <c:pt idx="10733">
                  <c:v>14.7747926097902</c:v>
                </c:pt>
                <c:pt idx="10734">
                  <c:v>14.776169186014</c:v>
                </c:pt>
                <c:pt idx="10735">
                  <c:v>14.7775457622378</c:v>
                </c:pt>
                <c:pt idx="10736">
                  <c:v>14.7789223384615</c:v>
                </c:pt>
                <c:pt idx="10737">
                  <c:v>14.7802989146853</c:v>
                </c:pt>
                <c:pt idx="10738">
                  <c:v>14.7816754909091</c:v>
                </c:pt>
                <c:pt idx="10739">
                  <c:v>14.7830520671329</c:v>
                </c:pt>
                <c:pt idx="10740">
                  <c:v>14.7844286433566</c:v>
                </c:pt>
                <c:pt idx="10741">
                  <c:v>14.7858052195804</c:v>
                </c:pt>
                <c:pt idx="10742">
                  <c:v>14.7871817958042</c:v>
                </c:pt>
                <c:pt idx="10743">
                  <c:v>14.788558372028</c:v>
                </c:pt>
                <c:pt idx="10744">
                  <c:v>14.789934948251799</c:v>
                </c:pt>
                <c:pt idx="10745">
                  <c:v>14.7913115244755</c:v>
                </c:pt>
                <c:pt idx="10746">
                  <c:v>14.7926881006993</c:v>
                </c:pt>
                <c:pt idx="10747">
                  <c:v>14.794064676923099</c:v>
                </c:pt>
                <c:pt idx="10748">
                  <c:v>14.795441253146899</c:v>
                </c:pt>
                <c:pt idx="10749">
                  <c:v>14.7968178293706</c:v>
                </c:pt>
                <c:pt idx="10750">
                  <c:v>14.798194405594399</c:v>
                </c:pt>
                <c:pt idx="10751">
                  <c:v>14.799570981818199</c:v>
                </c:pt>
                <c:pt idx="10752">
                  <c:v>14.800947558041999</c:v>
                </c:pt>
                <c:pt idx="10753">
                  <c:v>14.802324134265699</c:v>
                </c:pt>
                <c:pt idx="10754">
                  <c:v>14.803700710489499</c:v>
                </c:pt>
                <c:pt idx="10755">
                  <c:v>14.805077286713299</c:v>
                </c:pt>
                <c:pt idx="10756">
                  <c:v>14.806453862937101</c:v>
                </c:pt>
                <c:pt idx="10757">
                  <c:v>14.807830439160799</c:v>
                </c:pt>
                <c:pt idx="10758">
                  <c:v>14.809207015384599</c:v>
                </c:pt>
                <c:pt idx="10759">
                  <c:v>14.810583591608401</c:v>
                </c:pt>
                <c:pt idx="10760">
                  <c:v>14.811960167832201</c:v>
                </c:pt>
                <c:pt idx="10761">
                  <c:v>14.813336744055899</c:v>
                </c:pt>
                <c:pt idx="10762">
                  <c:v>14.814713320279701</c:v>
                </c:pt>
                <c:pt idx="10763">
                  <c:v>14.816089896503501</c:v>
                </c:pt>
                <c:pt idx="10764">
                  <c:v>14.8174664727273</c:v>
                </c:pt>
                <c:pt idx="10765">
                  <c:v>14.8188430489511</c:v>
                </c:pt>
                <c:pt idx="10766">
                  <c:v>14.820219625174801</c:v>
                </c:pt>
                <c:pt idx="10767">
                  <c:v>14.8215962013986</c:v>
                </c:pt>
                <c:pt idx="10768">
                  <c:v>14.8229727776224</c:v>
                </c:pt>
                <c:pt idx="10769">
                  <c:v>14.8243493538462</c:v>
                </c:pt>
                <c:pt idx="10770">
                  <c:v>14.8257259300699</c:v>
                </c:pt>
                <c:pt idx="10771">
                  <c:v>14.8271025062937</c:v>
                </c:pt>
                <c:pt idx="10772">
                  <c:v>14.8284790825175</c:v>
                </c:pt>
                <c:pt idx="10773">
                  <c:v>14.8298556587413</c:v>
                </c:pt>
                <c:pt idx="10774">
                  <c:v>14.831232234965</c:v>
                </c:pt>
                <c:pt idx="10775">
                  <c:v>14.8326088111888</c:v>
                </c:pt>
                <c:pt idx="10776">
                  <c:v>14.8339853874126</c:v>
                </c:pt>
                <c:pt idx="10777">
                  <c:v>14.8353619636364</c:v>
                </c:pt>
                <c:pt idx="10778">
                  <c:v>14.8367385398601</c:v>
                </c:pt>
                <c:pt idx="10779">
                  <c:v>14.8381151160839</c:v>
                </c:pt>
                <c:pt idx="10780">
                  <c:v>14.8394916923077</c:v>
                </c:pt>
                <c:pt idx="10781">
                  <c:v>14.8408682685315</c:v>
                </c:pt>
                <c:pt idx="10782">
                  <c:v>14.8422448447552</c:v>
                </c:pt>
                <c:pt idx="10783">
                  <c:v>14.843621420979</c:v>
                </c:pt>
                <c:pt idx="10784">
                  <c:v>14.8449979972028</c:v>
                </c:pt>
                <c:pt idx="10785">
                  <c:v>14.846374573426599</c:v>
                </c:pt>
                <c:pt idx="10786">
                  <c:v>14.847751149650399</c:v>
                </c:pt>
                <c:pt idx="10787">
                  <c:v>14.8491277258741</c:v>
                </c:pt>
                <c:pt idx="10788">
                  <c:v>14.8505043020979</c:v>
                </c:pt>
                <c:pt idx="10789">
                  <c:v>14.851880878321699</c:v>
                </c:pt>
                <c:pt idx="10790">
                  <c:v>14.853257454545499</c:v>
                </c:pt>
                <c:pt idx="10791">
                  <c:v>14.8546340307692</c:v>
                </c:pt>
                <c:pt idx="10792">
                  <c:v>14.856010606992999</c:v>
                </c:pt>
                <c:pt idx="10793">
                  <c:v>14.857387183216799</c:v>
                </c:pt>
                <c:pt idx="10794">
                  <c:v>14.858763759440601</c:v>
                </c:pt>
                <c:pt idx="10795">
                  <c:v>14.860140335664299</c:v>
                </c:pt>
                <c:pt idx="10796">
                  <c:v>14.861516911888099</c:v>
                </c:pt>
                <c:pt idx="10797">
                  <c:v>14.862893488111901</c:v>
                </c:pt>
                <c:pt idx="10798">
                  <c:v>14.864270064335701</c:v>
                </c:pt>
                <c:pt idx="10799">
                  <c:v>14.865646640559399</c:v>
                </c:pt>
                <c:pt idx="10800">
                  <c:v>14.867023216783201</c:v>
                </c:pt>
                <c:pt idx="10801">
                  <c:v>14.868399793007001</c:v>
                </c:pt>
                <c:pt idx="10802">
                  <c:v>14.8697763692308</c:v>
                </c:pt>
                <c:pt idx="10803">
                  <c:v>14.871152945454501</c:v>
                </c:pt>
                <c:pt idx="10804">
                  <c:v>14.872529521678301</c:v>
                </c:pt>
                <c:pt idx="10805">
                  <c:v>14.8739060979021</c:v>
                </c:pt>
                <c:pt idx="10806">
                  <c:v>14.8752826741259</c:v>
                </c:pt>
                <c:pt idx="10807">
                  <c:v>14.8766592503497</c:v>
                </c:pt>
                <c:pt idx="10808">
                  <c:v>14.878035826573401</c:v>
                </c:pt>
                <c:pt idx="10809">
                  <c:v>14.8794124027972</c:v>
                </c:pt>
                <c:pt idx="10810">
                  <c:v>14.880788979021</c:v>
                </c:pt>
                <c:pt idx="10811">
                  <c:v>14.8821655552448</c:v>
                </c:pt>
                <c:pt idx="10812">
                  <c:v>14.8835421314685</c:v>
                </c:pt>
                <c:pt idx="10813">
                  <c:v>14.8849187076923</c:v>
                </c:pt>
                <c:pt idx="10814">
                  <c:v>14.8862952839161</c:v>
                </c:pt>
                <c:pt idx="10815">
                  <c:v>14.8876718601399</c:v>
                </c:pt>
                <c:pt idx="10816">
                  <c:v>14.8890484363636</c:v>
                </c:pt>
                <c:pt idx="10817">
                  <c:v>14.8904250125874</c:v>
                </c:pt>
                <c:pt idx="10818">
                  <c:v>14.8918015888112</c:v>
                </c:pt>
                <c:pt idx="10819">
                  <c:v>14.893178165035</c:v>
                </c:pt>
                <c:pt idx="10820">
                  <c:v>14.8945547412587</c:v>
                </c:pt>
                <c:pt idx="10821">
                  <c:v>14.8959313174825</c:v>
                </c:pt>
                <c:pt idx="10822">
                  <c:v>14.8973078937063</c:v>
                </c:pt>
                <c:pt idx="10823">
                  <c:v>14.8986844699301</c:v>
                </c:pt>
                <c:pt idx="10824">
                  <c:v>14.9000610461538</c:v>
                </c:pt>
                <c:pt idx="10825">
                  <c:v>14.9014376223776</c:v>
                </c:pt>
                <c:pt idx="10826">
                  <c:v>14.9028141986014</c:v>
                </c:pt>
                <c:pt idx="10827">
                  <c:v>14.904190774825199</c:v>
                </c:pt>
                <c:pt idx="10828">
                  <c:v>14.905567351048999</c:v>
                </c:pt>
                <c:pt idx="10829">
                  <c:v>14.9069439272727</c:v>
                </c:pt>
                <c:pt idx="10830">
                  <c:v>14.908320503496499</c:v>
                </c:pt>
                <c:pt idx="10831">
                  <c:v>14.909697079720299</c:v>
                </c:pt>
                <c:pt idx="10832">
                  <c:v>14.911073655944101</c:v>
                </c:pt>
                <c:pt idx="10833">
                  <c:v>14.912450232167799</c:v>
                </c:pt>
                <c:pt idx="10834">
                  <c:v>14.913826808391599</c:v>
                </c:pt>
                <c:pt idx="10835">
                  <c:v>14.915203384615401</c:v>
                </c:pt>
                <c:pt idx="10836">
                  <c:v>14.916579960839201</c:v>
                </c:pt>
                <c:pt idx="10837">
                  <c:v>14.917956537062899</c:v>
                </c:pt>
                <c:pt idx="10838">
                  <c:v>14.919333113286701</c:v>
                </c:pt>
                <c:pt idx="10839">
                  <c:v>14.920709689510501</c:v>
                </c:pt>
                <c:pt idx="10840">
                  <c:v>14.922086265734301</c:v>
                </c:pt>
                <c:pt idx="10841">
                  <c:v>14.923462841958001</c:v>
                </c:pt>
                <c:pt idx="10842">
                  <c:v>14.924839418181801</c:v>
                </c:pt>
                <c:pt idx="10843">
                  <c:v>14.926215994405601</c:v>
                </c:pt>
                <c:pt idx="10844">
                  <c:v>14.9275925706294</c:v>
                </c:pt>
                <c:pt idx="10845">
                  <c:v>14.928969146853101</c:v>
                </c:pt>
                <c:pt idx="10846">
                  <c:v>14.930345723076901</c:v>
                </c:pt>
                <c:pt idx="10847">
                  <c:v>14.9317222993007</c:v>
                </c:pt>
                <c:pt idx="10848">
                  <c:v>14.9330988755245</c:v>
                </c:pt>
                <c:pt idx="10849">
                  <c:v>14.9344754517483</c:v>
                </c:pt>
                <c:pt idx="10850">
                  <c:v>14.935852027972</c:v>
                </c:pt>
                <c:pt idx="10851">
                  <c:v>14.9372286041958</c:v>
                </c:pt>
                <c:pt idx="10852">
                  <c:v>14.9386051804196</c:v>
                </c:pt>
                <c:pt idx="10853">
                  <c:v>14.9399817566434</c:v>
                </c:pt>
                <c:pt idx="10854">
                  <c:v>14.9413583328671</c:v>
                </c:pt>
                <c:pt idx="10855">
                  <c:v>14.9427349090909</c:v>
                </c:pt>
                <c:pt idx="10856">
                  <c:v>14.9441114853147</c:v>
                </c:pt>
                <c:pt idx="10857">
                  <c:v>14.9454880615385</c:v>
                </c:pt>
                <c:pt idx="10858">
                  <c:v>14.9468646377622</c:v>
                </c:pt>
                <c:pt idx="10859">
                  <c:v>14.948241213986</c:v>
                </c:pt>
                <c:pt idx="10860">
                  <c:v>14.9496177902098</c:v>
                </c:pt>
                <c:pt idx="10861">
                  <c:v>14.9509943664336</c:v>
                </c:pt>
                <c:pt idx="10862">
                  <c:v>14.9523709426573</c:v>
                </c:pt>
                <c:pt idx="10863">
                  <c:v>14.9537475188811</c:v>
                </c:pt>
                <c:pt idx="10864">
                  <c:v>14.9551240951049</c:v>
                </c:pt>
                <c:pt idx="10865">
                  <c:v>14.956500671328699</c:v>
                </c:pt>
                <c:pt idx="10866">
                  <c:v>14.9578772475524</c:v>
                </c:pt>
                <c:pt idx="10867">
                  <c:v>14.9592538237762</c:v>
                </c:pt>
                <c:pt idx="10868">
                  <c:v>14.960630399999999</c:v>
                </c:pt>
                <c:pt idx="10869">
                  <c:v>14.962006976223799</c:v>
                </c:pt>
                <c:pt idx="10870">
                  <c:v>14.963383552447601</c:v>
                </c:pt>
                <c:pt idx="10871">
                  <c:v>14.964760128671299</c:v>
                </c:pt>
                <c:pt idx="10872">
                  <c:v>14.966136704895099</c:v>
                </c:pt>
                <c:pt idx="10873">
                  <c:v>14.967513281118899</c:v>
                </c:pt>
                <c:pt idx="10874">
                  <c:v>14.968889857342701</c:v>
                </c:pt>
                <c:pt idx="10875">
                  <c:v>14.970266433566399</c:v>
                </c:pt>
                <c:pt idx="10876">
                  <c:v>14.971643009790199</c:v>
                </c:pt>
                <c:pt idx="10877">
                  <c:v>14.973019586014001</c:v>
                </c:pt>
                <c:pt idx="10878">
                  <c:v>14.974396162237801</c:v>
                </c:pt>
                <c:pt idx="10879">
                  <c:v>14.975772738461499</c:v>
                </c:pt>
                <c:pt idx="10880">
                  <c:v>14.977149314685301</c:v>
                </c:pt>
                <c:pt idx="10881">
                  <c:v>14.978525890909101</c:v>
                </c:pt>
                <c:pt idx="10882">
                  <c:v>14.9799024671329</c:v>
                </c:pt>
                <c:pt idx="10883">
                  <c:v>14.981279043356601</c:v>
                </c:pt>
                <c:pt idx="10884">
                  <c:v>14.982655619580401</c:v>
                </c:pt>
                <c:pt idx="10885">
                  <c:v>14.9840321958042</c:v>
                </c:pt>
                <c:pt idx="10886">
                  <c:v>14.985408772028</c:v>
                </c:pt>
                <c:pt idx="10887">
                  <c:v>14.986785348251701</c:v>
                </c:pt>
                <c:pt idx="10888">
                  <c:v>14.9881619244755</c:v>
                </c:pt>
                <c:pt idx="10889">
                  <c:v>14.9895385006993</c:v>
                </c:pt>
                <c:pt idx="10890">
                  <c:v>14.9909150769231</c:v>
                </c:pt>
                <c:pt idx="10891">
                  <c:v>14.9922916531469</c:v>
                </c:pt>
                <c:pt idx="10892">
                  <c:v>14.9936682293706</c:v>
                </c:pt>
                <c:pt idx="10893">
                  <c:v>14.9950448055944</c:v>
                </c:pt>
                <c:pt idx="10894">
                  <c:v>14.9964213818182</c:v>
                </c:pt>
                <c:pt idx="10895">
                  <c:v>14.997797958042</c:v>
                </c:pt>
                <c:pt idx="10896">
                  <c:v>14.9991745342657</c:v>
                </c:pt>
                <c:pt idx="10897">
                  <c:v>15.0005511104895</c:v>
                </c:pt>
                <c:pt idx="10898">
                  <c:v>15.0019276867133</c:v>
                </c:pt>
                <c:pt idx="10899">
                  <c:v>15.0033042629371</c:v>
                </c:pt>
                <c:pt idx="10900">
                  <c:v>15.0046808391608</c:v>
                </c:pt>
                <c:pt idx="10901">
                  <c:v>15.0060574153846</c:v>
                </c:pt>
                <c:pt idx="10902">
                  <c:v>15.0074339916084</c:v>
                </c:pt>
                <c:pt idx="10903">
                  <c:v>15.008810567832199</c:v>
                </c:pt>
                <c:pt idx="10904">
                  <c:v>15.0101871440559</c:v>
                </c:pt>
                <c:pt idx="10905">
                  <c:v>15.0115637202797</c:v>
                </c:pt>
                <c:pt idx="10906">
                  <c:v>15.012940296503499</c:v>
                </c:pt>
                <c:pt idx="10907">
                  <c:v>15.014316872727299</c:v>
                </c:pt>
                <c:pt idx="10908">
                  <c:v>15.015693448951099</c:v>
                </c:pt>
                <c:pt idx="10909">
                  <c:v>15.017070025174799</c:v>
                </c:pt>
                <c:pt idx="10910">
                  <c:v>15.018446601398599</c:v>
                </c:pt>
                <c:pt idx="10911">
                  <c:v>15.019823177622399</c:v>
                </c:pt>
                <c:pt idx="10912">
                  <c:v>15.021199753846201</c:v>
                </c:pt>
                <c:pt idx="10913">
                  <c:v>15.022576330069899</c:v>
                </c:pt>
                <c:pt idx="10914">
                  <c:v>15.023952906293699</c:v>
                </c:pt>
                <c:pt idx="10915">
                  <c:v>15.025329482517501</c:v>
                </c:pt>
                <c:pt idx="10916">
                  <c:v>15.026706058741301</c:v>
                </c:pt>
                <c:pt idx="10917">
                  <c:v>15.028082634964999</c:v>
                </c:pt>
                <c:pt idx="10918">
                  <c:v>15.029459211188801</c:v>
                </c:pt>
                <c:pt idx="10919">
                  <c:v>15.030835787412601</c:v>
                </c:pt>
                <c:pt idx="10920">
                  <c:v>15.0322123636364</c:v>
                </c:pt>
                <c:pt idx="10921">
                  <c:v>15.033588939860101</c:v>
                </c:pt>
                <c:pt idx="10922">
                  <c:v>15.034965516083901</c:v>
                </c:pt>
                <c:pt idx="10923">
                  <c:v>15.0363420923077</c:v>
                </c:pt>
                <c:pt idx="10924">
                  <c:v>15.0377186685315</c:v>
                </c:pt>
                <c:pt idx="10925">
                  <c:v>15.039095244755201</c:v>
                </c:pt>
                <c:pt idx="10926">
                  <c:v>15.040471820979</c:v>
                </c:pt>
                <c:pt idx="10927">
                  <c:v>15.0418483972028</c:v>
                </c:pt>
                <c:pt idx="10928">
                  <c:v>15.0432249734266</c:v>
                </c:pt>
                <c:pt idx="10929">
                  <c:v>15.0446015496504</c:v>
                </c:pt>
                <c:pt idx="10930">
                  <c:v>15.0459781258741</c:v>
                </c:pt>
                <c:pt idx="10931">
                  <c:v>15.0473547020979</c:v>
                </c:pt>
                <c:pt idx="10932">
                  <c:v>15.0487312783217</c:v>
                </c:pt>
                <c:pt idx="10933">
                  <c:v>15.0501078545455</c:v>
                </c:pt>
                <c:pt idx="10934">
                  <c:v>15.0514844307692</c:v>
                </c:pt>
                <c:pt idx="10935">
                  <c:v>15.052861006993</c:v>
                </c:pt>
                <c:pt idx="10936">
                  <c:v>15.0542375832168</c:v>
                </c:pt>
                <c:pt idx="10937">
                  <c:v>15.0556141594406</c:v>
                </c:pt>
                <c:pt idx="10938">
                  <c:v>15.0569907356643</c:v>
                </c:pt>
                <c:pt idx="10939">
                  <c:v>15.0583673118881</c:v>
                </c:pt>
                <c:pt idx="10940">
                  <c:v>15.0597438881119</c:v>
                </c:pt>
                <c:pt idx="10941">
                  <c:v>15.0611204643357</c:v>
                </c:pt>
                <c:pt idx="10942">
                  <c:v>15.0624970405594</c:v>
                </c:pt>
                <c:pt idx="10943">
                  <c:v>15.0638736167832</c:v>
                </c:pt>
                <c:pt idx="10944">
                  <c:v>15.065250193007</c:v>
                </c:pt>
                <c:pt idx="10945">
                  <c:v>15.066626769230799</c:v>
                </c:pt>
                <c:pt idx="10946">
                  <c:v>15.0680033454545</c:v>
                </c:pt>
                <c:pt idx="10947">
                  <c:v>15.0693799216783</c:v>
                </c:pt>
                <c:pt idx="10948">
                  <c:v>15.070756497902099</c:v>
                </c:pt>
                <c:pt idx="10949">
                  <c:v>15.072133074125899</c:v>
                </c:pt>
                <c:pt idx="10950">
                  <c:v>15.073509650349701</c:v>
                </c:pt>
                <c:pt idx="10951">
                  <c:v>15.074886226573399</c:v>
                </c:pt>
                <c:pt idx="10952">
                  <c:v>15.076262802797199</c:v>
                </c:pt>
                <c:pt idx="10953">
                  <c:v>15.077639379021001</c:v>
                </c:pt>
                <c:pt idx="10954">
                  <c:v>15.079015955244801</c:v>
                </c:pt>
                <c:pt idx="10955">
                  <c:v>15.080392531468499</c:v>
                </c:pt>
                <c:pt idx="10956">
                  <c:v>15.081769107692301</c:v>
                </c:pt>
                <c:pt idx="10957">
                  <c:v>15.083145683916101</c:v>
                </c:pt>
                <c:pt idx="10958">
                  <c:v>15.0845222601399</c:v>
                </c:pt>
                <c:pt idx="10959">
                  <c:v>15.085898836363601</c:v>
                </c:pt>
                <c:pt idx="10960">
                  <c:v>15.087275412587401</c:v>
                </c:pt>
                <c:pt idx="10961">
                  <c:v>15.088651988811201</c:v>
                </c:pt>
                <c:pt idx="10962">
                  <c:v>15.090028565035</c:v>
                </c:pt>
                <c:pt idx="10963">
                  <c:v>15.091405141258701</c:v>
                </c:pt>
                <c:pt idx="10964">
                  <c:v>15.092781717482501</c:v>
                </c:pt>
                <c:pt idx="10965">
                  <c:v>15.0941582937063</c:v>
                </c:pt>
                <c:pt idx="10966">
                  <c:v>15.0955348699301</c:v>
                </c:pt>
                <c:pt idx="10967">
                  <c:v>15.096911446153801</c:v>
                </c:pt>
                <c:pt idx="10968">
                  <c:v>15.0982880223776</c:v>
                </c:pt>
                <c:pt idx="10969">
                  <c:v>15.0996645986014</c:v>
                </c:pt>
                <c:pt idx="10970">
                  <c:v>15.1010411748252</c:v>
                </c:pt>
                <c:pt idx="10971">
                  <c:v>15.102417751049</c:v>
                </c:pt>
                <c:pt idx="10972">
                  <c:v>15.1037943272727</c:v>
                </c:pt>
                <c:pt idx="10973">
                  <c:v>15.1051709034965</c:v>
                </c:pt>
                <c:pt idx="10974">
                  <c:v>15.1065474797203</c:v>
                </c:pt>
                <c:pt idx="10975">
                  <c:v>15.1079240559441</c:v>
                </c:pt>
                <c:pt idx="10976">
                  <c:v>15.1093006321678</c:v>
                </c:pt>
                <c:pt idx="10977">
                  <c:v>15.1106772083916</c:v>
                </c:pt>
                <c:pt idx="10978">
                  <c:v>15.1120537846154</c:v>
                </c:pt>
                <c:pt idx="10979">
                  <c:v>15.1134303608392</c:v>
                </c:pt>
                <c:pt idx="10980">
                  <c:v>15.1148069370629</c:v>
                </c:pt>
                <c:pt idx="10981">
                  <c:v>15.1161835132867</c:v>
                </c:pt>
                <c:pt idx="10982">
                  <c:v>15.1175600895105</c:v>
                </c:pt>
                <c:pt idx="10983">
                  <c:v>15.118936665734299</c:v>
                </c:pt>
                <c:pt idx="10984">
                  <c:v>15.120313241958</c:v>
                </c:pt>
                <c:pt idx="10985">
                  <c:v>15.1216898181818</c:v>
                </c:pt>
                <c:pt idx="10986">
                  <c:v>15.123066394405599</c:v>
                </c:pt>
                <c:pt idx="10987">
                  <c:v>15.124442970629399</c:v>
                </c:pt>
                <c:pt idx="10988">
                  <c:v>15.1258195468531</c:v>
                </c:pt>
                <c:pt idx="10989">
                  <c:v>15.127196123076899</c:v>
                </c:pt>
                <c:pt idx="10990">
                  <c:v>15.128572699300699</c:v>
                </c:pt>
                <c:pt idx="10991">
                  <c:v>15.129949275524501</c:v>
                </c:pt>
                <c:pt idx="10992">
                  <c:v>15.131325851748301</c:v>
                </c:pt>
                <c:pt idx="10993">
                  <c:v>15.132702427971999</c:v>
                </c:pt>
                <c:pt idx="10994">
                  <c:v>15.134079004195801</c:v>
                </c:pt>
                <c:pt idx="10995">
                  <c:v>15.135455580419601</c:v>
                </c:pt>
                <c:pt idx="10996">
                  <c:v>15.136832156643401</c:v>
                </c:pt>
                <c:pt idx="10997">
                  <c:v>15.138208732867099</c:v>
                </c:pt>
                <c:pt idx="10998">
                  <c:v>15.139585309090901</c:v>
                </c:pt>
                <c:pt idx="10999">
                  <c:v>15.140961885314701</c:v>
                </c:pt>
                <c:pt idx="11000">
                  <c:v>15.1423384615385</c:v>
                </c:pt>
                <c:pt idx="11001">
                  <c:v>15.143715037762201</c:v>
                </c:pt>
                <c:pt idx="11002">
                  <c:v>15.145091613986001</c:v>
                </c:pt>
                <c:pt idx="11003">
                  <c:v>15.1464681902098</c:v>
                </c:pt>
                <c:pt idx="11004">
                  <c:v>15.1478447664336</c:v>
                </c:pt>
                <c:pt idx="11005">
                  <c:v>15.149221342657301</c:v>
                </c:pt>
                <c:pt idx="11006">
                  <c:v>15.1505979188811</c:v>
                </c:pt>
                <c:pt idx="11007">
                  <c:v>15.1519744951049</c:v>
                </c:pt>
                <c:pt idx="11008">
                  <c:v>15.1533510713287</c:v>
                </c:pt>
                <c:pt idx="11009">
                  <c:v>15.1547276475525</c:v>
                </c:pt>
                <c:pt idx="11010">
                  <c:v>15.1561042237762</c:v>
                </c:pt>
                <c:pt idx="11011">
                  <c:v>15.1574808</c:v>
                </c:pt>
                <c:pt idx="11012">
                  <c:v>15.1588573762238</c:v>
                </c:pt>
                <c:pt idx="11013">
                  <c:v>15.1602339524476</c:v>
                </c:pt>
                <c:pt idx="11014">
                  <c:v>15.1616105286713</c:v>
                </c:pt>
                <c:pt idx="11015">
                  <c:v>15.1629871048951</c:v>
                </c:pt>
                <c:pt idx="11016">
                  <c:v>15.1643636811189</c:v>
                </c:pt>
                <c:pt idx="11017">
                  <c:v>15.1657402573427</c:v>
                </c:pt>
                <c:pt idx="11018">
                  <c:v>15.1671168335664</c:v>
                </c:pt>
                <c:pt idx="11019">
                  <c:v>15.1684934097902</c:v>
                </c:pt>
                <c:pt idx="11020">
                  <c:v>15.169869986014</c:v>
                </c:pt>
                <c:pt idx="11021">
                  <c:v>15.171246562237799</c:v>
                </c:pt>
                <c:pt idx="11022">
                  <c:v>15.1726231384615</c:v>
                </c:pt>
                <c:pt idx="11023">
                  <c:v>15.1739997146853</c:v>
                </c:pt>
                <c:pt idx="11024">
                  <c:v>15.175376290909099</c:v>
                </c:pt>
                <c:pt idx="11025">
                  <c:v>15.176752867132899</c:v>
                </c:pt>
                <c:pt idx="11026">
                  <c:v>15.1781294433566</c:v>
                </c:pt>
                <c:pt idx="11027">
                  <c:v>15.179506019580399</c:v>
                </c:pt>
                <c:pt idx="11028">
                  <c:v>15.180882595804199</c:v>
                </c:pt>
                <c:pt idx="11029">
                  <c:v>15.182259172027999</c:v>
                </c:pt>
                <c:pt idx="11030">
                  <c:v>15.183635748251699</c:v>
                </c:pt>
                <c:pt idx="11031">
                  <c:v>15.185012324475499</c:v>
                </c:pt>
                <c:pt idx="11032">
                  <c:v>15.186388900699299</c:v>
                </c:pt>
                <c:pt idx="11033">
                  <c:v>15.187765476923101</c:v>
                </c:pt>
                <c:pt idx="11034">
                  <c:v>15.189142053146901</c:v>
                </c:pt>
                <c:pt idx="11035">
                  <c:v>15.190518629370599</c:v>
                </c:pt>
                <c:pt idx="11036">
                  <c:v>15.191895205594401</c:v>
                </c:pt>
                <c:pt idx="11037">
                  <c:v>15.193271781818201</c:v>
                </c:pt>
                <c:pt idx="11038">
                  <c:v>15.194648358042</c:v>
                </c:pt>
                <c:pt idx="11039">
                  <c:v>15.196024934265701</c:v>
                </c:pt>
                <c:pt idx="11040">
                  <c:v>15.197401510489501</c:v>
                </c:pt>
                <c:pt idx="11041">
                  <c:v>15.1987780867133</c:v>
                </c:pt>
                <c:pt idx="11042">
                  <c:v>15.2001546629371</c:v>
                </c:pt>
                <c:pt idx="11043">
                  <c:v>15.201531239160801</c:v>
                </c:pt>
                <c:pt idx="11044">
                  <c:v>15.2029078153846</c:v>
                </c:pt>
                <c:pt idx="11045">
                  <c:v>15.2042843916084</c:v>
                </c:pt>
                <c:pt idx="11046">
                  <c:v>15.2056609678322</c:v>
                </c:pt>
                <c:pt idx="11047">
                  <c:v>15.2070375440559</c:v>
                </c:pt>
                <c:pt idx="11048">
                  <c:v>15.2084141202797</c:v>
                </c:pt>
                <c:pt idx="11049">
                  <c:v>15.2097906965035</c:v>
                </c:pt>
                <c:pt idx="11050">
                  <c:v>15.2111672727273</c:v>
                </c:pt>
                <c:pt idx="11051">
                  <c:v>15.2125438489511</c:v>
                </c:pt>
                <c:pt idx="11052">
                  <c:v>15.2139204251748</c:v>
                </c:pt>
                <c:pt idx="11053">
                  <c:v>15.2152970013986</c:v>
                </c:pt>
                <c:pt idx="11054">
                  <c:v>15.2166735776224</c:v>
                </c:pt>
                <c:pt idx="11055">
                  <c:v>15.2180501538462</c:v>
                </c:pt>
                <c:pt idx="11056">
                  <c:v>15.2194267300699</c:v>
                </c:pt>
                <c:pt idx="11057">
                  <c:v>15.2208033062937</c:v>
                </c:pt>
                <c:pt idx="11058">
                  <c:v>15.2221798825175</c:v>
                </c:pt>
                <c:pt idx="11059">
                  <c:v>15.223556458741299</c:v>
                </c:pt>
                <c:pt idx="11060">
                  <c:v>15.224933034965</c:v>
                </c:pt>
                <c:pt idx="11061">
                  <c:v>15.2263096111888</c:v>
                </c:pt>
                <c:pt idx="11062">
                  <c:v>15.227686187412599</c:v>
                </c:pt>
                <c:pt idx="11063">
                  <c:v>15.229062763636399</c:v>
                </c:pt>
                <c:pt idx="11064">
                  <c:v>15.2304393398601</c:v>
                </c:pt>
                <c:pt idx="11065">
                  <c:v>15.2318159160839</c:v>
                </c:pt>
                <c:pt idx="11066">
                  <c:v>15.233192492307699</c:v>
                </c:pt>
                <c:pt idx="11067">
                  <c:v>15.234569068531499</c:v>
                </c:pt>
                <c:pt idx="11068">
                  <c:v>15.2359456447552</c:v>
                </c:pt>
                <c:pt idx="11069">
                  <c:v>15.237322220978999</c:v>
                </c:pt>
                <c:pt idx="11070">
                  <c:v>15.238698797202799</c:v>
                </c:pt>
                <c:pt idx="11071">
                  <c:v>15.240075373426601</c:v>
                </c:pt>
                <c:pt idx="11072">
                  <c:v>15.241451949650401</c:v>
                </c:pt>
                <c:pt idx="11073">
                  <c:v>15.242828525874099</c:v>
                </c:pt>
                <c:pt idx="11074">
                  <c:v>15.244205102097901</c:v>
                </c:pt>
                <c:pt idx="11075">
                  <c:v>15.245581678321701</c:v>
                </c:pt>
                <c:pt idx="11076">
                  <c:v>15.2469582545455</c:v>
                </c:pt>
                <c:pt idx="11077">
                  <c:v>15.248334830769201</c:v>
                </c:pt>
                <c:pt idx="11078">
                  <c:v>15.249711406993001</c:v>
                </c:pt>
                <c:pt idx="11079">
                  <c:v>15.2510879832168</c:v>
                </c:pt>
                <c:pt idx="11080">
                  <c:v>15.2524645594406</c:v>
                </c:pt>
                <c:pt idx="11081">
                  <c:v>15.253841135664301</c:v>
                </c:pt>
                <c:pt idx="11082">
                  <c:v>15.2552177118881</c:v>
                </c:pt>
                <c:pt idx="11083">
                  <c:v>15.2565942881119</c:v>
                </c:pt>
                <c:pt idx="11084">
                  <c:v>15.2579708643357</c:v>
                </c:pt>
                <c:pt idx="11085">
                  <c:v>15.259347440559401</c:v>
                </c:pt>
                <c:pt idx="11086">
                  <c:v>15.2607240167832</c:v>
                </c:pt>
                <c:pt idx="11087">
                  <c:v>15.262100593007</c:v>
                </c:pt>
                <c:pt idx="11088">
                  <c:v>15.2634771692308</c:v>
                </c:pt>
                <c:pt idx="11089">
                  <c:v>15.2648537454545</c:v>
                </c:pt>
                <c:pt idx="11090">
                  <c:v>15.2662303216783</c:v>
                </c:pt>
                <c:pt idx="11091">
                  <c:v>15.2676068979021</c:v>
                </c:pt>
                <c:pt idx="11092">
                  <c:v>15.2689834741259</c:v>
                </c:pt>
                <c:pt idx="11093">
                  <c:v>15.2703600503497</c:v>
                </c:pt>
                <c:pt idx="11094">
                  <c:v>15.2717366265734</c:v>
                </c:pt>
                <c:pt idx="11095">
                  <c:v>15.2731132027972</c:v>
                </c:pt>
                <c:pt idx="11096">
                  <c:v>15.274489779021</c:v>
                </c:pt>
                <c:pt idx="11097">
                  <c:v>15.2758663552448</c:v>
                </c:pt>
                <c:pt idx="11098">
                  <c:v>15.2772429314685</c:v>
                </c:pt>
                <c:pt idx="11099">
                  <c:v>15.2786195076923</c:v>
                </c:pt>
                <c:pt idx="11100">
                  <c:v>15.2799960839161</c:v>
                </c:pt>
                <c:pt idx="11101">
                  <c:v>15.281372660139899</c:v>
                </c:pt>
                <c:pt idx="11102">
                  <c:v>15.2827492363636</c:v>
                </c:pt>
                <c:pt idx="11103">
                  <c:v>15.2841258125874</c:v>
                </c:pt>
                <c:pt idx="11104">
                  <c:v>15.285502388811199</c:v>
                </c:pt>
                <c:pt idx="11105">
                  <c:v>15.286878965034999</c:v>
                </c:pt>
                <c:pt idx="11106">
                  <c:v>15.2882555412587</c:v>
                </c:pt>
                <c:pt idx="11107">
                  <c:v>15.289632117482499</c:v>
                </c:pt>
                <c:pt idx="11108">
                  <c:v>15.291008693706299</c:v>
                </c:pt>
                <c:pt idx="11109">
                  <c:v>15.292385269930101</c:v>
                </c:pt>
                <c:pt idx="11110">
                  <c:v>15.293761846153901</c:v>
                </c:pt>
                <c:pt idx="11111">
                  <c:v>15.295138422377599</c:v>
                </c:pt>
                <c:pt idx="11112">
                  <c:v>15.296514998601401</c:v>
                </c:pt>
                <c:pt idx="11113">
                  <c:v>15.297891574825201</c:v>
                </c:pt>
                <c:pt idx="11114">
                  <c:v>15.299268151049001</c:v>
                </c:pt>
                <c:pt idx="11115">
                  <c:v>15.300644727272701</c:v>
                </c:pt>
                <c:pt idx="11116">
                  <c:v>15.302021303496501</c:v>
                </c:pt>
                <c:pt idx="11117">
                  <c:v>15.303397879720301</c:v>
                </c:pt>
                <c:pt idx="11118">
                  <c:v>15.3047744559441</c:v>
                </c:pt>
                <c:pt idx="11119">
                  <c:v>15.306151032167801</c:v>
                </c:pt>
                <c:pt idx="11120">
                  <c:v>15.307527608391601</c:v>
                </c:pt>
                <c:pt idx="11121">
                  <c:v>15.3089041846154</c:v>
                </c:pt>
                <c:pt idx="11122">
                  <c:v>15.3102807608392</c:v>
                </c:pt>
                <c:pt idx="11123">
                  <c:v>15.311657337062901</c:v>
                </c:pt>
                <c:pt idx="11124">
                  <c:v>15.3130339132867</c:v>
                </c:pt>
                <c:pt idx="11125">
                  <c:v>15.3144104895105</c:v>
                </c:pt>
                <c:pt idx="11126">
                  <c:v>15.3157870657343</c:v>
                </c:pt>
                <c:pt idx="11127">
                  <c:v>15.317163641958</c:v>
                </c:pt>
                <c:pt idx="11128">
                  <c:v>15.3185402181818</c:v>
                </c:pt>
                <c:pt idx="11129">
                  <c:v>15.3199167944056</c:v>
                </c:pt>
                <c:pt idx="11130">
                  <c:v>15.3212933706294</c:v>
                </c:pt>
                <c:pt idx="11131">
                  <c:v>15.3226699468531</c:v>
                </c:pt>
                <c:pt idx="11132">
                  <c:v>15.3240465230769</c:v>
                </c:pt>
                <c:pt idx="11133">
                  <c:v>15.3254230993007</c:v>
                </c:pt>
                <c:pt idx="11134">
                  <c:v>15.3267996755245</c:v>
                </c:pt>
                <c:pt idx="11135">
                  <c:v>15.3281762517483</c:v>
                </c:pt>
                <c:pt idx="11136">
                  <c:v>15.329552827972</c:v>
                </c:pt>
                <c:pt idx="11137">
                  <c:v>15.3309294041958</c:v>
                </c:pt>
                <c:pt idx="11138">
                  <c:v>15.3323059804196</c:v>
                </c:pt>
                <c:pt idx="11139">
                  <c:v>15.333682556643399</c:v>
                </c:pt>
                <c:pt idx="11140">
                  <c:v>15.3350591328671</c:v>
                </c:pt>
                <c:pt idx="11141">
                  <c:v>15.3364357090909</c:v>
                </c:pt>
                <c:pt idx="11142">
                  <c:v>15.337812285314699</c:v>
                </c:pt>
                <c:pt idx="11143">
                  <c:v>15.339188861538499</c:v>
                </c:pt>
                <c:pt idx="11144">
                  <c:v>15.3405654377622</c:v>
                </c:pt>
                <c:pt idx="11145">
                  <c:v>15.341942013985999</c:v>
                </c:pt>
                <c:pt idx="11146">
                  <c:v>15.343318590209799</c:v>
                </c:pt>
                <c:pt idx="11147">
                  <c:v>15.344695166433601</c:v>
                </c:pt>
                <c:pt idx="11148">
                  <c:v>15.346071742657299</c:v>
                </c:pt>
                <c:pt idx="11149">
                  <c:v>15.347448318881099</c:v>
                </c:pt>
                <c:pt idx="11150">
                  <c:v>15.348824895104899</c:v>
                </c:pt>
                <c:pt idx="11151">
                  <c:v>15.350201471328701</c:v>
                </c:pt>
                <c:pt idx="11152">
                  <c:v>15.351578047552501</c:v>
                </c:pt>
                <c:pt idx="11153">
                  <c:v>15.352954623776199</c:v>
                </c:pt>
                <c:pt idx="11154">
                  <c:v>15.354331200000001</c:v>
                </c:pt>
                <c:pt idx="11155">
                  <c:v>15.355707776223801</c:v>
                </c:pt>
                <c:pt idx="11156">
                  <c:v>15.3570843524476</c:v>
                </c:pt>
                <c:pt idx="11157">
                  <c:v>15.358460928671301</c:v>
                </c:pt>
                <c:pt idx="11158">
                  <c:v>15.359837504895101</c:v>
                </c:pt>
                <c:pt idx="11159">
                  <c:v>15.3612140811189</c:v>
                </c:pt>
                <c:pt idx="11160">
                  <c:v>15.3625906573427</c:v>
                </c:pt>
                <c:pt idx="11161">
                  <c:v>15.363967233566401</c:v>
                </c:pt>
                <c:pt idx="11162">
                  <c:v>15.3653438097902</c:v>
                </c:pt>
                <c:pt idx="11163">
                  <c:v>15.366720386014</c:v>
                </c:pt>
                <c:pt idx="11164">
                  <c:v>15.3680969622378</c:v>
                </c:pt>
                <c:pt idx="11165">
                  <c:v>15.3694735384615</c:v>
                </c:pt>
                <c:pt idx="11166">
                  <c:v>15.3708501146853</c:v>
                </c:pt>
                <c:pt idx="11167">
                  <c:v>15.3722266909091</c:v>
                </c:pt>
                <c:pt idx="11168">
                  <c:v>15.3736032671329</c:v>
                </c:pt>
                <c:pt idx="11169">
                  <c:v>15.3749798433566</c:v>
                </c:pt>
                <c:pt idx="11170">
                  <c:v>15.3763564195804</c:v>
                </c:pt>
                <c:pt idx="11171">
                  <c:v>15.3777329958042</c:v>
                </c:pt>
                <c:pt idx="11172">
                  <c:v>15.379109572028</c:v>
                </c:pt>
                <c:pt idx="11173">
                  <c:v>15.3804861482518</c:v>
                </c:pt>
                <c:pt idx="11174">
                  <c:v>15.3818627244755</c:v>
                </c:pt>
                <c:pt idx="11175">
                  <c:v>15.3832393006993</c:v>
                </c:pt>
                <c:pt idx="11176">
                  <c:v>15.3846158769231</c:v>
                </c:pt>
                <c:pt idx="11177">
                  <c:v>15.385992453146899</c:v>
                </c:pt>
                <c:pt idx="11178">
                  <c:v>15.3873690293706</c:v>
                </c:pt>
                <c:pt idx="11179">
                  <c:v>15.3887456055944</c:v>
                </c:pt>
                <c:pt idx="11180">
                  <c:v>15.390122181818199</c:v>
                </c:pt>
                <c:pt idx="11181">
                  <c:v>15.391498758041999</c:v>
                </c:pt>
                <c:pt idx="11182">
                  <c:v>15.3928753342657</c:v>
                </c:pt>
                <c:pt idx="11183">
                  <c:v>15.394251910489499</c:v>
                </c:pt>
                <c:pt idx="11184">
                  <c:v>15.395628486713299</c:v>
                </c:pt>
                <c:pt idx="11185">
                  <c:v>15.397005062937099</c:v>
                </c:pt>
                <c:pt idx="11186">
                  <c:v>15.398381639160799</c:v>
                </c:pt>
                <c:pt idx="11187">
                  <c:v>15.399758215384599</c:v>
                </c:pt>
                <c:pt idx="11188">
                  <c:v>15.401134791608399</c:v>
                </c:pt>
                <c:pt idx="11189">
                  <c:v>15.402511367832201</c:v>
                </c:pt>
                <c:pt idx="11190">
                  <c:v>15.403887944055899</c:v>
                </c:pt>
                <c:pt idx="11191">
                  <c:v>15.405264520279699</c:v>
                </c:pt>
                <c:pt idx="11192">
                  <c:v>15.406641096503501</c:v>
                </c:pt>
                <c:pt idx="11193">
                  <c:v>15.408017672727301</c:v>
                </c:pt>
                <c:pt idx="11194">
                  <c:v>15.4093942489511</c:v>
                </c:pt>
                <c:pt idx="11195">
                  <c:v>15.410770825174801</c:v>
                </c:pt>
                <c:pt idx="11196">
                  <c:v>15.412147401398601</c:v>
                </c:pt>
                <c:pt idx="11197">
                  <c:v>15.4135239776224</c:v>
                </c:pt>
                <c:pt idx="11198">
                  <c:v>15.4149005538462</c:v>
                </c:pt>
                <c:pt idx="11199">
                  <c:v>15.416277130069901</c:v>
                </c:pt>
                <c:pt idx="11200">
                  <c:v>15.4176537062937</c:v>
                </c:pt>
                <c:pt idx="11201">
                  <c:v>15.4190302825175</c:v>
                </c:pt>
                <c:pt idx="11202">
                  <c:v>15.4204068587413</c:v>
                </c:pt>
                <c:pt idx="11203">
                  <c:v>15.421783434965</c:v>
                </c:pt>
                <c:pt idx="11204">
                  <c:v>15.4231600111888</c:v>
                </c:pt>
                <c:pt idx="11205">
                  <c:v>15.4245365874126</c:v>
                </c:pt>
                <c:pt idx="11206">
                  <c:v>15.4259131636364</c:v>
                </c:pt>
                <c:pt idx="11207">
                  <c:v>15.4272897398601</c:v>
                </c:pt>
                <c:pt idx="11208">
                  <c:v>15.4286663160839</c:v>
                </c:pt>
                <c:pt idx="11209">
                  <c:v>15.4300428923077</c:v>
                </c:pt>
                <c:pt idx="11210">
                  <c:v>15.4314194685315</c:v>
                </c:pt>
                <c:pt idx="11211">
                  <c:v>15.4327960447552</c:v>
                </c:pt>
                <c:pt idx="11212">
                  <c:v>15.434172620979</c:v>
                </c:pt>
                <c:pt idx="11213">
                  <c:v>15.4355491972028</c:v>
                </c:pt>
                <c:pt idx="11214">
                  <c:v>15.4369257734266</c:v>
                </c:pt>
                <c:pt idx="11215">
                  <c:v>15.438302349650399</c:v>
                </c:pt>
                <c:pt idx="11216">
                  <c:v>15.4396789258741</c:v>
                </c:pt>
                <c:pt idx="11217">
                  <c:v>15.4410555020979</c:v>
                </c:pt>
                <c:pt idx="11218">
                  <c:v>15.4424320783217</c:v>
                </c:pt>
                <c:pt idx="11219">
                  <c:v>15.443808654545499</c:v>
                </c:pt>
                <c:pt idx="11220">
                  <c:v>15.4451852307692</c:v>
                </c:pt>
                <c:pt idx="11221">
                  <c:v>15.446561806993</c:v>
                </c:pt>
                <c:pt idx="11222">
                  <c:v>15.447938383216799</c:v>
                </c:pt>
                <c:pt idx="11223">
                  <c:v>15.449314959440599</c:v>
                </c:pt>
                <c:pt idx="11224">
                  <c:v>15.4506915356643</c:v>
                </c:pt>
                <c:pt idx="11225">
                  <c:v>15.452068111888099</c:v>
                </c:pt>
                <c:pt idx="11226">
                  <c:v>15.453444688111899</c:v>
                </c:pt>
                <c:pt idx="11227">
                  <c:v>15.454821264335701</c:v>
                </c:pt>
                <c:pt idx="11228">
                  <c:v>15.456197840559399</c:v>
                </c:pt>
                <c:pt idx="11229">
                  <c:v>15.457574416783199</c:v>
                </c:pt>
                <c:pt idx="11230">
                  <c:v>15.458950993007001</c:v>
                </c:pt>
                <c:pt idx="11231">
                  <c:v>15.460327569230801</c:v>
                </c:pt>
                <c:pt idx="11232">
                  <c:v>15.461704145454499</c:v>
                </c:pt>
                <c:pt idx="11233">
                  <c:v>15.463080721678301</c:v>
                </c:pt>
                <c:pt idx="11234">
                  <c:v>15.464457297902101</c:v>
                </c:pt>
                <c:pt idx="11235">
                  <c:v>15.4658338741259</c:v>
                </c:pt>
                <c:pt idx="11236">
                  <c:v>15.4672104503497</c:v>
                </c:pt>
                <c:pt idx="11237">
                  <c:v>15.468587026573401</c:v>
                </c:pt>
                <c:pt idx="11238">
                  <c:v>15.469963602797201</c:v>
                </c:pt>
                <c:pt idx="11239">
                  <c:v>15.471340179021</c:v>
                </c:pt>
                <c:pt idx="11240">
                  <c:v>15.4727167552448</c:v>
                </c:pt>
                <c:pt idx="11241">
                  <c:v>15.474093331468501</c:v>
                </c:pt>
                <c:pt idx="11242">
                  <c:v>15.4754699076923</c:v>
                </c:pt>
                <c:pt idx="11243">
                  <c:v>15.4768464839161</c:v>
                </c:pt>
                <c:pt idx="11244">
                  <c:v>15.4782230601399</c:v>
                </c:pt>
                <c:pt idx="11245">
                  <c:v>15.4795996363636</c:v>
                </c:pt>
                <c:pt idx="11246">
                  <c:v>15.4809762125874</c:v>
                </c:pt>
                <c:pt idx="11247">
                  <c:v>15.4823527888112</c:v>
                </c:pt>
                <c:pt idx="11248">
                  <c:v>15.483729365035</c:v>
                </c:pt>
                <c:pt idx="11249">
                  <c:v>15.4851059412587</c:v>
                </c:pt>
                <c:pt idx="11250">
                  <c:v>15.4864825174825</c:v>
                </c:pt>
                <c:pt idx="11251">
                  <c:v>15.4878590937063</c:v>
                </c:pt>
                <c:pt idx="11252">
                  <c:v>15.4892356699301</c:v>
                </c:pt>
                <c:pt idx="11253">
                  <c:v>15.4906122461538</c:v>
                </c:pt>
                <c:pt idx="11254">
                  <c:v>15.4919888223776</c:v>
                </c:pt>
                <c:pt idx="11255">
                  <c:v>15.4933653986014</c:v>
                </c:pt>
                <c:pt idx="11256">
                  <c:v>15.4947419748252</c:v>
                </c:pt>
                <c:pt idx="11257">
                  <c:v>15.496118551048999</c:v>
                </c:pt>
                <c:pt idx="11258">
                  <c:v>15.4974951272727</c:v>
                </c:pt>
                <c:pt idx="11259">
                  <c:v>15.4988717034965</c:v>
                </c:pt>
                <c:pt idx="11260">
                  <c:v>15.500248279720299</c:v>
                </c:pt>
                <c:pt idx="11261">
                  <c:v>15.501624855944099</c:v>
                </c:pt>
                <c:pt idx="11262">
                  <c:v>15.5030014321678</c:v>
                </c:pt>
                <c:pt idx="11263">
                  <c:v>15.504378008391599</c:v>
                </c:pt>
                <c:pt idx="11264">
                  <c:v>15.505754584615399</c:v>
                </c:pt>
                <c:pt idx="11265">
                  <c:v>15.507131160839201</c:v>
                </c:pt>
                <c:pt idx="11266">
                  <c:v>15.508507737062899</c:v>
                </c:pt>
                <c:pt idx="11267">
                  <c:v>15.509884313286699</c:v>
                </c:pt>
                <c:pt idx="11268">
                  <c:v>15.511260889510501</c:v>
                </c:pt>
                <c:pt idx="11269">
                  <c:v>15.512637465734301</c:v>
                </c:pt>
                <c:pt idx="11270">
                  <c:v>15.514014041957999</c:v>
                </c:pt>
                <c:pt idx="11271">
                  <c:v>15.515390618181801</c:v>
                </c:pt>
                <c:pt idx="11272">
                  <c:v>15.516767194405601</c:v>
                </c:pt>
                <c:pt idx="11273">
                  <c:v>15.518143770629401</c:v>
                </c:pt>
                <c:pt idx="11274">
                  <c:v>15.519520346853099</c:v>
                </c:pt>
                <c:pt idx="11275">
                  <c:v>15.520896923076901</c:v>
                </c:pt>
                <c:pt idx="11276">
                  <c:v>15.522273499300701</c:v>
                </c:pt>
                <c:pt idx="11277">
                  <c:v>15.5236500755245</c:v>
                </c:pt>
                <c:pt idx="11278">
                  <c:v>15.5250266517483</c:v>
                </c:pt>
                <c:pt idx="11279">
                  <c:v>15.526403227972001</c:v>
                </c:pt>
                <c:pt idx="11280">
                  <c:v>15.5277798041958</c:v>
                </c:pt>
                <c:pt idx="11281">
                  <c:v>15.5291563804196</c:v>
                </c:pt>
                <c:pt idx="11282">
                  <c:v>15.5305329566434</c:v>
                </c:pt>
                <c:pt idx="11283">
                  <c:v>15.5319095328671</c:v>
                </c:pt>
                <c:pt idx="11284">
                  <c:v>15.5332861090909</c:v>
                </c:pt>
                <c:pt idx="11285">
                  <c:v>15.5346626853147</c:v>
                </c:pt>
                <c:pt idx="11286">
                  <c:v>15.5360392615385</c:v>
                </c:pt>
                <c:pt idx="11287">
                  <c:v>15.5374158377622</c:v>
                </c:pt>
                <c:pt idx="11288">
                  <c:v>15.538792413986</c:v>
                </c:pt>
                <c:pt idx="11289">
                  <c:v>15.5401689902098</c:v>
                </c:pt>
                <c:pt idx="11290">
                  <c:v>15.5415455664336</c:v>
                </c:pt>
                <c:pt idx="11291">
                  <c:v>15.5429221426573</c:v>
                </c:pt>
                <c:pt idx="11292">
                  <c:v>15.5442987188811</c:v>
                </c:pt>
                <c:pt idx="11293">
                  <c:v>15.5456752951049</c:v>
                </c:pt>
                <c:pt idx="11294">
                  <c:v>15.5470518713287</c:v>
                </c:pt>
                <c:pt idx="11295">
                  <c:v>15.548428447552499</c:v>
                </c:pt>
                <c:pt idx="11296">
                  <c:v>15.5498050237762</c:v>
                </c:pt>
                <c:pt idx="11297">
                  <c:v>15.5511816</c:v>
                </c:pt>
                <c:pt idx="11298">
                  <c:v>15.552558176223799</c:v>
                </c:pt>
                <c:pt idx="11299">
                  <c:v>15.553934752447599</c:v>
                </c:pt>
                <c:pt idx="11300">
                  <c:v>15.5553113286713</c:v>
                </c:pt>
                <c:pt idx="11301">
                  <c:v>15.556687904895099</c:v>
                </c:pt>
                <c:pt idx="11302">
                  <c:v>15.558064481118899</c:v>
                </c:pt>
                <c:pt idx="11303">
                  <c:v>15.559441057342701</c:v>
                </c:pt>
                <c:pt idx="11304">
                  <c:v>15.560817633566399</c:v>
                </c:pt>
                <c:pt idx="11305">
                  <c:v>15.562194209790199</c:v>
                </c:pt>
                <c:pt idx="11306">
                  <c:v>15.563570786013999</c:v>
                </c:pt>
                <c:pt idx="11307">
                  <c:v>15.564947362237801</c:v>
                </c:pt>
                <c:pt idx="11308">
                  <c:v>15.566323938461499</c:v>
                </c:pt>
                <c:pt idx="11309">
                  <c:v>15.567700514685299</c:v>
                </c:pt>
                <c:pt idx="11310">
                  <c:v>15.569077090909101</c:v>
                </c:pt>
                <c:pt idx="11311">
                  <c:v>15.570453667132901</c:v>
                </c:pt>
                <c:pt idx="11312">
                  <c:v>15.571830243356599</c:v>
                </c:pt>
                <c:pt idx="11313">
                  <c:v>15.573206819580401</c:v>
                </c:pt>
                <c:pt idx="11314">
                  <c:v>15.574583395804201</c:v>
                </c:pt>
                <c:pt idx="11315">
                  <c:v>15.575959972028</c:v>
                </c:pt>
                <c:pt idx="11316">
                  <c:v>15.577336548251701</c:v>
                </c:pt>
                <c:pt idx="11317">
                  <c:v>15.578713124475501</c:v>
                </c:pt>
                <c:pt idx="11318">
                  <c:v>15.5800897006993</c:v>
                </c:pt>
                <c:pt idx="11319">
                  <c:v>15.5814662769231</c:v>
                </c:pt>
                <c:pt idx="11320">
                  <c:v>15.5828428531469</c:v>
                </c:pt>
                <c:pt idx="11321">
                  <c:v>15.5842194293706</c:v>
                </c:pt>
                <c:pt idx="11322">
                  <c:v>15.5855960055944</c:v>
                </c:pt>
                <c:pt idx="11323">
                  <c:v>15.5869725818182</c:v>
                </c:pt>
                <c:pt idx="11324">
                  <c:v>15.588349158042</c:v>
                </c:pt>
                <c:pt idx="11325">
                  <c:v>15.5897257342657</c:v>
                </c:pt>
                <c:pt idx="11326">
                  <c:v>15.5911023104895</c:v>
                </c:pt>
                <c:pt idx="11327">
                  <c:v>15.5924788867133</c:v>
                </c:pt>
                <c:pt idx="11328">
                  <c:v>15.5938554629371</c:v>
                </c:pt>
                <c:pt idx="11329">
                  <c:v>15.5952320391608</c:v>
                </c:pt>
                <c:pt idx="11330">
                  <c:v>15.5966086153846</c:v>
                </c:pt>
                <c:pt idx="11331">
                  <c:v>15.5979851916084</c:v>
                </c:pt>
                <c:pt idx="11332">
                  <c:v>15.5993617678322</c:v>
                </c:pt>
                <c:pt idx="11333">
                  <c:v>15.6007383440559</c:v>
                </c:pt>
                <c:pt idx="11334">
                  <c:v>15.6021149202797</c:v>
                </c:pt>
                <c:pt idx="11335">
                  <c:v>15.6034914965035</c:v>
                </c:pt>
                <c:pt idx="11336">
                  <c:v>15.604868072727299</c:v>
                </c:pt>
                <c:pt idx="11337">
                  <c:v>15.606244648951099</c:v>
                </c:pt>
                <c:pt idx="11338">
                  <c:v>15.6076212251748</c:v>
                </c:pt>
                <c:pt idx="11339">
                  <c:v>15.608997801398599</c:v>
                </c:pt>
                <c:pt idx="11340">
                  <c:v>15.610374377622399</c:v>
                </c:pt>
                <c:pt idx="11341">
                  <c:v>15.611750953846199</c:v>
                </c:pt>
                <c:pt idx="11342">
                  <c:v>15.6131275300699</c:v>
                </c:pt>
                <c:pt idx="11343">
                  <c:v>15.614504106293699</c:v>
                </c:pt>
                <c:pt idx="11344">
                  <c:v>15.615880682517499</c:v>
                </c:pt>
                <c:pt idx="11345">
                  <c:v>15.617257258741301</c:v>
                </c:pt>
                <c:pt idx="11346">
                  <c:v>15.618633834964999</c:v>
                </c:pt>
                <c:pt idx="11347">
                  <c:v>15.620010411188799</c:v>
                </c:pt>
                <c:pt idx="11348">
                  <c:v>15.621386987412601</c:v>
                </c:pt>
                <c:pt idx="11349">
                  <c:v>15.622763563636401</c:v>
                </c:pt>
                <c:pt idx="11350">
                  <c:v>15.624140139860099</c:v>
                </c:pt>
                <c:pt idx="11351">
                  <c:v>15.625516716083901</c:v>
                </c:pt>
                <c:pt idx="11352">
                  <c:v>15.626893292307701</c:v>
                </c:pt>
                <c:pt idx="11353">
                  <c:v>15.6282698685315</c:v>
                </c:pt>
                <c:pt idx="11354">
                  <c:v>15.629646444755201</c:v>
                </c:pt>
                <c:pt idx="11355">
                  <c:v>15.631023020979001</c:v>
                </c:pt>
                <c:pt idx="11356">
                  <c:v>15.6323995972028</c:v>
                </c:pt>
                <c:pt idx="11357">
                  <c:v>15.6337761734266</c:v>
                </c:pt>
                <c:pt idx="11358">
                  <c:v>15.6351527496504</c:v>
                </c:pt>
                <c:pt idx="11359">
                  <c:v>15.6365293258741</c:v>
                </c:pt>
                <c:pt idx="11360">
                  <c:v>15.6379059020979</c:v>
                </c:pt>
                <c:pt idx="11361">
                  <c:v>15.6392824783217</c:v>
                </c:pt>
                <c:pt idx="11362">
                  <c:v>15.6406590545455</c:v>
                </c:pt>
                <c:pt idx="11363">
                  <c:v>15.6420356307692</c:v>
                </c:pt>
                <c:pt idx="11364">
                  <c:v>15.643412206993</c:v>
                </c:pt>
                <c:pt idx="11365">
                  <c:v>15.6447887832168</c:v>
                </c:pt>
                <c:pt idx="11366">
                  <c:v>15.6461653594406</c:v>
                </c:pt>
                <c:pt idx="11367">
                  <c:v>15.6475419356643</c:v>
                </c:pt>
                <c:pt idx="11368">
                  <c:v>15.6489185118881</c:v>
                </c:pt>
                <c:pt idx="11369">
                  <c:v>15.6502950881119</c:v>
                </c:pt>
                <c:pt idx="11370">
                  <c:v>15.6516716643357</c:v>
                </c:pt>
                <c:pt idx="11371">
                  <c:v>15.6530482405594</c:v>
                </c:pt>
                <c:pt idx="11372">
                  <c:v>15.6544248167832</c:v>
                </c:pt>
                <c:pt idx="11373">
                  <c:v>15.655801393007</c:v>
                </c:pt>
                <c:pt idx="11374">
                  <c:v>15.6571779692308</c:v>
                </c:pt>
                <c:pt idx="11375">
                  <c:v>15.6585545454545</c:v>
                </c:pt>
                <c:pt idx="11376">
                  <c:v>15.6599311216783</c:v>
                </c:pt>
                <c:pt idx="11377">
                  <c:v>15.6613076979021</c:v>
                </c:pt>
                <c:pt idx="11378">
                  <c:v>15.662684274125899</c:v>
                </c:pt>
                <c:pt idx="11379">
                  <c:v>15.664060850349699</c:v>
                </c:pt>
                <c:pt idx="11380">
                  <c:v>15.6654374265734</c:v>
                </c:pt>
                <c:pt idx="11381">
                  <c:v>15.666814002797199</c:v>
                </c:pt>
                <c:pt idx="11382">
                  <c:v>15.668190579020999</c:v>
                </c:pt>
                <c:pt idx="11383">
                  <c:v>15.669567155244801</c:v>
                </c:pt>
                <c:pt idx="11384">
                  <c:v>15.670943731468499</c:v>
                </c:pt>
                <c:pt idx="11385">
                  <c:v>15.672320307692299</c:v>
                </c:pt>
                <c:pt idx="11386">
                  <c:v>15.673696883916101</c:v>
                </c:pt>
                <c:pt idx="11387">
                  <c:v>15.675073460139901</c:v>
                </c:pt>
                <c:pt idx="11388">
                  <c:v>15.676450036363599</c:v>
                </c:pt>
                <c:pt idx="11389">
                  <c:v>15.677826612587401</c:v>
                </c:pt>
                <c:pt idx="11390">
                  <c:v>15.679203188811201</c:v>
                </c:pt>
                <c:pt idx="11391">
                  <c:v>15.680579765035001</c:v>
                </c:pt>
                <c:pt idx="11392">
                  <c:v>15.681956341258701</c:v>
                </c:pt>
                <c:pt idx="11393">
                  <c:v>15.683332917482501</c:v>
                </c:pt>
                <c:pt idx="11394">
                  <c:v>15.684709493706301</c:v>
                </c:pt>
                <c:pt idx="11395">
                  <c:v>15.6860860699301</c:v>
                </c:pt>
                <c:pt idx="11396">
                  <c:v>15.687462646153801</c:v>
                </c:pt>
                <c:pt idx="11397">
                  <c:v>15.688839222377601</c:v>
                </c:pt>
                <c:pt idx="11398">
                  <c:v>15.6902157986014</c:v>
                </c:pt>
                <c:pt idx="11399">
                  <c:v>15.6915923748252</c:v>
                </c:pt>
                <c:pt idx="11400">
                  <c:v>15.692968951049</c:v>
                </c:pt>
                <c:pt idx="11401">
                  <c:v>15.6943455272727</c:v>
                </c:pt>
                <c:pt idx="11402">
                  <c:v>15.6957221034965</c:v>
                </c:pt>
                <c:pt idx="11403">
                  <c:v>15.6970986797203</c:v>
                </c:pt>
                <c:pt idx="11404">
                  <c:v>15.6984752559441</c:v>
                </c:pt>
                <c:pt idx="11405">
                  <c:v>15.6998518321678</c:v>
                </c:pt>
                <c:pt idx="11406">
                  <c:v>15.7012284083916</c:v>
                </c:pt>
                <c:pt idx="11407">
                  <c:v>15.7026049846154</c:v>
                </c:pt>
                <c:pt idx="11408">
                  <c:v>15.7039815608392</c:v>
                </c:pt>
                <c:pt idx="11409">
                  <c:v>15.7053581370629</c:v>
                </c:pt>
                <c:pt idx="11410">
                  <c:v>15.7067347132867</c:v>
                </c:pt>
                <c:pt idx="11411">
                  <c:v>15.7081112895105</c:v>
                </c:pt>
                <c:pt idx="11412">
                  <c:v>15.7094878657343</c:v>
                </c:pt>
                <c:pt idx="11413">
                  <c:v>15.710864441958</c:v>
                </c:pt>
                <c:pt idx="11414">
                  <c:v>15.7122410181818</c:v>
                </c:pt>
                <c:pt idx="11415">
                  <c:v>15.7136175944056</c:v>
                </c:pt>
                <c:pt idx="11416">
                  <c:v>15.714994170629399</c:v>
                </c:pt>
                <c:pt idx="11417">
                  <c:v>15.716370746853199</c:v>
                </c:pt>
                <c:pt idx="11418">
                  <c:v>15.7177473230769</c:v>
                </c:pt>
                <c:pt idx="11419">
                  <c:v>15.719123899300699</c:v>
                </c:pt>
                <c:pt idx="11420">
                  <c:v>15.720500475524499</c:v>
                </c:pt>
                <c:pt idx="11421">
                  <c:v>15.721877051748301</c:v>
                </c:pt>
                <c:pt idx="11422">
                  <c:v>15.723253627971999</c:v>
                </c:pt>
                <c:pt idx="11423">
                  <c:v>15.724630204195799</c:v>
                </c:pt>
                <c:pt idx="11424">
                  <c:v>15.726006780419601</c:v>
                </c:pt>
                <c:pt idx="11425">
                  <c:v>15.727383356643401</c:v>
                </c:pt>
                <c:pt idx="11426">
                  <c:v>15.728759932867099</c:v>
                </c:pt>
                <c:pt idx="11427">
                  <c:v>15.730136509090901</c:v>
                </c:pt>
                <c:pt idx="11428">
                  <c:v>15.731513085314701</c:v>
                </c:pt>
                <c:pt idx="11429">
                  <c:v>15.732889661538501</c:v>
                </c:pt>
                <c:pt idx="11430">
                  <c:v>15.734266237762199</c:v>
                </c:pt>
                <c:pt idx="11431">
                  <c:v>15.735642813986001</c:v>
                </c:pt>
                <c:pt idx="11432">
                  <c:v>15.737019390209801</c:v>
                </c:pt>
                <c:pt idx="11433">
                  <c:v>15.7383959664336</c:v>
                </c:pt>
                <c:pt idx="11434">
                  <c:v>15.739772542657301</c:v>
                </c:pt>
                <c:pt idx="11435">
                  <c:v>15.741149118881101</c:v>
                </c:pt>
                <c:pt idx="11436">
                  <c:v>15.7425256951049</c:v>
                </c:pt>
                <c:pt idx="11437">
                  <c:v>15.7439022713287</c:v>
                </c:pt>
                <c:pt idx="11438">
                  <c:v>15.745278847552401</c:v>
                </c:pt>
                <c:pt idx="11439">
                  <c:v>15.7466554237762</c:v>
                </c:pt>
                <c:pt idx="11440">
                  <c:v>15.748032</c:v>
                </c:pt>
                <c:pt idx="11441">
                  <c:v>15.7494085762238</c:v>
                </c:pt>
                <c:pt idx="11442">
                  <c:v>15.7507851524476</c:v>
                </c:pt>
                <c:pt idx="11443">
                  <c:v>15.7521617286713</c:v>
                </c:pt>
                <c:pt idx="11444">
                  <c:v>15.7535383048951</c:v>
                </c:pt>
                <c:pt idx="11445">
                  <c:v>15.7549148811189</c:v>
                </c:pt>
                <c:pt idx="11446">
                  <c:v>15.7562914573427</c:v>
                </c:pt>
                <c:pt idx="11447">
                  <c:v>15.7576680335664</c:v>
                </c:pt>
                <c:pt idx="11448">
                  <c:v>15.7590446097902</c:v>
                </c:pt>
                <c:pt idx="11449">
                  <c:v>15.760421186014</c:v>
                </c:pt>
                <c:pt idx="11450">
                  <c:v>15.7617977622378</c:v>
                </c:pt>
                <c:pt idx="11451">
                  <c:v>15.7631743384615</c:v>
                </c:pt>
                <c:pt idx="11452">
                  <c:v>15.7645509146853</c:v>
                </c:pt>
                <c:pt idx="11453">
                  <c:v>15.7659274909091</c:v>
                </c:pt>
                <c:pt idx="11454">
                  <c:v>15.767304067132899</c:v>
                </c:pt>
                <c:pt idx="11455">
                  <c:v>15.7686806433566</c:v>
                </c:pt>
                <c:pt idx="11456">
                  <c:v>15.7700572195804</c:v>
                </c:pt>
                <c:pt idx="11457">
                  <c:v>15.771433795804199</c:v>
                </c:pt>
                <c:pt idx="11458">
                  <c:v>15.772810372027999</c:v>
                </c:pt>
                <c:pt idx="11459">
                  <c:v>15.774186948251799</c:v>
                </c:pt>
                <c:pt idx="11460">
                  <c:v>15.775563524475499</c:v>
                </c:pt>
                <c:pt idx="11461">
                  <c:v>15.776940100699299</c:v>
                </c:pt>
                <c:pt idx="11462">
                  <c:v>15.778316676923099</c:v>
                </c:pt>
                <c:pt idx="11463">
                  <c:v>15.779693253146901</c:v>
                </c:pt>
                <c:pt idx="11464">
                  <c:v>15.781069829370599</c:v>
                </c:pt>
                <c:pt idx="11465">
                  <c:v>15.782446405594399</c:v>
                </c:pt>
                <c:pt idx="11466">
                  <c:v>15.783822981818201</c:v>
                </c:pt>
                <c:pt idx="11467">
                  <c:v>15.785199558042001</c:v>
                </c:pt>
                <c:pt idx="11468">
                  <c:v>15.786576134265699</c:v>
                </c:pt>
                <c:pt idx="11469">
                  <c:v>15.787952710489501</c:v>
                </c:pt>
                <c:pt idx="11470">
                  <c:v>15.789329286713301</c:v>
                </c:pt>
                <c:pt idx="11471">
                  <c:v>15.7907058629371</c:v>
                </c:pt>
                <c:pt idx="11472">
                  <c:v>15.792082439160801</c:v>
                </c:pt>
                <c:pt idx="11473">
                  <c:v>15.793459015384601</c:v>
                </c:pt>
                <c:pt idx="11474">
                  <c:v>15.7948355916084</c:v>
                </c:pt>
                <c:pt idx="11475">
                  <c:v>15.7962121678322</c:v>
                </c:pt>
                <c:pt idx="11476">
                  <c:v>15.797588744055901</c:v>
                </c:pt>
                <c:pt idx="11477">
                  <c:v>15.7989653202797</c:v>
                </c:pt>
                <c:pt idx="11478">
                  <c:v>15.8003418965035</c:v>
                </c:pt>
                <c:pt idx="11479">
                  <c:v>15.8017184727273</c:v>
                </c:pt>
                <c:pt idx="11480">
                  <c:v>15.8030950489511</c:v>
                </c:pt>
                <c:pt idx="11481">
                  <c:v>15.8044716251748</c:v>
                </c:pt>
                <c:pt idx="11482">
                  <c:v>15.8058482013986</c:v>
                </c:pt>
                <c:pt idx="11483">
                  <c:v>15.8072247776224</c:v>
                </c:pt>
                <c:pt idx="11484">
                  <c:v>15.8086013538462</c:v>
                </c:pt>
                <c:pt idx="11485">
                  <c:v>15.8099779300699</c:v>
                </c:pt>
                <c:pt idx="11486">
                  <c:v>15.8113545062937</c:v>
                </c:pt>
                <c:pt idx="11487">
                  <c:v>15.8127310825175</c:v>
                </c:pt>
                <c:pt idx="11488">
                  <c:v>15.8141076587413</c:v>
                </c:pt>
                <c:pt idx="11489">
                  <c:v>15.815484234965</c:v>
                </c:pt>
                <c:pt idx="11490">
                  <c:v>15.8168608111888</c:v>
                </c:pt>
                <c:pt idx="11491">
                  <c:v>15.8182373874126</c:v>
                </c:pt>
                <c:pt idx="11492">
                  <c:v>15.819613963636399</c:v>
                </c:pt>
                <c:pt idx="11493">
                  <c:v>15.8209905398601</c:v>
                </c:pt>
                <c:pt idx="11494">
                  <c:v>15.8223671160839</c:v>
                </c:pt>
                <c:pt idx="11495">
                  <c:v>15.8237436923077</c:v>
                </c:pt>
                <c:pt idx="11496">
                  <c:v>15.825120268531499</c:v>
                </c:pt>
                <c:pt idx="11497">
                  <c:v>15.8264968447552</c:v>
                </c:pt>
                <c:pt idx="11498">
                  <c:v>15.827873420979</c:v>
                </c:pt>
                <c:pt idx="11499">
                  <c:v>15.829249997202799</c:v>
                </c:pt>
                <c:pt idx="11500">
                  <c:v>15.830626573426599</c:v>
                </c:pt>
                <c:pt idx="11501">
                  <c:v>15.832003149650401</c:v>
                </c:pt>
                <c:pt idx="11502">
                  <c:v>15.833379725874099</c:v>
                </c:pt>
                <c:pt idx="11503">
                  <c:v>15.834756302097899</c:v>
                </c:pt>
                <c:pt idx="11504">
                  <c:v>15.836132878321701</c:v>
                </c:pt>
                <c:pt idx="11505">
                  <c:v>15.837509454545501</c:v>
                </c:pt>
                <c:pt idx="11506">
                  <c:v>15.838886030769199</c:v>
                </c:pt>
                <c:pt idx="11507">
                  <c:v>15.840262606993001</c:v>
                </c:pt>
                <c:pt idx="11508">
                  <c:v>15.841639183216801</c:v>
                </c:pt>
                <c:pt idx="11509">
                  <c:v>15.8430157594406</c:v>
                </c:pt>
                <c:pt idx="11510">
                  <c:v>15.844392335664301</c:v>
                </c:pt>
                <c:pt idx="11511">
                  <c:v>15.845768911888101</c:v>
                </c:pt>
                <c:pt idx="11512">
                  <c:v>15.8471454881119</c:v>
                </c:pt>
                <c:pt idx="11513">
                  <c:v>15.8485220643357</c:v>
                </c:pt>
                <c:pt idx="11514">
                  <c:v>15.849898640559401</c:v>
                </c:pt>
                <c:pt idx="11515">
                  <c:v>15.851275216783201</c:v>
                </c:pt>
                <c:pt idx="11516">
                  <c:v>15.852651793007</c:v>
                </c:pt>
                <c:pt idx="11517">
                  <c:v>15.8540283692308</c:v>
                </c:pt>
                <c:pt idx="11518">
                  <c:v>15.8554049454546</c:v>
                </c:pt>
                <c:pt idx="11519">
                  <c:v>15.8567815216783</c:v>
                </c:pt>
                <c:pt idx="11520">
                  <c:v>15.8581580979021</c:v>
                </c:pt>
                <c:pt idx="11521">
                  <c:v>15.8595346741259</c:v>
                </c:pt>
                <c:pt idx="11522">
                  <c:v>15.8609112503497</c:v>
                </c:pt>
                <c:pt idx="11523">
                  <c:v>15.8622878265734</c:v>
                </c:pt>
                <c:pt idx="11524">
                  <c:v>15.8636644027972</c:v>
                </c:pt>
                <c:pt idx="11525">
                  <c:v>15.865040979021</c:v>
                </c:pt>
                <c:pt idx="11526">
                  <c:v>15.8664175552448</c:v>
                </c:pt>
                <c:pt idx="11527">
                  <c:v>15.8677941314685</c:v>
                </c:pt>
                <c:pt idx="11528">
                  <c:v>15.8691707076923</c:v>
                </c:pt>
                <c:pt idx="11529">
                  <c:v>15.8705472839161</c:v>
                </c:pt>
                <c:pt idx="11530">
                  <c:v>15.8719238601399</c:v>
                </c:pt>
                <c:pt idx="11531">
                  <c:v>15.8733004363636</c:v>
                </c:pt>
                <c:pt idx="11532">
                  <c:v>15.8746770125874</c:v>
                </c:pt>
                <c:pt idx="11533">
                  <c:v>15.8760535888112</c:v>
                </c:pt>
                <c:pt idx="11534">
                  <c:v>15.877430165034999</c:v>
                </c:pt>
                <c:pt idx="11535">
                  <c:v>15.8788067412587</c:v>
                </c:pt>
                <c:pt idx="11536">
                  <c:v>15.8801833174825</c:v>
                </c:pt>
                <c:pt idx="11537">
                  <c:v>15.881559893706299</c:v>
                </c:pt>
                <c:pt idx="11538">
                  <c:v>15.882936469930099</c:v>
                </c:pt>
                <c:pt idx="11539">
                  <c:v>15.8843130461538</c:v>
                </c:pt>
                <c:pt idx="11540">
                  <c:v>15.885689622377599</c:v>
                </c:pt>
                <c:pt idx="11541">
                  <c:v>15.887066198601399</c:v>
                </c:pt>
                <c:pt idx="11542">
                  <c:v>15.888442774825201</c:v>
                </c:pt>
                <c:pt idx="11543">
                  <c:v>15.889819351049001</c:v>
                </c:pt>
                <c:pt idx="11544">
                  <c:v>15.891195927272699</c:v>
                </c:pt>
                <c:pt idx="11545">
                  <c:v>15.892572503496501</c:v>
                </c:pt>
                <c:pt idx="11546">
                  <c:v>15.893949079720301</c:v>
                </c:pt>
                <c:pt idx="11547">
                  <c:v>15.895325655944101</c:v>
                </c:pt>
                <c:pt idx="11548">
                  <c:v>15.896702232167801</c:v>
                </c:pt>
                <c:pt idx="11549">
                  <c:v>15.898078808391601</c:v>
                </c:pt>
                <c:pt idx="11550">
                  <c:v>15.899455384615401</c:v>
                </c:pt>
                <c:pt idx="11551">
                  <c:v>15.9008319608392</c:v>
                </c:pt>
                <c:pt idx="11552">
                  <c:v>15.902208537062901</c:v>
                </c:pt>
                <c:pt idx="11553">
                  <c:v>15.903585113286701</c:v>
                </c:pt>
                <c:pt idx="11554">
                  <c:v>15.9049616895105</c:v>
                </c:pt>
                <c:pt idx="11555">
                  <c:v>15.9063382657343</c:v>
                </c:pt>
                <c:pt idx="11556">
                  <c:v>15.907714841958001</c:v>
                </c:pt>
                <c:pt idx="11557">
                  <c:v>15.9090914181818</c:v>
                </c:pt>
                <c:pt idx="11558">
                  <c:v>15.9104679944056</c:v>
                </c:pt>
                <c:pt idx="11559">
                  <c:v>15.9118445706294</c:v>
                </c:pt>
                <c:pt idx="11560">
                  <c:v>15.9132211468531</c:v>
                </c:pt>
                <c:pt idx="11561">
                  <c:v>15.9145977230769</c:v>
                </c:pt>
                <c:pt idx="11562">
                  <c:v>15.9159742993007</c:v>
                </c:pt>
                <c:pt idx="11563">
                  <c:v>15.9173508755245</c:v>
                </c:pt>
                <c:pt idx="11564">
                  <c:v>15.9187274517483</c:v>
                </c:pt>
                <c:pt idx="11565">
                  <c:v>15.920104027972</c:v>
                </c:pt>
                <c:pt idx="11566">
                  <c:v>15.9214806041958</c:v>
                </c:pt>
                <c:pt idx="11567">
                  <c:v>15.9228571804196</c:v>
                </c:pt>
                <c:pt idx="11568">
                  <c:v>15.9242337566434</c:v>
                </c:pt>
                <c:pt idx="11569">
                  <c:v>15.9256103328671</c:v>
                </c:pt>
                <c:pt idx="11570">
                  <c:v>15.9269869090909</c:v>
                </c:pt>
                <c:pt idx="11571">
                  <c:v>15.9283634853147</c:v>
                </c:pt>
                <c:pt idx="11572">
                  <c:v>15.929740061538499</c:v>
                </c:pt>
                <c:pt idx="11573">
                  <c:v>15.9311166377622</c:v>
                </c:pt>
                <c:pt idx="11574">
                  <c:v>15.932493213986</c:v>
                </c:pt>
                <c:pt idx="11575">
                  <c:v>15.933869790209799</c:v>
                </c:pt>
                <c:pt idx="11576">
                  <c:v>15.935246366433599</c:v>
                </c:pt>
                <c:pt idx="11577">
                  <c:v>15.9366229426573</c:v>
                </c:pt>
                <c:pt idx="11578">
                  <c:v>15.937999518881099</c:v>
                </c:pt>
                <c:pt idx="11579">
                  <c:v>15.939376095104899</c:v>
                </c:pt>
                <c:pt idx="11580">
                  <c:v>15.940752671328701</c:v>
                </c:pt>
                <c:pt idx="11581">
                  <c:v>15.942129247552501</c:v>
                </c:pt>
                <c:pt idx="11582">
                  <c:v>15.943505823776199</c:v>
                </c:pt>
                <c:pt idx="11583">
                  <c:v>15.944882399999999</c:v>
                </c:pt>
                <c:pt idx="11584">
                  <c:v>15.946258976223801</c:v>
                </c:pt>
                <c:pt idx="11585">
                  <c:v>15.947635552447601</c:v>
                </c:pt>
                <c:pt idx="11586">
                  <c:v>15.949012128671299</c:v>
                </c:pt>
                <c:pt idx="11587">
                  <c:v>15.950388704895101</c:v>
                </c:pt>
                <c:pt idx="11588">
                  <c:v>15.951765281118901</c:v>
                </c:pt>
                <c:pt idx="11589">
                  <c:v>15.9531418573427</c:v>
                </c:pt>
                <c:pt idx="11590">
                  <c:v>15.954518433566401</c:v>
                </c:pt>
                <c:pt idx="11591">
                  <c:v>15.955895009790201</c:v>
                </c:pt>
                <c:pt idx="11592">
                  <c:v>15.957271586014</c:v>
                </c:pt>
                <c:pt idx="11593">
                  <c:v>15.9586481622378</c:v>
                </c:pt>
                <c:pt idx="11594">
                  <c:v>15.960024738461501</c:v>
                </c:pt>
                <c:pt idx="11595">
                  <c:v>15.9614013146853</c:v>
                </c:pt>
                <c:pt idx="11596">
                  <c:v>15.9627778909091</c:v>
                </c:pt>
                <c:pt idx="11597">
                  <c:v>15.9641544671329</c:v>
                </c:pt>
                <c:pt idx="11598">
                  <c:v>15.9655310433566</c:v>
                </c:pt>
                <c:pt idx="11599">
                  <c:v>15.9669076195804</c:v>
                </c:pt>
                <c:pt idx="11600">
                  <c:v>15.9682841958042</c:v>
                </c:pt>
                <c:pt idx="11601">
                  <c:v>15.969660772028</c:v>
                </c:pt>
                <c:pt idx="11602">
                  <c:v>15.9710373482517</c:v>
                </c:pt>
                <c:pt idx="11603">
                  <c:v>15.9724139244755</c:v>
                </c:pt>
                <c:pt idx="11604">
                  <c:v>15.9737905006993</c:v>
                </c:pt>
                <c:pt idx="11605">
                  <c:v>15.9751670769231</c:v>
                </c:pt>
                <c:pt idx="11606">
                  <c:v>15.9765436531469</c:v>
                </c:pt>
                <c:pt idx="11607">
                  <c:v>15.9779202293706</c:v>
                </c:pt>
                <c:pt idx="11608">
                  <c:v>15.9792968055944</c:v>
                </c:pt>
                <c:pt idx="11609">
                  <c:v>15.9806733818182</c:v>
                </c:pt>
                <c:pt idx="11610">
                  <c:v>15.982049958041999</c:v>
                </c:pt>
                <c:pt idx="11611">
                  <c:v>15.9834265342657</c:v>
                </c:pt>
                <c:pt idx="11612">
                  <c:v>15.9848031104895</c:v>
                </c:pt>
                <c:pt idx="11613">
                  <c:v>15.986179686713299</c:v>
                </c:pt>
                <c:pt idx="11614">
                  <c:v>15.987556262937099</c:v>
                </c:pt>
                <c:pt idx="11615">
                  <c:v>15.9889328391608</c:v>
                </c:pt>
                <c:pt idx="11616">
                  <c:v>15.990309415384599</c:v>
                </c:pt>
                <c:pt idx="11617">
                  <c:v>15.991685991608399</c:v>
                </c:pt>
                <c:pt idx="11618">
                  <c:v>15.993062567832199</c:v>
                </c:pt>
                <c:pt idx="11619">
                  <c:v>15.9944391440559</c:v>
                </c:pt>
                <c:pt idx="11620">
                  <c:v>15.995815720279699</c:v>
                </c:pt>
                <c:pt idx="11621">
                  <c:v>15.997192296503499</c:v>
                </c:pt>
                <c:pt idx="11622">
                  <c:v>15.998568872727301</c:v>
                </c:pt>
                <c:pt idx="11623">
                  <c:v>15.999945448951101</c:v>
                </c:pt>
                <c:pt idx="11624">
                  <c:v>16.001322025174801</c:v>
                </c:pt>
                <c:pt idx="11625">
                  <c:v>16.002698601398599</c:v>
                </c:pt>
                <c:pt idx="11626">
                  <c:v>16.004075177622401</c:v>
                </c:pt>
                <c:pt idx="11627">
                  <c:v>16.005451753846199</c:v>
                </c:pt>
                <c:pt idx="11628">
                  <c:v>16.006828330069901</c:v>
                </c:pt>
                <c:pt idx="11629">
                  <c:v>16.008204906293699</c:v>
                </c:pt>
                <c:pt idx="11630">
                  <c:v>16.0095814825175</c:v>
                </c:pt>
                <c:pt idx="11631">
                  <c:v>16.010958058741299</c:v>
                </c:pt>
                <c:pt idx="11632">
                  <c:v>16.012334634965001</c:v>
                </c:pt>
                <c:pt idx="11633">
                  <c:v>16.013711211188799</c:v>
                </c:pt>
                <c:pt idx="11634">
                  <c:v>16.0150877874126</c:v>
                </c:pt>
                <c:pt idx="11635">
                  <c:v>16.016464363636398</c:v>
                </c:pt>
                <c:pt idx="11636">
                  <c:v>16.0178409398601</c:v>
                </c:pt>
                <c:pt idx="11637">
                  <c:v>16.019217516083899</c:v>
                </c:pt>
                <c:pt idx="11638">
                  <c:v>16.0205940923077</c:v>
                </c:pt>
                <c:pt idx="11639">
                  <c:v>16.021970668531502</c:v>
                </c:pt>
                <c:pt idx="11640">
                  <c:v>16.0233472447552</c:v>
                </c:pt>
                <c:pt idx="11641">
                  <c:v>16.024723820978998</c:v>
                </c:pt>
                <c:pt idx="11642">
                  <c:v>16.0261003972028</c:v>
                </c:pt>
                <c:pt idx="11643">
                  <c:v>16.027476973426602</c:v>
                </c:pt>
                <c:pt idx="11644">
                  <c:v>16.0288535496504</c:v>
                </c:pt>
                <c:pt idx="11645">
                  <c:v>16.030230125874098</c:v>
                </c:pt>
                <c:pt idx="11646">
                  <c:v>16.0316067020979</c:v>
                </c:pt>
                <c:pt idx="11647">
                  <c:v>16.032983278321701</c:v>
                </c:pt>
                <c:pt idx="11648">
                  <c:v>16.0343598545455</c:v>
                </c:pt>
                <c:pt idx="11649">
                  <c:v>16.035736430769202</c:v>
                </c:pt>
                <c:pt idx="11650">
                  <c:v>16.037113006993</c:v>
                </c:pt>
                <c:pt idx="11651">
                  <c:v>16.038489583216801</c:v>
                </c:pt>
                <c:pt idx="11652">
                  <c:v>16.039866159440599</c:v>
                </c:pt>
                <c:pt idx="11653">
                  <c:v>16.041242735664301</c:v>
                </c:pt>
                <c:pt idx="11654">
                  <c:v>16.0426193118881</c:v>
                </c:pt>
                <c:pt idx="11655">
                  <c:v>16.043995888111901</c:v>
                </c:pt>
                <c:pt idx="11656">
                  <c:v>16.045372464335699</c:v>
                </c:pt>
                <c:pt idx="11657">
                  <c:v>16.046749040559401</c:v>
                </c:pt>
                <c:pt idx="11658">
                  <c:v>16.048125616783199</c:v>
                </c:pt>
                <c:pt idx="11659">
                  <c:v>16.049502193007001</c:v>
                </c:pt>
                <c:pt idx="11660">
                  <c:v>16.050878769230799</c:v>
                </c:pt>
                <c:pt idx="11661">
                  <c:v>16.052255345454501</c:v>
                </c:pt>
                <c:pt idx="11662">
                  <c:v>16.053631921678299</c:v>
                </c:pt>
                <c:pt idx="11663">
                  <c:v>16.055008497902101</c:v>
                </c:pt>
                <c:pt idx="11664">
                  <c:v>16.056385074125899</c:v>
                </c:pt>
                <c:pt idx="11665">
                  <c:v>16.0577616503497</c:v>
                </c:pt>
                <c:pt idx="11666">
                  <c:v>16.059138226573399</c:v>
                </c:pt>
                <c:pt idx="11667">
                  <c:v>16.060514802797201</c:v>
                </c:pt>
                <c:pt idx="11668">
                  <c:v>16.061891379020999</c:v>
                </c:pt>
                <c:pt idx="11669">
                  <c:v>16.0632679552448</c:v>
                </c:pt>
                <c:pt idx="11670">
                  <c:v>16.064644531468499</c:v>
                </c:pt>
                <c:pt idx="11671">
                  <c:v>16.066021107692301</c:v>
                </c:pt>
                <c:pt idx="11672">
                  <c:v>16.067397683916099</c:v>
                </c:pt>
                <c:pt idx="11673">
                  <c:v>16.0687742601399</c:v>
                </c:pt>
                <c:pt idx="11674">
                  <c:v>16.070150836363599</c:v>
                </c:pt>
                <c:pt idx="11675">
                  <c:v>16.0715274125874</c:v>
                </c:pt>
                <c:pt idx="11676">
                  <c:v>16.072903988811198</c:v>
                </c:pt>
                <c:pt idx="11677">
                  <c:v>16.074280565035</c:v>
                </c:pt>
                <c:pt idx="11678">
                  <c:v>16.075657141258699</c:v>
                </c:pt>
                <c:pt idx="11679">
                  <c:v>16.0770337174825</c:v>
                </c:pt>
                <c:pt idx="11680">
                  <c:v>16.078410293706298</c:v>
                </c:pt>
                <c:pt idx="11681">
                  <c:v>16.0797868699301</c:v>
                </c:pt>
                <c:pt idx="11682">
                  <c:v>16.081163446153798</c:v>
                </c:pt>
                <c:pt idx="11683">
                  <c:v>16.0825400223776</c:v>
                </c:pt>
                <c:pt idx="11684">
                  <c:v>16.083916598601402</c:v>
                </c:pt>
                <c:pt idx="11685">
                  <c:v>16.0852931748252</c:v>
                </c:pt>
                <c:pt idx="11686">
                  <c:v>16.086669751049001</c:v>
                </c:pt>
                <c:pt idx="11687">
                  <c:v>16.0880463272727</c:v>
                </c:pt>
                <c:pt idx="11688">
                  <c:v>16.089422903496502</c:v>
                </c:pt>
                <c:pt idx="11689">
                  <c:v>16.0907994797203</c:v>
                </c:pt>
                <c:pt idx="11690">
                  <c:v>16.092176055944101</c:v>
                </c:pt>
                <c:pt idx="11691">
                  <c:v>16.0935526321678</c:v>
                </c:pt>
                <c:pt idx="11692">
                  <c:v>16.094929208391601</c:v>
                </c:pt>
                <c:pt idx="11693">
                  <c:v>16.096305784615399</c:v>
                </c:pt>
                <c:pt idx="11694">
                  <c:v>16.097682360839201</c:v>
                </c:pt>
                <c:pt idx="11695">
                  <c:v>16.0990589370629</c:v>
                </c:pt>
                <c:pt idx="11696">
                  <c:v>16.100435513286701</c:v>
                </c:pt>
                <c:pt idx="11697">
                  <c:v>16.101812089510499</c:v>
                </c:pt>
                <c:pt idx="11698">
                  <c:v>16.103188665734301</c:v>
                </c:pt>
                <c:pt idx="11699">
                  <c:v>16.104565241957999</c:v>
                </c:pt>
                <c:pt idx="11700">
                  <c:v>16.105941818181801</c:v>
                </c:pt>
                <c:pt idx="11701">
                  <c:v>16.107318394405599</c:v>
                </c:pt>
                <c:pt idx="11702">
                  <c:v>16.108694970629401</c:v>
                </c:pt>
                <c:pt idx="11703">
                  <c:v>16.110071546853199</c:v>
                </c:pt>
                <c:pt idx="11704">
                  <c:v>16.111448123076901</c:v>
                </c:pt>
                <c:pt idx="11705">
                  <c:v>16.112824699300699</c:v>
                </c:pt>
                <c:pt idx="11706">
                  <c:v>16.114201275524501</c:v>
                </c:pt>
                <c:pt idx="11707">
                  <c:v>16.115577851748299</c:v>
                </c:pt>
                <c:pt idx="11708">
                  <c:v>16.116954427972001</c:v>
                </c:pt>
                <c:pt idx="11709">
                  <c:v>16.118331004195799</c:v>
                </c:pt>
                <c:pt idx="11710">
                  <c:v>16.1197075804196</c:v>
                </c:pt>
                <c:pt idx="11711">
                  <c:v>16.121084156643398</c:v>
                </c:pt>
                <c:pt idx="11712">
                  <c:v>16.122460732867101</c:v>
                </c:pt>
                <c:pt idx="11713">
                  <c:v>16.123837309090899</c:v>
                </c:pt>
                <c:pt idx="11714">
                  <c:v>16.1252138853147</c:v>
                </c:pt>
                <c:pt idx="11715">
                  <c:v>16.126590461538498</c:v>
                </c:pt>
                <c:pt idx="11716">
                  <c:v>16.1279670377622</c:v>
                </c:pt>
                <c:pt idx="11717">
                  <c:v>16.129343613985998</c:v>
                </c:pt>
                <c:pt idx="11718">
                  <c:v>16.1307201902098</c:v>
                </c:pt>
                <c:pt idx="11719">
                  <c:v>16.132096766433602</c:v>
                </c:pt>
                <c:pt idx="11720">
                  <c:v>16.1334733426573</c:v>
                </c:pt>
                <c:pt idx="11721">
                  <c:v>16.134849918881098</c:v>
                </c:pt>
                <c:pt idx="11722">
                  <c:v>16.1362264951049</c:v>
                </c:pt>
                <c:pt idx="11723">
                  <c:v>16.137603071328702</c:v>
                </c:pt>
                <c:pt idx="11724">
                  <c:v>16.1389796475525</c:v>
                </c:pt>
                <c:pt idx="11725">
                  <c:v>16.140356223776202</c:v>
                </c:pt>
                <c:pt idx="11726">
                  <c:v>16.1417328</c:v>
                </c:pt>
                <c:pt idx="11727">
                  <c:v>16.143109376223801</c:v>
                </c:pt>
                <c:pt idx="11728">
                  <c:v>16.144485952447599</c:v>
                </c:pt>
                <c:pt idx="11729">
                  <c:v>16.145862528671302</c:v>
                </c:pt>
                <c:pt idx="11730">
                  <c:v>16.1472391048951</c:v>
                </c:pt>
                <c:pt idx="11731">
                  <c:v>16.148615681118901</c:v>
                </c:pt>
                <c:pt idx="11732">
                  <c:v>16.149992257342699</c:v>
                </c:pt>
                <c:pt idx="11733">
                  <c:v>16.151368833566401</c:v>
                </c:pt>
                <c:pt idx="11734">
                  <c:v>16.152745409790199</c:v>
                </c:pt>
                <c:pt idx="11735">
                  <c:v>16.154121986014001</c:v>
                </c:pt>
                <c:pt idx="11736">
                  <c:v>16.155498562237799</c:v>
                </c:pt>
                <c:pt idx="11737">
                  <c:v>16.156875138461501</c:v>
                </c:pt>
                <c:pt idx="11738">
                  <c:v>16.158251714685299</c:v>
                </c:pt>
                <c:pt idx="11739">
                  <c:v>16.159628290909101</c:v>
                </c:pt>
                <c:pt idx="11740">
                  <c:v>16.161004867132899</c:v>
                </c:pt>
                <c:pt idx="11741">
                  <c:v>16.162381443356601</c:v>
                </c:pt>
                <c:pt idx="11742">
                  <c:v>16.163758019580399</c:v>
                </c:pt>
                <c:pt idx="11743">
                  <c:v>16.165134595804201</c:v>
                </c:pt>
                <c:pt idx="11744">
                  <c:v>16.166511172027999</c:v>
                </c:pt>
                <c:pt idx="11745">
                  <c:v>16.1678877482518</c:v>
                </c:pt>
                <c:pt idx="11746">
                  <c:v>16.169264324475499</c:v>
                </c:pt>
                <c:pt idx="11747">
                  <c:v>16.170640900699301</c:v>
                </c:pt>
                <c:pt idx="11748">
                  <c:v>16.172017476923099</c:v>
                </c:pt>
                <c:pt idx="11749">
                  <c:v>16.1733940531469</c:v>
                </c:pt>
                <c:pt idx="11750">
                  <c:v>16.174770629370599</c:v>
                </c:pt>
                <c:pt idx="11751">
                  <c:v>16.1761472055944</c:v>
                </c:pt>
                <c:pt idx="11752">
                  <c:v>16.177523781818199</c:v>
                </c:pt>
                <c:pt idx="11753">
                  <c:v>16.178900358042</c:v>
                </c:pt>
                <c:pt idx="11754">
                  <c:v>16.180276934265699</c:v>
                </c:pt>
                <c:pt idx="11755">
                  <c:v>16.1816535104895</c:v>
                </c:pt>
                <c:pt idx="11756">
                  <c:v>16.183030086713298</c:v>
                </c:pt>
                <c:pt idx="11757">
                  <c:v>16.1844066629371</c:v>
                </c:pt>
                <c:pt idx="11758">
                  <c:v>16.185783239160799</c:v>
                </c:pt>
                <c:pt idx="11759">
                  <c:v>16.1871598153846</c:v>
                </c:pt>
                <c:pt idx="11760">
                  <c:v>16.188536391608402</c:v>
                </c:pt>
                <c:pt idx="11761">
                  <c:v>16.1899129678322</c:v>
                </c:pt>
                <c:pt idx="11762">
                  <c:v>16.191289544055898</c:v>
                </c:pt>
                <c:pt idx="11763">
                  <c:v>16.1926661202797</c:v>
                </c:pt>
                <c:pt idx="11764">
                  <c:v>16.194042696503502</c:v>
                </c:pt>
                <c:pt idx="11765">
                  <c:v>16.1954192727273</c:v>
                </c:pt>
                <c:pt idx="11766">
                  <c:v>16.196795848951101</c:v>
                </c:pt>
                <c:pt idx="11767">
                  <c:v>16.1981724251748</c:v>
                </c:pt>
                <c:pt idx="11768">
                  <c:v>16.199549001398601</c:v>
                </c:pt>
                <c:pt idx="11769">
                  <c:v>16.200925577622399</c:v>
                </c:pt>
                <c:pt idx="11770">
                  <c:v>16.202302153846201</c:v>
                </c:pt>
                <c:pt idx="11771">
                  <c:v>16.2036787300699</c:v>
                </c:pt>
                <c:pt idx="11772">
                  <c:v>16.205055306293701</c:v>
                </c:pt>
                <c:pt idx="11773">
                  <c:v>16.206431882517499</c:v>
                </c:pt>
                <c:pt idx="11774">
                  <c:v>16.207808458741301</c:v>
                </c:pt>
                <c:pt idx="11775">
                  <c:v>16.209185034965</c:v>
                </c:pt>
                <c:pt idx="11776">
                  <c:v>16.210561611188801</c:v>
                </c:pt>
                <c:pt idx="11777">
                  <c:v>16.211938187412599</c:v>
                </c:pt>
                <c:pt idx="11778">
                  <c:v>16.213314763636401</c:v>
                </c:pt>
                <c:pt idx="11779">
                  <c:v>16.214691339860099</c:v>
                </c:pt>
                <c:pt idx="11780">
                  <c:v>16.216067916083901</c:v>
                </c:pt>
                <c:pt idx="11781">
                  <c:v>16.217444492307699</c:v>
                </c:pt>
                <c:pt idx="11782">
                  <c:v>16.218821068531501</c:v>
                </c:pt>
                <c:pt idx="11783">
                  <c:v>16.220197644755299</c:v>
                </c:pt>
                <c:pt idx="11784">
                  <c:v>16.221574220979001</c:v>
                </c:pt>
                <c:pt idx="11785">
                  <c:v>16.222950797202799</c:v>
                </c:pt>
                <c:pt idx="11786">
                  <c:v>16.2243273734266</c:v>
                </c:pt>
                <c:pt idx="11787">
                  <c:v>16.225703949650399</c:v>
                </c:pt>
                <c:pt idx="11788">
                  <c:v>16.227080525874101</c:v>
                </c:pt>
                <c:pt idx="11789">
                  <c:v>16.228457102097899</c:v>
                </c:pt>
                <c:pt idx="11790">
                  <c:v>16.2298336783217</c:v>
                </c:pt>
                <c:pt idx="11791">
                  <c:v>16.231210254545498</c:v>
                </c:pt>
                <c:pt idx="11792">
                  <c:v>16.232586830769201</c:v>
                </c:pt>
                <c:pt idx="11793">
                  <c:v>16.233963406992999</c:v>
                </c:pt>
                <c:pt idx="11794">
                  <c:v>16.2353399832168</c:v>
                </c:pt>
                <c:pt idx="11795">
                  <c:v>16.236716559440602</c:v>
                </c:pt>
                <c:pt idx="11796">
                  <c:v>16.2380931356643</c:v>
                </c:pt>
                <c:pt idx="11797">
                  <c:v>16.239469711888098</c:v>
                </c:pt>
                <c:pt idx="11798">
                  <c:v>16.2408462881119</c:v>
                </c:pt>
                <c:pt idx="11799">
                  <c:v>16.242222864335702</c:v>
                </c:pt>
                <c:pt idx="11800">
                  <c:v>16.2435994405594</c:v>
                </c:pt>
                <c:pt idx="11801">
                  <c:v>16.244976016783198</c:v>
                </c:pt>
                <c:pt idx="11802">
                  <c:v>16.246352593007</c:v>
                </c:pt>
                <c:pt idx="11803">
                  <c:v>16.247729169230801</c:v>
                </c:pt>
                <c:pt idx="11804">
                  <c:v>16.2491057454545</c:v>
                </c:pt>
                <c:pt idx="11805">
                  <c:v>16.250482321678302</c:v>
                </c:pt>
                <c:pt idx="11806">
                  <c:v>16.2518588979021</c:v>
                </c:pt>
                <c:pt idx="11807">
                  <c:v>16.253235474125901</c:v>
                </c:pt>
                <c:pt idx="11808">
                  <c:v>16.254612050349699</c:v>
                </c:pt>
                <c:pt idx="11809">
                  <c:v>16.255988626573401</c:v>
                </c:pt>
                <c:pt idx="11810">
                  <c:v>16.2573652027972</c:v>
                </c:pt>
                <c:pt idx="11811">
                  <c:v>16.258741779021001</c:v>
                </c:pt>
                <c:pt idx="11812">
                  <c:v>16.260118355244799</c:v>
                </c:pt>
                <c:pt idx="11813">
                  <c:v>16.261494931468501</c:v>
                </c:pt>
                <c:pt idx="11814">
                  <c:v>16.262871507692299</c:v>
                </c:pt>
                <c:pt idx="11815">
                  <c:v>16.264248083916101</c:v>
                </c:pt>
                <c:pt idx="11816">
                  <c:v>16.265624660139899</c:v>
                </c:pt>
                <c:pt idx="11817">
                  <c:v>16.267001236363601</c:v>
                </c:pt>
                <c:pt idx="11818">
                  <c:v>16.268377812587399</c:v>
                </c:pt>
                <c:pt idx="11819">
                  <c:v>16.269754388811201</c:v>
                </c:pt>
                <c:pt idx="11820">
                  <c:v>16.271130965034999</c:v>
                </c:pt>
                <c:pt idx="11821">
                  <c:v>16.272507541258701</c:v>
                </c:pt>
                <c:pt idx="11822">
                  <c:v>16.273884117482499</c:v>
                </c:pt>
                <c:pt idx="11823">
                  <c:v>16.275260693706301</c:v>
                </c:pt>
                <c:pt idx="11824">
                  <c:v>16.276637269930099</c:v>
                </c:pt>
                <c:pt idx="11825">
                  <c:v>16.278013846153801</c:v>
                </c:pt>
                <c:pt idx="11826">
                  <c:v>16.279390422377599</c:v>
                </c:pt>
                <c:pt idx="11827">
                  <c:v>16.280766998601401</c:v>
                </c:pt>
                <c:pt idx="11828">
                  <c:v>16.282143574825199</c:v>
                </c:pt>
                <c:pt idx="11829">
                  <c:v>16.283520151049</c:v>
                </c:pt>
                <c:pt idx="11830">
                  <c:v>16.284896727272699</c:v>
                </c:pt>
                <c:pt idx="11831">
                  <c:v>16.2862733034965</c:v>
                </c:pt>
                <c:pt idx="11832">
                  <c:v>16.287649879720298</c:v>
                </c:pt>
                <c:pt idx="11833">
                  <c:v>16.2890264559441</c:v>
                </c:pt>
                <c:pt idx="11834">
                  <c:v>16.290403032167799</c:v>
                </c:pt>
                <c:pt idx="11835">
                  <c:v>16.2917796083916</c:v>
                </c:pt>
                <c:pt idx="11836">
                  <c:v>16.293156184615398</c:v>
                </c:pt>
                <c:pt idx="11837">
                  <c:v>16.2945327608392</c:v>
                </c:pt>
                <c:pt idx="11838">
                  <c:v>16.295909337062898</c:v>
                </c:pt>
                <c:pt idx="11839">
                  <c:v>16.2972859132867</c:v>
                </c:pt>
                <c:pt idx="11840">
                  <c:v>16.298662489510502</c:v>
                </c:pt>
                <c:pt idx="11841">
                  <c:v>16.3000390657343</c:v>
                </c:pt>
                <c:pt idx="11842">
                  <c:v>16.301415641957998</c:v>
                </c:pt>
                <c:pt idx="11843">
                  <c:v>16.3027922181818</c:v>
                </c:pt>
                <c:pt idx="11844">
                  <c:v>16.304168794405602</c:v>
                </c:pt>
                <c:pt idx="11845">
                  <c:v>16.3055453706294</c:v>
                </c:pt>
                <c:pt idx="11846">
                  <c:v>16.306921946853102</c:v>
                </c:pt>
                <c:pt idx="11847">
                  <c:v>16.3082985230769</c:v>
                </c:pt>
                <c:pt idx="11848">
                  <c:v>16.309675099300701</c:v>
                </c:pt>
                <c:pt idx="11849">
                  <c:v>16.311051675524499</c:v>
                </c:pt>
                <c:pt idx="11850">
                  <c:v>16.312428251748301</c:v>
                </c:pt>
                <c:pt idx="11851">
                  <c:v>16.313804827972</c:v>
                </c:pt>
                <c:pt idx="11852">
                  <c:v>16.315181404195801</c:v>
                </c:pt>
                <c:pt idx="11853">
                  <c:v>16.316557980419599</c:v>
                </c:pt>
                <c:pt idx="11854">
                  <c:v>16.317934556643401</c:v>
                </c:pt>
                <c:pt idx="11855">
                  <c:v>16.319311132867099</c:v>
                </c:pt>
                <c:pt idx="11856">
                  <c:v>16.320687709090901</c:v>
                </c:pt>
                <c:pt idx="11857">
                  <c:v>16.322064285314699</c:v>
                </c:pt>
                <c:pt idx="11858">
                  <c:v>16.323440861538501</c:v>
                </c:pt>
                <c:pt idx="11859">
                  <c:v>16.324817437762199</c:v>
                </c:pt>
                <c:pt idx="11860">
                  <c:v>16.326194013986001</c:v>
                </c:pt>
                <c:pt idx="11861">
                  <c:v>16.327570590209799</c:v>
                </c:pt>
                <c:pt idx="11862">
                  <c:v>16.328947166433601</c:v>
                </c:pt>
                <c:pt idx="11863">
                  <c:v>16.330323742657299</c:v>
                </c:pt>
                <c:pt idx="11864">
                  <c:v>16.331700318881101</c:v>
                </c:pt>
                <c:pt idx="11865">
                  <c:v>16.333076895104899</c:v>
                </c:pt>
                <c:pt idx="11866">
                  <c:v>16.3344534713287</c:v>
                </c:pt>
                <c:pt idx="11867">
                  <c:v>16.335830047552498</c:v>
                </c:pt>
                <c:pt idx="11868">
                  <c:v>16.337206623776201</c:v>
                </c:pt>
                <c:pt idx="11869">
                  <c:v>16.338583199999999</c:v>
                </c:pt>
                <c:pt idx="11870">
                  <c:v>16.3399597762238</c:v>
                </c:pt>
                <c:pt idx="11871">
                  <c:v>16.341336352447598</c:v>
                </c:pt>
                <c:pt idx="11872">
                  <c:v>16.3427129286713</c:v>
                </c:pt>
                <c:pt idx="11873">
                  <c:v>16.344089504895098</c:v>
                </c:pt>
                <c:pt idx="11874">
                  <c:v>16.3454660811189</c:v>
                </c:pt>
                <c:pt idx="11875">
                  <c:v>16.346842657342702</c:v>
                </c:pt>
                <c:pt idx="11876">
                  <c:v>16.3482192335664</c:v>
                </c:pt>
                <c:pt idx="11877">
                  <c:v>16.349595809790198</c:v>
                </c:pt>
                <c:pt idx="11878">
                  <c:v>16.350972386014</c:v>
                </c:pt>
                <c:pt idx="11879">
                  <c:v>16.352348962237802</c:v>
                </c:pt>
                <c:pt idx="11880">
                  <c:v>16.3537255384615</c:v>
                </c:pt>
                <c:pt idx="11881">
                  <c:v>16.355102114685302</c:v>
                </c:pt>
                <c:pt idx="11882">
                  <c:v>16.3564786909091</c:v>
                </c:pt>
                <c:pt idx="11883">
                  <c:v>16.357855267132901</c:v>
                </c:pt>
                <c:pt idx="11884">
                  <c:v>16.3592318433566</c:v>
                </c:pt>
                <c:pt idx="11885">
                  <c:v>16.360608419580402</c:v>
                </c:pt>
                <c:pt idx="11886">
                  <c:v>16.3619849958042</c:v>
                </c:pt>
                <c:pt idx="11887">
                  <c:v>16.363361572028001</c:v>
                </c:pt>
                <c:pt idx="11888">
                  <c:v>16.364738148251799</c:v>
                </c:pt>
                <c:pt idx="11889">
                  <c:v>16.366114724475501</c:v>
                </c:pt>
                <c:pt idx="11890">
                  <c:v>16.367491300699299</c:v>
                </c:pt>
                <c:pt idx="11891">
                  <c:v>16.368867876923101</c:v>
                </c:pt>
                <c:pt idx="11892">
                  <c:v>16.370244453146899</c:v>
                </c:pt>
                <c:pt idx="11893">
                  <c:v>16.371621029370601</c:v>
                </c:pt>
                <c:pt idx="11894">
                  <c:v>16.372997605594399</c:v>
                </c:pt>
                <c:pt idx="11895">
                  <c:v>16.374374181818201</c:v>
                </c:pt>
                <c:pt idx="11896">
                  <c:v>16.375750758041999</c:v>
                </c:pt>
                <c:pt idx="11897">
                  <c:v>16.377127334265701</c:v>
                </c:pt>
                <c:pt idx="11898">
                  <c:v>16.378503910489499</c:v>
                </c:pt>
                <c:pt idx="11899">
                  <c:v>16.379880486713301</c:v>
                </c:pt>
                <c:pt idx="11900">
                  <c:v>16.381257062937099</c:v>
                </c:pt>
                <c:pt idx="11901">
                  <c:v>16.382633639160801</c:v>
                </c:pt>
                <c:pt idx="11902">
                  <c:v>16.384010215384599</c:v>
                </c:pt>
                <c:pt idx="11903">
                  <c:v>16.385386791608401</c:v>
                </c:pt>
                <c:pt idx="11904">
                  <c:v>16.386763367832199</c:v>
                </c:pt>
                <c:pt idx="11905">
                  <c:v>16.388139944055901</c:v>
                </c:pt>
                <c:pt idx="11906">
                  <c:v>16.389516520279699</c:v>
                </c:pt>
                <c:pt idx="11907">
                  <c:v>16.3908930965035</c:v>
                </c:pt>
                <c:pt idx="11908">
                  <c:v>16.392269672727299</c:v>
                </c:pt>
                <c:pt idx="11909">
                  <c:v>16.3936462489511</c:v>
                </c:pt>
                <c:pt idx="11910">
                  <c:v>16.395022825174799</c:v>
                </c:pt>
                <c:pt idx="11911">
                  <c:v>16.3963994013986</c:v>
                </c:pt>
                <c:pt idx="11912">
                  <c:v>16.397775977622398</c:v>
                </c:pt>
                <c:pt idx="11913">
                  <c:v>16.3991525538462</c:v>
                </c:pt>
                <c:pt idx="11914">
                  <c:v>16.400529130069899</c:v>
                </c:pt>
                <c:pt idx="11915">
                  <c:v>16.4019057062937</c:v>
                </c:pt>
                <c:pt idx="11916">
                  <c:v>16.403282282517502</c:v>
                </c:pt>
                <c:pt idx="11917">
                  <c:v>16.4046588587413</c:v>
                </c:pt>
                <c:pt idx="11918">
                  <c:v>16.406035434964998</c:v>
                </c:pt>
                <c:pt idx="11919">
                  <c:v>16.4074120111888</c:v>
                </c:pt>
                <c:pt idx="11920">
                  <c:v>16.408788587412602</c:v>
                </c:pt>
                <c:pt idx="11921">
                  <c:v>16.4101651636364</c:v>
                </c:pt>
                <c:pt idx="11922">
                  <c:v>16.411541739860098</c:v>
                </c:pt>
                <c:pt idx="11923">
                  <c:v>16.4129183160839</c:v>
                </c:pt>
                <c:pt idx="11924">
                  <c:v>16.414294892307701</c:v>
                </c:pt>
                <c:pt idx="11925">
                  <c:v>16.415671468531499</c:v>
                </c:pt>
                <c:pt idx="11926">
                  <c:v>16.417048044755202</c:v>
                </c:pt>
                <c:pt idx="11927">
                  <c:v>16.418424620979</c:v>
                </c:pt>
                <c:pt idx="11928">
                  <c:v>16.419801197202801</c:v>
                </c:pt>
                <c:pt idx="11929">
                  <c:v>16.421177773426599</c:v>
                </c:pt>
                <c:pt idx="11930">
                  <c:v>16.422554349650401</c:v>
                </c:pt>
                <c:pt idx="11931">
                  <c:v>16.4239309258741</c:v>
                </c:pt>
                <c:pt idx="11932">
                  <c:v>16.425307502097901</c:v>
                </c:pt>
                <c:pt idx="11933">
                  <c:v>16.426684078321699</c:v>
                </c:pt>
                <c:pt idx="11934">
                  <c:v>16.428060654545501</c:v>
                </c:pt>
                <c:pt idx="11935">
                  <c:v>16.429437230769199</c:v>
                </c:pt>
                <c:pt idx="11936">
                  <c:v>16.430813806993001</c:v>
                </c:pt>
                <c:pt idx="11937">
                  <c:v>16.432190383216799</c:v>
                </c:pt>
                <c:pt idx="11938">
                  <c:v>16.433566959440601</c:v>
                </c:pt>
                <c:pt idx="11939">
                  <c:v>16.434943535664299</c:v>
                </c:pt>
                <c:pt idx="11940">
                  <c:v>16.436320111888101</c:v>
                </c:pt>
                <c:pt idx="11941">
                  <c:v>16.437696688111899</c:v>
                </c:pt>
                <c:pt idx="11942">
                  <c:v>16.4390732643357</c:v>
                </c:pt>
                <c:pt idx="11943">
                  <c:v>16.440449840559399</c:v>
                </c:pt>
                <c:pt idx="11944">
                  <c:v>16.441826416783201</c:v>
                </c:pt>
                <c:pt idx="11945">
                  <c:v>16.443202993006999</c:v>
                </c:pt>
                <c:pt idx="11946">
                  <c:v>16.4445795692308</c:v>
                </c:pt>
                <c:pt idx="11947">
                  <c:v>16.445956145454598</c:v>
                </c:pt>
                <c:pt idx="11948">
                  <c:v>16.447332721678301</c:v>
                </c:pt>
                <c:pt idx="11949">
                  <c:v>16.448709297902099</c:v>
                </c:pt>
                <c:pt idx="11950">
                  <c:v>16.4500858741259</c:v>
                </c:pt>
                <c:pt idx="11951">
                  <c:v>16.451462450349698</c:v>
                </c:pt>
                <c:pt idx="11952">
                  <c:v>16.4528390265734</c:v>
                </c:pt>
                <c:pt idx="11953">
                  <c:v>16.454215602797198</c:v>
                </c:pt>
                <c:pt idx="11954">
                  <c:v>16.455592179021</c:v>
                </c:pt>
                <c:pt idx="11955">
                  <c:v>16.456968755244802</c:v>
                </c:pt>
                <c:pt idx="11956">
                  <c:v>16.4583453314685</c:v>
                </c:pt>
                <c:pt idx="11957">
                  <c:v>16.459721907692298</c:v>
                </c:pt>
                <c:pt idx="11958">
                  <c:v>16.4610984839161</c:v>
                </c:pt>
                <c:pt idx="11959">
                  <c:v>16.462475060139901</c:v>
                </c:pt>
                <c:pt idx="11960">
                  <c:v>16.4638516363636</c:v>
                </c:pt>
                <c:pt idx="11961">
                  <c:v>16.465228212587402</c:v>
                </c:pt>
                <c:pt idx="11962">
                  <c:v>16.4666047888112</c:v>
                </c:pt>
                <c:pt idx="11963">
                  <c:v>16.467981365035001</c:v>
                </c:pt>
                <c:pt idx="11964">
                  <c:v>16.4693579412587</c:v>
                </c:pt>
                <c:pt idx="11965">
                  <c:v>16.470734517482502</c:v>
                </c:pt>
                <c:pt idx="11966">
                  <c:v>16.4721110937063</c:v>
                </c:pt>
                <c:pt idx="11967">
                  <c:v>16.473487669930101</c:v>
                </c:pt>
                <c:pt idx="11968">
                  <c:v>16.4748642461538</c:v>
                </c:pt>
                <c:pt idx="11969">
                  <c:v>16.476240822377601</c:v>
                </c:pt>
                <c:pt idx="11970">
                  <c:v>16.477617398601399</c:v>
                </c:pt>
                <c:pt idx="11971">
                  <c:v>16.478993974825201</c:v>
                </c:pt>
                <c:pt idx="11972">
                  <c:v>16.480370551048999</c:v>
                </c:pt>
                <c:pt idx="11973">
                  <c:v>16.481747127272701</c:v>
                </c:pt>
                <c:pt idx="11974">
                  <c:v>16.483123703496499</c:v>
                </c:pt>
                <c:pt idx="11975">
                  <c:v>16.484500279720301</c:v>
                </c:pt>
                <c:pt idx="11976">
                  <c:v>16.485876855944099</c:v>
                </c:pt>
                <c:pt idx="11977">
                  <c:v>16.487253432167801</c:v>
                </c:pt>
                <c:pt idx="11978">
                  <c:v>16.488630008391599</c:v>
                </c:pt>
                <c:pt idx="11979">
                  <c:v>16.490006584615401</c:v>
                </c:pt>
                <c:pt idx="11980">
                  <c:v>16.491383160839199</c:v>
                </c:pt>
                <c:pt idx="11981">
                  <c:v>16.492759737062901</c:v>
                </c:pt>
                <c:pt idx="11982">
                  <c:v>16.494136313286699</c:v>
                </c:pt>
                <c:pt idx="11983">
                  <c:v>16.495512889510501</c:v>
                </c:pt>
                <c:pt idx="11984">
                  <c:v>16.496889465734299</c:v>
                </c:pt>
                <c:pt idx="11985">
                  <c:v>16.498266041958001</c:v>
                </c:pt>
                <c:pt idx="11986">
                  <c:v>16.499642618181799</c:v>
                </c:pt>
                <c:pt idx="11987">
                  <c:v>16.5010191944056</c:v>
                </c:pt>
                <c:pt idx="11988">
                  <c:v>16.502395770629398</c:v>
                </c:pt>
                <c:pt idx="11989">
                  <c:v>16.5037723468532</c:v>
                </c:pt>
                <c:pt idx="11990">
                  <c:v>16.505148923076899</c:v>
                </c:pt>
                <c:pt idx="11991">
                  <c:v>16.5065254993007</c:v>
                </c:pt>
                <c:pt idx="11992">
                  <c:v>16.507902075524498</c:v>
                </c:pt>
                <c:pt idx="11993">
                  <c:v>16.5092786517483</c:v>
                </c:pt>
                <c:pt idx="11994">
                  <c:v>16.510655227971998</c:v>
                </c:pt>
                <c:pt idx="11995">
                  <c:v>16.5120318041958</c:v>
                </c:pt>
                <c:pt idx="11996">
                  <c:v>16.513408380419602</c:v>
                </c:pt>
                <c:pt idx="11997">
                  <c:v>16.5147849566434</c:v>
                </c:pt>
                <c:pt idx="11998">
                  <c:v>16.516161532867098</c:v>
                </c:pt>
                <c:pt idx="11999">
                  <c:v>16.5175381090909</c:v>
                </c:pt>
                <c:pt idx="12000">
                  <c:v>16.518914685314702</c:v>
                </c:pt>
                <c:pt idx="12001">
                  <c:v>16.5202912615385</c:v>
                </c:pt>
                <c:pt idx="12002">
                  <c:v>16.521667837762202</c:v>
                </c:pt>
                <c:pt idx="12003">
                  <c:v>16.523044413986</c:v>
                </c:pt>
                <c:pt idx="12004">
                  <c:v>16.524420990209801</c:v>
                </c:pt>
                <c:pt idx="12005">
                  <c:v>16.525797566433599</c:v>
                </c:pt>
                <c:pt idx="12006">
                  <c:v>16.527174142657302</c:v>
                </c:pt>
                <c:pt idx="12007">
                  <c:v>16.5285507188811</c:v>
                </c:pt>
                <c:pt idx="12008">
                  <c:v>16.529927295104901</c:v>
                </c:pt>
                <c:pt idx="12009">
                  <c:v>16.531303871328699</c:v>
                </c:pt>
                <c:pt idx="12010">
                  <c:v>16.532680447552401</c:v>
                </c:pt>
                <c:pt idx="12011">
                  <c:v>16.534057023776199</c:v>
                </c:pt>
                <c:pt idx="12012">
                  <c:v>16.535433600000001</c:v>
                </c:pt>
                <c:pt idx="12013">
                  <c:v>16.536810176223799</c:v>
                </c:pt>
                <c:pt idx="12014">
                  <c:v>16.538186752447601</c:v>
                </c:pt>
                <c:pt idx="12015">
                  <c:v>16.539563328671299</c:v>
                </c:pt>
                <c:pt idx="12016">
                  <c:v>16.540939904895101</c:v>
                </c:pt>
                <c:pt idx="12017">
                  <c:v>16.542316481118899</c:v>
                </c:pt>
                <c:pt idx="12018">
                  <c:v>16.543693057342701</c:v>
                </c:pt>
                <c:pt idx="12019">
                  <c:v>16.545069633566399</c:v>
                </c:pt>
                <c:pt idx="12020">
                  <c:v>16.546446209790201</c:v>
                </c:pt>
                <c:pt idx="12021">
                  <c:v>16.547822786013999</c:v>
                </c:pt>
                <c:pt idx="12022">
                  <c:v>16.5491993622378</c:v>
                </c:pt>
                <c:pt idx="12023">
                  <c:v>16.550575938461499</c:v>
                </c:pt>
                <c:pt idx="12024">
                  <c:v>16.551952514685301</c:v>
                </c:pt>
                <c:pt idx="12025">
                  <c:v>16.553329090909099</c:v>
                </c:pt>
                <c:pt idx="12026">
                  <c:v>16.5547056671329</c:v>
                </c:pt>
                <c:pt idx="12027">
                  <c:v>16.556082243356599</c:v>
                </c:pt>
                <c:pt idx="12028">
                  <c:v>16.5574588195804</c:v>
                </c:pt>
                <c:pt idx="12029">
                  <c:v>16.558835395804198</c:v>
                </c:pt>
                <c:pt idx="12030">
                  <c:v>16.560211972028</c:v>
                </c:pt>
                <c:pt idx="12031">
                  <c:v>16.561588548251802</c:v>
                </c:pt>
                <c:pt idx="12032">
                  <c:v>16.5629651244755</c:v>
                </c:pt>
                <c:pt idx="12033">
                  <c:v>16.564341700699298</c:v>
                </c:pt>
                <c:pt idx="12034">
                  <c:v>16.5657182769231</c:v>
                </c:pt>
                <c:pt idx="12035">
                  <c:v>16.567094853146902</c:v>
                </c:pt>
                <c:pt idx="12036">
                  <c:v>16.5684714293706</c:v>
                </c:pt>
                <c:pt idx="12037">
                  <c:v>16.569848005594402</c:v>
                </c:pt>
                <c:pt idx="12038">
                  <c:v>16.5712245818182</c:v>
                </c:pt>
                <c:pt idx="12039">
                  <c:v>16.572601158042001</c:v>
                </c:pt>
                <c:pt idx="12040">
                  <c:v>16.5739777342657</c:v>
                </c:pt>
                <c:pt idx="12041">
                  <c:v>16.575354310489502</c:v>
                </c:pt>
                <c:pt idx="12042">
                  <c:v>16.5767308867133</c:v>
                </c:pt>
                <c:pt idx="12043">
                  <c:v>16.578107462937101</c:v>
                </c:pt>
                <c:pt idx="12044">
                  <c:v>16.5794840391608</c:v>
                </c:pt>
                <c:pt idx="12045">
                  <c:v>16.580860615384601</c:v>
                </c:pt>
                <c:pt idx="12046">
                  <c:v>16.582237191608399</c:v>
                </c:pt>
                <c:pt idx="12047">
                  <c:v>16.583613767832201</c:v>
                </c:pt>
                <c:pt idx="12048">
                  <c:v>16.5849903440559</c:v>
                </c:pt>
                <c:pt idx="12049">
                  <c:v>16.586366920279701</c:v>
                </c:pt>
                <c:pt idx="12050">
                  <c:v>16.587743496503499</c:v>
                </c:pt>
                <c:pt idx="12051">
                  <c:v>16.589120072727301</c:v>
                </c:pt>
                <c:pt idx="12052">
                  <c:v>16.590496648951099</c:v>
                </c:pt>
                <c:pt idx="12053">
                  <c:v>16.591873225174801</c:v>
                </c:pt>
                <c:pt idx="12054">
                  <c:v>16.593249801398599</c:v>
                </c:pt>
                <c:pt idx="12055">
                  <c:v>16.594626377622401</c:v>
                </c:pt>
                <c:pt idx="12056">
                  <c:v>16.596002953846199</c:v>
                </c:pt>
                <c:pt idx="12057">
                  <c:v>16.597379530069901</c:v>
                </c:pt>
                <c:pt idx="12058">
                  <c:v>16.598756106293699</c:v>
                </c:pt>
                <c:pt idx="12059">
                  <c:v>16.600132682517501</c:v>
                </c:pt>
                <c:pt idx="12060">
                  <c:v>16.601509258741299</c:v>
                </c:pt>
                <c:pt idx="12061">
                  <c:v>16.602885834965001</c:v>
                </c:pt>
                <c:pt idx="12062">
                  <c:v>16.604262411188799</c:v>
                </c:pt>
                <c:pt idx="12063">
                  <c:v>16.6056389874126</c:v>
                </c:pt>
                <c:pt idx="12064">
                  <c:v>16.607015563636399</c:v>
                </c:pt>
                <c:pt idx="12065">
                  <c:v>16.608392139860101</c:v>
                </c:pt>
                <c:pt idx="12066">
                  <c:v>16.609768716083899</c:v>
                </c:pt>
                <c:pt idx="12067">
                  <c:v>16.6111452923077</c:v>
                </c:pt>
                <c:pt idx="12068">
                  <c:v>16.612521868531498</c:v>
                </c:pt>
                <c:pt idx="12069">
                  <c:v>16.613898444755201</c:v>
                </c:pt>
                <c:pt idx="12070">
                  <c:v>16.615275020978999</c:v>
                </c:pt>
                <c:pt idx="12071">
                  <c:v>16.6166515972028</c:v>
                </c:pt>
                <c:pt idx="12072">
                  <c:v>16.618028173426602</c:v>
                </c:pt>
                <c:pt idx="12073">
                  <c:v>16.6194047496504</c:v>
                </c:pt>
                <c:pt idx="12074">
                  <c:v>16.620781325874098</c:v>
                </c:pt>
                <c:pt idx="12075">
                  <c:v>16.6221579020979</c:v>
                </c:pt>
                <c:pt idx="12076">
                  <c:v>16.623534478321702</c:v>
                </c:pt>
                <c:pt idx="12077">
                  <c:v>16.6249110545455</c:v>
                </c:pt>
                <c:pt idx="12078">
                  <c:v>16.626287630769198</c:v>
                </c:pt>
                <c:pt idx="12079">
                  <c:v>16.627664206993</c:v>
                </c:pt>
                <c:pt idx="12080">
                  <c:v>16.629040783216801</c:v>
                </c:pt>
                <c:pt idx="12081">
                  <c:v>16.6304173594406</c:v>
                </c:pt>
                <c:pt idx="12082">
                  <c:v>16.631793935664302</c:v>
                </c:pt>
                <c:pt idx="12083">
                  <c:v>16.6331705118881</c:v>
                </c:pt>
                <c:pt idx="12084">
                  <c:v>16.634547088111901</c:v>
                </c:pt>
                <c:pt idx="12085">
                  <c:v>16.635923664335699</c:v>
                </c:pt>
                <c:pt idx="12086">
                  <c:v>16.637300240559401</c:v>
                </c:pt>
                <c:pt idx="12087">
                  <c:v>16.6386768167832</c:v>
                </c:pt>
                <c:pt idx="12088">
                  <c:v>16.640053393007001</c:v>
                </c:pt>
                <c:pt idx="12089">
                  <c:v>16.641429969230799</c:v>
                </c:pt>
                <c:pt idx="12090">
                  <c:v>16.642806545454501</c:v>
                </c:pt>
                <c:pt idx="12091">
                  <c:v>16.644183121678299</c:v>
                </c:pt>
                <c:pt idx="12092">
                  <c:v>16.645559697902101</c:v>
                </c:pt>
                <c:pt idx="12093">
                  <c:v>16.646936274125899</c:v>
                </c:pt>
                <c:pt idx="12094">
                  <c:v>16.648312850349701</c:v>
                </c:pt>
                <c:pt idx="12095">
                  <c:v>16.649689426573399</c:v>
                </c:pt>
                <c:pt idx="12096">
                  <c:v>16.651066002797201</c:v>
                </c:pt>
                <c:pt idx="12097">
                  <c:v>16.652442579020999</c:v>
                </c:pt>
                <c:pt idx="12098">
                  <c:v>16.6538191552448</c:v>
                </c:pt>
                <c:pt idx="12099">
                  <c:v>16.655195731468499</c:v>
                </c:pt>
                <c:pt idx="12100">
                  <c:v>16.656572307692301</c:v>
                </c:pt>
                <c:pt idx="12101">
                  <c:v>16.657948883916099</c:v>
                </c:pt>
                <c:pt idx="12102">
                  <c:v>16.6593254601399</c:v>
                </c:pt>
                <c:pt idx="12103">
                  <c:v>16.660702036363599</c:v>
                </c:pt>
                <c:pt idx="12104">
                  <c:v>16.662078612587401</c:v>
                </c:pt>
                <c:pt idx="12105">
                  <c:v>16.663455188811199</c:v>
                </c:pt>
                <c:pt idx="12106">
                  <c:v>16.664831765035</c:v>
                </c:pt>
                <c:pt idx="12107">
                  <c:v>16.666208341258699</c:v>
                </c:pt>
                <c:pt idx="12108">
                  <c:v>16.6675849174825</c:v>
                </c:pt>
                <c:pt idx="12109">
                  <c:v>16.668961493706298</c:v>
                </c:pt>
                <c:pt idx="12110">
                  <c:v>16.6703380699301</c:v>
                </c:pt>
                <c:pt idx="12111">
                  <c:v>16.671714646153799</c:v>
                </c:pt>
                <c:pt idx="12112">
                  <c:v>16.6730912223776</c:v>
                </c:pt>
                <c:pt idx="12113">
                  <c:v>16.674467798601398</c:v>
                </c:pt>
                <c:pt idx="12114">
                  <c:v>16.6758443748252</c:v>
                </c:pt>
                <c:pt idx="12115">
                  <c:v>16.677220951049001</c:v>
                </c:pt>
                <c:pt idx="12116">
                  <c:v>16.6785975272727</c:v>
                </c:pt>
                <c:pt idx="12117">
                  <c:v>16.679974103496502</c:v>
                </c:pt>
                <c:pt idx="12118">
                  <c:v>16.6813506797203</c:v>
                </c:pt>
                <c:pt idx="12119">
                  <c:v>16.682727255944101</c:v>
                </c:pt>
                <c:pt idx="12120">
                  <c:v>16.6841038321678</c:v>
                </c:pt>
                <c:pt idx="12121">
                  <c:v>16.685480408391602</c:v>
                </c:pt>
                <c:pt idx="12122">
                  <c:v>16.6868569846154</c:v>
                </c:pt>
                <c:pt idx="12123">
                  <c:v>16.688233560839201</c:v>
                </c:pt>
                <c:pt idx="12124">
                  <c:v>16.6896101370629</c:v>
                </c:pt>
                <c:pt idx="12125">
                  <c:v>16.690986713286701</c:v>
                </c:pt>
                <c:pt idx="12126">
                  <c:v>16.692363289510499</c:v>
                </c:pt>
                <c:pt idx="12127">
                  <c:v>16.693739865734301</c:v>
                </c:pt>
                <c:pt idx="12128">
                  <c:v>16.695116441958</c:v>
                </c:pt>
                <c:pt idx="12129">
                  <c:v>16.696493018181801</c:v>
                </c:pt>
                <c:pt idx="12130">
                  <c:v>16.697869594405599</c:v>
                </c:pt>
                <c:pt idx="12131">
                  <c:v>16.699246170629401</c:v>
                </c:pt>
                <c:pt idx="12132">
                  <c:v>16.700622746853099</c:v>
                </c:pt>
                <c:pt idx="12133">
                  <c:v>16.701999323076901</c:v>
                </c:pt>
                <c:pt idx="12134">
                  <c:v>16.703375899300699</c:v>
                </c:pt>
                <c:pt idx="12135">
                  <c:v>16.704752475524501</c:v>
                </c:pt>
                <c:pt idx="12136">
                  <c:v>16.706129051748299</c:v>
                </c:pt>
                <c:pt idx="12137">
                  <c:v>16.707505627972001</c:v>
                </c:pt>
                <c:pt idx="12138">
                  <c:v>16.708882204195799</c:v>
                </c:pt>
                <c:pt idx="12139">
                  <c:v>16.710258780419601</c:v>
                </c:pt>
                <c:pt idx="12140">
                  <c:v>16.711635356643399</c:v>
                </c:pt>
                <c:pt idx="12141">
                  <c:v>16.713011932867101</c:v>
                </c:pt>
                <c:pt idx="12142">
                  <c:v>16.714388509090899</c:v>
                </c:pt>
                <c:pt idx="12143">
                  <c:v>16.7157650853147</c:v>
                </c:pt>
                <c:pt idx="12144">
                  <c:v>16.717141661538498</c:v>
                </c:pt>
                <c:pt idx="12145">
                  <c:v>16.718518237762201</c:v>
                </c:pt>
                <c:pt idx="12146">
                  <c:v>16.719894813985999</c:v>
                </c:pt>
                <c:pt idx="12147">
                  <c:v>16.7212713902098</c:v>
                </c:pt>
                <c:pt idx="12148">
                  <c:v>16.722647966433598</c:v>
                </c:pt>
                <c:pt idx="12149">
                  <c:v>16.7240245426573</c:v>
                </c:pt>
                <c:pt idx="12150">
                  <c:v>16.725401118881098</c:v>
                </c:pt>
                <c:pt idx="12151">
                  <c:v>16.7267776951049</c:v>
                </c:pt>
                <c:pt idx="12152">
                  <c:v>16.728154271328702</c:v>
                </c:pt>
                <c:pt idx="12153">
                  <c:v>16.7295308475525</c:v>
                </c:pt>
                <c:pt idx="12154">
                  <c:v>16.730907423776198</c:v>
                </c:pt>
                <c:pt idx="12155">
                  <c:v>16.732284</c:v>
                </c:pt>
                <c:pt idx="12156">
                  <c:v>16.733660576223802</c:v>
                </c:pt>
                <c:pt idx="12157">
                  <c:v>16.7350371524476</c:v>
                </c:pt>
                <c:pt idx="12158">
                  <c:v>16.736413728671302</c:v>
                </c:pt>
                <c:pt idx="12159">
                  <c:v>16.7377903048951</c:v>
                </c:pt>
                <c:pt idx="12160">
                  <c:v>16.739166881118901</c:v>
                </c:pt>
                <c:pt idx="12161">
                  <c:v>16.740543457342699</c:v>
                </c:pt>
                <c:pt idx="12162">
                  <c:v>16.741920033566402</c:v>
                </c:pt>
                <c:pt idx="12163">
                  <c:v>16.7432966097902</c:v>
                </c:pt>
                <c:pt idx="12164">
                  <c:v>16.744673186014001</c:v>
                </c:pt>
                <c:pt idx="12165">
                  <c:v>16.746049762237799</c:v>
                </c:pt>
                <c:pt idx="12166">
                  <c:v>16.747426338461501</c:v>
                </c:pt>
                <c:pt idx="12167">
                  <c:v>16.748802914685299</c:v>
                </c:pt>
                <c:pt idx="12168">
                  <c:v>16.750179490909101</c:v>
                </c:pt>
                <c:pt idx="12169">
                  <c:v>16.751556067132899</c:v>
                </c:pt>
                <c:pt idx="12170">
                  <c:v>16.752932643356601</c:v>
                </c:pt>
                <c:pt idx="12171">
                  <c:v>16.754309219580399</c:v>
                </c:pt>
                <c:pt idx="12172">
                  <c:v>16.755685795804201</c:v>
                </c:pt>
                <c:pt idx="12173">
                  <c:v>16.757062372027999</c:v>
                </c:pt>
                <c:pt idx="12174">
                  <c:v>16.758438948251801</c:v>
                </c:pt>
                <c:pt idx="12175">
                  <c:v>16.759815524475499</c:v>
                </c:pt>
                <c:pt idx="12176">
                  <c:v>16.761192100699301</c:v>
                </c:pt>
                <c:pt idx="12177">
                  <c:v>16.762568676923099</c:v>
                </c:pt>
                <c:pt idx="12178">
                  <c:v>16.7639452531469</c:v>
                </c:pt>
                <c:pt idx="12179">
                  <c:v>16.765321829370599</c:v>
                </c:pt>
                <c:pt idx="12180">
                  <c:v>16.766698405594401</c:v>
                </c:pt>
                <c:pt idx="12181">
                  <c:v>16.768074981818199</c:v>
                </c:pt>
                <c:pt idx="12182">
                  <c:v>16.769451558042</c:v>
                </c:pt>
                <c:pt idx="12183">
                  <c:v>16.770828134265699</c:v>
                </c:pt>
                <c:pt idx="12184">
                  <c:v>16.7722047104895</c:v>
                </c:pt>
                <c:pt idx="12185">
                  <c:v>16.773581286713299</c:v>
                </c:pt>
                <c:pt idx="12186">
                  <c:v>16.7749578629371</c:v>
                </c:pt>
                <c:pt idx="12187">
                  <c:v>16.776334439160799</c:v>
                </c:pt>
                <c:pt idx="12188">
                  <c:v>16.7777110153846</c:v>
                </c:pt>
                <c:pt idx="12189">
                  <c:v>16.779087591608398</c:v>
                </c:pt>
                <c:pt idx="12190">
                  <c:v>16.7804641678322</c:v>
                </c:pt>
                <c:pt idx="12191">
                  <c:v>16.781840744056002</c:v>
                </c:pt>
                <c:pt idx="12192">
                  <c:v>16.7832173202797</c:v>
                </c:pt>
                <c:pt idx="12193">
                  <c:v>16.784593896503502</c:v>
                </c:pt>
                <c:pt idx="12194">
                  <c:v>16.7859704727273</c:v>
                </c:pt>
                <c:pt idx="12195">
                  <c:v>16.787347048951101</c:v>
                </c:pt>
                <c:pt idx="12196">
                  <c:v>16.7887236251748</c:v>
                </c:pt>
                <c:pt idx="12197">
                  <c:v>16.790100201398602</c:v>
                </c:pt>
                <c:pt idx="12198">
                  <c:v>16.7914767776224</c:v>
                </c:pt>
                <c:pt idx="12199">
                  <c:v>16.792853353846201</c:v>
                </c:pt>
                <c:pt idx="12200">
                  <c:v>16.7942299300699</c:v>
                </c:pt>
                <c:pt idx="12201">
                  <c:v>16.795606506293701</c:v>
                </c:pt>
                <c:pt idx="12202">
                  <c:v>16.796983082517499</c:v>
                </c:pt>
                <c:pt idx="12203">
                  <c:v>16.798359658741301</c:v>
                </c:pt>
                <c:pt idx="12204">
                  <c:v>16.799736234965</c:v>
                </c:pt>
                <c:pt idx="12205">
                  <c:v>16.801112811188801</c:v>
                </c:pt>
                <c:pt idx="12206">
                  <c:v>16.802489387412599</c:v>
                </c:pt>
                <c:pt idx="12207">
                  <c:v>16.803865963636401</c:v>
                </c:pt>
                <c:pt idx="12208">
                  <c:v>16.8052425398601</c:v>
                </c:pt>
                <c:pt idx="12209">
                  <c:v>16.806619116083901</c:v>
                </c:pt>
                <c:pt idx="12210">
                  <c:v>16.807995692307699</c:v>
                </c:pt>
                <c:pt idx="12211">
                  <c:v>16.809372268531501</c:v>
                </c:pt>
                <c:pt idx="12212">
                  <c:v>16.810748844755199</c:v>
                </c:pt>
                <c:pt idx="12213">
                  <c:v>16.812125420979001</c:v>
                </c:pt>
                <c:pt idx="12214">
                  <c:v>16.813501997202799</c:v>
                </c:pt>
                <c:pt idx="12215">
                  <c:v>16.814878573426601</c:v>
                </c:pt>
                <c:pt idx="12216">
                  <c:v>16.816255149650399</c:v>
                </c:pt>
                <c:pt idx="12217">
                  <c:v>16.817631725874101</c:v>
                </c:pt>
                <c:pt idx="12218">
                  <c:v>16.819008302097899</c:v>
                </c:pt>
                <c:pt idx="12219">
                  <c:v>16.8203848783217</c:v>
                </c:pt>
                <c:pt idx="12220">
                  <c:v>16.821761454545499</c:v>
                </c:pt>
                <c:pt idx="12221">
                  <c:v>16.823138030769201</c:v>
                </c:pt>
                <c:pt idx="12222">
                  <c:v>16.824514606992999</c:v>
                </c:pt>
                <c:pt idx="12223">
                  <c:v>16.8258911832168</c:v>
                </c:pt>
                <c:pt idx="12224">
                  <c:v>16.827267759440598</c:v>
                </c:pt>
                <c:pt idx="12225">
                  <c:v>16.828644335664301</c:v>
                </c:pt>
                <c:pt idx="12226">
                  <c:v>16.830020911888099</c:v>
                </c:pt>
                <c:pt idx="12227">
                  <c:v>16.8313974881119</c:v>
                </c:pt>
                <c:pt idx="12228">
                  <c:v>16.832774064335698</c:v>
                </c:pt>
                <c:pt idx="12229">
                  <c:v>16.8341506405594</c:v>
                </c:pt>
                <c:pt idx="12230">
                  <c:v>16.835527216783198</c:v>
                </c:pt>
                <c:pt idx="12231">
                  <c:v>16.836903793007</c:v>
                </c:pt>
                <c:pt idx="12232">
                  <c:v>16.838280369230802</c:v>
                </c:pt>
                <c:pt idx="12233">
                  <c:v>16.8396569454545</c:v>
                </c:pt>
                <c:pt idx="12234">
                  <c:v>16.841033521678298</c:v>
                </c:pt>
                <c:pt idx="12235">
                  <c:v>16.8424100979021</c:v>
                </c:pt>
                <c:pt idx="12236">
                  <c:v>16.843786674125901</c:v>
                </c:pt>
                <c:pt idx="12237">
                  <c:v>16.8451632503497</c:v>
                </c:pt>
                <c:pt idx="12238">
                  <c:v>16.846539826573402</c:v>
                </c:pt>
                <c:pt idx="12239">
                  <c:v>16.8479164027972</c:v>
                </c:pt>
                <c:pt idx="12240">
                  <c:v>16.849292979021001</c:v>
                </c:pt>
                <c:pt idx="12241">
                  <c:v>16.850669555244799</c:v>
                </c:pt>
                <c:pt idx="12242">
                  <c:v>16.852046131468501</c:v>
                </c:pt>
                <c:pt idx="12243">
                  <c:v>16.8534227076923</c:v>
                </c:pt>
                <c:pt idx="12244">
                  <c:v>16.854799283916101</c:v>
                </c:pt>
                <c:pt idx="12245">
                  <c:v>16.856175860139899</c:v>
                </c:pt>
                <c:pt idx="12246">
                  <c:v>16.857552436363601</c:v>
                </c:pt>
                <c:pt idx="12247">
                  <c:v>16.858929012587399</c:v>
                </c:pt>
                <c:pt idx="12248">
                  <c:v>16.860305588811201</c:v>
                </c:pt>
                <c:pt idx="12249">
                  <c:v>16.861682165034999</c:v>
                </c:pt>
                <c:pt idx="12250">
                  <c:v>16.863058741258701</c:v>
                </c:pt>
                <c:pt idx="12251">
                  <c:v>16.864435317482499</c:v>
                </c:pt>
                <c:pt idx="12252">
                  <c:v>16.865811893706301</c:v>
                </c:pt>
                <c:pt idx="12253">
                  <c:v>16.867188469930099</c:v>
                </c:pt>
                <c:pt idx="12254">
                  <c:v>16.868565046153801</c:v>
                </c:pt>
                <c:pt idx="12255">
                  <c:v>16.869941622377599</c:v>
                </c:pt>
                <c:pt idx="12256">
                  <c:v>16.871318198601401</c:v>
                </c:pt>
                <c:pt idx="12257">
                  <c:v>16.872694774825199</c:v>
                </c:pt>
                <c:pt idx="12258">
                  <c:v>16.874071351049</c:v>
                </c:pt>
                <c:pt idx="12259">
                  <c:v>16.875447927272699</c:v>
                </c:pt>
                <c:pt idx="12260">
                  <c:v>16.876824503496501</c:v>
                </c:pt>
                <c:pt idx="12261">
                  <c:v>16.878201079720299</c:v>
                </c:pt>
                <c:pt idx="12262">
                  <c:v>16.8795776559441</c:v>
                </c:pt>
                <c:pt idx="12263">
                  <c:v>16.880954232167799</c:v>
                </c:pt>
                <c:pt idx="12264">
                  <c:v>16.8823308083916</c:v>
                </c:pt>
                <c:pt idx="12265">
                  <c:v>16.883707384615398</c:v>
                </c:pt>
                <c:pt idx="12266">
                  <c:v>16.8850839608392</c:v>
                </c:pt>
                <c:pt idx="12267">
                  <c:v>16.886460537062899</c:v>
                </c:pt>
                <c:pt idx="12268">
                  <c:v>16.8878371132867</c:v>
                </c:pt>
                <c:pt idx="12269">
                  <c:v>16.889213689510498</c:v>
                </c:pt>
                <c:pt idx="12270">
                  <c:v>16.8905902657343</c:v>
                </c:pt>
                <c:pt idx="12271">
                  <c:v>16.891966841957998</c:v>
                </c:pt>
                <c:pt idx="12272">
                  <c:v>16.8933434181818</c:v>
                </c:pt>
                <c:pt idx="12273">
                  <c:v>16.894719994405602</c:v>
                </c:pt>
                <c:pt idx="12274">
                  <c:v>16.8960965706294</c:v>
                </c:pt>
                <c:pt idx="12275">
                  <c:v>16.897473146853098</c:v>
                </c:pt>
                <c:pt idx="12276">
                  <c:v>16.8988497230769</c:v>
                </c:pt>
                <c:pt idx="12277">
                  <c:v>16.900226299300702</c:v>
                </c:pt>
                <c:pt idx="12278">
                  <c:v>16.9016028755245</c:v>
                </c:pt>
                <c:pt idx="12279">
                  <c:v>16.902979451748301</c:v>
                </c:pt>
                <c:pt idx="12280">
                  <c:v>16.904356027972</c:v>
                </c:pt>
                <c:pt idx="12281">
                  <c:v>16.905732604195801</c:v>
                </c:pt>
                <c:pt idx="12282">
                  <c:v>16.907109180419599</c:v>
                </c:pt>
                <c:pt idx="12283">
                  <c:v>16.908485756643401</c:v>
                </c:pt>
                <c:pt idx="12284">
                  <c:v>16.9098623328671</c:v>
                </c:pt>
                <c:pt idx="12285">
                  <c:v>16.911238909090901</c:v>
                </c:pt>
                <c:pt idx="12286">
                  <c:v>16.912615485314699</c:v>
                </c:pt>
                <c:pt idx="12287">
                  <c:v>16.913992061538501</c:v>
                </c:pt>
                <c:pt idx="12288">
                  <c:v>16.915368637762199</c:v>
                </c:pt>
                <c:pt idx="12289">
                  <c:v>16.916745213986001</c:v>
                </c:pt>
                <c:pt idx="12290">
                  <c:v>16.918121790209799</c:v>
                </c:pt>
                <c:pt idx="12291">
                  <c:v>16.919498366433601</c:v>
                </c:pt>
                <c:pt idx="12292">
                  <c:v>16.920874942657299</c:v>
                </c:pt>
                <c:pt idx="12293">
                  <c:v>16.922251518881101</c:v>
                </c:pt>
                <c:pt idx="12294">
                  <c:v>16.923628095104899</c:v>
                </c:pt>
                <c:pt idx="12295">
                  <c:v>16.925004671328701</c:v>
                </c:pt>
                <c:pt idx="12296">
                  <c:v>16.926381247552499</c:v>
                </c:pt>
                <c:pt idx="12297">
                  <c:v>16.927757823776201</c:v>
                </c:pt>
                <c:pt idx="12298">
                  <c:v>16.929134399999999</c:v>
                </c:pt>
                <c:pt idx="12299">
                  <c:v>16.9305109762238</c:v>
                </c:pt>
                <c:pt idx="12300">
                  <c:v>16.931887552447598</c:v>
                </c:pt>
                <c:pt idx="12301">
                  <c:v>16.933264128671301</c:v>
                </c:pt>
                <c:pt idx="12302">
                  <c:v>16.934640704895099</c:v>
                </c:pt>
                <c:pt idx="12303">
                  <c:v>16.9360172811189</c:v>
                </c:pt>
                <c:pt idx="12304">
                  <c:v>16.937393857342698</c:v>
                </c:pt>
                <c:pt idx="12305">
                  <c:v>16.9387704335664</c:v>
                </c:pt>
                <c:pt idx="12306">
                  <c:v>16.940147009790198</c:v>
                </c:pt>
                <c:pt idx="12307">
                  <c:v>16.941523586014</c:v>
                </c:pt>
                <c:pt idx="12308">
                  <c:v>16.942900162237802</c:v>
                </c:pt>
                <c:pt idx="12309">
                  <c:v>16.9442767384615</c:v>
                </c:pt>
                <c:pt idx="12310">
                  <c:v>16.945653314685298</c:v>
                </c:pt>
                <c:pt idx="12311">
                  <c:v>16.9470298909091</c:v>
                </c:pt>
                <c:pt idx="12312">
                  <c:v>16.948406467132902</c:v>
                </c:pt>
                <c:pt idx="12313">
                  <c:v>16.9497830433566</c:v>
                </c:pt>
                <c:pt idx="12314">
                  <c:v>16.951159619580402</c:v>
                </c:pt>
                <c:pt idx="12315">
                  <c:v>16.9525361958042</c:v>
                </c:pt>
                <c:pt idx="12316">
                  <c:v>16.953912772028001</c:v>
                </c:pt>
                <c:pt idx="12317">
                  <c:v>16.955289348251799</c:v>
                </c:pt>
                <c:pt idx="12318">
                  <c:v>16.956665924475502</c:v>
                </c:pt>
                <c:pt idx="12319">
                  <c:v>16.9580425006993</c:v>
                </c:pt>
                <c:pt idx="12320">
                  <c:v>16.959419076923101</c:v>
                </c:pt>
                <c:pt idx="12321">
                  <c:v>16.960795653146899</c:v>
                </c:pt>
                <c:pt idx="12322">
                  <c:v>16.962172229370601</c:v>
                </c:pt>
                <c:pt idx="12323">
                  <c:v>16.963548805594399</c:v>
                </c:pt>
                <c:pt idx="12324">
                  <c:v>16.964925381818201</c:v>
                </c:pt>
                <c:pt idx="12325">
                  <c:v>16.966301958041999</c:v>
                </c:pt>
                <c:pt idx="12326">
                  <c:v>16.967678534265701</c:v>
                </c:pt>
                <c:pt idx="12327">
                  <c:v>16.969055110489499</c:v>
                </c:pt>
                <c:pt idx="12328">
                  <c:v>16.970431686713301</c:v>
                </c:pt>
                <c:pt idx="12329">
                  <c:v>16.971808262937099</c:v>
                </c:pt>
                <c:pt idx="12330">
                  <c:v>16.973184839160801</c:v>
                </c:pt>
                <c:pt idx="12331">
                  <c:v>16.974561415384599</c:v>
                </c:pt>
                <c:pt idx="12332">
                  <c:v>16.975937991608401</c:v>
                </c:pt>
                <c:pt idx="12333">
                  <c:v>16.977314567832199</c:v>
                </c:pt>
                <c:pt idx="12334">
                  <c:v>16.978691144055901</c:v>
                </c:pt>
                <c:pt idx="12335">
                  <c:v>16.980067720279699</c:v>
                </c:pt>
                <c:pt idx="12336">
                  <c:v>16.981444296503501</c:v>
                </c:pt>
                <c:pt idx="12337">
                  <c:v>16.982820872727299</c:v>
                </c:pt>
                <c:pt idx="12338">
                  <c:v>16.9841974489511</c:v>
                </c:pt>
                <c:pt idx="12339">
                  <c:v>16.985574025174799</c:v>
                </c:pt>
                <c:pt idx="12340">
                  <c:v>16.9869506013986</c:v>
                </c:pt>
                <c:pt idx="12341">
                  <c:v>16.988327177622399</c:v>
                </c:pt>
                <c:pt idx="12342">
                  <c:v>16.9897037538462</c:v>
                </c:pt>
                <c:pt idx="12343">
                  <c:v>16.991080330069899</c:v>
                </c:pt>
                <c:pt idx="12344">
                  <c:v>16.9924569062937</c:v>
                </c:pt>
                <c:pt idx="12345">
                  <c:v>16.993833482517498</c:v>
                </c:pt>
                <c:pt idx="12346">
                  <c:v>16.9952100587413</c:v>
                </c:pt>
                <c:pt idx="12347">
                  <c:v>16.996586634964999</c:v>
                </c:pt>
                <c:pt idx="12348">
                  <c:v>16.9979632111888</c:v>
                </c:pt>
                <c:pt idx="12349">
                  <c:v>16.999339787412602</c:v>
                </c:pt>
                <c:pt idx="12350">
                  <c:v>17.0007163636364</c:v>
                </c:pt>
                <c:pt idx="12351">
                  <c:v>17.002092939860098</c:v>
                </c:pt>
                <c:pt idx="12352">
                  <c:v>17.0034695160839</c:v>
                </c:pt>
                <c:pt idx="12353">
                  <c:v>17.004846092307702</c:v>
                </c:pt>
                <c:pt idx="12354">
                  <c:v>17.0062226685315</c:v>
                </c:pt>
                <c:pt idx="12355">
                  <c:v>17.007599244755198</c:v>
                </c:pt>
                <c:pt idx="12356">
                  <c:v>17.008975820979</c:v>
                </c:pt>
                <c:pt idx="12357">
                  <c:v>17.010352397202801</c:v>
                </c:pt>
                <c:pt idx="12358">
                  <c:v>17.0117289734266</c:v>
                </c:pt>
                <c:pt idx="12359">
                  <c:v>17.013105549650401</c:v>
                </c:pt>
                <c:pt idx="12360">
                  <c:v>17.0144821258741</c:v>
                </c:pt>
                <c:pt idx="12361">
                  <c:v>17.015858702097901</c:v>
                </c:pt>
                <c:pt idx="12362">
                  <c:v>17.017235278321699</c:v>
                </c:pt>
                <c:pt idx="12363">
                  <c:v>17.018611854545501</c:v>
                </c:pt>
                <c:pt idx="12364">
                  <c:v>17.0199884307692</c:v>
                </c:pt>
                <c:pt idx="12365">
                  <c:v>17.021365006993001</c:v>
                </c:pt>
                <c:pt idx="12366">
                  <c:v>17.022741583216799</c:v>
                </c:pt>
                <c:pt idx="12367">
                  <c:v>17.024118159440601</c:v>
                </c:pt>
                <c:pt idx="12368">
                  <c:v>17.025494735664299</c:v>
                </c:pt>
                <c:pt idx="12369">
                  <c:v>17.026871311888101</c:v>
                </c:pt>
                <c:pt idx="12370">
                  <c:v>17.028247888111899</c:v>
                </c:pt>
                <c:pt idx="12371">
                  <c:v>17.029624464335701</c:v>
                </c:pt>
                <c:pt idx="12372">
                  <c:v>17.031001040559399</c:v>
                </c:pt>
                <c:pt idx="12373">
                  <c:v>17.032377616783201</c:v>
                </c:pt>
                <c:pt idx="12374">
                  <c:v>17.033754193006999</c:v>
                </c:pt>
                <c:pt idx="12375">
                  <c:v>17.0351307692308</c:v>
                </c:pt>
                <c:pt idx="12376">
                  <c:v>17.036507345454599</c:v>
                </c:pt>
                <c:pt idx="12377">
                  <c:v>17.037883921678301</c:v>
                </c:pt>
                <c:pt idx="12378">
                  <c:v>17.039260497902099</c:v>
                </c:pt>
                <c:pt idx="12379">
                  <c:v>17.0406370741259</c:v>
                </c:pt>
                <c:pt idx="12380">
                  <c:v>17.042013650349698</c:v>
                </c:pt>
                <c:pt idx="12381">
                  <c:v>17.043390226573401</c:v>
                </c:pt>
                <c:pt idx="12382">
                  <c:v>17.044766802797199</c:v>
                </c:pt>
                <c:pt idx="12383">
                  <c:v>17.046143379021</c:v>
                </c:pt>
                <c:pt idx="12384">
                  <c:v>17.047519955244798</c:v>
                </c:pt>
                <c:pt idx="12385">
                  <c:v>17.0488965314685</c:v>
                </c:pt>
                <c:pt idx="12386">
                  <c:v>17.050273107692298</c:v>
                </c:pt>
                <c:pt idx="12387">
                  <c:v>17.0516496839161</c:v>
                </c:pt>
                <c:pt idx="12388">
                  <c:v>17.053026260139902</c:v>
                </c:pt>
                <c:pt idx="12389">
                  <c:v>17.0544028363636</c:v>
                </c:pt>
                <c:pt idx="12390">
                  <c:v>17.055779412587398</c:v>
                </c:pt>
                <c:pt idx="12391">
                  <c:v>17.0571559888112</c:v>
                </c:pt>
                <c:pt idx="12392">
                  <c:v>17.058532565035001</c:v>
                </c:pt>
                <c:pt idx="12393">
                  <c:v>17.0599091412587</c:v>
                </c:pt>
                <c:pt idx="12394">
                  <c:v>17.061285717482502</c:v>
                </c:pt>
                <c:pt idx="12395">
                  <c:v>17.0626622937063</c:v>
                </c:pt>
                <c:pt idx="12396">
                  <c:v>17.064038869930101</c:v>
                </c:pt>
                <c:pt idx="12397">
                  <c:v>17.0654154461538</c:v>
                </c:pt>
                <c:pt idx="12398">
                  <c:v>17.066792022377602</c:v>
                </c:pt>
                <c:pt idx="12399">
                  <c:v>17.0681685986014</c:v>
                </c:pt>
                <c:pt idx="12400">
                  <c:v>17.069545174825201</c:v>
                </c:pt>
                <c:pt idx="12401">
                  <c:v>17.070921751048999</c:v>
                </c:pt>
                <c:pt idx="12402">
                  <c:v>17.072298327272701</c:v>
                </c:pt>
                <c:pt idx="12403">
                  <c:v>17.073674903496499</c:v>
                </c:pt>
                <c:pt idx="12404">
                  <c:v>17.075051479720301</c:v>
                </c:pt>
                <c:pt idx="12405">
                  <c:v>17.076428055944099</c:v>
                </c:pt>
                <c:pt idx="12406">
                  <c:v>17.077804632167801</c:v>
                </c:pt>
                <c:pt idx="12407">
                  <c:v>17.079181208391599</c:v>
                </c:pt>
                <c:pt idx="12408">
                  <c:v>17.080557784615401</c:v>
                </c:pt>
                <c:pt idx="12409">
                  <c:v>17.081934360839199</c:v>
                </c:pt>
                <c:pt idx="12410">
                  <c:v>17.083310937062901</c:v>
                </c:pt>
                <c:pt idx="12411">
                  <c:v>17.084687513286699</c:v>
                </c:pt>
                <c:pt idx="12412">
                  <c:v>17.086064089510501</c:v>
                </c:pt>
                <c:pt idx="12413">
                  <c:v>17.087440665734299</c:v>
                </c:pt>
                <c:pt idx="12414">
                  <c:v>17.088817241958001</c:v>
                </c:pt>
                <c:pt idx="12415">
                  <c:v>17.090193818181799</c:v>
                </c:pt>
                <c:pt idx="12416">
                  <c:v>17.091570394405601</c:v>
                </c:pt>
                <c:pt idx="12417">
                  <c:v>17.092946970629399</c:v>
                </c:pt>
                <c:pt idx="12418">
                  <c:v>17.094323546853101</c:v>
                </c:pt>
                <c:pt idx="12419">
                  <c:v>17.095700123076899</c:v>
                </c:pt>
                <c:pt idx="12420">
                  <c:v>17.0970766993007</c:v>
                </c:pt>
                <c:pt idx="12421">
                  <c:v>17.098453275524498</c:v>
                </c:pt>
                <c:pt idx="12422">
                  <c:v>17.0998298517483</c:v>
                </c:pt>
                <c:pt idx="12423">
                  <c:v>17.101206427971999</c:v>
                </c:pt>
                <c:pt idx="12424">
                  <c:v>17.1025830041958</c:v>
                </c:pt>
                <c:pt idx="12425">
                  <c:v>17.103959580419598</c:v>
                </c:pt>
                <c:pt idx="12426">
                  <c:v>17.1053361566434</c:v>
                </c:pt>
                <c:pt idx="12427">
                  <c:v>17.106712732867098</c:v>
                </c:pt>
                <c:pt idx="12428">
                  <c:v>17.1080893090909</c:v>
                </c:pt>
                <c:pt idx="12429">
                  <c:v>17.109465885314702</c:v>
                </c:pt>
                <c:pt idx="12430">
                  <c:v>17.1108424615385</c:v>
                </c:pt>
                <c:pt idx="12431">
                  <c:v>17.112219037762198</c:v>
                </c:pt>
                <c:pt idx="12432">
                  <c:v>17.113595613986</c:v>
                </c:pt>
                <c:pt idx="12433">
                  <c:v>17.114972190209802</c:v>
                </c:pt>
                <c:pt idx="12434">
                  <c:v>17.1163487664336</c:v>
                </c:pt>
                <c:pt idx="12435">
                  <c:v>17.117725342657302</c:v>
                </c:pt>
                <c:pt idx="12436">
                  <c:v>17.1191019188811</c:v>
                </c:pt>
                <c:pt idx="12437">
                  <c:v>17.120478495104901</c:v>
                </c:pt>
                <c:pt idx="12438">
                  <c:v>17.121855071328699</c:v>
                </c:pt>
                <c:pt idx="12439">
                  <c:v>17.123231647552402</c:v>
                </c:pt>
                <c:pt idx="12440">
                  <c:v>17.1246082237762</c:v>
                </c:pt>
                <c:pt idx="12441">
                  <c:v>17.125984800000001</c:v>
                </c:pt>
                <c:pt idx="12442">
                  <c:v>17.127361376223799</c:v>
                </c:pt>
                <c:pt idx="12443">
                  <c:v>17.128737952447601</c:v>
                </c:pt>
                <c:pt idx="12444">
                  <c:v>17.130114528671299</c:v>
                </c:pt>
                <c:pt idx="12445">
                  <c:v>17.131491104895101</c:v>
                </c:pt>
                <c:pt idx="12446">
                  <c:v>17.132867681118899</c:v>
                </c:pt>
                <c:pt idx="12447">
                  <c:v>17.134244257342701</c:v>
                </c:pt>
                <c:pt idx="12448">
                  <c:v>17.135620833566399</c:v>
                </c:pt>
                <c:pt idx="12449">
                  <c:v>17.136997409790201</c:v>
                </c:pt>
                <c:pt idx="12450">
                  <c:v>17.138373986013999</c:v>
                </c:pt>
                <c:pt idx="12451">
                  <c:v>17.139750562237801</c:v>
                </c:pt>
                <c:pt idx="12452">
                  <c:v>17.141127138461499</c:v>
                </c:pt>
                <c:pt idx="12453">
                  <c:v>17.142503714685301</c:v>
                </c:pt>
                <c:pt idx="12454">
                  <c:v>17.143880290909099</c:v>
                </c:pt>
                <c:pt idx="12455">
                  <c:v>17.1452568671329</c:v>
                </c:pt>
                <c:pt idx="12456">
                  <c:v>17.146633443356599</c:v>
                </c:pt>
                <c:pt idx="12457">
                  <c:v>17.148010019580401</c:v>
                </c:pt>
                <c:pt idx="12458">
                  <c:v>17.149386595804199</c:v>
                </c:pt>
                <c:pt idx="12459">
                  <c:v>17.150763172028</c:v>
                </c:pt>
                <c:pt idx="12460">
                  <c:v>17.152139748251798</c:v>
                </c:pt>
                <c:pt idx="12461">
                  <c:v>17.1535163244755</c:v>
                </c:pt>
                <c:pt idx="12462">
                  <c:v>17.154892900699299</c:v>
                </c:pt>
                <c:pt idx="12463">
                  <c:v>17.1562694769231</c:v>
                </c:pt>
                <c:pt idx="12464">
                  <c:v>17.157646053146902</c:v>
                </c:pt>
                <c:pt idx="12465">
                  <c:v>17.1590226293706</c:v>
                </c:pt>
                <c:pt idx="12466">
                  <c:v>17.160399205594398</c:v>
                </c:pt>
                <c:pt idx="12467">
                  <c:v>17.1617757818182</c:v>
                </c:pt>
                <c:pt idx="12468">
                  <c:v>17.163152358042002</c:v>
                </c:pt>
                <c:pt idx="12469">
                  <c:v>17.1645289342657</c:v>
                </c:pt>
                <c:pt idx="12470">
                  <c:v>17.165905510489502</c:v>
                </c:pt>
                <c:pt idx="12471">
                  <c:v>17.1672820867133</c:v>
                </c:pt>
                <c:pt idx="12472">
                  <c:v>17.168658662937101</c:v>
                </c:pt>
                <c:pt idx="12473">
                  <c:v>17.1700352391608</c:v>
                </c:pt>
                <c:pt idx="12474">
                  <c:v>17.171411815384602</c:v>
                </c:pt>
                <c:pt idx="12475">
                  <c:v>17.1727883916084</c:v>
                </c:pt>
                <c:pt idx="12476">
                  <c:v>17.174164967832201</c:v>
                </c:pt>
                <c:pt idx="12477">
                  <c:v>17.1755415440559</c:v>
                </c:pt>
                <c:pt idx="12478">
                  <c:v>17.176918120279701</c:v>
                </c:pt>
                <c:pt idx="12479">
                  <c:v>17.178294696503499</c:v>
                </c:pt>
                <c:pt idx="12480">
                  <c:v>17.179671272727301</c:v>
                </c:pt>
                <c:pt idx="12481">
                  <c:v>17.181047848951099</c:v>
                </c:pt>
                <c:pt idx="12482">
                  <c:v>17.182424425174801</c:v>
                </c:pt>
                <c:pt idx="12483">
                  <c:v>17.183801001398599</c:v>
                </c:pt>
                <c:pt idx="12484">
                  <c:v>17.185177577622401</c:v>
                </c:pt>
                <c:pt idx="12485">
                  <c:v>17.186554153846199</c:v>
                </c:pt>
                <c:pt idx="12486">
                  <c:v>17.187930730069901</c:v>
                </c:pt>
                <c:pt idx="12487">
                  <c:v>17.189307306293699</c:v>
                </c:pt>
                <c:pt idx="12488">
                  <c:v>17.190683882517501</c:v>
                </c:pt>
                <c:pt idx="12489">
                  <c:v>17.192060458741299</c:v>
                </c:pt>
                <c:pt idx="12490">
                  <c:v>17.193437034965001</c:v>
                </c:pt>
                <c:pt idx="12491">
                  <c:v>17.194813611188799</c:v>
                </c:pt>
                <c:pt idx="12492">
                  <c:v>17.196190187412601</c:v>
                </c:pt>
                <c:pt idx="12493">
                  <c:v>17.197566763636399</c:v>
                </c:pt>
                <c:pt idx="12494">
                  <c:v>17.198943339860101</c:v>
                </c:pt>
                <c:pt idx="12495">
                  <c:v>17.200319916083899</c:v>
                </c:pt>
                <c:pt idx="12496">
                  <c:v>17.2016964923077</c:v>
                </c:pt>
                <c:pt idx="12497">
                  <c:v>17.203073068531499</c:v>
                </c:pt>
                <c:pt idx="12498">
                  <c:v>17.204449644755201</c:v>
                </c:pt>
                <c:pt idx="12499">
                  <c:v>17.205826220978999</c:v>
                </c:pt>
                <c:pt idx="12500">
                  <c:v>17.2072027972028</c:v>
                </c:pt>
                <c:pt idx="12501">
                  <c:v>17.208579373426598</c:v>
                </c:pt>
                <c:pt idx="12502">
                  <c:v>17.2099559496504</c:v>
                </c:pt>
                <c:pt idx="12503">
                  <c:v>17.211332525874099</c:v>
                </c:pt>
                <c:pt idx="12504">
                  <c:v>17.2127091020979</c:v>
                </c:pt>
                <c:pt idx="12505">
                  <c:v>17.214085678321698</c:v>
                </c:pt>
                <c:pt idx="12506">
                  <c:v>17.2154622545455</c:v>
                </c:pt>
                <c:pt idx="12507">
                  <c:v>17.216838830769198</c:v>
                </c:pt>
                <c:pt idx="12508">
                  <c:v>17.218215406993</c:v>
                </c:pt>
                <c:pt idx="12509">
                  <c:v>17.219591983216802</c:v>
                </c:pt>
                <c:pt idx="12510">
                  <c:v>17.2209685594406</c:v>
                </c:pt>
                <c:pt idx="12511">
                  <c:v>17.222345135664298</c:v>
                </c:pt>
                <c:pt idx="12512">
                  <c:v>17.2237217118881</c:v>
                </c:pt>
                <c:pt idx="12513">
                  <c:v>17.225098288111901</c:v>
                </c:pt>
                <c:pt idx="12514">
                  <c:v>17.2264748643357</c:v>
                </c:pt>
                <c:pt idx="12515">
                  <c:v>17.227851440559402</c:v>
                </c:pt>
                <c:pt idx="12516">
                  <c:v>17.2292280167832</c:v>
                </c:pt>
                <c:pt idx="12517">
                  <c:v>17.230604593007001</c:v>
                </c:pt>
                <c:pt idx="12518">
                  <c:v>17.231981169230799</c:v>
                </c:pt>
                <c:pt idx="12519">
                  <c:v>17.233357745454501</c:v>
                </c:pt>
                <c:pt idx="12520">
                  <c:v>17.2347343216783</c:v>
                </c:pt>
                <c:pt idx="12521">
                  <c:v>17.236110897902101</c:v>
                </c:pt>
                <c:pt idx="12522">
                  <c:v>17.237487474125899</c:v>
                </c:pt>
                <c:pt idx="12523">
                  <c:v>17.238864050349701</c:v>
                </c:pt>
                <c:pt idx="12524">
                  <c:v>17.240240626573399</c:v>
                </c:pt>
                <c:pt idx="12525">
                  <c:v>17.241617202797201</c:v>
                </c:pt>
                <c:pt idx="12526">
                  <c:v>17.242993779020999</c:v>
                </c:pt>
                <c:pt idx="12527">
                  <c:v>17.244370355244801</c:v>
                </c:pt>
                <c:pt idx="12528">
                  <c:v>17.245746931468499</c:v>
                </c:pt>
                <c:pt idx="12529">
                  <c:v>17.247123507692301</c:v>
                </c:pt>
                <c:pt idx="12530">
                  <c:v>17.248500083916099</c:v>
                </c:pt>
                <c:pt idx="12531">
                  <c:v>17.249876660139901</c:v>
                </c:pt>
                <c:pt idx="12532">
                  <c:v>17.251253236363599</c:v>
                </c:pt>
                <c:pt idx="12533">
                  <c:v>17.252629812587401</c:v>
                </c:pt>
                <c:pt idx="12534">
                  <c:v>17.254006388811199</c:v>
                </c:pt>
                <c:pt idx="12535">
                  <c:v>17.255382965035</c:v>
                </c:pt>
                <c:pt idx="12536">
                  <c:v>17.256759541258699</c:v>
                </c:pt>
                <c:pt idx="12537">
                  <c:v>17.258136117482501</c:v>
                </c:pt>
                <c:pt idx="12538">
                  <c:v>17.259512693706299</c:v>
                </c:pt>
                <c:pt idx="12539">
                  <c:v>17.2608892699301</c:v>
                </c:pt>
                <c:pt idx="12540">
                  <c:v>17.262265846153898</c:v>
                </c:pt>
                <c:pt idx="12541">
                  <c:v>17.2636424223776</c:v>
                </c:pt>
                <c:pt idx="12542">
                  <c:v>17.265018998601398</c:v>
                </c:pt>
                <c:pt idx="12543">
                  <c:v>17.2663955748252</c:v>
                </c:pt>
                <c:pt idx="12544">
                  <c:v>17.267772151049002</c:v>
                </c:pt>
                <c:pt idx="12545">
                  <c:v>17.2691487272727</c:v>
                </c:pt>
                <c:pt idx="12546">
                  <c:v>17.270525303496498</c:v>
                </c:pt>
                <c:pt idx="12547">
                  <c:v>17.2719018797203</c:v>
                </c:pt>
                <c:pt idx="12548">
                  <c:v>17.273278455944101</c:v>
                </c:pt>
                <c:pt idx="12549">
                  <c:v>17.2746550321678</c:v>
                </c:pt>
                <c:pt idx="12550">
                  <c:v>17.276031608391602</c:v>
                </c:pt>
                <c:pt idx="12551">
                  <c:v>17.2774081846154</c:v>
                </c:pt>
                <c:pt idx="12552">
                  <c:v>17.278784760839201</c:v>
                </c:pt>
                <c:pt idx="12553">
                  <c:v>17.2801613370629</c:v>
                </c:pt>
                <c:pt idx="12554">
                  <c:v>17.281537913286702</c:v>
                </c:pt>
                <c:pt idx="12555">
                  <c:v>17.2829144895105</c:v>
                </c:pt>
                <c:pt idx="12556">
                  <c:v>17.284291065734301</c:v>
                </c:pt>
                <c:pt idx="12557">
                  <c:v>17.285667641958</c:v>
                </c:pt>
                <c:pt idx="12558">
                  <c:v>17.287044218181801</c:v>
                </c:pt>
                <c:pt idx="12559">
                  <c:v>17.288420794405599</c:v>
                </c:pt>
                <c:pt idx="12560">
                  <c:v>17.289797370629401</c:v>
                </c:pt>
                <c:pt idx="12561">
                  <c:v>17.291173946853199</c:v>
                </c:pt>
                <c:pt idx="12562">
                  <c:v>17.292550523076901</c:v>
                </c:pt>
                <c:pt idx="12563">
                  <c:v>17.293927099300699</c:v>
                </c:pt>
                <c:pt idx="12564">
                  <c:v>17.295303675524501</c:v>
                </c:pt>
                <c:pt idx="12565">
                  <c:v>17.296680251748299</c:v>
                </c:pt>
                <c:pt idx="12566">
                  <c:v>17.298056827972001</c:v>
                </c:pt>
                <c:pt idx="12567">
                  <c:v>17.299433404195799</c:v>
                </c:pt>
                <c:pt idx="12568">
                  <c:v>17.300809980419601</c:v>
                </c:pt>
                <c:pt idx="12569">
                  <c:v>17.302186556643399</c:v>
                </c:pt>
                <c:pt idx="12570">
                  <c:v>17.303563132867101</c:v>
                </c:pt>
                <c:pt idx="12571">
                  <c:v>17.304939709090899</c:v>
                </c:pt>
                <c:pt idx="12572">
                  <c:v>17.306316285314701</c:v>
                </c:pt>
                <c:pt idx="12573">
                  <c:v>17.307692861538499</c:v>
                </c:pt>
                <c:pt idx="12574">
                  <c:v>17.309069437762201</c:v>
                </c:pt>
                <c:pt idx="12575">
                  <c:v>17.310446013985999</c:v>
                </c:pt>
                <c:pt idx="12576">
                  <c:v>17.3118225902098</c:v>
                </c:pt>
                <c:pt idx="12577">
                  <c:v>17.313199166433598</c:v>
                </c:pt>
                <c:pt idx="12578">
                  <c:v>17.314575742657301</c:v>
                </c:pt>
                <c:pt idx="12579">
                  <c:v>17.315952318881099</c:v>
                </c:pt>
                <c:pt idx="12580">
                  <c:v>17.3173288951049</c:v>
                </c:pt>
                <c:pt idx="12581">
                  <c:v>17.318705471328698</c:v>
                </c:pt>
                <c:pt idx="12582">
                  <c:v>17.3200820475524</c:v>
                </c:pt>
                <c:pt idx="12583">
                  <c:v>17.321458623776198</c:v>
                </c:pt>
                <c:pt idx="12584">
                  <c:v>17.3228352</c:v>
                </c:pt>
                <c:pt idx="12585">
                  <c:v>17.324211776223802</c:v>
                </c:pt>
                <c:pt idx="12586">
                  <c:v>17.3255883524476</c:v>
                </c:pt>
                <c:pt idx="12587">
                  <c:v>17.326964928671298</c:v>
                </c:pt>
                <c:pt idx="12588">
                  <c:v>17.3283415048951</c:v>
                </c:pt>
                <c:pt idx="12589">
                  <c:v>17.329718081118902</c:v>
                </c:pt>
                <c:pt idx="12590">
                  <c:v>17.3310946573427</c:v>
                </c:pt>
                <c:pt idx="12591">
                  <c:v>17.332471233566402</c:v>
                </c:pt>
                <c:pt idx="12592">
                  <c:v>17.3338478097902</c:v>
                </c:pt>
                <c:pt idx="12593">
                  <c:v>17.335224386014001</c:v>
                </c:pt>
                <c:pt idx="12594">
                  <c:v>17.336600962237799</c:v>
                </c:pt>
                <c:pt idx="12595">
                  <c:v>17.337977538461502</c:v>
                </c:pt>
                <c:pt idx="12596">
                  <c:v>17.3393541146853</c:v>
                </c:pt>
                <c:pt idx="12597">
                  <c:v>17.340730690909101</c:v>
                </c:pt>
                <c:pt idx="12598">
                  <c:v>17.342107267132899</c:v>
                </c:pt>
                <c:pt idx="12599">
                  <c:v>17.343483843356601</c:v>
                </c:pt>
                <c:pt idx="12600">
                  <c:v>17.344860419580399</c:v>
                </c:pt>
                <c:pt idx="12601">
                  <c:v>17.346236995804201</c:v>
                </c:pt>
                <c:pt idx="12602">
                  <c:v>17.347613572027999</c:v>
                </c:pt>
                <c:pt idx="12603">
                  <c:v>17.348990148251801</c:v>
                </c:pt>
                <c:pt idx="12604">
                  <c:v>17.350366724475499</c:v>
                </c:pt>
                <c:pt idx="12605">
                  <c:v>17.351743300699301</c:v>
                </c:pt>
                <c:pt idx="12606">
                  <c:v>17.353119876923099</c:v>
                </c:pt>
                <c:pt idx="12607">
                  <c:v>17.354496453146901</c:v>
                </c:pt>
                <c:pt idx="12608">
                  <c:v>17.355873029370599</c:v>
                </c:pt>
                <c:pt idx="12609">
                  <c:v>17.357249605594401</c:v>
                </c:pt>
                <c:pt idx="12610">
                  <c:v>17.358626181818199</c:v>
                </c:pt>
                <c:pt idx="12611">
                  <c:v>17.360002758042</c:v>
                </c:pt>
                <c:pt idx="12612">
                  <c:v>17.361379334265699</c:v>
                </c:pt>
                <c:pt idx="12613">
                  <c:v>17.362755910489501</c:v>
                </c:pt>
                <c:pt idx="12614">
                  <c:v>17.364132486713299</c:v>
                </c:pt>
                <c:pt idx="12615">
                  <c:v>17.3655090629371</c:v>
                </c:pt>
                <c:pt idx="12616">
                  <c:v>17.366885639160799</c:v>
                </c:pt>
                <c:pt idx="12617">
                  <c:v>17.3682622153846</c:v>
                </c:pt>
                <c:pt idx="12618">
                  <c:v>17.369638791608399</c:v>
                </c:pt>
                <c:pt idx="12619">
                  <c:v>17.3710153678322</c:v>
                </c:pt>
                <c:pt idx="12620">
                  <c:v>17.372391944055899</c:v>
                </c:pt>
                <c:pt idx="12621">
                  <c:v>17.3737685202797</c:v>
                </c:pt>
                <c:pt idx="12622">
                  <c:v>17.375145096503498</c:v>
                </c:pt>
                <c:pt idx="12623">
                  <c:v>17.3765216727273</c:v>
                </c:pt>
                <c:pt idx="12624">
                  <c:v>17.377898248951102</c:v>
                </c:pt>
                <c:pt idx="12625">
                  <c:v>17.3792748251748</c:v>
                </c:pt>
                <c:pt idx="12626">
                  <c:v>17.380651401398602</c:v>
                </c:pt>
                <c:pt idx="12627">
                  <c:v>17.3820279776224</c:v>
                </c:pt>
                <c:pt idx="12628">
                  <c:v>17.383404553846201</c:v>
                </c:pt>
                <c:pt idx="12629">
                  <c:v>17.3847811300699</c:v>
                </c:pt>
                <c:pt idx="12630">
                  <c:v>17.386157706293702</c:v>
                </c:pt>
                <c:pt idx="12631">
                  <c:v>17.3875342825175</c:v>
                </c:pt>
                <c:pt idx="12632">
                  <c:v>17.388910858741301</c:v>
                </c:pt>
                <c:pt idx="12633">
                  <c:v>17.390287434965</c:v>
                </c:pt>
                <c:pt idx="12634">
                  <c:v>17.391664011188801</c:v>
                </c:pt>
                <c:pt idx="12635">
                  <c:v>17.3930405874126</c:v>
                </c:pt>
                <c:pt idx="12636">
                  <c:v>17.394417163636401</c:v>
                </c:pt>
                <c:pt idx="12637">
                  <c:v>17.3957937398601</c:v>
                </c:pt>
                <c:pt idx="12638">
                  <c:v>17.397170316083901</c:v>
                </c:pt>
                <c:pt idx="12639">
                  <c:v>17.398546892307699</c:v>
                </c:pt>
                <c:pt idx="12640">
                  <c:v>17.399923468531501</c:v>
                </c:pt>
                <c:pt idx="12641">
                  <c:v>17.4013000447552</c:v>
                </c:pt>
                <c:pt idx="12642">
                  <c:v>17.402676620979001</c:v>
                </c:pt>
                <c:pt idx="12643">
                  <c:v>17.404053197202799</c:v>
                </c:pt>
                <c:pt idx="12644">
                  <c:v>17.405429773426601</c:v>
                </c:pt>
                <c:pt idx="12645">
                  <c:v>17.406806349650399</c:v>
                </c:pt>
                <c:pt idx="12646">
                  <c:v>17.408182925874101</c:v>
                </c:pt>
                <c:pt idx="12647">
                  <c:v>17.409559502097899</c:v>
                </c:pt>
                <c:pt idx="12648">
                  <c:v>17.410936078321701</c:v>
                </c:pt>
                <c:pt idx="12649">
                  <c:v>17.412312654545499</c:v>
                </c:pt>
                <c:pt idx="12650">
                  <c:v>17.413689230769201</c:v>
                </c:pt>
                <c:pt idx="12651">
                  <c:v>17.415065806992999</c:v>
                </c:pt>
                <c:pt idx="12652">
                  <c:v>17.4164423832168</c:v>
                </c:pt>
                <c:pt idx="12653">
                  <c:v>17.417818959440599</c:v>
                </c:pt>
                <c:pt idx="12654">
                  <c:v>17.419195535664301</c:v>
                </c:pt>
                <c:pt idx="12655">
                  <c:v>17.420572111888099</c:v>
                </c:pt>
                <c:pt idx="12656">
                  <c:v>17.4219486881119</c:v>
                </c:pt>
                <c:pt idx="12657">
                  <c:v>17.423325264335698</c:v>
                </c:pt>
                <c:pt idx="12658">
                  <c:v>17.424701840559401</c:v>
                </c:pt>
                <c:pt idx="12659">
                  <c:v>17.426078416783199</c:v>
                </c:pt>
                <c:pt idx="12660">
                  <c:v>17.427454993007</c:v>
                </c:pt>
                <c:pt idx="12661">
                  <c:v>17.428831569230798</c:v>
                </c:pt>
                <c:pt idx="12662">
                  <c:v>17.4302081454546</c:v>
                </c:pt>
                <c:pt idx="12663">
                  <c:v>17.431584721678298</c:v>
                </c:pt>
                <c:pt idx="12664">
                  <c:v>17.4329612979021</c:v>
                </c:pt>
                <c:pt idx="12665">
                  <c:v>17.434337874125902</c:v>
                </c:pt>
                <c:pt idx="12666">
                  <c:v>17.4357144503497</c:v>
                </c:pt>
                <c:pt idx="12667">
                  <c:v>17.437091026573398</c:v>
                </c:pt>
                <c:pt idx="12668">
                  <c:v>17.4384676027972</c:v>
                </c:pt>
                <c:pt idx="12669">
                  <c:v>17.439844179021001</c:v>
                </c:pt>
                <c:pt idx="12670">
                  <c:v>17.4412207552448</c:v>
                </c:pt>
                <c:pt idx="12671">
                  <c:v>17.442597331468502</c:v>
                </c:pt>
                <c:pt idx="12672">
                  <c:v>17.4439739076923</c:v>
                </c:pt>
                <c:pt idx="12673">
                  <c:v>17.445350483916101</c:v>
                </c:pt>
                <c:pt idx="12674">
                  <c:v>17.446727060139899</c:v>
                </c:pt>
                <c:pt idx="12675">
                  <c:v>17.448103636363602</c:v>
                </c:pt>
                <c:pt idx="12676">
                  <c:v>17.4494802125874</c:v>
                </c:pt>
                <c:pt idx="12677">
                  <c:v>17.450856788811201</c:v>
                </c:pt>
                <c:pt idx="12678">
                  <c:v>17.452233365034999</c:v>
                </c:pt>
                <c:pt idx="12679">
                  <c:v>17.453609941258701</c:v>
                </c:pt>
                <c:pt idx="12680">
                  <c:v>17.454986517482499</c:v>
                </c:pt>
                <c:pt idx="12681">
                  <c:v>17.456363093706301</c:v>
                </c:pt>
                <c:pt idx="12682">
                  <c:v>17.457739669930099</c:v>
                </c:pt>
                <c:pt idx="12683">
                  <c:v>17.459116246153901</c:v>
                </c:pt>
                <c:pt idx="12684">
                  <c:v>17.460492822377599</c:v>
                </c:pt>
                <c:pt idx="12685">
                  <c:v>17.461869398601401</c:v>
                </c:pt>
                <c:pt idx="12686">
                  <c:v>17.463245974825199</c:v>
                </c:pt>
                <c:pt idx="12687">
                  <c:v>17.464622551049001</c:v>
                </c:pt>
                <c:pt idx="12688">
                  <c:v>17.465999127272699</c:v>
                </c:pt>
                <c:pt idx="12689">
                  <c:v>17.467375703496501</c:v>
                </c:pt>
                <c:pt idx="12690">
                  <c:v>17.468752279720299</c:v>
                </c:pt>
                <c:pt idx="12691">
                  <c:v>17.4701288559441</c:v>
                </c:pt>
                <c:pt idx="12692">
                  <c:v>17.471505432167799</c:v>
                </c:pt>
                <c:pt idx="12693">
                  <c:v>17.472882008391601</c:v>
                </c:pt>
                <c:pt idx="12694">
                  <c:v>17.474258584615399</c:v>
                </c:pt>
                <c:pt idx="12695">
                  <c:v>17.4756351608392</c:v>
                </c:pt>
                <c:pt idx="12696">
                  <c:v>17.477011737062899</c:v>
                </c:pt>
                <c:pt idx="12697">
                  <c:v>17.4783883132867</c:v>
                </c:pt>
                <c:pt idx="12698">
                  <c:v>17.479764889510498</c:v>
                </c:pt>
                <c:pt idx="12699">
                  <c:v>17.4811414657343</c:v>
                </c:pt>
                <c:pt idx="12700">
                  <c:v>17.482518041957999</c:v>
                </c:pt>
                <c:pt idx="12701">
                  <c:v>17.4838946181818</c:v>
                </c:pt>
                <c:pt idx="12702">
                  <c:v>17.485271194405598</c:v>
                </c:pt>
                <c:pt idx="12703">
                  <c:v>17.4866477706294</c:v>
                </c:pt>
                <c:pt idx="12704">
                  <c:v>17.488024346853098</c:v>
                </c:pt>
                <c:pt idx="12705">
                  <c:v>17.4894009230769</c:v>
                </c:pt>
                <c:pt idx="12706">
                  <c:v>17.490777499300702</c:v>
                </c:pt>
                <c:pt idx="12707">
                  <c:v>17.4921540755245</c:v>
                </c:pt>
                <c:pt idx="12708">
                  <c:v>17.493530651748301</c:v>
                </c:pt>
                <c:pt idx="12709">
                  <c:v>17.494907227972</c:v>
                </c:pt>
                <c:pt idx="12710">
                  <c:v>17.496283804195802</c:v>
                </c:pt>
                <c:pt idx="12711">
                  <c:v>17.4976603804196</c:v>
                </c:pt>
                <c:pt idx="12712">
                  <c:v>17.499036956643401</c:v>
                </c:pt>
                <c:pt idx="12713">
                  <c:v>17.5004135328671</c:v>
                </c:pt>
                <c:pt idx="12714">
                  <c:v>17.501790109090901</c:v>
                </c:pt>
                <c:pt idx="12715">
                  <c:v>17.503166685314699</c:v>
                </c:pt>
                <c:pt idx="12716">
                  <c:v>17.504543261538501</c:v>
                </c:pt>
                <c:pt idx="12717">
                  <c:v>17.5059198377622</c:v>
                </c:pt>
                <c:pt idx="12718">
                  <c:v>17.507296413986001</c:v>
                </c:pt>
                <c:pt idx="12719">
                  <c:v>17.508672990209799</c:v>
                </c:pt>
                <c:pt idx="12720">
                  <c:v>17.510049566433601</c:v>
                </c:pt>
                <c:pt idx="12721">
                  <c:v>17.511426142657299</c:v>
                </c:pt>
                <c:pt idx="12722">
                  <c:v>17.512802718881101</c:v>
                </c:pt>
                <c:pt idx="12723">
                  <c:v>17.514179295104899</c:v>
                </c:pt>
                <c:pt idx="12724">
                  <c:v>17.515555871328701</c:v>
                </c:pt>
                <c:pt idx="12725">
                  <c:v>17.516932447552499</c:v>
                </c:pt>
                <c:pt idx="12726">
                  <c:v>17.518309023776201</c:v>
                </c:pt>
                <c:pt idx="12727">
                  <c:v>17.519685599999999</c:v>
                </c:pt>
                <c:pt idx="12728">
                  <c:v>17.521062176223801</c:v>
                </c:pt>
                <c:pt idx="12729">
                  <c:v>17.522438752447599</c:v>
                </c:pt>
                <c:pt idx="12730">
                  <c:v>17.523815328671301</c:v>
                </c:pt>
                <c:pt idx="12731">
                  <c:v>17.525191904895099</c:v>
                </c:pt>
                <c:pt idx="12732">
                  <c:v>17.5265684811189</c:v>
                </c:pt>
                <c:pt idx="12733">
                  <c:v>17.527945057342698</c:v>
                </c:pt>
                <c:pt idx="12734">
                  <c:v>17.529321633566401</c:v>
                </c:pt>
                <c:pt idx="12735">
                  <c:v>17.530698209790199</c:v>
                </c:pt>
                <c:pt idx="12736">
                  <c:v>17.532074786014</c:v>
                </c:pt>
                <c:pt idx="12737">
                  <c:v>17.533451362237798</c:v>
                </c:pt>
                <c:pt idx="12738">
                  <c:v>17.5348279384615</c:v>
                </c:pt>
                <c:pt idx="12739">
                  <c:v>17.536204514685299</c:v>
                </c:pt>
                <c:pt idx="12740">
                  <c:v>17.5375810909091</c:v>
                </c:pt>
                <c:pt idx="12741">
                  <c:v>17.538957667132902</c:v>
                </c:pt>
                <c:pt idx="12742">
                  <c:v>17.5403342433566</c:v>
                </c:pt>
                <c:pt idx="12743">
                  <c:v>17.541710819580398</c:v>
                </c:pt>
                <c:pt idx="12744">
                  <c:v>17.5430873958042</c:v>
                </c:pt>
                <c:pt idx="12745">
                  <c:v>17.544463972028002</c:v>
                </c:pt>
                <c:pt idx="12746">
                  <c:v>17.5458405482518</c:v>
                </c:pt>
                <c:pt idx="12747">
                  <c:v>17.547217124475502</c:v>
                </c:pt>
                <c:pt idx="12748">
                  <c:v>17.5485937006993</c:v>
                </c:pt>
                <c:pt idx="12749">
                  <c:v>17.549970276923101</c:v>
                </c:pt>
                <c:pt idx="12750">
                  <c:v>17.551346853146899</c:v>
                </c:pt>
                <c:pt idx="12751">
                  <c:v>17.552723429370602</c:v>
                </c:pt>
                <c:pt idx="12752">
                  <c:v>17.5541000055944</c:v>
                </c:pt>
                <c:pt idx="12753">
                  <c:v>17.555476581818201</c:v>
                </c:pt>
                <c:pt idx="12754">
                  <c:v>17.556853158041999</c:v>
                </c:pt>
                <c:pt idx="12755">
                  <c:v>17.558229734265701</c:v>
                </c:pt>
                <c:pt idx="12756">
                  <c:v>17.559606310489499</c:v>
                </c:pt>
                <c:pt idx="12757">
                  <c:v>17.560982886713301</c:v>
                </c:pt>
                <c:pt idx="12758">
                  <c:v>17.562359462937099</c:v>
                </c:pt>
                <c:pt idx="12759">
                  <c:v>17.563736039160801</c:v>
                </c:pt>
                <c:pt idx="12760">
                  <c:v>17.565112615384599</c:v>
                </c:pt>
                <c:pt idx="12761">
                  <c:v>17.566489191608401</c:v>
                </c:pt>
                <c:pt idx="12762">
                  <c:v>17.567865767832199</c:v>
                </c:pt>
                <c:pt idx="12763">
                  <c:v>17.569242344055901</c:v>
                </c:pt>
                <c:pt idx="12764">
                  <c:v>17.570618920279699</c:v>
                </c:pt>
                <c:pt idx="12765">
                  <c:v>17.571995496503501</c:v>
                </c:pt>
                <c:pt idx="12766">
                  <c:v>17.573372072727299</c:v>
                </c:pt>
                <c:pt idx="12767">
                  <c:v>17.5747486489511</c:v>
                </c:pt>
                <c:pt idx="12768">
                  <c:v>17.576125225174799</c:v>
                </c:pt>
                <c:pt idx="12769">
                  <c:v>17.577501801398601</c:v>
                </c:pt>
                <c:pt idx="12770">
                  <c:v>17.578878377622399</c:v>
                </c:pt>
                <c:pt idx="12771">
                  <c:v>17.5802549538462</c:v>
                </c:pt>
                <c:pt idx="12772">
                  <c:v>17.581631530069899</c:v>
                </c:pt>
                <c:pt idx="12773">
                  <c:v>17.5830081062937</c:v>
                </c:pt>
                <c:pt idx="12774">
                  <c:v>17.584384682517499</c:v>
                </c:pt>
                <c:pt idx="12775">
                  <c:v>17.5857612587413</c:v>
                </c:pt>
                <c:pt idx="12776">
                  <c:v>17.587137834964999</c:v>
                </c:pt>
                <c:pt idx="12777">
                  <c:v>17.5885144111888</c:v>
                </c:pt>
                <c:pt idx="12778">
                  <c:v>17.589890987412598</c:v>
                </c:pt>
                <c:pt idx="12779">
                  <c:v>17.5912675636364</c:v>
                </c:pt>
                <c:pt idx="12780">
                  <c:v>17.592644139860099</c:v>
                </c:pt>
                <c:pt idx="12781">
                  <c:v>17.5940207160839</c:v>
                </c:pt>
                <c:pt idx="12782">
                  <c:v>17.595397292307702</c:v>
                </c:pt>
                <c:pt idx="12783">
                  <c:v>17.5967738685315</c:v>
                </c:pt>
                <c:pt idx="12784">
                  <c:v>17.598150444755198</c:v>
                </c:pt>
                <c:pt idx="12785">
                  <c:v>17.599527020979</c:v>
                </c:pt>
                <c:pt idx="12786">
                  <c:v>17.600903597202802</c:v>
                </c:pt>
                <c:pt idx="12787">
                  <c:v>17.6022801734266</c:v>
                </c:pt>
                <c:pt idx="12788">
                  <c:v>17.603656749650401</c:v>
                </c:pt>
                <c:pt idx="12789">
                  <c:v>17.6050333258741</c:v>
                </c:pt>
                <c:pt idx="12790">
                  <c:v>17.606409902097901</c:v>
                </c:pt>
                <c:pt idx="12791">
                  <c:v>17.6077864783217</c:v>
                </c:pt>
                <c:pt idx="12792">
                  <c:v>17.609163054545501</c:v>
                </c:pt>
                <c:pt idx="12793">
                  <c:v>17.6105396307692</c:v>
                </c:pt>
                <c:pt idx="12794">
                  <c:v>17.611916206993001</c:v>
                </c:pt>
                <c:pt idx="12795">
                  <c:v>17.613292783216799</c:v>
                </c:pt>
                <c:pt idx="12796">
                  <c:v>17.614669359440601</c:v>
                </c:pt>
                <c:pt idx="12797">
                  <c:v>17.6160459356643</c:v>
                </c:pt>
                <c:pt idx="12798">
                  <c:v>17.617422511888101</c:v>
                </c:pt>
                <c:pt idx="12799">
                  <c:v>17.618799088111899</c:v>
                </c:pt>
                <c:pt idx="12800">
                  <c:v>17.620175664335701</c:v>
                </c:pt>
                <c:pt idx="12801">
                  <c:v>17.621552240559399</c:v>
                </c:pt>
                <c:pt idx="12802">
                  <c:v>17.622928816783201</c:v>
                </c:pt>
                <c:pt idx="12803">
                  <c:v>17.624305393006999</c:v>
                </c:pt>
                <c:pt idx="12804">
                  <c:v>17.625681969230801</c:v>
                </c:pt>
                <c:pt idx="12805">
                  <c:v>17.627058545454499</c:v>
                </c:pt>
                <c:pt idx="12806">
                  <c:v>17.628435121678301</c:v>
                </c:pt>
                <c:pt idx="12807">
                  <c:v>17.629811697902099</c:v>
                </c:pt>
                <c:pt idx="12808">
                  <c:v>17.631188274125901</c:v>
                </c:pt>
                <c:pt idx="12809">
                  <c:v>17.632564850349699</c:v>
                </c:pt>
                <c:pt idx="12810">
                  <c:v>17.633941426573401</c:v>
                </c:pt>
                <c:pt idx="12811">
                  <c:v>17.635318002797199</c:v>
                </c:pt>
                <c:pt idx="12812">
                  <c:v>17.636694579021</c:v>
                </c:pt>
                <c:pt idx="12813">
                  <c:v>17.638071155244798</c:v>
                </c:pt>
                <c:pt idx="12814">
                  <c:v>17.639447731468501</c:v>
                </c:pt>
                <c:pt idx="12815">
                  <c:v>17.640824307692299</c:v>
                </c:pt>
                <c:pt idx="12816">
                  <c:v>17.6422008839161</c:v>
                </c:pt>
                <c:pt idx="12817">
                  <c:v>17.643577460139898</c:v>
                </c:pt>
                <c:pt idx="12818">
                  <c:v>17.6449540363636</c:v>
                </c:pt>
                <c:pt idx="12819">
                  <c:v>17.646330612587398</c:v>
                </c:pt>
                <c:pt idx="12820">
                  <c:v>17.6477071888112</c:v>
                </c:pt>
                <c:pt idx="12821">
                  <c:v>17.649083765035002</c:v>
                </c:pt>
                <c:pt idx="12822">
                  <c:v>17.6504603412587</c:v>
                </c:pt>
                <c:pt idx="12823">
                  <c:v>17.651836917482498</c:v>
                </c:pt>
                <c:pt idx="12824">
                  <c:v>17.6532134937063</c:v>
                </c:pt>
                <c:pt idx="12825">
                  <c:v>17.654590069930101</c:v>
                </c:pt>
                <c:pt idx="12826">
                  <c:v>17.6559666461539</c:v>
                </c:pt>
                <c:pt idx="12827">
                  <c:v>17.657343222377602</c:v>
                </c:pt>
                <c:pt idx="12828">
                  <c:v>17.6587197986014</c:v>
                </c:pt>
                <c:pt idx="12829">
                  <c:v>17.660096374825201</c:v>
                </c:pt>
                <c:pt idx="12830">
                  <c:v>17.661472951048999</c:v>
                </c:pt>
                <c:pt idx="12831">
                  <c:v>17.662849527272702</c:v>
                </c:pt>
                <c:pt idx="12832">
                  <c:v>17.6642261034965</c:v>
                </c:pt>
                <c:pt idx="12833">
                  <c:v>17.665602679720301</c:v>
                </c:pt>
                <c:pt idx="12834">
                  <c:v>17.666979255944099</c:v>
                </c:pt>
                <c:pt idx="12835">
                  <c:v>17.668355832167801</c:v>
                </c:pt>
                <c:pt idx="12836">
                  <c:v>17.669732408391599</c:v>
                </c:pt>
                <c:pt idx="12837">
                  <c:v>17.671108984615401</c:v>
                </c:pt>
                <c:pt idx="12838">
                  <c:v>17.672485560839199</c:v>
                </c:pt>
                <c:pt idx="12839">
                  <c:v>17.673862137062901</c:v>
                </c:pt>
                <c:pt idx="12840">
                  <c:v>17.675238713286699</c:v>
                </c:pt>
                <c:pt idx="12841">
                  <c:v>17.676615289510501</c:v>
                </c:pt>
                <c:pt idx="12842">
                  <c:v>17.677991865734299</c:v>
                </c:pt>
                <c:pt idx="12843">
                  <c:v>17.679368441958001</c:v>
                </c:pt>
                <c:pt idx="12844">
                  <c:v>17.680745018181799</c:v>
                </c:pt>
                <c:pt idx="12845">
                  <c:v>17.682121594405601</c:v>
                </c:pt>
                <c:pt idx="12846">
                  <c:v>17.683498170629399</c:v>
                </c:pt>
                <c:pt idx="12847">
                  <c:v>17.684874746853101</c:v>
                </c:pt>
                <c:pt idx="12848">
                  <c:v>17.686251323076899</c:v>
                </c:pt>
                <c:pt idx="12849">
                  <c:v>17.687627899300701</c:v>
                </c:pt>
                <c:pt idx="12850">
                  <c:v>17.689004475524499</c:v>
                </c:pt>
                <c:pt idx="12851">
                  <c:v>17.6903810517483</c:v>
                </c:pt>
                <c:pt idx="12852">
                  <c:v>17.691757627971999</c:v>
                </c:pt>
                <c:pt idx="12853">
                  <c:v>17.6931342041958</c:v>
                </c:pt>
                <c:pt idx="12854">
                  <c:v>17.694510780419598</c:v>
                </c:pt>
                <c:pt idx="12855">
                  <c:v>17.6958873566434</c:v>
                </c:pt>
                <c:pt idx="12856">
                  <c:v>17.697263932867099</c:v>
                </c:pt>
                <c:pt idx="12857">
                  <c:v>17.6986405090909</c:v>
                </c:pt>
                <c:pt idx="12858">
                  <c:v>17.700017085314698</c:v>
                </c:pt>
                <c:pt idx="12859">
                  <c:v>17.7013936615385</c:v>
                </c:pt>
                <c:pt idx="12860">
                  <c:v>17.702770237762198</c:v>
                </c:pt>
                <c:pt idx="12861">
                  <c:v>17.704146813986</c:v>
                </c:pt>
                <c:pt idx="12862">
                  <c:v>17.705523390209802</c:v>
                </c:pt>
                <c:pt idx="12863">
                  <c:v>17.7068999664336</c:v>
                </c:pt>
                <c:pt idx="12864">
                  <c:v>17.708276542657298</c:v>
                </c:pt>
                <c:pt idx="12865">
                  <c:v>17.7096531188811</c:v>
                </c:pt>
                <c:pt idx="12866">
                  <c:v>17.711029695104902</c:v>
                </c:pt>
                <c:pt idx="12867">
                  <c:v>17.7124062713287</c:v>
                </c:pt>
                <c:pt idx="12868">
                  <c:v>17.713782847552402</c:v>
                </c:pt>
                <c:pt idx="12869">
                  <c:v>17.7151594237762</c:v>
                </c:pt>
                <c:pt idx="12870">
                  <c:v>17.716536000000001</c:v>
                </c:pt>
                <c:pt idx="12871">
                  <c:v>17.717912576223799</c:v>
                </c:pt>
                <c:pt idx="12872">
                  <c:v>17.719289152447601</c:v>
                </c:pt>
                <c:pt idx="12873">
                  <c:v>17.7206657286713</c:v>
                </c:pt>
                <c:pt idx="12874">
                  <c:v>17.722042304895101</c:v>
                </c:pt>
                <c:pt idx="12875">
                  <c:v>17.723418881118899</c:v>
                </c:pt>
                <c:pt idx="12876">
                  <c:v>17.724795457342701</c:v>
                </c:pt>
                <c:pt idx="12877">
                  <c:v>17.726172033566399</c:v>
                </c:pt>
                <c:pt idx="12878">
                  <c:v>17.727548609790201</c:v>
                </c:pt>
                <c:pt idx="12879">
                  <c:v>17.728925186013999</c:v>
                </c:pt>
                <c:pt idx="12880">
                  <c:v>17.730301762237801</c:v>
                </c:pt>
                <c:pt idx="12881">
                  <c:v>17.731678338461499</c:v>
                </c:pt>
                <c:pt idx="12882">
                  <c:v>17.733054914685301</c:v>
                </c:pt>
                <c:pt idx="12883">
                  <c:v>17.734431490909099</c:v>
                </c:pt>
                <c:pt idx="12884">
                  <c:v>17.735808067132901</c:v>
                </c:pt>
                <c:pt idx="12885">
                  <c:v>17.737184643356599</c:v>
                </c:pt>
                <c:pt idx="12886">
                  <c:v>17.738561219580401</c:v>
                </c:pt>
                <c:pt idx="12887">
                  <c:v>17.739937795804199</c:v>
                </c:pt>
                <c:pt idx="12888">
                  <c:v>17.741314372028</c:v>
                </c:pt>
                <c:pt idx="12889">
                  <c:v>17.742690948251798</c:v>
                </c:pt>
                <c:pt idx="12890">
                  <c:v>17.744067524475501</c:v>
                </c:pt>
                <c:pt idx="12891">
                  <c:v>17.745444100699299</c:v>
                </c:pt>
                <c:pt idx="12892">
                  <c:v>17.7468206769231</c:v>
                </c:pt>
                <c:pt idx="12893">
                  <c:v>17.748197253146898</c:v>
                </c:pt>
                <c:pt idx="12894">
                  <c:v>17.7495738293706</c:v>
                </c:pt>
                <c:pt idx="12895">
                  <c:v>17.750950405594399</c:v>
                </c:pt>
                <c:pt idx="12896">
                  <c:v>17.7523269818182</c:v>
                </c:pt>
                <c:pt idx="12897">
                  <c:v>17.753703558042002</c:v>
                </c:pt>
                <c:pt idx="12898">
                  <c:v>17.7550801342657</c:v>
                </c:pt>
                <c:pt idx="12899">
                  <c:v>17.756456710489498</c:v>
                </c:pt>
                <c:pt idx="12900">
                  <c:v>17.7578332867133</c:v>
                </c:pt>
                <c:pt idx="12901">
                  <c:v>17.759209862937102</c:v>
                </c:pt>
                <c:pt idx="12902">
                  <c:v>17.7605864391608</c:v>
                </c:pt>
                <c:pt idx="12903">
                  <c:v>17.761963015384602</c:v>
                </c:pt>
                <c:pt idx="12904">
                  <c:v>17.7633395916084</c:v>
                </c:pt>
                <c:pt idx="12905">
                  <c:v>17.764716167832201</c:v>
                </c:pt>
                <c:pt idx="12906">
                  <c:v>17.7660927440559</c:v>
                </c:pt>
                <c:pt idx="12907">
                  <c:v>17.767469320279702</c:v>
                </c:pt>
                <c:pt idx="12908">
                  <c:v>17.7688458965035</c:v>
                </c:pt>
                <c:pt idx="12909">
                  <c:v>17.770222472727301</c:v>
                </c:pt>
                <c:pt idx="12910">
                  <c:v>17.771599048951099</c:v>
                </c:pt>
                <c:pt idx="12911">
                  <c:v>17.772975625174801</c:v>
                </c:pt>
                <c:pt idx="12912">
                  <c:v>17.7743522013986</c:v>
                </c:pt>
                <c:pt idx="12913">
                  <c:v>17.775728777622401</c:v>
                </c:pt>
                <c:pt idx="12914">
                  <c:v>17.777105353846199</c:v>
                </c:pt>
                <c:pt idx="12915">
                  <c:v>17.778481930069901</c:v>
                </c:pt>
                <c:pt idx="12916">
                  <c:v>17.779858506293699</c:v>
                </c:pt>
                <c:pt idx="12917">
                  <c:v>17.781235082517501</c:v>
                </c:pt>
                <c:pt idx="12918">
                  <c:v>17.782611658741299</c:v>
                </c:pt>
                <c:pt idx="12919">
                  <c:v>17.783988234965001</c:v>
                </c:pt>
                <c:pt idx="12920">
                  <c:v>17.785364811188799</c:v>
                </c:pt>
                <c:pt idx="12921">
                  <c:v>17.786741387412601</c:v>
                </c:pt>
                <c:pt idx="12922">
                  <c:v>17.788117963636399</c:v>
                </c:pt>
                <c:pt idx="12923">
                  <c:v>17.789494539860101</c:v>
                </c:pt>
                <c:pt idx="12924">
                  <c:v>17.790871116083899</c:v>
                </c:pt>
                <c:pt idx="12925">
                  <c:v>17.792247692307701</c:v>
                </c:pt>
                <c:pt idx="12926">
                  <c:v>17.793624268531499</c:v>
                </c:pt>
                <c:pt idx="12927">
                  <c:v>17.795000844755201</c:v>
                </c:pt>
                <c:pt idx="12928">
                  <c:v>17.796377420978999</c:v>
                </c:pt>
                <c:pt idx="12929">
                  <c:v>17.7977539972028</c:v>
                </c:pt>
                <c:pt idx="12930">
                  <c:v>17.799130573426599</c:v>
                </c:pt>
                <c:pt idx="12931">
                  <c:v>17.8005071496504</c:v>
                </c:pt>
                <c:pt idx="12932">
                  <c:v>17.801883725874099</c:v>
                </c:pt>
                <c:pt idx="12933">
                  <c:v>17.8032603020979</c:v>
                </c:pt>
                <c:pt idx="12934">
                  <c:v>17.804636878321698</c:v>
                </c:pt>
                <c:pt idx="12935">
                  <c:v>17.8060134545455</c:v>
                </c:pt>
                <c:pt idx="12936">
                  <c:v>17.807390030769199</c:v>
                </c:pt>
                <c:pt idx="12937">
                  <c:v>17.808766606993</c:v>
                </c:pt>
                <c:pt idx="12938">
                  <c:v>17.810143183216798</c:v>
                </c:pt>
                <c:pt idx="12939">
                  <c:v>17.8115197594406</c:v>
                </c:pt>
                <c:pt idx="12940">
                  <c:v>17.812896335664298</c:v>
                </c:pt>
                <c:pt idx="12941">
                  <c:v>17.8142729118881</c:v>
                </c:pt>
                <c:pt idx="12942">
                  <c:v>17.815649488111902</c:v>
                </c:pt>
                <c:pt idx="12943">
                  <c:v>17.8170260643357</c:v>
                </c:pt>
                <c:pt idx="12944">
                  <c:v>17.818402640559398</c:v>
                </c:pt>
                <c:pt idx="12945">
                  <c:v>17.8197792167832</c:v>
                </c:pt>
                <c:pt idx="12946">
                  <c:v>17.821155793007001</c:v>
                </c:pt>
                <c:pt idx="12947">
                  <c:v>17.8225323692308</c:v>
                </c:pt>
                <c:pt idx="12948">
                  <c:v>17.823908945454502</c:v>
                </c:pt>
                <c:pt idx="12949">
                  <c:v>17.8252855216783</c:v>
                </c:pt>
                <c:pt idx="12950">
                  <c:v>17.826662097902101</c:v>
                </c:pt>
                <c:pt idx="12951">
                  <c:v>17.828038674125899</c:v>
                </c:pt>
                <c:pt idx="12952">
                  <c:v>17.829415250349701</c:v>
                </c:pt>
                <c:pt idx="12953">
                  <c:v>17.8307918265734</c:v>
                </c:pt>
                <c:pt idx="12954">
                  <c:v>17.832168402797201</c:v>
                </c:pt>
                <c:pt idx="12955">
                  <c:v>17.833544979020999</c:v>
                </c:pt>
                <c:pt idx="12956">
                  <c:v>17.834921555244801</c:v>
                </c:pt>
                <c:pt idx="12957">
                  <c:v>17.836298131468499</c:v>
                </c:pt>
                <c:pt idx="12958">
                  <c:v>17.837674707692301</c:v>
                </c:pt>
                <c:pt idx="12959">
                  <c:v>17.839051283916099</c:v>
                </c:pt>
                <c:pt idx="12960">
                  <c:v>17.840427860139901</c:v>
                </c:pt>
                <c:pt idx="12961">
                  <c:v>17.841804436363599</c:v>
                </c:pt>
                <c:pt idx="12962">
                  <c:v>17.843181012587401</c:v>
                </c:pt>
                <c:pt idx="12963">
                  <c:v>17.844557588811199</c:v>
                </c:pt>
                <c:pt idx="12964">
                  <c:v>17.845934165035001</c:v>
                </c:pt>
                <c:pt idx="12965">
                  <c:v>17.847310741258699</c:v>
                </c:pt>
                <c:pt idx="12966">
                  <c:v>17.848687317482501</c:v>
                </c:pt>
                <c:pt idx="12967">
                  <c:v>17.850063893706299</c:v>
                </c:pt>
                <c:pt idx="12968">
                  <c:v>17.8514404699301</c:v>
                </c:pt>
                <c:pt idx="12969">
                  <c:v>17.852817046153898</c:v>
                </c:pt>
                <c:pt idx="12970">
                  <c:v>17.854193622377601</c:v>
                </c:pt>
                <c:pt idx="12971">
                  <c:v>17.855570198601399</c:v>
                </c:pt>
                <c:pt idx="12972">
                  <c:v>17.8569467748252</c:v>
                </c:pt>
                <c:pt idx="12973">
                  <c:v>17.858323351048998</c:v>
                </c:pt>
                <c:pt idx="12974">
                  <c:v>17.8596999272727</c:v>
                </c:pt>
                <c:pt idx="12975">
                  <c:v>17.861076503496498</c:v>
                </c:pt>
                <c:pt idx="12976">
                  <c:v>17.8624530797203</c:v>
                </c:pt>
                <c:pt idx="12977">
                  <c:v>17.863829655944102</c:v>
                </c:pt>
                <c:pt idx="12978">
                  <c:v>17.8652062321678</c:v>
                </c:pt>
                <c:pt idx="12979">
                  <c:v>17.866582808391598</c:v>
                </c:pt>
                <c:pt idx="12980">
                  <c:v>17.8679593846154</c:v>
                </c:pt>
                <c:pt idx="12981">
                  <c:v>17.869335960839202</c:v>
                </c:pt>
                <c:pt idx="12982">
                  <c:v>17.8707125370629</c:v>
                </c:pt>
                <c:pt idx="12983">
                  <c:v>17.872089113286702</c:v>
                </c:pt>
                <c:pt idx="12984">
                  <c:v>17.8734656895105</c:v>
                </c:pt>
                <c:pt idx="12985">
                  <c:v>17.874842265734301</c:v>
                </c:pt>
                <c:pt idx="12986">
                  <c:v>17.876218841958</c:v>
                </c:pt>
                <c:pt idx="12987">
                  <c:v>17.877595418181802</c:v>
                </c:pt>
                <c:pt idx="12988">
                  <c:v>17.8789719944056</c:v>
                </c:pt>
                <c:pt idx="12989">
                  <c:v>17.880348570629401</c:v>
                </c:pt>
                <c:pt idx="12990">
                  <c:v>17.881725146853199</c:v>
                </c:pt>
                <c:pt idx="12991">
                  <c:v>17.883101723076901</c:v>
                </c:pt>
                <c:pt idx="12992">
                  <c:v>17.884478299300699</c:v>
                </c:pt>
                <c:pt idx="12993">
                  <c:v>17.885854875524501</c:v>
                </c:pt>
                <c:pt idx="12994">
                  <c:v>17.887231451748299</c:v>
                </c:pt>
                <c:pt idx="12995">
                  <c:v>17.888608027972001</c:v>
                </c:pt>
                <c:pt idx="12996">
                  <c:v>17.889984604195799</c:v>
                </c:pt>
                <c:pt idx="12997">
                  <c:v>17.891361180419601</c:v>
                </c:pt>
                <c:pt idx="12998">
                  <c:v>17.892737756643399</c:v>
                </c:pt>
                <c:pt idx="12999">
                  <c:v>17.894114332867101</c:v>
                </c:pt>
                <c:pt idx="13000">
                  <c:v>17.895490909090899</c:v>
                </c:pt>
                <c:pt idx="13001">
                  <c:v>17.896867485314701</c:v>
                </c:pt>
                <c:pt idx="13002">
                  <c:v>17.898244061538499</c:v>
                </c:pt>
                <c:pt idx="13003">
                  <c:v>17.899620637762201</c:v>
                </c:pt>
                <c:pt idx="13004">
                  <c:v>17.900997213985999</c:v>
                </c:pt>
                <c:pt idx="13005">
                  <c:v>17.902373790209801</c:v>
                </c:pt>
                <c:pt idx="13006">
                  <c:v>17.903750366433599</c:v>
                </c:pt>
                <c:pt idx="13007">
                  <c:v>17.905126942657301</c:v>
                </c:pt>
                <c:pt idx="13008">
                  <c:v>17.906503518881099</c:v>
                </c:pt>
                <c:pt idx="13009">
                  <c:v>17.9078800951049</c:v>
                </c:pt>
                <c:pt idx="13010">
                  <c:v>17.909256671328698</c:v>
                </c:pt>
                <c:pt idx="13011">
                  <c:v>17.910633247552401</c:v>
                </c:pt>
                <c:pt idx="13012">
                  <c:v>17.912009823776199</c:v>
                </c:pt>
                <c:pt idx="13013">
                  <c:v>17.9133864</c:v>
                </c:pt>
                <c:pt idx="13014">
                  <c:v>17.914762976223798</c:v>
                </c:pt>
                <c:pt idx="13015">
                  <c:v>17.9161395524476</c:v>
                </c:pt>
                <c:pt idx="13016">
                  <c:v>17.917516128671299</c:v>
                </c:pt>
                <c:pt idx="13017">
                  <c:v>17.9188927048951</c:v>
                </c:pt>
                <c:pt idx="13018">
                  <c:v>17.920269281118902</c:v>
                </c:pt>
                <c:pt idx="13019">
                  <c:v>17.9216458573427</c:v>
                </c:pt>
                <c:pt idx="13020">
                  <c:v>17.923022433566398</c:v>
                </c:pt>
                <c:pt idx="13021">
                  <c:v>17.9243990097902</c:v>
                </c:pt>
                <c:pt idx="13022">
                  <c:v>17.925775586014002</c:v>
                </c:pt>
                <c:pt idx="13023">
                  <c:v>17.9271521622378</c:v>
                </c:pt>
                <c:pt idx="13024">
                  <c:v>17.928528738461502</c:v>
                </c:pt>
                <c:pt idx="13025">
                  <c:v>17.9299053146853</c:v>
                </c:pt>
                <c:pt idx="13026">
                  <c:v>17.931281890909101</c:v>
                </c:pt>
                <c:pt idx="13027">
                  <c:v>17.932658467132899</c:v>
                </c:pt>
                <c:pt idx="13028">
                  <c:v>17.934035043356602</c:v>
                </c:pt>
                <c:pt idx="13029">
                  <c:v>17.9354116195804</c:v>
                </c:pt>
                <c:pt idx="13030">
                  <c:v>17.936788195804201</c:v>
                </c:pt>
                <c:pt idx="13031">
                  <c:v>17.938164772027999</c:v>
                </c:pt>
                <c:pt idx="13032">
                  <c:v>17.939541348251801</c:v>
                </c:pt>
                <c:pt idx="13033">
                  <c:v>17.940917924475499</c:v>
                </c:pt>
                <c:pt idx="13034">
                  <c:v>17.942294500699301</c:v>
                </c:pt>
                <c:pt idx="13035">
                  <c:v>17.943671076923099</c:v>
                </c:pt>
                <c:pt idx="13036">
                  <c:v>17.945047653146901</c:v>
                </c:pt>
                <c:pt idx="13037">
                  <c:v>17.946424229370599</c:v>
                </c:pt>
                <c:pt idx="13038">
                  <c:v>17.947800805594401</c:v>
                </c:pt>
                <c:pt idx="13039">
                  <c:v>17.949177381818199</c:v>
                </c:pt>
                <c:pt idx="13040">
                  <c:v>17.950553958042001</c:v>
                </c:pt>
                <c:pt idx="13041">
                  <c:v>17.951930534265699</c:v>
                </c:pt>
                <c:pt idx="13042">
                  <c:v>17.953307110489501</c:v>
                </c:pt>
                <c:pt idx="13043">
                  <c:v>17.954683686713299</c:v>
                </c:pt>
                <c:pt idx="13044">
                  <c:v>17.9560602629371</c:v>
                </c:pt>
                <c:pt idx="13045">
                  <c:v>17.957436839160799</c:v>
                </c:pt>
                <c:pt idx="13046">
                  <c:v>17.958813415384601</c:v>
                </c:pt>
                <c:pt idx="13047">
                  <c:v>17.960189991608399</c:v>
                </c:pt>
                <c:pt idx="13048">
                  <c:v>17.9615665678322</c:v>
                </c:pt>
                <c:pt idx="13049">
                  <c:v>17.962943144055899</c:v>
                </c:pt>
                <c:pt idx="13050">
                  <c:v>17.9643197202797</c:v>
                </c:pt>
                <c:pt idx="13051">
                  <c:v>17.965696296503499</c:v>
                </c:pt>
                <c:pt idx="13052">
                  <c:v>17.9670728727273</c:v>
                </c:pt>
                <c:pt idx="13053">
                  <c:v>17.968449448951102</c:v>
                </c:pt>
                <c:pt idx="13054">
                  <c:v>17.9698260251748</c:v>
                </c:pt>
                <c:pt idx="13055">
                  <c:v>17.971202601398598</c:v>
                </c:pt>
                <c:pt idx="13056">
                  <c:v>17.9725791776224</c:v>
                </c:pt>
                <c:pt idx="13057">
                  <c:v>17.973955753846202</c:v>
                </c:pt>
                <c:pt idx="13058">
                  <c:v>17.9753323300699</c:v>
                </c:pt>
                <c:pt idx="13059">
                  <c:v>17.976708906293702</c:v>
                </c:pt>
                <c:pt idx="13060">
                  <c:v>17.9780854825175</c:v>
                </c:pt>
                <c:pt idx="13061">
                  <c:v>17.979462058741301</c:v>
                </c:pt>
                <c:pt idx="13062">
                  <c:v>17.980838634965</c:v>
                </c:pt>
                <c:pt idx="13063">
                  <c:v>17.982215211188802</c:v>
                </c:pt>
                <c:pt idx="13064">
                  <c:v>17.9835917874126</c:v>
                </c:pt>
                <c:pt idx="13065">
                  <c:v>17.984968363636401</c:v>
                </c:pt>
                <c:pt idx="13066">
                  <c:v>17.9863449398601</c:v>
                </c:pt>
                <c:pt idx="13067">
                  <c:v>17.987721516083901</c:v>
                </c:pt>
                <c:pt idx="13068">
                  <c:v>17.9890980923077</c:v>
                </c:pt>
                <c:pt idx="13069">
                  <c:v>17.990474668531501</c:v>
                </c:pt>
                <c:pt idx="13070">
                  <c:v>17.9918512447552</c:v>
                </c:pt>
                <c:pt idx="13071">
                  <c:v>17.993227820979001</c:v>
                </c:pt>
                <c:pt idx="13072">
                  <c:v>17.994604397202799</c:v>
                </c:pt>
                <c:pt idx="13073">
                  <c:v>17.995980973426601</c:v>
                </c:pt>
                <c:pt idx="13074">
                  <c:v>17.997357549650399</c:v>
                </c:pt>
                <c:pt idx="13075">
                  <c:v>17.998734125874101</c:v>
                </c:pt>
                <c:pt idx="13076">
                  <c:v>18.000110702097899</c:v>
                </c:pt>
                <c:pt idx="13077">
                  <c:v>18.001487278321701</c:v>
                </c:pt>
                <c:pt idx="13078">
                  <c:v>18.002863854545499</c:v>
                </c:pt>
                <c:pt idx="13079">
                  <c:v>18.004240430769201</c:v>
                </c:pt>
                <c:pt idx="13080">
                  <c:v>18.005617006992999</c:v>
                </c:pt>
                <c:pt idx="13081">
                  <c:v>18.006993583216801</c:v>
                </c:pt>
                <c:pt idx="13082">
                  <c:v>18.008370159440599</c:v>
                </c:pt>
                <c:pt idx="13083">
                  <c:v>18.009746735664301</c:v>
                </c:pt>
                <c:pt idx="13084">
                  <c:v>18.011123311888099</c:v>
                </c:pt>
                <c:pt idx="13085">
                  <c:v>18.012499888111901</c:v>
                </c:pt>
                <c:pt idx="13086">
                  <c:v>18.013876464335699</c:v>
                </c:pt>
                <c:pt idx="13087">
                  <c:v>18.015253040559401</c:v>
                </c:pt>
                <c:pt idx="13088">
                  <c:v>18.016629616783199</c:v>
                </c:pt>
                <c:pt idx="13089">
                  <c:v>18.018006193007</c:v>
                </c:pt>
                <c:pt idx="13090">
                  <c:v>18.019382769230798</c:v>
                </c:pt>
                <c:pt idx="13091">
                  <c:v>18.020759345454501</c:v>
                </c:pt>
                <c:pt idx="13092">
                  <c:v>18.022135921678299</c:v>
                </c:pt>
                <c:pt idx="13093">
                  <c:v>18.0235124979021</c:v>
                </c:pt>
                <c:pt idx="13094">
                  <c:v>18.024889074125898</c:v>
                </c:pt>
                <c:pt idx="13095">
                  <c:v>18.0262656503497</c:v>
                </c:pt>
                <c:pt idx="13096">
                  <c:v>18.027642226573398</c:v>
                </c:pt>
                <c:pt idx="13097">
                  <c:v>18.0290188027972</c:v>
                </c:pt>
                <c:pt idx="13098">
                  <c:v>18.030395379021002</c:v>
                </c:pt>
                <c:pt idx="13099">
                  <c:v>18.0317719552448</c:v>
                </c:pt>
                <c:pt idx="13100">
                  <c:v>18.033148531468498</c:v>
                </c:pt>
                <c:pt idx="13101">
                  <c:v>18.0345251076923</c:v>
                </c:pt>
                <c:pt idx="13102">
                  <c:v>18.035901683916101</c:v>
                </c:pt>
                <c:pt idx="13103">
                  <c:v>18.0372782601399</c:v>
                </c:pt>
                <c:pt idx="13104">
                  <c:v>18.038654836363602</c:v>
                </c:pt>
                <c:pt idx="13105">
                  <c:v>18.0400314125874</c:v>
                </c:pt>
                <c:pt idx="13106">
                  <c:v>18.041407988811201</c:v>
                </c:pt>
                <c:pt idx="13107">
                  <c:v>18.042784565034999</c:v>
                </c:pt>
                <c:pt idx="13108">
                  <c:v>18.044161141258702</c:v>
                </c:pt>
                <c:pt idx="13109">
                  <c:v>18.0455377174825</c:v>
                </c:pt>
                <c:pt idx="13110">
                  <c:v>18.046914293706301</c:v>
                </c:pt>
                <c:pt idx="13111">
                  <c:v>18.048290869930099</c:v>
                </c:pt>
                <c:pt idx="13112">
                  <c:v>18.049667446153801</c:v>
                </c:pt>
                <c:pt idx="13113">
                  <c:v>18.051044022377599</c:v>
                </c:pt>
                <c:pt idx="13114">
                  <c:v>18.052420598601401</c:v>
                </c:pt>
                <c:pt idx="13115">
                  <c:v>18.053797174825199</c:v>
                </c:pt>
                <c:pt idx="13116">
                  <c:v>18.055173751049001</c:v>
                </c:pt>
                <c:pt idx="13117">
                  <c:v>18.056550327272699</c:v>
                </c:pt>
                <c:pt idx="13118">
                  <c:v>18.057926903496501</c:v>
                </c:pt>
                <c:pt idx="13119">
                  <c:v>18.059303479720299</c:v>
                </c:pt>
                <c:pt idx="13120">
                  <c:v>18.060680055944101</c:v>
                </c:pt>
                <c:pt idx="13121">
                  <c:v>18.062056632167799</c:v>
                </c:pt>
                <c:pt idx="13122">
                  <c:v>18.063433208391601</c:v>
                </c:pt>
                <c:pt idx="13123">
                  <c:v>18.064809784615399</c:v>
                </c:pt>
                <c:pt idx="13124">
                  <c:v>18.0661863608392</c:v>
                </c:pt>
                <c:pt idx="13125">
                  <c:v>18.067562937062899</c:v>
                </c:pt>
                <c:pt idx="13126">
                  <c:v>18.068939513286701</c:v>
                </c:pt>
                <c:pt idx="13127">
                  <c:v>18.070316089510499</c:v>
                </c:pt>
                <c:pt idx="13128">
                  <c:v>18.0716926657343</c:v>
                </c:pt>
                <c:pt idx="13129">
                  <c:v>18.073069241957999</c:v>
                </c:pt>
                <c:pt idx="13130">
                  <c:v>18.0744458181818</c:v>
                </c:pt>
                <c:pt idx="13131">
                  <c:v>18.075822394405598</c:v>
                </c:pt>
                <c:pt idx="13132">
                  <c:v>18.0771989706294</c:v>
                </c:pt>
                <c:pt idx="13133">
                  <c:v>18.078575546853202</c:v>
                </c:pt>
                <c:pt idx="13134">
                  <c:v>18.0799521230769</c:v>
                </c:pt>
                <c:pt idx="13135">
                  <c:v>18.081328699300698</c:v>
                </c:pt>
                <c:pt idx="13136">
                  <c:v>18.0827052755245</c:v>
                </c:pt>
                <c:pt idx="13137">
                  <c:v>18.084081851748302</c:v>
                </c:pt>
                <c:pt idx="13138">
                  <c:v>18.085458427972</c:v>
                </c:pt>
                <c:pt idx="13139">
                  <c:v>18.086835004195802</c:v>
                </c:pt>
                <c:pt idx="13140">
                  <c:v>18.0882115804196</c:v>
                </c:pt>
                <c:pt idx="13141">
                  <c:v>18.089588156643401</c:v>
                </c:pt>
                <c:pt idx="13142">
                  <c:v>18.0909647328671</c:v>
                </c:pt>
                <c:pt idx="13143">
                  <c:v>18.092341309090902</c:v>
                </c:pt>
                <c:pt idx="13144">
                  <c:v>18.0937178853147</c:v>
                </c:pt>
                <c:pt idx="13145">
                  <c:v>18.095094461538501</c:v>
                </c:pt>
                <c:pt idx="13146">
                  <c:v>18.0964710377622</c:v>
                </c:pt>
                <c:pt idx="13147">
                  <c:v>18.097847613986001</c:v>
                </c:pt>
                <c:pt idx="13148">
                  <c:v>18.099224190209799</c:v>
                </c:pt>
                <c:pt idx="13149">
                  <c:v>18.100600766433601</c:v>
                </c:pt>
                <c:pt idx="13150">
                  <c:v>18.1019773426573</c:v>
                </c:pt>
                <c:pt idx="13151">
                  <c:v>18.103353918881101</c:v>
                </c:pt>
                <c:pt idx="13152">
                  <c:v>18.104730495104899</c:v>
                </c:pt>
                <c:pt idx="13153">
                  <c:v>18.106107071328701</c:v>
                </c:pt>
                <c:pt idx="13154">
                  <c:v>18.107483647552499</c:v>
                </c:pt>
                <c:pt idx="13155">
                  <c:v>18.108860223776201</c:v>
                </c:pt>
                <c:pt idx="13156">
                  <c:v>18.110236799999999</c:v>
                </c:pt>
                <c:pt idx="13157">
                  <c:v>18.111613376223801</c:v>
                </c:pt>
                <c:pt idx="13158">
                  <c:v>18.112989952447599</c:v>
                </c:pt>
                <c:pt idx="13159">
                  <c:v>18.114366528671301</c:v>
                </c:pt>
                <c:pt idx="13160">
                  <c:v>18.115743104895099</c:v>
                </c:pt>
                <c:pt idx="13161">
                  <c:v>18.117119681118901</c:v>
                </c:pt>
                <c:pt idx="13162">
                  <c:v>18.118496257342699</c:v>
                </c:pt>
                <c:pt idx="13163">
                  <c:v>18.119872833566401</c:v>
                </c:pt>
                <c:pt idx="13164">
                  <c:v>18.121249409790199</c:v>
                </c:pt>
                <c:pt idx="13165">
                  <c:v>18.122625986014</c:v>
                </c:pt>
                <c:pt idx="13166">
                  <c:v>18.124002562237798</c:v>
                </c:pt>
                <c:pt idx="13167">
                  <c:v>18.125379138461501</c:v>
                </c:pt>
                <c:pt idx="13168">
                  <c:v>18.126755714685299</c:v>
                </c:pt>
                <c:pt idx="13169">
                  <c:v>18.1281322909091</c:v>
                </c:pt>
                <c:pt idx="13170">
                  <c:v>18.129508867132898</c:v>
                </c:pt>
                <c:pt idx="13171">
                  <c:v>18.1308854433566</c:v>
                </c:pt>
                <c:pt idx="13172">
                  <c:v>18.132262019580399</c:v>
                </c:pt>
                <c:pt idx="13173">
                  <c:v>18.1336385958042</c:v>
                </c:pt>
                <c:pt idx="13174">
                  <c:v>18.135015172028002</c:v>
                </c:pt>
                <c:pt idx="13175">
                  <c:v>18.1363917482518</c:v>
                </c:pt>
                <c:pt idx="13176">
                  <c:v>18.137768324475498</c:v>
                </c:pt>
                <c:pt idx="13177">
                  <c:v>18.1391449006993</c:v>
                </c:pt>
                <c:pt idx="13178">
                  <c:v>18.140521476923102</c:v>
                </c:pt>
                <c:pt idx="13179">
                  <c:v>18.1418980531469</c:v>
                </c:pt>
                <c:pt idx="13180">
                  <c:v>18.143274629370602</c:v>
                </c:pt>
                <c:pt idx="13181">
                  <c:v>18.1446512055944</c:v>
                </c:pt>
                <c:pt idx="13182">
                  <c:v>18.146027781818201</c:v>
                </c:pt>
                <c:pt idx="13183">
                  <c:v>18.147404358041999</c:v>
                </c:pt>
                <c:pt idx="13184">
                  <c:v>18.148780934265702</c:v>
                </c:pt>
                <c:pt idx="13185">
                  <c:v>18.1501575104895</c:v>
                </c:pt>
                <c:pt idx="13186">
                  <c:v>18.151534086713301</c:v>
                </c:pt>
                <c:pt idx="13187">
                  <c:v>18.152910662937099</c:v>
                </c:pt>
                <c:pt idx="13188">
                  <c:v>18.154287239160801</c:v>
                </c:pt>
                <c:pt idx="13189">
                  <c:v>18.1556638153846</c:v>
                </c:pt>
                <c:pt idx="13190">
                  <c:v>18.157040391608401</c:v>
                </c:pt>
                <c:pt idx="13191">
                  <c:v>18.158416967832199</c:v>
                </c:pt>
                <c:pt idx="13192">
                  <c:v>18.159793544055901</c:v>
                </c:pt>
                <c:pt idx="13193">
                  <c:v>18.161170120279699</c:v>
                </c:pt>
                <c:pt idx="13194">
                  <c:v>18.162546696503501</c:v>
                </c:pt>
                <c:pt idx="13195">
                  <c:v>18.163923272727299</c:v>
                </c:pt>
                <c:pt idx="13196">
                  <c:v>18.165299848951101</c:v>
                </c:pt>
                <c:pt idx="13197">
                  <c:v>18.166676425174799</c:v>
                </c:pt>
                <c:pt idx="13198">
                  <c:v>18.168053001398601</c:v>
                </c:pt>
                <c:pt idx="13199">
                  <c:v>18.169429577622399</c:v>
                </c:pt>
                <c:pt idx="13200">
                  <c:v>18.1708061538462</c:v>
                </c:pt>
                <c:pt idx="13201">
                  <c:v>18.172182730069899</c:v>
                </c:pt>
                <c:pt idx="13202">
                  <c:v>18.173559306293701</c:v>
                </c:pt>
                <c:pt idx="13203">
                  <c:v>18.174935882517499</c:v>
                </c:pt>
                <c:pt idx="13204">
                  <c:v>18.1763124587413</c:v>
                </c:pt>
                <c:pt idx="13205">
                  <c:v>18.177689034964999</c:v>
                </c:pt>
                <c:pt idx="13206">
                  <c:v>18.1790656111888</c:v>
                </c:pt>
                <c:pt idx="13207">
                  <c:v>18.180442187412599</c:v>
                </c:pt>
                <c:pt idx="13208">
                  <c:v>18.1818187636364</c:v>
                </c:pt>
                <c:pt idx="13209">
                  <c:v>18.183195339860099</c:v>
                </c:pt>
                <c:pt idx="13210">
                  <c:v>18.1845719160839</c:v>
                </c:pt>
                <c:pt idx="13211">
                  <c:v>18.185948492307698</c:v>
                </c:pt>
                <c:pt idx="13212">
                  <c:v>18.1873250685315</c:v>
                </c:pt>
                <c:pt idx="13213">
                  <c:v>18.188701644755199</c:v>
                </c:pt>
                <c:pt idx="13214">
                  <c:v>18.190078220979</c:v>
                </c:pt>
                <c:pt idx="13215">
                  <c:v>18.191454797202798</c:v>
                </c:pt>
                <c:pt idx="13216">
                  <c:v>18.1928313734266</c:v>
                </c:pt>
                <c:pt idx="13217">
                  <c:v>18.194207949650401</c:v>
                </c:pt>
                <c:pt idx="13218">
                  <c:v>18.1955845258741</c:v>
                </c:pt>
                <c:pt idx="13219">
                  <c:v>18.196961102097902</c:v>
                </c:pt>
                <c:pt idx="13220">
                  <c:v>18.1983376783217</c:v>
                </c:pt>
                <c:pt idx="13221">
                  <c:v>18.199714254545501</c:v>
                </c:pt>
                <c:pt idx="13222">
                  <c:v>18.2010908307692</c:v>
                </c:pt>
                <c:pt idx="13223">
                  <c:v>18.202467406993001</c:v>
                </c:pt>
                <c:pt idx="13224">
                  <c:v>18.2038439832168</c:v>
                </c:pt>
                <c:pt idx="13225">
                  <c:v>18.205220559440601</c:v>
                </c:pt>
                <c:pt idx="13226">
                  <c:v>18.2065971356643</c:v>
                </c:pt>
                <c:pt idx="13227">
                  <c:v>18.207973711888101</c:v>
                </c:pt>
                <c:pt idx="13228">
                  <c:v>18.209350288111899</c:v>
                </c:pt>
                <c:pt idx="13229">
                  <c:v>18.210726864335701</c:v>
                </c:pt>
                <c:pt idx="13230">
                  <c:v>18.2121034405594</c:v>
                </c:pt>
                <c:pt idx="13231">
                  <c:v>18.213480016783201</c:v>
                </c:pt>
                <c:pt idx="13232">
                  <c:v>18.214856593006999</c:v>
                </c:pt>
                <c:pt idx="13233">
                  <c:v>18.216233169230801</c:v>
                </c:pt>
                <c:pt idx="13234">
                  <c:v>18.217609745454599</c:v>
                </c:pt>
                <c:pt idx="13235">
                  <c:v>18.218986321678301</c:v>
                </c:pt>
                <c:pt idx="13236">
                  <c:v>18.220362897902099</c:v>
                </c:pt>
                <c:pt idx="13237">
                  <c:v>18.221739474125901</c:v>
                </c:pt>
                <c:pt idx="13238">
                  <c:v>18.223116050349699</c:v>
                </c:pt>
                <c:pt idx="13239">
                  <c:v>18.224492626573401</c:v>
                </c:pt>
                <c:pt idx="13240">
                  <c:v>18.225869202797199</c:v>
                </c:pt>
                <c:pt idx="13241">
                  <c:v>18.227245779021001</c:v>
                </c:pt>
                <c:pt idx="13242">
                  <c:v>18.228622355244799</c:v>
                </c:pt>
                <c:pt idx="13243">
                  <c:v>18.229998931468501</c:v>
                </c:pt>
                <c:pt idx="13244">
                  <c:v>18.231375507692299</c:v>
                </c:pt>
                <c:pt idx="13245">
                  <c:v>18.2327520839161</c:v>
                </c:pt>
                <c:pt idx="13246">
                  <c:v>18.234128660139898</c:v>
                </c:pt>
                <c:pt idx="13247">
                  <c:v>18.235505236363601</c:v>
                </c:pt>
                <c:pt idx="13248">
                  <c:v>18.236881812587399</c:v>
                </c:pt>
                <c:pt idx="13249">
                  <c:v>18.2382583888112</c:v>
                </c:pt>
                <c:pt idx="13250">
                  <c:v>18.239634965034998</c:v>
                </c:pt>
                <c:pt idx="13251">
                  <c:v>18.2410115412587</c:v>
                </c:pt>
                <c:pt idx="13252">
                  <c:v>18.242388117482498</c:v>
                </c:pt>
                <c:pt idx="13253">
                  <c:v>18.2437646937063</c:v>
                </c:pt>
                <c:pt idx="13254">
                  <c:v>18.245141269930102</c:v>
                </c:pt>
                <c:pt idx="13255">
                  <c:v>18.2465178461539</c:v>
                </c:pt>
                <c:pt idx="13256">
                  <c:v>18.247894422377598</c:v>
                </c:pt>
                <c:pt idx="13257">
                  <c:v>18.2492709986014</c:v>
                </c:pt>
                <c:pt idx="13258">
                  <c:v>18.250647574825202</c:v>
                </c:pt>
                <c:pt idx="13259">
                  <c:v>18.252024151049</c:v>
                </c:pt>
                <c:pt idx="13260">
                  <c:v>18.253400727272702</c:v>
                </c:pt>
                <c:pt idx="13261">
                  <c:v>18.2547773034965</c:v>
                </c:pt>
                <c:pt idx="13262">
                  <c:v>18.256153879720301</c:v>
                </c:pt>
                <c:pt idx="13263">
                  <c:v>18.257530455944099</c:v>
                </c:pt>
                <c:pt idx="13264">
                  <c:v>18.258907032167802</c:v>
                </c:pt>
                <c:pt idx="13265">
                  <c:v>18.2602836083916</c:v>
                </c:pt>
                <c:pt idx="13266">
                  <c:v>18.261660184615401</c:v>
                </c:pt>
                <c:pt idx="13267">
                  <c:v>18.263036760839199</c:v>
                </c:pt>
                <c:pt idx="13268">
                  <c:v>18.264413337062901</c:v>
                </c:pt>
                <c:pt idx="13269">
                  <c:v>18.265789913286699</c:v>
                </c:pt>
                <c:pt idx="13270">
                  <c:v>18.267166489510501</c:v>
                </c:pt>
                <c:pt idx="13271">
                  <c:v>18.268543065734299</c:v>
                </c:pt>
                <c:pt idx="13272">
                  <c:v>18.269919641958001</c:v>
                </c:pt>
                <c:pt idx="13273">
                  <c:v>18.271296218181799</c:v>
                </c:pt>
                <c:pt idx="13274">
                  <c:v>18.272672794405601</c:v>
                </c:pt>
                <c:pt idx="13275">
                  <c:v>18.274049370629399</c:v>
                </c:pt>
                <c:pt idx="13276">
                  <c:v>18.275425946853201</c:v>
                </c:pt>
                <c:pt idx="13277">
                  <c:v>18.276802523076899</c:v>
                </c:pt>
                <c:pt idx="13278">
                  <c:v>18.278179099300701</c:v>
                </c:pt>
                <c:pt idx="13279">
                  <c:v>18.279555675524499</c:v>
                </c:pt>
                <c:pt idx="13280">
                  <c:v>18.2809322517483</c:v>
                </c:pt>
                <c:pt idx="13281">
                  <c:v>18.282308827971999</c:v>
                </c:pt>
                <c:pt idx="13282">
                  <c:v>18.283685404195801</c:v>
                </c:pt>
                <c:pt idx="13283">
                  <c:v>18.285061980419599</c:v>
                </c:pt>
                <c:pt idx="13284">
                  <c:v>18.2864385566434</c:v>
                </c:pt>
                <c:pt idx="13285">
                  <c:v>18.287815132867099</c:v>
                </c:pt>
                <c:pt idx="13286">
                  <c:v>18.2891917090909</c:v>
                </c:pt>
                <c:pt idx="13287">
                  <c:v>18.290568285314698</c:v>
                </c:pt>
                <c:pt idx="13288">
                  <c:v>18.2919448615385</c:v>
                </c:pt>
                <c:pt idx="13289">
                  <c:v>18.293321437762199</c:v>
                </c:pt>
                <c:pt idx="13290">
                  <c:v>18.294698013986</c:v>
                </c:pt>
                <c:pt idx="13291">
                  <c:v>18.296074590209798</c:v>
                </c:pt>
                <c:pt idx="13292">
                  <c:v>18.2974511664336</c:v>
                </c:pt>
                <c:pt idx="13293">
                  <c:v>18.298827742657299</c:v>
                </c:pt>
                <c:pt idx="13294">
                  <c:v>18.3002043188811</c:v>
                </c:pt>
                <c:pt idx="13295">
                  <c:v>18.301580895104902</c:v>
                </c:pt>
                <c:pt idx="13296">
                  <c:v>18.3029574713287</c:v>
                </c:pt>
                <c:pt idx="13297">
                  <c:v>18.304334047552398</c:v>
                </c:pt>
                <c:pt idx="13298">
                  <c:v>18.3057106237762</c:v>
                </c:pt>
                <c:pt idx="13299">
                  <c:v>18.307087200000002</c:v>
                </c:pt>
                <c:pt idx="13300">
                  <c:v>18.3084637762238</c:v>
                </c:pt>
                <c:pt idx="13301">
                  <c:v>18.309840352447601</c:v>
                </c:pt>
                <c:pt idx="13302">
                  <c:v>18.3112169286713</c:v>
                </c:pt>
                <c:pt idx="13303">
                  <c:v>18.312593504895101</c:v>
                </c:pt>
                <c:pt idx="13304">
                  <c:v>18.313970081118899</c:v>
                </c:pt>
                <c:pt idx="13305">
                  <c:v>18.315346657342701</c:v>
                </c:pt>
                <c:pt idx="13306">
                  <c:v>18.3167232335664</c:v>
                </c:pt>
                <c:pt idx="13307">
                  <c:v>18.318099809790201</c:v>
                </c:pt>
                <c:pt idx="13308">
                  <c:v>18.319476386013999</c:v>
                </c:pt>
                <c:pt idx="13309">
                  <c:v>18.320852962237801</c:v>
                </c:pt>
                <c:pt idx="13310">
                  <c:v>18.322229538461499</c:v>
                </c:pt>
                <c:pt idx="13311">
                  <c:v>18.323606114685301</c:v>
                </c:pt>
                <c:pt idx="13312">
                  <c:v>18.324982690909099</c:v>
                </c:pt>
                <c:pt idx="13313">
                  <c:v>18.326359267132901</c:v>
                </c:pt>
                <c:pt idx="13314">
                  <c:v>18.327735843356599</c:v>
                </c:pt>
                <c:pt idx="13315">
                  <c:v>18.329112419580401</c:v>
                </c:pt>
                <c:pt idx="13316">
                  <c:v>18.330488995804199</c:v>
                </c:pt>
                <c:pt idx="13317">
                  <c:v>18.331865572028001</c:v>
                </c:pt>
                <c:pt idx="13318">
                  <c:v>18.333242148251799</c:v>
                </c:pt>
                <c:pt idx="13319">
                  <c:v>18.334618724475501</c:v>
                </c:pt>
                <c:pt idx="13320">
                  <c:v>18.335995300699299</c:v>
                </c:pt>
                <c:pt idx="13321">
                  <c:v>18.3373718769231</c:v>
                </c:pt>
                <c:pt idx="13322">
                  <c:v>18.338748453146898</c:v>
                </c:pt>
                <c:pt idx="13323">
                  <c:v>18.340125029370601</c:v>
                </c:pt>
                <c:pt idx="13324">
                  <c:v>18.341501605594399</c:v>
                </c:pt>
                <c:pt idx="13325">
                  <c:v>18.3428781818182</c:v>
                </c:pt>
                <c:pt idx="13326">
                  <c:v>18.344254758041998</c:v>
                </c:pt>
                <c:pt idx="13327">
                  <c:v>18.3456313342657</c:v>
                </c:pt>
                <c:pt idx="13328">
                  <c:v>18.347007910489499</c:v>
                </c:pt>
                <c:pt idx="13329">
                  <c:v>18.3483844867133</c:v>
                </c:pt>
                <c:pt idx="13330">
                  <c:v>18.349761062937102</c:v>
                </c:pt>
                <c:pt idx="13331">
                  <c:v>18.3511376391608</c:v>
                </c:pt>
                <c:pt idx="13332">
                  <c:v>18.352514215384598</c:v>
                </c:pt>
                <c:pt idx="13333">
                  <c:v>18.3538907916084</c:v>
                </c:pt>
                <c:pt idx="13334">
                  <c:v>18.355267367832202</c:v>
                </c:pt>
                <c:pt idx="13335">
                  <c:v>18.3566439440559</c:v>
                </c:pt>
                <c:pt idx="13336">
                  <c:v>18.358020520279702</c:v>
                </c:pt>
                <c:pt idx="13337">
                  <c:v>18.3593970965035</c:v>
                </c:pt>
                <c:pt idx="13338">
                  <c:v>18.360773672727301</c:v>
                </c:pt>
                <c:pt idx="13339">
                  <c:v>18.362150248951099</c:v>
                </c:pt>
                <c:pt idx="13340">
                  <c:v>18.363526825174802</c:v>
                </c:pt>
                <c:pt idx="13341">
                  <c:v>18.3649034013986</c:v>
                </c:pt>
                <c:pt idx="13342">
                  <c:v>18.366279977622401</c:v>
                </c:pt>
                <c:pt idx="13343">
                  <c:v>18.367656553846199</c:v>
                </c:pt>
                <c:pt idx="13344">
                  <c:v>18.369033130069901</c:v>
                </c:pt>
                <c:pt idx="13345">
                  <c:v>18.3704097062937</c:v>
                </c:pt>
                <c:pt idx="13346">
                  <c:v>18.371786282517501</c:v>
                </c:pt>
                <c:pt idx="13347">
                  <c:v>18.373162858741299</c:v>
                </c:pt>
                <c:pt idx="13348">
                  <c:v>18.374539434965001</c:v>
                </c:pt>
                <c:pt idx="13349">
                  <c:v>18.375916011188799</c:v>
                </c:pt>
                <c:pt idx="13350">
                  <c:v>18.377292587412601</c:v>
                </c:pt>
                <c:pt idx="13351">
                  <c:v>18.378669163636399</c:v>
                </c:pt>
                <c:pt idx="13352">
                  <c:v>18.380045739860101</c:v>
                </c:pt>
                <c:pt idx="13353">
                  <c:v>18.381422316083899</c:v>
                </c:pt>
                <c:pt idx="13354">
                  <c:v>18.382798892307701</c:v>
                </c:pt>
                <c:pt idx="13355">
                  <c:v>18.384175468531499</c:v>
                </c:pt>
                <c:pt idx="13356">
                  <c:v>18.385552044755201</c:v>
                </c:pt>
                <c:pt idx="13357">
                  <c:v>18.386928620978999</c:v>
                </c:pt>
                <c:pt idx="13358">
                  <c:v>18.388305197202801</c:v>
                </c:pt>
                <c:pt idx="13359">
                  <c:v>18.389681773426599</c:v>
                </c:pt>
                <c:pt idx="13360">
                  <c:v>18.3910583496504</c:v>
                </c:pt>
                <c:pt idx="13361">
                  <c:v>18.392434925874099</c:v>
                </c:pt>
                <c:pt idx="13362">
                  <c:v>18.393811502097901</c:v>
                </c:pt>
                <c:pt idx="13363">
                  <c:v>18.395188078321699</c:v>
                </c:pt>
                <c:pt idx="13364">
                  <c:v>18.3965646545455</c:v>
                </c:pt>
                <c:pt idx="13365">
                  <c:v>18.397941230769199</c:v>
                </c:pt>
                <c:pt idx="13366">
                  <c:v>18.399317806993</c:v>
                </c:pt>
                <c:pt idx="13367">
                  <c:v>18.400694383216798</c:v>
                </c:pt>
                <c:pt idx="13368">
                  <c:v>18.4020709594406</c:v>
                </c:pt>
                <c:pt idx="13369">
                  <c:v>18.403447535664299</c:v>
                </c:pt>
                <c:pt idx="13370">
                  <c:v>18.4048241118881</c:v>
                </c:pt>
                <c:pt idx="13371">
                  <c:v>18.406200688111898</c:v>
                </c:pt>
                <c:pt idx="13372">
                  <c:v>18.4075772643357</c:v>
                </c:pt>
                <c:pt idx="13373">
                  <c:v>18.408953840559398</c:v>
                </c:pt>
                <c:pt idx="13374">
                  <c:v>18.4103304167832</c:v>
                </c:pt>
                <c:pt idx="13375">
                  <c:v>18.411706993007002</c:v>
                </c:pt>
                <c:pt idx="13376">
                  <c:v>18.4130835692308</c:v>
                </c:pt>
                <c:pt idx="13377">
                  <c:v>18.414460145454498</c:v>
                </c:pt>
                <c:pt idx="13378">
                  <c:v>18.4158367216783</c:v>
                </c:pt>
                <c:pt idx="13379">
                  <c:v>18.417213297902101</c:v>
                </c:pt>
                <c:pt idx="13380">
                  <c:v>18.4185898741259</c:v>
                </c:pt>
                <c:pt idx="13381">
                  <c:v>18.419966450349701</c:v>
                </c:pt>
                <c:pt idx="13382">
                  <c:v>18.4213430265734</c:v>
                </c:pt>
                <c:pt idx="13383">
                  <c:v>18.422719602797201</c:v>
                </c:pt>
                <c:pt idx="13384">
                  <c:v>18.424096179020999</c:v>
                </c:pt>
                <c:pt idx="13385">
                  <c:v>18.425472755244801</c:v>
                </c:pt>
                <c:pt idx="13386">
                  <c:v>18.4268493314685</c:v>
                </c:pt>
                <c:pt idx="13387">
                  <c:v>18.428225907692301</c:v>
                </c:pt>
                <c:pt idx="13388">
                  <c:v>18.429602483916099</c:v>
                </c:pt>
                <c:pt idx="13389">
                  <c:v>18.430979060139901</c:v>
                </c:pt>
                <c:pt idx="13390">
                  <c:v>18.432355636363599</c:v>
                </c:pt>
                <c:pt idx="13391">
                  <c:v>18.433732212587401</c:v>
                </c:pt>
                <c:pt idx="13392">
                  <c:v>18.435108788811199</c:v>
                </c:pt>
                <c:pt idx="13393">
                  <c:v>18.436485365035001</c:v>
                </c:pt>
                <c:pt idx="13394">
                  <c:v>18.437861941258699</c:v>
                </c:pt>
                <c:pt idx="13395">
                  <c:v>18.439238517482501</c:v>
                </c:pt>
                <c:pt idx="13396">
                  <c:v>18.440615093706299</c:v>
                </c:pt>
                <c:pt idx="13397">
                  <c:v>18.441991669930101</c:v>
                </c:pt>
                <c:pt idx="13398">
                  <c:v>18.443368246153899</c:v>
                </c:pt>
                <c:pt idx="13399">
                  <c:v>18.444744822377601</c:v>
                </c:pt>
                <c:pt idx="13400">
                  <c:v>18.446121398601399</c:v>
                </c:pt>
                <c:pt idx="13401">
                  <c:v>18.4474979748252</c:v>
                </c:pt>
                <c:pt idx="13402">
                  <c:v>18.448874551048998</c:v>
                </c:pt>
                <c:pt idx="13403">
                  <c:v>18.450251127272701</c:v>
                </c:pt>
                <c:pt idx="13404">
                  <c:v>18.451627703496499</c:v>
                </c:pt>
                <c:pt idx="13405">
                  <c:v>18.4530042797203</c:v>
                </c:pt>
                <c:pt idx="13406">
                  <c:v>18.454380855944098</c:v>
                </c:pt>
                <c:pt idx="13407">
                  <c:v>18.4557574321678</c:v>
                </c:pt>
                <c:pt idx="13408">
                  <c:v>18.457134008391598</c:v>
                </c:pt>
                <c:pt idx="13409">
                  <c:v>18.4585105846154</c:v>
                </c:pt>
                <c:pt idx="13410">
                  <c:v>18.459887160839202</c:v>
                </c:pt>
                <c:pt idx="13411">
                  <c:v>18.4612637370629</c:v>
                </c:pt>
                <c:pt idx="13412">
                  <c:v>18.462640313286698</c:v>
                </c:pt>
                <c:pt idx="13413">
                  <c:v>18.4640168895105</c:v>
                </c:pt>
                <c:pt idx="13414">
                  <c:v>18.465393465734302</c:v>
                </c:pt>
                <c:pt idx="13415">
                  <c:v>18.466770041958</c:v>
                </c:pt>
                <c:pt idx="13416">
                  <c:v>18.468146618181802</c:v>
                </c:pt>
                <c:pt idx="13417">
                  <c:v>18.4695231944056</c:v>
                </c:pt>
                <c:pt idx="13418">
                  <c:v>18.470899770629401</c:v>
                </c:pt>
                <c:pt idx="13419">
                  <c:v>18.472276346853199</c:v>
                </c:pt>
                <c:pt idx="13420">
                  <c:v>18.473652923076902</c:v>
                </c:pt>
                <c:pt idx="13421">
                  <c:v>18.4750294993007</c:v>
                </c:pt>
                <c:pt idx="13422">
                  <c:v>18.476406075524501</c:v>
                </c:pt>
                <c:pt idx="13423">
                  <c:v>18.477782651748299</c:v>
                </c:pt>
                <c:pt idx="13424">
                  <c:v>18.479159227972001</c:v>
                </c:pt>
                <c:pt idx="13425">
                  <c:v>18.480535804195799</c:v>
                </c:pt>
                <c:pt idx="13426">
                  <c:v>18.481912380419601</c:v>
                </c:pt>
                <c:pt idx="13427">
                  <c:v>18.483288956643399</c:v>
                </c:pt>
                <c:pt idx="13428">
                  <c:v>18.484665532867101</c:v>
                </c:pt>
                <c:pt idx="13429">
                  <c:v>18.486042109090899</c:v>
                </c:pt>
                <c:pt idx="13430">
                  <c:v>18.487418685314701</c:v>
                </c:pt>
                <c:pt idx="13431">
                  <c:v>18.488795261538499</c:v>
                </c:pt>
                <c:pt idx="13432">
                  <c:v>18.490171837762201</c:v>
                </c:pt>
                <c:pt idx="13433">
                  <c:v>18.491548413985999</c:v>
                </c:pt>
                <c:pt idx="13434">
                  <c:v>18.492924990209801</c:v>
                </c:pt>
                <c:pt idx="13435">
                  <c:v>18.494301566433599</c:v>
                </c:pt>
                <c:pt idx="13436">
                  <c:v>18.495678142657301</c:v>
                </c:pt>
                <c:pt idx="13437">
                  <c:v>18.497054718881099</c:v>
                </c:pt>
                <c:pt idx="13438">
                  <c:v>18.498431295104901</c:v>
                </c:pt>
                <c:pt idx="13439">
                  <c:v>18.499807871328699</c:v>
                </c:pt>
                <c:pt idx="13440">
                  <c:v>18.5011844475525</c:v>
                </c:pt>
                <c:pt idx="13441">
                  <c:v>18.502561023776199</c:v>
                </c:pt>
                <c:pt idx="13442">
                  <c:v>18.5039376</c:v>
                </c:pt>
                <c:pt idx="13443">
                  <c:v>18.505314176223798</c:v>
                </c:pt>
                <c:pt idx="13444">
                  <c:v>18.5066907524476</c:v>
                </c:pt>
                <c:pt idx="13445">
                  <c:v>18.508067328671299</c:v>
                </c:pt>
                <c:pt idx="13446">
                  <c:v>18.5094439048951</c:v>
                </c:pt>
                <c:pt idx="13447">
                  <c:v>18.510820481118898</c:v>
                </c:pt>
                <c:pt idx="13448">
                  <c:v>18.5121970573427</c:v>
                </c:pt>
                <c:pt idx="13449">
                  <c:v>18.513573633566399</c:v>
                </c:pt>
                <c:pt idx="13450">
                  <c:v>18.5149502097902</c:v>
                </c:pt>
                <c:pt idx="13451">
                  <c:v>18.516326786014002</c:v>
                </c:pt>
                <c:pt idx="13452">
                  <c:v>18.5177033622378</c:v>
                </c:pt>
                <c:pt idx="13453">
                  <c:v>18.519079938461498</c:v>
                </c:pt>
                <c:pt idx="13454">
                  <c:v>18.5204565146853</c:v>
                </c:pt>
                <c:pt idx="13455">
                  <c:v>18.521833090909102</c:v>
                </c:pt>
                <c:pt idx="13456">
                  <c:v>18.5232096671329</c:v>
                </c:pt>
                <c:pt idx="13457">
                  <c:v>18.524586243356602</c:v>
                </c:pt>
                <c:pt idx="13458">
                  <c:v>18.5259628195804</c:v>
                </c:pt>
                <c:pt idx="13459">
                  <c:v>18.527339395804201</c:v>
                </c:pt>
                <c:pt idx="13460">
                  <c:v>18.528715972027999</c:v>
                </c:pt>
                <c:pt idx="13461">
                  <c:v>18.530092548251702</c:v>
                </c:pt>
                <c:pt idx="13462">
                  <c:v>18.5314691244755</c:v>
                </c:pt>
                <c:pt idx="13463">
                  <c:v>18.532845700699301</c:v>
                </c:pt>
                <c:pt idx="13464">
                  <c:v>18.534222276923099</c:v>
                </c:pt>
                <c:pt idx="13465">
                  <c:v>18.535598853146901</c:v>
                </c:pt>
                <c:pt idx="13466">
                  <c:v>18.536975429370599</c:v>
                </c:pt>
                <c:pt idx="13467">
                  <c:v>18.538352005594401</c:v>
                </c:pt>
                <c:pt idx="13468">
                  <c:v>18.539728581818199</c:v>
                </c:pt>
                <c:pt idx="13469">
                  <c:v>18.541105158042001</c:v>
                </c:pt>
                <c:pt idx="13470">
                  <c:v>18.542481734265699</c:v>
                </c:pt>
                <c:pt idx="13471">
                  <c:v>18.543858310489501</c:v>
                </c:pt>
                <c:pt idx="13472">
                  <c:v>18.545234886713299</c:v>
                </c:pt>
                <c:pt idx="13473">
                  <c:v>18.546611462937101</c:v>
                </c:pt>
                <c:pt idx="13474">
                  <c:v>18.547988039160799</c:v>
                </c:pt>
                <c:pt idx="13475">
                  <c:v>18.549364615384601</c:v>
                </c:pt>
                <c:pt idx="13476">
                  <c:v>18.550741191608399</c:v>
                </c:pt>
                <c:pt idx="13477">
                  <c:v>18.5521177678322</c:v>
                </c:pt>
                <c:pt idx="13478">
                  <c:v>18.553494344055899</c:v>
                </c:pt>
                <c:pt idx="13479">
                  <c:v>18.554870920279701</c:v>
                </c:pt>
                <c:pt idx="13480">
                  <c:v>18.556247496503499</c:v>
                </c:pt>
                <c:pt idx="13481">
                  <c:v>18.5576240727273</c:v>
                </c:pt>
                <c:pt idx="13482">
                  <c:v>18.559000648951098</c:v>
                </c:pt>
                <c:pt idx="13483">
                  <c:v>18.5603772251748</c:v>
                </c:pt>
                <c:pt idx="13484">
                  <c:v>18.561753801398599</c:v>
                </c:pt>
                <c:pt idx="13485">
                  <c:v>18.5631303776224</c:v>
                </c:pt>
                <c:pt idx="13486">
                  <c:v>18.564506953846202</c:v>
                </c:pt>
                <c:pt idx="13487">
                  <c:v>18.5658835300699</c:v>
                </c:pt>
                <c:pt idx="13488">
                  <c:v>18.567260106293698</c:v>
                </c:pt>
                <c:pt idx="13489">
                  <c:v>18.5686366825175</c:v>
                </c:pt>
                <c:pt idx="13490">
                  <c:v>18.570013258741302</c:v>
                </c:pt>
                <c:pt idx="13491">
                  <c:v>18.571389834965</c:v>
                </c:pt>
                <c:pt idx="13492">
                  <c:v>18.572766411188798</c:v>
                </c:pt>
                <c:pt idx="13493">
                  <c:v>18.5741429874126</c:v>
                </c:pt>
                <c:pt idx="13494">
                  <c:v>18.575519563636401</c:v>
                </c:pt>
                <c:pt idx="13495">
                  <c:v>18.5768961398601</c:v>
                </c:pt>
                <c:pt idx="13496">
                  <c:v>18.578272716083902</c:v>
                </c:pt>
                <c:pt idx="13497">
                  <c:v>18.5796492923077</c:v>
                </c:pt>
                <c:pt idx="13498">
                  <c:v>18.581025868531501</c:v>
                </c:pt>
                <c:pt idx="13499">
                  <c:v>18.5824024447552</c:v>
                </c:pt>
                <c:pt idx="13500">
                  <c:v>18.583779020979001</c:v>
                </c:pt>
                <c:pt idx="13501">
                  <c:v>18.5851555972028</c:v>
                </c:pt>
                <c:pt idx="13502">
                  <c:v>18.586532173426601</c:v>
                </c:pt>
                <c:pt idx="13503">
                  <c:v>18.587908749650399</c:v>
                </c:pt>
                <c:pt idx="13504">
                  <c:v>18.589285325874101</c:v>
                </c:pt>
                <c:pt idx="13505">
                  <c:v>18.590661902097899</c:v>
                </c:pt>
                <c:pt idx="13506">
                  <c:v>18.592038478321701</c:v>
                </c:pt>
                <c:pt idx="13507">
                  <c:v>18.593415054545499</c:v>
                </c:pt>
                <c:pt idx="13508">
                  <c:v>18.594791630769201</c:v>
                </c:pt>
                <c:pt idx="13509">
                  <c:v>18.596168206992999</c:v>
                </c:pt>
                <c:pt idx="13510">
                  <c:v>18.597544783216801</c:v>
                </c:pt>
                <c:pt idx="13511">
                  <c:v>18.598921359440599</c:v>
                </c:pt>
                <c:pt idx="13512">
                  <c:v>18.600297935664301</c:v>
                </c:pt>
                <c:pt idx="13513">
                  <c:v>18.601674511888099</c:v>
                </c:pt>
                <c:pt idx="13514">
                  <c:v>18.603051088111901</c:v>
                </c:pt>
                <c:pt idx="13515">
                  <c:v>18.604427664335699</c:v>
                </c:pt>
                <c:pt idx="13516">
                  <c:v>18.605804240559401</c:v>
                </c:pt>
                <c:pt idx="13517">
                  <c:v>18.607180816783199</c:v>
                </c:pt>
                <c:pt idx="13518">
                  <c:v>18.608557393007001</c:v>
                </c:pt>
                <c:pt idx="13519">
                  <c:v>18.609933969230799</c:v>
                </c:pt>
                <c:pt idx="13520">
                  <c:v>18.611310545454501</c:v>
                </c:pt>
                <c:pt idx="13521">
                  <c:v>18.612687121678299</c:v>
                </c:pt>
                <c:pt idx="13522">
                  <c:v>18.6140636979021</c:v>
                </c:pt>
                <c:pt idx="13523">
                  <c:v>18.615440274125898</c:v>
                </c:pt>
                <c:pt idx="13524">
                  <c:v>18.6168168503497</c:v>
                </c:pt>
                <c:pt idx="13525">
                  <c:v>18.618193426573399</c:v>
                </c:pt>
                <c:pt idx="13526">
                  <c:v>18.6195700027972</c:v>
                </c:pt>
                <c:pt idx="13527">
                  <c:v>18.620946579020998</c:v>
                </c:pt>
                <c:pt idx="13528">
                  <c:v>18.6223231552448</c:v>
                </c:pt>
                <c:pt idx="13529">
                  <c:v>18.623699731468498</c:v>
                </c:pt>
                <c:pt idx="13530">
                  <c:v>18.6250763076923</c:v>
                </c:pt>
                <c:pt idx="13531">
                  <c:v>18.626452883916102</c:v>
                </c:pt>
                <c:pt idx="13532">
                  <c:v>18.6278294601399</c:v>
                </c:pt>
                <c:pt idx="13533">
                  <c:v>18.629206036363598</c:v>
                </c:pt>
                <c:pt idx="13534">
                  <c:v>18.6305826125874</c:v>
                </c:pt>
                <c:pt idx="13535">
                  <c:v>18.631959188811201</c:v>
                </c:pt>
                <c:pt idx="13536">
                  <c:v>18.633335765035</c:v>
                </c:pt>
                <c:pt idx="13537">
                  <c:v>18.634712341258702</c:v>
                </c:pt>
                <c:pt idx="13538">
                  <c:v>18.6360889174825</c:v>
                </c:pt>
                <c:pt idx="13539">
                  <c:v>18.637465493706301</c:v>
                </c:pt>
                <c:pt idx="13540">
                  <c:v>18.638842069930099</c:v>
                </c:pt>
                <c:pt idx="13541">
                  <c:v>18.640218646153901</c:v>
                </c:pt>
                <c:pt idx="13542">
                  <c:v>18.6415952223776</c:v>
                </c:pt>
                <c:pt idx="13543">
                  <c:v>18.642971798601401</c:v>
                </c:pt>
                <c:pt idx="13544">
                  <c:v>18.644348374825199</c:v>
                </c:pt>
                <c:pt idx="13545">
                  <c:v>18.645724951049001</c:v>
                </c:pt>
                <c:pt idx="13546">
                  <c:v>18.647101527272699</c:v>
                </c:pt>
                <c:pt idx="13547">
                  <c:v>18.648478103496501</c:v>
                </c:pt>
                <c:pt idx="13548">
                  <c:v>18.649854679720299</c:v>
                </c:pt>
                <c:pt idx="13549">
                  <c:v>18.651231255944101</c:v>
                </c:pt>
                <c:pt idx="13550">
                  <c:v>18.652607832167799</c:v>
                </c:pt>
                <c:pt idx="13551">
                  <c:v>18.653984408391601</c:v>
                </c:pt>
                <c:pt idx="13552">
                  <c:v>18.655360984615399</c:v>
                </c:pt>
                <c:pt idx="13553">
                  <c:v>18.656737560839201</c:v>
                </c:pt>
                <c:pt idx="13554">
                  <c:v>18.658114137062899</c:v>
                </c:pt>
                <c:pt idx="13555">
                  <c:v>18.659490713286701</c:v>
                </c:pt>
                <c:pt idx="13556">
                  <c:v>18.660867289510499</c:v>
                </c:pt>
                <c:pt idx="13557">
                  <c:v>18.6622438657343</c:v>
                </c:pt>
                <c:pt idx="13558">
                  <c:v>18.663620441957999</c:v>
                </c:pt>
                <c:pt idx="13559">
                  <c:v>18.664997018181801</c:v>
                </c:pt>
                <c:pt idx="13560">
                  <c:v>18.666373594405599</c:v>
                </c:pt>
                <c:pt idx="13561">
                  <c:v>18.6677501706294</c:v>
                </c:pt>
                <c:pt idx="13562">
                  <c:v>18.669126746853198</c:v>
                </c:pt>
                <c:pt idx="13563">
                  <c:v>18.6705033230769</c:v>
                </c:pt>
                <c:pt idx="13564">
                  <c:v>18.671879899300698</c:v>
                </c:pt>
                <c:pt idx="13565">
                  <c:v>18.6732564755245</c:v>
                </c:pt>
                <c:pt idx="13566">
                  <c:v>18.674633051748302</c:v>
                </c:pt>
                <c:pt idx="13567">
                  <c:v>18.676009627972</c:v>
                </c:pt>
                <c:pt idx="13568">
                  <c:v>18.677386204195798</c:v>
                </c:pt>
                <c:pt idx="13569">
                  <c:v>18.6787627804196</c:v>
                </c:pt>
                <c:pt idx="13570">
                  <c:v>18.680139356643402</c:v>
                </c:pt>
                <c:pt idx="13571">
                  <c:v>18.6815159328671</c:v>
                </c:pt>
                <c:pt idx="13572">
                  <c:v>18.682892509090902</c:v>
                </c:pt>
                <c:pt idx="13573">
                  <c:v>18.6842690853147</c:v>
                </c:pt>
                <c:pt idx="13574">
                  <c:v>18.685645661538501</c:v>
                </c:pt>
                <c:pt idx="13575">
                  <c:v>18.6870222377622</c:v>
                </c:pt>
                <c:pt idx="13576">
                  <c:v>18.688398813986002</c:v>
                </c:pt>
                <c:pt idx="13577">
                  <c:v>18.6897753902098</c:v>
                </c:pt>
                <c:pt idx="13578">
                  <c:v>18.691151966433601</c:v>
                </c:pt>
                <c:pt idx="13579">
                  <c:v>18.6925285426573</c:v>
                </c:pt>
                <c:pt idx="13580">
                  <c:v>18.693905118881101</c:v>
                </c:pt>
                <c:pt idx="13581">
                  <c:v>18.695281695104899</c:v>
                </c:pt>
                <c:pt idx="13582">
                  <c:v>18.696658271328701</c:v>
                </c:pt>
                <c:pt idx="13583">
                  <c:v>18.698034847552499</c:v>
                </c:pt>
                <c:pt idx="13584">
                  <c:v>18.699411423776201</c:v>
                </c:pt>
                <c:pt idx="13585">
                  <c:v>18.700787999999999</c:v>
                </c:pt>
                <c:pt idx="13586">
                  <c:v>18.702164576223801</c:v>
                </c:pt>
                <c:pt idx="13587">
                  <c:v>18.703541152447599</c:v>
                </c:pt>
                <c:pt idx="13588">
                  <c:v>18.704917728671301</c:v>
                </c:pt>
                <c:pt idx="13589">
                  <c:v>18.706294304895099</c:v>
                </c:pt>
                <c:pt idx="13590">
                  <c:v>18.707670881118901</c:v>
                </c:pt>
                <c:pt idx="13591">
                  <c:v>18.709047457342699</c:v>
                </c:pt>
                <c:pt idx="13592">
                  <c:v>18.710424033566401</c:v>
                </c:pt>
                <c:pt idx="13593">
                  <c:v>18.711800609790199</c:v>
                </c:pt>
                <c:pt idx="13594">
                  <c:v>18.713177186014001</c:v>
                </c:pt>
                <c:pt idx="13595">
                  <c:v>18.714553762237799</c:v>
                </c:pt>
                <c:pt idx="13596">
                  <c:v>18.715930338461501</c:v>
                </c:pt>
                <c:pt idx="13597">
                  <c:v>18.717306914685299</c:v>
                </c:pt>
                <c:pt idx="13598">
                  <c:v>18.7186834909091</c:v>
                </c:pt>
                <c:pt idx="13599">
                  <c:v>18.720060067132898</c:v>
                </c:pt>
                <c:pt idx="13600">
                  <c:v>18.721436643356601</c:v>
                </c:pt>
                <c:pt idx="13601">
                  <c:v>18.722813219580399</c:v>
                </c:pt>
                <c:pt idx="13602">
                  <c:v>18.7241897958042</c:v>
                </c:pt>
                <c:pt idx="13603">
                  <c:v>18.725566372027998</c:v>
                </c:pt>
                <c:pt idx="13604">
                  <c:v>18.7269429482518</c:v>
                </c:pt>
                <c:pt idx="13605">
                  <c:v>18.728319524475499</c:v>
                </c:pt>
                <c:pt idx="13606">
                  <c:v>18.7296961006993</c:v>
                </c:pt>
                <c:pt idx="13607">
                  <c:v>18.731072676923102</c:v>
                </c:pt>
                <c:pt idx="13608">
                  <c:v>18.7324492531469</c:v>
                </c:pt>
                <c:pt idx="13609">
                  <c:v>18.733825829370598</c:v>
                </c:pt>
                <c:pt idx="13610">
                  <c:v>18.7352024055944</c:v>
                </c:pt>
                <c:pt idx="13611">
                  <c:v>18.736578981818202</c:v>
                </c:pt>
                <c:pt idx="13612">
                  <c:v>18.737955558042</c:v>
                </c:pt>
                <c:pt idx="13613">
                  <c:v>18.739332134265702</c:v>
                </c:pt>
                <c:pt idx="13614">
                  <c:v>18.7407087104895</c:v>
                </c:pt>
                <c:pt idx="13615">
                  <c:v>18.742085286713301</c:v>
                </c:pt>
                <c:pt idx="13616">
                  <c:v>18.743461862937099</c:v>
                </c:pt>
                <c:pt idx="13617">
                  <c:v>18.744838439160802</c:v>
                </c:pt>
                <c:pt idx="13618">
                  <c:v>18.7462150153846</c:v>
                </c:pt>
                <c:pt idx="13619">
                  <c:v>18.747591591608401</c:v>
                </c:pt>
                <c:pt idx="13620">
                  <c:v>18.748968167832199</c:v>
                </c:pt>
                <c:pt idx="13621">
                  <c:v>18.750344744055901</c:v>
                </c:pt>
                <c:pt idx="13622">
                  <c:v>18.7517213202797</c:v>
                </c:pt>
                <c:pt idx="13623">
                  <c:v>18.753097896503501</c:v>
                </c:pt>
                <c:pt idx="13624">
                  <c:v>18.754474472727299</c:v>
                </c:pt>
                <c:pt idx="13625">
                  <c:v>18.755851048951101</c:v>
                </c:pt>
                <c:pt idx="13626">
                  <c:v>18.757227625174799</c:v>
                </c:pt>
                <c:pt idx="13627">
                  <c:v>18.758604201398601</c:v>
                </c:pt>
                <c:pt idx="13628">
                  <c:v>18.759980777622399</c:v>
                </c:pt>
                <c:pt idx="13629">
                  <c:v>18.761357353846201</c:v>
                </c:pt>
                <c:pt idx="13630">
                  <c:v>18.762733930069899</c:v>
                </c:pt>
                <c:pt idx="13631">
                  <c:v>18.764110506293701</c:v>
                </c:pt>
                <c:pt idx="13632">
                  <c:v>18.765487082517499</c:v>
                </c:pt>
                <c:pt idx="13633">
                  <c:v>18.7668636587413</c:v>
                </c:pt>
                <c:pt idx="13634">
                  <c:v>18.768240234964999</c:v>
                </c:pt>
                <c:pt idx="13635">
                  <c:v>18.769616811188801</c:v>
                </c:pt>
                <c:pt idx="13636">
                  <c:v>18.770993387412599</c:v>
                </c:pt>
                <c:pt idx="13637">
                  <c:v>18.7723699636364</c:v>
                </c:pt>
                <c:pt idx="13638">
                  <c:v>18.773746539860099</c:v>
                </c:pt>
                <c:pt idx="13639">
                  <c:v>18.7751231160839</c:v>
                </c:pt>
                <c:pt idx="13640">
                  <c:v>18.776499692307699</c:v>
                </c:pt>
                <c:pt idx="13641">
                  <c:v>18.7778762685315</c:v>
                </c:pt>
                <c:pt idx="13642">
                  <c:v>18.779252844755199</c:v>
                </c:pt>
                <c:pt idx="13643">
                  <c:v>18.780629420979</c:v>
                </c:pt>
                <c:pt idx="13644">
                  <c:v>18.782005997202798</c:v>
                </c:pt>
                <c:pt idx="13645">
                  <c:v>18.7833825734266</c:v>
                </c:pt>
                <c:pt idx="13646">
                  <c:v>18.784759149650402</c:v>
                </c:pt>
                <c:pt idx="13647">
                  <c:v>18.7861357258741</c:v>
                </c:pt>
                <c:pt idx="13648">
                  <c:v>18.787512302097898</c:v>
                </c:pt>
                <c:pt idx="13649">
                  <c:v>18.7888888783217</c:v>
                </c:pt>
                <c:pt idx="13650">
                  <c:v>18.790265454545501</c:v>
                </c:pt>
                <c:pt idx="13651">
                  <c:v>18.7916420307692</c:v>
                </c:pt>
                <c:pt idx="13652">
                  <c:v>18.793018606993002</c:v>
                </c:pt>
                <c:pt idx="13653">
                  <c:v>18.7943951832168</c:v>
                </c:pt>
                <c:pt idx="13654">
                  <c:v>18.795771759440601</c:v>
                </c:pt>
                <c:pt idx="13655">
                  <c:v>18.7971483356643</c:v>
                </c:pt>
                <c:pt idx="13656">
                  <c:v>18.798524911888101</c:v>
                </c:pt>
                <c:pt idx="13657">
                  <c:v>18.7999014881119</c:v>
                </c:pt>
                <c:pt idx="13658">
                  <c:v>18.801278064335701</c:v>
                </c:pt>
                <c:pt idx="13659">
                  <c:v>18.8026546405594</c:v>
                </c:pt>
                <c:pt idx="13660">
                  <c:v>18.804031216783201</c:v>
                </c:pt>
                <c:pt idx="13661">
                  <c:v>18.805407793006999</c:v>
                </c:pt>
                <c:pt idx="13662">
                  <c:v>18.806784369230801</c:v>
                </c:pt>
                <c:pt idx="13663">
                  <c:v>18.8081609454545</c:v>
                </c:pt>
                <c:pt idx="13664">
                  <c:v>18.809537521678301</c:v>
                </c:pt>
                <c:pt idx="13665">
                  <c:v>18.810914097902099</c:v>
                </c:pt>
                <c:pt idx="13666">
                  <c:v>18.812290674125901</c:v>
                </c:pt>
                <c:pt idx="13667">
                  <c:v>18.813667250349699</c:v>
                </c:pt>
                <c:pt idx="13668">
                  <c:v>18.815043826573401</c:v>
                </c:pt>
                <c:pt idx="13669">
                  <c:v>18.816420402797199</c:v>
                </c:pt>
                <c:pt idx="13670">
                  <c:v>18.817796979021001</c:v>
                </c:pt>
                <c:pt idx="13671">
                  <c:v>18.819173555244799</c:v>
                </c:pt>
                <c:pt idx="13672">
                  <c:v>18.820550131468501</c:v>
                </c:pt>
                <c:pt idx="13673">
                  <c:v>18.821926707692299</c:v>
                </c:pt>
                <c:pt idx="13674">
                  <c:v>18.823303283916101</c:v>
                </c:pt>
                <c:pt idx="13675">
                  <c:v>18.824679860139899</c:v>
                </c:pt>
                <c:pt idx="13676">
                  <c:v>18.826056436363601</c:v>
                </c:pt>
                <c:pt idx="13677">
                  <c:v>18.827433012587399</c:v>
                </c:pt>
                <c:pt idx="13678">
                  <c:v>18.8288095888112</c:v>
                </c:pt>
                <c:pt idx="13679">
                  <c:v>18.830186165034998</c:v>
                </c:pt>
                <c:pt idx="13680">
                  <c:v>18.831562741258701</c:v>
                </c:pt>
                <c:pt idx="13681">
                  <c:v>18.832939317482499</c:v>
                </c:pt>
                <c:pt idx="13682">
                  <c:v>18.8343158937063</c:v>
                </c:pt>
                <c:pt idx="13683">
                  <c:v>18.835692469930098</c:v>
                </c:pt>
                <c:pt idx="13684">
                  <c:v>18.8370690461538</c:v>
                </c:pt>
                <c:pt idx="13685">
                  <c:v>18.838445622377598</c:v>
                </c:pt>
                <c:pt idx="13686">
                  <c:v>18.8398221986014</c:v>
                </c:pt>
                <c:pt idx="13687">
                  <c:v>18.841198774825202</c:v>
                </c:pt>
                <c:pt idx="13688">
                  <c:v>18.842575351049</c:v>
                </c:pt>
                <c:pt idx="13689">
                  <c:v>18.843951927272698</c:v>
                </c:pt>
                <c:pt idx="13690">
                  <c:v>18.8453285034965</c:v>
                </c:pt>
                <c:pt idx="13691">
                  <c:v>18.846705079720302</c:v>
                </c:pt>
                <c:pt idx="13692">
                  <c:v>18.8480816559441</c:v>
                </c:pt>
                <c:pt idx="13693">
                  <c:v>18.849458232167802</c:v>
                </c:pt>
                <c:pt idx="13694">
                  <c:v>18.8508348083916</c:v>
                </c:pt>
                <c:pt idx="13695">
                  <c:v>18.852211384615401</c:v>
                </c:pt>
                <c:pt idx="13696">
                  <c:v>18.853587960839199</c:v>
                </c:pt>
                <c:pt idx="13697">
                  <c:v>18.854964537062902</c:v>
                </c:pt>
                <c:pt idx="13698">
                  <c:v>18.8563411132867</c:v>
                </c:pt>
                <c:pt idx="13699">
                  <c:v>18.857717689510501</c:v>
                </c:pt>
                <c:pt idx="13700">
                  <c:v>18.859094265734299</c:v>
                </c:pt>
                <c:pt idx="13701">
                  <c:v>18.860470841958001</c:v>
                </c:pt>
                <c:pt idx="13702">
                  <c:v>18.861847418181799</c:v>
                </c:pt>
                <c:pt idx="13703">
                  <c:v>18.863223994405601</c:v>
                </c:pt>
                <c:pt idx="13704">
                  <c:v>18.864600570629399</c:v>
                </c:pt>
                <c:pt idx="13705">
                  <c:v>18.865977146853201</c:v>
                </c:pt>
                <c:pt idx="13706">
                  <c:v>18.867353723076899</c:v>
                </c:pt>
                <c:pt idx="13707">
                  <c:v>18.868730299300701</c:v>
                </c:pt>
                <c:pt idx="13708">
                  <c:v>18.870106875524499</c:v>
                </c:pt>
                <c:pt idx="13709">
                  <c:v>18.871483451748301</c:v>
                </c:pt>
                <c:pt idx="13710">
                  <c:v>18.872860027971999</c:v>
                </c:pt>
                <c:pt idx="13711">
                  <c:v>18.874236604195801</c:v>
                </c:pt>
                <c:pt idx="13712">
                  <c:v>18.875613180419599</c:v>
                </c:pt>
                <c:pt idx="13713">
                  <c:v>18.8769897566434</c:v>
                </c:pt>
                <c:pt idx="13714">
                  <c:v>18.878366332867099</c:v>
                </c:pt>
                <c:pt idx="13715">
                  <c:v>18.879742909090901</c:v>
                </c:pt>
                <c:pt idx="13716">
                  <c:v>18.881119485314699</c:v>
                </c:pt>
                <c:pt idx="13717">
                  <c:v>18.8824960615385</c:v>
                </c:pt>
                <c:pt idx="13718">
                  <c:v>18.883872637762199</c:v>
                </c:pt>
                <c:pt idx="13719">
                  <c:v>18.885249213986</c:v>
                </c:pt>
                <c:pt idx="13720">
                  <c:v>18.886625790209798</c:v>
                </c:pt>
                <c:pt idx="13721">
                  <c:v>18.8880023664336</c:v>
                </c:pt>
                <c:pt idx="13722">
                  <c:v>18.889378942657299</c:v>
                </c:pt>
                <c:pt idx="13723">
                  <c:v>18.8907555188811</c:v>
                </c:pt>
                <c:pt idx="13724">
                  <c:v>18.892132095104898</c:v>
                </c:pt>
                <c:pt idx="13725">
                  <c:v>18.8935086713287</c:v>
                </c:pt>
                <c:pt idx="13726">
                  <c:v>18.894885247552502</c:v>
                </c:pt>
                <c:pt idx="13727">
                  <c:v>18.8962618237762</c:v>
                </c:pt>
                <c:pt idx="13728">
                  <c:v>18.897638400000002</c:v>
                </c:pt>
                <c:pt idx="13729">
                  <c:v>18.8990149762238</c:v>
                </c:pt>
                <c:pt idx="13730">
                  <c:v>18.900391552447601</c:v>
                </c:pt>
                <c:pt idx="13731">
                  <c:v>18.9017681286713</c:v>
                </c:pt>
                <c:pt idx="13732">
                  <c:v>18.903144704895102</c:v>
                </c:pt>
                <c:pt idx="13733">
                  <c:v>18.9045212811189</c:v>
                </c:pt>
                <c:pt idx="13734">
                  <c:v>18.905897857342701</c:v>
                </c:pt>
                <c:pt idx="13735">
                  <c:v>18.9072744335664</c:v>
                </c:pt>
                <c:pt idx="13736">
                  <c:v>18.908651009790201</c:v>
                </c:pt>
                <c:pt idx="13737">
                  <c:v>18.910027586013999</c:v>
                </c:pt>
                <c:pt idx="13738">
                  <c:v>18.911404162237801</c:v>
                </c:pt>
                <c:pt idx="13739">
                  <c:v>18.9127807384615</c:v>
                </c:pt>
                <c:pt idx="13740">
                  <c:v>18.914157314685301</c:v>
                </c:pt>
                <c:pt idx="13741">
                  <c:v>18.915533890909099</c:v>
                </c:pt>
                <c:pt idx="13742">
                  <c:v>18.916910467132901</c:v>
                </c:pt>
                <c:pt idx="13743">
                  <c:v>18.918287043356599</c:v>
                </c:pt>
                <c:pt idx="13744">
                  <c:v>18.919663619580401</c:v>
                </c:pt>
                <c:pt idx="13745">
                  <c:v>18.921040195804199</c:v>
                </c:pt>
                <c:pt idx="13746">
                  <c:v>18.922416772028001</c:v>
                </c:pt>
                <c:pt idx="13747">
                  <c:v>18.923793348251799</c:v>
                </c:pt>
                <c:pt idx="13748">
                  <c:v>18.925169924475501</c:v>
                </c:pt>
                <c:pt idx="13749">
                  <c:v>18.926546500699299</c:v>
                </c:pt>
                <c:pt idx="13750">
                  <c:v>18.927923076923101</c:v>
                </c:pt>
                <c:pt idx="13751">
                  <c:v>18.929299653146899</c:v>
                </c:pt>
                <c:pt idx="13752">
                  <c:v>18.930676229370601</c:v>
                </c:pt>
                <c:pt idx="13753">
                  <c:v>18.932052805594399</c:v>
                </c:pt>
                <c:pt idx="13754">
                  <c:v>18.9334293818182</c:v>
                </c:pt>
                <c:pt idx="13755">
                  <c:v>18.934805958041999</c:v>
                </c:pt>
                <c:pt idx="13756">
                  <c:v>18.936182534265701</c:v>
                </c:pt>
                <c:pt idx="13757">
                  <c:v>18.937559110489499</c:v>
                </c:pt>
                <c:pt idx="13758">
                  <c:v>18.9389356867133</c:v>
                </c:pt>
                <c:pt idx="13759">
                  <c:v>18.940312262937098</c:v>
                </c:pt>
                <c:pt idx="13760">
                  <c:v>18.9416888391608</c:v>
                </c:pt>
                <c:pt idx="13761">
                  <c:v>18.943065415384599</c:v>
                </c:pt>
                <c:pt idx="13762">
                  <c:v>18.9444419916084</c:v>
                </c:pt>
                <c:pt idx="13763">
                  <c:v>18.945818567832202</c:v>
                </c:pt>
                <c:pt idx="13764">
                  <c:v>18.9471951440559</c:v>
                </c:pt>
                <c:pt idx="13765">
                  <c:v>18.948571720279698</c:v>
                </c:pt>
                <c:pt idx="13766">
                  <c:v>18.9499482965035</c:v>
                </c:pt>
                <c:pt idx="13767">
                  <c:v>18.951324872727302</c:v>
                </c:pt>
                <c:pt idx="13768">
                  <c:v>18.9527014489511</c:v>
                </c:pt>
                <c:pt idx="13769">
                  <c:v>18.954078025174798</c:v>
                </c:pt>
                <c:pt idx="13770">
                  <c:v>18.9554546013986</c:v>
                </c:pt>
                <c:pt idx="13771">
                  <c:v>18.956831177622401</c:v>
                </c:pt>
                <c:pt idx="13772">
                  <c:v>18.958207753846199</c:v>
                </c:pt>
                <c:pt idx="13773">
                  <c:v>18.959584330069902</c:v>
                </c:pt>
                <c:pt idx="13774">
                  <c:v>18.9609609062937</c:v>
                </c:pt>
                <c:pt idx="13775">
                  <c:v>18.962337482517501</c:v>
                </c:pt>
                <c:pt idx="13776">
                  <c:v>18.963714058741299</c:v>
                </c:pt>
                <c:pt idx="13777">
                  <c:v>18.965090634965001</c:v>
                </c:pt>
                <c:pt idx="13778">
                  <c:v>18.9664672111888</c:v>
                </c:pt>
                <c:pt idx="13779">
                  <c:v>18.967843787412601</c:v>
                </c:pt>
                <c:pt idx="13780">
                  <c:v>18.969220363636399</c:v>
                </c:pt>
                <c:pt idx="13781">
                  <c:v>18.970596939860101</c:v>
                </c:pt>
                <c:pt idx="13782">
                  <c:v>18.971973516083899</c:v>
                </c:pt>
                <c:pt idx="13783">
                  <c:v>18.973350092307701</c:v>
                </c:pt>
                <c:pt idx="13784">
                  <c:v>18.974726668531499</c:v>
                </c:pt>
                <c:pt idx="13785">
                  <c:v>18.976103244755201</c:v>
                </c:pt>
                <c:pt idx="13786">
                  <c:v>18.977479820978999</c:v>
                </c:pt>
                <c:pt idx="13787">
                  <c:v>18.978856397202801</c:v>
                </c:pt>
                <c:pt idx="13788">
                  <c:v>18.980232973426599</c:v>
                </c:pt>
                <c:pt idx="13789">
                  <c:v>18.9816095496504</c:v>
                </c:pt>
                <c:pt idx="13790">
                  <c:v>18.982986125874099</c:v>
                </c:pt>
                <c:pt idx="13791">
                  <c:v>18.984362702097901</c:v>
                </c:pt>
                <c:pt idx="13792">
                  <c:v>18.985739278321699</c:v>
                </c:pt>
                <c:pt idx="13793">
                  <c:v>18.9871158545455</c:v>
                </c:pt>
                <c:pt idx="13794">
                  <c:v>18.988492430769199</c:v>
                </c:pt>
                <c:pt idx="13795">
                  <c:v>18.989869006993001</c:v>
                </c:pt>
                <c:pt idx="13796">
                  <c:v>18.991245583216799</c:v>
                </c:pt>
                <c:pt idx="13797">
                  <c:v>18.9926221594406</c:v>
                </c:pt>
                <c:pt idx="13798">
                  <c:v>18.993998735664299</c:v>
                </c:pt>
                <c:pt idx="13799">
                  <c:v>18.9953753118881</c:v>
                </c:pt>
                <c:pt idx="13800">
                  <c:v>18.996751888111898</c:v>
                </c:pt>
                <c:pt idx="13801">
                  <c:v>18.9981284643357</c:v>
                </c:pt>
                <c:pt idx="13802">
                  <c:v>18.999505040559399</c:v>
                </c:pt>
                <c:pt idx="13803">
                  <c:v>19.0008816167832</c:v>
                </c:pt>
                <c:pt idx="13804">
                  <c:v>19.002258193006998</c:v>
                </c:pt>
                <c:pt idx="13805">
                  <c:v>19.0036347692308</c:v>
                </c:pt>
                <c:pt idx="13806">
                  <c:v>19.005011345454498</c:v>
                </c:pt>
                <c:pt idx="13807">
                  <c:v>19.0063879216783</c:v>
                </c:pt>
                <c:pt idx="13808">
                  <c:v>19.007764497902102</c:v>
                </c:pt>
                <c:pt idx="13809">
                  <c:v>19.0091410741259</c:v>
                </c:pt>
                <c:pt idx="13810">
                  <c:v>19.010517650349701</c:v>
                </c:pt>
                <c:pt idx="13811">
                  <c:v>19.0118942265734</c:v>
                </c:pt>
                <c:pt idx="13812">
                  <c:v>19.013270802797201</c:v>
                </c:pt>
                <c:pt idx="13813">
                  <c:v>19.014647379021</c:v>
                </c:pt>
                <c:pt idx="13814">
                  <c:v>19.016023955244801</c:v>
                </c:pt>
                <c:pt idx="13815">
                  <c:v>19.0174005314685</c:v>
                </c:pt>
                <c:pt idx="13816">
                  <c:v>19.018777107692301</c:v>
                </c:pt>
                <c:pt idx="13817">
                  <c:v>19.020153683916099</c:v>
                </c:pt>
                <c:pt idx="13818">
                  <c:v>19.021530260139901</c:v>
                </c:pt>
                <c:pt idx="13819">
                  <c:v>19.0229068363636</c:v>
                </c:pt>
                <c:pt idx="13820">
                  <c:v>19.024283412587401</c:v>
                </c:pt>
                <c:pt idx="13821">
                  <c:v>19.025659988811199</c:v>
                </c:pt>
                <c:pt idx="13822">
                  <c:v>19.027036565035001</c:v>
                </c:pt>
                <c:pt idx="13823">
                  <c:v>19.028413141258699</c:v>
                </c:pt>
                <c:pt idx="13824">
                  <c:v>19.029789717482501</c:v>
                </c:pt>
                <c:pt idx="13825">
                  <c:v>19.031166293706299</c:v>
                </c:pt>
                <c:pt idx="13826">
                  <c:v>19.032542869930101</c:v>
                </c:pt>
                <c:pt idx="13827">
                  <c:v>19.033919446153899</c:v>
                </c:pt>
                <c:pt idx="13828">
                  <c:v>19.035296022377601</c:v>
                </c:pt>
                <c:pt idx="13829">
                  <c:v>19.036672598601399</c:v>
                </c:pt>
                <c:pt idx="13830">
                  <c:v>19.038049174825201</c:v>
                </c:pt>
                <c:pt idx="13831">
                  <c:v>19.039425751048999</c:v>
                </c:pt>
                <c:pt idx="13832">
                  <c:v>19.040802327272701</c:v>
                </c:pt>
                <c:pt idx="13833">
                  <c:v>19.042178903496499</c:v>
                </c:pt>
                <c:pt idx="13834">
                  <c:v>19.0435554797203</c:v>
                </c:pt>
                <c:pt idx="13835">
                  <c:v>19.044932055944098</c:v>
                </c:pt>
                <c:pt idx="13836">
                  <c:v>19.046308632167801</c:v>
                </c:pt>
                <c:pt idx="13837">
                  <c:v>19.047685208391599</c:v>
                </c:pt>
                <c:pt idx="13838">
                  <c:v>19.0490617846154</c:v>
                </c:pt>
                <c:pt idx="13839">
                  <c:v>19.050438360839198</c:v>
                </c:pt>
                <c:pt idx="13840">
                  <c:v>19.0518149370629</c:v>
                </c:pt>
                <c:pt idx="13841">
                  <c:v>19.053191513286698</c:v>
                </c:pt>
                <c:pt idx="13842">
                  <c:v>19.0545680895105</c:v>
                </c:pt>
                <c:pt idx="13843">
                  <c:v>19.055944665734302</c:v>
                </c:pt>
                <c:pt idx="13844">
                  <c:v>19.057321241958</c:v>
                </c:pt>
                <c:pt idx="13845">
                  <c:v>19.058697818181798</c:v>
                </c:pt>
                <c:pt idx="13846">
                  <c:v>19.0600743944056</c:v>
                </c:pt>
                <c:pt idx="13847">
                  <c:v>19.061450970629402</c:v>
                </c:pt>
                <c:pt idx="13848">
                  <c:v>19.0628275468532</c:v>
                </c:pt>
                <c:pt idx="13849">
                  <c:v>19.064204123076902</c:v>
                </c:pt>
                <c:pt idx="13850">
                  <c:v>19.0655806993007</c:v>
                </c:pt>
                <c:pt idx="13851">
                  <c:v>19.066957275524501</c:v>
                </c:pt>
                <c:pt idx="13852">
                  <c:v>19.068333851748299</c:v>
                </c:pt>
                <c:pt idx="13853">
                  <c:v>19.069710427972002</c:v>
                </c:pt>
                <c:pt idx="13854">
                  <c:v>19.0710870041958</c:v>
                </c:pt>
                <c:pt idx="13855">
                  <c:v>19.072463580419601</c:v>
                </c:pt>
                <c:pt idx="13856">
                  <c:v>19.073840156643399</c:v>
                </c:pt>
                <c:pt idx="13857">
                  <c:v>19.075216732867101</c:v>
                </c:pt>
                <c:pt idx="13858">
                  <c:v>19.076593309090899</c:v>
                </c:pt>
                <c:pt idx="13859">
                  <c:v>19.077969885314701</c:v>
                </c:pt>
                <c:pt idx="13860">
                  <c:v>19.079346461538499</c:v>
                </c:pt>
                <c:pt idx="13861">
                  <c:v>19.080723037762201</c:v>
                </c:pt>
                <c:pt idx="13862">
                  <c:v>19.082099613985999</c:v>
                </c:pt>
                <c:pt idx="13863">
                  <c:v>19.083476190209801</c:v>
                </c:pt>
                <c:pt idx="13864">
                  <c:v>19.084852766433599</c:v>
                </c:pt>
                <c:pt idx="13865">
                  <c:v>19.086229342657301</c:v>
                </c:pt>
                <c:pt idx="13866">
                  <c:v>19.087605918881099</c:v>
                </c:pt>
                <c:pt idx="13867">
                  <c:v>19.088982495104901</c:v>
                </c:pt>
                <c:pt idx="13868">
                  <c:v>19.090359071328699</c:v>
                </c:pt>
                <c:pt idx="13869">
                  <c:v>19.0917356475525</c:v>
                </c:pt>
                <c:pt idx="13870">
                  <c:v>19.093112223776199</c:v>
                </c:pt>
                <c:pt idx="13871">
                  <c:v>19.094488800000001</c:v>
                </c:pt>
                <c:pt idx="13872">
                  <c:v>19.095865376223799</c:v>
                </c:pt>
                <c:pt idx="13873">
                  <c:v>19.0972419524476</c:v>
                </c:pt>
                <c:pt idx="13874">
                  <c:v>19.098618528671299</c:v>
                </c:pt>
                <c:pt idx="13875">
                  <c:v>19.0999951048951</c:v>
                </c:pt>
                <c:pt idx="13876">
                  <c:v>19.101371681118898</c:v>
                </c:pt>
                <c:pt idx="13877">
                  <c:v>19.1027482573427</c:v>
                </c:pt>
                <c:pt idx="13878">
                  <c:v>19.104124833566399</c:v>
                </c:pt>
                <c:pt idx="13879">
                  <c:v>19.1055014097902</c:v>
                </c:pt>
                <c:pt idx="13880">
                  <c:v>19.106877986013998</c:v>
                </c:pt>
                <c:pt idx="13881">
                  <c:v>19.1082545622378</c:v>
                </c:pt>
                <c:pt idx="13882">
                  <c:v>19.109631138461499</c:v>
                </c:pt>
                <c:pt idx="13883">
                  <c:v>19.1110077146853</c:v>
                </c:pt>
                <c:pt idx="13884">
                  <c:v>19.112384290909102</c:v>
                </c:pt>
                <c:pt idx="13885">
                  <c:v>19.1137608671329</c:v>
                </c:pt>
                <c:pt idx="13886">
                  <c:v>19.115137443356598</c:v>
                </c:pt>
                <c:pt idx="13887">
                  <c:v>19.1165140195804</c:v>
                </c:pt>
                <c:pt idx="13888">
                  <c:v>19.117890595804202</c:v>
                </c:pt>
                <c:pt idx="13889">
                  <c:v>19.119267172028</c:v>
                </c:pt>
                <c:pt idx="13890">
                  <c:v>19.120643748251702</c:v>
                </c:pt>
                <c:pt idx="13891">
                  <c:v>19.1220203244755</c:v>
                </c:pt>
                <c:pt idx="13892">
                  <c:v>19.123396900699301</c:v>
                </c:pt>
                <c:pt idx="13893">
                  <c:v>19.124773476923099</c:v>
                </c:pt>
                <c:pt idx="13894">
                  <c:v>19.126150053146901</c:v>
                </c:pt>
                <c:pt idx="13895">
                  <c:v>19.1275266293706</c:v>
                </c:pt>
                <c:pt idx="13896">
                  <c:v>19.128903205594401</c:v>
                </c:pt>
                <c:pt idx="13897">
                  <c:v>19.130279781818199</c:v>
                </c:pt>
                <c:pt idx="13898">
                  <c:v>19.131656358042001</c:v>
                </c:pt>
                <c:pt idx="13899">
                  <c:v>19.1330329342657</c:v>
                </c:pt>
                <c:pt idx="13900">
                  <c:v>19.134409510489501</c:v>
                </c:pt>
                <c:pt idx="13901">
                  <c:v>19.135786086713299</c:v>
                </c:pt>
                <c:pt idx="13902">
                  <c:v>19.137162662937101</c:v>
                </c:pt>
                <c:pt idx="13903">
                  <c:v>19.138539239160799</c:v>
                </c:pt>
                <c:pt idx="13904">
                  <c:v>19.139915815384601</c:v>
                </c:pt>
                <c:pt idx="13905">
                  <c:v>19.141292391608399</c:v>
                </c:pt>
                <c:pt idx="13906">
                  <c:v>19.142668967832201</c:v>
                </c:pt>
                <c:pt idx="13907">
                  <c:v>19.144045544055899</c:v>
                </c:pt>
                <c:pt idx="13908">
                  <c:v>19.145422120279701</c:v>
                </c:pt>
                <c:pt idx="13909">
                  <c:v>19.146798696503499</c:v>
                </c:pt>
                <c:pt idx="13910">
                  <c:v>19.1481752727273</c:v>
                </c:pt>
                <c:pt idx="13911">
                  <c:v>19.149551848951099</c:v>
                </c:pt>
                <c:pt idx="13912">
                  <c:v>19.150928425174801</c:v>
                </c:pt>
                <c:pt idx="13913">
                  <c:v>19.152305001398599</c:v>
                </c:pt>
                <c:pt idx="13914">
                  <c:v>19.1536815776224</c:v>
                </c:pt>
                <c:pt idx="13915">
                  <c:v>19.155058153846198</c:v>
                </c:pt>
                <c:pt idx="13916">
                  <c:v>19.1564347300699</c:v>
                </c:pt>
                <c:pt idx="13917">
                  <c:v>19.157811306293699</c:v>
                </c:pt>
                <c:pt idx="13918">
                  <c:v>19.1591878825175</c:v>
                </c:pt>
                <c:pt idx="13919">
                  <c:v>19.160564458741302</c:v>
                </c:pt>
                <c:pt idx="13920">
                  <c:v>19.161941034965</c:v>
                </c:pt>
                <c:pt idx="13921">
                  <c:v>19.163317611188798</c:v>
                </c:pt>
                <c:pt idx="13922">
                  <c:v>19.1646941874126</c:v>
                </c:pt>
                <c:pt idx="13923">
                  <c:v>19.166070763636402</c:v>
                </c:pt>
                <c:pt idx="13924">
                  <c:v>19.1674473398601</c:v>
                </c:pt>
                <c:pt idx="13925">
                  <c:v>19.168823916083898</c:v>
                </c:pt>
                <c:pt idx="13926">
                  <c:v>19.1702004923077</c:v>
                </c:pt>
                <c:pt idx="13927">
                  <c:v>19.171577068531501</c:v>
                </c:pt>
                <c:pt idx="13928">
                  <c:v>19.1729536447552</c:v>
                </c:pt>
                <c:pt idx="13929">
                  <c:v>19.174330220979002</c:v>
                </c:pt>
                <c:pt idx="13930">
                  <c:v>19.1757067972028</c:v>
                </c:pt>
                <c:pt idx="13931">
                  <c:v>19.177083373426601</c:v>
                </c:pt>
                <c:pt idx="13932">
                  <c:v>19.178459949650399</c:v>
                </c:pt>
                <c:pt idx="13933">
                  <c:v>19.179836525874101</c:v>
                </c:pt>
                <c:pt idx="13934">
                  <c:v>19.1812131020979</c:v>
                </c:pt>
                <c:pt idx="13935">
                  <c:v>19.182589678321701</c:v>
                </c:pt>
                <c:pt idx="13936">
                  <c:v>19.183966254545499</c:v>
                </c:pt>
                <c:pt idx="13937">
                  <c:v>19.185342830769201</c:v>
                </c:pt>
                <c:pt idx="13938">
                  <c:v>19.186719406992999</c:v>
                </c:pt>
                <c:pt idx="13939">
                  <c:v>19.188095983216801</c:v>
                </c:pt>
                <c:pt idx="13940">
                  <c:v>19.189472559440599</c:v>
                </c:pt>
                <c:pt idx="13941">
                  <c:v>19.190849135664301</c:v>
                </c:pt>
                <c:pt idx="13942">
                  <c:v>19.192225711888099</c:v>
                </c:pt>
                <c:pt idx="13943">
                  <c:v>19.193602288111901</c:v>
                </c:pt>
                <c:pt idx="13944">
                  <c:v>19.194978864335699</c:v>
                </c:pt>
                <c:pt idx="13945">
                  <c:v>19.196355440559401</c:v>
                </c:pt>
                <c:pt idx="13946">
                  <c:v>19.197732016783199</c:v>
                </c:pt>
                <c:pt idx="13947">
                  <c:v>19.199108593007001</c:v>
                </c:pt>
                <c:pt idx="13948">
                  <c:v>19.200485169230799</c:v>
                </c:pt>
                <c:pt idx="13949">
                  <c:v>19.201861745454501</c:v>
                </c:pt>
                <c:pt idx="13950">
                  <c:v>19.203238321678299</c:v>
                </c:pt>
                <c:pt idx="13951">
                  <c:v>19.204614897902101</c:v>
                </c:pt>
                <c:pt idx="13952">
                  <c:v>19.205991474125899</c:v>
                </c:pt>
                <c:pt idx="13953">
                  <c:v>19.2073680503497</c:v>
                </c:pt>
                <c:pt idx="13954">
                  <c:v>19.208744626573399</c:v>
                </c:pt>
                <c:pt idx="13955">
                  <c:v>19.2101212027972</c:v>
                </c:pt>
                <c:pt idx="13956">
                  <c:v>19.211497779020998</c:v>
                </c:pt>
                <c:pt idx="13957">
                  <c:v>19.2128743552448</c:v>
                </c:pt>
                <c:pt idx="13958">
                  <c:v>19.214250931468499</c:v>
                </c:pt>
                <c:pt idx="13959">
                  <c:v>19.2156275076923</c:v>
                </c:pt>
                <c:pt idx="13960">
                  <c:v>19.217004083916098</c:v>
                </c:pt>
                <c:pt idx="13961">
                  <c:v>19.2183806601399</c:v>
                </c:pt>
                <c:pt idx="13962">
                  <c:v>19.219757236363598</c:v>
                </c:pt>
                <c:pt idx="13963">
                  <c:v>19.2211338125874</c:v>
                </c:pt>
                <c:pt idx="13964">
                  <c:v>19.222510388811202</c:v>
                </c:pt>
                <c:pt idx="13965">
                  <c:v>19.223886965035</c:v>
                </c:pt>
                <c:pt idx="13966">
                  <c:v>19.225263541258698</c:v>
                </c:pt>
                <c:pt idx="13967">
                  <c:v>19.2266401174825</c:v>
                </c:pt>
                <c:pt idx="13968">
                  <c:v>19.228016693706302</c:v>
                </c:pt>
                <c:pt idx="13969">
                  <c:v>19.2293932699301</c:v>
                </c:pt>
                <c:pt idx="13970">
                  <c:v>19.230769846153802</c:v>
                </c:pt>
                <c:pt idx="13971">
                  <c:v>19.2321464223776</c:v>
                </c:pt>
                <c:pt idx="13972">
                  <c:v>19.233522998601401</c:v>
                </c:pt>
                <c:pt idx="13973">
                  <c:v>19.234899574825199</c:v>
                </c:pt>
                <c:pt idx="13974">
                  <c:v>19.236276151049001</c:v>
                </c:pt>
                <c:pt idx="13975">
                  <c:v>19.2376527272727</c:v>
                </c:pt>
                <c:pt idx="13976">
                  <c:v>19.239029303496501</c:v>
                </c:pt>
                <c:pt idx="13977">
                  <c:v>19.240405879720299</c:v>
                </c:pt>
                <c:pt idx="13978">
                  <c:v>19.241782455944101</c:v>
                </c:pt>
                <c:pt idx="13979">
                  <c:v>19.243159032167799</c:v>
                </c:pt>
                <c:pt idx="13980">
                  <c:v>19.244535608391601</c:v>
                </c:pt>
                <c:pt idx="13981">
                  <c:v>19.245912184615399</c:v>
                </c:pt>
                <c:pt idx="13982">
                  <c:v>19.247288760839201</c:v>
                </c:pt>
                <c:pt idx="13983">
                  <c:v>19.248665337062899</c:v>
                </c:pt>
                <c:pt idx="13984">
                  <c:v>19.250041913286701</c:v>
                </c:pt>
                <c:pt idx="13985">
                  <c:v>19.251418489510499</c:v>
                </c:pt>
                <c:pt idx="13986">
                  <c:v>19.252795065734301</c:v>
                </c:pt>
                <c:pt idx="13987">
                  <c:v>19.254171641957999</c:v>
                </c:pt>
                <c:pt idx="13988">
                  <c:v>19.255548218181801</c:v>
                </c:pt>
                <c:pt idx="13989">
                  <c:v>19.256924794405599</c:v>
                </c:pt>
                <c:pt idx="13990">
                  <c:v>19.2583013706294</c:v>
                </c:pt>
                <c:pt idx="13991">
                  <c:v>19.259677946853198</c:v>
                </c:pt>
                <c:pt idx="13992">
                  <c:v>19.261054523076901</c:v>
                </c:pt>
                <c:pt idx="13993">
                  <c:v>19.262431099300699</c:v>
                </c:pt>
                <c:pt idx="13994">
                  <c:v>19.2638076755245</c:v>
                </c:pt>
                <c:pt idx="13995">
                  <c:v>19.265184251748298</c:v>
                </c:pt>
                <c:pt idx="13996">
                  <c:v>19.266560827972</c:v>
                </c:pt>
                <c:pt idx="13997">
                  <c:v>19.267937404195798</c:v>
                </c:pt>
                <c:pt idx="13998">
                  <c:v>19.2693139804196</c:v>
                </c:pt>
                <c:pt idx="13999">
                  <c:v>19.270690556643402</c:v>
                </c:pt>
                <c:pt idx="14000">
                  <c:v>19.2720671328671</c:v>
                </c:pt>
                <c:pt idx="14001">
                  <c:v>19.273443709090898</c:v>
                </c:pt>
                <c:pt idx="14002">
                  <c:v>19.2748202853147</c:v>
                </c:pt>
                <c:pt idx="14003">
                  <c:v>19.276196861538502</c:v>
                </c:pt>
                <c:pt idx="14004">
                  <c:v>19.2775734377622</c:v>
                </c:pt>
                <c:pt idx="14005">
                  <c:v>19.278950013986002</c:v>
                </c:pt>
                <c:pt idx="14006">
                  <c:v>19.2803265902098</c:v>
                </c:pt>
                <c:pt idx="14007">
                  <c:v>19.281703166433601</c:v>
                </c:pt>
                <c:pt idx="14008">
                  <c:v>19.2830797426573</c:v>
                </c:pt>
                <c:pt idx="14009">
                  <c:v>19.284456318881102</c:v>
                </c:pt>
                <c:pt idx="14010">
                  <c:v>19.2858328951049</c:v>
                </c:pt>
                <c:pt idx="14011">
                  <c:v>19.287209471328701</c:v>
                </c:pt>
                <c:pt idx="14012">
                  <c:v>19.288586047552499</c:v>
                </c:pt>
                <c:pt idx="14013">
                  <c:v>19.289962623776201</c:v>
                </c:pt>
                <c:pt idx="14014">
                  <c:v>19.291339199999999</c:v>
                </c:pt>
                <c:pt idx="14015">
                  <c:v>19.292715776223801</c:v>
                </c:pt>
                <c:pt idx="14016">
                  <c:v>19.294092352447599</c:v>
                </c:pt>
                <c:pt idx="14017">
                  <c:v>19.295468928671301</c:v>
                </c:pt>
                <c:pt idx="14018">
                  <c:v>19.296845504895099</c:v>
                </c:pt>
                <c:pt idx="14019">
                  <c:v>19.298222081118901</c:v>
                </c:pt>
                <c:pt idx="14020">
                  <c:v>19.299598657342699</c:v>
                </c:pt>
                <c:pt idx="14021">
                  <c:v>19.300975233566401</c:v>
                </c:pt>
                <c:pt idx="14022">
                  <c:v>19.302351809790199</c:v>
                </c:pt>
                <c:pt idx="14023">
                  <c:v>19.303728386014001</c:v>
                </c:pt>
                <c:pt idx="14024">
                  <c:v>19.305104962237799</c:v>
                </c:pt>
                <c:pt idx="14025">
                  <c:v>19.306481538461501</c:v>
                </c:pt>
                <c:pt idx="14026">
                  <c:v>19.307858114685299</c:v>
                </c:pt>
                <c:pt idx="14027">
                  <c:v>19.309234690909101</c:v>
                </c:pt>
                <c:pt idx="14028">
                  <c:v>19.310611267132899</c:v>
                </c:pt>
                <c:pt idx="14029">
                  <c:v>19.311987843356601</c:v>
                </c:pt>
                <c:pt idx="14030">
                  <c:v>19.313364419580399</c:v>
                </c:pt>
                <c:pt idx="14031">
                  <c:v>19.3147409958042</c:v>
                </c:pt>
                <c:pt idx="14032">
                  <c:v>19.316117572027999</c:v>
                </c:pt>
                <c:pt idx="14033">
                  <c:v>19.3174941482518</c:v>
                </c:pt>
                <c:pt idx="14034">
                  <c:v>19.318870724475499</c:v>
                </c:pt>
                <c:pt idx="14035">
                  <c:v>19.3202473006993</c:v>
                </c:pt>
                <c:pt idx="14036">
                  <c:v>19.321623876923098</c:v>
                </c:pt>
                <c:pt idx="14037">
                  <c:v>19.3230004531469</c:v>
                </c:pt>
                <c:pt idx="14038">
                  <c:v>19.324377029370599</c:v>
                </c:pt>
                <c:pt idx="14039">
                  <c:v>19.3257536055944</c:v>
                </c:pt>
                <c:pt idx="14040">
                  <c:v>19.327130181818202</c:v>
                </c:pt>
                <c:pt idx="14041">
                  <c:v>19.328506758042</c:v>
                </c:pt>
                <c:pt idx="14042">
                  <c:v>19.329883334265698</c:v>
                </c:pt>
                <c:pt idx="14043">
                  <c:v>19.3312599104895</c:v>
                </c:pt>
                <c:pt idx="14044">
                  <c:v>19.332636486713302</c:v>
                </c:pt>
                <c:pt idx="14045">
                  <c:v>19.3340130629371</c:v>
                </c:pt>
                <c:pt idx="14046">
                  <c:v>19.335389639160798</c:v>
                </c:pt>
                <c:pt idx="14047">
                  <c:v>19.3367662153846</c:v>
                </c:pt>
                <c:pt idx="14048">
                  <c:v>19.338142791608401</c:v>
                </c:pt>
                <c:pt idx="14049">
                  <c:v>19.339519367832199</c:v>
                </c:pt>
                <c:pt idx="14050">
                  <c:v>19.340895944055902</c:v>
                </c:pt>
                <c:pt idx="14051">
                  <c:v>19.3422725202797</c:v>
                </c:pt>
                <c:pt idx="14052">
                  <c:v>19.343649096503501</c:v>
                </c:pt>
                <c:pt idx="14053">
                  <c:v>19.345025672727299</c:v>
                </c:pt>
                <c:pt idx="14054">
                  <c:v>19.346402248951001</c:v>
                </c:pt>
                <c:pt idx="14055">
                  <c:v>19.3477788251748</c:v>
                </c:pt>
                <c:pt idx="14056">
                  <c:v>19.349155401398601</c:v>
                </c:pt>
                <c:pt idx="14057">
                  <c:v>19.350531977622399</c:v>
                </c:pt>
                <c:pt idx="14058">
                  <c:v>19.351908553846201</c:v>
                </c:pt>
                <c:pt idx="14059">
                  <c:v>19.353285130069899</c:v>
                </c:pt>
                <c:pt idx="14060">
                  <c:v>19.354661706293701</c:v>
                </c:pt>
                <c:pt idx="14061">
                  <c:v>19.356038282517499</c:v>
                </c:pt>
                <c:pt idx="14062">
                  <c:v>19.357414858741301</c:v>
                </c:pt>
                <c:pt idx="14063">
                  <c:v>19.358791434964999</c:v>
                </c:pt>
                <c:pt idx="14064">
                  <c:v>19.360168011188801</c:v>
                </c:pt>
                <c:pt idx="14065">
                  <c:v>19.361544587412599</c:v>
                </c:pt>
                <c:pt idx="14066">
                  <c:v>19.3629211636364</c:v>
                </c:pt>
                <c:pt idx="14067">
                  <c:v>19.364297739860099</c:v>
                </c:pt>
                <c:pt idx="14068">
                  <c:v>19.365674316083901</c:v>
                </c:pt>
                <c:pt idx="14069">
                  <c:v>19.367050892307699</c:v>
                </c:pt>
                <c:pt idx="14070">
                  <c:v>19.3684274685315</c:v>
                </c:pt>
                <c:pt idx="14071">
                  <c:v>19.369804044755199</c:v>
                </c:pt>
                <c:pt idx="14072">
                  <c:v>19.371180620979001</c:v>
                </c:pt>
                <c:pt idx="14073">
                  <c:v>19.372557197202799</c:v>
                </c:pt>
                <c:pt idx="14074">
                  <c:v>19.3739337734266</c:v>
                </c:pt>
                <c:pt idx="14075">
                  <c:v>19.375310349650398</c:v>
                </c:pt>
                <c:pt idx="14076">
                  <c:v>19.3766869258741</c:v>
                </c:pt>
                <c:pt idx="14077">
                  <c:v>19.378063502097898</c:v>
                </c:pt>
                <c:pt idx="14078">
                  <c:v>19.3794400783217</c:v>
                </c:pt>
                <c:pt idx="14079">
                  <c:v>19.380816654545502</c:v>
                </c:pt>
                <c:pt idx="14080">
                  <c:v>19.3821932307692</c:v>
                </c:pt>
                <c:pt idx="14081">
                  <c:v>19.383569806992998</c:v>
                </c:pt>
                <c:pt idx="14082">
                  <c:v>19.3849463832168</c:v>
                </c:pt>
                <c:pt idx="14083">
                  <c:v>19.386322959440601</c:v>
                </c:pt>
                <c:pt idx="14084">
                  <c:v>19.3876995356643</c:v>
                </c:pt>
                <c:pt idx="14085">
                  <c:v>19.389076111888102</c:v>
                </c:pt>
                <c:pt idx="14086">
                  <c:v>19.3904526881119</c:v>
                </c:pt>
                <c:pt idx="14087">
                  <c:v>19.391829264335701</c:v>
                </c:pt>
                <c:pt idx="14088">
                  <c:v>19.3932058405594</c:v>
                </c:pt>
                <c:pt idx="14089">
                  <c:v>19.394582416783201</c:v>
                </c:pt>
                <c:pt idx="14090">
                  <c:v>19.395958993007</c:v>
                </c:pt>
                <c:pt idx="14091">
                  <c:v>19.397335569230801</c:v>
                </c:pt>
                <c:pt idx="14092">
                  <c:v>19.3987121454545</c:v>
                </c:pt>
                <c:pt idx="14093">
                  <c:v>19.400088721678301</c:v>
                </c:pt>
                <c:pt idx="14094">
                  <c:v>19.401465297902099</c:v>
                </c:pt>
                <c:pt idx="14095">
                  <c:v>19.402841874125901</c:v>
                </c:pt>
                <c:pt idx="14096">
                  <c:v>19.404218450349699</c:v>
                </c:pt>
                <c:pt idx="14097">
                  <c:v>19.405595026573401</c:v>
                </c:pt>
                <c:pt idx="14098">
                  <c:v>19.406971602797199</c:v>
                </c:pt>
                <c:pt idx="14099">
                  <c:v>19.408348179021001</c:v>
                </c:pt>
                <c:pt idx="14100">
                  <c:v>19.409724755244799</c:v>
                </c:pt>
                <c:pt idx="14101">
                  <c:v>19.411101331468501</c:v>
                </c:pt>
                <c:pt idx="14102">
                  <c:v>19.412477907692299</c:v>
                </c:pt>
                <c:pt idx="14103">
                  <c:v>19.413854483916101</c:v>
                </c:pt>
                <c:pt idx="14104">
                  <c:v>19.415231060139899</c:v>
                </c:pt>
                <c:pt idx="14105">
                  <c:v>19.416607636363601</c:v>
                </c:pt>
                <c:pt idx="14106">
                  <c:v>19.417984212587399</c:v>
                </c:pt>
                <c:pt idx="14107">
                  <c:v>19.419360788811201</c:v>
                </c:pt>
                <c:pt idx="14108">
                  <c:v>19.420737365034999</c:v>
                </c:pt>
                <c:pt idx="14109">
                  <c:v>19.422113941258701</c:v>
                </c:pt>
                <c:pt idx="14110">
                  <c:v>19.423490517482499</c:v>
                </c:pt>
                <c:pt idx="14111">
                  <c:v>19.4248670937063</c:v>
                </c:pt>
                <c:pt idx="14112">
                  <c:v>19.426243669930098</c:v>
                </c:pt>
                <c:pt idx="14113">
                  <c:v>19.4276202461539</c:v>
                </c:pt>
                <c:pt idx="14114">
                  <c:v>19.428996822377599</c:v>
                </c:pt>
                <c:pt idx="14115">
                  <c:v>19.4303733986014</c:v>
                </c:pt>
                <c:pt idx="14116">
                  <c:v>19.431749974825198</c:v>
                </c:pt>
                <c:pt idx="14117">
                  <c:v>19.433126551049</c:v>
                </c:pt>
                <c:pt idx="14118">
                  <c:v>19.434503127272698</c:v>
                </c:pt>
                <c:pt idx="14119">
                  <c:v>19.4358797034965</c:v>
                </c:pt>
                <c:pt idx="14120">
                  <c:v>19.437256279720302</c:v>
                </c:pt>
                <c:pt idx="14121">
                  <c:v>19.4386328559441</c:v>
                </c:pt>
                <c:pt idx="14122">
                  <c:v>19.440009432167798</c:v>
                </c:pt>
                <c:pt idx="14123">
                  <c:v>19.4413860083916</c:v>
                </c:pt>
                <c:pt idx="14124">
                  <c:v>19.442762584615402</c:v>
                </c:pt>
                <c:pt idx="14125">
                  <c:v>19.4441391608392</c:v>
                </c:pt>
                <c:pt idx="14126">
                  <c:v>19.445515737062902</c:v>
                </c:pt>
                <c:pt idx="14127">
                  <c:v>19.4468923132867</c:v>
                </c:pt>
                <c:pt idx="14128">
                  <c:v>19.448268889510501</c:v>
                </c:pt>
                <c:pt idx="14129">
                  <c:v>19.449645465734299</c:v>
                </c:pt>
                <c:pt idx="14130">
                  <c:v>19.451022041958002</c:v>
                </c:pt>
                <c:pt idx="14131">
                  <c:v>19.4523986181818</c:v>
                </c:pt>
                <c:pt idx="14132">
                  <c:v>19.453775194405601</c:v>
                </c:pt>
                <c:pt idx="14133">
                  <c:v>19.455151770629399</c:v>
                </c:pt>
                <c:pt idx="14134">
                  <c:v>19.456528346853101</c:v>
                </c:pt>
                <c:pt idx="14135">
                  <c:v>19.457904923076899</c:v>
                </c:pt>
                <c:pt idx="14136">
                  <c:v>19.459281499300701</c:v>
                </c:pt>
                <c:pt idx="14137">
                  <c:v>19.460658075524499</c:v>
                </c:pt>
                <c:pt idx="14138">
                  <c:v>19.462034651748301</c:v>
                </c:pt>
                <c:pt idx="14139">
                  <c:v>19.463411227971999</c:v>
                </c:pt>
                <c:pt idx="14140">
                  <c:v>19.464787804195801</c:v>
                </c:pt>
                <c:pt idx="14141">
                  <c:v>19.466164380419599</c:v>
                </c:pt>
                <c:pt idx="14142">
                  <c:v>19.467540956643401</c:v>
                </c:pt>
                <c:pt idx="14143">
                  <c:v>19.468917532867099</c:v>
                </c:pt>
                <c:pt idx="14144">
                  <c:v>19.470294109090901</c:v>
                </c:pt>
                <c:pt idx="14145">
                  <c:v>19.471670685314699</c:v>
                </c:pt>
                <c:pt idx="14146">
                  <c:v>19.4730472615385</c:v>
                </c:pt>
                <c:pt idx="14147">
                  <c:v>19.474423837762199</c:v>
                </c:pt>
                <c:pt idx="14148">
                  <c:v>19.475800413986001</c:v>
                </c:pt>
                <c:pt idx="14149">
                  <c:v>19.477176990209799</c:v>
                </c:pt>
                <c:pt idx="14150">
                  <c:v>19.4785535664336</c:v>
                </c:pt>
                <c:pt idx="14151">
                  <c:v>19.479930142657299</c:v>
                </c:pt>
                <c:pt idx="14152">
                  <c:v>19.4813067188811</c:v>
                </c:pt>
                <c:pt idx="14153">
                  <c:v>19.482683295104898</c:v>
                </c:pt>
                <c:pt idx="14154">
                  <c:v>19.4840598713287</c:v>
                </c:pt>
                <c:pt idx="14155">
                  <c:v>19.485436447552502</c:v>
                </c:pt>
                <c:pt idx="14156">
                  <c:v>19.4868130237762</c:v>
                </c:pt>
                <c:pt idx="14157">
                  <c:v>19.488189599999998</c:v>
                </c:pt>
                <c:pt idx="14158">
                  <c:v>19.4895661762238</c:v>
                </c:pt>
                <c:pt idx="14159">
                  <c:v>19.490942752447602</c:v>
                </c:pt>
                <c:pt idx="14160">
                  <c:v>19.4923193286713</c:v>
                </c:pt>
                <c:pt idx="14161">
                  <c:v>19.493695904895102</c:v>
                </c:pt>
                <c:pt idx="14162">
                  <c:v>19.4950724811189</c:v>
                </c:pt>
                <c:pt idx="14163">
                  <c:v>19.496449057342701</c:v>
                </c:pt>
                <c:pt idx="14164">
                  <c:v>19.4978256335664</c:v>
                </c:pt>
                <c:pt idx="14165">
                  <c:v>19.499202209790202</c:v>
                </c:pt>
                <c:pt idx="14166">
                  <c:v>19.500578786014</c:v>
                </c:pt>
                <c:pt idx="14167">
                  <c:v>19.501955362237801</c:v>
                </c:pt>
                <c:pt idx="14168">
                  <c:v>19.5033319384615</c:v>
                </c:pt>
                <c:pt idx="14169">
                  <c:v>19.504708514685301</c:v>
                </c:pt>
                <c:pt idx="14170">
                  <c:v>19.506085090909099</c:v>
                </c:pt>
                <c:pt idx="14171">
                  <c:v>19.507461667132901</c:v>
                </c:pt>
                <c:pt idx="14172">
                  <c:v>19.5088382433566</c:v>
                </c:pt>
                <c:pt idx="14173">
                  <c:v>19.510214819580401</c:v>
                </c:pt>
                <c:pt idx="14174">
                  <c:v>19.511591395804199</c:v>
                </c:pt>
                <c:pt idx="14175">
                  <c:v>19.512967972028001</c:v>
                </c:pt>
                <c:pt idx="14176">
                  <c:v>19.514344548251799</c:v>
                </c:pt>
                <c:pt idx="14177">
                  <c:v>19.515721124475501</c:v>
                </c:pt>
                <c:pt idx="14178">
                  <c:v>19.517097700699299</c:v>
                </c:pt>
                <c:pt idx="14179">
                  <c:v>19.518474276923101</c:v>
                </c:pt>
                <c:pt idx="14180">
                  <c:v>19.519850853146899</c:v>
                </c:pt>
                <c:pt idx="14181">
                  <c:v>19.521227429370601</c:v>
                </c:pt>
                <c:pt idx="14182">
                  <c:v>19.522604005594399</c:v>
                </c:pt>
                <c:pt idx="14183">
                  <c:v>19.523980581818201</c:v>
                </c:pt>
                <c:pt idx="14184">
                  <c:v>19.525357158041999</c:v>
                </c:pt>
                <c:pt idx="14185">
                  <c:v>19.526733734265701</c:v>
                </c:pt>
                <c:pt idx="14186">
                  <c:v>19.528110310489499</c:v>
                </c:pt>
                <c:pt idx="14187">
                  <c:v>19.5294868867133</c:v>
                </c:pt>
                <c:pt idx="14188">
                  <c:v>19.530863462937099</c:v>
                </c:pt>
                <c:pt idx="14189">
                  <c:v>19.532240039160801</c:v>
                </c:pt>
                <c:pt idx="14190">
                  <c:v>19.533616615384599</c:v>
                </c:pt>
                <c:pt idx="14191">
                  <c:v>19.5349931916084</c:v>
                </c:pt>
                <c:pt idx="14192">
                  <c:v>19.536369767832198</c:v>
                </c:pt>
                <c:pt idx="14193">
                  <c:v>19.5377463440559</c:v>
                </c:pt>
                <c:pt idx="14194">
                  <c:v>19.539122920279699</c:v>
                </c:pt>
                <c:pt idx="14195">
                  <c:v>19.5404994965035</c:v>
                </c:pt>
                <c:pt idx="14196">
                  <c:v>19.541876072727302</c:v>
                </c:pt>
                <c:pt idx="14197">
                  <c:v>19.5432526489511</c:v>
                </c:pt>
                <c:pt idx="14198">
                  <c:v>19.544629225174798</c:v>
                </c:pt>
                <c:pt idx="14199">
                  <c:v>19.5460058013986</c:v>
                </c:pt>
                <c:pt idx="14200">
                  <c:v>19.547382377622402</c:v>
                </c:pt>
                <c:pt idx="14201">
                  <c:v>19.5487589538462</c:v>
                </c:pt>
                <c:pt idx="14202">
                  <c:v>19.550135530069898</c:v>
                </c:pt>
                <c:pt idx="14203">
                  <c:v>19.5515121062937</c:v>
                </c:pt>
                <c:pt idx="14204">
                  <c:v>19.552888682517501</c:v>
                </c:pt>
                <c:pt idx="14205">
                  <c:v>19.5542652587413</c:v>
                </c:pt>
                <c:pt idx="14206">
                  <c:v>19.555641834965002</c:v>
                </c:pt>
                <c:pt idx="14207">
                  <c:v>19.5570184111888</c:v>
                </c:pt>
                <c:pt idx="14208">
                  <c:v>19.558394987412601</c:v>
                </c:pt>
                <c:pt idx="14209">
                  <c:v>19.559771563636399</c:v>
                </c:pt>
                <c:pt idx="14210">
                  <c:v>19.561148139860101</c:v>
                </c:pt>
                <c:pt idx="14211">
                  <c:v>19.5625247160839</c:v>
                </c:pt>
                <c:pt idx="14212">
                  <c:v>19.563901292307701</c:v>
                </c:pt>
                <c:pt idx="14213">
                  <c:v>19.565277868531499</c:v>
                </c:pt>
                <c:pt idx="14214">
                  <c:v>19.566654444755201</c:v>
                </c:pt>
                <c:pt idx="14215">
                  <c:v>19.568031020978999</c:v>
                </c:pt>
                <c:pt idx="14216">
                  <c:v>19.569407597202801</c:v>
                </c:pt>
                <c:pt idx="14217">
                  <c:v>19.570784173426599</c:v>
                </c:pt>
                <c:pt idx="14218">
                  <c:v>19.572160749650401</c:v>
                </c:pt>
                <c:pt idx="14219">
                  <c:v>19.573537325874099</c:v>
                </c:pt>
                <c:pt idx="14220">
                  <c:v>19.574913902097901</c:v>
                </c:pt>
                <c:pt idx="14221">
                  <c:v>19.576290478321699</c:v>
                </c:pt>
                <c:pt idx="14222">
                  <c:v>19.5776670545455</c:v>
                </c:pt>
                <c:pt idx="14223">
                  <c:v>19.579043630769199</c:v>
                </c:pt>
                <c:pt idx="14224">
                  <c:v>19.580420206993001</c:v>
                </c:pt>
                <c:pt idx="14225">
                  <c:v>19.581796783216799</c:v>
                </c:pt>
                <c:pt idx="14226">
                  <c:v>19.5831733594406</c:v>
                </c:pt>
                <c:pt idx="14227">
                  <c:v>19.584549935664299</c:v>
                </c:pt>
                <c:pt idx="14228">
                  <c:v>19.585926511888101</c:v>
                </c:pt>
                <c:pt idx="14229">
                  <c:v>19.587303088111899</c:v>
                </c:pt>
                <c:pt idx="14230">
                  <c:v>19.5886796643357</c:v>
                </c:pt>
                <c:pt idx="14231">
                  <c:v>19.590056240559399</c:v>
                </c:pt>
                <c:pt idx="14232">
                  <c:v>19.5914328167832</c:v>
                </c:pt>
                <c:pt idx="14233">
                  <c:v>19.592809393006998</c:v>
                </c:pt>
                <c:pt idx="14234">
                  <c:v>19.5941859692308</c:v>
                </c:pt>
                <c:pt idx="14235">
                  <c:v>19.595562545454602</c:v>
                </c:pt>
                <c:pt idx="14236">
                  <c:v>19.5969391216783</c:v>
                </c:pt>
                <c:pt idx="14237">
                  <c:v>19.598315697902098</c:v>
                </c:pt>
                <c:pt idx="14238">
                  <c:v>19.5996922741259</c:v>
                </c:pt>
                <c:pt idx="14239">
                  <c:v>19.601068850349701</c:v>
                </c:pt>
                <c:pt idx="14240">
                  <c:v>19.6024454265734</c:v>
                </c:pt>
                <c:pt idx="14241">
                  <c:v>19.603822002797202</c:v>
                </c:pt>
                <c:pt idx="14242">
                  <c:v>19.605198579021</c:v>
                </c:pt>
                <c:pt idx="14243">
                  <c:v>19.606575155244801</c:v>
                </c:pt>
                <c:pt idx="14244">
                  <c:v>19.6079517314685</c:v>
                </c:pt>
                <c:pt idx="14245">
                  <c:v>19.609328307692302</c:v>
                </c:pt>
                <c:pt idx="14246">
                  <c:v>19.6107048839161</c:v>
                </c:pt>
                <c:pt idx="14247">
                  <c:v>19.612081460139901</c:v>
                </c:pt>
                <c:pt idx="14248">
                  <c:v>19.6134580363636</c:v>
                </c:pt>
                <c:pt idx="14249">
                  <c:v>19.614834612587401</c:v>
                </c:pt>
                <c:pt idx="14250">
                  <c:v>19.616211188811199</c:v>
                </c:pt>
                <c:pt idx="14251">
                  <c:v>19.617587765035001</c:v>
                </c:pt>
                <c:pt idx="14252">
                  <c:v>19.6189643412587</c:v>
                </c:pt>
                <c:pt idx="14253">
                  <c:v>19.620340917482501</c:v>
                </c:pt>
                <c:pt idx="14254">
                  <c:v>19.621717493706299</c:v>
                </c:pt>
                <c:pt idx="14255">
                  <c:v>19.623094069930101</c:v>
                </c:pt>
                <c:pt idx="14256">
                  <c:v>19.624470646153799</c:v>
                </c:pt>
                <c:pt idx="14257">
                  <c:v>19.625847222377601</c:v>
                </c:pt>
                <c:pt idx="14258">
                  <c:v>19.627223798601399</c:v>
                </c:pt>
                <c:pt idx="14259">
                  <c:v>19.628600374825201</c:v>
                </c:pt>
                <c:pt idx="14260">
                  <c:v>19.629976951048999</c:v>
                </c:pt>
                <c:pt idx="14261">
                  <c:v>19.631353527272701</c:v>
                </c:pt>
                <c:pt idx="14262">
                  <c:v>19.632730103496499</c:v>
                </c:pt>
                <c:pt idx="14263">
                  <c:v>19.634106679720301</c:v>
                </c:pt>
                <c:pt idx="14264">
                  <c:v>19.635483255944099</c:v>
                </c:pt>
                <c:pt idx="14265">
                  <c:v>19.636859832167801</c:v>
                </c:pt>
                <c:pt idx="14266">
                  <c:v>19.638236408391599</c:v>
                </c:pt>
                <c:pt idx="14267">
                  <c:v>19.6396129846154</c:v>
                </c:pt>
                <c:pt idx="14268">
                  <c:v>19.640989560839198</c:v>
                </c:pt>
                <c:pt idx="14269">
                  <c:v>19.642366137062901</c:v>
                </c:pt>
                <c:pt idx="14270">
                  <c:v>19.643742713286699</c:v>
                </c:pt>
                <c:pt idx="14271">
                  <c:v>19.6451192895105</c:v>
                </c:pt>
                <c:pt idx="14272">
                  <c:v>19.646495865734298</c:v>
                </c:pt>
                <c:pt idx="14273">
                  <c:v>19.647872441958</c:v>
                </c:pt>
                <c:pt idx="14274">
                  <c:v>19.649249018181798</c:v>
                </c:pt>
                <c:pt idx="14275">
                  <c:v>19.6506255944056</c:v>
                </c:pt>
                <c:pt idx="14276">
                  <c:v>19.652002170629402</c:v>
                </c:pt>
                <c:pt idx="14277">
                  <c:v>19.6533787468532</c:v>
                </c:pt>
                <c:pt idx="14278">
                  <c:v>19.654755323076898</c:v>
                </c:pt>
                <c:pt idx="14279">
                  <c:v>19.6561318993007</c:v>
                </c:pt>
                <c:pt idx="14280">
                  <c:v>19.657508475524502</c:v>
                </c:pt>
                <c:pt idx="14281">
                  <c:v>19.6588850517483</c:v>
                </c:pt>
                <c:pt idx="14282">
                  <c:v>19.660261627972002</c:v>
                </c:pt>
                <c:pt idx="14283">
                  <c:v>19.6616382041958</c:v>
                </c:pt>
                <c:pt idx="14284">
                  <c:v>19.663014780419601</c:v>
                </c:pt>
                <c:pt idx="14285">
                  <c:v>19.664391356643399</c:v>
                </c:pt>
                <c:pt idx="14286">
                  <c:v>19.665767932867102</c:v>
                </c:pt>
                <c:pt idx="14287">
                  <c:v>19.6671445090909</c:v>
                </c:pt>
                <c:pt idx="14288">
                  <c:v>19.668521085314701</c:v>
                </c:pt>
                <c:pt idx="14289">
                  <c:v>19.669897661538499</c:v>
                </c:pt>
                <c:pt idx="14290">
                  <c:v>19.671274237762201</c:v>
                </c:pt>
                <c:pt idx="14291">
                  <c:v>19.672650813985999</c:v>
                </c:pt>
                <c:pt idx="14292">
                  <c:v>19.674027390209801</c:v>
                </c:pt>
                <c:pt idx="14293">
                  <c:v>19.675403966433599</c:v>
                </c:pt>
                <c:pt idx="14294">
                  <c:v>19.676780542657301</c:v>
                </c:pt>
                <c:pt idx="14295">
                  <c:v>19.678157118881099</c:v>
                </c:pt>
                <c:pt idx="14296">
                  <c:v>19.679533695104901</c:v>
                </c:pt>
                <c:pt idx="14297">
                  <c:v>19.680910271328699</c:v>
                </c:pt>
                <c:pt idx="14298">
                  <c:v>19.682286847552501</c:v>
                </c:pt>
                <c:pt idx="14299">
                  <c:v>19.683663423776199</c:v>
                </c:pt>
                <c:pt idx="14300">
                  <c:v>19.685040000000001</c:v>
                </c:pt>
                <c:pt idx="14301">
                  <c:v>19.686416576223799</c:v>
                </c:pt>
                <c:pt idx="14302">
                  <c:v>19.6877931524476</c:v>
                </c:pt>
                <c:pt idx="14303">
                  <c:v>19.689169728671299</c:v>
                </c:pt>
                <c:pt idx="14304">
                  <c:v>19.690546304895101</c:v>
                </c:pt>
                <c:pt idx="14305">
                  <c:v>19.691922881118899</c:v>
                </c:pt>
                <c:pt idx="14306">
                  <c:v>19.6932994573427</c:v>
                </c:pt>
                <c:pt idx="14307">
                  <c:v>19.694676033566399</c:v>
                </c:pt>
                <c:pt idx="14308">
                  <c:v>19.6960526097902</c:v>
                </c:pt>
                <c:pt idx="14309">
                  <c:v>19.697429186013999</c:v>
                </c:pt>
                <c:pt idx="14310">
                  <c:v>19.6988057622378</c:v>
                </c:pt>
                <c:pt idx="14311">
                  <c:v>19.700182338461499</c:v>
                </c:pt>
                <c:pt idx="14312">
                  <c:v>19.7015589146853</c:v>
                </c:pt>
                <c:pt idx="14313">
                  <c:v>19.702935490909098</c:v>
                </c:pt>
                <c:pt idx="14314">
                  <c:v>19.7043120671329</c:v>
                </c:pt>
                <c:pt idx="14315">
                  <c:v>19.705688643356702</c:v>
                </c:pt>
                <c:pt idx="14316">
                  <c:v>19.7070652195804</c:v>
                </c:pt>
                <c:pt idx="14317">
                  <c:v>19.708441795804202</c:v>
                </c:pt>
                <c:pt idx="14318">
                  <c:v>19.709818372028</c:v>
                </c:pt>
                <c:pt idx="14319">
                  <c:v>19.711194948251801</c:v>
                </c:pt>
                <c:pt idx="14320">
                  <c:v>19.7125715244755</c:v>
                </c:pt>
                <c:pt idx="14321">
                  <c:v>19.713948100699302</c:v>
                </c:pt>
                <c:pt idx="14322">
                  <c:v>19.7153246769231</c:v>
                </c:pt>
                <c:pt idx="14323">
                  <c:v>19.716701253146901</c:v>
                </c:pt>
                <c:pt idx="14324">
                  <c:v>19.7180778293706</c:v>
                </c:pt>
                <c:pt idx="14325">
                  <c:v>19.719454405594401</c:v>
                </c:pt>
                <c:pt idx="14326">
                  <c:v>19.720830981818199</c:v>
                </c:pt>
                <c:pt idx="14327">
                  <c:v>19.722207558042001</c:v>
                </c:pt>
                <c:pt idx="14328">
                  <c:v>19.7235841342657</c:v>
                </c:pt>
                <c:pt idx="14329">
                  <c:v>19.724960710489501</c:v>
                </c:pt>
                <c:pt idx="14330">
                  <c:v>19.726337286713299</c:v>
                </c:pt>
                <c:pt idx="14331">
                  <c:v>19.727713862937101</c:v>
                </c:pt>
                <c:pt idx="14332">
                  <c:v>19.7290904391608</c:v>
                </c:pt>
                <c:pt idx="14333">
                  <c:v>19.730467015384601</c:v>
                </c:pt>
                <c:pt idx="14334">
                  <c:v>19.731843591608399</c:v>
                </c:pt>
                <c:pt idx="14335">
                  <c:v>19.733220167832201</c:v>
                </c:pt>
                <c:pt idx="14336">
                  <c:v>19.734596744055999</c:v>
                </c:pt>
                <c:pt idx="14337">
                  <c:v>19.735973320279701</c:v>
                </c:pt>
                <c:pt idx="14338">
                  <c:v>19.737349896503499</c:v>
                </c:pt>
                <c:pt idx="14339">
                  <c:v>19.738726472727301</c:v>
                </c:pt>
                <c:pt idx="14340">
                  <c:v>19.740103048951099</c:v>
                </c:pt>
                <c:pt idx="14341">
                  <c:v>19.741479625174801</c:v>
                </c:pt>
                <c:pt idx="14342">
                  <c:v>19.742856201398599</c:v>
                </c:pt>
                <c:pt idx="14343">
                  <c:v>19.7442327776224</c:v>
                </c:pt>
                <c:pt idx="14344">
                  <c:v>19.745609353846199</c:v>
                </c:pt>
                <c:pt idx="14345">
                  <c:v>19.746985930069901</c:v>
                </c:pt>
                <c:pt idx="14346">
                  <c:v>19.748362506293699</c:v>
                </c:pt>
                <c:pt idx="14347">
                  <c:v>19.7497390825175</c:v>
                </c:pt>
                <c:pt idx="14348">
                  <c:v>19.751115658741298</c:v>
                </c:pt>
                <c:pt idx="14349">
                  <c:v>19.752492234965001</c:v>
                </c:pt>
                <c:pt idx="14350">
                  <c:v>19.753868811188799</c:v>
                </c:pt>
                <c:pt idx="14351">
                  <c:v>19.7552453874126</c:v>
                </c:pt>
                <c:pt idx="14352">
                  <c:v>19.756621963636402</c:v>
                </c:pt>
                <c:pt idx="14353">
                  <c:v>19.7579985398601</c:v>
                </c:pt>
                <c:pt idx="14354">
                  <c:v>19.759375116083898</c:v>
                </c:pt>
                <c:pt idx="14355">
                  <c:v>19.7607516923077</c:v>
                </c:pt>
                <c:pt idx="14356">
                  <c:v>19.762128268531502</c:v>
                </c:pt>
                <c:pt idx="14357">
                  <c:v>19.7635048447552</c:v>
                </c:pt>
                <c:pt idx="14358">
                  <c:v>19.764881420978998</c:v>
                </c:pt>
                <c:pt idx="14359">
                  <c:v>19.7662579972028</c:v>
                </c:pt>
                <c:pt idx="14360">
                  <c:v>19.767634573426601</c:v>
                </c:pt>
                <c:pt idx="14361">
                  <c:v>19.7690111496504</c:v>
                </c:pt>
                <c:pt idx="14362">
                  <c:v>19.770387725874102</c:v>
                </c:pt>
                <c:pt idx="14363">
                  <c:v>19.7717643020979</c:v>
                </c:pt>
                <c:pt idx="14364">
                  <c:v>19.773140878321701</c:v>
                </c:pt>
                <c:pt idx="14365">
                  <c:v>19.774517454545499</c:v>
                </c:pt>
                <c:pt idx="14366">
                  <c:v>19.775894030769201</c:v>
                </c:pt>
                <c:pt idx="14367">
                  <c:v>19.777270606993</c:v>
                </c:pt>
                <c:pt idx="14368">
                  <c:v>19.778647183216801</c:v>
                </c:pt>
                <c:pt idx="14369">
                  <c:v>19.780023759440599</c:v>
                </c:pt>
                <c:pt idx="14370">
                  <c:v>19.781400335664301</c:v>
                </c:pt>
                <c:pt idx="14371">
                  <c:v>19.782776911888099</c:v>
                </c:pt>
                <c:pt idx="14372">
                  <c:v>19.784153488111901</c:v>
                </c:pt>
                <c:pt idx="14373">
                  <c:v>19.785530064335699</c:v>
                </c:pt>
                <c:pt idx="14374">
                  <c:v>19.786906640559401</c:v>
                </c:pt>
                <c:pt idx="14375">
                  <c:v>19.788283216783199</c:v>
                </c:pt>
                <c:pt idx="14376">
                  <c:v>19.789659793007001</c:v>
                </c:pt>
                <c:pt idx="14377">
                  <c:v>19.791036369230799</c:v>
                </c:pt>
                <c:pt idx="14378">
                  <c:v>19.792412945454501</c:v>
                </c:pt>
                <c:pt idx="14379">
                  <c:v>19.793789521678299</c:v>
                </c:pt>
                <c:pt idx="14380">
                  <c:v>19.795166097902101</c:v>
                </c:pt>
                <c:pt idx="14381">
                  <c:v>19.796542674125899</c:v>
                </c:pt>
                <c:pt idx="14382">
                  <c:v>19.7979192503497</c:v>
                </c:pt>
                <c:pt idx="14383">
                  <c:v>19.799295826573399</c:v>
                </c:pt>
                <c:pt idx="14384">
                  <c:v>19.800672402797201</c:v>
                </c:pt>
                <c:pt idx="14385">
                  <c:v>19.802048979020999</c:v>
                </c:pt>
                <c:pt idx="14386">
                  <c:v>19.8034255552448</c:v>
                </c:pt>
                <c:pt idx="14387">
                  <c:v>19.804802131468499</c:v>
                </c:pt>
                <c:pt idx="14388">
                  <c:v>19.8061787076923</c:v>
                </c:pt>
                <c:pt idx="14389">
                  <c:v>19.807555283916098</c:v>
                </c:pt>
                <c:pt idx="14390">
                  <c:v>19.8089318601399</c:v>
                </c:pt>
                <c:pt idx="14391">
                  <c:v>19.810308436363599</c:v>
                </c:pt>
                <c:pt idx="14392">
                  <c:v>19.8116850125874</c:v>
                </c:pt>
                <c:pt idx="14393">
                  <c:v>19.813061588811198</c:v>
                </c:pt>
                <c:pt idx="14394">
                  <c:v>19.814438165035</c:v>
                </c:pt>
                <c:pt idx="14395">
                  <c:v>19.815814741258698</c:v>
                </c:pt>
                <c:pt idx="14396">
                  <c:v>19.8171913174825</c:v>
                </c:pt>
                <c:pt idx="14397">
                  <c:v>19.818567893706302</c:v>
                </c:pt>
                <c:pt idx="14398">
                  <c:v>19.8199444699301</c:v>
                </c:pt>
                <c:pt idx="14399">
                  <c:v>19.821321046153798</c:v>
                </c:pt>
                <c:pt idx="14400">
                  <c:v>19.8226976223776</c:v>
                </c:pt>
                <c:pt idx="14401">
                  <c:v>19.824074198601402</c:v>
                </c:pt>
                <c:pt idx="14402">
                  <c:v>19.8254507748252</c:v>
                </c:pt>
                <c:pt idx="14403">
                  <c:v>19.826827351049001</c:v>
                </c:pt>
                <c:pt idx="14404">
                  <c:v>19.8282039272727</c:v>
                </c:pt>
                <c:pt idx="14405">
                  <c:v>19.829580503496501</c:v>
                </c:pt>
                <c:pt idx="14406">
                  <c:v>19.830957079720299</c:v>
                </c:pt>
                <c:pt idx="14407">
                  <c:v>19.832333655944101</c:v>
                </c:pt>
                <c:pt idx="14408">
                  <c:v>19.8337102321678</c:v>
                </c:pt>
                <c:pt idx="14409">
                  <c:v>19.835086808391601</c:v>
                </c:pt>
                <c:pt idx="14410">
                  <c:v>19.836463384615399</c:v>
                </c:pt>
                <c:pt idx="14411">
                  <c:v>19.837839960839201</c:v>
                </c:pt>
                <c:pt idx="14412">
                  <c:v>19.839216537062899</c:v>
                </c:pt>
                <c:pt idx="14413">
                  <c:v>19.840593113286701</c:v>
                </c:pt>
                <c:pt idx="14414">
                  <c:v>19.841969689510499</c:v>
                </c:pt>
                <c:pt idx="14415">
                  <c:v>19.843346265734301</c:v>
                </c:pt>
                <c:pt idx="14416">
                  <c:v>19.844722841957999</c:v>
                </c:pt>
                <c:pt idx="14417">
                  <c:v>19.846099418181801</c:v>
                </c:pt>
                <c:pt idx="14418">
                  <c:v>19.847475994405599</c:v>
                </c:pt>
                <c:pt idx="14419">
                  <c:v>19.848852570629401</c:v>
                </c:pt>
                <c:pt idx="14420">
                  <c:v>19.850229146853199</c:v>
                </c:pt>
                <c:pt idx="14421">
                  <c:v>19.851605723076901</c:v>
                </c:pt>
                <c:pt idx="14422">
                  <c:v>19.852982299300699</c:v>
                </c:pt>
                <c:pt idx="14423">
                  <c:v>19.8543588755245</c:v>
                </c:pt>
                <c:pt idx="14424">
                  <c:v>19.855735451748298</c:v>
                </c:pt>
                <c:pt idx="14425">
                  <c:v>19.857112027972001</c:v>
                </c:pt>
                <c:pt idx="14426">
                  <c:v>19.858488604195799</c:v>
                </c:pt>
                <c:pt idx="14427">
                  <c:v>19.8598651804196</c:v>
                </c:pt>
                <c:pt idx="14428">
                  <c:v>19.861241756643398</c:v>
                </c:pt>
                <c:pt idx="14429">
                  <c:v>19.8626183328671</c:v>
                </c:pt>
                <c:pt idx="14430">
                  <c:v>19.863994909090898</c:v>
                </c:pt>
                <c:pt idx="14431">
                  <c:v>19.8653714853147</c:v>
                </c:pt>
                <c:pt idx="14432">
                  <c:v>19.866748061538502</c:v>
                </c:pt>
                <c:pt idx="14433">
                  <c:v>19.8681246377622</c:v>
                </c:pt>
                <c:pt idx="14434">
                  <c:v>19.869501213985998</c:v>
                </c:pt>
                <c:pt idx="14435">
                  <c:v>19.8708777902098</c:v>
                </c:pt>
                <c:pt idx="14436">
                  <c:v>19.872254366433602</c:v>
                </c:pt>
                <c:pt idx="14437">
                  <c:v>19.8736309426573</c:v>
                </c:pt>
                <c:pt idx="14438">
                  <c:v>19.875007518881102</c:v>
                </c:pt>
                <c:pt idx="14439">
                  <c:v>19.8763840951049</c:v>
                </c:pt>
                <c:pt idx="14440">
                  <c:v>19.877760671328701</c:v>
                </c:pt>
                <c:pt idx="14441">
                  <c:v>19.879137247552499</c:v>
                </c:pt>
                <c:pt idx="14442">
                  <c:v>19.880513823776202</c:v>
                </c:pt>
                <c:pt idx="14443">
                  <c:v>19.8818904</c:v>
                </c:pt>
                <c:pt idx="14444">
                  <c:v>19.883266976223801</c:v>
                </c:pt>
                <c:pt idx="14445">
                  <c:v>19.884643552447599</c:v>
                </c:pt>
                <c:pt idx="14446">
                  <c:v>19.886020128671301</c:v>
                </c:pt>
                <c:pt idx="14447">
                  <c:v>19.887396704895099</c:v>
                </c:pt>
                <c:pt idx="14448">
                  <c:v>19.888773281118901</c:v>
                </c:pt>
                <c:pt idx="14449">
                  <c:v>19.890149857342699</c:v>
                </c:pt>
                <c:pt idx="14450">
                  <c:v>19.891526433566401</c:v>
                </c:pt>
                <c:pt idx="14451">
                  <c:v>19.892903009790199</c:v>
                </c:pt>
                <c:pt idx="14452">
                  <c:v>19.894279586014001</c:v>
                </c:pt>
                <c:pt idx="14453">
                  <c:v>19.895656162237799</c:v>
                </c:pt>
                <c:pt idx="14454">
                  <c:v>19.897032738461501</c:v>
                </c:pt>
                <c:pt idx="14455">
                  <c:v>19.898409314685299</c:v>
                </c:pt>
                <c:pt idx="14456">
                  <c:v>19.899785890909101</c:v>
                </c:pt>
                <c:pt idx="14457">
                  <c:v>19.901162467132899</c:v>
                </c:pt>
                <c:pt idx="14458">
                  <c:v>19.902539043356601</c:v>
                </c:pt>
                <c:pt idx="14459">
                  <c:v>19.903915619580399</c:v>
                </c:pt>
                <c:pt idx="14460">
                  <c:v>19.905292195804201</c:v>
                </c:pt>
                <c:pt idx="14461">
                  <c:v>19.906668772027999</c:v>
                </c:pt>
                <c:pt idx="14462">
                  <c:v>19.9080453482518</c:v>
                </c:pt>
                <c:pt idx="14463">
                  <c:v>19.909421924475499</c:v>
                </c:pt>
                <c:pt idx="14464">
                  <c:v>19.9107985006993</c:v>
                </c:pt>
                <c:pt idx="14465">
                  <c:v>19.912175076923099</c:v>
                </c:pt>
                <c:pt idx="14466">
                  <c:v>19.9135516531469</c:v>
                </c:pt>
                <c:pt idx="14467">
                  <c:v>19.914928229370599</c:v>
                </c:pt>
                <c:pt idx="14468">
                  <c:v>19.9163048055944</c:v>
                </c:pt>
                <c:pt idx="14469">
                  <c:v>19.917681381818198</c:v>
                </c:pt>
                <c:pt idx="14470">
                  <c:v>19.919057958042</c:v>
                </c:pt>
                <c:pt idx="14471">
                  <c:v>19.920434534265699</c:v>
                </c:pt>
                <c:pt idx="14472">
                  <c:v>19.9218111104895</c:v>
                </c:pt>
                <c:pt idx="14473">
                  <c:v>19.923187686713302</c:v>
                </c:pt>
                <c:pt idx="14474">
                  <c:v>19.9245642629371</c:v>
                </c:pt>
                <c:pt idx="14475">
                  <c:v>19.925940839160798</c:v>
                </c:pt>
                <c:pt idx="14476">
                  <c:v>19.9273174153846</c:v>
                </c:pt>
                <c:pt idx="14477">
                  <c:v>19.928693991608402</c:v>
                </c:pt>
                <c:pt idx="14478">
                  <c:v>19.9300705678322</c:v>
                </c:pt>
                <c:pt idx="14479">
                  <c:v>19.931447144055898</c:v>
                </c:pt>
                <c:pt idx="14480">
                  <c:v>19.9328237202797</c:v>
                </c:pt>
                <c:pt idx="14481">
                  <c:v>19.934200296503501</c:v>
                </c:pt>
                <c:pt idx="14482">
                  <c:v>19.9355768727273</c:v>
                </c:pt>
                <c:pt idx="14483">
                  <c:v>19.936953448951101</c:v>
                </c:pt>
                <c:pt idx="14484">
                  <c:v>19.9383300251748</c:v>
                </c:pt>
                <c:pt idx="14485">
                  <c:v>19.939706601398601</c:v>
                </c:pt>
                <c:pt idx="14486">
                  <c:v>19.941083177622399</c:v>
                </c:pt>
                <c:pt idx="14487">
                  <c:v>19.942459753846201</c:v>
                </c:pt>
                <c:pt idx="14488">
                  <c:v>19.9438363300699</c:v>
                </c:pt>
                <c:pt idx="14489">
                  <c:v>19.945212906293701</c:v>
                </c:pt>
                <c:pt idx="14490">
                  <c:v>19.946589482517499</c:v>
                </c:pt>
                <c:pt idx="14491">
                  <c:v>19.947966058741301</c:v>
                </c:pt>
                <c:pt idx="14492">
                  <c:v>19.949342634964999</c:v>
                </c:pt>
                <c:pt idx="14493">
                  <c:v>19.950719211188801</c:v>
                </c:pt>
                <c:pt idx="14494">
                  <c:v>19.952095787412599</c:v>
                </c:pt>
                <c:pt idx="14495">
                  <c:v>19.953472363636401</c:v>
                </c:pt>
                <c:pt idx="14496">
                  <c:v>19.954848939860099</c:v>
                </c:pt>
                <c:pt idx="14497">
                  <c:v>19.956225516083901</c:v>
                </c:pt>
                <c:pt idx="14498">
                  <c:v>19.957602092307699</c:v>
                </c:pt>
                <c:pt idx="14499">
                  <c:v>19.9589786685315</c:v>
                </c:pt>
                <c:pt idx="14500">
                  <c:v>19.960355244755199</c:v>
                </c:pt>
                <c:pt idx="14501">
                  <c:v>19.961731820979001</c:v>
                </c:pt>
                <c:pt idx="14502">
                  <c:v>19.963108397202799</c:v>
                </c:pt>
                <c:pt idx="14503">
                  <c:v>19.9644849734266</c:v>
                </c:pt>
                <c:pt idx="14504">
                  <c:v>19.965861549650398</c:v>
                </c:pt>
                <c:pt idx="14505">
                  <c:v>19.967238125874101</c:v>
                </c:pt>
                <c:pt idx="14506">
                  <c:v>19.968614702097899</c:v>
                </c:pt>
                <c:pt idx="14507">
                  <c:v>19.9699912783217</c:v>
                </c:pt>
                <c:pt idx="14508">
                  <c:v>19.971367854545498</c:v>
                </c:pt>
                <c:pt idx="14509">
                  <c:v>19.9727444307692</c:v>
                </c:pt>
                <c:pt idx="14510">
                  <c:v>19.974121006992998</c:v>
                </c:pt>
                <c:pt idx="14511">
                  <c:v>19.9754975832168</c:v>
                </c:pt>
                <c:pt idx="14512">
                  <c:v>19.976874159440602</c:v>
                </c:pt>
                <c:pt idx="14513">
                  <c:v>19.9782507356643</c:v>
                </c:pt>
                <c:pt idx="14514">
                  <c:v>19.979627311888098</c:v>
                </c:pt>
                <c:pt idx="14515">
                  <c:v>19.9810038881119</c:v>
                </c:pt>
                <c:pt idx="14516">
                  <c:v>19.982380464335701</c:v>
                </c:pt>
                <c:pt idx="14517">
                  <c:v>19.9837570405594</c:v>
                </c:pt>
                <c:pt idx="14518">
                  <c:v>19.985133616783202</c:v>
                </c:pt>
                <c:pt idx="14519">
                  <c:v>19.986510193007</c:v>
                </c:pt>
                <c:pt idx="14520">
                  <c:v>19.987886769230801</c:v>
                </c:pt>
                <c:pt idx="14521">
                  <c:v>19.9892633454545</c:v>
                </c:pt>
                <c:pt idx="14522">
                  <c:v>19.990639921678302</c:v>
                </c:pt>
                <c:pt idx="14523">
                  <c:v>19.9920164979021</c:v>
                </c:pt>
                <c:pt idx="14524">
                  <c:v>19.993393074125901</c:v>
                </c:pt>
                <c:pt idx="14525">
                  <c:v>19.994769650349699</c:v>
                </c:pt>
                <c:pt idx="14526">
                  <c:v>19.996146226573401</c:v>
                </c:pt>
                <c:pt idx="14527">
                  <c:v>19.997522802797199</c:v>
                </c:pt>
                <c:pt idx="14528">
                  <c:v>19.998899379021001</c:v>
                </c:pt>
                <c:pt idx="14529">
                  <c:v>20.000275955244799</c:v>
                </c:pt>
                <c:pt idx="14530">
                  <c:v>20.001652531468501</c:v>
                </c:pt>
                <c:pt idx="14531">
                  <c:v>20.003029107692299</c:v>
                </c:pt>
                <c:pt idx="14532">
                  <c:v>20.004405683916101</c:v>
                </c:pt>
                <c:pt idx="14533">
                  <c:v>20.005782260139899</c:v>
                </c:pt>
                <c:pt idx="14534">
                  <c:v>20.007158836363601</c:v>
                </c:pt>
                <c:pt idx="14535">
                  <c:v>20.008535412587399</c:v>
                </c:pt>
                <c:pt idx="14536">
                  <c:v>20.009911988811201</c:v>
                </c:pt>
                <c:pt idx="14537">
                  <c:v>20.011288565034999</c:v>
                </c:pt>
                <c:pt idx="14538">
                  <c:v>20.012665141258701</c:v>
                </c:pt>
                <c:pt idx="14539">
                  <c:v>20.014041717482499</c:v>
                </c:pt>
                <c:pt idx="14540">
                  <c:v>20.015418293706301</c:v>
                </c:pt>
                <c:pt idx="14541">
                  <c:v>20.016794869930099</c:v>
                </c:pt>
                <c:pt idx="14542">
                  <c:v>20.018171446153801</c:v>
                </c:pt>
                <c:pt idx="14543">
                  <c:v>20.019548022377599</c:v>
                </c:pt>
                <c:pt idx="14544">
                  <c:v>20.0209245986014</c:v>
                </c:pt>
                <c:pt idx="14545">
                  <c:v>20.022301174825198</c:v>
                </c:pt>
                <c:pt idx="14546">
                  <c:v>20.023677751049</c:v>
                </c:pt>
                <c:pt idx="14547">
                  <c:v>20.025054327272699</c:v>
                </c:pt>
                <c:pt idx="14548">
                  <c:v>20.0264309034965</c:v>
                </c:pt>
                <c:pt idx="14549">
                  <c:v>20.027807479720298</c:v>
                </c:pt>
                <c:pt idx="14550">
                  <c:v>20.0291840559441</c:v>
                </c:pt>
                <c:pt idx="14551">
                  <c:v>20.030560632167798</c:v>
                </c:pt>
                <c:pt idx="14552">
                  <c:v>20.0319372083916</c:v>
                </c:pt>
                <c:pt idx="14553">
                  <c:v>20.033313784615402</c:v>
                </c:pt>
                <c:pt idx="14554">
                  <c:v>20.0346903608392</c:v>
                </c:pt>
                <c:pt idx="14555">
                  <c:v>20.036066937062898</c:v>
                </c:pt>
                <c:pt idx="14556">
                  <c:v>20.0374435132867</c:v>
                </c:pt>
                <c:pt idx="14557">
                  <c:v>20.038820089510502</c:v>
                </c:pt>
                <c:pt idx="14558">
                  <c:v>20.0401966657343</c:v>
                </c:pt>
                <c:pt idx="14559">
                  <c:v>20.041573241958002</c:v>
                </c:pt>
                <c:pt idx="14560">
                  <c:v>20.0429498181818</c:v>
                </c:pt>
                <c:pt idx="14561">
                  <c:v>20.044326394405601</c:v>
                </c:pt>
                <c:pt idx="14562">
                  <c:v>20.045702970629399</c:v>
                </c:pt>
                <c:pt idx="14563">
                  <c:v>20.047079546853102</c:v>
                </c:pt>
                <c:pt idx="14564">
                  <c:v>20.0484561230769</c:v>
                </c:pt>
                <c:pt idx="14565">
                  <c:v>20.049832699300701</c:v>
                </c:pt>
                <c:pt idx="14566">
                  <c:v>20.051209275524499</c:v>
                </c:pt>
                <c:pt idx="14567">
                  <c:v>20.052585851748301</c:v>
                </c:pt>
                <c:pt idx="14568">
                  <c:v>20.053962427971999</c:v>
                </c:pt>
                <c:pt idx="14569">
                  <c:v>20.055339004195801</c:v>
                </c:pt>
                <c:pt idx="14570">
                  <c:v>20.056715580419599</c:v>
                </c:pt>
                <c:pt idx="14571">
                  <c:v>20.058092156643401</c:v>
                </c:pt>
                <c:pt idx="14572">
                  <c:v>20.059468732867099</c:v>
                </c:pt>
                <c:pt idx="14573">
                  <c:v>20.060845309090901</c:v>
                </c:pt>
                <c:pt idx="14574">
                  <c:v>20.062221885314699</c:v>
                </c:pt>
                <c:pt idx="14575">
                  <c:v>20.063598461538501</c:v>
                </c:pt>
                <c:pt idx="14576">
                  <c:v>20.064975037762199</c:v>
                </c:pt>
                <c:pt idx="14577">
                  <c:v>20.066351613986001</c:v>
                </c:pt>
                <c:pt idx="14578">
                  <c:v>20.067728190209799</c:v>
                </c:pt>
                <c:pt idx="14579">
                  <c:v>20.0691047664336</c:v>
                </c:pt>
                <c:pt idx="14580">
                  <c:v>20.070481342657299</c:v>
                </c:pt>
                <c:pt idx="14581">
                  <c:v>20.071857918881101</c:v>
                </c:pt>
                <c:pt idx="14582">
                  <c:v>20.073234495104899</c:v>
                </c:pt>
                <c:pt idx="14583">
                  <c:v>20.0746110713287</c:v>
                </c:pt>
                <c:pt idx="14584">
                  <c:v>20.075987647552498</c:v>
                </c:pt>
                <c:pt idx="14585">
                  <c:v>20.0773642237762</c:v>
                </c:pt>
                <c:pt idx="14586">
                  <c:v>20.078740799999999</c:v>
                </c:pt>
                <c:pt idx="14587">
                  <c:v>20.0801173762238</c:v>
                </c:pt>
                <c:pt idx="14588">
                  <c:v>20.081493952447602</c:v>
                </c:pt>
                <c:pt idx="14589">
                  <c:v>20.0828705286713</c:v>
                </c:pt>
                <c:pt idx="14590">
                  <c:v>20.084247104895098</c:v>
                </c:pt>
                <c:pt idx="14591">
                  <c:v>20.0856236811189</c:v>
                </c:pt>
                <c:pt idx="14592">
                  <c:v>20.087000257342702</c:v>
                </c:pt>
                <c:pt idx="14593">
                  <c:v>20.0883768335664</c:v>
                </c:pt>
                <c:pt idx="14594">
                  <c:v>20.089753409790202</c:v>
                </c:pt>
                <c:pt idx="14595">
                  <c:v>20.091129986014</c:v>
                </c:pt>
                <c:pt idx="14596">
                  <c:v>20.092506562237801</c:v>
                </c:pt>
                <c:pt idx="14597">
                  <c:v>20.0938831384615</c:v>
                </c:pt>
                <c:pt idx="14598">
                  <c:v>20.095259714685302</c:v>
                </c:pt>
                <c:pt idx="14599">
                  <c:v>20.0966362909091</c:v>
                </c:pt>
                <c:pt idx="14600">
                  <c:v>20.098012867132901</c:v>
                </c:pt>
                <c:pt idx="14601">
                  <c:v>20.0993894433566</c:v>
                </c:pt>
                <c:pt idx="14602">
                  <c:v>20.100766019580401</c:v>
                </c:pt>
                <c:pt idx="14603">
                  <c:v>20.102142595804199</c:v>
                </c:pt>
                <c:pt idx="14604">
                  <c:v>20.103519172028001</c:v>
                </c:pt>
                <c:pt idx="14605">
                  <c:v>20.104895748251799</c:v>
                </c:pt>
                <c:pt idx="14606">
                  <c:v>20.106272324475501</c:v>
                </c:pt>
                <c:pt idx="14607">
                  <c:v>20.107648900699299</c:v>
                </c:pt>
                <c:pt idx="14608">
                  <c:v>20.109025476923101</c:v>
                </c:pt>
                <c:pt idx="14609">
                  <c:v>20.110402053146899</c:v>
                </c:pt>
                <c:pt idx="14610">
                  <c:v>20.111778629370601</c:v>
                </c:pt>
                <c:pt idx="14611">
                  <c:v>20.113155205594399</c:v>
                </c:pt>
                <c:pt idx="14612">
                  <c:v>20.114531781818201</c:v>
                </c:pt>
                <c:pt idx="14613">
                  <c:v>20.115908358041999</c:v>
                </c:pt>
                <c:pt idx="14614">
                  <c:v>20.117284934265701</c:v>
                </c:pt>
                <c:pt idx="14615">
                  <c:v>20.118661510489499</c:v>
                </c:pt>
                <c:pt idx="14616">
                  <c:v>20.120038086713301</c:v>
                </c:pt>
                <c:pt idx="14617">
                  <c:v>20.121414662937099</c:v>
                </c:pt>
                <c:pt idx="14618">
                  <c:v>20.122791239160801</c:v>
                </c:pt>
                <c:pt idx="14619">
                  <c:v>20.124167815384599</c:v>
                </c:pt>
                <c:pt idx="14620">
                  <c:v>20.1255443916084</c:v>
                </c:pt>
                <c:pt idx="14621">
                  <c:v>20.126920967832199</c:v>
                </c:pt>
                <c:pt idx="14622">
                  <c:v>20.128297544055901</c:v>
                </c:pt>
                <c:pt idx="14623">
                  <c:v>20.129674120279699</c:v>
                </c:pt>
                <c:pt idx="14624">
                  <c:v>20.1310506965035</c:v>
                </c:pt>
                <c:pt idx="14625">
                  <c:v>20.132427272727298</c:v>
                </c:pt>
                <c:pt idx="14626">
                  <c:v>20.1338038489511</c:v>
                </c:pt>
                <c:pt idx="14627">
                  <c:v>20.135180425174799</c:v>
                </c:pt>
                <c:pt idx="14628">
                  <c:v>20.1365570013986</c:v>
                </c:pt>
                <c:pt idx="14629">
                  <c:v>20.137933577622402</c:v>
                </c:pt>
                <c:pt idx="14630">
                  <c:v>20.1393101538462</c:v>
                </c:pt>
                <c:pt idx="14631">
                  <c:v>20.140686730069898</c:v>
                </c:pt>
                <c:pt idx="14632">
                  <c:v>20.1420633062937</c:v>
                </c:pt>
                <c:pt idx="14633">
                  <c:v>20.143439882517502</c:v>
                </c:pt>
                <c:pt idx="14634">
                  <c:v>20.1448164587413</c:v>
                </c:pt>
                <c:pt idx="14635">
                  <c:v>20.146193034964998</c:v>
                </c:pt>
                <c:pt idx="14636">
                  <c:v>20.1475696111888</c:v>
                </c:pt>
                <c:pt idx="14637">
                  <c:v>20.148946187412601</c:v>
                </c:pt>
                <c:pt idx="14638">
                  <c:v>20.1503227636364</c:v>
                </c:pt>
                <c:pt idx="14639">
                  <c:v>20.151699339860102</c:v>
                </c:pt>
                <c:pt idx="14640">
                  <c:v>20.1530759160839</c:v>
                </c:pt>
                <c:pt idx="14641">
                  <c:v>20.154452492307701</c:v>
                </c:pt>
                <c:pt idx="14642">
                  <c:v>20.155829068531499</c:v>
                </c:pt>
                <c:pt idx="14643">
                  <c:v>20.157205644755201</c:v>
                </c:pt>
                <c:pt idx="14644">
                  <c:v>20.158582220979</c:v>
                </c:pt>
                <c:pt idx="14645">
                  <c:v>20.159958797202801</c:v>
                </c:pt>
                <c:pt idx="14646">
                  <c:v>20.161335373426599</c:v>
                </c:pt>
                <c:pt idx="14647">
                  <c:v>20.162711949650401</c:v>
                </c:pt>
                <c:pt idx="14648">
                  <c:v>20.164088525874099</c:v>
                </c:pt>
                <c:pt idx="14649">
                  <c:v>20.165465102097901</c:v>
                </c:pt>
                <c:pt idx="14650">
                  <c:v>20.166841678321699</c:v>
                </c:pt>
                <c:pt idx="14651">
                  <c:v>20.168218254545501</c:v>
                </c:pt>
                <c:pt idx="14652">
                  <c:v>20.169594830769199</c:v>
                </c:pt>
                <c:pt idx="14653">
                  <c:v>20.170971406993001</c:v>
                </c:pt>
                <c:pt idx="14654">
                  <c:v>20.172347983216799</c:v>
                </c:pt>
                <c:pt idx="14655">
                  <c:v>20.173724559440601</c:v>
                </c:pt>
                <c:pt idx="14656">
                  <c:v>20.175101135664299</c:v>
                </c:pt>
                <c:pt idx="14657">
                  <c:v>20.176477711888101</c:v>
                </c:pt>
                <c:pt idx="14658">
                  <c:v>20.177854288111899</c:v>
                </c:pt>
                <c:pt idx="14659">
                  <c:v>20.1792308643357</c:v>
                </c:pt>
                <c:pt idx="14660">
                  <c:v>20.180607440559399</c:v>
                </c:pt>
                <c:pt idx="14661">
                  <c:v>20.181984016783201</c:v>
                </c:pt>
                <c:pt idx="14662">
                  <c:v>20.183360593006999</c:v>
                </c:pt>
                <c:pt idx="14663">
                  <c:v>20.1847371692308</c:v>
                </c:pt>
                <c:pt idx="14664">
                  <c:v>20.186113745454499</c:v>
                </c:pt>
                <c:pt idx="14665">
                  <c:v>20.1874903216783</c:v>
                </c:pt>
                <c:pt idx="14666">
                  <c:v>20.188866897902098</c:v>
                </c:pt>
                <c:pt idx="14667">
                  <c:v>20.1902434741259</c:v>
                </c:pt>
                <c:pt idx="14668">
                  <c:v>20.191620050349702</c:v>
                </c:pt>
                <c:pt idx="14669">
                  <c:v>20.1929966265734</c:v>
                </c:pt>
                <c:pt idx="14670">
                  <c:v>20.194373202797198</c:v>
                </c:pt>
                <c:pt idx="14671">
                  <c:v>20.195749779021</c:v>
                </c:pt>
                <c:pt idx="14672">
                  <c:v>20.197126355244801</c:v>
                </c:pt>
                <c:pt idx="14673">
                  <c:v>20.1985029314685</c:v>
                </c:pt>
                <c:pt idx="14674">
                  <c:v>20.199879507692302</c:v>
                </c:pt>
                <c:pt idx="14675">
                  <c:v>20.2012560839161</c:v>
                </c:pt>
                <c:pt idx="14676">
                  <c:v>20.202632660139901</c:v>
                </c:pt>
                <c:pt idx="14677">
                  <c:v>20.2040092363636</c:v>
                </c:pt>
                <c:pt idx="14678">
                  <c:v>20.205385812587402</c:v>
                </c:pt>
                <c:pt idx="14679">
                  <c:v>20.2067623888112</c:v>
                </c:pt>
                <c:pt idx="14680">
                  <c:v>20.208138965035001</c:v>
                </c:pt>
                <c:pt idx="14681">
                  <c:v>20.2095155412587</c:v>
                </c:pt>
                <c:pt idx="14682">
                  <c:v>20.210892117482501</c:v>
                </c:pt>
                <c:pt idx="14683">
                  <c:v>20.212268693706299</c:v>
                </c:pt>
                <c:pt idx="14684">
                  <c:v>20.213645269930101</c:v>
                </c:pt>
                <c:pt idx="14685">
                  <c:v>20.215021846153899</c:v>
                </c:pt>
                <c:pt idx="14686">
                  <c:v>20.216398422377601</c:v>
                </c:pt>
                <c:pt idx="14687">
                  <c:v>20.217774998601399</c:v>
                </c:pt>
                <c:pt idx="14688">
                  <c:v>20.219151574825201</c:v>
                </c:pt>
                <c:pt idx="14689">
                  <c:v>20.220528151048999</c:v>
                </c:pt>
                <c:pt idx="14690">
                  <c:v>20.221904727272701</c:v>
                </c:pt>
                <c:pt idx="14691">
                  <c:v>20.223281303496499</c:v>
                </c:pt>
                <c:pt idx="14692">
                  <c:v>20.224657879720301</c:v>
                </c:pt>
                <c:pt idx="14693">
                  <c:v>20.226034455944099</c:v>
                </c:pt>
                <c:pt idx="14694">
                  <c:v>20.227411032167801</c:v>
                </c:pt>
                <c:pt idx="14695">
                  <c:v>20.228787608391599</c:v>
                </c:pt>
                <c:pt idx="14696">
                  <c:v>20.230164184615401</c:v>
                </c:pt>
                <c:pt idx="14697">
                  <c:v>20.231540760839199</c:v>
                </c:pt>
                <c:pt idx="14698">
                  <c:v>20.232917337062901</c:v>
                </c:pt>
                <c:pt idx="14699">
                  <c:v>20.234293913286699</c:v>
                </c:pt>
                <c:pt idx="14700">
                  <c:v>20.2356704895105</c:v>
                </c:pt>
                <c:pt idx="14701">
                  <c:v>20.237047065734298</c:v>
                </c:pt>
                <c:pt idx="14702">
                  <c:v>20.238423641958001</c:v>
                </c:pt>
                <c:pt idx="14703">
                  <c:v>20.239800218181799</c:v>
                </c:pt>
                <c:pt idx="14704">
                  <c:v>20.2411767944056</c:v>
                </c:pt>
                <c:pt idx="14705">
                  <c:v>20.242553370629398</c:v>
                </c:pt>
                <c:pt idx="14706">
                  <c:v>20.2439299468532</c:v>
                </c:pt>
                <c:pt idx="14707">
                  <c:v>20.245306523076898</c:v>
                </c:pt>
                <c:pt idx="14708">
                  <c:v>20.2466830993007</c:v>
                </c:pt>
                <c:pt idx="14709">
                  <c:v>20.248059675524502</c:v>
                </c:pt>
                <c:pt idx="14710">
                  <c:v>20.2494362517483</c:v>
                </c:pt>
                <c:pt idx="14711">
                  <c:v>20.250812827971998</c:v>
                </c:pt>
                <c:pt idx="14712">
                  <c:v>20.2521894041958</c:v>
                </c:pt>
                <c:pt idx="14713">
                  <c:v>20.253565980419602</c:v>
                </c:pt>
                <c:pt idx="14714">
                  <c:v>20.2549425566434</c:v>
                </c:pt>
                <c:pt idx="14715">
                  <c:v>20.256319132867102</c:v>
                </c:pt>
                <c:pt idx="14716">
                  <c:v>20.2576957090909</c:v>
                </c:pt>
                <c:pt idx="14717">
                  <c:v>20.259072285314701</c:v>
                </c:pt>
                <c:pt idx="14718">
                  <c:v>20.260448861538499</c:v>
                </c:pt>
                <c:pt idx="14719">
                  <c:v>20.261825437762202</c:v>
                </c:pt>
                <c:pt idx="14720">
                  <c:v>20.263202013986</c:v>
                </c:pt>
                <c:pt idx="14721">
                  <c:v>20.264578590209801</c:v>
                </c:pt>
                <c:pt idx="14722">
                  <c:v>20.265955166433599</c:v>
                </c:pt>
                <c:pt idx="14723">
                  <c:v>20.267331742657301</c:v>
                </c:pt>
                <c:pt idx="14724">
                  <c:v>20.268708318881099</c:v>
                </c:pt>
                <c:pt idx="14725">
                  <c:v>20.270084895104901</c:v>
                </c:pt>
                <c:pt idx="14726">
                  <c:v>20.271461471328699</c:v>
                </c:pt>
                <c:pt idx="14727">
                  <c:v>20.272838047552401</c:v>
                </c:pt>
                <c:pt idx="14728">
                  <c:v>20.274214623776199</c:v>
                </c:pt>
                <c:pt idx="14729">
                  <c:v>20.275591200000001</c:v>
                </c:pt>
                <c:pt idx="14730">
                  <c:v>20.276967776223799</c:v>
                </c:pt>
                <c:pt idx="14731">
                  <c:v>20.278344352447601</c:v>
                </c:pt>
                <c:pt idx="14732">
                  <c:v>20.279720928671299</c:v>
                </c:pt>
                <c:pt idx="14733">
                  <c:v>20.281097504895101</c:v>
                </c:pt>
                <c:pt idx="14734">
                  <c:v>20.282474081118899</c:v>
                </c:pt>
                <c:pt idx="14735">
                  <c:v>20.2838506573427</c:v>
                </c:pt>
                <c:pt idx="14736">
                  <c:v>20.285227233566399</c:v>
                </c:pt>
                <c:pt idx="14737">
                  <c:v>20.286603809790201</c:v>
                </c:pt>
                <c:pt idx="14738">
                  <c:v>20.287980386013999</c:v>
                </c:pt>
                <c:pt idx="14739">
                  <c:v>20.2893569622378</c:v>
                </c:pt>
                <c:pt idx="14740">
                  <c:v>20.290733538461499</c:v>
                </c:pt>
                <c:pt idx="14741">
                  <c:v>20.2921101146853</c:v>
                </c:pt>
                <c:pt idx="14742">
                  <c:v>20.293486690909099</c:v>
                </c:pt>
                <c:pt idx="14743">
                  <c:v>20.2948632671329</c:v>
                </c:pt>
                <c:pt idx="14744">
                  <c:v>20.296239843356599</c:v>
                </c:pt>
                <c:pt idx="14745">
                  <c:v>20.2976164195804</c:v>
                </c:pt>
                <c:pt idx="14746">
                  <c:v>20.298992995804198</c:v>
                </c:pt>
                <c:pt idx="14747">
                  <c:v>20.300369572028</c:v>
                </c:pt>
                <c:pt idx="14748">
                  <c:v>20.301746148251802</c:v>
                </c:pt>
                <c:pt idx="14749">
                  <c:v>20.3031227244755</c:v>
                </c:pt>
                <c:pt idx="14750">
                  <c:v>20.304499300699302</c:v>
                </c:pt>
                <c:pt idx="14751">
                  <c:v>20.3058758769231</c:v>
                </c:pt>
                <c:pt idx="14752">
                  <c:v>20.307252453146901</c:v>
                </c:pt>
                <c:pt idx="14753">
                  <c:v>20.3086290293706</c:v>
                </c:pt>
                <c:pt idx="14754">
                  <c:v>20.310005605594402</c:v>
                </c:pt>
                <c:pt idx="14755">
                  <c:v>20.3113821818182</c:v>
                </c:pt>
                <c:pt idx="14756">
                  <c:v>20.312758758042001</c:v>
                </c:pt>
                <c:pt idx="14757">
                  <c:v>20.3141353342657</c:v>
                </c:pt>
                <c:pt idx="14758">
                  <c:v>20.315511910489501</c:v>
                </c:pt>
                <c:pt idx="14759">
                  <c:v>20.316888486713299</c:v>
                </c:pt>
                <c:pt idx="14760">
                  <c:v>20.318265062937101</c:v>
                </c:pt>
                <c:pt idx="14761">
                  <c:v>20.3196416391608</c:v>
                </c:pt>
                <c:pt idx="14762">
                  <c:v>20.321018215384601</c:v>
                </c:pt>
                <c:pt idx="14763">
                  <c:v>20.322394791608399</c:v>
                </c:pt>
                <c:pt idx="14764">
                  <c:v>20.323771367832201</c:v>
                </c:pt>
                <c:pt idx="14765">
                  <c:v>20.3251479440559</c:v>
                </c:pt>
                <c:pt idx="14766">
                  <c:v>20.326524520279701</c:v>
                </c:pt>
                <c:pt idx="14767">
                  <c:v>20.327901096503499</c:v>
                </c:pt>
                <c:pt idx="14768">
                  <c:v>20.329277672727301</c:v>
                </c:pt>
                <c:pt idx="14769">
                  <c:v>20.330654248951099</c:v>
                </c:pt>
                <c:pt idx="14770">
                  <c:v>20.332030825174801</c:v>
                </c:pt>
                <c:pt idx="14771">
                  <c:v>20.333407401398599</c:v>
                </c:pt>
                <c:pt idx="14772">
                  <c:v>20.334783977622401</c:v>
                </c:pt>
                <c:pt idx="14773">
                  <c:v>20.336160553846199</c:v>
                </c:pt>
                <c:pt idx="14774">
                  <c:v>20.337537130069901</c:v>
                </c:pt>
                <c:pt idx="14775">
                  <c:v>20.338913706293699</c:v>
                </c:pt>
                <c:pt idx="14776">
                  <c:v>20.3402902825175</c:v>
                </c:pt>
                <c:pt idx="14777">
                  <c:v>20.341666858741299</c:v>
                </c:pt>
                <c:pt idx="14778">
                  <c:v>20.343043434965001</c:v>
                </c:pt>
                <c:pt idx="14779">
                  <c:v>20.344420011188799</c:v>
                </c:pt>
                <c:pt idx="14780">
                  <c:v>20.3457965874126</c:v>
                </c:pt>
                <c:pt idx="14781">
                  <c:v>20.347173163636398</c:v>
                </c:pt>
                <c:pt idx="14782">
                  <c:v>20.348549739860101</c:v>
                </c:pt>
                <c:pt idx="14783">
                  <c:v>20.349926316083899</c:v>
                </c:pt>
                <c:pt idx="14784">
                  <c:v>20.3513028923077</c:v>
                </c:pt>
                <c:pt idx="14785">
                  <c:v>20.352679468531498</c:v>
                </c:pt>
                <c:pt idx="14786">
                  <c:v>20.3540560447552</c:v>
                </c:pt>
                <c:pt idx="14787">
                  <c:v>20.355432620978998</c:v>
                </c:pt>
                <c:pt idx="14788">
                  <c:v>20.3568091972028</c:v>
                </c:pt>
                <c:pt idx="14789">
                  <c:v>20.358185773426602</c:v>
                </c:pt>
                <c:pt idx="14790">
                  <c:v>20.3595623496504</c:v>
                </c:pt>
                <c:pt idx="14791">
                  <c:v>20.360938925874098</c:v>
                </c:pt>
                <c:pt idx="14792">
                  <c:v>20.3623155020979</c:v>
                </c:pt>
                <c:pt idx="14793">
                  <c:v>20.363692078321701</c:v>
                </c:pt>
                <c:pt idx="14794">
                  <c:v>20.3650686545455</c:v>
                </c:pt>
                <c:pt idx="14795">
                  <c:v>20.366445230769202</c:v>
                </c:pt>
                <c:pt idx="14796">
                  <c:v>20.367821806993</c:v>
                </c:pt>
                <c:pt idx="14797">
                  <c:v>20.369198383216801</c:v>
                </c:pt>
                <c:pt idx="14798">
                  <c:v>20.370574959440599</c:v>
                </c:pt>
                <c:pt idx="14799">
                  <c:v>20.371951535664302</c:v>
                </c:pt>
                <c:pt idx="14800">
                  <c:v>20.3733281118881</c:v>
                </c:pt>
                <c:pt idx="14801">
                  <c:v>20.374704688111901</c:v>
                </c:pt>
                <c:pt idx="14802">
                  <c:v>20.376081264335699</c:v>
                </c:pt>
                <c:pt idx="14803">
                  <c:v>20.377457840559401</c:v>
                </c:pt>
                <c:pt idx="14804">
                  <c:v>20.378834416783199</c:v>
                </c:pt>
                <c:pt idx="14805">
                  <c:v>20.380210993007001</c:v>
                </c:pt>
                <c:pt idx="14806">
                  <c:v>20.381587569230799</c:v>
                </c:pt>
                <c:pt idx="14807">
                  <c:v>20.382964145454501</c:v>
                </c:pt>
                <c:pt idx="14808">
                  <c:v>20.384340721678299</c:v>
                </c:pt>
                <c:pt idx="14809">
                  <c:v>20.385717297902101</c:v>
                </c:pt>
                <c:pt idx="14810">
                  <c:v>20.387093874125899</c:v>
                </c:pt>
                <c:pt idx="14811">
                  <c:v>20.388470450349701</c:v>
                </c:pt>
                <c:pt idx="14812">
                  <c:v>20.389847026573399</c:v>
                </c:pt>
                <c:pt idx="14813">
                  <c:v>20.391223602797201</c:v>
                </c:pt>
                <c:pt idx="14814">
                  <c:v>20.392600179020999</c:v>
                </c:pt>
                <c:pt idx="14815">
                  <c:v>20.3939767552448</c:v>
                </c:pt>
                <c:pt idx="14816">
                  <c:v>20.395353331468499</c:v>
                </c:pt>
                <c:pt idx="14817">
                  <c:v>20.396729907692301</c:v>
                </c:pt>
                <c:pt idx="14818">
                  <c:v>20.398106483916099</c:v>
                </c:pt>
                <c:pt idx="14819">
                  <c:v>20.3994830601399</c:v>
                </c:pt>
                <c:pt idx="14820">
                  <c:v>20.400859636363599</c:v>
                </c:pt>
                <c:pt idx="14821">
                  <c:v>20.4022362125874</c:v>
                </c:pt>
                <c:pt idx="14822">
                  <c:v>20.403612788811198</c:v>
                </c:pt>
                <c:pt idx="14823">
                  <c:v>20.404989365035</c:v>
                </c:pt>
                <c:pt idx="14824">
                  <c:v>20.406365941258699</c:v>
                </c:pt>
                <c:pt idx="14825">
                  <c:v>20.4077425174825</c:v>
                </c:pt>
                <c:pt idx="14826">
                  <c:v>20.409119093706298</c:v>
                </c:pt>
                <c:pt idx="14827">
                  <c:v>20.4104956699301</c:v>
                </c:pt>
                <c:pt idx="14828">
                  <c:v>20.411872246153798</c:v>
                </c:pt>
                <c:pt idx="14829">
                  <c:v>20.4132488223776</c:v>
                </c:pt>
                <c:pt idx="14830">
                  <c:v>20.414625398601402</c:v>
                </c:pt>
                <c:pt idx="14831">
                  <c:v>20.4160019748252</c:v>
                </c:pt>
                <c:pt idx="14832">
                  <c:v>20.417378551049001</c:v>
                </c:pt>
                <c:pt idx="14833">
                  <c:v>20.4187551272727</c:v>
                </c:pt>
                <c:pt idx="14834">
                  <c:v>20.420131703496502</c:v>
                </c:pt>
                <c:pt idx="14835">
                  <c:v>20.4215082797203</c:v>
                </c:pt>
                <c:pt idx="14836">
                  <c:v>20.422884855944101</c:v>
                </c:pt>
                <c:pt idx="14837">
                  <c:v>20.4242614321678</c:v>
                </c:pt>
                <c:pt idx="14838">
                  <c:v>20.425638008391601</c:v>
                </c:pt>
                <c:pt idx="14839">
                  <c:v>20.427014584615399</c:v>
                </c:pt>
                <c:pt idx="14840">
                  <c:v>20.428391160839201</c:v>
                </c:pt>
                <c:pt idx="14841">
                  <c:v>20.4297677370629</c:v>
                </c:pt>
                <c:pt idx="14842">
                  <c:v>20.431144313286701</c:v>
                </c:pt>
                <c:pt idx="14843">
                  <c:v>20.432520889510499</c:v>
                </c:pt>
                <c:pt idx="14844">
                  <c:v>20.433897465734301</c:v>
                </c:pt>
                <c:pt idx="14845">
                  <c:v>20.435274041957999</c:v>
                </c:pt>
                <c:pt idx="14846">
                  <c:v>20.436650618181801</c:v>
                </c:pt>
                <c:pt idx="14847">
                  <c:v>20.438027194405599</c:v>
                </c:pt>
                <c:pt idx="14848">
                  <c:v>20.439403770629401</c:v>
                </c:pt>
                <c:pt idx="14849">
                  <c:v>20.440780346853199</c:v>
                </c:pt>
                <c:pt idx="14850">
                  <c:v>20.442156923076901</c:v>
                </c:pt>
                <c:pt idx="14851">
                  <c:v>20.443533499300699</c:v>
                </c:pt>
                <c:pt idx="14852">
                  <c:v>20.444910075524501</c:v>
                </c:pt>
                <c:pt idx="14853">
                  <c:v>20.446286651748299</c:v>
                </c:pt>
                <c:pt idx="14854">
                  <c:v>20.447663227972001</c:v>
                </c:pt>
                <c:pt idx="14855">
                  <c:v>20.449039804195799</c:v>
                </c:pt>
                <c:pt idx="14856">
                  <c:v>20.4504163804196</c:v>
                </c:pt>
                <c:pt idx="14857">
                  <c:v>20.451792956643398</c:v>
                </c:pt>
                <c:pt idx="14858">
                  <c:v>20.453169532867101</c:v>
                </c:pt>
                <c:pt idx="14859">
                  <c:v>20.454546109090899</c:v>
                </c:pt>
                <c:pt idx="14860">
                  <c:v>20.4559226853147</c:v>
                </c:pt>
                <c:pt idx="14861">
                  <c:v>20.457299261538498</c:v>
                </c:pt>
                <c:pt idx="14862">
                  <c:v>20.4586758377622</c:v>
                </c:pt>
                <c:pt idx="14863">
                  <c:v>20.460052413985998</c:v>
                </c:pt>
                <c:pt idx="14864">
                  <c:v>20.4614289902098</c:v>
                </c:pt>
                <c:pt idx="14865">
                  <c:v>20.462805566433602</c:v>
                </c:pt>
                <c:pt idx="14866">
                  <c:v>20.4641821426573</c:v>
                </c:pt>
                <c:pt idx="14867">
                  <c:v>20.465558718881098</c:v>
                </c:pt>
                <c:pt idx="14868">
                  <c:v>20.4669352951049</c:v>
                </c:pt>
                <c:pt idx="14869">
                  <c:v>20.468311871328702</c:v>
                </c:pt>
                <c:pt idx="14870">
                  <c:v>20.4696884475525</c:v>
                </c:pt>
                <c:pt idx="14871">
                  <c:v>20.471065023776202</c:v>
                </c:pt>
                <c:pt idx="14872">
                  <c:v>20.4724416</c:v>
                </c:pt>
                <c:pt idx="14873">
                  <c:v>20.473818176223801</c:v>
                </c:pt>
                <c:pt idx="14874">
                  <c:v>20.475194752447599</c:v>
                </c:pt>
                <c:pt idx="14875">
                  <c:v>20.476571328671302</c:v>
                </c:pt>
                <c:pt idx="14876">
                  <c:v>20.4779479048951</c:v>
                </c:pt>
                <c:pt idx="14877">
                  <c:v>20.479324481118901</c:v>
                </c:pt>
                <c:pt idx="14878">
                  <c:v>20.480701057342699</c:v>
                </c:pt>
                <c:pt idx="14879">
                  <c:v>20.482077633566401</c:v>
                </c:pt>
                <c:pt idx="14880">
                  <c:v>20.483454209790199</c:v>
                </c:pt>
                <c:pt idx="14881">
                  <c:v>20.484830786014001</c:v>
                </c:pt>
                <c:pt idx="14882">
                  <c:v>20.486207362237799</c:v>
                </c:pt>
                <c:pt idx="14883">
                  <c:v>20.487583938461501</c:v>
                </c:pt>
                <c:pt idx="14884">
                  <c:v>20.488960514685299</c:v>
                </c:pt>
                <c:pt idx="14885">
                  <c:v>20.490337090909101</c:v>
                </c:pt>
                <c:pt idx="14886">
                  <c:v>20.491713667132899</c:v>
                </c:pt>
                <c:pt idx="14887">
                  <c:v>20.493090243356601</c:v>
                </c:pt>
                <c:pt idx="14888">
                  <c:v>20.494466819580399</c:v>
                </c:pt>
                <c:pt idx="14889">
                  <c:v>20.495843395804201</c:v>
                </c:pt>
                <c:pt idx="14890">
                  <c:v>20.497219972027999</c:v>
                </c:pt>
                <c:pt idx="14891">
                  <c:v>20.4985965482518</c:v>
                </c:pt>
                <c:pt idx="14892">
                  <c:v>20.499973124475499</c:v>
                </c:pt>
                <c:pt idx="14893">
                  <c:v>20.501349700699301</c:v>
                </c:pt>
                <c:pt idx="14894">
                  <c:v>20.502726276923099</c:v>
                </c:pt>
                <c:pt idx="14895">
                  <c:v>20.5041028531469</c:v>
                </c:pt>
                <c:pt idx="14896">
                  <c:v>20.505479429370599</c:v>
                </c:pt>
                <c:pt idx="14897">
                  <c:v>20.5068560055944</c:v>
                </c:pt>
                <c:pt idx="14898">
                  <c:v>20.508232581818199</c:v>
                </c:pt>
                <c:pt idx="14899">
                  <c:v>20.509609158042</c:v>
                </c:pt>
                <c:pt idx="14900">
                  <c:v>20.510985734265699</c:v>
                </c:pt>
                <c:pt idx="14901">
                  <c:v>20.5123623104895</c:v>
                </c:pt>
                <c:pt idx="14902">
                  <c:v>20.513738886713298</c:v>
                </c:pt>
                <c:pt idx="14903">
                  <c:v>20.5151154629371</c:v>
                </c:pt>
                <c:pt idx="14904">
                  <c:v>20.516492039160799</c:v>
                </c:pt>
                <c:pt idx="14905">
                  <c:v>20.5178686153846</c:v>
                </c:pt>
                <c:pt idx="14906">
                  <c:v>20.519245191608402</c:v>
                </c:pt>
                <c:pt idx="14907">
                  <c:v>20.5206217678322</c:v>
                </c:pt>
                <c:pt idx="14908">
                  <c:v>20.521998344055898</c:v>
                </c:pt>
                <c:pt idx="14909">
                  <c:v>20.5233749202797</c:v>
                </c:pt>
                <c:pt idx="14910">
                  <c:v>20.524751496503502</c:v>
                </c:pt>
                <c:pt idx="14911">
                  <c:v>20.5261280727273</c:v>
                </c:pt>
                <c:pt idx="14912">
                  <c:v>20.527504648951101</c:v>
                </c:pt>
                <c:pt idx="14913">
                  <c:v>20.5288812251748</c:v>
                </c:pt>
                <c:pt idx="14914">
                  <c:v>20.530257801398601</c:v>
                </c:pt>
                <c:pt idx="14915">
                  <c:v>20.5316343776224</c:v>
                </c:pt>
                <c:pt idx="14916">
                  <c:v>20.533010953846201</c:v>
                </c:pt>
                <c:pt idx="14917">
                  <c:v>20.5343875300699</c:v>
                </c:pt>
                <c:pt idx="14918">
                  <c:v>20.535764106293701</c:v>
                </c:pt>
                <c:pt idx="14919">
                  <c:v>20.537140682517499</c:v>
                </c:pt>
                <c:pt idx="14920">
                  <c:v>20.538517258741301</c:v>
                </c:pt>
                <c:pt idx="14921">
                  <c:v>20.539893834965</c:v>
                </c:pt>
                <c:pt idx="14922">
                  <c:v>20.541270411188801</c:v>
                </c:pt>
                <c:pt idx="14923">
                  <c:v>20.542646987412599</c:v>
                </c:pt>
                <c:pt idx="14924">
                  <c:v>20.544023563636401</c:v>
                </c:pt>
                <c:pt idx="14925">
                  <c:v>20.545400139860099</c:v>
                </c:pt>
                <c:pt idx="14926">
                  <c:v>20.546776716083901</c:v>
                </c:pt>
                <c:pt idx="14927">
                  <c:v>20.548153292307699</c:v>
                </c:pt>
                <c:pt idx="14928">
                  <c:v>20.549529868531501</c:v>
                </c:pt>
                <c:pt idx="14929">
                  <c:v>20.550906444755199</c:v>
                </c:pt>
                <c:pt idx="14930">
                  <c:v>20.552283020979001</c:v>
                </c:pt>
                <c:pt idx="14931">
                  <c:v>20.553659597202799</c:v>
                </c:pt>
                <c:pt idx="14932">
                  <c:v>20.5550361734266</c:v>
                </c:pt>
                <c:pt idx="14933">
                  <c:v>20.556412749650399</c:v>
                </c:pt>
                <c:pt idx="14934">
                  <c:v>20.557789325874101</c:v>
                </c:pt>
                <c:pt idx="14935">
                  <c:v>20.559165902097899</c:v>
                </c:pt>
                <c:pt idx="14936">
                  <c:v>20.5605424783217</c:v>
                </c:pt>
                <c:pt idx="14937">
                  <c:v>20.561919054545498</c:v>
                </c:pt>
                <c:pt idx="14938">
                  <c:v>20.563295630769201</c:v>
                </c:pt>
                <c:pt idx="14939">
                  <c:v>20.564672206992999</c:v>
                </c:pt>
                <c:pt idx="14940">
                  <c:v>20.5660487832168</c:v>
                </c:pt>
                <c:pt idx="14941">
                  <c:v>20.567425359440598</c:v>
                </c:pt>
                <c:pt idx="14942">
                  <c:v>20.5688019356643</c:v>
                </c:pt>
                <c:pt idx="14943">
                  <c:v>20.570178511888098</c:v>
                </c:pt>
                <c:pt idx="14944">
                  <c:v>20.5715550881119</c:v>
                </c:pt>
                <c:pt idx="14945">
                  <c:v>20.572931664335702</c:v>
                </c:pt>
                <c:pt idx="14946">
                  <c:v>20.5743082405594</c:v>
                </c:pt>
                <c:pt idx="14947">
                  <c:v>20.575684816783198</c:v>
                </c:pt>
                <c:pt idx="14948">
                  <c:v>20.577061393007</c:v>
                </c:pt>
                <c:pt idx="14949">
                  <c:v>20.578437969230801</c:v>
                </c:pt>
                <c:pt idx="14950">
                  <c:v>20.5798145454545</c:v>
                </c:pt>
                <c:pt idx="14951">
                  <c:v>20.581191121678302</c:v>
                </c:pt>
                <c:pt idx="14952">
                  <c:v>20.5825676979021</c:v>
                </c:pt>
                <c:pt idx="14953">
                  <c:v>20.583944274125901</c:v>
                </c:pt>
                <c:pt idx="14954">
                  <c:v>20.585320850349699</c:v>
                </c:pt>
                <c:pt idx="14955">
                  <c:v>20.586697426573402</c:v>
                </c:pt>
                <c:pt idx="14956">
                  <c:v>20.5880740027972</c:v>
                </c:pt>
                <c:pt idx="14957">
                  <c:v>20.589450579021001</c:v>
                </c:pt>
                <c:pt idx="14958">
                  <c:v>20.590827155244799</c:v>
                </c:pt>
                <c:pt idx="14959">
                  <c:v>20.592203731468501</c:v>
                </c:pt>
                <c:pt idx="14960">
                  <c:v>20.593580307692299</c:v>
                </c:pt>
                <c:pt idx="14961">
                  <c:v>20.594956883916101</c:v>
                </c:pt>
                <c:pt idx="14962">
                  <c:v>20.596333460139899</c:v>
                </c:pt>
                <c:pt idx="14963">
                  <c:v>20.597710036363601</c:v>
                </c:pt>
                <c:pt idx="14964">
                  <c:v>20.599086612587399</c:v>
                </c:pt>
                <c:pt idx="14965">
                  <c:v>20.600463188811201</c:v>
                </c:pt>
                <c:pt idx="14966">
                  <c:v>20.601839765034999</c:v>
                </c:pt>
                <c:pt idx="14967">
                  <c:v>20.603216341258701</c:v>
                </c:pt>
                <c:pt idx="14968">
                  <c:v>20.604592917482499</c:v>
                </c:pt>
                <c:pt idx="14969">
                  <c:v>20.605969493706301</c:v>
                </c:pt>
                <c:pt idx="14970">
                  <c:v>20.607346069930099</c:v>
                </c:pt>
                <c:pt idx="14971">
                  <c:v>20.608722646153801</c:v>
                </c:pt>
                <c:pt idx="14972">
                  <c:v>20.610099222377599</c:v>
                </c:pt>
                <c:pt idx="14973">
                  <c:v>20.611475798601401</c:v>
                </c:pt>
                <c:pt idx="14974">
                  <c:v>20.612852374825199</c:v>
                </c:pt>
                <c:pt idx="14975">
                  <c:v>20.614228951049</c:v>
                </c:pt>
                <c:pt idx="14976">
                  <c:v>20.615605527272699</c:v>
                </c:pt>
                <c:pt idx="14977">
                  <c:v>20.6169821034965</c:v>
                </c:pt>
                <c:pt idx="14978">
                  <c:v>20.618358679720298</c:v>
                </c:pt>
                <c:pt idx="14979">
                  <c:v>20.6197352559441</c:v>
                </c:pt>
                <c:pt idx="14980">
                  <c:v>20.621111832167799</c:v>
                </c:pt>
                <c:pt idx="14981">
                  <c:v>20.6224884083916</c:v>
                </c:pt>
                <c:pt idx="14982">
                  <c:v>20.623864984615398</c:v>
                </c:pt>
                <c:pt idx="14983">
                  <c:v>20.6252415608392</c:v>
                </c:pt>
                <c:pt idx="14984">
                  <c:v>20.626618137062898</c:v>
                </c:pt>
                <c:pt idx="14985">
                  <c:v>20.6279947132867</c:v>
                </c:pt>
                <c:pt idx="14986">
                  <c:v>20.629371289510502</c:v>
                </c:pt>
                <c:pt idx="14987">
                  <c:v>20.6307478657343</c:v>
                </c:pt>
                <c:pt idx="14988">
                  <c:v>20.632124441957998</c:v>
                </c:pt>
                <c:pt idx="14989">
                  <c:v>20.6335010181818</c:v>
                </c:pt>
                <c:pt idx="14990">
                  <c:v>20.634877594405602</c:v>
                </c:pt>
                <c:pt idx="14991">
                  <c:v>20.6362541706294</c:v>
                </c:pt>
                <c:pt idx="14992">
                  <c:v>20.637630746853102</c:v>
                </c:pt>
                <c:pt idx="14993">
                  <c:v>20.6390073230769</c:v>
                </c:pt>
                <c:pt idx="14994">
                  <c:v>20.640383899300701</c:v>
                </c:pt>
                <c:pt idx="14995">
                  <c:v>20.641760475524499</c:v>
                </c:pt>
                <c:pt idx="14996">
                  <c:v>20.643137051748301</c:v>
                </c:pt>
                <c:pt idx="14997">
                  <c:v>20.644513627972</c:v>
                </c:pt>
                <c:pt idx="14998">
                  <c:v>20.645890204195801</c:v>
                </c:pt>
                <c:pt idx="14999">
                  <c:v>20.647266780419599</c:v>
                </c:pt>
                <c:pt idx="15000">
                  <c:v>20.648643356643401</c:v>
                </c:pt>
                <c:pt idx="15001">
                  <c:v>20.650019932867099</c:v>
                </c:pt>
                <c:pt idx="15002">
                  <c:v>20.651396509090901</c:v>
                </c:pt>
                <c:pt idx="15003">
                  <c:v>20.652773085314699</c:v>
                </c:pt>
                <c:pt idx="15004">
                  <c:v>20.654149661538501</c:v>
                </c:pt>
                <c:pt idx="15005">
                  <c:v>20.655526237762199</c:v>
                </c:pt>
                <c:pt idx="15006">
                  <c:v>20.656902813986001</c:v>
                </c:pt>
                <c:pt idx="15007">
                  <c:v>20.658279390209799</c:v>
                </c:pt>
                <c:pt idx="15008">
                  <c:v>20.659655966433601</c:v>
                </c:pt>
                <c:pt idx="15009">
                  <c:v>20.661032542657299</c:v>
                </c:pt>
                <c:pt idx="15010">
                  <c:v>20.662409118881101</c:v>
                </c:pt>
                <c:pt idx="15011">
                  <c:v>20.663785695104899</c:v>
                </c:pt>
                <c:pt idx="15012">
                  <c:v>20.6651622713287</c:v>
                </c:pt>
                <c:pt idx="15013">
                  <c:v>20.666538847552498</c:v>
                </c:pt>
                <c:pt idx="15014">
                  <c:v>20.667915423776201</c:v>
                </c:pt>
                <c:pt idx="15015">
                  <c:v>20.669291999999999</c:v>
                </c:pt>
                <c:pt idx="15016">
                  <c:v>20.6706685762238</c:v>
                </c:pt>
                <c:pt idx="15017">
                  <c:v>20.672045152447598</c:v>
                </c:pt>
                <c:pt idx="15018">
                  <c:v>20.6734217286713</c:v>
                </c:pt>
                <c:pt idx="15019">
                  <c:v>20.674798304895099</c:v>
                </c:pt>
                <c:pt idx="15020">
                  <c:v>20.6761748811189</c:v>
                </c:pt>
                <c:pt idx="15021">
                  <c:v>20.677551457342702</c:v>
                </c:pt>
                <c:pt idx="15022">
                  <c:v>20.6789280335664</c:v>
                </c:pt>
                <c:pt idx="15023">
                  <c:v>20.680304609790198</c:v>
                </c:pt>
                <c:pt idx="15024">
                  <c:v>20.681681186014</c:v>
                </c:pt>
                <c:pt idx="15025">
                  <c:v>20.683057762237802</c:v>
                </c:pt>
                <c:pt idx="15026">
                  <c:v>20.6844343384615</c:v>
                </c:pt>
                <c:pt idx="15027">
                  <c:v>20.685810914685302</c:v>
                </c:pt>
                <c:pt idx="15028">
                  <c:v>20.6871874909091</c:v>
                </c:pt>
                <c:pt idx="15029">
                  <c:v>20.688564067132901</c:v>
                </c:pt>
                <c:pt idx="15030">
                  <c:v>20.6899406433566</c:v>
                </c:pt>
                <c:pt idx="15031">
                  <c:v>20.691317219580402</c:v>
                </c:pt>
                <c:pt idx="15032">
                  <c:v>20.6926937958042</c:v>
                </c:pt>
                <c:pt idx="15033">
                  <c:v>20.694070372028001</c:v>
                </c:pt>
                <c:pt idx="15034">
                  <c:v>20.695446948251799</c:v>
                </c:pt>
                <c:pt idx="15035">
                  <c:v>20.696823524475501</c:v>
                </c:pt>
                <c:pt idx="15036">
                  <c:v>20.698200100699299</c:v>
                </c:pt>
                <c:pt idx="15037">
                  <c:v>20.699576676923101</c:v>
                </c:pt>
                <c:pt idx="15038">
                  <c:v>20.700953253146899</c:v>
                </c:pt>
                <c:pt idx="15039">
                  <c:v>20.702329829370601</c:v>
                </c:pt>
                <c:pt idx="15040">
                  <c:v>20.703706405594399</c:v>
                </c:pt>
                <c:pt idx="15041">
                  <c:v>20.705082981818201</c:v>
                </c:pt>
                <c:pt idx="15042">
                  <c:v>20.706459558041999</c:v>
                </c:pt>
                <c:pt idx="15043">
                  <c:v>20.707836134265701</c:v>
                </c:pt>
                <c:pt idx="15044">
                  <c:v>20.709212710489499</c:v>
                </c:pt>
                <c:pt idx="15045">
                  <c:v>20.710589286713301</c:v>
                </c:pt>
                <c:pt idx="15046">
                  <c:v>20.711965862937099</c:v>
                </c:pt>
                <c:pt idx="15047">
                  <c:v>20.713342439160801</c:v>
                </c:pt>
                <c:pt idx="15048">
                  <c:v>20.714719015384599</c:v>
                </c:pt>
                <c:pt idx="15049">
                  <c:v>20.716095591608401</c:v>
                </c:pt>
                <c:pt idx="15050">
                  <c:v>20.717472167832199</c:v>
                </c:pt>
                <c:pt idx="15051">
                  <c:v>20.718848744055901</c:v>
                </c:pt>
                <c:pt idx="15052">
                  <c:v>20.720225320279699</c:v>
                </c:pt>
                <c:pt idx="15053">
                  <c:v>20.7216018965035</c:v>
                </c:pt>
                <c:pt idx="15054">
                  <c:v>20.722978472727299</c:v>
                </c:pt>
                <c:pt idx="15055">
                  <c:v>20.7243550489511</c:v>
                </c:pt>
                <c:pt idx="15056">
                  <c:v>20.725731625174799</c:v>
                </c:pt>
                <c:pt idx="15057">
                  <c:v>20.7271082013986</c:v>
                </c:pt>
                <c:pt idx="15058">
                  <c:v>20.728484777622398</c:v>
                </c:pt>
                <c:pt idx="15059">
                  <c:v>20.7298613538462</c:v>
                </c:pt>
                <c:pt idx="15060">
                  <c:v>20.731237930069899</c:v>
                </c:pt>
                <c:pt idx="15061">
                  <c:v>20.7326145062937</c:v>
                </c:pt>
                <c:pt idx="15062">
                  <c:v>20.733991082517498</c:v>
                </c:pt>
                <c:pt idx="15063">
                  <c:v>20.7353676587413</c:v>
                </c:pt>
                <c:pt idx="15064">
                  <c:v>20.736744234964998</c:v>
                </c:pt>
                <c:pt idx="15065">
                  <c:v>20.7381208111888</c:v>
                </c:pt>
                <c:pt idx="15066">
                  <c:v>20.739497387412602</c:v>
                </c:pt>
                <c:pt idx="15067">
                  <c:v>20.7408739636364</c:v>
                </c:pt>
                <c:pt idx="15068">
                  <c:v>20.742250539860098</c:v>
                </c:pt>
                <c:pt idx="15069">
                  <c:v>20.7436271160839</c:v>
                </c:pt>
                <c:pt idx="15070">
                  <c:v>20.745003692307701</c:v>
                </c:pt>
                <c:pt idx="15071">
                  <c:v>20.7463802685315</c:v>
                </c:pt>
                <c:pt idx="15072">
                  <c:v>20.747756844755202</c:v>
                </c:pt>
                <c:pt idx="15073">
                  <c:v>20.749133420979</c:v>
                </c:pt>
                <c:pt idx="15074">
                  <c:v>20.750509997202801</c:v>
                </c:pt>
                <c:pt idx="15075">
                  <c:v>20.751886573426599</c:v>
                </c:pt>
                <c:pt idx="15076">
                  <c:v>20.753263149650401</c:v>
                </c:pt>
                <c:pt idx="15077">
                  <c:v>20.7546397258741</c:v>
                </c:pt>
                <c:pt idx="15078">
                  <c:v>20.756016302097901</c:v>
                </c:pt>
                <c:pt idx="15079">
                  <c:v>20.757392878321699</c:v>
                </c:pt>
                <c:pt idx="15080">
                  <c:v>20.758769454545501</c:v>
                </c:pt>
                <c:pt idx="15081">
                  <c:v>20.760146030769199</c:v>
                </c:pt>
                <c:pt idx="15082">
                  <c:v>20.761522606993001</c:v>
                </c:pt>
                <c:pt idx="15083">
                  <c:v>20.762899183216799</c:v>
                </c:pt>
                <c:pt idx="15084">
                  <c:v>20.764275759440601</c:v>
                </c:pt>
                <c:pt idx="15085">
                  <c:v>20.765652335664299</c:v>
                </c:pt>
                <c:pt idx="15086">
                  <c:v>20.767028911888101</c:v>
                </c:pt>
                <c:pt idx="15087">
                  <c:v>20.768405488111899</c:v>
                </c:pt>
                <c:pt idx="15088">
                  <c:v>20.769782064335701</c:v>
                </c:pt>
                <c:pt idx="15089">
                  <c:v>20.771158640559399</c:v>
                </c:pt>
                <c:pt idx="15090">
                  <c:v>20.772535216783201</c:v>
                </c:pt>
                <c:pt idx="15091">
                  <c:v>20.773911793006999</c:v>
                </c:pt>
                <c:pt idx="15092">
                  <c:v>20.7752883692308</c:v>
                </c:pt>
                <c:pt idx="15093">
                  <c:v>20.776664945454499</c:v>
                </c:pt>
                <c:pt idx="15094">
                  <c:v>20.778041521678301</c:v>
                </c:pt>
                <c:pt idx="15095">
                  <c:v>20.779418097902099</c:v>
                </c:pt>
                <c:pt idx="15096">
                  <c:v>20.7807946741259</c:v>
                </c:pt>
                <c:pt idx="15097">
                  <c:v>20.782171250349698</c:v>
                </c:pt>
                <c:pt idx="15098">
                  <c:v>20.7835478265734</c:v>
                </c:pt>
                <c:pt idx="15099">
                  <c:v>20.784924402797198</c:v>
                </c:pt>
                <c:pt idx="15100">
                  <c:v>20.786300979021</c:v>
                </c:pt>
                <c:pt idx="15101">
                  <c:v>20.787677555244802</c:v>
                </c:pt>
                <c:pt idx="15102">
                  <c:v>20.7890541314685</c:v>
                </c:pt>
                <c:pt idx="15103">
                  <c:v>20.790430707692298</c:v>
                </c:pt>
                <c:pt idx="15104">
                  <c:v>20.7918072839161</c:v>
                </c:pt>
                <c:pt idx="15105">
                  <c:v>20.793183860139901</c:v>
                </c:pt>
                <c:pt idx="15106">
                  <c:v>20.7945604363636</c:v>
                </c:pt>
                <c:pt idx="15107">
                  <c:v>20.795937012587402</c:v>
                </c:pt>
                <c:pt idx="15108">
                  <c:v>20.7973135888112</c:v>
                </c:pt>
                <c:pt idx="15109">
                  <c:v>20.798690165035001</c:v>
                </c:pt>
                <c:pt idx="15110">
                  <c:v>20.8000667412587</c:v>
                </c:pt>
                <c:pt idx="15111">
                  <c:v>20.801443317482502</c:v>
                </c:pt>
                <c:pt idx="15112">
                  <c:v>20.8028198937063</c:v>
                </c:pt>
                <c:pt idx="15113">
                  <c:v>20.804196469930101</c:v>
                </c:pt>
                <c:pt idx="15114">
                  <c:v>20.8055730461538</c:v>
                </c:pt>
                <c:pt idx="15115">
                  <c:v>20.806949622377601</c:v>
                </c:pt>
                <c:pt idx="15116">
                  <c:v>20.808326198601399</c:v>
                </c:pt>
                <c:pt idx="15117">
                  <c:v>20.809702774825201</c:v>
                </c:pt>
                <c:pt idx="15118">
                  <c:v>20.811079351048999</c:v>
                </c:pt>
                <c:pt idx="15119">
                  <c:v>20.812455927272701</c:v>
                </c:pt>
                <c:pt idx="15120">
                  <c:v>20.813832503496499</c:v>
                </c:pt>
                <c:pt idx="15121">
                  <c:v>20.815209079720301</c:v>
                </c:pt>
                <c:pt idx="15122">
                  <c:v>20.816585655944099</c:v>
                </c:pt>
                <c:pt idx="15123">
                  <c:v>20.817962232167801</c:v>
                </c:pt>
                <c:pt idx="15124">
                  <c:v>20.819338808391599</c:v>
                </c:pt>
                <c:pt idx="15125">
                  <c:v>20.820715384615401</c:v>
                </c:pt>
                <c:pt idx="15126">
                  <c:v>20.822091960839199</c:v>
                </c:pt>
                <c:pt idx="15127">
                  <c:v>20.823468537062901</c:v>
                </c:pt>
                <c:pt idx="15128">
                  <c:v>20.824845113286699</c:v>
                </c:pt>
                <c:pt idx="15129">
                  <c:v>20.826221689510501</c:v>
                </c:pt>
                <c:pt idx="15130">
                  <c:v>20.827598265734299</c:v>
                </c:pt>
                <c:pt idx="15131">
                  <c:v>20.828974841958001</c:v>
                </c:pt>
                <c:pt idx="15132">
                  <c:v>20.830351418181799</c:v>
                </c:pt>
                <c:pt idx="15133">
                  <c:v>20.8317279944056</c:v>
                </c:pt>
                <c:pt idx="15134">
                  <c:v>20.833104570629398</c:v>
                </c:pt>
                <c:pt idx="15135">
                  <c:v>20.834481146853101</c:v>
                </c:pt>
                <c:pt idx="15136">
                  <c:v>20.835857723076899</c:v>
                </c:pt>
                <c:pt idx="15137">
                  <c:v>20.8372342993007</c:v>
                </c:pt>
                <c:pt idx="15138">
                  <c:v>20.838610875524498</c:v>
                </c:pt>
                <c:pt idx="15139">
                  <c:v>20.8399874517483</c:v>
                </c:pt>
                <c:pt idx="15140">
                  <c:v>20.841364027971998</c:v>
                </c:pt>
                <c:pt idx="15141">
                  <c:v>20.8427406041958</c:v>
                </c:pt>
                <c:pt idx="15142">
                  <c:v>20.844117180419602</c:v>
                </c:pt>
                <c:pt idx="15143">
                  <c:v>20.8454937566434</c:v>
                </c:pt>
                <c:pt idx="15144">
                  <c:v>20.846870332867098</c:v>
                </c:pt>
                <c:pt idx="15145">
                  <c:v>20.8482469090909</c:v>
                </c:pt>
                <c:pt idx="15146">
                  <c:v>20.849623485314702</c:v>
                </c:pt>
                <c:pt idx="15147">
                  <c:v>20.8510000615385</c:v>
                </c:pt>
                <c:pt idx="15148">
                  <c:v>20.852376637762202</c:v>
                </c:pt>
                <c:pt idx="15149">
                  <c:v>20.853753213986</c:v>
                </c:pt>
                <c:pt idx="15150">
                  <c:v>20.855129790209801</c:v>
                </c:pt>
                <c:pt idx="15151">
                  <c:v>20.856506366433599</c:v>
                </c:pt>
                <c:pt idx="15152">
                  <c:v>20.857882942657302</c:v>
                </c:pt>
                <c:pt idx="15153">
                  <c:v>20.8592595188811</c:v>
                </c:pt>
                <c:pt idx="15154">
                  <c:v>20.860636095104901</c:v>
                </c:pt>
                <c:pt idx="15155">
                  <c:v>20.862012671328699</c:v>
                </c:pt>
                <c:pt idx="15156">
                  <c:v>20.863389247552501</c:v>
                </c:pt>
                <c:pt idx="15157">
                  <c:v>20.864765823776199</c:v>
                </c:pt>
                <c:pt idx="15158">
                  <c:v>20.866142400000001</c:v>
                </c:pt>
                <c:pt idx="15159">
                  <c:v>20.867518976223799</c:v>
                </c:pt>
                <c:pt idx="15160">
                  <c:v>20.868895552447601</c:v>
                </c:pt>
                <c:pt idx="15161">
                  <c:v>20.870272128671299</c:v>
                </c:pt>
                <c:pt idx="15162">
                  <c:v>20.871648704895101</c:v>
                </c:pt>
                <c:pt idx="15163">
                  <c:v>20.873025281118899</c:v>
                </c:pt>
                <c:pt idx="15164">
                  <c:v>20.874401857342701</c:v>
                </c:pt>
                <c:pt idx="15165">
                  <c:v>20.875778433566399</c:v>
                </c:pt>
                <c:pt idx="15166">
                  <c:v>20.877155009790201</c:v>
                </c:pt>
                <c:pt idx="15167">
                  <c:v>20.878531586013999</c:v>
                </c:pt>
                <c:pt idx="15168">
                  <c:v>20.8799081622378</c:v>
                </c:pt>
                <c:pt idx="15169">
                  <c:v>20.881284738461499</c:v>
                </c:pt>
                <c:pt idx="15170">
                  <c:v>20.882661314685301</c:v>
                </c:pt>
                <c:pt idx="15171">
                  <c:v>20.884037890909099</c:v>
                </c:pt>
                <c:pt idx="15172">
                  <c:v>20.8854144671329</c:v>
                </c:pt>
                <c:pt idx="15173">
                  <c:v>20.886791043356599</c:v>
                </c:pt>
                <c:pt idx="15174">
                  <c:v>20.8881676195804</c:v>
                </c:pt>
                <c:pt idx="15175">
                  <c:v>20.889544195804199</c:v>
                </c:pt>
                <c:pt idx="15176">
                  <c:v>20.890920772028</c:v>
                </c:pt>
                <c:pt idx="15177">
                  <c:v>20.892297348251802</c:v>
                </c:pt>
                <c:pt idx="15178">
                  <c:v>20.8936739244755</c:v>
                </c:pt>
                <c:pt idx="15179">
                  <c:v>20.895050500699298</c:v>
                </c:pt>
                <c:pt idx="15180">
                  <c:v>20.8964270769231</c:v>
                </c:pt>
                <c:pt idx="15181">
                  <c:v>20.897803653146902</c:v>
                </c:pt>
                <c:pt idx="15182">
                  <c:v>20.8991802293706</c:v>
                </c:pt>
                <c:pt idx="15183">
                  <c:v>20.900556805594402</c:v>
                </c:pt>
                <c:pt idx="15184">
                  <c:v>20.9019333818182</c:v>
                </c:pt>
                <c:pt idx="15185">
                  <c:v>20.903309958042001</c:v>
                </c:pt>
                <c:pt idx="15186">
                  <c:v>20.9046865342657</c:v>
                </c:pt>
                <c:pt idx="15187">
                  <c:v>20.906063110489502</c:v>
                </c:pt>
                <c:pt idx="15188">
                  <c:v>20.9074396867133</c:v>
                </c:pt>
                <c:pt idx="15189">
                  <c:v>20.908816262937101</c:v>
                </c:pt>
                <c:pt idx="15190">
                  <c:v>20.9101928391608</c:v>
                </c:pt>
                <c:pt idx="15191">
                  <c:v>20.911569415384601</c:v>
                </c:pt>
                <c:pt idx="15192">
                  <c:v>20.9129459916084</c:v>
                </c:pt>
                <c:pt idx="15193">
                  <c:v>20.914322567832201</c:v>
                </c:pt>
                <c:pt idx="15194">
                  <c:v>20.9156991440559</c:v>
                </c:pt>
                <c:pt idx="15195">
                  <c:v>20.917075720279701</c:v>
                </c:pt>
                <c:pt idx="15196">
                  <c:v>20.918452296503499</c:v>
                </c:pt>
                <c:pt idx="15197">
                  <c:v>20.919828872727301</c:v>
                </c:pt>
                <c:pt idx="15198">
                  <c:v>20.921205448951099</c:v>
                </c:pt>
                <c:pt idx="15199">
                  <c:v>20.922582025174801</c:v>
                </c:pt>
                <c:pt idx="15200">
                  <c:v>20.923958601398599</c:v>
                </c:pt>
                <c:pt idx="15201">
                  <c:v>20.925335177622401</c:v>
                </c:pt>
                <c:pt idx="15202">
                  <c:v>20.926711753846199</c:v>
                </c:pt>
                <c:pt idx="15203">
                  <c:v>20.928088330069901</c:v>
                </c:pt>
                <c:pt idx="15204">
                  <c:v>20.929464906293699</c:v>
                </c:pt>
                <c:pt idx="15205">
                  <c:v>20.930841482517501</c:v>
                </c:pt>
                <c:pt idx="15206">
                  <c:v>20.932218058741299</c:v>
                </c:pt>
                <c:pt idx="15207">
                  <c:v>20.933594634965001</c:v>
                </c:pt>
                <c:pt idx="15208">
                  <c:v>20.934971211188799</c:v>
                </c:pt>
                <c:pt idx="15209">
                  <c:v>20.9363477874126</c:v>
                </c:pt>
                <c:pt idx="15210">
                  <c:v>20.937724363636399</c:v>
                </c:pt>
                <c:pt idx="15211">
                  <c:v>20.939100939860101</c:v>
                </c:pt>
                <c:pt idx="15212">
                  <c:v>20.940477516083899</c:v>
                </c:pt>
                <c:pt idx="15213">
                  <c:v>20.9418540923077</c:v>
                </c:pt>
                <c:pt idx="15214">
                  <c:v>20.943230668531498</c:v>
                </c:pt>
                <c:pt idx="15215">
                  <c:v>20.9446072447553</c:v>
                </c:pt>
                <c:pt idx="15216">
                  <c:v>20.945983820978999</c:v>
                </c:pt>
                <c:pt idx="15217">
                  <c:v>20.9473603972028</c:v>
                </c:pt>
                <c:pt idx="15218">
                  <c:v>20.948736973426598</c:v>
                </c:pt>
                <c:pt idx="15219">
                  <c:v>20.9501135496504</c:v>
                </c:pt>
                <c:pt idx="15220">
                  <c:v>20.951490125874098</c:v>
                </c:pt>
                <c:pt idx="15221">
                  <c:v>20.9528667020979</c:v>
                </c:pt>
                <c:pt idx="15222">
                  <c:v>20.954243278321702</c:v>
                </c:pt>
                <c:pt idx="15223">
                  <c:v>20.9556198545455</c:v>
                </c:pt>
                <c:pt idx="15224">
                  <c:v>20.956996430769198</c:v>
                </c:pt>
                <c:pt idx="15225">
                  <c:v>20.958373006993</c:v>
                </c:pt>
                <c:pt idx="15226">
                  <c:v>20.959749583216801</c:v>
                </c:pt>
                <c:pt idx="15227">
                  <c:v>20.9611261594406</c:v>
                </c:pt>
                <c:pt idx="15228">
                  <c:v>20.962502735664302</c:v>
                </c:pt>
                <c:pt idx="15229">
                  <c:v>20.9638793118881</c:v>
                </c:pt>
                <c:pt idx="15230">
                  <c:v>20.965255888111901</c:v>
                </c:pt>
                <c:pt idx="15231">
                  <c:v>20.966632464335699</c:v>
                </c:pt>
                <c:pt idx="15232">
                  <c:v>20.968009040559402</c:v>
                </c:pt>
                <c:pt idx="15233">
                  <c:v>20.9693856167832</c:v>
                </c:pt>
                <c:pt idx="15234">
                  <c:v>20.970762193007001</c:v>
                </c:pt>
                <c:pt idx="15235">
                  <c:v>20.972138769230799</c:v>
                </c:pt>
                <c:pt idx="15236">
                  <c:v>20.973515345454501</c:v>
                </c:pt>
                <c:pt idx="15237">
                  <c:v>20.974891921678299</c:v>
                </c:pt>
                <c:pt idx="15238">
                  <c:v>20.976268497902101</c:v>
                </c:pt>
                <c:pt idx="15239">
                  <c:v>20.977645074125899</c:v>
                </c:pt>
                <c:pt idx="15240">
                  <c:v>20.979021650349701</c:v>
                </c:pt>
                <c:pt idx="15241">
                  <c:v>20.980398226573399</c:v>
                </c:pt>
                <c:pt idx="15242">
                  <c:v>20.981774802797201</c:v>
                </c:pt>
                <c:pt idx="15243">
                  <c:v>20.983151379020999</c:v>
                </c:pt>
                <c:pt idx="15244">
                  <c:v>20.984527955244801</c:v>
                </c:pt>
                <c:pt idx="15245">
                  <c:v>20.985904531468499</c:v>
                </c:pt>
                <c:pt idx="15246">
                  <c:v>20.987281107692301</c:v>
                </c:pt>
                <c:pt idx="15247">
                  <c:v>20.988657683916099</c:v>
                </c:pt>
                <c:pt idx="15248">
                  <c:v>20.9900342601399</c:v>
                </c:pt>
                <c:pt idx="15249">
                  <c:v>20.991410836363599</c:v>
                </c:pt>
                <c:pt idx="15250">
                  <c:v>20.992787412587401</c:v>
                </c:pt>
                <c:pt idx="15251">
                  <c:v>20.994163988811199</c:v>
                </c:pt>
                <c:pt idx="15252">
                  <c:v>20.995540565035</c:v>
                </c:pt>
                <c:pt idx="15253">
                  <c:v>20.996917141258699</c:v>
                </c:pt>
                <c:pt idx="15254">
                  <c:v>20.9982937174825</c:v>
                </c:pt>
                <c:pt idx="15255">
                  <c:v>20.999670293706298</c:v>
                </c:pt>
                <c:pt idx="15256">
                  <c:v>21.0010468699301</c:v>
                </c:pt>
                <c:pt idx="15257">
                  <c:v>21.002423446153902</c:v>
                </c:pt>
                <c:pt idx="15258">
                  <c:v>21.0038000223776</c:v>
                </c:pt>
                <c:pt idx="15259">
                  <c:v>21.005176598601398</c:v>
                </c:pt>
                <c:pt idx="15260">
                  <c:v>21.0065531748252</c:v>
                </c:pt>
                <c:pt idx="15261">
                  <c:v>21.007929751049002</c:v>
                </c:pt>
                <c:pt idx="15262">
                  <c:v>21.0093063272727</c:v>
                </c:pt>
                <c:pt idx="15263">
                  <c:v>21.010682903496502</c:v>
                </c:pt>
                <c:pt idx="15264">
                  <c:v>21.0120594797203</c:v>
                </c:pt>
                <c:pt idx="15265">
                  <c:v>21.013436055944101</c:v>
                </c:pt>
                <c:pt idx="15266">
                  <c:v>21.0148126321678</c:v>
                </c:pt>
                <c:pt idx="15267">
                  <c:v>21.016189208391602</c:v>
                </c:pt>
                <c:pt idx="15268">
                  <c:v>21.0175657846154</c:v>
                </c:pt>
                <c:pt idx="15269">
                  <c:v>21.018942360839201</c:v>
                </c:pt>
                <c:pt idx="15270">
                  <c:v>21.0203189370629</c:v>
                </c:pt>
                <c:pt idx="15271">
                  <c:v>21.021695513286701</c:v>
                </c:pt>
                <c:pt idx="15272">
                  <c:v>21.023072089510499</c:v>
                </c:pt>
                <c:pt idx="15273">
                  <c:v>21.024448665734301</c:v>
                </c:pt>
                <c:pt idx="15274">
                  <c:v>21.025825241958</c:v>
                </c:pt>
                <c:pt idx="15275">
                  <c:v>21.027201818181801</c:v>
                </c:pt>
                <c:pt idx="15276">
                  <c:v>21.028578394405599</c:v>
                </c:pt>
                <c:pt idx="15277">
                  <c:v>21.029954970629401</c:v>
                </c:pt>
                <c:pt idx="15278">
                  <c:v>21.031331546853199</c:v>
                </c:pt>
                <c:pt idx="15279">
                  <c:v>21.032708123076901</c:v>
                </c:pt>
                <c:pt idx="15280">
                  <c:v>21.034084699300699</c:v>
                </c:pt>
                <c:pt idx="15281">
                  <c:v>21.035461275524501</c:v>
                </c:pt>
                <c:pt idx="15282">
                  <c:v>21.036837851748299</c:v>
                </c:pt>
                <c:pt idx="15283">
                  <c:v>21.038214427972001</c:v>
                </c:pt>
                <c:pt idx="15284">
                  <c:v>21.039591004195799</c:v>
                </c:pt>
                <c:pt idx="15285">
                  <c:v>21.040967580419601</c:v>
                </c:pt>
                <c:pt idx="15286">
                  <c:v>21.042344156643399</c:v>
                </c:pt>
                <c:pt idx="15287">
                  <c:v>21.043720732867101</c:v>
                </c:pt>
                <c:pt idx="15288">
                  <c:v>21.045097309090899</c:v>
                </c:pt>
                <c:pt idx="15289">
                  <c:v>21.0464738853147</c:v>
                </c:pt>
                <c:pt idx="15290">
                  <c:v>21.047850461538498</c:v>
                </c:pt>
                <c:pt idx="15291">
                  <c:v>21.049227037762201</c:v>
                </c:pt>
                <c:pt idx="15292">
                  <c:v>21.050603613985999</c:v>
                </c:pt>
                <c:pt idx="15293">
                  <c:v>21.0519801902098</c:v>
                </c:pt>
                <c:pt idx="15294">
                  <c:v>21.053356766433598</c:v>
                </c:pt>
                <c:pt idx="15295">
                  <c:v>21.0547333426573</c:v>
                </c:pt>
                <c:pt idx="15296">
                  <c:v>21.056109918881099</c:v>
                </c:pt>
                <c:pt idx="15297">
                  <c:v>21.0574864951049</c:v>
                </c:pt>
                <c:pt idx="15298">
                  <c:v>21.058863071328702</c:v>
                </c:pt>
                <c:pt idx="15299">
                  <c:v>21.0602396475525</c:v>
                </c:pt>
                <c:pt idx="15300">
                  <c:v>21.061616223776198</c:v>
                </c:pt>
                <c:pt idx="15301">
                  <c:v>21.0629928</c:v>
                </c:pt>
                <c:pt idx="15302">
                  <c:v>21.064369376223802</c:v>
                </c:pt>
                <c:pt idx="15303">
                  <c:v>21.0657459524476</c:v>
                </c:pt>
                <c:pt idx="15304">
                  <c:v>21.067122528671302</c:v>
                </c:pt>
                <c:pt idx="15305">
                  <c:v>21.0684991048951</c:v>
                </c:pt>
                <c:pt idx="15306">
                  <c:v>21.069875681118901</c:v>
                </c:pt>
                <c:pt idx="15307">
                  <c:v>21.071252257342699</c:v>
                </c:pt>
                <c:pt idx="15308">
                  <c:v>21.072628833566402</c:v>
                </c:pt>
                <c:pt idx="15309">
                  <c:v>21.0740054097902</c:v>
                </c:pt>
                <c:pt idx="15310">
                  <c:v>21.075381986014001</c:v>
                </c:pt>
                <c:pt idx="15311">
                  <c:v>21.076758562237799</c:v>
                </c:pt>
                <c:pt idx="15312">
                  <c:v>21.078135138461501</c:v>
                </c:pt>
                <c:pt idx="15313">
                  <c:v>21.079511714685299</c:v>
                </c:pt>
                <c:pt idx="15314">
                  <c:v>21.080888290909101</c:v>
                </c:pt>
                <c:pt idx="15315">
                  <c:v>21.082264867132899</c:v>
                </c:pt>
                <c:pt idx="15316">
                  <c:v>21.083641443356601</c:v>
                </c:pt>
                <c:pt idx="15317">
                  <c:v>21.085018019580399</c:v>
                </c:pt>
                <c:pt idx="15318">
                  <c:v>21.086394595804201</c:v>
                </c:pt>
                <c:pt idx="15319">
                  <c:v>21.087771172027999</c:v>
                </c:pt>
                <c:pt idx="15320">
                  <c:v>21.089147748251801</c:v>
                </c:pt>
                <c:pt idx="15321">
                  <c:v>21.090524324475499</c:v>
                </c:pt>
                <c:pt idx="15322">
                  <c:v>21.091900900699301</c:v>
                </c:pt>
                <c:pt idx="15323">
                  <c:v>21.093277476923099</c:v>
                </c:pt>
                <c:pt idx="15324">
                  <c:v>21.0946540531469</c:v>
                </c:pt>
                <c:pt idx="15325">
                  <c:v>21.096030629370599</c:v>
                </c:pt>
                <c:pt idx="15326">
                  <c:v>21.097407205594401</c:v>
                </c:pt>
                <c:pt idx="15327">
                  <c:v>21.098783781818199</c:v>
                </c:pt>
                <c:pt idx="15328">
                  <c:v>21.100160358042</c:v>
                </c:pt>
                <c:pt idx="15329">
                  <c:v>21.101536934265699</c:v>
                </c:pt>
                <c:pt idx="15330">
                  <c:v>21.1029135104895</c:v>
                </c:pt>
                <c:pt idx="15331">
                  <c:v>21.104290086713299</c:v>
                </c:pt>
                <c:pt idx="15332">
                  <c:v>21.1056666629371</c:v>
                </c:pt>
                <c:pt idx="15333">
                  <c:v>21.107043239160799</c:v>
                </c:pt>
                <c:pt idx="15334">
                  <c:v>21.1084198153846</c:v>
                </c:pt>
                <c:pt idx="15335">
                  <c:v>21.109796391608398</c:v>
                </c:pt>
                <c:pt idx="15336">
                  <c:v>21.1111729678322</c:v>
                </c:pt>
                <c:pt idx="15337">
                  <c:v>21.112549544056002</c:v>
                </c:pt>
                <c:pt idx="15338">
                  <c:v>21.1139261202797</c:v>
                </c:pt>
                <c:pt idx="15339">
                  <c:v>21.115302696503498</c:v>
                </c:pt>
                <c:pt idx="15340">
                  <c:v>21.1166792727273</c:v>
                </c:pt>
                <c:pt idx="15341">
                  <c:v>21.118055848951101</c:v>
                </c:pt>
                <c:pt idx="15342">
                  <c:v>21.1194324251748</c:v>
                </c:pt>
                <c:pt idx="15343">
                  <c:v>21.120809001398602</c:v>
                </c:pt>
                <c:pt idx="15344">
                  <c:v>21.1221855776224</c:v>
                </c:pt>
                <c:pt idx="15345">
                  <c:v>21.123562153846201</c:v>
                </c:pt>
                <c:pt idx="15346">
                  <c:v>21.1249387300699</c:v>
                </c:pt>
                <c:pt idx="15347">
                  <c:v>21.126315306293701</c:v>
                </c:pt>
                <c:pt idx="15348">
                  <c:v>21.1276918825175</c:v>
                </c:pt>
                <c:pt idx="15349">
                  <c:v>21.129068458741301</c:v>
                </c:pt>
                <c:pt idx="15350">
                  <c:v>21.130445034965</c:v>
                </c:pt>
                <c:pt idx="15351">
                  <c:v>21.131821611188801</c:v>
                </c:pt>
                <c:pt idx="15352">
                  <c:v>21.133198187412599</c:v>
                </c:pt>
                <c:pt idx="15353">
                  <c:v>21.134574763636401</c:v>
                </c:pt>
                <c:pt idx="15354">
                  <c:v>21.1359513398601</c:v>
                </c:pt>
                <c:pt idx="15355">
                  <c:v>21.137327916083901</c:v>
                </c:pt>
                <c:pt idx="15356">
                  <c:v>21.138704492307699</c:v>
                </c:pt>
                <c:pt idx="15357">
                  <c:v>21.140081068531501</c:v>
                </c:pt>
                <c:pt idx="15358">
                  <c:v>21.141457644755299</c:v>
                </c:pt>
                <c:pt idx="15359">
                  <c:v>21.142834220979001</c:v>
                </c:pt>
                <c:pt idx="15360">
                  <c:v>21.144210797202799</c:v>
                </c:pt>
                <c:pt idx="15361">
                  <c:v>21.145587373426601</c:v>
                </c:pt>
                <c:pt idx="15362">
                  <c:v>21.146963949650399</c:v>
                </c:pt>
                <c:pt idx="15363">
                  <c:v>21.148340525874101</c:v>
                </c:pt>
                <c:pt idx="15364">
                  <c:v>21.149717102097899</c:v>
                </c:pt>
                <c:pt idx="15365">
                  <c:v>21.151093678321701</c:v>
                </c:pt>
                <c:pt idx="15366">
                  <c:v>21.152470254545499</c:v>
                </c:pt>
                <c:pt idx="15367">
                  <c:v>21.153846830769201</c:v>
                </c:pt>
                <c:pt idx="15368">
                  <c:v>21.155223406992999</c:v>
                </c:pt>
                <c:pt idx="15369">
                  <c:v>21.1565999832168</c:v>
                </c:pt>
                <c:pt idx="15370">
                  <c:v>21.157976559440598</c:v>
                </c:pt>
                <c:pt idx="15371">
                  <c:v>21.159353135664301</c:v>
                </c:pt>
                <c:pt idx="15372">
                  <c:v>21.160729711888099</c:v>
                </c:pt>
                <c:pt idx="15373">
                  <c:v>21.1621062881119</c:v>
                </c:pt>
                <c:pt idx="15374">
                  <c:v>21.163482864335698</c:v>
                </c:pt>
                <c:pt idx="15375">
                  <c:v>21.1648594405594</c:v>
                </c:pt>
                <c:pt idx="15376">
                  <c:v>21.166236016783198</c:v>
                </c:pt>
                <c:pt idx="15377">
                  <c:v>21.167612593007</c:v>
                </c:pt>
                <c:pt idx="15378">
                  <c:v>21.168989169230802</c:v>
                </c:pt>
                <c:pt idx="15379">
                  <c:v>21.1703657454545</c:v>
                </c:pt>
                <c:pt idx="15380">
                  <c:v>21.171742321678298</c:v>
                </c:pt>
                <c:pt idx="15381">
                  <c:v>21.1731188979021</c:v>
                </c:pt>
                <c:pt idx="15382">
                  <c:v>21.174495474125901</c:v>
                </c:pt>
                <c:pt idx="15383">
                  <c:v>21.1758720503497</c:v>
                </c:pt>
                <c:pt idx="15384">
                  <c:v>21.177248626573402</c:v>
                </c:pt>
                <c:pt idx="15385">
                  <c:v>21.1786252027972</c:v>
                </c:pt>
                <c:pt idx="15386">
                  <c:v>21.180001779021001</c:v>
                </c:pt>
                <c:pt idx="15387">
                  <c:v>21.181378355244799</c:v>
                </c:pt>
                <c:pt idx="15388">
                  <c:v>21.182754931468502</c:v>
                </c:pt>
                <c:pt idx="15389">
                  <c:v>21.1841315076923</c:v>
                </c:pt>
                <c:pt idx="15390">
                  <c:v>21.185508083916101</c:v>
                </c:pt>
                <c:pt idx="15391">
                  <c:v>21.186884660139899</c:v>
                </c:pt>
                <c:pt idx="15392">
                  <c:v>21.188261236363601</c:v>
                </c:pt>
                <c:pt idx="15393">
                  <c:v>21.189637812587399</c:v>
                </c:pt>
                <c:pt idx="15394">
                  <c:v>21.191014388811201</c:v>
                </c:pt>
                <c:pt idx="15395">
                  <c:v>21.192390965034999</c:v>
                </c:pt>
                <c:pt idx="15396">
                  <c:v>21.193767541258701</c:v>
                </c:pt>
                <c:pt idx="15397">
                  <c:v>21.195144117482499</c:v>
                </c:pt>
                <c:pt idx="15398">
                  <c:v>21.196520693706301</c:v>
                </c:pt>
                <c:pt idx="15399">
                  <c:v>21.197897269930099</c:v>
                </c:pt>
                <c:pt idx="15400">
                  <c:v>21.199273846153801</c:v>
                </c:pt>
                <c:pt idx="15401">
                  <c:v>21.200650422377599</c:v>
                </c:pt>
                <c:pt idx="15402">
                  <c:v>21.202026998601401</c:v>
                </c:pt>
                <c:pt idx="15403">
                  <c:v>21.203403574825199</c:v>
                </c:pt>
                <c:pt idx="15404">
                  <c:v>21.204780151049</c:v>
                </c:pt>
                <c:pt idx="15405">
                  <c:v>21.206156727272699</c:v>
                </c:pt>
                <c:pt idx="15406">
                  <c:v>21.207533303496501</c:v>
                </c:pt>
                <c:pt idx="15407">
                  <c:v>21.208909879720299</c:v>
                </c:pt>
                <c:pt idx="15408">
                  <c:v>21.2102864559441</c:v>
                </c:pt>
                <c:pt idx="15409">
                  <c:v>21.211663032167799</c:v>
                </c:pt>
                <c:pt idx="15410">
                  <c:v>21.2130396083916</c:v>
                </c:pt>
                <c:pt idx="15411">
                  <c:v>21.214416184615398</c:v>
                </c:pt>
                <c:pt idx="15412">
                  <c:v>21.2157927608392</c:v>
                </c:pt>
                <c:pt idx="15413">
                  <c:v>21.217169337062899</c:v>
                </c:pt>
                <c:pt idx="15414">
                  <c:v>21.2185459132867</c:v>
                </c:pt>
                <c:pt idx="15415">
                  <c:v>21.219922489510498</c:v>
                </c:pt>
                <c:pt idx="15416">
                  <c:v>21.2212990657343</c:v>
                </c:pt>
                <c:pt idx="15417">
                  <c:v>21.222675641957998</c:v>
                </c:pt>
                <c:pt idx="15418">
                  <c:v>21.2240522181818</c:v>
                </c:pt>
                <c:pt idx="15419">
                  <c:v>21.225428794405602</c:v>
                </c:pt>
                <c:pt idx="15420">
                  <c:v>21.2268053706294</c:v>
                </c:pt>
                <c:pt idx="15421">
                  <c:v>21.228181946853098</c:v>
                </c:pt>
                <c:pt idx="15422">
                  <c:v>21.2295585230769</c:v>
                </c:pt>
                <c:pt idx="15423">
                  <c:v>21.230935099300702</c:v>
                </c:pt>
                <c:pt idx="15424">
                  <c:v>21.2323116755245</c:v>
                </c:pt>
                <c:pt idx="15425">
                  <c:v>21.233688251748301</c:v>
                </c:pt>
                <c:pt idx="15426">
                  <c:v>21.235064827972</c:v>
                </c:pt>
                <c:pt idx="15427">
                  <c:v>21.236441404195801</c:v>
                </c:pt>
                <c:pt idx="15428">
                  <c:v>21.237817980419599</c:v>
                </c:pt>
                <c:pt idx="15429">
                  <c:v>21.239194556643401</c:v>
                </c:pt>
                <c:pt idx="15430">
                  <c:v>21.2405711328671</c:v>
                </c:pt>
                <c:pt idx="15431">
                  <c:v>21.241947709090901</c:v>
                </c:pt>
                <c:pt idx="15432">
                  <c:v>21.243324285314699</c:v>
                </c:pt>
                <c:pt idx="15433">
                  <c:v>21.244700861538501</c:v>
                </c:pt>
                <c:pt idx="15434">
                  <c:v>21.246077437762199</c:v>
                </c:pt>
                <c:pt idx="15435">
                  <c:v>21.247454013986001</c:v>
                </c:pt>
                <c:pt idx="15436">
                  <c:v>21.248830590209799</c:v>
                </c:pt>
                <c:pt idx="15437">
                  <c:v>21.250207166433601</c:v>
                </c:pt>
                <c:pt idx="15438">
                  <c:v>21.251583742657299</c:v>
                </c:pt>
                <c:pt idx="15439">
                  <c:v>21.252960318881101</c:v>
                </c:pt>
                <c:pt idx="15440">
                  <c:v>21.254336895104899</c:v>
                </c:pt>
                <c:pt idx="15441">
                  <c:v>21.255713471328701</c:v>
                </c:pt>
                <c:pt idx="15442">
                  <c:v>21.257090047552499</c:v>
                </c:pt>
                <c:pt idx="15443">
                  <c:v>21.258466623776201</c:v>
                </c:pt>
                <c:pt idx="15444">
                  <c:v>21.259843199999999</c:v>
                </c:pt>
                <c:pt idx="15445">
                  <c:v>21.2612197762238</c:v>
                </c:pt>
                <c:pt idx="15446">
                  <c:v>21.262596352447598</c:v>
                </c:pt>
                <c:pt idx="15447">
                  <c:v>21.263972928671301</c:v>
                </c:pt>
                <c:pt idx="15448">
                  <c:v>21.265349504895099</c:v>
                </c:pt>
                <c:pt idx="15449">
                  <c:v>21.2667260811189</c:v>
                </c:pt>
                <c:pt idx="15450">
                  <c:v>21.268102657342698</c:v>
                </c:pt>
                <c:pt idx="15451">
                  <c:v>21.2694792335664</c:v>
                </c:pt>
                <c:pt idx="15452">
                  <c:v>21.270855809790199</c:v>
                </c:pt>
                <c:pt idx="15453">
                  <c:v>21.272232386014</c:v>
                </c:pt>
                <c:pt idx="15454">
                  <c:v>21.273608962237802</c:v>
                </c:pt>
                <c:pt idx="15455">
                  <c:v>21.2749855384615</c:v>
                </c:pt>
                <c:pt idx="15456">
                  <c:v>21.276362114685298</c:v>
                </c:pt>
                <c:pt idx="15457">
                  <c:v>21.2777386909091</c:v>
                </c:pt>
                <c:pt idx="15458">
                  <c:v>21.279115267132902</c:v>
                </c:pt>
                <c:pt idx="15459">
                  <c:v>21.2804918433566</c:v>
                </c:pt>
                <c:pt idx="15460">
                  <c:v>21.281868419580402</c:v>
                </c:pt>
                <c:pt idx="15461">
                  <c:v>21.2832449958042</c:v>
                </c:pt>
                <c:pt idx="15462">
                  <c:v>21.284621572028001</c:v>
                </c:pt>
                <c:pt idx="15463">
                  <c:v>21.285998148251799</c:v>
                </c:pt>
                <c:pt idx="15464">
                  <c:v>21.287374724475502</c:v>
                </c:pt>
                <c:pt idx="15465">
                  <c:v>21.2887513006993</c:v>
                </c:pt>
                <c:pt idx="15466">
                  <c:v>21.290127876923101</c:v>
                </c:pt>
                <c:pt idx="15467">
                  <c:v>21.291504453146899</c:v>
                </c:pt>
                <c:pt idx="15468">
                  <c:v>21.292881029370601</c:v>
                </c:pt>
                <c:pt idx="15469">
                  <c:v>21.2942576055944</c:v>
                </c:pt>
                <c:pt idx="15470">
                  <c:v>21.295634181818201</c:v>
                </c:pt>
                <c:pt idx="15471">
                  <c:v>21.297010758041999</c:v>
                </c:pt>
                <c:pt idx="15472">
                  <c:v>21.298387334265701</c:v>
                </c:pt>
                <c:pt idx="15473">
                  <c:v>21.299763910489499</c:v>
                </c:pt>
                <c:pt idx="15474">
                  <c:v>21.301140486713301</c:v>
                </c:pt>
                <c:pt idx="15475">
                  <c:v>21.302517062937099</c:v>
                </c:pt>
                <c:pt idx="15476">
                  <c:v>21.303893639160801</c:v>
                </c:pt>
                <c:pt idx="15477">
                  <c:v>21.305270215384599</c:v>
                </c:pt>
                <c:pt idx="15478">
                  <c:v>21.306646791608401</c:v>
                </c:pt>
                <c:pt idx="15479">
                  <c:v>21.308023367832199</c:v>
                </c:pt>
                <c:pt idx="15480">
                  <c:v>21.309399944055901</c:v>
                </c:pt>
                <c:pt idx="15481">
                  <c:v>21.310776520279699</c:v>
                </c:pt>
                <c:pt idx="15482">
                  <c:v>21.312153096503501</c:v>
                </c:pt>
                <c:pt idx="15483">
                  <c:v>21.313529672727299</c:v>
                </c:pt>
                <c:pt idx="15484">
                  <c:v>21.3149062489511</c:v>
                </c:pt>
                <c:pt idx="15485">
                  <c:v>21.316282825174799</c:v>
                </c:pt>
                <c:pt idx="15486">
                  <c:v>21.3176594013986</c:v>
                </c:pt>
                <c:pt idx="15487">
                  <c:v>21.319035977622399</c:v>
                </c:pt>
                <c:pt idx="15488">
                  <c:v>21.3204125538462</c:v>
                </c:pt>
                <c:pt idx="15489">
                  <c:v>21.321789130069899</c:v>
                </c:pt>
                <c:pt idx="15490">
                  <c:v>21.3231657062937</c:v>
                </c:pt>
                <c:pt idx="15491">
                  <c:v>21.324542282517498</c:v>
                </c:pt>
                <c:pt idx="15492">
                  <c:v>21.3259188587413</c:v>
                </c:pt>
                <c:pt idx="15493">
                  <c:v>21.327295434964999</c:v>
                </c:pt>
                <c:pt idx="15494">
                  <c:v>21.3286720111888</c:v>
                </c:pt>
                <c:pt idx="15495">
                  <c:v>21.330048587412598</c:v>
                </c:pt>
                <c:pt idx="15496">
                  <c:v>21.3314251636364</c:v>
                </c:pt>
                <c:pt idx="15497">
                  <c:v>21.332801739860098</c:v>
                </c:pt>
                <c:pt idx="15498">
                  <c:v>21.3341783160839</c:v>
                </c:pt>
                <c:pt idx="15499">
                  <c:v>21.335554892307702</c:v>
                </c:pt>
                <c:pt idx="15500">
                  <c:v>21.3369314685315</c:v>
                </c:pt>
                <c:pt idx="15501">
                  <c:v>21.338308044755198</c:v>
                </c:pt>
                <c:pt idx="15502">
                  <c:v>21.339684620979</c:v>
                </c:pt>
                <c:pt idx="15503">
                  <c:v>21.341061197202801</c:v>
                </c:pt>
                <c:pt idx="15504">
                  <c:v>21.3424377734266</c:v>
                </c:pt>
                <c:pt idx="15505">
                  <c:v>21.343814349650401</c:v>
                </c:pt>
                <c:pt idx="15506">
                  <c:v>21.3451909258741</c:v>
                </c:pt>
                <c:pt idx="15507">
                  <c:v>21.346567502097901</c:v>
                </c:pt>
                <c:pt idx="15508">
                  <c:v>21.347944078321699</c:v>
                </c:pt>
                <c:pt idx="15509">
                  <c:v>21.349320654545501</c:v>
                </c:pt>
                <c:pt idx="15510">
                  <c:v>21.3506972307692</c:v>
                </c:pt>
                <c:pt idx="15511">
                  <c:v>21.352073806993001</c:v>
                </c:pt>
                <c:pt idx="15512">
                  <c:v>21.353450383216799</c:v>
                </c:pt>
                <c:pt idx="15513">
                  <c:v>21.354826959440601</c:v>
                </c:pt>
                <c:pt idx="15514">
                  <c:v>21.356203535664299</c:v>
                </c:pt>
                <c:pt idx="15515">
                  <c:v>21.357580111888101</c:v>
                </c:pt>
                <c:pt idx="15516">
                  <c:v>21.358956688111899</c:v>
                </c:pt>
                <c:pt idx="15517">
                  <c:v>21.360333264335701</c:v>
                </c:pt>
                <c:pt idx="15518">
                  <c:v>21.361709840559399</c:v>
                </c:pt>
                <c:pt idx="15519">
                  <c:v>21.363086416783201</c:v>
                </c:pt>
                <c:pt idx="15520">
                  <c:v>21.364462993006999</c:v>
                </c:pt>
                <c:pt idx="15521">
                  <c:v>21.365839569230801</c:v>
                </c:pt>
                <c:pt idx="15522">
                  <c:v>21.367216145454599</c:v>
                </c:pt>
                <c:pt idx="15523">
                  <c:v>21.368592721678301</c:v>
                </c:pt>
                <c:pt idx="15524">
                  <c:v>21.369969297902099</c:v>
                </c:pt>
                <c:pt idx="15525">
                  <c:v>21.3713458741259</c:v>
                </c:pt>
                <c:pt idx="15526">
                  <c:v>21.372722450349698</c:v>
                </c:pt>
                <c:pt idx="15527">
                  <c:v>21.374099026573401</c:v>
                </c:pt>
                <c:pt idx="15528">
                  <c:v>21.375475602797199</c:v>
                </c:pt>
                <c:pt idx="15529">
                  <c:v>21.376852179021</c:v>
                </c:pt>
                <c:pt idx="15530">
                  <c:v>21.378228755244798</c:v>
                </c:pt>
                <c:pt idx="15531">
                  <c:v>21.3796053314685</c:v>
                </c:pt>
                <c:pt idx="15532">
                  <c:v>21.380981907692298</c:v>
                </c:pt>
                <c:pt idx="15533">
                  <c:v>21.3823584839161</c:v>
                </c:pt>
                <c:pt idx="15534">
                  <c:v>21.383735060139902</c:v>
                </c:pt>
                <c:pt idx="15535">
                  <c:v>21.3851116363636</c:v>
                </c:pt>
                <c:pt idx="15536">
                  <c:v>21.386488212587398</c:v>
                </c:pt>
                <c:pt idx="15537">
                  <c:v>21.3878647888112</c:v>
                </c:pt>
                <c:pt idx="15538">
                  <c:v>21.389241365035002</c:v>
                </c:pt>
                <c:pt idx="15539">
                  <c:v>21.3906179412587</c:v>
                </c:pt>
                <c:pt idx="15540">
                  <c:v>21.391994517482502</c:v>
                </c:pt>
                <c:pt idx="15541">
                  <c:v>21.3933710937063</c:v>
                </c:pt>
                <c:pt idx="15542">
                  <c:v>21.394747669930101</c:v>
                </c:pt>
                <c:pt idx="15543">
                  <c:v>21.3961242461538</c:v>
                </c:pt>
                <c:pt idx="15544">
                  <c:v>21.397500822377602</c:v>
                </c:pt>
                <c:pt idx="15545">
                  <c:v>21.3988773986014</c:v>
                </c:pt>
                <c:pt idx="15546">
                  <c:v>21.400253974825201</c:v>
                </c:pt>
                <c:pt idx="15547">
                  <c:v>21.401630551048999</c:v>
                </c:pt>
                <c:pt idx="15548">
                  <c:v>21.403007127272701</c:v>
                </c:pt>
                <c:pt idx="15549">
                  <c:v>21.404383703496499</c:v>
                </c:pt>
                <c:pt idx="15550">
                  <c:v>21.405760279720301</c:v>
                </c:pt>
                <c:pt idx="15551">
                  <c:v>21.407136855944099</c:v>
                </c:pt>
                <c:pt idx="15552">
                  <c:v>21.408513432167801</c:v>
                </c:pt>
                <c:pt idx="15553">
                  <c:v>21.409890008391599</c:v>
                </c:pt>
                <c:pt idx="15554">
                  <c:v>21.411266584615401</c:v>
                </c:pt>
                <c:pt idx="15555">
                  <c:v>21.412643160839199</c:v>
                </c:pt>
                <c:pt idx="15556">
                  <c:v>21.414019737062901</c:v>
                </c:pt>
                <c:pt idx="15557">
                  <c:v>21.415396313286699</c:v>
                </c:pt>
                <c:pt idx="15558">
                  <c:v>21.416772889510501</c:v>
                </c:pt>
                <c:pt idx="15559">
                  <c:v>21.418149465734299</c:v>
                </c:pt>
                <c:pt idx="15560">
                  <c:v>21.419526041958001</c:v>
                </c:pt>
                <c:pt idx="15561">
                  <c:v>21.420902618181799</c:v>
                </c:pt>
                <c:pt idx="15562">
                  <c:v>21.422279194405601</c:v>
                </c:pt>
                <c:pt idx="15563">
                  <c:v>21.423655770629399</c:v>
                </c:pt>
                <c:pt idx="15564">
                  <c:v>21.4250323468532</c:v>
                </c:pt>
                <c:pt idx="15565">
                  <c:v>21.426408923076899</c:v>
                </c:pt>
                <c:pt idx="15566">
                  <c:v>21.4277854993007</c:v>
                </c:pt>
                <c:pt idx="15567">
                  <c:v>21.429162075524498</c:v>
                </c:pt>
                <c:pt idx="15568">
                  <c:v>21.4305386517483</c:v>
                </c:pt>
                <c:pt idx="15569">
                  <c:v>21.431915227971999</c:v>
                </c:pt>
                <c:pt idx="15570">
                  <c:v>21.4332918041958</c:v>
                </c:pt>
                <c:pt idx="15571">
                  <c:v>21.434668380419598</c:v>
                </c:pt>
                <c:pt idx="15572">
                  <c:v>21.4360449566434</c:v>
                </c:pt>
                <c:pt idx="15573">
                  <c:v>21.437421532867099</c:v>
                </c:pt>
                <c:pt idx="15574">
                  <c:v>21.4387981090909</c:v>
                </c:pt>
                <c:pt idx="15575">
                  <c:v>21.440174685314702</c:v>
                </c:pt>
                <c:pt idx="15576">
                  <c:v>21.4415512615385</c:v>
                </c:pt>
                <c:pt idx="15577">
                  <c:v>21.442927837762198</c:v>
                </c:pt>
                <c:pt idx="15578">
                  <c:v>21.444304413986</c:v>
                </c:pt>
                <c:pt idx="15579">
                  <c:v>21.445680990209802</c:v>
                </c:pt>
                <c:pt idx="15580">
                  <c:v>21.4470575664336</c:v>
                </c:pt>
                <c:pt idx="15581">
                  <c:v>21.448434142657302</c:v>
                </c:pt>
                <c:pt idx="15582">
                  <c:v>21.4498107188811</c:v>
                </c:pt>
                <c:pt idx="15583">
                  <c:v>21.451187295104901</c:v>
                </c:pt>
                <c:pt idx="15584">
                  <c:v>21.452563871328699</c:v>
                </c:pt>
                <c:pt idx="15585">
                  <c:v>21.453940447552501</c:v>
                </c:pt>
                <c:pt idx="15586">
                  <c:v>21.4553170237762</c:v>
                </c:pt>
                <c:pt idx="15587">
                  <c:v>21.456693600000001</c:v>
                </c:pt>
                <c:pt idx="15588">
                  <c:v>21.458070176223799</c:v>
                </c:pt>
                <c:pt idx="15589">
                  <c:v>21.459446752447601</c:v>
                </c:pt>
                <c:pt idx="15590">
                  <c:v>21.460823328671299</c:v>
                </c:pt>
                <c:pt idx="15591">
                  <c:v>21.462199904895101</c:v>
                </c:pt>
                <c:pt idx="15592">
                  <c:v>21.463576481118899</c:v>
                </c:pt>
                <c:pt idx="15593">
                  <c:v>21.464953057342701</c:v>
                </c:pt>
                <c:pt idx="15594">
                  <c:v>21.466329633566399</c:v>
                </c:pt>
                <c:pt idx="15595">
                  <c:v>21.467706209790201</c:v>
                </c:pt>
                <c:pt idx="15596">
                  <c:v>21.469082786013999</c:v>
                </c:pt>
                <c:pt idx="15597">
                  <c:v>21.470459362237801</c:v>
                </c:pt>
                <c:pt idx="15598">
                  <c:v>21.471835938461499</c:v>
                </c:pt>
                <c:pt idx="15599">
                  <c:v>21.473212514685301</c:v>
                </c:pt>
                <c:pt idx="15600">
                  <c:v>21.474589090909099</c:v>
                </c:pt>
                <c:pt idx="15601">
                  <c:v>21.4759656671329</c:v>
                </c:pt>
                <c:pt idx="15602">
                  <c:v>21.477342243356599</c:v>
                </c:pt>
                <c:pt idx="15603">
                  <c:v>21.478718819580401</c:v>
                </c:pt>
                <c:pt idx="15604">
                  <c:v>21.480095395804199</c:v>
                </c:pt>
                <c:pt idx="15605">
                  <c:v>21.481471972028</c:v>
                </c:pt>
                <c:pt idx="15606">
                  <c:v>21.482848548251798</c:v>
                </c:pt>
                <c:pt idx="15607">
                  <c:v>21.4842251244755</c:v>
                </c:pt>
                <c:pt idx="15608">
                  <c:v>21.485601700699299</c:v>
                </c:pt>
                <c:pt idx="15609">
                  <c:v>21.4869782769231</c:v>
                </c:pt>
                <c:pt idx="15610">
                  <c:v>21.488354853146902</c:v>
                </c:pt>
                <c:pt idx="15611">
                  <c:v>21.4897314293706</c:v>
                </c:pt>
                <c:pt idx="15612">
                  <c:v>21.491108005594398</c:v>
                </c:pt>
                <c:pt idx="15613">
                  <c:v>21.4924845818182</c:v>
                </c:pt>
                <c:pt idx="15614">
                  <c:v>21.493861158042002</c:v>
                </c:pt>
                <c:pt idx="15615">
                  <c:v>21.4952377342657</c:v>
                </c:pt>
                <c:pt idx="15616">
                  <c:v>21.496614310489498</c:v>
                </c:pt>
                <c:pt idx="15617">
                  <c:v>21.4979908867133</c:v>
                </c:pt>
                <c:pt idx="15618">
                  <c:v>21.499367462937101</c:v>
                </c:pt>
                <c:pt idx="15619">
                  <c:v>21.5007440391608</c:v>
                </c:pt>
                <c:pt idx="15620">
                  <c:v>21.502120615384602</c:v>
                </c:pt>
                <c:pt idx="15621">
                  <c:v>21.5034971916084</c:v>
                </c:pt>
                <c:pt idx="15622">
                  <c:v>21.504873767832201</c:v>
                </c:pt>
                <c:pt idx="15623">
                  <c:v>21.506250344055999</c:v>
                </c:pt>
                <c:pt idx="15624">
                  <c:v>21.507626920279701</c:v>
                </c:pt>
                <c:pt idx="15625">
                  <c:v>21.5090034965035</c:v>
                </c:pt>
                <c:pt idx="15626">
                  <c:v>21.510380072727301</c:v>
                </c:pt>
                <c:pt idx="15627">
                  <c:v>21.511756648951099</c:v>
                </c:pt>
                <c:pt idx="15628">
                  <c:v>21.513133225174801</c:v>
                </c:pt>
                <c:pt idx="15629">
                  <c:v>21.514509801398599</c:v>
                </c:pt>
                <c:pt idx="15630">
                  <c:v>21.515886377622401</c:v>
                </c:pt>
                <c:pt idx="15631">
                  <c:v>21.517262953846199</c:v>
                </c:pt>
                <c:pt idx="15632">
                  <c:v>21.518639530069901</c:v>
                </c:pt>
                <c:pt idx="15633">
                  <c:v>21.520016106293699</c:v>
                </c:pt>
                <c:pt idx="15634">
                  <c:v>21.521392682517501</c:v>
                </c:pt>
                <c:pt idx="15635">
                  <c:v>21.522769258741299</c:v>
                </c:pt>
                <c:pt idx="15636">
                  <c:v>21.524145834965001</c:v>
                </c:pt>
                <c:pt idx="15637">
                  <c:v>21.525522411188799</c:v>
                </c:pt>
                <c:pt idx="15638">
                  <c:v>21.526898987412601</c:v>
                </c:pt>
                <c:pt idx="15639">
                  <c:v>21.528275563636399</c:v>
                </c:pt>
                <c:pt idx="15640">
                  <c:v>21.529652139860101</c:v>
                </c:pt>
                <c:pt idx="15641">
                  <c:v>21.531028716083899</c:v>
                </c:pt>
                <c:pt idx="15642">
                  <c:v>21.532405292307701</c:v>
                </c:pt>
                <c:pt idx="15643">
                  <c:v>21.533781868531499</c:v>
                </c:pt>
                <c:pt idx="15644">
                  <c:v>21.535158444755201</c:v>
                </c:pt>
                <c:pt idx="15645">
                  <c:v>21.536535020978999</c:v>
                </c:pt>
                <c:pt idx="15646">
                  <c:v>21.5379115972028</c:v>
                </c:pt>
                <c:pt idx="15647">
                  <c:v>21.539288173426598</c:v>
                </c:pt>
                <c:pt idx="15648">
                  <c:v>21.5406647496504</c:v>
                </c:pt>
                <c:pt idx="15649">
                  <c:v>21.542041325874099</c:v>
                </c:pt>
                <c:pt idx="15650">
                  <c:v>21.5434179020979</c:v>
                </c:pt>
                <c:pt idx="15651">
                  <c:v>21.544794478321698</c:v>
                </c:pt>
                <c:pt idx="15652">
                  <c:v>21.5461710545455</c:v>
                </c:pt>
                <c:pt idx="15653">
                  <c:v>21.547547630769198</c:v>
                </c:pt>
                <c:pt idx="15654">
                  <c:v>21.548924206993</c:v>
                </c:pt>
                <c:pt idx="15655">
                  <c:v>21.550300783216802</c:v>
                </c:pt>
                <c:pt idx="15656">
                  <c:v>21.5516773594406</c:v>
                </c:pt>
                <c:pt idx="15657">
                  <c:v>21.553053935664298</c:v>
                </c:pt>
                <c:pt idx="15658">
                  <c:v>21.5544305118881</c:v>
                </c:pt>
                <c:pt idx="15659">
                  <c:v>21.555807088111901</c:v>
                </c:pt>
                <c:pt idx="15660">
                  <c:v>21.5571836643357</c:v>
                </c:pt>
                <c:pt idx="15661">
                  <c:v>21.558560240559402</c:v>
                </c:pt>
                <c:pt idx="15662">
                  <c:v>21.5599368167832</c:v>
                </c:pt>
                <c:pt idx="15663">
                  <c:v>21.561313393007001</c:v>
                </c:pt>
                <c:pt idx="15664">
                  <c:v>21.562689969230799</c:v>
                </c:pt>
                <c:pt idx="15665">
                  <c:v>21.564066545454502</c:v>
                </c:pt>
                <c:pt idx="15666">
                  <c:v>21.5654431216783</c:v>
                </c:pt>
                <c:pt idx="15667">
                  <c:v>21.566819697902101</c:v>
                </c:pt>
                <c:pt idx="15668">
                  <c:v>21.568196274125899</c:v>
                </c:pt>
                <c:pt idx="15669">
                  <c:v>21.569572850349701</c:v>
                </c:pt>
                <c:pt idx="15670">
                  <c:v>21.570949426573399</c:v>
                </c:pt>
                <c:pt idx="15671">
                  <c:v>21.572326002797201</c:v>
                </c:pt>
                <c:pt idx="15672">
                  <c:v>21.573702579020999</c:v>
                </c:pt>
                <c:pt idx="15673">
                  <c:v>21.575079155244801</c:v>
                </c:pt>
                <c:pt idx="15674">
                  <c:v>21.576455731468499</c:v>
                </c:pt>
                <c:pt idx="15675">
                  <c:v>21.577832307692301</c:v>
                </c:pt>
                <c:pt idx="15676">
                  <c:v>21.579208883916099</c:v>
                </c:pt>
                <c:pt idx="15677">
                  <c:v>21.580585460139901</c:v>
                </c:pt>
                <c:pt idx="15678">
                  <c:v>21.581962036363599</c:v>
                </c:pt>
                <c:pt idx="15679">
                  <c:v>21.583338612587401</c:v>
                </c:pt>
                <c:pt idx="15680">
                  <c:v>21.584715188811199</c:v>
                </c:pt>
                <c:pt idx="15681">
                  <c:v>21.586091765035</c:v>
                </c:pt>
                <c:pt idx="15682">
                  <c:v>21.587468341258699</c:v>
                </c:pt>
                <c:pt idx="15683">
                  <c:v>21.588844917482501</c:v>
                </c:pt>
                <c:pt idx="15684">
                  <c:v>21.590221493706299</c:v>
                </c:pt>
                <c:pt idx="15685">
                  <c:v>21.5915980699301</c:v>
                </c:pt>
                <c:pt idx="15686">
                  <c:v>21.592974646153898</c:v>
                </c:pt>
                <c:pt idx="15687">
                  <c:v>21.5943512223776</c:v>
                </c:pt>
                <c:pt idx="15688">
                  <c:v>21.595727798601398</c:v>
                </c:pt>
                <c:pt idx="15689">
                  <c:v>21.5971043748252</c:v>
                </c:pt>
                <c:pt idx="15690">
                  <c:v>21.598480951049002</c:v>
                </c:pt>
                <c:pt idx="15691">
                  <c:v>21.5998575272727</c:v>
                </c:pt>
                <c:pt idx="15692">
                  <c:v>21.601234103496498</c:v>
                </c:pt>
                <c:pt idx="15693">
                  <c:v>21.6026106797203</c:v>
                </c:pt>
                <c:pt idx="15694">
                  <c:v>21.603987255944102</c:v>
                </c:pt>
                <c:pt idx="15695">
                  <c:v>21.6053638321678</c:v>
                </c:pt>
                <c:pt idx="15696">
                  <c:v>21.606740408391602</c:v>
                </c:pt>
                <c:pt idx="15697">
                  <c:v>21.6081169846154</c:v>
                </c:pt>
                <c:pt idx="15698">
                  <c:v>21.609493560839201</c:v>
                </c:pt>
                <c:pt idx="15699">
                  <c:v>21.6108701370629</c:v>
                </c:pt>
                <c:pt idx="15700">
                  <c:v>21.612246713286702</c:v>
                </c:pt>
                <c:pt idx="15701">
                  <c:v>21.6136232895105</c:v>
                </c:pt>
                <c:pt idx="15702">
                  <c:v>21.614999865734301</c:v>
                </c:pt>
                <c:pt idx="15703">
                  <c:v>21.616376441958</c:v>
                </c:pt>
                <c:pt idx="15704">
                  <c:v>21.617753018181801</c:v>
                </c:pt>
                <c:pt idx="15705">
                  <c:v>21.619129594405599</c:v>
                </c:pt>
                <c:pt idx="15706">
                  <c:v>21.620506170629401</c:v>
                </c:pt>
                <c:pt idx="15707">
                  <c:v>21.6218827468531</c:v>
                </c:pt>
                <c:pt idx="15708">
                  <c:v>21.623259323076901</c:v>
                </c:pt>
                <c:pt idx="15709">
                  <c:v>21.624635899300699</c:v>
                </c:pt>
                <c:pt idx="15710">
                  <c:v>21.626012475524501</c:v>
                </c:pt>
                <c:pt idx="15711">
                  <c:v>21.627389051748299</c:v>
                </c:pt>
                <c:pt idx="15712">
                  <c:v>21.628765627972001</c:v>
                </c:pt>
                <c:pt idx="15713">
                  <c:v>21.630142204195799</c:v>
                </c:pt>
                <c:pt idx="15714">
                  <c:v>21.631518780419601</c:v>
                </c:pt>
                <c:pt idx="15715">
                  <c:v>21.632895356643399</c:v>
                </c:pt>
                <c:pt idx="15716">
                  <c:v>21.634271932867101</c:v>
                </c:pt>
                <c:pt idx="15717">
                  <c:v>21.635648509090899</c:v>
                </c:pt>
                <c:pt idx="15718">
                  <c:v>21.637025085314701</c:v>
                </c:pt>
                <c:pt idx="15719">
                  <c:v>21.638401661538499</c:v>
                </c:pt>
                <c:pt idx="15720">
                  <c:v>21.639778237762201</c:v>
                </c:pt>
                <c:pt idx="15721">
                  <c:v>21.641154813985999</c:v>
                </c:pt>
                <c:pt idx="15722">
                  <c:v>21.6425313902098</c:v>
                </c:pt>
                <c:pt idx="15723">
                  <c:v>21.643907966433598</c:v>
                </c:pt>
                <c:pt idx="15724">
                  <c:v>21.645284542657301</c:v>
                </c:pt>
                <c:pt idx="15725">
                  <c:v>21.646661118881099</c:v>
                </c:pt>
                <c:pt idx="15726">
                  <c:v>21.6480376951049</c:v>
                </c:pt>
                <c:pt idx="15727">
                  <c:v>21.649414271328698</c:v>
                </c:pt>
                <c:pt idx="15728">
                  <c:v>21.6507908475525</c:v>
                </c:pt>
                <c:pt idx="15729">
                  <c:v>21.652167423776199</c:v>
                </c:pt>
                <c:pt idx="15730">
                  <c:v>21.653544</c:v>
                </c:pt>
                <c:pt idx="15731">
                  <c:v>21.654920576223802</c:v>
                </c:pt>
                <c:pt idx="15732">
                  <c:v>21.6562971524476</c:v>
                </c:pt>
                <c:pt idx="15733">
                  <c:v>21.657673728671298</c:v>
                </c:pt>
                <c:pt idx="15734">
                  <c:v>21.6590503048951</c:v>
                </c:pt>
                <c:pt idx="15735">
                  <c:v>21.660426881118902</c:v>
                </c:pt>
                <c:pt idx="15736">
                  <c:v>21.6618034573427</c:v>
                </c:pt>
                <c:pt idx="15737">
                  <c:v>21.663180033566402</c:v>
                </c:pt>
                <c:pt idx="15738">
                  <c:v>21.6645566097902</c:v>
                </c:pt>
                <c:pt idx="15739">
                  <c:v>21.665933186014001</c:v>
                </c:pt>
                <c:pt idx="15740">
                  <c:v>21.667309762237799</c:v>
                </c:pt>
                <c:pt idx="15741">
                  <c:v>21.668686338461502</c:v>
                </c:pt>
                <c:pt idx="15742">
                  <c:v>21.6700629146853</c:v>
                </c:pt>
                <c:pt idx="15743">
                  <c:v>21.671439490909101</c:v>
                </c:pt>
                <c:pt idx="15744">
                  <c:v>21.672816067132899</c:v>
                </c:pt>
                <c:pt idx="15745">
                  <c:v>21.674192643356601</c:v>
                </c:pt>
                <c:pt idx="15746">
                  <c:v>21.6755692195804</c:v>
                </c:pt>
                <c:pt idx="15747">
                  <c:v>21.676945795804201</c:v>
                </c:pt>
                <c:pt idx="15748">
                  <c:v>21.678322372027999</c:v>
                </c:pt>
                <c:pt idx="15749">
                  <c:v>21.679698948251801</c:v>
                </c:pt>
                <c:pt idx="15750">
                  <c:v>21.681075524475499</c:v>
                </c:pt>
                <c:pt idx="15751">
                  <c:v>21.682452100699301</c:v>
                </c:pt>
                <c:pt idx="15752">
                  <c:v>21.683828676923099</c:v>
                </c:pt>
                <c:pt idx="15753">
                  <c:v>21.685205253146901</c:v>
                </c:pt>
                <c:pt idx="15754">
                  <c:v>21.686581829370599</c:v>
                </c:pt>
                <c:pt idx="15755">
                  <c:v>21.687958405594401</c:v>
                </c:pt>
                <c:pt idx="15756">
                  <c:v>21.689334981818199</c:v>
                </c:pt>
                <c:pt idx="15757">
                  <c:v>21.690711558042</c:v>
                </c:pt>
                <c:pt idx="15758">
                  <c:v>21.692088134265699</c:v>
                </c:pt>
                <c:pt idx="15759">
                  <c:v>21.693464710489501</c:v>
                </c:pt>
                <c:pt idx="15760">
                  <c:v>21.694841286713299</c:v>
                </c:pt>
                <c:pt idx="15761">
                  <c:v>21.6962178629371</c:v>
                </c:pt>
                <c:pt idx="15762">
                  <c:v>21.697594439160799</c:v>
                </c:pt>
                <c:pt idx="15763">
                  <c:v>21.6989710153846</c:v>
                </c:pt>
                <c:pt idx="15764">
                  <c:v>21.700347591608399</c:v>
                </c:pt>
                <c:pt idx="15765">
                  <c:v>21.7017241678322</c:v>
                </c:pt>
                <c:pt idx="15766">
                  <c:v>21.703100744055899</c:v>
                </c:pt>
                <c:pt idx="15767">
                  <c:v>21.7044773202797</c:v>
                </c:pt>
                <c:pt idx="15768">
                  <c:v>21.705853896503498</c:v>
                </c:pt>
                <c:pt idx="15769">
                  <c:v>21.7072304727273</c:v>
                </c:pt>
                <c:pt idx="15770">
                  <c:v>21.708607048951102</c:v>
                </c:pt>
                <c:pt idx="15771">
                  <c:v>21.7099836251748</c:v>
                </c:pt>
                <c:pt idx="15772">
                  <c:v>21.711360201398598</c:v>
                </c:pt>
                <c:pt idx="15773">
                  <c:v>21.7127367776224</c:v>
                </c:pt>
                <c:pt idx="15774">
                  <c:v>21.714113353846201</c:v>
                </c:pt>
                <c:pt idx="15775">
                  <c:v>21.7154899300699</c:v>
                </c:pt>
                <c:pt idx="15776">
                  <c:v>21.716866506293702</c:v>
                </c:pt>
                <c:pt idx="15777">
                  <c:v>21.7182430825175</c:v>
                </c:pt>
                <c:pt idx="15778">
                  <c:v>21.719619658741301</c:v>
                </c:pt>
                <c:pt idx="15779">
                  <c:v>21.720996234965</c:v>
                </c:pt>
                <c:pt idx="15780">
                  <c:v>21.722372811188801</c:v>
                </c:pt>
                <c:pt idx="15781">
                  <c:v>21.7237493874126</c:v>
                </c:pt>
                <c:pt idx="15782">
                  <c:v>21.725125963636401</c:v>
                </c:pt>
                <c:pt idx="15783">
                  <c:v>21.7265025398601</c:v>
                </c:pt>
                <c:pt idx="15784">
                  <c:v>21.727879116083901</c:v>
                </c:pt>
                <c:pt idx="15785">
                  <c:v>21.729255692307699</c:v>
                </c:pt>
                <c:pt idx="15786">
                  <c:v>21.730632268531501</c:v>
                </c:pt>
                <c:pt idx="15787">
                  <c:v>21.732008844755299</c:v>
                </c:pt>
                <c:pt idx="15788">
                  <c:v>21.733385420979001</c:v>
                </c:pt>
                <c:pt idx="15789">
                  <c:v>21.734761997202799</c:v>
                </c:pt>
                <c:pt idx="15790">
                  <c:v>21.736138573426601</c:v>
                </c:pt>
                <c:pt idx="15791">
                  <c:v>21.737515149650399</c:v>
                </c:pt>
                <c:pt idx="15792">
                  <c:v>21.738891725874101</c:v>
                </c:pt>
                <c:pt idx="15793">
                  <c:v>21.740268302097899</c:v>
                </c:pt>
                <c:pt idx="15794">
                  <c:v>21.741644878321701</c:v>
                </c:pt>
                <c:pt idx="15795">
                  <c:v>21.743021454545499</c:v>
                </c:pt>
                <c:pt idx="15796">
                  <c:v>21.744398030769201</c:v>
                </c:pt>
                <c:pt idx="15797">
                  <c:v>21.745774606992999</c:v>
                </c:pt>
                <c:pt idx="15798">
                  <c:v>21.747151183216801</c:v>
                </c:pt>
                <c:pt idx="15799">
                  <c:v>21.748527759440599</c:v>
                </c:pt>
                <c:pt idx="15800">
                  <c:v>21.749904335664301</c:v>
                </c:pt>
                <c:pt idx="15801">
                  <c:v>21.751280911888099</c:v>
                </c:pt>
                <c:pt idx="15802">
                  <c:v>21.7526574881119</c:v>
                </c:pt>
                <c:pt idx="15803">
                  <c:v>21.754034064335698</c:v>
                </c:pt>
                <c:pt idx="15804">
                  <c:v>21.755410640559401</c:v>
                </c:pt>
                <c:pt idx="15805">
                  <c:v>21.756787216783199</c:v>
                </c:pt>
                <c:pt idx="15806">
                  <c:v>21.758163793007</c:v>
                </c:pt>
                <c:pt idx="15807">
                  <c:v>21.759540369230798</c:v>
                </c:pt>
                <c:pt idx="15808">
                  <c:v>21.7609169454546</c:v>
                </c:pt>
                <c:pt idx="15809">
                  <c:v>21.762293521678298</c:v>
                </c:pt>
                <c:pt idx="15810">
                  <c:v>21.7636700979021</c:v>
                </c:pt>
                <c:pt idx="15811">
                  <c:v>21.765046674125902</c:v>
                </c:pt>
                <c:pt idx="15812">
                  <c:v>21.7664232503497</c:v>
                </c:pt>
                <c:pt idx="15813">
                  <c:v>21.767799826573398</c:v>
                </c:pt>
                <c:pt idx="15814">
                  <c:v>21.7691764027972</c:v>
                </c:pt>
                <c:pt idx="15815">
                  <c:v>21.770552979021002</c:v>
                </c:pt>
                <c:pt idx="15816">
                  <c:v>21.7719295552448</c:v>
                </c:pt>
                <c:pt idx="15817">
                  <c:v>21.773306131468502</c:v>
                </c:pt>
                <c:pt idx="15818">
                  <c:v>21.7746827076923</c:v>
                </c:pt>
                <c:pt idx="15819">
                  <c:v>21.776059283916101</c:v>
                </c:pt>
                <c:pt idx="15820">
                  <c:v>21.777435860139899</c:v>
                </c:pt>
                <c:pt idx="15821">
                  <c:v>21.778812436363602</c:v>
                </c:pt>
                <c:pt idx="15822">
                  <c:v>21.7801890125874</c:v>
                </c:pt>
                <c:pt idx="15823">
                  <c:v>21.781565588811201</c:v>
                </c:pt>
                <c:pt idx="15824">
                  <c:v>21.782942165034999</c:v>
                </c:pt>
                <c:pt idx="15825">
                  <c:v>21.784318741258701</c:v>
                </c:pt>
                <c:pt idx="15826">
                  <c:v>21.785695317482499</c:v>
                </c:pt>
                <c:pt idx="15827">
                  <c:v>21.787071893706301</c:v>
                </c:pt>
                <c:pt idx="15828">
                  <c:v>21.788448469930099</c:v>
                </c:pt>
                <c:pt idx="15829">
                  <c:v>21.789825046153801</c:v>
                </c:pt>
                <c:pt idx="15830">
                  <c:v>21.791201622377599</c:v>
                </c:pt>
                <c:pt idx="15831">
                  <c:v>21.792578198601401</c:v>
                </c:pt>
                <c:pt idx="15832">
                  <c:v>21.793954774825199</c:v>
                </c:pt>
                <c:pt idx="15833">
                  <c:v>21.795331351049001</c:v>
                </c:pt>
                <c:pt idx="15834">
                  <c:v>21.796707927272699</c:v>
                </c:pt>
                <c:pt idx="15835">
                  <c:v>21.798084503496501</c:v>
                </c:pt>
                <c:pt idx="15836">
                  <c:v>21.799461079720299</c:v>
                </c:pt>
                <c:pt idx="15837">
                  <c:v>21.8008376559441</c:v>
                </c:pt>
                <c:pt idx="15838">
                  <c:v>21.802214232167799</c:v>
                </c:pt>
                <c:pt idx="15839">
                  <c:v>21.803590808391601</c:v>
                </c:pt>
                <c:pt idx="15840">
                  <c:v>21.804967384615399</c:v>
                </c:pt>
                <c:pt idx="15841">
                  <c:v>21.8063439608392</c:v>
                </c:pt>
                <c:pt idx="15842">
                  <c:v>21.807720537062899</c:v>
                </c:pt>
                <c:pt idx="15843">
                  <c:v>21.8090971132867</c:v>
                </c:pt>
                <c:pt idx="15844">
                  <c:v>21.810473689510498</c:v>
                </c:pt>
                <c:pt idx="15845">
                  <c:v>21.8118502657343</c:v>
                </c:pt>
                <c:pt idx="15846">
                  <c:v>21.813226841957999</c:v>
                </c:pt>
                <c:pt idx="15847">
                  <c:v>21.8146034181818</c:v>
                </c:pt>
                <c:pt idx="15848">
                  <c:v>21.815979994405598</c:v>
                </c:pt>
                <c:pt idx="15849">
                  <c:v>21.8173565706294</c:v>
                </c:pt>
                <c:pt idx="15850">
                  <c:v>21.818733146853202</c:v>
                </c:pt>
                <c:pt idx="15851">
                  <c:v>21.8201097230769</c:v>
                </c:pt>
                <c:pt idx="15852">
                  <c:v>21.821486299300702</c:v>
                </c:pt>
                <c:pt idx="15853">
                  <c:v>21.8228628755245</c:v>
                </c:pt>
                <c:pt idx="15854">
                  <c:v>21.824239451748301</c:v>
                </c:pt>
                <c:pt idx="15855">
                  <c:v>21.825616027972</c:v>
                </c:pt>
                <c:pt idx="15856">
                  <c:v>21.826992604195802</c:v>
                </c:pt>
                <c:pt idx="15857">
                  <c:v>21.8283691804196</c:v>
                </c:pt>
                <c:pt idx="15858">
                  <c:v>21.829745756643401</c:v>
                </c:pt>
                <c:pt idx="15859">
                  <c:v>21.8311223328671</c:v>
                </c:pt>
                <c:pt idx="15860">
                  <c:v>21.832498909090901</c:v>
                </c:pt>
                <c:pt idx="15861">
                  <c:v>21.833875485314699</c:v>
                </c:pt>
                <c:pt idx="15862">
                  <c:v>21.835252061538501</c:v>
                </c:pt>
                <c:pt idx="15863">
                  <c:v>21.8366286377622</c:v>
                </c:pt>
                <c:pt idx="15864">
                  <c:v>21.838005213986001</c:v>
                </c:pt>
                <c:pt idx="15865">
                  <c:v>21.839381790209799</c:v>
                </c:pt>
                <c:pt idx="15866">
                  <c:v>21.840758366433601</c:v>
                </c:pt>
                <c:pt idx="15867">
                  <c:v>21.842134942657299</c:v>
                </c:pt>
                <c:pt idx="15868">
                  <c:v>21.843511518881101</c:v>
                </c:pt>
                <c:pt idx="15869">
                  <c:v>21.844888095104899</c:v>
                </c:pt>
                <c:pt idx="15870">
                  <c:v>21.846264671328701</c:v>
                </c:pt>
                <c:pt idx="15871">
                  <c:v>21.847641247552499</c:v>
                </c:pt>
                <c:pt idx="15872">
                  <c:v>21.849017823776201</c:v>
                </c:pt>
                <c:pt idx="15873">
                  <c:v>21.850394399999999</c:v>
                </c:pt>
                <c:pt idx="15874">
                  <c:v>21.851770976223801</c:v>
                </c:pt>
                <c:pt idx="15875">
                  <c:v>21.853147552447599</c:v>
                </c:pt>
                <c:pt idx="15876">
                  <c:v>21.854524128671301</c:v>
                </c:pt>
                <c:pt idx="15877">
                  <c:v>21.855900704895099</c:v>
                </c:pt>
                <c:pt idx="15878">
                  <c:v>21.8572772811189</c:v>
                </c:pt>
                <c:pt idx="15879">
                  <c:v>21.858653857342699</c:v>
                </c:pt>
                <c:pt idx="15880">
                  <c:v>21.860030433566401</c:v>
                </c:pt>
                <c:pt idx="15881">
                  <c:v>21.861407009790199</c:v>
                </c:pt>
                <c:pt idx="15882">
                  <c:v>21.862783586014</c:v>
                </c:pt>
                <c:pt idx="15883">
                  <c:v>21.864160162237798</c:v>
                </c:pt>
                <c:pt idx="15884">
                  <c:v>21.8655367384615</c:v>
                </c:pt>
                <c:pt idx="15885">
                  <c:v>21.866913314685299</c:v>
                </c:pt>
                <c:pt idx="15886">
                  <c:v>21.8682898909091</c:v>
                </c:pt>
                <c:pt idx="15887">
                  <c:v>21.869666467132902</c:v>
                </c:pt>
                <c:pt idx="15888">
                  <c:v>21.8710430433566</c:v>
                </c:pt>
                <c:pt idx="15889">
                  <c:v>21.872419619580398</c:v>
                </c:pt>
                <c:pt idx="15890">
                  <c:v>21.8737961958042</c:v>
                </c:pt>
                <c:pt idx="15891">
                  <c:v>21.875172772028002</c:v>
                </c:pt>
                <c:pt idx="15892">
                  <c:v>21.8765493482518</c:v>
                </c:pt>
                <c:pt idx="15893">
                  <c:v>21.877925924475502</c:v>
                </c:pt>
                <c:pt idx="15894">
                  <c:v>21.8793025006993</c:v>
                </c:pt>
                <c:pt idx="15895">
                  <c:v>21.880679076923101</c:v>
                </c:pt>
                <c:pt idx="15896">
                  <c:v>21.882055653146899</c:v>
                </c:pt>
                <c:pt idx="15897">
                  <c:v>21.883432229370602</c:v>
                </c:pt>
                <c:pt idx="15898">
                  <c:v>21.8848088055944</c:v>
                </c:pt>
                <c:pt idx="15899">
                  <c:v>21.886185381818201</c:v>
                </c:pt>
                <c:pt idx="15900">
                  <c:v>21.887561958041999</c:v>
                </c:pt>
                <c:pt idx="15901">
                  <c:v>21.888938534265701</c:v>
                </c:pt>
                <c:pt idx="15902">
                  <c:v>21.8903151104895</c:v>
                </c:pt>
                <c:pt idx="15903">
                  <c:v>21.891691686713301</c:v>
                </c:pt>
                <c:pt idx="15904">
                  <c:v>21.893068262937099</c:v>
                </c:pt>
                <c:pt idx="15905">
                  <c:v>21.894444839160801</c:v>
                </c:pt>
                <c:pt idx="15906">
                  <c:v>21.895821415384599</c:v>
                </c:pt>
                <c:pt idx="15907">
                  <c:v>21.897197991608401</c:v>
                </c:pt>
                <c:pt idx="15908">
                  <c:v>21.898574567832199</c:v>
                </c:pt>
                <c:pt idx="15909">
                  <c:v>21.899951144055901</c:v>
                </c:pt>
                <c:pt idx="15910">
                  <c:v>21.901327720279699</c:v>
                </c:pt>
                <c:pt idx="15911">
                  <c:v>21.902704296503501</c:v>
                </c:pt>
                <c:pt idx="15912">
                  <c:v>21.904080872727299</c:v>
                </c:pt>
                <c:pt idx="15913">
                  <c:v>21.9054574489511</c:v>
                </c:pt>
                <c:pt idx="15914">
                  <c:v>21.906834025174799</c:v>
                </c:pt>
                <c:pt idx="15915">
                  <c:v>21.908210601398601</c:v>
                </c:pt>
                <c:pt idx="15916">
                  <c:v>21.909587177622399</c:v>
                </c:pt>
                <c:pt idx="15917">
                  <c:v>21.9109637538462</c:v>
                </c:pt>
                <c:pt idx="15918">
                  <c:v>21.912340330069899</c:v>
                </c:pt>
                <c:pt idx="15919">
                  <c:v>21.913716906293701</c:v>
                </c:pt>
                <c:pt idx="15920">
                  <c:v>21.915093482517499</c:v>
                </c:pt>
                <c:pt idx="15921">
                  <c:v>21.9164700587413</c:v>
                </c:pt>
                <c:pt idx="15922">
                  <c:v>21.917846634964999</c:v>
                </c:pt>
                <c:pt idx="15923">
                  <c:v>21.9192232111888</c:v>
                </c:pt>
                <c:pt idx="15924">
                  <c:v>21.920599787412598</c:v>
                </c:pt>
                <c:pt idx="15925">
                  <c:v>21.9219763636364</c:v>
                </c:pt>
                <c:pt idx="15926">
                  <c:v>21.923352939860099</c:v>
                </c:pt>
                <c:pt idx="15927">
                  <c:v>21.9247295160839</c:v>
                </c:pt>
                <c:pt idx="15928">
                  <c:v>21.926106092307698</c:v>
                </c:pt>
                <c:pt idx="15929">
                  <c:v>21.9274826685315</c:v>
                </c:pt>
                <c:pt idx="15930">
                  <c:v>21.928859244755198</c:v>
                </c:pt>
                <c:pt idx="15931">
                  <c:v>21.930235820979</c:v>
                </c:pt>
                <c:pt idx="15932">
                  <c:v>21.931612397202802</c:v>
                </c:pt>
                <c:pt idx="15933">
                  <c:v>21.9329889734266</c:v>
                </c:pt>
                <c:pt idx="15934">
                  <c:v>21.934365549650401</c:v>
                </c:pt>
                <c:pt idx="15935">
                  <c:v>21.9357421258741</c:v>
                </c:pt>
                <c:pt idx="15936">
                  <c:v>21.937118702097901</c:v>
                </c:pt>
                <c:pt idx="15937">
                  <c:v>21.9384952783217</c:v>
                </c:pt>
                <c:pt idx="15938">
                  <c:v>21.939871854545501</c:v>
                </c:pt>
                <c:pt idx="15939">
                  <c:v>21.9412484307692</c:v>
                </c:pt>
                <c:pt idx="15940">
                  <c:v>21.942625006993001</c:v>
                </c:pt>
                <c:pt idx="15941">
                  <c:v>21.944001583216799</c:v>
                </c:pt>
                <c:pt idx="15942">
                  <c:v>21.945378159440601</c:v>
                </c:pt>
                <c:pt idx="15943">
                  <c:v>21.9467547356643</c:v>
                </c:pt>
                <c:pt idx="15944">
                  <c:v>21.948131311888101</c:v>
                </c:pt>
                <c:pt idx="15945">
                  <c:v>21.949507888111899</c:v>
                </c:pt>
                <c:pt idx="15946">
                  <c:v>21.950884464335701</c:v>
                </c:pt>
                <c:pt idx="15947">
                  <c:v>21.952261040559399</c:v>
                </c:pt>
                <c:pt idx="15948">
                  <c:v>21.953637616783201</c:v>
                </c:pt>
                <c:pt idx="15949">
                  <c:v>21.955014193006999</c:v>
                </c:pt>
                <c:pt idx="15950">
                  <c:v>21.956390769230801</c:v>
                </c:pt>
                <c:pt idx="15951">
                  <c:v>21.957767345454599</c:v>
                </c:pt>
                <c:pt idx="15952">
                  <c:v>21.959143921678301</c:v>
                </c:pt>
                <c:pt idx="15953">
                  <c:v>21.960520497902099</c:v>
                </c:pt>
                <c:pt idx="15954">
                  <c:v>21.961897074125901</c:v>
                </c:pt>
                <c:pt idx="15955">
                  <c:v>21.963273650349699</c:v>
                </c:pt>
                <c:pt idx="15956">
                  <c:v>21.964650226573401</c:v>
                </c:pt>
                <c:pt idx="15957">
                  <c:v>21.966026802797199</c:v>
                </c:pt>
                <c:pt idx="15958">
                  <c:v>21.967403379021</c:v>
                </c:pt>
                <c:pt idx="15959">
                  <c:v>21.968779955244798</c:v>
                </c:pt>
                <c:pt idx="15960">
                  <c:v>21.970156531468501</c:v>
                </c:pt>
                <c:pt idx="15961">
                  <c:v>21.971533107692299</c:v>
                </c:pt>
                <c:pt idx="15962">
                  <c:v>21.9729096839161</c:v>
                </c:pt>
                <c:pt idx="15963">
                  <c:v>21.974286260139898</c:v>
                </c:pt>
                <c:pt idx="15964">
                  <c:v>21.9756628363636</c:v>
                </c:pt>
                <c:pt idx="15965">
                  <c:v>21.977039412587398</c:v>
                </c:pt>
                <c:pt idx="15966">
                  <c:v>21.9784159888112</c:v>
                </c:pt>
                <c:pt idx="15967">
                  <c:v>21.979792565035002</c:v>
                </c:pt>
                <c:pt idx="15968">
                  <c:v>21.9811691412587</c:v>
                </c:pt>
                <c:pt idx="15969">
                  <c:v>21.982545717482498</c:v>
                </c:pt>
                <c:pt idx="15970">
                  <c:v>21.9839222937063</c:v>
                </c:pt>
                <c:pt idx="15971">
                  <c:v>21.985298869930102</c:v>
                </c:pt>
                <c:pt idx="15972">
                  <c:v>21.9866754461539</c:v>
                </c:pt>
                <c:pt idx="15973">
                  <c:v>21.988052022377602</c:v>
                </c:pt>
                <c:pt idx="15974">
                  <c:v>21.9894285986014</c:v>
                </c:pt>
                <c:pt idx="15975">
                  <c:v>21.990805174825201</c:v>
                </c:pt>
                <c:pt idx="15976">
                  <c:v>21.992181751048999</c:v>
                </c:pt>
                <c:pt idx="15977">
                  <c:v>21.993558327272702</c:v>
                </c:pt>
                <c:pt idx="15978">
                  <c:v>21.9949349034965</c:v>
                </c:pt>
                <c:pt idx="15979">
                  <c:v>21.996311479720301</c:v>
                </c:pt>
                <c:pt idx="15980">
                  <c:v>21.997688055944099</c:v>
                </c:pt>
                <c:pt idx="15981">
                  <c:v>21.999064632167801</c:v>
                </c:pt>
                <c:pt idx="15982">
                  <c:v>22.000441208391599</c:v>
                </c:pt>
                <c:pt idx="15983">
                  <c:v>22.001817784615401</c:v>
                </c:pt>
                <c:pt idx="15984">
                  <c:v>22.003194360839199</c:v>
                </c:pt>
                <c:pt idx="15985">
                  <c:v>22.004570937062901</c:v>
                </c:pt>
                <c:pt idx="15986">
                  <c:v>22.005947513286699</c:v>
                </c:pt>
                <c:pt idx="15987">
                  <c:v>22.007324089510501</c:v>
                </c:pt>
                <c:pt idx="15988">
                  <c:v>22.008700665734299</c:v>
                </c:pt>
                <c:pt idx="15989">
                  <c:v>22.010077241958001</c:v>
                </c:pt>
                <c:pt idx="15990">
                  <c:v>22.011453818181799</c:v>
                </c:pt>
                <c:pt idx="15991">
                  <c:v>22.012830394405601</c:v>
                </c:pt>
                <c:pt idx="15992">
                  <c:v>22.014206970629399</c:v>
                </c:pt>
                <c:pt idx="15993">
                  <c:v>22.0155835468532</c:v>
                </c:pt>
                <c:pt idx="15994">
                  <c:v>22.016960123076899</c:v>
                </c:pt>
                <c:pt idx="15995">
                  <c:v>22.018336699300701</c:v>
                </c:pt>
                <c:pt idx="15996">
                  <c:v>22.019713275524499</c:v>
                </c:pt>
                <c:pt idx="15997">
                  <c:v>22.0210898517483</c:v>
                </c:pt>
                <c:pt idx="15998">
                  <c:v>22.022466427971999</c:v>
                </c:pt>
                <c:pt idx="15999">
                  <c:v>22.0238430041958</c:v>
                </c:pt>
                <c:pt idx="16000">
                  <c:v>22.025219580419598</c:v>
                </c:pt>
                <c:pt idx="16001">
                  <c:v>22.0265961566434</c:v>
                </c:pt>
                <c:pt idx="16002">
                  <c:v>22.027972732867099</c:v>
                </c:pt>
                <c:pt idx="16003">
                  <c:v>22.0293493090909</c:v>
                </c:pt>
                <c:pt idx="16004">
                  <c:v>22.030725885314698</c:v>
                </c:pt>
                <c:pt idx="16005">
                  <c:v>22.0321024615385</c:v>
                </c:pt>
                <c:pt idx="16006">
                  <c:v>22.033479037762199</c:v>
                </c:pt>
                <c:pt idx="16007">
                  <c:v>22.034855613986</c:v>
                </c:pt>
                <c:pt idx="16008">
                  <c:v>22.036232190209802</c:v>
                </c:pt>
                <c:pt idx="16009">
                  <c:v>22.0376087664336</c:v>
                </c:pt>
                <c:pt idx="16010">
                  <c:v>22.038985342657298</c:v>
                </c:pt>
                <c:pt idx="16011">
                  <c:v>22.0403619188811</c:v>
                </c:pt>
                <c:pt idx="16012">
                  <c:v>22.041738495104902</c:v>
                </c:pt>
                <c:pt idx="16013">
                  <c:v>22.0431150713287</c:v>
                </c:pt>
                <c:pt idx="16014">
                  <c:v>22.044491647552402</c:v>
                </c:pt>
                <c:pt idx="16015">
                  <c:v>22.0458682237762</c:v>
                </c:pt>
                <c:pt idx="16016">
                  <c:v>22.047244800000001</c:v>
                </c:pt>
                <c:pt idx="16017">
                  <c:v>22.048621376223799</c:v>
                </c:pt>
                <c:pt idx="16018">
                  <c:v>22.049997952447601</c:v>
                </c:pt>
                <c:pt idx="16019">
                  <c:v>22.0513745286713</c:v>
                </c:pt>
                <c:pt idx="16020">
                  <c:v>22.052751104895101</c:v>
                </c:pt>
                <c:pt idx="16021">
                  <c:v>22.054127681118899</c:v>
                </c:pt>
                <c:pt idx="16022">
                  <c:v>22.055504257342701</c:v>
                </c:pt>
                <c:pt idx="16023">
                  <c:v>22.0568808335664</c:v>
                </c:pt>
                <c:pt idx="16024">
                  <c:v>22.058257409790201</c:v>
                </c:pt>
                <c:pt idx="16025">
                  <c:v>22.059633986013999</c:v>
                </c:pt>
                <c:pt idx="16026">
                  <c:v>22.061010562237801</c:v>
                </c:pt>
                <c:pt idx="16027">
                  <c:v>22.062387138461499</c:v>
                </c:pt>
                <c:pt idx="16028">
                  <c:v>22.063763714685301</c:v>
                </c:pt>
                <c:pt idx="16029">
                  <c:v>22.065140290909099</c:v>
                </c:pt>
                <c:pt idx="16030">
                  <c:v>22.066516867132901</c:v>
                </c:pt>
                <c:pt idx="16031">
                  <c:v>22.067893443356599</c:v>
                </c:pt>
                <c:pt idx="16032">
                  <c:v>22.069270019580401</c:v>
                </c:pt>
                <c:pt idx="16033">
                  <c:v>22.070646595804199</c:v>
                </c:pt>
                <c:pt idx="16034">
                  <c:v>22.072023172028</c:v>
                </c:pt>
                <c:pt idx="16035">
                  <c:v>22.073399748251799</c:v>
                </c:pt>
                <c:pt idx="16036">
                  <c:v>22.074776324475501</c:v>
                </c:pt>
                <c:pt idx="16037">
                  <c:v>22.076152900699299</c:v>
                </c:pt>
                <c:pt idx="16038">
                  <c:v>22.0775294769231</c:v>
                </c:pt>
                <c:pt idx="16039">
                  <c:v>22.078906053146898</c:v>
                </c:pt>
                <c:pt idx="16040">
                  <c:v>22.0802826293706</c:v>
                </c:pt>
                <c:pt idx="16041">
                  <c:v>22.081659205594399</c:v>
                </c:pt>
                <c:pt idx="16042">
                  <c:v>22.0830357818182</c:v>
                </c:pt>
                <c:pt idx="16043">
                  <c:v>22.084412358042002</c:v>
                </c:pt>
                <c:pt idx="16044">
                  <c:v>22.0857889342657</c:v>
                </c:pt>
                <c:pt idx="16045">
                  <c:v>22.087165510489498</c:v>
                </c:pt>
                <c:pt idx="16046">
                  <c:v>22.0885420867133</c:v>
                </c:pt>
                <c:pt idx="16047">
                  <c:v>22.089918662937102</c:v>
                </c:pt>
                <c:pt idx="16048">
                  <c:v>22.0912952391608</c:v>
                </c:pt>
                <c:pt idx="16049">
                  <c:v>22.092671815384598</c:v>
                </c:pt>
                <c:pt idx="16050">
                  <c:v>22.0940483916084</c:v>
                </c:pt>
                <c:pt idx="16051">
                  <c:v>22.095424967832201</c:v>
                </c:pt>
                <c:pt idx="16052">
                  <c:v>22.0968015440559</c:v>
                </c:pt>
                <c:pt idx="16053">
                  <c:v>22.098178120279702</c:v>
                </c:pt>
                <c:pt idx="16054">
                  <c:v>22.0995546965035</c:v>
                </c:pt>
                <c:pt idx="16055">
                  <c:v>22.100931272727301</c:v>
                </c:pt>
                <c:pt idx="16056">
                  <c:v>22.102307848951099</c:v>
                </c:pt>
                <c:pt idx="16057">
                  <c:v>22.103684425174801</c:v>
                </c:pt>
                <c:pt idx="16058">
                  <c:v>22.1050610013986</c:v>
                </c:pt>
                <c:pt idx="16059">
                  <c:v>22.106437577622401</c:v>
                </c:pt>
                <c:pt idx="16060">
                  <c:v>22.107814153846199</c:v>
                </c:pt>
                <c:pt idx="16061">
                  <c:v>22.109190730069901</c:v>
                </c:pt>
                <c:pt idx="16062">
                  <c:v>22.110567306293699</c:v>
                </c:pt>
                <c:pt idx="16063">
                  <c:v>22.111943882517501</c:v>
                </c:pt>
                <c:pt idx="16064">
                  <c:v>22.113320458741299</c:v>
                </c:pt>
                <c:pt idx="16065">
                  <c:v>22.114697034965001</c:v>
                </c:pt>
                <c:pt idx="16066">
                  <c:v>22.116073611188799</c:v>
                </c:pt>
                <c:pt idx="16067">
                  <c:v>22.117450187412601</c:v>
                </c:pt>
                <c:pt idx="16068">
                  <c:v>22.118826763636399</c:v>
                </c:pt>
                <c:pt idx="16069">
                  <c:v>22.120203339860101</c:v>
                </c:pt>
                <c:pt idx="16070">
                  <c:v>22.121579916083899</c:v>
                </c:pt>
                <c:pt idx="16071">
                  <c:v>22.122956492307701</c:v>
                </c:pt>
                <c:pt idx="16072">
                  <c:v>22.124333068531499</c:v>
                </c:pt>
                <c:pt idx="16073">
                  <c:v>22.125709644755201</c:v>
                </c:pt>
                <c:pt idx="16074">
                  <c:v>22.127086220978999</c:v>
                </c:pt>
                <c:pt idx="16075">
                  <c:v>22.128462797202801</c:v>
                </c:pt>
                <c:pt idx="16076">
                  <c:v>22.129839373426599</c:v>
                </c:pt>
                <c:pt idx="16077">
                  <c:v>22.1312159496504</c:v>
                </c:pt>
                <c:pt idx="16078">
                  <c:v>22.132592525874099</c:v>
                </c:pt>
                <c:pt idx="16079">
                  <c:v>22.1339691020979</c:v>
                </c:pt>
                <c:pt idx="16080">
                  <c:v>22.135345678321698</c:v>
                </c:pt>
                <c:pt idx="16081">
                  <c:v>22.1367222545455</c:v>
                </c:pt>
                <c:pt idx="16082">
                  <c:v>22.138098830769199</c:v>
                </c:pt>
                <c:pt idx="16083">
                  <c:v>22.139475406993</c:v>
                </c:pt>
                <c:pt idx="16084">
                  <c:v>22.140851983216798</c:v>
                </c:pt>
                <c:pt idx="16085">
                  <c:v>22.1422285594406</c:v>
                </c:pt>
                <c:pt idx="16086">
                  <c:v>22.143605135664298</c:v>
                </c:pt>
                <c:pt idx="16087">
                  <c:v>22.1449817118881</c:v>
                </c:pt>
                <c:pt idx="16088">
                  <c:v>22.146358288111902</c:v>
                </c:pt>
                <c:pt idx="16089">
                  <c:v>22.1477348643357</c:v>
                </c:pt>
                <c:pt idx="16090">
                  <c:v>22.149111440559398</c:v>
                </c:pt>
                <c:pt idx="16091">
                  <c:v>22.1504880167832</c:v>
                </c:pt>
                <c:pt idx="16092">
                  <c:v>22.151864593007002</c:v>
                </c:pt>
                <c:pt idx="16093">
                  <c:v>22.1532411692308</c:v>
                </c:pt>
                <c:pt idx="16094">
                  <c:v>22.154617745454601</c:v>
                </c:pt>
                <c:pt idx="16095">
                  <c:v>22.1559943216783</c:v>
                </c:pt>
                <c:pt idx="16096">
                  <c:v>22.157370897902101</c:v>
                </c:pt>
                <c:pt idx="16097">
                  <c:v>22.158747474125899</c:v>
                </c:pt>
                <c:pt idx="16098">
                  <c:v>22.160124050349701</c:v>
                </c:pt>
                <c:pt idx="16099">
                  <c:v>22.1615006265734</c:v>
                </c:pt>
                <c:pt idx="16100">
                  <c:v>22.162877202797201</c:v>
                </c:pt>
                <c:pt idx="16101">
                  <c:v>22.164253779020999</c:v>
                </c:pt>
                <c:pt idx="16102">
                  <c:v>22.165630355244801</c:v>
                </c:pt>
                <c:pt idx="16103">
                  <c:v>22.167006931468499</c:v>
                </c:pt>
                <c:pt idx="16104">
                  <c:v>22.168383507692301</c:v>
                </c:pt>
                <c:pt idx="16105">
                  <c:v>22.169760083916099</c:v>
                </c:pt>
                <c:pt idx="16106">
                  <c:v>22.171136660139901</c:v>
                </c:pt>
                <c:pt idx="16107">
                  <c:v>22.172513236363599</c:v>
                </c:pt>
                <c:pt idx="16108">
                  <c:v>22.173889812587401</c:v>
                </c:pt>
                <c:pt idx="16109">
                  <c:v>22.175266388811199</c:v>
                </c:pt>
                <c:pt idx="16110">
                  <c:v>22.176642965035001</c:v>
                </c:pt>
                <c:pt idx="16111">
                  <c:v>22.178019541258699</c:v>
                </c:pt>
                <c:pt idx="16112">
                  <c:v>22.179396117482501</c:v>
                </c:pt>
                <c:pt idx="16113">
                  <c:v>22.180772693706299</c:v>
                </c:pt>
                <c:pt idx="16114">
                  <c:v>22.1821492699301</c:v>
                </c:pt>
                <c:pt idx="16115">
                  <c:v>22.183525846153898</c:v>
                </c:pt>
                <c:pt idx="16116">
                  <c:v>22.184902422377601</c:v>
                </c:pt>
                <c:pt idx="16117">
                  <c:v>22.186278998601399</c:v>
                </c:pt>
                <c:pt idx="16118">
                  <c:v>22.1876555748252</c:v>
                </c:pt>
                <c:pt idx="16119">
                  <c:v>22.189032151048998</c:v>
                </c:pt>
                <c:pt idx="16120">
                  <c:v>22.1904087272727</c:v>
                </c:pt>
                <c:pt idx="16121">
                  <c:v>22.191785303496498</c:v>
                </c:pt>
                <c:pt idx="16122">
                  <c:v>22.1931618797203</c:v>
                </c:pt>
                <c:pt idx="16123">
                  <c:v>22.194538455944102</c:v>
                </c:pt>
                <c:pt idx="16124">
                  <c:v>22.1959150321678</c:v>
                </c:pt>
                <c:pt idx="16125">
                  <c:v>22.197291608391598</c:v>
                </c:pt>
                <c:pt idx="16126">
                  <c:v>22.1986681846154</c:v>
                </c:pt>
                <c:pt idx="16127">
                  <c:v>22.200044760839202</c:v>
                </c:pt>
                <c:pt idx="16128">
                  <c:v>22.2014213370629</c:v>
                </c:pt>
                <c:pt idx="16129">
                  <c:v>22.202797913286702</c:v>
                </c:pt>
                <c:pt idx="16130">
                  <c:v>22.2041744895105</c:v>
                </c:pt>
                <c:pt idx="16131">
                  <c:v>22.205551065734301</c:v>
                </c:pt>
                <c:pt idx="16132">
                  <c:v>22.206927641958</c:v>
                </c:pt>
                <c:pt idx="16133">
                  <c:v>22.208304218181802</c:v>
                </c:pt>
                <c:pt idx="16134">
                  <c:v>22.2096807944056</c:v>
                </c:pt>
                <c:pt idx="16135">
                  <c:v>22.211057370629401</c:v>
                </c:pt>
                <c:pt idx="16136">
                  <c:v>22.212433946853199</c:v>
                </c:pt>
                <c:pt idx="16137">
                  <c:v>22.213810523076901</c:v>
                </c:pt>
                <c:pt idx="16138">
                  <c:v>22.215187099300699</c:v>
                </c:pt>
                <c:pt idx="16139">
                  <c:v>22.216563675524501</c:v>
                </c:pt>
                <c:pt idx="16140">
                  <c:v>22.217940251748299</c:v>
                </c:pt>
                <c:pt idx="16141">
                  <c:v>22.219316827972001</c:v>
                </c:pt>
                <c:pt idx="16142">
                  <c:v>22.220693404195799</c:v>
                </c:pt>
                <c:pt idx="16143">
                  <c:v>22.222069980419601</c:v>
                </c:pt>
                <c:pt idx="16144">
                  <c:v>22.223446556643399</c:v>
                </c:pt>
                <c:pt idx="16145">
                  <c:v>22.224823132867101</c:v>
                </c:pt>
                <c:pt idx="16146">
                  <c:v>22.226199709090899</c:v>
                </c:pt>
                <c:pt idx="16147">
                  <c:v>22.227576285314701</c:v>
                </c:pt>
                <c:pt idx="16148">
                  <c:v>22.228952861538499</c:v>
                </c:pt>
                <c:pt idx="16149">
                  <c:v>22.230329437762201</c:v>
                </c:pt>
                <c:pt idx="16150">
                  <c:v>22.231706013985999</c:v>
                </c:pt>
                <c:pt idx="16151">
                  <c:v>22.233082590209801</c:v>
                </c:pt>
                <c:pt idx="16152">
                  <c:v>22.234459166433599</c:v>
                </c:pt>
                <c:pt idx="16153">
                  <c:v>22.235835742657301</c:v>
                </c:pt>
                <c:pt idx="16154">
                  <c:v>22.237212318881099</c:v>
                </c:pt>
                <c:pt idx="16155">
                  <c:v>22.2385888951049</c:v>
                </c:pt>
                <c:pt idx="16156">
                  <c:v>22.239965471328698</c:v>
                </c:pt>
                <c:pt idx="16157">
                  <c:v>22.2413420475525</c:v>
                </c:pt>
                <c:pt idx="16158">
                  <c:v>22.242718623776199</c:v>
                </c:pt>
                <c:pt idx="16159">
                  <c:v>22.2440952</c:v>
                </c:pt>
                <c:pt idx="16160">
                  <c:v>22.245471776223798</c:v>
                </c:pt>
                <c:pt idx="16161">
                  <c:v>22.2468483524476</c:v>
                </c:pt>
                <c:pt idx="16162">
                  <c:v>22.248224928671299</c:v>
                </c:pt>
                <c:pt idx="16163">
                  <c:v>22.2496015048951</c:v>
                </c:pt>
                <c:pt idx="16164">
                  <c:v>22.250978081118902</c:v>
                </c:pt>
                <c:pt idx="16165">
                  <c:v>22.2523546573427</c:v>
                </c:pt>
                <c:pt idx="16166">
                  <c:v>22.253731233566398</c:v>
                </c:pt>
                <c:pt idx="16167">
                  <c:v>22.2551078097902</c:v>
                </c:pt>
                <c:pt idx="16168">
                  <c:v>22.256484386014002</c:v>
                </c:pt>
                <c:pt idx="16169">
                  <c:v>22.2578609622378</c:v>
                </c:pt>
                <c:pt idx="16170">
                  <c:v>22.259237538461502</c:v>
                </c:pt>
                <c:pt idx="16171">
                  <c:v>22.2606141146853</c:v>
                </c:pt>
                <c:pt idx="16172">
                  <c:v>22.261990690909101</c:v>
                </c:pt>
                <c:pt idx="16173">
                  <c:v>22.263367267132899</c:v>
                </c:pt>
                <c:pt idx="16174">
                  <c:v>22.264743843356602</c:v>
                </c:pt>
                <c:pt idx="16175">
                  <c:v>22.2661204195804</c:v>
                </c:pt>
                <c:pt idx="16176">
                  <c:v>22.267496995804201</c:v>
                </c:pt>
                <c:pt idx="16177">
                  <c:v>22.268873572027999</c:v>
                </c:pt>
                <c:pt idx="16178">
                  <c:v>22.270250148251801</c:v>
                </c:pt>
                <c:pt idx="16179">
                  <c:v>22.2716267244755</c:v>
                </c:pt>
                <c:pt idx="16180">
                  <c:v>22.273003300699301</c:v>
                </c:pt>
                <c:pt idx="16181">
                  <c:v>22.274379876923099</c:v>
                </c:pt>
                <c:pt idx="16182">
                  <c:v>22.275756453146901</c:v>
                </c:pt>
                <c:pt idx="16183">
                  <c:v>22.277133029370599</c:v>
                </c:pt>
                <c:pt idx="16184">
                  <c:v>22.278509605594401</c:v>
                </c:pt>
                <c:pt idx="16185">
                  <c:v>22.279886181818199</c:v>
                </c:pt>
                <c:pt idx="16186">
                  <c:v>22.281262758042001</c:v>
                </c:pt>
                <c:pt idx="16187">
                  <c:v>22.282639334265699</c:v>
                </c:pt>
                <c:pt idx="16188">
                  <c:v>22.284015910489501</c:v>
                </c:pt>
                <c:pt idx="16189">
                  <c:v>22.285392486713299</c:v>
                </c:pt>
                <c:pt idx="16190">
                  <c:v>22.2867690629371</c:v>
                </c:pt>
                <c:pt idx="16191">
                  <c:v>22.288145639160799</c:v>
                </c:pt>
                <c:pt idx="16192">
                  <c:v>22.289522215384601</c:v>
                </c:pt>
                <c:pt idx="16193">
                  <c:v>22.290898791608399</c:v>
                </c:pt>
                <c:pt idx="16194">
                  <c:v>22.2922753678322</c:v>
                </c:pt>
                <c:pt idx="16195">
                  <c:v>22.293651944055998</c:v>
                </c:pt>
                <c:pt idx="16196">
                  <c:v>22.295028520279701</c:v>
                </c:pt>
                <c:pt idx="16197">
                  <c:v>22.296405096503499</c:v>
                </c:pt>
                <c:pt idx="16198">
                  <c:v>22.2977816727273</c:v>
                </c:pt>
                <c:pt idx="16199">
                  <c:v>22.299158248951102</c:v>
                </c:pt>
                <c:pt idx="16200">
                  <c:v>22.3005348251748</c:v>
                </c:pt>
                <c:pt idx="16201">
                  <c:v>22.301911401398598</c:v>
                </c:pt>
                <c:pt idx="16202">
                  <c:v>22.3032879776224</c:v>
                </c:pt>
                <c:pt idx="16203">
                  <c:v>22.304664553846202</c:v>
                </c:pt>
                <c:pt idx="16204">
                  <c:v>22.3060411300699</c:v>
                </c:pt>
                <c:pt idx="16205">
                  <c:v>22.307417706293698</c:v>
                </c:pt>
                <c:pt idx="16206">
                  <c:v>22.3087942825175</c:v>
                </c:pt>
                <c:pt idx="16207">
                  <c:v>22.310170858741301</c:v>
                </c:pt>
                <c:pt idx="16208">
                  <c:v>22.311547434965</c:v>
                </c:pt>
                <c:pt idx="16209">
                  <c:v>22.312924011188802</c:v>
                </c:pt>
                <c:pt idx="16210">
                  <c:v>22.3143005874126</c:v>
                </c:pt>
                <c:pt idx="16211">
                  <c:v>22.315677163636401</c:v>
                </c:pt>
                <c:pt idx="16212">
                  <c:v>22.3170537398601</c:v>
                </c:pt>
                <c:pt idx="16213">
                  <c:v>22.318430316083901</c:v>
                </c:pt>
                <c:pt idx="16214">
                  <c:v>22.3198068923077</c:v>
                </c:pt>
                <c:pt idx="16215">
                  <c:v>22.321183468531501</c:v>
                </c:pt>
                <c:pt idx="16216">
                  <c:v>22.3225600447552</c:v>
                </c:pt>
                <c:pt idx="16217">
                  <c:v>22.323936620979001</c:v>
                </c:pt>
                <c:pt idx="16218">
                  <c:v>22.325313197202799</c:v>
                </c:pt>
                <c:pt idx="16219">
                  <c:v>22.326689773426601</c:v>
                </c:pt>
                <c:pt idx="16220">
                  <c:v>22.328066349650399</c:v>
                </c:pt>
                <c:pt idx="16221">
                  <c:v>22.329442925874101</c:v>
                </c:pt>
                <c:pt idx="16222">
                  <c:v>22.330819502097899</c:v>
                </c:pt>
                <c:pt idx="16223">
                  <c:v>22.332196078321701</c:v>
                </c:pt>
                <c:pt idx="16224">
                  <c:v>22.333572654545499</c:v>
                </c:pt>
                <c:pt idx="16225">
                  <c:v>22.334949230769201</c:v>
                </c:pt>
                <c:pt idx="16226">
                  <c:v>22.336325806992999</c:v>
                </c:pt>
                <c:pt idx="16227">
                  <c:v>22.337702383216801</c:v>
                </c:pt>
                <c:pt idx="16228">
                  <c:v>22.339078959440599</c:v>
                </c:pt>
                <c:pt idx="16229">
                  <c:v>22.340455535664301</c:v>
                </c:pt>
                <c:pt idx="16230">
                  <c:v>22.341832111888099</c:v>
                </c:pt>
                <c:pt idx="16231">
                  <c:v>22.343208688111901</c:v>
                </c:pt>
                <c:pt idx="16232">
                  <c:v>22.344585264335699</c:v>
                </c:pt>
                <c:pt idx="16233">
                  <c:v>22.345961840559401</c:v>
                </c:pt>
                <c:pt idx="16234">
                  <c:v>22.347338416783199</c:v>
                </c:pt>
                <c:pt idx="16235">
                  <c:v>22.348714993007</c:v>
                </c:pt>
                <c:pt idx="16236">
                  <c:v>22.350091569230798</c:v>
                </c:pt>
                <c:pt idx="16237">
                  <c:v>22.3514681454546</c:v>
                </c:pt>
                <c:pt idx="16238">
                  <c:v>22.352844721678299</c:v>
                </c:pt>
                <c:pt idx="16239">
                  <c:v>22.3542212979021</c:v>
                </c:pt>
                <c:pt idx="16240">
                  <c:v>22.355597874125898</c:v>
                </c:pt>
                <c:pt idx="16241">
                  <c:v>22.3569744503497</c:v>
                </c:pt>
                <c:pt idx="16242">
                  <c:v>22.358351026573398</c:v>
                </c:pt>
                <c:pt idx="16243">
                  <c:v>22.3597276027972</c:v>
                </c:pt>
                <c:pt idx="16244">
                  <c:v>22.361104179021002</c:v>
                </c:pt>
                <c:pt idx="16245">
                  <c:v>22.3624807552448</c:v>
                </c:pt>
                <c:pt idx="16246">
                  <c:v>22.363857331468498</c:v>
                </c:pt>
                <c:pt idx="16247">
                  <c:v>22.3652339076923</c:v>
                </c:pt>
                <c:pt idx="16248">
                  <c:v>22.366610483916102</c:v>
                </c:pt>
                <c:pt idx="16249">
                  <c:v>22.3679870601399</c:v>
                </c:pt>
                <c:pt idx="16250">
                  <c:v>22.369363636363602</c:v>
                </c:pt>
                <c:pt idx="16251">
                  <c:v>22.3707402125874</c:v>
                </c:pt>
                <c:pt idx="16252">
                  <c:v>22.372116788811201</c:v>
                </c:pt>
                <c:pt idx="16253">
                  <c:v>22.373493365034999</c:v>
                </c:pt>
                <c:pt idx="16254">
                  <c:v>22.374869941258702</c:v>
                </c:pt>
                <c:pt idx="16255">
                  <c:v>22.3762465174825</c:v>
                </c:pt>
                <c:pt idx="16256">
                  <c:v>22.377623093706301</c:v>
                </c:pt>
                <c:pt idx="16257">
                  <c:v>22.378999669930099</c:v>
                </c:pt>
                <c:pt idx="16258">
                  <c:v>22.380376246153901</c:v>
                </c:pt>
                <c:pt idx="16259">
                  <c:v>22.381752822377599</c:v>
                </c:pt>
                <c:pt idx="16260">
                  <c:v>22.383129398601401</c:v>
                </c:pt>
                <c:pt idx="16261">
                  <c:v>22.384505974825199</c:v>
                </c:pt>
                <c:pt idx="16262">
                  <c:v>22.385882551049001</c:v>
                </c:pt>
                <c:pt idx="16263">
                  <c:v>22.387259127272699</c:v>
                </c:pt>
                <c:pt idx="16264">
                  <c:v>22.388635703496501</c:v>
                </c:pt>
                <c:pt idx="16265">
                  <c:v>22.390012279720299</c:v>
                </c:pt>
                <c:pt idx="16266">
                  <c:v>22.391388855944101</c:v>
                </c:pt>
                <c:pt idx="16267">
                  <c:v>22.392765432167799</c:v>
                </c:pt>
                <c:pt idx="16268">
                  <c:v>22.394142008391601</c:v>
                </c:pt>
                <c:pt idx="16269">
                  <c:v>22.395518584615399</c:v>
                </c:pt>
                <c:pt idx="16270">
                  <c:v>22.3968951608392</c:v>
                </c:pt>
                <c:pt idx="16271">
                  <c:v>22.398271737062899</c:v>
                </c:pt>
                <c:pt idx="16272">
                  <c:v>22.399648313286701</c:v>
                </c:pt>
                <c:pt idx="16273">
                  <c:v>22.401024889510499</c:v>
                </c:pt>
                <c:pt idx="16274">
                  <c:v>22.4024014657343</c:v>
                </c:pt>
                <c:pt idx="16275">
                  <c:v>22.403778041957999</c:v>
                </c:pt>
                <c:pt idx="16276">
                  <c:v>22.4051546181818</c:v>
                </c:pt>
                <c:pt idx="16277">
                  <c:v>22.406531194405598</c:v>
                </c:pt>
                <c:pt idx="16278">
                  <c:v>22.4079077706294</c:v>
                </c:pt>
                <c:pt idx="16279">
                  <c:v>22.409284346853202</c:v>
                </c:pt>
                <c:pt idx="16280">
                  <c:v>22.4106609230769</c:v>
                </c:pt>
                <c:pt idx="16281">
                  <c:v>22.412037499300698</c:v>
                </c:pt>
                <c:pt idx="16282">
                  <c:v>22.4134140755245</c:v>
                </c:pt>
                <c:pt idx="16283">
                  <c:v>22.414790651748302</c:v>
                </c:pt>
                <c:pt idx="16284">
                  <c:v>22.416167227972</c:v>
                </c:pt>
                <c:pt idx="16285">
                  <c:v>22.417543804195802</c:v>
                </c:pt>
                <c:pt idx="16286">
                  <c:v>22.4189203804196</c:v>
                </c:pt>
                <c:pt idx="16287">
                  <c:v>22.420296956643401</c:v>
                </c:pt>
                <c:pt idx="16288">
                  <c:v>22.4216735328671</c:v>
                </c:pt>
                <c:pt idx="16289">
                  <c:v>22.423050109090902</c:v>
                </c:pt>
                <c:pt idx="16290">
                  <c:v>22.4244266853147</c:v>
                </c:pt>
                <c:pt idx="16291">
                  <c:v>22.425803261538501</c:v>
                </c:pt>
                <c:pt idx="16292">
                  <c:v>22.4271798377622</c:v>
                </c:pt>
                <c:pt idx="16293">
                  <c:v>22.428556413986001</c:v>
                </c:pt>
                <c:pt idx="16294">
                  <c:v>22.429932990209799</c:v>
                </c:pt>
                <c:pt idx="16295">
                  <c:v>22.431309566433601</c:v>
                </c:pt>
                <c:pt idx="16296">
                  <c:v>22.4326861426573</c:v>
                </c:pt>
                <c:pt idx="16297">
                  <c:v>22.434062718881101</c:v>
                </c:pt>
                <c:pt idx="16298">
                  <c:v>22.435439295104899</c:v>
                </c:pt>
                <c:pt idx="16299">
                  <c:v>22.436815871328701</c:v>
                </c:pt>
                <c:pt idx="16300">
                  <c:v>22.438192447552499</c:v>
                </c:pt>
                <c:pt idx="16301">
                  <c:v>22.439569023776201</c:v>
                </c:pt>
                <c:pt idx="16302">
                  <c:v>22.440945599999999</c:v>
                </c:pt>
                <c:pt idx="16303">
                  <c:v>22.442322176223801</c:v>
                </c:pt>
                <c:pt idx="16304">
                  <c:v>22.443698752447599</c:v>
                </c:pt>
                <c:pt idx="16305">
                  <c:v>22.445075328671301</c:v>
                </c:pt>
                <c:pt idx="16306">
                  <c:v>22.446451904895099</c:v>
                </c:pt>
                <c:pt idx="16307">
                  <c:v>22.447828481118901</c:v>
                </c:pt>
                <c:pt idx="16308">
                  <c:v>22.449205057342699</c:v>
                </c:pt>
                <c:pt idx="16309">
                  <c:v>22.450581633566401</c:v>
                </c:pt>
                <c:pt idx="16310">
                  <c:v>22.451958209790199</c:v>
                </c:pt>
                <c:pt idx="16311">
                  <c:v>22.453334786014</c:v>
                </c:pt>
                <c:pt idx="16312">
                  <c:v>22.454711362237799</c:v>
                </c:pt>
                <c:pt idx="16313">
                  <c:v>22.456087938461501</c:v>
                </c:pt>
                <c:pt idx="16314">
                  <c:v>22.457464514685299</c:v>
                </c:pt>
                <c:pt idx="16315">
                  <c:v>22.4588410909091</c:v>
                </c:pt>
                <c:pt idx="16316">
                  <c:v>22.460217667132898</c:v>
                </c:pt>
                <c:pt idx="16317">
                  <c:v>22.4615942433566</c:v>
                </c:pt>
                <c:pt idx="16318">
                  <c:v>22.462970819580399</c:v>
                </c:pt>
                <c:pt idx="16319">
                  <c:v>22.4643473958042</c:v>
                </c:pt>
                <c:pt idx="16320">
                  <c:v>22.465723972028002</c:v>
                </c:pt>
                <c:pt idx="16321">
                  <c:v>22.4671005482518</c:v>
                </c:pt>
                <c:pt idx="16322">
                  <c:v>22.468477124475498</c:v>
                </c:pt>
                <c:pt idx="16323">
                  <c:v>22.4698537006993</c:v>
                </c:pt>
                <c:pt idx="16324">
                  <c:v>22.471230276923102</c:v>
                </c:pt>
                <c:pt idx="16325">
                  <c:v>22.4726068531469</c:v>
                </c:pt>
                <c:pt idx="16326">
                  <c:v>22.473983429370598</c:v>
                </c:pt>
                <c:pt idx="16327">
                  <c:v>22.4753600055944</c:v>
                </c:pt>
                <c:pt idx="16328">
                  <c:v>22.476736581818201</c:v>
                </c:pt>
                <c:pt idx="16329">
                  <c:v>22.478113158041999</c:v>
                </c:pt>
                <c:pt idx="16330">
                  <c:v>22.479489734265702</c:v>
                </c:pt>
                <c:pt idx="16331">
                  <c:v>22.4808663104895</c:v>
                </c:pt>
                <c:pt idx="16332">
                  <c:v>22.482242886713301</c:v>
                </c:pt>
                <c:pt idx="16333">
                  <c:v>22.483619462937099</c:v>
                </c:pt>
                <c:pt idx="16334">
                  <c:v>22.484996039160801</c:v>
                </c:pt>
                <c:pt idx="16335">
                  <c:v>22.4863726153846</c:v>
                </c:pt>
                <c:pt idx="16336">
                  <c:v>22.487749191608401</c:v>
                </c:pt>
                <c:pt idx="16337">
                  <c:v>22.489125767832199</c:v>
                </c:pt>
                <c:pt idx="16338">
                  <c:v>22.490502344055901</c:v>
                </c:pt>
                <c:pt idx="16339">
                  <c:v>22.491878920279699</c:v>
                </c:pt>
                <c:pt idx="16340">
                  <c:v>22.493255496503501</c:v>
                </c:pt>
                <c:pt idx="16341">
                  <c:v>22.494632072727299</c:v>
                </c:pt>
                <c:pt idx="16342">
                  <c:v>22.496008648951101</c:v>
                </c:pt>
                <c:pt idx="16343">
                  <c:v>22.497385225174799</c:v>
                </c:pt>
                <c:pt idx="16344">
                  <c:v>22.498761801398601</c:v>
                </c:pt>
                <c:pt idx="16345">
                  <c:v>22.500138377622399</c:v>
                </c:pt>
                <c:pt idx="16346">
                  <c:v>22.5015149538462</c:v>
                </c:pt>
                <c:pt idx="16347">
                  <c:v>22.502891530069899</c:v>
                </c:pt>
                <c:pt idx="16348">
                  <c:v>22.504268106293701</c:v>
                </c:pt>
                <c:pt idx="16349">
                  <c:v>22.505644682517499</c:v>
                </c:pt>
                <c:pt idx="16350">
                  <c:v>22.5070212587413</c:v>
                </c:pt>
                <c:pt idx="16351">
                  <c:v>22.508397834964999</c:v>
                </c:pt>
                <c:pt idx="16352">
                  <c:v>22.509774411188801</c:v>
                </c:pt>
                <c:pt idx="16353">
                  <c:v>22.511150987412599</c:v>
                </c:pt>
                <c:pt idx="16354">
                  <c:v>22.5125275636364</c:v>
                </c:pt>
                <c:pt idx="16355">
                  <c:v>22.513904139860099</c:v>
                </c:pt>
                <c:pt idx="16356">
                  <c:v>22.5152807160839</c:v>
                </c:pt>
                <c:pt idx="16357">
                  <c:v>22.516657292307698</c:v>
                </c:pt>
                <c:pt idx="16358">
                  <c:v>22.5180338685315</c:v>
                </c:pt>
                <c:pt idx="16359">
                  <c:v>22.519410444755302</c:v>
                </c:pt>
                <c:pt idx="16360">
                  <c:v>22.520787020979</c:v>
                </c:pt>
                <c:pt idx="16361">
                  <c:v>22.522163597202798</c:v>
                </c:pt>
                <c:pt idx="16362">
                  <c:v>22.5235401734266</c:v>
                </c:pt>
                <c:pt idx="16363">
                  <c:v>22.524916749650401</c:v>
                </c:pt>
                <c:pt idx="16364">
                  <c:v>22.5262933258741</c:v>
                </c:pt>
                <c:pt idx="16365">
                  <c:v>22.527669902097902</c:v>
                </c:pt>
                <c:pt idx="16366">
                  <c:v>22.5290464783217</c:v>
                </c:pt>
                <c:pt idx="16367">
                  <c:v>22.530423054545501</c:v>
                </c:pt>
                <c:pt idx="16368">
                  <c:v>22.5317996307692</c:v>
                </c:pt>
                <c:pt idx="16369">
                  <c:v>22.533176206993002</c:v>
                </c:pt>
                <c:pt idx="16370">
                  <c:v>22.5345527832168</c:v>
                </c:pt>
                <c:pt idx="16371">
                  <c:v>22.535929359440601</c:v>
                </c:pt>
                <c:pt idx="16372">
                  <c:v>22.5373059356643</c:v>
                </c:pt>
                <c:pt idx="16373">
                  <c:v>22.538682511888101</c:v>
                </c:pt>
                <c:pt idx="16374">
                  <c:v>22.540059088111899</c:v>
                </c:pt>
                <c:pt idx="16375">
                  <c:v>22.541435664335701</c:v>
                </c:pt>
                <c:pt idx="16376">
                  <c:v>22.5428122405594</c:v>
                </c:pt>
                <c:pt idx="16377">
                  <c:v>22.544188816783201</c:v>
                </c:pt>
                <c:pt idx="16378">
                  <c:v>22.545565393006999</c:v>
                </c:pt>
                <c:pt idx="16379">
                  <c:v>22.546941969230801</c:v>
                </c:pt>
                <c:pt idx="16380">
                  <c:v>22.548318545454599</c:v>
                </c:pt>
                <c:pt idx="16381">
                  <c:v>22.549695121678301</c:v>
                </c:pt>
                <c:pt idx="16382">
                  <c:v>22.551071697902099</c:v>
                </c:pt>
                <c:pt idx="16383">
                  <c:v>22.552448274125901</c:v>
                </c:pt>
                <c:pt idx="16384">
                  <c:v>22.553824850349699</c:v>
                </c:pt>
                <c:pt idx="16385">
                  <c:v>22.555201426573401</c:v>
                </c:pt>
                <c:pt idx="16386">
                  <c:v>22.556578002797199</c:v>
                </c:pt>
                <c:pt idx="16387">
                  <c:v>22.557954579021001</c:v>
                </c:pt>
                <c:pt idx="16388">
                  <c:v>22.559331155244799</c:v>
                </c:pt>
                <c:pt idx="16389">
                  <c:v>22.560707731468501</c:v>
                </c:pt>
                <c:pt idx="16390">
                  <c:v>22.562084307692299</c:v>
                </c:pt>
                <c:pt idx="16391">
                  <c:v>22.5634608839161</c:v>
                </c:pt>
                <c:pt idx="16392">
                  <c:v>22.564837460139898</c:v>
                </c:pt>
                <c:pt idx="16393">
                  <c:v>22.566214036363601</c:v>
                </c:pt>
                <c:pt idx="16394">
                  <c:v>22.567590612587399</c:v>
                </c:pt>
                <c:pt idx="16395">
                  <c:v>22.5689671888112</c:v>
                </c:pt>
                <c:pt idx="16396">
                  <c:v>22.570343765034998</c:v>
                </c:pt>
                <c:pt idx="16397">
                  <c:v>22.5717203412587</c:v>
                </c:pt>
                <c:pt idx="16398">
                  <c:v>22.573096917482498</c:v>
                </c:pt>
                <c:pt idx="16399">
                  <c:v>22.5744734937063</c:v>
                </c:pt>
                <c:pt idx="16400">
                  <c:v>22.575850069930102</c:v>
                </c:pt>
                <c:pt idx="16401">
                  <c:v>22.5772266461539</c:v>
                </c:pt>
                <c:pt idx="16402">
                  <c:v>22.578603222377598</c:v>
                </c:pt>
                <c:pt idx="16403">
                  <c:v>22.5799797986014</c:v>
                </c:pt>
                <c:pt idx="16404">
                  <c:v>22.581356374825202</c:v>
                </c:pt>
                <c:pt idx="16405">
                  <c:v>22.582732951049</c:v>
                </c:pt>
                <c:pt idx="16406">
                  <c:v>22.584109527272702</c:v>
                </c:pt>
                <c:pt idx="16407">
                  <c:v>22.5854861034965</c:v>
                </c:pt>
                <c:pt idx="16408">
                  <c:v>22.586862679720301</c:v>
                </c:pt>
                <c:pt idx="16409">
                  <c:v>22.588239255944099</c:v>
                </c:pt>
                <c:pt idx="16410">
                  <c:v>22.589615832167802</c:v>
                </c:pt>
                <c:pt idx="16411">
                  <c:v>22.5909924083916</c:v>
                </c:pt>
                <c:pt idx="16412">
                  <c:v>22.592368984615401</c:v>
                </c:pt>
                <c:pt idx="16413">
                  <c:v>22.593745560839199</c:v>
                </c:pt>
                <c:pt idx="16414">
                  <c:v>22.595122137062901</c:v>
                </c:pt>
                <c:pt idx="16415">
                  <c:v>22.596498713286699</c:v>
                </c:pt>
                <c:pt idx="16416">
                  <c:v>22.597875289510501</c:v>
                </c:pt>
                <c:pt idx="16417">
                  <c:v>22.599251865734299</c:v>
                </c:pt>
                <c:pt idx="16418">
                  <c:v>22.600628441958001</c:v>
                </c:pt>
                <c:pt idx="16419">
                  <c:v>22.602005018181799</c:v>
                </c:pt>
                <c:pt idx="16420">
                  <c:v>22.603381594405601</c:v>
                </c:pt>
                <c:pt idx="16421">
                  <c:v>22.604758170629399</c:v>
                </c:pt>
                <c:pt idx="16422">
                  <c:v>22.606134746853101</c:v>
                </c:pt>
                <c:pt idx="16423">
                  <c:v>22.607511323076899</c:v>
                </c:pt>
                <c:pt idx="16424">
                  <c:v>22.608887899300701</c:v>
                </c:pt>
                <c:pt idx="16425">
                  <c:v>22.610264475524499</c:v>
                </c:pt>
                <c:pt idx="16426">
                  <c:v>22.6116410517483</c:v>
                </c:pt>
                <c:pt idx="16427">
                  <c:v>22.613017627971999</c:v>
                </c:pt>
                <c:pt idx="16428">
                  <c:v>22.614394204195801</c:v>
                </c:pt>
                <c:pt idx="16429">
                  <c:v>22.615770780419599</c:v>
                </c:pt>
                <c:pt idx="16430">
                  <c:v>22.6171473566434</c:v>
                </c:pt>
                <c:pt idx="16431">
                  <c:v>22.618523932867099</c:v>
                </c:pt>
                <c:pt idx="16432">
                  <c:v>22.6199005090909</c:v>
                </c:pt>
                <c:pt idx="16433">
                  <c:v>22.621277085314698</c:v>
                </c:pt>
                <c:pt idx="16434">
                  <c:v>22.6226536615385</c:v>
                </c:pt>
                <c:pt idx="16435">
                  <c:v>22.624030237762199</c:v>
                </c:pt>
                <c:pt idx="16436">
                  <c:v>22.625406813986</c:v>
                </c:pt>
                <c:pt idx="16437">
                  <c:v>22.626783390209798</c:v>
                </c:pt>
                <c:pt idx="16438">
                  <c:v>22.6281599664336</c:v>
                </c:pt>
                <c:pt idx="16439">
                  <c:v>22.629536542657299</c:v>
                </c:pt>
                <c:pt idx="16440">
                  <c:v>22.6309131188811</c:v>
                </c:pt>
                <c:pt idx="16441">
                  <c:v>22.632289695104902</c:v>
                </c:pt>
                <c:pt idx="16442">
                  <c:v>22.6336662713287</c:v>
                </c:pt>
                <c:pt idx="16443">
                  <c:v>22.635042847552398</c:v>
                </c:pt>
                <c:pt idx="16444">
                  <c:v>22.6364194237762</c:v>
                </c:pt>
                <c:pt idx="16445">
                  <c:v>22.637796000000002</c:v>
                </c:pt>
                <c:pt idx="16446">
                  <c:v>22.6391725762238</c:v>
                </c:pt>
                <c:pt idx="16447">
                  <c:v>22.640549152447601</c:v>
                </c:pt>
                <c:pt idx="16448">
                  <c:v>22.6419257286713</c:v>
                </c:pt>
                <c:pt idx="16449">
                  <c:v>22.643302304895101</c:v>
                </c:pt>
                <c:pt idx="16450">
                  <c:v>22.644678881118899</c:v>
                </c:pt>
                <c:pt idx="16451">
                  <c:v>22.646055457342701</c:v>
                </c:pt>
                <c:pt idx="16452">
                  <c:v>22.6474320335664</c:v>
                </c:pt>
                <c:pt idx="16453">
                  <c:v>22.648808609790201</c:v>
                </c:pt>
                <c:pt idx="16454">
                  <c:v>22.650185186013999</c:v>
                </c:pt>
                <c:pt idx="16455">
                  <c:v>22.651561762237801</c:v>
                </c:pt>
                <c:pt idx="16456">
                  <c:v>22.6529383384615</c:v>
                </c:pt>
                <c:pt idx="16457">
                  <c:v>22.654314914685301</c:v>
                </c:pt>
                <c:pt idx="16458">
                  <c:v>22.655691490909099</c:v>
                </c:pt>
                <c:pt idx="16459">
                  <c:v>22.657068067132901</c:v>
                </c:pt>
                <c:pt idx="16460">
                  <c:v>22.658444643356599</c:v>
                </c:pt>
                <c:pt idx="16461">
                  <c:v>22.659821219580401</c:v>
                </c:pt>
                <c:pt idx="16462">
                  <c:v>22.661197795804199</c:v>
                </c:pt>
                <c:pt idx="16463">
                  <c:v>22.662574372028001</c:v>
                </c:pt>
                <c:pt idx="16464">
                  <c:v>22.663950948251799</c:v>
                </c:pt>
                <c:pt idx="16465">
                  <c:v>22.665327524475501</c:v>
                </c:pt>
                <c:pt idx="16466">
                  <c:v>22.666704100699299</c:v>
                </c:pt>
                <c:pt idx="16467">
                  <c:v>22.6680806769231</c:v>
                </c:pt>
                <c:pt idx="16468">
                  <c:v>22.669457253146899</c:v>
                </c:pt>
                <c:pt idx="16469">
                  <c:v>22.670833829370601</c:v>
                </c:pt>
                <c:pt idx="16470">
                  <c:v>22.672210405594399</c:v>
                </c:pt>
                <c:pt idx="16471">
                  <c:v>22.6735869818182</c:v>
                </c:pt>
                <c:pt idx="16472">
                  <c:v>22.674963558041998</c:v>
                </c:pt>
                <c:pt idx="16473">
                  <c:v>22.6763401342657</c:v>
                </c:pt>
                <c:pt idx="16474">
                  <c:v>22.677716710489499</c:v>
                </c:pt>
                <c:pt idx="16475">
                  <c:v>22.6790932867133</c:v>
                </c:pt>
                <c:pt idx="16476">
                  <c:v>22.680469862937102</c:v>
                </c:pt>
                <c:pt idx="16477">
                  <c:v>22.6818464391608</c:v>
                </c:pt>
                <c:pt idx="16478">
                  <c:v>22.683223015384598</c:v>
                </c:pt>
                <c:pt idx="16479">
                  <c:v>22.6845995916084</c:v>
                </c:pt>
                <c:pt idx="16480">
                  <c:v>22.685976167832202</c:v>
                </c:pt>
                <c:pt idx="16481">
                  <c:v>22.6873527440559</c:v>
                </c:pt>
                <c:pt idx="16482">
                  <c:v>22.688729320279698</c:v>
                </c:pt>
                <c:pt idx="16483">
                  <c:v>22.6901058965035</c:v>
                </c:pt>
                <c:pt idx="16484">
                  <c:v>22.691482472727301</c:v>
                </c:pt>
                <c:pt idx="16485">
                  <c:v>22.6928590489511</c:v>
                </c:pt>
                <c:pt idx="16486">
                  <c:v>22.694235625174802</c:v>
                </c:pt>
                <c:pt idx="16487">
                  <c:v>22.6956122013986</c:v>
                </c:pt>
                <c:pt idx="16488">
                  <c:v>22.696988777622401</c:v>
                </c:pt>
                <c:pt idx="16489">
                  <c:v>22.698365353846199</c:v>
                </c:pt>
                <c:pt idx="16490">
                  <c:v>22.699741930069901</c:v>
                </c:pt>
                <c:pt idx="16491">
                  <c:v>22.7011185062937</c:v>
                </c:pt>
                <c:pt idx="16492">
                  <c:v>22.702495082517501</c:v>
                </c:pt>
                <c:pt idx="16493">
                  <c:v>22.703871658741299</c:v>
                </c:pt>
                <c:pt idx="16494">
                  <c:v>22.705248234965001</c:v>
                </c:pt>
                <c:pt idx="16495">
                  <c:v>22.706624811188799</c:v>
                </c:pt>
                <c:pt idx="16496">
                  <c:v>22.708001387412601</c:v>
                </c:pt>
                <c:pt idx="16497">
                  <c:v>22.709377963636399</c:v>
                </c:pt>
                <c:pt idx="16498">
                  <c:v>22.710754539860101</c:v>
                </c:pt>
                <c:pt idx="16499">
                  <c:v>22.712131116083899</c:v>
                </c:pt>
                <c:pt idx="16500">
                  <c:v>22.713507692307701</c:v>
                </c:pt>
                <c:pt idx="16501">
                  <c:v>22.714884268531499</c:v>
                </c:pt>
                <c:pt idx="16502">
                  <c:v>22.716260844755201</c:v>
                </c:pt>
                <c:pt idx="16503">
                  <c:v>22.717637420978999</c:v>
                </c:pt>
                <c:pt idx="16504">
                  <c:v>22.719013997202801</c:v>
                </c:pt>
                <c:pt idx="16505">
                  <c:v>22.720390573426599</c:v>
                </c:pt>
                <c:pt idx="16506">
                  <c:v>22.7217671496504</c:v>
                </c:pt>
                <c:pt idx="16507">
                  <c:v>22.723143725874099</c:v>
                </c:pt>
                <c:pt idx="16508">
                  <c:v>22.724520302097901</c:v>
                </c:pt>
                <c:pt idx="16509">
                  <c:v>22.725896878321699</c:v>
                </c:pt>
                <c:pt idx="16510">
                  <c:v>22.7272734545455</c:v>
                </c:pt>
                <c:pt idx="16511">
                  <c:v>22.728650030769199</c:v>
                </c:pt>
                <c:pt idx="16512">
                  <c:v>22.730026606993</c:v>
                </c:pt>
                <c:pt idx="16513">
                  <c:v>22.731403183216798</c:v>
                </c:pt>
                <c:pt idx="16514">
                  <c:v>22.7327797594406</c:v>
                </c:pt>
                <c:pt idx="16515">
                  <c:v>22.734156335664299</c:v>
                </c:pt>
                <c:pt idx="16516">
                  <c:v>22.7355329118881</c:v>
                </c:pt>
                <c:pt idx="16517">
                  <c:v>22.736909488111898</c:v>
                </c:pt>
                <c:pt idx="16518">
                  <c:v>22.7382860643357</c:v>
                </c:pt>
                <c:pt idx="16519">
                  <c:v>22.739662640559398</c:v>
                </c:pt>
                <c:pt idx="16520">
                  <c:v>22.7410392167832</c:v>
                </c:pt>
                <c:pt idx="16521">
                  <c:v>22.742415793007002</c:v>
                </c:pt>
                <c:pt idx="16522">
                  <c:v>22.7437923692308</c:v>
                </c:pt>
                <c:pt idx="16523">
                  <c:v>22.745168945454498</c:v>
                </c:pt>
                <c:pt idx="16524">
                  <c:v>22.7465455216783</c:v>
                </c:pt>
                <c:pt idx="16525">
                  <c:v>22.747922097902102</c:v>
                </c:pt>
                <c:pt idx="16526">
                  <c:v>22.7492986741259</c:v>
                </c:pt>
                <c:pt idx="16527">
                  <c:v>22.750675250349701</c:v>
                </c:pt>
                <c:pt idx="16528">
                  <c:v>22.7520518265734</c:v>
                </c:pt>
                <c:pt idx="16529">
                  <c:v>22.753428402797201</c:v>
                </c:pt>
                <c:pt idx="16530">
                  <c:v>22.754804979020999</c:v>
                </c:pt>
                <c:pt idx="16531">
                  <c:v>22.756181555244801</c:v>
                </c:pt>
                <c:pt idx="16532">
                  <c:v>22.7575581314685</c:v>
                </c:pt>
                <c:pt idx="16533">
                  <c:v>22.758934707692301</c:v>
                </c:pt>
                <c:pt idx="16534">
                  <c:v>22.760311283916099</c:v>
                </c:pt>
                <c:pt idx="16535">
                  <c:v>22.761687860139901</c:v>
                </c:pt>
                <c:pt idx="16536">
                  <c:v>22.763064436363599</c:v>
                </c:pt>
                <c:pt idx="16537">
                  <c:v>22.764441012587401</c:v>
                </c:pt>
                <c:pt idx="16538">
                  <c:v>22.765817588811199</c:v>
                </c:pt>
                <c:pt idx="16539">
                  <c:v>22.767194165035001</c:v>
                </c:pt>
                <c:pt idx="16540">
                  <c:v>22.768570741258699</c:v>
                </c:pt>
                <c:pt idx="16541">
                  <c:v>22.769947317482501</c:v>
                </c:pt>
                <c:pt idx="16542">
                  <c:v>22.771323893706299</c:v>
                </c:pt>
                <c:pt idx="16543">
                  <c:v>22.772700469930101</c:v>
                </c:pt>
                <c:pt idx="16544">
                  <c:v>22.774077046153899</c:v>
                </c:pt>
                <c:pt idx="16545">
                  <c:v>22.775453622377601</c:v>
                </c:pt>
                <c:pt idx="16546">
                  <c:v>22.776830198601399</c:v>
                </c:pt>
                <c:pt idx="16547">
                  <c:v>22.7782067748252</c:v>
                </c:pt>
                <c:pt idx="16548">
                  <c:v>22.779583351048998</c:v>
                </c:pt>
                <c:pt idx="16549">
                  <c:v>22.780959927272701</c:v>
                </c:pt>
                <c:pt idx="16550">
                  <c:v>22.782336503496499</c:v>
                </c:pt>
                <c:pt idx="16551">
                  <c:v>22.7837130797203</c:v>
                </c:pt>
                <c:pt idx="16552">
                  <c:v>22.785089655944098</c:v>
                </c:pt>
                <c:pt idx="16553">
                  <c:v>22.7864662321678</c:v>
                </c:pt>
                <c:pt idx="16554">
                  <c:v>22.787842808391598</c:v>
                </c:pt>
                <c:pt idx="16555">
                  <c:v>22.7892193846154</c:v>
                </c:pt>
                <c:pt idx="16556">
                  <c:v>22.790595960839202</c:v>
                </c:pt>
                <c:pt idx="16557">
                  <c:v>22.7919725370629</c:v>
                </c:pt>
                <c:pt idx="16558">
                  <c:v>22.793349113286698</c:v>
                </c:pt>
                <c:pt idx="16559">
                  <c:v>22.7947256895105</c:v>
                </c:pt>
                <c:pt idx="16560">
                  <c:v>22.796102265734302</c:v>
                </c:pt>
                <c:pt idx="16561">
                  <c:v>22.797478841958</c:v>
                </c:pt>
                <c:pt idx="16562">
                  <c:v>22.798855418181802</c:v>
                </c:pt>
                <c:pt idx="16563">
                  <c:v>22.8002319944056</c:v>
                </c:pt>
                <c:pt idx="16564">
                  <c:v>22.801608570629401</c:v>
                </c:pt>
                <c:pt idx="16565">
                  <c:v>22.802985146853199</c:v>
                </c:pt>
                <c:pt idx="16566">
                  <c:v>22.804361723076902</c:v>
                </c:pt>
                <c:pt idx="16567">
                  <c:v>22.8057382993007</c:v>
                </c:pt>
                <c:pt idx="16568">
                  <c:v>22.807114875524501</c:v>
                </c:pt>
                <c:pt idx="16569">
                  <c:v>22.808491451748299</c:v>
                </c:pt>
                <c:pt idx="16570">
                  <c:v>22.809868027972001</c:v>
                </c:pt>
                <c:pt idx="16571">
                  <c:v>22.811244604195799</c:v>
                </c:pt>
                <c:pt idx="16572">
                  <c:v>22.812621180419601</c:v>
                </c:pt>
                <c:pt idx="16573">
                  <c:v>22.813997756643399</c:v>
                </c:pt>
                <c:pt idx="16574">
                  <c:v>22.815374332867101</c:v>
                </c:pt>
                <c:pt idx="16575">
                  <c:v>22.816750909090899</c:v>
                </c:pt>
                <c:pt idx="16576">
                  <c:v>22.818127485314701</c:v>
                </c:pt>
                <c:pt idx="16577">
                  <c:v>22.819504061538499</c:v>
                </c:pt>
                <c:pt idx="16578">
                  <c:v>22.820880637762201</c:v>
                </c:pt>
                <c:pt idx="16579">
                  <c:v>22.822257213985999</c:v>
                </c:pt>
                <c:pt idx="16580">
                  <c:v>22.823633790209801</c:v>
                </c:pt>
                <c:pt idx="16581">
                  <c:v>22.825010366433599</c:v>
                </c:pt>
                <c:pt idx="16582">
                  <c:v>22.826386942657301</c:v>
                </c:pt>
                <c:pt idx="16583">
                  <c:v>22.827763518881099</c:v>
                </c:pt>
                <c:pt idx="16584">
                  <c:v>22.829140095104901</c:v>
                </c:pt>
                <c:pt idx="16585">
                  <c:v>22.830516671328699</c:v>
                </c:pt>
                <c:pt idx="16586">
                  <c:v>22.831893247552401</c:v>
                </c:pt>
                <c:pt idx="16587">
                  <c:v>22.833269823776199</c:v>
                </c:pt>
                <c:pt idx="16588">
                  <c:v>22.8346464</c:v>
                </c:pt>
                <c:pt idx="16589">
                  <c:v>22.836022976223799</c:v>
                </c:pt>
                <c:pt idx="16590">
                  <c:v>22.8373995524476</c:v>
                </c:pt>
                <c:pt idx="16591">
                  <c:v>22.838776128671299</c:v>
                </c:pt>
                <c:pt idx="16592">
                  <c:v>22.8401527048951</c:v>
                </c:pt>
                <c:pt idx="16593">
                  <c:v>22.841529281118898</c:v>
                </c:pt>
                <c:pt idx="16594">
                  <c:v>22.8429058573427</c:v>
                </c:pt>
                <c:pt idx="16595">
                  <c:v>22.844282433566399</c:v>
                </c:pt>
                <c:pt idx="16596">
                  <c:v>22.8456590097902</c:v>
                </c:pt>
                <c:pt idx="16597">
                  <c:v>22.847035586014002</c:v>
                </c:pt>
                <c:pt idx="16598">
                  <c:v>22.8484121622378</c:v>
                </c:pt>
                <c:pt idx="16599">
                  <c:v>22.849788738461498</c:v>
                </c:pt>
                <c:pt idx="16600">
                  <c:v>22.8511653146853</c:v>
                </c:pt>
                <c:pt idx="16601">
                  <c:v>22.852541890909102</c:v>
                </c:pt>
                <c:pt idx="16602">
                  <c:v>22.8539184671329</c:v>
                </c:pt>
                <c:pt idx="16603">
                  <c:v>22.855295043356598</c:v>
                </c:pt>
                <c:pt idx="16604">
                  <c:v>22.8566716195804</c:v>
                </c:pt>
                <c:pt idx="16605">
                  <c:v>22.858048195804201</c:v>
                </c:pt>
                <c:pt idx="16606">
                  <c:v>22.859424772027999</c:v>
                </c:pt>
                <c:pt idx="16607">
                  <c:v>22.860801348251801</c:v>
                </c:pt>
                <c:pt idx="16608">
                  <c:v>22.8621779244755</c:v>
                </c:pt>
                <c:pt idx="16609">
                  <c:v>22.863554500699301</c:v>
                </c:pt>
                <c:pt idx="16610">
                  <c:v>22.864931076923099</c:v>
                </c:pt>
                <c:pt idx="16611">
                  <c:v>22.866307653146901</c:v>
                </c:pt>
                <c:pt idx="16612">
                  <c:v>22.8676842293706</c:v>
                </c:pt>
                <c:pt idx="16613">
                  <c:v>22.869060805594401</c:v>
                </c:pt>
                <c:pt idx="16614">
                  <c:v>22.870437381818199</c:v>
                </c:pt>
                <c:pt idx="16615">
                  <c:v>22.871813958042001</c:v>
                </c:pt>
                <c:pt idx="16616">
                  <c:v>22.873190534265699</c:v>
                </c:pt>
                <c:pt idx="16617">
                  <c:v>22.874567110489501</c:v>
                </c:pt>
                <c:pt idx="16618">
                  <c:v>22.875943686713299</c:v>
                </c:pt>
                <c:pt idx="16619">
                  <c:v>22.877320262937101</c:v>
                </c:pt>
                <c:pt idx="16620">
                  <c:v>22.878696839160799</c:v>
                </c:pt>
                <c:pt idx="16621">
                  <c:v>22.880073415384601</c:v>
                </c:pt>
                <c:pt idx="16622">
                  <c:v>22.881449991608399</c:v>
                </c:pt>
                <c:pt idx="16623">
                  <c:v>22.8828265678322</c:v>
                </c:pt>
                <c:pt idx="16624">
                  <c:v>22.884203144055899</c:v>
                </c:pt>
                <c:pt idx="16625">
                  <c:v>22.885579720279701</c:v>
                </c:pt>
                <c:pt idx="16626">
                  <c:v>22.886956296503499</c:v>
                </c:pt>
                <c:pt idx="16627">
                  <c:v>22.8883328727273</c:v>
                </c:pt>
                <c:pt idx="16628">
                  <c:v>22.889709448951098</c:v>
                </c:pt>
                <c:pt idx="16629">
                  <c:v>22.891086025174801</c:v>
                </c:pt>
                <c:pt idx="16630">
                  <c:v>22.892462601398599</c:v>
                </c:pt>
                <c:pt idx="16631">
                  <c:v>22.8938391776224</c:v>
                </c:pt>
                <c:pt idx="16632">
                  <c:v>22.895215753846198</c:v>
                </c:pt>
                <c:pt idx="16633">
                  <c:v>22.8965923300699</c:v>
                </c:pt>
                <c:pt idx="16634">
                  <c:v>22.897968906293698</c:v>
                </c:pt>
                <c:pt idx="16635">
                  <c:v>22.8993454825175</c:v>
                </c:pt>
                <c:pt idx="16636">
                  <c:v>22.900722058741302</c:v>
                </c:pt>
                <c:pt idx="16637">
                  <c:v>22.902098634965</c:v>
                </c:pt>
                <c:pt idx="16638">
                  <c:v>22.903475211188798</c:v>
                </c:pt>
                <c:pt idx="16639">
                  <c:v>22.9048517874126</c:v>
                </c:pt>
                <c:pt idx="16640">
                  <c:v>22.906228363636401</c:v>
                </c:pt>
                <c:pt idx="16641">
                  <c:v>22.9076049398601</c:v>
                </c:pt>
                <c:pt idx="16642">
                  <c:v>22.908981516083902</c:v>
                </c:pt>
                <c:pt idx="16643">
                  <c:v>22.9103580923077</c:v>
                </c:pt>
                <c:pt idx="16644">
                  <c:v>22.911734668531501</c:v>
                </c:pt>
                <c:pt idx="16645">
                  <c:v>22.9131112447552</c:v>
                </c:pt>
                <c:pt idx="16646">
                  <c:v>22.914487820979001</c:v>
                </c:pt>
                <c:pt idx="16647">
                  <c:v>22.9158643972028</c:v>
                </c:pt>
                <c:pt idx="16648">
                  <c:v>22.917240973426601</c:v>
                </c:pt>
                <c:pt idx="16649">
                  <c:v>22.918617549650399</c:v>
                </c:pt>
                <c:pt idx="16650">
                  <c:v>22.919994125874101</c:v>
                </c:pt>
                <c:pt idx="16651">
                  <c:v>22.921370702097899</c:v>
                </c:pt>
                <c:pt idx="16652">
                  <c:v>22.922747278321701</c:v>
                </c:pt>
                <c:pt idx="16653">
                  <c:v>22.924123854545499</c:v>
                </c:pt>
                <c:pt idx="16654">
                  <c:v>22.925500430769201</c:v>
                </c:pt>
                <c:pt idx="16655">
                  <c:v>22.926877006992999</c:v>
                </c:pt>
                <c:pt idx="16656">
                  <c:v>22.928253583216801</c:v>
                </c:pt>
                <c:pt idx="16657">
                  <c:v>22.929630159440599</c:v>
                </c:pt>
                <c:pt idx="16658">
                  <c:v>22.931006735664301</c:v>
                </c:pt>
                <c:pt idx="16659">
                  <c:v>22.932383311888099</c:v>
                </c:pt>
                <c:pt idx="16660">
                  <c:v>22.933759888111901</c:v>
                </c:pt>
                <c:pt idx="16661">
                  <c:v>22.935136464335699</c:v>
                </c:pt>
                <c:pt idx="16662">
                  <c:v>22.936513040559401</c:v>
                </c:pt>
                <c:pt idx="16663">
                  <c:v>22.937889616783199</c:v>
                </c:pt>
                <c:pt idx="16664">
                  <c:v>22.939266193007001</c:v>
                </c:pt>
                <c:pt idx="16665">
                  <c:v>22.940642769230799</c:v>
                </c:pt>
                <c:pt idx="16666">
                  <c:v>22.9420193454546</c:v>
                </c:pt>
                <c:pt idx="16667">
                  <c:v>22.943395921678299</c:v>
                </c:pt>
                <c:pt idx="16668">
                  <c:v>22.9447724979021</c:v>
                </c:pt>
                <c:pt idx="16669">
                  <c:v>22.946149074125898</c:v>
                </c:pt>
                <c:pt idx="16670">
                  <c:v>22.9475256503497</c:v>
                </c:pt>
                <c:pt idx="16671">
                  <c:v>22.948902226573399</c:v>
                </c:pt>
                <c:pt idx="16672">
                  <c:v>22.9502788027972</c:v>
                </c:pt>
                <c:pt idx="16673">
                  <c:v>22.951655379020998</c:v>
                </c:pt>
                <c:pt idx="16674">
                  <c:v>22.9530319552448</c:v>
                </c:pt>
                <c:pt idx="16675">
                  <c:v>22.954408531468498</c:v>
                </c:pt>
                <c:pt idx="16676">
                  <c:v>22.9557851076923</c:v>
                </c:pt>
                <c:pt idx="16677">
                  <c:v>22.957161683916102</c:v>
                </c:pt>
                <c:pt idx="16678">
                  <c:v>22.9585382601399</c:v>
                </c:pt>
                <c:pt idx="16679">
                  <c:v>22.959914836363598</c:v>
                </c:pt>
                <c:pt idx="16680">
                  <c:v>22.9612914125874</c:v>
                </c:pt>
                <c:pt idx="16681">
                  <c:v>22.962667988811202</c:v>
                </c:pt>
                <c:pt idx="16682">
                  <c:v>22.964044565035</c:v>
                </c:pt>
                <c:pt idx="16683">
                  <c:v>22.965421141258702</c:v>
                </c:pt>
                <c:pt idx="16684">
                  <c:v>22.9667977174825</c:v>
                </c:pt>
                <c:pt idx="16685">
                  <c:v>22.968174293706301</c:v>
                </c:pt>
                <c:pt idx="16686">
                  <c:v>22.969550869930099</c:v>
                </c:pt>
                <c:pt idx="16687">
                  <c:v>22.970927446153901</c:v>
                </c:pt>
                <c:pt idx="16688">
                  <c:v>22.9723040223776</c:v>
                </c:pt>
                <c:pt idx="16689">
                  <c:v>22.973680598601401</c:v>
                </c:pt>
                <c:pt idx="16690">
                  <c:v>22.975057174825199</c:v>
                </c:pt>
                <c:pt idx="16691">
                  <c:v>22.976433751049001</c:v>
                </c:pt>
                <c:pt idx="16692">
                  <c:v>22.977810327272699</c:v>
                </c:pt>
                <c:pt idx="16693">
                  <c:v>22.979186903496501</c:v>
                </c:pt>
                <c:pt idx="16694">
                  <c:v>22.980563479720299</c:v>
                </c:pt>
                <c:pt idx="16695">
                  <c:v>22.981940055944101</c:v>
                </c:pt>
                <c:pt idx="16696">
                  <c:v>22.983316632167799</c:v>
                </c:pt>
                <c:pt idx="16697">
                  <c:v>22.984693208391601</c:v>
                </c:pt>
                <c:pt idx="16698">
                  <c:v>22.986069784615399</c:v>
                </c:pt>
                <c:pt idx="16699">
                  <c:v>22.987446360839201</c:v>
                </c:pt>
                <c:pt idx="16700">
                  <c:v>22.988822937062899</c:v>
                </c:pt>
                <c:pt idx="16701">
                  <c:v>22.990199513286701</c:v>
                </c:pt>
                <c:pt idx="16702">
                  <c:v>22.991576089510499</c:v>
                </c:pt>
                <c:pt idx="16703">
                  <c:v>22.9929526657343</c:v>
                </c:pt>
                <c:pt idx="16704">
                  <c:v>22.994329241957999</c:v>
                </c:pt>
                <c:pt idx="16705">
                  <c:v>22.995705818181801</c:v>
                </c:pt>
                <c:pt idx="16706">
                  <c:v>22.997082394405599</c:v>
                </c:pt>
                <c:pt idx="16707">
                  <c:v>22.9984589706294</c:v>
                </c:pt>
                <c:pt idx="16708">
                  <c:v>22.999835546853198</c:v>
                </c:pt>
                <c:pt idx="16709">
                  <c:v>23.0012121230769</c:v>
                </c:pt>
                <c:pt idx="16710">
                  <c:v>23.002588699300698</c:v>
                </c:pt>
                <c:pt idx="16711">
                  <c:v>23.0039652755245</c:v>
                </c:pt>
                <c:pt idx="16712">
                  <c:v>23.005341851748302</c:v>
                </c:pt>
                <c:pt idx="16713">
                  <c:v>23.006718427972</c:v>
                </c:pt>
                <c:pt idx="16714">
                  <c:v>23.008095004195798</c:v>
                </c:pt>
                <c:pt idx="16715">
                  <c:v>23.0094715804196</c:v>
                </c:pt>
                <c:pt idx="16716">
                  <c:v>23.010848156643402</c:v>
                </c:pt>
                <c:pt idx="16717">
                  <c:v>23.0122247328671</c:v>
                </c:pt>
                <c:pt idx="16718">
                  <c:v>23.013601309090902</c:v>
                </c:pt>
                <c:pt idx="16719">
                  <c:v>23.0149778853147</c:v>
                </c:pt>
                <c:pt idx="16720">
                  <c:v>23.016354461538501</c:v>
                </c:pt>
                <c:pt idx="16721">
                  <c:v>23.0177310377622</c:v>
                </c:pt>
                <c:pt idx="16722">
                  <c:v>23.019107613986002</c:v>
                </c:pt>
                <c:pt idx="16723">
                  <c:v>23.0204841902098</c:v>
                </c:pt>
                <c:pt idx="16724">
                  <c:v>23.021860766433601</c:v>
                </c:pt>
                <c:pt idx="16725">
                  <c:v>23.0232373426573</c:v>
                </c:pt>
                <c:pt idx="16726">
                  <c:v>23.024613918881101</c:v>
                </c:pt>
                <c:pt idx="16727">
                  <c:v>23.025990495104899</c:v>
                </c:pt>
                <c:pt idx="16728">
                  <c:v>23.027367071328701</c:v>
                </c:pt>
                <c:pt idx="16729">
                  <c:v>23.0287436475524</c:v>
                </c:pt>
                <c:pt idx="16730">
                  <c:v>23.030120223776201</c:v>
                </c:pt>
                <c:pt idx="16731">
                  <c:v>23.031496799999999</c:v>
                </c:pt>
                <c:pt idx="16732">
                  <c:v>23.032873376223801</c:v>
                </c:pt>
                <c:pt idx="16733">
                  <c:v>23.034249952447599</c:v>
                </c:pt>
                <c:pt idx="16734">
                  <c:v>23.035626528671301</c:v>
                </c:pt>
                <c:pt idx="16735">
                  <c:v>23.037003104895099</c:v>
                </c:pt>
                <c:pt idx="16736">
                  <c:v>23.038379681118901</c:v>
                </c:pt>
                <c:pt idx="16737">
                  <c:v>23.039756257342699</c:v>
                </c:pt>
                <c:pt idx="16738">
                  <c:v>23.041132833566401</c:v>
                </c:pt>
                <c:pt idx="16739">
                  <c:v>23.042509409790199</c:v>
                </c:pt>
                <c:pt idx="16740">
                  <c:v>23.043885986014001</c:v>
                </c:pt>
                <c:pt idx="16741">
                  <c:v>23.045262562237799</c:v>
                </c:pt>
                <c:pt idx="16742">
                  <c:v>23.046639138461501</c:v>
                </c:pt>
                <c:pt idx="16743">
                  <c:v>23.048015714685299</c:v>
                </c:pt>
                <c:pt idx="16744">
                  <c:v>23.0493922909091</c:v>
                </c:pt>
                <c:pt idx="16745">
                  <c:v>23.050768867132899</c:v>
                </c:pt>
                <c:pt idx="16746">
                  <c:v>23.052145443356601</c:v>
                </c:pt>
                <c:pt idx="16747">
                  <c:v>23.053522019580399</c:v>
                </c:pt>
                <c:pt idx="16748">
                  <c:v>23.0548985958042</c:v>
                </c:pt>
                <c:pt idx="16749">
                  <c:v>23.056275172027998</c:v>
                </c:pt>
                <c:pt idx="16750">
                  <c:v>23.0576517482518</c:v>
                </c:pt>
                <c:pt idx="16751">
                  <c:v>23.059028324475499</c:v>
                </c:pt>
                <c:pt idx="16752">
                  <c:v>23.0604049006993</c:v>
                </c:pt>
                <c:pt idx="16753">
                  <c:v>23.061781476923102</c:v>
                </c:pt>
                <c:pt idx="16754">
                  <c:v>23.0631580531469</c:v>
                </c:pt>
                <c:pt idx="16755">
                  <c:v>23.064534629370598</c:v>
                </c:pt>
                <c:pt idx="16756">
                  <c:v>23.0659112055944</c:v>
                </c:pt>
                <c:pt idx="16757">
                  <c:v>23.067287781818202</c:v>
                </c:pt>
                <c:pt idx="16758">
                  <c:v>23.068664358042</c:v>
                </c:pt>
                <c:pt idx="16759">
                  <c:v>23.070040934265698</c:v>
                </c:pt>
                <c:pt idx="16760">
                  <c:v>23.0714175104895</c:v>
                </c:pt>
                <c:pt idx="16761">
                  <c:v>23.072794086713301</c:v>
                </c:pt>
                <c:pt idx="16762">
                  <c:v>23.0741706629371</c:v>
                </c:pt>
                <c:pt idx="16763">
                  <c:v>23.075547239160802</c:v>
                </c:pt>
                <c:pt idx="16764">
                  <c:v>23.0769238153846</c:v>
                </c:pt>
                <c:pt idx="16765">
                  <c:v>23.078300391608401</c:v>
                </c:pt>
                <c:pt idx="16766">
                  <c:v>23.079676967832199</c:v>
                </c:pt>
                <c:pt idx="16767">
                  <c:v>23.081053544056001</c:v>
                </c:pt>
                <c:pt idx="16768">
                  <c:v>23.0824301202797</c:v>
                </c:pt>
                <c:pt idx="16769">
                  <c:v>23.083806696503501</c:v>
                </c:pt>
                <c:pt idx="16770">
                  <c:v>23.085183272727299</c:v>
                </c:pt>
                <c:pt idx="16771">
                  <c:v>23.086559848951101</c:v>
                </c:pt>
                <c:pt idx="16772">
                  <c:v>23.087936425174799</c:v>
                </c:pt>
                <c:pt idx="16773">
                  <c:v>23.089313001398601</c:v>
                </c:pt>
                <c:pt idx="16774">
                  <c:v>23.090689577622399</c:v>
                </c:pt>
                <c:pt idx="16775">
                  <c:v>23.092066153846201</c:v>
                </c:pt>
                <c:pt idx="16776">
                  <c:v>23.093442730069899</c:v>
                </c:pt>
                <c:pt idx="16777">
                  <c:v>23.094819306293701</c:v>
                </c:pt>
                <c:pt idx="16778">
                  <c:v>23.096195882517499</c:v>
                </c:pt>
                <c:pt idx="16779">
                  <c:v>23.0975724587413</c:v>
                </c:pt>
                <c:pt idx="16780">
                  <c:v>23.098949034964999</c:v>
                </c:pt>
                <c:pt idx="16781">
                  <c:v>23.100325611188801</c:v>
                </c:pt>
                <c:pt idx="16782">
                  <c:v>23.101702187412599</c:v>
                </c:pt>
                <c:pt idx="16783">
                  <c:v>23.1030787636364</c:v>
                </c:pt>
                <c:pt idx="16784">
                  <c:v>23.104455339860099</c:v>
                </c:pt>
                <c:pt idx="16785">
                  <c:v>23.105831916083901</c:v>
                </c:pt>
                <c:pt idx="16786">
                  <c:v>23.107208492307699</c:v>
                </c:pt>
                <c:pt idx="16787">
                  <c:v>23.1085850685315</c:v>
                </c:pt>
                <c:pt idx="16788">
                  <c:v>23.109961644755298</c:v>
                </c:pt>
                <c:pt idx="16789">
                  <c:v>23.111338220979</c:v>
                </c:pt>
                <c:pt idx="16790">
                  <c:v>23.112714797202798</c:v>
                </c:pt>
                <c:pt idx="16791">
                  <c:v>23.1140913734266</c:v>
                </c:pt>
                <c:pt idx="16792">
                  <c:v>23.115467949650402</c:v>
                </c:pt>
                <c:pt idx="16793">
                  <c:v>23.1168445258741</c:v>
                </c:pt>
                <c:pt idx="16794">
                  <c:v>23.118221102097898</c:v>
                </c:pt>
                <c:pt idx="16795">
                  <c:v>23.1195976783217</c:v>
                </c:pt>
                <c:pt idx="16796">
                  <c:v>23.120974254545501</c:v>
                </c:pt>
                <c:pt idx="16797">
                  <c:v>23.1223508307692</c:v>
                </c:pt>
                <c:pt idx="16798">
                  <c:v>23.123727406993002</c:v>
                </c:pt>
                <c:pt idx="16799">
                  <c:v>23.1251039832168</c:v>
                </c:pt>
                <c:pt idx="16800">
                  <c:v>23.126480559440601</c:v>
                </c:pt>
                <c:pt idx="16801">
                  <c:v>23.1278571356643</c:v>
                </c:pt>
                <c:pt idx="16802">
                  <c:v>23.129233711888102</c:v>
                </c:pt>
                <c:pt idx="16803">
                  <c:v>23.1306102881119</c:v>
                </c:pt>
                <c:pt idx="16804">
                  <c:v>23.131986864335701</c:v>
                </c:pt>
                <c:pt idx="16805">
                  <c:v>23.1333634405594</c:v>
                </c:pt>
                <c:pt idx="16806">
                  <c:v>23.134740016783201</c:v>
                </c:pt>
                <c:pt idx="16807">
                  <c:v>23.136116593006999</c:v>
                </c:pt>
                <c:pt idx="16808">
                  <c:v>23.137493169230801</c:v>
                </c:pt>
                <c:pt idx="16809">
                  <c:v>23.138869745454599</c:v>
                </c:pt>
                <c:pt idx="16810">
                  <c:v>23.140246321678301</c:v>
                </c:pt>
                <c:pt idx="16811">
                  <c:v>23.141622897902099</c:v>
                </c:pt>
                <c:pt idx="16812">
                  <c:v>23.142999474125901</c:v>
                </c:pt>
                <c:pt idx="16813">
                  <c:v>23.144376050349699</c:v>
                </c:pt>
                <c:pt idx="16814">
                  <c:v>23.145752626573401</c:v>
                </c:pt>
                <c:pt idx="16815">
                  <c:v>23.147129202797199</c:v>
                </c:pt>
                <c:pt idx="16816">
                  <c:v>23.148505779021001</c:v>
                </c:pt>
                <c:pt idx="16817">
                  <c:v>23.149882355244799</c:v>
                </c:pt>
                <c:pt idx="16818">
                  <c:v>23.151258931468501</c:v>
                </c:pt>
                <c:pt idx="16819">
                  <c:v>23.152635507692299</c:v>
                </c:pt>
                <c:pt idx="16820">
                  <c:v>23.154012083916101</c:v>
                </c:pt>
                <c:pt idx="16821">
                  <c:v>23.155388660139899</c:v>
                </c:pt>
                <c:pt idx="16822">
                  <c:v>23.156765236363601</c:v>
                </c:pt>
                <c:pt idx="16823">
                  <c:v>23.158141812587399</c:v>
                </c:pt>
                <c:pt idx="16824">
                  <c:v>23.1595183888112</c:v>
                </c:pt>
                <c:pt idx="16825">
                  <c:v>23.160894965034998</c:v>
                </c:pt>
                <c:pt idx="16826">
                  <c:v>23.162271541258701</c:v>
                </c:pt>
                <c:pt idx="16827">
                  <c:v>23.163648117482499</c:v>
                </c:pt>
                <c:pt idx="16828">
                  <c:v>23.1650246937063</c:v>
                </c:pt>
                <c:pt idx="16829">
                  <c:v>23.166401269930098</c:v>
                </c:pt>
                <c:pt idx="16830">
                  <c:v>23.1677778461538</c:v>
                </c:pt>
                <c:pt idx="16831">
                  <c:v>23.169154422377598</c:v>
                </c:pt>
                <c:pt idx="16832">
                  <c:v>23.1705309986014</c:v>
                </c:pt>
                <c:pt idx="16833">
                  <c:v>23.171907574825202</c:v>
                </c:pt>
                <c:pt idx="16834">
                  <c:v>23.173284151049</c:v>
                </c:pt>
                <c:pt idx="16835">
                  <c:v>23.174660727272698</c:v>
                </c:pt>
                <c:pt idx="16836">
                  <c:v>23.1760373034965</c:v>
                </c:pt>
                <c:pt idx="16837">
                  <c:v>23.177413879720302</c:v>
                </c:pt>
                <c:pt idx="16838">
                  <c:v>23.1787904559441</c:v>
                </c:pt>
                <c:pt idx="16839">
                  <c:v>23.180167032167802</c:v>
                </c:pt>
                <c:pt idx="16840">
                  <c:v>23.1815436083916</c:v>
                </c:pt>
                <c:pt idx="16841">
                  <c:v>23.182920184615401</c:v>
                </c:pt>
                <c:pt idx="16842">
                  <c:v>23.184296760839199</c:v>
                </c:pt>
                <c:pt idx="16843">
                  <c:v>23.185673337062902</c:v>
                </c:pt>
                <c:pt idx="16844">
                  <c:v>23.1870499132867</c:v>
                </c:pt>
                <c:pt idx="16845">
                  <c:v>23.188426489510501</c:v>
                </c:pt>
                <c:pt idx="16846">
                  <c:v>23.189803065734299</c:v>
                </c:pt>
                <c:pt idx="16847">
                  <c:v>23.191179641958001</c:v>
                </c:pt>
                <c:pt idx="16848">
                  <c:v>23.192556218181799</c:v>
                </c:pt>
                <c:pt idx="16849">
                  <c:v>23.193932794405601</c:v>
                </c:pt>
                <c:pt idx="16850">
                  <c:v>23.195309370629399</c:v>
                </c:pt>
                <c:pt idx="16851">
                  <c:v>23.196685946853201</c:v>
                </c:pt>
                <c:pt idx="16852">
                  <c:v>23.198062523076899</c:v>
                </c:pt>
                <c:pt idx="16853">
                  <c:v>23.199439099300701</c:v>
                </c:pt>
                <c:pt idx="16854">
                  <c:v>23.200815675524499</c:v>
                </c:pt>
                <c:pt idx="16855">
                  <c:v>23.202192251748301</c:v>
                </c:pt>
                <c:pt idx="16856">
                  <c:v>23.203568827971999</c:v>
                </c:pt>
                <c:pt idx="16857">
                  <c:v>23.204945404195801</c:v>
                </c:pt>
                <c:pt idx="16858">
                  <c:v>23.206321980419599</c:v>
                </c:pt>
                <c:pt idx="16859">
                  <c:v>23.2076985566434</c:v>
                </c:pt>
                <c:pt idx="16860">
                  <c:v>23.209075132867099</c:v>
                </c:pt>
                <c:pt idx="16861">
                  <c:v>23.210451709090901</c:v>
                </c:pt>
                <c:pt idx="16862">
                  <c:v>23.211828285314699</c:v>
                </c:pt>
                <c:pt idx="16863">
                  <c:v>23.2132048615385</c:v>
                </c:pt>
                <c:pt idx="16864">
                  <c:v>23.214581437762199</c:v>
                </c:pt>
                <c:pt idx="16865">
                  <c:v>23.215958013986</c:v>
                </c:pt>
                <c:pt idx="16866">
                  <c:v>23.217334590209799</c:v>
                </c:pt>
                <c:pt idx="16867">
                  <c:v>23.2187111664336</c:v>
                </c:pt>
                <c:pt idx="16868">
                  <c:v>23.220087742657402</c:v>
                </c:pt>
                <c:pt idx="16869">
                  <c:v>23.2214643188811</c:v>
                </c:pt>
                <c:pt idx="16870">
                  <c:v>23.222840895104898</c:v>
                </c:pt>
                <c:pt idx="16871">
                  <c:v>23.2242174713287</c:v>
                </c:pt>
                <c:pt idx="16872">
                  <c:v>23.225594047552502</c:v>
                </c:pt>
                <c:pt idx="16873">
                  <c:v>23.2269706237762</c:v>
                </c:pt>
                <c:pt idx="16874">
                  <c:v>23.228347200000002</c:v>
                </c:pt>
                <c:pt idx="16875">
                  <c:v>23.2297237762238</c:v>
                </c:pt>
                <c:pt idx="16876">
                  <c:v>23.231100352447601</c:v>
                </c:pt>
                <c:pt idx="16877">
                  <c:v>23.2324769286713</c:v>
                </c:pt>
                <c:pt idx="16878">
                  <c:v>23.233853504895102</c:v>
                </c:pt>
                <c:pt idx="16879">
                  <c:v>23.2352300811189</c:v>
                </c:pt>
                <c:pt idx="16880">
                  <c:v>23.236606657342701</c:v>
                </c:pt>
                <c:pt idx="16881">
                  <c:v>23.2379832335664</c:v>
                </c:pt>
                <c:pt idx="16882">
                  <c:v>23.239359809790201</c:v>
                </c:pt>
                <c:pt idx="16883">
                  <c:v>23.240736386013999</c:v>
                </c:pt>
                <c:pt idx="16884">
                  <c:v>23.242112962237801</c:v>
                </c:pt>
                <c:pt idx="16885">
                  <c:v>23.2434895384615</c:v>
                </c:pt>
                <c:pt idx="16886">
                  <c:v>23.244866114685301</c:v>
                </c:pt>
                <c:pt idx="16887">
                  <c:v>23.246242690909099</c:v>
                </c:pt>
                <c:pt idx="16888">
                  <c:v>23.247619267132901</c:v>
                </c:pt>
                <c:pt idx="16889">
                  <c:v>23.2489958433566</c:v>
                </c:pt>
                <c:pt idx="16890">
                  <c:v>23.250372419580401</c:v>
                </c:pt>
                <c:pt idx="16891">
                  <c:v>23.251748995804199</c:v>
                </c:pt>
                <c:pt idx="16892">
                  <c:v>23.253125572028001</c:v>
                </c:pt>
                <c:pt idx="16893">
                  <c:v>23.254502148251799</c:v>
                </c:pt>
                <c:pt idx="16894">
                  <c:v>23.255878724475501</c:v>
                </c:pt>
                <c:pt idx="16895">
                  <c:v>23.257255300699299</c:v>
                </c:pt>
                <c:pt idx="16896">
                  <c:v>23.258631876923101</c:v>
                </c:pt>
                <c:pt idx="16897">
                  <c:v>23.260008453146899</c:v>
                </c:pt>
                <c:pt idx="16898">
                  <c:v>23.261385029370601</c:v>
                </c:pt>
                <c:pt idx="16899">
                  <c:v>23.262761605594399</c:v>
                </c:pt>
                <c:pt idx="16900">
                  <c:v>23.2641381818182</c:v>
                </c:pt>
                <c:pt idx="16901">
                  <c:v>23.265514758041999</c:v>
                </c:pt>
                <c:pt idx="16902">
                  <c:v>23.266891334265701</c:v>
                </c:pt>
                <c:pt idx="16903">
                  <c:v>23.268267910489499</c:v>
                </c:pt>
                <c:pt idx="16904">
                  <c:v>23.2696444867133</c:v>
                </c:pt>
                <c:pt idx="16905">
                  <c:v>23.271021062937098</c:v>
                </c:pt>
                <c:pt idx="16906">
                  <c:v>23.272397639160801</c:v>
                </c:pt>
                <c:pt idx="16907">
                  <c:v>23.273774215384599</c:v>
                </c:pt>
                <c:pt idx="16908">
                  <c:v>23.2751507916084</c:v>
                </c:pt>
                <c:pt idx="16909">
                  <c:v>23.276527367832202</c:v>
                </c:pt>
                <c:pt idx="16910">
                  <c:v>23.2779039440559</c:v>
                </c:pt>
                <c:pt idx="16911">
                  <c:v>23.279280520279698</c:v>
                </c:pt>
                <c:pt idx="16912">
                  <c:v>23.2806570965035</c:v>
                </c:pt>
                <c:pt idx="16913">
                  <c:v>23.282033672727302</c:v>
                </c:pt>
                <c:pt idx="16914">
                  <c:v>23.2834102489511</c:v>
                </c:pt>
                <c:pt idx="16915">
                  <c:v>23.284786825174798</c:v>
                </c:pt>
                <c:pt idx="16916">
                  <c:v>23.2861634013986</c:v>
                </c:pt>
                <c:pt idx="16917">
                  <c:v>23.287539977622401</c:v>
                </c:pt>
                <c:pt idx="16918">
                  <c:v>23.2889165538462</c:v>
                </c:pt>
                <c:pt idx="16919">
                  <c:v>23.290293130069902</c:v>
                </c:pt>
                <c:pt idx="16920">
                  <c:v>23.2916697062937</c:v>
                </c:pt>
                <c:pt idx="16921">
                  <c:v>23.293046282517501</c:v>
                </c:pt>
                <c:pt idx="16922">
                  <c:v>23.294422858741299</c:v>
                </c:pt>
                <c:pt idx="16923">
                  <c:v>23.295799434965001</c:v>
                </c:pt>
                <c:pt idx="16924">
                  <c:v>23.2971760111888</c:v>
                </c:pt>
                <c:pt idx="16925">
                  <c:v>23.298552587412601</c:v>
                </c:pt>
                <c:pt idx="16926">
                  <c:v>23.299929163636399</c:v>
                </c:pt>
                <c:pt idx="16927">
                  <c:v>23.301305739860101</c:v>
                </c:pt>
                <c:pt idx="16928">
                  <c:v>23.302682316083899</c:v>
                </c:pt>
                <c:pt idx="16929">
                  <c:v>23.304058892307701</c:v>
                </c:pt>
                <c:pt idx="16930">
                  <c:v>23.305435468531499</c:v>
                </c:pt>
                <c:pt idx="16931">
                  <c:v>23.306812044755201</c:v>
                </c:pt>
                <c:pt idx="16932">
                  <c:v>23.308188620978999</c:v>
                </c:pt>
                <c:pt idx="16933">
                  <c:v>23.309565197202801</c:v>
                </c:pt>
                <c:pt idx="16934">
                  <c:v>23.310941773426599</c:v>
                </c:pt>
                <c:pt idx="16935">
                  <c:v>23.312318349650401</c:v>
                </c:pt>
                <c:pt idx="16936">
                  <c:v>23.313694925874099</c:v>
                </c:pt>
                <c:pt idx="16937">
                  <c:v>23.315071502097901</c:v>
                </c:pt>
                <c:pt idx="16938">
                  <c:v>23.316448078321699</c:v>
                </c:pt>
                <c:pt idx="16939">
                  <c:v>23.3178246545455</c:v>
                </c:pt>
                <c:pt idx="16940">
                  <c:v>23.319201230769199</c:v>
                </c:pt>
                <c:pt idx="16941">
                  <c:v>23.320577806993001</c:v>
                </c:pt>
                <c:pt idx="16942">
                  <c:v>23.321954383216799</c:v>
                </c:pt>
                <c:pt idx="16943">
                  <c:v>23.3233309594406</c:v>
                </c:pt>
                <c:pt idx="16944">
                  <c:v>23.324707535664299</c:v>
                </c:pt>
                <c:pt idx="16945">
                  <c:v>23.3260841118881</c:v>
                </c:pt>
                <c:pt idx="16946">
                  <c:v>23.327460688111898</c:v>
                </c:pt>
                <c:pt idx="16947">
                  <c:v>23.3288372643357</c:v>
                </c:pt>
                <c:pt idx="16948">
                  <c:v>23.330213840559399</c:v>
                </c:pt>
                <c:pt idx="16949">
                  <c:v>23.3315904167832</c:v>
                </c:pt>
                <c:pt idx="16950">
                  <c:v>23.332966993006998</c:v>
                </c:pt>
                <c:pt idx="16951">
                  <c:v>23.3343435692308</c:v>
                </c:pt>
                <c:pt idx="16952">
                  <c:v>23.335720145454498</c:v>
                </c:pt>
                <c:pt idx="16953">
                  <c:v>23.3370967216783</c:v>
                </c:pt>
                <c:pt idx="16954">
                  <c:v>23.338473297902102</c:v>
                </c:pt>
                <c:pt idx="16955">
                  <c:v>23.3398498741259</c:v>
                </c:pt>
                <c:pt idx="16956">
                  <c:v>23.341226450349701</c:v>
                </c:pt>
                <c:pt idx="16957">
                  <c:v>23.3426030265734</c:v>
                </c:pt>
                <c:pt idx="16958">
                  <c:v>23.343979602797202</c:v>
                </c:pt>
                <c:pt idx="16959">
                  <c:v>23.345356179021</c:v>
                </c:pt>
                <c:pt idx="16960">
                  <c:v>23.346732755244801</c:v>
                </c:pt>
                <c:pt idx="16961">
                  <c:v>23.3481093314685</c:v>
                </c:pt>
                <c:pt idx="16962">
                  <c:v>23.349485907692301</c:v>
                </c:pt>
                <c:pt idx="16963">
                  <c:v>23.350862483916099</c:v>
                </c:pt>
                <c:pt idx="16964">
                  <c:v>23.352239060139901</c:v>
                </c:pt>
                <c:pt idx="16965">
                  <c:v>23.3536156363636</c:v>
                </c:pt>
                <c:pt idx="16966">
                  <c:v>23.354992212587401</c:v>
                </c:pt>
                <c:pt idx="16967">
                  <c:v>23.356368788811199</c:v>
                </c:pt>
                <c:pt idx="16968">
                  <c:v>23.357745365035001</c:v>
                </c:pt>
                <c:pt idx="16969">
                  <c:v>23.359121941258699</c:v>
                </c:pt>
                <c:pt idx="16970">
                  <c:v>23.360498517482501</c:v>
                </c:pt>
                <c:pt idx="16971">
                  <c:v>23.361875093706299</c:v>
                </c:pt>
                <c:pt idx="16972">
                  <c:v>23.363251669930101</c:v>
                </c:pt>
                <c:pt idx="16973">
                  <c:v>23.364628246153899</c:v>
                </c:pt>
                <c:pt idx="16974">
                  <c:v>23.366004822377601</c:v>
                </c:pt>
                <c:pt idx="16975">
                  <c:v>23.367381398601399</c:v>
                </c:pt>
                <c:pt idx="16976">
                  <c:v>23.368757974825201</c:v>
                </c:pt>
                <c:pt idx="16977">
                  <c:v>23.370134551048999</c:v>
                </c:pt>
                <c:pt idx="16978">
                  <c:v>23.371511127272701</c:v>
                </c:pt>
                <c:pt idx="16979">
                  <c:v>23.372887703496499</c:v>
                </c:pt>
                <c:pt idx="16980">
                  <c:v>23.3742642797203</c:v>
                </c:pt>
                <c:pt idx="16981">
                  <c:v>23.375640855944098</c:v>
                </c:pt>
                <c:pt idx="16982">
                  <c:v>23.377017432167801</c:v>
                </c:pt>
                <c:pt idx="16983">
                  <c:v>23.378394008391599</c:v>
                </c:pt>
                <c:pt idx="16984">
                  <c:v>23.3797705846154</c:v>
                </c:pt>
                <c:pt idx="16985">
                  <c:v>23.381147160839198</c:v>
                </c:pt>
                <c:pt idx="16986">
                  <c:v>23.3825237370629</c:v>
                </c:pt>
                <c:pt idx="16987">
                  <c:v>23.383900313286698</c:v>
                </c:pt>
                <c:pt idx="16988">
                  <c:v>23.3852768895105</c:v>
                </c:pt>
                <c:pt idx="16989">
                  <c:v>23.386653465734302</c:v>
                </c:pt>
                <c:pt idx="16990">
                  <c:v>23.388030041958</c:v>
                </c:pt>
                <c:pt idx="16991">
                  <c:v>23.389406618181798</c:v>
                </c:pt>
                <c:pt idx="16992">
                  <c:v>23.3907831944056</c:v>
                </c:pt>
                <c:pt idx="16993">
                  <c:v>23.392159770629402</c:v>
                </c:pt>
                <c:pt idx="16994">
                  <c:v>23.3935363468532</c:v>
                </c:pt>
                <c:pt idx="16995">
                  <c:v>23.394912923076902</c:v>
                </c:pt>
                <c:pt idx="16996">
                  <c:v>23.3962894993007</c:v>
                </c:pt>
                <c:pt idx="16997">
                  <c:v>23.397666075524501</c:v>
                </c:pt>
                <c:pt idx="16998">
                  <c:v>23.399042651748299</c:v>
                </c:pt>
                <c:pt idx="16999">
                  <c:v>23.400419227972002</c:v>
                </c:pt>
                <c:pt idx="17000">
                  <c:v>23.4017958041958</c:v>
                </c:pt>
                <c:pt idx="17001">
                  <c:v>23.403172380419601</c:v>
                </c:pt>
                <c:pt idx="17002">
                  <c:v>23.404548956643399</c:v>
                </c:pt>
                <c:pt idx="17003">
                  <c:v>23.405925532867101</c:v>
                </c:pt>
                <c:pt idx="17004">
                  <c:v>23.407302109090899</c:v>
                </c:pt>
                <c:pt idx="17005">
                  <c:v>23.408678685314701</c:v>
                </c:pt>
                <c:pt idx="17006">
                  <c:v>23.410055261538499</c:v>
                </c:pt>
                <c:pt idx="17007">
                  <c:v>23.411431837762201</c:v>
                </c:pt>
                <c:pt idx="17008">
                  <c:v>23.412808413985999</c:v>
                </c:pt>
                <c:pt idx="17009">
                  <c:v>23.414184990209801</c:v>
                </c:pt>
                <c:pt idx="17010">
                  <c:v>23.415561566433599</c:v>
                </c:pt>
                <c:pt idx="17011">
                  <c:v>23.416938142657301</c:v>
                </c:pt>
                <c:pt idx="17012">
                  <c:v>23.418314718881099</c:v>
                </c:pt>
                <c:pt idx="17013">
                  <c:v>23.419691295104901</c:v>
                </c:pt>
                <c:pt idx="17014">
                  <c:v>23.421067871328699</c:v>
                </c:pt>
                <c:pt idx="17015">
                  <c:v>23.4224444475525</c:v>
                </c:pt>
                <c:pt idx="17016">
                  <c:v>23.423821023776199</c:v>
                </c:pt>
                <c:pt idx="17017">
                  <c:v>23.425197600000001</c:v>
                </c:pt>
                <c:pt idx="17018">
                  <c:v>23.426574176223799</c:v>
                </c:pt>
                <c:pt idx="17019">
                  <c:v>23.4279507524476</c:v>
                </c:pt>
                <c:pt idx="17020">
                  <c:v>23.429327328671299</c:v>
                </c:pt>
                <c:pt idx="17021">
                  <c:v>23.4307039048951</c:v>
                </c:pt>
                <c:pt idx="17022">
                  <c:v>23.432080481118899</c:v>
                </c:pt>
                <c:pt idx="17023">
                  <c:v>23.4334570573427</c:v>
                </c:pt>
                <c:pt idx="17024">
                  <c:v>23.434833633566399</c:v>
                </c:pt>
                <c:pt idx="17025">
                  <c:v>23.4362102097902</c:v>
                </c:pt>
                <c:pt idx="17026">
                  <c:v>23.437586786013998</c:v>
                </c:pt>
                <c:pt idx="17027">
                  <c:v>23.4389633622378</c:v>
                </c:pt>
                <c:pt idx="17028">
                  <c:v>23.440339938461499</c:v>
                </c:pt>
                <c:pt idx="17029">
                  <c:v>23.4417165146853</c:v>
                </c:pt>
                <c:pt idx="17030">
                  <c:v>23.443093090909102</c:v>
                </c:pt>
                <c:pt idx="17031">
                  <c:v>23.4444696671329</c:v>
                </c:pt>
                <c:pt idx="17032">
                  <c:v>23.445846243356598</c:v>
                </c:pt>
                <c:pt idx="17033">
                  <c:v>23.4472228195804</c:v>
                </c:pt>
                <c:pt idx="17034">
                  <c:v>23.448599395804202</c:v>
                </c:pt>
                <c:pt idx="17035">
                  <c:v>23.449975972028</c:v>
                </c:pt>
                <c:pt idx="17036">
                  <c:v>23.451352548251698</c:v>
                </c:pt>
                <c:pt idx="17037">
                  <c:v>23.4527291244755</c:v>
                </c:pt>
                <c:pt idx="17038">
                  <c:v>23.454105700699301</c:v>
                </c:pt>
                <c:pt idx="17039">
                  <c:v>23.4554822769231</c:v>
                </c:pt>
                <c:pt idx="17040">
                  <c:v>23.456858853146901</c:v>
                </c:pt>
                <c:pt idx="17041">
                  <c:v>23.4582354293706</c:v>
                </c:pt>
                <c:pt idx="17042">
                  <c:v>23.459612005594401</c:v>
                </c:pt>
                <c:pt idx="17043">
                  <c:v>23.460988581818199</c:v>
                </c:pt>
                <c:pt idx="17044">
                  <c:v>23.462365158042001</c:v>
                </c:pt>
                <c:pt idx="17045">
                  <c:v>23.4637417342657</c:v>
                </c:pt>
                <c:pt idx="17046">
                  <c:v>23.465118310489501</c:v>
                </c:pt>
                <c:pt idx="17047">
                  <c:v>23.466494886713299</c:v>
                </c:pt>
                <c:pt idx="17048">
                  <c:v>23.467871462937101</c:v>
                </c:pt>
                <c:pt idx="17049">
                  <c:v>23.469248039160799</c:v>
                </c:pt>
                <c:pt idx="17050">
                  <c:v>23.470624615384601</c:v>
                </c:pt>
                <c:pt idx="17051">
                  <c:v>23.472001191608399</c:v>
                </c:pt>
                <c:pt idx="17052">
                  <c:v>23.473377767832201</c:v>
                </c:pt>
                <c:pt idx="17053">
                  <c:v>23.474754344055899</c:v>
                </c:pt>
                <c:pt idx="17054">
                  <c:v>23.476130920279701</c:v>
                </c:pt>
                <c:pt idx="17055">
                  <c:v>23.477507496503499</c:v>
                </c:pt>
                <c:pt idx="17056">
                  <c:v>23.4788840727273</c:v>
                </c:pt>
                <c:pt idx="17057">
                  <c:v>23.480260648951099</c:v>
                </c:pt>
                <c:pt idx="17058">
                  <c:v>23.481637225174801</c:v>
                </c:pt>
                <c:pt idx="17059">
                  <c:v>23.483013801398599</c:v>
                </c:pt>
                <c:pt idx="17060">
                  <c:v>23.4843903776224</c:v>
                </c:pt>
                <c:pt idx="17061">
                  <c:v>23.485766953846198</c:v>
                </c:pt>
                <c:pt idx="17062">
                  <c:v>23.487143530069901</c:v>
                </c:pt>
                <c:pt idx="17063">
                  <c:v>23.488520106293699</c:v>
                </c:pt>
                <c:pt idx="17064">
                  <c:v>23.4898966825175</c:v>
                </c:pt>
                <c:pt idx="17065">
                  <c:v>23.491273258741298</c:v>
                </c:pt>
                <c:pt idx="17066">
                  <c:v>23.492649834965</c:v>
                </c:pt>
                <c:pt idx="17067">
                  <c:v>23.494026411188798</c:v>
                </c:pt>
                <c:pt idx="17068">
                  <c:v>23.4954029874126</c:v>
                </c:pt>
                <c:pt idx="17069">
                  <c:v>23.496779563636402</c:v>
                </c:pt>
                <c:pt idx="17070">
                  <c:v>23.4981561398601</c:v>
                </c:pt>
                <c:pt idx="17071">
                  <c:v>23.499532716083898</c:v>
                </c:pt>
                <c:pt idx="17072">
                  <c:v>23.5009092923077</c:v>
                </c:pt>
                <c:pt idx="17073">
                  <c:v>23.502285868531501</c:v>
                </c:pt>
                <c:pt idx="17074">
                  <c:v>23.5036624447553</c:v>
                </c:pt>
                <c:pt idx="17075">
                  <c:v>23.505039020979002</c:v>
                </c:pt>
                <c:pt idx="17076">
                  <c:v>23.5064155972028</c:v>
                </c:pt>
                <c:pt idx="17077">
                  <c:v>23.507792173426601</c:v>
                </c:pt>
                <c:pt idx="17078">
                  <c:v>23.509168749650399</c:v>
                </c:pt>
                <c:pt idx="17079">
                  <c:v>23.510545325874102</c:v>
                </c:pt>
                <c:pt idx="17080">
                  <c:v>23.5119219020979</c:v>
                </c:pt>
                <c:pt idx="17081">
                  <c:v>23.513298478321701</c:v>
                </c:pt>
                <c:pt idx="17082">
                  <c:v>23.514675054545499</c:v>
                </c:pt>
                <c:pt idx="17083">
                  <c:v>23.516051630769201</c:v>
                </c:pt>
                <c:pt idx="17084">
                  <c:v>23.517428206992999</c:v>
                </c:pt>
                <c:pt idx="17085">
                  <c:v>23.518804783216801</c:v>
                </c:pt>
                <c:pt idx="17086">
                  <c:v>23.520181359440599</c:v>
                </c:pt>
                <c:pt idx="17087">
                  <c:v>23.521557935664301</c:v>
                </c:pt>
                <c:pt idx="17088">
                  <c:v>23.522934511888099</c:v>
                </c:pt>
                <c:pt idx="17089">
                  <c:v>23.524311088111901</c:v>
                </c:pt>
                <c:pt idx="17090">
                  <c:v>23.525687664335699</c:v>
                </c:pt>
                <c:pt idx="17091">
                  <c:v>23.527064240559401</c:v>
                </c:pt>
                <c:pt idx="17092">
                  <c:v>23.528440816783199</c:v>
                </c:pt>
                <c:pt idx="17093">
                  <c:v>23.529817393007001</c:v>
                </c:pt>
                <c:pt idx="17094">
                  <c:v>23.531193969230799</c:v>
                </c:pt>
                <c:pt idx="17095">
                  <c:v>23.5325705454546</c:v>
                </c:pt>
                <c:pt idx="17096">
                  <c:v>23.533947121678299</c:v>
                </c:pt>
                <c:pt idx="17097">
                  <c:v>23.535323697902101</c:v>
                </c:pt>
                <c:pt idx="17098">
                  <c:v>23.536700274125899</c:v>
                </c:pt>
                <c:pt idx="17099">
                  <c:v>23.5380768503497</c:v>
                </c:pt>
                <c:pt idx="17100">
                  <c:v>23.539453426573399</c:v>
                </c:pt>
                <c:pt idx="17101">
                  <c:v>23.5408300027972</c:v>
                </c:pt>
                <c:pt idx="17102">
                  <c:v>23.542206579020998</c:v>
                </c:pt>
                <c:pt idx="17103">
                  <c:v>23.5435831552448</c:v>
                </c:pt>
                <c:pt idx="17104">
                  <c:v>23.544959731468499</c:v>
                </c:pt>
                <c:pt idx="17105">
                  <c:v>23.5463363076923</c:v>
                </c:pt>
                <c:pt idx="17106">
                  <c:v>23.547712883916098</c:v>
                </c:pt>
                <c:pt idx="17107">
                  <c:v>23.5490894601399</c:v>
                </c:pt>
                <c:pt idx="17108">
                  <c:v>23.550466036363598</c:v>
                </c:pt>
                <c:pt idx="17109">
                  <c:v>23.5518426125874</c:v>
                </c:pt>
                <c:pt idx="17110">
                  <c:v>23.553219188811202</c:v>
                </c:pt>
                <c:pt idx="17111">
                  <c:v>23.554595765035</c:v>
                </c:pt>
                <c:pt idx="17112">
                  <c:v>23.555972341258698</c:v>
                </c:pt>
                <c:pt idx="17113">
                  <c:v>23.5573489174825</c:v>
                </c:pt>
                <c:pt idx="17114">
                  <c:v>23.558725493706302</c:v>
                </c:pt>
                <c:pt idx="17115">
                  <c:v>23.5601020699301</c:v>
                </c:pt>
                <c:pt idx="17116">
                  <c:v>23.561478646153802</c:v>
                </c:pt>
                <c:pt idx="17117">
                  <c:v>23.5628552223776</c:v>
                </c:pt>
                <c:pt idx="17118">
                  <c:v>23.564231798601401</c:v>
                </c:pt>
                <c:pt idx="17119">
                  <c:v>23.565608374825199</c:v>
                </c:pt>
                <c:pt idx="17120">
                  <c:v>23.566984951049001</c:v>
                </c:pt>
                <c:pt idx="17121">
                  <c:v>23.5683615272727</c:v>
                </c:pt>
                <c:pt idx="17122">
                  <c:v>23.569738103496501</c:v>
                </c:pt>
                <c:pt idx="17123">
                  <c:v>23.571114679720299</c:v>
                </c:pt>
                <c:pt idx="17124">
                  <c:v>23.572491255944101</c:v>
                </c:pt>
                <c:pt idx="17125">
                  <c:v>23.573867832167799</c:v>
                </c:pt>
                <c:pt idx="17126">
                  <c:v>23.575244408391601</c:v>
                </c:pt>
                <c:pt idx="17127">
                  <c:v>23.576620984615399</c:v>
                </c:pt>
                <c:pt idx="17128">
                  <c:v>23.577997560839201</c:v>
                </c:pt>
                <c:pt idx="17129">
                  <c:v>23.579374137062899</c:v>
                </c:pt>
                <c:pt idx="17130">
                  <c:v>23.580750713286701</c:v>
                </c:pt>
                <c:pt idx="17131">
                  <c:v>23.582127289510499</c:v>
                </c:pt>
                <c:pt idx="17132">
                  <c:v>23.583503865734301</c:v>
                </c:pt>
                <c:pt idx="17133">
                  <c:v>23.584880441957999</c:v>
                </c:pt>
                <c:pt idx="17134">
                  <c:v>23.586257018181801</c:v>
                </c:pt>
                <c:pt idx="17135">
                  <c:v>23.587633594405599</c:v>
                </c:pt>
                <c:pt idx="17136">
                  <c:v>23.5890101706294</c:v>
                </c:pt>
                <c:pt idx="17137">
                  <c:v>23.590386746853198</c:v>
                </c:pt>
                <c:pt idx="17138">
                  <c:v>23.591763323076901</c:v>
                </c:pt>
                <c:pt idx="17139">
                  <c:v>23.593139899300699</c:v>
                </c:pt>
                <c:pt idx="17140">
                  <c:v>23.5945164755245</c:v>
                </c:pt>
                <c:pt idx="17141">
                  <c:v>23.595893051748298</c:v>
                </c:pt>
                <c:pt idx="17142">
                  <c:v>23.597269627972</c:v>
                </c:pt>
                <c:pt idx="17143">
                  <c:v>23.598646204195799</c:v>
                </c:pt>
                <c:pt idx="17144">
                  <c:v>23.6000227804196</c:v>
                </c:pt>
                <c:pt idx="17145">
                  <c:v>23.601399356643402</c:v>
                </c:pt>
                <c:pt idx="17146">
                  <c:v>23.6027759328671</c:v>
                </c:pt>
                <c:pt idx="17147">
                  <c:v>23.604152509090898</c:v>
                </c:pt>
                <c:pt idx="17148">
                  <c:v>23.6055290853147</c:v>
                </c:pt>
                <c:pt idx="17149">
                  <c:v>23.606905661538502</c:v>
                </c:pt>
                <c:pt idx="17150">
                  <c:v>23.6082822377622</c:v>
                </c:pt>
                <c:pt idx="17151">
                  <c:v>23.609658813986002</c:v>
                </c:pt>
                <c:pt idx="17152">
                  <c:v>23.6110353902098</c:v>
                </c:pt>
                <c:pt idx="17153">
                  <c:v>23.612411966433601</c:v>
                </c:pt>
                <c:pt idx="17154">
                  <c:v>23.6137885426573</c:v>
                </c:pt>
                <c:pt idx="17155">
                  <c:v>23.615165118881102</c:v>
                </c:pt>
                <c:pt idx="17156">
                  <c:v>23.6165416951049</c:v>
                </c:pt>
                <c:pt idx="17157">
                  <c:v>23.617918271328701</c:v>
                </c:pt>
                <c:pt idx="17158">
                  <c:v>23.619294847552499</c:v>
                </c:pt>
                <c:pt idx="17159">
                  <c:v>23.620671423776201</c:v>
                </c:pt>
                <c:pt idx="17160">
                  <c:v>23.622047999999999</c:v>
                </c:pt>
                <c:pt idx="17161">
                  <c:v>23.623424576223801</c:v>
                </c:pt>
                <c:pt idx="17162">
                  <c:v>23.624801152447599</c:v>
                </c:pt>
                <c:pt idx="17163">
                  <c:v>23.626177728671301</c:v>
                </c:pt>
                <c:pt idx="17164">
                  <c:v>23.627554304895099</c:v>
                </c:pt>
                <c:pt idx="17165">
                  <c:v>23.628930881118901</c:v>
                </c:pt>
                <c:pt idx="17166">
                  <c:v>23.630307457342699</c:v>
                </c:pt>
                <c:pt idx="17167">
                  <c:v>23.631684033566401</c:v>
                </c:pt>
                <c:pt idx="17168">
                  <c:v>23.633060609790199</c:v>
                </c:pt>
                <c:pt idx="17169">
                  <c:v>23.634437186014001</c:v>
                </c:pt>
                <c:pt idx="17170">
                  <c:v>23.635813762237799</c:v>
                </c:pt>
                <c:pt idx="17171">
                  <c:v>23.637190338461501</c:v>
                </c:pt>
                <c:pt idx="17172">
                  <c:v>23.638566914685299</c:v>
                </c:pt>
                <c:pt idx="17173">
                  <c:v>23.639943490909101</c:v>
                </c:pt>
                <c:pt idx="17174">
                  <c:v>23.641320067132899</c:v>
                </c:pt>
                <c:pt idx="17175">
                  <c:v>23.642696643356601</c:v>
                </c:pt>
                <c:pt idx="17176">
                  <c:v>23.644073219580399</c:v>
                </c:pt>
                <c:pt idx="17177">
                  <c:v>23.6454497958042</c:v>
                </c:pt>
                <c:pt idx="17178">
                  <c:v>23.646826372027999</c:v>
                </c:pt>
                <c:pt idx="17179">
                  <c:v>23.6482029482518</c:v>
                </c:pt>
                <c:pt idx="17180">
                  <c:v>23.649579524475499</c:v>
                </c:pt>
                <c:pt idx="17181">
                  <c:v>23.6509561006993</c:v>
                </c:pt>
                <c:pt idx="17182">
                  <c:v>23.652332676923098</c:v>
                </c:pt>
                <c:pt idx="17183">
                  <c:v>23.6537092531469</c:v>
                </c:pt>
                <c:pt idx="17184">
                  <c:v>23.655085829370599</c:v>
                </c:pt>
                <c:pt idx="17185">
                  <c:v>23.6564624055944</c:v>
                </c:pt>
                <c:pt idx="17186">
                  <c:v>23.657838981818202</c:v>
                </c:pt>
                <c:pt idx="17187">
                  <c:v>23.659215558042</c:v>
                </c:pt>
                <c:pt idx="17188">
                  <c:v>23.660592134265698</c:v>
                </c:pt>
                <c:pt idx="17189">
                  <c:v>23.6619687104895</c:v>
                </c:pt>
                <c:pt idx="17190">
                  <c:v>23.663345286713302</c:v>
                </c:pt>
                <c:pt idx="17191">
                  <c:v>23.6647218629371</c:v>
                </c:pt>
                <c:pt idx="17192">
                  <c:v>23.666098439160798</c:v>
                </c:pt>
                <c:pt idx="17193">
                  <c:v>23.6674750153846</c:v>
                </c:pt>
                <c:pt idx="17194">
                  <c:v>23.668851591608401</c:v>
                </c:pt>
                <c:pt idx="17195">
                  <c:v>23.6702281678322</c:v>
                </c:pt>
                <c:pt idx="17196">
                  <c:v>23.671604744055902</c:v>
                </c:pt>
                <c:pt idx="17197">
                  <c:v>23.6729813202797</c:v>
                </c:pt>
                <c:pt idx="17198">
                  <c:v>23.674357896503501</c:v>
                </c:pt>
                <c:pt idx="17199">
                  <c:v>23.675734472727299</c:v>
                </c:pt>
                <c:pt idx="17200">
                  <c:v>23.677111048951101</c:v>
                </c:pt>
                <c:pt idx="17201">
                  <c:v>23.6784876251748</c:v>
                </c:pt>
                <c:pt idx="17202">
                  <c:v>23.679864201398601</c:v>
                </c:pt>
                <c:pt idx="17203">
                  <c:v>23.681240777622399</c:v>
                </c:pt>
                <c:pt idx="17204">
                  <c:v>23.682617353846201</c:v>
                </c:pt>
                <c:pt idx="17205">
                  <c:v>23.683993930069899</c:v>
                </c:pt>
                <c:pt idx="17206">
                  <c:v>23.685370506293701</c:v>
                </c:pt>
                <c:pt idx="17207">
                  <c:v>23.686747082517499</c:v>
                </c:pt>
                <c:pt idx="17208">
                  <c:v>23.688123658741301</c:v>
                </c:pt>
                <c:pt idx="17209">
                  <c:v>23.689500234964999</c:v>
                </c:pt>
                <c:pt idx="17210">
                  <c:v>23.690876811188801</c:v>
                </c:pt>
                <c:pt idx="17211">
                  <c:v>23.692253387412599</c:v>
                </c:pt>
                <c:pt idx="17212">
                  <c:v>23.693629963636401</c:v>
                </c:pt>
                <c:pt idx="17213">
                  <c:v>23.695006539860099</c:v>
                </c:pt>
                <c:pt idx="17214">
                  <c:v>23.696383116083901</c:v>
                </c:pt>
                <c:pt idx="17215">
                  <c:v>23.697759692307699</c:v>
                </c:pt>
                <c:pt idx="17216">
                  <c:v>23.6991362685315</c:v>
                </c:pt>
                <c:pt idx="17217">
                  <c:v>23.700512844755199</c:v>
                </c:pt>
                <c:pt idx="17218">
                  <c:v>23.701889420979001</c:v>
                </c:pt>
                <c:pt idx="17219">
                  <c:v>23.703265997202799</c:v>
                </c:pt>
                <c:pt idx="17220">
                  <c:v>23.7046425734266</c:v>
                </c:pt>
                <c:pt idx="17221">
                  <c:v>23.706019149650398</c:v>
                </c:pt>
                <c:pt idx="17222">
                  <c:v>23.7073957258741</c:v>
                </c:pt>
                <c:pt idx="17223">
                  <c:v>23.708772302097898</c:v>
                </c:pt>
                <c:pt idx="17224">
                  <c:v>23.7101488783217</c:v>
                </c:pt>
                <c:pt idx="17225">
                  <c:v>23.711525454545502</c:v>
                </c:pt>
                <c:pt idx="17226">
                  <c:v>23.7129020307692</c:v>
                </c:pt>
                <c:pt idx="17227">
                  <c:v>23.714278606992998</c:v>
                </c:pt>
                <c:pt idx="17228">
                  <c:v>23.7156551832168</c:v>
                </c:pt>
                <c:pt idx="17229">
                  <c:v>23.717031759440601</c:v>
                </c:pt>
                <c:pt idx="17230">
                  <c:v>23.7184083356643</c:v>
                </c:pt>
                <c:pt idx="17231">
                  <c:v>23.719784911888102</c:v>
                </c:pt>
                <c:pt idx="17232">
                  <c:v>23.7211614881119</c:v>
                </c:pt>
                <c:pt idx="17233">
                  <c:v>23.722538064335701</c:v>
                </c:pt>
                <c:pt idx="17234">
                  <c:v>23.7239146405594</c:v>
                </c:pt>
                <c:pt idx="17235">
                  <c:v>23.725291216783202</c:v>
                </c:pt>
                <c:pt idx="17236">
                  <c:v>23.726667793007</c:v>
                </c:pt>
                <c:pt idx="17237">
                  <c:v>23.728044369230801</c:v>
                </c:pt>
                <c:pt idx="17238">
                  <c:v>23.7294209454545</c:v>
                </c:pt>
                <c:pt idx="17239">
                  <c:v>23.730797521678301</c:v>
                </c:pt>
                <c:pt idx="17240">
                  <c:v>23.732174097902099</c:v>
                </c:pt>
                <c:pt idx="17241">
                  <c:v>23.733550674125901</c:v>
                </c:pt>
                <c:pt idx="17242">
                  <c:v>23.734927250349699</c:v>
                </c:pt>
                <c:pt idx="17243">
                  <c:v>23.736303826573401</c:v>
                </c:pt>
                <c:pt idx="17244">
                  <c:v>23.737680402797199</c:v>
                </c:pt>
                <c:pt idx="17245">
                  <c:v>23.739056979021001</c:v>
                </c:pt>
                <c:pt idx="17246">
                  <c:v>23.740433555244799</c:v>
                </c:pt>
                <c:pt idx="17247">
                  <c:v>23.741810131468501</c:v>
                </c:pt>
                <c:pt idx="17248">
                  <c:v>23.743186707692299</c:v>
                </c:pt>
                <c:pt idx="17249">
                  <c:v>23.744563283916101</c:v>
                </c:pt>
                <c:pt idx="17250">
                  <c:v>23.745939860139899</c:v>
                </c:pt>
                <c:pt idx="17251">
                  <c:v>23.747316436363601</c:v>
                </c:pt>
                <c:pt idx="17252">
                  <c:v>23.748693012587399</c:v>
                </c:pt>
                <c:pt idx="17253">
                  <c:v>23.750069588811201</c:v>
                </c:pt>
                <c:pt idx="17254">
                  <c:v>23.751446165034999</c:v>
                </c:pt>
                <c:pt idx="17255">
                  <c:v>23.752822741258701</c:v>
                </c:pt>
                <c:pt idx="17256">
                  <c:v>23.754199317482499</c:v>
                </c:pt>
                <c:pt idx="17257">
                  <c:v>23.7555758937063</c:v>
                </c:pt>
                <c:pt idx="17258">
                  <c:v>23.756952469930098</c:v>
                </c:pt>
                <c:pt idx="17259">
                  <c:v>23.7583290461539</c:v>
                </c:pt>
                <c:pt idx="17260">
                  <c:v>23.759705622377599</c:v>
                </c:pt>
                <c:pt idx="17261">
                  <c:v>23.7610821986014</c:v>
                </c:pt>
                <c:pt idx="17262">
                  <c:v>23.762458774825198</c:v>
                </c:pt>
                <c:pt idx="17263">
                  <c:v>23.763835351049</c:v>
                </c:pt>
                <c:pt idx="17264">
                  <c:v>23.765211927272698</c:v>
                </c:pt>
                <c:pt idx="17265">
                  <c:v>23.7665885034965</c:v>
                </c:pt>
                <c:pt idx="17266">
                  <c:v>23.767965079720302</c:v>
                </c:pt>
                <c:pt idx="17267">
                  <c:v>23.7693416559441</c:v>
                </c:pt>
                <c:pt idx="17268">
                  <c:v>23.770718232167798</c:v>
                </c:pt>
                <c:pt idx="17269">
                  <c:v>23.7720948083916</c:v>
                </c:pt>
                <c:pt idx="17270">
                  <c:v>23.773471384615402</c:v>
                </c:pt>
                <c:pt idx="17271">
                  <c:v>23.7748479608392</c:v>
                </c:pt>
                <c:pt idx="17272">
                  <c:v>23.776224537062902</c:v>
                </c:pt>
                <c:pt idx="17273">
                  <c:v>23.7776011132867</c:v>
                </c:pt>
                <c:pt idx="17274">
                  <c:v>23.778977689510501</c:v>
                </c:pt>
                <c:pt idx="17275">
                  <c:v>23.780354265734299</c:v>
                </c:pt>
                <c:pt idx="17276">
                  <c:v>23.781730841958002</c:v>
                </c:pt>
                <c:pt idx="17277">
                  <c:v>23.7831074181818</c:v>
                </c:pt>
                <c:pt idx="17278">
                  <c:v>23.784483994405601</c:v>
                </c:pt>
                <c:pt idx="17279">
                  <c:v>23.785860570629399</c:v>
                </c:pt>
                <c:pt idx="17280">
                  <c:v>23.787237146853201</c:v>
                </c:pt>
                <c:pt idx="17281">
                  <c:v>23.788613723076899</c:v>
                </c:pt>
                <c:pt idx="17282">
                  <c:v>23.789990299300701</c:v>
                </c:pt>
                <c:pt idx="17283">
                  <c:v>23.791366875524499</c:v>
                </c:pt>
                <c:pt idx="17284">
                  <c:v>23.792743451748301</c:v>
                </c:pt>
                <c:pt idx="17285">
                  <c:v>23.794120027971999</c:v>
                </c:pt>
                <c:pt idx="17286">
                  <c:v>23.795496604195801</c:v>
                </c:pt>
                <c:pt idx="17287">
                  <c:v>23.796873180419599</c:v>
                </c:pt>
                <c:pt idx="17288">
                  <c:v>23.798249756643401</c:v>
                </c:pt>
                <c:pt idx="17289">
                  <c:v>23.799626332867099</c:v>
                </c:pt>
                <c:pt idx="17290">
                  <c:v>23.801002909090901</c:v>
                </c:pt>
                <c:pt idx="17291">
                  <c:v>23.802379485314699</c:v>
                </c:pt>
                <c:pt idx="17292">
                  <c:v>23.8037560615385</c:v>
                </c:pt>
                <c:pt idx="17293">
                  <c:v>23.805132637762199</c:v>
                </c:pt>
                <c:pt idx="17294">
                  <c:v>23.806509213986001</c:v>
                </c:pt>
                <c:pt idx="17295">
                  <c:v>23.807885790209799</c:v>
                </c:pt>
                <c:pt idx="17296">
                  <c:v>23.8092623664336</c:v>
                </c:pt>
                <c:pt idx="17297">
                  <c:v>23.810638942657398</c:v>
                </c:pt>
                <c:pt idx="17298">
                  <c:v>23.8120155188811</c:v>
                </c:pt>
                <c:pt idx="17299">
                  <c:v>23.813392095104899</c:v>
                </c:pt>
                <c:pt idx="17300">
                  <c:v>23.8147686713287</c:v>
                </c:pt>
                <c:pt idx="17301">
                  <c:v>23.816145247552502</c:v>
                </c:pt>
                <c:pt idx="17302">
                  <c:v>23.8175218237762</c:v>
                </c:pt>
                <c:pt idx="17303">
                  <c:v>23.818898399999998</c:v>
                </c:pt>
                <c:pt idx="17304">
                  <c:v>23.8202749762238</c:v>
                </c:pt>
                <c:pt idx="17305">
                  <c:v>23.821651552447602</c:v>
                </c:pt>
                <c:pt idx="17306">
                  <c:v>23.8230281286713</c:v>
                </c:pt>
                <c:pt idx="17307">
                  <c:v>23.824404704895102</c:v>
                </c:pt>
                <c:pt idx="17308">
                  <c:v>23.8257812811189</c:v>
                </c:pt>
                <c:pt idx="17309">
                  <c:v>23.827157857342701</c:v>
                </c:pt>
                <c:pt idx="17310">
                  <c:v>23.8285344335664</c:v>
                </c:pt>
                <c:pt idx="17311">
                  <c:v>23.829911009790202</c:v>
                </c:pt>
                <c:pt idx="17312">
                  <c:v>23.831287586014</c:v>
                </c:pt>
                <c:pt idx="17313">
                  <c:v>23.832664162237801</c:v>
                </c:pt>
                <c:pt idx="17314">
                  <c:v>23.8340407384615</c:v>
                </c:pt>
                <c:pt idx="17315">
                  <c:v>23.835417314685301</c:v>
                </c:pt>
                <c:pt idx="17316">
                  <c:v>23.8367938909091</c:v>
                </c:pt>
                <c:pt idx="17317">
                  <c:v>23.838170467132901</c:v>
                </c:pt>
                <c:pt idx="17318">
                  <c:v>23.8395470433566</c:v>
                </c:pt>
                <c:pt idx="17319">
                  <c:v>23.840923619580401</c:v>
                </c:pt>
                <c:pt idx="17320">
                  <c:v>23.842300195804199</c:v>
                </c:pt>
                <c:pt idx="17321">
                  <c:v>23.843676772028001</c:v>
                </c:pt>
                <c:pt idx="17322">
                  <c:v>23.845053348251799</c:v>
                </c:pt>
                <c:pt idx="17323">
                  <c:v>23.846429924475501</c:v>
                </c:pt>
                <c:pt idx="17324">
                  <c:v>23.847806500699299</c:v>
                </c:pt>
                <c:pt idx="17325">
                  <c:v>23.849183076923101</c:v>
                </c:pt>
                <c:pt idx="17326">
                  <c:v>23.850559653146899</c:v>
                </c:pt>
                <c:pt idx="17327">
                  <c:v>23.851936229370601</c:v>
                </c:pt>
                <c:pt idx="17328">
                  <c:v>23.853312805594399</c:v>
                </c:pt>
                <c:pt idx="17329">
                  <c:v>23.854689381818201</c:v>
                </c:pt>
                <c:pt idx="17330">
                  <c:v>23.856065958041999</c:v>
                </c:pt>
                <c:pt idx="17331">
                  <c:v>23.857442534265701</c:v>
                </c:pt>
                <c:pt idx="17332">
                  <c:v>23.858819110489499</c:v>
                </c:pt>
                <c:pt idx="17333">
                  <c:v>23.8601956867133</c:v>
                </c:pt>
                <c:pt idx="17334">
                  <c:v>23.861572262937099</c:v>
                </c:pt>
                <c:pt idx="17335">
                  <c:v>23.862948839160801</c:v>
                </c:pt>
                <c:pt idx="17336">
                  <c:v>23.864325415384599</c:v>
                </c:pt>
                <c:pt idx="17337">
                  <c:v>23.8657019916084</c:v>
                </c:pt>
                <c:pt idx="17338">
                  <c:v>23.867078567832198</c:v>
                </c:pt>
                <c:pt idx="17339">
                  <c:v>23.868455144055901</c:v>
                </c:pt>
                <c:pt idx="17340">
                  <c:v>23.869831720279699</c:v>
                </c:pt>
                <c:pt idx="17341">
                  <c:v>23.8712082965035</c:v>
                </c:pt>
                <c:pt idx="17342">
                  <c:v>23.872584872727298</c:v>
                </c:pt>
                <c:pt idx="17343">
                  <c:v>23.8739614489511</c:v>
                </c:pt>
                <c:pt idx="17344">
                  <c:v>23.875338025174798</c:v>
                </c:pt>
                <c:pt idx="17345">
                  <c:v>23.8767146013986</c:v>
                </c:pt>
                <c:pt idx="17346">
                  <c:v>23.878091177622402</c:v>
                </c:pt>
                <c:pt idx="17347">
                  <c:v>23.8794677538462</c:v>
                </c:pt>
                <c:pt idx="17348">
                  <c:v>23.880844330069898</c:v>
                </c:pt>
                <c:pt idx="17349">
                  <c:v>23.8822209062937</c:v>
                </c:pt>
                <c:pt idx="17350">
                  <c:v>23.883597482517501</c:v>
                </c:pt>
                <c:pt idx="17351">
                  <c:v>23.8849740587413</c:v>
                </c:pt>
                <c:pt idx="17352">
                  <c:v>23.886350634965002</c:v>
                </c:pt>
                <c:pt idx="17353">
                  <c:v>23.8877272111888</c:v>
                </c:pt>
                <c:pt idx="17354">
                  <c:v>23.889103787412601</c:v>
                </c:pt>
                <c:pt idx="17355">
                  <c:v>23.890480363636399</c:v>
                </c:pt>
                <c:pt idx="17356">
                  <c:v>23.891856939860102</c:v>
                </c:pt>
                <c:pt idx="17357">
                  <c:v>23.8932335160839</c:v>
                </c:pt>
                <c:pt idx="17358">
                  <c:v>23.894610092307701</c:v>
                </c:pt>
                <c:pt idx="17359">
                  <c:v>23.895986668531499</c:v>
                </c:pt>
                <c:pt idx="17360">
                  <c:v>23.897363244755201</c:v>
                </c:pt>
                <c:pt idx="17361">
                  <c:v>23.898739820978999</c:v>
                </c:pt>
                <c:pt idx="17362">
                  <c:v>23.900116397202801</c:v>
                </c:pt>
                <c:pt idx="17363">
                  <c:v>23.901492973426599</c:v>
                </c:pt>
                <c:pt idx="17364">
                  <c:v>23.902869549650301</c:v>
                </c:pt>
                <c:pt idx="17365">
                  <c:v>23.904246125874099</c:v>
                </c:pt>
                <c:pt idx="17366">
                  <c:v>23.905622702097901</c:v>
                </c:pt>
                <c:pt idx="17367">
                  <c:v>23.906999278321699</c:v>
                </c:pt>
                <c:pt idx="17368">
                  <c:v>23.908375854545501</c:v>
                </c:pt>
                <c:pt idx="17369">
                  <c:v>23.909752430769199</c:v>
                </c:pt>
                <c:pt idx="17370">
                  <c:v>23.911129006993001</c:v>
                </c:pt>
                <c:pt idx="17371">
                  <c:v>23.912505583216799</c:v>
                </c:pt>
                <c:pt idx="17372">
                  <c:v>23.9138821594406</c:v>
                </c:pt>
                <c:pt idx="17373">
                  <c:v>23.915258735664299</c:v>
                </c:pt>
                <c:pt idx="17374">
                  <c:v>23.916635311888101</c:v>
                </c:pt>
                <c:pt idx="17375">
                  <c:v>23.918011888111899</c:v>
                </c:pt>
                <c:pt idx="17376">
                  <c:v>23.9193884643357</c:v>
                </c:pt>
                <c:pt idx="17377">
                  <c:v>23.920765040559399</c:v>
                </c:pt>
                <c:pt idx="17378">
                  <c:v>23.9221416167832</c:v>
                </c:pt>
                <c:pt idx="17379">
                  <c:v>23.923518193006998</c:v>
                </c:pt>
                <c:pt idx="17380">
                  <c:v>23.9248947692308</c:v>
                </c:pt>
                <c:pt idx="17381">
                  <c:v>23.926271345454602</c:v>
                </c:pt>
                <c:pt idx="17382">
                  <c:v>23.9276479216783</c:v>
                </c:pt>
                <c:pt idx="17383">
                  <c:v>23.929024497902098</c:v>
                </c:pt>
                <c:pt idx="17384">
                  <c:v>23.9304010741259</c:v>
                </c:pt>
                <c:pt idx="17385">
                  <c:v>23.931777650349702</c:v>
                </c:pt>
                <c:pt idx="17386">
                  <c:v>23.9331542265734</c:v>
                </c:pt>
                <c:pt idx="17387">
                  <c:v>23.934530802797202</c:v>
                </c:pt>
                <c:pt idx="17388">
                  <c:v>23.935907379021</c:v>
                </c:pt>
                <c:pt idx="17389">
                  <c:v>23.937283955244801</c:v>
                </c:pt>
                <c:pt idx="17390">
                  <c:v>23.9386605314685</c:v>
                </c:pt>
                <c:pt idx="17391">
                  <c:v>23.940037107692302</c:v>
                </c:pt>
                <c:pt idx="17392">
                  <c:v>23.9414136839161</c:v>
                </c:pt>
                <c:pt idx="17393">
                  <c:v>23.942790260139901</c:v>
                </c:pt>
                <c:pt idx="17394">
                  <c:v>23.9441668363636</c:v>
                </c:pt>
                <c:pt idx="17395">
                  <c:v>23.945543412587401</c:v>
                </c:pt>
                <c:pt idx="17396">
                  <c:v>23.946919988811199</c:v>
                </c:pt>
                <c:pt idx="17397">
                  <c:v>23.948296565035001</c:v>
                </c:pt>
                <c:pt idx="17398">
                  <c:v>23.9496731412587</c:v>
                </c:pt>
                <c:pt idx="17399">
                  <c:v>23.951049717482501</c:v>
                </c:pt>
                <c:pt idx="17400">
                  <c:v>23.952426293706299</c:v>
                </c:pt>
                <c:pt idx="17401">
                  <c:v>23.953802869930101</c:v>
                </c:pt>
                <c:pt idx="17402">
                  <c:v>23.955179446153899</c:v>
                </c:pt>
                <c:pt idx="17403">
                  <c:v>23.956556022377601</c:v>
                </c:pt>
                <c:pt idx="17404">
                  <c:v>23.957932598601399</c:v>
                </c:pt>
                <c:pt idx="17405">
                  <c:v>23.959309174825201</c:v>
                </c:pt>
                <c:pt idx="17406">
                  <c:v>23.960685751048999</c:v>
                </c:pt>
                <c:pt idx="17407">
                  <c:v>23.962062327272701</c:v>
                </c:pt>
                <c:pt idx="17408">
                  <c:v>23.963438903496499</c:v>
                </c:pt>
                <c:pt idx="17409">
                  <c:v>23.964815479720301</c:v>
                </c:pt>
                <c:pt idx="17410">
                  <c:v>23.966192055944099</c:v>
                </c:pt>
                <c:pt idx="17411">
                  <c:v>23.967568632167801</c:v>
                </c:pt>
                <c:pt idx="17412">
                  <c:v>23.968945208391599</c:v>
                </c:pt>
                <c:pt idx="17413">
                  <c:v>23.9703217846154</c:v>
                </c:pt>
                <c:pt idx="17414">
                  <c:v>23.971698360839198</c:v>
                </c:pt>
                <c:pt idx="17415">
                  <c:v>23.973074937062901</c:v>
                </c:pt>
                <c:pt idx="17416">
                  <c:v>23.974451513286699</c:v>
                </c:pt>
                <c:pt idx="17417">
                  <c:v>23.9758280895105</c:v>
                </c:pt>
                <c:pt idx="17418">
                  <c:v>23.977204665734298</c:v>
                </c:pt>
                <c:pt idx="17419">
                  <c:v>23.978581241958</c:v>
                </c:pt>
                <c:pt idx="17420">
                  <c:v>23.979957818181799</c:v>
                </c:pt>
                <c:pt idx="17421">
                  <c:v>23.9813343944056</c:v>
                </c:pt>
                <c:pt idx="17422">
                  <c:v>23.982710970629402</c:v>
                </c:pt>
                <c:pt idx="17423">
                  <c:v>23.9840875468532</c:v>
                </c:pt>
                <c:pt idx="17424">
                  <c:v>23.985464123076898</c:v>
                </c:pt>
                <c:pt idx="17425">
                  <c:v>23.9868406993007</c:v>
                </c:pt>
                <c:pt idx="17426">
                  <c:v>23.988217275524502</c:v>
                </c:pt>
                <c:pt idx="17427">
                  <c:v>23.9895938517483</c:v>
                </c:pt>
                <c:pt idx="17428">
                  <c:v>23.990970427972002</c:v>
                </c:pt>
                <c:pt idx="17429">
                  <c:v>23.9923470041958</c:v>
                </c:pt>
                <c:pt idx="17430">
                  <c:v>23.993723580419601</c:v>
                </c:pt>
                <c:pt idx="17431">
                  <c:v>23.995100156643399</c:v>
                </c:pt>
                <c:pt idx="17432">
                  <c:v>23.996476732867102</c:v>
                </c:pt>
                <c:pt idx="17433">
                  <c:v>23.9978533090909</c:v>
                </c:pt>
                <c:pt idx="17434">
                  <c:v>23.999229885314701</c:v>
                </c:pt>
                <c:pt idx="17435">
                  <c:v>24.000606461538499</c:v>
                </c:pt>
                <c:pt idx="17436">
                  <c:v>24.001983037762201</c:v>
                </c:pt>
                <c:pt idx="17437">
                  <c:v>24.003359613985999</c:v>
                </c:pt>
                <c:pt idx="17438">
                  <c:v>24.004736190209801</c:v>
                </c:pt>
                <c:pt idx="17439">
                  <c:v>24.006112766433599</c:v>
                </c:pt>
                <c:pt idx="17440">
                  <c:v>24.007489342657301</c:v>
                </c:pt>
                <c:pt idx="17441">
                  <c:v>24.008865918881099</c:v>
                </c:pt>
                <c:pt idx="17442">
                  <c:v>24.010242495104901</c:v>
                </c:pt>
                <c:pt idx="17443">
                  <c:v>24.011619071328699</c:v>
                </c:pt>
                <c:pt idx="17444">
                  <c:v>24.012995647552501</c:v>
                </c:pt>
                <c:pt idx="17445">
                  <c:v>24.014372223776199</c:v>
                </c:pt>
                <c:pt idx="17446">
                  <c:v>24.015748800000001</c:v>
                </c:pt>
                <c:pt idx="17447">
                  <c:v>24.017125376223799</c:v>
                </c:pt>
                <c:pt idx="17448">
                  <c:v>24.0185019524476</c:v>
                </c:pt>
                <c:pt idx="17449">
                  <c:v>24.019878528671299</c:v>
                </c:pt>
                <c:pt idx="17450">
                  <c:v>24.021255104895101</c:v>
                </c:pt>
                <c:pt idx="17451">
                  <c:v>24.022631681118899</c:v>
                </c:pt>
                <c:pt idx="17452">
                  <c:v>24.0240082573427</c:v>
                </c:pt>
                <c:pt idx="17453">
                  <c:v>24.025384833566399</c:v>
                </c:pt>
                <c:pt idx="17454">
                  <c:v>24.0267614097902</c:v>
                </c:pt>
                <c:pt idx="17455">
                  <c:v>24.028137986013999</c:v>
                </c:pt>
                <c:pt idx="17456">
                  <c:v>24.0295145622378</c:v>
                </c:pt>
                <c:pt idx="17457">
                  <c:v>24.030891138461499</c:v>
                </c:pt>
                <c:pt idx="17458">
                  <c:v>24.0322677146853</c:v>
                </c:pt>
                <c:pt idx="17459">
                  <c:v>24.033644290909098</c:v>
                </c:pt>
                <c:pt idx="17460">
                  <c:v>24.0350208671329</c:v>
                </c:pt>
                <c:pt idx="17461">
                  <c:v>24.036397443356702</c:v>
                </c:pt>
                <c:pt idx="17462">
                  <c:v>24.0377740195804</c:v>
                </c:pt>
                <c:pt idx="17463">
                  <c:v>24.039150595804202</c:v>
                </c:pt>
                <c:pt idx="17464">
                  <c:v>24.040527172028</c:v>
                </c:pt>
                <c:pt idx="17465">
                  <c:v>24.041903748251698</c:v>
                </c:pt>
                <c:pt idx="17466">
                  <c:v>24.0432803244755</c:v>
                </c:pt>
                <c:pt idx="17467">
                  <c:v>24.044656900699302</c:v>
                </c:pt>
                <c:pt idx="17468">
                  <c:v>24.0460334769231</c:v>
                </c:pt>
                <c:pt idx="17469">
                  <c:v>24.047410053146901</c:v>
                </c:pt>
                <c:pt idx="17470">
                  <c:v>24.0487866293706</c:v>
                </c:pt>
                <c:pt idx="17471">
                  <c:v>24.050163205594401</c:v>
                </c:pt>
                <c:pt idx="17472">
                  <c:v>24.0515397818182</c:v>
                </c:pt>
                <c:pt idx="17473">
                  <c:v>24.052916358042001</c:v>
                </c:pt>
                <c:pt idx="17474">
                  <c:v>24.0542929342657</c:v>
                </c:pt>
                <c:pt idx="17475">
                  <c:v>24.055669510489501</c:v>
                </c:pt>
                <c:pt idx="17476">
                  <c:v>24.057046086713299</c:v>
                </c:pt>
                <c:pt idx="17477">
                  <c:v>24.058422662937101</c:v>
                </c:pt>
                <c:pt idx="17478">
                  <c:v>24.0597992391608</c:v>
                </c:pt>
                <c:pt idx="17479">
                  <c:v>24.061175815384601</c:v>
                </c:pt>
                <c:pt idx="17480">
                  <c:v>24.062552391608399</c:v>
                </c:pt>
                <c:pt idx="17481">
                  <c:v>24.063928967832201</c:v>
                </c:pt>
                <c:pt idx="17482">
                  <c:v>24.065305544055899</c:v>
                </c:pt>
                <c:pt idx="17483">
                  <c:v>24.066682120279701</c:v>
                </c:pt>
                <c:pt idx="17484">
                  <c:v>24.068058696503499</c:v>
                </c:pt>
                <c:pt idx="17485">
                  <c:v>24.069435272727301</c:v>
                </c:pt>
                <c:pt idx="17486">
                  <c:v>24.070811848951099</c:v>
                </c:pt>
                <c:pt idx="17487">
                  <c:v>24.072188425174801</c:v>
                </c:pt>
                <c:pt idx="17488">
                  <c:v>24.073565001398599</c:v>
                </c:pt>
                <c:pt idx="17489">
                  <c:v>24.074941577622401</c:v>
                </c:pt>
                <c:pt idx="17490">
                  <c:v>24.076318153846199</c:v>
                </c:pt>
                <c:pt idx="17491">
                  <c:v>24.077694730069901</c:v>
                </c:pt>
                <c:pt idx="17492">
                  <c:v>24.079071306293699</c:v>
                </c:pt>
                <c:pt idx="17493">
                  <c:v>24.0804478825175</c:v>
                </c:pt>
                <c:pt idx="17494">
                  <c:v>24.081824458741298</c:v>
                </c:pt>
                <c:pt idx="17495">
                  <c:v>24.083201034965001</c:v>
                </c:pt>
                <c:pt idx="17496">
                  <c:v>24.084577611188799</c:v>
                </c:pt>
                <c:pt idx="17497">
                  <c:v>24.0859541874126</c:v>
                </c:pt>
                <c:pt idx="17498">
                  <c:v>24.087330763636398</c:v>
                </c:pt>
                <c:pt idx="17499">
                  <c:v>24.0887073398601</c:v>
                </c:pt>
                <c:pt idx="17500">
                  <c:v>24.090083916083898</c:v>
                </c:pt>
                <c:pt idx="17501">
                  <c:v>24.0914604923077</c:v>
                </c:pt>
                <c:pt idx="17502">
                  <c:v>24.092837068531502</c:v>
                </c:pt>
                <c:pt idx="17503">
                  <c:v>24.0942136447553</c:v>
                </c:pt>
                <c:pt idx="17504">
                  <c:v>24.095590220978998</c:v>
                </c:pt>
                <c:pt idx="17505">
                  <c:v>24.0969667972028</c:v>
                </c:pt>
                <c:pt idx="17506">
                  <c:v>24.098343373426601</c:v>
                </c:pt>
                <c:pt idx="17507">
                  <c:v>24.0997199496504</c:v>
                </c:pt>
                <c:pt idx="17508">
                  <c:v>24.101096525874102</c:v>
                </c:pt>
                <c:pt idx="17509">
                  <c:v>24.1024731020979</c:v>
                </c:pt>
                <c:pt idx="17510">
                  <c:v>24.103849678321701</c:v>
                </c:pt>
                <c:pt idx="17511">
                  <c:v>24.105226254545499</c:v>
                </c:pt>
                <c:pt idx="17512">
                  <c:v>24.106602830769202</c:v>
                </c:pt>
                <c:pt idx="17513">
                  <c:v>24.107979406993</c:v>
                </c:pt>
                <c:pt idx="17514">
                  <c:v>24.109355983216801</c:v>
                </c:pt>
                <c:pt idx="17515">
                  <c:v>24.110732559440599</c:v>
                </c:pt>
                <c:pt idx="17516">
                  <c:v>24.112109135664301</c:v>
                </c:pt>
                <c:pt idx="17517">
                  <c:v>24.113485711888099</c:v>
                </c:pt>
                <c:pt idx="17518">
                  <c:v>24.114862288111901</c:v>
                </c:pt>
                <c:pt idx="17519">
                  <c:v>24.116238864335699</c:v>
                </c:pt>
                <c:pt idx="17520">
                  <c:v>24.117615440559401</c:v>
                </c:pt>
                <c:pt idx="17521">
                  <c:v>24.118992016783199</c:v>
                </c:pt>
                <c:pt idx="17522">
                  <c:v>24.120368593007001</c:v>
                </c:pt>
                <c:pt idx="17523">
                  <c:v>24.121745169230799</c:v>
                </c:pt>
                <c:pt idx="17524">
                  <c:v>24.123121745454501</c:v>
                </c:pt>
                <c:pt idx="17525">
                  <c:v>24.124498321678299</c:v>
                </c:pt>
                <c:pt idx="17526">
                  <c:v>24.125874897902101</c:v>
                </c:pt>
                <c:pt idx="17527">
                  <c:v>24.127251474125899</c:v>
                </c:pt>
                <c:pt idx="17528">
                  <c:v>24.1286280503497</c:v>
                </c:pt>
                <c:pt idx="17529">
                  <c:v>24.130004626573399</c:v>
                </c:pt>
                <c:pt idx="17530">
                  <c:v>24.131381202797201</c:v>
                </c:pt>
                <c:pt idx="17531">
                  <c:v>24.132757779020999</c:v>
                </c:pt>
                <c:pt idx="17532">
                  <c:v>24.1341343552448</c:v>
                </c:pt>
                <c:pt idx="17533">
                  <c:v>24.135510931468499</c:v>
                </c:pt>
                <c:pt idx="17534">
                  <c:v>24.1368875076923</c:v>
                </c:pt>
                <c:pt idx="17535">
                  <c:v>24.138264083916098</c:v>
                </c:pt>
                <c:pt idx="17536">
                  <c:v>24.1396406601399</c:v>
                </c:pt>
                <c:pt idx="17537">
                  <c:v>24.141017236363599</c:v>
                </c:pt>
                <c:pt idx="17538">
                  <c:v>24.1423938125874</c:v>
                </c:pt>
                <c:pt idx="17539">
                  <c:v>24.143770388811198</c:v>
                </c:pt>
                <c:pt idx="17540">
                  <c:v>24.145146965035</c:v>
                </c:pt>
                <c:pt idx="17541">
                  <c:v>24.146523541258698</c:v>
                </c:pt>
                <c:pt idx="17542">
                  <c:v>24.1479001174825</c:v>
                </c:pt>
                <c:pt idx="17543">
                  <c:v>24.149276693706302</c:v>
                </c:pt>
                <c:pt idx="17544">
                  <c:v>24.1506532699301</c:v>
                </c:pt>
                <c:pt idx="17545">
                  <c:v>24.152029846153798</c:v>
                </c:pt>
                <c:pt idx="17546">
                  <c:v>24.1534064223776</c:v>
                </c:pt>
                <c:pt idx="17547">
                  <c:v>24.154782998601402</c:v>
                </c:pt>
                <c:pt idx="17548">
                  <c:v>24.1561595748252</c:v>
                </c:pt>
                <c:pt idx="17549">
                  <c:v>24.157536151049001</c:v>
                </c:pt>
                <c:pt idx="17550">
                  <c:v>24.1589127272727</c:v>
                </c:pt>
                <c:pt idx="17551">
                  <c:v>24.160289303496501</c:v>
                </c:pt>
                <c:pt idx="17552">
                  <c:v>24.161665879720299</c:v>
                </c:pt>
                <c:pt idx="17553">
                  <c:v>24.163042455944101</c:v>
                </c:pt>
                <c:pt idx="17554">
                  <c:v>24.1644190321678</c:v>
                </c:pt>
                <c:pt idx="17555">
                  <c:v>24.165795608391601</c:v>
                </c:pt>
                <c:pt idx="17556">
                  <c:v>24.167172184615399</c:v>
                </c:pt>
                <c:pt idx="17557">
                  <c:v>24.168548760839201</c:v>
                </c:pt>
                <c:pt idx="17558">
                  <c:v>24.169925337062899</c:v>
                </c:pt>
                <c:pt idx="17559">
                  <c:v>24.171301913286701</c:v>
                </c:pt>
                <c:pt idx="17560">
                  <c:v>24.172678489510499</c:v>
                </c:pt>
                <c:pt idx="17561">
                  <c:v>24.174055065734301</c:v>
                </c:pt>
                <c:pt idx="17562">
                  <c:v>24.175431641957999</c:v>
                </c:pt>
                <c:pt idx="17563">
                  <c:v>24.176808218181801</c:v>
                </c:pt>
                <c:pt idx="17564">
                  <c:v>24.178184794405599</c:v>
                </c:pt>
                <c:pt idx="17565">
                  <c:v>24.179561370629401</c:v>
                </c:pt>
                <c:pt idx="17566">
                  <c:v>24.180937946853099</c:v>
                </c:pt>
                <c:pt idx="17567">
                  <c:v>24.182314523076901</c:v>
                </c:pt>
                <c:pt idx="17568">
                  <c:v>24.183691099300699</c:v>
                </c:pt>
                <c:pt idx="17569">
                  <c:v>24.1850676755245</c:v>
                </c:pt>
                <c:pt idx="17570">
                  <c:v>24.186444251748298</c:v>
                </c:pt>
                <c:pt idx="17571">
                  <c:v>24.187820827972001</c:v>
                </c:pt>
                <c:pt idx="17572">
                  <c:v>24.189197404195799</c:v>
                </c:pt>
                <c:pt idx="17573">
                  <c:v>24.1905739804196</c:v>
                </c:pt>
                <c:pt idx="17574">
                  <c:v>24.191950556643398</c:v>
                </c:pt>
                <c:pt idx="17575">
                  <c:v>24.1933271328671</c:v>
                </c:pt>
                <c:pt idx="17576">
                  <c:v>24.194703709090899</c:v>
                </c:pt>
                <c:pt idx="17577">
                  <c:v>24.1960802853147</c:v>
                </c:pt>
                <c:pt idx="17578">
                  <c:v>24.197456861538502</c:v>
                </c:pt>
                <c:pt idx="17579">
                  <c:v>24.1988334377622</c:v>
                </c:pt>
                <c:pt idx="17580">
                  <c:v>24.200210013985998</c:v>
                </c:pt>
                <c:pt idx="17581">
                  <c:v>24.2015865902098</c:v>
                </c:pt>
                <c:pt idx="17582">
                  <c:v>24.202963166433602</c:v>
                </c:pt>
                <c:pt idx="17583">
                  <c:v>24.2043397426573</c:v>
                </c:pt>
                <c:pt idx="17584">
                  <c:v>24.205716318881102</c:v>
                </c:pt>
                <c:pt idx="17585">
                  <c:v>24.2070928951049</c:v>
                </c:pt>
                <c:pt idx="17586">
                  <c:v>24.208469471328701</c:v>
                </c:pt>
                <c:pt idx="17587">
                  <c:v>24.209846047552499</c:v>
                </c:pt>
                <c:pt idx="17588">
                  <c:v>24.211222623776202</c:v>
                </c:pt>
                <c:pt idx="17589">
                  <c:v>24.2125992</c:v>
                </c:pt>
                <c:pt idx="17590">
                  <c:v>24.213975776223801</c:v>
                </c:pt>
                <c:pt idx="17591">
                  <c:v>24.215352352447599</c:v>
                </c:pt>
                <c:pt idx="17592">
                  <c:v>24.216728928671301</c:v>
                </c:pt>
                <c:pt idx="17593">
                  <c:v>24.2181055048951</c:v>
                </c:pt>
                <c:pt idx="17594">
                  <c:v>24.219482081118901</c:v>
                </c:pt>
                <c:pt idx="17595">
                  <c:v>24.220858657342699</c:v>
                </c:pt>
                <c:pt idx="17596">
                  <c:v>24.222235233566401</c:v>
                </c:pt>
                <c:pt idx="17597">
                  <c:v>24.223611809790199</c:v>
                </c:pt>
                <c:pt idx="17598">
                  <c:v>24.224988386014001</c:v>
                </c:pt>
                <c:pt idx="17599">
                  <c:v>24.226364962237799</c:v>
                </c:pt>
                <c:pt idx="17600">
                  <c:v>24.227741538461501</c:v>
                </c:pt>
                <c:pt idx="17601">
                  <c:v>24.229118114685299</c:v>
                </c:pt>
                <c:pt idx="17602">
                  <c:v>24.230494690909101</c:v>
                </c:pt>
                <c:pt idx="17603">
                  <c:v>24.231871267132899</c:v>
                </c:pt>
                <c:pt idx="17604">
                  <c:v>24.2332478433567</c:v>
                </c:pt>
                <c:pt idx="17605">
                  <c:v>24.234624419580399</c:v>
                </c:pt>
                <c:pt idx="17606">
                  <c:v>24.236000995804201</c:v>
                </c:pt>
                <c:pt idx="17607">
                  <c:v>24.237377572027999</c:v>
                </c:pt>
                <c:pt idx="17608">
                  <c:v>24.2387541482518</c:v>
                </c:pt>
                <c:pt idx="17609">
                  <c:v>24.240130724475499</c:v>
                </c:pt>
                <c:pt idx="17610">
                  <c:v>24.2415073006993</c:v>
                </c:pt>
                <c:pt idx="17611">
                  <c:v>24.242883876923099</c:v>
                </c:pt>
                <c:pt idx="17612">
                  <c:v>24.2442604531469</c:v>
                </c:pt>
                <c:pt idx="17613">
                  <c:v>24.245637029370599</c:v>
                </c:pt>
                <c:pt idx="17614">
                  <c:v>24.2470136055944</c:v>
                </c:pt>
                <c:pt idx="17615">
                  <c:v>24.248390181818198</c:v>
                </c:pt>
                <c:pt idx="17616">
                  <c:v>24.249766758042</c:v>
                </c:pt>
                <c:pt idx="17617">
                  <c:v>24.251143334265699</c:v>
                </c:pt>
                <c:pt idx="17618">
                  <c:v>24.2525199104895</c:v>
                </c:pt>
                <c:pt idx="17619">
                  <c:v>24.253896486713298</c:v>
                </c:pt>
                <c:pt idx="17620">
                  <c:v>24.2552730629371</c:v>
                </c:pt>
                <c:pt idx="17621">
                  <c:v>24.256649639160798</c:v>
                </c:pt>
                <c:pt idx="17622">
                  <c:v>24.2580262153846</c:v>
                </c:pt>
                <c:pt idx="17623">
                  <c:v>24.259402791608402</c:v>
                </c:pt>
                <c:pt idx="17624">
                  <c:v>24.2607793678322</c:v>
                </c:pt>
                <c:pt idx="17625">
                  <c:v>24.262155944055898</c:v>
                </c:pt>
                <c:pt idx="17626">
                  <c:v>24.2635325202797</c:v>
                </c:pt>
                <c:pt idx="17627">
                  <c:v>24.264909096503501</c:v>
                </c:pt>
                <c:pt idx="17628">
                  <c:v>24.2662856727273</c:v>
                </c:pt>
                <c:pt idx="17629">
                  <c:v>24.267662248951101</c:v>
                </c:pt>
                <c:pt idx="17630">
                  <c:v>24.2690388251748</c:v>
                </c:pt>
                <c:pt idx="17631">
                  <c:v>24.270415401398601</c:v>
                </c:pt>
                <c:pt idx="17632">
                  <c:v>24.271791977622399</c:v>
                </c:pt>
                <c:pt idx="17633">
                  <c:v>24.273168553846201</c:v>
                </c:pt>
                <c:pt idx="17634">
                  <c:v>24.2745451300699</c:v>
                </c:pt>
                <c:pt idx="17635">
                  <c:v>24.275921706293701</c:v>
                </c:pt>
                <c:pt idx="17636">
                  <c:v>24.277298282517499</c:v>
                </c:pt>
                <c:pt idx="17637">
                  <c:v>24.278674858741301</c:v>
                </c:pt>
                <c:pt idx="17638">
                  <c:v>24.280051434964999</c:v>
                </c:pt>
                <c:pt idx="17639">
                  <c:v>24.281428011188801</c:v>
                </c:pt>
                <c:pt idx="17640">
                  <c:v>24.282804587412599</c:v>
                </c:pt>
                <c:pt idx="17641">
                  <c:v>24.284181163636401</c:v>
                </c:pt>
                <c:pt idx="17642">
                  <c:v>24.285557739860099</c:v>
                </c:pt>
                <c:pt idx="17643">
                  <c:v>24.286934316083901</c:v>
                </c:pt>
                <c:pt idx="17644">
                  <c:v>24.288310892307699</c:v>
                </c:pt>
                <c:pt idx="17645">
                  <c:v>24.289687468531501</c:v>
                </c:pt>
                <c:pt idx="17646">
                  <c:v>24.291064044755199</c:v>
                </c:pt>
                <c:pt idx="17647">
                  <c:v>24.292440620979001</c:v>
                </c:pt>
                <c:pt idx="17648">
                  <c:v>24.293817197202799</c:v>
                </c:pt>
                <c:pt idx="17649">
                  <c:v>24.2951937734266</c:v>
                </c:pt>
                <c:pt idx="17650">
                  <c:v>24.296570349650398</c:v>
                </c:pt>
                <c:pt idx="17651">
                  <c:v>24.297946925874101</c:v>
                </c:pt>
                <c:pt idx="17652">
                  <c:v>24.299323502097899</c:v>
                </c:pt>
                <c:pt idx="17653">
                  <c:v>24.3007000783217</c:v>
                </c:pt>
                <c:pt idx="17654">
                  <c:v>24.302076654545498</c:v>
                </c:pt>
                <c:pt idx="17655">
                  <c:v>24.3034532307692</c:v>
                </c:pt>
                <c:pt idx="17656">
                  <c:v>24.304829806992998</c:v>
                </c:pt>
                <c:pt idx="17657">
                  <c:v>24.3062063832168</c:v>
                </c:pt>
                <c:pt idx="17658">
                  <c:v>24.307582959440602</c:v>
                </c:pt>
                <c:pt idx="17659">
                  <c:v>24.3089595356643</c:v>
                </c:pt>
                <c:pt idx="17660">
                  <c:v>24.310336111888098</c:v>
                </c:pt>
                <c:pt idx="17661">
                  <c:v>24.3117126881119</c:v>
                </c:pt>
                <c:pt idx="17662">
                  <c:v>24.313089264335702</c:v>
                </c:pt>
                <c:pt idx="17663">
                  <c:v>24.3144658405594</c:v>
                </c:pt>
                <c:pt idx="17664">
                  <c:v>24.315842416783202</c:v>
                </c:pt>
                <c:pt idx="17665">
                  <c:v>24.317218993007</c:v>
                </c:pt>
                <c:pt idx="17666">
                  <c:v>24.318595569230801</c:v>
                </c:pt>
                <c:pt idx="17667">
                  <c:v>24.3199721454545</c:v>
                </c:pt>
                <c:pt idx="17668">
                  <c:v>24.321348721678302</c:v>
                </c:pt>
                <c:pt idx="17669">
                  <c:v>24.3227252979021</c:v>
                </c:pt>
                <c:pt idx="17670">
                  <c:v>24.324101874125901</c:v>
                </c:pt>
                <c:pt idx="17671">
                  <c:v>24.325478450349699</c:v>
                </c:pt>
                <c:pt idx="17672">
                  <c:v>24.326855026573401</c:v>
                </c:pt>
                <c:pt idx="17673">
                  <c:v>24.328231602797199</c:v>
                </c:pt>
                <c:pt idx="17674">
                  <c:v>24.329608179021001</c:v>
                </c:pt>
                <c:pt idx="17675">
                  <c:v>24.330984755244799</c:v>
                </c:pt>
                <c:pt idx="17676">
                  <c:v>24.332361331468501</c:v>
                </c:pt>
                <c:pt idx="17677">
                  <c:v>24.333737907692299</c:v>
                </c:pt>
                <c:pt idx="17678">
                  <c:v>24.335114483916101</c:v>
                </c:pt>
                <c:pt idx="17679">
                  <c:v>24.336491060139899</c:v>
                </c:pt>
                <c:pt idx="17680">
                  <c:v>24.337867636363601</c:v>
                </c:pt>
                <c:pt idx="17681">
                  <c:v>24.339244212587399</c:v>
                </c:pt>
                <c:pt idx="17682">
                  <c:v>24.340620788811201</c:v>
                </c:pt>
                <c:pt idx="17683">
                  <c:v>24.341997365034999</c:v>
                </c:pt>
                <c:pt idx="17684">
                  <c:v>24.343373941258701</c:v>
                </c:pt>
                <c:pt idx="17685">
                  <c:v>24.344750517482499</c:v>
                </c:pt>
                <c:pt idx="17686">
                  <c:v>24.346127093706301</c:v>
                </c:pt>
                <c:pt idx="17687">
                  <c:v>24.347503669930099</c:v>
                </c:pt>
                <c:pt idx="17688">
                  <c:v>24.3488802461539</c:v>
                </c:pt>
                <c:pt idx="17689">
                  <c:v>24.350256822377599</c:v>
                </c:pt>
                <c:pt idx="17690">
                  <c:v>24.3516333986014</c:v>
                </c:pt>
                <c:pt idx="17691">
                  <c:v>24.353009974825198</c:v>
                </c:pt>
                <c:pt idx="17692">
                  <c:v>24.354386551049</c:v>
                </c:pt>
                <c:pt idx="17693">
                  <c:v>24.355763127272699</c:v>
                </c:pt>
                <c:pt idx="17694">
                  <c:v>24.3571397034965</c:v>
                </c:pt>
                <c:pt idx="17695">
                  <c:v>24.358516279720298</c:v>
                </c:pt>
                <c:pt idx="17696">
                  <c:v>24.3598928559441</c:v>
                </c:pt>
                <c:pt idx="17697">
                  <c:v>24.361269432167798</c:v>
                </c:pt>
                <c:pt idx="17698">
                  <c:v>24.3626460083916</c:v>
                </c:pt>
                <c:pt idx="17699">
                  <c:v>24.364022584615402</c:v>
                </c:pt>
                <c:pt idx="17700">
                  <c:v>24.3653991608392</c:v>
                </c:pt>
                <c:pt idx="17701">
                  <c:v>24.366775737062898</c:v>
                </c:pt>
                <c:pt idx="17702">
                  <c:v>24.3681523132867</c:v>
                </c:pt>
                <c:pt idx="17703">
                  <c:v>24.369528889510502</c:v>
                </c:pt>
                <c:pt idx="17704">
                  <c:v>24.3709054657343</c:v>
                </c:pt>
                <c:pt idx="17705">
                  <c:v>24.372282041958002</c:v>
                </c:pt>
                <c:pt idx="17706">
                  <c:v>24.3736586181818</c:v>
                </c:pt>
                <c:pt idx="17707">
                  <c:v>24.375035194405601</c:v>
                </c:pt>
                <c:pt idx="17708">
                  <c:v>24.376411770629399</c:v>
                </c:pt>
                <c:pt idx="17709">
                  <c:v>24.377788346853201</c:v>
                </c:pt>
                <c:pt idx="17710">
                  <c:v>24.3791649230769</c:v>
                </c:pt>
                <c:pt idx="17711">
                  <c:v>24.380541499300701</c:v>
                </c:pt>
                <c:pt idx="17712">
                  <c:v>24.381918075524499</c:v>
                </c:pt>
                <c:pt idx="17713">
                  <c:v>24.383294651748301</c:v>
                </c:pt>
                <c:pt idx="17714">
                  <c:v>24.384671227971999</c:v>
                </c:pt>
                <c:pt idx="17715">
                  <c:v>24.386047804195801</c:v>
                </c:pt>
                <c:pt idx="17716">
                  <c:v>24.387424380419599</c:v>
                </c:pt>
                <c:pt idx="17717">
                  <c:v>24.388800956643401</c:v>
                </c:pt>
                <c:pt idx="17718">
                  <c:v>24.390177532867099</c:v>
                </c:pt>
                <c:pt idx="17719">
                  <c:v>24.391554109090901</c:v>
                </c:pt>
                <c:pt idx="17720">
                  <c:v>24.392930685314699</c:v>
                </c:pt>
                <c:pt idx="17721">
                  <c:v>24.394307261538501</c:v>
                </c:pt>
                <c:pt idx="17722">
                  <c:v>24.395683837762199</c:v>
                </c:pt>
                <c:pt idx="17723">
                  <c:v>24.397060413986001</c:v>
                </c:pt>
                <c:pt idx="17724">
                  <c:v>24.398436990209799</c:v>
                </c:pt>
                <c:pt idx="17725">
                  <c:v>24.3998135664336</c:v>
                </c:pt>
                <c:pt idx="17726">
                  <c:v>24.401190142657299</c:v>
                </c:pt>
                <c:pt idx="17727">
                  <c:v>24.402566718881101</c:v>
                </c:pt>
                <c:pt idx="17728">
                  <c:v>24.403943295104899</c:v>
                </c:pt>
                <c:pt idx="17729">
                  <c:v>24.4053198713287</c:v>
                </c:pt>
                <c:pt idx="17730">
                  <c:v>24.406696447552498</c:v>
                </c:pt>
                <c:pt idx="17731">
                  <c:v>24.4080730237762</c:v>
                </c:pt>
                <c:pt idx="17732">
                  <c:v>24.409449599999999</c:v>
                </c:pt>
                <c:pt idx="17733">
                  <c:v>24.4108261762238</c:v>
                </c:pt>
                <c:pt idx="17734">
                  <c:v>24.412202752447602</c:v>
                </c:pt>
                <c:pt idx="17735">
                  <c:v>24.4135793286713</c:v>
                </c:pt>
                <c:pt idx="17736">
                  <c:v>24.414955904895098</c:v>
                </c:pt>
                <c:pt idx="17737">
                  <c:v>24.4163324811189</c:v>
                </c:pt>
                <c:pt idx="17738">
                  <c:v>24.417709057342702</c:v>
                </c:pt>
                <c:pt idx="17739">
                  <c:v>24.4190856335664</c:v>
                </c:pt>
                <c:pt idx="17740">
                  <c:v>24.420462209790202</c:v>
                </c:pt>
                <c:pt idx="17741">
                  <c:v>24.421838786014</c:v>
                </c:pt>
                <c:pt idx="17742">
                  <c:v>24.423215362237801</c:v>
                </c:pt>
                <c:pt idx="17743">
                  <c:v>24.4245919384615</c:v>
                </c:pt>
                <c:pt idx="17744">
                  <c:v>24.425968514685302</c:v>
                </c:pt>
                <c:pt idx="17745">
                  <c:v>24.4273450909091</c:v>
                </c:pt>
                <c:pt idx="17746">
                  <c:v>24.428721667132901</c:v>
                </c:pt>
                <c:pt idx="17747">
                  <c:v>24.4300982433566</c:v>
                </c:pt>
                <c:pt idx="17748">
                  <c:v>24.431474819580401</c:v>
                </c:pt>
                <c:pt idx="17749">
                  <c:v>24.4328513958042</c:v>
                </c:pt>
                <c:pt idx="17750">
                  <c:v>24.434227972028001</c:v>
                </c:pt>
                <c:pt idx="17751">
                  <c:v>24.435604548251799</c:v>
                </c:pt>
                <c:pt idx="17752">
                  <c:v>24.436981124475501</c:v>
                </c:pt>
                <c:pt idx="17753">
                  <c:v>24.438357700699299</c:v>
                </c:pt>
                <c:pt idx="17754">
                  <c:v>24.439734276923101</c:v>
                </c:pt>
                <c:pt idx="17755">
                  <c:v>24.441110853146899</c:v>
                </c:pt>
                <c:pt idx="17756">
                  <c:v>24.442487429370601</c:v>
                </c:pt>
                <c:pt idx="17757">
                  <c:v>24.443864005594399</c:v>
                </c:pt>
                <c:pt idx="17758">
                  <c:v>24.445240581818201</c:v>
                </c:pt>
                <c:pt idx="17759">
                  <c:v>24.446617158041999</c:v>
                </c:pt>
                <c:pt idx="17760">
                  <c:v>24.447993734265701</c:v>
                </c:pt>
                <c:pt idx="17761">
                  <c:v>24.449370310489499</c:v>
                </c:pt>
                <c:pt idx="17762">
                  <c:v>24.450746886713301</c:v>
                </c:pt>
                <c:pt idx="17763">
                  <c:v>24.452123462937099</c:v>
                </c:pt>
                <c:pt idx="17764">
                  <c:v>24.453500039160801</c:v>
                </c:pt>
                <c:pt idx="17765">
                  <c:v>24.454876615384599</c:v>
                </c:pt>
                <c:pt idx="17766">
                  <c:v>24.4562531916084</c:v>
                </c:pt>
                <c:pt idx="17767">
                  <c:v>24.457629767832199</c:v>
                </c:pt>
                <c:pt idx="17768">
                  <c:v>24.459006344055901</c:v>
                </c:pt>
                <c:pt idx="17769">
                  <c:v>24.460382920279699</c:v>
                </c:pt>
                <c:pt idx="17770">
                  <c:v>24.4617594965035</c:v>
                </c:pt>
                <c:pt idx="17771">
                  <c:v>24.463136072727298</c:v>
                </c:pt>
                <c:pt idx="17772">
                  <c:v>24.464512648951001</c:v>
                </c:pt>
                <c:pt idx="17773">
                  <c:v>24.465889225174799</c:v>
                </c:pt>
                <c:pt idx="17774">
                  <c:v>24.4672658013986</c:v>
                </c:pt>
                <c:pt idx="17775">
                  <c:v>24.468642377622398</c:v>
                </c:pt>
                <c:pt idx="17776">
                  <c:v>24.4700189538462</c:v>
                </c:pt>
                <c:pt idx="17777">
                  <c:v>24.471395530069898</c:v>
                </c:pt>
                <c:pt idx="17778">
                  <c:v>24.4727721062937</c:v>
                </c:pt>
                <c:pt idx="17779">
                  <c:v>24.474148682517502</c:v>
                </c:pt>
                <c:pt idx="17780">
                  <c:v>24.4755252587413</c:v>
                </c:pt>
                <c:pt idx="17781">
                  <c:v>24.476901834964998</c:v>
                </c:pt>
                <c:pt idx="17782">
                  <c:v>24.4782784111888</c:v>
                </c:pt>
                <c:pt idx="17783">
                  <c:v>24.479654987412601</c:v>
                </c:pt>
                <c:pt idx="17784">
                  <c:v>24.4810315636364</c:v>
                </c:pt>
                <c:pt idx="17785">
                  <c:v>24.482408139860102</c:v>
                </c:pt>
                <c:pt idx="17786">
                  <c:v>24.4837847160839</c:v>
                </c:pt>
                <c:pt idx="17787">
                  <c:v>24.485161292307701</c:v>
                </c:pt>
                <c:pt idx="17788">
                  <c:v>24.486537868531499</c:v>
                </c:pt>
                <c:pt idx="17789">
                  <c:v>24.487914444755202</c:v>
                </c:pt>
                <c:pt idx="17790">
                  <c:v>24.489291020979</c:v>
                </c:pt>
                <c:pt idx="17791">
                  <c:v>24.490667597202801</c:v>
                </c:pt>
                <c:pt idx="17792">
                  <c:v>24.492044173426599</c:v>
                </c:pt>
                <c:pt idx="17793">
                  <c:v>24.493420749650401</c:v>
                </c:pt>
                <c:pt idx="17794">
                  <c:v>24.494797325874099</c:v>
                </c:pt>
                <c:pt idx="17795">
                  <c:v>24.496173902097901</c:v>
                </c:pt>
                <c:pt idx="17796">
                  <c:v>24.497550478321699</c:v>
                </c:pt>
                <c:pt idx="17797">
                  <c:v>24.498927054545501</c:v>
                </c:pt>
                <c:pt idx="17798">
                  <c:v>24.500303630769199</c:v>
                </c:pt>
                <c:pt idx="17799">
                  <c:v>24.501680206993001</c:v>
                </c:pt>
                <c:pt idx="17800">
                  <c:v>24.503056783216799</c:v>
                </c:pt>
                <c:pt idx="17801">
                  <c:v>24.504433359440601</c:v>
                </c:pt>
                <c:pt idx="17802">
                  <c:v>24.505809935664299</c:v>
                </c:pt>
                <c:pt idx="17803">
                  <c:v>24.507186511888101</c:v>
                </c:pt>
                <c:pt idx="17804">
                  <c:v>24.508563088111899</c:v>
                </c:pt>
                <c:pt idx="17805">
                  <c:v>24.5099396643357</c:v>
                </c:pt>
                <c:pt idx="17806">
                  <c:v>24.511316240559399</c:v>
                </c:pt>
                <c:pt idx="17807">
                  <c:v>24.512692816783201</c:v>
                </c:pt>
                <c:pt idx="17808">
                  <c:v>24.514069393006999</c:v>
                </c:pt>
                <c:pt idx="17809">
                  <c:v>24.5154459692308</c:v>
                </c:pt>
                <c:pt idx="17810">
                  <c:v>24.516822545454598</c:v>
                </c:pt>
                <c:pt idx="17811">
                  <c:v>24.5181991216783</c:v>
                </c:pt>
                <c:pt idx="17812">
                  <c:v>24.519575697902098</c:v>
                </c:pt>
                <c:pt idx="17813">
                  <c:v>24.5209522741259</c:v>
                </c:pt>
                <c:pt idx="17814">
                  <c:v>24.522328850349702</c:v>
                </c:pt>
                <c:pt idx="17815">
                  <c:v>24.5237054265734</c:v>
                </c:pt>
                <c:pt idx="17816">
                  <c:v>24.525082002797198</c:v>
                </c:pt>
                <c:pt idx="17817">
                  <c:v>24.526458579021</c:v>
                </c:pt>
                <c:pt idx="17818">
                  <c:v>24.527835155244802</c:v>
                </c:pt>
                <c:pt idx="17819">
                  <c:v>24.5292117314685</c:v>
                </c:pt>
                <c:pt idx="17820">
                  <c:v>24.530588307692302</c:v>
                </c:pt>
                <c:pt idx="17821">
                  <c:v>24.5319648839161</c:v>
                </c:pt>
                <c:pt idx="17822">
                  <c:v>24.533341460139901</c:v>
                </c:pt>
                <c:pt idx="17823">
                  <c:v>24.5347180363636</c:v>
                </c:pt>
                <c:pt idx="17824">
                  <c:v>24.536094612587402</c:v>
                </c:pt>
                <c:pt idx="17825">
                  <c:v>24.5374711888112</c:v>
                </c:pt>
                <c:pt idx="17826">
                  <c:v>24.538847765035001</c:v>
                </c:pt>
                <c:pt idx="17827">
                  <c:v>24.5402243412587</c:v>
                </c:pt>
                <c:pt idx="17828">
                  <c:v>24.541600917482501</c:v>
                </c:pt>
                <c:pt idx="17829">
                  <c:v>24.542977493706299</c:v>
                </c:pt>
                <c:pt idx="17830">
                  <c:v>24.544354069930101</c:v>
                </c:pt>
                <c:pt idx="17831">
                  <c:v>24.545730646153899</c:v>
                </c:pt>
                <c:pt idx="17832">
                  <c:v>24.547107222377601</c:v>
                </c:pt>
                <c:pt idx="17833">
                  <c:v>24.548483798601399</c:v>
                </c:pt>
                <c:pt idx="17834">
                  <c:v>24.549860374825201</c:v>
                </c:pt>
                <c:pt idx="17835">
                  <c:v>24.551236951048999</c:v>
                </c:pt>
                <c:pt idx="17836">
                  <c:v>24.552613527272701</c:v>
                </c:pt>
                <c:pt idx="17837">
                  <c:v>24.553990103496499</c:v>
                </c:pt>
                <c:pt idx="17838">
                  <c:v>24.555366679720301</c:v>
                </c:pt>
                <c:pt idx="17839">
                  <c:v>24.556743255944099</c:v>
                </c:pt>
                <c:pt idx="17840">
                  <c:v>24.558119832167801</c:v>
                </c:pt>
                <c:pt idx="17841">
                  <c:v>24.559496408391599</c:v>
                </c:pt>
                <c:pt idx="17842">
                  <c:v>24.560872984615401</c:v>
                </c:pt>
                <c:pt idx="17843">
                  <c:v>24.562249560839199</c:v>
                </c:pt>
                <c:pt idx="17844">
                  <c:v>24.563626137062901</c:v>
                </c:pt>
                <c:pt idx="17845">
                  <c:v>24.565002713286699</c:v>
                </c:pt>
                <c:pt idx="17846">
                  <c:v>24.5663792895105</c:v>
                </c:pt>
                <c:pt idx="17847">
                  <c:v>24.567755865734298</c:v>
                </c:pt>
                <c:pt idx="17848">
                  <c:v>24.569132441958001</c:v>
                </c:pt>
                <c:pt idx="17849">
                  <c:v>24.570509018181799</c:v>
                </c:pt>
                <c:pt idx="17850">
                  <c:v>24.5718855944056</c:v>
                </c:pt>
                <c:pt idx="17851">
                  <c:v>24.573262170629398</c:v>
                </c:pt>
                <c:pt idx="17852">
                  <c:v>24.5746387468532</c:v>
                </c:pt>
                <c:pt idx="17853">
                  <c:v>24.576015323076899</c:v>
                </c:pt>
                <c:pt idx="17854">
                  <c:v>24.5773918993007</c:v>
                </c:pt>
                <c:pt idx="17855">
                  <c:v>24.578768475524502</c:v>
                </c:pt>
                <c:pt idx="17856">
                  <c:v>24.5801450517483</c:v>
                </c:pt>
                <c:pt idx="17857">
                  <c:v>24.581521627971998</c:v>
                </c:pt>
                <c:pt idx="17858">
                  <c:v>24.5828982041958</c:v>
                </c:pt>
                <c:pt idx="17859">
                  <c:v>24.584274780419602</c:v>
                </c:pt>
                <c:pt idx="17860">
                  <c:v>24.5856513566434</c:v>
                </c:pt>
                <c:pt idx="17861">
                  <c:v>24.587027932867102</c:v>
                </c:pt>
                <c:pt idx="17862">
                  <c:v>24.5884045090909</c:v>
                </c:pt>
                <c:pt idx="17863">
                  <c:v>24.589781085314701</c:v>
                </c:pt>
                <c:pt idx="17864">
                  <c:v>24.591157661538499</c:v>
                </c:pt>
                <c:pt idx="17865">
                  <c:v>24.592534237762202</c:v>
                </c:pt>
                <c:pt idx="17866">
                  <c:v>24.593910813986</c:v>
                </c:pt>
                <c:pt idx="17867">
                  <c:v>24.595287390209801</c:v>
                </c:pt>
                <c:pt idx="17868">
                  <c:v>24.596663966433599</c:v>
                </c:pt>
                <c:pt idx="17869">
                  <c:v>24.598040542657301</c:v>
                </c:pt>
                <c:pt idx="17870">
                  <c:v>24.599417118881099</c:v>
                </c:pt>
                <c:pt idx="17871">
                  <c:v>24.600793695104901</c:v>
                </c:pt>
                <c:pt idx="17872">
                  <c:v>24.602170271328699</c:v>
                </c:pt>
                <c:pt idx="17873">
                  <c:v>24.603546847552401</c:v>
                </c:pt>
                <c:pt idx="17874">
                  <c:v>24.604923423776199</c:v>
                </c:pt>
                <c:pt idx="17875">
                  <c:v>24.606300000000001</c:v>
                </c:pt>
                <c:pt idx="17876">
                  <c:v>24.607676576223799</c:v>
                </c:pt>
                <c:pt idx="17877">
                  <c:v>24.609053152447601</c:v>
                </c:pt>
                <c:pt idx="17878">
                  <c:v>24.610429728671299</c:v>
                </c:pt>
                <c:pt idx="17879">
                  <c:v>24.611806304895101</c:v>
                </c:pt>
                <c:pt idx="17880">
                  <c:v>24.613182881118899</c:v>
                </c:pt>
                <c:pt idx="17881">
                  <c:v>24.6145594573427</c:v>
                </c:pt>
                <c:pt idx="17882">
                  <c:v>24.615936033566399</c:v>
                </c:pt>
                <c:pt idx="17883">
                  <c:v>24.617312609790201</c:v>
                </c:pt>
                <c:pt idx="17884">
                  <c:v>24.618689186013999</c:v>
                </c:pt>
                <c:pt idx="17885">
                  <c:v>24.6200657622378</c:v>
                </c:pt>
                <c:pt idx="17886">
                  <c:v>24.621442338461499</c:v>
                </c:pt>
                <c:pt idx="17887">
                  <c:v>24.6228189146853</c:v>
                </c:pt>
                <c:pt idx="17888">
                  <c:v>24.624195490909099</c:v>
                </c:pt>
                <c:pt idx="17889">
                  <c:v>24.6255720671329</c:v>
                </c:pt>
                <c:pt idx="17890">
                  <c:v>24.626948643356599</c:v>
                </c:pt>
                <c:pt idx="17891">
                  <c:v>24.6283252195804</c:v>
                </c:pt>
                <c:pt idx="17892">
                  <c:v>24.629701795804198</c:v>
                </c:pt>
                <c:pt idx="17893">
                  <c:v>24.631078372028</c:v>
                </c:pt>
                <c:pt idx="17894">
                  <c:v>24.632454948251802</c:v>
                </c:pt>
                <c:pt idx="17895">
                  <c:v>24.6338315244755</c:v>
                </c:pt>
                <c:pt idx="17896">
                  <c:v>24.635208100699298</c:v>
                </c:pt>
                <c:pt idx="17897">
                  <c:v>24.6365846769231</c:v>
                </c:pt>
                <c:pt idx="17898">
                  <c:v>24.637961253146901</c:v>
                </c:pt>
                <c:pt idx="17899">
                  <c:v>24.6393378293706</c:v>
                </c:pt>
                <c:pt idx="17900">
                  <c:v>24.640714405594402</c:v>
                </c:pt>
                <c:pt idx="17901">
                  <c:v>24.6420909818182</c:v>
                </c:pt>
                <c:pt idx="17902">
                  <c:v>24.643467558042001</c:v>
                </c:pt>
                <c:pt idx="17903">
                  <c:v>24.6448441342657</c:v>
                </c:pt>
                <c:pt idx="17904">
                  <c:v>24.646220710489501</c:v>
                </c:pt>
                <c:pt idx="17905">
                  <c:v>24.6475972867133</c:v>
                </c:pt>
                <c:pt idx="17906">
                  <c:v>24.648973862937101</c:v>
                </c:pt>
                <c:pt idx="17907">
                  <c:v>24.6503504391608</c:v>
                </c:pt>
                <c:pt idx="17908">
                  <c:v>24.651727015384601</c:v>
                </c:pt>
                <c:pt idx="17909">
                  <c:v>24.653103591608399</c:v>
                </c:pt>
                <c:pt idx="17910">
                  <c:v>24.654480167832201</c:v>
                </c:pt>
                <c:pt idx="17911">
                  <c:v>24.655856744055999</c:v>
                </c:pt>
                <c:pt idx="17912">
                  <c:v>24.657233320279701</c:v>
                </c:pt>
                <c:pt idx="17913">
                  <c:v>24.658609896503499</c:v>
                </c:pt>
                <c:pt idx="17914">
                  <c:v>24.659986472727301</c:v>
                </c:pt>
                <c:pt idx="17915">
                  <c:v>24.661363048951099</c:v>
                </c:pt>
                <c:pt idx="17916">
                  <c:v>24.662739625174801</c:v>
                </c:pt>
                <c:pt idx="17917">
                  <c:v>24.664116201398599</c:v>
                </c:pt>
                <c:pt idx="17918">
                  <c:v>24.665492777622401</c:v>
                </c:pt>
                <c:pt idx="17919">
                  <c:v>24.666869353846199</c:v>
                </c:pt>
                <c:pt idx="17920">
                  <c:v>24.668245930069901</c:v>
                </c:pt>
                <c:pt idx="17921">
                  <c:v>24.669622506293699</c:v>
                </c:pt>
                <c:pt idx="17922">
                  <c:v>24.670999082517501</c:v>
                </c:pt>
                <c:pt idx="17923">
                  <c:v>24.672375658741299</c:v>
                </c:pt>
                <c:pt idx="17924">
                  <c:v>24.673752234965001</c:v>
                </c:pt>
                <c:pt idx="17925">
                  <c:v>24.675128811188799</c:v>
                </c:pt>
                <c:pt idx="17926">
                  <c:v>24.6765053874126</c:v>
                </c:pt>
                <c:pt idx="17927">
                  <c:v>24.677881963636398</c:v>
                </c:pt>
                <c:pt idx="17928">
                  <c:v>24.679258539860101</c:v>
                </c:pt>
                <c:pt idx="17929">
                  <c:v>24.680635116083899</c:v>
                </c:pt>
                <c:pt idx="17930">
                  <c:v>24.6820116923077</c:v>
                </c:pt>
                <c:pt idx="17931">
                  <c:v>24.683388268531498</c:v>
                </c:pt>
                <c:pt idx="17932">
                  <c:v>24.6847648447552</c:v>
                </c:pt>
                <c:pt idx="17933">
                  <c:v>24.686141420978998</c:v>
                </c:pt>
                <c:pt idx="17934">
                  <c:v>24.6875179972028</c:v>
                </c:pt>
                <c:pt idx="17935">
                  <c:v>24.688894573426602</c:v>
                </c:pt>
                <c:pt idx="17936">
                  <c:v>24.6902711496504</c:v>
                </c:pt>
                <c:pt idx="17937">
                  <c:v>24.691647725874098</c:v>
                </c:pt>
                <c:pt idx="17938">
                  <c:v>24.6930243020979</c:v>
                </c:pt>
                <c:pt idx="17939">
                  <c:v>24.694400878321701</c:v>
                </c:pt>
                <c:pt idx="17940">
                  <c:v>24.6957774545455</c:v>
                </c:pt>
                <c:pt idx="17941">
                  <c:v>24.697154030769202</c:v>
                </c:pt>
                <c:pt idx="17942">
                  <c:v>24.698530606993</c:v>
                </c:pt>
                <c:pt idx="17943">
                  <c:v>24.699907183216801</c:v>
                </c:pt>
                <c:pt idx="17944">
                  <c:v>24.701283759440599</c:v>
                </c:pt>
                <c:pt idx="17945">
                  <c:v>24.702660335664302</c:v>
                </c:pt>
                <c:pt idx="17946">
                  <c:v>24.7040369118881</c:v>
                </c:pt>
                <c:pt idx="17947">
                  <c:v>24.705413488111901</c:v>
                </c:pt>
                <c:pt idx="17948">
                  <c:v>24.706790064335699</c:v>
                </c:pt>
                <c:pt idx="17949">
                  <c:v>24.708166640559401</c:v>
                </c:pt>
                <c:pt idx="17950">
                  <c:v>24.709543216783199</c:v>
                </c:pt>
                <c:pt idx="17951">
                  <c:v>24.710919793007001</c:v>
                </c:pt>
                <c:pt idx="17952">
                  <c:v>24.712296369230799</c:v>
                </c:pt>
                <c:pt idx="17953">
                  <c:v>24.713672945454501</c:v>
                </c:pt>
                <c:pt idx="17954">
                  <c:v>24.715049521678299</c:v>
                </c:pt>
                <c:pt idx="17955">
                  <c:v>24.716426097902101</c:v>
                </c:pt>
                <c:pt idx="17956">
                  <c:v>24.717802674125899</c:v>
                </c:pt>
                <c:pt idx="17957">
                  <c:v>24.719179250349701</c:v>
                </c:pt>
                <c:pt idx="17958">
                  <c:v>24.720555826573399</c:v>
                </c:pt>
                <c:pt idx="17959">
                  <c:v>24.721932402797201</c:v>
                </c:pt>
                <c:pt idx="17960">
                  <c:v>24.723308979020999</c:v>
                </c:pt>
                <c:pt idx="17961">
                  <c:v>24.7246855552448</c:v>
                </c:pt>
                <c:pt idx="17962">
                  <c:v>24.726062131468499</c:v>
                </c:pt>
                <c:pt idx="17963">
                  <c:v>24.727438707692301</c:v>
                </c:pt>
                <c:pt idx="17964">
                  <c:v>24.728815283916099</c:v>
                </c:pt>
                <c:pt idx="17965">
                  <c:v>24.7301918601399</c:v>
                </c:pt>
                <c:pt idx="17966">
                  <c:v>24.731568436363599</c:v>
                </c:pt>
                <c:pt idx="17967">
                  <c:v>24.7329450125874</c:v>
                </c:pt>
                <c:pt idx="17968">
                  <c:v>24.734321588811198</c:v>
                </c:pt>
                <c:pt idx="17969">
                  <c:v>24.735698165035</c:v>
                </c:pt>
                <c:pt idx="17970">
                  <c:v>24.737074741258699</c:v>
                </c:pt>
                <c:pt idx="17971">
                  <c:v>24.7384513174825</c:v>
                </c:pt>
                <c:pt idx="17972">
                  <c:v>24.739827893706298</c:v>
                </c:pt>
                <c:pt idx="17973">
                  <c:v>24.7412044699301</c:v>
                </c:pt>
                <c:pt idx="17974">
                  <c:v>24.742581046153798</c:v>
                </c:pt>
                <c:pt idx="17975">
                  <c:v>24.7439576223776</c:v>
                </c:pt>
                <c:pt idx="17976">
                  <c:v>24.745334198601402</c:v>
                </c:pt>
                <c:pt idx="17977">
                  <c:v>24.7467107748252</c:v>
                </c:pt>
                <c:pt idx="17978">
                  <c:v>24.748087351049001</c:v>
                </c:pt>
                <c:pt idx="17979">
                  <c:v>24.7494639272727</c:v>
                </c:pt>
                <c:pt idx="17980">
                  <c:v>24.750840503496502</c:v>
                </c:pt>
                <c:pt idx="17981">
                  <c:v>24.7522170797203</c:v>
                </c:pt>
                <c:pt idx="17982">
                  <c:v>24.753593655944101</c:v>
                </c:pt>
                <c:pt idx="17983">
                  <c:v>24.7549702321678</c:v>
                </c:pt>
                <c:pt idx="17984">
                  <c:v>24.756346808391601</c:v>
                </c:pt>
                <c:pt idx="17985">
                  <c:v>24.757723384615399</c:v>
                </c:pt>
                <c:pt idx="17986">
                  <c:v>24.759099960839201</c:v>
                </c:pt>
                <c:pt idx="17987">
                  <c:v>24.7604765370629</c:v>
                </c:pt>
                <c:pt idx="17988">
                  <c:v>24.761853113286701</c:v>
                </c:pt>
                <c:pt idx="17989">
                  <c:v>24.763229689510499</c:v>
                </c:pt>
                <c:pt idx="17990">
                  <c:v>24.764606265734301</c:v>
                </c:pt>
                <c:pt idx="17991">
                  <c:v>24.765982841957999</c:v>
                </c:pt>
                <c:pt idx="17992">
                  <c:v>24.767359418181801</c:v>
                </c:pt>
                <c:pt idx="17993">
                  <c:v>24.768735994405599</c:v>
                </c:pt>
                <c:pt idx="17994">
                  <c:v>24.770112570629401</c:v>
                </c:pt>
                <c:pt idx="17995">
                  <c:v>24.771489146853199</c:v>
                </c:pt>
                <c:pt idx="17996">
                  <c:v>24.772865723076901</c:v>
                </c:pt>
                <c:pt idx="17997">
                  <c:v>24.774242299300699</c:v>
                </c:pt>
                <c:pt idx="17998">
                  <c:v>24.775618875524501</c:v>
                </c:pt>
                <c:pt idx="17999">
                  <c:v>24.776995451748299</c:v>
                </c:pt>
                <c:pt idx="18000">
                  <c:v>24.778372027972001</c:v>
                </c:pt>
                <c:pt idx="18001">
                  <c:v>24.779748604195799</c:v>
                </c:pt>
                <c:pt idx="18002">
                  <c:v>24.7811251804196</c:v>
                </c:pt>
                <c:pt idx="18003">
                  <c:v>24.782501756643398</c:v>
                </c:pt>
                <c:pt idx="18004">
                  <c:v>24.783878332867101</c:v>
                </c:pt>
                <c:pt idx="18005">
                  <c:v>24.785254909090899</c:v>
                </c:pt>
                <c:pt idx="18006">
                  <c:v>24.7866314853147</c:v>
                </c:pt>
                <c:pt idx="18007">
                  <c:v>24.788008061538498</c:v>
                </c:pt>
                <c:pt idx="18008">
                  <c:v>24.7893846377622</c:v>
                </c:pt>
                <c:pt idx="18009">
                  <c:v>24.790761213985999</c:v>
                </c:pt>
                <c:pt idx="18010">
                  <c:v>24.7921377902098</c:v>
                </c:pt>
                <c:pt idx="18011">
                  <c:v>24.793514366433602</c:v>
                </c:pt>
                <c:pt idx="18012">
                  <c:v>24.7948909426574</c:v>
                </c:pt>
                <c:pt idx="18013">
                  <c:v>24.796267518881098</c:v>
                </c:pt>
                <c:pt idx="18014">
                  <c:v>24.7976440951049</c:v>
                </c:pt>
                <c:pt idx="18015">
                  <c:v>24.799020671328702</c:v>
                </c:pt>
                <c:pt idx="18016">
                  <c:v>24.8003972475525</c:v>
                </c:pt>
                <c:pt idx="18017">
                  <c:v>24.801773823776202</c:v>
                </c:pt>
                <c:pt idx="18018">
                  <c:v>24.8031504</c:v>
                </c:pt>
                <c:pt idx="18019">
                  <c:v>24.804526976223801</c:v>
                </c:pt>
                <c:pt idx="18020">
                  <c:v>24.805903552447599</c:v>
                </c:pt>
                <c:pt idx="18021">
                  <c:v>24.807280128671302</c:v>
                </c:pt>
                <c:pt idx="18022">
                  <c:v>24.8086567048951</c:v>
                </c:pt>
                <c:pt idx="18023">
                  <c:v>24.810033281118901</c:v>
                </c:pt>
                <c:pt idx="18024">
                  <c:v>24.811409857342699</c:v>
                </c:pt>
                <c:pt idx="18025">
                  <c:v>24.812786433566401</c:v>
                </c:pt>
                <c:pt idx="18026">
                  <c:v>24.8141630097902</c:v>
                </c:pt>
                <c:pt idx="18027">
                  <c:v>24.815539586014001</c:v>
                </c:pt>
                <c:pt idx="18028">
                  <c:v>24.816916162237799</c:v>
                </c:pt>
                <c:pt idx="18029">
                  <c:v>24.818292738461501</c:v>
                </c:pt>
                <c:pt idx="18030">
                  <c:v>24.819669314685299</c:v>
                </c:pt>
                <c:pt idx="18031">
                  <c:v>24.821045890909101</c:v>
                </c:pt>
                <c:pt idx="18032">
                  <c:v>24.822422467132899</c:v>
                </c:pt>
                <c:pt idx="18033">
                  <c:v>24.823799043356601</c:v>
                </c:pt>
                <c:pt idx="18034">
                  <c:v>24.825175619580399</c:v>
                </c:pt>
                <c:pt idx="18035">
                  <c:v>24.826552195804201</c:v>
                </c:pt>
                <c:pt idx="18036">
                  <c:v>24.827928772027999</c:v>
                </c:pt>
                <c:pt idx="18037">
                  <c:v>24.8293053482518</c:v>
                </c:pt>
                <c:pt idx="18038">
                  <c:v>24.830681924475499</c:v>
                </c:pt>
                <c:pt idx="18039">
                  <c:v>24.832058500699301</c:v>
                </c:pt>
                <c:pt idx="18040">
                  <c:v>24.833435076923099</c:v>
                </c:pt>
                <c:pt idx="18041">
                  <c:v>24.8348116531469</c:v>
                </c:pt>
                <c:pt idx="18042">
                  <c:v>24.836188229370599</c:v>
                </c:pt>
                <c:pt idx="18043">
                  <c:v>24.8375648055944</c:v>
                </c:pt>
                <c:pt idx="18044">
                  <c:v>24.838941381818199</c:v>
                </c:pt>
                <c:pt idx="18045">
                  <c:v>24.840317958042</c:v>
                </c:pt>
                <c:pt idx="18046">
                  <c:v>24.841694534265699</c:v>
                </c:pt>
                <c:pt idx="18047">
                  <c:v>24.8430711104895</c:v>
                </c:pt>
                <c:pt idx="18048">
                  <c:v>24.844447686713298</c:v>
                </c:pt>
                <c:pt idx="18049">
                  <c:v>24.8458242629371</c:v>
                </c:pt>
                <c:pt idx="18050">
                  <c:v>24.847200839160799</c:v>
                </c:pt>
                <c:pt idx="18051">
                  <c:v>24.8485774153846</c:v>
                </c:pt>
                <c:pt idx="18052">
                  <c:v>24.849953991608398</c:v>
                </c:pt>
                <c:pt idx="18053">
                  <c:v>24.8513305678322</c:v>
                </c:pt>
                <c:pt idx="18054">
                  <c:v>24.852707144055898</c:v>
                </c:pt>
                <c:pt idx="18055">
                  <c:v>24.8540837202797</c:v>
                </c:pt>
                <c:pt idx="18056">
                  <c:v>24.855460296503502</c:v>
                </c:pt>
                <c:pt idx="18057">
                  <c:v>24.8568368727273</c:v>
                </c:pt>
                <c:pt idx="18058">
                  <c:v>24.858213448951101</c:v>
                </c:pt>
                <c:pt idx="18059">
                  <c:v>24.8595900251748</c:v>
                </c:pt>
                <c:pt idx="18060">
                  <c:v>24.860966601398601</c:v>
                </c:pt>
                <c:pt idx="18061">
                  <c:v>24.8623431776224</c:v>
                </c:pt>
                <c:pt idx="18062">
                  <c:v>24.863719753846201</c:v>
                </c:pt>
                <c:pt idx="18063">
                  <c:v>24.8650963300699</c:v>
                </c:pt>
                <c:pt idx="18064">
                  <c:v>24.866472906293701</c:v>
                </c:pt>
                <c:pt idx="18065">
                  <c:v>24.867849482517499</c:v>
                </c:pt>
                <c:pt idx="18066">
                  <c:v>24.869226058741301</c:v>
                </c:pt>
                <c:pt idx="18067">
                  <c:v>24.870602634965</c:v>
                </c:pt>
                <c:pt idx="18068">
                  <c:v>24.871979211188801</c:v>
                </c:pt>
                <c:pt idx="18069">
                  <c:v>24.873355787412599</c:v>
                </c:pt>
                <c:pt idx="18070">
                  <c:v>24.874732363636401</c:v>
                </c:pt>
                <c:pt idx="18071">
                  <c:v>24.876108939860099</c:v>
                </c:pt>
                <c:pt idx="18072">
                  <c:v>24.877485516083901</c:v>
                </c:pt>
                <c:pt idx="18073">
                  <c:v>24.878862092307699</c:v>
                </c:pt>
                <c:pt idx="18074">
                  <c:v>24.880238668531501</c:v>
                </c:pt>
                <c:pt idx="18075">
                  <c:v>24.881615244755199</c:v>
                </c:pt>
                <c:pt idx="18076">
                  <c:v>24.882991820979001</c:v>
                </c:pt>
                <c:pt idx="18077">
                  <c:v>24.884368397202799</c:v>
                </c:pt>
                <c:pt idx="18078">
                  <c:v>24.885744973426601</c:v>
                </c:pt>
                <c:pt idx="18079">
                  <c:v>24.887121549650399</c:v>
                </c:pt>
                <c:pt idx="18080">
                  <c:v>24.888498125874101</c:v>
                </c:pt>
                <c:pt idx="18081">
                  <c:v>24.889874702097899</c:v>
                </c:pt>
                <c:pt idx="18082">
                  <c:v>24.8912512783217</c:v>
                </c:pt>
                <c:pt idx="18083">
                  <c:v>24.892627854545498</c:v>
                </c:pt>
                <c:pt idx="18084">
                  <c:v>24.894004430769201</c:v>
                </c:pt>
                <c:pt idx="18085">
                  <c:v>24.895381006992999</c:v>
                </c:pt>
                <c:pt idx="18086">
                  <c:v>24.8967575832168</c:v>
                </c:pt>
                <c:pt idx="18087">
                  <c:v>24.898134159440598</c:v>
                </c:pt>
                <c:pt idx="18088">
                  <c:v>24.8995107356643</c:v>
                </c:pt>
                <c:pt idx="18089">
                  <c:v>24.900887311888098</c:v>
                </c:pt>
                <c:pt idx="18090">
                  <c:v>24.9022638881119</c:v>
                </c:pt>
                <c:pt idx="18091">
                  <c:v>24.903640464335702</c:v>
                </c:pt>
                <c:pt idx="18092">
                  <c:v>24.9050170405594</c:v>
                </c:pt>
                <c:pt idx="18093">
                  <c:v>24.906393616783198</c:v>
                </c:pt>
                <c:pt idx="18094">
                  <c:v>24.907770193007</c:v>
                </c:pt>
                <c:pt idx="18095">
                  <c:v>24.909146769230802</c:v>
                </c:pt>
                <c:pt idx="18096">
                  <c:v>24.9105233454545</c:v>
                </c:pt>
                <c:pt idx="18097">
                  <c:v>24.911899921678302</c:v>
                </c:pt>
                <c:pt idx="18098">
                  <c:v>24.9132764979021</c:v>
                </c:pt>
                <c:pt idx="18099">
                  <c:v>24.914653074125901</c:v>
                </c:pt>
                <c:pt idx="18100">
                  <c:v>24.916029650349699</c:v>
                </c:pt>
                <c:pt idx="18101">
                  <c:v>24.917406226573402</c:v>
                </c:pt>
                <c:pt idx="18102">
                  <c:v>24.9187828027972</c:v>
                </c:pt>
                <c:pt idx="18103">
                  <c:v>24.920159379021001</c:v>
                </c:pt>
                <c:pt idx="18104">
                  <c:v>24.921535955244799</c:v>
                </c:pt>
                <c:pt idx="18105">
                  <c:v>24.922912531468501</c:v>
                </c:pt>
                <c:pt idx="18106">
                  <c:v>24.924289107692299</c:v>
                </c:pt>
                <c:pt idx="18107">
                  <c:v>24.925665683916101</c:v>
                </c:pt>
                <c:pt idx="18108">
                  <c:v>24.927042260139899</c:v>
                </c:pt>
                <c:pt idx="18109">
                  <c:v>24.928418836363601</c:v>
                </c:pt>
                <c:pt idx="18110">
                  <c:v>24.929795412587399</c:v>
                </c:pt>
                <c:pt idx="18111">
                  <c:v>24.931171988811201</c:v>
                </c:pt>
                <c:pt idx="18112">
                  <c:v>24.932548565034999</c:v>
                </c:pt>
                <c:pt idx="18113">
                  <c:v>24.933925141258701</c:v>
                </c:pt>
                <c:pt idx="18114">
                  <c:v>24.935301717482499</c:v>
                </c:pt>
                <c:pt idx="18115">
                  <c:v>24.936678293706301</c:v>
                </c:pt>
                <c:pt idx="18116">
                  <c:v>24.938054869930099</c:v>
                </c:pt>
                <c:pt idx="18117">
                  <c:v>24.9394314461539</c:v>
                </c:pt>
                <c:pt idx="18118">
                  <c:v>24.940808022377599</c:v>
                </c:pt>
                <c:pt idx="18119">
                  <c:v>24.942184598601401</c:v>
                </c:pt>
                <c:pt idx="18120">
                  <c:v>24.943561174825199</c:v>
                </c:pt>
                <c:pt idx="18121">
                  <c:v>24.944937751049</c:v>
                </c:pt>
                <c:pt idx="18122">
                  <c:v>24.946314327272699</c:v>
                </c:pt>
                <c:pt idx="18123">
                  <c:v>24.9476909034965</c:v>
                </c:pt>
                <c:pt idx="18124">
                  <c:v>24.949067479720298</c:v>
                </c:pt>
                <c:pt idx="18125">
                  <c:v>24.9504440559441</c:v>
                </c:pt>
                <c:pt idx="18126">
                  <c:v>24.951820632167799</c:v>
                </c:pt>
                <c:pt idx="18127">
                  <c:v>24.9531972083916</c:v>
                </c:pt>
                <c:pt idx="18128">
                  <c:v>24.954573784615398</c:v>
                </c:pt>
                <c:pt idx="18129">
                  <c:v>24.9559503608392</c:v>
                </c:pt>
                <c:pt idx="18130">
                  <c:v>24.957326937062899</c:v>
                </c:pt>
                <c:pt idx="18131">
                  <c:v>24.9587035132867</c:v>
                </c:pt>
                <c:pt idx="18132">
                  <c:v>24.960080089510502</c:v>
                </c:pt>
                <c:pt idx="18133">
                  <c:v>24.9614566657343</c:v>
                </c:pt>
                <c:pt idx="18134">
                  <c:v>24.962833241957998</c:v>
                </c:pt>
                <c:pt idx="18135">
                  <c:v>24.9642098181818</c:v>
                </c:pt>
                <c:pt idx="18136">
                  <c:v>24.965586394405602</c:v>
                </c:pt>
                <c:pt idx="18137">
                  <c:v>24.9669629706294</c:v>
                </c:pt>
                <c:pt idx="18138">
                  <c:v>24.968339546853201</c:v>
                </c:pt>
                <c:pt idx="18139">
                  <c:v>24.9697161230769</c:v>
                </c:pt>
                <c:pt idx="18140">
                  <c:v>24.971092699300701</c:v>
                </c:pt>
                <c:pt idx="18141">
                  <c:v>24.972469275524499</c:v>
                </c:pt>
                <c:pt idx="18142">
                  <c:v>24.973845851748301</c:v>
                </c:pt>
                <c:pt idx="18143">
                  <c:v>24.975222427972</c:v>
                </c:pt>
                <c:pt idx="18144">
                  <c:v>24.976599004195801</c:v>
                </c:pt>
                <c:pt idx="18145">
                  <c:v>24.977975580419599</c:v>
                </c:pt>
                <c:pt idx="18146">
                  <c:v>24.979352156643401</c:v>
                </c:pt>
                <c:pt idx="18147">
                  <c:v>24.980728732867099</c:v>
                </c:pt>
                <c:pt idx="18148">
                  <c:v>24.982105309090901</c:v>
                </c:pt>
                <c:pt idx="18149">
                  <c:v>24.983481885314699</c:v>
                </c:pt>
                <c:pt idx="18150">
                  <c:v>24.984858461538501</c:v>
                </c:pt>
                <c:pt idx="18151">
                  <c:v>24.986235037762199</c:v>
                </c:pt>
                <c:pt idx="18152">
                  <c:v>24.987611613986001</c:v>
                </c:pt>
                <c:pt idx="18153">
                  <c:v>24.988988190209799</c:v>
                </c:pt>
                <c:pt idx="18154">
                  <c:v>24.990364766433601</c:v>
                </c:pt>
                <c:pt idx="18155">
                  <c:v>24.991741342657299</c:v>
                </c:pt>
                <c:pt idx="18156">
                  <c:v>24.993117918881101</c:v>
                </c:pt>
                <c:pt idx="18157">
                  <c:v>24.994494495104899</c:v>
                </c:pt>
                <c:pt idx="18158">
                  <c:v>24.9958710713287</c:v>
                </c:pt>
                <c:pt idx="18159">
                  <c:v>24.997247647552499</c:v>
                </c:pt>
                <c:pt idx="18160">
                  <c:v>24.998624223776201</c:v>
                </c:pt>
                <c:pt idx="18161">
                  <c:v>25.000000799999999</c:v>
                </c:pt>
                <c:pt idx="18162">
                  <c:v>25.0013773762238</c:v>
                </c:pt>
                <c:pt idx="18163">
                  <c:v>25.002753952447598</c:v>
                </c:pt>
                <c:pt idx="18164">
                  <c:v>25.0041305286713</c:v>
                </c:pt>
                <c:pt idx="18165">
                  <c:v>25.005507104895099</c:v>
                </c:pt>
                <c:pt idx="18166">
                  <c:v>25.0068836811189</c:v>
                </c:pt>
                <c:pt idx="18167">
                  <c:v>25.008260257342702</c:v>
                </c:pt>
                <c:pt idx="18168">
                  <c:v>25.0096368335664</c:v>
                </c:pt>
                <c:pt idx="18169">
                  <c:v>25.011013409790198</c:v>
                </c:pt>
                <c:pt idx="18170">
                  <c:v>25.012389986014</c:v>
                </c:pt>
                <c:pt idx="18171">
                  <c:v>25.013766562237802</c:v>
                </c:pt>
                <c:pt idx="18172">
                  <c:v>25.0151431384615</c:v>
                </c:pt>
                <c:pt idx="18173">
                  <c:v>25.016519714685298</c:v>
                </c:pt>
                <c:pt idx="18174">
                  <c:v>25.0178962909091</c:v>
                </c:pt>
                <c:pt idx="18175">
                  <c:v>25.019272867132901</c:v>
                </c:pt>
                <c:pt idx="18176">
                  <c:v>25.0206494433566</c:v>
                </c:pt>
                <c:pt idx="18177">
                  <c:v>25.022026019580402</c:v>
                </c:pt>
                <c:pt idx="18178">
                  <c:v>25.0234025958042</c:v>
                </c:pt>
                <c:pt idx="18179">
                  <c:v>25.024779172028001</c:v>
                </c:pt>
                <c:pt idx="18180">
                  <c:v>25.026155748251799</c:v>
                </c:pt>
                <c:pt idx="18181">
                  <c:v>25.027532324475501</c:v>
                </c:pt>
                <c:pt idx="18182">
                  <c:v>25.0289089006993</c:v>
                </c:pt>
                <c:pt idx="18183">
                  <c:v>25.030285476923101</c:v>
                </c:pt>
                <c:pt idx="18184">
                  <c:v>25.031662053146899</c:v>
                </c:pt>
                <c:pt idx="18185">
                  <c:v>25.033038629370601</c:v>
                </c:pt>
                <c:pt idx="18186">
                  <c:v>25.034415205594399</c:v>
                </c:pt>
                <c:pt idx="18187">
                  <c:v>25.035791781818201</c:v>
                </c:pt>
                <c:pt idx="18188">
                  <c:v>25.037168358041999</c:v>
                </c:pt>
                <c:pt idx="18189">
                  <c:v>25.038544934265701</c:v>
                </c:pt>
                <c:pt idx="18190">
                  <c:v>25.039921510489499</c:v>
                </c:pt>
                <c:pt idx="18191">
                  <c:v>25.041298086713301</c:v>
                </c:pt>
                <c:pt idx="18192">
                  <c:v>25.042674662937099</c:v>
                </c:pt>
                <c:pt idx="18193">
                  <c:v>25.044051239160801</c:v>
                </c:pt>
                <c:pt idx="18194">
                  <c:v>25.045427815384599</c:v>
                </c:pt>
                <c:pt idx="18195">
                  <c:v>25.046804391608401</c:v>
                </c:pt>
                <c:pt idx="18196">
                  <c:v>25.048180967832199</c:v>
                </c:pt>
                <c:pt idx="18197">
                  <c:v>25.049557544055901</c:v>
                </c:pt>
                <c:pt idx="18198">
                  <c:v>25.050934120279699</c:v>
                </c:pt>
                <c:pt idx="18199">
                  <c:v>25.052310696503501</c:v>
                </c:pt>
                <c:pt idx="18200">
                  <c:v>25.053687272727299</c:v>
                </c:pt>
                <c:pt idx="18201">
                  <c:v>25.0550638489511</c:v>
                </c:pt>
                <c:pt idx="18202">
                  <c:v>25.056440425174799</c:v>
                </c:pt>
                <c:pt idx="18203">
                  <c:v>25.0578170013986</c:v>
                </c:pt>
                <c:pt idx="18204">
                  <c:v>25.059193577622398</c:v>
                </c:pt>
                <c:pt idx="18205">
                  <c:v>25.0605701538462</c:v>
                </c:pt>
                <c:pt idx="18206">
                  <c:v>25.061946730069899</c:v>
                </c:pt>
                <c:pt idx="18207">
                  <c:v>25.0633233062937</c:v>
                </c:pt>
                <c:pt idx="18208">
                  <c:v>25.064699882517498</c:v>
                </c:pt>
                <c:pt idx="18209">
                  <c:v>25.0660764587413</c:v>
                </c:pt>
                <c:pt idx="18210">
                  <c:v>25.067453034964998</c:v>
                </c:pt>
                <c:pt idx="18211">
                  <c:v>25.0688296111888</c:v>
                </c:pt>
                <c:pt idx="18212">
                  <c:v>25.070206187412602</c:v>
                </c:pt>
                <c:pt idx="18213">
                  <c:v>25.0715827636364</c:v>
                </c:pt>
                <c:pt idx="18214">
                  <c:v>25.072959339860098</c:v>
                </c:pt>
                <c:pt idx="18215">
                  <c:v>25.0743359160839</c:v>
                </c:pt>
                <c:pt idx="18216">
                  <c:v>25.075712492307701</c:v>
                </c:pt>
                <c:pt idx="18217">
                  <c:v>25.0770890685315</c:v>
                </c:pt>
                <c:pt idx="18218">
                  <c:v>25.078465644755202</c:v>
                </c:pt>
                <c:pt idx="18219">
                  <c:v>25.079842220979</c:v>
                </c:pt>
                <c:pt idx="18220">
                  <c:v>25.081218797202801</c:v>
                </c:pt>
                <c:pt idx="18221">
                  <c:v>25.082595373426599</c:v>
                </c:pt>
                <c:pt idx="18222">
                  <c:v>25.083971949650401</c:v>
                </c:pt>
                <c:pt idx="18223">
                  <c:v>25.0853485258741</c:v>
                </c:pt>
                <c:pt idx="18224">
                  <c:v>25.086725102097901</c:v>
                </c:pt>
                <c:pt idx="18225">
                  <c:v>25.088101678321699</c:v>
                </c:pt>
                <c:pt idx="18226">
                  <c:v>25.089478254545501</c:v>
                </c:pt>
                <c:pt idx="18227">
                  <c:v>25.090854830769199</c:v>
                </c:pt>
                <c:pt idx="18228">
                  <c:v>25.092231406993001</c:v>
                </c:pt>
                <c:pt idx="18229">
                  <c:v>25.093607983216799</c:v>
                </c:pt>
                <c:pt idx="18230">
                  <c:v>25.094984559440601</c:v>
                </c:pt>
                <c:pt idx="18231">
                  <c:v>25.096361135664299</c:v>
                </c:pt>
                <c:pt idx="18232">
                  <c:v>25.097737711888101</c:v>
                </c:pt>
                <c:pt idx="18233">
                  <c:v>25.099114288111899</c:v>
                </c:pt>
                <c:pt idx="18234">
                  <c:v>25.100490864335701</c:v>
                </c:pt>
                <c:pt idx="18235">
                  <c:v>25.101867440559399</c:v>
                </c:pt>
                <c:pt idx="18236">
                  <c:v>25.103244016783201</c:v>
                </c:pt>
                <c:pt idx="18237">
                  <c:v>25.104620593006999</c:v>
                </c:pt>
                <c:pt idx="18238">
                  <c:v>25.1059971692308</c:v>
                </c:pt>
                <c:pt idx="18239">
                  <c:v>25.107373745454598</c:v>
                </c:pt>
                <c:pt idx="18240">
                  <c:v>25.108750321678301</c:v>
                </c:pt>
                <c:pt idx="18241">
                  <c:v>25.110126897902099</c:v>
                </c:pt>
                <c:pt idx="18242">
                  <c:v>25.1115034741259</c:v>
                </c:pt>
                <c:pt idx="18243">
                  <c:v>25.112880050349698</c:v>
                </c:pt>
                <c:pt idx="18244">
                  <c:v>25.1142566265734</c:v>
                </c:pt>
                <c:pt idx="18245">
                  <c:v>25.115633202797198</c:v>
                </c:pt>
                <c:pt idx="18246">
                  <c:v>25.117009779021</c:v>
                </c:pt>
                <c:pt idx="18247">
                  <c:v>25.118386355244802</c:v>
                </c:pt>
                <c:pt idx="18248">
                  <c:v>25.1197629314685</c:v>
                </c:pt>
                <c:pt idx="18249">
                  <c:v>25.121139507692298</c:v>
                </c:pt>
                <c:pt idx="18250">
                  <c:v>25.1225160839161</c:v>
                </c:pt>
                <c:pt idx="18251">
                  <c:v>25.123892660139902</c:v>
                </c:pt>
                <c:pt idx="18252">
                  <c:v>25.1252692363636</c:v>
                </c:pt>
                <c:pt idx="18253">
                  <c:v>25.126645812587402</c:v>
                </c:pt>
                <c:pt idx="18254">
                  <c:v>25.1280223888112</c:v>
                </c:pt>
                <c:pt idx="18255">
                  <c:v>25.129398965035001</c:v>
                </c:pt>
                <c:pt idx="18256">
                  <c:v>25.1307755412587</c:v>
                </c:pt>
                <c:pt idx="18257">
                  <c:v>25.132152117482502</c:v>
                </c:pt>
                <c:pt idx="18258">
                  <c:v>25.1335286937063</c:v>
                </c:pt>
                <c:pt idx="18259">
                  <c:v>25.134905269930101</c:v>
                </c:pt>
                <c:pt idx="18260">
                  <c:v>25.136281846153899</c:v>
                </c:pt>
                <c:pt idx="18261">
                  <c:v>25.137658422377601</c:v>
                </c:pt>
                <c:pt idx="18262">
                  <c:v>25.139034998601399</c:v>
                </c:pt>
                <c:pt idx="18263">
                  <c:v>25.140411574825201</c:v>
                </c:pt>
                <c:pt idx="18264">
                  <c:v>25.141788151048999</c:v>
                </c:pt>
                <c:pt idx="18265">
                  <c:v>25.143164727272701</c:v>
                </c:pt>
                <c:pt idx="18266">
                  <c:v>25.144541303496499</c:v>
                </c:pt>
                <c:pt idx="18267">
                  <c:v>25.145917879720301</c:v>
                </c:pt>
                <c:pt idx="18268">
                  <c:v>25.147294455944099</c:v>
                </c:pt>
                <c:pt idx="18269">
                  <c:v>25.148671032167801</c:v>
                </c:pt>
                <c:pt idx="18270">
                  <c:v>25.150047608391599</c:v>
                </c:pt>
                <c:pt idx="18271">
                  <c:v>25.151424184615401</c:v>
                </c:pt>
                <c:pt idx="18272">
                  <c:v>25.152800760839199</c:v>
                </c:pt>
                <c:pt idx="18273">
                  <c:v>25.154177337062901</c:v>
                </c:pt>
                <c:pt idx="18274">
                  <c:v>25.155553913286699</c:v>
                </c:pt>
                <c:pt idx="18275">
                  <c:v>25.156930489510501</c:v>
                </c:pt>
                <c:pt idx="18276">
                  <c:v>25.158307065734299</c:v>
                </c:pt>
                <c:pt idx="18277">
                  <c:v>25.159683641958001</c:v>
                </c:pt>
                <c:pt idx="18278">
                  <c:v>25.161060218181799</c:v>
                </c:pt>
                <c:pt idx="18279">
                  <c:v>25.1624367944056</c:v>
                </c:pt>
                <c:pt idx="18280">
                  <c:v>25.163813370629398</c:v>
                </c:pt>
                <c:pt idx="18281">
                  <c:v>25.165189946853101</c:v>
                </c:pt>
                <c:pt idx="18282">
                  <c:v>25.166566523076899</c:v>
                </c:pt>
                <c:pt idx="18283">
                  <c:v>25.1679430993007</c:v>
                </c:pt>
                <c:pt idx="18284">
                  <c:v>25.169319675524498</c:v>
                </c:pt>
                <c:pt idx="18285">
                  <c:v>25.1706962517483</c:v>
                </c:pt>
                <c:pt idx="18286">
                  <c:v>25.172072827971999</c:v>
                </c:pt>
                <c:pt idx="18287">
                  <c:v>25.1734494041958</c:v>
                </c:pt>
                <c:pt idx="18288">
                  <c:v>25.174825980419602</c:v>
                </c:pt>
                <c:pt idx="18289">
                  <c:v>25.1762025566434</c:v>
                </c:pt>
                <c:pt idx="18290">
                  <c:v>25.177579132867098</c:v>
                </c:pt>
                <c:pt idx="18291">
                  <c:v>25.1789557090909</c:v>
                </c:pt>
                <c:pt idx="18292">
                  <c:v>25.180332285314702</c:v>
                </c:pt>
                <c:pt idx="18293">
                  <c:v>25.1817088615385</c:v>
                </c:pt>
                <c:pt idx="18294">
                  <c:v>25.183085437762202</c:v>
                </c:pt>
                <c:pt idx="18295">
                  <c:v>25.184462013986</c:v>
                </c:pt>
                <c:pt idx="18296">
                  <c:v>25.185838590209801</c:v>
                </c:pt>
                <c:pt idx="18297">
                  <c:v>25.187215166433599</c:v>
                </c:pt>
                <c:pt idx="18298">
                  <c:v>25.188591742657302</c:v>
                </c:pt>
                <c:pt idx="18299">
                  <c:v>25.1899683188811</c:v>
                </c:pt>
                <c:pt idx="18300">
                  <c:v>25.191344895104901</c:v>
                </c:pt>
                <c:pt idx="18301">
                  <c:v>25.192721471328699</c:v>
                </c:pt>
                <c:pt idx="18302">
                  <c:v>25.194098047552501</c:v>
                </c:pt>
                <c:pt idx="18303">
                  <c:v>25.1954746237762</c:v>
                </c:pt>
                <c:pt idx="18304">
                  <c:v>25.196851200000001</c:v>
                </c:pt>
                <c:pt idx="18305">
                  <c:v>25.198227776223799</c:v>
                </c:pt>
                <c:pt idx="18306">
                  <c:v>25.199604352447601</c:v>
                </c:pt>
                <c:pt idx="18307">
                  <c:v>25.200980928671299</c:v>
                </c:pt>
                <c:pt idx="18308">
                  <c:v>25.202357504895101</c:v>
                </c:pt>
                <c:pt idx="18309">
                  <c:v>25.203734081118899</c:v>
                </c:pt>
                <c:pt idx="18310">
                  <c:v>25.205110657342701</c:v>
                </c:pt>
                <c:pt idx="18311">
                  <c:v>25.206487233566399</c:v>
                </c:pt>
                <c:pt idx="18312">
                  <c:v>25.207863809790201</c:v>
                </c:pt>
                <c:pt idx="18313">
                  <c:v>25.209240386013999</c:v>
                </c:pt>
                <c:pt idx="18314">
                  <c:v>25.2106169622378</c:v>
                </c:pt>
                <c:pt idx="18315">
                  <c:v>25.211993538461499</c:v>
                </c:pt>
                <c:pt idx="18316">
                  <c:v>25.213370114685301</c:v>
                </c:pt>
                <c:pt idx="18317">
                  <c:v>25.214746690909099</c:v>
                </c:pt>
                <c:pt idx="18318">
                  <c:v>25.2161232671329</c:v>
                </c:pt>
                <c:pt idx="18319">
                  <c:v>25.217499843356698</c:v>
                </c:pt>
                <c:pt idx="18320">
                  <c:v>25.2188764195804</c:v>
                </c:pt>
                <c:pt idx="18321">
                  <c:v>25.220252995804199</c:v>
                </c:pt>
                <c:pt idx="18322">
                  <c:v>25.221629572028</c:v>
                </c:pt>
                <c:pt idx="18323">
                  <c:v>25.223006148251802</c:v>
                </c:pt>
                <c:pt idx="18324">
                  <c:v>25.2243827244755</c:v>
                </c:pt>
                <c:pt idx="18325">
                  <c:v>25.225759300699298</c:v>
                </c:pt>
                <c:pt idx="18326">
                  <c:v>25.2271358769231</c:v>
                </c:pt>
                <c:pt idx="18327">
                  <c:v>25.228512453146902</c:v>
                </c:pt>
                <c:pt idx="18328">
                  <c:v>25.2298890293706</c:v>
                </c:pt>
                <c:pt idx="18329">
                  <c:v>25.231265605594398</c:v>
                </c:pt>
                <c:pt idx="18330">
                  <c:v>25.2326421818182</c:v>
                </c:pt>
                <c:pt idx="18331">
                  <c:v>25.234018758042001</c:v>
                </c:pt>
                <c:pt idx="18332">
                  <c:v>25.2353953342657</c:v>
                </c:pt>
                <c:pt idx="18333">
                  <c:v>25.236771910489502</c:v>
                </c:pt>
                <c:pt idx="18334">
                  <c:v>25.2381484867133</c:v>
                </c:pt>
                <c:pt idx="18335">
                  <c:v>25.239525062937101</c:v>
                </c:pt>
                <c:pt idx="18336">
                  <c:v>25.2409016391608</c:v>
                </c:pt>
                <c:pt idx="18337">
                  <c:v>25.242278215384601</c:v>
                </c:pt>
                <c:pt idx="18338">
                  <c:v>25.2436547916084</c:v>
                </c:pt>
                <c:pt idx="18339">
                  <c:v>25.245031367832201</c:v>
                </c:pt>
                <c:pt idx="18340">
                  <c:v>25.246407944055999</c:v>
                </c:pt>
                <c:pt idx="18341">
                  <c:v>25.247784520279701</c:v>
                </c:pt>
                <c:pt idx="18342">
                  <c:v>25.249161096503499</c:v>
                </c:pt>
                <c:pt idx="18343">
                  <c:v>25.250537672727301</c:v>
                </c:pt>
                <c:pt idx="18344">
                  <c:v>25.251914248951099</c:v>
                </c:pt>
                <c:pt idx="18345">
                  <c:v>25.253290825174801</c:v>
                </c:pt>
                <c:pt idx="18346">
                  <c:v>25.254667401398599</c:v>
                </c:pt>
                <c:pt idx="18347">
                  <c:v>25.256043977622401</c:v>
                </c:pt>
                <c:pt idx="18348">
                  <c:v>25.257420553846199</c:v>
                </c:pt>
                <c:pt idx="18349">
                  <c:v>25.258797130069901</c:v>
                </c:pt>
                <c:pt idx="18350">
                  <c:v>25.260173706293699</c:v>
                </c:pt>
                <c:pt idx="18351">
                  <c:v>25.261550282517501</c:v>
                </c:pt>
                <c:pt idx="18352">
                  <c:v>25.262926858741299</c:v>
                </c:pt>
                <c:pt idx="18353">
                  <c:v>25.264303434965001</c:v>
                </c:pt>
                <c:pt idx="18354">
                  <c:v>25.265680011188799</c:v>
                </c:pt>
                <c:pt idx="18355">
                  <c:v>25.267056587412601</c:v>
                </c:pt>
                <c:pt idx="18356">
                  <c:v>25.268433163636399</c:v>
                </c:pt>
                <c:pt idx="18357">
                  <c:v>25.269809739860101</c:v>
                </c:pt>
                <c:pt idx="18358">
                  <c:v>25.271186316083899</c:v>
                </c:pt>
                <c:pt idx="18359">
                  <c:v>25.2725628923077</c:v>
                </c:pt>
                <c:pt idx="18360">
                  <c:v>25.273939468531498</c:v>
                </c:pt>
                <c:pt idx="18361">
                  <c:v>25.2753160447553</c:v>
                </c:pt>
                <c:pt idx="18362">
                  <c:v>25.276692620978999</c:v>
                </c:pt>
                <c:pt idx="18363">
                  <c:v>25.2780691972028</c:v>
                </c:pt>
                <c:pt idx="18364">
                  <c:v>25.279445773426598</c:v>
                </c:pt>
                <c:pt idx="18365">
                  <c:v>25.2808223496504</c:v>
                </c:pt>
                <c:pt idx="18366">
                  <c:v>25.282198925874098</c:v>
                </c:pt>
                <c:pt idx="18367">
                  <c:v>25.2835755020979</c:v>
                </c:pt>
                <c:pt idx="18368">
                  <c:v>25.284952078321702</c:v>
                </c:pt>
                <c:pt idx="18369">
                  <c:v>25.2863286545455</c:v>
                </c:pt>
                <c:pt idx="18370">
                  <c:v>25.287705230769198</c:v>
                </c:pt>
                <c:pt idx="18371">
                  <c:v>25.289081806993</c:v>
                </c:pt>
                <c:pt idx="18372">
                  <c:v>25.290458383216802</c:v>
                </c:pt>
                <c:pt idx="18373">
                  <c:v>25.2918349594406</c:v>
                </c:pt>
                <c:pt idx="18374">
                  <c:v>25.293211535664302</c:v>
                </c:pt>
                <c:pt idx="18375">
                  <c:v>25.2945881118881</c:v>
                </c:pt>
                <c:pt idx="18376">
                  <c:v>25.295964688111901</c:v>
                </c:pt>
                <c:pt idx="18377">
                  <c:v>25.297341264335699</c:v>
                </c:pt>
                <c:pt idx="18378">
                  <c:v>25.298717840559402</c:v>
                </c:pt>
                <c:pt idx="18379">
                  <c:v>25.3000944167832</c:v>
                </c:pt>
                <c:pt idx="18380">
                  <c:v>25.301470993007001</c:v>
                </c:pt>
                <c:pt idx="18381">
                  <c:v>25.302847569230799</c:v>
                </c:pt>
                <c:pt idx="18382">
                  <c:v>25.304224145454501</c:v>
                </c:pt>
                <c:pt idx="18383">
                  <c:v>25.305600721678299</c:v>
                </c:pt>
                <c:pt idx="18384">
                  <c:v>25.306977297902101</c:v>
                </c:pt>
                <c:pt idx="18385">
                  <c:v>25.308353874125899</c:v>
                </c:pt>
                <c:pt idx="18386">
                  <c:v>25.309730450349701</c:v>
                </c:pt>
                <c:pt idx="18387">
                  <c:v>25.311107026573399</c:v>
                </c:pt>
                <c:pt idx="18388">
                  <c:v>25.312483602797201</c:v>
                </c:pt>
                <c:pt idx="18389">
                  <c:v>25.313860179020999</c:v>
                </c:pt>
                <c:pt idx="18390">
                  <c:v>25.315236755244801</c:v>
                </c:pt>
                <c:pt idx="18391">
                  <c:v>25.316613331468499</c:v>
                </c:pt>
                <c:pt idx="18392">
                  <c:v>25.317989907692301</c:v>
                </c:pt>
                <c:pt idx="18393">
                  <c:v>25.319366483916099</c:v>
                </c:pt>
                <c:pt idx="18394">
                  <c:v>25.3207430601399</c:v>
                </c:pt>
                <c:pt idx="18395">
                  <c:v>25.322119636363599</c:v>
                </c:pt>
                <c:pt idx="18396">
                  <c:v>25.323496212587401</c:v>
                </c:pt>
                <c:pt idx="18397">
                  <c:v>25.324872788811199</c:v>
                </c:pt>
                <c:pt idx="18398">
                  <c:v>25.326249365035</c:v>
                </c:pt>
                <c:pt idx="18399">
                  <c:v>25.327625941258699</c:v>
                </c:pt>
                <c:pt idx="18400">
                  <c:v>25.3290025174825</c:v>
                </c:pt>
                <c:pt idx="18401">
                  <c:v>25.330379093706298</c:v>
                </c:pt>
                <c:pt idx="18402">
                  <c:v>25.3317556699301</c:v>
                </c:pt>
                <c:pt idx="18403">
                  <c:v>25.333132246153902</c:v>
                </c:pt>
                <c:pt idx="18404">
                  <c:v>25.3345088223776</c:v>
                </c:pt>
                <c:pt idx="18405">
                  <c:v>25.335885398601398</c:v>
                </c:pt>
                <c:pt idx="18406">
                  <c:v>25.3372619748252</c:v>
                </c:pt>
                <c:pt idx="18407">
                  <c:v>25.338638551049002</c:v>
                </c:pt>
                <c:pt idx="18408">
                  <c:v>25.3400151272727</c:v>
                </c:pt>
                <c:pt idx="18409">
                  <c:v>25.341391703496502</c:v>
                </c:pt>
                <c:pt idx="18410">
                  <c:v>25.3427682797203</c:v>
                </c:pt>
                <c:pt idx="18411">
                  <c:v>25.344144855944101</c:v>
                </c:pt>
                <c:pt idx="18412">
                  <c:v>25.3455214321678</c:v>
                </c:pt>
                <c:pt idx="18413">
                  <c:v>25.346898008391602</c:v>
                </c:pt>
                <c:pt idx="18414">
                  <c:v>25.3482745846154</c:v>
                </c:pt>
                <c:pt idx="18415">
                  <c:v>25.349651160839201</c:v>
                </c:pt>
                <c:pt idx="18416">
                  <c:v>25.3510277370629</c:v>
                </c:pt>
                <c:pt idx="18417">
                  <c:v>25.352404313286701</c:v>
                </c:pt>
                <c:pt idx="18418">
                  <c:v>25.353780889510499</c:v>
                </c:pt>
                <c:pt idx="18419">
                  <c:v>25.355157465734301</c:v>
                </c:pt>
                <c:pt idx="18420">
                  <c:v>25.356534041958</c:v>
                </c:pt>
                <c:pt idx="18421">
                  <c:v>25.357910618181801</c:v>
                </c:pt>
                <c:pt idx="18422">
                  <c:v>25.359287194405599</c:v>
                </c:pt>
                <c:pt idx="18423">
                  <c:v>25.360663770629401</c:v>
                </c:pt>
                <c:pt idx="18424">
                  <c:v>25.362040346853199</c:v>
                </c:pt>
                <c:pt idx="18425">
                  <c:v>25.363416923076901</c:v>
                </c:pt>
                <c:pt idx="18426">
                  <c:v>25.364793499300699</c:v>
                </c:pt>
                <c:pt idx="18427">
                  <c:v>25.366170075524501</c:v>
                </c:pt>
                <c:pt idx="18428">
                  <c:v>25.367546651748299</c:v>
                </c:pt>
                <c:pt idx="18429">
                  <c:v>25.368923227972001</c:v>
                </c:pt>
                <c:pt idx="18430">
                  <c:v>25.370299804195799</c:v>
                </c:pt>
                <c:pt idx="18431">
                  <c:v>25.371676380419601</c:v>
                </c:pt>
                <c:pt idx="18432">
                  <c:v>25.373052956643399</c:v>
                </c:pt>
                <c:pt idx="18433">
                  <c:v>25.374429532867101</c:v>
                </c:pt>
                <c:pt idx="18434">
                  <c:v>25.375806109090899</c:v>
                </c:pt>
                <c:pt idx="18435">
                  <c:v>25.3771826853147</c:v>
                </c:pt>
                <c:pt idx="18436">
                  <c:v>25.378559261538499</c:v>
                </c:pt>
                <c:pt idx="18437">
                  <c:v>25.379935837762201</c:v>
                </c:pt>
                <c:pt idx="18438">
                  <c:v>25.381312413985999</c:v>
                </c:pt>
                <c:pt idx="18439">
                  <c:v>25.3826889902098</c:v>
                </c:pt>
                <c:pt idx="18440">
                  <c:v>25.384065566433598</c:v>
                </c:pt>
                <c:pt idx="18441">
                  <c:v>25.3854421426573</c:v>
                </c:pt>
                <c:pt idx="18442">
                  <c:v>25.386818718881099</c:v>
                </c:pt>
                <c:pt idx="18443">
                  <c:v>25.3881952951049</c:v>
                </c:pt>
                <c:pt idx="18444">
                  <c:v>25.389571871328702</c:v>
                </c:pt>
                <c:pt idx="18445">
                  <c:v>25.3909484475525</c:v>
                </c:pt>
                <c:pt idx="18446">
                  <c:v>25.392325023776198</c:v>
                </c:pt>
                <c:pt idx="18447">
                  <c:v>25.3937016</c:v>
                </c:pt>
                <c:pt idx="18448">
                  <c:v>25.395078176223802</c:v>
                </c:pt>
                <c:pt idx="18449">
                  <c:v>25.3964547524476</c:v>
                </c:pt>
                <c:pt idx="18450">
                  <c:v>25.397831328671302</c:v>
                </c:pt>
                <c:pt idx="18451">
                  <c:v>25.3992079048951</c:v>
                </c:pt>
                <c:pt idx="18452">
                  <c:v>25.400584481118901</c:v>
                </c:pt>
                <c:pt idx="18453">
                  <c:v>25.401961057342699</c:v>
                </c:pt>
                <c:pt idx="18454">
                  <c:v>25.403337633566402</c:v>
                </c:pt>
                <c:pt idx="18455">
                  <c:v>25.4047142097902</c:v>
                </c:pt>
                <c:pt idx="18456">
                  <c:v>25.406090786014001</c:v>
                </c:pt>
                <c:pt idx="18457">
                  <c:v>25.407467362237799</c:v>
                </c:pt>
                <c:pt idx="18458">
                  <c:v>25.408843938461501</c:v>
                </c:pt>
                <c:pt idx="18459">
                  <c:v>25.4102205146853</c:v>
                </c:pt>
                <c:pt idx="18460">
                  <c:v>25.411597090909101</c:v>
                </c:pt>
                <c:pt idx="18461">
                  <c:v>25.412973667132899</c:v>
                </c:pt>
                <c:pt idx="18462">
                  <c:v>25.414350243356601</c:v>
                </c:pt>
                <c:pt idx="18463">
                  <c:v>25.415726819580399</c:v>
                </c:pt>
                <c:pt idx="18464">
                  <c:v>25.417103395804201</c:v>
                </c:pt>
                <c:pt idx="18465">
                  <c:v>25.418479972027999</c:v>
                </c:pt>
                <c:pt idx="18466">
                  <c:v>25.419856548251801</c:v>
                </c:pt>
                <c:pt idx="18467">
                  <c:v>25.421233124475499</c:v>
                </c:pt>
                <c:pt idx="18468">
                  <c:v>25.422609700699301</c:v>
                </c:pt>
                <c:pt idx="18469">
                  <c:v>25.423986276923099</c:v>
                </c:pt>
                <c:pt idx="18470">
                  <c:v>25.4253628531469</c:v>
                </c:pt>
                <c:pt idx="18471">
                  <c:v>25.426739429370599</c:v>
                </c:pt>
                <c:pt idx="18472">
                  <c:v>25.428116005594401</c:v>
                </c:pt>
                <c:pt idx="18473">
                  <c:v>25.429492581818199</c:v>
                </c:pt>
                <c:pt idx="18474">
                  <c:v>25.430869158042</c:v>
                </c:pt>
                <c:pt idx="18475">
                  <c:v>25.432245734265699</c:v>
                </c:pt>
                <c:pt idx="18476">
                  <c:v>25.433622310489501</c:v>
                </c:pt>
                <c:pt idx="18477">
                  <c:v>25.434998886713299</c:v>
                </c:pt>
                <c:pt idx="18478">
                  <c:v>25.4363754629371</c:v>
                </c:pt>
                <c:pt idx="18479">
                  <c:v>25.437752039160799</c:v>
                </c:pt>
                <c:pt idx="18480">
                  <c:v>25.4391286153846</c:v>
                </c:pt>
                <c:pt idx="18481">
                  <c:v>25.440505191608398</c:v>
                </c:pt>
                <c:pt idx="18482">
                  <c:v>25.4418817678322</c:v>
                </c:pt>
                <c:pt idx="18483">
                  <c:v>25.443258344055899</c:v>
                </c:pt>
                <c:pt idx="18484">
                  <c:v>25.4446349202797</c:v>
                </c:pt>
                <c:pt idx="18485">
                  <c:v>25.446011496503498</c:v>
                </c:pt>
                <c:pt idx="18486">
                  <c:v>25.4473880727273</c:v>
                </c:pt>
                <c:pt idx="18487">
                  <c:v>25.448764648951101</c:v>
                </c:pt>
                <c:pt idx="18488">
                  <c:v>25.4501412251748</c:v>
                </c:pt>
                <c:pt idx="18489">
                  <c:v>25.451517801398602</c:v>
                </c:pt>
                <c:pt idx="18490">
                  <c:v>25.4528943776224</c:v>
                </c:pt>
                <c:pt idx="18491">
                  <c:v>25.454270953846201</c:v>
                </c:pt>
                <c:pt idx="18492">
                  <c:v>25.4556475300699</c:v>
                </c:pt>
                <c:pt idx="18493">
                  <c:v>25.457024106293701</c:v>
                </c:pt>
                <c:pt idx="18494">
                  <c:v>25.4584006825175</c:v>
                </c:pt>
                <c:pt idx="18495">
                  <c:v>25.459777258741301</c:v>
                </c:pt>
                <c:pt idx="18496">
                  <c:v>25.461153834965</c:v>
                </c:pt>
                <c:pt idx="18497">
                  <c:v>25.462530411188801</c:v>
                </c:pt>
                <c:pt idx="18498">
                  <c:v>25.463906987412599</c:v>
                </c:pt>
                <c:pt idx="18499">
                  <c:v>25.465283563636401</c:v>
                </c:pt>
                <c:pt idx="18500">
                  <c:v>25.4666601398601</c:v>
                </c:pt>
                <c:pt idx="18501">
                  <c:v>25.468036716083901</c:v>
                </c:pt>
                <c:pt idx="18502">
                  <c:v>25.469413292307699</c:v>
                </c:pt>
                <c:pt idx="18503">
                  <c:v>25.470789868531501</c:v>
                </c:pt>
                <c:pt idx="18504">
                  <c:v>25.472166444755299</c:v>
                </c:pt>
                <c:pt idx="18505">
                  <c:v>25.473543020979001</c:v>
                </c:pt>
                <c:pt idx="18506">
                  <c:v>25.474919597202799</c:v>
                </c:pt>
                <c:pt idx="18507">
                  <c:v>25.476296173426601</c:v>
                </c:pt>
                <c:pt idx="18508">
                  <c:v>25.477672749650399</c:v>
                </c:pt>
                <c:pt idx="18509">
                  <c:v>25.479049325874101</c:v>
                </c:pt>
                <c:pt idx="18510">
                  <c:v>25.480425902097899</c:v>
                </c:pt>
                <c:pt idx="18511">
                  <c:v>25.481802478321701</c:v>
                </c:pt>
                <c:pt idx="18512">
                  <c:v>25.483179054545499</c:v>
                </c:pt>
                <c:pt idx="18513">
                  <c:v>25.484555630769201</c:v>
                </c:pt>
                <c:pt idx="18514">
                  <c:v>25.485932206992999</c:v>
                </c:pt>
                <c:pt idx="18515">
                  <c:v>25.4873087832168</c:v>
                </c:pt>
                <c:pt idx="18516">
                  <c:v>25.488685359440598</c:v>
                </c:pt>
                <c:pt idx="18517">
                  <c:v>25.490061935664301</c:v>
                </c:pt>
                <c:pt idx="18518">
                  <c:v>25.491438511888099</c:v>
                </c:pt>
                <c:pt idx="18519">
                  <c:v>25.4928150881119</c:v>
                </c:pt>
                <c:pt idx="18520">
                  <c:v>25.494191664335698</c:v>
                </c:pt>
                <c:pt idx="18521">
                  <c:v>25.4955682405594</c:v>
                </c:pt>
                <c:pt idx="18522">
                  <c:v>25.496944816783198</c:v>
                </c:pt>
                <c:pt idx="18523">
                  <c:v>25.498321393007</c:v>
                </c:pt>
                <c:pt idx="18524">
                  <c:v>25.499697969230802</c:v>
                </c:pt>
                <c:pt idx="18525">
                  <c:v>25.5010745454546</c:v>
                </c:pt>
                <c:pt idx="18526">
                  <c:v>25.502451121678298</c:v>
                </c:pt>
                <c:pt idx="18527">
                  <c:v>25.5038276979021</c:v>
                </c:pt>
                <c:pt idx="18528">
                  <c:v>25.505204274125902</c:v>
                </c:pt>
                <c:pt idx="18529">
                  <c:v>25.5065808503497</c:v>
                </c:pt>
                <c:pt idx="18530">
                  <c:v>25.507957426573402</c:v>
                </c:pt>
                <c:pt idx="18531">
                  <c:v>25.5093340027972</c:v>
                </c:pt>
                <c:pt idx="18532">
                  <c:v>25.510710579021001</c:v>
                </c:pt>
                <c:pt idx="18533">
                  <c:v>25.512087155244799</c:v>
                </c:pt>
                <c:pt idx="18534">
                  <c:v>25.513463731468502</c:v>
                </c:pt>
                <c:pt idx="18535">
                  <c:v>25.5148403076923</c:v>
                </c:pt>
                <c:pt idx="18536">
                  <c:v>25.516216883916101</c:v>
                </c:pt>
                <c:pt idx="18537">
                  <c:v>25.517593460139899</c:v>
                </c:pt>
                <c:pt idx="18538">
                  <c:v>25.518970036363601</c:v>
                </c:pt>
                <c:pt idx="18539">
                  <c:v>25.520346612587399</c:v>
                </c:pt>
                <c:pt idx="18540">
                  <c:v>25.521723188811201</c:v>
                </c:pt>
                <c:pt idx="18541">
                  <c:v>25.523099765034999</c:v>
                </c:pt>
                <c:pt idx="18542">
                  <c:v>25.524476341258701</c:v>
                </c:pt>
                <c:pt idx="18543">
                  <c:v>25.525852917482499</c:v>
                </c:pt>
                <c:pt idx="18544">
                  <c:v>25.527229493706301</c:v>
                </c:pt>
                <c:pt idx="18545">
                  <c:v>25.528606069930099</c:v>
                </c:pt>
                <c:pt idx="18546">
                  <c:v>25.529982646153901</c:v>
                </c:pt>
                <c:pt idx="18547">
                  <c:v>25.531359222377599</c:v>
                </c:pt>
                <c:pt idx="18548">
                  <c:v>25.532735798601401</c:v>
                </c:pt>
                <c:pt idx="18549">
                  <c:v>25.534112374825199</c:v>
                </c:pt>
                <c:pt idx="18550">
                  <c:v>25.535488951049</c:v>
                </c:pt>
                <c:pt idx="18551">
                  <c:v>25.536865527272699</c:v>
                </c:pt>
                <c:pt idx="18552">
                  <c:v>25.538242103496501</c:v>
                </c:pt>
                <c:pt idx="18553">
                  <c:v>25.539618679720299</c:v>
                </c:pt>
                <c:pt idx="18554">
                  <c:v>25.5409952559441</c:v>
                </c:pt>
                <c:pt idx="18555">
                  <c:v>25.542371832167799</c:v>
                </c:pt>
                <c:pt idx="18556">
                  <c:v>25.5437484083916</c:v>
                </c:pt>
                <c:pt idx="18557">
                  <c:v>25.545124984615398</c:v>
                </c:pt>
                <c:pt idx="18558">
                  <c:v>25.5465015608392</c:v>
                </c:pt>
                <c:pt idx="18559">
                  <c:v>25.547878137062899</c:v>
                </c:pt>
                <c:pt idx="18560">
                  <c:v>25.5492547132867</c:v>
                </c:pt>
                <c:pt idx="18561">
                  <c:v>25.550631289510498</c:v>
                </c:pt>
                <c:pt idx="18562">
                  <c:v>25.5520078657343</c:v>
                </c:pt>
                <c:pt idx="18563">
                  <c:v>25.553384441957999</c:v>
                </c:pt>
                <c:pt idx="18564">
                  <c:v>25.5547610181818</c:v>
                </c:pt>
                <c:pt idx="18565">
                  <c:v>25.556137594405602</c:v>
                </c:pt>
                <c:pt idx="18566">
                  <c:v>25.5575141706294</c:v>
                </c:pt>
                <c:pt idx="18567">
                  <c:v>25.558890746853098</c:v>
                </c:pt>
                <c:pt idx="18568">
                  <c:v>25.5602673230769</c:v>
                </c:pt>
                <c:pt idx="18569">
                  <c:v>25.561643899300702</c:v>
                </c:pt>
                <c:pt idx="18570">
                  <c:v>25.5630204755245</c:v>
                </c:pt>
                <c:pt idx="18571">
                  <c:v>25.564397051748301</c:v>
                </c:pt>
                <c:pt idx="18572">
                  <c:v>25.565773627972</c:v>
                </c:pt>
                <c:pt idx="18573">
                  <c:v>25.567150204195801</c:v>
                </c:pt>
                <c:pt idx="18574">
                  <c:v>25.568526780419599</c:v>
                </c:pt>
                <c:pt idx="18575">
                  <c:v>25.569903356643401</c:v>
                </c:pt>
                <c:pt idx="18576">
                  <c:v>25.5712799328671</c:v>
                </c:pt>
                <c:pt idx="18577">
                  <c:v>25.572656509090901</c:v>
                </c:pt>
                <c:pt idx="18578">
                  <c:v>25.574033085314699</c:v>
                </c:pt>
                <c:pt idx="18579">
                  <c:v>25.575409661538501</c:v>
                </c:pt>
                <c:pt idx="18580">
                  <c:v>25.5767862377622</c:v>
                </c:pt>
                <c:pt idx="18581">
                  <c:v>25.578162813986001</c:v>
                </c:pt>
                <c:pt idx="18582">
                  <c:v>25.579539390209799</c:v>
                </c:pt>
                <c:pt idx="18583">
                  <c:v>25.580915966433601</c:v>
                </c:pt>
                <c:pt idx="18584">
                  <c:v>25.582292542657299</c:v>
                </c:pt>
                <c:pt idx="18585">
                  <c:v>25.583669118881101</c:v>
                </c:pt>
                <c:pt idx="18586">
                  <c:v>25.585045695104899</c:v>
                </c:pt>
                <c:pt idx="18587">
                  <c:v>25.586422271328701</c:v>
                </c:pt>
                <c:pt idx="18588">
                  <c:v>25.587798847552499</c:v>
                </c:pt>
                <c:pt idx="18589">
                  <c:v>25.589175423776201</c:v>
                </c:pt>
                <c:pt idx="18590">
                  <c:v>25.590551999999999</c:v>
                </c:pt>
                <c:pt idx="18591">
                  <c:v>25.5919285762238</c:v>
                </c:pt>
                <c:pt idx="18592">
                  <c:v>25.593305152447599</c:v>
                </c:pt>
                <c:pt idx="18593">
                  <c:v>25.594681728671301</c:v>
                </c:pt>
                <c:pt idx="18594">
                  <c:v>25.596058304895099</c:v>
                </c:pt>
                <c:pt idx="18595">
                  <c:v>25.5974348811189</c:v>
                </c:pt>
                <c:pt idx="18596">
                  <c:v>25.598811457342698</c:v>
                </c:pt>
                <c:pt idx="18597">
                  <c:v>25.6001880335664</c:v>
                </c:pt>
                <c:pt idx="18598">
                  <c:v>25.601564609790199</c:v>
                </c:pt>
                <c:pt idx="18599">
                  <c:v>25.602941186014</c:v>
                </c:pt>
                <c:pt idx="18600">
                  <c:v>25.604317762237802</c:v>
                </c:pt>
                <c:pt idx="18601">
                  <c:v>25.6056943384615</c:v>
                </c:pt>
                <c:pt idx="18602">
                  <c:v>25.607070914685298</c:v>
                </c:pt>
                <c:pt idx="18603">
                  <c:v>25.6084474909091</c:v>
                </c:pt>
                <c:pt idx="18604">
                  <c:v>25.609824067132902</c:v>
                </c:pt>
                <c:pt idx="18605">
                  <c:v>25.6112006433566</c:v>
                </c:pt>
                <c:pt idx="18606">
                  <c:v>25.612577219580398</c:v>
                </c:pt>
                <c:pt idx="18607">
                  <c:v>25.6139537958042</c:v>
                </c:pt>
                <c:pt idx="18608">
                  <c:v>25.615330372028001</c:v>
                </c:pt>
                <c:pt idx="18609">
                  <c:v>25.6167069482517</c:v>
                </c:pt>
                <c:pt idx="18610">
                  <c:v>25.618083524475502</c:v>
                </c:pt>
                <c:pt idx="18611">
                  <c:v>25.6194601006993</c:v>
                </c:pt>
                <c:pt idx="18612">
                  <c:v>25.620836676923101</c:v>
                </c:pt>
                <c:pt idx="18613">
                  <c:v>25.622213253146899</c:v>
                </c:pt>
                <c:pt idx="18614">
                  <c:v>25.623589829370601</c:v>
                </c:pt>
                <c:pt idx="18615">
                  <c:v>25.6249664055944</c:v>
                </c:pt>
                <c:pt idx="18616">
                  <c:v>25.626342981818201</c:v>
                </c:pt>
                <c:pt idx="18617">
                  <c:v>25.627719558041999</c:v>
                </c:pt>
                <c:pt idx="18618">
                  <c:v>25.629096134265701</c:v>
                </c:pt>
                <c:pt idx="18619">
                  <c:v>25.630472710489499</c:v>
                </c:pt>
                <c:pt idx="18620">
                  <c:v>25.631849286713301</c:v>
                </c:pt>
                <c:pt idx="18621">
                  <c:v>25.633225862937099</c:v>
                </c:pt>
                <c:pt idx="18622">
                  <c:v>25.634602439160801</c:v>
                </c:pt>
                <c:pt idx="18623">
                  <c:v>25.635979015384599</c:v>
                </c:pt>
                <c:pt idx="18624">
                  <c:v>25.637355591608401</c:v>
                </c:pt>
                <c:pt idx="18625">
                  <c:v>25.638732167832199</c:v>
                </c:pt>
                <c:pt idx="18626">
                  <c:v>25.640108744056</c:v>
                </c:pt>
                <c:pt idx="18627">
                  <c:v>25.641485320279699</c:v>
                </c:pt>
                <c:pt idx="18628">
                  <c:v>25.642861896503501</c:v>
                </c:pt>
                <c:pt idx="18629">
                  <c:v>25.644238472727299</c:v>
                </c:pt>
                <c:pt idx="18630">
                  <c:v>25.6456150489511</c:v>
                </c:pt>
                <c:pt idx="18631">
                  <c:v>25.646991625174799</c:v>
                </c:pt>
                <c:pt idx="18632">
                  <c:v>25.648368201398601</c:v>
                </c:pt>
                <c:pt idx="18633">
                  <c:v>25.649744777622399</c:v>
                </c:pt>
                <c:pt idx="18634">
                  <c:v>25.6511213538462</c:v>
                </c:pt>
                <c:pt idx="18635">
                  <c:v>25.652497930069899</c:v>
                </c:pt>
                <c:pt idx="18636">
                  <c:v>25.6538745062937</c:v>
                </c:pt>
                <c:pt idx="18637">
                  <c:v>25.655251082517498</c:v>
                </c:pt>
                <c:pt idx="18638">
                  <c:v>25.6566276587413</c:v>
                </c:pt>
                <c:pt idx="18639">
                  <c:v>25.658004234964999</c:v>
                </c:pt>
                <c:pt idx="18640">
                  <c:v>25.6593808111888</c:v>
                </c:pt>
                <c:pt idx="18641">
                  <c:v>25.660757387412598</c:v>
                </c:pt>
                <c:pt idx="18642">
                  <c:v>25.6621339636364</c:v>
                </c:pt>
                <c:pt idx="18643">
                  <c:v>25.663510539860098</c:v>
                </c:pt>
                <c:pt idx="18644">
                  <c:v>25.6648871160839</c:v>
                </c:pt>
                <c:pt idx="18645">
                  <c:v>25.666263692307702</c:v>
                </c:pt>
                <c:pt idx="18646">
                  <c:v>25.6676402685315</c:v>
                </c:pt>
                <c:pt idx="18647">
                  <c:v>25.669016844755301</c:v>
                </c:pt>
                <c:pt idx="18648">
                  <c:v>25.670393420979</c:v>
                </c:pt>
                <c:pt idx="18649">
                  <c:v>25.671769997202802</c:v>
                </c:pt>
                <c:pt idx="18650">
                  <c:v>25.6731465734266</c:v>
                </c:pt>
                <c:pt idx="18651">
                  <c:v>25.674523149650401</c:v>
                </c:pt>
                <c:pt idx="18652">
                  <c:v>25.6758997258741</c:v>
                </c:pt>
                <c:pt idx="18653">
                  <c:v>25.677276302097901</c:v>
                </c:pt>
                <c:pt idx="18654">
                  <c:v>25.678652878321699</c:v>
                </c:pt>
                <c:pt idx="18655">
                  <c:v>25.680029454545501</c:v>
                </c:pt>
                <c:pt idx="18656">
                  <c:v>25.6814060307692</c:v>
                </c:pt>
                <c:pt idx="18657">
                  <c:v>25.682782606993001</c:v>
                </c:pt>
                <c:pt idx="18658">
                  <c:v>25.684159183216799</c:v>
                </c:pt>
                <c:pt idx="18659">
                  <c:v>25.685535759440601</c:v>
                </c:pt>
                <c:pt idx="18660">
                  <c:v>25.686912335664299</c:v>
                </c:pt>
                <c:pt idx="18661">
                  <c:v>25.688288911888101</c:v>
                </c:pt>
                <c:pt idx="18662">
                  <c:v>25.689665488111899</c:v>
                </c:pt>
                <c:pt idx="18663">
                  <c:v>25.691042064335701</c:v>
                </c:pt>
                <c:pt idx="18664">
                  <c:v>25.692418640559399</c:v>
                </c:pt>
                <c:pt idx="18665">
                  <c:v>25.693795216783201</c:v>
                </c:pt>
                <c:pt idx="18666">
                  <c:v>25.695171793006999</c:v>
                </c:pt>
                <c:pt idx="18667">
                  <c:v>25.696548369230801</c:v>
                </c:pt>
                <c:pt idx="18668">
                  <c:v>25.697924945454599</c:v>
                </c:pt>
                <c:pt idx="18669">
                  <c:v>25.699301521678301</c:v>
                </c:pt>
                <c:pt idx="18670">
                  <c:v>25.700678097902099</c:v>
                </c:pt>
                <c:pt idx="18671">
                  <c:v>25.7020546741259</c:v>
                </c:pt>
                <c:pt idx="18672">
                  <c:v>25.703431250349698</c:v>
                </c:pt>
                <c:pt idx="18673">
                  <c:v>25.704807826573401</c:v>
                </c:pt>
                <c:pt idx="18674">
                  <c:v>25.706184402797199</c:v>
                </c:pt>
                <c:pt idx="18675">
                  <c:v>25.707560979021</c:v>
                </c:pt>
                <c:pt idx="18676">
                  <c:v>25.708937555244798</c:v>
                </c:pt>
                <c:pt idx="18677">
                  <c:v>25.7103141314685</c:v>
                </c:pt>
                <c:pt idx="18678">
                  <c:v>25.711690707692298</c:v>
                </c:pt>
                <c:pt idx="18679">
                  <c:v>25.7130672839161</c:v>
                </c:pt>
                <c:pt idx="18680">
                  <c:v>25.714443860139902</c:v>
                </c:pt>
                <c:pt idx="18681">
                  <c:v>25.7158204363636</c:v>
                </c:pt>
                <c:pt idx="18682">
                  <c:v>25.717197012587398</c:v>
                </c:pt>
                <c:pt idx="18683">
                  <c:v>25.7185735888112</c:v>
                </c:pt>
                <c:pt idx="18684">
                  <c:v>25.719950165035002</c:v>
                </c:pt>
                <c:pt idx="18685">
                  <c:v>25.7213267412587</c:v>
                </c:pt>
                <c:pt idx="18686">
                  <c:v>25.722703317482502</c:v>
                </c:pt>
                <c:pt idx="18687">
                  <c:v>25.7240798937063</c:v>
                </c:pt>
                <c:pt idx="18688">
                  <c:v>25.725456469930101</c:v>
                </c:pt>
                <c:pt idx="18689">
                  <c:v>25.7268330461538</c:v>
                </c:pt>
                <c:pt idx="18690">
                  <c:v>25.728209622377602</c:v>
                </c:pt>
                <c:pt idx="18691">
                  <c:v>25.7295861986014</c:v>
                </c:pt>
                <c:pt idx="18692">
                  <c:v>25.730962774825201</c:v>
                </c:pt>
                <c:pt idx="18693">
                  <c:v>25.732339351048999</c:v>
                </c:pt>
                <c:pt idx="18694">
                  <c:v>25.733715927272701</c:v>
                </c:pt>
                <c:pt idx="18695">
                  <c:v>25.735092503496499</c:v>
                </c:pt>
                <c:pt idx="18696">
                  <c:v>25.736469079720301</c:v>
                </c:pt>
                <c:pt idx="18697">
                  <c:v>25.737845655944099</c:v>
                </c:pt>
                <c:pt idx="18698">
                  <c:v>25.739222232167801</c:v>
                </c:pt>
                <c:pt idx="18699">
                  <c:v>25.740598808391599</c:v>
                </c:pt>
                <c:pt idx="18700">
                  <c:v>25.741975384615401</c:v>
                </c:pt>
                <c:pt idx="18701">
                  <c:v>25.743351960839199</c:v>
                </c:pt>
                <c:pt idx="18702">
                  <c:v>25.744728537062901</c:v>
                </c:pt>
                <c:pt idx="18703">
                  <c:v>25.746105113286699</c:v>
                </c:pt>
                <c:pt idx="18704">
                  <c:v>25.747481689510501</c:v>
                </c:pt>
                <c:pt idx="18705">
                  <c:v>25.748858265734299</c:v>
                </c:pt>
                <c:pt idx="18706">
                  <c:v>25.750234841958001</c:v>
                </c:pt>
                <c:pt idx="18707">
                  <c:v>25.751611418181799</c:v>
                </c:pt>
                <c:pt idx="18708">
                  <c:v>25.752987994405601</c:v>
                </c:pt>
                <c:pt idx="18709">
                  <c:v>25.754364570629399</c:v>
                </c:pt>
                <c:pt idx="18710">
                  <c:v>25.7557411468532</c:v>
                </c:pt>
                <c:pt idx="18711">
                  <c:v>25.757117723076899</c:v>
                </c:pt>
                <c:pt idx="18712">
                  <c:v>25.7584942993007</c:v>
                </c:pt>
                <c:pt idx="18713">
                  <c:v>25.759870875524499</c:v>
                </c:pt>
                <c:pt idx="18714">
                  <c:v>25.7612474517483</c:v>
                </c:pt>
                <c:pt idx="18715">
                  <c:v>25.762624027971999</c:v>
                </c:pt>
                <c:pt idx="18716">
                  <c:v>25.7640006041958</c:v>
                </c:pt>
                <c:pt idx="18717">
                  <c:v>25.765377180419598</c:v>
                </c:pt>
                <c:pt idx="18718">
                  <c:v>25.7667537566434</c:v>
                </c:pt>
                <c:pt idx="18719">
                  <c:v>25.768130332867099</c:v>
                </c:pt>
                <c:pt idx="18720">
                  <c:v>25.7695069090909</c:v>
                </c:pt>
                <c:pt idx="18721">
                  <c:v>25.770883485314702</c:v>
                </c:pt>
                <c:pt idx="18722">
                  <c:v>25.7722600615385</c:v>
                </c:pt>
                <c:pt idx="18723">
                  <c:v>25.773636637762198</c:v>
                </c:pt>
                <c:pt idx="18724">
                  <c:v>25.775013213986</c:v>
                </c:pt>
                <c:pt idx="18725">
                  <c:v>25.776389790209802</c:v>
                </c:pt>
                <c:pt idx="18726">
                  <c:v>25.7777663664336</c:v>
                </c:pt>
                <c:pt idx="18727">
                  <c:v>25.779142942657302</c:v>
                </c:pt>
                <c:pt idx="18728">
                  <c:v>25.7805195188811</c:v>
                </c:pt>
                <c:pt idx="18729">
                  <c:v>25.781896095104901</c:v>
                </c:pt>
                <c:pt idx="18730">
                  <c:v>25.783272671328699</c:v>
                </c:pt>
                <c:pt idx="18731">
                  <c:v>25.784649247552501</c:v>
                </c:pt>
                <c:pt idx="18732">
                  <c:v>25.7860258237762</c:v>
                </c:pt>
                <c:pt idx="18733">
                  <c:v>25.787402400000001</c:v>
                </c:pt>
                <c:pt idx="18734">
                  <c:v>25.788778976223799</c:v>
                </c:pt>
                <c:pt idx="18735">
                  <c:v>25.790155552447601</c:v>
                </c:pt>
                <c:pt idx="18736">
                  <c:v>25.7915321286713</c:v>
                </c:pt>
                <c:pt idx="18737">
                  <c:v>25.792908704895101</c:v>
                </c:pt>
                <c:pt idx="18738">
                  <c:v>25.794285281118899</c:v>
                </c:pt>
                <c:pt idx="18739">
                  <c:v>25.795661857342701</c:v>
                </c:pt>
                <c:pt idx="18740">
                  <c:v>25.797038433566399</c:v>
                </c:pt>
                <c:pt idx="18741">
                  <c:v>25.798415009790201</c:v>
                </c:pt>
                <c:pt idx="18742">
                  <c:v>25.799791586013999</c:v>
                </c:pt>
                <c:pt idx="18743">
                  <c:v>25.801168162237801</c:v>
                </c:pt>
                <c:pt idx="18744">
                  <c:v>25.802544738461499</c:v>
                </c:pt>
                <c:pt idx="18745">
                  <c:v>25.803921314685301</c:v>
                </c:pt>
                <c:pt idx="18746">
                  <c:v>25.805297890909099</c:v>
                </c:pt>
                <c:pt idx="18747">
                  <c:v>25.8066744671329</c:v>
                </c:pt>
                <c:pt idx="18748">
                  <c:v>25.808051043356699</c:v>
                </c:pt>
                <c:pt idx="18749">
                  <c:v>25.809427619580401</c:v>
                </c:pt>
                <c:pt idx="18750">
                  <c:v>25.810804195804199</c:v>
                </c:pt>
                <c:pt idx="18751">
                  <c:v>25.812180772028</c:v>
                </c:pt>
                <c:pt idx="18752">
                  <c:v>25.813557348251798</c:v>
                </c:pt>
                <c:pt idx="18753">
                  <c:v>25.814933924475501</c:v>
                </c:pt>
                <c:pt idx="18754">
                  <c:v>25.816310500699299</c:v>
                </c:pt>
                <c:pt idx="18755">
                  <c:v>25.8176870769231</c:v>
                </c:pt>
                <c:pt idx="18756">
                  <c:v>25.819063653146902</c:v>
                </c:pt>
                <c:pt idx="18757">
                  <c:v>25.8204402293706</c:v>
                </c:pt>
                <c:pt idx="18758">
                  <c:v>25.821816805594398</c:v>
                </c:pt>
                <c:pt idx="18759">
                  <c:v>25.8231933818182</c:v>
                </c:pt>
                <c:pt idx="18760">
                  <c:v>25.824569958042002</c:v>
                </c:pt>
                <c:pt idx="18761">
                  <c:v>25.8259465342657</c:v>
                </c:pt>
                <c:pt idx="18762">
                  <c:v>25.827323110489498</c:v>
                </c:pt>
                <c:pt idx="18763">
                  <c:v>25.8286996867133</c:v>
                </c:pt>
                <c:pt idx="18764">
                  <c:v>25.830076262937101</c:v>
                </c:pt>
                <c:pt idx="18765">
                  <c:v>25.8314528391608</c:v>
                </c:pt>
                <c:pt idx="18766">
                  <c:v>25.832829415384602</c:v>
                </c:pt>
                <c:pt idx="18767">
                  <c:v>25.8342059916084</c:v>
                </c:pt>
                <c:pt idx="18768">
                  <c:v>25.835582567832201</c:v>
                </c:pt>
                <c:pt idx="18769">
                  <c:v>25.8369591440559</c:v>
                </c:pt>
                <c:pt idx="18770">
                  <c:v>25.838335720279701</c:v>
                </c:pt>
                <c:pt idx="18771">
                  <c:v>25.8397122965035</c:v>
                </c:pt>
                <c:pt idx="18772">
                  <c:v>25.841088872727301</c:v>
                </c:pt>
                <c:pt idx="18773">
                  <c:v>25.842465448951099</c:v>
                </c:pt>
                <c:pt idx="18774">
                  <c:v>25.843842025174801</c:v>
                </c:pt>
                <c:pt idx="18775">
                  <c:v>25.845218601398599</c:v>
                </c:pt>
                <c:pt idx="18776">
                  <c:v>25.846595177622401</c:v>
                </c:pt>
                <c:pt idx="18777">
                  <c:v>25.847971753846199</c:v>
                </c:pt>
                <c:pt idx="18778">
                  <c:v>25.849348330069901</c:v>
                </c:pt>
                <c:pt idx="18779">
                  <c:v>25.850724906293699</c:v>
                </c:pt>
                <c:pt idx="18780">
                  <c:v>25.852101482517501</c:v>
                </c:pt>
                <c:pt idx="18781">
                  <c:v>25.853478058741299</c:v>
                </c:pt>
                <c:pt idx="18782">
                  <c:v>25.854854634965001</c:v>
                </c:pt>
                <c:pt idx="18783">
                  <c:v>25.856231211188799</c:v>
                </c:pt>
                <c:pt idx="18784">
                  <c:v>25.857607787412601</c:v>
                </c:pt>
                <c:pt idx="18785">
                  <c:v>25.858984363636399</c:v>
                </c:pt>
                <c:pt idx="18786">
                  <c:v>25.860360939860101</c:v>
                </c:pt>
                <c:pt idx="18787">
                  <c:v>25.861737516083899</c:v>
                </c:pt>
                <c:pt idx="18788">
                  <c:v>25.863114092307701</c:v>
                </c:pt>
                <c:pt idx="18789">
                  <c:v>25.864490668531499</c:v>
                </c:pt>
                <c:pt idx="18790">
                  <c:v>25.865867244755201</c:v>
                </c:pt>
                <c:pt idx="18791">
                  <c:v>25.867243820978999</c:v>
                </c:pt>
                <c:pt idx="18792">
                  <c:v>25.8686203972028</c:v>
                </c:pt>
                <c:pt idx="18793">
                  <c:v>25.869996973426598</c:v>
                </c:pt>
                <c:pt idx="18794">
                  <c:v>25.8713735496504</c:v>
                </c:pt>
                <c:pt idx="18795">
                  <c:v>25.872750125874099</c:v>
                </c:pt>
                <c:pt idx="18796">
                  <c:v>25.8741267020979</c:v>
                </c:pt>
                <c:pt idx="18797">
                  <c:v>25.875503278321698</c:v>
                </c:pt>
                <c:pt idx="18798">
                  <c:v>25.8768798545455</c:v>
                </c:pt>
                <c:pt idx="18799">
                  <c:v>25.878256430769198</c:v>
                </c:pt>
                <c:pt idx="18800">
                  <c:v>25.879633006993</c:v>
                </c:pt>
                <c:pt idx="18801">
                  <c:v>25.881009583216802</c:v>
                </c:pt>
                <c:pt idx="18802">
                  <c:v>25.8823861594406</c:v>
                </c:pt>
                <c:pt idx="18803">
                  <c:v>25.883762735664298</c:v>
                </c:pt>
                <c:pt idx="18804">
                  <c:v>25.8851393118881</c:v>
                </c:pt>
                <c:pt idx="18805">
                  <c:v>25.886515888111902</c:v>
                </c:pt>
                <c:pt idx="18806">
                  <c:v>25.8878924643357</c:v>
                </c:pt>
                <c:pt idx="18807">
                  <c:v>25.889269040559402</c:v>
                </c:pt>
                <c:pt idx="18808">
                  <c:v>25.8906456167832</c:v>
                </c:pt>
                <c:pt idx="18809">
                  <c:v>25.892022193007001</c:v>
                </c:pt>
                <c:pt idx="18810">
                  <c:v>25.893398769230799</c:v>
                </c:pt>
                <c:pt idx="18811">
                  <c:v>25.894775345454502</c:v>
                </c:pt>
                <c:pt idx="18812">
                  <c:v>25.8961519216783</c:v>
                </c:pt>
                <c:pt idx="18813">
                  <c:v>25.897528497902101</c:v>
                </c:pt>
                <c:pt idx="18814">
                  <c:v>25.898905074125899</c:v>
                </c:pt>
                <c:pt idx="18815">
                  <c:v>25.900281650349601</c:v>
                </c:pt>
                <c:pt idx="18816">
                  <c:v>25.901658226573399</c:v>
                </c:pt>
                <c:pt idx="18817">
                  <c:v>25.903034802797201</c:v>
                </c:pt>
                <c:pt idx="18818">
                  <c:v>25.904411379020999</c:v>
                </c:pt>
                <c:pt idx="18819">
                  <c:v>25.905787955244801</c:v>
                </c:pt>
                <c:pt idx="18820">
                  <c:v>25.907164531468499</c:v>
                </c:pt>
                <c:pt idx="18821">
                  <c:v>25.908541107692301</c:v>
                </c:pt>
                <c:pt idx="18822">
                  <c:v>25.909917683916099</c:v>
                </c:pt>
                <c:pt idx="18823">
                  <c:v>25.911294260139901</c:v>
                </c:pt>
                <c:pt idx="18824">
                  <c:v>25.912670836363599</c:v>
                </c:pt>
                <c:pt idx="18825">
                  <c:v>25.914047412587401</c:v>
                </c:pt>
                <c:pt idx="18826">
                  <c:v>25.915423988811199</c:v>
                </c:pt>
                <c:pt idx="18827">
                  <c:v>25.916800565035</c:v>
                </c:pt>
                <c:pt idx="18828">
                  <c:v>25.918177141258699</c:v>
                </c:pt>
                <c:pt idx="18829">
                  <c:v>25.919553717482501</c:v>
                </c:pt>
                <c:pt idx="18830">
                  <c:v>25.920930293706299</c:v>
                </c:pt>
                <c:pt idx="18831">
                  <c:v>25.9223068699301</c:v>
                </c:pt>
                <c:pt idx="18832">
                  <c:v>25.923683446153898</c:v>
                </c:pt>
                <c:pt idx="18833">
                  <c:v>25.9250600223776</c:v>
                </c:pt>
                <c:pt idx="18834">
                  <c:v>25.926436598601398</c:v>
                </c:pt>
                <c:pt idx="18835">
                  <c:v>25.9278131748252</c:v>
                </c:pt>
                <c:pt idx="18836">
                  <c:v>25.929189751049002</c:v>
                </c:pt>
                <c:pt idx="18837">
                  <c:v>25.9305663272727</c:v>
                </c:pt>
                <c:pt idx="18838">
                  <c:v>25.931942903496498</c:v>
                </c:pt>
                <c:pt idx="18839">
                  <c:v>25.9333194797203</c:v>
                </c:pt>
                <c:pt idx="18840">
                  <c:v>25.934696055944102</c:v>
                </c:pt>
                <c:pt idx="18841">
                  <c:v>25.9360726321678</c:v>
                </c:pt>
                <c:pt idx="18842">
                  <c:v>25.937449208391602</c:v>
                </c:pt>
                <c:pt idx="18843">
                  <c:v>25.9388257846154</c:v>
                </c:pt>
                <c:pt idx="18844">
                  <c:v>25.940202360839201</c:v>
                </c:pt>
                <c:pt idx="18845">
                  <c:v>25.9415789370629</c:v>
                </c:pt>
                <c:pt idx="18846">
                  <c:v>25.942955513286702</c:v>
                </c:pt>
                <c:pt idx="18847">
                  <c:v>25.9443320895105</c:v>
                </c:pt>
                <c:pt idx="18848">
                  <c:v>25.945708665734301</c:v>
                </c:pt>
                <c:pt idx="18849">
                  <c:v>25.947085241958</c:v>
                </c:pt>
                <c:pt idx="18850">
                  <c:v>25.948461818181801</c:v>
                </c:pt>
                <c:pt idx="18851">
                  <c:v>25.949838394405599</c:v>
                </c:pt>
                <c:pt idx="18852">
                  <c:v>25.951214970629401</c:v>
                </c:pt>
                <c:pt idx="18853">
                  <c:v>25.952591546853199</c:v>
                </c:pt>
                <c:pt idx="18854">
                  <c:v>25.953968123076901</c:v>
                </c:pt>
                <c:pt idx="18855">
                  <c:v>25.955344699300699</c:v>
                </c:pt>
                <c:pt idx="18856">
                  <c:v>25.956721275524501</c:v>
                </c:pt>
                <c:pt idx="18857">
                  <c:v>25.958097851748299</c:v>
                </c:pt>
                <c:pt idx="18858">
                  <c:v>25.959474427972001</c:v>
                </c:pt>
                <c:pt idx="18859">
                  <c:v>25.960851004195799</c:v>
                </c:pt>
                <c:pt idx="18860">
                  <c:v>25.962227580419601</c:v>
                </c:pt>
                <c:pt idx="18861">
                  <c:v>25.963604156643399</c:v>
                </c:pt>
                <c:pt idx="18862">
                  <c:v>25.964980732867101</c:v>
                </c:pt>
                <c:pt idx="18863">
                  <c:v>25.966357309090899</c:v>
                </c:pt>
                <c:pt idx="18864">
                  <c:v>25.967733885314701</c:v>
                </c:pt>
                <c:pt idx="18865">
                  <c:v>25.969110461538499</c:v>
                </c:pt>
                <c:pt idx="18866">
                  <c:v>25.970487037762201</c:v>
                </c:pt>
                <c:pt idx="18867">
                  <c:v>25.971863613985999</c:v>
                </c:pt>
                <c:pt idx="18868">
                  <c:v>25.9732401902098</c:v>
                </c:pt>
                <c:pt idx="18869">
                  <c:v>25.974616766433599</c:v>
                </c:pt>
                <c:pt idx="18870">
                  <c:v>25.975993342657301</c:v>
                </c:pt>
                <c:pt idx="18871">
                  <c:v>25.977369918881099</c:v>
                </c:pt>
                <c:pt idx="18872">
                  <c:v>25.9787464951049</c:v>
                </c:pt>
                <c:pt idx="18873">
                  <c:v>25.980123071328698</c:v>
                </c:pt>
                <c:pt idx="18874">
                  <c:v>25.9814996475525</c:v>
                </c:pt>
                <c:pt idx="18875">
                  <c:v>25.982876223776199</c:v>
                </c:pt>
                <c:pt idx="18876">
                  <c:v>25.9842528</c:v>
                </c:pt>
                <c:pt idx="18877">
                  <c:v>25.985629376223802</c:v>
                </c:pt>
                <c:pt idx="18878">
                  <c:v>25.9870059524476</c:v>
                </c:pt>
                <c:pt idx="18879">
                  <c:v>25.988382528671298</c:v>
                </c:pt>
                <c:pt idx="18880">
                  <c:v>25.9897591048951</c:v>
                </c:pt>
                <c:pt idx="18881">
                  <c:v>25.991135681118902</c:v>
                </c:pt>
                <c:pt idx="18882">
                  <c:v>25.9925122573427</c:v>
                </c:pt>
                <c:pt idx="18883">
                  <c:v>25.993888833566398</c:v>
                </c:pt>
                <c:pt idx="18884">
                  <c:v>25.9952654097902</c:v>
                </c:pt>
                <c:pt idx="18885">
                  <c:v>25.996641986014001</c:v>
                </c:pt>
                <c:pt idx="18886">
                  <c:v>25.9980185622378</c:v>
                </c:pt>
                <c:pt idx="18887">
                  <c:v>25.999395138461502</c:v>
                </c:pt>
                <c:pt idx="18888">
                  <c:v>26.0007717146853</c:v>
                </c:pt>
                <c:pt idx="18889">
                  <c:v>26.002148290909101</c:v>
                </c:pt>
                <c:pt idx="18890">
                  <c:v>26.003524867132899</c:v>
                </c:pt>
                <c:pt idx="18891">
                  <c:v>26.004901443356601</c:v>
                </c:pt>
                <c:pt idx="18892">
                  <c:v>26.0062780195804</c:v>
                </c:pt>
                <c:pt idx="18893">
                  <c:v>26.007654595804201</c:v>
                </c:pt>
                <c:pt idx="18894">
                  <c:v>26.009031172027999</c:v>
                </c:pt>
                <c:pt idx="18895">
                  <c:v>26.010407748251801</c:v>
                </c:pt>
                <c:pt idx="18896">
                  <c:v>26.011784324475499</c:v>
                </c:pt>
                <c:pt idx="18897">
                  <c:v>26.013160900699301</c:v>
                </c:pt>
                <c:pt idx="18898">
                  <c:v>26.014537476923099</c:v>
                </c:pt>
                <c:pt idx="18899">
                  <c:v>26.015914053146901</c:v>
                </c:pt>
                <c:pt idx="18900">
                  <c:v>26.017290629370599</c:v>
                </c:pt>
                <c:pt idx="18901">
                  <c:v>26.018667205594401</c:v>
                </c:pt>
                <c:pt idx="18902">
                  <c:v>26.020043781818199</c:v>
                </c:pt>
                <c:pt idx="18903">
                  <c:v>26.021420358042</c:v>
                </c:pt>
                <c:pt idx="18904">
                  <c:v>26.022796934265699</c:v>
                </c:pt>
                <c:pt idx="18905">
                  <c:v>26.024173510489501</c:v>
                </c:pt>
                <c:pt idx="18906">
                  <c:v>26.025550086713299</c:v>
                </c:pt>
                <c:pt idx="18907">
                  <c:v>26.0269266629371</c:v>
                </c:pt>
                <c:pt idx="18908">
                  <c:v>26.028303239160799</c:v>
                </c:pt>
                <c:pt idx="18909">
                  <c:v>26.029679815384601</c:v>
                </c:pt>
                <c:pt idx="18910">
                  <c:v>26.031056391608399</c:v>
                </c:pt>
                <c:pt idx="18911">
                  <c:v>26.0324329678322</c:v>
                </c:pt>
                <c:pt idx="18912">
                  <c:v>26.033809544055998</c:v>
                </c:pt>
                <c:pt idx="18913">
                  <c:v>26.0351861202797</c:v>
                </c:pt>
                <c:pt idx="18914">
                  <c:v>26.036562696503498</c:v>
                </c:pt>
                <c:pt idx="18915">
                  <c:v>26.0379392727273</c:v>
                </c:pt>
                <c:pt idx="18916">
                  <c:v>26.039315848951102</c:v>
                </c:pt>
                <c:pt idx="18917">
                  <c:v>26.0406924251748</c:v>
                </c:pt>
                <c:pt idx="18918">
                  <c:v>26.042069001398598</c:v>
                </c:pt>
                <c:pt idx="18919">
                  <c:v>26.0434455776224</c:v>
                </c:pt>
                <c:pt idx="18920">
                  <c:v>26.044822153846201</c:v>
                </c:pt>
                <c:pt idx="18921">
                  <c:v>26.0461987300699</c:v>
                </c:pt>
                <c:pt idx="18922">
                  <c:v>26.047575306293702</c:v>
                </c:pt>
                <c:pt idx="18923">
                  <c:v>26.0489518825175</c:v>
                </c:pt>
                <c:pt idx="18924">
                  <c:v>26.050328458741301</c:v>
                </c:pt>
                <c:pt idx="18925">
                  <c:v>26.051705034965</c:v>
                </c:pt>
                <c:pt idx="18926">
                  <c:v>26.053081611188802</c:v>
                </c:pt>
                <c:pt idx="18927">
                  <c:v>26.0544581874126</c:v>
                </c:pt>
                <c:pt idx="18928">
                  <c:v>26.055834763636401</c:v>
                </c:pt>
                <c:pt idx="18929">
                  <c:v>26.0572113398601</c:v>
                </c:pt>
                <c:pt idx="18930">
                  <c:v>26.058587916083901</c:v>
                </c:pt>
                <c:pt idx="18931">
                  <c:v>26.059964492307699</c:v>
                </c:pt>
                <c:pt idx="18932">
                  <c:v>26.061341068531501</c:v>
                </c:pt>
                <c:pt idx="18933">
                  <c:v>26.062717644755299</c:v>
                </c:pt>
                <c:pt idx="18934">
                  <c:v>26.064094220979001</c:v>
                </c:pt>
                <c:pt idx="18935">
                  <c:v>26.065470797202799</c:v>
                </c:pt>
                <c:pt idx="18936">
                  <c:v>26.066847373426601</c:v>
                </c:pt>
                <c:pt idx="18937">
                  <c:v>26.068223949650399</c:v>
                </c:pt>
                <c:pt idx="18938">
                  <c:v>26.069600525874101</c:v>
                </c:pt>
                <c:pt idx="18939">
                  <c:v>26.070977102097899</c:v>
                </c:pt>
                <c:pt idx="18940">
                  <c:v>26.072353678321701</c:v>
                </c:pt>
                <c:pt idx="18941">
                  <c:v>26.073730254545499</c:v>
                </c:pt>
                <c:pt idx="18942">
                  <c:v>26.075106830769201</c:v>
                </c:pt>
                <c:pt idx="18943">
                  <c:v>26.076483406992999</c:v>
                </c:pt>
                <c:pt idx="18944">
                  <c:v>26.077859983216801</c:v>
                </c:pt>
                <c:pt idx="18945">
                  <c:v>26.079236559440599</c:v>
                </c:pt>
                <c:pt idx="18946">
                  <c:v>26.080613135664301</c:v>
                </c:pt>
                <c:pt idx="18947">
                  <c:v>26.081989711888099</c:v>
                </c:pt>
                <c:pt idx="18948">
                  <c:v>26.0833662881119</c:v>
                </c:pt>
                <c:pt idx="18949">
                  <c:v>26.084742864335698</c:v>
                </c:pt>
                <c:pt idx="18950">
                  <c:v>26.086119440559401</c:v>
                </c:pt>
                <c:pt idx="18951">
                  <c:v>26.087496016783199</c:v>
                </c:pt>
                <c:pt idx="18952">
                  <c:v>26.088872593007</c:v>
                </c:pt>
                <c:pt idx="18953">
                  <c:v>26.090249169230798</c:v>
                </c:pt>
                <c:pt idx="18954">
                  <c:v>26.0916257454546</c:v>
                </c:pt>
                <c:pt idx="18955">
                  <c:v>26.093002321678298</c:v>
                </c:pt>
                <c:pt idx="18956">
                  <c:v>26.0943788979021</c:v>
                </c:pt>
                <c:pt idx="18957">
                  <c:v>26.095755474125902</c:v>
                </c:pt>
                <c:pt idx="18958">
                  <c:v>26.0971320503497</c:v>
                </c:pt>
                <c:pt idx="18959">
                  <c:v>26.098508626573398</c:v>
                </c:pt>
                <c:pt idx="18960">
                  <c:v>26.0998852027972</c:v>
                </c:pt>
                <c:pt idx="18961">
                  <c:v>26.101261779021002</c:v>
                </c:pt>
                <c:pt idx="18962">
                  <c:v>26.1026383552448</c:v>
                </c:pt>
                <c:pt idx="18963">
                  <c:v>26.104014931468502</c:v>
                </c:pt>
                <c:pt idx="18964">
                  <c:v>26.1053915076923</c:v>
                </c:pt>
                <c:pt idx="18965">
                  <c:v>26.106768083916101</c:v>
                </c:pt>
                <c:pt idx="18966">
                  <c:v>26.108144660139899</c:v>
                </c:pt>
                <c:pt idx="18967">
                  <c:v>26.109521236363602</c:v>
                </c:pt>
                <c:pt idx="18968">
                  <c:v>26.1108978125874</c:v>
                </c:pt>
                <c:pt idx="18969">
                  <c:v>26.112274388811201</c:v>
                </c:pt>
                <c:pt idx="18970">
                  <c:v>26.113650965034999</c:v>
                </c:pt>
                <c:pt idx="18971">
                  <c:v>26.115027541258701</c:v>
                </c:pt>
                <c:pt idx="18972">
                  <c:v>26.116404117482499</c:v>
                </c:pt>
                <c:pt idx="18973">
                  <c:v>26.117780693706301</c:v>
                </c:pt>
                <c:pt idx="18974">
                  <c:v>26.119157269930099</c:v>
                </c:pt>
                <c:pt idx="18975">
                  <c:v>26.120533846153801</c:v>
                </c:pt>
                <c:pt idx="18976">
                  <c:v>26.121910422377599</c:v>
                </c:pt>
                <c:pt idx="18977">
                  <c:v>26.123286998601401</c:v>
                </c:pt>
                <c:pt idx="18978">
                  <c:v>26.124663574825199</c:v>
                </c:pt>
                <c:pt idx="18979">
                  <c:v>26.126040151049001</c:v>
                </c:pt>
                <c:pt idx="18980">
                  <c:v>26.127416727272699</c:v>
                </c:pt>
                <c:pt idx="18981">
                  <c:v>26.128793303496501</c:v>
                </c:pt>
                <c:pt idx="18982">
                  <c:v>26.130169879720299</c:v>
                </c:pt>
                <c:pt idx="18983">
                  <c:v>26.1315464559441</c:v>
                </c:pt>
                <c:pt idx="18984">
                  <c:v>26.132923032167799</c:v>
                </c:pt>
                <c:pt idx="18985">
                  <c:v>26.134299608391601</c:v>
                </c:pt>
                <c:pt idx="18986">
                  <c:v>26.135676184615399</c:v>
                </c:pt>
                <c:pt idx="18987">
                  <c:v>26.1370527608392</c:v>
                </c:pt>
                <c:pt idx="18988">
                  <c:v>26.138429337062899</c:v>
                </c:pt>
                <c:pt idx="18989">
                  <c:v>26.1398059132867</c:v>
                </c:pt>
                <c:pt idx="18990">
                  <c:v>26.141182489510498</c:v>
                </c:pt>
                <c:pt idx="18991">
                  <c:v>26.1425590657343</c:v>
                </c:pt>
                <c:pt idx="18992">
                  <c:v>26.143935641957999</c:v>
                </c:pt>
                <c:pt idx="18993">
                  <c:v>26.1453122181818</c:v>
                </c:pt>
                <c:pt idx="18994">
                  <c:v>26.146688794405598</c:v>
                </c:pt>
                <c:pt idx="18995">
                  <c:v>26.1480653706294</c:v>
                </c:pt>
                <c:pt idx="18996">
                  <c:v>26.149441946853202</c:v>
                </c:pt>
                <c:pt idx="18997">
                  <c:v>26.1508185230769</c:v>
                </c:pt>
                <c:pt idx="18998">
                  <c:v>26.152195099300702</c:v>
                </c:pt>
                <c:pt idx="18999">
                  <c:v>26.1535716755245</c:v>
                </c:pt>
                <c:pt idx="19000">
                  <c:v>26.154948251748301</c:v>
                </c:pt>
                <c:pt idx="19001">
                  <c:v>26.156324827972</c:v>
                </c:pt>
                <c:pt idx="19002">
                  <c:v>26.157701404195802</c:v>
                </c:pt>
                <c:pt idx="19003">
                  <c:v>26.1590779804196</c:v>
                </c:pt>
                <c:pt idx="19004">
                  <c:v>26.160454556643401</c:v>
                </c:pt>
                <c:pt idx="19005">
                  <c:v>26.1618311328671</c:v>
                </c:pt>
                <c:pt idx="19006">
                  <c:v>26.163207709090901</c:v>
                </c:pt>
                <c:pt idx="19007">
                  <c:v>26.164584285314699</c:v>
                </c:pt>
                <c:pt idx="19008">
                  <c:v>26.165960861538501</c:v>
                </c:pt>
                <c:pt idx="19009">
                  <c:v>26.1673374377622</c:v>
                </c:pt>
                <c:pt idx="19010">
                  <c:v>26.168714013986001</c:v>
                </c:pt>
                <c:pt idx="19011">
                  <c:v>26.170090590209799</c:v>
                </c:pt>
                <c:pt idx="19012">
                  <c:v>26.171467166433601</c:v>
                </c:pt>
                <c:pt idx="19013">
                  <c:v>26.1728437426573</c:v>
                </c:pt>
                <c:pt idx="19014">
                  <c:v>26.174220318881101</c:v>
                </c:pt>
                <c:pt idx="19015">
                  <c:v>26.175596895104899</c:v>
                </c:pt>
                <c:pt idx="19016">
                  <c:v>26.176973471328701</c:v>
                </c:pt>
                <c:pt idx="19017">
                  <c:v>26.178350047552399</c:v>
                </c:pt>
                <c:pt idx="19018">
                  <c:v>26.179726623776201</c:v>
                </c:pt>
                <c:pt idx="19019">
                  <c:v>26.181103199999999</c:v>
                </c:pt>
                <c:pt idx="19020">
                  <c:v>26.182479776223801</c:v>
                </c:pt>
                <c:pt idx="19021">
                  <c:v>26.183856352447599</c:v>
                </c:pt>
                <c:pt idx="19022">
                  <c:v>26.185232928671301</c:v>
                </c:pt>
                <c:pt idx="19023">
                  <c:v>26.186609504895099</c:v>
                </c:pt>
                <c:pt idx="19024">
                  <c:v>26.1879860811189</c:v>
                </c:pt>
                <c:pt idx="19025">
                  <c:v>26.189362657342699</c:v>
                </c:pt>
                <c:pt idx="19026">
                  <c:v>26.190739233566401</c:v>
                </c:pt>
                <c:pt idx="19027">
                  <c:v>26.192115809790199</c:v>
                </c:pt>
                <c:pt idx="19028">
                  <c:v>26.193492386014</c:v>
                </c:pt>
                <c:pt idx="19029">
                  <c:v>26.194868962237798</c:v>
                </c:pt>
                <c:pt idx="19030">
                  <c:v>26.196245538461501</c:v>
                </c:pt>
                <c:pt idx="19031">
                  <c:v>26.197622114685299</c:v>
                </c:pt>
                <c:pt idx="19032">
                  <c:v>26.1989986909091</c:v>
                </c:pt>
                <c:pt idx="19033">
                  <c:v>26.200375267132902</c:v>
                </c:pt>
                <c:pt idx="19034">
                  <c:v>26.2017518433566</c:v>
                </c:pt>
                <c:pt idx="19035">
                  <c:v>26.203128419580398</c:v>
                </c:pt>
                <c:pt idx="19036">
                  <c:v>26.2045049958042</c:v>
                </c:pt>
                <c:pt idx="19037">
                  <c:v>26.205881572028002</c:v>
                </c:pt>
                <c:pt idx="19038">
                  <c:v>26.2072581482518</c:v>
                </c:pt>
                <c:pt idx="19039">
                  <c:v>26.208634724475498</c:v>
                </c:pt>
                <c:pt idx="19040">
                  <c:v>26.2100113006993</c:v>
                </c:pt>
                <c:pt idx="19041">
                  <c:v>26.211387876923101</c:v>
                </c:pt>
                <c:pt idx="19042">
                  <c:v>26.2127644531469</c:v>
                </c:pt>
                <c:pt idx="19043">
                  <c:v>26.214141029370602</c:v>
                </c:pt>
                <c:pt idx="19044">
                  <c:v>26.2155176055944</c:v>
                </c:pt>
                <c:pt idx="19045">
                  <c:v>26.216894181818201</c:v>
                </c:pt>
                <c:pt idx="19046">
                  <c:v>26.218270758041999</c:v>
                </c:pt>
                <c:pt idx="19047">
                  <c:v>26.219647334265701</c:v>
                </c:pt>
                <c:pt idx="19048">
                  <c:v>26.2210239104895</c:v>
                </c:pt>
                <c:pt idx="19049">
                  <c:v>26.222400486713301</c:v>
                </c:pt>
                <c:pt idx="19050">
                  <c:v>26.223777062937099</c:v>
                </c:pt>
                <c:pt idx="19051">
                  <c:v>26.225153639160801</c:v>
                </c:pt>
                <c:pt idx="19052">
                  <c:v>26.226530215384599</c:v>
                </c:pt>
                <c:pt idx="19053">
                  <c:v>26.227906791608401</c:v>
                </c:pt>
                <c:pt idx="19054">
                  <c:v>26.229283367832199</c:v>
                </c:pt>
                <c:pt idx="19055">
                  <c:v>26.230659944056001</c:v>
                </c:pt>
                <c:pt idx="19056">
                  <c:v>26.232036520279699</c:v>
                </c:pt>
                <c:pt idx="19057">
                  <c:v>26.233413096503501</c:v>
                </c:pt>
                <c:pt idx="19058">
                  <c:v>26.234789672727299</c:v>
                </c:pt>
                <c:pt idx="19059">
                  <c:v>26.2361662489511</c:v>
                </c:pt>
                <c:pt idx="19060">
                  <c:v>26.237542825174799</c:v>
                </c:pt>
                <c:pt idx="19061">
                  <c:v>26.238919401398601</c:v>
                </c:pt>
                <c:pt idx="19062">
                  <c:v>26.240295977622399</c:v>
                </c:pt>
                <c:pt idx="19063">
                  <c:v>26.2416725538462</c:v>
                </c:pt>
                <c:pt idx="19064">
                  <c:v>26.243049130069899</c:v>
                </c:pt>
                <c:pt idx="19065">
                  <c:v>26.244425706293701</c:v>
                </c:pt>
                <c:pt idx="19066">
                  <c:v>26.245802282517499</c:v>
                </c:pt>
                <c:pt idx="19067">
                  <c:v>26.2471788587413</c:v>
                </c:pt>
                <c:pt idx="19068">
                  <c:v>26.248555434964999</c:v>
                </c:pt>
                <c:pt idx="19069">
                  <c:v>26.2499320111888</c:v>
                </c:pt>
                <c:pt idx="19070">
                  <c:v>26.251308587412598</c:v>
                </c:pt>
                <c:pt idx="19071">
                  <c:v>26.2526851636364</c:v>
                </c:pt>
                <c:pt idx="19072">
                  <c:v>26.254061739860099</c:v>
                </c:pt>
                <c:pt idx="19073">
                  <c:v>26.2554383160839</c:v>
                </c:pt>
                <c:pt idx="19074">
                  <c:v>26.256814892307698</c:v>
                </c:pt>
                <c:pt idx="19075">
                  <c:v>26.2581914685315</c:v>
                </c:pt>
                <c:pt idx="19076">
                  <c:v>26.259568044755198</c:v>
                </c:pt>
                <c:pt idx="19077">
                  <c:v>26.260944620979</c:v>
                </c:pt>
                <c:pt idx="19078">
                  <c:v>26.262321197202802</c:v>
                </c:pt>
                <c:pt idx="19079">
                  <c:v>26.2636977734266</c:v>
                </c:pt>
                <c:pt idx="19080">
                  <c:v>26.265074349650401</c:v>
                </c:pt>
                <c:pt idx="19081">
                  <c:v>26.2664509258741</c:v>
                </c:pt>
                <c:pt idx="19082">
                  <c:v>26.267827502097902</c:v>
                </c:pt>
                <c:pt idx="19083">
                  <c:v>26.2692040783217</c:v>
                </c:pt>
                <c:pt idx="19084">
                  <c:v>26.270580654545501</c:v>
                </c:pt>
                <c:pt idx="19085">
                  <c:v>26.2719572307692</c:v>
                </c:pt>
                <c:pt idx="19086">
                  <c:v>26.273333806993001</c:v>
                </c:pt>
                <c:pt idx="19087">
                  <c:v>26.274710383216799</c:v>
                </c:pt>
                <c:pt idx="19088">
                  <c:v>26.276086959440601</c:v>
                </c:pt>
                <c:pt idx="19089">
                  <c:v>26.2774635356643</c:v>
                </c:pt>
                <c:pt idx="19090">
                  <c:v>26.278840111888101</c:v>
                </c:pt>
                <c:pt idx="19091">
                  <c:v>26.280216688111899</c:v>
                </c:pt>
                <c:pt idx="19092">
                  <c:v>26.281593264335701</c:v>
                </c:pt>
                <c:pt idx="19093">
                  <c:v>26.282969840559399</c:v>
                </c:pt>
                <c:pt idx="19094">
                  <c:v>26.284346416783201</c:v>
                </c:pt>
                <c:pt idx="19095">
                  <c:v>26.285722993006999</c:v>
                </c:pt>
                <c:pt idx="19096">
                  <c:v>26.287099569230801</c:v>
                </c:pt>
                <c:pt idx="19097">
                  <c:v>26.288476145454599</c:v>
                </c:pt>
                <c:pt idx="19098">
                  <c:v>26.289852721678301</c:v>
                </c:pt>
                <c:pt idx="19099">
                  <c:v>26.291229297902099</c:v>
                </c:pt>
                <c:pt idx="19100">
                  <c:v>26.292605874125901</c:v>
                </c:pt>
                <c:pt idx="19101">
                  <c:v>26.293982450349699</c:v>
                </c:pt>
                <c:pt idx="19102">
                  <c:v>26.295359026573401</c:v>
                </c:pt>
                <c:pt idx="19103">
                  <c:v>26.296735602797199</c:v>
                </c:pt>
                <c:pt idx="19104">
                  <c:v>26.298112179021</c:v>
                </c:pt>
                <c:pt idx="19105">
                  <c:v>26.299488755244798</c:v>
                </c:pt>
                <c:pt idx="19106">
                  <c:v>26.300865331468501</c:v>
                </c:pt>
                <c:pt idx="19107">
                  <c:v>26.302241907692299</c:v>
                </c:pt>
                <c:pt idx="19108">
                  <c:v>26.3036184839161</c:v>
                </c:pt>
                <c:pt idx="19109">
                  <c:v>26.304995060139898</c:v>
                </c:pt>
                <c:pt idx="19110">
                  <c:v>26.3063716363636</c:v>
                </c:pt>
                <c:pt idx="19111">
                  <c:v>26.307748212587398</c:v>
                </c:pt>
                <c:pt idx="19112">
                  <c:v>26.3091247888112</c:v>
                </c:pt>
                <c:pt idx="19113">
                  <c:v>26.310501365035002</c:v>
                </c:pt>
                <c:pt idx="19114">
                  <c:v>26.3118779412587</c:v>
                </c:pt>
                <c:pt idx="19115">
                  <c:v>26.313254517482498</c:v>
                </c:pt>
                <c:pt idx="19116">
                  <c:v>26.3146310937063</c:v>
                </c:pt>
                <c:pt idx="19117">
                  <c:v>26.316007669930102</c:v>
                </c:pt>
                <c:pt idx="19118">
                  <c:v>26.3173842461538</c:v>
                </c:pt>
                <c:pt idx="19119">
                  <c:v>26.318760822377602</c:v>
                </c:pt>
                <c:pt idx="19120">
                  <c:v>26.3201373986014</c:v>
                </c:pt>
                <c:pt idx="19121">
                  <c:v>26.321513974825201</c:v>
                </c:pt>
                <c:pt idx="19122">
                  <c:v>26.322890551048999</c:v>
                </c:pt>
                <c:pt idx="19123">
                  <c:v>26.324267127272702</c:v>
                </c:pt>
                <c:pt idx="19124">
                  <c:v>26.3256437034965</c:v>
                </c:pt>
                <c:pt idx="19125">
                  <c:v>26.327020279720301</c:v>
                </c:pt>
                <c:pt idx="19126">
                  <c:v>26.328396855944099</c:v>
                </c:pt>
                <c:pt idx="19127">
                  <c:v>26.329773432167801</c:v>
                </c:pt>
                <c:pt idx="19128">
                  <c:v>26.331150008391599</c:v>
                </c:pt>
                <c:pt idx="19129">
                  <c:v>26.332526584615401</c:v>
                </c:pt>
                <c:pt idx="19130">
                  <c:v>26.333903160839199</c:v>
                </c:pt>
                <c:pt idx="19131">
                  <c:v>26.335279737062901</c:v>
                </c:pt>
                <c:pt idx="19132">
                  <c:v>26.336656313286699</c:v>
                </c:pt>
                <c:pt idx="19133">
                  <c:v>26.338032889510501</c:v>
                </c:pt>
                <c:pt idx="19134">
                  <c:v>26.339409465734299</c:v>
                </c:pt>
                <c:pt idx="19135">
                  <c:v>26.340786041958001</c:v>
                </c:pt>
                <c:pt idx="19136">
                  <c:v>26.342162618181799</c:v>
                </c:pt>
                <c:pt idx="19137">
                  <c:v>26.343539194405601</c:v>
                </c:pt>
                <c:pt idx="19138">
                  <c:v>26.344915770629399</c:v>
                </c:pt>
                <c:pt idx="19139">
                  <c:v>26.346292346853101</c:v>
                </c:pt>
                <c:pt idx="19140">
                  <c:v>26.347668923076899</c:v>
                </c:pt>
                <c:pt idx="19141">
                  <c:v>26.349045499300701</c:v>
                </c:pt>
                <c:pt idx="19142">
                  <c:v>26.350422075524499</c:v>
                </c:pt>
                <c:pt idx="19143">
                  <c:v>26.3517986517483</c:v>
                </c:pt>
                <c:pt idx="19144">
                  <c:v>26.353175227971999</c:v>
                </c:pt>
                <c:pt idx="19145">
                  <c:v>26.3545518041958</c:v>
                </c:pt>
                <c:pt idx="19146">
                  <c:v>26.355928380419599</c:v>
                </c:pt>
                <c:pt idx="19147">
                  <c:v>26.3573049566434</c:v>
                </c:pt>
                <c:pt idx="19148">
                  <c:v>26.358681532867099</c:v>
                </c:pt>
                <c:pt idx="19149">
                  <c:v>26.3600581090909</c:v>
                </c:pt>
                <c:pt idx="19150">
                  <c:v>26.361434685314698</c:v>
                </c:pt>
                <c:pt idx="19151">
                  <c:v>26.3628112615385</c:v>
                </c:pt>
                <c:pt idx="19152">
                  <c:v>26.364187837762199</c:v>
                </c:pt>
                <c:pt idx="19153">
                  <c:v>26.365564413986</c:v>
                </c:pt>
                <c:pt idx="19154">
                  <c:v>26.366940990209802</c:v>
                </c:pt>
                <c:pt idx="19155">
                  <c:v>26.3683175664336</c:v>
                </c:pt>
                <c:pt idx="19156">
                  <c:v>26.369694142657298</c:v>
                </c:pt>
                <c:pt idx="19157">
                  <c:v>26.3710707188811</c:v>
                </c:pt>
                <c:pt idx="19158">
                  <c:v>26.372447295104902</c:v>
                </c:pt>
                <c:pt idx="19159">
                  <c:v>26.3738238713287</c:v>
                </c:pt>
                <c:pt idx="19160">
                  <c:v>26.375200447552501</c:v>
                </c:pt>
                <c:pt idx="19161">
                  <c:v>26.3765770237762</c:v>
                </c:pt>
                <c:pt idx="19162">
                  <c:v>26.377953600000001</c:v>
                </c:pt>
                <c:pt idx="19163">
                  <c:v>26.379330176223799</c:v>
                </c:pt>
                <c:pt idx="19164">
                  <c:v>26.380706752447601</c:v>
                </c:pt>
                <c:pt idx="19165">
                  <c:v>26.3820833286713</c:v>
                </c:pt>
                <c:pt idx="19166">
                  <c:v>26.383459904895101</c:v>
                </c:pt>
                <c:pt idx="19167">
                  <c:v>26.384836481118899</c:v>
                </c:pt>
                <c:pt idx="19168">
                  <c:v>26.386213057342701</c:v>
                </c:pt>
                <c:pt idx="19169">
                  <c:v>26.3875896335664</c:v>
                </c:pt>
                <c:pt idx="19170">
                  <c:v>26.388966209790201</c:v>
                </c:pt>
                <c:pt idx="19171">
                  <c:v>26.390342786013999</c:v>
                </c:pt>
                <c:pt idx="19172">
                  <c:v>26.391719362237801</c:v>
                </c:pt>
                <c:pt idx="19173">
                  <c:v>26.393095938461499</c:v>
                </c:pt>
                <c:pt idx="19174">
                  <c:v>26.394472514685301</c:v>
                </c:pt>
                <c:pt idx="19175">
                  <c:v>26.395849090909099</c:v>
                </c:pt>
                <c:pt idx="19176">
                  <c:v>26.397225667132901</c:v>
                </c:pt>
                <c:pt idx="19177">
                  <c:v>26.398602243356599</c:v>
                </c:pt>
                <c:pt idx="19178">
                  <c:v>26.399978819580401</c:v>
                </c:pt>
                <c:pt idx="19179">
                  <c:v>26.401355395804199</c:v>
                </c:pt>
                <c:pt idx="19180">
                  <c:v>26.402731972028</c:v>
                </c:pt>
                <c:pt idx="19181">
                  <c:v>26.404108548251799</c:v>
                </c:pt>
                <c:pt idx="19182">
                  <c:v>26.405485124475501</c:v>
                </c:pt>
                <c:pt idx="19183">
                  <c:v>26.406861700699299</c:v>
                </c:pt>
                <c:pt idx="19184">
                  <c:v>26.4082382769231</c:v>
                </c:pt>
                <c:pt idx="19185">
                  <c:v>26.409614853146898</c:v>
                </c:pt>
                <c:pt idx="19186">
                  <c:v>26.410991429370601</c:v>
                </c:pt>
                <c:pt idx="19187">
                  <c:v>26.412368005594399</c:v>
                </c:pt>
                <c:pt idx="19188">
                  <c:v>26.4137445818182</c:v>
                </c:pt>
                <c:pt idx="19189">
                  <c:v>26.415121158041998</c:v>
                </c:pt>
                <c:pt idx="19190">
                  <c:v>26.4164977342657</c:v>
                </c:pt>
                <c:pt idx="19191">
                  <c:v>26.417874310489498</c:v>
                </c:pt>
                <c:pt idx="19192">
                  <c:v>26.4192508867133</c:v>
                </c:pt>
                <c:pt idx="19193">
                  <c:v>26.420627462937102</c:v>
                </c:pt>
                <c:pt idx="19194">
                  <c:v>26.4220040391608</c:v>
                </c:pt>
                <c:pt idx="19195">
                  <c:v>26.423380615384598</c:v>
                </c:pt>
                <c:pt idx="19196">
                  <c:v>26.4247571916084</c:v>
                </c:pt>
                <c:pt idx="19197">
                  <c:v>26.426133767832201</c:v>
                </c:pt>
                <c:pt idx="19198">
                  <c:v>26.4275103440559</c:v>
                </c:pt>
                <c:pt idx="19199">
                  <c:v>26.428886920279702</c:v>
                </c:pt>
                <c:pt idx="19200">
                  <c:v>26.4302634965035</c:v>
                </c:pt>
                <c:pt idx="19201">
                  <c:v>26.431640072727301</c:v>
                </c:pt>
                <c:pt idx="19202">
                  <c:v>26.433016648951099</c:v>
                </c:pt>
                <c:pt idx="19203">
                  <c:v>26.434393225174802</c:v>
                </c:pt>
                <c:pt idx="19204">
                  <c:v>26.4357698013986</c:v>
                </c:pt>
                <c:pt idx="19205">
                  <c:v>26.437146377622401</c:v>
                </c:pt>
                <c:pt idx="19206">
                  <c:v>26.438522953846199</c:v>
                </c:pt>
                <c:pt idx="19207">
                  <c:v>26.439899530069901</c:v>
                </c:pt>
                <c:pt idx="19208">
                  <c:v>26.441276106293699</c:v>
                </c:pt>
                <c:pt idx="19209">
                  <c:v>26.442652682517501</c:v>
                </c:pt>
                <c:pt idx="19210">
                  <c:v>26.444029258741299</c:v>
                </c:pt>
                <c:pt idx="19211">
                  <c:v>26.445405834965001</c:v>
                </c:pt>
                <c:pt idx="19212">
                  <c:v>26.446782411188799</c:v>
                </c:pt>
                <c:pt idx="19213">
                  <c:v>26.448158987412601</c:v>
                </c:pt>
                <c:pt idx="19214">
                  <c:v>26.449535563636399</c:v>
                </c:pt>
                <c:pt idx="19215">
                  <c:v>26.450912139860101</c:v>
                </c:pt>
                <c:pt idx="19216">
                  <c:v>26.452288716083899</c:v>
                </c:pt>
                <c:pt idx="19217">
                  <c:v>26.453665292307701</c:v>
                </c:pt>
                <c:pt idx="19218">
                  <c:v>26.455041868531499</c:v>
                </c:pt>
                <c:pt idx="19219">
                  <c:v>26.456418444755201</c:v>
                </c:pt>
                <c:pt idx="19220">
                  <c:v>26.457795020978999</c:v>
                </c:pt>
                <c:pt idx="19221">
                  <c:v>26.459171597202801</c:v>
                </c:pt>
                <c:pt idx="19222">
                  <c:v>26.460548173426599</c:v>
                </c:pt>
                <c:pt idx="19223">
                  <c:v>26.4619247496504</c:v>
                </c:pt>
                <c:pt idx="19224">
                  <c:v>26.463301325874099</c:v>
                </c:pt>
                <c:pt idx="19225">
                  <c:v>26.4646779020979</c:v>
                </c:pt>
                <c:pt idx="19226">
                  <c:v>26.466054478321698</c:v>
                </c:pt>
                <c:pt idx="19227">
                  <c:v>26.4674310545455</c:v>
                </c:pt>
                <c:pt idx="19228">
                  <c:v>26.468807630769199</c:v>
                </c:pt>
                <c:pt idx="19229">
                  <c:v>26.470184206993</c:v>
                </c:pt>
                <c:pt idx="19230">
                  <c:v>26.471560783216798</c:v>
                </c:pt>
                <c:pt idx="19231">
                  <c:v>26.4729373594406</c:v>
                </c:pt>
                <c:pt idx="19232">
                  <c:v>26.474313935664298</c:v>
                </c:pt>
                <c:pt idx="19233">
                  <c:v>26.4756905118881</c:v>
                </c:pt>
                <c:pt idx="19234">
                  <c:v>26.477067088111902</c:v>
                </c:pt>
                <c:pt idx="19235">
                  <c:v>26.4784436643357</c:v>
                </c:pt>
                <c:pt idx="19236">
                  <c:v>26.479820240559398</c:v>
                </c:pt>
                <c:pt idx="19237">
                  <c:v>26.4811968167832</c:v>
                </c:pt>
                <c:pt idx="19238">
                  <c:v>26.482573393007002</c:v>
                </c:pt>
                <c:pt idx="19239">
                  <c:v>26.4839499692308</c:v>
                </c:pt>
                <c:pt idx="19240">
                  <c:v>26.485326545454502</c:v>
                </c:pt>
                <c:pt idx="19241">
                  <c:v>26.4867031216783</c:v>
                </c:pt>
                <c:pt idx="19242">
                  <c:v>26.488079697902101</c:v>
                </c:pt>
                <c:pt idx="19243">
                  <c:v>26.489456274125899</c:v>
                </c:pt>
                <c:pt idx="19244">
                  <c:v>26.490832850349701</c:v>
                </c:pt>
                <c:pt idx="19245">
                  <c:v>26.4922094265734</c:v>
                </c:pt>
                <c:pt idx="19246">
                  <c:v>26.493586002797201</c:v>
                </c:pt>
                <c:pt idx="19247">
                  <c:v>26.494962579020999</c:v>
                </c:pt>
                <c:pt idx="19248">
                  <c:v>26.496339155244801</c:v>
                </c:pt>
                <c:pt idx="19249">
                  <c:v>26.497715731468499</c:v>
                </c:pt>
                <c:pt idx="19250">
                  <c:v>26.499092307692301</c:v>
                </c:pt>
                <c:pt idx="19251">
                  <c:v>26.500468883916099</c:v>
                </c:pt>
                <c:pt idx="19252">
                  <c:v>26.501845460139901</c:v>
                </c:pt>
                <c:pt idx="19253">
                  <c:v>26.503222036363599</c:v>
                </c:pt>
                <c:pt idx="19254">
                  <c:v>26.504598612587401</c:v>
                </c:pt>
                <c:pt idx="19255">
                  <c:v>26.505975188811199</c:v>
                </c:pt>
                <c:pt idx="19256">
                  <c:v>26.507351765035001</c:v>
                </c:pt>
                <c:pt idx="19257">
                  <c:v>26.508728341258799</c:v>
                </c:pt>
                <c:pt idx="19258">
                  <c:v>26.510104917482501</c:v>
                </c:pt>
                <c:pt idx="19259">
                  <c:v>26.511481493706299</c:v>
                </c:pt>
                <c:pt idx="19260">
                  <c:v>26.5128580699301</c:v>
                </c:pt>
                <c:pt idx="19261">
                  <c:v>26.514234646153898</c:v>
                </c:pt>
                <c:pt idx="19262">
                  <c:v>26.515611222377601</c:v>
                </c:pt>
                <c:pt idx="19263">
                  <c:v>26.516987798601399</c:v>
                </c:pt>
                <c:pt idx="19264">
                  <c:v>26.5183643748252</c:v>
                </c:pt>
                <c:pt idx="19265">
                  <c:v>26.519740951048998</c:v>
                </c:pt>
                <c:pt idx="19266">
                  <c:v>26.5211175272727</c:v>
                </c:pt>
                <c:pt idx="19267">
                  <c:v>26.522494103496498</c:v>
                </c:pt>
                <c:pt idx="19268">
                  <c:v>26.5238706797203</c:v>
                </c:pt>
                <c:pt idx="19269">
                  <c:v>26.525247255944102</c:v>
                </c:pt>
                <c:pt idx="19270">
                  <c:v>26.5266238321678</c:v>
                </c:pt>
                <c:pt idx="19271">
                  <c:v>26.528000408391598</c:v>
                </c:pt>
                <c:pt idx="19272">
                  <c:v>26.5293769846154</c:v>
                </c:pt>
                <c:pt idx="19273">
                  <c:v>26.530753560839202</c:v>
                </c:pt>
                <c:pt idx="19274">
                  <c:v>26.5321301370629</c:v>
                </c:pt>
                <c:pt idx="19275">
                  <c:v>26.533506713286702</c:v>
                </c:pt>
                <c:pt idx="19276">
                  <c:v>26.5348832895105</c:v>
                </c:pt>
                <c:pt idx="19277">
                  <c:v>26.536259865734301</c:v>
                </c:pt>
                <c:pt idx="19278">
                  <c:v>26.537636441958</c:v>
                </c:pt>
                <c:pt idx="19279">
                  <c:v>26.539013018181802</c:v>
                </c:pt>
                <c:pt idx="19280">
                  <c:v>26.5403895944056</c:v>
                </c:pt>
                <c:pt idx="19281">
                  <c:v>26.541766170629401</c:v>
                </c:pt>
                <c:pt idx="19282">
                  <c:v>26.543142746853199</c:v>
                </c:pt>
                <c:pt idx="19283">
                  <c:v>26.544519323076901</c:v>
                </c:pt>
                <c:pt idx="19284">
                  <c:v>26.545895899300699</c:v>
                </c:pt>
                <c:pt idx="19285">
                  <c:v>26.547272475524501</c:v>
                </c:pt>
                <c:pt idx="19286">
                  <c:v>26.548649051748299</c:v>
                </c:pt>
                <c:pt idx="19287">
                  <c:v>26.550025627972001</c:v>
                </c:pt>
                <c:pt idx="19288">
                  <c:v>26.551402204195799</c:v>
                </c:pt>
                <c:pt idx="19289">
                  <c:v>26.552778780419601</c:v>
                </c:pt>
                <c:pt idx="19290">
                  <c:v>26.554155356643399</c:v>
                </c:pt>
                <c:pt idx="19291">
                  <c:v>26.555531932867101</c:v>
                </c:pt>
                <c:pt idx="19292">
                  <c:v>26.556908509090899</c:v>
                </c:pt>
                <c:pt idx="19293">
                  <c:v>26.558285085314701</c:v>
                </c:pt>
                <c:pt idx="19294">
                  <c:v>26.559661661538499</c:v>
                </c:pt>
                <c:pt idx="19295">
                  <c:v>26.561038237762201</c:v>
                </c:pt>
                <c:pt idx="19296">
                  <c:v>26.562414813985999</c:v>
                </c:pt>
                <c:pt idx="19297">
                  <c:v>26.563791390209801</c:v>
                </c:pt>
                <c:pt idx="19298">
                  <c:v>26.565167966433599</c:v>
                </c:pt>
                <c:pt idx="19299">
                  <c:v>26.566544542657301</c:v>
                </c:pt>
                <c:pt idx="19300">
                  <c:v>26.567921118881099</c:v>
                </c:pt>
                <c:pt idx="19301">
                  <c:v>26.5692976951049</c:v>
                </c:pt>
                <c:pt idx="19302">
                  <c:v>26.570674271328699</c:v>
                </c:pt>
                <c:pt idx="19303">
                  <c:v>26.5720508475525</c:v>
                </c:pt>
                <c:pt idx="19304">
                  <c:v>26.573427423776199</c:v>
                </c:pt>
                <c:pt idx="19305">
                  <c:v>26.574804</c:v>
                </c:pt>
                <c:pt idx="19306">
                  <c:v>26.576180576223798</c:v>
                </c:pt>
                <c:pt idx="19307">
                  <c:v>26.5775571524476</c:v>
                </c:pt>
                <c:pt idx="19308">
                  <c:v>26.578933728671299</c:v>
                </c:pt>
                <c:pt idx="19309">
                  <c:v>26.5803103048951</c:v>
                </c:pt>
                <c:pt idx="19310">
                  <c:v>26.581686881118902</c:v>
                </c:pt>
                <c:pt idx="19311">
                  <c:v>26.5830634573427</c:v>
                </c:pt>
                <c:pt idx="19312">
                  <c:v>26.584440033566398</c:v>
                </c:pt>
                <c:pt idx="19313">
                  <c:v>26.5858166097902</c:v>
                </c:pt>
                <c:pt idx="19314">
                  <c:v>26.587193186014002</c:v>
                </c:pt>
                <c:pt idx="19315">
                  <c:v>26.5885697622378</c:v>
                </c:pt>
                <c:pt idx="19316">
                  <c:v>26.589946338461498</c:v>
                </c:pt>
                <c:pt idx="19317">
                  <c:v>26.5913229146853</c:v>
                </c:pt>
                <c:pt idx="19318">
                  <c:v>26.592699490909101</c:v>
                </c:pt>
                <c:pt idx="19319">
                  <c:v>26.5940760671329</c:v>
                </c:pt>
                <c:pt idx="19320">
                  <c:v>26.595452643356602</c:v>
                </c:pt>
                <c:pt idx="19321">
                  <c:v>26.5968292195804</c:v>
                </c:pt>
                <c:pt idx="19322">
                  <c:v>26.598205795804201</c:v>
                </c:pt>
                <c:pt idx="19323">
                  <c:v>26.599582372027999</c:v>
                </c:pt>
                <c:pt idx="19324">
                  <c:v>26.600958948251701</c:v>
                </c:pt>
                <c:pt idx="19325">
                  <c:v>26.6023355244755</c:v>
                </c:pt>
                <c:pt idx="19326">
                  <c:v>26.603712100699301</c:v>
                </c:pt>
                <c:pt idx="19327">
                  <c:v>26.605088676923099</c:v>
                </c:pt>
                <c:pt idx="19328">
                  <c:v>26.606465253146901</c:v>
                </c:pt>
                <c:pt idx="19329">
                  <c:v>26.607841829370599</c:v>
                </c:pt>
                <c:pt idx="19330">
                  <c:v>26.609218405594401</c:v>
                </c:pt>
                <c:pt idx="19331">
                  <c:v>26.610594981818199</c:v>
                </c:pt>
                <c:pt idx="19332">
                  <c:v>26.611971558042001</c:v>
                </c:pt>
                <c:pt idx="19333">
                  <c:v>26.613348134265699</c:v>
                </c:pt>
                <c:pt idx="19334">
                  <c:v>26.614724710489501</c:v>
                </c:pt>
                <c:pt idx="19335">
                  <c:v>26.616101286713299</c:v>
                </c:pt>
                <c:pt idx="19336">
                  <c:v>26.6174778629371</c:v>
                </c:pt>
                <c:pt idx="19337">
                  <c:v>26.618854439160799</c:v>
                </c:pt>
                <c:pt idx="19338">
                  <c:v>26.620231015384601</c:v>
                </c:pt>
                <c:pt idx="19339">
                  <c:v>26.621607591608399</c:v>
                </c:pt>
                <c:pt idx="19340">
                  <c:v>26.6229841678322</c:v>
                </c:pt>
                <c:pt idx="19341">
                  <c:v>26.624360744055899</c:v>
                </c:pt>
                <c:pt idx="19342">
                  <c:v>26.625737320279701</c:v>
                </c:pt>
                <c:pt idx="19343">
                  <c:v>26.627113896503499</c:v>
                </c:pt>
                <c:pt idx="19344">
                  <c:v>26.6284904727273</c:v>
                </c:pt>
                <c:pt idx="19345">
                  <c:v>26.629867048951098</c:v>
                </c:pt>
                <c:pt idx="19346">
                  <c:v>26.6312436251748</c:v>
                </c:pt>
                <c:pt idx="19347">
                  <c:v>26.632620201398598</c:v>
                </c:pt>
                <c:pt idx="19348">
                  <c:v>26.6339967776224</c:v>
                </c:pt>
                <c:pt idx="19349">
                  <c:v>26.635373353846202</c:v>
                </c:pt>
                <c:pt idx="19350">
                  <c:v>26.6367499300699</c:v>
                </c:pt>
                <c:pt idx="19351">
                  <c:v>26.638126506293698</c:v>
                </c:pt>
                <c:pt idx="19352">
                  <c:v>26.6395030825175</c:v>
                </c:pt>
                <c:pt idx="19353">
                  <c:v>26.640879658741301</c:v>
                </c:pt>
                <c:pt idx="19354">
                  <c:v>26.642256234965</c:v>
                </c:pt>
                <c:pt idx="19355">
                  <c:v>26.643632811188802</c:v>
                </c:pt>
                <c:pt idx="19356">
                  <c:v>26.6450093874126</c:v>
                </c:pt>
                <c:pt idx="19357">
                  <c:v>26.646385963636401</c:v>
                </c:pt>
                <c:pt idx="19358">
                  <c:v>26.6477625398601</c:v>
                </c:pt>
                <c:pt idx="19359">
                  <c:v>26.649139116083902</c:v>
                </c:pt>
                <c:pt idx="19360">
                  <c:v>26.6505156923077</c:v>
                </c:pt>
                <c:pt idx="19361">
                  <c:v>26.651892268531501</c:v>
                </c:pt>
                <c:pt idx="19362">
                  <c:v>26.653268844755299</c:v>
                </c:pt>
                <c:pt idx="19363">
                  <c:v>26.654645420979001</c:v>
                </c:pt>
                <c:pt idx="19364">
                  <c:v>26.656021997202799</c:v>
                </c:pt>
                <c:pt idx="19365">
                  <c:v>26.657398573426601</c:v>
                </c:pt>
                <c:pt idx="19366">
                  <c:v>26.658775149650399</c:v>
                </c:pt>
                <c:pt idx="19367">
                  <c:v>26.660151725874101</c:v>
                </c:pt>
                <c:pt idx="19368">
                  <c:v>26.661528302097899</c:v>
                </c:pt>
                <c:pt idx="19369">
                  <c:v>26.662904878321701</c:v>
                </c:pt>
                <c:pt idx="19370">
                  <c:v>26.664281454545499</c:v>
                </c:pt>
                <c:pt idx="19371">
                  <c:v>26.665658030769201</c:v>
                </c:pt>
                <c:pt idx="19372">
                  <c:v>26.667034606992999</c:v>
                </c:pt>
                <c:pt idx="19373">
                  <c:v>26.668411183216801</c:v>
                </c:pt>
                <c:pt idx="19374">
                  <c:v>26.669787759440599</c:v>
                </c:pt>
                <c:pt idx="19375">
                  <c:v>26.671164335664301</c:v>
                </c:pt>
                <c:pt idx="19376">
                  <c:v>26.672540911888099</c:v>
                </c:pt>
                <c:pt idx="19377">
                  <c:v>26.673917488111901</c:v>
                </c:pt>
                <c:pt idx="19378">
                  <c:v>26.675294064335699</c:v>
                </c:pt>
                <c:pt idx="19379">
                  <c:v>26.676670640559401</c:v>
                </c:pt>
                <c:pt idx="19380">
                  <c:v>26.678047216783199</c:v>
                </c:pt>
                <c:pt idx="19381">
                  <c:v>26.679423793007</c:v>
                </c:pt>
                <c:pt idx="19382">
                  <c:v>26.680800369230798</c:v>
                </c:pt>
                <c:pt idx="19383">
                  <c:v>26.6821769454546</c:v>
                </c:pt>
                <c:pt idx="19384">
                  <c:v>26.683553521678299</c:v>
                </c:pt>
                <c:pt idx="19385">
                  <c:v>26.6849300979021</c:v>
                </c:pt>
                <c:pt idx="19386">
                  <c:v>26.686306674125898</c:v>
                </c:pt>
                <c:pt idx="19387">
                  <c:v>26.6876832503497</c:v>
                </c:pt>
                <c:pt idx="19388">
                  <c:v>26.689059826573398</c:v>
                </c:pt>
                <c:pt idx="19389">
                  <c:v>26.6904364027972</c:v>
                </c:pt>
                <c:pt idx="19390">
                  <c:v>26.691812979021002</c:v>
                </c:pt>
                <c:pt idx="19391">
                  <c:v>26.6931895552448</c:v>
                </c:pt>
                <c:pt idx="19392">
                  <c:v>26.694566131468498</c:v>
                </c:pt>
                <c:pt idx="19393">
                  <c:v>26.6959427076923</c:v>
                </c:pt>
                <c:pt idx="19394">
                  <c:v>26.697319283916102</c:v>
                </c:pt>
                <c:pt idx="19395">
                  <c:v>26.6986958601399</c:v>
                </c:pt>
                <c:pt idx="19396">
                  <c:v>26.700072436363602</c:v>
                </c:pt>
                <c:pt idx="19397">
                  <c:v>26.7014490125874</c:v>
                </c:pt>
                <c:pt idx="19398">
                  <c:v>26.702825588811201</c:v>
                </c:pt>
                <c:pt idx="19399">
                  <c:v>26.704202165034999</c:v>
                </c:pt>
                <c:pt idx="19400">
                  <c:v>26.705578741258702</c:v>
                </c:pt>
                <c:pt idx="19401">
                  <c:v>26.7069553174825</c:v>
                </c:pt>
                <c:pt idx="19402">
                  <c:v>26.708331893706301</c:v>
                </c:pt>
                <c:pt idx="19403">
                  <c:v>26.709708469930099</c:v>
                </c:pt>
                <c:pt idx="19404">
                  <c:v>26.711085046153801</c:v>
                </c:pt>
                <c:pt idx="19405">
                  <c:v>26.712461622377599</c:v>
                </c:pt>
                <c:pt idx="19406">
                  <c:v>26.713838198601401</c:v>
                </c:pt>
                <c:pt idx="19407">
                  <c:v>26.715214774825199</c:v>
                </c:pt>
                <c:pt idx="19408">
                  <c:v>26.716591351049001</c:v>
                </c:pt>
                <c:pt idx="19409">
                  <c:v>26.717967927272699</c:v>
                </c:pt>
                <c:pt idx="19410">
                  <c:v>26.719344503496501</c:v>
                </c:pt>
                <c:pt idx="19411">
                  <c:v>26.720721079720299</c:v>
                </c:pt>
                <c:pt idx="19412">
                  <c:v>26.722097655944101</c:v>
                </c:pt>
                <c:pt idx="19413">
                  <c:v>26.723474232167799</c:v>
                </c:pt>
                <c:pt idx="19414">
                  <c:v>26.724850808391601</c:v>
                </c:pt>
                <c:pt idx="19415">
                  <c:v>26.726227384615399</c:v>
                </c:pt>
                <c:pt idx="19416">
                  <c:v>26.7276039608392</c:v>
                </c:pt>
                <c:pt idx="19417">
                  <c:v>26.728980537062899</c:v>
                </c:pt>
                <c:pt idx="19418">
                  <c:v>26.730357113286701</c:v>
                </c:pt>
                <c:pt idx="19419">
                  <c:v>26.731733689510499</c:v>
                </c:pt>
                <c:pt idx="19420">
                  <c:v>26.7331102657343</c:v>
                </c:pt>
                <c:pt idx="19421">
                  <c:v>26.734486841957999</c:v>
                </c:pt>
                <c:pt idx="19422">
                  <c:v>26.7358634181818</c:v>
                </c:pt>
                <c:pt idx="19423">
                  <c:v>26.737239994405599</c:v>
                </c:pt>
                <c:pt idx="19424">
                  <c:v>26.7386165706294</c:v>
                </c:pt>
                <c:pt idx="19425">
                  <c:v>26.739993146853099</c:v>
                </c:pt>
                <c:pt idx="19426">
                  <c:v>26.7413697230769</c:v>
                </c:pt>
                <c:pt idx="19427">
                  <c:v>26.742746299300698</c:v>
                </c:pt>
                <c:pt idx="19428">
                  <c:v>26.7441228755245</c:v>
                </c:pt>
                <c:pt idx="19429">
                  <c:v>26.745499451748302</c:v>
                </c:pt>
                <c:pt idx="19430">
                  <c:v>26.746876027972</c:v>
                </c:pt>
                <c:pt idx="19431">
                  <c:v>26.748252604195802</c:v>
                </c:pt>
                <c:pt idx="19432">
                  <c:v>26.7496291804196</c:v>
                </c:pt>
                <c:pt idx="19433">
                  <c:v>26.751005756643401</c:v>
                </c:pt>
                <c:pt idx="19434">
                  <c:v>26.7523823328671</c:v>
                </c:pt>
                <c:pt idx="19435">
                  <c:v>26.753758909090902</c:v>
                </c:pt>
                <c:pt idx="19436">
                  <c:v>26.7551354853147</c:v>
                </c:pt>
                <c:pt idx="19437">
                  <c:v>26.756512061538501</c:v>
                </c:pt>
                <c:pt idx="19438">
                  <c:v>26.7578886377622</c:v>
                </c:pt>
                <c:pt idx="19439">
                  <c:v>26.759265213986001</c:v>
                </c:pt>
                <c:pt idx="19440">
                  <c:v>26.760641790209799</c:v>
                </c:pt>
                <c:pt idx="19441">
                  <c:v>26.762018366433601</c:v>
                </c:pt>
                <c:pt idx="19442">
                  <c:v>26.7633949426573</c:v>
                </c:pt>
                <c:pt idx="19443">
                  <c:v>26.764771518881101</c:v>
                </c:pt>
                <c:pt idx="19444">
                  <c:v>26.766148095104899</c:v>
                </c:pt>
                <c:pt idx="19445">
                  <c:v>26.767524671328701</c:v>
                </c:pt>
                <c:pt idx="19446">
                  <c:v>26.768901247552499</c:v>
                </c:pt>
                <c:pt idx="19447">
                  <c:v>26.770277823776201</c:v>
                </c:pt>
                <c:pt idx="19448">
                  <c:v>26.771654399999999</c:v>
                </c:pt>
                <c:pt idx="19449">
                  <c:v>26.773030976223801</c:v>
                </c:pt>
                <c:pt idx="19450">
                  <c:v>26.774407552447599</c:v>
                </c:pt>
                <c:pt idx="19451">
                  <c:v>26.775784128671301</c:v>
                </c:pt>
                <c:pt idx="19452">
                  <c:v>26.777160704895099</c:v>
                </c:pt>
                <c:pt idx="19453">
                  <c:v>26.778537281118901</c:v>
                </c:pt>
                <c:pt idx="19454">
                  <c:v>26.779913857342699</c:v>
                </c:pt>
                <c:pt idx="19455">
                  <c:v>26.781290433566401</c:v>
                </c:pt>
                <c:pt idx="19456">
                  <c:v>26.782667009790199</c:v>
                </c:pt>
                <c:pt idx="19457">
                  <c:v>26.784043586014</c:v>
                </c:pt>
                <c:pt idx="19458">
                  <c:v>26.785420162237799</c:v>
                </c:pt>
                <c:pt idx="19459">
                  <c:v>26.786796738461501</c:v>
                </c:pt>
                <c:pt idx="19460">
                  <c:v>26.788173314685299</c:v>
                </c:pt>
                <c:pt idx="19461">
                  <c:v>26.7895498909091</c:v>
                </c:pt>
                <c:pt idx="19462">
                  <c:v>26.790926467132898</c:v>
                </c:pt>
                <c:pt idx="19463">
                  <c:v>26.7923030433567</c:v>
                </c:pt>
                <c:pt idx="19464">
                  <c:v>26.793679619580399</c:v>
                </c:pt>
                <c:pt idx="19465">
                  <c:v>26.7950561958042</c:v>
                </c:pt>
                <c:pt idx="19466">
                  <c:v>26.796432772027998</c:v>
                </c:pt>
                <c:pt idx="19467">
                  <c:v>26.7978093482518</c:v>
                </c:pt>
                <c:pt idx="19468">
                  <c:v>26.799185924475498</c:v>
                </c:pt>
                <c:pt idx="19469">
                  <c:v>26.8005625006993</c:v>
                </c:pt>
                <c:pt idx="19470">
                  <c:v>26.801939076923102</c:v>
                </c:pt>
                <c:pt idx="19471">
                  <c:v>26.8033156531469</c:v>
                </c:pt>
                <c:pt idx="19472">
                  <c:v>26.804692229370598</c:v>
                </c:pt>
                <c:pt idx="19473">
                  <c:v>26.8060688055944</c:v>
                </c:pt>
                <c:pt idx="19474">
                  <c:v>26.807445381818201</c:v>
                </c:pt>
                <c:pt idx="19475">
                  <c:v>26.808821958042</c:v>
                </c:pt>
                <c:pt idx="19476">
                  <c:v>26.810198534265702</c:v>
                </c:pt>
                <c:pt idx="19477">
                  <c:v>26.8115751104895</c:v>
                </c:pt>
                <c:pt idx="19478">
                  <c:v>26.812951686713301</c:v>
                </c:pt>
                <c:pt idx="19479">
                  <c:v>26.814328262937099</c:v>
                </c:pt>
                <c:pt idx="19480">
                  <c:v>26.815704839160801</c:v>
                </c:pt>
                <c:pt idx="19481">
                  <c:v>26.8170814153846</c:v>
                </c:pt>
                <c:pt idx="19482">
                  <c:v>26.818457991608401</c:v>
                </c:pt>
                <c:pt idx="19483">
                  <c:v>26.819834567832199</c:v>
                </c:pt>
                <c:pt idx="19484">
                  <c:v>26.821211144055901</c:v>
                </c:pt>
                <c:pt idx="19485">
                  <c:v>26.822587720279699</c:v>
                </c:pt>
                <c:pt idx="19486">
                  <c:v>26.823964296503501</c:v>
                </c:pt>
                <c:pt idx="19487">
                  <c:v>26.825340872727299</c:v>
                </c:pt>
                <c:pt idx="19488">
                  <c:v>26.826717448951101</c:v>
                </c:pt>
                <c:pt idx="19489">
                  <c:v>26.828094025174799</c:v>
                </c:pt>
                <c:pt idx="19490">
                  <c:v>26.829470601398601</c:v>
                </c:pt>
                <c:pt idx="19491">
                  <c:v>26.830847177622399</c:v>
                </c:pt>
                <c:pt idx="19492">
                  <c:v>26.832223753846201</c:v>
                </c:pt>
                <c:pt idx="19493">
                  <c:v>26.833600330069899</c:v>
                </c:pt>
                <c:pt idx="19494">
                  <c:v>26.834976906293701</c:v>
                </c:pt>
                <c:pt idx="19495">
                  <c:v>26.836353482517499</c:v>
                </c:pt>
                <c:pt idx="19496">
                  <c:v>26.8377300587413</c:v>
                </c:pt>
                <c:pt idx="19497">
                  <c:v>26.839106634964999</c:v>
                </c:pt>
                <c:pt idx="19498">
                  <c:v>26.840483211188801</c:v>
                </c:pt>
                <c:pt idx="19499">
                  <c:v>26.841859787412599</c:v>
                </c:pt>
                <c:pt idx="19500">
                  <c:v>26.8432363636364</c:v>
                </c:pt>
                <c:pt idx="19501">
                  <c:v>26.844612939860099</c:v>
                </c:pt>
                <c:pt idx="19502">
                  <c:v>26.8459895160839</c:v>
                </c:pt>
                <c:pt idx="19503">
                  <c:v>26.847366092307698</c:v>
                </c:pt>
                <c:pt idx="19504">
                  <c:v>26.8487426685315</c:v>
                </c:pt>
                <c:pt idx="19505">
                  <c:v>26.850119244755302</c:v>
                </c:pt>
                <c:pt idx="19506">
                  <c:v>26.851495820979</c:v>
                </c:pt>
                <c:pt idx="19507">
                  <c:v>26.852872397202798</c:v>
                </c:pt>
                <c:pt idx="19508">
                  <c:v>26.8542489734266</c:v>
                </c:pt>
                <c:pt idx="19509">
                  <c:v>26.855625549650401</c:v>
                </c:pt>
                <c:pt idx="19510">
                  <c:v>26.8570021258741</c:v>
                </c:pt>
                <c:pt idx="19511">
                  <c:v>26.858378702097902</c:v>
                </c:pt>
                <c:pt idx="19512">
                  <c:v>26.8597552783217</c:v>
                </c:pt>
                <c:pt idx="19513">
                  <c:v>26.861131854545501</c:v>
                </c:pt>
                <c:pt idx="19514">
                  <c:v>26.8625084307692</c:v>
                </c:pt>
                <c:pt idx="19515">
                  <c:v>26.863885006993002</c:v>
                </c:pt>
                <c:pt idx="19516">
                  <c:v>26.8652615832168</c:v>
                </c:pt>
                <c:pt idx="19517">
                  <c:v>26.866638159440601</c:v>
                </c:pt>
                <c:pt idx="19518">
                  <c:v>26.8680147356643</c:v>
                </c:pt>
                <c:pt idx="19519">
                  <c:v>26.869391311888101</c:v>
                </c:pt>
                <c:pt idx="19520">
                  <c:v>26.870767888111899</c:v>
                </c:pt>
                <c:pt idx="19521">
                  <c:v>26.872144464335701</c:v>
                </c:pt>
                <c:pt idx="19522">
                  <c:v>26.8735210405594</c:v>
                </c:pt>
                <c:pt idx="19523">
                  <c:v>26.874897616783201</c:v>
                </c:pt>
                <c:pt idx="19524">
                  <c:v>26.876274193006999</c:v>
                </c:pt>
                <c:pt idx="19525">
                  <c:v>26.877650769230801</c:v>
                </c:pt>
                <c:pt idx="19526">
                  <c:v>26.879027345454499</c:v>
                </c:pt>
                <c:pt idx="19527">
                  <c:v>26.880403921678301</c:v>
                </c:pt>
                <c:pt idx="19528">
                  <c:v>26.881780497902099</c:v>
                </c:pt>
                <c:pt idx="19529">
                  <c:v>26.883157074125901</c:v>
                </c:pt>
                <c:pt idx="19530">
                  <c:v>26.884533650349699</c:v>
                </c:pt>
                <c:pt idx="19531">
                  <c:v>26.885910226573401</c:v>
                </c:pt>
                <c:pt idx="19532">
                  <c:v>26.887286802797199</c:v>
                </c:pt>
                <c:pt idx="19533">
                  <c:v>26.888663379021001</c:v>
                </c:pt>
                <c:pt idx="19534">
                  <c:v>26.890039955244799</c:v>
                </c:pt>
                <c:pt idx="19535">
                  <c:v>26.891416531468501</c:v>
                </c:pt>
                <c:pt idx="19536">
                  <c:v>26.892793107692299</c:v>
                </c:pt>
                <c:pt idx="19537">
                  <c:v>26.8941696839161</c:v>
                </c:pt>
                <c:pt idx="19538">
                  <c:v>26.895546260139898</c:v>
                </c:pt>
                <c:pt idx="19539">
                  <c:v>26.896922836363601</c:v>
                </c:pt>
                <c:pt idx="19540">
                  <c:v>26.898299412587399</c:v>
                </c:pt>
                <c:pt idx="19541">
                  <c:v>26.8996759888112</c:v>
                </c:pt>
                <c:pt idx="19542">
                  <c:v>26.901052565034998</c:v>
                </c:pt>
                <c:pt idx="19543">
                  <c:v>26.9024291412587</c:v>
                </c:pt>
                <c:pt idx="19544">
                  <c:v>26.903805717482498</c:v>
                </c:pt>
                <c:pt idx="19545">
                  <c:v>26.9051822937063</c:v>
                </c:pt>
                <c:pt idx="19546">
                  <c:v>26.906558869930102</c:v>
                </c:pt>
                <c:pt idx="19547">
                  <c:v>26.9079354461539</c:v>
                </c:pt>
                <c:pt idx="19548">
                  <c:v>26.909312022377598</c:v>
                </c:pt>
                <c:pt idx="19549">
                  <c:v>26.9106885986014</c:v>
                </c:pt>
                <c:pt idx="19550">
                  <c:v>26.912065174825202</c:v>
                </c:pt>
                <c:pt idx="19551">
                  <c:v>26.913441751049</c:v>
                </c:pt>
                <c:pt idx="19552">
                  <c:v>26.914818327272702</c:v>
                </c:pt>
                <c:pt idx="19553">
                  <c:v>26.9161949034965</c:v>
                </c:pt>
                <c:pt idx="19554">
                  <c:v>26.917571479720301</c:v>
                </c:pt>
                <c:pt idx="19555">
                  <c:v>26.918948055944099</c:v>
                </c:pt>
                <c:pt idx="19556">
                  <c:v>26.920324632167802</c:v>
                </c:pt>
                <c:pt idx="19557">
                  <c:v>26.9217012083916</c:v>
                </c:pt>
                <c:pt idx="19558">
                  <c:v>26.923077784615401</c:v>
                </c:pt>
                <c:pt idx="19559">
                  <c:v>26.924454360839199</c:v>
                </c:pt>
                <c:pt idx="19560">
                  <c:v>26.925830937062901</c:v>
                </c:pt>
                <c:pt idx="19561">
                  <c:v>26.927207513286699</c:v>
                </c:pt>
                <c:pt idx="19562">
                  <c:v>26.928584089510501</c:v>
                </c:pt>
                <c:pt idx="19563">
                  <c:v>26.929960665734299</c:v>
                </c:pt>
                <c:pt idx="19564">
                  <c:v>26.931337241958001</c:v>
                </c:pt>
                <c:pt idx="19565">
                  <c:v>26.932713818181799</c:v>
                </c:pt>
                <c:pt idx="19566">
                  <c:v>26.934090394405601</c:v>
                </c:pt>
                <c:pt idx="19567">
                  <c:v>26.935466970629399</c:v>
                </c:pt>
                <c:pt idx="19568">
                  <c:v>26.936843546853201</c:v>
                </c:pt>
                <c:pt idx="19569">
                  <c:v>26.938220123076899</c:v>
                </c:pt>
                <c:pt idx="19570">
                  <c:v>26.939596699300701</c:v>
                </c:pt>
                <c:pt idx="19571">
                  <c:v>26.940973275524499</c:v>
                </c:pt>
                <c:pt idx="19572">
                  <c:v>26.9423498517483</c:v>
                </c:pt>
                <c:pt idx="19573">
                  <c:v>26.943726427971999</c:v>
                </c:pt>
                <c:pt idx="19574">
                  <c:v>26.945103004195801</c:v>
                </c:pt>
                <c:pt idx="19575">
                  <c:v>26.946479580419599</c:v>
                </c:pt>
                <c:pt idx="19576">
                  <c:v>26.9478561566434</c:v>
                </c:pt>
                <c:pt idx="19577">
                  <c:v>26.949232732867099</c:v>
                </c:pt>
                <c:pt idx="19578">
                  <c:v>26.9506093090909</c:v>
                </c:pt>
                <c:pt idx="19579">
                  <c:v>26.951985885314699</c:v>
                </c:pt>
                <c:pt idx="19580">
                  <c:v>26.9533624615385</c:v>
                </c:pt>
                <c:pt idx="19581">
                  <c:v>26.954739037762199</c:v>
                </c:pt>
                <c:pt idx="19582">
                  <c:v>26.956115613986</c:v>
                </c:pt>
                <c:pt idx="19583">
                  <c:v>26.957492190209798</c:v>
                </c:pt>
                <c:pt idx="19584">
                  <c:v>26.9588687664336</c:v>
                </c:pt>
                <c:pt idx="19585">
                  <c:v>26.960245342657299</c:v>
                </c:pt>
                <c:pt idx="19586">
                  <c:v>26.9616219188811</c:v>
                </c:pt>
                <c:pt idx="19587">
                  <c:v>26.962998495104902</c:v>
                </c:pt>
                <c:pt idx="19588">
                  <c:v>26.9643750713287</c:v>
                </c:pt>
                <c:pt idx="19589">
                  <c:v>26.965751647552501</c:v>
                </c:pt>
                <c:pt idx="19590">
                  <c:v>26.9671282237762</c:v>
                </c:pt>
                <c:pt idx="19591">
                  <c:v>26.968504800000002</c:v>
                </c:pt>
                <c:pt idx="19592">
                  <c:v>26.9698813762238</c:v>
                </c:pt>
                <c:pt idx="19593">
                  <c:v>26.971257952447601</c:v>
                </c:pt>
                <c:pt idx="19594">
                  <c:v>26.9726345286713</c:v>
                </c:pt>
                <c:pt idx="19595">
                  <c:v>26.974011104895101</c:v>
                </c:pt>
                <c:pt idx="19596">
                  <c:v>26.9753876811189</c:v>
                </c:pt>
                <c:pt idx="19597">
                  <c:v>26.976764257342701</c:v>
                </c:pt>
                <c:pt idx="19598">
                  <c:v>26.9781408335664</c:v>
                </c:pt>
                <c:pt idx="19599">
                  <c:v>26.979517409790201</c:v>
                </c:pt>
                <c:pt idx="19600">
                  <c:v>26.980893986013999</c:v>
                </c:pt>
                <c:pt idx="19601">
                  <c:v>26.982270562237801</c:v>
                </c:pt>
                <c:pt idx="19602">
                  <c:v>26.9836471384615</c:v>
                </c:pt>
                <c:pt idx="19603">
                  <c:v>26.985023714685301</c:v>
                </c:pt>
                <c:pt idx="19604">
                  <c:v>26.986400290909099</c:v>
                </c:pt>
                <c:pt idx="19605">
                  <c:v>26.987776867132901</c:v>
                </c:pt>
                <c:pt idx="19606">
                  <c:v>26.989153443356599</c:v>
                </c:pt>
                <c:pt idx="19607">
                  <c:v>26.990530019580401</c:v>
                </c:pt>
                <c:pt idx="19608">
                  <c:v>26.991906595804199</c:v>
                </c:pt>
                <c:pt idx="19609">
                  <c:v>26.993283172028001</c:v>
                </c:pt>
                <c:pt idx="19610">
                  <c:v>26.994659748251799</c:v>
                </c:pt>
                <c:pt idx="19611">
                  <c:v>26.996036324475501</c:v>
                </c:pt>
                <c:pt idx="19612">
                  <c:v>26.997412900699299</c:v>
                </c:pt>
                <c:pt idx="19613">
                  <c:v>26.9987894769231</c:v>
                </c:pt>
                <c:pt idx="19614">
                  <c:v>27.000166053146899</c:v>
                </c:pt>
                <c:pt idx="19615">
                  <c:v>27.001542629370601</c:v>
                </c:pt>
                <c:pt idx="19616">
                  <c:v>27.002919205594399</c:v>
                </c:pt>
                <c:pt idx="19617">
                  <c:v>27.0042957818182</c:v>
                </c:pt>
                <c:pt idx="19618">
                  <c:v>27.005672358041998</c:v>
                </c:pt>
                <c:pt idx="19619">
                  <c:v>27.007048934265701</c:v>
                </c:pt>
                <c:pt idx="19620">
                  <c:v>27.008425510489499</c:v>
                </c:pt>
                <c:pt idx="19621">
                  <c:v>27.0098020867133</c:v>
                </c:pt>
                <c:pt idx="19622">
                  <c:v>27.011178662937098</c:v>
                </c:pt>
                <c:pt idx="19623">
                  <c:v>27.0125552391608</c:v>
                </c:pt>
                <c:pt idx="19624">
                  <c:v>27.013931815384598</c:v>
                </c:pt>
                <c:pt idx="19625">
                  <c:v>27.0153083916084</c:v>
                </c:pt>
                <c:pt idx="19626">
                  <c:v>27.016684967832202</c:v>
                </c:pt>
                <c:pt idx="19627">
                  <c:v>27.0180615440559</c:v>
                </c:pt>
                <c:pt idx="19628">
                  <c:v>27.019438120279698</c:v>
                </c:pt>
                <c:pt idx="19629">
                  <c:v>27.0208146965035</c:v>
                </c:pt>
                <c:pt idx="19630">
                  <c:v>27.022191272727301</c:v>
                </c:pt>
                <c:pt idx="19631">
                  <c:v>27.0235678489511</c:v>
                </c:pt>
                <c:pt idx="19632">
                  <c:v>27.024944425174802</c:v>
                </c:pt>
                <c:pt idx="19633">
                  <c:v>27.0263210013986</c:v>
                </c:pt>
                <c:pt idx="19634">
                  <c:v>27.027697577622401</c:v>
                </c:pt>
                <c:pt idx="19635">
                  <c:v>27.029074153846199</c:v>
                </c:pt>
                <c:pt idx="19636">
                  <c:v>27.030450730069902</c:v>
                </c:pt>
                <c:pt idx="19637">
                  <c:v>27.0318273062937</c:v>
                </c:pt>
                <c:pt idx="19638">
                  <c:v>27.033203882517501</c:v>
                </c:pt>
                <c:pt idx="19639">
                  <c:v>27.034580458741299</c:v>
                </c:pt>
                <c:pt idx="19640">
                  <c:v>27.035957034965001</c:v>
                </c:pt>
                <c:pt idx="19641">
                  <c:v>27.037333611188799</c:v>
                </c:pt>
                <c:pt idx="19642">
                  <c:v>27.038710187412601</c:v>
                </c:pt>
                <c:pt idx="19643">
                  <c:v>27.040086763636399</c:v>
                </c:pt>
                <c:pt idx="19644">
                  <c:v>27.041463339860101</c:v>
                </c:pt>
                <c:pt idx="19645">
                  <c:v>27.042839916083899</c:v>
                </c:pt>
                <c:pt idx="19646">
                  <c:v>27.044216492307701</c:v>
                </c:pt>
                <c:pt idx="19647">
                  <c:v>27.045593068531499</c:v>
                </c:pt>
                <c:pt idx="19648">
                  <c:v>27.046969644755201</c:v>
                </c:pt>
                <c:pt idx="19649">
                  <c:v>27.048346220978999</c:v>
                </c:pt>
                <c:pt idx="19650">
                  <c:v>27.049722797202801</c:v>
                </c:pt>
                <c:pt idx="19651">
                  <c:v>27.051099373426599</c:v>
                </c:pt>
                <c:pt idx="19652">
                  <c:v>27.0524759496504</c:v>
                </c:pt>
                <c:pt idx="19653">
                  <c:v>27.053852525874099</c:v>
                </c:pt>
                <c:pt idx="19654">
                  <c:v>27.055229102097901</c:v>
                </c:pt>
                <c:pt idx="19655">
                  <c:v>27.056605678321699</c:v>
                </c:pt>
                <c:pt idx="19656">
                  <c:v>27.0579822545455</c:v>
                </c:pt>
                <c:pt idx="19657">
                  <c:v>27.059358830769199</c:v>
                </c:pt>
                <c:pt idx="19658">
                  <c:v>27.060735406993</c:v>
                </c:pt>
                <c:pt idx="19659">
                  <c:v>27.062111983216798</c:v>
                </c:pt>
                <c:pt idx="19660">
                  <c:v>27.0634885594406</c:v>
                </c:pt>
                <c:pt idx="19661">
                  <c:v>27.064865135664299</c:v>
                </c:pt>
                <c:pt idx="19662">
                  <c:v>27.0662417118881</c:v>
                </c:pt>
                <c:pt idx="19663">
                  <c:v>27.067618288111898</c:v>
                </c:pt>
                <c:pt idx="19664">
                  <c:v>27.0689948643357</c:v>
                </c:pt>
                <c:pt idx="19665">
                  <c:v>27.070371440559398</c:v>
                </c:pt>
                <c:pt idx="19666">
                  <c:v>27.0717480167832</c:v>
                </c:pt>
                <c:pt idx="19667">
                  <c:v>27.073124593007002</c:v>
                </c:pt>
                <c:pt idx="19668">
                  <c:v>27.0745011692308</c:v>
                </c:pt>
                <c:pt idx="19669">
                  <c:v>27.075877745454601</c:v>
                </c:pt>
                <c:pt idx="19670">
                  <c:v>27.0772543216783</c:v>
                </c:pt>
                <c:pt idx="19671">
                  <c:v>27.078630897902102</c:v>
                </c:pt>
                <c:pt idx="19672">
                  <c:v>27.0800074741259</c:v>
                </c:pt>
                <c:pt idx="19673">
                  <c:v>27.081384050349701</c:v>
                </c:pt>
                <c:pt idx="19674">
                  <c:v>27.0827606265734</c:v>
                </c:pt>
                <c:pt idx="19675">
                  <c:v>27.084137202797201</c:v>
                </c:pt>
                <c:pt idx="19676">
                  <c:v>27.085513779020999</c:v>
                </c:pt>
                <c:pt idx="19677">
                  <c:v>27.086890355244801</c:v>
                </c:pt>
                <c:pt idx="19678">
                  <c:v>27.0882669314685</c:v>
                </c:pt>
                <c:pt idx="19679">
                  <c:v>27.089643507692301</c:v>
                </c:pt>
                <c:pt idx="19680">
                  <c:v>27.091020083916099</c:v>
                </c:pt>
                <c:pt idx="19681">
                  <c:v>27.092396660139901</c:v>
                </c:pt>
                <c:pt idx="19682">
                  <c:v>27.093773236363599</c:v>
                </c:pt>
                <c:pt idx="19683">
                  <c:v>27.095149812587401</c:v>
                </c:pt>
                <c:pt idx="19684">
                  <c:v>27.096526388811199</c:v>
                </c:pt>
                <c:pt idx="19685">
                  <c:v>27.097902965035001</c:v>
                </c:pt>
                <c:pt idx="19686">
                  <c:v>27.099279541258699</c:v>
                </c:pt>
                <c:pt idx="19687">
                  <c:v>27.100656117482501</c:v>
                </c:pt>
                <c:pt idx="19688">
                  <c:v>27.102032693706299</c:v>
                </c:pt>
                <c:pt idx="19689">
                  <c:v>27.103409269930101</c:v>
                </c:pt>
                <c:pt idx="19690">
                  <c:v>27.104785846153899</c:v>
                </c:pt>
                <c:pt idx="19691">
                  <c:v>27.106162422377601</c:v>
                </c:pt>
                <c:pt idx="19692">
                  <c:v>27.107538998601399</c:v>
                </c:pt>
                <c:pt idx="19693">
                  <c:v>27.1089155748252</c:v>
                </c:pt>
                <c:pt idx="19694">
                  <c:v>27.110292151048998</c:v>
                </c:pt>
                <c:pt idx="19695">
                  <c:v>27.111668727272701</c:v>
                </c:pt>
                <c:pt idx="19696">
                  <c:v>27.113045303496499</c:v>
                </c:pt>
                <c:pt idx="19697">
                  <c:v>27.1144218797203</c:v>
                </c:pt>
                <c:pt idx="19698">
                  <c:v>27.115798455944098</c:v>
                </c:pt>
                <c:pt idx="19699">
                  <c:v>27.1171750321678</c:v>
                </c:pt>
                <c:pt idx="19700">
                  <c:v>27.118551608391599</c:v>
                </c:pt>
                <c:pt idx="19701">
                  <c:v>27.1199281846154</c:v>
                </c:pt>
                <c:pt idx="19702">
                  <c:v>27.121304760839202</c:v>
                </c:pt>
                <c:pt idx="19703">
                  <c:v>27.1226813370629</c:v>
                </c:pt>
                <c:pt idx="19704">
                  <c:v>27.124057913286698</c:v>
                </c:pt>
                <c:pt idx="19705">
                  <c:v>27.1254344895105</c:v>
                </c:pt>
                <c:pt idx="19706">
                  <c:v>27.126811065734302</c:v>
                </c:pt>
                <c:pt idx="19707">
                  <c:v>27.128187641958</c:v>
                </c:pt>
                <c:pt idx="19708">
                  <c:v>27.129564218181802</c:v>
                </c:pt>
                <c:pt idx="19709">
                  <c:v>27.1309407944056</c:v>
                </c:pt>
                <c:pt idx="19710">
                  <c:v>27.132317370629401</c:v>
                </c:pt>
                <c:pt idx="19711">
                  <c:v>27.133693946853199</c:v>
                </c:pt>
                <c:pt idx="19712">
                  <c:v>27.135070523076902</c:v>
                </c:pt>
                <c:pt idx="19713">
                  <c:v>27.1364470993007</c:v>
                </c:pt>
                <c:pt idx="19714">
                  <c:v>27.137823675524501</c:v>
                </c:pt>
                <c:pt idx="19715">
                  <c:v>27.139200251748299</c:v>
                </c:pt>
                <c:pt idx="19716">
                  <c:v>27.140576827972001</c:v>
                </c:pt>
                <c:pt idx="19717">
                  <c:v>27.141953404195799</c:v>
                </c:pt>
                <c:pt idx="19718">
                  <c:v>27.143329980419601</c:v>
                </c:pt>
                <c:pt idx="19719">
                  <c:v>27.144706556643399</c:v>
                </c:pt>
                <c:pt idx="19720">
                  <c:v>27.146083132867101</c:v>
                </c:pt>
                <c:pt idx="19721">
                  <c:v>27.147459709090899</c:v>
                </c:pt>
                <c:pt idx="19722">
                  <c:v>27.148836285314701</c:v>
                </c:pt>
                <c:pt idx="19723">
                  <c:v>27.150212861538499</c:v>
                </c:pt>
                <c:pt idx="19724">
                  <c:v>27.151589437762201</c:v>
                </c:pt>
                <c:pt idx="19725">
                  <c:v>27.152966013985999</c:v>
                </c:pt>
                <c:pt idx="19726">
                  <c:v>27.154342590209801</c:v>
                </c:pt>
                <c:pt idx="19727">
                  <c:v>27.155719166433599</c:v>
                </c:pt>
                <c:pt idx="19728">
                  <c:v>27.157095742657301</c:v>
                </c:pt>
                <c:pt idx="19729">
                  <c:v>27.158472318881099</c:v>
                </c:pt>
                <c:pt idx="19730">
                  <c:v>27.159848895104901</c:v>
                </c:pt>
                <c:pt idx="19731">
                  <c:v>27.161225471328699</c:v>
                </c:pt>
                <c:pt idx="19732">
                  <c:v>27.162602047552401</c:v>
                </c:pt>
                <c:pt idx="19733">
                  <c:v>27.163978623776199</c:v>
                </c:pt>
                <c:pt idx="19734">
                  <c:v>27.1653552</c:v>
                </c:pt>
                <c:pt idx="19735">
                  <c:v>27.166731776223799</c:v>
                </c:pt>
                <c:pt idx="19736">
                  <c:v>27.1681083524476</c:v>
                </c:pt>
                <c:pt idx="19737">
                  <c:v>27.169484928671299</c:v>
                </c:pt>
                <c:pt idx="19738">
                  <c:v>27.1708615048951</c:v>
                </c:pt>
                <c:pt idx="19739">
                  <c:v>27.172238081118898</c:v>
                </c:pt>
                <c:pt idx="19740">
                  <c:v>27.1736146573427</c:v>
                </c:pt>
                <c:pt idx="19741">
                  <c:v>27.174991233566399</c:v>
                </c:pt>
                <c:pt idx="19742">
                  <c:v>27.1763678097902</c:v>
                </c:pt>
                <c:pt idx="19743">
                  <c:v>27.177744386013998</c:v>
                </c:pt>
                <c:pt idx="19744">
                  <c:v>27.1791209622378</c:v>
                </c:pt>
                <c:pt idx="19745">
                  <c:v>27.180497538461498</c:v>
                </c:pt>
                <c:pt idx="19746">
                  <c:v>27.1818741146853</c:v>
                </c:pt>
                <c:pt idx="19747">
                  <c:v>27.183250690909102</c:v>
                </c:pt>
                <c:pt idx="19748">
                  <c:v>27.1846272671329</c:v>
                </c:pt>
                <c:pt idx="19749">
                  <c:v>27.186003843356598</c:v>
                </c:pt>
                <c:pt idx="19750">
                  <c:v>27.1873804195804</c:v>
                </c:pt>
                <c:pt idx="19751">
                  <c:v>27.188756995804201</c:v>
                </c:pt>
                <c:pt idx="19752">
                  <c:v>27.190133572028</c:v>
                </c:pt>
                <c:pt idx="19753">
                  <c:v>27.191510148251801</c:v>
                </c:pt>
                <c:pt idx="19754">
                  <c:v>27.1928867244755</c:v>
                </c:pt>
                <c:pt idx="19755">
                  <c:v>27.194263300699301</c:v>
                </c:pt>
                <c:pt idx="19756">
                  <c:v>27.195639876923099</c:v>
                </c:pt>
                <c:pt idx="19757">
                  <c:v>27.197016453146901</c:v>
                </c:pt>
                <c:pt idx="19758">
                  <c:v>27.1983930293706</c:v>
                </c:pt>
                <c:pt idx="19759">
                  <c:v>27.199769605594401</c:v>
                </c:pt>
                <c:pt idx="19760">
                  <c:v>27.201146181818199</c:v>
                </c:pt>
                <c:pt idx="19761">
                  <c:v>27.202522758042001</c:v>
                </c:pt>
                <c:pt idx="19762">
                  <c:v>27.203899334265699</c:v>
                </c:pt>
                <c:pt idx="19763">
                  <c:v>27.205275910489501</c:v>
                </c:pt>
                <c:pt idx="19764">
                  <c:v>27.206652486713299</c:v>
                </c:pt>
                <c:pt idx="19765">
                  <c:v>27.208029062937101</c:v>
                </c:pt>
                <c:pt idx="19766">
                  <c:v>27.209405639160799</c:v>
                </c:pt>
                <c:pt idx="19767">
                  <c:v>27.210782215384601</c:v>
                </c:pt>
                <c:pt idx="19768">
                  <c:v>27.212158791608399</c:v>
                </c:pt>
                <c:pt idx="19769">
                  <c:v>27.213535367832201</c:v>
                </c:pt>
                <c:pt idx="19770">
                  <c:v>27.214911944055999</c:v>
                </c:pt>
                <c:pt idx="19771">
                  <c:v>27.216288520279701</c:v>
                </c:pt>
                <c:pt idx="19772">
                  <c:v>27.217665096503499</c:v>
                </c:pt>
                <c:pt idx="19773">
                  <c:v>27.2190416727273</c:v>
                </c:pt>
                <c:pt idx="19774">
                  <c:v>27.220418248951098</c:v>
                </c:pt>
                <c:pt idx="19775">
                  <c:v>27.221794825174801</c:v>
                </c:pt>
                <c:pt idx="19776">
                  <c:v>27.223171401398599</c:v>
                </c:pt>
                <c:pt idx="19777">
                  <c:v>27.2245479776224</c:v>
                </c:pt>
                <c:pt idx="19778">
                  <c:v>27.225924553846198</c:v>
                </c:pt>
                <c:pt idx="19779">
                  <c:v>27.2273011300699</c:v>
                </c:pt>
                <c:pt idx="19780">
                  <c:v>27.228677706293698</c:v>
                </c:pt>
                <c:pt idx="19781">
                  <c:v>27.2300542825175</c:v>
                </c:pt>
                <c:pt idx="19782">
                  <c:v>27.231430858741302</c:v>
                </c:pt>
                <c:pt idx="19783">
                  <c:v>27.232807434965</c:v>
                </c:pt>
                <c:pt idx="19784">
                  <c:v>27.234184011188798</c:v>
                </c:pt>
                <c:pt idx="19785">
                  <c:v>27.2355605874126</c:v>
                </c:pt>
                <c:pt idx="19786">
                  <c:v>27.236937163636401</c:v>
                </c:pt>
                <c:pt idx="19787">
                  <c:v>27.2383137398601</c:v>
                </c:pt>
                <c:pt idx="19788">
                  <c:v>27.239690316083902</c:v>
                </c:pt>
                <c:pt idx="19789">
                  <c:v>27.2410668923077</c:v>
                </c:pt>
                <c:pt idx="19790">
                  <c:v>27.242443468531501</c:v>
                </c:pt>
                <c:pt idx="19791">
                  <c:v>27.243820044755299</c:v>
                </c:pt>
                <c:pt idx="19792">
                  <c:v>27.245196620979002</c:v>
                </c:pt>
                <c:pt idx="19793">
                  <c:v>27.2465731972028</c:v>
                </c:pt>
                <c:pt idx="19794">
                  <c:v>27.247949773426601</c:v>
                </c:pt>
                <c:pt idx="19795">
                  <c:v>27.249326349650399</c:v>
                </c:pt>
                <c:pt idx="19796">
                  <c:v>27.250702925874101</c:v>
                </c:pt>
                <c:pt idx="19797">
                  <c:v>27.252079502097899</c:v>
                </c:pt>
                <c:pt idx="19798">
                  <c:v>27.253456078321701</c:v>
                </c:pt>
                <c:pt idx="19799">
                  <c:v>27.254832654545499</c:v>
                </c:pt>
                <c:pt idx="19800">
                  <c:v>27.256209230769201</c:v>
                </c:pt>
                <c:pt idx="19801">
                  <c:v>27.257585806992999</c:v>
                </c:pt>
                <c:pt idx="19802">
                  <c:v>27.258962383216801</c:v>
                </c:pt>
                <c:pt idx="19803">
                  <c:v>27.260338959440599</c:v>
                </c:pt>
                <c:pt idx="19804">
                  <c:v>27.261715535664301</c:v>
                </c:pt>
                <c:pt idx="19805">
                  <c:v>27.263092111888099</c:v>
                </c:pt>
                <c:pt idx="19806">
                  <c:v>27.264468688111901</c:v>
                </c:pt>
                <c:pt idx="19807">
                  <c:v>27.265845264335699</c:v>
                </c:pt>
                <c:pt idx="19808">
                  <c:v>27.267221840559401</c:v>
                </c:pt>
                <c:pt idx="19809">
                  <c:v>27.268598416783199</c:v>
                </c:pt>
                <c:pt idx="19810">
                  <c:v>27.269974993007001</c:v>
                </c:pt>
                <c:pt idx="19811">
                  <c:v>27.271351569230799</c:v>
                </c:pt>
                <c:pt idx="19812">
                  <c:v>27.272728145454501</c:v>
                </c:pt>
                <c:pt idx="19813">
                  <c:v>27.274104721678299</c:v>
                </c:pt>
                <c:pt idx="19814">
                  <c:v>27.2754812979021</c:v>
                </c:pt>
                <c:pt idx="19815">
                  <c:v>27.276857874125898</c:v>
                </c:pt>
                <c:pt idx="19816">
                  <c:v>27.2782344503497</c:v>
                </c:pt>
                <c:pt idx="19817">
                  <c:v>27.279611026573399</c:v>
                </c:pt>
                <c:pt idx="19818">
                  <c:v>27.2809876027972</c:v>
                </c:pt>
                <c:pt idx="19819">
                  <c:v>27.282364179020998</c:v>
                </c:pt>
                <c:pt idx="19820">
                  <c:v>27.2837407552448</c:v>
                </c:pt>
                <c:pt idx="19821">
                  <c:v>27.285117331468498</c:v>
                </c:pt>
                <c:pt idx="19822">
                  <c:v>27.2864939076923</c:v>
                </c:pt>
                <c:pt idx="19823">
                  <c:v>27.287870483916102</c:v>
                </c:pt>
                <c:pt idx="19824">
                  <c:v>27.2892470601399</c:v>
                </c:pt>
                <c:pt idx="19825">
                  <c:v>27.290623636363598</c:v>
                </c:pt>
                <c:pt idx="19826">
                  <c:v>27.2920002125874</c:v>
                </c:pt>
                <c:pt idx="19827">
                  <c:v>27.293376788811202</c:v>
                </c:pt>
                <c:pt idx="19828">
                  <c:v>27.294753365035</c:v>
                </c:pt>
                <c:pt idx="19829">
                  <c:v>27.296129941258702</c:v>
                </c:pt>
                <c:pt idx="19830">
                  <c:v>27.2975065174825</c:v>
                </c:pt>
                <c:pt idx="19831">
                  <c:v>27.298883093706301</c:v>
                </c:pt>
                <c:pt idx="19832">
                  <c:v>27.300259669930099</c:v>
                </c:pt>
                <c:pt idx="19833">
                  <c:v>27.301636246153802</c:v>
                </c:pt>
                <c:pt idx="19834">
                  <c:v>27.3030128223776</c:v>
                </c:pt>
                <c:pt idx="19835">
                  <c:v>27.304389398601401</c:v>
                </c:pt>
                <c:pt idx="19836">
                  <c:v>27.305765974825199</c:v>
                </c:pt>
                <c:pt idx="19837">
                  <c:v>27.307142551049001</c:v>
                </c:pt>
                <c:pt idx="19838">
                  <c:v>27.308519127272699</c:v>
                </c:pt>
                <c:pt idx="19839">
                  <c:v>27.309895703496501</c:v>
                </c:pt>
                <c:pt idx="19840">
                  <c:v>27.311272279720299</c:v>
                </c:pt>
                <c:pt idx="19841">
                  <c:v>27.312648855944101</c:v>
                </c:pt>
                <c:pt idx="19842">
                  <c:v>27.314025432167799</c:v>
                </c:pt>
                <c:pt idx="19843">
                  <c:v>27.315402008391601</c:v>
                </c:pt>
                <c:pt idx="19844">
                  <c:v>27.316778584615399</c:v>
                </c:pt>
                <c:pt idx="19845">
                  <c:v>27.318155160839201</c:v>
                </c:pt>
                <c:pt idx="19846">
                  <c:v>27.319531737062899</c:v>
                </c:pt>
                <c:pt idx="19847">
                  <c:v>27.320908313286701</c:v>
                </c:pt>
                <c:pt idx="19848">
                  <c:v>27.322284889510499</c:v>
                </c:pt>
                <c:pt idx="19849">
                  <c:v>27.3236614657343</c:v>
                </c:pt>
                <c:pt idx="19850">
                  <c:v>27.325038041957999</c:v>
                </c:pt>
                <c:pt idx="19851">
                  <c:v>27.326414618181801</c:v>
                </c:pt>
                <c:pt idx="19852">
                  <c:v>27.327791194405599</c:v>
                </c:pt>
                <c:pt idx="19853">
                  <c:v>27.3291677706294</c:v>
                </c:pt>
                <c:pt idx="19854">
                  <c:v>27.330544346853198</c:v>
                </c:pt>
                <c:pt idx="19855">
                  <c:v>27.3319209230769</c:v>
                </c:pt>
                <c:pt idx="19856">
                  <c:v>27.333297499300699</c:v>
                </c:pt>
                <c:pt idx="19857">
                  <c:v>27.3346740755245</c:v>
                </c:pt>
                <c:pt idx="19858">
                  <c:v>27.336050651748302</c:v>
                </c:pt>
                <c:pt idx="19859">
                  <c:v>27.337427227972</c:v>
                </c:pt>
                <c:pt idx="19860">
                  <c:v>27.338803804195798</c:v>
                </c:pt>
                <c:pt idx="19861">
                  <c:v>27.3401803804196</c:v>
                </c:pt>
                <c:pt idx="19862">
                  <c:v>27.341556956643402</c:v>
                </c:pt>
                <c:pt idx="19863">
                  <c:v>27.3429335328671</c:v>
                </c:pt>
                <c:pt idx="19864">
                  <c:v>27.344310109090902</c:v>
                </c:pt>
                <c:pt idx="19865">
                  <c:v>27.3456866853147</c:v>
                </c:pt>
                <c:pt idx="19866">
                  <c:v>27.347063261538501</c:v>
                </c:pt>
                <c:pt idx="19867">
                  <c:v>27.3484398377622</c:v>
                </c:pt>
                <c:pt idx="19868">
                  <c:v>27.349816413986002</c:v>
                </c:pt>
                <c:pt idx="19869">
                  <c:v>27.3511929902098</c:v>
                </c:pt>
                <c:pt idx="19870">
                  <c:v>27.352569566433601</c:v>
                </c:pt>
                <c:pt idx="19871">
                  <c:v>27.3539461426573</c:v>
                </c:pt>
                <c:pt idx="19872">
                  <c:v>27.355322718881101</c:v>
                </c:pt>
                <c:pt idx="19873">
                  <c:v>27.3566992951049</c:v>
                </c:pt>
                <c:pt idx="19874">
                  <c:v>27.358075871328701</c:v>
                </c:pt>
                <c:pt idx="19875">
                  <c:v>27.359452447552499</c:v>
                </c:pt>
                <c:pt idx="19876">
                  <c:v>27.360829023776201</c:v>
                </c:pt>
                <c:pt idx="19877">
                  <c:v>27.362205599999999</c:v>
                </c:pt>
                <c:pt idx="19878">
                  <c:v>27.363582176223801</c:v>
                </c:pt>
                <c:pt idx="19879">
                  <c:v>27.364958752447599</c:v>
                </c:pt>
                <c:pt idx="19880">
                  <c:v>27.366335328671301</c:v>
                </c:pt>
                <c:pt idx="19881">
                  <c:v>27.367711904895099</c:v>
                </c:pt>
                <c:pt idx="19882">
                  <c:v>27.369088481118901</c:v>
                </c:pt>
                <c:pt idx="19883">
                  <c:v>27.370465057342699</c:v>
                </c:pt>
                <c:pt idx="19884">
                  <c:v>27.371841633566401</c:v>
                </c:pt>
                <c:pt idx="19885">
                  <c:v>27.373218209790199</c:v>
                </c:pt>
                <c:pt idx="19886">
                  <c:v>27.374594786014001</c:v>
                </c:pt>
                <c:pt idx="19887">
                  <c:v>27.375971362237799</c:v>
                </c:pt>
                <c:pt idx="19888">
                  <c:v>27.377347938461501</c:v>
                </c:pt>
                <c:pt idx="19889">
                  <c:v>27.378724514685299</c:v>
                </c:pt>
                <c:pt idx="19890">
                  <c:v>27.3801010909091</c:v>
                </c:pt>
                <c:pt idx="19891">
                  <c:v>27.381477667132899</c:v>
                </c:pt>
                <c:pt idx="19892">
                  <c:v>27.382854243356601</c:v>
                </c:pt>
                <c:pt idx="19893">
                  <c:v>27.384230819580399</c:v>
                </c:pt>
                <c:pt idx="19894">
                  <c:v>27.3856073958042</c:v>
                </c:pt>
                <c:pt idx="19895">
                  <c:v>27.386983972027998</c:v>
                </c:pt>
                <c:pt idx="19896">
                  <c:v>27.3883605482518</c:v>
                </c:pt>
                <c:pt idx="19897">
                  <c:v>27.389737124475499</c:v>
                </c:pt>
                <c:pt idx="19898">
                  <c:v>27.3911137006993</c:v>
                </c:pt>
                <c:pt idx="19899">
                  <c:v>27.392490276923098</c:v>
                </c:pt>
                <c:pt idx="19900">
                  <c:v>27.3938668531469</c:v>
                </c:pt>
                <c:pt idx="19901">
                  <c:v>27.395243429370598</c:v>
                </c:pt>
                <c:pt idx="19902">
                  <c:v>27.3966200055944</c:v>
                </c:pt>
                <c:pt idx="19903">
                  <c:v>27.397996581818202</c:v>
                </c:pt>
                <c:pt idx="19904">
                  <c:v>27.399373158042</c:v>
                </c:pt>
                <c:pt idx="19905">
                  <c:v>27.400749734265698</c:v>
                </c:pt>
                <c:pt idx="19906">
                  <c:v>27.4021263104895</c:v>
                </c:pt>
                <c:pt idx="19907">
                  <c:v>27.403502886713301</c:v>
                </c:pt>
                <c:pt idx="19908">
                  <c:v>27.4048794629371</c:v>
                </c:pt>
                <c:pt idx="19909">
                  <c:v>27.406256039160802</c:v>
                </c:pt>
                <c:pt idx="19910">
                  <c:v>27.4076326153846</c:v>
                </c:pt>
                <c:pt idx="19911">
                  <c:v>27.409009191608401</c:v>
                </c:pt>
                <c:pt idx="19912">
                  <c:v>27.410385767832199</c:v>
                </c:pt>
                <c:pt idx="19913">
                  <c:v>27.411762344055902</c:v>
                </c:pt>
                <c:pt idx="19914">
                  <c:v>27.4131389202797</c:v>
                </c:pt>
                <c:pt idx="19915">
                  <c:v>27.414515496503501</c:v>
                </c:pt>
                <c:pt idx="19916">
                  <c:v>27.415892072727299</c:v>
                </c:pt>
                <c:pt idx="19917">
                  <c:v>27.417268648951101</c:v>
                </c:pt>
                <c:pt idx="19918">
                  <c:v>27.418645225174799</c:v>
                </c:pt>
                <c:pt idx="19919">
                  <c:v>27.420021801398601</c:v>
                </c:pt>
                <c:pt idx="19920">
                  <c:v>27.421398377622399</c:v>
                </c:pt>
                <c:pt idx="19921">
                  <c:v>27.422774953846201</c:v>
                </c:pt>
                <c:pt idx="19922">
                  <c:v>27.424151530069899</c:v>
                </c:pt>
                <c:pt idx="19923">
                  <c:v>27.425528106293701</c:v>
                </c:pt>
                <c:pt idx="19924">
                  <c:v>27.426904682517499</c:v>
                </c:pt>
                <c:pt idx="19925">
                  <c:v>27.428281258741301</c:v>
                </c:pt>
                <c:pt idx="19926">
                  <c:v>27.429657834964999</c:v>
                </c:pt>
                <c:pt idx="19927">
                  <c:v>27.431034411188801</c:v>
                </c:pt>
                <c:pt idx="19928">
                  <c:v>27.432410987412599</c:v>
                </c:pt>
                <c:pt idx="19929">
                  <c:v>27.4337875636364</c:v>
                </c:pt>
                <c:pt idx="19930">
                  <c:v>27.435164139860099</c:v>
                </c:pt>
                <c:pt idx="19931">
                  <c:v>27.436540716083901</c:v>
                </c:pt>
                <c:pt idx="19932">
                  <c:v>27.437917292307699</c:v>
                </c:pt>
                <c:pt idx="19933">
                  <c:v>27.4392938685315</c:v>
                </c:pt>
                <c:pt idx="19934">
                  <c:v>27.440670444755199</c:v>
                </c:pt>
                <c:pt idx="19935">
                  <c:v>27.442047020979</c:v>
                </c:pt>
                <c:pt idx="19936">
                  <c:v>27.443423597202798</c:v>
                </c:pt>
                <c:pt idx="19937">
                  <c:v>27.4448001734266</c:v>
                </c:pt>
                <c:pt idx="19938">
                  <c:v>27.446176749650402</c:v>
                </c:pt>
                <c:pt idx="19939">
                  <c:v>27.4475533258741</c:v>
                </c:pt>
                <c:pt idx="19940">
                  <c:v>27.448929902097898</c:v>
                </c:pt>
                <c:pt idx="19941">
                  <c:v>27.4503064783217</c:v>
                </c:pt>
                <c:pt idx="19942">
                  <c:v>27.451683054545502</c:v>
                </c:pt>
                <c:pt idx="19943">
                  <c:v>27.4530596307692</c:v>
                </c:pt>
                <c:pt idx="19944">
                  <c:v>27.454436206993002</c:v>
                </c:pt>
                <c:pt idx="19945">
                  <c:v>27.4558127832168</c:v>
                </c:pt>
                <c:pt idx="19946">
                  <c:v>27.457189359440601</c:v>
                </c:pt>
                <c:pt idx="19947">
                  <c:v>27.4585659356643</c:v>
                </c:pt>
                <c:pt idx="19948">
                  <c:v>27.459942511888102</c:v>
                </c:pt>
                <c:pt idx="19949">
                  <c:v>27.4613190881119</c:v>
                </c:pt>
                <c:pt idx="19950">
                  <c:v>27.462695664335701</c:v>
                </c:pt>
                <c:pt idx="19951">
                  <c:v>27.4640722405594</c:v>
                </c:pt>
                <c:pt idx="19952">
                  <c:v>27.465448816783201</c:v>
                </c:pt>
                <c:pt idx="19953">
                  <c:v>27.466825393006999</c:v>
                </c:pt>
                <c:pt idx="19954">
                  <c:v>27.468201969230801</c:v>
                </c:pt>
                <c:pt idx="19955">
                  <c:v>27.469578545454599</c:v>
                </c:pt>
                <c:pt idx="19956">
                  <c:v>27.470955121678301</c:v>
                </c:pt>
                <c:pt idx="19957">
                  <c:v>27.472331697902099</c:v>
                </c:pt>
                <c:pt idx="19958">
                  <c:v>27.473708274125901</c:v>
                </c:pt>
                <c:pt idx="19959">
                  <c:v>27.475084850349699</c:v>
                </c:pt>
                <c:pt idx="19960">
                  <c:v>27.476461426573401</c:v>
                </c:pt>
                <c:pt idx="19961">
                  <c:v>27.477838002797199</c:v>
                </c:pt>
                <c:pt idx="19962">
                  <c:v>27.479214579021001</c:v>
                </c:pt>
                <c:pt idx="19963">
                  <c:v>27.480591155244799</c:v>
                </c:pt>
                <c:pt idx="19964">
                  <c:v>27.481967731468501</c:v>
                </c:pt>
                <c:pt idx="19965">
                  <c:v>27.483344307692299</c:v>
                </c:pt>
                <c:pt idx="19966">
                  <c:v>27.484720883916101</c:v>
                </c:pt>
                <c:pt idx="19967">
                  <c:v>27.486097460139899</c:v>
                </c:pt>
                <c:pt idx="19968">
                  <c:v>27.487474036363601</c:v>
                </c:pt>
                <c:pt idx="19969">
                  <c:v>27.488850612587399</c:v>
                </c:pt>
                <c:pt idx="19970">
                  <c:v>27.4902271888112</c:v>
                </c:pt>
                <c:pt idx="19971">
                  <c:v>27.491603765034998</c:v>
                </c:pt>
                <c:pt idx="19972">
                  <c:v>27.492980341258701</c:v>
                </c:pt>
                <c:pt idx="19973">
                  <c:v>27.494356917482499</c:v>
                </c:pt>
                <c:pt idx="19974">
                  <c:v>27.4957334937063</c:v>
                </c:pt>
                <c:pt idx="19975">
                  <c:v>27.497110069930098</c:v>
                </c:pt>
                <c:pt idx="19976">
                  <c:v>27.4984866461539</c:v>
                </c:pt>
                <c:pt idx="19977">
                  <c:v>27.499863222377599</c:v>
                </c:pt>
                <c:pt idx="19978">
                  <c:v>27.5012397986014</c:v>
                </c:pt>
                <c:pt idx="19979">
                  <c:v>27.502616374825202</c:v>
                </c:pt>
                <c:pt idx="19980">
                  <c:v>27.503992951049</c:v>
                </c:pt>
                <c:pt idx="19981">
                  <c:v>27.505369527272698</c:v>
                </c:pt>
                <c:pt idx="19982">
                  <c:v>27.5067461034965</c:v>
                </c:pt>
                <c:pt idx="19983">
                  <c:v>27.508122679720302</c:v>
                </c:pt>
                <c:pt idx="19984">
                  <c:v>27.5094992559441</c:v>
                </c:pt>
                <c:pt idx="19985">
                  <c:v>27.510875832167802</c:v>
                </c:pt>
                <c:pt idx="19986">
                  <c:v>27.5122524083916</c:v>
                </c:pt>
                <c:pt idx="19987">
                  <c:v>27.513628984615401</c:v>
                </c:pt>
                <c:pt idx="19988">
                  <c:v>27.515005560839199</c:v>
                </c:pt>
                <c:pt idx="19989">
                  <c:v>27.516382137062902</c:v>
                </c:pt>
                <c:pt idx="19990">
                  <c:v>27.5177587132867</c:v>
                </c:pt>
                <c:pt idx="19991">
                  <c:v>27.519135289510501</c:v>
                </c:pt>
                <c:pt idx="19992">
                  <c:v>27.520511865734299</c:v>
                </c:pt>
                <c:pt idx="19993">
                  <c:v>27.521888441958001</c:v>
                </c:pt>
                <c:pt idx="19994">
                  <c:v>27.523265018181799</c:v>
                </c:pt>
                <c:pt idx="19995">
                  <c:v>27.524641594405601</c:v>
                </c:pt>
                <c:pt idx="19996">
                  <c:v>27.526018170629399</c:v>
                </c:pt>
                <c:pt idx="19997">
                  <c:v>27.527394746853201</c:v>
                </c:pt>
                <c:pt idx="19998">
                  <c:v>27.528771323076899</c:v>
                </c:pt>
                <c:pt idx="19999">
                  <c:v>27.530147899300701</c:v>
                </c:pt>
                <c:pt idx="20000">
                  <c:v>27.531524475524499</c:v>
                </c:pt>
                <c:pt idx="20001">
                  <c:v>27.532901051748301</c:v>
                </c:pt>
                <c:pt idx="20002">
                  <c:v>27.534277627971999</c:v>
                </c:pt>
                <c:pt idx="20003">
                  <c:v>27.535654204195801</c:v>
                </c:pt>
                <c:pt idx="20004">
                  <c:v>27.537030780419599</c:v>
                </c:pt>
                <c:pt idx="20005">
                  <c:v>27.5384073566434</c:v>
                </c:pt>
                <c:pt idx="20006">
                  <c:v>27.539783932867099</c:v>
                </c:pt>
                <c:pt idx="20007">
                  <c:v>27.541160509090901</c:v>
                </c:pt>
                <c:pt idx="20008">
                  <c:v>27.542537085314699</c:v>
                </c:pt>
                <c:pt idx="20009">
                  <c:v>27.5439136615385</c:v>
                </c:pt>
                <c:pt idx="20010">
                  <c:v>27.545290237762199</c:v>
                </c:pt>
                <c:pt idx="20011">
                  <c:v>27.546666813986</c:v>
                </c:pt>
                <c:pt idx="20012">
                  <c:v>27.548043390209799</c:v>
                </c:pt>
                <c:pt idx="20013">
                  <c:v>27.5494199664336</c:v>
                </c:pt>
                <c:pt idx="20014">
                  <c:v>27.550796542657299</c:v>
                </c:pt>
                <c:pt idx="20015">
                  <c:v>27.5521731188811</c:v>
                </c:pt>
                <c:pt idx="20016">
                  <c:v>27.553549695104898</c:v>
                </c:pt>
                <c:pt idx="20017">
                  <c:v>27.5549262713287</c:v>
                </c:pt>
                <c:pt idx="20018">
                  <c:v>27.556302847552502</c:v>
                </c:pt>
                <c:pt idx="20019">
                  <c:v>27.5576794237762</c:v>
                </c:pt>
                <c:pt idx="20020">
                  <c:v>27.559056000000002</c:v>
                </c:pt>
                <c:pt idx="20021">
                  <c:v>27.5604325762238</c:v>
                </c:pt>
                <c:pt idx="20022">
                  <c:v>27.561809152447601</c:v>
                </c:pt>
                <c:pt idx="20023">
                  <c:v>27.5631857286713</c:v>
                </c:pt>
                <c:pt idx="20024">
                  <c:v>27.564562304895102</c:v>
                </c:pt>
                <c:pt idx="20025">
                  <c:v>27.5659388811189</c:v>
                </c:pt>
                <c:pt idx="20026">
                  <c:v>27.567315457342701</c:v>
                </c:pt>
                <c:pt idx="20027">
                  <c:v>27.5686920335664</c:v>
                </c:pt>
                <c:pt idx="20028">
                  <c:v>27.570068609790201</c:v>
                </c:pt>
                <c:pt idx="20029">
                  <c:v>27.571445186014</c:v>
                </c:pt>
                <c:pt idx="20030">
                  <c:v>27.572821762237801</c:v>
                </c:pt>
                <c:pt idx="20031">
                  <c:v>27.5741983384615</c:v>
                </c:pt>
                <c:pt idx="20032">
                  <c:v>27.575574914685301</c:v>
                </c:pt>
                <c:pt idx="20033">
                  <c:v>27.576951490909099</c:v>
                </c:pt>
                <c:pt idx="20034">
                  <c:v>27.578328067132901</c:v>
                </c:pt>
                <c:pt idx="20035">
                  <c:v>27.5797046433566</c:v>
                </c:pt>
                <c:pt idx="20036">
                  <c:v>27.581081219580401</c:v>
                </c:pt>
                <c:pt idx="20037">
                  <c:v>27.582457795804199</c:v>
                </c:pt>
                <c:pt idx="20038">
                  <c:v>27.583834372028001</c:v>
                </c:pt>
                <c:pt idx="20039">
                  <c:v>27.585210948251799</c:v>
                </c:pt>
                <c:pt idx="20040">
                  <c:v>27.586587524475501</c:v>
                </c:pt>
                <c:pt idx="20041">
                  <c:v>27.587964100699299</c:v>
                </c:pt>
                <c:pt idx="20042">
                  <c:v>27.589340676923101</c:v>
                </c:pt>
                <c:pt idx="20043">
                  <c:v>27.590717253146899</c:v>
                </c:pt>
                <c:pt idx="20044">
                  <c:v>27.592093829370601</c:v>
                </c:pt>
                <c:pt idx="20045">
                  <c:v>27.593470405594399</c:v>
                </c:pt>
                <c:pt idx="20046">
                  <c:v>27.594846981818201</c:v>
                </c:pt>
                <c:pt idx="20047">
                  <c:v>27.596223558041999</c:v>
                </c:pt>
                <c:pt idx="20048">
                  <c:v>27.597600134265701</c:v>
                </c:pt>
                <c:pt idx="20049">
                  <c:v>27.598976710489499</c:v>
                </c:pt>
                <c:pt idx="20050">
                  <c:v>27.6003532867133</c:v>
                </c:pt>
                <c:pt idx="20051">
                  <c:v>27.601729862937098</c:v>
                </c:pt>
                <c:pt idx="20052">
                  <c:v>27.603106439160801</c:v>
                </c:pt>
                <c:pt idx="20053">
                  <c:v>27.604483015384599</c:v>
                </c:pt>
                <c:pt idx="20054">
                  <c:v>27.6058595916084</c:v>
                </c:pt>
                <c:pt idx="20055">
                  <c:v>27.607236167832198</c:v>
                </c:pt>
                <c:pt idx="20056">
                  <c:v>27.6086127440559</c:v>
                </c:pt>
                <c:pt idx="20057">
                  <c:v>27.609989320279698</c:v>
                </c:pt>
                <c:pt idx="20058">
                  <c:v>27.6113658965035</c:v>
                </c:pt>
                <c:pt idx="20059">
                  <c:v>27.612742472727302</c:v>
                </c:pt>
                <c:pt idx="20060">
                  <c:v>27.614119048951</c:v>
                </c:pt>
                <c:pt idx="20061">
                  <c:v>27.615495625174798</c:v>
                </c:pt>
                <c:pt idx="20062">
                  <c:v>27.6168722013986</c:v>
                </c:pt>
                <c:pt idx="20063">
                  <c:v>27.618248777622401</c:v>
                </c:pt>
                <c:pt idx="20064">
                  <c:v>27.6196253538462</c:v>
                </c:pt>
                <c:pt idx="20065">
                  <c:v>27.621001930069902</c:v>
                </c:pt>
                <c:pt idx="20066">
                  <c:v>27.6223785062937</c:v>
                </c:pt>
                <c:pt idx="20067">
                  <c:v>27.623755082517501</c:v>
                </c:pt>
                <c:pt idx="20068">
                  <c:v>27.625131658741299</c:v>
                </c:pt>
                <c:pt idx="20069">
                  <c:v>27.626508234965002</c:v>
                </c:pt>
                <c:pt idx="20070">
                  <c:v>27.6278848111888</c:v>
                </c:pt>
                <c:pt idx="20071">
                  <c:v>27.629261387412601</c:v>
                </c:pt>
                <c:pt idx="20072">
                  <c:v>27.630637963636399</c:v>
                </c:pt>
                <c:pt idx="20073">
                  <c:v>27.632014539860101</c:v>
                </c:pt>
                <c:pt idx="20074">
                  <c:v>27.633391116083899</c:v>
                </c:pt>
                <c:pt idx="20075">
                  <c:v>27.634767692307701</c:v>
                </c:pt>
                <c:pt idx="20076">
                  <c:v>27.636144268531499</c:v>
                </c:pt>
                <c:pt idx="20077">
                  <c:v>27.637520844755301</c:v>
                </c:pt>
                <c:pt idx="20078">
                  <c:v>27.638897420978999</c:v>
                </c:pt>
                <c:pt idx="20079">
                  <c:v>27.640273997202801</c:v>
                </c:pt>
                <c:pt idx="20080">
                  <c:v>27.641650573426599</c:v>
                </c:pt>
                <c:pt idx="20081">
                  <c:v>27.643027149650401</c:v>
                </c:pt>
                <c:pt idx="20082">
                  <c:v>27.644403725874099</c:v>
                </c:pt>
                <c:pt idx="20083">
                  <c:v>27.645780302097901</c:v>
                </c:pt>
                <c:pt idx="20084">
                  <c:v>27.647156878321699</c:v>
                </c:pt>
                <c:pt idx="20085">
                  <c:v>27.6485334545455</c:v>
                </c:pt>
                <c:pt idx="20086">
                  <c:v>27.649910030769199</c:v>
                </c:pt>
                <c:pt idx="20087">
                  <c:v>27.651286606993001</c:v>
                </c:pt>
                <c:pt idx="20088">
                  <c:v>27.652663183216799</c:v>
                </c:pt>
                <c:pt idx="20089">
                  <c:v>27.6540397594406</c:v>
                </c:pt>
                <c:pt idx="20090">
                  <c:v>27.655416335664299</c:v>
                </c:pt>
                <c:pt idx="20091">
                  <c:v>27.6567929118881</c:v>
                </c:pt>
                <c:pt idx="20092">
                  <c:v>27.658169488111898</c:v>
                </c:pt>
                <c:pt idx="20093">
                  <c:v>27.6595460643357</c:v>
                </c:pt>
                <c:pt idx="20094">
                  <c:v>27.660922640559399</c:v>
                </c:pt>
                <c:pt idx="20095">
                  <c:v>27.6622992167832</c:v>
                </c:pt>
                <c:pt idx="20096">
                  <c:v>27.663675793006998</c:v>
                </c:pt>
                <c:pt idx="20097">
                  <c:v>27.6650523692308</c:v>
                </c:pt>
                <c:pt idx="20098">
                  <c:v>27.666428945454602</c:v>
                </c:pt>
                <c:pt idx="20099">
                  <c:v>27.6678055216783</c:v>
                </c:pt>
                <c:pt idx="20100">
                  <c:v>27.669182097902102</c:v>
                </c:pt>
                <c:pt idx="20101">
                  <c:v>27.6705586741259</c:v>
                </c:pt>
                <c:pt idx="20102">
                  <c:v>27.671935250349701</c:v>
                </c:pt>
                <c:pt idx="20103">
                  <c:v>27.6733118265734</c:v>
                </c:pt>
                <c:pt idx="20104">
                  <c:v>27.674688402797202</c:v>
                </c:pt>
                <c:pt idx="20105">
                  <c:v>27.676064979021</c:v>
                </c:pt>
                <c:pt idx="20106">
                  <c:v>27.677441555244801</c:v>
                </c:pt>
                <c:pt idx="20107">
                  <c:v>27.6788181314685</c:v>
                </c:pt>
                <c:pt idx="20108">
                  <c:v>27.680194707692301</c:v>
                </c:pt>
                <c:pt idx="20109">
                  <c:v>27.681571283916099</c:v>
                </c:pt>
                <c:pt idx="20110">
                  <c:v>27.682947860139901</c:v>
                </c:pt>
                <c:pt idx="20111">
                  <c:v>27.6843244363636</c:v>
                </c:pt>
                <c:pt idx="20112">
                  <c:v>27.685701012587401</c:v>
                </c:pt>
                <c:pt idx="20113">
                  <c:v>27.687077588811199</c:v>
                </c:pt>
                <c:pt idx="20114">
                  <c:v>27.688454165035001</c:v>
                </c:pt>
                <c:pt idx="20115">
                  <c:v>27.689830741258699</c:v>
                </c:pt>
                <c:pt idx="20116">
                  <c:v>27.691207317482501</c:v>
                </c:pt>
                <c:pt idx="20117">
                  <c:v>27.692583893706299</c:v>
                </c:pt>
                <c:pt idx="20118">
                  <c:v>27.693960469930101</c:v>
                </c:pt>
                <c:pt idx="20119">
                  <c:v>27.695337046153899</c:v>
                </c:pt>
                <c:pt idx="20120">
                  <c:v>27.696713622377601</c:v>
                </c:pt>
                <c:pt idx="20121">
                  <c:v>27.698090198601399</c:v>
                </c:pt>
                <c:pt idx="20122">
                  <c:v>27.699466774825201</c:v>
                </c:pt>
                <c:pt idx="20123">
                  <c:v>27.700843351048999</c:v>
                </c:pt>
                <c:pt idx="20124">
                  <c:v>27.702219927272701</c:v>
                </c:pt>
                <c:pt idx="20125">
                  <c:v>27.703596503496499</c:v>
                </c:pt>
                <c:pt idx="20126">
                  <c:v>27.7049730797203</c:v>
                </c:pt>
                <c:pt idx="20127">
                  <c:v>27.706349655944098</c:v>
                </c:pt>
                <c:pt idx="20128">
                  <c:v>27.707726232167801</c:v>
                </c:pt>
                <c:pt idx="20129">
                  <c:v>27.709102808391599</c:v>
                </c:pt>
                <c:pt idx="20130">
                  <c:v>27.7104793846154</c:v>
                </c:pt>
                <c:pt idx="20131">
                  <c:v>27.711855960839198</c:v>
                </c:pt>
                <c:pt idx="20132">
                  <c:v>27.7132325370629</c:v>
                </c:pt>
                <c:pt idx="20133">
                  <c:v>27.714609113286699</c:v>
                </c:pt>
                <c:pt idx="20134">
                  <c:v>27.7159856895105</c:v>
                </c:pt>
                <c:pt idx="20135">
                  <c:v>27.717362265734302</c:v>
                </c:pt>
                <c:pt idx="20136">
                  <c:v>27.718738841958</c:v>
                </c:pt>
                <c:pt idx="20137">
                  <c:v>27.720115418181798</c:v>
                </c:pt>
                <c:pt idx="20138">
                  <c:v>27.7214919944056</c:v>
                </c:pt>
                <c:pt idx="20139">
                  <c:v>27.722868570629402</c:v>
                </c:pt>
                <c:pt idx="20140">
                  <c:v>27.7242451468532</c:v>
                </c:pt>
                <c:pt idx="20141">
                  <c:v>27.725621723076902</c:v>
                </c:pt>
                <c:pt idx="20142">
                  <c:v>27.7269982993007</c:v>
                </c:pt>
                <c:pt idx="20143">
                  <c:v>27.728374875524501</c:v>
                </c:pt>
                <c:pt idx="20144">
                  <c:v>27.729751451748299</c:v>
                </c:pt>
                <c:pt idx="20145">
                  <c:v>27.731128027972002</c:v>
                </c:pt>
                <c:pt idx="20146">
                  <c:v>27.7325046041958</c:v>
                </c:pt>
                <c:pt idx="20147">
                  <c:v>27.733881180419601</c:v>
                </c:pt>
                <c:pt idx="20148">
                  <c:v>27.735257756643399</c:v>
                </c:pt>
                <c:pt idx="20149">
                  <c:v>27.736634332867101</c:v>
                </c:pt>
                <c:pt idx="20150">
                  <c:v>27.7380109090909</c:v>
                </c:pt>
                <c:pt idx="20151">
                  <c:v>27.739387485314701</c:v>
                </c:pt>
                <c:pt idx="20152">
                  <c:v>27.740764061538499</c:v>
                </c:pt>
                <c:pt idx="20153">
                  <c:v>27.742140637762201</c:v>
                </c:pt>
                <c:pt idx="20154">
                  <c:v>27.743517213985999</c:v>
                </c:pt>
                <c:pt idx="20155">
                  <c:v>27.744893790209801</c:v>
                </c:pt>
                <c:pt idx="20156">
                  <c:v>27.746270366433599</c:v>
                </c:pt>
                <c:pt idx="20157">
                  <c:v>27.747646942657301</c:v>
                </c:pt>
                <c:pt idx="20158">
                  <c:v>27.749023518881099</c:v>
                </c:pt>
                <c:pt idx="20159">
                  <c:v>27.750400095104901</c:v>
                </c:pt>
                <c:pt idx="20160">
                  <c:v>27.751776671328699</c:v>
                </c:pt>
                <c:pt idx="20161">
                  <c:v>27.753153247552401</c:v>
                </c:pt>
                <c:pt idx="20162">
                  <c:v>27.754529823776199</c:v>
                </c:pt>
                <c:pt idx="20163">
                  <c:v>27.755906400000001</c:v>
                </c:pt>
                <c:pt idx="20164">
                  <c:v>27.757282976223799</c:v>
                </c:pt>
                <c:pt idx="20165">
                  <c:v>27.7586595524476</c:v>
                </c:pt>
                <c:pt idx="20166">
                  <c:v>27.760036128671299</c:v>
                </c:pt>
                <c:pt idx="20167">
                  <c:v>27.7614127048951</c:v>
                </c:pt>
                <c:pt idx="20168">
                  <c:v>27.762789281118899</c:v>
                </c:pt>
                <c:pt idx="20169">
                  <c:v>27.7641658573427</c:v>
                </c:pt>
                <c:pt idx="20170">
                  <c:v>27.765542433566399</c:v>
                </c:pt>
                <c:pt idx="20171">
                  <c:v>27.7669190097902</c:v>
                </c:pt>
                <c:pt idx="20172">
                  <c:v>27.768295586013998</c:v>
                </c:pt>
                <c:pt idx="20173">
                  <c:v>27.7696721622378</c:v>
                </c:pt>
                <c:pt idx="20174">
                  <c:v>27.771048738461499</c:v>
                </c:pt>
                <c:pt idx="20175">
                  <c:v>27.7724253146853</c:v>
                </c:pt>
                <c:pt idx="20176">
                  <c:v>27.773801890909098</c:v>
                </c:pt>
                <c:pt idx="20177">
                  <c:v>27.7751784671329</c:v>
                </c:pt>
                <c:pt idx="20178">
                  <c:v>27.776555043356598</c:v>
                </c:pt>
                <c:pt idx="20179">
                  <c:v>27.7779316195804</c:v>
                </c:pt>
                <c:pt idx="20180">
                  <c:v>27.779308195804202</c:v>
                </c:pt>
                <c:pt idx="20181">
                  <c:v>27.780684772028</c:v>
                </c:pt>
                <c:pt idx="20182">
                  <c:v>27.782061348251801</c:v>
                </c:pt>
                <c:pt idx="20183">
                  <c:v>27.7834379244755</c:v>
                </c:pt>
                <c:pt idx="20184">
                  <c:v>27.784814500699301</c:v>
                </c:pt>
                <c:pt idx="20185">
                  <c:v>27.7861910769231</c:v>
                </c:pt>
                <c:pt idx="20186">
                  <c:v>27.787567653146901</c:v>
                </c:pt>
                <c:pt idx="20187">
                  <c:v>27.7889442293706</c:v>
                </c:pt>
                <c:pt idx="20188">
                  <c:v>27.790320805594401</c:v>
                </c:pt>
                <c:pt idx="20189">
                  <c:v>27.791697381818199</c:v>
                </c:pt>
                <c:pt idx="20190">
                  <c:v>27.793073958042001</c:v>
                </c:pt>
                <c:pt idx="20191">
                  <c:v>27.7944505342657</c:v>
                </c:pt>
                <c:pt idx="20192">
                  <c:v>27.795827110489501</c:v>
                </c:pt>
                <c:pt idx="20193">
                  <c:v>27.797203686713299</c:v>
                </c:pt>
                <c:pt idx="20194">
                  <c:v>27.798580262937101</c:v>
                </c:pt>
                <c:pt idx="20195">
                  <c:v>27.799956839160799</c:v>
                </c:pt>
                <c:pt idx="20196">
                  <c:v>27.801333415384601</c:v>
                </c:pt>
                <c:pt idx="20197">
                  <c:v>27.802709991608399</c:v>
                </c:pt>
                <c:pt idx="20198">
                  <c:v>27.804086567832201</c:v>
                </c:pt>
                <c:pt idx="20199">
                  <c:v>27.805463144055999</c:v>
                </c:pt>
                <c:pt idx="20200">
                  <c:v>27.806839720279701</c:v>
                </c:pt>
                <c:pt idx="20201">
                  <c:v>27.808216296503499</c:v>
                </c:pt>
                <c:pt idx="20202">
                  <c:v>27.809592872727301</c:v>
                </c:pt>
                <c:pt idx="20203">
                  <c:v>27.810969448951099</c:v>
                </c:pt>
                <c:pt idx="20204">
                  <c:v>27.812346025174801</c:v>
                </c:pt>
                <c:pt idx="20205">
                  <c:v>27.813722601398599</c:v>
                </c:pt>
                <c:pt idx="20206">
                  <c:v>27.8150991776224</c:v>
                </c:pt>
                <c:pt idx="20207">
                  <c:v>27.816475753846198</c:v>
                </c:pt>
                <c:pt idx="20208">
                  <c:v>27.817852330069901</c:v>
                </c:pt>
                <c:pt idx="20209">
                  <c:v>27.819228906293699</c:v>
                </c:pt>
                <c:pt idx="20210">
                  <c:v>27.8206054825175</c:v>
                </c:pt>
                <c:pt idx="20211">
                  <c:v>27.821982058741298</c:v>
                </c:pt>
                <c:pt idx="20212">
                  <c:v>27.823358634965</c:v>
                </c:pt>
                <c:pt idx="20213">
                  <c:v>27.824735211188798</c:v>
                </c:pt>
                <c:pt idx="20214">
                  <c:v>27.8261117874126</c:v>
                </c:pt>
                <c:pt idx="20215">
                  <c:v>27.827488363636402</c:v>
                </c:pt>
                <c:pt idx="20216">
                  <c:v>27.8288649398601</c:v>
                </c:pt>
                <c:pt idx="20217">
                  <c:v>27.830241516083898</c:v>
                </c:pt>
                <c:pt idx="20218">
                  <c:v>27.8316180923077</c:v>
                </c:pt>
                <c:pt idx="20219">
                  <c:v>27.832994668531502</c:v>
                </c:pt>
                <c:pt idx="20220">
                  <c:v>27.8343712447552</c:v>
                </c:pt>
                <c:pt idx="20221">
                  <c:v>27.835747820979002</c:v>
                </c:pt>
                <c:pt idx="20222">
                  <c:v>27.8371243972028</c:v>
                </c:pt>
                <c:pt idx="20223">
                  <c:v>27.838500973426601</c:v>
                </c:pt>
                <c:pt idx="20224">
                  <c:v>27.839877549650399</c:v>
                </c:pt>
                <c:pt idx="20225">
                  <c:v>27.841254125874102</c:v>
                </c:pt>
                <c:pt idx="20226">
                  <c:v>27.8426307020979</c:v>
                </c:pt>
                <c:pt idx="20227">
                  <c:v>27.844007278321701</c:v>
                </c:pt>
                <c:pt idx="20228">
                  <c:v>27.845383854545499</c:v>
                </c:pt>
                <c:pt idx="20229">
                  <c:v>27.846760430769201</c:v>
                </c:pt>
                <c:pt idx="20230">
                  <c:v>27.848137006992999</c:v>
                </c:pt>
                <c:pt idx="20231">
                  <c:v>27.849513583216801</c:v>
                </c:pt>
                <c:pt idx="20232">
                  <c:v>27.850890159440599</c:v>
                </c:pt>
                <c:pt idx="20233">
                  <c:v>27.852266735664301</c:v>
                </c:pt>
                <c:pt idx="20234">
                  <c:v>27.853643311888099</c:v>
                </c:pt>
                <c:pt idx="20235">
                  <c:v>27.855019888111901</c:v>
                </c:pt>
                <c:pt idx="20236">
                  <c:v>27.856396464335699</c:v>
                </c:pt>
                <c:pt idx="20237">
                  <c:v>27.857773040559401</c:v>
                </c:pt>
                <c:pt idx="20238">
                  <c:v>27.859149616783199</c:v>
                </c:pt>
                <c:pt idx="20239">
                  <c:v>27.860526193007001</c:v>
                </c:pt>
                <c:pt idx="20240">
                  <c:v>27.861902769230799</c:v>
                </c:pt>
                <c:pt idx="20241">
                  <c:v>27.863279345454501</c:v>
                </c:pt>
                <c:pt idx="20242">
                  <c:v>27.864655921678299</c:v>
                </c:pt>
                <c:pt idx="20243">
                  <c:v>27.866032497902101</c:v>
                </c:pt>
                <c:pt idx="20244">
                  <c:v>27.867409074125899</c:v>
                </c:pt>
                <c:pt idx="20245">
                  <c:v>27.8687856503497</c:v>
                </c:pt>
                <c:pt idx="20246">
                  <c:v>27.870162226573399</c:v>
                </c:pt>
                <c:pt idx="20247">
                  <c:v>27.8715388027972</c:v>
                </c:pt>
                <c:pt idx="20248">
                  <c:v>27.872915379020998</c:v>
                </c:pt>
                <c:pt idx="20249">
                  <c:v>27.8742919552448</c:v>
                </c:pt>
                <c:pt idx="20250">
                  <c:v>27.875668531468499</c:v>
                </c:pt>
                <c:pt idx="20251">
                  <c:v>27.8770451076923</c:v>
                </c:pt>
                <c:pt idx="20252">
                  <c:v>27.878421683916098</c:v>
                </c:pt>
                <c:pt idx="20253">
                  <c:v>27.8797982601399</c:v>
                </c:pt>
                <c:pt idx="20254">
                  <c:v>27.881174836363599</c:v>
                </c:pt>
                <c:pt idx="20255">
                  <c:v>27.8825514125874</c:v>
                </c:pt>
                <c:pt idx="20256">
                  <c:v>27.883927988811202</c:v>
                </c:pt>
                <c:pt idx="20257">
                  <c:v>27.885304565035</c:v>
                </c:pt>
                <c:pt idx="20258">
                  <c:v>27.886681141258698</c:v>
                </c:pt>
                <c:pt idx="20259">
                  <c:v>27.8880577174825</c:v>
                </c:pt>
                <c:pt idx="20260">
                  <c:v>27.889434293706302</c:v>
                </c:pt>
                <c:pt idx="20261">
                  <c:v>27.8908108699301</c:v>
                </c:pt>
                <c:pt idx="20262">
                  <c:v>27.892187446153901</c:v>
                </c:pt>
                <c:pt idx="20263">
                  <c:v>27.8935640223776</c:v>
                </c:pt>
                <c:pt idx="20264">
                  <c:v>27.894940598601401</c:v>
                </c:pt>
                <c:pt idx="20265">
                  <c:v>27.896317174825199</c:v>
                </c:pt>
                <c:pt idx="20266">
                  <c:v>27.897693751049001</c:v>
                </c:pt>
                <c:pt idx="20267">
                  <c:v>27.8990703272727</c:v>
                </c:pt>
                <c:pt idx="20268">
                  <c:v>27.900446903496501</c:v>
                </c:pt>
                <c:pt idx="20269">
                  <c:v>27.901823479720299</c:v>
                </c:pt>
                <c:pt idx="20270">
                  <c:v>27.903200055944101</c:v>
                </c:pt>
                <c:pt idx="20271">
                  <c:v>27.904576632167799</c:v>
                </c:pt>
                <c:pt idx="20272">
                  <c:v>27.905953208391601</c:v>
                </c:pt>
                <c:pt idx="20273">
                  <c:v>27.907329784615399</c:v>
                </c:pt>
                <c:pt idx="20274">
                  <c:v>27.908706360839201</c:v>
                </c:pt>
                <c:pt idx="20275">
                  <c:v>27.910082937062899</c:v>
                </c:pt>
                <c:pt idx="20276">
                  <c:v>27.911459513286701</c:v>
                </c:pt>
                <c:pt idx="20277">
                  <c:v>27.912836089510499</c:v>
                </c:pt>
                <c:pt idx="20278">
                  <c:v>27.914212665734301</c:v>
                </c:pt>
                <c:pt idx="20279">
                  <c:v>27.915589241958099</c:v>
                </c:pt>
                <c:pt idx="20280">
                  <c:v>27.916965818181801</c:v>
                </c:pt>
                <c:pt idx="20281">
                  <c:v>27.918342394405599</c:v>
                </c:pt>
                <c:pt idx="20282">
                  <c:v>27.9197189706294</c:v>
                </c:pt>
                <c:pt idx="20283">
                  <c:v>27.921095546853198</c:v>
                </c:pt>
                <c:pt idx="20284">
                  <c:v>27.922472123076901</c:v>
                </c:pt>
                <c:pt idx="20285">
                  <c:v>27.923848699300699</c:v>
                </c:pt>
                <c:pt idx="20286">
                  <c:v>27.9252252755245</c:v>
                </c:pt>
                <c:pt idx="20287">
                  <c:v>27.926601851748298</c:v>
                </c:pt>
                <c:pt idx="20288">
                  <c:v>27.927978427972</c:v>
                </c:pt>
                <c:pt idx="20289">
                  <c:v>27.929355004195799</c:v>
                </c:pt>
                <c:pt idx="20290">
                  <c:v>27.9307315804196</c:v>
                </c:pt>
                <c:pt idx="20291">
                  <c:v>27.932108156643402</c:v>
                </c:pt>
                <c:pt idx="20292">
                  <c:v>27.9334847328671</c:v>
                </c:pt>
                <c:pt idx="20293">
                  <c:v>27.934861309090898</c:v>
                </c:pt>
                <c:pt idx="20294">
                  <c:v>27.9362378853147</c:v>
                </c:pt>
                <c:pt idx="20295">
                  <c:v>27.937614461538502</c:v>
                </c:pt>
                <c:pt idx="20296">
                  <c:v>27.9389910377622</c:v>
                </c:pt>
                <c:pt idx="20297">
                  <c:v>27.940367613986002</c:v>
                </c:pt>
                <c:pt idx="20298">
                  <c:v>27.9417441902098</c:v>
                </c:pt>
                <c:pt idx="20299">
                  <c:v>27.943120766433601</c:v>
                </c:pt>
                <c:pt idx="20300">
                  <c:v>27.944497342657399</c:v>
                </c:pt>
                <c:pt idx="20301">
                  <c:v>27.945873918881102</c:v>
                </c:pt>
                <c:pt idx="20302">
                  <c:v>27.9472504951049</c:v>
                </c:pt>
                <c:pt idx="20303">
                  <c:v>27.948627071328701</c:v>
                </c:pt>
                <c:pt idx="20304">
                  <c:v>27.950003647552499</c:v>
                </c:pt>
                <c:pt idx="20305">
                  <c:v>27.951380223776201</c:v>
                </c:pt>
                <c:pt idx="20306">
                  <c:v>27.9527568</c:v>
                </c:pt>
                <c:pt idx="20307">
                  <c:v>27.954133376223801</c:v>
                </c:pt>
                <c:pt idx="20308">
                  <c:v>27.955509952447599</c:v>
                </c:pt>
                <c:pt idx="20309">
                  <c:v>27.956886528671301</c:v>
                </c:pt>
                <c:pt idx="20310">
                  <c:v>27.958263104895099</c:v>
                </c:pt>
                <c:pt idx="20311">
                  <c:v>27.959639681118901</c:v>
                </c:pt>
                <c:pt idx="20312">
                  <c:v>27.961016257342699</c:v>
                </c:pt>
                <c:pt idx="20313">
                  <c:v>27.962392833566401</c:v>
                </c:pt>
                <c:pt idx="20314">
                  <c:v>27.963769409790199</c:v>
                </c:pt>
                <c:pt idx="20315">
                  <c:v>27.965145986014001</c:v>
                </c:pt>
                <c:pt idx="20316">
                  <c:v>27.966522562237799</c:v>
                </c:pt>
                <c:pt idx="20317">
                  <c:v>27.967899138461501</c:v>
                </c:pt>
                <c:pt idx="20318">
                  <c:v>27.969275714685299</c:v>
                </c:pt>
                <c:pt idx="20319">
                  <c:v>27.970652290909101</c:v>
                </c:pt>
                <c:pt idx="20320">
                  <c:v>27.972028867132899</c:v>
                </c:pt>
                <c:pt idx="20321">
                  <c:v>27.973405443356601</c:v>
                </c:pt>
                <c:pt idx="20322">
                  <c:v>27.974782019580399</c:v>
                </c:pt>
                <c:pt idx="20323">
                  <c:v>27.976158595804201</c:v>
                </c:pt>
                <c:pt idx="20324">
                  <c:v>27.977535172027999</c:v>
                </c:pt>
                <c:pt idx="20325">
                  <c:v>27.9789117482518</c:v>
                </c:pt>
                <c:pt idx="20326">
                  <c:v>27.980288324475499</c:v>
                </c:pt>
                <c:pt idx="20327">
                  <c:v>27.9816649006993</c:v>
                </c:pt>
                <c:pt idx="20328">
                  <c:v>27.983041476923098</c:v>
                </c:pt>
                <c:pt idx="20329">
                  <c:v>27.9844180531469</c:v>
                </c:pt>
                <c:pt idx="20330">
                  <c:v>27.985794629370599</c:v>
                </c:pt>
                <c:pt idx="20331">
                  <c:v>27.9871712055944</c:v>
                </c:pt>
                <c:pt idx="20332">
                  <c:v>27.988547781818198</c:v>
                </c:pt>
                <c:pt idx="20333">
                  <c:v>27.989924358042</c:v>
                </c:pt>
                <c:pt idx="20334">
                  <c:v>27.991300934265698</c:v>
                </c:pt>
                <c:pt idx="20335">
                  <c:v>27.9926775104895</c:v>
                </c:pt>
                <c:pt idx="20336">
                  <c:v>27.994054086713302</c:v>
                </c:pt>
                <c:pt idx="20337">
                  <c:v>27.9954306629371</c:v>
                </c:pt>
                <c:pt idx="20338">
                  <c:v>27.996807239160798</c:v>
                </c:pt>
                <c:pt idx="20339">
                  <c:v>27.9981838153846</c:v>
                </c:pt>
                <c:pt idx="20340">
                  <c:v>27.999560391608401</c:v>
                </c:pt>
                <c:pt idx="20341">
                  <c:v>28.0009369678322</c:v>
                </c:pt>
                <c:pt idx="20342">
                  <c:v>28.002313544055902</c:v>
                </c:pt>
                <c:pt idx="20343">
                  <c:v>28.0036901202797</c:v>
                </c:pt>
                <c:pt idx="20344">
                  <c:v>28.005066696503501</c:v>
                </c:pt>
                <c:pt idx="20345">
                  <c:v>28.006443272727299</c:v>
                </c:pt>
                <c:pt idx="20346">
                  <c:v>28.007819848951101</c:v>
                </c:pt>
                <c:pt idx="20347">
                  <c:v>28.0091964251748</c:v>
                </c:pt>
                <c:pt idx="20348">
                  <c:v>28.010573001398601</c:v>
                </c:pt>
                <c:pt idx="20349">
                  <c:v>28.011949577622399</c:v>
                </c:pt>
                <c:pt idx="20350">
                  <c:v>28.013326153846201</c:v>
                </c:pt>
                <c:pt idx="20351">
                  <c:v>28.014702730069899</c:v>
                </c:pt>
                <c:pt idx="20352">
                  <c:v>28.016079306293701</c:v>
                </c:pt>
                <c:pt idx="20353">
                  <c:v>28.017455882517499</c:v>
                </c:pt>
                <c:pt idx="20354">
                  <c:v>28.018832458741301</c:v>
                </c:pt>
                <c:pt idx="20355">
                  <c:v>28.020209034964999</c:v>
                </c:pt>
                <c:pt idx="20356">
                  <c:v>28.021585611188801</c:v>
                </c:pt>
                <c:pt idx="20357">
                  <c:v>28.022962187412599</c:v>
                </c:pt>
                <c:pt idx="20358">
                  <c:v>28.024338763636401</c:v>
                </c:pt>
                <c:pt idx="20359">
                  <c:v>28.025715339860099</c:v>
                </c:pt>
                <c:pt idx="20360">
                  <c:v>28.027091916083901</c:v>
                </c:pt>
                <c:pt idx="20361">
                  <c:v>28.028468492307699</c:v>
                </c:pt>
                <c:pt idx="20362">
                  <c:v>28.0298450685315</c:v>
                </c:pt>
                <c:pt idx="20363">
                  <c:v>28.031221644755298</c:v>
                </c:pt>
                <c:pt idx="20364">
                  <c:v>28.032598220979001</c:v>
                </c:pt>
                <c:pt idx="20365">
                  <c:v>28.033974797202799</c:v>
                </c:pt>
                <c:pt idx="20366">
                  <c:v>28.0353513734266</c:v>
                </c:pt>
                <c:pt idx="20367">
                  <c:v>28.036727949650398</c:v>
                </c:pt>
                <c:pt idx="20368">
                  <c:v>28.0381045258741</c:v>
                </c:pt>
                <c:pt idx="20369">
                  <c:v>28.039481102097898</c:v>
                </c:pt>
                <c:pt idx="20370">
                  <c:v>28.0408576783217</c:v>
                </c:pt>
                <c:pt idx="20371">
                  <c:v>28.042234254545502</c:v>
                </c:pt>
                <c:pt idx="20372">
                  <c:v>28.0436108307692</c:v>
                </c:pt>
                <c:pt idx="20373">
                  <c:v>28.044987406992998</c:v>
                </c:pt>
                <c:pt idx="20374">
                  <c:v>28.0463639832168</c:v>
                </c:pt>
                <c:pt idx="20375">
                  <c:v>28.047740559440602</c:v>
                </c:pt>
                <c:pt idx="20376">
                  <c:v>28.0491171356643</c:v>
                </c:pt>
                <c:pt idx="20377">
                  <c:v>28.050493711888102</c:v>
                </c:pt>
                <c:pt idx="20378">
                  <c:v>28.0518702881119</c:v>
                </c:pt>
                <c:pt idx="20379">
                  <c:v>28.053246864335701</c:v>
                </c:pt>
                <c:pt idx="20380">
                  <c:v>28.0546234405594</c:v>
                </c:pt>
                <c:pt idx="20381">
                  <c:v>28.056000016783202</c:v>
                </c:pt>
                <c:pt idx="20382">
                  <c:v>28.057376593007</c:v>
                </c:pt>
                <c:pt idx="20383">
                  <c:v>28.058753169230801</c:v>
                </c:pt>
                <c:pt idx="20384">
                  <c:v>28.060129745454599</c:v>
                </c:pt>
                <c:pt idx="20385">
                  <c:v>28.061506321678301</c:v>
                </c:pt>
                <c:pt idx="20386">
                  <c:v>28.062882897902099</c:v>
                </c:pt>
                <c:pt idx="20387">
                  <c:v>28.064259474125901</c:v>
                </c:pt>
                <c:pt idx="20388">
                  <c:v>28.065636050349699</c:v>
                </c:pt>
                <c:pt idx="20389">
                  <c:v>28.067012626573401</c:v>
                </c:pt>
                <c:pt idx="20390">
                  <c:v>28.068389202797199</c:v>
                </c:pt>
                <c:pt idx="20391">
                  <c:v>28.069765779021001</c:v>
                </c:pt>
                <c:pt idx="20392">
                  <c:v>28.071142355244799</c:v>
                </c:pt>
                <c:pt idx="20393">
                  <c:v>28.072518931468501</c:v>
                </c:pt>
                <c:pt idx="20394">
                  <c:v>28.073895507692299</c:v>
                </c:pt>
                <c:pt idx="20395">
                  <c:v>28.075272083916101</c:v>
                </c:pt>
                <c:pt idx="20396">
                  <c:v>28.076648660139899</c:v>
                </c:pt>
                <c:pt idx="20397">
                  <c:v>28.078025236363601</c:v>
                </c:pt>
                <c:pt idx="20398">
                  <c:v>28.079401812587399</c:v>
                </c:pt>
                <c:pt idx="20399">
                  <c:v>28.080778388811201</c:v>
                </c:pt>
                <c:pt idx="20400">
                  <c:v>28.082154965034999</c:v>
                </c:pt>
                <c:pt idx="20401">
                  <c:v>28.083531541258701</c:v>
                </c:pt>
                <c:pt idx="20402">
                  <c:v>28.084908117482499</c:v>
                </c:pt>
                <c:pt idx="20403">
                  <c:v>28.0862846937063</c:v>
                </c:pt>
                <c:pt idx="20404">
                  <c:v>28.087661269930098</c:v>
                </c:pt>
                <c:pt idx="20405">
                  <c:v>28.0890378461539</c:v>
                </c:pt>
                <c:pt idx="20406">
                  <c:v>28.090414422377599</c:v>
                </c:pt>
                <c:pt idx="20407">
                  <c:v>28.0917909986014</c:v>
                </c:pt>
                <c:pt idx="20408">
                  <c:v>28.093167574825198</c:v>
                </c:pt>
                <c:pt idx="20409">
                  <c:v>28.094544151049</c:v>
                </c:pt>
                <c:pt idx="20410">
                  <c:v>28.095920727272699</c:v>
                </c:pt>
                <c:pt idx="20411">
                  <c:v>28.0972973034965</c:v>
                </c:pt>
                <c:pt idx="20412">
                  <c:v>28.098673879720302</c:v>
                </c:pt>
                <c:pt idx="20413">
                  <c:v>28.1000504559441</c:v>
                </c:pt>
                <c:pt idx="20414">
                  <c:v>28.101427032167798</c:v>
                </c:pt>
                <c:pt idx="20415">
                  <c:v>28.1028036083916</c:v>
                </c:pt>
                <c:pt idx="20416">
                  <c:v>28.104180184615402</c:v>
                </c:pt>
                <c:pt idx="20417">
                  <c:v>28.1055567608392</c:v>
                </c:pt>
                <c:pt idx="20418">
                  <c:v>28.106933337062902</c:v>
                </c:pt>
                <c:pt idx="20419">
                  <c:v>28.1083099132867</c:v>
                </c:pt>
                <c:pt idx="20420">
                  <c:v>28.109686489510501</c:v>
                </c:pt>
                <c:pt idx="20421">
                  <c:v>28.111063065734299</c:v>
                </c:pt>
                <c:pt idx="20422">
                  <c:v>28.112439641958002</c:v>
                </c:pt>
                <c:pt idx="20423">
                  <c:v>28.1138162181818</c:v>
                </c:pt>
                <c:pt idx="20424">
                  <c:v>28.115192794405601</c:v>
                </c:pt>
                <c:pt idx="20425">
                  <c:v>28.116569370629399</c:v>
                </c:pt>
                <c:pt idx="20426">
                  <c:v>28.117945946853201</c:v>
                </c:pt>
                <c:pt idx="20427">
                  <c:v>28.1193225230769</c:v>
                </c:pt>
                <c:pt idx="20428">
                  <c:v>28.120699099300701</c:v>
                </c:pt>
                <c:pt idx="20429">
                  <c:v>28.122075675524499</c:v>
                </c:pt>
                <c:pt idx="20430">
                  <c:v>28.123452251748301</c:v>
                </c:pt>
                <c:pt idx="20431">
                  <c:v>28.124828827971999</c:v>
                </c:pt>
                <c:pt idx="20432">
                  <c:v>28.126205404195801</c:v>
                </c:pt>
                <c:pt idx="20433">
                  <c:v>28.127581980419599</c:v>
                </c:pt>
                <c:pt idx="20434">
                  <c:v>28.128958556643401</c:v>
                </c:pt>
                <c:pt idx="20435">
                  <c:v>28.130335132867099</c:v>
                </c:pt>
                <c:pt idx="20436">
                  <c:v>28.131711709090901</c:v>
                </c:pt>
                <c:pt idx="20437">
                  <c:v>28.133088285314699</c:v>
                </c:pt>
                <c:pt idx="20438">
                  <c:v>28.1344648615385</c:v>
                </c:pt>
                <c:pt idx="20439">
                  <c:v>28.135841437762199</c:v>
                </c:pt>
                <c:pt idx="20440">
                  <c:v>28.137218013986001</c:v>
                </c:pt>
                <c:pt idx="20441">
                  <c:v>28.138594590209799</c:v>
                </c:pt>
                <c:pt idx="20442">
                  <c:v>28.1399711664336</c:v>
                </c:pt>
                <c:pt idx="20443">
                  <c:v>28.141347742657299</c:v>
                </c:pt>
                <c:pt idx="20444">
                  <c:v>28.1427243188811</c:v>
                </c:pt>
                <c:pt idx="20445">
                  <c:v>28.144100895104899</c:v>
                </c:pt>
                <c:pt idx="20446">
                  <c:v>28.1454774713287</c:v>
                </c:pt>
                <c:pt idx="20447">
                  <c:v>28.146854047552502</c:v>
                </c:pt>
                <c:pt idx="20448">
                  <c:v>28.1482306237762</c:v>
                </c:pt>
                <c:pt idx="20449">
                  <c:v>28.149607199999998</c:v>
                </c:pt>
                <c:pt idx="20450">
                  <c:v>28.1509837762238</c:v>
                </c:pt>
                <c:pt idx="20451">
                  <c:v>28.152360352447602</c:v>
                </c:pt>
                <c:pt idx="20452">
                  <c:v>28.1537369286713</c:v>
                </c:pt>
                <c:pt idx="20453">
                  <c:v>28.155113504895098</c:v>
                </c:pt>
                <c:pt idx="20454">
                  <c:v>28.1564900811189</c:v>
                </c:pt>
                <c:pt idx="20455">
                  <c:v>28.157866657342701</c:v>
                </c:pt>
                <c:pt idx="20456">
                  <c:v>28.1592432335664</c:v>
                </c:pt>
                <c:pt idx="20457">
                  <c:v>28.160619809790202</c:v>
                </c:pt>
                <c:pt idx="20458">
                  <c:v>28.161996386014</c:v>
                </c:pt>
                <c:pt idx="20459">
                  <c:v>28.163372962237801</c:v>
                </c:pt>
                <c:pt idx="20460">
                  <c:v>28.1647495384615</c:v>
                </c:pt>
                <c:pt idx="20461">
                  <c:v>28.166126114685301</c:v>
                </c:pt>
                <c:pt idx="20462">
                  <c:v>28.1675026909091</c:v>
                </c:pt>
                <c:pt idx="20463">
                  <c:v>28.168879267132901</c:v>
                </c:pt>
                <c:pt idx="20464">
                  <c:v>28.1702558433566</c:v>
                </c:pt>
                <c:pt idx="20465">
                  <c:v>28.171632419580401</c:v>
                </c:pt>
                <c:pt idx="20466">
                  <c:v>28.173008995804199</c:v>
                </c:pt>
                <c:pt idx="20467">
                  <c:v>28.174385572028001</c:v>
                </c:pt>
                <c:pt idx="20468">
                  <c:v>28.1757621482517</c:v>
                </c:pt>
                <c:pt idx="20469">
                  <c:v>28.177138724475501</c:v>
                </c:pt>
                <c:pt idx="20470">
                  <c:v>28.178515300699299</c:v>
                </c:pt>
                <c:pt idx="20471">
                  <c:v>28.179891876923101</c:v>
                </c:pt>
                <c:pt idx="20472">
                  <c:v>28.181268453146899</c:v>
                </c:pt>
                <c:pt idx="20473">
                  <c:v>28.182645029370601</c:v>
                </c:pt>
                <c:pt idx="20474">
                  <c:v>28.184021605594399</c:v>
                </c:pt>
                <c:pt idx="20475">
                  <c:v>28.185398181818201</c:v>
                </c:pt>
                <c:pt idx="20476">
                  <c:v>28.186774758041999</c:v>
                </c:pt>
                <c:pt idx="20477">
                  <c:v>28.188151334265701</c:v>
                </c:pt>
                <c:pt idx="20478">
                  <c:v>28.189527910489499</c:v>
                </c:pt>
                <c:pt idx="20479">
                  <c:v>28.190904486713301</c:v>
                </c:pt>
                <c:pt idx="20480">
                  <c:v>28.192281062937099</c:v>
                </c:pt>
                <c:pt idx="20481">
                  <c:v>28.193657639160801</c:v>
                </c:pt>
                <c:pt idx="20482">
                  <c:v>28.195034215384599</c:v>
                </c:pt>
                <c:pt idx="20483">
                  <c:v>28.1964107916084</c:v>
                </c:pt>
                <c:pt idx="20484">
                  <c:v>28.197787367832198</c:v>
                </c:pt>
                <c:pt idx="20485">
                  <c:v>28.199163944055901</c:v>
                </c:pt>
                <c:pt idx="20486">
                  <c:v>28.200540520279699</c:v>
                </c:pt>
                <c:pt idx="20487">
                  <c:v>28.2019170965035</c:v>
                </c:pt>
                <c:pt idx="20488">
                  <c:v>28.203293672727298</c:v>
                </c:pt>
                <c:pt idx="20489">
                  <c:v>28.2046702489511</c:v>
                </c:pt>
                <c:pt idx="20490">
                  <c:v>28.206046825174798</c:v>
                </c:pt>
                <c:pt idx="20491">
                  <c:v>28.2074234013986</c:v>
                </c:pt>
                <c:pt idx="20492">
                  <c:v>28.208799977622402</c:v>
                </c:pt>
                <c:pt idx="20493">
                  <c:v>28.2101765538462</c:v>
                </c:pt>
                <c:pt idx="20494">
                  <c:v>28.211553130069898</c:v>
                </c:pt>
                <c:pt idx="20495">
                  <c:v>28.2129297062937</c:v>
                </c:pt>
                <c:pt idx="20496">
                  <c:v>28.214306282517502</c:v>
                </c:pt>
                <c:pt idx="20497">
                  <c:v>28.2156828587413</c:v>
                </c:pt>
                <c:pt idx="20498">
                  <c:v>28.217059434965002</c:v>
                </c:pt>
                <c:pt idx="20499">
                  <c:v>28.2184360111888</c:v>
                </c:pt>
                <c:pt idx="20500">
                  <c:v>28.219812587412601</c:v>
                </c:pt>
                <c:pt idx="20501">
                  <c:v>28.221189163636399</c:v>
                </c:pt>
                <c:pt idx="20502">
                  <c:v>28.222565739860102</c:v>
                </c:pt>
                <c:pt idx="20503">
                  <c:v>28.2239423160839</c:v>
                </c:pt>
                <c:pt idx="20504">
                  <c:v>28.225318892307701</c:v>
                </c:pt>
                <c:pt idx="20505">
                  <c:v>28.226695468531499</c:v>
                </c:pt>
                <c:pt idx="20506">
                  <c:v>28.228072044755201</c:v>
                </c:pt>
                <c:pt idx="20507">
                  <c:v>28.229448620978999</c:v>
                </c:pt>
                <c:pt idx="20508">
                  <c:v>28.230825197202801</c:v>
                </c:pt>
                <c:pt idx="20509">
                  <c:v>28.232201773426599</c:v>
                </c:pt>
                <c:pt idx="20510">
                  <c:v>28.233578349650401</c:v>
                </c:pt>
                <c:pt idx="20511">
                  <c:v>28.234954925874099</c:v>
                </c:pt>
                <c:pt idx="20512">
                  <c:v>28.236331502097901</c:v>
                </c:pt>
                <c:pt idx="20513">
                  <c:v>28.237708078321699</c:v>
                </c:pt>
                <c:pt idx="20514">
                  <c:v>28.239084654545501</c:v>
                </c:pt>
                <c:pt idx="20515">
                  <c:v>28.240461230769199</c:v>
                </c:pt>
                <c:pt idx="20516">
                  <c:v>28.241837806993001</c:v>
                </c:pt>
                <c:pt idx="20517">
                  <c:v>28.243214383216799</c:v>
                </c:pt>
                <c:pt idx="20518">
                  <c:v>28.2445909594406</c:v>
                </c:pt>
                <c:pt idx="20519">
                  <c:v>28.245967535664299</c:v>
                </c:pt>
                <c:pt idx="20520">
                  <c:v>28.247344111888101</c:v>
                </c:pt>
                <c:pt idx="20521">
                  <c:v>28.248720688111899</c:v>
                </c:pt>
                <c:pt idx="20522">
                  <c:v>28.2500972643357</c:v>
                </c:pt>
                <c:pt idx="20523">
                  <c:v>28.251473840559399</c:v>
                </c:pt>
                <c:pt idx="20524">
                  <c:v>28.2528504167832</c:v>
                </c:pt>
                <c:pt idx="20525">
                  <c:v>28.254226993006998</c:v>
                </c:pt>
                <c:pt idx="20526">
                  <c:v>28.2556035692308</c:v>
                </c:pt>
                <c:pt idx="20527">
                  <c:v>28.256980145454602</c:v>
                </c:pt>
                <c:pt idx="20528">
                  <c:v>28.2583567216783</c:v>
                </c:pt>
                <c:pt idx="20529">
                  <c:v>28.259733297902098</c:v>
                </c:pt>
                <c:pt idx="20530">
                  <c:v>28.2611098741259</c:v>
                </c:pt>
                <c:pt idx="20531">
                  <c:v>28.262486450349702</c:v>
                </c:pt>
                <c:pt idx="20532">
                  <c:v>28.2638630265734</c:v>
                </c:pt>
                <c:pt idx="20533">
                  <c:v>28.265239602797202</c:v>
                </c:pt>
                <c:pt idx="20534">
                  <c:v>28.266616179021</c:v>
                </c:pt>
                <c:pt idx="20535">
                  <c:v>28.267992755244801</c:v>
                </c:pt>
                <c:pt idx="20536">
                  <c:v>28.2693693314685</c:v>
                </c:pt>
                <c:pt idx="20537">
                  <c:v>28.270745907692302</c:v>
                </c:pt>
                <c:pt idx="20538">
                  <c:v>28.2721224839161</c:v>
                </c:pt>
                <c:pt idx="20539">
                  <c:v>28.273499060139901</c:v>
                </c:pt>
                <c:pt idx="20540">
                  <c:v>28.2748756363636</c:v>
                </c:pt>
                <c:pt idx="20541">
                  <c:v>28.276252212587401</c:v>
                </c:pt>
                <c:pt idx="20542">
                  <c:v>28.277628788811199</c:v>
                </c:pt>
                <c:pt idx="20543">
                  <c:v>28.279005365035001</c:v>
                </c:pt>
                <c:pt idx="20544">
                  <c:v>28.2803819412587</c:v>
                </c:pt>
                <c:pt idx="20545">
                  <c:v>28.281758517482501</c:v>
                </c:pt>
                <c:pt idx="20546">
                  <c:v>28.283135093706299</c:v>
                </c:pt>
                <c:pt idx="20547">
                  <c:v>28.284511669930101</c:v>
                </c:pt>
                <c:pt idx="20548">
                  <c:v>28.285888246153899</c:v>
                </c:pt>
                <c:pt idx="20549">
                  <c:v>28.287264822377601</c:v>
                </c:pt>
                <c:pt idx="20550">
                  <c:v>28.288641398601399</c:v>
                </c:pt>
                <c:pt idx="20551">
                  <c:v>28.290017974825201</c:v>
                </c:pt>
                <c:pt idx="20552">
                  <c:v>28.291394551048999</c:v>
                </c:pt>
                <c:pt idx="20553">
                  <c:v>28.292771127272701</c:v>
                </c:pt>
                <c:pt idx="20554">
                  <c:v>28.294147703496499</c:v>
                </c:pt>
                <c:pt idx="20555">
                  <c:v>28.295524279720301</c:v>
                </c:pt>
                <c:pt idx="20556">
                  <c:v>28.296900855944099</c:v>
                </c:pt>
                <c:pt idx="20557">
                  <c:v>28.298277432167801</c:v>
                </c:pt>
                <c:pt idx="20558">
                  <c:v>28.299654008391599</c:v>
                </c:pt>
                <c:pt idx="20559">
                  <c:v>28.3010305846154</c:v>
                </c:pt>
                <c:pt idx="20560">
                  <c:v>28.302407160839198</c:v>
                </c:pt>
                <c:pt idx="20561">
                  <c:v>28.303783737062901</c:v>
                </c:pt>
                <c:pt idx="20562">
                  <c:v>28.305160313286699</c:v>
                </c:pt>
                <c:pt idx="20563">
                  <c:v>28.3065368895105</c:v>
                </c:pt>
                <c:pt idx="20564">
                  <c:v>28.307913465734298</c:v>
                </c:pt>
                <c:pt idx="20565">
                  <c:v>28.309290041958</c:v>
                </c:pt>
                <c:pt idx="20566">
                  <c:v>28.310666618181799</c:v>
                </c:pt>
                <c:pt idx="20567">
                  <c:v>28.3120431944056</c:v>
                </c:pt>
                <c:pt idx="20568">
                  <c:v>28.313419770629402</c:v>
                </c:pt>
                <c:pt idx="20569">
                  <c:v>28.3147963468531</c:v>
                </c:pt>
                <c:pt idx="20570">
                  <c:v>28.316172923076898</c:v>
                </c:pt>
                <c:pt idx="20571">
                  <c:v>28.3175494993007</c:v>
                </c:pt>
                <c:pt idx="20572">
                  <c:v>28.318926075524502</c:v>
                </c:pt>
                <c:pt idx="20573">
                  <c:v>28.3203026517483</c:v>
                </c:pt>
                <c:pt idx="20574">
                  <c:v>28.321679227972002</c:v>
                </c:pt>
                <c:pt idx="20575">
                  <c:v>28.3230558041958</c:v>
                </c:pt>
                <c:pt idx="20576">
                  <c:v>28.324432380419601</c:v>
                </c:pt>
                <c:pt idx="20577">
                  <c:v>28.325808956643399</c:v>
                </c:pt>
                <c:pt idx="20578">
                  <c:v>28.327185532867102</c:v>
                </c:pt>
                <c:pt idx="20579">
                  <c:v>28.3285621090909</c:v>
                </c:pt>
                <c:pt idx="20580">
                  <c:v>28.329938685314701</c:v>
                </c:pt>
                <c:pt idx="20581">
                  <c:v>28.331315261538499</c:v>
                </c:pt>
                <c:pt idx="20582">
                  <c:v>28.332691837762201</c:v>
                </c:pt>
                <c:pt idx="20583">
                  <c:v>28.334068413986</c:v>
                </c:pt>
                <c:pt idx="20584">
                  <c:v>28.335444990209801</c:v>
                </c:pt>
                <c:pt idx="20585">
                  <c:v>28.336821566433599</c:v>
                </c:pt>
                <c:pt idx="20586">
                  <c:v>28.338198142657301</c:v>
                </c:pt>
                <c:pt idx="20587">
                  <c:v>28.339574718881099</c:v>
                </c:pt>
                <c:pt idx="20588">
                  <c:v>28.340951295104901</c:v>
                </c:pt>
                <c:pt idx="20589">
                  <c:v>28.342327871328699</c:v>
                </c:pt>
                <c:pt idx="20590">
                  <c:v>28.343704447552501</c:v>
                </c:pt>
                <c:pt idx="20591">
                  <c:v>28.345081023776199</c:v>
                </c:pt>
                <c:pt idx="20592">
                  <c:v>28.346457600000001</c:v>
                </c:pt>
                <c:pt idx="20593">
                  <c:v>28.347834176223799</c:v>
                </c:pt>
                <c:pt idx="20594">
                  <c:v>28.3492107524476</c:v>
                </c:pt>
                <c:pt idx="20595">
                  <c:v>28.350587328671299</c:v>
                </c:pt>
                <c:pt idx="20596">
                  <c:v>28.351963904895101</c:v>
                </c:pt>
                <c:pt idx="20597">
                  <c:v>28.353340481118899</c:v>
                </c:pt>
                <c:pt idx="20598">
                  <c:v>28.3547170573427</c:v>
                </c:pt>
                <c:pt idx="20599">
                  <c:v>28.356093633566399</c:v>
                </c:pt>
                <c:pt idx="20600">
                  <c:v>28.3574702097902</c:v>
                </c:pt>
                <c:pt idx="20601">
                  <c:v>28.358846786013999</c:v>
                </c:pt>
                <c:pt idx="20602">
                  <c:v>28.3602233622378</c:v>
                </c:pt>
                <c:pt idx="20603">
                  <c:v>28.361599938461499</c:v>
                </c:pt>
                <c:pt idx="20604">
                  <c:v>28.3629765146853</c:v>
                </c:pt>
                <c:pt idx="20605">
                  <c:v>28.364353090909098</c:v>
                </c:pt>
                <c:pt idx="20606">
                  <c:v>28.3657296671329</c:v>
                </c:pt>
                <c:pt idx="20607">
                  <c:v>28.367106243356702</c:v>
                </c:pt>
                <c:pt idx="20608">
                  <c:v>28.3684828195804</c:v>
                </c:pt>
                <c:pt idx="20609">
                  <c:v>28.369859395804198</c:v>
                </c:pt>
                <c:pt idx="20610">
                  <c:v>28.371235972028</c:v>
                </c:pt>
                <c:pt idx="20611">
                  <c:v>28.372612548251801</c:v>
                </c:pt>
                <c:pt idx="20612">
                  <c:v>28.3739891244755</c:v>
                </c:pt>
                <c:pt idx="20613">
                  <c:v>28.375365700699302</c:v>
                </c:pt>
                <c:pt idx="20614">
                  <c:v>28.3767422769231</c:v>
                </c:pt>
                <c:pt idx="20615">
                  <c:v>28.378118853146901</c:v>
                </c:pt>
                <c:pt idx="20616">
                  <c:v>28.3794954293706</c:v>
                </c:pt>
                <c:pt idx="20617">
                  <c:v>28.380872005594401</c:v>
                </c:pt>
                <c:pt idx="20618">
                  <c:v>28.3822485818182</c:v>
                </c:pt>
                <c:pt idx="20619">
                  <c:v>28.383625158042001</c:v>
                </c:pt>
                <c:pt idx="20620">
                  <c:v>28.3850017342657</c:v>
                </c:pt>
                <c:pt idx="20621">
                  <c:v>28.386378310489501</c:v>
                </c:pt>
                <c:pt idx="20622">
                  <c:v>28.387754886713299</c:v>
                </c:pt>
                <c:pt idx="20623">
                  <c:v>28.389131462937101</c:v>
                </c:pt>
                <c:pt idx="20624">
                  <c:v>28.3905080391608</c:v>
                </c:pt>
                <c:pt idx="20625">
                  <c:v>28.391884615384601</c:v>
                </c:pt>
                <c:pt idx="20626">
                  <c:v>28.393261191608399</c:v>
                </c:pt>
                <c:pt idx="20627">
                  <c:v>28.394637767832201</c:v>
                </c:pt>
                <c:pt idx="20628">
                  <c:v>28.396014344055899</c:v>
                </c:pt>
                <c:pt idx="20629">
                  <c:v>28.397390920279701</c:v>
                </c:pt>
                <c:pt idx="20630">
                  <c:v>28.398767496503499</c:v>
                </c:pt>
                <c:pt idx="20631">
                  <c:v>28.400144072727301</c:v>
                </c:pt>
                <c:pt idx="20632">
                  <c:v>28.401520648951099</c:v>
                </c:pt>
                <c:pt idx="20633">
                  <c:v>28.402897225174801</c:v>
                </c:pt>
                <c:pt idx="20634">
                  <c:v>28.404273801398599</c:v>
                </c:pt>
                <c:pt idx="20635">
                  <c:v>28.405650377622401</c:v>
                </c:pt>
                <c:pt idx="20636">
                  <c:v>28.407026953846199</c:v>
                </c:pt>
                <c:pt idx="20637">
                  <c:v>28.408403530069901</c:v>
                </c:pt>
                <c:pt idx="20638">
                  <c:v>28.409780106293699</c:v>
                </c:pt>
                <c:pt idx="20639">
                  <c:v>28.4111566825175</c:v>
                </c:pt>
                <c:pt idx="20640">
                  <c:v>28.412533258741298</c:v>
                </c:pt>
                <c:pt idx="20641">
                  <c:v>28.413909834965001</c:v>
                </c:pt>
                <c:pt idx="20642">
                  <c:v>28.415286411188799</c:v>
                </c:pt>
                <c:pt idx="20643">
                  <c:v>28.4166629874126</c:v>
                </c:pt>
                <c:pt idx="20644">
                  <c:v>28.418039563636398</c:v>
                </c:pt>
                <c:pt idx="20645">
                  <c:v>28.4194161398601</c:v>
                </c:pt>
                <c:pt idx="20646">
                  <c:v>28.420792716083898</c:v>
                </c:pt>
                <c:pt idx="20647">
                  <c:v>28.4221692923077</c:v>
                </c:pt>
                <c:pt idx="20648">
                  <c:v>28.423545868531502</c:v>
                </c:pt>
                <c:pt idx="20649">
                  <c:v>28.4249224447552</c:v>
                </c:pt>
                <c:pt idx="20650">
                  <c:v>28.426299020978998</c:v>
                </c:pt>
                <c:pt idx="20651">
                  <c:v>28.4276755972028</c:v>
                </c:pt>
                <c:pt idx="20652">
                  <c:v>28.429052173426602</c:v>
                </c:pt>
                <c:pt idx="20653">
                  <c:v>28.4304287496504</c:v>
                </c:pt>
                <c:pt idx="20654">
                  <c:v>28.431805325874102</c:v>
                </c:pt>
                <c:pt idx="20655">
                  <c:v>28.4331819020979</c:v>
                </c:pt>
                <c:pt idx="20656">
                  <c:v>28.434558478321701</c:v>
                </c:pt>
                <c:pt idx="20657">
                  <c:v>28.435935054545499</c:v>
                </c:pt>
                <c:pt idx="20658">
                  <c:v>28.437311630769202</c:v>
                </c:pt>
                <c:pt idx="20659">
                  <c:v>28.438688206993</c:v>
                </c:pt>
                <c:pt idx="20660">
                  <c:v>28.440064783216801</c:v>
                </c:pt>
                <c:pt idx="20661">
                  <c:v>28.441441359440599</c:v>
                </c:pt>
                <c:pt idx="20662">
                  <c:v>28.442817935664301</c:v>
                </c:pt>
                <c:pt idx="20663">
                  <c:v>28.444194511888099</c:v>
                </c:pt>
                <c:pt idx="20664">
                  <c:v>28.445571088111901</c:v>
                </c:pt>
                <c:pt idx="20665">
                  <c:v>28.446947664335699</c:v>
                </c:pt>
                <c:pt idx="20666">
                  <c:v>28.448324240559401</c:v>
                </c:pt>
                <c:pt idx="20667">
                  <c:v>28.449700816783199</c:v>
                </c:pt>
                <c:pt idx="20668">
                  <c:v>28.451077393007001</c:v>
                </c:pt>
                <c:pt idx="20669">
                  <c:v>28.452453969230799</c:v>
                </c:pt>
                <c:pt idx="20670">
                  <c:v>28.453830545454501</c:v>
                </c:pt>
                <c:pt idx="20671">
                  <c:v>28.455207121678299</c:v>
                </c:pt>
                <c:pt idx="20672">
                  <c:v>28.456583697902101</c:v>
                </c:pt>
                <c:pt idx="20673">
                  <c:v>28.457960274125899</c:v>
                </c:pt>
                <c:pt idx="20674">
                  <c:v>28.4593368503497</c:v>
                </c:pt>
                <c:pt idx="20675">
                  <c:v>28.460713426573399</c:v>
                </c:pt>
                <c:pt idx="20676">
                  <c:v>28.462090002797201</c:v>
                </c:pt>
                <c:pt idx="20677">
                  <c:v>28.463466579020999</c:v>
                </c:pt>
                <c:pt idx="20678">
                  <c:v>28.4648431552448</c:v>
                </c:pt>
                <c:pt idx="20679">
                  <c:v>28.466219731468499</c:v>
                </c:pt>
                <c:pt idx="20680">
                  <c:v>28.4675963076923</c:v>
                </c:pt>
                <c:pt idx="20681">
                  <c:v>28.468972883916098</c:v>
                </c:pt>
                <c:pt idx="20682">
                  <c:v>28.4703494601399</c:v>
                </c:pt>
                <c:pt idx="20683">
                  <c:v>28.471726036363599</c:v>
                </c:pt>
                <c:pt idx="20684">
                  <c:v>28.4731026125874</c:v>
                </c:pt>
                <c:pt idx="20685">
                  <c:v>28.474479188811198</c:v>
                </c:pt>
                <c:pt idx="20686">
                  <c:v>28.475855765035</c:v>
                </c:pt>
                <c:pt idx="20687">
                  <c:v>28.477232341258802</c:v>
                </c:pt>
                <c:pt idx="20688">
                  <c:v>28.4786089174825</c:v>
                </c:pt>
                <c:pt idx="20689">
                  <c:v>28.479985493706302</c:v>
                </c:pt>
                <c:pt idx="20690">
                  <c:v>28.4813620699301</c:v>
                </c:pt>
                <c:pt idx="20691">
                  <c:v>28.482738646153901</c:v>
                </c:pt>
                <c:pt idx="20692">
                  <c:v>28.4841152223776</c:v>
                </c:pt>
                <c:pt idx="20693">
                  <c:v>28.485491798601402</c:v>
                </c:pt>
                <c:pt idx="20694">
                  <c:v>28.4868683748252</c:v>
                </c:pt>
                <c:pt idx="20695">
                  <c:v>28.488244951049001</c:v>
                </c:pt>
                <c:pt idx="20696">
                  <c:v>28.4896215272727</c:v>
                </c:pt>
                <c:pt idx="20697">
                  <c:v>28.490998103496501</c:v>
                </c:pt>
                <c:pt idx="20698">
                  <c:v>28.492374679720299</c:v>
                </c:pt>
                <c:pt idx="20699">
                  <c:v>28.493751255944101</c:v>
                </c:pt>
                <c:pt idx="20700">
                  <c:v>28.4951278321678</c:v>
                </c:pt>
                <c:pt idx="20701">
                  <c:v>28.496504408391601</c:v>
                </c:pt>
                <c:pt idx="20702">
                  <c:v>28.497880984615399</c:v>
                </c:pt>
                <c:pt idx="20703">
                  <c:v>28.499257560839201</c:v>
                </c:pt>
                <c:pt idx="20704">
                  <c:v>28.500634137062899</c:v>
                </c:pt>
                <c:pt idx="20705">
                  <c:v>28.502010713286701</c:v>
                </c:pt>
                <c:pt idx="20706">
                  <c:v>28.503387289510499</c:v>
                </c:pt>
                <c:pt idx="20707">
                  <c:v>28.504763865734301</c:v>
                </c:pt>
                <c:pt idx="20708">
                  <c:v>28.506140441957999</c:v>
                </c:pt>
                <c:pt idx="20709">
                  <c:v>28.507517018181801</c:v>
                </c:pt>
                <c:pt idx="20710">
                  <c:v>28.508893594405599</c:v>
                </c:pt>
                <c:pt idx="20711">
                  <c:v>28.510270170629401</c:v>
                </c:pt>
                <c:pt idx="20712">
                  <c:v>28.511646746853199</c:v>
                </c:pt>
                <c:pt idx="20713">
                  <c:v>28.513023323076901</c:v>
                </c:pt>
                <c:pt idx="20714">
                  <c:v>28.514399899300699</c:v>
                </c:pt>
                <c:pt idx="20715">
                  <c:v>28.5157764755245</c:v>
                </c:pt>
                <c:pt idx="20716">
                  <c:v>28.517153051748299</c:v>
                </c:pt>
                <c:pt idx="20717">
                  <c:v>28.518529627972001</c:v>
                </c:pt>
                <c:pt idx="20718">
                  <c:v>28.519906204195799</c:v>
                </c:pt>
                <c:pt idx="20719">
                  <c:v>28.5212827804196</c:v>
                </c:pt>
                <c:pt idx="20720">
                  <c:v>28.522659356643398</c:v>
                </c:pt>
                <c:pt idx="20721">
                  <c:v>28.5240359328671</c:v>
                </c:pt>
                <c:pt idx="20722">
                  <c:v>28.525412509090899</c:v>
                </c:pt>
                <c:pt idx="20723">
                  <c:v>28.5267890853147</c:v>
                </c:pt>
                <c:pt idx="20724">
                  <c:v>28.528165661538502</c:v>
                </c:pt>
                <c:pt idx="20725">
                  <c:v>28.5295422377622</c:v>
                </c:pt>
                <c:pt idx="20726">
                  <c:v>28.530918813985998</c:v>
                </c:pt>
                <c:pt idx="20727">
                  <c:v>28.5322953902098</c:v>
                </c:pt>
                <c:pt idx="20728">
                  <c:v>28.533671966433602</c:v>
                </c:pt>
                <c:pt idx="20729">
                  <c:v>28.5350485426574</c:v>
                </c:pt>
                <c:pt idx="20730">
                  <c:v>28.536425118881098</c:v>
                </c:pt>
                <c:pt idx="20731">
                  <c:v>28.5378016951049</c:v>
                </c:pt>
                <c:pt idx="20732">
                  <c:v>28.539178271328701</c:v>
                </c:pt>
                <c:pt idx="20733">
                  <c:v>28.540554847552499</c:v>
                </c:pt>
                <c:pt idx="20734">
                  <c:v>28.541931423776202</c:v>
                </c:pt>
                <c:pt idx="20735">
                  <c:v>28.543308</c:v>
                </c:pt>
                <c:pt idx="20736">
                  <c:v>28.544684576223801</c:v>
                </c:pt>
                <c:pt idx="20737">
                  <c:v>28.546061152447599</c:v>
                </c:pt>
                <c:pt idx="20738">
                  <c:v>28.547437728671301</c:v>
                </c:pt>
                <c:pt idx="20739">
                  <c:v>28.5488143048951</c:v>
                </c:pt>
                <c:pt idx="20740">
                  <c:v>28.550190881118901</c:v>
                </c:pt>
                <c:pt idx="20741">
                  <c:v>28.551567457342699</c:v>
                </c:pt>
                <c:pt idx="20742">
                  <c:v>28.552944033566401</c:v>
                </c:pt>
                <c:pt idx="20743">
                  <c:v>28.554320609790199</c:v>
                </c:pt>
                <c:pt idx="20744">
                  <c:v>28.555697186014001</c:v>
                </c:pt>
                <c:pt idx="20745">
                  <c:v>28.557073762237799</c:v>
                </c:pt>
                <c:pt idx="20746">
                  <c:v>28.558450338461501</c:v>
                </c:pt>
                <c:pt idx="20747">
                  <c:v>28.559826914685299</c:v>
                </c:pt>
                <c:pt idx="20748">
                  <c:v>28.561203490909101</c:v>
                </c:pt>
                <c:pt idx="20749">
                  <c:v>28.562580067132899</c:v>
                </c:pt>
                <c:pt idx="20750">
                  <c:v>28.563956643356601</c:v>
                </c:pt>
                <c:pt idx="20751">
                  <c:v>28.565333219580399</c:v>
                </c:pt>
                <c:pt idx="20752">
                  <c:v>28.566709795804201</c:v>
                </c:pt>
                <c:pt idx="20753">
                  <c:v>28.568086372027999</c:v>
                </c:pt>
                <c:pt idx="20754">
                  <c:v>28.569462948251701</c:v>
                </c:pt>
                <c:pt idx="20755">
                  <c:v>28.570839524475499</c:v>
                </c:pt>
                <c:pt idx="20756">
                  <c:v>28.572216100699301</c:v>
                </c:pt>
                <c:pt idx="20757">
                  <c:v>28.573592676923099</c:v>
                </c:pt>
                <c:pt idx="20758">
                  <c:v>28.5749692531469</c:v>
                </c:pt>
                <c:pt idx="20759">
                  <c:v>28.576345829370599</c:v>
                </c:pt>
                <c:pt idx="20760">
                  <c:v>28.5777224055944</c:v>
                </c:pt>
                <c:pt idx="20761">
                  <c:v>28.579098981818198</c:v>
                </c:pt>
                <c:pt idx="20762">
                  <c:v>28.580475558042</c:v>
                </c:pt>
                <c:pt idx="20763">
                  <c:v>28.581852134265699</c:v>
                </c:pt>
                <c:pt idx="20764">
                  <c:v>28.5832287104895</c:v>
                </c:pt>
                <c:pt idx="20765">
                  <c:v>28.584605286713298</c:v>
                </c:pt>
                <c:pt idx="20766">
                  <c:v>28.5859818629371</c:v>
                </c:pt>
                <c:pt idx="20767">
                  <c:v>28.587358439160798</c:v>
                </c:pt>
                <c:pt idx="20768">
                  <c:v>28.5887350153846</c:v>
                </c:pt>
                <c:pt idx="20769">
                  <c:v>28.590111591608402</c:v>
                </c:pt>
                <c:pt idx="20770">
                  <c:v>28.5914881678322</c:v>
                </c:pt>
                <c:pt idx="20771">
                  <c:v>28.592864744055898</c:v>
                </c:pt>
                <c:pt idx="20772">
                  <c:v>28.5942413202797</c:v>
                </c:pt>
                <c:pt idx="20773">
                  <c:v>28.595617896503501</c:v>
                </c:pt>
                <c:pt idx="20774">
                  <c:v>28.5969944727273</c:v>
                </c:pt>
                <c:pt idx="20775">
                  <c:v>28.598371048951101</c:v>
                </c:pt>
                <c:pt idx="20776">
                  <c:v>28.5997476251748</c:v>
                </c:pt>
                <c:pt idx="20777">
                  <c:v>28.601124201398601</c:v>
                </c:pt>
                <c:pt idx="20778">
                  <c:v>28.602500777622399</c:v>
                </c:pt>
                <c:pt idx="20779">
                  <c:v>28.603877353846201</c:v>
                </c:pt>
                <c:pt idx="20780">
                  <c:v>28.6052539300699</c:v>
                </c:pt>
                <c:pt idx="20781">
                  <c:v>28.606630506293701</c:v>
                </c:pt>
                <c:pt idx="20782">
                  <c:v>28.608007082517499</c:v>
                </c:pt>
                <c:pt idx="20783">
                  <c:v>28.609383658741301</c:v>
                </c:pt>
                <c:pt idx="20784">
                  <c:v>28.610760234964999</c:v>
                </c:pt>
                <c:pt idx="20785">
                  <c:v>28.612136811188801</c:v>
                </c:pt>
                <c:pt idx="20786">
                  <c:v>28.613513387412599</c:v>
                </c:pt>
                <c:pt idx="20787">
                  <c:v>28.614889963636401</c:v>
                </c:pt>
                <c:pt idx="20788">
                  <c:v>28.616266539860199</c:v>
                </c:pt>
                <c:pt idx="20789">
                  <c:v>28.617643116083901</c:v>
                </c:pt>
                <c:pt idx="20790">
                  <c:v>28.619019692307699</c:v>
                </c:pt>
                <c:pt idx="20791">
                  <c:v>28.620396268531501</c:v>
                </c:pt>
                <c:pt idx="20792">
                  <c:v>28.621772844755199</c:v>
                </c:pt>
                <c:pt idx="20793">
                  <c:v>28.623149420979001</c:v>
                </c:pt>
                <c:pt idx="20794">
                  <c:v>28.624525997202799</c:v>
                </c:pt>
                <c:pt idx="20795">
                  <c:v>28.6259025734266</c:v>
                </c:pt>
                <c:pt idx="20796">
                  <c:v>28.627279149650398</c:v>
                </c:pt>
                <c:pt idx="20797">
                  <c:v>28.628655725874101</c:v>
                </c:pt>
                <c:pt idx="20798">
                  <c:v>28.630032302097899</c:v>
                </c:pt>
                <c:pt idx="20799">
                  <c:v>28.6314088783217</c:v>
                </c:pt>
                <c:pt idx="20800">
                  <c:v>28.632785454545498</c:v>
                </c:pt>
                <c:pt idx="20801">
                  <c:v>28.6341620307692</c:v>
                </c:pt>
                <c:pt idx="20802">
                  <c:v>28.635538606992998</c:v>
                </c:pt>
                <c:pt idx="20803">
                  <c:v>28.6369151832168</c:v>
                </c:pt>
                <c:pt idx="20804">
                  <c:v>28.638291759440602</c:v>
                </c:pt>
                <c:pt idx="20805">
                  <c:v>28.6396683356643</c:v>
                </c:pt>
                <c:pt idx="20806">
                  <c:v>28.641044911888098</c:v>
                </c:pt>
                <c:pt idx="20807">
                  <c:v>28.6424214881119</c:v>
                </c:pt>
                <c:pt idx="20808">
                  <c:v>28.643798064335702</c:v>
                </c:pt>
                <c:pt idx="20809">
                  <c:v>28.6451746405594</c:v>
                </c:pt>
                <c:pt idx="20810">
                  <c:v>28.646551216783202</c:v>
                </c:pt>
                <c:pt idx="20811">
                  <c:v>28.647927793007</c:v>
                </c:pt>
                <c:pt idx="20812">
                  <c:v>28.649304369230801</c:v>
                </c:pt>
                <c:pt idx="20813">
                  <c:v>28.650680945454599</c:v>
                </c:pt>
                <c:pt idx="20814">
                  <c:v>28.652057521678302</c:v>
                </c:pt>
                <c:pt idx="20815">
                  <c:v>28.6534340979021</c:v>
                </c:pt>
                <c:pt idx="20816">
                  <c:v>28.654810674125901</c:v>
                </c:pt>
                <c:pt idx="20817">
                  <c:v>28.656187250349699</c:v>
                </c:pt>
                <c:pt idx="20818">
                  <c:v>28.657563826573401</c:v>
                </c:pt>
                <c:pt idx="20819">
                  <c:v>28.658940402797199</c:v>
                </c:pt>
                <c:pt idx="20820">
                  <c:v>28.660316979021001</c:v>
                </c:pt>
                <c:pt idx="20821">
                  <c:v>28.661693555244799</c:v>
                </c:pt>
                <c:pt idx="20822">
                  <c:v>28.663070131468501</c:v>
                </c:pt>
                <c:pt idx="20823">
                  <c:v>28.664446707692299</c:v>
                </c:pt>
                <c:pt idx="20824">
                  <c:v>28.665823283916101</c:v>
                </c:pt>
                <c:pt idx="20825">
                  <c:v>28.667199860139899</c:v>
                </c:pt>
                <c:pt idx="20826">
                  <c:v>28.668576436363601</c:v>
                </c:pt>
                <c:pt idx="20827">
                  <c:v>28.669953012587399</c:v>
                </c:pt>
                <c:pt idx="20828">
                  <c:v>28.671329588811201</c:v>
                </c:pt>
                <c:pt idx="20829">
                  <c:v>28.672706165034999</c:v>
                </c:pt>
                <c:pt idx="20830">
                  <c:v>28.674082741258701</c:v>
                </c:pt>
                <c:pt idx="20831">
                  <c:v>28.675459317482499</c:v>
                </c:pt>
                <c:pt idx="20832">
                  <c:v>28.676835893706301</c:v>
                </c:pt>
                <c:pt idx="20833">
                  <c:v>28.678212469930099</c:v>
                </c:pt>
                <c:pt idx="20834">
                  <c:v>28.6795890461539</c:v>
                </c:pt>
                <c:pt idx="20835">
                  <c:v>28.680965622377599</c:v>
                </c:pt>
                <c:pt idx="20836">
                  <c:v>28.6823421986014</c:v>
                </c:pt>
                <c:pt idx="20837">
                  <c:v>28.683718774825198</c:v>
                </c:pt>
                <c:pt idx="20838">
                  <c:v>28.685095351049</c:v>
                </c:pt>
                <c:pt idx="20839">
                  <c:v>28.686471927272699</c:v>
                </c:pt>
                <c:pt idx="20840">
                  <c:v>28.6878485034965</c:v>
                </c:pt>
                <c:pt idx="20841">
                  <c:v>28.689225079720298</c:v>
                </c:pt>
                <c:pt idx="20842">
                  <c:v>28.6906016559441</c:v>
                </c:pt>
                <c:pt idx="20843">
                  <c:v>28.691978232167799</c:v>
                </c:pt>
                <c:pt idx="20844">
                  <c:v>28.6933548083916</c:v>
                </c:pt>
                <c:pt idx="20845">
                  <c:v>28.694731384615402</c:v>
                </c:pt>
                <c:pt idx="20846">
                  <c:v>28.6961079608392</c:v>
                </c:pt>
                <c:pt idx="20847">
                  <c:v>28.697484537062898</c:v>
                </c:pt>
                <c:pt idx="20848">
                  <c:v>28.6988611132867</c:v>
                </c:pt>
                <c:pt idx="20849">
                  <c:v>28.700237689510502</c:v>
                </c:pt>
                <c:pt idx="20850">
                  <c:v>28.7016142657343</c:v>
                </c:pt>
                <c:pt idx="20851">
                  <c:v>28.702990841958002</c:v>
                </c:pt>
                <c:pt idx="20852">
                  <c:v>28.7043674181818</c:v>
                </c:pt>
                <c:pt idx="20853">
                  <c:v>28.705743994405601</c:v>
                </c:pt>
                <c:pt idx="20854">
                  <c:v>28.707120570629399</c:v>
                </c:pt>
                <c:pt idx="20855">
                  <c:v>28.708497146853201</c:v>
                </c:pt>
                <c:pt idx="20856">
                  <c:v>28.7098737230769</c:v>
                </c:pt>
                <c:pt idx="20857">
                  <c:v>28.711250299300701</c:v>
                </c:pt>
                <c:pt idx="20858">
                  <c:v>28.712626875524499</c:v>
                </c:pt>
                <c:pt idx="20859">
                  <c:v>28.714003451748301</c:v>
                </c:pt>
                <c:pt idx="20860">
                  <c:v>28.715380027972</c:v>
                </c:pt>
                <c:pt idx="20861">
                  <c:v>28.716756604195801</c:v>
                </c:pt>
                <c:pt idx="20862">
                  <c:v>28.718133180419599</c:v>
                </c:pt>
                <c:pt idx="20863">
                  <c:v>28.719509756643401</c:v>
                </c:pt>
                <c:pt idx="20864">
                  <c:v>28.720886332867099</c:v>
                </c:pt>
                <c:pt idx="20865">
                  <c:v>28.722262909090901</c:v>
                </c:pt>
                <c:pt idx="20866">
                  <c:v>28.723639485314699</c:v>
                </c:pt>
                <c:pt idx="20867">
                  <c:v>28.725016061538501</c:v>
                </c:pt>
                <c:pt idx="20868">
                  <c:v>28.726392637762199</c:v>
                </c:pt>
                <c:pt idx="20869">
                  <c:v>28.727769213986001</c:v>
                </c:pt>
                <c:pt idx="20870">
                  <c:v>28.729145790209799</c:v>
                </c:pt>
                <c:pt idx="20871">
                  <c:v>28.7305223664336</c:v>
                </c:pt>
                <c:pt idx="20872">
                  <c:v>28.731898942657299</c:v>
                </c:pt>
                <c:pt idx="20873">
                  <c:v>28.733275518881101</c:v>
                </c:pt>
                <c:pt idx="20874">
                  <c:v>28.734652095104899</c:v>
                </c:pt>
                <c:pt idx="20875">
                  <c:v>28.7360286713287</c:v>
                </c:pt>
                <c:pt idx="20876">
                  <c:v>28.737405247552498</c:v>
                </c:pt>
                <c:pt idx="20877">
                  <c:v>28.7387818237762</c:v>
                </c:pt>
                <c:pt idx="20878">
                  <c:v>28.740158399999999</c:v>
                </c:pt>
                <c:pt idx="20879">
                  <c:v>28.7415349762238</c:v>
                </c:pt>
                <c:pt idx="20880">
                  <c:v>28.742911552447602</c:v>
                </c:pt>
                <c:pt idx="20881">
                  <c:v>28.7442881286713</c:v>
                </c:pt>
                <c:pt idx="20882">
                  <c:v>28.745664704895098</c:v>
                </c:pt>
                <c:pt idx="20883">
                  <c:v>28.7470412811189</c:v>
                </c:pt>
                <c:pt idx="20884">
                  <c:v>28.748417857342702</c:v>
                </c:pt>
                <c:pt idx="20885">
                  <c:v>28.7497944335664</c:v>
                </c:pt>
                <c:pt idx="20886">
                  <c:v>28.751171009790198</c:v>
                </c:pt>
                <c:pt idx="20887">
                  <c:v>28.752547586014</c:v>
                </c:pt>
                <c:pt idx="20888">
                  <c:v>28.753924162237801</c:v>
                </c:pt>
                <c:pt idx="20889">
                  <c:v>28.7553007384615</c:v>
                </c:pt>
                <c:pt idx="20890">
                  <c:v>28.756677314685302</c:v>
                </c:pt>
                <c:pt idx="20891">
                  <c:v>28.7580538909091</c:v>
                </c:pt>
                <c:pt idx="20892">
                  <c:v>28.759430467132901</c:v>
                </c:pt>
                <c:pt idx="20893">
                  <c:v>28.760807043356699</c:v>
                </c:pt>
                <c:pt idx="20894">
                  <c:v>28.762183619580401</c:v>
                </c:pt>
                <c:pt idx="20895">
                  <c:v>28.7635601958042</c:v>
                </c:pt>
                <c:pt idx="20896">
                  <c:v>28.764936772028001</c:v>
                </c:pt>
                <c:pt idx="20897">
                  <c:v>28.766313348251799</c:v>
                </c:pt>
                <c:pt idx="20898">
                  <c:v>28.767689924475501</c:v>
                </c:pt>
                <c:pt idx="20899">
                  <c:v>28.769066500699299</c:v>
                </c:pt>
                <c:pt idx="20900">
                  <c:v>28.770443076923101</c:v>
                </c:pt>
                <c:pt idx="20901">
                  <c:v>28.771819653146899</c:v>
                </c:pt>
                <c:pt idx="20902">
                  <c:v>28.773196229370601</c:v>
                </c:pt>
                <c:pt idx="20903">
                  <c:v>28.774572805594399</c:v>
                </c:pt>
                <c:pt idx="20904">
                  <c:v>28.775949381818201</c:v>
                </c:pt>
                <c:pt idx="20905">
                  <c:v>28.777325958041999</c:v>
                </c:pt>
                <c:pt idx="20906">
                  <c:v>28.778702534265701</c:v>
                </c:pt>
                <c:pt idx="20907">
                  <c:v>28.780079110489499</c:v>
                </c:pt>
                <c:pt idx="20908">
                  <c:v>28.781455686713301</c:v>
                </c:pt>
                <c:pt idx="20909">
                  <c:v>28.782832262937099</c:v>
                </c:pt>
                <c:pt idx="20910">
                  <c:v>28.784208839160801</c:v>
                </c:pt>
                <c:pt idx="20911">
                  <c:v>28.785585415384599</c:v>
                </c:pt>
                <c:pt idx="20912">
                  <c:v>28.786961991608401</c:v>
                </c:pt>
                <c:pt idx="20913">
                  <c:v>28.788338567832199</c:v>
                </c:pt>
                <c:pt idx="20914">
                  <c:v>28.789715144056</c:v>
                </c:pt>
                <c:pt idx="20915">
                  <c:v>28.791091720279699</c:v>
                </c:pt>
                <c:pt idx="20916">
                  <c:v>28.7924682965035</c:v>
                </c:pt>
                <c:pt idx="20917">
                  <c:v>28.793844872727298</c:v>
                </c:pt>
                <c:pt idx="20918">
                  <c:v>28.7952214489511</c:v>
                </c:pt>
                <c:pt idx="20919">
                  <c:v>28.796598025174799</c:v>
                </c:pt>
                <c:pt idx="20920">
                  <c:v>28.7979746013986</c:v>
                </c:pt>
                <c:pt idx="20921">
                  <c:v>28.799351177622398</c:v>
                </c:pt>
                <c:pt idx="20922">
                  <c:v>28.8007277538462</c:v>
                </c:pt>
                <c:pt idx="20923">
                  <c:v>28.802104330069898</c:v>
                </c:pt>
                <c:pt idx="20924">
                  <c:v>28.8034809062937</c:v>
                </c:pt>
                <c:pt idx="20925">
                  <c:v>28.804857482517502</c:v>
                </c:pt>
                <c:pt idx="20926">
                  <c:v>28.8062340587413</c:v>
                </c:pt>
                <c:pt idx="20927">
                  <c:v>28.807610634964998</c:v>
                </c:pt>
                <c:pt idx="20928">
                  <c:v>28.8089872111888</c:v>
                </c:pt>
                <c:pt idx="20929">
                  <c:v>28.810363787412602</c:v>
                </c:pt>
                <c:pt idx="20930">
                  <c:v>28.8117403636364</c:v>
                </c:pt>
                <c:pt idx="20931">
                  <c:v>28.813116939860102</c:v>
                </c:pt>
                <c:pt idx="20932">
                  <c:v>28.8144935160839</c:v>
                </c:pt>
                <c:pt idx="20933">
                  <c:v>28.815870092307701</c:v>
                </c:pt>
                <c:pt idx="20934">
                  <c:v>28.817246668531499</c:v>
                </c:pt>
                <c:pt idx="20935">
                  <c:v>28.818623244755202</c:v>
                </c:pt>
                <c:pt idx="20936">
                  <c:v>28.819999820979</c:v>
                </c:pt>
                <c:pt idx="20937">
                  <c:v>28.821376397202801</c:v>
                </c:pt>
                <c:pt idx="20938">
                  <c:v>28.822752973426599</c:v>
                </c:pt>
                <c:pt idx="20939">
                  <c:v>28.824129549650401</c:v>
                </c:pt>
                <c:pt idx="20940">
                  <c:v>28.825506125874099</c:v>
                </c:pt>
                <c:pt idx="20941">
                  <c:v>28.826882702097901</c:v>
                </c:pt>
                <c:pt idx="20942">
                  <c:v>28.828259278321699</c:v>
                </c:pt>
                <c:pt idx="20943">
                  <c:v>28.829635854545501</c:v>
                </c:pt>
                <c:pt idx="20944">
                  <c:v>28.831012430769199</c:v>
                </c:pt>
                <c:pt idx="20945">
                  <c:v>28.832389006993001</c:v>
                </c:pt>
                <c:pt idx="20946">
                  <c:v>28.833765583216799</c:v>
                </c:pt>
                <c:pt idx="20947">
                  <c:v>28.835142159440601</c:v>
                </c:pt>
                <c:pt idx="20948">
                  <c:v>28.836518735664299</c:v>
                </c:pt>
                <c:pt idx="20949">
                  <c:v>28.837895311888101</c:v>
                </c:pt>
                <c:pt idx="20950">
                  <c:v>28.839271888111899</c:v>
                </c:pt>
                <c:pt idx="20951">
                  <c:v>28.8406484643357</c:v>
                </c:pt>
                <c:pt idx="20952">
                  <c:v>28.842025040559399</c:v>
                </c:pt>
                <c:pt idx="20953">
                  <c:v>28.843401616783201</c:v>
                </c:pt>
                <c:pt idx="20954">
                  <c:v>28.844778193006999</c:v>
                </c:pt>
                <c:pt idx="20955">
                  <c:v>28.8461547692308</c:v>
                </c:pt>
                <c:pt idx="20956">
                  <c:v>28.847531345454499</c:v>
                </c:pt>
                <c:pt idx="20957">
                  <c:v>28.8489079216783</c:v>
                </c:pt>
                <c:pt idx="20958">
                  <c:v>28.850284497902098</c:v>
                </c:pt>
                <c:pt idx="20959">
                  <c:v>28.8516610741259</c:v>
                </c:pt>
                <c:pt idx="20960">
                  <c:v>28.853037650349702</c:v>
                </c:pt>
                <c:pt idx="20961">
                  <c:v>28.8544142265734</c:v>
                </c:pt>
                <c:pt idx="20962">
                  <c:v>28.855790802797198</c:v>
                </c:pt>
                <c:pt idx="20963">
                  <c:v>28.857167379021</c:v>
                </c:pt>
                <c:pt idx="20964">
                  <c:v>28.858543955244802</c:v>
                </c:pt>
                <c:pt idx="20965">
                  <c:v>28.8599205314685</c:v>
                </c:pt>
                <c:pt idx="20966">
                  <c:v>28.861297107692302</c:v>
                </c:pt>
                <c:pt idx="20967">
                  <c:v>28.8626736839161</c:v>
                </c:pt>
                <c:pt idx="20968">
                  <c:v>28.864050260139901</c:v>
                </c:pt>
                <c:pt idx="20969">
                  <c:v>28.8654268363636</c:v>
                </c:pt>
                <c:pt idx="20970">
                  <c:v>28.866803412587402</c:v>
                </c:pt>
                <c:pt idx="20971">
                  <c:v>28.8681799888112</c:v>
                </c:pt>
                <c:pt idx="20972">
                  <c:v>28.869556565035001</c:v>
                </c:pt>
                <c:pt idx="20973">
                  <c:v>28.8709331412587</c:v>
                </c:pt>
                <c:pt idx="20974">
                  <c:v>28.872309717482501</c:v>
                </c:pt>
                <c:pt idx="20975">
                  <c:v>28.873686293706299</c:v>
                </c:pt>
                <c:pt idx="20976">
                  <c:v>28.875062869930101</c:v>
                </c:pt>
                <c:pt idx="20977">
                  <c:v>28.876439446153899</c:v>
                </c:pt>
                <c:pt idx="20978">
                  <c:v>28.877816022377601</c:v>
                </c:pt>
                <c:pt idx="20979">
                  <c:v>28.879192598601399</c:v>
                </c:pt>
                <c:pt idx="20980">
                  <c:v>28.880569174825201</c:v>
                </c:pt>
                <c:pt idx="20981">
                  <c:v>28.881945751048999</c:v>
                </c:pt>
                <c:pt idx="20982">
                  <c:v>28.883322327272701</c:v>
                </c:pt>
                <c:pt idx="20983">
                  <c:v>28.884698903496499</c:v>
                </c:pt>
                <c:pt idx="20984">
                  <c:v>28.886075479720301</c:v>
                </c:pt>
                <c:pt idx="20985">
                  <c:v>28.887452055944099</c:v>
                </c:pt>
                <c:pt idx="20986">
                  <c:v>28.888828632167801</c:v>
                </c:pt>
                <c:pt idx="20987">
                  <c:v>28.890205208391599</c:v>
                </c:pt>
                <c:pt idx="20988">
                  <c:v>28.891581784615401</c:v>
                </c:pt>
                <c:pt idx="20989">
                  <c:v>28.892958360839199</c:v>
                </c:pt>
                <c:pt idx="20990">
                  <c:v>28.894334937062901</c:v>
                </c:pt>
                <c:pt idx="20991">
                  <c:v>28.895711513286699</c:v>
                </c:pt>
                <c:pt idx="20992">
                  <c:v>28.8970880895105</c:v>
                </c:pt>
                <c:pt idx="20993">
                  <c:v>28.898464665734299</c:v>
                </c:pt>
                <c:pt idx="20994">
                  <c:v>28.899841241958001</c:v>
                </c:pt>
                <c:pt idx="20995">
                  <c:v>28.901217818181799</c:v>
                </c:pt>
                <c:pt idx="20996">
                  <c:v>28.9025943944056</c:v>
                </c:pt>
                <c:pt idx="20997">
                  <c:v>28.903970970629398</c:v>
                </c:pt>
                <c:pt idx="20998">
                  <c:v>28.9053475468532</c:v>
                </c:pt>
                <c:pt idx="20999">
                  <c:v>28.906724123076899</c:v>
                </c:pt>
                <c:pt idx="21000">
                  <c:v>28.9081006993007</c:v>
                </c:pt>
                <c:pt idx="21001">
                  <c:v>28.909477275524502</c:v>
                </c:pt>
                <c:pt idx="21002">
                  <c:v>28.9108538517483</c:v>
                </c:pt>
                <c:pt idx="21003">
                  <c:v>28.912230427971998</c:v>
                </c:pt>
                <c:pt idx="21004">
                  <c:v>28.9136070041958</c:v>
                </c:pt>
                <c:pt idx="21005">
                  <c:v>28.914983580419602</c:v>
                </c:pt>
                <c:pt idx="21006">
                  <c:v>28.9163601566434</c:v>
                </c:pt>
                <c:pt idx="21007">
                  <c:v>28.917736732867098</c:v>
                </c:pt>
                <c:pt idx="21008">
                  <c:v>28.9191133090909</c:v>
                </c:pt>
                <c:pt idx="21009">
                  <c:v>28.920489885314701</c:v>
                </c:pt>
                <c:pt idx="21010">
                  <c:v>28.921866461538499</c:v>
                </c:pt>
                <c:pt idx="21011">
                  <c:v>28.923243037762202</c:v>
                </c:pt>
                <c:pt idx="21012">
                  <c:v>28.924619613986</c:v>
                </c:pt>
                <c:pt idx="21013">
                  <c:v>28.925996190209801</c:v>
                </c:pt>
                <c:pt idx="21014">
                  <c:v>28.927372766433599</c:v>
                </c:pt>
                <c:pt idx="21015">
                  <c:v>28.928749342657301</c:v>
                </c:pt>
                <c:pt idx="21016">
                  <c:v>28.9301259188811</c:v>
                </c:pt>
                <c:pt idx="21017">
                  <c:v>28.931502495104901</c:v>
                </c:pt>
                <c:pt idx="21018">
                  <c:v>28.932879071328699</c:v>
                </c:pt>
                <c:pt idx="21019">
                  <c:v>28.934255647552501</c:v>
                </c:pt>
                <c:pt idx="21020">
                  <c:v>28.935632223776199</c:v>
                </c:pt>
                <c:pt idx="21021">
                  <c:v>28.937008800000001</c:v>
                </c:pt>
                <c:pt idx="21022">
                  <c:v>28.938385376223799</c:v>
                </c:pt>
                <c:pt idx="21023">
                  <c:v>28.939761952447601</c:v>
                </c:pt>
                <c:pt idx="21024">
                  <c:v>28.941138528671299</c:v>
                </c:pt>
                <c:pt idx="21025">
                  <c:v>28.942515104895101</c:v>
                </c:pt>
                <c:pt idx="21026">
                  <c:v>28.943891681118899</c:v>
                </c:pt>
                <c:pt idx="21027">
                  <c:v>28.9452682573427</c:v>
                </c:pt>
                <c:pt idx="21028">
                  <c:v>28.946644833566399</c:v>
                </c:pt>
                <c:pt idx="21029">
                  <c:v>28.948021409790201</c:v>
                </c:pt>
                <c:pt idx="21030">
                  <c:v>28.949397986013999</c:v>
                </c:pt>
                <c:pt idx="21031">
                  <c:v>28.9507745622378</c:v>
                </c:pt>
                <c:pt idx="21032">
                  <c:v>28.952151138461499</c:v>
                </c:pt>
                <c:pt idx="21033">
                  <c:v>28.953527714685301</c:v>
                </c:pt>
                <c:pt idx="21034">
                  <c:v>28.954904290909099</c:v>
                </c:pt>
                <c:pt idx="21035">
                  <c:v>28.9562808671329</c:v>
                </c:pt>
                <c:pt idx="21036">
                  <c:v>28.957657443356702</c:v>
                </c:pt>
                <c:pt idx="21037">
                  <c:v>28.9590340195804</c:v>
                </c:pt>
                <c:pt idx="21038">
                  <c:v>28.960410595804198</c:v>
                </c:pt>
                <c:pt idx="21039">
                  <c:v>28.961787172028</c:v>
                </c:pt>
                <c:pt idx="21040">
                  <c:v>28.963163748251802</c:v>
                </c:pt>
                <c:pt idx="21041">
                  <c:v>28.9645403244755</c:v>
                </c:pt>
                <c:pt idx="21042">
                  <c:v>28.965916900699298</c:v>
                </c:pt>
                <c:pt idx="21043">
                  <c:v>28.9672934769231</c:v>
                </c:pt>
                <c:pt idx="21044">
                  <c:v>28.968670053146901</c:v>
                </c:pt>
                <c:pt idx="21045">
                  <c:v>28.9700466293706</c:v>
                </c:pt>
                <c:pt idx="21046">
                  <c:v>28.971423205594402</c:v>
                </c:pt>
                <c:pt idx="21047">
                  <c:v>28.9727997818182</c:v>
                </c:pt>
                <c:pt idx="21048">
                  <c:v>28.974176358042001</c:v>
                </c:pt>
                <c:pt idx="21049">
                  <c:v>28.9755529342657</c:v>
                </c:pt>
                <c:pt idx="21050">
                  <c:v>28.976929510489501</c:v>
                </c:pt>
                <c:pt idx="21051">
                  <c:v>28.9783060867133</c:v>
                </c:pt>
                <c:pt idx="21052">
                  <c:v>28.979682662937101</c:v>
                </c:pt>
                <c:pt idx="21053">
                  <c:v>28.9810592391608</c:v>
                </c:pt>
                <c:pt idx="21054">
                  <c:v>28.982435815384601</c:v>
                </c:pt>
                <c:pt idx="21055">
                  <c:v>28.983812391608399</c:v>
                </c:pt>
                <c:pt idx="21056">
                  <c:v>28.985188967832201</c:v>
                </c:pt>
                <c:pt idx="21057">
                  <c:v>28.9865655440559</c:v>
                </c:pt>
                <c:pt idx="21058">
                  <c:v>28.987942120279701</c:v>
                </c:pt>
                <c:pt idx="21059">
                  <c:v>28.989318696503499</c:v>
                </c:pt>
                <c:pt idx="21060">
                  <c:v>28.990695272727301</c:v>
                </c:pt>
                <c:pt idx="21061">
                  <c:v>28.992071848951099</c:v>
                </c:pt>
                <c:pt idx="21062">
                  <c:v>28.993448425174801</c:v>
                </c:pt>
                <c:pt idx="21063">
                  <c:v>28.994825001398599</c:v>
                </c:pt>
                <c:pt idx="21064">
                  <c:v>28.996201577622401</c:v>
                </c:pt>
                <c:pt idx="21065">
                  <c:v>28.997578153846199</c:v>
                </c:pt>
                <c:pt idx="21066">
                  <c:v>28.998954730069901</c:v>
                </c:pt>
                <c:pt idx="21067">
                  <c:v>29.000331306293699</c:v>
                </c:pt>
                <c:pt idx="21068">
                  <c:v>29.001707882517501</c:v>
                </c:pt>
                <c:pt idx="21069">
                  <c:v>29.003084458741299</c:v>
                </c:pt>
                <c:pt idx="21070">
                  <c:v>29.004461034965001</c:v>
                </c:pt>
                <c:pt idx="21071">
                  <c:v>29.005837611188799</c:v>
                </c:pt>
                <c:pt idx="21072">
                  <c:v>29.0072141874126</c:v>
                </c:pt>
                <c:pt idx="21073">
                  <c:v>29.008590763636398</c:v>
                </c:pt>
                <c:pt idx="21074">
                  <c:v>29.009967339860101</c:v>
                </c:pt>
                <c:pt idx="21075">
                  <c:v>29.011343916083899</c:v>
                </c:pt>
                <c:pt idx="21076">
                  <c:v>29.0127204923077</c:v>
                </c:pt>
                <c:pt idx="21077">
                  <c:v>29.014097068531498</c:v>
                </c:pt>
                <c:pt idx="21078">
                  <c:v>29.0154736447552</c:v>
                </c:pt>
                <c:pt idx="21079">
                  <c:v>29.016850220978998</c:v>
                </c:pt>
                <c:pt idx="21080">
                  <c:v>29.0182267972028</c:v>
                </c:pt>
                <c:pt idx="21081">
                  <c:v>29.019603373426602</c:v>
                </c:pt>
                <c:pt idx="21082">
                  <c:v>29.0209799496504</c:v>
                </c:pt>
                <c:pt idx="21083">
                  <c:v>29.022356525874098</c:v>
                </c:pt>
                <c:pt idx="21084">
                  <c:v>29.0237331020979</c:v>
                </c:pt>
                <c:pt idx="21085">
                  <c:v>29.025109678321702</c:v>
                </c:pt>
                <c:pt idx="21086">
                  <c:v>29.0264862545455</c:v>
                </c:pt>
                <c:pt idx="21087">
                  <c:v>29.027862830769202</c:v>
                </c:pt>
                <c:pt idx="21088">
                  <c:v>29.029239406993</c:v>
                </c:pt>
                <c:pt idx="21089">
                  <c:v>29.030615983216801</c:v>
                </c:pt>
                <c:pt idx="21090">
                  <c:v>29.031992559440599</c:v>
                </c:pt>
                <c:pt idx="21091">
                  <c:v>29.033369135664302</c:v>
                </c:pt>
                <c:pt idx="21092">
                  <c:v>29.0347457118881</c:v>
                </c:pt>
                <c:pt idx="21093">
                  <c:v>29.036122288111901</c:v>
                </c:pt>
                <c:pt idx="21094">
                  <c:v>29.037498864335699</c:v>
                </c:pt>
                <c:pt idx="21095">
                  <c:v>29.038875440559401</c:v>
                </c:pt>
                <c:pt idx="21096">
                  <c:v>29.040252016783199</c:v>
                </c:pt>
                <c:pt idx="21097">
                  <c:v>29.041628593007001</c:v>
                </c:pt>
                <c:pt idx="21098">
                  <c:v>29.043005169230799</c:v>
                </c:pt>
                <c:pt idx="21099">
                  <c:v>29.044381745454501</c:v>
                </c:pt>
                <c:pt idx="21100">
                  <c:v>29.045758321678299</c:v>
                </c:pt>
                <c:pt idx="21101">
                  <c:v>29.047134897902101</c:v>
                </c:pt>
                <c:pt idx="21102">
                  <c:v>29.048511474125899</c:v>
                </c:pt>
                <c:pt idx="21103">
                  <c:v>29.049888050349701</c:v>
                </c:pt>
                <c:pt idx="21104">
                  <c:v>29.051264626573399</c:v>
                </c:pt>
                <c:pt idx="21105">
                  <c:v>29.052641202797201</c:v>
                </c:pt>
                <c:pt idx="21106">
                  <c:v>29.054017779020999</c:v>
                </c:pt>
                <c:pt idx="21107">
                  <c:v>29.0553943552448</c:v>
                </c:pt>
                <c:pt idx="21108">
                  <c:v>29.056770931468499</c:v>
                </c:pt>
                <c:pt idx="21109">
                  <c:v>29.058147507692301</c:v>
                </c:pt>
                <c:pt idx="21110">
                  <c:v>29.059524083916099</c:v>
                </c:pt>
                <c:pt idx="21111">
                  <c:v>29.0609006601399</c:v>
                </c:pt>
                <c:pt idx="21112">
                  <c:v>29.062277236363599</c:v>
                </c:pt>
                <c:pt idx="21113">
                  <c:v>29.0636538125874</c:v>
                </c:pt>
                <c:pt idx="21114">
                  <c:v>29.065030388811198</c:v>
                </c:pt>
                <c:pt idx="21115">
                  <c:v>29.066406965035</c:v>
                </c:pt>
                <c:pt idx="21116">
                  <c:v>29.067783541258802</c:v>
                </c:pt>
                <c:pt idx="21117">
                  <c:v>29.0691601174825</c:v>
                </c:pt>
                <c:pt idx="21118">
                  <c:v>29.070536693706298</c:v>
                </c:pt>
                <c:pt idx="21119">
                  <c:v>29.0719132699301</c:v>
                </c:pt>
                <c:pt idx="21120">
                  <c:v>29.073289846153902</c:v>
                </c:pt>
                <c:pt idx="21121">
                  <c:v>29.0746664223776</c:v>
                </c:pt>
                <c:pt idx="21122">
                  <c:v>29.076042998601402</c:v>
                </c:pt>
                <c:pt idx="21123">
                  <c:v>29.0774195748252</c:v>
                </c:pt>
                <c:pt idx="21124">
                  <c:v>29.078796151049001</c:v>
                </c:pt>
                <c:pt idx="21125">
                  <c:v>29.0801727272727</c:v>
                </c:pt>
                <c:pt idx="21126">
                  <c:v>29.081549303496502</c:v>
                </c:pt>
                <c:pt idx="21127">
                  <c:v>29.0829258797203</c:v>
                </c:pt>
                <c:pt idx="21128">
                  <c:v>29.084302455944101</c:v>
                </c:pt>
                <c:pt idx="21129">
                  <c:v>29.0856790321678</c:v>
                </c:pt>
                <c:pt idx="21130">
                  <c:v>29.087055608391601</c:v>
                </c:pt>
                <c:pt idx="21131">
                  <c:v>29.088432184615399</c:v>
                </c:pt>
                <c:pt idx="21132">
                  <c:v>29.089808760839201</c:v>
                </c:pt>
                <c:pt idx="21133">
                  <c:v>29.0911853370629</c:v>
                </c:pt>
                <c:pt idx="21134">
                  <c:v>29.092561913286701</c:v>
                </c:pt>
                <c:pt idx="21135">
                  <c:v>29.093938489510499</c:v>
                </c:pt>
                <c:pt idx="21136">
                  <c:v>29.095315065734301</c:v>
                </c:pt>
                <c:pt idx="21137">
                  <c:v>29.096691641958</c:v>
                </c:pt>
                <c:pt idx="21138">
                  <c:v>29.098068218181801</c:v>
                </c:pt>
                <c:pt idx="21139">
                  <c:v>29.099444794405599</c:v>
                </c:pt>
                <c:pt idx="21140">
                  <c:v>29.100821370629401</c:v>
                </c:pt>
                <c:pt idx="21141">
                  <c:v>29.102197946853199</c:v>
                </c:pt>
                <c:pt idx="21142">
                  <c:v>29.103574523076901</c:v>
                </c:pt>
                <c:pt idx="21143">
                  <c:v>29.104951099300699</c:v>
                </c:pt>
                <c:pt idx="21144">
                  <c:v>29.106327675524501</c:v>
                </c:pt>
                <c:pt idx="21145">
                  <c:v>29.107704251748299</c:v>
                </c:pt>
                <c:pt idx="21146">
                  <c:v>29.109080827972001</c:v>
                </c:pt>
                <c:pt idx="21147">
                  <c:v>29.110457404195799</c:v>
                </c:pt>
                <c:pt idx="21148">
                  <c:v>29.1118339804196</c:v>
                </c:pt>
                <c:pt idx="21149">
                  <c:v>29.113210556643399</c:v>
                </c:pt>
                <c:pt idx="21150">
                  <c:v>29.114587132867101</c:v>
                </c:pt>
                <c:pt idx="21151">
                  <c:v>29.115963709090899</c:v>
                </c:pt>
                <c:pt idx="21152">
                  <c:v>29.1173402853147</c:v>
                </c:pt>
                <c:pt idx="21153">
                  <c:v>29.118716861538498</c:v>
                </c:pt>
                <c:pt idx="21154">
                  <c:v>29.1200934377622</c:v>
                </c:pt>
                <c:pt idx="21155">
                  <c:v>29.121470013985999</c:v>
                </c:pt>
                <c:pt idx="21156">
                  <c:v>29.1228465902098</c:v>
                </c:pt>
                <c:pt idx="21157">
                  <c:v>29.124223166433602</c:v>
                </c:pt>
                <c:pt idx="21158">
                  <c:v>29.1255997426573</c:v>
                </c:pt>
                <c:pt idx="21159">
                  <c:v>29.126976318881098</c:v>
                </c:pt>
                <c:pt idx="21160">
                  <c:v>29.1283528951049</c:v>
                </c:pt>
                <c:pt idx="21161">
                  <c:v>29.129729471328702</c:v>
                </c:pt>
                <c:pt idx="21162">
                  <c:v>29.1311060475525</c:v>
                </c:pt>
                <c:pt idx="21163">
                  <c:v>29.132482623776198</c:v>
                </c:pt>
                <c:pt idx="21164">
                  <c:v>29.1338592</c:v>
                </c:pt>
                <c:pt idx="21165">
                  <c:v>29.135235776223801</c:v>
                </c:pt>
                <c:pt idx="21166">
                  <c:v>29.1366123524476</c:v>
                </c:pt>
                <c:pt idx="21167">
                  <c:v>29.137988928671302</c:v>
                </c:pt>
                <c:pt idx="21168">
                  <c:v>29.1393655048951</c:v>
                </c:pt>
                <c:pt idx="21169">
                  <c:v>29.140742081118901</c:v>
                </c:pt>
                <c:pt idx="21170">
                  <c:v>29.142118657342699</c:v>
                </c:pt>
                <c:pt idx="21171">
                  <c:v>29.143495233566401</c:v>
                </c:pt>
                <c:pt idx="21172">
                  <c:v>29.1448718097902</c:v>
                </c:pt>
                <c:pt idx="21173">
                  <c:v>29.146248386014001</c:v>
                </c:pt>
                <c:pt idx="21174">
                  <c:v>29.147624962237799</c:v>
                </c:pt>
                <c:pt idx="21175">
                  <c:v>29.149001538461501</c:v>
                </c:pt>
                <c:pt idx="21176">
                  <c:v>29.150378114685299</c:v>
                </c:pt>
                <c:pt idx="21177">
                  <c:v>29.151754690909101</c:v>
                </c:pt>
                <c:pt idx="21178">
                  <c:v>29.153131267132899</c:v>
                </c:pt>
                <c:pt idx="21179">
                  <c:v>29.154507843356601</c:v>
                </c:pt>
                <c:pt idx="21180">
                  <c:v>29.155884419580399</c:v>
                </c:pt>
                <c:pt idx="21181">
                  <c:v>29.157260995804201</c:v>
                </c:pt>
                <c:pt idx="21182">
                  <c:v>29.158637572027999</c:v>
                </c:pt>
                <c:pt idx="21183">
                  <c:v>29.1600141482518</c:v>
                </c:pt>
                <c:pt idx="21184">
                  <c:v>29.161390724475499</c:v>
                </c:pt>
                <c:pt idx="21185">
                  <c:v>29.162767300699301</c:v>
                </c:pt>
                <c:pt idx="21186">
                  <c:v>29.164143876923099</c:v>
                </c:pt>
                <c:pt idx="21187">
                  <c:v>29.1655204531469</c:v>
                </c:pt>
                <c:pt idx="21188">
                  <c:v>29.166897029370599</c:v>
                </c:pt>
                <c:pt idx="21189">
                  <c:v>29.168273605594401</c:v>
                </c:pt>
                <c:pt idx="21190">
                  <c:v>29.169650181818199</c:v>
                </c:pt>
                <c:pt idx="21191">
                  <c:v>29.171026758042</c:v>
                </c:pt>
                <c:pt idx="21192">
                  <c:v>29.172403334265699</c:v>
                </c:pt>
                <c:pt idx="21193">
                  <c:v>29.1737799104895</c:v>
                </c:pt>
                <c:pt idx="21194">
                  <c:v>29.175156486713298</c:v>
                </c:pt>
                <c:pt idx="21195">
                  <c:v>29.1765330629371</c:v>
                </c:pt>
                <c:pt idx="21196">
                  <c:v>29.177909639160799</c:v>
                </c:pt>
                <c:pt idx="21197">
                  <c:v>29.1792862153846</c:v>
                </c:pt>
                <c:pt idx="21198">
                  <c:v>29.180662791608398</c:v>
                </c:pt>
                <c:pt idx="21199">
                  <c:v>29.1820393678322</c:v>
                </c:pt>
                <c:pt idx="21200">
                  <c:v>29.183415944055898</c:v>
                </c:pt>
                <c:pt idx="21201">
                  <c:v>29.1847925202797</c:v>
                </c:pt>
                <c:pt idx="21202">
                  <c:v>29.186169096503502</c:v>
                </c:pt>
                <c:pt idx="21203">
                  <c:v>29.1875456727273</c:v>
                </c:pt>
                <c:pt idx="21204">
                  <c:v>29.188922248951101</c:v>
                </c:pt>
                <c:pt idx="21205">
                  <c:v>29.1902988251748</c:v>
                </c:pt>
                <c:pt idx="21206">
                  <c:v>29.191675401398602</c:v>
                </c:pt>
                <c:pt idx="21207">
                  <c:v>29.1930519776224</c:v>
                </c:pt>
                <c:pt idx="21208">
                  <c:v>29.194428553846201</c:v>
                </c:pt>
                <c:pt idx="21209">
                  <c:v>29.1958051300699</c:v>
                </c:pt>
                <c:pt idx="21210">
                  <c:v>29.197181706293701</c:v>
                </c:pt>
                <c:pt idx="21211">
                  <c:v>29.198558282517499</c:v>
                </c:pt>
                <c:pt idx="21212">
                  <c:v>29.199934858741301</c:v>
                </c:pt>
                <c:pt idx="21213">
                  <c:v>29.201311434965</c:v>
                </c:pt>
                <c:pt idx="21214">
                  <c:v>29.202688011188801</c:v>
                </c:pt>
                <c:pt idx="21215">
                  <c:v>29.204064587412599</c:v>
                </c:pt>
                <c:pt idx="21216">
                  <c:v>29.205441163636401</c:v>
                </c:pt>
                <c:pt idx="21217">
                  <c:v>29.206817739860099</c:v>
                </c:pt>
                <c:pt idx="21218">
                  <c:v>29.208194316083901</c:v>
                </c:pt>
                <c:pt idx="21219">
                  <c:v>29.209570892307699</c:v>
                </c:pt>
                <c:pt idx="21220">
                  <c:v>29.210947468531501</c:v>
                </c:pt>
                <c:pt idx="21221">
                  <c:v>29.212324044755299</c:v>
                </c:pt>
                <c:pt idx="21222">
                  <c:v>29.213700620979001</c:v>
                </c:pt>
                <c:pt idx="21223">
                  <c:v>29.215077197202799</c:v>
                </c:pt>
                <c:pt idx="21224">
                  <c:v>29.216453773426601</c:v>
                </c:pt>
                <c:pt idx="21225">
                  <c:v>29.217830349650399</c:v>
                </c:pt>
                <c:pt idx="21226">
                  <c:v>29.219206925874101</c:v>
                </c:pt>
                <c:pt idx="21227">
                  <c:v>29.220583502097899</c:v>
                </c:pt>
                <c:pt idx="21228">
                  <c:v>29.2219600783217</c:v>
                </c:pt>
                <c:pt idx="21229">
                  <c:v>29.223336654545498</c:v>
                </c:pt>
                <c:pt idx="21230">
                  <c:v>29.224713230769201</c:v>
                </c:pt>
                <c:pt idx="21231">
                  <c:v>29.226089806992999</c:v>
                </c:pt>
                <c:pt idx="21232">
                  <c:v>29.2274663832168</c:v>
                </c:pt>
                <c:pt idx="21233">
                  <c:v>29.228842959440598</c:v>
                </c:pt>
                <c:pt idx="21234">
                  <c:v>29.2302195356643</c:v>
                </c:pt>
                <c:pt idx="21235">
                  <c:v>29.231596111888098</c:v>
                </c:pt>
                <c:pt idx="21236">
                  <c:v>29.2329726881119</c:v>
                </c:pt>
                <c:pt idx="21237">
                  <c:v>29.234349264335702</c:v>
                </c:pt>
                <c:pt idx="21238">
                  <c:v>29.2357258405594</c:v>
                </c:pt>
                <c:pt idx="21239">
                  <c:v>29.237102416783198</c:v>
                </c:pt>
                <c:pt idx="21240">
                  <c:v>29.238478993007</c:v>
                </c:pt>
                <c:pt idx="21241">
                  <c:v>29.239855569230802</c:v>
                </c:pt>
                <c:pt idx="21242">
                  <c:v>29.2412321454546</c:v>
                </c:pt>
                <c:pt idx="21243">
                  <c:v>29.242608721678302</c:v>
                </c:pt>
                <c:pt idx="21244">
                  <c:v>29.2439852979021</c:v>
                </c:pt>
                <c:pt idx="21245">
                  <c:v>29.245361874125901</c:v>
                </c:pt>
                <c:pt idx="21246">
                  <c:v>29.246738450349699</c:v>
                </c:pt>
                <c:pt idx="21247">
                  <c:v>29.248115026573402</c:v>
                </c:pt>
                <c:pt idx="21248">
                  <c:v>29.2494916027972</c:v>
                </c:pt>
                <c:pt idx="21249">
                  <c:v>29.250868179021001</c:v>
                </c:pt>
                <c:pt idx="21250">
                  <c:v>29.252244755244799</c:v>
                </c:pt>
                <c:pt idx="21251">
                  <c:v>29.253621331468501</c:v>
                </c:pt>
                <c:pt idx="21252">
                  <c:v>29.254997907692299</c:v>
                </c:pt>
                <c:pt idx="21253">
                  <c:v>29.256374483916101</c:v>
                </c:pt>
                <c:pt idx="21254">
                  <c:v>29.257751060139899</c:v>
                </c:pt>
                <c:pt idx="21255">
                  <c:v>29.259127636363601</c:v>
                </c:pt>
                <c:pt idx="21256">
                  <c:v>29.260504212587399</c:v>
                </c:pt>
                <c:pt idx="21257">
                  <c:v>29.261880788811201</c:v>
                </c:pt>
                <c:pt idx="21258">
                  <c:v>29.263257365034999</c:v>
                </c:pt>
                <c:pt idx="21259">
                  <c:v>29.264633941258701</c:v>
                </c:pt>
                <c:pt idx="21260">
                  <c:v>29.266010517482499</c:v>
                </c:pt>
                <c:pt idx="21261">
                  <c:v>29.267387093706301</c:v>
                </c:pt>
                <c:pt idx="21262">
                  <c:v>29.268763669930099</c:v>
                </c:pt>
                <c:pt idx="21263">
                  <c:v>29.270140246153801</c:v>
                </c:pt>
                <c:pt idx="21264">
                  <c:v>29.271516822377599</c:v>
                </c:pt>
                <c:pt idx="21265">
                  <c:v>29.272893398601401</c:v>
                </c:pt>
                <c:pt idx="21266">
                  <c:v>29.274269974825199</c:v>
                </c:pt>
                <c:pt idx="21267">
                  <c:v>29.275646551049</c:v>
                </c:pt>
                <c:pt idx="21268">
                  <c:v>29.277023127272699</c:v>
                </c:pt>
                <c:pt idx="21269">
                  <c:v>29.2783997034965</c:v>
                </c:pt>
                <c:pt idx="21270">
                  <c:v>29.279776279720299</c:v>
                </c:pt>
                <c:pt idx="21271">
                  <c:v>29.2811528559441</c:v>
                </c:pt>
                <c:pt idx="21272">
                  <c:v>29.282529432167799</c:v>
                </c:pt>
                <c:pt idx="21273">
                  <c:v>29.2839060083916</c:v>
                </c:pt>
                <c:pt idx="21274">
                  <c:v>29.285282584615398</c:v>
                </c:pt>
                <c:pt idx="21275">
                  <c:v>29.2866591608392</c:v>
                </c:pt>
                <c:pt idx="21276">
                  <c:v>29.288035737062899</c:v>
                </c:pt>
                <c:pt idx="21277">
                  <c:v>29.2894123132867</c:v>
                </c:pt>
                <c:pt idx="21278">
                  <c:v>29.290788889510502</c:v>
                </c:pt>
                <c:pt idx="21279">
                  <c:v>29.2921654657343</c:v>
                </c:pt>
                <c:pt idx="21280">
                  <c:v>29.293542041957998</c:v>
                </c:pt>
                <c:pt idx="21281">
                  <c:v>29.2949186181818</c:v>
                </c:pt>
                <c:pt idx="21282">
                  <c:v>29.296295194405602</c:v>
                </c:pt>
                <c:pt idx="21283">
                  <c:v>29.2976717706294</c:v>
                </c:pt>
                <c:pt idx="21284">
                  <c:v>29.299048346853098</c:v>
                </c:pt>
                <c:pt idx="21285">
                  <c:v>29.3004249230769</c:v>
                </c:pt>
                <c:pt idx="21286">
                  <c:v>29.301801499300701</c:v>
                </c:pt>
                <c:pt idx="21287">
                  <c:v>29.303178075524499</c:v>
                </c:pt>
                <c:pt idx="21288">
                  <c:v>29.304554651748301</c:v>
                </c:pt>
                <c:pt idx="21289">
                  <c:v>29.305931227972</c:v>
                </c:pt>
                <c:pt idx="21290">
                  <c:v>29.307307804195801</c:v>
                </c:pt>
                <c:pt idx="21291">
                  <c:v>29.308684380419599</c:v>
                </c:pt>
                <c:pt idx="21292">
                  <c:v>29.310060956643401</c:v>
                </c:pt>
                <c:pt idx="21293">
                  <c:v>29.3114375328671</c:v>
                </c:pt>
                <c:pt idx="21294">
                  <c:v>29.312814109090901</c:v>
                </c:pt>
                <c:pt idx="21295">
                  <c:v>29.314190685314699</c:v>
                </c:pt>
                <c:pt idx="21296">
                  <c:v>29.315567261538501</c:v>
                </c:pt>
                <c:pt idx="21297">
                  <c:v>29.316943837762199</c:v>
                </c:pt>
                <c:pt idx="21298">
                  <c:v>29.318320413986001</c:v>
                </c:pt>
                <c:pt idx="21299">
                  <c:v>29.319696990209799</c:v>
                </c:pt>
                <c:pt idx="21300">
                  <c:v>29.321073566433601</c:v>
                </c:pt>
                <c:pt idx="21301">
                  <c:v>29.322450142657299</c:v>
                </c:pt>
                <c:pt idx="21302">
                  <c:v>29.323826718881101</c:v>
                </c:pt>
                <c:pt idx="21303">
                  <c:v>29.325203295104899</c:v>
                </c:pt>
                <c:pt idx="21304">
                  <c:v>29.3265798713287</c:v>
                </c:pt>
                <c:pt idx="21305">
                  <c:v>29.327956447552499</c:v>
                </c:pt>
                <c:pt idx="21306">
                  <c:v>29.329333023776201</c:v>
                </c:pt>
                <c:pt idx="21307">
                  <c:v>29.330709599999999</c:v>
                </c:pt>
                <c:pt idx="21308">
                  <c:v>29.3320861762238</c:v>
                </c:pt>
                <c:pt idx="21309">
                  <c:v>29.333462752447598</c:v>
                </c:pt>
                <c:pt idx="21310">
                  <c:v>29.334839328671301</c:v>
                </c:pt>
                <c:pt idx="21311">
                  <c:v>29.336215904895099</c:v>
                </c:pt>
                <c:pt idx="21312">
                  <c:v>29.3375924811189</c:v>
                </c:pt>
                <c:pt idx="21313">
                  <c:v>29.338969057342702</c:v>
                </c:pt>
                <c:pt idx="21314">
                  <c:v>29.3403456335664</c:v>
                </c:pt>
                <c:pt idx="21315">
                  <c:v>29.341722209790198</c:v>
                </c:pt>
                <c:pt idx="21316">
                  <c:v>29.343098786014</c:v>
                </c:pt>
                <c:pt idx="21317">
                  <c:v>29.344475362237802</c:v>
                </c:pt>
                <c:pt idx="21318">
                  <c:v>29.3458519384615</c:v>
                </c:pt>
                <c:pt idx="21319">
                  <c:v>29.347228514685298</c:v>
                </c:pt>
                <c:pt idx="21320">
                  <c:v>29.3486050909091</c:v>
                </c:pt>
                <c:pt idx="21321">
                  <c:v>29.349981667132901</c:v>
                </c:pt>
                <c:pt idx="21322">
                  <c:v>29.3513582433567</c:v>
                </c:pt>
                <c:pt idx="21323">
                  <c:v>29.352734819580402</c:v>
                </c:pt>
                <c:pt idx="21324">
                  <c:v>29.3541113958042</c:v>
                </c:pt>
                <c:pt idx="21325">
                  <c:v>29.355487972028001</c:v>
                </c:pt>
                <c:pt idx="21326">
                  <c:v>29.356864548251799</c:v>
                </c:pt>
                <c:pt idx="21327">
                  <c:v>29.358241124475501</c:v>
                </c:pt>
                <c:pt idx="21328">
                  <c:v>29.3596177006993</c:v>
                </c:pt>
                <c:pt idx="21329">
                  <c:v>29.360994276923101</c:v>
                </c:pt>
                <c:pt idx="21330">
                  <c:v>29.362370853146899</c:v>
                </c:pt>
                <c:pt idx="21331">
                  <c:v>29.363747429370601</c:v>
                </c:pt>
                <c:pt idx="21332">
                  <c:v>29.365124005594399</c:v>
                </c:pt>
                <c:pt idx="21333">
                  <c:v>29.366500581818201</c:v>
                </c:pt>
                <c:pt idx="21334">
                  <c:v>29.367877158041999</c:v>
                </c:pt>
                <c:pt idx="21335">
                  <c:v>29.369253734265701</c:v>
                </c:pt>
                <c:pt idx="21336">
                  <c:v>29.370630310489499</c:v>
                </c:pt>
                <c:pt idx="21337">
                  <c:v>29.372006886713301</c:v>
                </c:pt>
                <c:pt idx="21338">
                  <c:v>29.373383462937099</c:v>
                </c:pt>
                <c:pt idx="21339">
                  <c:v>29.374760039160801</c:v>
                </c:pt>
                <c:pt idx="21340">
                  <c:v>29.376136615384599</c:v>
                </c:pt>
                <c:pt idx="21341">
                  <c:v>29.377513191608401</c:v>
                </c:pt>
                <c:pt idx="21342">
                  <c:v>29.378889767832199</c:v>
                </c:pt>
                <c:pt idx="21343">
                  <c:v>29.380266344055901</c:v>
                </c:pt>
                <c:pt idx="21344">
                  <c:v>29.381642920279699</c:v>
                </c:pt>
                <c:pt idx="21345">
                  <c:v>29.383019496503501</c:v>
                </c:pt>
                <c:pt idx="21346">
                  <c:v>29.384396072727299</c:v>
                </c:pt>
                <c:pt idx="21347">
                  <c:v>29.3857726489511</c:v>
                </c:pt>
                <c:pt idx="21348">
                  <c:v>29.387149225174799</c:v>
                </c:pt>
                <c:pt idx="21349">
                  <c:v>29.3885258013986</c:v>
                </c:pt>
                <c:pt idx="21350">
                  <c:v>29.389902377622398</c:v>
                </c:pt>
                <c:pt idx="21351">
                  <c:v>29.3912789538462</c:v>
                </c:pt>
                <c:pt idx="21352">
                  <c:v>29.392655530069899</c:v>
                </c:pt>
                <c:pt idx="21353">
                  <c:v>29.3940321062937</c:v>
                </c:pt>
                <c:pt idx="21354">
                  <c:v>29.395408682517498</c:v>
                </c:pt>
                <c:pt idx="21355">
                  <c:v>29.3967852587413</c:v>
                </c:pt>
                <c:pt idx="21356">
                  <c:v>29.398161834964998</c:v>
                </c:pt>
                <c:pt idx="21357">
                  <c:v>29.3995384111888</c:v>
                </c:pt>
                <c:pt idx="21358">
                  <c:v>29.400914987412602</c:v>
                </c:pt>
                <c:pt idx="21359">
                  <c:v>29.4022915636364</c:v>
                </c:pt>
                <c:pt idx="21360">
                  <c:v>29.403668139860098</c:v>
                </c:pt>
                <c:pt idx="21361">
                  <c:v>29.4050447160839</c:v>
                </c:pt>
                <c:pt idx="21362">
                  <c:v>29.406421292307702</c:v>
                </c:pt>
                <c:pt idx="21363">
                  <c:v>29.4077978685315</c:v>
                </c:pt>
                <c:pt idx="21364">
                  <c:v>29.409174444755202</c:v>
                </c:pt>
                <c:pt idx="21365">
                  <c:v>29.410551020979</c:v>
                </c:pt>
                <c:pt idx="21366">
                  <c:v>29.411927597202801</c:v>
                </c:pt>
                <c:pt idx="21367">
                  <c:v>29.413304173426599</c:v>
                </c:pt>
                <c:pt idx="21368">
                  <c:v>29.414680749650401</c:v>
                </c:pt>
                <c:pt idx="21369">
                  <c:v>29.4160573258741</c:v>
                </c:pt>
                <c:pt idx="21370">
                  <c:v>29.417433902097901</c:v>
                </c:pt>
                <c:pt idx="21371">
                  <c:v>29.418810478321699</c:v>
                </c:pt>
                <c:pt idx="21372">
                  <c:v>29.420187054545501</c:v>
                </c:pt>
                <c:pt idx="21373">
                  <c:v>29.421563630769199</c:v>
                </c:pt>
                <c:pt idx="21374">
                  <c:v>29.422940206993001</c:v>
                </c:pt>
                <c:pt idx="21375">
                  <c:v>29.424316783216799</c:v>
                </c:pt>
                <c:pt idx="21376">
                  <c:v>29.425693359440601</c:v>
                </c:pt>
                <c:pt idx="21377">
                  <c:v>29.427069935664299</c:v>
                </c:pt>
                <c:pt idx="21378">
                  <c:v>29.428446511888101</c:v>
                </c:pt>
                <c:pt idx="21379">
                  <c:v>29.429823088111899</c:v>
                </c:pt>
                <c:pt idx="21380">
                  <c:v>29.431199664335701</c:v>
                </c:pt>
                <c:pt idx="21381">
                  <c:v>29.432576240559399</c:v>
                </c:pt>
                <c:pt idx="21382">
                  <c:v>29.433952816783201</c:v>
                </c:pt>
                <c:pt idx="21383">
                  <c:v>29.435329393006999</c:v>
                </c:pt>
                <c:pt idx="21384">
                  <c:v>29.4367059692308</c:v>
                </c:pt>
                <c:pt idx="21385">
                  <c:v>29.438082545454499</c:v>
                </c:pt>
                <c:pt idx="21386">
                  <c:v>29.439459121678301</c:v>
                </c:pt>
                <c:pt idx="21387">
                  <c:v>29.440835697902099</c:v>
                </c:pt>
                <c:pt idx="21388">
                  <c:v>29.4422122741259</c:v>
                </c:pt>
                <c:pt idx="21389">
                  <c:v>29.443588850349698</c:v>
                </c:pt>
                <c:pt idx="21390">
                  <c:v>29.4449654265734</c:v>
                </c:pt>
                <c:pt idx="21391">
                  <c:v>29.446342002797198</c:v>
                </c:pt>
                <c:pt idx="21392">
                  <c:v>29.447718579021</c:v>
                </c:pt>
                <c:pt idx="21393">
                  <c:v>29.449095155244802</c:v>
                </c:pt>
                <c:pt idx="21394">
                  <c:v>29.4504717314685</c:v>
                </c:pt>
                <c:pt idx="21395">
                  <c:v>29.451848307692298</c:v>
                </c:pt>
                <c:pt idx="21396">
                  <c:v>29.4532248839161</c:v>
                </c:pt>
                <c:pt idx="21397">
                  <c:v>29.454601460139902</c:v>
                </c:pt>
                <c:pt idx="21398">
                  <c:v>29.4559780363636</c:v>
                </c:pt>
                <c:pt idx="21399">
                  <c:v>29.457354612587402</c:v>
                </c:pt>
                <c:pt idx="21400">
                  <c:v>29.4587311888112</c:v>
                </c:pt>
                <c:pt idx="21401">
                  <c:v>29.460107765035001</c:v>
                </c:pt>
                <c:pt idx="21402">
                  <c:v>29.4614843412587</c:v>
                </c:pt>
                <c:pt idx="21403">
                  <c:v>29.462860917482502</c:v>
                </c:pt>
                <c:pt idx="21404">
                  <c:v>29.4642374937063</c:v>
                </c:pt>
                <c:pt idx="21405">
                  <c:v>29.465614069930101</c:v>
                </c:pt>
                <c:pt idx="21406">
                  <c:v>29.466990646153899</c:v>
                </c:pt>
                <c:pt idx="21407">
                  <c:v>29.468367222377601</c:v>
                </c:pt>
                <c:pt idx="21408">
                  <c:v>29.469743798601399</c:v>
                </c:pt>
                <c:pt idx="21409">
                  <c:v>29.471120374825201</c:v>
                </c:pt>
                <c:pt idx="21410">
                  <c:v>29.472496951048999</c:v>
                </c:pt>
                <c:pt idx="21411">
                  <c:v>29.473873527272701</c:v>
                </c:pt>
                <c:pt idx="21412">
                  <c:v>29.475250103496499</c:v>
                </c:pt>
                <c:pt idx="21413">
                  <c:v>29.476626679720301</c:v>
                </c:pt>
                <c:pt idx="21414">
                  <c:v>29.478003255944099</c:v>
                </c:pt>
                <c:pt idx="21415">
                  <c:v>29.479379832167801</c:v>
                </c:pt>
                <c:pt idx="21416">
                  <c:v>29.480756408391599</c:v>
                </c:pt>
                <c:pt idx="21417">
                  <c:v>29.482132984615401</c:v>
                </c:pt>
                <c:pt idx="21418">
                  <c:v>29.483509560839199</c:v>
                </c:pt>
                <c:pt idx="21419">
                  <c:v>29.484886137062901</c:v>
                </c:pt>
                <c:pt idx="21420">
                  <c:v>29.486262713286699</c:v>
                </c:pt>
                <c:pt idx="21421">
                  <c:v>29.487639289510501</c:v>
                </c:pt>
                <c:pt idx="21422">
                  <c:v>29.489015865734299</c:v>
                </c:pt>
                <c:pt idx="21423">
                  <c:v>29.4903924419581</c:v>
                </c:pt>
                <c:pt idx="21424">
                  <c:v>29.491769018181799</c:v>
                </c:pt>
                <c:pt idx="21425">
                  <c:v>29.4931455944056</c:v>
                </c:pt>
                <c:pt idx="21426">
                  <c:v>29.494522170629399</c:v>
                </c:pt>
                <c:pt idx="21427">
                  <c:v>29.495898746853101</c:v>
                </c:pt>
                <c:pt idx="21428">
                  <c:v>29.497275323076899</c:v>
                </c:pt>
                <c:pt idx="21429">
                  <c:v>29.4986518993007</c:v>
                </c:pt>
                <c:pt idx="21430">
                  <c:v>29.500028475524498</c:v>
                </c:pt>
                <c:pt idx="21431">
                  <c:v>29.5014050517483</c:v>
                </c:pt>
                <c:pt idx="21432">
                  <c:v>29.502781627971999</c:v>
                </c:pt>
                <c:pt idx="21433">
                  <c:v>29.5041582041958</c:v>
                </c:pt>
                <c:pt idx="21434">
                  <c:v>29.505534780419602</c:v>
                </c:pt>
                <c:pt idx="21435">
                  <c:v>29.5069113566434</c:v>
                </c:pt>
                <c:pt idx="21436">
                  <c:v>29.508287932867098</c:v>
                </c:pt>
                <c:pt idx="21437">
                  <c:v>29.5096645090909</c:v>
                </c:pt>
                <c:pt idx="21438">
                  <c:v>29.511041085314702</c:v>
                </c:pt>
                <c:pt idx="21439">
                  <c:v>29.5124176615385</c:v>
                </c:pt>
                <c:pt idx="21440">
                  <c:v>29.513794237762198</c:v>
                </c:pt>
                <c:pt idx="21441">
                  <c:v>29.515170813986</c:v>
                </c:pt>
                <c:pt idx="21442">
                  <c:v>29.516547390209801</c:v>
                </c:pt>
                <c:pt idx="21443">
                  <c:v>29.5179239664336</c:v>
                </c:pt>
                <c:pt idx="21444">
                  <c:v>29.519300542657302</c:v>
                </c:pt>
                <c:pt idx="21445">
                  <c:v>29.5206771188811</c:v>
                </c:pt>
                <c:pt idx="21446">
                  <c:v>29.522053695104901</c:v>
                </c:pt>
                <c:pt idx="21447">
                  <c:v>29.523430271328699</c:v>
                </c:pt>
                <c:pt idx="21448">
                  <c:v>29.524806847552501</c:v>
                </c:pt>
                <c:pt idx="21449">
                  <c:v>29.5261834237762</c:v>
                </c:pt>
                <c:pt idx="21450">
                  <c:v>29.527560000000001</c:v>
                </c:pt>
                <c:pt idx="21451">
                  <c:v>29.528936576223799</c:v>
                </c:pt>
                <c:pt idx="21452">
                  <c:v>29.530313152447601</c:v>
                </c:pt>
                <c:pt idx="21453">
                  <c:v>29.531689728671299</c:v>
                </c:pt>
                <c:pt idx="21454">
                  <c:v>29.533066304895101</c:v>
                </c:pt>
                <c:pt idx="21455">
                  <c:v>29.534442881118899</c:v>
                </c:pt>
                <c:pt idx="21456">
                  <c:v>29.535819457342701</c:v>
                </c:pt>
                <c:pt idx="21457">
                  <c:v>29.537196033566399</c:v>
                </c:pt>
                <c:pt idx="21458">
                  <c:v>29.538572609790201</c:v>
                </c:pt>
                <c:pt idx="21459">
                  <c:v>29.539949186013999</c:v>
                </c:pt>
                <c:pt idx="21460">
                  <c:v>29.5413257622378</c:v>
                </c:pt>
                <c:pt idx="21461">
                  <c:v>29.542702338461499</c:v>
                </c:pt>
                <c:pt idx="21462">
                  <c:v>29.544078914685301</c:v>
                </c:pt>
                <c:pt idx="21463">
                  <c:v>29.545455490909099</c:v>
                </c:pt>
                <c:pt idx="21464">
                  <c:v>29.5468320671329</c:v>
                </c:pt>
                <c:pt idx="21465">
                  <c:v>29.548208643356599</c:v>
                </c:pt>
                <c:pt idx="21466">
                  <c:v>29.549585219580401</c:v>
                </c:pt>
                <c:pt idx="21467">
                  <c:v>29.550961795804199</c:v>
                </c:pt>
                <c:pt idx="21468">
                  <c:v>29.552338372028</c:v>
                </c:pt>
                <c:pt idx="21469">
                  <c:v>29.553714948251798</c:v>
                </c:pt>
                <c:pt idx="21470">
                  <c:v>29.5550915244755</c:v>
                </c:pt>
                <c:pt idx="21471">
                  <c:v>29.556468100699298</c:v>
                </c:pt>
                <c:pt idx="21472">
                  <c:v>29.5578446769231</c:v>
                </c:pt>
                <c:pt idx="21473">
                  <c:v>29.559221253146902</c:v>
                </c:pt>
                <c:pt idx="21474">
                  <c:v>29.5605978293706</c:v>
                </c:pt>
                <c:pt idx="21475">
                  <c:v>29.561974405594398</c:v>
                </c:pt>
                <c:pt idx="21476">
                  <c:v>29.5633509818182</c:v>
                </c:pt>
                <c:pt idx="21477">
                  <c:v>29.564727558042001</c:v>
                </c:pt>
                <c:pt idx="21478">
                  <c:v>29.5661041342657</c:v>
                </c:pt>
                <c:pt idx="21479">
                  <c:v>29.567480710489502</c:v>
                </c:pt>
                <c:pt idx="21480">
                  <c:v>29.5688572867133</c:v>
                </c:pt>
                <c:pt idx="21481">
                  <c:v>29.570233862937101</c:v>
                </c:pt>
                <c:pt idx="21482">
                  <c:v>29.5716104391608</c:v>
                </c:pt>
                <c:pt idx="21483">
                  <c:v>29.572987015384602</c:v>
                </c:pt>
                <c:pt idx="21484">
                  <c:v>29.5743635916084</c:v>
                </c:pt>
                <c:pt idx="21485">
                  <c:v>29.575740167832201</c:v>
                </c:pt>
                <c:pt idx="21486">
                  <c:v>29.5771167440559</c:v>
                </c:pt>
                <c:pt idx="21487">
                  <c:v>29.578493320279701</c:v>
                </c:pt>
                <c:pt idx="21488">
                  <c:v>29.579869896503499</c:v>
                </c:pt>
                <c:pt idx="21489">
                  <c:v>29.581246472727301</c:v>
                </c:pt>
                <c:pt idx="21490">
                  <c:v>29.582623048951099</c:v>
                </c:pt>
                <c:pt idx="21491">
                  <c:v>29.583999625174801</c:v>
                </c:pt>
                <c:pt idx="21492">
                  <c:v>29.585376201398599</c:v>
                </c:pt>
                <c:pt idx="21493">
                  <c:v>29.586752777622401</c:v>
                </c:pt>
                <c:pt idx="21494">
                  <c:v>29.588129353846199</c:v>
                </c:pt>
                <c:pt idx="21495">
                  <c:v>29.589505930069901</c:v>
                </c:pt>
                <c:pt idx="21496">
                  <c:v>29.590882506293699</c:v>
                </c:pt>
                <c:pt idx="21497">
                  <c:v>29.592259082517501</c:v>
                </c:pt>
                <c:pt idx="21498">
                  <c:v>29.593635658741299</c:v>
                </c:pt>
                <c:pt idx="21499">
                  <c:v>29.595012234965001</c:v>
                </c:pt>
                <c:pt idx="21500">
                  <c:v>29.596388811188799</c:v>
                </c:pt>
                <c:pt idx="21501">
                  <c:v>29.597765387412601</c:v>
                </c:pt>
                <c:pt idx="21502">
                  <c:v>29.599141963636399</c:v>
                </c:pt>
                <c:pt idx="21503">
                  <c:v>29.600518539860101</c:v>
                </c:pt>
                <c:pt idx="21504">
                  <c:v>29.601895116083899</c:v>
                </c:pt>
                <c:pt idx="21505">
                  <c:v>29.6032716923077</c:v>
                </c:pt>
                <c:pt idx="21506">
                  <c:v>29.604648268531498</c:v>
                </c:pt>
                <c:pt idx="21507">
                  <c:v>29.6060248447553</c:v>
                </c:pt>
                <c:pt idx="21508">
                  <c:v>29.607401420978999</c:v>
                </c:pt>
                <c:pt idx="21509">
                  <c:v>29.6087779972028</c:v>
                </c:pt>
                <c:pt idx="21510">
                  <c:v>29.610154573426598</c:v>
                </c:pt>
                <c:pt idx="21511">
                  <c:v>29.6115311496503</c:v>
                </c:pt>
                <c:pt idx="21512">
                  <c:v>29.612907725874098</c:v>
                </c:pt>
                <c:pt idx="21513">
                  <c:v>29.6142843020979</c:v>
                </c:pt>
                <c:pt idx="21514">
                  <c:v>29.615660878321702</c:v>
                </c:pt>
                <c:pt idx="21515">
                  <c:v>29.6170374545455</c:v>
                </c:pt>
                <c:pt idx="21516">
                  <c:v>29.618414030769198</c:v>
                </c:pt>
                <c:pt idx="21517">
                  <c:v>29.619790606993</c:v>
                </c:pt>
                <c:pt idx="21518">
                  <c:v>29.621167183216802</c:v>
                </c:pt>
                <c:pt idx="21519">
                  <c:v>29.6225437594406</c:v>
                </c:pt>
                <c:pt idx="21520">
                  <c:v>29.623920335664302</c:v>
                </c:pt>
                <c:pt idx="21521">
                  <c:v>29.6252969118881</c:v>
                </c:pt>
                <c:pt idx="21522">
                  <c:v>29.626673488111901</c:v>
                </c:pt>
                <c:pt idx="21523">
                  <c:v>29.628050064335699</c:v>
                </c:pt>
                <c:pt idx="21524">
                  <c:v>29.629426640559402</c:v>
                </c:pt>
                <c:pt idx="21525">
                  <c:v>29.6308032167832</c:v>
                </c:pt>
                <c:pt idx="21526">
                  <c:v>29.632179793007001</c:v>
                </c:pt>
                <c:pt idx="21527">
                  <c:v>29.633556369230799</c:v>
                </c:pt>
                <c:pt idx="21528">
                  <c:v>29.634932945454601</c:v>
                </c:pt>
                <c:pt idx="21529">
                  <c:v>29.636309521678299</c:v>
                </c:pt>
                <c:pt idx="21530">
                  <c:v>29.637686097902101</c:v>
                </c:pt>
                <c:pt idx="21531">
                  <c:v>29.639062674125899</c:v>
                </c:pt>
                <c:pt idx="21532">
                  <c:v>29.640439250349701</c:v>
                </c:pt>
                <c:pt idx="21533">
                  <c:v>29.641815826573399</c:v>
                </c:pt>
                <c:pt idx="21534">
                  <c:v>29.643192402797201</c:v>
                </c:pt>
                <c:pt idx="21535">
                  <c:v>29.644568979020999</c:v>
                </c:pt>
                <c:pt idx="21536">
                  <c:v>29.645945555244801</c:v>
                </c:pt>
                <c:pt idx="21537">
                  <c:v>29.647322131468499</c:v>
                </c:pt>
                <c:pt idx="21538">
                  <c:v>29.648698707692301</c:v>
                </c:pt>
                <c:pt idx="21539">
                  <c:v>29.650075283916099</c:v>
                </c:pt>
                <c:pt idx="21540">
                  <c:v>29.6514518601399</c:v>
                </c:pt>
                <c:pt idx="21541">
                  <c:v>29.652828436363599</c:v>
                </c:pt>
                <c:pt idx="21542">
                  <c:v>29.654205012587401</c:v>
                </c:pt>
                <c:pt idx="21543">
                  <c:v>29.655581588811199</c:v>
                </c:pt>
                <c:pt idx="21544">
                  <c:v>29.656958165035</c:v>
                </c:pt>
                <c:pt idx="21545">
                  <c:v>29.658334741258699</c:v>
                </c:pt>
                <c:pt idx="21546">
                  <c:v>29.6597113174825</c:v>
                </c:pt>
                <c:pt idx="21547">
                  <c:v>29.661087893706299</c:v>
                </c:pt>
                <c:pt idx="21548">
                  <c:v>29.6624644699301</c:v>
                </c:pt>
                <c:pt idx="21549">
                  <c:v>29.663841046153902</c:v>
                </c:pt>
                <c:pt idx="21550">
                  <c:v>29.6652176223776</c:v>
                </c:pt>
                <c:pt idx="21551">
                  <c:v>29.666594198601398</c:v>
                </c:pt>
                <c:pt idx="21552">
                  <c:v>29.6679707748252</c:v>
                </c:pt>
                <c:pt idx="21553">
                  <c:v>29.669347351049002</c:v>
                </c:pt>
                <c:pt idx="21554">
                  <c:v>29.6707239272727</c:v>
                </c:pt>
                <c:pt idx="21555">
                  <c:v>29.672100503496502</c:v>
                </c:pt>
                <c:pt idx="21556">
                  <c:v>29.6734770797203</c:v>
                </c:pt>
                <c:pt idx="21557">
                  <c:v>29.674853655944101</c:v>
                </c:pt>
                <c:pt idx="21558">
                  <c:v>29.6762302321678</c:v>
                </c:pt>
                <c:pt idx="21559">
                  <c:v>29.677606808391602</c:v>
                </c:pt>
                <c:pt idx="21560">
                  <c:v>29.6789833846154</c:v>
                </c:pt>
                <c:pt idx="21561">
                  <c:v>29.680359960839201</c:v>
                </c:pt>
                <c:pt idx="21562">
                  <c:v>29.6817365370629</c:v>
                </c:pt>
                <c:pt idx="21563">
                  <c:v>29.683113113286701</c:v>
                </c:pt>
                <c:pt idx="21564">
                  <c:v>29.684489689510499</c:v>
                </c:pt>
                <c:pt idx="21565">
                  <c:v>29.685866265734301</c:v>
                </c:pt>
                <c:pt idx="21566">
                  <c:v>29.687242841958</c:v>
                </c:pt>
                <c:pt idx="21567">
                  <c:v>29.688619418181801</c:v>
                </c:pt>
                <c:pt idx="21568">
                  <c:v>29.689995994405599</c:v>
                </c:pt>
                <c:pt idx="21569">
                  <c:v>29.691372570629401</c:v>
                </c:pt>
                <c:pt idx="21570">
                  <c:v>29.692749146853199</c:v>
                </c:pt>
                <c:pt idx="21571">
                  <c:v>29.694125723076901</c:v>
                </c:pt>
                <c:pt idx="21572">
                  <c:v>29.695502299300699</c:v>
                </c:pt>
                <c:pt idx="21573">
                  <c:v>29.696878875524501</c:v>
                </c:pt>
                <c:pt idx="21574">
                  <c:v>29.698255451748299</c:v>
                </c:pt>
                <c:pt idx="21575">
                  <c:v>29.699632027972001</c:v>
                </c:pt>
                <c:pt idx="21576">
                  <c:v>29.701008604195799</c:v>
                </c:pt>
                <c:pt idx="21577">
                  <c:v>29.702385180419601</c:v>
                </c:pt>
                <c:pt idx="21578">
                  <c:v>29.703761756643399</c:v>
                </c:pt>
                <c:pt idx="21579">
                  <c:v>29.705138332867101</c:v>
                </c:pt>
                <c:pt idx="21580">
                  <c:v>29.706514909090899</c:v>
                </c:pt>
                <c:pt idx="21581">
                  <c:v>29.7078914853147</c:v>
                </c:pt>
                <c:pt idx="21582">
                  <c:v>29.709268061538499</c:v>
                </c:pt>
                <c:pt idx="21583">
                  <c:v>29.710644637762201</c:v>
                </c:pt>
                <c:pt idx="21584">
                  <c:v>29.712021213985999</c:v>
                </c:pt>
                <c:pt idx="21585">
                  <c:v>29.7133977902098</c:v>
                </c:pt>
                <c:pt idx="21586">
                  <c:v>29.714774366433598</c:v>
                </c:pt>
                <c:pt idx="21587">
                  <c:v>29.716150942657301</c:v>
                </c:pt>
                <c:pt idx="21588">
                  <c:v>29.717527518881099</c:v>
                </c:pt>
                <c:pt idx="21589">
                  <c:v>29.7189040951049</c:v>
                </c:pt>
                <c:pt idx="21590">
                  <c:v>29.720280671328702</c:v>
                </c:pt>
                <c:pt idx="21591">
                  <c:v>29.7216572475524</c:v>
                </c:pt>
                <c:pt idx="21592">
                  <c:v>29.723033823776198</c:v>
                </c:pt>
                <c:pt idx="21593">
                  <c:v>29.7244104</c:v>
                </c:pt>
                <c:pt idx="21594">
                  <c:v>29.725786976223802</c:v>
                </c:pt>
                <c:pt idx="21595">
                  <c:v>29.7271635524476</c:v>
                </c:pt>
                <c:pt idx="21596">
                  <c:v>29.728540128671298</c:v>
                </c:pt>
                <c:pt idx="21597">
                  <c:v>29.7299167048951</c:v>
                </c:pt>
                <c:pt idx="21598">
                  <c:v>29.731293281118901</c:v>
                </c:pt>
                <c:pt idx="21599">
                  <c:v>29.7326698573427</c:v>
                </c:pt>
                <c:pt idx="21600">
                  <c:v>29.734046433566402</c:v>
                </c:pt>
                <c:pt idx="21601">
                  <c:v>29.7354230097902</c:v>
                </c:pt>
                <c:pt idx="21602">
                  <c:v>29.736799586014001</c:v>
                </c:pt>
                <c:pt idx="21603">
                  <c:v>29.738176162237799</c:v>
                </c:pt>
                <c:pt idx="21604">
                  <c:v>29.739552738461501</c:v>
                </c:pt>
                <c:pt idx="21605">
                  <c:v>29.7409293146853</c:v>
                </c:pt>
                <c:pt idx="21606">
                  <c:v>29.742305890909101</c:v>
                </c:pt>
                <c:pt idx="21607">
                  <c:v>29.743682467132899</c:v>
                </c:pt>
                <c:pt idx="21608">
                  <c:v>29.745059043356601</c:v>
                </c:pt>
                <c:pt idx="21609">
                  <c:v>29.746435619580399</c:v>
                </c:pt>
                <c:pt idx="21610">
                  <c:v>29.747812195804201</c:v>
                </c:pt>
                <c:pt idx="21611">
                  <c:v>29.749188772027999</c:v>
                </c:pt>
                <c:pt idx="21612">
                  <c:v>29.750565348251801</c:v>
                </c:pt>
                <c:pt idx="21613">
                  <c:v>29.751941924475499</c:v>
                </c:pt>
                <c:pt idx="21614">
                  <c:v>29.753318500699301</c:v>
                </c:pt>
                <c:pt idx="21615">
                  <c:v>29.754695076923099</c:v>
                </c:pt>
                <c:pt idx="21616">
                  <c:v>29.756071653146901</c:v>
                </c:pt>
                <c:pt idx="21617">
                  <c:v>29.757448229370599</c:v>
                </c:pt>
                <c:pt idx="21618">
                  <c:v>29.758824805594401</c:v>
                </c:pt>
                <c:pt idx="21619">
                  <c:v>29.760201381818199</c:v>
                </c:pt>
                <c:pt idx="21620">
                  <c:v>29.761577958042</c:v>
                </c:pt>
                <c:pt idx="21621">
                  <c:v>29.762954534265699</c:v>
                </c:pt>
                <c:pt idx="21622">
                  <c:v>29.764331110489501</c:v>
                </c:pt>
                <c:pt idx="21623">
                  <c:v>29.765707686713299</c:v>
                </c:pt>
                <c:pt idx="21624">
                  <c:v>29.7670842629371</c:v>
                </c:pt>
                <c:pt idx="21625">
                  <c:v>29.768460839160898</c:v>
                </c:pt>
                <c:pt idx="21626">
                  <c:v>29.7698374153846</c:v>
                </c:pt>
                <c:pt idx="21627">
                  <c:v>29.771213991608398</c:v>
                </c:pt>
                <c:pt idx="21628">
                  <c:v>29.7725905678322</c:v>
                </c:pt>
                <c:pt idx="21629">
                  <c:v>29.773967144056002</c:v>
                </c:pt>
                <c:pt idx="21630">
                  <c:v>29.7753437202797</c:v>
                </c:pt>
                <c:pt idx="21631">
                  <c:v>29.776720296503498</c:v>
                </c:pt>
                <c:pt idx="21632">
                  <c:v>29.7780968727273</c:v>
                </c:pt>
                <c:pt idx="21633">
                  <c:v>29.779473448951101</c:v>
                </c:pt>
                <c:pt idx="21634">
                  <c:v>29.7808500251748</c:v>
                </c:pt>
                <c:pt idx="21635">
                  <c:v>29.782226601398602</c:v>
                </c:pt>
                <c:pt idx="21636">
                  <c:v>29.7836031776224</c:v>
                </c:pt>
                <c:pt idx="21637">
                  <c:v>29.784979753846201</c:v>
                </c:pt>
                <c:pt idx="21638">
                  <c:v>29.7863563300699</c:v>
                </c:pt>
                <c:pt idx="21639">
                  <c:v>29.787732906293702</c:v>
                </c:pt>
                <c:pt idx="21640">
                  <c:v>29.7891094825175</c:v>
                </c:pt>
                <c:pt idx="21641">
                  <c:v>29.790486058741301</c:v>
                </c:pt>
                <c:pt idx="21642">
                  <c:v>29.791862634965</c:v>
                </c:pt>
                <c:pt idx="21643">
                  <c:v>29.793239211188801</c:v>
                </c:pt>
                <c:pt idx="21644">
                  <c:v>29.794615787412599</c:v>
                </c:pt>
                <c:pt idx="21645">
                  <c:v>29.795992363636401</c:v>
                </c:pt>
                <c:pt idx="21646">
                  <c:v>29.7973689398601</c:v>
                </c:pt>
                <c:pt idx="21647">
                  <c:v>29.798745516083901</c:v>
                </c:pt>
                <c:pt idx="21648">
                  <c:v>29.800122092307699</c:v>
                </c:pt>
                <c:pt idx="21649">
                  <c:v>29.801498668531501</c:v>
                </c:pt>
                <c:pt idx="21650">
                  <c:v>29.802875244755299</c:v>
                </c:pt>
                <c:pt idx="21651">
                  <c:v>29.804251820979001</c:v>
                </c:pt>
                <c:pt idx="21652">
                  <c:v>29.805628397202799</c:v>
                </c:pt>
                <c:pt idx="21653">
                  <c:v>29.807004973426601</c:v>
                </c:pt>
                <c:pt idx="21654">
                  <c:v>29.808381549650399</c:v>
                </c:pt>
                <c:pt idx="21655">
                  <c:v>29.809758125874101</c:v>
                </c:pt>
                <c:pt idx="21656">
                  <c:v>29.811134702097899</c:v>
                </c:pt>
                <c:pt idx="21657">
                  <c:v>29.812511278321701</c:v>
                </c:pt>
                <c:pt idx="21658">
                  <c:v>29.813887854545499</c:v>
                </c:pt>
                <c:pt idx="21659">
                  <c:v>29.815264430769201</c:v>
                </c:pt>
                <c:pt idx="21660">
                  <c:v>29.816641006992999</c:v>
                </c:pt>
                <c:pt idx="21661">
                  <c:v>29.8180175832168</c:v>
                </c:pt>
                <c:pt idx="21662">
                  <c:v>29.819394159440598</c:v>
                </c:pt>
                <c:pt idx="21663">
                  <c:v>29.820770735664301</c:v>
                </c:pt>
                <c:pt idx="21664">
                  <c:v>29.822147311888099</c:v>
                </c:pt>
                <c:pt idx="21665">
                  <c:v>29.8235238881119</c:v>
                </c:pt>
                <c:pt idx="21666">
                  <c:v>29.824900464335698</c:v>
                </c:pt>
                <c:pt idx="21667">
                  <c:v>29.8262770405594</c:v>
                </c:pt>
                <c:pt idx="21668">
                  <c:v>29.827653616783198</c:v>
                </c:pt>
                <c:pt idx="21669">
                  <c:v>29.829030193007</c:v>
                </c:pt>
                <c:pt idx="21670">
                  <c:v>29.830406769230802</c:v>
                </c:pt>
                <c:pt idx="21671">
                  <c:v>29.8317833454546</c:v>
                </c:pt>
                <c:pt idx="21672">
                  <c:v>29.833159921678298</c:v>
                </c:pt>
                <c:pt idx="21673">
                  <c:v>29.8345364979021</c:v>
                </c:pt>
                <c:pt idx="21674">
                  <c:v>29.835913074125902</c:v>
                </c:pt>
                <c:pt idx="21675">
                  <c:v>29.8372896503497</c:v>
                </c:pt>
                <c:pt idx="21676">
                  <c:v>29.838666226573402</c:v>
                </c:pt>
                <c:pt idx="21677">
                  <c:v>29.8400428027972</c:v>
                </c:pt>
                <c:pt idx="21678">
                  <c:v>29.841419379021001</c:v>
                </c:pt>
                <c:pt idx="21679">
                  <c:v>29.842795955244799</c:v>
                </c:pt>
                <c:pt idx="21680">
                  <c:v>29.844172531468502</c:v>
                </c:pt>
                <c:pt idx="21681">
                  <c:v>29.8455491076923</c:v>
                </c:pt>
                <c:pt idx="21682">
                  <c:v>29.846925683916101</c:v>
                </c:pt>
                <c:pt idx="21683">
                  <c:v>29.848302260139899</c:v>
                </c:pt>
                <c:pt idx="21684">
                  <c:v>29.849678836363601</c:v>
                </c:pt>
                <c:pt idx="21685">
                  <c:v>29.851055412587399</c:v>
                </c:pt>
                <c:pt idx="21686">
                  <c:v>29.852431988811201</c:v>
                </c:pt>
                <c:pt idx="21687">
                  <c:v>29.853808565034999</c:v>
                </c:pt>
                <c:pt idx="21688">
                  <c:v>29.855185141258701</c:v>
                </c:pt>
                <c:pt idx="21689">
                  <c:v>29.856561717482499</c:v>
                </c:pt>
                <c:pt idx="21690">
                  <c:v>29.857938293706301</c:v>
                </c:pt>
                <c:pt idx="21691">
                  <c:v>29.859314869930099</c:v>
                </c:pt>
                <c:pt idx="21692">
                  <c:v>29.860691446153801</c:v>
                </c:pt>
                <c:pt idx="21693">
                  <c:v>29.862068022377599</c:v>
                </c:pt>
                <c:pt idx="21694">
                  <c:v>29.863444598601401</c:v>
                </c:pt>
                <c:pt idx="21695">
                  <c:v>29.864821174825199</c:v>
                </c:pt>
                <c:pt idx="21696">
                  <c:v>29.866197751049</c:v>
                </c:pt>
                <c:pt idx="21697">
                  <c:v>29.867574327272699</c:v>
                </c:pt>
                <c:pt idx="21698">
                  <c:v>29.868950903496501</c:v>
                </c:pt>
                <c:pt idx="21699">
                  <c:v>29.870327479720299</c:v>
                </c:pt>
                <c:pt idx="21700">
                  <c:v>29.8717040559441</c:v>
                </c:pt>
                <c:pt idx="21701">
                  <c:v>29.873080632167799</c:v>
                </c:pt>
                <c:pt idx="21702">
                  <c:v>29.8744572083916</c:v>
                </c:pt>
                <c:pt idx="21703">
                  <c:v>29.875833784615399</c:v>
                </c:pt>
                <c:pt idx="21704">
                  <c:v>29.8772103608392</c:v>
                </c:pt>
                <c:pt idx="21705">
                  <c:v>29.878586937062899</c:v>
                </c:pt>
                <c:pt idx="21706">
                  <c:v>29.8799635132867</c:v>
                </c:pt>
                <c:pt idx="21707">
                  <c:v>29.881340089510498</c:v>
                </c:pt>
                <c:pt idx="21708">
                  <c:v>29.8827166657343</c:v>
                </c:pt>
                <c:pt idx="21709">
                  <c:v>29.884093241958102</c:v>
                </c:pt>
                <c:pt idx="21710">
                  <c:v>29.8854698181818</c:v>
                </c:pt>
                <c:pt idx="21711">
                  <c:v>29.886846394405602</c:v>
                </c:pt>
                <c:pt idx="21712">
                  <c:v>29.8882229706294</c:v>
                </c:pt>
                <c:pt idx="21713">
                  <c:v>29.889599546853201</c:v>
                </c:pt>
                <c:pt idx="21714">
                  <c:v>29.8909761230769</c:v>
                </c:pt>
                <c:pt idx="21715">
                  <c:v>29.892352699300702</c:v>
                </c:pt>
                <c:pt idx="21716">
                  <c:v>29.8937292755245</c:v>
                </c:pt>
                <c:pt idx="21717">
                  <c:v>29.895105851748301</c:v>
                </c:pt>
                <c:pt idx="21718">
                  <c:v>29.896482427972</c:v>
                </c:pt>
                <c:pt idx="21719">
                  <c:v>29.897859004195801</c:v>
                </c:pt>
                <c:pt idx="21720">
                  <c:v>29.8992355804196</c:v>
                </c:pt>
                <c:pt idx="21721">
                  <c:v>29.900612156643401</c:v>
                </c:pt>
                <c:pt idx="21722">
                  <c:v>29.9019887328671</c:v>
                </c:pt>
                <c:pt idx="21723">
                  <c:v>29.903365309090901</c:v>
                </c:pt>
                <c:pt idx="21724">
                  <c:v>29.904741885314699</c:v>
                </c:pt>
                <c:pt idx="21725">
                  <c:v>29.906118461538501</c:v>
                </c:pt>
                <c:pt idx="21726">
                  <c:v>29.9074950377622</c:v>
                </c:pt>
                <c:pt idx="21727">
                  <c:v>29.908871613986001</c:v>
                </c:pt>
                <c:pt idx="21728">
                  <c:v>29.910248190209799</c:v>
                </c:pt>
                <c:pt idx="21729">
                  <c:v>29.911624766433601</c:v>
                </c:pt>
                <c:pt idx="21730">
                  <c:v>29.913001342657399</c:v>
                </c:pt>
                <c:pt idx="21731">
                  <c:v>29.914377918881101</c:v>
                </c:pt>
                <c:pt idx="21732">
                  <c:v>29.915754495104899</c:v>
                </c:pt>
                <c:pt idx="21733">
                  <c:v>29.917131071328701</c:v>
                </c:pt>
                <c:pt idx="21734">
                  <c:v>29.918507647552499</c:v>
                </c:pt>
                <c:pt idx="21735">
                  <c:v>29.919884223776201</c:v>
                </c:pt>
                <c:pt idx="21736">
                  <c:v>29.921260799999999</c:v>
                </c:pt>
                <c:pt idx="21737">
                  <c:v>29.9226373762238</c:v>
                </c:pt>
                <c:pt idx="21738">
                  <c:v>29.924013952447599</c:v>
                </c:pt>
                <c:pt idx="21739">
                  <c:v>29.925390528671301</c:v>
                </c:pt>
                <c:pt idx="21740">
                  <c:v>29.926767104895099</c:v>
                </c:pt>
                <c:pt idx="21741">
                  <c:v>29.9281436811189</c:v>
                </c:pt>
                <c:pt idx="21742">
                  <c:v>29.929520257342698</c:v>
                </c:pt>
                <c:pt idx="21743">
                  <c:v>29.930896833566401</c:v>
                </c:pt>
                <c:pt idx="21744">
                  <c:v>29.932273409790199</c:v>
                </c:pt>
                <c:pt idx="21745">
                  <c:v>29.933649986014</c:v>
                </c:pt>
                <c:pt idx="21746">
                  <c:v>29.935026562237798</c:v>
                </c:pt>
                <c:pt idx="21747">
                  <c:v>29.9364031384615</c:v>
                </c:pt>
                <c:pt idx="21748">
                  <c:v>29.937779714685298</c:v>
                </c:pt>
                <c:pt idx="21749">
                  <c:v>29.9391562909091</c:v>
                </c:pt>
                <c:pt idx="21750">
                  <c:v>29.940532867132902</c:v>
                </c:pt>
                <c:pt idx="21751">
                  <c:v>29.9419094433567</c:v>
                </c:pt>
                <c:pt idx="21752">
                  <c:v>29.943286019580398</c:v>
                </c:pt>
                <c:pt idx="21753">
                  <c:v>29.9446625958042</c:v>
                </c:pt>
                <c:pt idx="21754">
                  <c:v>29.946039172028001</c:v>
                </c:pt>
                <c:pt idx="21755">
                  <c:v>29.9474157482518</c:v>
                </c:pt>
                <c:pt idx="21756">
                  <c:v>29.948792324475502</c:v>
                </c:pt>
                <c:pt idx="21757">
                  <c:v>29.9501689006993</c:v>
                </c:pt>
                <c:pt idx="21758">
                  <c:v>29.951545476923101</c:v>
                </c:pt>
                <c:pt idx="21759">
                  <c:v>29.952922053146899</c:v>
                </c:pt>
                <c:pt idx="21760">
                  <c:v>29.954298629370602</c:v>
                </c:pt>
                <c:pt idx="21761">
                  <c:v>29.9556752055944</c:v>
                </c:pt>
                <c:pt idx="21762">
                  <c:v>29.957051781818201</c:v>
                </c:pt>
                <c:pt idx="21763">
                  <c:v>29.958428358041999</c:v>
                </c:pt>
                <c:pt idx="21764">
                  <c:v>29.959804934265701</c:v>
                </c:pt>
                <c:pt idx="21765">
                  <c:v>29.961181510489499</c:v>
                </c:pt>
                <c:pt idx="21766">
                  <c:v>29.962558086713301</c:v>
                </c:pt>
                <c:pt idx="21767">
                  <c:v>29.963934662937099</c:v>
                </c:pt>
                <c:pt idx="21768">
                  <c:v>29.965311239160801</c:v>
                </c:pt>
                <c:pt idx="21769">
                  <c:v>29.966687815384599</c:v>
                </c:pt>
                <c:pt idx="21770">
                  <c:v>29.968064391608401</c:v>
                </c:pt>
                <c:pt idx="21771">
                  <c:v>29.969440967832199</c:v>
                </c:pt>
                <c:pt idx="21772">
                  <c:v>29.970817544055901</c:v>
                </c:pt>
                <c:pt idx="21773">
                  <c:v>29.972194120279699</c:v>
                </c:pt>
                <c:pt idx="21774">
                  <c:v>29.973570696503501</c:v>
                </c:pt>
                <c:pt idx="21775">
                  <c:v>29.974947272727299</c:v>
                </c:pt>
                <c:pt idx="21776">
                  <c:v>29.9763238489511</c:v>
                </c:pt>
                <c:pt idx="21777">
                  <c:v>29.977700425174799</c:v>
                </c:pt>
                <c:pt idx="21778">
                  <c:v>29.979077001398601</c:v>
                </c:pt>
                <c:pt idx="21779">
                  <c:v>29.980453577622399</c:v>
                </c:pt>
                <c:pt idx="21780">
                  <c:v>29.9818301538462</c:v>
                </c:pt>
                <c:pt idx="21781">
                  <c:v>29.983206730069899</c:v>
                </c:pt>
                <c:pt idx="21782">
                  <c:v>29.9845833062937</c:v>
                </c:pt>
                <c:pt idx="21783">
                  <c:v>29.985959882517498</c:v>
                </c:pt>
                <c:pt idx="21784">
                  <c:v>29.9873364587413</c:v>
                </c:pt>
                <c:pt idx="21785">
                  <c:v>29.988713034964999</c:v>
                </c:pt>
                <c:pt idx="21786">
                  <c:v>29.9900896111888</c:v>
                </c:pt>
                <c:pt idx="21787">
                  <c:v>29.991466187412598</c:v>
                </c:pt>
                <c:pt idx="21788">
                  <c:v>29.9928427636364</c:v>
                </c:pt>
                <c:pt idx="21789">
                  <c:v>29.994219339860098</c:v>
                </c:pt>
                <c:pt idx="21790">
                  <c:v>29.9955959160839</c:v>
                </c:pt>
                <c:pt idx="21791">
                  <c:v>29.996972492307702</c:v>
                </c:pt>
                <c:pt idx="21792">
                  <c:v>29.9983490685315</c:v>
                </c:pt>
                <c:pt idx="21793">
                  <c:v>29.999725644755198</c:v>
                </c:pt>
                <c:pt idx="21794">
                  <c:v>30.001102220979</c:v>
                </c:pt>
                <c:pt idx="21795">
                  <c:v>30.002478797202802</c:v>
                </c:pt>
                <c:pt idx="21796">
                  <c:v>30.0038553734266</c:v>
                </c:pt>
                <c:pt idx="21797">
                  <c:v>30.005231949650401</c:v>
                </c:pt>
                <c:pt idx="21798">
                  <c:v>30.0066085258741</c:v>
                </c:pt>
                <c:pt idx="21799">
                  <c:v>30.007985102097901</c:v>
                </c:pt>
                <c:pt idx="21800">
                  <c:v>30.009361678321699</c:v>
                </c:pt>
                <c:pt idx="21801">
                  <c:v>30.010738254545501</c:v>
                </c:pt>
                <c:pt idx="21802">
                  <c:v>30.0121148307692</c:v>
                </c:pt>
                <c:pt idx="21803">
                  <c:v>30.013491406993001</c:v>
                </c:pt>
                <c:pt idx="21804">
                  <c:v>30.014867983216799</c:v>
                </c:pt>
                <c:pt idx="21805">
                  <c:v>30.016244559440601</c:v>
                </c:pt>
                <c:pt idx="21806">
                  <c:v>30.017621135664299</c:v>
                </c:pt>
                <c:pt idx="21807">
                  <c:v>30.018997711888101</c:v>
                </c:pt>
                <c:pt idx="21808">
                  <c:v>30.020374288111899</c:v>
                </c:pt>
                <c:pt idx="21809">
                  <c:v>30.021750864335701</c:v>
                </c:pt>
                <c:pt idx="21810">
                  <c:v>30.023127440559399</c:v>
                </c:pt>
                <c:pt idx="21811">
                  <c:v>30.024504016783201</c:v>
                </c:pt>
                <c:pt idx="21812">
                  <c:v>30.025880593006999</c:v>
                </c:pt>
                <c:pt idx="21813">
                  <c:v>30.027257169230801</c:v>
                </c:pt>
                <c:pt idx="21814">
                  <c:v>30.028633745454499</c:v>
                </c:pt>
                <c:pt idx="21815">
                  <c:v>30.030010321678301</c:v>
                </c:pt>
                <c:pt idx="21816">
                  <c:v>30.031386897902099</c:v>
                </c:pt>
                <c:pt idx="21817">
                  <c:v>30.0327634741259</c:v>
                </c:pt>
                <c:pt idx="21818">
                  <c:v>30.034140050349698</c:v>
                </c:pt>
                <c:pt idx="21819">
                  <c:v>30.035516626573401</c:v>
                </c:pt>
                <c:pt idx="21820">
                  <c:v>30.036893202797199</c:v>
                </c:pt>
                <c:pt idx="21821">
                  <c:v>30.038269779021</c:v>
                </c:pt>
                <c:pt idx="21822">
                  <c:v>30.039646355244798</c:v>
                </c:pt>
                <c:pt idx="21823">
                  <c:v>30.0410229314685</c:v>
                </c:pt>
                <c:pt idx="21824">
                  <c:v>30.042399507692298</c:v>
                </c:pt>
                <c:pt idx="21825">
                  <c:v>30.0437760839161</c:v>
                </c:pt>
                <c:pt idx="21826">
                  <c:v>30.045152660139902</c:v>
                </c:pt>
                <c:pt idx="21827">
                  <c:v>30.0465292363636</c:v>
                </c:pt>
                <c:pt idx="21828">
                  <c:v>30.047905812587398</c:v>
                </c:pt>
                <c:pt idx="21829">
                  <c:v>30.0492823888112</c:v>
                </c:pt>
                <c:pt idx="21830">
                  <c:v>30.050658965035002</c:v>
                </c:pt>
                <c:pt idx="21831">
                  <c:v>30.0520355412587</c:v>
                </c:pt>
                <c:pt idx="21832">
                  <c:v>30.053412117482502</c:v>
                </c:pt>
                <c:pt idx="21833">
                  <c:v>30.0547886937063</c:v>
                </c:pt>
                <c:pt idx="21834">
                  <c:v>30.056165269930101</c:v>
                </c:pt>
                <c:pt idx="21835">
                  <c:v>30.057541846153899</c:v>
                </c:pt>
                <c:pt idx="21836">
                  <c:v>30.058918422377602</c:v>
                </c:pt>
                <c:pt idx="21837">
                  <c:v>30.0602949986014</c:v>
                </c:pt>
                <c:pt idx="21838">
                  <c:v>30.061671574825201</c:v>
                </c:pt>
                <c:pt idx="21839">
                  <c:v>30.063048151048999</c:v>
                </c:pt>
                <c:pt idx="21840">
                  <c:v>30.064424727272701</c:v>
                </c:pt>
                <c:pt idx="21841">
                  <c:v>30.065801303496499</c:v>
                </c:pt>
                <c:pt idx="21842">
                  <c:v>30.067177879720301</c:v>
                </c:pt>
                <c:pt idx="21843">
                  <c:v>30.068554455944099</c:v>
                </c:pt>
                <c:pt idx="21844">
                  <c:v>30.069931032167801</c:v>
                </c:pt>
                <c:pt idx="21845">
                  <c:v>30.071307608391599</c:v>
                </c:pt>
                <c:pt idx="21846">
                  <c:v>30.072684184615401</c:v>
                </c:pt>
                <c:pt idx="21847">
                  <c:v>30.074060760839199</c:v>
                </c:pt>
                <c:pt idx="21848">
                  <c:v>30.075437337062901</c:v>
                </c:pt>
                <c:pt idx="21849">
                  <c:v>30.076813913286699</c:v>
                </c:pt>
                <c:pt idx="21850">
                  <c:v>30.078190489510501</c:v>
                </c:pt>
                <c:pt idx="21851">
                  <c:v>30.079567065734299</c:v>
                </c:pt>
                <c:pt idx="21852">
                  <c:v>30.080943641958001</c:v>
                </c:pt>
                <c:pt idx="21853">
                  <c:v>30.082320218181799</c:v>
                </c:pt>
                <c:pt idx="21854">
                  <c:v>30.083696794405601</c:v>
                </c:pt>
                <c:pt idx="21855">
                  <c:v>30.085073370629399</c:v>
                </c:pt>
                <c:pt idx="21856">
                  <c:v>30.0864499468532</c:v>
                </c:pt>
                <c:pt idx="21857">
                  <c:v>30.087826523076899</c:v>
                </c:pt>
                <c:pt idx="21858">
                  <c:v>30.0892030993007</c:v>
                </c:pt>
                <c:pt idx="21859">
                  <c:v>30.090579675524499</c:v>
                </c:pt>
                <c:pt idx="21860">
                  <c:v>30.0919562517483</c:v>
                </c:pt>
                <c:pt idx="21861">
                  <c:v>30.093332827971999</c:v>
                </c:pt>
                <c:pt idx="21862">
                  <c:v>30.0947094041958</c:v>
                </c:pt>
                <c:pt idx="21863">
                  <c:v>30.096085980419598</c:v>
                </c:pt>
                <c:pt idx="21864">
                  <c:v>30.0974625566434</c:v>
                </c:pt>
                <c:pt idx="21865">
                  <c:v>30.098839132867099</c:v>
                </c:pt>
                <c:pt idx="21866">
                  <c:v>30.1002157090909</c:v>
                </c:pt>
                <c:pt idx="21867">
                  <c:v>30.101592285314702</c:v>
                </c:pt>
                <c:pt idx="21868">
                  <c:v>30.1029688615385</c:v>
                </c:pt>
                <c:pt idx="21869">
                  <c:v>30.104345437762198</c:v>
                </c:pt>
                <c:pt idx="21870">
                  <c:v>30.105722013986</c:v>
                </c:pt>
                <c:pt idx="21871">
                  <c:v>30.107098590209802</c:v>
                </c:pt>
                <c:pt idx="21872">
                  <c:v>30.1084751664336</c:v>
                </c:pt>
                <c:pt idx="21873">
                  <c:v>30.109851742657298</c:v>
                </c:pt>
                <c:pt idx="21874">
                  <c:v>30.1112283188811</c:v>
                </c:pt>
                <c:pt idx="21875">
                  <c:v>30.112604895104901</c:v>
                </c:pt>
                <c:pt idx="21876">
                  <c:v>30.1139814713287</c:v>
                </c:pt>
                <c:pt idx="21877">
                  <c:v>30.115358047552501</c:v>
                </c:pt>
                <c:pt idx="21878">
                  <c:v>30.1167346237762</c:v>
                </c:pt>
                <c:pt idx="21879">
                  <c:v>30.118111200000001</c:v>
                </c:pt>
                <c:pt idx="21880">
                  <c:v>30.119487776223799</c:v>
                </c:pt>
                <c:pt idx="21881">
                  <c:v>30.120864352447601</c:v>
                </c:pt>
                <c:pt idx="21882">
                  <c:v>30.1222409286713</c:v>
                </c:pt>
                <c:pt idx="21883">
                  <c:v>30.123617504895101</c:v>
                </c:pt>
                <c:pt idx="21884">
                  <c:v>30.124994081118899</c:v>
                </c:pt>
                <c:pt idx="21885">
                  <c:v>30.126370657342701</c:v>
                </c:pt>
                <c:pt idx="21886">
                  <c:v>30.127747233566399</c:v>
                </c:pt>
                <c:pt idx="21887">
                  <c:v>30.129123809790201</c:v>
                </c:pt>
                <c:pt idx="21888">
                  <c:v>30.130500386013999</c:v>
                </c:pt>
                <c:pt idx="21889">
                  <c:v>30.131876962237801</c:v>
                </c:pt>
                <c:pt idx="21890">
                  <c:v>30.133253538461499</c:v>
                </c:pt>
                <c:pt idx="21891">
                  <c:v>30.134630114685301</c:v>
                </c:pt>
                <c:pt idx="21892">
                  <c:v>30.136006690909099</c:v>
                </c:pt>
                <c:pt idx="21893">
                  <c:v>30.1373832671329</c:v>
                </c:pt>
                <c:pt idx="21894">
                  <c:v>30.138759843356599</c:v>
                </c:pt>
                <c:pt idx="21895">
                  <c:v>30.140136419580401</c:v>
                </c:pt>
                <c:pt idx="21896">
                  <c:v>30.141512995804199</c:v>
                </c:pt>
                <c:pt idx="21897">
                  <c:v>30.142889572028</c:v>
                </c:pt>
                <c:pt idx="21898">
                  <c:v>30.144266148251798</c:v>
                </c:pt>
                <c:pt idx="21899">
                  <c:v>30.145642724475501</c:v>
                </c:pt>
                <c:pt idx="21900">
                  <c:v>30.147019300699299</c:v>
                </c:pt>
                <c:pt idx="21901">
                  <c:v>30.1483958769231</c:v>
                </c:pt>
                <c:pt idx="21902">
                  <c:v>30.149772453146898</c:v>
                </c:pt>
                <c:pt idx="21903">
                  <c:v>30.1511490293706</c:v>
                </c:pt>
                <c:pt idx="21904">
                  <c:v>30.152525605594398</c:v>
                </c:pt>
                <c:pt idx="21905">
                  <c:v>30.1539021818182</c:v>
                </c:pt>
                <c:pt idx="21906">
                  <c:v>30.155278758042002</c:v>
                </c:pt>
                <c:pt idx="21907">
                  <c:v>30.1566553342657</c:v>
                </c:pt>
                <c:pt idx="21908">
                  <c:v>30.158031910489498</c:v>
                </c:pt>
                <c:pt idx="21909">
                  <c:v>30.1594084867133</c:v>
                </c:pt>
                <c:pt idx="21910">
                  <c:v>30.160785062937101</c:v>
                </c:pt>
                <c:pt idx="21911">
                  <c:v>30.1621616391608</c:v>
                </c:pt>
                <c:pt idx="21912">
                  <c:v>30.163538215384602</c:v>
                </c:pt>
                <c:pt idx="21913">
                  <c:v>30.1649147916084</c:v>
                </c:pt>
                <c:pt idx="21914">
                  <c:v>30.166291367832201</c:v>
                </c:pt>
                <c:pt idx="21915">
                  <c:v>30.167667944055999</c:v>
                </c:pt>
                <c:pt idx="21916">
                  <c:v>30.169044520279702</c:v>
                </c:pt>
                <c:pt idx="21917">
                  <c:v>30.1704210965035</c:v>
                </c:pt>
                <c:pt idx="21918">
                  <c:v>30.171797672727301</c:v>
                </c:pt>
                <c:pt idx="21919">
                  <c:v>30.173174248951099</c:v>
                </c:pt>
                <c:pt idx="21920">
                  <c:v>30.174550825174801</c:v>
                </c:pt>
                <c:pt idx="21921">
                  <c:v>30.175927401398599</c:v>
                </c:pt>
                <c:pt idx="21922">
                  <c:v>30.177303977622401</c:v>
                </c:pt>
                <c:pt idx="21923">
                  <c:v>30.178680553846199</c:v>
                </c:pt>
                <c:pt idx="21924">
                  <c:v>30.180057130069901</c:v>
                </c:pt>
                <c:pt idx="21925">
                  <c:v>30.181433706293699</c:v>
                </c:pt>
                <c:pt idx="21926">
                  <c:v>30.182810282517501</c:v>
                </c:pt>
                <c:pt idx="21927">
                  <c:v>30.184186858741299</c:v>
                </c:pt>
                <c:pt idx="21928">
                  <c:v>30.185563434965001</c:v>
                </c:pt>
                <c:pt idx="21929">
                  <c:v>30.186940011188799</c:v>
                </c:pt>
                <c:pt idx="21930">
                  <c:v>30.188316587412601</c:v>
                </c:pt>
                <c:pt idx="21931">
                  <c:v>30.189693163636399</c:v>
                </c:pt>
                <c:pt idx="21932">
                  <c:v>30.1910697398602</c:v>
                </c:pt>
                <c:pt idx="21933">
                  <c:v>30.192446316083899</c:v>
                </c:pt>
                <c:pt idx="21934">
                  <c:v>30.193822892307701</c:v>
                </c:pt>
                <c:pt idx="21935">
                  <c:v>30.195199468531499</c:v>
                </c:pt>
                <c:pt idx="21936">
                  <c:v>30.196576044755201</c:v>
                </c:pt>
                <c:pt idx="21937">
                  <c:v>30.197952620978999</c:v>
                </c:pt>
                <c:pt idx="21938">
                  <c:v>30.1993291972028</c:v>
                </c:pt>
                <c:pt idx="21939">
                  <c:v>30.200705773426598</c:v>
                </c:pt>
                <c:pt idx="21940">
                  <c:v>30.2020823496504</c:v>
                </c:pt>
                <c:pt idx="21941">
                  <c:v>30.203458925874099</c:v>
                </c:pt>
                <c:pt idx="21942">
                  <c:v>30.2048355020979</c:v>
                </c:pt>
                <c:pt idx="21943">
                  <c:v>30.206212078321698</c:v>
                </c:pt>
                <c:pt idx="21944">
                  <c:v>30.2075886545455</c:v>
                </c:pt>
                <c:pt idx="21945">
                  <c:v>30.208965230769198</c:v>
                </c:pt>
                <c:pt idx="21946">
                  <c:v>30.210341806993</c:v>
                </c:pt>
                <c:pt idx="21947">
                  <c:v>30.211718383216802</c:v>
                </c:pt>
                <c:pt idx="21948">
                  <c:v>30.2130949594406</c:v>
                </c:pt>
                <c:pt idx="21949">
                  <c:v>30.214471535664298</c:v>
                </c:pt>
                <c:pt idx="21950">
                  <c:v>30.2158481118881</c:v>
                </c:pt>
                <c:pt idx="21951">
                  <c:v>30.217224688111902</c:v>
                </c:pt>
                <c:pt idx="21952">
                  <c:v>30.2186012643357</c:v>
                </c:pt>
                <c:pt idx="21953">
                  <c:v>30.219977840559402</c:v>
                </c:pt>
                <c:pt idx="21954">
                  <c:v>30.2213544167832</c:v>
                </c:pt>
                <c:pt idx="21955">
                  <c:v>30.222730993007001</c:v>
                </c:pt>
                <c:pt idx="21956">
                  <c:v>30.224107569230799</c:v>
                </c:pt>
                <c:pt idx="21957">
                  <c:v>30.225484145454502</c:v>
                </c:pt>
                <c:pt idx="21958">
                  <c:v>30.2268607216783</c:v>
                </c:pt>
                <c:pt idx="21959">
                  <c:v>30.228237297902101</c:v>
                </c:pt>
                <c:pt idx="21960">
                  <c:v>30.229613874125899</c:v>
                </c:pt>
                <c:pt idx="21961">
                  <c:v>30.230990450349701</c:v>
                </c:pt>
                <c:pt idx="21962">
                  <c:v>30.232367026573399</c:v>
                </c:pt>
                <c:pt idx="21963">
                  <c:v>30.233743602797201</c:v>
                </c:pt>
                <c:pt idx="21964">
                  <c:v>30.235120179020999</c:v>
                </c:pt>
                <c:pt idx="21965">
                  <c:v>30.236496755244801</c:v>
                </c:pt>
                <c:pt idx="21966">
                  <c:v>30.237873331468499</c:v>
                </c:pt>
                <c:pt idx="21967">
                  <c:v>30.239249907692301</c:v>
                </c:pt>
                <c:pt idx="21968">
                  <c:v>30.240626483916099</c:v>
                </c:pt>
                <c:pt idx="21969">
                  <c:v>30.242003060139901</c:v>
                </c:pt>
                <c:pt idx="21970">
                  <c:v>30.243379636363599</c:v>
                </c:pt>
                <c:pt idx="21971">
                  <c:v>30.244756212587401</c:v>
                </c:pt>
                <c:pt idx="21972">
                  <c:v>30.246132788811199</c:v>
                </c:pt>
                <c:pt idx="21973">
                  <c:v>30.247509365035</c:v>
                </c:pt>
                <c:pt idx="21974">
                  <c:v>30.248885941258699</c:v>
                </c:pt>
                <c:pt idx="21975">
                  <c:v>30.250262517482501</c:v>
                </c:pt>
                <c:pt idx="21976">
                  <c:v>30.251639093706299</c:v>
                </c:pt>
                <c:pt idx="21977">
                  <c:v>30.2530156699301</c:v>
                </c:pt>
                <c:pt idx="21978">
                  <c:v>30.254392246153898</c:v>
                </c:pt>
                <c:pt idx="21979">
                  <c:v>30.2557688223776</c:v>
                </c:pt>
                <c:pt idx="21980">
                  <c:v>30.257145398601399</c:v>
                </c:pt>
                <c:pt idx="21981">
                  <c:v>30.2585219748252</c:v>
                </c:pt>
                <c:pt idx="21982">
                  <c:v>30.259898551049002</c:v>
                </c:pt>
                <c:pt idx="21983">
                  <c:v>30.2612751272727</c:v>
                </c:pt>
                <c:pt idx="21984">
                  <c:v>30.262651703496498</c:v>
                </c:pt>
                <c:pt idx="21985">
                  <c:v>30.2640282797203</c:v>
                </c:pt>
                <c:pt idx="21986">
                  <c:v>30.265404855944102</c:v>
                </c:pt>
                <c:pt idx="21987">
                  <c:v>30.2667814321678</c:v>
                </c:pt>
                <c:pt idx="21988">
                  <c:v>30.268158008391602</c:v>
                </c:pt>
                <c:pt idx="21989">
                  <c:v>30.2695345846154</c:v>
                </c:pt>
                <c:pt idx="21990">
                  <c:v>30.270911160839201</c:v>
                </c:pt>
                <c:pt idx="21991">
                  <c:v>30.2722877370629</c:v>
                </c:pt>
                <c:pt idx="21992">
                  <c:v>30.273664313286702</c:v>
                </c:pt>
                <c:pt idx="21993">
                  <c:v>30.2750408895105</c:v>
                </c:pt>
                <c:pt idx="21994">
                  <c:v>30.276417465734301</c:v>
                </c:pt>
                <c:pt idx="21995">
                  <c:v>30.277794041958</c:v>
                </c:pt>
                <c:pt idx="21996">
                  <c:v>30.279170618181801</c:v>
                </c:pt>
                <c:pt idx="21997">
                  <c:v>30.280547194405599</c:v>
                </c:pt>
                <c:pt idx="21998">
                  <c:v>30.281923770629401</c:v>
                </c:pt>
                <c:pt idx="21999">
                  <c:v>30.283300346853199</c:v>
                </c:pt>
                <c:pt idx="22000">
                  <c:v>30.284676923076901</c:v>
                </c:pt>
                <c:pt idx="22001">
                  <c:v>30.286053499300699</c:v>
                </c:pt>
                <c:pt idx="22002">
                  <c:v>30.287430075524501</c:v>
                </c:pt>
                <c:pt idx="22003">
                  <c:v>30.288806651748299</c:v>
                </c:pt>
                <c:pt idx="22004">
                  <c:v>30.290183227972001</c:v>
                </c:pt>
                <c:pt idx="22005">
                  <c:v>30.291559804195799</c:v>
                </c:pt>
                <c:pt idx="22006">
                  <c:v>30.292936380419601</c:v>
                </c:pt>
                <c:pt idx="22007">
                  <c:v>30.294312956643399</c:v>
                </c:pt>
                <c:pt idx="22008">
                  <c:v>30.295689532867101</c:v>
                </c:pt>
                <c:pt idx="22009">
                  <c:v>30.297066109090899</c:v>
                </c:pt>
                <c:pt idx="22010">
                  <c:v>30.298442685314701</c:v>
                </c:pt>
                <c:pt idx="22011">
                  <c:v>30.299819261538499</c:v>
                </c:pt>
                <c:pt idx="22012">
                  <c:v>30.301195837762201</c:v>
                </c:pt>
                <c:pt idx="22013">
                  <c:v>30.302572413985999</c:v>
                </c:pt>
                <c:pt idx="22014">
                  <c:v>30.3039489902098</c:v>
                </c:pt>
                <c:pt idx="22015">
                  <c:v>30.305325566433599</c:v>
                </c:pt>
                <c:pt idx="22016">
                  <c:v>30.306702142657301</c:v>
                </c:pt>
                <c:pt idx="22017">
                  <c:v>30.308078718881099</c:v>
                </c:pt>
                <c:pt idx="22018">
                  <c:v>30.3094552951049</c:v>
                </c:pt>
                <c:pt idx="22019">
                  <c:v>30.310831871328698</c:v>
                </c:pt>
                <c:pt idx="22020">
                  <c:v>30.3122084475525</c:v>
                </c:pt>
                <c:pt idx="22021">
                  <c:v>30.313585023776199</c:v>
                </c:pt>
                <c:pt idx="22022">
                  <c:v>30.3149616</c:v>
                </c:pt>
                <c:pt idx="22023">
                  <c:v>30.316338176223798</c:v>
                </c:pt>
                <c:pt idx="22024">
                  <c:v>30.3177147524476</c:v>
                </c:pt>
                <c:pt idx="22025">
                  <c:v>30.319091328671298</c:v>
                </c:pt>
                <c:pt idx="22026">
                  <c:v>30.3204679048951</c:v>
                </c:pt>
                <c:pt idx="22027">
                  <c:v>30.321844481118902</c:v>
                </c:pt>
                <c:pt idx="22028">
                  <c:v>30.3232210573427</c:v>
                </c:pt>
                <c:pt idx="22029">
                  <c:v>30.324597633566398</c:v>
                </c:pt>
                <c:pt idx="22030">
                  <c:v>30.3259742097902</c:v>
                </c:pt>
                <c:pt idx="22031">
                  <c:v>30.327350786014001</c:v>
                </c:pt>
                <c:pt idx="22032">
                  <c:v>30.3287273622378</c:v>
                </c:pt>
                <c:pt idx="22033">
                  <c:v>30.330103938461502</c:v>
                </c:pt>
                <c:pt idx="22034">
                  <c:v>30.3314805146853</c:v>
                </c:pt>
                <c:pt idx="22035">
                  <c:v>30.332857090909101</c:v>
                </c:pt>
                <c:pt idx="22036">
                  <c:v>30.334233667132899</c:v>
                </c:pt>
                <c:pt idx="22037">
                  <c:v>30.335610243356602</c:v>
                </c:pt>
                <c:pt idx="22038">
                  <c:v>30.3369868195804</c:v>
                </c:pt>
                <c:pt idx="22039">
                  <c:v>30.338363395804201</c:v>
                </c:pt>
                <c:pt idx="22040">
                  <c:v>30.339739972027999</c:v>
                </c:pt>
                <c:pt idx="22041">
                  <c:v>30.341116548251801</c:v>
                </c:pt>
                <c:pt idx="22042">
                  <c:v>30.342493124475499</c:v>
                </c:pt>
                <c:pt idx="22043">
                  <c:v>30.343869700699301</c:v>
                </c:pt>
                <c:pt idx="22044">
                  <c:v>30.345246276923099</c:v>
                </c:pt>
                <c:pt idx="22045">
                  <c:v>30.346622853146901</c:v>
                </c:pt>
                <c:pt idx="22046">
                  <c:v>30.347999429370599</c:v>
                </c:pt>
                <c:pt idx="22047">
                  <c:v>30.349376005594401</c:v>
                </c:pt>
                <c:pt idx="22048">
                  <c:v>30.350752581818199</c:v>
                </c:pt>
                <c:pt idx="22049">
                  <c:v>30.352129158042001</c:v>
                </c:pt>
                <c:pt idx="22050">
                  <c:v>30.353505734265699</c:v>
                </c:pt>
                <c:pt idx="22051">
                  <c:v>30.354882310489501</c:v>
                </c:pt>
                <c:pt idx="22052">
                  <c:v>30.356258886713299</c:v>
                </c:pt>
                <c:pt idx="22053">
                  <c:v>30.3576354629371</c:v>
                </c:pt>
                <c:pt idx="22054">
                  <c:v>30.359012039160799</c:v>
                </c:pt>
                <c:pt idx="22055">
                  <c:v>30.360388615384601</c:v>
                </c:pt>
                <c:pt idx="22056">
                  <c:v>30.361765191608399</c:v>
                </c:pt>
                <c:pt idx="22057">
                  <c:v>30.3631417678322</c:v>
                </c:pt>
                <c:pt idx="22058">
                  <c:v>30.364518344055998</c:v>
                </c:pt>
                <c:pt idx="22059">
                  <c:v>30.3658949202797</c:v>
                </c:pt>
                <c:pt idx="22060">
                  <c:v>30.367271496503498</c:v>
                </c:pt>
                <c:pt idx="22061">
                  <c:v>30.3686480727273</c:v>
                </c:pt>
                <c:pt idx="22062">
                  <c:v>30.370024648951102</c:v>
                </c:pt>
                <c:pt idx="22063">
                  <c:v>30.3714012251748</c:v>
                </c:pt>
                <c:pt idx="22064">
                  <c:v>30.372777801398598</c:v>
                </c:pt>
                <c:pt idx="22065">
                  <c:v>30.3741543776224</c:v>
                </c:pt>
                <c:pt idx="22066">
                  <c:v>30.375530953846201</c:v>
                </c:pt>
                <c:pt idx="22067">
                  <c:v>30.3769075300699</c:v>
                </c:pt>
                <c:pt idx="22068">
                  <c:v>30.378284106293702</c:v>
                </c:pt>
                <c:pt idx="22069">
                  <c:v>30.3796606825175</c:v>
                </c:pt>
                <c:pt idx="22070">
                  <c:v>30.381037258741301</c:v>
                </c:pt>
                <c:pt idx="22071">
                  <c:v>30.382413834965</c:v>
                </c:pt>
                <c:pt idx="22072">
                  <c:v>30.383790411188802</c:v>
                </c:pt>
                <c:pt idx="22073">
                  <c:v>30.3851669874126</c:v>
                </c:pt>
                <c:pt idx="22074">
                  <c:v>30.386543563636401</c:v>
                </c:pt>
                <c:pt idx="22075">
                  <c:v>30.3879201398601</c:v>
                </c:pt>
                <c:pt idx="22076">
                  <c:v>30.389296716083901</c:v>
                </c:pt>
                <c:pt idx="22077">
                  <c:v>30.390673292307699</c:v>
                </c:pt>
                <c:pt idx="22078">
                  <c:v>30.392049868531501</c:v>
                </c:pt>
                <c:pt idx="22079">
                  <c:v>30.393426444755299</c:v>
                </c:pt>
                <c:pt idx="22080">
                  <c:v>30.394803020979001</c:v>
                </c:pt>
                <c:pt idx="22081">
                  <c:v>30.396179597202799</c:v>
                </c:pt>
                <c:pt idx="22082">
                  <c:v>30.397556173426601</c:v>
                </c:pt>
                <c:pt idx="22083">
                  <c:v>30.398932749650399</c:v>
                </c:pt>
                <c:pt idx="22084">
                  <c:v>30.400309325874101</c:v>
                </c:pt>
                <c:pt idx="22085">
                  <c:v>30.401685902097899</c:v>
                </c:pt>
                <c:pt idx="22086">
                  <c:v>30.403062478321701</c:v>
                </c:pt>
                <c:pt idx="22087">
                  <c:v>30.404439054545499</c:v>
                </c:pt>
                <c:pt idx="22088">
                  <c:v>30.405815630769201</c:v>
                </c:pt>
                <c:pt idx="22089">
                  <c:v>30.407192206992999</c:v>
                </c:pt>
                <c:pt idx="22090">
                  <c:v>30.408568783216801</c:v>
                </c:pt>
                <c:pt idx="22091">
                  <c:v>30.409945359440599</c:v>
                </c:pt>
                <c:pt idx="22092">
                  <c:v>30.411321935664301</c:v>
                </c:pt>
                <c:pt idx="22093">
                  <c:v>30.412698511888099</c:v>
                </c:pt>
                <c:pt idx="22094">
                  <c:v>30.4140750881119</c:v>
                </c:pt>
                <c:pt idx="22095">
                  <c:v>30.415451664335698</c:v>
                </c:pt>
                <c:pt idx="22096">
                  <c:v>30.416828240559401</c:v>
                </c:pt>
                <c:pt idx="22097">
                  <c:v>30.418204816783199</c:v>
                </c:pt>
                <c:pt idx="22098">
                  <c:v>30.419581393007</c:v>
                </c:pt>
                <c:pt idx="22099">
                  <c:v>30.420957969230798</c:v>
                </c:pt>
                <c:pt idx="22100">
                  <c:v>30.4223345454545</c:v>
                </c:pt>
                <c:pt idx="22101">
                  <c:v>30.423711121678298</c:v>
                </c:pt>
                <c:pt idx="22102">
                  <c:v>30.4250876979021</c:v>
                </c:pt>
                <c:pt idx="22103">
                  <c:v>30.426464274125902</c:v>
                </c:pt>
                <c:pt idx="22104">
                  <c:v>30.4278408503497</c:v>
                </c:pt>
                <c:pt idx="22105">
                  <c:v>30.429217426573398</c:v>
                </c:pt>
                <c:pt idx="22106">
                  <c:v>30.4305940027972</c:v>
                </c:pt>
                <c:pt idx="22107">
                  <c:v>30.431970579021002</c:v>
                </c:pt>
                <c:pt idx="22108">
                  <c:v>30.4333471552448</c:v>
                </c:pt>
                <c:pt idx="22109">
                  <c:v>30.434723731468502</c:v>
                </c:pt>
                <c:pt idx="22110">
                  <c:v>30.4361003076923</c:v>
                </c:pt>
                <c:pt idx="22111">
                  <c:v>30.437476883916101</c:v>
                </c:pt>
                <c:pt idx="22112">
                  <c:v>30.438853460139899</c:v>
                </c:pt>
                <c:pt idx="22113">
                  <c:v>30.440230036363602</c:v>
                </c:pt>
                <c:pt idx="22114">
                  <c:v>30.4416066125874</c:v>
                </c:pt>
                <c:pt idx="22115">
                  <c:v>30.442983188811201</c:v>
                </c:pt>
                <c:pt idx="22116">
                  <c:v>30.444359765034999</c:v>
                </c:pt>
                <c:pt idx="22117">
                  <c:v>30.445736341258701</c:v>
                </c:pt>
                <c:pt idx="22118">
                  <c:v>30.447112917482499</c:v>
                </c:pt>
                <c:pt idx="22119">
                  <c:v>30.448489493706301</c:v>
                </c:pt>
                <c:pt idx="22120">
                  <c:v>30.449866069930099</c:v>
                </c:pt>
                <c:pt idx="22121">
                  <c:v>30.451242646153801</c:v>
                </c:pt>
                <c:pt idx="22122">
                  <c:v>30.452619222377599</c:v>
                </c:pt>
                <c:pt idx="22123">
                  <c:v>30.453995798601401</c:v>
                </c:pt>
                <c:pt idx="22124">
                  <c:v>30.455372374825199</c:v>
                </c:pt>
                <c:pt idx="22125">
                  <c:v>30.456748951049001</c:v>
                </c:pt>
                <c:pt idx="22126">
                  <c:v>30.458125527272699</c:v>
                </c:pt>
                <c:pt idx="22127">
                  <c:v>30.459502103496501</c:v>
                </c:pt>
                <c:pt idx="22128">
                  <c:v>30.460878679720299</c:v>
                </c:pt>
                <c:pt idx="22129">
                  <c:v>30.4622552559441</c:v>
                </c:pt>
                <c:pt idx="22130">
                  <c:v>30.463631832167799</c:v>
                </c:pt>
                <c:pt idx="22131">
                  <c:v>30.465008408391601</c:v>
                </c:pt>
                <c:pt idx="22132">
                  <c:v>30.466384984615399</c:v>
                </c:pt>
                <c:pt idx="22133">
                  <c:v>30.4677615608392</c:v>
                </c:pt>
                <c:pt idx="22134">
                  <c:v>30.469138137062899</c:v>
                </c:pt>
                <c:pt idx="22135">
                  <c:v>30.4705147132867</c:v>
                </c:pt>
                <c:pt idx="22136">
                  <c:v>30.471891289510499</c:v>
                </c:pt>
                <c:pt idx="22137">
                  <c:v>30.4732678657343</c:v>
                </c:pt>
                <c:pt idx="22138">
                  <c:v>30.474644441957999</c:v>
                </c:pt>
                <c:pt idx="22139">
                  <c:v>30.4760210181818</c:v>
                </c:pt>
                <c:pt idx="22140">
                  <c:v>30.477397594405598</c:v>
                </c:pt>
                <c:pt idx="22141">
                  <c:v>30.4787741706294</c:v>
                </c:pt>
                <c:pt idx="22142">
                  <c:v>30.480150746853202</c:v>
                </c:pt>
                <c:pt idx="22143">
                  <c:v>30.4815273230769</c:v>
                </c:pt>
                <c:pt idx="22144">
                  <c:v>30.482903899300702</c:v>
                </c:pt>
                <c:pt idx="22145">
                  <c:v>30.4842804755245</c:v>
                </c:pt>
                <c:pt idx="22146">
                  <c:v>30.485657051748301</c:v>
                </c:pt>
                <c:pt idx="22147">
                  <c:v>30.487033627972</c:v>
                </c:pt>
                <c:pt idx="22148">
                  <c:v>30.488410204195802</c:v>
                </c:pt>
                <c:pt idx="22149">
                  <c:v>30.4897867804196</c:v>
                </c:pt>
                <c:pt idx="22150">
                  <c:v>30.491163356643401</c:v>
                </c:pt>
                <c:pt idx="22151">
                  <c:v>30.4925399328671</c:v>
                </c:pt>
                <c:pt idx="22152">
                  <c:v>30.493916509090901</c:v>
                </c:pt>
                <c:pt idx="22153">
                  <c:v>30.4952930853147</c:v>
                </c:pt>
                <c:pt idx="22154">
                  <c:v>30.496669661538501</c:v>
                </c:pt>
                <c:pt idx="22155">
                  <c:v>30.4980462377622</c:v>
                </c:pt>
                <c:pt idx="22156">
                  <c:v>30.499422813986001</c:v>
                </c:pt>
                <c:pt idx="22157">
                  <c:v>30.500799390209799</c:v>
                </c:pt>
                <c:pt idx="22158">
                  <c:v>30.502175966433601</c:v>
                </c:pt>
                <c:pt idx="22159">
                  <c:v>30.5035525426573</c:v>
                </c:pt>
                <c:pt idx="22160">
                  <c:v>30.504929118881101</c:v>
                </c:pt>
                <c:pt idx="22161">
                  <c:v>30.506305695104899</c:v>
                </c:pt>
                <c:pt idx="22162">
                  <c:v>30.507682271328701</c:v>
                </c:pt>
                <c:pt idx="22163">
                  <c:v>30.509058847552499</c:v>
                </c:pt>
                <c:pt idx="22164">
                  <c:v>30.510435423776201</c:v>
                </c:pt>
                <c:pt idx="22165">
                  <c:v>30.511811999999999</c:v>
                </c:pt>
                <c:pt idx="22166">
                  <c:v>30.513188576223801</c:v>
                </c:pt>
                <c:pt idx="22167">
                  <c:v>30.514565152447599</c:v>
                </c:pt>
                <c:pt idx="22168">
                  <c:v>30.515941728671301</c:v>
                </c:pt>
                <c:pt idx="22169">
                  <c:v>30.517318304895099</c:v>
                </c:pt>
                <c:pt idx="22170">
                  <c:v>30.5186948811189</c:v>
                </c:pt>
                <c:pt idx="22171">
                  <c:v>30.520071457342699</c:v>
                </c:pt>
                <c:pt idx="22172">
                  <c:v>30.521448033566401</c:v>
                </c:pt>
                <c:pt idx="22173">
                  <c:v>30.522824609790199</c:v>
                </c:pt>
                <c:pt idx="22174">
                  <c:v>30.524201186014</c:v>
                </c:pt>
                <c:pt idx="22175">
                  <c:v>30.525577762237798</c:v>
                </c:pt>
                <c:pt idx="22176">
                  <c:v>30.526954338461501</c:v>
                </c:pt>
                <c:pt idx="22177">
                  <c:v>30.528330914685299</c:v>
                </c:pt>
                <c:pt idx="22178">
                  <c:v>30.5297074909091</c:v>
                </c:pt>
                <c:pt idx="22179">
                  <c:v>30.531084067132898</c:v>
                </c:pt>
                <c:pt idx="22180">
                  <c:v>30.5324606433567</c:v>
                </c:pt>
                <c:pt idx="22181">
                  <c:v>30.533837219580398</c:v>
                </c:pt>
                <c:pt idx="22182">
                  <c:v>30.5352137958042</c:v>
                </c:pt>
                <c:pt idx="22183">
                  <c:v>30.536590372028002</c:v>
                </c:pt>
                <c:pt idx="22184">
                  <c:v>30.5379669482518</c:v>
                </c:pt>
                <c:pt idx="22185">
                  <c:v>30.539343524475498</c:v>
                </c:pt>
                <c:pt idx="22186">
                  <c:v>30.5407201006993</c:v>
                </c:pt>
                <c:pt idx="22187">
                  <c:v>30.542096676923101</c:v>
                </c:pt>
                <c:pt idx="22188">
                  <c:v>30.5434732531469</c:v>
                </c:pt>
                <c:pt idx="22189">
                  <c:v>30.544849829370602</c:v>
                </c:pt>
                <c:pt idx="22190">
                  <c:v>30.5462264055944</c:v>
                </c:pt>
                <c:pt idx="22191">
                  <c:v>30.547602981818201</c:v>
                </c:pt>
                <c:pt idx="22192">
                  <c:v>30.548979558041999</c:v>
                </c:pt>
                <c:pt idx="22193">
                  <c:v>30.550356134265702</c:v>
                </c:pt>
                <c:pt idx="22194">
                  <c:v>30.5517327104895</c:v>
                </c:pt>
                <c:pt idx="22195">
                  <c:v>30.553109286713301</c:v>
                </c:pt>
                <c:pt idx="22196">
                  <c:v>30.554485862937099</c:v>
                </c:pt>
                <c:pt idx="22197">
                  <c:v>30.555862439160801</c:v>
                </c:pt>
                <c:pt idx="22198">
                  <c:v>30.557239015384599</c:v>
                </c:pt>
                <c:pt idx="22199">
                  <c:v>30.558615591608401</c:v>
                </c:pt>
                <c:pt idx="22200">
                  <c:v>30.559992167832199</c:v>
                </c:pt>
                <c:pt idx="22201">
                  <c:v>30.561368744055901</c:v>
                </c:pt>
                <c:pt idx="22202">
                  <c:v>30.562745320279699</c:v>
                </c:pt>
                <c:pt idx="22203">
                  <c:v>30.564121896503501</c:v>
                </c:pt>
                <c:pt idx="22204">
                  <c:v>30.565498472727299</c:v>
                </c:pt>
                <c:pt idx="22205">
                  <c:v>30.566875048951101</c:v>
                </c:pt>
                <c:pt idx="22206">
                  <c:v>30.568251625174799</c:v>
                </c:pt>
                <c:pt idx="22207">
                  <c:v>30.569628201398601</c:v>
                </c:pt>
                <c:pt idx="22208">
                  <c:v>30.571004777622399</c:v>
                </c:pt>
                <c:pt idx="22209">
                  <c:v>30.5723813538462</c:v>
                </c:pt>
                <c:pt idx="22210">
                  <c:v>30.573757930069899</c:v>
                </c:pt>
                <c:pt idx="22211">
                  <c:v>30.575134506293701</c:v>
                </c:pt>
                <c:pt idx="22212">
                  <c:v>30.576511082517499</c:v>
                </c:pt>
                <c:pt idx="22213">
                  <c:v>30.5778876587413</c:v>
                </c:pt>
                <c:pt idx="22214">
                  <c:v>30.579264234964999</c:v>
                </c:pt>
                <c:pt idx="22215">
                  <c:v>30.5806408111888</c:v>
                </c:pt>
                <c:pt idx="22216">
                  <c:v>30.582017387412598</c:v>
                </c:pt>
                <c:pt idx="22217">
                  <c:v>30.5833939636364</c:v>
                </c:pt>
                <c:pt idx="22218">
                  <c:v>30.584770539860099</c:v>
                </c:pt>
                <c:pt idx="22219">
                  <c:v>30.5861471160839</c:v>
                </c:pt>
                <c:pt idx="22220">
                  <c:v>30.587523692307698</c:v>
                </c:pt>
                <c:pt idx="22221">
                  <c:v>30.5889002685315</c:v>
                </c:pt>
                <c:pt idx="22222">
                  <c:v>30.590276844755302</c:v>
                </c:pt>
                <c:pt idx="22223">
                  <c:v>30.591653420979</c:v>
                </c:pt>
                <c:pt idx="22224">
                  <c:v>30.593029997202802</c:v>
                </c:pt>
                <c:pt idx="22225">
                  <c:v>30.5944065734266</c:v>
                </c:pt>
                <c:pt idx="22226">
                  <c:v>30.595783149650401</c:v>
                </c:pt>
                <c:pt idx="22227">
                  <c:v>30.5971597258741</c:v>
                </c:pt>
                <c:pt idx="22228">
                  <c:v>30.598536302097902</c:v>
                </c:pt>
                <c:pt idx="22229">
                  <c:v>30.5999128783217</c:v>
                </c:pt>
                <c:pt idx="22230">
                  <c:v>30.601289454545501</c:v>
                </c:pt>
                <c:pt idx="22231">
                  <c:v>30.6026660307692</c:v>
                </c:pt>
                <c:pt idx="22232">
                  <c:v>30.604042606993001</c:v>
                </c:pt>
                <c:pt idx="22233">
                  <c:v>30.605419183216799</c:v>
                </c:pt>
                <c:pt idx="22234">
                  <c:v>30.606795759440601</c:v>
                </c:pt>
                <c:pt idx="22235">
                  <c:v>30.6081723356643</c:v>
                </c:pt>
                <c:pt idx="22236">
                  <c:v>30.609548911888101</c:v>
                </c:pt>
                <c:pt idx="22237">
                  <c:v>30.610925488111899</c:v>
                </c:pt>
                <c:pt idx="22238">
                  <c:v>30.612302064335701</c:v>
                </c:pt>
                <c:pt idx="22239">
                  <c:v>30.613678640559399</c:v>
                </c:pt>
                <c:pt idx="22240">
                  <c:v>30.615055216783201</c:v>
                </c:pt>
                <c:pt idx="22241">
                  <c:v>30.616431793006999</c:v>
                </c:pt>
                <c:pt idx="22242">
                  <c:v>30.617808369230801</c:v>
                </c:pt>
                <c:pt idx="22243">
                  <c:v>30.619184945454599</c:v>
                </c:pt>
                <c:pt idx="22244">
                  <c:v>30.620561521678301</c:v>
                </c:pt>
                <c:pt idx="22245">
                  <c:v>30.621938097902099</c:v>
                </c:pt>
                <c:pt idx="22246">
                  <c:v>30.623314674125901</c:v>
                </c:pt>
                <c:pt idx="22247">
                  <c:v>30.624691250349699</c:v>
                </c:pt>
                <c:pt idx="22248">
                  <c:v>30.626067826573401</c:v>
                </c:pt>
                <c:pt idx="22249">
                  <c:v>30.627444402797199</c:v>
                </c:pt>
                <c:pt idx="22250">
                  <c:v>30.628820979021</c:v>
                </c:pt>
                <c:pt idx="22251">
                  <c:v>30.630197555244798</c:v>
                </c:pt>
                <c:pt idx="22252">
                  <c:v>30.631574131468501</c:v>
                </c:pt>
                <c:pt idx="22253">
                  <c:v>30.632950707692299</c:v>
                </c:pt>
                <c:pt idx="22254">
                  <c:v>30.6343272839161</c:v>
                </c:pt>
                <c:pt idx="22255">
                  <c:v>30.635703860139898</c:v>
                </c:pt>
                <c:pt idx="22256">
                  <c:v>30.6370804363636</c:v>
                </c:pt>
                <c:pt idx="22257">
                  <c:v>30.638457012587399</c:v>
                </c:pt>
                <c:pt idx="22258">
                  <c:v>30.6398335888112</c:v>
                </c:pt>
                <c:pt idx="22259">
                  <c:v>30.641210165035002</c:v>
                </c:pt>
                <c:pt idx="22260">
                  <c:v>30.6425867412587</c:v>
                </c:pt>
                <c:pt idx="22261">
                  <c:v>30.643963317482498</c:v>
                </c:pt>
                <c:pt idx="22262">
                  <c:v>30.6453398937063</c:v>
                </c:pt>
                <c:pt idx="22263">
                  <c:v>30.646716469930102</c:v>
                </c:pt>
                <c:pt idx="22264">
                  <c:v>30.6480930461539</c:v>
                </c:pt>
                <c:pt idx="22265">
                  <c:v>30.649469622377602</c:v>
                </c:pt>
                <c:pt idx="22266">
                  <c:v>30.6508461986014</c:v>
                </c:pt>
                <c:pt idx="22267">
                  <c:v>30.652222774825201</c:v>
                </c:pt>
                <c:pt idx="22268">
                  <c:v>30.653599351048999</c:v>
                </c:pt>
                <c:pt idx="22269">
                  <c:v>30.654975927272702</c:v>
                </c:pt>
                <c:pt idx="22270">
                  <c:v>30.6563525034965</c:v>
                </c:pt>
                <c:pt idx="22271">
                  <c:v>30.657729079720301</c:v>
                </c:pt>
                <c:pt idx="22272">
                  <c:v>30.659105655944099</c:v>
                </c:pt>
                <c:pt idx="22273">
                  <c:v>30.660482232167801</c:v>
                </c:pt>
                <c:pt idx="22274">
                  <c:v>30.661858808391599</c:v>
                </c:pt>
                <c:pt idx="22275">
                  <c:v>30.663235384615401</c:v>
                </c:pt>
                <c:pt idx="22276">
                  <c:v>30.664611960839199</c:v>
                </c:pt>
                <c:pt idx="22277">
                  <c:v>30.665988537062901</c:v>
                </c:pt>
                <c:pt idx="22278">
                  <c:v>30.667365113286699</c:v>
                </c:pt>
                <c:pt idx="22279">
                  <c:v>30.668741689510501</c:v>
                </c:pt>
                <c:pt idx="22280">
                  <c:v>30.670118265734299</c:v>
                </c:pt>
                <c:pt idx="22281">
                  <c:v>30.671494841958001</c:v>
                </c:pt>
                <c:pt idx="22282">
                  <c:v>30.672871418181799</c:v>
                </c:pt>
                <c:pt idx="22283">
                  <c:v>30.674247994405601</c:v>
                </c:pt>
                <c:pt idx="22284">
                  <c:v>30.675624570629399</c:v>
                </c:pt>
                <c:pt idx="22285">
                  <c:v>30.6770011468532</c:v>
                </c:pt>
                <c:pt idx="22286">
                  <c:v>30.678377723076899</c:v>
                </c:pt>
                <c:pt idx="22287">
                  <c:v>30.679754299300701</c:v>
                </c:pt>
                <c:pt idx="22288">
                  <c:v>30.681130875524499</c:v>
                </c:pt>
                <c:pt idx="22289">
                  <c:v>30.6825074517483</c:v>
                </c:pt>
                <c:pt idx="22290">
                  <c:v>30.683884027971999</c:v>
                </c:pt>
                <c:pt idx="22291">
                  <c:v>30.6852606041958</c:v>
                </c:pt>
                <c:pt idx="22292">
                  <c:v>30.686637180419599</c:v>
                </c:pt>
                <c:pt idx="22293">
                  <c:v>30.6880137566434</c:v>
                </c:pt>
                <c:pt idx="22294">
                  <c:v>30.689390332867099</c:v>
                </c:pt>
                <c:pt idx="22295">
                  <c:v>30.6907669090909</c:v>
                </c:pt>
                <c:pt idx="22296">
                  <c:v>30.692143485314698</c:v>
                </c:pt>
                <c:pt idx="22297">
                  <c:v>30.6935200615385</c:v>
                </c:pt>
                <c:pt idx="22298">
                  <c:v>30.694896637762199</c:v>
                </c:pt>
                <c:pt idx="22299">
                  <c:v>30.696273213986</c:v>
                </c:pt>
                <c:pt idx="22300">
                  <c:v>30.697649790209798</c:v>
                </c:pt>
                <c:pt idx="22301">
                  <c:v>30.6990263664336</c:v>
                </c:pt>
                <c:pt idx="22302">
                  <c:v>30.700402942657298</c:v>
                </c:pt>
                <c:pt idx="22303">
                  <c:v>30.7017795188811</c:v>
                </c:pt>
                <c:pt idx="22304">
                  <c:v>30.703156095104902</c:v>
                </c:pt>
                <c:pt idx="22305">
                  <c:v>30.7045326713287</c:v>
                </c:pt>
                <c:pt idx="22306">
                  <c:v>30.705909247552501</c:v>
                </c:pt>
                <c:pt idx="22307">
                  <c:v>30.7072858237762</c:v>
                </c:pt>
                <c:pt idx="22308">
                  <c:v>30.708662400000001</c:v>
                </c:pt>
                <c:pt idx="22309">
                  <c:v>30.7100389762238</c:v>
                </c:pt>
                <c:pt idx="22310">
                  <c:v>30.711415552447601</c:v>
                </c:pt>
                <c:pt idx="22311">
                  <c:v>30.7127921286713</c:v>
                </c:pt>
                <c:pt idx="22312">
                  <c:v>30.714168704895101</c:v>
                </c:pt>
                <c:pt idx="22313">
                  <c:v>30.715545281118899</c:v>
                </c:pt>
                <c:pt idx="22314">
                  <c:v>30.716921857342701</c:v>
                </c:pt>
                <c:pt idx="22315">
                  <c:v>30.7182984335664</c:v>
                </c:pt>
                <c:pt idx="22316">
                  <c:v>30.719675009790201</c:v>
                </c:pt>
                <c:pt idx="22317">
                  <c:v>30.721051586013999</c:v>
                </c:pt>
                <c:pt idx="22318">
                  <c:v>30.722428162237801</c:v>
                </c:pt>
                <c:pt idx="22319">
                  <c:v>30.723804738461499</c:v>
                </c:pt>
                <c:pt idx="22320">
                  <c:v>30.725181314685301</c:v>
                </c:pt>
                <c:pt idx="22321">
                  <c:v>30.726557890909099</c:v>
                </c:pt>
                <c:pt idx="22322">
                  <c:v>30.727934467132901</c:v>
                </c:pt>
                <c:pt idx="22323">
                  <c:v>30.729311043356599</c:v>
                </c:pt>
                <c:pt idx="22324">
                  <c:v>30.730687619580401</c:v>
                </c:pt>
                <c:pt idx="22325">
                  <c:v>30.732064195804199</c:v>
                </c:pt>
                <c:pt idx="22326">
                  <c:v>30.733440772028001</c:v>
                </c:pt>
                <c:pt idx="22327">
                  <c:v>30.734817348251799</c:v>
                </c:pt>
                <c:pt idx="22328">
                  <c:v>30.736193924475501</c:v>
                </c:pt>
                <c:pt idx="22329">
                  <c:v>30.737570500699299</c:v>
                </c:pt>
                <c:pt idx="22330">
                  <c:v>30.7389470769231</c:v>
                </c:pt>
                <c:pt idx="22331">
                  <c:v>30.740323653146898</c:v>
                </c:pt>
                <c:pt idx="22332">
                  <c:v>30.741700229370601</c:v>
                </c:pt>
                <c:pt idx="22333">
                  <c:v>30.743076805594399</c:v>
                </c:pt>
                <c:pt idx="22334">
                  <c:v>30.7444533818182</c:v>
                </c:pt>
                <c:pt idx="22335">
                  <c:v>30.745829958041998</c:v>
                </c:pt>
                <c:pt idx="22336">
                  <c:v>30.7472065342657</c:v>
                </c:pt>
                <c:pt idx="22337">
                  <c:v>30.748583110489498</c:v>
                </c:pt>
                <c:pt idx="22338">
                  <c:v>30.7499596867133</c:v>
                </c:pt>
                <c:pt idx="22339">
                  <c:v>30.751336262937102</c:v>
                </c:pt>
                <c:pt idx="22340">
                  <c:v>30.7527128391608</c:v>
                </c:pt>
                <c:pt idx="22341">
                  <c:v>30.754089415384598</c:v>
                </c:pt>
                <c:pt idx="22342">
                  <c:v>30.7554659916084</c:v>
                </c:pt>
                <c:pt idx="22343">
                  <c:v>30.756842567832201</c:v>
                </c:pt>
                <c:pt idx="22344">
                  <c:v>30.758219144056</c:v>
                </c:pt>
                <c:pt idx="22345">
                  <c:v>30.759595720279702</c:v>
                </c:pt>
                <c:pt idx="22346">
                  <c:v>30.7609722965035</c:v>
                </c:pt>
                <c:pt idx="22347">
                  <c:v>30.762348872727301</c:v>
                </c:pt>
                <c:pt idx="22348">
                  <c:v>30.763725448951099</c:v>
                </c:pt>
                <c:pt idx="22349">
                  <c:v>30.765102025174802</c:v>
                </c:pt>
                <c:pt idx="22350">
                  <c:v>30.7664786013986</c:v>
                </c:pt>
                <c:pt idx="22351">
                  <c:v>30.767855177622401</c:v>
                </c:pt>
                <c:pt idx="22352">
                  <c:v>30.769231753846199</c:v>
                </c:pt>
                <c:pt idx="22353">
                  <c:v>30.770608330069901</c:v>
                </c:pt>
                <c:pt idx="22354">
                  <c:v>30.771984906293699</c:v>
                </c:pt>
                <c:pt idx="22355">
                  <c:v>30.773361482517501</c:v>
                </c:pt>
                <c:pt idx="22356">
                  <c:v>30.774738058741299</c:v>
                </c:pt>
                <c:pt idx="22357">
                  <c:v>30.776114634965001</c:v>
                </c:pt>
                <c:pt idx="22358">
                  <c:v>30.777491211188799</c:v>
                </c:pt>
                <c:pt idx="22359">
                  <c:v>30.778867787412601</c:v>
                </c:pt>
                <c:pt idx="22360">
                  <c:v>30.780244363636399</c:v>
                </c:pt>
                <c:pt idx="22361">
                  <c:v>30.781620939860101</c:v>
                </c:pt>
                <c:pt idx="22362">
                  <c:v>30.782997516083899</c:v>
                </c:pt>
                <c:pt idx="22363">
                  <c:v>30.784374092307701</c:v>
                </c:pt>
                <c:pt idx="22364">
                  <c:v>30.785750668531499</c:v>
                </c:pt>
                <c:pt idx="22365">
                  <c:v>30.7871272447553</c:v>
                </c:pt>
                <c:pt idx="22366">
                  <c:v>30.788503820978999</c:v>
                </c:pt>
                <c:pt idx="22367">
                  <c:v>30.789880397202801</c:v>
                </c:pt>
                <c:pt idx="22368">
                  <c:v>30.791256973426599</c:v>
                </c:pt>
                <c:pt idx="22369">
                  <c:v>30.7926335496504</c:v>
                </c:pt>
                <c:pt idx="22370">
                  <c:v>30.794010125874099</c:v>
                </c:pt>
                <c:pt idx="22371">
                  <c:v>30.7953867020979</c:v>
                </c:pt>
                <c:pt idx="22372">
                  <c:v>30.796763278321698</c:v>
                </c:pt>
                <c:pt idx="22373">
                  <c:v>30.7981398545455</c:v>
                </c:pt>
                <c:pt idx="22374">
                  <c:v>30.799516430769199</c:v>
                </c:pt>
                <c:pt idx="22375">
                  <c:v>30.800893006993</c:v>
                </c:pt>
                <c:pt idx="22376">
                  <c:v>30.802269583216798</c:v>
                </c:pt>
                <c:pt idx="22377">
                  <c:v>30.8036461594406</c:v>
                </c:pt>
                <c:pt idx="22378">
                  <c:v>30.805022735664298</c:v>
                </c:pt>
                <c:pt idx="22379">
                  <c:v>30.8063993118881</c:v>
                </c:pt>
                <c:pt idx="22380">
                  <c:v>30.807775888111902</c:v>
                </c:pt>
                <c:pt idx="22381">
                  <c:v>30.8091524643357</c:v>
                </c:pt>
                <c:pt idx="22382">
                  <c:v>30.810529040559398</c:v>
                </c:pt>
                <c:pt idx="22383">
                  <c:v>30.8119056167832</c:v>
                </c:pt>
                <c:pt idx="22384">
                  <c:v>30.813282193007002</c:v>
                </c:pt>
                <c:pt idx="22385">
                  <c:v>30.8146587692308</c:v>
                </c:pt>
                <c:pt idx="22386">
                  <c:v>30.816035345454502</c:v>
                </c:pt>
                <c:pt idx="22387">
                  <c:v>30.8174119216783</c:v>
                </c:pt>
                <c:pt idx="22388">
                  <c:v>30.818788497902101</c:v>
                </c:pt>
                <c:pt idx="22389">
                  <c:v>30.820165074125899</c:v>
                </c:pt>
                <c:pt idx="22390">
                  <c:v>30.821541650349701</c:v>
                </c:pt>
                <c:pt idx="22391">
                  <c:v>30.8229182265734</c:v>
                </c:pt>
                <c:pt idx="22392">
                  <c:v>30.824294802797201</c:v>
                </c:pt>
                <c:pt idx="22393">
                  <c:v>30.825671379020999</c:v>
                </c:pt>
                <c:pt idx="22394">
                  <c:v>30.827047955244801</c:v>
                </c:pt>
                <c:pt idx="22395">
                  <c:v>30.828424531468499</c:v>
                </c:pt>
                <c:pt idx="22396">
                  <c:v>30.829801107692301</c:v>
                </c:pt>
                <c:pt idx="22397">
                  <c:v>30.831177683916099</c:v>
                </c:pt>
                <c:pt idx="22398">
                  <c:v>30.832554260139901</c:v>
                </c:pt>
                <c:pt idx="22399">
                  <c:v>30.833930836363599</c:v>
                </c:pt>
                <c:pt idx="22400">
                  <c:v>30.835307412587401</c:v>
                </c:pt>
                <c:pt idx="22401">
                  <c:v>30.836683988811199</c:v>
                </c:pt>
                <c:pt idx="22402">
                  <c:v>30.838060565035001</c:v>
                </c:pt>
                <c:pt idx="22403">
                  <c:v>30.839437141258699</c:v>
                </c:pt>
                <c:pt idx="22404">
                  <c:v>30.840813717482501</c:v>
                </c:pt>
                <c:pt idx="22405">
                  <c:v>30.842190293706299</c:v>
                </c:pt>
                <c:pt idx="22406">
                  <c:v>30.8435668699301</c:v>
                </c:pt>
                <c:pt idx="22407">
                  <c:v>30.844943446153799</c:v>
                </c:pt>
                <c:pt idx="22408">
                  <c:v>30.846320022377601</c:v>
                </c:pt>
                <c:pt idx="22409">
                  <c:v>30.847696598601399</c:v>
                </c:pt>
                <c:pt idx="22410">
                  <c:v>30.8490731748252</c:v>
                </c:pt>
                <c:pt idx="22411">
                  <c:v>30.850449751048998</c:v>
                </c:pt>
                <c:pt idx="22412">
                  <c:v>30.8518263272727</c:v>
                </c:pt>
                <c:pt idx="22413">
                  <c:v>30.853202903496499</c:v>
                </c:pt>
                <c:pt idx="22414">
                  <c:v>30.8545794797203</c:v>
                </c:pt>
                <c:pt idx="22415">
                  <c:v>30.855956055944102</c:v>
                </c:pt>
                <c:pt idx="22416">
                  <c:v>30.8573326321678</c:v>
                </c:pt>
                <c:pt idx="22417">
                  <c:v>30.858709208391598</c:v>
                </c:pt>
                <c:pt idx="22418">
                  <c:v>30.8600857846154</c:v>
                </c:pt>
                <c:pt idx="22419">
                  <c:v>30.861462360839202</c:v>
                </c:pt>
                <c:pt idx="22420">
                  <c:v>30.8628389370629</c:v>
                </c:pt>
                <c:pt idx="22421">
                  <c:v>30.864215513286702</c:v>
                </c:pt>
                <c:pt idx="22422">
                  <c:v>30.8655920895105</c:v>
                </c:pt>
                <c:pt idx="22423">
                  <c:v>30.866968665734301</c:v>
                </c:pt>
                <c:pt idx="22424">
                  <c:v>30.868345241958</c:v>
                </c:pt>
                <c:pt idx="22425">
                  <c:v>30.869721818181802</c:v>
                </c:pt>
                <c:pt idx="22426">
                  <c:v>30.8710983944056</c:v>
                </c:pt>
                <c:pt idx="22427">
                  <c:v>30.872474970629401</c:v>
                </c:pt>
                <c:pt idx="22428">
                  <c:v>30.873851546853199</c:v>
                </c:pt>
                <c:pt idx="22429">
                  <c:v>30.875228123076901</c:v>
                </c:pt>
                <c:pt idx="22430">
                  <c:v>30.8766046993007</c:v>
                </c:pt>
                <c:pt idx="22431">
                  <c:v>30.877981275524501</c:v>
                </c:pt>
                <c:pt idx="22432">
                  <c:v>30.879357851748299</c:v>
                </c:pt>
                <c:pt idx="22433">
                  <c:v>30.880734427972001</c:v>
                </c:pt>
                <c:pt idx="22434">
                  <c:v>30.882111004195799</c:v>
                </c:pt>
                <c:pt idx="22435">
                  <c:v>30.883487580419601</c:v>
                </c:pt>
                <c:pt idx="22436">
                  <c:v>30.884864156643399</c:v>
                </c:pt>
                <c:pt idx="22437">
                  <c:v>30.886240732867101</c:v>
                </c:pt>
                <c:pt idx="22438">
                  <c:v>30.887617309090899</c:v>
                </c:pt>
                <c:pt idx="22439">
                  <c:v>30.888993885314701</c:v>
                </c:pt>
                <c:pt idx="22440">
                  <c:v>30.890370461538499</c:v>
                </c:pt>
                <c:pt idx="22441">
                  <c:v>30.891747037762201</c:v>
                </c:pt>
                <c:pt idx="22442">
                  <c:v>30.893123613985999</c:v>
                </c:pt>
                <c:pt idx="22443">
                  <c:v>30.894500190209801</c:v>
                </c:pt>
                <c:pt idx="22444">
                  <c:v>30.895876766433599</c:v>
                </c:pt>
                <c:pt idx="22445">
                  <c:v>30.897253342657301</c:v>
                </c:pt>
                <c:pt idx="22446">
                  <c:v>30.898629918881099</c:v>
                </c:pt>
                <c:pt idx="22447">
                  <c:v>30.9000064951049</c:v>
                </c:pt>
                <c:pt idx="22448">
                  <c:v>30.901383071328699</c:v>
                </c:pt>
                <c:pt idx="22449">
                  <c:v>30.9027596475525</c:v>
                </c:pt>
                <c:pt idx="22450">
                  <c:v>30.904136223776199</c:v>
                </c:pt>
                <c:pt idx="22451">
                  <c:v>30.9055128</c:v>
                </c:pt>
                <c:pt idx="22452">
                  <c:v>30.906889376223798</c:v>
                </c:pt>
                <c:pt idx="22453">
                  <c:v>30.9082659524476</c:v>
                </c:pt>
                <c:pt idx="22454">
                  <c:v>30.909642528671299</c:v>
                </c:pt>
                <c:pt idx="22455">
                  <c:v>30.9110191048951</c:v>
                </c:pt>
                <c:pt idx="22456">
                  <c:v>30.912395681118898</c:v>
                </c:pt>
                <c:pt idx="22457">
                  <c:v>30.9137722573427</c:v>
                </c:pt>
                <c:pt idx="22458">
                  <c:v>30.915148833566398</c:v>
                </c:pt>
                <c:pt idx="22459">
                  <c:v>30.9165254097902</c:v>
                </c:pt>
                <c:pt idx="22460">
                  <c:v>30.917901986014002</c:v>
                </c:pt>
                <c:pt idx="22461">
                  <c:v>30.9192785622378</c:v>
                </c:pt>
                <c:pt idx="22462">
                  <c:v>30.920655138461498</c:v>
                </c:pt>
                <c:pt idx="22463">
                  <c:v>30.9220317146853</c:v>
                </c:pt>
                <c:pt idx="22464">
                  <c:v>30.923408290909101</c:v>
                </c:pt>
                <c:pt idx="22465">
                  <c:v>30.9247848671329</c:v>
                </c:pt>
                <c:pt idx="22466">
                  <c:v>30.926161443356602</c:v>
                </c:pt>
                <c:pt idx="22467">
                  <c:v>30.9275380195804</c:v>
                </c:pt>
                <c:pt idx="22468">
                  <c:v>30.928914595804201</c:v>
                </c:pt>
                <c:pt idx="22469">
                  <c:v>30.930291172027999</c:v>
                </c:pt>
                <c:pt idx="22470">
                  <c:v>30.931667748251801</c:v>
                </c:pt>
                <c:pt idx="22471">
                  <c:v>30.9330443244755</c:v>
                </c:pt>
                <c:pt idx="22472">
                  <c:v>30.934420900699301</c:v>
                </c:pt>
                <c:pt idx="22473">
                  <c:v>30.935797476923099</c:v>
                </c:pt>
                <c:pt idx="22474">
                  <c:v>30.937174053146901</c:v>
                </c:pt>
                <c:pt idx="22475">
                  <c:v>30.938550629370599</c:v>
                </c:pt>
                <c:pt idx="22476">
                  <c:v>30.939927205594401</c:v>
                </c:pt>
                <c:pt idx="22477">
                  <c:v>30.941303781818199</c:v>
                </c:pt>
                <c:pt idx="22478">
                  <c:v>30.942680358042001</c:v>
                </c:pt>
                <c:pt idx="22479">
                  <c:v>30.944056934265699</c:v>
                </c:pt>
                <c:pt idx="22480">
                  <c:v>30.945433510489501</c:v>
                </c:pt>
                <c:pt idx="22481">
                  <c:v>30.946810086713299</c:v>
                </c:pt>
                <c:pt idx="22482">
                  <c:v>30.948186662937101</c:v>
                </c:pt>
                <c:pt idx="22483">
                  <c:v>30.949563239160799</c:v>
                </c:pt>
                <c:pt idx="22484">
                  <c:v>30.950939815384601</c:v>
                </c:pt>
                <c:pt idx="22485">
                  <c:v>30.952316391608399</c:v>
                </c:pt>
                <c:pt idx="22486">
                  <c:v>30.9536929678322</c:v>
                </c:pt>
                <c:pt idx="22487">
                  <c:v>30.955069544055899</c:v>
                </c:pt>
                <c:pt idx="22488">
                  <c:v>30.956446120279701</c:v>
                </c:pt>
                <c:pt idx="22489">
                  <c:v>30.957822696503499</c:v>
                </c:pt>
                <c:pt idx="22490">
                  <c:v>30.9591992727273</c:v>
                </c:pt>
                <c:pt idx="22491">
                  <c:v>30.960575848951098</c:v>
                </c:pt>
                <c:pt idx="22492">
                  <c:v>30.9619524251748</c:v>
                </c:pt>
                <c:pt idx="22493">
                  <c:v>30.963329001398598</c:v>
                </c:pt>
                <c:pt idx="22494">
                  <c:v>30.9647055776224</c:v>
                </c:pt>
                <c:pt idx="22495">
                  <c:v>30.966082153846202</c:v>
                </c:pt>
                <c:pt idx="22496">
                  <c:v>30.9674587300699</c:v>
                </c:pt>
                <c:pt idx="22497">
                  <c:v>30.968835306293698</c:v>
                </c:pt>
                <c:pt idx="22498">
                  <c:v>30.9702118825175</c:v>
                </c:pt>
                <c:pt idx="22499">
                  <c:v>30.971588458741302</c:v>
                </c:pt>
                <c:pt idx="22500">
                  <c:v>30.972965034965</c:v>
                </c:pt>
                <c:pt idx="22501">
                  <c:v>30.974341611188802</c:v>
                </c:pt>
                <c:pt idx="22502">
                  <c:v>30.9757181874126</c:v>
                </c:pt>
                <c:pt idx="22503">
                  <c:v>30.977094763636401</c:v>
                </c:pt>
                <c:pt idx="22504">
                  <c:v>30.9784713398601</c:v>
                </c:pt>
                <c:pt idx="22505">
                  <c:v>30.979847916083902</c:v>
                </c:pt>
                <c:pt idx="22506">
                  <c:v>30.9812244923077</c:v>
                </c:pt>
                <c:pt idx="22507">
                  <c:v>30.982601068531501</c:v>
                </c:pt>
                <c:pt idx="22508">
                  <c:v>30.983977644755299</c:v>
                </c:pt>
                <c:pt idx="22509">
                  <c:v>30.985354220979001</c:v>
                </c:pt>
                <c:pt idx="22510">
                  <c:v>30.986730797202799</c:v>
                </c:pt>
                <c:pt idx="22511">
                  <c:v>30.988107373426601</c:v>
                </c:pt>
                <c:pt idx="22512">
                  <c:v>30.989483949650399</c:v>
                </c:pt>
                <c:pt idx="22513">
                  <c:v>30.990860525874101</c:v>
                </c:pt>
                <c:pt idx="22514">
                  <c:v>30.992237102097899</c:v>
                </c:pt>
                <c:pt idx="22515">
                  <c:v>30.993613678321701</c:v>
                </c:pt>
                <c:pt idx="22516">
                  <c:v>30.994990254545499</c:v>
                </c:pt>
                <c:pt idx="22517">
                  <c:v>30.996366830769201</c:v>
                </c:pt>
                <c:pt idx="22518">
                  <c:v>30.997743406992999</c:v>
                </c:pt>
                <c:pt idx="22519">
                  <c:v>30.999119983216801</c:v>
                </c:pt>
                <c:pt idx="22520">
                  <c:v>31.000496559440599</c:v>
                </c:pt>
                <c:pt idx="22521">
                  <c:v>31.001873135664301</c:v>
                </c:pt>
                <c:pt idx="22522">
                  <c:v>31.003249711888099</c:v>
                </c:pt>
                <c:pt idx="22523">
                  <c:v>31.004626288111901</c:v>
                </c:pt>
                <c:pt idx="22524">
                  <c:v>31.006002864335699</c:v>
                </c:pt>
                <c:pt idx="22525">
                  <c:v>31.007379440559401</c:v>
                </c:pt>
                <c:pt idx="22526">
                  <c:v>31.008756016783199</c:v>
                </c:pt>
                <c:pt idx="22527">
                  <c:v>31.010132593007</c:v>
                </c:pt>
                <c:pt idx="22528">
                  <c:v>31.011509169230798</c:v>
                </c:pt>
                <c:pt idx="22529">
                  <c:v>31.012885745454501</c:v>
                </c:pt>
                <c:pt idx="22530">
                  <c:v>31.014262321678299</c:v>
                </c:pt>
                <c:pt idx="22531">
                  <c:v>31.0156388979021</c:v>
                </c:pt>
                <c:pt idx="22532">
                  <c:v>31.017015474125898</c:v>
                </c:pt>
                <c:pt idx="22533">
                  <c:v>31.0183920503497</c:v>
                </c:pt>
                <c:pt idx="22534">
                  <c:v>31.019768626573399</c:v>
                </c:pt>
                <c:pt idx="22535">
                  <c:v>31.0211452027972</c:v>
                </c:pt>
                <c:pt idx="22536">
                  <c:v>31.022521779021002</c:v>
                </c:pt>
                <c:pt idx="22537">
                  <c:v>31.0238983552448</c:v>
                </c:pt>
                <c:pt idx="22538">
                  <c:v>31.025274931468498</c:v>
                </c:pt>
                <c:pt idx="22539">
                  <c:v>31.0266515076923</c:v>
                </c:pt>
                <c:pt idx="22540">
                  <c:v>31.028028083916102</c:v>
                </c:pt>
                <c:pt idx="22541">
                  <c:v>31.0294046601399</c:v>
                </c:pt>
                <c:pt idx="22542">
                  <c:v>31.030781236363602</c:v>
                </c:pt>
                <c:pt idx="22543">
                  <c:v>31.0321578125874</c:v>
                </c:pt>
                <c:pt idx="22544">
                  <c:v>31.033534388811201</c:v>
                </c:pt>
                <c:pt idx="22545">
                  <c:v>31.034910965034999</c:v>
                </c:pt>
                <c:pt idx="22546">
                  <c:v>31.036287541258702</c:v>
                </c:pt>
                <c:pt idx="22547">
                  <c:v>31.0376641174825</c:v>
                </c:pt>
                <c:pt idx="22548">
                  <c:v>31.039040693706301</c:v>
                </c:pt>
                <c:pt idx="22549">
                  <c:v>31.040417269930099</c:v>
                </c:pt>
                <c:pt idx="22550">
                  <c:v>31.041793846153801</c:v>
                </c:pt>
                <c:pt idx="22551">
                  <c:v>31.043170422377599</c:v>
                </c:pt>
                <c:pt idx="22552">
                  <c:v>31.044546998601401</c:v>
                </c:pt>
                <c:pt idx="22553">
                  <c:v>31.045923574825199</c:v>
                </c:pt>
                <c:pt idx="22554">
                  <c:v>31.047300151049001</c:v>
                </c:pt>
                <c:pt idx="22555">
                  <c:v>31.048676727272699</c:v>
                </c:pt>
                <c:pt idx="22556">
                  <c:v>31.050053303496501</c:v>
                </c:pt>
                <c:pt idx="22557">
                  <c:v>31.051429879720299</c:v>
                </c:pt>
                <c:pt idx="22558">
                  <c:v>31.052806455944101</c:v>
                </c:pt>
                <c:pt idx="22559">
                  <c:v>31.054183032167799</c:v>
                </c:pt>
                <c:pt idx="22560">
                  <c:v>31.055559608391601</c:v>
                </c:pt>
                <c:pt idx="22561">
                  <c:v>31.056936184615399</c:v>
                </c:pt>
                <c:pt idx="22562">
                  <c:v>31.0583127608392</c:v>
                </c:pt>
                <c:pt idx="22563">
                  <c:v>31.059689337062899</c:v>
                </c:pt>
                <c:pt idx="22564">
                  <c:v>31.061065913286701</c:v>
                </c:pt>
                <c:pt idx="22565">
                  <c:v>31.062442489510499</c:v>
                </c:pt>
                <c:pt idx="22566">
                  <c:v>31.0638190657343</c:v>
                </c:pt>
                <c:pt idx="22567">
                  <c:v>31.065195641958098</c:v>
                </c:pt>
                <c:pt idx="22568">
                  <c:v>31.0665722181818</c:v>
                </c:pt>
                <c:pt idx="22569">
                  <c:v>31.067948794405599</c:v>
                </c:pt>
                <c:pt idx="22570">
                  <c:v>31.0693253706294</c:v>
                </c:pt>
                <c:pt idx="22571">
                  <c:v>31.070701946853099</c:v>
                </c:pt>
                <c:pt idx="22572">
                  <c:v>31.0720785230769</c:v>
                </c:pt>
                <c:pt idx="22573">
                  <c:v>31.073455099300698</c:v>
                </c:pt>
                <c:pt idx="22574">
                  <c:v>31.0748316755245</c:v>
                </c:pt>
                <c:pt idx="22575">
                  <c:v>31.076208251748302</c:v>
                </c:pt>
                <c:pt idx="22576">
                  <c:v>31.077584827972</c:v>
                </c:pt>
                <c:pt idx="22577">
                  <c:v>31.078961404195802</c:v>
                </c:pt>
                <c:pt idx="22578">
                  <c:v>31.0803379804196</c:v>
                </c:pt>
                <c:pt idx="22579">
                  <c:v>31.081714556643401</c:v>
                </c:pt>
                <c:pt idx="22580">
                  <c:v>31.0830911328671</c:v>
                </c:pt>
                <c:pt idx="22581">
                  <c:v>31.084467709090902</c:v>
                </c:pt>
                <c:pt idx="22582">
                  <c:v>31.0858442853147</c:v>
                </c:pt>
                <c:pt idx="22583">
                  <c:v>31.087220861538501</c:v>
                </c:pt>
                <c:pt idx="22584">
                  <c:v>31.0885974377622</c:v>
                </c:pt>
                <c:pt idx="22585">
                  <c:v>31.089974013986001</c:v>
                </c:pt>
                <c:pt idx="22586">
                  <c:v>31.0913505902098</c:v>
                </c:pt>
                <c:pt idx="22587">
                  <c:v>31.092727166433601</c:v>
                </c:pt>
                <c:pt idx="22588">
                  <c:v>31.0941037426573</c:v>
                </c:pt>
                <c:pt idx="22589">
                  <c:v>31.095480318881101</c:v>
                </c:pt>
                <c:pt idx="22590">
                  <c:v>31.096856895104899</c:v>
                </c:pt>
                <c:pt idx="22591">
                  <c:v>31.098233471328701</c:v>
                </c:pt>
                <c:pt idx="22592">
                  <c:v>31.099610047552499</c:v>
                </c:pt>
                <c:pt idx="22593">
                  <c:v>31.100986623776201</c:v>
                </c:pt>
                <c:pt idx="22594">
                  <c:v>31.102363199999999</c:v>
                </c:pt>
                <c:pt idx="22595">
                  <c:v>31.103739776223801</c:v>
                </c:pt>
                <c:pt idx="22596">
                  <c:v>31.105116352447599</c:v>
                </c:pt>
                <c:pt idx="22597">
                  <c:v>31.106492928671301</c:v>
                </c:pt>
                <c:pt idx="22598">
                  <c:v>31.107869504895099</c:v>
                </c:pt>
                <c:pt idx="22599">
                  <c:v>31.109246081118901</c:v>
                </c:pt>
                <c:pt idx="22600">
                  <c:v>31.110622657342699</c:v>
                </c:pt>
                <c:pt idx="22601">
                  <c:v>31.111999233566401</c:v>
                </c:pt>
                <c:pt idx="22602">
                  <c:v>31.113375809790199</c:v>
                </c:pt>
                <c:pt idx="22603">
                  <c:v>31.114752386014001</c:v>
                </c:pt>
                <c:pt idx="22604">
                  <c:v>31.116128962237799</c:v>
                </c:pt>
                <c:pt idx="22605">
                  <c:v>31.117505538461501</c:v>
                </c:pt>
                <c:pt idx="22606">
                  <c:v>31.118882114685299</c:v>
                </c:pt>
                <c:pt idx="22607">
                  <c:v>31.1202586909091</c:v>
                </c:pt>
                <c:pt idx="22608">
                  <c:v>31.121635267132898</c:v>
                </c:pt>
                <c:pt idx="22609">
                  <c:v>31.123011843356601</c:v>
                </c:pt>
                <c:pt idx="22610">
                  <c:v>31.124388419580399</c:v>
                </c:pt>
                <c:pt idx="22611">
                  <c:v>31.1257649958042</c:v>
                </c:pt>
                <c:pt idx="22612">
                  <c:v>31.127141572027998</c:v>
                </c:pt>
                <c:pt idx="22613">
                  <c:v>31.1285181482518</c:v>
                </c:pt>
                <c:pt idx="22614">
                  <c:v>31.129894724475498</c:v>
                </c:pt>
                <c:pt idx="22615">
                  <c:v>31.1312713006993</c:v>
                </c:pt>
                <c:pt idx="22616">
                  <c:v>31.132647876923102</c:v>
                </c:pt>
                <c:pt idx="22617">
                  <c:v>31.1340244531469</c:v>
                </c:pt>
                <c:pt idx="22618">
                  <c:v>31.135401029370598</c:v>
                </c:pt>
                <c:pt idx="22619">
                  <c:v>31.1367776055944</c:v>
                </c:pt>
                <c:pt idx="22620">
                  <c:v>31.138154181818201</c:v>
                </c:pt>
                <c:pt idx="22621">
                  <c:v>31.139530758042</c:v>
                </c:pt>
                <c:pt idx="22622">
                  <c:v>31.140907334265702</c:v>
                </c:pt>
                <c:pt idx="22623">
                  <c:v>31.1422839104895</c:v>
                </c:pt>
                <c:pt idx="22624">
                  <c:v>31.143660486713301</c:v>
                </c:pt>
                <c:pt idx="22625">
                  <c:v>31.145037062937099</c:v>
                </c:pt>
                <c:pt idx="22626">
                  <c:v>31.146413639160802</c:v>
                </c:pt>
                <c:pt idx="22627">
                  <c:v>31.1477902153846</c:v>
                </c:pt>
                <c:pt idx="22628">
                  <c:v>31.149166791608401</c:v>
                </c:pt>
                <c:pt idx="22629">
                  <c:v>31.150543367832199</c:v>
                </c:pt>
                <c:pt idx="22630">
                  <c:v>31.151919944055901</c:v>
                </c:pt>
                <c:pt idx="22631">
                  <c:v>31.153296520279699</c:v>
                </c:pt>
                <c:pt idx="22632">
                  <c:v>31.154673096503501</c:v>
                </c:pt>
                <c:pt idx="22633">
                  <c:v>31.156049672727299</c:v>
                </c:pt>
                <c:pt idx="22634">
                  <c:v>31.157426248951101</c:v>
                </c:pt>
                <c:pt idx="22635">
                  <c:v>31.158802825174799</c:v>
                </c:pt>
                <c:pt idx="22636">
                  <c:v>31.160179401398601</c:v>
                </c:pt>
                <c:pt idx="22637">
                  <c:v>31.161555977622399</c:v>
                </c:pt>
                <c:pt idx="22638">
                  <c:v>31.162932553846201</c:v>
                </c:pt>
                <c:pt idx="22639">
                  <c:v>31.164309130069899</c:v>
                </c:pt>
                <c:pt idx="22640">
                  <c:v>31.165685706293701</c:v>
                </c:pt>
                <c:pt idx="22641">
                  <c:v>31.167062282517499</c:v>
                </c:pt>
                <c:pt idx="22642">
                  <c:v>31.1684388587413</c:v>
                </c:pt>
                <c:pt idx="22643">
                  <c:v>31.169815434964999</c:v>
                </c:pt>
                <c:pt idx="22644">
                  <c:v>31.171192011188801</c:v>
                </c:pt>
                <c:pt idx="22645">
                  <c:v>31.172568587412599</c:v>
                </c:pt>
                <c:pt idx="22646">
                  <c:v>31.1739451636364</c:v>
                </c:pt>
                <c:pt idx="22647">
                  <c:v>31.175321739860099</c:v>
                </c:pt>
                <c:pt idx="22648">
                  <c:v>31.1766983160839</c:v>
                </c:pt>
                <c:pt idx="22649">
                  <c:v>31.178074892307698</c:v>
                </c:pt>
                <c:pt idx="22650">
                  <c:v>31.1794514685315</c:v>
                </c:pt>
                <c:pt idx="22651">
                  <c:v>31.180828044755302</c:v>
                </c:pt>
                <c:pt idx="22652">
                  <c:v>31.182204620979</c:v>
                </c:pt>
                <c:pt idx="22653">
                  <c:v>31.183581197202798</c:v>
                </c:pt>
                <c:pt idx="22654">
                  <c:v>31.1849577734266</c:v>
                </c:pt>
                <c:pt idx="22655">
                  <c:v>31.186334349650402</c:v>
                </c:pt>
                <c:pt idx="22656">
                  <c:v>31.1877109258741</c:v>
                </c:pt>
                <c:pt idx="22657">
                  <c:v>31.189087502097902</c:v>
                </c:pt>
                <c:pt idx="22658">
                  <c:v>31.1904640783217</c:v>
                </c:pt>
                <c:pt idx="22659">
                  <c:v>31.191840654545501</c:v>
                </c:pt>
                <c:pt idx="22660">
                  <c:v>31.1932172307692</c:v>
                </c:pt>
                <c:pt idx="22661">
                  <c:v>31.194593806993002</c:v>
                </c:pt>
                <c:pt idx="22662">
                  <c:v>31.1959703832168</c:v>
                </c:pt>
                <c:pt idx="22663">
                  <c:v>31.197346959440601</c:v>
                </c:pt>
                <c:pt idx="22664">
                  <c:v>31.1987235356643</c:v>
                </c:pt>
                <c:pt idx="22665">
                  <c:v>31.200100111888101</c:v>
                </c:pt>
                <c:pt idx="22666">
                  <c:v>31.201476688111899</c:v>
                </c:pt>
                <c:pt idx="22667">
                  <c:v>31.202853264335701</c:v>
                </c:pt>
                <c:pt idx="22668">
                  <c:v>31.2042298405594</c:v>
                </c:pt>
                <c:pt idx="22669">
                  <c:v>31.205606416783201</c:v>
                </c:pt>
                <c:pt idx="22670">
                  <c:v>31.206982993006999</c:v>
                </c:pt>
                <c:pt idx="22671">
                  <c:v>31.208359569230801</c:v>
                </c:pt>
                <c:pt idx="22672">
                  <c:v>31.209736145454599</c:v>
                </c:pt>
                <c:pt idx="22673">
                  <c:v>31.211112721678301</c:v>
                </c:pt>
                <c:pt idx="22674">
                  <c:v>31.212489297902099</c:v>
                </c:pt>
                <c:pt idx="22675">
                  <c:v>31.213865874125901</c:v>
                </c:pt>
                <c:pt idx="22676">
                  <c:v>31.215242450349699</c:v>
                </c:pt>
                <c:pt idx="22677">
                  <c:v>31.216619026573401</c:v>
                </c:pt>
                <c:pt idx="22678">
                  <c:v>31.217995602797199</c:v>
                </c:pt>
                <c:pt idx="22679">
                  <c:v>31.219372179021001</c:v>
                </c:pt>
                <c:pt idx="22680">
                  <c:v>31.220748755244799</c:v>
                </c:pt>
                <c:pt idx="22681">
                  <c:v>31.222125331468501</c:v>
                </c:pt>
                <c:pt idx="22682">
                  <c:v>31.223501907692299</c:v>
                </c:pt>
                <c:pt idx="22683">
                  <c:v>31.2248784839161</c:v>
                </c:pt>
                <c:pt idx="22684">
                  <c:v>31.226255060139898</c:v>
                </c:pt>
                <c:pt idx="22685">
                  <c:v>31.227631636363601</c:v>
                </c:pt>
                <c:pt idx="22686">
                  <c:v>31.229008212587399</c:v>
                </c:pt>
                <c:pt idx="22687">
                  <c:v>31.2303847888112</c:v>
                </c:pt>
                <c:pt idx="22688">
                  <c:v>31.231761365034998</c:v>
                </c:pt>
                <c:pt idx="22689">
                  <c:v>31.2331379412587</c:v>
                </c:pt>
                <c:pt idx="22690">
                  <c:v>31.234514517482499</c:v>
                </c:pt>
                <c:pt idx="22691">
                  <c:v>31.2358910937063</c:v>
                </c:pt>
                <c:pt idx="22692">
                  <c:v>31.237267669930102</c:v>
                </c:pt>
                <c:pt idx="22693">
                  <c:v>31.2386442461539</c:v>
                </c:pt>
                <c:pt idx="22694">
                  <c:v>31.240020822377598</c:v>
                </c:pt>
                <c:pt idx="22695">
                  <c:v>31.2413973986014</c:v>
                </c:pt>
                <c:pt idx="22696">
                  <c:v>31.242773974825202</c:v>
                </c:pt>
                <c:pt idx="22697">
                  <c:v>31.244150551049</c:v>
                </c:pt>
                <c:pt idx="22698">
                  <c:v>31.245527127272702</c:v>
                </c:pt>
                <c:pt idx="22699">
                  <c:v>31.2469037034965</c:v>
                </c:pt>
                <c:pt idx="22700">
                  <c:v>31.248280279720301</c:v>
                </c:pt>
                <c:pt idx="22701">
                  <c:v>31.249656855944099</c:v>
                </c:pt>
                <c:pt idx="22702">
                  <c:v>31.251033432167802</c:v>
                </c:pt>
                <c:pt idx="22703">
                  <c:v>31.2524100083916</c:v>
                </c:pt>
                <c:pt idx="22704">
                  <c:v>31.253786584615401</c:v>
                </c:pt>
                <c:pt idx="22705">
                  <c:v>31.255163160839199</c:v>
                </c:pt>
                <c:pt idx="22706">
                  <c:v>31.256539737062901</c:v>
                </c:pt>
                <c:pt idx="22707">
                  <c:v>31.2579163132867</c:v>
                </c:pt>
                <c:pt idx="22708">
                  <c:v>31.259292889510501</c:v>
                </c:pt>
                <c:pt idx="22709">
                  <c:v>31.260669465734299</c:v>
                </c:pt>
                <c:pt idx="22710">
                  <c:v>31.262046041958001</c:v>
                </c:pt>
                <c:pt idx="22711">
                  <c:v>31.263422618181799</c:v>
                </c:pt>
                <c:pt idx="22712">
                  <c:v>31.264799194405601</c:v>
                </c:pt>
                <c:pt idx="22713">
                  <c:v>31.266175770629399</c:v>
                </c:pt>
                <c:pt idx="22714">
                  <c:v>31.267552346853101</c:v>
                </c:pt>
                <c:pt idx="22715">
                  <c:v>31.268928923076899</c:v>
                </c:pt>
                <c:pt idx="22716">
                  <c:v>31.270305499300701</c:v>
                </c:pt>
                <c:pt idx="22717">
                  <c:v>31.271682075524499</c:v>
                </c:pt>
                <c:pt idx="22718">
                  <c:v>31.2730586517483</c:v>
                </c:pt>
                <c:pt idx="22719">
                  <c:v>31.274435227971999</c:v>
                </c:pt>
                <c:pt idx="22720">
                  <c:v>31.275811804195801</c:v>
                </c:pt>
                <c:pt idx="22721">
                  <c:v>31.277188380419599</c:v>
                </c:pt>
                <c:pt idx="22722">
                  <c:v>31.2785649566434</c:v>
                </c:pt>
                <c:pt idx="22723">
                  <c:v>31.279941532867099</c:v>
                </c:pt>
                <c:pt idx="22724">
                  <c:v>31.2813181090909</c:v>
                </c:pt>
                <c:pt idx="22725">
                  <c:v>31.282694685314699</c:v>
                </c:pt>
                <c:pt idx="22726">
                  <c:v>31.2840712615385</c:v>
                </c:pt>
                <c:pt idx="22727">
                  <c:v>31.285447837762199</c:v>
                </c:pt>
                <c:pt idx="22728">
                  <c:v>31.286824413986</c:v>
                </c:pt>
                <c:pt idx="22729">
                  <c:v>31.288200990209798</c:v>
                </c:pt>
                <c:pt idx="22730">
                  <c:v>31.2895775664336</c:v>
                </c:pt>
                <c:pt idx="22731">
                  <c:v>31.290954142657402</c:v>
                </c:pt>
                <c:pt idx="22732">
                  <c:v>31.2923307188811</c:v>
                </c:pt>
                <c:pt idx="22733">
                  <c:v>31.293707295104898</c:v>
                </c:pt>
                <c:pt idx="22734">
                  <c:v>31.2950838713287</c:v>
                </c:pt>
                <c:pt idx="22735">
                  <c:v>31.296460447552398</c:v>
                </c:pt>
                <c:pt idx="22736">
                  <c:v>31.2978370237762</c:v>
                </c:pt>
                <c:pt idx="22737">
                  <c:v>31.299213600000002</c:v>
                </c:pt>
                <c:pt idx="22738">
                  <c:v>31.3005901762238</c:v>
                </c:pt>
                <c:pt idx="22739">
                  <c:v>31.301966752447601</c:v>
                </c:pt>
                <c:pt idx="22740">
                  <c:v>31.3033433286713</c:v>
                </c:pt>
                <c:pt idx="22741">
                  <c:v>31.304719904895101</c:v>
                </c:pt>
                <c:pt idx="22742">
                  <c:v>31.3060964811189</c:v>
                </c:pt>
                <c:pt idx="22743">
                  <c:v>31.307473057342701</c:v>
                </c:pt>
                <c:pt idx="22744">
                  <c:v>31.3088496335664</c:v>
                </c:pt>
                <c:pt idx="22745">
                  <c:v>31.310226209790201</c:v>
                </c:pt>
                <c:pt idx="22746">
                  <c:v>31.311602786013999</c:v>
                </c:pt>
                <c:pt idx="22747">
                  <c:v>31.312979362237801</c:v>
                </c:pt>
                <c:pt idx="22748">
                  <c:v>31.3143559384615</c:v>
                </c:pt>
                <c:pt idx="22749">
                  <c:v>31.315732514685301</c:v>
                </c:pt>
                <c:pt idx="22750">
                  <c:v>31.317109090909099</c:v>
                </c:pt>
                <c:pt idx="22751">
                  <c:v>31.318485667132901</c:v>
                </c:pt>
                <c:pt idx="22752">
                  <c:v>31.319862243356599</c:v>
                </c:pt>
                <c:pt idx="22753">
                  <c:v>31.321238819580401</c:v>
                </c:pt>
                <c:pt idx="22754">
                  <c:v>31.322615395804199</c:v>
                </c:pt>
                <c:pt idx="22755">
                  <c:v>31.323991972028001</c:v>
                </c:pt>
                <c:pt idx="22756">
                  <c:v>31.325368548251799</c:v>
                </c:pt>
                <c:pt idx="22757">
                  <c:v>31.326745124475501</c:v>
                </c:pt>
                <c:pt idx="22758">
                  <c:v>31.328121700699299</c:v>
                </c:pt>
                <c:pt idx="22759">
                  <c:v>31.329498276923101</c:v>
                </c:pt>
                <c:pt idx="22760">
                  <c:v>31.330874853146899</c:v>
                </c:pt>
                <c:pt idx="22761">
                  <c:v>31.332251429370601</c:v>
                </c:pt>
                <c:pt idx="22762">
                  <c:v>31.333628005594399</c:v>
                </c:pt>
                <c:pt idx="22763">
                  <c:v>31.3350045818182</c:v>
                </c:pt>
                <c:pt idx="22764">
                  <c:v>31.336381158041998</c:v>
                </c:pt>
                <c:pt idx="22765">
                  <c:v>31.337757734265701</c:v>
                </c:pt>
                <c:pt idx="22766">
                  <c:v>31.339134310489499</c:v>
                </c:pt>
                <c:pt idx="22767">
                  <c:v>31.3405108867133</c:v>
                </c:pt>
                <c:pt idx="22768">
                  <c:v>31.341887462937098</c:v>
                </c:pt>
                <c:pt idx="22769">
                  <c:v>31.3432640391608</c:v>
                </c:pt>
                <c:pt idx="22770">
                  <c:v>31.344640615384598</c:v>
                </c:pt>
                <c:pt idx="22771">
                  <c:v>31.3460171916084</c:v>
                </c:pt>
                <c:pt idx="22772">
                  <c:v>31.347393767832202</c:v>
                </c:pt>
                <c:pt idx="22773">
                  <c:v>31.348770344056</c:v>
                </c:pt>
                <c:pt idx="22774">
                  <c:v>31.350146920279698</c:v>
                </c:pt>
                <c:pt idx="22775">
                  <c:v>31.3515234965035</c:v>
                </c:pt>
                <c:pt idx="22776">
                  <c:v>31.352900072727302</c:v>
                </c:pt>
                <c:pt idx="22777">
                  <c:v>31.3542766489511</c:v>
                </c:pt>
                <c:pt idx="22778">
                  <c:v>31.355653225174802</c:v>
                </c:pt>
                <c:pt idx="22779">
                  <c:v>31.3570298013986</c:v>
                </c:pt>
                <c:pt idx="22780">
                  <c:v>31.358406377622401</c:v>
                </c:pt>
                <c:pt idx="22781">
                  <c:v>31.359782953846199</c:v>
                </c:pt>
                <c:pt idx="22782">
                  <c:v>31.361159530069902</c:v>
                </c:pt>
                <c:pt idx="22783">
                  <c:v>31.3625361062937</c:v>
                </c:pt>
                <c:pt idx="22784">
                  <c:v>31.363912682517501</c:v>
                </c:pt>
                <c:pt idx="22785">
                  <c:v>31.365289258741299</c:v>
                </c:pt>
                <c:pt idx="22786">
                  <c:v>31.366665834965001</c:v>
                </c:pt>
                <c:pt idx="22787">
                  <c:v>31.368042411188799</c:v>
                </c:pt>
                <c:pt idx="22788">
                  <c:v>31.369418987412601</c:v>
                </c:pt>
                <c:pt idx="22789">
                  <c:v>31.370795563636399</c:v>
                </c:pt>
                <c:pt idx="22790">
                  <c:v>31.372172139860101</c:v>
                </c:pt>
                <c:pt idx="22791">
                  <c:v>31.373548716083899</c:v>
                </c:pt>
                <c:pt idx="22792">
                  <c:v>31.374925292307701</c:v>
                </c:pt>
                <c:pt idx="22793">
                  <c:v>31.376301868531499</c:v>
                </c:pt>
                <c:pt idx="22794">
                  <c:v>31.377678444755201</c:v>
                </c:pt>
                <c:pt idx="22795">
                  <c:v>31.379055020978999</c:v>
                </c:pt>
                <c:pt idx="22796">
                  <c:v>31.380431597202801</c:v>
                </c:pt>
                <c:pt idx="22797">
                  <c:v>31.381808173426599</c:v>
                </c:pt>
                <c:pt idx="22798">
                  <c:v>31.3831847496504</c:v>
                </c:pt>
                <c:pt idx="22799">
                  <c:v>31.384561325874099</c:v>
                </c:pt>
                <c:pt idx="22800">
                  <c:v>31.385937902097901</c:v>
                </c:pt>
                <c:pt idx="22801">
                  <c:v>31.387314478321699</c:v>
                </c:pt>
                <c:pt idx="22802">
                  <c:v>31.3886910545455</c:v>
                </c:pt>
                <c:pt idx="22803">
                  <c:v>31.390067630769199</c:v>
                </c:pt>
                <c:pt idx="22804">
                  <c:v>31.391444206993</c:v>
                </c:pt>
                <c:pt idx="22805">
                  <c:v>31.392820783216798</c:v>
                </c:pt>
                <c:pt idx="22806">
                  <c:v>31.3941973594406</c:v>
                </c:pt>
                <c:pt idx="22807">
                  <c:v>31.395573935664299</c:v>
                </c:pt>
                <c:pt idx="22808">
                  <c:v>31.3969505118881</c:v>
                </c:pt>
                <c:pt idx="22809">
                  <c:v>31.398327088111898</c:v>
                </c:pt>
                <c:pt idx="22810">
                  <c:v>31.3997036643357</c:v>
                </c:pt>
                <c:pt idx="22811">
                  <c:v>31.401080240559399</c:v>
                </c:pt>
                <c:pt idx="22812">
                  <c:v>31.4024568167832</c:v>
                </c:pt>
                <c:pt idx="22813">
                  <c:v>31.403833393007002</c:v>
                </c:pt>
                <c:pt idx="22814">
                  <c:v>31.4052099692308</c:v>
                </c:pt>
                <c:pt idx="22815">
                  <c:v>31.406586545454601</c:v>
                </c:pt>
                <c:pt idx="22816">
                  <c:v>31.4079631216783</c:v>
                </c:pt>
                <c:pt idx="22817">
                  <c:v>31.409339697902102</c:v>
                </c:pt>
                <c:pt idx="22818">
                  <c:v>31.4107162741259</c:v>
                </c:pt>
                <c:pt idx="22819">
                  <c:v>31.412092850349701</c:v>
                </c:pt>
                <c:pt idx="22820">
                  <c:v>31.4134694265734</c:v>
                </c:pt>
                <c:pt idx="22821">
                  <c:v>31.414846002797201</c:v>
                </c:pt>
                <c:pt idx="22822">
                  <c:v>31.416222579020999</c:v>
                </c:pt>
                <c:pt idx="22823">
                  <c:v>31.417599155244801</c:v>
                </c:pt>
                <c:pt idx="22824">
                  <c:v>31.4189757314685</c:v>
                </c:pt>
                <c:pt idx="22825">
                  <c:v>31.420352307692301</c:v>
                </c:pt>
                <c:pt idx="22826">
                  <c:v>31.421728883916099</c:v>
                </c:pt>
                <c:pt idx="22827">
                  <c:v>31.423105460139901</c:v>
                </c:pt>
                <c:pt idx="22828">
                  <c:v>31.424482036363599</c:v>
                </c:pt>
                <c:pt idx="22829">
                  <c:v>31.425858612587401</c:v>
                </c:pt>
                <c:pt idx="22830">
                  <c:v>31.427235188811199</c:v>
                </c:pt>
                <c:pt idx="22831">
                  <c:v>31.428611765035001</c:v>
                </c:pt>
                <c:pt idx="22832">
                  <c:v>31.429988341258699</c:v>
                </c:pt>
                <c:pt idx="22833">
                  <c:v>31.431364917482501</c:v>
                </c:pt>
                <c:pt idx="22834">
                  <c:v>31.432741493706299</c:v>
                </c:pt>
                <c:pt idx="22835">
                  <c:v>31.434118069930101</c:v>
                </c:pt>
                <c:pt idx="22836">
                  <c:v>31.435494646153899</c:v>
                </c:pt>
                <c:pt idx="22837">
                  <c:v>31.436871222377601</c:v>
                </c:pt>
                <c:pt idx="22838">
                  <c:v>31.438247798601399</c:v>
                </c:pt>
                <c:pt idx="22839">
                  <c:v>31.4396243748252</c:v>
                </c:pt>
                <c:pt idx="22840">
                  <c:v>31.441000951048999</c:v>
                </c:pt>
                <c:pt idx="22841">
                  <c:v>31.442377527272701</c:v>
                </c:pt>
                <c:pt idx="22842">
                  <c:v>31.443754103496499</c:v>
                </c:pt>
                <c:pt idx="22843">
                  <c:v>31.4451306797203</c:v>
                </c:pt>
                <c:pt idx="22844">
                  <c:v>31.446507255944098</c:v>
                </c:pt>
                <c:pt idx="22845">
                  <c:v>31.4478838321678</c:v>
                </c:pt>
                <c:pt idx="22846">
                  <c:v>31.449260408391599</c:v>
                </c:pt>
                <c:pt idx="22847">
                  <c:v>31.4506369846154</c:v>
                </c:pt>
                <c:pt idx="22848">
                  <c:v>31.452013560839202</c:v>
                </c:pt>
                <c:pt idx="22849">
                  <c:v>31.4533901370629</c:v>
                </c:pt>
                <c:pt idx="22850">
                  <c:v>31.454766713286698</c:v>
                </c:pt>
                <c:pt idx="22851">
                  <c:v>31.4561432895105</c:v>
                </c:pt>
                <c:pt idx="22852">
                  <c:v>31.457519865734302</c:v>
                </c:pt>
                <c:pt idx="22853">
                  <c:v>31.458896441958</c:v>
                </c:pt>
                <c:pt idx="22854">
                  <c:v>31.460273018181802</c:v>
                </c:pt>
                <c:pt idx="22855">
                  <c:v>31.4616495944056</c:v>
                </c:pt>
                <c:pt idx="22856">
                  <c:v>31.463026170629401</c:v>
                </c:pt>
                <c:pt idx="22857">
                  <c:v>31.464402746853199</c:v>
                </c:pt>
                <c:pt idx="22858">
                  <c:v>31.465779323076902</c:v>
                </c:pt>
                <c:pt idx="22859">
                  <c:v>31.4671558993007</c:v>
                </c:pt>
                <c:pt idx="22860">
                  <c:v>31.468532475524501</c:v>
                </c:pt>
                <c:pt idx="22861">
                  <c:v>31.469909051748299</c:v>
                </c:pt>
                <c:pt idx="22862">
                  <c:v>31.471285627972001</c:v>
                </c:pt>
                <c:pt idx="22863">
                  <c:v>31.4726622041958</c:v>
                </c:pt>
                <c:pt idx="22864">
                  <c:v>31.474038780419601</c:v>
                </c:pt>
                <c:pt idx="22865">
                  <c:v>31.475415356643399</c:v>
                </c:pt>
                <c:pt idx="22866">
                  <c:v>31.476791932867101</c:v>
                </c:pt>
                <c:pt idx="22867">
                  <c:v>31.478168509090899</c:v>
                </c:pt>
                <c:pt idx="22868">
                  <c:v>31.479545085314701</c:v>
                </c:pt>
                <c:pt idx="22869">
                  <c:v>31.480921661538499</c:v>
                </c:pt>
                <c:pt idx="22870">
                  <c:v>31.482298237762201</c:v>
                </c:pt>
                <c:pt idx="22871">
                  <c:v>31.483674813985999</c:v>
                </c:pt>
                <c:pt idx="22872">
                  <c:v>31.485051390209801</c:v>
                </c:pt>
                <c:pt idx="22873">
                  <c:v>31.486427966433599</c:v>
                </c:pt>
                <c:pt idx="22874">
                  <c:v>31.4878045426574</c:v>
                </c:pt>
                <c:pt idx="22875">
                  <c:v>31.489181118881099</c:v>
                </c:pt>
                <c:pt idx="22876">
                  <c:v>31.490557695104901</c:v>
                </c:pt>
                <c:pt idx="22877">
                  <c:v>31.491934271328699</c:v>
                </c:pt>
                <c:pt idx="22878">
                  <c:v>31.493310847552401</c:v>
                </c:pt>
                <c:pt idx="22879">
                  <c:v>31.494687423776199</c:v>
                </c:pt>
                <c:pt idx="22880">
                  <c:v>31.496064000000001</c:v>
                </c:pt>
                <c:pt idx="22881">
                  <c:v>31.497440576223799</c:v>
                </c:pt>
                <c:pt idx="22882">
                  <c:v>31.4988171524476</c:v>
                </c:pt>
                <c:pt idx="22883">
                  <c:v>31.500193728671299</c:v>
                </c:pt>
                <c:pt idx="22884">
                  <c:v>31.5015703048951</c:v>
                </c:pt>
                <c:pt idx="22885">
                  <c:v>31.502946881118898</c:v>
                </c:pt>
                <c:pt idx="22886">
                  <c:v>31.5043234573427</c:v>
                </c:pt>
                <c:pt idx="22887">
                  <c:v>31.505700033566399</c:v>
                </c:pt>
                <c:pt idx="22888">
                  <c:v>31.5070766097902</c:v>
                </c:pt>
                <c:pt idx="22889">
                  <c:v>31.508453186013998</c:v>
                </c:pt>
                <c:pt idx="22890">
                  <c:v>31.5098297622378</c:v>
                </c:pt>
                <c:pt idx="22891">
                  <c:v>31.511206338461498</c:v>
                </c:pt>
                <c:pt idx="22892">
                  <c:v>31.5125829146853</c:v>
                </c:pt>
                <c:pt idx="22893">
                  <c:v>31.513959490909102</c:v>
                </c:pt>
                <c:pt idx="22894">
                  <c:v>31.5153360671329</c:v>
                </c:pt>
                <c:pt idx="22895">
                  <c:v>31.516712643356598</c:v>
                </c:pt>
                <c:pt idx="22896">
                  <c:v>31.5180892195804</c:v>
                </c:pt>
                <c:pt idx="22897">
                  <c:v>31.519465795804201</c:v>
                </c:pt>
                <c:pt idx="22898">
                  <c:v>31.520842372028</c:v>
                </c:pt>
                <c:pt idx="22899">
                  <c:v>31.522218948251801</c:v>
                </c:pt>
                <c:pt idx="22900">
                  <c:v>31.5235955244755</c:v>
                </c:pt>
                <c:pt idx="22901">
                  <c:v>31.524972100699301</c:v>
                </c:pt>
                <c:pt idx="22902">
                  <c:v>31.526348676923099</c:v>
                </c:pt>
                <c:pt idx="22903">
                  <c:v>31.527725253146901</c:v>
                </c:pt>
                <c:pt idx="22904">
                  <c:v>31.5291018293706</c:v>
                </c:pt>
                <c:pt idx="22905">
                  <c:v>31.530478405594401</c:v>
                </c:pt>
                <c:pt idx="22906">
                  <c:v>31.531854981818199</c:v>
                </c:pt>
                <c:pt idx="22907">
                  <c:v>31.533231558042001</c:v>
                </c:pt>
                <c:pt idx="22908">
                  <c:v>31.534608134265699</c:v>
                </c:pt>
                <c:pt idx="22909">
                  <c:v>31.535984710489501</c:v>
                </c:pt>
                <c:pt idx="22910">
                  <c:v>31.537361286713299</c:v>
                </c:pt>
                <c:pt idx="22911">
                  <c:v>31.538737862937101</c:v>
                </c:pt>
                <c:pt idx="22912">
                  <c:v>31.540114439160799</c:v>
                </c:pt>
                <c:pt idx="22913">
                  <c:v>31.541491015384601</c:v>
                </c:pt>
                <c:pt idx="22914">
                  <c:v>31.542867591608399</c:v>
                </c:pt>
                <c:pt idx="22915">
                  <c:v>31.544244167832201</c:v>
                </c:pt>
                <c:pt idx="22916">
                  <c:v>31.545620744055899</c:v>
                </c:pt>
                <c:pt idx="22917">
                  <c:v>31.546997320279701</c:v>
                </c:pt>
                <c:pt idx="22918">
                  <c:v>31.548373896503499</c:v>
                </c:pt>
                <c:pt idx="22919">
                  <c:v>31.5497504727273</c:v>
                </c:pt>
                <c:pt idx="22920">
                  <c:v>31.551127048951098</c:v>
                </c:pt>
                <c:pt idx="22921">
                  <c:v>31.552503625174801</c:v>
                </c:pt>
                <c:pt idx="22922">
                  <c:v>31.553880201398599</c:v>
                </c:pt>
                <c:pt idx="22923">
                  <c:v>31.5552567776224</c:v>
                </c:pt>
                <c:pt idx="22924">
                  <c:v>31.556633353846198</c:v>
                </c:pt>
                <c:pt idx="22925">
                  <c:v>31.5580099300699</c:v>
                </c:pt>
                <c:pt idx="22926">
                  <c:v>31.559386506293698</c:v>
                </c:pt>
                <c:pt idx="22927">
                  <c:v>31.5607630825175</c:v>
                </c:pt>
                <c:pt idx="22928">
                  <c:v>31.562139658741302</c:v>
                </c:pt>
                <c:pt idx="22929">
                  <c:v>31.563516234965</c:v>
                </c:pt>
                <c:pt idx="22930">
                  <c:v>31.564892811188798</c:v>
                </c:pt>
                <c:pt idx="22931">
                  <c:v>31.5662693874126</c:v>
                </c:pt>
                <c:pt idx="22932">
                  <c:v>31.567645963636402</c:v>
                </c:pt>
                <c:pt idx="22933">
                  <c:v>31.5690225398601</c:v>
                </c:pt>
                <c:pt idx="22934">
                  <c:v>31.570399116083902</c:v>
                </c:pt>
                <c:pt idx="22935">
                  <c:v>31.5717756923077</c:v>
                </c:pt>
                <c:pt idx="22936">
                  <c:v>31.573152268531501</c:v>
                </c:pt>
                <c:pt idx="22937">
                  <c:v>31.5745288447552</c:v>
                </c:pt>
                <c:pt idx="22938">
                  <c:v>31.575905420979002</c:v>
                </c:pt>
                <c:pt idx="22939">
                  <c:v>31.5772819972028</c:v>
                </c:pt>
                <c:pt idx="22940">
                  <c:v>31.578658573426601</c:v>
                </c:pt>
                <c:pt idx="22941">
                  <c:v>31.580035149650399</c:v>
                </c:pt>
                <c:pt idx="22942">
                  <c:v>31.581411725874101</c:v>
                </c:pt>
                <c:pt idx="22943">
                  <c:v>31.582788302097899</c:v>
                </c:pt>
                <c:pt idx="22944">
                  <c:v>31.584164878321701</c:v>
                </c:pt>
                <c:pt idx="22945">
                  <c:v>31.585541454545499</c:v>
                </c:pt>
                <c:pt idx="22946">
                  <c:v>31.586918030769201</c:v>
                </c:pt>
                <c:pt idx="22947">
                  <c:v>31.588294606992999</c:v>
                </c:pt>
                <c:pt idx="22948">
                  <c:v>31.589671183216801</c:v>
                </c:pt>
                <c:pt idx="22949">
                  <c:v>31.591047759440599</c:v>
                </c:pt>
                <c:pt idx="22950">
                  <c:v>31.592424335664301</c:v>
                </c:pt>
                <c:pt idx="22951">
                  <c:v>31.593800911888099</c:v>
                </c:pt>
                <c:pt idx="22952">
                  <c:v>31.595177488111901</c:v>
                </c:pt>
                <c:pt idx="22953">
                  <c:v>31.596554064335699</c:v>
                </c:pt>
                <c:pt idx="22954">
                  <c:v>31.597930640559401</c:v>
                </c:pt>
                <c:pt idx="22955">
                  <c:v>31.599307216783199</c:v>
                </c:pt>
                <c:pt idx="22956">
                  <c:v>31.600683793007001</c:v>
                </c:pt>
                <c:pt idx="22957">
                  <c:v>31.602060369230799</c:v>
                </c:pt>
                <c:pt idx="22958">
                  <c:v>31.6034369454546</c:v>
                </c:pt>
                <c:pt idx="22959">
                  <c:v>31.604813521678299</c:v>
                </c:pt>
                <c:pt idx="22960">
                  <c:v>31.6061900979021</c:v>
                </c:pt>
                <c:pt idx="22961">
                  <c:v>31.607566674125898</c:v>
                </c:pt>
                <c:pt idx="22962">
                  <c:v>31.6089432503497</c:v>
                </c:pt>
                <c:pt idx="22963">
                  <c:v>31.610319826573399</c:v>
                </c:pt>
                <c:pt idx="22964">
                  <c:v>31.6116964027972</c:v>
                </c:pt>
                <c:pt idx="22965">
                  <c:v>31.613072979020998</c:v>
                </c:pt>
                <c:pt idx="22966">
                  <c:v>31.6144495552448</c:v>
                </c:pt>
                <c:pt idx="22967">
                  <c:v>31.615826131468499</c:v>
                </c:pt>
                <c:pt idx="22968">
                  <c:v>31.6172027076923</c:v>
                </c:pt>
                <c:pt idx="22969">
                  <c:v>31.618579283916102</c:v>
                </c:pt>
                <c:pt idx="22970">
                  <c:v>31.6199558601399</c:v>
                </c:pt>
                <c:pt idx="22971">
                  <c:v>31.621332436363598</c:v>
                </c:pt>
                <c:pt idx="22972">
                  <c:v>31.6227090125874</c:v>
                </c:pt>
                <c:pt idx="22973">
                  <c:v>31.624085588811202</c:v>
                </c:pt>
                <c:pt idx="22974">
                  <c:v>31.625462165035</c:v>
                </c:pt>
                <c:pt idx="22975">
                  <c:v>31.626838741258702</c:v>
                </c:pt>
                <c:pt idx="22976">
                  <c:v>31.6282153174825</c:v>
                </c:pt>
                <c:pt idx="22977">
                  <c:v>31.629591893706301</c:v>
                </c:pt>
                <c:pt idx="22978">
                  <c:v>31.630968469930099</c:v>
                </c:pt>
                <c:pt idx="22979">
                  <c:v>31.632345046153901</c:v>
                </c:pt>
                <c:pt idx="22980">
                  <c:v>31.6337216223776</c:v>
                </c:pt>
                <c:pt idx="22981">
                  <c:v>31.635098198601401</c:v>
                </c:pt>
                <c:pt idx="22982">
                  <c:v>31.636474774825199</c:v>
                </c:pt>
                <c:pt idx="22983">
                  <c:v>31.637851351049001</c:v>
                </c:pt>
                <c:pt idx="22984">
                  <c:v>31.6392279272727</c:v>
                </c:pt>
                <c:pt idx="22985">
                  <c:v>31.640604503496501</c:v>
                </c:pt>
                <c:pt idx="22986">
                  <c:v>31.641981079720299</c:v>
                </c:pt>
                <c:pt idx="22987">
                  <c:v>31.643357655944101</c:v>
                </c:pt>
                <c:pt idx="22988">
                  <c:v>31.644734232167799</c:v>
                </c:pt>
                <c:pt idx="22989">
                  <c:v>31.646110808391601</c:v>
                </c:pt>
                <c:pt idx="22990">
                  <c:v>31.647487384615399</c:v>
                </c:pt>
                <c:pt idx="22991">
                  <c:v>31.648863960839201</c:v>
                </c:pt>
                <c:pt idx="22992">
                  <c:v>31.650240537062899</c:v>
                </c:pt>
                <c:pt idx="22993">
                  <c:v>31.651617113286701</c:v>
                </c:pt>
                <c:pt idx="22994">
                  <c:v>31.652993689510499</c:v>
                </c:pt>
                <c:pt idx="22995">
                  <c:v>31.6543702657343</c:v>
                </c:pt>
                <c:pt idx="22996">
                  <c:v>31.655746841957999</c:v>
                </c:pt>
                <c:pt idx="22997">
                  <c:v>31.657123418181801</c:v>
                </c:pt>
                <c:pt idx="22998">
                  <c:v>31.658499994405599</c:v>
                </c:pt>
                <c:pt idx="22999">
                  <c:v>31.6598765706294</c:v>
                </c:pt>
                <c:pt idx="23000">
                  <c:v>31.661253146853198</c:v>
                </c:pt>
                <c:pt idx="23001">
                  <c:v>31.6626297230769</c:v>
                </c:pt>
                <c:pt idx="23002">
                  <c:v>31.664006299300699</c:v>
                </c:pt>
                <c:pt idx="23003">
                  <c:v>31.6653828755245</c:v>
                </c:pt>
                <c:pt idx="23004">
                  <c:v>31.666759451748302</c:v>
                </c:pt>
                <c:pt idx="23005">
                  <c:v>31.668136027972</c:v>
                </c:pt>
                <c:pt idx="23006">
                  <c:v>31.669512604195798</c:v>
                </c:pt>
                <c:pt idx="23007">
                  <c:v>31.6708891804196</c:v>
                </c:pt>
                <c:pt idx="23008">
                  <c:v>31.672265756643402</c:v>
                </c:pt>
                <c:pt idx="23009">
                  <c:v>31.6736423328671</c:v>
                </c:pt>
                <c:pt idx="23010">
                  <c:v>31.675018909090898</c:v>
                </c:pt>
                <c:pt idx="23011">
                  <c:v>31.6763954853147</c:v>
                </c:pt>
                <c:pt idx="23012">
                  <c:v>31.677772061538501</c:v>
                </c:pt>
                <c:pt idx="23013">
                  <c:v>31.6791486377622</c:v>
                </c:pt>
                <c:pt idx="23014">
                  <c:v>31.680525213986002</c:v>
                </c:pt>
                <c:pt idx="23015">
                  <c:v>31.6819017902098</c:v>
                </c:pt>
                <c:pt idx="23016">
                  <c:v>31.683278366433601</c:v>
                </c:pt>
                <c:pt idx="23017">
                  <c:v>31.6846549426573</c:v>
                </c:pt>
                <c:pt idx="23018">
                  <c:v>31.686031518881101</c:v>
                </c:pt>
                <c:pt idx="23019">
                  <c:v>31.6874080951049</c:v>
                </c:pt>
                <c:pt idx="23020">
                  <c:v>31.688784671328701</c:v>
                </c:pt>
                <c:pt idx="23021">
                  <c:v>31.690161247552499</c:v>
                </c:pt>
                <c:pt idx="23022">
                  <c:v>31.691537823776201</c:v>
                </c:pt>
                <c:pt idx="23023">
                  <c:v>31.692914399999999</c:v>
                </c:pt>
                <c:pt idx="23024">
                  <c:v>31.694290976223801</c:v>
                </c:pt>
                <c:pt idx="23025">
                  <c:v>31.695667552447599</c:v>
                </c:pt>
                <c:pt idx="23026">
                  <c:v>31.697044128671301</c:v>
                </c:pt>
                <c:pt idx="23027">
                  <c:v>31.698420704895099</c:v>
                </c:pt>
                <c:pt idx="23028">
                  <c:v>31.699797281118901</c:v>
                </c:pt>
                <c:pt idx="23029">
                  <c:v>31.701173857342699</c:v>
                </c:pt>
                <c:pt idx="23030">
                  <c:v>31.702550433566401</c:v>
                </c:pt>
                <c:pt idx="23031">
                  <c:v>31.703927009790199</c:v>
                </c:pt>
                <c:pt idx="23032">
                  <c:v>31.705303586014001</c:v>
                </c:pt>
                <c:pt idx="23033">
                  <c:v>31.706680162237799</c:v>
                </c:pt>
                <c:pt idx="23034">
                  <c:v>31.708056738461501</c:v>
                </c:pt>
                <c:pt idx="23035">
                  <c:v>31.709433314685299</c:v>
                </c:pt>
                <c:pt idx="23036">
                  <c:v>31.710809890909101</c:v>
                </c:pt>
                <c:pt idx="23037">
                  <c:v>31.712186467132899</c:v>
                </c:pt>
                <c:pt idx="23038">
                  <c:v>31.713563043356601</c:v>
                </c:pt>
                <c:pt idx="23039">
                  <c:v>31.714939619580399</c:v>
                </c:pt>
                <c:pt idx="23040">
                  <c:v>31.7163161958042</c:v>
                </c:pt>
                <c:pt idx="23041">
                  <c:v>31.717692772027998</c:v>
                </c:pt>
                <c:pt idx="23042">
                  <c:v>31.719069348251701</c:v>
                </c:pt>
                <c:pt idx="23043">
                  <c:v>31.720445924475499</c:v>
                </c:pt>
                <c:pt idx="23044">
                  <c:v>31.7218225006993</c:v>
                </c:pt>
                <c:pt idx="23045">
                  <c:v>31.723199076923098</c:v>
                </c:pt>
                <c:pt idx="23046">
                  <c:v>31.7245756531469</c:v>
                </c:pt>
                <c:pt idx="23047">
                  <c:v>31.725952229370598</c:v>
                </c:pt>
                <c:pt idx="23048">
                  <c:v>31.7273288055944</c:v>
                </c:pt>
                <c:pt idx="23049">
                  <c:v>31.728705381818202</c:v>
                </c:pt>
                <c:pt idx="23050">
                  <c:v>31.730081958042</c:v>
                </c:pt>
                <c:pt idx="23051">
                  <c:v>31.731458534265698</c:v>
                </c:pt>
                <c:pt idx="23052">
                  <c:v>31.7328351104895</c:v>
                </c:pt>
                <c:pt idx="23053">
                  <c:v>31.734211686713302</c:v>
                </c:pt>
                <c:pt idx="23054">
                  <c:v>31.7355882629371</c:v>
                </c:pt>
                <c:pt idx="23055">
                  <c:v>31.736964839160802</c:v>
                </c:pt>
                <c:pt idx="23056">
                  <c:v>31.7383414153846</c:v>
                </c:pt>
                <c:pt idx="23057">
                  <c:v>31.739717991608401</c:v>
                </c:pt>
                <c:pt idx="23058">
                  <c:v>31.741094567832199</c:v>
                </c:pt>
                <c:pt idx="23059">
                  <c:v>31.742471144055902</c:v>
                </c:pt>
                <c:pt idx="23060">
                  <c:v>31.7438477202797</c:v>
                </c:pt>
                <c:pt idx="23061">
                  <c:v>31.745224296503501</c:v>
                </c:pt>
                <c:pt idx="23062">
                  <c:v>31.746600872727299</c:v>
                </c:pt>
                <c:pt idx="23063">
                  <c:v>31.747977448951101</c:v>
                </c:pt>
                <c:pt idx="23064">
                  <c:v>31.749354025174799</c:v>
                </c:pt>
                <c:pt idx="23065">
                  <c:v>31.750730601398601</c:v>
                </c:pt>
                <c:pt idx="23066">
                  <c:v>31.752107177622399</c:v>
                </c:pt>
                <c:pt idx="23067">
                  <c:v>31.753483753846201</c:v>
                </c:pt>
                <c:pt idx="23068">
                  <c:v>31.754860330069899</c:v>
                </c:pt>
                <c:pt idx="23069">
                  <c:v>31.756236906293701</c:v>
                </c:pt>
                <c:pt idx="23070">
                  <c:v>31.757613482517499</c:v>
                </c:pt>
                <c:pt idx="23071">
                  <c:v>31.758990058741301</c:v>
                </c:pt>
                <c:pt idx="23072">
                  <c:v>31.760366634964999</c:v>
                </c:pt>
                <c:pt idx="23073">
                  <c:v>31.761743211188801</c:v>
                </c:pt>
                <c:pt idx="23074">
                  <c:v>31.763119787412599</c:v>
                </c:pt>
                <c:pt idx="23075">
                  <c:v>31.7644963636364</c:v>
                </c:pt>
                <c:pt idx="23076">
                  <c:v>31.765872939860198</c:v>
                </c:pt>
                <c:pt idx="23077">
                  <c:v>31.767249516083901</c:v>
                </c:pt>
                <c:pt idx="23078">
                  <c:v>31.768626092307699</c:v>
                </c:pt>
                <c:pt idx="23079">
                  <c:v>31.7700026685315</c:v>
                </c:pt>
                <c:pt idx="23080">
                  <c:v>31.771379244755199</c:v>
                </c:pt>
                <c:pt idx="23081">
                  <c:v>31.772755820979</c:v>
                </c:pt>
                <c:pt idx="23082">
                  <c:v>31.774132397202798</c:v>
                </c:pt>
                <c:pt idx="23083">
                  <c:v>31.7755089734266</c:v>
                </c:pt>
                <c:pt idx="23084">
                  <c:v>31.776885549650402</c:v>
                </c:pt>
                <c:pt idx="23085">
                  <c:v>31.7782621258741</c:v>
                </c:pt>
                <c:pt idx="23086">
                  <c:v>31.779638702097898</c:v>
                </c:pt>
                <c:pt idx="23087">
                  <c:v>31.7810152783217</c:v>
                </c:pt>
                <c:pt idx="23088">
                  <c:v>31.782391854545502</c:v>
                </c:pt>
                <c:pt idx="23089">
                  <c:v>31.7837684307692</c:v>
                </c:pt>
                <c:pt idx="23090">
                  <c:v>31.785145006993002</c:v>
                </c:pt>
                <c:pt idx="23091">
                  <c:v>31.7865215832168</c:v>
                </c:pt>
                <c:pt idx="23092">
                  <c:v>31.787898159440601</c:v>
                </c:pt>
                <c:pt idx="23093">
                  <c:v>31.7892747356643</c:v>
                </c:pt>
                <c:pt idx="23094">
                  <c:v>31.790651311888102</c:v>
                </c:pt>
                <c:pt idx="23095">
                  <c:v>31.7920278881119</c:v>
                </c:pt>
                <c:pt idx="23096">
                  <c:v>31.793404464335701</c:v>
                </c:pt>
                <c:pt idx="23097">
                  <c:v>31.7947810405594</c:v>
                </c:pt>
                <c:pt idx="23098">
                  <c:v>31.796157616783201</c:v>
                </c:pt>
                <c:pt idx="23099">
                  <c:v>31.797534193006999</c:v>
                </c:pt>
                <c:pt idx="23100">
                  <c:v>31.798910769230801</c:v>
                </c:pt>
                <c:pt idx="23101">
                  <c:v>31.800287345454599</c:v>
                </c:pt>
                <c:pt idx="23102">
                  <c:v>31.801663921678301</c:v>
                </c:pt>
                <c:pt idx="23103">
                  <c:v>31.803040497902099</c:v>
                </c:pt>
                <c:pt idx="23104">
                  <c:v>31.804417074125901</c:v>
                </c:pt>
                <c:pt idx="23105">
                  <c:v>31.805793650349699</c:v>
                </c:pt>
                <c:pt idx="23106">
                  <c:v>31.807170226573401</c:v>
                </c:pt>
                <c:pt idx="23107">
                  <c:v>31.808546802797199</c:v>
                </c:pt>
                <c:pt idx="23108">
                  <c:v>31.809923379021001</c:v>
                </c:pt>
                <c:pt idx="23109">
                  <c:v>31.811299955244799</c:v>
                </c:pt>
                <c:pt idx="23110">
                  <c:v>31.812676531468501</c:v>
                </c:pt>
                <c:pt idx="23111">
                  <c:v>31.814053107692299</c:v>
                </c:pt>
                <c:pt idx="23112">
                  <c:v>31.815429683916101</c:v>
                </c:pt>
                <c:pt idx="23113">
                  <c:v>31.816806260139899</c:v>
                </c:pt>
                <c:pt idx="23114">
                  <c:v>31.818182836363601</c:v>
                </c:pt>
                <c:pt idx="23115">
                  <c:v>31.819559412587399</c:v>
                </c:pt>
                <c:pt idx="23116">
                  <c:v>31.8209359888112</c:v>
                </c:pt>
                <c:pt idx="23117">
                  <c:v>31.822312565034998</c:v>
                </c:pt>
                <c:pt idx="23118">
                  <c:v>31.823689141258701</c:v>
                </c:pt>
                <c:pt idx="23119">
                  <c:v>31.825065717482499</c:v>
                </c:pt>
                <c:pt idx="23120">
                  <c:v>31.8264422937063</c:v>
                </c:pt>
                <c:pt idx="23121">
                  <c:v>31.827818869930098</c:v>
                </c:pt>
                <c:pt idx="23122">
                  <c:v>31.8291954461539</c:v>
                </c:pt>
                <c:pt idx="23123">
                  <c:v>31.830572022377599</c:v>
                </c:pt>
                <c:pt idx="23124">
                  <c:v>31.8319485986014</c:v>
                </c:pt>
                <c:pt idx="23125">
                  <c:v>31.833325174825202</c:v>
                </c:pt>
                <c:pt idx="23126">
                  <c:v>31.834701751049</c:v>
                </c:pt>
                <c:pt idx="23127">
                  <c:v>31.836078327272698</c:v>
                </c:pt>
                <c:pt idx="23128">
                  <c:v>31.8374549034965</c:v>
                </c:pt>
                <c:pt idx="23129">
                  <c:v>31.838831479720302</c:v>
                </c:pt>
                <c:pt idx="23130">
                  <c:v>31.8402080559441</c:v>
                </c:pt>
                <c:pt idx="23131">
                  <c:v>31.841584632167802</c:v>
                </c:pt>
                <c:pt idx="23132">
                  <c:v>31.8429612083916</c:v>
                </c:pt>
                <c:pt idx="23133">
                  <c:v>31.844337784615401</c:v>
                </c:pt>
                <c:pt idx="23134">
                  <c:v>31.845714360839199</c:v>
                </c:pt>
                <c:pt idx="23135">
                  <c:v>31.847090937062902</c:v>
                </c:pt>
                <c:pt idx="23136">
                  <c:v>31.8484675132867</c:v>
                </c:pt>
                <c:pt idx="23137">
                  <c:v>31.849844089510501</c:v>
                </c:pt>
                <c:pt idx="23138">
                  <c:v>31.851220665734299</c:v>
                </c:pt>
                <c:pt idx="23139">
                  <c:v>31.852597241958001</c:v>
                </c:pt>
                <c:pt idx="23140">
                  <c:v>31.8539738181818</c:v>
                </c:pt>
                <c:pt idx="23141">
                  <c:v>31.855350394405601</c:v>
                </c:pt>
                <c:pt idx="23142">
                  <c:v>31.856726970629399</c:v>
                </c:pt>
                <c:pt idx="23143">
                  <c:v>31.858103546853101</c:v>
                </c:pt>
                <c:pt idx="23144">
                  <c:v>31.859480123076899</c:v>
                </c:pt>
                <c:pt idx="23145">
                  <c:v>31.860856699300701</c:v>
                </c:pt>
                <c:pt idx="23146">
                  <c:v>31.862233275524499</c:v>
                </c:pt>
                <c:pt idx="23147">
                  <c:v>31.863609851748301</c:v>
                </c:pt>
                <c:pt idx="23148">
                  <c:v>31.864986427971999</c:v>
                </c:pt>
                <c:pt idx="23149">
                  <c:v>31.866363004195801</c:v>
                </c:pt>
                <c:pt idx="23150">
                  <c:v>31.867739580419599</c:v>
                </c:pt>
                <c:pt idx="23151">
                  <c:v>31.8691161566434</c:v>
                </c:pt>
                <c:pt idx="23152">
                  <c:v>31.870492732867099</c:v>
                </c:pt>
                <c:pt idx="23153">
                  <c:v>31.871869309090901</c:v>
                </c:pt>
                <c:pt idx="23154">
                  <c:v>31.873245885314699</c:v>
                </c:pt>
                <c:pt idx="23155">
                  <c:v>31.8746224615385</c:v>
                </c:pt>
                <c:pt idx="23156">
                  <c:v>31.875999037762199</c:v>
                </c:pt>
                <c:pt idx="23157">
                  <c:v>31.877375613986001</c:v>
                </c:pt>
                <c:pt idx="23158">
                  <c:v>31.878752190209799</c:v>
                </c:pt>
                <c:pt idx="23159">
                  <c:v>31.8801287664336</c:v>
                </c:pt>
                <c:pt idx="23160">
                  <c:v>31.881505342657299</c:v>
                </c:pt>
                <c:pt idx="23161">
                  <c:v>31.8828819188811</c:v>
                </c:pt>
                <c:pt idx="23162">
                  <c:v>31.884258495104898</c:v>
                </c:pt>
                <c:pt idx="23163">
                  <c:v>31.8856350713287</c:v>
                </c:pt>
                <c:pt idx="23164">
                  <c:v>31.887011647552502</c:v>
                </c:pt>
                <c:pt idx="23165">
                  <c:v>31.8883882237762</c:v>
                </c:pt>
                <c:pt idx="23166">
                  <c:v>31.889764799999998</c:v>
                </c:pt>
                <c:pt idx="23167">
                  <c:v>31.8911413762238</c:v>
                </c:pt>
                <c:pt idx="23168">
                  <c:v>31.892517952447601</c:v>
                </c:pt>
                <c:pt idx="23169">
                  <c:v>31.8938945286713</c:v>
                </c:pt>
                <c:pt idx="23170">
                  <c:v>31.895271104895102</c:v>
                </c:pt>
                <c:pt idx="23171">
                  <c:v>31.8966476811189</c:v>
                </c:pt>
                <c:pt idx="23172">
                  <c:v>31.898024257342701</c:v>
                </c:pt>
                <c:pt idx="23173">
                  <c:v>31.8994008335664</c:v>
                </c:pt>
                <c:pt idx="23174">
                  <c:v>31.900777409790201</c:v>
                </c:pt>
                <c:pt idx="23175">
                  <c:v>31.902153986014</c:v>
                </c:pt>
                <c:pt idx="23176">
                  <c:v>31.903530562237801</c:v>
                </c:pt>
                <c:pt idx="23177">
                  <c:v>31.9049071384615</c:v>
                </c:pt>
                <c:pt idx="23178">
                  <c:v>31.906283714685301</c:v>
                </c:pt>
                <c:pt idx="23179">
                  <c:v>31.907660290909099</c:v>
                </c:pt>
                <c:pt idx="23180">
                  <c:v>31.909036867132901</c:v>
                </c:pt>
                <c:pt idx="23181">
                  <c:v>31.9104134433566</c:v>
                </c:pt>
                <c:pt idx="23182">
                  <c:v>31.911790019580401</c:v>
                </c:pt>
                <c:pt idx="23183">
                  <c:v>31.913166595804199</c:v>
                </c:pt>
                <c:pt idx="23184">
                  <c:v>31.914543172028001</c:v>
                </c:pt>
                <c:pt idx="23185">
                  <c:v>31.915919748251799</c:v>
                </c:pt>
                <c:pt idx="23186">
                  <c:v>31.917296324475501</c:v>
                </c:pt>
                <c:pt idx="23187">
                  <c:v>31.918672900699299</c:v>
                </c:pt>
                <c:pt idx="23188">
                  <c:v>31.920049476923101</c:v>
                </c:pt>
                <c:pt idx="23189">
                  <c:v>31.921426053146899</c:v>
                </c:pt>
                <c:pt idx="23190">
                  <c:v>31.922802629370601</c:v>
                </c:pt>
                <c:pt idx="23191">
                  <c:v>31.924179205594399</c:v>
                </c:pt>
                <c:pt idx="23192">
                  <c:v>31.925555781818201</c:v>
                </c:pt>
                <c:pt idx="23193">
                  <c:v>31.926932358041999</c:v>
                </c:pt>
                <c:pt idx="23194">
                  <c:v>31.928308934265701</c:v>
                </c:pt>
                <c:pt idx="23195">
                  <c:v>31.929685510489499</c:v>
                </c:pt>
                <c:pt idx="23196">
                  <c:v>31.9310620867133</c:v>
                </c:pt>
                <c:pt idx="23197">
                  <c:v>31.932438662937098</c:v>
                </c:pt>
                <c:pt idx="23198">
                  <c:v>31.933815239160801</c:v>
                </c:pt>
                <c:pt idx="23199">
                  <c:v>31.935191815384599</c:v>
                </c:pt>
                <c:pt idx="23200">
                  <c:v>31.9365683916084</c:v>
                </c:pt>
                <c:pt idx="23201">
                  <c:v>31.937944967832198</c:v>
                </c:pt>
                <c:pt idx="23202">
                  <c:v>31.939321544056</c:v>
                </c:pt>
                <c:pt idx="23203">
                  <c:v>31.940698120279698</c:v>
                </c:pt>
                <c:pt idx="23204">
                  <c:v>31.9420746965035</c:v>
                </c:pt>
                <c:pt idx="23205">
                  <c:v>31.943451272727302</c:v>
                </c:pt>
                <c:pt idx="23206">
                  <c:v>31.9448278489511</c:v>
                </c:pt>
                <c:pt idx="23207">
                  <c:v>31.946204425174798</c:v>
                </c:pt>
                <c:pt idx="23208">
                  <c:v>31.9475810013986</c:v>
                </c:pt>
                <c:pt idx="23209">
                  <c:v>31.948957577622402</c:v>
                </c:pt>
                <c:pt idx="23210">
                  <c:v>31.9503341538462</c:v>
                </c:pt>
                <c:pt idx="23211">
                  <c:v>31.951710730069902</c:v>
                </c:pt>
                <c:pt idx="23212">
                  <c:v>31.9530873062937</c:v>
                </c:pt>
                <c:pt idx="23213">
                  <c:v>31.954463882517501</c:v>
                </c:pt>
                <c:pt idx="23214">
                  <c:v>31.955840458741299</c:v>
                </c:pt>
                <c:pt idx="23215">
                  <c:v>31.957217034965002</c:v>
                </c:pt>
                <c:pt idx="23216">
                  <c:v>31.9585936111888</c:v>
                </c:pt>
                <c:pt idx="23217">
                  <c:v>31.959970187412601</c:v>
                </c:pt>
                <c:pt idx="23218">
                  <c:v>31.961346763636399</c:v>
                </c:pt>
                <c:pt idx="23219">
                  <c:v>31.962723339860101</c:v>
                </c:pt>
                <c:pt idx="23220">
                  <c:v>31.964099916083899</c:v>
                </c:pt>
                <c:pt idx="23221">
                  <c:v>31.965476492307701</c:v>
                </c:pt>
                <c:pt idx="23222">
                  <c:v>31.966853068531499</c:v>
                </c:pt>
                <c:pt idx="23223">
                  <c:v>31.968229644755201</c:v>
                </c:pt>
                <c:pt idx="23224">
                  <c:v>31.969606220978999</c:v>
                </c:pt>
                <c:pt idx="23225">
                  <c:v>31.970982797202801</c:v>
                </c:pt>
                <c:pt idx="23226">
                  <c:v>31.972359373426599</c:v>
                </c:pt>
                <c:pt idx="23227">
                  <c:v>31.973735949650401</c:v>
                </c:pt>
                <c:pt idx="23228">
                  <c:v>31.975112525874099</c:v>
                </c:pt>
                <c:pt idx="23229">
                  <c:v>31.976489102097901</c:v>
                </c:pt>
                <c:pt idx="23230">
                  <c:v>31.977865678321699</c:v>
                </c:pt>
                <c:pt idx="23231">
                  <c:v>31.9792422545455</c:v>
                </c:pt>
                <c:pt idx="23232">
                  <c:v>31.980618830769199</c:v>
                </c:pt>
                <c:pt idx="23233">
                  <c:v>31.981995406993001</c:v>
                </c:pt>
                <c:pt idx="23234">
                  <c:v>31.983371983216799</c:v>
                </c:pt>
                <c:pt idx="23235">
                  <c:v>31.9847485594406</c:v>
                </c:pt>
                <c:pt idx="23236">
                  <c:v>31.986125135664299</c:v>
                </c:pt>
                <c:pt idx="23237">
                  <c:v>31.9875017118881</c:v>
                </c:pt>
                <c:pt idx="23238">
                  <c:v>31.988878288111898</c:v>
                </c:pt>
                <c:pt idx="23239">
                  <c:v>31.9902548643357</c:v>
                </c:pt>
                <c:pt idx="23240">
                  <c:v>31.991631440559502</c:v>
                </c:pt>
                <c:pt idx="23241">
                  <c:v>31.9930080167832</c:v>
                </c:pt>
                <c:pt idx="23242">
                  <c:v>31.994384593006998</c:v>
                </c:pt>
                <c:pt idx="23243">
                  <c:v>31.9957611692308</c:v>
                </c:pt>
                <c:pt idx="23244">
                  <c:v>31.997137745454499</c:v>
                </c:pt>
                <c:pt idx="23245">
                  <c:v>31.9985143216783</c:v>
                </c:pt>
                <c:pt idx="23246">
                  <c:v>31.999890897902102</c:v>
                </c:pt>
                <c:pt idx="23247">
                  <c:v>32.001267474125903</c:v>
                </c:pt>
                <c:pt idx="23248">
                  <c:v>32.002644050349701</c:v>
                </c:pt>
                <c:pt idx="23249">
                  <c:v>32.0040206265734</c:v>
                </c:pt>
                <c:pt idx="23250">
                  <c:v>32.005397202797198</c:v>
                </c:pt>
                <c:pt idx="23251">
                  <c:v>32.006773779021003</c:v>
                </c:pt>
                <c:pt idx="23252">
                  <c:v>32.008150355244801</c:v>
                </c:pt>
                <c:pt idx="23253">
                  <c:v>32.0095269314685</c:v>
                </c:pt>
                <c:pt idx="23254">
                  <c:v>32.010903507692298</c:v>
                </c:pt>
                <c:pt idx="23255">
                  <c:v>32.012280083916103</c:v>
                </c:pt>
                <c:pt idx="23256">
                  <c:v>32.013656660139901</c:v>
                </c:pt>
                <c:pt idx="23257">
                  <c:v>32.0150332363636</c:v>
                </c:pt>
                <c:pt idx="23258">
                  <c:v>32.016409812587398</c:v>
                </c:pt>
                <c:pt idx="23259">
                  <c:v>32.017786388811203</c:v>
                </c:pt>
                <c:pt idx="23260">
                  <c:v>32.019162965035001</c:v>
                </c:pt>
                <c:pt idx="23261">
                  <c:v>32.0205395412587</c:v>
                </c:pt>
                <c:pt idx="23262">
                  <c:v>32.021916117482498</c:v>
                </c:pt>
                <c:pt idx="23263">
                  <c:v>32.023292693706303</c:v>
                </c:pt>
                <c:pt idx="23264">
                  <c:v>32.024669269930101</c:v>
                </c:pt>
                <c:pt idx="23265">
                  <c:v>32.026045846153899</c:v>
                </c:pt>
                <c:pt idx="23266">
                  <c:v>32.027422422377597</c:v>
                </c:pt>
                <c:pt idx="23267">
                  <c:v>32.028798998601403</c:v>
                </c:pt>
                <c:pt idx="23268">
                  <c:v>32.030175574825201</c:v>
                </c:pt>
                <c:pt idx="23269">
                  <c:v>32.031552151048999</c:v>
                </c:pt>
                <c:pt idx="23270">
                  <c:v>32.032928727272697</c:v>
                </c:pt>
                <c:pt idx="23271">
                  <c:v>32.034305303496502</c:v>
                </c:pt>
                <c:pt idx="23272">
                  <c:v>32.0356818797203</c:v>
                </c:pt>
                <c:pt idx="23273">
                  <c:v>32.037058455944099</c:v>
                </c:pt>
                <c:pt idx="23274">
                  <c:v>32.038435032167797</c:v>
                </c:pt>
                <c:pt idx="23275">
                  <c:v>32.039811608391602</c:v>
                </c:pt>
                <c:pt idx="23276">
                  <c:v>32.0411881846154</c:v>
                </c:pt>
                <c:pt idx="23277">
                  <c:v>32.042564760839198</c:v>
                </c:pt>
                <c:pt idx="23278">
                  <c:v>32.043941337063004</c:v>
                </c:pt>
                <c:pt idx="23279">
                  <c:v>32.045317913286702</c:v>
                </c:pt>
                <c:pt idx="23280">
                  <c:v>32.0466944895105</c:v>
                </c:pt>
                <c:pt idx="23281">
                  <c:v>32.048071065734298</c:v>
                </c:pt>
                <c:pt idx="23282">
                  <c:v>32.049447641957997</c:v>
                </c:pt>
                <c:pt idx="23283">
                  <c:v>32.050824218181802</c:v>
                </c:pt>
                <c:pt idx="23284">
                  <c:v>32.0522007944056</c:v>
                </c:pt>
                <c:pt idx="23285">
                  <c:v>32.053577370629398</c:v>
                </c:pt>
                <c:pt idx="23286">
                  <c:v>32.054953946853203</c:v>
                </c:pt>
                <c:pt idx="23287">
                  <c:v>32.056330523076902</c:v>
                </c:pt>
                <c:pt idx="23288">
                  <c:v>32.0577070993007</c:v>
                </c:pt>
                <c:pt idx="23289">
                  <c:v>32.059083675524498</c:v>
                </c:pt>
                <c:pt idx="23290">
                  <c:v>32.060460251748303</c:v>
                </c:pt>
                <c:pt idx="23291">
                  <c:v>32.061836827972002</c:v>
                </c:pt>
                <c:pt idx="23292">
                  <c:v>32.0632134041958</c:v>
                </c:pt>
                <c:pt idx="23293">
                  <c:v>32.064589980419598</c:v>
                </c:pt>
                <c:pt idx="23294">
                  <c:v>32.065966556643403</c:v>
                </c:pt>
                <c:pt idx="23295">
                  <c:v>32.067343132867101</c:v>
                </c:pt>
                <c:pt idx="23296">
                  <c:v>32.0687197090909</c:v>
                </c:pt>
                <c:pt idx="23297">
                  <c:v>32.070096285314698</c:v>
                </c:pt>
                <c:pt idx="23298">
                  <c:v>32.071472861538503</c:v>
                </c:pt>
                <c:pt idx="23299">
                  <c:v>32.072849437762201</c:v>
                </c:pt>
                <c:pt idx="23300">
                  <c:v>32.074226013985999</c:v>
                </c:pt>
                <c:pt idx="23301">
                  <c:v>32.075602590209797</c:v>
                </c:pt>
                <c:pt idx="23302">
                  <c:v>32.076979166433603</c:v>
                </c:pt>
                <c:pt idx="23303">
                  <c:v>32.078355742657301</c:v>
                </c:pt>
                <c:pt idx="23304">
                  <c:v>32.079732318881099</c:v>
                </c:pt>
                <c:pt idx="23305">
                  <c:v>32.081108895104897</c:v>
                </c:pt>
                <c:pt idx="23306">
                  <c:v>32.082485471328702</c:v>
                </c:pt>
                <c:pt idx="23307">
                  <c:v>32.0838620475525</c:v>
                </c:pt>
                <c:pt idx="23308">
                  <c:v>32.085238623776199</c:v>
                </c:pt>
                <c:pt idx="23309">
                  <c:v>32.086615199999997</c:v>
                </c:pt>
                <c:pt idx="23310">
                  <c:v>32.087991776223802</c:v>
                </c:pt>
                <c:pt idx="23311">
                  <c:v>32.0893683524476</c:v>
                </c:pt>
                <c:pt idx="23312">
                  <c:v>32.090744928671299</c:v>
                </c:pt>
                <c:pt idx="23313">
                  <c:v>32.092121504895097</c:v>
                </c:pt>
                <c:pt idx="23314">
                  <c:v>32.093498081118902</c:v>
                </c:pt>
                <c:pt idx="23315">
                  <c:v>32.0948746573427</c:v>
                </c:pt>
                <c:pt idx="23316">
                  <c:v>32.096251233566399</c:v>
                </c:pt>
                <c:pt idx="23317">
                  <c:v>32.097627809790197</c:v>
                </c:pt>
                <c:pt idx="23318">
                  <c:v>32.099004386014002</c:v>
                </c:pt>
                <c:pt idx="23319">
                  <c:v>32.1003809622378</c:v>
                </c:pt>
                <c:pt idx="23320">
                  <c:v>32.101757538461499</c:v>
                </c:pt>
                <c:pt idx="23321">
                  <c:v>32.103134114685297</c:v>
                </c:pt>
                <c:pt idx="23322">
                  <c:v>32.104510690909102</c:v>
                </c:pt>
                <c:pt idx="23323">
                  <c:v>32.1058872671329</c:v>
                </c:pt>
                <c:pt idx="23324">
                  <c:v>32.107263843356698</c:v>
                </c:pt>
                <c:pt idx="23325">
                  <c:v>32.108640419580396</c:v>
                </c:pt>
                <c:pt idx="23326">
                  <c:v>32.110016995804202</c:v>
                </c:pt>
                <c:pt idx="23327">
                  <c:v>32.111393572028</c:v>
                </c:pt>
                <c:pt idx="23328">
                  <c:v>32.112770148251798</c:v>
                </c:pt>
                <c:pt idx="23329">
                  <c:v>32.114146724475503</c:v>
                </c:pt>
                <c:pt idx="23330">
                  <c:v>32.115523300699302</c:v>
                </c:pt>
                <c:pt idx="23331">
                  <c:v>32.1168998769231</c:v>
                </c:pt>
                <c:pt idx="23332">
                  <c:v>32.118276453146898</c:v>
                </c:pt>
                <c:pt idx="23333">
                  <c:v>32.119653029370603</c:v>
                </c:pt>
                <c:pt idx="23334">
                  <c:v>32.121029605594401</c:v>
                </c:pt>
                <c:pt idx="23335">
                  <c:v>32.122406181818199</c:v>
                </c:pt>
                <c:pt idx="23336">
                  <c:v>32.123782758041997</c:v>
                </c:pt>
                <c:pt idx="23337">
                  <c:v>32.125159334265703</c:v>
                </c:pt>
                <c:pt idx="23338">
                  <c:v>32.126535910489501</c:v>
                </c:pt>
                <c:pt idx="23339">
                  <c:v>32.127912486713299</c:v>
                </c:pt>
                <c:pt idx="23340">
                  <c:v>32.129289062937097</c:v>
                </c:pt>
                <c:pt idx="23341">
                  <c:v>32.130665639160803</c:v>
                </c:pt>
                <c:pt idx="23342">
                  <c:v>32.132042215384601</c:v>
                </c:pt>
                <c:pt idx="23343">
                  <c:v>32.133418791608399</c:v>
                </c:pt>
                <c:pt idx="23344">
                  <c:v>32.134795367832197</c:v>
                </c:pt>
                <c:pt idx="23345">
                  <c:v>32.136171944055903</c:v>
                </c:pt>
                <c:pt idx="23346">
                  <c:v>32.137548520279701</c:v>
                </c:pt>
                <c:pt idx="23347">
                  <c:v>32.138925096503499</c:v>
                </c:pt>
                <c:pt idx="23348">
                  <c:v>32.140301672727297</c:v>
                </c:pt>
                <c:pt idx="23349">
                  <c:v>32.141678248951102</c:v>
                </c:pt>
                <c:pt idx="23350">
                  <c:v>32.143054825174801</c:v>
                </c:pt>
                <c:pt idx="23351">
                  <c:v>32.144431401398599</c:v>
                </c:pt>
                <c:pt idx="23352">
                  <c:v>32.145807977622397</c:v>
                </c:pt>
                <c:pt idx="23353">
                  <c:v>32.147184553846202</c:v>
                </c:pt>
                <c:pt idx="23354">
                  <c:v>32.148561130069901</c:v>
                </c:pt>
                <c:pt idx="23355">
                  <c:v>32.149937706293699</c:v>
                </c:pt>
                <c:pt idx="23356">
                  <c:v>32.151314282517497</c:v>
                </c:pt>
                <c:pt idx="23357">
                  <c:v>32.152690858741302</c:v>
                </c:pt>
                <c:pt idx="23358">
                  <c:v>32.154067434965</c:v>
                </c:pt>
                <c:pt idx="23359">
                  <c:v>32.155444011188798</c:v>
                </c:pt>
                <c:pt idx="23360">
                  <c:v>32.156820587412597</c:v>
                </c:pt>
                <c:pt idx="23361">
                  <c:v>32.158197163636402</c:v>
                </c:pt>
                <c:pt idx="23362">
                  <c:v>32.1595737398601</c:v>
                </c:pt>
                <c:pt idx="23363">
                  <c:v>32.160950316083898</c:v>
                </c:pt>
                <c:pt idx="23364">
                  <c:v>32.162326892307703</c:v>
                </c:pt>
                <c:pt idx="23365">
                  <c:v>32.163703468531502</c:v>
                </c:pt>
                <c:pt idx="23366">
                  <c:v>32.1650800447553</c:v>
                </c:pt>
                <c:pt idx="23367">
                  <c:v>32.166456620978998</c:v>
                </c:pt>
                <c:pt idx="23368">
                  <c:v>32.167833197202803</c:v>
                </c:pt>
                <c:pt idx="23369">
                  <c:v>32.169209773426601</c:v>
                </c:pt>
                <c:pt idx="23370">
                  <c:v>32.170586349650399</c:v>
                </c:pt>
                <c:pt idx="23371">
                  <c:v>32.171962925874098</c:v>
                </c:pt>
                <c:pt idx="23372">
                  <c:v>32.173339502097903</c:v>
                </c:pt>
                <c:pt idx="23373">
                  <c:v>32.174716078321701</c:v>
                </c:pt>
                <c:pt idx="23374">
                  <c:v>32.176092654545499</c:v>
                </c:pt>
                <c:pt idx="23375">
                  <c:v>32.177469230769198</c:v>
                </c:pt>
                <c:pt idx="23376">
                  <c:v>32.178845806993003</c:v>
                </c:pt>
                <c:pt idx="23377">
                  <c:v>32.180222383216801</c:v>
                </c:pt>
                <c:pt idx="23378">
                  <c:v>32.181598959440599</c:v>
                </c:pt>
                <c:pt idx="23379">
                  <c:v>32.182975535664298</c:v>
                </c:pt>
                <c:pt idx="23380">
                  <c:v>32.184352111888103</c:v>
                </c:pt>
                <c:pt idx="23381">
                  <c:v>32.185728688111901</c:v>
                </c:pt>
                <c:pt idx="23382">
                  <c:v>32.187105264335699</c:v>
                </c:pt>
                <c:pt idx="23383">
                  <c:v>32.188481840559497</c:v>
                </c:pt>
                <c:pt idx="23384">
                  <c:v>32.189858416783203</c:v>
                </c:pt>
                <c:pt idx="23385">
                  <c:v>32.191234993007001</c:v>
                </c:pt>
                <c:pt idx="23386">
                  <c:v>32.192611569230799</c:v>
                </c:pt>
                <c:pt idx="23387">
                  <c:v>32.193988145454597</c:v>
                </c:pt>
                <c:pt idx="23388">
                  <c:v>32.195364721678303</c:v>
                </c:pt>
                <c:pt idx="23389">
                  <c:v>32.196741297902101</c:v>
                </c:pt>
                <c:pt idx="23390">
                  <c:v>32.198117874125899</c:v>
                </c:pt>
                <c:pt idx="23391">
                  <c:v>32.199494450349697</c:v>
                </c:pt>
                <c:pt idx="23392">
                  <c:v>32.200871026573402</c:v>
                </c:pt>
                <c:pt idx="23393">
                  <c:v>32.2022476027972</c:v>
                </c:pt>
                <c:pt idx="23394">
                  <c:v>32.203624179020998</c:v>
                </c:pt>
                <c:pt idx="23395">
                  <c:v>32.205000755244797</c:v>
                </c:pt>
                <c:pt idx="23396">
                  <c:v>32.206377331468502</c:v>
                </c:pt>
                <c:pt idx="23397">
                  <c:v>32.2077539076923</c:v>
                </c:pt>
                <c:pt idx="23398">
                  <c:v>32.209130483916098</c:v>
                </c:pt>
                <c:pt idx="23399">
                  <c:v>32.210507060139904</c:v>
                </c:pt>
                <c:pt idx="23400">
                  <c:v>32.211883636363602</c:v>
                </c:pt>
                <c:pt idx="23401">
                  <c:v>32.2132602125874</c:v>
                </c:pt>
                <c:pt idx="23402">
                  <c:v>32.214636788811198</c:v>
                </c:pt>
                <c:pt idx="23403">
                  <c:v>32.216013365035003</c:v>
                </c:pt>
                <c:pt idx="23404">
                  <c:v>32.217389941258702</c:v>
                </c:pt>
                <c:pt idx="23405">
                  <c:v>32.2187665174825</c:v>
                </c:pt>
                <c:pt idx="23406">
                  <c:v>32.220143093706298</c:v>
                </c:pt>
                <c:pt idx="23407">
                  <c:v>32.221519669930103</c:v>
                </c:pt>
                <c:pt idx="23408">
                  <c:v>32.222896246153901</c:v>
                </c:pt>
                <c:pt idx="23409">
                  <c:v>32.2242728223776</c:v>
                </c:pt>
                <c:pt idx="23410">
                  <c:v>32.225649398601398</c:v>
                </c:pt>
                <c:pt idx="23411">
                  <c:v>32.227025974825203</c:v>
                </c:pt>
                <c:pt idx="23412">
                  <c:v>32.228402551049001</c:v>
                </c:pt>
                <c:pt idx="23413">
                  <c:v>32.2297791272727</c:v>
                </c:pt>
                <c:pt idx="23414">
                  <c:v>32.231155703496498</c:v>
                </c:pt>
                <c:pt idx="23415">
                  <c:v>32.232532279720303</c:v>
                </c:pt>
                <c:pt idx="23416">
                  <c:v>32.233908855944101</c:v>
                </c:pt>
                <c:pt idx="23417">
                  <c:v>32.2352854321678</c:v>
                </c:pt>
                <c:pt idx="23418">
                  <c:v>32.236662008391598</c:v>
                </c:pt>
                <c:pt idx="23419">
                  <c:v>32.238038584615403</c:v>
                </c:pt>
                <c:pt idx="23420">
                  <c:v>32.239415160839201</c:v>
                </c:pt>
                <c:pt idx="23421">
                  <c:v>32.240791737062899</c:v>
                </c:pt>
                <c:pt idx="23422">
                  <c:v>32.242168313286697</c:v>
                </c:pt>
                <c:pt idx="23423">
                  <c:v>32.243544889510503</c:v>
                </c:pt>
                <c:pt idx="23424">
                  <c:v>32.244921465734301</c:v>
                </c:pt>
                <c:pt idx="23425">
                  <c:v>32.246298041957999</c:v>
                </c:pt>
                <c:pt idx="23426">
                  <c:v>32.247674618181797</c:v>
                </c:pt>
                <c:pt idx="23427">
                  <c:v>32.249051194405602</c:v>
                </c:pt>
                <c:pt idx="23428">
                  <c:v>32.2504277706294</c:v>
                </c:pt>
                <c:pt idx="23429">
                  <c:v>32.251804346853199</c:v>
                </c:pt>
                <c:pt idx="23430">
                  <c:v>32.253180923076897</c:v>
                </c:pt>
                <c:pt idx="23431">
                  <c:v>32.254557499300702</c:v>
                </c:pt>
                <c:pt idx="23432">
                  <c:v>32.2559340755245</c:v>
                </c:pt>
                <c:pt idx="23433">
                  <c:v>32.257310651748298</c:v>
                </c:pt>
                <c:pt idx="23434">
                  <c:v>32.258687227971997</c:v>
                </c:pt>
                <c:pt idx="23435">
                  <c:v>32.260063804195802</c:v>
                </c:pt>
                <c:pt idx="23436">
                  <c:v>32.2614403804196</c:v>
                </c:pt>
                <c:pt idx="23437">
                  <c:v>32.262816956643398</c:v>
                </c:pt>
                <c:pt idx="23438">
                  <c:v>32.264193532867097</c:v>
                </c:pt>
                <c:pt idx="23439">
                  <c:v>32.265570109090902</c:v>
                </c:pt>
                <c:pt idx="23440">
                  <c:v>32.2669466853147</c:v>
                </c:pt>
                <c:pt idx="23441">
                  <c:v>32.268323261538498</c:v>
                </c:pt>
                <c:pt idx="23442">
                  <c:v>32.269699837762197</c:v>
                </c:pt>
                <c:pt idx="23443">
                  <c:v>32.271076413986002</c:v>
                </c:pt>
                <c:pt idx="23444">
                  <c:v>32.2724529902098</c:v>
                </c:pt>
                <c:pt idx="23445">
                  <c:v>32.273829566433598</c:v>
                </c:pt>
                <c:pt idx="23446">
                  <c:v>32.275206142657296</c:v>
                </c:pt>
                <c:pt idx="23447">
                  <c:v>32.276582718881102</c:v>
                </c:pt>
                <c:pt idx="23448">
                  <c:v>32.2779592951049</c:v>
                </c:pt>
                <c:pt idx="23449">
                  <c:v>32.279335871328698</c:v>
                </c:pt>
                <c:pt idx="23450">
                  <c:v>32.280712447552503</c:v>
                </c:pt>
                <c:pt idx="23451">
                  <c:v>32.282089023776201</c:v>
                </c:pt>
                <c:pt idx="23452">
                  <c:v>32.2834656</c:v>
                </c:pt>
                <c:pt idx="23453">
                  <c:v>32.284842176223798</c:v>
                </c:pt>
                <c:pt idx="23454">
                  <c:v>32.286218752447603</c:v>
                </c:pt>
                <c:pt idx="23455">
                  <c:v>32.287595328671301</c:v>
                </c:pt>
                <c:pt idx="23456">
                  <c:v>32.288971904895099</c:v>
                </c:pt>
                <c:pt idx="23457">
                  <c:v>32.290348481118897</c:v>
                </c:pt>
                <c:pt idx="23458">
                  <c:v>32.291725057342703</c:v>
                </c:pt>
                <c:pt idx="23459">
                  <c:v>32.293101633566401</c:v>
                </c:pt>
                <c:pt idx="23460">
                  <c:v>32.294478209790199</c:v>
                </c:pt>
                <c:pt idx="23461">
                  <c:v>32.295854786013997</c:v>
                </c:pt>
                <c:pt idx="23462">
                  <c:v>32.297231362237802</c:v>
                </c:pt>
                <c:pt idx="23463">
                  <c:v>32.298607938461501</c:v>
                </c:pt>
                <c:pt idx="23464">
                  <c:v>32.299984514685299</c:v>
                </c:pt>
                <c:pt idx="23465">
                  <c:v>32.301361090909097</c:v>
                </c:pt>
                <c:pt idx="23466">
                  <c:v>32.302737667132902</c:v>
                </c:pt>
                <c:pt idx="23467">
                  <c:v>32.304114243356601</c:v>
                </c:pt>
                <c:pt idx="23468">
                  <c:v>32.305490819580399</c:v>
                </c:pt>
                <c:pt idx="23469">
                  <c:v>32.306867395804197</c:v>
                </c:pt>
                <c:pt idx="23470">
                  <c:v>32.308243972028002</c:v>
                </c:pt>
                <c:pt idx="23471">
                  <c:v>32.3096205482518</c:v>
                </c:pt>
                <c:pt idx="23472">
                  <c:v>32.310997124475499</c:v>
                </c:pt>
                <c:pt idx="23473">
                  <c:v>32.312373700699297</c:v>
                </c:pt>
                <c:pt idx="23474">
                  <c:v>32.313750276923102</c:v>
                </c:pt>
                <c:pt idx="23475">
                  <c:v>32.3151268531469</c:v>
                </c:pt>
                <c:pt idx="23476">
                  <c:v>32.316503429370599</c:v>
                </c:pt>
                <c:pt idx="23477">
                  <c:v>32.317880005594397</c:v>
                </c:pt>
                <c:pt idx="23478">
                  <c:v>32.319256581818202</c:v>
                </c:pt>
                <c:pt idx="23479">
                  <c:v>32.320633158042</c:v>
                </c:pt>
                <c:pt idx="23480">
                  <c:v>32.322009734265698</c:v>
                </c:pt>
                <c:pt idx="23481">
                  <c:v>32.323386310489497</c:v>
                </c:pt>
                <c:pt idx="23482">
                  <c:v>32.324762886713302</c:v>
                </c:pt>
                <c:pt idx="23483">
                  <c:v>32.3261394629371</c:v>
                </c:pt>
                <c:pt idx="23484">
                  <c:v>32.327516039160898</c:v>
                </c:pt>
                <c:pt idx="23485">
                  <c:v>32.328892615384603</c:v>
                </c:pt>
                <c:pt idx="23486">
                  <c:v>32.330269191608402</c:v>
                </c:pt>
                <c:pt idx="23487">
                  <c:v>32.3316457678322</c:v>
                </c:pt>
                <c:pt idx="23488">
                  <c:v>32.333022344055998</c:v>
                </c:pt>
                <c:pt idx="23489">
                  <c:v>32.334398920279703</c:v>
                </c:pt>
                <c:pt idx="23490">
                  <c:v>32.335775496503501</c:v>
                </c:pt>
                <c:pt idx="23491">
                  <c:v>32.337152072727299</c:v>
                </c:pt>
                <c:pt idx="23492">
                  <c:v>32.338528648951097</c:v>
                </c:pt>
                <c:pt idx="23493">
                  <c:v>32.339905225174803</c:v>
                </c:pt>
                <c:pt idx="23494">
                  <c:v>32.341281801398601</c:v>
                </c:pt>
                <c:pt idx="23495">
                  <c:v>32.342658377622399</c:v>
                </c:pt>
                <c:pt idx="23496">
                  <c:v>32.344034953846197</c:v>
                </c:pt>
                <c:pt idx="23497">
                  <c:v>32.345411530069903</c:v>
                </c:pt>
                <c:pt idx="23498">
                  <c:v>32.346788106293701</c:v>
                </c:pt>
                <c:pt idx="23499">
                  <c:v>32.348164682517499</c:v>
                </c:pt>
                <c:pt idx="23500">
                  <c:v>32.349541258741297</c:v>
                </c:pt>
                <c:pt idx="23501">
                  <c:v>32.350917834965003</c:v>
                </c:pt>
                <c:pt idx="23502">
                  <c:v>32.352294411188801</c:v>
                </c:pt>
                <c:pt idx="23503">
                  <c:v>32.353670987412599</c:v>
                </c:pt>
                <c:pt idx="23504">
                  <c:v>32.355047563636397</c:v>
                </c:pt>
                <c:pt idx="23505">
                  <c:v>32.356424139860103</c:v>
                </c:pt>
                <c:pt idx="23506">
                  <c:v>32.357800716083901</c:v>
                </c:pt>
                <c:pt idx="23507">
                  <c:v>32.359177292307699</c:v>
                </c:pt>
                <c:pt idx="23508">
                  <c:v>32.360553868531497</c:v>
                </c:pt>
                <c:pt idx="23509">
                  <c:v>32.361930444755302</c:v>
                </c:pt>
                <c:pt idx="23510">
                  <c:v>32.363307020979001</c:v>
                </c:pt>
                <c:pt idx="23511">
                  <c:v>32.364683597202799</c:v>
                </c:pt>
                <c:pt idx="23512">
                  <c:v>32.366060173426597</c:v>
                </c:pt>
                <c:pt idx="23513">
                  <c:v>32.367436749650402</c:v>
                </c:pt>
                <c:pt idx="23514">
                  <c:v>32.3688133258741</c:v>
                </c:pt>
                <c:pt idx="23515">
                  <c:v>32.370189902097898</c:v>
                </c:pt>
                <c:pt idx="23516">
                  <c:v>32.371566478321697</c:v>
                </c:pt>
                <c:pt idx="23517">
                  <c:v>32.372943054545502</c:v>
                </c:pt>
                <c:pt idx="23518">
                  <c:v>32.3743196307692</c:v>
                </c:pt>
                <c:pt idx="23519">
                  <c:v>32.375696206992998</c:v>
                </c:pt>
                <c:pt idx="23520">
                  <c:v>32.377072783216803</c:v>
                </c:pt>
                <c:pt idx="23521">
                  <c:v>32.378449359440602</c:v>
                </c:pt>
                <c:pt idx="23522">
                  <c:v>32.3798259356643</c:v>
                </c:pt>
                <c:pt idx="23523">
                  <c:v>32.381202511888098</c:v>
                </c:pt>
                <c:pt idx="23524">
                  <c:v>32.382579088111903</c:v>
                </c:pt>
                <c:pt idx="23525">
                  <c:v>32.383955664335701</c:v>
                </c:pt>
                <c:pt idx="23526">
                  <c:v>32.3853322405594</c:v>
                </c:pt>
                <c:pt idx="23527">
                  <c:v>32.386708816783198</c:v>
                </c:pt>
                <c:pt idx="23528">
                  <c:v>32.388085393007003</c:v>
                </c:pt>
                <c:pt idx="23529">
                  <c:v>32.389461969230801</c:v>
                </c:pt>
                <c:pt idx="23530">
                  <c:v>32.390838545454599</c:v>
                </c:pt>
                <c:pt idx="23531">
                  <c:v>32.392215121678298</c:v>
                </c:pt>
                <c:pt idx="23532">
                  <c:v>32.393591697902103</c:v>
                </c:pt>
                <c:pt idx="23533">
                  <c:v>32.394968274125901</c:v>
                </c:pt>
                <c:pt idx="23534">
                  <c:v>32.396344850349699</c:v>
                </c:pt>
                <c:pt idx="23535">
                  <c:v>32.397721426573398</c:v>
                </c:pt>
                <c:pt idx="23536">
                  <c:v>32.399098002797203</c:v>
                </c:pt>
                <c:pt idx="23537">
                  <c:v>32.400474579021001</c:v>
                </c:pt>
                <c:pt idx="23538">
                  <c:v>32.401851155244799</c:v>
                </c:pt>
                <c:pt idx="23539">
                  <c:v>32.403227731468498</c:v>
                </c:pt>
                <c:pt idx="23540">
                  <c:v>32.404604307692303</c:v>
                </c:pt>
                <c:pt idx="23541">
                  <c:v>32.405980883916101</c:v>
                </c:pt>
                <c:pt idx="23542">
                  <c:v>32.407357460139899</c:v>
                </c:pt>
                <c:pt idx="23543">
                  <c:v>32.408734036363597</c:v>
                </c:pt>
                <c:pt idx="23544">
                  <c:v>32.410110612587403</c:v>
                </c:pt>
                <c:pt idx="23545">
                  <c:v>32.411487188811201</c:v>
                </c:pt>
                <c:pt idx="23546">
                  <c:v>32.412863765034999</c:v>
                </c:pt>
                <c:pt idx="23547">
                  <c:v>32.414240341258697</c:v>
                </c:pt>
                <c:pt idx="23548">
                  <c:v>32.415616917482502</c:v>
                </c:pt>
                <c:pt idx="23549">
                  <c:v>32.4169934937063</c:v>
                </c:pt>
                <c:pt idx="23550">
                  <c:v>32.418370069930099</c:v>
                </c:pt>
                <c:pt idx="23551">
                  <c:v>32.419746646153897</c:v>
                </c:pt>
                <c:pt idx="23552">
                  <c:v>32.421123222377602</c:v>
                </c:pt>
                <c:pt idx="23553">
                  <c:v>32.4224997986014</c:v>
                </c:pt>
                <c:pt idx="23554">
                  <c:v>32.423876374825198</c:v>
                </c:pt>
                <c:pt idx="23555">
                  <c:v>32.425252951049004</c:v>
                </c:pt>
                <c:pt idx="23556">
                  <c:v>32.426629527272702</c:v>
                </c:pt>
                <c:pt idx="23557">
                  <c:v>32.4280061034965</c:v>
                </c:pt>
                <c:pt idx="23558">
                  <c:v>32.429382679720298</c:v>
                </c:pt>
                <c:pt idx="23559">
                  <c:v>32.430759255944103</c:v>
                </c:pt>
                <c:pt idx="23560">
                  <c:v>32.432135832167802</c:v>
                </c:pt>
                <c:pt idx="23561">
                  <c:v>32.4335124083916</c:v>
                </c:pt>
                <c:pt idx="23562">
                  <c:v>32.434888984615398</c:v>
                </c:pt>
                <c:pt idx="23563">
                  <c:v>32.436265560839203</c:v>
                </c:pt>
                <c:pt idx="23564">
                  <c:v>32.437642137062902</c:v>
                </c:pt>
                <c:pt idx="23565">
                  <c:v>32.4390187132867</c:v>
                </c:pt>
                <c:pt idx="23566">
                  <c:v>32.440395289510498</c:v>
                </c:pt>
                <c:pt idx="23567">
                  <c:v>32.441771865734303</c:v>
                </c:pt>
                <c:pt idx="23568">
                  <c:v>32.443148441958002</c:v>
                </c:pt>
                <c:pt idx="23569">
                  <c:v>32.4445250181818</c:v>
                </c:pt>
                <c:pt idx="23570">
                  <c:v>32.445901594405598</c:v>
                </c:pt>
                <c:pt idx="23571">
                  <c:v>32.447278170629403</c:v>
                </c:pt>
                <c:pt idx="23572">
                  <c:v>32.448654746853201</c:v>
                </c:pt>
                <c:pt idx="23573">
                  <c:v>32.4500313230769</c:v>
                </c:pt>
                <c:pt idx="23574">
                  <c:v>32.451407899300698</c:v>
                </c:pt>
                <c:pt idx="23575">
                  <c:v>32.452784475524503</c:v>
                </c:pt>
                <c:pt idx="23576">
                  <c:v>32.454161051748301</c:v>
                </c:pt>
                <c:pt idx="23577">
                  <c:v>32.455537627971999</c:v>
                </c:pt>
                <c:pt idx="23578">
                  <c:v>32.456914204195797</c:v>
                </c:pt>
                <c:pt idx="23579">
                  <c:v>32.458290780419603</c:v>
                </c:pt>
                <c:pt idx="23580">
                  <c:v>32.459667356643401</c:v>
                </c:pt>
                <c:pt idx="23581">
                  <c:v>32.461043932867099</c:v>
                </c:pt>
                <c:pt idx="23582">
                  <c:v>32.462420509090897</c:v>
                </c:pt>
                <c:pt idx="23583">
                  <c:v>32.463797085314702</c:v>
                </c:pt>
                <c:pt idx="23584">
                  <c:v>32.4651736615385</c:v>
                </c:pt>
                <c:pt idx="23585">
                  <c:v>32.466550237762299</c:v>
                </c:pt>
                <c:pt idx="23586">
                  <c:v>32.467926813985997</c:v>
                </c:pt>
                <c:pt idx="23587">
                  <c:v>32.469303390209802</c:v>
                </c:pt>
                <c:pt idx="23588">
                  <c:v>32.4706799664336</c:v>
                </c:pt>
                <c:pt idx="23589">
                  <c:v>32.472056542657299</c:v>
                </c:pt>
                <c:pt idx="23590">
                  <c:v>32.473433118881097</c:v>
                </c:pt>
                <c:pt idx="23591">
                  <c:v>32.474809695104902</c:v>
                </c:pt>
                <c:pt idx="23592">
                  <c:v>32.4761862713287</c:v>
                </c:pt>
                <c:pt idx="23593">
                  <c:v>32.477562847552498</c:v>
                </c:pt>
                <c:pt idx="23594">
                  <c:v>32.478939423776197</c:v>
                </c:pt>
                <c:pt idx="23595">
                  <c:v>32.480316000000002</c:v>
                </c:pt>
                <c:pt idx="23596">
                  <c:v>32.4816925762238</c:v>
                </c:pt>
                <c:pt idx="23597">
                  <c:v>32.483069152447598</c:v>
                </c:pt>
                <c:pt idx="23598">
                  <c:v>32.484445728671297</c:v>
                </c:pt>
                <c:pt idx="23599">
                  <c:v>32.485822304895102</c:v>
                </c:pt>
                <c:pt idx="23600">
                  <c:v>32.4871988811189</c:v>
                </c:pt>
                <c:pt idx="23601">
                  <c:v>32.488575457342698</c:v>
                </c:pt>
                <c:pt idx="23602">
                  <c:v>32.489952033566396</c:v>
                </c:pt>
                <c:pt idx="23603">
                  <c:v>32.491328609790202</c:v>
                </c:pt>
                <c:pt idx="23604">
                  <c:v>32.492705186014</c:v>
                </c:pt>
                <c:pt idx="23605">
                  <c:v>32.494081762237798</c:v>
                </c:pt>
                <c:pt idx="23606">
                  <c:v>32.495458338461503</c:v>
                </c:pt>
                <c:pt idx="23607">
                  <c:v>32.496834914685301</c:v>
                </c:pt>
                <c:pt idx="23608">
                  <c:v>32.4982114909091</c:v>
                </c:pt>
                <c:pt idx="23609">
                  <c:v>32.499588067132898</c:v>
                </c:pt>
                <c:pt idx="23610">
                  <c:v>32.500964643356603</c:v>
                </c:pt>
                <c:pt idx="23611">
                  <c:v>32.502341219580401</c:v>
                </c:pt>
                <c:pt idx="23612">
                  <c:v>32.503717795804199</c:v>
                </c:pt>
                <c:pt idx="23613">
                  <c:v>32.505094372027997</c:v>
                </c:pt>
                <c:pt idx="23614">
                  <c:v>32.506470948251803</c:v>
                </c:pt>
                <c:pt idx="23615">
                  <c:v>32.507847524475501</c:v>
                </c:pt>
                <c:pt idx="23616">
                  <c:v>32.509224100699299</c:v>
                </c:pt>
                <c:pt idx="23617">
                  <c:v>32.510600676923097</c:v>
                </c:pt>
                <c:pt idx="23618">
                  <c:v>32.511977253146902</c:v>
                </c:pt>
                <c:pt idx="23619">
                  <c:v>32.513353829370601</c:v>
                </c:pt>
                <c:pt idx="23620">
                  <c:v>32.514730405594399</c:v>
                </c:pt>
                <c:pt idx="23621">
                  <c:v>32.516106981818197</c:v>
                </c:pt>
                <c:pt idx="23622">
                  <c:v>32.517483558042002</c:v>
                </c:pt>
                <c:pt idx="23623">
                  <c:v>32.518860134265701</c:v>
                </c:pt>
                <c:pt idx="23624">
                  <c:v>32.520236710489499</c:v>
                </c:pt>
                <c:pt idx="23625">
                  <c:v>32.521613286713297</c:v>
                </c:pt>
                <c:pt idx="23626">
                  <c:v>32.522989862937102</c:v>
                </c:pt>
                <c:pt idx="23627">
                  <c:v>32.524366439160801</c:v>
                </c:pt>
                <c:pt idx="23628">
                  <c:v>32.525743015384599</c:v>
                </c:pt>
                <c:pt idx="23629">
                  <c:v>32.527119591608397</c:v>
                </c:pt>
                <c:pt idx="23630">
                  <c:v>32.528496167832202</c:v>
                </c:pt>
                <c:pt idx="23631">
                  <c:v>32.529872744056</c:v>
                </c:pt>
                <c:pt idx="23632">
                  <c:v>32.531249320279699</c:v>
                </c:pt>
                <c:pt idx="23633">
                  <c:v>32.532625896503497</c:v>
                </c:pt>
                <c:pt idx="23634">
                  <c:v>32.534002472727302</c:v>
                </c:pt>
                <c:pt idx="23635">
                  <c:v>32.5353790489511</c:v>
                </c:pt>
                <c:pt idx="23636">
                  <c:v>32.536755625174798</c:v>
                </c:pt>
                <c:pt idx="23637">
                  <c:v>32.538132201398597</c:v>
                </c:pt>
                <c:pt idx="23638">
                  <c:v>32.539508777622402</c:v>
                </c:pt>
                <c:pt idx="23639">
                  <c:v>32.5408853538462</c:v>
                </c:pt>
                <c:pt idx="23640">
                  <c:v>32.542261930069898</c:v>
                </c:pt>
                <c:pt idx="23641">
                  <c:v>32.543638506293703</c:v>
                </c:pt>
                <c:pt idx="23642">
                  <c:v>32.545015082517502</c:v>
                </c:pt>
                <c:pt idx="23643">
                  <c:v>32.5463916587413</c:v>
                </c:pt>
                <c:pt idx="23644">
                  <c:v>32.547768234964998</c:v>
                </c:pt>
                <c:pt idx="23645">
                  <c:v>32.549144811188803</c:v>
                </c:pt>
                <c:pt idx="23646">
                  <c:v>32.550521387412601</c:v>
                </c:pt>
                <c:pt idx="23647">
                  <c:v>32.551897963636399</c:v>
                </c:pt>
                <c:pt idx="23648">
                  <c:v>32.553274539860098</c:v>
                </c:pt>
                <c:pt idx="23649">
                  <c:v>32.554651116083903</c:v>
                </c:pt>
                <c:pt idx="23650">
                  <c:v>32.556027692307701</c:v>
                </c:pt>
                <c:pt idx="23651">
                  <c:v>32.557404268531499</c:v>
                </c:pt>
                <c:pt idx="23652">
                  <c:v>32.558780844755297</c:v>
                </c:pt>
                <c:pt idx="23653">
                  <c:v>32.560157420979003</c:v>
                </c:pt>
                <c:pt idx="23654">
                  <c:v>32.561533997202801</c:v>
                </c:pt>
                <c:pt idx="23655">
                  <c:v>32.562910573426599</c:v>
                </c:pt>
                <c:pt idx="23656">
                  <c:v>32.564287149650397</c:v>
                </c:pt>
                <c:pt idx="23657">
                  <c:v>32.565663725874103</c:v>
                </c:pt>
                <c:pt idx="23658">
                  <c:v>32.567040302097901</c:v>
                </c:pt>
                <c:pt idx="23659">
                  <c:v>32.568416878321699</c:v>
                </c:pt>
                <c:pt idx="23660">
                  <c:v>32.569793454545497</c:v>
                </c:pt>
                <c:pt idx="23661">
                  <c:v>32.571170030769203</c:v>
                </c:pt>
                <c:pt idx="23662">
                  <c:v>32.572546606993001</c:v>
                </c:pt>
                <c:pt idx="23663">
                  <c:v>32.573923183216799</c:v>
                </c:pt>
                <c:pt idx="23664">
                  <c:v>32.575299759440597</c:v>
                </c:pt>
                <c:pt idx="23665">
                  <c:v>32.576676335664303</c:v>
                </c:pt>
                <c:pt idx="23666">
                  <c:v>32.578052911888101</c:v>
                </c:pt>
                <c:pt idx="23667">
                  <c:v>32.579429488111899</c:v>
                </c:pt>
                <c:pt idx="23668">
                  <c:v>32.580806064335697</c:v>
                </c:pt>
                <c:pt idx="23669">
                  <c:v>32.582182640559402</c:v>
                </c:pt>
                <c:pt idx="23670">
                  <c:v>32.5835592167832</c:v>
                </c:pt>
                <c:pt idx="23671">
                  <c:v>32.584935793006998</c:v>
                </c:pt>
                <c:pt idx="23672">
                  <c:v>32.586312369230797</c:v>
                </c:pt>
                <c:pt idx="23673">
                  <c:v>32.587688945454602</c:v>
                </c:pt>
                <c:pt idx="23674">
                  <c:v>32.5890655216783</c:v>
                </c:pt>
                <c:pt idx="23675">
                  <c:v>32.590442097902098</c:v>
                </c:pt>
                <c:pt idx="23676">
                  <c:v>32.591818674125903</c:v>
                </c:pt>
                <c:pt idx="23677">
                  <c:v>32.593195250349702</c:v>
                </c:pt>
                <c:pt idx="23678">
                  <c:v>32.5945718265734</c:v>
                </c:pt>
                <c:pt idx="23679">
                  <c:v>32.595948402797198</c:v>
                </c:pt>
                <c:pt idx="23680">
                  <c:v>32.597324979021003</c:v>
                </c:pt>
                <c:pt idx="23681">
                  <c:v>32.598701555244801</c:v>
                </c:pt>
                <c:pt idx="23682">
                  <c:v>32.6000781314685</c:v>
                </c:pt>
                <c:pt idx="23683">
                  <c:v>32.601454707692298</c:v>
                </c:pt>
                <c:pt idx="23684">
                  <c:v>32.602831283916103</c:v>
                </c:pt>
                <c:pt idx="23685">
                  <c:v>32.604207860139901</c:v>
                </c:pt>
                <c:pt idx="23686">
                  <c:v>32.6055844363636</c:v>
                </c:pt>
                <c:pt idx="23687">
                  <c:v>32.606961012587398</c:v>
                </c:pt>
                <c:pt idx="23688">
                  <c:v>32.608337588811203</c:v>
                </c:pt>
                <c:pt idx="23689">
                  <c:v>32.609714165035001</c:v>
                </c:pt>
                <c:pt idx="23690">
                  <c:v>32.6110907412587</c:v>
                </c:pt>
                <c:pt idx="23691">
                  <c:v>32.612467317482498</c:v>
                </c:pt>
                <c:pt idx="23692">
                  <c:v>32.613843893706303</c:v>
                </c:pt>
                <c:pt idx="23693">
                  <c:v>32.615220469930101</c:v>
                </c:pt>
                <c:pt idx="23694">
                  <c:v>32.616597046153899</c:v>
                </c:pt>
                <c:pt idx="23695">
                  <c:v>32.617973622377598</c:v>
                </c:pt>
                <c:pt idx="23696">
                  <c:v>32.619350198601403</c:v>
                </c:pt>
                <c:pt idx="23697">
                  <c:v>32.620726774825201</c:v>
                </c:pt>
                <c:pt idx="23698">
                  <c:v>32.622103351048999</c:v>
                </c:pt>
                <c:pt idx="23699">
                  <c:v>32.623479927272697</c:v>
                </c:pt>
                <c:pt idx="23700">
                  <c:v>32.624856503496503</c:v>
                </c:pt>
                <c:pt idx="23701">
                  <c:v>32.626233079720301</c:v>
                </c:pt>
                <c:pt idx="23702">
                  <c:v>32.627609655944099</c:v>
                </c:pt>
                <c:pt idx="23703">
                  <c:v>32.628986232167797</c:v>
                </c:pt>
                <c:pt idx="23704">
                  <c:v>32.630362808391602</c:v>
                </c:pt>
                <c:pt idx="23705">
                  <c:v>32.6317393846154</c:v>
                </c:pt>
                <c:pt idx="23706">
                  <c:v>32.633115960839199</c:v>
                </c:pt>
                <c:pt idx="23707">
                  <c:v>32.634492537062897</c:v>
                </c:pt>
                <c:pt idx="23708">
                  <c:v>32.635869113286702</c:v>
                </c:pt>
                <c:pt idx="23709">
                  <c:v>32.6372456895105</c:v>
                </c:pt>
                <c:pt idx="23710">
                  <c:v>32.638622265734298</c:v>
                </c:pt>
                <c:pt idx="23711">
                  <c:v>32.639998841958104</c:v>
                </c:pt>
                <c:pt idx="23712">
                  <c:v>32.641375418181802</c:v>
                </c:pt>
                <c:pt idx="23713">
                  <c:v>32.6427519944056</c:v>
                </c:pt>
                <c:pt idx="23714">
                  <c:v>32.644128570629398</c:v>
                </c:pt>
                <c:pt idx="23715">
                  <c:v>32.645505146853203</c:v>
                </c:pt>
                <c:pt idx="23716">
                  <c:v>32.646881723076902</c:v>
                </c:pt>
                <c:pt idx="23717">
                  <c:v>32.6482582993007</c:v>
                </c:pt>
                <c:pt idx="23718">
                  <c:v>32.649634875524498</c:v>
                </c:pt>
                <c:pt idx="23719">
                  <c:v>32.651011451748303</c:v>
                </c:pt>
                <c:pt idx="23720">
                  <c:v>32.652388027972002</c:v>
                </c:pt>
                <c:pt idx="23721">
                  <c:v>32.6537646041958</c:v>
                </c:pt>
                <c:pt idx="23722">
                  <c:v>32.655141180419598</c:v>
                </c:pt>
                <c:pt idx="23723">
                  <c:v>32.656517756643403</c:v>
                </c:pt>
                <c:pt idx="23724">
                  <c:v>32.657894332867102</c:v>
                </c:pt>
                <c:pt idx="23725">
                  <c:v>32.6592709090909</c:v>
                </c:pt>
                <c:pt idx="23726">
                  <c:v>32.660647485314698</c:v>
                </c:pt>
                <c:pt idx="23727">
                  <c:v>32.662024061538503</c:v>
                </c:pt>
                <c:pt idx="23728">
                  <c:v>32.663400637762201</c:v>
                </c:pt>
                <c:pt idx="23729">
                  <c:v>32.664777213986</c:v>
                </c:pt>
                <c:pt idx="23730">
                  <c:v>32.666153790209798</c:v>
                </c:pt>
                <c:pt idx="23731">
                  <c:v>32.667530366433603</c:v>
                </c:pt>
                <c:pt idx="23732">
                  <c:v>32.668906942657301</c:v>
                </c:pt>
                <c:pt idx="23733">
                  <c:v>32.670283518881099</c:v>
                </c:pt>
                <c:pt idx="23734">
                  <c:v>32.671660095104897</c:v>
                </c:pt>
                <c:pt idx="23735">
                  <c:v>32.673036671328703</c:v>
                </c:pt>
                <c:pt idx="23736">
                  <c:v>32.674413247552501</c:v>
                </c:pt>
                <c:pt idx="23737">
                  <c:v>32.675789823776199</c:v>
                </c:pt>
                <c:pt idx="23738">
                  <c:v>32.677166399999997</c:v>
                </c:pt>
                <c:pt idx="23739">
                  <c:v>32.678542976223802</c:v>
                </c:pt>
                <c:pt idx="23740">
                  <c:v>32.6799195524476</c:v>
                </c:pt>
                <c:pt idx="23741">
                  <c:v>32.681296128671299</c:v>
                </c:pt>
                <c:pt idx="23742">
                  <c:v>32.682672704895097</c:v>
                </c:pt>
                <c:pt idx="23743">
                  <c:v>32.684049281118902</c:v>
                </c:pt>
                <c:pt idx="23744">
                  <c:v>32.6854258573427</c:v>
                </c:pt>
                <c:pt idx="23745">
                  <c:v>32.686802433566399</c:v>
                </c:pt>
                <c:pt idx="23746">
                  <c:v>32.688179009790197</c:v>
                </c:pt>
                <c:pt idx="23747">
                  <c:v>32.689555586014002</c:v>
                </c:pt>
                <c:pt idx="23748">
                  <c:v>32.6909321622378</c:v>
                </c:pt>
                <c:pt idx="23749">
                  <c:v>32.692308738461499</c:v>
                </c:pt>
                <c:pt idx="23750">
                  <c:v>32.693685314685297</c:v>
                </c:pt>
                <c:pt idx="23751">
                  <c:v>32.695061890909102</c:v>
                </c:pt>
                <c:pt idx="23752">
                  <c:v>32.6964384671329</c:v>
                </c:pt>
                <c:pt idx="23753">
                  <c:v>32.697815043356599</c:v>
                </c:pt>
                <c:pt idx="23754">
                  <c:v>32.699191619580397</c:v>
                </c:pt>
                <c:pt idx="23755">
                  <c:v>32.700568195804202</c:v>
                </c:pt>
                <c:pt idx="23756">
                  <c:v>32.701944772028</c:v>
                </c:pt>
                <c:pt idx="23757">
                  <c:v>32.703321348251798</c:v>
                </c:pt>
                <c:pt idx="23758">
                  <c:v>32.704697924475497</c:v>
                </c:pt>
                <c:pt idx="23759">
                  <c:v>32.706074500699302</c:v>
                </c:pt>
                <c:pt idx="23760">
                  <c:v>32.7074510769231</c:v>
                </c:pt>
                <c:pt idx="23761">
                  <c:v>32.708827653146898</c:v>
                </c:pt>
                <c:pt idx="23762">
                  <c:v>32.710204229370603</c:v>
                </c:pt>
                <c:pt idx="23763">
                  <c:v>32.711580805594402</c:v>
                </c:pt>
                <c:pt idx="23764">
                  <c:v>32.7129573818182</c:v>
                </c:pt>
                <c:pt idx="23765">
                  <c:v>32.714333958041998</c:v>
                </c:pt>
                <c:pt idx="23766">
                  <c:v>32.715710534265703</c:v>
                </c:pt>
                <c:pt idx="23767">
                  <c:v>32.717087110489501</c:v>
                </c:pt>
                <c:pt idx="23768">
                  <c:v>32.718463686713299</c:v>
                </c:pt>
                <c:pt idx="23769">
                  <c:v>32.719840262937097</c:v>
                </c:pt>
                <c:pt idx="23770">
                  <c:v>32.721216839160803</c:v>
                </c:pt>
                <c:pt idx="23771">
                  <c:v>32.722593415384601</c:v>
                </c:pt>
                <c:pt idx="23772">
                  <c:v>32.723969991608399</c:v>
                </c:pt>
                <c:pt idx="23773">
                  <c:v>32.725346567832197</c:v>
                </c:pt>
                <c:pt idx="23774">
                  <c:v>32.726723144055903</c:v>
                </c:pt>
                <c:pt idx="23775">
                  <c:v>32.728099720279701</c:v>
                </c:pt>
                <c:pt idx="23776">
                  <c:v>32.729476296503499</c:v>
                </c:pt>
                <c:pt idx="23777">
                  <c:v>32.730852872727297</c:v>
                </c:pt>
                <c:pt idx="23778">
                  <c:v>32.732229448951102</c:v>
                </c:pt>
                <c:pt idx="23779">
                  <c:v>32.733606025174801</c:v>
                </c:pt>
                <c:pt idx="23780">
                  <c:v>32.734982601398599</c:v>
                </c:pt>
                <c:pt idx="23781">
                  <c:v>32.736359177622397</c:v>
                </c:pt>
                <c:pt idx="23782">
                  <c:v>32.737735753846202</c:v>
                </c:pt>
                <c:pt idx="23783">
                  <c:v>32.739112330069901</c:v>
                </c:pt>
                <c:pt idx="23784">
                  <c:v>32.740488906293699</c:v>
                </c:pt>
                <c:pt idx="23785">
                  <c:v>32.741865482517497</c:v>
                </c:pt>
                <c:pt idx="23786">
                  <c:v>32.743242058741302</c:v>
                </c:pt>
                <c:pt idx="23787">
                  <c:v>32.744618634965001</c:v>
                </c:pt>
                <c:pt idx="23788">
                  <c:v>32.745995211188799</c:v>
                </c:pt>
                <c:pt idx="23789">
                  <c:v>32.747371787412597</c:v>
                </c:pt>
                <c:pt idx="23790">
                  <c:v>32.748748363636402</c:v>
                </c:pt>
                <c:pt idx="23791">
                  <c:v>32.7501249398601</c:v>
                </c:pt>
                <c:pt idx="23792">
                  <c:v>32.751501516083898</c:v>
                </c:pt>
                <c:pt idx="23793">
                  <c:v>32.752878092307697</c:v>
                </c:pt>
                <c:pt idx="23794">
                  <c:v>32.754254668531502</c:v>
                </c:pt>
                <c:pt idx="23795">
                  <c:v>32.7556312447553</c:v>
                </c:pt>
                <c:pt idx="23796">
                  <c:v>32.757007820978998</c:v>
                </c:pt>
                <c:pt idx="23797">
                  <c:v>32.758384397202803</c:v>
                </c:pt>
                <c:pt idx="23798">
                  <c:v>32.759760973426602</c:v>
                </c:pt>
                <c:pt idx="23799">
                  <c:v>32.7611375496504</c:v>
                </c:pt>
                <c:pt idx="23800">
                  <c:v>32.762514125874098</c:v>
                </c:pt>
                <c:pt idx="23801">
                  <c:v>32.763890702097903</c:v>
                </c:pt>
                <c:pt idx="23802">
                  <c:v>32.765267278321701</c:v>
                </c:pt>
                <c:pt idx="23803">
                  <c:v>32.766643854545499</c:v>
                </c:pt>
                <c:pt idx="23804">
                  <c:v>32.768020430769198</c:v>
                </c:pt>
                <c:pt idx="23805">
                  <c:v>32.769397006993003</c:v>
                </c:pt>
                <c:pt idx="23806">
                  <c:v>32.770773583216801</c:v>
                </c:pt>
                <c:pt idx="23807">
                  <c:v>32.772150159440599</c:v>
                </c:pt>
                <c:pt idx="23808">
                  <c:v>32.773526735664298</c:v>
                </c:pt>
                <c:pt idx="23809">
                  <c:v>32.774903311888103</c:v>
                </c:pt>
                <c:pt idx="23810">
                  <c:v>32.776279888111901</c:v>
                </c:pt>
                <c:pt idx="23811">
                  <c:v>32.777656464335699</c:v>
                </c:pt>
                <c:pt idx="23812">
                  <c:v>32.779033040559497</c:v>
                </c:pt>
                <c:pt idx="23813">
                  <c:v>32.780409616783203</c:v>
                </c:pt>
                <c:pt idx="23814">
                  <c:v>32.781786193007001</c:v>
                </c:pt>
                <c:pt idx="23815">
                  <c:v>32.783162769230799</c:v>
                </c:pt>
                <c:pt idx="23816">
                  <c:v>32.784539345454597</c:v>
                </c:pt>
                <c:pt idx="23817">
                  <c:v>32.785915921678303</c:v>
                </c:pt>
                <c:pt idx="23818">
                  <c:v>32.787292497902101</c:v>
                </c:pt>
                <c:pt idx="23819">
                  <c:v>32.788669074125899</c:v>
                </c:pt>
                <c:pt idx="23820">
                  <c:v>32.790045650349697</c:v>
                </c:pt>
                <c:pt idx="23821">
                  <c:v>32.791422226573403</c:v>
                </c:pt>
                <c:pt idx="23822">
                  <c:v>32.792798802797201</c:v>
                </c:pt>
                <c:pt idx="23823">
                  <c:v>32.794175379020999</c:v>
                </c:pt>
                <c:pt idx="23824">
                  <c:v>32.795551955244797</c:v>
                </c:pt>
                <c:pt idx="23825">
                  <c:v>32.796928531468502</c:v>
                </c:pt>
                <c:pt idx="23826">
                  <c:v>32.7983051076923</c:v>
                </c:pt>
                <c:pt idx="23827">
                  <c:v>32.799681683916099</c:v>
                </c:pt>
                <c:pt idx="23828">
                  <c:v>32.801058260139897</c:v>
                </c:pt>
                <c:pt idx="23829">
                  <c:v>32.802434836363602</c:v>
                </c:pt>
                <c:pt idx="23830">
                  <c:v>32.8038114125874</c:v>
                </c:pt>
                <c:pt idx="23831">
                  <c:v>32.805187988811198</c:v>
                </c:pt>
                <c:pt idx="23832">
                  <c:v>32.806564565035004</c:v>
                </c:pt>
                <c:pt idx="23833">
                  <c:v>32.807941141258702</c:v>
                </c:pt>
                <c:pt idx="23834">
                  <c:v>32.8093177174825</c:v>
                </c:pt>
                <c:pt idx="23835">
                  <c:v>32.810694293706298</c:v>
                </c:pt>
                <c:pt idx="23836">
                  <c:v>32.812070869930103</c:v>
                </c:pt>
                <c:pt idx="23837">
                  <c:v>32.813447446153901</c:v>
                </c:pt>
                <c:pt idx="23838">
                  <c:v>32.8148240223776</c:v>
                </c:pt>
                <c:pt idx="23839">
                  <c:v>32.816200598601398</c:v>
                </c:pt>
                <c:pt idx="23840">
                  <c:v>32.817577174825203</c:v>
                </c:pt>
                <c:pt idx="23841">
                  <c:v>32.818953751049001</c:v>
                </c:pt>
                <c:pt idx="23842">
                  <c:v>32.8203303272727</c:v>
                </c:pt>
                <c:pt idx="23843">
                  <c:v>32.821706903496498</c:v>
                </c:pt>
                <c:pt idx="23844">
                  <c:v>32.823083479720303</c:v>
                </c:pt>
                <c:pt idx="23845">
                  <c:v>32.824460055944101</c:v>
                </c:pt>
                <c:pt idx="23846">
                  <c:v>32.8258366321678</c:v>
                </c:pt>
                <c:pt idx="23847">
                  <c:v>32.827213208391598</c:v>
                </c:pt>
                <c:pt idx="23848">
                  <c:v>32.828589784615403</c:v>
                </c:pt>
                <c:pt idx="23849">
                  <c:v>32.829966360839201</c:v>
                </c:pt>
                <c:pt idx="23850">
                  <c:v>32.8313429370629</c:v>
                </c:pt>
                <c:pt idx="23851">
                  <c:v>32.832719513286698</c:v>
                </c:pt>
                <c:pt idx="23852">
                  <c:v>32.834096089510503</c:v>
                </c:pt>
                <c:pt idx="23853">
                  <c:v>32.835472665734301</c:v>
                </c:pt>
                <c:pt idx="23854">
                  <c:v>32.836849241957999</c:v>
                </c:pt>
                <c:pt idx="23855">
                  <c:v>32.838225818181797</c:v>
                </c:pt>
                <c:pt idx="23856">
                  <c:v>32.839602394405603</c:v>
                </c:pt>
                <c:pt idx="23857">
                  <c:v>32.840978970629401</c:v>
                </c:pt>
                <c:pt idx="23858">
                  <c:v>32.842355546853199</c:v>
                </c:pt>
                <c:pt idx="23859">
                  <c:v>32.843732123076897</c:v>
                </c:pt>
                <c:pt idx="23860">
                  <c:v>32.845108699300702</c:v>
                </c:pt>
                <c:pt idx="23861">
                  <c:v>32.8464852755245</c:v>
                </c:pt>
                <c:pt idx="23862">
                  <c:v>32.847861851748299</c:v>
                </c:pt>
                <c:pt idx="23863">
                  <c:v>32.849238427971997</c:v>
                </c:pt>
                <c:pt idx="23864">
                  <c:v>32.850615004195802</c:v>
                </c:pt>
                <c:pt idx="23865">
                  <c:v>32.8519915804196</c:v>
                </c:pt>
                <c:pt idx="23866">
                  <c:v>32.853368156643398</c:v>
                </c:pt>
                <c:pt idx="23867">
                  <c:v>32.854744732867097</c:v>
                </c:pt>
                <c:pt idx="23868">
                  <c:v>32.856121309090902</c:v>
                </c:pt>
                <c:pt idx="23869">
                  <c:v>32.8574978853147</c:v>
                </c:pt>
                <c:pt idx="23870">
                  <c:v>32.858874461538498</c:v>
                </c:pt>
                <c:pt idx="23871">
                  <c:v>32.860251037762197</c:v>
                </c:pt>
                <c:pt idx="23872">
                  <c:v>32.861627613986002</c:v>
                </c:pt>
                <c:pt idx="23873">
                  <c:v>32.8630041902098</c:v>
                </c:pt>
                <c:pt idx="23874">
                  <c:v>32.864380766433598</c:v>
                </c:pt>
                <c:pt idx="23875">
                  <c:v>32.865757342657297</c:v>
                </c:pt>
                <c:pt idx="23876">
                  <c:v>32.867133918881102</c:v>
                </c:pt>
                <c:pt idx="23877">
                  <c:v>32.8685104951049</c:v>
                </c:pt>
                <c:pt idx="23878">
                  <c:v>32.869887071328698</c:v>
                </c:pt>
                <c:pt idx="23879">
                  <c:v>32.871263647552503</c:v>
                </c:pt>
                <c:pt idx="23880">
                  <c:v>32.872640223776202</c:v>
                </c:pt>
                <c:pt idx="23881">
                  <c:v>32.8740168</c:v>
                </c:pt>
                <c:pt idx="23882">
                  <c:v>32.875393376223798</c:v>
                </c:pt>
                <c:pt idx="23883">
                  <c:v>32.876769952447603</c:v>
                </c:pt>
                <c:pt idx="23884">
                  <c:v>32.878146528671301</c:v>
                </c:pt>
                <c:pt idx="23885">
                  <c:v>32.8795231048951</c:v>
                </c:pt>
                <c:pt idx="23886">
                  <c:v>32.880899681118898</c:v>
                </c:pt>
                <c:pt idx="23887">
                  <c:v>32.882276257342703</c:v>
                </c:pt>
                <c:pt idx="23888">
                  <c:v>32.883652833566401</c:v>
                </c:pt>
                <c:pt idx="23889">
                  <c:v>32.885029409790199</c:v>
                </c:pt>
                <c:pt idx="23890">
                  <c:v>32.886405986013997</c:v>
                </c:pt>
                <c:pt idx="23891">
                  <c:v>32.887782562237803</c:v>
                </c:pt>
                <c:pt idx="23892">
                  <c:v>32.889159138461501</c:v>
                </c:pt>
                <c:pt idx="23893">
                  <c:v>32.890535714685299</c:v>
                </c:pt>
                <c:pt idx="23894">
                  <c:v>32.891912290909097</c:v>
                </c:pt>
                <c:pt idx="23895">
                  <c:v>32.893288867132902</c:v>
                </c:pt>
                <c:pt idx="23896">
                  <c:v>32.894665443356601</c:v>
                </c:pt>
                <c:pt idx="23897">
                  <c:v>32.896042019580399</c:v>
                </c:pt>
                <c:pt idx="23898">
                  <c:v>32.897418595804197</c:v>
                </c:pt>
                <c:pt idx="23899">
                  <c:v>32.898795172028002</c:v>
                </c:pt>
                <c:pt idx="23900">
                  <c:v>32.9001717482518</c:v>
                </c:pt>
                <c:pt idx="23901">
                  <c:v>32.901548324475499</c:v>
                </c:pt>
                <c:pt idx="23902">
                  <c:v>32.902924900699297</c:v>
                </c:pt>
                <c:pt idx="23903">
                  <c:v>32.904301476923102</c:v>
                </c:pt>
                <c:pt idx="23904">
                  <c:v>32.9056780531469</c:v>
                </c:pt>
                <c:pt idx="23905">
                  <c:v>32.907054629370599</c:v>
                </c:pt>
                <c:pt idx="23906">
                  <c:v>32.908431205594397</c:v>
                </c:pt>
                <c:pt idx="23907">
                  <c:v>32.909807781818202</c:v>
                </c:pt>
                <c:pt idx="23908">
                  <c:v>32.911184358042</c:v>
                </c:pt>
                <c:pt idx="23909">
                  <c:v>32.912560934265699</c:v>
                </c:pt>
                <c:pt idx="23910">
                  <c:v>32.913937510489497</c:v>
                </c:pt>
                <c:pt idx="23911">
                  <c:v>32.915314086713302</c:v>
                </c:pt>
                <c:pt idx="23912">
                  <c:v>32.9166906629371</c:v>
                </c:pt>
                <c:pt idx="23913">
                  <c:v>32.918067239160898</c:v>
                </c:pt>
                <c:pt idx="23914">
                  <c:v>32.919443815384597</c:v>
                </c:pt>
                <c:pt idx="23915">
                  <c:v>32.920820391608402</c:v>
                </c:pt>
                <c:pt idx="23916">
                  <c:v>32.9221969678322</c:v>
                </c:pt>
                <c:pt idx="23917">
                  <c:v>32.923573544055998</c:v>
                </c:pt>
                <c:pt idx="23918">
                  <c:v>32.924950120279703</c:v>
                </c:pt>
                <c:pt idx="23919">
                  <c:v>32.926326696503502</c:v>
                </c:pt>
                <c:pt idx="23920">
                  <c:v>32.9277032727273</c:v>
                </c:pt>
                <c:pt idx="23921">
                  <c:v>32.929079848951098</c:v>
                </c:pt>
                <c:pt idx="23922">
                  <c:v>32.930456425174803</c:v>
                </c:pt>
                <c:pt idx="23923">
                  <c:v>32.931833001398601</c:v>
                </c:pt>
                <c:pt idx="23924">
                  <c:v>32.933209577622399</c:v>
                </c:pt>
                <c:pt idx="23925">
                  <c:v>32.934586153846197</c:v>
                </c:pt>
                <c:pt idx="23926">
                  <c:v>32.935962730069903</c:v>
                </c:pt>
                <c:pt idx="23927">
                  <c:v>32.937339306293701</c:v>
                </c:pt>
                <c:pt idx="23928">
                  <c:v>32.938715882517499</c:v>
                </c:pt>
                <c:pt idx="23929">
                  <c:v>32.940092458741297</c:v>
                </c:pt>
                <c:pt idx="23930">
                  <c:v>32.941469034965003</c:v>
                </c:pt>
                <c:pt idx="23931">
                  <c:v>32.942845611188801</c:v>
                </c:pt>
                <c:pt idx="23932">
                  <c:v>32.944222187412599</c:v>
                </c:pt>
                <c:pt idx="23933">
                  <c:v>32.945598763636397</c:v>
                </c:pt>
                <c:pt idx="23934">
                  <c:v>32.946975339860103</c:v>
                </c:pt>
                <c:pt idx="23935">
                  <c:v>32.948351916083901</c:v>
                </c:pt>
                <c:pt idx="23936">
                  <c:v>32.949728492307699</c:v>
                </c:pt>
                <c:pt idx="23937">
                  <c:v>32.951105068531497</c:v>
                </c:pt>
                <c:pt idx="23938">
                  <c:v>32.952481644755203</c:v>
                </c:pt>
                <c:pt idx="23939">
                  <c:v>32.953858220979001</c:v>
                </c:pt>
                <c:pt idx="23940">
                  <c:v>32.955234797202799</c:v>
                </c:pt>
                <c:pt idx="23941">
                  <c:v>32.956611373426597</c:v>
                </c:pt>
                <c:pt idx="23942">
                  <c:v>32.957987949650402</c:v>
                </c:pt>
                <c:pt idx="23943">
                  <c:v>32.959364525874101</c:v>
                </c:pt>
                <c:pt idx="23944">
                  <c:v>32.960741102097899</c:v>
                </c:pt>
                <c:pt idx="23945">
                  <c:v>32.962117678321697</c:v>
                </c:pt>
                <c:pt idx="23946">
                  <c:v>32.963494254545502</c:v>
                </c:pt>
                <c:pt idx="23947">
                  <c:v>32.9648708307692</c:v>
                </c:pt>
                <c:pt idx="23948">
                  <c:v>32.966247406992998</c:v>
                </c:pt>
                <c:pt idx="23949">
                  <c:v>32.967623983216797</c:v>
                </c:pt>
                <c:pt idx="23950">
                  <c:v>32.969000559440602</c:v>
                </c:pt>
                <c:pt idx="23951">
                  <c:v>32.9703771356643</c:v>
                </c:pt>
                <c:pt idx="23952">
                  <c:v>32.971753711888098</c:v>
                </c:pt>
                <c:pt idx="23953">
                  <c:v>32.973130288111903</c:v>
                </c:pt>
                <c:pt idx="23954">
                  <c:v>32.974506864335702</c:v>
                </c:pt>
                <c:pt idx="23955">
                  <c:v>32.9758834405594</c:v>
                </c:pt>
                <c:pt idx="23956">
                  <c:v>32.977260016783198</c:v>
                </c:pt>
                <c:pt idx="23957">
                  <c:v>32.978636593007003</c:v>
                </c:pt>
                <c:pt idx="23958">
                  <c:v>32.980013169230801</c:v>
                </c:pt>
                <c:pt idx="23959">
                  <c:v>32.981389745454599</c:v>
                </c:pt>
                <c:pt idx="23960">
                  <c:v>32.982766321678298</c:v>
                </c:pt>
                <c:pt idx="23961">
                  <c:v>32.984142897902103</c:v>
                </c:pt>
                <c:pt idx="23962">
                  <c:v>32.985519474125901</c:v>
                </c:pt>
                <c:pt idx="23963">
                  <c:v>32.986896050349699</c:v>
                </c:pt>
                <c:pt idx="23964">
                  <c:v>32.988272626573398</c:v>
                </c:pt>
                <c:pt idx="23965">
                  <c:v>32.989649202797203</c:v>
                </c:pt>
                <c:pt idx="23966">
                  <c:v>32.991025779021001</c:v>
                </c:pt>
                <c:pt idx="23967">
                  <c:v>32.992402355244799</c:v>
                </c:pt>
                <c:pt idx="23968">
                  <c:v>32.993778931468498</c:v>
                </c:pt>
                <c:pt idx="23969">
                  <c:v>32.995155507692303</c:v>
                </c:pt>
                <c:pt idx="23970">
                  <c:v>32.996532083916101</c:v>
                </c:pt>
                <c:pt idx="23971">
                  <c:v>32.997908660139899</c:v>
                </c:pt>
                <c:pt idx="23972">
                  <c:v>32.999285236363598</c:v>
                </c:pt>
                <c:pt idx="23973">
                  <c:v>33.000661812587403</c:v>
                </c:pt>
                <c:pt idx="23974">
                  <c:v>33.002038388811201</c:v>
                </c:pt>
                <c:pt idx="23975">
                  <c:v>33.003414965034999</c:v>
                </c:pt>
                <c:pt idx="23976">
                  <c:v>33.004791541258797</c:v>
                </c:pt>
                <c:pt idx="23977">
                  <c:v>33.006168117482503</c:v>
                </c:pt>
                <c:pt idx="23978">
                  <c:v>33.007544693706301</c:v>
                </c:pt>
                <c:pt idx="23979">
                  <c:v>33.008921269930099</c:v>
                </c:pt>
                <c:pt idx="23980">
                  <c:v>33.010297846153897</c:v>
                </c:pt>
                <c:pt idx="23981">
                  <c:v>33.011674422377602</c:v>
                </c:pt>
                <c:pt idx="23982">
                  <c:v>33.0130509986014</c:v>
                </c:pt>
                <c:pt idx="23983">
                  <c:v>33.014427574825199</c:v>
                </c:pt>
                <c:pt idx="23984">
                  <c:v>33.015804151048997</c:v>
                </c:pt>
                <c:pt idx="23985">
                  <c:v>33.017180727272702</c:v>
                </c:pt>
                <c:pt idx="23986">
                  <c:v>33.0185573034965</c:v>
                </c:pt>
                <c:pt idx="23987">
                  <c:v>33.019933879720298</c:v>
                </c:pt>
                <c:pt idx="23988">
                  <c:v>33.021310455944104</c:v>
                </c:pt>
                <c:pt idx="23989">
                  <c:v>33.022687032167802</c:v>
                </c:pt>
                <c:pt idx="23990">
                  <c:v>33.0240636083916</c:v>
                </c:pt>
                <c:pt idx="23991">
                  <c:v>33.025440184615398</c:v>
                </c:pt>
                <c:pt idx="23992">
                  <c:v>33.026816760839203</c:v>
                </c:pt>
                <c:pt idx="23993">
                  <c:v>33.028193337062902</c:v>
                </c:pt>
                <c:pt idx="23994">
                  <c:v>33.0295699132867</c:v>
                </c:pt>
                <c:pt idx="23995">
                  <c:v>33.030946489510498</c:v>
                </c:pt>
                <c:pt idx="23996">
                  <c:v>33.032323065734303</c:v>
                </c:pt>
                <c:pt idx="23997">
                  <c:v>33.033699641958002</c:v>
                </c:pt>
                <c:pt idx="23998">
                  <c:v>33.0350762181818</c:v>
                </c:pt>
                <c:pt idx="23999">
                  <c:v>33.036452794405598</c:v>
                </c:pt>
                <c:pt idx="24000">
                  <c:v>33.037829370629403</c:v>
                </c:pt>
                <c:pt idx="24001">
                  <c:v>33.039205946853201</c:v>
                </c:pt>
                <c:pt idx="24002">
                  <c:v>33.0405825230769</c:v>
                </c:pt>
                <c:pt idx="24003">
                  <c:v>33.041959099300698</c:v>
                </c:pt>
                <c:pt idx="24004">
                  <c:v>33.043335675524503</c:v>
                </c:pt>
                <c:pt idx="24005">
                  <c:v>33.044712251748301</c:v>
                </c:pt>
                <c:pt idx="24006">
                  <c:v>33.046088827972</c:v>
                </c:pt>
                <c:pt idx="24007">
                  <c:v>33.047465404195798</c:v>
                </c:pt>
                <c:pt idx="24008">
                  <c:v>33.048841980419603</c:v>
                </c:pt>
                <c:pt idx="24009">
                  <c:v>33.050218556643401</c:v>
                </c:pt>
                <c:pt idx="24010">
                  <c:v>33.051595132867099</c:v>
                </c:pt>
                <c:pt idx="24011">
                  <c:v>33.052971709090897</c:v>
                </c:pt>
                <c:pt idx="24012">
                  <c:v>33.054348285314703</c:v>
                </c:pt>
                <c:pt idx="24013">
                  <c:v>33.055724861538501</c:v>
                </c:pt>
                <c:pt idx="24014">
                  <c:v>33.057101437762199</c:v>
                </c:pt>
                <c:pt idx="24015">
                  <c:v>33.058478013985997</c:v>
                </c:pt>
                <c:pt idx="24016">
                  <c:v>33.059854590209802</c:v>
                </c:pt>
                <c:pt idx="24017">
                  <c:v>33.0612311664336</c:v>
                </c:pt>
                <c:pt idx="24018">
                  <c:v>33.062607742657399</c:v>
                </c:pt>
                <c:pt idx="24019">
                  <c:v>33.063984318881097</c:v>
                </c:pt>
                <c:pt idx="24020">
                  <c:v>33.065360895104902</c:v>
                </c:pt>
                <c:pt idx="24021">
                  <c:v>33.0667374713287</c:v>
                </c:pt>
                <c:pt idx="24022">
                  <c:v>33.068114047552498</c:v>
                </c:pt>
                <c:pt idx="24023">
                  <c:v>33.069490623776197</c:v>
                </c:pt>
                <c:pt idx="24024">
                  <c:v>33.070867200000002</c:v>
                </c:pt>
                <c:pt idx="24025">
                  <c:v>33.0722437762238</c:v>
                </c:pt>
                <c:pt idx="24026">
                  <c:v>33.073620352447598</c:v>
                </c:pt>
                <c:pt idx="24027">
                  <c:v>33.074996928671297</c:v>
                </c:pt>
                <c:pt idx="24028">
                  <c:v>33.076373504895102</c:v>
                </c:pt>
                <c:pt idx="24029">
                  <c:v>33.0777500811189</c:v>
                </c:pt>
                <c:pt idx="24030">
                  <c:v>33.079126657342698</c:v>
                </c:pt>
                <c:pt idx="24031">
                  <c:v>33.080503233566397</c:v>
                </c:pt>
                <c:pt idx="24032">
                  <c:v>33.081879809790202</c:v>
                </c:pt>
                <c:pt idx="24033">
                  <c:v>33.083256386014</c:v>
                </c:pt>
                <c:pt idx="24034">
                  <c:v>33.084632962237798</c:v>
                </c:pt>
                <c:pt idx="24035">
                  <c:v>33.086009538461497</c:v>
                </c:pt>
                <c:pt idx="24036">
                  <c:v>33.087386114685302</c:v>
                </c:pt>
                <c:pt idx="24037">
                  <c:v>33.0887626909091</c:v>
                </c:pt>
                <c:pt idx="24038">
                  <c:v>33.090139267132898</c:v>
                </c:pt>
                <c:pt idx="24039">
                  <c:v>33.091515843356603</c:v>
                </c:pt>
                <c:pt idx="24040">
                  <c:v>33.092892419580402</c:v>
                </c:pt>
                <c:pt idx="24041">
                  <c:v>33.0942689958042</c:v>
                </c:pt>
                <c:pt idx="24042">
                  <c:v>33.095645572027998</c:v>
                </c:pt>
                <c:pt idx="24043">
                  <c:v>33.097022148251803</c:v>
                </c:pt>
                <c:pt idx="24044">
                  <c:v>33.098398724475501</c:v>
                </c:pt>
                <c:pt idx="24045">
                  <c:v>33.099775300699299</c:v>
                </c:pt>
                <c:pt idx="24046">
                  <c:v>33.101151876923097</c:v>
                </c:pt>
                <c:pt idx="24047">
                  <c:v>33.102528453146903</c:v>
                </c:pt>
                <c:pt idx="24048">
                  <c:v>33.103905029370601</c:v>
                </c:pt>
                <c:pt idx="24049">
                  <c:v>33.105281605594399</c:v>
                </c:pt>
                <c:pt idx="24050">
                  <c:v>33.106658181818197</c:v>
                </c:pt>
                <c:pt idx="24051">
                  <c:v>33.108034758042002</c:v>
                </c:pt>
                <c:pt idx="24052">
                  <c:v>33.109411334265701</c:v>
                </c:pt>
                <c:pt idx="24053">
                  <c:v>33.110787910489499</c:v>
                </c:pt>
                <c:pt idx="24054">
                  <c:v>33.112164486713297</c:v>
                </c:pt>
                <c:pt idx="24055">
                  <c:v>33.113541062937102</c:v>
                </c:pt>
                <c:pt idx="24056">
                  <c:v>33.114917639160801</c:v>
                </c:pt>
                <c:pt idx="24057">
                  <c:v>33.116294215384599</c:v>
                </c:pt>
                <c:pt idx="24058">
                  <c:v>33.117670791608397</c:v>
                </c:pt>
                <c:pt idx="24059">
                  <c:v>33.119047367832202</c:v>
                </c:pt>
                <c:pt idx="24060">
                  <c:v>33.120423944055901</c:v>
                </c:pt>
                <c:pt idx="24061">
                  <c:v>33.121800520279699</c:v>
                </c:pt>
                <c:pt idx="24062">
                  <c:v>33.123177096503497</c:v>
                </c:pt>
                <c:pt idx="24063">
                  <c:v>33.124553672727302</c:v>
                </c:pt>
                <c:pt idx="24064">
                  <c:v>33.1259302489511</c:v>
                </c:pt>
                <c:pt idx="24065">
                  <c:v>33.127306825174799</c:v>
                </c:pt>
                <c:pt idx="24066">
                  <c:v>33.128683401398597</c:v>
                </c:pt>
                <c:pt idx="24067">
                  <c:v>33.130059977622402</c:v>
                </c:pt>
                <c:pt idx="24068">
                  <c:v>33.1314365538462</c:v>
                </c:pt>
                <c:pt idx="24069">
                  <c:v>33.132813130069898</c:v>
                </c:pt>
                <c:pt idx="24070">
                  <c:v>33.134189706293697</c:v>
                </c:pt>
                <c:pt idx="24071">
                  <c:v>33.135566282517502</c:v>
                </c:pt>
                <c:pt idx="24072">
                  <c:v>33.1369428587413</c:v>
                </c:pt>
                <c:pt idx="24073">
                  <c:v>33.138319434964998</c:v>
                </c:pt>
                <c:pt idx="24074">
                  <c:v>33.139696011188803</c:v>
                </c:pt>
                <c:pt idx="24075">
                  <c:v>33.141072587412602</c:v>
                </c:pt>
                <c:pt idx="24076">
                  <c:v>33.1424491636364</c:v>
                </c:pt>
                <c:pt idx="24077">
                  <c:v>33.143825739860198</c:v>
                </c:pt>
                <c:pt idx="24078">
                  <c:v>33.145202316083903</c:v>
                </c:pt>
                <c:pt idx="24079">
                  <c:v>33.146578892307701</c:v>
                </c:pt>
                <c:pt idx="24080">
                  <c:v>33.147955468531499</c:v>
                </c:pt>
                <c:pt idx="24081">
                  <c:v>33.149332044755297</c:v>
                </c:pt>
                <c:pt idx="24082">
                  <c:v>33.150708620979003</c:v>
                </c:pt>
                <c:pt idx="24083">
                  <c:v>33.152085197202801</c:v>
                </c:pt>
                <c:pt idx="24084">
                  <c:v>33.153461773426599</c:v>
                </c:pt>
                <c:pt idx="24085">
                  <c:v>33.154838349650397</c:v>
                </c:pt>
                <c:pt idx="24086">
                  <c:v>33.156214925874103</c:v>
                </c:pt>
                <c:pt idx="24087">
                  <c:v>33.157591502097901</c:v>
                </c:pt>
                <c:pt idx="24088">
                  <c:v>33.158968078321699</c:v>
                </c:pt>
                <c:pt idx="24089">
                  <c:v>33.160344654545497</c:v>
                </c:pt>
                <c:pt idx="24090">
                  <c:v>33.161721230769203</c:v>
                </c:pt>
                <c:pt idx="24091">
                  <c:v>33.163097806993001</c:v>
                </c:pt>
                <c:pt idx="24092">
                  <c:v>33.164474383216799</c:v>
                </c:pt>
                <c:pt idx="24093">
                  <c:v>33.165850959440597</c:v>
                </c:pt>
                <c:pt idx="24094">
                  <c:v>33.167227535664303</c:v>
                </c:pt>
                <c:pt idx="24095">
                  <c:v>33.168604111888101</c:v>
                </c:pt>
                <c:pt idx="24096">
                  <c:v>33.169980688111899</c:v>
                </c:pt>
                <c:pt idx="24097">
                  <c:v>33.171357264335697</c:v>
                </c:pt>
                <c:pt idx="24098">
                  <c:v>33.172733840559403</c:v>
                </c:pt>
                <c:pt idx="24099">
                  <c:v>33.174110416783201</c:v>
                </c:pt>
                <c:pt idx="24100">
                  <c:v>33.175486993006999</c:v>
                </c:pt>
                <c:pt idx="24101">
                  <c:v>33.176863569230797</c:v>
                </c:pt>
                <c:pt idx="24102">
                  <c:v>33.178240145454602</c:v>
                </c:pt>
                <c:pt idx="24103">
                  <c:v>33.1796167216783</c:v>
                </c:pt>
                <c:pt idx="24104">
                  <c:v>33.180993297902099</c:v>
                </c:pt>
                <c:pt idx="24105">
                  <c:v>33.182369874125897</c:v>
                </c:pt>
                <c:pt idx="24106">
                  <c:v>33.183746450349702</c:v>
                </c:pt>
                <c:pt idx="24107">
                  <c:v>33.1851230265734</c:v>
                </c:pt>
                <c:pt idx="24108">
                  <c:v>33.186499602797198</c:v>
                </c:pt>
                <c:pt idx="24109">
                  <c:v>33.187876179021004</c:v>
                </c:pt>
                <c:pt idx="24110">
                  <c:v>33.189252755244802</c:v>
                </c:pt>
                <c:pt idx="24111">
                  <c:v>33.1906293314685</c:v>
                </c:pt>
                <c:pt idx="24112">
                  <c:v>33.192005907692298</c:v>
                </c:pt>
                <c:pt idx="24113">
                  <c:v>33.193382483916103</c:v>
                </c:pt>
                <c:pt idx="24114">
                  <c:v>33.194759060139901</c:v>
                </c:pt>
                <c:pt idx="24115">
                  <c:v>33.1961356363636</c:v>
                </c:pt>
                <c:pt idx="24116">
                  <c:v>33.197512212587398</c:v>
                </c:pt>
                <c:pt idx="24117">
                  <c:v>33.198888788811203</c:v>
                </c:pt>
                <c:pt idx="24118">
                  <c:v>33.200265365035001</c:v>
                </c:pt>
                <c:pt idx="24119">
                  <c:v>33.2016419412587</c:v>
                </c:pt>
                <c:pt idx="24120">
                  <c:v>33.203018517482498</c:v>
                </c:pt>
                <c:pt idx="24121">
                  <c:v>33.204395093706303</c:v>
                </c:pt>
                <c:pt idx="24122">
                  <c:v>33.205771669930101</c:v>
                </c:pt>
                <c:pt idx="24123">
                  <c:v>33.207148246153899</c:v>
                </c:pt>
                <c:pt idx="24124">
                  <c:v>33.208524822377598</c:v>
                </c:pt>
                <c:pt idx="24125">
                  <c:v>33.209901398601403</c:v>
                </c:pt>
                <c:pt idx="24126">
                  <c:v>33.211277974825201</c:v>
                </c:pt>
                <c:pt idx="24127">
                  <c:v>33.212654551048999</c:v>
                </c:pt>
                <c:pt idx="24128">
                  <c:v>33.214031127272698</c:v>
                </c:pt>
                <c:pt idx="24129">
                  <c:v>33.215407703496503</c:v>
                </c:pt>
                <c:pt idx="24130">
                  <c:v>33.216784279720301</c:v>
                </c:pt>
                <c:pt idx="24131">
                  <c:v>33.218160855944099</c:v>
                </c:pt>
                <c:pt idx="24132">
                  <c:v>33.219537432167797</c:v>
                </c:pt>
                <c:pt idx="24133">
                  <c:v>33.220914008391603</c:v>
                </c:pt>
                <c:pt idx="24134">
                  <c:v>33.222290584615401</c:v>
                </c:pt>
                <c:pt idx="24135">
                  <c:v>33.223667160839199</c:v>
                </c:pt>
                <c:pt idx="24136">
                  <c:v>33.225043737062897</c:v>
                </c:pt>
                <c:pt idx="24137">
                  <c:v>33.226420313286702</c:v>
                </c:pt>
                <c:pt idx="24138">
                  <c:v>33.2277968895105</c:v>
                </c:pt>
                <c:pt idx="24139">
                  <c:v>33.229173465734299</c:v>
                </c:pt>
                <c:pt idx="24140">
                  <c:v>33.230550041957997</c:v>
                </c:pt>
                <c:pt idx="24141">
                  <c:v>33.231926618181802</c:v>
                </c:pt>
                <c:pt idx="24142">
                  <c:v>33.2333031944056</c:v>
                </c:pt>
                <c:pt idx="24143">
                  <c:v>33.234679770629398</c:v>
                </c:pt>
                <c:pt idx="24144">
                  <c:v>33.236056346853204</c:v>
                </c:pt>
                <c:pt idx="24145">
                  <c:v>33.237432923076902</c:v>
                </c:pt>
                <c:pt idx="24146">
                  <c:v>33.2388094993007</c:v>
                </c:pt>
                <c:pt idx="24147">
                  <c:v>33.240186075524498</c:v>
                </c:pt>
                <c:pt idx="24148">
                  <c:v>33.241562651748303</c:v>
                </c:pt>
                <c:pt idx="24149">
                  <c:v>33.242939227972002</c:v>
                </c:pt>
                <c:pt idx="24150">
                  <c:v>33.2443158041958</c:v>
                </c:pt>
                <c:pt idx="24151">
                  <c:v>33.245692380419598</c:v>
                </c:pt>
                <c:pt idx="24152">
                  <c:v>33.247068956643403</c:v>
                </c:pt>
                <c:pt idx="24153">
                  <c:v>33.248445532867102</c:v>
                </c:pt>
                <c:pt idx="24154">
                  <c:v>33.2498221090909</c:v>
                </c:pt>
                <c:pt idx="24155">
                  <c:v>33.251198685314698</c:v>
                </c:pt>
                <c:pt idx="24156">
                  <c:v>33.252575261538503</c:v>
                </c:pt>
                <c:pt idx="24157">
                  <c:v>33.253951837762202</c:v>
                </c:pt>
                <c:pt idx="24158">
                  <c:v>33.255328413986</c:v>
                </c:pt>
                <c:pt idx="24159">
                  <c:v>33.256704990209798</c:v>
                </c:pt>
                <c:pt idx="24160">
                  <c:v>33.258081566433603</c:v>
                </c:pt>
                <c:pt idx="24161">
                  <c:v>33.259458142657301</c:v>
                </c:pt>
                <c:pt idx="24162">
                  <c:v>33.2608347188811</c:v>
                </c:pt>
                <c:pt idx="24163">
                  <c:v>33.262211295104898</c:v>
                </c:pt>
                <c:pt idx="24164">
                  <c:v>33.263587871328703</c:v>
                </c:pt>
                <c:pt idx="24165">
                  <c:v>33.264964447552501</c:v>
                </c:pt>
                <c:pt idx="24166">
                  <c:v>33.266341023776199</c:v>
                </c:pt>
                <c:pt idx="24167">
                  <c:v>33.267717599999997</c:v>
                </c:pt>
                <c:pt idx="24168">
                  <c:v>33.269094176223803</c:v>
                </c:pt>
                <c:pt idx="24169">
                  <c:v>33.270470752447601</c:v>
                </c:pt>
                <c:pt idx="24170">
                  <c:v>33.271847328671299</c:v>
                </c:pt>
                <c:pt idx="24171">
                  <c:v>33.273223904895097</c:v>
                </c:pt>
                <c:pt idx="24172">
                  <c:v>33.274600481118902</c:v>
                </c:pt>
                <c:pt idx="24173">
                  <c:v>33.275977057342701</c:v>
                </c:pt>
                <c:pt idx="24174">
                  <c:v>33.277353633566399</c:v>
                </c:pt>
                <c:pt idx="24175">
                  <c:v>33.278730209790197</c:v>
                </c:pt>
                <c:pt idx="24176">
                  <c:v>33.280106786014002</c:v>
                </c:pt>
                <c:pt idx="24177">
                  <c:v>33.2814833622378</c:v>
                </c:pt>
                <c:pt idx="24178">
                  <c:v>33.282859938461499</c:v>
                </c:pt>
                <c:pt idx="24179">
                  <c:v>33.284236514685297</c:v>
                </c:pt>
                <c:pt idx="24180">
                  <c:v>33.285613090909102</c:v>
                </c:pt>
                <c:pt idx="24181">
                  <c:v>33.2869896671329</c:v>
                </c:pt>
                <c:pt idx="24182">
                  <c:v>33.288366243356698</c:v>
                </c:pt>
                <c:pt idx="24183">
                  <c:v>33.289742819580397</c:v>
                </c:pt>
                <c:pt idx="24184">
                  <c:v>33.291119395804202</c:v>
                </c:pt>
                <c:pt idx="24185">
                  <c:v>33.292495972028</c:v>
                </c:pt>
                <c:pt idx="24186">
                  <c:v>33.293872548251798</c:v>
                </c:pt>
                <c:pt idx="24187">
                  <c:v>33.295249124475497</c:v>
                </c:pt>
                <c:pt idx="24188">
                  <c:v>33.296625700699302</c:v>
                </c:pt>
                <c:pt idx="24189">
                  <c:v>33.2980022769231</c:v>
                </c:pt>
                <c:pt idx="24190">
                  <c:v>33.299378853146898</c:v>
                </c:pt>
                <c:pt idx="24191">
                  <c:v>33.300755429370597</c:v>
                </c:pt>
                <c:pt idx="24192">
                  <c:v>33.302132005594402</c:v>
                </c:pt>
                <c:pt idx="24193">
                  <c:v>33.3035085818182</c:v>
                </c:pt>
                <c:pt idx="24194">
                  <c:v>33.304885158041998</c:v>
                </c:pt>
                <c:pt idx="24195">
                  <c:v>33.306261734265703</c:v>
                </c:pt>
                <c:pt idx="24196">
                  <c:v>33.307638310489502</c:v>
                </c:pt>
                <c:pt idx="24197">
                  <c:v>33.3090148867133</c:v>
                </c:pt>
                <c:pt idx="24198">
                  <c:v>33.310391462937098</c:v>
                </c:pt>
                <c:pt idx="24199">
                  <c:v>33.311768039160803</c:v>
                </c:pt>
                <c:pt idx="24200">
                  <c:v>33.313144615384601</c:v>
                </c:pt>
                <c:pt idx="24201">
                  <c:v>33.314521191608399</c:v>
                </c:pt>
                <c:pt idx="24202">
                  <c:v>33.315897767832197</c:v>
                </c:pt>
                <c:pt idx="24203">
                  <c:v>33.317274344055903</c:v>
                </c:pt>
                <c:pt idx="24204">
                  <c:v>33.318650920279701</c:v>
                </c:pt>
                <c:pt idx="24205">
                  <c:v>33.320027496503499</c:v>
                </c:pt>
                <c:pt idx="24206">
                  <c:v>33.321404072727297</c:v>
                </c:pt>
                <c:pt idx="24207">
                  <c:v>33.322780648951102</c:v>
                </c:pt>
                <c:pt idx="24208">
                  <c:v>33.324157225174801</c:v>
                </c:pt>
                <c:pt idx="24209">
                  <c:v>33.325533801398599</c:v>
                </c:pt>
                <c:pt idx="24210">
                  <c:v>33.326910377622397</c:v>
                </c:pt>
                <c:pt idx="24211">
                  <c:v>33.328286953846202</c:v>
                </c:pt>
                <c:pt idx="24212">
                  <c:v>33.329663530069901</c:v>
                </c:pt>
                <c:pt idx="24213">
                  <c:v>33.331040106293699</c:v>
                </c:pt>
                <c:pt idx="24214">
                  <c:v>33.332416682517497</c:v>
                </c:pt>
                <c:pt idx="24215">
                  <c:v>33.333793258741302</c:v>
                </c:pt>
                <c:pt idx="24216">
                  <c:v>33.335169834965001</c:v>
                </c:pt>
                <c:pt idx="24217">
                  <c:v>33.336546411188799</c:v>
                </c:pt>
                <c:pt idx="24218">
                  <c:v>33.337922987412597</c:v>
                </c:pt>
                <c:pt idx="24219">
                  <c:v>33.339299563636402</c:v>
                </c:pt>
                <c:pt idx="24220">
                  <c:v>33.3406761398602</c:v>
                </c:pt>
                <c:pt idx="24221">
                  <c:v>33.342052716083899</c:v>
                </c:pt>
                <c:pt idx="24222">
                  <c:v>33.343429292307697</c:v>
                </c:pt>
                <c:pt idx="24223">
                  <c:v>33.344805868531502</c:v>
                </c:pt>
                <c:pt idx="24224">
                  <c:v>33.3461824447553</c:v>
                </c:pt>
                <c:pt idx="24225">
                  <c:v>33.347559020978998</c:v>
                </c:pt>
                <c:pt idx="24226">
                  <c:v>33.348935597202797</c:v>
                </c:pt>
                <c:pt idx="24227">
                  <c:v>33.350312173426602</c:v>
                </c:pt>
                <c:pt idx="24228">
                  <c:v>33.3516887496504</c:v>
                </c:pt>
                <c:pt idx="24229">
                  <c:v>33.353065325874098</c:v>
                </c:pt>
                <c:pt idx="24230">
                  <c:v>33.354441902097903</c:v>
                </c:pt>
                <c:pt idx="24231">
                  <c:v>33.355818478321702</c:v>
                </c:pt>
                <c:pt idx="24232">
                  <c:v>33.3571950545455</c:v>
                </c:pt>
                <c:pt idx="24233">
                  <c:v>33.358571630769198</c:v>
                </c:pt>
                <c:pt idx="24234">
                  <c:v>33.359948206993003</c:v>
                </c:pt>
                <c:pt idx="24235">
                  <c:v>33.361324783216801</c:v>
                </c:pt>
                <c:pt idx="24236">
                  <c:v>33.362701359440599</c:v>
                </c:pt>
                <c:pt idx="24237">
                  <c:v>33.364077935664298</c:v>
                </c:pt>
                <c:pt idx="24238">
                  <c:v>33.365454511888103</c:v>
                </c:pt>
                <c:pt idx="24239">
                  <c:v>33.366831088111901</c:v>
                </c:pt>
                <c:pt idx="24240">
                  <c:v>33.368207664335699</c:v>
                </c:pt>
                <c:pt idx="24241">
                  <c:v>33.369584240559497</c:v>
                </c:pt>
                <c:pt idx="24242">
                  <c:v>33.370960816783203</c:v>
                </c:pt>
                <c:pt idx="24243">
                  <c:v>33.372337393007001</c:v>
                </c:pt>
                <c:pt idx="24244">
                  <c:v>33.373713969230799</c:v>
                </c:pt>
                <c:pt idx="24245">
                  <c:v>33.375090545454597</c:v>
                </c:pt>
                <c:pt idx="24246">
                  <c:v>33.376467121678303</c:v>
                </c:pt>
                <c:pt idx="24247">
                  <c:v>33.377843697902101</c:v>
                </c:pt>
                <c:pt idx="24248">
                  <c:v>33.379220274125899</c:v>
                </c:pt>
                <c:pt idx="24249">
                  <c:v>33.380596850349697</c:v>
                </c:pt>
                <c:pt idx="24250">
                  <c:v>33.381973426573403</c:v>
                </c:pt>
                <c:pt idx="24251">
                  <c:v>33.383350002797201</c:v>
                </c:pt>
                <c:pt idx="24252">
                  <c:v>33.384726579020999</c:v>
                </c:pt>
                <c:pt idx="24253">
                  <c:v>33.386103155244797</c:v>
                </c:pt>
                <c:pt idx="24254">
                  <c:v>33.387479731468503</c:v>
                </c:pt>
                <c:pt idx="24255">
                  <c:v>33.388856307692301</c:v>
                </c:pt>
                <c:pt idx="24256">
                  <c:v>33.390232883916099</c:v>
                </c:pt>
                <c:pt idx="24257">
                  <c:v>33.391609460139897</c:v>
                </c:pt>
                <c:pt idx="24258">
                  <c:v>33.392986036363602</c:v>
                </c:pt>
                <c:pt idx="24259">
                  <c:v>33.3943626125874</c:v>
                </c:pt>
                <c:pt idx="24260">
                  <c:v>33.395739188811199</c:v>
                </c:pt>
                <c:pt idx="24261">
                  <c:v>33.397115765034997</c:v>
                </c:pt>
                <c:pt idx="24262">
                  <c:v>33.398492341258702</c:v>
                </c:pt>
                <c:pt idx="24263">
                  <c:v>33.3998689174825</c:v>
                </c:pt>
                <c:pt idx="24264">
                  <c:v>33.401245493706298</c:v>
                </c:pt>
                <c:pt idx="24265">
                  <c:v>33.402622069930104</c:v>
                </c:pt>
                <c:pt idx="24266">
                  <c:v>33.403998646153902</c:v>
                </c:pt>
                <c:pt idx="24267">
                  <c:v>33.4053752223776</c:v>
                </c:pt>
                <c:pt idx="24268">
                  <c:v>33.406751798601398</c:v>
                </c:pt>
                <c:pt idx="24269">
                  <c:v>33.408128374825203</c:v>
                </c:pt>
                <c:pt idx="24270">
                  <c:v>33.409504951049001</c:v>
                </c:pt>
                <c:pt idx="24271">
                  <c:v>33.4108815272727</c:v>
                </c:pt>
                <c:pt idx="24272">
                  <c:v>33.412258103496498</c:v>
                </c:pt>
                <c:pt idx="24273">
                  <c:v>33.413634679720303</c:v>
                </c:pt>
                <c:pt idx="24274">
                  <c:v>33.415011255944101</c:v>
                </c:pt>
                <c:pt idx="24275">
                  <c:v>33.4163878321678</c:v>
                </c:pt>
                <c:pt idx="24276">
                  <c:v>33.417764408391598</c:v>
                </c:pt>
                <c:pt idx="24277">
                  <c:v>33.419140984615403</c:v>
                </c:pt>
                <c:pt idx="24278">
                  <c:v>33.420517560839201</c:v>
                </c:pt>
                <c:pt idx="24279">
                  <c:v>33.4218941370629</c:v>
                </c:pt>
                <c:pt idx="24280">
                  <c:v>33.423270713286698</c:v>
                </c:pt>
                <c:pt idx="24281">
                  <c:v>33.424647289510503</c:v>
                </c:pt>
                <c:pt idx="24282">
                  <c:v>33.426023865734301</c:v>
                </c:pt>
                <c:pt idx="24283">
                  <c:v>33.427400441958</c:v>
                </c:pt>
                <c:pt idx="24284">
                  <c:v>33.428777018181798</c:v>
                </c:pt>
                <c:pt idx="24285">
                  <c:v>33.430153594405603</c:v>
                </c:pt>
                <c:pt idx="24286">
                  <c:v>33.431530170629401</c:v>
                </c:pt>
                <c:pt idx="24287">
                  <c:v>33.432906746853199</c:v>
                </c:pt>
                <c:pt idx="24288">
                  <c:v>33.434283323076897</c:v>
                </c:pt>
                <c:pt idx="24289">
                  <c:v>33.435659899300703</c:v>
                </c:pt>
                <c:pt idx="24290">
                  <c:v>33.437036475524501</c:v>
                </c:pt>
                <c:pt idx="24291">
                  <c:v>33.438413051748299</c:v>
                </c:pt>
                <c:pt idx="24292">
                  <c:v>33.439789627971997</c:v>
                </c:pt>
                <c:pt idx="24293">
                  <c:v>33.441166204195802</c:v>
                </c:pt>
                <c:pt idx="24294">
                  <c:v>33.4425427804196</c:v>
                </c:pt>
                <c:pt idx="24295">
                  <c:v>33.443919356643399</c:v>
                </c:pt>
                <c:pt idx="24296">
                  <c:v>33.445295932867097</c:v>
                </c:pt>
                <c:pt idx="24297">
                  <c:v>33.446672509090902</c:v>
                </c:pt>
                <c:pt idx="24298">
                  <c:v>33.4480490853147</c:v>
                </c:pt>
                <c:pt idx="24299">
                  <c:v>33.449425661538498</c:v>
                </c:pt>
                <c:pt idx="24300">
                  <c:v>33.450802237762197</c:v>
                </c:pt>
                <c:pt idx="24301">
                  <c:v>33.452178813986002</c:v>
                </c:pt>
                <c:pt idx="24302">
                  <c:v>33.4535553902098</c:v>
                </c:pt>
                <c:pt idx="24303">
                  <c:v>33.454931966433598</c:v>
                </c:pt>
                <c:pt idx="24304">
                  <c:v>33.456308542657403</c:v>
                </c:pt>
                <c:pt idx="24305">
                  <c:v>33.457685118881102</c:v>
                </c:pt>
                <c:pt idx="24306">
                  <c:v>33.4590616951049</c:v>
                </c:pt>
                <c:pt idx="24307">
                  <c:v>33.460438271328698</c:v>
                </c:pt>
                <c:pt idx="24308">
                  <c:v>33.461814847552503</c:v>
                </c:pt>
                <c:pt idx="24309">
                  <c:v>33.463191423776202</c:v>
                </c:pt>
                <c:pt idx="24310">
                  <c:v>33.464568</c:v>
                </c:pt>
                <c:pt idx="24311">
                  <c:v>33.465944576223798</c:v>
                </c:pt>
                <c:pt idx="24312">
                  <c:v>33.467321152447603</c:v>
                </c:pt>
                <c:pt idx="24313">
                  <c:v>33.468697728671302</c:v>
                </c:pt>
                <c:pt idx="24314">
                  <c:v>33.4700743048951</c:v>
                </c:pt>
                <c:pt idx="24315">
                  <c:v>33.471450881118898</c:v>
                </c:pt>
                <c:pt idx="24316">
                  <c:v>33.472827457342703</c:v>
                </c:pt>
                <c:pt idx="24317">
                  <c:v>33.474204033566402</c:v>
                </c:pt>
                <c:pt idx="24318">
                  <c:v>33.4755806097902</c:v>
                </c:pt>
                <c:pt idx="24319">
                  <c:v>33.476957186013998</c:v>
                </c:pt>
                <c:pt idx="24320">
                  <c:v>33.478333762237803</c:v>
                </c:pt>
                <c:pt idx="24321">
                  <c:v>33.479710338461501</c:v>
                </c:pt>
                <c:pt idx="24322">
                  <c:v>33.481086914685299</c:v>
                </c:pt>
                <c:pt idx="24323">
                  <c:v>33.482463490909097</c:v>
                </c:pt>
                <c:pt idx="24324">
                  <c:v>33.483840067132903</c:v>
                </c:pt>
                <c:pt idx="24325">
                  <c:v>33.485216643356701</c:v>
                </c:pt>
                <c:pt idx="24326">
                  <c:v>33.486593219580399</c:v>
                </c:pt>
                <c:pt idx="24327">
                  <c:v>33.487969795804197</c:v>
                </c:pt>
                <c:pt idx="24328">
                  <c:v>33.489346372028002</c:v>
                </c:pt>
                <c:pt idx="24329">
                  <c:v>33.490722948251801</c:v>
                </c:pt>
                <c:pt idx="24330">
                  <c:v>33.492099524475499</c:v>
                </c:pt>
                <c:pt idx="24331">
                  <c:v>33.493476100699297</c:v>
                </c:pt>
                <c:pt idx="24332">
                  <c:v>33.494852676923102</c:v>
                </c:pt>
                <c:pt idx="24333">
                  <c:v>33.4962292531469</c:v>
                </c:pt>
                <c:pt idx="24334">
                  <c:v>33.497605829370599</c:v>
                </c:pt>
                <c:pt idx="24335">
                  <c:v>33.498982405594397</c:v>
                </c:pt>
                <c:pt idx="24336">
                  <c:v>33.500358981818202</c:v>
                </c:pt>
                <c:pt idx="24337">
                  <c:v>33.501735558042</c:v>
                </c:pt>
                <c:pt idx="24338">
                  <c:v>33.503112134265699</c:v>
                </c:pt>
                <c:pt idx="24339">
                  <c:v>33.504488710489497</c:v>
                </c:pt>
                <c:pt idx="24340">
                  <c:v>33.505865286713302</c:v>
                </c:pt>
                <c:pt idx="24341">
                  <c:v>33.5072418629371</c:v>
                </c:pt>
                <c:pt idx="24342">
                  <c:v>33.508618439160799</c:v>
                </c:pt>
                <c:pt idx="24343">
                  <c:v>33.509995015384597</c:v>
                </c:pt>
                <c:pt idx="24344">
                  <c:v>33.511371591608402</c:v>
                </c:pt>
                <c:pt idx="24345">
                  <c:v>33.5127481678322</c:v>
                </c:pt>
                <c:pt idx="24346">
                  <c:v>33.514124744055998</c:v>
                </c:pt>
                <c:pt idx="24347">
                  <c:v>33.515501320279697</c:v>
                </c:pt>
                <c:pt idx="24348">
                  <c:v>33.516877896503502</c:v>
                </c:pt>
                <c:pt idx="24349">
                  <c:v>33.5182544727273</c:v>
                </c:pt>
                <c:pt idx="24350">
                  <c:v>33.519631048951098</c:v>
                </c:pt>
                <c:pt idx="24351">
                  <c:v>33.521007625174803</c:v>
                </c:pt>
                <c:pt idx="24352">
                  <c:v>33.522384201398602</c:v>
                </c:pt>
                <c:pt idx="24353">
                  <c:v>33.5237607776224</c:v>
                </c:pt>
                <c:pt idx="24354">
                  <c:v>33.525137353846198</c:v>
                </c:pt>
                <c:pt idx="24355">
                  <c:v>33.526513930069903</c:v>
                </c:pt>
                <c:pt idx="24356">
                  <c:v>33.527890506293701</c:v>
                </c:pt>
                <c:pt idx="24357">
                  <c:v>33.529267082517499</c:v>
                </c:pt>
                <c:pt idx="24358">
                  <c:v>33.530643658741297</c:v>
                </c:pt>
                <c:pt idx="24359">
                  <c:v>33.532020234965003</c:v>
                </c:pt>
                <c:pt idx="24360">
                  <c:v>33.533396811188801</c:v>
                </c:pt>
                <c:pt idx="24361">
                  <c:v>33.534773387412599</c:v>
                </c:pt>
                <c:pt idx="24362">
                  <c:v>33.536149963636397</c:v>
                </c:pt>
                <c:pt idx="24363">
                  <c:v>33.537526539860103</c:v>
                </c:pt>
                <c:pt idx="24364">
                  <c:v>33.538903116083901</c:v>
                </c:pt>
                <c:pt idx="24365">
                  <c:v>33.540279692307699</c:v>
                </c:pt>
                <c:pt idx="24366">
                  <c:v>33.541656268531497</c:v>
                </c:pt>
                <c:pt idx="24367">
                  <c:v>33.543032844755203</c:v>
                </c:pt>
                <c:pt idx="24368">
                  <c:v>33.544409420979001</c:v>
                </c:pt>
                <c:pt idx="24369">
                  <c:v>33.545785997202799</c:v>
                </c:pt>
                <c:pt idx="24370">
                  <c:v>33.547162573426597</c:v>
                </c:pt>
                <c:pt idx="24371">
                  <c:v>33.548539149650402</c:v>
                </c:pt>
                <c:pt idx="24372">
                  <c:v>33.549915725874101</c:v>
                </c:pt>
                <c:pt idx="24373">
                  <c:v>33.551292302097899</c:v>
                </c:pt>
                <c:pt idx="24374">
                  <c:v>33.552668878321697</c:v>
                </c:pt>
                <c:pt idx="24375">
                  <c:v>33.554045454545502</c:v>
                </c:pt>
                <c:pt idx="24376">
                  <c:v>33.555422030769201</c:v>
                </c:pt>
                <c:pt idx="24377">
                  <c:v>33.556798606992999</c:v>
                </c:pt>
                <c:pt idx="24378">
                  <c:v>33.558175183216797</c:v>
                </c:pt>
                <c:pt idx="24379">
                  <c:v>33.559551759440602</c:v>
                </c:pt>
                <c:pt idx="24380">
                  <c:v>33.5609283356643</c:v>
                </c:pt>
                <c:pt idx="24381">
                  <c:v>33.562304911888099</c:v>
                </c:pt>
                <c:pt idx="24382">
                  <c:v>33.563681488111897</c:v>
                </c:pt>
                <c:pt idx="24383">
                  <c:v>33.565058064335702</c:v>
                </c:pt>
                <c:pt idx="24384">
                  <c:v>33.5664346405595</c:v>
                </c:pt>
                <c:pt idx="24385">
                  <c:v>33.567811216783198</c:v>
                </c:pt>
                <c:pt idx="24386">
                  <c:v>33.569187793007004</c:v>
                </c:pt>
                <c:pt idx="24387">
                  <c:v>33.570564369230802</c:v>
                </c:pt>
                <c:pt idx="24388">
                  <c:v>33.5719409454545</c:v>
                </c:pt>
                <c:pt idx="24389">
                  <c:v>33.573317521678298</c:v>
                </c:pt>
                <c:pt idx="24390">
                  <c:v>33.574694097902103</c:v>
                </c:pt>
                <c:pt idx="24391">
                  <c:v>33.576070674125901</c:v>
                </c:pt>
                <c:pt idx="24392">
                  <c:v>33.577447250349699</c:v>
                </c:pt>
                <c:pt idx="24393">
                  <c:v>33.578823826573398</c:v>
                </c:pt>
                <c:pt idx="24394">
                  <c:v>33.580200402797203</c:v>
                </c:pt>
                <c:pt idx="24395">
                  <c:v>33.581576979021001</c:v>
                </c:pt>
                <c:pt idx="24396">
                  <c:v>33.582953555244799</c:v>
                </c:pt>
                <c:pt idx="24397">
                  <c:v>33.584330131468498</c:v>
                </c:pt>
                <c:pt idx="24398">
                  <c:v>33.585706707692303</c:v>
                </c:pt>
                <c:pt idx="24399">
                  <c:v>33.587083283916101</c:v>
                </c:pt>
                <c:pt idx="24400">
                  <c:v>33.588459860139899</c:v>
                </c:pt>
                <c:pt idx="24401">
                  <c:v>33.589836436363598</c:v>
                </c:pt>
                <c:pt idx="24402">
                  <c:v>33.591213012587403</c:v>
                </c:pt>
                <c:pt idx="24403">
                  <c:v>33.592589588811201</c:v>
                </c:pt>
                <c:pt idx="24404">
                  <c:v>33.593966165034999</c:v>
                </c:pt>
                <c:pt idx="24405">
                  <c:v>33.595342741258797</c:v>
                </c:pt>
                <c:pt idx="24406">
                  <c:v>33.596719317482503</c:v>
                </c:pt>
                <c:pt idx="24407">
                  <c:v>33.598095893706301</c:v>
                </c:pt>
                <c:pt idx="24408">
                  <c:v>33.599472469930099</c:v>
                </c:pt>
                <c:pt idx="24409">
                  <c:v>33.600849046153897</c:v>
                </c:pt>
                <c:pt idx="24410">
                  <c:v>33.602225622377603</c:v>
                </c:pt>
                <c:pt idx="24411">
                  <c:v>33.603602198601401</c:v>
                </c:pt>
                <c:pt idx="24412">
                  <c:v>33.604978774825199</c:v>
                </c:pt>
                <c:pt idx="24413">
                  <c:v>33.606355351048997</c:v>
                </c:pt>
                <c:pt idx="24414">
                  <c:v>33.607731927272702</c:v>
                </c:pt>
                <c:pt idx="24415">
                  <c:v>33.6091085034965</c:v>
                </c:pt>
                <c:pt idx="24416">
                  <c:v>33.610485079720299</c:v>
                </c:pt>
                <c:pt idx="24417">
                  <c:v>33.611861655944097</c:v>
                </c:pt>
                <c:pt idx="24418">
                  <c:v>33.613238232167802</c:v>
                </c:pt>
                <c:pt idx="24419">
                  <c:v>33.6146148083916</c:v>
                </c:pt>
                <c:pt idx="24420">
                  <c:v>33.615991384615398</c:v>
                </c:pt>
                <c:pt idx="24421">
                  <c:v>33.617367960839204</c:v>
                </c:pt>
                <c:pt idx="24422">
                  <c:v>33.618744537062902</c:v>
                </c:pt>
                <c:pt idx="24423">
                  <c:v>33.6201211132867</c:v>
                </c:pt>
                <c:pt idx="24424">
                  <c:v>33.621497689510498</c:v>
                </c:pt>
                <c:pt idx="24425">
                  <c:v>33.622874265734303</c:v>
                </c:pt>
                <c:pt idx="24426">
                  <c:v>33.624250841958002</c:v>
                </c:pt>
                <c:pt idx="24427">
                  <c:v>33.6256274181818</c:v>
                </c:pt>
                <c:pt idx="24428">
                  <c:v>33.627003994405598</c:v>
                </c:pt>
                <c:pt idx="24429">
                  <c:v>33.628380570629403</c:v>
                </c:pt>
                <c:pt idx="24430">
                  <c:v>33.629757146853201</c:v>
                </c:pt>
                <c:pt idx="24431">
                  <c:v>33.6311337230769</c:v>
                </c:pt>
                <c:pt idx="24432">
                  <c:v>33.632510299300698</c:v>
                </c:pt>
                <c:pt idx="24433">
                  <c:v>33.633886875524503</c:v>
                </c:pt>
                <c:pt idx="24434">
                  <c:v>33.635263451748301</c:v>
                </c:pt>
                <c:pt idx="24435">
                  <c:v>33.636640027972</c:v>
                </c:pt>
                <c:pt idx="24436">
                  <c:v>33.638016604195798</c:v>
                </c:pt>
                <c:pt idx="24437">
                  <c:v>33.639393180419603</c:v>
                </c:pt>
                <c:pt idx="24438">
                  <c:v>33.640769756643401</c:v>
                </c:pt>
                <c:pt idx="24439">
                  <c:v>33.6421463328671</c:v>
                </c:pt>
                <c:pt idx="24440">
                  <c:v>33.643522909090898</c:v>
                </c:pt>
                <c:pt idx="24441">
                  <c:v>33.644899485314703</c:v>
                </c:pt>
                <c:pt idx="24442">
                  <c:v>33.646276061538501</c:v>
                </c:pt>
                <c:pt idx="24443">
                  <c:v>33.647652637762199</c:v>
                </c:pt>
                <c:pt idx="24444">
                  <c:v>33.649029213985997</c:v>
                </c:pt>
                <c:pt idx="24445">
                  <c:v>33.650405790209803</c:v>
                </c:pt>
                <c:pt idx="24446">
                  <c:v>33.651782366433601</c:v>
                </c:pt>
                <c:pt idx="24447">
                  <c:v>33.653158942657299</c:v>
                </c:pt>
                <c:pt idx="24448">
                  <c:v>33.654535518881097</c:v>
                </c:pt>
                <c:pt idx="24449">
                  <c:v>33.655912095104902</c:v>
                </c:pt>
                <c:pt idx="24450">
                  <c:v>33.657288671328701</c:v>
                </c:pt>
                <c:pt idx="24451">
                  <c:v>33.658665247552499</c:v>
                </c:pt>
                <c:pt idx="24452">
                  <c:v>33.660041823776197</c:v>
                </c:pt>
                <c:pt idx="24453">
                  <c:v>33.661418400000002</c:v>
                </c:pt>
                <c:pt idx="24454">
                  <c:v>33.6627949762238</c:v>
                </c:pt>
                <c:pt idx="24455">
                  <c:v>33.664171552447598</c:v>
                </c:pt>
                <c:pt idx="24456">
                  <c:v>33.665548128671297</c:v>
                </c:pt>
                <c:pt idx="24457">
                  <c:v>33.666924704895102</c:v>
                </c:pt>
                <c:pt idx="24458">
                  <c:v>33.6683012811189</c:v>
                </c:pt>
                <c:pt idx="24459">
                  <c:v>33.669677857342698</c:v>
                </c:pt>
                <c:pt idx="24460">
                  <c:v>33.671054433566397</c:v>
                </c:pt>
                <c:pt idx="24461">
                  <c:v>33.672431009790202</c:v>
                </c:pt>
                <c:pt idx="24462">
                  <c:v>33.673807586014</c:v>
                </c:pt>
                <c:pt idx="24463">
                  <c:v>33.675184162237798</c:v>
                </c:pt>
                <c:pt idx="24464">
                  <c:v>33.676560738461497</c:v>
                </c:pt>
                <c:pt idx="24465">
                  <c:v>33.677937314685302</c:v>
                </c:pt>
                <c:pt idx="24466">
                  <c:v>33.6793138909091</c:v>
                </c:pt>
                <c:pt idx="24467">
                  <c:v>33.680690467132898</c:v>
                </c:pt>
                <c:pt idx="24468">
                  <c:v>33.682067043356597</c:v>
                </c:pt>
                <c:pt idx="24469">
                  <c:v>33.683443619580402</c:v>
                </c:pt>
                <c:pt idx="24470">
                  <c:v>33.6848201958042</c:v>
                </c:pt>
                <c:pt idx="24471">
                  <c:v>33.686196772027998</c:v>
                </c:pt>
                <c:pt idx="24472">
                  <c:v>33.687573348251803</c:v>
                </c:pt>
                <c:pt idx="24473">
                  <c:v>33.688949924475502</c:v>
                </c:pt>
                <c:pt idx="24474">
                  <c:v>33.6903265006993</c:v>
                </c:pt>
                <c:pt idx="24475">
                  <c:v>33.691703076923098</c:v>
                </c:pt>
                <c:pt idx="24476">
                  <c:v>33.693079653146903</c:v>
                </c:pt>
                <c:pt idx="24477">
                  <c:v>33.694456229370601</c:v>
                </c:pt>
                <c:pt idx="24478">
                  <c:v>33.695832805594399</c:v>
                </c:pt>
                <c:pt idx="24479">
                  <c:v>33.697209381818197</c:v>
                </c:pt>
                <c:pt idx="24480">
                  <c:v>33.698585958042003</c:v>
                </c:pt>
                <c:pt idx="24481">
                  <c:v>33.699962534265701</c:v>
                </c:pt>
                <c:pt idx="24482">
                  <c:v>33.701339110489499</c:v>
                </c:pt>
                <c:pt idx="24483">
                  <c:v>33.702715686713297</c:v>
                </c:pt>
                <c:pt idx="24484">
                  <c:v>33.704092262937102</c:v>
                </c:pt>
                <c:pt idx="24485">
                  <c:v>33.705468839160801</c:v>
                </c:pt>
                <c:pt idx="24486">
                  <c:v>33.706845415384599</c:v>
                </c:pt>
                <c:pt idx="24487">
                  <c:v>33.708221991608397</c:v>
                </c:pt>
                <c:pt idx="24488">
                  <c:v>33.709598567832202</c:v>
                </c:pt>
                <c:pt idx="24489">
                  <c:v>33.710975144055901</c:v>
                </c:pt>
                <c:pt idx="24490">
                  <c:v>33.712351720279699</c:v>
                </c:pt>
                <c:pt idx="24491">
                  <c:v>33.713728296503497</c:v>
                </c:pt>
                <c:pt idx="24492">
                  <c:v>33.715104872727302</c:v>
                </c:pt>
                <c:pt idx="24493">
                  <c:v>33.7164814489511</c:v>
                </c:pt>
                <c:pt idx="24494">
                  <c:v>33.717858025174799</c:v>
                </c:pt>
                <c:pt idx="24495">
                  <c:v>33.719234601398597</c:v>
                </c:pt>
                <c:pt idx="24496">
                  <c:v>33.720611177622402</c:v>
                </c:pt>
                <c:pt idx="24497">
                  <c:v>33.7219877538462</c:v>
                </c:pt>
                <c:pt idx="24498">
                  <c:v>33.723364330069899</c:v>
                </c:pt>
                <c:pt idx="24499">
                  <c:v>33.724740906293697</c:v>
                </c:pt>
                <c:pt idx="24500">
                  <c:v>33.726117482517502</c:v>
                </c:pt>
                <c:pt idx="24501">
                  <c:v>33.7274940587413</c:v>
                </c:pt>
                <c:pt idx="24502">
                  <c:v>33.728870634964998</c:v>
                </c:pt>
                <c:pt idx="24503">
                  <c:v>33.730247211188797</c:v>
                </c:pt>
                <c:pt idx="24504">
                  <c:v>33.731623787412602</c:v>
                </c:pt>
                <c:pt idx="24505">
                  <c:v>33.7330003636364</c:v>
                </c:pt>
                <c:pt idx="24506">
                  <c:v>33.734376939860198</c:v>
                </c:pt>
                <c:pt idx="24507">
                  <c:v>33.735753516083903</c:v>
                </c:pt>
                <c:pt idx="24508">
                  <c:v>33.737130092307702</c:v>
                </c:pt>
                <c:pt idx="24509">
                  <c:v>33.7385066685315</c:v>
                </c:pt>
                <c:pt idx="24510">
                  <c:v>33.739883244755298</c:v>
                </c:pt>
                <c:pt idx="24511">
                  <c:v>33.741259820979003</c:v>
                </c:pt>
                <c:pt idx="24512">
                  <c:v>33.742636397202801</c:v>
                </c:pt>
                <c:pt idx="24513">
                  <c:v>33.744012973426599</c:v>
                </c:pt>
                <c:pt idx="24514">
                  <c:v>33.745389549650397</c:v>
                </c:pt>
                <c:pt idx="24515">
                  <c:v>33.746766125874103</c:v>
                </c:pt>
                <c:pt idx="24516">
                  <c:v>33.748142702097901</c:v>
                </c:pt>
                <c:pt idx="24517">
                  <c:v>33.749519278321699</c:v>
                </c:pt>
                <c:pt idx="24518">
                  <c:v>33.750895854545497</c:v>
                </c:pt>
                <c:pt idx="24519">
                  <c:v>33.752272430769203</c:v>
                </c:pt>
                <c:pt idx="24520">
                  <c:v>33.753649006993001</c:v>
                </c:pt>
                <c:pt idx="24521">
                  <c:v>33.755025583216799</c:v>
                </c:pt>
                <c:pt idx="24522">
                  <c:v>33.756402159440597</c:v>
                </c:pt>
                <c:pt idx="24523">
                  <c:v>33.757778735664303</c:v>
                </c:pt>
                <c:pt idx="24524">
                  <c:v>33.759155311888101</c:v>
                </c:pt>
                <c:pt idx="24525">
                  <c:v>33.760531888111899</c:v>
                </c:pt>
                <c:pt idx="24526">
                  <c:v>33.761908464335697</c:v>
                </c:pt>
                <c:pt idx="24527">
                  <c:v>33.763285040559502</c:v>
                </c:pt>
                <c:pt idx="24528">
                  <c:v>33.764661616783201</c:v>
                </c:pt>
                <c:pt idx="24529">
                  <c:v>33.766038193006999</c:v>
                </c:pt>
                <c:pt idx="24530">
                  <c:v>33.767414769230797</c:v>
                </c:pt>
                <c:pt idx="24531">
                  <c:v>33.768791345454503</c:v>
                </c:pt>
                <c:pt idx="24532">
                  <c:v>33.770167921678301</c:v>
                </c:pt>
                <c:pt idx="24533">
                  <c:v>33.771544497902099</c:v>
                </c:pt>
                <c:pt idx="24534">
                  <c:v>33.772921074125897</c:v>
                </c:pt>
                <c:pt idx="24535">
                  <c:v>33.774297650349702</c:v>
                </c:pt>
                <c:pt idx="24536">
                  <c:v>33.7756742265734</c:v>
                </c:pt>
                <c:pt idx="24537">
                  <c:v>33.777050802797199</c:v>
                </c:pt>
                <c:pt idx="24538">
                  <c:v>33.778427379020997</c:v>
                </c:pt>
                <c:pt idx="24539">
                  <c:v>33.779803955244802</c:v>
                </c:pt>
                <c:pt idx="24540">
                  <c:v>33.7811805314685</c:v>
                </c:pt>
                <c:pt idx="24541">
                  <c:v>33.782557107692298</c:v>
                </c:pt>
                <c:pt idx="24542">
                  <c:v>33.783933683916104</c:v>
                </c:pt>
                <c:pt idx="24543">
                  <c:v>33.785310260139902</c:v>
                </c:pt>
                <c:pt idx="24544">
                  <c:v>33.7866868363636</c:v>
                </c:pt>
                <c:pt idx="24545">
                  <c:v>33.788063412587398</c:v>
                </c:pt>
                <c:pt idx="24546">
                  <c:v>33.789439988811203</c:v>
                </c:pt>
                <c:pt idx="24547">
                  <c:v>33.790816565035001</c:v>
                </c:pt>
                <c:pt idx="24548">
                  <c:v>33.792193141258799</c:v>
                </c:pt>
                <c:pt idx="24549">
                  <c:v>33.793569717482498</c:v>
                </c:pt>
                <c:pt idx="24550">
                  <c:v>33.794946293706303</c:v>
                </c:pt>
                <c:pt idx="24551">
                  <c:v>33.796322869930101</c:v>
                </c:pt>
                <c:pt idx="24552">
                  <c:v>33.797699446153899</c:v>
                </c:pt>
                <c:pt idx="24553">
                  <c:v>33.799076022377598</c:v>
                </c:pt>
                <c:pt idx="24554">
                  <c:v>33.800452598601403</c:v>
                </c:pt>
                <c:pt idx="24555">
                  <c:v>33.801829174825201</c:v>
                </c:pt>
                <c:pt idx="24556">
                  <c:v>33.803205751048999</c:v>
                </c:pt>
                <c:pt idx="24557">
                  <c:v>33.804582327272698</c:v>
                </c:pt>
                <c:pt idx="24558">
                  <c:v>33.805958903496503</c:v>
                </c:pt>
                <c:pt idx="24559">
                  <c:v>33.807335479720301</c:v>
                </c:pt>
                <c:pt idx="24560">
                  <c:v>33.808712055944099</c:v>
                </c:pt>
                <c:pt idx="24561">
                  <c:v>33.810088632167798</c:v>
                </c:pt>
                <c:pt idx="24562">
                  <c:v>33.811465208391603</c:v>
                </c:pt>
                <c:pt idx="24563">
                  <c:v>33.812841784615401</c:v>
                </c:pt>
                <c:pt idx="24564">
                  <c:v>33.814218360839199</c:v>
                </c:pt>
                <c:pt idx="24565">
                  <c:v>33.815594937062897</c:v>
                </c:pt>
                <c:pt idx="24566">
                  <c:v>33.816971513286703</c:v>
                </c:pt>
                <c:pt idx="24567">
                  <c:v>33.818348089510501</c:v>
                </c:pt>
                <c:pt idx="24568">
                  <c:v>33.819724665734299</c:v>
                </c:pt>
                <c:pt idx="24569">
                  <c:v>33.821101241958097</c:v>
                </c:pt>
                <c:pt idx="24570">
                  <c:v>33.822477818181802</c:v>
                </c:pt>
                <c:pt idx="24571">
                  <c:v>33.8238543944056</c:v>
                </c:pt>
                <c:pt idx="24572">
                  <c:v>33.825230970629399</c:v>
                </c:pt>
                <c:pt idx="24573">
                  <c:v>33.826607546853197</c:v>
                </c:pt>
                <c:pt idx="24574">
                  <c:v>33.827984123076902</c:v>
                </c:pt>
                <c:pt idx="24575">
                  <c:v>33.8293606993007</c:v>
                </c:pt>
                <c:pt idx="24576">
                  <c:v>33.830737275524498</c:v>
                </c:pt>
                <c:pt idx="24577">
                  <c:v>33.832113851748304</c:v>
                </c:pt>
                <c:pt idx="24578">
                  <c:v>33.833490427972002</c:v>
                </c:pt>
                <c:pt idx="24579">
                  <c:v>33.8348670041958</c:v>
                </c:pt>
                <c:pt idx="24580">
                  <c:v>33.836243580419598</c:v>
                </c:pt>
                <c:pt idx="24581">
                  <c:v>33.837620156643403</c:v>
                </c:pt>
                <c:pt idx="24582">
                  <c:v>33.838996732867102</c:v>
                </c:pt>
                <c:pt idx="24583">
                  <c:v>33.8403733090909</c:v>
                </c:pt>
                <c:pt idx="24584">
                  <c:v>33.841749885314698</c:v>
                </c:pt>
                <c:pt idx="24585">
                  <c:v>33.843126461538503</c:v>
                </c:pt>
                <c:pt idx="24586">
                  <c:v>33.844503037762202</c:v>
                </c:pt>
                <c:pt idx="24587">
                  <c:v>33.845879613986</c:v>
                </c:pt>
                <c:pt idx="24588">
                  <c:v>33.847256190209798</c:v>
                </c:pt>
                <c:pt idx="24589">
                  <c:v>33.848632766433603</c:v>
                </c:pt>
                <c:pt idx="24590">
                  <c:v>33.850009342657302</c:v>
                </c:pt>
                <c:pt idx="24591">
                  <c:v>33.8513859188811</c:v>
                </c:pt>
                <c:pt idx="24592">
                  <c:v>33.852762495104898</c:v>
                </c:pt>
                <c:pt idx="24593">
                  <c:v>33.854139071328703</c:v>
                </c:pt>
                <c:pt idx="24594">
                  <c:v>33.855515647552501</c:v>
                </c:pt>
                <c:pt idx="24595">
                  <c:v>33.8568922237762</c:v>
                </c:pt>
                <c:pt idx="24596">
                  <c:v>33.858268799999998</c:v>
                </c:pt>
                <c:pt idx="24597">
                  <c:v>33.859645376223803</c:v>
                </c:pt>
                <c:pt idx="24598">
                  <c:v>33.861021952447601</c:v>
                </c:pt>
                <c:pt idx="24599">
                  <c:v>33.862398528671299</c:v>
                </c:pt>
                <c:pt idx="24600">
                  <c:v>33.863775104895097</c:v>
                </c:pt>
                <c:pt idx="24601">
                  <c:v>33.865151681118903</c:v>
                </c:pt>
                <c:pt idx="24602">
                  <c:v>33.866528257342701</c:v>
                </c:pt>
                <c:pt idx="24603">
                  <c:v>33.867904833566399</c:v>
                </c:pt>
                <c:pt idx="24604">
                  <c:v>33.869281409790197</c:v>
                </c:pt>
                <c:pt idx="24605">
                  <c:v>33.870657986014002</c:v>
                </c:pt>
                <c:pt idx="24606">
                  <c:v>33.872034562237801</c:v>
                </c:pt>
                <c:pt idx="24607">
                  <c:v>33.873411138461499</c:v>
                </c:pt>
                <c:pt idx="24608">
                  <c:v>33.874787714685297</c:v>
                </c:pt>
                <c:pt idx="24609">
                  <c:v>33.876164290909102</c:v>
                </c:pt>
                <c:pt idx="24610">
                  <c:v>33.8775408671329</c:v>
                </c:pt>
                <c:pt idx="24611">
                  <c:v>33.878917443356599</c:v>
                </c:pt>
                <c:pt idx="24612">
                  <c:v>33.880294019580397</c:v>
                </c:pt>
                <c:pt idx="24613">
                  <c:v>33.881670595804202</c:v>
                </c:pt>
                <c:pt idx="24614">
                  <c:v>33.883047172028</c:v>
                </c:pt>
                <c:pt idx="24615">
                  <c:v>33.884423748251798</c:v>
                </c:pt>
                <c:pt idx="24616">
                  <c:v>33.885800324475497</c:v>
                </c:pt>
                <c:pt idx="24617">
                  <c:v>33.887176900699302</c:v>
                </c:pt>
                <c:pt idx="24618">
                  <c:v>33.8885534769231</c:v>
                </c:pt>
                <c:pt idx="24619">
                  <c:v>33.889930053146898</c:v>
                </c:pt>
                <c:pt idx="24620">
                  <c:v>33.891306629370597</c:v>
                </c:pt>
                <c:pt idx="24621">
                  <c:v>33.892683205594402</c:v>
                </c:pt>
                <c:pt idx="24622">
                  <c:v>33.8940597818182</c:v>
                </c:pt>
                <c:pt idx="24623">
                  <c:v>33.895436358041998</c:v>
                </c:pt>
                <c:pt idx="24624">
                  <c:v>33.896812934265697</c:v>
                </c:pt>
                <c:pt idx="24625">
                  <c:v>33.898189510489502</c:v>
                </c:pt>
                <c:pt idx="24626">
                  <c:v>33.8995660867133</c:v>
                </c:pt>
                <c:pt idx="24627">
                  <c:v>33.900942662937098</c:v>
                </c:pt>
                <c:pt idx="24628">
                  <c:v>33.902319239160803</c:v>
                </c:pt>
                <c:pt idx="24629">
                  <c:v>33.903695815384602</c:v>
                </c:pt>
                <c:pt idx="24630">
                  <c:v>33.9050723916084</c:v>
                </c:pt>
                <c:pt idx="24631">
                  <c:v>33.906448967832198</c:v>
                </c:pt>
                <c:pt idx="24632">
                  <c:v>33.907825544055903</c:v>
                </c:pt>
                <c:pt idx="24633">
                  <c:v>33.909202120279701</c:v>
                </c:pt>
                <c:pt idx="24634">
                  <c:v>33.910578696503499</c:v>
                </c:pt>
                <c:pt idx="24635">
                  <c:v>33.911955272727297</c:v>
                </c:pt>
                <c:pt idx="24636">
                  <c:v>33.913331848951103</c:v>
                </c:pt>
                <c:pt idx="24637">
                  <c:v>33.914708425174801</c:v>
                </c:pt>
                <c:pt idx="24638">
                  <c:v>33.916085001398599</c:v>
                </c:pt>
                <c:pt idx="24639">
                  <c:v>33.917461577622397</c:v>
                </c:pt>
                <c:pt idx="24640">
                  <c:v>33.918838153846202</c:v>
                </c:pt>
                <c:pt idx="24641">
                  <c:v>33.920214730069901</c:v>
                </c:pt>
                <c:pt idx="24642">
                  <c:v>33.921591306293699</c:v>
                </c:pt>
                <c:pt idx="24643">
                  <c:v>33.922967882517497</c:v>
                </c:pt>
                <c:pt idx="24644">
                  <c:v>33.924344458741302</c:v>
                </c:pt>
                <c:pt idx="24645">
                  <c:v>33.925721034965001</c:v>
                </c:pt>
                <c:pt idx="24646">
                  <c:v>33.927097611188799</c:v>
                </c:pt>
                <c:pt idx="24647">
                  <c:v>33.928474187412597</c:v>
                </c:pt>
                <c:pt idx="24648">
                  <c:v>33.929850763636402</c:v>
                </c:pt>
                <c:pt idx="24649">
                  <c:v>33.931227339860101</c:v>
                </c:pt>
                <c:pt idx="24650">
                  <c:v>33.932603916083899</c:v>
                </c:pt>
                <c:pt idx="24651">
                  <c:v>33.933980492307697</c:v>
                </c:pt>
                <c:pt idx="24652">
                  <c:v>33.935357068531502</c:v>
                </c:pt>
                <c:pt idx="24653">
                  <c:v>33.9367336447553</c:v>
                </c:pt>
                <c:pt idx="24654">
                  <c:v>33.938110220978999</c:v>
                </c:pt>
                <c:pt idx="24655">
                  <c:v>33.939486797202797</c:v>
                </c:pt>
                <c:pt idx="24656">
                  <c:v>33.940863373426602</c:v>
                </c:pt>
                <c:pt idx="24657">
                  <c:v>33.9422399496504</c:v>
                </c:pt>
                <c:pt idx="24658">
                  <c:v>33.943616525874098</c:v>
                </c:pt>
                <c:pt idx="24659">
                  <c:v>33.944993102097897</c:v>
                </c:pt>
                <c:pt idx="24660">
                  <c:v>33.946369678321702</c:v>
                </c:pt>
                <c:pt idx="24661">
                  <c:v>33.9477462545455</c:v>
                </c:pt>
                <c:pt idx="24662">
                  <c:v>33.949122830769198</c:v>
                </c:pt>
                <c:pt idx="24663">
                  <c:v>33.950499406993004</c:v>
                </c:pt>
                <c:pt idx="24664">
                  <c:v>33.951875983216802</c:v>
                </c:pt>
                <c:pt idx="24665">
                  <c:v>33.9532525594406</c:v>
                </c:pt>
                <c:pt idx="24666">
                  <c:v>33.954629135664298</c:v>
                </c:pt>
                <c:pt idx="24667">
                  <c:v>33.956005711888103</c:v>
                </c:pt>
                <c:pt idx="24668">
                  <c:v>33.957382288111901</c:v>
                </c:pt>
                <c:pt idx="24669">
                  <c:v>33.958758864335699</c:v>
                </c:pt>
                <c:pt idx="24670">
                  <c:v>33.960135440559498</c:v>
                </c:pt>
                <c:pt idx="24671">
                  <c:v>33.961512016783203</c:v>
                </c:pt>
                <c:pt idx="24672">
                  <c:v>33.962888593007001</c:v>
                </c:pt>
                <c:pt idx="24673">
                  <c:v>33.964265169230799</c:v>
                </c:pt>
                <c:pt idx="24674">
                  <c:v>33.965641745454597</c:v>
                </c:pt>
                <c:pt idx="24675">
                  <c:v>33.967018321678303</c:v>
                </c:pt>
                <c:pt idx="24676">
                  <c:v>33.968394897902101</c:v>
                </c:pt>
                <c:pt idx="24677">
                  <c:v>33.969771474125899</c:v>
                </c:pt>
                <c:pt idx="24678">
                  <c:v>33.971148050349697</c:v>
                </c:pt>
                <c:pt idx="24679">
                  <c:v>33.972524626573403</c:v>
                </c:pt>
                <c:pt idx="24680">
                  <c:v>33.973901202797201</c:v>
                </c:pt>
                <c:pt idx="24681">
                  <c:v>33.975277779020999</c:v>
                </c:pt>
                <c:pt idx="24682">
                  <c:v>33.976654355244797</c:v>
                </c:pt>
                <c:pt idx="24683">
                  <c:v>33.978030931468503</c:v>
                </c:pt>
                <c:pt idx="24684">
                  <c:v>33.979407507692301</c:v>
                </c:pt>
                <c:pt idx="24685">
                  <c:v>33.980784083916099</c:v>
                </c:pt>
                <c:pt idx="24686">
                  <c:v>33.982160660139897</c:v>
                </c:pt>
                <c:pt idx="24687">
                  <c:v>33.983537236363603</c:v>
                </c:pt>
                <c:pt idx="24688">
                  <c:v>33.984913812587401</c:v>
                </c:pt>
                <c:pt idx="24689">
                  <c:v>33.986290388811199</c:v>
                </c:pt>
                <c:pt idx="24690">
                  <c:v>33.987666965034997</c:v>
                </c:pt>
                <c:pt idx="24691">
                  <c:v>33.989043541258802</c:v>
                </c:pt>
                <c:pt idx="24692">
                  <c:v>33.9904201174825</c:v>
                </c:pt>
                <c:pt idx="24693">
                  <c:v>33.991796693706299</c:v>
                </c:pt>
                <c:pt idx="24694">
                  <c:v>33.993173269930097</c:v>
                </c:pt>
                <c:pt idx="24695">
                  <c:v>33.994549846153802</c:v>
                </c:pt>
                <c:pt idx="24696">
                  <c:v>33.9959264223776</c:v>
                </c:pt>
                <c:pt idx="24697">
                  <c:v>33.997302998601398</c:v>
                </c:pt>
                <c:pt idx="24698">
                  <c:v>33.998679574825204</c:v>
                </c:pt>
                <c:pt idx="24699">
                  <c:v>34.000056151049002</c:v>
                </c:pt>
                <c:pt idx="24700">
                  <c:v>34.0014327272727</c:v>
                </c:pt>
                <c:pt idx="24701">
                  <c:v>34.002809303496498</c:v>
                </c:pt>
                <c:pt idx="24702">
                  <c:v>34.004185879720303</c:v>
                </c:pt>
                <c:pt idx="24703">
                  <c:v>34.005562455944101</c:v>
                </c:pt>
                <c:pt idx="24704">
                  <c:v>34.0069390321678</c:v>
                </c:pt>
                <c:pt idx="24705">
                  <c:v>34.008315608391598</c:v>
                </c:pt>
                <c:pt idx="24706">
                  <c:v>34.009692184615403</c:v>
                </c:pt>
                <c:pt idx="24707">
                  <c:v>34.011068760839201</c:v>
                </c:pt>
                <c:pt idx="24708">
                  <c:v>34.0124453370629</c:v>
                </c:pt>
                <c:pt idx="24709">
                  <c:v>34.013821913286698</c:v>
                </c:pt>
                <c:pt idx="24710">
                  <c:v>34.015198489510503</c:v>
                </c:pt>
                <c:pt idx="24711">
                  <c:v>34.016575065734301</c:v>
                </c:pt>
                <c:pt idx="24712">
                  <c:v>34.017951641958099</c:v>
                </c:pt>
                <c:pt idx="24713">
                  <c:v>34.019328218181798</c:v>
                </c:pt>
                <c:pt idx="24714">
                  <c:v>34.020704794405603</c:v>
                </c:pt>
                <c:pt idx="24715">
                  <c:v>34.022081370629401</c:v>
                </c:pt>
                <c:pt idx="24716">
                  <c:v>34.023457946853199</c:v>
                </c:pt>
                <c:pt idx="24717">
                  <c:v>34.024834523076898</c:v>
                </c:pt>
                <c:pt idx="24718">
                  <c:v>34.026211099300703</c:v>
                </c:pt>
                <c:pt idx="24719">
                  <c:v>34.027587675524501</c:v>
                </c:pt>
                <c:pt idx="24720">
                  <c:v>34.028964251748299</c:v>
                </c:pt>
                <c:pt idx="24721">
                  <c:v>34.030340827971997</c:v>
                </c:pt>
                <c:pt idx="24722">
                  <c:v>34.031717404195803</c:v>
                </c:pt>
                <c:pt idx="24723">
                  <c:v>34.033093980419601</c:v>
                </c:pt>
                <c:pt idx="24724">
                  <c:v>34.034470556643399</c:v>
                </c:pt>
                <c:pt idx="24725">
                  <c:v>34.035847132867097</c:v>
                </c:pt>
                <c:pt idx="24726">
                  <c:v>34.037223709090902</c:v>
                </c:pt>
                <c:pt idx="24727">
                  <c:v>34.0386002853147</c:v>
                </c:pt>
                <c:pt idx="24728">
                  <c:v>34.039976861538499</c:v>
                </c:pt>
                <c:pt idx="24729">
                  <c:v>34.041353437762297</c:v>
                </c:pt>
                <c:pt idx="24730">
                  <c:v>34.042730013986002</c:v>
                </c:pt>
                <c:pt idx="24731">
                  <c:v>34.0441065902098</c:v>
                </c:pt>
                <c:pt idx="24732">
                  <c:v>34.045483166433598</c:v>
                </c:pt>
                <c:pt idx="24733">
                  <c:v>34.046859742657396</c:v>
                </c:pt>
                <c:pt idx="24734">
                  <c:v>34.048236318881102</c:v>
                </c:pt>
                <c:pt idx="24735">
                  <c:v>34.0496128951049</c:v>
                </c:pt>
                <c:pt idx="24736">
                  <c:v>34.050989471328698</c:v>
                </c:pt>
                <c:pt idx="24737">
                  <c:v>34.052366047552503</c:v>
                </c:pt>
                <c:pt idx="24738">
                  <c:v>34.053742623776202</c:v>
                </c:pt>
                <c:pt idx="24739">
                  <c:v>34.0551192</c:v>
                </c:pt>
                <c:pt idx="24740">
                  <c:v>34.056495776223798</c:v>
                </c:pt>
                <c:pt idx="24741">
                  <c:v>34.057872352447603</c:v>
                </c:pt>
                <c:pt idx="24742">
                  <c:v>34.059248928671302</c:v>
                </c:pt>
                <c:pt idx="24743">
                  <c:v>34.0606255048951</c:v>
                </c:pt>
                <c:pt idx="24744">
                  <c:v>34.062002081118898</c:v>
                </c:pt>
                <c:pt idx="24745">
                  <c:v>34.063378657342703</c:v>
                </c:pt>
                <c:pt idx="24746">
                  <c:v>34.064755233566402</c:v>
                </c:pt>
                <c:pt idx="24747">
                  <c:v>34.0661318097902</c:v>
                </c:pt>
                <c:pt idx="24748">
                  <c:v>34.067508386013998</c:v>
                </c:pt>
                <c:pt idx="24749">
                  <c:v>34.068884962237803</c:v>
                </c:pt>
                <c:pt idx="24750">
                  <c:v>34.070261538461502</c:v>
                </c:pt>
                <c:pt idx="24751">
                  <c:v>34.0716381146853</c:v>
                </c:pt>
                <c:pt idx="24752">
                  <c:v>34.073014690909098</c:v>
                </c:pt>
                <c:pt idx="24753">
                  <c:v>34.074391267132903</c:v>
                </c:pt>
                <c:pt idx="24754">
                  <c:v>34.075767843356601</c:v>
                </c:pt>
                <c:pt idx="24755">
                  <c:v>34.077144419580399</c:v>
                </c:pt>
                <c:pt idx="24756">
                  <c:v>34.078520995804197</c:v>
                </c:pt>
                <c:pt idx="24757">
                  <c:v>34.079897572028003</c:v>
                </c:pt>
                <c:pt idx="24758">
                  <c:v>34.081274148251801</c:v>
                </c:pt>
                <c:pt idx="24759">
                  <c:v>34.082650724475499</c:v>
                </c:pt>
                <c:pt idx="24760">
                  <c:v>34.084027300699297</c:v>
                </c:pt>
                <c:pt idx="24761">
                  <c:v>34.085403876923102</c:v>
                </c:pt>
                <c:pt idx="24762">
                  <c:v>34.086780453146901</c:v>
                </c:pt>
                <c:pt idx="24763">
                  <c:v>34.088157029370599</c:v>
                </c:pt>
                <c:pt idx="24764">
                  <c:v>34.089533605594397</c:v>
                </c:pt>
                <c:pt idx="24765">
                  <c:v>34.090910181818202</c:v>
                </c:pt>
                <c:pt idx="24766">
                  <c:v>34.092286758042</c:v>
                </c:pt>
                <c:pt idx="24767">
                  <c:v>34.093663334265699</c:v>
                </c:pt>
                <c:pt idx="24768">
                  <c:v>34.095039910489497</c:v>
                </c:pt>
                <c:pt idx="24769">
                  <c:v>34.096416486713302</c:v>
                </c:pt>
                <c:pt idx="24770">
                  <c:v>34.0977930629371</c:v>
                </c:pt>
                <c:pt idx="24771">
                  <c:v>34.099169639160799</c:v>
                </c:pt>
                <c:pt idx="24772">
                  <c:v>34.100546215384597</c:v>
                </c:pt>
                <c:pt idx="24773">
                  <c:v>34.101922791608402</c:v>
                </c:pt>
                <c:pt idx="24774">
                  <c:v>34.1032993678322</c:v>
                </c:pt>
                <c:pt idx="24775">
                  <c:v>34.104675944055998</c:v>
                </c:pt>
                <c:pt idx="24776">
                  <c:v>34.106052520279697</c:v>
                </c:pt>
                <c:pt idx="24777">
                  <c:v>34.107429096503502</c:v>
                </c:pt>
                <c:pt idx="24778">
                  <c:v>34.1088056727273</c:v>
                </c:pt>
                <c:pt idx="24779">
                  <c:v>34.110182248951098</c:v>
                </c:pt>
                <c:pt idx="24780">
                  <c:v>34.111558825174797</c:v>
                </c:pt>
                <c:pt idx="24781">
                  <c:v>34.112935401398602</c:v>
                </c:pt>
                <c:pt idx="24782">
                  <c:v>34.1143119776224</c:v>
                </c:pt>
                <c:pt idx="24783">
                  <c:v>34.115688553846198</c:v>
                </c:pt>
                <c:pt idx="24784">
                  <c:v>34.117065130069903</c:v>
                </c:pt>
                <c:pt idx="24785">
                  <c:v>34.118441706293702</c:v>
                </c:pt>
                <c:pt idx="24786">
                  <c:v>34.1198182825175</c:v>
                </c:pt>
                <c:pt idx="24787">
                  <c:v>34.121194858741298</c:v>
                </c:pt>
                <c:pt idx="24788">
                  <c:v>34.122571434965003</c:v>
                </c:pt>
                <c:pt idx="24789">
                  <c:v>34.123948011188801</c:v>
                </c:pt>
                <c:pt idx="24790">
                  <c:v>34.125324587412599</c:v>
                </c:pt>
                <c:pt idx="24791">
                  <c:v>34.126701163636397</c:v>
                </c:pt>
                <c:pt idx="24792">
                  <c:v>34.128077739860103</c:v>
                </c:pt>
                <c:pt idx="24793">
                  <c:v>34.129454316083901</c:v>
                </c:pt>
                <c:pt idx="24794">
                  <c:v>34.130830892307699</c:v>
                </c:pt>
                <c:pt idx="24795">
                  <c:v>34.132207468531497</c:v>
                </c:pt>
                <c:pt idx="24796">
                  <c:v>34.133584044755203</c:v>
                </c:pt>
                <c:pt idx="24797">
                  <c:v>34.134960620979001</c:v>
                </c:pt>
                <c:pt idx="24798">
                  <c:v>34.136337197202799</c:v>
                </c:pt>
                <c:pt idx="24799">
                  <c:v>34.137713773426597</c:v>
                </c:pt>
                <c:pt idx="24800">
                  <c:v>34.139090349650402</c:v>
                </c:pt>
                <c:pt idx="24801">
                  <c:v>34.140466925874101</c:v>
                </c:pt>
                <c:pt idx="24802">
                  <c:v>34.141843502097899</c:v>
                </c:pt>
                <c:pt idx="24803">
                  <c:v>34.143220078321697</c:v>
                </c:pt>
                <c:pt idx="24804">
                  <c:v>34.144596654545502</c:v>
                </c:pt>
                <c:pt idx="24805">
                  <c:v>34.145973230769201</c:v>
                </c:pt>
                <c:pt idx="24806">
                  <c:v>34.147349806992999</c:v>
                </c:pt>
                <c:pt idx="24807">
                  <c:v>34.148726383216797</c:v>
                </c:pt>
                <c:pt idx="24808">
                  <c:v>34.150102959440602</c:v>
                </c:pt>
                <c:pt idx="24809">
                  <c:v>34.151479535664301</c:v>
                </c:pt>
                <c:pt idx="24810">
                  <c:v>34.152856111888099</c:v>
                </c:pt>
                <c:pt idx="24811">
                  <c:v>34.154232688111897</c:v>
                </c:pt>
                <c:pt idx="24812">
                  <c:v>34.155609264335702</c:v>
                </c:pt>
                <c:pt idx="24813">
                  <c:v>34.1569858405594</c:v>
                </c:pt>
                <c:pt idx="24814">
                  <c:v>34.158362416783199</c:v>
                </c:pt>
                <c:pt idx="24815">
                  <c:v>34.159738993006997</c:v>
                </c:pt>
                <c:pt idx="24816">
                  <c:v>34.161115569230802</c:v>
                </c:pt>
                <c:pt idx="24817">
                  <c:v>34.1624921454546</c:v>
                </c:pt>
                <c:pt idx="24818">
                  <c:v>34.163868721678298</c:v>
                </c:pt>
                <c:pt idx="24819">
                  <c:v>34.165245297902104</c:v>
                </c:pt>
                <c:pt idx="24820">
                  <c:v>34.166621874125902</c:v>
                </c:pt>
                <c:pt idx="24821">
                  <c:v>34.1679984503497</c:v>
                </c:pt>
                <c:pt idx="24822">
                  <c:v>34.169375026573398</c:v>
                </c:pt>
                <c:pt idx="24823">
                  <c:v>34.170751602797203</c:v>
                </c:pt>
                <c:pt idx="24824">
                  <c:v>34.172128179021001</c:v>
                </c:pt>
                <c:pt idx="24825">
                  <c:v>34.173504755244799</c:v>
                </c:pt>
                <c:pt idx="24826">
                  <c:v>34.174881331468498</c:v>
                </c:pt>
                <c:pt idx="24827">
                  <c:v>34.176257907692303</c:v>
                </c:pt>
                <c:pt idx="24828">
                  <c:v>34.177634483916101</c:v>
                </c:pt>
                <c:pt idx="24829">
                  <c:v>34.179011060139899</c:v>
                </c:pt>
                <c:pt idx="24830">
                  <c:v>34.180387636363598</c:v>
                </c:pt>
                <c:pt idx="24831">
                  <c:v>34.181764212587403</c:v>
                </c:pt>
                <c:pt idx="24832">
                  <c:v>34.183140788811201</c:v>
                </c:pt>
                <c:pt idx="24833">
                  <c:v>34.184517365034999</c:v>
                </c:pt>
                <c:pt idx="24834">
                  <c:v>34.185893941258797</c:v>
                </c:pt>
                <c:pt idx="24835">
                  <c:v>34.187270517482503</c:v>
                </c:pt>
                <c:pt idx="24836">
                  <c:v>34.188647093706301</c:v>
                </c:pt>
                <c:pt idx="24837">
                  <c:v>34.190023669930099</c:v>
                </c:pt>
                <c:pt idx="24838">
                  <c:v>34.191400246153897</c:v>
                </c:pt>
                <c:pt idx="24839">
                  <c:v>34.192776822377603</c:v>
                </c:pt>
                <c:pt idx="24840">
                  <c:v>34.194153398601401</c:v>
                </c:pt>
                <c:pt idx="24841">
                  <c:v>34.195529974825199</c:v>
                </c:pt>
                <c:pt idx="24842">
                  <c:v>34.196906551048997</c:v>
                </c:pt>
                <c:pt idx="24843">
                  <c:v>34.198283127272703</c:v>
                </c:pt>
                <c:pt idx="24844">
                  <c:v>34.199659703496501</c:v>
                </c:pt>
                <c:pt idx="24845">
                  <c:v>34.201036279720299</c:v>
                </c:pt>
                <c:pt idx="24846">
                  <c:v>34.202412855944097</c:v>
                </c:pt>
                <c:pt idx="24847">
                  <c:v>34.203789432167802</c:v>
                </c:pt>
                <c:pt idx="24848">
                  <c:v>34.2051660083916</c:v>
                </c:pt>
                <c:pt idx="24849">
                  <c:v>34.206542584615399</c:v>
                </c:pt>
                <c:pt idx="24850">
                  <c:v>34.207919160839197</c:v>
                </c:pt>
                <c:pt idx="24851">
                  <c:v>34.209295737062902</c:v>
                </c:pt>
                <c:pt idx="24852">
                  <c:v>34.2106723132867</c:v>
                </c:pt>
                <c:pt idx="24853">
                  <c:v>34.212048889510498</c:v>
                </c:pt>
                <c:pt idx="24854">
                  <c:v>34.213425465734304</c:v>
                </c:pt>
                <c:pt idx="24855">
                  <c:v>34.214802041958002</c:v>
                </c:pt>
                <c:pt idx="24856">
                  <c:v>34.2161786181818</c:v>
                </c:pt>
                <c:pt idx="24857">
                  <c:v>34.217555194405598</c:v>
                </c:pt>
                <c:pt idx="24858">
                  <c:v>34.218931770629403</c:v>
                </c:pt>
                <c:pt idx="24859">
                  <c:v>34.220308346853201</c:v>
                </c:pt>
                <c:pt idx="24860">
                  <c:v>34.2216849230769</c:v>
                </c:pt>
                <c:pt idx="24861">
                  <c:v>34.223061499300698</c:v>
                </c:pt>
                <c:pt idx="24862">
                  <c:v>34.224438075524503</c:v>
                </c:pt>
                <c:pt idx="24863">
                  <c:v>34.225814651748301</c:v>
                </c:pt>
                <c:pt idx="24864">
                  <c:v>34.227191227972</c:v>
                </c:pt>
                <c:pt idx="24865">
                  <c:v>34.228567804195798</c:v>
                </c:pt>
                <c:pt idx="24866">
                  <c:v>34.229944380419603</c:v>
                </c:pt>
                <c:pt idx="24867">
                  <c:v>34.231320956643401</c:v>
                </c:pt>
                <c:pt idx="24868">
                  <c:v>34.2326975328671</c:v>
                </c:pt>
                <c:pt idx="24869">
                  <c:v>34.234074109090898</c:v>
                </c:pt>
                <c:pt idx="24870">
                  <c:v>34.235450685314703</c:v>
                </c:pt>
                <c:pt idx="24871">
                  <c:v>34.236827261538501</c:v>
                </c:pt>
                <c:pt idx="24872">
                  <c:v>34.2382038377622</c:v>
                </c:pt>
                <c:pt idx="24873">
                  <c:v>34.239580413985998</c:v>
                </c:pt>
                <c:pt idx="24874">
                  <c:v>34.240956990209803</c:v>
                </c:pt>
                <c:pt idx="24875">
                  <c:v>34.242333566433601</c:v>
                </c:pt>
                <c:pt idx="24876">
                  <c:v>34.243710142657299</c:v>
                </c:pt>
                <c:pt idx="24877">
                  <c:v>34.245086718881097</c:v>
                </c:pt>
                <c:pt idx="24878">
                  <c:v>34.246463295104903</c:v>
                </c:pt>
                <c:pt idx="24879">
                  <c:v>34.247839871328701</c:v>
                </c:pt>
                <c:pt idx="24880">
                  <c:v>34.249216447552499</c:v>
                </c:pt>
                <c:pt idx="24881">
                  <c:v>34.250593023776197</c:v>
                </c:pt>
                <c:pt idx="24882">
                  <c:v>34.251969600000002</c:v>
                </c:pt>
                <c:pt idx="24883">
                  <c:v>34.253346176223801</c:v>
                </c:pt>
                <c:pt idx="24884">
                  <c:v>34.254722752447599</c:v>
                </c:pt>
                <c:pt idx="24885">
                  <c:v>34.256099328671297</c:v>
                </c:pt>
                <c:pt idx="24886">
                  <c:v>34.257475904895102</c:v>
                </c:pt>
                <c:pt idx="24887">
                  <c:v>34.2588524811189</c:v>
                </c:pt>
                <c:pt idx="24888">
                  <c:v>34.260229057342698</c:v>
                </c:pt>
                <c:pt idx="24889">
                  <c:v>34.261605633566397</c:v>
                </c:pt>
                <c:pt idx="24890">
                  <c:v>34.262982209790202</c:v>
                </c:pt>
                <c:pt idx="24891">
                  <c:v>34.264358786014</c:v>
                </c:pt>
                <c:pt idx="24892">
                  <c:v>34.265735362237798</c:v>
                </c:pt>
                <c:pt idx="24893">
                  <c:v>34.267111938461603</c:v>
                </c:pt>
                <c:pt idx="24894">
                  <c:v>34.268488514685302</c:v>
                </c:pt>
                <c:pt idx="24895">
                  <c:v>34.2698650909091</c:v>
                </c:pt>
                <c:pt idx="24896">
                  <c:v>34.271241667132898</c:v>
                </c:pt>
                <c:pt idx="24897">
                  <c:v>34.272618243356597</c:v>
                </c:pt>
                <c:pt idx="24898">
                  <c:v>34.273994819580402</c:v>
                </c:pt>
                <c:pt idx="24899">
                  <c:v>34.2753713958042</c:v>
                </c:pt>
                <c:pt idx="24900">
                  <c:v>34.276747972027998</c:v>
                </c:pt>
                <c:pt idx="24901">
                  <c:v>34.278124548251803</c:v>
                </c:pt>
                <c:pt idx="24902">
                  <c:v>34.279501124475502</c:v>
                </c:pt>
                <c:pt idx="24903">
                  <c:v>34.2808777006993</c:v>
                </c:pt>
                <c:pt idx="24904">
                  <c:v>34.282254276923098</c:v>
                </c:pt>
                <c:pt idx="24905">
                  <c:v>34.283630853146903</c:v>
                </c:pt>
                <c:pt idx="24906">
                  <c:v>34.285007429370602</c:v>
                </c:pt>
                <c:pt idx="24907">
                  <c:v>34.2863840055944</c:v>
                </c:pt>
                <c:pt idx="24908">
                  <c:v>34.287760581818198</c:v>
                </c:pt>
                <c:pt idx="24909">
                  <c:v>34.289137158042003</c:v>
                </c:pt>
                <c:pt idx="24910">
                  <c:v>34.290513734265701</c:v>
                </c:pt>
                <c:pt idx="24911">
                  <c:v>34.291890310489499</c:v>
                </c:pt>
                <c:pt idx="24912">
                  <c:v>34.293266886713297</c:v>
                </c:pt>
                <c:pt idx="24913">
                  <c:v>34.294643462937103</c:v>
                </c:pt>
                <c:pt idx="24914">
                  <c:v>34.296020039160801</c:v>
                </c:pt>
                <c:pt idx="24915">
                  <c:v>34.297396615384599</c:v>
                </c:pt>
                <c:pt idx="24916">
                  <c:v>34.298773191608397</c:v>
                </c:pt>
                <c:pt idx="24917">
                  <c:v>34.300149767832202</c:v>
                </c:pt>
                <c:pt idx="24918">
                  <c:v>34.301526344055901</c:v>
                </c:pt>
                <c:pt idx="24919">
                  <c:v>34.302902920279699</c:v>
                </c:pt>
                <c:pt idx="24920">
                  <c:v>34.304279496503497</c:v>
                </c:pt>
                <c:pt idx="24921">
                  <c:v>34.305656072727302</c:v>
                </c:pt>
                <c:pt idx="24922">
                  <c:v>34.3070326489511</c:v>
                </c:pt>
                <c:pt idx="24923">
                  <c:v>34.308409225174799</c:v>
                </c:pt>
                <c:pt idx="24924">
                  <c:v>34.309785801398597</c:v>
                </c:pt>
                <c:pt idx="24925">
                  <c:v>34.311162377622402</c:v>
                </c:pt>
                <c:pt idx="24926">
                  <c:v>34.3125389538462</c:v>
                </c:pt>
                <c:pt idx="24927">
                  <c:v>34.313915530069899</c:v>
                </c:pt>
                <c:pt idx="24928">
                  <c:v>34.315292106293697</c:v>
                </c:pt>
                <c:pt idx="24929">
                  <c:v>34.316668682517502</c:v>
                </c:pt>
                <c:pt idx="24930">
                  <c:v>34.3180452587413</c:v>
                </c:pt>
                <c:pt idx="24931">
                  <c:v>34.319421834964999</c:v>
                </c:pt>
                <c:pt idx="24932">
                  <c:v>34.320798411188797</c:v>
                </c:pt>
                <c:pt idx="24933">
                  <c:v>34.322174987412602</c:v>
                </c:pt>
                <c:pt idx="24934">
                  <c:v>34.3235515636364</c:v>
                </c:pt>
                <c:pt idx="24935">
                  <c:v>34.324928139860198</c:v>
                </c:pt>
                <c:pt idx="24936">
                  <c:v>34.326304716083897</c:v>
                </c:pt>
                <c:pt idx="24937">
                  <c:v>34.327681292307702</c:v>
                </c:pt>
                <c:pt idx="24938">
                  <c:v>34.3290578685315</c:v>
                </c:pt>
                <c:pt idx="24939">
                  <c:v>34.330434444755298</c:v>
                </c:pt>
                <c:pt idx="24940">
                  <c:v>34.331811020979004</c:v>
                </c:pt>
                <c:pt idx="24941">
                  <c:v>34.333187597202802</c:v>
                </c:pt>
                <c:pt idx="24942">
                  <c:v>34.3345641734266</c:v>
                </c:pt>
                <c:pt idx="24943">
                  <c:v>34.335940749650398</c:v>
                </c:pt>
                <c:pt idx="24944">
                  <c:v>34.337317325874103</c:v>
                </c:pt>
                <c:pt idx="24945">
                  <c:v>34.338693902097901</c:v>
                </c:pt>
                <c:pt idx="24946">
                  <c:v>34.340070478321699</c:v>
                </c:pt>
                <c:pt idx="24947">
                  <c:v>34.341447054545498</c:v>
                </c:pt>
                <c:pt idx="24948">
                  <c:v>34.342823630769203</c:v>
                </c:pt>
                <c:pt idx="24949">
                  <c:v>34.344200206993001</c:v>
                </c:pt>
                <c:pt idx="24950">
                  <c:v>34.345576783216799</c:v>
                </c:pt>
                <c:pt idx="24951">
                  <c:v>34.346953359440597</c:v>
                </c:pt>
                <c:pt idx="24952">
                  <c:v>34.348329935664303</c:v>
                </c:pt>
                <c:pt idx="24953">
                  <c:v>34.349706511888101</c:v>
                </c:pt>
                <c:pt idx="24954">
                  <c:v>34.351083088111899</c:v>
                </c:pt>
                <c:pt idx="24955">
                  <c:v>34.352459664335697</c:v>
                </c:pt>
                <c:pt idx="24956">
                  <c:v>34.353836240559403</c:v>
                </c:pt>
                <c:pt idx="24957">
                  <c:v>34.355212816783201</c:v>
                </c:pt>
                <c:pt idx="24958">
                  <c:v>34.356589393006999</c:v>
                </c:pt>
                <c:pt idx="24959">
                  <c:v>34.357965969230797</c:v>
                </c:pt>
                <c:pt idx="24960">
                  <c:v>34.359342545454602</c:v>
                </c:pt>
                <c:pt idx="24961">
                  <c:v>34.360719121678301</c:v>
                </c:pt>
                <c:pt idx="24962">
                  <c:v>34.362095697902099</c:v>
                </c:pt>
                <c:pt idx="24963">
                  <c:v>34.363472274125897</c:v>
                </c:pt>
                <c:pt idx="24964">
                  <c:v>34.364848850349702</c:v>
                </c:pt>
                <c:pt idx="24965">
                  <c:v>34.366225426573401</c:v>
                </c:pt>
                <c:pt idx="24966">
                  <c:v>34.367602002797199</c:v>
                </c:pt>
                <c:pt idx="24967">
                  <c:v>34.368978579020997</c:v>
                </c:pt>
                <c:pt idx="24968">
                  <c:v>34.370355155244802</c:v>
                </c:pt>
                <c:pt idx="24969">
                  <c:v>34.3717317314685</c:v>
                </c:pt>
                <c:pt idx="24970">
                  <c:v>34.373108307692299</c:v>
                </c:pt>
                <c:pt idx="24971">
                  <c:v>34.374484883916097</c:v>
                </c:pt>
                <c:pt idx="24972">
                  <c:v>34.375861460139902</c:v>
                </c:pt>
                <c:pt idx="24973">
                  <c:v>34.3772380363636</c:v>
                </c:pt>
                <c:pt idx="24974">
                  <c:v>34.378614612587398</c:v>
                </c:pt>
                <c:pt idx="24975">
                  <c:v>34.379991188811204</c:v>
                </c:pt>
                <c:pt idx="24976">
                  <c:v>34.381367765035002</c:v>
                </c:pt>
                <c:pt idx="24977">
                  <c:v>34.3827443412588</c:v>
                </c:pt>
                <c:pt idx="24978">
                  <c:v>34.384120917482498</c:v>
                </c:pt>
                <c:pt idx="24979">
                  <c:v>34.385497493706303</c:v>
                </c:pt>
                <c:pt idx="24980">
                  <c:v>34.386874069930101</c:v>
                </c:pt>
                <c:pt idx="24981">
                  <c:v>34.388250646153899</c:v>
                </c:pt>
                <c:pt idx="24982">
                  <c:v>34.389627222377598</c:v>
                </c:pt>
                <c:pt idx="24983">
                  <c:v>34.391003798601403</c:v>
                </c:pt>
                <c:pt idx="24984">
                  <c:v>34.392380374825201</c:v>
                </c:pt>
                <c:pt idx="24985">
                  <c:v>34.393756951048999</c:v>
                </c:pt>
                <c:pt idx="24986">
                  <c:v>34.395133527272698</c:v>
                </c:pt>
                <c:pt idx="24987">
                  <c:v>34.396510103496503</c:v>
                </c:pt>
                <c:pt idx="24988">
                  <c:v>34.397886679720301</c:v>
                </c:pt>
                <c:pt idx="24989">
                  <c:v>34.399263255944099</c:v>
                </c:pt>
                <c:pt idx="24990">
                  <c:v>34.400639832167798</c:v>
                </c:pt>
                <c:pt idx="24991">
                  <c:v>34.402016408391603</c:v>
                </c:pt>
                <c:pt idx="24992">
                  <c:v>34.403392984615401</c:v>
                </c:pt>
                <c:pt idx="24993">
                  <c:v>34.404769560839199</c:v>
                </c:pt>
                <c:pt idx="24994">
                  <c:v>34.406146137062898</c:v>
                </c:pt>
                <c:pt idx="24995">
                  <c:v>34.407522713286703</c:v>
                </c:pt>
                <c:pt idx="24996">
                  <c:v>34.408899289510501</c:v>
                </c:pt>
                <c:pt idx="24997">
                  <c:v>34.410275865734299</c:v>
                </c:pt>
                <c:pt idx="24998">
                  <c:v>34.411652441958097</c:v>
                </c:pt>
                <c:pt idx="24999">
                  <c:v>34.413029018181803</c:v>
                </c:pt>
                <c:pt idx="25000">
                  <c:v>34.414405594405601</c:v>
                </c:pt>
                <c:pt idx="25001">
                  <c:v>34.415782170629399</c:v>
                </c:pt>
                <c:pt idx="25002">
                  <c:v>34.417158746853197</c:v>
                </c:pt>
                <c:pt idx="25003">
                  <c:v>34.418535323076902</c:v>
                </c:pt>
                <c:pt idx="25004">
                  <c:v>34.4199118993007</c:v>
                </c:pt>
                <c:pt idx="25005">
                  <c:v>34.421288475524499</c:v>
                </c:pt>
                <c:pt idx="25006">
                  <c:v>34.422665051748297</c:v>
                </c:pt>
                <c:pt idx="25007">
                  <c:v>34.424041627972002</c:v>
                </c:pt>
                <c:pt idx="25008">
                  <c:v>34.4254182041958</c:v>
                </c:pt>
                <c:pt idx="25009">
                  <c:v>34.426794780419598</c:v>
                </c:pt>
                <c:pt idx="25010">
                  <c:v>34.428171356643396</c:v>
                </c:pt>
                <c:pt idx="25011">
                  <c:v>34.429547932867102</c:v>
                </c:pt>
                <c:pt idx="25012">
                  <c:v>34.4309245090909</c:v>
                </c:pt>
                <c:pt idx="25013">
                  <c:v>34.432301085314698</c:v>
                </c:pt>
                <c:pt idx="25014">
                  <c:v>34.433677661538503</c:v>
                </c:pt>
                <c:pt idx="25015">
                  <c:v>34.435054237762202</c:v>
                </c:pt>
                <c:pt idx="25016">
                  <c:v>34.436430813986</c:v>
                </c:pt>
                <c:pt idx="25017">
                  <c:v>34.437807390209798</c:v>
                </c:pt>
                <c:pt idx="25018">
                  <c:v>34.439183966433603</c:v>
                </c:pt>
                <c:pt idx="25019">
                  <c:v>34.440560542657302</c:v>
                </c:pt>
                <c:pt idx="25020">
                  <c:v>34.4419371188811</c:v>
                </c:pt>
                <c:pt idx="25021">
                  <c:v>34.443313695104898</c:v>
                </c:pt>
                <c:pt idx="25022">
                  <c:v>34.444690271328703</c:v>
                </c:pt>
                <c:pt idx="25023">
                  <c:v>34.446066847552501</c:v>
                </c:pt>
                <c:pt idx="25024">
                  <c:v>34.4474434237762</c:v>
                </c:pt>
                <c:pt idx="25025">
                  <c:v>34.448819999999998</c:v>
                </c:pt>
                <c:pt idx="25026">
                  <c:v>34.450196576223803</c:v>
                </c:pt>
                <c:pt idx="25027">
                  <c:v>34.451573152447601</c:v>
                </c:pt>
                <c:pt idx="25028">
                  <c:v>34.4529497286713</c:v>
                </c:pt>
                <c:pt idx="25029">
                  <c:v>34.454326304895098</c:v>
                </c:pt>
                <c:pt idx="25030">
                  <c:v>34.455702881118903</c:v>
                </c:pt>
                <c:pt idx="25031">
                  <c:v>34.457079457342701</c:v>
                </c:pt>
                <c:pt idx="25032">
                  <c:v>34.458456033566399</c:v>
                </c:pt>
                <c:pt idx="25033">
                  <c:v>34.459832609790197</c:v>
                </c:pt>
                <c:pt idx="25034">
                  <c:v>34.461209186014003</c:v>
                </c:pt>
                <c:pt idx="25035">
                  <c:v>34.462585762237801</c:v>
                </c:pt>
                <c:pt idx="25036">
                  <c:v>34.463962338461599</c:v>
                </c:pt>
                <c:pt idx="25037">
                  <c:v>34.465338914685297</c:v>
                </c:pt>
                <c:pt idx="25038">
                  <c:v>34.466715490909102</c:v>
                </c:pt>
                <c:pt idx="25039">
                  <c:v>34.468092067132901</c:v>
                </c:pt>
                <c:pt idx="25040">
                  <c:v>34.469468643356599</c:v>
                </c:pt>
                <c:pt idx="25041">
                  <c:v>34.470845219580397</c:v>
                </c:pt>
                <c:pt idx="25042">
                  <c:v>34.472221795804202</c:v>
                </c:pt>
                <c:pt idx="25043">
                  <c:v>34.473598372028</c:v>
                </c:pt>
                <c:pt idx="25044">
                  <c:v>34.474974948251798</c:v>
                </c:pt>
                <c:pt idx="25045">
                  <c:v>34.476351524475497</c:v>
                </c:pt>
                <c:pt idx="25046">
                  <c:v>34.477728100699302</c:v>
                </c:pt>
                <c:pt idx="25047">
                  <c:v>34.4791046769231</c:v>
                </c:pt>
                <c:pt idx="25048">
                  <c:v>34.480481253146898</c:v>
                </c:pt>
                <c:pt idx="25049">
                  <c:v>34.481857829370597</c:v>
                </c:pt>
                <c:pt idx="25050">
                  <c:v>34.483234405594402</c:v>
                </c:pt>
                <c:pt idx="25051">
                  <c:v>34.4846109818182</c:v>
                </c:pt>
                <c:pt idx="25052">
                  <c:v>34.485987558041998</c:v>
                </c:pt>
                <c:pt idx="25053">
                  <c:v>34.487364134265697</c:v>
                </c:pt>
                <c:pt idx="25054">
                  <c:v>34.488740710489502</c:v>
                </c:pt>
                <c:pt idx="25055">
                  <c:v>34.4901172867133</c:v>
                </c:pt>
                <c:pt idx="25056">
                  <c:v>34.491493862937098</c:v>
                </c:pt>
                <c:pt idx="25057">
                  <c:v>34.492870439160797</c:v>
                </c:pt>
                <c:pt idx="25058">
                  <c:v>34.494247015384602</c:v>
                </c:pt>
                <c:pt idx="25059">
                  <c:v>34.4956235916084</c:v>
                </c:pt>
                <c:pt idx="25060">
                  <c:v>34.497000167832198</c:v>
                </c:pt>
                <c:pt idx="25061">
                  <c:v>34.498376744055903</c:v>
                </c:pt>
                <c:pt idx="25062">
                  <c:v>34.499753320279702</c:v>
                </c:pt>
                <c:pt idx="25063">
                  <c:v>34.5011298965035</c:v>
                </c:pt>
                <c:pt idx="25064">
                  <c:v>34.502506472727298</c:v>
                </c:pt>
                <c:pt idx="25065">
                  <c:v>34.503883048951103</c:v>
                </c:pt>
                <c:pt idx="25066">
                  <c:v>34.505259625174801</c:v>
                </c:pt>
                <c:pt idx="25067">
                  <c:v>34.506636201398599</c:v>
                </c:pt>
                <c:pt idx="25068">
                  <c:v>34.508012777622397</c:v>
                </c:pt>
                <c:pt idx="25069">
                  <c:v>34.509389353846203</c:v>
                </c:pt>
                <c:pt idx="25070">
                  <c:v>34.510765930069901</c:v>
                </c:pt>
                <c:pt idx="25071">
                  <c:v>34.512142506293699</c:v>
                </c:pt>
                <c:pt idx="25072">
                  <c:v>34.513519082517497</c:v>
                </c:pt>
                <c:pt idx="25073">
                  <c:v>34.514895658741302</c:v>
                </c:pt>
                <c:pt idx="25074">
                  <c:v>34.516272234965001</c:v>
                </c:pt>
                <c:pt idx="25075">
                  <c:v>34.517648811188799</c:v>
                </c:pt>
                <c:pt idx="25076">
                  <c:v>34.519025387412597</c:v>
                </c:pt>
                <c:pt idx="25077">
                  <c:v>34.520401963636402</c:v>
                </c:pt>
                <c:pt idx="25078">
                  <c:v>34.521778539860101</c:v>
                </c:pt>
                <c:pt idx="25079">
                  <c:v>34.523155116083899</c:v>
                </c:pt>
                <c:pt idx="25080">
                  <c:v>34.524531692307697</c:v>
                </c:pt>
                <c:pt idx="25081">
                  <c:v>34.525908268531502</c:v>
                </c:pt>
                <c:pt idx="25082">
                  <c:v>34.5272848447553</c:v>
                </c:pt>
                <c:pt idx="25083">
                  <c:v>34.528661420978999</c:v>
                </c:pt>
                <c:pt idx="25084">
                  <c:v>34.530037997202797</c:v>
                </c:pt>
                <c:pt idx="25085">
                  <c:v>34.531414573426602</c:v>
                </c:pt>
                <c:pt idx="25086">
                  <c:v>34.5327911496504</c:v>
                </c:pt>
                <c:pt idx="25087">
                  <c:v>34.534167725874099</c:v>
                </c:pt>
                <c:pt idx="25088">
                  <c:v>34.535544302097897</c:v>
                </c:pt>
                <c:pt idx="25089">
                  <c:v>34.536920878321702</c:v>
                </c:pt>
                <c:pt idx="25090">
                  <c:v>34.5382974545455</c:v>
                </c:pt>
                <c:pt idx="25091">
                  <c:v>34.539674030769199</c:v>
                </c:pt>
                <c:pt idx="25092">
                  <c:v>34.541050606992997</c:v>
                </c:pt>
                <c:pt idx="25093">
                  <c:v>34.542427183216802</c:v>
                </c:pt>
                <c:pt idx="25094">
                  <c:v>34.5438037594406</c:v>
                </c:pt>
                <c:pt idx="25095">
                  <c:v>34.545180335664298</c:v>
                </c:pt>
                <c:pt idx="25096">
                  <c:v>34.546556911888104</c:v>
                </c:pt>
                <c:pt idx="25097">
                  <c:v>34.547933488111902</c:v>
                </c:pt>
                <c:pt idx="25098">
                  <c:v>34.5493100643357</c:v>
                </c:pt>
                <c:pt idx="25099">
                  <c:v>34.550686640559398</c:v>
                </c:pt>
                <c:pt idx="25100">
                  <c:v>34.552063216783203</c:v>
                </c:pt>
                <c:pt idx="25101">
                  <c:v>34.553439793007001</c:v>
                </c:pt>
                <c:pt idx="25102">
                  <c:v>34.554816369230799</c:v>
                </c:pt>
                <c:pt idx="25103">
                  <c:v>34.556192945454598</c:v>
                </c:pt>
                <c:pt idx="25104">
                  <c:v>34.557569521678303</c:v>
                </c:pt>
                <c:pt idx="25105">
                  <c:v>34.558946097902101</c:v>
                </c:pt>
                <c:pt idx="25106">
                  <c:v>34.560322674125899</c:v>
                </c:pt>
                <c:pt idx="25107">
                  <c:v>34.561699250349697</c:v>
                </c:pt>
                <c:pt idx="25108">
                  <c:v>34.563075826573403</c:v>
                </c:pt>
                <c:pt idx="25109">
                  <c:v>34.564452402797201</c:v>
                </c:pt>
                <c:pt idx="25110">
                  <c:v>34.565828979020999</c:v>
                </c:pt>
                <c:pt idx="25111">
                  <c:v>34.567205555244797</c:v>
                </c:pt>
                <c:pt idx="25112">
                  <c:v>34.568582131468503</c:v>
                </c:pt>
                <c:pt idx="25113">
                  <c:v>34.569958707692301</c:v>
                </c:pt>
                <c:pt idx="25114">
                  <c:v>34.571335283916099</c:v>
                </c:pt>
                <c:pt idx="25115">
                  <c:v>34.572711860139897</c:v>
                </c:pt>
                <c:pt idx="25116">
                  <c:v>34.574088436363603</c:v>
                </c:pt>
                <c:pt idx="25117">
                  <c:v>34.575465012587401</c:v>
                </c:pt>
                <c:pt idx="25118">
                  <c:v>34.576841588811199</c:v>
                </c:pt>
                <c:pt idx="25119">
                  <c:v>34.578218165034997</c:v>
                </c:pt>
                <c:pt idx="25120">
                  <c:v>34.579594741258703</c:v>
                </c:pt>
                <c:pt idx="25121">
                  <c:v>34.580971317482501</c:v>
                </c:pt>
                <c:pt idx="25122">
                  <c:v>34.582347893706299</c:v>
                </c:pt>
                <c:pt idx="25123">
                  <c:v>34.583724469930097</c:v>
                </c:pt>
                <c:pt idx="25124">
                  <c:v>34.585101046153902</c:v>
                </c:pt>
                <c:pt idx="25125">
                  <c:v>34.5864776223776</c:v>
                </c:pt>
                <c:pt idx="25126">
                  <c:v>34.587854198601399</c:v>
                </c:pt>
                <c:pt idx="25127">
                  <c:v>34.589230774825197</c:v>
                </c:pt>
                <c:pt idx="25128">
                  <c:v>34.590607351049002</c:v>
                </c:pt>
                <c:pt idx="25129">
                  <c:v>34.5919839272727</c:v>
                </c:pt>
                <c:pt idx="25130">
                  <c:v>34.593360503496498</c:v>
                </c:pt>
                <c:pt idx="25131">
                  <c:v>34.594737079720304</c:v>
                </c:pt>
                <c:pt idx="25132">
                  <c:v>34.596113655944102</c:v>
                </c:pt>
                <c:pt idx="25133">
                  <c:v>34.5974902321678</c:v>
                </c:pt>
                <c:pt idx="25134">
                  <c:v>34.598866808391598</c:v>
                </c:pt>
                <c:pt idx="25135">
                  <c:v>34.600243384615403</c:v>
                </c:pt>
                <c:pt idx="25136">
                  <c:v>34.601619960839201</c:v>
                </c:pt>
                <c:pt idx="25137">
                  <c:v>34.6029965370629</c:v>
                </c:pt>
                <c:pt idx="25138">
                  <c:v>34.604373113286698</c:v>
                </c:pt>
                <c:pt idx="25139">
                  <c:v>34.605749689510503</c:v>
                </c:pt>
                <c:pt idx="25140">
                  <c:v>34.607126265734301</c:v>
                </c:pt>
                <c:pt idx="25141">
                  <c:v>34.608502841958099</c:v>
                </c:pt>
                <c:pt idx="25142">
                  <c:v>34.609879418181798</c:v>
                </c:pt>
                <c:pt idx="25143">
                  <c:v>34.611255994405603</c:v>
                </c:pt>
                <c:pt idx="25144">
                  <c:v>34.612632570629401</c:v>
                </c:pt>
                <c:pt idx="25145">
                  <c:v>34.614009146853199</c:v>
                </c:pt>
                <c:pt idx="25146">
                  <c:v>34.615385723076898</c:v>
                </c:pt>
                <c:pt idx="25147">
                  <c:v>34.616762299300703</c:v>
                </c:pt>
                <c:pt idx="25148">
                  <c:v>34.618138875524501</c:v>
                </c:pt>
                <c:pt idx="25149">
                  <c:v>34.619515451748299</c:v>
                </c:pt>
                <c:pt idx="25150">
                  <c:v>34.620892027971998</c:v>
                </c:pt>
                <c:pt idx="25151">
                  <c:v>34.622268604195803</c:v>
                </c:pt>
                <c:pt idx="25152">
                  <c:v>34.623645180419601</c:v>
                </c:pt>
                <c:pt idx="25153">
                  <c:v>34.625021756643399</c:v>
                </c:pt>
                <c:pt idx="25154">
                  <c:v>34.626398332867097</c:v>
                </c:pt>
                <c:pt idx="25155">
                  <c:v>34.627774909090903</c:v>
                </c:pt>
                <c:pt idx="25156">
                  <c:v>34.629151485314701</c:v>
                </c:pt>
                <c:pt idx="25157">
                  <c:v>34.630528061538499</c:v>
                </c:pt>
                <c:pt idx="25158">
                  <c:v>34.631904637762197</c:v>
                </c:pt>
                <c:pt idx="25159">
                  <c:v>34.633281213986002</c:v>
                </c:pt>
                <c:pt idx="25160">
                  <c:v>34.634657790209801</c:v>
                </c:pt>
                <c:pt idx="25161">
                  <c:v>34.636034366433599</c:v>
                </c:pt>
                <c:pt idx="25162">
                  <c:v>34.637410942657397</c:v>
                </c:pt>
                <c:pt idx="25163">
                  <c:v>34.638787518881102</c:v>
                </c:pt>
                <c:pt idx="25164">
                  <c:v>34.6401640951049</c:v>
                </c:pt>
                <c:pt idx="25165">
                  <c:v>34.641540671328698</c:v>
                </c:pt>
                <c:pt idx="25166">
                  <c:v>34.642917247552496</c:v>
                </c:pt>
                <c:pt idx="25167">
                  <c:v>34.644293823776202</c:v>
                </c:pt>
                <c:pt idx="25168">
                  <c:v>34.6456704</c:v>
                </c:pt>
                <c:pt idx="25169">
                  <c:v>34.647046976223798</c:v>
                </c:pt>
                <c:pt idx="25170">
                  <c:v>34.648423552447603</c:v>
                </c:pt>
                <c:pt idx="25171">
                  <c:v>34.649800128671302</c:v>
                </c:pt>
                <c:pt idx="25172">
                  <c:v>34.6511767048951</c:v>
                </c:pt>
                <c:pt idx="25173">
                  <c:v>34.652553281118898</c:v>
                </c:pt>
                <c:pt idx="25174">
                  <c:v>34.653929857342703</c:v>
                </c:pt>
                <c:pt idx="25175">
                  <c:v>34.655306433566402</c:v>
                </c:pt>
                <c:pt idx="25176">
                  <c:v>34.6566830097902</c:v>
                </c:pt>
                <c:pt idx="25177">
                  <c:v>34.658059586013998</c:v>
                </c:pt>
                <c:pt idx="25178">
                  <c:v>34.659436162237803</c:v>
                </c:pt>
                <c:pt idx="25179">
                  <c:v>34.660812738461502</c:v>
                </c:pt>
                <c:pt idx="25180">
                  <c:v>34.6621893146853</c:v>
                </c:pt>
                <c:pt idx="25181">
                  <c:v>34.663565890909098</c:v>
                </c:pt>
                <c:pt idx="25182">
                  <c:v>34.664942467132903</c:v>
                </c:pt>
                <c:pt idx="25183">
                  <c:v>34.666319043356602</c:v>
                </c:pt>
                <c:pt idx="25184">
                  <c:v>34.6676956195804</c:v>
                </c:pt>
                <c:pt idx="25185">
                  <c:v>34.669072195804198</c:v>
                </c:pt>
                <c:pt idx="25186">
                  <c:v>34.670448772028003</c:v>
                </c:pt>
                <c:pt idx="25187">
                  <c:v>34.671825348251801</c:v>
                </c:pt>
                <c:pt idx="25188">
                  <c:v>34.673201924475499</c:v>
                </c:pt>
                <c:pt idx="25189">
                  <c:v>34.674578500699297</c:v>
                </c:pt>
                <c:pt idx="25190">
                  <c:v>34.675955076923103</c:v>
                </c:pt>
                <c:pt idx="25191">
                  <c:v>34.677331653146901</c:v>
                </c:pt>
                <c:pt idx="25192">
                  <c:v>34.678708229370599</c:v>
                </c:pt>
                <c:pt idx="25193">
                  <c:v>34.680084805594397</c:v>
                </c:pt>
                <c:pt idx="25194">
                  <c:v>34.681461381818202</c:v>
                </c:pt>
                <c:pt idx="25195">
                  <c:v>34.682837958042001</c:v>
                </c:pt>
                <c:pt idx="25196">
                  <c:v>34.684214534265699</c:v>
                </c:pt>
                <c:pt idx="25197">
                  <c:v>34.685591110489497</c:v>
                </c:pt>
                <c:pt idx="25198">
                  <c:v>34.686967686713302</c:v>
                </c:pt>
                <c:pt idx="25199">
                  <c:v>34.6883442629371</c:v>
                </c:pt>
                <c:pt idx="25200">
                  <c:v>34.689720839160799</c:v>
                </c:pt>
                <c:pt idx="25201">
                  <c:v>34.691097415384597</c:v>
                </c:pt>
                <c:pt idx="25202">
                  <c:v>34.692473991608402</c:v>
                </c:pt>
                <c:pt idx="25203">
                  <c:v>34.6938505678322</c:v>
                </c:pt>
                <c:pt idx="25204">
                  <c:v>34.695227144055899</c:v>
                </c:pt>
                <c:pt idx="25205">
                  <c:v>34.696603720279697</c:v>
                </c:pt>
                <c:pt idx="25206">
                  <c:v>34.697980296503502</c:v>
                </c:pt>
                <c:pt idx="25207">
                  <c:v>34.6993568727273</c:v>
                </c:pt>
                <c:pt idx="25208">
                  <c:v>34.700733448951098</c:v>
                </c:pt>
                <c:pt idx="25209">
                  <c:v>34.702110025174797</c:v>
                </c:pt>
                <c:pt idx="25210">
                  <c:v>34.703486601398602</c:v>
                </c:pt>
                <c:pt idx="25211">
                  <c:v>34.7048631776224</c:v>
                </c:pt>
                <c:pt idx="25212">
                  <c:v>34.706239753846198</c:v>
                </c:pt>
                <c:pt idx="25213">
                  <c:v>34.707616330069897</c:v>
                </c:pt>
                <c:pt idx="25214">
                  <c:v>34.708992906293702</c:v>
                </c:pt>
                <c:pt idx="25215">
                  <c:v>34.7103694825175</c:v>
                </c:pt>
                <c:pt idx="25216">
                  <c:v>34.711746058741298</c:v>
                </c:pt>
                <c:pt idx="25217">
                  <c:v>34.713122634965003</c:v>
                </c:pt>
                <c:pt idx="25218">
                  <c:v>34.714499211188802</c:v>
                </c:pt>
                <c:pt idx="25219">
                  <c:v>34.7158757874126</c:v>
                </c:pt>
                <c:pt idx="25220">
                  <c:v>34.717252363636398</c:v>
                </c:pt>
                <c:pt idx="25221">
                  <c:v>34.718628939860103</c:v>
                </c:pt>
                <c:pt idx="25222">
                  <c:v>34.720005516083901</c:v>
                </c:pt>
                <c:pt idx="25223">
                  <c:v>34.721382092307699</c:v>
                </c:pt>
                <c:pt idx="25224">
                  <c:v>34.722758668531498</c:v>
                </c:pt>
                <c:pt idx="25225">
                  <c:v>34.724135244755203</c:v>
                </c:pt>
                <c:pt idx="25226">
                  <c:v>34.725511820979001</c:v>
                </c:pt>
                <c:pt idx="25227">
                  <c:v>34.726888397202799</c:v>
                </c:pt>
                <c:pt idx="25228">
                  <c:v>34.728264973426597</c:v>
                </c:pt>
                <c:pt idx="25229">
                  <c:v>34.729641549650403</c:v>
                </c:pt>
                <c:pt idx="25230">
                  <c:v>34.731018125874101</c:v>
                </c:pt>
                <c:pt idx="25231">
                  <c:v>34.732394702097899</c:v>
                </c:pt>
                <c:pt idx="25232">
                  <c:v>34.733771278321697</c:v>
                </c:pt>
                <c:pt idx="25233">
                  <c:v>34.735147854545502</c:v>
                </c:pt>
                <c:pt idx="25234">
                  <c:v>34.736524430769201</c:v>
                </c:pt>
                <c:pt idx="25235">
                  <c:v>34.737901006992999</c:v>
                </c:pt>
                <c:pt idx="25236">
                  <c:v>34.739277583216797</c:v>
                </c:pt>
                <c:pt idx="25237">
                  <c:v>34.740654159440602</c:v>
                </c:pt>
                <c:pt idx="25238">
                  <c:v>34.742030735664301</c:v>
                </c:pt>
                <c:pt idx="25239">
                  <c:v>34.743407311888099</c:v>
                </c:pt>
                <c:pt idx="25240">
                  <c:v>34.744783888111897</c:v>
                </c:pt>
                <c:pt idx="25241">
                  <c:v>34.746160464335702</c:v>
                </c:pt>
                <c:pt idx="25242">
                  <c:v>34.747537040559401</c:v>
                </c:pt>
                <c:pt idx="25243">
                  <c:v>34.748913616783199</c:v>
                </c:pt>
                <c:pt idx="25244">
                  <c:v>34.750290193006997</c:v>
                </c:pt>
                <c:pt idx="25245">
                  <c:v>34.751666769230802</c:v>
                </c:pt>
                <c:pt idx="25246">
                  <c:v>34.7530433454546</c:v>
                </c:pt>
                <c:pt idx="25247">
                  <c:v>34.754419921678299</c:v>
                </c:pt>
                <c:pt idx="25248">
                  <c:v>34.755796497902097</c:v>
                </c:pt>
                <c:pt idx="25249">
                  <c:v>34.757173074125902</c:v>
                </c:pt>
                <c:pt idx="25250">
                  <c:v>34.7585496503497</c:v>
                </c:pt>
                <c:pt idx="25251">
                  <c:v>34.759926226573398</c:v>
                </c:pt>
                <c:pt idx="25252">
                  <c:v>34.761302802797204</c:v>
                </c:pt>
                <c:pt idx="25253">
                  <c:v>34.762679379021002</c:v>
                </c:pt>
                <c:pt idx="25254">
                  <c:v>34.7640559552448</c:v>
                </c:pt>
                <c:pt idx="25255">
                  <c:v>34.765432531468498</c:v>
                </c:pt>
                <c:pt idx="25256">
                  <c:v>34.766809107692303</c:v>
                </c:pt>
                <c:pt idx="25257">
                  <c:v>34.768185683916101</c:v>
                </c:pt>
                <c:pt idx="25258">
                  <c:v>34.769562260139899</c:v>
                </c:pt>
                <c:pt idx="25259">
                  <c:v>34.770938836363598</c:v>
                </c:pt>
                <c:pt idx="25260">
                  <c:v>34.772315412587403</c:v>
                </c:pt>
                <c:pt idx="25261">
                  <c:v>34.773691988811201</c:v>
                </c:pt>
                <c:pt idx="25262">
                  <c:v>34.775068565034999</c:v>
                </c:pt>
                <c:pt idx="25263">
                  <c:v>34.776445141258797</c:v>
                </c:pt>
                <c:pt idx="25264">
                  <c:v>34.777821717482503</c:v>
                </c:pt>
                <c:pt idx="25265">
                  <c:v>34.779198293706301</c:v>
                </c:pt>
                <c:pt idx="25266">
                  <c:v>34.780574869930099</c:v>
                </c:pt>
                <c:pt idx="25267">
                  <c:v>34.781951446153897</c:v>
                </c:pt>
                <c:pt idx="25268">
                  <c:v>34.783328022377603</c:v>
                </c:pt>
                <c:pt idx="25269">
                  <c:v>34.784704598601401</c:v>
                </c:pt>
                <c:pt idx="25270">
                  <c:v>34.786081174825199</c:v>
                </c:pt>
                <c:pt idx="25271">
                  <c:v>34.787457751048997</c:v>
                </c:pt>
                <c:pt idx="25272">
                  <c:v>34.788834327272703</c:v>
                </c:pt>
                <c:pt idx="25273">
                  <c:v>34.790210903496501</c:v>
                </c:pt>
                <c:pt idx="25274">
                  <c:v>34.791587479720299</c:v>
                </c:pt>
                <c:pt idx="25275">
                  <c:v>34.792964055944097</c:v>
                </c:pt>
                <c:pt idx="25276">
                  <c:v>34.794340632167803</c:v>
                </c:pt>
                <c:pt idx="25277">
                  <c:v>34.795717208391601</c:v>
                </c:pt>
                <c:pt idx="25278">
                  <c:v>34.797093784615399</c:v>
                </c:pt>
                <c:pt idx="25279">
                  <c:v>34.798470360839197</c:v>
                </c:pt>
                <c:pt idx="25280">
                  <c:v>34.799846937062902</c:v>
                </c:pt>
                <c:pt idx="25281">
                  <c:v>34.8012235132867</c:v>
                </c:pt>
                <c:pt idx="25282">
                  <c:v>34.802600089510499</c:v>
                </c:pt>
                <c:pt idx="25283">
                  <c:v>34.803976665734297</c:v>
                </c:pt>
                <c:pt idx="25284">
                  <c:v>34.805353241958002</c:v>
                </c:pt>
                <c:pt idx="25285">
                  <c:v>34.8067298181818</c:v>
                </c:pt>
                <c:pt idx="25286">
                  <c:v>34.808106394405598</c:v>
                </c:pt>
                <c:pt idx="25287">
                  <c:v>34.809482970629404</c:v>
                </c:pt>
                <c:pt idx="25288">
                  <c:v>34.810859546853202</c:v>
                </c:pt>
                <c:pt idx="25289">
                  <c:v>34.8122361230769</c:v>
                </c:pt>
                <c:pt idx="25290">
                  <c:v>34.813612699300698</c:v>
                </c:pt>
                <c:pt idx="25291">
                  <c:v>34.814989275524503</c:v>
                </c:pt>
                <c:pt idx="25292">
                  <c:v>34.816365851748301</c:v>
                </c:pt>
                <c:pt idx="25293">
                  <c:v>34.817742427972</c:v>
                </c:pt>
                <c:pt idx="25294">
                  <c:v>34.819119004195798</c:v>
                </c:pt>
                <c:pt idx="25295">
                  <c:v>34.820495580419603</c:v>
                </c:pt>
                <c:pt idx="25296">
                  <c:v>34.821872156643401</c:v>
                </c:pt>
                <c:pt idx="25297">
                  <c:v>34.8232487328671</c:v>
                </c:pt>
                <c:pt idx="25298">
                  <c:v>34.824625309090898</c:v>
                </c:pt>
                <c:pt idx="25299">
                  <c:v>34.826001885314703</c:v>
                </c:pt>
                <c:pt idx="25300">
                  <c:v>34.827378461538501</c:v>
                </c:pt>
                <c:pt idx="25301">
                  <c:v>34.8287550377622</c:v>
                </c:pt>
                <c:pt idx="25302">
                  <c:v>34.830131613985998</c:v>
                </c:pt>
                <c:pt idx="25303">
                  <c:v>34.831508190209803</c:v>
                </c:pt>
                <c:pt idx="25304">
                  <c:v>34.832884766433601</c:v>
                </c:pt>
                <c:pt idx="25305">
                  <c:v>34.834261342657399</c:v>
                </c:pt>
                <c:pt idx="25306">
                  <c:v>34.835637918881098</c:v>
                </c:pt>
                <c:pt idx="25307">
                  <c:v>34.837014495104903</c:v>
                </c:pt>
                <c:pt idx="25308">
                  <c:v>34.838391071328701</c:v>
                </c:pt>
                <c:pt idx="25309">
                  <c:v>34.839767647552499</c:v>
                </c:pt>
                <c:pt idx="25310">
                  <c:v>34.841144223776197</c:v>
                </c:pt>
                <c:pt idx="25311">
                  <c:v>34.842520800000003</c:v>
                </c:pt>
                <c:pt idx="25312">
                  <c:v>34.843897376223801</c:v>
                </c:pt>
                <c:pt idx="25313">
                  <c:v>34.845273952447599</c:v>
                </c:pt>
                <c:pt idx="25314">
                  <c:v>34.846650528671297</c:v>
                </c:pt>
                <c:pt idx="25315">
                  <c:v>34.848027104895102</c:v>
                </c:pt>
                <c:pt idx="25316">
                  <c:v>34.849403681118901</c:v>
                </c:pt>
                <c:pt idx="25317">
                  <c:v>34.850780257342699</c:v>
                </c:pt>
                <c:pt idx="25318">
                  <c:v>34.852156833566397</c:v>
                </c:pt>
                <c:pt idx="25319">
                  <c:v>34.853533409790202</c:v>
                </c:pt>
                <c:pt idx="25320">
                  <c:v>34.854909986014</c:v>
                </c:pt>
                <c:pt idx="25321">
                  <c:v>34.856286562237798</c:v>
                </c:pt>
                <c:pt idx="25322">
                  <c:v>34.857663138461497</c:v>
                </c:pt>
                <c:pt idx="25323">
                  <c:v>34.859039714685302</c:v>
                </c:pt>
                <c:pt idx="25324">
                  <c:v>34.8604162909091</c:v>
                </c:pt>
                <c:pt idx="25325">
                  <c:v>34.861792867132898</c:v>
                </c:pt>
                <c:pt idx="25326">
                  <c:v>34.863169443356703</c:v>
                </c:pt>
                <c:pt idx="25327">
                  <c:v>34.864546019580402</c:v>
                </c:pt>
                <c:pt idx="25328">
                  <c:v>34.8659225958042</c:v>
                </c:pt>
                <c:pt idx="25329">
                  <c:v>34.867299172027998</c:v>
                </c:pt>
                <c:pt idx="25330">
                  <c:v>34.868675748251697</c:v>
                </c:pt>
                <c:pt idx="25331">
                  <c:v>34.870052324475502</c:v>
                </c:pt>
                <c:pt idx="25332">
                  <c:v>34.8714289006993</c:v>
                </c:pt>
                <c:pt idx="25333">
                  <c:v>34.872805476923098</c:v>
                </c:pt>
                <c:pt idx="25334">
                  <c:v>34.874182053146903</c:v>
                </c:pt>
                <c:pt idx="25335">
                  <c:v>34.875558629370602</c:v>
                </c:pt>
                <c:pt idx="25336">
                  <c:v>34.8769352055944</c:v>
                </c:pt>
                <c:pt idx="25337">
                  <c:v>34.878311781818198</c:v>
                </c:pt>
                <c:pt idx="25338">
                  <c:v>34.879688358042003</c:v>
                </c:pt>
                <c:pt idx="25339">
                  <c:v>34.881064934265702</c:v>
                </c:pt>
                <c:pt idx="25340">
                  <c:v>34.8824415104895</c:v>
                </c:pt>
                <c:pt idx="25341">
                  <c:v>34.883818086713298</c:v>
                </c:pt>
                <c:pt idx="25342">
                  <c:v>34.885194662937103</c:v>
                </c:pt>
                <c:pt idx="25343">
                  <c:v>34.886571239160801</c:v>
                </c:pt>
                <c:pt idx="25344">
                  <c:v>34.887947815384599</c:v>
                </c:pt>
                <c:pt idx="25345">
                  <c:v>34.889324391608397</c:v>
                </c:pt>
                <c:pt idx="25346">
                  <c:v>34.890700967832203</c:v>
                </c:pt>
                <c:pt idx="25347">
                  <c:v>34.892077544055901</c:v>
                </c:pt>
                <c:pt idx="25348">
                  <c:v>34.893454120279699</c:v>
                </c:pt>
                <c:pt idx="25349">
                  <c:v>34.894830696503497</c:v>
                </c:pt>
                <c:pt idx="25350">
                  <c:v>34.896207272727302</c:v>
                </c:pt>
                <c:pt idx="25351">
                  <c:v>34.897583848951101</c:v>
                </c:pt>
                <c:pt idx="25352">
                  <c:v>34.898960425174799</c:v>
                </c:pt>
                <c:pt idx="25353">
                  <c:v>34.900337001398597</c:v>
                </c:pt>
                <c:pt idx="25354">
                  <c:v>34.901713577622402</c:v>
                </c:pt>
                <c:pt idx="25355">
                  <c:v>34.9030901538462</c:v>
                </c:pt>
                <c:pt idx="25356">
                  <c:v>34.904466730069899</c:v>
                </c:pt>
                <c:pt idx="25357">
                  <c:v>34.905843306293697</c:v>
                </c:pt>
                <c:pt idx="25358">
                  <c:v>34.907219882517502</c:v>
                </c:pt>
                <c:pt idx="25359">
                  <c:v>34.9085964587413</c:v>
                </c:pt>
                <c:pt idx="25360">
                  <c:v>34.909973034964999</c:v>
                </c:pt>
                <c:pt idx="25361">
                  <c:v>34.911349611188797</c:v>
                </c:pt>
                <c:pt idx="25362">
                  <c:v>34.912726187412602</c:v>
                </c:pt>
                <c:pt idx="25363">
                  <c:v>34.9141027636364</c:v>
                </c:pt>
                <c:pt idx="25364">
                  <c:v>34.915479339860198</c:v>
                </c:pt>
                <c:pt idx="25365">
                  <c:v>34.916855916083897</c:v>
                </c:pt>
                <c:pt idx="25366">
                  <c:v>34.918232492307702</c:v>
                </c:pt>
                <c:pt idx="25367">
                  <c:v>34.9196090685315</c:v>
                </c:pt>
                <c:pt idx="25368">
                  <c:v>34.920985644755298</c:v>
                </c:pt>
                <c:pt idx="25369">
                  <c:v>34.922362220978997</c:v>
                </c:pt>
                <c:pt idx="25370">
                  <c:v>34.923738797202802</c:v>
                </c:pt>
                <c:pt idx="25371">
                  <c:v>34.9251153734266</c:v>
                </c:pt>
                <c:pt idx="25372">
                  <c:v>34.926491949650398</c:v>
                </c:pt>
                <c:pt idx="25373">
                  <c:v>34.927868525874104</c:v>
                </c:pt>
                <c:pt idx="25374">
                  <c:v>34.929245102097902</c:v>
                </c:pt>
                <c:pt idx="25375">
                  <c:v>34.9306216783217</c:v>
                </c:pt>
                <c:pt idx="25376">
                  <c:v>34.931998254545498</c:v>
                </c:pt>
                <c:pt idx="25377">
                  <c:v>34.933374830769203</c:v>
                </c:pt>
                <c:pt idx="25378">
                  <c:v>34.934751406993001</c:v>
                </c:pt>
                <c:pt idx="25379">
                  <c:v>34.936127983216799</c:v>
                </c:pt>
                <c:pt idx="25380">
                  <c:v>34.937504559440598</c:v>
                </c:pt>
                <c:pt idx="25381">
                  <c:v>34.938881135664303</c:v>
                </c:pt>
                <c:pt idx="25382">
                  <c:v>34.940257711888101</c:v>
                </c:pt>
                <c:pt idx="25383">
                  <c:v>34.941634288111899</c:v>
                </c:pt>
                <c:pt idx="25384">
                  <c:v>34.943010864335697</c:v>
                </c:pt>
                <c:pt idx="25385">
                  <c:v>34.944387440559403</c:v>
                </c:pt>
                <c:pt idx="25386">
                  <c:v>34.945764016783201</c:v>
                </c:pt>
                <c:pt idx="25387">
                  <c:v>34.947140593006999</c:v>
                </c:pt>
                <c:pt idx="25388">
                  <c:v>34.948517169230797</c:v>
                </c:pt>
                <c:pt idx="25389">
                  <c:v>34.949893745454503</c:v>
                </c:pt>
                <c:pt idx="25390">
                  <c:v>34.951270321678301</c:v>
                </c:pt>
                <c:pt idx="25391">
                  <c:v>34.952646897902099</c:v>
                </c:pt>
                <c:pt idx="25392">
                  <c:v>34.954023474125897</c:v>
                </c:pt>
                <c:pt idx="25393">
                  <c:v>34.955400050349702</c:v>
                </c:pt>
                <c:pt idx="25394">
                  <c:v>34.956776626573401</c:v>
                </c:pt>
                <c:pt idx="25395">
                  <c:v>34.958153202797199</c:v>
                </c:pt>
                <c:pt idx="25396">
                  <c:v>34.959529779020997</c:v>
                </c:pt>
                <c:pt idx="25397">
                  <c:v>34.960906355244802</c:v>
                </c:pt>
                <c:pt idx="25398">
                  <c:v>34.962282931468501</c:v>
                </c:pt>
                <c:pt idx="25399">
                  <c:v>34.963659507692299</c:v>
                </c:pt>
                <c:pt idx="25400">
                  <c:v>34.965036083916097</c:v>
                </c:pt>
                <c:pt idx="25401">
                  <c:v>34.966412660139902</c:v>
                </c:pt>
                <c:pt idx="25402">
                  <c:v>34.9677892363636</c:v>
                </c:pt>
                <c:pt idx="25403">
                  <c:v>34.969165812587399</c:v>
                </c:pt>
                <c:pt idx="25404">
                  <c:v>34.970542388811197</c:v>
                </c:pt>
                <c:pt idx="25405">
                  <c:v>34.971918965035002</c:v>
                </c:pt>
                <c:pt idx="25406">
                  <c:v>34.9732955412587</c:v>
                </c:pt>
                <c:pt idx="25407">
                  <c:v>34.974672117482498</c:v>
                </c:pt>
                <c:pt idx="25408">
                  <c:v>34.976048693706304</c:v>
                </c:pt>
                <c:pt idx="25409">
                  <c:v>34.977425269930102</c:v>
                </c:pt>
                <c:pt idx="25410">
                  <c:v>34.9788018461539</c:v>
                </c:pt>
                <c:pt idx="25411">
                  <c:v>34.980178422377598</c:v>
                </c:pt>
                <c:pt idx="25412">
                  <c:v>34.981554998601403</c:v>
                </c:pt>
                <c:pt idx="25413">
                  <c:v>34.982931574825201</c:v>
                </c:pt>
                <c:pt idx="25414">
                  <c:v>34.984308151048999</c:v>
                </c:pt>
                <c:pt idx="25415">
                  <c:v>34.985684727272698</c:v>
                </c:pt>
                <c:pt idx="25416">
                  <c:v>34.987061303496503</c:v>
                </c:pt>
                <c:pt idx="25417">
                  <c:v>34.988437879720301</c:v>
                </c:pt>
                <c:pt idx="25418">
                  <c:v>34.989814455944099</c:v>
                </c:pt>
                <c:pt idx="25419">
                  <c:v>34.991191032167798</c:v>
                </c:pt>
                <c:pt idx="25420">
                  <c:v>34.992567608391603</c:v>
                </c:pt>
                <c:pt idx="25421">
                  <c:v>34.993944184615401</c:v>
                </c:pt>
                <c:pt idx="25422">
                  <c:v>34.995320760839199</c:v>
                </c:pt>
                <c:pt idx="25423">
                  <c:v>34.996697337062898</c:v>
                </c:pt>
                <c:pt idx="25424">
                  <c:v>34.998073913286703</c:v>
                </c:pt>
                <c:pt idx="25425">
                  <c:v>34.999450489510501</c:v>
                </c:pt>
                <c:pt idx="25426">
                  <c:v>35.000827065734299</c:v>
                </c:pt>
                <c:pt idx="25427">
                  <c:v>35.002203641958097</c:v>
                </c:pt>
                <c:pt idx="25428">
                  <c:v>35.003580218181803</c:v>
                </c:pt>
                <c:pt idx="25429">
                  <c:v>35.004956794405601</c:v>
                </c:pt>
                <c:pt idx="25430">
                  <c:v>35.006333370629399</c:v>
                </c:pt>
                <c:pt idx="25431">
                  <c:v>35.007709946853197</c:v>
                </c:pt>
                <c:pt idx="25432">
                  <c:v>35.009086523076903</c:v>
                </c:pt>
                <c:pt idx="25433">
                  <c:v>35.010463099300701</c:v>
                </c:pt>
                <c:pt idx="25434">
                  <c:v>35.011839675524499</c:v>
                </c:pt>
                <c:pt idx="25435">
                  <c:v>35.013216251748297</c:v>
                </c:pt>
                <c:pt idx="25436">
                  <c:v>35.014592827972002</c:v>
                </c:pt>
                <c:pt idx="25437">
                  <c:v>35.015969404195801</c:v>
                </c:pt>
                <c:pt idx="25438">
                  <c:v>35.017345980419599</c:v>
                </c:pt>
                <c:pt idx="25439">
                  <c:v>35.018722556643397</c:v>
                </c:pt>
                <c:pt idx="25440">
                  <c:v>35.020099132867102</c:v>
                </c:pt>
                <c:pt idx="25441">
                  <c:v>35.0214757090909</c:v>
                </c:pt>
                <c:pt idx="25442">
                  <c:v>35.022852285314698</c:v>
                </c:pt>
                <c:pt idx="25443">
                  <c:v>35.024228861538496</c:v>
                </c:pt>
                <c:pt idx="25444">
                  <c:v>35.025605437762202</c:v>
                </c:pt>
                <c:pt idx="25445">
                  <c:v>35.026982013986</c:v>
                </c:pt>
                <c:pt idx="25446">
                  <c:v>35.028358590209798</c:v>
                </c:pt>
                <c:pt idx="25447">
                  <c:v>35.029735166433603</c:v>
                </c:pt>
                <c:pt idx="25448">
                  <c:v>35.031111742657401</c:v>
                </c:pt>
                <c:pt idx="25449">
                  <c:v>35.0324883188811</c:v>
                </c:pt>
                <c:pt idx="25450">
                  <c:v>35.033864895104898</c:v>
                </c:pt>
                <c:pt idx="25451">
                  <c:v>35.035241471328703</c:v>
                </c:pt>
                <c:pt idx="25452">
                  <c:v>35.036618047552501</c:v>
                </c:pt>
                <c:pt idx="25453">
                  <c:v>35.0379946237762</c:v>
                </c:pt>
                <c:pt idx="25454">
                  <c:v>35.039371199999998</c:v>
                </c:pt>
                <c:pt idx="25455">
                  <c:v>35.040747776223803</c:v>
                </c:pt>
                <c:pt idx="25456">
                  <c:v>35.042124352447601</c:v>
                </c:pt>
                <c:pt idx="25457">
                  <c:v>35.0435009286713</c:v>
                </c:pt>
                <c:pt idx="25458">
                  <c:v>35.044877504895098</c:v>
                </c:pt>
                <c:pt idx="25459">
                  <c:v>35.046254081118903</c:v>
                </c:pt>
                <c:pt idx="25460">
                  <c:v>35.047630657342701</c:v>
                </c:pt>
                <c:pt idx="25461">
                  <c:v>35.0490072335664</c:v>
                </c:pt>
                <c:pt idx="25462">
                  <c:v>35.050383809790198</c:v>
                </c:pt>
                <c:pt idx="25463">
                  <c:v>35.051760386014003</c:v>
                </c:pt>
                <c:pt idx="25464">
                  <c:v>35.053136962237801</c:v>
                </c:pt>
                <c:pt idx="25465">
                  <c:v>35.054513538461499</c:v>
                </c:pt>
                <c:pt idx="25466">
                  <c:v>35.055890114685297</c:v>
                </c:pt>
                <c:pt idx="25467">
                  <c:v>35.057266690909103</c:v>
                </c:pt>
                <c:pt idx="25468">
                  <c:v>35.058643267132901</c:v>
                </c:pt>
                <c:pt idx="25469">
                  <c:v>35.060019843356699</c:v>
                </c:pt>
                <c:pt idx="25470">
                  <c:v>35.061396419580397</c:v>
                </c:pt>
                <c:pt idx="25471">
                  <c:v>35.062772995804202</c:v>
                </c:pt>
                <c:pt idx="25472">
                  <c:v>35.064149572028001</c:v>
                </c:pt>
                <c:pt idx="25473">
                  <c:v>35.065526148251799</c:v>
                </c:pt>
                <c:pt idx="25474">
                  <c:v>35.066902724475497</c:v>
                </c:pt>
                <c:pt idx="25475">
                  <c:v>35.068279300699302</c:v>
                </c:pt>
                <c:pt idx="25476">
                  <c:v>35.0696558769231</c:v>
                </c:pt>
                <c:pt idx="25477">
                  <c:v>35.071032453146898</c:v>
                </c:pt>
                <c:pt idx="25478">
                  <c:v>35.072409029370597</c:v>
                </c:pt>
                <c:pt idx="25479">
                  <c:v>35.073785605594402</c:v>
                </c:pt>
                <c:pt idx="25480">
                  <c:v>35.0751621818182</c:v>
                </c:pt>
                <c:pt idx="25481">
                  <c:v>35.076538758041998</c:v>
                </c:pt>
                <c:pt idx="25482">
                  <c:v>35.077915334265697</c:v>
                </c:pt>
                <c:pt idx="25483">
                  <c:v>35.079291910489502</c:v>
                </c:pt>
                <c:pt idx="25484">
                  <c:v>35.0806684867133</c:v>
                </c:pt>
                <c:pt idx="25485">
                  <c:v>35.082045062937098</c:v>
                </c:pt>
                <c:pt idx="25486">
                  <c:v>35.083421639160797</c:v>
                </c:pt>
                <c:pt idx="25487">
                  <c:v>35.084798215384602</c:v>
                </c:pt>
                <c:pt idx="25488">
                  <c:v>35.0861747916084</c:v>
                </c:pt>
                <c:pt idx="25489">
                  <c:v>35.087551367832198</c:v>
                </c:pt>
                <c:pt idx="25490">
                  <c:v>35.088927944055897</c:v>
                </c:pt>
                <c:pt idx="25491">
                  <c:v>35.090304520279702</c:v>
                </c:pt>
                <c:pt idx="25492">
                  <c:v>35.0916810965035</c:v>
                </c:pt>
                <c:pt idx="25493">
                  <c:v>35.093057672727298</c:v>
                </c:pt>
                <c:pt idx="25494">
                  <c:v>35.094434248951103</c:v>
                </c:pt>
                <c:pt idx="25495">
                  <c:v>35.095810825174802</c:v>
                </c:pt>
                <c:pt idx="25496">
                  <c:v>35.0971874013986</c:v>
                </c:pt>
                <c:pt idx="25497">
                  <c:v>35.098563977622398</c:v>
                </c:pt>
                <c:pt idx="25498">
                  <c:v>35.099940553846203</c:v>
                </c:pt>
                <c:pt idx="25499">
                  <c:v>35.101317130069901</c:v>
                </c:pt>
                <c:pt idx="25500">
                  <c:v>35.102693706293699</c:v>
                </c:pt>
                <c:pt idx="25501">
                  <c:v>35.104070282517498</c:v>
                </c:pt>
                <c:pt idx="25502">
                  <c:v>35.105446858741303</c:v>
                </c:pt>
                <c:pt idx="25503">
                  <c:v>35.106823434965001</c:v>
                </c:pt>
                <c:pt idx="25504">
                  <c:v>35.108200011188799</c:v>
                </c:pt>
                <c:pt idx="25505">
                  <c:v>35.109576587412597</c:v>
                </c:pt>
                <c:pt idx="25506">
                  <c:v>35.110953163636403</c:v>
                </c:pt>
                <c:pt idx="25507">
                  <c:v>35.112329739860101</c:v>
                </c:pt>
                <c:pt idx="25508">
                  <c:v>35.113706316083899</c:v>
                </c:pt>
                <c:pt idx="25509">
                  <c:v>35.115082892307697</c:v>
                </c:pt>
                <c:pt idx="25510">
                  <c:v>35.116459468531502</c:v>
                </c:pt>
                <c:pt idx="25511">
                  <c:v>35.117836044755201</c:v>
                </c:pt>
                <c:pt idx="25512">
                  <c:v>35.119212620978999</c:v>
                </c:pt>
                <c:pt idx="25513">
                  <c:v>35.120589197202797</c:v>
                </c:pt>
                <c:pt idx="25514">
                  <c:v>35.121965773426602</c:v>
                </c:pt>
                <c:pt idx="25515">
                  <c:v>35.1233423496504</c:v>
                </c:pt>
                <c:pt idx="25516">
                  <c:v>35.124718925874099</c:v>
                </c:pt>
                <c:pt idx="25517">
                  <c:v>35.126095502097897</c:v>
                </c:pt>
                <c:pt idx="25518">
                  <c:v>35.127472078321702</c:v>
                </c:pt>
                <c:pt idx="25519">
                  <c:v>35.1288486545455</c:v>
                </c:pt>
                <c:pt idx="25520">
                  <c:v>35.130225230769199</c:v>
                </c:pt>
                <c:pt idx="25521">
                  <c:v>35.131601806992997</c:v>
                </c:pt>
                <c:pt idx="25522">
                  <c:v>35.132978383216802</c:v>
                </c:pt>
                <c:pt idx="25523">
                  <c:v>35.1343549594406</c:v>
                </c:pt>
                <c:pt idx="25524">
                  <c:v>35.135731535664299</c:v>
                </c:pt>
                <c:pt idx="25525">
                  <c:v>35.137108111888097</c:v>
                </c:pt>
                <c:pt idx="25526">
                  <c:v>35.138484688111902</c:v>
                </c:pt>
                <c:pt idx="25527">
                  <c:v>35.1398612643357</c:v>
                </c:pt>
                <c:pt idx="25528">
                  <c:v>35.141237840559498</c:v>
                </c:pt>
                <c:pt idx="25529">
                  <c:v>35.142614416783204</c:v>
                </c:pt>
                <c:pt idx="25530">
                  <c:v>35.143990993007002</c:v>
                </c:pt>
                <c:pt idx="25531">
                  <c:v>35.1453675692308</c:v>
                </c:pt>
                <c:pt idx="25532">
                  <c:v>35.146744145454598</c:v>
                </c:pt>
                <c:pt idx="25533">
                  <c:v>35.148120721678303</c:v>
                </c:pt>
                <c:pt idx="25534">
                  <c:v>35.149497297902101</c:v>
                </c:pt>
                <c:pt idx="25535">
                  <c:v>35.150873874125899</c:v>
                </c:pt>
                <c:pt idx="25536">
                  <c:v>35.152250450349698</c:v>
                </c:pt>
                <c:pt idx="25537">
                  <c:v>35.153627026573403</c:v>
                </c:pt>
                <c:pt idx="25538">
                  <c:v>35.155003602797201</c:v>
                </c:pt>
                <c:pt idx="25539">
                  <c:v>35.156380179020999</c:v>
                </c:pt>
                <c:pt idx="25540">
                  <c:v>35.157756755244797</c:v>
                </c:pt>
                <c:pt idx="25541">
                  <c:v>35.159133331468503</c:v>
                </c:pt>
                <c:pt idx="25542">
                  <c:v>35.160509907692301</c:v>
                </c:pt>
                <c:pt idx="25543">
                  <c:v>35.161886483916099</c:v>
                </c:pt>
                <c:pt idx="25544">
                  <c:v>35.163263060139897</c:v>
                </c:pt>
                <c:pt idx="25545">
                  <c:v>35.164639636363603</c:v>
                </c:pt>
                <c:pt idx="25546">
                  <c:v>35.166016212587401</c:v>
                </c:pt>
                <c:pt idx="25547">
                  <c:v>35.167392788811199</c:v>
                </c:pt>
                <c:pt idx="25548">
                  <c:v>35.168769365034997</c:v>
                </c:pt>
                <c:pt idx="25549">
                  <c:v>35.170145941258703</c:v>
                </c:pt>
                <c:pt idx="25550">
                  <c:v>35.171522517482501</c:v>
                </c:pt>
                <c:pt idx="25551">
                  <c:v>35.172899093706299</c:v>
                </c:pt>
                <c:pt idx="25552">
                  <c:v>35.174275669930097</c:v>
                </c:pt>
                <c:pt idx="25553">
                  <c:v>35.175652246153902</c:v>
                </c:pt>
                <c:pt idx="25554">
                  <c:v>35.177028822377601</c:v>
                </c:pt>
                <c:pt idx="25555">
                  <c:v>35.178405398601399</c:v>
                </c:pt>
                <c:pt idx="25556">
                  <c:v>35.179781974825197</c:v>
                </c:pt>
                <c:pt idx="25557">
                  <c:v>35.181158551049002</c:v>
                </c:pt>
                <c:pt idx="25558">
                  <c:v>35.1825351272727</c:v>
                </c:pt>
                <c:pt idx="25559">
                  <c:v>35.183911703496499</c:v>
                </c:pt>
                <c:pt idx="25560">
                  <c:v>35.185288279720297</c:v>
                </c:pt>
                <c:pt idx="25561">
                  <c:v>35.186664855944102</c:v>
                </c:pt>
                <c:pt idx="25562">
                  <c:v>35.1880414321678</c:v>
                </c:pt>
                <c:pt idx="25563">
                  <c:v>35.189418008391598</c:v>
                </c:pt>
                <c:pt idx="25564">
                  <c:v>35.190794584615404</c:v>
                </c:pt>
                <c:pt idx="25565">
                  <c:v>35.192171160839202</c:v>
                </c:pt>
                <c:pt idx="25566">
                  <c:v>35.1935477370629</c:v>
                </c:pt>
                <c:pt idx="25567">
                  <c:v>35.194924313286698</c:v>
                </c:pt>
                <c:pt idx="25568">
                  <c:v>35.196300889510503</c:v>
                </c:pt>
                <c:pt idx="25569">
                  <c:v>35.197677465734301</c:v>
                </c:pt>
                <c:pt idx="25570">
                  <c:v>35.1990540419581</c:v>
                </c:pt>
                <c:pt idx="25571">
                  <c:v>35.200430618181798</c:v>
                </c:pt>
                <c:pt idx="25572">
                  <c:v>35.201807194405603</c:v>
                </c:pt>
                <c:pt idx="25573">
                  <c:v>35.203183770629401</c:v>
                </c:pt>
                <c:pt idx="25574">
                  <c:v>35.204560346853199</c:v>
                </c:pt>
                <c:pt idx="25575">
                  <c:v>35.205936923076898</c:v>
                </c:pt>
                <c:pt idx="25576">
                  <c:v>35.207313499300703</c:v>
                </c:pt>
                <c:pt idx="25577">
                  <c:v>35.208690075524501</c:v>
                </c:pt>
                <c:pt idx="25578">
                  <c:v>35.210066651748299</c:v>
                </c:pt>
                <c:pt idx="25579">
                  <c:v>35.211443227971998</c:v>
                </c:pt>
                <c:pt idx="25580">
                  <c:v>35.212819804195803</c:v>
                </c:pt>
                <c:pt idx="25581">
                  <c:v>35.214196380419601</c:v>
                </c:pt>
                <c:pt idx="25582">
                  <c:v>35.215572956643399</c:v>
                </c:pt>
                <c:pt idx="25583">
                  <c:v>35.216949532867098</c:v>
                </c:pt>
                <c:pt idx="25584">
                  <c:v>35.218326109090903</c:v>
                </c:pt>
                <c:pt idx="25585">
                  <c:v>35.219702685314701</c:v>
                </c:pt>
                <c:pt idx="25586">
                  <c:v>35.221079261538499</c:v>
                </c:pt>
                <c:pt idx="25587">
                  <c:v>35.222455837762197</c:v>
                </c:pt>
                <c:pt idx="25588">
                  <c:v>35.223832413986003</c:v>
                </c:pt>
                <c:pt idx="25589">
                  <c:v>35.225208990209801</c:v>
                </c:pt>
                <c:pt idx="25590">
                  <c:v>35.226585566433599</c:v>
                </c:pt>
                <c:pt idx="25591">
                  <c:v>35.227962142657397</c:v>
                </c:pt>
                <c:pt idx="25592">
                  <c:v>35.229338718881102</c:v>
                </c:pt>
                <c:pt idx="25593">
                  <c:v>35.230715295104901</c:v>
                </c:pt>
                <c:pt idx="25594">
                  <c:v>35.232091871328699</c:v>
                </c:pt>
                <c:pt idx="25595">
                  <c:v>35.233468447552497</c:v>
                </c:pt>
                <c:pt idx="25596">
                  <c:v>35.234845023776202</c:v>
                </c:pt>
                <c:pt idx="25597">
                  <c:v>35.2362216</c:v>
                </c:pt>
                <c:pt idx="25598">
                  <c:v>35.237598176223798</c:v>
                </c:pt>
                <c:pt idx="25599">
                  <c:v>35.238974752447596</c:v>
                </c:pt>
                <c:pt idx="25600">
                  <c:v>35.240351328671302</c:v>
                </c:pt>
                <c:pt idx="25601">
                  <c:v>35.2417279048951</c:v>
                </c:pt>
                <c:pt idx="25602">
                  <c:v>35.243104481118898</c:v>
                </c:pt>
                <c:pt idx="25603">
                  <c:v>35.244481057342703</c:v>
                </c:pt>
                <c:pt idx="25604">
                  <c:v>35.245857633566402</c:v>
                </c:pt>
                <c:pt idx="25605">
                  <c:v>35.2472342097902</c:v>
                </c:pt>
                <c:pt idx="25606">
                  <c:v>35.248610786013998</c:v>
                </c:pt>
                <c:pt idx="25607">
                  <c:v>35.249987362237803</c:v>
                </c:pt>
                <c:pt idx="25608">
                  <c:v>35.251363938461502</c:v>
                </c:pt>
                <c:pt idx="25609">
                  <c:v>35.2527405146853</c:v>
                </c:pt>
                <c:pt idx="25610">
                  <c:v>35.254117090909098</c:v>
                </c:pt>
                <c:pt idx="25611">
                  <c:v>35.255493667132903</c:v>
                </c:pt>
                <c:pt idx="25612">
                  <c:v>35.256870243356602</c:v>
                </c:pt>
                <c:pt idx="25613">
                  <c:v>35.2582468195804</c:v>
                </c:pt>
                <c:pt idx="25614">
                  <c:v>35.259623395804198</c:v>
                </c:pt>
                <c:pt idx="25615">
                  <c:v>35.260999972028003</c:v>
                </c:pt>
                <c:pt idx="25616">
                  <c:v>35.262376548251801</c:v>
                </c:pt>
                <c:pt idx="25617">
                  <c:v>35.2637531244755</c:v>
                </c:pt>
                <c:pt idx="25618">
                  <c:v>35.265129700699298</c:v>
                </c:pt>
                <c:pt idx="25619">
                  <c:v>35.266506276923103</c:v>
                </c:pt>
                <c:pt idx="25620">
                  <c:v>35.267882853146901</c:v>
                </c:pt>
                <c:pt idx="25621">
                  <c:v>35.269259429370599</c:v>
                </c:pt>
                <c:pt idx="25622">
                  <c:v>35.270636005594397</c:v>
                </c:pt>
                <c:pt idx="25623">
                  <c:v>35.272012581818203</c:v>
                </c:pt>
                <c:pt idx="25624">
                  <c:v>35.273389158042001</c:v>
                </c:pt>
                <c:pt idx="25625">
                  <c:v>35.274765734265699</c:v>
                </c:pt>
                <c:pt idx="25626">
                  <c:v>35.276142310489497</c:v>
                </c:pt>
                <c:pt idx="25627">
                  <c:v>35.277518886713302</c:v>
                </c:pt>
                <c:pt idx="25628">
                  <c:v>35.278895462937101</c:v>
                </c:pt>
                <c:pt idx="25629">
                  <c:v>35.280272039160799</c:v>
                </c:pt>
                <c:pt idx="25630">
                  <c:v>35.281648615384597</c:v>
                </c:pt>
                <c:pt idx="25631">
                  <c:v>35.283025191608402</c:v>
                </c:pt>
                <c:pt idx="25632">
                  <c:v>35.2844017678322</c:v>
                </c:pt>
                <c:pt idx="25633">
                  <c:v>35.285778344055998</c:v>
                </c:pt>
                <c:pt idx="25634">
                  <c:v>35.287154920279697</c:v>
                </c:pt>
                <c:pt idx="25635">
                  <c:v>35.288531496503502</c:v>
                </c:pt>
                <c:pt idx="25636">
                  <c:v>35.2899080727273</c:v>
                </c:pt>
                <c:pt idx="25637">
                  <c:v>35.291284648951098</c:v>
                </c:pt>
                <c:pt idx="25638">
                  <c:v>35.292661225174797</c:v>
                </c:pt>
                <c:pt idx="25639">
                  <c:v>35.294037801398602</c:v>
                </c:pt>
                <c:pt idx="25640">
                  <c:v>35.2954143776224</c:v>
                </c:pt>
                <c:pt idx="25641">
                  <c:v>35.296790953846198</c:v>
                </c:pt>
                <c:pt idx="25642">
                  <c:v>35.298167530069897</c:v>
                </c:pt>
                <c:pt idx="25643">
                  <c:v>35.299544106293702</c:v>
                </c:pt>
                <c:pt idx="25644">
                  <c:v>35.3009206825175</c:v>
                </c:pt>
                <c:pt idx="25645">
                  <c:v>35.302297258741298</c:v>
                </c:pt>
                <c:pt idx="25646">
                  <c:v>35.303673834964997</c:v>
                </c:pt>
                <c:pt idx="25647">
                  <c:v>35.305050411188802</c:v>
                </c:pt>
                <c:pt idx="25648">
                  <c:v>35.3064269874126</c:v>
                </c:pt>
                <c:pt idx="25649">
                  <c:v>35.307803563636398</c:v>
                </c:pt>
                <c:pt idx="25650">
                  <c:v>35.309180139860104</c:v>
                </c:pt>
                <c:pt idx="25651">
                  <c:v>35.310556716083902</c:v>
                </c:pt>
                <c:pt idx="25652">
                  <c:v>35.3119332923077</c:v>
                </c:pt>
                <c:pt idx="25653">
                  <c:v>35.313309868531498</c:v>
                </c:pt>
                <c:pt idx="25654">
                  <c:v>35.314686444755203</c:v>
                </c:pt>
                <c:pt idx="25655">
                  <c:v>35.316063020979001</c:v>
                </c:pt>
                <c:pt idx="25656">
                  <c:v>35.317439597202799</c:v>
                </c:pt>
                <c:pt idx="25657">
                  <c:v>35.318816173426598</c:v>
                </c:pt>
                <c:pt idx="25658">
                  <c:v>35.320192749650403</c:v>
                </c:pt>
                <c:pt idx="25659">
                  <c:v>35.321569325874101</c:v>
                </c:pt>
                <c:pt idx="25660">
                  <c:v>35.322945902097899</c:v>
                </c:pt>
                <c:pt idx="25661">
                  <c:v>35.324322478321697</c:v>
                </c:pt>
                <c:pt idx="25662">
                  <c:v>35.325699054545503</c:v>
                </c:pt>
                <c:pt idx="25663">
                  <c:v>35.327075630769201</c:v>
                </c:pt>
                <c:pt idx="25664">
                  <c:v>35.328452206992999</c:v>
                </c:pt>
                <c:pt idx="25665">
                  <c:v>35.329828783216797</c:v>
                </c:pt>
                <c:pt idx="25666">
                  <c:v>35.331205359440602</c:v>
                </c:pt>
                <c:pt idx="25667">
                  <c:v>35.332581935664301</c:v>
                </c:pt>
                <c:pt idx="25668">
                  <c:v>35.333958511888099</c:v>
                </c:pt>
                <c:pt idx="25669">
                  <c:v>35.335335088111897</c:v>
                </c:pt>
                <c:pt idx="25670">
                  <c:v>35.336711664335702</c:v>
                </c:pt>
                <c:pt idx="25671">
                  <c:v>35.3380882405595</c:v>
                </c:pt>
                <c:pt idx="25672">
                  <c:v>35.339464816783199</c:v>
                </c:pt>
                <c:pt idx="25673">
                  <c:v>35.340841393006997</c:v>
                </c:pt>
                <c:pt idx="25674">
                  <c:v>35.342217969230802</c:v>
                </c:pt>
                <c:pt idx="25675">
                  <c:v>35.3435945454546</c:v>
                </c:pt>
                <c:pt idx="25676">
                  <c:v>35.344971121678299</c:v>
                </c:pt>
                <c:pt idx="25677">
                  <c:v>35.346347697902097</c:v>
                </c:pt>
                <c:pt idx="25678">
                  <c:v>35.347724274125902</c:v>
                </c:pt>
                <c:pt idx="25679">
                  <c:v>35.3491008503497</c:v>
                </c:pt>
                <c:pt idx="25680">
                  <c:v>35.350477426573399</c:v>
                </c:pt>
                <c:pt idx="25681">
                  <c:v>35.351854002797197</c:v>
                </c:pt>
                <c:pt idx="25682">
                  <c:v>35.353230579021002</c:v>
                </c:pt>
                <c:pt idx="25683">
                  <c:v>35.3546071552448</c:v>
                </c:pt>
                <c:pt idx="25684">
                  <c:v>35.355983731468498</c:v>
                </c:pt>
                <c:pt idx="25685">
                  <c:v>35.357360307692304</c:v>
                </c:pt>
                <c:pt idx="25686">
                  <c:v>35.358736883916102</c:v>
                </c:pt>
                <c:pt idx="25687">
                  <c:v>35.3601134601399</c:v>
                </c:pt>
                <c:pt idx="25688">
                  <c:v>35.361490036363598</c:v>
                </c:pt>
                <c:pt idx="25689">
                  <c:v>35.362866612587403</c:v>
                </c:pt>
                <c:pt idx="25690">
                  <c:v>35.364243188811201</c:v>
                </c:pt>
                <c:pt idx="25691">
                  <c:v>35.365619765034999</c:v>
                </c:pt>
                <c:pt idx="25692">
                  <c:v>35.366996341258798</c:v>
                </c:pt>
                <c:pt idx="25693">
                  <c:v>35.368372917482503</c:v>
                </c:pt>
                <c:pt idx="25694">
                  <c:v>35.369749493706301</c:v>
                </c:pt>
                <c:pt idx="25695">
                  <c:v>35.371126069930099</c:v>
                </c:pt>
                <c:pt idx="25696">
                  <c:v>35.372502646153897</c:v>
                </c:pt>
                <c:pt idx="25697">
                  <c:v>35.373879222377603</c:v>
                </c:pt>
                <c:pt idx="25698">
                  <c:v>35.375255798601401</c:v>
                </c:pt>
                <c:pt idx="25699">
                  <c:v>35.376632374825199</c:v>
                </c:pt>
                <c:pt idx="25700">
                  <c:v>35.378008951048997</c:v>
                </c:pt>
                <c:pt idx="25701">
                  <c:v>35.379385527272703</c:v>
                </c:pt>
                <c:pt idx="25702">
                  <c:v>35.380762103496501</c:v>
                </c:pt>
                <c:pt idx="25703">
                  <c:v>35.382138679720299</c:v>
                </c:pt>
                <c:pt idx="25704">
                  <c:v>35.383515255944097</c:v>
                </c:pt>
                <c:pt idx="25705">
                  <c:v>35.384891832167803</c:v>
                </c:pt>
                <c:pt idx="25706">
                  <c:v>35.386268408391601</c:v>
                </c:pt>
                <c:pt idx="25707">
                  <c:v>35.387644984615399</c:v>
                </c:pt>
                <c:pt idx="25708">
                  <c:v>35.389021560839197</c:v>
                </c:pt>
                <c:pt idx="25709">
                  <c:v>35.390398137062903</c:v>
                </c:pt>
                <c:pt idx="25710">
                  <c:v>35.391774713286701</c:v>
                </c:pt>
                <c:pt idx="25711">
                  <c:v>35.393151289510499</c:v>
                </c:pt>
                <c:pt idx="25712">
                  <c:v>35.394527865734297</c:v>
                </c:pt>
                <c:pt idx="25713">
                  <c:v>35.395904441958002</c:v>
                </c:pt>
                <c:pt idx="25714">
                  <c:v>35.397281018181801</c:v>
                </c:pt>
                <c:pt idx="25715">
                  <c:v>35.398657594405599</c:v>
                </c:pt>
                <c:pt idx="25716">
                  <c:v>35.400034170629397</c:v>
                </c:pt>
                <c:pt idx="25717">
                  <c:v>35.401410746853202</c:v>
                </c:pt>
                <c:pt idx="25718">
                  <c:v>35.4027873230769</c:v>
                </c:pt>
                <c:pt idx="25719">
                  <c:v>35.404163899300698</c:v>
                </c:pt>
                <c:pt idx="25720">
                  <c:v>35.405540475524496</c:v>
                </c:pt>
                <c:pt idx="25721">
                  <c:v>35.406917051748302</c:v>
                </c:pt>
                <c:pt idx="25722">
                  <c:v>35.408293627972</c:v>
                </c:pt>
                <c:pt idx="25723">
                  <c:v>35.409670204195798</c:v>
                </c:pt>
                <c:pt idx="25724">
                  <c:v>35.411046780419603</c:v>
                </c:pt>
                <c:pt idx="25725">
                  <c:v>35.412423356643401</c:v>
                </c:pt>
                <c:pt idx="25726">
                  <c:v>35.4137999328671</c:v>
                </c:pt>
                <c:pt idx="25727">
                  <c:v>35.415176509090898</c:v>
                </c:pt>
                <c:pt idx="25728">
                  <c:v>35.416553085314703</c:v>
                </c:pt>
                <c:pt idx="25729">
                  <c:v>35.417929661538501</c:v>
                </c:pt>
                <c:pt idx="25730">
                  <c:v>35.4193062377622</c:v>
                </c:pt>
                <c:pt idx="25731">
                  <c:v>35.420682813985998</c:v>
                </c:pt>
                <c:pt idx="25732">
                  <c:v>35.422059390209803</c:v>
                </c:pt>
                <c:pt idx="25733">
                  <c:v>35.423435966433601</c:v>
                </c:pt>
                <c:pt idx="25734">
                  <c:v>35.424812542657399</c:v>
                </c:pt>
                <c:pt idx="25735">
                  <c:v>35.426189118881098</c:v>
                </c:pt>
                <c:pt idx="25736">
                  <c:v>35.427565695104903</c:v>
                </c:pt>
                <c:pt idx="25737">
                  <c:v>35.428942271328701</c:v>
                </c:pt>
                <c:pt idx="25738">
                  <c:v>35.430318847552499</c:v>
                </c:pt>
                <c:pt idx="25739">
                  <c:v>35.431695423776198</c:v>
                </c:pt>
                <c:pt idx="25740">
                  <c:v>35.433072000000003</c:v>
                </c:pt>
                <c:pt idx="25741">
                  <c:v>35.434448576223801</c:v>
                </c:pt>
                <c:pt idx="25742">
                  <c:v>35.435825152447599</c:v>
                </c:pt>
                <c:pt idx="25743">
                  <c:v>35.437201728671297</c:v>
                </c:pt>
                <c:pt idx="25744">
                  <c:v>35.438578304895103</c:v>
                </c:pt>
                <c:pt idx="25745">
                  <c:v>35.439954881118901</c:v>
                </c:pt>
                <c:pt idx="25746">
                  <c:v>35.441331457342699</c:v>
                </c:pt>
                <c:pt idx="25747">
                  <c:v>35.442708033566397</c:v>
                </c:pt>
                <c:pt idx="25748">
                  <c:v>35.444084609790202</c:v>
                </c:pt>
                <c:pt idx="25749">
                  <c:v>35.445461186014001</c:v>
                </c:pt>
                <c:pt idx="25750">
                  <c:v>35.446837762237799</c:v>
                </c:pt>
                <c:pt idx="25751">
                  <c:v>35.448214338461497</c:v>
                </c:pt>
                <c:pt idx="25752">
                  <c:v>35.449590914685302</c:v>
                </c:pt>
                <c:pt idx="25753">
                  <c:v>35.4509674909091</c:v>
                </c:pt>
                <c:pt idx="25754">
                  <c:v>35.452344067132898</c:v>
                </c:pt>
                <c:pt idx="25755">
                  <c:v>35.453720643356696</c:v>
                </c:pt>
                <c:pt idx="25756">
                  <c:v>35.455097219580402</c:v>
                </c:pt>
                <c:pt idx="25757">
                  <c:v>35.4564737958042</c:v>
                </c:pt>
                <c:pt idx="25758">
                  <c:v>35.457850372027998</c:v>
                </c:pt>
                <c:pt idx="25759">
                  <c:v>35.459226948251803</c:v>
                </c:pt>
                <c:pt idx="25760">
                  <c:v>35.460603524475502</c:v>
                </c:pt>
                <c:pt idx="25761">
                  <c:v>35.4619801006993</c:v>
                </c:pt>
                <c:pt idx="25762">
                  <c:v>35.463356676923098</c:v>
                </c:pt>
                <c:pt idx="25763">
                  <c:v>35.464733253146903</c:v>
                </c:pt>
                <c:pt idx="25764">
                  <c:v>35.466109829370602</c:v>
                </c:pt>
                <c:pt idx="25765">
                  <c:v>35.4674864055944</c:v>
                </c:pt>
                <c:pt idx="25766">
                  <c:v>35.468862981818198</c:v>
                </c:pt>
                <c:pt idx="25767">
                  <c:v>35.470239558042003</c:v>
                </c:pt>
                <c:pt idx="25768">
                  <c:v>35.471616134265702</c:v>
                </c:pt>
                <c:pt idx="25769">
                  <c:v>35.4729927104895</c:v>
                </c:pt>
                <c:pt idx="25770">
                  <c:v>35.474369286713298</c:v>
                </c:pt>
                <c:pt idx="25771">
                  <c:v>35.475745862937103</c:v>
                </c:pt>
                <c:pt idx="25772">
                  <c:v>35.477122439160802</c:v>
                </c:pt>
                <c:pt idx="25773">
                  <c:v>35.4784990153846</c:v>
                </c:pt>
                <c:pt idx="25774">
                  <c:v>35.479875591608398</c:v>
                </c:pt>
                <c:pt idx="25775">
                  <c:v>35.481252167832203</c:v>
                </c:pt>
                <c:pt idx="25776">
                  <c:v>35.482628744056001</c:v>
                </c:pt>
                <c:pt idx="25777">
                  <c:v>35.484005320279699</c:v>
                </c:pt>
                <c:pt idx="25778">
                  <c:v>35.485381896503498</c:v>
                </c:pt>
                <c:pt idx="25779">
                  <c:v>35.486758472727303</c:v>
                </c:pt>
                <c:pt idx="25780">
                  <c:v>35.488135048951101</c:v>
                </c:pt>
                <c:pt idx="25781">
                  <c:v>35.489511625174799</c:v>
                </c:pt>
                <c:pt idx="25782">
                  <c:v>35.490888201398597</c:v>
                </c:pt>
                <c:pt idx="25783">
                  <c:v>35.492264777622403</c:v>
                </c:pt>
                <c:pt idx="25784">
                  <c:v>35.493641353846201</c:v>
                </c:pt>
                <c:pt idx="25785">
                  <c:v>35.495017930069899</c:v>
                </c:pt>
                <c:pt idx="25786">
                  <c:v>35.496394506293697</c:v>
                </c:pt>
                <c:pt idx="25787">
                  <c:v>35.497771082517502</c:v>
                </c:pt>
                <c:pt idx="25788">
                  <c:v>35.4991476587413</c:v>
                </c:pt>
                <c:pt idx="25789">
                  <c:v>35.500524234964999</c:v>
                </c:pt>
                <c:pt idx="25790">
                  <c:v>35.501900811188797</c:v>
                </c:pt>
                <c:pt idx="25791">
                  <c:v>35.503277387412602</c:v>
                </c:pt>
                <c:pt idx="25792">
                  <c:v>35.5046539636364</c:v>
                </c:pt>
                <c:pt idx="25793">
                  <c:v>35.506030539860099</c:v>
                </c:pt>
                <c:pt idx="25794">
                  <c:v>35.507407116083897</c:v>
                </c:pt>
                <c:pt idx="25795">
                  <c:v>35.508783692307702</c:v>
                </c:pt>
                <c:pt idx="25796">
                  <c:v>35.5101602685315</c:v>
                </c:pt>
                <c:pt idx="25797">
                  <c:v>35.511536844755298</c:v>
                </c:pt>
                <c:pt idx="25798">
                  <c:v>35.512913420978997</c:v>
                </c:pt>
                <c:pt idx="25799">
                  <c:v>35.514289997202802</c:v>
                </c:pt>
                <c:pt idx="25800">
                  <c:v>35.5156665734266</c:v>
                </c:pt>
                <c:pt idx="25801">
                  <c:v>35.517043149650398</c:v>
                </c:pt>
                <c:pt idx="25802">
                  <c:v>35.518419725874097</c:v>
                </c:pt>
                <c:pt idx="25803">
                  <c:v>35.519796302097902</c:v>
                </c:pt>
                <c:pt idx="25804">
                  <c:v>35.5211728783217</c:v>
                </c:pt>
                <c:pt idx="25805">
                  <c:v>35.522549454545498</c:v>
                </c:pt>
                <c:pt idx="25806">
                  <c:v>35.523926030769204</c:v>
                </c:pt>
                <c:pt idx="25807">
                  <c:v>35.525302606993002</c:v>
                </c:pt>
                <c:pt idx="25808">
                  <c:v>35.5266791832168</c:v>
                </c:pt>
                <c:pt idx="25809">
                  <c:v>35.528055759440598</c:v>
                </c:pt>
                <c:pt idx="25810">
                  <c:v>35.529432335664303</c:v>
                </c:pt>
                <c:pt idx="25811">
                  <c:v>35.530808911888101</c:v>
                </c:pt>
                <c:pt idx="25812">
                  <c:v>35.532185488111899</c:v>
                </c:pt>
                <c:pt idx="25813">
                  <c:v>35.533562064335698</c:v>
                </c:pt>
                <c:pt idx="25814">
                  <c:v>35.534938640559403</c:v>
                </c:pt>
                <c:pt idx="25815">
                  <c:v>35.536315216783201</c:v>
                </c:pt>
                <c:pt idx="25816">
                  <c:v>35.537691793006999</c:v>
                </c:pt>
                <c:pt idx="25817">
                  <c:v>35.539068369230797</c:v>
                </c:pt>
                <c:pt idx="25818">
                  <c:v>35.540444945454503</c:v>
                </c:pt>
                <c:pt idx="25819">
                  <c:v>35.541821521678301</c:v>
                </c:pt>
                <c:pt idx="25820">
                  <c:v>35.543198097902099</c:v>
                </c:pt>
                <c:pt idx="25821">
                  <c:v>35.544574674125897</c:v>
                </c:pt>
                <c:pt idx="25822">
                  <c:v>35.545951250349702</c:v>
                </c:pt>
                <c:pt idx="25823">
                  <c:v>35.547327826573401</c:v>
                </c:pt>
                <c:pt idx="25824">
                  <c:v>35.548704402797199</c:v>
                </c:pt>
                <c:pt idx="25825">
                  <c:v>35.550080979020997</c:v>
                </c:pt>
                <c:pt idx="25826">
                  <c:v>35.551457555244802</c:v>
                </c:pt>
                <c:pt idx="25827">
                  <c:v>35.552834131468501</c:v>
                </c:pt>
                <c:pt idx="25828">
                  <c:v>35.554210707692299</c:v>
                </c:pt>
                <c:pt idx="25829">
                  <c:v>35.555587283916097</c:v>
                </c:pt>
                <c:pt idx="25830">
                  <c:v>35.556963860139902</c:v>
                </c:pt>
                <c:pt idx="25831">
                  <c:v>35.558340436363601</c:v>
                </c:pt>
                <c:pt idx="25832">
                  <c:v>35.559717012587399</c:v>
                </c:pt>
                <c:pt idx="25833">
                  <c:v>35.561093588811197</c:v>
                </c:pt>
                <c:pt idx="25834">
                  <c:v>35.562470165035002</c:v>
                </c:pt>
                <c:pt idx="25835">
                  <c:v>35.5638467412588</c:v>
                </c:pt>
                <c:pt idx="25836">
                  <c:v>35.565223317482499</c:v>
                </c:pt>
                <c:pt idx="25837">
                  <c:v>35.566599893706297</c:v>
                </c:pt>
                <c:pt idx="25838">
                  <c:v>35.567976469930102</c:v>
                </c:pt>
                <c:pt idx="25839">
                  <c:v>35.5693530461538</c:v>
                </c:pt>
                <c:pt idx="25840">
                  <c:v>35.570729622377598</c:v>
                </c:pt>
                <c:pt idx="25841">
                  <c:v>35.572106198601404</c:v>
                </c:pt>
                <c:pt idx="25842">
                  <c:v>35.573482774825202</c:v>
                </c:pt>
                <c:pt idx="25843">
                  <c:v>35.574859351049</c:v>
                </c:pt>
                <c:pt idx="25844">
                  <c:v>35.576235927272698</c:v>
                </c:pt>
                <c:pt idx="25845">
                  <c:v>35.577612503496503</c:v>
                </c:pt>
                <c:pt idx="25846">
                  <c:v>35.578989079720301</c:v>
                </c:pt>
                <c:pt idx="25847">
                  <c:v>35.5803656559441</c:v>
                </c:pt>
                <c:pt idx="25848">
                  <c:v>35.581742232167798</c:v>
                </c:pt>
                <c:pt idx="25849">
                  <c:v>35.583118808391603</c:v>
                </c:pt>
                <c:pt idx="25850">
                  <c:v>35.584495384615401</c:v>
                </c:pt>
                <c:pt idx="25851">
                  <c:v>35.585871960839199</c:v>
                </c:pt>
                <c:pt idx="25852">
                  <c:v>35.587248537062898</c:v>
                </c:pt>
                <c:pt idx="25853">
                  <c:v>35.588625113286703</c:v>
                </c:pt>
                <c:pt idx="25854">
                  <c:v>35.590001689510501</c:v>
                </c:pt>
                <c:pt idx="25855">
                  <c:v>35.591378265734299</c:v>
                </c:pt>
                <c:pt idx="25856">
                  <c:v>35.592754841958097</c:v>
                </c:pt>
                <c:pt idx="25857">
                  <c:v>35.594131418181803</c:v>
                </c:pt>
                <c:pt idx="25858">
                  <c:v>35.595507994405601</c:v>
                </c:pt>
                <c:pt idx="25859">
                  <c:v>35.596884570629399</c:v>
                </c:pt>
                <c:pt idx="25860">
                  <c:v>35.598261146853197</c:v>
                </c:pt>
                <c:pt idx="25861">
                  <c:v>35.599637723076903</c:v>
                </c:pt>
                <c:pt idx="25862">
                  <c:v>35.601014299300701</c:v>
                </c:pt>
                <c:pt idx="25863">
                  <c:v>35.602390875524499</c:v>
                </c:pt>
                <c:pt idx="25864">
                  <c:v>35.603767451748297</c:v>
                </c:pt>
                <c:pt idx="25865">
                  <c:v>35.605144027972003</c:v>
                </c:pt>
                <c:pt idx="25866">
                  <c:v>35.606520604195801</c:v>
                </c:pt>
                <c:pt idx="25867">
                  <c:v>35.607897180419599</c:v>
                </c:pt>
                <c:pt idx="25868">
                  <c:v>35.609273756643397</c:v>
                </c:pt>
                <c:pt idx="25869">
                  <c:v>35.610650332867102</c:v>
                </c:pt>
                <c:pt idx="25870">
                  <c:v>35.612026909090901</c:v>
                </c:pt>
                <c:pt idx="25871">
                  <c:v>35.613403485314699</c:v>
                </c:pt>
                <c:pt idx="25872">
                  <c:v>35.614780061538497</c:v>
                </c:pt>
                <c:pt idx="25873">
                  <c:v>35.616156637762202</c:v>
                </c:pt>
                <c:pt idx="25874">
                  <c:v>35.617533213986</c:v>
                </c:pt>
                <c:pt idx="25875">
                  <c:v>35.618909790209798</c:v>
                </c:pt>
                <c:pt idx="25876">
                  <c:v>35.620286366433596</c:v>
                </c:pt>
                <c:pt idx="25877">
                  <c:v>35.621662942657402</c:v>
                </c:pt>
                <c:pt idx="25878">
                  <c:v>35.6230395188811</c:v>
                </c:pt>
                <c:pt idx="25879">
                  <c:v>35.624416095104898</c:v>
                </c:pt>
                <c:pt idx="25880">
                  <c:v>35.625792671328703</c:v>
                </c:pt>
                <c:pt idx="25881">
                  <c:v>35.627169247552501</c:v>
                </c:pt>
                <c:pt idx="25882">
                  <c:v>35.6285458237762</c:v>
                </c:pt>
                <c:pt idx="25883">
                  <c:v>35.629922399999998</c:v>
                </c:pt>
                <c:pt idx="25884">
                  <c:v>35.631298976223803</c:v>
                </c:pt>
                <c:pt idx="25885">
                  <c:v>35.632675552447601</c:v>
                </c:pt>
                <c:pt idx="25886">
                  <c:v>35.6340521286713</c:v>
                </c:pt>
                <c:pt idx="25887">
                  <c:v>35.635428704895098</c:v>
                </c:pt>
                <c:pt idx="25888">
                  <c:v>35.636805281118903</c:v>
                </c:pt>
                <c:pt idx="25889">
                  <c:v>35.638181857342701</c:v>
                </c:pt>
                <c:pt idx="25890">
                  <c:v>35.6395584335664</c:v>
                </c:pt>
                <c:pt idx="25891">
                  <c:v>35.640935009790198</c:v>
                </c:pt>
                <c:pt idx="25892">
                  <c:v>35.642311586014003</c:v>
                </c:pt>
                <c:pt idx="25893">
                  <c:v>35.643688162237801</c:v>
                </c:pt>
                <c:pt idx="25894">
                  <c:v>35.6450647384615</c:v>
                </c:pt>
                <c:pt idx="25895">
                  <c:v>35.646441314685298</c:v>
                </c:pt>
                <c:pt idx="25896">
                  <c:v>35.647817890909103</c:v>
                </c:pt>
                <c:pt idx="25897">
                  <c:v>35.649194467132901</c:v>
                </c:pt>
                <c:pt idx="25898">
                  <c:v>35.650571043356699</c:v>
                </c:pt>
                <c:pt idx="25899">
                  <c:v>35.651947619580397</c:v>
                </c:pt>
                <c:pt idx="25900">
                  <c:v>35.653324195804203</c:v>
                </c:pt>
                <c:pt idx="25901">
                  <c:v>35.654700772028001</c:v>
                </c:pt>
                <c:pt idx="25902">
                  <c:v>35.656077348251799</c:v>
                </c:pt>
                <c:pt idx="25903">
                  <c:v>35.657453924475497</c:v>
                </c:pt>
                <c:pt idx="25904">
                  <c:v>35.658830500699302</c:v>
                </c:pt>
                <c:pt idx="25905">
                  <c:v>35.660207076923101</c:v>
                </c:pt>
                <c:pt idx="25906">
                  <c:v>35.661583653146899</c:v>
                </c:pt>
                <c:pt idx="25907">
                  <c:v>35.662960229370597</c:v>
                </c:pt>
                <c:pt idx="25908">
                  <c:v>35.664336805594402</c:v>
                </c:pt>
                <c:pt idx="25909">
                  <c:v>35.6657133818182</c:v>
                </c:pt>
                <c:pt idx="25910">
                  <c:v>35.667089958041998</c:v>
                </c:pt>
                <c:pt idx="25911">
                  <c:v>35.668466534265697</c:v>
                </c:pt>
                <c:pt idx="25912">
                  <c:v>35.669843110489502</c:v>
                </c:pt>
                <c:pt idx="25913">
                  <c:v>35.6712196867133</c:v>
                </c:pt>
                <c:pt idx="25914">
                  <c:v>35.672596262937098</c:v>
                </c:pt>
                <c:pt idx="25915">
                  <c:v>35.673972839160797</c:v>
                </c:pt>
                <c:pt idx="25916">
                  <c:v>35.675349415384602</c:v>
                </c:pt>
                <c:pt idx="25917">
                  <c:v>35.6767259916084</c:v>
                </c:pt>
                <c:pt idx="25918">
                  <c:v>35.678102567832198</c:v>
                </c:pt>
                <c:pt idx="25919">
                  <c:v>35.679479144056003</c:v>
                </c:pt>
                <c:pt idx="25920">
                  <c:v>35.680855720279702</c:v>
                </c:pt>
                <c:pt idx="25921">
                  <c:v>35.6822322965035</c:v>
                </c:pt>
                <c:pt idx="25922">
                  <c:v>35.683608872727298</c:v>
                </c:pt>
                <c:pt idx="25923">
                  <c:v>35.684985448951103</c:v>
                </c:pt>
                <c:pt idx="25924">
                  <c:v>35.686362025174802</c:v>
                </c:pt>
                <c:pt idx="25925">
                  <c:v>35.6877386013986</c:v>
                </c:pt>
                <c:pt idx="25926">
                  <c:v>35.689115177622398</c:v>
                </c:pt>
                <c:pt idx="25927">
                  <c:v>35.690491753846203</c:v>
                </c:pt>
                <c:pt idx="25928">
                  <c:v>35.691868330069902</c:v>
                </c:pt>
                <c:pt idx="25929">
                  <c:v>35.6932449062937</c:v>
                </c:pt>
                <c:pt idx="25930">
                  <c:v>35.694621482517498</c:v>
                </c:pt>
                <c:pt idx="25931">
                  <c:v>35.695998058741303</c:v>
                </c:pt>
                <c:pt idx="25932">
                  <c:v>35.697374634965001</c:v>
                </c:pt>
                <c:pt idx="25933">
                  <c:v>35.698751211188799</c:v>
                </c:pt>
                <c:pt idx="25934">
                  <c:v>35.700127787412598</c:v>
                </c:pt>
                <c:pt idx="25935">
                  <c:v>35.701504363636403</c:v>
                </c:pt>
                <c:pt idx="25936">
                  <c:v>35.702880939860101</c:v>
                </c:pt>
                <c:pt idx="25937">
                  <c:v>35.704257516083899</c:v>
                </c:pt>
                <c:pt idx="25938">
                  <c:v>35.705634092307697</c:v>
                </c:pt>
                <c:pt idx="25939">
                  <c:v>35.707010668531503</c:v>
                </c:pt>
                <c:pt idx="25940">
                  <c:v>35.708387244755201</c:v>
                </c:pt>
                <c:pt idx="25941">
                  <c:v>35.709763820978999</c:v>
                </c:pt>
                <c:pt idx="25942">
                  <c:v>35.711140397202797</c:v>
                </c:pt>
                <c:pt idx="25943">
                  <c:v>35.712516973426602</c:v>
                </c:pt>
                <c:pt idx="25944">
                  <c:v>35.7138935496504</c:v>
                </c:pt>
                <c:pt idx="25945">
                  <c:v>35.715270125874099</c:v>
                </c:pt>
                <c:pt idx="25946">
                  <c:v>35.716646702097897</c:v>
                </c:pt>
                <c:pt idx="25947">
                  <c:v>35.718023278321702</c:v>
                </c:pt>
                <c:pt idx="25948">
                  <c:v>35.7193998545455</c:v>
                </c:pt>
                <c:pt idx="25949">
                  <c:v>35.720776430769199</c:v>
                </c:pt>
                <c:pt idx="25950">
                  <c:v>35.722153006992997</c:v>
                </c:pt>
                <c:pt idx="25951">
                  <c:v>35.723529583216802</c:v>
                </c:pt>
                <c:pt idx="25952">
                  <c:v>35.7249061594406</c:v>
                </c:pt>
                <c:pt idx="25953">
                  <c:v>35.726282735664299</c:v>
                </c:pt>
                <c:pt idx="25954">
                  <c:v>35.727659311888097</c:v>
                </c:pt>
                <c:pt idx="25955">
                  <c:v>35.729035888111902</c:v>
                </c:pt>
                <c:pt idx="25956">
                  <c:v>35.7304124643357</c:v>
                </c:pt>
                <c:pt idx="25957">
                  <c:v>35.731789040559399</c:v>
                </c:pt>
                <c:pt idx="25958">
                  <c:v>35.733165616783197</c:v>
                </c:pt>
                <c:pt idx="25959">
                  <c:v>35.734542193007002</c:v>
                </c:pt>
                <c:pt idx="25960">
                  <c:v>35.7359187692308</c:v>
                </c:pt>
                <c:pt idx="25961">
                  <c:v>35.737295345454598</c:v>
                </c:pt>
                <c:pt idx="25962">
                  <c:v>35.738671921678304</c:v>
                </c:pt>
                <c:pt idx="25963">
                  <c:v>35.740048497902102</c:v>
                </c:pt>
                <c:pt idx="25964">
                  <c:v>35.7414250741259</c:v>
                </c:pt>
                <c:pt idx="25965">
                  <c:v>35.742801650349698</c:v>
                </c:pt>
                <c:pt idx="25966">
                  <c:v>35.744178226573403</c:v>
                </c:pt>
                <c:pt idx="25967">
                  <c:v>35.745554802797201</c:v>
                </c:pt>
                <c:pt idx="25968">
                  <c:v>35.746931379020999</c:v>
                </c:pt>
                <c:pt idx="25969">
                  <c:v>35.748307955244798</c:v>
                </c:pt>
                <c:pt idx="25970">
                  <c:v>35.749684531468503</c:v>
                </c:pt>
                <c:pt idx="25971">
                  <c:v>35.751061107692301</c:v>
                </c:pt>
                <c:pt idx="25972">
                  <c:v>35.752437683916099</c:v>
                </c:pt>
                <c:pt idx="25973">
                  <c:v>35.753814260139897</c:v>
                </c:pt>
                <c:pt idx="25974">
                  <c:v>35.755190836363603</c:v>
                </c:pt>
                <c:pt idx="25975">
                  <c:v>35.756567412587401</c:v>
                </c:pt>
                <c:pt idx="25976">
                  <c:v>35.757943988811199</c:v>
                </c:pt>
                <c:pt idx="25977">
                  <c:v>35.759320565034997</c:v>
                </c:pt>
                <c:pt idx="25978">
                  <c:v>35.760697141258802</c:v>
                </c:pt>
                <c:pt idx="25979">
                  <c:v>35.762073717482501</c:v>
                </c:pt>
                <c:pt idx="25980">
                  <c:v>35.763450293706299</c:v>
                </c:pt>
                <c:pt idx="25981">
                  <c:v>35.764826869930097</c:v>
                </c:pt>
                <c:pt idx="25982">
                  <c:v>35.766203446153803</c:v>
                </c:pt>
                <c:pt idx="25983">
                  <c:v>35.767580022377601</c:v>
                </c:pt>
                <c:pt idx="25984">
                  <c:v>35.768956598601399</c:v>
                </c:pt>
                <c:pt idx="25985">
                  <c:v>35.770333174825197</c:v>
                </c:pt>
                <c:pt idx="25986">
                  <c:v>35.771709751049002</c:v>
                </c:pt>
                <c:pt idx="25987">
                  <c:v>35.773086327272701</c:v>
                </c:pt>
                <c:pt idx="25988">
                  <c:v>35.774462903496499</c:v>
                </c:pt>
                <c:pt idx="25989">
                  <c:v>35.775839479720297</c:v>
                </c:pt>
                <c:pt idx="25990">
                  <c:v>35.777216055944102</c:v>
                </c:pt>
                <c:pt idx="25991">
                  <c:v>35.778592632167801</c:v>
                </c:pt>
                <c:pt idx="25992">
                  <c:v>35.779969208391599</c:v>
                </c:pt>
                <c:pt idx="25993">
                  <c:v>35.781345784615397</c:v>
                </c:pt>
                <c:pt idx="25994">
                  <c:v>35.782722360839202</c:v>
                </c:pt>
                <c:pt idx="25995">
                  <c:v>35.7840989370629</c:v>
                </c:pt>
                <c:pt idx="25996">
                  <c:v>35.785475513286698</c:v>
                </c:pt>
                <c:pt idx="25997">
                  <c:v>35.786852089510496</c:v>
                </c:pt>
                <c:pt idx="25998">
                  <c:v>35.788228665734302</c:v>
                </c:pt>
                <c:pt idx="25999">
                  <c:v>35.7896052419581</c:v>
                </c:pt>
                <c:pt idx="26000">
                  <c:v>35.790981818181798</c:v>
                </c:pt>
                <c:pt idx="26001">
                  <c:v>35.792358394405603</c:v>
                </c:pt>
                <c:pt idx="26002">
                  <c:v>35.793734970629401</c:v>
                </c:pt>
                <c:pt idx="26003">
                  <c:v>35.7951115468532</c:v>
                </c:pt>
                <c:pt idx="26004">
                  <c:v>35.796488123076898</c:v>
                </c:pt>
                <c:pt idx="26005">
                  <c:v>35.797864699300703</c:v>
                </c:pt>
                <c:pt idx="26006">
                  <c:v>35.799241275524501</c:v>
                </c:pt>
                <c:pt idx="26007">
                  <c:v>35.800617851748299</c:v>
                </c:pt>
                <c:pt idx="26008">
                  <c:v>35.801994427971998</c:v>
                </c:pt>
                <c:pt idx="26009">
                  <c:v>35.803371004195803</c:v>
                </c:pt>
                <c:pt idx="26010">
                  <c:v>35.804747580419601</c:v>
                </c:pt>
                <c:pt idx="26011">
                  <c:v>35.806124156643399</c:v>
                </c:pt>
                <c:pt idx="26012">
                  <c:v>35.807500732867098</c:v>
                </c:pt>
                <c:pt idx="26013">
                  <c:v>35.808877309090903</c:v>
                </c:pt>
                <c:pt idx="26014">
                  <c:v>35.810253885314701</c:v>
                </c:pt>
                <c:pt idx="26015">
                  <c:v>35.811630461538499</c:v>
                </c:pt>
                <c:pt idx="26016">
                  <c:v>35.813007037762198</c:v>
                </c:pt>
                <c:pt idx="26017">
                  <c:v>35.814383613986003</c:v>
                </c:pt>
                <c:pt idx="26018">
                  <c:v>35.815760190209801</c:v>
                </c:pt>
                <c:pt idx="26019">
                  <c:v>35.817136766433599</c:v>
                </c:pt>
                <c:pt idx="26020">
                  <c:v>35.818513342657397</c:v>
                </c:pt>
                <c:pt idx="26021">
                  <c:v>35.819889918881103</c:v>
                </c:pt>
                <c:pt idx="26022">
                  <c:v>35.821266495104901</c:v>
                </c:pt>
                <c:pt idx="26023">
                  <c:v>35.822643071328699</c:v>
                </c:pt>
                <c:pt idx="26024">
                  <c:v>35.824019647552497</c:v>
                </c:pt>
                <c:pt idx="26025">
                  <c:v>35.825396223776202</c:v>
                </c:pt>
                <c:pt idx="26026">
                  <c:v>35.826772800000001</c:v>
                </c:pt>
                <c:pt idx="26027">
                  <c:v>35.828149376223799</c:v>
                </c:pt>
                <c:pt idx="26028">
                  <c:v>35.829525952447597</c:v>
                </c:pt>
                <c:pt idx="26029">
                  <c:v>35.830902528671302</c:v>
                </c:pt>
                <c:pt idx="26030">
                  <c:v>35.8322791048951</c:v>
                </c:pt>
                <c:pt idx="26031">
                  <c:v>35.833655681118898</c:v>
                </c:pt>
                <c:pt idx="26032">
                  <c:v>35.835032257342696</c:v>
                </c:pt>
                <c:pt idx="26033">
                  <c:v>35.836408833566402</c:v>
                </c:pt>
                <c:pt idx="26034">
                  <c:v>35.8377854097902</c:v>
                </c:pt>
                <c:pt idx="26035">
                  <c:v>35.839161986013998</c:v>
                </c:pt>
                <c:pt idx="26036">
                  <c:v>35.840538562237803</c:v>
                </c:pt>
                <c:pt idx="26037">
                  <c:v>35.841915138461502</c:v>
                </c:pt>
                <c:pt idx="26038">
                  <c:v>35.8432917146853</c:v>
                </c:pt>
                <c:pt idx="26039">
                  <c:v>35.844668290909098</c:v>
                </c:pt>
                <c:pt idx="26040">
                  <c:v>35.846044867132903</c:v>
                </c:pt>
                <c:pt idx="26041">
                  <c:v>35.847421443356602</c:v>
                </c:pt>
                <c:pt idx="26042">
                  <c:v>35.8487980195804</c:v>
                </c:pt>
                <c:pt idx="26043">
                  <c:v>35.850174595804198</c:v>
                </c:pt>
                <c:pt idx="26044">
                  <c:v>35.851551172028003</c:v>
                </c:pt>
                <c:pt idx="26045">
                  <c:v>35.852927748251801</c:v>
                </c:pt>
                <c:pt idx="26046">
                  <c:v>35.8543043244755</c:v>
                </c:pt>
                <c:pt idx="26047">
                  <c:v>35.855680900699298</c:v>
                </c:pt>
                <c:pt idx="26048">
                  <c:v>35.857057476923103</c:v>
                </c:pt>
                <c:pt idx="26049">
                  <c:v>35.858434053146901</c:v>
                </c:pt>
                <c:pt idx="26050">
                  <c:v>35.8598106293706</c:v>
                </c:pt>
                <c:pt idx="26051">
                  <c:v>35.861187205594398</c:v>
                </c:pt>
                <c:pt idx="26052">
                  <c:v>35.862563781818203</c:v>
                </c:pt>
                <c:pt idx="26053">
                  <c:v>35.863940358042001</c:v>
                </c:pt>
                <c:pt idx="26054">
                  <c:v>35.865316934265699</c:v>
                </c:pt>
                <c:pt idx="26055">
                  <c:v>35.866693510489497</c:v>
                </c:pt>
                <c:pt idx="26056">
                  <c:v>35.868070086713303</c:v>
                </c:pt>
                <c:pt idx="26057">
                  <c:v>35.869446662937101</c:v>
                </c:pt>
                <c:pt idx="26058">
                  <c:v>35.870823239160799</c:v>
                </c:pt>
                <c:pt idx="26059">
                  <c:v>35.872199815384597</c:v>
                </c:pt>
                <c:pt idx="26060">
                  <c:v>35.873576391608403</c:v>
                </c:pt>
                <c:pt idx="26061">
                  <c:v>35.874952967832201</c:v>
                </c:pt>
                <c:pt idx="26062">
                  <c:v>35.876329544055999</c:v>
                </c:pt>
                <c:pt idx="26063">
                  <c:v>35.877706120279697</c:v>
                </c:pt>
                <c:pt idx="26064">
                  <c:v>35.879082696503502</c:v>
                </c:pt>
                <c:pt idx="26065">
                  <c:v>35.8804592727273</c:v>
                </c:pt>
                <c:pt idx="26066">
                  <c:v>35.881835848951098</c:v>
                </c:pt>
                <c:pt idx="26067">
                  <c:v>35.883212425174797</c:v>
                </c:pt>
                <c:pt idx="26068">
                  <c:v>35.884589001398602</c:v>
                </c:pt>
                <c:pt idx="26069">
                  <c:v>35.8859655776224</c:v>
                </c:pt>
                <c:pt idx="26070">
                  <c:v>35.887342153846198</c:v>
                </c:pt>
                <c:pt idx="26071">
                  <c:v>35.888718730069897</c:v>
                </c:pt>
                <c:pt idx="26072">
                  <c:v>35.890095306293702</c:v>
                </c:pt>
                <c:pt idx="26073">
                  <c:v>35.8914718825175</c:v>
                </c:pt>
                <c:pt idx="26074">
                  <c:v>35.892848458741298</c:v>
                </c:pt>
                <c:pt idx="26075">
                  <c:v>35.894225034964997</c:v>
                </c:pt>
                <c:pt idx="26076">
                  <c:v>35.895601611188802</c:v>
                </c:pt>
                <c:pt idx="26077">
                  <c:v>35.8969781874126</c:v>
                </c:pt>
                <c:pt idx="26078">
                  <c:v>35.898354763636398</c:v>
                </c:pt>
                <c:pt idx="26079">
                  <c:v>35.899731339860097</c:v>
                </c:pt>
                <c:pt idx="26080">
                  <c:v>35.901107916083902</c:v>
                </c:pt>
                <c:pt idx="26081">
                  <c:v>35.9024844923077</c:v>
                </c:pt>
                <c:pt idx="26082">
                  <c:v>35.903861068531498</c:v>
                </c:pt>
                <c:pt idx="26083">
                  <c:v>35.905237644755204</c:v>
                </c:pt>
                <c:pt idx="26084">
                  <c:v>35.906614220979002</c:v>
                </c:pt>
                <c:pt idx="26085">
                  <c:v>35.9079907972028</c:v>
                </c:pt>
                <c:pt idx="26086">
                  <c:v>35.909367373426598</c:v>
                </c:pt>
                <c:pt idx="26087">
                  <c:v>35.910743949650403</c:v>
                </c:pt>
                <c:pt idx="26088">
                  <c:v>35.912120525874101</c:v>
                </c:pt>
                <c:pt idx="26089">
                  <c:v>35.913497102097899</c:v>
                </c:pt>
                <c:pt idx="26090">
                  <c:v>35.914873678321698</c:v>
                </c:pt>
                <c:pt idx="26091">
                  <c:v>35.916250254545503</c:v>
                </c:pt>
                <c:pt idx="26092">
                  <c:v>35.917626830769201</c:v>
                </c:pt>
                <c:pt idx="26093">
                  <c:v>35.919003406992999</c:v>
                </c:pt>
                <c:pt idx="26094">
                  <c:v>35.920379983216797</c:v>
                </c:pt>
                <c:pt idx="26095">
                  <c:v>35.921756559440603</c:v>
                </c:pt>
                <c:pt idx="26096">
                  <c:v>35.923133135664301</c:v>
                </c:pt>
                <c:pt idx="26097">
                  <c:v>35.924509711888099</c:v>
                </c:pt>
                <c:pt idx="26098">
                  <c:v>35.925886288111897</c:v>
                </c:pt>
                <c:pt idx="26099">
                  <c:v>35.927262864335702</c:v>
                </c:pt>
                <c:pt idx="26100">
                  <c:v>35.928639440559401</c:v>
                </c:pt>
                <c:pt idx="26101">
                  <c:v>35.930016016783199</c:v>
                </c:pt>
                <c:pt idx="26102">
                  <c:v>35.931392593006997</c:v>
                </c:pt>
                <c:pt idx="26103">
                  <c:v>35.932769169230802</c:v>
                </c:pt>
                <c:pt idx="26104">
                  <c:v>35.9341457454546</c:v>
                </c:pt>
                <c:pt idx="26105">
                  <c:v>35.935522321678299</c:v>
                </c:pt>
                <c:pt idx="26106">
                  <c:v>35.936898897902097</c:v>
                </c:pt>
                <c:pt idx="26107">
                  <c:v>35.938275474125902</c:v>
                </c:pt>
                <c:pt idx="26108">
                  <c:v>35.9396520503497</c:v>
                </c:pt>
                <c:pt idx="26109">
                  <c:v>35.941028626573399</c:v>
                </c:pt>
                <c:pt idx="26110">
                  <c:v>35.942405202797197</c:v>
                </c:pt>
                <c:pt idx="26111">
                  <c:v>35.943781779021002</c:v>
                </c:pt>
                <c:pt idx="26112">
                  <c:v>35.9451583552448</c:v>
                </c:pt>
                <c:pt idx="26113">
                  <c:v>35.946534931468499</c:v>
                </c:pt>
                <c:pt idx="26114">
                  <c:v>35.947911507692297</c:v>
                </c:pt>
                <c:pt idx="26115">
                  <c:v>35.949288083916102</c:v>
                </c:pt>
                <c:pt idx="26116">
                  <c:v>35.9506646601399</c:v>
                </c:pt>
                <c:pt idx="26117">
                  <c:v>35.952041236363598</c:v>
                </c:pt>
                <c:pt idx="26118">
                  <c:v>35.953417812587404</c:v>
                </c:pt>
                <c:pt idx="26119">
                  <c:v>35.954794388811202</c:v>
                </c:pt>
                <c:pt idx="26120">
                  <c:v>35.956170965035</c:v>
                </c:pt>
                <c:pt idx="26121">
                  <c:v>35.957547541258798</c:v>
                </c:pt>
                <c:pt idx="26122">
                  <c:v>35.958924117482503</c:v>
                </c:pt>
                <c:pt idx="26123">
                  <c:v>35.960300693706301</c:v>
                </c:pt>
                <c:pt idx="26124">
                  <c:v>35.961677269930099</c:v>
                </c:pt>
                <c:pt idx="26125">
                  <c:v>35.963053846153898</c:v>
                </c:pt>
                <c:pt idx="26126">
                  <c:v>35.964430422377603</c:v>
                </c:pt>
                <c:pt idx="26127">
                  <c:v>35.965806998601401</c:v>
                </c:pt>
                <c:pt idx="26128">
                  <c:v>35.967183574825199</c:v>
                </c:pt>
                <c:pt idx="26129">
                  <c:v>35.968560151048997</c:v>
                </c:pt>
                <c:pt idx="26130">
                  <c:v>35.969936727272703</c:v>
                </c:pt>
                <c:pt idx="26131">
                  <c:v>35.971313303496501</c:v>
                </c:pt>
                <c:pt idx="26132">
                  <c:v>35.972689879720299</c:v>
                </c:pt>
                <c:pt idx="26133">
                  <c:v>35.974066455944097</c:v>
                </c:pt>
                <c:pt idx="26134">
                  <c:v>35.975443032167803</c:v>
                </c:pt>
                <c:pt idx="26135">
                  <c:v>35.976819608391601</c:v>
                </c:pt>
                <c:pt idx="26136">
                  <c:v>35.978196184615399</c:v>
                </c:pt>
                <c:pt idx="26137">
                  <c:v>35.979572760839197</c:v>
                </c:pt>
                <c:pt idx="26138">
                  <c:v>35.980949337062903</c:v>
                </c:pt>
                <c:pt idx="26139">
                  <c:v>35.982325913286701</c:v>
                </c:pt>
                <c:pt idx="26140">
                  <c:v>35.983702489510499</c:v>
                </c:pt>
                <c:pt idx="26141">
                  <c:v>35.985079065734297</c:v>
                </c:pt>
                <c:pt idx="26142">
                  <c:v>35.986455641958102</c:v>
                </c:pt>
                <c:pt idx="26143">
                  <c:v>35.987832218181801</c:v>
                </c:pt>
                <c:pt idx="26144">
                  <c:v>35.989208794405599</c:v>
                </c:pt>
                <c:pt idx="26145">
                  <c:v>35.990585370629397</c:v>
                </c:pt>
                <c:pt idx="26146">
                  <c:v>35.991961946853102</c:v>
                </c:pt>
                <c:pt idx="26147">
                  <c:v>35.993338523076901</c:v>
                </c:pt>
                <c:pt idx="26148">
                  <c:v>35.994715099300699</c:v>
                </c:pt>
                <c:pt idx="26149">
                  <c:v>35.996091675524497</c:v>
                </c:pt>
                <c:pt idx="26150">
                  <c:v>35.997468251748302</c:v>
                </c:pt>
                <c:pt idx="26151">
                  <c:v>35.998844827972</c:v>
                </c:pt>
                <c:pt idx="26152">
                  <c:v>36.000221404195798</c:v>
                </c:pt>
                <c:pt idx="26153">
                  <c:v>36.001597980419596</c:v>
                </c:pt>
                <c:pt idx="26154">
                  <c:v>36.002974556643402</c:v>
                </c:pt>
                <c:pt idx="26155">
                  <c:v>36.0043511328671</c:v>
                </c:pt>
                <c:pt idx="26156">
                  <c:v>36.005727709090898</c:v>
                </c:pt>
                <c:pt idx="26157">
                  <c:v>36.007104285314703</c:v>
                </c:pt>
                <c:pt idx="26158">
                  <c:v>36.008480861538501</c:v>
                </c:pt>
                <c:pt idx="26159">
                  <c:v>36.0098574377622</c:v>
                </c:pt>
                <c:pt idx="26160">
                  <c:v>36.011234013985998</c:v>
                </c:pt>
                <c:pt idx="26161">
                  <c:v>36.012610590209803</c:v>
                </c:pt>
                <c:pt idx="26162">
                  <c:v>36.013987166433601</c:v>
                </c:pt>
                <c:pt idx="26163">
                  <c:v>36.015363742657399</c:v>
                </c:pt>
                <c:pt idx="26164">
                  <c:v>36.016740318881098</c:v>
                </c:pt>
                <c:pt idx="26165">
                  <c:v>36.018116895104903</c:v>
                </c:pt>
                <c:pt idx="26166">
                  <c:v>36.019493471328701</c:v>
                </c:pt>
                <c:pt idx="26167">
                  <c:v>36.020870047552499</c:v>
                </c:pt>
                <c:pt idx="26168">
                  <c:v>36.022246623776198</c:v>
                </c:pt>
                <c:pt idx="26169">
                  <c:v>36.023623200000003</c:v>
                </c:pt>
                <c:pt idx="26170">
                  <c:v>36.024999776223801</c:v>
                </c:pt>
                <c:pt idx="26171">
                  <c:v>36.026376352447599</c:v>
                </c:pt>
                <c:pt idx="26172">
                  <c:v>36.027752928671298</c:v>
                </c:pt>
                <c:pt idx="26173">
                  <c:v>36.029129504895103</c:v>
                </c:pt>
                <c:pt idx="26174">
                  <c:v>36.030506081118901</c:v>
                </c:pt>
                <c:pt idx="26175">
                  <c:v>36.031882657342699</c:v>
                </c:pt>
                <c:pt idx="26176">
                  <c:v>36.033259233566397</c:v>
                </c:pt>
                <c:pt idx="26177">
                  <c:v>36.034635809790203</c:v>
                </c:pt>
                <c:pt idx="26178">
                  <c:v>36.036012386014001</c:v>
                </c:pt>
                <c:pt idx="26179">
                  <c:v>36.037388962237799</c:v>
                </c:pt>
                <c:pt idx="26180">
                  <c:v>36.038765538461597</c:v>
                </c:pt>
                <c:pt idx="26181">
                  <c:v>36.040142114685302</c:v>
                </c:pt>
                <c:pt idx="26182">
                  <c:v>36.041518690909101</c:v>
                </c:pt>
                <c:pt idx="26183">
                  <c:v>36.042895267132899</c:v>
                </c:pt>
                <c:pt idx="26184">
                  <c:v>36.044271843356697</c:v>
                </c:pt>
                <c:pt idx="26185">
                  <c:v>36.045648419580402</c:v>
                </c:pt>
                <c:pt idx="26186">
                  <c:v>36.0470249958042</c:v>
                </c:pt>
                <c:pt idx="26187">
                  <c:v>36.048401572027998</c:v>
                </c:pt>
                <c:pt idx="26188">
                  <c:v>36.049778148251796</c:v>
                </c:pt>
                <c:pt idx="26189">
                  <c:v>36.051154724475502</c:v>
                </c:pt>
                <c:pt idx="26190">
                  <c:v>36.0525313006993</c:v>
                </c:pt>
                <c:pt idx="26191">
                  <c:v>36.053907876923098</c:v>
                </c:pt>
                <c:pt idx="26192">
                  <c:v>36.055284453146903</c:v>
                </c:pt>
                <c:pt idx="26193">
                  <c:v>36.056661029370602</c:v>
                </c:pt>
                <c:pt idx="26194">
                  <c:v>36.0580376055944</c:v>
                </c:pt>
                <c:pt idx="26195">
                  <c:v>36.059414181818198</c:v>
                </c:pt>
                <c:pt idx="26196">
                  <c:v>36.060790758042003</c:v>
                </c:pt>
                <c:pt idx="26197">
                  <c:v>36.062167334265702</c:v>
                </c:pt>
                <c:pt idx="26198">
                  <c:v>36.0635439104895</c:v>
                </c:pt>
                <c:pt idx="26199">
                  <c:v>36.064920486713298</c:v>
                </c:pt>
                <c:pt idx="26200">
                  <c:v>36.066297062937103</c:v>
                </c:pt>
                <c:pt idx="26201">
                  <c:v>36.067673639160802</c:v>
                </c:pt>
                <c:pt idx="26202">
                  <c:v>36.0690502153846</c:v>
                </c:pt>
                <c:pt idx="26203">
                  <c:v>36.070426791608398</c:v>
                </c:pt>
                <c:pt idx="26204">
                  <c:v>36.071803367832203</c:v>
                </c:pt>
                <c:pt idx="26205">
                  <c:v>36.073179944055902</c:v>
                </c:pt>
                <c:pt idx="26206">
                  <c:v>36.0745565202797</c:v>
                </c:pt>
                <c:pt idx="26207">
                  <c:v>36.075933096503498</c:v>
                </c:pt>
                <c:pt idx="26208">
                  <c:v>36.077309672727303</c:v>
                </c:pt>
                <c:pt idx="26209">
                  <c:v>36.078686248951101</c:v>
                </c:pt>
                <c:pt idx="26210">
                  <c:v>36.080062825174799</c:v>
                </c:pt>
                <c:pt idx="26211">
                  <c:v>36.081439401398598</c:v>
                </c:pt>
                <c:pt idx="26212">
                  <c:v>36.082815977622403</c:v>
                </c:pt>
                <c:pt idx="26213">
                  <c:v>36.084192553846201</c:v>
                </c:pt>
                <c:pt idx="26214">
                  <c:v>36.085569130069899</c:v>
                </c:pt>
                <c:pt idx="26215">
                  <c:v>36.086945706293697</c:v>
                </c:pt>
                <c:pt idx="26216">
                  <c:v>36.088322282517503</c:v>
                </c:pt>
                <c:pt idx="26217">
                  <c:v>36.089698858741301</c:v>
                </c:pt>
                <c:pt idx="26218">
                  <c:v>36.091075434964999</c:v>
                </c:pt>
                <c:pt idx="26219">
                  <c:v>36.092452011188797</c:v>
                </c:pt>
                <c:pt idx="26220">
                  <c:v>36.093828587412602</c:v>
                </c:pt>
                <c:pt idx="26221">
                  <c:v>36.0952051636364</c:v>
                </c:pt>
                <c:pt idx="26222">
                  <c:v>36.096581739860099</c:v>
                </c:pt>
                <c:pt idx="26223">
                  <c:v>36.097958316083897</c:v>
                </c:pt>
                <c:pt idx="26224">
                  <c:v>36.099334892307702</c:v>
                </c:pt>
                <c:pt idx="26225">
                  <c:v>36.1007114685315</c:v>
                </c:pt>
                <c:pt idx="26226">
                  <c:v>36.102088044755298</c:v>
                </c:pt>
                <c:pt idx="26227">
                  <c:v>36.103464620978997</c:v>
                </c:pt>
                <c:pt idx="26228">
                  <c:v>36.104841197202802</c:v>
                </c:pt>
                <c:pt idx="26229">
                  <c:v>36.1062177734266</c:v>
                </c:pt>
                <c:pt idx="26230">
                  <c:v>36.107594349650398</c:v>
                </c:pt>
                <c:pt idx="26231">
                  <c:v>36.108970925874097</c:v>
                </c:pt>
                <c:pt idx="26232">
                  <c:v>36.110347502097902</c:v>
                </c:pt>
                <c:pt idx="26233">
                  <c:v>36.1117240783217</c:v>
                </c:pt>
                <c:pt idx="26234">
                  <c:v>36.113100654545498</c:v>
                </c:pt>
                <c:pt idx="26235">
                  <c:v>36.114477230769197</c:v>
                </c:pt>
                <c:pt idx="26236">
                  <c:v>36.115853806993002</c:v>
                </c:pt>
                <c:pt idx="26237">
                  <c:v>36.1172303832168</c:v>
                </c:pt>
                <c:pt idx="26238">
                  <c:v>36.118606959440598</c:v>
                </c:pt>
                <c:pt idx="26239">
                  <c:v>36.119983535664304</c:v>
                </c:pt>
                <c:pt idx="26240">
                  <c:v>36.121360111888102</c:v>
                </c:pt>
                <c:pt idx="26241">
                  <c:v>36.1227366881119</c:v>
                </c:pt>
                <c:pt idx="26242">
                  <c:v>36.124113264335698</c:v>
                </c:pt>
                <c:pt idx="26243">
                  <c:v>36.125489840559403</c:v>
                </c:pt>
                <c:pt idx="26244">
                  <c:v>36.126866416783201</c:v>
                </c:pt>
                <c:pt idx="26245">
                  <c:v>36.128242993006999</c:v>
                </c:pt>
                <c:pt idx="26246">
                  <c:v>36.129619569230798</c:v>
                </c:pt>
                <c:pt idx="26247">
                  <c:v>36.130996145454503</c:v>
                </c:pt>
                <c:pt idx="26248">
                  <c:v>36.132372721678301</c:v>
                </c:pt>
                <c:pt idx="26249">
                  <c:v>36.133749297902099</c:v>
                </c:pt>
                <c:pt idx="26250">
                  <c:v>36.135125874125897</c:v>
                </c:pt>
                <c:pt idx="26251">
                  <c:v>36.136502450349703</c:v>
                </c:pt>
                <c:pt idx="26252">
                  <c:v>36.137879026573401</c:v>
                </c:pt>
                <c:pt idx="26253">
                  <c:v>36.139255602797199</c:v>
                </c:pt>
                <c:pt idx="26254">
                  <c:v>36.140632179020997</c:v>
                </c:pt>
                <c:pt idx="26255">
                  <c:v>36.142008755244802</c:v>
                </c:pt>
                <c:pt idx="26256">
                  <c:v>36.143385331468501</c:v>
                </c:pt>
                <c:pt idx="26257">
                  <c:v>36.144761907692299</c:v>
                </c:pt>
                <c:pt idx="26258">
                  <c:v>36.146138483916097</c:v>
                </c:pt>
                <c:pt idx="26259">
                  <c:v>36.147515060139902</c:v>
                </c:pt>
                <c:pt idx="26260">
                  <c:v>36.148891636363601</c:v>
                </c:pt>
                <c:pt idx="26261">
                  <c:v>36.150268212587399</c:v>
                </c:pt>
                <c:pt idx="26262">
                  <c:v>36.151644788811197</c:v>
                </c:pt>
                <c:pt idx="26263">
                  <c:v>36.153021365035002</c:v>
                </c:pt>
                <c:pt idx="26264">
                  <c:v>36.154397941258701</c:v>
                </c:pt>
                <c:pt idx="26265">
                  <c:v>36.155774517482499</c:v>
                </c:pt>
                <c:pt idx="26266">
                  <c:v>36.157151093706297</c:v>
                </c:pt>
                <c:pt idx="26267">
                  <c:v>36.158527669930102</c:v>
                </c:pt>
                <c:pt idx="26268">
                  <c:v>36.1599042461539</c:v>
                </c:pt>
                <c:pt idx="26269">
                  <c:v>36.161280822377599</c:v>
                </c:pt>
                <c:pt idx="26270">
                  <c:v>36.162657398601397</c:v>
                </c:pt>
                <c:pt idx="26271">
                  <c:v>36.164033974825202</c:v>
                </c:pt>
                <c:pt idx="26272">
                  <c:v>36.165410551049</c:v>
                </c:pt>
                <c:pt idx="26273">
                  <c:v>36.166787127272698</c:v>
                </c:pt>
                <c:pt idx="26274">
                  <c:v>36.168163703496496</c:v>
                </c:pt>
                <c:pt idx="26275">
                  <c:v>36.169540279720302</c:v>
                </c:pt>
                <c:pt idx="26276">
                  <c:v>36.1709168559441</c:v>
                </c:pt>
                <c:pt idx="26277">
                  <c:v>36.172293432167798</c:v>
                </c:pt>
                <c:pt idx="26278">
                  <c:v>36.173670008391603</c:v>
                </c:pt>
                <c:pt idx="26279">
                  <c:v>36.175046584615401</c:v>
                </c:pt>
                <c:pt idx="26280">
                  <c:v>36.1764231608392</c:v>
                </c:pt>
                <c:pt idx="26281">
                  <c:v>36.177799737062898</c:v>
                </c:pt>
                <c:pt idx="26282">
                  <c:v>36.179176313286703</c:v>
                </c:pt>
                <c:pt idx="26283">
                  <c:v>36.180552889510501</c:v>
                </c:pt>
                <c:pt idx="26284">
                  <c:v>36.181929465734299</c:v>
                </c:pt>
                <c:pt idx="26285">
                  <c:v>36.183306041958097</c:v>
                </c:pt>
                <c:pt idx="26286">
                  <c:v>36.184682618181803</c:v>
                </c:pt>
                <c:pt idx="26287">
                  <c:v>36.186059194405601</c:v>
                </c:pt>
                <c:pt idx="26288">
                  <c:v>36.187435770629399</c:v>
                </c:pt>
                <c:pt idx="26289">
                  <c:v>36.188812346853197</c:v>
                </c:pt>
                <c:pt idx="26290">
                  <c:v>36.190188923076903</c:v>
                </c:pt>
                <c:pt idx="26291">
                  <c:v>36.191565499300701</c:v>
                </c:pt>
                <c:pt idx="26292">
                  <c:v>36.192942075524499</c:v>
                </c:pt>
                <c:pt idx="26293">
                  <c:v>36.194318651748297</c:v>
                </c:pt>
                <c:pt idx="26294">
                  <c:v>36.195695227972003</c:v>
                </c:pt>
                <c:pt idx="26295">
                  <c:v>36.197071804195801</c:v>
                </c:pt>
                <c:pt idx="26296">
                  <c:v>36.198448380419599</c:v>
                </c:pt>
                <c:pt idx="26297">
                  <c:v>36.199824956643397</c:v>
                </c:pt>
                <c:pt idx="26298">
                  <c:v>36.201201532867103</c:v>
                </c:pt>
                <c:pt idx="26299">
                  <c:v>36.202578109090901</c:v>
                </c:pt>
                <c:pt idx="26300">
                  <c:v>36.203954685314699</c:v>
                </c:pt>
                <c:pt idx="26301">
                  <c:v>36.205331261538497</c:v>
                </c:pt>
                <c:pt idx="26302">
                  <c:v>36.206707837762202</c:v>
                </c:pt>
                <c:pt idx="26303">
                  <c:v>36.208084413986001</c:v>
                </c:pt>
                <c:pt idx="26304">
                  <c:v>36.209460990209799</c:v>
                </c:pt>
                <c:pt idx="26305">
                  <c:v>36.210837566433597</c:v>
                </c:pt>
                <c:pt idx="26306">
                  <c:v>36.212214142657402</c:v>
                </c:pt>
                <c:pt idx="26307">
                  <c:v>36.2135907188811</c:v>
                </c:pt>
                <c:pt idx="26308">
                  <c:v>36.214967295104898</c:v>
                </c:pt>
                <c:pt idx="26309">
                  <c:v>36.216343871328696</c:v>
                </c:pt>
                <c:pt idx="26310">
                  <c:v>36.217720447552502</c:v>
                </c:pt>
                <c:pt idx="26311">
                  <c:v>36.2190970237762</c:v>
                </c:pt>
                <c:pt idx="26312">
                  <c:v>36.220473599999998</c:v>
                </c:pt>
                <c:pt idx="26313">
                  <c:v>36.221850176223803</c:v>
                </c:pt>
                <c:pt idx="26314">
                  <c:v>36.223226752447601</c:v>
                </c:pt>
                <c:pt idx="26315">
                  <c:v>36.2246033286713</c:v>
                </c:pt>
                <c:pt idx="26316">
                  <c:v>36.225979904895098</c:v>
                </c:pt>
                <c:pt idx="26317">
                  <c:v>36.227356481118903</c:v>
                </c:pt>
                <c:pt idx="26318">
                  <c:v>36.228733057342701</c:v>
                </c:pt>
                <c:pt idx="26319">
                  <c:v>36.2301096335664</c:v>
                </c:pt>
                <c:pt idx="26320">
                  <c:v>36.231486209790198</c:v>
                </c:pt>
                <c:pt idx="26321">
                  <c:v>36.232862786014003</c:v>
                </c:pt>
                <c:pt idx="26322">
                  <c:v>36.234239362237801</c:v>
                </c:pt>
                <c:pt idx="26323">
                  <c:v>36.2356159384615</c:v>
                </c:pt>
                <c:pt idx="26324">
                  <c:v>36.236992514685298</c:v>
                </c:pt>
                <c:pt idx="26325">
                  <c:v>36.238369090909103</c:v>
                </c:pt>
                <c:pt idx="26326">
                  <c:v>36.239745667132901</c:v>
                </c:pt>
                <c:pt idx="26327">
                  <c:v>36.241122243356699</c:v>
                </c:pt>
                <c:pt idx="26328">
                  <c:v>36.242498819580398</c:v>
                </c:pt>
                <c:pt idx="26329">
                  <c:v>36.243875395804203</c:v>
                </c:pt>
                <c:pt idx="26330">
                  <c:v>36.245251972028001</c:v>
                </c:pt>
                <c:pt idx="26331">
                  <c:v>36.246628548251799</c:v>
                </c:pt>
                <c:pt idx="26332">
                  <c:v>36.248005124475497</c:v>
                </c:pt>
                <c:pt idx="26333">
                  <c:v>36.249381700699303</c:v>
                </c:pt>
                <c:pt idx="26334">
                  <c:v>36.250758276923101</c:v>
                </c:pt>
                <c:pt idx="26335">
                  <c:v>36.252134853146899</c:v>
                </c:pt>
                <c:pt idx="26336">
                  <c:v>36.253511429370597</c:v>
                </c:pt>
                <c:pt idx="26337">
                  <c:v>36.254888005594403</c:v>
                </c:pt>
                <c:pt idx="26338">
                  <c:v>36.256264581818201</c:v>
                </c:pt>
                <c:pt idx="26339">
                  <c:v>36.257641158041999</c:v>
                </c:pt>
                <c:pt idx="26340">
                  <c:v>36.259017734265697</c:v>
                </c:pt>
                <c:pt idx="26341">
                  <c:v>36.260394310489502</c:v>
                </c:pt>
                <c:pt idx="26342">
                  <c:v>36.2617708867133</c:v>
                </c:pt>
                <c:pt idx="26343">
                  <c:v>36.263147462937098</c:v>
                </c:pt>
                <c:pt idx="26344">
                  <c:v>36.264524039160897</c:v>
                </c:pt>
                <c:pt idx="26345">
                  <c:v>36.265900615384602</c:v>
                </c:pt>
                <c:pt idx="26346">
                  <c:v>36.2672771916084</c:v>
                </c:pt>
                <c:pt idx="26347">
                  <c:v>36.268653767832198</c:v>
                </c:pt>
                <c:pt idx="26348">
                  <c:v>36.270030344056003</c:v>
                </c:pt>
                <c:pt idx="26349">
                  <c:v>36.271406920279702</c:v>
                </c:pt>
                <c:pt idx="26350">
                  <c:v>36.2727834965035</c:v>
                </c:pt>
                <c:pt idx="26351">
                  <c:v>36.274160072727298</c:v>
                </c:pt>
                <c:pt idx="26352">
                  <c:v>36.275536648951103</c:v>
                </c:pt>
                <c:pt idx="26353">
                  <c:v>36.276913225174802</c:v>
                </c:pt>
                <c:pt idx="26354">
                  <c:v>36.2782898013986</c:v>
                </c:pt>
                <c:pt idx="26355">
                  <c:v>36.279666377622398</c:v>
                </c:pt>
                <c:pt idx="26356">
                  <c:v>36.281042953846203</c:v>
                </c:pt>
                <c:pt idx="26357">
                  <c:v>36.282419530069902</c:v>
                </c:pt>
                <c:pt idx="26358">
                  <c:v>36.2837961062937</c:v>
                </c:pt>
                <c:pt idx="26359">
                  <c:v>36.285172682517498</c:v>
                </c:pt>
                <c:pt idx="26360">
                  <c:v>36.286549258741303</c:v>
                </c:pt>
                <c:pt idx="26361">
                  <c:v>36.287925834965002</c:v>
                </c:pt>
                <c:pt idx="26362">
                  <c:v>36.2893024111888</c:v>
                </c:pt>
                <c:pt idx="26363">
                  <c:v>36.290678987412598</c:v>
                </c:pt>
                <c:pt idx="26364">
                  <c:v>36.292055563636403</c:v>
                </c:pt>
                <c:pt idx="26365">
                  <c:v>36.293432139860101</c:v>
                </c:pt>
                <c:pt idx="26366">
                  <c:v>36.294808716083899</c:v>
                </c:pt>
                <c:pt idx="26367">
                  <c:v>36.296185292307698</c:v>
                </c:pt>
                <c:pt idx="26368">
                  <c:v>36.297561868531503</c:v>
                </c:pt>
                <c:pt idx="26369">
                  <c:v>36.298938444755201</c:v>
                </c:pt>
                <c:pt idx="26370">
                  <c:v>36.300315020978999</c:v>
                </c:pt>
                <c:pt idx="26371">
                  <c:v>36.301691597202797</c:v>
                </c:pt>
                <c:pt idx="26372">
                  <c:v>36.303068173426603</c:v>
                </c:pt>
                <c:pt idx="26373">
                  <c:v>36.304444749650401</c:v>
                </c:pt>
                <c:pt idx="26374">
                  <c:v>36.305821325874099</c:v>
                </c:pt>
                <c:pt idx="26375">
                  <c:v>36.307197902097897</c:v>
                </c:pt>
                <c:pt idx="26376">
                  <c:v>36.308574478321702</c:v>
                </c:pt>
                <c:pt idx="26377">
                  <c:v>36.3099510545455</c:v>
                </c:pt>
                <c:pt idx="26378">
                  <c:v>36.311327630769199</c:v>
                </c:pt>
                <c:pt idx="26379">
                  <c:v>36.312704206992997</c:v>
                </c:pt>
                <c:pt idx="26380">
                  <c:v>36.314080783216802</c:v>
                </c:pt>
                <c:pt idx="26381">
                  <c:v>36.3154573594406</c:v>
                </c:pt>
                <c:pt idx="26382">
                  <c:v>36.316833935664299</c:v>
                </c:pt>
                <c:pt idx="26383">
                  <c:v>36.318210511888097</c:v>
                </c:pt>
                <c:pt idx="26384">
                  <c:v>36.319587088111902</c:v>
                </c:pt>
                <c:pt idx="26385">
                  <c:v>36.3209636643357</c:v>
                </c:pt>
                <c:pt idx="26386">
                  <c:v>36.322340240559399</c:v>
                </c:pt>
                <c:pt idx="26387">
                  <c:v>36.323716816783197</c:v>
                </c:pt>
                <c:pt idx="26388">
                  <c:v>36.325093393007002</c:v>
                </c:pt>
                <c:pt idx="26389">
                  <c:v>36.3264699692308</c:v>
                </c:pt>
                <c:pt idx="26390">
                  <c:v>36.327846545454598</c:v>
                </c:pt>
                <c:pt idx="26391">
                  <c:v>36.329223121678297</c:v>
                </c:pt>
                <c:pt idx="26392">
                  <c:v>36.330599697902102</c:v>
                </c:pt>
                <c:pt idx="26393">
                  <c:v>36.3319762741259</c:v>
                </c:pt>
                <c:pt idx="26394">
                  <c:v>36.333352850349698</c:v>
                </c:pt>
                <c:pt idx="26395">
                  <c:v>36.334729426573404</c:v>
                </c:pt>
                <c:pt idx="26396">
                  <c:v>36.336106002797202</c:v>
                </c:pt>
                <c:pt idx="26397">
                  <c:v>36.337482579021</c:v>
                </c:pt>
                <c:pt idx="26398">
                  <c:v>36.338859155244798</c:v>
                </c:pt>
                <c:pt idx="26399">
                  <c:v>36.340235731468503</c:v>
                </c:pt>
                <c:pt idx="26400">
                  <c:v>36.341612307692301</c:v>
                </c:pt>
                <c:pt idx="26401">
                  <c:v>36.342988883916099</c:v>
                </c:pt>
                <c:pt idx="26402">
                  <c:v>36.344365460139898</c:v>
                </c:pt>
                <c:pt idx="26403">
                  <c:v>36.345742036363603</c:v>
                </c:pt>
                <c:pt idx="26404">
                  <c:v>36.347118612587401</c:v>
                </c:pt>
                <c:pt idx="26405">
                  <c:v>36.348495188811199</c:v>
                </c:pt>
                <c:pt idx="26406">
                  <c:v>36.349871765034997</c:v>
                </c:pt>
                <c:pt idx="26407">
                  <c:v>36.351248341258703</c:v>
                </c:pt>
                <c:pt idx="26408">
                  <c:v>36.352624917482501</c:v>
                </c:pt>
                <c:pt idx="26409">
                  <c:v>36.354001493706299</c:v>
                </c:pt>
                <c:pt idx="26410">
                  <c:v>36.355378069930097</c:v>
                </c:pt>
                <c:pt idx="26411">
                  <c:v>36.356754646153902</c:v>
                </c:pt>
                <c:pt idx="26412">
                  <c:v>36.358131222377601</c:v>
                </c:pt>
                <c:pt idx="26413">
                  <c:v>36.359507798601399</c:v>
                </c:pt>
                <c:pt idx="26414">
                  <c:v>36.360884374825197</c:v>
                </c:pt>
                <c:pt idx="26415">
                  <c:v>36.362260951049002</c:v>
                </c:pt>
                <c:pt idx="26416">
                  <c:v>36.363637527272701</c:v>
                </c:pt>
                <c:pt idx="26417">
                  <c:v>36.365014103496499</c:v>
                </c:pt>
                <c:pt idx="26418">
                  <c:v>36.366390679720297</c:v>
                </c:pt>
                <c:pt idx="26419">
                  <c:v>36.367767255944102</c:v>
                </c:pt>
                <c:pt idx="26420">
                  <c:v>36.369143832167801</c:v>
                </c:pt>
                <c:pt idx="26421">
                  <c:v>36.370520408391599</c:v>
                </c:pt>
                <c:pt idx="26422">
                  <c:v>36.371896984615397</c:v>
                </c:pt>
                <c:pt idx="26423">
                  <c:v>36.373273560839202</c:v>
                </c:pt>
                <c:pt idx="26424">
                  <c:v>36.374650137062901</c:v>
                </c:pt>
                <c:pt idx="26425">
                  <c:v>36.376026713286699</c:v>
                </c:pt>
                <c:pt idx="26426">
                  <c:v>36.377403289510497</c:v>
                </c:pt>
                <c:pt idx="26427">
                  <c:v>36.378779865734302</c:v>
                </c:pt>
                <c:pt idx="26428">
                  <c:v>36.3801564419581</c:v>
                </c:pt>
                <c:pt idx="26429">
                  <c:v>36.381533018181798</c:v>
                </c:pt>
                <c:pt idx="26430">
                  <c:v>36.382909594405596</c:v>
                </c:pt>
                <c:pt idx="26431">
                  <c:v>36.384286170629402</c:v>
                </c:pt>
                <c:pt idx="26432">
                  <c:v>36.3856627468532</c:v>
                </c:pt>
                <c:pt idx="26433">
                  <c:v>36.387039323076898</c:v>
                </c:pt>
                <c:pt idx="26434">
                  <c:v>36.388415899300703</c:v>
                </c:pt>
                <c:pt idx="26435">
                  <c:v>36.389792475524501</c:v>
                </c:pt>
                <c:pt idx="26436">
                  <c:v>36.3911690517483</c:v>
                </c:pt>
                <c:pt idx="26437">
                  <c:v>36.392545627971998</c:v>
                </c:pt>
                <c:pt idx="26438">
                  <c:v>36.393922204195803</c:v>
                </c:pt>
                <c:pt idx="26439">
                  <c:v>36.395298780419601</c:v>
                </c:pt>
                <c:pt idx="26440">
                  <c:v>36.396675356643399</c:v>
                </c:pt>
                <c:pt idx="26441">
                  <c:v>36.398051932867098</c:v>
                </c:pt>
                <c:pt idx="26442">
                  <c:v>36.399428509090903</c:v>
                </c:pt>
                <c:pt idx="26443">
                  <c:v>36.400805085314701</c:v>
                </c:pt>
                <c:pt idx="26444">
                  <c:v>36.402181661538499</c:v>
                </c:pt>
                <c:pt idx="26445">
                  <c:v>36.403558237762198</c:v>
                </c:pt>
                <c:pt idx="26446">
                  <c:v>36.404934813986003</c:v>
                </c:pt>
                <c:pt idx="26447">
                  <c:v>36.406311390209801</c:v>
                </c:pt>
                <c:pt idx="26448">
                  <c:v>36.407687966433599</c:v>
                </c:pt>
                <c:pt idx="26449">
                  <c:v>36.409064542657397</c:v>
                </c:pt>
                <c:pt idx="26450">
                  <c:v>36.410441118881103</c:v>
                </c:pt>
                <c:pt idx="26451">
                  <c:v>36.411817695104901</c:v>
                </c:pt>
                <c:pt idx="26452">
                  <c:v>36.413194271328699</c:v>
                </c:pt>
                <c:pt idx="26453">
                  <c:v>36.414570847552497</c:v>
                </c:pt>
                <c:pt idx="26454">
                  <c:v>36.415947423776203</c:v>
                </c:pt>
                <c:pt idx="26455">
                  <c:v>36.417324000000001</c:v>
                </c:pt>
                <c:pt idx="26456">
                  <c:v>36.418700576223799</c:v>
                </c:pt>
                <c:pt idx="26457">
                  <c:v>36.420077152447597</c:v>
                </c:pt>
                <c:pt idx="26458">
                  <c:v>36.421453728671302</c:v>
                </c:pt>
                <c:pt idx="26459">
                  <c:v>36.422830304895101</c:v>
                </c:pt>
                <c:pt idx="26460">
                  <c:v>36.424206881118899</c:v>
                </c:pt>
                <c:pt idx="26461">
                  <c:v>36.425583457342697</c:v>
                </c:pt>
                <c:pt idx="26462">
                  <c:v>36.426960033566402</c:v>
                </c:pt>
                <c:pt idx="26463">
                  <c:v>36.4283366097902</c:v>
                </c:pt>
                <c:pt idx="26464">
                  <c:v>36.429713186013998</c:v>
                </c:pt>
                <c:pt idx="26465">
                  <c:v>36.431089762237796</c:v>
                </c:pt>
                <c:pt idx="26466">
                  <c:v>36.432466338461502</c:v>
                </c:pt>
                <c:pt idx="26467">
                  <c:v>36.4338429146853</c:v>
                </c:pt>
                <c:pt idx="26468">
                  <c:v>36.435219490909098</c:v>
                </c:pt>
                <c:pt idx="26469">
                  <c:v>36.436596067132903</c:v>
                </c:pt>
                <c:pt idx="26470">
                  <c:v>36.437972643356701</c:v>
                </c:pt>
                <c:pt idx="26471">
                  <c:v>36.4393492195804</c:v>
                </c:pt>
                <c:pt idx="26472">
                  <c:v>36.440725795804198</c:v>
                </c:pt>
                <c:pt idx="26473">
                  <c:v>36.442102372028003</c:v>
                </c:pt>
                <c:pt idx="26474">
                  <c:v>36.443478948251801</c:v>
                </c:pt>
                <c:pt idx="26475">
                  <c:v>36.4448555244755</c:v>
                </c:pt>
                <c:pt idx="26476">
                  <c:v>36.446232100699298</c:v>
                </c:pt>
                <c:pt idx="26477">
                  <c:v>36.447608676923103</c:v>
                </c:pt>
                <c:pt idx="26478">
                  <c:v>36.448985253146901</c:v>
                </c:pt>
                <c:pt idx="26479">
                  <c:v>36.4503618293706</c:v>
                </c:pt>
                <c:pt idx="26480">
                  <c:v>36.451738405594398</c:v>
                </c:pt>
                <c:pt idx="26481">
                  <c:v>36.453114981818203</c:v>
                </c:pt>
                <c:pt idx="26482">
                  <c:v>36.454491558042001</c:v>
                </c:pt>
                <c:pt idx="26483">
                  <c:v>36.4558681342657</c:v>
                </c:pt>
                <c:pt idx="26484">
                  <c:v>36.457244710489498</c:v>
                </c:pt>
                <c:pt idx="26485">
                  <c:v>36.458621286713303</c:v>
                </c:pt>
                <c:pt idx="26486">
                  <c:v>36.459997862937101</c:v>
                </c:pt>
                <c:pt idx="26487">
                  <c:v>36.461374439160799</c:v>
                </c:pt>
                <c:pt idx="26488">
                  <c:v>36.462751015384598</c:v>
                </c:pt>
                <c:pt idx="26489">
                  <c:v>36.464127591608403</c:v>
                </c:pt>
                <c:pt idx="26490">
                  <c:v>36.465504167832201</c:v>
                </c:pt>
                <c:pt idx="26491">
                  <c:v>36.466880744055999</c:v>
                </c:pt>
                <c:pt idx="26492">
                  <c:v>36.468257320279697</c:v>
                </c:pt>
                <c:pt idx="26493">
                  <c:v>36.469633896503503</c:v>
                </c:pt>
                <c:pt idx="26494">
                  <c:v>36.471010472727301</c:v>
                </c:pt>
                <c:pt idx="26495">
                  <c:v>36.472387048951099</c:v>
                </c:pt>
                <c:pt idx="26496">
                  <c:v>36.473763625174797</c:v>
                </c:pt>
                <c:pt idx="26497">
                  <c:v>36.475140201398602</c:v>
                </c:pt>
                <c:pt idx="26498">
                  <c:v>36.4765167776224</c:v>
                </c:pt>
                <c:pt idx="26499">
                  <c:v>36.477893353846198</c:v>
                </c:pt>
                <c:pt idx="26500">
                  <c:v>36.479269930069897</c:v>
                </c:pt>
                <c:pt idx="26501">
                  <c:v>36.480646506293702</c:v>
                </c:pt>
                <c:pt idx="26502">
                  <c:v>36.4820230825175</c:v>
                </c:pt>
                <c:pt idx="26503">
                  <c:v>36.483399658741298</c:v>
                </c:pt>
                <c:pt idx="26504">
                  <c:v>36.484776234964997</c:v>
                </c:pt>
                <c:pt idx="26505">
                  <c:v>36.486152811188802</c:v>
                </c:pt>
                <c:pt idx="26506">
                  <c:v>36.4875293874126</c:v>
                </c:pt>
                <c:pt idx="26507">
                  <c:v>36.488905963636398</c:v>
                </c:pt>
                <c:pt idx="26508">
                  <c:v>36.490282539860203</c:v>
                </c:pt>
                <c:pt idx="26509">
                  <c:v>36.491659116083902</c:v>
                </c:pt>
                <c:pt idx="26510">
                  <c:v>36.4930356923077</c:v>
                </c:pt>
                <c:pt idx="26511">
                  <c:v>36.494412268531498</c:v>
                </c:pt>
                <c:pt idx="26512">
                  <c:v>36.495788844755197</c:v>
                </c:pt>
                <c:pt idx="26513">
                  <c:v>36.497165420979002</c:v>
                </c:pt>
                <c:pt idx="26514">
                  <c:v>36.4985419972028</c:v>
                </c:pt>
                <c:pt idx="26515">
                  <c:v>36.499918573426598</c:v>
                </c:pt>
                <c:pt idx="26516">
                  <c:v>36.501295149650403</c:v>
                </c:pt>
                <c:pt idx="26517">
                  <c:v>36.502671725874102</c:v>
                </c:pt>
                <c:pt idx="26518">
                  <c:v>36.5040483020979</c:v>
                </c:pt>
                <c:pt idx="26519">
                  <c:v>36.505424878321698</c:v>
                </c:pt>
                <c:pt idx="26520">
                  <c:v>36.506801454545503</c:v>
                </c:pt>
                <c:pt idx="26521">
                  <c:v>36.508178030769201</c:v>
                </c:pt>
                <c:pt idx="26522">
                  <c:v>36.509554606992999</c:v>
                </c:pt>
                <c:pt idx="26523">
                  <c:v>36.510931183216798</c:v>
                </c:pt>
                <c:pt idx="26524">
                  <c:v>36.512307759440603</c:v>
                </c:pt>
                <c:pt idx="26525">
                  <c:v>36.513684335664301</c:v>
                </c:pt>
                <c:pt idx="26526">
                  <c:v>36.515060911888099</c:v>
                </c:pt>
                <c:pt idx="26527">
                  <c:v>36.516437488111897</c:v>
                </c:pt>
                <c:pt idx="26528">
                  <c:v>36.517814064335703</c:v>
                </c:pt>
                <c:pt idx="26529">
                  <c:v>36.519190640559401</c:v>
                </c:pt>
                <c:pt idx="26530">
                  <c:v>36.520567216783199</c:v>
                </c:pt>
                <c:pt idx="26531">
                  <c:v>36.521943793006997</c:v>
                </c:pt>
                <c:pt idx="26532">
                  <c:v>36.523320369230802</c:v>
                </c:pt>
                <c:pt idx="26533">
                  <c:v>36.524696945454501</c:v>
                </c:pt>
                <c:pt idx="26534">
                  <c:v>36.526073521678299</c:v>
                </c:pt>
                <c:pt idx="26535">
                  <c:v>36.527450097902097</c:v>
                </c:pt>
                <c:pt idx="26536">
                  <c:v>36.528826674125902</c:v>
                </c:pt>
                <c:pt idx="26537">
                  <c:v>36.5302032503497</c:v>
                </c:pt>
                <c:pt idx="26538">
                  <c:v>36.531579826573399</c:v>
                </c:pt>
                <c:pt idx="26539">
                  <c:v>36.532956402797197</c:v>
                </c:pt>
                <c:pt idx="26540">
                  <c:v>36.534332979021002</c:v>
                </c:pt>
                <c:pt idx="26541">
                  <c:v>36.5357095552448</c:v>
                </c:pt>
                <c:pt idx="26542">
                  <c:v>36.537086131468499</c:v>
                </c:pt>
                <c:pt idx="26543">
                  <c:v>36.538462707692297</c:v>
                </c:pt>
                <c:pt idx="26544">
                  <c:v>36.539839283916102</c:v>
                </c:pt>
                <c:pt idx="26545">
                  <c:v>36.5412158601399</c:v>
                </c:pt>
                <c:pt idx="26546">
                  <c:v>36.542592436363599</c:v>
                </c:pt>
                <c:pt idx="26547">
                  <c:v>36.543969012587397</c:v>
                </c:pt>
                <c:pt idx="26548">
                  <c:v>36.545345588811202</c:v>
                </c:pt>
                <c:pt idx="26549">
                  <c:v>36.546722165035</c:v>
                </c:pt>
                <c:pt idx="26550">
                  <c:v>36.548098741258698</c:v>
                </c:pt>
                <c:pt idx="26551">
                  <c:v>36.549475317482496</c:v>
                </c:pt>
                <c:pt idx="26552">
                  <c:v>36.550851893706302</c:v>
                </c:pt>
                <c:pt idx="26553">
                  <c:v>36.5522284699301</c:v>
                </c:pt>
                <c:pt idx="26554">
                  <c:v>36.553605046153898</c:v>
                </c:pt>
                <c:pt idx="26555">
                  <c:v>36.554981622377603</c:v>
                </c:pt>
                <c:pt idx="26556">
                  <c:v>36.556358198601401</c:v>
                </c:pt>
                <c:pt idx="26557">
                  <c:v>36.5577347748252</c:v>
                </c:pt>
                <c:pt idx="26558">
                  <c:v>36.559111351048998</c:v>
                </c:pt>
                <c:pt idx="26559">
                  <c:v>36.560487927272703</c:v>
                </c:pt>
                <c:pt idx="26560">
                  <c:v>36.561864503496501</c:v>
                </c:pt>
                <c:pt idx="26561">
                  <c:v>36.563241079720299</c:v>
                </c:pt>
                <c:pt idx="26562">
                  <c:v>36.564617655944097</c:v>
                </c:pt>
                <c:pt idx="26563">
                  <c:v>36.565994232167803</c:v>
                </c:pt>
                <c:pt idx="26564">
                  <c:v>36.567370808391601</c:v>
                </c:pt>
                <c:pt idx="26565">
                  <c:v>36.568747384615399</c:v>
                </c:pt>
                <c:pt idx="26566">
                  <c:v>36.570123960839197</c:v>
                </c:pt>
                <c:pt idx="26567">
                  <c:v>36.571500537062903</c:v>
                </c:pt>
                <c:pt idx="26568">
                  <c:v>36.572877113286701</c:v>
                </c:pt>
                <c:pt idx="26569">
                  <c:v>36.574253689510499</c:v>
                </c:pt>
                <c:pt idx="26570">
                  <c:v>36.575630265734297</c:v>
                </c:pt>
                <c:pt idx="26571">
                  <c:v>36.577006841958003</c:v>
                </c:pt>
                <c:pt idx="26572">
                  <c:v>36.578383418181801</c:v>
                </c:pt>
                <c:pt idx="26573">
                  <c:v>36.579759994405599</c:v>
                </c:pt>
                <c:pt idx="26574">
                  <c:v>36.581136570629397</c:v>
                </c:pt>
                <c:pt idx="26575">
                  <c:v>36.582513146853202</c:v>
                </c:pt>
                <c:pt idx="26576">
                  <c:v>36.583889723076901</c:v>
                </c:pt>
                <c:pt idx="26577">
                  <c:v>36.585266299300699</c:v>
                </c:pt>
                <c:pt idx="26578">
                  <c:v>36.586642875524497</c:v>
                </c:pt>
                <c:pt idx="26579">
                  <c:v>36.588019451748302</c:v>
                </c:pt>
                <c:pt idx="26580">
                  <c:v>36.589396027972001</c:v>
                </c:pt>
                <c:pt idx="26581">
                  <c:v>36.590772604195799</c:v>
                </c:pt>
                <c:pt idx="26582">
                  <c:v>36.592149180419597</c:v>
                </c:pt>
                <c:pt idx="26583">
                  <c:v>36.593525756643402</c:v>
                </c:pt>
                <c:pt idx="26584">
                  <c:v>36.5949023328671</c:v>
                </c:pt>
                <c:pt idx="26585">
                  <c:v>36.596278909090898</c:v>
                </c:pt>
                <c:pt idx="26586">
                  <c:v>36.597655485314696</c:v>
                </c:pt>
                <c:pt idx="26587">
                  <c:v>36.599032061538502</c:v>
                </c:pt>
                <c:pt idx="26588">
                  <c:v>36.6004086377622</c:v>
                </c:pt>
                <c:pt idx="26589">
                  <c:v>36.601785213985998</c:v>
                </c:pt>
                <c:pt idx="26590">
                  <c:v>36.603161790209803</c:v>
                </c:pt>
                <c:pt idx="26591">
                  <c:v>36.604538366433601</c:v>
                </c:pt>
                <c:pt idx="26592">
                  <c:v>36.6059149426574</c:v>
                </c:pt>
                <c:pt idx="26593">
                  <c:v>36.607291518881098</c:v>
                </c:pt>
                <c:pt idx="26594">
                  <c:v>36.608668095104903</c:v>
                </c:pt>
                <c:pt idx="26595">
                  <c:v>36.610044671328701</c:v>
                </c:pt>
                <c:pt idx="26596">
                  <c:v>36.611421247552499</c:v>
                </c:pt>
                <c:pt idx="26597">
                  <c:v>36.612797823776198</c:v>
                </c:pt>
                <c:pt idx="26598">
                  <c:v>36.614174400000003</c:v>
                </c:pt>
                <c:pt idx="26599">
                  <c:v>36.615550976223801</c:v>
                </c:pt>
                <c:pt idx="26600">
                  <c:v>36.616927552447599</c:v>
                </c:pt>
                <c:pt idx="26601">
                  <c:v>36.618304128671298</c:v>
                </c:pt>
                <c:pt idx="26602">
                  <c:v>36.619680704895103</c:v>
                </c:pt>
                <c:pt idx="26603">
                  <c:v>36.621057281118901</c:v>
                </c:pt>
                <c:pt idx="26604">
                  <c:v>36.622433857342699</c:v>
                </c:pt>
                <c:pt idx="26605">
                  <c:v>36.623810433566398</c:v>
                </c:pt>
                <c:pt idx="26606">
                  <c:v>36.625187009790203</c:v>
                </c:pt>
                <c:pt idx="26607">
                  <c:v>36.626563586014001</c:v>
                </c:pt>
                <c:pt idx="26608">
                  <c:v>36.627940162237799</c:v>
                </c:pt>
                <c:pt idx="26609">
                  <c:v>36.629316738461497</c:v>
                </c:pt>
                <c:pt idx="26610">
                  <c:v>36.630693314685303</c:v>
                </c:pt>
                <c:pt idx="26611">
                  <c:v>36.632069890909101</c:v>
                </c:pt>
                <c:pt idx="26612">
                  <c:v>36.633446467132899</c:v>
                </c:pt>
                <c:pt idx="26613">
                  <c:v>36.634823043356697</c:v>
                </c:pt>
                <c:pt idx="26614">
                  <c:v>36.636199619580402</c:v>
                </c:pt>
                <c:pt idx="26615">
                  <c:v>36.637576195804201</c:v>
                </c:pt>
                <c:pt idx="26616">
                  <c:v>36.638952772027999</c:v>
                </c:pt>
                <c:pt idx="26617">
                  <c:v>36.640329348251797</c:v>
                </c:pt>
                <c:pt idx="26618">
                  <c:v>36.641705924475502</c:v>
                </c:pt>
                <c:pt idx="26619">
                  <c:v>36.6430825006993</c:v>
                </c:pt>
                <c:pt idx="26620">
                  <c:v>36.644459076923098</c:v>
                </c:pt>
                <c:pt idx="26621">
                  <c:v>36.645835653146897</c:v>
                </c:pt>
                <c:pt idx="26622">
                  <c:v>36.647212229370602</c:v>
                </c:pt>
                <c:pt idx="26623">
                  <c:v>36.6485888055944</c:v>
                </c:pt>
                <c:pt idx="26624">
                  <c:v>36.649965381818198</c:v>
                </c:pt>
                <c:pt idx="26625">
                  <c:v>36.651341958042003</c:v>
                </c:pt>
                <c:pt idx="26626">
                  <c:v>36.652718534265702</c:v>
                </c:pt>
                <c:pt idx="26627">
                  <c:v>36.6540951104895</c:v>
                </c:pt>
                <c:pt idx="26628">
                  <c:v>36.655471686713298</c:v>
                </c:pt>
                <c:pt idx="26629">
                  <c:v>36.656848262937103</c:v>
                </c:pt>
                <c:pt idx="26630">
                  <c:v>36.658224839160802</c:v>
                </c:pt>
                <c:pt idx="26631">
                  <c:v>36.6596014153846</c:v>
                </c:pt>
                <c:pt idx="26632">
                  <c:v>36.660977991608398</c:v>
                </c:pt>
                <c:pt idx="26633">
                  <c:v>36.662354567832203</c:v>
                </c:pt>
                <c:pt idx="26634">
                  <c:v>36.663731144056001</c:v>
                </c:pt>
                <c:pt idx="26635">
                  <c:v>36.6651077202797</c:v>
                </c:pt>
                <c:pt idx="26636">
                  <c:v>36.666484296503498</c:v>
                </c:pt>
                <c:pt idx="26637">
                  <c:v>36.667860872727303</c:v>
                </c:pt>
                <c:pt idx="26638">
                  <c:v>36.669237448951101</c:v>
                </c:pt>
                <c:pt idx="26639">
                  <c:v>36.6706140251748</c:v>
                </c:pt>
                <c:pt idx="26640">
                  <c:v>36.671990601398598</c:v>
                </c:pt>
                <c:pt idx="26641">
                  <c:v>36.673367177622403</c:v>
                </c:pt>
                <c:pt idx="26642">
                  <c:v>36.674743753846201</c:v>
                </c:pt>
                <c:pt idx="26643">
                  <c:v>36.676120330069899</c:v>
                </c:pt>
                <c:pt idx="26644">
                  <c:v>36.677496906293698</c:v>
                </c:pt>
                <c:pt idx="26645">
                  <c:v>36.678873482517503</c:v>
                </c:pt>
                <c:pt idx="26646">
                  <c:v>36.680250058741301</c:v>
                </c:pt>
                <c:pt idx="26647">
                  <c:v>36.681626634964999</c:v>
                </c:pt>
                <c:pt idx="26648">
                  <c:v>36.683003211188797</c:v>
                </c:pt>
                <c:pt idx="26649">
                  <c:v>36.684379787412603</c:v>
                </c:pt>
                <c:pt idx="26650">
                  <c:v>36.685756363636401</c:v>
                </c:pt>
                <c:pt idx="26651">
                  <c:v>36.687132939860199</c:v>
                </c:pt>
                <c:pt idx="26652">
                  <c:v>36.688509516083897</c:v>
                </c:pt>
                <c:pt idx="26653">
                  <c:v>36.689886092307702</c:v>
                </c:pt>
                <c:pt idx="26654">
                  <c:v>36.6912626685315</c:v>
                </c:pt>
                <c:pt idx="26655">
                  <c:v>36.692639244755298</c:v>
                </c:pt>
                <c:pt idx="26656">
                  <c:v>36.694015820978997</c:v>
                </c:pt>
                <c:pt idx="26657">
                  <c:v>36.695392397202802</c:v>
                </c:pt>
                <c:pt idx="26658">
                  <c:v>36.6967689734266</c:v>
                </c:pt>
                <c:pt idx="26659">
                  <c:v>36.698145549650398</c:v>
                </c:pt>
                <c:pt idx="26660">
                  <c:v>36.699522125874097</c:v>
                </c:pt>
                <c:pt idx="26661">
                  <c:v>36.700898702097902</c:v>
                </c:pt>
                <c:pt idx="26662">
                  <c:v>36.7022752783217</c:v>
                </c:pt>
                <c:pt idx="26663">
                  <c:v>36.703651854545498</c:v>
                </c:pt>
                <c:pt idx="26664">
                  <c:v>36.705028430769197</c:v>
                </c:pt>
                <c:pt idx="26665">
                  <c:v>36.706405006993002</c:v>
                </c:pt>
                <c:pt idx="26666">
                  <c:v>36.7077815832168</c:v>
                </c:pt>
                <c:pt idx="26667">
                  <c:v>36.709158159440598</c:v>
                </c:pt>
                <c:pt idx="26668">
                  <c:v>36.710534735664297</c:v>
                </c:pt>
                <c:pt idx="26669">
                  <c:v>36.711911311888102</c:v>
                </c:pt>
                <c:pt idx="26670">
                  <c:v>36.7132878881119</c:v>
                </c:pt>
                <c:pt idx="26671">
                  <c:v>36.714664464335698</c:v>
                </c:pt>
                <c:pt idx="26672">
                  <c:v>36.716041040559404</c:v>
                </c:pt>
                <c:pt idx="26673">
                  <c:v>36.717417616783202</c:v>
                </c:pt>
                <c:pt idx="26674">
                  <c:v>36.718794193007</c:v>
                </c:pt>
                <c:pt idx="26675">
                  <c:v>36.720170769230798</c:v>
                </c:pt>
                <c:pt idx="26676">
                  <c:v>36.721547345454503</c:v>
                </c:pt>
                <c:pt idx="26677">
                  <c:v>36.722923921678301</c:v>
                </c:pt>
                <c:pt idx="26678">
                  <c:v>36.724300497902099</c:v>
                </c:pt>
                <c:pt idx="26679">
                  <c:v>36.725677074125898</c:v>
                </c:pt>
                <c:pt idx="26680">
                  <c:v>36.727053650349703</c:v>
                </c:pt>
                <c:pt idx="26681">
                  <c:v>36.728430226573401</c:v>
                </c:pt>
                <c:pt idx="26682">
                  <c:v>36.729806802797199</c:v>
                </c:pt>
                <c:pt idx="26683">
                  <c:v>36.731183379020997</c:v>
                </c:pt>
                <c:pt idx="26684">
                  <c:v>36.732559955244803</c:v>
                </c:pt>
                <c:pt idx="26685">
                  <c:v>36.733936531468501</c:v>
                </c:pt>
                <c:pt idx="26686">
                  <c:v>36.735313107692299</c:v>
                </c:pt>
                <c:pt idx="26687">
                  <c:v>36.736689683916097</c:v>
                </c:pt>
                <c:pt idx="26688">
                  <c:v>36.738066260139902</c:v>
                </c:pt>
                <c:pt idx="26689">
                  <c:v>36.739442836363601</c:v>
                </c:pt>
                <c:pt idx="26690">
                  <c:v>36.740819412587399</c:v>
                </c:pt>
                <c:pt idx="26691">
                  <c:v>36.742195988811197</c:v>
                </c:pt>
                <c:pt idx="26692">
                  <c:v>36.743572565035002</c:v>
                </c:pt>
                <c:pt idx="26693">
                  <c:v>36.744949141258701</c:v>
                </c:pt>
                <c:pt idx="26694">
                  <c:v>36.746325717482499</c:v>
                </c:pt>
                <c:pt idx="26695">
                  <c:v>36.747702293706297</c:v>
                </c:pt>
                <c:pt idx="26696">
                  <c:v>36.749078869930102</c:v>
                </c:pt>
                <c:pt idx="26697">
                  <c:v>36.7504554461539</c:v>
                </c:pt>
                <c:pt idx="26698">
                  <c:v>36.751832022377599</c:v>
                </c:pt>
                <c:pt idx="26699">
                  <c:v>36.753208598601397</c:v>
                </c:pt>
                <c:pt idx="26700">
                  <c:v>36.754585174825202</c:v>
                </c:pt>
                <c:pt idx="26701">
                  <c:v>36.755961751049</c:v>
                </c:pt>
                <c:pt idx="26702">
                  <c:v>36.757338327272699</c:v>
                </c:pt>
                <c:pt idx="26703">
                  <c:v>36.758714903496497</c:v>
                </c:pt>
                <c:pt idx="26704">
                  <c:v>36.760091479720302</c:v>
                </c:pt>
                <c:pt idx="26705">
                  <c:v>36.7614680559441</c:v>
                </c:pt>
                <c:pt idx="26706">
                  <c:v>36.762844632167798</c:v>
                </c:pt>
                <c:pt idx="26707">
                  <c:v>36.764221208391596</c:v>
                </c:pt>
                <c:pt idx="26708">
                  <c:v>36.765597784615402</c:v>
                </c:pt>
                <c:pt idx="26709">
                  <c:v>36.7669743608392</c:v>
                </c:pt>
                <c:pt idx="26710">
                  <c:v>36.768350937062898</c:v>
                </c:pt>
                <c:pt idx="26711">
                  <c:v>36.769727513286703</c:v>
                </c:pt>
                <c:pt idx="26712">
                  <c:v>36.771104089510501</c:v>
                </c:pt>
                <c:pt idx="26713">
                  <c:v>36.7724806657343</c:v>
                </c:pt>
                <c:pt idx="26714">
                  <c:v>36.773857241958098</c:v>
                </c:pt>
                <c:pt idx="26715">
                  <c:v>36.775233818181803</c:v>
                </c:pt>
                <c:pt idx="26716">
                  <c:v>36.776610394405601</c:v>
                </c:pt>
                <c:pt idx="26717">
                  <c:v>36.777986970629399</c:v>
                </c:pt>
                <c:pt idx="26718">
                  <c:v>36.779363546853197</c:v>
                </c:pt>
                <c:pt idx="26719">
                  <c:v>36.780740123076903</c:v>
                </c:pt>
                <c:pt idx="26720">
                  <c:v>36.782116699300701</c:v>
                </c:pt>
                <c:pt idx="26721">
                  <c:v>36.783493275524499</c:v>
                </c:pt>
                <c:pt idx="26722">
                  <c:v>36.784869851748297</c:v>
                </c:pt>
                <c:pt idx="26723">
                  <c:v>36.786246427972003</c:v>
                </c:pt>
                <c:pt idx="26724">
                  <c:v>36.787623004195801</c:v>
                </c:pt>
                <c:pt idx="26725">
                  <c:v>36.788999580419599</c:v>
                </c:pt>
                <c:pt idx="26726">
                  <c:v>36.790376156643397</c:v>
                </c:pt>
                <c:pt idx="26727">
                  <c:v>36.791752732867103</c:v>
                </c:pt>
                <c:pt idx="26728">
                  <c:v>36.793129309090901</c:v>
                </c:pt>
                <c:pt idx="26729">
                  <c:v>36.794505885314699</c:v>
                </c:pt>
                <c:pt idx="26730">
                  <c:v>36.795882461538497</c:v>
                </c:pt>
                <c:pt idx="26731">
                  <c:v>36.797259037762203</c:v>
                </c:pt>
                <c:pt idx="26732">
                  <c:v>36.798635613986001</c:v>
                </c:pt>
                <c:pt idx="26733">
                  <c:v>36.800012190209799</c:v>
                </c:pt>
                <c:pt idx="26734">
                  <c:v>36.801388766433597</c:v>
                </c:pt>
                <c:pt idx="26735">
                  <c:v>36.802765342657302</c:v>
                </c:pt>
                <c:pt idx="26736">
                  <c:v>36.804141918881101</c:v>
                </c:pt>
                <c:pt idx="26737">
                  <c:v>36.805518495104899</c:v>
                </c:pt>
                <c:pt idx="26738">
                  <c:v>36.806895071328697</c:v>
                </c:pt>
                <c:pt idx="26739">
                  <c:v>36.808271647552502</c:v>
                </c:pt>
                <c:pt idx="26740">
                  <c:v>36.8096482237762</c:v>
                </c:pt>
                <c:pt idx="26741">
                  <c:v>36.811024799999998</c:v>
                </c:pt>
                <c:pt idx="26742">
                  <c:v>36.812401376223796</c:v>
                </c:pt>
                <c:pt idx="26743">
                  <c:v>36.813777952447602</c:v>
                </c:pt>
                <c:pt idx="26744">
                  <c:v>36.8151545286713</c:v>
                </c:pt>
                <c:pt idx="26745">
                  <c:v>36.816531104895098</c:v>
                </c:pt>
                <c:pt idx="26746">
                  <c:v>36.817907681118903</c:v>
                </c:pt>
                <c:pt idx="26747">
                  <c:v>36.819284257342701</c:v>
                </c:pt>
                <c:pt idx="26748">
                  <c:v>36.8206608335664</c:v>
                </c:pt>
                <c:pt idx="26749">
                  <c:v>36.822037409790198</c:v>
                </c:pt>
                <c:pt idx="26750">
                  <c:v>36.823413986014003</c:v>
                </c:pt>
                <c:pt idx="26751">
                  <c:v>36.824790562237801</c:v>
                </c:pt>
                <c:pt idx="26752">
                  <c:v>36.8261671384615</c:v>
                </c:pt>
                <c:pt idx="26753">
                  <c:v>36.827543714685298</c:v>
                </c:pt>
                <c:pt idx="26754">
                  <c:v>36.828920290909103</c:v>
                </c:pt>
                <c:pt idx="26755">
                  <c:v>36.830296867132901</c:v>
                </c:pt>
                <c:pt idx="26756">
                  <c:v>36.831673443356699</c:v>
                </c:pt>
                <c:pt idx="26757">
                  <c:v>36.833050019580398</c:v>
                </c:pt>
                <c:pt idx="26758">
                  <c:v>36.834426595804203</c:v>
                </c:pt>
                <c:pt idx="26759">
                  <c:v>36.835803172028001</c:v>
                </c:pt>
                <c:pt idx="26760">
                  <c:v>36.837179748251799</c:v>
                </c:pt>
                <c:pt idx="26761">
                  <c:v>36.838556324475498</c:v>
                </c:pt>
                <c:pt idx="26762">
                  <c:v>36.839932900699303</c:v>
                </c:pt>
                <c:pt idx="26763">
                  <c:v>36.841309476923101</c:v>
                </c:pt>
                <c:pt idx="26764">
                  <c:v>36.842686053146899</c:v>
                </c:pt>
                <c:pt idx="26765">
                  <c:v>36.844062629370598</c:v>
                </c:pt>
                <c:pt idx="26766">
                  <c:v>36.845439205594403</c:v>
                </c:pt>
                <c:pt idx="26767">
                  <c:v>36.846815781818201</c:v>
                </c:pt>
                <c:pt idx="26768">
                  <c:v>36.848192358041999</c:v>
                </c:pt>
                <c:pt idx="26769">
                  <c:v>36.849568934265697</c:v>
                </c:pt>
                <c:pt idx="26770">
                  <c:v>36.850945510489503</c:v>
                </c:pt>
                <c:pt idx="26771">
                  <c:v>36.852322086713301</c:v>
                </c:pt>
                <c:pt idx="26772">
                  <c:v>36.853698662937099</c:v>
                </c:pt>
                <c:pt idx="26773">
                  <c:v>36.855075239160797</c:v>
                </c:pt>
                <c:pt idx="26774">
                  <c:v>36.856451815384602</c:v>
                </c:pt>
                <c:pt idx="26775">
                  <c:v>36.8578283916084</c:v>
                </c:pt>
                <c:pt idx="26776">
                  <c:v>36.859204967832198</c:v>
                </c:pt>
                <c:pt idx="26777">
                  <c:v>36.860581544055997</c:v>
                </c:pt>
                <c:pt idx="26778">
                  <c:v>36.861958120279702</c:v>
                </c:pt>
                <c:pt idx="26779">
                  <c:v>36.8633346965035</c:v>
                </c:pt>
                <c:pt idx="26780">
                  <c:v>36.864711272727298</c:v>
                </c:pt>
                <c:pt idx="26781">
                  <c:v>36.866087848951103</c:v>
                </c:pt>
                <c:pt idx="26782">
                  <c:v>36.867464425174802</c:v>
                </c:pt>
                <c:pt idx="26783">
                  <c:v>36.8688410013986</c:v>
                </c:pt>
                <c:pt idx="26784">
                  <c:v>36.870217577622398</c:v>
                </c:pt>
                <c:pt idx="26785">
                  <c:v>36.871594153846203</c:v>
                </c:pt>
                <c:pt idx="26786">
                  <c:v>36.872970730069902</c:v>
                </c:pt>
                <c:pt idx="26787">
                  <c:v>36.8743473062937</c:v>
                </c:pt>
                <c:pt idx="26788">
                  <c:v>36.875723882517498</c:v>
                </c:pt>
                <c:pt idx="26789">
                  <c:v>36.877100458741303</c:v>
                </c:pt>
                <c:pt idx="26790">
                  <c:v>36.878477034965002</c:v>
                </c:pt>
                <c:pt idx="26791">
                  <c:v>36.8798536111888</c:v>
                </c:pt>
                <c:pt idx="26792">
                  <c:v>36.881230187412598</c:v>
                </c:pt>
                <c:pt idx="26793">
                  <c:v>36.882606763636403</c:v>
                </c:pt>
                <c:pt idx="26794">
                  <c:v>36.883983339860102</c:v>
                </c:pt>
                <c:pt idx="26795">
                  <c:v>36.8853599160839</c:v>
                </c:pt>
                <c:pt idx="26796">
                  <c:v>36.886736492307698</c:v>
                </c:pt>
                <c:pt idx="26797">
                  <c:v>36.888113068531503</c:v>
                </c:pt>
                <c:pt idx="26798">
                  <c:v>36.889489644755301</c:v>
                </c:pt>
                <c:pt idx="26799">
                  <c:v>36.890866220978999</c:v>
                </c:pt>
                <c:pt idx="26800">
                  <c:v>36.892242797202798</c:v>
                </c:pt>
                <c:pt idx="26801">
                  <c:v>36.893619373426603</c:v>
                </c:pt>
                <c:pt idx="26802">
                  <c:v>36.894995949650401</c:v>
                </c:pt>
                <c:pt idx="26803">
                  <c:v>36.896372525874099</c:v>
                </c:pt>
                <c:pt idx="26804">
                  <c:v>36.897749102097897</c:v>
                </c:pt>
                <c:pt idx="26805">
                  <c:v>36.899125678321703</c:v>
                </c:pt>
                <c:pt idx="26806">
                  <c:v>36.900502254545501</c:v>
                </c:pt>
                <c:pt idx="26807">
                  <c:v>36.901878830769199</c:v>
                </c:pt>
                <c:pt idx="26808">
                  <c:v>36.903255406992997</c:v>
                </c:pt>
                <c:pt idx="26809">
                  <c:v>36.904631983216802</c:v>
                </c:pt>
                <c:pt idx="26810">
                  <c:v>36.9060085594406</c:v>
                </c:pt>
                <c:pt idx="26811">
                  <c:v>36.907385135664299</c:v>
                </c:pt>
                <c:pt idx="26812">
                  <c:v>36.908761711888097</c:v>
                </c:pt>
                <c:pt idx="26813">
                  <c:v>36.910138288111902</c:v>
                </c:pt>
                <c:pt idx="26814">
                  <c:v>36.9115148643357</c:v>
                </c:pt>
                <c:pt idx="26815">
                  <c:v>36.912891440559498</c:v>
                </c:pt>
                <c:pt idx="26816">
                  <c:v>36.914268016783197</c:v>
                </c:pt>
                <c:pt idx="26817">
                  <c:v>36.915644593007002</c:v>
                </c:pt>
                <c:pt idx="26818">
                  <c:v>36.9170211692308</c:v>
                </c:pt>
                <c:pt idx="26819">
                  <c:v>36.918397745454598</c:v>
                </c:pt>
                <c:pt idx="26820">
                  <c:v>36.919774321678297</c:v>
                </c:pt>
                <c:pt idx="26821">
                  <c:v>36.921150897902102</c:v>
                </c:pt>
                <c:pt idx="26822">
                  <c:v>36.9225274741259</c:v>
                </c:pt>
                <c:pt idx="26823">
                  <c:v>36.923904050349698</c:v>
                </c:pt>
                <c:pt idx="26824">
                  <c:v>36.925280626573397</c:v>
                </c:pt>
                <c:pt idx="26825">
                  <c:v>36.926657202797202</c:v>
                </c:pt>
                <c:pt idx="26826">
                  <c:v>36.928033779021</c:v>
                </c:pt>
                <c:pt idx="26827">
                  <c:v>36.929410355244798</c:v>
                </c:pt>
                <c:pt idx="26828">
                  <c:v>36.930786931468504</c:v>
                </c:pt>
                <c:pt idx="26829">
                  <c:v>36.932163507692302</c:v>
                </c:pt>
                <c:pt idx="26830">
                  <c:v>36.9335400839161</c:v>
                </c:pt>
                <c:pt idx="26831">
                  <c:v>36.934916660139898</c:v>
                </c:pt>
                <c:pt idx="26832">
                  <c:v>36.936293236363603</c:v>
                </c:pt>
                <c:pt idx="26833">
                  <c:v>36.937669812587401</c:v>
                </c:pt>
                <c:pt idx="26834">
                  <c:v>36.9390463888112</c:v>
                </c:pt>
                <c:pt idx="26835">
                  <c:v>36.940422965034998</c:v>
                </c:pt>
                <c:pt idx="26836">
                  <c:v>36.941799541258703</c:v>
                </c:pt>
                <c:pt idx="26837">
                  <c:v>36.943176117482501</c:v>
                </c:pt>
                <c:pt idx="26838">
                  <c:v>36.944552693706299</c:v>
                </c:pt>
                <c:pt idx="26839">
                  <c:v>36.945929269930097</c:v>
                </c:pt>
                <c:pt idx="26840">
                  <c:v>36.947305846153803</c:v>
                </c:pt>
                <c:pt idx="26841">
                  <c:v>36.948682422377601</c:v>
                </c:pt>
                <c:pt idx="26842">
                  <c:v>36.950058998601399</c:v>
                </c:pt>
                <c:pt idx="26843">
                  <c:v>36.951435574825197</c:v>
                </c:pt>
                <c:pt idx="26844">
                  <c:v>36.952812151049002</c:v>
                </c:pt>
                <c:pt idx="26845">
                  <c:v>36.954188727272701</c:v>
                </c:pt>
                <c:pt idx="26846">
                  <c:v>36.955565303496499</c:v>
                </c:pt>
                <c:pt idx="26847">
                  <c:v>36.956941879720297</c:v>
                </c:pt>
                <c:pt idx="26848">
                  <c:v>36.958318455944102</c:v>
                </c:pt>
                <c:pt idx="26849">
                  <c:v>36.959695032167801</c:v>
                </c:pt>
                <c:pt idx="26850">
                  <c:v>36.961071608391599</c:v>
                </c:pt>
                <c:pt idx="26851">
                  <c:v>36.962448184615397</c:v>
                </c:pt>
                <c:pt idx="26852">
                  <c:v>36.963824760839202</c:v>
                </c:pt>
                <c:pt idx="26853">
                  <c:v>36.965201337062901</c:v>
                </c:pt>
                <c:pt idx="26854">
                  <c:v>36.966577913286699</c:v>
                </c:pt>
                <c:pt idx="26855">
                  <c:v>36.967954489510497</c:v>
                </c:pt>
                <c:pt idx="26856">
                  <c:v>36.969331065734302</c:v>
                </c:pt>
                <c:pt idx="26857">
                  <c:v>36.970707641958001</c:v>
                </c:pt>
                <c:pt idx="26858">
                  <c:v>36.972084218181799</c:v>
                </c:pt>
                <c:pt idx="26859">
                  <c:v>36.973460794405597</c:v>
                </c:pt>
                <c:pt idx="26860">
                  <c:v>36.974837370629402</c:v>
                </c:pt>
                <c:pt idx="26861">
                  <c:v>36.9762139468532</c:v>
                </c:pt>
                <c:pt idx="26862">
                  <c:v>36.977590523076898</c:v>
                </c:pt>
                <c:pt idx="26863">
                  <c:v>36.978967099300696</c:v>
                </c:pt>
                <c:pt idx="26864">
                  <c:v>36.980343675524502</c:v>
                </c:pt>
                <c:pt idx="26865">
                  <c:v>36.9817202517483</c:v>
                </c:pt>
                <c:pt idx="26866">
                  <c:v>36.983096827971998</c:v>
                </c:pt>
                <c:pt idx="26867">
                  <c:v>36.984473404195803</c:v>
                </c:pt>
                <c:pt idx="26868">
                  <c:v>36.985849980419601</c:v>
                </c:pt>
                <c:pt idx="26869">
                  <c:v>36.9872265566434</c:v>
                </c:pt>
                <c:pt idx="26870">
                  <c:v>36.988603132867098</c:v>
                </c:pt>
                <c:pt idx="26871">
                  <c:v>36.989979709090903</c:v>
                </c:pt>
                <c:pt idx="26872">
                  <c:v>36.991356285314701</c:v>
                </c:pt>
                <c:pt idx="26873">
                  <c:v>36.992732861538499</c:v>
                </c:pt>
                <c:pt idx="26874">
                  <c:v>36.994109437762198</c:v>
                </c:pt>
                <c:pt idx="26875">
                  <c:v>36.995486013986003</c:v>
                </c:pt>
                <c:pt idx="26876">
                  <c:v>36.996862590209801</c:v>
                </c:pt>
                <c:pt idx="26877">
                  <c:v>36.998239166433599</c:v>
                </c:pt>
                <c:pt idx="26878">
                  <c:v>36.999615742657397</c:v>
                </c:pt>
                <c:pt idx="26879">
                  <c:v>37.000992318881103</c:v>
                </c:pt>
                <c:pt idx="26880">
                  <c:v>37.002368895104901</c:v>
                </c:pt>
                <c:pt idx="26881">
                  <c:v>37.003745471328699</c:v>
                </c:pt>
                <c:pt idx="26882">
                  <c:v>37.005122047552497</c:v>
                </c:pt>
                <c:pt idx="26883">
                  <c:v>37.006498623776203</c:v>
                </c:pt>
                <c:pt idx="26884">
                  <c:v>37.007875200000001</c:v>
                </c:pt>
                <c:pt idx="26885">
                  <c:v>37.009251776223799</c:v>
                </c:pt>
                <c:pt idx="26886">
                  <c:v>37.010628352447597</c:v>
                </c:pt>
                <c:pt idx="26887">
                  <c:v>37.012004928671303</c:v>
                </c:pt>
                <c:pt idx="26888">
                  <c:v>37.013381504895101</c:v>
                </c:pt>
                <c:pt idx="26889">
                  <c:v>37.014758081118899</c:v>
                </c:pt>
                <c:pt idx="26890">
                  <c:v>37.016134657342697</c:v>
                </c:pt>
                <c:pt idx="26891">
                  <c:v>37.017511233566402</c:v>
                </c:pt>
                <c:pt idx="26892">
                  <c:v>37.018887809790201</c:v>
                </c:pt>
                <c:pt idx="26893">
                  <c:v>37.020264386013999</c:v>
                </c:pt>
                <c:pt idx="26894">
                  <c:v>37.021640962237797</c:v>
                </c:pt>
                <c:pt idx="26895">
                  <c:v>37.023017538461502</c:v>
                </c:pt>
                <c:pt idx="26896">
                  <c:v>37.0243941146853</c:v>
                </c:pt>
                <c:pt idx="26897">
                  <c:v>37.025770690909098</c:v>
                </c:pt>
                <c:pt idx="26898">
                  <c:v>37.027147267132897</c:v>
                </c:pt>
                <c:pt idx="26899">
                  <c:v>37.028523843356702</c:v>
                </c:pt>
                <c:pt idx="26900">
                  <c:v>37.0299004195804</c:v>
                </c:pt>
                <c:pt idx="26901">
                  <c:v>37.031276995804198</c:v>
                </c:pt>
                <c:pt idx="26902">
                  <c:v>37.032653572028003</c:v>
                </c:pt>
                <c:pt idx="26903">
                  <c:v>37.034030148251802</c:v>
                </c:pt>
                <c:pt idx="26904">
                  <c:v>37.0354067244755</c:v>
                </c:pt>
                <c:pt idx="26905">
                  <c:v>37.036783300699298</c:v>
                </c:pt>
                <c:pt idx="26906">
                  <c:v>37.038159876923103</c:v>
                </c:pt>
                <c:pt idx="26907">
                  <c:v>37.039536453146901</c:v>
                </c:pt>
                <c:pt idx="26908">
                  <c:v>37.0409130293706</c:v>
                </c:pt>
                <c:pt idx="26909">
                  <c:v>37.042289605594398</c:v>
                </c:pt>
                <c:pt idx="26910">
                  <c:v>37.043666181818203</c:v>
                </c:pt>
                <c:pt idx="26911">
                  <c:v>37.045042758042001</c:v>
                </c:pt>
                <c:pt idx="26912">
                  <c:v>37.0464193342657</c:v>
                </c:pt>
                <c:pt idx="26913">
                  <c:v>37.047795910489498</c:v>
                </c:pt>
                <c:pt idx="26914">
                  <c:v>37.049172486713303</c:v>
                </c:pt>
                <c:pt idx="26915">
                  <c:v>37.050549062937101</c:v>
                </c:pt>
                <c:pt idx="26916">
                  <c:v>37.0519256391608</c:v>
                </c:pt>
                <c:pt idx="26917">
                  <c:v>37.053302215384598</c:v>
                </c:pt>
                <c:pt idx="26918">
                  <c:v>37.054678791608403</c:v>
                </c:pt>
                <c:pt idx="26919">
                  <c:v>37.056055367832201</c:v>
                </c:pt>
                <c:pt idx="26920">
                  <c:v>37.057431944055999</c:v>
                </c:pt>
                <c:pt idx="26921">
                  <c:v>37.058808520279698</c:v>
                </c:pt>
                <c:pt idx="26922">
                  <c:v>37.060185096503503</c:v>
                </c:pt>
                <c:pt idx="26923">
                  <c:v>37.061561672727301</c:v>
                </c:pt>
                <c:pt idx="26924">
                  <c:v>37.062938248951099</c:v>
                </c:pt>
                <c:pt idx="26925">
                  <c:v>37.064314825174797</c:v>
                </c:pt>
                <c:pt idx="26926">
                  <c:v>37.065691401398603</c:v>
                </c:pt>
                <c:pt idx="26927">
                  <c:v>37.067067977622401</c:v>
                </c:pt>
                <c:pt idx="26928">
                  <c:v>37.068444553846199</c:v>
                </c:pt>
                <c:pt idx="26929">
                  <c:v>37.069821130069897</c:v>
                </c:pt>
                <c:pt idx="26930">
                  <c:v>37.071197706293702</c:v>
                </c:pt>
                <c:pt idx="26931">
                  <c:v>37.0725742825175</c:v>
                </c:pt>
                <c:pt idx="26932">
                  <c:v>37.073950858741298</c:v>
                </c:pt>
                <c:pt idx="26933">
                  <c:v>37.075327434964997</c:v>
                </c:pt>
                <c:pt idx="26934">
                  <c:v>37.076704011188802</c:v>
                </c:pt>
                <c:pt idx="26935">
                  <c:v>37.0780805874126</c:v>
                </c:pt>
                <c:pt idx="26936">
                  <c:v>37.079457163636398</c:v>
                </c:pt>
                <c:pt idx="26937">
                  <c:v>37.080833739860097</c:v>
                </c:pt>
                <c:pt idx="26938">
                  <c:v>37.082210316083902</c:v>
                </c:pt>
                <c:pt idx="26939">
                  <c:v>37.0835868923077</c:v>
                </c:pt>
                <c:pt idx="26940">
                  <c:v>37.084963468531498</c:v>
                </c:pt>
                <c:pt idx="26941">
                  <c:v>37.086340044755303</c:v>
                </c:pt>
                <c:pt idx="26942">
                  <c:v>37.087716620979002</c:v>
                </c:pt>
                <c:pt idx="26943">
                  <c:v>37.0890931972028</c:v>
                </c:pt>
                <c:pt idx="26944">
                  <c:v>37.090469773426598</c:v>
                </c:pt>
                <c:pt idx="26945">
                  <c:v>37.091846349650403</c:v>
                </c:pt>
                <c:pt idx="26946">
                  <c:v>37.093222925874102</c:v>
                </c:pt>
                <c:pt idx="26947">
                  <c:v>37.0945995020979</c:v>
                </c:pt>
                <c:pt idx="26948">
                  <c:v>37.095976078321698</c:v>
                </c:pt>
                <c:pt idx="26949">
                  <c:v>37.097352654545503</c:v>
                </c:pt>
                <c:pt idx="26950">
                  <c:v>37.098729230769202</c:v>
                </c:pt>
                <c:pt idx="26951">
                  <c:v>37.100105806993</c:v>
                </c:pt>
                <c:pt idx="26952">
                  <c:v>37.101482383216798</c:v>
                </c:pt>
                <c:pt idx="26953">
                  <c:v>37.102858959440603</c:v>
                </c:pt>
                <c:pt idx="26954">
                  <c:v>37.104235535664301</c:v>
                </c:pt>
                <c:pt idx="26955">
                  <c:v>37.105612111888099</c:v>
                </c:pt>
                <c:pt idx="26956">
                  <c:v>37.106988688111898</c:v>
                </c:pt>
                <c:pt idx="26957">
                  <c:v>37.108365264335703</c:v>
                </c:pt>
                <c:pt idx="26958">
                  <c:v>37.109741840559401</c:v>
                </c:pt>
                <c:pt idx="26959">
                  <c:v>37.111118416783199</c:v>
                </c:pt>
                <c:pt idx="26960">
                  <c:v>37.112494993006997</c:v>
                </c:pt>
                <c:pt idx="26961">
                  <c:v>37.113871569230803</c:v>
                </c:pt>
                <c:pt idx="26962">
                  <c:v>37.115248145454501</c:v>
                </c:pt>
                <c:pt idx="26963">
                  <c:v>37.116624721678299</c:v>
                </c:pt>
                <c:pt idx="26964">
                  <c:v>37.118001297902097</c:v>
                </c:pt>
                <c:pt idx="26965">
                  <c:v>37.119377874125902</c:v>
                </c:pt>
                <c:pt idx="26966">
                  <c:v>37.1207544503497</c:v>
                </c:pt>
                <c:pt idx="26967">
                  <c:v>37.122131026573399</c:v>
                </c:pt>
                <c:pt idx="26968">
                  <c:v>37.123507602797197</c:v>
                </c:pt>
                <c:pt idx="26969">
                  <c:v>37.124884179021002</c:v>
                </c:pt>
                <c:pt idx="26970">
                  <c:v>37.1262607552448</c:v>
                </c:pt>
                <c:pt idx="26971">
                  <c:v>37.127637331468499</c:v>
                </c:pt>
                <c:pt idx="26972">
                  <c:v>37.129013907692297</c:v>
                </c:pt>
                <c:pt idx="26973">
                  <c:v>37.130390483916102</c:v>
                </c:pt>
                <c:pt idx="26974">
                  <c:v>37.1317670601399</c:v>
                </c:pt>
                <c:pt idx="26975">
                  <c:v>37.133143636363599</c:v>
                </c:pt>
                <c:pt idx="26976">
                  <c:v>37.134520212587397</c:v>
                </c:pt>
                <c:pt idx="26977">
                  <c:v>37.135896788811202</c:v>
                </c:pt>
                <c:pt idx="26978">
                  <c:v>37.137273365035</c:v>
                </c:pt>
                <c:pt idx="26979">
                  <c:v>37.138649941258798</c:v>
                </c:pt>
                <c:pt idx="26980">
                  <c:v>37.140026517482497</c:v>
                </c:pt>
                <c:pt idx="26981">
                  <c:v>37.141403093706302</c:v>
                </c:pt>
                <c:pt idx="26982">
                  <c:v>37.1427796699301</c:v>
                </c:pt>
                <c:pt idx="26983">
                  <c:v>37.144156246153898</c:v>
                </c:pt>
                <c:pt idx="26984">
                  <c:v>37.145532822377596</c:v>
                </c:pt>
                <c:pt idx="26985">
                  <c:v>37.146909398601402</c:v>
                </c:pt>
                <c:pt idx="26986">
                  <c:v>37.1482859748252</c:v>
                </c:pt>
                <c:pt idx="26987">
                  <c:v>37.149662551048998</c:v>
                </c:pt>
                <c:pt idx="26988">
                  <c:v>37.151039127272703</c:v>
                </c:pt>
                <c:pt idx="26989">
                  <c:v>37.152415703496501</c:v>
                </c:pt>
                <c:pt idx="26990">
                  <c:v>37.1537922797203</c:v>
                </c:pt>
                <c:pt idx="26991">
                  <c:v>37.155168855944098</c:v>
                </c:pt>
                <c:pt idx="26992">
                  <c:v>37.156545432167803</c:v>
                </c:pt>
                <c:pt idx="26993">
                  <c:v>37.157922008391601</c:v>
                </c:pt>
                <c:pt idx="26994">
                  <c:v>37.159298584615399</c:v>
                </c:pt>
                <c:pt idx="26995">
                  <c:v>37.160675160839197</c:v>
                </c:pt>
                <c:pt idx="26996">
                  <c:v>37.162051737062903</c:v>
                </c:pt>
                <c:pt idx="26997">
                  <c:v>37.163428313286701</c:v>
                </c:pt>
                <c:pt idx="26998">
                  <c:v>37.164804889510499</c:v>
                </c:pt>
                <c:pt idx="26999">
                  <c:v>37.166181465734297</c:v>
                </c:pt>
                <c:pt idx="27000">
                  <c:v>37.167558041958003</c:v>
                </c:pt>
                <c:pt idx="27001">
                  <c:v>37.168934618181801</c:v>
                </c:pt>
                <c:pt idx="27002">
                  <c:v>37.170311194405599</c:v>
                </c:pt>
                <c:pt idx="27003">
                  <c:v>37.171687770629397</c:v>
                </c:pt>
                <c:pt idx="27004">
                  <c:v>37.173064346853202</c:v>
                </c:pt>
                <c:pt idx="27005">
                  <c:v>37.174440923076901</c:v>
                </c:pt>
                <c:pt idx="27006">
                  <c:v>37.175817499300699</c:v>
                </c:pt>
                <c:pt idx="27007">
                  <c:v>37.177194075524497</c:v>
                </c:pt>
                <c:pt idx="27008">
                  <c:v>37.178570651748302</c:v>
                </c:pt>
                <c:pt idx="27009">
                  <c:v>37.179947227972001</c:v>
                </c:pt>
                <c:pt idx="27010">
                  <c:v>37.181323804195799</c:v>
                </c:pt>
                <c:pt idx="27011">
                  <c:v>37.182700380419597</c:v>
                </c:pt>
                <c:pt idx="27012">
                  <c:v>37.184076956643402</c:v>
                </c:pt>
                <c:pt idx="27013">
                  <c:v>37.185453532867101</c:v>
                </c:pt>
                <c:pt idx="27014">
                  <c:v>37.186830109090899</c:v>
                </c:pt>
                <c:pt idx="27015">
                  <c:v>37.188206685314697</c:v>
                </c:pt>
                <c:pt idx="27016">
                  <c:v>37.189583261538502</c:v>
                </c:pt>
                <c:pt idx="27017">
                  <c:v>37.1909598377622</c:v>
                </c:pt>
                <c:pt idx="27018">
                  <c:v>37.192336413985998</c:v>
                </c:pt>
                <c:pt idx="27019">
                  <c:v>37.193712990209796</c:v>
                </c:pt>
                <c:pt idx="27020">
                  <c:v>37.195089566433602</c:v>
                </c:pt>
                <c:pt idx="27021">
                  <c:v>37.1964661426574</c:v>
                </c:pt>
                <c:pt idx="27022">
                  <c:v>37.197842718881098</c:v>
                </c:pt>
                <c:pt idx="27023">
                  <c:v>37.199219295104903</c:v>
                </c:pt>
                <c:pt idx="27024">
                  <c:v>37.200595871328701</c:v>
                </c:pt>
                <c:pt idx="27025">
                  <c:v>37.2019724475525</c:v>
                </c:pt>
                <c:pt idx="27026">
                  <c:v>37.203349023776198</c:v>
                </c:pt>
                <c:pt idx="27027">
                  <c:v>37.204725600000003</c:v>
                </c:pt>
                <c:pt idx="27028">
                  <c:v>37.206102176223801</c:v>
                </c:pt>
                <c:pt idx="27029">
                  <c:v>37.207478752447599</c:v>
                </c:pt>
                <c:pt idx="27030">
                  <c:v>37.208855328671298</c:v>
                </c:pt>
                <c:pt idx="27031">
                  <c:v>37.210231904895103</c:v>
                </c:pt>
                <c:pt idx="27032">
                  <c:v>37.211608481118901</c:v>
                </c:pt>
                <c:pt idx="27033">
                  <c:v>37.212985057342699</c:v>
                </c:pt>
                <c:pt idx="27034">
                  <c:v>37.214361633566398</c:v>
                </c:pt>
                <c:pt idx="27035">
                  <c:v>37.215738209790203</c:v>
                </c:pt>
                <c:pt idx="27036">
                  <c:v>37.217114786014001</c:v>
                </c:pt>
                <c:pt idx="27037">
                  <c:v>37.218491362237799</c:v>
                </c:pt>
                <c:pt idx="27038">
                  <c:v>37.219867938461498</c:v>
                </c:pt>
                <c:pt idx="27039">
                  <c:v>37.221244514685303</c:v>
                </c:pt>
                <c:pt idx="27040">
                  <c:v>37.222621090909101</c:v>
                </c:pt>
                <c:pt idx="27041">
                  <c:v>37.223997667132899</c:v>
                </c:pt>
                <c:pt idx="27042">
                  <c:v>37.225374243356697</c:v>
                </c:pt>
                <c:pt idx="27043">
                  <c:v>37.226750819580403</c:v>
                </c:pt>
                <c:pt idx="27044">
                  <c:v>37.228127395804201</c:v>
                </c:pt>
                <c:pt idx="27045">
                  <c:v>37.229503972027999</c:v>
                </c:pt>
                <c:pt idx="27046">
                  <c:v>37.230880548251797</c:v>
                </c:pt>
                <c:pt idx="27047">
                  <c:v>37.232257124475503</c:v>
                </c:pt>
                <c:pt idx="27048">
                  <c:v>37.233633700699301</c:v>
                </c:pt>
                <c:pt idx="27049">
                  <c:v>37.235010276923099</c:v>
                </c:pt>
                <c:pt idx="27050">
                  <c:v>37.236386853146897</c:v>
                </c:pt>
                <c:pt idx="27051">
                  <c:v>37.237763429370602</c:v>
                </c:pt>
                <c:pt idx="27052">
                  <c:v>37.2391400055944</c:v>
                </c:pt>
                <c:pt idx="27053">
                  <c:v>37.240516581818198</c:v>
                </c:pt>
                <c:pt idx="27054">
                  <c:v>37.241893158041997</c:v>
                </c:pt>
                <c:pt idx="27055">
                  <c:v>37.243269734265702</c:v>
                </c:pt>
                <c:pt idx="27056">
                  <c:v>37.2446463104895</c:v>
                </c:pt>
                <c:pt idx="27057">
                  <c:v>37.246022886713298</c:v>
                </c:pt>
                <c:pt idx="27058">
                  <c:v>37.247399462937103</c:v>
                </c:pt>
                <c:pt idx="27059">
                  <c:v>37.248776039160802</c:v>
                </c:pt>
                <c:pt idx="27060">
                  <c:v>37.2501526153846</c:v>
                </c:pt>
                <c:pt idx="27061">
                  <c:v>37.251529191608398</c:v>
                </c:pt>
                <c:pt idx="27062">
                  <c:v>37.252905767832203</c:v>
                </c:pt>
                <c:pt idx="27063">
                  <c:v>37.254282344056001</c:v>
                </c:pt>
                <c:pt idx="27064">
                  <c:v>37.2556589202797</c:v>
                </c:pt>
                <c:pt idx="27065">
                  <c:v>37.257035496503498</c:v>
                </c:pt>
                <c:pt idx="27066">
                  <c:v>37.258412072727303</c:v>
                </c:pt>
                <c:pt idx="27067">
                  <c:v>37.259788648951101</c:v>
                </c:pt>
                <c:pt idx="27068">
                  <c:v>37.2611652251748</c:v>
                </c:pt>
                <c:pt idx="27069">
                  <c:v>37.262541801398598</c:v>
                </c:pt>
                <c:pt idx="27070">
                  <c:v>37.263918377622403</c:v>
                </c:pt>
                <c:pt idx="27071">
                  <c:v>37.265294953846201</c:v>
                </c:pt>
                <c:pt idx="27072">
                  <c:v>37.2666715300699</c:v>
                </c:pt>
                <c:pt idx="27073">
                  <c:v>37.268048106293698</c:v>
                </c:pt>
                <c:pt idx="27074">
                  <c:v>37.269424682517503</c:v>
                </c:pt>
                <c:pt idx="27075">
                  <c:v>37.270801258741301</c:v>
                </c:pt>
                <c:pt idx="27076">
                  <c:v>37.272177834964999</c:v>
                </c:pt>
                <c:pt idx="27077">
                  <c:v>37.273554411188798</c:v>
                </c:pt>
                <c:pt idx="27078">
                  <c:v>37.274930987412603</c:v>
                </c:pt>
                <c:pt idx="27079">
                  <c:v>37.276307563636401</c:v>
                </c:pt>
                <c:pt idx="27080">
                  <c:v>37.277684139860099</c:v>
                </c:pt>
                <c:pt idx="27081">
                  <c:v>37.279060716083897</c:v>
                </c:pt>
                <c:pt idx="27082">
                  <c:v>37.280437292307703</c:v>
                </c:pt>
                <c:pt idx="27083">
                  <c:v>37.281813868531501</c:v>
                </c:pt>
                <c:pt idx="27084">
                  <c:v>37.283190444755299</c:v>
                </c:pt>
                <c:pt idx="27085">
                  <c:v>37.284567020978997</c:v>
                </c:pt>
                <c:pt idx="27086">
                  <c:v>37.285943597202802</c:v>
                </c:pt>
                <c:pt idx="27087">
                  <c:v>37.2873201734266</c:v>
                </c:pt>
                <c:pt idx="27088">
                  <c:v>37.288696749650398</c:v>
                </c:pt>
                <c:pt idx="27089">
                  <c:v>37.290073325874097</c:v>
                </c:pt>
                <c:pt idx="27090">
                  <c:v>37.291449902097902</c:v>
                </c:pt>
                <c:pt idx="27091">
                  <c:v>37.2928264783217</c:v>
                </c:pt>
                <c:pt idx="27092">
                  <c:v>37.294203054545498</c:v>
                </c:pt>
                <c:pt idx="27093">
                  <c:v>37.295579630769197</c:v>
                </c:pt>
                <c:pt idx="27094">
                  <c:v>37.296956206993002</c:v>
                </c:pt>
                <c:pt idx="27095">
                  <c:v>37.2983327832168</c:v>
                </c:pt>
                <c:pt idx="27096">
                  <c:v>37.299709359440598</c:v>
                </c:pt>
                <c:pt idx="27097">
                  <c:v>37.301085935664403</c:v>
                </c:pt>
                <c:pt idx="27098">
                  <c:v>37.302462511888102</c:v>
                </c:pt>
                <c:pt idx="27099">
                  <c:v>37.3038390881119</c:v>
                </c:pt>
                <c:pt idx="27100">
                  <c:v>37.305215664335698</c:v>
                </c:pt>
                <c:pt idx="27101">
                  <c:v>37.306592240559397</c:v>
                </c:pt>
                <c:pt idx="27102">
                  <c:v>37.307968816783202</c:v>
                </c:pt>
                <c:pt idx="27103">
                  <c:v>37.309345393007</c:v>
                </c:pt>
                <c:pt idx="27104">
                  <c:v>37.310721969230798</c:v>
                </c:pt>
                <c:pt idx="27105">
                  <c:v>37.312098545454504</c:v>
                </c:pt>
                <c:pt idx="27106">
                  <c:v>37.313475121678302</c:v>
                </c:pt>
                <c:pt idx="27107">
                  <c:v>37.3148516979021</c:v>
                </c:pt>
                <c:pt idx="27108">
                  <c:v>37.316228274125898</c:v>
                </c:pt>
                <c:pt idx="27109">
                  <c:v>37.317604850349703</c:v>
                </c:pt>
                <c:pt idx="27110">
                  <c:v>37.318981426573401</c:v>
                </c:pt>
                <c:pt idx="27111">
                  <c:v>37.3203580027972</c:v>
                </c:pt>
                <c:pt idx="27112">
                  <c:v>37.321734579020998</c:v>
                </c:pt>
                <c:pt idx="27113">
                  <c:v>37.323111155244803</c:v>
                </c:pt>
                <c:pt idx="27114">
                  <c:v>37.324487731468501</c:v>
                </c:pt>
                <c:pt idx="27115">
                  <c:v>37.325864307692299</c:v>
                </c:pt>
                <c:pt idx="27116">
                  <c:v>37.327240883916097</c:v>
                </c:pt>
                <c:pt idx="27117">
                  <c:v>37.328617460139903</c:v>
                </c:pt>
                <c:pt idx="27118">
                  <c:v>37.329994036363601</c:v>
                </c:pt>
                <c:pt idx="27119">
                  <c:v>37.331370612587399</c:v>
                </c:pt>
                <c:pt idx="27120">
                  <c:v>37.332747188811197</c:v>
                </c:pt>
                <c:pt idx="27121">
                  <c:v>37.334123765035002</c:v>
                </c:pt>
                <c:pt idx="27122">
                  <c:v>37.3355003412588</c:v>
                </c:pt>
                <c:pt idx="27123">
                  <c:v>37.336876917482499</c:v>
                </c:pt>
                <c:pt idx="27124">
                  <c:v>37.338253493706297</c:v>
                </c:pt>
                <c:pt idx="27125">
                  <c:v>37.339630069930102</c:v>
                </c:pt>
                <c:pt idx="27126">
                  <c:v>37.341006646153801</c:v>
                </c:pt>
                <c:pt idx="27127">
                  <c:v>37.342383222377599</c:v>
                </c:pt>
                <c:pt idx="27128">
                  <c:v>37.343759798601397</c:v>
                </c:pt>
                <c:pt idx="27129">
                  <c:v>37.345136374825202</c:v>
                </c:pt>
                <c:pt idx="27130">
                  <c:v>37.346512951049</c:v>
                </c:pt>
                <c:pt idx="27131">
                  <c:v>37.347889527272699</c:v>
                </c:pt>
                <c:pt idx="27132">
                  <c:v>37.349266103496497</c:v>
                </c:pt>
                <c:pt idx="27133">
                  <c:v>37.350642679720302</c:v>
                </c:pt>
                <c:pt idx="27134">
                  <c:v>37.3520192559441</c:v>
                </c:pt>
                <c:pt idx="27135">
                  <c:v>37.353395832167799</c:v>
                </c:pt>
                <c:pt idx="27136">
                  <c:v>37.354772408391597</c:v>
                </c:pt>
                <c:pt idx="27137">
                  <c:v>37.356148984615402</c:v>
                </c:pt>
                <c:pt idx="27138">
                  <c:v>37.3575255608392</c:v>
                </c:pt>
                <c:pt idx="27139">
                  <c:v>37.358902137062898</c:v>
                </c:pt>
                <c:pt idx="27140">
                  <c:v>37.360278713286696</c:v>
                </c:pt>
                <c:pt idx="27141">
                  <c:v>37.361655289510502</c:v>
                </c:pt>
                <c:pt idx="27142">
                  <c:v>37.3630318657343</c:v>
                </c:pt>
                <c:pt idx="27143">
                  <c:v>37.364408441958098</c:v>
                </c:pt>
                <c:pt idx="27144">
                  <c:v>37.365785018181803</c:v>
                </c:pt>
                <c:pt idx="27145">
                  <c:v>37.367161594405601</c:v>
                </c:pt>
                <c:pt idx="27146">
                  <c:v>37.3685381706294</c:v>
                </c:pt>
                <c:pt idx="27147">
                  <c:v>37.369914746853198</c:v>
                </c:pt>
                <c:pt idx="27148">
                  <c:v>37.371291323076903</c:v>
                </c:pt>
                <c:pt idx="27149">
                  <c:v>37.372667899300701</c:v>
                </c:pt>
                <c:pt idx="27150">
                  <c:v>37.374044475524499</c:v>
                </c:pt>
                <c:pt idx="27151">
                  <c:v>37.375421051748297</c:v>
                </c:pt>
                <c:pt idx="27152">
                  <c:v>37.376797627972003</c:v>
                </c:pt>
                <c:pt idx="27153">
                  <c:v>37.378174204195801</c:v>
                </c:pt>
                <c:pt idx="27154">
                  <c:v>37.379550780419599</c:v>
                </c:pt>
                <c:pt idx="27155">
                  <c:v>37.380927356643397</c:v>
                </c:pt>
                <c:pt idx="27156">
                  <c:v>37.382303932867103</c:v>
                </c:pt>
                <c:pt idx="27157">
                  <c:v>37.383680509090901</c:v>
                </c:pt>
                <c:pt idx="27158">
                  <c:v>37.385057085314699</c:v>
                </c:pt>
                <c:pt idx="27159">
                  <c:v>37.386433661538497</c:v>
                </c:pt>
                <c:pt idx="27160">
                  <c:v>37.387810237762203</c:v>
                </c:pt>
                <c:pt idx="27161">
                  <c:v>37.389186813986001</c:v>
                </c:pt>
                <c:pt idx="27162">
                  <c:v>37.390563390209799</c:v>
                </c:pt>
                <c:pt idx="27163">
                  <c:v>37.391939966433597</c:v>
                </c:pt>
                <c:pt idx="27164">
                  <c:v>37.393316542657303</c:v>
                </c:pt>
                <c:pt idx="27165">
                  <c:v>37.394693118881101</c:v>
                </c:pt>
                <c:pt idx="27166">
                  <c:v>37.396069695104899</c:v>
                </c:pt>
                <c:pt idx="27167">
                  <c:v>37.397446271328697</c:v>
                </c:pt>
                <c:pt idx="27168">
                  <c:v>37.398822847552502</c:v>
                </c:pt>
                <c:pt idx="27169">
                  <c:v>37.400199423776201</c:v>
                </c:pt>
                <c:pt idx="27170">
                  <c:v>37.401575999999999</c:v>
                </c:pt>
                <c:pt idx="27171">
                  <c:v>37.402952576223797</c:v>
                </c:pt>
                <c:pt idx="27172">
                  <c:v>37.404329152447602</c:v>
                </c:pt>
                <c:pt idx="27173">
                  <c:v>37.4057057286713</c:v>
                </c:pt>
                <c:pt idx="27174">
                  <c:v>37.407082304895098</c:v>
                </c:pt>
                <c:pt idx="27175">
                  <c:v>37.408458881118896</c:v>
                </c:pt>
                <c:pt idx="27176">
                  <c:v>37.409835457342702</c:v>
                </c:pt>
                <c:pt idx="27177">
                  <c:v>37.4112120335664</c:v>
                </c:pt>
                <c:pt idx="27178">
                  <c:v>37.412588609790198</c:v>
                </c:pt>
                <c:pt idx="27179">
                  <c:v>37.413965186014003</c:v>
                </c:pt>
                <c:pt idx="27180">
                  <c:v>37.415341762237802</c:v>
                </c:pt>
                <c:pt idx="27181">
                  <c:v>37.4167183384615</c:v>
                </c:pt>
                <c:pt idx="27182">
                  <c:v>37.418094914685298</c:v>
                </c:pt>
                <c:pt idx="27183">
                  <c:v>37.419471490909103</c:v>
                </c:pt>
                <c:pt idx="27184">
                  <c:v>37.420848067132901</c:v>
                </c:pt>
                <c:pt idx="27185">
                  <c:v>37.422224643356699</c:v>
                </c:pt>
                <c:pt idx="27186">
                  <c:v>37.423601219580398</c:v>
                </c:pt>
                <c:pt idx="27187">
                  <c:v>37.424977795804203</c:v>
                </c:pt>
                <c:pt idx="27188">
                  <c:v>37.426354372028001</c:v>
                </c:pt>
                <c:pt idx="27189">
                  <c:v>37.427730948251799</c:v>
                </c:pt>
                <c:pt idx="27190">
                  <c:v>37.429107524475498</c:v>
                </c:pt>
                <c:pt idx="27191">
                  <c:v>37.430484100699303</c:v>
                </c:pt>
                <c:pt idx="27192">
                  <c:v>37.431860676923101</c:v>
                </c:pt>
                <c:pt idx="27193">
                  <c:v>37.433237253146899</c:v>
                </c:pt>
                <c:pt idx="27194">
                  <c:v>37.434613829370598</c:v>
                </c:pt>
                <c:pt idx="27195">
                  <c:v>37.435990405594403</c:v>
                </c:pt>
                <c:pt idx="27196">
                  <c:v>37.437366981818201</c:v>
                </c:pt>
                <c:pt idx="27197">
                  <c:v>37.438743558041999</c:v>
                </c:pt>
                <c:pt idx="27198">
                  <c:v>37.440120134265698</c:v>
                </c:pt>
                <c:pt idx="27199">
                  <c:v>37.441496710489503</c:v>
                </c:pt>
                <c:pt idx="27200">
                  <c:v>37.442873286713301</c:v>
                </c:pt>
                <c:pt idx="27201">
                  <c:v>37.444249862937099</c:v>
                </c:pt>
                <c:pt idx="27202">
                  <c:v>37.445626439160797</c:v>
                </c:pt>
                <c:pt idx="27203">
                  <c:v>37.447003015384603</c:v>
                </c:pt>
                <c:pt idx="27204">
                  <c:v>37.448379591608401</c:v>
                </c:pt>
                <c:pt idx="27205">
                  <c:v>37.449756167832199</c:v>
                </c:pt>
                <c:pt idx="27206">
                  <c:v>37.451132744055997</c:v>
                </c:pt>
                <c:pt idx="27207">
                  <c:v>37.452509320279702</c:v>
                </c:pt>
                <c:pt idx="27208">
                  <c:v>37.4538858965035</c:v>
                </c:pt>
                <c:pt idx="27209">
                  <c:v>37.455262472727298</c:v>
                </c:pt>
                <c:pt idx="27210">
                  <c:v>37.456639048951097</c:v>
                </c:pt>
                <c:pt idx="27211">
                  <c:v>37.458015625174802</c:v>
                </c:pt>
                <c:pt idx="27212">
                  <c:v>37.4593922013986</c:v>
                </c:pt>
                <c:pt idx="27213">
                  <c:v>37.460768777622398</c:v>
                </c:pt>
                <c:pt idx="27214">
                  <c:v>37.462145353846203</c:v>
                </c:pt>
                <c:pt idx="27215">
                  <c:v>37.463521930069902</c:v>
                </c:pt>
                <c:pt idx="27216">
                  <c:v>37.4648985062937</c:v>
                </c:pt>
                <c:pt idx="27217">
                  <c:v>37.466275082517498</c:v>
                </c:pt>
                <c:pt idx="27218">
                  <c:v>37.467651658741303</c:v>
                </c:pt>
                <c:pt idx="27219">
                  <c:v>37.469028234965002</c:v>
                </c:pt>
                <c:pt idx="27220">
                  <c:v>37.4704048111888</c:v>
                </c:pt>
                <c:pt idx="27221">
                  <c:v>37.471781387412598</c:v>
                </c:pt>
                <c:pt idx="27222">
                  <c:v>37.473157963636403</c:v>
                </c:pt>
                <c:pt idx="27223">
                  <c:v>37.474534539860102</c:v>
                </c:pt>
                <c:pt idx="27224">
                  <c:v>37.4759111160839</c:v>
                </c:pt>
                <c:pt idx="27225">
                  <c:v>37.477287692307698</c:v>
                </c:pt>
                <c:pt idx="27226">
                  <c:v>37.478664268531503</c:v>
                </c:pt>
                <c:pt idx="27227">
                  <c:v>37.480040844755301</c:v>
                </c:pt>
                <c:pt idx="27228">
                  <c:v>37.481417420979</c:v>
                </c:pt>
                <c:pt idx="27229">
                  <c:v>37.482793997202798</c:v>
                </c:pt>
                <c:pt idx="27230">
                  <c:v>37.484170573426603</c:v>
                </c:pt>
                <c:pt idx="27231">
                  <c:v>37.485547149650401</c:v>
                </c:pt>
                <c:pt idx="27232">
                  <c:v>37.486923725874099</c:v>
                </c:pt>
                <c:pt idx="27233">
                  <c:v>37.488300302097898</c:v>
                </c:pt>
                <c:pt idx="27234">
                  <c:v>37.489676878321703</c:v>
                </c:pt>
                <c:pt idx="27235">
                  <c:v>37.491053454545501</c:v>
                </c:pt>
                <c:pt idx="27236">
                  <c:v>37.492430030769199</c:v>
                </c:pt>
                <c:pt idx="27237">
                  <c:v>37.493806606992997</c:v>
                </c:pt>
                <c:pt idx="27238">
                  <c:v>37.495183183216803</c:v>
                </c:pt>
                <c:pt idx="27239">
                  <c:v>37.496559759440601</c:v>
                </c:pt>
                <c:pt idx="27240">
                  <c:v>37.497936335664299</c:v>
                </c:pt>
                <c:pt idx="27241">
                  <c:v>37.499312911888097</c:v>
                </c:pt>
                <c:pt idx="27242">
                  <c:v>37.500689488111902</c:v>
                </c:pt>
                <c:pt idx="27243">
                  <c:v>37.5020660643357</c:v>
                </c:pt>
                <c:pt idx="27244">
                  <c:v>37.503442640559399</c:v>
                </c:pt>
                <c:pt idx="27245">
                  <c:v>37.504819216783197</c:v>
                </c:pt>
                <c:pt idx="27246">
                  <c:v>37.506195793007002</c:v>
                </c:pt>
                <c:pt idx="27247">
                  <c:v>37.5075723692308</c:v>
                </c:pt>
                <c:pt idx="27248">
                  <c:v>37.508948945454598</c:v>
                </c:pt>
                <c:pt idx="27249">
                  <c:v>37.510325521678297</c:v>
                </c:pt>
                <c:pt idx="27250">
                  <c:v>37.511702097902102</c:v>
                </c:pt>
                <c:pt idx="27251">
                  <c:v>37.5130786741259</c:v>
                </c:pt>
                <c:pt idx="27252">
                  <c:v>37.514455250349698</c:v>
                </c:pt>
                <c:pt idx="27253">
                  <c:v>37.515831826573397</c:v>
                </c:pt>
                <c:pt idx="27254">
                  <c:v>37.517208402797202</c:v>
                </c:pt>
                <c:pt idx="27255">
                  <c:v>37.518584979021</c:v>
                </c:pt>
                <c:pt idx="27256">
                  <c:v>37.519961555244798</c:v>
                </c:pt>
                <c:pt idx="27257">
                  <c:v>37.521338131468497</c:v>
                </c:pt>
                <c:pt idx="27258">
                  <c:v>37.522714707692302</c:v>
                </c:pt>
                <c:pt idx="27259">
                  <c:v>37.5240912839161</c:v>
                </c:pt>
                <c:pt idx="27260">
                  <c:v>37.525467860139898</c:v>
                </c:pt>
                <c:pt idx="27261">
                  <c:v>37.526844436363596</c:v>
                </c:pt>
                <c:pt idx="27262">
                  <c:v>37.528221012587402</c:v>
                </c:pt>
                <c:pt idx="27263">
                  <c:v>37.5295975888112</c:v>
                </c:pt>
                <c:pt idx="27264">
                  <c:v>37.530974165034998</c:v>
                </c:pt>
                <c:pt idx="27265">
                  <c:v>37.532350741258703</c:v>
                </c:pt>
                <c:pt idx="27266">
                  <c:v>37.533727317482501</c:v>
                </c:pt>
                <c:pt idx="27267">
                  <c:v>37.5351038937063</c:v>
                </c:pt>
                <c:pt idx="27268">
                  <c:v>37.536480469930098</c:v>
                </c:pt>
                <c:pt idx="27269">
                  <c:v>37.537857046153803</c:v>
                </c:pt>
                <c:pt idx="27270">
                  <c:v>37.539233622377601</c:v>
                </c:pt>
                <c:pt idx="27271">
                  <c:v>37.540610198601399</c:v>
                </c:pt>
                <c:pt idx="27272">
                  <c:v>37.541986774825197</c:v>
                </c:pt>
                <c:pt idx="27273">
                  <c:v>37.543363351049003</c:v>
                </c:pt>
                <c:pt idx="27274">
                  <c:v>37.544739927272701</c:v>
                </c:pt>
                <c:pt idx="27275">
                  <c:v>37.546116503496499</c:v>
                </c:pt>
                <c:pt idx="27276">
                  <c:v>37.547493079720297</c:v>
                </c:pt>
                <c:pt idx="27277">
                  <c:v>37.548869655944102</c:v>
                </c:pt>
                <c:pt idx="27278">
                  <c:v>37.550246232167801</c:v>
                </c:pt>
                <c:pt idx="27279">
                  <c:v>37.551622808391599</c:v>
                </c:pt>
                <c:pt idx="27280">
                  <c:v>37.552999384615397</c:v>
                </c:pt>
                <c:pt idx="27281">
                  <c:v>37.554375960839202</c:v>
                </c:pt>
                <c:pt idx="27282">
                  <c:v>37.555752537062901</c:v>
                </c:pt>
                <c:pt idx="27283">
                  <c:v>37.557129113286699</c:v>
                </c:pt>
                <c:pt idx="27284">
                  <c:v>37.558505689510497</c:v>
                </c:pt>
                <c:pt idx="27285">
                  <c:v>37.559882265734302</c:v>
                </c:pt>
                <c:pt idx="27286">
                  <c:v>37.5612588419581</c:v>
                </c:pt>
                <c:pt idx="27287">
                  <c:v>37.562635418181799</c:v>
                </c:pt>
                <c:pt idx="27288">
                  <c:v>37.564011994405597</c:v>
                </c:pt>
                <c:pt idx="27289">
                  <c:v>37.565388570629402</c:v>
                </c:pt>
                <c:pt idx="27290">
                  <c:v>37.566765146853101</c:v>
                </c:pt>
                <c:pt idx="27291">
                  <c:v>37.568141723076899</c:v>
                </c:pt>
                <c:pt idx="27292">
                  <c:v>37.569518299300697</c:v>
                </c:pt>
                <c:pt idx="27293">
                  <c:v>37.570894875524502</c:v>
                </c:pt>
                <c:pt idx="27294">
                  <c:v>37.5722714517483</c:v>
                </c:pt>
                <c:pt idx="27295">
                  <c:v>37.573648027971998</c:v>
                </c:pt>
                <c:pt idx="27296">
                  <c:v>37.575024604195796</c:v>
                </c:pt>
                <c:pt idx="27297">
                  <c:v>37.576401180419602</c:v>
                </c:pt>
                <c:pt idx="27298">
                  <c:v>37.5777777566434</c:v>
                </c:pt>
                <c:pt idx="27299">
                  <c:v>37.579154332867098</c:v>
                </c:pt>
                <c:pt idx="27300">
                  <c:v>37.580530909090903</c:v>
                </c:pt>
                <c:pt idx="27301">
                  <c:v>37.581907485314701</c:v>
                </c:pt>
                <c:pt idx="27302">
                  <c:v>37.5832840615385</c:v>
                </c:pt>
                <c:pt idx="27303">
                  <c:v>37.584660637762198</c:v>
                </c:pt>
                <c:pt idx="27304">
                  <c:v>37.586037213986003</c:v>
                </c:pt>
                <c:pt idx="27305">
                  <c:v>37.587413790209801</c:v>
                </c:pt>
                <c:pt idx="27306">
                  <c:v>37.588790366433599</c:v>
                </c:pt>
                <c:pt idx="27307">
                  <c:v>37.590166942657397</c:v>
                </c:pt>
                <c:pt idx="27308">
                  <c:v>37.591543518881103</c:v>
                </c:pt>
                <c:pt idx="27309">
                  <c:v>37.592920095104901</c:v>
                </c:pt>
                <c:pt idx="27310">
                  <c:v>37.594296671328699</c:v>
                </c:pt>
                <c:pt idx="27311">
                  <c:v>37.595673247552497</c:v>
                </c:pt>
                <c:pt idx="27312">
                  <c:v>37.597049823776203</c:v>
                </c:pt>
                <c:pt idx="27313">
                  <c:v>37.598426400000001</c:v>
                </c:pt>
                <c:pt idx="27314">
                  <c:v>37.599802976223799</c:v>
                </c:pt>
                <c:pt idx="27315">
                  <c:v>37.601179552447597</c:v>
                </c:pt>
                <c:pt idx="27316">
                  <c:v>37.602556128671303</c:v>
                </c:pt>
                <c:pt idx="27317">
                  <c:v>37.603932704895101</c:v>
                </c:pt>
                <c:pt idx="27318">
                  <c:v>37.605309281118899</c:v>
                </c:pt>
                <c:pt idx="27319">
                  <c:v>37.606685857342697</c:v>
                </c:pt>
                <c:pt idx="27320">
                  <c:v>37.608062433566403</c:v>
                </c:pt>
                <c:pt idx="27321">
                  <c:v>37.609439009790201</c:v>
                </c:pt>
                <c:pt idx="27322">
                  <c:v>37.610815586013999</c:v>
                </c:pt>
                <c:pt idx="27323">
                  <c:v>37.612192162237797</c:v>
                </c:pt>
                <c:pt idx="27324">
                  <c:v>37.613568738461503</c:v>
                </c:pt>
                <c:pt idx="27325">
                  <c:v>37.614945314685301</c:v>
                </c:pt>
                <c:pt idx="27326">
                  <c:v>37.616321890909099</c:v>
                </c:pt>
                <c:pt idx="27327">
                  <c:v>37.617698467132897</c:v>
                </c:pt>
                <c:pt idx="27328">
                  <c:v>37.619075043356702</c:v>
                </c:pt>
                <c:pt idx="27329">
                  <c:v>37.6204516195804</c:v>
                </c:pt>
                <c:pt idx="27330">
                  <c:v>37.621828195804198</c:v>
                </c:pt>
                <c:pt idx="27331">
                  <c:v>37.623204772027997</c:v>
                </c:pt>
                <c:pt idx="27332">
                  <c:v>37.624581348251802</c:v>
                </c:pt>
                <c:pt idx="27333">
                  <c:v>37.6259579244755</c:v>
                </c:pt>
                <c:pt idx="27334">
                  <c:v>37.627334500699298</c:v>
                </c:pt>
                <c:pt idx="27335">
                  <c:v>37.628711076923103</c:v>
                </c:pt>
                <c:pt idx="27336">
                  <c:v>37.630087653146902</c:v>
                </c:pt>
                <c:pt idx="27337">
                  <c:v>37.6314642293706</c:v>
                </c:pt>
                <c:pt idx="27338">
                  <c:v>37.632840805594398</c:v>
                </c:pt>
                <c:pt idx="27339">
                  <c:v>37.634217381818203</c:v>
                </c:pt>
                <c:pt idx="27340">
                  <c:v>37.635593958042001</c:v>
                </c:pt>
                <c:pt idx="27341">
                  <c:v>37.6369705342657</c:v>
                </c:pt>
                <c:pt idx="27342">
                  <c:v>37.638347110489498</c:v>
                </c:pt>
                <c:pt idx="27343">
                  <c:v>37.639723686713303</c:v>
                </c:pt>
                <c:pt idx="27344">
                  <c:v>37.641100262937101</c:v>
                </c:pt>
                <c:pt idx="27345">
                  <c:v>37.6424768391608</c:v>
                </c:pt>
                <c:pt idx="27346">
                  <c:v>37.643853415384598</c:v>
                </c:pt>
                <c:pt idx="27347">
                  <c:v>37.645229991608403</c:v>
                </c:pt>
                <c:pt idx="27348">
                  <c:v>37.646606567832201</c:v>
                </c:pt>
                <c:pt idx="27349">
                  <c:v>37.647983144055999</c:v>
                </c:pt>
                <c:pt idx="27350">
                  <c:v>37.649359720279698</c:v>
                </c:pt>
                <c:pt idx="27351">
                  <c:v>37.650736296503503</c:v>
                </c:pt>
                <c:pt idx="27352">
                  <c:v>37.652112872727301</c:v>
                </c:pt>
                <c:pt idx="27353">
                  <c:v>37.653489448951099</c:v>
                </c:pt>
                <c:pt idx="27354">
                  <c:v>37.654866025174798</c:v>
                </c:pt>
                <c:pt idx="27355">
                  <c:v>37.656242601398603</c:v>
                </c:pt>
                <c:pt idx="27356">
                  <c:v>37.657619177622401</c:v>
                </c:pt>
                <c:pt idx="27357">
                  <c:v>37.658995753846199</c:v>
                </c:pt>
                <c:pt idx="27358">
                  <c:v>37.660372330069897</c:v>
                </c:pt>
                <c:pt idx="27359">
                  <c:v>37.661748906293703</c:v>
                </c:pt>
                <c:pt idx="27360">
                  <c:v>37.663125482517501</c:v>
                </c:pt>
                <c:pt idx="27361">
                  <c:v>37.664502058741299</c:v>
                </c:pt>
                <c:pt idx="27362">
                  <c:v>37.665878634964997</c:v>
                </c:pt>
                <c:pt idx="27363">
                  <c:v>37.667255211188802</c:v>
                </c:pt>
                <c:pt idx="27364">
                  <c:v>37.6686317874126</c:v>
                </c:pt>
                <c:pt idx="27365">
                  <c:v>37.670008363636398</c:v>
                </c:pt>
                <c:pt idx="27366">
                  <c:v>37.671384939860097</c:v>
                </c:pt>
                <c:pt idx="27367">
                  <c:v>37.672761516083902</c:v>
                </c:pt>
                <c:pt idx="27368">
                  <c:v>37.6741380923077</c:v>
                </c:pt>
                <c:pt idx="27369">
                  <c:v>37.675514668531498</c:v>
                </c:pt>
                <c:pt idx="27370">
                  <c:v>37.676891244755303</c:v>
                </c:pt>
                <c:pt idx="27371">
                  <c:v>37.678267820979002</c:v>
                </c:pt>
                <c:pt idx="27372">
                  <c:v>37.6796443972028</c:v>
                </c:pt>
                <c:pt idx="27373">
                  <c:v>37.681020973426598</c:v>
                </c:pt>
                <c:pt idx="27374">
                  <c:v>37.682397549650403</c:v>
                </c:pt>
                <c:pt idx="27375">
                  <c:v>37.683774125874102</c:v>
                </c:pt>
                <c:pt idx="27376">
                  <c:v>37.6851507020979</c:v>
                </c:pt>
                <c:pt idx="27377">
                  <c:v>37.686527278321698</c:v>
                </c:pt>
                <c:pt idx="27378">
                  <c:v>37.687903854545503</c:v>
                </c:pt>
                <c:pt idx="27379">
                  <c:v>37.689280430769202</c:v>
                </c:pt>
                <c:pt idx="27380">
                  <c:v>37.690657006993</c:v>
                </c:pt>
                <c:pt idx="27381">
                  <c:v>37.692033583216798</c:v>
                </c:pt>
                <c:pt idx="27382">
                  <c:v>37.693410159440603</c:v>
                </c:pt>
                <c:pt idx="27383">
                  <c:v>37.694786735664302</c:v>
                </c:pt>
                <c:pt idx="27384">
                  <c:v>37.6961633118881</c:v>
                </c:pt>
                <c:pt idx="27385">
                  <c:v>37.697539888111898</c:v>
                </c:pt>
                <c:pt idx="27386">
                  <c:v>37.698916464335703</c:v>
                </c:pt>
                <c:pt idx="27387">
                  <c:v>37.700293040559401</c:v>
                </c:pt>
                <c:pt idx="27388">
                  <c:v>37.7016696167832</c:v>
                </c:pt>
                <c:pt idx="27389">
                  <c:v>37.703046193006998</c:v>
                </c:pt>
                <c:pt idx="27390">
                  <c:v>37.704422769230803</c:v>
                </c:pt>
                <c:pt idx="27391">
                  <c:v>37.705799345454601</c:v>
                </c:pt>
                <c:pt idx="27392">
                  <c:v>37.707175921678299</c:v>
                </c:pt>
                <c:pt idx="27393">
                  <c:v>37.708552497902097</c:v>
                </c:pt>
                <c:pt idx="27394">
                  <c:v>37.709929074125903</c:v>
                </c:pt>
                <c:pt idx="27395">
                  <c:v>37.711305650349701</c:v>
                </c:pt>
                <c:pt idx="27396">
                  <c:v>37.712682226573399</c:v>
                </c:pt>
                <c:pt idx="27397">
                  <c:v>37.714058802797197</c:v>
                </c:pt>
                <c:pt idx="27398">
                  <c:v>37.715435379021002</c:v>
                </c:pt>
                <c:pt idx="27399">
                  <c:v>37.7168119552448</c:v>
                </c:pt>
                <c:pt idx="27400">
                  <c:v>37.718188531468499</c:v>
                </c:pt>
                <c:pt idx="27401">
                  <c:v>37.719565107692297</c:v>
                </c:pt>
                <c:pt idx="27402">
                  <c:v>37.720941683916102</c:v>
                </c:pt>
                <c:pt idx="27403">
                  <c:v>37.7223182601399</c:v>
                </c:pt>
                <c:pt idx="27404">
                  <c:v>37.723694836363599</c:v>
                </c:pt>
                <c:pt idx="27405">
                  <c:v>37.725071412587397</c:v>
                </c:pt>
                <c:pt idx="27406">
                  <c:v>37.726447988811202</c:v>
                </c:pt>
                <c:pt idx="27407">
                  <c:v>37.727824565035</c:v>
                </c:pt>
                <c:pt idx="27408">
                  <c:v>37.729201141258699</c:v>
                </c:pt>
                <c:pt idx="27409">
                  <c:v>37.730577717482497</c:v>
                </c:pt>
                <c:pt idx="27410">
                  <c:v>37.731954293706302</c:v>
                </c:pt>
                <c:pt idx="27411">
                  <c:v>37.7333308699301</c:v>
                </c:pt>
                <c:pt idx="27412">
                  <c:v>37.734707446153898</c:v>
                </c:pt>
                <c:pt idx="27413">
                  <c:v>37.736084022377597</c:v>
                </c:pt>
                <c:pt idx="27414">
                  <c:v>37.737460598601402</c:v>
                </c:pt>
                <c:pt idx="27415">
                  <c:v>37.7388371748252</c:v>
                </c:pt>
                <c:pt idx="27416">
                  <c:v>37.740213751048998</c:v>
                </c:pt>
                <c:pt idx="27417">
                  <c:v>37.741590327272696</c:v>
                </c:pt>
                <c:pt idx="27418">
                  <c:v>37.742966903496502</c:v>
                </c:pt>
                <c:pt idx="27419">
                  <c:v>37.7443434797203</c:v>
                </c:pt>
                <c:pt idx="27420">
                  <c:v>37.745720055944098</c:v>
                </c:pt>
                <c:pt idx="27421">
                  <c:v>37.747096632167803</c:v>
                </c:pt>
                <c:pt idx="27422">
                  <c:v>37.748473208391601</c:v>
                </c:pt>
                <c:pt idx="27423">
                  <c:v>37.7498497846154</c:v>
                </c:pt>
                <c:pt idx="27424">
                  <c:v>37.751226360839198</c:v>
                </c:pt>
                <c:pt idx="27425">
                  <c:v>37.752602937062903</c:v>
                </c:pt>
                <c:pt idx="27426">
                  <c:v>37.753979513286701</c:v>
                </c:pt>
                <c:pt idx="27427">
                  <c:v>37.755356089510499</c:v>
                </c:pt>
                <c:pt idx="27428">
                  <c:v>37.756732665734297</c:v>
                </c:pt>
                <c:pt idx="27429">
                  <c:v>37.758109241958103</c:v>
                </c:pt>
                <c:pt idx="27430">
                  <c:v>37.759485818181801</c:v>
                </c:pt>
                <c:pt idx="27431">
                  <c:v>37.760862394405599</c:v>
                </c:pt>
                <c:pt idx="27432">
                  <c:v>37.762238970629397</c:v>
                </c:pt>
                <c:pt idx="27433">
                  <c:v>37.763615546853103</c:v>
                </c:pt>
                <c:pt idx="27434">
                  <c:v>37.764992123076901</c:v>
                </c:pt>
                <c:pt idx="27435">
                  <c:v>37.766368699300699</c:v>
                </c:pt>
                <c:pt idx="27436">
                  <c:v>37.767745275524497</c:v>
                </c:pt>
                <c:pt idx="27437">
                  <c:v>37.769121851748302</c:v>
                </c:pt>
                <c:pt idx="27438">
                  <c:v>37.770498427972001</c:v>
                </c:pt>
                <c:pt idx="27439">
                  <c:v>37.771875004195799</c:v>
                </c:pt>
                <c:pt idx="27440">
                  <c:v>37.773251580419597</c:v>
                </c:pt>
                <c:pt idx="27441">
                  <c:v>37.774628156643402</c:v>
                </c:pt>
                <c:pt idx="27442">
                  <c:v>37.776004732867101</c:v>
                </c:pt>
                <c:pt idx="27443">
                  <c:v>37.777381309090899</c:v>
                </c:pt>
                <c:pt idx="27444">
                  <c:v>37.778757885314697</c:v>
                </c:pt>
                <c:pt idx="27445">
                  <c:v>37.780134461538502</c:v>
                </c:pt>
                <c:pt idx="27446">
                  <c:v>37.781511037762201</c:v>
                </c:pt>
                <c:pt idx="27447">
                  <c:v>37.782887613985999</c:v>
                </c:pt>
                <c:pt idx="27448">
                  <c:v>37.784264190209797</c:v>
                </c:pt>
                <c:pt idx="27449">
                  <c:v>37.785640766433602</c:v>
                </c:pt>
                <c:pt idx="27450">
                  <c:v>37.7870173426574</c:v>
                </c:pt>
                <c:pt idx="27451">
                  <c:v>37.788393918881098</c:v>
                </c:pt>
                <c:pt idx="27452">
                  <c:v>37.789770495104896</c:v>
                </c:pt>
                <c:pt idx="27453">
                  <c:v>37.791147071328702</c:v>
                </c:pt>
                <c:pt idx="27454">
                  <c:v>37.7925236475525</c:v>
                </c:pt>
                <c:pt idx="27455">
                  <c:v>37.793900223776198</c:v>
                </c:pt>
                <c:pt idx="27456">
                  <c:v>37.795276800000003</c:v>
                </c:pt>
                <c:pt idx="27457">
                  <c:v>37.796653376223802</c:v>
                </c:pt>
                <c:pt idx="27458">
                  <c:v>37.7980299524476</c:v>
                </c:pt>
                <c:pt idx="27459">
                  <c:v>37.799406528671298</c:v>
                </c:pt>
                <c:pt idx="27460">
                  <c:v>37.800783104895103</c:v>
                </c:pt>
                <c:pt idx="27461">
                  <c:v>37.802159681118901</c:v>
                </c:pt>
                <c:pt idx="27462">
                  <c:v>37.803536257342699</c:v>
                </c:pt>
                <c:pt idx="27463">
                  <c:v>37.804912833566398</c:v>
                </c:pt>
                <c:pt idx="27464">
                  <c:v>37.806289409790203</c:v>
                </c:pt>
                <c:pt idx="27465">
                  <c:v>37.807665986014001</c:v>
                </c:pt>
                <c:pt idx="27466">
                  <c:v>37.809042562237799</c:v>
                </c:pt>
                <c:pt idx="27467">
                  <c:v>37.810419138461498</c:v>
                </c:pt>
                <c:pt idx="27468">
                  <c:v>37.811795714685303</c:v>
                </c:pt>
                <c:pt idx="27469">
                  <c:v>37.813172290909101</c:v>
                </c:pt>
                <c:pt idx="27470">
                  <c:v>37.814548867132899</c:v>
                </c:pt>
                <c:pt idx="27471">
                  <c:v>37.815925443356697</c:v>
                </c:pt>
                <c:pt idx="27472">
                  <c:v>37.817302019580403</c:v>
                </c:pt>
                <c:pt idx="27473">
                  <c:v>37.818678595804201</c:v>
                </c:pt>
                <c:pt idx="27474">
                  <c:v>37.820055172027999</c:v>
                </c:pt>
                <c:pt idx="27475">
                  <c:v>37.821431748251797</c:v>
                </c:pt>
                <c:pt idx="27476">
                  <c:v>37.822808324475503</c:v>
                </c:pt>
                <c:pt idx="27477">
                  <c:v>37.824184900699301</c:v>
                </c:pt>
                <c:pt idx="27478">
                  <c:v>37.825561476923099</c:v>
                </c:pt>
                <c:pt idx="27479">
                  <c:v>37.826938053146897</c:v>
                </c:pt>
                <c:pt idx="27480">
                  <c:v>37.828314629370603</c:v>
                </c:pt>
                <c:pt idx="27481">
                  <c:v>37.829691205594401</c:v>
                </c:pt>
                <c:pt idx="27482">
                  <c:v>37.831067781818199</c:v>
                </c:pt>
                <c:pt idx="27483">
                  <c:v>37.832444358041997</c:v>
                </c:pt>
                <c:pt idx="27484">
                  <c:v>37.833820934265702</c:v>
                </c:pt>
                <c:pt idx="27485">
                  <c:v>37.8351975104895</c:v>
                </c:pt>
                <c:pt idx="27486">
                  <c:v>37.836574086713298</c:v>
                </c:pt>
                <c:pt idx="27487">
                  <c:v>37.837950662937097</c:v>
                </c:pt>
                <c:pt idx="27488">
                  <c:v>37.839327239160802</c:v>
                </c:pt>
                <c:pt idx="27489">
                  <c:v>37.8407038153846</c:v>
                </c:pt>
                <c:pt idx="27490">
                  <c:v>37.842080391608398</c:v>
                </c:pt>
                <c:pt idx="27491">
                  <c:v>37.843456967832203</c:v>
                </c:pt>
                <c:pt idx="27492">
                  <c:v>37.844833544056002</c:v>
                </c:pt>
                <c:pt idx="27493">
                  <c:v>37.8462101202797</c:v>
                </c:pt>
                <c:pt idx="27494">
                  <c:v>37.847586696503498</c:v>
                </c:pt>
                <c:pt idx="27495">
                  <c:v>37.848963272727303</c:v>
                </c:pt>
                <c:pt idx="27496">
                  <c:v>37.850339848951101</c:v>
                </c:pt>
                <c:pt idx="27497">
                  <c:v>37.8517164251748</c:v>
                </c:pt>
                <c:pt idx="27498">
                  <c:v>37.853093001398598</c:v>
                </c:pt>
                <c:pt idx="27499">
                  <c:v>37.854469577622403</c:v>
                </c:pt>
                <c:pt idx="27500">
                  <c:v>37.855846153846201</c:v>
                </c:pt>
                <c:pt idx="27501">
                  <c:v>37.8572227300699</c:v>
                </c:pt>
                <c:pt idx="27502">
                  <c:v>37.858599306293698</c:v>
                </c:pt>
                <c:pt idx="27503">
                  <c:v>37.859975882517503</c:v>
                </c:pt>
                <c:pt idx="27504">
                  <c:v>37.861352458741301</c:v>
                </c:pt>
                <c:pt idx="27505">
                  <c:v>37.862729034965</c:v>
                </c:pt>
                <c:pt idx="27506">
                  <c:v>37.864105611188798</c:v>
                </c:pt>
                <c:pt idx="27507">
                  <c:v>37.865482187412603</c:v>
                </c:pt>
                <c:pt idx="27508">
                  <c:v>37.866858763636401</c:v>
                </c:pt>
                <c:pt idx="27509">
                  <c:v>37.868235339860099</c:v>
                </c:pt>
                <c:pt idx="27510">
                  <c:v>37.869611916083898</c:v>
                </c:pt>
                <c:pt idx="27511">
                  <c:v>37.870988492307703</c:v>
                </c:pt>
                <c:pt idx="27512">
                  <c:v>37.872365068531501</c:v>
                </c:pt>
                <c:pt idx="27513">
                  <c:v>37.873741644755299</c:v>
                </c:pt>
                <c:pt idx="27514">
                  <c:v>37.875118220978997</c:v>
                </c:pt>
                <c:pt idx="27515">
                  <c:v>37.876494797202803</c:v>
                </c:pt>
                <c:pt idx="27516">
                  <c:v>37.877871373426601</c:v>
                </c:pt>
                <c:pt idx="27517">
                  <c:v>37.879247949650399</c:v>
                </c:pt>
                <c:pt idx="27518">
                  <c:v>37.880624525874097</c:v>
                </c:pt>
                <c:pt idx="27519">
                  <c:v>37.882001102097902</c:v>
                </c:pt>
                <c:pt idx="27520">
                  <c:v>37.8833776783217</c:v>
                </c:pt>
                <c:pt idx="27521">
                  <c:v>37.884754254545498</c:v>
                </c:pt>
                <c:pt idx="27522">
                  <c:v>37.886130830769197</c:v>
                </c:pt>
                <c:pt idx="27523">
                  <c:v>37.887507406993002</c:v>
                </c:pt>
                <c:pt idx="27524">
                  <c:v>37.8888839832168</c:v>
                </c:pt>
                <c:pt idx="27525">
                  <c:v>37.890260559440598</c:v>
                </c:pt>
                <c:pt idx="27526">
                  <c:v>37.891637135664404</c:v>
                </c:pt>
                <c:pt idx="27527">
                  <c:v>37.893013711888102</c:v>
                </c:pt>
                <c:pt idx="27528">
                  <c:v>37.8943902881119</c:v>
                </c:pt>
                <c:pt idx="27529">
                  <c:v>37.895766864335698</c:v>
                </c:pt>
                <c:pt idx="27530">
                  <c:v>37.897143440559503</c:v>
                </c:pt>
                <c:pt idx="27531">
                  <c:v>37.898520016783202</c:v>
                </c:pt>
                <c:pt idx="27532">
                  <c:v>37.899896593007</c:v>
                </c:pt>
                <c:pt idx="27533">
                  <c:v>37.901273169230798</c:v>
                </c:pt>
                <c:pt idx="27534">
                  <c:v>37.902649745454603</c:v>
                </c:pt>
                <c:pt idx="27535">
                  <c:v>37.904026321678302</c:v>
                </c:pt>
                <c:pt idx="27536">
                  <c:v>37.9054028979021</c:v>
                </c:pt>
                <c:pt idx="27537">
                  <c:v>37.906779474125898</c:v>
                </c:pt>
                <c:pt idx="27538">
                  <c:v>37.908156050349703</c:v>
                </c:pt>
                <c:pt idx="27539">
                  <c:v>37.909532626573402</c:v>
                </c:pt>
                <c:pt idx="27540">
                  <c:v>37.9109092027972</c:v>
                </c:pt>
                <c:pt idx="27541">
                  <c:v>37.912285779020998</c:v>
                </c:pt>
                <c:pt idx="27542">
                  <c:v>37.913662355244803</c:v>
                </c:pt>
                <c:pt idx="27543">
                  <c:v>37.915038931468501</c:v>
                </c:pt>
                <c:pt idx="27544">
                  <c:v>37.9164155076923</c:v>
                </c:pt>
                <c:pt idx="27545">
                  <c:v>37.917792083916098</c:v>
                </c:pt>
                <c:pt idx="27546">
                  <c:v>37.919168660139903</c:v>
                </c:pt>
                <c:pt idx="27547">
                  <c:v>37.920545236363601</c:v>
                </c:pt>
                <c:pt idx="27548">
                  <c:v>37.921921812587399</c:v>
                </c:pt>
                <c:pt idx="27549">
                  <c:v>37.923298388811197</c:v>
                </c:pt>
                <c:pt idx="27550">
                  <c:v>37.924674965035003</c:v>
                </c:pt>
                <c:pt idx="27551">
                  <c:v>37.926051541258701</c:v>
                </c:pt>
                <c:pt idx="27552">
                  <c:v>37.927428117482499</c:v>
                </c:pt>
                <c:pt idx="27553">
                  <c:v>37.928804693706297</c:v>
                </c:pt>
                <c:pt idx="27554">
                  <c:v>37.930181269930102</c:v>
                </c:pt>
                <c:pt idx="27555">
                  <c:v>37.9315578461539</c:v>
                </c:pt>
                <c:pt idx="27556">
                  <c:v>37.932934422377599</c:v>
                </c:pt>
                <c:pt idx="27557">
                  <c:v>37.934310998601397</c:v>
                </c:pt>
                <c:pt idx="27558">
                  <c:v>37.935687574825202</c:v>
                </c:pt>
                <c:pt idx="27559">
                  <c:v>37.937064151049</c:v>
                </c:pt>
                <c:pt idx="27560">
                  <c:v>37.938440727272699</c:v>
                </c:pt>
                <c:pt idx="27561">
                  <c:v>37.939817303496497</c:v>
                </c:pt>
                <c:pt idx="27562">
                  <c:v>37.941193879720302</c:v>
                </c:pt>
                <c:pt idx="27563">
                  <c:v>37.9425704559441</c:v>
                </c:pt>
                <c:pt idx="27564">
                  <c:v>37.943947032167799</c:v>
                </c:pt>
                <c:pt idx="27565">
                  <c:v>37.945323608391597</c:v>
                </c:pt>
                <c:pt idx="27566">
                  <c:v>37.946700184615402</c:v>
                </c:pt>
                <c:pt idx="27567">
                  <c:v>37.9480767608392</c:v>
                </c:pt>
                <c:pt idx="27568">
                  <c:v>37.949453337062899</c:v>
                </c:pt>
                <c:pt idx="27569">
                  <c:v>37.950829913286697</c:v>
                </c:pt>
                <c:pt idx="27570">
                  <c:v>37.952206489510502</c:v>
                </c:pt>
                <c:pt idx="27571">
                  <c:v>37.9535830657343</c:v>
                </c:pt>
                <c:pt idx="27572">
                  <c:v>37.954959641958098</c:v>
                </c:pt>
                <c:pt idx="27573">
                  <c:v>37.956336218181796</c:v>
                </c:pt>
                <c:pt idx="27574">
                  <c:v>37.957712794405602</c:v>
                </c:pt>
                <c:pt idx="27575">
                  <c:v>37.9590893706294</c:v>
                </c:pt>
                <c:pt idx="27576">
                  <c:v>37.960465946853198</c:v>
                </c:pt>
                <c:pt idx="27577">
                  <c:v>37.961842523076903</c:v>
                </c:pt>
                <c:pt idx="27578">
                  <c:v>37.963219099300701</c:v>
                </c:pt>
                <c:pt idx="27579">
                  <c:v>37.9645956755245</c:v>
                </c:pt>
                <c:pt idx="27580">
                  <c:v>37.965972251748298</c:v>
                </c:pt>
                <c:pt idx="27581">
                  <c:v>37.967348827972003</c:v>
                </c:pt>
                <c:pt idx="27582">
                  <c:v>37.968725404195801</c:v>
                </c:pt>
                <c:pt idx="27583">
                  <c:v>37.970101980419599</c:v>
                </c:pt>
                <c:pt idx="27584">
                  <c:v>37.971478556643397</c:v>
                </c:pt>
                <c:pt idx="27585">
                  <c:v>37.972855132867103</c:v>
                </c:pt>
                <c:pt idx="27586">
                  <c:v>37.974231709090901</c:v>
                </c:pt>
                <c:pt idx="27587">
                  <c:v>37.975608285314699</c:v>
                </c:pt>
                <c:pt idx="27588">
                  <c:v>37.976984861538497</c:v>
                </c:pt>
                <c:pt idx="27589">
                  <c:v>37.978361437762203</c:v>
                </c:pt>
                <c:pt idx="27590">
                  <c:v>37.979738013986001</c:v>
                </c:pt>
                <c:pt idx="27591">
                  <c:v>37.981114590209799</c:v>
                </c:pt>
                <c:pt idx="27592">
                  <c:v>37.982491166433597</c:v>
                </c:pt>
                <c:pt idx="27593">
                  <c:v>37.983867742657402</c:v>
                </c:pt>
                <c:pt idx="27594">
                  <c:v>37.985244318881101</c:v>
                </c:pt>
                <c:pt idx="27595">
                  <c:v>37.986620895104899</c:v>
                </c:pt>
                <c:pt idx="27596">
                  <c:v>37.987997471328697</c:v>
                </c:pt>
                <c:pt idx="27597">
                  <c:v>37.989374047552403</c:v>
                </c:pt>
                <c:pt idx="27598">
                  <c:v>37.990750623776201</c:v>
                </c:pt>
                <c:pt idx="27599">
                  <c:v>37.992127199999999</c:v>
                </c:pt>
                <c:pt idx="27600">
                  <c:v>37.993503776223797</c:v>
                </c:pt>
                <c:pt idx="27601">
                  <c:v>37.994880352447602</c:v>
                </c:pt>
                <c:pt idx="27602">
                  <c:v>37.996256928671301</c:v>
                </c:pt>
                <c:pt idx="27603">
                  <c:v>37.997633504895099</c:v>
                </c:pt>
                <c:pt idx="27604">
                  <c:v>37.999010081118897</c:v>
                </c:pt>
                <c:pt idx="27605">
                  <c:v>38.000386657342702</c:v>
                </c:pt>
                <c:pt idx="27606">
                  <c:v>38.0017632335664</c:v>
                </c:pt>
                <c:pt idx="27607">
                  <c:v>38.003139809790198</c:v>
                </c:pt>
                <c:pt idx="27608">
                  <c:v>38.004516386013997</c:v>
                </c:pt>
                <c:pt idx="27609">
                  <c:v>38.005892962237802</c:v>
                </c:pt>
                <c:pt idx="27610">
                  <c:v>38.0072695384615</c:v>
                </c:pt>
                <c:pt idx="27611">
                  <c:v>38.008646114685298</c:v>
                </c:pt>
                <c:pt idx="27612">
                  <c:v>38.010022690909103</c:v>
                </c:pt>
                <c:pt idx="27613">
                  <c:v>38.011399267132902</c:v>
                </c:pt>
                <c:pt idx="27614">
                  <c:v>38.0127758433567</c:v>
                </c:pt>
                <c:pt idx="27615">
                  <c:v>38.014152419580398</c:v>
                </c:pt>
                <c:pt idx="27616">
                  <c:v>38.015528995804203</c:v>
                </c:pt>
                <c:pt idx="27617">
                  <c:v>38.016905572028001</c:v>
                </c:pt>
                <c:pt idx="27618">
                  <c:v>38.018282148251799</c:v>
                </c:pt>
                <c:pt idx="27619">
                  <c:v>38.019658724475498</c:v>
                </c:pt>
                <c:pt idx="27620">
                  <c:v>38.021035300699303</c:v>
                </c:pt>
                <c:pt idx="27621">
                  <c:v>38.022411876923101</c:v>
                </c:pt>
                <c:pt idx="27622">
                  <c:v>38.023788453146899</c:v>
                </c:pt>
                <c:pt idx="27623">
                  <c:v>38.025165029370598</c:v>
                </c:pt>
                <c:pt idx="27624">
                  <c:v>38.026541605594403</c:v>
                </c:pt>
                <c:pt idx="27625">
                  <c:v>38.027918181818201</c:v>
                </c:pt>
                <c:pt idx="27626">
                  <c:v>38.029294758041999</c:v>
                </c:pt>
                <c:pt idx="27627">
                  <c:v>38.030671334265698</c:v>
                </c:pt>
                <c:pt idx="27628">
                  <c:v>38.032047910489503</c:v>
                </c:pt>
                <c:pt idx="27629">
                  <c:v>38.033424486713301</c:v>
                </c:pt>
                <c:pt idx="27630">
                  <c:v>38.034801062937099</c:v>
                </c:pt>
                <c:pt idx="27631">
                  <c:v>38.036177639160897</c:v>
                </c:pt>
                <c:pt idx="27632">
                  <c:v>38.037554215384603</c:v>
                </c:pt>
                <c:pt idx="27633">
                  <c:v>38.038930791608401</c:v>
                </c:pt>
                <c:pt idx="27634">
                  <c:v>38.040307367832199</c:v>
                </c:pt>
                <c:pt idx="27635">
                  <c:v>38.041683944055997</c:v>
                </c:pt>
                <c:pt idx="27636">
                  <c:v>38.043060520279703</c:v>
                </c:pt>
                <c:pt idx="27637">
                  <c:v>38.044437096503501</c:v>
                </c:pt>
                <c:pt idx="27638">
                  <c:v>38.045813672727299</c:v>
                </c:pt>
                <c:pt idx="27639">
                  <c:v>38.047190248951097</c:v>
                </c:pt>
                <c:pt idx="27640">
                  <c:v>38.048566825174802</c:v>
                </c:pt>
                <c:pt idx="27641">
                  <c:v>38.0499434013986</c:v>
                </c:pt>
                <c:pt idx="27642">
                  <c:v>38.051319977622398</c:v>
                </c:pt>
                <c:pt idx="27643">
                  <c:v>38.052696553846197</c:v>
                </c:pt>
                <c:pt idx="27644">
                  <c:v>38.054073130069902</c:v>
                </c:pt>
                <c:pt idx="27645">
                  <c:v>38.0554497062937</c:v>
                </c:pt>
                <c:pt idx="27646">
                  <c:v>38.056826282517498</c:v>
                </c:pt>
                <c:pt idx="27647">
                  <c:v>38.058202858741303</c:v>
                </c:pt>
                <c:pt idx="27648">
                  <c:v>38.059579434965002</c:v>
                </c:pt>
                <c:pt idx="27649">
                  <c:v>38.0609560111888</c:v>
                </c:pt>
                <c:pt idx="27650">
                  <c:v>38.062332587412598</c:v>
                </c:pt>
                <c:pt idx="27651">
                  <c:v>38.063709163636403</c:v>
                </c:pt>
                <c:pt idx="27652">
                  <c:v>38.065085739860102</c:v>
                </c:pt>
                <c:pt idx="27653">
                  <c:v>38.0664623160839</c:v>
                </c:pt>
                <c:pt idx="27654">
                  <c:v>38.067838892307698</c:v>
                </c:pt>
                <c:pt idx="27655">
                  <c:v>38.069215468531503</c:v>
                </c:pt>
                <c:pt idx="27656">
                  <c:v>38.070592044755301</c:v>
                </c:pt>
                <c:pt idx="27657">
                  <c:v>38.071968620979</c:v>
                </c:pt>
                <c:pt idx="27658">
                  <c:v>38.073345197202798</c:v>
                </c:pt>
                <c:pt idx="27659">
                  <c:v>38.074721773426603</c:v>
                </c:pt>
                <c:pt idx="27660">
                  <c:v>38.076098349650401</c:v>
                </c:pt>
                <c:pt idx="27661">
                  <c:v>38.0774749258741</c:v>
                </c:pt>
                <c:pt idx="27662">
                  <c:v>38.078851502097898</c:v>
                </c:pt>
                <c:pt idx="27663">
                  <c:v>38.080228078321703</c:v>
                </c:pt>
                <c:pt idx="27664">
                  <c:v>38.081604654545501</c:v>
                </c:pt>
                <c:pt idx="27665">
                  <c:v>38.082981230769199</c:v>
                </c:pt>
                <c:pt idx="27666">
                  <c:v>38.084357806992998</c:v>
                </c:pt>
                <c:pt idx="27667">
                  <c:v>38.085734383216803</c:v>
                </c:pt>
                <c:pt idx="27668">
                  <c:v>38.087110959440601</c:v>
                </c:pt>
                <c:pt idx="27669">
                  <c:v>38.088487535664299</c:v>
                </c:pt>
                <c:pt idx="27670">
                  <c:v>38.089864111888097</c:v>
                </c:pt>
                <c:pt idx="27671">
                  <c:v>38.091240688111903</c:v>
                </c:pt>
                <c:pt idx="27672">
                  <c:v>38.092617264335701</c:v>
                </c:pt>
                <c:pt idx="27673">
                  <c:v>38.093993840559399</c:v>
                </c:pt>
                <c:pt idx="27674">
                  <c:v>38.095370416783197</c:v>
                </c:pt>
                <c:pt idx="27675">
                  <c:v>38.096746993007002</c:v>
                </c:pt>
                <c:pt idx="27676">
                  <c:v>38.0981235692308</c:v>
                </c:pt>
                <c:pt idx="27677">
                  <c:v>38.099500145454599</c:v>
                </c:pt>
                <c:pt idx="27678">
                  <c:v>38.100876721678297</c:v>
                </c:pt>
                <c:pt idx="27679">
                  <c:v>38.102253297902102</c:v>
                </c:pt>
                <c:pt idx="27680">
                  <c:v>38.1036298741259</c:v>
                </c:pt>
                <c:pt idx="27681">
                  <c:v>38.105006450349698</c:v>
                </c:pt>
                <c:pt idx="27682">
                  <c:v>38.106383026573397</c:v>
                </c:pt>
                <c:pt idx="27683">
                  <c:v>38.107759602797202</c:v>
                </c:pt>
                <c:pt idx="27684">
                  <c:v>38.109136179021</c:v>
                </c:pt>
                <c:pt idx="27685">
                  <c:v>38.110512755244798</c:v>
                </c:pt>
                <c:pt idx="27686">
                  <c:v>38.111889331468497</c:v>
                </c:pt>
                <c:pt idx="27687">
                  <c:v>38.113265907692302</c:v>
                </c:pt>
                <c:pt idx="27688">
                  <c:v>38.1146424839161</c:v>
                </c:pt>
                <c:pt idx="27689">
                  <c:v>38.116019060139898</c:v>
                </c:pt>
                <c:pt idx="27690">
                  <c:v>38.117395636363597</c:v>
                </c:pt>
                <c:pt idx="27691">
                  <c:v>38.118772212587402</c:v>
                </c:pt>
                <c:pt idx="27692">
                  <c:v>38.1201487888112</c:v>
                </c:pt>
                <c:pt idx="27693">
                  <c:v>38.121525365034998</c:v>
                </c:pt>
                <c:pt idx="27694">
                  <c:v>38.122901941258696</c:v>
                </c:pt>
                <c:pt idx="27695">
                  <c:v>38.124278517482502</c:v>
                </c:pt>
                <c:pt idx="27696">
                  <c:v>38.1256550937063</c:v>
                </c:pt>
                <c:pt idx="27697">
                  <c:v>38.127031669930098</c:v>
                </c:pt>
                <c:pt idx="27698">
                  <c:v>38.128408246153803</c:v>
                </c:pt>
                <c:pt idx="27699">
                  <c:v>38.129784822377601</c:v>
                </c:pt>
                <c:pt idx="27700">
                  <c:v>38.1311613986014</c:v>
                </c:pt>
                <c:pt idx="27701">
                  <c:v>38.132537974825198</c:v>
                </c:pt>
                <c:pt idx="27702">
                  <c:v>38.133914551049003</c:v>
                </c:pt>
                <c:pt idx="27703">
                  <c:v>38.135291127272701</c:v>
                </c:pt>
                <c:pt idx="27704">
                  <c:v>38.136667703496499</c:v>
                </c:pt>
                <c:pt idx="27705">
                  <c:v>38.138044279720297</c:v>
                </c:pt>
                <c:pt idx="27706">
                  <c:v>38.139420855944103</c:v>
                </c:pt>
                <c:pt idx="27707">
                  <c:v>38.140797432167801</c:v>
                </c:pt>
                <c:pt idx="27708">
                  <c:v>38.142174008391599</c:v>
                </c:pt>
                <c:pt idx="27709">
                  <c:v>38.143550584615397</c:v>
                </c:pt>
                <c:pt idx="27710">
                  <c:v>38.144927160839202</c:v>
                </c:pt>
                <c:pt idx="27711">
                  <c:v>38.146303737062901</c:v>
                </c:pt>
                <c:pt idx="27712">
                  <c:v>38.147680313286699</c:v>
                </c:pt>
                <c:pt idx="27713">
                  <c:v>38.149056889510497</c:v>
                </c:pt>
                <c:pt idx="27714">
                  <c:v>38.150433465734302</c:v>
                </c:pt>
                <c:pt idx="27715">
                  <c:v>38.151810041958001</c:v>
                </c:pt>
                <c:pt idx="27716">
                  <c:v>38.153186618181799</c:v>
                </c:pt>
                <c:pt idx="27717">
                  <c:v>38.154563194405597</c:v>
                </c:pt>
                <c:pt idx="27718">
                  <c:v>38.155939770629402</c:v>
                </c:pt>
                <c:pt idx="27719">
                  <c:v>38.1573163468532</c:v>
                </c:pt>
                <c:pt idx="27720">
                  <c:v>38.158692923076899</c:v>
                </c:pt>
                <c:pt idx="27721">
                  <c:v>38.160069499300697</c:v>
                </c:pt>
                <c:pt idx="27722">
                  <c:v>38.161446075524502</c:v>
                </c:pt>
                <c:pt idx="27723">
                  <c:v>38.1628226517483</c:v>
                </c:pt>
                <c:pt idx="27724">
                  <c:v>38.164199227971999</c:v>
                </c:pt>
                <c:pt idx="27725">
                  <c:v>38.165575804195797</c:v>
                </c:pt>
                <c:pt idx="27726">
                  <c:v>38.166952380419602</c:v>
                </c:pt>
                <c:pt idx="27727">
                  <c:v>38.1683289566434</c:v>
                </c:pt>
                <c:pt idx="27728">
                  <c:v>38.169705532867098</c:v>
                </c:pt>
                <c:pt idx="27729">
                  <c:v>38.171082109090896</c:v>
                </c:pt>
                <c:pt idx="27730">
                  <c:v>38.172458685314702</c:v>
                </c:pt>
                <c:pt idx="27731">
                  <c:v>38.1738352615385</c:v>
                </c:pt>
                <c:pt idx="27732">
                  <c:v>38.175211837762198</c:v>
                </c:pt>
                <c:pt idx="27733">
                  <c:v>38.176588413986003</c:v>
                </c:pt>
                <c:pt idx="27734">
                  <c:v>38.177964990209801</c:v>
                </c:pt>
                <c:pt idx="27735">
                  <c:v>38.1793415664336</c:v>
                </c:pt>
                <c:pt idx="27736">
                  <c:v>38.180718142657398</c:v>
                </c:pt>
                <c:pt idx="27737">
                  <c:v>38.182094718881103</c:v>
                </c:pt>
                <c:pt idx="27738">
                  <c:v>38.183471295104901</c:v>
                </c:pt>
                <c:pt idx="27739">
                  <c:v>38.184847871328699</c:v>
                </c:pt>
                <c:pt idx="27740">
                  <c:v>38.186224447552497</c:v>
                </c:pt>
                <c:pt idx="27741">
                  <c:v>38.187601023776203</c:v>
                </c:pt>
                <c:pt idx="27742">
                  <c:v>38.188977600000001</c:v>
                </c:pt>
                <c:pt idx="27743">
                  <c:v>38.190354176223799</c:v>
                </c:pt>
                <c:pt idx="27744">
                  <c:v>38.191730752447597</c:v>
                </c:pt>
                <c:pt idx="27745">
                  <c:v>38.193107328671303</c:v>
                </c:pt>
                <c:pt idx="27746">
                  <c:v>38.194483904895101</c:v>
                </c:pt>
                <c:pt idx="27747">
                  <c:v>38.195860481118899</c:v>
                </c:pt>
                <c:pt idx="27748">
                  <c:v>38.197237057342697</c:v>
                </c:pt>
                <c:pt idx="27749">
                  <c:v>38.198613633566403</c:v>
                </c:pt>
                <c:pt idx="27750">
                  <c:v>38.199990209790201</c:v>
                </c:pt>
                <c:pt idx="27751">
                  <c:v>38.201366786013999</c:v>
                </c:pt>
                <c:pt idx="27752">
                  <c:v>38.202743362237797</c:v>
                </c:pt>
                <c:pt idx="27753">
                  <c:v>38.204119938461503</c:v>
                </c:pt>
                <c:pt idx="27754">
                  <c:v>38.205496514685301</c:v>
                </c:pt>
                <c:pt idx="27755">
                  <c:v>38.206873090909099</c:v>
                </c:pt>
                <c:pt idx="27756">
                  <c:v>38.208249667132897</c:v>
                </c:pt>
                <c:pt idx="27757">
                  <c:v>38.209626243356702</c:v>
                </c:pt>
                <c:pt idx="27758">
                  <c:v>38.211002819580401</c:v>
                </c:pt>
                <c:pt idx="27759">
                  <c:v>38.212379395804199</c:v>
                </c:pt>
                <c:pt idx="27760">
                  <c:v>38.213755972027997</c:v>
                </c:pt>
                <c:pt idx="27761">
                  <c:v>38.215132548251802</c:v>
                </c:pt>
                <c:pt idx="27762">
                  <c:v>38.2165091244755</c:v>
                </c:pt>
                <c:pt idx="27763">
                  <c:v>38.217885700699298</c:v>
                </c:pt>
                <c:pt idx="27764">
                  <c:v>38.219262276923097</c:v>
                </c:pt>
                <c:pt idx="27765">
                  <c:v>38.220638853146902</c:v>
                </c:pt>
                <c:pt idx="27766">
                  <c:v>38.2220154293706</c:v>
                </c:pt>
                <c:pt idx="27767">
                  <c:v>38.223392005594398</c:v>
                </c:pt>
                <c:pt idx="27768">
                  <c:v>38.224768581818203</c:v>
                </c:pt>
                <c:pt idx="27769">
                  <c:v>38.226145158042002</c:v>
                </c:pt>
                <c:pt idx="27770">
                  <c:v>38.2275217342657</c:v>
                </c:pt>
                <c:pt idx="27771">
                  <c:v>38.228898310489498</c:v>
                </c:pt>
                <c:pt idx="27772">
                  <c:v>38.230274886713303</c:v>
                </c:pt>
                <c:pt idx="27773">
                  <c:v>38.231651462937101</c:v>
                </c:pt>
                <c:pt idx="27774">
                  <c:v>38.2330280391608</c:v>
                </c:pt>
                <c:pt idx="27775">
                  <c:v>38.234404615384598</c:v>
                </c:pt>
                <c:pt idx="27776">
                  <c:v>38.235781191608403</c:v>
                </c:pt>
                <c:pt idx="27777">
                  <c:v>38.237157767832201</c:v>
                </c:pt>
                <c:pt idx="27778">
                  <c:v>38.238534344055999</c:v>
                </c:pt>
                <c:pt idx="27779">
                  <c:v>38.239910920279698</c:v>
                </c:pt>
                <c:pt idx="27780">
                  <c:v>38.241287496503503</c:v>
                </c:pt>
                <c:pt idx="27781">
                  <c:v>38.242664072727301</c:v>
                </c:pt>
                <c:pt idx="27782">
                  <c:v>38.244040648951099</c:v>
                </c:pt>
                <c:pt idx="27783">
                  <c:v>38.245417225174798</c:v>
                </c:pt>
                <c:pt idx="27784">
                  <c:v>38.246793801398603</c:v>
                </c:pt>
                <c:pt idx="27785">
                  <c:v>38.248170377622401</c:v>
                </c:pt>
                <c:pt idx="27786">
                  <c:v>38.249546953846199</c:v>
                </c:pt>
                <c:pt idx="27787">
                  <c:v>38.250923530069898</c:v>
                </c:pt>
                <c:pt idx="27788">
                  <c:v>38.252300106293703</c:v>
                </c:pt>
                <c:pt idx="27789">
                  <c:v>38.253676682517501</c:v>
                </c:pt>
                <c:pt idx="27790">
                  <c:v>38.255053258741299</c:v>
                </c:pt>
                <c:pt idx="27791">
                  <c:v>38.256429834964997</c:v>
                </c:pt>
                <c:pt idx="27792">
                  <c:v>38.257806411188803</c:v>
                </c:pt>
                <c:pt idx="27793">
                  <c:v>38.259182987412601</c:v>
                </c:pt>
                <c:pt idx="27794">
                  <c:v>38.260559563636399</c:v>
                </c:pt>
                <c:pt idx="27795">
                  <c:v>38.261936139860197</c:v>
                </c:pt>
                <c:pt idx="27796">
                  <c:v>38.263312716083902</c:v>
                </c:pt>
                <c:pt idx="27797">
                  <c:v>38.2646892923077</c:v>
                </c:pt>
                <c:pt idx="27798">
                  <c:v>38.266065868531498</c:v>
                </c:pt>
                <c:pt idx="27799">
                  <c:v>38.267442444755297</c:v>
                </c:pt>
                <c:pt idx="27800">
                  <c:v>38.268819020979002</c:v>
                </c:pt>
                <c:pt idx="27801">
                  <c:v>38.2701955972028</c:v>
                </c:pt>
                <c:pt idx="27802">
                  <c:v>38.271572173426598</c:v>
                </c:pt>
                <c:pt idx="27803">
                  <c:v>38.272948749650403</c:v>
                </c:pt>
                <c:pt idx="27804">
                  <c:v>38.274325325874102</c:v>
                </c:pt>
                <c:pt idx="27805">
                  <c:v>38.2757019020979</c:v>
                </c:pt>
                <c:pt idx="27806">
                  <c:v>38.277078478321698</c:v>
                </c:pt>
                <c:pt idx="27807">
                  <c:v>38.278455054545503</c:v>
                </c:pt>
                <c:pt idx="27808">
                  <c:v>38.279831630769202</c:v>
                </c:pt>
                <c:pt idx="27809">
                  <c:v>38.281208206993</c:v>
                </c:pt>
                <c:pt idx="27810">
                  <c:v>38.282584783216798</c:v>
                </c:pt>
                <c:pt idx="27811">
                  <c:v>38.283961359440603</c:v>
                </c:pt>
                <c:pt idx="27812">
                  <c:v>38.285337935664302</c:v>
                </c:pt>
                <c:pt idx="27813">
                  <c:v>38.2867145118881</c:v>
                </c:pt>
                <c:pt idx="27814">
                  <c:v>38.288091088111898</c:v>
                </c:pt>
                <c:pt idx="27815">
                  <c:v>38.289467664335703</c:v>
                </c:pt>
                <c:pt idx="27816">
                  <c:v>38.290844240559402</c:v>
                </c:pt>
                <c:pt idx="27817">
                  <c:v>38.2922208167832</c:v>
                </c:pt>
                <c:pt idx="27818">
                  <c:v>38.293597393006998</c:v>
                </c:pt>
                <c:pt idx="27819">
                  <c:v>38.294973969230803</c:v>
                </c:pt>
                <c:pt idx="27820">
                  <c:v>38.296350545454601</c:v>
                </c:pt>
                <c:pt idx="27821">
                  <c:v>38.2977271216783</c:v>
                </c:pt>
                <c:pt idx="27822">
                  <c:v>38.299103697902098</c:v>
                </c:pt>
                <c:pt idx="27823">
                  <c:v>38.300480274125903</c:v>
                </c:pt>
                <c:pt idx="27824">
                  <c:v>38.301856850349701</c:v>
                </c:pt>
                <c:pt idx="27825">
                  <c:v>38.303233426573399</c:v>
                </c:pt>
                <c:pt idx="27826">
                  <c:v>38.304610002797197</c:v>
                </c:pt>
                <c:pt idx="27827">
                  <c:v>38.305986579021003</c:v>
                </c:pt>
                <c:pt idx="27828">
                  <c:v>38.307363155244801</c:v>
                </c:pt>
                <c:pt idx="27829">
                  <c:v>38.308739731468499</c:v>
                </c:pt>
                <c:pt idx="27830">
                  <c:v>38.310116307692297</c:v>
                </c:pt>
                <c:pt idx="27831">
                  <c:v>38.311492883916102</c:v>
                </c:pt>
                <c:pt idx="27832">
                  <c:v>38.3128694601399</c:v>
                </c:pt>
                <c:pt idx="27833">
                  <c:v>38.314246036363699</c:v>
                </c:pt>
                <c:pt idx="27834">
                  <c:v>38.315622612587397</c:v>
                </c:pt>
                <c:pt idx="27835">
                  <c:v>38.316999188811202</c:v>
                </c:pt>
                <c:pt idx="27836">
                  <c:v>38.318375765035</c:v>
                </c:pt>
                <c:pt idx="27837">
                  <c:v>38.319752341258699</c:v>
                </c:pt>
                <c:pt idx="27838">
                  <c:v>38.321128917482497</c:v>
                </c:pt>
                <c:pt idx="27839">
                  <c:v>38.322505493706302</c:v>
                </c:pt>
                <c:pt idx="27840">
                  <c:v>38.3238820699301</c:v>
                </c:pt>
                <c:pt idx="27841">
                  <c:v>38.325258646153898</c:v>
                </c:pt>
                <c:pt idx="27842">
                  <c:v>38.326635222377597</c:v>
                </c:pt>
                <c:pt idx="27843">
                  <c:v>38.328011798601402</c:v>
                </c:pt>
                <c:pt idx="27844">
                  <c:v>38.3293883748252</c:v>
                </c:pt>
                <c:pt idx="27845">
                  <c:v>38.330764951048998</c:v>
                </c:pt>
                <c:pt idx="27846">
                  <c:v>38.332141527272697</c:v>
                </c:pt>
                <c:pt idx="27847">
                  <c:v>38.333518103496502</c:v>
                </c:pt>
                <c:pt idx="27848">
                  <c:v>38.3348946797203</c:v>
                </c:pt>
                <c:pt idx="27849">
                  <c:v>38.336271255944098</c:v>
                </c:pt>
                <c:pt idx="27850">
                  <c:v>38.337647832167796</c:v>
                </c:pt>
                <c:pt idx="27851">
                  <c:v>38.339024408391602</c:v>
                </c:pt>
                <c:pt idx="27852">
                  <c:v>38.3404009846154</c:v>
                </c:pt>
                <c:pt idx="27853">
                  <c:v>38.341777560839198</c:v>
                </c:pt>
                <c:pt idx="27854">
                  <c:v>38.343154137062903</c:v>
                </c:pt>
                <c:pt idx="27855">
                  <c:v>38.344530713286701</c:v>
                </c:pt>
                <c:pt idx="27856">
                  <c:v>38.3459072895105</c:v>
                </c:pt>
                <c:pt idx="27857">
                  <c:v>38.347283865734298</c:v>
                </c:pt>
                <c:pt idx="27858">
                  <c:v>38.348660441958003</c:v>
                </c:pt>
                <c:pt idx="27859">
                  <c:v>38.350037018181801</c:v>
                </c:pt>
                <c:pt idx="27860">
                  <c:v>38.351413594405599</c:v>
                </c:pt>
                <c:pt idx="27861">
                  <c:v>38.352790170629397</c:v>
                </c:pt>
                <c:pt idx="27862">
                  <c:v>38.354166746853203</c:v>
                </c:pt>
                <c:pt idx="27863">
                  <c:v>38.355543323076901</c:v>
                </c:pt>
                <c:pt idx="27864">
                  <c:v>38.356919899300699</c:v>
                </c:pt>
                <c:pt idx="27865">
                  <c:v>38.358296475524497</c:v>
                </c:pt>
                <c:pt idx="27866">
                  <c:v>38.359673051748302</c:v>
                </c:pt>
                <c:pt idx="27867">
                  <c:v>38.361049627972001</c:v>
                </c:pt>
                <c:pt idx="27868">
                  <c:v>38.362426204195799</c:v>
                </c:pt>
                <c:pt idx="27869">
                  <c:v>38.363802780419597</c:v>
                </c:pt>
                <c:pt idx="27870">
                  <c:v>38.365179356643402</c:v>
                </c:pt>
                <c:pt idx="27871">
                  <c:v>38.366555932867101</c:v>
                </c:pt>
                <c:pt idx="27872">
                  <c:v>38.367932509090899</c:v>
                </c:pt>
                <c:pt idx="27873">
                  <c:v>38.369309085314697</c:v>
                </c:pt>
                <c:pt idx="27874">
                  <c:v>38.370685661538502</c:v>
                </c:pt>
                <c:pt idx="27875">
                  <c:v>38.372062237762201</c:v>
                </c:pt>
                <c:pt idx="27876">
                  <c:v>38.373438813985999</c:v>
                </c:pt>
                <c:pt idx="27877">
                  <c:v>38.374815390209797</c:v>
                </c:pt>
                <c:pt idx="27878">
                  <c:v>38.376191966433602</c:v>
                </c:pt>
                <c:pt idx="27879">
                  <c:v>38.3775685426574</c:v>
                </c:pt>
                <c:pt idx="27880">
                  <c:v>38.378945118881099</c:v>
                </c:pt>
                <c:pt idx="27881">
                  <c:v>38.380321695104897</c:v>
                </c:pt>
                <c:pt idx="27882">
                  <c:v>38.381698271328702</c:v>
                </c:pt>
                <c:pt idx="27883">
                  <c:v>38.3830748475525</c:v>
                </c:pt>
                <c:pt idx="27884">
                  <c:v>38.384451423776198</c:v>
                </c:pt>
                <c:pt idx="27885">
                  <c:v>38.385827999999997</c:v>
                </c:pt>
                <c:pt idx="27886">
                  <c:v>38.387204576223802</c:v>
                </c:pt>
                <c:pt idx="27887">
                  <c:v>38.3885811524476</c:v>
                </c:pt>
                <c:pt idx="27888">
                  <c:v>38.389957728671298</c:v>
                </c:pt>
                <c:pt idx="27889">
                  <c:v>38.391334304895103</c:v>
                </c:pt>
                <c:pt idx="27890">
                  <c:v>38.392710881118902</c:v>
                </c:pt>
                <c:pt idx="27891">
                  <c:v>38.3940874573427</c:v>
                </c:pt>
                <c:pt idx="27892">
                  <c:v>38.395464033566398</c:v>
                </c:pt>
                <c:pt idx="27893">
                  <c:v>38.396840609790203</c:v>
                </c:pt>
                <c:pt idx="27894">
                  <c:v>38.398217186014001</c:v>
                </c:pt>
                <c:pt idx="27895">
                  <c:v>38.399593762237799</c:v>
                </c:pt>
                <c:pt idx="27896">
                  <c:v>38.400970338461498</c:v>
                </c:pt>
                <c:pt idx="27897">
                  <c:v>38.402346914685303</c:v>
                </c:pt>
                <c:pt idx="27898">
                  <c:v>38.403723490909101</c:v>
                </c:pt>
                <c:pt idx="27899">
                  <c:v>38.405100067132899</c:v>
                </c:pt>
                <c:pt idx="27900">
                  <c:v>38.406476643356697</c:v>
                </c:pt>
                <c:pt idx="27901">
                  <c:v>38.407853219580403</c:v>
                </c:pt>
                <c:pt idx="27902">
                  <c:v>38.409229795804201</c:v>
                </c:pt>
                <c:pt idx="27903">
                  <c:v>38.410606372027999</c:v>
                </c:pt>
                <c:pt idx="27904">
                  <c:v>38.411982948251797</c:v>
                </c:pt>
                <c:pt idx="27905">
                  <c:v>38.413359524475503</c:v>
                </c:pt>
                <c:pt idx="27906">
                  <c:v>38.414736100699301</c:v>
                </c:pt>
                <c:pt idx="27907">
                  <c:v>38.416112676923099</c:v>
                </c:pt>
                <c:pt idx="27908">
                  <c:v>38.417489253146897</c:v>
                </c:pt>
                <c:pt idx="27909">
                  <c:v>38.418865829370603</c:v>
                </c:pt>
                <c:pt idx="27910">
                  <c:v>38.420242405594401</c:v>
                </c:pt>
                <c:pt idx="27911">
                  <c:v>38.421618981818199</c:v>
                </c:pt>
                <c:pt idx="27912">
                  <c:v>38.422995558041997</c:v>
                </c:pt>
                <c:pt idx="27913">
                  <c:v>38.424372134265703</c:v>
                </c:pt>
                <c:pt idx="27914">
                  <c:v>38.425748710489501</c:v>
                </c:pt>
                <c:pt idx="27915">
                  <c:v>38.427125286713299</c:v>
                </c:pt>
                <c:pt idx="27916">
                  <c:v>38.428501862937097</c:v>
                </c:pt>
                <c:pt idx="27917">
                  <c:v>38.429878439160802</c:v>
                </c:pt>
                <c:pt idx="27918">
                  <c:v>38.4312550153846</c:v>
                </c:pt>
                <c:pt idx="27919">
                  <c:v>38.432631591608398</c:v>
                </c:pt>
                <c:pt idx="27920">
                  <c:v>38.434008167832197</c:v>
                </c:pt>
                <c:pt idx="27921">
                  <c:v>38.435384744056002</c:v>
                </c:pt>
                <c:pt idx="27922">
                  <c:v>38.4367613202797</c:v>
                </c:pt>
                <c:pt idx="27923">
                  <c:v>38.438137896503498</c:v>
                </c:pt>
                <c:pt idx="27924">
                  <c:v>38.439514472727303</c:v>
                </c:pt>
                <c:pt idx="27925">
                  <c:v>38.440891048951102</c:v>
                </c:pt>
                <c:pt idx="27926">
                  <c:v>38.4422676251748</c:v>
                </c:pt>
                <c:pt idx="27927">
                  <c:v>38.443644201398598</c:v>
                </c:pt>
                <c:pt idx="27928">
                  <c:v>38.445020777622403</c:v>
                </c:pt>
                <c:pt idx="27929">
                  <c:v>38.446397353846201</c:v>
                </c:pt>
                <c:pt idx="27930">
                  <c:v>38.4477739300699</c:v>
                </c:pt>
                <c:pt idx="27931">
                  <c:v>38.449150506293698</c:v>
                </c:pt>
                <c:pt idx="27932">
                  <c:v>38.450527082517503</c:v>
                </c:pt>
                <c:pt idx="27933">
                  <c:v>38.451903658741301</c:v>
                </c:pt>
                <c:pt idx="27934">
                  <c:v>38.453280234965</c:v>
                </c:pt>
                <c:pt idx="27935">
                  <c:v>38.454656811188798</c:v>
                </c:pt>
                <c:pt idx="27936">
                  <c:v>38.456033387412603</c:v>
                </c:pt>
                <c:pt idx="27937">
                  <c:v>38.457409963636401</c:v>
                </c:pt>
                <c:pt idx="27938">
                  <c:v>38.4587865398601</c:v>
                </c:pt>
                <c:pt idx="27939">
                  <c:v>38.460163116083898</c:v>
                </c:pt>
                <c:pt idx="27940">
                  <c:v>38.461539692307703</c:v>
                </c:pt>
                <c:pt idx="27941">
                  <c:v>38.462916268531501</c:v>
                </c:pt>
                <c:pt idx="27942">
                  <c:v>38.464292844755299</c:v>
                </c:pt>
                <c:pt idx="27943">
                  <c:v>38.465669420978998</c:v>
                </c:pt>
                <c:pt idx="27944">
                  <c:v>38.467045997202803</c:v>
                </c:pt>
                <c:pt idx="27945">
                  <c:v>38.468422573426601</c:v>
                </c:pt>
                <c:pt idx="27946">
                  <c:v>38.469799149650399</c:v>
                </c:pt>
                <c:pt idx="27947">
                  <c:v>38.471175725874097</c:v>
                </c:pt>
                <c:pt idx="27948">
                  <c:v>38.472552302097903</c:v>
                </c:pt>
                <c:pt idx="27949">
                  <c:v>38.473928878321701</c:v>
                </c:pt>
                <c:pt idx="27950">
                  <c:v>38.475305454545499</c:v>
                </c:pt>
                <c:pt idx="27951">
                  <c:v>38.476682030769197</c:v>
                </c:pt>
                <c:pt idx="27952">
                  <c:v>38.478058606993002</c:v>
                </c:pt>
                <c:pt idx="27953">
                  <c:v>38.4794351832168</c:v>
                </c:pt>
                <c:pt idx="27954">
                  <c:v>38.480811759440599</c:v>
                </c:pt>
                <c:pt idx="27955">
                  <c:v>38.482188335664297</c:v>
                </c:pt>
                <c:pt idx="27956">
                  <c:v>38.483564911888102</c:v>
                </c:pt>
                <c:pt idx="27957">
                  <c:v>38.4849414881119</c:v>
                </c:pt>
                <c:pt idx="27958">
                  <c:v>38.486318064335698</c:v>
                </c:pt>
                <c:pt idx="27959">
                  <c:v>38.487694640559504</c:v>
                </c:pt>
                <c:pt idx="27960">
                  <c:v>38.489071216783202</c:v>
                </c:pt>
                <c:pt idx="27961">
                  <c:v>38.490447793007</c:v>
                </c:pt>
                <c:pt idx="27962">
                  <c:v>38.491824369230798</c:v>
                </c:pt>
                <c:pt idx="27963">
                  <c:v>38.493200945454603</c:v>
                </c:pt>
                <c:pt idx="27964">
                  <c:v>38.494577521678302</c:v>
                </c:pt>
                <c:pt idx="27965">
                  <c:v>38.4959540979021</c:v>
                </c:pt>
                <c:pt idx="27966">
                  <c:v>38.497330674125898</c:v>
                </c:pt>
                <c:pt idx="27967">
                  <c:v>38.498707250349703</c:v>
                </c:pt>
                <c:pt idx="27968">
                  <c:v>38.500083826573402</c:v>
                </c:pt>
                <c:pt idx="27969">
                  <c:v>38.5014604027972</c:v>
                </c:pt>
                <c:pt idx="27970">
                  <c:v>38.502836979020998</c:v>
                </c:pt>
                <c:pt idx="27971">
                  <c:v>38.504213555244803</c:v>
                </c:pt>
                <c:pt idx="27972">
                  <c:v>38.505590131468502</c:v>
                </c:pt>
                <c:pt idx="27973">
                  <c:v>38.5069667076923</c:v>
                </c:pt>
                <c:pt idx="27974">
                  <c:v>38.508343283916098</c:v>
                </c:pt>
                <c:pt idx="27975">
                  <c:v>38.509719860139903</c:v>
                </c:pt>
                <c:pt idx="27976">
                  <c:v>38.511096436363601</c:v>
                </c:pt>
                <c:pt idx="27977">
                  <c:v>38.5124730125874</c:v>
                </c:pt>
                <c:pt idx="27978">
                  <c:v>38.513849588811198</c:v>
                </c:pt>
                <c:pt idx="27979">
                  <c:v>38.515226165035003</c:v>
                </c:pt>
                <c:pt idx="27980">
                  <c:v>38.516602741258701</c:v>
                </c:pt>
                <c:pt idx="27981">
                  <c:v>38.517979317482499</c:v>
                </c:pt>
                <c:pt idx="27982">
                  <c:v>38.519355893706297</c:v>
                </c:pt>
                <c:pt idx="27983">
                  <c:v>38.520732469930103</c:v>
                </c:pt>
                <c:pt idx="27984">
                  <c:v>38.522109046153901</c:v>
                </c:pt>
                <c:pt idx="27985">
                  <c:v>38.523485622377599</c:v>
                </c:pt>
                <c:pt idx="27986">
                  <c:v>38.524862198601397</c:v>
                </c:pt>
                <c:pt idx="27987">
                  <c:v>38.526238774825202</c:v>
                </c:pt>
                <c:pt idx="27988">
                  <c:v>38.527615351049</c:v>
                </c:pt>
                <c:pt idx="27989">
                  <c:v>38.528991927272699</c:v>
                </c:pt>
                <c:pt idx="27990">
                  <c:v>38.530368503496497</c:v>
                </c:pt>
                <c:pt idx="27991">
                  <c:v>38.531745079720302</c:v>
                </c:pt>
                <c:pt idx="27992">
                  <c:v>38.5331216559441</c:v>
                </c:pt>
                <c:pt idx="27993">
                  <c:v>38.534498232167799</c:v>
                </c:pt>
                <c:pt idx="27994">
                  <c:v>38.535874808391597</c:v>
                </c:pt>
                <c:pt idx="27995">
                  <c:v>38.537251384615402</c:v>
                </c:pt>
                <c:pt idx="27996">
                  <c:v>38.5386279608392</c:v>
                </c:pt>
                <c:pt idx="27997">
                  <c:v>38.540004537062998</c:v>
                </c:pt>
                <c:pt idx="27998">
                  <c:v>38.541381113286697</c:v>
                </c:pt>
                <c:pt idx="27999">
                  <c:v>38.542757689510502</c:v>
                </c:pt>
                <c:pt idx="28000">
                  <c:v>38.5441342657343</c:v>
                </c:pt>
                <c:pt idx="28001">
                  <c:v>38.545510841957999</c:v>
                </c:pt>
                <c:pt idx="28002">
                  <c:v>38.546887418181797</c:v>
                </c:pt>
                <c:pt idx="28003">
                  <c:v>38.548263994405602</c:v>
                </c:pt>
                <c:pt idx="28004">
                  <c:v>38.5496405706294</c:v>
                </c:pt>
                <c:pt idx="28005">
                  <c:v>38.551017146853198</c:v>
                </c:pt>
                <c:pt idx="28006">
                  <c:v>38.552393723076896</c:v>
                </c:pt>
                <c:pt idx="28007">
                  <c:v>38.553770299300702</c:v>
                </c:pt>
                <c:pt idx="28008">
                  <c:v>38.5551468755245</c:v>
                </c:pt>
                <c:pt idx="28009">
                  <c:v>38.556523451748298</c:v>
                </c:pt>
                <c:pt idx="28010">
                  <c:v>38.557900027972003</c:v>
                </c:pt>
                <c:pt idx="28011">
                  <c:v>38.559276604195801</c:v>
                </c:pt>
                <c:pt idx="28012">
                  <c:v>38.5606531804196</c:v>
                </c:pt>
                <c:pt idx="28013">
                  <c:v>38.562029756643398</c:v>
                </c:pt>
                <c:pt idx="28014">
                  <c:v>38.563406332867103</c:v>
                </c:pt>
                <c:pt idx="28015">
                  <c:v>38.564782909090901</c:v>
                </c:pt>
                <c:pt idx="28016">
                  <c:v>38.566159485314699</c:v>
                </c:pt>
                <c:pt idx="28017">
                  <c:v>38.567536061538497</c:v>
                </c:pt>
                <c:pt idx="28018">
                  <c:v>38.568912637762203</c:v>
                </c:pt>
                <c:pt idx="28019">
                  <c:v>38.570289213986001</c:v>
                </c:pt>
                <c:pt idx="28020">
                  <c:v>38.571665790209799</c:v>
                </c:pt>
                <c:pt idx="28021">
                  <c:v>38.573042366433597</c:v>
                </c:pt>
                <c:pt idx="28022">
                  <c:v>38.574418942657303</c:v>
                </c:pt>
                <c:pt idx="28023">
                  <c:v>38.575795518881101</c:v>
                </c:pt>
                <c:pt idx="28024">
                  <c:v>38.577172095104899</c:v>
                </c:pt>
                <c:pt idx="28025">
                  <c:v>38.578548671328697</c:v>
                </c:pt>
                <c:pt idx="28026">
                  <c:v>38.579925247552502</c:v>
                </c:pt>
                <c:pt idx="28027">
                  <c:v>38.581301823776201</c:v>
                </c:pt>
                <c:pt idx="28028">
                  <c:v>38.582678399999999</c:v>
                </c:pt>
                <c:pt idx="28029">
                  <c:v>38.584054976223797</c:v>
                </c:pt>
                <c:pt idx="28030">
                  <c:v>38.585431552447602</c:v>
                </c:pt>
                <c:pt idx="28031">
                  <c:v>38.586808128671301</c:v>
                </c:pt>
                <c:pt idx="28032">
                  <c:v>38.588184704895099</c:v>
                </c:pt>
                <c:pt idx="28033">
                  <c:v>38.589561281118897</c:v>
                </c:pt>
                <c:pt idx="28034">
                  <c:v>38.590937857342702</c:v>
                </c:pt>
                <c:pt idx="28035">
                  <c:v>38.592314433566401</c:v>
                </c:pt>
                <c:pt idx="28036">
                  <c:v>38.593691009790199</c:v>
                </c:pt>
                <c:pt idx="28037">
                  <c:v>38.595067586013997</c:v>
                </c:pt>
                <c:pt idx="28038">
                  <c:v>38.596444162237802</c:v>
                </c:pt>
                <c:pt idx="28039">
                  <c:v>38.5978207384615</c:v>
                </c:pt>
                <c:pt idx="28040">
                  <c:v>38.599197314685298</c:v>
                </c:pt>
                <c:pt idx="28041">
                  <c:v>38.600573890909097</c:v>
                </c:pt>
                <c:pt idx="28042">
                  <c:v>38.601950467132902</c:v>
                </c:pt>
                <c:pt idx="28043">
                  <c:v>38.6033270433567</c:v>
                </c:pt>
                <c:pt idx="28044">
                  <c:v>38.604703619580398</c:v>
                </c:pt>
                <c:pt idx="28045">
                  <c:v>38.606080195804203</c:v>
                </c:pt>
                <c:pt idx="28046">
                  <c:v>38.607456772028002</c:v>
                </c:pt>
                <c:pt idx="28047">
                  <c:v>38.6088333482518</c:v>
                </c:pt>
                <c:pt idx="28048">
                  <c:v>38.610209924475498</c:v>
                </c:pt>
                <c:pt idx="28049">
                  <c:v>38.611586500699303</c:v>
                </c:pt>
                <c:pt idx="28050">
                  <c:v>38.612963076923101</c:v>
                </c:pt>
                <c:pt idx="28051">
                  <c:v>38.614339653146899</c:v>
                </c:pt>
                <c:pt idx="28052">
                  <c:v>38.615716229370598</c:v>
                </c:pt>
                <c:pt idx="28053">
                  <c:v>38.617092805594403</c:v>
                </c:pt>
                <c:pt idx="28054">
                  <c:v>38.618469381818201</c:v>
                </c:pt>
                <c:pt idx="28055">
                  <c:v>38.619845958041999</c:v>
                </c:pt>
                <c:pt idx="28056">
                  <c:v>38.621222534265698</c:v>
                </c:pt>
                <c:pt idx="28057">
                  <c:v>38.622599110489503</c:v>
                </c:pt>
                <c:pt idx="28058">
                  <c:v>38.623975686713301</c:v>
                </c:pt>
                <c:pt idx="28059">
                  <c:v>38.625352262937099</c:v>
                </c:pt>
                <c:pt idx="28060">
                  <c:v>38.626728839160798</c:v>
                </c:pt>
                <c:pt idx="28061">
                  <c:v>38.628105415384603</c:v>
                </c:pt>
                <c:pt idx="28062">
                  <c:v>38.629481991608401</c:v>
                </c:pt>
                <c:pt idx="28063">
                  <c:v>38.630858567832199</c:v>
                </c:pt>
                <c:pt idx="28064">
                  <c:v>38.632235144055997</c:v>
                </c:pt>
                <c:pt idx="28065">
                  <c:v>38.633611720279703</c:v>
                </c:pt>
                <c:pt idx="28066">
                  <c:v>38.634988296503501</c:v>
                </c:pt>
                <c:pt idx="28067">
                  <c:v>38.636364872727299</c:v>
                </c:pt>
                <c:pt idx="28068">
                  <c:v>38.637741448951097</c:v>
                </c:pt>
                <c:pt idx="28069">
                  <c:v>38.639118025174803</c:v>
                </c:pt>
                <c:pt idx="28070">
                  <c:v>38.640494601398601</c:v>
                </c:pt>
                <c:pt idx="28071">
                  <c:v>38.641871177622399</c:v>
                </c:pt>
                <c:pt idx="28072">
                  <c:v>38.643247753846197</c:v>
                </c:pt>
                <c:pt idx="28073">
                  <c:v>38.644624330069902</c:v>
                </c:pt>
                <c:pt idx="28074">
                  <c:v>38.6460009062937</c:v>
                </c:pt>
                <c:pt idx="28075">
                  <c:v>38.647377482517498</c:v>
                </c:pt>
                <c:pt idx="28076">
                  <c:v>38.648754058741297</c:v>
                </c:pt>
                <c:pt idx="28077">
                  <c:v>38.650130634965002</c:v>
                </c:pt>
                <c:pt idx="28078">
                  <c:v>38.6515072111888</c:v>
                </c:pt>
                <c:pt idx="28079">
                  <c:v>38.652883787412598</c:v>
                </c:pt>
                <c:pt idx="28080">
                  <c:v>38.654260363636403</c:v>
                </c:pt>
                <c:pt idx="28081">
                  <c:v>38.655636939860102</c:v>
                </c:pt>
                <c:pt idx="28082">
                  <c:v>38.6570135160839</c:v>
                </c:pt>
                <c:pt idx="28083">
                  <c:v>38.658390092307698</c:v>
                </c:pt>
                <c:pt idx="28084">
                  <c:v>38.659766668531503</c:v>
                </c:pt>
                <c:pt idx="28085">
                  <c:v>38.661143244755301</c:v>
                </c:pt>
                <c:pt idx="28086">
                  <c:v>38.662519820979</c:v>
                </c:pt>
                <c:pt idx="28087">
                  <c:v>38.663896397202798</c:v>
                </c:pt>
                <c:pt idx="28088">
                  <c:v>38.665272973426603</c:v>
                </c:pt>
                <c:pt idx="28089">
                  <c:v>38.666649549650401</c:v>
                </c:pt>
                <c:pt idx="28090">
                  <c:v>38.6680261258741</c:v>
                </c:pt>
                <c:pt idx="28091">
                  <c:v>38.669402702097898</c:v>
                </c:pt>
                <c:pt idx="28092">
                  <c:v>38.670779278321703</c:v>
                </c:pt>
                <c:pt idx="28093">
                  <c:v>38.672155854545501</c:v>
                </c:pt>
                <c:pt idx="28094">
                  <c:v>38.6735324307692</c:v>
                </c:pt>
                <c:pt idx="28095">
                  <c:v>38.674909006992998</c:v>
                </c:pt>
                <c:pt idx="28096">
                  <c:v>38.676285583216803</c:v>
                </c:pt>
                <c:pt idx="28097">
                  <c:v>38.677662159440601</c:v>
                </c:pt>
                <c:pt idx="28098">
                  <c:v>38.6790387356643</c:v>
                </c:pt>
                <c:pt idx="28099">
                  <c:v>38.680415311888098</c:v>
                </c:pt>
                <c:pt idx="28100">
                  <c:v>38.681791888111903</c:v>
                </c:pt>
                <c:pt idx="28101">
                  <c:v>38.683168464335701</c:v>
                </c:pt>
                <c:pt idx="28102">
                  <c:v>38.684545040559499</c:v>
                </c:pt>
                <c:pt idx="28103">
                  <c:v>38.685921616783197</c:v>
                </c:pt>
                <c:pt idx="28104">
                  <c:v>38.687298193007003</c:v>
                </c:pt>
                <c:pt idx="28105">
                  <c:v>38.688674769230801</c:v>
                </c:pt>
                <c:pt idx="28106">
                  <c:v>38.690051345454599</c:v>
                </c:pt>
                <c:pt idx="28107">
                  <c:v>38.691427921678297</c:v>
                </c:pt>
                <c:pt idx="28108">
                  <c:v>38.692804497902102</c:v>
                </c:pt>
                <c:pt idx="28109">
                  <c:v>38.6941810741259</c:v>
                </c:pt>
                <c:pt idx="28110">
                  <c:v>38.695557650349699</c:v>
                </c:pt>
                <c:pt idx="28111">
                  <c:v>38.696934226573397</c:v>
                </c:pt>
                <c:pt idx="28112">
                  <c:v>38.698310802797202</c:v>
                </c:pt>
                <c:pt idx="28113">
                  <c:v>38.699687379021</c:v>
                </c:pt>
                <c:pt idx="28114">
                  <c:v>38.701063955244798</c:v>
                </c:pt>
                <c:pt idx="28115">
                  <c:v>38.702440531468497</c:v>
                </c:pt>
                <c:pt idx="28116">
                  <c:v>38.703817107692302</c:v>
                </c:pt>
                <c:pt idx="28117">
                  <c:v>38.7051936839161</c:v>
                </c:pt>
                <c:pt idx="28118">
                  <c:v>38.706570260139898</c:v>
                </c:pt>
                <c:pt idx="28119">
                  <c:v>38.707946836363597</c:v>
                </c:pt>
                <c:pt idx="28120">
                  <c:v>38.709323412587402</c:v>
                </c:pt>
                <c:pt idx="28121">
                  <c:v>38.7106999888112</c:v>
                </c:pt>
                <c:pt idx="28122">
                  <c:v>38.712076565034998</c:v>
                </c:pt>
                <c:pt idx="28123">
                  <c:v>38.713453141258697</c:v>
                </c:pt>
                <c:pt idx="28124">
                  <c:v>38.714829717482502</c:v>
                </c:pt>
                <c:pt idx="28125">
                  <c:v>38.7162062937063</c:v>
                </c:pt>
                <c:pt idx="28126">
                  <c:v>38.717582869930098</c:v>
                </c:pt>
                <c:pt idx="28127">
                  <c:v>38.718959446153903</c:v>
                </c:pt>
                <c:pt idx="28128">
                  <c:v>38.720336022377602</c:v>
                </c:pt>
                <c:pt idx="28129">
                  <c:v>38.7217125986014</c:v>
                </c:pt>
                <c:pt idx="28130">
                  <c:v>38.723089174825198</c:v>
                </c:pt>
                <c:pt idx="28131">
                  <c:v>38.724465751049003</c:v>
                </c:pt>
                <c:pt idx="28132">
                  <c:v>38.725842327272701</c:v>
                </c:pt>
                <c:pt idx="28133">
                  <c:v>38.7272189034965</c:v>
                </c:pt>
                <c:pt idx="28134">
                  <c:v>38.728595479720298</c:v>
                </c:pt>
                <c:pt idx="28135">
                  <c:v>38.729972055944103</c:v>
                </c:pt>
                <c:pt idx="28136">
                  <c:v>38.731348632167801</c:v>
                </c:pt>
                <c:pt idx="28137">
                  <c:v>38.732725208391599</c:v>
                </c:pt>
                <c:pt idx="28138">
                  <c:v>38.734101784615397</c:v>
                </c:pt>
                <c:pt idx="28139">
                  <c:v>38.735478360839203</c:v>
                </c:pt>
                <c:pt idx="28140">
                  <c:v>38.736854937062901</c:v>
                </c:pt>
                <c:pt idx="28141">
                  <c:v>38.738231513286699</c:v>
                </c:pt>
                <c:pt idx="28142">
                  <c:v>38.739608089510497</c:v>
                </c:pt>
                <c:pt idx="28143">
                  <c:v>38.740984665734302</c:v>
                </c:pt>
                <c:pt idx="28144">
                  <c:v>38.742361241958001</c:v>
                </c:pt>
                <c:pt idx="28145">
                  <c:v>38.743737818181799</c:v>
                </c:pt>
                <c:pt idx="28146">
                  <c:v>38.745114394405597</c:v>
                </c:pt>
                <c:pt idx="28147">
                  <c:v>38.746490970629402</c:v>
                </c:pt>
                <c:pt idx="28148">
                  <c:v>38.7478675468532</c:v>
                </c:pt>
                <c:pt idx="28149">
                  <c:v>38.749244123076899</c:v>
                </c:pt>
                <c:pt idx="28150">
                  <c:v>38.750620699300697</c:v>
                </c:pt>
                <c:pt idx="28151">
                  <c:v>38.751997275524502</c:v>
                </c:pt>
                <c:pt idx="28152">
                  <c:v>38.7533738517483</c:v>
                </c:pt>
                <c:pt idx="28153">
                  <c:v>38.754750427971999</c:v>
                </c:pt>
                <c:pt idx="28154">
                  <c:v>38.756127004195797</c:v>
                </c:pt>
                <c:pt idx="28155">
                  <c:v>38.757503580419602</c:v>
                </c:pt>
                <c:pt idx="28156">
                  <c:v>38.7588801566434</c:v>
                </c:pt>
                <c:pt idx="28157">
                  <c:v>38.760256732867099</c:v>
                </c:pt>
                <c:pt idx="28158">
                  <c:v>38.761633309090897</c:v>
                </c:pt>
                <c:pt idx="28159">
                  <c:v>38.763009885314702</c:v>
                </c:pt>
                <c:pt idx="28160">
                  <c:v>38.7643864615385</c:v>
                </c:pt>
                <c:pt idx="28161">
                  <c:v>38.765763037762198</c:v>
                </c:pt>
                <c:pt idx="28162">
                  <c:v>38.767139613985997</c:v>
                </c:pt>
                <c:pt idx="28163">
                  <c:v>38.768516190209802</c:v>
                </c:pt>
                <c:pt idx="28164">
                  <c:v>38.7698927664336</c:v>
                </c:pt>
                <c:pt idx="28165">
                  <c:v>38.771269342657398</c:v>
                </c:pt>
                <c:pt idx="28166">
                  <c:v>38.772645918881103</c:v>
                </c:pt>
                <c:pt idx="28167">
                  <c:v>38.774022495104902</c:v>
                </c:pt>
                <c:pt idx="28168">
                  <c:v>38.7753990713287</c:v>
                </c:pt>
                <c:pt idx="28169">
                  <c:v>38.776775647552498</c:v>
                </c:pt>
                <c:pt idx="28170">
                  <c:v>38.778152223776203</c:v>
                </c:pt>
                <c:pt idx="28171">
                  <c:v>38.779528800000001</c:v>
                </c:pt>
                <c:pt idx="28172">
                  <c:v>38.780905376223799</c:v>
                </c:pt>
                <c:pt idx="28173">
                  <c:v>38.782281952447597</c:v>
                </c:pt>
                <c:pt idx="28174">
                  <c:v>38.783658528671303</c:v>
                </c:pt>
                <c:pt idx="28175">
                  <c:v>38.785035104895101</c:v>
                </c:pt>
                <c:pt idx="28176">
                  <c:v>38.786411681118899</c:v>
                </c:pt>
                <c:pt idx="28177">
                  <c:v>38.787788257342697</c:v>
                </c:pt>
                <c:pt idx="28178">
                  <c:v>38.789164833566403</c:v>
                </c:pt>
                <c:pt idx="28179">
                  <c:v>38.790541409790201</c:v>
                </c:pt>
                <c:pt idx="28180">
                  <c:v>38.791917986013999</c:v>
                </c:pt>
                <c:pt idx="28181">
                  <c:v>38.793294562237797</c:v>
                </c:pt>
                <c:pt idx="28182">
                  <c:v>38.794671138461503</c:v>
                </c:pt>
                <c:pt idx="28183">
                  <c:v>38.796047714685301</c:v>
                </c:pt>
                <c:pt idx="28184">
                  <c:v>38.797424290909099</c:v>
                </c:pt>
                <c:pt idx="28185">
                  <c:v>38.798800867132897</c:v>
                </c:pt>
                <c:pt idx="28186">
                  <c:v>38.800177443356603</c:v>
                </c:pt>
                <c:pt idx="28187">
                  <c:v>38.801554019580401</c:v>
                </c:pt>
                <c:pt idx="28188">
                  <c:v>38.802930595804199</c:v>
                </c:pt>
                <c:pt idx="28189">
                  <c:v>38.804307172027997</c:v>
                </c:pt>
                <c:pt idx="28190">
                  <c:v>38.805683748251802</c:v>
                </c:pt>
                <c:pt idx="28191">
                  <c:v>38.807060324475501</c:v>
                </c:pt>
                <c:pt idx="28192">
                  <c:v>38.808436900699299</c:v>
                </c:pt>
                <c:pt idx="28193">
                  <c:v>38.809813476923097</c:v>
                </c:pt>
                <c:pt idx="28194">
                  <c:v>38.811190053146902</c:v>
                </c:pt>
                <c:pt idx="28195">
                  <c:v>38.8125666293706</c:v>
                </c:pt>
                <c:pt idx="28196">
                  <c:v>38.813943205594398</c:v>
                </c:pt>
                <c:pt idx="28197">
                  <c:v>38.815319781818197</c:v>
                </c:pt>
                <c:pt idx="28198">
                  <c:v>38.816696358042002</c:v>
                </c:pt>
                <c:pt idx="28199">
                  <c:v>38.8180729342657</c:v>
                </c:pt>
                <c:pt idx="28200">
                  <c:v>38.819449510489498</c:v>
                </c:pt>
                <c:pt idx="28201">
                  <c:v>38.820826086713303</c:v>
                </c:pt>
                <c:pt idx="28202">
                  <c:v>38.822202662937102</c:v>
                </c:pt>
                <c:pt idx="28203">
                  <c:v>38.8235792391608</c:v>
                </c:pt>
                <c:pt idx="28204">
                  <c:v>38.824955815384598</c:v>
                </c:pt>
                <c:pt idx="28205">
                  <c:v>38.826332391608403</c:v>
                </c:pt>
                <c:pt idx="28206">
                  <c:v>38.827708967832201</c:v>
                </c:pt>
                <c:pt idx="28207">
                  <c:v>38.829085544055999</c:v>
                </c:pt>
                <c:pt idx="28208">
                  <c:v>38.830462120279698</c:v>
                </c:pt>
                <c:pt idx="28209">
                  <c:v>38.831838696503503</c:v>
                </c:pt>
                <c:pt idx="28210">
                  <c:v>38.833215272727301</c:v>
                </c:pt>
                <c:pt idx="28211">
                  <c:v>38.834591848951099</c:v>
                </c:pt>
                <c:pt idx="28212">
                  <c:v>38.835968425174798</c:v>
                </c:pt>
                <c:pt idx="28213">
                  <c:v>38.837345001398603</c:v>
                </c:pt>
                <c:pt idx="28214">
                  <c:v>38.838721577622401</c:v>
                </c:pt>
                <c:pt idx="28215">
                  <c:v>38.840098153846199</c:v>
                </c:pt>
                <c:pt idx="28216">
                  <c:v>38.841474730069898</c:v>
                </c:pt>
                <c:pt idx="28217">
                  <c:v>38.842851306293703</c:v>
                </c:pt>
                <c:pt idx="28218">
                  <c:v>38.844227882517501</c:v>
                </c:pt>
                <c:pt idx="28219">
                  <c:v>38.845604458741299</c:v>
                </c:pt>
                <c:pt idx="28220">
                  <c:v>38.846981034964998</c:v>
                </c:pt>
                <c:pt idx="28221">
                  <c:v>38.848357611188803</c:v>
                </c:pt>
                <c:pt idx="28222">
                  <c:v>38.849734187412601</c:v>
                </c:pt>
                <c:pt idx="28223">
                  <c:v>38.851110763636399</c:v>
                </c:pt>
                <c:pt idx="28224">
                  <c:v>38.852487339860097</c:v>
                </c:pt>
                <c:pt idx="28225">
                  <c:v>38.853863916083903</c:v>
                </c:pt>
                <c:pt idx="28226">
                  <c:v>38.855240492307701</c:v>
                </c:pt>
                <c:pt idx="28227">
                  <c:v>38.856617068531499</c:v>
                </c:pt>
                <c:pt idx="28228">
                  <c:v>38.857993644755297</c:v>
                </c:pt>
                <c:pt idx="28229">
                  <c:v>38.859370220979002</c:v>
                </c:pt>
                <c:pt idx="28230">
                  <c:v>38.8607467972028</c:v>
                </c:pt>
                <c:pt idx="28231">
                  <c:v>38.862123373426599</c:v>
                </c:pt>
                <c:pt idx="28232">
                  <c:v>38.863499949650397</c:v>
                </c:pt>
                <c:pt idx="28233">
                  <c:v>38.864876525874102</c:v>
                </c:pt>
                <c:pt idx="28234">
                  <c:v>38.8662531020979</c:v>
                </c:pt>
                <c:pt idx="28235">
                  <c:v>38.867629678321698</c:v>
                </c:pt>
                <c:pt idx="28236">
                  <c:v>38.869006254545504</c:v>
                </c:pt>
                <c:pt idx="28237">
                  <c:v>38.870382830769202</c:v>
                </c:pt>
                <c:pt idx="28238">
                  <c:v>38.871759406993</c:v>
                </c:pt>
                <c:pt idx="28239">
                  <c:v>38.873135983216798</c:v>
                </c:pt>
                <c:pt idx="28240">
                  <c:v>38.874512559440603</c:v>
                </c:pt>
                <c:pt idx="28241">
                  <c:v>38.875889135664302</c:v>
                </c:pt>
                <c:pt idx="28242">
                  <c:v>38.8772657118881</c:v>
                </c:pt>
                <c:pt idx="28243">
                  <c:v>38.878642288111898</c:v>
                </c:pt>
                <c:pt idx="28244">
                  <c:v>38.880018864335703</c:v>
                </c:pt>
                <c:pt idx="28245">
                  <c:v>38.881395440559402</c:v>
                </c:pt>
                <c:pt idx="28246">
                  <c:v>38.8827720167832</c:v>
                </c:pt>
                <c:pt idx="28247">
                  <c:v>38.884148593006998</c:v>
                </c:pt>
                <c:pt idx="28248">
                  <c:v>38.885525169230803</c:v>
                </c:pt>
                <c:pt idx="28249">
                  <c:v>38.886901745454601</c:v>
                </c:pt>
                <c:pt idx="28250">
                  <c:v>38.8882783216783</c:v>
                </c:pt>
                <c:pt idx="28251">
                  <c:v>38.889654897902098</c:v>
                </c:pt>
                <c:pt idx="28252">
                  <c:v>38.891031474125903</c:v>
                </c:pt>
                <c:pt idx="28253">
                  <c:v>38.892408050349701</c:v>
                </c:pt>
                <c:pt idx="28254">
                  <c:v>38.8937846265734</c:v>
                </c:pt>
                <c:pt idx="28255">
                  <c:v>38.895161202797198</c:v>
                </c:pt>
                <c:pt idx="28256">
                  <c:v>38.896537779021003</c:v>
                </c:pt>
                <c:pt idx="28257">
                  <c:v>38.897914355244801</c:v>
                </c:pt>
                <c:pt idx="28258">
                  <c:v>38.899290931468499</c:v>
                </c:pt>
                <c:pt idx="28259">
                  <c:v>38.900667507692297</c:v>
                </c:pt>
                <c:pt idx="28260">
                  <c:v>38.902044083916103</c:v>
                </c:pt>
                <c:pt idx="28261">
                  <c:v>38.903420660139901</c:v>
                </c:pt>
                <c:pt idx="28262">
                  <c:v>38.904797236363599</c:v>
                </c:pt>
                <c:pt idx="28263">
                  <c:v>38.906173812587397</c:v>
                </c:pt>
                <c:pt idx="28264">
                  <c:v>38.907550388811202</c:v>
                </c:pt>
                <c:pt idx="28265">
                  <c:v>38.908926965035</c:v>
                </c:pt>
                <c:pt idx="28266">
                  <c:v>38.910303541258799</c:v>
                </c:pt>
                <c:pt idx="28267">
                  <c:v>38.911680117482497</c:v>
                </c:pt>
                <c:pt idx="28268">
                  <c:v>38.913056693706302</c:v>
                </c:pt>
                <c:pt idx="28269">
                  <c:v>38.9144332699301</c:v>
                </c:pt>
                <c:pt idx="28270">
                  <c:v>38.915809846153898</c:v>
                </c:pt>
                <c:pt idx="28271">
                  <c:v>38.917186422377597</c:v>
                </c:pt>
                <c:pt idx="28272">
                  <c:v>38.918562998601402</c:v>
                </c:pt>
                <c:pt idx="28273">
                  <c:v>38.9199395748252</c:v>
                </c:pt>
                <c:pt idx="28274">
                  <c:v>38.921316151048998</c:v>
                </c:pt>
                <c:pt idx="28275">
                  <c:v>38.922692727272697</c:v>
                </c:pt>
                <c:pt idx="28276">
                  <c:v>38.924069303496502</c:v>
                </c:pt>
                <c:pt idx="28277">
                  <c:v>38.9254458797203</c:v>
                </c:pt>
                <c:pt idx="28278">
                  <c:v>38.926822455944098</c:v>
                </c:pt>
                <c:pt idx="28279">
                  <c:v>38.928199032167797</c:v>
                </c:pt>
                <c:pt idx="28280">
                  <c:v>38.929575608391602</c:v>
                </c:pt>
                <c:pt idx="28281">
                  <c:v>38.9309521846154</c:v>
                </c:pt>
                <c:pt idx="28282">
                  <c:v>38.932328760839198</c:v>
                </c:pt>
                <c:pt idx="28283">
                  <c:v>38.933705337062896</c:v>
                </c:pt>
                <c:pt idx="28284">
                  <c:v>38.935081913286702</c:v>
                </c:pt>
                <c:pt idx="28285">
                  <c:v>38.9364584895105</c:v>
                </c:pt>
                <c:pt idx="28286">
                  <c:v>38.937835065734298</c:v>
                </c:pt>
                <c:pt idx="28287">
                  <c:v>38.939211641958003</c:v>
                </c:pt>
                <c:pt idx="28288">
                  <c:v>38.940588218181801</c:v>
                </c:pt>
                <c:pt idx="28289">
                  <c:v>38.9419647944056</c:v>
                </c:pt>
                <c:pt idx="28290">
                  <c:v>38.943341370629398</c:v>
                </c:pt>
                <c:pt idx="28291">
                  <c:v>38.944717946853103</c:v>
                </c:pt>
                <c:pt idx="28292">
                  <c:v>38.946094523076901</c:v>
                </c:pt>
                <c:pt idx="28293">
                  <c:v>38.947471099300699</c:v>
                </c:pt>
                <c:pt idx="28294">
                  <c:v>38.948847675524497</c:v>
                </c:pt>
                <c:pt idx="28295">
                  <c:v>38.950224251748303</c:v>
                </c:pt>
                <c:pt idx="28296">
                  <c:v>38.951600827972001</c:v>
                </c:pt>
                <c:pt idx="28297">
                  <c:v>38.952977404195799</c:v>
                </c:pt>
                <c:pt idx="28298">
                  <c:v>38.954353980419597</c:v>
                </c:pt>
                <c:pt idx="28299">
                  <c:v>38.955730556643402</c:v>
                </c:pt>
                <c:pt idx="28300">
                  <c:v>38.957107132867101</c:v>
                </c:pt>
                <c:pt idx="28301">
                  <c:v>38.958483709090899</c:v>
                </c:pt>
                <c:pt idx="28302">
                  <c:v>38.959860285314697</c:v>
                </c:pt>
                <c:pt idx="28303">
                  <c:v>38.961236861538502</c:v>
                </c:pt>
                <c:pt idx="28304">
                  <c:v>38.962613437762201</c:v>
                </c:pt>
                <c:pt idx="28305">
                  <c:v>38.963990013985999</c:v>
                </c:pt>
                <c:pt idx="28306">
                  <c:v>38.965366590209797</c:v>
                </c:pt>
                <c:pt idx="28307">
                  <c:v>38.966743166433602</c:v>
                </c:pt>
                <c:pt idx="28308">
                  <c:v>38.968119742657301</c:v>
                </c:pt>
                <c:pt idx="28309">
                  <c:v>38.969496318881099</c:v>
                </c:pt>
                <c:pt idx="28310">
                  <c:v>38.970872895104897</c:v>
                </c:pt>
                <c:pt idx="28311">
                  <c:v>38.972249471328702</c:v>
                </c:pt>
                <c:pt idx="28312">
                  <c:v>38.9736260475525</c:v>
                </c:pt>
                <c:pt idx="28313">
                  <c:v>38.975002623776199</c:v>
                </c:pt>
                <c:pt idx="28314">
                  <c:v>38.976379199999997</c:v>
                </c:pt>
                <c:pt idx="28315">
                  <c:v>38.977755776223802</c:v>
                </c:pt>
                <c:pt idx="28316">
                  <c:v>38.9791323524476</c:v>
                </c:pt>
                <c:pt idx="28317">
                  <c:v>38.980508928671298</c:v>
                </c:pt>
                <c:pt idx="28318">
                  <c:v>38.981885504895097</c:v>
                </c:pt>
                <c:pt idx="28319">
                  <c:v>38.983262081118902</c:v>
                </c:pt>
                <c:pt idx="28320">
                  <c:v>38.9846386573427</c:v>
                </c:pt>
                <c:pt idx="28321">
                  <c:v>38.986015233566398</c:v>
                </c:pt>
                <c:pt idx="28322">
                  <c:v>38.987391809790203</c:v>
                </c:pt>
                <c:pt idx="28323">
                  <c:v>38.988768386014002</c:v>
                </c:pt>
                <c:pt idx="28324">
                  <c:v>38.9901449622378</c:v>
                </c:pt>
                <c:pt idx="28325">
                  <c:v>38.991521538461498</c:v>
                </c:pt>
                <c:pt idx="28326">
                  <c:v>38.992898114685303</c:v>
                </c:pt>
                <c:pt idx="28327">
                  <c:v>38.994274690909101</c:v>
                </c:pt>
                <c:pt idx="28328">
                  <c:v>38.995651267132899</c:v>
                </c:pt>
                <c:pt idx="28329">
                  <c:v>38.997027843356697</c:v>
                </c:pt>
                <c:pt idx="28330">
                  <c:v>38.998404419580403</c:v>
                </c:pt>
                <c:pt idx="28331">
                  <c:v>38.999780995804201</c:v>
                </c:pt>
                <c:pt idx="28332">
                  <c:v>39.001157572027999</c:v>
                </c:pt>
                <c:pt idx="28333">
                  <c:v>39.002534148251797</c:v>
                </c:pt>
                <c:pt idx="28334">
                  <c:v>39.003910724475503</c:v>
                </c:pt>
                <c:pt idx="28335">
                  <c:v>39.005287300699301</c:v>
                </c:pt>
                <c:pt idx="28336">
                  <c:v>39.006663876923099</c:v>
                </c:pt>
                <c:pt idx="28337">
                  <c:v>39.008040453146897</c:v>
                </c:pt>
                <c:pt idx="28338">
                  <c:v>39.009417029370603</c:v>
                </c:pt>
                <c:pt idx="28339">
                  <c:v>39.010793605594401</c:v>
                </c:pt>
                <c:pt idx="28340">
                  <c:v>39.012170181818199</c:v>
                </c:pt>
                <c:pt idx="28341">
                  <c:v>39.013546758041997</c:v>
                </c:pt>
                <c:pt idx="28342">
                  <c:v>39.014923334265703</c:v>
                </c:pt>
                <c:pt idx="28343">
                  <c:v>39.016299910489501</c:v>
                </c:pt>
                <c:pt idx="28344">
                  <c:v>39.017676486713299</c:v>
                </c:pt>
                <c:pt idx="28345">
                  <c:v>39.019053062937097</c:v>
                </c:pt>
                <c:pt idx="28346">
                  <c:v>39.020429639160803</c:v>
                </c:pt>
                <c:pt idx="28347">
                  <c:v>39.021806215384601</c:v>
                </c:pt>
                <c:pt idx="28348">
                  <c:v>39.023182791608399</c:v>
                </c:pt>
                <c:pt idx="28349">
                  <c:v>39.024559367832197</c:v>
                </c:pt>
                <c:pt idx="28350">
                  <c:v>39.025935944056002</c:v>
                </c:pt>
                <c:pt idx="28351">
                  <c:v>39.0273125202797</c:v>
                </c:pt>
                <c:pt idx="28352">
                  <c:v>39.028689096503498</c:v>
                </c:pt>
                <c:pt idx="28353">
                  <c:v>39.030065672727297</c:v>
                </c:pt>
                <c:pt idx="28354">
                  <c:v>39.031442248951102</c:v>
                </c:pt>
                <c:pt idx="28355">
                  <c:v>39.0328188251748</c:v>
                </c:pt>
                <c:pt idx="28356">
                  <c:v>39.034195401398598</c:v>
                </c:pt>
                <c:pt idx="28357">
                  <c:v>39.035571977622403</c:v>
                </c:pt>
                <c:pt idx="28358">
                  <c:v>39.036948553846202</c:v>
                </c:pt>
                <c:pt idx="28359">
                  <c:v>39.0383251300699</c:v>
                </c:pt>
                <c:pt idx="28360">
                  <c:v>39.039701706293698</c:v>
                </c:pt>
                <c:pt idx="28361">
                  <c:v>39.041078282517503</c:v>
                </c:pt>
                <c:pt idx="28362">
                  <c:v>39.042454858741301</c:v>
                </c:pt>
                <c:pt idx="28363">
                  <c:v>39.043831434965</c:v>
                </c:pt>
                <c:pt idx="28364">
                  <c:v>39.045208011188798</c:v>
                </c:pt>
                <c:pt idx="28365">
                  <c:v>39.046584587412603</c:v>
                </c:pt>
                <c:pt idx="28366">
                  <c:v>39.047961163636401</c:v>
                </c:pt>
                <c:pt idx="28367">
                  <c:v>39.0493377398601</c:v>
                </c:pt>
                <c:pt idx="28368">
                  <c:v>39.050714316083898</c:v>
                </c:pt>
                <c:pt idx="28369">
                  <c:v>39.052090892307703</c:v>
                </c:pt>
                <c:pt idx="28370">
                  <c:v>39.053467468531501</c:v>
                </c:pt>
                <c:pt idx="28371">
                  <c:v>39.054844044755299</c:v>
                </c:pt>
                <c:pt idx="28372">
                  <c:v>39.056220620978998</c:v>
                </c:pt>
                <c:pt idx="28373">
                  <c:v>39.057597197202803</c:v>
                </c:pt>
                <c:pt idx="28374">
                  <c:v>39.058973773426601</c:v>
                </c:pt>
                <c:pt idx="28375">
                  <c:v>39.060350349650399</c:v>
                </c:pt>
                <c:pt idx="28376">
                  <c:v>39.061726925874098</c:v>
                </c:pt>
                <c:pt idx="28377">
                  <c:v>39.063103502097903</c:v>
                </c:pt>
                <c:pt idx="28378">
                  <c:v>39.064480078321701</c:v>
                </c:pt>
                <c:pt idx="28379">
                  <c:v>39.065856654545499</c:v>
                </c:pt>
                <c:pt idx="28380">
                  <c:v>39.067233230769197</c:v>
                </c:pt>
                <c:pt idx="28381">
                  <c:v>39.068609806993003</c:v>
                </c:pt>
                <c:pt idx="28382">
                  <c:v>39.069986383216801</c:v>
                </c:pt>
                <c:pt idx="28383">
                  <c:v>39.071362959440599</c:v>
                </c:pt>
                <c:pt idx="28384">
                  <c:v>39.072739535664297</c:v>
                </c:pt>
                <c:pt idx="28385">
                  <c:v>39.074116111888102</c:v>
                </c:pt>
                <c:pt idx="28386">
                  <c:v>39.0754926881119</c:v>
                </c:pt>
                <c:pt idx="28387">
                  <c:v>39.076869264335699</c:v>
                </c:pt>
                <c:pt idx="28388">
                  <c:v>39.078245840559397</c:v>
                </c:pt>
                <c:pt idx="28389">
                  <c:v>39.079622416783202</c:v>
                </c:pt>
                <c:pt idx="28390">
                  <c:v>39.080998993007</c:v>
                </c:pt>
                <c:pt idx="28391">
                  <c:v>39.082375569230798</c:v>
                </c:pt>
                <c:pt idx="28392">
                  <c:v>39.083752145454604</c:v>
                </c:pt>
                <c:pt idx="28393">
                  <c:v>39.085128721678302</c:v>
                </c:pt>
                <c:pt idx="28394">
                  <c:v>39.0865052979021</c:v>
                </c:pt>
                <c:pt idx="28395">
                  <c:v>39.087881874125898</c:v>
                </c:pt>
                <c:pt idx="28396">
                  <c:v>39.089258450349703</c:v>
                </c:pt>
                <c:pt idx="28397">
                  <c:v>39.090635026573402</c:v>
                </c:pt>
                <c:pt idx="28398">
                  <c:v>39.0920116027972</c:v>
                </c:pt>
                <c:pt idx="28399">
                  <c:v>39.093388179020998</c:v>
                </c:pt>
                <c:pt idx="28400">
                  <c:v>39.094764755244803</c:v>
                </c:pt>
                <c:pt idx="28401">
                  <c:v>39.096141331468502</c:v>
                </c:pt>
                <c:pt idx="28402">
                  <c:v>39.0975179076923</c:v>
                </c:pt>
                <c:pt idx="28403">
                  <c:v>39.098894483916098</c:v>
                </c:pt>
                <c:pt idx="28404">
                  <c:v>39.100271060139903</c:v>
                </c:pt>
                <c:pt idx="28405">
                  <c:v>39.101647636363602</c:v>
                </c:pt>
                <c:pt idx="28406">
                  <c:v>39.1030242125874</c:v>
                </c:pt>
                <c:pt idx="28407">
                  <c:v>39.104400788811198</c:v>
                </c:pt>
                <c:pt idx="28408">
                  <c:v>39.105777365035003</c:v>
                </c:pt>
                <c:pt idx="28409">
                  <c:v>39.107153941258701</c:v>
                </c:pt>
                <c:pt idx="28410">
                  <c:v>39.1085305174825</c:v>
                </c:pt>
                <c:pt idx="28411">
                  <c:v>39.109907093706298</c:v>
                </c:pt>
                <c:pt idx="28412">
                  <c:v>39.111283669930103</c:v>
                </c:pt>
                <c:pt idx="28413">
                  <c:v>39.112660246153901</c:v>
                </c:pt>
                <c:pt idx="28414">
                  <c:v>39.114036822377599</c:v>
                </c:pt>
                <c:pt idx="28415">
                  <c:v>39.115413398601397</c:v>
                </c:pt>
                <c:pt idx="28416">
                  <c:v>39.116789974825203</c:v>
                </c:pt>
                <c:pt idx="28417">
                  <c:v>39.118166551049001</c:v>
                </c:pt>
                <c:pt idx="28418">
                  <c:v>39.119543127272699</c:v>
                </c:pt>
                <c:pt idx="28419">
                  <c:v>39.120919703496497</c:v>
                </c:pt>
                <c:pt idx="28420">
                  <c:v>39.122296279720302</c:v>
                </c:pt>
                <c:pt idx="28421">
                  <c:v>39.1236728559441</c:v>
                </c:pt>
                <c:pt idx="28422">
                  <c:v>39.125049432167799</c:v>
                </c:pt>
                <c:pt idx="28423">
                  <c:v>39.126426008391597</c:v>
                </c:pt>
                <c:pt idx="28424">
                  <c:v>39.127802584615402</c:v>
                </c:pt>
                <c:pt idx="28425">
                  <c:v>39.1291791608392</c:v>
                </c:pt>
                <c:pt idx="28426">
                  <c:v>39.130555737062899</c:v>
                </c:pt>
                <c:pt idx="28427">
                  <c:v>39.131932313286697</c:v>
                </c:pt>
                <c:pt idx="28428">
                  <c:v>39.133308889510502</c:v>
                </c:pt>
                <c:pt idx="28429">
                  <c:v>39.1346854657343</c:v>
                </c:pt>
                <c:pt idx="28430">
                  <c:v>39.136062041958098</c:v>
                </c:pt>
                <c:pt idx="28431">
                  <c:v>39.137438618181797</c:v>
                </c:pt>
                <c:pt idx="28432">
                  <c:v>39.138815194405602</c:v>
                </c:pt>
                <c:pt idx="28433">
                  <c:v>39.1401917706294</c:v>
                </c:pt>
                <c:pt idx="28434">
                  <c:v>39.141568346853198</c:v>
                </c:pt>
                <c:pt idx="28435">
                  <c:v>39.142944923076897</c:v>
                </c:pt>
                <c:pt idx="28436">
                  <c:v>39.144321499300702</c:v>
                </c:pt>
                <c:pt idx="28437">
                  <c:v>39.1456980755245</c:v>
                </c:pt>
                <c:pt idx="28438">
                  <c:v>39.147074651748298</c:v>
                </c:pt>
                <c:pt idx="28439">
                  <c:v>39.148451227971997</c:v>
                </c:pt>
                <c:pt idx="28440">
                  <c:v>39.149827804195802</c:v>
                </c:pt>
                <c:pt idx="28441">
                  <c:v>39.1512043804196</c:v>
                </c:pt>
                <c:pt idx="28442">
                  <c:v>39.152580956643398</c:v>
                </c:pt>
                <c:pt idx="28443">
                  <c:v>39.153957532867103</c:v>
                </c:pt>
                <c:pt idx="28444">
                  <c:v>39.155334109090902</c:v>
                </c:pt>
                <c:pt idx="28445">
                  <c:v>39.1567106853147</c:v>
                </c:pt>
                <c:pt idx="28446">
                  <c:v>39.158087261538498</c:v>
                </c:pt>
                <c:pt idx="28447">
                  <c:v>39.159463837762203</c:v>
                </c:pt>
                <c:pt idx="28448">
                  <c:v>39.160840413986001</c:v>
                </c:pt>
                <c:pt idx="28449">
                  <c:v>39.162216990209799</c:v>
                </c:pt>
                <c:pt idx="28450">
                  <c:v>39.163593566433597</c:v>
                </c:pt>
                <c:pt idx="28451">
                  <c:v>39.164970142657303</c:v>
                </c:pt>
                <c:pt idx="28452">
                  <c:v>39.166346718881101</c:v>
                </c:pt>
                <c:pt idx="28453">
                  <c:v>39.167723295104899</c:v>
                </c:pt>
                <c:pt idx="28454">
                  <c:v>39.169099871328697</c:v>
                </c:pt>
                <c:pt idx="28455">
                  <c:v>39.170476447552502</c:v>
                </c:pt>
                <c:pt idx="28456">
                  <c:v>39.171853023776201</c:v>
                </c:pt>
                <c:pt idx="28457">
                  <c:v>39.173229599999999</c:v>
                </c:pt>
                <c:pt idx="28458">
                  <c:v>39.174606176223797</c:v>
                </c:pt>
                <c:pt idx="28459">
                  <c:v>39.175982752447602</c:v>
                </c:pt>
                <c:pt idx="28460">
                  <c:v>39.177359328671301</c:v>
                </c:pt>
                <c:pt idx="28461">
                  <c:v>39.178735904895099</c:v>
                </c:pt>
                <c:pt idx="28462">
                  <c:v>39.180112481118897</c:v>
                </c:pt>
                <c:pt idx="28463">
                  <c:v>39.181489057342702</c:v>
                </c:pt>
                <c:pt idx="28464">
                  <c:v>39.182865633566401</c:v>
                </c:pt>
                <c:pt idx="28465">
                  <c:v>39.184242209790199</c:v>
                </c:pt>
                <c:pt idx="28466">
                  <c:v>39.185618786013997</c:v>
                </c:pt>
                <c:pt idx="28467">
                  <c:v>39.186995362237802</c:v>
                </c:pt>
                <c:pt idx="28468">
                  <c:v>39.188371938461501</c:v>
                </c:pt>
                <c:pt idx="28469">
                  <c:v>39.189748514685299</c:v>
                </c:pt>
                <c:pt idx="28470">
                  <c:v>39.191125090909097</c:v>
                </c:pt>
                <c:pt idx="28471">
                  <c:v>39.192501667132902</c:v>
                </c:pt>
                <c:pt idx="28472">
                  <c:v>39.1938782433567</c:v>
                </c:pt>
                <c:pt idx="28473">
                  <c:v>39.195254819580398</c:v>
                </c:pt>
                <c:pt idx="28474">
                  <c:v>39.196631395804197</c:v>
                </c:pt>
                <c:pt idx="28475">
                  <c:v>39.198007972028002</c:v>
                </c:pt>
                <c:pt idx="28476">
                  <c:v>39.1993845482518</c:v>
                </c:pt>
                <c:pt idx="28477">
                  <c:v>39.200761124475498</c:v>
                </c:pt>
                <c:pt idx="28478">
                  <c:v>39.202137700699303</c:v>
                </c:pt>
                <c:pt idx="28479">
                  <c:v>39.203514276923102</c:v>
                </c:pt>
                <c:pt idx="28480">
                  <c:v>39.2048908531469</c:v>
                </c:pt>
                <c:pt idx="28481">
                  <c:v>39.206267429370598</c:v>
                </c:pt>
                <c:pt idx="28482">
                  <c:v>39.207644005594403</c:v>
                </c:pt>
                <c:pt idx="28483">
                  <c:v>39.209020581818201</c:v>
                </c:pt>
                <c:pt idx="28484">
                  <c:v>39.210397158041999</c:v>
                </c:pt>
                <c:pt idx="28485">
                  <c:v>39.211773734265698</c:v>
                </c:pt>
                <c:pt idx="28486">
                  <c:v>39.213150310489503</c:v>
                </c:pt>
                <c:pt idx="28487">
                  <c:v>39.214526886713301</c:v>
                </c:pt>
                <c:pt idx="28488">
                  <c:v>39.215903462937099</c:v>
                </c:pt>
                <c:pt idx="28489">
                  <c:v>39.217280039160798</c:v>
                </c:pt>
                <c:pt idx="28490">
                  <c:v>39.218656615384603</c:v>
                </c:pt>
                <c:pt idx="28491">
                  <c:v>39.220033191608401</c:v>
                </c:pt>
                <c:pt idx="28492">
                  <c:v>39.221409767832199</c:v>
                </c:pt>
                <c:pt idx="28493">
                  <c:v>39.222786344055997</c:v>
                </c:pt>
                <c:pt idx="28494">
                  <c:v>39.224162920279703</c:v>
                </c:pt>
                <c:pt idx="28495">
                  <c:v>39.225539496503501</c:v>
                </c:pt>
                <c:pt idx="28496">
                  <c:v>39.226916072727299</c:v>
                </c:pt>
                <c:pt idx="28497">
                  <c:v>39.228292648951097</c:v>
                </c:pt>
                <c:pt idx="28498">
                  <c:v>39.229669225174803</c:v>
                </c:pt>
                <c:pt idx="28499">
                  <c:v>39.231045801398601</c:v>
                </c:pt>
                <c:pt idx="28500">
                  <c:v>39.232422377622399</c:v>
                </c:pt>
                <c:pt idx="28501">
                  <c:v>39.233798953846197</c:v>
                </c:pt>
                <c:pt idx="28502">
                  <c:v>39.235175530069903</c:v>
                </c:pt>
                <c:pt idx="28503">
                  <c:v>39.236552106293701</c:v>
                </c:pt>
                <c:pt idx="28504">
                  <c:v>39.237928682517499</c:v>
                </c:pt>
                <c:pt idx="28505">
                  <c:v>39.239305258741297</c:v>
                </c:pt>
                <c:pt idx="28506">
                  <c:v>39.240681834965002</c:v>
                </c:pt>
                <c:pt idx="28507">
                  <c:v>39.2420584111888</c:v>
                </c:pt>
                <c:pt idx="28508">
                  <c:v>39.243434987412599</c:v>
                </c:pt>
                <c:pt idx="28509">
                  <c:v>39.244811563636397</c:v>
                </c:pt>
                <c:pt idx="28510">
                  <c:v>39.246188139860102</c:v>
                </c:pt>
                <c:pt idx="28511">
                  <c:v>39.2475647160839</c:v>
                </c:pt>
                <c:pt idx="28512">
                  <c:v>39.248941292307698</c:v>
                </c:pt>
                <c:pt idx="28513">
                  <c:v>39.250317868531504</c:v>
                </c:pt>
                <c:pt idx="28514">
                  <c:v>39.251694444755302</c:v>
                </c:pt>
                <c:pt idx="28515">
                  <c:v>39.253071020979</c:v>
                </c:pt>
                <c:pt idx="28516">
                  <c:v>39.254447597202798</c:v>
                </c:pt>
                <c:pt idx="28517">
                  <c:v>39.255824173426603</c:v>
                </c:pt>
                <c:pt idx="28518">
                  <c:v>39.257200749650401</c:v>
                </c:pt>
                <c:pt idx="28519">
                  <c:v>39.2585773258741</c:v>
                </c:pt>
                <c:pt idx="28520">
                  <c:v>39.259953902097898</c:v>
                </c:pt>
                <c:pt idx="28521">
                  <c:v>39.261330478321703</c:v>
                </c:pt>
                <c:pt idx="28522">
                  <c:v>39.262707054545501</c:v>
                </c:pt>
                <c:pt idx="28523">
                  <c:v>39.2640836307692</c:v>
                </c:pt>
                <c:pt idx="28524">
                  <c:v>39.265460206992998</c:v>
                </c:pt>
                <c:pt idx="28525">
                  <c:v>39.266836783216803</c:v>
                </c:pt>
                <c:pt idx="28526">
                  <c:v>39.268213359440601</c:v>
                </c:pt>
                <c:pt idx="28527">
                  <c:v>39.2695899356643</c:v>
                </c:pt>
                <c:pt idx="28528">
                  <c:v>39.270966511888098</c:v>
                </c:pt>
                <c:pt idx="28529">
                  <c:v>39.272343088111903</c:v>
                </c:pt>
                <c:pt idx="28530">
                  <c:v>39.273719664335701</c:v>
                </c:pt>
                <c:pt idx="28531">
                  <c:v>39.2750962405594</c:v>
                </c:pt>
                <c:pt idx="28532">
                  <c:v>39.276472816783198</c:v>
                </c:pt>
                <c:pt idx="28533">
                  <c:v>39.277849393007003</c:v>
                </c:pt>
                <c:pt idx="28534">
                  <c:v>39.279225969230801</c:v>
                </c:pt>
                <c:pt idx="28535">
                  <c:v>39.280602545454599</c:v>
                </c:pt>
                <c:pt idx="28536">
                  <c:v>39.281979121678297</c:v>
                </c:pt>
                <c:pt idx="28537">
                  <c:v>39.283355697902103</c:v>
                </c:pt>
                <c:pt idx="28538">
                  <c:v>39.284732274125901</c:v>
                </c:pt>
                <c:pt idx="28539">
                  <c:v>39.286108850349699</c:v>
                </c:pt>
                <c:pt idx="28540">
                  <c:v>39.287485426573397</c:v>
                </c:pt>
                <c:pt idx="28541">
                  <c:v>39.288862002797202</c:v>
                </c:pt>
                <c:pt idx="28542">
                  <c:v>39.290238579021</c:v>
                </c:pt>
                <c:pt idx="28543">
                  <c:v>39.291615155244799</c:v>
                </c:pt>
                <c:pt idx="28544">
                  <c:v>39.292991731468497</c:v>
                </c:pt>
                <c:pt idx="28545">
                  <c:v>39.294368307692302</c:v>
                </c:pt>
                <c:pt idx="28546">
                  <c:v>39.2957448839161</c:v>
                </c:pt>
                <c:pt idx="28547">
                  <c:v>39.297121460139898</c:v>
                </c:pt>
                <c:pt idx="28548">
                  <c:v>39.298498036363597</c:v>
                </c:pt>
                <c:pt idx="28549">
                  <c:v>39.299874612587402</c:v>
                </c:pt>
                <c:pt idx="28550">
                  <c:v>39.3012511888112</c:v>
                </c:pt>
                <c:pt idx="28551">
                  <c:v>39.302627765034998</c:v>
                </c:pt>
                <c:pt idx="28552">
                  <c:v>39.304004341258803</c:v>
                </c:pt>
                <c:pt idx="28553">
                  <c:v>39.305380917482502</c:v>
                </c:pt>
                <c:pt idx="28554">
                  <c:v>39.3067574937063</c:v>
                </c:pt>
                <c:pt idx="28555">
                  <c:v>39.308134069930098</c:v>
                </c:pt>
                <c:pt idx="28556">
                  <c:v>39.309510646153903</c:v>
                </c:pt>
                <c:pt idx="28557">
                  <c:v>39.310887222377602</c:v>
                </c:pt>
                <c:pt idx="28558">
                  <c:v>39.3122637986014</c:v>
                </c:pt>
                <c:pt idx="28559">
                  <c:v>39.313640374825198</c:v>
                </c:pt>
                <c:pt idx="28560">
                  <c:v>39.315016951049003</c:v>
                </c:pt>
                <c:pt idx="28561">
                  <c:v>39.316393527272702</c:v>
                </c:pt>
                <c:pt idx="28562">
                  <c:v>39.3177701034965</c:v>
                </c:pt>
                <c:pt idx="28563">
                  <c:v>39.319146679720298</c:v>
                </c:pt>
                <c:pt idx="28564">
                  <c:v>39.320523255944103</c:v>
                </c:pt>
                <c:pt idx="28565">
                  <c:v>39.321899832167801</c:v>
                </c:pt>
                <c:pt idx="28566">
                  <c:v>39.3232764083916</c:v>
                </c:pt>
                <c:pt idx="28567">
                  <c:v>39.324652984615398</c:v>
                </c:pt>
                <c:pt idx="28568">
                  <c:v>39.326029560839203</c:v>
                </c:pt>
                <c:pt idx="28569">
                  <c:v>39.327406137062901</c:v>
                </c:pt>
                <c:pt idx="28570">
                  <c:v>39.328782713286699</c:v>
                </c:pt>
                <c:pt idx="28571">
                  <c:v>39.330159289510497</c:v>
                </c:pt>
                <c:pt idx="28572">
                  <c:v>39.331535865734303</c:v>
                </c:pt>
                <c:pt idx="28573">
                  <c:v>39.332912441958101</c:v>
                </c:pt>
                <c:pt idx="28574">
                  <c:v>39.334289018181799</c:v>
                </c:pt>
                <c:pt idx="28575">
                  <c:v>39.335665594405597</c:v>
                </c:pt>
                <c:pt idx="28576">
                  <c:v>39.337042170629402</c:v>
                </c:pt>
                <c:pt idx="28577">
                  <c:v>39.338418746853201</c:v>
                </c:pt>
                <c:pt idx="28578">
                  <c:v>39.339795323076899</c:v>
                </c:pt>
                <c:pt idx="28579">
                  <c:v>39.341171899300697</c:v>
                </c:pt>
                <c:pt idx="28580">
                  <c:v>39.342548475524502</c:v>
                </c:pt>
                <c:pt idx="28581">
                  <c:v>39.3439250517483</c:v>
                </c:pt>
                <c:pt idx="28582">
                  <c:v>39.345301627971999</c:v>
                </c:pt>
                <c:pt idx="28583">
                  <c:v>39.346678204195797</c:v>
                </c:pt>
                <c:pt idx="28584">
                  <c:v>39.348054780419602</c:v>
                </c:pt>
                <c:pt idx="28585">
                  <c:v>39.3494313566434</c:v>
                </c:pt>
                <c:pt idx="28586">
                  <c:v>39.350807932867099</c:v>
                </c:pt>
                <c:pt idx="28587">
                  <c:v>39.352184509090897</c:v>
                </c:pt>
                <c:pt idx="28588">
                  <c:v>39.353561085314702</c:v>
                </c:pt>
                <c:pt idx="28589">
                  <c:v>39.3549376615385</c:v>
                </c:pt>
                <c:pt idx="28590">
                  <c:v>39.356314237762199</c:v>
                </c:pt>
                <c:pt idx="28591">
                  <c:v>39.357690813985997</c:v>
                </c:pt>
                <c:pt idx="28592">
                  <c:v>39.359067390209802</c:v>
                </c:pt>
                <c:pt idx="28593">
                  <c:v>39.3604439664336</c:v>
                </c:pt>
                <c:pt idx="28594">
                  <c:v>39.361820542657398</c:v>
                </c:pt>
                <c:pt idx="28595">
                  <c:v>39.363197118881097</c:v>
                </c:pt>
                <c:pt idx="28596">
                  <c:v>39.364573695104902</c:v>
                </c:pt>
                <c:pt idx="28597">
                  <c:v>39.3659502713287</c:v>
                </c:pt>
                <c:pt idx="28598">
                  <c:v>39.367326847552498</c:v>
                </c:pt>
                <c:pt idx="28599">
                  <c:v>39.368703423776203</c:v>
                </c:pt>
                <c:pt idx="28600">
                  <c:v>39.370080000000002</c:v>
                </c:pt>
                <c:pt idx="28601">
                  <c:v>39.3714565762238</c:v>
                </c:pt>
                <c:pt idx="28602">
                  <c:v>39.372833152447598</c:v>
                </c:pt>
                <c:pt idx="28603">
                  <c:v>39.374209728671303</c:v>
                </c:pt>
                <c:pt idx="28604">
                  <c:v>39.375586304895101</c:v>
                </c:pt>
                <c:pt idx="28605">
                  <c:v>39.376962881118899</c:v>
                </c:pt>
                <c:pt idx="28606">
                  <c:v>39.378339457342697</c:v>
                </c:pt>
                <c:pt idx="28607">
                  <c:v>39.379716033566403</c:v>
                </c:pt>
                <c:pt idx="28608">
                  <c:v>39.381092609790201</c:v>
                </c:pt>
                <c:pt idx="28609">
                  <c:v>39.382469186013999</c:v>
                </c:pt>
                <c:pt idx="28610">
                  <c:v>39.383845762237797</c:v>
                </c:pt>
                <c:pt idx="28611">
                  <c:v>39.385222338461503</c:v>
                </c:pt>
                <c:pt idx="28612">
                  <c:v>39.386598914685301</c:v>
                </c:pt>
                <c:pt idx="28613">
                  <c:v>39.387975490909099</c:v>
                </c:pt>
                <c:pt idx="28614">
                  <c:v>39.389352067132897</c:v>
                </c:pt>
                <c:pt idx="28615">
                  <c:v>39.390728643356603</c:v>
                </c:pt>
                <c:pt idx="28616">
                  <c:v>39.392105219580401</c:v>
                </c:pt>
                <c:pt idx="28617">
                  <c:v>39.393481795804199</c:v>
                </c:pt>
                <c:pt idx="28618">
                  <c:v>39.394858372027997</c:v>
                </c:pt>
                <c:pt idx="28619">
                  <c:v>39.396234948251802</c:v>
                </c:pt>
                <c:pt idx="28620">
                  <c:v>39.397611524475501</c:v>
                </c:pt>
                <c:pt idx="28621">
                  <c:v>39.398988100699299</c:v>
                </c:pt>
                <c:pt idx="28622">
                  <c:v>39.400364676923097</c:v>
                </c:pt>
                <c:pt idx="28623">
                  <c:v>39.401741253146902</c:v>
                </c:pt>
                <c:pt idx="28624">
                  <c:v>39.403117829370601</c:v>
                </c:pt>
                <c:pt idx="28625">
                  <c:v>39.404494405594399</c:v>
                </c:pt>
                <c:pt idx="28626">
                  <c:v>39.405870981818197</c:v>
                </c:pt>
                <c:pt idx="28627">
                  <c:v>39.407247558042002</c:v>
                </c:pt>
                <c:pt idx="28628">
                  <c:v>39.4086241342657</c:v>
                </c:pt>
                <c:pt idx="28629">
                  <c:v>39.410000710489498</c:v>
                </c:pt>
                <c:pt idx="28630">
                  <c:v>39.411377286713297</c:v>
                </c:pt>
                <c:pt idx="28631">
                  <c:v>39.412753862937102</c:v>
                </c:pt>
                <c:pt idx="28632">
                  <c:v>39.4141304391608</c:v>
                </c:pt>
                <c:pt idx="28633">
                  <c:v>39.415507015384598</c:v>
                </c:pt>
                <c:pt idx="28634">
                  <c:v>39.416883591608403</c:v>
                </c:pt>
                <c:pt idx="28635">
                  <c:v>39.418260167832202</c:v>
                </c:pt>
                <c:pt idx="28636">
                  <c:v>39.419636744056</c:v>
                </c:pt>
                <c:pt idx="28637">
                  <c:v>39.421013320279698</c:v>
                </c:pt>
                <c:pt idx="28638">
                  <c:v>39.422389896503503</c:v>
                </c:pt>
                <c:pt idx="28639">
                  <c:v>39.423766472727301</c:v>
                </c:pt>
                <c:pt idx="28640">
                  <c:v>39.425143048951099</c:v>
                </c:pt>
                <c:pt idx="28641">
                  <c:v>39.426519625174798</c:v>
                </c:pt>
                <c:pt idx="28642">
                  <c:v>39.427896201398603</c:v>
                </c:pt>
                <c:pt idx="28643">
                  <c:v>39.429272777622401</c:v>
                </c:pt>
                <c:pt idx="28644">
                  <c:v>39.430649353846199</c:v>
                </c:pt>
                <c:pt idx="28645">
                  <c:v>39.432025930069898</c:v>
                </c:pt>
                <c:pt idx="28646">
                  <c:v>39.433402506293703</c:v>
                </c:pt>
                <c:pt idx="28647">
                  <c:v>39.434779082517501</c:v>
                </c:pt>
                <c:pt idx="28648">
                  <c:v>39.436155658741299</c:v>
                </c:pt>
                <c:pt idx="28649">
                  <c:v>39.437532234964998</c:v>
                </c:pt>
                <c:pt idx="28650">
                  <c:v>39.438908811188803</c:v>
                </c:pt>
                <c:pt idx="28651">
                  <c:v>39.440285387412601</c:v>
                </c:pt>
                <c:pt idx="28652">
                  <c:v>39.441661963636399</c:v>
                </c:pt>
                <c:pt idx="28653">
                  <c:v>39.443038539860098</c:v>
                </c:pt>
                <c:pt idx="28654">
                  <c:v>39.444415116083903</c:v>
                </c:pt>
                <c:pt idx="28655">
                  <c:v>39.445791692307701</c:v>
                </c:pt>
                <c:pt idx="28656">
                  <c:v>39.447168268531499</c:v>
                </c:pt>
                <c:pt idx="28657">
                  <c:v>39.448544844755297</c:v>
                </c:pt>
                <c:pt idx="28658">
                  <c:v>39.449921420979003</c:v>
                </c:pt>
                <c:pt idx="28659">
                  <c:v>39.451297997202801</c:v>
                </c:pt>
                <c:pt idx="28660">
                  <c:v>39.452674573426599</c:v>
                </c:pt>
                <c:pt idx="28661">
                  <c:v>39.454051149650397</c:v>
                </c:pt>
                <c:pt idx="28662">
                  <c:v>39.455427725874102</c:v>
                </c:pt>
                <c:pt idx="28663">
                  <c:v>39.4568043020979</c:v>
                </c:pt>
                <c:pt idx="28664">
                  <c:v>39.458180878321699</c:v>
                </c:pt>
                <c:pt idx="28665">
                  <c:v>39.459557454545497</c:v>
                </c:pt>
                <c:pt idx="28666">
                  <c:v>39.460934030769202</c:v>
                </c:pt>
                <c:pt idx="28667">
                  <c:v>39.462310606993</c:v>
                </c:pt>
                <c:pt idx="28668">
                  <c:v>39.463687183216798</c:v>
                </c:pt>
                <c:pt idx="28669">
                  <c:v>39.465063759440604</c:v>
                </c:pt>
                <c:pt idx="28670">
                  <c:v>39.466440335664302</c:v>
                </c:pt>
                <c:pt idx="28671">
                  <c:v>39.4678169118881</c:v>
                </c:pt>
                <c:pt idx="28672">
                  <c:v>39.469193488111898</c:v>
                </c:pt>
                <c:pt idx="28673">
                  <c:v>39.470570064335703</c:v>
                </c:pt>
                <c:pt idx="28674">
                  <c:v>39.471946640559402</c:v>
                </c:pt>
                <c:pt idx="28675">
                  <c:v>39.4733232167832</c:v>
                </c:pt>
                <c:pt idx="28676">
                  <c:v>39.474699793006998</c:v>
                </c:pt>
                <c:pt idx="28677">
                  <c:v>39.476076369230803</c:v>
                </c:pt>
                <c:pt idx="28678">
                  <c:v>39.477452945454601</c:v>
                </c:pt>
                <c:pt idx="28679">
                  <c:v>39.4788295216783</c:v>
                </c:pt>
                <c:pt idx="28680">
                  <c:v>39.480206097902098</c:v>
                </c:pt>
                <c:pt idx="28681">
                  <c:v>39.481582674125903</c:v>
                </c:pt>
                <c:pt idx="28682">
                  <c:v>39.482959250349701</c:v>
                </c:pt>
                <c:pt idx="28683">
                  <c:v>39.4843358265734</c:v>
                </c:pt>
                <c:pt idx="28684">
                  <c:v>39.485712402797198</c:v>
                </c:pt>
                <c:pt idx="28685">
                  <c:v>39.487088979021003</c:v>
                </c:pt>
                <c:pt idx="28686">
                  <c:v>39.488465555244801</c:v>
                </c:pt>
                <c:pt idx="28687">
                  <c:v>39.4898421314685</c:v>
                </c:pt>
                <c:pt idx="28688">
                  <c:v>39.491218707692298</c:v>
                </c:pt>
                <c:pt idx="28689">
                  <c:v>39.492595283916103</c:v>
                </c:pt>
                <c:pt idx="28690">
                  <c:v>39.493971860139901</c:v>
                </c:pt>
                <c:pt idx="28691">
                  <c:v>39.495348436363599</c:v>
                </c:pt>
                <c:pt idx="28692">
                  <c:v>39.496725012587397</c:v>
                </c:pt>
                <c:pt idx="28693">
                  <c:v>39.498101588811203</c:v>
                </c:pt>
                <c:pt idx="28694">
                  <c:v>39.499478165035001</c:v>
                </c:pt>
                <c:pt idx="28695">
                  <c:v>39.500854741258699</c:v>
                </c:pt>
                <c:pt idx="28696">
                  <c:v>39.502231317482497</c:v>
                </c:pt>
                <c:pt idx="28697">
                  <c:v>39.503607893706302</c:v>
                </c:pt>
                <c:pt idx="28698">
                  <c:v>39.5049844699301</c:v>
                </c:pt>
                <c:pt idx="28699">
                  <c:v>39.506361046153899</c:v>
                </c:pt>
                <c:pt idx="28700">
                  <c:v>39.507737622377597</c:v>
                </c:pt>
                <c:pt idx="28701">
                  <c:v>39.509114198601402</c:v>
                </c:pt>
                <c:pt idx="28702">
                  <c:v>39.5104907748252</c:v>
                </c:pt>
                <c:pt idx="28703">
                  <c:v>39.511867351048998</c:v>
                </c:pt>
                <c:pt idx="28704">
                  <c:v>39.513243927272697</c:v>
                </c:pt>
                <c:pt idx="28705">
                  <c:v>39.514620503496502</c:v>
                </c:pt>
                <c:pt idx="28706">
                  <c:v>39.5159970797203</c:v>
                </c:pt>
                <c:pt idx="28707">
                  <c:v>39.517373655944098</c:v>
                </c:pt>
                <c:pt idx="28708">
                  <c:v>39.518750232167797</c:v>
                </c:pt>
                <c:pt idx="28709">
                  <c:v>39.520126808391602</c:v>
                </c:pt>
                <c:pt idx="28710">
                  <c:v>39.5215033846154</c:v>
                </c:pt>
                <c:pt idx="28711">
                  <c:v>39.522879960839198</c:v>
                </c:pt>
                <c:pt idx="28712">
                  <c:v>39.524256537062897</c:v>
                </c:pt>
                <c:pt idx="28713">
                  <c:v>39.525633113286702</c:v>
                </c:pt>
                <c:pt idx="28714">
                  <c:v>39.5270096895105</c:v>
                </c:pt>
                <c:pt idx="28715">
                  <c:v>39.528386265734298</c:v>
                </c:pt>
                <c:pt idx="28716">
                  <c:v>39.529762841957996</c:v>
                </c:pt>
                <c:pt idx="28717">
                  <c:v>39.531139418181802</c:v>
                </c:pt>
                <c:pt idx="28718">
                  <c:v>39.5325159944056</c:v>
                </c:pt>
                <c:pt idx="28719">
                  <c:v>39.533892570629398</c:v>
                </c:pt>
                <c:pt idx="28720">
                  <c:v>39.535269146853203</c:v>
                </c:pt>
                <c:pt idx="28721">
                  <c:v>39.536645723076902</c:v>
                </c:pt>
                <c:pt idx="28722">
                  <c:v>39.5380222993007</c:v>
                </c:pt>
                <c:pt idx="28723">
                  <c:v>39.539398875524498</c:v>
                </c:pt>
                <c:pt idx="28724">
                  <c:v>39.540775451748303</c:v>
                </c:pt>
                <c:pt idx="28725">
                  <c:v>39.542152027972001</c:v>
                </c:pt>
                <c:pt idx="28726">
                  <c:v>39.543528604195799</c:v>
                </c:pt>
                <c:pt idx="28727">
                  <c:v>39.544905180419597</c:v>
                </c:pt>
                <c:pt idx="28728">
                  <c:v>39.546281756643403</c:v>
                </c:pt>
                <c:pt idx="28729">
                  <c:v>39.547658332867101</c:v>
                </c:pt>
                <c:pt idx="28730">
                  <c:v>39.549034909090899</c:v>
                </c:pt>
                <c:pt idx="28731">
                  <c:v>39.550411485314697</c:v>
                </c:pt>
                <c:pt idx="28732">
                  <c:v>39.551788061538502</c:v>
                </c:pt>
                <c:pt idx="28733">
                  <c:v>39.553164637762201</c:v>
                </c:pt>
                <c:pt idx="28734">
                  <c:v>39.554541213985999</c:v>
                </c:pt>
                <c:pt idx="28735">
                  <c:v>39.555917790209797</c:v>
                </c:pt>
                <c:pt idx="28736">
                  <c:v>39.557294366433602</c:v>
                </c:pt>
                <c:pt idx="28737">
                  <c:v>39.5586709426574</c:v>
                </c:pt>
                <c:pt idx="28738">
                  <c:v>39.560047518881099</c:v>
                </c:pt>
                <c:pt idx="28739">
                  <c:v>39.561424095104897</c:v>
                </c:pt>
                <c:pt idx="28740">
                  <c:v>39.562800671328702</c:v>
                </c:pt>
                <c:pt idx="28741">
                  <c:v>39.5641772475525</c:v>
                </c:pt>
                <c:pt idx="28742">
                  <c:v>39.565553823776199</c:v>
                </c:pt>
                <c:pt idx="28743">
                  <c:v>39.566930399999997</c:v>
                </c:pt>
                <c:pt idx="28744">
                  <c:v>39.568306976223802</c:v>
                </c:pt>
                <c:pt idx="28745">
                  <c:v>39.5696835524476</c:v>
                </c:pt>
                <c:pt idx="28746">
                  <c:v>39.571060128671299</c:v>
                </c:pt>
                <c:pt idx="28747">
                  <c:v>39.572436704895097</c:v>
                </c:pt>
                <c:pt idx="28748">
                  <c:v>39.573813281118902</c:v>
                </c:pt>
                <c:pt idx="28749">
                  <c:v>39.5751898573427</c:v>
                </c:pt>
                <c:pt idx="28750">
                  <c:v>39.576566433566398</c:v>
                </c:pt>
                <c:pt idx="28751">
                  <c:v>39.577943009790197</c:v>
                </c:pt>
                <c:pt idx="28752">
                  <c:v>39.579319586014002</c:v>
                </c:pt>
                <c:pt idx="28753">
                  <c:v>39.5806961622378</c:v>
                </c:pt>
                <c:pt idx="28754">
                  <c:v>39.582072738461498</c:v>
                </c:pt>
                <c:pt idx="28755">
                  <c:v>39.583449314685303</c:v>
                </c:pt>
                <c:pt idx="28756">
                  <c:v>39.584825890909102</c:v>
                </c:pt>
                <c:pt idx="28757">
                  <c:v>39.5862024671329</c:v>
                </c:pt>
                <c:pt idx="28758">
                  <c:v>39.587579043356698</c:v>
                </c:pt>
                <c:pt idx="28759">
                  <c:v>39.588955619580403</c:v>
                </c:pt>
                <c:pt idx="28760">
                  <c:v>39.590332195804201</c:v>
                </c:pt>
                <c:pt idx="28761">
                  <c:v>39.591708772027999</c:v>
                </c:pt>
                <c:pt idx="28762">
                  <c:v>39.593085348251797</c:v>
                </c:pt>
                <c:pt idx="28763">
                  <c:v>39.594461924475503</c:v>
                </c:pt>
                <c:pt idx="28764">
                  <c:v>39.595838500699301</c:v>
                </c:pt>
                <c:pt idx="28765">
                  <c:v>39.597215076923099</c:v>
                </c:pt>
                <c:pt idx="28766">
                  <c:v>39.598591653146897</c:v>
                </c:pt>
                <c:pt idx="28767">
                  <c:v>39.599968229370603</c:v>
                </c:pt>
                <c:pt idx="28768">
                  <c:v>39.601344805594401</c:v>
                </c:pt>
                <c:pt idx="28769">
                  <c:v>39.602721381818199</c:v>
                </c:pt>
                <c:pt idx="28770">
                  <c:v>39.604097958041997</c:v>
                </c:pt>
                <c:pt idx="28771">
                  <c:v>39.605474534265703</c:v>
                </c:pt>
                <c:pt idx="28772">
                  <c:v>39.606851110489501</c:v>
                </c:pt>
                <c:pt idx="28773">
                  <c:v>39.608227686713299</c:v>
                </c:pt>
                <c:pt idx="28774">
                  <c:v>39.609604262937097</c:v>
                </c:pt>
                <c:pt idx="28775">
                  <c:v>39.610980839160803</c:v>
                </c:pt>
                <c:pt idx="28776">
                  <c:v>39.612357415384601</c:v>
                </c:pt>
                <c:pt idx="28777">
                  <c:v>39.613733991608399</c:v>
                </c:pt>
                <c:pt idx="28778">
                  <c:v>39.615110567832197</c:v>
                </c:pt>
                <c:pt idx="28779">
                  <c:v>39.616487144055903</c:v>
                </c:pt>
                <c:pt idx="28780">
                  <c:v>39.617863720279701</c:v>
                </c:pt>
                <c:pt idx="28781">
                  <c:v>39.619240296503499</c:v>
                </c:pt>
                <c:pt idx="28782">
                  <c:v>39.620616872727297</c:v>
                </c:pt>
                <c:pt idx="28783">
                  <c:v>39.621993448951102</c:v>
                </c:pt>
                <c:pt idx="28784">
                  <c:v>39.6233700251748</c:v>
                </c:pt>
                <c:pt idx="28785">
                  <c:v>39.624746601398599</c:v>
                </c:pt>
                <c:pt idx="28786">
                  <c:v>39.626123177622397</c:v>
                </c:pt>
                <c:pt idx="28787">
                  <c:v>39.627499753846202</c:v>
                </c:pt>
                <c:pt idx="28788">
                  <c:v>39.6288763300699</c:v>
                </c:pt>
                <c:pt idx="28789">
                  <c:v>39.630252906293698</c:v>
                </c:pt>
                <c:pt idx="28790">
                  <c:v>39.631629482517504</c:v>
                </c:pt>
                <c:pt idx="28791">
                  <c:v>39.633006058741302</c:v>
                </c:pt>
                <c:pt idx="28792">
                  <c:v>39.634382634965</c:v>
                </c:pt>
                <c:pt idx="28793">
                  <c:v>39.635759211188798</c:v>
                </c:pt>
                <c:pt idx="28794">
                  <c:v>39.637135787412603</c:v>
                </c:pt>
                <c:pt idx="28795">
                  <c:v>39.638512363636401</c:v>
                </c:pt>
                <c:pt idx="28796">
                  <c:v>39.6398889398601</c:v>
                </c:pt>
                <c:pt idx="28797">
                  <c:v>39.641265516083898</c:v>
                </c:pt>
                <c:pt idx="28798">
                  <c:v>39.642642092307703</c:v>
                </c:pt>
                <c:pt idx="28799">
                  <c:v>39.644018668531501</c:v>
                </c:pt>
                <c:pt idx="28800">
                  <c:v>39.645395244755299</c:v>
                </c:pt>
                <c:pt idx="28801">
                  <c:v>39.646771820978998</c:v>
                </c:pt>
                <c:pt idx="28802">
                  <c:v>39.648148397202803</c:v>
                </c:pt>
                <c:pt idx="28803">
                  <c:v>39.649524973426601</c:v>
                </c:pt>
                <c:pt idx="28804">
                  <c:v>39.650901549650399</c:v>
                </c:pt>
                <c:pt idx="28805">
                  <c:v>39.652278125874098</c:v>
                </c:pt>
                <c:pt idx="28806">
                  <c:v>39.653654702097903</c:v>
                </c:pt>
                <c:pt idx="28807">
                  <c:v>39.655031278321701</c:v>
                </c:pt>
                <c:pt idx="28808">
                  <c:v>39.656407854545499</c:v>
                </c:pt>
                <c:pt idx="28809">
                  <c:v>39.657784430769198</c:v>
                </c:pt>
                <c:pt idx="28810">
                  <c:v>39.659161006993003</c:v>
                </c:pt>
                <c:pt idx="28811">
                  <c:v>39.660537583216801</c:v>
                </c:pt>
                <c:pt idx="28812">
                  <c:v>39.661914159440599</c:v>
                </c:pt>
                <c:pt idx="28813">
                  <c:v>39.663290735664297</c:v>
                </c:pt>
                <c:pt idx="28814">
                  <c:v>39.664667311888103</c:v>
                </c:pt>
                <c:pt idx="28815">
                  <c:v>39.666043888111901</c:v>
                </c:pt>
                <c:pt idx="28816">
                  <c:v>39.667420464335699</c:v>
                </c:pt>
                <c:pt idx="28817">
                  <c:v>39.668797040559397</c:v>
                </c:pt>
                <c:pt idx="28818">
                  <c:v>39.670173616783202</c:v>
                </c:pt>
                <c:pt idx="28819">
                  <c:v>39.671550193007</c:v>
                </c:pt>
                <c:pt idx="28820">
                  <c:v>39.672926769230799</c:v>
                </c:pt>
                <c:pt idx="28821">
                  <c:v>39.674303345454597</c:v>
                </c:pt>
                <c:pt idx="28822">
                  <c:v>39.675679921678302</c:v>
                </c:pt>
                <c:pt idx="28823">
                  <c:v>39.6770564979021</c:v>
                </c:pt>
                <c:pt idx="28824">
                  <c:v>39.678433074125898</c:v>
                </c:pt>
                <c:pt idx="28825">
                  <c:v>39.679809650349704</c:v>
                </c:pt>
                <c:pt idx="28826">
                  <c:v>39.681186226573402</c:v>
                </c:pt>
                <c:pt idx="28827">
                  <c:v>39.6825628027972</c:v>
                </c:pt>
                <c:pt idx="28828">
                  <c:v>39.683939379020998</c:v>
                </c:pt>
                <c:pt idx="28829">
                  <c:v>39.685315955244803</c:v>
                </c:pt>
                <c:pt idx="28830">
                  <c:v>39.686692531468502</c:v>
                </c:pt>
                <c:pt idx="28831">
                  <c:v>39.6880691076923</c:v>
                </c:pt>
                <c:pt idx="28832">
                  <c:v>39.689445683916098</c:v>
                </c:pt>
                <c:pt idx="28833">
                  <c:v>39.690822260139903</c:v>
                </c:pt>
                <c:pt idx="28834">
                  <c:v>39.692198836363602</c:v>
                </c:pt>
                <c:pt idx="28835">
                  <c:v>39.6935754125874</c:v>
                </c:pt>
                <c:pt idx="28836">
                  <c:v>39.694951988811198</c:v>
                </c:pt>
                <c:pt idx="28837">
                  <c:v>39.696328565035003</c:v>
                </c:pt>
                <c:pt idx="28838">
                  <c:v>39.697705141258702</c:v>
                </c:pt>
                <c:pt idx="28839">
                  <c:v>39.6990817174825</c:v>
                </c:pt>
                <c:pt idx="28840">
                  <c:v>39.700458293706298</c:v>
                </c:pt>
                <c:pt idx="28841">
                  <c:v>39.701834869930103</c:v>
                </c:pt>
                <c:pt idx="28842">
                  <c:v>39.703211446153901</c:v>
                </c:pt>
                <c:pt idx="28843">
                  <c:v>39.7045880223776</c:v>
                </c:pt>
                <c:pt idx="28844">
                  <c:v>39.705964598601398</c:v>
                </c:pt>
                <c:pt idx="28845">
                  <c:v>39.707341174825203</c:v>
                </c:pt>
                <c:pt idx="28846">
                  <c:v>39.708717751049001</c:v>
                </c:pt>
                <c:pt idx="28847">
                  <c:v>39.710094327272699</c:v>
                </c:pt>
                <c:pt idx="28848">
                  <c:v>39.711470903496497</c:v>
                </c:pt>
                <c:pt idx="28849">
                  <c:v>39.712847479720303</c:v>
                </c:pt>
                <c:pt idx="28850">
                  <c:v>39.714224055944101</c:v>
                </c:pt>
                <c:pt idx="28851">
                  <c:v>39.715600632167799</c:v>
                </c:pt>
                <c:pt idx="28852">
                  <c:v>39.716977208391597</c:v>
                </c:pt>
                <c:pt idx="28853">
                  <c:v>39.718353784615402</c:v>
                </c:pt>
                <c:pt idx="28854">
                  <c:v>39.719730360839201</c:v>
                </c:pt>
                <c:pt idx="28855">
                  <c:v>39.721106937062899</c:v>
                </c:pt>
                <c:pt idx="28856">
                  <c:v>39.722483513286697</c:v>
                </c:pt>
                <c:pt idx="28857">
                  <c:v>39.723860089510502</c:v>
                </c:pt>
                <c:pt idx="28858">
                  <c:v>39.7252366657343</c:v>
                </c:pt>
                <c:pt idx="28859">
                  <c:v>39.726613241957999</c:v>
                </c:pt>
                <c:pt idx="28860">
                  <c:v>39.727989818181797</c:v>
                </c:pt>
                <c:pt idx="28861">
                  <c:v>39.729366394405602</c:v>
                </c:pt>
                <c:pt idx="28862">
                  <c:v>39.7307429706294</c:v>
                </c:pt>
                <c:pt idx="28863">
                  <c:v>39.732119546853198</c:v>
                </c:pt>
                <c:pt idx="28864">
                  <c:v>39.733496123076897</c:v>
                </c:pt>
                <c:pt idx="28865">
                  <c:v>39.734872699300702</c:v>
                </c:pt>
                <c:pt idx="28866">
                  <c:v>39.7362492755245</c:v>
                </c:pt>
                <c:pt idx="28867">
                  <c:v>39.737625851748298</c:v>
                </c:pt>
                <c:pt idx="28868">
                  <c:v>39.739002427971997</c:v>
                </c:pt>
                <c:pt idx="28869">
                  <c:v>39.740379004195802</c:v>
                </c:pt>
                <c:pt idx="28870">
                  <c:v>39.7417555804196</c:v>
                </c:pt>
                <c:pt idx="28871">
                  <c:v>39.743132156643398</c:v>
                </c:pt>
                <c:pt idx="28872">
                  <c:v>39.744508732867097</c:v>
                </c:pt>
                <c:pt idx="28873">
                  <c:v>39.745885309090902</c:v>
                </c:pt>
                <c:pt idx="28874">
                  <c:v>39.7472618853147</c:v>
                </c:pt>
                <c:pt idx="28875">
                  <c:v>39.748638461538498</c:v>
                </c:pt>
                <c:pt idx="28876">
                  <c:v>39.750015037762203</c:v>
                </c:pt>
                <c:pt idx="28877">
                  <c:v>39.751391613986002</c:v>
                </c:pt>
                <c:pt idx="28878">
                  <c:v>39.7527681902098</c:v>
                </c:pt>
                <c:pt idx="28879">
                  <c:v>39.754144766433598</c:v>
                </c:pt>
                <c:pt idx="28880">
                  <c:v>39.755521342657403</c:v>
                </c:pt>
                <c:pt idx="28881">
                  <c:v>39.756897918881101</c:v>
                </c:pt>
                <c:pt idx="28882">
                  <c:v>39.758274495104899</c:v>
                </c:pt>
                <c:pt idx="28883">
                  <c:v>39.759651071328697</c:v>
                </c:pt>
                <c:pt idx="28884">
                  <c:v>39.761027647552403</c:v>
                </c:pt>
                <c:pt idx="28885">
                  <c:v>39.762404223776201</c:v>
                </c:pt>
                <c:pt idx="28886">
                  <c:v>39.763780799999999</c:v>
                </c:pt>
                <c:pt idx="28887">
                  <c:v>39.765157376223797</c:v>
                </c:pt>
                <c:pt idx="28888">
                  <c:v>39.766533952447602</c:v>
                </c:pt>
                <c:pt idx="28889">
                  <c:v>39.767910528671301</c:v>
                </c:pt>
                <c:pt idx="28890">
                  <c:v>39.769287104895099</c:v>
                </c:pt>
                <c:pt idx="28891">
                  <c:v>39.770663681118897</c:v>
                </c:pt>
                <c:pt idx="28892">
                  <c:v>39.772040257342702</c:v>
                </c:pt>
                <c:pt idx="28893">
                  <c:v>39.773416833566401</c:v>
                </c:pt>
                <c:pt idx="28894">
                  <c:v>39.774793409790199</c:v>
                </c:pt>
                <c:pt idx="28895">
                  <c:v>39.776169986013997</c:v>
                </c:pt>
                <c:pt idx="28896">
                  <c:v>39.777546562237802</c:v>
                </c:pt>
                <c:pt idx="28897">
                  <c:v>39.778923138461501</c:v>
                </c:pt>
                <c:pt idx="28898">
                  <c:v>39.780299714685299</c:v>
                </c:pt>
                <c:pt idx="28899">
                  <c:v>39.781676290909097</c:v>
                </c:pt>
                <c:pt idx="28900">
                  <c:v>39.783052867132902</c:v>
                </c:pt>
                <c:pt idx="28901">
                  <c:v>39.7844294433567</c:v>
                </c:pt>
                <c:pt idx="28902">
                  <c:v>39.785806019580399</c:v>
                </c:pt>
                <c:pt idx="28903">
                  <c:v>39.787182595804197</c:v>
                </c:pt>
                <c:pt idx="28904">
                  <c:v>39.788559172028002</c:v>
                </c:pt>
                <c:pt idx="28905">
                  <c:v>39.7899357482518</c:v>
                </c:pt>
                <c:pt idx="28906">
                  <c:v>39.791312324475498</c:v>
                </c:pt>
                <c:pt idx="28907">
                  <c:v>39.792688900699297</c:v>
                </c:pt>
                <c:pt idx="28908">
                  <c:v>39.794065476923102</c:v>
                </c:pt>
                <c:pt idx="28909">
                  <c:v>39.7954420531469</c:v>
                </c:pt>
                <c:pt idx="28910">
                  <c:v>39.796818629370598</c:v>
                </c:pt>
                <c:pt idx="28911">
                  <c:v>39.798195205594403</c:v>
                </c:pt>
                <c:pt idx="28912">
                  <c:v>39.799571781818202</c:v>
                </c:pt>
                <c:pt idx="28913">
                  <c:v>39.800948358042</c:v>
                </c:pt>
                <c:pt idx="28914">
                  <c:v>39.802324934265698</c:v>
                </c:pt>
                <c:pt idx="28915">
                  <c:v>39.803701510489503</c:v>
                </c:pt>
                <c:pt idx="28916">
                  <c:v>39.805078086713301</c:v>
                </c:pt>
                <c:pt idx="28917">
                  <c:v>39.806454662937099</c:v>
                </c:pt>
                <c:pt idx="28918">
                  <c:v>39.807831239160798</c:v>
                </c:pt>
                <c:pt idx="28919">
                  <c:v>39.809207815384603</c:v>
                </c:pt>
                <c:pt idx="28920">
                  <c:v>39.810584391608401</c:v>
                </c:pt>
                <c:pt idx="28921">
                  <c:v>39.811960967832199</c:v>
                </c:pt>
                <c:pt idx="28922">
                  <c:v>39.813337544055997</c:v>
                </c:pt>
                <c:pt idx="28923">
                  <c:v>39.814714120279703</c:v>
                </c:pt>
                <c:pt idx="28924">
                  <c:v>39.816090696503501</c:v>
                </c:pt>
                <c:pt idx="28925">
                  <c:v>39.817467272727299</c:v>
                </c:pt>
                <c:pt idx="28926">
                  <c:v>39.818843848951097</c:v>
                </c:pt>
                <c:pt idx="28927">
                  <c:v>39.820220425174803</c:v>
                </c:pt>
                <c:pt idx="28928">
                  <c:v>39.821597001398601</c:v>
                </c:pt>
                <c:pt idx="28929">
                  <c:v>39.822973577622399</c:v>
                </c:pt>
                <c:pt idx="28930">
                  <c:v>39.824350153846197</c:v>
                </c:pt>
                <c:pt idx="28931">
                  <c:v>39.825726730069903</c:v>
                </c:pt>
                <c:pt idx="28932">
                  <c:v>39.827103306293701</c:v>
                </c:pt>
                <c:pt idx="28933">
                  <c:v>39.828479882517499</c:v>
                </c:pt>
                <c:pt idx="28934">
                  <c:v>39.829856458741297</c:v>
                </c:pt>
                <c:pt idx="28935">
                  <c:v>39.831233034965003</c:v>
                </c:pt>
                <c:pt idx="28936">
                  <c:v>39.832609611188801</c:v>
                </c:pt>
                <c:pt idx="28937">
                  <c:v>39.833986187412599</c:v>
                </c:pt>
                <c:pt idx="28938">
                  <c:v>39.835362763636397</c:v>
                </c:pt>
                <c:pt idx="28939">
                  <c:v>39.836739339860102</c:v>
                </c:pt>
                <c:pt idx="28940">
                  <c:v>39.8381159160839</c:v>
                </c:pt>
                <c:pt idx="28941">
                  <c:v>39.839492492307699</c:v>
                </c:pt>
                <c:pt idx="28942">
                  <c:v>39.840869068531497</c:v>
                </c:pt>
                <c:pt idx="28943">
                  <c:v>39.842245644755302</c:v>
                </c:pt>
                <c:pt idx="28944">
                  <c:v>39.843622220979</c:v>
                </c:pt>
                <c:pt idx="28945">
                  <c:v>39.844998797202798</c:v>
                </c:pt>
                <c:pt idx="28946">
                  <c:v>39.846375373426604</c:v>
                </c:pt>
                <c:pt idx="28947">
                  <c:v>39.847751949650402</c:v>
                </c:pt>
                <c:pt idx="28948">
                  <c:v>39.8491285258741</c:v>
                </c:pt>
                <c:pt idx="28949">
                  <c:v>39.850505102097898</c:v>
                </c:pt>
                <c:pt idx="28950">
                  <c:v>39.851881678321703</c:v>
                </c:pt>
                <c:pt idx="28951">
                  <c:v>39.853258254545501</c:v>
                </c:pt>
                <c:pt idx="28952">
                  <c:v>39.8546348307692</c:v>
                </c:pt>
                <c:pt idx="28953">
                  <c:v>39.856011406992998</c:v>
                </c:pt>
                <c:pt idx="28954">
                  <c:v>39.857387983216803</c:v>
                </c:pt>
                <c:pt idx="28955">
                  <c:v>39.858764559440601</c:v>
                </c:pt>
                <c:pt idx="28956">
                  <c:v>39.8601411356643</c:v>
                </c:pt>
                <c:pt idx="28957">
                  <c:v>39.861517711888098</c:v>
                </c:pt>
                <c:pt idx="28958">
                  <c:v>39.862894288111903</c:v>
                </c:pt>
                <c:pt idx="28959">
                  <c:v>39.864270864335701</c:v>
                </c:pt>
                <c:pt idx="28960">
                  <c:v>39.8656474405594</c:v>
                </c:pt>
                <c:pt idx="28961">
                  <c:v>39.867024016783198</c:v>
                </c:pt>
                <c:pt idx="28962">
                  <c:v>39.868400593007003</c:v>
                </c:pt>
                <c:pt idx="28963">
                  <c:v>39.869777169230801</c:v>
                </c:pt>
                <c:pt idx="28964">
                  <c:v>39.871153745454599</c:v>
                </c:pt>
                <c:pt idx="28965">
                  <c:v>39.872530321678298</c:v>
                </c:pt>
                <c:pt idx="28966">
                  <c:v>39.873906897902103</c:v>
                </c:pt>
                <c:pt idx="28967">
                  <c:v>39.875283474125901</c:v>
                </c:pt>
                <c:pt idx="28968">
                  <c:v>39.876660050349699</c:v>
                </c:pt>
                <c:pt idx="28969">
                  <c:v>39.878036626573397</c:v>
                </c:pt>
                <c:pt idx="28970">
                  <c:v>39.879413202797203</c:v>
                </c:pt>
                <c:pt idx="28971">
                  <c:v>39.880789779021001</c:v>
                </c:pt>
                <c:pt idx="28972">
                  <c:v>39.882166355244799</c:v>
                </c:pt>
                <c:pt idx="28973">
                  <c:v>39.883542931468497</c:v>
                </c:pt>
                <c:pt idx="28974">
                  <c:v>39.884919507692302</c:v>
                </c:pt>
                <c:pt idx="28975">
                  <c:v>39.8862960839161</c:v>
                </c:pt>
                <c:pt idx="28976">
                  <c:v>39.887672660139899</c:v>
                </c:pt>
                <c:pt idx="28977">
                  <c:v>39.889049236363697</c:v>
                </c:pt>
                <c:pt idx="28978">
                  <c:v>39.890425812587402</c:v>
                </c:pt>
                <c:pt idx="28979">
                  <c:v>39.8918023888112</c:v>
                </c:pt>
                <c:pt idx="28980">
                  <c:v>39.893178965034998</c:v>
                </c:pt>
                <c:pt idx="28981">
                  <c:v>39.894555541258804</c:v>
                </c:pt>
                <c:pt idx="28982">
                  <c:v>39.895932117482502</c:v>
                </c:pt>
                <c:pt idx="28983">
                  <c:v>39.8973086937063</c:v>
                </c:pt>
                <c:pt idx="28984">
                  <c:v>39.898685269930098</c:v>
                </c:pt>
                <c:pt idx="28985">
                  <c:v>39.900061846153903</c:v>
                </c:pt>
                <c:pt idx="28986">
                  <c:v>39.901438422377602</c:v>
                </c:pt>
                <c:pt idx="28987">
                  <c:v>39.9028149986014</c:v>
                </c:pt>
                <c:pt idx="28988">
                  <c:v>39.904191574825198</c:v>
                </c:pt>
                <c:pt idx="28989">
                  <c:v>39.905568151049003</c:v>
                </c:pt>
                <c:pt idx="28990">
                  <c:v>39.906944727272702</c:v>
                </c:pt>
                <c:pt idx="28991">
                  <c:v>39.9083213034965</c:v>
                </c:pt>
                <c:pt idx="28992">
                  <c:v>39.909697879720298</c:v>
                </c:pt>
                <c:pt idx="28993">
                  <c:v>39.911074455944103</c:v>
                </c:pt>
                <c:pt idx="28994">
                  <c:v>39.912451032167802</c:v>
                </c:pt>
                <c:pt idx="28995">
                  <c:v>39.9138276083916</c:v>
                </c:pt>
                <c:pt idx="28996">
                  <c:v>39.915204184615398</c:v>
                </c:pt>
                <c:pt idx="28997">
                  <c:v>39.916580760839203</c:v>
                </c:pt>
                <c:pt idx="28998">
                  <c:v>39.917957337062902</c:v>
                </c:pt>
                <c:pt idx="28999">
                  <c:v>39.9193339132867</c:v>
                </c:pt>
                <c:pt idx="29000">
                  <c:v>39.920710489510498</c:v>
                </c:pt>
                <c:pt idx="29001">
                  <c:v>39.922087065734303</c:v>
                </c:pt>
                <c:pt idx="29002">
                  <c:v>39.923463641958001</c:v>
                </c:pt>
                <c:pt idx="29003">
                  <c:v>39.924840218181799</c:v>
                </c:pt>
                <c:pt idx="29004">
                  <c:v>39.926216794405597</c:v>
                </c:pt>
                <c:pt idx="29005">
                  <c:v>39.927593370629403</c:v>
                </c:pt>
                <c:pt idx="29006">
                  <c:v>39.928969946853201</c:v>
                </c:pt>
                <c:pt idx="29007">
                  <c:v>39.930346523076899</c:v>
                </c:pt>
                <c:pt idx="29008">
                  <c:v>39.931723099300697</c:v>
                </c:pt>
                <c:pt idx="29009">
                  <c:v>39.933099675524502</c:v>
                </c:pt>
                <c:pt idx="29010">
                  <c:v>39.934476251748301</c:v>
                </c:pt>
                <c:pt idx="29011">
                  <c:v>39.935852827971999</c:v>
                </c:pt>
                <c:pt idx="29012">
                  <c:v>39.937229404195797</c:v>
                </c:pt>
                <c:pt idx="29013">
                  <c:v>39.938605980419602</c:v>
                </c:pt>
                <c:pt idx="29014">
                  <c:v>39.9399825566434</c:v>
                </c:pt>
                <c:pt idx="29015">
                  <c:v>39.941359132867099</c:v>
                </c:pt>
                <c:pt idx="29016">
                  <c:v>39.942735709090897</c:v>
                </c:pt>
                <c:pt idx="29017">
                  <c:v>39.944112285314702</c:v>
                </c:pt>
                <c:pt idx="29018">
                  <c:v>39.9454888615385</c:v>
                </c:pt>
                <c:pt idx="29019">
                  <c:v>39.946865437762199</c:v>
                </c:pt>
                <c:pt idx="29020">
                  <c:v>39.948242013985997</c:v>
                </c:pt>
                <c:pt idx="29021">
                  <c:v>39.949618590209802</c:v>
                </c:pt>
                <c:pt idx="29022">
                  <c:v>39.9509951664336</c:v>
                </c:pt>
                <c:pt idx="29023">
                  <c:v>39.952371742657398</c:v>
                </c:pt>
                <c:pt idx="29024">
                  <c:v>39.953748318881097</c:v>
                </c:pt>
                <c:pt idx="29025">
                  <c:v>39.955124895104902</c:v>
                </c:pt>
                <c:pt idx="29026">
                  <c:v>39.9565014713287</c:v>
                </c:pt>
                <c:pt idx="29027">
                  <c:v>39.957878047552498</c:v>
                </c:pt>
                <c:pt idx="29028">
                  <c:v>39.959254623776197</c:v>
                </c:pt>
                <c:pt idx="29029">
                  <c:v>39.960631200000002</c:v>
                </c:pt>
                <c:pt idx="29030">
                  <c:v>39.9620077762238</c:v>
                </c:pt>
                <c:pt idx="29031">
                  <c:v>39.963384352447598</c:v>
                </c:pt>
                <c:pt idx="29032">
                  <c:v>39.964760928671303</c:v>
                </c:pt>
                <c:pt idx="29033">
                  <c:v>39.966137504895102</c:v>
                </c:pt>
                <c:pt idx="29034">
                  <c:v>39.9675140811189</c:v>
                </c:pt>
                <c:pt idx="29035">
                  <c:v>39.968890657342698</c:v>
                </c:pt>
                <c:pt idx="29036">
                  <c:v>39.970267233566403</c:v>
                </c:pt>
                <c:pt idx="29037">
                  <c:v>39.971643809790201</c:v>
                </c:pt>
                <c:pt idx="29038">
                  <c:v>39.973020386013999</c:v>
                </c:pt>
                <c:pt idx="29039">
                  <c:v>39.974396962237797</c:v>
                </c:pt>
                <c:pt idx="29040">
                  <c:v>39.975773538461503</c:v>
                </c:pt>
                <c:pt idx="29041">
                  <c:v>39.977150114685301</c:v>
                </c:pt>
                <c:pt idx="29042">
                  <c:v>39.978526690909099</c:v>
                </c:pt>
                <c:pt idx="29043">
                  <c:v>39.979903267132897</c:v>
                </c:pt>
                <c:pt idx="29044">
                  <c:v>39.981279843356702</c:v>
                </c:pt>
                <c:pt idx="29045">
                  <c:v>39.982656419580401</c:v>
                </c:pt>
                <c:pt idx="29046">
                  <c:v>39.984032995804199</c:v>
                </c:pt>
                <c:pt idx="29047">
                  <c:v>39.985409572027997</c:v>
                </c:pt>
                <c:pt idx="29048">
                  <c:v>39.986786148251703</c:v>
                </c:pt>
                <c:pt idx="29049">
                  <c:v>39.988162724475501</c:v>
                </c:pt>
                <c:pt idx="29050">
                  <c:v>39.989539300699299</c:v>
                </c:pt>
                <c:pt idx="29051">
                  <c:v>39.990915876923097</c:v>
                </c:pt>
                <c:pt idx="29052">
                  <c:v>39.992292453146902</c:v>
                </c:pt>
                <c:pt idx="29053">
                  <c:v>39.993669029370601</c:v>
                </c:pt>
                <c:pt idx="29054">
                  <c:v>39.995045605594399</c:v>
                </c:pt>
                <c:pt idx="29055">
                  <c:v>39.996422181818197</c:v>
                </c:pt>
                <c:pt idx="29056">
                  <c:v>39.997798758042002</c:v>
                </c:pt>
                <c:pt idx="29057">
                  <c:v>39.999175334265701</c:v>
                </c:pt>
                <c:pt idx="29058">
                  <c:v>40.000551910489499</c:v>
                </c:pt>
                <c:pt idx="29059">
                  <c:v>40.001928486713297</c:v>
                </c:pt>
                <c:pt idx="29060">
                  <c:v>40.003305062937102</c:v>
                </c:pt>
                <c:pt idx="29061">
                  <c:v>40.0046816391608</c:v>
                </c:pt>
                <c:pt idx="29062">
                  <c:v>40.006058215384598</c:v>
                </c:pt>
                <c:pt idx="29063">
                  <c:v>40.007434791608397</c:v>
                </c:pt>
                <c:pt idx="29064">
                  <c:v>40.008811367832202</c:v>
                </c:pt>
                <c:pt idx="29065">
                  <c:v>40.010187944056</c:v>
                </c:pt>
                <c:pt idx="29066">
                  <c:v>40.011564520279698</c:v>
                </c:pt>
                <c:pt idx="29067">
                  <c:v>40.012941096503504</c:v>
                </c:pt>
                <c:pt idx="29068">
                  <c:v>40.014317672727302</c:v>
                </c:pt>
                <c:pt idx="29069">
                  <c:v>40.0156942489511</c:v>
                </c:pt>
                <c:pt idx="29070">
                  <c:v>40.017070825174798</c:v>
                </c:pt>
                <c:pt idx="29071">
                  <c:v>40.018447401398603</c:v>
                </c:pt>
                <c:pt idx="29072">
                  <c:v>40.019823977622401</c:v>
                </c:pt>
                <c:pt idx="29073">
                  <c:v>40.021200553846199</c:v>
                </c:pt>
                <c:pt idx="29074">
                  <c:v>40.022577130069898</c:v>
                </c:pt>
                <c:pt idx="29075">
                  <c:v>40.023953706293703</c:v>
                </c:pt>
                <c:pt idx="29076">
                  <c:v>40.025330282517501</c:v>
                </c:pt>
                <c:pt idx="29077">
                  <c:v>40.026706858741299</c:v>
                </c:pt>
                <c:pt idx="29078">
                  <c:v>40.028083434964998</c:v>
                </c:pt>
                <c:pt idx="29079">
                  <c:v>40.029460011188803</c:v>
                </c:pt>
                <c:pt idx="29080">
                  <c:v>40.030836587412601</c:v>
                </c:pt>
                <c:pt idx="29081">
                  <c:v>40.032213163636399</c:v>
                </c:pt>
                <c:pt idx="29082">
                  <c:v>40.033589739860197</c:v>
                </c:pt>
                <c:pt idx="29083">
                  <c:v>40.034966316083903</c:v>
                </c:pt>
                <c:pt idx="29084">
                  <c:v>40.036342892307701</c:v>
                </c:pt>
                <c:pt idx="29085">
                  <c:v>40.037719468531499</c:v>
                </c:pt>
                <c:pt idx="29086">
                  <c:v>40.039096044755297</c:v>
                </c:pt>
                <c:pt idx="29087">
                  <c:v>40.040472620979003</c:v>
                </c:pt>
                <c:pt idx="29088">
                  <c:v>40.041849197202801</c:v>
                </c:pt>
                <c:pt idx="29089">
                  <c:v>40.043225773426599</c:v>
                </c:pt>
                <c:pt idx="29090">
                  <c:v>40.044602349650397</c:v>
                </c:pt>
                <c:pt idx="29091">
                  <c:v>40.045978925874103</c:v>
                </c:pt>
                <c:pt idx="29092">
                  <c:v>40.047355502097901</c:v>
                </c:pt>
                <c:pt idx="29093">
                  <c:v>40.048732078321699</c:v>
                </c:pt>
                <c:pt idx="29094">
                  <c:v>40.050108654545497</c:v>
                </c:pt>
                <c:pt idx="29095">
                  <c:v>40.051485230769202</c:v>
                </c:pt>
                <c:pt idx="29096">
                  <c:v>40.052861806993</c:v>
                </c:pt>
                <c:pt idx="29097">
                  <c:v>40.054238383216799</c:v>
                </c:pt>
                <c:pt idx="29098">
                  <c:v>40.055614959440597</c:v>
                </c:pt>
                <c:pt idx="29099">
                  <c:v>40.056991535664302</c:v>
                </c:pt>
                <c:pt idx="29100">
                  <c:v>40.0583681118881</c:v>
                </c:pt>
                <c:pt idx="29101">
                  <c:v>40.059744688111898</c:v>
                </c:pt>
                <c:pt idx="29102">
                  <c:v>40.061121264335704</c:v>
                </c:pt>
                <c:pt idx="29103">
                  <c:v>40.062497840559402</c:v>
                </c:pt>
                <c:pt idx="29104">
                  <c:v>40.0638744167832</c:v>
                </c:pt>
                <c:pt idx="29105">
                  <c:v>40.065250993006998</c:v>
                </c:pt>
                <c:pt idx="29106">
                  <c:v>40.066627569230803</c:v>
                </c:pt>
                <c:pt idx="29107">
                  <c:v>40.068004145454601</c:v>
                </c:pt>
                <c:pt idx="29108">
                  <c:v>40.0693807216783</c:v>
                </c:pt>
                <c:pt idx="29109">
                  <c:v>40.070757297902098</c:v>
                </c:pt>
                <c:pt idx="29110">
                  <c:v>40.072133874125903</c:v>
                </c:pt>
                <c:pt idx="29111">
                  <c:v>40.073510450349701</c:v>
                </c:pt>
                <c:pt idx="29112">
                  <c:v>40.0748870265734</c:v>
                </c:pt>
                <c:pt idx="29113">
                  <c:v>40.076263602797198</c:v>
                </c:pt>
                <c:pt idx="29114">
                  <c:v>40.077640179021003</c:v>
                </c:pt>
                <c:pt idx="29115">
                  <c:v>40.079016755244801</c:v>
                </c:pt>
                <c:pt idx="29116">
                  <c:v>40.0803933314685</c:v>
                </c:pt>
                <c:pt idx="29117">
                  <c:v>40.081769907692298</c:v>
                </c:pt>
                <c:pt idx="29118">
                  <c:v>40.083146483916103</c:v>
                </c:pt>
                <c:pt idx="29119">
                  <c:v>40.084523060139901</c:v>
                </c:pt>
                <c:pt idx="29120">
                  <c:v>40.0858996363636</c:v>
                </c:pt>
                <c:pt idx="29121">
                  <c:v>40.087276212587398</c:v>
                </c:pt>
                <c:pt idx="29122">
                  <c:v>40.088652788811203</c:v>
                </c:pt>
                <c:pt idx="29123">
                  <c:v>40.090029365035001</c:v>
                </c:pt>
                <c:pt idx="29124">
                  <c:v>40.091405941258699</c:v>
                </c:pt>
                <c:pt idx="29125">
                  <c:v>40.092782517482497</c:v>
                </c:pt>
                <c:pt idx="29126">
                  <c:v>40.094159093706303</c:v>
                </c:pt>
                <c:pt idx="29127">
                  <c:v>40.095535669930101</c:v>
                </c:pt>
                <c:pt idx="29128">
                  <c:v>40.096912246153899</c:v>
                </c:pt>
                <c:pt idx="29129">
                  <c:v>40.098288822377597</c:v>
                </c:pt>
                <c:pt idx="29130">
                  <c:v>40.099665398601402</c:v>
                </c:pt>
                <c:pt idx="29131">
                  <c:v>40.1010419748252</c:v>
                </c:pt>
                <c:pt idx="29132">
                  <c:v>40.102418551048999</c:v>
                </c:pt>
                <c:pt idx="29133">
                  <c:v>40.103795127272697</c:v>
                </c:pt>
                <c:pt idx="29134">
                  <c:v>40.105171703496502</c:v>
                </c:pt>
                <c:pt idx="29135">
                  <c:v>40.1065482797203</c:v>
                </c:pt>
                <c:pt idx="29136">
                  <c:v>40.107924855944098</c:v>
                </c:pt>
                <c:pt idx="29137">
                  <c:v>40.109301432167797</c:v>
                </c:pt>
                <c:pt idx="29138">
                  <c:v>40.110678008391602</c:v>
                </c:pt>
                <c:pt idx="29139">
                  <c:v>40.1120545846154</c:v>
                </c:pt>
                <c:pt idx="29140">
                  <c:v>40.113431160839198</c:v>
                </c:pt>
                <c:pt idx="29141">
                  <c:v>40.114807737063003</c:v>
                </c:pt>
                <c:pt idx="29142">
                  <c:v>40.116184313286702</c:v>
                </c:pt>
                <c:pt idx="29143">
                  <c:v>40.1175608895105</c:v>
                </c:pt>
                <c:pt idx="29144">
                  <c:v>40.118937465734298</c:v>
                </c:pt>
                <c:pt idx="29145">
                  <c:v>40.120314041957997</c:v>
                </c:pt>
                <c:pt idx="29146">
                  <c:v>40.121690618181802</c:v>
                </c:pt>
                <c:pt idx="29147">
                  <c:v>40.1230671944056</c:v>
                </c:pt>
                <c:pt idx="29148">
                  <c:v>40.124443770629398</c:v>
                </c:pt>
                <c:pt idx="29149">
                  <c:v>40.125820346853203</c:v>
                </c:pt>
                <c:pt idx="29150">
                  <c:v>40.127196923076902</c:v>
                </c:pt>
                <c:pt idx="29151">
                  <c:v>40.1285734993007</c:v>
                </c:pt>
                <c:pt idx="29152">
                  <c:v>40.129950075524498</c:v>
                </c:pt>
                <c:pt idx="29153">
                  <c:v>40.131326651748303</c:v>
                </c:pt>
                <c:pt idx="29154">
                  <c:v>40.132703227972002</c:v>
                </c:pt>
                <c:pt idx="29155">
                  <c:v>40.1340798041958</c:v>
                </c:pt>
                <c:pt idx="29156">
                  <c:v>40.135456380419598</c:v>
                </c:pt>
                <c:pt idx="29157">
                  <c:v>40.136832956643403</c:v>
                </c:pt>
                <c:pt idx="29158">
                  <c:v>40.138209532867101</c:v>
                </c:pt>
                <c:pt idx="29159">
                  <c:v>40.139586109090899</c:v>
                </c:pt>
                <c:pt idx="29160">
                  <c:v>40.140962685314697</c:v>
                </c:pt>
                <c:pt idx="29161">
                  <c:v>40.142339261538503</c:v>
                </c:pt>
                <c:pt idx="29162">
                  <c:v>40.143715837762201</c:v>
                </c:pt>
                <c:pt idx="29163">
                  <c:v>40.145092413985999</c:v>
                </c:pt>
                <c:pt idx="29164">
                  <c:v>40.146468990209797</c:v>
                </c:pt>
                <c:pt idx="29165">
                  <c:v>40.147845566433602</c:v>
                </c:pt>
                <c:pt idx="29166">
                  <c:v>40.149222142657301</c:v>
                </c:pt>
                <c:pt idx="29167">
                  <c:v>40.150598718881099</c:v>
                </c:pt>
                <c:pt idx="29168">
                  <c:v>40.151975295104897</c:v>
                </c:pt>
                <c:pt idx="29169">
                  <c:v>40.153351871328702</c:v>
                </c:pt>
                <c:pt idx="29170">
                  <c:v>40.1547284475525</c:v>
                </c:pt>
                <c:pt idx="29171">
                  <c:v>40.156105023776199</c:v>
                </c:pt>
                <c:pt idx="29172">
                  <c:v>40.157481599999997</c:v>
                </c:pt>
                <c:pt idx="29173">
                  <c:v>40.158858176223802</c:v>
                </c:pt>
                <c:pt idx="29174">
                  <c:v>40.1602347524476</c:v>
                </c:pt>
                <c:pt idx="29175">
                  <c:v>40.161611328671299</c:v>
                </c:pt>
                <c:pt idx="29176">
                  <c:v>40.162987904895097</c:v>
                </c:pt>
                <c:pt idx="29177">
                  <c:v>40.164364481118902</c:v>
                </c:pt>
                <c:pt idx="29178">
                  <c:v>40.1657410573427</c:v>
                </c:pt>
                <c:pt idx="29179">
                  <c:v>40.167117633566399</c:v>
                </c:pt>
                <c:pt idx="29180">
                  <c:v>40.168494209790197</c:v>
                </c:pt>
                <c:pt idx="29181">
                  <c:v>40.169870786014002</c:v>
                </c:pt>
                <c:pt idx="29182">
                  <c:v>40.1712473622378</c:v>
                </c:pt>
                <c:pt idx="29183">
                  <c:v>40.172623938461598</c:v>
                </c:pt>
                <c:pt idx="29184">
                  <c:v>40.174000514685297</c:v>
                </c:pt>
                <c:pt idx="29185">
                  <c:v>40.175377090909102</c:v>
                </c:pt>
                <c:pt idx="29186">
                  <c:v>40.1767536671329</c:v>
                </c:pt>
                <c:pt idx="29187">
                  <c:v>40.178130243356698</c:v>
                </c:pt>
                <c:pt idx="29188">
                  <c:v>40.179506819580403</c:v>
                </c:pt>
                <c:pt idx="29189">
                  <c:v>40.180883395804202</c:v>
                </c:pt>
                <c:pt idx="29190">
                  <c:v>40.182259972028</c:v>
                </c:pt>
                <c:pt idx="29191">
                  <c:v>40.183636548251798</c:v>
                </c:pt>
                <c:pt idx="29192">
                  <c:v>40.185013124475503</c:v>
                </c:pt>
                <c:pt idx="29193">
                  <c:v>40.186389700699301</c:v>
                </c:pt>
                <c:pt idx="29194">
                  <c:v>40.187766276923099</c:v>
                </c:pt>
                <c:pt idx="29195">
                  <c:v>40.189142853146897</c:v>
                </c:pt>
                <c:pt idx="29196">
                  <c:v>40.190519429370603</c:v>
                </c:pt>
                <c:pt idx="29197">
                  <c:v>40.191896005594401</c:v>
                </c:pt>
                <c:pt idx="29198">
                  <c:v>40.193272581818199</c:v>
                </c:pt>
                <c:pt idx="29199">
                  <c:v>40.194649158041997</c:v>
                </c:pt>
                <c:pt idx="29200">
                  <c:v>40.196025734265703</c:v>
                </c:pt>
                <c:pt idx="29201">
                  <c:v>40.197402310489501</c:v>
                </c:pt>
                <c:pt idx="29202">
                  <c:v>40.198778886713299</c:v>
                </c:pt>
                <c:pt idx="29203">
                  <c:v>40.200155462937097</c:v>
                </c:pt>
                <c:pt idx="29204">
                  <c:v>40.201532039160803</c:v>
                </c:pt>
                <c:pt idx="29205">
                  <c:v>40.202908615384601</c:v>
                </c:pt>
                <c:pt idx="29206">
                  <c:v>40.204285191608399</c:v>
                </c:pt>
                <c:pt idx="29207">
                  <c:v>40.205661767832197</c:v>
                </c:pt>
                <c:pt idx="29208">
                  <c:v>40.207038344056002</c:v>
                </c:pt>
                <c:pt idx="29209">
                  <c:v>40.208414920279701</c:v>
                </c:pt>
                <c:pt idx="29210">
                  <c:v>40.209791496503499</c:v>
                </c:pt>
                <c:pt idx="29211">
                  <c:v>40.211168072727297</c:v>
                </c:pt>
                <c:pt idx="29212">
                  <c:v>40.212544648951102</c:v>
                </c:pt>
                <c:pt idx="29213">
                  <c:v>40.213921225174801</c:v>
                </c:pt>
                <c:pt idx="29214">
                  <c:v>40.215297801398599</c:v>
                </c:pt>
                <c:pt idx="29215">
                  <c:v>40.216674377622397</c:v>
                </c:pt>
                <c:pt idx="29216">
                  <c:v>40.218050953846202</c:v>
                </c:pt>
                <c:pt idx="29217">
                  <c:v>40.2194275300699</c:v>
                </c:pt>
                <c:pt idx="29218">
                  <c:v>40.220804106293699</c:v>
                </c:pt>
                <c:pt idx="29219">
                  <c:v>40.222180682517497</c:v>
                </c:pt>
                <c:pt idx="29220">
                  <c:v>40.223557258741302</c:v>
                </c:pt>
                <c:pt idx="29221">
                  <c:v>40.224933834965</c:v>
                </c:pt>
                <c:pt idx="29222">
                  <c:v>40.226310411188798</c:v>
                </c:pt>
                <c:pt idx="29223">
                  <c:v>40.227686987412604</c:v>
                </c:pt>
                <c:pt idx="29224">
                  <c:v>40.229063563636402</c:v>
                </c:pt>
                <c:pt idx="29225">
                  <c:v>40.2304401398601</c:v>
                </c:pt>
                <c:pt idx="29226">
                  <c:v>40.231816716083898</c:v>
                </c:pt>
                <c:pt idx="29227">
                  <c:v>40.233193292307703</c:v>
                </c:pt>
                <c:pt idx="29228">
                  <c:v>40.234569868531501</c:v>
                </c:pt>
                <c:pt idx="29229">
                  <c:v>40.235946444755299</c:v>
                </c:pt>
                <c:pt idx="29230">
                  <c:v>40.237323020978998</c:v>
                </c:pt>
                <c:pt idx="29231">
                  <c:v>40.238699597202803</c:v>
                </c:pt>
                <c:pt idx="29232">
                  <c:v>40.240076173426601</c:v>
                </c:pt>
                <c:pt idx="29233">
                  <c:v>40.241452749650399</c:v>
                </c:pt>
                <c:pt idx="29234">
                  <c:v>40.242829325874098</c:v>
                </c:pt>
                <c:pt idx="29235">
                  <c:v>40.244205902097903</c:v>
                </c:pt>
                <c:pt idx="29236">
                  <c:v>40.245582478321701</c:v>
                </c:pt>
                <c:pt idx="29237">
                  <c:v>40.246959054545499</c:v>
                </c:pt>
                <c:pt idx="29238">
                  <c:v>40.248335630769198</c:v>
                </c:pt>
                <c:pt idx="29239">
                  <c:v>40.249712206993003</c:v>
                </c:pt>
                <c:pt idx="29240">
                  <c:v>40.251088783216801</c:v>
                </c:pt>
                <c:pt idx="29241">
                  <c:v>40.252465359440599</c:v>
                </c:pt>
                <c:pt idx="29242">
                  <c:v>40.253841935664298</c:v>
                </c:pt>
                <c:pt idx="29243">
                  <c:v>40.255218511888103</c:v>
                </c:pt>
                <c:pt idx="29244">
                  <c:v>40.256595088111901</c:v>
                </c:pt>
                <c:pt idx="29245">
                  <c:v>40.257971664335699</c:v>
                </c:pt>
                <c:pt idx="29246">
                  <c:v>40.259348240559497</c:v>
                </c:pt>
                <c:pt idx="29247">
                  <c:v>40.260724816783203</c:v>
                </c:pt>
                <c:pt idx="29248">
                  <c:v>40.262101393007001</c:v>
                </c:pt>
                <c:pt idx="29249">
                  <c:v>40.263477969230799</c:v>
                </c:pt>
                <c:pt idx="29250">
                  <c:v>40.264854545454597</c:v>
                </c:pt>
                <c:pt idx="29251">
                  <c:v>40.266231121678302</c:v>
                </c:pt>
                <c:pt idx="29252">
                  <c:v>40.2676076979021</c:v>
                </c:pt>
                <c:pt idx="29253">
                  <c:v>40.268984274125899</c:v>
                </c:pt>
                <c:pt idx="29254">
                  <c:v>40.270360850349697</c:v>
                </c:pt>
                <c:pt idx="29255">
                  <c:v>40.271737426573402</c:v>
                </c:pt>
                <c:pt idx="29256">
                  <c:v>40.2731140027972</c:v>
                </c:pt>
                <c:pt idx="29257">
                  <c:v>40.274490579020998</c:v>
                </c:pt>
                <c:pt idx="29258">
                  <c:v>40.275867155244804</c:v>
                </c:pt>
                <c:pt idx="29259">
                  <c:v>40.277243731468502</c:v>
                </c:pt>
                <c:pt idx="29260">
                  <c:v>40.2786203076923</c:v>
                </c:pt>
                <c:pt idx="29261">
                  <c:v>40.279996883916098</c:v>
                </c:pt>
                <c:pt idx="29262">
                  <c:v>40.281373460139903</c:v>
                </c:pt>
                <c:pt idx="29263">
                  <c:v>40.282750036363602</c:v>
                </c:pt>
                <c:pt idx="29264">
                  <c:v>40.2841266125874</c:v>
                </c:pt>
                <c:pt idx="29265">
                  <c:v>40.285503188811198</c:v>
                </c:pt>
                <c:pt idx="29266">
                  <c:v>40.286879765035003</c:v>
                </c:pt>
                <c:pt idx="29267">
                  <c:v>40.288256341258702</c:v>
                </c:pt>
                <c:pt idx="29268">
                  <c:v>40.2896329174825</c:v>
                </c:pt>
                <c:pt idx="29269">
                  <c:v>40.291009493706298</c:v>
                </c:pt>
                <c:pt idx="29270">
                  <c:v>40.292386069930103</c:v>
                </c:pt>
                <c:pt idx="29271">
                  <c:v>40.293762646153901</c:v>
                </c:pt>
                <c:pt idx="29272">
                  <c:v>40.2951392223776</c:v>
                </c:pt>
                <c:pt idx="29273">
                  <c:v>40.296515798601398</c:v>
                </c:pt>
                <c:pt idx="29274">
                  <c:v>40.297892374825203</c:v>
                </c:pt>
                <c:pt idx="29275">
                  <c:v>40.299268951049001</c:v>
                </c:pt>
                <c:pt idx="29276">
                  <c:v>40.3006455272727</c:v>
                </c:pt>
                <c:pt idx="29277">
                  <c:v>40.302022103496498</c:v>
                </c:pt>
                <c:pt idx="29278">
                  <c:v>40.303398679720303</c:v>
                </c:pt>
                <c:pt idx="29279">
                  <c:v>40.304775255944101</c:v>
                </c:pt>
                <c:pt idx="29280">
                  <c:v>40.306151832167799</c:v>
                </c:pt>
                <c:pt idx="29281">
                  <c:v>40.307528408391597</c:v>
                </c:pt>
                <c:pt idx="29282">
                  <c:v>40.308904984615403</c:v>
                </c:pt>
                <c:pt idx="29283">
                  <c:v>40.310281560839201</c:v>
                </c:pt>
                <c:pt idx="29284">
                  <c:v>40.311658137062899</c:v>
                </c:pt>
                <c:pt idx="29285">
                  <c:v>40.313034713286697</c:v>
                </c:pt>
                <c:pt idx="29286">
                  <c:v>40.314411289510502</c:v>
                </c:pt>
                <c:pt idx="29287">
                  <c:v>40.315787865734301</c:v>
                </c:pt>
                <c:pt idx="29288">
                  <c:v>40.317164441957999</c:v>
                </c:pt>
                <c:pt idx="29289">
                  <c:v>40.318541018181797</c:v>
                </c:pt>
                <c:pt idx="29290">
                  <c:v>40.319917594405602</c:v>
                </c:pt>
                <c:pt idx="29291">
                  <c:v>40.3212941706294</c:v>
                </c:pt>
                <c:pt idx="29292">
                  <c:v>40.322670746853198</c:v>
                </c:pt>
                <c:pt idx="29293">
                  <c:v>40.324047323076897</c:v>
                </c:pt>
                <c:pt idx="29294">
                  <c:v>40.325423899300702</c:v>
                </c:pt>
                <c:pt idx="29295">
                  <c:v>40.3268004755245</c:v>
                </c:pt>
                <c:pt idx="29296">
                  <c:v>40.328177051748298</c:v>
                </c:pt>
                <c:pt idx="29297">
                  <c:v>40.329553627971997</c:v>
                </c:pt>
                <c:pt idx="29298">
                  <c:v>40.330930204195802</c:v>
                </c:pt>
                <c:pt idx="29299">
                  <c:v>40.3323067804196</c:v>
                </c:pt>
                <c:pt idx="29300">
                  <c:v>40.333683356643398</c:v>
                </c:pt>
                <c:pt idx="29301">
                  <c:v>40.335059932867097</c:v>
                </c:pt>
                <c:pt idx="29302">
                  <c:v>40.336436509090902</c:v>
                </c:pt>
                <c:pt idx="29303">
                  <c:v>40.3378130853147</c:v>
                </c:pt>
                <c:pt idx="29304">
                  <c:v>40.339189661538498</c:v>
                </c:pt>
                <c:pt idx="29305">
                  <c:v>40.340566237762197</c:v>
                </c:pt>
                <c:pt idx="29306">
                  <c:v>40.341942813986002</c:v>
                </c:pt>
                <c:pt idx="29307">
                  <c:v>40.3433193902098</c:v>
                </c:pt>
                <c:pt idx="29308">
                  <c:v>40.344695966433598</c:v>
                </c:pt>
                <c:pt idx="29309">
                  <c:v>40.346072542657303</c:v>
                </c:pt>
                <c:pt idx="29310">
                  <c:v>40.347449118881102</c:v>
                </c:pt>
                <c:pt idx="29311">
                  <c:v>40.3488256951049</c:v>
                </c:pt>
                <c:pt idx="29312">
                  <c:v>40.350202271328698</c:v>
                </c:pt>
                <c:pt idx="29313">
                  <c:v>40.351578847552503</c:v>
                </c:pt>
                <c:pt idx="29314">
                  <c:v>40.352955423776201</c:v>
                </c:pt>
                <c:pt idx="29315">
                  <c:v>40.354331999999999</c:v>
                </c:pt>
                <c:pt idx="29316">
                  <c:v>40.355708576223797</c:v>
                </c:pt>
                <c:pt idx="29317">
                  <c:v>40.357085152447603</c:v>
                </c:pt>
                <c:pt idx="29318">
                  <c:v>40.358461728671301</c:v>
                </c:pt>
                <c:pt idx="29319">
                  <c:v>40.359838304895099</c:v>
                </c:pt>
                <c:pt idx="29320">
                  <c:v>40.361214881118897</c:v>
                </c:pt>
                <c:pt idx="29321">
                  <c:v>40.362591457342702</c:v>
                </c:pt>
                <c:pt idx="29322">
                  <c:v>40.363968033566401</c:v>
                </c:pt>
                <c:pt idx="29323">
                  <c:v>40.365344609790199</c:v>
                </c:pt>
                <c:pt idx="29324">
                  <c:v>40.366721186013997</c:v>
                </c:pt>
                <c:pt idx="29325">
                  <c:v>40.368097762237802</c:v>
                </c:pt>
                <c:pt idx="29326">
                  <c:v>40.369474338461501</c:v>
                </c:pt>
                <c:pt idx="29327">
                  <c:v>40.370850914685299</c:v>
                </c:pt>
                <c:pt idx="29328">
                  <c:v>40.372227490909097</c:v>
                </c:pt>
                <c:pt idx="29329">
                  <c:v>40.373604067132902</c:v>
                </c:pt>
                <c:pt idx="29330">
                  <c:v>40.374980643356601</c:v>
                </c:pt>
                <c:pt idx="29331">
                  <c:v>40.376357219580399</c:v>
                </c:pt>
                <c:pt idx="29332">
                  <c:v>40.377733795804197</c:v>
                </c:pt>
                <c:pt idx="29333">
                  <c:v>40.379110372028002</c:v>
                </c:pt>
                <c:pt idx="29334">
                  <c:v>40.3804869482518</c:v>
                </c:pt>
                <c:pt idx="29335">
                  <c:v>40.381863524475499</c:v>
                </c:pt>
                <c:pt idx="29336">
                  <c:v>40.383240100699297</c:v>
                </c:pt>
                <c:pt idx="29337">
                  <c:v>40.384616676923102</c:v>
                </c:pt>
                <c:pt idx="29338">
                  <c:v>40.3859932531469</c:v>
                </c:pt>
                <c:pt idx="29339">
                  <c:v>40.387369829370598</c:v>
                </c:pt>
                <c:pt idx="29340">
                  <c:v>40.388746405594397</c:v>
                </c:pt>
                <c:pt idx="29341">
                  <c:v>40.390122981818202</c:v>
                </c:pt>
                <c:pt idx="29342">
                  <c:v>40.391499558042</c:v>
                </c:pt>
                <c:pt idx="29343">
                  <c:v>40.392876134265698</c:v>
                </c:pt>
                <c:pt idx="29344">
                  <c:v>40.394252710489503</c:v>
                </c:pt>
                <c:pt idx="29345">
                  <c:v>40.395629286713302</c:v>
                </c:pt>
                <c:pt idx="29346">
                  <c:v>40.3970058629371</c:v>
                </c:pt>
                <c:pt idx="29347">
                  <c:v>40.398382439160898</c:v>
                </c:pt>
                <c:pt idx="29348">
                  <c:v>40.399759015384603</c:v>
                </c:pt>
                <c:pt idx="29349">
                  <c:v>40.401135591608401</c:v>
                </c:pt>
                <c:pt idx="29350">
                  <c:v>40.402512167832199</c:v>
                </c:pt>
                <c:pt idx="29351">
                  <c:v>40.403888744055998</c:v>
                </c:pt>
                <c:pt idx="29352">
                  <c:v>40.405265320279703</c:v>
                </c:pt>
                <c:pt idx="29353">
                  <c:v>40.406641896503501</c:v>
                </c:pt>
                <c:pt idx="29354">
                  <c:v>40.408018472727299</c:v>
                </c:pt>
                <c:pt idx="29355">
                  <c:v>40.409395048951097</c:v>
                </c:pt>
                <c:pt idx="29356">
                  <c:v>40.410771625174803</c:v>
                </c:pt>
                <c:pt idx="29357">
                  <c:v>40.412148201398601</c:v>
                </c:pt>
                <c:pt idx="29358">
                  <c:v>40.413524777622399</c:v>
                </c:pt>
                <c:pt idx="29359">
                  <c:v>40.414901353846197</c:v>
                </c:pt>
                <c:pt idx="29360">
                  <c:v>40.416277930069903</c:v>
                </c:pt>
                <c:pt idx="29361">
                  <c:v>40.417654506293701</c:v>
                </c:pt>
                <c:pt idx="29362">
                  <c:v>40.419031082517499</c:v>
                </c:pt>
                <c:pt idx="29363">
                  <c:v>40.420407658741297</c:v>
                </c:pt>
                <c:pt idx="29364">
                  <c:v>40.421784234965003</c:v>
                </c:pt>
                <c:pt idx="29365">
                  <c:v>40.423160811188801</c:v>
                </c:pt>
                <c:pt idx="29366">
                  <c:v>40.424537387412599</c:v>
                </c:pt>
                <c:pt idx="29367">
                  <c:v>40.425913963636397</c:v>
                </c:pt>
                <c:pt idx="29368">
                  <c:v>40.427290539860103</c:v>
                </c:pt>
                <c:pt idx="29369">
                  <c:v>40.428667116083901</c:v>
                </c:pt>
                <c:pt idx="29370">
                  <c:v>40.430043692307699</c:v>
                </c:pt>
                <c:pt idx="29371">
                  <c:v>40.431420268531497</c:v>
                </c:pt>
                <c:pt idx="29372">
                  <c:v>40.432796844755302</c:v>
                </c:pt>
                <c:pt idx="29373">
                  <c:v>40.434173420979</c:v>
                </c:pt>
                <c:pt idx="29374">
                  <c:v>40.435549997202799</c:v>
                </c:pt>
                <c:pt idx="29375">
                  <c:v>40.436926573426597</c:v>
                </c:pt>
                <c:pt idx="29376">
                  <c:v>40.438303149650402</c:v>
                </c:pt>
                <c:pt idx="29377">
                  <c:v>40.4396797258741</c:v>
                </c:pt>
                <c:pt idx="29378">
                  <c:v>40.441056302097898</c:v>
                </c:pt>
                <c:pt idx="29379">
                  <c:v>40.442432878321704</c:v>
                </c:pt>
                <c:pt idx="29380">
                  <c:v>40.443809454545502</c:v>
                </c:pt>
                <c:pt idx="29381">
                  <c:v>40.4451860307692</c:v>
                </c:pt>
                <c:pt idx="29382">
                  <c:v>40.446562606992998</c:v>
                </c:pt>
                <c:pt idx="29383">
                  <c:v>40.447939183216803</c:v>
                </c:pt>
                <c:pt idx="29384">
                  <c:v>40.449315759440601</c:v>
                </c:pt>
                <c:pt idx="29385">
                  <c:v>40.4506923356643</c:v>
                </c:pt>
                <c:pt idx="29386">
                  <c:v>40.452068911888098</c:v>
                </c:pt>
                <c:pt idx="29387">
                  <c:v>40.453445488111903</c:v>
                </c:pt>
                <c:pt idx="29388">
                  <c:v>40.454822064335701</c:v>
                </c:pt>
                <c:pt idx="29389">
                  <c:v>40.4561986405594</c:v>
                </c:pt>
                <c:pt idx="29390">
                  <c:v>40.457575216783198</c:v>
                </c:pt>
                <c:pt idx="29391">
                  <c:v>40.458951793007003</c:v>
                </c:pt>
                <c:pt idx="29392">
                  <c:v>40.460328369230801</c:v>
                </c:pt>
                <c:pt idx="29393">
                  <c:v>40.461704945454599</c:v>
                </c:pt>
                <c:pt idx="29394">
                  <c:v>40.463081521678298</c:v>
                </c:pt>
                <c:pt idx="29395">
                  <c:v>40.464458097902103</c:v>
                </c:pt>
                <c:pt idx="29396">
                  <c:v>40.465834674125901</c:v>
                </c:pt>
                <c:pt idx="29397">
                  <c:v>40.467211250349699</c:v>
                </c:pt>
                <c:pt idx="29398">
                  <c:v>40.468587826573398</c:v>
                </c:pt>
                <c:pt idx="29399">
                  <c:v>40.469964402797203</c:v>
                </c:pt>
                <c:pt idx="29400">
                  <c:v>40.471340979021001</c:v>
                </c:pt>
                <c:pt idx="29401">
                  <c:v>40.472717555244799</c:v>
                </c:pt>
                <c:pt idx="29402">
                  <c:v>40.474094131468497</c:v>
                </c:pt>
                <c:pt idx="29403">
                  <c:v>40.475470707692303</c:v>
                </c:pt>
                <c:pt idx="29404">
                  <c:v>40.476847283916101</c:v>
                </c:pt>
                <c:pt idx="29405">
                  <c:v>40.478223860139899</c:v>
                </c:pt>
                <c:pt idx="29406">
                  <c:v>40.479600436363597</c:v>
                </c:pt>
                <c:pt idx="29407">
                  <c:v>40.480977012587402</c:v>
                </c:pt>
                <c:pt idx="29408">
                  <c:v>40.4823535888112</c:v>
                </c:pt>
                <c:pt idx="29409">
                  <c:v>40.483730165034999</c:v>
                </c:pt>
                <c:pt idx="29410">
                  <c:v>40.485106741258797</c:v>
                </c:pt>
                <c:pt idx="29411">
                  <c:v>40.486483317482502</c:v>
                </c:pt>
                <c:pt idx="29412">
                  <c:v>40.4878598937063</c:v>
                </c:pt>
                <c:pt idx="29413">
                  <c:v>40.489236469930098</c:v>
                </c:pt>
                <c:pt idx="29414">
                  <c:v>40.490613046153896</c:v>
                </c:pt>
                <c:pt idx="29415">
                  <c:v>40.491989622377602</c:v>
                </c:pt>
                <c:pt idx="29416">
                  <c:v>40.4933661986014</c:v>
                </c:pt>
                <c:pt idx="29417">
                  <c:v>40.494742774825198</c:v>
                </c:pt>
                <c:pt idx="29418">
                  <c:v>40.496119351049003</c:v>
                </c:pt>
                <c:pt idx="29419">
                  <c:v>40.497495927272702</c:v>
                </c:pt>
                <c:pt idx="29420">
                  <c:v>40.4988725034965</c:v>
                </c:pt>
                <c:pt idx="29421">
                  <c:v>40.500249079720298</c:v>
                </c:pt>
                <c:pt idx="29422">
                  <c:v>40.501625655944103</c:v>
                </c:pt>
                <c:pt idx="29423">
                  <c:v>40.503002232167802</c:v>
                </c:pt>
                <c:pt idx="29424">
                  <c:v>40.5043788083916</c:v>
                </c:pt>
                <c:pt idx="29425">
                  <c:v>40.505755384615398</c:v>
                </c:pt>
                <c:pt idx="29426">
                  <c:v>40.507131960839203</c:v>
                </c:pt>
                <c:pt idx="29427">
                  <c:v>40.508508537062902</c:v>
                </c:pt>
                <c:pt idx="29428">
                  <c:v>40.5098851132867</c:v>
                </c:pt>
                <c:pt idx="29429">
                  <c:v>40.511261689510498</c:v>
                </c:pt>
                <c:pt idx="29430">
                  <c:v>40.512638265734303</c:v>
                </c:pt>
                <c:pt idx="29431">
                  <c:v>40.514014841958002</c:v>
                </c:pt>
                <c:pt idx="29432">
                  <c:v>40.5153914181818</c:v>
                </c:pt>
                <c:pt idx="29433">
                  <c:v>40.516767994405598</c:v>
                </c:pt>
                <c:pt idx="29434">
                  <c:v>40.518144570629403</c:v>
                </c:pt>
                <c:pt idx="29435">
                  <c:v>40.519521146853201</c:v>
                </c:pt>
                <c:pt idx="29436">
                  <c:v>40.520897723076899</c:v>
                </c:pt>
                <c:pt idx="29437">
                  <c:v>40.522274299300697</c:v>
                </c:pt>
                <c:pt idx="29438">
                  <c:v>40.523650875524503</c:v>
                </c:pt>
                <c:pt idx="29439">
                  <c:v>40.525027451748301</c:v>
                </c:pt>
                <c:pt idx="29440">
                  <c:v>40.526404027971999</c:v>
                </c:pt>
                <c:pt idx="29441">
                  <c:v>40.527780604195797</c:v>
                </c:pt>
                <c:pt idx="29442">
                  <c:v>40.529157180419602</c:v>
                </c:pt>
                <c:pt idx="29443">
                  <c:v>40.530533756643401</c:v>
                </c:pt>
                <c:pt idx="29444">
                  <c:v>40.531910332867099</c:v>
                </c:pt>
                <c:pt idx="29445">
                  <c:v>40.533286909090897</c:v>
                </c:pt>
                <c:pt idx="29446">
                  <c:v>40.534663485314702</c:v>
                </c:pt>
                <c:pt idx="29447">
                  <c:v>40.5360400615385</c:v>
                </c:pt>
                <c:pt idx="29448">
                  <c:v>40.537416637762298</c:v>
                </c:pt>
                <c:pt idx="29449">
                  <c:v>40.538793213985997</c:v>
                </c:pt>
                <c:pt idx="29450">
                  <c:v>40.540169790209802</c:v>
                </c:pt>
                <c:pt idx="29451">
                  <c:v>40.5415463664336</c:v>
                </c:pt>
                <c:pt idx="29452">
                  <c:v>40.542922942657398</c:v>
                </c:pt>
                <c:pt idx="29453">
                  <c:v>40.544299518881097</c:v>
                </c:pt>
                <c:pt idx="29454">
                  <c:v>40.545676095104902</c:v>
                </c:pt>
                <c:pt idx="29455">
                  <c:v>40.5470526713287</c:v>
                </c:pt>
                <c:pt idx="29456">
                  <c:v>40.548429247552498</c:v>
                </c:pt>
                <c:pt idx="29457">
                  <c:v>40.549805823776197</c:v>
                </c:pt>
                <c:pt idx="29458">
                  <c:v>40.551182400000002</c:v>
                </c:pt>
                <c:pt idx="29459">
                  <c:v>40.5525589762238</c:v>
                </c:pt>
                <c:pt idx="29460">
                  <c:v>40.553935552447598</c:v>
                </c:pt>
                <c:pt idx="29461">
                  <c:v>40.555312128671297</c:v>
                </c:pt>
                <c:pt idx="29462">
                  <c:v>40.556688704895102</c:v>
                </c:pt>
                <c:pt idx="29463">
                  <c:v>40.5580652811189</c:v>
                </c:pt>
                <c:pt idx="29464">
                  <c:v>40.559441857342698</c:v>
                </c:pt>
                <c:pt idx="29465">
                  <c:v>40.560818433566403</c:v>
                </c:pt>
                <c:pt idx="29466">
                  <c:v>40.562195009790202</c:v>
                </c:pt>
                <c:pt idx="29467">
                  <c:v>40.563571586014</c:v>
                </c:pt>
                <c:pt idx="29468">
                  <c:v>40.564948162237798</c:v>
                </c:pt>
                <c:pt idx="29469">
                  <c:v>40.566324738461503</c:v>
                </c:pt>
                <c:pt idx="29470">
                  <c:v>40.567701314685301</c:v>
                </c:pt>
                <c:pt idx="29471">
                  <c:v>40.569077890909099</c:v>
                </c:pt>
                <c:pt idx="29472">
                  <c:v>40.570454467132897</c:v>
                </c:pt>
                <c:pt idx="29473">
                  <c:v>40.571831043356603</c:v>
                </c:pt>
                <c:pt idx="29474">
                  <c:v>40.573207619580401</c:v>
                </c:pt>
                <c:pt idx="29475">
                  <c:v>40.574584195804199</c:v>
                </c:pt>
                <c:pt idx="29476">
                  <c:v>40.575960772027997</c:v>
                </c:pt>
                <c:pt idx="29477">
                  <c:v>40.577337348251802</c:v>
                </c:pt>
                <c:pt idx="29478">
                  <c:v>40.578713924475501</c:v>
                </c:pt>
                <c:pt idx="29479">
                  <c:v>40.580090500699299</c:v>
                </c:pt>
                <c:pt idx="29480">
                  <c:v>40.581467076923097</c:v>
                </c:pt>
                <c:pt idx="29481">
                  <c:v>40.582843653146902</c:v>
                </c:pt>
                <c:pt idx="29482">
                  <c:v>40.584220229370601</c:v>
                </c:pt>
                <c:pt idx="29483">
                  <c:v>40.585596805594399</c:v>
                </c:pt>
                <c:pt idx="29484">
                  <c:v>40.586973381818197</c:v>
                </c:pt>
                <c:pt idx="29485">
                  <c:v>40.588349958042002</c:v>
                </c:pt>
                <c:pt idx="29486">
                  <c:v>40.589726534265701</c:v>
                </c:pt>
                <c:pt idx="29487">
                  <c:v>40.591103110489499</c:v>
                </c:pt>
                <c:pt idx="29488">
                  <c:v>40.592479686713297</c:v>
                </c:pt>
                <c:pt idx="29489">
                  <c:v>40.593856262937102</c:v>
                </c:pt>
                <c:pt idx="29490">
                  <c:v>40.595232839160801</c:v>
                </c:pt>
                <c:pt idx="29491">
                  <c:v>40.596609415384599</c:v>
                </c:pt>
                <c:pt idx="29492">
                  <c:v>40.597985991608397</c:v>
                </c:pt>
                <c:pt idx="29493">
                  <c:v>40.599362567832202</c:v>
                </c:pt>
                <c:pt idx="29494">
                  <c:v>40.600739144056</c:v>
                </c:pt>
                <c:pt idx="29495">
                  <c:v>40.602115720279699</c:v>
                </c:pt>
                <c:pt idx="29496">
                  <c:v>40.603492296503497</c:v>
                </c:pt>
                <c:pt idx="29497">
                  <c:v>40.604868872727302</c:v>
                </c:pt>
                <c:pt idx="29498">
                  <c:v>40.6062454489511</c:v>
                </c:pt>
                <c:pt idx="29499">
                  <c:v>40.607622025174798</c:v>
                </c:pt>
                <c:pt idx="29500">
                  <c:v>40.608998601398604</c:v>
                </c:pt>
                <c:pt idx="29501">
                  <c:v>40.610375177622402</c:v>
                </c:pt>
                <c:pt idx="29502">
                  <c:v>40.6117517538462</c:v>
                </c:pt>
                <c:pt idx="29503">
                  <c:v>40.613128330069898</c:v>
                </c:pt>
                <c:pt idx="29504">
                  <c:v>40.614504906293703</c:v>
                </c:pt>
                <c:pt idx="29505">
                  <c:v>40.615881482517501</c:v>
                </c:pt>
                <c:pt idx="29506">
                  <c:v>40.617258058741299</c:v>
                </c:pt>
                <c:pt idx="29507">
                  <c:v>40.618634634964998</c:v>
                </c:pt>
                <c:pt idx="29508">
                  <c:v>40.620011211188803</c:v>
                </c:pt>
                <c:pt idx="29509">
                  <c:v>40.621387787412601</c:v>
                </c:pt>
                <c:pt idx="29510">
                  <c:v>40.622764363636399</c:v>
                </c:pt>
                <c:pt idx="29511">
                  <c:v>40.624140939860098</c:v>
                </c:pt>
                <c:pt idx="29512">
                  <c:v>40.625517516083903</c:v>
                </c:pt>
                <c:pt idx="29513">
                  <c:v>40.626894092307701</c:v>
                </c:pt>
                <c:pt idx="29514">
                  <c:v>40.628270668531499</c:v>
                </c:pt>
                <c:pt idx="29515">
                  <c:v>40.629647244755297</c:v>
                </c:pt>
                <c:pt idx="29516">
                  <c:v>40.631023820979003</c:v>
                </c:pt>
                <c:pt idx="29517">
                  <c:v>40.632400397202801</c:v>
                </c:pt>
                <c:pt idx="29518">
                  <c:v>40.633776973426599</c:v>
                </c:pt>
                <c:pt idx="29519">
                  <c:v>40.635153549650397</c:v>
                </c:pt>
                <c:pt idx="29520">
                  <c:v>40.636530125874103</c:v>
                </c:pt>
                <c:pt idx="29521">
                  <c:v>40.637906702097901</c:v>
                </c:pt>
                <c:pt idx="29522">
                  <c:v>40.639283278321699</c:v>
                </c:pt>
                <c:pt idx="29523">
                  <c:v>40.640659854545497</c:v>
                </c:pt>
                <c:pt idx="29524">
                  <c:v>40.642036430769203</c:v>
                </c:pt>
                <c:pt idx="29525">
                  <c:v>40.643413006993001</c:v>
                </c:pt>
                <c:pt idx="29526">
                  <c:v>40.644789583216799</c:v>
                </c:pt>
                <c:pt idx="29527">
                  <c:v>40.646166159440597</c:v>
                </c:pt>
                <c:pt idx="29528">
                  <c:v>40.647542735664302</c:v>
                </c:pt>
                <c:pt idx="29529">
                  <c:v>40.6489193118881</c:v>
                </c:pt>
                <c:pt idx="29530">
                  <c:v>40.650295888111899</c:v>
                </c:pt>
                <c:pt idx="29531">
                  <c:v>40.651672464335697</c:v>
                </c:pt>
                <c:pt idx="29532">
                  <c:v>40.653049040559402</c:v>
                </c:pt>
                <c:pt idx="29533">
                  <c:v>40.6544256167832</c:v>
                </c:pt>
                <c:pt idx="29534">
                  <c:v>40.655802193006998</c:v>
                </c:pt>
                <c:pt idx="29535">
                  <c:v>40.657178769230804</c:v>
                </c:pt>
                <c:pt idx="29536">
                  <c:v>40.658555345454602</c:v>
                </c:pt>
                <c:pt idx="29537">
                  <c:v>40.6599319216783</c:v>
                </c:pt>
                <c:pt idx="29538">
                  <c:v>40.661308497902098</c:v>
                </c:pt>
                <c:pt idx="29539">
                  <c:v>40.662685074125903</c:v>
                </c:pt>
                <c:pt idx="29540">
                  <c:v>40.664061650349701</c:v>
                </c:pt>
                <c:pt idx="29541">
                  <c:v>40.6654382265734</c:v>
                </c:pt>
                <c:pt idx="29542">
                  <c:v>40.666814802797198</c:v>
                </c:pt>
                <c:pt idx="29543">
                  <c:v>40.668191379021003</c:v>
                </c:pt>
                <c:pt idx="29544">
                  <c:v>40.669567955244801</c:v>
                </c:pt>
                <c:pt idx="29545">
                  <c:v>40.6709445314685</c:v>
                </c:pt>
                <c:pt idx="29546">
                  <c:v>40.672321107692298</c:v>
                </c:pt>
                <c:pt idx="29547">
                  <c:v>40.673697683916103</c:v>
                </c:pt>
                <c:pt idx="29548">
                  <c:v>40.675074260139901</c:v>
                </c:pt>
                <c:pt idx="29549">
                  <c:v>40.6764508363636</c:v>
                </c:pt>
                <c:pt idx="29550">
                  <c:v>40.677827412587398</c:v>
                </c:pt>
                <c:pt idx="29551">
                  <c:v>40.679203988811203</c:v>
                </c:pt>
                <c:pt idx="29552">
                  <c:v>40.680580565035001</c:v>
                </c:pt>
                <c:pt idx="29553">
                  <c:v>40.681957141258799</c:v>
                </c:pt>
                <c:pt idx="29554">
                  <c:v>40.683333717482498</c:v>
                </c:pt>
                <c:pt idx="29555">
                  <c:v>40.684710293706303</c:v>
                </c:pt>
                <c:pt idx="29556">
                  <c:v>40.686086869930101</c:v>
                </c:pt>
                <c:pt idx="29557">
                  <c:v>40.687463446153899</c:v>
                </c:pt>
                <c:pt idx="29558">
                  <c:v>40.688840022377597</c:v>
                </c:pt>
                <c:pt idx="29559">
                  <c:v>40.690216598601403</c:v>
                </c:pt>
                <c:pt idx="29560">
                  <c:v>40.691593174825201</c:v>
                </c:pt>
                <c:pt idx="29561">
                  <c:v>40.692969751048999</c:v>
                </c:pt>
                <c:pt idx="29562">
                  <c:v>40.694346327272697</c:v>
                </c:pt>
                <c:pt idx="29563">
                  <c:v>40.695722903496502</c:v>
                </c:pt>
                <c:pt idx="29564">
                  <c:v>40.697099479720301</c:v>
                </c:pt>
                <c:pt idx="29565">
                  <c:v>40.698476055944099</c:v>
                </c:pt>
                <c:pt idx="29566">
                  <c:v>40.699852632167797</c:v>
                </c:pt>
                <c:pt idx="29567">
                  <c:v>40.701229208391602</c:v>
                </c:pt>
                <c:pt idx="29568">
                  <c:v>40.7026057846154</c:v>
                </c:pt>
                <c:pt idx="29569">
                  <c:v>40.703982360839198</c:v>
                </c:pt>
                <c:pt idx="29570">
                  <c:v>40.705358937062897</c:v>
                </c:pt>
                <c:pt idx="29571">
                  <c:v>40.706735513286702</c:v>
                </c:pt>
                <c:pt idx="29572">
                  <c:v>40.7081120895105</c:v>
                </c:pt>
                <c:pt idx="29573">
                  <c:v>40.709488665734298</c:v>
                </c:pt>
                <c:pt idx="29574">
                  <c:v>40.710865241958103</c:v>
                </c:pt>
                <c:pt idx="29575">
                  <c:v>40.712241818181802</c:v>
                </c:pt>
                <c:pt idx="29576">
                  <c:v>40.7136183944056</c:v>
                </c:pt>
                <c:pt idx="29577">
                  <c:v>40.714994970629398</c:v>
                </c:pt>
                <c:pt idx="29578">
                  <c:v>40.716371546853203</c:v>
                </c:pt>
                <c:pt idx="29579">
                  <c:v>40.717748123076902</c:v>
                </c:pt>
                <c:pt idx="29580">
                  <c:v>40.7191246993007</c:v>
                </c:pt>
                <c:pt idx="29581">
                  <c:v>40.720501275524498</c:v>
                </c:pt>
                <c:pt idx="29582">
                  <c:v>40.721877851748303</c:v>
                </c:pt>
                <c:pt idx="29583">
                  <c:v>40.723254427972002</c:v>
                </c:pt>
                <c:pt idx="29584">
                  <c:v>40.7246310041958</c:v>
                </c:pt>
                <c:pt idx="29585">
                  <c:v>40.726007580419598</c:v>
                </c:pt>
                <c:pt idx="29586">
                  <c:v>40.727384156643403</c:v>
                </c:pt>
                <c:pt idx="29587">
                  <c:v>40.728760732867102</c:v>
                </c:pt>
                <c:pt idx="29588">
                  <c:v>40.7301373090909</c:v>
                </c:pt>
                <c:pt idx="29589">
                  <c:v>40.731513885314698</c:v>
                </c:pt>
                <c:pt idx="29590">
                  <c:v>40.732890461538503</c:v>
                </c:pt>
                <c:pt idx="29591">
                  <c:v>40.734267037762201</c:v>
                </c:pt>
                <c:pt idx="29592">
                  <c:v>40.735643613985999</c:v>
                </c:pt>
                <c:pt idx="29593">
                  <c:v>40.737020190209797</c:v>
                </c:pt>
                <c:pt idx="29594">
                  <c:v>40.738396766433603</c:v>
                </c:pt>
                <c:pt idx="29595">
                  <c:v>40.739773342657301</c:v>
                </c:pt>
                <c:pt idx="29596">
                  <c:v>40.741149918881099</c:v>
                </c:pt>
                <c:pt idx="29597">
                  <c:v>40.742526495104897</c:v>
                </c:pt>
                <c:pt idx="29598">
                  <c:v>40.743903071328702</c:v>
                </c:pt>
                <c:pt idx="29599">
                  <c:v>40.745279647552501</c:v>
                </c:pt>
                <c:pt idx="29600">
                  <c:v>40.746656223776199</c:v>
                </c:pt>
                <c:pt idx="29601">
                  <c:v>40.748032799999997</c:v>
                </c:pt>
                <c:pt idx="29602">
                  <c:v>40.749409376223802</c:v>
                </c:pt>
                <c:pt idx="29603">
                  <c:v>40.7507859524476</c:v>
                </c:pt>
                <c:pt idx="29604">
                  <c:v>40.752162528671299</c:v>
                </c:pt>
                <c:pt idx="29605">
                  <c:v>40.753539104895097</c:v>
                </c:pt>
                <c:pt idx="29606">
                  <c:v>40.754915681118902</c:v>
                </c:pt>
                <c:pt idx="29607">
                  <c:v>40.7562922573427</c:v>
                </c:pt>
                <c:pt idx="29608">
                  <c:v>40.757668833566399</c:v>
                </c:pt>
                <c:pt idx="29609">
                  <c:v>40.759045409790197</c:v>
                </c:pt>
                <c:pt idx="29610">
                  <c:v>40.760421986014002</c:v>
                </c:pt>
                <c:pt idx="29611">
                  <c:v>40.7617985622378</c:v>
                </c:pt>
                <c:pt idx="29612">
                  <c:v>40.763175138461598</c:v>
                </c:pt>
                <c:pt idx="29613">
                  <c:v>40.764551714685297</c:v>
                </c:pt>
                <c:pt idx="29614">
                  <c:v>40.765928290909102</c:v>
                </c:pt>
                <c:pt idx="29615">
                  <c:v>40.7673048671329</c:v>
                </c:pt>
                <c:pt idx="29616">
                  <c:v>40.768681443356698</c:v>
                </c:pt>
                <c:pt idx="29617">
                  <c:v>40.770058019580397</c:v>
                </c:pt>
                <c:pt idx="29618">
                  <c:v>40.771434595804202</c:v>
                </c:pt>
                <c:pt idx="29619">
                  <c:v>40.772811172028</c:v>
                </c:pt>
                <c:pt idx="29620">
                  <c:v>40.774187748251798</c:v>
                </c:pt>
                <c:pt idx="29621">
                  <c:v>40.775564324475503</c:v>
                </c:pt>
                <c:pt idx="29622">
                  <c:v>40.776940900699302</c:v>
                </c:pt>
                <c:pt idx="29623">
                  <c:v>40.7783174769231</c:v>
                </c:pt>
                <c:pt idx="29624">
                  <c:v>40.779694053146898</c:v>
                </c:pt>
                <c:pt idx="29625">
                  <c:v>40.781070629370603</c:v>
                </c:pt>
                <c:pt idx="29626">
                  <c:v>40.782447205594401</c:v>
                </c:pt>
                <c:pt idx="29627">
                  <c:v>40.783823781818199</c:v>
                </c:pt>
                <c:pt idx="29628">
                  <c:v>40.785200358041998</c:v>
                </c:pt>
                <c:pt idx="29629">
                  <c:v>40.786576934265703</c:v>
                </c:pt>
                <c:pt idx="29630">
                  <c:v>40.787953510489501</c:v>
                </c:pt>
                <c:pt idx="29631">
                  <c:v>40.789330086713299</c:v>
                </c:pt>
                <c:pt idx="29632">
                  <c:v>40.790706662937097</c:v>
                </c:pt>
                <c:pt idx="29633">
                  <c:v>40.792083239160803</c:v>
                </c:pt>
                <c:pt idx="29634">
                  <c:v>40.793459815384601</c:v>
                </c:pt>
                <c:pt idx="29635">
                  <c:v>40.794836391608399</c:v>
                </c:pt>
                <c:pt idx="29636">
                  <c:v>40.796212967832197</c:v>
                </c:pt>
                <c:pt idx="29637">
                  <c:v>40.797589544055903</c:v>
                </c:pt>
                <c:pt idx="29638">
                  <c:v>40.798966120279701</c:v>
                </c:pt>
                <c:pt idx="29639">
                  <c:v>40.800342696503499</c:v>
                </c:pt>
                <c:pt idx="29640">
                  <c:v>40.801719272727297</c:v>
                </c:pt>
                <c:pt idx="29641">
                  <c:v>40.803095848951102</c:v>
                </c:pt>
                <c:pt idx="29642">
                  <c:v>40.804472425174801</c:v>
                </c:pt>
                <c:pt idx="29643">
                  <c:v>40.805849001398599</c:v>
                </c:pt>
                <c:pt idx="29644">
                  <c:v>40.807225577622397</c:v>
                </c:pt>
                <c:pt idx="29645">
                  <c:v>40.808602153846202</c:v>
                </c:pt>
                <c:pt idx="29646">
                  <c:v>40.809978730069901</c:v>
                </c:pt>
                <c:pt idx="29647">
                  <c:v>40.811355306293699</c:v>
                </c:pt>
                <c:pt idx="29648">
                  <c:v>40.812731882517497</c:v>
                </c:pt>
                <c:pt idx="29649">
                  <c:v>40.814108458741302</c:v>
                </c:pt>
                <c:pt idx="29650">
                  <c:v>40.815485034965</c:v>
                </c:pt>
                <c:pt idx="29651">
                  <c:v>40.816861611188799</c:v>
                </c:pt>
                <c:pt idx="29652">
                  <c:v>40.818238187412597</c:v>
                </c:pt>
                <c:pt idx="29653">
                  <c:v>40.819614763636402</c:v>
                </c:pt>
                <c:pt idx="29654">
                  <c:v>40.8209913398601</c:v>
                </c:pt>
                <c:pt idx="29655">
                  <c:v>40.822367916083898</c:v>
                </c:pt>
                <c:pt idx="29656">
                  <c:v>40.823744492307704</c:v>
                </c:pt>
                <c:pt idx="29657">
                  <c:v>40.825121068531502</c:v>
                </c:pt>
                <c:pt idx="29658">
                  <c:v>40.8264976447553</c:v>
                </c:pt>
                <c:pt idx="29659">
                  <c:v>40.827874220978998</c:v>
                </c:pt>
                <c:pt idx="29660">
                  <c:v>40.829250797202803</c:v>
                </c:pt>
                <c:pt idx="29661">
                  <c:v>40.830627373426601</c:v>
                </c:pt>
                <c:pt idx="29662">
                  <c:v>40.832003949650399</c:v>
                </c:pt>
                <c:pt idx="29663">
                  <c:v>40.833380525874098</c:v>
                </c:pt>
                <c:pt idx="29664">
                  <c:v>40.834757102097903</c:v>
                </c:pt>
                <c:pt idx="29665">
                  <c:v>40.836133678321701</c:v>
                </c:pt>
                <c:pt idx="29666">
                  <c:v>40.837510254545499</c:v>
                </c:pt>
                <c:pt idx="29667">
                  <c:v>40.838886830769198</c:v>
                </c:pt>
                <c:pt idx="29668">
                  <c:v>40.840263406993003</c:v>
                </c:pt>
                <c:pt idx="29669">
                  <c:v>40.841639983216801</c:v>
                </c:pt>
                <c:pt idx="29670">
                  <c:v>40.843016559440599</c:v>
                </c:pt>
                <c:pt idx="29671">
                  <c:v>40.844393135664298</c:v>
                </c:pt>
                <c:pt idx="29672">
                  <c:v>40.845769711888103</c:v>
                </c:pt>
                <c:pt idx="29673">
                  <c:v>40.847146288111901</c:v>
                </c:pt>
                <c:pt idx="29674">
                  <c:v>40.848522864335699</c:v>
                </c:pt>
                <c:pt idx="29675">
                  <c:v>40.849899440559398</c:v>
                </c:pt>
                <c:pt idx="29676">
                  <c:v>40.851276016783203</c:v>
                </c:pt>
                <c:pt idx="29677">
                  <c:v>40.852652593007001</c:v>
                </c:pt>
                <c:pt idx="29678">
                  <c:v>40.854029169230799</c:v>
                </c:pt>
                <c:pt idx="29679">
                  <c:v>40.855405745454597</c:v>
                </c:pt>
                <c:pt idx="29680">
                  <c:v>40.856782321678303</c:v>
                </c:pt>
                <c:pt idx="29681">
                  <c:v>40.858158897902101</c:v>
                </c:pt>
                <c:pt idx="29682">
                  <c:v>40.859535474125899</c:v>
                </c:pt>
                <c:pt idx="29683">
                  <c:v>40.860912050349697</c:v>
                </c:pt>
                <c:pt idx="29684">
                  <c:v>40.862288626573402</c:v>
                </c:pt>
                <c:pt idx="29685">
                  <c:v>40.8636652027972</c:v>
                </c:pt>
                <c:pt idx="29686">
                  <c:v>40.865041779020999</c:v>
                </c:pt>
                <c:pt idx="29687">
                  <c:v>40.866418355244797</c:v>
                </c:pt>
                <c:pt idx="29688">
                  <c:v>40.867794931468502</c:v>
                </c:pt>
                <c:pt idx="29689">
                  <c:v>40.8691715076923</c:v>
                </c:pt>
                <c:pt idx="29690">
                  <c:v>40.870548083916098</c:v>
                </c:pt>
                <c:pt idx="29691">
                  <c:v>40.871924660139896</c:v>
                </c:pt>
                <c:pt idx="29692">
                  <c:v>40.873301236363602</c:v>
                </c:pt>
                <c:pt idx="29693">
                  <c:v>40.8746778125874</c:v>
                </c:pt>
                <c:pt idx="29694">
                  <c:v>40.876054388811198</c:v>
                </c:pt>
                <c:pt idx="29695">
                  <c:v>40.877430965035003</c:v>
                </c:pt>
                <c:pt idx="29696">
                  <c:v>40.878807541258702</c:v>
                </c:pt>
                <c:pt idx="29697">
                  <c:v>40.8801841174825</c:v>
                </c:pt>
                <c:pt idx="29698">
                  <c:v>40.881560693706298</c:v>
                </c:pt>
                <c:pt idx="29699">
                  <c:v>40.882937269930103</c:v>
                </c:pt>
                <c:pt idx="29700">
                  <c:v>40.884313846153901</c:v>
                </c:pt>
                <c:pt idx="29701">
                  <c:v>40.8856904223776</c:v>
                </c:pt>
                <c:pt idx="29702">
                  <c:v>40.887066998601398</c:v>
                </c:pt>
                <c:pt idx="29703">
                  <c:v>40.888443574825203</c:v>
                </c:pt>
                <c:pt idx="29704">
                  <c:v>40.889820151049001</c:v>
                </c:pt>
                <c:pt idx="29705">
                  <c:v>40.8911967272727</c:v>
                </c:pt>
                <c:pt idx="29706">
                  <c:v>40.892573303496498</c:v>
                </c:pt>
                <c:pt idx="29707">
                  <c:v>40.893949879720303</c:v>
                </c:pt>
                <c:pt idx="29708">
                  <c:v>40.895326455944101</c:v>
                </c:pt>
                <c:pt idx="29709">
                  <c:v>40.8967030321678</c:v>
                </c:pt>
                <c:pt idx="29710">
                  <c:v>40.898079608391598</c:v>
                </c:pt>
                <c:pt idx="29711">
                  <c:v>40.899456184615403</c:v>
                </c:pt>
                <c:pt idx="29712">
                  <c:v>40.900832760839201</c:v>
                </c:pt>
                <c:pt idx="29713">
                  <c:v>40.902209337062899</c:v>
                </c:pt>
                <c:pt idx="29714">
                  <c:v>40.903585913286697</c:v>
                </c:pt>
                <c:pt idx="29715">
                  <c:v>40.904962489510503</c:v>
                </c:pt>
                <c:pt idx="29716">
                  <c:v>40.906339065734301</c:v>
                </c:pt>
                <c:pt idx="29717">
                  <c:v>40.907715641958099</c:v>
                </c:pt>
                <c:pt idx="29718">
                  <c:v>40.909092218181797</c:v>
                </c:pt>
                <c:pt idx="29719">
                  <c:v>40.910468794405602</c:v>
                </c:pt>
                <c:pt idx="29720">
                  <c:v>40.911845370629401</c:v>
                </c:pt>
                <c:pt idx="29721">
                  <c:v>40.913221946853199</c:v>
                </c:pt>
                <c:pt idx="29722">
                  <c:v>40.914598523076897</c:v>
                </c:pt>
                <c:pt idx="29723">
                  <c:v>40.915975099300702</c:v>
                </c:pt>
                <c:pt idx="29724">
                  <c:v>40.9173516755245</c:v>
                </c:pt>
                <c:pt idx="29725">
                  <c:v>40.918728251748298</c:v>
                </c:pt>
                <c:pt idx="29726">
                  <c:v>40.920104827971997</c:v>
                </c:pt>
                <c:pt idx="29727">
                  <c:v>40.921481404195802</c:v>
                </c:pt>
                <c:pt idx="29728">
                  <c:v>40.9228579804196</c:v>
                </c:pt>
                <c:pt idx="29729">
                  <c:v>40.924234556643398</c:v>
                </c:pt>
                <c:pt idx="29730">
                  <c:v>40.925611132867097</c:v>
                </c:pt>
                <c:pt idx="29731">
                  <c:v>40.926987709090902</c:v>
                </c:pt>
                <c:pt idx="29732">
                  <c:v>40.9283642853147</c:v>
                </c:pt>
                <c:pt idx="29733">
                  <c:v>40.929740861538498</c:v>
                </c:pt>
                <c:pt idx="29734">
                  <c:v>40.931117437762197</c:v>
                </c:pt>
                <c:pt idx="29735">
                  <c:v>40.932494013986002</c:v>
                </c:pt>
                <c:pt idx="29736">
                  <c:v>40.9338705902098</c:v>
                </c:pt>
                <c:pt idx="29737">
                  <c:v>40.935247166433598</c:v>
                </c:pt>
                <c:pt idx="29738">
                  <c:v>40.936623742657297</c:v>
                </c:pt>
                <c:pt idx="29739">
                  <c:v>40.938000318881102</c:v>
                </c:pt>
                <c:pt idx="29740">
                  <c:v>40.9393768951049</c:v>
                </c:pt>
                <c:pt idx="29741">
                  <c:v>40.940753471328698</c:v>
                </c:pt>
                <c:pt idx="29742">
                  <c:v>40.942130047552503</c:v>
                </c:pt>
                <c:pt idx="29743">
                  <c:v>40.943506623776202</c:v>
                </c:pt>
                <c:pt idx="29744">
                  <c:v>40.9448832</c:v>
                </c:pt>
                <c:pt idx="29745">
                  <c:v>40.946259776223798</c:v>
                </c:pt>
                <c:pt idx="29746">
                  <c:v>40.947636352447603</c:v>
                </c:pt>
                <c:pt idx="29747">
                  <c:v>40.949012928671301</c:v>
                </c:pt>
                <c:pt idx="29748">
                  <c:v>40.950389504895099</c:v>
                </c:pt>
                <c:pt idx="29749">
                  <c:v>40.951766081118897</c:v>
                </c:pt>
                <c:pt idx="29750">
                  <c:v>40.953142657342703</c:v>
                </c:pt>
                <c:pt idx="29751">
                  <c:v>40.954519233566401</c:v>
                </c:pt>
                <c:pt idx="29752">
                  <c:v>40.955895809790199</c:v>
                </c:pt>
                <c:pt idx="29753">
                  <c:v>40.957272386013997</c:v>
                </c:pt>
                <c:pt idx="29754">
                  <c:v>40.958648962237802</c:v>
                </c:pt>
                <c:pt idx="29755">
                  <c:v>40.960025538461601</c:v>
                </c:pt>
                <c:pt idx="29756">
                  <c:v>40.961402114685299</c:v>
                </c:pt>
                <c:pt idx="29757">
                  <c:v>40.962778690909097</c:v>
                </c:pt>
                <c:pt idx="29758">
                  <c:v>40.964155267132902</c:v>
                </c:pt>
                <c:pt idx="29759">
                  <c:v>40.965531843356601</c:v>
                </c:pt>
                <c:pt idx="29760">
                  <c:v>40.966908419580399</c:v>
                </c:pt>
                <c:pt idx="29761">
                  <c:v>40.968284995804197</c:v>
                </c:pt>
                <c:pt idx="29762">
                  <c:v>40.969661572028002</c:v>
                </c:pt>
                <c:pt idx="29763">
                  <c:v>40.9710381482518</c:v>
                </c:pt>
                <c:pt idx="29764">
                  <c:v>40.972414724475499</c:v>
                </c:pt>
                <c:pt idx="29765">
                  <c:v>40.973791300699297</c:v>
                </c:pt>
                <c:pt idx="29766">
                  <c:v>40.975167876923102</c:v>
                </c:pt>
                <c:pt idx="29767">
                  <c:v>40.9765444531469</c:v>
                </c:pt>
                <c:pt idx="29768">
                  <c:v>40.977921029370599</c:v>
                </c:pt>
                <c:pt idx="29769">
                  <c:v>40.979297605594397</c:v>
                </c:pt>
                <c:pt idx="29770">
                  <c:v>40.980674181818202</c:v>
                </c:pt>
                <c:pt idx="29771">
                  <c:v>40.982050758042</c:v>
                </c:pt>
                <c:pt idx="29772">
                  <c:v>40.983427334265699</c:v>
                </c:pt>
                <c:pt idx="29773">
                  <c:v>40.984803910489497</c:v>
                </c:pt>
                <c:pt idx="29774">
                  <c:v>40.986180486713302</c:v>
                </c:pt>
                <c:pt idx="29775">
                  <c:v>40.9875570629371</c:v>
                </c:pt>
                <c:pt idx="29776">
                  <c:v>40.988933639160898</c:v>
                </c:pt>
                <c:pt idx="29777">
                  <c:v>40.990310215384604</c:v>
                </c:pt>
                <c:pt idx="29778">
                  <c:v>40.991686791608402</c:v>
                </c:pt>
                <c:pt idx="29779">
                  <c:v>40.9930633678322</c:v>
                </c:pt>
                <c:pt idx="29780">
                  <c:v>40.994439944055998</c:v>
                </c:pt>
                <c:pt idx="29781">
                  <c:v>40.995816520279703</c:v>
                </c:pt>
                <c:pt idx="29782">
                  <c:v>40.997193096503501</c:v>
                </c:pt>
                <c:pt idx="29783">
                  <c:v>40.998569672727299</c:v>
                </c:pt>
                <c:pt idx="29784">
                  <c:v>40.999946248951098</c:v>
                </c:pt>
                <c:pt idx="29785">
                  <c:v>41.001322825174803</c:v>
                </c:pt>
                <c:pt idx="29786">
                  <c:v>41.002699401398601</c:v>
                </c:pt>
                <c:pt idx="29787">
                  <c:v>41.004075977622399</c:v>
                </c:pt>
                <c:pt idx="29788">
                  <c:v>41.005452553846197</c:v>
                </c:pt>
                <c:pt idx="29789">
                  <c:v>41.006829130069903</c:v>
                </c:pt>
                <c:pt idx="29790">
                  <c:v>41.008205706293701</c:v>
                </c:pt>
                <c:pt idx="29791">
                  <c:v>41.009582282517499</c:v>
                </c:pt>
                <c:pt idx="29792">
                  <c:v>41.010958858741297</c:v>
                </c:pt>
                <c:pt idx="29793">
                  <c:v>41.012335434965003</c:v>
                </c:pt>
                <c:pt idx="29794">
                  <c:v>41.013712011188801</c:v>
                </c:pt>
                <c:pt idx="29795">
                  <c:v>41.015088587412599</c:v>
                </c:pt>
                <c:pt idx="29796">
                  <c:v>41.016465163636397</c:v>
                </c:pt>
                <c:pt idx="29797">
                  <c:v>41.017841739860103</c:v>
                </c:pt>
                <c:pt idx="29798">
                  <c:v>41.019218316083901</c:v>
                </c:pt>
                <c:pt idx="29799">
                  <c:v>41.020594892307699</c:v>
                </c:pt>
                <c:pt idx="29800">
                  <c:v>41.021971468531497</c:v>
                </c:pt>
                <c:pt idx="29801">
                  <c:v>41.023348044755302</c:v>
                </c:pt>
                <c:pt idx="29802">
                  <c:v>41.024724620979001</c:v>
                </c:pt>
                <c:pt idx="29803">
                  <c:v>41.026101197202799</c:v>
                </c:pt>
                <c:pt idx="29804">
                  <c:v>41.027477773426597</c:v>
                </c:pt>
                <c:pt idx="29805">
                  <c:v>41.028854349650402</c:v>
                </c:pt>
                <c:pt idx="29806">
                  <c:v>41.0302309258741</c:v>
                </c:pt>
                <c:pt idx="29807">
                  <c:v>41.031607502097899</c:v>
                </c:pt>
                <c:pt idx="29808">
                  <c:v>41.032984078321697</c:v>
                </c:pt>
                <c:pt idx="29809">
                  <c:v>41.034360654545502</c:v>
                </c:pt>
                <c:pt idx="29810">
                  <c:v>41.0357372307692</c:v>
                </c:pt>
                <c:pt idx="29811">
                  <c:v>41.037113806992998</c:v>
                </c:pt>
                <c:pt idx="29812">
                  <c:v>41.038490383216804</c:v>
                </c:pt>
                <c:pt idx="29813">
                  <c:v>41.039866959440602</c:v>
                </c:pt>
                <c:pt idx="29814">
                  <c:v>41.0412435356643</c:v>
                </c:pt>
                <c:pt idx="29815">
                  <c:v>41.042620111888098</c:v>
                </c:pt>
                <c:pt idx="29816">
                  <c:v>41.043996688111903</c:v>
                </c:pt>
                <c:pt idx="29817">
                  <c:v>41.045373264335701</c:v>
                </c:pt>
                <c:pt idx="29818">
                  <c:v>41.0467498405594</c:v>
                </c:pt>
                <c:pt idx="29819">
                  <c:v>41.048126416783198</c:v>
                </c:pt>
                <c:pt idx="29820">
                  <c:v>41.049502993007003</c:v>
                </c:pt>
                <c:pt idx="29821">
                  <c:v>41.050879569230801</c:v>
                </c:pt>
                <c:pt idx="29822">
                  <c:v>41.052256145454599</c:v>
                </c:pt>
                <c:pt idx="29823">
                  <c:v>41.053632721678298</c:v>
                </c:pt>
                <c:pt idx="29824">
                  <c:v>41.055009297902103</c:v>
                </c:pt>
                <c:pt idx="29825">
                  <c:v>41.056385874125901</c:v>
                </c:pt>
                <c:pt idx="29826">
                  <c:v>41.057762450349699</c:v>
                </c:pt>
                <c:pt idx="29827">
                  <c:v>41.059139026573398</c:v>
                </c:pt>
                <c:pt idx="29828">
                  <c:v>41.060515602797203</c:v>
                </c:pt>
                <c:pt idx="29829">
                  <c:v>41.061892179021001</c:v>
                </c:pt>
                <c:pt idx="29830">
                  <c:v>41.063268755244799</c:v>
                </c:pt>
                <c:pt idx="29831">
                  <c:v>41.064645331468498</c:v>
                </c:pt>
                <c:pt idx="29832">
                  <c:v>41.066021907692303</c:v>
                </c:pt>
                <c:pt idx="29833">
                  <c:v>41.067398483916101</c:v>
                </c:pt>
                <c:pt idx="29834">
                  <c:v>41.068775060139899</c:v>
                </c:pt>
                <c:pt idx="29835">
                  <c:v>41.070151636363597</c:v>
                </c:pt>
                <c:pt idx="29836">
                  <c:v>41.071528212587403</c:v>
                </c:pt>
                <c:pt idx="29837">
                  <c:v>41.072904788811201</c:v>
                </c:pt>
                <c:pt idx="29838">
                  <c:v>41.074281365034999</c:v>
                </c:pt>
                <c:pt idx="29839">
                  <c:v>41.075657941258697</c:v>
                </c:pt>
                <c:pt idx="29840">
                  <c:v>41.077034517482502</c:v>
                </c:pt>
                <c:pt idx="29841">
                  <c:v>41.078411093706301</c:v>
                </c:pt>
                <c:pt idx="29842">
                  <c:v>41.079787669930099</c:v>
                </c:pt>
                <c:pt idx="29843">
                  <c:v>41.081164246153897</c:v>
                </c:pt>
                <c:pt idx="29844">
                  <c:v>41.082540822377602</c:v>
                </c:pt>
                <c:pt idx="29845">
                  <c:v>41.0839173986014</c:v>
                </c:pt>
                <c:pt idx="29846">
                  <c:v>41.085293974825198</c:v>
                </c:pt>
                <c:pt idx="29847">
                  <c:v>41.086670551048996</c:v>
                </c:pt>
                <c:pt idx="29848">
                  <c:v>41.088047127272702</c:v>
                </c:pt>
                <c:pt idx="29849">
                  <c:v>41.0894237034965</c:v>
                </c:pt>
                <c:pt idx="29850">
                  <c:v>41.090800279720298</c:v>
                </c:pt>
                <c:pt idx="29851">
                  <c:v>41.092176855944103</c:v>
                </c:pt>
                <c:pt idx="29852">
                  <c:v>41.093553432167802</c:v>
                </c:pt>
                <c:pt idx="29853">
                  <c:v>41.0949300083916</c:v>
                </c:pt>
                <c:pt idx="29854">
                  <c:v>41.096306584615398</c:v>
                </c:pt>
                <c:pt idx="29855">
                  <c:v>41.097683160839203</c:v>
                </c:pt>
                <c:pt idx="29856">
                  <c:v>41.099059737062902</c:v>
                </c:pt>
                <c:pt idx="29857">
                  <c:v>41.1004363132867</c:v>
                </c:pt>
                <c:pt idx="29858">
                  <c:v>41.101812889510498</c:v>
                </c:pt>
                <c:pt idx="29859">
                  <c:v>41.103189465734303</c:v>
                </c:pt>
                <c:pt idx="29860">
                  <c:v>41.104566041958002</c:v>
                </c:pt>
                <c:pt idx="29861">
                  <c:v>41.1059426181818</c:v>
                </c:pt>
                <c:pt idx="29862">
                  <c:v>41.107319194405598</c:v>
                </c:pt>
                <c:pt idx="29863">
                  <c:v>41.108695770629403</c:v>
                </c:pt>
                <c:pt idx="29864">
                  <c:v>41.110072346853201</c:v>
                </c:pt>
                <c:pt idx="29865">
                  <c:v>41.1114489230769</c:v>
                </c:pt>
                <c:pt idx="29866">
                  <c:v>41.112825499300698</c:v>
                </c:pt>
                <c:pt idx="29867">
                  <c:v>41.114202075524503</c:v>
                </c:pt>
                <c:pt idx="29868">
                  <c:v>41.115578651748301</c:v>
                </c:pt>
                <c:pt idx="29869">
                  <c:v>41.116955227971999</c:v>
                </c:pt>
                <c:pt idx="29870">
                  <c:v>41.118331804195797</c:v>
                </c:pt>
                <c:pt idx="29871">
                  <c:v>41.119708380419603</c:v>
                </c:pt>
                <c:pt idx="29872">
                  <c:v>41.121084956643401</c:v>
                </c:pt>
                <c:pt idx="29873">
                  <c:v>41.122461532867099</c:v>
                </c:pt>
                <c:pt idx="29874">
                  <c:v>41.123838109090897</c:v>
                </c:pt>
                <c:pt idx="29875">
                  <c:v>41.125214685314702</c:v>
                </c:pt>
                <c:pt idx="29876">
                  <c:v>41.126591261538501</c:v>
                </c:pt>
                <c:pt idx="29877">
                  <c:v>41.127967837762199</c:v>
                </c:pt>
                <c:pt idx="29878">
                  <c:v>41.129344413985997</c:v>
                </c:pt>
                <c:pt idx="29879">
                  <c:v>41.130720990209802</c:v>
                </c:pt>
                <c:pt idx="29880">
                  <c:v>41.1320975664336</c:v>
                </c:pt>
                <c:pt idx="29881">
                  <c:v>41.133474142657398</c:v>
                </c:pt>
                <c:pt idx="29882">
                  <c:v>41.134850718881097</c:v>
                </c:pt>
                <c:pt idx="29883">
                  <c:v>41.136227295104902</c:v>
                </c:pt>
                <c:pt idx="29884">
                  <c:v>41.1376038713287</c:v>
                </c:pt>
                <c:pt idx="29885">
                  <c:v>41.138980447552498</c:v>
                </c:pt>
                <c:pt idx="29886">
                  <c:v>41.140357023776197</c:v>
                </c:pt>
                <c:pt idx="29887">
                  <c:v>41.141733600000002</c:v>
                </c:pt>
                <c:pt idx="29888">
                  <c:v>41.1431101762238</c:v>
                </c:pt>
                <c:pt idx="29889">
                  <c:v>41.144486752447598</c:v>
                </c:pt>
                <c:pt idx="29890">
                  <c:v>41.145863328671297</c:v>
                </c:pt>
                <c:pt idx="29891">
                  <c:v>41.147239904895102</c:v>
                </c:pt>
                <c:pt idx="29892">
                  <c:v>41.1486164811189</c:v>
                </c:pt>
                <c:pt idx="29893">
                  <c:v>41.149993057342698</c:v>
                </c:pt>
                <c:pt idx="29894">
                  <c:v>41.151369633566397</c:v>
                </c:pt>
                <c:pt idx="29895">
                  <c:v>41.152746209790202</c:v>
                </c:pt>
                <c:pt idx="29896">
                  <c:v>41.154122786014</c:v>
                </c:pt>
                <c:pt idx="29897">
                  <c:v>41.155499362237798</c:v>
                </c:pt>
                <c:pt idx="29898">
                  <c:v>41.156875938461503</c:v>
                </c:pt>
                <c:pt idx="29899">
                  <c:v>41.158252514685302</c:v>
                </c:pt>
                <c:pt idx="29900">
                  <c:v>41.1596290909091</c:v>
                </c:pt>
                <c:pt idx="29901">
                  <c:v>41.161005667132898</c:v>
                </c:pt>
                <c:pt idx="29902">
                  <c:v>41.162382243356603</c:v>
                </c:pt>
                <c:pt idx="29903">
                  <c:v>41.163758819580401</c:v>
                </c:pt>
                <c:pt idx="29904">
                  <c:v>41.165135395804199</c:v>
                </c:pt>
                <c:pt idx="29905">
                  <c:v>41.166511972027998</c:v>
                </c:pt>
                <c:pt idx="29906">
                  <c:v>41.167888548251803</c:v>
                </c:pt>
                <c:pt idx="29907">
                  <c:v>41.169265124475501</c:v>
                </c:pt>
                <c:pt idx="29908">
                  <c:v>41.170641700699299</c:v>
                </c:pt>
                <c:pt idx="29909">
                  <c:v>41.172018276923097</c:v>
                </c:pt>
                <c:pt idx="29910">
                  <c:v>41.173394853146903</c:v>
                </c:pt>
                <c:pt idx="29911">
                  <c:v>41.174771429370601</c:v>
                </c:pt>
                <c:pt idx="29912">
                  <c:v>41.176148005594399</c:v>
                </c:pt>
                <c:pt idx="29913">
                  <c:v>41.177524581818197</c:v>
                </c:pt>
                <c:pt idx="29914">
                  <c:v>41.178901158042002</c:v>
                </c:pt>
                <c:pt idx="29915">
                  <c:v>41.180277734265701</c:v>
                </c:pt>
                <c:pt idx="29916">
                  <c:v>41.181654310489499</c:v>
                </c:pt>
                <c:pt idx="29917">
                  <c:v>41.183030886713297</c:v>
                </c:pt>
                <c:pt idx="29918">
                  <c:v>41.184407462937102</c:v>
                </c:pt>
                <c:pt idx="29919">
                  <c:v>41.1857840391609</c:v>
                </c:pt>
                <c:pt idx="29920">
                  <c:v>41.187160615384599</c:v>
                </c:pt>
                <c:pt idx="29921">
                  <c:v>41.188537191608397</c:v>
                </c:pt>
                <c:pt idx="29922">
                  <c:v>41.189913767832202</c:v>
                </c:pt>
                <c:pt idx="29923">
                  <c:v>41.191290344056</c:v>
                </c:pt>
                <c:pt idx="29924">
                  <c:v>41.192666920279699</c:v>
                </c:pt>
                <c:pt idx="29925">
                  <c:v>41.194043496503497</c:v>
                </c:pt>
                <c:pt idx="29926">
                  <c:v>41.195420072727302</c:v>
                </c:pt>
                <c:pt idx="29927">
                  <c:v>41.1967966489511</c:v>
                </c:pt>
                <c:pt idx="29928">
                  <c:v>41.198173225174799</c:v>
                </c:pt>
                <c:pt idx="29929">
                  <c:v>41.199549801398597</c:v>
                </c:pt>
                <c:pt idx="29930">
                  <c:v>41.200926377622402</c:v>
                </c:pt>
                <c:pt idx="29931">
                  <c:v>41.2023029538462</c:v>
                </c:pt>
                <c:pt idx="29932">
                  <c:v>41.203679530069898</c:v>
                </c:pt>
                <c:pt idx="29933">
                  <c:v>41.205056106293704</c:v>
                </c:pt>
                <c:pt idx="29934">
                  <c:v>41.206432682517502</c:v>
                </c:pt>
                <c:pt idx="29935">
                  <c:v>41.2078092587413</c:v>
                </c:pt>
                <c:pt idx="29936">
                  <c:v>41.209185834964998</c:v>
                </c:pt>
                <c:pt idx="29937">
                  <c:v>41.210562411188803</c:v>
                </c:pt>
                <c:pt idx="29938">
                  <c:v>41.211938987412601</c:v>
                </c:pt>
                <c:pt idx="29939">
                  <c:v>41.213315563636399</c:v>
                </c:pt>
                <c:pt idx="29940">
                  <c:v>41.214692139860198</c:v>
                </c:pt>
                <c:pt idx="29941">
                  <c:v>41.216068716083903</c:v>
                </c:pt>
                <c:pt idx="29942">
                  <c:v>41.217445292307701</c:v>
                </c:pt>
                <c:pt idx="29943">
                  <c:v>41.218821868531499</c:v>
                </c:pt>
                <c:pt idx="29944">
                  <c:v>41.220198444755297</c:v>
                </c:pt>
                <c:pt idx="29945">
                  <c:v>41.221575020979003</c:v>
                </c:pt>
                <c:pt idx="29946">
                  <c:v>41.222951597202801</c:v>
                </c:pt>
                <c:pt idx="29947">
                  <c:v>41.224328173426599</c:v>
                </c:pt>
                <c:pt idx="29948">
                  <c:v>41.225704749650397</c:v>
                </c:pt>
                <c:pt idx="29949">
                  <c:v>41.227081325874103</c:v>
                </c:pt>
                <c:pt idx="29950">
                  <c:v>41.228457902097901</c:v>
                </c:pt>
                <c:pt idx="29951">
                  <c:v>41.229834478321699</c:v>
                </c:pt>
                <c:pt idx="29952">
                  <c:v>41.231211054545497</c:v>
                </c:pt>
                <c:pt idx="29953">
                  <c:v>41.232587630769203</c:v>
                </c:pt>
                <c:pt idx="29954">
                  <c:v>41.233964206993001</c:v>
                </c:pt>
                <c:pt idx="29955">
                  <c:v>41.235340783216799</c:v>
                </c:pt>
                <c:pt idx="29956">
                  <c:v>41.236717359440597</c:v>
                </c:pt>
                <c:pt idx="29957">
                  <c:v>41.238093935664303</c:v>
                </c:pt>
                <c:pt idx="29958">
                  <c:v>41.239470511888101</c:v>
                </c:pt>
                <c:pt idx="29959">
                  <c:v>41.240847088111899</c:v>
                </c:pt>
                <c:pt idx="29960">
                  <c:v>41.242223664335697</c:v>
                </c:pt>
                <c:pt idx="29961">
                  <c:v>41.243600240559402</c:v>
                </c:pt>
                <c:pt idx="29962">
                  <c:v>41.2449768167832</c:v>
                </c:pt>
                <c:pt idx="29963">
                  <c:v>41.246353393006999</c:v>
                </c:pt>
                <c:pt idx="29964">
                  <c:v>41.247729969230797</c:v>
                </c:pt>
                <c:pt idx="29965">
                  <c:v>41.249106545454602</c:v>
                </c:pt>
                <c:pt idx="29966">
                  <c:v>41.2504831216783</c:v>
                </c:pt>
                <c:pt idx="29967">
                  <c:v>41.251859697902098</c:v>
                </c:pt>
                <c:pt idx="29968">
                  <c:v>41.253236274125904</c:v>
                </c:pt>
                <c:pt idx="29969">
                  <c:v>41.254612850349702</c:v>
                </c:pt>
                <c:pt idx="29970">
                  <c:v>41.2559894265734</c:v>
                </c:pt>
                <c:pt idx="29971">
                  <c:v>41.257366002797198</c:v>
                </c:pt>
                <c:pt idx="29972">
                  <c:v>41.258742579021003</c:v>
                </c:pt>
                <c:pt idx="29973">
                  <c:v>41.260119155244801</c:v>
                </c:pt>
                <c:pt idx="29974">
                  <c:v>41.2614957314685</c:v>
                </c:pt>
                <c:pt idx="29975">
                  <c:v>41.262872307692298</c:v>
                </c:pt>
                <c:pt idx="29976">
                  <c:v>41.264248883916103</c:v>
                </c:pt>
                <c:pt idx="29977">
                  <c:v>41.265625460139901</c:v>
                </c:pt>
                <c:pt idx="29978">
                  <c:v>41.2670020363636</c:v>
                </c:pt>
                <c:pt idx="29979">
                  <c:v>41.268378612587398</c:v>
                </c:pt>
                <c:pt idx="29980">
                  <c:v>41.269755188811203</c:v>
                </c:pt>
                <c:pt idx="29981">
                  <c:v>41.271131765035001</c:v>
                </c:pt>
                <c:pt idx="29982">
                  <c:v>41.2725083412587</c:v>
                </c:pt>
                <c:pt idx="29983">
                  <c:v>41.273884917482498</c:v>
                </c:pt>
                <c:pt idx="29984">
                  <c:v>41.275261493706303</c:v>
                </c:pt>
                <c:pt idx="29985">
                  <c:v>41.276638069930101</c:v>
                </c:pt>
                <c:pt idx="29986">
                  <c:v>41.278014646153899</c:v>
                </c:pt>
                <c:pt idx="29987">
                  <c:v>41.279391222377598</c:v>
                </c:pt>
                <c:pt idx="29988">
                  <c:v>41.280767798601403</c:v>
                </c:pt>
                <c:pt idx="29989">
                  <c:v>41.282144374825201</c:v>
                </c:pt>
                <c:pt idx="29990">
                  <c:v>41.283520951048999</c:v>
                </c:pt>
                <c:pt idx="29991">
                  <c:v>41.284897527272697</c:v>
                </c:pt>
                <c:pt idx="29992">
                  <c:v>41.286274103496503</c:v>
                </c:pt>
                <c:pt idx="29993">
                  <c:v>41.287650679720301</c:v>
                </c:pt>
                <c:pt idx="29994">
                  <c:v>41.289027255944099</c:v>
                </c:pt>
                <c:pt idx="29995">
                  <c:v>41.290403832167797</c:v>
                </c:pt>
                <c:pt idx="29996">
                  <c:v>41.291780408391602</c:v>
                </c:pt>
                <c:pt idx="29997">
                  <c:v>41.293156984615401</c:v>
                </c:pt>
                <c:pt idx="29998">
                  <c:v>41.294533560839199</c:v>
                </c:pt>
                <c:pt idx="29999">
                  <c:v>41.295910137062897</c:v>
                </c:pt>
                <c:pt idx="30000">
                  <c:v>41.297286713286702</c:v>
                </c:pt>
                <c:pt idx="30001">
                  <c:v>41.2986632895105</c:v>
                </c:pt>
                <c:pt idx="30002">
                  <c:v>41.300039865734298</c:v>
                </c:pt>
                <c:pt idx="30003">
                  <c:v>41.301416441958096</c:v>
                </c:pt>
                <c:pt idx="30004">
                  <c:v>41.302793018181802</c:v>
                </c:pt>
                <c:pt idx="30005">
                  <c:v>41.3041695944056</c:v>
                </c:pt>
                <c:pt idx="30006">
                  <c:v>41.305546170629398</c:v>
                </c:pt>
                <c:pt idx="30007">
                  <c:v>41.306922746853203</c:v>
                </c:pt>
                <c:pt idx="30008">
                  <c:v>41.308299323076902</c:v>
                </c:pt>
                <c:pt idx="30009">
                  <c:v>41.3096758993007</c:v>
                </c:pt>
                <c:pt idx="30010">
                  <c:v>41.311052475524498</c:v>
                </c:pt>
                <c:pt idx="30011">
                  <c:v>41.312429051748303</c:v>
                </c:pt>
                <c:pt idx="30012">
                  <c:v>41.313805627972002</c:v>
                </c:pt>
                <c:pt idx="30013">
                  <c:v>41.3151822041958</c:v>
                </c:pt>
                <c:pt idx="30014">
                  <c:v>41.316558780419598</c:v>
                </c:pt>
                <c:pt idx="30015">
                  <c:v>41.317935356643403</c:v>
                </c:pt>
                <c:pt idx="30016">
                  <c:v>41.319311932867102</c:v>
                </c:pt>
                <c:pt idx="30017">
                  <c:v>41.3206885090909</c:v>
                </c:pt>
                <c:pt idx="30018">
                  <c:v>41.322065085314698</c:v>
                </c:pt>
                <c:pt idx="30019">
                  <c:v>41.323441661538503</c:v>
                </c:pt>
                <c:pt idx="30020">
                  <c:v>41.324818237762202</c:v>
                </c:pt>
                <c:pt idx="30021">
                  <c:v>41.326194813986</c:v>
                </c:pt>
                <c:pt idx="30022">
                  <c:v>41.327571390209798</c:v>
                </c:pt>
                <c:pt idx="30023">
                  <c:v>41.328947966433603</c:v>
                </c:pt>
                <c:pt idx="30024">
                  <c:v>41.330324542657401</c:v>
                </c:pt>
                <c:pt idx="30025">
                  <c:v>41.331701118881099</c:v>
                </c:pt>
                <c:pt idx="30026">
                  <c:v>41.333077695104897</c:v>
                </c:pt>
                <c:pt idx="30027">
                  <c:v>41.334454271328703</c:v>
                </c:pt>
                <c:pt idx="30028">
                  <c:v>41.335830847552501</c:v>
                </c:pt>
                <c:pt idx="30029">
                  <c:v>41.337207423776199</c:v>
                </c:pt>
                <c:pt idx="30030">
                  <c:v>41.338583999999997</c:v>
                </c:pt>
                <c:pt idx="30031">
                  <c:v>41.339960576223802</c:v>
                </c:pt>
                <c:pt idx="30032">
                  <c:v>41.341337152447601</c:v>
                </c:pt>
                <c:pt idx="30033">
                  <c:v>41.342713728671299</c:v>
                </c:pt>
                <c:pt idx="30034">
                  <c:v>41.344090304895097</c:v>
                </c:pt>
                <c:pt idx="30035">
                  <c:v>41.345466881118902</c:v>
                </c:pt>
                <c:pt idx="30036">
                  <c:v>41.3468434573427</c:v>
                </c:pt>
                <c:pt idx="30037">
                  <c:v>41.348220033566399</c:v>
                </c:pt>
                <c:pt idx="30038">
                  <c:v>41.349596609790197</c:v>
                </c:pt>
                <c:pt idx="30039">
                  <c:v>41.350973186014002</c:v>
                </c:pt>
                <c:pt idx="30040">
                  <c:v>41.3523497622378</c:v>
                </c:pt>
                <c:pt idx="30041">
                  <c:v>41.353726338461499</c:v>
                </c:pt>
                <c:pt idx="30042">
                  <c:v>41.355102914685297</c:v>
                </c:pt>
                <c:pt idx="30043">
                  <c:v>41.356479490909102</c:v>
                </c:pt>
                <c:pt idx="30044">
                  <c:v>41.3578560671329</c:v>
                </c:pt>
                <c:pt idx="30045">
                  <c:v>41.359232643356698</c:v>
                </c:pt>
                <c:pt idx="30046">
                  <c:v>41.360609219580397</c:v>
                </c:pt>
                <c:pt idx="30047">
                  <c:v>41.361985795804202</c:v>
                </c:pt>
                <c:pt idx="30048">
                  <c:v>41.363362372028</c:v>
                </c:pt>
                <c:pt idx="30049">
                  <c:v>41.364738948251798</c:v>
                </c:pt>
                <c:pt idx="30050">
                  <c:v>41.366115524475497</c:v>
                </c:pt>
                <c:pt idx="30051">
                  <c:v>41.367492100699302</c:v>
                </c:pt>
                <c:pt idx="30052">
                  <c:v>41.3688686769231</c:v>
                </c:pt>
                <c:pt idx="30053">
                  <c:v>41.370245253146898</c:v>
                </c:pt>
                <c:pt idx="30054">
                  <c:v>41.371621829370604</c:v>
                </c:pt>
                <c:pt idx="30055">
                  <c:v>41.372998405594402</c:v>
                </c:pt>
                <c:pt idx="30056">
                  <c:v>41.3743749818182</c:v>
                </c:pt>
                <c:pt idx="30057">
                  <c:v>41.375751558041998</c:v>
                </c:pt>
                <c:pt idx="30058">
                  <c:v>41.377128134265703</c:v>
                </c:pt>
                <c:pt idx="30059">
                  <c:v>41.378504710489501</c:v>
                </c:pt>
                <c:pt idx="30060">
                  <c:v>41.379881286713299</c:v>
                </c:pt>
                <c:pt idx="30061">
                  <c:v>41.381257862937098</c:v>
                </c:pt>
                <c:pt idx="30062">
                  <c:v>41.382634439160803</c:v>
                </c:pt>
                <c:pt idx="30063">
                  <c:v>41.384011015384601</c:v>
                </c:pt>
                <c:pt idx="30064">
                  <c:v>41.385387591608399</c:v>
                </c:pt>
                <c:pt idx="30065">
                  <c:v>41.386764167832197</c:v>
                </c:pt>
                <c:pt idx="30066">
                  <c:v>41.388140744055903</c:v>
                </c:pt>
                <c:pt idx="30067">
                  <c:v>41.389517320279701</c:v>
                </c:pt>
                <c:pt idx="30068">
                  <c:v>41.390893896503499</c:v>
                </c:pt>
                <c:pt idx="30069">
                  <c:v>41.392270472727297</c:v>
                </c:pt>
                <c:pt idx="30070">
                  <c:v>41.393647048951102</c:v>
                </c:pt>
                <c:pt idx="30071">
                  <c:v>41.395023625174801</c:v>
                </c:pt>
                <c:pt idx="30072">
                  <c:v>41.396400201398599</c:v>
                </c:pt>
                <c:pt idx="30073">
                  <c:v>41.397776777622397</c:v>
                </c:pt>
                <c:pt idx="30074">
                  <c:v>41.399153353846202</c:v>
                </c:pt>
                <c:pt idx="30075">
                  <c:v>41.400529930069901</c:v>
                </c:pt>
                <c:pt idx="30076">
                  <c:v>41.401906506293699</c:v>
                </c:pt>
                <c:pt idx="30077">
                  <c:v>41.403283082517497</c:v>
                </c:pt>
                <c:pt idx="30078">
                  <c:v>41.404659658741302</c:v>
                </c:pt>
                <c:pt idx="30079">
                  <c:v>41.406036234965001</c:v>
                </c:pt>
                <c:pt idx="30080">
                  <c:v>41.407412811188799</c:v>
                </c:pt>
                <c:pt idx="30081">
                  <c:v>41.408789387412597</c:v>
                </c:pt>
                <c:pt idx="30082">
                  <c:v>41.410165963636402</c:v>
                </c:pt>
                <c:pt idx="30083">
                  <c:v>41.4115425398602</c:v>
                </c:pt>
                <c:pt idx="30084">
                  <c:v>41.412919116083899</c:v>
                </c:pt>
                <c:pt idx="30085">
                  <c:v>41.414295692307697</c:v>
                </c:pt>
                <c:pt idx="30086">
                  <c:v>41.415672268531502</c:v>
                </c:pt>
                <c:pt idx="30087">
                  <c:v>41.4170488447553</c:v>
                </c:pt>
                <c:pt idx="30088">
                  <c:v>41.418425420978998</c:v>
                </c:pt>
                <c:pt idx="30089">
                  <c:v>41.419801997202804</c:v>
                </c:pt>
                <c:pt idx="30090">
                  <c:v>41.421178573426602</c:v>
                </c:pt>
                <c:pt idx="30091">
                  <c:v>41.4225551496504</c:v>
                </c:pt>
                <c:pt idx="30092">
                  <c:v>41.423931725874098</c:v>
                </c:pt>
                <c:pt idx="30093">
                  <c:v>41.425308302097903</c:v>
                </c:pt>
                <c:pt idx="30094">
                  <c:v>41.426684878321701</c:v>
                </c:pt>
                <c:pt idx="30095">
                  <c:v>41.428061454545499</c:v>
                </c:pt>
                <c:pt idx="30096">
                  <c:v>41.429438030769198</c:v>
                </c:pt>
                <c:pt idx="30097">
                  <c:v>41.430814606993003</c:v>
                </c:pt>
                <c:pt idx="30098">
                  <c:v>41.432191183216801</c:v>
                </c:pt>
                <c:pt idx="30099">
                  <c:v>41.433567759440599</c:v>
                </c:pt>
                <c:pt idx="30100">
                  <c:v>41.434944335664298</c:v>
                </c:pt>
                <c:pt idx="30101">
                  <c:v>41.436320911888103</c:v>
                </c:pt>
                <c:pt idx="30102">
                  <c:v>41.437697488111901</c:v>
                </c:pt>
                <c:pt idx="30103">
                  <c:v>41.439074064335699</c:v>
                </c:pt>
                <c:pt idx="30104">
                  <c:v>41.440450640559398</c:v>
                </c:pt>
                <c:pt idx="30105">
                  <c:v>41.441827216783203</c:v>
                </c:pt>
                <c:pt idx="30106">
                  <c:v>41.443203793007001</c:v>
                </c:pt>
                <c:pt idx="30107">
                  <c:v>41.444580369230799</c:v>
                </c:pt>
                <c:pt idx="30108">
                  <c:v>41.445956945454597</c:v>
                </c:pt>
                <c:pt idx="30109">
                  <c:v>41.447333521678303</c:v>
                </c:pt>
                <c:pt idx="30110">
                  <c:v>41.448710097902101</c:v>
                </c:pt>
                <c:pt idx="30111">
                  <c:v>41.450086674125899</c:v>
                </c:pt>
                <c:pt idx="30112">
                  <c:v>41.451463250349697</c:v>
                </c:pt>
                <c:pt idx="30113">
                  <c:v>41.452839826573403</c:v>
                </c:pt>
                <c:pt idx="30114">
                  <c:v>41.454216402797201</c:v>
                </c:pt>
                <c:pt idx="30115">
                  <c:v>41.455592979020999</c:v>
                </c:pt>
                <c:pt idx="30116">
                  <c:v>41.456969555244797</c:v>
                </c:pt>
                <c:pt idx="30117">
                  <c:v>41.458346131468502</c:v>
                </c:pt>
                <c:pt idx="30118">
                  <c:v>41.459722707692301</c:v>
                </c:pt>
                <c:pt idx="30119">
                  <c:v>41.461099283916099</c:v>
                </c:pt>
                <c:pt idx="30120">
                  <c:v>41.462475860139897</c:v>
                </c:pt>
                <c:pt idx="30121">
                  <c:v>41.463852436363602</c:v>
                </c:pt>
                <c:pt idx="30122">
                  <c:v>41.4652290125874</c:v>
                </c:pt>
                <c:pt idx="30123">
                  <c:v>41.466605588811198</c:v>
                </c:pt>
                <c:pt idx="30124">
                  <c:v>41.467982165034996</c:v>
                </c:pt>
                <c:pt idx="30125">
                  <c:v>41.469358741258702</c:v>
                </c:pt>
                <c:pt idx="30126">
                  <c:v>41.4707353174825</c:v>
                </c:pt>
                <c:pt idx="30127">
                  <c:v>41.472111893706298</c:v>
                </c:pt>
                <c:pt idx="30128">
                  <c:v>41.473488469930103</c:v>
                </c:pt>
                <c:pt idx="30129">
                  <c:v>41.474865046153901</c:v>
                </c:pt>
                <c:pt idx="30130">
                  <c:v>41.4762416223776</c:v>
                </c:pt>
                <c:pt idx="30131">
                  <c:v>41.477618198601398</c:v>
                </c:pt>
                <c:pt idx="30132">
                  <c:v>41.478994774825203</c:v>
                </c:pt>
                <c:pt idx="30133">
                  <c:v>41.480371351049001</c:v>
                </c:pt>
                <c:pt idx="30134">
                  <c:v>41.4817479272727</c:v>
                </c:pt>
                <c:pt idx="30135">
                  <c:v>41.483124503496498</c:v>
                </c:pt>
                <c:pt idx="30136">
                  <c:v>41.484501079720303</c:v>
                </c:pt>
                <c:pt idx="30137">
                  <c:v>41.485877655944101</c:v>
                </c:pt>
                <c:pt idx="30138">
                  <c:v>41.4872542321678</c:v>
                </c:pt>
                <c:pt idx="30139">
                  <c:v>41.488630808391598</c:v>
                </c:pt>
                <c:pt idx="30140">
                  <c:v>41.490007384615403</c:v>
                </c:pt>
                <c:pt idx="30141">
                  <c:v>41.491383960839201</c:v>
                </c:pt>
                <c:pt idx="30142">
                  <c:v>41.4927605370629</c:v>
                </c:pt>
                <c:pt idx="30143">
                  <c:v>41.494137113286698</c:v>
                </c:pt>
                <c:pt idx="30144">
                  <c:v>41.495513689510503</c:v>
                </c:pt>
                <c:pt idx="30145">
                  <c:v>41.496890265734301</c:v>
                </c:pt>
                <c:pt idx="30146">
                  <c:v>41.498266841957999</c:v>
                </c:pt>
                <c:pt idx="30147">
                  <c:v>41.499643418181797</c:v>
                </c:pt>
                <c:pt idx="30148">
                  <c:v>41.501019994405603</c:v>
                </c:pt>
                <c:pt idx="30149">
                  <c:v>41.502396570629401</c:v>
                </c:pt>
                <c:pt idx="30150">
                  <c:v>41.503773146853199</c:v>
                </c:pt>
                <c:pt idx="30151">
                  <c:v>41.505149723076897</c:v>
                </c:pt>
                <c:pt idx="30152">
                  <c:v>41.506526299300702</c:v>
                </c:pt>
                <c:pt idx="30153">
                  <c:v>41.507902875524501</c:v>
                </c:pt>
                <c:pt idx="30154">
                  <c:v>41.509279451748299</c:v>
                </c:pt>
                <c:pt idx="30155">
                  <c:v>41.510656027971997</c:v>
                </c:pt>
                <c:pt idx="30156">
                  <c:v>41.512032604195802</c:v>
                </c:pt>
                <c:pt idx="30157">
                  <c:v>41.5134091804196</c:v>
                </c:pt>
                <c:pt idx="30158">
                  <c:v>41.514785756643398</c:v>
                </c:pt>
                <c:pt idx="30159">
                  <c:v>41.516162332867097</c:v>
                </c:pt>
                <c:pt idx="30160">
                  <c:v>41.517538909090902</c:v>
                </c:pt>
                <c:pt idx="30161">
                  <c:v>41.5189154853147</c:v>
                </c:pt>
                <c:pt idx="30162">
                  <c:v>41.520292061538498</c:v>
                </c:pt>
                <c:pt idx="30163">
                  <c:v>41.521668637762303</c:v>
                </c:pt>
                <c:pt idx="30164">
                  <c:v>41.523045213986002</c:v>
                </c:pt>
                <c:pt idx="30165">
                  <c:v>41.5244217902098</c:v>
                </c:pt>
                <c:pt idx="30166">
                  <c:v>41.525798366433598</c:v>
                </c:pt>
                <c:pt idx="30167">
                  <c:v>41.527174942657297</c:v>
                </c:pt>
                <c:pt idx="30168">
                  <c:v>41.528551518881102</c:v>
                </c:pt>
                <c:pt idx="30169">
                  <c:v>41.5299280951049</c:v>
                </c:pt>
                <c:pt idx="30170">
                  <c:v>41.531304671328698</c:v>
                </c:pt>
                <c:pt idx="30171">
                  <c:v>41.532681247552503</c:v>
                </c:pt>
                <c:pt idx="30172">
                  <c:v>41.534057823776202</c:v>
                </c:pt>
                <c:pt idx="30173">
                  <c:v>41.5354344</c:v>
                </c:pt>
                <c:pt idx="30174">
                  <c:v>41.536810976223798</c:v>
                </c:pt>
                <c:pt idx="30175">
                  <c:v>41.538187552447603</c:v>
                </c:pt>
                <c:pt idx="30176">
                  <c:v>41.539564128671302</c:v>
                </c:pt>
                <c:pt idx="30177">
                  <c:v>41.5409407048951</c:v>
                </c:pt>
                <c:pt idx="30178">
                  <c:v>41.542317281118898</c:v>
                </c:pt>
                <c:pt idx="30179">
                  <c:v>41.543693857342703</c:v>
                </c:pt>
                <c:pt idx="30180">
                  <c:v>41.545070433566401</c:v>
                </c:pt>
                <c:pt idx="30181">
                  <c:v>41.546447009790199</c:v>
                </c:pt>
                <c:pt idx="30182">
                  <c:v>41.547823586013997</c:v>
                </c:pt>
                <c:pt idx="30183">
                  <c:v>41.549200162237803</c:v>
                </c:pt>
                <c:pt idx="30184">
                  <c:v>41.550576738461501</c:v>
                </c:pt>
                <c:pt idx="30185">
                  <c:v>41.551953314685299</c:v>
                </c:pt>
                <c:pt idx="30186">
                  <c:v>41.553329890909097</c:v>
                </c:pt>
                <c:pt idx="30187">
                  <c:v>41.554706467132903</c:v>
                </c:pt>
                <c:pt idx="30188">
                  <c:v>41.556083043356701</c:v>
                </c:pt>
                <c:pt idx="30189">
                  <c:v>41.557459619580399</c:v>
                </c:pt>
                <c:pt idx="30190">
                  <c:v>41.558836195804197</c:v>
                </c:pt>
                <c:pt idx="30191">
                  <c:v>41.560212772028002</c:v>
                </c:pt>
                <c:pt idx="30192">
                  <c:v>41.5615893482518</c:v>
                </c:pt>
                <c:pt idx="30193">
                  <c:v>41.562965924475499</c:v>
                </c:pt>
                <c:pt idx="30194">
                  <c:v>41.564342500699297</c:v>
                </c:pt>
                <c:pt idx="30195">
                  <c:v>41.565719076923102</c:v>
                </c:pt>
                <c:pt idx="30196">
                  <c:v>41.5670956531469</c:v>
                </c:pt>
                <c:pt idx="30197">
                  <c:v>41.568472229370599</c:v>
                </c:pt>
                <c:pt idx="30198">
                  <c:v>41.569848805594397</c:v>
                </c:pt>
                <c:pt idx="30199">
                  <c:v>41.571225381818202</c:v>
                </c:pt>
                <c:pt idx="30200">
                  <c:v>41.572601958042</c:v>
                </c:pt>
                <c:pt idx="30201">
                  <c:v>41.573978534265699</c:v>
                </c:pt>
                <c:pt idx="30202">
                  <c:v>41.575355110489497</c:v>
                </c:pt>
                <c:pt idx="30203">
                  <c:v>41.576731686713302</c:v>
                </c:pt>
                <c:pt idx="30204">
                  <c:v>41.5781082629371</c:v>
                </c:pt>
                <c:pt idx="30205">
                  <c:v>41.579484839160799</c:v>
                </c:pt>
                <c:pt idx="30206">
                  <c:v>41.580861415384597</c:v>
                </c:pt>
                <c:pt idx="30207">
                  <c:v>41.582237991608402</c:v>
                </c:pt>
                <c:pt idx="30208">
                  <c:v>41.5836145678322</c:v>
                </c:pt>
                <c:pt idx="30209">
                  <c:v>41.584991144055998</c:v>
                </c:pt>
                <c:pt idx="30210">
                  <c:v>41.586367720279704</c:v>
                </c:pt>
                <c:pt idx="30211">
                  <c:v>41.587744296503502</c:v>
                </c:pt>
                <c:pt idx="30212">
                  <c:v>41.5891208727273</c:v>
                </c:pt>
                <c:pt idx="30213">
                  <c:v>41.590497448951098</c:v>
                </c:pt>
                <c:pt idx="30214">
                  <c:v>41.591874025174803</c:v>
                </c:pt>
                <c:pt idx="30215">
                  <c:v>41.593250601398601</c:v>
                </c:pt>
                <c:pt idx="30216">
                  <c:v>41.594627177622399</c:v>
                </c:pt>
                <c:pt idx="30217">
                  <c:v>41.596003753846198</c:v>
                </c:pt>
                <c:pt idx="30218">
                  <c:v>41.597380330069903</c:v>
                </c:pt>
                <c:pt idx="30219">
                  <c:v>41.598756906293701</c:v>
                </c:pt>
                <c:pt idx="30220">
                  <c:v>41.600133482517499</c:v>
                </c:pt>
                <c:pt idx="30221">
                  <c:v>41.601510058741297</c:v>
                </c:pt>
                <c:pt idx="30222">
                  <c:v>41.602886634965003</c:v>
                </c:pt>
                <c:pt idx="30223">
                  <c:v>41.604263211188801</c:v>
                </c:pt>
                <c:pt idx="30224">
                  <c:v>41.605639787412599</c:v>
                </c:pt>
                <c:pt idx="30225">
                  <c:v>41.607016363636397</c:v>
                </c:pt>
                <c:pt idx="30226">
                  <c:v>41.608392939860103</c:v>
                </c:pt>
                <c:pt idx="30227">
                  <c:v>41.609769516083901</c:v>
                </c:pt>
                <c:pt idx="30228">
                  <c:v>41.611146092307699</c:v>
                </c:pt>
                <c:pt idx="30229">
                  <c:v>41.612522668531497</c:v>
                </c:pt>
                <c:pt idx="30230">
                  <c:v>41.613899244755203</c:v>
                </c:pt>
                <c:pt idx="30231">
                  <c:v>41.615275820979001</c:v>
                </c:pt>
                <c:pt idx="30232">
                  <c:v>41.616652397202799</c:v>
                </c:pt>
                <c:pt idx="30233">
                  <c:v>41.618028973426597</c:v>
                </c:pt>
                <c:pt idx="30234">
                  <c:v>41.619405549650402</c:v>
                </c:pt>
                <c:pt idx="30235">
                  <c:v>41.620782125874101</c:v>
                </c:pt>
                <c:pt idx="30236">
                  <c:v>41.622158702097899</c:v>
                </c:pt>
                <c:pt idx="30237">
                  <c:v>41.623535278321697</c:v>
                </c:pt>
                <c:pt idx="30238">
                  <c:v>41.624911854545502</c:v>
                </c:pt>
              </c:numCache>
            </c:numRef>
          </c:xVal>
          <c:yVal>
            <c:numRef>
              <c:f>measured_prof!$B$4:$B$30242</c:f>
              <c:numCache>
                <c:formatCode>0.00E+00</c:formatCode>
                <c:ptCount val="30239"/>
                <c:pt idx="0" formatCode="General">
                  <c:v>0</c:v>
                </c:pt>
                <c:pt idx="1">
                  <c:v>-2.5204070387854799E-6</c:v>
                </c:pt>
                <c:pt idx="2">
                  <c:v>-3.5834284879965202E-5</c:v>
                </c:pt>
                <c:pt idx="3" formatCode="General">
                  <c:v>-1.2978813974781199E-4</c:v>
                </c:pt>
                <c:pt idx="4" formatCode="General">
                  <c:v>-2.8790860306640201E-4</c:v>
                </c:pt>
                <c:pt idx="5" formatCode="General">
                  <c:v>-5.08462537214692E-4</c:v>
                </c:pt>
                <c:pt idx="6" formatCode="General">
                  <c:v>-7.8717767923495898E-4</c:v>
                </c:pt>
                <c:pt idx="7" formatCode="General">
                  <c:v>-1.11762006363423E-3</c:v>
                </c:pt>
                <c:pt idx="8" formatCode="General">
                  <c:v>-1.49163426351306E-3</c:v>
                </c:pt>
                <c:pt idx="9" formatCode="General">
                  <c:v>-1.89981975788778E-3</c:v>
                </c:pt>
                <c:pt idx="10" formatCode="General">
                  <c:v>-2.33201997493078E-3</c:v>
                </c:pt>
                <c:pt idx="11" formatCode="General">
                  <c:v>-2.7778071542011902E-3</c:v>
                </c:pt>
                <c:pt idx="12" formatCode="General">
                  <c:v>-3.2269386051446002E-3</c:v>
                </c:pt>
                <c:pt idx="13" formatCode="General">
                  <c:v>-3.6697670861513599E-3</c:v>
                </c:pt>
                <c:pt idx="14" formatCode="General">
                  <c:v>-4.0975964617078796E-3</c:v>
                </c:pt>
                <c:pt idx="15" formatCode="General">
                  <c:v>-4.5029677426356397E-3</c:v>
                </c:pt>
                <c:pt idx="16" formatCode="General">
                  <c:v>-4.8798689849581904E-3</c:v>
                </c:pt>
                <c:pt idx="17" formatCode="General">
                  <c:v>-5.2238686763328096E-3</c:v>
                </c:pt>
                <c:pt idx="18" formatCode="General">
                  <c:v>-5.53217327452584E-3</c:v>
                </c:pt>
                <c:pt idx="19" formatCode="General">
                  <c:v>-5.8036102916834299E-3</c:v>
                </c:pt>
                <c:pt idx="20" formatCode="General">
                  <c:v>-6.0385429629868101E-3</c:v>
                </c:pt>
                <c:pt idx="21" formatCode="General">
                  <c:v>-6.2387302464686802E-3</c:v>
                </c:pt>
                <c:pt idx="22" formatCode="General">
                  <c:v>-6.4071380355983703E-3</c:v>
                </c:pt>
                <c:pt idx="23" formatCode="General">
                  <c:v>-6.5477130423731303E-3</c:v>
                </c:pt>
                <c:pt idx="24" formatCode="General">
                  <c:v>-6.6651367678603503E-3</c:v>
                </c:pt>
                <c:pt idx="25" formatCode="General">
                  <c:v>-6.7645679640912998E-3</c:v>
                </c:pt>
                <c:pt idx="26" formatCode="General">
                  <c:v>-6.85137731707244E-3</c:v>
                </c:pt>
                <c:pt idx="27" formatCode="General">
                  <c:v>-6.9309094473156696E-3</c:v>
                </c:pt>
                <c:pt idx="28" formatCode="General">
                  <c:v>-7.0082542079271896E-3</c:v>
                </c:pt>
                <c:pt idx="29" formatCode="General">
                  <c:v>-7.0880502391683399E-3</c:v>
                </c:pt>
                <c:pt idx="30" formatCode="General">
                  <c:v>-7.1743276894849503E-3</c:v>
                </c:pt>
                <c:pt idx="31" formatCode="General">
                  <c:v>-7.2703690588339096E-3</c:v>
                </c:pt>
                <c:pt idx="32" formatCode="General">
                  <c:v>-7.3786419227390198E-3</c:v>
                </c:pt>
                <c:pt idx="33" formatCode="General">
                  <c:v>-7.5007542496864201E-3</c:v>
                </c:pt>
                <c:pt idx="34" formatCode="General">
                  <c:v>-7.6374517635883904E-3</c:v>
                </c:pt>
                <c:pt idx="35" formatCode="General">
                  <c:v>-7.7886530522937496E-3</c:v>
                </c:pt>
                <c:pt idx="36" formatCode="General">
                  <c:v>-7.9535166375914994E-3</c:v>
                </c:pt>
                <c:pt idx="37" formatCode="General">
                  <c:v>-8.1305391961558997E-3</c:v>
                </c:pt>
                <c:pt idx="38" formatCode="General">
                  <c:v>-8.3176538072803393E-3</c:v>
                </c:pt>
                <c:pt idx="39" formatCode="General">
                  <c:v>-8.5123733952449602E-3</c:v>
                </c:pt>
                <c:pt idx="40" formatCode="General">
                  <c:v>-8.7119233493033101E-3</c:v>
                </c:pt>
                <c:pt idx="41" formatCode="General">
                  <c:v>-8.9133779857132906E-3</c:v>
                </c:pt>
                <c:pt idx="42" formatCode="General">
                  <c:v>-9.1137937540334696E-3</c:v>
                </c:pt>
                <c:pt idx="43" formatCode="General">
                  <c:v>-9.3103325518199293E-3</c:v>
                </c:pt>
                <c:pt idx="44" formatCode="General">
                  <c:v>-9.5003753136252804E-3</c:v>
                </c:pt>
                <c:pt idx="45" formatCode="General">
                  <c:v>-9.6815973673720999E-3</c:v>
                </c:pt>
                <c:pt idx="46" formatCode="General">
                  <c:v>-9.8520547428974595E-3</c:v>
                </c:pt>
                <c:pt idx="47" formatCode="General">
                  <c:v>-1.00102305516751E-2</c:v>
                </c:pt>
                <c:pt idx="48" formatCode="General">
                  <c:v>-1.01550620519321E-2</c:v>
                </c:pt>
                <c:pt idx="49" formatCode="General">
                  <c:v>-1.02859477497974E-2</c:v>
                </c:pt>
                <c:pt idx="50" formatCode="General">
                  <c:v>-1.04027345367132E-2</c:v>
                </c:pt>
                <c:pt idx="51" formatCode="General">
                  <c:v>-1.0505691558776099E-2</c:v>
                </c:pt>
                <c:pt idx="52" formatCode="General">
                  <c:v>-1.0595448468445999E-2</c:v>
                </c:pt>
                <c:pt idx="53" formatCode="General">
                  <c:v>-1.0672952799216999E-2</c:v>
                </c:pt>
                <c:pt idx="54" formatCode="General">
                  <c:v>-1.07394003509233E-2</c:v>
                </c:pt>
                <c:pt idx="55" formatCode="General">
                  <c:v>-1.0796163043755099E-2</c:v>
                </c:pt>
                <c:pt idx="56" formatCode="General">
                  <c:v>-1.0844716422897501E-2</c:v>
                </c:pt>
                <c:pt idx="57" formatCode="General">
                  <c:v>-1.08865685945166E-2</c:v>
                </c:pt>
                <c:pt idx="58" formatCode="General">
                  <c:v>-1.09231980274889E-2</c:v>
                </c:pt>
                <c:pt idx="59" formatCode="General">
                  <c:v>-1.0955977620411299E-2</c:v>
                </c:pt>
                <c:pt idx="60" formatCode="General">
                  <c:v>-1.0986138623501E-2</c:v>
                </c:pt>
                <c:pt idx="61" formatCode="General">
                  <c:v>-1.1014726372256801E-2</c:v>
                </c:pt>
                <c:pt idx="62" formatCode="General">
                  <c:v>-1.1042569723782E-2</c:v>
                </c:pt>
                <c:pt idx="63" formatCode="General">
                  <c:v>-1.1070263332889499E-2</c:v>
                </c:pt>
                <c:pt idx="64" formatCode="General">
                  <c:v>-1.1098160593855899E-2</c:v>
                </c:pt>
                <c:pt idx="65" formatCode="General">
                  <c:v>-1.1126378057252201E-2</c:v>
                </c:pt>
                <c:pt idx="66" formatCode="General">
                  <c:v>-1.1154809454390201E-2</c:v>
                </c:pt>
                <c:pt idx="67" formatCode="General">
                  <c:v>-1.1183152532950101E-2</c:v>
                </c:pt>
                <c:pt idx="68" formatCode="General">
                  <c:v>-1.1210922044386999E-2</c:v>
                </c:pt>
                <c:pt idx="69" formatCode="General">
                  <c:v>-1.1237498742640999E-2</c:v>
                </c:pt>
                <c:pt idx="70" formatCode="General">
                  <c:v>-1.12621630803509E-2</c:v>
                </c:pt>
                <c:pt idx="71" formatCode="General">
                  <c:v>-1.1284132783076601E-2</c:v>
                </c:pt>
                <c:pt idx="72" formatCode="General">
                  <c:v>-1.1302601357745299E-2</c:v>
                </c:pt>
                <c:pt idx="73" formatCode="General">
                  <c:v>-1.13167745456168E-2</c:v>
                </c:pt>
                <c:pt idx="74" formatCode="General">
                  <c:v>-1.13259079112271E-2</c:v>
                </c:pt>
                <c:pt idx="75" formatCode="General">
                  <c:v>-1.1329319387677001E-2</c:v>
                </c:pt>
                <c:pt idx="76" formatCode="General">
                  <c:v>-1.13264275499869E-2</c:v>
                </c:pt>
                <c:pt idx="77" formatCode="General">
                  <c:v>-1.1316765574463599E-2</c:v>
                </c:pt>
                <c:pt idx="78" formatCode="General">
                  <c:v>-1.12999916136992E-2</c:v>
                </c:pt>
                <c:pt idx="79" formatCode="General">
                  <c:v>-1.12758943826237E-2</c:v>
                </c:pt>
                <c:pt idx="80" formatCode="General">
                  <c:v>-1.12443928068872E-2</c:v>
                </c:pt>
                <c:pt idx="81" formatCode="General">
                  <c:v>-1.12055347822728E-2</c:v>
                </c:pt>
                <c:pt idx="82" formatCode="General">
                  <c:v>-1.1159470659599701E-2</c:v>
                </c:pt>
                <c:pt idx="83" formatCode="General">
                  <c:v>-1.11064538874035E-2</c:v>
                </c:pt>
                <c:pt idx="84" formatCode="General">
                  <c:v>-1.10468202382014E-2</c:v>
                </c:pt>
                <c:pt idx="85" formatCode="General">
                  <c:v>-1.0980967576815199E-2</c:v>
                </c:pt>
                <c:pt idx="86" formatCode="General">
                  <c:v>-1.09093359233811E-2</c:v>
                </c:pt>
                <c:pt idx="87" formatCode="General">
                  <c:v>-1.08323873293962E-2</c:v>
                </c:pt>
                <c:pt idx="88" formatCode="General">
                  <c:v>-1.07505909874795E-2</c:v>
                </c:pt>
                <c:pt idx="89" formatCode="General">
                  <c:v>-1.0664389274178E-2</c:v>
                </c:pt>
                <c:pt idx="90" formatCode="General">
                  <c:v>-1.05741969751746E-2</c:v>
                </c:pt>
                <c:pt idx="91" formatCode="General">
                  <c:v>-1.0480384697076701E-2</c:v>
                </c:pt>
                <c:pt idx="92" formatCode="General">
                  <c:v>-1.03832678006985E-2</c:v>
                </c:pt>
                <c:pt idx="93" formatCode="General">
                  <c:v>-1.02830998253341E-2</c:v>
                </c:pt>
                <c:pt idx="94" formatCode="General">
                  <c:v>-1.0180069025315999E-2</c:v>
                </c:pt>
                <c:pt idx="95" formatCode="General">
                  <c:v>-1.00743024753923E-2</c:v>
                </c:pt>
                <c:pt idx="96" formatCode="General">
                  <c:v>-9.9658524588986507E-3</c:v>
                </c:pt>
                <c:pt idx="97" formatCode="General">
                  <c:v>-9.8547164246544205E-3</c:v>
                </c:pt>
                <c:pt idx="98" formatCode="General">
                  <c:v>-9.7408406140128308E-3</c:v>
                </c:pt>
                <c:pt idx="99" formatCode="General">
                  <c:v>-9.62412788401989E-3</c:v>
                </c:pt>
                <c:pt idx="100" formatCode="General">
                  <c:v>-9.5044480075484397E-3</c:v>
                </c:pt>
                <c:pt idx="101" formatCode="General">
                  <c:v>-9.3816485227299594E-3</c:v>
                </c:pt>
                <c:pt idx="102" formatCode="General">
                  <c:v>-9.2555701908498007E-3</c:v>
                </c:pt>
                <c:pt idx="103" formatCode="General">
                  <c:v>-9.1260415355184903E-3</c:v>
                </c:pt>
                <c:pt idx="104" formatCode="General">
                  <c:v>-8.9929036617524896E-3</c:v>
                </c:pt>
                <c:pt idx="105" formatCode="General">
                  <c:v>-8.8560155143627903E-3</c:v>
                </c:pt>
                <c:pt idx="106" formatCode="General">
                  <c:v>-8.7152602907926303E-3</c:v>
                </c:pt>
                <c:pt idx="107" formatCode="General">
                  <c:v>-8.5705515912483099E-3</c:v>
                </c:pt>
                <c:pt idx="108" formatCode="General">
                  <c:v>-8.4218377715140798E-3</c:v>
                </c:pt>
                <c:pt idx="109" formatCode="General">
                  <c:v>-8.2691090179749099E-3</c:v>
                </c:pt>
                <c:pt idx="110" formatCode="General">
                  <c:v>-8.1123821205743105E-3</c:v>
                </c:pt>
                <c:pt idx="111" formatCode="General">
                  <c:v>-7.9517146632721407E-3</c:v>
                </c:pt>
                <c:pt idx="112" formatCode="General">
                  <c:v>-7.7871993070089199E-3</c:v>
                </c:pt>
                <c:pt idx="113" formatCode="General">
                  <c:v>-7.6189593693414001E-3</c:v>
                </c:pt>
                <c:pt idx="114" formatCode="General">
                  <c:v>-7.4471447275997402E-3</c:v>
                </c:pt>
                <c:pt idx="115" formatCode="General">
                  <c:v>-7.2719268948682201E-3</c:v>
                </c:pt>
                <c:pt idx="116" formatCode="General">
                  <c:v>-7.09349810078461E-3</c:v>
                </c:pt>
                <c:pt idx="117" formatCode="General">
                  <c:v>-6.9120495864813001E-3</c:v>
                </c:pt>
                <c:pt idx="118" formatCode="General">
                  <c:v>-6.7277809844392203E-3</c:v>
                </c:pt>
                <c:pt idx="119" formatCode="General">
                  <c:v>-6.5408915272757804E-3</c:v>
                </c:pt>
                <c:pt idx="120" formatCode="General">
                  <c:v>-6.3515742801418598E-3</c:v>
                </c:pt>
                <c:pt idx="121" formatCode="General">
                  <c:v>-6.1600123422336098E-3</c:v>
                </c:pt>
                <c:pt idx="122" formatCode="General">
                  <c:v>-5.9663757226798104E-3</c:v>
                </c:pt>
                <c:pt idx="123" formatCode="General">
                  <c:v>-5.7708235271330998E-3</c:v>
                </c:pt>
                <c:pt idx="124" formatCode="General">
                  <c:v>-5.5734864294398499E-3</c:v>
                </c:pt>
                <c:pt idx="125" formatCode="General">
                  <c:v>-5.3744810379388001E-3</c:v>
                </c:pt>
                <c:pt idx="126" formatCode="General">
                  <c:v>-5.1739066260119903E-3</c:v>
                </c:pt>
                <c:pt idx="127" formatCode="General">
                  <c:v>-4.9718451465649597E-3</c:v>
                </c:pt>
                <c:pt idx="128" formatCode="General">
                  <c:v>-4.7683632119564501E-3</c:v>
                </c:pt>
                <c:pt idx="129" formatCode="General">
                  <c:v>-4.5635145018953199E-3</c:v>
                </c:pt>
                <c:pt idx="130" formatCode="General">
                  <c:v>-4.3573470226336503E-3</c:v>
                </c:pt>
                <c:pt idx="131" formatCode="General">
                  <c:v>-4.1498900151548598E-3</c:v>
                </c:pt>
                <c:pt idx="132" formatCode="General">
                  <c:v>-3.94117198609183E-3</c:v>
                </c:pt>
                <c:pt idx="133" formatCode="General">
                  <c:v>-3.7312202384905502E-3</c:v>
                </c:pt>
                <c:pt idx="134" formatCode="General">
                  <c:v>-3.5200627733130499E-3</c:v>
                </c:pt>
                <c:pt idx="135" formatCode="General">
                  <c:v>-3.3077312367294099E-3</c:v>
                </c:pt>
                <c:pt idx="136" formatCode="General">
                  <c:v>-3.0942634084226098E-3</c:v>
                </c:pt>
                <c:pt idx="137" formatCode="General">
                  <c:v>-2.8797097216353E-3</c:v>
                </c:pt>
                <c:pt idx="138" formatCode="General">
                  <c:v>-2.6641187091402999E-3</c:v>
                </c:pt>
                <c:pt idx="139" formatCode="General">
                  <c:v>-2.4475529680569102E-3</c:v>
                </c:pt>
                <c:pt idx="140" formatCode="General">
                  <c:v>-2.23008615569238E-3</c:v>
                </c:pt>
                <c:pt idx="141" formatCode="General">
                  <c:v>-2.0118020313087898E-3</c:v>
                </c:pt>
                <c:pt idx="142" formatCode="General">
                  <c:v>-1.7927943650244099E-3</c:v>
                </c:pt>
                <c:pt idx="143" formatCode="General">
                  <c:v>-1.57316635109048E-3</c:v>
                </c:pt>
                <c:pt idx="144" formatCode="General">
                  <c:v>-1.3530341484898E-3</c:v>
                </c:pt>
                <c:pt idx="145" formatCode="General">
                  <c:v>-1.1325095606890101E-3</c:v>
                </c:pt>
                <c:pt idx="146" formatCode="General">
                  <c:v>-9.1171354676039095E-4</c:v>
                </c:pt>
                <c:pt idx="147" formatCode="General">
                  <c:v>-6.9077115428521402E-4</c:v>
                </c:pt>
                <c:pt idx="148" formatCode="General">
                  <c:v>-4.6980894449880702E-4</c:v>
                </c:pt>
                <c:pt idx="149" formatCode="General">
                  <c:v>-2.4895376324741601E-4</c:v>
                </c:pt>
                <c:pt idx="150">
                  <c:v>-2.83315046573912E-5</c:v>
                </c:pt>
                <c:pt idx="151" formatCode="General">
                  <c:v>1.9192952118115701E-4</c:v>
                </c:pt>
                <c:pt idx="152" formatCode="General">
                  <c:v>4.1171563543653802E-4</c:v>
                </c:pt>
                <c:pt idx="153" formatCode="General">
                  <c:v>6.3091360748739696E-4</c:v>
                </c:pt>
                <c:pt idx="154" formatCode="General">
                  <c:v>8.4941471124811503E-4</c:v>
                </c:pt>
                <c:pt idx="155" formatCode="General">
                  <c:v>1.0671160199099701E-3</c:v>
                </c:pt>
                <c:pt idx="156" formatCode="General">
                  <c:v>1.2839201607979999E-3</c:v>
                </c:pt>
                <c:pt idx="157" formatCode="General">
                  <c:v>1.49973496086386E-3</c:v>
                </c:pt>
                <c:pt idx="158" formatCode="General">
                  <c:v>1.71446844765332E-3</c:v>
                </c:pt>
                <c:pt idx="159" formatCode="General">
                  <c:v>1.92804429641723E-3</c:v>
                </c:pt>
                <c:pt idx="160" formatCode="General">
                  <c:v>2.1403861429116601E-3</c:v>
                </c:pt>
                <c:pt idx="161" formatCode="General">
                  <c:v>2.35142028702602E-3</c:v>
                </c:pt>
                <c:pt idx="162" formatCode="General">
                  <c:v>2.56107583098736E-3</c:v>
                </c:pt>
                <c:pt idx="163" formatCode="General">
                  <c:v>2.76928350671698E-3</c:v>
                </c:pt>
                <c:pt idx="164" formatCode="General">
                  <c:v>2.9759746434820699E-3</c:v>
                </c:pt>
                <c:pt idx="165" formatCode="General">
                  <c:v>3.1810757491458502E-3</c:v>
                </c:pt>
                <c:pt idx="166" formatCode="General">
                  <c:v>3.3845237926328699E-3</c:v>
                </c:pt>
                <c:pt idx="167" formatCode="General">
                  <c:v>3.58625059359483E-3</c:v>
                </c:pt>
                <c:pt idx="168" formatCode="General">
                  <c:v>3.7861858218030801E-3</c:v>
                </c:pt>
                <c:pt idx="169" formatCode="General">
                  <c:v>3.9842576199821704E-3</c:v>
                </c:pt>
                <c:pt idx="170" formatCode="General">
                  <c:v>4.1803920690871603E-3</c:v>
                </c:pt>
                <c:pt idx="171" formatCode="General">
                  <c:v>4.3745129079866604E-3</c:v>
                </c:pt>
                <c:pt idx="172" formatCode="General">
                  <c:v>4.5665369399950397E-3</c:v>
                </c:pt>
                <c:pt idx="173" formatCode="General">
                  <c:v>4.7563901731932897E-3</c:v>
                </c:pt>
                <c:pt idx="174" formatCode="General">
                  <c:v>4.9439930617178399E-3</c:v>
                </c:pt>
                <c:pt idx="175" formatCode="General">
                  <c:v>5.1292643150985797E-3</c:v>
                </c:pt>
                <c:pt idx="176" formatCode="General">
                  <c:v>5.3121222584847604E-3</c:v>
                </c:pt>
                <c:pt idx="177" formatCode="General">
                  <c:v>5.4924849374141903E-3</c:v>
                </c:pt>
                <c:pt idx="178" formatCode="General">
                  <c:v>5.6702703598563902E-3</c:v>
                </c:pt>
                <c:pt idx="179" formatCode="General">
                  <c:v>5.8453922952178298E-3</c:v>
                </c:pt>
                <c:pt idx="180" formatCode="General">
                  <c:v>6.0177766709562002E-3</c:v>
                </c:pt>
                <c:pt idx="181" formatCode="General">
                  <c:v>6.1873469339232103E-3</c:v>
                </c:pt>
                <c:pt idx="182" formatCode="General">
                  <c:v>6.3540278491838404E-3</c:v>
                </c:pt>
                <c:pt idx="183" formatCode="General">
                  <c:v>6.5177467298536997E-3</c:v>
                </c:pt>
                <c:pt idx="184" formatCode="General">
                  <c:v>6.67843330649161E-3</c:v>
                </c:pt>
                <c:pt idx="185" formatCode="General">
                  <c:v>6.8360202454799601E-3</c:v>
                </c:pt>
                <c:pt idx="186" formatCode="General">
                  <c:v>6.9904428796311799E-3</c:v>
                </c:pt>
                <c:pt idx="187" formatCode="General">
                  <c:v>7.1416389917815896E-3</c:v>
                </c:pt>
                <c:pt idx="188" formatCode="General">
                  <c:v>7.2895440968386597E-3</c:v>
                </c:pt>
                <c:pt idx="189" formatCode="General">
                  <c:v>7.4341072891040104E-3</c:v>
                </c:pt>
                <c:pt idx="190" formatCode="General">
                  <c:v>7.5752760474345898E-3</c:v>
                </c:pt>
                <c:pt idx="191" formatCode="General">
                  <c:v>7.7129994946854999E-3</c:v>
                </c:pt>
                <c:pt idx="192" formatCode="General">
                  <c:v>7.8472291260728699E-3</c:v>
                </c:pt>
                <c:pt idx="193" formatCode="General">
                  <c:v>7.9779182328091197E-3</c:v>
                </c:pt>
                <c:pt idx="194" formatCode="General">
                  <c:v>8.1050214458949204E-3</c:v>
                </c:pt>
                <c:pt idx="195" formatCode="General">
                  <c:v>8.2284898500565896E-3</c:v>
                </c:pt>
                <c:pt idx="196" formatCode="General">
                  <c:v>8.3482867357953395E-3</c:v>
                </c:pt>
                <c:pt idx="197" formatCode="General">
                  <c:v>8.46437238010154E-3</c:v>
                </c:pt>
                <c:pt idx="198" formatCode="General">
                  <c:v>8.5767073474414899E-3</c:v>
                </c:pt>
                <c:pt idx="199" formatCode="General">
                  <c:v>8.6852533184405192E-3</c:v>
                </c:pt>
                <c:pt idx="200" formatCode="General">
                  <c:v>8.7899726634872895E-3</c:v>
                </c:pt>
                <c:pt idx="201" formatCode="General">
                  <c:v>8.8908281756725008E-3</c:v>
                </c:pt>
                <c:pt idx="202" formatCode="General">
                  <c:v>8.9877784017526104E-3</c:v>
                </c:pt>
                <c:pt idx="203" formatCode="General">
                  <c:v>9.0807936275430299E-3</c:v>
                </c:pt>
                <c:pt idx="204" formatCode="General">
                  <c:v>9.1698408969666193E-3</c:v>
                </c:pt>
                <c:pt idx="205" formatCode="General">
                  <c:v>9.2548875457272202E-3</c:v>
                </c:pt>
                <c:pt idx="206" formatCode="General">
                  <c:v>9.3359022474840698E-3</c:v>
                </c:pt>
                <c:pt idx="207" formatCode="General">
                  <c:v>9.4128547816017E-3</c:v>
                </c:pt>
                <c:pt idx="208" formatCode="General">
                  <c:v>9.4857159303703004E-3</c:v>
                </c:pt>
                <c:pt idx="209" formatCode="General">
                  <c:v>9.5544529396424903E-3</c:v>
                </c:pt>
                <c:pt idx="210" formatCode="General">
                  <c:v>9.6190455963848908E-3</c:v>
                </c:pt>
                <c:pt idx="211" formatCode="General">
                  <c:v>9.6794713012608898E-3</c:v>
                </c:pt>
                <c:pt idx="212" formatCode="General">
                  <c:v>9.7357086178348103E-3</c:v>
                </c:pt>
                <c:pt idx="213" formatCode="General">
                  <c:v>9.7877382984230508E-3</c:v>
                </c:pt>
                <c:pt idx="214" formatCode="General">
                  <c:v>9.8355429991637197E-3</c:v>
                </c:pt>
                <c:pt idx="215" formatCode="General">
                  <c:v>9.8791070967746801E-3</c:v>
                </c:pt>
                <c:pt idx="216" formatCode="General">
                  <c:v>9.9184120463221195E-3</c:v>
                </c:pt>
                <c:pt idx="217" formatCode="General">
                  <c:v>9.9534523393861908E-3</c:v>
                </c:pt>
                <c:pt idx="218" formatCode="General">
                  <c:v>9.9842204468585695E-3</c:v>
                </c:pt>
                <c:pt idx="219" formatCode="General">
                  <c:v>1.00107102340177E-2</c:v>
                </c:pt>
                <c:pt idx="220" formatCode="General">
                  <c:v>1.0032917853676E-2</c:v>
                </c:pt>
                <c:pt idx="221" formatCode="General">
                  <c:v>1.00508413352089E-2</c:v>
                </c:pt>
                <c:pt idx="222" formatCode="General">
                  <c:v>1.00644802864772E-2</c:v>
                </c:pt>
                <c:pt idx="223" formatCode="General">
                  <c:v>1.0073831151679299E-2</c:v>
                </c:pt>
                <c:pt idx="224" formatCode="General">
                  <c:v>1.00789030873027E-2</c:v>
                </c:pt>
                <c:pt idx="225" formatCode="General">
                  <c:v>1.0079702842231201E-2</c:v>
                </c:pt>
                <c:pt idx="226" formatCode="General">
                  <c:v>1.007623813051E-2</c:v>
                </c:pt>
                <c:pt idx="227" formatCode="General">
                  <c:v>1.00685185024892E-2</c:v>
                </c:pt>
                <c:pt idx="228" formatCode="General">
                  <c:v>1.00565549312442E-2</c:v>
                </c:pt>
                <c:pt idx="229" formatCode="General">
                  <c:v>1.0040359529621399E-2</c:v>
                </c:pt>
                <c:pt idx="230" formatCode="General">
                  <c:v>1.00199408386769E-2</c:v>
                </c:pt>
                <c:pt idx="231" formatCode="General">
                  <c:v>9.9953197469386506E-3</c:v>
                </c:pt>
                <c:pt idx="232" formatCode="General">
                  <c:v>9.9665144234970006E-3</c:v>
                </c:pt>
                <c:pt idx="233" formatCode="General">
                  <c:v>9.9335437502056298E-3</c:v>
                </c:pt>
                <c:pt idx="234" formatCode="General">
                  <c:v>9.8964282554927802E-3</c:v>
                </c:pt>
                <c:pt idx="235" formatCode="General">
                  <c:v>9.8551897635656503E-3</c:v>
                </c:pt>
                <c:pt idx="236" formatCode="General">
                  <c:v>9.8098511715072195E-3</c:v>
                </c:pt>
                <c:pt idx="237" formatCode="General">
                  <c:v>9.76043179250757E-3</c:v>
                </c:pt>
                <c:pt idx="238" formatCode="General">
                  <c:v>9.7069609282130001E-3</c:v>
                </c:pt>
                <c:pt idx="239" formatCode="General">
                  <c:v>9.6494431642570409E-3</c:v>
                </c:pt>
                <c:pt idx="240" formatCode="General">
                  <c:v>9.5879074698907007E-3</c:v>
                </c:pt>
                <c:pt idx="241" formatCode="General">
                  <c:v>9.5224165969001896E-3</c:v>
                </c:pt>
                <c:pt idx="242" formatCode="General">
                  <c:v>9.4530095693267299E-3</c:v>
                </c:pt>
                <c:pt idx="243" formatCode="General">
                  <c:v>9.4062614240379497E-3</c:v>
                </c:pt>
                <c:pt idx="244" formatCode="General">
                  <c:v>9.6931232914520393E-3</c:v>
                </c:pt>
                <c:pt idx="245" formatCode="General">
                  <c:v>1.0756997320029601E-2</c:v>
                </c:pt>
                <c:pt idx="246" formatCode="General">
                  <c:v>1.25667893079686E-2</c:v>
                </c:pt>
                <c:pt idx="247" formatCode="General">
                  <c:v>1.4793920464606701E-2</c:v>
                </c:pt>
                <c:pt idx="248" formatCode="General">
                  <c:v>1.7300591611530001E-2</c:v>
                </c:pt>
                <c:pt idx="249" formatCode="General">
                  <c:v>2.0033085321986902E-2</c:v>
                </c:pt>
                <c:pt idx="250" formatCode="General">
                  <c:v>2.2842337589757102E-2</c:v>
                </c:pt>
                <c:pt idx="251" formatCode="General">
                  <c:v>2.5424890185450699E-2</c:v>
                </c:pt>
                <c:pt idx="252" formatCode="General">
                  <c:v>2.7433702341026499E-2</c:v>
                </c:pt>
                <c:pt idx="253" formatCode="General">
                  <c:v>2.8737222019797101E-2</c:v>
                </c:pt>
                <c:pt idx="254" formatCode="General">
                  <c:v>2.9292296537425499E-2</c:v>
                </c:pt>
                <c:pt idx="255" formatCode="General">
                  <c:v>2.9061432870588801E-2</c:v>
                </c:pt>
                <c:pt idx="256" formatCode="General">
                  <c:v>2.80915217782692E-2</c:v>
                </c:pt>
                <c:pt idx="257" formatCode="General">
                  <c:v>2.63926887115697E-2</c:v>
                </c:pt>
                <c:pt idx="258" formatCode="General">
                  <c:v>2.3705869448682301E-2</c:v>
                </c:pt>
                <c:pt idx="259" formatCode="General">
                  <c:v>1.9711345377508401E-2</c:v>
                </c:pt>
                <c:pt idx="260" formatCode="General">
                  <c:v>1.4592932618522601E-2</c:v>
                </c:pt>
                <c:pt idx="261" formatCode="General">
                  <c:v>8.9633055409479093E-3</c:v>
                </c:pt>
                <c:pt idx="262" formatCode="General">
                  <c:v>3.3899296306318799E-3</c:v>
                </c:pt>
                <c:pt idx="263" formatCode="General">
                  <c:v>-1.9002462504196999E-3</c:v>
                </c:pt>
                <c:pt idx="264" formatCode="General">
                  <c:v>-6.8186180555416904E-3</c:v>
                </c:pt>
                <c:pt idx="265" formatCode="General">
                  <c:v>-1.12269755114858E-2</c:v>
                </c:pt>
                <c:pt idx="266" formatCode="General">
                  <c:v>-1.50443042271944E-2</c:v>
                </c:pt>
                <c:pt idx="267" formatCode="General">
                  <c:v>-1.8203115590938401E-2</c:v>
                </c:pt>
                <c:pt idx="268" formatCode="General">
                  <c:v>-2.07099848248514E-2</c:v>
                </c:pt>
                <c:pt idx="269" formatCode="General">
                  <c:v>-2.25440098020964E-2</c:v>
                </c:pt>
                <c:pt idx="270" formatCode="General">
                  <c:v>-2.3658171441335502E-2</c:v>
                </c:pt>
                <c:pt idx="271" formatCode="General">
                  <c:v>-2.4149966086845699E-2</c:v>
                </c:pt>
                <c:pt idx="272" formatCode="General">
                  <c:v>-2.4154037969792E-2</c:v>
                </c:pt>
                <c:pt idx="273" formatCode="General">
                  <c:v>-2.37621987023134E-2</c:v>
                </c:pt>
                <c:pt idx="274" formatCode="General">
                  <c:v>-2.2967372288988801E-2</c:v>
                </c:pt>
                <c:pt idx="275" formatCode="General">
                  <c:v>-2.1857738472885298E-2</c:v>
                </c:pt>
                <c:pt idx="276" formatCode="General">
                  <c:v>-2.0715120003855499E-2</c:v>
                </c:pt>
                <c:pt idx="277" formatCode="General">
                  <c:v>-1.9746989950522702E-2</c:v>
                </c:pt>
                <c:pt idx="278" formatCode="General">
                  <c:v>-1.8999295214072301E-2</c:v>
                </c:pt>
                <c:pt idx="279" formatCode="General">
                  <c:v>-1.85506237763725E-2</c:v>
                </c:pt>
                <c:pt idx="280" formatCode="General">
                  <c:v>-1.8403286110879501E-2</c:v>
                </c:pt>
                <c:pt idx="281" formatCode="General">
                  <c:v>-1.84114082371577E-2</c:v>
                </c:pt>
                <c:pt idx="282" formatCode="General">
                  <c:v>-1.8417754164876499E-2</c:v>
                </c:pt>
                <c:pt idx="283" formatCode="General">
                  <c:v>-1.8538842376912199E-2</c:v>
                </c:pt>
                <c:pt idx="284" formatCode="General">
                  <c:v>-1.89862768839997E-2</c:v>
                </c:pt>
                <c:pt idx="285" formatCode="General">
                  <c:v>-1.9756072073914801E-2</c:v>
                </c:pt>
                <c:pt idx="286" formatCode="General">
                  <c:v>-2.0954937153276901E-2</c:v>
                </c:pt>
                <c:pt idx="287" formatCode="General">
                  <c:v>-2.2787864577876599E-2</c:v>
                </c:pt>
                <c:pt idx="288" formatCode="General">
                  <c:v>-2.5265471766015402E-2</c:v>
                </c:pt>
                <c:pt idx="289" formatCode="General">
                  <c:v>-2.8214712530970899E-2</c:v>
                </c:pt>
                <c:pt idx="290" formatCode="General">
                  <c:v>-3.1481123391269697E-2</c:v>
                </c:pt>
                <c:pt idx="291" formatCode="General">
                  <c:v>-3.4871230647075598E-2</c:v>
                </c:pt>
                <c:pt idx="292" formatCode="General">
                  <c:v>-3.8187656637994803E-2</c:v>
                </c:pt>
                <c:pt idx="293" formatCode="General">
                  <c:v>-4.1358460352664897E-2</c:v>
                </c:pt>
                <c:pt idx="294" formatCode="General">
                  <c:v>-4.4403559157315302E-2</c:v>
                </c:pt>
                <c:pt idx="295" formatCode="General">
                  <c:v>-4.7364491212385999E-2</c:v>
                </c:pt>
                <c:pt idx="296" formatCode="General">
                  <c:v>-5.0208160948780299E-2</c:v>
                </c:pt>
                <c:pt idx="297" formatCode="General">
                  <c:v>-5.2776011236414698E-2</c:v>
                </c:pt>
                <c:pt idx="298" formatCode="General">
                  <c:v>-5.4951115460020399E-2</c:v>
                </c:pt>
                <c:pt idx="299" formatCode="General">
                  <c:v>-5.6643196309335501E-2</c:v>
                </c:pt>
                <c:pt idx="300" formatCode="General">
                  <c:v>-5.78329881043671E-2</c:v>
                </c:pt>
                <c:pt idx="301" formatCode="General">
                  <c:v>-5.8563038443272403E-2</c:v>
                </c:pt>
                <c:pt idx="302" formatCode="General">
                  <c:v>-5.88749227426376E-2</c:v>
                </c:pt>
                <c:pt idx="303" formatCode="General">
                  <c:v>-5.8650142890310099E-2</c:v>
                </c:pt>
                <c:pt idx="304" formatCode="General">
                  <c:v>-5.7993669250438903E-2</c:v>
                </c:pt>
                <c:pt idx="305" formatCode="General">
                  <c:v>-5.7305684469172002E-2</c:v>
                </c:pt>
                <c:pt idx="306" formatCode="General">
                  <c:v>-5.6677210211220998E-2</c:v>
                </c:pt>
                <c:pt idx="307" formatCode="General">
                  <c:v>-5.6097490602284097E-2</c:v>
                </c:pt>
                <c:pt idx="308" formatCode="General">
                  <c:v>-5.5538234760407701E-2</c:v>
                </c:pt>
                <c:pt idx="309" formatCode="General">
                  <c:v>-5.4936611957550598E-2</c:v>
                </c:pt>
                <c:pt idx="310" formatCode="General">
                  <c:v>-5.4326609684888998E-2</c:v>
                </c:pt>
                <c:pt idx="311" formatCode="General">
                  <c:v>-5.3857007073277299E-2</c:v>
                </c:pt>
                <c:pt idx="312" formatCode="General">
                  <c:v>-5.3689249970897801E-2</c:v>
                </c:pt>
                <c:pt idx="313" formatCode="General">
                  <c:v>-5.38273852586253E-2</c:v>
                </c:pt>
                <c:pt idx="314" formatCode="General">
                  <c:v>-5.4324463933321299E-2</c:v>
                </c:pt>
                <c:pt idx="315" formatCode="General">
                  <c:v>-5.5325936774471098E-2</c:v>
                </c:pt>
                <c:pt idx="316" formatCode="General">
                  <c:v>-5.6814152337865402E-2</c:v>
                </c:pt>
                <c:pt idx="317" formatCode="General">
                  <c:v>-5.8674758617548603E-2</c:v>
                </c:pt>
                <c:pt idx="318" formatCode="General">
                  <c:v>-6.08288286794329E-2</c:v>
                </c:pt>
                <c:pt idx="319" formatCode="General">
                  <c:v>-6.3255980405173703E-2</c:v>
                </c:pt>
                <c:pt idx="320" formatCode="General">
                  <c:v>-6.5928121853015401E-2</c:v>
                </c:pt>
                <c:pt idx="321" formatCode="General">
                  <c:v>-6.8516750520299902E-2</c:v>
                </c:pt>
                <c:pt idx="322" formatCode="General">
                  <c:v>-7.0618379544267501E-2</c:v>
                </c:pt>
                <c:pt idx="323" formatCode="General">
                  <c:v>-7.2198419756657403E-2</c:v>
                </c:pt>
                <c:pt idx="324" formatCode="General">
                  <c:v>-7.3285266634683502E-2</c:v>
                </c:pt>
                <c:pt idx="325" formatCode="General">
                  <c:v>-7.3841561165693806E-2</c:v>
                </c:pt>
                <c:pt idx="326" formatCode="General">
                  <c:v>-7.38974072755164E-2</c:v>
                </c:pt>
                <c:pt idx="327" formatCode="General">
                  <c:v>-7.3424761066070002E-2</c:v>
                </c:pt>
                <c:pt idx="328" formatCode="General">
                  <c:v>-7.2382783174399903E-2</c:v>
                </c:pt>
                <c:pt idx="329" formatCode="General">
                  <c:v>-7.08921874952258E-2</c:v>
                </c:pt>
                <c:pt idx="330" formatCode="General">
                  <c:v>-6.9255601460859295E-2</c:v>
                </c:pt>
                <c:pt idx="331" formatCode="General">
                  <c:v>-6.7848284683951293E-2</c:v>
                </c:pt>
                <c:pt idx="332" formatCode="General">
                  <c:v>-6.6855487083669105E-2</c:v>
                </c:pt>
                <c:pt idx="333" formatCode="General">
                  <c:v>-6.6267973977577305E-2</c:v>
                </c:pt>
                <c:pt idx="334" formatCode="General">
                  <c:v>-6.59834115993604E-2</c:v>
                </c:pt>
                <c:pt idx="335" formatCode="General">
                  <c:v>-6.5827375507009303E-2</c:v>
                </c:pt>
                <c:pt idx="336" formatCode="General">
                  <c:v>-6.5669997109138498E-2</c:v>
                </c:pt>
                <c:pt idx="337" formatCode="General">
                  <c:v>-6.5452184928889406E-2</c:v>
                </c:pt>
                <c:pt idx="338" formatCode="General">
                  <c:v>-6.5231298679024899E-2</c:v>
                </c:pt>
                <c:pt idx="339" formatCode="General">
                  <c:v>-6.4913078028635496E-2</c:v>
                </c:pt>
                <c:pt idx="340" formatCode="General">
                  <c:v>-6.4323977544700803E-2</c:v>
                </c:pt>
                <c:pt idx="341" formatCode="General">
                  <c:v>-6.3633841929774795E-2</c:v>
                </c:pt>
                <c:pt idx="342" formatCode="General">
                  <c:v>-6.29781511531331E-2</c:v>
                </c:pt>
                <c:pt idx="343" formatCode="General">
                  <c:v>-6.2503696009881704E-2</c:v>
                </c:pt>
                <c:pt idx="344" formatCode="General">
                  <c:v>-6.22300275111278E-2</c:v>
                </c:pt>
                <c:pt idx="345" formatCode="General">
                  <c:v>-6.1812364605793001E-2</c:v>
                </c:pt>
                <c:pt idx="346" formatCode="General">
                  <c:v>-6.1244909939564302E-2</c:v>
                </c:pt>
                <c:pt idx="347" formatCode="General">
                  <c:v>-6.0739629928625603E-2</c:v>
                </c:pt>
                <c:pt idx="348" formatCode="General">
                  <c:v>-6.0395082968377901E-2</c:v>
                </c:pt>
                <c:pt idx="349" formatCode="General">
                  <c:v>-6.0342587212194598E-2</c:v>
                </c:pt>
                <c:pt idx="350" formatCode="General">
                  <c:v>-6.0769158714139203E-2</c:v>
                </c:pt>
                <c:pt idx="351" formatCode="General">
                  <c:v>-6.1802313690560703E-2</c:v>
                </c:pt>
                <c:pt idx="352" formatCode="General">
                  <c:v>-6.3265848054656099E-2</c:v>
                </c:pt>
                <c:pt idx="353" formatCode="General">
                  <c:v>-6.4904758945216204E-2</c:v>
                </c:pt>
                <c:pt idx="354" formatCode="General">
                  <c:v>-6.6640809082488497E-2</c:v>
                </c:pt>
                <c:pt idx="355" formatCode="General">
                  <c:v>-6.8389774627082095E-2</c:v>
                </c:pt>
                <c:pt idx="356" formatCode="General">
                  <c:v>-6.9972407803403094E-2</c:v>
                </c:pt>
                <c:pt idx="357" formatCode="General">
                  <c:v>-7.1165883244035694E-2</c:v>
                </c:pt>
                <c:pt idx="358" formatCode="General">
                  <c:v>-7.1826575029334802E-2</c:v>
                </c:pt>
                <c:pt idx="359" formatCode="General">
                  <c:v>-7.1774078246473999E-2</c:v>
                </c:pt>
                <c:pt idx="360" formatCode="General">
                  <c:v>-7.0818076520128004E-2</c:v>
                </c:pt>
                <c:pt idx="361" formatCode="General">
                  <c:v>-6.9007922465778193E-2</c:v>
                </c:pt>
                <c:pt idx="362" formatCode="General">
                  <c:v>-6.6642827162221405E-2</c:v>
                </c:pt>
                <c:pt idx="363" formatCode="General">
                  <c:v>-6.3904464219838295E-2</c:v>
                </c:pt>
                <c:pt idx="364" formatCode="General">
                  <c:v>-6.0798018224705902E-2</c:v>
                </c:pt>
                <c:pt idx="365" formatCode="General">
                  <c:v>-5.7503290093722001E-2</c:v>
                </c:pt>
                <c:pt idx="366" formatCode="General">
                  <c:v>-5.39448934249456E-2</c:v>
                </c:pt>
                <c:pt idx="367" formatCode="General">
                  <c:v>-5.0130408578817003E-2</c:v>
                </c:pt>
                <c:pt idx="368" formatCode="General">
                  <c:v>-4.62725868523974E-2</c:v>
                </c:pt>
                <c:pt idx="369" formatCode="General">
                  <c:v>-4.2491599087629901E-2</c:v>
                </c:pt>
                <c:pt idx="370" formatCode="General">
                  <c:v>-3.9002159821988E-2</c:v>
                </c:pt>
                <c:pt idx="371" formatCode="General">
                  <c:v>-3.5915572475056598E-2</c:v>
                </c:pt>
                <c:pt idx="372" formatCode="General">
                  <c:v>-3.3270313694256502E-2</c:v>
                </c:pt>
                <c:pt idx="373" formatCode="General">
                  <c:v>-3.10565933776745E-2</c:v>
                </c:pt>
                <c:pt idx="374" formatCode="General">
                  <c:v>-2.9263221674536599E-2</c:v>
                </c:pt>
                <c:pt idx="375" formatCode="General">
                  <c:v>-2.7844948193953101E-2</c:v>
                </c:pt>
                <c:pt idx="376" formatCode="General">
                  <c:v>-2.6693385001503499E-2</c:v>
                </c:pt>
                <c:pt idx="377" formatCode="General">
                  <c:v>-2.5698968831253201E-2</c:v>
                </c:pt>
                <c:pt idx="378" formatCode="General">
                  <c:v>-2.4811512004082902E-2</c:v>
                </c:pt>
                <c:pt idx="379" formatCode="General">
                  <c:v>-2.3917157235838302E-2</c:v>
                </c:pt>
                <c:pt idx="380" formatCode="General">
                  <c:v>-2.2828495310594901E-2</c:v>
                </c:pt>
                <c:pt idx="381" formatCode="General">
                  <c:v>-2.1675453766817E-2</c:v>
                </c:pt>
                <c:pt idx="382" formatCode="General">
                  <c:v>-2.06355658044695E-2</c:v>
                </c:pt>
                <c:pt idx="383" formatCode="General">
                  <c:v>-1.9580976030565599E-2</c:v>
                </c:pt>
                <c:pt idx="384" formatCode="General">
                  <c:v>-1.84342445909947E-2</c:v>
                </c:pt>
                <c:pt idx="385" formatCode="General">
                  <c:v>-1.7303962398936099E-2</c:v>
                </c:pt>
                <c:pt idx="386" formatCode="General">
                  <c:v>-1.6326215178388701E-2</c:v>
                </c:pt>
                <c:pt idx="387" formatCode="General">
                  <c:v>-1.5465888980359801E-2</c:v>
                </c:pt>
                <c:pt idx="388" formatCode="General">
                  <c:v>-1.4601309608504E-2</c:v>
                </c:pt>
                <c:pt idx="389" formatCode="General">
                  <c:v>-1.3733492341207699E-2</c:v>
                </c:pt>
                <c:pt idx="390" formatCode="General">
                  <c:v>-1.2892699548973501E-2</c:v>
                </c:pt>
                <c:pt idx="391" formatCode="General">
                  <c:v>-1.20285802330288E-2</c:v>
                </c:pt>
                <c:pt idx="392" formatCode="General">
                  <c:v>-1.1080768587522501E-2</c:v>
                </c:pt>
                <c:pt idx="393" formatCode="General">
                  <c:v>-1.0091843653567901E-2</c:v>
                </c:pt>
                <c:pt idx="394" formatCode="General">
                  <c:v>-9.1393144265681792E-3</c:v>
                </c:pt>
                <c:pt idx="395" formatCode="General">
                  <c:v>-8.2261591314104002E-3</c:v>
                </c:pt>
                <c:pt idx="396" formatCode="General">
                  <c:v>-7.2911132145362396E-3</c:v>
                </c:pt>
                <c:pt idx="397" formatCode="General">
                  <c:v>-6.2718477065081104E-3</c:v>
                </c:pt>
                <c:pt idx="398" formatCode="General">
                  <c:v>-4.9256831949629704E-3</c:v>
                </c:pt>
                <c:pt idx="399" formatCode="General">
                  <c:v>-3.0071800761397702E-3</c:v>
                </c:pt>
                <c:pt idx="400" formatCode="General">
                  <c:v>-7.5255102624772997E-4</c:v>
                </c:pt>
                <c:pt idx="401" formatCode="General">
                  <c:v>1.56302579333001E-3</c:v>
                </c:pt>
                <c:pt idx="402" formatCode="General">
                  <c:v>3.87273135154384E-3</c:v>
                </c:pt>
                <c:pt idx="403" formatCode="General">
                  <c:v>6.0608570093172399E-3</c:v>
                </c:pt>
                <c:pt idx="404" formatCode="General">
                  <c:v>8.0808750197210004E-3</c:v>
                </c:pt>
                <c:pt idx="405" formatCode="General">
                  <c:v>9.9285349818637493E-3</c:v>
                </c:pt>
                <c:pt idx="406" formatCode="General">
                  <c:v>1.14990552231735E-2</c:v>
                </c:pt>
                <c:pt idx="407" formatCode="General">
                  <c:v>1.27302555613649E-2</c:v>
                </c:pt>
                <c:pt idx="408" formatCode="General">
                  <c:v>1.371352710564E-2</c:v>
                </c:pt>
                <c:pt idx="409" formatCode="General">
                  <c:v>1.46005599883443E-2</c:v>
                </c:pt>
                <c:pt idx="410" formatCode="General">
                  <c:v>1.54393977122321E-2</c:v>
                </c:pt>
                <c:pt idx="411" formatCode="General">
                  <c:v>1.6160341016943799E-2</c:v>
                </c:pt>
                <c:pt idx="412" formatCode="General">
                  <c:v>1.6688330064705201E-2</c:v>
                </c:pt>
                <c:pt idx="413" formatCode="General">
                  <c:v>1.7044982652251999E-2</c:v>
                </c:pt>
                <c:pt idx="414" formatCode="General">
                  <c:v>1.7320189671149198E-2</c:v>
                </c:pt>
                <c:pt idx="415" formatCode="General">
                  <c:v>1.7583712942897799E-2</c:v>
                </c:pt>
                <c:pt idx="416" formatCode="General">
                  <c:v>1.8104622463945601E-2</c:v>
                </c:pt>
                <c:pt idx="417" formatCode="General">
                  <c:v>1.91461037785461E-2</c:v>
                </c:pt>
                <c:pt idx="418" formatCode="General">
                  <c:v>2.0610199603337698E-2</c:v>
                </c:pt>
                <c:pt idx="419" formatCode="General">
                  <c:v>2.24237660141802E-2</c:v>
                </c:pt>
                <c:pt idx="420" formatCode="General">
                  <c:v>2.4416371650154998E-2</c:v>
                </c:pt>
                <c:pt idx="421" formatCode="General">
                  <c:v>2.6543340876736401E-2</c:v>
                </c:pt>
                <c:pt idx="422" formatCode="General">
                  <c:v>2.9089170213123301E-2</c:v>
                </c:pt>
                <c:pt idx="423" formatCode="General">
                  <c:v>3.1941003812922898E-2</c:v>
                </c:pt>
                <c:pt idx="424" formatCode="General">
                  <c:v>3.4856674145059101E-2</c:v>
                </c:pt>
                <c:pt idx="425" formatCode="General">
                  <c:v>3.7748012775473898E-2</c:v>
                </c:pt>
                <c:pt idx="426" formatCode="General">
                  <c:v>4.0569750731311902E-2</c:v>
                </c:pt>
                <c:pt idx="427" formatCode="General">
                  <c:v>4.3353344273457099E-2</c:v>
                </c:pt>
                <c:pt idx="428" formatCode="General">
                  <c:v>4.6028643467522098E-2</c:v>
                </c:pt>
                <c:pt idx="429" formatCode="General">
                  <c:v>4.8411158890535898E-2</c:v>
                </c:pt>
                <c:pt idx="430" formatCode="General">
                  <c:v>5.0444599903352802E-2</c:v>
                </c:pt>
                <c:pt idx="431" formatCode="General">
                  <c:v>5.2194254649418202E-2</c:v>
                </c:pt>
                <c:pt idx="432" formatCode="General">
                  <c:v>5.3648666764445498E-2</c:v>
                </c:pt>
                <c:pt idx="433" formatCode="General">
                  <c:v>5.4725844377974599E-2</c:v>
                </c:pt>
                <c:pt idx="434" formatCode="General">
                  <c:v>5.55710773239107E-2</c:v>
                </c:pt>
                <c:pt idx="435" formatCode="General">
                  <c:v>5.6391932600349498E-2</c:v>
                </c:pt>
                <c:pt idx="436" formatCode="General">
                  <c:v>5.70648539177094E-2</c:v>
                </c:pt>
                <c:pt idx="437" formatCode="General">
                  <c:v>5.7491856654102502E-2</c:v>
                </c:pt>
                <c:pt idx="438" formatCode="General">
                  <c:v>5.78329637161367E-2</c:v>
                </c:pt>
                <c:pt idx="439" formatCode="General">
                  <c:v>5.8229550035759803E-2</c:v>
                </c:pt>
                <c:pt idx="440" formatCode="General">
                  <c:v>5.8632999437876997E-2</c:v>
                </c:pt>
                <c:pt idx="441" formatCode="General">
                  <c:v>5.9011673762827697E-2</c:v>
                </c:pt>
                <c:pt idx="442" formatCode="General">
                  <c:v>5.9466424789279597E-2</c:v>
                </c:pt>
                <c:pt idx="443" formatCode="General">
                  <c:v>6.0111455120785598E-2</c:v>
                </c:pt>
                <c:pt idx="444" formatCode="General">
                  <c:v>6.1009374948717797E-2</c:v>
                </c:pt>
                <c:pt idx="445" formatCode="General">
                  <c:v>6.2257924341525599E-2</c:v>
                </c:pt>
                <c:pt idx="446" formatCode="General">
                  <c:v>6.3823771040095595E-2</c:v>
                </c:pt>
                <c:pt idx="447" formatCode="General">
                  <c:v>6.5437339032386299E-2</c:v>
                </c:pt>
                <c:pt idx="448" formatCode="General">
                  <c:v>6.6910368953266797E-2</c:v>
                </c:pt>
                <c:pt idx="449" formatCode="General">
                  <c:v>6.8180585914026606E-2</c:v>
                </c:pt>
                <c:pt idx="450" formatCode="General">
                  <c:v>6.9264948960604297E-2</c:v>
                </c:pt>
                <c:pt idx="451" formatCode="General">
                  <c:v>7.0191650626095406E-2</c:v>
                </c:pt>
                <c:pt idx="452" formatCode="General">
                  <c:v>7.0932255294454502E-2</c:v>
                </c:pt>
                <c:pt idx="453" formatCode="General">
                  <c:v>7.1442320968369E-2</c:v>
                </c:pt>
                <c:pt idx="454" formatCode="General">
                  <c:v>7.1767353061575195E-2</c:v>
                </c:pt>
                <c:pt idx="455" formatCode="General">
                  <c:v>7.2024107715815994E-2</c:v>
                </c:pt>
                <c:pt idx="456" formatCode="General">
                  <c:v>7.2260334871553006E-2</c:v>
                </c:pt>
                <c:pt idx="457" formatCode="General">
                  <c:v>7.2522587338289202E-2</c:v>
                </c:pt>
                <c:pt idx="458" formatCode="General">
                  <c:v>7.2866375783474505E-2</c:v>
                </c:pt>
                <c:pt idx="459" formatCode="General">
                  <c:v>7.3312105564874705E-2</c:v>
                </c:pt>
                <c:pt idx="460" formatCode="General">
                  <c:v>7.3749517257712102E-2</c:v>
                </c:pt>
                <c:pt idx="461" formatCode="General">
                  <c:v>7.3995186938832599E-2</c:v>
                </c:pt>
                <c:pt idx="462" formatCode="General">
                  <c:v>7.39726733959927E-2</c:v>
                </c:pt>
                <c:pt idx="463" formatCode="General">
                  <c:v>7.3675275595539005E-2</c:v>
                </c:pt>
                <c:pt idx="464" formatCode="General">
                  <c:v>7.3229551255625802E-2</c:v>
                </c:pt>
                <c:pt idx="465" formatCode="General">
                  <c:v>7.2800981599519102E-2</c:v>
                </c:pt>
                <c:pt idx="466" formatCode="General">
                  <c:v>7.2382496096772303E-2</c:v>
                </c:pt>
                <c:pt idx="467" formatCode="General">
                  <c:v>7.20084392580079E-2</c:v>
                </c:pt>
                <c:pt idx="468" formatCode="General">
                  <c:v>7.1666515850980494E-2</c:v>
                </c:pt>
                <c:pt idx="469" formatCode="General">
                  <c:v>7.12415868446475E-2</c:v>
                </c:pt>
                <c:pt idx="470" formatCode="General">
                  <c:v>7.0756975501520894E-2</c:v>
                </c:pt>
                <c:pt idx="471" formatCode="General">
                  <c:v>7.0389528518273403E-2</c:v>
                </c:pt>
                <c:pt idx="472" formatCode="General">
                  <c:v>7.0366357492564605E-2</c:v>
                </c:pt>
                <c:pt idx="473" formatCode="General">
                  <c:v>7.08378697499185E-2</c:v>
                </c:pt>
                <c:pt idx="474" formatCode="General">
                  <c:v>7.2011278807930595E-2</c:v>
                </c:pt>
                <c:pt idx="475" formatCode="General">
                  <c:v>7.3671755636015204E-2</c:v>
                </c:pt>
                <c:pt idx="476" formatCode="General">
                  <c:v>7.5349851044030705E-2</c:v>
                </c:pt>
                <c:pt idx="477" formatCode="General">
                  <c:v>7.6960832577183905E-2</c:v>
                </c:pt>
                <c:pt idx="478" formatCode="General">
                  <c:v>7.8495537997048906E-2</c:v>
                </c:pt>
                <c:pt idx="479" formatCode="General">
                  <c:v>7.9945828016581705E-2</c:v>
                </c:pt>
                <c:pt idx="480" formatCode="General">
                  <c:v>8.1390849521475406E-2</c:v>
                </c:pt>
                <c:pt idx="481" formatCode="General">
                  <c:v>8.2805068919385397E-2</c:v>
                </c:pt>
                <c:pt idx="482" formatCode="General">
                  <c:v>8.3988041973989402E-2</c:v>
                </c:pt>
                <c:pt idx="483" formatCode="General">
                  <c:v>8.4798948878776495E-2</c:v>
                </c:pt>
                <c:pt idx="484" formatCode="General">
                  <c:v>8.5166721899260098E-2</c:v>
                </c:pt>
                <c:pt idx="485" formatCode="General">
                  <c:v>8.5054264246117506E-2</c:v>
                </c:pt>
                <c:pt idx="486" formatCode="General">
                  <c:v>8.4489905739507001E-2</c:v>
                </c:pt>
                <c:pt idx="487" formatCode="General">
                  <c:v>8.3436624205055501E-2</c:v>
                </c:pt>
                <c:pt idx="488" formatCode="General">
                  <c:v>8.1819094302404805E-2</c:v>
                </c:pt>
                <c:pt idx="489" formatCode="General">
                  <c:v>7.9754377351722805E-2</c:v>
                </c:pt>
                <c:pt idx="490" formatCode="General">
                  <c:v>7.7462494490923003E-2</c:v>
                </c:pt>
                <c:pt idx="491" formatCode="General">
                  <c:v>7.5042078043143404E-2</c:v>
                </c:pt>
                <c:pt idx="492" formatCode="General">
                  <c:v>7.2583705878764795E-2</c:v>
                </c:pt>
                <c:pt idx="493" formatCode="General">
                  <c:v>7.0331529153759301E-2</c:v>
                </c:pt>
                <c:pt idx="494" formatCode="General">
                  <c:v>6.8463014864439703E-2</c:v>
                </c:pt>
                <c:pt idx="495" formatCode="General">
                  <c:v>6.6918783432828199E-2</c:v>
                </c:pt>
                <c:pt idx="496" formatCode="General">
                  <c:v>6.5653146921809902E-2</c:v>
                </c:pt>
                <c:pt idx="497" formatCode="General">
                  <c:v>6.4649828471880999E-2</c:v>
                </c:pt>
                <c:pt idx="498" formatCode="General">
                  <c:v>6.3844134551679393E-2</c:v>
                </c:pt>
                <c:pt idx="499" formatCode="General">
                  <c:v>6.3259193873266895E-2</c:v>
                </c:pt>
                <c:pt idx="500" formatCode="General">
                  <c:v>6.2945673080437706E-2</c:v>
                </c:pt>
                <c:pt idx="501" formatCode="General">
                  <c:v>6.2837425504674901E-2</c:v>
                </c:pt>
                <c:pt idx="502" formatCode="General">
                  <c:v>6.2874329228885403E-2</c:v>
                </c:pt>
                <c:pt idx="503" formatCode="General">
                  <c:v>6.3092872586302307E-2</c:v>
                </c:pt>
                <c:pt idx="504" formatCode="General">
                  <c:v>6.3489878505333303E-2</c:v>
                </c:pt>
                <c:pt idx="505" formatCode="General">
                  <c:v>6.4019929189800998E-2</c:v>
                </c:pt>
                <c:pt idx="506" formatCode="General">
                  <c:v>6.4585887240783998E-2</c:v>
                </c:pt>
                <c:pt idx="507" formatCode="General">
                  <c:v>6.5010500364547294E-2</c:v>
                </c:pt>
                <c:pt idx="508" formatCode="General">
                  <c:v>6.5220395992170693E-2</c:v>
                </c:pt>
                <c:pt idx="509" formatCode="General">
                  <c:v>6.5211957966094303E-2</c:v>
                </c:pt>
                <c:pt idx="510" formatCode="General">
                  <c:v>6.5025447734111994E-2</c:v>
                </c:pt>
                <c:pt idx="511" formatCode="General">
                  <c:v>6.4846589306246705E-2</c:v>
                </c:pt>
                <c:pt idx="512" formatCode="General">
                  <c:v>6.4794709201871095E-2</c:v>
                </c:pt>
                <c:pt idx="513" formatCode="General">
                  <c:v>6.4777451098183406E-2</c:v>
                </c:pt>
                <c:pt idx="514" formatCode="General">
                  <c:v>6.4737703097854302E-2</c:v>
                </c:pt>
                <c:pt idx="515" formatCode="General">
                  <c:v>6.4757527139137197E-2</c:v>
                </c:pt>
                <c:pt idx="516" formatCode="General">
                  <c:v>6.4853841952179206E-2</c:v>
                </c:pt>
                <c:pt idx="517" formatCode="General">
                  <c:v>6.5044772088318395E-2</c:v>
                </c:pt>
                <c:pt idx="518" formatCode="General">
                  <c:v>6.5312590529207695E-2</c:v>
                </c:pt>
                <c:pt idx="519" formatCode="General">
                  <c:v>6.5441139348618005E-2</c:v>
                </c:pt>
                <c:pt idx="520" formatCode="General">
                  <c:v>6.5202272222695007E-2</c:v>
                </c:pt>
                <c:pt idx="521" formatCode="General">
                  <c:v>6.4573260286533707E-2</c:v>
                </c:pt>
                <c:pt idx="522" formatCode="General">
                  <c:v>6.3553854058649703E-2</c:v>
                </c:pt>
                <c:pt idx="523" formatCode="General">
                  <c:v>6.2105051255089E-2</c:v>
                </c:pt>
                <c:pt idx="524" formatCode="General">
                  <c:v>6.04471156043008E-2</c:v>
                </c:pt>
                <c:pt idx="525" formatCode="General">
                  <c:v>5.8830082891596802E-2</c:v>
                </c:pt>
                <c:pt idx="526" formatCode="General">
                  <c:v>5.7207255428296397E-2</c:v>
                </c:pt>
                <c:pt idx="527" formatCode="General">
                  <c:v>5.5534477900016602E-2</c:v>
                </c:pt>
                <c:pt idx="528" formatCode="General">
                  <c:v>5.3866415383934801E-2</c:v>
                </c:pt>
                <c:pt idx="529" formatCode="General">
                  <c:v>5.2154876837894798E-2</c:v>
                </c:pt>
                <c:pt idx="530" formatCode="General">
                  <c:v>5.0335737652706401E-2</c:v>
                </c:pt>
                <c:pt idx="531" formatCode="General">
                  <c:v>4.8383436433862601E-2</c:v>
                </c:pt>
                <c:pt idx="532" formatCode="General">
                  <c:v>4.6367278855947699E-2</c:v>
                </c:pt>
                <c:pt idx="533" formatCode="General">
                  <c:v>4.4413752443143398E-2</c:v>
                </c:pt>
                <c:pt idx="534" formatCode="General">
                  <c:v>4.2569195375222302E-2</c:v>
                </c:pt>
                <c:pt idx="535" formatCode="General">
                  <c:v>4.0881118113110501E-2</c:v>
                </c:pt>
                <c:pt idx="536" formatCode="General">
                  <c:v>3.9365384612759499E-2</c:v>
                </c:pt>
                <c:pt idx="537" formatCode="General">
                  <c:v>3.79624975463171E-2</c:v>
                </c:pt>
                <c:pt idx="538" formatCode="General">
                  <c:v>3.6623501435708798E-2</c:v>
                </c:pt>
                <c:pt idx="539" formatCode="General">
                  <c:v>3.5324883349569201E-2</c:v>
                </c:pt>
                <c:pt idx="540" formatCode="General">
                  <c:v>3.3986927879305601E-2</c:v>
                </c:pt>
                <c:pt idx="541" formatCode="General">
                  <c:v>3.2554550563407898E-2</c:v>
                </c:pt>
                <c:pt idx="542" formatCode="General">
                  <c:v>3.1045092057027001E-2</c:v>
                </c:pt>
                <c:pt idx="543" formatCode="General">
                  <c:v>2.95128624879737E-2</c:v>
                </c:pt>
                <c:pt idx="544" formatCode="General">
                  <c:v>2.79527460020094E-2</c:v>
                </c:pt>
                <c:pt idx="545" formatCode="General">
                  <c:v>2.6308768588270699E-2</c:v>
                </c:pt>
                <c:pt idx="546" formatCode="General">
                  <c:v>2.4651155856707799E-2</c:v>
                </c:pt>
                <c:pt idx="547" formatCode="General">
                  <c:v>2.3136459179504801E-2</c:v>
                </c:pt>
                <c:pt idx="548" formatCode="General">
                  <c:v>2.1907357885891598E-2</c:v>
                </c:pt>
                <c:pt idx="549" formatCode="General">
                  <c:v>2.0782914717071499E-2</c:v>
                </c:pt>
                <c:pt idx="550" formatCode="General">
                  <c:v>1.9491309265822401E-2</c:v>
                </c:pt>
                <c:pt idx="551" formatCode="General">
                  <c:v>1.7987213065099299E-2</c:v>
                </c:pt>
                <c:pt idx="552" formatCode="General">
                  <c:v>1.6434739374749201E-2</c:v>
                </c:pt>
                <c:pt idx="553" formatCode="General">
                  <c:v>1.5177091028612999E-2</c:v>
                </c:pt>
                <c:pt idx="554" formatCode="General">
                  <c:v>1.4318205387941299E-2</c:v>
                </c:pt>
                <c:pt idx="555" formatCode="General">
                  <c:v>1.35304955102081E-2</c:v>
                </c:pt>
                <c:pt idx="556" formatCode="General">
                  <c:v>1.2522805685528E-2</c:v>
                </c:pt>
                <c:pt idx="557" formatCode="General">
                  <c:v>1.12525598368995E-2</c:v>
                </c:pt>
                <c:pt idx="558" formatCode="General">
                  <c:v>9.7080823393601197E-3</c:v>
                </c:pt>
                <c:pt idx="559" formatCode="General">
                  <c:v>7.9736384387268204E-3</c:v>
                </c:pt>
                <c:pt idx="560" formatCode="General">
                  <c:v>6.1935308461853501E-3</c:v>
                </c:pt>
                <c:pt idx="561" formatCode="General">
                  <c:v>4.3871994137310404E-3</c:v>
                </c:pt>
                <c:pt idx="562" formatCode="General">
                  <c:v>2.4344528344394998E-3</c:v>
                </c:pt>
                <c:pt idx="563" formatCode="General">
                  <c:v>3.78075685704875E-4</c:v>
                </c:pt>
                <c:pt idx="564" formatCode="General">
                  <c:v>-1.7710130142068201E-3</c:v>
                </c:pt>
                <c:pt idx="565" formatCode="General">
                  <c:v>-4.1305735812914102E-3</c:v>
                </c:pt>
                <c:pt idx="566" formatCode="General">
                  <c:v>-6.6557616849017799E-3</c:v>
                </c:pt>
                <c:pt idx="567" formatCode="General">
                  <c:v>-9.24771469605545E-3</c:v>
                </c:pt>
                <c:pt idx="568" formatCode="General">
                  <c:v>-1.1811834403192899E-2</c:v>
                </c:pt>
                <c:pt idx="569" formatCode="General">
                  <c:v>-1.4292044635564299E-2</c:v>
                </c:pt>
                <c:pt idx="570" formatCode="General">
                  <c:v>-1.6636303742688499E-2</c:v>
                </c:pt>
                <c:pt idx="571" formatCode="General">
                  <c:v>-1.8726712820022098E-2</c:v>
                </c:pt>
                <c:pt idx="572" formatCode="General">
                  <c:v>-2.04828378494037E-2</c:v>
                </c:pt>
                <c:pt idx="573" formatCode="General">
                  <c:v>-2.1997520671926798E-2</c:v>
                </c:pt>
                <c:pt idx="574" formatCode="General">
                  <c:v>-2.3430817479130998E-2</c:v>
                </c:pt>
                <c:pt idx="575" formatCode="General">
                  <c:v>-2.48367161381523E-2</c:v>
                </c:pt>
                <c:pt idx="576" formatCode="General">
                  <c:v>-2.61702228768943E-2</c:v>
                </c:pt>
                <c:pt idx="577" formatCode="General">
                  <c:v>-2.7379040914452001E-2</c:v>
                </c:pt>
                <c:pt idx="578" formatCode="General">
                  <c:v>-2.8553872889620999E-2</c:v>
                </c:pt>
                <c:pt idx="579" formatCode="General">
                  <c:v>-2.98089381165857E-2</c:v>
                </c:pt>
                <c:pt idx="580" formatCode="General">
                  <c:v>-3.1145566705827198E-2</c:v>
                </c:pt>
                <c:pt idx="581" formatCode="General">
                  <c:v>-3.25622092499913E-2</c:v>
                </c:pt>
                <c:pt idx="582" formatCode="General">
                  <c:v>-3.4053988194873201E-2</c:v>
                </c:pt>
                <c:pt idx="583" formatCode="General">
                  <c:v>-3.5587355321888003E-2</c:v>
                </c:pt>
                <c:pt idx="584" formatCode="General">
                  <c:v>-3.7121994052809797E-2</c:v>
                </c:pt>
                <c:pt idx="585" formatCode="General">
                  <c:v>-3.8650392231621498E-2</c:v>
                </c:pt>
                <c:pt idx="586" formatCode="General">
                  <c:v>-4.0208870887766E-2</c:v>
                </c:pt>
                <c:pt idx="587" formatCode="General">
                  <c:v>-4.1812759076296502E-2</c:v>
                </c:pt>
                <c:pt idx="588" formatCode="General">
                  <c:v>-4.3442270226613101E-2</c:v>
                </c:pt>
                <c:pt idx="589" formatCode="General">
                  <c:v>-4.5010748078363701E-2</c:v>
                </c:pt>
                <c:pt idx="590" formatCode="General">
                  <c:v>-4.6448123538575803E-2</c:v>
                </c:pt>
                <c:pt idx="591" formatCode="General">
                  <c:v>-4.7772403669916599E-2</c:v>
                </c:pt>
                <c:pt idx="592" formatCode="General">
                  <c:v>-4.8973616978031501E-2</c:v>
                </c:pt>
                <c:pt idx="593" formatCode="General">
                  <c:v>-5.00279140623359E-2</c:v>
                </c:pt>
                <c:pt idx="594" formatCode="General">
                  <c:v>-5.0732633967053999E-2</c:v>
                </c:pt>
                <c:pt idx="595" formatCode="General">
                  <c:v>-5.0949445468475497E-2</c:v>
                </c:pt>
                <c:pt idx="596" formatCode="General">
                  <c:v>-5.0976559248716601E-2</c:v>
                </c:pt>
                <c:pt idx="597" formatCode="General">
                  <c:v>-5.1083595657440597E-2</c:v>
                </c:pt>
                <c:pt idx="598" formatCode="General">
                  <c:v>-5.13854075300509E-2</c:v>
                </c:pt>
                <c:pt idx="599" formatCode="General">
                  <c:v>-5.1942622948757497E-2</c:v>
                </c:pt>
                <c:pt idx="600" formatCode="General">
                  <c:v>-5.2723443020924597E-2</c:v>
                </c:pt>
                <c:pt idx="601" formatCode="General">
                  <c:v>-5.3660123638040402E-2</c:v>
                </c:pt>
                <c:pt idx="602" formatCode="General">
                  <c:v>-5.4746049388070601E-2</c:v>
                </c:pt>
                <c:pt idx="603" formatCode="General">
                  <c:v>-5.59957178143018E-2</c:v>
                </c:pt>
                <c:pt idx="604" formatCode="General">
                  <c:v>-5.75817386767268E-2</c:v>
                </c:pt>
                <c:pt idx="605" formatCode="General">
                  <c:v>-5.9391242944657301E-2</c:v>
                </c:pt>
                <c:pt idx="606" formatCode="General">
                  <c:v>-6.0992601119144903E-2</c:v>
                </c:pt>
                <c:pt idx="607" formatCode="General">
                  <c:v>-6.2420338524303197E-2</c:v>
                </c:pt>
                <c:pt idx="608" formatCode="General">
                  <c:v>-6.3770016557579495E-2</c:v>
                </c:pt>
                <c:pt idx="609" formatCode="General">
                  <c:v>-6.4963038318401403E-2</c:v>
                </c:pt>
                <c:pt idx="610" formatCode="General">
                  <c:v>-6.5993642448127193E-2</c:v>
                </c:pt>
                <c:pt idx="611" formatCode="General">
                  <c:v>-6.6915094059261201E-2</c:v>
                </c:pt>
                <c:pt idx="612" formatCode="General">
                  <c:v>-6.7738720352857801E-2</c:v>
                </c:pt>
                <c:pt idx="613" formatCode="General">
                  <c:v>-6.8356040784462696E-2</c:v>
                </c:pt>
                <c:pt idx="614" formatCode="General">
                  <c:v>-6.8704976673189505E-2</c:v>
                </c:pt>
                <c:pt idx="615" formatCode="General">
                  <c:v>-6.8895481286410695E-2</c:v>
                </c:pt>
                <c:pt idx="616" formatCode="General">
                  <c:v>-6.9008219801656306E-2</c:v>
                </c:pt>
                <c:pt idx="617" formatCode="General">
                  <c:v>-6.9037629983163401E-2</c:v>
                </c:pt>
                <c:pt idx="618" formatCode="General">
                  <c:v>-6.9039520981183794E-2</c:v>
                </c:pt>
                <c:pt idx="619" formatCode="General">
                  <c:v>-6.9143062458883797E-2</c:v>
                </c:pt>
                <c:pt idx="620" formatCode="General">
                  <c:v>-6.9414688602316393E-2</c:v>
                </c:pt>
                <c:pt idx="621" formatCode="General">
                  <c:v>-6.9847102804694E-2</c:v>
                </c:pt>
                <c:pt idx="622" formatCode="General">
                  <c:v>-7.0386235856250604E-2</c:v>
                </c:pt>
                <c:pt idx="623" formatCode="General">
                  <c:v>-7.0954695560661904E-2</c:v>
                </c:pt>
                <c:pt idx="624" formatCode="General">
                  <c:v>-7.1441670493389994E-2</c:v>
                </c:pt>
                <c:pt idx="625" formatCode="General">
                  <c:v>-7.1763991638033695E-2</c:v>
                </c:pt>
                <c:pt idx="626" formatCode="General">
                  <c:v>-7.1899470241533203E-2</c:v>
                </c:pt>
                <c:pt idx="627" formatCode="General">
                  <c:v>-7.1810691932888707E-2</c:v>
                </c:pt>
                <c:pt idx="628" formatCode="General">
                  <c:v>-7.1513788847194407E-2</c:v>
                </c:pt>
                <c:pt idx="629" formatCode="General">
                  <c:v>-7.0910946817020398E-2</c:v>
                </c:pt>
                <c:pt idx="630" formatCode="General">
                  <c:v>-6.9885978620174205E-2</c:v>
                </c:pt>
                <c:pt idx="631" formatCode="General">
                  <c:v>-6.8535217009119007E-2</c:v>
                </c:pt>
                <c:pt idx="632" formatCode="General">
                  <c:v>-6.7018077231680198E-2</c:v>
                </c:pt>
                <c:pt idx="633" formatCode="General">
                  <c:v>-6.5432093916220999E-2</c:v>
                </c:pt>
                <c:pt idx="634" formatCode="General">
                  <c:v>-6.3552146266131801E-2</c:v>
                </c:pt>
                <c:pt idx="635" formatCode="General">
                  <c:v>-6.1246765971697897E-2</c:v>
                </c:pt>
                <c:pt idx="636" formatCode="General">
                  <c:v>-5.88503835240878E-2</c:v>
                </c:pt>
                <c:pt idx="637" formatCode="General">
                  <c:v>-5.6522817601063001E-2</c:v>
                </c:pt>
                <c:pt idx="638" formatCode="General">
                  <c:v>-5.4201405746376698E-2</c:v>
                </c:pt>
                <c:pt idx="639" formatCode="General">
                  <c:v>-5.1973485217904E-2</c:v>
                </c:pt>
                <c:pt idx="640" formatCode="General">
                  <c:v>-4.9924210888055598E-2</c:v>
                </c:pt>
                <c:pt idx="641" formatCode="General">
                  <c:v>-4.8031618405527998E-2</c:v>
                </c:pt>
                <c:pt idx="642" formatCode="General">
                  <c:v>-4.6283229540163701E-2</c:v>
                </c:pt>
                <c:pt idx="643" formatCode="General">
                  <c:v>-4.4789102439474503E-2</c:v>
                </c:pt>
                <c:pt idx="644" formatCode="General">
                  <c:v>-4.3611794256819297E-2</c:v>
                </c:pt>
                <c:pt idx="645" formatCode="General">
                  <c:v>-4.2661251221877097E-2</c:v>
                </c:pt>
                <c:pt idx="646" formatCode="General">
                  <c:v>-4.1902899422840298E-2</c:v>
                </c:pt>
                <c:pt idx="647" formatCode="General">
                  <c:v>-4.1347174125237703E-2</c:v>
                </c:pt>
                <c:pt idx="648" formatCode="General">
                  <c:v>-4.1065919248130502E-2</c:v>
                </c:pt>
                <c:pt idx="649" formatCode="General">
                  <c:v>-4.1228252441869298E-2</c:v>
                </c:pt>
                <c:pt idx="650" formatCode="General">
                  <c:v>-4.1905231806599899E-2</c:v>
                </c:pt>
                <c:pt idx="651" formatCode="General">
                  <c:v>-4.2981293705617901E-2</c:v>
                </c:pt>
                <c:pt idx="652" formatCode="General">
                  <c:v>-4.4351715974988201E-2</c:v>
                </c:pt>
                <c:pt idx="653" formatCode="General">
                  <c:v>-4.5946641621054003E-2</c:v>
                </c:pt>
                <c:pt idx="654" formatCode="General">
                  <c:v>-4.7681974009014902E-2</c:v>
                </c:pt>
                <c:pt idx="655" formatCode="General">
                  <c:v>-4.95279293458828E-2</c:v>
                </c:pt>
                <c:pt idx="656" formatCode="General">
                  <c:v>-5.1416140939368499E-2</c:v>
                </c:pt>
                <c:pt idx="657" formatCode="General">
                  <c:v>-5.3158353942518201E-2</c:v>
                </c:pt>
                <c:pt idx="658" formatCode="General">
                  <c:v>-5.4585864868496502E-2</c:v>
                </c:pt>
                <c:pt idx="659" formatCode="General">
                  <c:v>-5.5565613348112199E-2</c:v>
                </c:pt>
                <c:pt idx="660" formatCode="General">
                  <c:v>-5.6051824656430403E-2</c:v>
                </c:pt>
                <c:pt idx="661" formatCode="General">
                  <c:v>-5.6067097752399001E-2</c:v>
                </c:pt>
                <c:pt idx="662" formatCode="General">
                  <c:v>-5.5647949212691103E-2</c:v>
                </c:pt>
                <c:pt idx="663" formatCode="General">
                  <c:v>-5.4885607035646503E-2</c:v>
                </c:pt>
                <c:pt idx="664" formatCode="General">
                  <c:v>-5.3798806113310997E-2</c:v>
                </c:pt>
                <c:pt idx="665" formatCode="General">
                  <c:v>-5.2381771638347001E-2</c:v>
                </c:pt>
                <c:pt idx="666" formatCode="General">
                  <c:v>-5.06584642783907E-2</c:v>
                </c:pt>
                <c:pt idx="667" formatCode="General">
                  <c:v>-4.8621983108792698E-2</c:v>
                </c:pt>
                <c:pt idx="668" formatCode="General">
                  <c:v>-4.63768081590668E-2</c:v>
                </c:pt>
                <c:pt idx="669" formatCode="General">
                  <c:v>-4.4115635138575103E-2</c:v>
                </c:pt>
                <c:pt idx="670" formatCode="General">
                  <c:v>-4.1900381262910603E-2</c:v>
                </c:pt>
                <c:pt idx="671" formatCode="General">
                  <c:v>-3.9760276191492298E-2</c:v>
                </c:pt>
                <c:pt idx="672" formatCode="General">
                  <c:v>-3.7803801160281002E-2</c:v>
                </c:pt>
                <c:pt idx="673" formatCode="General">
                  <c:v>-3.6077799503917603E-2</c:v>
                </c:pt>
                <c:pt idx="674" formatCode="General">
                  <c:v>-3.4556214169727498E-2</c:v>
                </c:pt>
                <c:pt idx="675" formatCode="General">
                  <c:v>-3.3080936744709598E-2</c:v>
                </c:pt>
                <c:pt idx="676" formatCode="General">
                  <c:v>-3.1622372713560103E-2</c:v>
                </c:pt>
                <c:pt idx="677" formatCode="General">
                  <c:v>-3.04327798427226E-2</c:v>
                </c:pt>
                <c:pt idx="678" formatCode="General">
                  <c:v>-2.9505003378775999E-2</c:v>
                </c:pt>
                <c:pt idx="679" formatCode="General">
                  <c:v>-2.8695555111857399E-2</c:v>
                </c:pt>
                <c:pt idx="680" formatCode="General">
                  <c:v>-2.7988813435658101E-2</c:v>
                </c:pt>
                <c:pt idx="681" formatCode="General">
                  <c:v>-2.73479200500348E-2</c:v>
                </c:pt>
                <c:pt idx="682" formatCode="General">
                  <c:v>-2.67081873819036E-2</c:v>
                </c:pt>
                <c:pt idx="683" formatCode="General">
                  <c:v>-2.5956971454141001E-2</c:v>
                </c:pt>
                <c:pt idx="684" formatCode="General">
                  <c:v>-2.4975721241393099E-2</c:v>
                </c:pt>
                <c:pt idx="685" formatCode="General">
                  <c:v>-2.3666612718143701E-2</c:v>
                </c:pt>
                <c:pt idx="686" formatCode="General">
                  <c:v>-2.19851191887253E-2</c:v>
                </c:pt>
                <c:pt idx="687" formatCode="General">
                  <c:v>-1.9977821561042799E-2</c:v>
                </c:pt>
                <c:pt idx="688" formatCode="General">
                  <c:v>-1.7780556187092001E-2</c:v>
                </c:pt>
                <c:pt idx="689" formatCode="General">
                  <c:v>-1.55609640148678E-2</c:v>
                </c:pt>
                <c:pt idx="690" formatCode="General">
                  <c:v>-1.3333368889805E-2</c:v>
                </c:pt>
                <c:pt idx="691" formatCode="General">
                  <c:v>-1.1017078027400399E-2</c:v>
                </c:pt>
                <c:pt idx="692" formatCode="General">
                  <c:v>-8.5738043241645207E-3</c:v>
                </c:pt>
                <c:pt idx="693" formatCode="General">
                  <c:v>-6.0651226408263703E-3</c:v>
                </c:pt>
                <c:pt idx="694" formatCode="General">
                  <c:v>-3.55520181353029E-3</c:v>
                </c:pt>
                <c:pt idx="695" formatCode="General">
                  <c:v>-1.04478361203006E-3</c:v>
                </c:pt>
                <c:pt idx="696" formatCode="General">
                  <c:v>1.44890591560795E-3</c:v>
                </c:pt>
                <c:pt idx="697" formatCode="General">
                  <c:v>3.9711878896772097E-3</c:v>
                </c:pt>
                <c:pt idx="698" formatCode="General">
                  <c:v>6.5569554116851198E-3</c:v>
                </c:pt>
                <c:pt idx="699" formatCode="General">
                  <c:v>9.1373317309967408E-3</c:v>
                </c:pt>
                <c:pt idx="700" formatCode="General">
                  <c:v>1.17069349180783E-2</c:v>
                </c:pt>
                <c:pt idx="701" formatCode="General">
                  <c:v>1.4354246812032101E-2</c:v>
                </c:pt>
                <c:pt idx="702" formatCode="General">
                  <c:v>1.7114932507797598E-2</c:v>
                </c:pt>
                <c:pt idx="703" formatCode="General">
                  <c:v>1.99113046467051E-2</c:v>
                </c:pt>
                <c:pt idx="704" formatCode="General">
                  <c:v>2.2566347466721599E-2</c:v>
                </c:pt>
                <c:pt idx="705" formatCode="General">
                  <c:v>2.49326515454001E-2</c:v>
                </c:pt>
                <c:pt idx="706" formatCode="General">
                  <c:v>2.69871037820274E-2</c:v>
                </c:pt>
                <c:pt idx="707" formatCode="General">
                  <c:v>2.8761347640902799E-2</c:v>
                </c:pt>
                <c:pt idx="708" formatCode="General">
                  <c:v>3.0300786055707501E-2</c:v>
                </c:pt>
                <c:pt idx="709" formatCode="General">
                  <c:v>3.1639560870283398E-2</c:v>
                </c:pt>
                <c:pt idx="710" formatCode="General">
                  <c:v>3.2821562685376997E-2</c:v>
                </c:pt>
                <c:pt idx="711" formatCode="General">
                  <c:v>3.3928713854200598E-2</c:v>
                </c:pt>
                <c:pt idx="712" formatCode="General">
                  <c:v>3.4948533544969899E-2</c:v>
                </c:pt>
                <c:pt idx="713" formatCode="General">
                  <c:v>3.6102289597635999E-2</c:v>
                </c:pt>
                <c:pt idx="714" formatCode="General">
                  <c:v>3.7617184988927001E-2</c:v>
                </c:pt>
                <c:pt idx="715" formatCode="General">
                  <c:v>3.9275199706255703E-2</c:v>
                </c:pt>
                <c:pt idx="716" formatCode="General">
                  <c:v>4.09445339892223E-2</c:v>
                </c:pt>
                <c:pt idx="717" formatCode="General">
                  <c:v>4.2650513487088697E-2</c:v>
                </c:pt>
                <c:pt idx="718" formatCode="General">
                  <c:v>4.4337066318696799E-2</c:v>
                </c:pt>
                <c:pt idx="719" formatCode="General">
                  <c:v>4.5913205741723202E-2</c:v>
                </c:pt>
                <c:pt idx="720" formatCode="General">
                  <c:v>4.7375773731154397E-2</c:v>
                </c:pt>
                <c:pt idx="721" formatCode="General">
                  <c:v>4.8837087501361703E-2</c:v>
                </c:pt>
                <c:pt idx="722" formatCode="General">
                  <c:v>5.0432611083122303E-2</c:v>
                </c:pt>
                <c:pt idx="723" formatCode="General">
                  <c:v>5.2151679201084197E-2</c:v>
                </c:pt>
                <c:pt idx="724" formatCode="General">
                  <c:v>5.3864891473857403E-2</c:v>
                </c:pt>
                <c:pt idx="725" formatCode="General">
                  <c:v>5.5596757533352401E-2</c:v>
                </c:pt>
                <c:pt idx="726" formatCode="General">
                  <c:v>5.75002859286107E-2</c:v>
                </c:pt>
                <c:pt idx="727" formatCode="General">
                  <c:v>5.9587358898631197E-2</c:v>
                </c:pt>
                <c:pt idx="728" formatCode="General">
                  <c:v>6.1776987210539799E-2</c:v>
                </c:pt>
                <c:pt idx="729" formatCode="General">
                  <c:v>6.4104634360665103E-2</c:v>
                </c:pt>
                <c:pt idx="730" formatCode="General">
                  <c:v>6.6541162124078596E-2</c:v>
                </c:pt>
                <c:pt idx="731" formatCode="General">
                  <c:v>6.8884537905037194E-2</c:v>
                </c:pt>
                <c:pt idx="732" formatCode="General">
                  <c:v>7.1047275621607994E-2</c:v>
                </c:pt>
                <c:pt idx="733" formatCode="General">
                  <c:v>7.3003589775303399E-2</c:v>
                </c:pt>
                <c:pt idx="734" formatCode="General">
                  <c:v>7.4943639313683294E-2</c:v>
                </c:pt>
                <c:pt idx="735" formatCode="General">
                  <c:v>7.7057965953995403E-2</c:v>
                </c:pt>
                <c:pt idx="736" formatCode="General">
                  <c:v>7.9083726568964799E-2</c:v>
                </c:pt>
                <c:pt idx="737" formatCode="General">
                  <c:v>8.0802663576477293E-2</c:v>
                </c:pt>
                <c:pt idx="738" formatCode="General">
                  <c:v>8.2116200335409298E-2</c:v>
                </c:pt>
                <c:pt idx="739" formatCode="General">
                  <c:v>8.2809946214449495E-2</c:v>
                </c:pt>
                <c:pt idx="740" formatCode="General">
                  <c:v>8.2761165079720297E-2</c:v>
                </c:pt>
                <c:pt idx="741" formatCode="General">
                  <c:v>8.2039914629740099E-2</c:v>
                </c:pt>
                <c:pt idx="742" formatCode="General">
                  <c:v>8.0831707791715196E-2</c:v>
                </c:pt>
                <c:pt idx="743" formatCode="General">
                  <c:v>7.9334348667401203E-2</c:v>
                </c:pt>
                <c:pt idx="744" formatCode="General">
                  <c:v>7.7824877397480396E-2</c:v>
                </c:pt>
                <c:pt idx="745" formatCode="General">
                  <c:v>7.6678954374653205E-2</c:v>
                </c:pt>
                <c:pt idx="746" formatCode="General">
                  <c:v>7.6055695150894304E-2</c:v>
                </c:pt>
                <c:pt idx="747" formatCode="General">
                  <c:v>7.5984103669377301E-2</c:v>
                </c:pt>
                <c:pt idx="748" formatCode="General">
                  <c:v>7.6428874467912994E-2</c:v>
                </c:pt>
                <c:pt idx="749" formatCode="General">
                  <c:v>7.7189746004801094E-2</c:v>
                </c:pt>
                <c:pt idx="750" formatCode="General">
                  <c:v>7.81209297828728E-2</c:v>
                </c:pt>
                <c:pt idx="751" formatCode="General">
                  <c:v>7.9147649116707394E-2</c:v>
                </c:pt>
                <c:pt idx="752" formatCode="General">
                  <c:v>8.0183019297595498E-2</c:v>
                </c:pt>
                <c:pt idx="753" formatCode="General">
                  <c:v>8.1202728664961005E-2</c:v>
                </c:pt>
                <c:pt idx="754" formatCode="General">
                  <c:v>8.2534911803853694E-2</c:v>
                </c:pt>
                <c:pt idx="755" formatCode="General">
                  <c:v>8.4497310903008202E-2</c:v>
                </c:pt>
                <c:pt idx="756" formatCode="General">
                  <c:v>8.6833740567896903E-2</c:v>
                </c:pt>
                <c:pt idx="757" formatCode="General">
                  <c:v>8.9206550839758703E-2</c:v>
                </c:pt>
                <c:pt idx="758" formatCode="General">
                  <c:v>9.1570562390614493E-2</c:v>
                </c:pt>
                <c:pt idx="759" formatCode="General">
                  <c:v>9.3905735609934995E-2</c:v>
                </c:pt>
                <c:pt idx="760" formatCode="General">
                  <c:v>9.6122919968117601E-2</c:v>
                </c:pt>
                <c:pt idx="761" formatCode="General">
                  <c:v>9.8110887680320003E-2</c:v>
                </c:pt>
                <c:pt idx="762" formatCode="General">
                  <c:v>9.9720087195098298E-2</c:v>
                </c:pt>
                <c:pt idx="763" formatCode="General">
                  <c:v>0.100878622715696</c:v>
                </c:pt>
                <c:pt idx="764" formatCode="General">
                  <c:v>0.10165136733294999</c:v>
                </c:pt>
                <c:pt idx="765" formatCode="General">
                  <c:v>0.10209335775282199</c:v>
                </c:pt>
                <c:pt idx="766" formatCode="General">
                  <c:v>0.102172507437468</c:v>
                </c:pt>
                <c:pt idx="767" formatCode="General">
                  <c:v>0.101900500914343</c:v>
                </c:pt>
                <c:pt idx="768" formatCode="General">
                  <c:v>0.101374392939152</c:v>
                </c:pt>
                <c:pt idx="769" formatCode="General">
                  <c:v>0.100716417104508</c:v>
                </c:pt>
                <c:pt idx="770" formatCode="General">
                  <c:v>0.100030720747581</c:v>
                </c:pt>
                <c:pt idx="771" formatCode="General">
                  <c:v>9.9412594081134495E-2</c:v>
                </c:pt>
                <c:pt idx="772" formatCode="General">
                  <c:v>9.8905404922529E-2</c:v>
                </c:pt>
                <c:pt idx="773" formatCode="General">
                  <c:v>9.8699963620240694E-2</c:v>
                </c:pt>
                <c:pt idx="774" formatCode="General">
                  <c:v>9.8650439307319301E-2</c:v>
                </c:pt>
                <c:pt idx="775" formatCode="General">
                  <c:v>9.8520201145134906E-2</c:v>
                </c:pt>
                <c:pt idx="776" formatCode="General">
                  <c:v>9.8587030111398993E-2</c:v>
                </c:pt>
                <c:pt idx="777" formatCode="General">
                  <c:v>9.8765672719779096E-2</c:v>
                </c:pt>
                <c:pt idx="778" formatCode="General">
                  <c:v>9.8864816902429098E-2</c:v>
                </c:pt>
                <c:pt idx="779" formatCode="General">
                  <c:v>9.8837529546647401E-2</c:v>
                </c:pt>
                <c:pt idx="780" formatCode="General">
                  <c:v>9.8593864873359402E-2</c:v>
                </c:pt>
                <c:pt idx="781" formatCode="General">
                  <c:v>9.8213713710045406E-2</c:v>
                </c:pt>
                <c:pt idx="782" formatCode="General">
                  <c:v>9.7758853629258902E-2</c:v>
                </c:pt>
                <c:pt idx="783" formatCode="General">
                  <c:v>9.7226592450368896E-2</c:v>
                </c:pt>
                <c:pt idx="784" formatCode="General">
                  <c:v>9.6602290143541505E-2</c:v>
                </c:pt>
                <c:pt idx="785" formatCode="General">
                  <c:v>9.5849484262336707E-2</c:v>
                </c:pt>
                <c:pt idx="786" formatCode="General">
                  <c:v>9.4975251523214302E-2</c:v>
                </c:pt>
                <c:pt idx="787" formatCode="General">
                  <c:v>9.4050180770967107E-2</c:v>
                </c:pt>
                <c:pt idx="788" formatCode="General">
                  <c:v>9.3118648112791899E-2</c:v>
                </c:pt>
                <c:pt idx="789" formatCode="General">
                  <c:v>9.2190531580341101E-2</c:v>
                </c:pt>
                <c:pt idx="790" formatCode="General">
                  <c:v>9.12585092168752E-2</c:v>
                </c:pt>
                <c:pt idx="791" formatCode="General">
                  <c:v>9.0262956805421402E-2</c:v>
                </c:pt>
                <c:pt idx="792" formatCode="General">
                  <c:v>8.9199511606529697E-2</c:v>
                </c:pt>
                <c:pt idx="793" formatCode="General">
                  <c:v>8.8095010135693402E-2</c:v>
                </c:pt>
                <c:pt idx="794" formatCode="General">
                  <c:v>8.7170255037914396E-2</c:v>
                </c:pt>
                <c:pt idx="795" formatCode="General">
                  <c:v>8.6523030519329094E-2</c:v>
                </c:pt>
                <c:pt idx="796" formatCode="General">
                  <c:v>8.5817584522867807E-2</c:v>
                </c:pt>
                <c:pt idx="797" formatCode="General">
                  <c:v>8.4945962601434596E-2</c:v>
                </c:pt>
                <c:pt idx="798" formatCode="General">
                  <c:v>8.3972596343541595E-2</c:v>
                </c:pt>
                <c:pt idx="799" formatCode="General">
                  <c:v>8.2812300504467196E-2</c:v>
                </c:pt>
                <c:pt idx="800" formatCode="General">
                  <c:v>8.1321274858791995E-2</c:v>
                </c:pt>
                <c:pt idx="801" formatCode="General">
                  <c:v>7.9400883308399395E-2</c:v>
                </c:pt>
                <c:pt idx="802" formatCode="General">
                  <c:v>7.7110351760499907E-2</c:v>
                </c:pt>
                <c:pt idx="803" formatCode="General">
                  <c:v>7.4522737758091706E-2</c:v>
                </c:pt>
                <c:pt idx="804" formatCode="General">
                  <c:v>7.1663121372951805E-2</c:v>
                </c:pt>
                <c:pt idx="805" formatCode="General">
                  <c:v>6.8640945828383801E-2</c:v>
                </c:pt>
                <c:pt idx="806" formatCode="General">
                  <c:v>6.5563832448360795E-2</c:v>
                </c:pt>
                <c:pt idx="807" formatCode="General">
                  <c:v>6.23849354731782E-2</c:v>
                </c:pt>
                <c:pt idx="808" formatCode="General">
                  <c:v>5.9104226818698903E-2</c:v>
                </c:pt>
                <c:pt idx="809" formatCode="General">
                  <c:v>5.5767738788004097E-2</c:v>
                </c:pt>
                <c:pt idx="810" formatCode="General">
                  <c:v>5.2321668311524197E-2</c:v>
                </c:pt>
                <c:pt idx="811" formatCode="General">
                  <c:v>4.8793467220033401E-2</c:v>
                </c:pt>
                <c:pt idx="812" formatCode="General">
                  <c:v>4.5331483097684699E-2</c:v>
                </c:pt>
                <c:pt idx="813" formatCode="General">
                  <c:v>4.2156602452253798E-2</c:v>
                </c:pt>
                <c:pt idx="814" formatCode="General">
                  <c:v>3.9300231744059798E-2</c:v>
                </c:pt>
                <c:pt idx="815" formatCode="General">
                  <c:v>3.6895813668858302E-2</c:v>
                </c:pt>
                <c:pt idx="816" formatCode="General">
                  <c:v>3.5156099018856399E-2</c:v>
                </c:pt>
                <c:pt idx="817" formatCode="General">
                  <c:v>3.38190712012384E-2</c:v>
                </c:pt>
                <c:pt idx="818" formatCode="General">
                  <c:v>3.2557082128026001E-2</c:v>
                </c:pt>
                <c:pt idx="819" formatCode="General">
                  <c:v>3.1205028955212301E-2</c:v>
                </c:pt>
                <c:pt idx="820" formatCode="General">
                  <c:v>2.9750927876336101E-2</c:v>
                </c:pt>
                <c:pt idx="821" formatCode="General">
                  <c:v>2.8259700284845299E-2</c:v>
                </c:pt>
                <c:pt idx="822" formatCode="General">
                  <c:v>2.66885525540024E-2</c:v>
                </c:pt>
                <c:pt idx="823" formatCode="General">
                  <c:v>2.5075549335416999E-2</c:v>
                </c:pt>
                <c:pt idx="824" formatCode="General">
                  <c:v>2.3515097529992202E-2</c:v>
                </c:pt>
                <c:pt idx="825" formatCode="General">
                  <c:v>2.1990314033426502E-2</c:v>
                </c:pt>
                <c:pt idx="826" formatCode="General">
                  <c:v>2.0515836354407901E-2</c:v>
                </c:pt>
                <c:pt idx="827" formatCode="General">
                  <c:v>1.909301554014E-2</c:v>
                </c:pt>
                <c:pt idx="828" formatCode="General">
                  <c:v>1.7622451317837601E-2</c:v>
                </c:pt>
                <c:pt idx="829" formatCode="General">
                  <c:v>1.59714465928729E-2</c:v>
                </c:pt>
                <c:pt idx="830" formatCode="General">
                  <c:v>1.4073003340849899E-2</c:v>
                </c:pt>
                <c:pt idx="831" formatCode="General">
                  <c:v>1.1947768364713601E-2</c:v>
                </c:pt>
                <c:pt idx="832" formatCode="General">
                  <c:v>9.5270487232094001E-3</c:v>
                </c:pt>
                <c:pt idx="833" formatCode="General">
                  <c:v>6.6595869829769103E-3</c:v>
                </c:pt>
                <c:pt idx="834" formatCode="General">
                  <c:v>3.3934720038478099E-3</c:v>
                </c:pt>
                <c:pt idx="835" formatCode="General">
                  <c:v>1.89428068347236E-4</c:v>
                </c:pt>
                <c:pt idx="836" formatCode="General">
                  <c:v>-2.6177137503781201E-3</c:v>
                </c:pt>
                <c:pt idx="837" formatCode="General">
                  <c:v>-5.2038227189002504E-3</c:v>
                </c:pt>
                <c:pt idx="838" formatCode="General">
                  <c:v>-7.7217017505043098E-3</c:v>
                </c:pt>
                <c:pt idx="839" formatCode="General">
                  <c:v>-1.01161218605939E-2</c:v>
                </c:pt>
                <c:pt idx="840" formatCode="General">
                  <c:v>-1.2329247330271E-2</c:v>
                </c:pt>
                <c:pt idx="841" formatCode="General">
                  <c:v>-1.43022860088419E-2</c:v>
                </c:pt>
                <c:pt idx="842" formatCode="General">
                  <c:v>-1.5937477013573901E-2</c:v>
                </c:pt>
                <c:pt idx="843" formatCode="General">
                  <c:v>-1.7175230620095901E-2</c:v>
                </c:pt>
                <c:pt idx="844" formatCode="General">
                  <c:v>-1.8020862479901398E-2</c:v>
                </c:pt>
                <c:pt idx="845" formatCode="General">
                  <c:v>-1.85286562801882E-2</c:v>
                </c:pt>
                <c:pt idx="846" formatCode="General">
                  <c:v>-1.8783675949992602E-2</c:v>
                </c:pt>
                <c:pt idx="847" formatCode="General">
                  <c:v>-1.8855024784871801E-2</c:v>
                </c:pt>
                <c:pt idx="848" formatCode="General">
                  <c:v>-1.8821477276643E-2</c:v>
                </c:pt>
                <c:pt idx="849" formatCode="General">
                  <c:v>-1.88063532780198E-2</c:v>
                </c:pt>
                <c:pt idx="850" formatCode="General">
                  <c:v>-1.8902986119508101E-2</c:v>
                </c:pt>
                <c:pt idx="851" formatCode="General">
                  <c:v>-1.9135301920367501E-2</c:v>
                </c:pt>
                <c:pt idx="852" formatCode="General">
                  <c:v>-1.9571606258883101E-2</c:v>
                </c:pt>
                <c:pt idx="853" formatCode="General">
                  <c:v>-2.03058109795409E-2</c:v>
                </c:pt>
                <c:pt idx="854" formatCode="General">
                  <c:v>-2.1296440649630301E-2</c:v>
                </c:pt>
                <c:pt idx="855" formatCode="General">
                  <c:v>-2.2506158854227298E-2</c:v>
                </c:pt>
                <c:pt idx="856" formatCode="General">
                  <c:v>-2.3833717662561801E-2</c:v>
                </c:pt>
                <c:pt idx="857" formatCode="General">
                  <c:v>-2.5308015246985598E-2</c:v>
                </c:pt>
                <c:pt idx="858" formatCode="General">
                  <c:v>-2.73342195335564E-2</c:v>
                </c:pt>
                <c:pt idx="859" formatCode="General">
                  <c:v>-3.0143891820609899E-2</c:v>
                </c:pt>
                <c:pt idx="860" formatCode="General">
                  <c:v>-3.3556871488814803E-2</c:v>
                </c:pt>
                <c:pt idx="861" formatCode="General">
                  <c:v>-3.72436586471908E-2</c:v>
                </c:pt>
                <c:pt idx="862" formatCode="General">
                  <c:v>-4.09697455985868E-2</c:v>
                </c:pt>
                <c:pt idx="863" formatCode="General">
                  <c:v>-4.4587095248221097E-2</c:v>
                </c:pt>
                <c:pt idx="864" formatCode="General">
                  <c:v>-4.80376293487534E-2</c:v>
                </c:pt>
                <c:pt idx="865" formatCode="General">
                  <c:v>-5.1262390456750802E-2</c:v>
                </c:pt>
                <c:pt idx="866" formatCode="General">
                  <c:v>-5.4132514602636697E-2</c:v>
                </c:pt>
                <c:pt idx="867" formatCode="General">
                  <c:v>-5.6620757603893103E-2</c:v>
                </c:pt>
                <c:pt idx="868" formatCode="General">
                  <c:v>-5.8755897891263502E-2</c:v>
                </c:pt>
                <c:pt idx="869" formatCode="General">
                  <c:v>-6.0611715933387898E-2</c:v>
                </c:pt>
                <c:pt idx="870" formatCode="General">
                  <c:v>-6.2295362975786202E-2</c:v>
                </c:pt>
                <c:pt idx="871" formatCode="General">
                  <c:v>-6.3862131138962802E-2</c:v>
                </c:pt>
                <c:pt idx="872" formatCode="General">
                  <c:v>-6.5298232742639406E-2</c:v>
                </c:pt>
                <c:pt idx="873" formatCode="General">
                  <c:v>-6.6551623249035005E-2</c:v>
                </c:pt>
                <c:pt idx="874" formatCode="General">
                  <c:v>-6.7643514950889397E-2</c:v>
                </c:pt>
                <c:pt idx="875" formatCode="General">
                  <c:v>-6.86204122519712E-2</c:v>
                </c:pt>
                <c:pt idx="876" formatCode="General">
                  <c:v>-6.9499461694007503E-2</c:v>
                </c:pt>
                <c:pt idx="877" formatCode="General">
                  <c:v>-7.0195020745448394E-2</c:v>
                </c:pt>
                <c:pt idx="878" formatCode="General">
                  <c:v>-7.0818107575860795E-2</c:v>
                </c:pt>
                <c:pt idx="879" formatCode="General">
                  <c:v>-7.1668426846544203E-2</c:v>
                </c:pt>
                <c:pt idx="880" formatCode="General">
                  <c:v>-7.2780228063871105E-2</c:v>
                </c:pt>
                <c:pt idx="881" formatCode="General">
                  <c:v>-7.40448249035012E-2</c:v>
                </c:pt>
                <c:pt idx="882" formatCode="General">
                  <c:v>-7.5372231846242005E-2</c:v>
                </c:pt>
                <c:pt idx="883" formatCode="General">
                  <c:v>-7.6854047981587695E-2</c:v>
                </c:pt>
                <c:pt idx="884" formatCode="General">
                  <c:v>-7.8680560549031303E-2</c:v>
                </c:pt>
                <c:pt idx="885" formatCode="General">
                  <c:v>-8.08551836148583E-2</c:v>
                </c:pt>
                <c:pt idx="886" formatCode="General">
                  <c:v>-8.3316355711315196E-2</c:v>
                </c:pt>
                <c:pt idx="887" formatCode="General">
                  <c:v>-8.60600506028045E-2</c:v>
                </c:pt>
                <c:pt idx="888" formatCode="General">
                  <c:v>-8.8974693113518105E-2</c:v>
                </c:pt>
                <c:pt idx="889" formatCode="General">
                  <c:v>-9.1842309571083997E-2</c:v>
                </c:pt>
                <c:pt idx="890" formatCode="General">
                  <c:v>-9.4584133902071807E-2</c:v>
                </c:pt>
                <c:pt idx="891" formatCode="General">
                  <c:v>-9.7220364408169099E-2</c:v>
                </c:pt>
                <c:pt idx="892" formatCode="General">
                  <c:v>-9.9826657238398397E-2</c:v>
                </c:pt>
                <c:pt idx="893" formatCode="General">
                  <c:v>-0.10240627441901499</c:v>
                </c:pt>
                <c:pt idx="894" formatCode="General">
                  <c:v>-0.104734868141518</c:v>
                </c:pt>
                <c:pt idx="895" formatCode="General">
                  <c:v>-0.106649683735396</c:v>
                </c:pt>
                <c:pt idx="896" formatCode="General">
                  <c:v>-0.108075109137903</c:v>
                </c:pt>
                <c:pt idx="897" formatCode="General">
                  <c:v>-0.108918737657706</c:v>
                </c:pt>
                <c:pt idx="898" formatCode="General">
                  <c:v>-0.108922472764823</c:v>
                </c:pt>
                <c:pt idx="899" formatCode="General">
                  <c:v>-0.10796061020726901</c:v>
                </c:pt>
                <c:pt idx="900" formatCode="General">
                  <c:v>-0.106376332107659</c:v>
                </c:pt>
                <c:pt idx="901" formatCode="General">
                  <c:v>-0.10444426319153401</c:v>
                </c:pt>
                <c:pt idx="902" formatCode="General">
                  <c:v>-0.102253145699299</c:v>
                </c:pt>
                <c:pt idx="903" formatCode="General">
                  <c:v>-0.100017743759302</c:v>
                </c:pt>
                <c:pt idx="904" formatCode="General">
                  <c:v>-9.8068465336612495E-2</c:v>
                </c:pt>
                <c:pt idx="905" formatCode="General">
                  <c:v>-9.6573739615426799E-2</c:v>
                </c:pt>
                <c:pt idx="906" formatCode="General">
                  <c:v>-9.5464035549534101E-2</c:v>
                </c:pt>
                <c:pt idx="907" formatCode="General">
                  <c:v>-9.4698474452425199E-2</c:v>
                </c:pt>
                <c:pt idx="908" formatCode="General">
                  <c:v>-9.4346993860468395E-2</c:v>
                </c:pt>
                <c:pt idx="909" formatCode="General">
                  <c:v>-9.4460150702220899E-2</c:v>
                </c:pt>
                <c:pt idx="910" formatCode="General">
                  <c:v>-9.5118979372745202E-2</c:v>
                </c:pt>
                <c:pt idx="911" formatCode="General">
                  <c:v>-9.6410803788971905E-2</c:v>
                </c:pt>
                <c:pt idx="912" formatCode="General">
                  <c:v>-9.8292254387506994E-2</c:v>
                </c:pt>
                <c:pt idx="913" formatCode="General">
                  <c:v>-0.100698502698523</c:v>
                </c:pt>
                <c:pt idx="914" formatCode="General">
                  <c:v>-0.103490068517729</c:v>
                </c:pt>
                <c:pt idx="915" formatCode="General">
                  <c:v>-0.10634307862676499</c:v>
                </c:pt>
                <c:pt idx="916" formatCode="General">
                  <c:v>-0.108976066309382</c:v>
                </c:pt>
                <c:pt idx="917" formatCode="General">
                  <c:v>-0.111265012692257</c:v>
                </c:pt>
                <c:pt idx="918" formatCode="General">
                  <c:v>-0.113118074537334</c:v>
                </c:pt>
                <c:pt idx="919" formatCode="General">
                  <c:v>-0.114160157427658</c:v>
                </c:pt>
                <c:pt idx="920" formatCode="General">
                  <c:v>-0.11412338120288799</c:v>
                </c:pt>
                <c:pt idx="921" formatCode="General">
                  <c:v>-0.11341103811596</c:v>
                </c:pt>
                <c:pt idx="922" formatCode="General">
                  <c:v>-0.112400448135815</c:v>
                </c:pt>
                <c:pt idx="923" formatCode="General">
                  <c:v>-0.11107334803496199</c:v>
                </c:pt>
                <c:pt idx="924" formatCode="General">
                  <c:v>-0.109449382335746</c:v>
                </c:pt>
                <c:pt idx="925" formatCode="General">
                  <c:v>-0.10765486998629401</c:v>
                </c:pt>
                <c:pt idx="926" formatCode="General">
                  <c:v>-0.105704542301378</c:v>
                </c:pt>
                <c:pt idx="927" formatCode="General">
                  <c:v>-0.103567388942229</c:v>
                </c:pt>
                <c:pt idx="928" formatCode="General">
                  <c:v>-0.101319552834928</c:v>
                </c:pt>
                <c:pt idx="929" formatCode="General">
                  <c:v>-9.9002614111352499E-2</c:v>
                </c:pt>
                <c:pt idx="930" formatCode="General">
                  <c:v>-9.6643868315815895E-2</c:v>
                </c:pt>
                <c:pt idx="931" formatCode="General">
                  <c:v>-9.4397646813881297E-2</c:v>
                </c:pt>
                <c:pt idx="932" formatCode="General">
                  <c:v>-9.2375838753348996E-2</c:v>
                </c:pt>
                <c:pt idx="933" formatCode="General">
                  <c:v>-9.0543863293136795E-2</c:v>
                </c:pt>
                <c:pt idx="934" formatCode="General">
                  <c:v>-8.8962130153419E-2</c:v>
                </c:pt>
                <c:pt idx="935" formatCode="General">
                  <c:v>-8.7732127952252895E-2</c:v>
                </c:pt>
                <c:pt idx="936" formatCode="General">
                  <c:v>-8.6768814241133002E-2</c:v>
                </c:pt>
                <c:pt idx="937" formatCode="General">
                  <c:v>-8.5958830503865796E-2</c:v>
                </c:pt>
                <c:pt idx="938" formatCode="General">
                  <c:v>-8.5230019610858507E-2</c:v>
                </c:pt>
                <c:pt idx="939" formatCode="General">
                  <c:v>-8.4555962178580593E-2</c:v>
                </c:pt>
                <c:pt idx="940" formatCode="General">
                  <c:v>-8.3763175240665899E-2</c:v>
                </c:pt>
                <c:pt idx="941" formatCode="General">
                  <c:v>-8.2543874695265695E-2</c:v>
                </c:pt>
                <c:pt idx="942" formatCode="General">
                  <c:v>-8.0978929880439601E-2</c:v>
                </c:pt>
                <c:pt idx="943" formatCode="General">
                  <c:v>-7.9239772689953997E-2</c:v>
                </c:pt>
                <c:pt idx="944" formatCode="General">
                  <c:v>-7.7327694359152696E-2</c:v>
                </c:pt>
                <c:pt idx="945" formatCode="General">
                  <c:v>-7.5337195428165998E-2</c:v>
                </c:pt>
                <c:pt idx="946" formatCode="General">
                  <c:v>-7.3359867438670706E-2</c:v>
                </c:pt>
                <c:pt idx="947" formatCode="General">
                  <c:v>-7.1516267065883904E-2</c:v>
                </c:pt>
                <c:pt idx="948" formatCode="General">
                  <c:v>-7.0015436044057106E-2</c:v>
                </c:pt>
                <c:pt idx="949" formatCode="General">
                  <c:v>-6.8909081054464097E-2</c:v>
                </c:pt>
                <c:pt idx="950" formatCode="General">
                  <c:v>-6.8241593667220504E-2</c:v>
                </c:pt>
                <c:pt idx="951" formatCode="General">
                  <c:v>-6.8096111070690704E-2</c:v>
                </c:pt>
                <c:pt idx="952" formatCode="General">
                  <c:v>-6.8233160872330403E-2</c:v>
                </c:pt>
                <c:pt idx="953" formatCode="General">
                  <c:v>-6.8374683778249998E-2</c:v>
                </c:pt>
                <c:pt idx="954" formatCode="General">
                  <c:v>-6.8401568695483195E-2</c:v>
                </c:pt>
                <c:pt idx="955" formatCode="General">
                  <c:v>-6.8253566721706599E-2</c:v>
                </c:pt>
                <c:pt idx="956" formatCode="General">
                  <c:v>-6.7977765524223896E-2</c:v>
                </c:pt>
                <c:pt idx="957" formatCode="General">
                  <c:v>-6.7582752023805301E-2</c:v>
                </c:pt>
                <c:pt idx="958" formatCode="General">
                  <c:v>-6.7048981804803301E-2</c:v>
                </c:pt>
                <c:pt idx="959" formatCode="General">
                  <c:v>-6.6556076910213702E-2</c:v>
                </c:pt>
                <c:pt idx="960" formatCode="General">
                  <c:v>-6.5987366132841202E-2</c:v>
                </c:pt>
                <c:pt idx="961" formatCode="General">
                  <c:v>-6.4897857254306898E-2</c:v>
                </c:pt>
                <c:pt idx="962" formatCode="General">
                  <c:v>-6.3375353090159001E-2</c:v>
                </c:pt>
                <c:pt idx="963" formatCode="General">
                  <c:v>-6.1632528125414497E-2</c:v>
                </c:pt>
                <c:pt idx="964" formatCode="General">
                  <c:v>-5.9642727543626102E-2</c:v>
                </c:pt>
                <c:pt idx="965" formatCode="General">
                  <c:v>-5.7409063375660499E-2</c:v>
                </c:pt>
                <c:pt idx="966" formatCode="General">
                  <c:v>-5.4929247618181798E-2</c:v>
                </c:pt>
                <c:pt idx="967" formatCode="General">
                  <c:v>-5.2219566695305898E-2</c:v>
                </c:pt>
                <c:pt idx="968" formatCode="General">
                  <c:v>-4.9357635179201401E-2</c:v>
                </c:pt>
                <c:pt idx="969" formatCode="General">
                  <c:v>-4.6452796089479102E-2</c:v>
                </c:pt>
                <c:pt idx="970" formatCode="General">
                  <c:v>-4.3594181823643503E-2</c:v>
                </c:pt>
                <c:pt idx="971" formatCode="General">
                  <c:v>-4.0837526634615297E-2</c:v>
                </c:pt>
                <c:pt idx="972" formatCode="General">
                  <c:v>-3.8193829681077499E-2</c:v>
                </c:pt>
                <c:pt idx="973" formatCode="General">
                  <c:v>-3.5740766699149697E-2</c:v>
                </c:pt>
                <c:pt idx="974" formatCode="General">
                  <c:v>-3.3610345346459E-2</c:v>
                </c:pt>
                <c:pt idx="975" formatCode="General">
                  <c:v>-3.1950662055713397E-2</c:v>
                </c:pt>
                <c:pt idx="976" formatCode="General">
                  <c:v>-3.0806850386598798E-2</c:v>
                </c:pt>
                <c:pt idx="977" formatCode="General">
                  <c:v>-2.9938115136681698E-2</c:v>
                </c:pt>
                <c:pt idx="978" formatCode="General">
                  <c:v>-2.9118994710311201E-2</c:v>
                </c:pt>
                <c:pt idx="979" formatCode="General">
                  <c:v>-2.8343375109233598E-2</c:v>
                </c:pt>
                <c:pt idx="980" formatCode="General">
                  <c:v>-2.7671091616641798E-2</c:v>
                </c:pt>
                <c:pt idx="981" formatCode="General">
                  <c:v>-2.69799351264235E-2</c:v>
                </c:pt>
                <c:pt idx="982" formatCode="General">
                  <c:v>-2.6006223532389201E-2</c:v>
                </c:pt>
                <c:pt idx="983" formatCode="General">
                  <c:v>-2.4794176444225002E-2</c:v>
                </c:pt>
                <c:pt idx="984" formatCode="General">
                  <c:v>-2.34082886247645E-2</c:v>
                </c:pt>
                <c:pt idx="985" formatCode="General">
                  <c:v>-2.1755098303847399E-2</c:v>
                </c:pt>
                <c:pt idx="986" formatCode="General">
                  <c:v>-1.9858887181848799E-2</c:v>
                </c:pt>
                <c:pt idx="987" formatCode="General">
                  <c:v>-1.77153757043725E-2</c:v>
                </c:pt>
                <c:pt idx="988" formatCode="General">
                  <c:v>-1.53077905570054E-2</c:v>
                </c:pt>
                <c:pt idx="989" formatCode="General">
                  <c:v>-1.26929162450229E-2</c:v>
                </c:pt>
                <c:pt idx="990" formatCode="General">
                  <c:v>-9.8529162033630605E-3</c:v>
                </c:pt>
                <c:pt idx="991" formatCode="General">
                  <c:v>-6.7549496532360804E-3</c:v>
                </c:pt>
                <c:pt idx="992" formatCode="General">
                  <c:v>-3.4419850942768301E-3</c:v>
                </c:pt>
                <c:pt idx="993">
                  <c:v>2.9015413863492399E-5</c:v>
                </c:pt>
                <c:pt idx="994" formatCode="General">
                  <c:v>3.5659815922733E-3</c:v>
                </c:pt>
                <c:pt idx="995" formatCode="General">
                  <c:v>7.1238269956426003E-3</c:v>
                </c:pt>
                <c:pt idx="996" formatCode="General">
                  <c:v>1.0733928022624401E-2</c:v>
                </c:pt>
                <c:pt idx="997" formatCode="General">
                  <c:v>1.4399004027584801E-2</c:v>
                </c:pt>
                <c:pt idx="998" formatCode="General">
                  <c:v>1.8065403436392801E-2</c:v>
                </c:pt>
                <c:pt idx="999" formatCode="General">
                  <c:v>2.16363022523135E-2</c:v>
                </c:pt>
                <c:pt idx="1000" formatCode="General">
                  <c:v>2.4895993124633701E-2</c:v>
                </c:pt>
                <c:pt idx="1001" formatCode="General">
                  <c:v>2.7622494282509801E-2</c:v>
                </c:pt>
                <c:pt idx="1002" formatCode="General">
                  <c:v>2.97388657411123E-2</c:v>
                </c:pt>
                <c:pt idx="1003" formatCode="General">
                  <c:v>3.12263435429905E-2</c:v>
                </c:pt>
                <c:pt idx="1004" formatCode="General">
                  <c:v>3.2232726461099398E-2</c:v>
                </c:pt>
                <c:pt idx="1005" formatCode="General">
                  <c:v>3.2965705492775603E-2</c:v>
                </c:pt>
                <c:pt idx="1006" formatCode="General">
                  <c:v>3.3588323572364902E-2</c:v>
                </c:pt>
                <c:pt idx="1007" formatCode="General">
                  <c:v>3.4044688152441299E-2</c:v>
                </c:pt>
                <c:pt idx="1008" formatCode="General">
                  <c:v>3.4433222778799198E-2</c:v>
                </c:pt>
                <c:pt idx="1009" formatCode="General">
                  <c:v>3.5433962622704498E-2</c:v>
                </c:pt>
                <c:pt idx="1010" formatCode="General">
                  <c:v>3.7196973105279703E-2</c:v>
                </c:pt>
                <c:pt idx="1011" formatCode="General">
                  <c:v>3.9472401351598602E-2</c:v>
                </c:pt>
                <c:pt idx="1012" formatCode="General">
                  <c:v>4.2325713249379497E-2</c:v>
                </c:pt>
                <c:pt idx="1013" formatCode="General">
                  <c:v>4.5957516179301099E-2</c:v>
                </c:pt>
                <c:pt idx="1014" formatCode="General">
                  <c:v>5.0510492924033298E-2</c:v>
                </c:pt>
                <c:pt idx="1015" formatCode="General">
                  <c:v>5.5769289021765901E-2</c:v>
                </c:pt>
                <c:pt idx="1016" formatCode="General">
                  <c:v>6.1397388279463699E-2</c:v>
                </c:pt>
                <c:pt idx="1017" formatCode="General">
                  <c:v>6.7182430941132396E-2</c:v>
                </c:pt>
                <c:pt idx="1018" formatCode="General">
                  <c:v>7.2935702981355099E-2</c:v>
                </c:pt>
                <c:pt idx="1019" formatCode="General">
                  <c:v>7.8505850587123199E-2</c:v>
                </c:pt>
                <c:pt idx="1020" formatCode="General">
                  <c:v>8.3845311896677793E-2</c:v>
                </c:pt>
                <c:pt idx="1021" formatCode="General">
                  <c:v>8.8854207580628605E-2</c:v>
                </c:pt>
                <c:pt idx="1022" formatCode="General">
                  <c:v>9.32958499799251E-2</c:v>
                </c:pt>
                <c:pt idx="1023" formatCode="General">
                  <c:v>9.73041706407623E-2</c:v>
                </c:pt>
                <c:pt idx="1024" formatCode="General">
                  <c:v>0.101169874349329</c:v>
                </c:pt>
                <c:pt idx="1025" formatCode="General">
                  <c:v>0.104669517425123</c:v>
                </c:pt>
                <c:pt idx="1026" formatCode="General">
                  <c:v>0.107486355656104</c:v>
                </c:pt>
                <c:pt idx="1027" formatCode="General">
                  <c:v>0.109484995570373</c:v>
                </c:pt>
                <c:pt idx="1028" formatCode="General">
                  <c:v>0.11068384731813199</c:v>
                </c:pt>
                <c:pt idx="1029" formatCode="General">
                  <c:v>0.11113774754007499</c:v>
                </c:pt>
                <c:pt idx="1030" formatCode="General">
                  <c:v>0.110794994163331</c:v>
                </c:pt>
                <c:pt idx="1031" formatCode="General">
                  <c:v>0.109706691463265</c:v>
                </c:pt>
                <c:pt idx="1032" formatCode="General">
                  <c:v>0.108073593329478</c:v>
                </c:pt>
                <c:pt idx="1033" formatCode="General">
                  <c:v>0.106121322085766</c:v>
                </c:pt>
                <c:pt idx="1034" formatCode="General">
                  <c:v>0.103994816509532</c:v>
                </c:pt>
                <c:pt idx="1035" formatCode="General">
                  <c:v>0.10178926884867499</c:v>
                </c:pt>
                <c:pt idx="1036" formatCode="General">
                  <c:v>9.9590886481674204E-2</c:v>
                </c:pt>
                <c:pt idx="1037" formatCode="General">
                  <c:v>9.7467631082065798E-2</c:v>
                </c:pt>
                <c:pt idx="1038" formatCode="General">
                  <c:v>9.5523137246582804E-2</c:v>
                </c:pt>
                <c:pt idx="1039" formatCode="General">
                  <c:v>9.3847866092686097E-2</c:v>
                </c:pt>
                <c:pt idx="1040" formatCode="General">
                  <c:v>9.2544892381936694E-2</c:v>
                </c:pt>
                <c:pt idx="1041" formatCode="General">
                  <c:v>9.1765751798547193E-2</c:v>
                </c:pt>
                <c:pt idx="1042" formatCode="General">
                  <c:v>9.1505859155307206E-2</c:v>
                </c:pt>
                <c:pt idx="1043" formatCode="General">
                  <c:v>9.1948117015264896E-2</c:v>
                </c:pt>
                <c:pt idx="1044" formatCode="General">
                  <c:v>9.3197586414965103E-2</c:v>
                </c:pt>
                <c:pt idx="1045" formatCode="General">
                  <c:v>9.5042933295421905E-2</c:v>
                </c:pt>
                <c:pt idx="1046" formatCode="General">
                  <c:v>9.7535867201341997E-2</c:v>
                </c:pt>
                <c:pt idx="1047" formatCode="General">
                  <c:v>0.10068336626206099</c:v>
                </c:pt>
                <c:pt idx="1048" formatCode="General">
                  <c:v>0.104234023704423</c:v>
                </c:pt>
                <c:pt idx="1049" formatCode="General">
                  <c:v>0.10781044849834499</c:v>
                </c:pt>
                <c:pt idx="1050" formatCode="General">
                  <c:v>0.111184399432426</c:v>
                </c:pt>
                <c:pt idx="1051" formatCode="General">
                  <c:v>0.11424684000956301</c:v>
                </c:pt>
                <c:pt idx="1052" formatCode="General">
                  <c:v>0.11683500579916201</c:v>
                </c:pt>
                <c:pt idx="1053" formatCode="General">
                  <c:v>0.11881794089037701</c:v>
                </c:pt>
                <c:pt idx="1054" formatCode="General">
                  <c:v>0.1201336945558</c:v>
                </c:pt>
                <c:pt idx="1055" formatCode="General">
                  <c:v>0.120818578863499</c:v>
                </c:pt>
                <c:pt idx="1056" formatCode="General">
                  <c:v>0.120954652602927</c:v>
                </c:pt>
                <c:pt idx="1057" formatCode="General">
                  <c:v>0.12067368436796699</c:v>
                </c:pt>
                <c:pt idx="1058" formatCode="General">
                  <c:v>0.12003555651275299</c:v>
                </c:pt>
                <c:pt idx="1059" formatCode="General">
                  <c:v>0.119032729942184</c:v>
                </c:pt>
                <c:pt idx="1060" formatCode="General">
                  <c:v>0.11766465098201601</c:v>
                </c:pt>
                <c:pt idx="1061" formatCode="General">
                  <c:v>0.116036027780513</c:v>
                </c:pt>
                <c:pt idx="1062" formatCode="General">
                  <c:v>0.11430383652191101</c:v>
                </c:pt>
                <c:pt idx="1063" formatCode="General">
                  <c:v>0.112547198099271</c:v>
                </c:pt>
                <c:pt idx="1064" formatCode="General">
                  <c:v>0.111137137440028</c:v>
                </c:pt>
                <c:pt idx="1065" formatCode="General">
                  <c:v>0.110096038403439</c:v>
                </c:pt>
                <c:pt idx="1066" formatCode="General">
                  <c:v>0.109151171639156</c:v>
                </c:pt>
                <c:pt idx="1067" formatCode="General">
                  <c:v>0.108361240256809</c:v>
                </c:pt>
                <c:pt idx="1068" formatCode="General">
                  <c:v>0.107728543006192</c:v>
                </c:pt>
                <c:pt idx="1069" formatCode="General">
                  <c:v>0.107240332448027</c:v>
                </c:pt>
                <c:pt idx="1070" formatCode="General">
                  <c:v>0.106853693496087</c:v>
                </c:pt>
                <c:pt idx="1071" formatCode="General">
                  <c:v>0.106568773241529</c:v>
                </c:pt>
                <c:pt idx="1072" formatCode="General">
                  <c:v>0.106406866816931</c:v>
                </c:pt>
                <c:pt idx="1073" formatCode="General">
                  <c:v>0.10631247889647601</c:v>
                </c:pt>
                <c:pt idx="1074" formatCode="General">
                  <c:v>0.106282056415462</c:v>
                </c:pt>
                <c:pt idx="1075" formatCode="General">
                  <c:v>0.106338899021908</c:v>
                </c:pt>
                <c:pt idx="1076" formatCode="General">
                  <c:v>0.106423893222206</c:v>
                </c:pt>
                <c:pt idx="1077" formatCode="General">
                  <c:v>0.10645324179589399</c:v>
                </c:pt>
                <c:pt idx="1078" formatCode="General">
                  <c:v>0.10642812688304699</c:v>
                </c:pt>
                <c:pt idx="1079" formatCode="General">
                  <c:v>0.10636655657411</c:v>
                </c:pt>
                <c:pt idx="1080" formatCode="General">
                  <c:v>0.106245316790189</c:v>
                </c:pt>
                <c:pt idx="1081" formatCode="General">
                  <c:v>0.106043775918476</c:v>
                </c:pt>
                <c:pt idx="1082" formatCode="General">
                  <c:v>0.10573444061689399</c:v>
                </c:pt>
                <c:pt idx="1083" formatCode="General">
                  <c:v>0.10524332597356</c:v>
                </c:pt>
                <c:pt idx="1084" formatCode="General">
                  <c:v>0.10477570581055</c:v>
                </c:pt>
                <c:pt idx="1085" formatCode="General">
                  <c:v>0.104553193752127</c:v>
                </c:pt>
                <c:pt idx="1086" formatCode="General">
                  <c:v>0.10427802439759901</c:v>
                </c:pt>
                <c:pt idx="1087" formatCode="General">
                  <c:v>0.10373479384437</c:v>
                </c:pt>
                <c:pt idx="1088" formatCode="General">
                  <c:v>0.10296365066796299</c:v>
                </c:pt>
                <c:pt idx="1089" formatCode="General">
                  <c:v>0.101893500668452</c:v>
                </c:pt>
                <c:pt idx="1090" formatCode="General">
                  <c:v>0.100452545382233</c:v>
                </c:pt>
                <c:pt idx="1091" formatCode="General">
                  <c:v>9.8793828616314597E-2</c:v>
                </c:pt>
                <c:pt idx="1092" formatCode="General">
                  <c:v>9.7181101209462606E-2</c:v>
                </c:pt>
                <c:pt idx="1093" formatCode="General">
                  <c:v>9.5661864629528096E-2</c:v>
                </c:pt>
                <c:pt idx="1094" formatCode="General">
                  <c:v>9.4130500320456501E-2</c:v>
                </c:pt>
                <c:pt idx="1095" formatCode="General">
                  <c:v>9.2540944539502304E-2</c:v>
                </c:pt>
                <c:pt idx="1096" formatCode="General">
                  <c:v>9.1017023336517094E-2</c:v>
                </c:pt>
                <c:pt idx="1097" formatCode="General">
                  <c:v>8.9692000370392905E-2</c:v>
                </c:pt>
                <c:pt idx="1098" formatCode="General">
                  <c:v>8.8509269502032001E-2</c:v>
                </c:pt>
                <c:pt idx="1099" formatCode="General">
                  <c:v>8.7450000540631595E-2</c:v>
                </c:pt>
                <c:pt idx="1100" formatCode="General">
                  <c:v>8.6541900549678696E-2</c:v>
                </c:pt>
                <c:pt idx="1101" formatCode="General">
                  <c:v>8.5837826189739994E-2</c:v>
                </c:pt>
                <c:pt idx="1102" formatCode="General">
                  <c:v>8.53306369228439E-2</c:v>
                </c:pt>
                <c:pt idx="1103" formatCode="General">
                  <c:v>8.5005556646650798E-2</c:v>
                </c:pt>
                <c:pt idx="1104" formatCode="General">
                  <c:v>8.4967751259383995E-2</c:v>
                </c:pt>
                <c:pt idx="1105" formatCode="General">
                  <c:v>8.5419872312766598E-2</c:v>
                </c:pt>
                <c:pt idx="1106" formatCode="General">
                  <c:v>8.6196467931603196E-2</c:v>
                </c:pt>
                <c:pt idx="1107" formatCode="General">
                  <c:v>8.6919414410477902E-2</c:v>
                </c:pt>
                <c:pt idx="1108" formatCode="General">
                  <c:v>8.7416003549226906E-2</c:v>
                </c:pt>
                <c:pt idx="1109" formatCode="General">
                  <c:v>8.75467257372054E-2</c:v>
                </c:pt>
                <c:pt idx="1110" formatCode="General">
                  <c:v>8.7352295962910498E-2</c:v>
                </c:pt>
                <c:pt idx="1111" formatCode="General">
                  <c:v>8.6795325849617605E-2</c:v>
                </c:pt>
                <c:pt idx="1112" formatCode="General">
                  <c:v>8.5794428858103497E-2</c:v>
                </c:pt>
                <c:pt idx="1113" formatCode="General">
                  <c:v>8.4469141120445707E-2</c:v>
                </c:pt>
                <c:pt idx="1114" formatCode="General">
                  <c:v>8.2927449622940103E-2</c:v>
                </c:pt>
                <c:pt idx="1115" formatCode="General">
                  <c:v>8.1115256435076402E-2</c:v>
                </c:pt>
                <c:pt idx="1116" formatCode="General">
                  <c:v>7.9180292419104306E-2</c:v>
                </c:pt>
                <c:pt idx="1117" formatCode="General">
                  <c:v>7.72759500457008E-2</c:v>
                </c:pt>
                <c:pt idx="1118" formatCode="General">
                  <c:v>7.52585371224853E-2</c:v>
                </c:pt>
                <c:pt idx="1119" formatCode="General">
                  <c:v>7.3077462145800506E-2</c:v>
                </c:pt>
                <c:pt idx="1120" formatCode="General">
                  <c:v>7.0722027648370905E-2</c:v>
                </c:pt>
                <c:pt idx="1121" formatCode="General">
                  <c:v>6.8233269322853202E-2</c:v>
                </c:pt>
                <c:pt idx="1122" formatCode="General">
                  <c:v>6.5770428468830897E-2</c:v>
                </c:pt>
                <c:pt idx="1123" formatCode="General">
                  <c:v>6.3282976866525106E-2</c:v>
                </c:pt>
                <c:pt idx="1124" formatCode="General">
                  <c:v>6.0662388480968103E-2</c:v>
                </c:pt>
                <c:pt idx="1125" formatCode="General">
                  <c:v>5.8268209659826202E-2</c:v>
                </c:pt>
                <c:pt idx="1126" formatCode="General">
                  <c:v>5.6298034569346601E-2</c:v>
                </c:pt>
                <c:pt idx="1127" formatCode="General">
                  <c:v>5.43660041444093E-2</c:v>
                </c:pt>
                <c:pt idx="1128" formatCode="General">
                  <c:v>5.2411720719381397E-2</c:v>
                </c:pt>
                <c:pt idx="1129" formatCode="General">
                  <c:v>5.0596196764589901E-2</c:v>
                </c:pt>
                <c:pt idx="1130" formatCode="General">
                  <c:v>4.90176920006248E-2</c:v>
                </c:pt>
                <c:pt idx="1131" formatCode="General">
                  <c:v>4.7756113290317301E-2</c:v>
                </c:pt>
                <c:pt idx="1132" formatCode="General">
                  <c:v>4.66200134192346E-2</c:v>
                </c:pt>
                <c:pt idx="1133" formatCode="General">
                  <c:v>4.5303027538231497E-2</c:v>
                </c:pt>
                <c:pt idx="1134" formatCode="General">
                  <c:v>4.3698066037310503E-2</c:v>
                </c:pt>
                <c:pt idx="1135" formatCode="General">
                  <c:v>4.1886641172023398E-2</c:v>
                </c:pt>
                <c:pt idx="1136" formatCode="General">
                  <c:v>3.9820455005046301E-2</c:v>
                </c:pt>
                <c:pt idx="1137" formatCode="General">
                  <c:v>3.7388700797461302E-2</c:v>
                </c:pt>
                <c:pt idx="1138" formatCode="General">
                  <c:v>3.4640228172568698E-2</c:v>
                </c:pt>
                <c:pt idx="1139" formatCode="General">
                  <c:v>3.1733277930889398E-2</c:v>
                </c:pt>
                <c:pt idx="1140" formatCode="General">
                  <c:v>2.8823559348997701E-2</c:v>
                </c:pt>
                <c:pt idx="1141" formatCode="General">
                  <c:v>2.6083493816198299E-2</c:v>
                </c:pt>
                <c:pt idx="1142" formatCode="General">
                  <c:v>2.35220243803482E-2</c:v>
                </c:pt>
                <c:pt idx="1143" formatCode="General">
                  <c:v>2.1004257353959499E-2</c:v>
                </c:pt>
                <c:pt idx="1144" formatCode="General">
                  <c:v>1.8585297883213302E-2</c:v>
                </c:pt>
                <c:pt idx="1145" formatCode="General">
                  <c:v>1.6664367012168502E-2</c:v>
                </c:pt>
                <c:pt idx="1146" formatCode="General">
                  <c:v>1.51779200429055E-2</c:v>
                </c:pt>
                <c:pt idx="1147" formatCode="General">
                  <c:v>1.3656409646321701E-2</c:v>
                </c:pt>
                <c:pt idx="1148" formatCode="General">
                  <c:v>1.2039899178769801E-2</c:v>
                </c:pt>
                <c:pt idx="1149" formatCode="General">
                  <c:v>1.03069152748477E-2</c:v>
                </c:pt>
                <c:pt idx="1150" formatCode="General">
                  <c:v>8.39101773009099E-3</c:v>
                </c:pt>
                <c:pt idx="1151" formatCode="General">
                  <c:v>6.2464985550192802E-3</c:v>
                </c:pt>
                <c:pt idx="1152" formatCode="General">
                  <c:v>3.89714743048592E-3</c:v>
                </c:pt>
                <c:pt idx="1153" formatCode="General">
                  <c:v>1.36943179899556E-3</c:v>
                </c:pt>
                <c:pt idx="1154" formatCode="General">
                  <c:v>-1.31758915857131E-3</c:v>
                </c:pt>
                <c:pt idx="1155" formatCode="General">
                  <c:v>-4.1179176181000603E-3</c:v>
                </c:pt>
                <c:pt idx="1156" formatCode="General">
                  <c:v>-7.0415565768206902E-3</c:v>
                </c:pt>
                <c:pt idx="1157" formatCode="General">
                  <c:v>-1.01755295885616E-2</c:v>
                </c:pt>
                <c:pt idx="1158" formatCode="General">
                  <c:v>-1.35006103217987E-2</c:v>
                </c:pt>
                <c:pt idx="1159" formatCode="General">
                  <c:v>-1.6860560958877599E-2</c:v>
                </c:pt>
                <c:pt idx="1160" formatCode="General">
                  <c:v>-2.0155936638128199E-2</c:v>
                </c:pt>
                <c:pt idx="1161" formatCode="General">
                  <c:v>-2.33314301202306E-2</c:v>
                </c:pt>
                <c:pt idx="1162" formatCode="General">
                  <c:v>-2.6433480858477701E-2</c:v>
                </c:pt>
                <c:pt idx="1163" formatCode="General">
                  <c:v>-2.9247608019421799E-2</c:v>
                </c:pt>
                <c:pt idx="1164" formatCode="General">
                  <c:v>-3.1350269893286598E-2</c:v>
                </c:pt>
                <c:pt idx="1165" formatCode="General">
                  <c:v>-3.2912811737199198E-2</c:v>
                </c:pt>
                <c:pt idx="1166" formatCode="General">
                  <c:v>-3.4221245513664802E-2</c:v>
                </c:pt>
                <c:pt idx="1167" formatCode="General">
                  <c:v>-3.5345001688095297E-2</c:v>
                </c:pt>
                <c:pt idx="1168" formatCode="General">
                  <c:v>-3.6352986161173002E-2</c:v>
                </c:pt>
                <c:pt idx="1169" formatCode="General">
                  <c:v>-3.7240089159716903E-2</c:v>
                </c:pt>
                <c:pt idx="1170" formatCode="General">
                  <c:v>-3.79922421200658E-2</c:v>
                </c:pt>
                <c:pt idx="1171" formatCode="General">
                  <c:v>-3.8710301792777901E-2</c:v>
                </c:pt>
                <c:pt idx="1172" formatCode="General">
                  <c:v>-3.9528479829882703E-2</c:v>
                </c:pt>
                <c:pt idx="1173" formatCode="General">
                  <c:v>-4.0483499544107397E-2</c:v>
                </c:pt>
                <c:pt idx="1174" formatCode="General">
                  <c:v>-4.1649220772258001E-2</c:v>
                </c:pt>
                <c:pt idx="1175" formatCode="General">
                  <c:v>-4.3117645434162397E-2</c:v>
                </c:pt>
                <c:pt idx="1176" formatCode="General">
                  <c:v>-4.4843747445204203E-2</c:v>
                </c:pt>
                <c:pt idx="1177" formatCode="General">
                  <c:v>-4.6702966187191899E-2</c:v>
                </c:pt>
                <c:pt idx="1178" formatCode="General">
                  <c:v>-4.87043901668954E-2</c:v>
                </c:pt>
                <c:pt idx="1179" formatCode="General">
                  <c:v>-5.0945967223740597E-2</c:v>
                </c:pt>
                <c:pt idx="1180" formatCode="General">
                  <c:v>-5.34796369262482E-2</c:v>
                </c:pt>
                <c:pt idx="1181" formatCode="General">
                  <c:v>-5.6240333333510202E-2</c:v>
                </c:pt>
                <c:pt idx="1182" formatCode="General">
                  <c:v>-5.90017208623307E-2</c:v>
                </c:pt>
                <c:pt idx="1183" formatCode="General">
                  <c:v>-6.1566546428936303E-2</c:v>
                </c:pt>
                <c:pt idx="1184" formatCode="General">
                  <c:v>-6.35753898761411E-2</c:v>
                </c:pt>
                <c:pt idx="1185" formatCode="General">
                  <c:v>-6.48085571895788E-2</c:v>
                </c:pt>
                <c:pt idx="1186" formatCode="General">
                  <c:v>-6.5693450400928194E-2</c:v>
                </c:pt>
                <c:pt idx="1187" formatCode="General">
                  <c:v>-6.6513892655014603E-2</c:v>
                </c:pt>
                <c:pt idx="1188" formatCode="General">
                  <c:v>-6.7232495116766197E-2</c:v>
                </c:pt>
                <c:pt idx="1189" formatCode="General">
                  <c:v>-6.7778290315204895E-2</c:v>
                </c:pt>
                <c:pt idx="1190" formatCode="General">
                  <c:v>-6.8069583476433299E-2</c:v>
                </c:pt>
                <c:pt idx="1191" formatCode="General">
                  <c:v>-6.8174861776733195E-2</c:v>
                </c:pt>
                <c:pt idx="1192" formatCode="General">
                  <c:v>-6.8270677691822407E-2</c:v>
                </c:pt>
                <c:pt idx="1193" formatCode="General">
                  <c:v>-6.8533203832989095E-2</c:v>
                </c:pt>
                <c:pt idx="1194" formatCode="General">
                  <c:v>-6.9050740297989799E-2</c:v>
                </c:pt>
                <c:pt idx="1195" formatCode="General">
                  <c:v>-6.9853988882436602E-2</c:v>
                </c:pt>
                <c:pt idx="1196" formatCode="General">
                  <c:v>-7.0941237095272502E-2</c:v>
                </c:pt>
                <c:pt idx="1197" formatCode="General">
                  <c:v>-7.2290167964641203E-2</c:v>
                </c:pt>
                <c:pt idx="1198" formatCode="General">
                  <c:v>-7.39823149226463E-2</c:v>
                </c:pt>
                <c:pt idx="1199" formatCode="General">
                  <c:v>-7.6063165730257898E-2</c:v>
                </c:pt>
                <c:pt idx="1200" formatCode="General">
                  <c:v>-7.8492066665744001E-2</c:v>
                </c:pt>
                <c:pt idx="1201" formatCode="General">
                  <c:v>-8.1251332507086105E-2</c:v>
                </c:pt>
                <c:pt idx="1202" formatCode="General">
                  <c:v>-8.4262557813842107E-2</c:v>
                </c:pt>
                <c:pt idx="1203" formatCode="General">
                  <c:v>-8.7353555115817202E-2</c:v>
                </c:pt>
                <c:pt idx="1204" formatCode="General">
                  <c:v>-9.0400282097965606E-2</c:v>
                </c:pt>
                <c:pt idx="1205" formatCode="General">
                  <c:v>-9.3079659605581705E-2</c:v>
                </c:pt>
                <c:pt idx="1206" formatCode="General">
                  <c:v>-9.50895326383457E-2</c:v>
                </c:pt>
                <c:pt idx="1207" formatCode="General">
                  <c:v>-9.6626141449807898E-2</c:v>
                </c:pt>
                <c:pt idx="1208" formatCode="General">
                  <c:v>-9.7873508766318507E-2</c:v>
                </c:pt>
                <c:pt idx="1209" formatCode="General">
                  <c:v>-9.8908450063831602E-2</c:v>
                </c:pt>
                <c:pt idx="1210" formatCode="General">
                  <c:v>-9.9836493659539005E-2</c:v>
                </c:pt>
                <c:pt idx="1211" formatCode="General">
                  <c:v>-0.100678884140204</c:v>
                </c:pt>
                <c:pt idx="1212" formatCode="General">
                  <c:v>-0.101466918083556</c:v>
                </c:pt>
                <c:pt idx="1213" formatCode="General">
                  <c:v>-0.10228010527088401</c:v>
                </c:pt>
                <c:pt idx="1214" formatCode="General">
                  <c:v>-0.103093549433056</c:v>
                </c:pt>
                <c:pt idx="1215" formatCode="General">
                  <c:v>-0.103930814658205</c:v>
                </c:pt>
                <c:pt idx="1216" formatCode="General">
                  <c:v>-0.104896484348078</c:v>
                </c:pt>
                <c:pt idx="1217" formatCode="General">
                  <c:v>-0.105972455580035</c:v>
                </c:pt>
                <c:pt idx="1218" formatCode="General">
                  <c:v>-0.107130651556056</c:v>
                </c:pt>
                <c:pt idx="1219" formatCode="General">
                  <c:v>-0.10834770970016</c:v>
                </c:pt>
                <c:pt idx="1220" formatCode="General">
                  <c:v>-0.10962909808318801</c:v>
                </c:pt>
                <c:pt idx="1221" formatCode="General">
                  <c:v>-0.111045413432663</c:v>
                </c:pt>
                <c:pt idx="1222" formatCode="General">
                  <c:v>-0.112589599380542</c:v>
                </c:pt>
                <c:pt idx="1223" formatCode="General">
                  <c:v>-0.11413897931865501</c:v>
                </c:pt>
                <c:pt idx="1224" formatCode="General">
                  <c:v>-0.115611548899337</c:v>
                </c:pt>
                <c:pt idx="1225" formatCode="General">
                  <c:v>-0.116770646472805</c:v>
                </c:pt>
                <c:pt idx="1226" formatCode="General">
                  <c:v>-0.11732522345555201</c:v>
                </c:pt>
                <c:pt idx="1227" formatCode="General">
                  <c:v>-0.11746436641651301</c:v>
                </c:pt>
                <c:pt idx="1228" formatCode="General">
                  <c:v>-0.11743706860047699</c:v>
                </c:pt>
                <c:pt idx="1229" formatCode="General">
                  <c:v>-0.11724345949345601</c:v>
                </c:pt>
                <c:pt idx="1230" formatCode="General">
                  <c:v>-0.117182570088729</c:v>
                </c:pt>
                <c:pt idx="1231" formatCode="General">
                  <c:v>-0.117493990383517</c:v>
                </c:pt>
                <c:pt idx="1232" formatCode="General">
                  <c:v>-0.117733253574256</c:v>
                </c:pt>
                <c:pt idx="1233" formatCode="General">
                  <c:v>-0.11774513860246</c:v>
                </c:pt>
                <c:pt idx="1234" formatCode="General">
                  <c:v>-0.117724615163784</c:v>
                </c:pt>
                <c:pt idx="1235" formatCode="General">
                  <c:v>-0.117679217814944</c:v>
                </c:pt>
                <c:pt idx="1236" formatCode="General">
                  <c:v>-0.117619719528391</c:v>
                </c:pt>
                <c:pt idx="1237" formatCode="General">
                  <c:v>-0.117518995447849</c:v>
                </c:pt>
                <c:pt idx="1238" formatCode="General">
                  <c:v>-0.117466742460495</c:v>
                </c:pt>
                <c:pt idx="1239" formatCode="General">
                  <c:v>-0.11747159228339001</c:v>
                </c:pt>
                <c:pt idx="1240" formatCode="General">
                  <c:v>-0.11738141920897099</c:v>
                </c:pt>
                <c:pt idx="1241" formatCode="General">
                  <c:v>-0.11709292554899001</c:v>
                </c:pt>
                <c:pt idx="1242" formatCode="General">
                  <c:v>-0.11667430113960101</c:v>
                </c:pt>
                <c:pt idx="1243" formatCode="General">
                  <c:v>-0.116281388864087</c:v>
                </c:pt>
                <c:pt idx="1244" formatCode="General">
                  <c:v>-0.115759375542883</c:v>
                </c:pt>
                <c:pt idx="1245" formatCode="General">
                  <c:v>-0.11480482192286</c:v>
                </c:pt>
                <c:pt idx="1246" formatCode="General">
                  <c:v>-0.113836444401881</c:v>
                </c:pt>
                <c:pt idx="1247" formatCode="General">
                  <c:v>-0.11282146310784</c:v>
                </c:pt>
                <c:pt idx="1248" formatCode="General">
                  <c:v>-0.11148121947924999</c:v>
                </c:pt>
                <c:pt idx="1249" formatCode="General">
                  <c:v>-0.109983431559876</c:v>
                </c:pt>
                <c:pt idx="1250" formatCode="General">
                  <c:v>-0.108337949379326</c:v>
                </c:pt>
                <c:pt idx="1251" formatCode="General">
                  <c:v>-0.106953426518928</c:v>
                </c:pt>
                <c:pt idx="1252" formatCode="General">
                  <c:v>-0.105467453298363</c:v>
                </c:pt>
                <c:pt idx="1253" formatCode="General">
                  <c:v>-0.103634118354218</c:v>
                </c:pt>
                <c:pt idx="1254" formatCode="General">
                  <c:v>-0.101798523348269</c:v>
                </c:pt>
                <c:pt idx="1255" formatCode="General">
                  <c:v>-0.100017809348453</c:v>
                </c:pt>
                <c:pt idx="1256" formatCode="General">
                  <c:v>-9.8475036747526903E-2</c:v>
                </c:pt>
                <c:pt idx="1257" formatCode="General">
                  <c:v>-9.7232841576588E-2</c:v>
                </c:pt>
                <c:pt idx="1258" formatCode="General">
                  <c:v>-9.6342123114920505E-2</c:v>
                </c:pt>
                <c:pt idx="1259" formatCode="General">
                  <c:v>-9.5862080354572402E-2</c:v>
                </c:pt>
                <c:pt idx="1260" formatCode="General">
                  <c:v>-9.5767830062081796E-2</c:v>
                </c:pt>
                <c:pt idx="1261" formatCode="General">
                  <c:v>-9.5906097878278002E-2</c:v>
                </c:pt>
                <c:pt idx="1262" formatCode="General">
                  <c:v>-9.6241611987399903E-2</c:v>
                </c:pt>
                <c:pt idx="1263" formatCode="General">
                  <c:v>-9.6718455986722504E-2</c:v>
                </c:pt>
                <c:pt idx="1264" formatCode="General">
                  <c:v>-9.7216406086134494E-2</c:v>
                </c:pt>
                <c:pt idx="1265" formatCode="General">
                  <c:v>-9.7723845249730198E-2</c:v>
                </c:pt>
                <c:pt idx="1266" formatCode="General">
                  <c:v>-9.81278157112217E-2</c:v>
                </c:pt>
                <c:pt idx="1267" formatCode="General">
                  <c:v>-9.8287765066122801E-2</c:v>
                </c:pt>
                <c:pt idx="1268" formatCode="General">
                  <c:v>-9.7707579855662793E-2</c:v>
                </c:pt>
                <c:pt idx="1269" formatCode="General">
                  <c:v>-9.6282324665412394E-2</c:v>
                </c:pt>
                <c:pt idx="1270" formatCode="General">
                  <c:v>-9.4489940140528195E-2</c:v>
                </c:pt>
                <c:pt idx="1271" formatCode="General">
                  <c:v>-9.2465397399214694E-2</c:v>
                </c:pt>
                <c:pt idx="1272" formatCode="General">
                  <c:v>-9.0194663391555005E-2</c:v>
                </c:pt>
                <c:pt idx="1273" formatCode="General">
                  <c:v>-8.7659484733873E-2</c:v>
                </c:pt>
                <c:pt idx="1274" formatCode="General">
                  <c:v>-8.4897655224100796E-2</c:v>
                </c:pt>
                <c:pt idx="1275" formatCode="General">
                  <c:v>-8.1993698548283395E-2</c:v>
                </c:pt>
                <c:pt idx="1276" formatCode="General">
                  <c:v>-7.9068005745124695E-2</c:v>
                </c:pt>
                <c:pt idx="1277" formatCode="General">
                  <c:v>-7.6251942681003895E-2</c:v>
                </c:pt>
                <c:pt idx="1278" formatCode="General">
                  <c:v>-7.3564845178203497E-2</c:v>
                </c:pt>
                <c:pt idx="1279" formatCode="General">
                  <c:v>-7.0966718751112795E-2</c:v>
                </c:pt>
                <c:pt idx="1280" formatCode="General">
                  <c:v>-6.8493382047674106E-2</c:v>
                </c:pt>
                <c:pt idx="1281" formatCode="General">
                  <c:v>-6.6150271296088706E-2</c:v>
                </c:pt>
                <c:pt idx="1282" formatCode="General">
                  <c:v>-6.3904794070859902E-2</c:v>
                </c:pt>
                <c:pt idx="1283" formatCode="General">
                  <c:v>-6.1771390111744498E-2</c:v>
                </c:pt>
                <c:pt idx="1284" formatCode="General">
                  <c:v>-5.97622670808345E-2</c:v>
                </c:pt>
                <c:pt idx="1285" formatCode="General">
                  <c:v>-5.7813914150893798E-2</c:v>
                </c:pt>
                <c:pt idx="1286" formatCode="General">
                  <c:v>-5.5907332141897102E-2</c:v>
                </c:pt>
                <c:pt idx="1287" formatCode="General">
                  <c:v>-5.4085099764867098E-2</c:v>
                </c:pt>
                <c:pt idx="1288" formatCode="General">
                  <c:v>-5.2352064604165797E-2</c:v>
                </c:pt>
                <c:pt idx="1289" formatCode="General">
                  <c:v>-5.0364775062365703E-2</c:v>
                </c:pt>
                <c:pt idx="1290" formatCode="General">
                  <c:v>-4.7898312619621103E-2</c:v>
                </c:pt>
                <c:pt idx="1291" formatCode="General">
                  <c:v>-4.5258330687056203E-2</c:v>
                </c:pt>
                <c:pt idx="1292" formatCode="General">
                  <c:v>-4.2602441881879803E-2</c:v>
                </c:pt>
                <c:pt idx="1293" formatCode="General">
                  <c:v>-3.9917627141704201E-2</c:v>
                </c:pt>
                <c:pt idx="1294" formatCode="General">
                  <c:v>-3.7229516589087998E-2</c:v>
                </c:pt>
                <c:pt idx="1295" formatCode="General">
                  <c:v>-3.4551388727289002E-2</c:v>
                </c:pt>
                <c:pt idx="1296" formatCode="General">
                  <c:v>-3.1918718767232297E-2</c:v>
                </c:pt>
                <c:pt idx="1297" formatCode="General">
                  <c:v>-2.9381245879446901E-2</c:v>
                </c:pt>
                <c:pt idx="1298" formatCode="General">
                  <c:v>-2.7001696150729101E-2</c:v>
                </c:pt>
                <c:pt idx="1299" formatCode="General">
                  <c:v>-2.4887546230478098E-2</c:v>
                </c:pt>
                <c:pt idx="1300" formatCode="General">
                  <c:v>-2.3055787949307498E-2</c:v>
                </c:pt>
                <c:pt idx="1301" formatCode="General">
                  <c:v>-2.13721768161034E-2</c:v>
                </c:pt>
                <c:pt idx="1302" formatCode="General">
                  <c:v>-1.9726471323598099E-2</c:v>
                </c:pt>
                <c:pt idx="1303" formatCode="General">
                  <c:v>-1.80653356502198E-2</c:v>
                </c:pt>
                <c:pt idx="1304" formatCode="General">
                  <c:v>-1.6431190550071501E-2</c:v>
                </c:pt>
                <c:pt idx="1305" formatCode="General">
                  <c:v>-1.4723407450715801E-2</c:v>
                </c:pt>
                <c:pt idx="1306" formatCode="General">
                  <c:v>-1.27150273532776E-2</c:v>
                </c:pt>
                <c:pt idx="1307" formatCode="General">
                  <c:v>-1.05482247319858E-2</c:v>
                </c:pt>
                <c:pt idx="1308" formatCode="General">
                  <c:v>-8.3146820285841198E-3</c:v>
                </c:pt>
                <c:pt idx="1309" formatCode="General">
                  <c:v>-5.88107983796308E-3</c:v>
                </c:pt>
                <c:pt idx="1310" formatCode="General">
                  <c:v>-3.2664757900548601E-3</c:v>
                </c:pt>
                <c:pt idx="1311" formatCode="General">
                  <c:v>-5.1975414625945202E-4</c:v>
                </c:pt>
                <c:pt idx="1312" formatCode="General">
                  <c:v>2.3371215275478198E-3</c:v>
                </c:pt>
                <c:pt idx="1313" formatCode="General">
                  <c:v>5.3387739324547599E-3</c:v>
                </c:pt>
                <c:pt idx="1314" formatCode="General">
                  <c:v>8.5234384891332299E-3</c:v>
                </c:pt>
                <c:pt idx="1315" formatCode="General">
                  <c:v>1.1845366390011901E-2</c:v>
                </c:pt>
                <c:pt idx="1316" formatCode="General">
                  <c:v>1.5271286687148999E-2</c:v>
                </c:pt>
                <c:pt idx="1317" formatCode="General">
                  <c:v>1.9077433245957599E-2</c:v>
                </c:pt>
                <c:pt idx="1318" formatCode="General">
                  <c:v>2.35463328511047E-2</c:v>
                </c:pt>
                <c:pt idx="1319" formatCode="General">
                  <c:v>2.8336185455128102E-2</c:v>
                </c:pt>
                <c:pt idx="1320" formatCode="General">
                  <c:v>3.3054519557187301E-2</c:v>
                </c:pt>
                <c:pt idx="1321" formatCode="General">
                  <c:v>3.7603350792912903E-2</c:v>
                </c:pt>
                <c:pt idx="1322" formatCode="General">
                  <c:v>4.1929111519164397E-2</c:v>
                </c:pt>
                <c:pt idx="1323" formatCode="General">
                  <c:v>4.5976612617283003E-2</c:v>
                </c:pt>
                <c:pt idx="1324" formatCode="General">
                  <c:v>4.9699947694697801E-2</c:v>
                </c:pt>
                <c:pt idx="1325" formatCode="General">
                  <c:v>5.3137717857868597E-2</c:v>
                </c:pt>
                <c:pt idx="1326" formatCode="General">
                  <c:v>5.6318079047035001E-2</c:v>
                </c:pt>
                <c:pt idx="1327" formatCode="General">
                  <c:v>5.9253688667568603E-2</c:v>
                </c:pt>
                <c:pt idx="1328" formatCode="General">
                  <c:v>6.1919641394646299E-2</c:v>
                </c:pt>
                <c:pt idx="1329" formatCode="General">
                  <c:v>6.4559708522772694E-2</c:v>
                </c:pt>
                <c:pt idx="1330" formatCode="General">
                  <c:v>6.7449720409646405E-2</c:v>
                </c:pt>
                <c:pt idx="1331" formatCode="General">
                  <c:v>7.0259894728011904E-2</c:v>
                </c:pt>
                <c:pt idx="1332" formatCode="General">
                  <c:v>7.2663417840520703E-2</c:v>
                </c:pt>
                <c:pt idx="1333" formatCode="General">
                  <c:v>7.4685725317275797E-2</c:v>
                </c:pt>
                <c:pt idx="1334" formatCode="General">
                  <c:v>7.6418574333633402E-2</c:v>
                </c:pt>
                <c:pt idx="1335" formatCode="General">
                  <c:v>7.7904172799796306E-2</c:v>
                </c:pt>
                <c:pt idx="1336" formatCode="General">
                  <c:v>7.9176195645145997E-2</c:v>
                </c:pt>
                <c:pt idx="1337" formatCode="General">
                  <c:v>8.0347478137897096E-2</c:v>
                </c:pt>
                <c:pt idx="1338" formatCode="General">
                  <c:v>8.1409981136629006E-2</c:v>
                </c:pt>
                <c:pt idx="1339" formatCode="General">
                  <c:v>8.2277133456673895E-2</c:v>
                </c:pt>
                <c:pt idx="1340" formatCode="General">
                  <c:v>8.2894380171692206E-2</c:v>
                </c:pt>
                <c:pt idx="1341" formatCode="General">
                  <c:v>8.3637006771951405E-2</c:v>
                </c:pt>
                <c:pt idx="1342" formatCode="General">
                  <c:v>8.4905767943921406E-2</c:v>
                </c:pt>
                <c:pt idx="1343" formatCode="General">
                  <c:v>8.6124492394911406E-2</c:v>
                </c:pt>
                <c:pt idx="1344" formatCode="General">
                  <c:v>8.6830106595655501E-2</c:v>
                </c:pt>
                <c:pt idx="1345" formatCode="General">
                  <c:v>8.7318408303515893E-2</c:v>
                </c:pt>
                <c:pt idx="1346" formatCode="General">
                  <c:v>8.7821875092116503E-2</c:v>
                </c:pt>
                <c:pt idx="1347" formatCode="General">
                  <c:v>8.8409334763974695E-2</c:v>
                </c:pt>
                <c:pt idx="1348" formatCode="General">
                  <c:v>8.9119426192448795E-2</c:v>
                </c:pt>
                <c:pt idx="1349" formatCode="General">
                  <c:v>9.0017851948628602E-2</c:v>
                </c:pt>
                <c:pt idx="1350" formatCode="General">
                  <c:v>9.1143260172200105E-2</c:v>
                </c:pt>
                <c:pt idx="1351" formatCode="General">
                  <c:v>9.2399713240485695E-2</c:v>
                </c:pt>
                <c:pt idx="1352" formatCode="General">
                  <c:v>9.3631120604280194E-2</c:v>
                </c:pt>
                <c:pt idx="1353" formatCode="General">
                  <c:v>9.5172142535669302E-2</c:v>
                </c:pt>
                <c:pt idx="1354" formatCode="General">
                  <c:v>9.7363928947771197E-2</c:v>
                </c:pt>
                <c:pt idx="1355" formatCode="General">
                  <c:v>9.9922160335195506E-2</c:v>
                </c:pt>
                <c:pt idx="1356" formatCode="General">
                  <c:v>0.10258119729720799</c:v>
                </c:pt>
                <c:pt idx="1357" formatCode="General">
                  <c:v>0.105252120593839</c:v>
                </c:pt>
                <c:pt idx="1358" formatCode="General">
                  <c:v>0.10792388073173199</c:v>
                </c:pt>
                <c:pt idx="1359" formatCode="General">
                  <c:v>0.110500202291388</c:v>
                </c:pt>
                <c:pt idx="1360" formatCode="General">
                  <c:v>0.112932253719686</c:v>
                </c:pt>
                <c:pt idx="1361" formatCode="General">
                  <c:v>0.115240259266819</c:v>
                </c:pt>
                <c:pt idx="1362" formatCode="General">
                  <c:v>0.117284663474988</c:v>
                </c:pt>
                <c:pt idx="1363" formatCode="General">
                  <c:v>0.118918668751599</c:v>
                </c:pt>
                <c:pt idx="1364" formatCode="General">
                  <c:v>0.12008391364628999</c:v>
                </c:pt>
                <c:pt idx="1365" formatCode="General">
                  <c:v>0.121300240261979</c:v>
                </c:pt>
                <c:pt idx="1366" formatCode="General">
                  <c:v>0.12270355763021799</c:v>
                </c:pt>
                <c:pt idx="1367" formatCode="General">
                  <c:v>0.12382720805394801</c:v>
                </c:pt>
                <c:pt idx="1368" formatCode="General">
                  <c:v>0.12454215465339299</c:v>
                </c:pt>
                <c:pt idx="1369" formatCode="General">
                  <c:v>0.124822940217896</c:v>
                </c:pt>
                <c:pt idx="1370" formatCode="General">
                  <c:v>0.12477416942497201</c:v>
                </c:pt>
                <c:pt idx="1371" formatCode="General">
                  <c:v>0.124503044276981</c:v>
                </c:pt>
                <c:pt idx="1372" formatCode="General">
                  <c:v>0.1240577364406</c:v>
                </c:pt>
                <c:pt idx="1373" formatCode="General">
                  <c:v>0.12344887653956001</c:v>
                </c:pt>
                <c:pt idx="1374" formatCode="General">
                  <c:v>0.12268936376388601</c:v>
                </c:pt>
                <c:pt idx="1375" formatCode="General">
                  <c:v>0.121845249169905</c:v>
                </c:pt>
                <c:pt idx="1376" formatCode="General">
                  <c:v>0.121006246889673</c:v>
                </c:pt>
                <c:pt idx="1377" formatCode="General">
                  <c:v>0.120517351448872</c:v>
                </c:pt>
                <c:pt idx="1378" formatCode="General">
                  <c:v>0.12040015068155201</c:v>
                </c:pt>
                <c:pt idx="1379" formatCode="General">
                  <c:v>0.120363213187258</c:v>
                </c:pt>
                <c:pt idx="1380" formatCode="General">
                  <c:v>0.120337739871136</c:v>
                </c:pt>
                <c:pt idx="1381" formatCode="General">
                  <c:v>0.12023063392337199</c:v>
                </c:pt>
                <c:pt idx="1382" formatCode="General">
                  <c:v>0.12000727618690001</c:v>
                </c:pt>
                <c:pt idx="1383" formatCode="General">
                  <c:v>0.119771942730686</c:v>
                </c:pt>
                <c:pt idx="1384" formatCode="General">
                  <c:v>0.11965452153943699</c:v>
                </c:pt>
                <c:pt idx="1385" formatCode="General">
                  <c:v>0.11957040345677</c:v>
                </c:pt>
                <c:pt idx="1386" formatCode="General">
                  <c:v>0.11942117305490001</c:v>
                </c:pt>
                <c:pt idx="1387" formatCode="General">
                  <c:v>0.119190419994934</c:v>
                </c:pt>
                <c:pt idx="1388" formatCode="General">
                  <c:v>0.119070028793029</c:v>
                </c:pt>
                <c:pt idx="1389" formatCode="General">
                  <c:v>0.119564544419694</c:v>
                </c:pt>
                <c:pt idx="1390" formatCode="General">
                  <c:v>0.120694092390612</c:v>
                </c:pt>
                <c:pt idx="1391" formatCode="General">
                  <c:v>0.121983890721892</c:v>
                </c:pt>
                <c:pt idx="1392" formatCode="General">
                  <c:v>0.123093328860712</c:v>
                </c:pt>
                <c:pt idx="1393" formatCode="General">
                  <c:v>0.123941937642512</c:v>
                </c:pt>
                <c:pt idx="1394" formatCode="General">
                  <c:v>0.12470584329475599</c:v>
                </c:pt>
                <c:pt idx="1395" formatCode="General">
                  <c:v>0.12542320496280299</c:v>
                </c:pt>
                <c:pt idx="1396" formatCode="General">
                  <c:v>0.12596200313647199</c:v>
                </c:pt>
                <c:pt idx="1397" formatCode="General">
                  <c:v>0.126165833990387</c:v>
                </c:pt>
                <c:pt idx="1398" formatCode="General">
                  <c:v>0.12596463076584299</c:v>
                </c:pt>
                <c:pt idx="1399" formatCode="General">
                  <c:v>0.12534783161885499</c:v>
                </c:pt>
                <c:pt idx="1400" formatCode="General">
                  <c:v>0.124483200432682</c:v>
                </c:pt>
                <c:pt idx="1401" formatCode="General">
                  <c:v>0.12361799568456799</c:v>
                </c:pt>
                <c:pt idx="1402" formatCode="General">
                  <c:v>0.122666480274277</c:v>
                </c:pt>
                <c:pt idx="1403" formatCode="General">
                  <c:v>0.121482525491855</c:v>
                </c:pt>
                <c:pt idx="1404" formatCode="General">
                  <c:v>0.12003818841580299</c:v>
                </c:pt>
                <c:pt idx="1405" formatCode="General">
                  <c:v>0.118321993389986</c:v>
                </c:pt>
                <c:pt idx="1406" formatCode="General">
                  <c:v>0.11642286395363199</c:v>
                </c:pt>
                <c:pt idx="1407" formatCode="General">
                  <c:v>0.114404489536611</c:v>
                </c:pt>
                <c:pt idx="1408" formatCode="General">
                  <c:v>0.112189195213934</c:v>
                </c:pt>
                <c:pt idx="1409" formatCode="General">
                  <c:v>0.109664798265589</c:v>
                </c:pt>
                <c:pt idx="1410" formatCode="General">
                  <c:v>0.106854135192511</c:v>
                </c:pt>
                <c:pt idx="1411" formatCode="General">
                  <c:v>0.103790070940926</c:v>
                </c:pt>
                <c:pt idx="1412" formatCode="General">
                  <c:v>0.100781791523716</c:v>
                </c:pt>
                <c:pt idx="1413" formatCode="General">
                  <c:v>9.8110802566537897E-2</c:v>
                </c:pt>
                <c:pt idx="1414" formatCode="General">
                  <c:v>9.5491342974034096E-2</c:v>
                </c:pt>
                <c:pt idx="1415" formatCode="General">
                  <c:v>9.2757160678520495E-2</c:v>
                </c:pt>
                <c:pt idx="1416" formatCode="General">
                  <c:v>8.9962859268287398E-2</c:v>
                </c:pt>
                <c:pt idx="1417" formatCode="General">
                  <c:v>8.7177416753673201E-2</c:v>
                </c:pt>
                <c:pt idx="1418" formatCode="General">
                  <c:v>8.4406430807347804E-2</c:v>
                </c:pt>
                <c:pt idx="1419" formatCode="General">
                  <c:v>8.1482143153428305E-2</c:v>
                </c:pt>
                <c:pt idx="1420" formatCode="General">
                  <c:v>7.8394879903610507E-2</c:v>
                </c:pt>
                <c:pt idx="1421" formatCode="General">
                  <c:v>7.5227142288373794E-2</c:v>
                </c:pt>
                <c:pt idx="1422" formatCode="General">
                  <c:v>7.2001310513733804E-2</c:v>
                </c:pt>
                <c:pt idx="1423" formatCode="General">
                  <c:v>6.8890043823765304E-2</c:v>
                </c:pt>
                <c:pt idx="1424" formatCode="General">
                  <c:v>6.6613418425065907E-2</c:v>
                </c:pt>
                <c:pt idx="1425" formatCode="General">
                  <c:v>6.5578052555342603E-2</c:v>
                </c:pt>
                <c:pt idx="1426" formatCode="General">
                  <c:v>6.52907761039591E-2</c:v>
                </c:pt>
                <c:pt idx="1427" formatCode="General">
                  <c:v>6.5376704249086995E-2</c:v>
                </c:pt>
                <c:pt idx="1428" formatCode="General">
                  <c:v>6.5707799159788596E-2</c:v>
                </c:pt>
                <c:pt idx="1429" formatCode="General">
                  <c:v>6.6132328588522901E-2</c:v>
                </c:pt>
                <c:pt idx="1430" formatCode="General">
                  <c:v>6.6508325230443893E-2</c:v>
                </c:pt>
                <c:pt idx="1431" formatCode="General">
                  <c:v>6.6646437556793101E-2</c:v>
                </c:pt>
                <c:pt idx="1432" formatCode="General">
                  <c:v>6.6365311319896203E-2</c:v>
                </c:pt>
                <c:pt idx="1433" formatCode="General">
                  <c:v>6.5590587390448596E-2</c:v>
                </c:pt>
                <c:pt idx="1434" formatCode="General">
                  <c:v>6.4346766255633001E-2</c:v>
                </c:pt>
                <c:pt idx="1435" formatCode="General">
                  <c:v>6.2648499987845496E-2</c:v>
                </c:pt>
                <c:pt idx="1436" formatCode="General">
                  <c:v>6.0875748950283998E-2</c:v>
                </c:pt>
                <c:pt idx="1437" formatCode="General">
                  <c:v>5.9217527485771498E-2</c:v>
                </c:pt>
                <c:pt idx="1438" formatCode="General">
                  <c:v>5.7250611294360501E-2</c:v>
                </c:pt>
                <c:pt idx="1439" formatCode="General">
                  <c:v>5.4755881802862498E-2</c:v>
                </c:pt>
                <c:pt idx="1440" formatCode="General">
                  <c:v>5.17111094586011E-2</c:v>
                </c:pt>
                <c:pt idx="1441" formatCode="General">
                  <c:v>4.8212045172309398E-2</c:v>
                </c:pt>
                <c:pt idx="1442" formatCode="General">
                  <c:v>4.4401342505992702E-2</c:v>
                </c:pt>
                <c:pt idx="1443" formatCode="General">
                  <c:v>4.03365078367579E-2</c:v>
                </c:pt>
                <c:pt idx="1444" formatCode="General">
                  <c:v>3.6102817290033201E-2</c:v>
                </c:pt>
                <c:pt idx="1445" formatCode="General">
                  <c:v>3.1819254568858098E-2</c:v>
                </c:pt>
                <c:pt idx="1446" formatCode="General">
                  <c:v>2.7613922775399001E-2</c:v>
                </c:pt>
                <c:pt idx="1447" formatCode="General">
                  <c:v>2.3929318384670498E-2</c:v>
                </c:pt>
                <c:pt idx="1448" formatCode="General">
                  <c:v>2.0869766118166301E-2</c:v>
                </c:pt>
                <c:pt idx="1449" formatCode="General">
                  <c:v>1.7945522356251201E-2</c:v>
                </c:pt>
                <c:pt idx="1450" formatCode="General">
                  <c:v>1.49818444827084E-2</c:v>
                </c:pt>
                <c:pt idx="1451" formatCode="General">
                  <c:v>1.1998527162278101E-2</c:v>
                </c:pt>
                <c:pt idx="1452" formatCode="General">
                  <c:v>9.0386910142429208E-3</c:v>
                </c:pt>
                <c:pt idx="1453" formatCode="General">
                  <c:v>6.1402244753209897E-3</c:v>
                </c:pt>
                <c:pt idx="1454" formatCode="General">
                  <c:v>3.3275875787351699E-3</c:v>
                </c:pt>
                <c:pt idx="1455" formatCode="General">
                  <c:v>7.1218255456185597E-4</c:v>
                </c:pt>
                <c:pt idx="1456" formatCode="General">
                  <c:v>-1.5938142173018499E-3</c:v>
                </c:pt>
                <c:pt idx="1457" formatCode="General">
                  <c:v>-3.5673423524221798E-3</c:v>
                </c:pt>
                <c:pt idx="1458" formatCode="General">
                  <c:v>-5.2918100332403004E-3</c:v>
                </c:pt>
                <c:pt idx="1459" formatCode="General">
                  <c:v>-6.4916108347562703E-3</c:v>
                </c:pt>
                <c:pt idx="1460" formatCode="General">
                  <c:v>-6.9825595265036004E-3</c:v>
                </c:pt>
                <c:pt idx="1461" formatCode="General">
                  <c:v>-7.0432189969246101E-3</c:v>
                </c:pt>
                <c:pt idx="1462" formatCode="General">
                  <c:v>-6.8326422054257301E-3</c:v>
                </c:pt>
                <c:pt idx="1463" formatCode="General">
                  <c:v>-6.5104951071698197E-3</c:v>
                </c:pt>
                <c:pt idx="1464" formatCode="General">
                  <c:v>-6.2280675964588401E-3</c:v>
                </c:pt>
                <c:pt idx="1465" formatCode="General">
                  <c:v>-6.0492740759166804E-3</c:v>
                </c:pt>
                <c:pt idx="1466" formatCode="General">
                  <c:v>-6.0125209342967497E-3</c:v>
                </c:pt>
                <c:pt idx="1467" formatCode="General">
                  <c:v>-6.1642495985969699E-3</c:v>
                </c:pt>
                <c:pt idx="1468" formatCode="General">
                  <c:v>-6.66191622199447E-3</c:v>
                </c:pt>
                <c:pt idx="1469" formatCode="General">
                  <c:v>-7.6299965994788797E-3</c:v>
                </c:pt>
                <c:pt idx="1470" formatCode="General">
                  <c:v>-9.1144689030902195E-3</c:v>
                </c:pt>
                <c:pt idx="1471" formatCode="General">
                  <c:v>-1.07354325283293E-2</c:v>
                </c:pt>
                <c:pt idx="1472" formatCode="General">
                  <c:v>-1.2291788424549E-2</c:v>
                </c:pt>
                <c:pt idx="1473" formatCode="General">
                  <c:v>-1.4117225992822601E-2</c:v>
                </c:pt>
                <c:pt idx="1474" formatCode="General">
                  <c:v>-1.6291874019925101E-2</c:v>
                </c:pt>
                <c:pt idx="1475" formatCode="General">
                  <c:v>-1.87903271280369E-2</c:v>
                </c:pt>
                <c:pt idx="1476" formatCode="General">
                  <c:v>-2.1591722041976999E-2</c:v>
                </c:pt>
                <c:pt idx="1477" formatCode="General">
                  <c:v>-2.4616859690177201E-2</c:v>
                </c:pt>
                <c:pt idx="1478" formatCode="General">
                  <c:v>-2.7825435820329598E-2</c:v>
                </c:pt>
                <c:pt idx="1479" formatCode="General">
                  <c:v>-3.1147071948814699E-2</c:v>
                </c:pt>
                <c:pt idx="1480" formatCode="General">
                  <c:v>-3.44277316380531E-2</c:v>
                </c:pt>
                <c:pt idx="1481" formatCode="General">
                  <c:v>-3.7522599256535699E-2</c:v>
                </c:pt>
                <c:pt idx="1482" formatCode="General">
                  <c:v>-4.02746365758576E-2</c:v>
                </c:pt>
                <c:pt idx="1483" formatCode="General">
                  <c:v>-4.2627061590499303E-2</c:v>
                </c:pt>
                <c:pt idx="1484" formatCode="General">
                  <c:v>-4.4620576973879097E-2</c:v>
                </c:pt>
                <c:pt idx="1485" formatCode="General">
                  <c:v>-4.62954228303738E-2</c:v>
                </c:pt>
                <c:pt idx="1486" formatCode="General">
                  <c:v>-4.7679499663104301E-2</c:v>
                </c:pt>
                <c:pt idx="1487" formatCode="General">
                  <c:v>-4.87577211812096E-2</c:v>
                </c:pt>
                <c:pt idx="1488" formatCode="General">
                  <c:v>-4.9640187545217797E-2</c:v>
                </c:pt>
                <c:pt idx="1489" formatCode="General">
                  <c:v>-5.0137388611404203E-2</c:v>
                </c:pt>
                <c:pt idx="1490" formatCode="General">
                  <c:v>-5.0132167093040803E-2</c:v>
                </c:pt>
                <c:pt idx="1491" formatCode="General">
                  <c:v>-5.0081327610629299E-2</c:v>
                </c:pt>
                <c:pt idx="1492" formatCode="General">
                  <c:v>-5.02540027563914E-2</c:v>
                </c:pt>
                <c:pt idx="1493" formatCode="General">
                  <c:v>-5.0675365698250499E-2</c:v>
                </c:pt>
                <c:pt idx="1494" formatCode="General">
                  <c:v>-5.1413295013528003E-2</c:v>
                </c:pt>
                <c:pt idx="1495" formatCode="General">
                  <c:v>-5.2559977448986099E-2</c:v>
                </c:pt>
                <c:pt idx="1496" formatCode="General">
                  <c:v>-5.4236556787677401E-2</c:v>
                </c:pt>
                <c:pt idx="1497" formatCode="General">
                  <c:v>-5.6421121128803799E-2</c:v>
                </c:pt>
                <c:pt idx="1498" formatCode="General">
                  <c:v>-5.8943349648270402E-2</c:v>
                </c:pt>
                <c:pt idx="1499" formatCode="General">
                  <c:v>-6.1723247422479102E-2</c:v>
                </c:pt>
                <c:pt idx="1500" formatCode="General">
                  <c:v>-6.4766369026344695E-2</c:v>
                </c:pt>
                <c:pt idx="1501" formatCode="General">
                  <c:v>-6.8063526067418806E-2</c:v>
                </c:pt>
                <c:pt idx="1502" formatCode="General">
                  <c:v>-7.1561118405660498E-2</c:v>
                </c:pt>
                <c:pt idx="1503" formatCode="General">
                  <c:v>-7.5212594172075597E-2</c:v>
                </c:pt>
                <c:pt idx="1504" formatCode="General">
                  <c:v>-7.8966992096779404E-2</c:v>
                </c:pt>
                <c:pt idx="1505" formatCode="General">
                  <c:v>-8.2716707265818604E-2</c:v>
                </c:pt>
                <c:pt idx="1506" formatCode="General">
                  <c:v>-8.6305655435690007E-2</c:v>
                </c:pt>
                <c:pt idx="1507" formatCode="General">
                  <c:v>-8.9686695002446803E-2</c:v>
                </c:pt>
                <c:pt idx="1508" formatCode="General">
                  <c:v>-9.2532312871926301E-2</c:v>
                </c:pt>
                <c:pt idx="1509" formatCode="General">
                  <c:v>-9.4531093047240403E-2</c:v>
                </c:pt>
                <c:pt idx="1510" formatCode="General">
                  <c:v>-9.6047077218122501E-2</c:v>
                </c:pt>
                <c:pt idx="1511" formatCode="General">
                  <c:v>-9.7378413467061498E-2</c:v>
                </c:pt>
                <c:pt idx="1512" formatCode="General">
                  <c:v>-9.8527781078953797E-2</c:v>
                </c:pt>
                <c:pt idx="1513" formatCode="General">
                  <c:v>-9.9512233638384795E-2</c:v>
                </c:pt>
                <c:pt idx="1514" formatCode="General">
                  <c:v>-0.100344501091648</c:v>
                </c:pt>
                <c:pt idx="1515" formatCode="General">
                  <c:v>-0.100993562629937</c:v>
                </c:pt>
                <c:pt idx="1516" formatCode="General">
                  <c:v>-0.10143629754557899</c:v>
                </c:pt>
                <c:pt idx="1517" formatCode="General">
                  <c:v>-0.101794073586176</c:v>
                </c:pt>
                <c:pt idx="1518" formatCode="General">
                  <c:v>-0.102226108749112</c:v>
                </c:pt>
                <c:pt idx="1519" formatCode="General">
                  <c:v>-0.102830233750612</c:v>
                </c:pt>
                <c:pt idx="1520" formatCode="General">
                  <c:v>-0.103671818099015</c:v>
                </c:pt>
                <c:pt idx="1521" formatCode="General">
                  <c:v>-0.10482551447086901</c:v>
                </c:pt>
                <c:pt idx="1522" formatCode="General">
                  <c:v>-0.105972251036168</c:v>
                </c:pt>
                <c:pt idx="1523" formatCode="General">
                  <c:v>-0.106536284022755</c:v>
                </c:pt>
                <c:pt idx="1524" formatCode="General">
                  <c:v>-0.10660651262472701</c:v>
                </c:pt>
                <c:pt idx="1525" formatCode="General">
                  <c:v>-0.106454236981765</c:v>
                </c:pt>
                <c:pt idx="1526" formatCode="General">
                  <c:v>-0.10610006816576099</c:v>
                </c:pt>
                <c:pt idx="1527" formatCode="General">
                  <c:v>-0.10572778346056</c:v>
                </c:pt>
                <c:pt idx="1528" formatCode="General">
                  <c:v>-0.105521237393946</c:v>
                </c:pt>
                <c:pt idx="1529" formatCode="General">
                  <c:v>-0.105527004787538</c:v>
                </c:pt>
                <c:pt idx="1530" formatCode="General">
                  <c:v>-0.105795646644622</c:v>
                </c:pt>
                <c:pt idx="1531" formatCode="General">
                  <c:v>-0.106300686356496</c:v>
                </c:pt>
                <c:pt idx="1532" formatCode="General">
                  <c:v>-0.106921899929718</c:v>
                </c:pt>
                <c:pt idx="1533" formatCode="General">
                  <c:v>-0.10768234160204899</c:v>
                </c:pt>
                <c:pt idx="1534" formatCode="General">
                  <c:v>-0.108706487777288</c:v>
                </c:pt>
                <c:pt idx="1535" formatCode="General">
                  <c:v>-0.110071650806695</c:v>
                </c:pt>
                <c:pt idx="1536" formatCode="General">
                  <c:v>-0.111379769065605</c:v>
                </c:pt>
                <c:pt idx="1537" formatCode="General">
                  <c:v>-0.11226934060832799</c:v>
                </c:pt>
                <c:pt idx="1538" formatCode="General">
                  <c:v>-0.113096736401171</c:v>
                </c:pt>
                <c:pt idx="1539" formatCode="General">
                  <c:v>-0.113628546909637</c:v>
                </c:pt>
                <c:pt idx="1540" formatCode="General">
                  <c:v>-0.11368380211672</c:v>
                </c:pt>
                <c:pt idx="1541" formatCode="General">
                  <c:v>-0.113579195585002</c:v>
                </c:pt>
                <c:pt idx="1542" formatCode="General">
                  <c:v>-0.113259772111689</c:v>
                </c:pt>
                <c:pt idx="1543" formatCode="General">
                  <c:v>-0.112740864172388</c:v>
                </c:pt>
                <c:pt idx="1544" formatCode="General">
                  <c:v>-0.112069916120456</c:v>
                </c:pt>
                <c:pt idx="1545" formatCode="General">
                  <c:v>-0.111249123721663</c:v>
                </c:pt>
                <c:pt idx="1546" formatCode="General">
                  <c:v>-0.110236807480983</c:v>
                </c:pt>
                <c:pt idx="1547" formatCode="General">
                  <c:v>-0.109075952184106</c:v>
                </c:pt>
                <c:pt idx="1548" formatCode="General">
                  <c:v>-0.107960766636856</c:v>
                </c:pt>
                <c:pt idx="1549" formatCode="General">
                  <c:v>-0.107064648230286</c:v>
                </c:pt>
                <c:pt idx="1550" formatCode="General">
                  <c:v>-0.106432239330643</c:v>
                </c:pt>
                <c:pt idx="1551" formatCode="General">
                  <c:v>-0.105809655810553</c:v>
                </c:pt>
                <c:pt idx="1552" formatCode="General">
                  <c:v>-0.104667309614472</c:v>
                </c:pt>
                <c:pt idx="1553" formatCode="General">
                  <c:v>-0.103066493725898</c:v>
                </c:pt>
                <c:pt idx="1554" formatCode="General">
                  <c:v>-0.101343052918901</c:v>
                </c:pt>
                <c:pt idx="1555" formatCode="General">
                  <c:v>-9.9602845787638894E-2</c:v>
                </c:pt>
                <c:pt idx="1556" formatCode="General">
                  <c:v>-9.7965810497404701E-2</c:v>
                </c:pt>
                <c:pt idx="1557" formatCode="General">
                  <c:v>-9.6471026217020597E-2</c:v>
                </c:pt>
                <c:pt idx="1558" formatCode="General">
                  <c:v>-9.5155569222699493E-2</c:v>
                </c:pt>
                <c:pt idx="1559" formatCode="General">
                  <c:v>-9.3944241426244898E-2</c:v>
                </c:pt>
                <c:pt idx="1560" formatCode="General">
                  <c:v>-9.2776256945430999E-2</c:v>
                </c:pt>
                <c:pt idx="1561" formatCode="General">
                  <c:v>-9.1754617343530603E-2</c:v>
                </c:pt>
                <c:pt idx="1562" formatCode="General">
                  <c:v>-9.0959448390252898E-2</c:v>
                </c:pt>
                <c:pt idx="1563" formatCode="General">
                  <c:v>-9.0424748048602496E-2</c:v>
                </c:pt>
                <c:pt idx="1564" formatCode="General">
                  <c:v>-8.9982398718889703E-2</c:v>
                </c:pt>
                <c:pt idx="1565" formatCode="General">
                  <c:v>-8.9005526512258695E-2</c:v>
                </c:pt>
                <c:pt idx="1566" formatCode="General">
                  <c:v>-8.7422312748148698E-2</c:v>
                </c:pt>
                <c:pt idx="1567" formatCode="General">
                  <c:v>-8.5578672261364203E-2</c:v>
                </c:pt>
                <c:pt idx="1568" formatCode="General">
                  <c:v>-8.3523572818575004E-2</c:v>
                </c:pt>
                <c:pt idx="1569" formatCode="General">
                  <c:v>-8.13002388541368E-2</c:v>
                </c:pt>
                <c:pt idx="1570" formatCode="General">
                  <c:v>-7.8870291819323604E-2</c:v>
                </c:pt>
                <c:pt idx="1571" formatCode="General">
                  <c:v>-7.6220743239916497E-2</c:v>
                </c:pt>
                <c:pt idx="1572" formatCode="General">
                  <c:v>-7.3300133074402696E-2</c:v>
                </c:pt>
                <c:pt idx="1573" formatCode="General">
                  <c:v>-7.0044333171059597E-2</c:v>
                </c:pt>
                <c:pt idx="1574" formatCode="General">
                  <c:v>-6.6344551084185105E-2</c:v>
                </c:pt>
                <c:pt idx="1575" formatCode="General">
                  <c:v>-6.1853126001072102E-2</c:v>
                </c:pt>
                <c:pt idx="1576" formatCode="General">
                  <c:v>-5.6754798743570402E-2</c:v>
                </c:pt>
                <c:pt idx="1577" formatCode="General">
                  <c:v>-5.164463724559E-2</c:v>
                </c:pt>
                <c:pt idx="1578" formatCode="General">
                  <c:v>-4.6740891436756297E-2</c:v>
                </c:pt>
                <c:pt idx="1579" formatCode="General">
                  <c:v>-4.2197518004644698E-2</c:v>
                </c:pt>
                <c:pt idx="1580" formatCode="General">
                  <c:v>-3.8191213375177897E-2</c:v>
                </c:pt>
                <c:pt idx="1581" formatCode="General">
                  <c:v>-3.4819413838998302E-2</c:v>
                </c:pt>
                <c:pt idx="1582" formatCode="General">
                  <c:v>-3.2155118883453501E-2</c:v>
                </c:pt>
                <c:pt idx="1583" formatCode="General">
                  <c:v>-3.0255277862232002E-2</c:v>
                </c:pt>
                <c:pt idx="1584" formatCode="General">
                  <c:v>-2.9073630843152599E-2</c:v>
                </c:pt>
                <c:pt idx="1585" formatCode="General">
                  <c:v>-2.8525692268448401E-2</c:v>
                </c:pt>
                <c:pt idx="1586" formatCode="General">
                  <c:v>-2.8177319328072201E-2</c:v>
                </c:pt>
                <c:pt idx="1587" formatCode="General">
                  <c:v>-2.80394743942524E-2</c:v>
                </c:pt>
                <c:pt idx="1588" formatCode="General">
                  <c:v>-2.83867441225901E-2</c:v>
                </c:pt>
                <c:pt idx="1589" formatCode="General">
                  <c:v>-2.8963714918434899E-2</c:v>
                </c:pt>
                <c:pt idx="1590" formatCode="General">
                  <c:v>-2.95588868913387E-2</c:v>
                </c:pt>
                <c:pt idx="1591" formatCode="General">
                  <c:v>-2.9987485468966998E-2</c:v>
                </c:pt>
                <c:pt idx="1592" formatCode="General">
                  <c:v>-3.0049791319849799E-2</c:v>
                </c:pt>
                <c:pt idx="1593" formatCode="General">
                  <c:v>-2.9606628838254601E-2</c:v>
                </c:pt>
                <c:pt idx="1594" formatCode="General">
                  <c:v>-2.8684498448091799E-2</c:v>
                </c:pt>
                <c:pt idx="1595" formatCode="General">
                  <c:v>-2.7262291613789999E-2</c:v>
                </c:pt>
                <c:pt idx="1596" formatCode="General">
                  <c:v>-2.52559420988634E-2</c:v>
                </c:pt>
                <c:pt idx="1597" formatCode="General">
                  <c:v>-2.2211714399780699E-2</c:v>
                </c:pt>
                <c:pt idx="1598" formatCode="General">
                  <c:v>-1.8048155227307499E-2</c:v>
                </c:pt>
                <c:pt idx="1599" formatCode="General">
                  <c:v>-1.3204826652470299E-2</c:v>
                </c:pt>
                <c:pt idx="1600" formatCode="General">
                  <c:v>-7.7172950834699799E-3</c:v>
                </c:pt>
                <c:pt idx="1601" formatCode="General">
                  <c:v>-1.4459749218242899E-3</c:v>
                </c:pt>
                <c:pt idx="1602" formatCode="General">
                  <c:v>5.6268690679258E-3</c:v>
                </c:pt>
                <c:pt idx="1603" formatCode="General">
                  <c:v>1.3311073517427901E-2</c:v>
                </c:pt>
                <c:pt idx="1604" formatCode="General">
                  <c:v>2.1399994984579399E-2</c:v>
                </c:pt>
                <c:pt idx="1605" formatCode="General">
                  <c:v>2.9577958087068999E-2</c:v>
                </c:pt>
                <c:pt idx="1606" formatCode="General">
                  <c:v>3.7396534850001099E-2</c:v>
                </c:pt>
                <c:pt idx="1607" formatCode="General">
                  <c:v>4.4797275205501599E-2</c:v>
                </c:pt>
                <c:pt idx="1608" formatCode="General">
                  <c:v>5.1546195978428799E-2</c:v>
                </c:pt>
                <c:pt idx="1609" formatCode="General">
                  <c:v>5.6996353626330098E-2</c:v>
                </c:pt>
                <c:pt idx="1610" formatCode="General">
                  <c:v>6.0833329696981901E-2</c:v>
                </c:pt>
                <c:pt idx="1611" formatCode="General">
                  <c:v>6.2842445701243393E-2</c:v>
                </c:pt>
                <c:pt idx="1612" formatCode="General">
                  <c:v>6.2824443541260294E-2</c:v>
                </c:pt>
                <c:pt idx="1613" formatCode="General">
                  <c:v>6.0855164436790898E-2</c:v>
                </c:pt>
                <c:pt idx="1614" formatCode="General">
                  <c:v>5.7262035158973698E-2</c:v>
                </c:pt>
                <c:pt idx="1615" formatCode="General">
                  <c:v>5.2369152674133598E-2</c:v>
                </c:pt>
                <c:pt idx="1616" formatCode="General">
                  <c:v>4.6551570380914502E-2</c:v>
                </c:pt>
                <c:pt idx="1617" formatCode="General">
                  <c:v>4.00713227615732E-2</c:v>
                </c:pt>
                <c:pt idx="1618" formatCode="General">
                  <c:v>3.3303367228427E-2</c:v>
                </c:pt>
                <c:pt idx="1619" formatCode="General">
                  <c:v>2.6454103882422E-2</c:v>
                </c:pt>
                <c:pt idx="1620" formatCode="General">
                  <c:v>1.94461162944045E-2</c:v>
                </c:pt>
                <c:pt idx="1621" formatCode="General">
                  <c:v>1.2553621361468301E-2</c:v>
                </c:pt>
                <c:pt idx="1622" formatCode="General">
                  <c:v>6.2102960881073501E-3</c:v>
                </c:pt>
                <c:pt idx="1623" formatCode="General">
                  <c:v>6.0101790887307697E-4</c:v>
                </c:pt>
                <c:pt idx="1624" formatCode="General">
                  <c:v>-4.2318732230350598E-3</c:v>
                </c:pt>
                <c:pt idx="1625" formatCode="General">
                  <c:v>-8.1830313959130301E-3</c:v>
                </c:pt>
                <c:pt idx="1626" formatCode="General">
                  <c:v>-1.11607839698071E-2</c:v>
                </c:pt>
                <c:pt idx="1627" formatCode="General">
                  <c:v>-1.29604488049017E-2</c:v>
                </c:pt>
                <c:pt idx="1628" formatCode="General">
                  <c:v>-1.32316303530907E-2</c:v>
                </c:pt>
                <c:pt idx="1629" formatCode="General">
                  <c:v>-1.2226653585087E-2</c:v>
                </c:pt>
                <c:pt idx="1630" formatCode="General">
                  <c:v>-1.0507472450100599E-2</c:v>
                </c:pt>
                <c:pt idx="1631" formatCode="General">
                  <c:v>-8.1946979346409193E-3</c:v>
                </c:pt>
                <c:pt idx="1632" formatCode="General">
                  <c:v>-5.2991722441991804E-3</c:v>
                </c:pt>
                <c:pt idx="1633" formatCode="General">
                  <c:v>-1.97437031566973E-3</c:v>
                </c:pt>
                <c:pt idx="1634" formatCode="General">
                  <c:v>1.65341039003488E-3</c:v>
                </c:pt>
                <c:pt idx="1635" formatCode="General">
                  <c:v>5.4441201996808103E-3</c:v>
                </c:pt>
                <c:pt idx="1636" formatCode="General">
                  <c:v>9.0900975363742108E-3</c:v>
                </c:pt>
                <c:pt idx="1637" formatCode="General">
                  <c:v>1.24869534382371E-2</c:v>
                </c:pt>
                <c:pt idx="1638" formatCode="General">
                  <c:v>1.6049092277102699E-2</c:v>
                </c:pt>
                <c:pt idx="1639" formatCode="General">
                  <c:v>1.9799082483132599E-2</c:v>
                </c:pt>
                <c:pt idx="1640" formatCode="General">
                  <c:v>2.2853496486318899E-2</c:v>
                </c:pt>
                <c:pt idx="1641" formatCode="General">
                  <c:v>2.5103392103297199E-2</c:v>
                </c:pt>
                <c:pt idx="1642" formatCode="General">
                  <c:v>2.6759335676603799E-2</c:v>
                </c:pt>
                <c:pt idx="1643" formatCode="General">
                  <c:v>2.7579639076490699E-2</c:v>
                </c:pt>
                <c:pt idx="1644" formatCode="General">
                  <c:v>2.7636369736314201E-2</c:v>
                </c:pt>
                <c:pt idx="1645" formatCode="General">
                  <c:v>2.7047558685580099E-2</c:v>
                </c:pt>
                <c:pt idx="1646" formatCode="General">
                  <c:v>2.5681730375464899E-2</c:v>
                </c:pt>
                <c:pt idx="1647" formatCode="General">
                  <c:v>2.34477681966937E-2</c:v>
                </c:pt>
                <c:pt idx="1648" formatCode="General">
                  <c:v>2.0918788985948601E-2</c:v>
                </c:pt>
                <c:pt idx="1649" formatCode="General">
                  <c:v>1.8259735499825801E-2</c:v>
                </c:pt>
                <c:pt idx="1650" formatCode="General">
                  <c:v>1.50478324141281E-2</c:v>
                </c:pt>
                <c:pt idx="1651" formatCode="General">
                  <c:v>1.14161490739063E-2</c:v>
                </c:pt>
                <c:pt idx="1652" formatCode="General">
                  <c:v>7.7240418078865E-3</c:v>
                </c:pt>
                <c:pt idx="1653" formatCode="General">
                  <c:v>4.2562000890847204E-3</c:v>
                </c:pt>
                <c:pt idx="1654" formatCode="General">
                  <c:v>1.12749373391431E-3</c:v>
                </c:pt>
                <c:pt idx="1655" formatCode="General">
                  <c:v>-1.50972521459598E-3</c:v>
                </c:pt>
                <c:pt idx="1656" formatCode="General">
                  <c:v>-3.5082175390121098E-3</c:v>
                </c:pt>
                <c:pt idx="1657" formatCode="General">
                  <c:v>-4.7851472361456603E-3</c:v>
                </c:pt>
                <c:pt idx="1658" formatCode="General">
                  <c:v>-5.3791332668694097E-3</c:v>
                </c:pt>
                <c:pt idx="1659" formatCode="General">
                  <c:v>-5.3219305064282699E-3</c:v>
                </c:pt>
                <c:pt idx="1660" formatCode="General">
                  <c:v>-4.6283931317333904E-3</c:v>
                </c:pt>
                <c:pt idx="1661" formatCode="General">
                  <c:v>-3.39106619661269E-3</c:v>
                </c:pt>
                <c:pt idx="1662" formatCode="General">
                  <c:v>-1.6673842273109199E-3</c:v>
                </c:pt>
                <c:pt idx="1663" formatCode="General">
                  <c:v>5.1401900104361398E-4</c:v>
                </c:pt>
                <c:pt idx="1664" formatCode="General">
                  <c:v>3.1710313867091798E-3</c:v>
                </c:pt>
                <c:pt idx="1665" formatCode="General">
                  <c:v>6.0318132990867497E-3</c:v>
                </c:pt>
                <c:pt idx="1666" formatCode="General">
                  <c:v>8.8282833556731204E-3</c:v>
                </c:pt>
                <c:pt idx="1667" formatCode="General">
                  <c:v>1.1577701222448099E-2</c:v>
                </c:pt>
                <c:pt idx="1668" formatCode="General">
                  <c:v>1.4259583888119E-2</c:v>
                </c:pt>
                <c:pt idx="1669" formatCode="General">
                  <c:v>1.7148934414373099E-2</c:v>
                </c:pt>
                <c:pt idx="1670" formatCode="General">
                  <c:v>2.0131736032034501E-2</c:v>
                </c:pt>
                <c:pt idx="1671" formatCode="General">
                  <c:v>2.25472533646838E-2</c:v>
                </c:pt>
                <c:pt idx="1672" formatCode="General">
                  <c:v>2.4196592789894798E-2</c:v>
                </c:pt>
                <c:pt idx="1673" formatCode="General">
                  <c:v>2.50591696271164E-2</c:v>
                </c:pt>
                <c:pt idx="1674" formatCode="General">
                  <c:v>2.5156042655561199E-2</c:v>
                </c:pt>
                <c:pt idx="1675" formatCode="General">
                  <c:v>2.4514861526402001E-2</c:v>
                </c:pt>
                <c:pt idx="1676" formatCode="General">
                  <c:v>2.3187121839467799E-2</c:v>
                </c:pt>
                <c:pt idx="1677" formatCode="General">
                  <c:v>2.1248526953833901E-2</c:v>
                </c:pt>
                <c:pt idx="1678" formatCode="General">
                  <c:v>1.8770759690683401E-2</c:v>
                </c:pt>
                <c:pt idx="1679" formatCode="General">
                  <c:v>1.5953139428350901E-2</c:v>
                </c:pt>
                <c:pt idx="1680" formatCode="General">
                  <c:v>1.2983679666768E-2</c:v>
                </c:pt>
                <c:pt idx="1681" formatCode="General">
                  <c:v>1.0274363794339899E-2</c:v>
                </c:pt>
                <c:pt idx="1682" formatCode="General">
                  <c:v>8.1185843863336698E-3</c:v>
                </c:pt>
                <c:pt idx="1683" formatCode="General">
                  <c:v>6.28999356748388E-3</c:v>
                </c:pt>
                <c:pt idx="1684" formatCode="General">
                  <c:v>4.2915442588858099E-3</c:v>
                </c:pt>
                <c:pt idx="1685" formatCode="General">
                  <c:v>2.5041301535184499E-3</c:v>
                </c:pt>
                <c:pt idx="1686" formatCode="General">
                  <c:v>1.52111693287832E-3</c:v>
                </c:pt>
                <c:pt idx="1687" formatCode="General">
                  <c:v>1.2195198522180501E-3</c:v>
                </c:pt>
                <c:pt idx="1688" formatCode="General">
                  <c:v>1.46051056332341E-3</c:v>
                </c:pt>
                <c:pt idx="1689" formatCode="General">
                  <c:v>1.9838649756815799E-3</c:v>
                </c:pt>
                <c:pt idx="1690" formatCode="General">
                  <c:v>2.7341550461343202E-3</c:v>
                </c:pt>
                <c:pt idx="1691" formatCode="General">
                  <c:v>3.6707993844165301E-3</c:v>
                </c:pt>
                <c:pt idx="1692" formatCode="General">
                  <c:v>4.6725980941928697E-3</c:v>
                </c:pt>
                <c:pt idx="1693" formatCode="General">
                  <c:v>5.7934829077234103E-3</c:v>
                </c:pt>
                <c:pt idx="1694" formatCode="General">
                  <c:v>7.62553051712366E-3</c:v>
                </c:pt>
                <c:pt idx="1695" formatCode="General">
                  <c:v>1.01701679417895E-2</c:v>
                </c:pt>
                <c:pt idx="1696" formatCode="General">
                  <c:v>1.27750080208701E-2</c:v>
                </c:pt>
                <c:pt idx="1697" formatCode="General">
                  <c:v>1.50989932838115E-2</c:v>
                </c:pt>
                <c:pt idx="1698" formatCode="General">
                  <c:v>1.65961492622832E-2</c:v>
                </c:pt>
                <c:pt idx="1699" formatCode="General">
                  <c:v>1.76809880630413E-2</c:v>
                </c:pt>
                <c:pt idx="1700" formatCode="General">
                  <c:v>1.8861528946069302E-2</c:v>
                </c:pt>
                <c:pt idx="1701" formatCode="General">
                  <c:v>1.9732913017204898E-2</c:v>
                </c:pt>
                <c:pt idx="1702" formatCode="General">
                  <c:v>2.02637434419842E-2</c:v>
                </c:pt>
                <c:pt idx="1703" formatCode="General">
                  <c:v>2.0541429485151998E-2</c:v>
                </c:pt>
                <c:pt idx="1704" formatCode="General">
                  <c:v>2.0557539987338801E-2</c:v>
                </c:pt>
                <c:pt idx="1705" formatCode="General">
                  <c:v>2.0306916105868902E-2</c:v>
                </c:pt>
                <c:pt idx="1706" formatCode="General">
                  <c:v>1.98158069879436E-2</c:v>
                </c:pt>
                <c:pt idx="1707" formatCode="General">
                  <c:v>1.9194134531865699E-2</c:v>
                </c:pt>
                <c:pt idx="1708" formatCode="General">
                  <c:v>1.89629481782474E-2</c:v>
                </c:pt>
                <c:pt idx="1709" formatCode="General">
                  <c:v>1.9220259871510902E-2</c:v>
                </c:pt>
                <c:pt idx="1710" formatCode="General">
                  <c:v>1.94507758844089E-2</c:v>
                </c:pt>
                <c:pt idx="1711" formatCode="General">
                  <c:v>1.9538101798308699E-2</c:v>
                </c:pt>
                <c:pt idx="1712" formatCode="General">
                  <c:v>1.9513675104619502E-2</c:v>
                </c:pt>
                <c:pt idx="1713" formatCode="General">
                  <c:v>1.9317266416161501E-2</c:v>
                </c:pt>
                <c:pt idx="1714" formatCode="General">
                  <c:v>1.8963388765523E-2</c:v>
                </c:pt>
                <c:pt idx="1715" formatCode="General">
                  <c:v>1.8561418373572499E-2</c:v>
                </c:pt>
                <c:pt idx="1716" formatCode="General">
                  <c:v>1.8196739696249398E-2</c:v>
                </c:pt>
                <c:pt idx="1717" formatCode="General">
                  <c:v>1.79478770699576E-2</c:v>
                </c:pt>
                <c:pt idx="1718" formatCode="General">
                  <c:v>1.7957883398819499E-2</c:v>
                </c:pt>
                <c:pt idx="1719" formatCode="General">
                  <c:v>1.8419006143053501E-2</c:v>
                </c:pt>
                <c:pt idx="1720" formatCode="General">
                  <c:v>1.9913860578219901E-2</c:v>
                </c:pt>
                <c:pt idx="1721" formatCode="General">
                  <c:v>2.2475565126853302E-2</c:v>
                </c:pt>
                <c:pt idx="1722" formatCode="General">
                  <c:v>2.5532466866471201E-2</c:v>
                </c:pt>
                <c:pt idx="1723" formatCode="General">
                  <c:v>2.8953230261456301E-2</c:v>
                </c:pt>
                <c:pt idx="1724" formatCode="General">
                  <c:v>3.2645393476632298E-2</c:v>
                </c:pt>
                <c:pt idx="1725" formatCode="General">
                  <c:v>3.6462997140850897E-2</c:v>
                </c:pt>
                <c:pt idx="1726" formatCode="General">
                  <c:v>4.0258752844846403E-2</c:v>
                </c:pt>
                <c:pt idx="1727" formatCode="General">
                  <c:v>4.3882852533734203E-2</c:v>
                </c:pt>
                <c:pt idx="1728" formatCode="General">
                  <c:v>4.7167634614087198E-2</c:v>
                </c:pt>
                <c:pt idx="1729" formatCode="General">
                  <c:v>4.9963987960217102E-2</c:v>
                </c:pt>
                <c:pt idx="1730" formatCode="General">
                  <c:v>5.2199525144131002E-2</c:v>
                </c:pt>
                <c:pt idx="1731" formatCode="General">
                  <c:v>5.3899656858690102E-2</c:v>
                </c:pt>
                <c:pt idx="1732" formatCode="General">
                  <c:v>5.5139912973381097E-2</c:v>
                </c:pt>
                <c:pt idx="1733" formatCode="General">
                  <c:v>5.6000308114804803E-2</c:v>
                </c:pt>
                <c:pt idx="1734" formatCode="General">
                  <c:v>5.6109831044318298E-2</c:v>
                </c:pt>
                <c:pt idx="1735" formatCode="General">
                  <c:v>5.5196353497973402E-2</c:v>
                </c:pt>
                <c:pt idx="1736" formatCode="General">
                  <c:v>5.3295646617907103E-2</c:v>
                </c:pt>
                <c:pt idx="1737" formatCode="General">
                  <c:v>5.0413194861401799E-2</c:v>
                </c:pt>
                <c:pt idx="1738" formatCode="General">
                  <c:v>4.6827081964658797E-2</c:v>
                </c:pt>
                <c:pt idx="1739" formatCode="General">
                  <c:v>4.2716152112833097E-2</c:v>
                </c:pt>
                <c:pt idx="1740" formatCode="General">
                  <c:v>3.8190529818853902E-2</c:v>
                </c:pt>
                <c:pt idx="1741" formatCode="General">
                  <c:v>3.3467013480304002E-2</c:v>
                </c:pt>
                <c:pt idx="1742" formatCode="General">
                  <c:v>2.8781882007004201E-2</c:v>
                </c:pt>
                <c:pt idx="1743" formatCode="General">
                  <c:v>2.42391643814148E-2</c:v>
                </c:pt>
                <c:pt idx="1744" formatCode="General">
                  <c:v>2.0146438851919E-2</c:v>
                </c:pt>
                <c:pt idx="1745" formatCode="General">
                  <c:v>1.7195550179196498E-2</c:v>
                </c:pt>
                <c:pt idx="1746" formatCode="General">
                  <c:v>1.5600309734142901E-2</c:v>
                </c:pt>
                <c:pt idx="1747" formatCode="General">
                  <c:v>1.5209858830203E-2</c:v>
                </c:pt>
                <c:pt idx="1748" formatCode="General">
                  <c:v>1.5942607399709999E-2</c:v>
                </c:pt>
                <c:pt idx="1749" formatCode="General">
                  <c:v>1.7680937061327898E-2</c:v>
                </c:pt>
                <c:pt idx="1750" formatCode="General">
                  <c:v>2.04225897613813E-2</c:v>
                </c:pt>
                <c:pt idx="1751" formatCode="General">
                  <c:v>2.3991739510307499E-2</c:v>
                </c:pt>
                <c:pt idx="1752" formatCode="General">
                  <c:v>2.8103800233282E-2</c:v>
                </c:pt>
                <c:pt idx="1753" formatCode="General">
                  <c:v>3.25135653257572E-2</c:v>
                </c:pt>
                <c:pt idx="1754" formatCode="General">
                  <c:v>3.7120664388449402E-2</c:v>
                </c:pt>
                <c:pt idx="1755" formatCode="General">
                  <c:v>4.1796521605326903E-2</c:v>
                </c:pt>
                <c:pt idx="1756" formatCode="General">
                  <c:v>4.62518524328311E-2</c:v>
                </c:pt>
                <c:pt idx="1757" formatCode="General">
                  <c:v>5.0460652832386599E-2</c:v>
                </c:pt>
                <c:pt idx="1758" formatCode="General">
                  <c:v>5.4677153237002098E-2</c:v>
                </c:pt>
                <c:pt idx="1759" formatCode="General">
                  <c:v>5.8559621167052198E-2</c:v>
                </c:pt>
                <c:pt idx="1760" formatCode="General">
                  <c:v>6.1591090742650699E-2</c:v>
                </c:pt>
                <c:pt idx="1761" formatCode="General">
                  <c:v>6.3692438373845403E-2</c:v>
                </c:pt>
                <c:pt idx="1762" formatCode="General">
                  <c:v>6.47273181079729E-2</c:v>
                </c:pt>
                <c:pt idx="1763" formatCode="General">
                  <c:v>6.4620539582732894E-2</c:v>
                </c:pt>
                <c:pt idx="1764" formatCode="General">
                  <c:v>6.3348970626949497E-2</c:v>
                </c:pt>
                <c:pt idx="1765" formatCode="General">
                  <c:v>6.09572602015475E-2</c:v>
                </c:pt>
                <c:pt idx="1766" formatCode="General">
                  <c:v>5.7701029702638303E-2</c:v>
                </c:pt>
                <c:pt idx="1767" formatCode="General">
                  <c:v>5.3822544529120803E-2</c:v>
                </c:pt>
                <c:pt idx="1768" formatCode="General">
                  <c:v>4.9474830737776199E-2</c:v>
                </c:pt>
                <c:pt idx="1769" formatCode="General">
                  <c:v>4.5113477106178003E-2</c:v>
                </c:pt>
                <c:pt idx="1770" formatCode="General">
                  <c:v>4.1256933147303602E-2</c:v>
                </c:pt>
                <c:pt idx="1771" formatCode="General">
                  <c:v>3.7706819162048502E-2</c:v>
                </c:pt>
                <c:pt idx="1772" formatCode="General">
                  <c:v>3.4215397286546899E-2</c:v>
                </c:pt>
                <c:pt idx="1773" formatCode="General">
                  <c:v>3.0895431547153299E-2</c:v>
                </c:pt>
                <c:pt idx="1774" formatCode="General">
                  <c:v>2.7631126450320499E-2</c:v>
                </c:pt>
                <c:pt idx="1775" formatCode="General">
                  <c:v>2.4366881363741901E-2</c:v>
                </c:pt>
                <c:pt idx="1776" formatCode="General">
                  <c:v>2.13305586767964E-2</c:v>
                </c:pt>
                <c:pt idx="1777" formatCode="General">
                  <c:v>1.8817526567296201E-2</c:v>
                </c:pt>
                <c:pt idx="1778" formatCode="General">
                  <c:v>1.69664749617832E-2</c:v>
                </c:pt>
                <c:pt idx="1779" formatCode="General">
                  <c:v>1.5764463830779701E-2</c:v>
                </c:pt>
                <c:pt idx="1780" formatCode="General">
                  <c:v>1.5176379218362099E-2</c:v>
                </c:pt>
                <c:pt idx="1781" formatCode="General">
                  <c:v>1.5130624413919999E-2</c:v>
                </c:pt>
                <c:pt idx="1782" formatCode="General">
                  <c:v>1.5808974450067799E-2</c:v>
                </c:pt>
                <c:pt idx="1783" formatCode="General">
                  <c:v>1.7485109013960699E-2</c:v>
                </c:pt>
                <c:pt idx="1784" formatCode="General">
                  <c:v>1.9743885358830801E-2</c:v>
                </c:pt>
                <c:pt idx="1785" formatCode="General">
                  <c:v>2.1999053063511201E-2</c:v>
                </c:pt>
                <c:pt idx="1786" formatCode="General">
                  <c:v>2.4025865355175199E-2</c:v>
                </c:pt>
                <c:pt idx="1787" formatCode="General">
                  <c:v>2.5743375201195601E-2</c:v>
                </c:pt>
                <c:pt idx="1788" formatCode="General">
                  <c:v>2.7046042814787102E-2</c:v>
                </c:pt>
                <c:pt idx="1789" formatCode="General">
                  <c:v>2.7800703405647199E-2</c:v>
                </c:pt>
                <c:pt idx="1790" formatCode="General">
                  <c:v>2.79698029145974E-2</c:v>
                </c:pt>
                <c:pt idx="1791" formatCode="General">
                  <c:v>2.7560814917980899E-2</c:v>
                </c:pt>
                <c:pt idx="1792" formatCode="General">
                  <c:v>2.6602346097839201E-2</c:v>
                </c:pt>
                <c:pt idx="1793" formatCode="General">
                  <c:v>2.5094192811542199E-2</c:v>
                </c:pt>
                <c:pt idx="1794" formatCode="General">
                  <c:v>2.3327782318586301E-2</c:v>
                </c:pt>
                <c:pt idx="1795" formatCode="General">
                  <c:v>2.1613717698234301E-2</c:v>
                </c:pt>
                <c:pt idx="1796" formatCode="General">
                  <c:v>1.9641486197133198E-2</c:v>
                </c:pt>
                <c:pt idx="1797" formatCode="General">
                  <c:v>1.71347834686633E-2</c:v>
                </c:pt>
                <c:pt idx="1798" formatCode="General">
                  <c:v>1.4123599145532699E-2</c:v>
                </c:pt>
                <c:pt idx="1799" formatCode="General">
                  <c:v>1.0691006166223401E-2</c:v>
                </c:pt>
                <c:pt idx="1800" formatCode="General">
                  <c:v>7.0957226614781696E-3</c:v>
                </c:pt>
                <c:pt idx="1801" formatCode="General">
                  <c:v>3.53019712353877E-3</c:v>
                </c:pt>
                <c:pt idx="1802">
                  <c:v>-4.4191370248463098E-5</c:v>
                </c:pt>
                <c:pt idx="1803" formatCode="General">
                  <c:v>-3.6459839776921501E-3</c:v>
                </c:pt>
                <c:pt idx="1804" formatCode="General">
                  <c:v>-7.2044359076442101E-3</c:v>
                </c:pt>
                <c:pt idx="1805" formatCode="General">
                  <c:v>-1.0697031909168099E-2</c:v>
                </c:pt>
                <c:pt idx="1806" formatCode="General">
                  <c:v>-1.4162715117186E-2</c:v>
                </c:pt>
                <c:pt idx="1807" formatCode="General">
                  <c:v>-1.7255588711994899E-2</c:v>
                </c:pt>
                <c:pt idx="1808" formatCode="General">
                  <c:v>-1.95471690284857E-2</c:v>
                </c:pt>
                <c:pt idx="1809" formatCode="General">
                  <c:v>-2.1272168744601201E-2</c:v>
                </c:pt>
                <c:pt idx="1810" formatCode="General">
                  <c:v>-2.27013938345288E-2</c:v>
                </c:pt>
                <c:pt idx="1811" formatCode="General">
                  <c:v>-2.3787275447407E-2</c:v>
                </c:pt>
                <c:pt idx="1812" formatCode="General">
                  <c:v>-2.4569423021538701E-2</c:v>
                </c:pt>
                <c:pt idx="1813" formatCode="General">
                  <c:v>-2.5227114485864E-2</c:v>
                </c:pt>
                <c:pt idx="1814" formatCode="General">
                  <c:v>-2.5900556665607002E-2</c:v>
                </c:pt>
                <c:pt idx="1815" formatCode="General">
                  <c:v>-2.6524708041534398E-2</c:v>
                </c:pt>
                <c:pt idx="1816" formatCode="General">
                  <c:v>-2.6954421849530098E-2</c:v>
                </c:pt>
                <c:pt idx="1817" formatCode="General">
                  <c:v>-2.7252893197500901E-2</c:v>
                </c:pt>
                <c:pt idx="1818" formatCode="General">
                  <c:v>-2.76272797597714E-2</c:v>
                </c:pt>
                <c:pt idx="1819" formatCode="General">
                  <c:v>-2.81815806818617E-2</c:v>
                </c:pt>
                <c:pt idx="1820" formatCode="General">
                  <c:v>-2.8927076154354001E-2</c:v>
                </c:pt>
                <c:pt idx="1821" formatCode="General">
                  <c:v>-2.95866038243515E-2</c:v>
                </c:pt>
                <c:pt idx="1822" formatCode="General">
                  <c:v>-2.9952636213229099E-2</c:v>
                </c:pt>
                <c:pt idx="1823" formatCode="General">
                  <c:v>-3.0276495329489301E-2</c:v>
                </c:pt>
                <c:pt idx="1824" formatCode="General">
                  <c:v>-3.07328857790924E-2</c:v>
                </c:pt>
                <c:pt idx="1825" formatCode="General">
                  <c:v>-3.1332615033291503E-2</c:v>
                </c:pt>
                <c:pt idx="1826" formatCode="General">
                  <c:v>-3.2091187110741701E-2</c:v>
                </c:pt>
                <c:pt idx="1827" formatCode="General">
                  <c:v>-3.3084575024917601E-2</c:v>
                </c:pt>
                <c:pt idx="1828" formatCode="General">
                  <c:v>-3.4364215109311799E-2</c:v>
                </c:pt>
                <c:pt idx="1829" formatCode="General">
                  <c:v>-3.5828905388559103E-2</c:v>
                </c:pt>
                <c:pt idx="1830" formatCode="General">
                  <c:v>-3.7275375813983401E-2</c:v>
                </c:pt>
                <c:pt idx="1831" formatCode="General">
                  <c:v>-3.8577771916671402E-2</c:v>
                </c:pt>
                <c:pt idx="1832" formatCode="General">
                  <c:v>-3.9680253888856203E-2</c:v>
                </c:pt>
                <c:pt idx="1833" formatCode="General">
                  <c:v>-4.0668627518762802E-2</c:v>
                </c:pt>
                <c:pt idx="1834" formatCode="General">
                  <c:v>-4.1394113894967999E-2</c:v>
                </c:pt>
                <c:pt idx="1835" formatCode="General">
                  <c:v>-4.1781273668774301E-2</c:v>
                </c:pt>
                <c:pt idx="1836" formatCode="General">
                  <c:v>-4.2119631231027001E-2</c:v>
                </c:pt>
                <c:pt idx="1837" formatCode="General">
                  <c:v>-4.2446582645809902E-2</c:v>
                </c:pt>
                <c:pt idx="1838" formatCode="General">
                  <c:v>-4.2815671895123697E-2</c:v>
                </c:pt>
                <c:pt idx="1839" formatCode="General">
                  <c:v>-4.3319736482565603E-2</c:v>
                </c:pt>
                <c:pt idx="1840" formatCode="General">
                  <c:v>-4.3845199191815301E-2</c:v>
                </c:pt>
                <c:pt idx="1841" formatCode="General">
                  <c:v>-4.4301183322973198E-2</c:v>
                </c:pt>
                <c:pt idx="1842" formatCode="General">
                  <c:v>-4.47578852795254E-2</c:v>
                </c:pt>
                <c:pt idx="1843" formatCode="General">
                  <c:v>-4.5257089615468302E-2</c:v>
                </c:pt>
                <c:pt idx="1844" formatCode="General">
                  <c:v>-4.5848026081468603E-2</c:v>
                </c:pt>
                <c:pt idx="1845" formatCode="General">
                  <c:v>-4.6590685672054197E-2</c:v>
                </c:pt>
                <c:pt idx="1846" formatCode="General">
                  <c:v>-4.7461303440300397E-2</c:v>
                </c:pt>
                <c:pt idx="1847" formatCode="General">
                  <c:v>-4.8453920281979798E-2</c:v>
                </c:pt>
                <c:pt idx="1848" formatCode="General">
                  <c:v>-4.9222489888396503E-2</c:v>
                </c:pt>
                <c:pt idx="1849" formatCode="General">
                  <c:v>-4.9539643710901499E-2</c:v>
                </c:pt>
                <c:pt idx="1850" formatCode="General">
                  <c:v>-4.9676754855151502E-2</c:v>
                </c:pt>
                <c:pt idx="1851" formatCode="General">
                  <c:v>-5.0188488435937602E-2</c:v>
                </c:pt>
                <c:pt idx="1852" formatCode="General">
                  <c:v>-5.0911304793953102E-2</c:v>
                </c:pt>
                <c:pt idx="1853" formatCode="General">
                  <c:v>-5.12086616863031E-2</c:v>
                </c:pt>
                <c:pt idx="1854" formatCode="General">
                  <c:v>-5.1254934061547998E-2</c:v>
                </c:pt>
                <c:pt idx="1855" formatCode="General">
                  <c:v>-5.1231408629439298E-2</c:v>
                </c:pt>
                <c:pt idx="1856" formatCode="General">
                  <c:v>-5.1056549301530599E-2</c:v>
                </c:pt>
                <c:pt idx="1857" formatCode="General">
                  <c:v>-5.0629553487521899E-2</c:v>
                </c:pt>
                <c:pt idx="1858" formatCode="General">
                  <c:v>-4.9985026336727502E-2</c:v>
                </c:pt>
                <c:pt idx="1859" formatCode="General">
                  <c:v>-4.9113038832041801E-2</c:v>
                </c:pt>
                <c:pt idx="1860" formatCode="General">
                  <c:v>-4.7892946975336498E-2</c:v>
                </c:pt>
                <c:pt idx="1861" formatCode="General">
                  <c:v>-4.5920443249883897E-2</c:v>
                </c:pt>
                <c:pt idx="1862" formatCode="General">
                  <c:v>-4.3214326544791203E-2</c:v>
                </c:pt>
                <c:pt idx="1863" formatCode="General">
                  <c:v>-4.0409493713349003E-2</c:v>
                </c:pt>
                <c:pt idx="1864" formatCode="General">
                  <c:v>-3.8132583907790299E-2</c:v>
                </c:pt>
                <c:pt idx="1865" formatCode="General">
                  <c:v>-3.62694752225238E-2</c:v>
                </c:pt>
                <c:pt idx="1866" formatCode="General">
                  <c:v>-3.4443352942970802E-2</c:v>
                </c:pt>
                <c:pt idx="1867" formatCode="General">
                  <c:v>-3.2976016816215703E-2</c:v>
                </c:pt>
                <c:pt idx="1868" formatCode="General">
                  <c:v>-3.2021155346738599E-2</c:v>
                </c:pt>
                <c:pt idx="1869" formatCode="General">
                  <c:v>-3.1619731977474599E-2</c:v>
                </c:pt>
                <c:pt idx="1870" formatCode="General">
                  <c:v>-3.1712707970064001E-2</c:v>
                </c:pt>
                <c:pt idx="1871" formatCode="General">
                  <c:v>-3.2118078787108997E-2</c:v>
                </c:pt>
                <c:pt idx="1872" formatCode="General">
                  <c:v>-3.28261962265992E-2</c:v>
                </c:pt>
                <c:pt idx="1873" formatCode="General">
                  <c:v>-3.3830554204802701E-2</c:v>
                </c:pt>
                <c:pt idx="1874" formatCode="General">
                  <c:v>-3.50237374345908E-2</c:v>
                </c:pt>
                <c:pt idx="1875" formatCode="General">
                  <c:v>-3.5875876022941497E-2</c:v>
                </c:pt>
                <c:pt idx="1876" formatCode="General">
                  <c:v>-3.6070356039822803E-2</c:v>
                </c:pt>
                <c:pt idx="1877" formatCode="General">
                  <c:v>-3.5924274426784503E-2</c:v>
                </c:pt>
                <c:pt idx="1878" formatCode="General">
                  <c:v>-3.5521579426232901E-2</c:v>
                </c:pt>
                <c:pt idx="1879" formatCode="General">
                  <c:v>-3.47815324159347E-2</c:v>
                </c:pt>
                <c:pt idx="1880" formatCode="General">
                  <c:v>-3.3559216348733302E-2</c:v>
                </c:pt>
                <c:pt idx="1881" formatCode="General">
                  <c:v>-3.1707543234069401E-2</c:v>
                </c:pt>
                <c:pt idx="1882" formatCode="General">
                  <c:v>-2.9357933048691401E-2</c:v>
                </c:pt>
                <c:pt idx="1883" formatCode="General">
                  <c:v>-2.68131338888375E-2</c:v>
                </c:pt>
                <c:pt idx="1884" formatCode="General">
                  <c:v>-2.4317829365698099E-2</c:v>
                </c:pt>
                <c:pt idx="1885" formatCode="General">
                  <c:v>-2.2075196048209102E-2</c:v>
                </c:pt>
                <c:pt idx="1886" formatCode="General">
                  <c:v>-1.9881660115297801E-2</c:v>
                </c:pt>
                <c:pt idx="1887" formatCode="General">
                  <c:v>-1.7670961280053198E-2</c:v>
                </c:pt>
                <c:pt idx="1888" formatCode="General">
                  <c:v>-1.58868438440746E-2</c:v>
                </c:pt>
                <c:pt idx="1889" formatCode="General">
                  <c:v>-1.4782882549910999E-2</c:v>
                </c:pt>
                <c:pt idx="1890" formatCode="General">
                  <c:v>-1.4404640275723401E-2</c:v>
                </c:pt>
                <c:pt idx="1891" formatCode="General">
                  <c:v>-1.46919837766169E-2</c:v>
                </c:pt>
                <c:pt idx="1892" formatCode="General">
                  <c:v>-1.55079491064834E-2</c:v>
                </c:pt>
                <c:pt idx="1893" formatCode="General">
                  <c:v>-1.6649929039900101E-2</c:v>
                </c:pt>
                <c:pt idx="1894" formatCode="General">
                  <c:v>-1.80283083220013E-2</c:v>
                </c:pt>
                <c:pt idx="1895" formatCode="General">
                  <c:v>-1.95952591359808E-2</c:v>
                </c:pt>
                <c:pt idx="1896" formatCode="General">
                  <c:v>-2.12142235023027E-2</c:v>
                </c:pt>
                <c:pt idx="1897" formatCode="General">
                  <c:v>-2.2727748097633099E-2</c:v>
                </c:pt>
                <c:pt idx="1898" formatCode="General">
                  <c:v>-2.4061679887972798E-2</c:v>
                </c:pt>
                <c:pt idx="1899" formatCode="General">
                  <c:v>-2.5274938584708299E-2</c:v>
                </c:pt>
                <c:pt idx="1900" formatCode="General">
                  <c:v>-2.5988162827430199E-2</c:v>
                </c:pt>
                <c:pt idx="1901" formatCode="General">
                  <c:v>-2.6032709260115802E-2</c:v>
                </c:pt>
                <c:pt idx="1902" formatCode="General">
                  <c:v>-2.5829590999239101E-2</c:v>
                </c:pt>
                <c:pt idx="1903" formatCode="General">
                  <c:v>-2.5494395772003801E-2</c:v>
                </c:pt>
                <c:pt idx="1904" formatCode="General">
                  <c:v>-2.4984223934019799E-2</c:v>
                </c:pt>
                <c:pt idx="1905" formatCode="General">
                  <c:v>-2.4316926748441599E-2</c:v>
                </c:pt>
                <c:pt idx="1906" formatCode="General">
                  <c:v>-2.3555750385266701E-2</c:v>
                </c:pt>
                <c:pt idx="1907" formatCode="General">
                  <c:v>-2.26601858515483E-2</c:v>
                </c:pt>
                <c:pt idx="1908" formatCode="General">
                  <c:v>-2.15827825650497E-2</c:v>
                </c:pt>
                <c:pt idx="1909" formatCode="General">
                  <c:v>-2.0393202577106799E-2</c:v>
                </c:pt>
                <c:pt idx="1910" formatCode="General">
                  <c:v>-1.9210085750185801E-2</c:v>
                </c:pt>
                <c:pt idx="1911" formatCode="General">
                  <c:v>-1.7798914747177701E-2</c:v>
                </c:pt>
                <c:pt idx="1912" formatCode="General">
                  <c:v>-1.6467844329625801E-2</c:v>
                </c:pt>
                <c:pt idx="1913" formatCode="General">
                  <c:v>-1.52687394159471E-2</c:v>
                </c:pt>
                <c:pt idx="1914" formatCode="General">
                  <c:v>-1.38309279610599E-2</c:v>
                </c:pt>
                <c:pt idx="1915" formatCode="General">
                  <c:v>-1.2399225998807901E-2</c:v>
                </c:pt>
                <c:pt idx="1916" formatCode="General">
                  <c:v>-1.09480127467287E-2</c:v>
                </c:pt>
                <c:pt idx="1917" formatCode="General">
                  <c:v>-9.5373029925474792E-3</c:v>
                </c:pt>
                <c:pt idx="1918" formatCode="General">
                  <c:v>-8.3058599537092197E-3</c:v>
                </c:pt>
                <c:pt idx="1919" formatCode="General">
                  <c:v>-7.3499592127778601E-3</c:v>
                </c:pt>
                <c:pt idx="1920" formatCode="General">
                  <c:v>-6.6388680933971399E-3</c:v>
                </c:pt>
                <c:pt idx="1921" formatCode="General">
                  <c:v>-6.0103775773342602E-3</c:v>
                </c:pt>
                <c:pt idx="1922" formatCode="General">
                  <c:v>-5.3464540626756499E-3</c:v>
                </c:pt>
                <c:pt idx="1923" formatCode="General">
                  <c:v>-4.6948803781736298E-3</c:v>
                </c:pt>
                <c:pt idx="1924" formatCode="General">
                  <c:v>-3.72130093002209E-3</c:v>
                </c:pt>
                <c:pt idx="1925" formatCode="General">
                  <c:v>-2.2410128425947298E-3</c:v>
                </c:pt>
                <c:pt idx="1926" formatCode="General">
                  <c:v>-6.1660886640314502E-4</c:v>
                </c:pt>
                <c:pt idx="1927" formatCode="General">
                  <c:v>1.0020935099188299E-3</c:v>
                </c:pt>
                <c:pt idx="1928" formatCode="General">
                  <c:v>2.52702105316555E-3</c:v>
                </c:pt>
                <c:pt idx="1929" formatCode="General">
                  <c:v>3.94030045122942E-3</c:v>
                </c:pt>
                <c:pt idx="1930" formatCode="General">
                  <c:v>5.2865958043200297E-3</c:v>
                </c:pt>
                <c:pt idx="1931" formatCode="General">
                  <c:v>6.5389681091363797E-3</c:v>
                </c:pt>
                <c:pt idx="1932" formatCode="General">
                  <c:v>7.5925631809098497E-3</c:v>
                </c:pt>
                <c:pt idx="1933" formatCode="General">
                  <c:v>8.4437929830423301E-3</c:v>
                </c:pt>
                <c:pt idx="1934" formatCode="General">
                  <c:v>9.1086156660713999E-3</c:v>
                </c:pt>
                <c:pt idx="1935" formatCode="General">
                  <c:v>9.5110432402553905E-3</c:v>
                </c:pt>
                <c:pt idx="1936" formatCode="General">
                  <c:v>9.9865352022956103E-3</c:v>
                </c:pt>
                <c:pt idx="1937" formatCode="General">
                  <c:v>1.0697039067700601E-2</c:v>
                </c:pt>
                <c:pt idx="1938" formatCode="General">
                  <c:v>1.13792817321822E-2</c:v>
                </c:pt>
                <c:pt idx="1939" formatCode="General">
                  <c:v>1.20544284152351E-2</c:v>
                </c:pt>
                <c:pt idx="1940" formatCode="General">
                  <c:v>1.28458943972734E-2</c:v>
                </c:pt>
                <c:pt idx="1941" formatCode="General">
                  <c:v>1.37829824698923E-2</c:v>
                </c:pt>
                <c:pt idx="1942" formatCode="General">
                  <c:v>1.48378070953934E-2</c:v>
                </c:pt>
                <c:pt idx="1943" formatCode="General">
                  <c:v>1.5912052608266301E-2</c:v>
                </c:pt>
                <c:pt idx="1944" formatCode="General">
                  <c:v>1.6882148123656002E-2</c:v>
                </c:pt>
                <c:pt idx="1945" formatCode="General">
                  <c:v>1.7740289942323899E-2</c:v>
                </c:pt>
                <c:pt idx="1946" formatCode="General">
                  <c:v>1.84828751645306E-2</c:v>
                </c:pt>
                <c:pt idx="1947" formatCode="General">
                  <c:v>1.9083164797421E-2</c:v>
                </c:pt>
                <c:pt idx="1948" formatCode="General">
                  <c:v>1.9567014526195699E-2</c:v>
                </c:pt>
                <c:pt idx="1949" formatCode="General">
                  <c:v>2.05244253363366E-2</c:v>
                </c:pt>
                <c:pt idx="1950" formatCode="General">
                  <c:v>2.21761674581567E-2</c:v>
                </c:pt>
                <c:pt idx="1951" formatCode="General">
                  <c:v>2.40593195402167E-2</c:v>
                </c:pt>
                <c:pt idx="1952" formatCode="General">
                  <c:v>2.6048549380259901E-2</c:v>
                </c:pt>
                <c:pt idx="1953" formatCode="General">
                  <c:v>2.8087909880774E-2</c:v>
                </c:pt>
                <c:pt idx="1954" formatCode="General">
                  <c:v>3.0119741628718E-2</c:v>
                </c:pt>
                <c:pt idx="1955" formatCode="General">
                  <c:v>3.2103632256071601E-2</c:v>
                </c:pt>
                <c:pt idx="1956" formatCode="General">
                  <c:v>3.3971006898228802E-2</c:v>
                </c:pt>
                <c:pt idx="1957" formatCode="General">
                  <c:v>3.5707464909969601E-2</c:v>
                </c:pt>
                <c:pt idx="1958" formatCode="General">
                  <c:v>3.7236474929391403E-2</c:v>
                </c:pt>
                <c:pt idx="1959" formatCode="General">
                  <c:v>3.8353896947326903E-2</c:v>
                </c:pt>
                <c:pt idx="1960" formatCode="General">
                  <c:v>3.8941593061725101E-2</c:v>
                </c:pt>
                <c:pt idx="1961" formatCode="General">
                  <c:v>3.9442966156740603E-2</c:v>
                </c:pt>
                <c:pt idx="1962" formatCode="General">
                  <c:v>4.0057376748190501E-2</c:v>
                </c:pt>
                <c:pt idx="1963" formatCode="General">
                  <c:v>4.0354338760747899E-2</c:v>
                </c:pt>
                <c:pt idx="1964" formatCode="General">
                  <c:v>4.0192922534806802E-2</c:v>
                </c:pt>
                <c:pt idx="1965" formatCode="General">
                  <c:v>3.9595770824235502E-2</c:v>
                </c:pt>
                <c:pt idx="1966" formatCode="General">
                  <c:v>3.8621757742109498E-2</c:v>
                </c:pt>
                <c:pt idx="1967" formatCode="General">
                  <c:v>3.73857991491581E-2</c:v>
                </c:pt>
                <c:pt idx="1968" formatCode="General">
                  <c:v>3.58791778967473E-2</c:v>
                </c:pt>
                <c:pt idx="1969" formatCode="General">
                  <c:v>3.4078644941794599E-2</c:v>
                </c:pt>
                <c:pt idx="1970" formatCode="General">
                  <c:v>3.2146823767675997E-2</c:v>
                </c:pt>
                <c:pt idx="1971" formatCode="General">
                  <c:v>3.0243475648058401E-2</c:v>
                </c:pt>
                <c:pt idx="1972" formatCode="General">
                  <c:v>2.8402871025886501E-2</c:v>
                </c:pt>
                <c:pt idx="1973" formatCode="General">
                  <c:v>2.6692521918539599E-2</c:v>
                </c:pt>
                <c:pt idx="1974" formatCode="General">
                  <c:v>2.5765455987137701E-2</c:v>
                </c:pt>
                <c:pt idx="1975" formatCode="General">
                  <c:v>2.5839090184337301E-2</c:v>
                </c:pt>
                <c:pt idx="1976" formatCode="General">
                  <c:v>2.6360682601143999E-2</c:v>
                </c:pt>
                <c:pt idx="1977" formatCode="General">
                  <c:v>2.7104897768890301E-2</c:v>
                </c:pt>
                <c:pt idx="1978" formatCode="General">
                  <c:v>2.8069622925856099E-2</c:v>
                </c:pt>
                <c:pt idx="1979" formatCode="General">
                  <c:v>2.9319159436402401E-2</c:v>
                </c:pt>
                <c:pt idx="1980" formatCode="General">
                  <c:v>3.0935117332059E-2</c:v>
                </c:pt>
                <c:pt idx="1981" formatCode="General">
                  <c:v>3.2860795085224603E-2</c:v>
                </c:pt>
                <c:pt idx="1982" formatCode="General">
                  <c:v>3.4730404655893901E-2</c:v>
                </c:pt>
                <c:pt idx="1983" formatCode="General">
                  <c:v>3.6224944172762001E-2</c:v>
                </c:pt>
                <c:pt idx="1984" formatCode="General">
                  <c:v>3.7260002778920297E-2</c:v>
                </c:pt>
                <c:pt idx="1985" formatCode="General">
                  <c:v>3.7812148299064E-2</c:v>
                </c:pt>
                <c:pt idx="1986" formatCode="General">
                  <c:v>3.8275576479600698E-2</c:v>
                </c:pt>
                <c:pt idx="1987" formatCode="General">
                  <c:v>3.8778961087527E-2</c:v>
                </c:pt>
                <c:pt idx="1988" formatCode="General">
                  <c:v>3.89106133425638E-2</c:v>
                </c:pt>
                <c:pt idx="1989" formatCode="General">
                  <c:v>3.8657710830393099E-2</c:v>
                </c:pt>
                <c:pt idx="1990" formatCode="General">
                  <c:v>3.8107650283867298E-2</c:v>
                </c:pt>
                <c:pt idx="1991" formatCode="General">
                  <c:v>3.7344602087549701E-2</c:v>
                </c:pt>
                <c:pt idx="1992" formatCode="General">
                  <c:v>3.6511170562611002E-2</c:v>
                </c:pt>
                <c:pt idx="1993" formatCode="General">
                  <c:v>3.5705858929022401E-2</c:v>
                </c:pt>
                <c:pt idx="1994" formatCode="General">
                  <c:v>3.4954258108582797E-2</c:v>
                </c:pt>
                <c:pt idx="1995" formatCode="General">
                  <c:v>3.4172053300457701E-2</c:v>
                </c:pt>
                <c:pt idx="1996" formatCode="General">
                  <c:v>3.3316501342554802E-2</c:v>
                </c:pt>
                <c:pt idx="1997" formatCode="General">
                  <c:v>3.2462836043960698E-2</c:v>
                </c:pt>
                <c:pt idx="1998" formatCode="General">
                  <c:v>3.1727446599765098E-2</c:v>
                </c:pt>
                <c:pt idx="1999" formatCode="General">
                  <c:v>3.1518003933166602E-2</c:v>
                </c:pt>
                <c:pt idx="2000" formatCode="General">
                  <c:v>3.18894430867648E-2</c:v>
                </c:pt>
                <c:pt idx="2001" formatCode="General">
                  <c:v>3.2397458387840201E-2</c:v>
                </c:pt>
                <c:pt idx="2002" formatCode="General">
                  <c:v>3.2820647741252297E-2</c:v>
                </c:pt>
                <c:pt idx="2003" formatCode="General">
                  <c:v>3.3044483571957002E-2</c:v>
                </c:pt>
                <c:pt idx="2004" formatCode="General">
                  <c:v>3.3113307118676001E-2</c:v>
                </c:pt>
                <c:pt idx="2005" formatCode="General">
                  <c:v>3.3127361958699399E-2</c:v>
                </c:pt>
                <c:pt idx="2006" formatCode="General">
                  <c:v>3.3047231124475503E-2</c:v>
                </c:pt>
                <c:pt idx="2007" formatCode="General">
                  <c:v>3.2758132885133899E-2</c:v>
                </c:pt>
                <c:pt idx="2008" formatCode="General">
                  <c:v>3.2271914525062798E-2</c:v>
                </c:pt>
                <c:pt idx="2009" formatCode="General">
                  <c:v>3.16782160478285E-2</c:v>
                </c:pt>
                <c:pt idx="2010" formatCode="General">
                  <c:v>3.0916018973428001E-2</c:v>
                </c:pt>
                <c:pt idx="2011" formatCode="General">
                  <c:v>3.0355765457439302E-2</c:v>
                </c:pt>
                <c:pt idx="2012" formatCode="General">
                  <c:v>3.02568473737942E-2</c:v>
                </c:pt>
                <c:pt idx="2013" formatCode="General">
                  <c:v>2.98627673657515E-2</c:v>
                </c:pt>
                <c:pt idx="2014" formatCode="General">
                  <c:v>2.92368710163214E-2</c:v>
                </c:pt>
                <c:pt idx="2015" formatCode="General">
                  <c:v>2.8966941198179101E-2</c:v>
                </c:pt>
                <c:pt idx="2016" formatCode="General">
                  <c:v>2.8948443350659402E-2</c:v>
                </c:pt>
                <c:pt idx="2017" formatCode="General">
                  <c:v>2.9236323739074199E-2</c:v>
                </c:pt>
                <c:pt idx="2018" formatCode="General">
                  <c:v>2.99597454112666E-2</c:v>
                </c:pt>
                <c:pt idx="2019" formatCode="General">
                  <c:v>3.0931519331219601E-2</c:v>
                </c:pt>
                <c:pt idx="2020" formatCode="General">
                  <c:v>3.1825286211063897E-2</c:v>
                </c:pt>
                <c:pt idx="2021" formatCode="General">
                  <c:v>3.2514825632935403E-2</c:v>
                </c:pt>
                <c:pt idx="2022" formatCode="General">
                  <c:v>3.3392163863443E-2</c:v>
                </c:pt>
                <c:pt idx="2023" formatCode="General">
                  <c:v>3.4609804879939803E-2</c:v>
                </c:pt>
                <c:pt idx="2024" formatCode="General">
                  <c:v>3.5711119071913398E-2</c:v>
                </c:pt>
                <c:pt idx="2025" formatCode="General">
                  <c:v>3.6458263235054703E-2</c:v>
                </c:pt>
                <c:pt idx="2026" formatCode="General">
                  <c:v>3.6784373318906799E-2</c:v>
                </c:pt>
                <c:pt idx="2027" formatCode="General">
                  <c:v>3.66204395678561E-2</c:v>
                </c:pt>
                <c:pt idx="2028" formatCode="General">
                  <c:v>3.5899348342554697E-2</c:v>
                </c:pt>
                <c:pt idx="2029" formatCode="General">
                  <c:v>3.4527719716163301E-2</c:v>
                </c:pt>
                <c:pt idx="2030" formatCode="General">
                  <c:v>3.2550114420411197E-2</c:v>
                </c:pt>
                <c:pt idx="2031" formatCode="General">
                  <c:v>3.01010442876713E-2</c:v>
                </c:pt>
                <c:pt idx="2032" formatCode="General">
                  <c:v>2.72277243065197E-2</c:v>
                </c:pt>
                <c:pt idx="2033" formatCode="General">
                  <c:v>2.39770609436952E-2</c:v>
                </c:pt>
                <c:pt idx="2034" formatCode="General">
                  <c:v>2.0749752144110099E-2</c:v>
                </c:pt>
                <c:pt idx="2035" formatCode="General">
                  <c:v>1.7866254264468601E-2</c:v>
                </c:pt>
                <c:pt idx="2036" formatCode="General">
                  <c:v>1.5120195921976101E-2</c:v>
                </c:pt>
                <c:pt idx="2037" formatCode="General">
                  <c:v>1.23506862297611E-2</c:v>
                </c:pt>
                <c:pt idx="2038" formatCode="General">
                  <c:v>9.5986931510861594E-3</c:v>
                </c:pt>
                <c:pt idx="2039" formatCode="General">
                  <c:v>6.9665511915684604E-3</c:v>
                </c:pt>
                <c:pt idx="2040" formatCode="General">
                  <c:v>4.45935680908424E-3</c:v>
                </c:pt>
                <c:pt idx="2041" formatCode="General">
                  <c:v>2.0691432956754501E-3</c:v>
                </c:pt>
                <c:pt idx="2042" formatCode="General">
                  <c:v>-1.0897514568818501E-4</c:v>
                </c:pt>
                <c:pt idx="2043" formatCode="General">
                  <c:v>-1.9820268525130099E-3</c:v>
                </c:pt>
                <c:pt idx="2044" formatCode="General">
                  <c:v>-3.48623792026439E-3</c:v>
                </c:pt>
                <c:pt idx="2045" formatCode="General">
                  <c:v>-4.73686637485486E-3</c:v>
                </c:pt>
                <c:pt idx="2046" formatCode="General">
                  <c:v>-5.4853124833162299E-3</c:v>
                </c:pt>
                <c:pt idx="2047" formatCode="General">
                  <c:v>-5.5326698337909803E-3</c:v>
                </c:pt>
                <c:pt idx="2048" formatCode="General">
                  <c:v>-5.31403423872168E-3</c:v>
                </c:pt>
                <c:pt idx="2049" formatCode="General">
                  <c:v>-5.0875594664032096E-3</c:v>
                </c:pt>
                <c:pt idx="2050" formatCode="General">
                  <c:v>-4.9656698775575299E-3</c:v>
                </c:pt>
                <c:pt idx="2051" formatCode="General">
                  <c:v>-5.1538988239273097E-3</c:v>
                </c:pt>
                <c:pt idx="2052" formatCode="General">
                  <c:v>-5.8222384264853804E-3</c:v>
                </c:pt>
                <c:pt idx="2053" formatCode="General">
                  <c:v>-6.9415103872795701E-3</c:v>
                </c:pt>
                <c:pt idx="2054" formatCode="General">
                  <c:v>-8.4228169781217794E-3</c:v>
                </c:pt>
                <c:pt idx="2055" formatCode="General">
                  <c:v>-1.02930784627926E-2</c:v>
                </c:pt>
                <c:pt idx="2056" formatCode="General">
                  <c:v>-1.25534675238242E-2</c:v>
                </c:pt>
                <c:pt idx="2057" formatCode="General">
                  <c:v>-1.5109783582155799E-2</c:v>
                </c:pt>
                <c:pt idx="2058" formatCode="General">
                  <c:v>-1.7470469268364298E-2</c:v>
                </c:pt>
                <c:pt idx="2059" formatCode="General">
                  <c:v>-1.9336211606698201E-2</c:v>
                </c:pt>
                <c:pt idx="2060" formatCode="General">
                  <c:v>-2.0977728671658199E-2</c:v>
                </c:pt>
                <c:pt idx="2061" formatCode="General">
                  <c:v>-2.2493793878487399E-2</c:v>
                </c:pt>
                <c:pt idx="2062" formatCode="General">
                  <c:v>-2.3874176334769799E-2</c:v>
                </c:pt>
                <c:pt idx="2063" formatCode="General">
                  <c:v>-2.51603517272968E-2</c:v>
                </c:pt>
                <c:pt idx="2064" formatCode="General">
                  <c:v>-2.6395451540601401E-2</c:v>
                </c:pt>
                <c:pt idx="2065" formatCode="General">
                  <c:v>-2.7577530427020099E-2</c:v>
                </c:pt>
                <c:pt idx="2066" formatCode="General">
                  <c:v>-2.8679040603044201E-2</c:v>
                </c:pt>
                <c:pt idx="2067" formatCode="General">
                  <c:v>-2.9688051800958799E-2</c:v>
                </c:pt>
                <c:pt idx="2068" formatCode="General">
                  <c:v>-3.06359765542841E-2</c:v>
                </c:pt>
                <c:pt idx="2069" formatCode="General">
                  <c:v>-3.11325223537114E-2</c:v>
                </c:pt>
                <c:pt idx="2070" formatCode="General">
                  <c:v>-3.0925097486474502E-2</c:v>
                </c:pt>
                <c:pt idx="2071" formatCode="General">
                  <c:v>-3.0390940096541599E-2</c:v>
                </c:pt>
                <c:pt idx="2072" formatCode="General">
                  <c:v>-3.01661094458225E-2</c:v>
                </c:pt>
                <c:pt idx="2073" formatCode="General">
                  <c:v>-3.0156721131112799E-2</c:v>
                </c:pt>
                <c:pt idx="2074" formatCode="General">
                  <c:v>-2.9808689194537701E-2</c:v>
                </c:pt>
                <c:pt idx="2075" formatCode="General">
                  <c:v>-2.9416271853921299E-2</c:v>
                </c:pt>
                <c:pt idx="2076" formatCode="General">
                  <c:v>-2.92266443033663E-2</c:v>
                </c:pt>
                <c:pt idx="2077" formatCode="General">
                  <c:v>-2.91851562722312E-2</c:v>
                </c:pt>
                <c:pt idx="2078" formatCode="General">
                  <c:v>-2.93006249233192E-2</c:v>
                </c:pt>
                <c:pt idx="2079" formatCode="General">
                  <c:v>-2.9575917472017699E-2</c:v>
                </c:pt>
                <c:pt idx="2080" formatCode="General">
                  <c:v>-3.0078959636727801E-2</c:v>
                </c:pt>
                <c:pt idx="2081" formatCode="General">
                  <c:v>-3.05588075156626E-2</c:v>
                </c:pt>
                <c:pt idx="2082" formatCode="General">
                  <c:v>-3.0826633550050601E-2</c:v>
                </c:pt>
                <c:pt idx="2083" formatCode="General">
                  <c:v>-3.1187406893026501E-2</c:v>
                </c:pt>
                <c:pt idx="2084" formatCode="General">
                  <c:v>-3.17648729769184E-2</c:v>
                </c:pt>
                <c:pt idx="2085" formatCode="General">
                  <c:v>-3.2508302929210697E-2</c:v>
                </c:pt>
                <c:pt idx="2086" formatCode="General">
                  <c:v>-3.3322427985162897E-2</c:v>
                </c:pt>
                <c:pt idx="2087" formatCode="General">
                  <c:v>-3.4144723352543899E-2</c:v>
                </c:pt>
                <c:pt idx="2088" formatCode="General">
                  <c:v>-3.5006306068883802E-2</c:v>
                </c:pt>
                <c:pt idx="2089" formatCode="General">
                  <c:v>-3.59604340577045E-2</c:v>
                </c:pt>
                <c:pt idx="2090" formatCode="General">
                  <c:v>-3.7068244888627797E-2</c:v>
                </c:pt>
                <c:pt idx="2091" formatCode="General">
                  <c:v>-3.8328700245457897E-2</c:v>
                </c:pt>
                <c:pt idx="2092" formatCode="General">
                  <c:v>-3.9735861158998201E-2</c:v>
                </c:pt>
                <c:pt idx="2093" formatCode="General">
                  <c:v>-4.0908460409984401E-2</c:v>
                </c:pt>
                <c:pt idx="2094" formatCode="General">
                  <c:v>-4.1606421075928497E-2</c:v>
                </c:pt>
                <c:pt idx="2095" formatCode="General">
                  <c:v>-4.2129875776147997E-2</c:v>
                </c:pt>
                <c:pt idx="2096" formatCode="General">
                  <c:v>-4.2599498844115201E-2</c:v>
                </c:pt>
                <c:pt idx="2097" formatCode="General">
                  <c:v>-4.2975247555830903E-2</c:v>
                </c:pt>
                <c:pt idx="2098" formatCode="General">
                  <c:v>-4.3257913178830099E-2</c:v>
                </c:pt>
                <c:pt idx="2099" formatCode="General">
                  <c:v>-4.3487795772915699E-2</c:v>
                </c:pt>
                <c:pt idx="2100" formatCode="General">
                  <c:v>-4.3616963809545002E-2</c:v>
                </c:pt>
                <c:pt idx="2101" formatCode="General">
                  <c:v>-4.3563798649163099E-2</c:v>
                </c:pt>
                <c:pt idx="2102" formatCode="General">
                  <c:v>-4.3394981317746599E-2</c:v>
                </c:pt>
                <c:pt idx="2103" formatCode="General">
                  <c:v>-4.3239776726159002E-2</c:v>
                </c:pt>
                <c:pt idx="2104" formatCode="General">
                  <c:v>-4.3118584902455702E-2</c:v>
                </c:pt>
                <c:pt idx="2105" formatCode="General">
                  <c:v>-4.2568245793913002E-2</c:v>
                </c:pt>
                <c:pt idx="2106" formatCode="General">
                  <c:v>-4.1300025150112503E-2</c:v>
                </c:pt>
                <c:pt idx="2107" formatCode="General">
                  <c:v>-4.0106198518563403E-2</c:v>
                </c:pt>
                <c:pt idx="2108" formatCode="General">
                  <c:v>-3.907392999164E-2</c:v>
                </c:pt>
                <c:pt idx="2109" formatCode="General">
                  <c:v>-3.7722418818906603E-2</c:v>
                </c:pt>
                <c:pt idx="2110" formatCode="General">
                  <c:v>-3.6333121289351199E-2</c:v>
                </c:pt>
                <c:pt idx="2111" formatCode="General">
                  <c:v>-3.5091576782197903E-2</c:v>
                </c:pt>
                <c:pt idx="2112" formatCode="General">
                  <c:v>-3.4057869262752699E-2</c:v>
                </c:pt>
                <c:pt idx="2113" formatCode="General">
                  <c:v>-3.3372970111597997E-2</c:v>
                </c:pt>
                <c:pt idx="2114" formatCode="General">
                  <c:v>-3.3117708798420201E-2</c:v>
                </c:pt>
                <c:pt idx="2115" formatCode="General">
                  <c:v>-3.3350816273964697E-2</c:v>
                </c:pt>
                <c:pt idx="2116" formatCode="General">
                  <c:v>-3.41508484078481E-2</c:v>
                </c:pt>
                <c:pt idx="2117" formatCode="General">
                  <c:v>-3.5090188168197901E-2</c:v>
                </c:pt>
                <c:pt idx="2118" formatCode="General">
                  <c:v>-3.5795928437324799E-2</c:v>
                </c:pt>
                <c:pt idx="2119" formatCode="General">
                  <c:v>-3.6469491872118898E-2</c:v>
                </c:pt>
                <c:pt idx="2120" formatCode="General">
                  <c:v>-3.7133146753917802E-2</c:v>
                </c:pt>
                <c:pt idx="2121" formatCode="General">
                  <c:v>-3.7713620754258603E-2</c:v>
                </c:pt>
                <c:pt idx="2122" formatCode="General">
                  <c:v>-3.8185381118791301E-2</c:v>
                </c:pt>
                <c:pt idx="2123" formatCode="General">
                  <c:v>-3.8517650988706999E-2</c:v>
                </c:pt>
                <c:pt idx="2124" formatCode="General">
                  <c:v>-3.8772303079171802E-2</c:v>
                </c:pt>
                <c:pt idx="2125" formatCode="General">
                  <c:v>-3.9001695161626902E-2</c:v>
                </c:pt>
                <c:pt idx="2126" formatCode="General">
                  <c:v>-3.9210323204170401E-2</c:v>
                </c:pt>
                <c:pt idx="2127" formatCode="General">
                  <c:v>-3.9418215993861798E-2</c:v>
                </c:pt>
                <c:pt idx="2128" formatCode="General">
                  <c:v>-3.9566800227208501E-2</c:v>
                </c:pt>
                <c:pt idx="2129" formatCode="General">
                  <c:v>-3.9184223320925998E-2</c:v>
                </c:pt>
                <c:pt idx="2130" formatCode="General">
                  <c:v>-3.8127163829161398E-2</c:v>
                </c:pt>
                <c:pt idx="2131" formatCode="General">
                  <c:v>-3.6797521029507299E-2</c:v>
                </c:pt>
                <c:pt idx="2132" formatCode="General">
                  <c:v>-3.5417293473722397E-2</c:v>
                </c:pt>
                <c:pt idx="2133" formatCode="General">
                  <c:v>-3.4192019166021097E-2</c:v>
                </c:pt>
                <c:pt idx="2134" formatCode="General">
                  <c:v>-3.3123849868897597E-2</c:v>
                </c:pt>
                <c:pt idx="2135" formatCode="General">
                  <c:v>-3.2069407802854298E-2</c:v>
                </c:pt>
                <c:pt idx="2136" formatCode="General">
                  <c:v>-3.09511483956827E-2</c:v>
                </c:pt>
                <c:pt idx="2137" formatCode="General">
                  <c:v>-2.9818749771018099E-2</c:v>
                </c:pt>
                <c:pt idx="2138" formatCode="General">
                  <c:v>-2.88230425978016E-2</c:v>
                </c:pt>
                <c:pt idx="2139" formatCode="General">
                  <c:v>-2.7987058087903201E-2</c:v>
                </c:pt>
                <c:pt idx="2140" formatCode="General">
                  <c:v>-2.7258444476308302E-2</c:v>
                </c:pt>
                <c:pt idx="2141" formatCode="General">
                  <c:v>-2.62353125869309E-2</c:v>
                </c:pt>
                <c:pt idx="2142" formatCode="General">
                  <c:v>-2.47229940484767E-2</c:v>
                </c:pt>
                <c:pt idx="2143" formatCode="General">
                  <c:v>-2.3136957149435599E-2</c:v>
                </c:pt>
                <c:pt idx="2144" formatCode="General">
                  <c:v>-2.16453785235124E-2</c:v>
                </c:pt>
                <c:pt idx="2145" formatCode="General">
                  <c:v>-2.0235713814209601E-2</c:v>
                </c:pt>
                <c:pt idx="2146" formatCode="General">
                  <c:v>-1.8926795351647201E-2</c:v>
                </c:pt>
                <c:pt idx="2147" formatCode="General">
                  <c:v>-1.7675698989172501E-2</c:v>
                </c:pt>
                <c:pt idx="2148" formatCode="General">
                  <c:v>-1.6525696041587601E-2</c:v>
                </c:pt>
                <c:pt idx="2149" formatCode="General">
                  <c:v>-1.54477201331193E-2</c:v>
                </c:pt>
                <c:pt idx="2150" formatCode="General">
                  <c:v>-1.42721059750273E-2</c:v>
                </c:pt>
                <c:pt idx="2151" formatCode="General">
                  <c:v>-1.29185902703107E-2</c:v>
                </c:pt>
                <c:pt idx="2152" formatCode="General">
                  <c:v>-1.1122404437848701E-2</c:v>
                </c:pt>
                <c:pt idx="2153" formatCode="General">
                  <c:v>-8.8738929121001293E-3</c:v>
                </c:pt>
                <c:pt idx="2154" formatCode="General">
                  <c:v>-6.6478697354737104E-3</c:v>
                </c:pt>
                <c:pt idx="2155" formatCode="General">
                  <c:v>-4.6191595901739499E-3</c:v>
                </c:pt>
                <c:pt idx="2156" formatCode="General">
                  <c:v>-2.7068199140129999E-3</c:v>
                </c:pt>
                <c:pt idx="2157" formatCode="General">
                  <c:v>-9.91171373799318E-4</c:v>
                </c:pt>
                <c:pt idx="2158" formatCode="General">
                  <c:v>4.19243420063402E-4</c:v>
                </c:pt>
                <c:pt idx="2159" formatCode="General">
                  <c:v>1.52710414536674E-3</c:v>
                </c:pt>
                <c:pt idx="2160" formatCode="General">
                  <c:v>2.28375599669641E-3</c:v>
                </c:pt>
                <c:pt idx="2161" formatCode="General">
                  <c:v>2.68859717791809E-3</c:v>
                </c:pt>
                <c:pt idx="2162" formatCode="General">
                  <c:v>2.7696847370218699E-3</c:v>
                </c:pt>
                <c:pt idx="2163" formatCode="General">
                  <c:v>2.9050509500023799E-3</c:v>
                </c:pt>
                <c:pt idx="2164" formatCode="General">
                  <c:v>3.2247181826758598E-3</c:v>
                </c:pt>
                <c:pt idx="2165" formatCode="General">
                  <c:v>3.3816741971821299E-3</c:v>
                </c:pt>
                <c:pt idx="2166" formatCode="General">
                  <c:v>3.3590219134520898E-3</c:v>
                </c:pt>
                <c:pt idx="2167" formatCode="General">
                  <c:v>3.2066786518233702E-3</c:v>
                </c:pt>
                <c:pt idx="2168" formatCode="General">
                  <c:v>3.00706060720552E-3</c:v>
                </c:pt>
                <c:pt idx="2169" formatCode="General">
                  <c:v>2.8379108235417599E-3</c:v>
                </c:pt>
                <c:pt idx="2170" formatCode="General">
                  <c:v>2.59090294999643E-3</c:v>
                </c:pt>
                <c:pt idx="2171" formatCode="General">
                  <c:v>2.1617435354398199E-3</c:v>
                </c:pt>
                <c:pt idx="2172" formatCode="General">
                  <c:v>1.5860302158546499E-3</c:v>
                </c:pt>
                <c:pt idx="2173" formatCode="General">
                  <c:v>1.0208263672327599E-3</c:v>
                </c:pt>
                <c:pt idx="2174" formatCode="General">
                  <c:v>9.9101118267059694E-4</c:v>
                </c:pt>
                <c:pt idx="2175" formatCode="General">
                  <c:v>1.59387448520005E-3</c:v>
                </c:pt>
                <c:pt idx="2176" formatCode="General">
                  <c:v>2.3530650697702101E-3</c:v>
                </c:pt>
                <c:pt idx="2177" formatCode="General">
                  <c:v>3.1934089031282801E-3</c:v>
                </c:pt>
                <c:pt idx="2178" formatCode="General">
                  <c:v>4.2498552661899697E-3</c:v>
                </c:pt>
                <c:pt idx="2179" formatCode="General">
                  <c:v>5.4649337077198896E-3</c:v>
                </c:pt>
                <c:pt idx="2180" formatCode="General">
                  <c:v>6.6956875410905401E-3</c:v>
                </c:pt>
                <c:pt idx="2181" formatCode="General">
                  <c:v>7.7905872521596298E-3</c:v>
                </c:pt>
                <c:pt idx="2182" formatCode="General">
                  <c:v>8.5668663902112602E-3</c:v>
                </c:pt>
                <c:pt idx="2183" formatCode="General">
                  <c:v>8.9117409085716602E-3</c:v>
                </c:pt>
                <c:pt idx="2184" formatCode="General">
                  <c:v>8.8961222295261596E-3</c:v>
                </c:pt>
                <c:pt idx="2185" formatCode="General">
                  <c:v>9.0742941492928404E-3</c:v>
                </c:pt>
                <c:pt idx="2186" formatCode="General">
                  <c:v>9.5636635147269399E-3</c:v>
                </c:pt>
                <c:pt idx="2187" formatCode="General">
                  <c:v>1.00225197441448E-2</c:v>
                </c:pt>
                <c:pt idx="2188" formatCode="General">
                  <c:v>1.05562029075247E-2</c:v>
                </c:pt>
                <c:pt idx="2189" formatCode="General">
                  <c:v>1.12311497557913E-2</c:v>
                </c:pt>
                <c:pt idx="2190" formatCode="General">
                  <c:v>1.1832952520354999E-2</c:v>
                </c:pt>
                <c:pt idx="2191" formatCode="General">
                  <c:v>1.2098225027132E-2</c:v>
                </c:pt>
                <c:pt idx="2192" formatCode="General">
                  <c:v>1.2003133821810801E-2</c:v>
                </c:pt>
                <c:pt idx="2193" formatCode="General">
                  <c:v>1.1672326084256199E-2</c:v>
                </c:pt>
                <c:pt idx="2194" formatCode="General">
                  <c:v>1.1146134476205801E-2</c:v>
                </c:pt>
                <c:pt idx="2195" formatCode="General">
                  <c:v>1.04066193673197E-2</c:v>
                </c:pt>
                <c:pt idx="2196" formatCode="General">
                  <c:v>9.8614666400858499E-3</c:v>
                </c:pt>
                <c:pt idx="2197" formatCode="General">
                  <c:v>9.6861135795487906E-3</c:v>
                </c:pt>
                <c:pt idx="2198" formatCode="General">
                  <c:v>9.6244786387449099E-3</c:v>
                </c:pt>
                <c:pt idx="2199" formatCode="General">
                  <c:v>9.7188663290740992E-3</c:v>
                </c:pt>
                <c:pt idx="2200" formatCode="General">
                  <c:v>9.9218417728135708E-3</c:v>
                </c:pt>
                <c:pt idx="2201" formatCode="General">
                  <c:v>1.00493654261729E-2</c:v>
                </c:pt>
                <c:pt idx="2202" formatCode="General">
                  <c:v>9.8108025841698206E-3</c:v>
                </c:pt>
                <c:pt idx="2203" formatCode="General">
                  <c:v>9.0250729626330205E-3</c:v>
                </c:pt>
                <c:pt idx="2204" formatCode="General">
                  <c:v>7.7587946913663698E-3</c:v>
                </c:pt>
                <c:pt idx="2205" formatCode="General">
                  <c:v>6.1447253647350297E-3</c:v>
                </c:pt>
                <c:pt idx="2206" formatCode="General">
                  <c:v>4.4263738357858502E-3</c:v>
                </c:pt>
                <c:pt idx="2207" formatCode="General">
                  <c:v>2.8322841850626601E-3</c:v>
                </c:pt>
                <c:pt idx="2208" formatCode="General">
                  <c:v>1.76843516968784E-3</c:v>
                </c:pt>
                <c:pt idx="2209" formatCode="General">
                  <c:v>1.2709828562083899E-3</c:v>
                </c:pt>
                <c:pt idx="2210" formatCode="General">
                  <c:v>9.79095732356644E-4</c:v>
                </c:pt>
                <c:pt idx="2211" formatCode="General">
                  <c:v>6.6195962802391797E-4</c:v>
                </c:pt>
                <c:pt idx="2212">
                  <c:v>6.6372483355176394E-5</c:v>
                </c:pt>
                <c:pt idx="2213" formatCode="General">
                  <c:v>-7.0449168554974502E-4</c:v>
                </c:pt>
                <c:pt idx="2214" formatCode="General">
                  <c:v>-1.39509562263827E-3</c:v>
                </c:pt>
                <c:pt idx="2215" formatCode="General">
                  <c:v>-1.9683951655680701E-3</c:v>
                </c:pt>
                <c:pt idx="2216" formatCode="General">
                  <c:v>-2.50666051186533E-3</c:v>
                </c:pt>
                <c:pt idx="2217" formatCode="General">
                  <c:v>-2.93210810433634E-3</c:v>
                </c:pt>
                <c:pt idx="2218" formatCode="General">
                  <c:v>-3.1741934339026001E-3</c:v>
                </c:pt>
                <c:pt idx="2219" formatCode="General">
                  <c:v>-3.26301305561208E-3</c:v>
                </c:pt>
                <c:pt idx="2220" formatCode="General">
                  <c:v>-2.8566397459944101E-3</c:v>
                </c:pt>
                <c:pt idx="2221" formatCode="General">
                  <c:v>-1.93692429717711E-3</c:v>
                </c:pt>
                <c:pt idx="2222" formatCode="General">
                  <c:v>-9.9264488162206506E-4</c:v>
                </c:pt>
                <c:pt idx="2223" formatCode="General">
                  <c:v>-1.75761780192421E-4</c:v>
                </c:pt>
                <c:pt idx="2224" formatCode="General">
                  <c:v>4.5150925495732902E-4</c:v>
                </c:pt>
                <c:pt idx="2225" formatCode="General">
                  <c:v>8.1453491299544596E-4</c:v>
                </c:pt>
                <c:pt idx="2226" formatCode="General">
                  <c:v>9.1856989309865302E-4</c:v>
                </c:pt>
                <c:pt idx="2227" formatCode="General">
                  <c:v>9.0315626169563403E-4</c:v>
                </c:pt>
                <c:pt idx="2228" formatCode="General">
                  <c:v>7.8691174198399795E-4</c:v>
                </c:pt>
                <c:pt idx="2229" formatCode="General">
                  <c:v>5.2228694377547201E-4</c:v>
                </c:pt>
                <c:pt idx="2230" formatCode="General">
                  <c:v>2.0892739460963501E-4</c:v>
                </c:pt>
                <c:pt idx="2231">
                  <c:v>-2.8803350686596199E-5</c:v>
                </c:pt>
                <c:pt idx="2232" formatCode="General">
                  <c:v>2.33673500532305E-4</c:v>
                </c:pt>
                <c:pt idx="2233" formatCode="General">
                  <c:v>1.0460014968407801E-3</c:v>
                </c:pt>
                <c:pt idx="2234" formatCode="General">
                  <c:v>2.0055091915798201E-3</c:v>
                </c:pt>
                <c:pt idx="2235" formatCode="General">
                  <c:v>2.9496527131219401E-3</c:v>
                </c:pt>
                <c:pt idx="2236" formatCode="General">
                  <c:v>3.9286026569111902E-3</c:v>
                </c:pt>
                <c:pt idx="2237" formatCode="General">
                  <c:v>5.04185690014472E-3</c:v>
                </c:pt>
                <c:pt idx="2238" formatCode="General">
                  <c:v>6.2474758986132903E-3</c:v>
                </c:pt>
                <c:pt idx="2239" formatCode="General">
                  <c:v>7.5136614759159703E-3</c:v>
                </c:pt>
                <c:pt idx="2240" formatCode="General">
                  <c:v>8.8059340824657596E-3</c:v>
                </c:pt>
                <c:pt idx="2241" formatCode="General">
                  <c:v>1.0032393456928501E-2</c:v>
                </c:pt>
                <c:pt idx="2242" formatCode="General">
                  <c:v>1.1165806363174E-2</c:v>
                </c:pt>
                <c:pt idx="2243" formatCode="General">
                  <c:v>1.26036069128969E-2</c:v>
                </c:pt>
                <c:pt idx="2244" formatCode="General">
                  <c:v>1.4324476673925E-2</c:v>
                </c:pt>
                <c:pt idx="2245" formatCode="General">
                  <c:v>1.5850535697820502E-2</c:v>
                </c:pt>
                <c:pt idx="2246" formatCode="General">
                  <c:v>1.7122240900062601E-2</c:v>
                </c:pt>
                <c:pt idx="2247" formatCode="General">
                  <c:v>1.81401072247977E-2</c:v>
                </c:pt>
                <c:pt idx="2248" formatCode="General">
                  <c:v>1.88517363946911E-2</c:v>
                </c:pt>
                <c:pt idx="2249" formatCode="General">
                  <c:v>1.9157147109117301E-2</c:v>
                </c:pt>
                <c:pt idx="2250" formatCode="General">
                  <c:v>1.9067841806163301E-2</c:v>
                </c:pt>
                <c:pt idx="2251" formatCode="General">
                  <c:v>1.8798102058834299E-2</c:v>
                </c:pt>
                <c:pt idx="2252" formatCode="General">
                  <c:v>1.8492785107677899E-2</c:v>
                </c:pt>
                <c:pt idx="2253" formatCode="General">
                  <c:v>1.8157907711641299E-2</c:v>
                </c:pt>
                <c:pt idx="2254" formatCode="General">
                  <c:v>1.8184688088427499E-2</c:v>
                </c:pt>
                <c:pt idx="2255" formatCode="General">
                  <c:v>1.8317175367849499E-2</c:v>
                </c:pt>
                <c:pt idx="2256" formatCode="General">
                  <c:v>1.86588335211571E-2</c:v>
                </c:pt>
                <c:pt idx="2257" formatCode="General">
                  <c:v>1.9652232541107598E-2</c:v>
                </c:pt>
                <c:pt idx="2258" formatCode="General">
                  <c:v>2.0836105100650801E-2</c:v>
                </c:pt>
                <c:pt idx="2259" formatCode="General">
                  <c:v>2.20902682538969E-2</c:v>
                </c:pt>
                <c:pt idx="2260" formatCode="General">
                  <c:v>2.3308632392258902E-2</c:v>
                </c:pt>
                <c:pt idx="2261" formatCode="General">
                  <c:v>2.4415798062352501E-2</c:v>
                </c:pt>
                <c:pt idx="2262" formatCode="General">
                  <c:v>2.5403300662254401E-2</c:v>
                </c:pt>
                <c:pt idx="2263" formatCode="General">
                  <c:v>2.62480591549876E-2</c:v>
                </c:pt>
                <c:pt idx="2264" formatCode="General">
                  <c:v>2.6937493060918902E-2</c:v>
                </c:pt>
                <c:pt idx="2265" formatCode="General">
                  <c:v>2.75187575130354E-2</c:v>
                </c:pt>
                <c:pt idx="2266" formatCode="General">
                  <c:v>2.8009817069628001E-2</c:v>
                </c:pt>
                <c:pt idx="2267" formatCode="General">
                  <c:v>2.8839361350113502E-2</c:v>
                </c:pt>
                <c:pt idx="2268" formatCode="General">
                  <c:v>3.0075163615578299E-2</c:v>
                </c:pt>
                <c:pt idx="2269" formatCode="General">
                  <c:v>3.1334043445827797E-2</c:v>
                </c:pt>
                <c:pt idx="2270" formatCode="General">
                  <c:v>3.2640205081562602E-2</c:v>
                </c:pt>
                <c:pt idx="2271" formatCode="General">
                  <c:v>3.3976514003108103E-2</c:v>
                </c:pt>
                <c:pt idx="2272" formatCode="General">
                  <c:v>3.5292088679411499E-2</c:v>
                </c:pt>
                <c:pt idx="2273" formatCode="General">
                  <c:v>3.6587360449709297E-2</c:v>
                </c:pt>
                <c:pt idx="2274" formatCode="General">
                  <c:v>3.7816548897057399E-2</c:v>
                </c:pt>
                <c:pt idx="2275" formatCode="General">
                  <c:v>3.8953883969875001E-2</c:v>
                </c:pt>
                <c:pt idx="2276" formatCode="General">
                  <c:v>3.9952909546641303E-2</c:v>
                </c:pt>
                <c:pt idx="2277" formatCode="General">
                  <c:v>4.0769960014694198E-2</c:v>
                </c:pt>
                <c:pt idx="2278" formatCode="General">
                  <c:v>4.14588533821151E-2</c:v>
                </c:pt>
                <c:pt idx="2279" formatCode="General">
                  <c:v>4.2354953848530899E-2</c:v>
                </c:pt>
                <c:pt idx="2280" formatCode="General">
                  <c:v>4.3425994021236702E-2</c:v>
                </c:pt>
                <c:pt idx="2281" formatCode="General">
                  <c:v>4.4274779613607297E-2</c:v>
                </c:pt>
                <c:pt idx="2282" formatCode="General">
                  <c:v>4.4902744867798397E-2</c:v>
                </c:pt>
                <c:pt idx="2283" formatCode="General">
                  <c:v>4.5332390526842903E-2</c:v>
                </c:pt>
                <c:pt idx="2284" formatCode="General">
                  <c:v>4.5476919819785397E-2</c:v>
                </c:pt>
                <c:pt idx="2285" formatCode="General">
                  <c:v>4.5308382197423197E-2</c:v>
                </c:pt>
                <c:pt idx="2286" formatCode="General">
                  <c:v>4.4934660969395898E-2</c:v>
                </c:pt>
                <c:pt idx="2287" formatCode="General">
                  <c:v>4.4424158538486601E-2</c:v>
                </c:pt>
                <c:pt idx="2288" formatCode="General">
                  <c:v>4.3778203830126698E-2</c:v>
                </c:pt>
                <c:pt idx="2289" formatCode="General">
                  <c:v>4.2934393529409497E-2</c:v>
                </c:pt>
                <c:pt idx="2290" formatCode="General">
                  <c:v>4.1924791931181399E-2</c:v>
                </c:pt>
                <c:pt idx="2291" formatCode="General">
                  <c:v>4.12964040043554E-2</c:v>
                </c:pt>
                <c:pt idx="2292" formatCode="General">
                  <c:v>4.1137624993249397E-2</c:v>
                </c:pt>
                <c:pt idx="2293" formatCode="General">
                  <c:v>4.0953068919988601E-2</c:v>
                </c:pt>
                <c:pt idx="2294" formatCode="General">
                  <c:v>4.0611192772429403E-2</c:v>
                </c:pt>
                <c:pt idx="2295" formatCode="General">
                  <c:v>4.0157995300491897E-2</c:v>
                </c:pt>
                <c:pt idx="2296" formatCode="General">
                  <c:v>3.96896336825103E-2</c:v>
                </c:pt>
                <c:pt idx="2297" formatCode="General">
                  <c:v>3.9228264506265799E-2</c:v>
                </c:pt>
                <c:pt idx="2298" formatCode="General">
                  <c:v>3.8883391876564803E-2</c:v>
                </c:pt>
                <c:pt idx="2299" formatCode="General">
                  <c:v>3.8862641156553898E-2</c:v>
                </c:pt>
                <c:pt idx="2300" formatCode="General">
                  <c:v>3.9282043812931197E-2</c:v>
                </c:pt>
                <c:pt idx="2301" formatCode="General">
                  <c:v>4.0028304594748799E-2</c:v>
                </c:pt>
                <c:pt idx="2302" formatCode="General">
                  <c:v>4.1471754798416298E-2</c:v>
                </c:pt>
                <c:pt idx="2303" formatCode="General">
                  <c:v>4.3590094568765302E-2</c:v>
                </c:pt>
                <c:pt idx="2304" formatCode="General">
                  <c:v>4.5741904565399803E-2</c:v>
                </c:pt>
                <c:pt idx="2305" formatCode="General">
                  <c:v>4.7748026524343498E-2</c:v>
                </c:pt>
                <c:pt idx="2306" formatCode="General">
                  <c:v>4.9494557518867E-2</c:v>
                </c:pt>
                <c:pt idx="2307" formatCode="General">
                  <c:v>5.0965680598871903E-2</c:v>
                </c:pt>
                <c:pt idx="2308" formatCode="General">
                  <c:v>5.2213423322393898E-2</c:v>
                </c:pt>
                <c:pt idx="2309" formatCode="General">
                  <c:v>5.3289155583930797E-2</c:v>
                </c:pt>
                <c:pt idx="2310" formatCode="General">
                  <c:v>5.4362079456811402E-2</c:v>
                </c:pt>
                <c:pt idx="2311" formatCode="General">
                  <c:v>5.5394541431049597E-2</c:v>
                </c:pt>
                <c:pt idx="2312" formatCode="General">
                  <c:v>5.6241656794661102E-2</c:v>
                </c:pt>
                <c:pt idx="2313" formatCode="General">
                  <c:v>5.7255079076673598E-2</c:v>
                </c:pt>
                <c:pt idx="2314" formatCode="General">
                  <c:v>5.8412797656078402E-2</c:v>
                </c:pt>
                <c:pt idx="2315" formatCode="General">
                  <c:v>5.8816482783802498E-2</c:v>
                </c:pt>
                <c:pt idx="2316" formatCode="General">
                  <c:v>5.8678835210514903E-2</c:v>
                </c:pt>
                <c:pt idx="2317" formatCode="General">
                  <c:v>5.8460504028497597E-2</c:v>
                </c:pt>
                <c:pt idx="2318" formatCode="General">
                  <c:v>5.7780141262896101E-2</c:v>
                </c:pt>
                <c:pt idx="2319" formatCode="General">
                  <c:v>5.66697376843152E-2</c:v>
                </c:pt>
                <c:pt idx="2320" formatCode="General">
                  <c:v>5.5219732324675301E-2</c:v>
                </c:pt>
                <c:pt idx="2321" formatCode="General">
                  <c:v>5.3424835475035098E-2</c:v>
                </c:pt>
                <c:pt idx="2322" formatCode="General">
                  <c:v>5.1334401101482102E-2</c:v>
                </c:pt>
                <c:pt idx="2323" formatCode="General">
                  <c:v>4.8970065090446602E-2</c:v>
                </c:pt>
                <c:pt idx="2324" formatCode="General">
                  <c:v>4.6746551983143099E-2</c:v>
                </c:pt>
                <c:pt idx="2325" formatCode="General">
                  <c:v>4.4895440593921802E-2</c:v>
                </c:pt>
                <c:pt idx="2326" formatCode="General">
                  <c:v>4.31020750267243E-2</c:v>
                </c:pt>
                <c:pt idx="2327" formatCode="General">
                  <c:v>4.1232321335861598E-2</c:v>
                </c:pt>
                <c:pt idx="2328" formatCode="General">
                  <c:v>3.9205636828164497E-2</c:v>
                </c:pt>
                <c:pt idx="2329" formatCode="General">
                  <c:v>3.7081070653232899E-2</c:v>
                </c:pt>
                <c:pt idx="2330" formatCode="General">
                  <c:v>3.5010991252281402E-2</c:v>
                </c:pt>
                <c:pt idx="2331" formatCode="General">
                  <c:v>3.30117821052359E-2</c:v>
                </c:pt>
                <c:pt idx="2332" formatCode="General">
                  <c:v>3.1005082460118901E-2</c:v>
                </c:pt>
                <c:pt idx="2333" formatCode="General">
                  <c:v>2.8959364261815501E-2</c:v>
                </c:pt>
                <c:pt idx="2334" formatCode="General">
                  <c:v>2.6922255100673101E-2</c:v>
                </c:pt>
                <c:pt idx="2335" formatCode="General">
                  <c:v>2.5410886634976801E-2</c:v>
                </c:pt>
                <c:pt idx="2336" formatCode="General">
                  <c:v>2.4614873787541999E-2</c:v>
                </c:pt>
                <c:pt idx="2337" formatCode="General">
                  <c:v>2.4123104064251201E-2</c:v>
                </c:pt>
                <c:pt idx="2338" formatCode="General">
                  <c:v>2.3777286366098101E-2</c:v>
                </c:pt>
                <c:pt idx="2339" formatCode="General">
                  <c:v>2.34626985169759E-2</c:v>
                </c:pt>
                <c:pt idx="2340" formatCode="General">
                  <c:v>2.3049446745621101E-2</c:v>
                </c:pt>
                <c:pt idx="2341" formatCode="General">
                  <c:v>2.2470910765526202E-2</c:v>
                </c:pt>
                <c:pt idx="2342" formatCode="General">
                  <c:v>2.1685451472204801E-2</c:v>
                </c:pt>
                <c:pt idx="2343" formatCode="General">
                  <c:v>2.06623453789903E-2</c:v>
                </c:pt>
                <c:pt idx="2344" formatCode="General">
                  <c:v>1.9471799393239699E-2</c:v>
                </c:pt>
                <c:pt idx="2345" formatCode="General">
                  <c:v>1.8194440519567302E-2</c:v>
                </c:pt>
                <c:pt idx="2346" formatCode="General">
                  <c:v>1.6882493499088502E-2</c:v>
                </c:pt>
                <c:pt idx="2347" formatCode="General">
                  <c:v>1.5839155489364501E-2</c:v>
                </c:pt>
                <c:pt idx="2348" formatCode="General">
                  <c:v>1.49806589604204E-2</c:v>
                </c:pt>
                <c:pt idx="2349" formatCode="General">
                  <c:v>1.3845699151655301E-2</c:v>
                </c:pt>
                <c:pt idx="2350" formatCode="General">
                  <c:v>1.2374514449512999E-2</c:v>
                </c:pt>
                <c:pt idx="2351" formatCode="General">
                  <c:v>1.0517565143257E-2</c:v>
                </c:pt>
                <c:pt idx="2352" formatCode="General">
                  <c:v>8.0855988496402308E-3</c:v>
                </c:pt>
                <c:pt idx="2353" formatCode="General">
                  <c:v>5.0489741138609904E-3</c:v>
                </c:pt>
                <c:pt idx="2354" formatCode="General">
                  <c:v>1.5643330322050301E-3</c:v>
                </c:pt>
                <c:pt idx="2355" formatCode="General">
                  <c:v>-2.1922796612032498E-3</c:v>
                </c:pt>
                <c:pt idx="2356" formatCode="General">
                  <c:v>-6.0652450295588002E-3</c:v>
                </c:pt>
                <c:pt idx="2357" formatCode="General">
                  <c:v>-9.9555893173189705E-3</c:v>
                </c:pt>
                <c:pt idx="2358" formatCode="General">
                  <c:v>-1.37265920321847E-2</c:v>
                </c:pt>
                <c:pt idx="2359" formatCode="General">
                  <c:v>-1.7061882040148101E-2</c:v>
                </c:pt>
                <c:pt idx="2360" formatCode="General">
                  <c:v>-1.99188371304732E-2</c:v>
                </c:pt>
                <c:pt idx="2361" formatCode="General">
                  <c:v>-2.25500138820737E-2</c:v>
                </c:pt>
                <c:pt idx="2362" formatCode="General">
                  <c:v>-2.4986576210319099E-2</c:v>
                </c:pt>
                <c:pt idx="2363" formatCode="General">
                  <c:v>-2.7195072799563E-2</c:v>
                </c:pt>
                <c:pt idx="2364" formatCode="General">
                  <c:v>-2.9210462994622099E-2</c:v>
                </c:pt>
                <c:pt idx="2365" formatCode="General">
                  <c:v>-3.1176710739151799E-2</c:v>
                </c:pt>
                <c:pt idx="2366" formatCode="General">
                  <c:v>-3.3127031383657503E-2</c:v>
                </c:pt>
                <c:pt idx="2367" formatCode="General">
                  <c:v>-3.4989884657699401E-2</c:v>
                </c:pt>
                <c:pt idx="2368" formatCode="General">
                  <c:v>-3.6765477544888202E-2</c:v>
                </c:pt>
                <c:pt idx="2369" formatCode="General">
                  <c:v>-3.8442173125108399E-2</c:v>
                </c:pt>
                <c:pt idx="2370" formatCode="General">
                  <c:v>-4.0029336256874798E-2</c:v>
                </c:pt>
                <c:pt idx="2371" formatCode="General">
                  <c:v>-4.1245162184014098E-2</c:v>
                </c:pt>
                <c:pt idx="2372" formatCode="General">
                  <c:v>-4.2142649433151103E-2</c:v>
                </c:pt>
                <c:pt idx="2373" formatCode="General">
                  <c:v>-4.3632631366167803E-2</c:v>
                </c:pt>
                <c:pt idx="2374" formatCode="General">
                  <c:v>-4.5647505134848297E-2</c:v>
                </c:pt>
                <c:pt idx="2375" formatCode="General">
                  <c:v>-4.7673406354882403E-2</c:v>
                </c:pt>
                <c:pt idx="2376" formatCode="General">
                  <c:v>-4.9802482848267202E-2</c:v>
                </c:pt>
                <c:pt idx="2377" formatCode="General">
                  <c:v>-5.2000079802265502E-2</c:v>
                </c:pt>
                <c:pt idx="2378" formatCode="General">
                  <c:v>-5.4417207322606298E-2</c:v>
                </c:pt>
                <c:pt idx="2379" formatCode="General">
                  <c:v>-5.73595005712201E-2</c:v>
                </c:pt>
                <c:pt idx="2380" formatCode="General">
                  <c:v>-6.0828781315206103E-2</c:v>
                </c:pt>
                <c:pt idx="2381" formatCode="General">
                  <c:v>-6.4478334260273204E-2</c:v>
                </c:pt>
                <c:pt idx="2382" formatCode="General">
                  <c:v>-6.8046607719464497E-2</c:v>
                </c:pt>
                <c:pt idx="2383" formatCode="General">
                  <c:v>-7.1153970194118704E-2</c:v>
                </c:pt>
                <c:pt idx="2384" formatCode="General">
                  <c:v>-7.3583247743216298E-2</c:v>
                </c:pt>
                <c:pt idx="2385" formatCode="General">
                  <c:v>-7.5707773378122706E-2</c:v>
                </c:pt>
                <c:pt idx="2386" formatCode="General">
                  <c:v>-7.7822609749529301E-2</c:v>
                </c:pt>
                <c:pt idx="2387" formatCode="General">
                  <c:v>-7.9985414558593607E-2</c:v>
                </c:pt>
                <c:pt idx="2388" formatCode="General">
                  <c:v>-8.2097904996879204E-2</c:v>
                </c:pt>
                <c:pt idx="2389" formatCode="General">
                  <c:v>-8.3990889136252897E-2</c:v>
                </c:pt>
                <c:pt idx="2390" formatCode="General">
                  <c:v>-8.5511884562822105E-2</c:v>
                </c:pt>
                <c:pt idx="2391" formatCode="General">
                  <c:v>-8.6606075959151693E-2</c:v>
                </c:pt>
                <c:pt idx="2392" formatCode="General">
                  <c:v>-8.7335058594723E-2</c:v>
                </c:pt>
                <c:pt idx="2393" formatCode="General">
                  <c:v>-8.7832251526590605E-2</c:v>
                </c:pt>
                <c:pt idx="2394" formatCode="General">
                  <c:v>-8.7883243771115893E-2</c:v>
                </c:pt>
                <c:pt idx="2395" formatCode="General">
                  <c:v>-8.7435178037129802E-2</c:v>
                </c:pt>
                <c:pt idx="2396" formatCode="General">
                  <c:v>-8.6837502395461702E-2</c:v>
                </c:pt>
                <c:pt idx="2397" formatCode="General">
                  <c:v>-8.6240940497145605E-2</c:v>
                </c:pt>
                <c:pt idx="2398" formatCode="General">
                  <c:v>-8.5768765550516504E-2</c:v>
                </c:pt>
                <c:pt idx="2399" formatCode="General">
                  <c:v>-8.5472447619515599E-2</c:v>
                </c:pt>
                <c:pt idx="2400" formatCode="General">
                  <c:v>-8.5361556586220105E-2</c:v>
                </c:pt>
                <c:pt idx="2401" formatCode="General">
                  <c:v>-8.5404206296440299E-2</c:v>
                </c:pt>
                <c:pt idx="2402" formatCode="General">
                  <c:v>-8.5600794146721407E-2</c:v>
                </c:pt>
                <c:pt idx="2403" formatCode="General">
                  <c:v>-8.6048864410818701E-2</c:v>
                </c:pt>
                <c:pt idx="2404" formatCode="General">
                  <c:v>-8.6852520061640695E-2</c:v>
                </c:pt>
                <c:pt idx="2405" formatCode="General">
                  <c:v>-8.8080047735513603E-2</c:v>
                </c:pt>
                <c:pt idx="2406" formatCode="General">
                  <c:v>-8.9181380903874702E-2</c:v>
                </c:pt>
                <c:pt idx="2407" formatCode="General">
                  <c:v>-8.9823382942070595E-2</c:v>
                </c:pt>
                <c:pt idx="2408" formatCode="General">
                  <c:v>-9.0371645428194994E-2</c:v>
                </c:pt>
                <c:pt idx="2409" formatCode="General">
                  <c:v>-9.0896898245567903E-2</c:v>
                </c:pt>
                <c:pt idx="2410" formatCode="General">
                  <c:v>-9.1401317056694006E-2</c:v>
                </c:pt>
                <c:pt idx="2411" formatCode="General">
                  <c:v>-9.1916964997238199E-2</c:v>
                </c:pt>
                <c:pt idx="2412" formatCode="General">
                  <c:v>-9.2444460427267103E-2</c:v>
                </c:pt>
                <c:pt idx="2413" formatCode="General">
                  <c:v>-9.2922079538795194E-2</c:v>
                </c:pt>
                <c:pt idx="2414" formatCode="General">
                  <c:v>-9.3414000340833706E-2</c:v>
                </c:pt>
                <c:pt idx="2415" formatCode="General">
                  <c:v>-9.4169680173611603E-2</c:v>
                </c:pt>
                <c:pt idx="2416" formatCode="General">
                  <c:v>-9.5276475178421999E-2</c:v>
                </c:pt>
                <c:pt idx="2417" formatCode="General">
                  <c:v>-9.6380000633612906E-2</c:v>
                </c:pt>
                <c:pt idx="2418" formatCode="General">
                  <c:v>-9.7293009095226701E-2</c:v>
                </c:pt>
                <c:pt idx="2419" formatCode="General">
                  <c:v>-9.8089196162161704E-2</c:v>
                </c:pt>
                <c:pt idx="2420" formatCode="General">
                  <c:v>-9.8714794310550802E-2</c:v>
                </c:pt>
                <c:pt idx="2421" formatCode="General">
                  <c:v>-9.9222789005258605E-2</c:v>
                </c:pt>
                <c:pt idx="2422" formatCode="General">
                  <c:v>-9.9688198009322604E-2</c:v>
                </c:pt>
                <c:pt idx="2423" formatCode="General">
                  <c:v>-0.100096370216454</c:v>
                </c:pt>
                <c:pt idx="2424" formatCode="General">
                  <c:v>-0.1005256774633</c:v>
                </c:pt>
                <c:pt idx="2425" formatCode="General">
                  <c:v>-0.10109008737403501</c:v>
                </c:pt>
                <c:pt idx="2426" formatCode="General">
                  <c:v>-0.10169057397197</c:v>
                </c:pt>
                <c:pt idx="2427" formatCode="General">
                  <c:v>-0.10225541333841499</c:v>
                </c:pt>
                <c:pt idx="2428" formatCode="General">
                  <c:v>-0.10251176610842901</c:v>
                </c:pt>
                <c:pt idx="2429" formatCode="General">
                  <c:v>-0.102525799808246</c:v>
                </c:pt>
                <c:pt idx="2430" formatCode="General">
                  <c:v>-0.10277174215443501</c:v>
                </c:pt>
                <c:pt idx="2431" formatCode="General">
                  <c:v>-0.103068998855783</c:v>
                </c:pt>
                <c:pt idx="2432" formatCode="General">
                  <c:v>-0.103075393938549</c:v>
                </c:pt>
                <c:pt idx="2433" formatCode="General">
                  <c:v>-0.102753606850524</c:v>
                </c:pt>
                <c:pt idx="2434" formatCode="General">
                  <c:v>-0.102137981767571</c:v>
                </c:pt>
                <c:pt idx="2435" formatCode="General">
                  <c:v>-0.10127112844601199</c:v>
                </c:pt>
                <c:pt idx="2436" formatCode="General">
                  <c:v>-0.100121411763685</c:v>
                </c:pt>
                <c:pt idx="2437" formatCode="General">
                  <c:v>-9.8705174368754395E-2</c:v>
                </c:pt>
                <c:pt idx="2438" formatCode="General">
                  <c:v>-9.71982839201459E-2</c:v>
                </c:pt>
                <c:pt idx="2439" formatCode="General">
                  <c:v>-9.5629214454061695E-2</c:v>
                </c:pt>
                <c:pt idx="2440" formatCode="General">
                  <c:v>-9.3468611648150499E-2</c:v>
                </c:pt>
                <c:pt idx="2441" formatCode="General">
                  <c:v>-9.0713616612370901E-2</c:v>
                </c:pt>
                <c:pt idx="2442" formatCode="General">
                  <c:v>-8.7911351078581598E-2</c:v>
                </c:pt>
                <c:pt idx="2443" formatCode="General">
                  <c:v>-8.5229976540482699E-2</c:v>
                </c:pt>
                <c:pt idx="2444" formatCode="General">
                  <c:v>-8.2795763590422497E-2</c:v>
                </c:pt>
                <c:pt idx="2445" formatCode="General">
                  <c:v>-8.0685204558800405E-2</c:v>
                </c:pt>
                <c:pt idx="2446" formatCode="General">
                  <c:v>-7.9057722084220905E-2</c:v>
                </c:pt>
                <c:pt idx="2447" formatCode="General">
                  <c:v>-7.8015723411789598E-2</c:v>
                </c:pt>
                <c:pt idx="2448" formatCode="General">
                  <c:v>-7.7418205819456201E-2</c:v>
                </c:pt>
                <c:pt idx="2449" formatCode="General">
                  <c:v>-7.7112787843057098E-2</c:v>
                </c:pt>
                <c:pt idx="2450" formatCode="General">
                  <c:v>-7.7012731052606406E-2</c:v>
                </c:pt>
                <c:pt idx="2451" formatCode="General">
                  <c:v>-7.6606889676169201E-2</c:v>
                </c:pt>
                <c:pt idx="2452" formatCode="General">
                  <c:v>-7.5656385730094602E-2</c:v>
                </c:pt>
                <c:pt idx="2453" formatCode="General">
                  <c:v>-7.450987063575E-2</c:v>
                </c:pt>
                <c:pt idx="2454" formatCode="General">
                  <c:v>-7.3192306771523094E-2</c:v>
                </c:pt>
                <c:pt idx="2455" formatCode="General">
                  <c:v>-7.16639520700907E-2</c:v>
                </c:pt>
                <c:pt idx="2456" formatCode="General">
                  <c:v>-7.0077880576857599E-2</c:v>
                </c:pt>
                <c:pt idx="2457" formatCode="General">
                  <c:v>-6.8593948076606501E-2</c:v>
                </c:pt>
                <c:pt idx="2458" formatCode="General">
                  <c:v>-6.7242366229291903E-2</c:v>
                </c:pt>
                <c:pt idx="2459" formatCode="General">
                  <c:v>-6.59081273172583E-2</c:v>
                </c:pt>
                <c:pt idx="2460" formatCode="General">
                  <c:v>-6.4476321018956798E-2</c:v>
                </c:pt>
                <c:pt idx="2461" formatCode="General">
                  <c:v>-6.2906184958799502E-2</c:v>
                </c:pt>
                <c:pt idx="2462" formatCode="General">
                  <c:v>-6.0868347419286997E-2</c:v>
                </c:pt>
                <c:pt idx="2463" formatCode="General">
                  <c:v>-5.84095388385295E-2</c:v>
                </c:pt>
                <c:pt idx="2464" formatCode="General">
                  <c:v>-5.5964942408498503E-2</c:v>
                </c:pt>
                <c:pt idx="2465" formatCode="General">
                  <c:v>-5.37643500875402E-2</c:v>
                </c:pt>
                <c:pt idx="2466" formatCode="General">
                  <c:v>-5.1985668307255803E-2</c:v>
                </c:pt>
                <c:pt idx="2467" formatCode="General">
                  <c:v>-5.0587055238848599E-2</c:v>
                </c:pt>
                <c:pt idx="2468" formatCode="General">
                  <c:v>-4.9531219162189097E-2</c:v>
                </c:pt>
                <c:pt idx="2469" formatCode="General">
                  <c:v>-4.8802979763239003E-2</c:v>
                </c:pt>
                <c:pt idx="2470" formatCode="General">
                  <c:v>-4.8379084404665297E-2</c:v>
                </c:pt>
                <c:pt idx="2471" formatCode="General">
                  <c:v>-4.8260916630958703E-2</c:v>
                </c:pt>
                <c:pt idx="2472" formatCode="General">
                  <c:v>-4.8501572046513598E-2</c:v>
                </c:pt>
                <c:pt idx="2473" formatCode="General">
                  <c:v>-4.8690547156139498E-2</c:v>
                </c:pt>
                <c:pt idx="2474" formatCode="General">
                  <c:v>-4.8505908758295899E-2</c:v>
                </c:pt>
                <c:pt idx="2475" formatCode="General">
                  <c:v>-4.8132798587682699E-2</c:v>
                </c:pt>
                <c:pt idx="2476" formatCode="General">
                  <c:v>-4.7667047088211401E-2</c:v>
                </c:pt>
                <c:pt idx="2477" formatCode="General">
                  <c:v>-4.7180655321009998E-2</c:v>
                </c:pt>
                <c:pt idx="2478" formatCode="General">
                  <c:v>-4.6535178843405599E-2</c:v>
                </c:pt>
                <c:pt idx="2479" formatCode="General">
                  <c:v>-4.5490815268142498E-2</c:v>
                </c:pt>
                <c:pt idx="2480" formatCode="General">
                  <c:v>-4.4080306552381002E-2</c:v>
                </c:pt>
                <c:pt idx="2481" formatCode="General">
                  <c:v>-4.25076707189369E-2</c:v>
                </c:pt>
                <c:pt idx="2482" formatCode="General">
                  <c:v>-4.0878759128266398E-2</c:v>
                </c:pt>
                <c:pt idx="2483" formatCode="General">
                  <c:v>-3.8824326642722402E-2</c:v>
                </c:pt>
                <c:pt idx="2484" formatCode="General">
                  <c:v>-3.6119393404184297E-2</c:v>
                </c:pt>
                <c:pt idx="2485" formatCode="General">
                  <c:v>-3.3071244674858197E-2</c:v>
                </c:pt>
                <c:pt idx="2486" formatCode="General">
                  <c:v>-2.98007042537549E-2</c:v>
                </c:pt>
                <c:pt idx="2487" formatCode="General">
                  <c:v>-2.6347027470891401E-2</c:v>
                </c:pt>
                <c:pt idx="2488" formatCode="General">
                  <c:v>-2.2771363105805398E-2</c:v>
                </c:pt>
                <c:pt idx="2489" formatCode="General">
                  <c:v>-1.91098235029547E-2</c:v>
                </c:pt>
                <c:pt idx="2490" formatCode="General">
                  <c:v>-1.5420616887390401E-2</c:v>
                </c:pt>
                <c:pt idx="2491" formatCode="General">
                  <c:v>-1.17503311210355E-2</c:v>
                </c:pt>
                <c:pt idx="2492" formatCode="General">
                  <c:v>-8.0220787150939703E-3</c:v>
                </c:pt>
                <c:pt idx="2493" formatCode="General">
                  <c:v>-4.1667996868919198E-3</c:v>
                </c:pt>
                <c:pt idx="2494" formatCode="General">
                  <c:v>1.1156020768492799E-4</c:v>
                </c:pt>
                <c:pt idx="2495" formatCode="General">
                  <c:v>4.66731199468966E-3</c:v>
                </c:pt>
                <c:pt idx="2496" formatCode="General">
                  <c:v>9.0118374229552801E-3</c:v>
                </c:pt>
                <c:pt idx="2497" formatCode="General">
                  <c:v>1.3025214850160101E-2</c:v>
                </c:pt>
                <c:pt idx="2498" formatCode="General">
                  <c:v>1.6558381785802798E-2</c:v>
                </c:pt>
                <c:pt idx="2499" formatCode="General">
                  <c:v>1.9524880515298899E-2</c:v>
                </c:pt>
                <c:pt idx="2500" formatCode="General">
                  <c:v>2.1818655340270301E-2</c:v>
                </c:pt>
                <c:pt idx="2501" formatCode="General">
                  <c:v>2.3472821911675702E-2</c:v>
                </c:pt>
                <c:pt idx="2502" formatCode="General">
                  <c:v>2.4593783420539899E-2</c:v>
                </c:pt>
                <c:pt idx="2503" formatCode="General">
                  <c:v>2.53600843051312E-2</c:v>
                </c:pt>
                <c:pt idx="2504" formatCode="General">
                  <c:v>2.6340626242712498E-2</c:v>
                </c:pt>
                <c:pt idx="2505" formatCode="General">
                  <c:v>2.75805214319296E-2</c:v>
                </c:pt>
                <c:pt idx="2506" formatCode="General">
                  <c:v>2.8689886251933101E-2</c:v>
                </c:pt>
                <c:pt idx="2507" formatCode="General">
                  <c:v>2.96775778690203E-2</c:v>
                </c:pt>
                <c:pt idx="2508" formatCode="General">
                  <c:v>3.0695949644607801E-2</c:v>
                </c:pt>
                <c:pt idx="2509" formatCode="General">
                  <c:v>3.1731166989852601E-2</c:v>
                </c:pt>
                <c:pt idx="2510" formatCode="General">
                  <c:v>3.2753970466889597E-2</c:v>
                </c:pt>
                <c:pt idx="2511" formatCode="General">
                  <c:v>3.3848432686577098E-2</c:v>
                </c:pt>
                <c:pt idx="2512" formatCode="General">
                  <c:v>3.5091007483228999E-2</c:v>
                </c:pt>
                <c:pt idx="2513" formatCode="General">
                  <c:v>3.6648859272388298E-2</c:v>
                </c:pt>
                <c:pt idx="2514" formatCode="General">
                  <c:v>3.8529889537557302E-2</c:v>
                </c:pt>
                <c:pt idx="2515" formatCode="General">
                  <c:v>4.10691476238439E-2</c:v>
                </c:pt>
                <c:pt idx="2516" formatCode="General">
                  <c:v>4.4301994067073899E-2</c:v>
                </c:pt>
                <c:pt idx="2517" formatCode="General">
                  <c:v>4.7667160736658797E-2</c:v>
                </c:pt>
                <c:pt idx="2518" formatCode="General">
                  <c:v>5.0918424192810702E-2</c:v>
                </c:pt>
                <c:pt idx="2519" formatCode="General">
                  <c:v>5.3961166589484501E-2</c:v>
                </c:pt>
                <c:pt idx="2520" formatCode="General">
                  <c:v>5.6730371241670401E-2</c:v>
                </c:pt>
                <c:pt idx="2521" formatCode="General">
                  <c:v>5.9199305309580799E-2</c:v>
                </c:pt>
                <c:pt idx="2522" formatCode="General">
                  <c:v>6.1302756468138798E-2</c:v>
                </c:pt>
                <c:pt idx="2523" formatCode="General">
                  <c:v>6.2984795967540599E-2</c:v>
                </c:pt>
                <c:pt idx="2524" formatCode="General">
                  <c:v>6.4278167298729094E-2</c:v>
                </c:pt>
                <c:pt idx="2525" formatCode="General">
                  <c:v>6.5531714984957995E-2</c:v>
                </c:pt>
                <c:pt idx="2526" formatCode="General">
                  <c:v>6.6776025090299798E-2</c:v>
                </c:pt>
                <c:pt idx="2527" formatCode="General">
                  <c:v>6.7687663594925895E-2</c:v>
                </c:pt>
                <c:pt idx="2528" formatCode="General">
                  <c:v>6.8339837707595802E-2</c:v>
                </c:pt>
                <c:pt idx="2529" formatCode="General">
                  <c:v>6.8727045477885607E-2</c:v>
                </c:pt>
                <c:pt idx="2530" formatCode="General">
                  <c:v>6.8788190550935699E-2</c:v>
                </c:pt>
                <c:pt idx="2531" formatCode="General">
                  <c:v>6.8547177529093894E-2</c:v>
                </c:pt>
                <c:pt idx="2532" formatCode="General">
                  <c:v>6.8012878016278797E-2</c:v>
                </c:pt>
                <c:pt idx="2533" formatCode="General">
                  <c:v>6.7203263094328905E-2</c:v>
                </c:pt>
                <c:pt idx="2534" formatCode="General">
                  <c:v>6.6205570847985007E-2</c:v>
                </c:pt>
                <c:pt idx="2535" formatCode="General">
                  <c:v>6.5135882929035702E-2</c:v>
                </c:pt>
                <c:pt idx="2536" formatCode="General">
                  <c:v>6.4073277943828597E-2</c:v>
                </c:pt>
                <c:pt idx="2537" formatCode="General">
                  <c:v>6.3436550477253204E-2</c:v>
                </c:pt>
                <c:pt idx="2538" formatCode="General">
                  <c:v>6.3271521966100905E-2</c:v>
                </c:pt>
                <c:pt idx="2539" formatCode="General">
                  <c:v>6.3194490486612104E-2</c:v>
                </c:pt>
                <c:pt idx="2540" formatCode="General">
                  <c:v>6.3316563690749506E-2</c:v>
                </c:pt>
                <c:pt idx="2541" formatCode="General">
                  <c:v>6.3912228194952694E-2</c:v>
                </c:pt>
                <c:pt idx="2542" formatCode="General">
                  <c:v>6.4938852164651006E-2</c:v>
                </c:pt>
                <c:pt idx="2543" formatCode="General">
                  <c:v>6.6075648698654399E-2</c:v>
                </c:pt>
                <c:pt idx="2544" formatCode="General">
                  <c:v>6.7128089882026801E-2</c:v>
                </c:pt>
                <c:pt idx="2545" formatCode="General">
                  <c:v>6.8093251794469803E-2</c:v>
                </c:pt>
                <c:pt idx="2546" formatCode="General">
                  <c:v>6.8981132257346006E-2</c:v>
                </c:pt>
                <c:pt idx="2547" formatCode="General">
                  <c:v>6.9741592958685095E-2</c:v>
                </c:pt>
                <c:pt idx="2548" formatCode="General">
                  <c:v>7.0708007748330096E-2</c:v>
                </c:pt>
                <c:pt idx="2549" formatCode="General">
                  <c:v>7.1886796906744793E-2</c:v>
                </c:pt>
                <c:pt idx="2550" formatCode="General">
                  <c:v>7.2829620704403505E-2</c:v>
                </c:pt>
                <c:pt idx="2551" formatCode="General">
                  <c:v>7.3429554511616701E-2</c:v>
                </c:pt>
                <c:pt idx="2552" formatCode="General">
                  <c:v>7.3688546218875495E-2</c:v>
                </c:pt>
                <c:pt idx="2553" formatCode="General">
                  <c:v>7.3660150813369102E-2</c:v>
                </c:pt>
                <c:pt idx="2554" formatCode="General">
                  <c:v>7.3388438211283602E-2</c:v>
                </c:pt>
                <c:pt idx="2555" formatCode="General">
                  <c:v>7.2929481103042801E-2</c:v>
                </c:pt>
                <c:pt idx="2556" formatCode="General">
                  <c:v>7.2375828020510805E-2</c:v>
                </c:pt>
                <c:pt idx="2557" formatCode="General">
                  <c:v>7.1794703736139998E-2</c:v>
                </c:pt>
                <c:pt idx="2558" formatCode="General">
                  <c:v>7.1215452338665497E-2</c:v>
                </c:pt>
                <c:pt idx="2559" formatCode="General">
                  <c:v>7.06915767809497E-2</c:v>
                </c:pt>
                <c:pt idx="2560" formatCode="General">
                  <c:v>7.0747008658261695E-2</c:v>
                </c:pt>
                <c:pt idx="2561" formatCode="General">
                  <c:v>7.1539402898555995E-2</c:v>
                </c:pt>
                <c:pt idx="2562" formatCode="General">
                  <c:v>7.2647128834891703E-2</c:v>
                </c:pt>
                <c:pt idx="2563" formatCode="General">
                  <c:v>7.3849948880330002E-2</c:v>
                </c:pt>
                <c:pt idx="2564" formatCode="General">
                  <c:v>7.4884262470857499E-2</c:v>
                </c:pt>
                <c:pt idx="2565" formatCode="General">
                  <c:v>7.5583635346352498E-2</c:v>
                </c:pt>
                <c:pt idx="2566" formatCode="General">
                  <c:v>7.5969918589910604E-2</c:v>
                </c:pt>
                <c:pt idx="2567" formatCode="General">
                  <c:v>7.6261195427233294E-2</c:v>
                </c:pt>
                <c:pt idx="2568" formatCode="General">
                  <c:v>7.6740343146843207E-2</c:v>
                </c:pt>
                <c:pt idx="2569" formatCode="General">
                  <c:v>7.7363807797038595E-2</c:v>
                </c:pt>
                <c:pt idx="2570" formatCode="General">
                  <c:v>7.7972324488979894E-2</c:v>
                </c:pt>
                <c:pt idx="2571" formatCode="General">
                  <c:v>7.8560555328552995E-2</c:v>
                </c:pt>
                <c:pt idx="2572" formatCode="General">
                  <c:v>7.9130927798107001E-2</c:v>
                </c:pt>
                <c:pt idx="2573" formatCode="General">
                  <c:v>8.00570333097336E-2</c:v>
                </c:pt>
                <c:pt idx="2574" formatCode="General">
                  <c:v>8.1263166605242396E-2</c:v>
                </c:pt>
                <c:pt idx="2575" formatCode="General">
                  <c:v>8.2202400525218502E-2</c:v>
                </c:pt>
                <c:pt idx="2576" formatCode="General">
                  <c:v>8.2778915788308802E-2</c:v>
                </c:pt>
                <c:pt idx="2577" formatCode="General">
                  <c:v>8.2951766207053704E-2</c:v>
                </c:pt>
                <c:pt idx="2578" formatCode="General">
                  <c:v>8.2669046934174997E-2</c:v>
                </c:pt>
                <c:pt idx="2579" formatCode="General">
                  <c:v>8.1898703687902905E-2</c:v>
                </c:pt>
                <c:pt idx="2580" formatCode="General">
                  <c:v>8.0693936238338301E-2</c:v>
                </c:pt>
                <c:pt idx="2581" formatCode="General">
                  <c:v>7.9187626707786701E-2</c:v>
                </c:pt>
                <c:pt idx="2582" formatCode="General">
                  <c:v>7.7465329075947401E-2</c:v>
                </c:pt>
                <c:pt idx="2583" formatCode="General">
                  <c:v>7.56358015881156E-2</c:v>
                </c:pt>
                <c:pt idx="2584" formatCode="General">
                  <c:v>7.4483294888081503E-2</c:v>
                </c:pt>
                <c:pt idx="2585" formatCode="General">
                  <c:v>7.4307089421604799E-2</c:v>
                </c:pt>
                <c:pt idx="2586" formatCode="General">
                  <c:v>7.4524480156605302E-2</c:v>
                </c:pt>
                <c:pt idx="2587" formatCode="General">
                  <c:v>7.49774250250754E-2</c:v>
                </c:pt>
                <c:pt idx="2588" formatCode="General">
                  <c:v>7.5729541196791594E-2</c:v>
                </c:pt>
                <c:pt idx="2589" formatCode="General">
                  <c:v>7.6670108450904204E-2</c:v>
                </c:pt>
                <c:pt idx="2590" formatCode="General">
                  <c:v>7.7583658040075706E-2</c:v>
                </c:pt>
                <c:pt idx="2591" formatCode="General">
                  <c:v>7.8397890364163503E-2</c:v>
                </c:pt>
                <c:pt idx="2592" formatCode="General">
                  <c:v>7.9119803332108898E-2</c:v>
                </c:pt>
                <c:pt idx="2593" formatCode="General">
                  <c:v>7.9740844700563293E-2</c:v>
                </c:pt>
                <c:pt idx="2594" formatCode="General">
                  <c:v>8.0233245494419902E-2</c:v>
                </c:pt>
                <c:pt idx="2595" formatCode="General">
                  <c:v>8.0699788519969201E-2</c:v>
                </c:pt>
                <c:pt idx="2596" formatCode="General">
                  <c:v>8.1735004049018095E-2</c:v>
                </c:pt>
                <c:pt idx="2597" formatCode="General">
                  <c:v>8.3284078694399605E-2</c:v>
                </c:pt>
                <c:pt idx="2598" formatCode="General">
                  <c:v>8.4733909282044897E-2</c:v>
                </c:pt>
                <c:pt idx="2599" formatCode="General">
                  <c:v>8.59279333713341E-2</c:v>
                </c:pt>
                <c:pt idx="2600" formatCode="General">
                  <c:v>8.6718888293654997E-2</c:v>
                </c:pt>
                <c:pt idx="2601" formatCode="General">
                  <c:v>8.7128659863025204E-2</c:v>
                </c:pt>
                <c:pt idx="2602" formatCode="General">
                  <c:v>8.7278237927904401E-2</c:v>
                </c:pt>
                <c:pt idx="2603" formatCode="General">
                  <c:v>8.7295564022034103E-2</c:v>
                </c:pt>
                <c:pt idx="2604" formatCode="General">
                  <c:v>8.7137827461314196E-2</c:v>
                </c:pt>
                <c:pt idx="2605" formatCode="General">
                  <c:v>8.6728598869374202E-2</c:v>
                </c:pt>
                <c:pt idx="2606" formatCode="General">
                  <c:v>8.6180869317709796E-2</c:v>
                </c:pt>
                <c:pt idx="2607" formatCode="General">
                  <c:v>8.5893269551762796E-2</c:v>
                </c:pt>
                <c:pt idx="2608" formatCode="General">
                  <c:v>8.5901305137376399E-2</c:v>
                </c:pt>
                <c:pt idx="2609" formatCode="General">
                  <c:v>8.5864134819847795E-2</c:v>
                </c:pt>
                <c:pt idx="2610" formatCode="General">
                  <c:v>8.5771609024115306E-2</c:v>
                </c:pt>
                <c:pt idx="2611" formatCode="General">
                  <c:v>8.5563001449769194E-2</c:v>
                </c:pt>
                <c:pt idx="2612" formatCode="General">
                  <c:v>8.5000487786277001E-2</c:v>
                </c:pt>
                <c:pt idx="2613" formatCode="General">
                  <c:v>8.39305481510388E-2</c:v>
                </c:pt>
                <c:pt idx="2614" formatCode="General">
                  <c:v>8.2340079878348293E-2</c:v>
                </c:pt>
                <c:pt idx="2615" formatCode="General">
                  <c:v>8.0249526382253702E-2</c:v>
                </c:pt>
                <c:pt idx="2616" formatCode="General">
                  <c:v>7.7718780939367502E-2</c:v>
                </c:pt>
                <c:pt idx="2617" formatCode="General">
                  <c:v>7.47437459096882E-2</c:v>
                </c:pt>
                <c:pt idx="2618" formatCode="General">
                  <c:v>7.1469805634313502E-2</c:v>
                </c:pt>
                <c:pt idx="2619" formatCode="General">
                  <c:v>6.8433271321865094E-2</c:v>
                </c:pt>
                <c:pt idx="2620" formatCode="General">
                  <c:v>6.5726009832625401E-2</c:v>
                </c:pt>
                <c:pt idx="2621" formatCode="General">
                  <c:v>6.3079866916089605E-2</c:v>
                </c:pt>
                <c:pt idx="2622" formatCode="General">
                  <c:v>6.0466789219191297E-2</c:v>
                </c:pt>
                <c:pt idx="2623" formatCode="General">
                  <c:v>5.7849821984465401E-2</c:v>
                </c:pt>
                <c:pt idx="2624" formatCode="General">
                  <c:v>5.52840625817939E-2</c:v>
                </c:pt>
                <c:pt idx="2625" formatCode="General">
                  <c:v>5.2894643007751999E-2</c:v>
                </c:pt>
                <c:pt idx="2626" formatCode="General">
                  <c:v>5.0842942193184998E-2</c:v>
                </c:pt>
                <c:pt idx="2627" formatCode="General">
                  <c:v>4.9279812219442401E-2</c:v>
                </c:pt>
                <c:pt idx="2628" formatCode="General">
                  <c:v>4.8268958953292002E-2</c:v>
                </c:pt>
                <c:pt idx="2629" formatCode="General">
                  <c:v>4.7706335184585197E-2</c:v>
                </c:pt>
                <c:pt idx="2630" formatCode="General">
                  <c:v>4.7414118733788799E-2</c:v>
                </c:pt>
                <c:pt idx="2631" formatCode="General">
                  <c:v>4.7703771241151403E-2</c:v>
                </c:pt>
                <c:pt idx="2632" formatCode="General">
                  <c:v>4.8655057923070601E-2</c:v>
                </c:pt>
                <c:pt idx="2633" formatCode="General">
                  <c:v>4.9919097000418799E-2</c:v>
                </c:pt>
                <c:pt idx="2634" formatCode="General">
                  <c:v>5.1471530683138603E-2</c:v>
                </c:pt>
                <c:pt idx="2635" formatCode="General">
                  <c:v>5.31951440331963E-2</c:v>
                </c:pt>
                <c:pt idx="2636" formatCode="General">
                  <c:v>5.4810590899736701E-2</c:v>
                </c:pt>
                <c:pt idx="2637" formatCode="General">
                  <c:v>5.6007341448802497E-2</c:v>
                </c:pt>
                <c:pt idx="2638" formatCode="General">
                  <c:v>5.6597101377862398E-2</c:v>
                </c:pt>
                <c:pt idx="2639" formatCode="General">
                  <c:v>5.6573650726492897E-2</c:v>
                </c:pt>
                <c:pt idx="2640" formatCode="General">
                  <c:v>5.6068060336405399E-2</c:v>
                </c:pt>
                <c:pt idx="2641" formatCode="General">
                  <c:v>5.5514227019312301E-2</c:v>
                </c:pt>
                <c:pt idx="2642" formatCode="General">
                  <c:v>5.49031778235071E-2</c:v>
                </c:pt>
                <c:pt idx="2643" formatCode="General">
                  <c:v>5.3822517218735703E-2</c:v>
                </c:pt>
                <c:pt idx="2644" formatCode="General">
                  <c:v>5.2142590055706102E-2</c:v>
                </c:pt>
                <c:pt idx="2645" formatCode="General">
                  <c:v>4.99041148637486E-2</c:v>
                </c:pt>
                <c:pt idx="2646" formatCode="General">
                  <c:v>4.7306052179506002E-2</c:v>
                </c:pt>
                <c:pt idx="2647" formatCode="General">
                  <c:v>4.4402877206913702E-2</c:v>
                </c:pt>
                <c:pt idx="2648" formatCode="General">
                  <c:v>4.1138875803259603E-2</c:v>
                </c:pt>
                <c:pt idx="2649" formatCode="General">
                  <c:v>3.7530692184728098E-2</c:v>
                </c:pt>
                <c:pt idx="2650" formatCode="General">
                  <c:v>3.3743808701289298E-2</c:v>
                </c:pt>
                <c:pt idx="2651" formatCode="General">
                  <c:v>2.9997524761825801E-2</c:v>
                </c:pt>
                <c:pt idx="2652" formatCode="General">
                  <c:v>2.6393128970802499E-2</c:v>
                </c:pt>
                <c:pt idx="2653" formatCode="General">
                  <c:v>2.3339875188331301E-2</c:v>
                </c:pt>
                <c:pt idx="2654" formatCode="General">
                  <c:v>2.0816401649735999E-2</c:v>
                </c:pt>
                <c:pt idx="2655" formatCode="General">
                  <c:v>1.8356278853242401E-2</c:v>
                </c:pt>
                <c:pt idx="2656" formatCode="General">
                  <c:v>1.5984695939937201E-2</c:v>
                </c:pt>
                <c:pt idx="2657" formatCode="General">
                  <c:v>1.37798689289484E-2</c:v>
                </c:pt>
                <c:pt idx="2658" formatCode="General">
                  <c:v>1.17737514719047E-2</c:v>
                </c:pt>
                <c:pt idx="2659" formatCode="General">
                  <c:v>9.9748392595951103E-3</c:v>
                </c:pt>
                <c:pt idx="2660" formatCode="General">
                  <c:v>8.3481468870459895E-3</c:v>
                </c:pt>
                <c:pt idx="2661" formatCode="General">
                  <c:v>6.9460414951551296E-3</c:v>
                </c:pt>
                <c:pt idx="2662" formatCode="General">
                  <c:v>5.9412715683811101E-3</c:v>
                </c:pt>
                <c:pt idx="2663" formatCode="General">
                  <c:v>5.6149282394294796E-3</c:v>
                </c:pt>
                <c:pt idx="2664" formatCode="General">
                  <c:v>5.6971992530209497E-3</c:v>
                </c:pt>
                <c:pt idx="2665" formatCode="General">
                  <c:v>5.5872269428477797E-3</c:v>
                </c:pt>
                <c:pt idx="2666" formatCode="General">
                  <c:v>5.1700166702897399E-3</c:v>
                </c:pt>
                <c:pt idx="2667" formatCode="General">
                  <c:v>4.4209929555422698E-3</c:v>
                </c:pt>
                <c:pt idx="2668" formatCode="General">
                  <c:v>3.2909532086254499E-3</c:v>
                </c:pt>
                <c:pt idx="2669" formatCode="General">
                  <c:v>1.7483803901836E-3</c:v>
                </c:pt>
                <c:pt idx="2670" formatCode="General">
                  <c:v>-1.96665708146729E-4</c:v>
                </c:pt>
                <c:pt idx="2671" formatCode="General">
                  <c:v>-2.4113133432852899E-3</c:v>
                </c:pt>
                <c:pt idx="2672" formatCode="General">
                  <c:v>-4.7612631600408703E-3</c:v>
                </c:pt>
                <c:pt idx="2673" formatCode="General">
                  <c:v>-7.0835221002030898E-3</c:v>
                </c:pt>
                <c:pt idx="2674" formatCode="General">
                  <c:v>-8.9206261976747091E-3</c:v>
                </c:pt>
                <c:pt idx="2675" formatCode="General">
                  <c:v>-1.0409226255188E-2</c:v>
                </c:pt>
                <c:pt idx="2676" formatCode="General">
                  <c:v>-1.20881750739341E-2</c:v>
                </c:pt>
                <c:pt idx="2677" formatCode="General">
                  <c:v>-1.40004648860514E-2</c:v>
                </c:pt>
                <c:pt idx="2678" formatCode="General">
                  <c:v>-1.6075725499113E-2</c:v>
                </c:pt>
                <c:pt idx="2679" formatCode="General">
                  <c:v>-1.8326602708611601E-2</c:v>
                </c:pt>
                <c:pt idx="2680" formatCode="General">
                  <c:v>-2.0789512295434701E-2</c:v>
                </c:pt>
                <c:pt idx="2681" formatCode="General">
                  <c:v>-2.33931731647243E-2</c:v>
                </c:pt>
                <c:pt idx="2682" formatCode="General">
                  <c:v>-2.5989680582759099E-2</c:v>
                </c:pt>
                <c:pt idx="2683" formatCode="General">
                  <c:v>-2.84277595969421E-2</c:v>
                </c:pt>
                <c:pt idx="2684" formatCode="General">
                  <c:v>-3.0705863114706699E-2</c:v>
                </c:pt>
                <c:pt idx="2685" formatCode="General">
                  <c:v>-3.2739395376674599E-2</c:v>
                </c:pt>
                <c:pt idx="2686" formatCode="General">
                  <c:v>-3.4225092707635602E-2</c:v>
                </c:pt>
                <c:pt idx="2687" formatCode="General">
                  <c:v>-3.5363488759918203E-2</c:v>
                </c:pt>
                <c:pt idx="2688" formatCode="General">
                  <c:v>-3.6486347867316499E-2</c:v>
                </c:pt>
                <c:pt idx="2689" formatCode="General">
                  <c:v>-3.7590159331376501E-2</c:v>
                </c:pt>
                <c:pt idx="2690" formatCode="General">
                  <c:v>-3.8677888119560001E-2</c:v>
                </c:pt>
                <c:pt idx="2691" formatCode="General">
                  <c:v>-3.9769562131490403E-2</c:v>
                </c:pt>
                <c:pt idx="2692" formatCode="General">
                  <c:v>-4.0968757348234103E-2</c:v>
                </c:pt>
                <c:pt idx="2693" formatCode="General">
                  <c:v>-4.2336751913943101E-2</c:v>
                </c:pt>
                <c:pt idx="2694" formatCode="General">
                  <c:v>-4.3761017776599603E-2</c:v>
                </c:pt>
                <c:pt idx="2695" formatCode="General">
                  <c:v>-4.5097718878144497E-2</c:v>
                </c:pt>
                <c:pt idx="2696" formatCode="General">
                  <c:v>-4.6094249016592502E-2</c:v>
                </c:pt>
                <c:pt idx="2697" formatCode="General">
                  <c:v>-4.6203424039248701E-2</c:v>
                </c:pt>
                <c:pt idx="2698" formatCode="General">
                  <c:v>-4.5691478271702599E-2</c:v>
                </c:pt>
                <c:pt idx="2699" formatCode="General">
                  <c:v>-4.51749874471001E-2</c:v>
                </c:pt>
                <c:pt idx="2700" formatCode="General">
                  <c:v>-4.47450879652991E-2</c:v>
                </c:pt>
                <c:pt idx="2701" formatCode="General">
                  <c:v>-4.4506011710696201E-2</c:v>
                </c:pt>
                <c:pt idx="2702" formatCode="General">
                  <c:v>-4.4530887855719098E-2</c:v>
                </c:pt>
                <c:pt idx="2703" formatCode="General">
                  <c:v>-4.4964337119323003E-2</c:v>
                </c:pt>
                <c:pt idx="2704" formatCode="General">
                  <c:v>-4.5952125865992101E-2</c:v>
                </c:pt>
                <c:pt idx="2705" formatCode="General">
                  <c:v>-4.7508644374560101E-2</c:v>
                </c:pt>
                <c:pt idx="2706" formatCode="General">
                  <c:v>-4.9605446567556402E-2</c:v>
                </c:pt>
                <c:pt idx="2707" formatCode="General">
                  <c:v>-5.1955470653574802E-2</c:v>
                </c:pt>
                <c:pt idx="2708" formatCode="General">
                  <c:v>-5.4024917641445E-2</c:v>
                </c:pt>
                <c:pt idx="2709" formatCode="General">
                  <c:v>-5.5927709949059802E-2</c:v>
                </c:pt>
                <c:pt idx="2710" formatCode="General">
                  <c:v>-5.7955182313121002E-2</c:v>
                </c:pt>
                <c:pt idx="2711" formatCode="General">
                  <c:v>-5.9947464490249E-2</c:v>
                </c:pt>
                <c:pt idx="2712" formatCode="General">
                  <c:v>-6.1766011016566501E-2</c:v>
                </c:pt>
                <c:pt idx="2713" formatCode="General">
                  <c:v>-6.3313341314944704E-2</c:v>
                </c:pt>
                <c:pt idx="2714" formatCode="General">
                  <c:v>-6.44239547008255E-2</c:v>
                </c:pt>
                <c:pt idx="2715" formatCode="General">
                  <c:v>-6.5022838077089001E-2</c:v>
                </c:pt>
                <c:pt idx="2716" formatCode="General">
                  <c:v>-6.5218652945440297E-2</c:v>
                </c:pt>
                <c:pt idx="2717" formatCode="General">
                  <c:v>-6.5165575362208003E-2</c:v>
                </c:pt>
                <c:pt idx="2718" formatCode="General">
                  <c:v>-6.47864628432855E-2</c:v>
                </c:pt>
                <c:pt idx="2719" formatCode="General">
                  <c:v>-6.37712936532326E-2</c:v>
                </c:pt>
                <c:pt idx="2720" formatCode="General">
                  <c:v>-6.2293747538379199E-2</c:v>
                </c:pt>
                <c:pt idx="2721" formatCode="General">
                  <c:v>-6.0574632590116299E-2</c:v>
                </c:pt>
                <c:pt idx="2722" formatCode="General">
                  <c:v>-5.8694109427159399E-2</c:v>
                </c:pt>
                <c:pt idx="2723" formatCode="General">
                  <c:v>-5.6921236278643698E-2</c:v>
                </c:pt>
                <c:pt idx="2724" formatCode="General">
                  <c:v>-5.53418442406272E-2</c:v>
                </c:pt>
                <c:pt idx="2725" formatCode="General">
                  <c:v>-5.4000418736469602E-2</c:v>
                </c:pt>
                <c:pt idx="2726" formatCode="General">
                  <c:v>-5.3063639070310101E-2</c:v>
                </c:pt>
                <c:pt idx="2727" formatCode="General">
                  <c:v>-5.2638640521491503E-2</c:v>
                </c:pt>
                <c:pt idx="2728" formatCode="General">
                  <c:v>-5.2730891361518401E-2</c:v>
                </c:pt>
                <c:pt idx="2729" formatCode="General">
                  <c:v>-5.3181152162078298E-2</c:v>
                </c:pt>
                <c:pt idx="2730" formatCode="General">
                  <c:v>-5.3708789564237303E-2</c:v>
                </c:pt>
                <c:pt idx="2731" formatCode="General">
                  <c:v>-5.4527182367636901E-2</c:v>
                </c:pt>
                <c:pt idx="2732" formatCode="General">
                  <c:v>-5.58433166705311E-2</c:v>
                </c:pt>
                <c:pt idx="2733" formatCode="General">
                  <c:v>-5.7358259316134398E-2</c:v>
                </c:pt>
                <c:pt idx="2734" formatCode="General">
                  <c:v>-5.87340188446034E-2</c:v>
                </c:pt>
                <c:pt idx="2735" formatCode="General">
                  <c:v>-5.9819833956576599E-2</c:v>
                </c:pt>
                <c:pt idx="2736" formatCode="General">
                  <c:v>-6.0876641647650998E-2</c:v>
                </c:pt>
                <c:pt idx="2737" formatCode="General">
                  <c:v>-6.2219338781160198E-2</c:v>
                </c:pt>
                <c:pt idx="2738" formatCode="General">
                  <c:v>-6.3888423771017305E-2</c:v>
                </c:pt>
                <c:pt idx="2739" formatCode="General">
                  <c:v>-6.5470055477881095E-2</c:v>
                </c:pt>
                <c:pt idx="2740" formatCode="General">
                  <c:v>-6.6397622395234293E-2</c:v>
                </c:pt>
                <c:pt idx="2741" formatCode="General">
                  <c:v>-6.6828060465272496E-2</c:v>
                </c:pt>
                <c:pt idx="2742" formatCode="General">
                  <c:v>-6.7023331786023294E-2</c:v>
                </c:pt>
                <c:pt idx="2743" formatCode="General">
                  <c:v>-6.6899330187034395E-2</c:v>
                </c:pt>
                <c:pt idx="2744" formatCode="General">
                  <c:v>-6.6386190187374405E-2</c:v>
                </c:pt>
                <c:pt idx="2745" formatCode="General">
                  <c:v>-6.5480606417172502E-2</c:v>
                </c:pt>
                <c:pt idx="2746" formatCode="General">
                  <c:v>-6.4370373920531895E-2</c:v>
                </c:pt>
                <c:pt idx="2747" formatCode="General">
                  <c:v>-6.3260715259664896E-2</c:v>
                </c:pt>
                <c:pt idx="2748" formatCode="General">
                  <c:v>-6.2268586597392497E-2</c:v>
                </c:pt>
                <c:pt idx="2749" formatCode="General">
                  <c:v>-6.1139731420058699E-2</c:v>
                </c:pt>
                <c:pt idx="2750" formatCode="General">
                  <c:v>-5.9531288627613602E-2</c:v>
                </c:pt>
                <c:pt idx="2751" formatCode="General">
                  <c:v>-5.7732315059106802E-2</c:v>
                </c:pt>
                <c:pt idx="2752" formatCode="General">
                  <c:v>-5.5995751357194902E-2</c:v>
                </c:pt>
                <c:pt idx="2753" formatCode="General">
                  <c:v>-5.42052094660967E-2</c:v>
                </c:pt>
                <c:pt idx="2754" formatCode="General">
                  <c:v>-5.2386784415053997E-2</c:v>
                </c:pt>
                <c:pt idx="2755" formatCode="General">
                  <c:v>-5.0602290960178299E-2</c:v>
                </c:pt>
                <c:pt idx="2756" formatCode="General">
                  <c:v>-4.9000669779788397E-2</c:v>
                </c:pt>
                <c:pt idx="2757" formatCode="General">
                  <c:v>-4.7777978635519198E-2</c:v>
                </c:pt>
                <c:pt idx="2758" formatCode="General">
                  <c:v>-4.6989732068650002E-2</c:v>
                </c:pt>
                <c:pt idx="2759" formatCode="General">
                  <c:v>-4.6331549949673902E-2</c:v>
                </c:pt>
                <c:pt idx="2760" formatCode="General">
                  <c:v>-4.5328833946322998E-2</c:v>
                </c:pt>
                <c:pt idx="2761" formatCode="General">
                  <c:v>-4.4141446790004098E-2</c:v>
                </c:pt>
                <c:pt idx="2762" formatCode="General">
                  <c:v>-4.3095131014969902E-2</c:v>
                </c:pt>
                <c:pt idx="2763" formatCode="General">
                  <c:v>-4.22912826917596E-2</c:v>
                </c:pt>
                <c:pt idx="2764" formatCode="General">
                  <c:v>-4.1893131650964303E-2</c:v>
                </c:pt>
                <c:pt idx="2765" formatCode="General">
                  <c:v>-4.18725577801781E-2</c:v>
                </c:pt>
                <c:pt idx="2766" formatCode="General">
                  <c:v>-4.2111893367158003E-2</c:v>
                </c:pt>
                <c:pt idx="2767" formatCode="General">
                  <c:v>-4.2603948613960399E-2</c:v>
                </c:pt>
                <c:pt idx="2768" formatCode="General">
                  <c:v>-4.3360760861619503E-2</c:v>
                </c:pt>
                <c:pt idx="2769" formatCode="General">
                  <c:v>-4.4035909508596802E-2</c:v>
                </c:pt>
                <c:pt idx="2770" formatCode="General">
                  <c:v>-4.4029394678269398E-2</c:v>
                </c:pt>
                <c:pt idx="2771" formatCode="General">
                  <c:v>-4.3808982935589401E-2</c:v>
                </c:pt>
                <c:pt idx="2772" formatCode="General">
                  <c:v>-4.3934883632339598E-2</c:v>
                </c:pt>
                <c:pt idx="2773" formatCode="General">
                  <c:v>-4.3648166474588503E-2</c:v>
                </c:pt>
                <c:pt idx="2774" formatCode="General">
                  <c:v>-4.2783467157966597E-2</c:v>
                </c:pt>
                <c:pt idx="2775" formatCode="General">
                  <c:v>-4.1652918007600397E-2</c:v>
                </c:pt>
                <c:pt idx="2776" formatCode="General">
                  <c:v>-4.0063981676162201E-2</c:v>
                </c:pt>
                <c:pt idx="2777" formatCode="General">
                  <c:v>-3.78911160584086E-2</c:v>
                </c:pt>
                <c:pt idx="2778" formatCode="General">
                  <c:v>-3.5185358214993703E-2</c:v>
                </c:pt>
                <c:pt idx="2779" formatCode="General">
                  <c:v>-3.2062328559848502E-2</c:v>
                </c:pt>
                <c:pt idx="2780" formatCode="General">
                  <c:v>-2.82423415625172E-2</c:v>
                </c:pt>
                <c:pt idx="2781" formatCode="General">
                  <c:v>-2.32777531353839E-2</c:v>
                </c:pt>
                <c:pt idx="2782" formatCode="General">
                  <c:v>-1.7572039832670101E-2</c:v>
                </c:pt>
                <c:pt idx="2783" formatCode="General">
                  <c:v>-1.18265657308055E-2</c:v>
                </c:pt>
                <c:pt idx="2784" formatCode="General">
                  <c:v>-6.3411436446598104E-3</c:v>
                </c:pt>
                <c:pt idx="2785" formatCode="General">
                  <c:v>-1.3456434112963801E-3</c:v>
                </c:pt>
                <c:pt idx="2786" formatCode="General">
                  <c:v>3.0192374692745898E-3</c:v>
                </c:pt>
                <c:pt idx="2787" formatCode="General">
                  <c:v>6.5646305696554002E-3</c:v>
                </c:pt>
                <c:pt idx="2788" formatCode="General">
                  <c:v>9.0779508820281601E-3</c:v>
                </c:pt>
                <c:pt idx="2789" formatCode="General">
                  <c:v>1.0336952476705401E-2</c:v>
                </c:pt>
                <c:pt idx="2790" formatCode="General">
                  <c:v>1.0079340959193699E-2</c:v>
                </c:pt>
                <c:pt idx="2791" formatCode="General">
                  <c:v>8.1859656281905707E-3</c:v>
                </c:pt>
                <c:pt idx="2792" formatCode="General">
                  <c:v>4.9144306887800703E-3</c:v>
                </c:pt>
                <c:pt idx="2793" formatCode="General">
                  <c:v>5.2253690884029999E-4</c:v>
                </c:pt>
                <c:pt idx="2794" formatCode="General">
                  <c:v>-4.8542119307717598E-3</c:v>
                </c:pt>
                <c:pt idx="2795" formatCode="General">
                  <c:v>-1.0929528381005801E-2</c:v>
                </c:pt>
                <c:pt idx="2796" formatCode="General">
                  <c:v>-1.7430294622549001E-2</c:v>
                </c:pt>
                <c:pt idx="2797" formatCode="General">
                  <c:v>-2.42889110087256E-2</c:v>
                </c:pt>
                <c:pt idx="2798" formatCode="General">
                  <c:v>-3.1534568466967103E-2</c:v>
                </c:pt>
                <c:pt idx="2799" formatCode="General">
                  <c:v>-3.8924514490123498E-2</c:v>
                </c:pt>
                <c:pt idx="2800" formatCode="General">
                  <c:v>-4.6034973094180198E-2</c:v>
                </c:pt>
                <c:pt idx="2801" formatCode="General">
                  <c:v>-5.2504063574543597E-2</c:v>
                </c:pt>
                <c:pt idx="2802" formatCode="General">
                  <c:v>-5.8019570559375497E-2</c:v>
                </c:pt>
                <c:pt idx="2803" formatCode="General">
                  <c:v>-6.2137798339049602E-2</c:v>
                </c:pt>
                <c:pt idx="2804" formatCode="General">
                  <c:v>-6.4796658863210205E-2</c:v>
                </c:pt>
                <c:pt idx="2805" formatCode="General">
                  <c:v>-6.6270977475803003E-2</c:v>
                </c:pt>
                <c:pt idx="2806" formatCode="General">
                  <c:v>-6.6631997389657499E-2</c:v>
                </c:pt>
                <c:pt idx="2807" formatCode="General">
                  <c:v>-6.5966812708202593E-2</c:v>
                </c:pt>
                <c:pt idx="2808" formatCode="General">
                  <c:v>-6.4457242967609393E-2</c:v>
                </c:pt>
                <c:pt idx="2809" formatCode="General">
                  <c:v>-6.2328490788607402E-2</c:v>
                </c:pt>
                <c:pt idx="2810" formatCode="General">
                  <c:v>-5.9823633048492697E-2</c:v>
                </c:pt>
                <c:pt idx="2811" formatCode="General">
                  <c:v>-5.7252493891150898E-2</c:v>
                </c:pt>
                <c:pt idx="2812" formatCode="General">
                  <c:v>-5.4807606049546501E-2</c:v>
                </c:pt>
                <c:pt idx="2813" formatCode="General">
                  <c:v>-5.24038347545542E-2</c:v>
                </c:pt>
                <c:pt idx="2814" formatCode="General">
                  <c:v>-4.96721238675795E-2</c:v>
                </c:pt>
                <c:pt idx="2815" formatCode="General">
                  <c:v>-4.6840388942898901E-2</c:v>
                </c:pt>
                <c:pt idx="2816" formatCode="General">
                  <c:v>-4.4377518120711598E-2</c:v>
                </c:pt>
                <c:pt idx="2817" formatCode="General">
                  <c:v>-4.2281944565790902E-2</c:v>
                </c:pt>
                <c:pt idx="2818" formatCode="General">
                  <c:v>-4.07326573965891E-2</c:v>
                </c:pt>
                <c:pt idx="2819" formatCode="General">
                  <c:v>-3.9941049874315897E-2</c:v>
                </c:pt>
                <c:pt idx="2820" formatCode="General">
                  <c:v>-3.9864148898889701E-2</c:v>
                </c:pt>
                <c:pt idx="2821" formatCode="General">
                  <c:v>-4.0427388503834802E-2</c:v>
                </c:pt>
                <c:pt idx="2822" formatCode="General">
                  <c:v>-4.1533586893004702E-2</c:v>
                </c:pt>
                <c:pt idx="2823" formatCode="General">
                  <c:v>-4.3030738159373298E-2</c:v>
                </c:pt>
                <c:pt idx="2824" formatCode="General">
                  <c:v>-4.47434009089617E-2</c:v>
                </c:pt>
                <c:pt idx="2825" formatCode="General">
                  <c:v>-4.6168550684327299E-2</c:v>
                </c:pt>
                <c:pt idx="2826" formatCode="General">
                  <c:v>-4.7422134693467198E-2</c:v>
                </c:pt>
                <c:pt idx="2827" formatCode="General">
                  <c:v>-4.9060606609593403E-2</c:v>
                </c:pt>
                <c:pt idx="2828" formatCode="General">
                  <c:v>-5.1027892762285601E-2</c:v>
                </c:pt>
                <c:pt idx="2829" formatCode="General">
                  <c:v>-5.3007935048565998E-2</c:v>
                </c:pt>
                <c:pt idx="2830" formatCode="General">
                  <c:v>-5.4737107057273297E-2</c:v>
                </c:pt>
                <c:pt idx="2831" formatCode="General">
                  <c:v>-5.6169830217669699E-2</c:v>
                </c:pt>
                <c:pt idx="2832" formatCode="General">
                  <c:v>-5.74862847927365E-2</c:v>
                </c:pt>
                <c:pt idx="2833" formatCode="General">
                  <c:v>-5.8784033686217402E-2</c:v>
                </c:pt>
                <c:pt idx="2834" formatCode="General">
                  <c:v>-5.9997480743840197E-2</c:v>
                </c:pt>
                <c:pt idx="2835" formatCode="General">
                  <c:v>-6.09962244400108E-2</c:v>
                </c:pt>
                <c:pt idx="2836" formatCode="General">
                  <c:v>-6.1159317352161402E-2</c:v>
                </c:pt>
                <c:pt idx="2837" formatCode="General">
                  <c:v>-6.0288591420021298E-2</c:v>
                </c:pt>
                <c:pt idx="2838" formatCode="General">
                  <c:v>-5.8755382023249397E-2</c:v>
                </c:pt>
                <c:pt idx="2839" formatCode="General">
                  <c:v>-5.67875152793757E-2</c:v>
                </c:pt>
                <c:pt idx="2840" formatCode="General">
                  <c:v>-5.4670607200947297E-2</c:v>
                </c:pt>
                <c:pt idx="2841" formatCode="General">
                  <c:v>-5.25347693257237E-2</c:v>
                </c:pt>
                <c:pt idx="2842" formatCode="General">
                  <c:v>-5.03675718293689E-2</c:v>
                </c:pt>
                <c:pt idx="2843" formatCode="General">
                  <c:v>-4.8348424931213697E-2</c:v>
                </c:pt>
                <c:pt idx="2844" formatCode="General">
                  <c:v>-4.6694038223597301E-2</c:v>
                </c:pt>
                <c:pt idx="2845" formatCode="General">
                  <c:v>-4.5250307332052403E-2</c:v>
                </c:pt>
                <c:pt idx="2846" formatCode="General">
                  <c:v>-4.3620911744802399E-2</c:v>
                </c:pt>
                <c:pt idx="2847" formatCode="General">
                  <c:v>-4.19556434186205E-2</c:v>
                </c:pt>
                <c:pt idx="2848" formatCode="General">
                  <c:v>-4.0646469239987097E-2</c:v>
                </c:pt>
                <c:pt idx="2849" formatCode="General">
                  <c:v>-3.9691189895242299E-2</c:v>
                </c:pt>
                <c:pt idx="2850" formatCode="General">
                  <c:v>-3.9062199992525297E-2</c:v>
                </c:pt>
                <c:pt idx="2851" formatCode="General">
                  <c:v>-3.8740202892263903E-2</c:v>
                </c:pt>
                <c:pt idx="2852" formatCode="General">
                  <c:v>-3.8638158289836202E-2</c:v>
                </c:pt>
                <c:pt idx="2853" formatCode="General">
                  <c:v>-3.8688933817592898E-2</c:v>
                </c:pt>
                <c:pt idx="2854" formatCode="General">
                  <c:v>-3.8945893652765198E-2</c:v>
                </c:pt>
                <c:pt idx="2855" formatCode="General">
                  <c:v>-3.9468422381825699E-2</c:v>
                </c:pt>
                <c:pt idx="2856" formatCode="General">
                  <c:v>-4.0175177975049797E-2</c:v>
                </c:pt>
                <c:pt idx="2857" formatCode="General">
                  <c:v>-4.04077853549063E-2</c:v>
                </c:pt>
                <c:pt idx="2858" formatCode="General">
                  <c:v>-4.0038512343723798E-2</c:v>
                </c:pt>
                <c:pt idx="2859" formatCode="General">
                  <c:v>-3.9408174664945603E-2</c:v>
                </c:pt>
                <c:pt idx="2860" formatCode="General">
                  <c:v>-3.8377359122420802E-2</c:v>
                </c:pt>
                <c:pt idx="2861" formatCode="General">
                  <c:v>-3.6927919792948502E-2</c:v>
                </c:pt>
                <c:pt idx="2862" formatCode="General">
                  <c:v>-3.5141962714938003E-2</c:v>
                </c:pt>
                <c:pt idx="2863" formatCode="General">
                  <c:v>-3.30954430526351E-2</c:v>
                </c:pt>
                <c:pt idx="2864" formatCode="General">
                  <c:v>-3.0870753135662E-2</c:v>
                </c:pt>
                <c:pt idx="2865" formatCode="General">
                  <c:v>-2.8558658772122401E-2</c:v>
                </c:pt>
                <c:pt idx="2866" formatCode="General">
                  <c:v>-2.6253061434110901E-2</c:v>
                </c:pt>
                <c:pt idx="2867" formatCode="General">
                  <c:v>-2.4080798419975898E-2</c:v>
                </c:pt>
                <c:pt idx="2868" formatCode="General">
                  <c:v>-2.1782016790874201E-2</c:v>
                </c:pt>
                <c:pt idx="2869" formatCode="General">
                  <c:v>-1.94787907903054E-2</c:v>
                </c:pt>
                <c:pt idx="2870" formatCode="General">
                  <c:v>-1.7706426162458301E-2</c:v>
                </c:pt>
                <c:pt idx="2871" formatCode="General">
                  <c:v>-1.6453583410600499E-2</c:v>
                </c:pt>
                <c:pt idx="2872" formatCode="General">
                  <c:v>-1.56201106404797E-2</c:v>
                </c:pt>
                <c:pt idx="2873" formatCode="General">
                  <c:v>-1.51177293255978E-2</c:v>
                </c:pt>
                <c:pt idx="2874" formatCode="General">
                  <c:v>-1.4842889212651301E-2</c:v>
                </c:pt>
                <c:pt idx="2875" formatCode="General">
                  <c:v>-1.47132913581408E-2</c:v>
                </c:pt>
                <c:pt idx="2876" formatCode="General">
                  <c:v>-1.47194164067846E-2</c:v>
                </c:pt>
                <c:pt idx="2877" formatCode="General">
                  <c:v>-1.4586699670146299E-2</c:v>
                </c:pt>
                <c:pt idx="2878" formatCode="General">
                  <c:v>-1.43019690764802E-2</c:v>
                </c:pt>
                <c:pt idx="2879" formatCode="General">
                  <c:v>-1.43032496421678E-2</c:v>
                </c:pt>
                <c:pt idx="2880" formatCode="General">
                  <c:v>-1.4827465704070701E-2</c:v>
                </c:pt>
                <c:pt idx="2881" formatCode="General">
                  <c:v>-1.5868902192789299E-2</c:v>
                </c:pt>
                <c:pt idx="2882" formatCode="General">
                  <c:v>-1.70748664960176E-2</c:v>
                </c:pt>
                <c:pt idx="2883" formatCode="General">
                  <c:v>-1.8091853206452801E-2</c:v>
                </c:pt>
                <c:pt idx="2884" formatCode="General">
                  <c:v>-1.8846328362440101E-2</c:v>
                </c:pt>
                <c:pt idx="2885" formatCode="General">
                  <c:v>-1.9404310131248902E-2</c:v>
                </c:pt>
                <c:pt idx="2886" formatCode="General">
                  <c:v>-1.9716489371218698E-2</c:v>
                </c:pt>
                <c:pt idx="2887" formatCode="General">
                  <c:v>-1.9243968706362399E-2</c:v>
                </c:pt>
                <c:pt idx="2888" formatCode="General">
                  <c:v>-1.7867010898232501E-2</c:v>
                </c:pt>
                <c:pt idx="2889" formatCode="General">
                  <c:v>-1.6045276189638E-2</c:v>
                </c:pt>
                <c:pt idx="2890" formatCode="General">
                  <c:v>-1.38747313288341E-2</c:v>
                </c:pt>
                <c:pt idx="2891" formatCode="General">
                  <c:v>-1.14250020421584E-2</c:v>
                </c:pt>
                <c:pt idx="2892" formatCode="General">
                  <c:v>-8.8654124293006207E-3</c:v>
                </c:pt>
                <c:pt idx="2893" formatCode="General">
                  <c:v>-6.2882219021969197E-3</c:v>
                </c:pt>
                <c:pt idx="2894" formatCode="General">
                  <c:v>-3.68196418199365E-3</c:v>
                </c:pt>
                <c:pt idx="2895" formatCode="General">
                  <c:v>-1.14058300154882E-3</c:v>
                </c:pt>
                <c:pt idx="2896" formatCode="General">
                  <c:v>1.5337805695406299E-3</c:v>
                </c:pt>
                <c:pt idx="2897" formatCode="General">
                  <c:v>4.2851736314516399E-3</c:v>
                </c:pt>
                <c:pt idx="2898" formatCode="General">
                  <c:v>6.6353465889992403E-3</c:v>
                </c:pt>
                <c:pt idx="2899" formatCode="General">
                  <c:v>8.4677899224175901E-3</c:v>
                </c:pt>
                <c:pt idx="2900" formatCode="General">
                  <c:v>9.7464335658004105E-3</c:v>
                </c:pt>
                <c:pt idx="2901" formatCode="General">
                  <c:v>1.04323148721853E-2</c:v>
                </c:pt>
                <c:pt idx="2902" formatCode="General">
                  <c:v>1.05648297386605E-2</c:v>
                </c:pt>
                <c:pt idx="2903" formatCode="General">
                  <c:v>1.01839445473785E-2</c:v>
                </c:pt>
                <c:pt idx="2904" formatCode="General">
                  <c:v>9.3384283130945895E-3</c:v>
                </c:pt>
                <c:pt idx="2905" formatCode="General">
                  <c:v>8.3718441881184703E-3</c:v>
                </c:pt>
                <c:pt idx="2906" formatCode="General">
                  <c:v>7.4229550059279198E-3</c:v>
                </c:pt>
                <c:pt idx="2907" formatCode="General">
                  <c:v>6.3411795065868902E-3</c:v>
                </c:pt>
                <c:pt idx="2908" formatCode="General">
                  <c:v>5.2320651731393502E-3</c:v>
                </c:pt>
                <c:pt idx="2909" formatCode="General">
                  <c:v>4.2247253648409998E-3</c:v>
                </c:pt>
                <c:pt idx="2910" formatCode="General">
                  <c:v>3.3074244301858902E-3</c:v>
                </c:pt>
                <c:pt idx="2911" formatCode="General">
                  <c:v>2.3199858630468702E-3</c:v>
                </c:pt>
                <c:pt idx="2912" formatCode="General">
                  <c:v>1.1302229454878999E-3</c:v>
                </c:pt>
                <c:pt idx="2913">
                  <c:v>-6.3182054110222399E-5</c:v>
                </c:pt>
                <c:pt idx="2914" formatCode="General">
                  <c:v>-5.6364745991755903E-4</c:v>
                </c:pt>
                <c:pt idx="2915" formatCode="General">
                  <c:v>-2.42529486264978E-4</c:v>
                </c:pt>
                <c:pt idx="2916" formatCode="General">
                  <c:v>4.1890405289864499E-4</c:v>
                </c:pt>
                <c:pt idx="2917" formatCode="General">
                  <c:v>1.1784637859289201E-3</c:v>
                </c:pt>
                <c:pt idx="2918" formatCode="General">
                  <c:v>1.87872725800917E-3</c:v>
                </c:pt>
                <c:pt idx="2919" formatCode="General">
                  <c:v>2.5065237959282101E-3</c:v>
                </c:pt>
                <c:pt idx="2920" formatCode="General">
                  <c:v>3.2024018317740799E-3</c:v>
                </c:pt>
                <c:pt idx="2921" formatCode="General">
                  <c:v>4.1651394406772499E-3</c:v>
                </c:pt>
                <c:pt idx="2922" formatCode="General">
                  <c:v>5.49955438582511E-3</c:v>
                </c:pt>
                <c:pt idx="2923" formatCode="General">
                  <c:v>7.7283290013024199E-3</c:v>
                </c:pt>
                <c:pt idx="2924" formatCode="General">
                  <c:v>1.09530965107268E-2</c:v>
                </c:pt>
                <c:pt idx="2925" formatCode="General">
                  <c:v>1.4649316238302099E-2</c:v>
                </c:pt>
                <c:pt idx="2926" formatCode="General">
                  <c:v>1.8696480899872799E-2</c:v>
                </c:pt>
                <c:pt idx="2927" formatCode="General">
                  <c:v>2.3056043089885701E-2</c:v>
                </c:pt>
                <c:pt idx="2928" formatCode="General">
                  <c:v>2.7714639333518899E-2</c:v>
                </c:pt>
                <c:pt idx="2929" formatCode="General">
                  <c:v>3.2552930491995001E-2</c:v>
                </c:pt>
                <c:pt idx="2930" formatCode="General">
                  <c:v>3.7497475219824897E-2</c:v>
                </c:pt>
                <c:pt idx="2931" formatCode="General">
                  <c:v>4.2912923067472603E-2</c:v>
                </c:pt>
                <c:pt idx="2932" formatCode="General">
                  <c:v>4.8544646688939798E-2</c:v>
                </c:pt>
                <c:pt idx="2933" formatCode="General">
                  <c:v>5.37494797934535E-2</c:v>
                </c:pt>
                <c:pt idx="2934" formatCode="General">
                  <c:v>5.83562589457488E-2</c:v>
                </c:pt>
                <c:pt idx="2935" formatCode="General">
                  <c:v>6.2248954534913102E-2</c:v>
                </c:pt>
                <c:pt idx="2936" formatCode="General">
                  <c:v>6.5367955797877797E-2</c:v>
                </c:pt>
                <c:pt idx="2937" formatCode="General">
                  <c:v>6.7441764379914601E-2</c:v>
                </c:pt>
                <c:pt idx="2938" formatCode="General">
                  <c:v>6.8206984837906395E-2</c:v>
                </c:pt>
                <c:pt idx="2939" formatCode="General">
                  <c:v>6.78042924592267E-2</c:v>
                </c:pt>
                <c:pt idx="2940" formatCode="General">
                  <c:v>6.6261679799371503E-2</c:v>
                </c:pt>
                <c:pt idx="2941" formatCode="General">
                  <c:v>6.3599916297797807E-2</c:v>
                </c:pt>
                <c:pt idx="2942" formatCode="General">
                  <c:v>5.99450840664561E-2</c:v>
                </c:pt>
                <c:pt idx="2943" formatCode="General">
                  <c:v>5.5237796376937702E-2</c:v>
                </c:pt>
                <c:pt idx="2944" formatCode="General">
                  <c:v>4.9570852549100597E-2</c:v>
                </c:pt>
                <c:pt idx="2945" formatCode="General">
                  <c:v>4.3451086429573398E-2</c:v>
                </c:pt>
                <c:pt idx="2946" formatCode="General">
                  <c:v>3.7753579866700297E-2</c:v>
                </c:pt>
                <c:pt idx="2947" formatCode="General">
                  <c:v>3.2741217931975E-2</c:v>
                </c:pt>
                <c:pt idx="2948" formatCode="General">
                  <c:v>2.8383114731837699E-2</c:v>
                </c:pt>
                <c:pt idx="2949" formatCode="General">
                  <c:v>2.4997377019864001E-2</c:v>
                </c:pt>
                <c:pt idx="2950" formatCode="General">
                  <c:v>2.2729260131602501E-2</c:v>
                </c:pt>
                <c:pt idx="2951" formatCode="General">
                  <c:v>2.1522685680770998E-2</c:v>
                </c:pt>
                <c:pt idx="2952" formatCode="General">
                  <c:v>2.1328903035524299E-2</c:v>
                </c:pt>
                <c:pt idx="2953" formatCode="General">
                  <c:v>2.2104398824701402E-2</c:v>
                </c:pt>
                <c:pt idx="2954" formatCode="General">
                  <c:v>2.3912291001265702E-2</c:v>
                </c:pt>
                <c:pt idx="2955" formatCode="General">
                  <c:v>2.7077633305874999E-2</c:v>
                </c:pt>
                <c:pt idx="2956" formatCode="General">
                  <c:v>3.15340034308857E-2</c:v>
                </c:pt>
                <c:pt idx="2957" formatCode="General">
                  <c:v>3.6975452383350302E-2</c:v>
                </c:pt>
                <c:pt idx="2958" formatCode="General">
                  <c:v>4.3087759225198197E-2</c:v>
                </c:pt>
                <c:pt idx="2959" formatCode="General">
                  <c:v>4.9426797213695597E-2</c:v>
                </c:pt>
                <c:pt idx="2960" formatCode="General">
                  <c:v>5.5704818295265399E-2</c:v>
                </c:pt>
                <c:pt idx="2961" formatCode="General">
                  <c:v>6.1626788974545398E-2</c:v>
                </c:pt>
                <c:pt idx="2962" formatCode="General">
                  <c:v>6.7267134889172395E-2</c:v>
                </c:pt>
                <c:pt idx="2963" formatCode="General">
                  <c:v>7.3111861012189E-2</c:v>
                </c:pt>
                <c:pt idx="2964" formatCode="General">
                  <c:v>7.8876652989142496E-2</c:v>
                </c:pt>
                <c:pt idx="2965" formatCode="General">
                  <c:v>8.4040933741938606E-2</c:v>
                </c:pt>
                <c:pt idx="2966" formatCode="General">
                  <c:v>8.8630069496422298E-2</c:v>
                </c:pt>
                <c:pt idx="2967" formatCode="General">
                  <c:v>9.2563817508933693E-2</c:v>
                </c:pt>
                <c:pt idx="2968" formatCode="General">
                  <c:v>9.5650829913481103E-2</c:v>
                </c:pt>
                <c:pt idx="2969" formatCode="General">
                  <c:v>9.77661996844673E-2</c:v>
                </c:pt>
                <c:pt idx="2970" formatCode="General">
                  <c:v>9.9064321808654293E-2</c:v>
                </c:pt>
                <c:pt idx="2971" formatCode="General">
                  <c:v>9.98559401553063E-2</c:v>
                </c:pt>
                <c:pt idx="2972" formatCode="General">
                  <c:v>9.9893221541965102E-2</c:v>
                </c:pt>
                <c:pt idx="2973" formatCode="General">
                  <c:v>9.8857040922048098E-2</c:v>
                </c:pt>
                <c:pt idx="2974" formatCode="General">
                  <c:v>9.6784605129937196E-2</c:v>
                </c:pt>
                <c:pt idx="2975" formatCode="General">
                  <c:v>9.3798765608231902E-2</c:v>
                </c:pt>
                <c:pt idx="2976" formatCode="General">
                  <c:v>9.0141566474849E-2</c:v>
                </c:pt>
                <c:pt idx="2977" formatCode="General">
                  <c:v>8.5980438923025496E-2</c:v>
                </c:pt>
                <c:pt idx="2978" formatCode="General">
                  <c:v>8.1507315260966801E-2</c:v>
                </c:pt>
                <c:pt idx="2979" formatCode="General">
                  <c:v>7.6952890905206905E-2</c:v>
                </c:pt>
                <c:pt idx="2980" formatCode="General">
                  <c:v>7.2466971048884096E-2</c:v>
                </c:pt>
                <c:pt idx="2981" formatCode="General">
                  <c:v>6.8600841431833801E-2</c:v>
                </c:pt>
                <c:pt idx="2982" formatCode="General">
                  <c:v>6.5951584898651799E-2</c:v>
                </c:pt>
                <c:pt idx="2983" formatCode="General">
                  <c:v>6.4292014192495903E-2</c:v>
                </c:pt>
                <c:pt idx="2984" formatCode="General">
                  <c:v>6.3252389409147305E-2</c:v>
                </c:pt>
                <c:pt idx="2985" formatCode="General">
                  <c:v>6.2687579323107395E-2</c:v>
                </c:pt>
                <c:pt idx="2986" formatCode="General">
                  <c:v>6.2576394874542501E-2</c:v>
                </c:pt>
                <c:pt idx="2987" formatCode="General">
                  <c:v>6.3015273949410699E-2</c:v>
                </c:pt>
                <c:pt idx="2988" formatCode="General">
                  <c:v>6.3936490453935096E-2</c:v>
                </c:pt>
                <c:pt idx="2989" formatCode="General">
                  <c:v>6.5168181151830998E-2</c:v>
                </c:pt>
                <c:pt idx="2990" formatCode="General">
                  <c:v>6.6587019237533296E-2</c:v>
                </c:pt>
                <c:pt idx="2991" formatCode="General">
                  <c:v>6.8182413173444797E-2</c:v>
                </c:pt>
                <c:pt idx="2992" formatCode="General">
                  <c:v>6.9860755600618094E-2</c:v>
                </c:pt>
                <c:pt idx="2993" formatCode="General">
                  <c:v>7.1806983822365195E-2</c:v>
                </c:pt>
                <c:pt idx="2994" formatCode="General">
                  <c:v>7.4215864693990594E-2</c:v>
                </c:pt>
                <c:pt idx="2995" formatCode="General">
                  <c:v>7.6658730509177403E-2</c:v>
                </c:pt>
                <c:pt idx="2996" formatCode="General">
                  <c:v>7.8726547008974704E-2</c:v>
                </c:pt>
                <c:pt idx="2997" formatCode="General">
                  <c:v>8.0200476974829099E-2</c:v>
                </c:pt>
                <c:pt idx="2998" formatCode="General">
                  <c:v>8.0932781410442495E-2</c:v>
                </c:pt>
                <c:pt idx="2999" formatCode="General">
                  <c:v>8.0879732592344905E-2</c:v>
                </c:pt>
                <c:pt idx="3000" formatCode="General">
                  <c:v>8.0071457287097705E-2</c:v>
                </c:pt>
                <c:pt idx="3001" formatCode="General">
                  <c:v>7.8587430742250899E-2</c:v>
                </c:pt>
                <c:pt idx="3002" formatCode="General">
                  <c:v>7.6455511733314399E-2</c:v>
                </c:pt>
                <c:pt idx="3003" formatCode="General">
                  <c:v>7.3691353135015E-2</c:v>
                </c:pt>
                <c:pt idx="3004" formatCode="General">
                  <c:v>7.0762633571263001E-2</c:v>
                </c:pt>
                <c:pt idx="3005" formatCode="General">
                  <c:v>6.8055750737990403E-2</c:v>
                </c:pt>
                <c:pt idx="3006" formatCode="General">
                  <c:v>6.5320995676203905E-2</c:v>
                </c:pt>
                <c:pt idx="3007" formatCode="General">
                  <c:v>6.2484867547480602E-2</c:v>
                </c:pt>
                <c:pt idx="3008" formatCode="General">
                  <c:v>5.9659917517336902E-2</c:v>
                </c:pt>
                <c:pt idx="3009" formatCode="General">
                  <c:v>5.6921803831699598E-2</c:v>
                </c:pt>
                <c:pt idx="3010" formatCode="General">
                  <c:v>5.4342935350828799E-2</c:v>
                </c:pt>
                <c:pt idx="3011" formatCode="General">
                  <c:v>5.1937795157752903E-2</c:v>
                </c:pt>
                <c:pt idx="3012" formatCode="General">
                  <c:v>4.9764646255008101E-2</c:v>
                </c:pt>
                <c:pt idx="3013" formatCode="General">
                  <c:v>4.7931801299321897E-2</c:v>
                </c:pt>
                <c:pt idx="3014" formatCode="General">
                  <c:v>4.6404762062886497E-2</c:v>
                </c:pt>
                <c:pt idx="3015" formatCode="General">
                  <c:v>4.5465557186184502E-2</c:v>
                </c:pt>
                <c:pt idx="3016" formatCode="General">
                  <c:v>4.5306140083986098E-2</c:v>
                </c:pt>
                <c:pt idx="3017" formatCode="General">
                  <c:v>4.5522262467672998E-2</c:v>
                </c:pt>
                <c:pt idx="3018" formatCode="General">
                  <c:v>4.5809812294701997E-2</c:v>
                </c:pt>
                <c:pt idx="3019" formatCode="General">
                  <c:v>4.6018164945729398E-2</c:v>
                </c:pt>
                <c:pt idx="3020" formatCode="General">
                  <c:v>4.6034047039391603E-2</c:v>
                </c:pt>
                <c:pt idx="3021" formatCode="General">
                  <c:v>4.5738543509356598E-2</c:v>
                </c:pt>
                <c:pt idx="3022" formatCode="General">
                  <c:v>4.4970634190914197E-2</c:v>
                </c:pt>
                <c:pt idx="3023" formatCode="General">
                  <c:v>4.36202873016217E-2</c:v>
                </c:pt>
                <c:pt idx="3024" formatCode="General">
                  <c:v>4.17328539825721E-2</c:v>
                </c:pt>
                <c:pt idx="3025" formatCode="General">
                  <c:v>3.9338852072930697E-2</c:v>
                </c:pt>
                <c:pt idx="3026" formatCode="General">
                  <c:v>3.6406829505579399E-2</c:v>
                </c:pt>
                <c:pt idx="3027" formatCode="General">
                  <c:v>3.3330980217388097E-2</c:v>
                </c:pt>
                <c:pt idx="3028" formatCode="General">
                  <c:v>3.0333176423377999E-2</c:v>
                </c:pt>
                <c:pt idx="3029" formatCode="General">
                  <c:v>2.7100613516747901E-2</c:v>
                </c:pt>
                <c:pt idx="3030" formatCode="General">
                  <c:v>2.3580735113855399E-2</c:v>
                </c:pt>
                <c:pt idx="3031" formatCode="General">
                  <c:v>1.9861661566743901E-2</c:v>
                </c:pt>
                <c:pt idx="3032" formatCode="General">
                  <c:v>1.6017599025245799E-2</c:v>
                </c:pt>
                <c:pt idx="3033" formatCode="General">
                  <c:v>1.21454245075335E-2</c:v>
                </c:pt>
                <c:pt idx="3034" formatCode="General">
                  <c:v>8.3640516185242708E-3</c:v>
                </c:pt>
                <c:pt idx="3035" formatCode="General">
                  <c:v>4.7614565216253001E-3</c:v>
                </c:pt>
                <c:pt idx="3036" formatCode="General">
                  <c:v>1.3851996186713001E-3</c:v>
                </c:pt>
                <c:pt idx="3037" formatCode="General">
                  <c:v>-1.25390849567173E-3</c:v>
                </c:pt>
                <c:pt idx="3038" formatCode="General">
                  <c:v>-2.8512609700727899E-3</c:v>
                </c:pt>
                <c:pt idx="3039" formatCode="General">
                  <c:v>-3.6785338116947799E-3</c:v>
                </c:pt>
                <c:pt idx="3040" formatCode="General">
                  <c:v>-3.76467855686702E-3</c:v>
                </c:pt>
                <c:pt idx="3041" formatCode="General">
                  <c:v>-3.06073713668522E-3</c:v>
                </c:pt>
                <c:pt idx="3042" formatCode="General">
                  <c:v>-1.5352114916370699E-3</c:v>
                </c:pt>
                <c:pt idx="3043" formatCode="General">
                  <c:v>6.5957860746560198E-4</c:v>
                </c:pt>
                <c:pt idx="3044" formatCode="General">
                  <c:v>3.15389728918441E-3</c:v>
                </c:pt>
                <c:pt idx="3045" formatCode="General">
                  <c:v>5.7106313510399799E-3</c:v>
                </c:pt>
                <c:pt idx="3046" formatCode="General">
                  <c:v>8.2231988005554806E-3</c:v>
                </c:pt>
                <c:pt idx="3047" formatCode="General">
                  <c:v>1.05261094027822E-2</c:v>
                </c:pt>
                <c:pt idx="3048" formatCode="General">
                  <c:v>1.28914494662182E-2</c:v>
                </c:pt>
                <c:pt idx="3049" formatCode="General">
                  <c:v>1.5524598365703799E-2</c:v>
                </c:pt>
                <c:pt idx="3050" formatCode="General">
                  <c:v>1.7846140086096599E-2</c:v>
                </c:pt>
                <c:pt idx="3051" formatCode="General">
                  <c:v>1.9418297581784601E-2</c:v>
                </c:pt>
                <c:pt idx="3052" formatCode="General">
                  <c:v>2.0094054876825099E-2</c:v>
                </c:pt>
                <c:pt idx="3053" formatCode="General">
                  <c:v>1.9700966057284799E-2</c:v>
                </c:pt>
                <c:pt idx="3054" formatCode="General">
                  <c:v>1.8122175026110701E-2</c:v>
                </c:pt>
                <c:pt idx="3055" formatCode="General">
                  <c:v>1.51344296498131E-2</c:v>
                </c:pt>
                <c:pt idx="3056" formatCode="General">
                  <c:v>1.0643066562526801E-2</c:v>
                </c:pt>
                <c:pt idx="3057" formatCode="General">
                  <c:v>4.8465715826801802E-3</c:v>
                </c:pt>
                <c:pt idx="3058" formatCode="General">
                  <c:v>-1.85781210932018E-3</c:v>
                </c:pt>
                <c:pt idx="3059" formatCode="General">
                  <c:v>-9.2507465234494494E-3</c:v>
                </c:pt>
                <c:pt idx="3060" formatCode="General">
                  <c:v>-1.7525591317325399E-2</c:v>
                </c:pt>
                <c:pt idx="3061" formatCode="General">
                  <c:v>-2.6652079641204501E-2</c:v>
                </c:pt>
                <c:pt idx="3062" formatCode="General">
                  <c:v>-3.62471721143535E-2</c:v>
                </c:pt>
                <c:pt idx="3063" formatCode="General">
                  <c:v>-4.5899472617376501E-2</c:v>
                </c:pt>
                <c:pt idx="3064" formatCode="General">
                  <c:v>-5.5306989011241897E-2</c:v>
                </c:pt>
                <c:pt idx="3065" formatCode="General">
                  <c:v>-6.4242486434538004E-2</c:v>
                </c:pt>
                <c:pt idx="3066" formatCode="General">
                  <c:v>-7.2627216808080305E-2</c:v>
                </c:pt>
                <c:pt idx="3067" formatCode="General">
                  <c:v>-8.0407548006584506E-2</c:v>
                </c:pt>
                <c:pt idx="3068" formatCode="General">
                  <c:v>-8.7370264859336105E-2</c:v>
                </c:pt>
                <c:pt idx="3069" formatCode="General">
                  <c:v>-9.2976727496764902E-2</c:v>
                </c:pt>
                <c:pt idx="3070" formatCode="General">
                  <c:v>-9.6908116213501899E-2</c:v>
                </c:pt>
                <c:pt idx="3071" formatCode="General">
                  <c:v>-9.93463931315786E-2</c:v>
                </c:pt>
                <c:pt idx="3072" formatCode="General">
                  <c:v>-0.100422824275502</c:v>
                </c:pt>
                <c:pt idx="3073" formatCode="General">
                  <c:v>-0.10018559161898601</c:v>
                </c:pt>
                <c:pt idx="3074" formatCode="General">
                  <c:v>-9.88066275166289E-2</c:v>
                </c:pt>
                <c:pt idx="3075" formatCode="General">
                  <c:v>-9.6534138063787994E-2</c:v>
                </c:pt>
                <c:pt idx="3076" formatCode="General">
                  <c:v>-9.3584810063372104E-2</c:v>
                </c:pt>
                <c:pt idx="3077" formatCode="General">
                  <c:v>-9.0174011783469996E-2</c:v>
                </c:pt>
                <c:pt idx="3078" formatCode="General">
                  <c:v>-8.6512093184075795E-2</c:v>
                </c:pt>
                <c:pt idx="3079" formatCode="General">
                  <c:v>-8.2454663899129296E-2</c:v>
                </c:pt>
                <c:pt idx="3080" formatCode="General">
                  <c:v>-7.8053293126323697E-2</c:v>
                </c:pt>
                <c:pt idx="3081" formatCode="General">
                  <c:v>-7.3959433989021606E-2</c:v>
                </c:pt>
                <c:pt idx="3082" formatCode="General">
                  <c:v>-7.0583090714175498E-2</c:v>
                </c:pt>
                <c:pt idx="3083" formatCode="General">
                  <c:v>-6.8105242223838694E-2</c:v>
                </c:pt>
                <c:pt idx="3084" formatCode="General">
                  <c:v>-6.67219425411157E-2</c:v>
                </c:pt>
                <c:pt idx="3085" formatCode="General">
                  <c:v>-6.6495995862357105E-2</c:v>
                </c:pt>
                <c:pt idx="3086" formatCode="General">
                  <c:v>-6.7391621644531899E-2</c:v>
                </c:pt>
                <c:pt idx="3087" formatCode="General">
                  <c:v>-6.9328389918184199E-2</c:v>
                </c:pt>
                <c:pt idx="3088" formatCode="General">
                  <c:v>-7.2187801801749496E-2</c:v>
                </c:pt>
                <c:pt idx="3089" formatCode="General">
                  <c:v>-7.59302250531768E-2</c:v>
                </c:pt>
                <c:pt idx="3090" formatCode="General">
                  <c:v>-8.0212801012987694E-2</c:v>
                </c:pt>
                <c:pt idx="3091" formatCode="General">
                  <c:v>-8.4624438210720798E-2</c:v>
                </c:pt>
                <c:pt idx="3092" formatCode="General">
                  <c:v>-8.96411197483786E-2</c:v>
                </c:pt>
                <c:pt idx="3093" formatCode="General">
                  <c:v>-9.5317578002783995E-2</c:v>
                </c:pt>
                <c:pt idx="3094" formatCode="General">
                  <c:v>-0.10090720791605801</c:v>
                </c:pt>
                <c:pt idx="3095" formatCode="General">
                  <c:v>-0.10628025480205699</c:v>
                </c:pt>
                <c:pt idx="3096" formatCode="General">
                  <c:v>-0.111412543070372</c:v>
                </c:pt>
                <c:pt idx="3097" formatCode="General">
                  <c:v>-0.11594628153273399</c:v>
                </c:pt>
                <c:pt idx="3098" formatCode="General">
                  <c:v>-0.11960141689239399</c:v>
                </c:pt>
                <c:pt idx="3099" formatCode="General">
                  <c:v>-0.122227814244941</c:v>
                </c:pt>
                <c:pt idx="3100" formatCode="General">
                  <c:v>-0.123730845487818</c:v>
                </c:pt>
                <c:pt idx="3101" formatCode="General">
                  <c:v>-0.123665229245352</c:v>
                </c:pt>
                <c:pt idx="3102" formatCode="General">
                  <c:v>-0.12169318132764501</c:v>
                </c:pt>
                <c:pt idx="3103" formatCode="General">
                  <c:v>-0.11828142361499</c:v>
                </c:pt>
                <c:pt idx="3104" formatCode="General">
                  <c:v>-0.113907585518655</c:v>
                </c:pt>
                <c:pt idx="3105" formatCode="General">
                  <c:v>-0.108817055346768</c:v>
                </c:pt>
                <c:pt idx="3106" formatCode="General">
                  <c:v>-0.10319487277968201</c:v>
                </c:pt>
                <c:pt idx="3107" formatCode="General">
                  <c:v>-9.7186834078354198E-2</c:v>
                </c:pt>
                <c:pt idx="3108" formatCode="General">
                  <c:v>-9.1069701515577403E-2</c:v>
                </c:pt>
                <c:pt idx="3109" formatCode="General">
                  <c:v>-8.5083538489161295E-2</c:v>
                </c:pt>
                <c:pt idx="3110" formatCode="General">
                  <c:v>-7.9358345577725004E-2</c:v>
                </c:pt>
                <c:pt idx="3111" formatCode="General">
                  <c:v>-7.4122936872621406E-2</c:v>
                </c:pt>
                <c:pt idx="3112" formatCode="General">
                  <c:v>-6.9328590054329994E-2</c:v>
                </c:pt>
                <c:pt idx="3113" formatCode="General">
                  <c:v>-6.4929230356375295E-2</c:v>
                </c:pt>
                <c:pt idx="3114" formatCode="General">
                  <c:v>-6.1405006520079401E-2</c:v>
                </c:pt>
                <c:pt idx="3115" formatCode="General">
                  <c:v>-5.9158818877242697E-2</c:v>
                </c:pt>
                <c:pt idx="3116" formatCode="General">
                  <c:v>-5.8314419546915998E-2</c:v>
                </c:pt>
                <c:pt idx="3117" formatCode="General">
                  <c:v>-5.8808518726561398E-2</c:v>
                </c:pt>
                <c:pt idx="3118" formatCode="General">
                  <c:v>-6.0661390198648198E-2</c:v>
                </c:pt>
                <c:pt idx="3119" formatCode="General">
                  <c:v>-6.3977293321636902E-2</c:v>
                </c:pt>
                <c:pt idx="3120" formatCode="General">
                  <c:v>-6.8543959357068196E-2</c:v>
                </c:pt>
                <c:pt idx="3121" formatCode="General">
                  <c:v>-7.3986735758986302E-2</c:v>
                </c:pt>
                <c:pt idx="3122" formatCode="General">
                  <c:v>-8.0103523275133398E-2</c:v>
                </c:pt>
                <c:pt idx="3123" formatCode="General">
                  <c:v>-8.6710331697285703E-2</c:v>
                </c:pt>
                <c:pt idx="3124" formatCode="General">
                  <c:v>-9.3111149275110203E-2</c:v>
                </c:pt>
                <c:pt idx="3125" formatCode="General">
                  <c:v>-9.8743735778166905E-2</c:v>
                </c:pt>
                <c:pt idx="3126" formatCode="General">
                  <c:v>-0.10369529539870501</c:v>
                </c:pt>
                <c:pt idx="3127" formatCode="General">
                  <c:v>-0.10790799427271799</c:v>
                </c:pt>
                <c:pt idx="3128" formatCode="General">
                  <c:v>-0.111183689935487</c:v>
                </c:pt>
                <c:pt idx="3129" formatCode="General">
                  <c:v>-0.113420868410243</c:v>
                </c:pt>
                <c:pt idx="3130" formatCode="General">
                  <c:v>-0.11457627341090899</c:v>
                </c:pt>
                <c:pt idx="3131" formatCode="General">
                  <c:v>-0.11467027621329801</c:v>
                </c:pt>
                <c:pt idx="3132" formatCode="General">
                  <c:v>-0.113759468778155</c:v>
                </c:pt>
                <c:pt idx="3133" formatCode="General">
                  <c:v>-0.11194542774083199</c:v>
                </c:pt>
                <c:pt idx="3134" formatCode="General">
                  <c:v>-0.109269307081895</c:v>
                </c:pt>
                <c:pt idx="3135" formatCode="General">
                  <c:v>-0.105846438048897</c:v>
                </c:pt>
                <c:pt idx="3136" formatCode="General">
                  <c:v>-0.10154081426103199</c:v>
                </c:pt>
                <c:pt idx="3137" formatCode="General">
                  <c:v>-9.6327422539727606E-2</c:v>
                </c:pt>
                <c:pt idx="3138" formatCode="General">
                  <c:v>-9.0704391551713406E-2</c:v>
                </c:pt>
                <c:pt idx="3139" formatCode="General">
                  <c:v>-8.4942189481431493E-2</c:v>
                </c:pt>
                <c:pt idx="3140" formatCode="General">
                  <c:v>-7.9204267361257699E-2</c:v>
                </c:pt>
                <c:pt idx="3141" formatCode="General">
                  <c:v>-7.37082198705242E-2</c:v>
                </c:pt>
                <c:pt idx="3142" formatCode="General">
                  <c:v>-6.8691150373936097E-2</c:v>
                </c:pt>
                <c:pt idx="3143" formatCode="General">
                  <c:v>-6.4416363997503501E-2</c:v>
                </c:pt>
                <c:pt idx="3144" formatCode="General">
                  <c:v>-6.11015889106927E-2</c:v>
                </c:pt>
                <c:pt idx="3145" formatCode="General">
                  <c:v>-5.8756284953048001E-2</c:v>
                </c:pt>
                <c:pt idx="3146" formatCode="General">
                  <c:v>-5.7202420125750997E-2</c:v>
                </c:pt>
                <c:pt idx="3147" formatCode="General">
                  <c:v>-5.6378774066375002E-2</c:v>
                </c:pt>
                <c:pt idx="3148" formatCode="General">
                  <c:v>-5.5810878002510403E-2</c:v>
                </c:pt>
                <c:pt idx="3149" formatCode="General">
                  <c:v>-5.5169054204375498E-2</c:v>
                </c:pt>
                <c:pt idx="3150" formatCode="General">
                  <c:v>-5.46692179914317E-2</c:v>
                </c:pt>
                <c:pt idx="3151" formatCode="General">
                  <c:v>-5.4448535089288201E-2</c:v>
                </c:pt>
                <c:pt idx="3152" formatCode="General">
                  <c:v>-5.4603524238145698E-2</c:v>
                </c:pt>
                <c:pt idx="3153" formatCode="General">
                  <c:v>-5.5222593157011599E-2</c:v>
                </c:pt>
                <c:pt idx="3154" formatCode="General">
                  <c:v>-5.6463729992421698E-2</c:v>
                </c:pt>
                <c:pt idx="3155" formatCode="General">
                  <c:v>-5.8301487497151701E-2</c:v>
                </c:pt>
                <c:pt idx="3156" formatCode="General">
                  <c:v>-6.0459284768386898E-2</c:v>
                </c:pt>
                <c:pt idx="3157" formatCode="General">
                  <c:v>-6.2719857691717396E-2</c:v>
                </c:pt>
                <c:pt idx="3158" formatCode="General">
                  <c:v>-6.4915759007436902E-2</c:v>
                </c:pt>
                <c:pt idx="3159" formatCode="General">
                  <c:v>-6.6873140595033603E-2</c:v>
                </c:pt>
                <c:pt idx="3160" formatCode="General">
                  <c:v>-6.7971619088001103E-2</c:v>
                </c:pt>
                <c:pt idx="3161" formatCode="General">
                  <c:v>-6.7944403570533801E-2</c:v>
                </c:pt>
                <c:pt idx="3162" formatCode="General">
                  <c:v>-6.7152640042443298E-2</c:v>
                </c:pt>
                <c:pt idx="3163" formatCode="General">
                  <c:v>-6.5714461758632395E-2</c:v>
                </c:pt>
                <c:pt idx="3164" formatCode="General">
                  <c:v>-6.3767301543408705E-2</c:v>
                </c:pt>
                <c:pt idx="3165" formatCode="General">
                  <c:v>-6.1361327748353803E-2</c:v>
                </c:pt>
                <c:pt idx="3166" formatCode="General">
                  <c:v>-5.8546641079969999E-2</c:v>
                </c:pt>
                <c:pt idx="3167" formatCode="General">
                  <c:v>-5.5382157815651499E-2</c:v>
                </c:pt>
                <c:pt idx="3168" formatCode="General">
                  <c:v>-5.1495880788197598E-2</c:v>
                </c:pt>
                <c:pt idx="3169" formatCode="General">
                  <c:v>-4.69152935751335E-2</c:v>
                </c:pt>
                <c:pt idx="3170" formatCode="General">
                  <c:v>-4.2125750051130201E-2</c:v>
                </c:pt>
                <c:pt idx="3171" formatCode="General">
                  <c:v>-3.7262516790536097E-2</c:v>
                </c:pt>
                <c:pt idx="3172" formatCode="General">
                  <c:v>-3.2525988350182902E-2</c:v>
                </c:pt>
                <c:pt idx="3173" formatCode="General">
                  <c:v>-2.81050579889097E-2</c:v>
                </c:pt>
                <c:pt idx="3174" formatCode="General">
                  <c:v>-2.3853052489255702E-2</c:v>
                </c:pt>
                <c:pt idx="3175" formatCode="General">
                  <c:v>-1.93002272746703E-2</c:v>
                </c:pt>
                <c:pt idx="3176" formatCode="General">
                  <c:v>-1.46594032000852E-2</c:v>
                </c:pt>
                <c:pt idx="3177" formatCode="General">
                  <c:v>-1.05638527742456E-2</c:v>
                </c:pt>
                <c:pt idx="3178" formatCode="General">
                  <c:v>-7.1919676089536996E-3</c:v>
                </c:pt>
                <c:pt idx="3179" formatCode="General">
                  <c:v>-4.5327422888465198E-3</c:v>
                </c:pt>
                <c:pt idx="3180" formatCode="General">
                  <c:v>-2.51631049304282E-3</c:v>
                </c:pt>
                <c:pt idx="3181" formatCode="General">
                  <c:v>-1.21535020627258E-3</c:v>
                </c:pt>
                <c:pt idx="3182" formatCode="General">
                  <c:v>-5.0207628495490305E-4</c:v>
                </c:pt>
                <c:pt idx="3183">
                  <c:v>5.8656411532062201E-5</c:v>
                </c:pt>
                <c:pt idx="3184" formatCode="General">
                  <c:v>4.2057226508568401E-4</c:v>
                </c:pt>
                <c:pt idx="3185" formatCode="General">
                  <c:v>4.3667339488736499E-4</c:v>
                </c:pt>
                <c:pt idx="3186" formatCode="General">
                  <c:v>2.8167262382980998E-4</c:v>
                </c:pt>
                <c:pt idx="3187">
                  <c:v>1.3911012723397E-5</c:v>
                </c:pt>
                <c:pt idx="3188" formatCode="General">
                  <c:v>-2.6027993518983403E-4</c:v>
                </c:pt>
                <c:pt idx="3189" formatCode="General">
                  <c:v>-4.5453998790315301E-4</c:v>
                </c:pt>
                <c:pt idx="3190" formatCode="General">
                  <c:v>-2.7522174886710898E-4</c:v>
                </c:pt>
                <c:pt idx="3191" formatCode="General">
                  <c:v>7.3366142022107499E-4</c:v>
                </c:pt>
                <c:pt idx="3192" formatCode="General">
                  <c:v>2.53122393945086E-3</c:v>
                </c:pt>
                <c:pt idx="3193" formatCode="General">
                  <c:v>4.9274565655089003E-3</c:v>
                </c:pt>
                <c:pt idx="3194" formatCode="General">
                  <c:v>7.7431419298641503E-3</c:v>
                </c:pt>
                <c:pt idx="3195" formatCode="General">
                  <c:v>1.0818799863278101E-2</c:v>
                </c:pt>
                <c:pt idx="3196" formatCode="General">
                  <c:v>1.41445765395908E-2</c:v>
                </c:pt>
                <c:pt idx="3197" formatCode="General">
                  <c:v>1.7482546273376798E-2</c:v>
                </c:pt>
                <c:pt idx="3198" formatCode="General">
                  <c:v>2.0998890769600199E-2</c:v>
                </c:pt>
                <c:pt idx="3199" formatCode="General">
                  <c:v>2.49873698349573E-2</c:v>
                </c:pt>
                <c:pt idx="3200" formatCode="General">
                  <c:v>2.9019480007814999E-2</c:v>
                </c:pt>
                <c:pt idx="3201" formatCode="General">
                  <c:v>3.2689679889560098E-2</c:v>
                </c:pt>
                <c:pt idx="3202" formatCode="General">
                  <c:v>3.5921332998530203E-2</c:v>
                </c:pt>
                <c:pt idx="3203" formatCode="General">
                  <c:v>3.8665118468979701E-2</c:v>
                </c:pt>
                <c:pt idx="3204" formatCode="General">
                  <c:v>4.0947126393282497E-2</c:v>
                </c:pt>
                <c:pt idx="3205" formatCode="General">
                  <c:v>4.3029772176413503E-2</c:v>
                </c:pt>
                <c:pt idx="3206" formatCode="General">
                  <c:v>4.56207759765467E-2</c:v>
                </c:pt>
                <c:pt idx="3207" formatCode="General">
                  <c:v>4.8897369719054402E-2</c:v>
                </c:pt>
                <c:pt idx="3208" formatCode="General">
                  <c:v>5.2269770120217197E-2</c:v>
                </c:pt>
                <c:pt idx="3209" formatCode="General">
                  <c:v>5.5380762359357898E-2</c:v>
                </c:pt>
                <c:pt idx="3210" formatCode="General">
                  <c:v>5.8316595298457501E-2</c:v>
                </c:pt>
                <c:pt idx="3211" formatCode="General">
                  <c:v>6.1354324285579298E-2</c:v>
                </c:pt>
                <c:pt idx="3212" formatCode="General">
                  <c:v>6.4475793439129403E-2</c:v>
                </c:pt>
                <c:pt idx="3213" formatCode="General">
                  <c:v>6.7568892378310194E-2</c:v>
                </c:pt>
                <c:pt idx="3214" formatCode="General">
                  <c:v>7.0902408294462996E-2</c:v>
                </c:pt>
                <c:pt idx="3215" formatCode="General">
                  <c:v>7.3958525106953193E-2</c:v>
                </c:pt>
                <c:pt idx="3216" formatCode="General">
                  <c:v>7.6835432500753503E-2</c:v>
                </c:pt>
                <c:pt idx="3217" formatCode="General">
                  <c:v>8.0081378230108996E-2</c:v>
                </c:pt>
                <c:pt idx="3218" formatCode="General">
                  <c:v>8.3276006397806204E-2</c:v>
                </c:pt>
                <c:pt idx="3219" formatCode="General">
                  <c:v>8.6262101628815702E-2</c:v>
                </c:pt>
                <c:pt idx="3220" formatCode="General">
                  <c:v>8.8859191104562599E-2</c:v>
                </c:pt>
                <c:pt idx="3221" formatCode="General">
                  <c:v>9.1100585439387399E-2</c:v>
                </c:pt>
                <c:pt idx="3222" formatCode="General">
                  <c:v>9.3467844332074806E-2</c:v>
                </c:pt>
                <c:pt idx="3223" formatCode="General">
                  <c:v>9.6038019166775596E-2</c:v>
                </c:pt>
                <c:pt idx="3224" formatCode="General">
                  <c:v>9.8531653956828502E-2</c:v>
                </c:pt>
                <c:pt idx="3225" formatCode="General">
                  <c:v>0.101054820242148</c:v>
                </c:pt>
                <c:pt idx="3226" formatCode="General">
                  <c:v>0.103496626551651</c:v>
                </c:pt>
                <c:pt idx="3227" formatCode="General">
                  <c:v>0.105658892517165</c:v>
                </c:pt>
                <c:pt idx="3228" formatCode="General">
                  <c:v>0.10756831689530499</c:v>
                </c:pt>
                <c:pt idx="3229" formatCode="General">
                  <c:v>0.109239856492386</c:v>
                </c:pt>
                <c:pt idx="3230" formatCode="General">
                  <c:v>0.110862607295309</c:v>
                </c:pt>
                <c:pt idx="3231" formatCode="General">
                  <c:v>0.112870953319697</c:v>
                </c:pt>
                <c:pt idx="3232" formatCode="General">
                  <c:v>0.11501483271523701</c:v>
                </c:pt>
                <c:pt idx="3233" formatCode="General">
                  <c:v>0.11659464792759799</c:v>
                </c:pt>
                <c:pt idx="3234" formatCode="General">
                  <c:v>0.11736832917393999</c:v>
                </c:pt>
                <c:pt idx="3235" formatCode="General">
                  <c:v>0.11749155642277299</c:v>
                </c:pt>
                <c:pt idx="3236" formatCode="General">
                  <c:v>0.117212049344755</c:v>
                </c:pt>
                <c:pt idx="3237" formatCode="General">
                  <c:v>0.116613400252953</c:v>
                </c:pt>
                <c:pt idx="3238" formatCode="General">
                  <c:v>0.115778621765389</c:v>
                </c:pt>
                <c:pt idx="3239" formatCode="General">
                  <c:v>0.1148435438952</c:v>
                </c:pt>
                <c:pt idx="3240" formatCode="General">
                  <c:v>0.113953607059714</c:v>
                </c:pt>
                <c:pt idx="3241" formatCode="General">
                  <c:v>0.113708053380788</c:v>
                </c:pt>
                <c:pt idx="3242" formatCode="General">
                  <c:v>0.114521643449011</c:v>
                </c:pt>
                <c:pt idx="3243" formatCode="General">
                  <c:v>0.11607155603769299</c:v>
                </c:pt>
                <c:pt idx="3244" formatCode="General">
                  <c:v>0.11828590078027799</c:v>
                </c:pt>
                <c:pt idx="3245" formatCode="General">
                  <c:v>0.121120922997859</c:v>
                </c:pt>
                <c:pt idx="3246" formatCode="General">
                  <c:v>0.12424936734333999</c:v>
                </c:pt>
                <c:pt idx="3247" formatCode="General">
                  <c:v>0.12751122466893799</c:v>
                </c:pt>
                <c:pt idx="3248" formatCode="General">
                  <c:v>0.130732843935424</c:v>
                </c:pt>
                <c:pt idx="3249" formatCode="General">
                  <c:v>0.13372228148266799</c:v>
                </c:pt>
                <c:pt idx="3250" formatCode="General">
                  <c:v>0.13644060690652199</c:v>
                </c:pt>
                <c:pt idx="3251" formatCode="General">
                  <c:v>0.13931861632965201</c:v>
                </c:pt>
                <c:pt idx="3252" formatCode="General">
                  <c:v>0.142264552366269</c:v>
                </c:pt>
                <c:pt idx="3253" formatCode="General">
                  <c:v>0.14440113933419499</c:v>
                </c:pt>
                <c:pt idx="3254" formatCode="General">
                  <c:v>0.14532489805156501</c:v>
                </c:pt>
                <c:pt idx="3255" formatCode="General">
                  <c:v>0.14511981255285</c:v>
                </c:pt>
                <c:pt idx="3256" formatCode="General">
                  <c:v>0.143891400168981</c:v>
                </c:pt>
                <c:pt idx="3257" formatCode="General">
                  <c:v>0.14177806696718401</c:v>
                </c:pt>
                <c:pt idx="3258" formatCode="General">
                  <c:v>0.139037784025863</c:v>
                </c:pt>
                <c:pt idx="3259" formatCode="General">
                  <c:v>0.13633683462261401</c:v>
                </c:pt>
                <c:pt idx="3260" formatCode="General">
                  <c:v>0.133983150954776</c:v>
                </c:pt>
                <c:pt idx="3261" formatCode="General">
                  <c:v>0.13172148939584699</c:v>
                </c:pt>
                <c:pt idx="3262" formatCode="General">
                  <c:v>0.12955376680480901</c:v>
                </c:pt>
                <c:pt idx="3263" formatCode="General">
                  <c:v>0.12756900875508001</c:v>
                </c:pt>
                <c:pt idx="3264" formatCode="General">
                  <c:v>0.126070325174513</c:v>
                </c:pt>
                <c:pt idx="3265" formatCode="General">
                  <c:v>0.12512629081491999</c:v>
                </c:pt>
                <c:pt idx="3266" formatCode="General">
                  <c:v>0.12451695236136399</c:v>
                </c:pt>
                <c:pt idx="3267" formatCode="General">
                  <c:v>0.124437975933437</c:v>
                </c:pt>
                <c:pt idx="3268" formatCode="General">
                  <c:v>0.12478940743423</c:v>
                </c:pt>
                <c:pt idx="3269" formatCode="General">
                  <c:v>0.125088798758348</c:v>
                </c:pt>
                <c:pt idx="3270" formatCode="General">
                  <c:v>0.125234548938082</c:v>
                </c:pt>
                <c:pt idx="3271" formatCode="General">
                  <c:v>0.12516774118652199</c:v>
                </c:pt>
                <c:pt idx="3272" formatCode="General">
                  <c:v>0.124763347056022</c:v>
                </c:pt>
                <c:pt idx="3273" formatCode="General">
                  <c:v>0.123874859533117</c:v>
                </c:pt>
                <c:pt idx="3274" formatCode="General">
                  <c:v>0.122460733327871</c:v>
                </c:pt>
                <c:pt idx="3275" formatCode="General">
                  <c:v>0.121151556317804</c:v>
                </c:pt>
                <c:pt idx="3276" formatCode="General">
                  <c:v>0.120415454214628</c:v>
                </c:pt>
                <c:pt idx="3277" formatCode="General">
                  <c:v>0.119982738774187</c:v>
                </c:pt>
                <c:pt idx="3278" formatCode="General">
                  <c:v>0.119591509298903</c:v>
                </c:pt>
                <c:pt idx="3279" formatCode="General">
                  <c:v>0.119150300680666</c:v>
                </c:pt>
                <c:pt idx="3280" formatCode="General">
                  <c:v>0.11873336358752901</c:v>
                </c:pt>
                <c:pt idx="3281" formatCode="General">
                  <c:v>0.11840487808222599</c:v>
                </c:pt>
                <c:pt idx="3282" formatCode="General">
                  <c:v>0.118386807693779</c:v>
                </c:pt>
                <c:pt idx="3283" formatCode="General">
                  <c:v>0.11829842001252799</c:v>
                </c:pt>
                <c:pt idx="3284" formatCode="General">
                  <c:v>0.11754395426127801</c:v>
                </c:pt>
                <c:pt idx="3285" formatCode="General">
                  <c:v>0.11604534111429</c:v>
                </c:pt>
                <c:pt idx="3286" formatCode="General">
                  <c:v>0.11380565444016499</c:v>
                </c:pt>
                <c:pt idx="3287" formatCode="General">
                  <c:v>0.110846851918197</c:v>
                </c:pt>
                <c:pt idx="3288" formatCode="General">
                  <c:v>0.107125509778281</c:v>
                </c:pt>
                <c:pt idx="3289" formatCode="General">
                  <c:v>0.102802866054055</c:v>
                </c:pt>
                <c:pt idx="3290" formatCode="General">
                  <c:v>9.8413772973842101E-2</c:v>
                </c:pt>
                <c:pt idx="3291" formatCode="General">
                  <c:v>9.4126281835276604E-2</c:v>
                </c:pt>
                <c:pt idx="3292" formatCode="General">
                  <c:v>8.9846997331854694E-2</c:v>
                </c:pt>
                <c:pt idx="3293" formatCode="General">
                  <c:v>8.5690811246616094E-2</c:v>
                </c:pt>
                <c:pt idx="3294" formatCode="General">
                  <c:v>8.1583749912527703E-2</c:v>
                </c:pt>
                <c:pt idx="3295" formatCode="General">
                  <c:v>7.7362726613317806E-2</c:v>
                </c:pt>
                <c:pt idx="3296" formatCode="General">
                  <c:v>7.3133344662104693E-2</c:v>
                </c:pt>
                <c:pt idx="3297" formatCode="General">
                  <c:v>6.94176444654174E-2</c:v>
                </c:pt>
                <c:pt idx="3298" formatCode="General">
                  <c:v>6.61848227826555E-2</c:v>
                </c:pt>
                <c:pt idx="3299" formatCode="General">
                  <c:v>6.3025337812995602E-2</c:v>
                </c:pt>
                <c:pt idx="3300" formatCode="General">
                  <c:v>5.9931934823140097E-2</c:v>
                </c:pt>
                <c:pt idx="3301" formatCode="General">
                  <c:v>5.7042491255714298E-2</c:v>
                </c:pt>
                <c:pt idx="3302" formatCode="General">
                  <c:v>5.4496380495079197E-2</c:v>
                </c:pt>
                <c:pt idx="3303" formatCode="General">
                  <c:v>5.2214983164243799E-2</c:v>
                </c:pt>
                <c:pt idx="3304" formatCode="General">
                  <c:v>5.0085676932734899E-2</c:v>
                </c:pt>
                <c:pt idx="3305" formatCode="General">
                  <c:v>4.8257835991799697E-2</c:v>
                </c:pt>
                <c:pt idx="3306" formatCode="General">
                  <c:v>4.70250927582909E-2</c:v>
                </c:pt>
                <c:pt idx="3307" formatCode="General">
                  <c:v>4.5927988480744697E-2</c:v>
                </c:pt>
                <c:pt idx="3308" formatCode="General">
                  <c:v>4.4349291428196103E-2</c:v>
                </c:pt>
                <c:pt idx="3309" formatCode="General">
                  <c:v>4.2221727838888799E-2</c:v>
                </c:pt>
                <c:pt idx="3310" formatCode="General">
                  <c:v>3.9434308854459803E-2</c:v>
                </c:pt>
                <c:pt idx="3311" formatCode="General">
                  <c:v>3.5938794853893202E-2</c:v>
                </c:pt>
                <c:pt idx="3312" formatCode="General">
                  <c:v>3.1748738056376E-2</c:v>
                </c:pt>
                <c:pt idx="3313" formatCode="General">
                  <c:v>2.6887939796635299E-2</c:v>
                </c:pt>
                <c:pt idx="3314" formatCode="General">
                  <c:v>2.1523434214933301E-2</c:v>
                </c:pt>
                <c:pt idx="3315" formatCode="General">
                  <c:v>1.6025958465847701E-2</c:v>
                </c:pt>
                <c:pt idx="3316" formatCode="General">
                  <c:v>1.10850996030647E-2</c:v>
                </c:pt>
                <c:pt idx="3317" formatCode="General">
                  <c:v>6.7951052481276704E-3</c:v>
                </c:pt>
                <c:pt idx="3318" formatCode="General">
                  <c:v>2.7854527917685898E-3</c:v>
                </c:pt>
                <c:pt idx="3319" formatCode="General">
                  <c:v>-1.0231971689339801E-3</c:v>
                </c:pt>
                <c:pt idx="3320" formatCode="General">
                  <c:v>-4.6795704254446102E-3</c:v>
                </c:pt>
                <c:pt idx="3321" formatCode="General">
                  <c:v>-8.1160782740707996E-3</c:v>
                </c:pt>
                <c:pt idx="3322" formatCode="General">
                  <c:v>-1.1293018141486999E-2</c:v>
                </c:pt>
                <c:pt idx="3323" formatCode="General">
                  <c:v>-1.43011012008854E-2</c:v>
                </c:pt>
                <c:pt idx="3324" formatCode="General">
                  <c:v>-1.7256756103114401E-2</c:v>
                </c:pt>
                <c:pt idx="3325" formatCode="General">
                  <c:v>-2.0191682373588302E-2</c:v>
                </c:pt>
                <c:pt idx="3326" formatCode="General">
                  <c:v>-2.3004706066317899E-2</c:v>
                </c:pt>
                <c:pt idx="3327" formatCode="General">
                  <c:v>-2.5289966162749301E-2</c:v>
                </c:pt>
                <c:pt idx="3328" formatCode="General">
                  <c:v>-2.7100950362329301E-2</c:v>
                </c:pt>
                <c:pt idx="3329" formatCode="General">
                  <c:v>-2.8898800149302298E-2</c:v>
                </c:pt>
                <c:pt idx="3330" formatCode="General">
                  <c:v>-3.08338869672376E-2</c:v>
                </c:pt>
                <c:pt idx="3331" formatCode="General">
                  <c:v>-3.3002727831110801E-2</c:v>
                </c:pt>
                <c:pt idx="3332" formatCode="General">
                  <c:v>-3.5447108276245198E-2</c:v>
                </c:pt>
                <c:pt idx="3333" formatCode="General">
                  <c:v>-3.8127176828914998E-2</c:v>
                </c:pt>
                <c:pt idx="3334" formatCode="General">
                  <c:v>-4.09451252596627E-2</c:v>
                </c:pt>
                <c:pt idx="3335" formatCode="General">
                  <c:v>-4.3754881028205198E-2</c:v>
                </c:pt>
                <c:pt idx="3336" formatCode="General">
                  <c:v>-4.6366952459090199E-2</c:v>
                </c:pt>
                <c:pt idx="3337" formatCode="General">
                  <c:v>-4.8299456439546903E-2</c:v>
                </c:pt>
                <c:pt idx="3338" formatCode="General">
                  <c:v>-4.9591025215429699E-2</c:v>
                </c:pt>
                <c:pt idx="3339" formatCode="General">
                  <c:v>-5.0810575350463502E-2</c:v>
                </c:pt>
                <c:pt idx="3340" formatCode="General">
                  <c:v>-5.2075401646377299E-2</c:v>
                </c:pt>
                <c:pt idx="3341" formatCode="General">
                  <c:v>-5.3311618344258398E-2</c:v>
                </c:pt>
                <c:pt idx="3342" formatCode="General">
                  <c:v>-5.4506136691321302E-2</c:v>
                </c:pt>
                <c:pt idx="3343" formatCode="General">
                  <c:v>-5.56869774313445E-2</c:v>
                </c:pt>
                <c:pt idx="3344" formatCode="General">
                  <c:v>-5.6856506020238902E-2</c:v>
                </c:pt>
                <c:pt idx="3345" formatCode="General">
                  <c:v>-5.8174457688126298E-2</c:v>
                </c:pt>
                <c:pt idx="3346" formatCode="General">
                  <c:v>-5.9782608937357803E-2</c:v>
                </c:pt>
                <c:pt idx="3347" formatCode="General">
                  <c:v>-6.1230929006661799E-2</c:v>
                </c:pt>
                <c:pt idx="3348" formatCode="General">
                  <c:v>-6.2395412164666798E-2</c:v>
                </c:pt>
                <c:pt idx="3349" formatCode="General">
                  <c:v>-6.3783307321330807E-2</c:v>
                </c:pt>
                <c:pt idx="3350" formatCode="General">
                  <c:v>-6.5431206002786402E-2</c:v>
                </c:pt>
                <c:pt idx="3351" formatCode="General">
                  <c:v>-6.71041461831106E-2</c:v>
                </c:pt>
                <c:pt idx="3352" formatCode="General">
                  <c:v>-6.8569190656888504E-2</c:v>
                </c:pt>
                <c:pt idx="3353" formatCode="General">
                  <c:v>-6.9719717607154702E-2</c:v>
                </c:pt>
                <c:pt idx="3354" formatCode="General">
                  <c:v>-7.0737777610456104E-2</c:v>
                </c:pt>
                <c:pt idx="3355" formatCode="General">
                  <c:v>-7.1891998221799897E-2</c:v>
                </c:pt>
                <c:pt idx="3356" formatCode="General">
                  <c:v>-7.2845682606221193E-2</c:v>
                </c:pt>
                <c:pt idx="3357" formatCode="General">
                  <c:v>-7.3278091572302403E-2</c:v>
                </c:pt>
                <c:pt idx="3358" formatCode="General">
                  <c:v>-7.3374633424999697E-2</c:v>
                </c:pt>
                <c:pt idx="3359" formatCode="General">
                  <c:v>-7.3312113130292303E-2</c:v>
                </c:pt>
                <c:pt idx="3360" formatCode="General">
                  <c:v>-7.3319425543277694E-2</c:v>
                </c:pt>
                <c:pt idx="3361" formatCode="General">
                  <c:v>-7.3476873796833E-2</c:v>
                </c:pt>
                <c:pt idx="3362" formatCode="General">
                  <c:v>-7.3926168436337494E-2</c:v>
                </c:pt>
                <c:pt idx="3363" formatCode="General">
                  <c:v>-7.4279176620270795E-2</c:v>
                </c:pt>
                <c:pt idx="3364" formatCode="General">
                  <c:v>-7.3961403093272995E-2</c:v>
                </c:pt>
                <c:pt idx="3365" formatCode="General">
                  <c:v>-7.3385803767048396E-2</c:v>
                </c:pt>
                <c:pt idx="3366" formatCode="General">
                  <c:v>-7.3042867051577601E-2</c:v>
                </c:pt>
                <c:pt idx="3367" formatCode="General">
                  <c:v>-7.3034400058917801E-2</c:v>
                </c:pt>
                <c:pt idx="3368" formatCode="General">
                  <c:v>-7.3287099350131293E-2</c:v>
                </c:pt>
                <c:pt idx="3369" formatCode="General">
                  <c:v>-7.3566960655567795E-2</c:v>
                </c:pt>
                <c:pt idx="3370" formatCode="General">
                  <c:v>-7.3833197582183499E-2</c:v>
                </c:pt>
                <c:pt idx="3371" formatCode="General">
                  <c:v>-7.3983296983872099E-2</c:v>
                </c:pt>
                <c:pt idx="3372" formatCode="General">
                  <c:v>-7.3735748836551804E-2</c:v>
                </c:pt>
                <c:pt idx="3373" formatCode="General">
                  <c:v>-7.3267636535428907E-2</c:v>
                </c:pt>
                <c:pt idx="3374" formatCode="General">
                  <c:v>-7.2726343604972696E-2</c:v>
                </c:pt>
                <c:pt idx="3375" formatCode="General">
                  <c:v>-7.1997540482426403E-2</c:v>
                </c:pt>
                <c:pt idx="3376" formatCode="General">
                  <c:v>-7.1288096381501895E-2</c:v>
                </c:pt>
                <c:pt idx="3377" formatCode="General">
                  <c:v>-7.0943778751486705E-2</c:v>
                </c:pt>
                <c:pt idx="3378" formatCode="General">
                  <c:v>-7.1191248868567994E-2</c:v>
                </c:pt>
                <c:pt idx="3379" formatCode="General">
                  <c:v>-7.1789271551905995E-2</c:v>
                </c:pt>
                <c:pt idx="3380" formatCode="General">
                  <c:v>-7.2086744141362194E-2</c:v>
                </c:pt>
                <c:pt idx="3381" formatCode="General">
                  <c:v>-7.2136693445536401E-2</c:v>
                </c:pt>
                <c:pt idx="3382" formatCode="General">
                  <c:v>-7.2391040097521994E-2</c:v>
                </c:pt>
                <c:pt idx="3383" formatCode="General">
                  <c:v>-7.2965267270512404E-2</c:v>
                </c:pt>
                <c:pt idx="3384" formatCode="General">
                  <c:v>-7.3871019264999796E-2</c:v>
                </c:pt>
                <c:pt idx="3385" formatCode="General">
                  <c:v>-7.5074178911717804E-2</c:v>
                </c:pt>
                <c:pt idx="3386" formatCode="General">
                  <c:v>-7.6622970238576699E-2</c:v>
                </c:pt>
                <c:pt idx="3387" formatCode="General">
                  <c:v>-7.8305903596685794E-2</c:v>
                </c:pt>
                <c:pt idx="3388" formatCode="General">
                  <c:v>-7.9712358227271907E-2</c:v>
                </c:pt>
                <c:pt idx="3389" formatCode="General">
                  <c:v>-8.1245973627095097E-2</c:v>
                </c:pt>
                <c:pt idx="3390" formatCode="General">
                  <c:v>-8.2622921652809503E-2</c:v>
                </c:pt>
                <c:pt idx="3391" formatCode="General">
                  <c:v>-8.3429355404754602E-2</c:v>
                </c:pt>
                <c:pt idx="3392" formatCode="General">
                  <c:v>-8.4108559549283105E-2</c:v>
                </c:pt>
                <c:pt idx="3393" formatCode="General">
                  <c:v>-8.4675330142046298E-2</c:v>
                </c:pt>
                <c:pt idx="3394" formatCode="General">
                  <c:v>-8.5120479912295904E-2</c:v>
                </c:pt>
                <c:pt idx="3395" formatCode="General">
                  <c:v>-8.48723351335266E-2</c:v>
                </c:pt>
                <c:pt idx="3396" formatCode="General">
                  <c:v>-8.3824019023221202E-2</c:v>
                </c:pt>
                <c:pt idx="3397" formatCode="General">
                  <c:v>-8.2839648003215499E-2</c:v>
                </c:pt>
                <c:pt idx="3398" formatCode="General">
                  <c:v>-8.1583975342474899E-2</c:v>
                </c:pt>
                <c:pt idx="3399" formatCode="General">
                  <c:v>-7.98356423748528E-2</c:v>
                </c:pt>
                <c:pt idx="3400" formatCode="General">
                  <c:v>-7.8322874896210107E-2</c:v>
                </c:pt>
                <c:pt idx="3401" formatCode="General">
                  <c:v>-7.7296535364717395E-2</c:v>
                </c:pt>
                <c:pt idx="3402" formatCode="General">
                  <c:v>-7.6814824490993E-2</c:v>
                </c:pt>
                <c:pt idx="3403" formatCode="General">
                  <c:v>-7.6413681829283306E-2</c:v>
                </c:pt>
                <c:pt idx="3404" formatCode="General">
                  <c:v>-7.5897593481666803E-2</c:v>
                </c:pt>
                <c:pt idx="3405" formatCode="General">
                  <c:v>-7.5625879363147103E-2</c:v>
                </c:pt>
                <c:pt idx="3406" formatCode="General">
                  <c:v>-7.5710715645184001E-2</c:v>
                </c:pt>
                <c:pt idx="3407" formatCode="General">
                  <c:v>-7.6143874511334295E-2</c:v>
                </c:pt>
                <c:pt idx="3408" formatCode="General">
                  <c:v>-7.6960761985847101E-2</c:v>
                </c:pt>
                <c:pt idx="3409" formatCode="General">
                  <c:v>-7.8220145949435493E-2</c:v>
                </c:pt>
                <c:pt idx="3410" formatCode="General">
                  <c:v>-7.9922795086684095E-2</c:v>
                </c:pt>
                <c:pt idx="3411" formatCode="General">
                  <c:v>-8.1572108280450695E-2</c:v>
                </c:pt>
                <c:pt idx="3412" formatCode="General">
                  <c:v>-8.2824782655194606E-2</c:v>
                </c:pt>
                <c:pt idx="3413" formatCode="General">
                  <c:v>-8.4032338734118098E-2</c:v>
                </c:pt>
                <c:pt idx="3414" formatCode="General">
                  <c:v>-8.5386339354225196E-2</c:v>
                </c:pt>
                <c:pt idx="3415" formatCode="General">
                  <c:v>-8.6981039670608301E-2</c:v>
                </c:pt>
                <c:pt idx="3416" formatCode="General">
                  <c:v>-8.8892237440721097E-2</c:v>
                </c:pt>
                <c:pt idx="3417" formatCode="General">
                  <c:v>-9.1026726477888398E-2</c:v>
                </c:pt>
                <c:pt idx="3418" formatCode="General">
                  <c:v>-9.2963216875324203E-2</c:v>
                </c:pt>
                <c:pt idx="3419" formatCode="General">
                  <c:v>-9.4326447756689399E-2</c:v>
                </c:pt>
                <c:pt idx="3420" formatCode="General">
                  <c:v>-9.5324038076892201E-2</c:v>
                </c:pt>
                <c:pt idx="3421" formatCode="General">
                  <c:v>-9.61607895232163E-2</c:v>
                </c:pt>
                <c:pt idx="3422" formatCode="General">
                  <c:v>-9.6862777640385797E-2</c:v>
                </c:pt>
                <c:pt idx="3423" formatCode="General">
                  <c:v>-9.7450411564358394E-2</c:v>
                </c:pt>
                <c:pt idx="3424" formatCode="General">
                  <c:v>-9.7995811141379605E-2</c:v>
                </c:pt>
                <c:pt idx="3425" formatCode="General">
                  <c:v>-9.8322275853027205E-2</c:v>
                </c:pt>
                <c:pt idx="3426" formatCode="General">
                  <c:v>-9.8004721290733093E-2</c:v>
                </c:pt>
                <c:pt idx="3427" formatCode="General">
                  <c:v>-9.7294926726519099E-2</c:v>
                </c:pt>
                <c:pt idx="3428" formatCode="General">
                  <c:v>-9.6601112749271995E-2</c:v>
                </c:pt>
                <c:pt idx="3429" formatCode="General">
                  <c:v>-9.5953558854263807E-2</c:v>
                </c:pt>
                <c:pt idx="3430" formatCode="General">
                  <c:v>-9.5439614912514195E-2</c:v>
                </c:pt>
                <c:pt idx="3431" formatCode="General">
                  <c:v>-9.5191270167194503E-2</c:v>
                </c:pt>
                <c:pt idx="3432" formatCode="General">
                  <c:v>-9.5033751602050104E-2</c:v>
                </c:pt>
                <c:pt idx="3433" formatCode="General">
                  <c:v>-9.4418548284230394E-2</c:v>
                </c:pt>
                <c:pt idx="3434" formatCode="General">
                  <c:v>-9.3436296205162694E-2</c:v>
                </c:pt>
                <c:pt idx="3435" formatCode="General">
                  <c:v>-9.2528636397347194E-2</c:v>
                </c:pt>
                <c:pt idx="3436" formatCode="General">
                  <c:v>-9.1834633059861004E-2</c:v>
                </c:pt>
                <c:pt idx="3437" formatCode="General">
                  <c:v>-9.1482616801401101E-2</c:v>
                </c:pt>
                <c:pt idx="3438" formatCode="General">
                  <c:v>-9.1539762705756103E-2</c:v>
                </c:pt>
                <c:pt idx="3439" formatCode="General">
                  <c:v>-9.2069464760571498E-2</c:v>
                </c:pt>
                <c:pt idx="3440" formatCode="General">
                  <c:v>-9.2779983682574396E-2</c:v>
                </c:pt>
                <c:pt idx="3441" formatCode="General">
                  <c:v>-9.3532864913734595E-2</c:v>
                </c:pt>
                <c:pt idx="3442" formatCode="General">
                  <c:v>-9.4473895694650006E-2</c:v>
                </c:pt>
                <c:pt idx="3443" formatCode="General">
                  <c:v>-9.5429424479842595E-2</c:v>
                </c:pt>
                <c:pt idx="3444" formatCode="General">
                  <c:v>-9.6270853841175105E-2</c:v>
                </c:pt>
                <c:pt idx="3445" formatCode="General">
                  <c:v>-9.7024329808090198E-2</c:v>
                </c:pt>
                <c:pt idx="3446" formatCode="General">
                  <c:v>-9.7666923424319305E-2</c:v>
                </c:pt>
                <c:pt idx="3447" formatCode="General">
                  <c:v>-9.7657160162099702E-2</c:v>
                </c:pt>
                <c:pt idx="3448" formatCode="General">
                  <c:v>-9.6793893277878004E-2</c:v>
                </c:pt>
                <c:pt idx="3449" formatCode="General">
                  <c:v>-9.5537260116575998E-2</c:v>
                </c:pt>
                <c:pt idx="3450" formatCode="General">
                  <c:v>-9.4035902098156404E-2</c:v>
                </c:pt>
                <c:pt idx="3451" formatCode="General">
                  <c:v>-9.2255418005488102E-2</c:v>
                </c:pt>
                <c:pt idx="3452" formatCode="General">
                  <c:v>-9.0270138018146998E-2</c:v>
                </c:pt>
                <c:pt idx="3453" formatCode="General">
                  <c:v>-8.7913869664870095E-2</c:v>
                </c:pt>
                <c:pt idx="3454" formatCode="General">
                  <c:v>-8.5102315759178995E-2</c:v>
                </c:pt>
                <c:pt idx="3455" formatCode="General">
                  <c:v>-8.2360051837936002E-2</c:v>
                </c:pt>
                <c:pt idx="3456" formatCode="General">
                  <c:v>-8.0182466429171997E-2</c:v>
                </c:pt>
                <c:pt idx="3457" formatCode="General">
                  <c:v>-7.8747337413339294E-2</c:v>
                </c:pt>
                <c:pt idx="3458" formatCode="General">
                  <c:v>-7.7920769598952402E-2</c:v>
                </c:pt>
                <c:pt idx="3459" formatCode="General">
                  <c:v>-7.7063164079366503E-2</c:v>
                </c:pt>
                <c:pt idx="3460" formatCode="General">
                  <c:v>-7.5690857999788294E-2</c:v>
                </c:pt>
                <c:pt idx="3461" formatCode="General">
                  <c:v>-7.4154051105499497E-2</c:v>
                </c:pt>
                <c:pt idx="3462" formatCode="General">
                  <c:v>-7.2762286021143596E-2</c:v>
                </c:pt>
                <c:pt idx="3463" formatCode="General">
                  <c:v>-7.1527387663889705E-2</c:v>
                </c:pt>
                <c:pt idx="3464" formatCode="General">
                  <c:v>-7.0323512413565298E-2</c:v>
                </c:pt>
                <c:pt idx="3465" formatCode="General">
                  <c:v>-6.8887206477374299E-2</c:v>
                </c:pt>
                <c:pt idx="3466" formatCode="General">
                  <c:v>-6.7479899397669005E-2</c:v>
                </c:pt>
                <c:pt idx="3467" formatCode="General">
                  <c:v>-6.6300687001213096E-2</c:v>
                </c:pt>
                <c:pt idx="3468" formatCode="General">
                  <c:v>-6.5187241700217294E-2</c:v>
                </c:pt>
                <c:pt idx="3469" formatCode="General">
                  <c:v>-6.4079429917799594E-2</c:v>
                </c:pt>
                <c:pt idx="3470" formatCode="General">
                  <c:v>-6.2711862314989E-2</c:v>
                </c:pt>
                <c:pt idx="3471" formatCode="General">
                  <c:v>-6.0704518884424401E-2</c:v>
                </c:pt>
                <c:pt idx="3472" formatCode="General">
                  <c:v>-5.8597139511978098E-2</c:v>
                </c:pt>
                <c:pt idx="3473" formatCode="General">
                  <c:v>-5.6330837809850397E-2</c:v>
                </c:pt>
                <c:pt idx="3474" formatCode="General">
                  <c:v>-5.3741501654472099E-2</c:v>
                </c:pt>
                <c:pt idx="3475" formatCode="General">
                  <c:v>-5.1524026301584203E-2</c:v>
                </c:pt>
                <c:pt idx="3476" formatCode="General">
                  <c:v>-4.9626233846008297E-2</c:v>
                </c:pt>
                <c:pt idx="3477" formatCode="General">
                  <c:v>-4.7569396168978297E-2</c:v>
                </c:pt>
                <c:pt idx="3478" formatCode="General">
                  <c:v>-4.5391578451836799E-2</c:v>
                </c:pt>
                <c:pt idx="3479" formatCode="General">
                  <c:v>-4.3395735850634803E-2</c:v>
                </c:pt>
                <c:pt idx="3480" formatCode="General">
                  <c:v>-4.1477557522136201E-2</c:v>
                </c:pt>
                <c:pt idx="3481" formatCode="General">
                  <c:v>-3.9679110644162602E-2</c:v>
                </c:pt>
                <c:pt idx="3482" formatCode="General">
                  <c:v>-3.8090469579448699E-2</c:v>
                </c:pt>
                <c:pt idx="3483" formatCode="General">
                  <c:v>-3.63796721513426E-2</c:v>
                </c:pt>
                <c:pt idx="3484" formatCode="General">
                  <c:v>-3.4401909965494699E-2</c:v>
                </c:pt>
                <c:pt idx="3485" formatCode="General">
                  <c:v>-3.2606643582563002E-2</c:v>
                </c:pt>
                <c:pt idx="3486" formatCode="General">
                  <c:v>-3.11468157858125E-2</c:v>
                </c:pt>
                <c:pt idx="3487" formatCode="General">
                  <c:v>-2.9924441134062701E-2</c:v>
                </c:pt>
                <c:pt idx="3488" formatCode="General">
                  <c:v>-2.84683798490915E-2</c:v>
                </c:pt>
                <c:pt idx="3489" formatCode="General">
                  <c:v>-2.6542961486419998E-2</c:v>
                </c:pt>
                <c:pt idx="3490" formatCode="General">
                  <c:v>-2.4490974064122598E-2</c:v>
                </c:pt>
                <c:pt idx="3491" formatCode="General">
                  <c:v>-2.2434628235799399E-2</c:v>
                </c:pt>
                <c:pt idx="3492" formatCode="General">
                  <c:v>-2.0394465048257301E-2</c:v>
                </c:pt>
                <c:pt idx="3493" formatCode="General">
                  <c:v>-1.85105871057668E-2</c:v>
                </c:pt>
                <c:pt idx="3494" formatCode="General">
                  <c:v>-1.6566782348610601E-2</c:v>
                </c:pt>
                <c:pt idx="3495" formatCode="General">
                  <c:v>-1.4333276963969599E-2</c:v>
                </c:pt>
                <c:pt idx="3496" formatCode="General">
                  <c:v>-1.2107242011230399E-2</c:v>
                </c:pt>
                <c:pt idx="3497" formatCode="General">
                  <c:v>-1.0103414835166601E-2</c:v>
                </c:pt>
                <c:pt idx="3498" formatCode="General">
                  <c:v>-8.4759847989110803E-3</c:v>
                </c:pt>
                <c:pt idx="3499" formatCode="General">
                  <c:v>-7.48770863684671E-3</c:v>
                </c:pt>
                <c:pt idx="3500" formatCode="General">
                  <c:v>-7.2455258279812296E-3</c:v>
                </c:pt>
                <c:pt idx="3501" formatCode="General">
                  <c:v>-7.2901556890991003E-3</c:v>
                </c:pt>
                <c:pt idx="3502" formatCode="General">
                  <c:v>-7.0012734078826102E-3</c:v>
                </c:pt>
                <c:pt idx="3503" formatCode="General">
                  <c:v>-6.4754345311613002E-3</c:v>
                </c:pt>
                <c:pt idx="3504" formatCode="General">
                  <c:v>-5.8671965282610797E-3</c:v>
                </c:pt>
                <c:pt idx="3505" formatCode="General">
                  <c:v>-5.0644668607659604E-3</c:v>
                </c:pt>
                <c:pt idx="3506" formatCode="General">
                  <c:v>-4.0145114242684998E-3</c:v>
                </c:pt>
                <c:pt idx="3507" formatCode="General">
                  <c:v>-2.7515503649246801E-3</c:v>
                </c:pt>
                <c:pt idx="3508" formatCode="General">
                  <c:v>-1.1228703745662901E-3</c:v>
                </c:pt>
                <c:pt idx="3509" formatCode="General">
                  <c:v>1.23521419993145E-3</c:v>
                </c:pt>
                <c:pt idx="3510" formatCode="General">
                  <c:v>4.0594875661585901E-3</c:v>
                </c:pt>
                <c:pt idx="3511" formatCode="General">
                  <c:v>6.9461639846869804E-3</c:v>
                </c:pt>
                <c:pt idx="3512" formatCode="General">
                  <c:v>9.8333928354163002E-3</c:v>
                </c:pt>
                <c:pt idx="3513" formatCode="General">
                  <c:v>1.26183878449719E-2</c:v>
                </c:pt>
                <c:pt idx="3514" formatCode="General">
                  <c:v>1.52630173804344E-2</c:v>
                </c:pt>
                <c:pt idx="3515" formatCode="General">
                  <c:v>1.7730125245980399E-2</c:v>
                </c:pt>
                <c:pt idx="3516" formatCode="General">
                  <c:v>2.0114775904440298E-2</c:v>
                </c:pt>
                <c:pt idx="3517" formatCode="General">
                  <c:v>2.2712301124415999E-2</c:v>
                </c:pt>
                <c:pt idx="3518" formatCode="General">
                  <c:v>2.5295908493235202E-2</c:v>
                </c:pt>
                <c:pt idx="3519" formatCode="General">
                  <c:v>2.75689148659321E-2</c:v>
                </c:pt>
                <c:pt idx="3520" formatCode="General">
                  <c:v>2.9613394423620602E-2</c:v>
                </c:pt>
                <c:pt idx="3521" formatCode="General">
                  <c:v>3.1378849509750999E-2</c:v>
                </c:pt>
                <c:pt idx="3522" formatCode="General">
                  <c:v>3.2832837909443302E-2</c:v>
                </c:pt>
                <c:pt idx="3523" formatCode="General">
                  <c:v>3.4085943740461401E-2</c:v>
                </c:pt>
                <c:pt idx="3524" formatCode="General">
                  <c:v>3.5474356921858401E-2</c:v>
                </c:pt>
                <c:pt idx="3525" formatCode="General">
                  <c:v>3.6839003796845897E-2</c:v>
                </c:pt>
                <c:pt idx="3526" formatCode="General">
                  <c:v>3.77405105710511E-2</c:v>
                </c:pt>
                <c:pt idx="3527" formatCode="General">
                  <c:v>3.8200400706646202E-2</c:v>
                </c:pt>
                <c:pt idx="3528" formatCode="General">
                  <c:v>3.8401872234822797E-2</c:v>
                </c:pt>
                <c:pt idx="3529" formatCode="General">
                  <c:v>3.8475426373285597E-2</c:v>
                </c:pt>
                <c:pt idx="3530" formatCode="General">
                  <c:v>3.83906636265215E-2</c:v>
                </c:pt>
                <c:pt idx="3531" formatCode="General">
                  <c:v>3.8180630856264601E-2</c:v>
                </c:pt>
                <c:pt idx="3532" formatCode="General">
                  <c:v>3.8373499041776803E-2</c:v>
                </c:pt>
                <c:pt idx="3533" formatCode="General">
                  <c:v>3.8991779736547903E-2</c:v>
                </c:pt>
                <c:pt idx="3534" formatCode="General">
                  <c:v>3.96430376583531E-2</c:v>
                </c:pt>
                <c:pt idx="3535" formatCode="General">
                  <c:v>4.05441145645788E-2</c:v>
                </c:pt>
                <c:pt idx="3536" formatCode="General">
                  <c:v>4.1755871763508E-2</c:v>
                </c:pt>
                <c:pt idx="3537" formatCode="General">
                  <c:v>4.3053599120302599E-2</c:v>
                </c:pt>
                <c:pt idx="3538" formatCode="General">
                  <c:v>4.4465660911173897E-2</c:v>
                </c:pt>
                <c:pt idx="3539" formatCode="General">
                  <c:v>4.6512546277014302E-2</c:v>
                </c:pt>
                <c:pt idx="3540" formatCode="General">
                  <c:v>4.9233859094220699E-2</c:v>
                </c:pt>
                <c:pt idx="3541" formatCode="General">
                  <c:v>5.2305580582876099E-2</c:v>
                </c:pt>
                <c:pt idx="3542" formatCode="General">
                  <c:v>5.5566341510367302E-2</c:v>
                </c:pt>
                <c:pt idx="3543" formatCode="General">
                  <c:v>5.8564675125005197E-2</c:v>
                </c:pt>
                <c:pt idx="3544" formatCode="General">
                  <c:v>6.1066694882707002E-2</c:v>
                </c:pt>
                <c:pt idx="3545" formatCode="General">
                  <c:v>6.3523962257691996E-2</c:v>
                </c:pt>
                <c:pt idx="3546" formatCode="General">
                  <c:v>6.6445979081296E-2</c:v>
                </c:pt>
                <c:pt idx="3547" formatCode="General">
                  <c:v>6.9292491483611898E-2</c:v>
                </c:pt>
                <c:pt idx="3548" formatCode="General">
                  <c:v>7.1525154875832803E-2</c:v>
                </c:pt>
                <c:pt idx="3549" formatCode="General">
                  <c:v>7.3386220800381097E-2</c:v>
                </c:pt>
                <c:pt idx="3550" formatCode="General">
                  <c:v>7.5029202578502693E-2</c:v>
                </c:pt>
                <c:pt idx="3551" formatCode="General">
                  <c:v>7.6331793579095003E-2</c:v>
                </c:pt>
                <c:pt idx="3552" formatCode="General">
                  <c:v>7.7132817291088396E-2</c:v>
                </c:pt>
                <c:pt idx="3553" formatCode="General">
                  <c:v>7.7861387235863902E-2</c:v>
                </c:pt>
                <c:pt idx="3554" formatCode="General">
                  <c:v>7.9090321072268197E-2</c:v>
                </c:pt>
                <c:pt idx="3555" formatCode="General">
                  <c:v>8.0639141143951099E-2</c:v>
                </c:pt>
                <c:pt idx="3556" formatCode="General">
                  <c:v>8.21747692609191E-2</c:v>
                </c:pt>
                <c:pt idx="3557" formatCode="General">
                  <c:v>8.3574269256078096E-2</c:v>
                </c:pt>
                <c:pt idx="3558" formatCode="General">
                  <c:v>8.4739070925331797E-2</c:v>
                </c:pt>
                <c:pt idx="3559" formatCode="General">
                  <c:v>8.5625916810903396E-2</c:v>
                </c:pt>
                <c:pt idx="3560" formatCode="General">
                  <c:v>8.6678988288130407E-2</c:v>
                </c:pt>
                <c:pt idx="3561" formatCode="General">
                  <c:v>8.8204170906292095E-2</c:v>
                </c:pt>
                <c:pt idx="3562" formatCode="General">
                  <c:v>8.9774973934450303E-2</c:v>
                </c:pt>
                <c:pt idx="3563" formatCode="General">
                  <c:v>9.1180338037863198E-2</c:v>
                </c:pt>
                <c:pt idx="3564" formatCode="General">
                  <c:v>9.2398775874699302E-2</c:v>
                </c:pt>
                <c:pt idx="3565" formatCode="General">
                  <c:v>9.3377770462437698E-2</c:v>
                </c:pt>
                <c:pt idx="3566" formatCode="General">
                  <c:v>9.4147235387621001E-2</c:v>
                </c:pt>
                <c:pt idx="3567" formatCode="General">
                  <c:v>9.5205335431029103E-2</c:v>
                </c:pt>
                <c:pt idx="3568" formatCode="General">
                  <c:v>9.6758810755133998E-2</c:v>
                </c:pt>
                <c:pt idx="3569" formatCode="General">
                  <c:v>9.8467842956504806E-2</c:v>
                </c:pt>
                <c:pt idx="3570" formatCode="General">
                  <c:v>0.10019672426146101</c:v>
                </c:pt>
                <c:pt idx="3571" formatCode="General">
                  <c:v>0.10194432288109199</c:v>
                </c:pt>
                <c:pt idx="3572" formatCode="General">
                  <c:v>0.103696302414705</c:v>
                </c:pt>
                <c:pt idx="3573" formatCode="General">
                  <c:v>0.105283074921054</c:v>
                </c:pt>
                <c:pt idx="3574" formatCode="General">
                  <c:v>0.10673786202376299</c:v>
                </c:pt>
                <c:pt idx="3575" formatCode="General">
                  <c:v>0.108389896780187</c:v>
                </c:pt>
                <c:pt idx="3576" formatCode="General">
                  <c:v>0.11003705890304501</c:v>
                </c:pt>
                <c:pt idx="3577" formatCode="General">
                  <c:v>0.11127715488181</c:v>
                </c:pt>
                <c:pt idx="3578" formatCode="General">
                  <c:v>0.112072401848264</c:v>
                </c:pt>
                <c:pt idx="3579" formatCode="General">
                  <c:v>0.112420586109268</c:v>
                </c:pt>
                <c:pt idx="3580" formatCode="General">
                  <c:v>0.112375767899454</c:v>
                </c:pt>
                <c:pt idx="3581" formatCode="General">
                  <c:v>0.112254117039795</c:v>
                </c:pt>
                <c:pt idx="3582" formatCode="General">
                  <c:v>0.112317044372887</c:v>
                </c:pt>
                <c:pt idx="3583" formatCode="General">
                  <c:v>0.112328533523847</c:v>
                </c:pt>
                <c:pt idx="3584" formatCode="General">
                  <c:v>0.112152460558138</c:v>
                </c:pt>
                <c:pt idx="3585" formatCode="General">
                  <c:v>0.11186415017764299</c:v>
                </c:pt>
                <c:pt idx="3586" formatCode="General">
                  <c:v>0.111594417431424</c:v>
                </c:pt>
                <c:pt idx="3587" formatCode="General">
                  <c:v>0.111557561560619</c:v>
                </c:pt>
                <c:pt idx="3588" formatCode="General">
                  <c:v>0.112292872466196</c:v>
                </c:pt>
                <c:pt idx="3589" formatCode="General">
                  <c:v>0.11371909577902301</c:v>
                </c:pt>
                <c:pt idx="3590" formatCode="General">
                  <c:v>0.115269559484908</c:v>
                </c:pt>
                <c:pt idx="3591" formatCode="General">
                  <c:v>0.116803856620062</c:v>
                </c:pt>
                <c:pt idx="3592" formatCode="General">
                  <c:v>0.118227355192943</c:v>
                </c:pt>
                <c:pt idx="3593" formatCode="General">
                  <c:v>0.119520182668529</c:v>
                </c:pt>
                <c:pt idx="3594" formatCode="General">
                  <c:v>0.120612615739222</c:v>
                </c:pt>
                <c:pt idx="3595" formatCode="General">
                  <c:v>0.12177438852733601</c:v>
                </c:pt>
                <c:pt idx="3596" formatCode="General">
                  <c:v>0.12340740870828699</c:v>
                </c:pt>
                <c:pt idx="3597" formatCode="General">
                  <c:v>0.125365951051714</c:v>
                </c:pt>
                <c:pt idx="3598" formatCode="General">
                  <c:v>0.127329692137988</c:v>
                </c:pt>
                <c:pt idx="3599" formatCode="General">
                  <c:v>0.129142519386171</c:v>
                </c:pt>
                <c:pt idx="3600" formatCode="General">
                  <c:v>0.13080284438018799</c:v>
                </c:pt>
                <c:pt idx="3601" formatCode="General">
                  <c:v>0.13235574264713701</c:v>
                </c:pt>
                <c:pt idx="3602" formatCode="General">
                  <c:v>0.134060379156137</c:v>
                </c:pt>
                <c:pt idx="3603" formatCode="General">
                  <c:v>0.13560443491667201</c:v>
                </c:pt>
                <c:pt idx="3604" formatCode="General">
                  <c:v>0.136327561020126</c:v>
                </c:pt>
                <c:pt idx="3605" formatCode="General">
                  <c:v>0.136335578871879</c:v>
                </c:pt>
                <c:pt idx="3606" formatCode="General">
                  <c:v>0.13588793960988499</c:v>
                </c:pt>
                <c:pt idx="3607" formatCode="General">
                  <c:v>0.13504933197074201</c:v>
                </c:pt>
                <c:pt idx="3608" formatCode="General">
                  <c:v>0.134168631058913</c:v>
                </c:pt>
                <c:pt idx="3609" formatCode="General">
                  <c:v>0.13366280315929199</c:v>
                </c:pt>
                <c:pt idx="3610" formatCode="General">
                  <c:v>0.133220834546042</c:v>
                </c:pt>
                <c:pt idx="3611" formatCode="General">
                  <c:v>0.132569486215457</c:v>
                </c:pt>
                <c:pt idx="3612" formatCode="General">
                  <c:v>0.131916266526864</c:v>
                </c:pt>
                <c:pt idx="3613" formatCode="General">
                  <c:v>0.13157260877382901</c:v>
                </c:pt>
                <c:pt idx="3614" formatCode="General">
                  <c:v>0.13175710429997101</c:v>
                </c:pt>
                <c:pt idx="3615" formatCode="General">
                  <c:v>0.132914662884839</c:v>
                </c:pt>
                <c:pt idx="3616" formatCode="General">
                  <c:v>0.13474168727973601</c:v>
                </c:pt>
                <c:pt idx="3617" formatCode="General">
                  <c:v>0.136554064809502</c:v>
                </c:pt>
                <c:pt idx="3618" formatCode="General">
                  <c:v>0.13830055541492001</c:v>
                </c:pt>
                <c:pt idx="3619" formatCode="General">
                  <c:v>0.139784499724255</c:v>
                </c:pt>
                <c:pt idx="3620" formatCode="General">
                  <c:v>0.14086565751631999</c:v>
                </c:pt>
                <c:pt idx="3621" formatCode="General">
                  <c:v>0.14192838856782999</c:v>
                </c:pt>
                <c:pt idx="3622" formatCode="General">
                  <c:v>0.143216728384991</c:v>
                </c:pt>
                <c:pt idx="3623" formatCode="General">
                  <c:v>0.14431423236851601</c:v>
                </c:pt>
                <c:pt idx="3624" formatCode="General">
                  <c:v>0.14480222225859801</c:v>
                </c:pt>
                <c:pt idx="3625" formatCode="General">
                  <c:v>0.144403327880465</c:v>
                </c:pt>
                <c:pt idx="3626" formatCode="General">
                  <c:v>0.143251291626868</c:v>
                </c:pt>
                <c:pt idx="3627" formatCode="General">
                  <c:v>0.14171918360908101</c:v>
                </c:pt>
                <c:pt idx="3628" formatCode="General">
                  <c:v>0.140084618538695</c:v>
                </c:pt>
                <c:pt idx="3629" formatCode="General">
                  <c:v>0.138135034375303</c:v>
                </c:pt>
                <c:pt idx="3630" formatCode="General">
                  <c:v>0.13556956538321299</c:v>
                </c:pt>
                <c:pt idx="3631" formatCode="General">
                  <c:v>0.132467977016023</c:v>
                </c:pt>
                <c:pt idx="3632" formatCode="General">
                  <c:v>0.12897779396791101</c:v>
                </c:pt>
                <c:pt idx="3633" formatCode="General">
                  <c:v>0.12573928737554199</c:v>
                </c:pt>
                <c:pt idx="3634" formatCode="General">
                  <c:v>0.123010405681209</c:v>
                </c:pt>
                <c:pt idx="3635" formatCode="General">
                  <c:v>0.120514722562321</c:v>
                </c:pt>
                <c:pt idx="3636" formatCode="General">
                  <c:v>0.118394357246244</c:v>
                </c:pt>
                <c:pt idx="3637" formatCode="General">
                  <c:v>0.11669072612984201</c:v>
                </c:pt>
                <c:pt idx="3638" formatCode="General">
                  <c:v>0.115239282998086</c:v>
                </c:pt>
                <c:pt idx="3639" formatCode="General">
                  <c:v>0.113945383124893</c:v>
                </c:pt>
                <c:pt idx="3640" formatCode="General">
                  <c:v>0.112726222825221</c:v>
                </c:pt>
                <c:pt idx="3641" formatCode="General">
                  <c:v>0.11188794347250899</c:v>
                </c:pt>
                <c:pt idx="3642" formatCode="General">
                  <c:v>0.111551410272284</c:v>
                </c:pt>
                <c:pt idx="3643" formatCode="General">
                  <c:v>0.111279476938769</c:v>
                </c:pt>
                <c:pt idx="3644" formatCode="General">
                  <c:v>0.110810707233888</c:v>
                </c:pt>
                <c:pt idx="3645" formatCode="General">
                  <c:v>0.11007443908419499</c:v>
                </c:pt>
                <c:pt idx="3646" formatCode="General">
                  <c:v>0.109077055464773</c:v>
                </c:pt>
                <c:pt idx="3647" formatCode="General">
                  <c:v>0.107880572752932</c:v>
                </c:pt>
                <c:pt idx="3648" formatCode="General">
                  <c:v>0.106408171773647</c:v>
                </c:pt>
                <c:pt idx="3649" formatCode="General">
                  <c:v>0.104405265490514</c:v>
                </c:pt>
                <c:pt idx="3650" formatCode="General">
                  <c:v>0.102233545614174</c:v>
                </c:pt>
                <c:pt idx="3651" formatCode="General">
                  <c:v>0.10058017235242001</c:v>
                </c:pt>
                <c:pt idx="3652" formatCode="General">
                  <c:v>9.9266128170709594E-2</c:v>
                </c:pt>
                <c:pt idx="3653" formatCode="General">
                  <c:v>9.7840210974337302E-2</c:v>
                </c:pt>
                <c:pt idx="3654" formatCode="General">
                  <c:v>9.6092105708914397E-2</c:v>
                </c:pt>
                <c:pt idx="3655" formatCode="General">
                  <c:v>9.3812550129940095E-2</c:v>
                </c:pt>
                <c:pt idx="3656" formatCode="General">
                  <c:v>9.0903647838097595E-2</c:v>
                </c:pt>
                <c:pt idx="3657" formatCode="General">
                  <c:v>8.7295800267601503E-2</c:v>
                </c:pt>
                <c:pt idx="3658" formatCode="General">
                  <c:v>8.3112387491970502E-2</c:v>
                </c:pt>
                <c:pt idx="3659" formatCode="General">
                  <c:v>7.8848494597051594E-2</c:v>
                </c:pt>
                <c:pt idx="3660" formatCode="General">
                  <c:v>7.4503533368253494E-2</c:v>
                </c:pt>
                <c:pt idx="3661" formatCode="General">
                  <c:v>6.9871712537051003E-2</c:v>
                </c:pt>
                <c:pt idx="3662" formatCode="General">
                  <c:v>6.5156723058378996E-2</c:v>
                </c:pt>
                <c:pt idx="3663" formatCode="General">
                  <c:v>6.0425863294518899E-2</c:v>
                </c:pt>
                <c:pt idx="3664" formatCode="General">
                  <c:v>5.5686237382925698E-2</c:v>
                </c:pt>
                <c:pt idx="3665" formatCode="General">
                  <c:v>5.1025870067117701E-2</c:v>
                </c:pt>
                <c:pt idx="3666" formatCode="General">
                  <c:v>4.6513432840144801E-2</c:v>
                </c:pt>
                <c:pt idx="3667" formatCode="General">
                  <c:v>4.2082825972397001E-2</c:v>
                </c:pt>
                <c:pt idx="3668" formatCode="General">
                  <c:v>3.80700294223979E-2</c:v>
                </c:pt>
                <c:pt idx="3669" formatCode="General">
                  <c:v>3.4558113050454399E-2</c:v>
                </c:pt>
                <c:pt idx="3670" formatCode="General">
                  <c:v>3.1231980684221401E-2</c:v>
                </c:pt>
                <c:pt idx="3671" formatCode="General">
                  <c:v>2.8169556723864599E-2</c:v>
                </c:pt>
                <c:pt idx="3672" formatCode="General">
                  <c:v>2.5362510484507501E-2</c:v>
                </c:pt>
                <c:pt idx="3673" formatCode="General">
                  <c:v>2.2648170373921198E-2</c:v>
                </c:pt>
                <c:pt idx="3674" formatCode="General">
                  <c:v>1.9891977370131798E-2</c:v>
                </c:pt>
                <c:pt idx="3675" formatCode="General">
                  <c:v>1.7094159668118399E-2</c:v>
                </c:pt>
                <c:pt idx="3676" formatCode="General">
                  <c:v>1.46751790365713E-2</c:v>
                </c:pt>
                <c:pt idx="3677" formatCode="General">
                  <c:v>1.2975356516561501E-2</c:v>
                </c:pt>
                <c:pt idx="3678" formatCode="General">
                  <c:v>1.15596058826926E-2</c:v>
                </c:pt>
                <c:pt idx="3679" formatCode="General">
                  <c:v>1.0005935882972401E-2</c:v>
                </c:pt>
                <c:pt idx="3680" formatCode="General">
                  <c:v>8.3198360643154702E-3</c:v>
                </c:pt>
                <c:pt idx="3681" formatCode="General">
                  <c:v>6.45579791235477E-3</c:v>
                </c:pt>
                <c:pt idx="3682" formatCode="General">
                  <c:v>4.33414685143561E-3</c:v>
                </c:pt>
                <c:pt idx="3683" formatCode="General">
                  <c:v>1.8161704045134501E-3</c:v>
                </c:pt>
                <c:pt idx="3684" formatCode="General">
                  <c:v>-1.27761394308645E-3</c:v>
                </c:pt>
                <c:pt idx="3685" formatCode="General">
                  <c:v>-4.9659039048796701E-3</c:v>
                </c:pt>
                <c:pt idx="3686" formatCode="General">
                  <c:v>-9.2054712374977001E-3</c:v>
                </c:pt>
                <c:pt idx="3687" formatCode="General">
                  <c:v>-1.34394156739969E-2</c:v>
                </c:pt>
                <c:pt idx="3688" formatCode="General">
                  <c:v>-1.7402520349241599E-2</c:v>
                </c:pt>
                <c:pt idx="3689" formatCode="General">
                  <c:v>-2.14099908031283E-2</c:v>
                </c:pt>
                <c:pt idx="3690" formatCode="General">
                  <c:v>-2.5487348544171801E-2</c:v>
                </c:pt>
                <c:pt idx="3691" formatCode="General">
                  <c:v>-2.9637917767197701E-2</c:v>
                </c:pt>
                <c:pt idx="3692" formatCode="General">
                  <c:v>-3.3847869761279299E-2</c:v>
                </c:pt>
                <c:pt idx="3693" formatCode="General">
                  <c:v>-3.8155285916146302E-2</c:v>
                </c:pt>
                <c:pt idx="3694" formatCode="General">
                  <c:v>-4.2523951578326898E-2</c:v>
                </c:pt>
                <c:pt idx="3695" formatCode="General">
                  <c:v>-4.6826282389905403E-2</c:v>
                </c:pt>
                <c:pt idx="3696" formatCode="General">
                  <c:v>-5.09928158702425E-2</c:v>
                </c:pt>
                <c:pt idx="3697" formatCode="General">
                  <c:v>-5.5105887619232199E-2</c:v>
                </c:pt>
                <c:pt idx="3698" formatCode="General">
                  <c:v>-5.9069338878016298E-2</c:v>
                </c:pt>
                <c:pt idx="3699" formatCode="General">
                  <c:v>-6.2478373791702999E-2</c:v>
                </c:pt>
                <c:pt idx="3700" formatCode="General">
                  <c:v>-6.5492311284840801E-2</c:v>
                </c:pt>
                <c:pt idx="3701" formatCode="General">
                  <c:v>-6.8527548354838097E-2</c:v>
                </c:pt>
                <c:pt idx="3702" formatCode="General">
                  <c:v>-7.1610115194039703E-2</c:v>
                </c:pt>
                <c:pt idx="3703" formatCode="General">
                  <c:v>-7.4736660088002199E-2</c:v>
                </c:pt>
                <c:pt idx="3704" formatCode="General">
                  <c:v>-7.7980899739995599E-2</c:v>
                </c:pt>
                <c:pt idx="3705" formatCode="General">
                  <c:v>-8.1436157613059904E-2</c:v>
                </c:pt>
                <c:pt idx="3706" formatCode="General">
                  <c:v>-8.5123859737650798E-2</c:v>
                </c:pt>
                <c:pt idx="3707" formatCode="General">
                  <c:v>-8.88892163895732E-2</c:v>
                </c:pt>
                <c:pt idx="3708" formatCode="General">
                  <c:v>-9.2568209782376398E-2</c:v>
                </c:pt>
                <c:pt idx="3709" formatCode="General">
                  <c:v>-9.6255377761920793E-2</c:v>
                </c:pt>
                <c:pt idx="3710" formatCode="General">
                  <c:v>-9.9893376482773494E-2</c:v>
                </c:pt>
                <c:pt idx="3711" formatCode="General">
                  <c:v>-0.10296490228626499</c:v>
                </c:pt>
                <c:pt idx="3712" formatCode="General">
                  <c:v>-0.105555125035144</c:v>
                </c:pt>
                <c:pt idx="3713" formatCode="General">
                  <c:v>-0.108165419530383</c:v>
                </c:pt>
                <c:pt idx="3714" formatCode="General">
                  <c:v>-0.1108040447755</c:v>
                </c:pt>
                <c:pt idx="3715" formatCode="General">
                  <c:v>-0.11357687421674199</c:v>
                </c:pt>
                <c:pt idx="3716" formatCode="General">
                  <c:v>-0.116630631253494</c:v>
                </c:pt>
                <c:pt idx="3717" formatCode="General">
                  <c:v>-0.11984551120274201</c:v>
                </c:pt>
                <c:pt idx="3718" formatCode="General">
                  <c:v>-0.123054297368709</c:v>
                </c:pt>
                <c:pt idx="3719" formatCode="General">
                  <c:v>-0.12622482991133399</c:v>
                </c:pt>
                <c:pt idx="3720" formatCode="General">
                  <c:v>-0.12935019596587399</c:v>
                </c:pt>
                <c:pt idx="3721" formatCode="General">
                  <c:v>-0.132435484792126</c:v>
                </c:pt>
                <c:pt idx="3722" formatCode="General">
                  <c:v>-0.13563027367898201</c:v>
                </c:pt>
                <c:pt idx="3723" formatCode="General">
                  <c:v>-0.13868310757181801</c:v>
                </c:pt>
                <c:pt idx="3724" formatCode="General">
                  <c:v>-0.141293692758068</c:v>
                </c:pt>
                <c:pt idx="3725" formatCode="General">
                  <c:v>-0.143857915819671</c:v>
                </c:pt>
                <c:pt idx="3726" formatCode="General">
                  <c:v>-0.146664974502382</c:v>
                </c:pt>
                <c:pt idx="3727" formatCode="General">
                  <c:v>-0.14968164793500899</c:v>
                </c:pt>
                <c:pt idx="3728" formatCode="General">
                  <c:v>-0.15289759359515501</c:v>
                </c:pt>
                <c:pt idx="3729" formatCode="General">
                  <c:v>-0.15634037373874601</c:v>
                </c:pt>
                <c:pt idx="3730" formatCode="General">
                  <c:v>-0.15996646224574401</c:v>
                </c:pt>
                <c:pt idx="3731" formatCode="General">
                  <c:v>-0.163689966512234</c:v>
                </c:pt>
                <c:pt idx="3732" formatCode="General">
                  <c:v>-0.16746758642385301</c:v>
                </c:pt>
                <c:pt idx="3733" formatCode="General">
                  <c:v>-0.171235112610896</c:v>
                </c:pt>
                <c:pt idx="3734" formatCode="General">
                  <c:v>-0.17456081259609099</c:v>
                </c:pt>
                <c:pt idx="3735" formatCode="General">
                  <c:v>-0.17744369864140599</c:v>
                </c:pt>
                <c:pt idx="3736" formatCode="General">
                  <c:v>-0.180401205607916</c:v>
                </c:pt>
                <c:pt idx="3737" formatCode="General">
                  <c:v>-0.18353904363113699</c:v>
                </c:pt>
                <c:pt idx="3738" formatCode="General">
                  <c:v>-0.18686061885937</c:v>
                </c:pt>
                <c:pt idx="3739" formatCode="General">
                  <c:v>-0.190353365208908</c:v>
                </c:pt>
                <c:pt idx="3740" formatCode="General">
                  <c:v>-0.19393738317175699</c:v>
                </c:pt>
                <c:pt idx="3741" formatCode="General">
                  <c:v>-0.197586033300368</c:v>
                </c:pt>
                <c:pt idx="3742" formatCode="General">
                  <c:v>-0.20128930274968701</c:v>
                </c:pt>
                <c:pt idx="3743" formatCode="General">
                  <c:v>-0.20502255654761301</c:v>
                </c:pt>
                <c:pt idx="3744" formatCode="General">
                  <c:v>-0.208577268142181</c:v>
                </c:pt>
                <c:pt idx="3745" formatCode="General">
                  <c:v>-0.21140776761362501</c:v>
                </c:pt>
                <c:pt idx="3746" formatCode="General">
                  <c:v>-0.213591089424813</c:v>
                </c:pt>
                <c:pt idx="3747" formatCode="General">
                  <c:v>-0.215622617158124</c:v>
                </c:pt>
                <c:pt idx="3748" formatCode="General">
                  <c:v>-0.21754191286751901</c:v>
                </c:pt>
                <c:pt idx="3749" formatCode="General">
                  <c:v>-0.21929615783443401</c:v>
                </c:pt>
                <c:pt idx="3750" formatCode="General">
                  <c:v>-0.22082035621666901</c:v>
                </c:pt>
                <c:pt idx="3751" formatCode="General">
                  <c:v>-0.222087974124588</c:v>
                </c:pt>
                <c:pt idx="3752" formatCode="General">
                  <c:v>-0.22309787547048299</c:v>
                </c:pt>
                <c:pt idx="3753" formatCode="General">
                  <c:v>-0.223857709482396</c:v>
                </c:pt>
                <c:pt idx="3754" formatCode="General">
                  <c:v>-0.224245074468266</c:v>
                </c:pt>
                <c:pt idx="3755" formatCode="General">
                  <c:v>-0.223992039686921</c:v>
                </c:pt>
                <c:pt idx="3756" formatCode="General">
                  <c:v>-0.22338302225283099</c:v>
                </c:pt>
                <c:pt idx="3757" formatCode="General">
                  <c:v>-0.22292664828726</c:v>
                </c:pt>
                <c:pt idx="3758" formatCode="General">
                  <c:v>-0.222769908108406</c:v>
                </c:pt>
                <c:pt idx="3759" formatCode="General">
                  <c:v>-0.222979393919849</c:v>
                </c:pt>
                <c:pt idx="3760" formatCode="General">
                  <c:v>-0.22356720636756899</c:v>
                </c:pt>
                <c:pt idx="3761" formatCode="General">
                  <c:v>-0.22448653448674699</c:v>
                </c:pt>
                <c:pt idx="3762" formatCode="General">
                  <c:v>-0.22567396980239601</c:v>
                </c:pt>
                <c:pt idx="3763" formatCode="General">
                  <c:v>-0.226974884170276</c:v>
                </c:pt>
                <c:pt idx="3764" formatCode="General">
                  <c:v>-0.22823347779046399</c:v>
                </c:pt>
                <c:pt idx="3765" formatCode="General">
                  <c:v>-0.22915682636384399</c:v>
                </c:pt>
                <c:pt idx="3766" formatCode="General">
                  <c:v>-0.229158293865421</c:v>
                </c:pt>
                <c:pt idx="3767" formatCode="General">
                  <c:v>-0.228367447779069</c:v>
                </c:pt>
                <c:pt idx="3768" formatCode="General">
                  <c:v>-0.227284476155933</c:v>
                </c:pt>
                <c:pt idx="3769" formatCode="General">
                  <c:v>-0.225973169341568</c:v>
                </c:pt>
                <c:pt idx="3770" formatCode="General">
                  <c:v>-0.22453683730426599</c:v>
                </c:pt>
                <c:pt idx="3771" formatCode="General">
                  <c:v>-0.22306270998052</c:v>
                </c:pt>
                <c:pt idx="3772" formatCode="General">
                  <c:v>-0.22160011590991299</c:v>
                </c:pt>
                <c:pt idx="3773" formatCode="General">
                  <c:v>-0.22015456176800599</c:v>
                </c:pt>
                <c:pt idx="3774" formatCode="General">
                  <c:v>-0.21881498867374599</c:v>
                </c:pt>
                <c:pt idx="3775" formatCode="General">
                  <c:v>-0.21755126862732599</c:v>
                </c:pt>
                <c:pt idx="3776" formatCode="General">
                  <c:v>-0.21587462264929899</c:v>
                </c:pt>
                <c:pt idx="3777" formatCode="General">
                  <c:v>-0.213814079124551</c:v>
                </c:pt>
                <c:pt idx="3778" formatCode="General">
                  <c:v>-0.211740581352452</c:v>
                </c:pt>
                <c:pt idx="3779" formatCode="General">
                  <c:v>-0.20969991493520601</c:v>
                </c:pt>
                <c:pt idx="3780" formatCode="General">
                  <c:v>-0.20780502191553199</c:v>
                </c:pt>
                <c:pt idx="3781" formatCode="General">
                  <c:v>-0.206006893121056</c:v>
                </c:pt>
                <c:pt idx="3782" formatCode="General">
                  <c:v>-0.204278933670858</c:v>
                </c:pt>
                <c:pt idx="3783" formatCode="General">
                  <c:v>-0.202739483470118</c:v>
                </c:pt>
                <c:pt idx="3784" formatCode="General">
                  <c:v>-0.20129634721544301</c:v>
                </c:pt>
                <c:pt idx="3785" formatCode="General">
                  <c:v>-0.199810254497162</c:v>
                </c:pt>
                <c:pt idx="3786" formatCode="General">
                  <c:v>-0.197953864163534</c:v>
                </c:pt>
                <c:pt idx="3787" formatCode="General">
                  <c:v>-0.19518282642307899</c:v>
                </c:pt>
                <c:pt idx="3788" formatCode="General">
                  <c:v>-0.19175915098117799</c:v>
                </c:pt>
                <c:pt idx="3789" formatCode="General">
                  <c:v>-0.18818439939401599</c:v>
                </c:pt>
                <c:pt idx="3790" formatCode="General">
                  <c:v>-0.18447690540955899</c:v>
                </c:pt>
                <c:pt idx="3791" formatCode="General">
                  <c:v>-0.18074317092029801</c:v>
                </c:pt>
                <c:pt idx="3792" formatCode="General">
                  <c:v>-0.17701532226028199</c:v>
                </c:pt>
                <c:pt idx="3793" formatCode="General">
                  <c:v>-0.17328525695680799</c:v>
                </c:pt>
                <c:pt idx="3794" formatCode="General">
                  <c:v>-0.16957947662307099</c:v>
                </c:pt>
                <c:pt idx="3795" formatCode="General">
                  <c:v>-0.16587514702918901</c:v>
                </c:pt>
                <c:pt idx="3796" formatCode="General">
                  <c:v>-0.16176840415539101</c:v>
                </c:pt>
                <c:pt idx="3797" formatCode="General">
                  <c:v>-0.15678736183472899</c:v>
                </c:pt>
                <c:pt idx="3798" formatCode="General">
                  <c:v>-0.151425522495688</c:v>
                </c:pt>
                <c:pt idx="3799" formatCode="General">
                  <c:v>-0.14628428222090401</c:v>
                </c:pt>
                <c:pt idx="3800" formatCode="General">
                  <c:v>-0.141455433789932</c:v>
                </c:pt>
                <c:pt idx="3801" formatCode="General">
                  <c:v>-0.13699977410686001</c:v>
                </c:pt>
                <c:pt idx="3802" formatCode="General">
                  <c:v>-0.13295103390039301</c:v>
                </c:pt>
                <c:pt idx="3803" formatCode="General">
                  <c:v>-0.12937679117436399</c:v>
                </c:pt>
                <c:pt idx="3804" formatCode="General">
                  <c:v>-0.12622259851678999</c:v>
                </c:pt>
                <c:pt idx="3805" formatCode="General">
                  <c:v>-0.12333101973529299</c:v>
                </c:pt>
                <c:pt idx="3806" formatCode="General">
                  <c:v>-0.12060737304458199</c:v>
                </c:pt>
                <c:pt idx="3807" formatCode="General">
                  <c:v>-0.118027289334642</c:v>
                </c:pt>
                <c:pt idx="3808" formatCode="General">
                  <c:v>-0.11524950676493299</c:v>
                </c:pt>
                <c:pt idx="3809" formatCode="General">
                  <c:v>-0.111923076332652</c:v>
                </c:pt>
                <c:pt idx="3810" formatCode="General">
                  <c:v>-0.10832126180575199</c:v>
                </c:pt>
                <c:pt idx="3811" formatCode="General">
                  <c:v>-0.104702974908542</c:v>
                </c:pt>
                <c:pt idx="3812" formatCode="General">
                  <c:v>-0.10113390702826899</c:v>
                </c:pt>
                <c:pt idx="3813" formatCode="General">
                  <c:v>-9.7735964317082494E-2</c:v>
                </c:pt>
                <c:pt idx="3814" formatCode="General">
                  <c:v>-9.4555457242555305E-2</c:v>
                </c:pt>
                <c:pt idx="3815" formatCode="General">
                  <c:v>-9.1535829982115596E-2</c:v>
                </c:pt>
                <c:pt idx="3816" formatCode="General">
                  <c:v>-8.8501710699804004E-2</c:v>
                </c:pt>
                <c:pt idx="3817" formatCode="General">
                  <c:v>-8.5325345933465399E-2</c:v>
                </c:pt>
                <c:pt idx="3818" formatCode="General">
                  <c:v>-8.1961429138548994E-2</c:v>
                </c:pt>
                <c:pt idx="3819" formatCode="General">
                  <c:v>-7.8448285732147696E-2</c:v>
                </c:pt>
                <c:pt idx="3820" formatCode="General">
                  <c:v>-7.4420394364009601E-2</c:v>
                </c:pt>
                <c:pt idx="3821" formatCode="General">
                  <c:v>-6.9692346855790593E-2</c:v>
                </c:pt>
                <c:pt idx="3822" formatCode="General">
                  <c:v>-6.4799525361915203E-2</c:v>
                </c:pt>
                <c:pt idx="3823" formatCode="General">
                  <c:v>-6.0030094554458201E-2</c:v>
                </c:pt>
                <c:pt idx="3824" formatCode="General">
                  <c:v>-5.5382818503279599E-2</c:v>
                </c:pt>
                <c:pt idx="3825" formatCode="General">
                  <c:v>-5.0832117483737498E-2</c:v>
                </c:pt>
                <c:pt idx="3826" formatCode="General">
                  <c:v>-4.6381439049131598E-2</c:v>
                </c:pt>
                <c:pt idx="3827" formatCode="General">
                  <c:v>-4.20953806679343E-2</c:v>
                </c:pt>
                <c:pt idx="3828" formatCode="General">
                  <c:v>-3.79783295426444E-2</c:v>
                </c:pt>
                <c:pt idx="3829" formatCode="General">
                  <c:v>-3.3952389615682102E-2</c:v>
                </c:pt>
                <c:pt idx="3830" formatCode="General">
                  <c:v>-2.9990472385996801E-2</c:v>
                </c:pt>
                <c:pt idx="3831" formatCode="General">
                  <c:v>-2.6077518753933299E-2</c:v>
                </c:pt>
                <c:pt idx="3832" formatCode="General">
                  <c:v>-2.20029998150712E-2</c:v>
                </c:pt>
                <c:pt idx="3833" formatCode="General">
                  <c:v>-1.7971231073232601E-2</c:v>
                </c:pt>
                <c:pt idx="3834" formatCode="General">
                  <c:v>-1.43462589381852E-2</c:v>
                </c:pt>
                <c:pt idx="3835" formatCode="General">
                  <c:v>-1.09474625003558E-2</c:v>
                </c:pt>
                <c:pt idx="3836" formatCode="General">
                  <c:v>-7.58938101084786E-3</c:v>
                </c:pt>
                <c:pt idx="3837" formatCode="General">
                  <c:v>-3.7477716097059702E-3</c:v>
                </c:pt>
                <c:pt idx="3838" formatCode="General">
                  <c:v>6.90413859430412E-4</c:v>
                </c:pt>
                <c:pt idx="3839" formatCode="General">
                  <c:v>5.290919705331E-3</c:v>
                </c:pt>
                <c:pt idx="3840" formatCode="General">
                  <c:v>9.9505257931428899E-3</c:v>
                </c:pt>
                <c:pt idx="3841" formatCode="General">
                  <c:v>1.4661873803472799E-2</c:v>
                </c:pt>
                <c:pt idx="3842" formatCode="General">
                  <c:v>1.9880961868931901E-2</c:v>
                </c:pt>
                <c:pt idx="3843" formatCode="General">
                  <c:v>2.56563695112213E-2</c:v>
                </c:pt>
                <c:pt idx="3844" formatCode="General">
                  <c:v>3.1412261701544597E-2</c:v>
                </c:pt>
                <c:pt idx="3845" formatCode="General">
                  <c:v>3.6841407356779203E-2</c:v>
                </c:pt>
                <c:pt idx="3846" formatCode="General">
                  <c:v>4.22880957013618E-2</c:v>
                </c:pt>
                <c:pt idx="3847" formatCode="General">
                  <c:v>4.7945808742630998E-2</c:v>
                </c:pt>
                <c:pt idx="3848" formatCode="General">
                  <c:v>5.3136642506732903E-2</c:v>
                </c:pt>
                <c:pt idx="3849" formatCode="General">
                  <c:v>5.7496731331333303E-2</c:v>
                </c:pt>
                <c:pt idx="3850" formatCode="General">
                  <c:v>6.1214816859122501E-2</c:v>
                </c:pt>
                <c:pt idx="3851" formatCode="General">
                  <c:v>6.4810925589220095E-2</c:v>
                </c:pt>
                <c:pt idx="3852" formatCode="General">
                  <c:v>6.869283378827E-2</c:v>
                </c:pt>
                <c:pt idx="3853" formatCode="General">
                  <c:v>7.2639494726987205E-2</c:v>
                </c:pt>
                <c:pt idx="3854" formatCode="General">
                  <c:v>7.6441106027001507E-2</c:v>
                </c:pt>
                <c:pt idx="3855" formatCode="General">
                  <c:v>8.0473374916321894E-2</c:v>
                </c:pt>
                <c:pt idx="3856" formatCode="General">
                  <c:v>8.5105341517625999E-2</c:v>
                </c:pt>
                <c:pt idx="3857" formatCode="General">
                  <c:v>9.0033547933267205E-2</c:v>
                </c:pt>
                <c:pt idx="3858" formatCode="General">
                  <c:v>9.4949619075874805E-2</c:v>
                </c:pt>
                <c:pt idx="3859" formatCode="General">
                  <c:v>0.10002272071292199</c:v>
                </c:pt>
                <c:pt idx="3860" formatCode="General">
                  <c:v>0.105557665845864</c:v>
                </c:pt>
                <c:pt idx="3861" formatCode="General">
                  <c:v>0.111331217793016</c:v>
                </c:pt>
                <c:pt idx="3862" formatCode="General">
                  <c:v>0.116958601553964</c:v>
                </c:pt>
                <c:pt idx="3863" formatCode="General">
                  <c:v>0.122302822792473</c:v>
                </c:pt>
                <c:pt idx="3864" formatCode="General">
                  <c:v>0.12757738872772201</c:v>
                </c:pt>
                <c:pt idx="3865" formatCode="General">
                  <c:v>0.13339854406563001</c:v>
                </c:pt>
                <c:pt idx="3866" formatCode="General">
                  <c:v>0.13963175285979701</c:v>
                </c:pt>
                <c:pt idx="3867" formatCode="General">
                  <c:v>0.145799387812064</c:v>
                </c:pt>
                <c:pt idx="3868" formatCode="General">
                  <c:v>0.151665497564961</c:v>
                </c:pt>
                <c:pt idx="3869" formatCode="General">
                  <c:v>0.157338674921564</c:v>
                </c:pt>
                <c:pt idx="3870" formatCode="General">
                  <c:v>0.16331643493863901</c:v>
                </c:pt>
                <c:pt idx="3871" formatCode="General">
                  <c:v>0.169311854485348</c:v>
                </c:pt>
                <c:pt idx="3872" formatCode="General">
                  <c:v>0.17482825619895001</c:v>
                </c:pt>
                <c:pt idx="3873" formatCode="General">
                  <c:v>0.180027267537928</c:v>
                </c:pt>
                <c:pt idx="3874" formatCode="General">
                  <c:v>0.18524469840036401</c:v>
                </c:pt>
                <c:pt idx="3875" formatCode="General">
                  <c:v>0.190238983175958</c:v>
                </c:pt>
                <c:pt idx="3876" formatCode="General">
                  <c:v>0.194627749497434</c:v>
                </c:pt>
                <c:pt idx="3877" formatCode="General">
                  <c:v>0.19842806517894801</c:v>
                </c:pt>
                <c:pt idx="3878" formatCode="General">
                  <c:v>0.20184907795779</c:v>
                </c:pt>
                <c:pt idx="3879" formatCode="General">
                  <c:v>0.205354474568163</c:v>
                </c:pt>
                <c:pt idx="3880" formatCode="General">
                  <c:v>0.20866265496844799</c:v>
                </c:pt>
                <c:pt idx="3881" formatCode="General">
                  <c:v>0.211529453410715</c:v>
                </c:pt>
                <c:pt idx="3882" formatCode="General">
                  <c:v>0.21453754799657901</c:v>
                </c:pt>
                <c:pt idx="3883" formatCode="General">
                  <c:v>0.21779144685671201</c:v>
                </c:pt>
                <c:pt idx="3884" formatCode="General">
                  <c:v>0.22127123377844601</c:v>
                </c:pt>
                <c:pt idx="3885" formatCode="General">
                  <c:v>0.22497622578267501</c:v>
                </c:pt>
                <c:pt idx="3886" formatCode="General">
                  <c:v>0.229110786709255</c:v>
                </c:pt>
                <c:pt idx="3887" formatCode="General">
                  <c:v>0.23383362325389401</c:v>
                </c:pt>
                <c:pt idx="3888" formatCode="General">
                  <c:v>0.23910619646259099</c:v>
                </c:pt>
                <c:pt idx="3889" formatCode="General">
                  <c:v>0.24482733943940199</c:v>
                </c:pt>
                <c:pt idx="3890" formatCode="General">
                  <c:v>0.25081155758491003</c:v>
                </c:pt>
                <c:pt idx="3891" formatCode="General">
                  <c:v>0.25655196588849899</c:v>
                </c:pt>
                <c:pt idx="3892" formatCode="General">
                  <c:v>0.26160459964583799</c:v>
                </c:pt>
                <c:pt idx="3893" formatCode="General">
                  <c:v>0.26629186082112699</c:v>
                </c:pt>
                <c:pt idx="3894" formatCode="General">
                  <c:v>0.27059956675917102</c:v>
                </c:pt>
                <c:pt idx="3895" formatCode="General">
                  <c:v>0.274666363679199</c:v>
                </c:pt>
                <c:pt idx="3896" formatCode="General">
                  <c:v>0.27855803516048999</c:v>
                </c:pt>
                <c:pt idx="3897" formatCode="General">
                  <c:v>0.282263960526975</c:v>
                </c:pt>
                <c:pt idx="3898" formatCode="General">
                  <c:v>0.285768598615527</c:v>
                </c:pt>
                <c:pt idx="3899" formatCode="General">
                  <c:v>0.289011825125498</c:v>
                </c:pt>
                <c:pt idx="3900" formatCode="General">
                  <c:v>0.29203224344420098</c:v>
                </c:pt>
                <c:pt idx="3901" formatCode="General">
                  <c:v>0.29490074178213599</c:v>
                </c:pt>
                <c:pt idx="3902" formatCode="General">
                  <c:v>0.29728114217469398</c:v>
                </c:pt>
                <c:pt idx="3903" formatCode="General">
                  <c:v>0.29902734098429701</c:v>
                </c:pt>
                <c:pt idx="3904" formatCode="General">
                  <c:v>0.30067840312745397</c:v>
                </c:pt>
                <c:pt idx="3905" formatCode="General">
                  <c:v>0.302400595145979</c:v>
                </c:pt>
                <c:pt idx="3906" formatCode="General">
                  <c:v>0.30425570537292201</c:v>
                </c:pt>
                <c:pt idx="3907" formatCode="General">
                  <c:v>0.30621189886439598</c:v>
                </c:pt>
                <c:pt idx="3908" formatCode="General">
                  <c:v>0.308361374284566</c:v>
                </c:pt>
                <c:pt idx="3909" formatCode="General">
                  <c:v>0.31091760300106203</c:v>
                </c:pt>
                <c:pt idx="3910" formatCode="General">
                  <c:v>0.31404261239049902</c:v>
                </c:pt>
                <c:pt idx="3911" formatCode="General">
                  <c:v>0.31780658203474799</c:v>
                </c:pt>
                <c:pt idx="3912" formatCode="General">
                  <c:v>0.322120685553555</c:v>
                </c:pt>
                <c:pt idx="3913" formatCode="General">
                  <c:v>0.326445056831006</c:v>
                </c:pt>
                <c:pt idx="3914" formatCode="General">
                  <c:v>0.33076000290395502</c:v>
                </c:pt>
                <c:pt idx="3915" formatCode="General">
                  <c:v>0.33536613159720802</c:v>
                </c:pt>
                <c:pt idx="3916" formatCode="General">
                  <c:v>0.34004744761738998</c:v>
                </c:pt>
                <c:pt idx="3917" formatCode="General">
                  <c:v>0.34466959349223703</c:v>
                </c:pt>
                <c:pt idx="3918" formatCode="General">
                  <c:v>0.34900526268213899</c:v>
                </c:pt>
                <c:pt idx="3919" formatCode="General">
                  <c:v>0.35282159801598201</c:v>
                </c:pt>
                <c:pt idx="3920" formatCode="General">
                  <c:v>0.356045082517359</c:v>
                </c:pt>
                <c:pt idx="3921" formatCode="General">
                  <c:v>0.35856673568237901</c:v>
                </c:pt>
                <c:pt idx="3922" formatCode="General">
                  <c:v>0.36032089354501601</c:v>
                </c:pt>
                <c:pt idx="3923" formatCode="General">
                  <c:v>0.361325108331089</c:v>
                </c:pt>
                <c:pt idx="3924" formatCode="General">
                  <c:v>0.36118041587805599</c:v>
                </c:pt>
                <c:pt idx="3925" formatCode="General">
                  <c:v>0.35962388778621202</c:v>
                </c:pt>
                <c:pt idx="3926" formatCode="General">
                  <c:v>0.35678481324355199</c:v>
                </c:pt>
                <c:pt idx="3927" formatCode="General">
                  <c:v>0.35282396931356302</c:v>
                </c:pt>
                <c:pt idx="3928" formatCode="General">
                  <c:v>0.34785309568456602</c:v>
                </c:pt>
                <c:pt idx="3929" formatCode="General">
                  <c:v>0.34237282493624199</c:v>
                </c:pt>
                <c:pt idx="3930" formatCode="General">
                  <c:v>0.33674026512668398</c:v>
                </c:pt>
                <c:pt idx="3931" formatCode="General">
                  <c:v>0.33071386488139598</c:v>
                </c:pt>
                <c:pt idx="3932" formatCode="General">
                  <c:v>0.32428403946490097</c:v>
                </c:pt>
                <c:pt idx="3933" formatCode="General">
                  <c:v>0.317619856217562</c:v>
                </c:pt>
                <c:pt idx="3934" formatCode="General">
                  <c:v>0.31087641418422302</c:v>
                </c:pt>
                <c:pt idx="3935" formatCode="General">
                  <c:v>0.30419011779161498</c:v>
                </c:pt>
                <c:pt idx="3936" formatCode="General">
                  <c:v>0.29764807640852797</c:v>
                </c:pt>
                <c:pt idx="3937" formatCode="General">
                  <c:v>0.29134185036661697</c:v>
                </c:pt>
                <c:pt idx="3938" formatCode="General">
                  <c:v>0.28581150784387299</c:v>
                </c:pt>
                <c:pt idx="3939" formatCode="General">
                  <c:v>0.28127545948042698</c:v>
                </c:pt>
                <c:pt idx="3940" formatCode="General">
                  <c:v>0.277165921033171</c:v>
                </c:pt>
                <c:pt idx="3941" formatCode="General">
                  <c:v>0.27312759010586002</c:v>
                </c:pt>
                <c:pt idx="3942" formatCode="General">
                  <c:v>0.269060390912223</c:v>
                </c:pt>
                <c:pt idx="3943" formatCode="General">
                  <c:v>0.26500085145771901</c:v>
                </c:pt>
                <c:pt idx="3944" formatCode="General">
                  <c:v>0.261031319167005</c:v>
                </c:pt>
                <c:pt idx="3945" formatCode="General">
                  <c:v>0.257219230357566</c:v>
                </c:pt>
                <c:pt idx="3946" formatCode="General">
                  <c:v>0.25359777834866498</c:v>
                </c:pt>
                <c:pt idx="3947" formatCode="General">
                  <c:v>0.25061869763377598</c:v>
                </c:pt>
                <c:pt idx="3948" formatCode="General">
                  <c:v>0.24836759309943901</c:v>
                </c:pt>
                <c:pt idx="3949" formatCode="General">
                  <c:v>0.24632635074699699</c:v>
                </c:pt>
                <c:pt idx="3950" formatCode="General">
                  <c:v>0.244339290372346</c:v>
                </c:pt>
                <c:pt idx="3951" formatCode="General">
                  <c:v>0.242226210095872</c:v>
                </c:pt>
                <c:pt idx="3952" formatCode="General">
                  <c:v>0.23976326815208901</c:v>
                </c:pt>
                <c:pt idx="3953" formatCode="General">
                  <c:v>0.236777602236939</c:v>
                </c:pt>
                <c:pt idx="3954" formatCode="General">
                  <c:v>0.233081571684497</c:v>
                </c:pt>
                <c:pt idx="3955" formatCode="General">
                  <c:v>0.22907765685699999</c:v>
                </c:pt>
                <c:pt idx="3956" formatCode="General">
                  <c:v>0.224902150047117</c:v>
                </c:pt>
                <c:pt idx="3957" formatCode="General">
                  <c:v>0.220150509999574</c:v>
                </c:pt>
                <c:pt idx="3958" formatCode="General">
                  <c:v>0.214845989569353</c:v>
                </c:pt>
                <c:pt idx="3959" formatCode="General">
                  <c:v>0.20915463066187601</c:v>
                </c:pt>
                <c:pt idx="3960" formatCode="General">
                  <c:v>0.20322526936261701</c:v>
                </c:pt>
                <c:pt idx="3961" formatCode="General">
                  <c:v>0.197052990086688</c:v>
                </c:pt>
                <c:pt idx="3962" formatCode="General">
                  <c:v>0.19049258059098401</c:v>
                </c:pt>
                <c:pt idx="3963" formatCode="General">
                  <c:v>0.18348773384995701</c:v>
                </c:pt>
                <c:pt idx="3964" formatCode="General">
                  <c:v>0.176707855695487</c:v>
                </c:pt>
                <c:pt idx="3965" formatCode="General">
                  <c:v>0.170283757518114</c:v>
                </c:pt>
                <c:pt idx="3966" formatCode="General">
                  <c:v>0.16363341026880299</c:v>
                </c:pt>
                <c:pt idx="3967" formatCode="General">
                  <c:v>0.156750284836112</c:v>
                </c:pt>
                <c:pt idx="3968" formatCode="General">
                  <c:v>0.14968611352854599</c:v>
                </c:pt>
                <c:pt idx="3969" formatCode="General">
                  <c:v>0.142403843638685</c:v>
                </c:pt>
                <c:pt idx="3970" formatCode="General">
                  <c:v>0.134889350250461</c:v>
                </c:pt>
                <c:pt idx="3971" formatCode="General">
                  <c:v>0.12716563459246699</c:v>
                </c:pt>
                <c:pt idx="3972" formatCode="General">
                  <c:v>0.119308358698929</c:v>
                </c:pt>
                <c:pt idx="3973" formatCode="General">
                  <c:v>0.111811086805841</c:v>
                </c:pt>
                <c:pt idx="3974" formatCode="General">
                  <c:v>0.104750501271066</c:v>
                </c:pt>
                <c:pt idx="3975" formatCode="General">
                  <c:v>9.7825815936821395E-2</c:v>
                </c:pt>
                <c:pt idx="3976" formatCode="General">
                  <c:v>9.10775423796744E-2</c:v>
                </c:pt>
                <c:pt idx="3977" formatCode="General">
                  <c:v>8.4363323545346897E-2</c:v>
                </c:pt>
                <c:pt idx="3978" formatCode="General">
                  <c:v>7.7457698155548593E-2</c:v>
                </c:pt>
                <c:pt idx="3979" formatCode="General">
                  <c:v>7.0255818188104904E-2</c:v>
                </c:pt>
                <c:pt idx="3980" formatCode="General">
                  <c:v>6.2798993163075995E-2</c:v>
                </c:pt>
                <c:pt idx="3981" formatCode="General">
                  <c:v>5.5244681138010697E-2</c:v>
                </c:pt>
                <c:pt idx="3982" formatCode="General">
                  <c:v>4.8234258571188203E-2</c:v>
                </c:pt>
                <c:pt idx="3983" formatCode="General">
                  <c:v>4.1916597027484501E-2</c:v>
                </c:pt>
                <c:pt idx="3984" formatCode="General">
                  <c:v>3.58502541183097E-2</c:v>
                </c:pt>
                <c:pt idx="3985" formatCode="General">
                  <c:v>2.9930029959422601E-2</c:v>
                </c:pt>
                <c:pt idx="3986" formatCode="General">
                  <c:v>2.4144751601522501E-2</c:v>
                </c:pt>
                <c:pt idx="3987" formatCode="General">
                  <c:v>1.8515743560822299E-2</c:v>
                </c:pt>
                <c:pt idx="3988" formatCode="General">
                  <c:v>1.30068344318753E-2</c:v>
                </c:pt>
                <c:pt idx="3989" formatCode="General">
                  <c:v>7.6383296164651698E-3</c:v>
                </c:pt>
                <c:pt idx="3990" formatCode="General">
                  <c:v>2.9830922449309901E-3</c:v>
                </c:pt>
                <c:pt idx="3991" formatCode="General">
                  <c:v>-9.3975921888856805E-4</c:v>
                </c:pt>
                <c:pt idx="3992" formatCode="General">
                  <c:v>-4.8235527600037596E-3</c:v>
                </c:pt>
                <c:pt idx="3993" formatCode="General">
                  <c:v>-8.8886634704465704E-3</c:v>
                </c:pt>
                <c:pt idx="3994" formatCode="General">
                  <c:v>-1.323381030396E-2</c:v>
                </c:pt>
                <c:pt idx="3995" formatCode="General">
                  <c:v>-1.7972058101129899E-2</c:v>
                </c:pt>
                <c:pt idx="3996" formatCode="General">
                  <c:v>-2.3299688803321499E-2</c:v>
                </c:pt>
                <c:pt idx="3997" formatCode="General">
                  <c:v>-2.9485481345445701E-2</c:v>
                </c:pt>
                <c:pt idx="3998" formatCode="General">
                  <c:v>-3.6650919512435202E-2</c:v>
                </c:pt>
                <c:pt idx="3999" formatCode="General">
                  <c:v>-4.4691906507359498E-2</c:v>
                </c:pt>
                <c:pt idx="4000" formatCode="General">
                  <c:v>-5.3499979818219197E-2</c:v>
                </c:pt>
                <c:pt idx="4001" formatCode="General">
                  <c:v>-6.25825008418774E-2</c:v>
                </c:pt>
                <c:pt idx="4002" formatCode="General">
                  <c:v>-7.1742482867872395E-2</c:v>
                </c:pt>
                <c:pt idx="4003" formatCode="General">
                  <c:v>-8.1179021253860006E-2</c:v>
                </c:pt>
                <c:pt idx="4004" formatCode="General">
                  <c:v>-9.0764368580336596E-2</c:v>
                </c:pt>
                <c:pt idx="4005" formatCode="General">
                  <c:v>-0.10041113177368199</c:v>
                </c:pt>
                <c:pt idx="4006" formatCode="General">
                  <c:v>-0.11006008417661201</c:v>
                </c:pt>
                <c:pt idx="4007" formatCode="General">
                  <c:v>-0.119783285735329</c:v>
                </c:pt>
                <c:pt idx="4008" formatCode="General">
                  <c:v>-0.12972821781874799</c:v>
                </c:pt>
                <c:pt idx="4009" formatCode="General">
                  <c:v>-0.13973232989691101</c:v>
                </c:pt>
                <c:pt idx="4010" formatCode="General">
                  <c:v>-0.149541862734452</c:v>
                </c:pt>
                <c:pt idx="4011" formatCode="General">
                  <c:v>-0.15900792168608599</c:v>
                </c:pt>
                <c:pt idx="4012" formatCode="General">
                  <c:v>-0.16764491017476299</c:v>
                </c:pt>
                <c:pt idx="4013" formatCode="General">
                  <c:v>-0.17541357473188099</c:v>
                </c:pt>
                <c:pt idx="4014" formatCode="General">
                  <c:v>-0.18267948257046401</c:v>
                </c:pt>
                <c:pt idx="4015" formatCode="General">
                  <c:v>-0.18956468320331299</c:v>
                </c:pt>
                <c:pt idx="4016" formatCode="General">
                  <c:v>-0.19623508101801301</c:v>
                </c:pt>
                <c:pt idx="4017" formatCode="General">
                  <c:v>-0.20268758101332501</c:v>
                </c:pt>
                <c:pt idx="4018" formatCode="General">
                  <c:v>-0.20901586558712201</c:v>
                </c:pt>
                <c:pt idx="4019" formatCode="General">
                  <c:v>-0.21549599926340901</c:v>
                </c:pt>
                <c:pt idx="4020" formatCode="General">
                  <c:v>-0.222198139001721</c:v>
                </c:pt>
                <c:pt idx="4021" formatCode="General">
                  <c:v>-0.22905412241957401</c:v>
                </c:pt>
                <c:pt idx="4022" formatCode="General">
                  <c:v>-0.235938993484095</c:v>
                </c:pt>
                <c:pt idx="4023" formatCode="General">
                  <c:v>-0.24227581970217499</c:v>
                </c:pt>
                <c:pt idx="4024" formatCode="General">
                  <c:v>-0.24788925456980301</c:v>
                </c:pt>
                <c:pt idx="4025" formatCode="General">
                  <c:v>-0.25327878446815799</c:v>
                </c:pt>
                <c:pt idx="4026" formatCode="General">
                  <c:v>-0.258830279411845</c:v>
                </c:pt>
                <c:pt idx="4027" formatCode="General">
                  <c:v>-0.26467807497166401</c:v>
                </c:pt>
                <c:pt idx="4028" formatCode="General">
                  <c:v>-0.27051932327852202</c:v>
                </c:pt>
                <c:pt idx="4029" formatCode="General">
                  <c:v>-0.27613226846092698</c:v>
                </c:pt>
                <c:pt idx="4030" formatCode="General">
                  <c:v>-0.28159164285648403</c:v>
                </c:pt>
                <c:pt idx="4031" formatCode="General">
                  <c:v>-0.28697914440672301</c:v>
                </c:pt>
                <c:pt idx="4032" formatCode="General">
                  <c:v>-0.29228973994563601</c:v>
                </c:pt>
                <c:pt idx="4033" formatCode="General">
                  <c:v>-0.29712892163309801</c:v>
                </c:pt>
                <c:pt idx="4034" formatCode="General">
                  <c:v>-0.301347388362252</c:v>
                </c:pt>
                <c:pt idx="4035" formatCode="General">
                  <c:v>-0.305325648626734</c:v>
                </c:pt>
                <c:pt idx="4036" formatCode="General">
                  <c:v>-0.30924513320334501</c:v>
                </c:pt>
                <c:pt idx="4037" formatCode="General">
                  <c:v>-0.313166775704941</c:v>
                </c:pt>
                <c:pt idx="4038" formatCode="General">
                  <c:v>-0.31710665576135499</c:v>
                </c:pt>
                <c:pt idx="4039" formatCode="General">
                  <c:v>-0.32102167654114799</c:v>
                </c:pt>
                <c:pt idx="4040" formatCode="General">
                  <c:v>-0.32486461562483998</c:v>
                </c:pt>
                <c:pt idx="4041" formatCode="General">
                  <c:v>-0.32873149592581302</c:v>
                </c:pt>
                <c:pt idx="4042" formatCode="General">
                  <c:v>-0.332645341568444</c:v>
                </c:pt>
                <c:pt idx="4043" formatCode="General">
                  <c:v>-0.33653764523473201</c:v>
                </c:pt>
                <c:pt idx="4044" formatCode="General">
                  <c:v>-0.34015138253373001</c:v>
                </c:pt>
                <c:pt idx="4045" formatCode="General">
                  <c:v>-0.34326986986900099</c:v>
                </c:pt>
                <c:pt idx="4046" formatCode="General">
                  <c:v>-0.34610862296886202</c:v>
                </c:pt>
                <c:pt idx="4047" formatCode="General">
                  <c:v>-0.34882393447385102</c:v>
                </c:pt>
                <c:pt idx="4048" formatCode="General">
                  <c:v>-0.35147269690282901</c:v>
                </c:pt>
                <c:pt idx="4049" formatCode="General">
                  <c:v>-0.35410431002096399</c:v>
                </c:pt>
                <c:pt idx="4050" formatCode="General">
                  <c:v>-0.35662609399210599</c:v>
                </c:pt>
                <c:pt idx="4051" formatCode="General">
                  <c:v>-0.35895255654509201</c:v>
                </c:pt>
                <c:pt idx="4052" formatCode="General">
                  <c:v>-0.361084378925976</c:v>
                </c:pt>
                <c:pt idx="4053" formatCode="General">
                  <c:v>-0.36301333173863498</c:v>
                </c:pt>
                <c:pt idx="4054" formatCode="General">
                  <c:v>-0.364313702129132</c:v>
                </c:pt>
                <c:pt idx="4055" formatCode="General">
                  <c:v>-0.364731011079028</c:v>
                </c:pt>
                <c:pt idx="4056" formatCode="General">
                  <c:v>-0.36481788777596302</c:v>
                </c:pt>
                <c:pt idx="4057" formatCode="General">
                  <c:v>-0.36510032932814901</c:v>
                </c:pt>
                <c:pt idx="4058" formatCode="General">
                  <c:v>-0.36578944209846498</c:v>
                </c:pt>
                <c:pt idx="4059" formatCode="General">
                  <c:v>-0.366796094578141</c:v>
                </c:pt>
                <c:pt idx="4060" formatCode="General">
                  <c:v>-0.36792612388299401</c:v>
                </c:pt>
                <c:pt idx="4061" formatCode="General">
                  <c:v>-0.36915743240980098</c:v>
                </c:pt>
                <c:pt idx="4062" formatCode="General">
                  <c:v>-0.37042193410853302</c:v>
                </c:pt>
                <c:pt idx="4063" formatCode="General">
                  <c:v>-0.37161313767162801</c:v>
                </c:pt>
                <c:pt idx="4064" formatCode="General">
                  <c:v>-0.37280691482976702</c:v>
                </c:pt>
                <c:pt idx="4065" formatCode="General">
                  <c:v>-0.37376786132490403</c:v>
                </c:pt>
                <c:pt idx="4066" formatCode="General">
                  <c:v>-0.37424991500913901</c:v>
                </c:pt>
                <c:pt idx="4067" formatCode="General">
                  <c:v>-0.374620869668919</c:v>
                </c:pt>
                <c:pt idx="4068" formatCode="General">
                  <c:v>-0.37497220334105702</c:v>
                </c:pt>
                <c:pt idx="4069" formatCode="General">
                  <c:v>-0.37512232930657402</c:v>
                </c:pt>
                <c:pt idx="4070" formatCode="General">
                  <c:v>-0.375056820515272</c:v>
                </c:pt>
                <c:pt idx="4071" formatCode="General">
                  <c:v>-0.37475138698365601</c:v>
                </c:pt>
                <c:pt idx="4072" formatCode="General">
                  <c:v>-0.37428480359400301</c:v>
                </c:pt>
                <c:pt idx="4073" formatCode="General">
                  <c:v>-0.37387038236748499</c:v>
                </c:pt>
                <c:pt idx="4074" formatCode="General">
                  <c:v>-0.37356389801252599</c:v>
                </c:pt>
                <c:pt idx="4075" formatCode="General">
                  <c:v>-0.37287176583644999</c:v>
                </c:pt>
                <c:pt idx="4076" formatCode="General">
                  <c:v>-0.37136383913521998</c:v>
                </c:pt>
                <c:pt idx="4077" formatCode="General">
                  <c:v>-0.36933211782985198</c:v>
                </c:pt>
                <c:pt idx="4078" formatCode="General">
                  <c:v>-0.36711793449000502</c:v>
                </c:pt>
                <c:pt idx="4079" formatCode="General">
                  <c:v>-0.36498779493112299</c:v>
                </c:pt>
                <c:pt idx="4080" formatCode="General">
                  <c:v>-0.36318123693759402</c:v>
                </c:pt>
                <c:pt idx="4081" formatCode="General">
                  <c:v>-0.36162692354202802</c:v>
                </c:pt>
                <c:pt idx="4082" formatCode="General">
                  <c:v>-0.36020360207741903</c:v>
                </c:pt>
                <c:pt idx="4083" formatCode="General">
                  <c:v>-0.35883028815685503</c:v>
                </c:pt>
                <c:pt idx="4084" formatCode="General">
                  <c:v>-0.35751233289953599</c:v>
                </c:pt>
                <c:pt idx="4085" formatCode="General">
                  <c:v>-0.35587123216963501</c:v>
                </c:pt>
                <c:pt idx="4086" formatCode="General">
                  <c:v>-0.35326955981913499</c:v>
                </c:pt>
                <c:pt idx="4087" formatCode="General">
                  <c:v>-0.34984029055955801</c:v>
                </c:pt>
                <c:pt idx="4088" formatCode="General">
                  <c:v>-0.34588718378531302</c:v>
                </c:pt>
                <c:pt idx="4089" formatCode="General">
                  <c:v>-0.341415992255372</c:v>
                </c:pt>
                <c:pt idx="4090" formatCode="General">
                  <c:v>-0.33646085200402998</c:v>
                </c:pt>
                <c:pt idx="4091" formatCode="General">
                  <c:v>-0.331082940162018</c:v>
                </c:pt>
                <c:pt idx="4092" formatCode="General">
                  <c:v>-0.32547320727571899</c:v>
                </c:pt>
                <c:pt idx="4093" formatCode="General">
                  <c:v>-0.31992282403261502</c:v>
                </c:pt>
                <c:pt idx="4094" formatCode="General">
                  <c:v>-0.31472780599214001</c:v>
                </c:pt>
                <c:pt idx="4095" formatCode="General">
                  <c:v>-0.30977937703431402</c:v>
                </c:pt>
                <c:pt idx="4096" formatCode="General">
                  <c:v>-0.30477740148374999</c:v>
                </c:pt>
                <c:pt idx="4097" formatCode="General">
                  <c:v>-0.29988804720074902</c:v>
                </c:pt>
                <c:pt idx="4098" formatCode="General">
                  <c:v>-0.29534092244437699</c:v>
                </c:pt>
                <c:pt idx="4099" formatCode="General">
                  <c:v>-0.291129658151069</c:v>
                </c:pt>
                <c:pt idx="4100" formatCode="General">
                  <c:v>-0.28717495456955</c:v>
                </c:pt>
                <c:pt idx="4101" formatCode="General">
                  <c:v>-0.28348712852961799</c:v>
                </c:pt>
                <c:pt idx="4102" formatCode="General">
                  <c:v>-0.28015960717254701</c:v>
                </c:pt>
                <c:pt idx="4103" formatCode="General">
                  <c:v>-0.27703392476997502</c:v>
                </c:pt>
                <c:pt idx="4104" formatCode="General">
                  <c:v>-0.27390366829011198</c:v>
                </c:pt>
                <c:pt idx="4105" formatCode="General">
                  <c:v>-0.270413550475056</c:v>
                </c:pt>
                <c:pt idx="4106" formatCode="General">
                  <c:v>-0.26626411360721403</c:v>
                </c:pt>
                <c:pt idx="4107" formatCode="General">
                  <c:v>-0.26197302570844799</c:v>
                </c:pt>
                <c:pt idx="4108" formatCode="General">
                  <c:v>-0.25798861721532101</c:v>
                </c:pt>
                <c:pt idx="4109" formatCode="General">
                  <c:v>-0.25413783052610001</c:v>
                </c:pt>
                <c:pt idx="4110" formatCode="General">
                  <c:v>-0.25031545122844001</c:v>
                </c:pt>
                <c:pt idx="4111" formatCode="General">
                  <c:v>-0.24653360302174901</c:v>
                </c:pt>
                <c:pt idx="4112" formatCode="General">
                  <c:v>-0.24282383571960001</c:v>
                </c:pt>
                <c:pt idx="4113" formatCode="General">
                  <c:v>-0.23913443950896801</c:v>
                </c:pt>
                <c:pt idx="4114" formatCode="General">
                  <c:v>-0.23529462709999699</c:v>
                </c:pt>
                <c:pt idx="4115" formatCode="General">
                  <c:v>-0.23086684077387501</c:v>
                </c:pt>
                <c:pt idx="4116" formatCode="General">
                  <c:v>-0.225523910520536</c:v>
                </c:pt>
                <c:pt idx="4117" formatCode="General">
                  <c:v>-0.219533332999962</c:v>
                </c:pt>
                <c:pt idx="4118" formatCode="General">
                  <c:v>-0.21306781731466001</c:v>
                </c:pt>
                <c:pt idx="4119" formatCode="General">
                  <c:v>-0.20604045835236101</c:v>
                </c:pt>
                <c:pt idx="4120" formatCode="General">
                  <c:v>-0.19836074591862199</c:v>
                </c:pt>
                <c:pt idx="4121" formatCode="General">
                  <c:v>-0.189912433194075</c:v>
                </c:pt>
                <c:pt idx="4122" formatCode="General">
                  <c:v>-0.180725723557318</c:v>
                </c:pt>
                <c:pt idx="4123" formatCode="General">
                  <c:v>-0.17094936802469199</c:v>
                </c:pt>
                <c:pt idx="4124" formatCode="General">
                  <c:v>-0.16074969695232499</c:v>
                </c:pt>
                <c:pt idx="4125" formatCode="General">
                  <c:v>-0.14992824192359</c:v>
                </c:pt>
                <c:pt idx="4126" formatCode="General">
                  <c:v>-0.138388443487274</c:v>
                </c:pt>
                <c:pt idx="4127" formatCode="General">
                  <c:v>-0.12670722902864101</c:v>
                </c:pt>
                <c:pt idx="4128" formatCode="General">
                  <c:v>-0.115517539375324</c:v>
                </c:pt>
                <c:pt idx="4129" formatCode="General">
                  <c:v>-0.105150241436669</c:v>
                </c:pt>
                <c:pt idx="4130" formatCode="General">
                  <c:v>-9.5510201531210301E-2</c:v>
                </c:pt>
                <c:pt idx="4131" formatCode="General">
                  <c:v>-8.6457173555564801E-2</c:v>
                </c:pt>
                <c:pt idx="4132" formatCode="General">
                  <c:v>-7.7946407059411194E-2</c:v>
                </c:pt>
                <c:pt idx="4133" formatCode="General">
                  <c:v>-6.9869699510890906E-2</c:v>
                </c:pt>
                <c:pt idx="4134" formatCode="General">
                  <c:v>-6.2182225788696699E-2</c:v>
                </c:pt>
                <c:pt idx="4135" formatCode="General">
                  <c:v>-5.43321290932436E-2</c:v>
                </c:pt>
                <c:pt idx="4136" formatCode="General">
                  <c:v>-4.5815187956221602E-2</c:v>
                </c:pt>
                <c:pt idx="4137" formatCode="General">
                  <c:v>-3.6896537704161299E-2</c:v>
                </c:pt>
                <c:pt idx="4138" formatCode="General">
                  <c:v>-2.7689234372283499E-2</c:v>
                </c:pt>
                <c:pt idx="4139" formatCode="General">
                  <c:v>-1.7984979921592498E-2</c:v>
                </c:pt>
                <c:pt idx="4140" formatCode="General">
                  <c:v>-7.66508062792879E-3</c:v>
                </c:pt>
                <c:pt idx="4141" formatCode="General">
                  <c:v>3.24581702623861E-3</c:v>
                </c:pt>
                <c:pt idx="4142" formatCode="General">
                  <c:v>1.4583444550186699E-2</c:v>
                </c:pt>
                <c:pt idx="4143" formatCode="General">
                  <c:v>2.6056812924927501E-2</c:v>
                </c:pt>
                <c:pt idx="4144" formatCode="General">
                  <c:v>3.7384993270912603E-2</c:v>
                </c:pt>
                <c:pt idx="4145" formatCode="General">
                  <c:v>4.8992661340784997E-2</c:v>
                </c:pt>
                <c:pt idx="4146" formatCode="General">
                  <c:v>6.0976676419784798E-2</c:v>
                </c:pt>
                <c:pt idx="4147" formatCode="General">
                  <c:v>7.26131896542236E-2</c:v>
                </c:pt>
                <c:pt idx="4148" formatCode="General">
                  <c:v>8.3522920245934704E-2</c:v>
                </c:pt>
                <c:pt idx="4149" formatCode="General">
                  <c:v>9.3531507331626601E-2</c:v>
                </c:pt>
                <c:pt idx="4150" formatCode="General">
                  <c:v>0.10268256535388801</c:v>
                </c:pt>
                <c:pt idx="4151" formatCode="General">
                  <c:v>0.11127198469341899</c:v>
                </c:pt>
                <c:pt idx="4152" formatCode="General">
                  <c:v>0.119465546824313</c:v>
                </c:pt>
                <c:pt idx="4153" formatCode="General">
                  <c:v>0.12719587576216701</c:v>
                </c:pt>
                <c:pt idx="4154" formatCode="General">
                  <c:v>0.134450317334293</c:v>
                </c:pt>
                <c:pt idx="4155" formatCode="General">
                  <c:v>0.14188143445791199</c:v>
                </c:pt>
                <c:pt idx="4156" formatCode="General">
                  <c:v>0.14973272614229599</c:v>
                </c:pt>
                <c:pt idx="4157" formatCode="General">
                  <c:v>0.15751159329509401</c:v>
                </c:pt>
                <c:pt idx="4158" formatCode="General">
                  <c:v>0.16517085823953501</c:v>
                </c:pt>
                <c:pt idx="4159" formatCode="General">
                  <c:v>0.17277719126559901</c:v>
                </c:pt>
                <c:pt idx="4160" formatCode="General">
                  <c:v>0.18039250266585599</c:v>
                </c:pt>
                <c:pt idx="4161" formatCode="General">
                  <c:v>0.18813349157797499</c:v>
                </c:pt>
                <c:pt idx="4162" formatCode="General">
                  <c:v>0.196020774070649</c:v>
                </c:pt>
                <c:pt idx="4163" formatCode="General">
                  <c:v>0.20393091898521501</c:v>
                </c:pt>
                <c:pt idx="4164" formatCode="General">
                  <c:v>0.21183309303580999</c:v>
                </c:pt>
                <c:pt idx="4165" formatCode="General">
                  <c:v>0.220272652123183</c:v>
                </c:pt>
                <c:pt idx="4166" formatCode="General">
                  <c:v>0.229126903542341</c:v>
                </c:pt>
                <c:pt idx="4167" formatCode="General">
                  <c:v>0.237668349998124</c:v>
                </c:pt>
                <c:pt idx="4168" formatCode="General">
                  <c:v>0.245722120185558</c:v>
                </c:pt>
                <c:pt idx="4169" formatCode="General">
                  <c:v>0.25321443559509799</c:v>
                </c:pt>
                <c:pt idx="4170" formatCode="General">
                  <c:v>0.26030540872052998</c:v>
                </c:pt>
                <c:pt idx="4171" formatCode="General">
                  <c:v>0.26710817437138801</c:v>
                </c:pt>
                <c:pt idx="4172" formatCode="General">
                  <c:v>0.27355521647146003</c:v>
                </c:pt>
                <c:pt idx="4173" formatCode="General">
                  <c:v>0.27969956800687401</c:v>
                </c:pt>
                <c:pt idx="4174" formatCode="General">
                  <c:v>0.28577276749484898</c:v>
                </c:pt>
                <c:pt idx="4175" formatCode="General">
                  <c:v>0.29225271097619598</c:v>
                </c:pt>
                <c:pt idx="4176" formatCode="General">
                  <c:v>0.29881314485220101</c:v>
                </c:pt>
                <c:pt idx="4177" formatCode="General">
                  <c:v>0.30446142133969001</c:v>
                </c:pt>
                <c:pt idx="4178" formatCode="General">
                  <c:v>0.30984974685790501</c:v>
                </c:pt>
                <c:pt idx="4179" formatCode="General">
                  <c:v>0.31559112771213299</c:v>
                </c:pt>
                <c:pt idx="4180" formatCode="General">
                  <c:v>0.32118522066303201</c:v>
                </c:pt>
                <c:pt idx="4181" formatCode="General">
                  <c:v>0.32653503696137198</c:v>
                </c:pt>
                <c:pt idx="4182" formatCode="General">
                  <c:v>0.33171675782293403</c:v>
                </c:pt>
                <c:pt idx="4183" formatCode="General">
                  <c:v>0.33668598540921302</c:v>
                </c:pt>
                <c:pt idx="4184" formatCode="General">
                  <c:v>0.34157854646034502</c:v>
                </c:pt>
                <c:pt idx="4185" formatCode="General">
                  <c:v>0.34717005681617502</c:v>
                </c:pt>
                <c:pt idx="4186" formatCode="General">
                  <c:v>0.353391345985065</c:v>
                </c:pt>
                <c:pt idx="4187" formatCode="General">
                  <c:v>0.35956568134886002</c:v>
                </c:pt>
                <c:pt idx="4188" formatCode="General">
                  <c:v>0.36557638136373199</c:v>
                </c:pt>
                <c:pt idx="4189" formatCode="General">
                  <c:v>0.37137274231665302</c:v>
                </c:pt>
                <c:pt idx="4190" formatCode="General">
                  <c:v>0.37699590005167199</c:v>
                </c:pt>
                <c:pt idx="4191" formatCode="General">
                  <c:v>0.38237361728066899</c:v>
                </c:pt>
                <c:pt idx="4192" formatCode="General">
                  <c:v>0.38725784242023198</c:v>
                </c:pt>
                <c:pt idx="4193" formatCode="General">
                  <c:v>0.39135623638043998</c:v>
                </c:pt>
                <c:pt idx="4194" formatCode="General">
                  <c:v>0.39470782629875301</c:v>
                </c:pt>
                <c:pt idx="4195" formatCode="General">
                  <c:v>0.39777637647188202</c:v>
                </c:pt>
                <c:pt idx="4196" formatCode="General">
                  <c:v>0.40052662255224802</c:v>
                </c:pt>
                <c:pt idx="4197" formatCode="General">
                  <c:v>0.40270583753341899</c:v>
                </c:pt>
                <c:pt idx="4198" formatCode="General">
                  <c:v>0.40450762506053101</c:v>
                </c:pt>
                <c:pt idx="4199" formatCode="General">
                  <c:v>0.40599151181821302</c:v>
                </c:pt>
                <c:pt idx="4200" formatCode="General">
                  <c:v>0.407093495619816</c:v>
                </c:pt>
                <c:pt idx="4201" formatCode="General">
                  <c:v>0.40783971776414601</c:v>
                </c:pt>
                <c:pt idx="4202" formatCode="General">
                  <c:v>0.40826176197424602</c:v>
                </c:pt>
                <c:pt idx="4203" formatCode="General">
                  <c:v>0.40827765161475199</c:v>
                </c:pt>
                <c:pt idx="4204" formatCode="General">
                  <c:v>0.408085295552995</c:v>
                </c:pt>
                <c:pt idx="4205" formatCode="General">
                  <c:v>0.40831790074435398</c:v>
                </c:pt>
                <c:pt idx="4206" formatCode="General">
                  <c:v>0.408587858236521</c:v>
                </c:pt>
                <c:pt idx="4207" formatCode="General">
                  <c:v>0.40839811217579097</c:v>
                </c:pt>
                <c:pt idx="4208" formatCode="General">
                  <c:v>0.408647397509452</c:v>
                </c:pt>
                <c:pt idx="4209" formatCode="General">
                  <c:v>0.40955397060652898</c:v>
                </c:pt>
                <c:pt idx="4210" formatCode="General">
                  <c:v>0.41076432269058499</c:v>
                </c:pt>
                <c:pt idx="4211" formatCode="General">
                  <c:v>0.41219140252374298</c:v>
                </c:pt>
                <c:pt idx="4212" formatCode="General">
                  <c:v>0.41354155887925098</c:v>
                </c:pt>
                <c:pt idx="4213" formatCode="General">
                  <c:v>0.41468330838002398</c:v>
                </c:pt>
                <c:pt idx="4214" formatCode="General">
                  <c:v>0.41592383545541001</c:v>
                </c:pt>
                <c:pt idx="4215" formatCode="General">
                  <c:v>0.417589932728339</c:v>
                </c:pt>
                <c:pt idx="4216" formatCode="General">
                  <c:v>0.419212840055882</c:v>
                </c:pt>
                <c:pt idx="4217" formatCode="General">
                  <c:v>0.42032850855500198</c:v>
                </c:pt>
                <c:pt idx="4218" formatCode="General">
                  <c:v>0.42091768214199798</c:v>
                </c:pt>
                <c:pt idx="4219" formatCode="General">
                  <c:v>0.42093233733894497</c:v>
                </c:pt>
                <c:pt idx="4220" formatCode="General">
                  <c:v>0.420296412183987</c:v>
                </c:pt>
                <c:pt idx="4221" formatCode="General">
                  <c:v>0.41898295625276399</c:v>
                </c:pt>
                <c:pt idx="4222" formatCode="General">
                  <c:v>0.41707703829328302</c:v>
                </c:pt>
                <c:pt idx="4223" formatCode="General">
                  <c:v>0.41467706203760801</c:v>
                </c:pt>
                <c:pt idx="4224" formatCode="General">
                  <c:v>0.41188547202375497</c:v>
                </c:pt>
                <c:pt idx="4225" formatCode="General">
                  <c:v>0.40865791075306701</c:v>
                </c:pt>
                <c:pt idx="4226" formatCode="General">
                  <c:v>0.40540722101341298</c:v>
                </c:pt>
                <c:pt idx="4227" formatCode="General">
                  <c:v>0.402670734979863</c:v>
                </c:pt>
                <c:pt idx="4228" formatCode="General">
                  <c:v>0.40007304085877599</c:v>
                </c:pt>
                <c:pt idx="4229" formatCode="General">
                  <c:v>0.396878269946218</c:v>
                </c:pt>
                <c:pt idx="4230" formatCode="General">
                  <c:v>0.39318913371052</c:v>
                </c:pt>
                <c:pt idx="4231" formatCode="General">
                  <c:v>0.38985603605053898</c:v>
                </c:pt>
                <c:pt idx="4232" formatCode="General">
                  <c:v>0.386827443455734</c:v>
                </c:pt>
                <c:pt idx="4233" formatCode="General">
                  <c:v>0.38361111174398999</c:v>
                </c:pt>
                <c:pt idx="4234" formatCode="General">
                  <c:v>0.38007051629288702</c:v>
                </c:pt>
                <c:pt idx="4235" formatCode="General">
                  <c:v>0.37610770898148799</c:v>
                </c:pt>
                <c:pt idx="4236" formatCode="General">
                  <c:v>0.37180382362433501</c:v>
                </c:pt>
                <c:pt idx="4237" formatCode="General">
                  <c:v>0.36718735928117902</c:v>
                </c:pt>
                <c:pt idx="4238" formatCode="General">
                  <c:v>0.36256800567342301</c:v>
                </c:pt>
                <c:pt idx="4239" formatCode="General">
                  <c:v>0.35833849730341899</c:v>
                </c:pt>
                <c:pt idx="4240" formatCode="General">
                  <c:v>0.35370996366111801</c:v>
                </c:pt>
                <c:pt idx="4241" formatCode="General">
                  <c:v>0.34816413066992202</c:v>
                </c:pt>
                <c:pt idx="4242" formatCode="General">
                  <c:v>0.34235655266646497</c:v>
                </c:pt>
                <c:pt idx="4243" formatCode="General">
                  <c:v>0.33642761791547199</c:v>
                </c:pt>
                <c:pt idx="4244" formatCode="General">
                  <c:v>0.330266675535969</c:v>
                </c:pt>
                <c:pt idx="4245" formatCode="General">
                  <c:v>0.32392469765139498</c:v>
                </c:pt>
                <c:pt idx="4246" formatCode="General">
                  <c:v>0.317358268885574</c:v>
                </c:pt>
                <c:pt idx="4247" formatCode="General">
                  <c:v>0.31058895834204397</c:v>
                </c:pt>
                <c:pt idx="4248" formatCode="General">
                  <c:v>0.30353176477621102</c:v>
                </c:pt>
                <c:pt idx="4249" formatCode="General">
                  <c:v>0.296054808760842</c:v>
                </c:pt>
                <c:pt idx="4250" formatCode="General">
                  <c:v>0.28864094255715</c:v>
                </c:pt>
                <c:pt idx="4251" formatCode="General">
                  <c:v>0.28176258266186299</c:v>
                </c:pt>
                <c:pt idx="4252" formatCode="General">
                  <c:v>0.27506230187488001</c:v>
                </c:pt>
                <c:pt idx="4253" formatCode="General">
                  <c:v>0.26817970147389297</c:v>
                </c:pt>
                <c:pt idx="4254" formatCode="General">
                  <c:v>0.26102075531369801</c:v>
                </c:pt>
                <c:pt idx="4255" formatCode="General">
                  <c:v>0.253540768246583</c:v>
                </c:pt>
                <c:pt idx="4256" formatCode="General">
                  <c:v>0.245793202997281</c:v>
                </c:pt>
                <c:pt idx="4257" formatCode="General">
                  <c:v>0.23781678611132101</c:v>
                </c:pt>
                <c:pt idx="4258" formatCode="General">
                  <c:v>0.22961755885109</c:v>
                </c:pt>
                <c:pt idx="4259" formatCode="General">
                  <c:v>0.22123437117019401</c:v>
                </c:pt>
                <c:pt idx="4260" formatCode="General">
                  <c:v>0.21265969193356199</c:v>
                </c:pt>
                <c:pt idx="4261" formatCode="General">
                  <c:v>0.20379692494742499</c:v>
                </c:pt>
                <c:pt idx="4262" formatCode="General">
                  <c:v>0.19509305328489501</c:v>
                </c:pt>
                <c:pt idx="4263" formatCode="General">
                  <c:v>0.187071231796204</c:v>
                </c:pt>
                <c:pt idx="4264" formatCode="General">
                  <c:v>0.17937783067213101</c:v>
                </c:pt>
                <c:pt idx="4265" formatCode="General">
                  <c:v>0.17175425214249701</c:v>
                </c:pt>
                <c:pt idx="4266" formatCode="General">
                  <c:v>0.16429865256694201</c:v>
                </c:pt>
                <c:pt idx="4267" formatCode="General">
                  <c:v>0.15695138974978501</c:v>
                </c:pt>
                <c:pt idx="4268" formatCode="General">
                  <c:v>0.14954784903030899</c:v>
                </c:pt>
                <c:pt idx="4269" formatCode="General">
                  <c:v>0.14187134689089601</c:v>
                </c:pt>
                <c:pt idx="4270" formatCode="General">
                  <c:v>0.13377645465878199</c:v>
                </c:pt>
                <c:pt idx="4271" formatCode="General">
                  <c:v>0.12511564892013499</c:v>
                </c:pt>
                <c:pt idx="4272" formatCode="General">
                  <c:v>0.115806530944292</c:v>
                </c:pt>
                <c:pt idx="4273" formatCode="General">
                  <c:v>0.105979170600063</c:v>
                </c:pt>
                <c:pt idx="4274" formatCode="General">
                  <c:v>9.5878401376570402E-2</c:v>
                </c:pt>
                <c:pt idx="4275" formatCode="General">
                  <c:v>8.6179478568464807E-2</c:v>
                </c:pt>
                <c:pt idx="4276" formatCode="General">
                  <c:v>7.7458615348187404E-2</c:v>
                </c:pt>
                <c:pt idx="4277" formatCode="General">
                  <c:v>6.9320040404456995E-2</c:v>
                </c:pt>
                <c:pt idx="4278" formatCode="General">
                  <c:v>6.1346467308196699E-2</c:v>
                </c:pt>
                <c:pt idx="4279" formatCode="General">
                  <c:v>5.3540741228247701E-2</c:v>
                </c:pt>
                <c:pt idx="4280" formatCode="General">
                  <c:v>4.5858542706037002E-2</c:v>
                </c:pt>
                <c:pt idx="4281" formatCode="General">
                  <c:v>3.8208009385771902E-2</c:v>
                </c:pt>
                <c:pt idx="4282" formatCode="General">
                  <c:v>3.0435799338639598E-2</c:v>
                </c:pt>
                <c:pt idx="4283" formatCode="General">
                  <c:v>2.2406525718380799E-2</c:v>
                </c:pt>
                <c:pt idx="4284" formatCode="General">
                  <c:v>1.42205298452953E-2</c:v>
                </c:pt>
                <c:pt idx="4285" formatCode="General">
                  <c:v>6.0294570537629804E-3</c:v>
                </c:pt>
                <c:pt idx="4286" formatCode="General">
                  <c:v>-2.1988754858785898E-3</c:v>
                </c:pt>
                <c:pt idx="4287" formatCode="General">
                  <c:v>-1.0505798744944299E-2</c:v>
                </c:pt>
                <c:pt idx="4288" formatCode="General">
                  <c:v>-1.90098085925023E-2</c:v>
                </c:pt>
                <c:pt idx="4289" formatCode="General">
                  <c:v>-2.7512163552750098E-2</c:v>
                </c:pt>
                <c:pt idx="4290" formatCode="General">
                  <c:v>-3.5612245078417197E-2</c:v>
                </c:pt>
                <c:pt idx="4291" formatCode="General">
                  <c:v>-4.3595134327626503E-2</c:v>
                </c:pt>
                <c:pt idx="4292" formatCode="General">
                  <c:v>-5.1681852989620303E-2</c:v>
                </c:pt>
                <c:pt idx="4293" formatCode="General">
                  <c:v>-5.9750698581718803E-2</c:v>
                </c:pt>
                <c:pt idx="4294" formatCode="General">
                  <c:v>-6.7819692848992197E-2</c:v>
                </c:pt>
                <c:pt idx="4295" formatCode="General">
                  <c:v>-7.5884841098891695E-2</c:v>
                </c:pt>
                <c:pt idx="4296" formatCode="General">
                  <c:v>-8.39263001343038E-2</c:v>
                </c:pt>
                <c:pt idx="4297" formatCode="General">
                  <c:v>-9.1933508931511601E-2</c:v>
                </c:pt>
                <c:pt idx="4298" formatCode="General">
                  <c:v>-9.9915262730584098E-2</c:v>
                </c:pt>
                <c:pt idx="4299" formatCode="General">
                  <c:v>-0.10779790720177999</c:v>
                </c:pt>
                <c:pt idx="4300" formatCode="General">
                  <c:v>-0.115610873656011</c:v>
                </c:pt>
                <c:pt idx="4301" formatCode="General">
                  <c:v>-0.123495688227165</c:v>
                </c:pt>
                <c:pt idx="4302" formatCode="General">
                  <c:v>-0.13147279585962601</c:v>
                </c:pt>
                <c:pt idx="4303" formatCode="General">
                  <c:v>-0.13916792676967399</c:v>
                </c:pt>
                <c:pt idx="4304" formatCode="General">
                  <c:v>-0.14610499624283199</c:v>
                </c:pt>
                <c:pt idx="4305" formatCode="General">
                  <c:v>-0.15258631099398201</c:v>
                </c:pt>
                <c:pt idx="4306" formatCode="General">
                  <c:v>-0.15899030725669699</c:v>
                </c:pt>
                <c:pt idx="4307" formatCode="General">
                  <c:v>-0.165362279217732</c:v>
                </c:pt>
                <c:pt idx="4308" formatCode="General">
                  <c:v>-0.171928847459421</c:v>
                </c:pt>
                <c:pt idx="4309" formatCode="General">
                  <c:v>-0.178797711717951</c:v>
                </c:pt>
                <c:pt idx="4310" formatCode="General">
                  <c:v>-0.185878797966056</c:v>
                </c:pt>
                <c:pt idx="4311" formatCode="General">
                  <c:v>-0.19319315611919299</c:v>
                </c:pt>
                <c:pt idx="4312" formatCode="General">
                  <c:v>-0.20080949605544601</c:v>
                </c:pt>
                <c:pt idx="4313" formatCode="General">
                  <c:v>-0.20855818836335299</c:v>
                </c:pt>
                <c:pt idx="4314" formatCode="General">
                  <c:v>-0.21624216963554099</c:v>
                </c:pt>
                <c:pt idx="4315" formatCode="General">
                  <c:v>-0.22349043155616999</c:v>
                </c:pt>
                <c:pt idx="4316" formatCode="General">
                  <c:v>-0.22979465877042701</c:v>
                </c:pt>
                <c:pt idx="4317" formatCode="General">
                  <c:v>-0.23543036181874399</c:v>
                </c:pt>
                <c:pt idx="4318" formatCode="General">
                  <c:v>-0.24083903002030799</c:v>
                </c:pt>
                <c:pt idx="4319" formatCode="General">
                  <c:v>-0.246104857973374</c:v>
                </c:pt>
                <c:pt idx="4320" formatCode="General">
                  <c:v>-0.25133201396869798</c:v>
                </c:pt>
                <c:pt idx="4321" formatCode="General">
                  <c:v>-0.25647380156267302</c:v>
                </c:pt>
                <c:pt idx="4322" formatCode="General">
                  <c:v>-0.26152916863746101</c:v>
                </c:pt>
                <c:pt idx="4323" formatCode="General">
                  <c:v>-0.26653978453264299</c:v>
                </c:pt>
                <c:pt idx="4324" formatCode="General">
                  <c:v>-0.27156432838605599</c:v>
                </c:pt>
                <c:pt idx="4325" formatCode="General">
                  <c:v>-0.27653352739543402</c:v>
                </c:pt>
                <c:pt idx="4326" formatCode="General">
                  <c:v>-0.28119258790380203</c:v>
                </c:pt>
                <c:pt idx="4327" formatCode="General">
                  <c:v>-0.28593611483472298</c:v>
                </c:pt>
                <c:pt idx="4328" formatCode="General">
                  <c:v>-0.29132496938792601</c:v>
                </c:pt>
                <c:pt idx="4329" formatCode="General">
                  <c:v>-0.29730642235088001</c:v>
                </c:pt>
                <c:pt idx="4330" formatCode="General">
                  <c:v>-0.30370439609900102</c:v>
                </c:pt>
                <c:pt idx="4331" formatCode="General">
                  <c:v>-0.31031435401437901</c:v>
                </c:pt>
                <c:pt idx="4332" formatCode="General">
                  <c:v>-0.31688544789605599</c:v>
                </c:pt>
                <c:pt idx="4333" formatCode="General">
                  <c:v>-0.32322674857622502</c:v>
                </c:pt>
                <c:pt idx="4334" formatCode="General">
                  <c:v>-0.32926411830506702</c:v>
                </c:pt>
                <c:pt idx="4335" formatCode="General">
                  <c:v>-0.33495770839941502</c:v>
                </c:pt>
                <c:pt idx="4336" formatCode="General">
                  <c:v>-0.34007268722907202</c:v>
                </c:pt>
                <c:pt idx="4337" formatCode="General">
                  <c:v>-0.34413889673293302</c:v>
                </c:pt>
                <c:pt idx="4338" formatCode="General">
                  <c:v>-0.34759275026652903</c:v>
                </c:pt>
                <c:pt idx="4339" formatCode="General">
                  <c:v>-0.351276128430975</c:v>
                </c:pt>
                <c:pt idx="4340" formatCode="General">
                  <c:v>-0.35468943224820898</c:v>
                </c:pt>
                <c:pt idx="4341" formatCode="General">
                  <c:v>-0.35784224553619898</c:v>
                </c:pt>
                <c:pt idx="4342" formatCode="General">
                  <c:v>-0.361387313999466</c:v>
                </c:pt>
                <c:pt idx="4343" formatCode="General">
                  <c:v>-0.365331012558614</c:v>
                </c:pt>
                <c:pt idx="4344" formatCode="General">
                  <c:v>-0.36967990855393101</c:v>
                </c:pt>
                <c:pt idx="4345" formatCode="General">
                  <c:v>-0.37431733873710199</c:v>
                </c:pt>
                <c:pt idx="4346" formatCode="General">
                  <c:v>-0.37894759924912702</c:v>
                </c:pt>
                <c:pt idx="4347" formatCode="General">
                  <c:v>-0.382988731130321</c:v>
                </c:pt>
                <c:pt idx="4348" formatCode="General">
                  <c:v>-0.38639901624707801</c:v>
                </c:pt>
                <c:pt idx="4349" formatCode="General">
                  <c:v>-0.38948271976508198</c:v>
                </c:pt>
                <c:pt idx="4350" formatCode="General">
                  <c:v>-0.39218839727593702</c:v>
                </c:pt>
                <c:pt idx="4351" formatCode="General">
                  <c:v>-0.39446029386528603</c:v>
                </c:pt>
                <c:pt idx="4352" formatCode="General">
                  <c:v>-0.39614545452930899</c:v>
                </c:pt>
                <c:pt idx="4353" formatCode="General">
                  <c:v>-0.39707030929265502</c:v>
                </c:pt>
                <c:pt idx="4354" formatCode="General">
                  <c:v>-0.39707029574408798</c:v>
                </c:pt>
                <c:pt idx="4355" formatCode="General">
                  <c:v>-0.39605232689741099</c:v>
                </c:pt>
                <c:pt idx="4356" formatCode="General">
                  <c:v>-0.39373117895472098</c:v>
                </c:pt>
                <c:pt idx="4357" formatCode="General">
                  <c:v>-0.38931618149367297</c:v>
                </c:pt>
                <c:pt idx="4358" formatCode="General">
                  <c:v>-0.38314327465880599</c:v>
                </c:pt>
                <c:pt idx="4359" formatCode="General">
                  <c:v>-0.37628432049524302</c:v>
                </c:pt>
                <c:pt idx="4360" formatCode="General">
                  <c:v>-0.36905554555321102</c:v>
                </c:pt>
                <c:pt idx="4361" formatCode="General">
                  <c:v>-0.36174800675641799</c:v>
                </c:pt>
                <c:pt idx="4362" formatCode="General">
                  <c:v>-0.35461191005368198</c:v>
                </c:pt>
                <c:pt idx="4363" formatCode="General">
                  <c:v>-0.34786044301187202</c:v>
                </c:pt>
                <c:pt idx="4364" formatCode="General">
                  <c:v>-0.34175804075247201</c:v>
                </c:pt>
                <c:pt idx="4365" formatCode="General">
                  <c:v>-0.33634907521428697</c:v>
                </c:pt>
                <c:pt idx="4366" formatCode="General">
                  <c:v>-0.33122863530904101</c:v>
                </c:pt>
                <c:pt idx="4367" formatCode="General">
                  <c:v>-0.32652307343120601</c:v>
                </c:pt>
                <c:pt idx="4368" formatCode="General">
                  <c:v>-0.32266080595671098</c:v>
                </c:pt>
                <c:pt idx="4369" formatCode="General">
                  <c:v>-0.31962813851224697</c:v>
                </c:pt>
                <c:pt idx="4370" formatCode="General">
                  <c:v>-0.31748025932627399</c:v>
                </c:pt>
                <c:pt idx="4371" formatCode="General">
                  <c:v>-0.316202628413222</c:v>
                </c:pt>
                <c:pt idx="4372" formatCode="General">
                  <c:v>-0.315711064048662</c:v>
                </c:pt>
                <c:pt idx="4373" formatCode="General">
                  <c:v>-0.31583737631699799</c:v>
                </c:pt>
                <c:pt idx="4374" formatCode="General">
                  <c:v>-0.31642620250332498</c:v>
                </c:pt>
                <c:pt idx="4375" formatCode="General">
                  <c:v>-0.31739319271834099</c:v>
                </c:pt>
                <c:pt idx="4376" formatCode="General">
                  <c:v>-0.31860864251804499</c:v>
                </c:pt>
                <c:pt idx="4377" formatCode="General">
                  <c:v>-0.31946308904920501</c:v>
                </c:pt>
                <c:pt idx="4378" formatCode="General">
                  <c:v>-0.31974631153022398</c:v>
                </c:pt>
                <c:pt idx="4379" formatCode="General">
                  <c:v>-0.31975159560630501</c:v>
                </c:pt>
                <c:pt idx="4380" formatCode="General">
                  <c:v>-0.319401835440556</c:v>
                </c:pt>
                <c:pt idx="4381" formatCode="General">
                  <c:v>-0.31866850905028699</c:v>
                </c:pt>
                <c:pt idx="4382" formatCode="General">
                  <c:v>-0.31758918533627201</c:v>
                </c:pt>
                <c:pt idx="4383" formatCode="General">
                  <c:v>-0.31614636444836403</c:v>
                </c:pt>
                <c:pt idx="4384" formatCode="General">
                  <c:v>-0.31404904746727902</c:v>
                </c:pt>
                <c:pt idx="4385" formatCode="General">
                  <c:v>-0.31053826355536401</c:v>
                </c:pt>
                <c:pt idx="4386" formatCode="General">
                  <c:v>-0.30566024832723199</c:v>
                </c:pt>
                <c:pt idx="4387" formatCode="General">
                  <c:v>-0.30016070223943597</c:v>
                </c:pt>
                <c:pt idx="4388" formatCode="General">
                  <c:v>-0.29428555054752997</c:v>
                </c:pt>
                <c:pt idx="4389" formatCode="General">
                  <c:v>-0.28820175807844201</c:v>
                </c:pt>
                <c:pt idx="4390" formatCode="General">
                  <c:v>-0.28202171250448199</c:v>
                </c:pt>
                <c:pt idx="4391" formatCode="General">
                  <c:v>-0.27564484478783802</c:v>
                </c:pt>
                <c:pt idx="4392" formatCode="General">
                  <c:v>-0.268551428000884</c:v>
                </c:pt>
                <c:pt idx="4393" formatCode="General">
                  <c:v>-0.26089959211508801</c:v>
                </c:pt>
                <c:pt idx="4394" formatCode="General">
                  <c:v>-0.253318370010016</c:v>
                </c:pt>
                <c:pt idx="4395" formatCode="General">
                  <c:v>-0.245920001704618</c:v>
                </c:pt>
                <c:pt idx="4396" formatCode="General">
                  <c:v>-0.238763132912725</c:v>
                </c:pt>
                <c:pt idx="4397" formatCode="General">
                  <c:v>-0.231890162396725</c:v>
                </c:pt>
                <c:pt idx="4398" formatCode="General">
                  <c:v>-0.22531015714703101</c:v>
                </c:pt>
                <c:pt idx="4399" formatCode="General">
                  <c:v>-0.218593963423001</c:v>
                </c:pt>
                <c:pt idx="4400" formatCode="General">
                  <c:v>-0.21177986161861101</c:v>
                </c:pt>
                <c:pt idx="4401" formatCode="General">
                  <c:v>-0.20528270688111999</c:v>
                </c:pt>
                <c:pt idx="4402" formatCode="General">
                  <c:v>-0.19908070217232299</c:v>
                </c:pt>
                <c:pt idx="4403" formatCode="General">
                  <c:v>-0.19318025237000799</c:v>
                </c:pt>
                <c:pt idx="4404" formatCode="General">
                  <c:v>-0.18769086484080899</c:v>
                </c:pt>
                <c:pt idx="4405" formatCode="General">
                  <c:v>-0.18268430442945599</c:v>
                </c:pt>
                <c:pt idx="4406" formatCode="General">
                  <c:v>-0.178009710400164</c:v>
                </c:pt>
                <c:pt idx="4407" formatCode="General">
                  <c:v>-0.172913918063439</c:v>
                </c:pt>
                <c:pt idx="4408" formatCode="General">
                  <c:v>-0.16718589773661299</c:v>
                </c:pt>
                <c:pt idx="4409" formatCode="General">
                  <c:v>-0.16132439311520599</c:v>
                </c:pt>
                <c:pt idx="4410" formatCode="General">
                  <c:v>-0.15539523568108801</c:v>
                </c:pt>
                <c:pt idx="4411" formatCode="General">
                  <c:v>-0.14949908341255499</c:v>
                </c:pt>
                <c:pt idx="4412" formatCode="General">
                  <c:v>-0.14376476867117199</c:v>
                </c:pt>
                <c:pt idx="4413" formatCode="General">
                  <c:v>-0.138224794998654</c:v>
                </c:pt>
                <c:pt idx="4414" formatCode="General">
                  <c:v>-0.13280591907674</c:v>
                </c:pt>
                <c:pt idx="4415" formatCode="General">
                  <c:v>-0.127366510594598</c:v>
                </c:pt>
                <c:pt idx="4416" formatCode="General">
                  <c:v>-0.12141695190200601</c:v>
                </c:pt>
                <c:pt idx="4417" formatCode="General">
                  <c:v>-0.11493657014315101</c:v>
                </c:pt>
                <c:pt idx="4418" formatCode="General">
                  <c:v>-0.10823095524163601</c:v>
                </c:pt>
                <c:pt idx="4419" formatCode="General">
                  <c:v>-0.10118957325404</c:v>
                </c:pt>
                <c:pt idx="4420" formatCode="General">
                  <c:v>-9.3781331501489498E-2</c:v>
                </c:pt>
                <c:pt idx="4421" formatCode="General">
                  <c:v>-8.5972038191403699E-2</c:v>
                </c:pt>
                <c:pt idx="4422" formatCode="General">
                  <c:v>-7.7835953572749403E-2</c:v>
                </c:pt>
                <c:pt idx="4423" formatCode="General">
                  <c:v>-6.9555007720528902E-2</c:v>
                </c:pt>
                <c:pt idx="4424" formatCode="General">
                  <c:v>-6.1269012017279197E-2</c:v>
                </c:pt>
                <c:pt idx="4425" formatCode="General">
                  <c:v>-5.2973391409400702E-2</c:v>
                </c:pt>
                <c:pt idx="4426" formatCode="General">
                  <c:v>-4.3747525818681798E-2</c:v>
                </c:pt>
                <c:pt idx="4427" formatCode="General">
                  <c:v>-3.3311401311512001E-2</c:v>
                </c:pt>
                <c:pt idx="4428" formatCode="General">
                  <c:v>-2.25034799041447E-2</c:v>
                </c:pt>
                <c:pt idx="4429" formatCode="General">
                  <c:v>-1.1787650506304599E-2</c:v>
                </c:pt>
                <c:pt idx="4430" formatCode="General">
                  <c:v>-1.2672729706346599E-3</c:v>
                </c:pt>
                <c:pt idx="4431" formatCode="General">
                  <c:v>9.4812145313143102E-3</c:v>
                </c:pt>
                <c:pt idx="4432" formatCode="General">
                  <c:v>2.0522002036245799E-2</c:v>
                </c:pt>
                <c:pt idx="4433" formatCode="General">
                  <c:v>3.13765642208522E-2</c:v>
                </c:pt>
                <c:pt idx="4434" formatCode="General">
                  <c:v>4.16711316541854E-2</c:v>
                </c:pt>
                <c:pt idx="4435" formatCode="General">
                  <c:v>5.1330185841321201E-2</c:v>
                </c:pt>
                <c:pt idx="4436" formatCode="General">
                  <c:v>6.0886935907118203E-2</c:v>
                </c:pt>
                <c:pt idx="4437" formatCode="General">
                  <c:v>7.0424958521235398E-2</c:v>
                </c:pt>
                <c:pt idx="4438" formatCode="General">
                  <c:v>7.9515996505418102E-2</c:v>
                </c:pt>
                <c:pt idx="4439" formatCode="General">
                  <c:v>8.7971064011171995E-2</c:v>
                </c:pt>
                <c:pt idx="4440" formatCode="General">
                  <c:v>9.56235777305144E-2</c:v>
                </c:pt>
                <c:pt idx="4441" formatCode="General">
                  <c:v>0.10247473461136999</c:v>
                </c:pt>
                <c:pt idx="4442" formatCode="General">
                  <c:v>0.10854108795284099</c:v>
                </c:pt>
                <c:pt idx="4443" formatCode="General">
                  <c:v>0.113892609753694</c:v>
                </c:pt>
                <c:pt idx="4444" formatCode="General">
                  <c:v>0.118695579210611</c:v>
                </c:pt>
                <c:pt idx="4445" formatCode="General">
                  <c:v>0.12345321896783901</c:v>
                </c:pt>
                <c:pt idx="4446" formatCode="General">
                  <c:v>0.128202032316755</c:v>
                </c:pt>
                <c:pt idx="4447" formatCode="General">
                  <c:v>0.13255968011724401</c:v>
                </c:pt>
                <c:pt idx="4448" formatCode="General">
                  <c:v>0.13661363639704899</c:v>
                </c:pt>
                <c:pt idx="4449" formatCode="General">
                  <c:v>0.14040805880481899</c:v>
                </c:pt>
                <c:pt idx="4450" formatCode="General">
                  <c:v>0.14390453970756001</c:v>
                </c:pt>
                <c:pt idx="4451" formatCode="General">
                  <c:v>0.14723850936018101</c:v>
                </c:pt>
                <c:pt idx="4452" formatCode="General">
                  <c:v>0.15061262780729701</c:v>
                </c:pt>
                <c:pt idx="4453" formatCode="General">
                  <c:v>0.154064804674168</c:v>
                </c:pt>
                <c:pt idx="4454" formatCode="General">
                  <c:v>0.15751504936763799</c:v>
                </c:pt>
                <c:pt idx="4455" formatCode="General">
                  <c:v>0.16142576465715699</c:v>
                </c:pt>
                <c:pt idx="4456" formatCode="General">
                  <c:v>0.16597039353704501</c:v>
                </c:pt>
                <c:pt idx="4457" formatCode="General">
                  <c:v>0.17075718310572499</c:v>
                </c:pt>
                <c:pt idx="4458" formatCode="General">
                  <c:v>0.17575230650250601</c:v>
                </c:pt>
                <c:pt idx="4459" formatCode="General">
                  <c:v>0.180909742774887</c:v>
                </c:pt>
                <c:pt idx="4460" formatCode="General">
                  <c:v>0.186060205892811</c:v>
                </c:pt>
                <c:pt idx="4461" formatCode="General">
                  <c:v>0.19110762803992701</c:v>
                </c:pt>
                <c:pt idx="4462" formatCode="General">
                  <c:v>0.19608388753084799</c:v>
                </c:pt>
                <c:pt idx="4463" formatCode="General">
                  <c:v>0.20147273113290401</c:v>
                </c:pt>
                <c:pt idx="4464" formatCode="General">
                  <c:v>0.20722106909857499</c:v>
                </c:pt>
                <c:pt idx="4465" formatCode="General">
                  <c:v>0.21225077942669099</c:v>
                </c:pt>
                <c:pt idx="4466" formatCode="General">
                  <c:v>0.21697125803627701</c:v>
                </c:pt>
                <c:pt idx="4467" formatCode="General">
                  <c:v>0.22193116399238999</c:v>
                </c:pt>
                <c:pt idx="4468" formatCode="General">
                  <c:v>0.22665659807590999</c:v>
                </c:pt>
                <c:pt idx="4469" formatCode="General">
                  <c:v>0.231036806423668</c:v>
                </c:pt>
                <c:pt idx="4470" formatCode="General">
                  <c:v>0.23509241802734901</c:v>
                </c:pt>
                <c:pt idx="4471" formatCode="General">
                  <c:v>0.23926068739838399</c:v>
                </c:pt>
                <c:pt idx="4472" formatCode="General">
                  <c:v>0.24346418457954699</c:v>
                </c:pt>
                <c:pt idx="4473" formatCode="General">
                  <c:v>0.24727240973793699</c:v>
                </c:pt>
                <c:pt idx="4474" formatCode="General">
                  <c:v>0.250679641518672</c:v>
                </c:pt>
                <c:pt idx="4475" formatCode="General">
                  <c:v>0.25363296367037302</c:v>
                </c:pt>
                <c:pt idx="4476" formatCode="General">
                  <c:v>0.25622604916400599</c:v>
                </c:pt>
                <c:pt idx="4477" formatCode="General">
                  <c:v>0.25851055829361502</c:v>
                </c:pt>
                <c:pt idx="4478" formatCode="General">
                  <c:v>0.26041569737963399</c:v>
                </c:pt>
                <c:pt idx="4479" formatCode="General">
                  <c:v>0.26192894649695603</c:v>
                </c:pt>
                <c:pt idx="4480" formatCode="General">
                  <c:v>0.26353619310600801</c:v>
                </c:pt>
                <c:pt idx="4481" formatCode="General">
                  <c:v>0.26527603306803199</c:v>
                </c:pt>
                <c:pt idx="4482" formatCode="General">
                  <c:v>0.266614852082799</c:v>
                </c:pt>
                <c:pt idx="4483" formatCode="General">
                  <c:v>0.26757456351104097</c:v>
                </c:pt>
                <c:pt idx="4484" formatCode="General">
                  <c:v>0.26819959245091002</c:v>
                </c:pt>
                <c:pt idx="4485" formatCode="General">
                  <c:v>0.26845267416315299</c:v>
                </c:pt>
                <c:pt idx="4486" formatCode="General">
                  <c:v>0.26830007661664701</c:v>
                </c:pt>
                <c:pt idx="4487" formatCode="General">
                  <c:v>0.26787555359750598</c:v>
                </c:pt>
                <c:pt idx="4488" formatCode="General">
                  <c:v>0.26781351001284098</c:v>
                </c:pt>
                <c:pt idx="4489" formatCode="General">
                  <c:v>0.26820302273341401</c:v>
                </c:pt>
                <c:pt idx="4490" formatCode="General">
                  <c:v>0.268565337213936</c:v>
                </c:pt>
                <c:pt idx="4491" formatCode="General">
                  <c:v>0.268819432501267</c:v>
                </c:pt>
                <c:pt idx="4492" formatCode="General">
                  <c:v>0.26890538924948998</c:v>
                </c:pt>
                <c:pt idx="4493" formatCode="General">
                  <c:v>0.26870885661052402</c:v>
                </c:pt>
                <c:pt idx="4494" formatCode="General">
                  <c:v>0.26815247691947097</c:v>
                </c:pt>
                <c:pt idx="4495" formatCode="General">
                  <c:v>0.26737467715991198</c:v>
                </c:pt>
                <c:pt idx="4496" formatCode="General">
                  <c:v>0.267070430271449</c:v>
                </c:pt>
                <c:pt idx="4497" formatCode="General">
                  <c:v>0.26732809705170102</c:v>
                </c:pt>
                <c:pt idx="4498" formatCode="General">
                  <c:v>0.26765286851731301</c:v>
                </c:pt>
                <c:pt idx="4499" formatCode="General">
                  <c:v>0.26804852485010799</c:v>
                </c:pt>
                <c:pt idx="4500" formatCode="General">
                  <c:v>0.26859596401430702</c:v>
                </c:pt>
                <c:pt idx="4501" formatCode="General">
                  <c:v>0.26921810737012097</c:v>
                </c:pt>
                <c:pt idx="4502" formatCode="General">
                  <c:v>0.26970180417327899</c:v>
                </c:pt>
                <c:pt idx="4503" formatCode="General">
                  <c:v>0.269886549387238</c:v>
                </c:pt>
                <c:pt idx="4504" formatCode="General">
                  <c:v>0.26978362659105798</c:v>
                </c:pt>
                <c:pt idx="4505" formatCode="General">
                  <c:v>0.26986545968627801</c:v>
                </c:pt>
                <c:pt idx="4506" formatCode="General">
                  <c:v>0.27023856874685598</c:v>
                </c:pt>
                <c:pt idx="4507" formatCode="General">
                  <c:v>0.27056529790904399</c:v>
                </c:pt>
                <c:pt idx="4508" formatCode="General">
                  <c:v>0.27079033523784202</c:v>
                </c:pt>
                <c:pt idx="4509" formatCode="General">
                  <c:v>0.27089593596061301</c:v>
                </c:pt>
                <c:pt idx="4510" formatCode="General">
                  <c:v>0.270785342458017</c:v>
                </c:pt>
                <c:pt idx="4511" formatCode="General">
                  <c:v>0.27039456926301803</c:v>
                </c:pt>
                <c:pt idx="4512" formatCode="General">
                  <c:v>0.26966656923517002</c:v>
                </c:pt>
                <c:pt idx="4513" formatCode="General">
                  <c:v>0.26845034137057999</c:v>
                </c:pt>
                <c:pt idx="4514" formatCode="General">
                  <c:v>0.26704948841138598</c:v>
                </c:pt>
                <c:pt idx="4515" formatCode="General">
                  <c:v>0.26557275433883998</c:v>
                </c:pt>
                <c:pt idx="4516" formatCode="General">
                  <c:v>0.263716622541321</c:v>
                </c:pt>
                <c:pt idx="4517" formatCode="General">
                  <c:v>0.26147149078100301</c:v>
                </c:pt>
                <c:pt idx="4518" formatCode="General">
                  <c:v>0.25884281436114798</c:v>
                </c:pt>
                <c:pt idx="4519" formatCode="General">
                  <c:v>0.25577242154726698</c:v>
                </c:pt>
                <c:pt idx="4520" formatCode="General">
                  <c:v>0.25212840748783</c:v>
                </c:pt>
                <c:pt idx="4521" formatCode="General">
                  <c:v>0.24788924648469099</c:v>
                </c:pt>
                <c:pt idx="4522" formatCode="General">
                  <c:v>0.243350026933559</c:v>
                </c:pt>
                <c:pt idx="4523" formatCode="General">
                  <c:v>0.23936368197334701</c:v>
                </c:pt>
                <c:pt idx="4524" formatCode="General">
                  <c:v>0.236033516598463</c:v>
                </c:pt>
                <c:pt idx="4525" formatCode="General">
                  <c:v>0.232833349339549</c:v>
                </c:pt>
                <c:pt idx="4526" formatCode="General">
                  <c:v>0.22981366460088701</c:v>
                </c:pt>
                <c:pt idx="4527" formatCode="General">
                  <c:v>0.22706211938449999</c:v>
                </c:pt>
                <c:pt idx="4528" formatCode="General">
                  <c:v>0.22460191407375699</c:v>
                </c:pt>
                <c:pt idx="4529" formatCode="General">
                  <c:v>0.22241032022830301</c:v>
                </c:pt>
                <c:pt idx="4530" formatCode="General">
                  <c:v>0.22045518716321</c:v>
                </c:pt>
                <c:pt idx="4531" formatCode="General">
                  <c:v>0.21893604229224001</c:v>
                </c:pt>
                <c:pt idx="4532" formatCode="General">
                  <c:v>0.218698299116835</c:v>
                </c:pt>
                <c:pt idx="4533" formatCode="General">
                  <c:v>0.219872634546116</c:v>
                </c:pt>
                <c:pt idx="4534" formatCode="General">
                  <c:v>0.22190499314162401</c:v>
                </c:pt>
                <c:pt idx="4535" formatCode="General">
                  <c:v>0.22453253817146901</c:v>
                </c:pt>
                <c:pt idx="4536" formatCode="General">
                  <c:v>0.227328645680652</c:v>
                </c:pt>
                <c:pt idx="4537" formatCode="General">
                  <c:v>0.229959543166737</c:v>
                </c:pt>
                <c:pt idx="4538" formatCode="General">
                  <c:v>0.23233609568958499</c:v>
                </c:pt>
                <c:pt idx="4539" formatCode="General">
                  <c:v>0.234334800052554</c:v>
                </c:pt>
                <c:pt idx="4540" formatCode="General">
                  <c:v>0.235859212916778</c:v>
                </c:pt>
                <c:pt idx="4541" formatCode="General">
                  <c:v>0.23734523253380599</c:v>
                </c:pt>
                <c:pt idx="4542" formatCode="General">
                  <c:v>0.23843686437053199</c:v>
                </c:pt>
                <c:pt idx="4543" formatCode="General">
                  <c:v>0.23837226084513299</c:v>
                </c:pt>
                <c:pt idx="4544" formatCode="General">
                  <c:v>0.237003297038309</c:v>
                </c:pt>
                <c:pt idx="4545" formatCode="General">
                  <c:v>0.23432082893801001</c:v>
                </c:pt>
                <c:pt idx="4546" formatCode="General">
                  <c:v>0.23043967551351899</c:v>
                </c:pt>
                <c:pt idx="4547" formatCode="General">
                  <c:v>0.225377040072271</c:v>
                </c:pt>
                <c:pt idx="4548" formatCode="General">
                  <c:v>0.219184089459941</c:v>
                </c:pt>
                <c:pt idx="4549" formatCode="General">
                  <c:v>0.21212985277645599</c:v>
                </c:pt>
                <c:pt idx="4550" formatCode="General">
                  <c:v>0.20494238265019499</c:v>
                </c:pt>
                <c:pt idx="4551" formatCode="General">
                  <c:v>0.197762678101495</c:v>
                </c:pt>
                <c:pt idx="4552" formatCode="General">
                  <c:v>0.19025796823461399</c:v>
                </c:pt>
                <c:pt idx="4553" formatCode="General">
                  <c:v>0.18248021425593999</c:v>
                </c:pt>
                <c:pt idx="4554" formatCode="General">
                  <c:v>0.17468432021056801</c:v>
                </c:pt>
                <c:pt idx="4555" formatCode="General">
                  <c:v>0.167371146752327</c:v>
                </c:pt>
                <c:pt idx="4556" formatCode="General">
                  <c:v>0.16081470076697801</c:v>
                </c:pt>
                <c:pt idx="4557" formatCode="General">
                  <c:v>0.154935317075375</c:v>
                </c:pt>
                <c:pt idx="4558" formatCode="General">
                  <c:v>0.149599523323099</c:v>
                </c:pt>
                <c:pt idx="4559" formatCode="General">
                  <c:v>0.144868651559585</c:v>
                </c:pt>
                <c:pt idx="4560" formatCode="General">
                  <c:v>0.14122915525090199</c:v>
                </c:pt>
                <c:pt idx="4561" formatCode="General">
                  <c:v>0.13859165107944199</c:v>
                </c:pt>
                <c:pt idx="4562" formatCode="General">
                  <c:v>0.13658810372687599</c:v>
                </c:pt>
                <c:pt idx="4563" formatCode="General">
                  <c:v>0.135271811414829</c:v>
                </c:pt>
                <c:pt idx="4564" formatCode="General">
                  <c:v>0.13434211664948101</c:v>
                </c:pt>
                <c:pt idx="4565" formatCode="General">
                  <c:v>0.133496595630126</c:v>
                </c:pt>
                <c:pt idx="4566" formatCode="General">
                  <c:v>0.13267977933967201</c:v>
                </c:pt>
                <c:pt idx="4567" formatCode="General">
                  <c:v>0.13181636856711901</c:v>
                </c:pt>
                <c:pt idx="4568" formatCode="General">
                  <c:v>0.13113807709222799</c:v>
                </c:pt>
                <c:pt idx="4569" formatCode="General">
                  <c:v>0.131364467042063</c:v>
                </c:pt>
                <c:pt idx="4570" formatCode="General">
                  <c:v>0.132018535371352</c:v>
                </c:pt>
                <c:pt idx="4571" formatCode="General">
                  <c:v>0.13213486017971801</c:v>
                </c:pt>
                <c:pt idx="4572" formatCode="General">
                  <c:v>0.13162250457050001</c:v>
                </c:pt>
                <c:pt idx="4573" formatCode="General">
                  <c:v>0.130481898865072</c:v>
                </c:pt>
                <c:pt idx="4574" formatCode="General">
                  <c:v>0.12866959463289199</c:v>
                </c:pt>
                <c:pt idx="4575" formatCode="General">
                  <c:v>0.126124485566082</c:v>
                </c:pt>
                <c:pt idx="4576" formatCode="General">
                  <c:v>0.122809759994706</c:v>
                </c:pt>
                <c:pt idx="4577" formatCode="General">
                  <c:v>0.118530075084312</c:v>
                </c:pt>
                <c:pt idx="4578" formatCode="General">
                  <c:v>0.113260641160947</c:v>
                </c:pt>
                <c:pt idx="4579" formatCode="General">
                  <c:v>0.10750313495595699</c:v>
                </c:pt>
                <c:pt idx="4580" formatCode="General">
                  <c:v>0.101138047698619</c:v>
                </c:pt>
                <c:pt idx="4581" formatCode="General">
                  <c:v>9.3735342388444498E-2</c:v>
                </c:pt>
                <c:pt idx="4582" formatCode="General">
                  <c:v>8.5450318275541004E-2</c:v>
                </c:pt>
                <c:pt idx="4583" formatCode="General">
                  <c:v>7.6290745799426296E-2</c:v>
                </c:pt>
                <c:pt idx="4584" formatCode="General">
                  <c:v>6.6187948200545493E-2</c:v>
                </c:pt>
                <c:pt idx="4585" formatCode="General">
                  <c:v>5.5198815308511402E-2</c:v>
                </c:pt>
                <c:pt idx="4586" formatCode="General">
                  <c:v>4.3454786216986903E-2</c:v>
                </c:pt>
                <c:pt idx="4587" formatCode="General">
                  <c:v>3.1260067714941803E-2</c:v>
                </c:pt>
                <c:pt idx="4588" formatCode="General">
                  <c:v>1.9008749117832999E-2</c:v>
                </c:pt>
                <c:pt idx="4589" formatCode="General">
                  <c:v>7.1790998124229904E-3</c:v>
                </c:pt>
                <c:pt idx="4590" formatCode="General">
                  <c:v>-3.5399392605145901E-3</c:v>
                </c:pt>
                <c:pt idx="4591" formatCode="General">
                  <c:v>-1.3117708062917901E-2</c:v>
                </c:pt>
                <c:pt idx="4592" formatCode="General">
                  <c:v>-2.18132673807734E-2</c:v>
                </c:pt>
                <c:pt idx="4593" formatCode="General">
                  <c:v>-2.9498961918366699E-2</c:v>
                </c:pt>
                <c:pt idx="4594" formatCode="General">
                  <c:v>-3.6172704480091099E-2</c:v>
                </c:pt>
                <c:pt idx="4595" formatCode="General">
                  <c:v>-4.1929643329689098E-2</c:v>
                </c:pt>
                <c:pt idx="4596" formatCode="General">
                  <c:v>-4.6903811641995898E-2</c:v>
                </c:pt>
                <c:pt idx="4597" formatCode="General">
                  <c:v>-5.1164817947511099E-2</c:v>
                </c:pt>
                <c:pt idx="4598" formatCode="General">
                  <c:v>-5.4782623290415798E-2</c:v>
                </c:pt>
                <c:pt idx="4599" formatCode="General">
                  <c:v>-5.7937283998460799E-2</c:v>
                </c:pt>
                <c:pt idx="4600" formatCode="General">
                  <c:v>-6.0678181324092501E-2</c:v>
                </c:pt>
                <c:pt idx="4601" formatCode="General">
                  <c:v>-6.2668124271805306E-2</c:v>
                </c:pt>
                <c:pt idx="4602" formatCode="General">
                  <c:v>-6.4164615653163795E-2</c:v>
                </c:pt>
                <c:pt idx="4603" formatCode="General">
                  <c:v>-6.5751580321143893E-2</c:v>
                </c:pt>
                <c:pt idx="4604" formatCode="General">
                  <c:v>-6.7494516493047496E-2</c:v>
                </c:pt>
                <c:pt idx="4605" formatCode="General">
                  <c:v>-6.9580100639900999E-2</c:v>
                </c:pt>
                <c:pt idx="4606" formatCode="General">
                  <c:v>-7.2251721830249097E-2</c:v>
                </c:pt>
                <c:pt idx="4607" formatCode="General">
                  <c:v>-7.5630259823876306E-2</c:v>
                </c:pt>
                <c:pt idx="4608" formatCode="General">
                  <c:v>-7.9717024967931899E-2</c:v>
                </c:pt>
                <c:pt idx="4609" formatCode="General">
                  <c:v>-8.4586873378302202E-2</c:v>
                </c:pt>
                <c:pt idx="4610" formatCode="General">
                  <c:v>-9.0036380081480905E-2</c:v>
                </c:pt>
                <c:pt idx="4611" formatCode="General">
                  <c:v>-9.5465261703675405E-2</c:v>
                </c:pt>
                <c:pt idx="4612" formatCode="General">
                  <c:v>-0.101075969661576</c:v>
                </c:pt>
                <c:pt idx="4613" formatCode="General">
                  <c:v>-0.107265220902933</c:v>
                </c:pt>
                <c:pt idx="4614" formatCode="General">
                  <c:v>-0.113807847564547</c:v>
                </c:pt>
                <c:pt idx="4615" formatCode="General">
                  <c:v>-0.12053018412977901</c:v>
                </c:pt>
                <c:pt idx="4616" formatCode="General">
                  <c:v>-0.12739225872330501</c:v>
                </c:pt>
                <c:pt idx="4617" formatCode="General">
                  <c:v>-0.134398558994553</c:v>
                </c:pt>
                <c:pt idx="4618" formatCode="General">
                  <c:v>-0.14145108771713399</c:v>
                </c:pt>
                <c:pt idx="4619" formatCode="General">
                  <c:v>-0.14840156712854299</c:v>
                </c:pt>
                <c:pt idx="4620" formatCode="General">
                  <c:v>-0.154990421731942</c:v>
                </c:pt>
                <c:pt idx="4621" formatCode="General">
                  <c:v>-0.160573513528318</c:v>
                </c:pt>
                <c:pt idx="4622" formatCode="General">
                  <c:v>-0.16547023340601599</c:v>
                </c:pt>
                <c:pt idx="4623" formatCode="General">
                  <c:v>-0.170560722010103</c:v>
                </c:pt>
                <c:pt idx="4624" formatCode="General">
                  <c:v>-0.175127402288317</c:v>
                </c:pt>
                <c:pt idx="4625" formatCode="General">
                  <c:v>-0.17888616997089499</c:v>
                </c:pt>
                <c:pt idx="4626" formatCode="General">
                  <c:v>-0.18243733059482001</c:v>
                </c:pt>
                <c:pt idx="4627" formatCode="General">
                  <c:v>-0.18583185408900901</c:v>
                </c:pt>
                <c:pt idx="4628" formatCode="General">
                  <c:v>-0.189110961572141</c:v>
                </c:pt>
                <c:pt idx="4629" formatCode="General">
                  <c:v>-0.192329377700619</c:v>
                </c:pt>
                <c:pt idx="4630" formatCode="General">
                  <c:v>-0.19525559275794199</c:v>
                </c:pt>
                <c:pt idx="4631" formatCode="General">
                  <c:v>-0.19733657132039401</c:v>
                </c:pt>
                <c:pt idx="4632" formatCode="General">
                  <c:v>-0.198829850722121</c:v>
                </c:pt>
                <c:pt idx="4633" formatCode="General">
                  <c:v>-0.20021430093315301</c:v>
                </c:pt>
                <c:pt idx="4634" formatCode="General">
                  <c:v>-0.20143893990287201</c:v>
                </c:pt>
                <c:pt idx="4635" formatCode="General">
                  <c:v>-0.20269603890329399</c:v>
                </c:pt>
                <c:pt idx="4636" formatCode="General">
                  <c:v>-0.20419592210043999</c:v>
                </c:pt>
                <c:pt idx="4637" formatCode="General">
                  <c:v>-0.206022202498375</c:v>
                </c:pt>
                <c:pt idx="4638" formatCode="General">
                  <c:v>-0.208240256091065</c:v>
                </c:pt>
                <c:pt idx="4639" formatCode="General">
                  <c:v>-0.2109172309857</c:v>
                </c:pt>
                <c:pt idx="4640" formatCode="General">
                  <c:v>-0.214070177885474</c:v>
                </c:pt>
                <c:pt idx="4641" formatCode="General">
                  <c:v>-0.21747894158824199</c:v>
                </c:pt>
                <c:pt idx="4642" formatCode="General">
                  <c:v>-0.22050682064264099</c:v>
                </c:pt>
                <c:pt idx="4643" formatCode="General">
                  <c:v>-0.223155304270993</c:v>
                </c:pt>
                <c:pt idx="4644" formatCode="General">
                  <c:v>-0.22584289998406001</c:v>
                </c:pt>
                <c:pt idx="4645" formatCode="General">
                  <c:v>-0.228629921782176</c:v>
                </c:pt>
                <c:pt idx="4646" formatCode="General">
                  <c:v>-0.231614291602454</c:v>
                </c:pt>
                <c:pt idx="4647" formatCode="General">
                  <c:v>-0.23476012065962401</c:v>
                </c:pt>
                <c:pt idx="4648" formatCode="General">
                  <c:v>-0.237990836502391</c:v>
                </c:pt>
                <c:pt idx="4649" formatCode="General">
                  <c:v>-0.24119421283647</c:v>
                </c:pt>
                <c:pt idx="4650" formatCode="General">
                  <c:v>-0.244308177546328</c:v>
                </c:pt>
                <c:pt idx="4651" formatCode="General">
                  <c:v>-0.247046164928057</c:v>
                </c:pt>
                <c:pt idx="4652" formatCode="General">
                  <c:v>-0.24872018058905401</c:v>
                </c:pt>
                <c:pt idx="4653" formatCode="General">
                  <c:v>-0.24933270545094099</c:v>
                </c:pt>
                <c:pt idx="4654" formatCode="General">
                  <c:v>-0.24930826954278601</c:v>
                </c:pt>
                <c:pt idx="4655" formatCode="General">
                  <c:v>-0.24881997254202501</c:v>
                </c:pt>
                <c:pt idx="4656" formatCode="General">
                  <c:v>-0.24807793143472801</c:v>
                </c:pt>
                <c:pt idx="4657" formatCode="General">
                  <c:v>-0.24710190818580899</c:v>
                </c:pt>
                <c:pt idx="4658" formatCode="General">
                  <c:v>-0.24590003679806799</c:v>
                </c:pt>
                <c:pt idx="4659" formatCode="General">
                  <c:v>-0.24454274293896799</c:v>
                </c:pt>
                <c:pt idx="4660" formatCode="General">
                  <c:v>-0.24276193803826199</c:v>
                </c:pt>
                <c:pt idx="4661" formatCode="General">
                  <c:v>-0.24010431574527999</c:v>
                </c:pt>
                <c:pt idx="4662" formatCode="General">
                  <c:v>-0.23690070536275501</c:v>
                </c:pt>
                <c:pt idx="4663" formatCode="General">
                  <c:v>-0.23367920120074101</c:v>
                </c:pt>
                <c:pt idx="4664" formatCode="General">
                  <c:v>-0.230514309114043</c:v>
                </c:pt>
                <c:pt idx="4665" formatCode="General">
                  <c:v>-0.22755281904691599</c:v>
                </c:pt>
                <c:pt idx="4666" formatCode="General">
                  <c:v>-0.22489656263785199</c:v>
                </c:pt>
                <c:pt idx="4667" formatCode="General">
                  <c:v>-0.22246015231025701</c:v>
                </c:pt>
                <c:pt idx="4668" formatCode="General">
                  <c:v>-0.22013242058791799</c:v>
                </c:pt>
                <c:pt idx="4669" formatCode="General">
                  <c:v>-0.21764936336014901</c:v>
                </c:pt>
                <c:pt idx="4670" formatCode="General">
                  <c:v>-0.21436819416070099</c:v>
                </c:pt>
                <c:pt idx="4671" formatCode="General">
                  <c:v>-0.21058909805898299</c:v>
                </c:pt>
                <c:pt idx="4672" formatCode="General">
                  <c:v>-0.20712297251634601</c:v>
                </c:pt>
                <c:pt idx="4673" formatCode="General">
                  <c:v>-0.20402468357252901</c:v>
                </c:pt>
                <c:pt idx="4674" formatCode="General">
                  <c:v>-0.20118938527878699</c:v>
                </c:pt>
                <c:pt idx="4675" formatCode="General">
                  <c:v>-0.19863945352364201</c:v>
                </c:pt>
                <c:pt idx="4676" formatCode="General">
                  <c:v>-0.196552444762186</c:v>
                </c:pt>
                <c:pt idx="4677" formatCode="General">
                  <c:v>-0.195074230304285</c:v>
                </c:pt>
                <c:pt idx="4678" formatCode="General">
                  <c:v>-0.19429347039150899</c:v>
                </c:pt>
                <c:pt idx="4679" formatCode="General">
                  <c:v>-0.19407853441166101</c:v>
                </c:pt>
                <c:pt idx="4680" formatCode="General">
                  <c:v>-0.19391234533398899</c:v>
                </c:pt>
                <c:pt idx="4681" formatCode="General">
                  <c:v>-0.19380801056593</c:v>
                </c:pt>
                <c:pt idx="4682" formatCode="General">
                  <c:v>-0.19401787593094999</c:v>
                </c:pt>
                <c:pt idx="4683" formatCode="General">
                  <c:v>-0.19441830079769701</c:v>
                </c:pt>
                <c:pt idx="4684" formatCode="General">
                  <c:v>-0.194890765158859</c:v>
                </c:pt>
                <c:pt idx="4685" formatCode="General">
                  <c:v>-0.19530573675294299</c:v>
                </c:pt>
                <c:pt idx="4686" formatCode="General">
                  <c:v>-0.19554193051903801</c:v>
                </c:pt>
                <c:pt idx="4687" formatCode="General">
                  <c:v>-0.195540205996553</c:v>
                </c:pt>
                <c:pt idx="4688" formatCode="General">
                  <c:v>-0.19504466214819699</c:v>
                </c:pt>
                <c:pt idx="4689" formatCode="General">
                  <c:v>-0.19343398245117599</c:v>
                </c:pt>
                <c:pt idx="4690" formatCode="General">
                  <c:v>-0.191016531073261</c:v>
                </c:pt>
                <c:pt idx="4691" formatCode="General">
                  <c:v>-0.188397039741246</c:v>
                </c:pt>
                <c:pt idx="4692" formatCode="General">
                  <c:v>-0.185701008442652</c:v>
                </c:pt>
                <c:pt idx="4693" formatCode="General">
                  <c:v>-0.18310044922267801</c:v>
                </c:pt>
                <c:pt idx="4694" formatCode="General">
                  <c:v>-0.18058326125136701</c:v>
                </c:pt>
                <c:pt idx="4695" formatCode="General">
                  <c:v>-0.17809650110355901</c:v>
                </c:pt>
                <c:pt idx="4696" formatCode="General">
                  <c:v>-0.17559896449668899</c:v>
                </c:pt>
                <c:pt idx="4697" formatCode="General">
                  <c:v>-0.173105056856665</c:v>
                </c:pt>
                <c:pt idx="4698" formatCode="General">
                  <c:v>-0.170206363476027</c:v>
                </c:pt>
                <c:pt idx="4699" formatCode="General">
                  <c:v>-0.16706929290004699</c:v>
                </c:pt>
                <c:pt idx="4700" formatCode="General">
                  <c:v>-0.16425761928242699</c:v>
                </c:pt>
                <c:pt idx="4701" formatCode="General">
                  <c:v>-0.16167779563901999</c:v>
                </c:pt>
                <c:pt idx="4702" formatCode="General">
                  <c:v>-0.15922119632635101</c:v>
                </c:pt>
                <c:pt idx="4703" formatCode="General">
                  <c:v>-0.15689424190373299</c:v>
                </c:pt>
                <c:pt idx="4704" formatCode="General">
                  <c:v>-0.154589510890732</c:v>
                </c:pt>
                <c:pt idx="4705" formatCode="General">
                  <c:v>-0.152090288593559</c:v>
                </c:pt>
                <c:pt idx="4706" formatCode="General">
                  <c:v>-0.14916099084332601</c:v>
                </c:pt>
                <c:pt idx="4707" formatCode="General">
                  <c:v>-0.14542786364027099</c:v>
                </c:pt>
                <c:pt idx="4708" formatCode="General">
                  <c:v>-0.140320701661071</c:v>
                </c:pt>
                <c:pt idx="4709" formatCode="General">
                  <c:v>-0.13417777192039601</c:v>
                </c:pt>
                <c:pt idx="4710" formatCode="General">
                  <c:v>-0.12760442663405899</c:v>
                </c:pt>
                <c:pt idx="4711" formatCode="General">
                  <c:v>-0.120507268549022</c:v>
                </c:pt>
                <c:pt idx="4712" formatCode="General">
                  <c:v>-0.112973802852845</c:v>
                </c:pt>
                <c:pt idx="4713" formatCode="General">
                  <c:v>-0.10506724834228599</c:v>
                </c:pt>
                <c:pt idx="4714" formatCode="General">
                  <c:v>-9.6877459453314899E-2</c:v>
                </c:pt>
                <c:pt idx="4715" formatCode="General">
                  <c:v>-8.8681351857016394E-2</c:v>
                </c:pt>
                <c:pt idx="4716" formatCode="General">
                  <c:v>-8.0782792625579303E-2</c:v>
                </c:pt>
                <c:pt idx="4717" formatCode="General">
                  <c:v>-7.3081080272536694E-2</c:v>
                </c:pt>
                <c:pt idx="4718" formatCode="General">
                  <c:v>-6.4988219054566199E-2</c:v>
                </c:pt>
                <c:pt idx="4719" formatCode="General">
                  <c:v>-5.6759126756001303E-2</c:v>
                </c:pt>
                <c:pt idx="4720" formatCode="General">
                  <c:v>-4.9048888384217802E-2</c:v>
                </c:pt>
                <c:pt idx="4721" formatCode="General">
                  <c:v>-4.1941858990442303E-2</c:v>
                </c:pt>
                <c:pt idx="4722" formatCode="General">
                  <c:v>-3.5526152214267297E-2</c:v>
                </c:pt>
                <c:pt idx="4723" formatCode="General">
                  <c:v>-2.9886512463013701E-2</c:v>
                </c:pt>
                <c:pt idx="4724" formatCode="General">
                  <c:v>-2.5234697824261701E-2</c:v>
                </c:pt>
                <c:pt idx="4725" formatCode="General">
                  <c:v>-2.1706603856707599E-2</c:v>
                </c:pt>
                <c:pt idx="4726" formatCode="General">
                  <c:v>-1.9244630217449599E-2</c:v>
                </c:pt>
                <c:pt idx="4727" formatCode="General">
                  <c:v>-1.7574934000068598E-2</c:v>
                </c:pt>
                <c:pt idx="4728" formatCode="General">
                  <c:v>-1.60150989032357E-2</c:v>
                </c:pt>
                <c:pt idx="4729" formatCode="General">
                  <c:v>-1.4532109928829799E-2</c:v>
                </c:pt>
                <c:pt idx="4730" formatCode="General">
                  <c:v>-1.34865488540054E-2</c:v>
                </c:pt>
                <c:pt idx="4731" formatCode="General">
                  <c:v>-1.2609019420981801E-2</c:v>
                </c:pt>
                <c:pt idx="4732" formatCode="General">
                  <c:v>-1.1661353307801501E-2</c:v>
                </c:pt>
                <c:pt idx="4733" formatCode="General">
                  <c:v>-1.05044941798084E-2</c:v>
                </c:pt>
                <c:pt idx="4734" formatCode="General">
                  <c:v>-9.0015066858253005E-3</c:v>
                </c:pt>
                <c:pt idx="4735" formatCode="General">
                  <c:v>-7.0587574189951803E-3</c:v>
                </c:pt>
                <c:pt idx="4736" formatCode="General">
                  <c:v>-4.6505656714302401E-3</c:v>
                </c:pt>
                <c:pt idx="4737" formatCode="General">
                  <c:v>-1.69278253037974E-3</c:v>
                </c:pt>
                <c:pt idx="4738" formatCode="General">
                  <c:v>2.39501638178437E-3</c:v>
                </c:pt>
                <c:pt idx="4739" formatCode="General">
                  <c:v>7.58670046405251E-3</c:v>
                </c:pt>
                <c:pt idx="4740" formatCode="General">
                  <c:v>1.3235407245105101E-2</c:v>
                </c:pt>
                <c:pt idx="4741" formatCode="General">
                  <c:v>1.9084300259856801E-2</c:v>
                </c:pt>
                <c:pt idx="4742" formatCode="General">
                  <c:v>2.4893371655754001E-2</c:v>
                </c:pt>
                <c:pt idx="4743" formatCode="General">
                  <c:v>3.05727200268795E-2</c:v>
                </c:pt>
                <c:pt idx="4744" formatCode="General">
                  <c:v>3.5997822474719901E-2</c:v>
                </c:pt>
                <c:pt idx="4745" formatCode="General">
                  <c:v>4.09786313501702E-2</c:v>
                </c:pt>
                <c:pt idx="4746" formatCode="General">
                  <c:v>4.5600467382498698E-2</c:v>
                </c:pt>
                <c:pt idx="4747" formatCode="General">
                  <c:v>5.04132166174752E-2</c:v>
                </c:pt>
                <c:pt idx="4748" formatCode="General">
                  <c:v>5.5229818747250498E-2</c:v>
                </c:pt>
                <c:pt idx="4749" formatCode="General">
                  <c:v>5.9443296321267498E-2</c:v>
                </c:pt>
                <c:pt idx="4750" formatCode="General">
                  <c:v>6.3109631383820794E-2</c:v>
                </c:pt>
                <c:pt idx="4751" formatCode="General">
                  <c:v>6.6397056054441406E-2</c:v>
                </c:pt>
                <c:pt idx="4752" formatCode="General">
                  <c:v>6.9510053725018395E-2</c:v>
                </c:pt>
                <c:pt idx="4753" formatCode="General">
                  <c:v>7.26270847050242E-2</c:v>
                </c:pt>
                <c:pt idx="4754" formatCode="General">
                  <c:v>7.5845360206987497E-2</c:v>
                </c:pt>
                <c:pt idx="4755" formatCode="General">
                  <c:v>7.9149880355140201E-2</c:v>
                </c:pt>
                <c:pt idx="4756" formatCode="General">
                  <c:v>8.28117124579313E-2</c:v>
                </c:pt>
                <c:pt idx="4757" formatCode="General">
                  <c:v>8.7530067455597202E-2</c:v>
                </c:pt>
                <c:pt idx="4758" formatCode="General">
                  <c:v>9.3111405016754897E-2</c:v>
                </c:pt>
                <c:pt idx="4759" formatCode="General">
                  <c:v>9.8906362993956595E-2</c:v>
                </c:pt>
                <c:pt idx="4760" formatCode="General">
                  <c:v>0.10485854844932201</c:v>
                </c:pt>
                <c:pt idx="4761" formatCode="General">
                  <c:v>0.110851369011393</c:v>
                </c:pt>
                <c:pt idx="4762" formatCode="General">
                  <c:v>0.11669277303525299</c:v>
                </c:pt>
                <c:pt idx="4763" formatCode="General">
                  <c:v>0.1221909492836</c:v>
                </c:pt>
                <c:pt idx="4764" formatCode="General">
                  <c:v>0.127176488740077</c:v>
                </c:pt>
                <c:pt idx="4765" formatCode="General">
                  <c:v>0.131781178919155</c:v>
                </c:pt>
                <c:pt idx="4766" formatCode="General">
                  <c:v>0.13656730069152301</c:v>
                </c:pt>
                <c:pt idx="4767" formatCode="General">
                  <c:v>0.141373652806423</c:v>
                </c:pt>
                <c:pt idx="4768" formatCode="General">
                  <c:v>0.145643050916864</c:v>
                </c:pt>
                <c:pt idx="4769" formatCode="General">
                  <c:v>0.14931847200210899</c:v>
                </c:pt>
                <c:pt idx="4770" formatCode="General">
                  <c:v>0.15237753034419799</c:v>
                </c:pt>
                <c:pt idx="4771" formatCode="General">
                  <c:v>0.15480043332789001</c:v>
                </c:pt>
                <c:pt idx="4772" formatCode="General">
                  <c:v>0.15659552961772399</c:v>
                </c:pt>
                <c:pt idx="4773" formatCode="General">
                  <c:v>0.15781726307205901</c:v>
                </c:pt>
                <c:pt idx="4774" formatCode="General">
                  <c:v>0.15875773376684699</c:v>
                </c:pt>
                <c:pt idx="4775" formatCode="General">
                  <c:v>0.160079950515751</c:v>
                </c:pt>
                <c:pt idx="4776" formatCode="General">
                  <c:v>0.161649567743717</c:v>
                </c:pt>
                <c:pt idx="4777" formatCode="General">
                  <c:v>0.16296258953641701</c:v>
                </c:pt>
                <c:pt idx="4778" formatCode="General">
                  <c:v>0.164056420759986</c:v>
                </c:pt>
                <c:pt idx="4779" formatCode="General">
                  <c:v>0.16504272069030201</c:v>
                </c:pt>
                <c:pt idx="4780" formatCode="General">
                  <c:v>0.16607106811347</c:v>
                </c:pt>
                <c:pt idx="4781" formatCode="General">
                  <c:v>0.16711691134439699</c:v>
                </c:pt>
                <c:pt idx="4782" formatCode="General">
                  <c:v>0.16809344892936101</c:v>
                </c:pt>
                <c:pt idx="4783" formatCode="General">
                  <c:v>0.169023354555383</c:v>
                </c:pt>
                <c:pt idx="4784" formatCode="General">
                  <c:v>0.17016055667505001</c:v>
                </c:pt>
                <c:pt idx="4785" formatCode="General">
                  <c:v>0.172078302258941</c:v>
                </c:pt>
                <c:pt idx="4786" formatCode="General">
                  <c:v>0.17464481165777199</c:v>
                </c:pt>
                <c:pt idx="4787" formatCode="General">
                  <c:v>0.177385389114664</c:v>
                </c:pt>
                <c:pt idx="4788" formatCode="General">
                  <c:v>0.180224944820324</c:v>
                </c:pt>
                <c:pt idx="4789" formatCode="General">
                  <c:v>0.18308137531777999</c:v>
                </c:pt>
                <c:pt idx="4790" formatCode="General">
                  <c:v>0.18599187706504999</c:v>
                </c:pt>
                <c:pt idx="4791" formatCode="General">
                  <c:v>0.18894273879162701</c:v>
                </c:pt>
                <c:pt idx="4792" formatCode="General">
                  <c:v>0.19178122851013199</c:v>
                </c:pt>
                <c:pt idx="4793" formatCode="General">
                  <c:v>0.194510651857984</c:v>
                </c:pt>
                <c:pt idx="4794" formatCode="General">
                  <c:v>0.19761516911628299</c:v>
                </c:pt>
                <c:pt idx="4795" formatCode="General">
                  <c:v>0.20093147035768999</c:v>
                </c:pt>
                <c:pt idx="4796" formatCode="General">
                  <c:v>0.20394732899561799</c:v>
                </c:pt>
                <c:pt idx="4797" formatCode="General">
                  <c:v>0.206655939909241</c:v>
                </c:pt>
                <c:pt idx="4798" formatCode="General">
                  <c:v>0.208973154617319</c:v>
                </c:pt>
                <c:pt idx="4799" formatCode="General">
                  <c:v>0.21078266810465601</c:v>
                </c:pt>
                <c:pt idx="4800" formatCode="General">
                  <c:v>0.212076494352642</c:v>
                </c:pt>
                <c:pt idx="4801" formatCode="General">
                  <c:v>0.21315965560236499</c:v>
                </c:pt>
                <c:pt idx="4802" formatCode="General">
                  <c:v>0.21473315441427299</c:v>
                </c:pt>
                <c:pt idx="4803" formatCode="General">
                  <c:v>0.21665059647308499</c:v>
                </c:pt>
                <c:pt idx="4804" formatCode="General">
                  <c:v>0.21834727810336599</c:v>
                </c:pt>
                <c:pt idx="4805" formatCode="General">
                  <c:v>0.219853388872644</c:v>
                </c:pt>
                <c:pt idx="4806" formatCode="General">
                  <c:v>0.22107121190691001</c:v>
                </c:pt>
                <c:pt idx="4807" formatCode="General">
                  <c:v>0.22184219797008101</c:v>
                </c:pt>
                <c:pt idx="4808" formatCode="General">
                  <c:v>0.22213346690163599</c:v>
                </c:pt>
                <c:pt idx="4809" formatCode="General">
                  <c:v>0.222227746014307</c:v>
                </c:pt>
                <c:pt idx="4810" formatCode="General">
                  <c:v>0.22283030942938001</c:v>
                </c:pt>
                <c:pt idx="4811" formatCode="General">
                  <c:v>0.22377915234521101</c:v>
                </c:pt>
                <c:pt idx="4812" formatCode="General">
                  <c:v>0.22445333780058099</c:v>
                </c:pt>
                <c:pt idx="4813" formatCode="General">
                  <c:v>0.22487810081371201</c:v>
                </c:pt>
                <c:pt idx="4814" formatCode="General">
                  <c:v>0.224986034078859</c:v>
                </c:pt>
                <c:pt idx="4815" formatCode="General">
                  <c:v>0.224782671873791</c:v>
                </c:pt>
                <c:pt idx="4816" formatCode="General">
                  <c:v>0.224436772110823</c:v>
                </c:pt>
                <c:pt idx="4817" formatCode="General">
                  <c:v>0.223988477417111</c:v>
                </c:pt>
                <c:pt idx="4818" formatCode="General">
                  <c:v>0.22358214173465299</c:v>
                </c:pt>
                <c:pt idx="4819" formatCode="General">
                  <c:v>0.22391470455972901</c:v>
                </c:pt>
                <c:pt idx="4820" formatCode="General">
                  <c:v>0.22495343998306799</c:v>
                </c:pt>
                <c:pt idx="4821" formatCode="General">
                  <c:v>0.22613187506247101</c:v>
                </c:pt>
                <c:pt idx="4822" formatCode="General">
                  <c:v>0.22728412471644899</c:v>
                </c:pt>
                <c:pt idx="4823" formatCode="General">
                  <c:v>0.228240504228196</c:v>
                </c:pt>
                <c:pt idx="4824" formatCode="General">
                  <c:v>0.22889416506797999</c:v>
                </c:pt>
                <c:pt idx="4825" formatCode="General">
                  <c:v>0.229136674095235</c:v>
                </c:pt>
                <c:pt idx="4826" formatCode="General">
                  <c:v>0.22920747471243799</c:v>
                </c:pt>
                <c:pt idx="4827" formatCode="General">
                  <c:v>0.229748648766575</c:v>
                </c:pt>
                <c:pt idx="4828" formatCode="General">
                  <c:v>0.23051535774142301</c:v>
                </c:pt>
                <c:pt idx="4829" formatCode="General">
                  <c:v>0.23089644050258601</c:v>
                </c:pt>
                <c:pt idx="4830" formatCode="General">
                  <c:v>0.23079247113936199</c:v>
                </c:pt>
                <c:pt idx="4831" formatCode="General">
                  <c:v>0.22995749637999399</c:v>
                </c:pt>
                <c:pt idx="4832" formatCode="General">
                  <c:v>0.228295933703661</c:v>
                </c:pt>
                <c:pt idx="4833" formatCode="General">
                  <c:v>0.22585239305621799</c:v>
                </c:pt>
                <c:pt idx="4834" formatCode="General">
                  <c:v>0.223079784598575</c:v>
                </c:pt>
                <c:pt idx="4835" formatCode="General">
                  <c:v>0.221038975303227</c:v>
                </c:pt>
                <c:pt idx="4836" formatCode="General">
                  <c:v>0.21962985952917399</c:v>
                </c:pt>
                <c:pt idx="4837" formatCode="General">
                  <c:v>0.21800052570709999</c:v>
                </c:pt>
                <c:pt idx="4838" formatCode="General">
                  <c:v>0.215928423026891</c:v>
                </c:pt>
                <c:pt idx="4839" formatCode="General">
                  <c:v>0.21337077061113199</c:v>
                </c:pt>
                <c:pt idx="4840" formatCode="General">
                  <c:v>0.21040141984810801</c:v>
                </c:pt>
                <c:pt idx="4841" formatCode="General">
                  <c:v>0.20711138288039499</c:v>
                </c:pt>
                <c:pt idx="4842" formatCode="General">
                  <c:v>0.20353331166048</c:v>
                </c:pt>
                <c:pt idx="4843" formatCode="General">
                  <c:v>0.19979912464031799</c:v>
                </c:pt>
                <c:pt idx="4844" formatCode="General">
                  <c:v>0.196500483793108</c:v>
                </c:pt>
                <c:pt idx="4845" formatCode="General">
                  <c:v>0.19357153689224399</c:v>
                </c:pt>
                <c:pt idx="4846" formatCode="General">
                  <c:v>0.190511820800605</c:v>
                </c:pt>
                <c:pt idx="4847" formatCode="General">
                  <c:v>0.18733271370684401</c:v>
                </c:pt>
                <c:pt idx="4848" formatCode="General">
                  <c:v>0.183988128681882</c:v>
                </c:pt>
                <c:pt idx="4849" formatCode="General">
                  <c:v>0.18049000337150001</c:v>
                </c:pt>
                <c:pt idx="4850" formatCode="General">
                  <c:v>0.17691765627255701</c:v>
                </c:pt>
                <c:pt idx="4851" formatCode="General">
                  <c:v>0.17338748440040899</c:v>
                </c:pt>
                <c:pt idx="4852" formatCode="General">
                  <c:v>0.16992776982836599</c:v>
                </c:pt>
                <c:pt idx="4853" formatCode="General">
                  <c:v>0.16662017948740199</c:v>
                </c:pt>
                <c:pt idx="4854" formatCode="General">
                  <c:v>0.164103555633481</c:v>
                </c:pt>
                <c:pt idx="4855" formatCode="General">
                  <c:v>0.162363525081685</c:v>
                </c:pt>
                <c:pt idx="4856" formatCode="General">
                  <c:v>0.16075327058198599</c:v>
                </c:pt>
                <c:pt idx="4857" formatCode="General">
                  <c:v>0.15912647484310299</c:v>
                </c:pt>
                <c:pt idx="4858" formatCode="General">
                  <c:v>0.15747476834638199</c:v>
                </c:pt>
                <c:pt idx="4859" formatCode="General">
                  <c:v>0.155825840329295</c:v>
                </c:pt>
                <c:pt idx="4860" formatCode="General">
                  <c:v>0.15412672788561901</c:v>
                </c:pt>
                <c:pt idx="4861" formatCode="General">
                  <c:v>0.15221628494818701</c:v>
                </c:pt>
                <c:pt idx="4862" formatCode="General">
                  <c:v>0.14995413239390601</c:v>
                </c:pt>
                <c:pt idx="4863" formatCode="General">
                  <c:v>0.14754921303017399</c:v>
                </c:pt>
                <c:pt idx="4864" formatCode="General">
                  <c:v>0.14563921399266699</c:v>
                </c:pt>
                <c:pt idx="4865" formatCode="General">
                  <c:v>0.14397743576157501</c:v>
                </c:pt>
                <c:pt idx="4866" formatCode="General">
                  <c:v>0.14193364205453399</c:v>
                </c:pt>
                <c:pt idx="4867" formatCode="General">
                  <c:v>0.13937240015140101</c:v>
                </c:pt>
                <c:pt idx="4868" formatCode="General">
                  <c:v>0.13615486967021301</c:v>
                </c:pt>
                <c:pt idx="4869" formatCode="General">
                  <c:v>0.13220545268609299</c:v>
                </c:pt>
                <c:pt idx="4870" formatCode="General">
                  <c:v>0.12739879341973001</c:v>
                </c:pt>
                <c:pt idx="4871" formatCode="General">
                  <c:v>0.121699573503254</c:v>
                </c:pt>
                <c:pt idx="4872" formatCode="General">
                  <c:v>0.115071831324065</c:v>
                </c:pt>
                <c:pt idx="4873" formatCode="General">
                  <c:v>0.107741459970983</c:v>
                </c:pt>
                <c:pt idx="4874" formatCode="General">
                  <c:v>0.10057344517905401</c:v>
                </c:pt>
                <c:pt idx="4875" formatCode="General">
                  <c:v>9.3724845034523496E-2</c:v>
                </c:pt>
                <c:pt idx="4876" formatCode="General">
                  <c:v>8.68576879165079E-2</c:v>
                </c:pt>
                <c:pt idx="4877" formatCode="General">
                  <c:v>8.0082188915281904E-2</c:v>
                </c:pt>
                <c:pt idx="4878" formatCode="General">
                  <c:v>7.3431848692225701E-2</c:v>
                </c:pt>
                <c:pt idx="4879" formatCode="General">
                  <c:v>6.7002316435199896E-2</c:v>
                </c:pt>
                <c:pt idx="4880" formatCode="General">
                  <c:v>6.0970335364364601E-2</c:v>
                </c:pt>
                <c:pt idx="4881" formatCode="General">
                  <c:v>5.5435855963071198E-2</c:v>
                </c:pt>
                <c:pt idx="4882" formatCode="General">
                  <c:v>5.0384892444311401E-2</c:v>
                </c:pt>
                <c:pt idx="4883" formatCode="General">
                  <c:v>4.5905648779415401E-2</c:v>
                </c:pt>
                <c:pt idx="4884" formatCode="General">
                  <c:v>4.25245791420975E-2</c:v>
                </c:pt>
                <c:pt idx="4885" formatCode="General">
                  <c:v>4.0098246762380399E-2</c:v>
                </c:pt>
                <c:pt idx="4886" formatCode="General">
                  <c:v>3.7989150496691097E-2</c:v>
                </c:pt>
                <c:pt idx="4887" formatCode="General">
                  <c:v>3.6043278260082003E-2</c:v>
                </c:pt>
                <c:pt idx="4888" formatCode="General">
                  <c:v>3.3988182909720298E-2</c:v>
                </c:pt>
                <c:pt idx="4889" formatCode="General">
                  <c:v>3.1680999858147603E-2</c:v>
                </c:pt>
                <c:pt idx="4890" formatCode="General">
                  <c:v>2.9128695372128002E-2</c:v>
                </c:pt>
                <c:pt idx="4891" formatCode="General">
                  <c:v>2.6254622800494402E-2</c:v>
                </c:pt>
                <c:pt idx="4892" formatCode="General">
                  <c:v>2.3000005299786099E-2</c:v>
                </c:pt>
                <c:pt idx="4893" formatCode="General">
                  <c:v>1.9478064423647301E-2</c:v>
                </c:pt>
                <c:pt idx="4894" formatCode="General">
                  <c:v>1.6092023274059002E-2</c:v>
                </c:pt>
                <c:pt idx="4895" formatCode="General">
                  <c:v>1.2717755760947001E-2</c:v>
                </c:pt>
                <c:pt idx="4896" formatCode="General">
                  <c:v>8.9058640270405498E-3</c:v>
                </c:pt>
                <c:pt idx="4897" formatCode="General">
                  <c:v>4.6664459045047098E-3</c:v>
                </c:pt>
                <c:pt idx="4898">
                  <c:v>3.9241009213358401E-5</c:v>
                </c:pt>
                <c:pt idx="4899" formatCode="General">
                  <c:v>-5.0183490754853602E-3</c:v>
                </c:pt>
                <c:pt idx="4900" formatCode="General">
                  <c:v>-1.0563043785156399E-2</c:v>
                </c:pt>
                <c:pt idx="4901" formatCode="General">
                  <c:v>-1.66509611106119E-2</c:v>
                </c:pt>
                <c:pt idx="4902" formatCode="General">
                  <c:v>-2.3175635075190701E-2</c:v>
                </c:pt>
                <c:pt idx="4903" formatCode="General">
                  <c:v>-2.9776407765504002E-2</c:v>
                </c:pt>
                <c:pt idx="4904" formatCode="General">
                  <c:v>-3.5803408308702898E-2</c:v>
                </c:pt>
                <c:pt idx="4905" formatCode="General">
                  <c:v>-4.1374604850155802E-2</c:v>
                </c:pt>
                <c:pt idx="4906" formatCode="General">
                  <c:v>-4.7036003185374098E-2</c:v>
                </c:pt>
                <c:pt idx="4907" formatCode="General">
                  <c:v>-5.2715905427595099E-2</c:v>
                </c:pt>
                <c:pt idx="4908" formatCode="General">
                  <c:v>-5.8356741676164503E-2</c:v>
                </c:pt>
                <c:pt idx="4909" formatCode="General">
                  <c:v>-6.39625610226153E-2</c:v>
                </c:pt>
                <c:pt idx="4910" formatCode="General">
                  <c:v>-6.95049566221764E-2</c:v>
                </c:pt>
                <c:pt idx="4911" formatCode="General">
                  <c:v>-7.4943754057822803E-2</c:v>
                </c:pt>
                <c:pt idx="4912" formatCode="General">
                  <c:v>-8.0309799584974306E-2</c:v>
                </c:pt>
                <c:pt idx="4913" formatCode="General">
                  <c:v>-8.5427862122195303E-2</c:v>
                </c:pt>
                <c:pt idx="4914" formatCode="General">
                  <c:v>-8.9760958481660102E-2</c:v>
                </c:pt>
                <c:pt idx="4915" formatCode="General">
                  <c:v>-9.3441617547382394E-2</c:v>
                </c:pt>
                <c:pt idx="4916" formatCode="General">
                  <c:v>-9.69216081951947E-2</c:v>
                </c:pt>
                <c:pt idx="4917" formatCode="General">
                  <c:v>-0.100240837529302</c:v>
                </c:pt>
                <c:pt idx="4918" formatCode="General">
                  <c:v>-0.10353172233211901</c:v>
                </c:pt>
                <c:pt idx="4919" formatCode="General">
                  <c:v>-0.10686545098118801</c:v>
                </c:pt>
                <c:pt idx="4920" formatCode="General">
                  <c:v>-0.110274584001366</c:v>
                </c:pt>
                <c:pt idx="4921" formatCode="General">
                  <c:v>-0.113829639864789</c:v>
                </c:pt>
                <c:pt idx="4922" formatCode="General">
                  <c:v>-0.117624070215123</c:v>
                </c:pt>
                <c:pt idx="4923" formatCode="General">
                  <c:v>-0.121560991356454</c:v>
                </c:pt>
                <c:pt idx="4924" formatCode="General">
                  <c:v>-0.125069821765279</c:v>
                </c:pt>
                <c:pt idx="4925" formatCode="General">
                  <c:v>-0.12856072604074101</c:v>
                </c:pt>
                <c:pt idx="4926" formatCode="General">
                  <c:v>-0.13295981219782499</c:v>
                </c:pt>
                <c:pt idx="4927" formatCode="General">
                  <c:v>-0.13741329468424199</c:v>
                </c:pt>
                <c:pt idx="4928" formatCode="General">
                  <c:v>-0.14155442456563799</c:v>
                </c:pt>
                <c:pt idx="4929" formatCode="General">
                  <c:v>-0.14596749073686299</c:v>
                </c:pt>
                <c:pt idx="4930" formatCode="General">
                  <c:v>-0.15044854642487501</c:v>
                </c:pt>
                <c:pt idx="4931" formatCode="General">
                  <c:v>-0.15479693412930001</c:v>
                </c:pt>
                <c:pt idx="4932" formatCode="General">
                  <c:v>-0.15896264271028801</c:v>
                </c:pt>
                <c:pt idx="4933" formatCode="General">
                  <c:v>-0.16270704951832901</c:v>
                </c:pt>
                <c:pt idx="4934" formatCode="General">
                  <c:v>-0.16536814738218</c:v>
                </c:pt>
                <c:pt idx="4935" formatCode="General">
                  <c:v>-0.167068273529281</c:v>
                </c:pt>
                <c:pt idx="4936" formatCode="General">
                  <c:v>-0.168400871529098</c:v>
                </c:pt>
                <c:pt idx="4937" formatCode="General">
                  <c:v>-0.16944188575007499</c:v>
                </c:pt>
                <c:pt idx="4938" formatCode="General">
                  <c:v>-0.17035868076268401</c:v>
                </c:pt>
                <c:pt idx="4939" formatCode="General">
                  <c:v>-0.17125624730028</c:v>
                </c:pt>
                <c:pt idx="4940" formatCode="General">
                  <c:v>-0.17209302139281099</c:v>
                </c:pt>
                <c:pt idx="4941" formatCode="General">
                  <c:v>-0.172876457926532</c:v>
                </c:pt>
                <c:pt idx="4942" formatCode="General">
                  <c:v>-0.173817568174157</c:v>
                </c:pt>
                <c:pt idx="4943" formatCode="General">
                  <c:v>-0.174844908313949</c:v>
                </c:pt>
                <c:pt idx="4944" formatCode="General">
                  <c:v>-0.17540831701951301</c:v>
                </c:pt>
                <c:pt idx="4945" formatCode="General">
                  <c:v>-0.175725323127945</c:v>
                </c:pt>
                <c:pt idx="4946" formatCode="General">
                  <c:v>-0.17641079379608701</c:v>
                </c:pt>
                <c:pt idx="4947" formatCode="General">
                  <c:v>-0.17757212727177299</c:v>
                </c:pt>
                <c:pt idx="4948" formatCode="General">
                  <c:v>-0.17933188901119401</c:v>
                </c:pt>
                <c:pt idx="4949" formatCode="General">
                  <c:v>-0.181773807485934</c:v>
                </c:pt>
                <c:pt idx="4950" formatCode="General">
                  <c:v>-0.184866991429706</c:v>
                </c:pt>
                <c:pt idx="4951" formatCode="General">
                  <c:v>-0.188517810989137</c:v>
                </c:pt>
                <c:pt idx="4952" formatCode="General">
                  <c:v>-0.192620396388791</c:v>
                </c:pt>
                <c:pt idx="4953" formatCode="General">
                  <c:v>-0.19682207722411901</c:v>
                </c:pt>
                <c:pt idx="4954" formatCode="General">
                  <c:v>-0.200400292584757</c:v>
                </c:pt>
                <c:pt idx="4955" formatCode="General">
                  <c:v>-0.20334054578136099</c:v>
                </c:pt>
                <c:pt idx="4956" formatCode="General">
                  <c:v>-0.20610599632996901</c:v>
                </c:pt>
                <c:pt idx="4957" formatCode="General">
                  <c:v>-0.208816342091523</c:v>
                </c:pt>
                <c:pt idx="4958" formatCode="General">
                  <c:v>-0.21163507279114599</c:v>
                </c:pt>
                <c:pt idx="4959" formatCode="General">
                  <c:v>-0.21444903919553901</c:v>
                </c:pt>
                <c:pt idx="4960" formatCode="General">
                  <c:v>-0.216969993162626</c:v>
                </c:pt>
                <c:pt idx="4961" formatCode="General">
                  <c:v>-0.21884370059915101</c:v>
                </c:pt>
                <c:pt idx="4962" formatCode="General">
                  <c:v>-0.21942826538528501</c:v>
                </c:pt>
                <c:pt idx="4963" formatCode="General">
                  <c:v>-0.21893514348344101</c:v>
                </c:pt>
                <c:pt idx="4964" formatCode="General">
                  <c:v>-0.217985081195081</c:v>
                </c:pt>
                <c:pt idx="4965" formatCode="General">
                  <c:v>-0.21663872302227999</c:v>
                </c:pt>
                <c:pt idx="4966" formatCode="General">
                  <c:v>-0.21503259026301799</c:v>
                </c:pt>
                <c:pt idx="4967" formatCode="General">
                  <c:v>-0.21327196581072699</c:v>
                </c:pt>
                <c:pt idx="4968" formatCode="General">
                  <c:v>-0.211495428482393</c:v>
                </c:pt>
                <c:pt idx="4969" formatCode="General">
                  <c:v>-0.209873271379688</c:v>
                </c:pt>
                <c:pt idx="4970" formatCode="General">
                  <c:v>-0.20835393332657701</c:v>
                </c:pt>
                <c:pt idx="4971" formatCode="General">
                  <c:v>-0.20657894837674101</c:v>
                </c:pt>
                <c:pt idx="4972" formatCode="General">
                  <c:v>-0.204798424365738</c:v>
                </c:pt>
                <c:pt idx="4973" formatCode="General">
                  <c:v>-0.20339266548438201</c:v>
                </c:pt>
                <c:pt idx="4974" formatCode="General">
                  <c:v>-0.20223133718653799</c:v>
                </c:pt>
                <c:pt idx="4975" formatCode="General">
                  <c:v>-0.20141835700388799</c:v>
                </c:pt>
                <c:pt idx="4976" formatCode="General">
                  <c:v>-0.20108164320639299</c:v>
                </c:pt>
                <c:pt idx="4977" formatCode="General">
                  <c:v>-0.201208030523819</c:v>
                </c:pt>
                <c:pt idx="4978" formatCode="General">
                  <c:v>-0.20162022217779299</c:v>
                </c:pt>
                <c:pt idx="4979" formatCode="General">
                  <c:v>-0.201974219208609</c:v>
                </c:pt>
                <c:pt idx="4980" formatCode="General">
                  <c:v>-0.20237014327952099</c:v>
                </c:pt>
                <c:pt idx="4981" formatCode="General">
                  <c:v>-0.20288505542972701</c:v>
                </c:pt>
                <c:pt idx="4982" formatCode="General">
                  <c:v>-0.20327439472831699</c:v>
                </c:pt>
                <c:pt idx="4983" formatCode="General">
                  <c:v>-0.203510254323335</c:v>
                </c:pt>
                <c:pt idx="4984" formatCode="General">
                  <c:v>-0.20353189386783399</c:v>
                </c:pt>
                <c:pt idx="4985" formatCode="General">
                  <c:v>-0.20331629766683501</c:v>
                </c:pt>
                <c:pt idx="4986" formatCode="General">
                  <c:v>-0.20298951209952301</c:v>
                </c:pt>
                <c:pt idx="4987" formatCode="General">
                  <c:v>-0.20255627993939901</c:v>
                </c:pt>
                <c:pt idx="4988" formatCode="General">
                  <c:v>-0.20150863604567701</c:v>
                </c:pt>
                <c:pt idx="4989" formatCode="General">
                  <c:v>-0.19980642901190199</c:v>
                </c:pt>
                <c:pt idx="4990" formatCode="General">
                  <c:v>-0.197822135369357</c:v>
                </c:pt>
                <c:pt idx="4991" formatCode="General">
                  <c:v>-0.19556518351129901</c:v>
                </c:pt>
                <c:pt idx="4992" formatCode="General">
                  <c:v>-0.19320684245769701</c:v>
                </c:pt>
                <c:pt idx="4993" formatCode="General">
                  <c:v>-0.191012320048809</c:v>
                </c:pt>
                <c:pt idx="4994" formatCode="General">
                  <c:v>-0.18904206073348701</c:v>
                </c:pt>
                <c:pt idx="4995" formatCode="General">
                  <c:v>-0.18722941996678799</c:v>
                </c:pt>
                <c:pt idx="4996" formatCode="General">
                  <c:v>-0.18540048747284499</c:v>
                </c:pt>
                <c:pt idx="4997" formatCode="General">
                  <c:v>-0.183035848548942</c:v>
                </c:pt>
                <c:pt idx="4998" formatCode="General">
                  <c:v>-0.180247163979671</c:v>
                </c:pt>
                <c:pt idx="4999" formatCode="General">
                  <c:v>-0.17759153873657799</c:v>
                </c:pt>
                <c:pt idx="5000" formatCode="General">
                  <c:v>-0.17517178015141699</c:v>
                </c:pt>
                <c:pt idx="5001" formatCode="General">
                  <c:v>-0.172962179447433</c:v>
                </c:pt>
                <c:pt idx="5002" formatCode="General">
                  <c:v>-0.17082269585042101</c:v>
                </c:pt>
                <c:pt idx="5003" formatCode="General">
                  <c:v>-0.168705221395306</c:v>
                </c:pt>
                <c:pt idx="5004" formatCode="General">
                  <c:v>-0.16655139706269001</c:v>
                </c:pt>
                <c:pt idx="5005" formatCode="General">
                  <c:v>-0.16398671500654899</c:v>
                </c:pt>
                <c:pt idx="5006" formatCode="General">
                  <c:v>-0.16122994372301599</c:v>
                </c:pt>
                <c:pt idx="5007" formatCode="General">
                  <c:v>-0.158674252515661</c:v>
                </c:pt>
                <c:pt idx="5008" formatCode="General">
                  <c:v>-0.15617727481921101</c:v>
                </c:pt>
                <c:pt idx="5009" formatCode="General">
                  <c:v>-0.15373539991079899</c:v>
                </c:pt>
                <c:pt idx="5010" formatCode="General">
                  <c:v>-0.15132459330520401</c:v>
                </c:pt>
                <c:pt idx="5011" formatCode="General">
                  <c:v>-0.14882034916874501</c:v>
                </c:pt>
                <c:pt idx="5012" formatCode="General">
                  <c:v>-0.145981733518351</c:v>
                </c:pt>
                <c:pt idx="5013" formatCode="General">
                  <c:v>-0.14227540735819899</c:v>
                </c:pt>
                <c:pt idx="5014" formatCode="General">
                  <c:v>-0.13793079477612</c:v>
                </c:pt>
                <c:pt idx="5015" formatCode="General">
                  <c:v>-0.133562937481426</c:v>
                </c:pt>
                <c:pt idx="5016" formatCode="General">
                  <c:v>-0.12926564089539999</c:v>
                </c:pt>
                <c:pt idx="5017" formatCode="General">
                  <c:v>-0.125138590627105</c:v>
                </c:pt>
                <c:pt idx="5018" formatCode="General">
                  <c:v>-0.121208247806912</c:v>
                </c:pt>
                <c:pt idx="5019" formatCode="General">
                  <c:v>-0.117442846136148</c:v>
                </c:pt>
                <c:pt idx="5020" formatCode="General">
                  <c:v>-0.113832584773831</c:v>
                </c:pt>
                <c:pt idx="5021" formatCode="General">
                  <c:v>-0.110429282075694</c:v>
                </c:pt>
                <c:pt idx="5022" formatCode="General">
                  <c:v>-0.107041262337251</c:v>
                </c:pt>
                <c:pt idx="5023" formatCode="General">
                  <c:v>-0.103031408615715</c:v>
                </c:pt>
                <c:pt idx="5024" formatCode="General">
                  <c:v>-9.8551201252681603E-2</c:v>
                </c:pt>
                <c:pt idx="5025" formatCode="General">
                  <c:v>-9.4165828731778201E-2</c:v>
                </c:pt>
                <c:pt idx="5026" formatCode="General">
                  <c:v>-8.9866921543738099E-2</c:v>
                </c:pt>
                <c:pt idx="5027" formatCode="General">
                  <c:v>-8.5836004742802105E-2</c:v>
                </c:pt>
                <c:pt idx="5028" formatCode="General">
                  <c:v>-8.2306364922566003E-2</c:v>
                </c:pt>
                <c:pt idx="5029" formatCode="General">
                  <c:v>-7.9266113990731704E-2</c:v>
                </c:pt>
                <c:pt idx="5030" formatCode="General">
                  <c:v>-7.65366388220204E-2</c:v>
                </c:pt>
                <c:pt idx="5031" formatCode="General">
                  <c:v>-7.3845141424137603E-2</c:v>
                </c:pt>
                <c:pt idx="5032" formatCode="General">
                  <c:v>-7.0498168976346101E-2</c:v>
                </c:pt>
                <c:pt idx="5033" formatCode="General">
                  <c:v>-6.6529308233809398E-2</c:v>
                </c:pt>
                <c:pt idx="5034" formatCode="General">
                  <c:v>-6.2444790844752601E-2</c:v>
                </c:pt>
                <c:pt idx="5035" formatCode="General">
                  <c:v>-5.8315556441992503E-2</c:v>
                </c:pt>
                <c:pt idx="5036" formatCode="General">
                  <c:v>-5.4302685821238199E-2</c:v>
                </c:pt>
                <c:pt idx="5037" formatCode="General">
                  <c:v>-5.0486574932238501E-2</c:v>
                </c:pt>
                <c:pt idx="5038" formatCode="General">
                  <c:v>-4.68751627087182E-2</c:v>
                </c:pt>
                <c:pt idx="5039" formatCode="General">
                  <c:v>-4.34534385109481E-2</c:v>
                </c:pt>
                <c:pt idx="5040" formatCode="General">
                  <c:v>-4.0030841955883197E-2</c:v>
                </c:pt>
                <c:pt idx="5041" formatCode="General">
                  <c:v>-3.6005638986560201E-2</c:v>
                </c:pt>
                <c:pt idx="5042" formatCode="General">
                  <c:v>-3.1471443167132497E-2</c:v>
                </c:pt>
                <c:pt idx="5043" formatCode="General">
                  <c:v>-2.71219170984522E-2</c:v>
                </c:pt>
                <c:pt idx="5044" formatCode="General">
                  <c:v>-2.3132790768559699E-2</c:v>
                </c:pt>
                <c:pt idx="5045" formatCode="General">
                  <c:v>-1.9518316523488899E-2</c:v>
                </c:pt>
                <c:pt idx="5046" formatCode="General">
                  <c:v>-1.6222150516476901E-2</c:v>
                </c:pt>
                <c:pt idx="5047" formatCode="General">
                  <c:v>-1.3070450510678301E-2</c:v>
                </c:pt>
                <c:pt idx="5048" formatCode="General">
                  <c:v>-9.7256695107226804E-3</c:v>
                </c:pt>
                <c:pt idx="5049" formatCode="General">
                  <c:v>-5.5860431941493803E-3</c:v>
                </c:pt>
                <c:pt idx="5050" formatCode="General">
                  <c:v>-8.8578862018267495E-4</c:v>
                </c:pt>
                <c:pt idx="5051" formatCode="General">
                  <c:v>3.8299337552851901E-3</c:v>
                </c:pt>
                <c:pt idx="5052" formatCode="General">
                  <c:v>8.5704945553765205E-3</c:v>
                </c:pt>
                <c:pt idx="5053" formatCode="General">
                  <c:v>1.3141969349431E-2</c:v>
                </c:pt>
                <c:pt idx="5054" formatCode="General">
                  <c:v>1.7449511470828401E-2</c:v>
                </c:pt>
                <c:pt idx="5055" formatCode="General">
                  <c:v>2.15872501317893E-2</c:v>
                </c:pt>
                <c:pt idx="5056" formatCode="General">
                  <c:v>2.5536426067266301E-2</c:v>
                </c:pt>
                <c:pt idx="5057" formatCode="General">
                  <c:v>2.9398943430138502E-2</c:v>
                </c:pt>
                <c:pt idx="5058" formatCode="General">
                  <c:v>3.3776279099481298E-2</c:v>
                </c:pt>
                <c:pt idx="5059" formatCode="General">
                  <c:v>3.8517981843027502E-2</c:v>
                </c:pt>
                <c:pt idx="5060" formatCode="General">
                  <c:v>4.2989994140035702E-2</c:v>
                </c:pt>
                <c:pt idx="5061" formatCode="General">
                  <c:v>4.7190790617384501E-2</c:v>
                </c:pt>
                <c:pt idx="5062" formatCode="General">
                  <c:v>5.1246295072205197E-2</c:v>
                </c:pt>
                <c:pt idx="5063" formatCode="General">
                  <c:v>5.5183336025623302E-2</c:v>
                </c:pt>
                <c:pt idx="5064" formatCode="General">
                  <c:v>5.8853409673311902E-2</c:v>
                </c:pt>
                <c:pt idx="5065" formatCode="General">
                  <c:v>6.2379787585686797E-2</c:v>
                </c:pt>
                <c:pt idx="5066" formatCode="General">
                  <c:v>6.6424901581818699E-2</c:v>
                </c:pt>
                <c:pt idx="5067" formatCode="General">
                  <c:v>7.0863414343239797E-2</c:v>
                </c:pt>
                <c:pt idx="5068" formatCode="General">
                  <c:v>7.5133238811156106E-2</c:v>
                </c:pt>
                <c:pt idx="5069" formatCode="General">
                  <c:v>7.9192291689443903E-2</c:v>
                </c:pt>
                <c:pt idx="5070" formatCode="General">
                  <c:v>8.2991665814042798E-2</c:v>
                </c:pt>
                <c:pt idx="5071" formatCode="General">
                  <c:v>8.6593286297690406E-2</c:v>
                </c:pt>
                <c:pt idx="5072" formatCode="General">
                  <c:v>9.0043575357843006E-2</c:v>
                </c:pt>
                <c:pt idx="5073" formatCode="General">
                  <c:v>9.3308860457249704E-2</c:v>
                </c:pt>
                <c:pt idx="5074" formatCode="General">
                  <c:v>9.6332954937502796E-2</c:v>
                </c:pt>
                <c:pt idx="5075" formatCode="General">
                  <c:v>9.9330872881903107E-2</c:v>
                </c:pt>
                <c:pt idx="5076" formatCode="General">
                  <c:v>0.10296543831909299</c:v>
                </c:pt>
                <c:pt idx="5077" formatCode="General">
                  <c:v>0.10717196095188999</c:v>
                </c:pt>
                <c:pt idx="5078" formatCode="General">
                  <c:v>0.11136440036176</c:v>
                </c:pt>
                <c:pt idx="5079" formatCode="General">
                  <c:v>0.11542373488816</c:v>
                </c:pt>
                <c:pt idx="5080" formatCode="General">
                  <c:v>0.11934273595441899</c:v>
                </c:pt>
                <c:pt idx="5081" formatCode="General">
                  <c:v>0.123075467967232</c:v>
                </c:pt>
                <c:pt idx="5082" formatCode="General">
                  <c:v>0.126673330718266</c:v>
                </c:pt>
                <c:pt idx="5083" formatCode="General">
                  <c:v>0.13069369058136099</c:v>
                </c:pt>
                <c:pt idx="5084" formatCode="General">
                  <c:v>0.13498952167282599</c:v>
                </c:pt>
                <c:pt idx="5085" formatCode="General">
                  <c:v>0.13896570253580401</c:v>
                </c:pt>
                <c:pt idx="5086" formatCode="General">
                  <c:v>0.14266162312833</c:v>
                </c:pt>
                <c:pt idx="5087" formatCode="General">
                  <c:v>0.146123490385832</c:v>
                </c:pt>
                <c:pt idx="5088" formatCode="General">
                  <c:v>0.14932259037465101</c:v>
                </c:pt>
                <c:pt idx="5089" formatCode="General">
                  <c:v>0.152187997492021</c:v>
                </c:pt>
                <c:pt idx="5090" formatCode="General">
                  <c:v>0.15467853331092099</c:v>
                </c:pt>
                <c:pt idx="5091" formatCode="General">
                  <c:v>0.156735060531804</c:v>
                </c:pt>
                <c:pt idx="5092" formatCode="General">
                  <c:v>0.158607531093135</c:v>
                </c:pt>
                <c:pt idx="5093" formatCode="General">
                  <c:v>0.16096123389036401</c:v>
                </c:pt>
                <c:pt idx="5094" formatCode="General">
                  <c:v>0.16360299294480801</c:v>
                </c:pt>
                <c:pt idx="5095" formatCode="General">
                  <c:v>0.16598042853717099</c:v>
                </c:pt>
                <c:pt idx="5096" formatCode="General">
                  <c:v>0.168111637402377</c:v>
                </c:pt>
                <c:pt idx="5097" formatCode="General">
                  <c:v>0.169988391000609</c:v>
                </c:pt>
                <c:pt idx="5098" formatCode="General">
                  <c:v>0.17165387244782601</c:v>
                </c:pt>
                <c:pt idx="5099" formatCode="General">
                  <c:v>0.173134424683002</c:v>
                </c:pt>
                <c:pt idx="5100" formatCode="General">
                  <c:v>0.17435319645935399</c:v>
                </c:pt>
                <c:pt idx="5101" formatCode="General">
                  <c:v>0.17544218656935501</c:v>
                </c:pt>
                <c:pt idx="5102" formatCode="General">
                  <c:v>0.17696939472735801</c:v>
                </c:pt>
                <c:pt idx="5103" formatCode="General">
                  <c:v>0.178843588297911</c:v>
                </c:pt>
                <c:pt idx="5104" formatCode="General">
                  <c:v>0.18053024544437199</c:v>
                </c:pt>
                <c:pt idx="5105" formatCode="General">
                  <c:v>0.18197749281799899</c:v>
                </c:pt>
                <c:pt idx="5106" formatCode="General">
                  <c:v>0.18321352264802401</c:v>
                </c:pt>
                <c:pt idx="5107" formatCode="General">
                  <c:v>0.18420729228684701</c:v>
                </c:pt>
                <c:pt idx="5108" formatCode="General">
                  <c:v>0.18491313158660799</c:v>
                </c:pt>
                <c:pt idx="5109" formatCode="General">
                  <c:v>0.18537077697002499</c:v>
                </c:pt>
                <c:pt idx="5110" formatCode="General">
                  <c:v>0.18589080464074201</c:v>
                </c:pt>
                <c:pt idx="5111" formatCode="General">
                  <c:v>0.18710293386983301</c:v>
                </c:pt>
                <c:pt idx="5112" formatCode="General">
                  <c:v>0.188828113760757</c:v>
                </c:pt>
                <c:pt idx="5113" formatCode="General">
                  <c:v>0.19051036889318801</c:v>
                </c:pt>
                <c:pt idx="5114" formatCode="General">
                  <c:v>0.19209596824337999</c:v>
                </c:pt>
                <c:pt idx="5115" formatCode="General">
                  <c:v>0.19358696899380501</c:v>
                </c:pt>
                <c:pt idx="5116" formatCode="General">
                  <c:v>0.19504956472482901</c:v>
                </c:pt>
                <c:pt idx="5117" formatCode="General">
                  <c:v>0.19651607139136901</c:v>
                </c:pt>
                <c:pt idx="5118" formatCode="General">
                  <c:v>0.197925136997186</c:v>
                </c:pt>
                <c:pt idx="5119" formatCode="General">
                  <c:v>0.19945777011658899</c:v>
                </c:pt>
                <c:pt idx="5120" formatCode="General">
                  <c:v>0.20167992396156501</c:v>
                </c:pt>
                <c:pt idx="5121" formatCode="General">
                  <c:v>0.204308042885469</c:v>
                </c:pt>
                <c:pt idx="5122" formatCode="General">
                  <c:v>0.20673168282573401</c:v>
                </c:pt>
                <c:pt idx="5123" formatCode="General">
                  <c:v>0.208835511625205</c:v>
                </c:pt>
                <c:pt idx="5124" formatCode="General">
                  <c:v>0.21051034808826199</c:v>
                </c:pt>
                <c:pt idx="5125" formatCode="General">
                  <c:v>0.21174962853340601</c:v>
                </c:pt>
                <c:pt idx="5126" formatCode="General">
                  <c:v>0.21248926269229801</c:v>
                </c:pt>
                <c:pt idx="5127" formatCode="General">
                  <c:v>0.21265550232236</c:v>
                </c:pt>
                <c:pt idx="5128" formatCode="General">
                  <c:v>0.21246141436982399</c:v>
                </c:pt>
                <c:pt idx="5129" formatCode="General">
                  <c:v>0.212519176332083</c:v>
                </c:pt>
                <c:pt idx="5130" formatCode="General">
                  <c:v>0.21268780534220499</c:v>
                </c:pt>
                <c:pt idx="5131" formatCode="General">
                  <c:v>0.21253419536166801</c:v>
                </c:pt>
                <c:pt idx="5132" formatCode="General">
                  <c:v>0.21209048353340201</c:v>
                </c:pt>
                <c:pt idx="5133" formatCode="General">
                  <c:v>0.21120103816336699</c:v>
                </c:pt>
                <c:pt idx="5134" formatCode="General">
                  <c:v>0.209778852080751</c:v>
                </c:pt>
                <c:pt idx="5135" formatCode="General">
                  <c:v>0.207892705646778</c:v>
                </c:pt>
                <c:pt idx="5136" formatCode="General">
                  <c:v>0.20573560160460899</c:v>
                </c:pt>
                <c:pt idx="5137" formatCode="General">
                  <c:v>0.20337497455426101</c:v>
                </c:pt>
                <c:pt idx="5138" formatCode="General">
                  <c:v>0.20102372966650101</c:v>
                </c:pt>
                <c:pt idx="5139" formatCode="General">
                  <c:v>0.19922303716048201</c:v>
                </c:pt>
                <c:pt idx="5140" formatCode="General">
                  <c:v>0.19779368948890499</c:v>
                </c:pt>
                <c:pt idx="5141" formatCode="General">
                  <c:v>0.19639430576146399</c:v>
                </c:pt>
                <c:pt idx="5142" formatCode="General">
                  <c:v>0.194943045807314</c:v>
                </c:pt>
                <c:pt idx="5143" formatCode="General">
                  <c:v>0.19319514092068599</c:v>
                </c:pt>
                <c:pt idx="5144" formatCode="General">
                  <c:v>0.19104606082692599</c:v>
                </c:pt>
                <c:pt idx="5145" formatCode="General">
                  <c:v>0.18845826370332</c:v>
                </c:pt>
                <c:pt idx="5146" formatCode="General">
                  <c:v>0.18544044519761399</c:v>
                </c:pt>
                <c:pt idx="5147" formatCode="General">
                  <c:v>0.18238146354340301</c:v>
                </c:pt>
                <c:pt idx="5148" formatCode="General">
                  <c:v>0.179905065432094</c:v>
                </c:pt>
                <c:pt idx="5149" formatCode="General">
                  <c:v>0.17775048836007801</c:v>
                </c:pt>
                <c:pt idx="5150" formatCode="General">
                  <c:v>0.175386406040731</c:v>
                </c:pt>
                <c:pt idx="5151" formatCode="General">
                  <c:v>0.17277384295718901</c:v>
                </c:pt>
                <c:pt idx="5152" formatCode="General">
                  <c:v>0.169961098065711</c:v>
                </c:pt>
                <c:pt idx="5153" formatCode="General">
                  <c:v>0.16708097448166601</c:v>
                </c:pt>
                <c:pt idx="5154" formatCode="General">
                  <c:v>0.16414962400949501</c:v>
                </c:pt>
                <c:pt idx="5155" formatCode="General">
                  <c:v>0.161495297697094</c:v>
                </c:pt>
                <c:pt idx="5156" formatCode="General">
                  <c:v>0.159779346405022</c:v>
                </c:pt>
                <c:pt idx="5157" formatCode="General">
                  <c:v>0.15876020951109299</c:v>
                </c:pt>
                <c:pt idx="5158" formatCode="General">
                  <c:v>0.15787835406884701</c:v>
                </c:pt>
                <c:pt idx="5159" formatCode="General">
                  <c:v>0.15696843462327001</c:v>
                </c:pt>
                <c:pt idx="5160" formatCode="General">
                  <c:v>0.155793195448997</c:v>
                </c:pt>
                <c:pt idx="5161" formatCode="General">
                  <c:v>0.15432734538489601</c:v>
                </c:pt>
                <c:pt idx="5162" formatCode="General">
                  <c:v>0.15256767101504801</c:v>
                </c:pt>
                <c:pt idx="5163" formatCode="General">
                  <c:v>0.150666704533754</c:v>
                </c:pt>
                <c:pt idx="5164" formatCode="General">
                  <c:v>0.14898536431022499</c:v>
                </c:pt>
                <c:pt idx="5165" formatCode="General">
                  <c:v>0.147233035643169</c:v>
                </c:pt>
                <c:pt idx="5166" formatCode="General">
                  <c:v>0.145019988428393</c:v>
                </c:pt>
                <c:pt idx="5167" formatCode="General">
                  <c:v>0.14229008260784201</c:v>
                </c:pt>
                <c:pt idx="5168" formatCode="General">
                  <c:v>0.13898600013168599</c:v>
                </c:pt>
                <c:pt idx="5169" formatCode="General">
                  <c:v>0.13528186821788901</c:v>
                </c:pt>
                <c:pt idx="5170" formatCode="General">
                  <c:v>0.13129236679317199</c:v>
                </c:pt>
                <c:pt idx="5171" formatCode="General">
                  <c:v>0.127367684955527</c:v>
                </c:pt>
                <c:pt idx="5172" formatCode="General">
                  <c:v>0.124055567516939</c:v>
                </c:pt>
                <c:pt idx="5173" formatCode="General">
                  <c:v>0.121015631347584</c:v>
                </c:pt>
                <c:pt idx="5174" formatCode="General">
                  <c:v>0.117801774812793</c:v>
                </c:pt>
                <c:pt idx="5175" formatCode="General">
                  <c:v>0.11442830561497599</c:v>
                </c:pt>
                <c:pt idx="5176" formatCode="General">
                  <c:v>0.11077848065584001</c:v>
                </c:pt>
                <c:pt idx="5177" formatCode="General">
                  <c:v>0.10678221478455099</c:v>
                </c:pt>
                <c:pt idx="5178" formatCode="General">
                  <c:v>0.102442184902171</c:v>
                </c:pt>
                <c:pt idx="5179" formatCode="General">
                  <c:v>9.7695329410278101E-2</c:v>
                </c:pt>
                <c:pt idx="5180" formatCode="General">
                  <c:v>9.2911743457426005E-2</c:v>
                </c:pt>
                <c:pt idx="5181" formatCode="General">
                  <c:v>8.8793501759534099E-2</c:v>
                </c:pt>
                <c:pt idx="5182" formatCode="General">
                  <c:v>8.5076594577012304E-2</c:v>
                </c:pt>
                <c:pt idx="5183" formatCode="General">
                  <c:v>8.1216578323700897E-2</c:v>
                </c:pt>
                <c:pt idx="5184" formatCode="General">
                  <c:v>7.7207934743582701E-2</c:v>
                </c:pt>
                <c:pt idx="5185" formatCode="General">
                  <c:v>7.3144188503318705E-2</c:v>
                </c:pt>
                <c:pt idx="5186" formatCode="General">
                  <c:v>6.9202687629702497E-2</c:v>
                </c:pt>
                <c:pt idx="5187" formatCode="General">
                  <c:v>6.5441899186871696E-2</c:v>
                </c:pt>
                <c:pt idx="5188" formatCode="General">
                  <c:v>6.1686065415963498E-2</c:v>
                </c:pt>
                <c:pt idx="5189" formatCode="General">
                  <c:v>5.8026618085124597E-2</c:v>
                </c:pt>
                <c:pt idx="5190" formatCode="General">
                  <c:v>5.4831146258104001E-2</c:v>
                </c:pt>
                <c:pt idx="5191" formatCode="General">
                  <c:v>5.1853471759195899E-2</c:v>
                </c:pt>
                <c:pt idx="5192" formatCode="General">
                  <c:v>4.8754838458983103E-2</c:v>
                </c:pt>
                <c:pt idx="5193" formatCode="General">
                  <c:v>4.55458850091289E-2</c:v>
                </c:pt>
                <c:pt idx="5194" formatCode="General">
                  <c:v>4.2136937017713899E-2</c:v>
                </c:pt>
                <c:pt idx="5195" formatCode="General">
                  <c:v>3.8510040563125798E-2</c:v>
                </c:pt>
                <c:pt idx="5196" formatCode="General">
                  <c:v>3.4710574493797601E-2</c:v>
                </c:pt>
                <c:pt idx="5197" formatCode="General">
                  <c:v>3.0652893865487502E-2</c:v>
                </c:pt>
                <c:pt idx="5198" formatCode="General">
                  <c:v>2.6563645000629601E-2</c:v>
                </c:pt>
                <c:pt idx="5199" formatCode="General">
                  <c:v>2.2952020980396101E-2</c:v>
                </c:pt>
                <c:pt idx="5200" formatCode="General">
                  <c:v>1.9470061949726201E-2</c:v>
                </c:pt>
                <c:pt idx="5201" formatCode="General">
                  <c:v>1.56150299801432E-2</c:v>
                </c:pt>
                <c:pt idx="5202" formatCode="General">
                  <c:v>1.13808031492676E-2</c:v>
                </c:pt>
                <c:pt idx="5203" formatCode="General">
                  <c:v>6.7321434623520103E-3</c:v>
                </c:pt>
                <c:pt idx="5204" formatCode="General">
                  <c:v>1.7683533799956401E-3</c:v>
                </c:pt>
                <c:pt idx="5205" formatCode="General">
                  <c:v>-3.4015224717942401E-3</c:v>
                </c:pt>
                <c:pt idx="5206" formatCode="General">
                  <c:v>-8.9160615990216009E-3</c:v>
                </c:pt>
                <c:pt idx="5207" formatCode="General">
                  <c:v>-1.4553021393783099E-2</c:v>
                </c:pt>
                <c:pt idx="5208" formatCode="General">
                  <c:v>-1.96933483245759E-2</c:v>
                </c:pt>
                <c:pt idx="5209" formatCode="General">
                  <c:v>-2.4634454819328001E-2</c:v>
                </c:pt>
                <c:pt idx="5210" formatCode="General">
                  <c:v>-2.98773387100329E-2</c:v>
                </c:pt>
                <c:pt idx="5211" formatCode="General">
                  <c:v>-3.5367292706250199E-2</c:v>
                </c:pt>
                <c:pt idx="5212" formatCode="General">
                  <c:v>-4.1079844698293698E-2</c:v>
                </c:pt>
                <c:pt idx="5213" formatCode="General">
                  <c:v>-4.6963332774164097E-2</c:v>
                </c:pt>
                <c:pt idx="5214" formatCode="General">
                  <c:v>-5.2879785021074502E-2</c:v>
                </c:pt>
                <c:pt idx="5215" formatCode="General">
                  <c:v>-5.87574845459179E-2</c:v>
                </c:pt>
                <c:pt idx="5216" formatCode="General">
                  <c:v>-6.4357524162020799E-2</c:v>
                </c:pt>
                <c:pt idx="5217" formatCode="General">
                  <c:v>-6.9270930493621499E-2</c:v>
                </c:pt>
                <c:pt idx="5218" formatCode="General">
                  <c:v>-7.3791839595414493E-2</c:v>
                </c:pt>
                <c:pt idx="5219" formatCode="General">
                  <c:v>-7.8275949665699396E-2</c:v>
                </c:pt>
                <c:pt idx="5220" formatCode="General">
                  <c:v>-8.2639936940677602E-2</c:v>
                </c:pt>
                <c:pt idx="5221" formatCode="General">
                  <c:v>-8.6911046332590003E-2</c:v>
                </c:pt>
                <c:pt idx="5222" formatCode="General">
                  <c:v>-9.1149024936906797E-2</c:v>
                </c:pt>
                <c:pt idx="5223" formatCode="General">
                  <c:v>-9.5391581823627003E-2</c:v>
                </c:pt>
                <c:pt idx="5224" formatCode="General">
                  <c:v>-9.9595623775587602E-2</c:v>
                </c:pt>
                <c:pt idx="5225" formatCode="General">
                  <c:v>-0.10375506172551301</c:v>
                </c:pt>
                <c:pt idx="5226" formatCode="General">
                  <c:v>-0.107639944090424</c:v>
                </c:pt>
                <c:pt idx="5227" formatCode="General">
                  <c:v>-0.11083537535976599</c:v>
                </c:pt>
                <c:pt idx="5228" formatCode="General">
                  <c:v>-0.113767115067254</c:v>
                </c:pt>
                <c:pt idx="5229" formatCode="General">
                  <c:v>-0.11703171783197699</c:v>
                </c:pt>
                <c:pt idx="5230" formatCode="General">
                  <c:v>-0.12059292761380599</c:v>
                </c:pt>
                <c:pt idx="5231" formatCode="General">
                  <c:v>-0.124322772335947</c:v>
                </c:pt>
                <c:pt idx="5232" formatCode="General">
                  <c:v>-0.128122615493106</c:v>
                </c:pt>
                <c:pt idx="5233" formatCode="General">
                  <c:v>-0.132060283306423</c:v>
                </c:pt>
                <c:pt idx="5234" formatCode="General">
                  <c:v>-0.135956275403574</c:v>
                </c:pt>
                <c:pt idx="5235" formatCode="General">
                  <c:v>-0.139324848663817</c:v>
                </c:pt>
                <c:pt idx="5236" formatCode="General">
                  <c:v>-0.14250160816530999</c:v>
                </c:pt>
                <c:pt idx="5237" formatCode="General">
                  <c:v>-0.14596098276097999</c:v>
                </c:pt>
                <c:pt idx="5238" formatCode="General">
                  <c:v>-0.149618263771365</c:v>
                </c:pt>
                <c:pt idx="5239" formatCode="General">
                  <c:v>-0.15353342302798301</c:v>
                </c:pt>
                <c:pt idx="5240" formatCode="General">
                  <c:v>-0.157774600211049</c:v>
                </c:pt>
                <c:pt idx="5241" formatCode="General">
                  <c:v>-0.16229606413838399</c:v>
                </c:pt>
                <c:pt idx="5242" formatCode="General">
                  <c:v>-0.16709631913626699</c:v>
                </c:pt>
                <c:pt idx="5243" formatCode="General">
                  <c:v>-0.17191050083450801</c:v>
                </c:pt>
                <c:pt idx="5244" formatCode="General">
                  <c:v>-0.17601189959655</c:v>
                </c:pt>
                <c:pt idx="5245" formatCode="General">
                  <c:v>-0.17947502912486801</c:v>
                </c:pt>
                <c:pt idx="5246" formatCode="General">
                  <c:v>-0.182792923467341</c:v>
                </c:pt>
                <c:pt idx="5247" formatCode="General">
                  <c:v>-0.18601104686255199</c:v>
                </c:pt>
                <c:pt idx="5248" formatCode="General">
                  <c:v>-0.18917599941013299</c:v>
                </c:pt>
                <c:pt idx="5249" formatCode="General">
                  <c:v>-0.192300452136176</c:v>
                </c:pt>
                <c:pt idx="5250" formatCode="General">
                  <c:v>-0.195364144445238</c:v>
                </c:pt>
                <c:pt idx="5251" formatCode="General">
                  <c:v>-0.19833086571929401</c:v>
                </c:pt>
                <c:pt idx="5252" formatCode="General">
                  <c:v>-0.20096462111330601</c:v>
                </c:pt>
                <c:pt idx="5253" formatCode="General">
                  <c:v>-0.202756257188521</c:v>
                </c:pt>
                <c:pt idx="5254" formatCode="General">
                  <c:v>-0.203936514768111</c:v>
                </c:pt>
                <c:pt idx="5255" formatCode="General">
                  <c:v>-0.205068139973686</c:v>
                </c:pt>
                <c:pt idx="5256" formatCode="General">
                  <c:v>-0.20636111147223801</c:v>
                </c:pt>
                <c:pt idx="5257" formatCode="General">
                  <c:v>-0.20802881196214801</c:v>
                </c:pt>
                <c:pt idx="5258" formatCode="General">
                  <c:v>-0.21014619855043901</c:v>
                </c:pt>
                <c:pt idx="5259" formatCode="General">
                  <c:v>-0.212714239184842</c:v>
                </c:pt>
                <c:pt idx="5260" formatCode="General">
                  <c:v>-0.215691795093642</c:v>
                </c:pt>
                <c:pt idx="5261" formatCode="General">
                  <c:v>-0.218930956598021</c:v>
                </c:pt>
                <c:pt idx="5262" formatCode="General">
                  <c:v>-0.22210047188298301</c:v>
                </c:pt>
                <c:pt idx="5263" formatCode="General">
                  <c:v>-0.22536840807831199</c:v>
                </c:pt>
                <c:pt idx="5264" formatCode="General">
                  <c:v>-0.22900742492326001</c:v>
                </c:pt>
                <c:pt idx="5265" formatCode="General">
                  <c:v>-0.23287159406716701</c:v>
                </c:pt>
                <c:pt idx="5266" formatCode="General">
                  <c:v>-0.23676430303582299</c:v>
                </c:pt>
                <c:pt idx="5267" formatCode="General">
                  <c:v>-0.24058012775604501</c:v>
                </c:pt>
                <c:pt idx="5268" formatCode="General">
                  <c:v>-0.24450955523116</c:v>
                </c:pt>
                <c:pt idx="5269" formatCode="General">
                  <c:v>-0.248485185415115</c:v>
                </c:pt>
                <c:pt idx="5270" formatCode="General">
                  <c:v>-0.25182517600301202</c:v>
                </c:pt>
                <c:pt idx="5271" formatCode="General">
                  <c:v>-0.25449936343802998</c:v>
                </c:pt>
                <c:pt idx="5272" formatCode="General">
                  <c:v>-0.25695557751556602</c:v>
                </c:pt>
                <c:pt idx="5273" formatCode="General">
                  <c:v>-0.25925246383925199</c:v>
                </c:pt>
                <c:pt idx="5274" formatCode="General">
                  <c:v>-0.26127912984393897</c:v>
                </c:pt>
                <c:pt idx="5275" formatCode="General">
                  <c:v>-0.26286241978427999</c:v>
                </c:pt>
                <c:pt idx="5276" formatCode="General">
                  <c:v>-0.26408510329568602</c:v>
                </c:pt>
                <c:pt idx="5277" formatCode="General">
                  <c:v>-0.26498337373449599</c:v>
                </c:pt>
                <c:pt idx="5278" formatCode="General">
                  <c:v>-0.26520068263664498</c:v>
                </c:pt>
                <c:pt idx="5279" formatCode="General">
                  <c:v>-0.26410931751034999</c:v>
                </c:pt>
                <c:pt idx="5280" formatCode="General">
                  <c:v>-0.26199503710773198</c:v>
                </c:pt>
                <c:pt idx="5281" formatCode="General">
                  <c:v>-0.25955114238409399</c:v>
                </c:pt>
                <c:pt idx="5282" formatCode="General">
                  <c:v>-0.25694049814318698</c:v>
                </c:pt>
                <c:pt idx="5283" formatCode="General">
                  <c:v>-0.25439633614930202</c:v>
                </c:pt>
                <c:pt idx="5284" formatCode="General">
                  <c:v>-0.25221084872892202</c:v>
                </c:pt>
                <c:pt idx="5285" formatCode="General">
                  <c:v>-0.25059453280574401</c:v>
                </c:pt>
                <c:pt idx="5286" formatCode="General">
                  <c:v>-0.249643088030608</c:v>
                </c:pt>
                <c:pt idx="5287" formatCode="General">
                  <c:v>-0.24931277441163799</c:v>
                </c:pt>
                <c:pt idx="5288" formatCode="General">
                  <c:v>-0.249208137339023</c:v>
                </c:pt>
                <c:pt idx="5289" formatCode="General">
                  <c:v>-0.24935819465613601</c:v>
                </c:pt>
                <c:pt idx="5290" formatCode="General">
                  <c:v>-0.25003187589480802</c:v>
                </c:pt>
                <c:pt idx="5291" formatCode="General">
                  <c:v>-0.25111873160436399</c:v>
                </c:pt>
                <c:pt idx="5292" formatCode="General">
                  <c:v>-0.25254947885444601</c:v>
                </c:pt>
                <c:pt idx="5293" formatCode="General">
                  <c:v>-0.25427105309018</c:v>
                </c:pt>
                <c:pt idx="5294" formatCode="General">
                  <c:v>-0.256380358642947</c:v>
                </c:pt>
                <c:pt idx="5295" formatCode="General">
                  <c:v>-0.25887725605701201</c:v>
                </c:pt>
                <c:pt idx="5296" formatCode="General">
                  <c:v>-0.26139855936389</c:v>
                </c:pt>
                <c:pt idx="5297" formatCode="General">
                  <c:v>-0.263392289174677</c:v>
                </c:pt>
                <c:pt idx="5298" formatCode="General">
                  <c:v>-0.26424847518253203</c:v>
                </c:pt>
                <c:pt idx="5299" formatCode="General">
                  <c:v>-0.26429050599962201</c:v>
                </c:pt>
                <c:pt idx="5300" formatCode="General">
                  <c:v>-0.26426809111899702</c:v>
                </c:pt>
                <c:pt idx="5301" formatCode="General">
                  <c:v>-0.26416318326833399</c:v>
                </c:pt>
                <c:pt idx="5302" formatCode="General">
                  <c:v>-0.26378269067333199</c:v>
                </c:pt>
                <c:pt idx="5303" formatCode="General">
                  <c:v>-0.263017270205817</c:v>
                </c:pt>
                <c:pt idx="5304" formatCode="General">
                  <c:v>-0.26171641591618799</c:v>
                </c:pt>
                <c:pt idx="5305" formatCode="General">
                  <c:v>-0.259767429503998</c:v>
                </c:pt>
                <c:pt idx="5306" formatCode="General">
                  <c:v>-0.25717852439001199</c:v>
                </c:pt>
                <c:pt idx="5307" formatCode="General">
                  <c:v>-0.25370101777729698</c:v>
                </c:pt>
                <c:pt idx="5308" formatCode="General">
                  <c:v>-0.24947629453110201</c:v>
                </c:pt>
                <c:pt idx="5309" formatCode="General">
                  <c:v>-0.24484485394349301</c:v>
                </c:pt>
                <c:pt idx="5310" formatCode="General">
                  <c:v>-0.239958572716893</c:v>
                </c:pt>
                <c:pt idx="5311" formatCode="General">
                  <c:v>-0.235131929535044</c:v>
                </c:pt>
                <c:pt idx="5312" formatCode="General">
                  <c:v>-0.230553736804506</c:v>
                </c:pt>
                <c:pt idx="5313" formatCode="General">
                  <c:v>-0.22626113968491399</c:v>
                </c:pt>
                <c:pt idx="5314" formatCode="General">
                  <c:v>-0.222326044468666</c:v>
                </c:pt>
                <c:pt idx="5315" formatCode="General">
                  <c:v>-0.21861332426413099</c:v>
                </c:pt>
                <c:pt idx="5316" formatCode="General">
                  <c:v>-0.21445838194359601</c:v>
                </c:pt>
                <c:pt idx="5317" formatCode="General">
                  <c:v>-0.209884260052321</c:v>
                </c:pt>
                <c:pt idx="5318" formatCode="General">
                  <c:v>-0.205475791032522</c:v>
                </c:pt>
                <c:pt idx="5319" formatCode="General">
                  <c:v>-0.20148998494071599</c:v>
                </c:pt>
                <c:pt idx="5320" formatCode="General">
                  <c:v>-0.198160697928669</c:v>
                </c:pt>
                <c:pt idx="5321" formatCode="General">
                  <c:v>-0.195586604452964</c:v>
                </c:pt>
                <c:pt idx="5322" formatCode="General">
                  <c:v>-0.19369564321923299</c:v>
                </c:pt>
                <c:pt idx="5323" formatCode="General">
                  <c:v>-0.19230603319109099</c:v>
                </c:pt>
                <c:pt idx="5324" formatCode="General">
                  <c:v>-0.19111530282813999</c:v>
                </c:pt>
                <c:pt idx="5325" formatCode="General">
                  <c:v>-0.18945324475012601</c:v>
                </c:pt>
                <c:pt idx="5326" formatCode="General">
                  <c:v>-0.187330832833942</c:v>
                </c:pt>
                <c:pt idx="5327" formatCode="General">
                  <c:v>-0.185082179939349</c:v>
                </c:pt>
                <c:pt idx="5328" formatCode="General">
                  <c:v>-0.182600299633113</c:v>
                </c:pt>
                <c:pt idx="5329" formatCode="General">
                  <c:v>-0.17995113715496799</c:v>
                </c:pt>
                <c:pt idx="5330" formatCode="General">
                  <c:v>-0.17716306299169099</c:v>
                </c:pt>
                <c:pt idx="5331" formatCode="General">
                  <c:v>-0.1741912188926</c:v>
                </c:pt>
                <c:pt idx="5332" formatCode="General">
                  <c:v>-0.17104588100370499</c:v>
                </c:pt>
                <c:pt idx="5333" formatCode="General">
                  <c:v>-0.16766280224885699</c:v>
                </c:pt>
                <c:pt idx="5334" formatCode="General">
                  <c:v>-0.16347885896617201</c:v>
                </c:pt>
                <c:pt idx="5335" formatCode="General">
                  <c:v>-0.15863339102721399</c:v>
                </c:pt>
                <c:pt idx="5336" formatCode="General">
                  <c:v>-0.153682062926941</c:v>
                </c:pt>
                <c:pt idx="5337" formatCode="General">
                  <c:v>-0.14875758788556201</c:v>
                </c:pt>
                <c:pt idx="5338" formatCode="General">
                  <c:v>-0.14415967783657099</c:v>
                </c:pt>
                <c:pt idx="5339" formatCode="General">
                  <c:v>-0.139865229324318</c:v>
                </c:pt>
                <c:pt idx="5340" formatCode="General">
                  <c:v>-0.13577018952067699</c:v>
                </c:pt>
                <c:pt idx="5341" formatCode="General">
                  <c:v>-0.131946578408632</c:v>
                </c:pt>
                <c:pt idx="5342" formatCode="General">
                  <c:v>-0.12831528677988099</c:v>
                </c:pt>
                <c:pt idx="5343" formatCode="General">
                  <c:v>-0.124459686711652</c:v>
                </c:pt>
                <c:pt idx="5344" formatCode="General">
                  <c:v>-0.12040153138764099</c:v>
                </c:pt>
                <c:pt idx="5345" formatCode="General">
                  <c:v>-0.116611741958963</c:v>
                </c:pt>
                <c:pt idx="5346" formatCode="General">
                  <c:v>-0.113000482809498</c:v>
                </c:pt>
                <c:pt idx="5347" formatCode="General">
                  <c:v>-0.109301450147349</c:v>
                </c:pt>
                <c:pt idx="5348" formatCode="General">
                  <c:v>-0.10538218986708101</c:v>
                </c:pt>
                <c:pt idx="5349" formatCode="General">
                  <c:v>-0.10123916348407599</c:v>
                </c:pt>
                <c:pt idx="5350" formatCode="General">
                  <c:v>-9.6905741184125302E-2</c:v>
                </c:pt>
                <c:pt idx="5351" formatCode="General">
                  <c:v>-9.20534227232397E-2</c:v>
                </c:pt>
                <c:pt idx="5352" formatCode="General">
                  <c:v>-8.6782099802965806E-2</c:v>
                </c:pt>
                <c:pt idx="5353" formatCode="General">
                  <c:v>-8.15911389113608E-2</c:v>
                </c:pt>
                <c:pt idx="5354" formatCode="General">
                  <c:v>-7.6750183116554502E-2</c:v>
                </c:pt>
                <c:pt idx="5355" formatCode="General">
                  <c:v>-7.2392454117210195E-2</c:v>
                </c:pt>
                <c:pt idx="5356" formatCode="General">
                  <c:v>-6.8267036287033095E-2</c:v>
                </c:pt>
                <c:pt idx="5357" formatCode="General">
                  <c:v>-6.4160624965257304E-2</c:v>
                </c:pt>
                <c:pt idx="5358" formatCode="General">
                  <c:v>-5.9945420169857003E-2</c:v>
                </c:pt>
                <c:pt idx="5359" formatCode="General">
                  <c:v>-5.5137510910655697E-2</c:v>
                </c:pt>
                <c:pt idx="5360" formatCode="General">
                  <c:v>-4.9800344926496702E-2</c:v>
                </c:pt>
                <c:pt idx="5361" formatCode="General">
                  <c:v>-4.4538169868977601E-2</c:v>
                </c:pt>
                <c:pt idx="5362" formatCode="General">
                  <c:v>-3.9618887139629202E-2</c:v>
                </c:pt>
                <c:pt idx="5363" formatCode="General">
                  <c:v>-3.5072879094507702E-2</c:v>
                </c:pt>
                <c:pt idx="5364" formatCode="General">
                  <c:v>-3.0800330531508598E-2</c:v>
                </c:pt>
                <c:pt idx="5365" formatCode="General">
                  <c:v>-2.6800709839542001E-2</c:v>
                </c:pt>
                <c:pt idx="5366" formatCode="General">
                  <c:v>-2.2918591480210301E-2</c:v>
                </c:pt>
                <c:pt idx="5367" formatCode="General">
                  <c:v>-1.86335356803E-2</c:v>
                </c:pt>
                <c:pt idx="5368" formatCode="General">
                  <c:v>-1.41363663386631E-2</c:v>
                </c:pt>
                <c:pt idx="5369" formatCode="General">
                  <c:v>-1.00226482428945E-2</c:v>
                </c:pt>
                <c:pt idx="5370" formatCode="General">
                  <c:v>-6.2704448516316498E-3</c:v>
                </c:pt>
                <c:pt idx="5371" formatCode="General">
                  <c:v>-2.9599609132910901E-3</c:v>
                </c:pt>
                <c:pt idx="5372" formatCode="General">
                  <c:v>-2.8914657510951199E-4</c:v>
                </c:pt>
                <c:pt idx="5373" formatCode="General">
                  <c:v>1.8054542209376299E-3</c:v>
                </c:pt>
                <c:pt idx="5374" formatCode="General">
                  <c:v>3.5919245963398501E-3</c:v>
                </c:pt>
                <c:pt idx="5375" formatCode="General">
                  <c:v>5.4136479954836302E-3</c:v>
                </c:pt>
                <c:pt idx="5376" formatCode="General">
                  <c:v>8.0531675334706097E-3</c:v>
                </c:pt>
                <c:pt idx="5377" formatCode="General">
                  <c:v>1.1638210772534E-2</c:v>
                </c:pt>
                <c:pt idx="5378" formatCode="General">
                  <c:v>1.57393982457141E-2</c:v>
                </c:pt>
                <c:pt idx="5379" formatCode="General">
                  <c:v>2.0418584696619502E-2</c:v>
                </c:pt>
                <c:pt idx="5380" formatCode="General">
                  <c:v>2.5718503467320599E-2</c:v>
                </c:pt>
                <c:pt idx="5381" formatCode="General">
                  <c:v>3.1513132188780497E-2</c:v>
                </c:pt>
                <c:pt idx="5382" formatCode="General">
                  <c:v>3.7594457814222097E-2</c:v>
                </c:pt>
                <c:pt idx="5383" formatCode="General">
                  <c:v>4.3935986665173801E-2</c:v>
                </c:pt>
                <c:pt idx="5384" formatCode="General">
                  <c:v>5.0867619065007197E-2</c:v>
                </c:pt>
                <c:pt idx="5385" formatCode="General">
                  <c:v>5.8214120862973902E-2</c:v>
                </c:pt>
                <c:pt idx="5386" formatCode="General">
                  <c:v>6.5393739634659498E-2</c:v>
                </c:pt>
                <c:pt idx="5387" formatCode="General">
                  <c:v>7.2229607638226695E-2</c:v>
                </c:pt>
                <c:pt idx="5388" formatCode="General">
                  <c:v>7.8690444550216898E-2</c:v>
                </c:pt>
                <c:pt idx="5389" formatCode="General">
                  <c:v>8.4777110824338295E-2</c:v>
                </c:pt>
                <c:pt idx="5390" formatCode="General">
                  <c:v>9.0363765724884901E-2</c:v>
                </c:pt>
                <c:pt idx="5391" formatCode="General">
                  <c:v>9.5317971904371607E-2</c:v>
                </c:pt>
                <c:pt idx="5392" formatCode="General">
                  <c:v>9.97535346451279E-2</c:v>
                </c:pt>
                <c:pt idx="5393" formatCode="General">
                  <c:v>0.10422084710391499</c:v>
                </c:pt>
                <c:pt idx="5394" formatCode="General">
                  <c:v>0.108616045418263</c:v>
                </c:pt>
                <c:pt idx="5395" formatCode="General">
                  <c:v>0.112349150857686</c:v>
                </c:pt>
                <c:pt idx="5396" formatCode="General">
                  <c:v>0.115265139770921</c:v>
                </c:pt>
                <c:pt idx="5397" formatCode="General">
                  <c:v>0.117521212164184</c:v>
                </c:pt>
                <c:pt idx="5398" formatCode="General">
                  <c:v>0.11938012259989</c:v>
                </c:pt>
                <c:pt idx="5399" formatCode="General">
                  <c:v>0.120887056857958</c:v>
                </c:pt>
                <c:pt idx="5400" formatCode="General">
                  <c:v>0.122007146676873</c:v>
                </c:pt>
                <c:pt idx="5401" formatCode="General">
                  <c:v>0.122811814189284</c:v>
                </c:pt>
                <c:pt idx="5402" formatCode="General">
                  <c:v>0.123804066930212</c:v>
                </c:pt>
                <c:pt idx="5403" formatCode="General">
                  <c:v>0.124922523027283</c:v>
                </c:pt>
                <c:pt idx="5404" formatCode="General">
                  <c:v>0.12569278927704999</c:v>
                </c:pt>
                <c:pt idx="5405" formatCode="General">
                  <c:v>0.12622044028394</c:v>
                </c:pt>
                <c:pt idx="5406" formatCode="General">
                  <c:v>0.126743681998159</c:v>
                </c:pt>
                <c:pt idx="5407" formatCode="General">
                  <c:v>0.12741476886568501</c:v>
                </c:pt>
                <c:pt idx="5408" formatCode="General">
                  <c:v>0.128271073649144</c:v>
                </c:pt>
                <c:pt idx="5409" formatCode="General">
                  <c:v>0.12941947492974001</c:v>
                </c:pt>
                <c:pt idx="5410" formatCode="General">
                  <c:v>0.131278589325726</c:v>
                </c:pt>
                <c:pt idx="5411" formatCode="General">
                  <c:v>0.13381291415199201</c:v>
                </c:pt>
                <c:pt idx="5412" formatCode="General">
                  <c:v>0.136645367912438</c:v>
                </c:pt>
                <c:pt idx="5413" formatCode="General">
                  <c:v>0.139649530986795</c:v>
                </c:pt>
                <c:pt idx="5414" formatCode="General">
                  <c:v>0.142727482255711</c:v>
                </c:pt>
                <c:pt idx="5415" formatCode="General">
                  <c:v>0.145835965514264</c:v>
                </c:pt>
                <c:pt idx="5416" formatCode="General">
                  <c:v>0.148909805133983</c:v>
                </c:pt>
                <c:pt idx="5417" formatCode="General">
                  <c:v>0.151866418337012</c:v>
                </c:pt>
                <c:pt idx="5418" formatCode="General">
                  <c:v>0.15473436440110699</c:v>
                </c:pt>
                <c:pt idx="5419" formatCode="General">
                  <c:v>0.15791622732049701</c:v>
                </c:pt>
                <c:pt idx="5420" formatCode="General">
                  <c:v>0.161261714374799</c:v>
                </c:pt>
                <c:pt idx="5421" formatCode="General">
                  <c:v>0.164216544078396</c:v>
                </c:pt>
                <c:pt idx="5422" formatCode="General">
                  <c:v>0.16662565537986099</c:v>
                </c:pt>
                <c:pt idx="5423" formatCode="General">
                  <c:v>0.16844028549366499</c:v>
                </c:pt>
                <c:pt idx="5424" formatCode="General">
                  <c:v>0.16966643175499799</c:v>
                </c:pt>
                <c:pt idx="5425" formatCode="General">
                  <c:v>0.170231462892942</c:v>
                </c:pt>
                <c:pt idx="5426" formatCode="General">
                  <c:v>0.17008735775120401</c:v>
                </c:pt>
                <c:pt idx="5427" formatCode="General">
                  <c:v>0.16961622841173099</c:v>
                </c:pt>
                <c:pt idx="5428" formatCode="General">
                  <c:v>0.169032053664916</c:v>
                </c:pt>
                <c:pt idx="5429" formatCode="General">
                  <c:v>0.16826473489477201</c:v>
                </c:pt>
                <c:pt idx="5430" formatCode="General">
                  <c:v>0.167294791895994</c:v>
                </c:pt>
                <c:pt idx="5431" formatCode="General">
                  <c:v>0.16609193909219899</c:v>
                </c:pt>
                <c:pt idx="5432" formatCode="General">
                  <c:v>0.16487127044684999</c:v>
                </c:pt>
                <c:pt idx="5433" formatCode="General">
                  <c:v>0.163837749512624</c:v>
                </c:pt>
                <c:pt idx="5434" formatCode="General">
                  <c:v>0.16318252580329501</c:v>
                </c:pt>
                <c:pt idx="5435" formatCode="General">
                  <c:v>0.16336024369466101</c:v>
                </c:pt>
                <c:pt idx="5436" formatCode="General">
                  <c:v>0.16433053472567499</c:v>
                </c:pt>
                <c:pt idx="5437" formatCode="General">
                  <c:v>0.16551790763462601</c:v>
                </c:pt>
                <c:pt idx="5438" formatCode="General">
                  <c:v>0.16667326405921401</c:v>
                </c:pt>
                <c:pt idx="5439" formatCode="General">
                  <c:v>0.167675006014261</c:v>
                </c:pt>
                <c:pt idx="5440" formatCode="General">
                  <c:v>0.16840015448634199</c:v>
                </c:pt>
                <c:pt idx="5441" formatCode="General">
                  <c:v>0.168662384934745</c:v>
                </c:pt>
                <c:pt idx="5442" formatCode="General">
                  <c:v>0.16825442995314999</c:v>
                </c:pt>
                <c:pt idx="5443" formatCode="General">
                  <c:v>0.16724432601702599</c:v>
                </c:pt>
                <c:pt idx="5444" formatCode="General">
                  <c:v>0.16600044686270099</c:v>
                </c:pt>
                <c:pt idx="5445" formatCode="General">
                  <c:v>0.164419905701053</c:v>
                </c:pt>
                <c:pt idx="5446" formatCode="General">
                  <c:v>0.16220071555917601</c:v>
                </c:pt>
                <c:pt idx="5447" formatCode="General">
                  <c:v>0.15924701890814599</c:v>
                </c:pt>
                <c:pt idx="5448" formatCode="General">
                  <c:v>0.15551644132299899</c:v>
                </c:pt>
                <c:pt idx="5449" formatCode="General">
                  <c:v>0.15125119382938201</c:v>
                </c:pt>
                <c:pt idx="5450" formatCode="General">
                  <c:v>0.14664458079198101</c:v>
                </c:pt>
                <c:pt idx="5451" formatCode="General">
                  <c:v>0.141661868711011</c:v>
                </c:pt>
                <c:pt idx="5452" formatCode="General">
                  <c:v>0.13632787686923301</c:v>
                </c:pt>
                <c:pt idx="5453" formatCode="General">
                  <c:v>0.13112297351427099</c:v>
                </c:pt>
                <c:pt idx="5454" formatCode="General">
                  <c:v>0.12601093993597001</c:v>
                </c:pt>
                <c:pt idx="5455" formatCode="General">
                  <c:v>0.12062828935255</c:v>
                </c:pt>
                <c:pt idx="5456" formatCode="General">
                  <c:v>0.115090509306963</c:v>
                </c:pt>
                <c:pt idx="5457" formatCode="General">
                  <c:v>0.109491662938177</c:v>
                </c:pt>
                <c:pt idx="5458" formatCode="General">
                  <c:v>0.10397527815445901</c:v>
                </c:pt>
                <c:pt idx="5459" formatCode="General">
                  <c:v>9.8689646740494297E-2</c:v>
                </c:pt>
                <c:pt idx="5460" formatCode="General">
                  <c:v>9.38513964401676E-2</c:v>
                </c:pt>
                <c:pt idx="5461" formatCode="General">
                  <c:v>8.9961657114659796E-2</c:v>
                </c:pt>
                <c:pt idx="5462" formatCode="General">
                  <c:v>8.7033987553189696E-2</c:v>
                </c:pt>
                <c:pt idx="5463" formatCode="General">
                  <c:v>8.4754938040148303E-2</c:v>
                </c:pt>
                <c:pt idx="5464" formatCode="General">
                  <c:v>8.3160325360997003E-2</c:v>
                </c:pt>
                <c:pt idx="5465" formatCode="General">
                  <c:v>8.2188308280127395E-2</c:v>
                </c:pt>
                <c:pt idx="5466" formatCode="General">
                  <c:v>8.1563030320251306E-2</c:v>
                </c:pt>
                <c:pt idx="5467" formatCode="General">
                  <c:v>8.1047825180927902E-2</c:v>
                </c:pt>
                <c:pt idx="5468" formatCode="General">
                  <c:v>8.0543740249966397E-2</c:v>
                </c:pt>
                <c:pt idx="5469" formatCode="General">
                  <c:v>8.0094424206244297E-2</c:v>
                </c:pt>
                <c:pt idx="5470" formatCode="General">
                  <c:v>8.0057615276254698E-2</c:v>
                </c:pt>
                <c:pt idx="5471" formatCode="General">
                  <c:v>8.0327443478204294E-2</c:v>
                </c:pt>
                <c:pt idx="5472" formatCode="General">
                  <c:v>8.0556201530924104E-2</c:v>
                </c:pt>
                <c:pt idx="5473" formatCode="General">
                  <c:v>8.0763507340792004E-2</c:v>
                </c:pt>
                <c:pt idx="5474" formatCode="General">
                  <c:v>8.0827268610698097E-2</c:v>
                </c:pt>
                <c:pt idx="5475" formatCode="General">
                  <c:v>8.04710273455609E-2</c:v>
                </c:pt>
                <c:pt idx="5476" formatCode="General">
                  <c:v>7.9506642037038194E-2</c:v>
                </c:pt>
                <c:pt idx="5477" formatCode="General">
                  <c:v>7.7881131985744603E-2</c:v>
                </c:pt>
                <c:pt idx="5478" formatCode="General">
                  <c:v>7.5690890849439196E-2</c:v>
                </c:pt>
                <c:pt idx="5479" formatCode="General">
                  <c:v>7.3340433519809595E-2</c:v>
                </c:pt>
                <c:pt idx="5480" formatCode="General">
                  <c:v>7.0772267252044496E-2</c:v>
                </c:pt>
                <c:pt idx="5481" formatCode="General">
                  <c:v>6.7618863532618395E-2</c:v>
                </c:pt>
                <c:pt idx="5482" formatCode="General">
                  <c:v>6.3905234194271104E-2</c:v>
                </c:pt>
                <c:pt idx="5483" formatCode="General">
                  <c:v>5.9664363423556403E-2</c:v>
                </c:pt>
                <c:pt idx="5484" formatCode="General">
                  <c:v>5.4936263458511901E-2</c:v>
                </c:pt>
                <c:pt idx="5485" formatCode="General">
                  <c:v>4.99650067551103E-2</c:v>
                </c:pt>
                <c:pt idx="5486" formatCode="General">
                  <c:v>4.4890534329733001E-2</c:v>
                </c:pt>
                <c:pt idx="5487" formatCode="General">
                  <c:v>3.9851023601250903E-2</c:v>
                </c:pt>
                <c:pt idx="5488" formatCode="General">
                  <c:v>3.5306899273700697E-2</c:v>
                </c:pt>
                <c:pt idx="5489" formatCode="General">
                  <c:v>3.09798647255182E-2</c:v>
                </c:pt>
                <c:pt idx="5490" formatCode="General">
                  <c:v>2.7080844330619799E-2</c:v>
                </c:pt>
                <c:pt idx="5491" formatCode="General">
                  <c:v>2.4140626654512099E-2</c:v>
                </c:pt>
                <c:pt idx="5492" formatCode="General">
                  <c:v>2.1766341505301798E-2</c:v>
                </c:pt>
                <c:pt idx="5493" formatCode="General">
                  <c:v>1.9803720682870798E-2</c:v>
                </c:pt>
                <c:pt idx="5494" formatCode="General">
                  <c:v>1.8190383019301901E-2</c:v>
                </c:pt>
                <c:pt idx="5495" formatCode="General">
                  <c:v>1.7049181648325199E-2</c:v>
                </c:pt>
                <c:pt idx="5496" formatCode="General">
                  <c:v>1.7010728631144698E-2</c:v>
                </c:pt>
                <c:pt idx="5497" formatCode="General">
                  <c:v>1.7928866953613402E-2</c:v>
                </c:pt>
                <c:pt idx="5498" formatCode="General">
                  <c:v>1.9170372508451501E-2</c:v>
                </c:pt>
                <c:pt idx="5499" formatCode="General">
                  <c:v>2.05471751521717E-2</c:v>
                </c:pt>
                <c:pt idx="5500" formatCode="General">
                  <c:v>2.1792885294589601E-2</c:v>
                </c:pt>
                <c:pt idx="5501" formatCode="General">
                  <c:v>2.2819267226235299E-2</c:v>
                </c:pt>
                <c:pt idx="5502" formatCode="General">
                  <c:v>2.3626031321315501E-2</c:v>
                </c:pt>
                <c:pt idx="5503" formatCode="General">
                  <c:v>2.4067245703657002E-2</c:v>
                </c:pt>
                <c:pt idx="5504" formatCode="General">
                  <c:v>2.4159001592012602E-2</c:v>
                </c:pt>
                <c:pt idx="5505" formatCode="General">
                  <c:v>2.4358990613628499E-2</c:v>
                </c:pt>
                <c:pt idx="5506" formatCode="General">
                  <c:v>2.4502797715600998E-2</c:v>
                </c:pt>
                <c:pt idx="5507" formatCode="General">
                  <c:v>2.41631269578663E-2</c:v>
                </c:pt>
                <c:pt idx="5508" formatCode="General">
                  <c:v>2.3369712254643401E-2</c:v>
                </c:pt>
                <c:pt idx="5509" formatCode="General">
                  <c:v>2.20188611291664E-2</c:v>
                </c:pt>
                <c:pt idx="5510" formatCode="General">
                  <c:v>2.00284033402412E-2</c:v>
                </c:pt>
                <c:pt idx="5511" formatCode="General">
                  <c:v>1.74485302970382E-2</c:v>
                </c:pt>
                <c:pt idx="5512" formatCode="General">
                  <c:v>1.44979037813924E-2</c:v>
                </c:pt>
                <c:pt idx="5513" formatCode="General">
                  <c:v>1.14004693985944E-2</c:v>
                </c:pt>
                <c:pt idx="5514" formatCode="General">
                  <c:v>8.5139862956388895E-3</c:v>
                </c:pt>
                <c:pt idx="5515" formatCode="General">
                  <c:v>5.7551135299411501E-3</c:v>
                </c:pt>
                <c:pt idx="5516" formatCode="General">
                  <c:v>2.6407252872243602E-3</c:v>
                </c:pt>
                <c:pt idx="5517" formatCode="General">
                  <c:v>-7.9497827500892297E-4</c:v>
                </c:pt>
                <c:pt idx="5518" formatCode="General">
                  <c:v>-4.4991215876642602E-3</c:v>
                </c:pt>
                <c:pt idx="5519" formatCode="General">
                  <c:v>-8.5587461647674296E-3</c:v>
                </c:pt>
                <c:pt idx="5520" formatCode="General">
                  <c:v>-1.2882151161450601E-2</c:v>
                </c:pt>
                <c:pt idx="5521" formatCode="General">
                  <c:v>-1.7494265941588701E-2</c:v>
                </c:pt>
                <c:pt idx="5522" formatCode="General">
                  <c:v>-2.2276524477336201E-2</c:v>
                </c:pt>
                <c:pt idx="5523" formatCode="General">
                  <c:v>-2.67177168207774E-2</c:v>
                </c:pt>
                <c:pt idx="5524" formatCode="General">
                  <c:v>-3.08866038045294E-2</c:v>
                </c:pt>
                <c:pt idx="5525" formatCode="General">
                  <c:v>-3.50349433317238E-2</c:v>
                </c:pt>
                <c:pt idx="5526" formatCode="General">
                  <c:v>-3.9111045092590502E-2</c:v>
                </c:pt>
                <c:pt idx="5527" formatCode="General">
                  <c:v>-4.3216763124990898E-2</c:v>
                </c:pt>
                <c:pt idx="5528" formatCode="General">
                  <c:v>-4.7392181617764699E-2</c:v>
                </c:pt>
                <c:pt idx="5529" formatCode="General">
                  <c:v>-5.1502152255847297E-2</c:v>
                </c:pt>
                <c:pt idx="5530" formatCode="General">
                  <c:v>-5.5494946190733002E-2</c:v>
                </c:pt>
                <c:pt idx="5531" formatCode="General">
                  <c:v>-5.9346868921753698E-2</c:v>
                </c:pt>
                <c:pt idx="5532" formatCode="General">
                  <c:v>-6.2519636160323896E-2</c:v>
                </c:pt>
                <c:pt idx="5533" formatCode="General">
                  <c:v>-6.4897487354050001E-2</c:v>
                </c:pt>
                <c:pt idx="5534" formatCode="General">
                  <c:v>-6.6916532505547494E-2</c:v>
                </c:pt>
                <c:pt idx="5535" formatCode="General">
                  <c:v>-6.8790058212794505E-2</c:v>
                </c:pt>
                <c:pt idx="5536" formatCode="General">
                  <c:v>-7.0641805526433898E-2</c:v>
                </c:pt>
                <c:pt idx="5537" formatCode="General">
                  <c:v>-7.2410017067080307E-2</c:v>
                </c:pt>
                <c:pt idx="5538" formatCode="General">
                  <c:v>-7.4072443568378804E-2</c:v>
                </c:pt>
                <c:pt idx="5539" formatCode="General">
                  <c:v>-7.5657230165419101E-2</c:v>
                </c:pt>
                <c:pt idx="5540" formatCode="General">
                  <c:v>-7.7038653320568307E-2</c:v>
                </c:pt>
                <c:pt idx="5541" formatCode="General">
                  <c:v>-7.7604597447574003E-2</c:v>
                </c:pt>
                <c:pt idx="5542" formatCode="General">
                  <c:v>-7.7516848954900103E-2</c:v>
                </c:pt>
                <c:pt idx="5543" formatCode="General">
                  <c:v>-7.7864808657742202E-2</c:v>
                </c:pt>
                <c:pt idx="5544" formatCode="General">
                  <c:v>-7.8190883337636297E-2</c:v>
                </c:pt>
                <c:pt idx="5545" formatCode="General">
                  <c:v>-7.8041633751444406E-2</c:v>
                </c:pt>
                <c:pt idx="5546" formatCode="General">
                  <c:v>-7.8129149310111501E-2</c:v>
                </c:pt>
                <c:pt idx="5547" formatCode="General">
                  <c:v>-7.88493586697772E-2</c:v>
                </c:pt>
                <c:pt idx="5548" formatCode="General">
                  <c:v>-8.0476377931097895E-2</c:v>
                </c:pt>
                <c:pt idx="5549" formatCode="General">
                  <c:v>-8.3038286662824395E-2</c:v>
                </c:pt>
                <c:pt idx="5550" formatCode="General">
                  <c:v>-8.6035133469530706E-2</c:v>
                </c:pt>
                <c:pt idx="5551" formatCode="General">
                  <c:v>-8.9356125460239202E-2</c:v>
                </c:pt>
                <c:pt idx="5552" formatCode="General">
                  <c:v>-9.3291161732082295E-2</c:v>
                </c:pt>
                <c:pt idx="5553" formatCode="General">
                  <c:v>-9.7873223246361302E-2</c:v>
                </c:pt>
                <c:pt idx="5554" formatCode="General">
                  <c:v>-0.103149932108393</c:v>
                </c:pt>
                <c:pt idx="5555" formatCode="General">
                  <c:v>-0.10908830524371101</c:v>
                </c:pt>
                <c:pt idx="5556" formatCode="General">
                  <c:v>-0.11552494676802801</c:v>
                </c:pt>
                <c:pt idx="5557" formatCode="General">
                  <c:v>-0.122119360043581</c:v>
                </c:pt>
                <c:pt idx="5558" formatCode="General">
                  <c:v>-0.12855322733023</c:v>
                </c:pt>
                <c:pt idx="5559" formatCode="General">
                  <c:v>-0.13466131772282899</c:v>
                </c:pt>
                <c:pt idx="5560" formatCode="General">
                  <c:v>-0.14005398934958899</c:v>
                </c:pt>
                <c:pt idx="5561" formatCode="General">
                  <c:v>-0.14473746819746799</c:v>
                </c:pt>
                <c:pt idx="5562" formatCode="General">
                  <c:v>-0.149164339037303</c:v>
                </c:pt>
                <c:pt idx="5563" formatCode="General">
                  <c:v>-0.15352871710381499</c:v>
                </c:pt>
                <c:pt idx="5564" formatCode="General">
                  <c:v>-0.157911413177863</c:v>
                </c:pt>
                <c:pt idx="5565" formatCode="General">
                  <c:v>-0.162310107422793</c:v>
                </c:pt>
                <c:pt idx="5566" formatCode="General">
                  <c:v>-0.166866620849692</c:v>
                </c:pt>
                <c:pt idx="5567" formatCode="General">
                  <c:v>-0.17172182314755599</c:v>
                </c:pt>
                <c:pt idx="5568" formatCode="General">
                  <c:v>-0.176606366705479</c:v>
                </c:pt>
                <c:pt idx="5569" formatCode="General">
                  <c:v>-0.18122660387642001</c:v>
                </c:pt>
                <c:pt idx="5570" formatCode="General">
                  <c:v>-0.186102610337775</c:v>
                </c:pt>
                <c:pt idx="5571" formatCode="General">
                  <c:v>-0.19183401646235901</c:v>
                </c:pt>
                <c:pt idx="5572" formatCode="General">
                  <c:v>-0.19854136683758</c:v>
                </c:pt>
                <c:pt idx="5573" formatCode="General">
                  <c:v>-0.20626578757986599</c:v>
                </c:pt>
                <c:pt idx="5574" formatCode="General">
                  <c:v>-0.214989570806004</c:v>
                </c:pt>
                <c:pt idx="5575" formatCode="General">
                  <c:v>-0.224707871488912</c:v>
                </c:pt>
                <c:pt idx="5576" formatCode="General">
                  <c:v>-0.23507042208620599</c:v>
                </c:pt>
                <c:pt idx="5577" formatCode="General">
                  <c:v>-0.24559115684983701</c:v>
                </c:pt>
                <c:pt idx="5578" formatCode="General">
                  <c:v>-0.25620641457794402</c:v>
                </c:pt>
                <c:pt idx="5579" formatCode="General">
                  <c:v>-0.267268639347925</c:v>
                </c:pt>
                <c:pt idx="5580" formatCode="General">
                  <c:v>-0.27891242326577897</c:v>
                </c:pt>
                <c:pt idx="5581" formatCode="General">
                  <c:v>-0.290792554370848</c:v>
                </c:pt>
                <c:pt idx="5582" formatCode="General">
                  <c:v>-0.30270116860142599</c:v>
                </c:pt>
                <c:pt idx="5583" formatCode="General">
                  <c:v>-0.314740488067284</c:v>
                </c:pt>
                <c:pt idx="5584" formatCode="General">
                  <c:v>-0.32717856251355099</c:v>
                </c:pt>
                <c:pt idx="5585" formatCode="General">
                  <c:v>-0.34012851265126198</c:v>
                </c:pt>
                <c:pt idx="5586" formatCode="General">
                  <c:v>-0.35368471577288702</c:v>
                </c:pt>
                <c:pt idx="5587" formatCode="General">
                  <c:v>-0.36808458658911303</c:v>
                </c:pt>
                <c:pt idx="5588" formatCode="General">
                  <c:v>-0.38350506969520998</c:v>
                </c:pt>
                <c:pt idx="5589" formatCode="General">
                  <c:v>-0.39995731062418</c:v>
                </c:pt>
                <c:pt idx="5590" formatCode="General">
                  <c:v>-0.41762694069046402</c:v>
                </c:pt>
                <c:pt idx="5591" formatCode="General">
                  <c:v>-0.43686296384044299</c:v>
                </c:pt>
                <c:pt idx="5592" formatCode="General">
                  <c:v>-0.457846718654353</c:v>
                </c:pt>
                <c:pt idx="5593" formatCode="General">
                  <c:v>-0.480253401707531</c:v>
                </c:pt>
                <c:pt idx="5594" formatCode="General">
                  <c:v>-0.503533111629621</c:v>
                </c:pt>
                <c:pt idx="5595" formatCode="General">
                  <c:v>-0.52802926743171996</c:v>
                </c:pt>
                <c:pt idx="5596" formatCode="General">
                  <c:v>-0.55408466027210401</c:v>
                </c:pt>
                <c:pt idx="5597" formatCode="General">
                  <c:v>-0.58141816813151204</c:v>
                </c:pt>
                <c:pt idx="5598" formatCode="General">
                  <c:v>-0.60899759669778897</c:v>
                </c:pt>
                <c:pt idx="5599" formatCode="General">
                  <c:v>-0.63415600714176301</c:v>
                </c:pt>
                <c:pt idx="5600" formatCode="General">
                  <c:v>-0.65315941373571995</c:v>
                </c:pt>
                <c:pt idx="5601" formatCode="General">
                  <c:v>-0.66197493360425996</c:v>
                </c:pt>
                <c:pt idx="5602" formatCode="General">
                  <c:v>-0.65920691353428695</c:v>
                </c:pt>
                <c:pt idx="5603" formatCode="General">
                  <c:v>-0.64696115954993705</c:v>
                </c:pt>
                <c:pt idx="5604" formatCode="General">
                  <c:v>-0.62811300521897095</c:v>
                </c:pt>
                <c:pt idx="5605" formatCode="General">
                  <c:v>-0.60559942684913104</c:v>
                </c:pt>
                <c:pt idx="5606" formatCode="General">
                  <c:v>-0.58095790007862902</c:v>
                </c:pt>
                <c:pt idx="5607" formatCode="General">
                  <c:v>-0.55470716884166404</c:v>
                </c:pt>
                <c:pt idx="5608" formatCode="General">
                  <c:v>-0.52793597375555301</c:v>
                </c:pt>
                <c:pt idx="5609" formatCode="General">
                  <c:v>-0.50172244063604698</c:v>
                </c:pt>
                <c:pt idx="5610" formatCode="General">
                  <c:v>-0.47695708110004498</c:v>
                </c:pt>
                <c:pt idx="5611" formatCode="General">
                  <c:v>-0.45386280344550001</c:v>
                </c:pt>
                <c:pt idx="5612" formatCode="General">
                  <c:v>-0.43228106211913297</c:v>
                </c:pt>
                <c:pt idx="5613" formatCode="General">
                  <c:v>-0.41304305330802799</c:v>
                </c:pt>
                <c:pt idx="5614" formatCode="General">
                  <c:v>-0.397052443072551</c:v>
                </c:pt>
                <c:pt idx="5615" formatCode="General">
                  <c:v>-0.38434696568764598</c:v>
                </c:pt>
                <c:pt idx="5616" formatCode="General">
                  <c:v>-0.374654749070922</c:v>
                </c:pt>
                <c:pt idx="5617" formatCode="General">
                  <c:v>-0.36765902225633101</c:v>
                </c:pt>
                <c:pt idx="5618" formatCode="General">
                  <c:v>-0.36319850638693602</c:v>
                </c:pt>
                <c:pt idx="5619" formatCode="General">
                  <c:v>-0.36085066632865798</c:v>
                </c:pt>
                <c:pt idx="5620" formatCode="General">
                  <c:v>-0.359456850042635</c:v>
                </c:pt>
                <c:pt idx="5621" formatCode="General">
                  <c:v>-0.35734795713042999</c:v>
                </c:pt>
                <c:pt idx="5622" formatCode="General">
                  <c:v>-0.35369465638824399</c:v>
                </c:pt>
                <c:pt idx="5623" formatCode="General">
                  <c:v>-0.348489706004186</c:v>
                </c:pt>
                <c:pt idx="5624" formatCode="General">
                  <c:v>-0.34206548601759201</c:v>
                </c:pt>
                <c:pt idx="5625" formatCode="General">
                  <c:v>-0.334930545057676</c:v>
                </c:pt>
                <c:pt idx="5626" formatCode="General">
                  <c:v>-0.32677504246503603</c:v>
                </c:pt>
                <c:pt idx="5627" formatCode="General">
                  <c:v>-0.31703840955847001</c:v>
                </c:pt>
                <c:pt idx="5628" formatCode="General">
                  <c:v>-0.30494883918316801</c:v>
                </c:pt>
                <c:pt idx="5629" formatCode="General">
                  <c:v>-0.28927655455436202</c:v>
                </c:pt>
                <c:pt idx="5630" formatCode="General">
                  <c:v>-0.26977620366164601</c:v>
                </c:pt>
                <c:pt idx="5631" formatCode="General">
                  <c:v>-0.24785112824220101</c:v>
                </c:pt>
                <c:pt idx="5632" formatCode="General">
                  <c:v>-0.224921076203941</c:v>
                </c:pt>
                <c:pt idx="5633" formatCode="General">
                  <c:v>-0.201794917281611</c:v>
                </c:pt>
                <c:pt idx="5634" formatCode="General">
                  <c:v>-0.179083226033668</c:v>
                </c:pt>
                <c:pt idx="5635" formatCode="General">
                  <c:v>-0.15706017369295999</c:v>
                </c:pt>
                <c:pt idx="5636" formatCode="General">
                  <c:v>-0.135630482653047</c:v>
                </c:pt>
                <c:pt idx="5637" formatCode="General">
                  <c:v>-0.114040710967434</c:v>
                </c:pt>
                <c:pt idx="5638" formatCode="General">
                  <c:v>-9.1928568282293094E-2</c:v>
                </c:pt>
                <c:pt idx="5639" formatCode="General">
                  <c:v>-7.0107467226449199E-2</c:v>
                </c:pt>
                <c:pt idx="5640" formatCode="General">
                  <c:v>-4.9231213842280699E-2</c:v>
                </c:pt>
                <c:pt idx="5641" formatCode="General">
                  <c:v>-2.97745619686327E-2</c:v>
                </c:pt>
                <c:pt idx="5642" formatCode="General">
                  <c:v>-1.2042263723618199E-2</c:v>
                </c:pt>
                <c:pt idx="5643" formatCode="General">
                  <c:v>4.4045374212486098E-3</c:v>
                </c:pt>
                <c:pt idx="5644" formatCode="General">
                  <c:v>1.9799014630731099E-2</c:v>
                </c:pt>
                <c:pt idx="5645" formatCode="General">
                  <c:v>3.3659064565216897E-2</c:v>
                </c:pt>
                <c:pt idx="5646" formatCode="General">
                  <c:v>4.6160756869484801E-2</c:v>
                </c:pt>
                <c:pt idx="5647" formatCode="General">
                  <c:v>5.7994524403363397E-2</c:v>
                </c:pt>
                <c:pt idx="5648" formatCode="General">
                  <c:v>6.86963713812732E-2</c:v>
                </c:pt>
                <c:pt idx="5649" formatCode="General">
                  <c:v>7.8054041885878195E-2</c:v>
                </c:pt>
                <c:pt idx="5650" formatCode="General">
                  <c:v>8.7298586487526295E-2</c:v>
                </c:pt>
                <c:pt idx="5651" formatCode="General">
                  <c:v>9.7355843634926498E-2</c:v>
                </c:pt>
                <c:pt idx="5652" formatCode="General">
                  <c:v>0.108017864526271</c:v>
                </c:pt>
                <c:pt idx="5653" formatCode="General">
                  <c:v>0.11894542491131301</c:v>
                </c:pt>
                <c:pt idx="5654" formatCode="General">
                  <c:v>0.129838557272489</c:v>
                </c:pt>
                <c:pt idx="5655" formatCode="General">
                  <c:v>0.140791761163018</c:v>
                </c:pt>
                <c:pt idx="5656" formatCode="General">
                  <c:v>0.15175770540838199</c:v>
                </c:pt>
                <c:pt idx="5657" formatCode="General">
                  <c:v>0.161721565596569</c:v>
                </c:pt>
                <c:pt idx="5658" formatCode="General">
                  <c:v>0.17030164629571601</c:v>
                </c:pt>
                <c:pt idx="5659" formatCode="General">
                  <c:v>0.17803179772019001</c:v>
                </c:pt>
                <c:pt idx="5660" formatCode="General">
                  <c:v>0.185453072141469</c:v>
                </c:pt>
                <c:pt idx="5661" formatCode="General">
                  <c:v>0.19302572415782901</c:v>
                </c:pt>
                <c:pt idx="5662" formatCode="General">
                  <c:v>0.20106376676160301</c:v>
                </c:pt>
                <c:pt idx="5663" formatCode="General">
                  <c:v>0.20932989953228201</c:v>
                </c:pt>
                <c:pt idx="5664" formatCode="General">
                  <c:v>0.218053816557883</c:v>
                </c:pt>
                <c:pt idx="5665" formatCode="General">
                  <c:v>0.22743830417075001</c:v>
                </c:pt>
                <c:pt idx="5666" formatCode="General">
                  <c:v>0.23738463057346601</c:v>
                </c:pt>
                <c:pt idx="5667" formatCode="General">
                  <c:v>0.247782358700357</c:v>
                </c:pt>
                <c:pt idx="5668" formatCode="General">
                  <c:v>0.25751933852172199</c:v>
                </c:pt>
                <c:pt idx="5669" formatCode="General">
                  <c:v>0.26568148453941098</c:v>
                </c:pt>
                <c:pt idx="5670" formatCode="General">
                  <c:v>0.27230872161334002</c:v>
                </c:pt>
                <c:pt idx="5671" formatCode="General">
                  <c:v>0.27766327109935701</c:v>
                </c:pt>
                <c:pt idx="5672" formatCode="General">
                  <c:v>0.282202559429447</c:v>
                </c:pt>
                <c:pt idx="5673" formatCode="General">
                  <c:v>0.286271721398416</c:v>
                </c:pt>
                <c:pt idx="5674" formatCode="General">
                  <c:v>0.28949856217018899</c:v>
                </c:pt>
                <c:pt idx="5675" formatCode="General">
                  <c:v>0.29245441541210498</c:v>
                </c:pt>
                <c:pt idx="5676" formatCode="General">
                  <c:v>0.29564997510317698</c:v>
                </c:pt>
                <c:pt idx="5677" formatCode="General">
                  <c:v>0.299120294314556</c:v>
                </c:pt>
                <c:pt idx="5678" formatCode="General">
                  <c:v>0.30353386002872701</c:v>
                </c:pt>
                <c:pt idx="5679" formatCode="General">
                  <c:v>0.30859545499974</c:v>
                </c:pt>
                <c:pt idx="5680" formatCode="General">
                  <c:v>0.31318329911489801</c:v>
                </c:pt>
                <c:pt idx="5681" formatCode="General">
                  <c:v>0.31720193624675302</c:v>
                </c:pt>
                <c:pt idx="5682" formatCode="General">
                  <c:v>0.32154099281464299</c:v>
                </c:pt>
                <c:pt idx="5683" formatCode="General">
                  <c:v>0.326584099185801</c:v>
                </c:pt>
                <c:pt idx="5684" formatCode="General">
                  <c:v>0.332247945182366</c:v>
                </c:pt>
                <c:pt idx="5685" formatCode="General">
                  <c:v>0.337945381872996</c:v>
                </c:pt>
                <c:pt idx="5686" formatCode="General">
                  <c:v>0.34310691822517297</c:v>
                </c:pt>
                <c:pt idx="5687" formatCode="General">
                  <c:v>0.34796040379041698</c:v>
                </c:pt>
                <c:pt idx="5688" formatCode="General">
                  <c:v>0.35304534220899503</c:v>
                </c:pt>
                <c:pt idx="5689" formatCode="General">
                  <c:v>0.35866477236588001</c:v>
                </c:pt>
                <c:pt idx="5690" formatCode="General">
                  <c:v>0.36496462511245598</c:v>
                </c:pt>
                <c:pt idx="5691" formatCode="General">
                  <c:v>0.371876796648064</c:v>
                </c:pt>
                <c:pt idx="5692" formatCode="General">
                  <c:v>0.37940728595805701</c:v>
                </c:pt>
                <c:pt idx="5693" formatCode="General">
                  <c:v>0.38831423986076002</c:v>
                </c:pt>
                <c:pt idx="5694" formatCode="General">
                  <c:v>0.39866799213304799</c:v>
                </c:pt>
                <c:pt idx="5695" formatCode="General">
                  <c:v>0.40931821370773702</c:v>
                </c:pt>
                <c:pt idx="5696" formatCode="General">
                  <c:v>0.41916514617240802</c:v>
                </c:pt>
                <c:pt idx="5697" formatCode="General">
                  <c:v>0.427590579386879</c:v>
                </c:pt>
                <c:pt idx="5698" formatCode="General">
                  <c:v>0.43466450258980599</c:v>
                </c:pt>
                <c:pt idx="5699" formatCode="General">
                  <c:v>0.441575395950011</c:v>
                </c:pt>
                <c:pt idx="5700" formatCode="General">
                  <c:v>0.44922147339306201</c:v>
                </c:pt>
                <c:pt idx="5701" formatCode="General">
                  <c:v>0.45756477265372603</c:v>
                </c:pt>
                <c:pt idx="5702" formatCode="General">
                  <c:v>0.46632562988633097</c:v>
                </c:pt>
                <c:pt idx="5703" formatCode="General">
                  <c:v>0.47434772849499202</c:v>
                </c:pt>
                <c:pt idx="5704" formatCode="General">
                  <c:v>0.480936944906736</c:v>
                </c:pt>
                <c:pt idx="5705" formatCode="General">
                  <c:v>0.48640605551126598</c:v>
                </c:pt>
                <c:pt idx="5706" formatCode="General">
                  <c:v>0.49081777268516202</c:v>
                </c:pt>
                <c:pt idx="5707" formatCode="General">
                  <c:v>0.49433888340537502</c:v>
                </c:pt>
                <c:pt idx="5708" formatCode="General">
                  <c:v>0.49732221853597902</c:v>
                </c:pt>
                <c:pt idx="5709" formatCode="General">
                  <c:v>0.49988881802227603</c:v>
                </c:pt>
                <c:pt idx="5710" formatCode="General">
                  <c:v>0.50219588667301596</c:v>
                </c:pt>
                <c:pt idx="5711" formatCode="General">
                  <c:v>0.50420736433074997</c:v>
                </c:pt>
                <c:pt idx="5712" formatCode="General">
                  <c:v>0.50578626853241404</c:v>
                </c:pt>
                <c:pt idx="5713" formatCode="General">
                  <c:v>0.50754870679524799</c:v>
                </c:pt>
                <c:pt idx="5714" formatCode="General">
                  <c:v>0.51034755762389605</c:v>
                </c:pt>
                <c:pt idx="5715" formatCode="General">
                  <c:v>0.51426846510482105</c:v>
                </c:pt>
                <c:pt idx="5716" formatCode="General">
                  <c:v>0.51866035046673897</c:v>
                </c:pt>
                <c:pt idx="5717" formatCode="General">
                  <c:v>0.52289512769424895</c:v>
                </c:pt>
                <c:pt idx="5718" formatCode="General">
                  <c:v>0.52711359474850505</c:v>
                </c:pt>
                <c:pt idx="5719" formatCode="General">
                  <c:v>0.53202891476490499</c:v>
                </c:pt>
                <c:pt idx="5720" formatCode="General">
                  <c:v>0.53796692565936099</c:v>
                </c:pt>
                <c:pt idx="5721" formatCode="General">
                  <c:v>0.54450930991757596</c:v>
                </c:pt>
                <c:pt idx="5722" formatCode="General">
                  <c:v>0.55080373874574995</c:v>
                </c:pt>
                <c:pt idx="5723" formatCode="General">
                  <c:v>0.55632933074282198</c:v>
                </c:pt>
                <c:pt idx="5724" formatCode="General">
                  <c:v>0.56088085812798305</c:v>
                </c:pt>
                <c:pt idx="5725" formatCode="General">
                  <c:v>0.56477915935468903</c:v>
                </c:pt>
                <c:pt idx="5726" formatCode="General">
                  <c:v>0.56818599454810104</c:v>
                </c:pt>
                <c:pt idx="5727" formatCode="General">
                  <c:v>0.57041930364106497</c:v>
                </c:pt>
                <c:pt idx="5728" formatCode="General">
                  <c:v>0.57132820254363403</c:v>
                </c:pt>
                <c:pt idx="5729" formatCode="General">
                  <c:v>0.571972112637393</c:v>
                </c:pt>
                <c:pt idx="5730" formatCode="General">
                  <c:v>0.573330223899428</c:v>
                </c:pt>
                <c:pt idx="5731" formatCode="General">
                  <c:v>0.57534120682018597</c:v>
                </c:pt>
                <c:pt idx="5732" formatCode="General">
                  <c:v>0.57726891367821098</c:v>
                </c:pt>
                <c:pt idx="5733" formatCode="General">
                  <c:v>0.57820877062353204</c:v>
                </c:pt>
                <c:pt idx="5734" formatCode="General">
                  <c:v>0.57816542232697998</c:v>
                </c:pt>
                <c:pt idx="5735" formatCode="General">
                  <c:v>0.57724064385636598</c:v>
                </c:pt>
                <c:pt idx="5736" formatCode="General">
                  <c:v>0.57525931209090697</c:v>
                </c:pt>
                <c:pt idx="5737" formatCode="General">
                  <c:v>0.57240743069852296</c:v>
                </c:pt>
                <c:pt idx="5738" formatCode="General">
                  <c:v>0.56854422800464599</c:v>
                </c:pt>
                <c:pt idx="5739" formatCode="General">
                  <c:v>0.56385203546421403</c:v>
                </c:pt>
                <c:pt idx="5740" formatCode="General">
                  <c:v>0.55918022468212703</c:v>
                </c:pt>
                <c:pt idx="5741" formatCode="General">
                  <c:v>0.55485538308078497</c:v>
                </c:pt>
                <c:pt idx="5742" formatCode="General">
                  <c:v>0.55025545174116797</c:v>
                </c:pt>
                <c:pt idx="5743" formatCode="General">
                  <c:v>0.54461895105438796</c:v>
                </c:pt>
                <c:pt idx="5744" formatCode="General">
                  <c:v>0.53832223331320805</c:v>
                </c:pt>
                <c:pt idx="5745" formatCode="General">
                  <c:v>0.53194852909687595</c:v>
                </c:pt>
                <c:pt idx="5746" formatCode="General">
                  <c:v>0.52547218522557904</c:v>
                </c:pt>
                <c:pt idx="5747" formatCode="General">
                  <c:v>0.51909608054510703</c:v>
                </c:pt>
                <c:pt idx="5748" formatCode="General">
                  <c:v>0.51271956749360703</c:v>
                </c:pt>
                <c:pt idx="5749" formatCode="General">
                  <c:v>0.50567228721470903</c:v>
                </c:pt>
                <c:pt idx="5750" formatCode="General">
                  <c:v>0.49711121623827698</c:v>
                </c:pt>
                <c:pt idx="5751" formatCode="General">
                  <c:v>0.48704770399601799</c:v>
                </c:pt>
                <c:pt idx="5752" formatCode="General">
                  <c:v>0.47608512703752698</c:v>
                </c:pt>
                <c:pt idx="5753" formatCode="General">
                  <c:v>0.46454414224667101</c:v>
                </c:pt>
                <c:pt idx="5754" formatCode="General">
                  <c:v>0.45191824629404398</c:v>
                </c:pt>
                <c:pt idx="5755" formatCode="General">
                  <c:v>0.43783061763478198</c:v>
                </c:pt>
                <c:pt idx="5756" formatCode="General">
                  <c:v>0.423219132015213</c:v>
                </c:pt>
                <c:pt idx="5757" formatCode="General">
                  <c:v>0.40897165427342802</c:v>
                </c:pt>
                <c:pt idx="5758" formatCode="General">
                  <c:v>0.39519890932110702</c:v>
                </c:pt>
                <c:pt idx="5759" formatCode="General">
                  <c:v>0.38172811551823599</c:v>
                </c:pt>
                <c:pt idx="5760" formatCode="General">
                  <c:v>0.36930671402440102</c:v>
                </c:pt>
                <c:pt idx="5761" formatCode="General">
                  <c:v>0.35869129375653802</c:v>
                </c:pt>
                <c:pt idx="5762" formatCode="General">
                  <c:v>0.34998473893867499</c:v>
                </c:pt>
                <c:pt idx="5763" formatCode="General">
                  <c:v>0.34346736291984398</c:v>
                </c:pt>
                <c:pt idx="5764" formatCode="General">
                  <c:v>0.33914488895651501</c:v>
                </c:pt>
                <c:pt idx="5765" formatCode="General">
                  <c:v>0.33657490306426302</c:v>
                </c:pt>
                <c:pt idx="5766" formatCode="General">
                  <c:v>0.33542852549961999</c:v>
                </c:pt>
                <c:pt idx="5767" formatCode="General">
                  <c:v>0.33559359876955802</c:v>
                </c:pt>
                <c:pt idx="5768" formatCode="General">
                  <c:v>0.33646874686880301</c:v>
                </c:pt>
                <c:pt idx="5769" formatCode="General">
                  <c:v>0.33763150861318802</c:v>
                </c:pt>
                <c:pt idx="5770" formatCode="General">
                  <c:v>0.339897090853019</c:v>
                </c:pt>
                <c:pt idx="5771" formatCode="General">
                  <c:v>0.343110815168644</c:v>
                </c:pt>
                <c:pt idx="5772" formatCode="General">
                  <c:v>0.34561195260741301</c:v>
                </c:pt>
                <c:pt idx="5773" formatCode="General">
                  <c:v>0.34664162341008198</c:v>
                </c:pt>
                <c:pt idx="5774" formatCode="General">
                  <c:v>0.34627562103480802</c:v>
                </c:pt>
                <c:pt idx="5775" formatCode="General">
                  <c:v>0.34474271139248303</c:v>
                </c:pt>
                <c:pt idx="5776" formatCode="General">
                  <c:v>0.34174170710908502</c:v>
                </c:pt>
                <c:pt idx="5777" formatCode="General">
                  <c:v>0.33668130758656101</c:v>
                </c:pt>
                <c:pt idx="5778" formatCode="General">
                  <c:v>0.329569367583741</c:v>
                </c:pt>
                <c:pt idx="5779" formatCode="General">
                  <c:v>0.32103198893342499</c:v>
                </c:pt>
                <c:pt idx="5780" formatCode="General">
                  <c:v>0.31123253271444301</c:v>
                </c:pt>
                <c:pt idx="5781" formatCode="General">
                  <c:v>0.29956175963301701</c:v>
                </c:pt>
                <c:pt idx="5782" formatCode="General">
                  <c:v>0.28574553965718302</c:v>
                </c:pt>
                <c:pt idx="5783" formatCode="General">
                  <c:v>0.27008154685626401</c:v>
                </c:pt>
                <c:pt idx="5784" formatCode="General">
                  <c:v>0.25361358997455702</c:v>
                </c:pt>
                <c:pt idx="5785" formatCode="General">
                  <c:v>0.23730323732679701</c:v>
                </c:pt>
                <c:pt idx="5786" formatCode="General">
                  <c:v>0.22126365034648901</c:v>
                </c:pt>
                <c:pt idx="5787" formatCode="General">
                  <c:v>0.20608376929986399</c:v>
                </c:pt>
                <c:pt idx="5788" formatCode="General">
                  <c:v>0.19272285627669999</c:v>
                </c:pt>
                <c:pt idx="5789" formatCode="General">
                  <c:v>0.18219287441405299</c:v>
                </c:pt>
                <c:pt idx="5790" formatCode="General">
                  <c:v>0.17454905190054301</c:v>
                </c:pt>
                <c:pt idx="5791" formatCode="General">
                  <c:v>0.168620582808169</c:v>
                </c:pt>
                <c:pt idx="5792" formatCode="General">
                  <c:v>0.163794719834532</c:v>
                </c:pt>
                <c:pt idx="5793" formatCode="General">
                  <c:v>0.159676944140209</c:v>
                </c:pt>
                <c:pt idx="5794" formatCode="General">
                  <c:v>0.15610294078067399</c:v>
                </c:pt>
                <c:pt idx="5795" formatCode="General">
                  <c:v>0.15316067955496299</c:v>
                </c:pt>
                <c:pt idx="5796" formatCode="General">
                  <c:v>0.15033263023386101</c:v>
                </c:pt>
                <c:pt idx="5797" formatCode="General">
                  <c:v>0.14703485497035701</c:v>
                </c:pt>
                <c:pt idx="5798" formatCode="General">
                  <c:v>0.14292301835492</c:v>
                </c:pt>
                <c:pt idx="5799" formatCode="General">
                  <c:v>0.13785216881648399</c:v>
                </c:pt>
                <c:pt idx="5800" formatCode="General">
                  <c:v>0.13201211754103201</c:v>
                </c:pt>
                <c:pt idx="5801" formatCode="General">
                  <c:v>0.12560454473169499</c:v>
                </c:pt>
                <c:pt idx="5802" formatCode="General">
                  <c:v>0.11848998637177501</c:v>
                </c:pt>
                <c:pt idx="5803" formatCode="General">
                  <c:v>0.11000699142532799</c:v>
                </c:pt>
                <c:pt idx="5804" formatCode="General">
                  <c:v>9.9421611825802697E-2</c:v>
                </c:pt>
                <c:pt idx="5805" formatCode="General">
                  <c:v>8.7411131861933902E-2</c:v>
                </c:pt>
                <c:pt idx="5806" formatCode="General">
                  <c:v>7.5004992571244697E-2</c:v>
                </c:pt>
                <c:pt idx="5807" formatCode="General">
                  <c:v>6.19631836919474E-2</c:v>
                </c:pt>
                <c:pt idx="5808" formatCode="General">
                  <c:v>4.8350770451311802E-2</c:v>
                </c:pt>
                <c:pt idx="5809" formatCode="General">
                  <c:v>3.50553264099124E-2</c:v>
                </c:pt>
                <c:pt idx="5810" formatCode="General">
                  <c:v>2.2774120224599299E-2</c:v>
                </c:pt>
                <c:pt idx="5811" formatCode="General">
                  <c:v>1.11204737867988E-2</c:v>
                </c:pt>
                <c:pt idx="5812" formatCode="General">
                  <c:v>-5.9661236271310299E-4</c:v>
                </c:pt>
                <c:pt idx="5813" formatCode="General">
                  <c:v>-1.2525656145175699E-2</c:v>
                </c:pt>
                <c:pt idx="5814" formatCode="General">
                  <c:v>-2.41941286031803E-2</c:v>
                </c:pt>
                <c:pt idx="5815" formatCode="General">
                  <c:v>-3.5411552925625797E-2</c:v>
                </c:pt>
                <c:pt idx="5816" formatCode="General">
                  <c:v>-4.6576841038717599E-2</c:v>
                </c:pt>
                <c:pt idx="5817" formatCode="General">
                  <c:v>-5.7541662412750202E-2</c:v>
                </c:pt>
                <c:pt idx="5818" formatCode="General">
                  <c:v>-6.8446609349005302E-2</c:v>
                </c:pt>
                <c:pt idx="5819" formatCode="General">
                  <c:v>-7.9995018074131896E-2</c:v>
                </c:pt>
                <c:pt idx="5820" formatCode="General">
                  <c:v>-9.2395202799759699E-2</c:v>
                </c:pt>
                <c:pt idx="5821" formatCode="General">
                  <c:v>-0.105588025845751</c:v>
                </c:pt>
                <c:pt idx="5822" formatCode="General">
                  <c:v>-0.119598357052007</c:v>
                </c:pt>
                <c:pt idx="5823" formatCode="General">
                  <c:v>-0.133852764300018</c:v>
                </c:pt>
                <c:pt idx="5824" formatCode="General">
                  <c:v>-0.147740559860397</c:v>
                </c:pt>
                <c:pt idx="5825" formatCode="General">
                  <c:v>-0.16180947790049599</c:v>
                </c:pt>
                <c:pt idx="5826" formatCode="General">
                  <c:v>-0.17682649851453</c:v>
                </c:pt>
                <c:pt idx="5827" formatCode="General">
                  <c:v>-0.192816037383022</c:v>
                </c:pt>
                <c:pt idx="5828" formatCode="General">
                  <c:v>-0.208591385922337</c:v>
                </c:pt>
                <c:pt idx="5829" formatCode="General">
                  <c:v>-0.22265640264401901</c:v>
                </c:pt>
                <c:pt idx="5830" formatCode="General">
                  <c:v>-0.23498843593683899</c:v>
                </c:pt>
                <c:pt idx="5831" formatCode="General">
                  <c:v>-0.246149745845194</c:v>
                </c:pt>
                <c:pt idx="5832" formatCode="General">
                  <c:v>-0.25545840490798299</c:v>
                </c:pt>
                <c:pt idx="5833" formatCode="General">
                  <c:v>-0.261666531206589</c:v>
                </c:pt>
                <c:pt idx="5834" formatCode="General">
                  <c:v>-0.265321022622238</c:v>
                </c:pt>
                <c:pt idx="5835" formatCode="General">
                  <c:v>-0.26732092924391199</c:v>
                </c:pt>
                <c:pt idx="5836" formatCode="General">
                  <c:v>-0.26696460633982799</c:v>
                </c:pt>
                <c:pt idx="5837" formatCode="General">
                  <c:v>-0.264164396410072</c:v>
                </c:pt>
                <c:pt idx="5838" formatCode="General">
                  <c:v>-0.26031831173776199</c:v>
                </c:pt>
                <c:pt idx="5839" formatCode="General">
                  <c:v>-0.25680554402254502</c:v>
                </c:pt>
                <c:pt idx="5840" formatCode="General">
                  <c:v>-0.25449826812695597</c:v>
                </c:pt>
                <c:pt idx="5841" formatCode="General">
                  <c:v>-0.25338592709830998</c:v>
                </c:pt>
                <c:pt idx="5842" formatCode="General">
                  <c:v>-0.25266075952575501</c:v>
                </c:pt>
                <c:pt idx="5843" formatCode="General">
                  <c:v>-0.25267382017270201</c:v>
                </c:pt>
                <c:pt idx="5844" formatCode="General">
                  <c:v>-0.25400378273355001</c:v>
                </c:pt>
                <c:pt idx="5845" formatCode="General">
                  <c:v>-0.25644136165614301</c:v>
                </c:pt>
                <c:pt idx="5846" formatCode="General">
                  <c:v>-0.25984780225691201</c:v>
                </c:pt>
                <c:pt idx="5847" formatCode="General">
                  <c:v>-0.26411623017497499</c:v>
                </c:pt>
                <c:pt idx="5848" formatCode="General">
                  <c:v>-0.26968624030350402</c:v>
                </c:pt>
                <c:pt idx="5849" formatCode="General">
                  <c:v>-0.27738620429136601</c:v>
                </c:pt>
                <c:pt idx="5850" formatCode="General">
                  <c:v>-0.28770528116460498</c:v>
                </c:pt>
                <c:pt idx="5851" formatCode="General">
                  <c:v>-0.29996471645241701</c:v>
                </c:pt>
                <c:pt idx="5852" formatCode="General">
                  <c:v>-0.31340325488174697</c:v>
                </c:pt>
                <c:pt idx="5853" formatCode="General">
                  <c:v>-0.32781832365879898</c:v>
                </c:pt>
                <c:pt idx="5854" formatCode="General">
                  <c:v>-0.34288192845912902</c:v>
                </c:pt>
                <c:pt idx="5855" formatCode="General">
                  <c:v>-0.35827276228114502</c:v>
                </c:pt>
                <c:pt idx="5856" formatCode="General">
                  <c:v>-0.37382499666290198</c:v>
                </c:pt>
                <c:pt idx="5857" formatCode="General">
                  <c:v>-0.38965001753484502</c:v>
                </c:pt>
                <c:pt idx="5858" formatCode="General">
                  <c:v>-0.40503343265338199</c:v>
                </c:pt>
                <c:pt idx="5859" formatCode="General">
                  <c:v>-0.41818598756481601</c:v>
                </c:pt>
                <c:pt idx="5860" formatCode="General">
                  <c:v>-0.42857574536583598</c:v>
                </c:pt>
                <c:pt idx="5861" formatCode="General">
                  <c:v>-0.43708250760948503</c:v>
                </c:pt>
                <c:pt idx="5862" formatCode="General">
                  <c:v>-0.444077800148725</c:v>
                </c:pt>
                <c:pt idx="5863" formatCode="General">
                  <c:v>-0.44949177819569602</c:v>
                </c:pt>
                <c:pt idx="5864" formatCode="General">
                  <c:v>-0.45348791997763599</c:v>
                </c:pt>
                <c:pt idx="5865" formatCode="General">
                  <c:v>-0.456714955036776</c:v>
                </c:pt>
                <c:pt idx="5866" formatCode="General">
                  <c:v>-0.459268420762311</c:v>
                </c:pt>
                <c:pt idx="5867" formatCode="General">
                  <c:v>-0.46114461495339898</c:v>
                </c:pt>
                <c:pt idx="5868" formatCode="General">
                  <c:v>-0.46316157797424101</c:v>
                </c:pt>
                <c:pt idx="5869" formatCode="General">
                  <c:v>-0.465074691279451</c:v>
                </c:pt>
                <c:pt idx="5870" formatCode="General">
                  <c:v>-0.46634455306844702</c:v>
                </c:pt>
                <c:pt idx="5871" formatCode="General">
                  <c:v>-0.46742010387642802</c:v>
                </c:pt>
                <c:pt idx="5872" formatCode="General">
                  <c:v>-0.46866392626646403</c:v>
                </c:pt>
                <c:pt idx="5873" formatCode="General">
                  <c:v>-0.47064982272908001</c:v>
                </c:pt>
                <c:pt idx="5874" formatCode="General">
                  <c:v>-0.47407425409762999</c:v>
                </c:pt>
                <c:pt idx="5875" formatCode="General">
                  <c:v>-0.479117226236146</c:v>
                </c:pt>
                <c:pt idx="5876" formatCode="General">
                  <c:v>-0.48570684723610702</c:v>
                </c:pt>
                <c:pt idx="5877" formatCode="General">
                  <c:v>-0.49383379588875598</c:v>
                </c:pt>
                <c:pt idx="5878" formatCode="General">
                  <c:v>-0.50339156848577804</c:v>
                </c:pt>
                <c:pt idx="5879" formatCode="General">
                  <c:v>-0.51439238045909197</c:v>
                </c:pt>
                <c:pt idx="5880" formatCode="General">
                  <c:v>-0.52714800093437597</c:v>
                </c:pt>
                <c:pt idx="5881" formatCode="General">
                  <c:v>-0.541590297519143</c:v>
                </c:pt>
                <c:pt idx="5882" formatCode="General">
                  <c:v>-0.55719799295490802</c:v>
                </c:pt>
                <c:pt idx="5883" formatCode="General">
                  <c:v>-0.57331276852438495</c:v>
                </c:pt>
                <c:pt idx="5884" formatCode="General">
                  <c:v>-0.58899205267411203</c:v>
                </c:pt>
                <c:pt idx="5885" formatCode="General">
                  <c:v>-0.60351198028109598</c:v>
                </c:pt>
                <c:pt idx="5886" formatCode="General">
                  <c:v>-0.61678768584701404</c:v>
                </c:pt>
                <c:pt idx="5887" formatCode="General">
                  <c:v>-0.62875492337296701</c:v>
                </c:pt>
                <c:pt idx="5888" formatCode="General">
                  <c:v>-0.63914574808552005</c:v>
                </c:pt>
                <c:pt idx="5889" formatCode="General">
                  <c:v>-0.64792801106912401</c:v>
                </c:pt>
                <c:pt idx="5890" formatCode="General">
                  <c:v>-0.65543770747354102</c:v>
                </c:pt>
                <c:pt idx="5891" formatCode="General">
                  <c:v>-0.66213599017773805</c:v>
                </c:pt>
                <c:pt idx="5892" formatCode="General">
                  <c:v>-0.66836296974532206</c:v>
                </c:pt>
                <c:pt idx="5893" formatCode="General">
                  <c:v>-0.67412634787894099</c:v>
                </c:pt>
                <c:pt idx="5894" formatCode="General">
                  <c:v>-0.67915448852746896</c:v>
                </c:pt>
                <c:pt idx="5895" formatCode="General">
                  <c:v>-0.68349629371216503</c:v>
                </c:pt>
                <c:pt idx="5896" formatCode="General">
                  <c:v>-0.68770743971702797</c:v>
                </c:pt>
                <c:pt idx="5897" formatCode="General">
                  <c:v>-0.69173905221452803</c:v>
                </c:pt>
                <c:pt idx="5898" formatCode="General">
                  <c:v>-0.69461699664592602</c:v>
                </c:pt>
                <c:pt idx="5899" formatCode="General">
                  <c:v>-0.69598133841310394</c:v>
                </c:pt>
                <c:pt idx="5900" formatCode="General">
                  <c:v>-0.69608978215084005</c:v>
                </c:pt>
                <c:pt idx="5901" formatCode="General">
                  <c:v>-0.69506797654039598</c:v>
                </c:pt>
                <c:pt idx="5902" formatCode="General">
                  <c:v>-0.69324329240123805</c:v>
                </c:pt>
                <c:pt idx="5903" formatCode="General">
                  <c:v>-0.69087890618801695</c:v>
                </c:pt>
                <c:pt idx="5904" formatCode="General">
                  <c:v>-0.68803497421322601</c:v>
                </c:pt>
                <c:pt idx="5905" formatCode="General">
                  <c:v>-0.68446097815578</c:v>
                </c:pt>
                <c:pt idx="5906" formatCode="General">
                  <c:v>-0.67955902931145895</c:v>
                </c:pt>
                <c:pt idx="5907" formatCode="General">
                  <c:v>-0.673248739328829</c:v>
                </c:pt>
                <c:pt idx="5908" formatCode="General">
                  <c:v>-0.665761639945049</c:v>
                </c:pt>
                <c:pt idx="5909" formatCode="General">
                  <c:v>-0.65722515414892402</c:v>
                </c:pt>
                <c:pt idx="5910" formatCode="General">
                  <c:v>-0.64768656747217901</c:v>
                </c:pt>
                <c:pt idx="5911" formatCode="General">
                  <c:v>-0.63724688897662995</c:v>
                </c:pt>
                <c:pt idx="5912" formatCode="General">
                  <c:v>-0.62575000888877697</c:v>
                </c:pt>
                <c:pt idx="5913" formatCode="General">
                  <c:v>-0.61271774598136797</c:v>
                </c:pt>
                <c:pt idx="5914" formatCode="General">
                  <c:v>-0.59870093116317702</c:v>
                </c:pt>
                <c:pt idx="5915" formatCode="General">
                  <c:v>-0.58429458700372805</c:v>
                </c:pt>
                <c:pt idx="5916" formatCode="General">
                  <c:v>-0.56943536955735397</c:v>
                </c:pt>
                <c:pt idx="5917" formatCode="General">
                  <c:v>-0.55443728564879802</c:v>
                </c:pt>
                <c:pt idx="5918" formatCode="General">
                  <c:v>-0.53963462296917997</c:v>
                </c:pt>
                <c:pt idx="5919" formatCode="General">
                  <c:v>-0.52513603035330703</c:v>
                </c:pt>
                <c:pt idx="5920" formatCode="General">
                  <c:v>-0.51111296303352705</c:v>
                </c:pt>
                <c:pt idx="5921" formatCode="General">
                  <c:v>-0.49839557238894</c:v>
                </c:pt>
                <c:pt idx="5922" formatCode="General">
                  <c:v>-0.49072916413225498</c:v>
                </c:pt>
                <c:pt idx="5923" formatCode="General">
                  <c:v>-0.500155350942318</c:v>
                </c:pt>
                <c:pt idx="5924" formatCode="General">
                  <c:v>-0.53396998909221405</c:v>
                </c:pt>
                <c:pt idx="5925" formatCode="General">
                  <c:v>-0.57998934845269601</c:v>
                </c:pt>
                <c:pt idx="5926" formatCode="General">
                  <c:v>-0.62119756085170297</c:v>
                </c:pt>
                <c:pt idx="5927" formatCode="General">
                  <c:v>-0.65360119479351397</c:v>
                </c:pt>
                <c:pt idx="5928" formatCode="General">
                  <c:v>-0.67931406485801604</c:v>
                </c:pt>
                <c:pt idx="5929" formatCode="General">
                  <c:v>-0.69621652975052395</c:v>
                </c:pt>
                <c:pt idx="5930" formatCode="General">
                  <c:v>-0.703470963930933</c:v>
                </c:pt>
                <c:pt idx="5931" formatCode="General">
                  <c:v>-0.70382465816123896</c:v>
                </c:pt>
                <c:pt idx="5932" formatCode="General">
                  <c:v>-0.69995092022866301</c:v>
                </c:pt>
                <c:pt idx="5933" formatCode="General">
                  <c:v>-0.69253151307686001</c:v>
                </c:pt>
                <c:pt idx="5934" formatCode="General">
                  <c:v>-0.68209651105770897</c:v>
                </c:pt>
                <c:pt idx="5935" formatCode="General">
                  <c:v>-0.66966417398025102</c:v>
                </c:pt>
                <c:pt idx="5936" formatCode="General">
                  <c:v>-0.656258209753251</c:v>
                </c:pt>
                <c:pt idx="5937" formatCode="General">
                  <c:v>-0.64239866704064197</c:v>
                </c:pt>
                <c:pt idx="5938" formatCode="General">
                  <c:v>-0.62784162634435203</c:v>
                </c:pt>
                <c:pt idx="5939" formatCode="General">
                  <c:v>-0.61271817126697703</c:v>
                </c:pt>
                <c:pt idx="5940" formatCode="General">
                  <c:v>-0.59731834459161803</c:v>
                </c:pt>
                <c:pt idx="5941" formatCode="General">
                  <c:v>-0.58280965729675605</c:v>
                </c:pt>
                <c:pt idx="5942" formatCode="General">
                  <c:v>-0.57135018659403303</c:v>
                </c:pt>
                <c:pt idx="5943" formatCode="General">
                  <c:v>-0.56148717622654898</c:v>
                </c:pt>
                <c:pt idx="5944" formatCode="General">
                  <c:v>-0.54862732608731601</c:v>
                </c:pt>
                <c:pt idx="5945" formatCode="General">
                  <c:v>-0.530473293977344</c:v>
                </c:pt>
                <c:pt idx="5946" formatCode="General">
                  <c:v>-0.51043614306264795</c:v>
                </c:pt>
                <c:pt idx="5947" formatCode="General">
                  <c:v>-0.51080737662223097</c:v>
                </c:pt>
                <c:pt idx="5948" formatCode="General">
                  <c:v>-0.53318448915116101</c:v>
                </c:pt>
                <c:pt idx="5949" formatCode="General">
                  <c:v>-0.53701859242000805</c:v>
                </c:pt>
                <c:pt idx="5950" formatCode="General">
                  <c:v>-0.51525693473452505</c:v>
                </c:pt>
                <c:pt idx="5951" formatCode="General">
                  <c:v>-0.49329113413391801</c:v>
                </c:pt>
                <c:pt idx="5952" formatCode="General">
                  <c:v>-0.478514965463818</c:v>
                </c:pt>
                <c:pt idx="5953" formatCode="General">
                  <c:v>-0.46597967409857299</c:v>
                </c:pt>
                <c:pt idx="5954" formatCode="General">
                  <c:v>-0.45155983253891901</c:v>
                </c:pt>
                <c:pt idx="5955" formatCode="General">
                  <c:v>-0.43412979793853201</c:v>
                </c:pt>
                <c:pt idx="5956" formatCode="General">
                  <c:v>-0.41387239105280599</c:v>
                </c:pt>
                <c:pt idx="5957" formatCode="General">
                  <c:v>-0.39103846165341899</c:v>
                </c:pt>
                <c:pt idx="5958" formatCode="General">
                  <c:v>-0.366359833418129</c:v>
                </c:pt>
                <c:pt idx="5959" formatCode="General">
                  <c:v>-0.341653513554601</c:v>
                </c:pt>
                <c:pt idx="5960" formatCode="General">
                  <c:v>-0.31839911148728101</c:v>
                </c:pt>
                <c:pt idx="5961" formatCode="General">
                  <c:v>-0.29749456203852898</c:v>
                </c:pt>
                <c:pt idx="5962" formatCode="General">
                  <c:v>-0.27925316531601901</c:v>
                </c:pt>
                <c:pt idx="5963" formatCode="General">
                  <c:v>-0.26300824575748299</c:v>
                </c:pt>
                <c:pt idx="5964" formatCode="General">
                  <c:v>-0.24878137637502501</c:v>
                </c:pt>
                <c:pt idx="5965" formatCode="General">
                  <c:v>-0.236853454435104</c:v>
                </c:pt>
                <c:pt idx="5966" formatCode="General">
                  <c:v>-0.22690366454848701</c:v>
                </c:pt>
                <c:pt idx="5967" formatCode="General">
                  <c:v>-0.21853409269566099</c:v>
                </c:pt>
                <c:pt idx="5968" formatCode="General">
                  <c:v>-0.21084713223492599</c:v>
                </c:pt>
                <c:pt idx="5969" formatCode="General">
                  <c:v>-0.20330049957062901</c:v>
                </c:pt>
                <c:pt idx="5970" formatCode="General">
                  <c:v>-0.196015010153619</c:v>
                </c:pt>
                <c:pt idx="5971" formatCode="General">
                  <c:v>-0.18879523810850701</c:v>
                </c:pt>
                <c:pt idx="5972" formatCode="General">
                  <c:v>-0.180936721076286</c:v>
                </c:pt>
                <c:pt idx="5973" formatCode="General">
                  <c:v>-0.17239938329132101</c:v>
                </c:pt>
                <c:pt idx="5974" formatCode="General">
                  <c:v>-0.163207571048407</c:v>
                </c:pt>
                <c:pt idx="5975" formatCode="General">
                  <c:v>-0.15273406989982699</c:v>
                </c:pt>
                <c:pt idx="5976" formatCode="General">
                  <c:v>-0.14014008255442201</c:v>
                </c:pt>
                <c:pt idx="5977" formatCode="General">
                  <c:v>-0.12504294031149901</c:v>
                </c:pt>
                <c:pt idx="5978" formatCode="General">
                  <c:v>-0.108027122203289</c:v>
                </c:pt>
                <c:pt idx="5979" formatCode="General">
                  <c:v>-8.9803669545681405E-2</c:v>
                </c:pt>
                <c:pt idx="5980" formatCode="General">
                  <c:v>-7.0225209179198694E-2</c:v>
                </c:pt>
                <c:pt idx="5981" formatCode="General">
                  <c:v>-4.9178491901464998E-2</c:v>
                </c:pt>
                <c:pt idx="5982" formatCode="General">
                  <c:v>-2.7251409177416301E-2</c:v>
                </c:pt>
                <c:pt idx="5983" formatCode="General">
                  <c:v>-5.0758579431720496E-3</c:v>
                </c:pt>
                <c:pt idx="5984" formatCode="General">
                  <c:v>1.6761191560918001E-2</c:v>
                </c:pt>
                <c:pt idx="5985" formatCode="General">
                  <c:v>3.7884493649940301E-2</c:v>
                </c:pt>
                <c:pt idx="5986" formatCode="General">
                  <c:v>5.7766965247308399E-2</c:v>
                </c:pt>
                <c:pt idx="5987" formatCode="General">
                  <c:v>7.5925524982358897E-2</c:v>
                </c:pt>
                <c:pt idx="5988" formatCode="General">
                  <c:v>9.2916907551517006E-2</c:v>
                </c:pt>
                <c:pt idx="5989" formatCode="General">
                  <c:v>0.108938602641091</c:v>
                </c:pt>
                <c:pt idx="5990" formatCode="General">
                  <c:v>0.12327683650413</c:v>
                </c:pt>
                <c:pt idx="5991" formatCode="General">
                  <c:v>0.135925115208857</c:v>
                </c:pt>
                <c:pt idx="5992" formatCode="General">
                  <c:v>0.146950054164147</c:v>
                </c:pt>
                <c:pt idx="5993" formatCode="General">
                  <c:v>0.15583310618959501</c:v>
                </c:pt>
                <c:pt idx="5994" formatCode="General">
                  <c:v>0.16250699572025501</c:v>
                </c:pt>
                <c:pt idx="5995" formatCode="General">
                  <c:v>0.16782653496307101</c:v>
                </c:pt>
                <c:pt idx="5996" formatCode="General">
                  <c:v>0.17259090300928301</c:v>
                </c:pt>
                <c:pt idx="5997" formatCode="General">
                  <c:v>0.17738317152996999</c:v>
                </c:pt>
                <c:pt idx="5998" formatCode="General">
                  <c:v>0.18311786290573701</c:v>
                </c:pt>
                <c:pt idx="5999" formatCode="General">
                  <c:v>0.19083611763458699</c:v>
                </c:pt>
                <c:pt idx="6000" formatCode="General">
                  <c:v>0.20112920610587401</c:v>
                </c:pt>
                <c:pt idx="6001" formatCode="General">
                  <c:v>0.214215065008203</c:v>
                </c:pt>
                <c:pt idx="6002" formatCode="General">
                  <c:v>0.23046536165888101</c:v>
                </c:pt>
                <c:pt idx="6003" formatCode="General">
                  <c:v>0.249572478610392</c:v>
                </c:pt>
                <c:pt idx="6004" formatCode="General">
                  <c:v>0.27068256291613901</c:v>
                </c:pt>
                <c:pt idx="6005" formatCode="General">
                  <c:v>0.29318975444023399</c:v>
                </c:pt>
                <c:pt idx="6006" formatCode="General">
                  <c:v>0.31658028822960199</c:v>
                </c:pt>
                <c:pt idx="6007" formatCode="General">
                  <c:v>0.34070064353054802</c:v>
                </c:pt>
                <c:pt idx="6008" formatCode="General">
                  <c:v>0.36517254259826898</c:v>
                </c:pt>
                <c:pt idx="6009" formatCode="General">
                  <c:v>0.38945759364392901</c:v>
                </c:pt>
                <c:pt idx="6010" formatCode="General">
                  <c:v>0.41341244318150899</c:v>
                </c:pt>
                <c:pt idx="6011" formatCode="General">
                  <c:v>0.43649800582593501</c:v>
                </c:pt>
                <c:pt idx="6012" formatCode="General">
                  <c:v>0.45806747666249098</c:v>
                </c:pt>
                <c:pt idx="6013" formatCode="General">
                  <c:v>0.47779852403839801</c:v>
                </c:pt>
                <c:pt idx="6014" formatCode="General">
                  <c:v>0.49502795727495202</c:v>
                </c:pt>
                <c:pt idx="6015" formatCode="General">
                  <c:v>0.50907176984833402</c:v>
                </c:pt>
                <c:pt idx="6016" formatCode="General">
                  <c:v>0.52026274007370199</c:v>
                </c:pt>
                <c:pt idx="6017" formatCode="General">
                  <c:v>0.52994019178529395</c:v>
                </c:pt>
                <c:pt idx="6018" formatCode="General">
                  <c:v>0.538472950983515</c:v>
                </c:pt>
                <c:pt idx="6019" formatCode="General">
                  <c:v>0.54536232413946895</c:v>
                </c:pt>
                <c:pt idx="6020" formatCode="General">
                  <c:v>0.55070762926259098</c:v>
                </c:pt>
                <c:pt idx="6021" formatCode="General">
                  <c:v>0.55497433171269805</c:v>
                </c:pt>
                <c:pt idx="6022" formatCode="General">
                  <c:v>0.55880736876455495</c:v>
                </c:pt>
                <c:pt idx="6023" formatCode="General">
                  <c:v>0.56355473149467705</c:v>
                </c:pt>
                <c:pt idx="6024" formatCode="General">
                  <c:v>0.570400857105683</c:v>
                </c:pt>
                <c:pt idx="6025" formatCode="General">
                  <c:v>0.57922384020983197</c:v>
                </c:pt>
                <c:pt idx="6026" formatCode="General">
                  <c:v>0.58957575132747198</c:v>
                </c:pt>
                <c:pt idx="6027" formatCode="General">
                  <c:v>0.60119509917366598</c:v>
                </c:pt>
                <c:pt idx="6028" formatCode="General">
                  <c:v>0.61368022000366096</c:v>
                </c:pt>
                <c:pt idx="6029" formatCode="General">
                  <c:v>0.62657279509576103</c:v>
                </c:pt>
                <c:pt idx="6030" formatCode="General">
                  <c:v>0.63993678292954803</c:v>
                </c:pt>
                <c:pt idx="6031" formatCode="General">
                  <c:v>0.65430788646420801</c:v>
                </c:pt>
                <c:pt idx="6032" formatCode="General">
                  <c:v>0.66995952516684598</c:v>
                </c:pt>
                <c:pt idx="6033" formatCode="General">
                  <c:v>0.68676823505109097</c:v>
                </c:pt>
                <c:pt idx="6034" formatCode="General">
                  <c:v>0.70501570441683203</c:v>
                </c:pt>
                <c:pt idx="6035" formatCode="General">
                  <c:v>0.72470222787864003</c:v>
                </c:pt>
                <c:pt idx="6036" formatCode="General">
                  <c:v>0.74453072722581504</c:v>
                </c:pt>
                <c:pt idx="6037" formatCode="General">
                  <c:v>0.76319492645901499</c:v>
                </c:pt>
                <c:pt idx="6038" formatCode="General">
                  <c:v>0.78098665246627197</c:v>
                </c:pt>
                <c:pt idx="6039" formatCode="General">
                  <c:v>0.79879840256868995</c:v>
                </c:pt>
                <c:pt idx="6040" formatCode="General">
                  <c:v>0.81693439641668397</c:v>
                </c:pt>
                <c:pt idx="6041" formatCode="General">
                  <c:v>0.83552772324810698</c:v>
                </c:pt>
                <c:pt idx="6042" formatCode="General">
                  <c:v>0.85396821586971805</c:v>
                </c:pt>
                <c:pt idx="6043" formatCode="General">
                  <c:v>0.87163737018384901</c:v>
                </c:pt>
                <c:pt idx="6044" formatCode="General">
                  <c:v>0.88840149368018395</c:v>
                </c:pt>
                <c:pt idx="6045" formatCode="General">
                  <c:v>0.90430614631718498</c:v>
                </c:pt>
                <c:pt idx="6046" formatCode="General">
                  <c:v>0.91878378084634205</c:v>
                </c:pt>
                <c:pt idx="6047" formatCode="General">
                  <c:v>0.93064205982474801</c:v>
                </c:pt>
                <c:pt idx="6048" formatCode="General">
                  <c:v>0.93947640057292403</c:v>
                </c:pt>
                <c:pt idx="6049" formatCode="General">
                  <c:v>0.94595871036343604</c:v>
                </c:pt>
                <c:pt idx="6050" formatCode="General">
                  <c:v>0.95056464831549004</c:v>
                </c:pt>
                <c:pt idx="6051" formatCode="General">
                  <c:v>0.95380612189759195</c:v>
                </c:pt>
                <c:pt idx="6052" formatCode="General">
                  <c:v>0.95657614066684504</c:v>
                </c:pt>
                <c:pt idx="6053" formatCode="General">
                  <c:v>0.95860004847139801</c:v>
                </c:pt>
                <c:pt idx="6054" formatCode="General">
                  <c:v>0.95981563948201598</c:v>
                </c:pt>
                <c:pt idx="6055" formatCode="General">
                  <c:v>0.96061206812984001</c:v>
                </c:pt>
                <c:pt idx="6056" formatCode="General">
                  <c:v>0.96100050368461798</c:v>
                </c:pt>
                <c:pt idx="6057" formatCode="General">
                  <c:v>0.96079761148090004</c:v>
                </c:pt>
                <c:pt idx="6058" formatCode="General">
                  <c:v>0.95963602193724196</c:v>
                </c:pt>
                <c:pt idx="6059" formatCode="General">
                  <c:v>0.95768803628686205</c:v>
                </c:pt>
                <c:pt idx="6060" formatCode="General">
                  <c:v>0.95541662709501995</c:v>
                </c:pt>
                <c:pt idx="6061" formatCode="General">
                  <c:v>0.95301349297383198</c:v>
                </c:pt>
                <c:pt idx="6062" formatCode="General">
                  <c:v>0.95064035768231403</c:v>
                </c:pt>
                <c:pt idx="6063" formatCode="General">
                  <c:v>0.94897499977298405</c:v>
                </c:pt>
                <c:pt idx="6064" formatCode="General">
                  <c:v>0.94907685105380701</c:v>
                </c:pt>
                <c:pt idx="6065" formatCode="General">
                  <c:v>0.94971988823713704</c:v>
                </c:pt>
                <c:pt idx="6066" formatCode="General">
                  <c:v>0.94914393431404598</c:v>
                </c:pt>
                <c:pt idx="6067" formatCode="General">
                  <c:v>0.94790141691922403</c:v>
                </c:pt>
                <c:pt idx="6068" formatCode="General">
                  <c:v>0.94635156566145795</c:v>
                </c:pt>
                <c:pt idx="6069" formatCode="General">
                  <c:v>0.944184757581913</c:v>
                </c:pt>
                <c:pt idx="6070" formatCode="General">
                  <c:v>0.94155852422613096</c:v>
                </c:pt>
                <c:pt idx="6071" formatCode="General">
                  <c:v>0.93920327861823005</c:v>
                </c:pt>
                <c:pt idx="6072" formatCode="General">
                  <c:v>0.93791952121859401</c:v>
                </c:pt>
                <c:pt idx="6073" formatCode="General">
                  <c:v>0.938082543587485</c:v>
                </c:pt>
                <c:pt idx="6074" formatCode="General">
                  <c:v>0.93889594039404001</c:v>
                </c:pt>
                <c:pt idx="6075" formatCode="General">
                  <c:v>0.93944037608374997</c:v>
                </c:pt>
                <c:pt idx="6076" formatCode="General">
                  <c:v>0.93962706133153495</c:v>
                </c:pt>
                <c:pt idx="6077" formatCode="General">
                  <c:v>0.93908092911211505</c:v>
                </c:pt>
                <c:pt idx="6078" formatCode="General">
                  <c:v>0.936690729281899</c:v>
                </c:pt>
                <c:pt idx="6079" formatCode="General">
                  <c:v>0.93132835862086805</c:v>
                </c:pt>
                <c:pt idx="6080" formatCode="General">
                  <c:v>0.92274500696769302</c:v>
                </c:pt>
                <c:pt idx="6081" formatCode="General">
                  <c:v>0.91223163070565905</c:v>
                </c:pt>
                <c:pt idx="6082" formatCode="General">
                  <c:v>0.90155436075738504</c:v>
                </c:pt>
                <c:pt idx="6083" formatCode="General">
                  <c:v>0.89076742194299197</c:v>
                </c:pt>
                <c:pt idx="6084" formatCode="General">
                  <c:v>0.87910851960560599</c:v>
                </c:pt>
                <c:pt idx="6085" formatCode="General">
                  <c:v>0.86650688231115902</c:v>
                </c:pt>
                <c:pt idx="6086" formatCode="General">
                  <c:v>0.85312200222191303</c:v>
                </c:pt>
                <c:pt idx="6087" formatCode="General">
                  <c:v>0.83896815180394102</c:v>
                </c:pt>
                <c:pt idx="6088" formatCode="General">
                  <c:v>0.82400827590198999</c:v>
                </c:pt>
                <c:pt idx="6089" formatCode="General">
                  <c:v>0.80834331324044195</c:v>
                </c:pt>
                <c:pt idx="6090" formatCode="General">
                  <c:v>0.79283336776937996</c:v>
                </c:pt>
                <c:pt idx="6091" formatCode="General">
                  <c:v>0.77840773317212897</c:v>
                </c:pt>
                <c:pt idx="6092" formatCode="General">
                  <c:v>0.76481352344578102</c:v>
                </c:pt>
                <c:pt idx="6093" formatCode="General">
                  <c:v>0.75185535705114204</c:v>
                </c:pt>
                <c:pt idx="6094" formatCode="General">
                  <c:v>0.73992473349233501</c:v>
                </c:pt>
                <c:pt idx="6095" formatCode="General">
                  <c:v>0.72907265283846701</c:v>
                </c:pt>
                <c:pt idx="6096" formatCode="General">
                  <c:v>0.71895287087584003</c:v>
                </c:pt>
                <c:pt idx="6097" formatCode="General">
                  <c:v>0.70965437342007998</c:v>
                </c:pt>
                <c:pt idx="6098" formatCode="General">
                  <c:v>0.70183386617363797</c:v>
                </c:pt>
                <c:pt idx="6099" formatCode="General">
                  <c:v>0.69588287443614205</c:v>
                </c:pt>
                <c:pt idx="6100" formatCode="General">
                  <c:v>0.69171195784233996</c:v>
                </c:pt>
                <c:pt idx="6101" formatCode="General">
                  <c:v>0.68835471852250796</c:v>
                </c:pt>
                <c:pt idx="6102" formatCode="General">
                  <c:v>0.684454332237872</c:v>
                </c:pt>
                <c:pt idx="6103" formatCode="General">
                  <c:v>0.67943790532010795</c:v>
                </c:pt>
                <c:pt idx="6104" formatCode="General">
                  <c:v>0.67295075900019796</c:v>
                </c:pt>
                <c:pt idx="6105" formatCode="General">
                  <c:v>0.66465928785085204</c:v>
                </c:pt>
                <c:pt idx="6106" formatCode="General">
                  <c:v>0.654319386045079</c:v>
                </c:pt>
                <c:pt idx="6107" formatCode="General">
                  <c:v>0.64234820180482999</c:v>
                </c:pt>
                <c:pt idx="6108" formatCode="General">
                  <c:v>0.62962992121735395</c:v>
                </c:pt>
                <c:pt idx="6109" formatCode="General">
                  <c:v>0.61661951792636804</c:v>
                </c:pt>
                <c:pt idx="6110" formatCode="General">
                  <c:v>0.60307474624811197</c:v>
                </c:pt>
                <c:pt idx="6111" formatCode="General">
                  <c:v>0.58874762372851996</c:v>
                </c:pt>
                <c:pt idx="6112" formatCode="General">
                  <c:v>0.57417021006994295</c:v>
                </c:pt>
                <c:pt idx="6113" formatCode="General">
                  <c:v>0.559528252393235</c:v>
                </c:pt>
                <c:pt idx="6114" formatCode="General">
                  <c:v>0.54452706024191</c:v>
                </c:pt>
                <c:pt idx="6115" formatCode="General">
                  <c:v>0.52856001598010405</c:v>
                </c:pt>
                <c:pt idx="6116" formatCode="General">
                  <c:v>0.51095506708027105</c:v>
                </c:pt>
                <c:pt idx="6117" formatCode="General">
                  <c:v>0.49203619292281497</c:v>
                </c:pt>
                <c:pt idx="6118" formatCode="General">
                  <c:v>0.47222259629684898</c:v>
                </c:pt>
                <c:pt idx="6119" formatCode="General">
                  <c:v>0.45167752983114801</c:v>
                </c:pt>
                <c:pt idx="6120" formatCode="General">
                  <c:v>0.431819444241551</c:v>
                </c:pt>
                <c:pt idx="6121" formatCode="General">
                  <c:v>0.41326005186658099</c:v>
                </c:pt>
                <c:pt idx="6122" formatCode="General">
                  <c:v>0.39553463678052497</c:v>
                </c:pt>
                <c:pt idx="6123" formatCode="General">
                  <c:v>0.37843133415750402</c:v>
                </c:pt>
                <c:pt idx="6124" formatCode="General">
                  <c:v>0.36081331771868103</c:v>
                </c:pt>
                <c:pt idx="6125" formatCode="General">
                  <c:v>0.34180134534682399</c:v>
                </c:pt>
                <c:pt idx="6126" formatCode="General">
                  <c:v>0.32171320783985202</c:v>
                </c:pt>
                <c:pt idx="6127" formatCode="General">
                  <c:v>0.30180704595290198</c:v>
                </c:pt>
                <c:pt idx="6128" formatCode="General">
                  <c:v>0.28293264119500899</c:v>
                </c:pt>
                <c:pt idx="6129" formatCode="General">
                  <c:v>0.26527345570914701</c:v>
                </c:pt>
                <c:pt idx="6130" formatCode="General">
                  <c:v>0.24823287039887401</c:v>
                </c:pt>
                <c:pt idx="6131" formatCode="General">
                  <c:v>0.23090721693874999</c:v>
                </c:pt>
                <c:pt idx="6132" formatCode="General">
                  <c:v>0.21376409617041001</c:v>
                </c:pt>
                <c:pt idx="6133" formatCode="General">
                  <c:v>0.197090848289599</c:v>
                </c:pt>
                <c:pt idx="6134" formatCode="General">
                  <c:v>0.18028497122353401</c:v>
                </c:pt>
                <c:pt idx="6135" formatCode="General">
                  <c:v>0.16360547095842201</c:v>
                </c:pt>
                <c:pt idx="6136" formatCode="General">
                  <c:v>0.147832123131767</c:v>
                </c:pt>
                <c:pt idx="6137" formatCode="General">
                  <c:v>0.132957022608439</c:v>
                </c:pt>
                <c:pt idx="6138" formatCode="General">
                  <c:v>0.118310577670992</c:v>
                </c:pt>
                <c:pt idx="6139" formatCode="General">
                  <c:v>0.102389953116338</c:v>
                </c:pt>
                <c:pt idx="6140" formatCode="General">
                  <c:v>8.3545830130245802E-2</c:v>
                </c:pt>
                <c:pt idx="6141" formatCode="General">
                  <c:v>6.1663344615844599E-2</c:v>
                </c:pt>
                <c:pt idx="6142" formatCode="General">
                  <c:v>3.76796654405935E-2</c:v>
                </c:pt>
                <c:pt idx="6143" formatCode="General">
                  <c:v>1.28121662452665E-2</c:v>
                </c:pt>
                <c:pt idx="6144" formatCode="General">
                  <c:v>-1.1658436206251699E-2</c:v>
                </c:pt>
                <c:pt idx="6145" formatCode="General">
                  <c:v>-3.5409661263299898E-2</c:v>
                </c:pt>
                <c:pt idx="6146" formatCode="General">
                  <c:v>-5.8968260053459898E-2</c:v>
                </c:pt>
                <c:pt idx="6147" formatCode="General">
                  <c:v>-8.26899185734703E-2</c:v>
                </c:pt>
                <c:pt idx="6148" formatCode="General">
                  <c:v>-0.10611326083861999</c:v>
                </c:pt>
                <c:pt idx="6149" formatCode="General">
                  <c:v>-0.12841797566965399</c:v>
                </c:pt>
                <c:pt idx="6150" formatCode="General">
                  <c:v>-0.14909997509162801</c:v>
                </c:pt>
                <c:pt idx="6151" formatCode="General">
                  <c:v>-0.16874473658299199</c:v>
                </c:pt>
                <c:pt idx="6152" formatCode="General">
                  <c:v>-0.18824405848485401</c:v>
                </c:pt>
                <c:pt idx="6153" formatCode="General">
                  <c:v>-0.207889644066552</c:v>
                </c:pt>
                <c:pt idx="6154" formatCode="General">
                  <c:v>-0.22798079294379101</c:v>
                </c:pt>
                <c:pt idx="6155" formatCode="General">
                  <c:v>-0.24883699347212801</c:v>
                </c:pt>
                <c:pt idx="6156" formatCode="General">
                  <c:v>-0.27041907007529198</c:v>
                </c:pt>
                <c:pt idx="6157" formatCode="General">
                  <c:v>-0.29231118804927297</c:v>
                </c:pt>
                <c:pt idx="6158" formatCode="General">
                  <c:v>-0.31424095187189499</c:v>
                </c:pt>
                <c:pt idx="6159" formatCode="General">
                  <c:v>-0.33611620006814302</c:v>
                </c:pt>
                <c:pt idx="6160" formatCode="General">
                  <c:v>-0.356808166956469</c:v>
                </c:pt>
                <c:pt idx="6161" formatCode="General">
                  <c:v>-0.37557267183701198</c:v>
                </c:pt>
                <c:pt idx="6162" formatCode="General">
                  <c:v>-0.39307083124096498</c:v>
                </c:pt>
                <c:pt idx="6163" formatCode="General">
                  <c:v>-0.41016306322572499</c:v>
                </c:pt>
                <c:pt idx="6164" formatCode="General">
                  <c:v>-0.42729473285543401</c:v>
                </c:pt>
                <c:pt idx="6165" formatCode="General">
                  <c:v>-0.444086770529871</c:v>
                </c:pt>
                <c:pt idx="6166" formatCode="General">
                  <c:v>-0.46020850668812502</c:v>
                </c:pt>
                <c:pt idx="6167" formatCode="General">
                  <c:v>-0.47563130797368303</c:v>
                </c:pt>
                <c:pt idx="6168" formatCode="General">
                  <c:v>-0.49052059624697297</c:v>
                </c:pt>
                <c:pt idx="6169" formatCode="General">
                  <c:v>-0.50524462411114501</c:v>
                </c:pt>
                <c:pt idx="6170" formatCode="General">
                  <c:v>-0.51973250680687899</c:v>
                </c:pt>
                <c:pt idx="6171" formatCode="General">
                  <c:v>-0.53400264092190897</c:v>
                </c:pt>
                <c:pt idx="6172" formatCode="General">
                  <c:v>-0.54819343561797995</c:v>
                </c:pt>
                <c:pt idx="6173" formatCode="General">
                  <c:v>-0.562107630348055</c:v>
                </c:pt>
                <c:pt idx="6174" formatCode="General">
                  <c:v>-0.57562406648286701</c:v>
                </c:pt>
                <c:pt idx="6175" formatCode="General">
                  <c:v>-0.58898747992383205</c:v>
                </c:pt>
                <c:pt idx="6176" formatCode="General">
                  <c:v>-0.60304319806744899</c:v>
                </c:pt>
                <c:pt idx="6177" formatCode="General">
                  <c:v>-0.61789680662263302</c:v>
                </c:pt>
                <c:pt idx="6178" formatCode="General">
                  <c:v>-0.63262057176369402</c:v>
                </c:pt>
                <c:pt idx="6179" formatCode="General">
                  <c:v>-0.64581355518060501</c:v>
                </c:pt>
                <c:pt idx="6180" formatCode="General">
                  <c:v>-0.65739619302513297</c:v>
                </c:pt>
                <c:pt idx="6181" formatCode="General">
                  <c:v>-0.66896888973692104</c:v>
                </c:pt>
                <c:pt idx="6182" formatCode="General">
                  <c:v>-0.68140724967338695</c:v>
                </c:pt>
                <c:pt idx="6183" formatCode="General">
                  <c:v>-0.69476356561929098</c:v>
                </c:pt>
                <c:pt idx="6184" formatCode="General">
                  <c:v>-0.70913815528317004</c:v>
                </c:pt>
                <c:pt idx="6185" formatCode="General">
                  <c:v>-0.724334066735418</c:v>
                </c:pt>
                <c:pt idx="6186" formatCode="General">
                  <c:v>-0.73949512432151299</c:v>
                </c:pt>
                <c:pt idx="6187" formatCode="General">
                  <c:v>-0.75314535107256297</c:v>
                </c:pt>
                <c:pt idx="6188" formatCode="General">
                  <c:v>-0.76403337483340195</c:v>
                </c:pt>
                <c:pt idx="6189" formatCode="General">
                  <c:v>-0.76950467829674996</c:v>
                </c:pt>
                <c:pt idx="6190" formatCode="General">
                  <c:v>-0.76821551192251702</c:v>
                </c:pt>
                <c:pt idx="6191" formatCode="General">
                  <c:v>-0.76332526074889795</c:v>
                </c:pt>
                <c:pt idx="6192" formatCode="General">
                  <c:v>-0.75785111936354299</c:v>
                </c:pt>
                <c:pt idx="6193" formatCode="General">
                  <c:v>-0.753361102063418</c:v>
                </c:pt>
                <c:pt idx="6194" formatCode="General">
                  <c:v>-0.75137837365779403</c:v>
                </c:pt>
                <c:pt idx="6195" formatCode="General">
                  <c:v>-0.75318913406657695</c:v>
                </c:pt>
                <c:pt idx="6196" formatCode="General">
                  <c:v>-0.75880707025305305</c:v>
                </c:pt>
                <c:pt idx="6197" formatCode="General">
                  <c:v>-0.76781995323950702</c:v>
                </c:pt>
                <c:pt idx="6198" formatCode="General">
                  <c:v>-0.78002945187342598</c:v>
                </c:pt>
                <c:pt idx="6199" formatCode="General">
                  <c:v>-0.79480804590906196</c:v>
                </c:pt>
                <c:pt idx="6200" formatCode="General">
                  <c:v>-0.81146974641392899</c:v>
                </c:pt>
                <c:pt idx="6201" formatCode="General">
                  <c:v>-0.82990578875745102</c:v>
                </c:pt>
                <c:pt idx="6202" formatCode="General">
                  <c:v>-0.85022050872013699</c:v>
                </c:pt>
                <c:pt idx="6203" formatCode="General">
                  <c:v>-0.87194742173916095</c:v>
                </c:pt>
                <c:pt idx="6204" formatCode="General">
                  <c:v>-0.89417976042335401</c:v>
                </c:pt>
                <c:pt idx="6205" formatCode="General">
                  <c:v>-0.91606371097772199</c:v>
                </c:pt>
                <c:pt idx="6206" formatCode="General">
                  <c:v>-0.93692957947455502</c:v>
                </c:pt>
                <c:pt idx="6207" formatCode="General">
                  <c:v>-0.95624629810212702</c:v>
                </c:pt>
                <c:pt idx="6208" formatCode="General">
                  <c:v>-0.97357270060108203</c:v>
                </c:pt>
                <c:pt idx="6209" formatCode="General">
                  <c:v>-0.98863910647319497</c:v>
                </c:pt>
                <c:pt idx="6210" formatCode="General">
                  <c:v>-1.00140962445824</c:v>
                </c:pt>
                <c:pt idx="6211" formatCode="General">
                  <c:v>-1.0117902998132799</c:v>
                </c:pt>
                <c:pt idx="6212" formatCode="General">
                  <c:v>-1.0194197819975701</c:v>
                </c:pt>
                <c:pt idx="6213" formatCode="General">
                  <c:v>-1.0239905090658099</c:v>
                </c:pt>
                <c:pt idx="6214" formatCode="General">
                  <c:v>-1.02548884038744</c:v>
                </c:pt>
                <c:pt idx="6215" formatCode="General">
                  <c:v>-1.0239199443379201</c:v>
                </c:pt>
                <c:pt idx="6216" formatCode="General">
                  <c:v>-1.0192966462389601</c:v>
                </c:pt>
                <c:pt idx="6217" formatCode="General">
                  <c:v>-1.01165730918619</c:v>
                </c:pt>
                <c:pt idx="6218" formatCode="General">
                  <c:v>-1.0011767347063201</c:v>
                </c:pt>
                <c:pt idx="6219" formatCode="General">
                  <c:v>-0.98840171053368697</c:v>
                </c:pt>
                <c:pt idx="6220" formatCode="General">
                  <c:v>-0.97394922555524299</c:v>
                </c:pt>
                <c:pt idx="6221" formatCode="General">
                  <c:v>-0.95847170564290796</c:v>
                </c:pt>
                <c:pt idx="6222" formatCode="General">
                  <c:v>-0.94235226216583001</c:v>
                </c:pt>
                <c:pt idx="6223" formatCode="General">
                  <c:v>-0.92564751278186896</c:v>
                </c:pt>
                <c:pt idx="6224" formatCode="General">
                  <c:v>-0.90869003852942198</c:v>
                </c:pt>
                <c:pt idx="6225" formatCode="General">
                  <c:v>-0.892138010011292</c:v>
                </c:pt>
                <c:pt idx="6226" formatCode="General">
                  <c:v>-0.87621447646287798</c:v>
                </c:pt>
                <c:pt idx="6227" formatCode="General">
                  <c:v>-0.86066369511847696</c:v>
                </c:pt>
                <c:pt idx="6228" formatCode="General">
                  <c:v>-0.84617035222572901</c:v>
                </c:pt>
                <c:pt idx="6229" formatCode="General">
                  <c:v>-0.833778007652481</c:v>
                </c:pt>
                <c:pt idx="6230" formatCode="General">
                  <c:v>-0.82387347912197295</c:v>
                </c:pt>
                <c:pt idx="6231" formatCode="General">
                  <c:v>-0.816850862133081</c:v>
                </c:pt>
                <c:pt idx="6232" formatCode="General">
                  <c:v>-0.81325233518514695</c:v>
                </c:pt>
                <c:pt idx="6233" formatCode="General">
                  <c:v>-0.81315673233865904</c:v>
                </c:pt>
                <c:pt idx="6234" formatCode="General">
                  <c:v>-0.815886083847562</c:v>
                </c:pt>
                <c:pt idx="6235" formatCode="General">
                  <c:v>-0.820071682337571</c:v>
                </c:pt>
                <c:pt idx="6236" formatCode="General">
                  <c:v>-0.82387800818133705</c:v>
                </c:pt>
                <c:pt idx="6237" formatCode="General">
                  <c:v>-0.82615664138474698</c:v>
                </c:pt>
                <c:pt idx="6238" formatCode="General">
                  <c:v>-0.82615779843600501</c:v>
                </c:pt>
                <c:pt idx="6239" formatCode="General">
                  <c:v>-0.82296663885389398</c:v>
                </c:pt>
                <c:pt idx="6240" formatCode="General">
                  <c:v>-0.81589858372028901</c:v>
                </c:pt>
                <c:pt idx="6241" formatCode="General">
                  <c:v>-0.80492647726845301</c:v>
                </c:pt>
                <c:pt idx="6242" formatCode="General">
                  <c:v>-0.79071905937790998</c:v>
                </c:pt>
                <c:pt idx="6243" formatCode="General">
                  <c:v>-0.773549997099647</c:v>
                </c:pt>
                <c:pt idx="6244" formatCode="General">
                  <c:v>-0.75314580677940102</c:v>
                </c:pt>
                <c:pt idx="6245" formatCode="General">
                  <c:v>-0.73020511247221498</c:v>
                </c:pt>
                <c:pt idx="6246" formatCode="General">
                  <c:v>-0.70600454008146796</c:v>
                </c:pt>
                <c:pt idx="6247" formatCode="General">
                  <c:v>-0.68156085216013995</c:v>
                </c:pt>
                <c:pt idx="6248" formatCode="General">
                  <c:v>-0.65824285461926102</c:v>
                </c:pt>
                <c:pt idx="6249" formatCode="General">
                  <c:v>-0.63737054849488495</c:v>
                </c:pt>
                <c:pt idx="6250" formatCode="General">
                  <c:v>-0.61983029102683895</c:v>
                </c:pt>
                <c:pt idx="6251" formatCode="General">
                  <c:v>-0.606116501627045</c:v>
                </c:pt>
                <c:pt idx="6252" formatCode="General">
                  <c:v>-0.59635759710493397</c:v>
                </c:pt>
                <c:pt idx="6253" formatCode="General">
                  <c:v>-0.58935149585762803</c:v>
                </c:pt>
                <c:pt idx="6254" formatCode="General">
                  <c:v>-0.58302502786951804</c:v>
                </c:pt>
                <c:pt idx="6255" formatCode="General">
                  <c:v>-0.57614703289002001</c:v>
                </c:pt>
                <c:pt idx="6256" formatCode="General">
                  <c:v>-0.56842630487552503</c:v>
                </c:pt>
                <c:pt idx="6257" formatCode="General">
                  <c:v>-0.56023856361751501</c:v>
                </c:pt>
                <c:pt idx="6258" formatCode="General">
                  <c:v>-0.55194202929075997</c:v>
                </c:pt>
                <c:pt idx="6259" formatCode="General">
                  <c:v>-0.54393463516725904</c:v>
                </c:pt>
                <c:pt idx="6260" formatCode="General">
                  <c:v>-0.53657970210400696</c:v>
                </c:pt>
                <c:pt idx="6261" formatCode="General">
                  <c:v>-0.52950871738619398</c:v>
                </c:pt>
                <c:pt idx="6262" formatCode="General">
                  <c:v>-0.52178087637383397</c:v>
                </c:pt>
                <c:pt idx="6263" formatCode="General">
                  <c:v>-0.51230201852009605</c:v>
                </c:pt>
                <c:pt idx="6264" formatCode="General">
                  <c:v>-0.50043513159657005</c:v>
                </c:pt>
                <c:pt idx="6265" formatCode="General">
                  <c:v>-0.486014278223875</c:v>
                </c:pt>
                <c:pt idx="6266" formatCode="General">
                  <c:v>-0.468611417515162</c:v>
                </c:pt>
                <c:pt idx="6267" formatCode="General">
                  <c:v>-0.44837803649585101</c:v>
                </c:pt>
                <c:pt idx="6268" formatCode="General">
                  <c:v>-0.426317905280646</c:v>
                </c:pt>
                <c:pt idx="6269" formatCode="General">
                  <c:v>-0.40302729574717699</c:v>
                </c:pt>
                <c:pt idx="6270" formatCode="General">
                  <c:v>-0.37882611945773798</c:v>
                </c:pt>
                <c:pt idx="6271" formatCode="General">
                  <c:v>-0.35412281137697499</c:v>
                </c:pt>
                <c:pt idx="6272" formatCode="General">
                  <c:v>-0.32939683391930502</c:v>
                </c:pt>
                <c:pt idx="6273" formatCode="General">
                  <c:v>-0.30486012380709898</c:v>
                </c:pt>
                <c:pt idx="6274" formatCode="General">
                  <c:v>-0.28106095249053997</c:v>
                </c:pt>
                <c:pt idx="6275" formatCode="General">
                  <c:v>-0.25864396222250602</c:v>
                </c:pt>
                <c:pt idx="6276" formatCode="General">
                  <c:v>-0.237897713788774</c:v>
                </c:pt>
                <c:pt idx="6277" formatCode="General">
                  <c:v>-0.21907019280082099</c:v>
                </c:pt>
                <c:pt idx="6278" formatCode="General">
                  <c:v>-0.202451228971995</c:v>
                </c:pt>
                <c:pt idx="6279" formatCode="General">
                  <c:v>-0.18868537580355799</c:v>
                </c:pt>
                <c:pt idx="6280" formatCode="General">
                  <c:v>-0.177735020188519</c:v>
                </c:pt>
                <c:pt idx="6281" formatCode="General">
                  <c:v>-0.169003780987076</c:v>
                </c:pt>
                <c:pt idx="6282" formatCode="General">
                  <c:v>-0.16217144517861901</c:v>
                </c:pt>
                <c:pt idx="6283" formatCode="General">
                  <c:v>-0.15644964537667699</c:v>
                </c:pt>
                <c:pt idx="6284" formatCode="General">
                  <c:v>-0.15067330962679601</c:v>
                </c:pt>
                <c:pt idx="6285" formatCode="General">
                  <c:v>-0.14378622750696299</c:v>
                </c:pt>
                <c:pt idx="6286" formatCode="General">
                  <c:v>-0.13534161872692699</c:v>
                </c:pt>
                <c:pt idx="6287" formatCode="General">
                  <c:v>-0.125494694490978</c:v>
                </c:pt>
                <c:pt idx="6288" formatCode="General">
                  <c:v>-0.11423094375814501</c:v>
                </c:pt>
                <c:pt idx="6289" formatCode="General">
                  <c:v>-0.10197397074913001</c:v>
                </c:pt>
                <c:pt idx="6290" formatCode="General">
                  <c:v>-8.9318681703804803E-2</c:v>
                </c:pt>
                <c:pt idx="6291" formatCode="General">
                  <c:v>-7.6271506783156404E-2</c:v>
                </c:pt>
                <c:pt idx="6292" formatCode="General">
                  <c:v>-6.2915549143908997E-2</c:v>
                </c:pt>
                <c:pt idx="6293" formatCode="General">
                  <c:v>-4.9355419665219398E-2</c:v>
                </c:pt>
                <c:pt idx="6294" formatCode="General">
                  <c:v>-3.5645854350857799E-2</c:v>
                </c:pt>
                <c:pt idx="6295" formatCode="General">
                  <c:v>-2.1671872442476401E-2</c:v>
                </c:pt>
                <c:pt idx="6296" formatCode="General">
                  <c:v>-6.8768197534673199E-3</c:v>
                </c:pt>
                <c:pt idx="6297" formatCode="General">
                  <c:v>9.2650324804478493E-3</c:v>
                </c:pt>
                <c:pt idx="6298" formatCode="General">
                  <c:v>2.65671448935678E-2</c:v>
                </c:pt>
                <c:pt idx="6299" formatCode="General">
                  <c:v>4.4407711513213197E-2</c:v>
                </c:pt>
                <c:pt idx="6300" formatCode="General">
                  <c:v>6.2120788232730498E-2</c:v>
                </c:pt>
                <c:pt idx="6301" formatCode="General">
                  <c:v>7.8897035172688701E-2</c:v>
                </c:pt>
                <c:pt idx="6302" formatCode="General">
                  <c:v>9.4717512464161102E-2</c:v>
                </c:pt>
                <c:pt idx="6303" formatCode="General">
                  <c:v>0.11037770457256001</c:v>
                </c:pt>
                <c:pt idx="6304" formatCode="General">
                  <c:v>0.12657043644157201</c:v>
                </c:pt>
                <c:pt idx="6305" formatCode="General">
                  <c:v>0.143695564912038</c:v>
                </c:pt>
                <c:pt idx="6306" formatCode="General">
                  <c:v>0.16160338532097401</c:v>
                </c:pt>
                <c:pt idx="6307" formatCode="General">
                  <c:v>0.17994809248902099</c:v>
                </c:pt>
                <c:pt idx="6308" formatCode="General">
                  <c:v>0.198652444956575</c:v>
                </c:pt>
                <c:pt idx="6309" formatCode="General">
                  <c:v>0.21803500347857199</c:v>
                </c:pt>
                <c:pt idx="6310" formatCode="General">
                  <c:v>0.23939886040314301</c:v>
                </c:pt>
                <c:pt idx="6311" formatCode="General">
                  <c:v>0.26368500093293101</c:v>
                </c:pt>
                <c:pt idx="6312" formatCode="General">
                  <c:v>0.29029439917408401</c:v>
                </c:pt>
                <c:pt idx="6313" formatCode="General">
                  <c:v>0.31853128393837798</c:v>
                </c:pt>
                <c:pt idx="6314" formatCode="General">
                  <c:v>0.34743120576241998</c:v>
                </c:pt>
                <c:pt idx="6315" formatCode="General">
                  <c:v>0.37548606652432598</c:v>
                </c:pt>
                <c:pt idx="6316" formatCode="General">
                  <c:v>0.40163933990940098</c:v>
                </c:pt>
                <c:pt idx="6317" formatCode="General">
                  <c:v>0.42536472474242698</c:v>
                </c:pt>
                <c:pt idx="6318" formatCode="General">
                  <c:v>0.446750478656602</c:v>
                </c:pt>
                <c:pt idx="6319" formatCode="General">
                  <c:v>0.466449194176628</c:v>
                </c:pt>
                <c:pt idx="6320" formatCode="General">
                  <c:v>0.48479236501548501</c:v>
                </c:pt>
                <c:pt idx="6321" formatCode="General">
                  <c:v>0.50182111166398702</c:v>
                </c:pt>
                <c:pt idx="6322" formatCode="General">
                  <c:v>0.51763700481331798</c:v>
                </c:pt>
                <c:pt idx="6323" formatCode="General">
                  <c:v>0.53214009315012301</c:v>
                </c:pt>
                <c:pt idx="6324" formatCode="General">
                  <c:v>0.54490322201346597</c:v>
                </c:pt>
                <c:pt idx="6325" formatCode="General">
                  <c:v>0.55566417485220398</c:v>
                </c:pt>
                <c:pt idx="6326" formatCode="General">
                  <c:v>0.56451496574983495</c:v>
                </c:pt>
                <c:pt idx="6327" formatCode="General">
                  <c:v>0.57124780672946196</c:v>
                </c:pt>
                <c:pt idx="6328" formatCode="General">
                  <c:v>0.57641010475777399</c:v>
                </c:pt>
                <c:pt idx="6329" formatCode="General">
                  <c:v>0.58112778408268495</c:v>
                </c:pt>
                <c:pt idx="6330" formatCode="General">
                  <c:v>0.58566435314805498</c:v>
                </c:pt>
                <c:pt idx="6331" formatCode="General">
                  <c:v>0.59000296817807396</c:v>
                </c:pt>
                <c:pt idx="6332" formatCode="General">
                  <c:v>0.59444208200134496</c:v>
                </c:pt>
                <c:pt idx="6333" formatCode="General">
                  <c:v>0.59965936562025401</c:v>
                </c:pt>
                <c:pt idx="6334" formatCode="General">
                  <c:v>0.60624988045591599</c:v>
                </c:pt>
                <c:pt idx="6335" formatCode="General">
                  <c:v>0.613796397859253</c:v>
                </c:pt>
                <c:pt idx="6336" formatCode="General">
                  <c:v>0.62208901317474397</c:v>
                </c:pt>
                <c:pt idx="6337" formatCode="General">
                  <c:v>0.63157865553177805</c:v>
                </c:pt>
                <c:pt idx="6338" formatCode="General">
                  <c:v>0.64239496873129398</c:v>
                </c:pt>
                <c:pt idx="6339" formatCode="General">
                  <c:v>0.65431479595358799</c:v>
                </c:pt>
                <c:pt idx="6340" formatCode="General">
                  <c:v>0.66730333639419304</c:v>
                </c:pt>
                <c:pt idx="6341" formatCode="General">
                  <c:v>0.68163565175315</c:v>
                </c:pt>
                <c:pt idx="6342" formatCode="General">
                  <c:v>0.69640052354154602</c:v>
                </c:pt>
                <c:pt idx="6343" formatCode="General">
                  <c:v>0.71028210353789101</c:v>
                </c:pt>
                <c:pt idx="6344" formatCode="General">
                  <c:v>0.72290497887600502</c:v>
                </c:pt>
                <c:pt idx="6345" formatCode="General">
                  <c:v>0.73430957535111496</c:v>
                </c:pt>
                <c:pt idx="6346" formatCode="General">
                  <c:v>0.744477526384004</c:v>
                </c:pt>
                <c:pt idx="6347" formatCode="General">
                  <c:v>0.75355288115288299</c:v>
                </c:pt>
                <c:pt idx="6348" formatCode="General">
                  <c:v>0.76208144649877596</c:v>
                </c:pt>
                <c:pt idx="6349" formatCode="General">
                  <c:v>0.76982715730128304</c:v>
                </c:pt>
                <c:pt idx="6350" formatCode="General">
                  <c:v>0.77619920110638296</c:v>
                </c:pt>
                <c:pt idx="6351" formatCode="General">
                  <c:v>0.78086580673638495</c:v>
                </c:pt>
                <c:pt idx="6352" formatCode="General">
                  <c:v>0.78333733157024898</c:v>
                </c:pt>
                <c:pt idx="6353" formatCode="General">
                  <c:v>0.78362951627515198</c:v>
                </c:pt>
                <c:pt idx="6354" formatCode="General">
                  <c:v>0.78184603555995702</c:v>
                </c:pt>
                <c:pt idx="6355" formatCode="General">
                  <c:v>0.778142192311153</c:v>
                </c:pt>
                <c:pt idx="6356" formatCode="General">
                  <c:v>0.77369205911050798</c:v>
                </c:pt>
                <c:pt idx="6357" formatCode="General">
                  <c:v>0.76935610573509505</c:v>
                </c:pt>
                <c:pt idx="6358" formatCode="General">
                  <c:v>0.76519645605844899</c:v>
                </c:pt>
                <c:pt idx="6359" formatCode="General">
                  <c:v>0.76145306204813501</c:v>
                </c:pt>
                <c:pt idx="6360" formatCode="General">
                  <c:v>0.75833493005144204</c:v>
                </c:pt>
                <c:pt idx="6361" formatCode="General">
                  <c:v>0.75585364235774899</c:v>
                </c:pt>
                <c:pt idx="6362" formatCode="General">
                  <c:v>0.75397532158215796</c:v>
                </c:pt>
                <c:pt idx="6363" formatCode="General">
                  <c:v>0.75298745579701698</c:v>
                </c:pt>
                <c:pt idx="6364" formatCode="General">
                  <c:v>0.75284243033968601</c:v>
                </c:pt>
                <c:pt idx="6365" formatCode="General">
                  <c:v>0.75358789963638695</c:v>
                </c:pt>
                <c:pt idx="6366" formatCode="General">
                  <c:v>0.75590403209971102</c:v>
                </c:pt>
                <c:pt idx="6367" formatCode="General">
                  <c:v>0.76036045111084005</c:v>
                </c:pt>
                <c:pt idx="6368" formatCode="General">
                  <c:v>0.76705825532254002</c:v>
                </c:pt>
                <c:pt idx="6369" formatCode="General">
                  <c:v>0.77554808908042705</c:v>
                </c:pt>
                <c:pt idx="6370" formatCode="General">
                  <c:v>0.78543396589298198</c:v>
                </c:pt>
                <c:pt idx="6371" formatCode="General">
                  <c:v>0.79592887883818297</c:v>
                </c:pt>
                <c:pt idx="6372" formatCode="General">
                  <c:v>0.80597687355522996</c:v>
                </c:pt>
                <c:pt idx="6373" formatCode="General">
                  <c:v>0.815103532523342</c:v>
                </c:pt>
                <c:pt idx="6374" formatCode="General">
                  <c:v>0.82278488939890304</c:v>
                </c:pt>
                <c:pt idx="6375" formatCode="General">
                  <c:v>0.828548861528553</c:v>
                </c:pt>
                <c:pt idx="6376" formatCode="General">
                  <c:v>0.83225192327897402</c:v>
                </c:pt>
                <c:pt idx="6377" formatCode="General">
                  <c:v>0.83433181187493399</c:v>
                </c:pt>
                <c:pt idx="6378" formatCode="General">
                  <c:v>0.83460258119785102</c:v>
                </c:pt>
                <c:pt idx="6379" formatCode="General">
                  <c:v>0.83214415336391501</c:v>
                </c:pt>
                <c:pt idx="6380" formatCode="General">
                  <c:v>0.82644276691209695</c:v>
                </c:pt>
                <c:pt idx="6381" formatCode="General">
                  <c:v>0.81721792320527697</c:v>
                </c:pt>
                <c:pt idx="6382" formatCode="General">
                  <c:v>0.80491348741026703</c:v>
                </c:pt>
                <c:pt idx="6383" formatCode="General">
                  <c:v>0.79049995726592803</c:v>
                </c:pt>
                <c:pt idx="6384" formatCode="General">
                  <c:v>0.77545317588255203</c:v>
                </c:pt>
                <c:pt idx="6385" formatCode="General">
                  <c:v>0.76164994469804603</c:v>
                </c:pt>
                <c:pt idx="6386" formatCode="General">
                  <c:v>0.749636711987129</c:v>
                </c:pt>
                <c:pt idx="6387" formatCode="General">
                  <c:v>0.73907550762512397</c:v>
                </c:pt>
                <c:pt idx="6388" formatCode="General">
                  <c:v>0.72953097467888695</c:v>
                </c:pt>
                <c:pt idx="6389" formatCode="General">
                  <c:v>0.71977486931226498</c:v>
                </c:pt>
                <c:pt idx="6390" formatCode="General">
                  <c:v>0.70904708721813003</c:v>
                </c:pt>
                <c:pt idx="6391" formatCode="General">
                  <c:v>0.69769327730909003</c:v>
                </c:pt>
                <c:pt idx="6392" formatCode="General">
                  <c:v>0.68555650299872095</c:v>
                </c:pt>
                <c:pt idx="6393" formatCode="General">
                  <c:v>0.67285929861762805</c:v>
                </c:pt>
                <c:pt idx="6394" formatCode="General">
                  <c:v>0.66006678016639098</c:v>
                </c:pt>
                <c:pt idx="6395" formatCode="General">
                  <c:v>0.64686492462286604</c:v>
                </c:pt>
                <c:pt idx="6396" formatCode="General">
                  <c:v>0.63342571864671704</c:v>
                </c:pt>
                <c:pt idx="6397" formatCode="General">
                  <c:v>0.61999766432777803</c:v>
                </c:pt>
                <c:pt idx="6398" formatCode="General">
                  <c:v>0.60678401061671905</c:v>
                </c:pt>
                <c:pt idx="6399" formatCode="General">
                  <c:v>0.59433223693432202</c:v>
                </c:pt>
                <c:pt idx="6400" formatCode="General">
                  <c:v>0.58307605187731204</c:v>
                </c:pt>
                <c:pt idx="6401" formatCode="General">
                  <c:v>0.57259336918092096</c:v>
                </c:pt>
                <c:pt idx="6402" formatCode="General">
                  <c:v>0.56211888768384299</c:v>
                </c:pt>
                <c:pt idx="6403" formatCode="General">
                  <c:v>0.55139572341885401</c:v>
                </c:pt>
                <c:pt idx="6404" formatCode="General">
                  <c:v>0.54060417664459304</c:v>
                </c:pt>
                <c:pt idx="6405" formatCode="General">
                  <c:v>0.529831153366214</c:v>
                </c:pt>
                <c:pt idx="6406" formatCode="General">
                  <c:v>0.51904420730773504</c:v>
                </c:pt>
                <c:pt idx="6407" formatCode="General">
                  <c:v>0.50829352926165206</c:v>
                </c:pt>
                <c:pt idx="6408" formatCode="General">
                  <c:v>0.49786175985773001</c:v>
                </c:pt>
                <c:pt idx="6409" formatCode="General">
                  <c:v>0.48748048340086803</c:v>
                </c:pt>
                <c:pt idx="6410" formatCode="General">
                  <c:v>0.47630181301005597</c:v>
                </c:pt>
                <c:pt idx="6411" formatCode="General">
                  <c:v>0.46373053585407198</c:v>
                </c:pt>
                <c:pt idx="6412" formatCode="General">
                  <c:v>0.44953121473336199</c:v>
                </c:pt>
                <c:pt idx="6413" formatCode="General">
                  <c:v>0.43390519061056398</c:v>
                </c:pt>
                <c:pt idx="6414" formatCode="General">
                  <c:v>0.416947700905481</c:v>
                </c:pt>
                <c:pt idx="6415" formatCode="General">
                  <c:v>0.39873950108256601</c:v>
                </c:pt>
                <c:pt idx="6416" formatCode="General">
                  <c:v>0.37992020958022599</c:v>
                </c:pt>
                <c:pt idx="6417" formatCode="General">
                  <c:v>0.36101243090071999</c:v>
                </c:pt>
                <c:pt idx="6418" formatCode="General">
                  <c:v>0.34229343674643598</c:v>
                </c:pt>
                <c:pt idx="6419" formatCode="General">
                  <c:v>0.324189253103848</c:v>
                </c:pt>
                <c:pt idx="6420" formatCode="General">
                  <c:v>0.306873789506515</c:v>
                </c:pt>
                <c:pt idx="6421" formatCode="General">
                  <c:v>0.29036186514784401</c:v>
                </c:pt>
                <c:pt idx="6422" formatCode="General">
                  <c:v>0.27437954562821099</c:v>
                </c:pt>
                <c:pt idx="6423" formatCode="General">
                  <c:v>0.25876798110586502</c:v>
                </c:pt>
                <c:pt idx="6424" formatCode="General">
                  <c:v>0.24389763421715299</c:v>
                </c:pt>
                <c:pt idx="6425" formatCode="General">
                  <c:v>0.22974535506074401</c:v>
                </c:pt>
                <c:pt idx="6426" formatCode="General">
                  <c:v>0.21612936740463401</c:v>
                </c:pt>
                <c:pt idx="6427" formatCode="General">
                  <c:v>0.20309450003019899</c:v>
                </c:pt>
                <c:pt idx="6428" formatCode="General">
                  <c:v>0.190524795084201</c:v>
                </c:pt>
                <c:pt idx="6429" formatCode="General">
                  <c:v>0.17830784232389801</c:v>
                </c:pt>
                <c:pt idx="6430" formatCode="General">
                  <c:v>0.16638323851674899</c:v>
                </c:pt>
                <c:pt idx="6431" formatCode="General">
                  <c:v>0.15433069533667401</c:v>
                </c:pt>
                <c:pt idx="6432" formatCode="General">
                  <c:v>0.14193307324475299</c:v>
                </c:pt>
                <c:pt idx="6433" formatCode="General">
                  <c:v>0.12925810813597999</c:v>
                </c:pt>
                <c:pt idx="6434" formatCode="General">
                  <c:v>0.115905852502151</c:v>
                </c:pt>
                <c:pt idx="6435" formatCode="General">
                  <c:v>0.101350492840057</c:v>
                </c:pt>
                <c:pt idx="6436" formatCode="General">
                  <c:v>8.5264996221666806E-2</c:v>
                </c:pt>
                <c:pt idx="6437" formatCode="General">
                  <c:v>6.7468031641433501E-2</c:v>
                </c:pt>
                <c:pt idx="6438" formatCode="General">
                  <c:v>4.7677250737622301E-2</c:v>
                </c:pt>
                <c:pt idx="6439" formatCode="General">
                  <c:v>2.5891065252384202E-2</c:v>
                </c:pt>
                <c:pt idx="6440" formatCode="General">
                  <c:v>3.1698500287294699E-3</c:v>
                </c:pt>
                <c:pt idx="6441" formatCode="General">
                  <c:v>-1.9851694925561901E-2</c:v>
                </c:pt>
                <c:pt idx="6442" formatCode="General">
                  <c:v>-4.2416340488198499E-2</c:v>
                </c:pt>
                <c:pt idx="6443" formatCode="General">
                  <c:v>-6.32959292028559E-2</c:v>
                </c:pt>
                <c:pt idx="6444" formatCode="General">
                  <c:v>-8.1831852773154398E-2</c:v>
                </c:pt>
                <c:pt idx="6445" formatCode="General">
                  <c:v>-9.7407002346705698E-2</c:v>
                </c:pt>
                <c:pt idx="6446" formatCode="General">
                  <c:v>-0.110636334146562</c:v>
                </c:pt>
                <c:pt idx="6447" formatCode="General">
                  <c:v>-0.12251119988666501</c:v>
                </c:pt>
                <c:pt idx="6448" formatCode="General">
                  <c:v>-0.133164980437848</c:v>
                </c:pt>
                <c:pt idx="6449" formatCode="General">
                  <c:v>-0.14278408647308799</c:v>
                </c:pt>
                <c:pt idx="6450" formatCode="General">
                  <c:v>-0.15172211451488599</c:v>
                </c:pt>
                <c:pt idx="6451" formatCode="General">
                  <c:v>-0.16014462568499599</c:v>
                </c:pt>
                <c:pt idx="6452" formatCode="General">
                  <c:v>-0.16849352817802599</c:v>
                </c:pt>
                <c:pt idx="6453" formatCode="General">
                  <c:v>-0.17723249004585601</c:v>
                </c:pt>
                <c:pt idx="6454" formatCode="General">
                  <c:v>-0.18644373082659499</c:v>
                </c:pt>
                <c:pt idx="6455" formatCode="General">
                  <c:v>-0.195836853683624</c:v>
                </c:pt>
                <c:pt idx="6456" formatCode="General">
                  <c:v>-0.20478458902711</c:v>
                </c:pt>
                <c:pt idx="6457" formatCode="General">
                  <c:v>-0.21348830361357901</c:v>
                </c:pt>
                <c:pt idx="6458" formatCode="General">
                  <c:v>-0.223282281795601</c:v>
                </c:pt>
                <c:pt idx="6459" formatCode="General">
                  <c:v>-0.235006070335537</c:v>
                </c:pt>
                <c:pt idx="6460" formatCode="General">
                  <c:v>-0.249075830266381</c:v>
                </c:pt>
                <c:pt idx="6461" formatCode="General">
                  <c:v>-0.26559250576108501</c:v>
                </c:pt>
                <c:pt idx="6462" formatCode="General">
                  <c:v>-0.28426256267162903</c:v>
                </c:pt>
                <c:pt idx="6463" formatCode="General">
                  <c:v>-0.30423110858497099</c:v>
                </c:pt>
                <c:pt idx="6464" formatCode="General">
                  <c:v>-0.32472901414830202</c:v>
                </c:pt>
                <c:pt idx="6465" formatCode="General">
                  <c:v>-0.34551373799665802</c:v>
                </c:pt>
                <c:pt idx="6466" formatCode="General">
                  <c:v>-0.36591855683040703</c:v>
                </c:pt>
                <c:pt idx="6467" formatCode="General">
                  <c:v>-0.38536267059798801</c:v>
                </c:pt>
                <c:pt idx="6468" formatCode="General">
                  <c:v>-0.40396296032003898</c:v>
                </c:pt>
                <c:pt idx="6469" formatCode="General">
                  <c:v>-0.42198275783928302</c:v>
                </c:pt>
                <c:pt idx="6470" formatCode="General">
                  <c:v>-0.439165636217346</c:v>
                </c:pt>
                <c:pt idx="6471" formatCode="General">
                  <c:v>-0.45502646604941699</c:v>
                </c:pt>
                <c:pt idx="6472" formatCode="General">
                  <c:v>-0.46883664900656302</c:v>
                </c:pt>
                <c:pt idx="6473" formatCode="General">
                  <c:v>-0.48076011906535898</c:v>
                </c:pt>
                <c:pt idx="6474" formatCode="General">
                  <c:v>-0.491938726105911</c:v>
                </c:pt>
                <c:pt idx="6475" formatCode="General">
                  <c:v>-0.50350153378611795</c:v>
                </c:pt>
                <c:pt idx="6476" formatCode="General">
                  <c:v>-0.51657934970811503</c:v>
                </c:pt>
                <c:pt idx="6477" formatCode="General">
                  <c:v>-0.53175709942886695</c:v>
                </c:pt>
                <c:pt idx="6478" formatCode="General">
                  <c:v>-0.54910567219164197</c:v>
                </c:pt>
                <c:pt idx="6479" formatCode="General">
                  <c:v>-0.56850656112669995</c:v>
                </c:pt>
                <c:pt idx="6480" formatCode="General">
                  <c:v>-0.58903350143664202</c:v>
                </c:pt>
                <c:pt idx="6481" formatCode="General">
                  <c:v>-0.60942337603610397</c:v>
                </c:pt>
                <c:pt idx="6482" formatCode="General">
                  <c:v>-0.62923947754430998</c:v>
                </c:pt>
                <c:pt idx="6483" formatCode="General">
                  <c:v>-0.64857273248229896</c:v>
                </c:pt>
                <c:pt idx="6484" formatCode="General">
                  <c:v>-0.66780779666551804</c:v>
                </c:pt>
                <c:pt idx="6485" formatCode="General">
                  <c:v>-0.68661981334333499</c:v>
                </c:pt>
                <c:pt idx="6486" formatCode="General">
                  <c:v>-0.70402004113612404</c:v>
                </c:pt>
                <c:pt idx="6487" formatCode="General">
                  <c:v>-0.71916708834193299</c:v>
                </c:pt>
                <c:pt idx="6488" formatCode="General">
                  <c:v>-0.73201742070633102</c:v>
                </c:pt>
                <c:pt idx="6489" formatCode="General">
                  <c:v>-0.74280759481014302</c:v>
                </c:pt>
                <c:pt idx="6490" formatCode="General">
                  <c:v>-0.75165966255713501</c:v>
                </c:pt>
                <c:pt idx="6491" formatCode="General">
                  <c:v>-0.75892761557546495</c:v>
                </c:pt>
                <c:pt idx="6492" formatCode="General">
                  <c:v>-0.76499089158469502</c:v>
                </c:pt>
                <c:pt idx="6493" formatCode="General">
                  <c:v>-0.77071321937515302</c:v>
                </c:pt>
                <c:pt idx="6494" formatCode="General">
                  <c:v>-0.77674756168324199</c:v>
                </c:pt>
                <c:pt idx="6495" formatCode="General">
                  <c:v>-0.78330715502145798</c:v>
                </c:pt>
                <c:pt idx="6496" formatCode="General">
                  <c:v>-0.79041787010906595</c:v>
                </c:pt>
                <c:pt idx="6497" formatCode="General">
                  <c:v>-0.79779778680799296</c:v>
                </c:pt>
                <c:pt idx="6498" formatCode="General">
                  <c:v>-0.80520784407621204</c:v>
                </c:pt>
                <c:pt idx="6499" formatCode="General">
                  <c:v>-0.81274407971736795</c:v>
                </c:pt>
                <c:pt idx="6500" formatCode="General">
                  <c:v>-0.82064335836570901</c:v>
                </c:pt>
                <c:pt idx="6501" formatCode="General">
                  <c:v>-0.828848269874365</c:v>
                </c:pt>
                <c:pt idx="6502" formatCode="General">
                  <c:v>-0.83705455122197803</c:v>
                </c:pt>
                <c:pt idx="6503" formatCode="General">
                  <c:v>-0.844886937168422</c:v>
                </c:pt>
                <c:pt idx="6504" formatCode="General">
                  <c:v>-0.85168679287013305</c:v>
                </c:pt>
                <c:pt idx="6505" formatCode="General">
                  <c:v>-0.85712595559497895</c:v>
                </c:pt>
                <c:pt idx="6506" formatCode="General">
                  <c:v>-0.86103989608840903</c:v>
                </c:pt>
                <c:pt idx="6507" formatCode="General">
                  <c:v>-0.86310756951844303</c:v>
                </c:pt>
                <c:pt idx="6508" formatCode="General">
                  <c:v>-0.86317294156486901</c:v>
                </c:pt>
                <c:pt idx="6509" formatCode="General">
                  <c:v>-0.86116209760701801</c:v>
                </c:pt>
                <c:pt idx="6510" formatCode="General">
                  <c:v>-0.85746755454204404</c:v>
                </c:pt>
                <c:pt idx="6511" formatCode="General">
                  <c:v>-0.85287744108018904</c:v>
                </c:pt>
                <c:pt idx="6512" formatCode="General">
                  <c:v>-0.84793600119990598</c:v>
                </c:pt>
                <c:pt idx="6513" formatCode="General">
                  <c:v>-0.84268594063878899</c:v>
                </c:pt>
                <c:pt idx="6514" formatCode="General">
                  <c:v>-0.837546351593354</c:v>
                </c:pt>
                <c:pt idx="6515" formatCode="General">
                  <c:v>-0.83324035680391995</c:v>
                </c:pt>
                <c:pt idx="6516" formatCode="General">
                  <c:v>-0.83016782989845805</c:v>
                </c:pt>
                <c:pt idx="6517" formatCode="General">
                  <c:v>-0.82846995376548405</c:v>
                </c:pt>
                <c:pt idx="6518" formatCode="General">
                  <c:v>-0.82801510180532301</c:v>
                </c:pt>
                <c:pt idx="6519" formatCode="General">
                  <c:v>-0.82881810930316802</c:v>
                </c:pt>
                <c:pt idx="6520" formatCode="General">
                  <c:v>-0.83095207485820299</c:v>
                </c:pt>
                <c:pt idx="6521" formatCode="General">
                  <c:v>-0.83448310821156002</c:v>
                </c:pt>
                <c:pt idx="6522" formatCode="General">
                  <c:v>-0.83928493131630699</c:v>
                </c:pt>
                <c:pt idx="6523" formatCode="General">
                  <c:v>-0.84482082504297396</c:v>
                </c:pt>
                <c:pt idx="6524" formatCode="General">
                  <c:v>-0.85093152755248502</c:v>
                </c:pt>
                <c:pt idx="6525" formatCode="General">
                  <c:v>-0.85778776625586095</c:v>
                </c:pt>
                <c:pt idx="6526" formatCode="General">
                  <c:v>-0.864928684566177</c:v>
                </c:pt>
                <c:pt idx="6527" formatCode="General">
                  <c:v>-0.871361176922271</c:v>
                </c:pt>
                <c:pt idx="6528" formatCode="General">
                  <c:v>-0.87628133431436805</c:v>
                </c:pt>
                <c:pt idx="6529" formatCode="General">
                  <c:v>-0.87929568325056795</c:v>
                </c:pt>
                <c:pt idx="6530" formatCode="General">
                  <c:v>-0.87995420378911005</c:v>
                </c:pt>
                <c:pt idx="6531" formatCode="General">
                  <c:v>-0.87775112860522697</c:v>
                </c:pt>
                <c:pt idx="6532" formatCode="General">
                  <c:v>-0.87274189515853495</c:v>
                </c:pt>
                <c:pt idx="6533" formatCode="General">
                  <c:v>-0.86494076714761603</c:v>
                </c:pt>
                <c:pt idx="6534" formatCode="General">
                  <c:v>-0.85418552836839601</c:v>
                </c:pt>
                <c:pt idx="6535" formatCode="General">
                  <c:v>-0.84052633242803099</c:v>
                </c:pt>
                <c:pt idx="6536" formatCode="General">
                  <c:v>-0.82444787428118105</c:v>
                </c:pt>
                <c:pt idx="6537" formatCode="General">
                  <c:v>-0.80690203522155501</c:v>
                </c:pt>
                <c:pt idx="6538" formatCode="General">
                  <c:v>-0.78882503036411999</c:v>
                </c:pt>
                <c:pt idx="6539" formatCode="General">
                  <c:v>-0.77088140359979396</c:v>
                </c:pt>
                <c:pt idx="6540" formatCode="General">
                  <c:v>-0.753389111647356</c:v>
                </c:pt>
                <c:pt idx="6541" formatCode="General">
                  <c:v>-0.73662784506381795</c:v>
                </c:pt>
                <c:pt idx="6542" formatCode="General">
                  <c:v>-0.72074413483404698</c:v>
                </c:pt>
                <c:pt idx="6543" formatCode="General">
                  <c:v>-0.70544056771822805</c:v>
                </c:pt>
                <c:pt idx="6544" formatCode="General">
                  <c:v>-0.69029501956781503</c:v>
                </c:pt>
                <c:pt idx="6545" formatCode="General">
                  <c:v>-0.67520125528228303</c:v>
                </c:pt>
                <c:pt idx="6546" formatCode="General">
                  <c:v>-0.660375262403045</c:v>
                </c:pt>
                <c:pt idx="6547" formatCode="General">
                  <c:v>-0.64594839881649402</c:v>
                </c:pt>
                <c:pt idx="6548" formatCode="General">
                  <c:v>-0.63158796511346205</c:v>
                </c:pt>
                <c:pt idx="6549" formatCode="General">
                  <c:v>-0.61643461995499205</c:v>
                </c:pt>
                <c:pt idx="6550" formatCode="General">
                  <c:v>-0.60025394687051103</c:v>
                </c:pt>
                <c:pt idx="6551" formatCode="General">
                  <c:v>-0.583715397092187</c:v>
                </c:pt>
                <c:pt idx="6552" formatCode="General">
                  <c:v>-0.56727206601767299</c:v>
                </c:pt>
                <c:pt idx="6553" formatCode="General">
                  <c:v>-0.55123903555002196</c:v>
                </c:pt>
                <c:pt idx="6554" formatCode="General">
                  <c:v>-0.53587385708381796</c:v>
                </c:pt>
                <c:pt idx="6555" formatCode="General">
                  <c:v>-0.521282697319426</c:v>
                </c:pt>
                <c:pt idx="6556" formatCode="General">
                  <c:v>-0.50751090403226695</c:v>
                </c:pt>
                <c:pt idx="6557" formatCode="General">
                  <c:v>-0.49423430824581699</c:v>
                </c:pt>
                <c:pt idx="6558" formatCode="General">
                  <c:v>-0.48037154088684803</c:v>
                </c:pt>
                <c:pt idx="6559" formatCode="General">
                  <c:v>-0.46515322261858399</c:v>
                </c:pt>
                <c:pt idx="6560" formatCode="General">
                  <c:v>-0.44865860652874801</c:v>
                </c:pt>
                <c:pt idx="6561" formatCode="General">
                  <c:v>-0.43118140190097598</c:v>
                </c:pt>
                <c:pt idx="6562" formatCode="General">
                  <c:v>-0.41325576579612799</c:v>
                </c:pt>
                <c:pt idx="6563" formatCode="General">
                  <c:v>-0.39527077699365198</c:v>
                </c:pt>
                <c:pt idx="6564" formatCode="General">
                  <c:v>-0.37703240560317097</c:v>
                </c:pt>
                <c:pt idx="6565" formatCode="General">
                  <c:v>-0.358146345561422</c:v>
                </c:pt>
                <c:pt idx="6566" formatCode="General">
                  <c:v>-0.33851285909117101</c:v>
                </c:pt>
                <c:pt idx="6567" formatCode="General">
                  <c:v>-0.31783576215711501</c:v>
                </c:pt>
                <c:pt idx="6568" formatCode="General">
                  <c:v>-0.29611404653642598</c:v>
                </c:pt>
                <c:pt idx="6569" formatCode="General">
                  <c:v>-0.27422196629616802</c:v>
                </c:pt>
                <c:pt idx="6570" formatCode="General">
                  <c:v>-0.25309535286789497</c:v>
                </c:pt>
                <c:pt idx="6571" formatCode="General">
                  <c:v>-0.233015737370771</c:v>
                </c:pt>
                <c:pt idx="6572" formatCode="General">
                  <c:v>-0.21398152929837</c:v>
                </c:pt>
                <c:pt idx="6573" formatCode="General">
                  <c:v>-0.19618730584803101</c:v>
                </c:pt>
                <c:pt idx="6574" formatCode="General">
                  <c:v>-0.17978311323663401</c:v>
                </c:pt>
                <c:pt idx="6575" formatCode="General">
                  <c:v>-0.16479799796172301</c:v>
                </c:pt>
                <c:pt idx="6576" formatCode="General">
                  <c:v>-0.151157127413763</c:v>
                </c:pt>
                <c:pt idx="6577" formatCode="General">
                  <c:v>-0.138524347724785</c:v>
                </c:pt>
                <c:pt idx="6578" formatCode="General">
                  <c:v>-0.12715125620253001</c:v>
                </c:pt>
                <c:pt idx="6579" formatCode="General">
                  <c:v>-0.118014890545362</c:v>
                </c:pt>
                <c:pt idx="6580" formatCode="General">
                  <c:v>-0.111720847363764</c:v>
                </c:pt>
                <c:pt idx="6581" formatCode="General">
                  <c:v>-0.10794224308006101</c:v>
                </c:pt>
                <c:pt idx="6582" formatCode="General">
                  <c:v>-0.105577048085585</c:v>
                </c:pt>
                <c:pt idx="6583" formatCode="General">
                  <c:v>-0.103528083150165</c:v>
                </c:pt>
                <c:pt idx="6584" formatCode="General">
                  <c:v>-0.101129452656432</c:v>
                </c:pt>
                <c:pt idx="6585" formatCode="General">
                  <c:v>-9.7716809284091696E-2</c:v>
                </c:pt>
                <c:pt idx="6586" formatCode="General">
                  <c:v>-9.2397030278817294E-2</c:v>
                </c:pt>
                <c:pt idx="6587" formatCode="General">
                  <c:v>-8.4827215995956606E-2</c:v>
                </c:pt>
                <c:pt idx="6588" formatCode="General">
                  <c:v>-7.4819997662639595E-2</c:v>
                </c:pt>
                <c:pt idx="6589" formatCode="General">
                  <c:v>-6.1909261435027098E-2</c:v>
                </c:pt>
                <c:pt idx="6590" formatCode="General">
                  <c:v>-4.6053790707001802E-2</c:v>
                </c:pt>
                <c:pt idx="6591" formatCode="General">
                  <c:v>-2.7458266022180499E-2</c:v>
                </c:pt>
                <c:pt idx="6592" formatCode="General">
                  <c:v>-6.3082114401366799E-3</c:v>
                </c:pt>
                <c:pt idx="6593" formatCode="General">
                  <c:v>1.6864406571090101E-2</c:v>
                </c:pt>
                <c:pt idx="6594" formatCode="General">
                  <c:v>4.1300708672649601E-2</c:v>
                </c:pt>
                <c:pt idx="6595" formatCode="General">
                  <c:v>6.6781079001142399E-2</c:v>
                </c:pt>
                <c:pt idx="6596" formatCode="General">
                  <c:v>9.3800355805178703E-2</c:v>
                </c:pt>
                <c:pt idx="6597" formatCode="General">
                  <c:v>0.121708603468402</c:v>
                </c:pt>
                <c:pt idx="6598" formatCode="General">
                  <c:v>0.14942766389133</c:v>
                </c:pt>
                <c:pt idx="6599" formatCode="General">
                  <c:v>0.17695951247194</c:v>
                </c:pt>
                <c:pt idx="6600" formatCode="General">
                  <c:v>0.204289239351366</c:v>
                </c:pt>
                <c:pt idx="6601" formatCode="General">
                  <c:v>0.231138629603232</c:v>
                </c:pt>
                <c:pt idx="6602" formatCode="General">
                  <c:v>0.25719346225838502</c:v>
                </c:pt>
                <c:pt idx="6603" formatCode="General">
                  <c:v>0.28181909909938202</c:v>
                </c:pt>
                <c:pt idx="6604" formatCode="General">
                  <c:v>0.30449307546622201</c:v>
                </c:pt>
                <c:pt idx="6605" formatCode="General">
                  <c:v>0.32524664105446199</c:v>
                </c:pt>
                <c:pt idx="6606" formatCode="General">
                  <c:v>0.34354806263639398</c:v>
                </c:pt>
                <c:pt idx="6607" formatCode="General">
                  <c:v>0.35908831911482297</c:v>
                </c:pt>
                <c:pt idx="6608" formatCode="General">
                  <c:v>0.37298591158024003</c:v>
                </c:pt>
                <c:pt idx="6609" formatCode="General">
                  <c:v>0.38669628292549002</c:v>
                </c:pt>
                <c:pt idx="6610" formatCode="General">
                  <c:v>0.40048386672986303</c:v>
                </c:pt>
                <c:pt idx="6611" formatCode="General">
                  <c:v>0.413982193016247</c:v>
                </c:pt>
                <c:pt idx="6612" formatCode="General">
                  <c:v>0.42726590193379999</c:v>
                </c:pt>
                <c:pt idx="6613" formatCode="General">
                  <c:v>0.44033301535205199</c:v>
                </c:pt>
                <c:pt idx="6614" formatCode="General">
                  <c:v>0.45270316632519098</c:v>
                </c:pt>
                <c:pt idx="6615" formatCode="General">
                  <c:v>0.46355318522689098</c:v>
                </c:pt>
                <c:pt idx="6616" formatCode="General">
                  <c:v>0.47227501601999899</c:v>
                </c:pt>
                <c:pt idx="6617" formatCode="General">
                  <c:v>0.478788633924774</c:v>
                </c:pt>
                <c:pt idx="6618" formatCode="General">
                  <c:v>0.483134844546105</c:v>
                </c:pt>
                <c:pt idx="6619" formatCode="General">
                  <c:v>0.485636554213423</c:v>
                </c:pt>
                <c:pt idx="6620" formatCode="General">
                  <c:v>0.48675446322152699</c:v>
                </c:pt>
                <c:pt idx="6621" formatCode="General">
                  <c:v>0.48669748491206699</c:v>
                </c:pt>
                <c:pt idx="6622" formatCode="General">
                  <c:v>0.48588695604158499</c:v>
                </c:pt>
                <c:pt idx="6623" formatCode="General">
                  <c:v>0.484949337558643</c:v>
                </c:pt>
                <c:pt idx="6624" formatCode="General">
                  <c:v>0.484187858527305</c:v>
                </c:pt>
                <c:pt idx="6625" formatCode="General">
                  <c:v>0.48327274612467003</c:v>
                </c:pt>
                <c:pt idx="6626" formatCode="General">
                  <c:v>0.48169613572977799</c:v>
                </c:pt>
                <c:pt idx="6627" formatCode="General">
                  <c:v>0.47925420496606802</c:v>
                </c:pt>
                <c:pt idx="6628" formatCode="General">
                  <c:v>0.47681440425233301</c:v>
                </c:pt>
                <c:pt idx="6629" formatCode="General">
                  <c:v>0.47593054299040799</c:v>
                </c:pt>
                <c:pt idx="6630" formatCode="General">
                  <c:v>0.47762668745715597</c:v>
                </c:pt>
                <c:pt idx="6631" formatCode="General">
                  <c:v>0.482441955746581</c:v>
                </c:pt>
                <c:pt idx="6632" formatCode="General">
                  <c:v>0.49037604505964499</c:v>
                </c:pt>
                <c:pt idx="6633" formatCode="General">
                  <c:v>0.50124905422575305</c:v>
                </c:pt>
                <c:pt idx="6634" formatCode="General">
                  <c:v>0.51437120374559198</c:v>
                </c:pt>
                <c:pt idx="6635" formatCode="General">
                  <c:v>0.52873697949077902</c:v>
                </c:pt>
                <c:pt idx="6636" formatCode="General">
                  <c:v>0.54384700128758001</c:v>
                </c:pt>
                <c:pt idx="6637" formatCode="General">
                  <c:v>0.55914208457255599</c:v>
                </c:pt>
                <c:pt idx="6638" formatCode="General">
                  <c:v>0.57415603757413702</c:v>
                </c:pt>
                <c:pt idx="6639" formatCode="General">
                  <c:v>0.58862813865191499</c:v>
                </c:pt>
                <c:pt idx="6640" formatCode="General">
                  <c:v>0.60195674705075397</c:v>
                </c:pt>
                <c:pt idx="6641" formatCode="General">
                  <c:v>0.61292183194201399</c:v>
                </c:pt>
                <c:pt idx="6642" formatCode="General">
                  <c:v>0.62118847580330805</c:v>
                </c:pt>
                <c:pt idx="6643" formatCode="General">
                  <c:v>0.62802707177696104</c:v>
                </c:pt>
                <c:pt idx="6644" formatCode="General">
                  <c:v>0.63399193426108502</c:v>
                </c:pt>
                <c:pt idx="6645" formatCode="General">
                  <c:v>0.63871910574004698</c:v>
                </c:pt>
                <c:pt idx="6646" formatCode="General">
                  <c:v>0.64263923800230205</c:v>
                </c:pt>
                <c:pt idx="6647" formatCode="General">
                  <c:v>0.64628522693686097</c:v>
                </c:pt>
                <c:pt idx="6648" formatCode="General">
                  <c:v>0.64970797041195905</c:v>
                </c:pt>
                <c:pt idx="6649" formatCode="General">
                  <c:v>0.65302350056771596</c:v>
                </c:pt>
                <c:pt idx="6650" formatCode="General">
                  <c:v>0.65663229684170998</c:v>
                </c:pt>
                <c:pt idx="6651" formatCode="General">
                  <c:v>0.66084792241800905</c:v>
                </c:pt>
                <c:pt idx="6652" formatCode="General">
                  <c:v>0.66594395328443801</c:v>
                </c:pt>
                <c:pt idx="6653" formatCode="General">
                  <c:v>0.67269198344429304</c:v>
                </c:pt>
                <c:pt idx="6654" formatCode="General">
                  <c:v>0.68091505460885005</c:v>
                </c:pt>
                <c:pt idx="6655" formatCode="General">
                  <c:v>0.68961032314660597</c:v>
                </c:pt>
                <c:pt idx="6656" formatCode="General">
                  <c:v>0.69859966639856996</c:v>
                </c:pt>
                <c:pt idx="6657" formatCode="General">
                  <c:v>0.708344043047481</c:v>
                </c:pt>
                <c:pt idx="6658" formatCode="General">
                  <c:v>0.71917774991308003</c:v>
                </c:pt>
                <c:pt idx="6659" formatCode="General">
                  <c:v>0.73121100626199798</c:v>
                </c:pt>
                <c:pt idx="6660" formatCode="General">
                  <c:v>0.74410664019878603</c:v>
                </c:pt>
                <c:pt idx="6661" formatCode="General">
                  <c:v>0.75702089364341196</c:v>
                </c:pt>
                <c:pt idx="6662" formatCode="General">
                  <c:v>0.76971452507142801</c:v>
                </c:pt>
                <c:pt idx="6663" formatCode="General">
                  <c:v>0.78245962306899097</c:v>
                </c:pt>
                <c:pt idx="6664" formatCode="General">
                  <c:v>0.79469389061475304</c:v>
                </c:pt>
                <c:pt idx="6665" formatCode="General">
                  <c:v>0.80545273489275304</c:v>
                </c:pt>
                <c:pt idx="6666" formatCode="General">
                  <c:v>0.81475115219555405</c:v>
                </c:pt>
                <c:pt idx="6667" formatCode="General">
                  <c:v>0.82290106574113098</c:v>
                </c:pt>
                <c:pt idx="6668" formatCode="General">
                  <c:v>0.82947375284736402</c:v>
                </c:pt>
                <c:pt idx="6669" formatCode="General">
                  <c:v>0.83375146175622095</c:v>
                </c:pt>
                <c:pt idx="6670" formatCode="General">
                  <c:v>0.83511472288181199</c:v>
                </c:pt>
                <c:pt idx="6671" formatCode="General">
                  <c:v>0.83298210617637902</c:v>
                </c:pt>
                <c:pt idx="6672" formatCode="General">
                  <c:v>0.82754871425787502</c:v>
                </c:pt>
                <c:pt idx="6673" formatCode="General">
                  <c:v>0.81993357512999199</c:v>
                </c:pt>
                <c:pt idx="6674" formatCode="General">
                  <c:v>0.81089258837090605</c:v>
                </c:pt>
                <c:pt idx="6675" formatCode="General">
                  <c:v>0.80083539272878401</c:v>
                </c:pt>
                <c:pt idx="6676" formatCode="General">
                  <c:v>0.79032851272118398</c:v>
                </c:pt>
                <c:pt idx="6677" formatCode="General">
                  <c:v>0.779712913237817</c:v>
                </c:pt>
                <c:pt idx="6678" formatCode="General">
                  <c:v>0.76908498160379901</c:v>
                </c:pt>
                <c:pt idx="6679" formatCode="General">
                  <c:v>0.75839117000176504</c:v>
                </c:pt>
                <c:pt idx="6680" formatCode="General">
                  <c:v>0.74783690320247398</c:v>
                </c:pt>
                <c:pt idx="6681" formatCode="General">
                  <c:v>0.73777928450431696</c:v>
                </c:pt>
                <c:pt idx="6682" formatCode="General">
                  <c:v>0.72857799451234495</c:v>
                </c:pt>
                <c:pt idx="6683" formatCode="General">
                  <c:v>0.72066153044507597</c:v>
                </c:pt>
                <c:pt idx="6684" formatCode="General">
                  <c:v>0.71381112605322905</c:v>
                </c:pt>
                <c:pt idx="6685" formatCode="General">
                  <c:v>0.70748468606375703</c:v>
                </c:pt>
                <c:pt idx="6686" formatCode="General">
                  <c:v>0.70155970180168903</c:v>
                </c:pt>
                <c:pt idx="6687" formatCode="General">
                  <c:v>0.696315069573885</c:v>
                </c:pt>
                <c:pt idx="6688" formatCode="General">
                  <c:v>0.69229000838103705</c:v>
                </c:pt>
                <c:pt idx="6689" formatCode="General">
                  <c:v>0.68977326762859004</c:v>
                </c:pt>
                <c:pt idx="6690" formatCode="General">
                  <c:v>0.68839147024243097</c:v>
                </c:pt>
                <c:pt idx="6691" formatCode="General">
                  <c:v>0.68774118417899199</c:v>
                </c:pt>
                <c:pt idx="6692" formatCode="General">
                  <c:v>0.68809560963956096</c:v>
                </c:pt>
                <c:pt idx="6693" formatCode="General">
                  <c:v>0.68948437916502703</c:v>
                </c:pt>
                <c:pt idx="6694" formatCode="General">
                  <c:v>0.69169651157900303</c:v>
                </c:pt>
                <c:pt idx="6695" formatCode="General">
                  <c:v>0.69459134701320302</c:v>
                </c:pt>
                <c:pt idx="6696" formatCode="General">
                  <c:v>0.69786496082183402</c:v>
                </c:pt>
                <c:pt idx="6697" formatCode="General">
                  <c:v>0.70116546376708699</c:v>
                </c:pt>
                <c:pt idx="6698" formatCode="General">
                  <c:v>0.70396960720574497</c:v>
                </c:pt>
                <c:pt idx="6699" formatCode="General">
                  <c:v>0.706033380030896</c:v>
                </c:pt>
                <c:pt idx="6700" formatCode="General">
                  <c:v>0.70728287030029402</c:v>
                </c:pt>
                <c:pt idx="6701" formatCode="General">
                  <c:v>0.70752686242979801</c:v>
                </c:pt>
                <c:pt idx="6702" formatCode="General">
                  <c:v>0.70651000031186195</c:v>
                </c:pt>
                <c:pt idx="6703" formatCode="General">
                  <c:v>0.70344183906907798</c:v>
                </c:pt>
                <c:pt idx="6704" formatCode="General">
                  <c:v>0.69753054458469399</c:v>
                </c:pt>
                <c:pt idx="6705" formatCode="General">
                  <c:v>0.68878770336769601</c:v>
                </c:pt>
                <c:pt idx="6706" formatCode="General">
                  <c:v>0.67764449535746296</c:v>
                </c:pt>
                <c:pt idx="6707" formatCode="General">
                  <c:v>0.66456715444362902</c:v>
                </c:pt>
                <c:pt idx="6708" formatCode="General">
                  <c:v>0.65014357231052</c:v>
                </c:pt>
                <c:pt idx="6709" formatCode="General">
                  <c:v>0.63486098367706201</c:v>
                </c:pt>
                <c:pt idx="6710" formatCode="General">
                  <c:v>0.61951891228586997</c:v>
                </c:pt>
                <c:pt idx="6711" formatCode="General">
                  <c:v>0.60540939745340705</c:v>
                </c:pt>
                <c:pt idx="6712" formatCode="General">
                  <c:v>0.59246762340287795</c:v>
                </c:pt>
                <c:pt idx="6713" formatCode="General">
                  <c:v>0.57989956662376396</c:v>
                </c:pt>
                <c:pt idx="6714" formatCode="General">
                  <c:v>0.56744900871950799</c:v>
                </c:pt>
                <c:pt idx="6715" formatCode="General">
                  <c:v>0.55465389171313095</c:v>
                </c:pt>
                <c:pt idx="6716" formatCode="General">
                  <c:v>0.54105935642966096</c:v>
                </c:pt>
                <c:pt idx="6717" formatCode="General">
                  <c:v>0.52639783184792799</c:v>
                </c:pt>
                <c:pt idx="6718" formatCode="General">
                  <c:v>0.51055554995728603</c:v>
                </c:pt>
                <c:pt idx="6719" formatCode="General">
                  <c:v>0.494335490100549</c:v>
                </c:pt>
                <c:pt idx="6720" formatCode="General">
                  <c:v>0.47898654980522798</c:v>
                </c:pt>
                <c:pt idx="6721" formatCode="General">
                  <c:v>0.46438025017353501</c:v>
                </c:pt>
                <c:pt idx="6722" formatCode="General">
                  <c:v>0.45002522862167998</c:v>
                </c:pt>
                <c:pt idx="6723" formatCode="General">
                  <c:v>0.43594132082709502</c:v>
                </c:pt>
                <c:pt idx="6724" formatCode="General">
                  <c:v>0.42203209169251399</c:v>
                </c:pt>
                <c:pt idx="6725" formatCode="General">
                  <c:v>0.40817048541916301</c:v>
                </c:pt>
                <c:pt idx="6726" formatCode="General">
                  <c:v>0.39453305982475001</c:v>
                </c:pt>
                <c:pt idx="6727" formatCode="General">
                  <c:v>0.38183625744163602</c:v>
                </c:pt>
                <c:pt idx="6728" formatCode="General">
                  <c:v>0.37047783957372499</c:v>
                </c:pt>
                <c:pt idx="6729" formatCode="General">
                  <c:v>0.359564818861349</c:v>
                </c:pt>
                <c:pt idx="6730" formatCode="General">
                  <c:v>0.34848757160809402</c:v>
                </c:pt>
                <c:pt idx="6731" formatCode="General">
                  <c:v>0.33741581748870703</c:v>
                </c:pt>
                <c:pt idx="6732" formatCode="General">
                  <c:v>0.32627856974643998</c:v>
                </c:pt>
                <c:pt idx="6733" formatCode="General">
                  <c:v>0.31532476422046202</c:v>
                </c:pt>
                <c:pt idx="6734" formatCode="General">
                  <c:v>0.30456964194361402</c:v>
                </c:pt>
                <c:pt idx="6735" formatCode="General">
                  <c:v>0.29332776561879698</c:v>
                </c:pt>
                <c:pt idx="6736" formatCode="General">
                  <c:v>0.28113281782966898</c:v>
                </c:pt>
                <c:pt idx="6737" formatCode="General">
                  <c:v>0.26797363374698702</c:v>
                </c:pt>
                <c:pt idx="6738" formatCode="General">
                  <c:v>0.25343027072525798</c:v>
                </c:pt>
                <c:pt idx="6739" formatCode="General">
                  <c:v>0.23713260556392701</c:v>
                </c:pt>
                <c:pt idx="6740" formatCode="General">
                  <c:v>0.21952976978801</c:v>
                </c:pt>
                <c:pt idx="6741" formatCode="General">
                  <c:v>0.20132132482912399</c:v>
                </c:pt>
                <c:pt idx="6742" formatCode="General">
                  <c:v>0.18295258885010099</c:v>
                </c:pt>
                <c:pt idx="6743" formatCode="General">
                  <c:v>0.16487124907072401</c:v>
                </c:pt>
                <c:pt idx="6744" formatCode="General">
                  <c:v>0.14760366730225499</c:v>
                </c:pt>
                <c:pt idx="6745" formatCode="General">
                  <c:v>0.13212921977100001</c:v>
                </c:pt>
                <c:pt idx="6746" formatCode="General">
                  <c:v>0.11862996340693301</c:v>
                </c:pt>
                <c:pt idx="6747" formatCode="General">
                  <c:v>0.106691561108353</c:v>
                </c:pt>
                <c:pt idx="6748" formatCode="General">
                  <c:v>9.6271369937120294E-2</c:v>
                </c:pt>
                <c:pt idx="6749" formatCode="General">
                  <c:v>8.6807894315929293E-2</c:v>
                </c:pt>
                <c:pt idx="6750" formatCode="General">
                  <c:v>7.7594371370449694E-2</c:v>
                </c:pt>
                <c:pt idx="6751" formatCode="General">
                  <c:v>6.8062727902258105E-2</c:v>
                </c:pt>
                <c:pt idx="6752" formatCode="General">
                  <c:v>5.7562189062798003E-2</c:v>
                </c:pt>
                <c:pt idx="6753" formatCode="General">
                  <c:v>4.58773754688344E-2</c:v>
                </c:pt>
                <c:pt idx="6754" formatCode="General">
                  <c:v>3.2696586187558802E-2</c:v>
                </c:pt>
                <c:pt idx="6755" formatCode="General">
                  <c:v>1.7277860568672001E-2</c:v>
                </c:pt>
                <c:pt idx="6756" formatCode="General">
                  <c:v>-9.1327535235377903E-4</c:v>
                </c:pt>
                <c:pt idx="6757" formatCode="General">
                  <c:v>-2.22739542818144E-2</c:v>
                </c:pt>
                <c:pt idx="6758" formatCode="General">
                  <c:v>-4.5995530115255701E-2</c:v>
                </c:pt>
                <c:pt idx="6759" formatCode="General">
                  <c:v>-7.0859186668629295E-2</c:v>
                </c:pt>
                <c:pt idx="6760" formatCode="General">
                  <c:v>-9.6308509991814104E-2</c:v>
                </c:pt>
                <c:pt idx="6761" formatCode="General">
                  <c:v>-0.122145458274233</c:v>
                </c:pt>
                <c:pt idx="6762" formatCode="General">
                  <c:v>-0.14792383773860299</c:v>
                </c:pt>
                <c:pt idx="6763" formatCode="General">
                  <c:v>-0.17367739033905399</c:v>
                </c:pt>
                <c:pt idx="6764" formatCode="General">
                  <c:v>-0.19984645114218899</c:v>
                </c:pt>
                <c:pt idx="6765" formatCode="General">
                  <c:v>-0.226047671836164</c:v>
                </c:pt>
                <c:pt idx="6766" formatCode="General">
                  <c:v>-0.25155259453990902</c:v>
                </c:pt>
                <c:pt idx="6767" formatCode="General">
                  <c:v>-0.27551439157296898</c:v>
                </c:pt>
                <c:pt idx="6768" formatCode="General">
                  <c:v>-0.29705172581654199</c:v>
                </c:pt>
                <c:pt idx="6769" formatCode="General">
                  <c:v>-0.31516108248921398</c:v>
                </c:pt>
                <c:pt idx="6770" formatCode="General">
                  <c:v>-0.32965864134268202</c:v>
                </c:pt>
                <c:pt idx="6771" formatCode="General">
                  <c:v>-0.34105337770329403</c:v>
                </c:pt>
                <c:pt idx="6772" formatCode="General">
                  <c:v>-0.349780529158633</c:v>
                </c:pt>
                <c:pt idx="6773" formatCode="General">
                  <c:v>-0.35631270826797501</c:v>
                </c:pt>
                <c:pt idx="6774" formatCode="General">
                  <c:v>-0.36061329945138498</c:v>
                </c:pt>
                <c:pt idx="6775" formatCode="General">
                  <c:v>-0.362456818646824</c:v>
                </c:pt>
                <c:pt idx="6776" formatCode="General">
                  <c:v>-0.36202902458869102</c:v>
                </c:pt>
                <c:pt idx="6777" formatCode="General">
                  <c:v>-0.36016575445656102</c:v>
                </c:pt>
                <c:pt idx="6778" formatCode="General">
                  <c:v>-0.357536347428277</c:v>
                </c:pt>
                <c:pt idx="6779" formatCode="General">
                  <c:v>-0.35514223315488702</c:v>
                </c:pt>
                <c:pt idx="6780" formatCode="General">
                  <c:v>-0.35416441491866402</c:v>
                </c:pt>
                <c:pt idx="6781" formatCode="General">
                  <c:v>-0.35481351666701899</c:v>
                </c:pt>
                <c:pt idx="6782" formatCode="General">
                  <c:v>-0.35692406352191802</c:v>
                </c:pt>
                <c:pt idx="6783" formatCode="General">
                  <c:v>-0.36067568088198798</c:v>
                </c:pt>
                <c:pt idx="6784" formatCode="General">
                  <c:v>-0.366652657302178</c:v>
                </c:pt>
                <c:pt idx="6785" formatCode="General">
                  <c:v>-0.37454995933266</c:v>
                </c:pt>
                <c:pt idx="6786" formatCode="General">
                  <c:v>-0.38393487028798801</c:v>
                </c:pt>
                <c:pt idx="6787" formatCode="General">
                  <c:v>-0.39471005245258001</c:v>
                </c:pt>
                <c:pt idx="6788" formatCode="General">
                  <c:v>-0.40661322465455801</c:v>
                </c:pt>
                <c:pt idx="6789" formatCode="General">
                  <c:v>-0.41980464296541298</c:v>
                </c:pt>
                <c:pt idx="6790" formatCode="General">
                  <c:v>-0.43444116342911399</c:v>
                </c:pt>
                <c:pt idx="6791" formatCode="General">
                  <c:v>-0.45045799041214801</c:v>
                </c:pt>
                <c:pt idx="6792" formatCode="General">
                  <c:v>-0.468011161104947</c:v>
                </c:pt>
                <c:pt idx="6793" formatCode="General">
                  <c:v>-0.48666040987209502</c:v>
                </c:pt>
                <c:pt idx="6794" formatCode="General">
                  <c:v>-0.50555343080773396</c:v>
                </c:pt>
                <c:pt idx="6795" formatCode="General">
                  <c:v>-0.52446941245260004</c:v>
                </c:pt>
                <c:pt idx="6796" formatCode="General">
                  <c:v>-0.54346723767130001</c:v>
                </c:pt>
                <c:pt idx="6797" formatCode="General">
                  <c:v>-0.56254790561520096</c:v>
                </c:pt>
                <c:pt idx="6798" formatCode="General">
                  <c:v>-0.58167536406234699</c:v>
                </c:pt>
                <c:pt idx="6799" formatCode="General">
                  <c:v>-0.60080977823194603</c:v>
                </c:pt>
                <c:pt idx="6800" formatCode="General">
                  <c:v>-0.62007207424865396</c:v>
                </c:pt>
                <c:pt idx="6801" formatCode="General">
                  <c:v>-0.63951049329718301</c:v>
                </c:pt>
                <c:pt idx="6802" formatCode="General">
                  <c:v>-0.65879491544801905</c:v>
                </c:pt>
                <c:pt idx="6803" formatCode="General">
                  <c:v>-0.67731693660741699</c:v>
                </c:pt>
                <c:pt idx="6804" formatCode="General">
                  <c:v>-0.69449238681358305</c:v>
                </c:pt>
                <c:pt idx="6805" formatCode="General">
                  <c:v>-0.70973897367527805</c:v>
                </c:pt>
                <c:pt idx="6806" formatCode="General">
                  <c:v>-0.72254104909025996</c:v>
                </c:pt>
                <c:pt idx="6807" formatCode="General">
                  <c:v>-0.73281772472071405</c:v>
                </c:pt>
                <c:pt idx="6808" formatCode="General">
                  <c:v>-0.74080264250204697</c:v>
                </c:pt>
                <c:pt idx="6809" formatCode="General">
                  <c:v>-0.74641270489047096</c:v>
                </c:pt>
                <c:pt idx="6810" formatCode="General">
                  <c:v>-0.74974716891017301</c:v>
                </c:pt>
                <c:pt idx="6811" formatCode="General">
                  <c:v>-0.75155785938412101</c:v>
                </c:pt>
                <c:pt idx="6812" formatCode="General">
                  <c:v>-0.75242849638563802</c:v>
                </c:pt>
                <c:pt idx="6813" formatCode="General">
                  <c:v>-0.75276329185437596</c:v>
                </c:pt>
                <c:pt idx="6814" formatCode="General">
                  <c:v>-0.7528134328353</c:v>
                </c:pt>
                <c:pt idx="6815" formatCode="General">
                  <c:v>-0.752976319551937</c:v>
                </c:pt>
                <c:pt idx="6816" formatCode="General">
                  <c:v>-0.75387363933385498</c:v>
                </c:pt>
                <c:pt idx="6817" formatCode="General">
                  <c:v>-0.75571317909173896</c:v>
                </c:pt>
                <c:pt idx="6818" formatCode="General">
                  <c:v>-0.75852809617892902</c:v>
                </c:pt>
                <c:pt idx="6819" formatCode="General">
                  <c:v>-0.76245611337087404</c:v>
                </c:pt>
                <c:pt idx="6820" formatCode="General">
                  <c:v>-0.767725208812164</c:v>
                </c:pt>
                <c:pt idx="6821" formatCode="General">
                  <c:v>-0.77462389714134205</c:v>
                </c:pt>
                <c:pt idx="6822" formatCode="General">
                  <c:v>-0.78319304812021295</c:v>
                </c:pt>
                <c:pt idx="6823" formatCode="General">
                  <c:v>-0.79306917942493804</c:v>
                </c:pt>
                <c:pt idx="6824" formatCode="General">
                  <c:v>-0.80326769456742197</c:v>
                </c:pt>
                <c:pt idx="6825" formatCode="General">
                  <c:v>-0.81266772739485604</c:v>
                </c:pt>
                <c:pt idx="6826" formatCode="General">
                  <c:v>-0.82072152763975303</c:v>
                </c:pt>
                <c:pt idx="6827" formatCode="General">
                  <c:v>-0.82710334441105704</c:v>
                </c:pt>
                <c:pt idx="6828" formatCode="General">
                  <c:v>-0.83166350738907302</c:v>
                </c:pt>
                <c:pt idx="6829" formatCode="General">
                  <c:v>-0.83444500796394605</c:v>
                </c:pt>
                <c:pt idx="6830" formatCode="General">
                  <c:v>-0.83542628783158301</c:v>
                </c:pt>
                <c:pt idx="6831" formatCode="General">
                  <c:v>-0.83449572260546001</c:v>
                </c:pt>
                <c:pt idx="6832" formatCode="General">
                  <c:v>-0.83150970804152002</c:v>
                </c:pt>
                <c:pt idx="6833" formatCode="General">
                  <c:v>-0.82653870126960705</c:v>
                </c:pt>
                <c:pt idx="6834" formatCode="General">
                  <c:v>-0.82025567642246699</c:v>
                </c:pt>
                <c:pt idx="6835" formatCode="General">
                  <c:v>-0.81342674491035405</c:v>
                </c:pt>
                <c:pt idx="6836" formatCode="General">
                  <c:v>-0.80679409852458495</c:v>
                </c:pt>
                <c:pt idx="6837" formatCode="General">
                  <c:v>-0.80126836940587798</c:v>
                </c:pt>
                <c:pt idx="6838" formatCode="General">
                  <c:v>-0.79709683086578897</c:v>
                </c:pt>
                <c:pt idx="6839" formatCode="General">
                  <c:v>-0.79376429698897399</c:v>
                </c:pt>
                <c:pt idx="6840" formatCode="General">
                  <c:v>-0.79035262469573597</c:v>
                </c:pt>
                <c:pt idx="6841" formatCode="General">
                  <c:v>-0.785893900426757</c:v>
                </c:pt>
                <c:pt idx="6842" formatCode="General">
                  <c:v>-0.78044483168302603</c:v>
                </c:pt>
                <c:pt idx="6843" formatCode="General">
                  <c:v>-0.77477653640750399</c:v>
                </c:pt>
                <c:pt idx="6844" formatCode="General">
                  <c:v>-0.76933588953457999</c:v>
                </c:pt>
                <c:pt idx="6845" formatCode="General">
                  <c:v>-0.76394700050202002</c:v>
                </c:pt>
                <c:pt idx="6846" formatCode="General">
                  <c:v>-0.75820596524986505</c:v>
                </c:pt>
                <c:pt idx="6847" formatCode="General">
                  <c:v>-0.75213086733171597</c:v>
                </c:pt>
                <c:pt idx="6848" formatCode="General">
                  <c:v>-0.74585756940893699</c:v>
                </c:pt>
                <c:pt idx="6849" formatCode="General">
                  <c:v>-0.73967807195310498</c:v>
                </c:pt>
                <c:pt idx="6850" formatCode="General">
                  <c:v>-0.73411118571745504</c:v>
                </c:pt>
                <c:pt idx="6851" formatCode="General">
                  <c:v>-0.72984987789662803</c:v>
                </c:pt>
                <c:pt idx="6852" formatCode="General">
                  <c:v>-0.72726299448904497</c:v>
                </c:pt>
                <c:pt idx="6853" formatCode="General">
                  <c:v>-0.72571708825625103</c:v>
                </c:pt>
                <c:pt idx="6854" formatCode="General">
                  <c:v>-0.72441207608287095</c:v>
                </c:pt>
                <c:pt idx="6855" formatCode="General">
                  <c:v>-0.72298865870300699</c:v>
                </c:pt>
                <c:pt idx="6856" formatCode="General">
                  <c:v>-0.72048345133097602</c:v>
                </c:pt>
                <c:pt idx="6857" formatCode="General">
                  <c:v>-0.716433938153898</c:v>
                </c:pt>
                <c:pt idx="6858" formatCode="General">
                  <c:v>-0.71122852524120295</c:v>
                </c:pt>
                <c:pt idx="6859" formatCode="General">
                  <c:v>-0.705219014781019</c:v>
                </c:pt>
                <c:pt idx="6860" formatCode="General">
                  <c:v>-0.69871319719895897</c:v>
                </c:pt>
                <c:pt idx="6861" formatCode="General">
                  <c:v>-0.691504962772578</c:v>
                </c:pt>
                <c:pt idx="6862" formatCode="General">
                  <c:v>-0.68327056268411901</c:v>
                </c:pt>
                <c:pt idx="6863" formatCode="General">
                  <c:v>-0.67385415332608001</c:v>
                </c:pt>
                <c:pt idx="6864" formatCode="General">
                  <c:v>-0.66313656513844899</c:v>
                </c:pt>
                <c:pt idx="6865" formatCode="General">
                  <c:v>-0.65158409279622498</c:v>
                </c:pt>
                <c:pt idx="6866" formatCode="General">
                  <c:v>-0.63991415758550196</c:v>
                </c:pt>
                <c:pt idx="6867" formatCode="General">
                  <c:v>-0.62826808673620604</c:v>
                </c:pt>
                <c:pt idx="6868" formatCode="General">
                  <c:v>-0.61656484729568295</c:v>
                </c:pt>
                <c:pt idx="6869" formatCode="General">
                  <c:v>-0.60446985488948002</c:v>
                </c:pt>
                <c:pt idx="6870" formatCode="General">
                  <c:v>-0.59167025442116306</c:v>
                </c:pt>
                <c:pt idx="6871" formatCode="General">
                  <c:v>-0.57785393274118302</c:v>
                </c:pt>
                <c:pt idx="6872" formatCode="General">
                  <c:v>-0.56237628053905497</c:v>
                </c:pt>
                <c:pt idx="6873" formatCode="General">
                  <c:v>-0.54551336296974395</c:v>
                </c:pt>
                <c:pt idx="6874" formatCode="General">
                  <c:v>-0.528201066834463</c:v>
                </c:pt>
                <c:pt idx="6875" formatCode="General">
                  <c:v>-0.51090442566314898</c:v>
                </c:pt>
                <c:pt idx="6876" formatCode="General">
                  <c:v>-0.49387006240978998</c:v>
                </c:pt>
                <c:pt idx="6877" formatCode="General">
                  <c:v>-0.47712380776002</c:v>
                </c:pt>
                <c:pt idx="6878" formatCode="General">
                  <c:v>-0.46052998827802599</c:v>
                </c:pt>
                <c:pt idx="6879" formatCode="General">
                  <c:v>-0.44415805628787403</c:v>
                </c:pt>
                <c:pt idx="6880" formatCode="General">
                  <c:v>-0.428231015742433</c:v>
                </c:pt>
                <c:pt idx="6881" formatCode="General">
                  <c:v>-0.41326432283393999</c:v>
                </c:pt>
                <c:pt idx="6882" formatCode="General">
                  <c:v>-0.39991231807544297</c:v>
                </c:pt>
                <c:pt idx="6883" formatCode="General">
                  <c:v>-0.388357212646391</c:v>
                </c:pt>
                <c:pt idx="6884" formatCode="General">
                  <c:v>-0.37821397551485197</c:v>
                </c:pt>
                <c:pt idx="6885" formatCode="General">
                  <c:v>-0.36888319170884598</c:v>
                </c:pt>
                <c:pt idx="6886" formatCode="General">
                  <c:v>-0.36019292183531798</c:v>
                </c:pt>
                <c:pt idx="6887" formatCode="General">
                  <c:v>-0.35226504897509597</c:v>
                </c:pt>
                <c:pt idx="6888" formatCode="General">
                  <c:v>-0.34472016269700501</c:v>
                </c:pt>
                <c:pt idx="6889" formatCode="General">
                  <c:v>-0.33680393815206</c:v>
                </c:pt>
                <c:pt idx="6890" formatCode="General">
                  <c:v>-0.32839639921917801</c:v>
                </c:pt>
                <c:pt idx="6891" formatCode="General">
                  <c:v>-0.31972749891581298</c:v>
                </c:pt>
                <c:pt idx="6892" formatCode="General">
                  <c:v>-0.310618587077578</c:v>
                </c:pt>
                <c:pt idx="6893" formatCode="General">
                  <c:v>-0.30059356349397898</c:v>
                </c:pt>
                <c:pt idx="6894" formatCode="General">
                  <c:v>-0.28938989237218599</c:v>
                </c:pt>
                <c:pt idx="6895" formatCode="General">
                  <c:v>-0.27685401872552701</c:v>
                </c:pt>
                <c:pt idx="6896" formatCode="General">
                  <c:v>-0.26262405310940401</c:v>
                </c:pt>
                <c:pt idx="6897" formatCode="General">
                  <c:v>-0.24717536666897899</c:v>
                </c:pt>
                <c:pt idx="6898" formatCode="General">
                  <c:v>-0.23066965161458899</c:v>
                </c:pt>
                <c:pt idx="6899" formatCode="General">
                  <c:v>-0.21295739851247</c:v>
                </c:pt>
                <c:pt idx="6900" formatCode="General">
                  <c:v>-0.19428373859765199</c:v>
                </c:pt>
                <c:pt idx="6901" formatCode="General">
                  <c:v>-0.17442573345698201</c:v>
                </c:pt>
                <c:pt idx="6902" formatCode="General">
                  <c:v>-0.153591999965834</c:v>
                </c:pt>
                <c:pt idx="6903" formatCode="General">
                  <c:v>-0.132283521786038</c:v>
                </c:pt>
                <c:pt idx="6904" formatCode="General">
                  <c:v>-0.11053468061070799</c:v>
                </c:pt>
                <c:pt idx="6905" formatCode="General">
                  <c:v>-8.8606741691227106E-2</c:v>
                </c:pt>
                <c:pt idx="6906" formatCode="General">
                  <c:v>-6.7133347621674097E-2</c:v>
                </c:pt>
                <c:pt idx="6907" formatCode="General">
                  <c:v>-4.6508124342899901E-2</c:v>
                </c:pt>
                <c:pt idx="6908" formatCode="General">
                  <c:v>-2.7076777695623101E-2</c:v>
                </c:pt>
                <c:pt idx="6909" formatCode="General">
                  <c:v>-8.6434604211028492E-3</c:v>
                </c:pt>
                <c:pt idx="6910" formatCode="General">
                  <c:v>9.1742870165191105E-3</c:v>
                </c:pt>
                <c:pt idx="6911" formatCode="General">
                  <c:v>2.6446159191557E-2</c:v>
                </c:pt>
                <c:pt idx="6912" formatCode="General">
                  <c:v>4.36109466531234E-2</c:v>
                </c:pt>
                <c:pt idx="6913" formatCode="General">
                  <c:v>6.0469021197064501E-2</c:v>
                </c:pt>
                <c:pt idx="6914" formatCode="General">
                  <c:v>7.60920881568906E-2</c:v>
                </c:pt>
                <c:pt idx="6915" formatCode="General">
                  <c:v>9.0019887208184698E-2</c:v>
                </c:pt>
                <c:pt idx="6916" formatCode="General">
                  <c:v>0.101792304431682</c:v>
                </c:pt>
                <c:pt idx="6917" formatCode="General">
                  <c:v>0.111375713036174</c:v>
                </c:pt>
                <c:pt idx="6918" formatCode="General">
                  <c:v>0.11952428268441</c:v>
                </c:pt>
                <c:pt idx="6919" formatCode="General">
                  <c:v>0.12680638120134599</c:v>
                </c:pt>
                <c:pt idx="6920" formatCode="General">
                  <c:v>0.13312604926229199</c:v>
                </c:pt>
                <c:pt idx="6921" formatCode="General">
                  <c:v>0.13810219450033501</c:v>
                </c:pt>
                <c:pt idx="6922" formatCode="General">
                  <c:v>0.14154588953726699</c:v>
                </c:pt>
                <c:pt idx="6923" formatCode="General">
                  <c:v>0.14397242121972501</c:v>
                </c:pt>
                <c:pt idx="6924" formatCode="General">
                  <c:v>0.14637224466410401</c:v>
                </c:pt>
                <c:pt idx="6925" formatCode="General">
                  <c:v>0.14972094119187199</c:v>
                </c:pt>
                <c:pt idx="6926" formatCode="General">
                  <c:v>0.15467761103083999</c:v>
                </c:pt>
                <c:pt idx="6927" formatCode="General">
                  <c:v>0.16189231432092399</c:v>
                </c:pt>
                <c:pt idx="6928" formatCode="General">
                  <c:v>0.17128135874164199</c:v>
                </c:pt>
                <c:pt idx="6929" formatCode="General">
                  <c:v>0.18195441524588199</c:v>
                </c:pt>
                <c:pt idx="6930" formatCode="General">
                  <c:v>0.19332936946017301</c:v>
                </c:pt>
                <c:pt idx="6931" formatCode="General">
                  <c:v>0.20542047363270299</c:v>
                </c:pt>
                <c:pt idx="6932" formatCode="General">
                  <c:v>0.218609415840853</c:v>
                </c:pt>
                <c:pt idx="6933" formatCode="General">
                  <c:v>0.233304327232711</c:v>
                </c:pt>
                <c:pt idx="6934" formatCode="General">
                  <c:v>0.24976053486374999</c:v>
                </c:pt>
                <c:pt idx="6935" formatCode="General">
                  <c:v>0.26817209584141899</c:v>
                </c:pt>
                <c:pt idx="6936" formatCode="General">
                  <c:v>0.28795389489236001</c:v>
                </c:pt>
                <c:pt idx="6937" formatCode="General">
                  <c:v>0.30823476812081702</c:v>
                </c:pt>
                <c:pt idx="6938" formatCode="General">
                  <c:v>0.32868893711112002</c:v>
                </c:pt>
                <c:pt idx="6939" formatCode="General">
                  <c:v>0.348989378290821</c:v>
                </c:pt>
                <c:pt idx="6940" formatCode="General">
                  <c:v>0.368974524407643</c:v>
                </c:pt>
                <c:pt idx="6941" formatCode="General">
                  <c:v>0.38881190542453797</c:v>
                </c:pt>
                <c:pt idx="6942" formatCode="General">
                  <c:v>0.40922240606090199</c:v>
                </c:pt>
                <c:pt idx="6943" formatCode="General">
                  <c:v>0.43024941372836401</c:v>
                </c:pt>
                <c:pt idx="6944" formatCode="General">
                  <c:v>0.45129081341476501</c:v>
                </c:pt>
                <c:pt idx="6945" formatCode="General">
                  <c:v>0.47217063102650503</c:v>
                </c:pt>
                <c:pt idx="6946" formatCode="General">
                  <c:v>0.49267029786412903</c:v>
                </c:pt>
                <c:pt idx="6947" formatCode="General">
                  <c:v>0.51218149332240803</c:v>
                </c:pt>
                <c:pt idx="6948" formatCode="General">
                  <c:v>0.53005949511989103</c:v>
                </c:pt>
                <c:pt idx="6949" formatCode="General">
                  <c:v>0.54596155337202301</c:v>
                </c:pt>
                <c:pt idx="6950" formatCode="General">
                  <c:v>0.55976819636490405</c:v>
                </c:pt>
                <c:pt idx="6951" formatCode="General">
                  <c:v>0.57080991267479497</c:v>
                </c:pt>
                <c:pt idx="6952" formatCode="General">
                  <c:v>0.57843109205946797</c:v>
                </c:pt>
                <c:pt idx="6953" formatCode="General">
                  <c:v>0.58282280704043898</c:v>
                </c:pt>
                <c:pt idx="6954" formatCode="General">
                  <c:v>0.58449100086608996</c:v>
                </c:pt>
                <c:pt idx="6955" formatCode="General">
                  <c:v>0.58445967846908697</c:v>
                </c:pt>
                <c:pt idx="6956" formatCode="General">
                  <c:v>0.58432958259058498</c:v>
                </c:pt>
                <c:pt idx="6957" formatCode="General">
                  <c:v>0.58557550942998204</c:v>
                </c:pt>
                <c:pt idx="6958" formatCode="General">
                  <c:v>0.58945963812012503</c:v>
                </c:pt>
                <c:pt idx="6959" formatCode="General">
                  <c:v>0.59650873895609202</c:v>
                </c:pt>
                <c:pt idx="6960" formatCode="General">
                  <c:v>0.60640324724647798</c:v>
                </c:pt>
                <c:pt idx="6961" formatCode="General">
                  <c:v>0.61858798897386003</c:v>
                </c:pt>
                <c:pt idx="6962" formatCode="General">
                  <c:v>0.63187694345666201</c:v>
                </c:pt>
                <c:pt idx="6963" formatCode="General">
                  <c:v>0.64471730975974195</c:v>
                </c:pt>
                <c:pt idx="6964" formatCode="General">
                  <c:v>0.65606561394907803</c:v>
                </c:pt>
                <c:pt idx="6965" formatCode="General">
                  <c:v>0.66553452428313298</c:v>
                </c:pt>
                <c:pt idx="6966" formatCode="General">
                  <c:v>0.67278170582725205</c:v>
                </c:pt>
                <c:pt idx="6967" formatCode="General">
                  <c:v>0.67769508932202105</c:v>
                </c:pt>
                <c:pt idx="6968" formatCode="General">
                  <c:v>0.68080278078131695</c:v>
                </c:pt>
                <c:pt idx="6969" formatCode="General">
                  <c:v>0.68267939723648796</c:v>
                </c:pt>
                <c:pt idx="6970" formatCode="General">
                  <c:v>0.68289229139045904</c:v>
                </c:pt>
                <c:pt idx="6971" formatCode="General">
                  <c:v>0.68084161945782495</c:v>
                </c:pt>
                <c:pt idx="6972" formatCode="General">
                  <c:v>0.67694405807879998</c:v>
                </c:pt>
                <c:pt idx="6973" formatCode="General">
                  <c:v>0.67202522268667197</c:v>
                </c:pt>
                <c:pt idx="6974" formatCode="General">
                  <c:v>0.66742755565168799</c:v>
                </c:pt>
                <c:pt idx="6975" formatCode="General">
                  <c:v>0.66396357110650095</c:v>
                </c:pt>
                <c:pt idx="6976" formatCode="General">
                  <c:v>0.66168135047033505</c:v>
                </c:pt>
                <c:pt idx="6977" formatCode="General">
                  <c:v>0.66096093000807299</c:v>
                </c:pt>
                <c:pt idx="6978" formatCode="General">
                  <c:v>0.66186619168417304</c:v>
                </c:pt>
                <c:pt idx="6979" formatCode="General">
                  <c:v>0.66430553868231301</c:v>
                </c:pt>
                <c:pt idx="6980" formatCode="General">
                  <c:v>0.66809603983826704</c:v>
                </c:pt>
                <c:pt idx="6981" formatCode="General">
                  <c:v>0.67317250494081604</c:v>
                </c:pt>
                <c:pt idx="6982" formatCode="General">
                  <c:v>0.67990278041377705</c:v>
                </c:pt>
                <c:pt idx="6983" formatCode="General">
                  <c:v>0.68791252190908503</c:v>
                </c:pt>
                <c:pt idx="6984" formatCode="General">
                  <c:v>0.69627412307478298</c:v>
                </c:pt>
                <c:pt idx="6985" formatCode="General">
                  <c:v>0.70440414454200195</c:v>
                </c:pt>
                <c:pt idx="6986" formatCode="General">
                  <c:v>0.71205985173739195</c:v>
                </c:pt>
                <c:pt idx="6987" formatCode="General">
                  <c:v>0.71915002440305398</c:v>
                </c:pt>
                <c:pt idx="6988" formatCode="General">
                  <c:v>0.72535728221881002</c:v>
                </c:pt>
                <c:pt idx="6989" formatCode="General">
                  <c:v>0.73053491469895604</c:v>
                </c:pt>
                <c:pt idx="6990" formatCode="General">
                  <c:v>0.73518721935865206</c:v>
                </c:pt>
                <c:pt idx="6991" formatCode="General">
                  <c:v>0.73967163219988896</c:v>
                </c:pt>
                <c:pt idx="6992" formatCode="General">
                  <c:v>0.74354851982690195</c:v>
                </c:pt>
                <c:pt idx="6993" formatCode="General">
                  <c:v>0.74643975838554599</c:v>
                </c:pt>
                <c:pt idx="6994" formatCode="General">
                  <c:v>0.74811733671589997</c:v>
                </c:pt>
                <c:pt idx="6995" formatCode="General">
                  <c:v>0.74882314186329502</c:v>
                </c:pt>
                <c:pt idx="6996" formatCode="General">
                  <c:v>0.74890326815949804</c:v>
                </c:pt>
                <c:pt idx="6997" formatCode="General">
                  <c:v>0.74836335336536897</c:v>
                </c:pt>
                <c:pt idx="6998" formatCode="General">
                  <c:v>0.74738492967634096</c:v>
                </c:pt>
                <c:pt idx="6999" formatCode="General">
                  <c:v>0.74559522413224899</c:v>
                </c:pt>
                <c:pt idx="7000" formatCode="General">
                  <c:v>0.74245621660370498</c:v>
                </c:pt>
                <c:pt idx="7001" formatCode="General">
                  <c:v>0.73800546968291103</c:v>
                </c:pt>
                <c:pt idx="7002" formatCode="General">
                  <c:v>0.73227284445969798</c:v>
                </c:pt>
                <c:pt idx="7003" formatCode="General">
                  <c:v>0.72480572491266604</c:v>
                </c:pt>
                <c:pt idx="7004" formatCode="General">
                  <c:v>0.71510555811265697</c:v>
                </c:pt>
                <c:pt idx="7005" formatCode="General">
                  <c:v>0.70327378327649703</c:v>
                </c:pt>
                <c:pt idx="7006" formatCode="General">
                  <c:v>0.68978589055775796</c:v>
                </c:pt>
                <c:pt idx="7007" formatCode="General">
                  <c:v>0.67496100359588795</c:v>
                </c:pt>
                <c:pt idx="7008" formatCode="General">
                  <c:v>0.65918423129242698</c:v>
                </c:pt>
                <c:pt idx="7009" formatCode="General">
                  <c:v>0.64299769471556201</c:v>
                </c:pt>
                <c:pt idx="7010" formatCode="General">
                  <c:v>0.62651232099729504</c:v>
                </c:pt>
                <c:pt idx="7011" formatCode="General">
                  <c:v>0.60989979025022301</c:v>
                </c:pt>
                <c:pt idx="7012" formatCode="General">
                  <c:v>0.59397382144953803</c:v>
                </c:pt>
                <c:pt idx="7013" formatCode="General">
                  <c:v>0.57965652328209505</c:v>
                </c:pt>
                <c:pt idx="7014" formatCode="General">
                  <c:v>0.56751806304290198</c:v>
                </c:pt>
                <c:pt idx="7015" formatCode="General">
                  <c:v>0.55748660334723699</c:v>
                </c:pt>
                <c:pt idx="7016" formatCode="General">
                  <c:v>0.54896176931638996</c:v>
                </c:pt>
                <c:pt idx="7017" formatCode="General">
                  <c:v>0.54090498060610703</c:v>
                </c:pt>
                <c:pt idx="7018" formatCode="General">
                  <c:v>0.531995412045427</c:v>
                </c:pt>
                <c:pt idx="7019" formatCode="General">
                  <c:v>0.52119104105977798</c:v>
                </c:pt>
                <c:pt idx="7020" formatCode="General">
                  <c:v>0.50824430696488099</c:v>
                </c:pt>
                <c:pt idx="7021" formatCode="General">
                  <c:v>0.49408643468347102</c:v>
                </c:pt>
                <c:pt idx="7022" formatCode="General">
                  <c:v>0.47984757682928803</c:v>
                </c:pt>
                <c:pt idx="7023" formatCode="General">
                  <c:v>0.46618039421998703</c:v>
                </c:pt>
                <c:pt idx="7024" formatCode="General">
                  <c:v>0.45336393151871901</c:v>
                </c:pt>
                <c:pt idx="7025" formatCode="General">
                  <c:v>0.44159348060599601</c:v>
                </c:pt>
                <c:pt idx="7026" formatCode="General">
                  <c:v>0.43124385210724198</c:v>
                </c:pt>
                <c:pt idx="7027" formatCode="General">
                  <c:v>0.42215706688468102</c:v>
                </c:pt>
                <c:pt idx="7028" formatCode="General">
                  <c:v>0.413967399555981</c:v>
                </c:pt>
                <c:pt idx="7029" formatCode="General">
                  <c:v>0.40683630267038001</c:v>
                </c:pt>
                <c:pt idx="7030" formatCode="General">
                  <c:v>0.40093651925801699</c:v>
                </c:pt>
                <c:pt idx="7031" formatCode="General">
                  <c:v>0.39642181931026699</c:v>
                </c:pt>
                <c:pt idx="7032" formatCode="General">
                  <c:v>0.39339884396538599</c:v>
                </c:pt>
                <c:pt idx="7033" formatCode="General">
                  <c:v>0.391439607407151</c:v>
                </c:pt>
                <c:pt idx="7034" formatCode="General">
                  <c:v>0.38990132653416498</c:v>
                </c:pt>
                <c:pt idx="7035" formatCode="General">
                  <c:v>0.38845813631235598</c:v>
                </c:pt>
                <c:pt idx="7036" formatCode="General">
                  <c:v>0.38625019522313703</c:v>
                </c:pt>
                <c:pt idx="7037" formatCode="General">
                  <c:v>0.382211158304398</c:v>
                </c:pt>
                <c:pt idx="7038" formatCode="General">
                  <c:v>0.37588831522163102</c:v>
                </c:pt>
                <c:pt idx="7039" formatCode="General">
                  <c:v>0.36718806719765501</c:v>
                </c:pt>
                <c:pt idx="7040" formatCode="General">
                  <c:v>0.35633313613669199</c:v>
                </c:pt>
                <c:pt idx="7041" formatCode="General">
                  <c:v>0.34350560008437903</c:v>
                </c:pt>
                <c:pt idx="7042" formatCode="General">
                  <c:v>0.32863026031406101</c:v>
                </c:pt>
                <c:pt idx="7043" formatCode="General">
                  <c:v>0.31213884385732199</c:v>
                </c:pt>
                <c:pt idx="7044" formatCode="General">
                  <c:v>0.29509944504097202</c:v>
                </c:pt>
                <c:pt idx="7045" formatCode="General">
                  <c:v>0.27775701594385399</c:v>
                </c:pt>
                <c:pt idx="7046" formatCode="General">
                  <c:v>0.25992650067565298</c:v>
                </c:pt>
                <c:pt idx="7047" formatCode="General">
                  <c:v>0.241969353789837</c:v>
                </c:pt>
                <c:pt idx="7048" formatCode="General">
                  <c:v>0.22416608917643899</c:v>
                </c:pt>
                <c:pt idx="7049" formatCode="General">
                  <c:v>0.20638492434601799</c:v>
                </c:pt>
                <c:pt idx="7050" formatCode="General">
                  <c:v>0.18821254159186601</c:v>
                </c:pt>
                <c:pt idx="7051" formatCode="General">
                  <c:v>0.169117917999421</c:v>
                </c:pt>
                <c:pt idx="7052" formatCode="General">
                  <c:v>0.14904733950941201</c:v>
                </c:pt>
                <c:pt idx="7053" formatCode="General">
                  <c:v>0.128888005456225</c:v>
                </c:pt>
                <c:pt idx="7054" formatCode="General">
                  <c:v>0.109526041891813</c:v>
                </c:pt>
                <c:pt idx="7055" formatCode="General">
                  <c:v>9.0996692688941505E-2</c:v>
                </c:pt>
                <c:pt idx="7056" formatCode="General">
                  <c:v>7.3563311113659102E-2</c:v>
                </c:pt>
                <c:pt idx="7057" formatCode="General">
                  <c:v>5.7762341795966003E-2</c:v>
                </c:pt>
                <c:pt idx="7058" formatCode="General">
                  <c:v>4.3293840119518402E-2</c:v>
                </c:pt>
                <c:pt idx="7059" formatCode="General">
                  <c:v>2.9924652655976099E-2</c:v>
                </c:pt>
                <c:pt idx="7060" formatCode="General">
                  <c:v>1.8128180161820901E-2</c:v>
                </c:pt>
                <c:pt idx="7061" formatCode="General">
                  <c:v>8.0226489343091095E-3</c:v>
                </c:pt>
                <c:pt idx="7062" formatCode="General">
                  <c:v>-4.2704616071074201E-4</c:v>
                </c:pt>
                <c:pt idx="7063" formatCode="General">
                  <c:v>-7.0666239035197002E-3</c:v>
                </c:pt>
                <c:pt idx="7064" formatCode="General">
                  <c:v>-1.2866689617090501E-2</c:v>
                </c:pt>
                <c:pt idx="7065" formatCode="General">
                  <c:v>-1.8962373152151001E-2</c:v>
                </c:pt>
                <c:pt idx="7066" formatCode="General">
                  <c:v>-2.5507202614191E-2</c:v>
                </c:pt>
                <c:pt idx="7067" formatCode="General">
                  <c:v>-3.2247644947465098E-2</c:v>
                </c:pt>
                <c:pt idx="7068" formatCode="General">
                  <c:v>-3.8821209756299699E-2</c:v>
                </c:pt>
                <c:pt idx="7069" formatCode="General">
                  <c:v>-4.5297909438617098E-2</c:v>
                </c:pt>
                <c:pt idx="7070" formatCode="General">
                  <c:v>-5.2297339310781198E-2</c:v>
                </c:pt>
                <c:pt idx="7071" formatCode="General">
                  <c:v>-6.0620043028467803E-2</c:v>
                </c:pt>
                <c:pt idx="7072" formatCode="General">
                  <c:v>-7.06326435005694E-2</c:v>
                </c:pt>
                <c:pt idx="7073" formatCode="General">
                  <c:v>-8.2643781403058905E-2</c:v>
                </c:pt>
                <c:pt idx="7074" formatCode="General">
                  <c:v>-9.7482101261892704E-2</c:v>
                </c:pt>
                <c:pt idx="7075" formatCode="General">
                  <c:v>-0.11495481548174299</c:v>
                </c:pt>
                <c:pt idx="7076" formatCode="General">
                  <c:v>-0.13364317239614601</c:v>
                </c:pt>
                <c:pt idx="7077" formatCode="General">
                  <c:v>-0.15258096303841301</c:v>
                </c:pt>
                <c:pt idx="7078" formatCode="General">
                  <c:v>-0.17152979405810601</c:v>
                </c:pt>
                <c:pt idx="7079" formatCode="General">
                  <c:v>-0.190297191132306</c:v>
                </c:pt>
                <c:pt idx="7080" formatCode="General">
                  <c:v>-0.20844550057449299</c:v>
                </c:pt>
                <c:pt idx="7081" formatCode="General">
                  <c:v>-0.22586095971103401</c:v>
                </c:pt>
                <c:pt idx="7082" formatCode="General">
                  <c:v>-0.24228186600521601</c:v>
                </c:pt>
                <c:pt idx="7083" formatCode="General">
                  <c:v>-0.25717262417981301</c:v>
                </c:pt>
                <c:pt idx="7084" formatCode="General">
                  <c:v>-0.27069408678846202</c:v>
                </c:pt>
                <c:pt idx="7085" formatCode="General">
                  <c:v>-0.28321663811534797</c:v>
                </c:pt>
                <c:pt idx="7086" formatCode="General">
                  <c:v>-0.29481789166064598</c:v>
                </c:pt>
                <c:pt idx="7087" formatCode="General">
                  <c:v>-0.30528742692639399</c:v>
                </c:pt>
                <c:pt idx="7088" formatCode="General">
                  <c:v>-0.314231968911108</c:v>
                </c:pt>
                <c:pt idx="7089" formatCode="General">
                  <c:v>-0.32156006475068899</c:v>
                </c:pt>
                <c:pt idx="7090" formatCode="General">
                  <c:v>-0.32762067815503298</c:v>
                </c:pt>
                <c:pt idx="7091" formatCode="General">
                  <c:v>-0.332520731307483</c:v>
                </c:pt>
                <c:pt idx="7092" formatCode="General">
                  <c:v>-0.33582239401235198</c:v>
                </c:pt>
                <c:pt idx="7093" formatCode="General">
                  <c:v>-0.33794197789264302</c:v>
                </c:pt>
                <c:pt idx="7094" formatCode="General">
                  <c:v>-0.33968614522573498</c:v>
                </c:pt>
                <c:pt idx="7095" formatCode="General">
                  <c:v>-0.341025723638614</c:v>
                </c:pt>
                <c:pt idx="7096" formatCode="General">
                  <c:v>-0.34199296378697402</c:v>
                </c:pt>
                <c:pt idx="7097" formatCode="General">
                  <c:v>-0.34278334161219798</c:v>
                </c:pt>
                <c:pt idx="7098" formatCode="General">
                  <c:v>-0.34394915361960299</c:v>
                </c:pt>
                <c:pt idx="7099" formatCode="General">
                  <c:v>-0.34618405048228201</c:v>
                </c:pt>
                <c:pt idx="7100" formatCode="General">
                  <c:v>-0.34939774497085102</c:v>
                </c:pt>
                <c:pt idx="7101" formatCode="General">
                  <c:v>-0.35310116708497302</c:v>
                </c:pt>
                <c:pt idx="7102" formatCode="General">
                  <c:v>-0.35705711046496502</c:v>
                </c:pt>
                <c:pt idx="7103" formatCode="General">
                  <c:v>-0.36133627412729602</c:v>
                </c:pt>
                <c:pt idx="7104" formatCode="General">
                  <c:v>-0.36563333394980702</c:v>
                </c:pt>
                <c:pt idx="7105" formatCode="General">
                  <c:v>-0.36956718367794</c:v>
                </c:pt>
                <c:pt idx="7106" formatCode="General">
                  <c:v>-0.373158974032958</c:v>
                </c:pt>
                <c:pt idx="7107" formatCode="General">
                  <c:v>-0.37659006325796102</c:v>
                </c:pt>
                <c:pt idx="7108" formatCode="General">
                  <c:v>-0.38023333663273101</c:v>
                </c:pt>
                <c:pt idx="7109" formatCode="General">
                  <c:v>-0.38452922401274398</c:v>
                </c:pt>
                <c:pt idx="7110" formatCode="General">
                  <c:v>-0.38994530134109601</c:v>
                </c:pt>
                <c:pt idx="7111" formatCode="General">
                  <c:v>-0.39645529118369699</c:v>
                </c:pt>
                <c:pt idx="7112" formatCode="General">
                  <c:v>-0.40342276880243599</c:v>
                </c:pt>
                <c:pt idx="7113" formatCode="General">
                  <c:v>-0.41070820054355001</c:v>
                </c:pt>
                <c:pt idx="7114" formatCode="General">
                  <c:v>-0.41855271197850302</c:v>
                </c:pt>
                <c:pt idx="7115" formatCode="General">
                  <c:v>-0.427156058292745</c:v>
                </c:pt>
                <c:pt idx="7116" formatCode="General">
                  <c:v>-0.436661169681485</c:v>
                </c:pt>
                <c:pt idx="7117" formatCode="General">
                  <c:v>-0.44697553069895102</c:v>
                </c:pt>
                <c:pt idx="7118" formatCode="General">
                  <c:v>-0.45799121160551098</c:v>
                </c:pt>
                <c:pt idx="7119" formatCode="General">
                  <c:v>-0.46960493287376498</c:v>
                </c:pt>
                <c:pt idx="7120" formatCode="General">
                  <c:v>-0.48148543382227899</c:v>
                </c:pt>
                <c:pt idx="7121" formatCode="General">
                  <c:v>-0.49318869983017</c:v>
                </c:pt>
                <c:pt idx="7122" formatCode="General">
                  <c:v>-0.50462011347731395</c:v>
                </c:pt>
                <c:pt idx="7123" formatCode="General">
                  <c:v>-0.51590075437064298</c:v>
                </c:pt>
                <c:pt idx="7124" formatCode="General">
                  <c:v>-0.52724913878512603</c:v>
                </c:pt>
                <c:pt idx="7125" formatCode="General">
                  <c:v>-0.538762022818429</c:v>
                </c:pt>
                <c:pt idx="7126" formatCode="General">
                  <c:v>-0.55010500496495096</c:v>
                </c:pt>
                <c:pt idx="7127" formatCode="General">
                  <c:v>-0.56088156914647103</c:v>
                </c:pt>
                <c:pt idx="7128" formatCode="General">
                  <c:v>-0.57087514645992299</c:v>
                </c:pt>
                <c:pt idx="7129" formatCode="General">
                  <c:v>-0.58016832679939101</c:v>
                </c:pt>
                <c:pt idx="7130" formatCode="General">
                  <c:v>-0.58876507157996605</c:v>
                </c:pt>
                <c:pt idx="7131" formatCode="General">
                  <c:v>-0.59639893655911402</c:v>
                </c:pt>
                <c:pt idx="7132" formatCode="General">
                  <c:v>-0.60299473375353596</c:v>
                </c:pt>
                <c:pt idx="7133" formatCode="General">
                  <c:v>-0.60870453131556101</c:v>
                </c:pt>
                <c:pt idx="7134" formatCode="General">
                  <c:v>-0.61390788611824498</c:v>
                </c:pt>
                <c:pt idx="7135" formatCode="General">
                  <c:v>-0.61905041329074795</c:v>
                </c:pt>
                <c:pt idx="7136" formatCode="General">
                  <c:v>-0.62424396681229599</c:v>
                </c:pt>
                <c:pt idx="7137" formatCode="General">
                  <c:v>-0.62938116906042796</c:v>
                </c:pt>
                <c:pt idx="7138" formatCode="General">
                  <c:v>-0.63416228821133303</c:v>
                </c:pt>
                <c:pt idx="7139" formatCode="General">
                  <c:v>-0.638009745736422</c:v>
                </c:pt>
                <c:pt idx="7140" formatCode="General">
                  <c:v>-0.64068000750584198</c:v>
                </c:pt>
                <c:pt idx="7141" formatCode="General">
                  <c:v>-0.64231486395096704</c:v>
                </c:pt>
                <c:pt idx="7142" formatCode="General">
                  <c:v>-0.64290703220249101</c:v>
                </c:pt>
                <c:pt idx="7143" formatCode="General">
                  <c:v>-0.64240509159591297</c:v>
                </c:pt>
                <c:pt idx="7144" formatCode="General">
                  <c:v>-0.64098740085760497</c:v>
                </c:pt>
                <c:pt idx="7145" formatCode="General">
                  <c:v>-0.63903765658516398</c:v>
                </c:pt>
                <c:pt idx="7146" formatCode="General">
                  <c:v>-0.63650960454786498</c:v>
                </c:pt>
                <c:pt idx="7147" formatCode="General">
                  <c:v>-0.63282176310679505</c:v>
                </c:pt>
                <c:pt idx="7148" formatCode="General">
                  <c:v>-0.62783366178375</c:v>
                </c:pt>
                <c:pt idx="7149" formatCode="General">
                  <c:v>-0.62176099962754605</c:v>
                </c:pt>
                <c:pt idx="7150" formatCode="General">
                  <c:v>-0.61478848158396004</c:v>
                </c:pt>
                <c:pt idx="7151" formatCode="General">
                  <c:v>-0.60722241992738002</c:v>
                </c:pt>
                <c:pt idx="7152" formatCode="General">
                  <c:v>-0.59938525216958605</c:v>
                </c:pt>
                <c:pt idx="7153" formatCode="General">
                  <c:v>-0.591593187927131</c:v>
                </c:pt>
                <c:pt idx="7154" formatCode="General">
                  <c:v>-0.58383790097037302</c:v>
                </c:pt>
                <c:pt idx="7155" formatCode="General">
                  <c:v>-0.57593956264926105</c:v>
                </c:pt>
                <c:pt idx="7156" formatCode="General">
                  <c:v>-0.56747874594848102</c:v>
                </c:pt>
                <c:pt idx="7157" formatCode="General">
                  <c:v>-0.55804811964399603</c:v>
                </c:pt>
                <c:pt idx="7158" formatCode="General">
                  <c:v>-0.54834831820268604</c:v>
                </c:pt>
                <c:pt idx="7159" formatCode="General">
                  <c:v>-0.53892803612970497</c:v>
                </c:pt>
                <c:pt idx="7160" formatCode="General">
                  <c:v>-0.52950492788556602</c:v>
                </c:pt>
                <c:pt idx="7161" formatCode="General">
                  <c:v>-0.519999889119651</c:v>
                </c:pt>
                <c:pt idx="7162" formatCode="General">
                  <c:v>-0.51068370793895801</c:v>
                </c:pt>
                <c:pt idx="7163" formatCode="General">
                  <c:v>-0.50197572171784599</c:v>
                </c:pt>
                <c:pt idx="7164" formatCode="General">
                  <c:v>-0.49394450499936199</c:v>
                </c:pt>
                <c:pt idx="7165" formatCode="General">
                  <c:v>-0.48644259537155898</c:v>
                </c:pt>
                <c:pt idx="7166" formatCode="General">
                  <c:v>-0.47951741462026998</c:v>
                </c:pt>
                <c:pt idx="7167" formatCode="General">
                  <c:v>-0.47337740934006001</c:v>
                </c:pt>
                <c:pt idx="7168" formatCode="General">
                  <c:v>-0.468414189356748</c:v>
                </c:pt>
                <c:pt idx="7169" formatCode="General">
                  <c:v>-0.46469204419279397</c:v>
                </c:pt>
                <c:pt idx="7170" formatCode="General">
                  <c:v>-0.46180668277466003</c:v>
                </c:pt>
                <c:pt idx="7171" formatCode="General">
                  <c:v>-0.45938758842695998</c:v>
                </c:pt>
                <c:pt idx="7172" formatCode="General">
                  <c:v>-0.45713755557507502</c:v>
                </c:pt>
                <c:pt idx="7173" formatCode="General">
                  <c:v>-0.45488695105652699</c:v>
                </c:pt>
                <c:pt idx="7174" formatCode="General">
                  <c:v>-0.45256199020860799</c:v>
                </c:pt>
                <c:pt idx="7175" formatCode="General">
                  <c:v>-0.450049887146934</c:v>
                </c:pt>
                <c:pt idx="7176" formatCode="General">
                  <c:v>-0.44683192167143898</c:v>
                </c:pt>
                <c:pt idx="7177" formatCode="General">
                  <c:v>-0.44229073128444302</c:v>
                </c:pt>
                <c:pt idx="7178" formatCode="General">
                  <c:v>-0.43668288832818403</c:v>
                </c:pt>
                <c:pt idx="7179" formatCode="General">
                  <c:v>-0.43066618493534897</c:v>
                </c:pt>
                <c:pt idx="7180" formatCode="General">
                  <c:v>-0.42475577530488201</c:v>
                </c:pt>
                <c:pt idx="7181" formatCode="General">
                  <c:v>-0.41909429911548302</c:v>
                </c:pt>
                <c:pt idx="7182" formatCode="General">
                  <c:v>-0.41341791186954802</c:v>
                </c:pt>
                <c:pt idx="7183" formatCode="General">
                  <c:v>-0.40761465291759702</c:v>
                </c:pt>
                <c:pt idx="7184" formatCode="General">
                  <c:v>-0.40150666587774497</c:v>
                </c:pt>
                <c:pt idx="7185" formatCode="General">
                  <c:v>-0.394751304475145</c:v>
                </c:pt>
                <c:pt idx="7186" formatCode="General">
                  <c:v>-0.386843729391735</c:v>
                </c:pt>
                <c:pt idx="7187" formatCode="General">
                  <c:v>-0.37730449727634402</c:v>
                </c:pt>
                <c:pt idx="7188" formatCode="General">
                  <c:v>-0.36629578977703098</c:v>
                </c:pt>
                <c:pt idx="7189" formatCode="General">
                  <c:v>-0.35411340026070998</c:v>
                </c:pt>
                <c:pt idx="7190" formatCode="General">
                  <c:v>-0.340676256564792</c:v>
                </c:pt>
                <c:pt idx="7191" formatCode="General">
                  <c:v>-0.32574613077175202</c:v>
                </c:pt>
                <c:pt idx="7192" formatCode="General">
                  <c:v>-0.30937727101096302</c:v>
                </c:pt>
                <c:pt idx="7193" formatCode="General">
                  <c:v>-0.292095765430611</c:v>
                </c:pt>
                <c:pt idx="7194" formatCode="General">
                  <c:v>-0.274121527331809</c:v>
                </c:pt>
                <c:pt idx="7195" formatCode="General">
                  <c:v>-0.255283170037095</c:v>
                </c:pt>
                <c:pt idx="7196" formatCode="General">
                  <c:v>-0.23536933089983</c:v>
                </c:pt>
                <c:pt idx="7197" formatCode="General">
                  <c:v>-0.21444673997032199</c:v>
                </c:pt>
                <c:pt idx="7198" formatCode="General">
                  <c:v>-0.19365784261014901</c:v>
                </c:pt>
                <c:pt idx="7199" formatCode="General">
                  <c:v>-0.17403816051497101</c:v>
                </c:pt>
                <c:pt idx="7200" formatCode="General">
                  <c:v>-0.155661739628697</c:v>
                </c:pt>
                <c:pt idx="7201" formatCode="General">
                  <c:v>-0.13873795015377599</c:v>
                </c:pt>
                <c:pt idx="7202" formatCode="General">
                  <c:v>-0.123682527160943</c:v>
                </c:pt>
                <c:pt idx="7203" formatCode="General">
                  <c:v>-0.110424419617181</c:v>
                </c:pt>
                <c:pt idx="7204" formatCode="General">
                  <c:v>-9.8476242566097105E-2</c:v>
                </c:pt>
                <c:pt idx="7205" formatCode="General">
                  <c:v>-8.7474509705066095E-2</c:v>
                </c:pt>
                <c:pt idx="7206" formatCode="General">
                  <c:v>-7.7061646519513999E-2</c:v>
                </c:pt>
                <c:pt idx="7207" formatCode="General">
                  <c:v>-6.7293708284923995E-2</c:v>
                </c:pt>
                <c:pt idx="7208" formatCode="General">
                  <c:v>-5.85268888065184E-2</c:v>
                </c:pt>
                <c:pt idx="7209" formatCode="General">
                  <c:v>-5.0843416661465003E-2</c:v>
                </c:pt>
                <c:pt idx="7210" formatCode="General">
                  <c:v>-4.4146944674667198E-2</c:v>
                </c:pt>
                <c:pt idx="7211" formatCode="General">
                  <c:v>-3.8142706093402798E-2</c:v>
                </c:pt>
                <c:pt idx="7212" formatCode="General">
                  <c:v>-3.2653123140741099E-2</c:v>
                </c:pt>
                <c:pt idx="7213" formatCode="General">
                  <c:v>-2.7116757336065E-2</c:v>
                </c:pt>
                <c:pt idx="7214" formatCode="General">
                  <c:v>-2.0487076823245201E-2</c:v>
                </c:pt>
                <c:pt idx="7215" formatCode="General">
                  <c:v>-1.2817051396416999E-2</c:v>
                </c:pt>
                <c:pt idx="7216" formatCode="General">
                  <c:v>-4.7537891705834697E-3</c:v>
                </c:pt>
                <c:pt idx="7217" formatCode="General">
                  <c:v>3.4825116563932802E-3</c:v>
                </c:pt>
                <c:pt idx="7218" formatCode="General">
                  <c:v>1.1755219545869999E-2</c:v>
                </c:pt>
                <c:pt idx="7219" formatCode="General">
                  <c:v>2.0014160994469201E-2</c:v>
                </c:pt>
                <c:pt idx="7220" formatCode="General">
                  <c:v>2.81388823943646E-2</c:v>
                </c:pt>
                <c:pt idx="7221" formatCode="General">
                  <c:v>3.5692934996277001E-2</c:v>
                </c:pt>
                <c:pt idx="7222" formatCode="General">
                  <c:v>4.25837932450326E-2</c:v>
                </c:pt>
                <c:pt idx="7223" formatCode="General">
                  <c:v>4.9406174229689702E-2</c:v>
                </c:pt>
                <c:pt idx="7224" formatCode="General">
                  <c:v>5.5929584515550801E-2</c:v>
                </c:pt>
                <c:pt idx="7225" formatCode="General">
                  <c:v>6.1655782882526301E-2</c:v>
                </c:pt>
                <c:pt idx="7226" formatCode="General">
                  <c:v>6.6873615255921795E-2</c:v>
                </c:pt>
                <c:pt idx="7227" formatCode="General">
                  <c:v>7.1932492998119102E-2</c:v>
                </c:pt>
                <c:pt idx="7228" formatCode="General">
                  <c:v>7.7216688034894704E-2</c:v>
                </c:pt>
                <c:pt idx="7229" formatCode="General">
                  <c:v>8.3122473210289802E-2</c:v>
                </c:pt>
                <c:pt idx="7230" formatCode="General">
                  <c:v>8.9987483452712194E-2</c:v>
                </c:pt>
                <c:pt idx="7231" formatCode="General">
                  <c:v>9.8119329245259804E-2</c:v>
                </c:pt>
                <c:pt idx="7232" formatCode="General">
                  <c:v>0.10722049923299599</c:v>
                </c:pt>
                <c:pt idx="7233" formatCode="General">
                  <c:v>0.116878161582125</c:v>
                </c:pt>
                <c:pt idx="7234" formatCode="General">
                  <c:v>0.12679839156288</c:v>
                </c:pt>
                <c:pt idx="7235" formatCode="General">
                  <c:v>0.13635961803975599</c:v>
                </c:pt>
                <c:pt idx="7236" formatCode="General">
                  <c:v>0.14552554249361199</c:v>
                </c:pt>
                <c:pt idx="7237" formatCode="General">
                  <c:v>0.15462445526786101</c:v>
                </c:pt>
                <c:pt idx="7238" formatCode="General">
                  <c:v>0.16348295684866301</c:v>
                </c:pt>
                <c:pt idx="7239" formatCode="General">
                  <c:v>0.17184775157891499</c:v>
                </c:pt>
                <c:pt idx="7240" formatCode="General">
                  <c:v>0.179578189662498</c:v>
                </c:pt>
                <c:pt idx="7241" formatCode="General">
                  <c:v>0.18613273503348901</c:v>
                </c:pt>
                <c:pt idx="7242" formatCode="General">
                  <c:v>0.191338003261005</c:v>
                </c:pt>
                <c:pt idx="7243" formatCode="General">
                  <c:v>0.19586512459295999</c:v>
                </c:pt>
                <c:pt idx="7244" formatCode="General">
                  <c:v>0.19992888046259999</c:v>
                </c:pt>
                <c:pt idx="7245" formatCode="General">
                  <c:v>0.20293011957833901</c:v>
                </c:pt>
                <c:pt idx="7246" formatCode="General">
                  <c:v>0.20458677037117101</c:v>
                </c:pt>
                <c:pt idx="7247" formatCode="General">
                  <c:v>0.20585118372719699</c:v>
                </c:pt>
                <c:pt idx="7248" formatCode="General">
                  <c:v>0.20803988848470301</c:v>
                </c:pt>
                <c:pt idx="7249" formatCode="General">
                  <c:v>0.21122570828998599</c:v>
                </c:pt>
                <c:pt idx="7250" formatCode="General">
                  <c:v>0.21510479038240299</c:v>
                </c:pt>
                <c:pt idx="7251" formatCode="General">
                  <c:v>0.21986550540614999</c:v>
                </c:pt>
                <c:pt idx="7252" formatCode="General">
                  <c:v>0.225704273158157</c:v>
                </c:pt>
                <c:pt idx="7253" formatCode="General">
                  <c:v>0.232776315378733</c:v>
                </c:pt>
                <c:pt idx="7254" formatCode="General">
                  <c:v>0.24111178676476</c:v>
                </c:pt>
                <c:pt idx="7255" formatCode="General">
                  <c:v>0.25062473557675902</c:v>
                </c:pt>
                <c:pt idx="7256" formatCode="General">
                  <c:v>0.26144558753772101</c:v>
                </c:pt>
                <c:pt idx="7257" formatCode="General">
                  <c:v>0.27397596224244503</c:v>
                </c:pt>
                <c:pt idx="7258" formatCode="General">
                  <c:v>0.28781004174254698</c:v>
                </c:pt>
                <c:pt idx="7259" formatCode="General">
                  <c:v>0.30198014542555202</c:v>
                </c:pt>
                <c:pt idx="7260" formatCode="General">
                  <c:v>0.31565819044084498</c:v>
                </c:pt>
                <c:pt idx="7261" formatCode="General">
                  <c:v>0.32820678042519902</c:v>
                </c:pt>
                <c:pt idx="7262" formatCode="General">
                  <c:v>0.339216124145163</c:v>
                </c:pt>
                <c:pt idx="7263" formatCode="General">
                  <c:v>0.348378327720193</c:v>
                </c:pt>
                <c:pt idx="7264" formatCode="General">
                  <c:v>0.35591316603686901</c:v>
                </c:pt>
                <c:pt idx="7265" formatCode="General">
                  <c:v>0.36237899291492998</c:v>
                </c:pt>
                <c:pt idx="7266" formatCode="General">
                  <c:v>0.36798165064709998</c:v>
                </c:pt>
                <c:pt idx="7267" formatCode="General">
                  <c:v>0.37183970944056199</c:v>
                </c:pt>
                <c:pt idx="7268" formatCode="General">
                  <c:v>0.373111477262145</c:v>
                </c:pt>
                <c:pt idx="7269" formatCode="General">
                  <c:v>0.37209159938695702</c:v>
                </c:pt>
                <c:pt idx="7270" formatCode="General">
                  <c:v>0.36911287881342197</c:v>
                </c:pt>
                <c:pt idx="7271" formatCode="General">
                  <c:v>0.36424229129435798</c:v>
                </c:pt>
                <c:pt idx="7272" formatCode="General">
                  <c:v>0.35771573243657101</c:v>
                </c:pt>
                <c:pt idx="7273" formatCode="General">
                  <c:v>0.35007347972240299</c:v>
                </c:pt>
                <c:pt idx="7274" formatCode="General">
                  <c:v>0.341334185696546</c:v>
                </c:pt>
                <c:pt idx="7275" formatCode="General">
                  <c:v>0.33115823257339</c:v>
                </c:pt>
                <c:pt idx="7276" formatCode="General">
                  <c:v>0.32021222451756698</c:v>
                </c:pt>
                <c:pt idx="7277" formatCode="General">
                  <c:v>0.30970134580451197</c:v>
                </c:pt>
                <c:pt idx="7278" formatCode="General">
                  <c:v>0.30019719283505297</c:v>
                </c:pt>
                <c:pt idx="7279" formatCode="General">
                  <c:v>0.29180253171984999</c:v>
                </c:pt>
                <c:pt idx="7280" formatCode="General">
                  <c:v>0.284658410929085</c:v>
                </c:pt>
                <c:pt idx="7281" formatCode="General">
                  <c:v>0.27879302036324299</c:v>
                </c:pt>
                <c:pt idx="7282" formatCode="General">
                  <c:v>0.27389145704679002</c:v>
                </c:pt>
                <c:pt idx="7283" formatCode="General">
                  <c:v>0.26938590596665302</c:v>
                </c:pt>
                <c:pt idx="7284" formatCode="General">
                  <c:v>0.26531839233366999</c:v>
                </c:pt>
                <c:pt idx="7285" formatCode="General">
                  <c:v>0.26192421191869403</c:v>
                </c:pt>
                <c:pt idx="7286" formatCode="General">
                  <c:v>0.25903231440353702</c:v>
                </c:pt>
                <c:pt idx="7287" formatCode="General">
                  <c:v>0.25729260229330803</c:v>
                </c:pt>
                <c:pt idx="7288" formatCode="General">
                  <c:v>0.25789058095128697</c:v>
                </c:pt>
                <c:pt idx="7289" formatCode="General">
                  <c:v>0.26100450156282601</c:v>
                </c:pt>
                <c:pt idx="7290" formatCode="General">
                  <c:v>0.26622750144028201</c:v>
                </c:pt>
                <c:pt idx="7291" formatCode="General">
                  <c:v>0.273363387721757</c:v>
                </c:pt>
                <c:pt idx="7292" formatCode="General">
                  <c:v>0.282053012670134</c:v>
                </c:pt>
                <c:pt idx="7293" formatCode="General">
                  <c:v>0.29190263292555002</c:v>
                </c:pt>
                <c:pt idx="7294" formatCode="General">
                  <c:v>0.302590754547086</c:v>
                </c:pt>
                <c:pt idx="7295" formatCode="General">
                  <c:v>0.31356913730109898</c:v>
                </c:pt>
                <c:pt idx="7296" formatCode="General">
                  <c:v>0.32403059820559399</c:v>
                </c:pt>
                <c:pt idx="7297" formatCode="General">
                  <c:v>0.33359554930138002</c:v>
                </c:pt>
                <c:pt idx="7298" formatCode="General">
                  <c:v>0.34261469333373101</c:v>
                </c:pt>
                <c:pt idx="7299" formatCode="General">
                  <c:v>0.352017471342426</c:v>
                </c:pt>
                <c:pt idx="7300" formatCode="General">
                  <c:v>0.36146027535243802</c:v>
                </c:pt>
                <c:pt idx="7301" formatCode="General">
                  <c:v>0.36915097564259303</c:v>
                </c:pt>
                <c:pt idx="7302" formatCode="General">
                  <c:v>0.37395515768926302</c:v>
                </c:pt>
                <c:pt idx="7303" formatCode="General">
                  <c:v>0.37574008966776401</c:v>
                </c:pt>
                <c:pt idx="7304" formatCode="General">
                  <c:v>0.37494155913286797</c:v>
                </c:pt>
                <c:pt idx="7305" formatCode="General">
                  <c:v>0.37194974045145202</c:v>
                </c:pt>
                <c:pt idx="7306" formatCode="General">
                  <c:v>0.36745431516420202</c:v>
                </c:pt>
                <c:pt idx="7307" formatCode="General">
                  <c:v>0.36225745198765802</c:v>
                </c:pt>
                <c:pt idx="7308" formatCode="General">
                  <c:v>0.35701435997386499</c:v>
                </c:pt>
                <c:pt idx="7309" formatCode="General">
                  <c:v>0.35179025130915698</c:v>
                </c:pt>
                <c:pt idx="7310" formatCode="General">
                  <c:v>0.34640464238451402</c:v>
                </c:pt>
                <c:pt idx="7311" formatCode="General">
                  <c:v>0.34121624057127697</c:v>
                </c:pt>
                <c:pt idx="7312" formatCode="General">
                  <c:v>0.33660818561099498</c:v>
                </c:pt>
                <c:pt idx="7313" formatCode="General">
                  <c:v>0.33260219884570102</c:v>
                </c:pt>
                <c:pt idx="7314" formatCode="General">
                  <c:v>0.32888067838840501</c:v>
                </c:pt>
                <c:pt idx="7315" formatCode="General">
                  <c:v>0.32500853194731699</c:v>
                </c:pt>
                <c:pt idx="7316" formatCode="General">
                  <c:v>0.32105863892295</c:v>
                </c:pt>
                <c:pt idx="7317" formatCode="General">
                  <c:v>0.317503398124028</c:v>
                </c:pt>
                <c:pt idx="7318" formatCode="General">
                  <c:v>0.31470241525902698</c:v>
                </c:pt>
                <c:pt idx="7319" formatCode="General">
                  <c:v>0.31364280764199898</c:v>
                </c:pt>
                <c:pt idx="7320" formatCode="General">
                  <c:v>0.31851037808153798</c:v>
                </c:pt>
                <c:pt idx="7321" formatCode="General">
                  <c:v>0.32959920517831298</c:v>
                </c:pt>
                <c:pt idx="7322" formatCode="General">
                  <c:v>0.328904022595148</c:v>
                </c:pt>
                <c:pt idx="7323" formatCode="General">
                  <c:v>0.29568001710331199</c:v>
                </c:pt>
                <c:pt idx="7324" formatCode="General">
                  <c:v>0.24088804389569499</c:v>
                </c:pt>
                <c:pt idx="7325" formatCode="General">
                  <c:v>0.18901048126638101</c:v>
                </c:pt>
                <c:pt idx="7326" formatCode="General">
                  <c:v>0.157481220473528</c:v>
                </c:pt>
                <c:pt idx="7327" formatCode="General">
                  <c:v>0.144115753689007</c:v>
                </c:pt>
                <c:pt idx="7328" formatCode="General">
                  <c:v>0.12999087901868001</c:v>
                </c:pt>
                <c:pt idx="7329" formatCode="General">
                  <c:v>0.109637922920896</c:v>
                </c:pt>
                <c:pt idx="7330" formatCode="General">
                  <c:v>8.7554662427923799E-2</c:v>
                </c:pt>
                <c:pt idx="7331" formatCode="General">
                  <c:v>6.8684646755833106E-2</c:v>
                </c:pt>
                <c:pt idx="7332" formatCode="General">
                  <c:v>5.4849257825953103E-2</c:v>
                </c:pt>
                <c:pt idx="7333" formatCode="General">
                  <c:v>4.6278302812560297E-2</c:v>
                </c:pt>
                <c:pt idx="7334" formatCode="General">
                  <c:v>4.2905641316746602E-2</c:v>
                </c:pt>
                <c:pt idx="7335" formatCode="General">
                  <c:v>4.48650419849074E-2</c:v>
                </c:pt>
                <c:pt idx="7336" formatCode="General">
                  <c:v>5.13757582003736E-2</c:v>
                </c:pt>
                <c:pt idx="7337" formatCode="General">
                  <c:v>6.0780030635388997E-2</c:v>
                </c:pt>
                <c:pt idx="7338" formatCode="General">
                  <c:v>7.2171030401270694E-2</c:v>
                </c:pt>
                <c:pt idx="7339" formatCode="General">
                  <c:v>8.4646847721372195E-2</c:v>
                </c:pt>
                <c:pt idx="7340" formatCode="General">
                  <c:v>9.6927821325881403E-2</c:v>
                </c:pt>
                <c:pt idx="7341" formatCode="General">
                  <c:v>0.10789073892142501</c:v>
                </c:pt>
                <c:pt idx="7342" formatCode="General">
                  <c:v>0.11664753389808299</c:v>
                </c:pt>
                <c:pt idx="7343" formatCode="General">
                  <c:v>0.122860177541407</c:v>
                </c:pt>
                <c:pt idx="7344" formatCode="General">
                  <c:v>0.12651946599851399</c:v>
                </c:pt>
                <c:pt idx="7345" formatCode="General">
                  <c:v>0.127713743590848</c:v>
                </c:pt>
                <c:pt idx="7346" formatCode="General">
                  <c:v>0.12675001456499499</c:v>
                </c:pt>
                <c:pt idx="7347" formatCode="General">
                  <c:v>0.123929229148634</c:v>
                </c:pt>
                <c:pt idx="7348" formatCode="General">
                  <c:v>0.119388708607331</c:v>
                </c:pt>
                <c:pt idx="7349" formatCode="General">
                  <c:v>0.11300848619024299</c:v>
                </c:pt>
                <c:pt idx="7350" formatCode="General">
                  <c:v>0.104804483376627</c:v>
                </c:pt>
                <c:pt idx="7351" formatCode="General">
                  <c:v>9.5073982588111006E-2</c:v>
                </c:pt>
                <c:pt idx="7352" formatCode="General">
                  <c:v>8.4890452370726302E-2</c:v>
                </c:pt>
                <c:pt idx="7353" formatCode="General">
                  <c:v>7.5276001771282103E-2</c:v>
                </c:pt>
                <c:pt idx="7354" formatCode="General">
                  <c:v>6.6560756566909393E-2</c:v>
                </c:pt>
                <c:pt idx="7355" formatCode="General">
                  <c:v>5.9565372219787298E-2</c:v>
                </c:pt>
                <c:pt idx="7356" formatCode="General">
                  <c:v>5.4726881951616901E-2</c:v>
                </c:pt>
                <c:pt idx="7357" formatCode="General">
                  <c:v>5.2059231676713898E-2</c:v>
                </c:pt>
                <c:pt idx="7358" formatCode="General">
                  <c:v>5.2250867577164802E-2</c:v>
                </c:pt>
                <c:pt idx="7359" formatCode="General">
                  <c:v>5.5670845559195103E-2</c:v>
                </c:pt>
                <c:pt idx="7360" formatCode="General">
                  <c:v>6.2123028951873702E-2</c:v>
                </c:pt>
                <c:pt idx="7361" formatCode="General">
                  <c:v>7.0700266350561397E-2</c:v>
                </c:pt>
                <c:pt idx="7362" formatCode="General">
                  <c:v>8.0345313697696097E-2</c:v>
                </c:pt>
                <c:pt idx="7363" formatCode="General">
                  <c:v>9.0913787940500701E-2</c:v>
                </c:pt>
                <c:pt idx="7364" formatCode="General">
                  <c:v>0.102026365667029</c:v>
                </c:pt>
                <c:pt idx="7365" formatCode="General">
                  <c:v>0.112502938335295</c:v>
                </c:pt>
                <c:pt idx="7366" formatCode="General">
                  <c:v>0.121213869270824</c:v>
                </c:pt>
                <c:pt idx="7367" formatCode="General">
                  <c:v>0.12764254435494801</c:v>
                </c:pt>
                <c:pt idx="7368" formatCode="General">
                  <c:v>0.132264885589639</c:v>
                </c:pt>
                <c:pt idx="7369" formatCode="General">
                  <c:v>0.13552706761276101</c:v>
                </c:pt>
                <c:pt idx="7370" formatCode="General">
                  <c:v>0.137045715933136</c:v>
                </c:pt>
                <c:pt idx="7371" formatCode="General">
                  <c:v>0.13643235225651801</c:v>
                </c:pt>
                <c:pt idx="7372" formatCode="General">
                  <c:v>0.13318731045531601</c:v>
                </c:pt>
                <c:pt idx="7373" formatCode="General">
                  <c:v>0.127059807585337</c:v>
                </c:pt>
                <c:pt idx="7374" formatCode="General">
                  <c:v>0.11820957559028</c:v>
                </c:pt>
                <c:pt idx="7375" formatCode="General">
                  <c:v>0.107348261423757</c:v>
                </c:pt>
                <c:pt idx="7376" formatCode="General">
                  <c:v>9.5774518738556205E-2</c:v>
                </c:pt>
                <c:pt idx="7377" formatCode="General">
                  <c:v>8.3684167866727305E-2</c:v>
                </c:pt>
                <c:pt idx="7378" formatCode="General">
                  <c:v>7.0155374678369894E-2</c:v>
                </c:pt>
                <c:pt idx="7379" formatCode="General">
                  <c:v>5.5326221062938198E-2</c:v>
                </c:pt>
                <c:pt idx="7380" formatCode="General">
                  <c:v>4.0134821631021299E-2</c:v>
                </c:pt>
                <c:pt idx="7381" formatCode="General">
                  <c:v>2.5425300225953702E-2</c:v>
                </c:pt>
                <c:pt idx="7382" formatCode="General">
                  <c:v>1.18948050832771E-2</c:v>
                </c:pt>
                <c:pt idx="7383" formatCode="General">
                  <c:v>-4.8697650850239999E-4</c:v>
                </c:pt>
                <c:pt idx="7384" formatCode="General">
                  <c:v>-1.29440252487038E-2</c:v>
                </c:pt>
                <c:pt idx="7385" formatCode="General">
                  <c:v>-2.5755173089610402E-2</c:v>
                </c:pt>
                <c:pt idx="7386" formatCode="General">
                  <c:v>-3.7606855317225199E-2</c:v>
                </c:pt>
                <c:pt idx="7387" formatCode="General">
                  <c:v>-4.7877301480382703E-2</c:v>
                </c:pt>
                <c:pt idx="7388" formatCode="General">
                  <c:v>-5.6706424740082299E-2</c:v>
                </c:pt>
                <c:pt idx="7389" formatCode="General">
                  <c:v>-6.4282668255380301E-2</c:v>
                </c:pt>
                <c:pt idx="7390" formatCode="General">
                  <c:v>-7.0588525641026703E-2</c:v>
                </c:pt>
                <c:pt idx="7391" formatCode="General">
                  <c:v>-7.53727009856896E-2</c:v>
                </c:pt>
                <c:pt idx="7392" formatCode="General">
                  <c:v>-7.8162968986617301E-2</c:v>
                </c:pt>
                <c:pt idx="7393" formatCode="General">
                  <c:v>-7.8873164923950898E-2</c:v>
                </c:pt>
                <c:pt idx="7394" formatCode="General">
                  <c:v>-7.78505757429723E-2</c:v>
                </c:pt>
                <c:pt idx="7395" formatCode="General">
                  <c:v>-7.5393480462251999E-2</c:v>
                </c:pt>
                <c:pt idx="7396" formatCode="General">
                  <c:v>-7.1729674145002795E-2</c:v>
                </c:pt>
                <c:pt idx="7397" formatCode="General">
                  <c:v>-6.7243834360825996E-2</c:v>
                </c:pt>
                <c:pt idx="7398" formatCode="General">
                  <c:v>-6.24915869584508E-2</c:v>
                </c:pt>
                <c:pt idx="7399" formatCode="General">
                  <c:v>-5.7850868482608703E-2</c:v>
                </c:pt>
                <c:pt idx="7400" formatCode="General">
                  <c:v>-5.3699013932334998E-2</c:v>
                </c:pt>
                <c:pt idx="7401" formatCode="General">
                  <c:v>-4.9930155882419898E-2</c:v>
                </c:pt>
                <c:pt idx="7402" formatCode="General">
                  <c:v>-4.66329987655957E-2</c:v>
                </c:pt>
                <c:pt idx="7403" formatCode="General">
                  <c:v>-4.4144072530245701E-2</c:v>
                </c:pt>
                <c:pt idx="7404" formatCode="General">
                  <c:v>-4.2436558198245398E-2</c:v>
                </c:pt>
                <c:pt idx="7405" formatCode="General">
                  <c:v>-4.1547149791799701E-2</c:v>
                </c:pt>
                <c:pt idx="7406" formatCode="General">
                  <c:v>-4.1606850787746598E-2</c:v>
                </c:pt>
                <c:pt idx="7407" formatCode="General">
                  <c:v>-4.2914498534048502E-2</c:v>
                </c:pt>
                <c:pt idx="7408" formatCode="General">
                  <c:v>-4.5480116118858403E-2</c:v>
                </c:pt>
                <c:pt idx="7409" formatCode="General">
                  <c:v>-4.9199211406094803E-2</c:v>
                </c:pt>
                <c:pt idx="7410" formatCode="General">
                  <c:v>-5.3901218446762503E-2</c:v>
                </c:pt>
                <c:pt idx="7411" formatCode="General">
                  <c:v>-5.9703410624348897E-2</c:v>
                </c:pt>
                <c:pt idx="7412" formatCode="General">
                  <c:v>-6.64753904485684E-2</c:v>
                </c:pt>
                <c:pt idx="7413" formatCode="General">
                  <c:v>-7.3728638207237102E-2</c:v>
                </c:pt>
                <c:pt idx="7414" formatCode="General">
                  <c:v>-8.1270606490123604E-2</c:v>
                </c:pt>
                <c:pt idx="7415" formatCode="General">
                  <c:v>-8.89161607829171E-2</c:v>
                </c:pt>
                <c:pt idx="7416" formatCode="General">
                  <c:v>-9.68387828579165E-2</c:v>
                </c:pt>
                <c:pt idx="7417" formatCode="General">
                  <c:v>-0.10502168119376</c:v>
                </c:pt>
                <c:pt idx="7418" formatCode="General">
                  <c:v>-0.113560291125989</c:v>
                </c:pt>
                <c:pt idx="7419" formatCode="General">
                  <c:v>-0.12289794785500401</c:v>
                </c:pt>
                <c:pt idx="7420" formatCode="General">
                  <c:v>-0.133240534369265</c:v>
                </c:pt>
                <c:pt idx="7421" formatCode="General">
                  <c:v>-0.144328804635657</c:v>
                </c:pt>
                <c:pt idx="7422" formatCode="General">
                  <c:v>-0.155682498945409</c:v>
                </c:pt>
                <c:pt idx="7423" formatCode="General">
                  <c:v>-0.16685262547576801</c:v>
                </c:pt>
                <c:pt idx="7424" formatCode="General">
                  <c:v>-0.17733425454018001</c:v>
                </c:pt>
                <c:pt idx="7425" formatCode="General">
                  <c:v>-0.18635675384584799</c:v>
                </c:pt>
                <c:pt idx="7426" formatCode="General">
                  <c:v>-0.19315892054422301</c:v>
                </c:pt>
                <c:pt idx="7427" formatCode="General">
                  <c:v>-0.197632441412428</c:v>
                </c:pt>
                <c:pt idx="7428" formatCode="General">
                  <c:v>-0.19976300260052701</c:v>
                </c:pt>
                <c:pt idx="7429" formatCode="General">
                  <c:v>-0.19950013673549599</c:v>
                </c:pt>
                <c:pt idx="7430" formatCode="General">
                  <c:v>-0.19710973474886201</c:v>
                </c:pt>
                <c:pt idx="7431" formatCode="General">
                  <c:v>-0.19313195789790399</c:v>
                </c:pt>
                <c:pt idx="7432" formatCode="General">
                  <c:v>-0.187820137714138</c:v>
                </c:pt>
                <c:pt idx="7433" formatCode="General">
                  <c:v>-0.180964488506552</c:v>
                </c:pt>
                <c:pt idx="7434" formatCode="General">
                  <c:v>-0.172838538897715</c:v>
                </c:pt>
                <c:pt idx="7435" formatCode="General">
                  <c:v>-0.164163437501674</c:v>
                </c:pt>
                <c:pt idx="7436" formatCode="General">
                  <c:v>-0.15526818170812801</c:v>
                </c:pt>
                <c:pt idx="7437" formatCode="General">
                  <c:v>-0.146790860634541</c:v>
                </c:pt>
                <c:pt idx="7438" formatCode="General">
                  <c:v>-0.13941528304954501</c:v>
                </c:pt>
                <c:pt idx="7439" formatCode="General">
                  <c:v>-0.133450056196737</c:v>
                </c:pt>
                <c:pt idx="7440" formatCode="General">
                  <c:v>-0.12933214159060499</c:v>
                </c:pt>
                <c:pt idx="7441" formatCode="General">
                  <c:v>-0.12730304717135399</c:v>
                </c:pt>
                <c:pt idx="7442" formatCode="General">
                  <c:v>-0.12727201195826601</c:v>
                </c:pt>
                <c:pt idx="7443" formatCode="General">
                  <c:v>-0.12868524766931</c:v>
                </c:pt>
                <c:pt idx="7444" formatCode="General">
                  <c:v>-0.131154173722452</c:v>
                </c:pt>
                <c:pt idx="7445" formatCode="General">
                  <c:v>-0.13449331721864799</c:v>
                </c:pt>
                <c:pt idx="7446" formatCode="General">
                  <c:v>-0.13818680989373</c:v>
                </c:pt>
                <c:pt idx="7447" formatCode="General">
                  <c:v>-0.14167524032638501</c:v>
                </c:pt>
                <c:pt idx="7448" formatCode="General">
                  <c:v>-0.144308372556191</c:v>
                </c:pt>
                <c:pt idx="7449" formatCode="General">
                  <c:v>-0.14516680108893101</c:v>
                </c:pt>
                <c:pt idx="7450" formatCode="General">
                  <c:v>-0.14477508606653799</c:v>
                </c:pt>
                <c:pt idx="7451" formatCode="General">
                  <c:v>-0.14486961270353099</c:v>
                </c:pt>
                <c:pt idx="7452" formatCode="General">
                  <c:v>-0.14633677288652899</c:v>
                </c:pt>
                <c:pt idx="7453" formatCode="General">
                  <c:v>-0.149407580309358</c:v>
                </c:pt>
                <c:pt idx="7454" formatCode="General">
                  <c:v>-0.154099459071081</c:v>
                </c:pt>
                <c:pt idx="7455" formatCode="General">
                  <c:v>-0.160328749298705</c:v>
                </c:pt>
                <c:pt idx="7456" formatCode="General">
                  <c:v>-0.16765711885968199</c:v>
                </c:pt>
                <c:pt idx="7457" formatCode="General">
                  <c:v>-0.175290625122243</c:v>
                </c:pt>
                <c:pt idx="7458" formatCode="General">
                  <c:v>-0.182541383446892</c:v>
                </c:pt>
                <c:pt idx="7459" formatCode="General">
                  <c:v>-0.18921408500317299</c:v>
                </c:pt>
                <c:pt idx="7460" formatCode="General">
                  <c:v>-0.19554563129532501</c:v>
                </c:pt>
                <c:pt idx="7461" formatCode="General">
                  <c:v>-0.20164608531130601</c:v>
                </c:pt>
                <c:pt idx="7462" formatCode="General">
                  <c:v>-0.20674132829960101</c:v>
                </c:pt>
                <c:pt idx="7463" formatCode="General">
                  <c:v>-0.20915195558383301</c:v>
                </c:pt>
                <c:pt idx="7464" formatCode="General">
                  <c:v>-0.20803184961551399</c:v>
                </c:pt>
                <c:pt idx="7465" formatCode="General">
                  <c:v>-0.20396177521061601</c:v>
                </c:pt>
                <c:pt idx="7466" formatCode="General">
                  <c:v>-0.198340228326847</c:v>
                </c:pt>
                <c:pt idx="7467" formatCode="General">
                  <c:v>-0.19321053878330799</c:v>
                </c:pt>
                <c:pt idx="7468" formatCode="General">
                  <c:v>-0.190272585041906</c:v>
                </c:pt>
                <c:pt idx="7469" formatCode="General">
                  <c:v>-0.18970134754437001</c:v>
                </c:pt>
                <c:pt idx="7470" formatCode="General">
                  <c:v>-0.19043696569599999</c:v>
                </c:pt>
                <c:pt idx="7471" formatCode="General">
                  <c:v>-0.19123320003402799</c:v>
                </c:pt>
                <c:pt idx="7472" formatCode="General">
                  <c:v>-0.19105360296526899</c:v>
                </c:pt>
                <c:pt idx="7473" formatCode="General">
                  <c:v>-0.189013384082965</c:v>
                </c:pt>
                <c:pt idx="7474" formatCode="General">
                  <c:v>-0.18493199571550301</c:v>
                </c:pt>
                <c:pt idx="7475" formatCode="General">
                  <c:v>-0.17887477454060599</c:v>
                </c:pt>
                <c:pt idx="7476" formatCode="General">
                  <c:v>-0.17003087529028599</c:v>
                </c:pt>
                <c:pt idx="7477" formatCode="General">
                  <c:v>-0.15798556669382699</c:v>
                </c:pt>
                <c:pt idx="7478" formatCode="General">
                  <c:v>-0.14377007725194499</c:v>
                </c:pt>
                <c:pt idx="7479" formatCode="General">
                  <c:v>-0.12922736940124999</c:v>
                </c:pt>
                <c:pt idx="7480" formatCode="General">
                  <c:v>-0.11581966934651999</c:v>
                </c:pt>
                <c:pt idx="7481" formatCode="General">
                  <c:v>-0.103678494257606</c:v>
                </c:pt>
                <c:pt idx="7482" formatCode="General">
                  <c:v>-9.2247122514664506E-2</c:v>
                </c:pt>
                <c:pt idx="7483" formatCode="General">
                  <c:v>-8.2165843247186204E-2</c:v>
                </c:pt>
                <c:pt idx="7484" formatCode="General">
                  <c:v>-7.4611572192947201E-2</c:v>
                </c:pt>
                <c:pt idx="7485" formatCode="General">
                  <c:v>-6.9802819375869393E-2</c:v>
                </c:pt>
                <c:pt idx="7486" formatCode="General">
                  <c:v>-6.7104512885733006E-2</c:v>
                </c:pt>
                <c:pt idx="7487" formatCode="General">
                  <c:v>-6.5784344673535805E-2</c:v>
                </c:pt>
                <c:pt idx="7488" formatCode="General">
                  <c:v>-6.5814004666630704E-2</c:v>
                </c:pt>
                <c:pt idx="7489" formatCode="General">
                  <c:v>-6.7046672209593303E-2</c:v>
                </c:pt>
                <c:pt idx="7490" formatCode="General">
                  <c:v>-6.8573361862818594E-2</c:v>
                </c:pt>
                <c:pt idx="7491" formatCode="General">
                  <c:v>-6.9689676102595396E-2</c:v>
                </c:pt>
                <c:pt idx="7492" formatCode="General">
                  <c:v>-6.9892888073318796E-2</c:v>
                </c:pt>
                <c:pt idx="7493" formatCode="General">
                  <c:v>-6.8419142018808304E-2</c:v>
                </c:pt>
                <c:pt idx="7494" formatCode="General">
                  <c:v>-6.4595040911457194E-2</c:v>
                </c:pt>
                <c:pt idx="7495" formatCode="General">
                  <c:v>-5.81759868413987E-2</c:v>
                </c:pt>
                <c:pt idx="7496" formatCode="General">
                  <c:v>-4.9419675845163498E-2</c:v>
                </c:pt>
                <c:pt idx="7497" formatCode="General">
                  <c:v>-3.8930405729708503E-2</c:v>
                </c:pt>
                <c:pt idx="7498" formatCode="General">
                  <c:v>-2.7413568005815001E-2</c:v>
                </c:pt>
                <c:pt idx="7499" formatCode="General">
                  <c:v>-1.5684276505062801E-2</c:v>
                </c:pt>
                <c:pt idx="7500" formatCode="General">
                  <c:v>-4.4466584686140799E-3</c:v>
                </c:pt>
                <c:pt idx="7501" formatCode="General">
                  <c:v>7.27622379078723E-3</c:v>
                </c:pt>
                <c:pt idx="7502" formatCode="General">
                  <c:v>2.1062869849951701E-2</c:v>
                </c:pt>
                <c:pt idx="7503" formatCode="General">
                  <c:v>3.5859521172819903E-2</c:v>
                </c:pt>
                <c:pt idx="7504" formatCode="General">
                  <c:v>4.9443313331604698E-2</c:v>
                </c:pt>
                <c:pt idx="7505" formatCode="General">
                  <c:v>6.0740247773168603E-2</c:v>
                </c:pt>
                <c:pt idx="7506" formatCode="General">
                  <c:v>6.9318723579545202E-2</c:v>
                </c:pt>
                <c:pt idx="7507" formatCode="General">
                  <c:v>7.5271893385799094E-2</c:v>
                </c:pt>
                <c:pt idx="7508" formatCode="General">
                  <c:v>7.91543158116262E-2</c:v>
                </c:pt>
                <c:pt idx="7509" formatCode="General">
                  <c:v>8.1280255577575802E-2</c:v>
                </c:pt>
                <c:pt idx="7510" formatCode="General">
                  <c:v>8.14936919410576E-2</c:v>
                </c:pt>
                <c:pt idx="7511" formatCode="General">
                  <c:v>8.0252198700168198E-2</c:v>
                </c:pt>
                <c:pt idx="7512" formatCode="General">
                  <c:v>7.8835778557251102E-2</c:v>
                </c:pt>
                <c:pt idx="7513" formatCode="General">
                  <c:v>7.79408682247376E-2</c:v>
                </c:pt>
                <c:pt idx="7514" formatCode="General">
                  <c:v>7.77476633714939E-2</c:v>
                </c:pt>
                <c:pt idx="7515" formatCode="General">
                  <c:v>7.8558939952299206E-2</c:v>
                </c:pt>
                <c:pt idx="7516" formatCode="General">
                  <c:v>8.0420232098118702E-2</c:v>
                </c:pt>
                <c:pt idx="7517" formatCode="General">
                  <c:v>8.3247211602848301E-2</c:v>
                </c:pt>
                <c:pt idx="7518" formatCode="General">
                  <c:v>8.6960888319146903E-2</c:v>
                </c:pt>
                <c:pt idx="7519" formatCode="General">
                  <c:v>9.1413272464194895E-2</c:v>
                </c:pt>
                <c:pt idx="7520" formatCode="General">
                  <c:v>9.6723818191383995E-2</c:v>
                </c:pt>
                <c:pt idx="7521" formatCode="General">
                  <c:v>0.10348013206991299</c:v>
                </c:pt>
                <c:pt idx="7522" formatCode="General">
                  <c:v>0.111952674883323</c:v>
                </c:pt>
                <c:pt idx="7523" formatCode="General">
                  <c:v>0.12145757476341</c:v>
                </c:pt>
                <c:pt idx="7524" formatCode="General">
                  <c:v>0.13121714078611901</c:v>
                </c:pt>
                <c:pt idx="7525" formatCode="General">
                  <c:v>0.14090813435848301</c:v>
                </c:pt>
                <c:pt idx="7526" formatCode="General">
                  <c:v>0.150290624052933</c:v>
                </c:pt>
                <c:pt idx="7527" formatCode="General">
                  <c:v>0.159035628306502</c:v>
                </c:pt>
                <c:pt idx="7528" formatCode="General">
                  <c:v>0.16696389824363</c:v>
                </c:pt>
                <c:pt idx="7529" formatCode="General">
                  <c:v>0.17415379864445699</c:v>
                </c:pt>
                <c:pt idx="7530" formatCode="General">
                  <c:v>0.18072220875008099</c:v>
                </c:pt>
                <c:pt idx="7531" formatCode="General">
                  <c:v>0.187165113997111</c:v>
                </c:pt>
                <c:pt idx="7532" formatCode="General">
                  <c:v>0.193927778885681</c:v>
                </c:pt>
                <c:pt idx="7533" formatCode="General">
                  <c:v>0.20079220240394699</c:v>
                </c:pt>
                <c:pt idx="7534" formatCode="General">
                  <c:v>0.207475138347782</c:v>
                </c:pt>
                <c:pt idx="7535" formatCode="General">
                  <c:v>0.21372359253717299</c:v>
                </c:pt>
                <c:pt idx="7536" formatCode="General">
                  <c:v>0.21952470566217999</c:v>
                </c:pt>
                <c:pt idx="7537" formatCode="General">
                  <c:v>0.22494670198668701</c:v>
                </c:pt>
                <c:pt idx="7538" formatCode="General">
                  <c:v>0.22957675989155901</c:v>
                </c:pt>
                <c:pt idx="7539" formatCode="General">
                  <c:v>0.23271385102848799</c:v>
                </c:pt>
                <c:pt idx="7540" formatCode="General">
                  <c:v>0.23369508971797601</c:v>
                </c:pt>
                <c:pt idx="7541" formatCode="General">
                  <c:v>0.232670285981668</c:v>
                </c:pt>
                <c:pt idx="7542" formatCode="General">
                  <c:v>0.23062368083610699</c:v>
                </c:pt>
                <c:pt idx="7543" formatCode="General">
                  <c:v>0.22831490244007499</c:v>
                </c:pt>
                <c:pt idx="7544" formatCode="General">
                  <c:v>0.22598991732597401</c:v>
                </c:pt>
                <c:pt idx="7545" formatCode="General">
                  <c:v>0.22355386049231901</c:v>
                </c:pt>
                <c:pt idx="7546" formatCode="General">
                  <c:v>0.22091651748958799</c:v>
                </c:pt>
                <c:pt idx="7547" formatCode="General">
                  <c:v>0.21835835706045401</c:v>
                </c:pt>
                <c:pt idx="7548" formatCode="General">
                  <c:v>0.21628269474259901</c:v>
                </c:pt>
                <c:pt idx="7549" formatCode="General">
                  <c:v>0.214694754836109</c:v>
                </c:pt>
                <c:pt idx="7550" formatCode="General">
                  <c:v>0.21363140134491301</c:v>
                </c:pt>
                <c:pt idx="7551" formatCode="General">
                  <c:v>0.213330624517618</c:v>
                </c:pt>
                <c:pt idx="7552" formatCode="General">
                  <c:v>0.21374439475020399</c:v>
                </c:pt>
                <c:pt idx="7553" formatCode="General">
                  <c:v>0.214906596298853</c:v>
                </c:pt>
                <c:pt idx="7554" formatCode="General">
                  <c:v>0.216767787046627</c:v>
                </c:pt>
                <c:pt idx="7555" formatCode="General">
                  <c:v>0.21897763670180501</c:v>
                </c:pt>
                <c:pt idx="7556" formatCode="General">
                  <c:v>0.221135648913589</c:v>
                </c:pt>
                <c:pt idx="7557" formatCode="General">
                  <c:v>0.22303601840075499</c:v>
                </c:pt>
                <c:pt idx="7558" formatCode="General">
                  <c:v>0.224644800404946</c:v>
                </c:pt>
                <c:pt idx="7559" formatCode="General">
                  <c:v>0.22572533329321501</c:v>
                </c:pt>
                <c:pt idx="7560" formatCode="General">
                  <c:v>0.22605266546525099</c:v>
                </c:pt>
                <c:pt idx="7561" formatCode="General">
                  <c:v>0.22557242367927199</c:v>
                </c:pt>
                <c:pt idx="7562" formatCode="General">
                  <c:v>0.22391229427325199</c:v>
                </c:pt>
                <c:pt idx="7563" formatCode="General">
                  <c:v>0.22054720005480999</c:v>
                </c:pt>
                <c:pt idx="7564" formatCode="General">
                  <c:v>0.21541257492897001</c:v>
                </c:pt>
                <c:pt idx="7565" formatCode="General">
                  <c:v>0.20878712304123501</c:v>
                </c:pt>
                <c:pt idx="7566" formatCode="General">
                  <c:v>0.20107193117170499</c:v>
                </c:pt>
                <c:pt idx="7567" formatCode="General">
                  <c:v>0.19283962180731701</c:v>
                </c:pt>
                <c:pt idx="7568" formatCode="General">
                  <c:v>0.184782090740546</c:v>
                </c:pt>
                <c:pt idx="7569" formatCode="General">
                  <c:v>0.17766389732553201</c:v>
                </c:pt>
                <c:pt idx="7570" formatCode="General">
                  <c:v>0.17189760775267199</c:v>
                </c:pt>
                <c:pt idx="7571" formatCode="General">
                  <c:v>0.16715335039441201</c:v>
                </c:pt>
                <c:pt idx="7572" formatCode="General">
                  <c:v>0.16315363489859</c:v>
                </c:pt>
                <c:pt idx="7573" formatCode="General">
                  <c:v>0.16031751108856501</c:v>
                </c:pt>
                <c:pt idx="7574" formatCode="General">
                  <c:v>0.15909964937964299</c:v>
                </c:pt>
                <c:pt idx="7575" formatCode="General">
                  <c:v>0.15921486120346401</c:v>
                </c:pt>
                <c:pt idx="7576" formatCode="General">
                  <c:v>0.16003237920266</c:v>
                </c:pt>
                <c:pt idx="7577" formatCode="General">
                  <c:v>0.161252555674294</c:v>
                </c:pt>
                <c:pt idx="7578" formatCode="General">
                  <c:v>0.16295764378233199</c:v>
                </c:pt>
                <c:pt idx="7579" formatCode="General">
                  <c:v>0.16559321243585801</c:v>
                </c:pt>
                <c:pt idx="7580" formatCode="General">
                  <c:v>0.16949445925215201</c:v>
                </c:pt>
                <c:pt idx="7581" formatCode="General">
                  <c:v>0.174368802284281</c:v>
                </c:pt>
                <c:pt idx="7582" formatCode="General">
                  <c:v>0.17983682750840799</c:v>
                </c:pt>
                <c:pt idx="7583" formatCode="General">
                  <c:v>0.185536590679832</c:v>
                </c:pt>
                <c:pt idx="7584" formatCode="General">
                  <c:v>0.191075224634011</c:v>
                </c:pt>
                <c:pt idx="7585" formatCode="General">
                  <c:v>0.19616532314117899</c:v>
                </c:pt>
                <c:pt idx="7586" formatCode="General">
                  <c:v>0.20038370107341599</c:v>
                </c:pt>
                <c:pt idx="7587" formatCode="General">
                  <c:v>0.20333334247762799</c:v>
                </c:pt>
                <c:pt idx="7588" formatCode="General">
                  <c:v>0.204941233264128</c:v>
                </c:pt>
                <c:pt idx="7589" formatCode="General">
                  <c:v>0.20545365053104001</c:v>
                </c:pt>
                <c:pt idx="7590" formatCode="General">
                  <c:v>0.20490756845133801</c:v>
                </c:pt>
                <c:pt idx="7591" formatCode="General">
                  <c:v>0.20319356851877901</c:v>
                </c:pt>
                <c:pt idx="7592" formatCode="General">
                  <c:v>0.20018659402007299</c:v>
                </c:pt>
                <c:pt idx="7593" formatCode="General">
                  <c:v>0.195839091573836</c:v>
                </c:pt>
                <c:pt idx="7594" formatCode="General">
                  <c:v>0.19040296044687099</c:v>
                </c:pt>
                <c:pt idx="7595" formatCode="General">
                  <c:v>0.18411495253906801</c:v>
                </c:pt>
                <c:pt idx="7596" formatCode="General">
                  <c:v>0.17711556616371699</c:v>
                </c:pt>
                <c:pt idx="7597" formatCode="General">
                  <c:v>0.16954229655929201</c:v>
                </c:pt>
                <c:pt idx="7598" formatCode="General">
                  <c:v>0.161813560598741</c:v>
                </c:pt>
                <c:pt idx="7599" formatCode="General">
                  <c:v>0.15439857538873</c:v>
                </c:pt>
                <c:pt idx="7600" formatCode="General">
                  <c:v>0.14722336561819499</c:v>
                </c:pt>
                <c:pt idx="7601" formatCode="General">
                  <c:v>0.14035306844707901</c:v>
                </c:pt>
                <c:pt idx="7602" formatCode="General">
                  <c:v>0.134296143778704</c:v>
                </c:pt>
                <c:pt idx="7603" formatCode="General">
                  <c:v>0.12924605850161699</c:v>
                </c:pt>
                <c:pt idx="7604" formatCode="General">
                  <c:v>0.125044183441161</c:v>
                </c:pt>
                <c:pt idx="7605" formatCode="General">
                  <c:v>0.121438626893663</c:v>
                </c:pt>
                <c:pt idx="7606" formatCode="General">
                  <c:v>0.11804886415367501</c:v>
                </c:pt>
                <c:pt idx="7607" formatCode="General">
                  <c:v>0.114054654807968</c:v>
                </c:pt>
                <c:pt idx="7608" formatCode="General">
                  <c:v>0.10872519822096401</c:v>
                </c:pt>
                <c:pt idx="7609" formatCode="General">
                  <c:v>0.102514020496523</c:v>
                </c:pt>
                <c:pt idx="7610" formatCode="General">
                  <c:v>9.6014535776936402E-2</c:v>
                </c:pt>
                <c:pt idx="7611" formatCode="General">
                  <c:v>8.8865801802988295E-2</c:v>
                </c:pt>
                <c:pt idx="7612" formatCode="General">
                  <c:v>8.04483340126564E-2</c:v>
                </c:pt>
                <c:pt idx="7613" formatCode="General">
                  <c:v>7.0635810409709607E-2</c:v>
                </c:pt>
                <c:pt idx="7614" formatCode="General">
                  <c:v>5.9655533803083298E-2</c:v>
                </c:pt>
                <c:pt idx="7615" formatCode="General">
                  <c:v>4.7635923136174603E-2</c:v>
                </c:pt>
                <c:pt idx="7616" formatCode="General">
                  <c:v>3.52838720269655E-2</c:v>
                </c:pt>
                <c:pt idx="7617" formatCode="General">
                  <c:v>2.3860177435305802E-2</c:v>
                </c:pt>
                <c:pt idx="7618" formatCode="General">
                  <c:v>1.37881277299737E-2</c:v>
                </c:pt>
                <c:pt idx="7619" formatCode="General">
                  <c:v>4.7675506457000704E-3</c:v>
                </c:pt>
                <c:pt idx="7620" formatCode="General">
                  <c:v>-3.4281737763969E-3</c:v>
                </c:pt>
                <c:pt idx="7621" formatCode="General">
                  <c:v>-1.09960185222844E-2</c:v>
                </c:pt>
                <c:pt idx="7622" formatCode="General">
                  <c:v>-1.8125373419418101E-2</c:v>
                </c:pt>
                <c:pt idx="7623" formatCode="General">
                  <c:v>-2.5019535390277001E-2</c:v>
                </c:pt>
                <c:pt idx="7624" formatCode="General">
                  <c:v>-3.212809530895E-2</c:v>
                </c:pt>
                <c:pt idx="7625" formatCode="General">
                  <c:v>-3.9714123990100603E-2</c:v>
                </c:pt>
                <c:pt idx="7626" formatCode="General">
                  <c:v>-4.7163780482739302E-2</c:v>
                </c:pt>
                <c:pt idx="7627" formatCode="General">
                  <c:v>-5.4078069049768002E-2</c:v>
                </c:pt>
                <c:pt idx="7628" formatCode="General">
                  <c:v>-6.0441718266233797E-2</c:v>
                </c:pt>
                <c:pt idx="7629" formatCode="General">
                  <c:v>-6.5973670565729406E-2</c:v>
                </c:pt>
                <c:pt idx="7630" formatCode="General">
                  <c:v>-7.0508571127163897E-2</c:v>
                </c:pt>
                <c:pt idx="7631" formatCode="General">
                  <c:v>-7.4058916131545804E-2</c:v>
                </c:pt>
                <c:pt idx="7632" formatCode="General">
                  <c:v>-7.6664497705575693E-2</c:v>
                </c:pt>
                <c:pt idx="7633" formatCode="General">
                  <c:v>-7.8293441944105299E-2</c:v>
                </c:pt>
                <c:pt idx="7634" formatCode="General">
                  <c:v>-7.8596210370108194E-2</c:v>
                </c:pt>
                <c:pt idx="7635" formatCode="General">
                  <c:v>-7.7323408709285502E-2</c:v>
                </c:pt>
                <c:pt idx="7636" formatCode="General">
                  <c:v>-7.5096115551299705E-2</c:v>
                </c:pt>
                <c:pt idx="7637" formatCode="General">
                  <c:v>-7.2585703456752998E-2</c:v>
                </c:pt>
                <c:pt idx="7638" formatCode="General">
                  <c:v>-7.0053245400619496E-2</c:v>
                </c:pt>
                <c:pt idx="7639" formatCode="General">
                  <c:v>-6.7688177484266698E-2</c:v>
                </c:pt>
                <c:pt idx="7640" formatCode="General">
                  <c:v>-6.5845844884258306E-2</c:v>
                </c:pt>
                <c:pt idx="7641" formatCode="General">
                  <c:v>-6.5016556147079907E-2</c:v>
                </c:pt>
                <c:pt idx="7642" formatCode="General">
                  <c:v>-6.5280948816712994E-2</c:v>
                </c:pt>
                <c:pt idx="7643" formatCode="General">
                  <c:v>-6.6283610609191204E-2</c:v>
                </c:pt>
                <c:pt idx="7644" formatCode="General">
                  <c:v>-6.74388679612591E-2</c:v>
                </c:pt>
                <c:pt idx="7645" formatCode="General">
                  <c:v>-6.89278908674026E-2</c:v>
                </c:pt>
                <c:pt idx="7646" formatCode="General">
                  <c:v>-7.1495566565866198E-2</c:v>
                </c:pt>
                <c:pt idx="7647" formatCode="General">
                  <c:v>-7.6356534690614902E-2</c:v>
                </c:pt>
                <c:pt idx="7648" formatCode="General">
                  <c:v>-8.4780132206824094E-2</c:v>
                </c:pt>
                <c:pt idx="7649" formatCode="General">
                  <c:v>-9.6572378100982306E-2</c:v>
                </c:pt>
                <c:pt idx="7650" formatCode="General">
                  <c:v>-0.110569895233937</c:v>
                </c:pt>
                <c:pt idx="7651" formatCode="General">
                  <c:v>-0.12559824601665001</c:v>
                </c:pt>
                <c:pt idx="7652" formatCode="General">
                  <c:v>-0.14057591161777999</c:v>
                </c:pt>
                <c:pt idx="7653" formatCode="General">
                  <c:v>-0.15436797178454101</c:v>
                </c:pt>
                <c:pt idx="7654" formatCode="General">
                  <c:v>-0.16685052487673799</c:v>
                </c:pt>
                <c:pt idx="7655" formatCode="General">
                  <c:v>-0.178476925375539</c:v>
                </c:pt>
                <c:pt idx="7656" formatCode="General">
                  <c:v>-0.18943181797540501</c:v>
                </c:pt>
                <c:pt idx="7657" formatCode="General">
                  <c:v>-0.20015205799400801</c:v>
                </c:pt>
                <c:pt idx="7658" formatCode="General">
                  <c:v>-0.210708513867474</c:v>
                </c:pt>
                <c:pt idx="7659" formatCode="General">
                  <c:v>-0.22071600822304299</c:v>
                </c:pt>
                <c:pt idx="7660" formatCode="General">
                  <c:v>-0.23011069987408</c:v>
                </c:pt>
                <c:pt idx="7661" formatCode="General">
                  <c:v>-0.23901113285852599</c:v>
                </c:pt>
                <c:pt idx="7662" formatCode="General">
                  <c:v>-0.24706408044824599</c:v>
                </c:pt>
                <c:pt idx="7663" formatCode="General">
                  <c:v>-0.253833500368496</c:v>
                </c:pt>
                <c:pt idx="7664" formatCode="General">
                  <c:v>-0.25924098741556001</c:v>
                </c:pt>
                <c:pt idx="7665" formatCode="General">
                  <c:v>-0.263465874908137</c:v>
                </c:pt>
                <c:pt idx="7666" formatCode="General">
                  <c:v>-0.266874669032233</c:v>
                </c:pt>
                <c:pt idx="7667" formatCode="General">
                  <c:v>-0.26939795895957802</c:v>
                </c:pt>
                <c:pt idx="7668" formatCode="General">
                  <c:v>-0.271192184167525</c:v>
                </c:pt>
                <c:pt idx="7669" formatCode="General">
                  <c:v>-0.27254669775135998</c:v>
                </c:pt>
                <c:pt idx="7670" formatCode="General">
                  <c:v>-0.27278339856463701</c:v>
                </c:pt>
                <c:pt idx="7671" formatCode="General">
                  <c:v>-0.27164415207654102</c:v>
                </c:pt>
                <c:pt idx="7672" formatCode="General">
                  <c:v>-0.26995222823577097</c:v>
                </c:pt>
                <c:pt idx="7673" formatCode="General">
                  <c:v>-0.267870140519475</c:v>
                </c:pt>
                <c:pt idx="7674" formatCode="General">
                  <c:v>-0.265137146391767</c:v>
                </c:pt>
                <c:pt idx="7675" formatCode="General">
                  <c:v>-0.262144021223645</c:v>
                </c:pt>
                <c:pt idx="7676" formatCode="General">
                  <c:v>-0.25971213213363997</c:v>
                </c:pt>
                <c:pt idx="7677" formatCode="General">
                  <c:v>-0.25798433811712701</c:v>
                </c:pt>
                <c:pt idx="7678" formatCode="General">
                  <c:v>-0.25648721952491299</c:v>
                </c:pt>
                <c:pt idx="7679" formatCode="General">
                  <c:v>-0.25510691008164499</c:v>
                </c:pt>
                <c:pt idx="7680" formatCode="General">
                  <c:v>-0.25446769444737899</c:v>
                </c:pt>
                <c:pt idx="7681" formatCode="General">
                  <c:v>-0.25607642244177797</c:v>
                </c:pt>
                <c:pt idx="7682" formatCode="General">
                  <c:v>-0.260972064130302</c:v>
                </c:pt>
                <c:pt idx="7683" formatCode="General">
                  <c:v>-0.26855294127622298</c:v>
                </c:pt>
                <c:pt idx="7684" formatCode="General">
                  <c:v>-0.27768835922805102</c:v>
                </c:pt>
                <c:pt idx="7685" formatCode="General">
                  <c:v>-0.28805124378389102</c:v>
                </c:pt>
                <c:pt idx="7686" formatCode="General">
                  <c:v>-0.29954715561183898</c:v>
                </c:pt>
                <c:pt idx="7687" formatCode="General">
                  <c:v>-0.312092821384163</c:v>
                </c:pt>
                <c:pt idx="7688" formatCode="General">
                  <c:v>-0.32511964897843798</c:v>
                </c:pt>
                <c:pt idx="7689" formatCode="General">
                  <c:v>-0.33760084815345398</c:v>
                </c:pt>
                <c:pt idx="7690" formatCode="General">
                  <c:v>-0.34932133812125898</c:v>
                </c:pt>
                <c:pt idx="7691" formatCode="General">
                  <c:v>-0.36039021506366598</c:v>
                </c:pt>
                <c:pt idx="7692" formatCode="General">
                  <c:v>-0.37025364812850298</c:v>
                </c:pt>
                <c:pt idx="7693" formatCode="General">
                  <c:v>-0.37821187168897602</c:v>
                </c:pt>
                <c:pt idx="7694" formatCode="General">
                  <c:v>-0.383994521586005</c:v>
                </c:pt>
                <c:pt idx="7695" formatCode="General">
                  <c:v>-0.38722242702757798</c:v>
                </c:pt>
                <c:pt idx="7696" formatCode="General">
                  <c:v>-0.38744696629804598</c:v>
                </c:pt>
                <c:pt idx="7697" formatCode="General">
                  <c:v>-0.38482606710858902</c:v>
                </c:pt>
                <c:pt idx="7698" formatCode="General">
                  <c:v>-0.37994513324080698</c:v>
                </c:pt>
                <c:pt idx="7699" formatCode="General">
                  <c:v>-0.37317778668838802</c:v>
                </c:pt>
                <c:pt idx="7700" formatCode="General">
                  <c:v>-0.36475350328607498</c:v>
                </c:pt>
                <c:pt idx="7701" formatCode="General">
                  <c:v>-0.35512262802004502</c:v>
                </c:pt>
                <c:pt idx="7702" formatCode="General">
                  <c:v>-0.34476992971171</c:v>
                </c:pt>
                <c:pt idx="7703" formatCode="General">
                  <c:v>-0.33413527008300498</c:v>
                </c:pt>
                <c:pt idx="7704" formatCode="General">
                  <c:v>-0.32341099334034101</c:v>
                </c:pt>
                <c:pt idx="7705" formatCode="General">
                  <c:v>-0.31308076103371801</c:v>
                </c:pt>
                <c:pt idx="7706" formatCode="General">
                  <c:v>-0.30367996638956501</c:v>
                </c:pt>
                <c:pt idx="7707" formatCode="General">
                  <c:v>-0.29511430048867399</c:v>
                </c:pt>
                <c:pt idx="7708" formatCode="General">
                  <c:v>-0.28734162492869603</c:v>
                </c:pt>
                <c:pt idx="7709" formatCode="General">
                  <c:v>-0.28044505142748799</c:v>
                </c:pt>
                <c:pt idx="7710" formatCode="General">
                  <c:v>-0.27450003047955102</c:v>
                </c:pt>
                <c:pt idx="7711" formatCode="General">
                  <c:v>-0.26955507915552601</c:v>
                </c:pt>
                <c:pt idx="7712" formatCode="General">
                  <c:v>-0.26567994208406998</c:v>
                </c:pt>
                <c:pt idx="7713" formatCode="General">
                  <c:v>-0.26287223148079403</c:v>
                </c:pt>
                <c:pt idx="7714" formatCode="General">
                  <c:v>-0.26192350718731</c:v>
                </c:pt>
                <c:pt idx="7715" formatCode="General">
                  <c:v>-0.26385847389803202</c:v>
                </c:pt>
                <c:pt idx="7716" formatCode="General">
                  <c:v>-0.26839640898924</c:v>
                </c:pt>
                <c:pt idx="7717" formatCode="General">
                  <c:v>-0.27445635955402398</c:v>
                </c:pt>
                <c:pt idx="7718" formatCode="General">
                  <c:v>-0.28085778201307299</c:v>
                </c:pt>
                <c:pt idx="7719" formatCode="General">
                  <c:v>-0.28644987887161</c:v>
                </c:pt>
                <c:pt idx="7720" formatCode="General">
                  <c:v>-0.29024904048772399</c:v>
                </c:pt>
                <c:pt idx="7721" formatCode="General">
                  <c:v>-0.29152505242211102</c:v>
                </c:pt>
                <c:pt idx="7722" formatCode="General">
                  <c:v>-0.29037836099009501</c:v>
                </c:pt>
                <c:pt idx="7723" formatCode="General">
                  <c:v>-0.28745014268701402</c:v>
                </c:pt>
                <c:pt idx="7724" formatCode="General">
                  <c:v>-0.28308595925500502</c:v>
                </c:pt>
                <c:pt idx="7725" formatCode="General">
                  <c:v>-0.27761761469264501</c:v>
                </c:pt>
                <c:pt idx="7726" formatCode="General">
                  <c:v>-0.27137978807379998</c:v>
                </c:pt>
                <c:pt idx="7727" formatCode="General">
                  <c:v>-0.26460900424857497</c:v>
                </c:pt>
                <c:pt idx="7728" formatCode="General">
                  <c:v>-0.25724420192783698</c:v>
                </c:pt>
                <c:pt idx="7729" formatCode="General">
                  <c:v>-0.24908003802977299</c:v>
                </c:pt>
                <c:pt idx="7730" formatCode="General">
                  <c:v>-0.240215151441487</c:v>
                </c:pt>
                <c:pt idx="7731" formatCode="General">
                  <c:v>-0.230814702210832</c:v>
                </c:pt>
                <c:pt idx="7732" formatCode="General">
                  <c:v>-0.22131856617612999</c:v>
                </c:pt>
                <c:pt idx="7733" formatCode="General">
                  <c:v>-0.212391608135473</c:v>
                </c:pt>
                <c:pt idx="7734" formatCode="General">
                  <c:v>-0.20456405082457199</c:v>
                </c:pt>
                <c:pt idx="7735" formatCode="General">
                  <c:v>-0.19825472027716701</c:v>
                </c:pt>
                <c:pt idx="7736" formatCode="General">
                  <c:v>-0.19300817149296901</c:v>
                </c:pt>
                <c:pt idx="7737" formatCode="General">
                  <c:v>-0.18778398616882999</c:v>
                </c:pt>
                <c:pt idx="7738" formatCode="General">
                  <c:v>-0.18159012700406399</c:v>
                </c:pt>
                <c:pt idx="7739" formatCode="General">
                  <c:v>-0.17434266014470201</c:v>
                </c:pt>
                <c:pt idx="7740" formatCode="General">
                  <c:v>-0.16662285782701799</c:v>
                </c:pt>
                <c:pt idx="7741" formatCode="General">
                  <c:v>-0.158536405064717</c:v>
                </c:pt>
                <c:pt idx="7742" formatCode="General">
                  <c:v>-0.15012266068187599</c:v>
                </c:pt>
                <c:pt idx="7743" formatCode="General">
                  <c:v>-0.14196078679714599</c:v>
                </c:pt>
                <c:pt idx="7744" formatCode="General">
                  <c:v>-0.13432384299372899</c:v>
                </c:pt>
                <c:pt idx="7745" formatCode="General">
                  <c:v>-0.12674962910413301</c:v>
                </c:pt>
                <c:pt idx="7746" formatCode="General">
                  <c:v>-0.118457064735788</c:v>
                </c:pt>
                <c:pt idx="7747" formatCode="General">
                  <c:v>-0.109806903248838</c:v>
                </c:pt>
                <c:pt idx="7748" formatCode="General">
                  <c:v>-0.10195337049271</c:v>
                </c:pt>
                <c:pt idx="7749" formatCode="General">
                  <c:v>-9.5943303772212801E-2</c:v>
                </c:pt>
                <c:pt idx="7750" formatCode="General">
                  <c:v>-9.2671903568086494E-2</c:v>
                </c:pt>
                <c:pt idx="7751" formatCode="General">
                  <c:v>-9.1860968810519403E-2</c:v>
                </c:pt>
                <c:pt idx="7752" formatCode="General">
                  <c:v>-9.2908725046024501E-2</c:v>
                </c:pt>
                <c:pt idx="7753" formatCode="General">
                  <c:v>-9.4855816498745998E-2</c:v>
                </c:pt>
                <c:pt idx="7754" formatCode="General">
                  <c:v>-9.6164373919051097E-2</c:v>
                </c:pt>
                <c:pt idx="7755" formatCode="General">
                  <c:v>-9.6298940894602794E-2</c:v>
                </c:pt>
                <c:pt idx="7756" formatCode="General">
                  <c:v>-9.55405771152225E-2</c:v>
                </c:pt>
                <c:pt idx="7757" formatCode="General">
                  <c:v>-9.3822145894948694E-2</c:v>
                </c:pt>
                <c:pt idx="7758" formatCode="General">
                  <c:v>-9.0904280503118301E-2</c:v>
                </c:pt>
                <c:pt idx="7759" formatCode="General">
                  <c:v>-8.6454605630217105E-2</c:v>
                </c:pt>
                <c:pt idx="7760" formatCode="General">
                  <c:v>-8.0422659202893695E-2</c:v>
                </c:pt>
                <c:pt idx="7761" formatCode="General">
                  <c:v>-7.3087712402981203E-2</c:v>
                </c:pt>
                <c:pt idx="7762" formatCode="General">
                  <c:v>-6.4770350550230602E-2</c:v>
                </c:pt>
                <c:pt idx="7763" formatCode="General">
                  <c:v>-5.5503325412894398E-2</c:v>
                </c:pt>
                <c:pt idx="7764" formatCode="General">
                  <c:v>-4.55400119647872E-2</c:v>
                </c:pt>
                <c:pt idx="7765" formatCode="General">
                  <c:v>-3.5256948975359102E-2</c:v>
                </c:pt>
                <c:pt idx="7766" formatCode="General">
                  <c:v>-2.4488238979406399E-2</c:v>
                </c:pt>
                <c:pt idx="7767" formatCode="General">
                  <c:v>-1.29742176638881E-2</c:v>
                </c:pt>
                <c:pt idx="7768" formatCode="General">
                  <c:v>-9.9244805506925097E-4</c:v>
                </c:pt>
                <c:pt idx="7769" formatCode="General">
                  <c:v>1.0855462425058599E-2</c:v>
                </c:pt>
                <c:pt idx="7770" formatCode="General">
                  <c:v>2.2396880893140701E-2</c:v>
                </c:pt>
                <c:pt idx="7771" formatCode="General">
                  <c:v>3.31336086945744E-2</c:v>
                </c:pt>
                <c:pt idx="7772" formatCode="General">
                  <c:v>4.242070254001E-2</c:v>
                </c:pt>
                <c:pt idx="7773" formatCode="General">
                  <c:v>5.0269250070200201E-2</c:v>
                </c:pt>
                <c:pt idx="7774" formatCode="General">
                  <c:v>5.7052410326619798E-2</c:v>
                </c:pt>
                <c:pt idx="7775" formatCode="General">
                  <c:v>6.3389163153884501E-2</c:v>
                </c:pt>
                <c:pt idx="7776" formatCode="General">
                  <c:v>6.9600763412235797E-2</c:v>
                </c:pt>
                <c:pt idx="7777" formatCode="General">
                  <c:v>7.5475218786870898E-2</c:v>
                </c:pt>
                <c:pt idx="7778" formatCode="General">
                  <c:v>8.0834784110723604E-2</c:v>
                </c:pt>
                <c:pt idx="7779" formatCode="General">
                  <c:v>8.6211611722227605E-2</c:v>
                </c:pt>
                <c:pt idx="7780" formatCode="General">
                  <c:v>9.2062623510998601E-2</c:v>
                </c:pt>
                <c:pt idx="7781" formatCode="General">
                  <c:v>9.8337956844532906E-2</c:v>
                </c:pt>
                <c:pt idx="7782" formatCode="General">
                  <c:v>0.10511410852054499</c:v>
                </c:pt>
                <c:pt idx="7783" formatCode="General">
                  <c:v>0.112563044469876</c:v>
                </c:pt>
                <c:pt idx="7784" formatCode="General">
                  <c:v>0.120487958376141</c:v>
                </c:pt>
                <c:pt idx="7785" formatCode="General">
                  <c:v>0.12825605947642801</c:v>
                </c:pt>
                <c:pt idx="7786" formatCode="General">
                  <c:v>0.13541896652555199</c:v>
                </c:pt>
                <c:pt idx="7787" formatCode="General">
                  <c:v>0.14189618192200901</c:v>
                </c:pt>
                <c:pt idx="7788" formatCode="General">
                  <c:v>0.14782917355022901</c:v>
                </c:pt>
                <c:pt idx="7789" formatCode="General">
                  <c:v>0.15351045249762499</c:v>
                </c:pt>
                <c:pt idx="7790" formatCode="General">
                  <c:v>0.15931477254613</c:v>
                </c:pt>
                <c:pt idx="7791" formatCode="General">
                  <c:v>0.16542336822696699</c:v>
                </c:pt>
                <c:pt idx="7792" formatCode="General">
                  <c:v>0.17143082665443399</c:v>
                </c:pt>
                <c:pt idx="7793" formatCode="General">
                  <c:v>0.176266757447509</c:v>
                </c:pt>
                <c:pt idx="7794" formatCode="General">
                  <c:v>0.17885770700617101</c:v>
                </c:pt>
                <c:pt idx="7795" formatCode="General">
                  <c:v>0.17896854171086099</c:v>
                </c:pt>
                <c:pt idx="7796" formatCode="General">
                  <c:v>0.17666365753973801</c:v>
                </c:pt>
                <c:pt idx="7797" formatCode="General">
                  <c:v>0.17261201195854101</c:v>
                </c:pt>
                <c:pt idx="7798" formatCode="General">
                  <c:v>0.168114494450609</c:v>
                </c:pt>
                <c:pt idx="7799" formatCode="General">
                  <c:v>0.16414123922877599</c:v>
                </c:pt>
                <c:pt idx="7800" formatCode="General">
                  <c:v>0.16150663435144599</c:v>
                </c:pt>
                <c:pt idx="7801" formatCode="General">
                  <c:v>0.16111759869367301</c:v>
                </c:pt>
                <c:pt idx="7802" formatCode="General">
                  <c:v>0.16375404253503201</c:v>
                </c:pt>
                <c:pt idx="7803" formatCode="General">
                  <c:v>0.16952467983153399</c:v>
                </c:pt>
                <c:pt idx="7804" formatCode="General">
                  <c:v>0.17806283132880099</c:v>
                </c:pt>
                <c:pt idx="7805" formatCode="General">
                  <c:v>0.18912331841402</c:v>
                </c:pt>
                <c:pt idx="7806" formatCode="General">
                  <c:v>0.202206772278058</c:v>
                </c:pt>
                <c:pt idx="7807" formatCode="General">
                  <c:v>0.21617147976332499</c:v>
                </c:pt>
                <c:pt idx="7808" formatCode="General">
                  <c:v>0.229953825747815</c:v>
                </c:pt>
                <c:pt idx="7809" formatCode="General">
                  <c:v>0.24238623238087101</c:v>
                </c:pt>
                <c:pt idx="7810" formatCode="General">
                  <c:v>0.25259476755244098</c:v>
                </c:pt>
                <c:pt idx="7811" formatCode="General">
                  <c:v>0.26073887135589302</c:v>
                </c:pt>
                <c:pt idx="7812" formatCode="General">
                  <c:v>0.26749142745228499</c:v>
                </c:pt>
                <c:pt idx="7813" formatCode="General">
                  <c:v>0.27342357404372802</c:v>
                </c:pt>
                <c:pt idx="7814" formatCode="General">
                  <c:v>0.27889552368248899</c:v>
                </c:pt>
                <c:pt idx="7815" formatCode="General">
                  <c:v>0.28382456981160498</c:v>
                </c:pt>
                <c:pt idx="7816" formatCode="General">
                  <c:v>0.288069817403033</c:v>
                </c:pt>
                <c:pt idx="7817" formatCode="General">
                  <c:v>0.29172386949017598</c:v>
                </c:pt>
                <c:pt idx="7818" formatCode="General">
                  <c:v>0.29463107700277802</c:v>
                </c:pt>
                <c:pt idx="7819" formatCode="General">
                  <c:v>0.29661224093949101</c:v>
                </c:pt>
                <c:pt idx="7820" formatCode="General">
                  <c:v>0.297694811672854</c:v>
                </c:pt>
                <c:pt idx="7821" formatCode="General">
                  <c:v>0.298086500015811</c:v>
                </c:pt>
                <c:pt idx="7822" formatCode="General">
                  <c:v>0.29811542950790199</c:v>
                </c:pt>
                <c:pt idx="7823" formatCode="General">
                  <c:v>0.298649527344449</c:v>
                </c:pt>
                <c:pt idx="7824" formatCode="General">
                  <c:v>0.30012660577406097</c:v>
                </c:pt>
                <c:pt idx="7825" formatCode="General">
                  <c:v>0.30230011133442503</c:v>
                </c:pt>
                <c:pt idx="7826" formatCode="General">
                  <c:v>0.30514671813589</c:v>
                </c:pt>
                <c:pt idx="7827" formatCode="General">
                  <c:v>0.30846210247079298</c:v>
                </c:pt>
                <c:pt idx="7828" formatCode="General">
                  <c:v>0.311935736154618</c:v>
                </c:pt>
                <c:pt idx="7829" formatCode="General">
                  <c:v>0.31507944875138899</c:v>
                </c:pt>
                <c:pt idx="7830" formatCode="General">
                  <c:v>0.31743626867444802</c:v>
                </c:pt>
                <c:pt idx="7831" formatCode="General">
                  <c:v>0.31857210583900603</c:v>
                </c:pt>
                <c:pt idx="7832" formatCode="General">
                  <c:v>0.31797499426715897</c:v>
                </c:pt>
                <c:pt idx="7833" formatCode="General">
                  <c:v>0.31532094822836698</c:v>
                </c:pt>
                <c:pt idx="7834" formatCode="General">
                  <c:v>0.31036577135830101</c:v>
                </c:pt>
                <c:pt idx="7835" formatCode="General">
                  <c:v>0.30280052733277002</c:v>
                </c:pt>
                <c:pt idx="7836" formatCode="General">
                  <c:v>0.29230329411844402</c:v>
                </c:pt>
                <c:pt idx="7837" formatCode="General">
                  <c:v>0.27885417404124302</c:v>
                </c:pt>
                <c:pt idx="7838" formatCode="General">
                  <c:v>0.26303393849115903</c:v>
                </c:pt>
                <c:pt idx="7839" formatCode="General">
                  <c:v>0.24606449794516</c:v>
                </c:pt>
                <c:pt idx="7840" formatCode="General">
                  <c:v>0.22907055861475001</c:v>
                </c:pt>
                <c:pt idx="7841" formatCode="General">
                  <c:v>0.21313643480827199</c:v>
                </c:pt>
                <c:pt idx="7842" formatCode="General">
                  <c:v>0.19919460622666199</c:v>
                </c:pt>
                <c:pt idx="7843" formatCode="General">
                  <c:v>0.18769391748922301</c:v>
                </c:pt>
                <c:pt idx="7844" formatCode="General">
                  <c:v>0.17873318101284</c:v>
                </c:pt>
                <c:pt idx="7845" formatCode="General">
                  <c:v>0.17220913645619099</c:v>
                </c:pt>
                <c:pt idx="7846" formatCode="General">
                  <c:v>0.16823987829600601</c:v>
                </c:pt>
                <c:pt idx="7847" formatCode="General">
                  <c:v>0.16700356465237501</c:v>
                </c:pt>
                <c:pt idx="7848" formatCode="General">
                  <c:v>0.168477396112828</c:v>
                </c:pt>
                <c:pt idx="7849" formatCode="General">
                  <c:v>0.17255852098968899</c:v>
                </c:pt>
                <c:pt idx="7850" formatCode="General">
                  <c:v>0.179272020137421</c:v>
                </c:pt>
                <c:pt idx="7851" formatCode="General">
                  <c:v>0.18805568665723099</c:v>
                </c:pt>
                <c:pt idx="7852" formatCode="General">
                  <c:v>0.19781820893275301</c:v>
                </c:pt>
                <c:pt idx="7853" formatCode="General">
                  <c:v>0.207720569318078</c:v>
                </c:pt>
                <c:pt idx="7854" formatCode="General">
                  <c:v>0.217708929936303</c:v>
                </c:pt>
                <c:pt idx="7855" formatCode="General">
                  <c:v>0.228350038871283</c:v>
                </c:pt>
                <c:pt idx="7856" formatCode="General">
                  <c:v>0.23945427671119199</c:v>
                </c:pt>
                <c:pt idx="7857" formatCode="General">
                  <c:v>0.25011602129405303</c:v>
                </c:pt>
                <c:pt idx="7858" formatCode="General">
                  <c:v>0.25932797298027699</c:v>
                </c:pt>
                <c:pt idx="7859" formatCode="General">
                  <c:v>0.26640718626617599</c:v>
                </c:pt>
                <c:pt idx="7860" formatCode="General">
                  <c:v>0.27099768236854999</c:v>
                </c:pt>
                <c:pt idx="7861" formatCode="General">
                  <c:v>0.27301207913255499</c:v>
                </c:pt>
                <c:pt idx="7862" formatCode="General">
                  <c:v>0.27283530554857499</c:v>
                </c:pt>
                <c:pt idx="7863" formatCode="General">
                  <c:v>0.27082178147706398</c:v>
                </c:pt>
                <c:pt idx="7864" formatCode="General">
                  <c:v>0.26728202466051398</c:v>
                </c:pt>
                <c:pt idx="7865" formatCode="General">
                  <c:v>0.26277130853972702</c:v>
                </c:pt>
                <c:pt idx="7866" formatCode="General">
                  <c:v>0.25777834374532299</c:v>
                </c:pt>
                <c:pt idx="7867" formatCode="General">
                  <c:v>0.25258979751548799</c:v>
                </c:pt>
                <c:pt idx="7868" formatCode="General">
                  <c:v>0.24752557802928599</c:v>
                </c:pt>
                <c:pt idx="7869" formatCode="General">
                  <c:v>0.242853171784366</c:v>
                </c:pt>
                <c:pt idx="7870" formatCode="General">
                  <c:v>0.23838303650079901</c:v>
                </c:pt>
                <c:pt idx="7871" formatCode="General">
                  <c:v>0.23375270195231701</c:v>
                </c:pt>
                <c:pt idx="7872" formatCode="General">
                  <c:v>0.22904563751839799</c:v>
                </c:pt>
                <c:pt idx="7873" formatCode="General">
                  <c:v>0.22443128457123601</c:v>
                </c:pt>
                <c:pt idx="7874" formatCode="General">
                  <c:v>0.219681718000696</c:v>
                </c:pt>
                <c:pt idx="7875" formatCode="General">
                  <c:v>0.21459352030004999</c:v>
                </c:pt>
                <c:pt idx="7876" formatCode="General">
                  <c:v>0.20950768110071299</c:v>
                </c:pt>
                <c:pt idx="7877" formatCode="General">
                  <c:v>0.20493382070289901</c:v>
                </c:pt>
                <c:pt idx="7878" formatCode="General">
                  <c:v>0.20144517002768</c:v>
                </c:pt>
                <c:pt idx="7879" formatCode="General">
                  <c:v>0.19902020017005201</c:v>
                </c:pt>
                <c:pt idx="7880" formatCode="General">
                  <c:v>0.197057901703242</c:v>
                </c:pt>
                <c:pt idx="7881" formatCode="General">
                  <c:v>0.19510531774002701</c:v>
                </c:pt>
                <c:pt idx="7882" formatCode="General">
                  <c:v>0.19277398665818199</c:v>
                </c:pt>
                <c:pt idx="7883" formatCode="General">
                  <c:v>0.189852143377266</c:v>
                </c:pt>
                <c:pt idx="7884" formatCode="General">
                  <c:v>0.186256575203121</c:v>
                </c:pt>
                <c:pt idx="7885" formatCode="General">
                  <c:v>0.18172076173576701</c:v>
                </c:pt>
                <c:pt idx="7886" formatCode="General">
                  <c:v>0.17577291118112201</c:v>
                </c:pt>
                <c:pt idx="7887" formatCode="General">
                  <c:v>0.16835659144856199</c:v>
                </c:pt>
                <c:pt idx="7888" formatCode="General">
                  <c:v>0.15956712446077001</c:v>
                </c:pt>
                <c:pt idx="7889" formatCode="General">
                  <c:v>0.149515054522947</c:v>
                </c:pt>
                <c:pt idx="7890" formatCode="General">
                  <c:v>0.138765058748754</c:v>
                </c:pt>
                <c:pt idx="7891" formatCode="General">
                  <c:v>0.12743669718421699</c:v>
                </c:pt>
                <c:pt idx="7892" formatCode="General">
                  <c:v>0.115382897536752</c:v>
                </c:pt>
                <c:pt idx="7893" formatCode="General">
                  <c:v>0.102675619276668</c:v>
                </c:pt>
                <c:pt idx="7894" formatCode="General">
                  <c:v>8.9294323880014501E-2</c:v>
                </c:pt>
                <c:pt idx="7895" formatCode="General">
                  <c:v>7.5529535917821397E-2</c:v>
                </c:pt>
                <c:pt idx="7896" formatCode="General">
                  <c:v>6.1827404362881103E-2</c:v>
                </c:pt>
                <c:pt idx="7897" formatCode="General">
                  <c:v>4.8668725765944901E-2</c:v>
                </c:pt>
                <c:pt idx="7898" formatCode="General">
                  <c:v>3.6436581284559399E-2</c:v>
                </c:pt>
                <c:pt idx="7899" formatCode="General">
                  <c:v>2.5375492520395299E-2</c:v>
                </c:pt>
                <c:pt idx="7900" formatCode="General">
                  <c:v>1.5991267255792099E-2</c:v>
                </c:pt>
                <c:pt idx="7901" formatCode="General">
                  <c:v>8.3896071020493207E-3</c:v>
                </c:pt>
                <c:pt idx="7902" formatCode="General">
                  <c:v>2.1053285680437202E-3</c:v>
                </c:pt>
                <c:pt idx="7903" formatCode="General">
                  <c:v>-3.10491914767659E-3</c:v>
                </c:pt>
                <c:pt idx="7904" formatCode="General">
                  <c:v>-7.2361017780376204E-3</c:v>
                </c:pt>
                <c:pt idx="7905" formatCode="General">
                  <c:v>-1.02456404607354E-2</c:v>
                </c:pt>
                <c:pt idx="7906" formatCode="General">
                  <c:v>-1.20833590209604E-2</c:v>
                </c:pt>
                <c:pt idx="7907" formatCode="General">
                  <c:v>-1.28418484182819E-2</c:v>
                </c:pt>
                <c:pt idx="7908" formatCode="General">
                  <c:v>-1.28955996306579E-2</c:v>
                </c:pt>
                <c:pt idx="7909" formatCode="General">
                  <c:v>-1.2506476004717101E-2</c:v>
                </c:pt>
                <c:pt idx="7910" formatCode="General">
                  <c:v>-1.15408131616798E-2</c:v>
                </c:pt>
                <c:pt idx="7911" formatCode="General">
                  <c:v>-9.2030463602883507E-3</c:v>
                </c:pt>
                <c:pt idx="7912" formatCode="General">
                  <c:v>-5.5878275622876202E-3</c:v>
                </c:pt>
                <c:pt idx="7913" formatCode="General">
                  <c:v>-1.93074653948619E-3</c:v>
                </c:pt>
                <c:pt idx="7914" formatCode="General">
                  <c:v>9.7383178085052495E-4</c:v>
                </c:pt>
                <c:pt idx="7915" formatCode="General">
                  <c:v>2.6171588355176699E-3</c:v>
                </c:pt>
                <c:pt idx="7916" formatCode="General">
                  <c:v>2.52556106927969E-3</c:v>
                </c:pt>
                <c:pt idx="7917">
                  <c:v>4.4308702883210297E-5</c:v>
                </c:pt>
                <c:pt idx="7918" formatCode="General">
                  <c:v>-5.1678647335499199E-3</c:v>
                </c:pt>
                <c:pt idx="7919" formatCode="General">
                  <c:v>-1.27561474524842E-2</c:v>
                </c:pt>
                <c:pt idx="7920" formatCode="General">
                  <c:v>-2.1841083291138898E-2</c:v>
                </c:pt>
                <c:pt idx="7921" formatCode="General">
                  <c:v>-3.0896302781886899E-2</c:v>
                </c:pt>
                <c:pt idx="7922" formatCode="General">
                  <c:v>-3.8924478876164202E-2</c:v>
                </c:pt>
                <c:pt idx="7923" formatCode="General">
                  <c:v>-4.6155215099786498E-2</c:v>
                </c:pt>
                <c:pt idx="7924" formatCode="General">
                  <c:v>-5.3081660556842998E-2</c:v>
                </c:pt>
                <c:pt idx="7925" formatCode="General">
                  <c:v>-5.9915293145300801E-2</c:v>
                </c:pt>
                <c:pt idx="7926" formatCode="General">
                  <c:v>-6.6245279771945803E-2</c:v>
                </c:pt>
                <c:pt idx="7927" formatCode="General">
                  <c:v>-7.1265036951619398E-2</c:v>
                </c:pt>
                <c:pt idx="7928" formatCode="General">
                  <c:v>-7.4675212175656494E-2</c:v>
                </c:pt>
                <c:pt idx="7929" formatCode="General">
                  <c:v>-7.6598537758829299E-2</c:v>
                </c:pt>
                <c:pt idx="7930" formatCode="General">
                  <c:v>-7.7319401581112904E-2</c:v>
                </c:pt>
                <c:pt idx="7931" formatCode="General">
                  <c:v>-7.7618059705207701E-2</c:v>
                </c:pt>
                <c:pt idx="7932" formatCode="General">
                  <c:v>-7.8349764989754003E-2</c:v>
                </c:pt>
                <c:pt idx="7933" formatCode="General">
                  <c:v>-8.0254856368155797E-2</c:v>
                </c:pt>
                <c:pt idx="7934" formatCode="General">
                  <c:v>-8.3889544431404006E-2</c:v>
                </c:pt>
                <c:pt idx="7935" formatCode="General">
                  <c:v>-8.9456341109723503E-2</c:v>
                </c:pt>
                <c:pt idx="7936" formatCode="General">
                  <c:v>-9.6707157323967605E-2</c:v>
                </c:pt>
                <c:pt idx="7937" formatCode="General">
                  <c:v>-0.10497448976836</c:v>
                </c:pt>
                <c:pt idx="7938" formatCode="General">
                  <c:v>-0.11358028013728599</c:v>
                </c:pt>
                <c:pt idx="7939" formatCode="General">
                  <c:v>-0.122101258790206</c:v>
                </c:pt>
                <c:pt idx="7940" formatCode="General">
                  <c:v>-0.13033307202163999</c:v>
                </c:pt>
                <c:pt idx="7941" formatCode="General">
                  <c:v>-0.13823681129559001</c:v>
                </c:pt>
                <c:pt idx="7942" formatCode="General">
                  <c:v>-0.145852312299906</c:v>
                </c:pt>
                <c:pt idx="7943" formatCode="General">
                  <c:v>-0.153339522260966</c:v>
                </c:pt>
                <c:pt idx="7944" formatCode="General">
                  <c:v>-0.16116871271598299</c:v>
                </c:pt>
                <c:pt idx="7945" formatCode="General">
                  <c:v>-0.16937975719294199</c:v>
                </c:pt>
                <c:pt idx="7946" formatCode="General">
                  <c:v>-0.17754088093561099</c:v>
                </c:pt>
                <c:pt idx="7947" formatCode="General">
                  <c:v>-0.18513855963040099</c:v>
                </c:pt>
                <c:pt idx="7948" formatCode="General">
                  <c:v>-0.19167767649589901</c:v>
                </c:pt>
                <c:pt idx="7949" formatCode="General">
                  <c:v>-0.196707107169455</c:v>
                </c:pt>
                <c:pt idx="7950" formatCode="General">
                  <c:v>-0.19983485939637</c:v>
                </c:pt>
                <c:pt idx="7951" formatCode="General">
                  <c:v>-0.20116920250783199</c:v>
                </c:pt>
                <c:pt idx="7952" formatCode="General">
                  <c:v>-0.20127905273226801</c:v>
                </c:pt>
                <c:pt idx="7953" formatCode="General">
                  <c:v>-0.200675905097564</c:v>
                </c:pt>
                <c:pt idx="7954" formatCode="General">
                  <c:v>-0.199467419915171</c:v>
                </c:pt>
                <c:pt idx="7955" formatCode="General">
                  <c:v>-0.19809730321740299</c:v>
                </c:pt>
                <c:pt idx="7956" formatCode="General">
                  <c:v>-0.197223278639305</c:v>
                </c:pt>
                <c:pt idx="7957" formatCode="General">
                  <c:v>-0.19712119669883901</c:v>
                </c:pt>
                <c:pt idx="7958" formatCode="General">
                  <c:v>-0.19804317502475199</c:v>
                </c:pt>
                <c:pt idx="7959" formatCode="General">
                  <c:v>-0.200319046129324</c:v>
                </c:pt>
                <c:pt idx="7960" formatCode="General">
                  <c:v>-0.204293622858334</c:v>
                </c:pt>
                <c:pt idx="7961" formatCode="General">
                  <c:v>-0.21017762862109801</c:v>
                </c:pt>
                <c:pt idx="7962" formatCode="General">
                  <c:v>-0.21770938607597001</c:v>
                </c:pt>
                <c:pt idx="7963" formatCode="General">
                  <c:v>-0.22628650644043899</c:v>
                </c:pt>
                <c:pt idx="7964" formatCode="General">
                  <c:v>-0.235214537420985</c:v>
                </c:pt>
                <c:pt idx="7965" formatCode="General">
                  <c:v>-0.24342981230223401</c:v>
                </c:pt>
                <c:pt idx="7966" formatCode="General">
                  <c:v>-0.25038473997993099</c:v>
                </c:pt>
                <c:pt idx="7967" formatCode="General">
                  <c:v>-0.25632912636337601</c:v>
                </c:pt>
                <c:pt idx="7968" formatCode="General">
                  <c:v>-0.26149538974264802</c:v>
                </c:pt>
                <c:pt idx="7969" formatCode="General">
                  <c:v>-0.26588239590535001</c:v>
                </c:pt>
                <c:pt idx="7970" formatCode="General">
                  <c:v>-0.26935791823685801</c:v>
                </c:pt>
                <c:pt idx="7971" formatCode="General">
                  <c:v>-0.27209405285752702</c:v>
                </c:pt>
                <c:pt idx="7972" formatCode="General">
                  <c:v>-0.27462495551570099</c:v>
                </c:pt>
                <c:pt idx="7973" formatCode="General">
                  <c:v>-0.27748539810145301</c:v>
                </c:pt>
                <c:pt idx="7974" formatCode="General">
                  <c:v>-0.28069587932075701</c:v>
                </c:pt>
                <c:pt idx="7975" formatCode="General">
                  <c:v>-0.283805555871877</c:v>
                </c:pt>
                <c:pt idx="7976" formatCode="General">
                  <c:v>-0.28665953863308102</c:v>
                </c:pt>
                <c:pt idx="7977" formatCode="General">
                  <c:v>-0.28945970107858499</c:v>
                </c:pt>
                <c:pt idx="7978" formatCode="General">
                  <c:v>-0.292756269813568</c:v>
                </c:pt>
                <c:pt idx="7979" formatCode="General">
                  <c:v>-0.29735949237825499</c:v>
                </c:pt>
                <c:pt idx="7980" formatCode="General">
                  <c:v>-0.30371111500727099</c:v>
                </c:pt>
                <c:pt idx="7981" formatCode="General">
                  <c:v>-0.311987545907984</c:v>
                </c:pt>
                <c:pt idx="7982" formatCode="General">
                  <c:v>-0.321921523598378</c:v>
                </c:pt>
                <c:pt idx="7983" formatCode="General">
                  <c:v>-0.33271987311385498</c:v>
                </c:pt>
                <c:pt idx="7984" formatCode="General">
                  <c:v>-0.34336080922009898</c:v>
                </c:pt>
                <c:pt idx="7985" formatCode="General">
                  <c:v>-0.35299584603068701</c:v>
                </c:pt>
                <c:pt idx="7986" formatCode="General">
                  <c:v>-0.36094389394042897</c:v>
                </c:pt>
                <c:pt idx="7987" formatCode="General">
                  <c:v>-0.36673797391542901</c:v>
                </c:pt>
                <c:pt idx="7988" formatCode="General">
                  <c:v>-0.37022650780856398</c:v>
                </c:pt>
                <c:pt idx="7989" formatCode="General">
                  <c:v>-0.37144215044204398</c:v>
                </c:pt>
                <c:pt idx="7990" formatCode="General">
                  <c:v>-0.37057463259194701</c:v>
                </c:pt>
                <c:pt idx="7991" formatCode="General">
                  <c:v>-0.36775333778021202</c:v>
                </c:pt>
                <c:pt idx="7992" formatCode="General">
                  <c:v>-0.36278978316025201</c:v>
                </c:pt>
                <c:pt idx="7993" formatCode="General">
                  <c:v>-0.35564340857417898</c:v>
                </c:pt>
                <c:pt idx="7994" formatCode="General">
                  <c:v>-0.346517971085892</c:v>
                </c:pt>
                <c:pt idx="7995" formatCode="General">
                  <c:v>-0.335994529850968</c:v>
                </c:pt>
                <c:pt idx="7996" formatCode="General">
                  <c:v>-0.32494808300698502</c:v>
                </c:pt>
                <c:pt idx="7997" formatCode="General">
                  <c:v>-0.31374292247256502</c:v>
                </c:pt>
                <c:pt idx="7998" formatCode="General">
                  <c:v>-0.30270438522194998</c:v>
                </c:pt>
                <c:pt idx="7999" formatCode="General">
                  <c:v>-0.29249088285493202</c:v>
                </c:pt>
                <c:pt idx="8000" formatCode="General">
                  <c:v>-0.28361944356990898</c:v>
                </c:pt>
                <c:pt idx="8001" formatCode="General">
                  <c:v>-0.27631301903512301</c:v>
                </c:pt>
                <c:pt idx="8002" formatCode="General">
                  <c:v>-0.270770594093036</c:v>
                </c:pt>
                <c:pt idx="8003" formatCode="General">
                  <c:v>-0.26682942301086499</c:v>
                </c:pt>
                <c:pt idx="8004" formatCode="General">
                  <c:v>-0.26417713812377303</c:v>
                </c:pt>
                <c:pt idx="8005" formatCode="General">
                  <c:v>-0.26254079492787602</c:v>
                </c:pt>
                <c:pt idx="8006" formatCode="General">
                  <c:v>-0.26139518155350999</c:v>
                </c:pt>
                <c:pt idx="8007" formatCode="General">
                  <c:v>-0.26021504287075398</c:v>
                </c:pt>
                <c:pt idx="8008" formatCode="General">
                  <c:v>-0.25862821484204701</c:v>
                </c:pt>
                <c:pt idx="8009" formatCode="General">
                  <c:v>-0.256425155648287</c:v>
                </c:pt>
                <c:pt idx="8010" formatCode="General">
                  <c:v>-0.253798399408034</c:v>
                </c:pt>
                <c:pt idx="8011" formatCode="General">
                  <c:v>-0.25129053556120901</c:v>
                </c:pt>
                <c:pt idx="8012" formatCode="General">
                  <c:v>-0.249058897204923</c:v>
                </c:pt>
                <c:pt idx="8013" formatCode="General">
                  <c:v>-0.24700495914913101</c:v>
                </c:pt>
                <c:pt idx="8014" formatCode="General">
                  <c:v>-0.24507465133203599</c:v>
                </c:pt>
                <c:pt idx="8015" formatCode="General">
                  <c:v>-0.243364054026253</c:v>
                </c:pt>
                <c:pt idx="8016" formatCode="General">
                  <c:v>-0.24231729982592001</c:v>
                </c:pt>
                <c:pt idx="8017" formatCode="General">
                  <c:v>-0.241923559453569</c:v>
                </c:pt>
                <c:pt idx="8018" formatCode="General">
                  <c:v>-0.241677027454891</c:v>
                </c:pt>
                <c:pt idx="8019" formatCode="General">
                  <c:v>-0.241085310224016</c:v>
                </c:pt>
                <c:pt idx="8020" formatCode="General">
                  <c:v>-0.23956476436954799</c:v>
                </c:pt>
                <c:pt idx="8021" formatCode="General">
                  <c:v>-0.236466865213458</c:v>
                </c:pt>
                <c:pt idx="8022" formatCode="General">
                  <c:v>-0.23157150039800201</c:v>
                </c:pt>
                <c:pt idx="8023" formatCode="General">
                  <c:v>-0.22496287348812199</c:v>
                </c:pt>
                <c:pt idx="8024" formatCode="General">
                  <c:v>-0.21638722408174699</c:v>
                </c:pt>
                <c:pt idx="8025" formatCode="General">
                  <c:v>-0.20567531509850601</c:v>
                </c:pt>
                <c:pt idx="8026" formatCode="General">
                  <c:v>-0.193321046304648</c:v>
                </c:pt>
                <c:pt idx="8027" formatCode="General">
                  <c:v>-0.17988693061715499</c:v>
                </c:pt>
                <c:pt idx="8028" formatCode="General">
                  <c:v>-0.16568567760720401</c:v>
                </c:pt>
                <c:pt idx="8029" formatCode="General">
                  <c:v>-0.151208400789685</c:v>
                </c:pt>
                <c:pt idx="8030" formatCode="General">
                  <c:v>-0.136795342447948</c:v>
                </c:pt>
                <c:pt idx="8031" formatCode="General">
                  <c:v>-0.122742609759182</c:v>
                </c:pt>
                <c:pt idx="8032" formatCode="General">
                  <c:v>-0.109610160839909</c:v>
                </c:pt>
                <c:pt idx="8033" formatCode="General">
                  <c:v>-9.7814807585739003E-2</c:v>
                </c:pt>
                <c:pt idx="8034" formatCode="General">
                  <c:v>-8.8136534363305499E-2</c:v>
                </c:pt>
                <c:pt idx="8035" formatCode="General">
                  <c:v>-8.1691631969489004E-2</c:v>
                </c:pt>
                <c:pt idx="8036" formatCode="General">
                  <c:v>-7.8992725299012301E-2</c:v>
                </c:pt>
                <c:pt idx="8037" formatCode="General">
                  <c:v>-7.9575869835627103E-2</c:v>
                </c:pt>
                <c:pt idx="8038" formatCode="General">
                  <c:v>-8.2398644007977001E-2</c:v>
                </c:pt>
                <c:pt idx="8039" formatCode="General">
                  <c:v>-8.6797889624623606E-2</c:v>
                </c:pt>
                <c:pt idx="8040" formatCode="General">
                  <c:v>-9.2744464801656407E-2</c:v>
                </c:pt>
                <c:pt idx="8041" formatCode="General">
                  <c:v>-0.100325118833978</c:v>
                </c:pt>
                <c:pt idx="8042" formatCode="General">
                  <c:v>-0.109078144111955</c:v>
                </c:pt>
                <c:pt idx="8043" formatCode="General">
                  <c:v>-0.11833656724248499</c:v>
                </c:pt>
                <c:pt idx="8044" formatCode="General">
                  <c:v>-0.127395575335149</c:v>
                </c:pt>
                <c:pt idx="8045" formatCode="General">
                  <c:v>-0.13544352954951999</c:v>
                </c:pt>
                <c:pt idx="8046" formatCode="General">
                  <c:v>-0.14192424178205601</c:v>
                </c:pt>
                <c:pt idx="8047" formatCode="General">
                  <c:v>-0.14664484736119501</c:v>
                </c:pt>
                <c:pt idx="8048" formatCode="General">
                  <c:v>-0.14970493311022301</c:v>
                </c:pt>
                <c:pt idx="8049" formatCode="General">
                  <c:v>-0.15122269168722899</c:v>
                </c:pt>
                <c:pt idx="8050" formatCode="General">
                  <c:v>-0.15114217481206799</c:v>
                </c:pt>
                <c:pt idx="8051" formatCode="General">
                  <c:v>-0.14849393181218901</c:v>
                </c:pt>
                <c:pt idx="8052" formatCode="General">
                  <c:v>-0.14204865244970699</c:v>
                </c:pt>
                <c:pt idx="8053" formatCode="General">
                  <c:v>-0.13143779612729201</c:v>
                </c:pt>
                <c:pt idx="8054" formatCode="General">
                  <c:v>-0.11687360098987799</c:v>
                </c:pt>
                <c:pt idx="8055" formatCode="General">
                  <c:v>-9.9218634479643006E-2</c:v>
                </c:pt>
                <c:pt idx="8056" formatCode="General">
                  <c:v>-7.9361730615435097E-2</c:v>
                </c:pt>
                <c:pt idx="8057" formatCode="General">
                  <c:v>-5.7643926448253703E-2</c:v>
                </c:pt>
                <c:pt idx="8058" formatCode="General">
                  <c:v>-3.4084947102483901E-2</c:v>
                </c:pt>
                <c:pt idx="8059" formatCode="General">
                  <c:v>-8.7769833380366199E-3</c:v>
                </c:pt>
                <c:pt idx="8060" formatCode="General">
                  <c:v>1.7591414686402001E-2</c:v>
                </c:pt>
                <c:pt idx="8061" formatCode="General">
                  <c:v>4.2937712336260002E-2</c:v>
                </c:pt>
                <c:pt idx="8062" formatCode="General">
                  <c:v>6.4077296252713897E-2</c:v>
                </c:pt>
                <c:pt idx="8063" formatCode="General">
                  <c:v>7.8135831764659505E-2</c:v>
                </c:pt>
                <c:pt idx="8064" formatCode="General">
                  <c:v>8.49565493861556E-2</c:v>
                </c:pt>
                <c:pt idx="8065" formatCode="General">
                  <c:v>8.6794203952031801E-2</c:v>
                </c:pt>
                <c:pt idx="8066" formatCode="General">
                  <c:v>8.5332922876823605E-2</c:v>
                </c:pt>
                <c:pt idx="8067" formatCode="General">
                  <c:v>8.1411646556505096E-2</c:v>
                </c:pt>
                <c:pt idx="8068" formatCode="General">
                  <c:v>7.5380731719592906E-2</c:v>
                </c:pt>
                <c:pt idx="8069" formatCode="General">
                  <c:v>6.7721744346658702E-2</c:v>
                </c:pt>
                <c:pt idx="8070" formatCode="General">
                  <c:v>5.9281470520868601E-2</c:v>
                </c:pt>
                <c:pt idx="8071" formatCode="General">
                  <c:v>5.0695545547907603E-2</c:v>
                </c:pt>
                <c:pt idx="8072" formatCode="General">
                  <c:v>4.2681567400005602E-2</c:v>
                </c:pt>
                <c:pt idx="8073" formatCode="General">
                  <c:v>3.6203871532926798E-2</c:v>
                </c:pt>
                <c:pt idx="8074" formatCode="General">
                  <c:v>3.1941203825859001E-2</c:v>
                </c:pt>
                <c:pt idx="8075" formatCode="General">
                  <c:v>3.0436583296448699E-2</c:v>
                </c:pt>
                <c:pt idx="8076" formatCode="General">
                  <c:v>3.2477817712386697E-2</c:v>
                </c:pt>
                <c:pt idx="8077" formatCode="General">
                  <c:v>3.7999937808776502E-2</c:v>
                </c:pt>
                <c:pt idx="8078" formatCode="General">
                  <c:v>4.6427456382780799E-2</c:v>
                </c:pt>
                <c:pt idx="8079" formatCode="General">
                  <c:v>5.7671558201019497E-2</c:v>
                </c:pt>
                <c:pt idx="8080" formatCode="General">
                  <c:v>7.1580085732248694E-2</c:v>
                </c:pt>
                <c:pt idx="8081" formatCode="General">
                  <c:v>8.7847983228826407E-2</c:v>
                </c:pt>
                <c:pt idx="8082" formatCode="General">
                  <c:v>0.10594261776041999</c:v>
                </c:pt>
                <c:pt idx="8083" formatCode="General">
                  <c:v>0.12518962495997299</c:v>
                </c:pt>
                <c:pt idx="8084" formatCode="General">
                  <c:v>0.14481730780660701</c:v>
                </c:pt>
                <c:pt idx="8085" formatCode="General">
                  <c:v>0.164352598545838</c:v>
                </c:pt>
                <c:pt idx="8086" formatCode="General">
                  <c:v>0.18311595325170199</c:v>
                </c:pt>
                <c:pt idx="8087" formatCode="General">
                  <c:v>0.20004572896171499</c:v>
                </c:pt>
                <c:pt idx="8088" formatCode="General">
                  <c:v>0.21420088131052101</c:v>
                </c:pt>
                <c:pt idx="8089" formatCode="General">
                  <c:v>0.22505823763785801</c:v>
                </c:pt>
                <c:pt idx="8090" formatCode="General">
                  <c:v>0.23300065038187801</c:v>
                </c:pt>
                <c:pt idx="8091" formatCode="General">
                  <c:v>0.23867091660713199</c:v>
                </c:pt>
                <c:pt idx="8092" formatCode="General">
                  <c:v>0.24227349959988401</c:v>
                </c:pt>
                <c:pt idx="8093" formatCode="General">
                  <c:v>0.243790028151432</c:v>
                </c:pt>
                <c:pt idx="8094" formatCode="General">
                  <c:v>0.243350548759489</c:v>
                </c:pt>
                <c:pt idx="8095" formatCode="General">
                  <c:v>0.24144544774677301</c:v>
                </c:pt>
                <c:pt idx="8096" formatCode="General">
                  <c:v>0.239065356499264</c:v>
                </c:pt>
                <c:pt idx="8097" formatCode="General">
                  <c:v>0.23709336837338199</c:v>
                </c:pt>
                <c:pt idx="8098" formatCode="General">
                  <c:v>0.23598345048891201</c:v>
                </c:pt>
                <c:pt idx="8099" formatCode="General">
                  <c:v>0.23582793449454001</c:v>
                </c:pt>
                <c:pt idx="8100" formatCode="General">
                  <c:v>0.23670027589734599</c:v>
                </c:pt>
                <c:pt idx="8101" formatCode="General">
                  <c:v>0.23894694275880701</c:v>
                </c:pt>
                <c:pt idx="8102" formatCode="General">
                  <c:v>0.24254924301804101</c:v>
                </c:pt>
                <c:pt idx="8103" formatCode="General">
                  <c:v>0.24738961409119001</c:v>
                </c:pt>
                <c:pt idx="8104" formatCode="General">
                  <c:v>0.25396424224861602</c:v>
                </c:pt>
                <c:pt idx="8105" formatCode="General">
                  <c:v>0.26228029401223502</c:v>
                </c:pt>
                <c:pt idx="8106" formatCode="General">
                  <c:v>0.27195718581683098</c:v>
                </c:pt>
                <c:pt idx="8107" formatCode="General">
                  <c:v>0.28268043598925202</c:v>
                </c:pt>
                <c:pt idx="8108" formatCode="General">
                  <c:v>0.293539810155164</c:v>
                </c:pt>
                <c:pt idx="8109" formatCode="General">
                  <c:v>0.30365273637693502</c:v>
                </c:pt>
                <c:pt idx="8110" formatCode="General">
                  <c:v>0.31222893950548503</c:v>
                </c:pt>
                <c:pt idx="8111" formatCode="General">
                  <c:v>0.31860811425396701</c:v>
                </c:pt>
                <c:pt idx="8112" formatCode="General">
                  <c:v>0.32277375911204897</c:v>
                </c:pt>
                <c:pt idx="8113" formatCode="General">
                  <c:v>0.32494118377567699</c:v>
                </c:pt>
                <c:pt idx="8114" formatCode="General">
                  <c:v>0.32515529208181798</c:v>
                </c:pt>
                <c:pt idx="8115" formatCode="General">
                  <c:v>0.32343160989988001</c:v>
                </c:pt>
                <c:pt idx="8116" formatCode="General">
                  <c:v>0.319887276103065</c:v>
                </c:pt>
                <c:pt idx="8117" formatCode="General">
                  <c:v>0.31480187878745303</c:v>
                </c:pt>
                <c:pt idx="8118" formatCode="General">
                  <c:v>0.30842101938852901</c:v>
                </c:pt>
                <c:pt idx="8119" formatCode="General">
                  <c:v>0.30107229065703001</c:v>
                </c:pt>
                <c:pt idx="8120" formatCode="General">
                  <c:v>0.29332603008538499</c:v>
                </c:pt>
                <c:pt idx="8121" formatCode="General">
                  <c:v>0.285876740867129</c:v>
                </c:pt>
                <c:pt idx="8122" formatCode="General">
                  <c:v>0.27943130123778598</c:v>
                </c:pt>
                <c:pt idx="8123" formatCode="General">
                  <c:v>0.27441568957467599</c:v>
                </c:pt>
                <c:pt idx="8124" formatCode="General">
                  <c:v>0.27136143974343502</c:v>
                </c:pt>
                <c:pt idx="8125" formatCode="General">
                  <c:v>0.27078178281502202</c:v>
                </c:pt>
                <c:pt idx="8126" formatCode="General">
                  <c:v>0.27281991544607898</c:v>
                </c:pt>
                <c:pt idx="8127" formatCode="General">
                  <c:v>0.27762585226388897</c:v>
                </c:pt>
                <c:pt idx="8128" formatCode="General">
                  <c:v>0.28526718792896</c:v>
                </c:pt>
                <c:pt idx="8129" formatCode="General">
                  <c:v>0.295299654589602</c:v>
                </c:pt>
                <c:pt idx="8130" formatCode="General">
                  <c:v>0.30698116499705203</c:v>
                </c:pt>
                <c:pt idx="8131" formatCode="General">
                  <c:v>0.32042703970955699</c:v>
                </c:pt>
                <c:pt idx="8132" formatCode="General">
                  <c:v>0.33521114737930202</c:v>
                </c:pt>
                <c:pt idx="8133" formatCode="General">
                  <c:v>0.35034295977248398</c:v>
                </c:pt>
                <c:pt idx="8134" formatCode="General">
                  <c:v>0.36551866520869403</c:v>
                </c:pt>
                <c:pt idx="8135" formatCode="General">
                  <c:v>0.380589450648399</c:v>
                </c:pt>
                <c:pt idx="8136" formatCode="General">
                  <c:v>0.39536721077113601</c:v>
                </c:pt>
                <c:pt idx="8137" formatCode="General">
                  <c:v>0.40976900356707102</c:v>
                </c:pt>
                <c:pt idx="8138" formatCode="General">
                  <c:v>0.42370084282931803</c:v>
                </c:pt>
                <c:pt idx="8139" formatCode="General">
                  <c:v>0.43666410152527901</c:v>
                </c:pt>
                <c:pt idx="8140" formatCode="General">
                  <c:v>0.44828459629248102</c:v>
                </c:pt>
                <c:pt idx="8141" formatCode="General">
                  <c:v>0.45748995732276398</c:v>
                </c:pt>
                <c:pt idx="8142" formatCode="General">
                  <c:v>0.46259618351003301</c:v>
                </c:pt>
                <c:pt idx="8143" formatCode="General">
                  <c:v>0.46306344944602201</c:v>
                </c:pt>
                <c:pt idx="8144" formatCode="General">
                  <c:v>0.45893744517381502</c:v>
                </c:pt>
                <c:pt idx="8145" formatCode="General">
                  <c:v>0.45048032348723899</c:v>
                </c:pt>
                <c:pt idx="8146" formatCode="General">
                  <c:v>0.438406570160222</c:v>
                </c:pt>
                <c:pt idx="8147" formatCode="General">
                  <c:v>0.42349140180058598</c:v>
                </c:pt>
                <c:pt idx="8148" formatCode="General">
                  <c:v>0.40659467275348898</c:v>
                </c:pt>
                <c:pt idx="8149" formatCode="General">
                  <c:v>0.38855751986882903</c:v>
                </c:pt>
                <c:pt idx="8150" formatCode="General">
                  <c:v>0.36998216924343502</c:v>
                </c:pt>
                <c:pt idx="8151" formatCode="General">
                  <c:v>0.35135561122268399</c:v>
                </c:pt>
                <c:pt idx="8152" formatCode="General">
                  <c:v>0.33379570173225298</c:v>
                </c:pt>
                <c:pt idx="8153" formatCode="General">
                  <c:v>0.31871624640663898</c:v>
                </c:pt>
                <c:pt idx="8154" formatCode="General">
                  <c:v>0.30759522012197499</c:v>
                </c:pt>
                <c:pt idx="8155" formatCode="General">
                  <c:v>0.30116839772731901</c:v>
                </c:pt>
                <c:pt idx="8156" formatCode="General">
                  <c:v>0.29873838439703498</c:v>
                </c:pt>
                <c:pt idx="8157" formatCode="General">
                  <c:v>0.29949284389379499</c:v>
                </c:pt>
                <c:pt idx="8158" formatCode="General">
                  <c:v>0.30300504591048799</c:v>
                </c:pt>
                <c:pt idx="8159" formatCode="General">
                  <c:v>0.30827083152263401</c:v>
                </c:pt>
                <c:pt idx="8160" formatCode="General">
                  <c:v>0.31412029724087598</c:v>
                </c:pt>
                <c:pt idx="8161" formatCode="General">
                  <c:v>0.32017699441102498</c:v>
                </c:pt>
                <c:pt idx="8162" formatCode="General">
                  <c:v>0.32649566611008501</c:v>
                </c:pt>
                <c:pt idx="8163" formatCode="General">
                  <c:v>0.33299567709207301</c:v>
                </c:pt>
                <c:pt idx="8164" formatCode="General">
                  <c:v>0.33949078211433298</c:v>
                </c:pt>
                <c:pt idx="8165" formatCode="General">
                  <c:v>0.34591751692411998</c:v>
                </c:pt>
                <c:pt idx="8166" formatCode="General">
                  <c:v>0.35259847449832998</c:v>
                </c:pt>
                <c:pt idx="8167" formatCode="General">
                  <c:v>0.36034541702380002</c:v>
                </c:pt>
                <c:pt idx="8168" formatCode="General">
                  <c:v>0.36871537692693801</c:v>
                </c:pt>
                <c:pt idx="8169" formatCode="General">
                  <c:v>0.37618074729287698</c:v>
                </c:pt>
                <c:pt idx="8170" formatCode="General">
                  <c:v>0.38209173627931697</c:v>
                </c:pt>
                <c:pt idx="8171" formatCode="General">
                  <c:v>0.386481952932199</c:v>
                </c:pt>
                <c:pt idx="8172" formatCode="General">
                  <c:v>0.390140495081924</c:v>
                </c:pt>
                <c:pt idx="8173" formatCode="General">
                  <c:v>0.39387044448435099</c:v>
                </c:pt>
                <c:pt idx="8174" formatCode="General">
                  <c:v>0.39729327932794201</c:v>
                </c:pt>
                <c:pt idx="8175" formatCode="General">
                  <c:v>0.39980914800289102</c:v>
                </c:pt>
                <c:pt idx="8176" formatCode="General">
                  <c:v>0.400930931648179</c:v>
                </c:pt>
                <c:pt idx="8177" formatCode="General">
                  <c:v>0.399244691060961</c:v>
                </c:pt>
                <c:pt idx="8178" formatCode="General">
                  <c:v>0.39325503945502099</c:v>
                </c:pt>
                <c:pt idx="8179" formatCode="General">
                  <c:v>0.38325681724170602</c:v>
                </c:pt>
                <c:pt idx="8180" formatCode="General">
                  <c:v>0.37051288061337601</c:v>
                </c:pt>
                <c:pt idx="8181" formatCode="General">
                  <c:v>0.35581604785338899</c:v>
                </c:pt>
                <c:pt idx="8182" formatCode="General">
                  <c:v>0.33952997405991098</c:v>
                </c:pt>
                <c:pt idx="8183" formatCode="General">
                  <c:v>0.32194999476320801</c:v>
                </c:pt>
                <c:pt idx="8184" formatCode="General">
                  <c:v>0.30342829658822401</c:v>
                </c:pt>
                <c:pt idx="8185" formatCode="General">
                  <c:v>0.28419359016319901</c:v>
                </c:pt>
                <c:pt idx="8186" formatCode="General">
                  <c:v>0.26470909480187599</c:v>
                </c:pt>
                <c:pt idx="8187" formatCode="General">
                  <c:v>0.24534122746397699</c:v>
                </c:pt>
                <c:pt idx="8188" formatCode="General">
                  <c:v>0.22576945114685301</c:v>
                </c:pt>
                <c:pt idx="8189" formatCode="General">
                  <c:v>0.20557382678430999</c:v>
                </c:pt>
                <c:pt idx="8190" formatCode="General">
                  <c:v>0.184575754112553</c:v>
                </c:pt>
                <c:pt idx="8191" formatCode="General">
                  <c:v>0.16330191737074801</c:v>
                </c:pt>
                <c:pt idx="8192" formatCode="General">
                  <c:v>0.14283943793550199</c:v>
                </c:pt>
                <c:pt idx="8193" formatCode="General">
                  <c:v>0.12407445393785101</c:v>
                </c:pt>
                <c:pt idx="8194" formatCode="General">
                  <c:v>0.107706108642664</c:v>
                </c:pt>
                <c:pt idx="8195" formatCode="General">
                  <c:v>9.4968036379697404E-2</c:v>
                </c:pt>
                <c:pt idx="8196" formatCode="General">
                  <c:v>8.6191884179546596E-2</c:v>
                </c:pt>
                <c:pt idx="8197" formatCode="General">
                  <c:v>8.0474729607642501E-2</c:v>
                </c:pt>
                <c:pt idx="8198" formatCode="General">
                  <c:v>7.7162313906833604E-2</c:v>
                </c:pt>
                <c:pt idx="8199" formatCode="General">
                  <c:v>7.5561133731840702E-2</c:v>
                </c:pt>
                <c:pt idx="8200" formatCode="General">
                  <c:v>7.5510147323732305E-2</c:v>
                </c:pt>
                <c:pt idx="8201" formatCode="General">
                  <c:v>7.7162016021424196E-2</c:v>
                </c:pt>
                <c:pt idx="8202" formatCode="General">
                  <c:v>8.0235997856867899E-2</c:v>
                </c:pt>
                <c:pt idx="8203" formatCode="General">
                  <c:v>8.4074406702966301E-2</c:v>
                </c:pt>
                <c:pt idx="8204" formatCode="General">
                  <c:v>8.8025599239855798E-2</c:v>
                </c:pt>
                <c:pt idx="8205" formatCode="General">
                  <c:v>9.1823538073474806E-2</c:v>
                </c:pt>
                <c:pt idx="8206" formatCode="General">
                  <c:v>9.5523372340394194E-2</c:v>
                </c:pt>
                <c:pt idx="8207" formatCode="General">
                  <c:v>9.9120062132349099E-2</c:v>
                </c:pt>
                <c:pt idx="8208" formatCode="General">
                  <c:v>0.101945286096359</c:v>
                </c:pt>
                <c:pt idx="8209" formatCode="General">
                  <c:v>0.103086466993478</c:v>
                </c:pt>
                <c:pt idx="8210" formatCode="General">
                  <c:v>0.10231245874700599</c:v>
                </c:pt>
                <c:pt idx="8211" formatCode="General">
                  <c:v>9.9450409268771203E-2</c:v>
                </c:pt>
                <c:pt idx="8212" formatCode="General">
                  <c:v>9.4072469999961703E-2</c:v>
                </c:pt>
                <c:pt idx="8213" formatCode="General">
                  <c:v>8.6267893333240697E-2</c:v>
                </c:pt>
                <c:pt idx="8214" formatCode="General">
                  <c:v>7.6697296931630896E-2</c:v>
                </c:pt>
                <c:pt idx="8215" formatCode="General">
                  <c:v>6.5504467697113003E-2</c:v>
                </c:pt>
                <c:pt idx="8216" formatCode="General">
                  <c:v>5.2228937301385898E-2</c:v>
                </c:pt>
                <c:pt idx="8217" formatCode="General">
                  <c:v>3.6506853175133497E-2</c:v>
                </c:pt>
                <c:pt idx="8218" formatCode="General">
                  <c:v>1.84583338019189E-2</c:v>
                </c:pt>
                <c:pt idx="8219" formatCode="General">
                  <c:v>-1.00006744220814E-3</c:v>
                </c:pt>
                <c:pt idx="8220" formatCode="General">
                  <c:v>-2.0598524173583301E-2</c:v>
                </c:pt>
                <c:pt idx="8221" formatCode="General">
                  <c:v>-3.9450603852866903E-2</c:v>
                </c:pt>
                <c:pt idx="8222" formatCode="General">
                  <c:v>-5.7314705875580498E-2</c:v>
                </c:pt>
                <c:pt idx="8223" formatCode="General">
                  <c:v>-7.4164800268091802E-2</c:v>
                </c:pt>
                <c:pt idx="8224" formatCode="General">
                  <c:v>-9.0392766925104395E-2</c:v>
                </c:pt>
                <c:pt idx="8225" formatCode="General">
                  <c:v>-0.106263566041884</c:v>
                </c:pt>
                <c:pt idx="8226" formatCode="General">
                  <c:v>-0.12132864890811999</c:v>
                </c:pt>
                <c:pt idx="8227" formatCode="General">
                  <c:v>-0.13515122737105201</c:v>
                </c:pt>
                <c:pt idx="8228" formatCode="General">
                  <c:v>-0.14750294186451501</c:v>
                </c:pt>
                <c:pt idx="8229" formatCode="General">
                  <c:v>-0.15826157797632301</c:v>
                </c:pt>
                <c:pt idx="8230" formatCode="General">
                  <c:v>-0.167674231372232</c:v>
                </c:pt>
                <c:pt idx="8231" formatCode="General">
                  <c:v>-0.17609509374624499</c:v>
                </c:pt>
                <c:pt idx="8232" formatCode="General">
                  <c:v>-0.18349744435106199</c:v>
                </c:pt>
                <c:pt idx="8233" formatCode="General">
                  <c:v>-0.189397475345113</c:v>
                </c:pt>
                <c:pt idx="8234" formatCode="General">
                  <c:v>-0.193767020908263</c:v>
                </c:pt>
                <c:pt idx="8235" formatCode="General">
                  <c:v>-0.197694995600535</c:v>
                </c:pt>
                <c:pt idx="8236" formatCode="General">
                  <c:v>-0.20250425769206501</c:v>
                </c:pt>
                <c:pt idx="8237" formatCode="General">
                  <c:v>-0.20916392433224501</c:v>
                </c:pt>
                <c:pt idx="8238" formatCode="General">
                  <c:v>-0.217795562456194</c:v>
                </c:pt>
                <c:pt idx="8239" formatCode="General">
                  <c:v>-0.227609769471941</c:v>
                </c:pt>
                <c:pt idx="8240" formatCode="General">
                  <c:v>-0.237864328090755</c:v>
                </c:pt>
                <c:pt idx="8241" formatCode="General">
                  <c:v>-0.248147594459043</c:v>
                </c:pt>
                <c:pt idx="8242" formatCode="General">
                  <c:v>-0.25774918149080001</c:v>
                </c:pt>
                <c:pt idx="8243" formatCode="General">
                  <c:v>-0.26668310187268601</c:v>
                </c:pt>
                <c:pt idx="8244" formatCode="General">
                  <c:v>-0.27576343756815402</c:v>
                </c:pt>
                <c:pt idx="8245" formatCode="General">
                  <c:v>-0.28570152603061599</c:v>
                </c:pt>
                <c:pt idx="8246" formatCode="General">
                  <c:v>-0.29728894020145302</c:v>
                </c:pt>
                <c:pt idx="8247" formatCode="General">
                  <c:v>-0.31092574454745198</c:v>
                </c:pt>
                <c:pt idx="8248" formatCode="General">
                  <c:v>-0.32671310726534603</c:v>
                </c:pt>
                <c:pt idx="8249" formatCode="General">
                  <c:v>-0.344417650865248</c:v>
                </c:pt>
                <c:pt idx="8250" formatCode="General">
                  <c:v>-0.36339883663232297</c:v>
                </c:pt>
                <c:pt idx="8251" formatCode="General">
                  <c:v>-0.38239237795435799</c:v>
                </c:pt>
                <c:pt idx="8252" formatCode="General">
                  <c:v>-0.39961530727871503</c:v>
                </c:pt>
                <c:pt idx="8253" formatCode="General">
                  <c:v>-0.41413247625779798</c:v>
                </c:pt>
                <c:pt idx="8254" formatCode="General">
                  <c:v>-0.425857562124556</c:v>
                </c:pt>
                <c:pt idx="8255" formatCode="General">
                  <c:v>-0.43431656738473001</c:v>
                </c:pt>
                <c:pt idx="8256" formatCode="General">
                  <c:v>-0.43969325194202902</c:v>
                </c:pt>
                <c:pt idx="8257" formatCode="General">
                  <c:v>-0.44282255372623502</c:v>
                </c:pt>
                <c:pt idx="8258" formatCode="General">
                  <c:v>-0.44406719547752499</c:v>
                </c:pt>
                <c:pt idx="8259" formatCode="General">
                  <c:v>-0.44377579605997097</c:v>
                </c:pt>
                <c:pt idx="8260" formatCode="General">
                  <c:v>-0.44232653544325501</c:v>
                </c:pt>
                <c:pt idx="8261" formatCode="General">
                  <c:v>-0.440370259485377</c:v>
                </c:pt>
                <c:pt idx="8262" formatCode="General">
                  <c:v>-0.438667959351079</c:v>
                </c:pt>
                <c:pt idx="8263" formatCode="General">
                  <c:v>-0.43788590556519102</c:v>
                </c:pt>
                <c:pt idx="8264" formatCode="General">
                  <c:v>-0.43845996053987601</c:v>
                </c:pt>
                <c:pt idx="8265" formatCode="General">
                  <c:v>-0.440848930932977</c:v>
                </c:pt>
                <c:pt idx="8266" formatCode="General">
                  <c:v>-0.44579461910724</c:v>
                </c:pt>
                <c:pt idx="8267" formatCode="General">
                  <c:v>-0.453629344803815</c:v>
                </c:pt>
                <c:pt idx="8268" formatCode="General">
                  <c:v>-0.463975700505105</c:v>
                </c:pt>
                <c:pt idx="8269" formatCode="General">
                  <c:v>-0.47649188442546497</c:v>
                </c:pt>
                <c:pt idx="8270" formatCode="General">
                  <c:v>-0.490423048180331</c:v>
                </c:pt>
                <c:pt idx="8271" formatCode="General">
                  <c:v>-0.50416004010716597</c:v>
                </c:pt>
                <c:pt idx="8272" formatCode="General">
                  <c:v>-0.51651628773160096</c:v>
                </c:pt>
                <c:pt idx="8273" formatCode="General">
                  <c:v>-0.52663364029283</c:v>
                </c:pt>
                <c:pt idx="8274" formatCode="General">
                  <c:v>-0.53379842233295904</c:v>
                </c:pt>
                <c:pt idx="8275" formatCode="General">
                  <c:v>-0.53800876004598597</c:v>
                </c:pt>
                <c:pt idx="8276" formatCode="General">
                  <c:v>-0.53977186484190398</c:v>
                </c:pt>
                <c:pt idx="8277" formatCode="General">
                  <c:v>-0.53959941556609803</c:v>
                </c:pt>
                <c:pt idx="8278" formatCode="General">
                  <c:v>-0.53769496920719695</c:v>
                </c:pt>
                <c:pt idx="8279" formatCode="General">
                  <c:v>-0.53395233389561503</c:v>
                </c:pt>
                <c:pt idx="8280" formatCode="General">
                  <c:v>-0.527908246056915</c:v>
                </c:pt>
                <c:pt idx="8281" formatCode="General">
                  <c:v>-0.51972267409504203</c:v>
                </c:pt>
                <c:pt idx="8282" formatCode="General">
                  <c:v>-0.51050833873106805</c:v>
                </c:pt>
                <c:pt idx="8283" formatCode="General">
                  <c:v>-0.50132232364624396</c:v>
                </c:pt>
                <c:pt idx="8284" formatCode="General">
                  <c:v>-0.49287803213474202</c:v>
                </c:pt>
                <c:pt idx="8285" formatCode="General">
                  <c:v>-0.48542840729521602</c:v>
                </c:pt>
                <c:pt idx="8286" formatCode="General">
                  <c:v>-0.47874913256851298</c:v>
                </c:pt>
                <c:pt idx="8287" formatCode="General">
                  <c:v>-0.47275844033053799</c:v>
                </c:pt>
                <c:pt idx="8288" formatCode="General">
                  <c:v>-0.46733795098579001</c:v>
                </c:pt>
                <c:pt idx="8289" formatCode="General">
                  <c:v>-0.46152326452006498</c:v>
                </c:pt>
                <c:pt idx="8290" formatCode="General">
                  <c:v>-0.45508408243265702</c:v>
                </c:pt>
                <c:pt idx="8291" formatCode="General">
                  <c:v>-0.44926322179431799</c:v>
                </c:pt>
                <c:pt idx="8292" formatCode="General">
                  <c:v>-0.44448139020703598</c:v>
                </c:pt>
                <c:pt idx="8293" formatCode="General">
                  <c:v>-0.44054322662299</c:v>
                </c:pt>
                <c:pt idx="8294" formatCode="General">
                  <c:v>-0.437397847798281</c:v>
                </c:pt>
                <c:pt idx="8295" formatCode="General">
                  <c:v>-0.434817387500816</c:v>
                </c:pt>
                <c:pt idx="8296" formatCode="General">
                  <c:v>-0.43275900027748598</c:v>
                </c:pt>
                <c:pt idx="8297" formatCode="General">
                  <c:v>-0.431325725332659</c:v>
                </c:pt>
                <c:pt idx="8298" formatCode="General">
                  <c:v>-0.430828627168375</c:v>
                </c:pt>
                <c:pt idx="8299" formatCode="General">
                  <c:v>-0.43155460402809498</c:v>
                </c:pt>
                <c:pt idx="8300" formatCode="General">
                  <c:v>-0.43292198794523901</c:v>
                </c:pt>
                <c:pt idx="8301" formatCode="General">
                  <c:v>-0.43421672321312199</c:v>
                </c:pt>
                <c:pt idx="8302" formatCode="General">
                  <c:v>-0.43502880149923001</c:v>
                </c:pt>
                <c:pt idx="8303" formatCode="General">
                  <c:v>-0.43520752549957598</c:v>
                </c:pt>
                <c:pt idx="8304" formatCode="General">
                  <c:v>-0.43472715662746297</c:v>
                </c:pt>
                <c:pt idx="8305" formatCode="General">
                  <c:v>-0.43346435049313897</c:v>
                </c:pt>
                <c:pt idx="8306" formatCode="General">
                  <c:v>-0.43158142365557001</c:v>
                </c:pt>
                <c:pt idx="8307" formatCode="General">
                  <c:v>-0.42930210685293302</c:v>
                </c:pt>
                <c:pt idx="8308" formatCode="General">
                  <c:v>-0.42644799651327198</c:v>
                </c:pt>
                <c:pt idx="8309" formatCode="General">
                  <c:v>-0.42264375883275901</c:v>
                </c:pt>
                <c:pt idx="8310" formatCode="General">
                  <c:v>-0.41797129004408601</c:v>
                </c:pt>
                <c:pt idx="8311" formatCode="General">
                  <c:v>-0.41201454087647199</c:v>
                </c:pt>
                <c:pt idx="8312" formatCode="General">
                  <c:v>-0.404882968840589</c:v>
                </c:pt>
                <c:pt idx="8313" formatCode="General">
                  <c:v>-0.39723506407692899</c:v>
                </c:pt>
                <c:pt idx="8314" formatCode="General">
                  <c:v>-0.38898163844901701</c:v>
                </c:pt>
                <c:pt idx="8315" formatCode="General">
                  <c:v>-0.380141115316456</c:v>
                </c:pt>
                <c:pt idx="8316" formatCode="General">
                  <c:v>-0.37097942722641603</c:v>
                </c:pt>
                <c:pt idx="8317" formatCode="General">
                  <c:v>-0.36167729056659997</c:v>
                </c:pt>
                <c:pt idx="8318" formatCode="General">
                  <c:v>-0.35176999518445501</c:v>
                </c:pt>
                <c:pt idx="8319" formatCode="General">
                  <c:v>-0.34104105959960002</c:v>
                </c:pt>
                <c:pt idx="8320" formatCode="General">
                  <c:v>-0.32996674608368498</c:v>
                </c:pt>
                <c:pt idx="8321" formatCode="General">
                  <c:v>-0.31909014109091</c:v>
                </c:pt>
                <c:pt idx="8322" formatCode="General">
                  <c:v>-0.30929497707787801</c:v>
                </c:pt>
                <c:pt idx="8323" formatCode="General">
                  <c:v>-0.30135083519915701</c:v>
                </c:pt>
                <c:pt idx="8324" formatCode="General">
                  <c:v>-0.295477199534941</c:v>
                </c:pt>
                <c:pt idx="8325" formatCode="General">
                  <c:v>-0.29145239033437997</c:v>
                </c:pt>
                <c:pt idx="8326" formatCode="General">
                  <c:v>-0.28867328041928703</c:v>
                </c:pt>
                <c:pt idx="8327" formatCode="General">
                  <c:v>-0.28598052043095601</c:v>
                </c:pt>
                <c:pt idx="8328" formatCode="General">
                  <c:v>-0.28224605834701499</c:v>
                </c:pt>
                <c:pt idx="8329" formatCode="General">
                  <c:v>-0.276954257949444</c:v>
                </c:pt>
                <c:pt idx="8330" formatCode="General">
                  <c:v>-0.26989117329613199</c:v>
                </c:pt>
                <c:pt idx="8331" formatCode="General">
                  <c:v>-0.26146981356946702</c:v>
                </c:pt>
                <c:pt idx="8332" formatCode="General">
                  <c:v>-0.25222613676859001</c:v>
                </c:pt>
                <c:pt idx="8333" formatCode="General">
                  <c:v>-0.242260435125778</c:v>
                </c:pt>
                <c:pt idx="8334" formatCode="General">
                  <c:v>-0.231327989181907</c:v>
                </c:pt>
                <c:pt idx="8335" formatCode="General">
                  <c:v>-0.21929432349273401</c:v>
                </c:pt>
                <c:pt idx="8336" formatCode="General">
                  <c:v>-0.206221958470793</c:v>
                </c:pt>
                <c:pt idx="8337" formatCode="General">
                  <c:v>-0.19211492746230699</c:v>
                </c:pt>
                <c:pt idx="8338" formatCode="General">
                  <c:v>-0.17747705773980499</c:v>
                </c:pt>
                <c:pt idx="8339" formatCode="General">
                  <c:v>-0.16280262320709701</c:v>
                </c:pt>
                <c:pt idx="8340" formatCode="General">
                  <c:v>-0.148216791041339</c:v>
                </c:pt>
                <c:pt idx="8341" formatCode="General">
                  <c:v>-0.133926787549938</c:v>
                </c:pt>
                <c:pt idx="8342" formatCode="General">
                  <c:v>-0.12033969146731301</c:v>
                </c:pt>
                <c:pt idx="8343" formatCode="General">
                  <c:v>-0.107866083173945</c:v>
                </c:pt>
                <c:pt idx="8344" formatCode="General">
                  <c:v>-9.6597953238814302E-2</c:v>
                </c:pt>
                <c:pt idx="8345" formatCode="General">
                  <c:v>-8.6434413115417094E-2</c:v>
                </c:pt>
                <c:pt idx="8346" formatCode="General">
                  <c:v>-7.7017283671652503E-2</c:v>
                </c:pt>
                <c:pt idx="8347" formatCode="General">
                  <c:v>-6.8063963452146103E-2</c:v>
                </c:pt>
                <c:pt idx="8348" formatCode="General">
                  <c:v>-6.0140708912051602E-2</c:v>
                </c:pt>
                <c:pt idx="8349" formatCode="General">
                  <c:v>-5.4037099392813197E-2</c:v>
                </c:pt>
                <c:pt idx="8350" formatCode="General">
                  <c:v>-4.9804126147140797E-2</c:v>
                </c:pt>
                <c:pt idx="8351" formatCode="General">
                  <c:v>-4.7375321667067101E-2</c:v>
                </c:pt>
                <c:pt idx="8352" formatCode="General">
                  <c:v>-4.6535488459314399E-2</c:v>
                </c:pt>
                <c:pt idx="8353" formatCode="General">
                  <c:v>-4.6591916622298203E-2</c:v>
                </c:pt>
                <c:pt idx="8354" formatCode="General">
                  <c:v>-4.69338504699221E-2</c:v>
                </c:pt>
                <c:pt idx="8355" formatCode="General">
                  <c:v>-4.6976429042739402E-2</c:v>
                </c:pt>
                <c:pt idx="8356" formatCode="General">
                  <c:v>-4.5983416826535999E-2</c:v>
                </c:pt>
                <c:pt idx="8357" formatCode="General">
                  <c:v>-4.2491402009556103E-2</c:v>
                </c:pt>
                <c:pt idx="8358" formatCode="General">
                  <c:v>-3.5158160837233297E-2</c:v>
                </c:pt>
                <c:pt idx="8359" formatCode="General">
                  <c:v>-2.34521405492981E-2</c:v>
                </c:pt>
                <c:pt idx="8360" formatCode="General">
                  <c:v>-7.3447111504031798E-3</c:v>
                </c:pt>
                <c:pt idx="8361" formatCode="General">
                  <c:v>1.2216243533409299E-2</c:v>
                </c:pt>
                <c:pt idx="8362" formatCode="General">
                  <c:v>3.3925124549889399E-2</c:v>
                </c:pt>
                <c:pt idx="8363" formatCode="General">
                  <c:v>5.6903536804885503E-2</c:v>
                </c:pt>
                <c:pt idx="8364" formatCode="General">
                  <c:v>8.0237700359992406E-2</c:v>
                </c:pt>
                <c:pt idx="8365" formatCode="General">
                  <c:v>0.10289260891965001</c:v>
                </c:pt>
                <c:pt idx="8366" formatCode="General">
                  <c:v>0.124296515459301</c:v>
                </c:pt>
                <c:pt idx="8367" formatCode="General">
                  <c:v>0.143852032850252</c:v>
                </c:pt>
                <c:pt idx="8368" formatCode="General">
                  <c:v>0.16086432106645601</c:v>
                </c:pt>
                <c:pt idx="8369" formatCode="General">
                  <c:v>0.17475814984777199</c:v>
                </c:pt>
                <c:pt idx="8370" formatCode="General">
                  <c:v>0.18503245409007099</c:v>
                </c:pt>
                <c:pt idx="8371" formatCode="General">
                  <c:v>0.191963058029502</c:v>
                </c:pt>
                <c:pt idx="8372" formatCode="General">
                  <c:v>0.19639583504152899</c:v>
                </c:pt>
                <c:pt idx="8373" formatCode="General">
                  <c:v>0.19916002881679801</c:v>
                </c:pt>
                <c:pt idx="8374" formatCode="General">
                  <c:v>0.20106615296289099</c:v>
                </c:pt>
                <c:pt idx="8375" formatCode="General">
                  <c:v>0.202519179879043</c:v>
                </c:pt>
                <c:pt idx="8376" formatCode="General">
                  <c:v>0.20364591018866801</c:v>
                </c:pt>
                <c:pt idx="8377" formatCode="General">
                  <c:v>0.20453417959907599</c:v>
                </c:pt>
                <c:pt idx="8378" formatCode="General">
                  <c:v>0.20538870071006099</c:v>
                </c:pt>
                <c:pt idx="8379" formatCode="General">
                  <c:v>0.206539371650483</c:v>
                </c:pt>
                <c:pt idx="8380" formatCode="General">
                  <c:v>0.20804371925192999</c:v>
                </c:pt>
                <c:pt idx="8381" formatCode="General">
                  <c:v>0.21010816764360499</c:v>
                </c:pt>
                <c:pt idx="8382" formatCode="General">
                  <c:v>0.213154621196876</c:v>
                </c:pt>
                <c:pt idx="8383" formatCode="General">
                  <c:v>0.217455054590318</c:v>
                </c:pt>
                <c:pt idx="8384" formatCode="General">
                  <c:v>0.223512986971733</c:v>
                </c:pt>
                <c:pt idx="8385" formatCode="General">
                  <c:v>0.23129332616447201</c:v>
                </c:pt>
                <c:pt idx="8386" formatCode="General">
                  <c:v>0.24071795496003601</c:v>
                </c:pt>
                <c:pt idx="8387" formatCode="General">
                  <c:v>0.25165594646709999</c:v>
                </c:pt>
                <c:pt idx="8388" formatCode="General">
                  <c:v>0.263524079820186</c:v>
                </c:pt>
                <c:pt idx="8389" formatCode="General">
                  <c:v>0.27621445985383603</c:v>
                </c:pt>
                <c:pt idx="8390" formatCode="General">
                  <c:v>0.28924586977504801</c:v>
                </c:pt>
                <c:pt idx="8391" formatCode="General">
                  <c:v>0.30171281974796399</c:v>
                </c:pt>
                <c:pt idx="8392" formatCode="General">
                  <c:v>0.31285718950198899</c:v>
                </c:pt>
                <c:pt idx="8393" formatCode="General">
                  <c:v>0.32239188544428898</c:v>
                </c:pt>
                <c:pt idx="8394" formatCode="General">
                  <c:v>0.33072912193142201</c:v>
                </c:pt>
                <c:pt idx="8395" formatCode="General">
                  <c:v>0.33841826992836299</c:v>
                </c:pt>
                <c:pt idx="8396" formatCode="General">
                  <c:v>0.34548985561085199</c:v>
                </c:pt>
                <c:pt idx="8397" formatCode="General">
                  <c:v>0.35194718647527001</c:v>
                </c:pt>
                <c:pt idx="8398" formatCode="General">
                  <c:v>0.35780666935795102</c:v>
                </c:pt>
                <c:pt idx="8399" formatCode="General">
                  <c:v>0.36297372259157801</c:v>
                </c:pt>
                <c:pt idx="8400" formatCode="General">
                  <c:v>0.367602659095637</c:v>
                </c:pt>
                <c:pt idx="8401" formatCode="General">
                  <c:v>0.37216058179065298</c:v>
                </c:pt>
                <c:pt idx="8402" formatCode="General">
                  <c:v>0.37681672672139899</c:v>
                </c:pt>
                <c:pt idx="8403" formatCode="General">
                  <c:v>0.38119679539642998</c:v>
                </c:pt>
                <c:pt idx="8404" formatCode="General">
                  <c:v>0.3846522303098</c:v>
                </c:pt>
                <c:pt idx="8405" formatCode="General">
                  <c:v>0.38594224266013399</c:v>
                </c:pt>
                <c:pt idx="8406" formatCode="General">
                  <c:v>0.38444744034834699</c:v>
                </c:pt>
                <c:pt idx="8407" formatCode="General">
                  <c:v>0.38071872936187101</c:v>
                </c:pt>
                <c:pt idx="8408" formatCode="General">
                  <c:v>0.375913745157062</c:v>
                </c:pt>
                <c:pt idx="8409" formatCode="General">
                  <c:v>0.37151101663203301</c:v>
                </c:pt>
                <c:pt idx="8410" formatCode="General">
                  <c:v>0.36856749550663198</c:v>
                </c:pt>
                <c:pt idx="8411" formatCode="General">
                  <c:v>0.36718709067437399</c:v>
                </c:pt>
                <c:pt idx="8412" formatCode="General">
                  <c:v>0.36689703090394699</c:v>
                </c:pt>
                <c:pt idx="8413" formatCode="General">
                  <c:v>0.36667130234177597</c:v>
                </c:pt>
                <c:pt idx="8414" formatCode="General">
                  <c:v>0.36531534182287601</c:v>
                </c:pt>
                <c:pt idx="8415" formatCode="General">
                  <c:v>0.36267314376717202</c:v>
                </c:pt>
                <c:pt idx="8416" formatCode="General">
                  <c:v>0.35937620981996998</c:v>
                </c:pt>
                <c:pt idx="8417" formatCode="General">
                  <c:v>0.35608055443650799</c:v>
                </c:pt>
                <c:pt idx="8418" formatCode="General">
                  <c:v>0.35353541489974899</c:v>
                </c:pt>
                <c:pt idx="8419" formatCode="General">
                  <c:v>0.35195045992106699</c:v>
                </c:pt>
                <c:pt idx="8420" formatCode="General">
                  <c:v>0.35079710664476998</c:v>
                </c:pt>
                <c:pt idx="8421" formatCode="General">
                  <c:v>0.34982063638035998</c:v>
                </c:pt>
                <c:pt idx="8422" formatCode="General">
                  <c:v>0.34930837766247902</c:v>
                </c:pt>
                <c:pt idx="8423" formatCode="General">
                  <c:v>0.35000645212633602</c:v>
                </c:pt>
                <c:pt idx="8424" formatCode="General">
                  <c:v>0.35240619866370698</c:v>
                </c:pt>
                <c:pt idx="8425" formatCode="General">
                  <c:v>0.35628945189539502</c:v>
                </c:pt>
                <c:pt idx="8426" formatCode="General">
                  <c:v>0.36111920647225298</c:v>
                </c:pt>
                <c:pt idx="8427" formatCode="General">
                  <c:v>0.36631245959152298</c:v>
                </c:pt>
                <c:pt idx="8428" formatCode="General">
                  <c:v>0.37148556939739702</c:v>
                </c:pt>
                <c:pt idx="8429" formatCode="General">
                  <c:v>0.37643726568573099</c:v>
                </c:pt>
                <c:pt idx="8430" formatCode="General">
                  <c:v>0.38105697131939298</c:v>
                </c:pt>
                <c:pt idx="8431" formatCode="General">
                  <c:v>0.3850199321619</c:v>
                </c:pt>
                <c:pt idx="8432" formatCode="General">
                  <c:v>0.387888668076454</c:v>
                </c:pt>
                <c:pt idx="8433" formatCode="General">
                  <c:v>0.38972651537742398</c:v>
                </c:pt>
                <c:pt idx="8434" formatCode="General">
                  <c:v>0.39070100201525998</c:v>
                </c:pt>
                <c:pt idx="8435" formatCode="General">
                  <c:v>0.39119505626622197</c:v>
                </c:pt>
                <c:pt idx="8436" formatCode="General">
                  <c:v>0.39170445693422301</c:v>
                </c:pt>
                <c:pt idx="8437" formatCode="General">
                  <c:v>0.39192499366917899</c:v>
                </c:pt>
                <c:pt idx="8438" formatCode="General">
                  <c:v>0.39106324277925397</c:v>
                </c:pt>
                <c:pt idx="8439" formatCode="General">
                  <c:v>0.388487359736925</c:v>
                </c:pt>
                <c:pt idx="8440" formatCode="General">
                  <c:v>0.383953022408835</c:v>
                </c:pt>
                <c:pt idx="8441" formatCode="General">
                  <c:v>0.37789850196181601</c:v>
                </c:pt>
                <c:pt idx="8442" formatCode="General">
                  <c:v>0.37103827276566298</c:v>
                </c:pt>
                <c:pt idx="8443" formatCode="General">
                  <c:v>0.36386665465288298</c:v>
                </c:pt>
                <c:pt idx="8444" formatCode="General">
                  <c:v>0.35687284725789598</c:v>
                </c:pt>
                <c:pt idx="8445" formatCode="General">
                  <c:v>0.35031866132960199</c:v>
                </c:pt>
                <c:pt idx="8446" formatCode="General">
                  <c:v>0.34439453699628902</c:v>
                </c:pt>
                <c:pt idx="8447" formatCode="General">
                  <c:v>0.339330497719668</c:v>
                </c:pt>
                <c:pt idx="8448" formatCode="General">
                  <c:v>0.33554969567523002</c:v>
                </c:pt>
                <c:pt idx="8449" formatCode="General">
                  <c:v>0.33365789966603498</c:v>
                </c:pt>
                <c:pt idx="8450" formatCode="General">
                  <c:v>0.33364009347690499</c:v>
                </c:pt>
                <c:pt idx="8451" formatCode="General">
                  <c:v>0.33536123280587199</c:v>
                </c:pt>
                <c:pt idx="8452" formatCode="General">
                  <c:v>0.33930013058279501</c:v>
                </c:pt>
                <c:pt idx="8453" formatCode="General">
                  <c:v>0.34609918863835798</c:v>
                </c:pt>
                <c:pt idx="8454" formatCode="General">
                  <c:v>0.35445987666564599</c:v>
                </c:pt>
                <c:pt idx="8455" formatCode="General">
                  <c:v>0.36242458872088701</c:v>
                </c:pt>
                <c:pt idx="8456" formatCode="General">
                  <c:v>0.36938866095728001</c:v>
                </c:pt>
                <c:pt idx="8457" formatCode="General">
                  <c:v>0.37494848254973001</c:v>
                </c:pt>
                <c:pt idx="8458" formatCode="General">
                  <c:v>0.37848719513727702</c:v>
                </c:pt>
                <c:pt idx="8459" formatCode="General">
                  <c:v>0.37956192191112298</c:v>
                </c:pt>
                <c:pt idx="8460" formatCode="General">
                  <c:v>0.37792636121831602</c:v>
                </c:pt>
                <c:pt idx="8461" formatCode="General">
                  <c:v>0.373105734411249</c:v>
                </c:pt>
                <c:pt idx="8462" formatCode="General">
                  <c:v>0.36504142900567899</c:v>
                </c:pt>
                <c:pt idx="8463" formatCode="General">
                  <c:v>0.35357836302658802</c:v>
                </c:pt>
                <c:pt idx="8464" formatCode="General">
                  <c:v>0.33755152878281902</c:v>
                </c:pt>
                <c:pt idx="8465" formatCode="General">
                  <c:v>0.31698629271935802</c:v>
                </c:pt>
                <c:pt idx="8466" formatCode="General">
                  <c:v>0.29371502622663298</c:v>
                </c:pt>
                <c:pt idx="8467" formatCode="General">
                  <c:v>0.26951836224020798</c:v>
                </c:pt>
                <c:pt idx="8468" formatCode="General">
                  <c:v>0.24554842506115401</c:v>
                </c:pt>
                <c:pt idx="8469" formatCode="General">
                  <c:v>0.222369729690712</c:v>
                </c:pt>
                <c:pt idx="8470" formatCode="General">
                  <c:v>0.20005959615487301</c:v>
                </c:pt>
                <c:pt idx="8471" formatCode="General">
                  <c:v>0.17841711009580599</c:v>
                </c:pt>
                <c:pt idx="8472" formatCode="General">
                  <c:v>0.15737188186707199</c:v>
                </c:pt>
                <c:pt idx="8473" formatCode="General">
                  <c:v>0.13718752137269499</c:v>
                </c:pt>
                <c:pt idx="8474" formatCode="General">
                  <c:v>0.11857083336849999</c:v>
                </c:pt>
                <c:pt idx="8475" formatCode="General">
                  <c:v>0.101854939801924</c:v>
                </c:pt>
                <c:pt idx="8476" formatCode="General">
                  <c:v>8.6947209535994704E-2</c:v>
                </c:pt>
                <c:pt idx="8477" formatCode="General">
                  <c:v>7.4030416217738801E-2</c:v>
                </c:pt>
                <c:pt idx="8478" formatCode="General">
                  <c:v>6.3044722908655204E-2</c:v>
                </c:pt>
                <c:pt idx="8479" formatCode="General">
                  <c:v>5.3811352061508902E-2</c:v>
                </c:pt>
                <c:pt idx="8480" formatCode="General">
                  <c:v>4.6677286007625898E-2</c:v>
                </c:pt>
                <c:pt idx="8481" formatCode="General">
                  <c:v>4.1821436397354299E-2</c:v>
                </c:pt>
                <c:pt idx="8482" formatCode="General">
                  <c:v>3.8906326773935899E-2</c:v>
                </c:pt>
                <c:pt idx="8483" formatCode="General">
                  <c:v>3.7237544232685098E-2</c:v>
                </c:pt>
                <c:pt idx="8484" formatCode="General">
                  <c:v>3.6543640574953198E-2</c:v>
                </c:pt>
                <c:pt idx="8485" formatCode="General">
                  <c:v>3.7658543505493303E-2</c:v>
                </c:pt>
                <c:pt idx="8486" formatCode="General">
                  <c:v>4.099896052628E-2</c:v>
                </c:pt>
                <c:pt idx="8487" formatCode="General">
                  <c:v>4.5621259688569699E-2</c:v>
                </c:pt>
                <c:pt idx="8488" formatCode="General">
                  <c:v>5.0599301668965799E-2</c:v>
                </c:pt>
                <c:pt idx="8489" formatCode="General">
                  <c:v>5.5675007822021998E-2</c:v>
                </c:pt>
                <c:pt idx="8490" formatCode="General">
                  <c:v>6.07312700266808E-2</c:v>
                </c:pt>
                <c:pt idx="8491" formatCode="General">
                  <c:v>6.5137753900117099E-2</c:v>
                </c:pt>
                <c:pt idx="8492" formatCode="General">
                  <c:v>6.8082941016245999E-2</c:v>
                </c:pt>
                <c:pt idx="8493" formatCode="General">
                  <c:v>6.9119968453716596E-2</c:v>
                </c:pt>
                <c:pt idx="8494" formatCode="General">
                  <c:v>6.8095362910634893E-2</c:v>
                </c:pt>
                <c:pt idx="8495" formatCode="General">
                  <c:v>6.4710074365384104E-2</c:v>
                </c:pt>
                <c:pt idx="8496" formatCode="General">
                  <c:v>5.8410854014515498E-2</c:v>
                </c:pt>
                <c:pt idx="8497" formatCode="General">
                  <c:v>4.8982474957098697E-2</c:v>
                </c:pt>
                <c:pt idx="8498" formatCode="General">
                  <c:v>3.6484224873662201E-2</c:v>
                </c:pt>
                <c:pt idx="8499" formatCode="General">
                  <c:v>2.13964885722474E-2</c:v>
                </c:pt>
                <c:pt idx="8500" formatCode="General">
                  <c:v>4.8479411066966599E-3</c:v>
                </c:pt>
                <c:pt idx="8501" formatCode="General">
                  <c:v>-1.1699937922645599E-2</c:v>
                </c:pt>
                <c:pt idx="8502" formatCode="General">
                  <c:v>-2.70273589802963E-2</c:v>
                </c:pt>
                <c:pt idx="8503" formatCode="General">
                  <c:v>-4.0223754860362101E-2</c:v>
                </c:pt>
                <c:pt idx="8504" formatCode="General">
                  <c:v>-5.0604773001557302E-2</c:v>
                </c:pt>
                <c:pt idx="8505" formatCode="General">
                  <c:v>-5.8077287341723099E-2</c:v>
                </c:pt>
                <c:pt idx="8506" formatCode="General">
                  <c:v>-6.2944024475394503E-2</c:v>
                </c:pt>
                <c:pt idx="8507" formatCode="General">
                  <c:v>-6.5569535143638794E-2</c:v>
                </c:pt>
                <c:pt idx="8508" formatCode="General">
                  <c:v>-6.6031494704476404E-2</c:v>
                </c:pt>
                <c:pt idx="8509" formatCode="General">
                  <c:v>-6.4231591293079801E-2</c:v>
                </c:pt>
                <c:pt idx="8510" formatCode="General">
                  <c:v>-6.0324374990521297E-2</c:v>
                </c:pt>
                <c:pt idx="8511" formatCode="General">
                  <c:v>-5.48649782426293E-2</c:v>
                </c:pt>
                <c:pt idx="8512" formatCode="General">
                  <c:v>-4.8676430121259301E-2</c:v>
                </c:pt>
                <c:pt idx="8513" formatCode="General">
                  <c:v>-4.2697510785125903E-2</c:v>
                </c:pt>
                <c:pt idx="8514" formatCode="General">
                  <c:v>-3.7794863919086402E-2</c:v>
                </c:pt>
                <c:pt idx="8515" formatCode="General">
                  <c:v>-3.42716415716941E-2</c:v>
                </c:pt>
                <c:pt idx="8516" formatCode="General">
                  <c:v>-3.25720307444139E-2</c:v>
                </c:pt>
                <c:pt idx="8517" formatCode="General">
                  <c:v>-3.3584298340795897E-2</c:v>
                </c:pt>
                <c:pt idx="8518" formatCode="General">
                  <c:v>-3.8064933914509297E-2</c:v>
                </c:pt>
                <c:pt idx="8519" formatCode="General">
                  <c:v>-4.6368649592175598E-2</c:v>
                </c:pt>
                <c:pt idx="8520" formatCode="General">
                  <c:v>-5.8315894933955899E-2</c:v>
                </c:pt>
                <c:pt idx="8521" formatCode="General">
                  <c:v>-7.3646582945723404E-2</c:v>
                </c:pt>
                <c:pt idx="8522" formatCode="General">
                  <c:v>-9.1594771656307195E-2</c:v>
                </c:pt>
                <c:pt idx="8523" formatCode="General">
                  <c:v>-0.11141849989901501</c:v>
                </c:pt>
                <c:pt idx="8524" formatCode="General">
                  <c:v>-0.13308246441743099</c:v>
                </c:pt>
                <c:pt idx="8525" formatCode="General">
                  <c:v>-0.15621997026370599</c:v>
                </c:pt>
                <c:pt idx="8526" formatCode="General">
                  <c:v>-0.17955055108999299</c:v>
                </c:pt>
                <c:pt idx="8527" formatCode="General">
                  <c:v>-0.201968006018207</c:v>
                </c:pt>
                <c:pt idx="8528" formatCode="General">
                  <c:v>-0.22282891763514001</c:v>
                </c:pt>
                <c:pt idx="8529" formatCode="General">
                  <c:v>-0.24146375979349</c:v>
                </c:pt>
                <c:pt idx="8530" formatCode="General">
                  <c:v>-0.25732979594939998</c:v>
                </c:pt>
                <c:pt idx="8531" formatCode="General">
                  <c:v>-0.27025735525164502</c:v>
                </c:pt>
                <c:pt idx="8532" formatCode="General">
                  <c:v>-0.28051615672574098</c:v>
                </c:pt>
                <c:pt idx="8533" formatCode="General">
                  <c:v>-0.28853794456881499</c:v>
                </c:pt>
                <c:pt idx="8534" formatCode="General">
                  <c:v>-0.29460670865215599</c:v>
                </c:pt>
                <c:pt idx="8535" formatCode="General">
                  <c:v>-0.29896547153287101</c:v>
                </c:pt>
                <c:pt idx="8536" formatCode="General">
                  <c:v>-0.302428969481979</c:v>
                </c:pt>
                <c:pt idx="8537" formatCode="General">
                  <c:v>-0.30633738354234002</c:v>
                </c:pt>
                <c:pt idx="8538" formatCode="General">
                  <c:v>-0.31118904522665902</c:v>
                </c:pt>
                <c:pt idx="8539" formatCode="General">
                  <c:v>-0.31669629621020301</c:v>
                </c:pt>
                <c:pt idx="8540" formatCode="General">
                  <c:v>-0.32259099315175199</c:v>
                </c:pt>
                <c:pt idx="8541" formatCode="General">
                  <c:v>-0.32907221575885698</c:v>
                </c:pt>
                <c:pt idx="8542" formatCode="General">
                  <c:v>-0.33709499742218202</c:v>
                </c:pt>
                <c:pt idx="8543" formatCode="General">
                  <c:v>-0.34708445409260003</c:v>
                </c:pt>
                <c:pt idx="8544" formatCode="General">
                  <c:v>-0.35895607792720702</c:v>
                </c:pt>
                <c:pt idx="8545" formatCode="General">
                  <c:v>-0.37288409670468697</c:v>
                </c:pt>
                <c:pt idx="8546" formatCode="General">
                  <c:v>-0.38883768593123402</c:v>
                </c:pt>
                <c:pt idx="8547" formatCode="General">
                  <c:v>-0.40621207232915701</c:v>
                </c:pt>
                <c:pt idx="8548" formatCode="General">
                  <c:v>-0.42454102574797198</c:v>
                </c:pt>
                <c:pt idx="8549" formatCode="General">
                  <c:v>-0.44375309654002099</c:v>
                </c:pt>
                <c:pt idx="8550" formatCode="General">
                  <c:v>-0.46314138090627599</c:v>
                </c:pt>
                <c:pt idx="8551" formatCode="General">
                  <c:v>-0.48227192367105598</c:v>
                </c:pt>
                <c:pt idx="8552" formatCode="General">
                  <c:v>-0.50159679300252102</c:v>
                </c:pt>
                <c:pt idx="8553" formatCode="General">
                  <c:v>-0.52110600665582996</c:v>
                </c:pt>
                <c:pt idx="8554" formatCode="General">
                  <c:v>-0.54019310201882997</c:v>
                </c:pt>
                <c:pt idx="8555" formatCode="General">
                  <c:v>-0.55835350879541401</c:v>
                </c:pt>
                <c:pt idx="8556" formatCode="General">
                  <c:v>-0.57603108885169296</c:v>
                </c:pt>
                <c:pt idx="8557" formatCode="General">
                  <c:v>-0.59312272721537596</c:v>
                </c:pt>
                <c:pt idx="8558" formatCode="General">
                  <c:v>-0.608724270732941</c:v>
                </c:pt>
                <c:pt idx="8559" formatCode="General">
                  <c:v>-0.62235021948010805</c:v>
                </c:pt>
                <c:pt idx="8560" formatCode="General">
                  <c:v>-0.63359119149903198</c:v>
                </c:pt>
                <c:pt idx="8561" formatCode="General">
                  <c:v>-0.64262453559005905</c:v>
                </c:pt>
                <c:pt idx="8562" formatCode="General">
                  <c:v>-0.65004374269002996</c:v>
                </c:pt>
                <c:pt idx="8563" formatCode="General">
                  <c:v>-0.65575428567273597</c:v>
                </c:pt>
                <c:pt idx="8564" formatCode="General">
                  <c:v>-0.65912248387696404</c:v>
                </c:pt>
                <c:pt idx="8565" formatCode="General">
                  <c:v>-0.65960262538004499</c:v>
                </c:pt>
                <c:pt idx="8566" formatCode="General">
                  <c:v>-0.65719074691972801</c:v>
                </c:pt>
                <c:pt idx="8567" formatCode="General">
                  <c:v>-0.65256763410850105</c:v>
                </c:pt>
                <c:pt idx="8568" formatCode="General">
                  <c:v>-0.64660909926188703</c:v>
                </c:pt>
                <c:pt idx="8569" formatCode="General">
                  <c:v>-0.64054297852120901</c:v>
                </c:pt>
                <c:pt idx="8570" formatCode="General">
                  <c:v>-0.63561270858234797</c:v>
                </c:pt>
                <c:pt idx="8571" formatCode="General">
                  <c:v>-0.632088037248557</c:v>
                </c:pt>
                <c:pt idx="8572" formatCode="General">
                  <c:v>-0.62907495813546399</c:v>
                </c:pt>
                <c:pt idx="8573" formatCode="General">
                  <c:v>-0.62553179783553903</c:v>
                </c:pt>
                <c:pt idx="8574" formatCode="General">
                  <c:v>-0.62056931597922005</c:v>
                </c:pt>
                <c:pt idx="8575" formatCode="General">
                  <c:v>-0.61406491444817501</c:v>
                </c:pt>
                <c:pt idx="8576" formatCode="General">
                  <c:v>-0.60685102134677404</c:v>
                </c:pt>
                <c:pt idx="8577" formatCode="General">
                  <c:v>-0.60007101684310604</c:v>
                </c:pt>
                <c:pt idx="8578" formatCode="General">
                  <c:v>-0.59414616985981905</c:v>
                </c:pt>
                <c:pt idx="8579" formatCode="General">
                  <c:v>-0.58832956313656104</c:v>
                </c:pt>
                <c:pt idx="8580" formatCode="General">
                  <c:v>-0.58202142340021501</c:v>
                </c:pt>
                <c:pt idx="8581" formatCode="General">
                  <c:v>-0.57510979360014802</c:v>
                </c:pt>
                <c:pt idx="8582" formatCode="General">
                  <c:v>-0.56800966006271703</c:v>
                </c:pt>
                <c:pt idx="8583" formatCode="General">
                  <c:v>-0.56126376465632699</c:v>
                </c:pt>
                <c:pt idx="8584" formatCode="General">
                  <c:v>-0.55473055067982902</c:v>
                </c:pt>
                <c:pt idx="8585" formatCode="General">
                  <c:v>-0.54817397216840702</c:v>
                </c:pt>
                <c:pt idx="8586" formatCode="General">
                  <c:v>-0.54152537258063504</c:v>
                </c:pt>
                <c:pt idx="8587" formatCode="General">
                  <c:v>-0.53446757470622497</c:v>
                </c:pt>
                <c:pt idx="8588" formatCode="General">
                  <c:v>-0.52668182161044197</c:v>
                </c:pt>
                <c:pt idx="8589" formatCode="General">
                  <c:v>-0.51813747328662596</c:v>
                </c:pt>
                <c:pt idx="8590" formatCode="General">
                  <c:v>-0.508707648137527</c:v>
                </c:pt>
                <c:pt idx="8591" formatCode="General">
                  <c:v>-0.498044404194251</c:v>
                </c:pt>
                <c:pt idx="8592" formatCode="General">
                  <c:v>-0.48601926670257101</c:v>
                </c:pt>
                <c:pt idx="8593" formatCode="General">
                  <c:v>-0.47246363473278102</c:v>
                </c:pt>
                <c:pt idx="8594" formatCode="General">
                  <c:v>-0.45683075265776801</c:v>
                </c:pt>
                <c:pt idx="8595" formatCode="General">
                  <c:v>-0.43899565769443799</c:v>
                </c:pt>
                <c:pt idx="8596" formatCode="General">
                  <c:v>-0.41975946458053698</c:v>
                </c:pt>
                <c:pt idx="8597" formatCode="General">
                  <c:v>-0.40009480300595002</c:v>
                </c:pt>
                <c:pt idx="8598" formatCode="General">
                  <c:v>-0.38079105855666201</c:v>
                </c:pt>
                <c:pt idx="8599" formatCode="General">
                  <c:v>-0.36207370310337</c:v>
                </c:pt>
                <c:pt idx="8600" formatCode="General">
                  <c:v>-0.343971417659032</c:v>
                </c:pt>
                <c:pt idx="8601" formatCode="General">
                  <c:v>-0.32684371736249102</c:v>
                </c:pt>
                <c:pt idx="8602" formatCode="General">
                  <c:v>-0.311113959945852</c:v>
                </c:pt>
                <c:pt idx="8603" formatCode="General">
                  <c:v>-0.29709924411101701</c:v>
                </c:pt>
                <c:pt idx="8604" formatCode="General">
                  <c:v>-0.28474123651841698</c:v>
                </c:pt>
                <c:pt idx="8605" formatCode="General">
                  <c:v>-0.27405185869173698</c:v>
                </c:pt>
                <c:pt idx="8606" formatCode="General">
                  <c:v>-0.26523401452378598</c:v>
                </c:pt>
                <c:pt idx="8607" formatCode="General">
                  <c:v>-0.25863270383352299</c:v>
                </c:pt>
                <c:pt idx="8608" formatCode="General">
                  <c:v>-0.25478622003352303</c:v>
                </c:pt>
                <c:pt idx="8609" formatCode="General">
                  <c:v>-0.25319971163310401</c:v>
                </c:pt>
                <c:pt idx="8610" formatCode="General">
                  <c:v>-0.25266963167867701</c:v>
                </c:pt>
                <c:pt idx="8611" formatCode="General">
                  <c:v>-0.25239835559539398</c:v>
                </c:pt>
                <c:pt idx="8612" formatCode="General">
                  <c:v>-0.25182834634347001</c:v>
                </c:pt>
                <c:pt idx="8613" formatCode="General">
                  <c:v>-0.25007569218473802</c:v>
                </c:pt>
                <c:pt idx="8614" formatCode="General">
                  <c:v>-0.246593124282844</c:v>
                </c:pt>
                <c:pt idx="8615" formatCode="General">
                  <c:v>-0.24134722883137799</c:v>
                </c:pt>
                <c:pt idx="8616" formatCode="General">
                  <c:v>-0.23420900286306501</c:v>
                </c:pt>
                <c:pt idx="8617" formatCode="General">
                  <c:v>-0.225342749840688</c:v>
                </c:pt>
                <c:pt idx="8618" formatCode="General">
                  <c:v>-0.214922403133253</c:v>
                </c:pt>
                <c:pt idx="8619" formatCode="General">
                  <c:v>-0.203108840961926</c:v>
                </c:pt>
                <c:pt idx="8620" formatCode="General">
                  <c:v>-0.190171128619749</c:v>
                </c:pt>
                <c:pt idx="8621" formatCode="General">
                  <c:v>-0.17597810419957799</c:v>
                </c:pt>
                <c:pt idx="8622" formatCode="General">
                  <c:v>-0.15991617297084201</c:v>
                </c:pt>
                <c:pt idx="8623" formatCode="General">
                  <c:v>-0.141894471714266</c:v>
                </c:pt>
                <c:pt idx="8624" formatCode="General">
                  <c:v>-0.12291462729436101</c:v>
                </c:pt>
                <c:pt idx="8625" formatCode="General">
                  <c:v>-0.10401486386888099</c:v>
                </c:pt>
                <c:pt idx="8626" formatCode="General">
                  <c:v>-8.5465753880405504E-2</c:v>
                </c:pt>
                <c:pt idx="8627" formatCode="General">
                  <c:v>-6.7348623509858194E-2</c:v>
                </c:pt>
                <c:pt idx="8628" formatCode="General">
                  <c:v>-4.9872048429395702E-2</c:v>
                </c:pt>
                <c:pt idx="8629" formatCode="General">
                  <c:v>-3.3457294641046603E-2</c:v>
                </c:pt>
                <c:pt idx="8630" formatCode="General">
                  <c:v>-1.8480050981178799E-2</c:v>
                </c:pt>
                <c:pt idx="8631" formatCode="General">
                  <c:v>-4.9737509628010202E-3</c:v>
                </c:pt>
                <c:pt idx="8632" formatCode="General">
                  <c:v>7.3732974199103001E-3</c:v>
                </c:pt>
                <c:pt idx="8633" formatCode="General">
                  <c:v>1.97144046975074E-2</c:v>
                </c:pt>
                <c:pt idx="8634" formatCode="General">
                  <c:v>3.2392043241392499E-2</c:v>
                </c:pt>
                <c:pt idx="8635" formatCode="General">
                  <c:v>4.4578459550077103E-2</c:v>
                </c:pt>
                <c:pt idx="8636" formatCode="General">
                  <c:v>5.67316818053177E-2</c:v>
                </c:pt>
                <c:pt idx="8637" formatCode="General">
                  <c:v>6.9762746323088307E-2</c:v>
                </c:pt>
                <c:pt idx="8638" formatCode="General">
                  <c:v>8.3533689219774401E-2</c:v>
                </c:pt>
                <c:pt idx="8639" formatCode="General">
                  <c:v>9.7456417277763996E-2</c:v>
                </c:pt>
                <c:pt idx="8640" formatCode="General">
                  <c:v>0.11097084185396799</c:v>
                </c:pt>
                <c:pt idx="8641" formatCode="General">
                  <c:v>0.123761067563869</c:v>
                </c:pt>
                <c:pt idx="8642" formatCode="General">
                  <c:v>0.135668018784289</c:v>
                </c:pt>
                <c:pt idx="8643" formatCode="General">
                  <c:v>0.146764343995375</c:v>
                </c:pt>
                <c:pt idx="8644" formatCode="General">
                  <c:v>0.15798296600255901</c:v>
                </c:pt>
                <c:pt idx="8645" formatCode="General">
                  <c:v>0.17038502278072301</c:v>
                </c:pt>
                <c:pt idx="8646" formatCode="General">
                  <c:v>0.18397163291347099</c:v>
                </c:pt>
                <c:pt idx="8647" formatCode="General">
                  <c:v>0.19785709123232101</c:v>
                </c:pt>
                <c:pt idx="8648" formatCode="General">
                  <c:v>0.210697749535702</c:v>
                </c:pt>
                <c:pt idx="8649" formatCode="General">
                  <c:v>0.22105677164750501</c:v>
                </c:pt>
                <c:pt idx="8650" formatCode="General">
                  <c:v>0.22835982712591599</c:v>
                </c:pt>
                <c:pt idx="8651" formatCode="General">
                  <c:v>0.23352082330160601</c:v>
                </c:pt>
                <c:pt idx="8652" formatCode="General">
                  <c:v>0.238197808344291</c:v>
                </c:pt>
                <c:pt idx="8653" formatCode="General">
                  <c:v>0.24311125659243499</c:v>
                </c:pt>
                <c:pt idx="8654" formatCode="General">
                  <c:v>0.248374935537305</c:v>
                </c:pt>
                <c:pt idx="8655" formatCode="General">
                  <c:v>0.25462212561974701</c:v>
                </c:pt>
                <c:pt idx="8656" formatCode="General">
                  <c:v>0.262142776533765</c:v>
                </c:pt>
                <c:pt idx="8657" formatCode="General">
                  <c:v>0.270507124270018</c:v>
                </c:pt>
                <c:pt idx="8658" formatCode="General">
                  <c:v>0.27923272429023099</c:v>
                </c:pt>
                <c:pt idx="8659" formatCode="General">
                  <c:v>0.28800948018609901</c:v>
                </c:pt>
                <c:pt idx="8660" formatCode="General">
                  <c:v>0.29644487046253898</c:v>
                </c:pt>
                <c:pt idx="8661" formatCode="General">
                  <c:v>0.30454768366443602</c:v>
                </c:pt>
                <c:pt idx="8662" formatCode="General">
                  <c:v>0.31245334225681498</c:v>
                </c:pt>
                <c:pt idx="8663" formatCode="General">
                  <c:v>0.31999114065344397</c:v>
                </c:pt>
                <c:pt idx="8664" formatCode="General">
                  <c:v>0.32723591734671897</c:v>
                </c:pt>
                <c:pt idx="8665" formatCode="General">
                  <c:v>0.33421710056214698</c:v>
                </c:pt>
                <c:pt idx="8666" formatCode="General">
                  <c:v>0.34052323584419097</c:v>
                </c:pt>
                <c:pt idx="8667" formatCode="General">
                  <c:v>0.34623319333223002</c:v>
                </c:pt>
                <c:pt idx="8668" formatCode="General">
                  <c:v>0.35204510868192201</c:v>
                </c:pt>
                <c:pt idx="8669" formatCode="General">
                  <c:v>0.35831618145766198</c:v>
                </c:pt>
                <c:pt idx="8670" formatCode="General">
                  <c:v>0.36526803166145599</c:v>
                </c:pt>
                <c:pt idx="8671" formatCode="General">
                  <c:v>0.37341764157519203</c:v>
                </c:pt>
                <c:pt idx="8672" formatCode="General">
                  <c:v>0.38302621929925401</c:v>
                </c:pt>
                <c:pt idx="8673" formatCode="General">
                  <c:v>0.39392408109358901</c:v>
                </c:pt>
                <c:pt idx="8674" formatCode="General">
                  <c:v>0.40607975239619398</c:v>
                </c:pt>
                <c:pt idx="8675" formatCode="General">
                  <c:v>0.41933170793871</c:v>
                </c:pt>
                <c:pt idx="8676" formatCode="General">
                  <c:v>0.43308460919720598</c:v>
                </c:pt>
                <c:pt idx="8677" formatCode="General">
                  <c:v>0.44650296841411402</c:v>
                </c:pt>
                <c:pt idx="8678" formatCode="General">
                  <c:v>0.459221183926939</c:v>
                </c:pt>
                <c:pt idx="8679" formatCode="General">
                  <c:v>0.471674546075875</c:v>
                </c:pt>
                <c:pt idx="8680" formatCode="General">
                  <c:v>0.48433748197175402</c:v>
                </c:pt>
                <c:pt idx="8681" formatCode="General">
                  <c:v>0.49682747466410898</c:v>
                </c:pt>
                <c:pt idx="8682" formatCode="General">
                  <c:v>0.50858380253287205</c:v>
                </c:pt>
                <c:pt idx="8683" formatCode="General">
                  <c:v>0.51935232462773395</c:v>
                </c:pt>
                <c:pt idx="8684" formatCode="General">
                  <c:v>0.52916020702156896</c:v>
                </c:pt>
                <c:pt idx="8685" formatCode="General">
                  <c:v>0.53842946577620898</c:v>
                </c:pt>
                <c:pt idx="8686" formatCode="General">
                  <c:v>0.54738545161697405</c:v>
                </c:pt>
                <c:pt idx="8687" formatCode="General">
                  <c:v>0.55588530478694798</c:v>
                </c:pt>
                <c:pt idx="8688" formatCode="General">
                  <c:v>0.563558862724576</c:v>
                </c:pt>
                <c:pt idx="8689" formatCode="General">
                  <c:v>0.57042422692163097</c:v>
                </c:pt>
                <c:pt idx="8690" formatCode="General">
                  <c:v>0.57714415774257199</c:v>
                </c:pt>
                <c:pt idx="8691" formatCode="General">
                  <c:v>0.58409842948385504</c:v>
                </c:pt>
                <c:pt idx="8692" formatCode="General">
                  <c:v>0.590997553455064</c:v>
                </c:pt>
                <c:pt idx="8693" formatCode="General">
                  <c:v>0.59766939304933098</c:v>
                </c:pt>
                <c:pt idx="8694" formatCode="General">
                  <c:v>0.60412650414264002</c:v>
                </c:pt>
                <c:pt idx="8695" formatCode="General">
                  <c:v>0.61039137494580598</c:v>
                </c:pt>
                <c:pt idx="8696" formatCode="General">
                  <c:v>0.61623611798321698</c:v>
                </c:pt>
                <c:pt idx="8697" formatCode="General">
                  <c:v>0.62091868919820203</c:v>
                </c:pt>
                <c:pt idx="8698" formatCode="General">
                  <c:v>0.62412854856582201</c:v>
                </c:pt>
                <c:pt idx="8699" formatCode="General">
                  <c:v>0.62650331879666299</c:v>
                </c:pt>
                <c:pt idx="8700" formatCode="General">
                  <c:v>0.62832905569722497</c:v>
                </c:pt>
                <c:pt idx="8701" formatCode="General">
                  <c:v>0.629183363231684</c:v>
                </c:pt>
                <c:pt idx="8702" formatCode="General">
                  <c:v>0.62893372141273096</c:v>
                </c:pt>
                <c:pt idx="8703" formatCode="General">
                  <c:v>0.62773879446457204</c:v>
                </c:pt>
                <c:pt idx="8704" formatCode="General">
                  <c:v>0.62561418661606105</c:v>
                </c:pt>
                <c:pt idx="8705" formatCode="General">
                  <c:v>0.622508149288728</c:v>
                </c:pt>
                <c:pt idx="8706" formatCode="General">
                  <c:v>0.61859223305303901</c:v>
                </c:pt>
                <c:pt idx="8707" formatCode="General">
                  <c:v>0.614175427666386</c:v>
                </c:pt>
                <c:pt idx="8708" formatCode="General">
                  <c:v>0.60983101204839896</c:v>
                </c:pt>
                <c:pt idx="8709" formatCode="General">
                  <c:v>0.60703592798521799</c:v>
                </c:pt>
                <c:pt idx="8710" formatCode="General">
                  <c:v>0.60656119787849105</c:v>
                </c:pt>
                <c:pt idx="8711" formatCode="General">
                  <c:v>0.60799628871225997</c:v>
                </c:pt>
                <c:pt idx="8712" formatCode="General">
                  <c:v>0.61143086271874503</c:v>
                </c:pt>
                <c:pt idx="8713" formatCode="General">
                  <c:v>0.61673136479968904</c:v>
                </c:pt>
                <c:pt idx="8714" formatCode="General">
                  <c:v>0.62326231789508901</c:v>
                </c:pt>
                <c:pt idx="8715" formatCode="General">
                  <c:v>0.63063611275839304</c:v>
                </c:pt>
                <c:pt idx="8716" formatCode="General">
                  <c:v>0.63867925801799597</c:v>
                </c:pt>
                <c:pt idx="8717" formatCode="General">
                  <c:v>0.64737618868687796</c:v>
                </c:pt>
                <c:pt idx="8718" formatCode="General">
                  <c:v>0.65644253162004795</c:v>
                </c:pt>
                <c:pt idx="8719" formatCode="General">
                  <c:v>0.66519344357869103</c:v>
                </c:pt>
                <c:pt idx="8720" formatCode="General">
                  <c:v>0.67347296951568103</c:v>
                </c:pt>
                <c:pt idx="8721" formatCode="General">
                  <c:v>0.68094496788079395</c:v>
                </c:pt>
                <c:pt idx="8722" formatCode="General">
                  <c:v>0.686960834715996</c:v>
                </c:pt>
                <c:pt idx="8723" formatCode="General">
                  <c:v>0.69127375098831401</c:v>
                </c:pt>
                <c:pt idx="8724" formatCode="General">
                  <c:v>0.69359373254263601</c:v>
                </c:pt>
                <c:pt idx="8725" formatCode="General">
                  <c:v>0.69358712731919903</c:v>
                </c:pt>
                <c:pt idx="8726" formatCode="General">
                  <c:v>0.69135155506233403</c:v>
                </c:pt>
                <c:pt idx="8727" formatCode="General">
                  <c:v>0.68693061108251896</c:v>
                </c:pt>
                <c:pt idx="8728" formatCode="General">
                  <c:v>0.68017491387600004</c:v>
                </c:pt>
                <c:pt idx="8729" formatCode="General">
                  <c:v>0.67102145675650204</c:v>
                </c:pt>
                <c:pt idx="8730" formatCode="General">
                  <c:v>0.65952615873065901</c:v>
                </c:pt>
                <c:pt idx="8731" formatCode="General">
                  <c:v>0.64595165582755298</c:v>
                </c:pt>
                <c:pt idx="8732" formatCode="General">
                  <c:v>0.63092728887431304</c:v>
                </c:pt>
                <c:pt idx="8733" formatCode="General">
                  <c:v>0.61509199866900999</c:v>
                </c:pt>
                <c:pt idx="8734" formatCode="General">
                  <c:v>0.59860565803970101</c:v>
                </c:pt>
                <c:pt idx="8735" formatCode="General">
                  <c:v>0.58145024439549298</c:v>
                </c:pt>
                <c:pt idx="8736" formatCode="General">
                  <c:v>0.56333063427351904</c:v>
                </c:pt>
                <c:pt idx="8737" formatCode="General">
                  <c:v>0.54398636516527199</c:v>
                </c:pt>
                <c:pt idx="8738" formatCode="General">
                  <c:v>0.52375662086538499</c:v>
                </c:pt>
                <c:pt idx="8739" formatCode="General">
                  <c:v>0.50332182174789397</c:v>
                </c:pt>
                <c:pt idx="8740" formatCode="General">
                  <c:v>0.48342852680805498</c:v>
                </c:pt>
                <c:pt idx="8741" formatCode="General">
                  <c:v>0.46462229202778399</c:v>
                </c:pt>
                <c:pt idx="8742" formatCode="General">
                  <c:v>0.447083947655187</c:v>
                </c:pt>
                <c:pt idx="8743" formatCode="General">
                  <c:v>0.43097500325372501</c:v>
                </c:pt>
                <c:pt idx="8744" formatCode="General">
                  <c:v>0.41636536666413498</c:v>
                </c:pt>
                <c:pt idx="8745" formatCode="General">
                  <c:v>0.40345375642005599</c:v>
                </c:pt>
                <c:pt idx="8746" formatCode="General">
                  <c:v>0.39230541367918198</c:v>
                </c:pt>
                <c:pt idx="8747" formatCode="General">
                  <c:v>0.38262395127376297</c:v>
                </c:pt>
                <c:pt idx="8748" formatCode="General">
                  <c:v>0.37395853909878901</c:v>
                </c:pt>
                <c:pt idx="8749" formatCode="General">
                  <c:v>0.36611976897358001</c:v>
                </c:pt>
                <c:pt idx="8750" formatCode="General">
                  <c:v>0.35932793112251699</c:v>
                </c:pt>
                <c:pt idx="8751" formatCode="General">
                  <c:v>0.35379112409638802</c:v>
                </c:pt>
                <c:pt idx="8752" formatCode="General">
                  <c:v>0.34962701800593798</c:v>
                </c:pt>
                <c:pt idx="8753" formatCode="General">
                  <c:v>0.34686885637206499</c:v>
                </c:pt>
                <c:pt idx="8754" formatCode="General">
                  <c:v>0.345962066951992</c:v>
                </c:pt>
                <c:pt idx="8755" formatCode="General">
                  <c:v>0.347352787039311</c:v>
                </c:pt>
                <c:pt idx="8756" formatCode="General">
                  <c:v>0.35093965821696599</c:v>
                </c:pt>
                <c:pt idx="8757" formatCode="General">
                  <c:v>0.35578009916203801</c:v>
                </c:pt>
                <c:pt idx="8758" formatCode="General">
                  <c:v>0.36014139812249402</c:v>
                </c:pt>
                <c:pt idx="8759" formatCode="General">
                  <c:v>0.36259053469929398</c:v>
                </c:pt>
                <c:pt idx="8760" formatCode="General">
                  <c:v>0.36272092629631097</c:v>
                </c:pt>
                <c:pt idx="8761" formatCode="General">
                  <c:v>0.36091832525849799</c:v>
                </c:pt>
                <c:pt idx="8762" formatCode="General">
                  <c:v>0.357185329601094</c:v>
                </c:pt>
                <c:pt idx="8763" formatCode="General">
                  <c:v>0.35150721860224998</c:v>
                </c:pt>
                <c:pt idx="8764" formatCode="General">
                  <c:v>0.34423029629151503</c:v>
                </c:pt>
                <c:pt idx="8765" formatCode="General">
                  <c:v>0.335159210379466</c:v>
                </c:pt>
                <c:pt idx="8766" formatCode="General">
                  <c:v>0.32391414035720101</c:v>
                </c:pt>
                <c:pt idx="8767" formatCode="General">
                  <c:v>0.31019808345827699</c:v>
                </c:pt>
                <c:pt idx="8768" formatCode="General">
                  <c:v>0.29381698147930702</c:v>
                </c:pt>
                <c:pt idx="8769" formatCode="General">
                  <c:v>0.27481219941498403</c:v>
                </c:pt>
                <c:pt idx="8770" formatCode="General">
                  <c:v>0.25348781037448997</c:v>
                </c:pt>
                <c:pt idx="8771" formatCode="General">
                  <c:v>0.23059059743247001</c:v>
                </c:pt>
                <c:pt idx="8772" formatCode="General">
                  <c:v>0.20736450511815599</c:v>
                </c:pt>
                <c:pt idx="8773" formatCode="General">
                  <c:v>0.18461765355569301</c:v>
                </c:pt>
                <c:pt idx="8774" formatCode="General">
                  <c:v>0.16294419230152299</c:v>
                </c:pt>
                <c:pt idx="8775" formatCode="General">
                  <c:v>0.14257690314352101</c:v>
                </c:pt>
                <c:pt idx="8776" formatCode="General">
                  <c:v>0.123410485789091</c:v>
                </c:pt>
                <c:pt idx="8777" formatCode="General">
                  <c:v>0.10602083946567201</c:v>
                </c:pt>
                <c:pt idx="8778" formatCode="General">
                  <c:v>9.0821983828227398E-2</c:v>
                </c:pt>
                <c:pt idx="8779" formatCode="General">
                  <c:v>7.7868125665869606E-2</c:v>
                </c:pt>
                <c:pt idx="8780" formatCode="General">
                  <c:v>6.7130267508310401E-2</c:v>
                </c:pt>
                <c:pt idx="8781" formatCode="General">
                  <c:v>5.8804313042496698E-2</c:v>
                </c:pt>
                <c:pt idx="8782" formatCode="General">
                  <c:v>5.2935910980525698E-2</c:v>
                </c:pt>
                <c:pt idx="8783" formatCode="General">
                  <c:v>4.9492711608489698E-2</c:v>
                </c:pt>
                <c:pt idx="8784" formatCode="General">
                  <c:v>4.8509643785514901E-2</c:v>
                </c:pt>
                <c:pt idx="8785" formatCode="General">
                  <c:v>4.9103186731374801E-2</c:v>
                </c:pt>
                <c:pt idx="8786" formatCode="General">
                  <c:v>5.0157721473253099E-2</c:v>
                </c:pt>
                <c:pt idx="8787" formatCode="General">
                  <c:v>5.0877084714999098E-2</c:v>
                </c:pt>
                <c:pt idx="8788" formatCode="General">
                  <c:v>5.0432870399882299E-2</c:v>
                </c:pt>
                <c:pt idx="8789" formatCode="General">
                  <c:v>4.8367953304715001E-2</c:v>
                </c:pt>
                <c:pt idx="8790" formatCode="General">
                  <c:v>4.4508760030522301E-2</c:v>
                </c:pt>
                <c:pt idx="8791" formatCode="General">
                  <c:v>3.83627316192858E-2</c:v>
                </c:pt>
                <c:pt idx="8792" formatCode="General">
                  <c:v>2.9547279454680199E-2</c:v>
                </c:pt>
                <c:pt idx="8793" formatCode="General">
                  <c:v>1.8646961762160501E-2</c:v>
                </c:pt>
                <c:pt idx="8794" formatCode="General">
                  <c:v>6.6453441397067402E-3</c:v>
                </c:pt>
                <c:pt idx="8795" formatCode="General">
                  <c:v>-5.8605653243992703E-3</c:v>
                </c:pt>
                <c:pt idx="8796" formatCode="General">
                  <c:v>-1.8268609097328602E-2</c:v>
                </c:pt>
                <c:pt idx="8797" formatCode="General">
                  <c:v>-3.0051444902782699E-2</c:v>
                </c:pt>
                <c:pt idx="8798" formatCode="General">
                  <c:v>-4.09799326532891E-2</c:v>
                </c:pt>
                <c:pt idx="8799" formatCode="General">
                  <c:v>-5.0931970759779198E-2</c:v>
                </c:pt>
                <c:pt idx="8800" formatCode="General">
                  <c:v>-6.0036629621086503E-2</c:v>
                </c:pt>
                <c:pt idx="8801" formatCode="General">
                  <c:v>-6.8332440834656297E-2</c:v>
                </c:pt>
                <c:pt idx="8802" formatCode="General">
                  <c:v>-7.5834416977985097E-2</c:v>
                </c:pt>
                <c:pt idx="8803" formatCode="General">
                  <c:v>-8.2764256456867802E-2</c:v>
                </c:pt>
                <c:pt idx="8804" formatCode="General">
                  <c:v>-8.9292977338258403E-2</c:v>
                </c:pt>
                <c:pt idx="8805" formatCode="General">
                  <c:v>-9.5423745764992796E-2</c:v>
                </c:pt>
                <c:pt idx="8806" formatCode="General">
                  <c:v>-0.101415398689328</c:v>
                </c:pt>
                <c:pt idx="8807" formatCode="General">
                  <c:v>-0.108039982724862</c:v>
                </c:pt>
                <c:pt idx="8808" formatCode="General">
                  <c:v>-0.115843549596227</c:v>
                </c:pt>
                <c:pt idx="8809" formatCode="General">
                  <c:v>-0.12471877866959</c:v>
                </c:pt>
                <c:pt idx="8810" formatCode="General">
                  <c:v>-0.13418835181543201</c:v>
                </c:pt>
                <c:pt idx="8811" formatCode="General">
                  <c:v>-0.143805524349991</c:v>
                </c:pt>
                <c:pt idx="8812" formatCode="General">
                  <c:v>-0.15349990011688</c:v>
                </c:pt>
                <c:pt idx="8813" formatCode="General">
                  <c:v>-0.16353880556588499</c:v>
                </c:pt>
                <c:pt idx="8814" formatCode="General">
                  <c:v>-0.17426964376569001</c:v>
                </c:pt>
                <c:pt idx="8815" formatCode="General">
                  <c:v>-0.18589405188220601</c:v>
                </c:pt>
                <c:pt idx="8816" formatCode="General">
                  <c:v>-0.198413643084842</c:v>
                </c:pt>
                <c:pt idx="8817" formatCode="General">
                  <c:v>-0.21201147546303201</c:v>
                </c:pt>
                <c:pt idx="8818" formatCode="General">
                  <c:v>-0.22681650578624801</c:v>
                </c:pt>
                <c:pt idx="8819" formatCode="General">
                  <c:v>-0.24249480705766899</c:v>
                </c:pt>
                <c:pt idx="8820" formatCode="General">
                  <c:v>-0.25865044246880597</c:v>
                </c:pt>
                <c:pt idx="8821" formatCode="General">
                  <c:v>-0.27458783597945702</c:v>
                </c:pt>
                <c:pt idx="8822" formatCode="General">
                  <c:v>-0.28980140351338102</c:v>
                </c:pt>
                <c:pt idx="8823" formatCode="General">
                  <c:v>-0.30394362768636901</c:v>
                </c:pt>
                <c:pt idx="8824" formatCode="General">
                  <c:v>-0.31599532747333697</c:v>
                </c:pt>
                <c:pt idx="8825" formatCode="General">
                  <c:v>-0.32502838693094099</c:v>
                </c:pt>
                <c:pt idx="8826" formatCode="General">
                  <c:v>-0.33065004996863701</c:v>
                </c:pt>
                <c:pt idx="8827" formatCode="General">
                  <c:v>-0.33297688050411001</c:v>
                </c:pt>
                <c:pt idx="8828" formatCode="General">
                  <c:v>-0.33267946180711799</c:v>
                </c:pt>
                <c:pt idx="8829" formatCode="General">
                  <c:v>-0.33040301441847297</c:v>
                </c:pt>
                <c:pt idx="8830" formatCode="General">
                  <c:v>-0.32605898311751202</c:v>
                </c:pt>
                <c:pt idx="8831" formatCode="General">
                  <c:v>-0.32008497205827202</c:v>
                </c:pt>
                <c:pt idx="8832" formatCode="General">
                  <c:v>-0.31374238384241698</c:v>
                </c:pt>
                <c:pt idx="8833" formatCode="General">
                  <c:v>-0.30806157773703702</c:v>
                </c:pt>
                <c:pt idx="8834" formatCode="General">
                  <c:v>-0.30393236476241797</c:v>
                </c:pt>
                <c:pt idx="8835" formatCode="General">
                  <c:v>-0.302036157991867</c:v>
                </c:pt>
                <c:pt idx="8836" formatCode="General">
                  <c:v>-0.30266307291174399</c:v>
                </c:pt>
                <c:pt idx="8837" formatCode="General">
                  <c:v>-0.305653374577327</c:v>
                </c:pt>
                <c:pt idx="8838" formatCode="General">
                  <c:v>-0.31029012171375697</c:v>
                </c:pt>
                <c:pt idx="8839" formatCode="General">
                  <c:v>-0.31541337296627597</c:v>
                </c:pt>
                <c:pt idx="8840" formatCode="General">
                  <c:v>-0.31958031487220201</c:v>
                </c:pt>
                <c:pt idx="8841" formatCode="General">
                  <c:v>-0.32192245168795902</c:v>
                </c:pt>
                <c:pt idx="8842" formatCode="General">
                  <c:v>-0.32259828035956001</c:v>
                </c:pt>
                <c:pt idx="8843" formatCode="General">
                  <c:v>-0.322195728461596</c:v>
                </c:pt>
                <c:pt idx="8844" formatCode="General">
                  <c:v>-0.32131801091401002</c:v>
                </c:pt>
                <c:pt idx="8845" formatCode="General">
                  <c:v>-0.32023773350795098</c:v>
                </c:pt>
                <c:pt idx="8846" formatCode="General">
                  <c:v>-0.31895697606811402</c:v>
                </c:pt>
                <c:pt idx="8847" formatCode="General">
                  <c:v>-0.317813973897147</c:v>
                </c:pt>
                <c:pt idx="8848" formatCode="General">
                  <c:v>-0.31694661658199202</c:v>
                </c:pt>
                <c:pt idx="8849" formatCode="General">
                  <c:v>-0.31576333878653401</c:v>
                </c:pt>
                <c:pt idx="8850" formatCode="General">
                  <c:v>-0.31459099503046301</c:v>
                </c:pt>
                <c:pt idx="8851" formatCode="General">
                  <c:v>-0.313879784553736</c:v>
                </c:pt>
                <c:pt idx="8852" formatCode="General">
                  <c:v>-0.31326762468895197</c:v>
                </c:pt>
                <c:pt idx="8853" formatCode="General">
                  <c:v>-0.312614845401678</c:v>
                </c:pt>
                <c:pt idx="8854" formatCode="General">
                  <c:v>-0.311970918643725</c:v>
                </c:pt>
                <c:pt idx="8855" formatCode="General">
                  <c:v>-0.31146999943379799</c:v>
                </c:pt>
                <c:pt idx="8856" formatCode="General">
                  <c:v>-0.311158062170307</c:v>
                </c:pt>
                <c:pt idx="8857" formatCode="General">
                  <c:v>-0.31135479365202501</c:v>
                </c:pt>
                <c:pt idx="8858" formatCode="General">
                  <c:v>-0.31292966668396999</c:v>
                </c:pt>
                <c:pt idx="8859" formatCode="General">
                  <c:v>-0.31643421684128797</c:v>
                </c:pt>
                <c:pt idx="8860" formatCode="General">
                  <c:v>-0.321674543174087</c:v>
                </c:pt>
                <c:pt idx="8861" formatCode="General">
                  <c:v>-0.328142306587691</c:v>
                </c:pt>
                <c:pt idx="8862" formatCode="General">
                  <c:v>-0.33523932555630598</c:v>
                </c:pt>
                <c:pt idx="8863" formatCode="General">
                  <c:v>-0.34275397263136598</c:v>
                </c:pt>
                <c:pt idx="8864" formatCode="General">
                  <c:v>-0.350929681633941</c:v>
                </c:pt>
                <c:pt idx="8865" formatCode="General">
                  <c:v>-0.36005987582672799</c:v>
                </c:pt>
                <c:pt idx="8866" formatCode="General">
                  <c:v>-0.37012258421483402</c:v>
                </c:pt>
                <c:pt idx="8867" formatCode="General">
                  <c:v>-0.38113652934979703</c:v>
                </c:pt>
                <c:pt idx="8868" formatCode="General">
                  <c:v>-0.39343171646979103</c:v>
                </c:pt>
                <c:pt idx="8869" formatCode="General">
                  <c:v>-0.40718099135447899</c:v>
                </c:pt>
                <c:pt idx="8870" formatCode="General">
                  <c:v>-0.42269228904411099</c:v>
                </c:pt>
                <c:pt idx="8871" formatCode="General">
                  <c:v>-0.43992944572666398</c:v>
                </c:pt>
                <c:pt idx="8872" formatCode="General">
                  <c:v>-0.45804180312610998</c:v>
                </c:pt>
                <c:pt idx="8873" formatCode="General">
                  <c:v>-0.47635289632511901</c:v>
                </c:pt>
                <c:pt idx="8874" formatCode="General">
                  <c:v>-0.49410505993180298</c:v>
                </c:pt>
                <c:pt idx="8875" formatCode="General">
                  <c:v>-0.51020237374663502</c:v>
                </c:pt>
                <c:pt idx="8876" formatCode="General">
                  <c:v>-0.52379735988641796</c:v>
                </c:pt>
                <c:pt idx="8877" formatCode="General">
                  <c:v>-0.53426745148212595</c:v>
                </c:pt>
                <c:pt idx="8878" formatCode="General">
                  <c:v>-0.54129321098046002</c:v>
                </c:pt>
                <c:pt idx="8879" formatCode="General">
                  <c:v>-0.54503980161885401</c:v>
                </c:pt>
                <c:pt idx="8880" formatCode="General">
                  <c:v>-0.54585286133759103</c:v>
                </c:pt>
                <c:pt idx="8881" formatCode="General">
                  <c:v>-0.54399497695727095</c:v>
                </c:pt>
                <c:pt idx="8882" formatCode="General">
                  <c:v>-0.53979234900720197</c:v>
                </c:pt>
                <c:pt idx="8883" formatCode="General">
                  <c:v>-0.53357309902507299</c:v>
                </c:pt>
                <c:pt idx="8884" formatCode="General">
                  <c:v>-0.52568502793069605</c:v>
                </c:pt>
                <c:pt idx="8885" formatCode="General">
                  <c:v>-0.51639117130522605</c:v>
                </c:pt>
                <c:pt idx="8886" formatCode="General">
                  <c:v>-0.50593991630002799</c:v>
                </c:pt>
                <c:pt idx="8887" formatCode="General">
                  <c:v>-0.49493392778735701</c:v>
                </c:pt>
                <c:pt idx="8888" formatCode="General">
                  <c:v>-0.48434796307725397</c:v>
                </c:pt>
                <c:pt idx="8889" formatCode="General">
                  <c:v>-0.47505639731069399</c:v>
                </c:pt>
                <c:pt idx="8890" formatCode="General">
                  <c:v>-0.46729510761000098</c:v>
                </c:pt>
                <c:pt idx="8891" formatCode="General">
                  <c:v>-0.46105719834681802</c:v>
                </c:pt>
                <c:pt idx="8892" formatCode="General">
                  <c:v>-0.45654606308951201</c:v>
                </c:pt>
                <c:pt idx="8893" formatCode="General">
                  <c:v>-0.45357809481307798</c:v>
                </c:pt>
                <c:pt idx="8894" formatCode="General">
                  <c:v>-0.451175134956385</c:v>
                </c:pt>
                <c:pt idx="8895" formatCode="General">
                  <c:v>-0.44838983711437402</c:v>
                </c:pt>
                <c:pt idx="8896" formatCode="General">
                  <c:v>-0.44504659779539901</c:v>
                </c:pt>
                <c:pt idx="8897" formatCode="General">
                  <c:v>-0.441524891863597</c:v>
                </c:pt>
                <c:pt idx="8898" formatCode="General">
                  <c:v>-0.43808997428329099</c:v>
                </c:pt>
                <c:pt idx="8899" formatCode="General">
                  <c:v>-0.43466317290899198</c:v>
                </c:pt>
                <c:pt idx="8900" formatCode="General">
                  <c:v>-0.431330706104467</c:v>
                </c:pt>
                <c:pt idx="8901" formatCode="General">
                  <c:v>-0.42855175599566098</c:v>
                </c:pt>
                <c:pt idx="8902" formatCode="General">
                  <c:v>-0.42693272339041999</c:v>
                </c:pt>
                <c:pt idx="8903" formatCode="General">
                  <c:v>-0.42679468377346502</c:v>
                </c:pt>
                <c:pt idx="8904" formatCode="General">
                  <c:v>-0.42801995074016902</c:v>
                </c:pt>
                <c:pt idx="8905" formatCode="General">
                  <c:v>-0.43053538494633697</c:v>
                </c:pt>
                <c:pt idx="8906" formatCode="General">
                  <c:v>-0.43419022424853898</c:v>
                </c:pt>
                <c:pt idx="8907" formatCode="General">
                  <c:v>-0.43861238546485798</c:v>
                </c:pt>
                <c:pt idx="8908" formatCode="General">
                  <c:v>-0.44342745654659899</c:v>
                </c:pt>
                <c:pt idx="8909" formatCode="General">
                  <c:v>-0.44840909705073501</c:v>
                </c:pt>
                <c:pt idx="8910" formatCode="General">
                  <c:v>-0.45322139483498097</c:v>
                </c:pt>
                <c:pt idx="8911" formatCode="General">
                  <c:v>-0.45729962972550903</c:v>
                </c:pt>
                <c:pt idx="8912" formatCode="General">
                  <c:v>-0.45993513095727601</c:v>
                </c:pt>
                <c:pt idx="8913" formatCode="General">
                  <c:v>-0.460509658257159</c:v>
                </c:pt>
                <c:pt idx="8914" formatCode="General">
                  <c:v>-0.45877845370608999</c:v>
                </c:pt>
                <c:pt idx="8915" formatCode="General">
                  <c:v>-0.45449873439420702</c:v>
                </c:pt>
                <c:pt idx="8916" formatCode="General">
                  <c:v>-0.44746937199182901</c:v>
                </c:pt>
                <c:pt idx="8917" formatCode="General">
                  <c:v>-0.43771760702437001</c:v>
                </c:pt>
                <c:pt idx="8918" formatCode="General">
                  <c:v>-0.42570588839274198</c:v>
                </c:pt>
                <c:pt idx="8919" formatCode="General">
                  <c:v>-0.41208967052851397</c:v>
                </c:pt>
                <c:pt idx="8920" formatCode="General">
                  <c:v>-0.39705012709915799</c:v>
                </c:pt>
                <c:pt idx="8921" formatCode="General">
                  <c:v>-0.38046740297791198</c:v>
                </c:pt>
                <c:pt idx="8922" formatCode="General">
                  <c:v>-0.36249669221026798</c:v>
                </c:pt>
                <c:pt idx="8923" formatCode="General">
                  <c:v>-0.34381812851583499</c:v>
                </c:pt>
                <c:pt idx="8924" formatCode="General">
                  <c:v>-0.32523356837371598</c:v>
                </c:pt>
                <c:pt idx="8925" formatCode="General">
                  <c:v>-0.30713764124764598</c:v>
                </c:pt>
                <c:pt idx="8926" formatCode="General">
                  <c:v>-0.28969168162251202</c:v>
                </c:pt>
                <c:pt idx="8927" formatCode="General">
                  <c:v>-0.272987784354561</c:v>
                </c:pt>
                <c:pt idx="8928" formatCode="General">
                  <c:v>-0.25653499329220802</c:v>
                </c:pt>
                <c:pt idx="8929" formatCode="General">
                  <c:v>-0.24047016026142001</c:v>
                </c:pt>
                <c:pt idx="8930" formatCode="General">
                  <c:v>-0.225497907940331</c:v>
                </c:pt>
                <c:pt idx="8931" formatCode="General">
                  <c:v>-0.21196771432174699</c:v>
                </c:pt>
                <c:pt idx="8932" formatCode="General">
                  <c:v>-0.20030738080884999</c:v>
                </c:pt>
                <c:pt idx="8933" formatCode="General">
                  <c:v>-0.19042957490417001</c:v>
                </c:pt>
                <c:pt idx="8934" formatCode="General">
                  <c:v>-0.181967984035423</c:v>
                </c:pt>
                <c:pt idx="8935" formatCode="General">
                  <c:v>-0.17456290533256</c:v>
                </c:pt>
                <c:pt idx="8936" formatCode="General">
                  <c:v>-0.16743564136785399</c:v>
                </c:pt>
                <c:pt idx="8937" formatCode="General">
                  <c:v>-0.15920260128319699</c:v>
                </c:pt>
                <c:pt idx="8938" formatCode="General">
                  <c:v>-0.14962358305179299</c:v>
                </c:pt>
                <c:pt idx="8939" formatCode="General">
                  <c:v>-0.13931678436658501</c:v>
                </c:pt>
                <c:pt idx="8940" formatCode="General">
                  <c:v>-0.12837011353363301</c:v>
                </c:pt>
                <c:pt idx="8941" formatCode="General">
                  <c:v>-0.116833386430907</c:v>
                </c:pt>
                <c:pt idx="8942" formatCode="General">
                  <c:v>-0.10481745826486399</c:v>
                </c:pt>
                <c:pt idx="8943" formatCode="General">
                  <c:v>-9.2314775883564501E-2</c:v>
                </c:pt>
                <c:pt idx="8944" formatCode="General">
                  <c:v>-7.9221793800001994E-2</c:v>
                </c:pt>
                <c:pt idx="8945" formatCode="General">
                  <c:v>-6.5534369820523297E-2</c:v>
                </c:pt>
                <c:pt idx="8946" formatCode="General">
                  <c:v>-5.0990434788363202E-2</c:v>
                </c:pt>
                <c:pt idx="8947" formatCode="General">
                  <c:v>-3.5939492141089602E-2</c:v>
                </c:pt>
                <c:pt idx="8948" formatCode="General">
                  <c:v>-2.0840609631553899E-2</c:v>
                </c:pt>
                <c:pt idx="8949" formatCode="General">
                  <c:v>-5.3111062477838797E-3</c:v>
                </c:pt>
                <c:pt idx="8950" formatCode="General">
                  <c:v>1.1081208191262199E-2</c:v>
                </c:pt>
                <c:pt idx="8951" formatCode="General">
                  <c:v>2.80275573866559E-2</c:v>
                </c:pt>
                <c:pt idx="8952" formatCode="General">
                  <c:v>4.4925918745978399E-2</c:v>
                </c:pt>
                <c:pt idx="8953" formatCode="General">
                  <c:v>6.1872737536922899E-2</c:v>
                </c:pt>
                <c:pt idx="8954" formatCode="General">
                  <c:v>7.9452877018370602E-2</c:v>
                </c:pt>
                <c:pt idx="8955" formatCode="General">
                  <c:v>9.8704354361434404E-2</c:v>
                </c:pt>
                <c:pt idx="8956" formatCode="General">
                  <c:v>0.119953918330945</c:v>
                </c:pt>
                <c:pt idx="8957" formatCode="General">
                  <c:v>0.14279155351633399</c:v>
                </c:pt>
                <c:pt idx="8958" formatCode="General">
                  <c:v>0.16647965955879801</c:v>
                </c:pt>
                <c:pt idx="8959" formatCode="General">
                  <c:v>0.18939348128341399</c:v>
                </c:pt>
                <c:pt idx="8960" formatCode="General">
                  <c:v>0.21009029921473901</c:v>
                </c:pt>
                <c:pt idx="8961" formatCode="General">
                  <c:v>0.22831998098579001</c:v>
                </c:pt>
                <c:pt idx="8962" formatCode="General">
                  <c:v>0.24466206398746401</c:v>
                </c:pt>
                <c:pt idx="8963" formatCode="General">
                  <c:v>0.25948145650863602</c:v>
                </c:pt>
                <c:pt idx="8964" formatCode="General">
                  <c:v>0.27334061126374998</c:v>
                </c:pt>
                <c:pt idx="8965" formatCode="General">
                  <c:v>0.28618043054599401</c:v>
                </c:pt>
                <c:pt idx="8966" formatCode="General">
                  <c:v>0.29722861432766401</c:v>
                </c:pt>
                <c:pt idx="8967" formatCode="General">
                  <c:v>0.30634427993056201</c:v>
                </c:pt>
                <c:pt idx="8968" formatCode="General">
                  <c:v>0.313745499536985</c:v>
                </c:pt>
                <c:pt idx="8969" formatCode="General">
                  <c:v>0.31984443898102499</c:v>
                </c:pt>
                <c:pt idx="8970" formatCode="General">
                  <c:v>0.324911322146334</c:v>
                </c:pt>
                <c:pt idx="8971" formatCode="General">
                  <c:v>0.32918139490537601</c:v>
                </c:pt>
                <c:pt idx="8972" formatCode="General">
                  <c:v>0.332893502982545</c:v>
                </c:pt>
                <c:pt idx="8973" formatCode="General">
                  <c:v>0.33615958490960701</c:v>
                </c:pt>
                <c:pt idx="8974" formatCode="General">
                  <c:v>0.33981014283712802</c:v>
                </c:pt>
                <c:pt idx="8975" formatCode="General">
                  <c:v>0.34481010441298898</c:v>
                </c:pt>
                <c:pt idx="8976" formatCode="General">
                  <c:v>0.35110975171845199</c:v>
                </c:pt>
                <c:pt idx="8977" formatCode="General">
                  <c:v>0.35840578295229703</c:v>
                </c:pt>
                <c:pt idx="8978" formatCode="General">
                  <c:v>0.36669856035178</c:v>
                </c:pt>
                <c:pt idx="8979" formatCode="General">
                  <c:v>0.37615716760774798</c:v>
                </c:pt>
                <c:pt idx="8980" formatCode="General">
                  <c:v>0.38730179855267699</c:v>
                </c:pt>
                <c:pt idx="8981" formatCode="General">
                  <c:v>0.400783969074827</c:v>
                </c:pt>
                <c:pt idx="8982" formatCode="General">
                  <c:v>0.416623122774263</c:v>
                </c:pt>
                <c:pt idx="8983" formatCode="General">
                  <c:v>0.43445181430977098</c:v>
                </c:pt>
                <c:pt idx="8984" formatCode="General">
                  <c:v>0.45343866054492199</c:v>
                </c:pt>
                <c:pt idx="8985" formatCode="General">
                  <c:v>0.47276629800308401</c:v>
                </c:pt>
                <c:pt idx="8986" formatCode="General">
                  <c:v>0.49196666229897501</c:v>
                </c:pt>
                <c:pt idx="8987" formatCode="General">
                  <c:v>0.51014618387813404</c:v>
                </c:pt>
                <c:pt idx="8988" formatCode="General">
                  <c:v>0.52643448241670998</c:v>
                </c:pt>
                <c:pt idx="8989" formatCode="General">
                  <c:v>0.54053979409290698</c:v>
                </c:pt>
                <c:pt idx="8990" formatCode="General">
                  <c:v>0.55250353086650394</c:v>
                </c:pt>
                <c:pt idx="8991" formatCode="General">
                  <c:v>0.56223890087633399</c:v>
                </c:pt>
                <c:pt idx="8992" formatCode="General">
                  <c:v>0.56958988937222799</c:v>
                </c:pt>
                <c:pt idx="8993" formatCode="General">
                  <c:v>0.57435921912552501</c:v>
                </c:pt>
                <c:pt idx="8994" formatCode="General">
                  <c:v>0.57688592766094804</c:v>
                </c:pt>
                <c:pt idx="8995" formatCode="General">
                  <c:v>0.57865397070342295</c:v>
                </c:pt>
                <c:pt idx="8996" formatCode="General">
                  <c:v>0.58085223183508805</c:v>
                </c:pt>
                <c:pt idx="8997" formatCode="General">
                  <c:v>0.58322598272259596</c:v>
                </c:pt>
                <c:pt idx="8998" formatCode="General">
                  <c:v>0.58569671168950499</c:v>
                </c:pt>
                <c:pt idx="8999" formatCode="General">
                  <c:v>0.58869017162735604</c:v>
                </c:pt>
                <c:pt idx="9000" formatCode="General">
                  <c:v>0.59206943473682405</c:v>
                </c:pt>
                <c:pt idx="9001" formatCode="General">
                  <c:v>0.59613992136206995</c:v>
                </c:pt>
                <c:pt idx="9002" formatCode="General">
                  <c:v>0.60166599379014896</c:v>
                </c:pt>
                <c:pt idx="9003" formatCode="General">
                  <c:v>0.60898212591885004</c:v>
                </c:pt>
                <c:pt idx="9004" formatCode="General">
                  <c:v>0.61755421641851205</c:v>
                </c:pt>
                <c:pt idx="9005" formatCode="General">
                  <c:v>0.62621451005012896</c:v>
                </c:pt>
                <c:pt idx="9006" formatCode="General">
                  <c:v>0.63415787580874095</c:v>
                </c:pt>
                <c:pt idx="9007" formatCode="General">
                  <c:v>0.64105537437518501</c:v>
                </c:pt>
                <c:pt idx="9008" formatCode="General">
                  <c:v>0.64697649459079698</c:v>
                </c:pt>
                <c:pt idx="9009" formatCode="General">
                  <c:v>0.652636249834042</c:v>
                </c:pt>
                <c:pt idx="9010" formatCode="General">
                  <c:v>0.65950096532375901</c:v>
                </c:pt>
                <c:pt idx="9011" formatCode="General">
                  <c:v>0.66780438281923205</c:v>
                </c:pt>
                <c:pt idx="9012" formatCode="General">
                  <c:v>0.67667816003739001</c:v>
                </c:pt>
                <c:pt idx="9013" formatCode="General">
                  <c:v>0.68591816761715196</c:v>
                </c:pt>
                <c:pt idx="9014" formatCode="General">
                  <c:v>0.69510900427854805</c:v>
                </c:pt>
                <c:pt idx="9015" formatCode="General">
                  <c:v>0.70335472052771297</c:v>
                </c:pt>
                <c:pt idx="9016" formatCode="General">
                  <c:v>0.71012895013150201</c:v>
                </c:pt>
                <c:pt idx="9017" formatCode="General">
                  <c:v>0.71521645358053898</c:v>
                </c:pt>
                <c:pt idx="9018" formatCode="General">
                  <c:v>0.71876551982219195</c:v>
                </c:pt>
                <c:pt idx="9019" formatCode="General">
                  <c:v>0.72110993393218803</c:v>
                </c:pt>
                <c:pt idx="9020" formatCode="General">
                  <c:v>0.72149484669973496</c:v>
                </c:pt>
                <c:pt idx="9021" formatCode="General">
                  <c:v>0.71892834412179196</c:v>
                </c:pt>
                <c:pt idx="9022" formatCode="General">
                  <c:v>0.71321004352387596</c:v>
                </c:pt>
                <c:pt idx="9023" formatCode="General">
                  <c:v>0.70428517928065804</c:v>
                </c:pt>
                <c:pt idx="9024" formatCode="General">
                  <c:v>0.69232339909333895</c:v>
                </c:pt>
                <c:pt idx="9025" formatCode="General">
                  <c:v>0.67823760518792697</c:v>
                </c:pt>
                <c:pt idx="9026" formatCode="General">
                  <c:v>0.66268796994610502</c:v>
                </c:pt>
                <c:pt idx="9027" formatCode="General">
                  <c:v>0.64616096633123399</c:v>
                </c:pt>
                <c:pt idx="9028" formatCode="General">
                  <c:v>0.62968040827333704</c:v>
                </c:pt>
                <c:pt idx="9029" formatCode="General">
                  <c:v>0.61478629418891695</c:v>
                </c:pt>
                <c:pt idx="9030" formatCode="General">
                  <c:v>0.60258694453719297</c:v>
                </c:pt>
                <c:pt idx="9031" formatCode="General">
                  <c:v>0.59210295183240402</c:v>
                </c:pt>
                <c:pt idx="9032" formatCode="General">
                  <c:v>0.58021855507339004</c:v>
                </c:pt>
                <c:pt idx="9033" formatCode="General">
                  <c:v>0.56706520342087796</c:v>
                </c:pt>
                <c:pt idx="9034" formatCode="General">
                  <c:v>0.55520819587609804</c:v>
                </c:pt>
                <c:pt idx="9035" formatCode="General">
                  <c:v>0.54260350187117101</c:v>
                </c:pt>
                <c:pt idx="9036" formatCode="General">
                  <c:v>0.52359267814382804</c:v>
                </c:pt>
                <c:pt idx="9037" formatCode="General">
                  <c:v>0.49724747384978402</c:v>
                </c:pt>
                <c:pt idx="9038" formatCode="General">
                  <c:v>0.46382231938060797</c:v>
                </c:pt>
                <c:pt idx="9039" formatCode="General">
                  <c:v>0.42411343304024102</c:v>
                </c:pt>
                <c:pt idx="9040" formatCode="General">
                  <c:v>0.38377459128386598</c:v>
                </c:pt>
                <c:pt idx="9041" formatCode="General">
                  <c:v>0.34683334983515701</c:v>
                </c:pt>
                <c:pt idx="9042" formatCode="General">
                  <c:v>0.31500613414405099</c:v>
                </c:pt>
                <c:pt idx="9043" formatCode="General">
                  <c:v>0.28854694186729102</c:v>
                </c:pt>
                <c:pt idx="9044" formatCode="General">
                  <c:v>0.26648329958727901</c:v>
                </c:pt>
                <c:pt idx="9045" formatCode="General">
                  <c:v>0.24728086186388801</c:v>
                </c:pt>
                <c:pt idx="9046" formatCode="General">
                  <c:v>0.23075924800115699</c:v>
                </c:pt>
                <c:pt idx="9047" formatCode="General">
                  <c:v>0.21797485458836399</c:v>
                </c:pt>
                <c:pt idx="9048" formatCode="General">
                  <c:v>0.20958704676286499</c:v>
                </c:pt>
                <c:pt idx="9049" formatCode="General">
                  <c:v>0.205019088904179</c:v>
                </c:pt>
                <c:pt idx="9050" formatCode="General">
                  <c:v>0.20333240454241999</c:v>
                </c:pt>
                <c:pt idx="9051" formatCode="General">
                  <c:v>0.20419012055889299</c:v>
                </c:pt>
                <c:pt idx="9052" formatCode="General">
                  <c:v>0.20670154029797499</c:v>
                </c:pt>
                <c:pt idx="9053" formatCode="General">
                  <c:v>0.209399353078291</c:v>
                </c:pt>
                <c:pt idx="9054" formatCode="General">
                  <c:v>0.211278499046128</c:v>
                </c:pt>
                <c:pt idx="9055" formatCode="General">
                  <c:v>0.21202494111953901</c:v>
                </c:pt>
                <c:pt idx="9056" formatCode="General">
                  <c:v>0.21170270778815301</c:v>
                </c:pt>
                <c:pt idx="9057" formatCode="General">
                  <c:v>0.20991116053622</c:v>
                </c:pt>
                <c:pt idx="9058" formatCode="General">
                  <c:v>0.20620726670235301</c:v>
                </c:pt>
                <c:pt idx="9059" formatCode="General">
                  <c:v>0.200558363506781</c:v>
                </c:pt>
                <c:pt idx="9060" formatCode="General">
                  <c:v>0.19267167504119401</c:v>
                </c:pt>
                <c:pt idx="9061" formatCode="General">
                  <c:v>0.18212424746758701</c:v>
                </c:pt>
                <c:pt idx="9062" formatCode="General">
                  <c:v>0.16934973132801601</c:v>
                </c:pt>
                <c:pt idx="9063" formatCode="General">
                  <c:v>0.15524249444763699</c:v>
                </c:pt>
                <c:pt idx="9064" formatCode="General">
                  <c:v>0.140191923552656</c:v>
                </c:pt>
                <c:pt idx="9065" formatCode="General">
                  <c:v>0.12415254449457799</c:v>
                </c:pt>
                <c:pt idx="9066" formatCode="General">
                  <c:v>0.107289607583528</c:v>
                </c:pt>
                <c:pt idx="9067" formatCode="General">
                  <c:v>9.0676421883312805E-2</c:v>
                </c:pt>
                <c:pt idx="9068" formatCode="General">
                  <c:v>7.4914467326272299E-2</c:v>
                </c:pt>
                <c:pt idx="9069" formatCode="General">
                  <c:v>5.9670044775147799E-2</c:v>
                </c:pt>
                <c:pt idx="9070" formatCode="General">
                  <c:v>4.4482059708409301E-2</c:v>
                </c:pt>
                <c:pt idx="9071" formatCode="General">
                  <c:v>2.8741209297639E-2</c:v>
                </c:pt>
                <c:pt idx="9072" formatCode="General">
                  <c:v>1.2534257605945599E-2</c:v>
                </c:pt>
                <c:pt idx="9073" formatCode="General">
                  <c:v>-3.0306486797239802E-3</c:v>
                </c:pt>
                <c:pt idx="9074" formatCode="General">
                  <c:v>-1.7099876924760601E-2</c:v>
                </c:pt>
                <c:pt idx="9075" formatCode="General">
                  <c:v>-2.9646885668271599E-2</c:v>
                </c:pt>
                <c:pt idx="9076" formatCode="General">
                  <c:v>-4.0992014101180099E-2</c:v>
                </c:pt>
                <c:pt idx="9077" formatCode="General">
                  <c:v>-5.17111613463348E-2</c:v>
                </c:pt>
                <c:pt idx="9078" formatCode="General">
                  <c:v>-6.2691188753579E-2</c:v>
                </c:pt>
                <c:pt idx="9079" formatCode="General">
                  <c:v>-7.4484601301664399E-2</c:v>
                </c:pt>
                <c:pt idx="9080" formatCode="General">
                  <c:v>-8.7317235021494702E-2</c:v>
                </c:pt>
                <c:pt idx="9081" formatCode="General">
                  <c:v>-0.10156366094952</c:v>
                </c:pt>
                <c:pt idx="9082" formatCode="General">
                  <c:v>-0.11731834092563</c:v>
                </c:pt>
                <c:pt idx="9083" formatCode="General">
                  <c:v>-0.13398967788784899</c:v>
                </c:pt>
                <c:pt idx="9084" formatCode="General">
                  <c:v>-0.151062494649538</c:v>
                </c:pt>
                <c:pt idx="9085" formatCode="General">
                  <c:v>-0.169041654268448</c:v>
                </c:pt>
                <c:pt idx="9086" formatCode="General">
                  <c:v>-0.188366324187318</c:v>
                </c:pt>
                <c:pt idx="9087" formatCode="General">
                  <c:v>-0.20893376476681899</c:v>
                </c:pt>
                <c:pt idx="9088" formatCode="General">
                  <c:v>-0.230723837822427</c:v>
                </c:pt>
                <c:pt idx="9089" formatCode="General">
                  <c:v>-0.25329731974660002</c:v>
                </c:pt>
                <c:pt idx="9090" formatCode="General">
                  <c:v>-0.27591344592281702</c:v>
                </c:pt>
                <c:pt idx="9091" formatCode="General">
                  <c:v>-0.29845142115432499</c:v>
                </c:pt>
                <c:pt idx="9092" formatCode="General">
                  <c:v>-0.32111355434725602</c:v>
                </c:pt>
                <c:pt idx="9093" formatCode="General">
                  <c:v>-0.34370684242095401</c:v>
                </c:pt>
                <c:pt idx="9094" formatCode="General">
                  <c:v>-0.36524219952347797</c:v>
                </c:pt>
                <c:pt idx="9095" formatCode="General">
                  <c:v>-0.38460844703775998</c:v>
                </c:pt>
                <c:pt idx="9096" formatCode="General">
                  <c:v>-0.40150886286749199</c:v>
                </c:pt>
                <c:pt idx="9097" formatCode="General">
                  <c:v>-0.41654577441567697</c:v>
                </c:pt>
                <c:pt idx="9098" formatCode="General">
                  <c:v>-0.43049886819744299</c:v>
                </c:pt>
                <c:pt idx="9099" formatCode="General">
                  <c:v>-0.44352461604226301</c:v>
                </c:pt>
                <c:pt idx="9100" formatCode="General">
                  <c:v>-0.45534959167107297</c:v>
                </c:pt>
                <c:pt idx="9101" formatCode="General">
                  <c:v>-0.46552730499018802</c:v>
                </c:pt>
                <c:pt idx="9102" formatCode="General">
                  <c:v>-0.474277020116259</c:v>
                </c:pt>
                <c:pt idx="9103" formatCode="General">
                  <c:v>-0.482096454177182</c:v>
                </c:pt>
                <c:pt idx="9104" formatCode="General">
                  <c:v>-0.48854837853157401</c:v>
                </c:pt>
                <c:pt idx="9105" formatCode="General">
                  <c:v>-0.49290926878219499</c:v>
                </c:pt>
                <c:pt idx="9106" formatCode="General">
                  <c:v>-0.49562031925032701</c:v>
                </c:pt>
                <c:pt idx="9107" formatCode="General">
                  <c:v>-0.49775351713796401</c:v>
                </c:pt>
                <c:pt idx="9108" formatCode="General">
                  <c:v>-0.499953017220504</c:v>
                </c:pt>
                <c:pt idx="9109" formatCode="General">
                  <c:v>-0.50271381564406303</c:v>
                </c:pt>
                <c:pt idx="9110" formatCode="General">
                  <c:v>-0.50631477727058904</c:v>
                </c:pt>
                <c:pt idx="9111" formatCode="General">
                  <c:v>-0.51042880185871797</c:v>
                </c:pt>
                <c:pt idx="9112" formatCode="General">
                  <c:v>-0.51453542637557703</c:v>
                </c:pt>
                <c:pt idx="9113" formatCode="General">
                  <c:v>-0.51830984770883004</c:v>
                </c:pt>
                <c:pt idx="9114" formatCode="General">
                  <c:v>-0.521788371518356</c:v>
                </c:pt>
                <c:pt idx="9115" formatCode="General">
                  <c:v>-0.52491918224223399</c:v>
                </c:pt>
                <c:pt idx="9116" formatCode="General">
                  <c:v>-0.527685444099112</c:v>
                </c:pt>
                <c:pt idx="9117" formatCode="General">
                  <c:v>-0.53046487662930797</c:v>
                </c:pt>
                <c:pt idx="9118" formatCode="General">
                  <c:v>-0.53399798336313897</c:v>
                </c:pt>
                <c:pt idx="9119" formatCode="General">
                  <c:v>-0.53893864695273497</c:v>
                </c:pt>
                <c:pt idx="9120" formatCode="General">
                  <c:v>-0.54537700589829496</c:v>
                </c:pt>
                <c:pt idx="9121" formatCode="General">
                  <c:v>-0.55280493584597701</c:v>
                </c:pt>
                <c:pt idx="9122" formatCode="General">
                  <c:v>-0.56067650930371304</c:v>
                </c:pt>
                <c:pt idx="9123" formatCode="General">
                  <c:v>-0.56924045580823202</c:v>
                </c:pt>
                <c:pt idx="9124" formatCode="General">
                  <c:v>-0.57841591010499205</c:v>
                </c:pt>
                <c:pt idx="9125" formatCode="General">
                  <c:v>-0.58739023134419999</c:v>
                </c:pt>
                <c:pt idx="9126" formatCode="General">
                  <c:v>-0.59598461242242196</c:v>
                </c:pt>
                <c:pt idx="9127" formatCode="General">
                  <c:v>-0.60415094903613098</c:v>
                </c:pt>
                <c:pt idx="9128" formatCode="General">
                  <c:v>-0.61094860806131202</c:v>
                </c:pt>
                <c:pt idx="9129" formatCode="General">
                  <c:v>-0.61576227410545603</c:v>
                </c:pt>
                <c:pt idx="9130" formatCode="General">
                  <c:v>-0.61886377792262603</c:v>
                </c:pt>
                <c:pt idx="9131" formatCode="General">
                  <c:v>-0.62029361139440298</c:v>
                </c:pt>
                <c:pt idx="9132" formatCode="General">
                  <c:v>-0.61977214168557404</c:v>
                </c:pt>
                <c:pt idx="9133" formatCode="General">
                  <c:v>-0.61773660890683202</c:v>
                </c:pt>
                <c:pt idx="9134" formatCode="General">
                  <c:v>-0.61481158778843703</c:v>
                </c:pt>
                <c:pt idx="9135" formatCode="General">
                  <c:v>-0.61167158610621097</c:v>
                </c:pt>
                <c:pt idx="9136" formatCode="General">
                  <c:v>-0.60829371422870104</c:v>
                </c:pt>
                <c:pt idx="9137" formatCode="General">
                  <c:v>-0.60384215726051205</c:v>
                </c:pt>
                <c:pt idx="9138" formatCode="General">
                  <c:v>-0.59818255619741001</c:v>
                </c:pt>
                <c:pt idx="9139" formatCode="General">
                  <c:v>-0.59180045358170397</c:v>
                </c:pt>
                <c:pt idx="9140" formatCode="General">
                  <c:v>-0.58511965633729301</c:v>
                </c:pt>
                <c:pt idx="9141" formatCode="General">
                  <c:v>-0.57828405572906905</c:v>
                </c:pt>
                <c:pt idx="9142" formatCode="General">
                  <c:v>-0.57067943707031998</c:v>
                </c:pt>
                <c:pt idx="9143" formatCode="General">
                  <c:v>-0.56196789359705002</c:v>
                </c:pt>
                <c:pt idx="9144" formatCode="General">
                  <c:v>-0.552840967351517</c:v>
                </c:pt>
                <c:pt idx="9145" formatCode="General">
                  <c:v>-0.54402358353347902</c:v>
                </c:pt>
                <c:pt idx="9146" formatCode="General">
                  <c:v>-0.53609710154150203</c:v>
                </c:pt>
                <c:pt idx="9147" formatCode="General">
                  <c:v>-0.52900067351455604</c:v>
                </c:pt>
                <c:pt idx="9148" formatCode="General">
                  <c:v>-0.52226915166621102</c:v>
                </c:pt>
                <c:pt idx="9149" formatCode="General">
                  <c:v>-0.51591992613275195</c:v>
                </c:pt>
                <c:pt idx="9150" formatCode="General">
                  <c:v>-0.51043289001156</c:v>
                </c:pt>
                <c:pt idx="9151" formatCode="General">
                  <c:v>-0.50544798164222604</c:v>
                </c:pt>
                <c:pt idx="9152" formatCode="General">
                  <c:v>-0.49966352162745897</c:v>
                </c:pt>
                <c:pt idx="9153" formatCode="General">
                  <c:v>-0.49317683861421102</c:v>
                </c:pt>
                <c:pt idx="9154" formatCode="General">
                  <c:v>-0.48728803165323498</c:v>
                </c:pt>
                <c:pt idx="9155" formatCode="General">
                  <c:v>-0.48213897353783702</c:v>
                </c:pt>
                <c:pt idx="9156" formatCode="General">
                  <c:v>-0.47696524749819402</c:v>
                </c:pt>
                <c:pt idx="9157" formatCode="General">
                  <c:v>-0.47131073013549302</c:v>
                </c:pt>
                <c:pt idx="9158" formatCode="General">
                  <c:v>-0.465212597941914</c:v>
                </c:pt>
                <c:pt idx="9159" formatCode="General">
                  <c:v>-0.45883014533637301</c:v>
                </c:pt>
                <c:pt idx="9160" formatCode="General">
                  <c:v>-0.452084070675215</c:v>
                </c:pt>
                <c:pt idx="9161" formatCode="General">
                  <c:v>-0.444500328174389</c:v>
                </c:pt>
                <c:pt idx="9162" formatCode="General">
                  <c:v>-0.43557918476235402</c:v>
                </c:pt>
                <c:pt idx="9163" formatCode="General">
                  <c:v>-0.42582574256392902</c:v>
                </c:pt>
                <c:pt idx="9164" formatCode="General">
                  <c:v>-0.41587416445638398</c:v>
                </c:pt>
                <c:pt idx="9165" formatCode="General">
                  <c:v>-0.40562890882970498</c:v>
                </c:pt>
                <c:pt idx="9166" formatCode="General">
                  <c:v>-0.395182399977622</c:v>
                </c:pt>
                <c:pt idx="9167" formatCode="General">
                  <c:v>-0.38451954758624202</c:v>
                </c:pt>
                <c:pt idx="9168" formatCode="General">
                  <c:v>-0.373047779408752</c:v>
                </c:pt>
                <c:pt idx="9169" formatCode="General">
                  <c:v>-0.36031145878543402</c:v>
                </c:pt>
                <c:pt idx="9170" formatCode="General">
                  <c:v>-0.34669334081810199</c:v>
                </c:pt>
                <c:pt idx="9171" formatCode="General">
                  <c:v>-0.33281996847235801</c:v>
                </c:pt>
                <c:pt idx="9172" formatCode="General">
                  <c:v>-0.31943754331629698</c:v>
                </c:pt>
                <c:pt idx="9173" formatCode="General">
                  <c:v>-0.30752774558665602</c:v>
                </c:pt>
                <c:pt idx="9174" formatCode="General">
                  <c:v>-0.29780512790116198</c:v>
                </c:pt>
                <c:pt idx="9175" formatCode="General">
                  <c:v>-0.290501083529068</c:v>
                </c:pt>
                <c:pt idx="9176" formatCode="General">
                  <c:v>-0.28553445072167499</c:v>
                </c:pt>
                <c:pt idx="9177" formatCode="General">
                  <c:v>-0.282691746066768</c:v>
                </c:pt>
                <c:pt idx="9178" formatCode="General">
                  <c:v>-0.28165364586721298</c:v>
                </c:pt>
                <c:pt idx="9179" formatCode="General">
                  <c:v>-0.28168911003873498</c:v>
                </c:pt>
                <c:pt idx="9180" formatCode="General">
                  <c:v>-0.28174317731638898</c:v>
                </c:pt>
                <c:pt idx="9181" formatCode="General">
                  <c:v>-0.28082017485437299</c:v>
                </c:pt>
                <c:pt idx="9182" formatCode="General">
                  <c:v>-0.27815785924710901</c:v>
                </c:pt>
                <c:pt idx="9183" formatCode="General">
                  <c:v>-0.27380756914559201</c:v>
                </c:pt>
                <c:pt idx="9184" formatCode="General">
                  <c:v>-0.26818782353681703</c:v>
                </c:pt>
                <c:pt idx="9185" formatCode="General">
                  <c:v>-0.26139555063776398</c:v>
                </c:pt>
                <c:pt idx="9186" formatCode="General">
                  <c:v>-0.25353596717563498</c:v>
                </c:pt>
                <c:pt idx="9187" formatCode="General">
                  <c:v>-0.24491448870796201</c:v>
                </c:pt>
                <c:pt idx="9188" formatCode="General">
                  <c:v>-0.23560776520582499</c:v>
                </c:pt>
                <c:pt idx="9189" formatCode="General">
                  <c:v>-0.22529707814012201</c:v>
                </c:pt>
                <c:pt idx="9190" formatCode="General">
                  <c:v>-0.213611406193109</c:v>
                </c:pt>
                <c:pt idx="9191" formatCode="General">
                  <c:v>-0.200291093849534</c:v>
                </c:pt>
                <c:pt idx="9192" formatCode="General">
                  <c:v>-0.185767752937851</c:v>
                </c:pt>
                <c:pt idx="9193" formatCode="General">
                  <c:v>-0.170905542169976</c:v>
                </c:pt>
                <c:pt idx="9194" formatCode="General">
                  <c:v>-0.156137308302883</c:v>
                </c:pt>
                <c:pt idx="9195" formatCode="General">
                  <c:v>-0.141401302907952</c:v>
                </c:pt>
                <c:pt idx="9196" formatCode="General">
                  <c:v>-0.12639187963030499</c:v>
                </c:pt>
                <c:pt idx="9197" formatCode="General">
                  <c:v>-0.111295951220989</c:v>
                </c:pt>
                <c:pt idx="9198" formatCode="General">
                  <c:v>-9.6842325184100894E-2</c:v>
                </c:pt>
                <c:pt idx="9199" formatCode="General">
                  <c:v>-8.3410941513817199E-2</c:v>
                </c:pt>
                <c:pt idx="9200" formatCode="General">
                  <c:v>-7.0473291284582198E-2</c:v>
                </c:pt>
                <c:pt idx="9201" formatCode="General">
                  <c:v>-5.72177319676348E-2</c:v>
                </c:pt>
                <c:pt idx="9202" formatCode="General">
                  <c:v>-4.3715300370626403E-2</c:v>
                </c:pt>
                <c:pt idx="9203" formatCode="General">
                  <c:v>-3.0301452029136599E-2</c:v>
                </c:pt>
                <c:pt idx="9204" formatCode="General">
                  <c:v>-1.7320588059791E-2</c:v>
                </c:pt>
                <c:pt idx="9205" formatCode="General">
                  <c:v>-5.3361602110312103E-3</c:v>
                </c:pt>
                <c:pt idx="9206" formatCode="General">
                  <c:v>5.5066307369810996E-3</c:v>
                </c:pt>
                <c:pt idx="9207" formatCode="General">
                  <c:v>1.5181759843992801E-2</c:v>
                </c:pt>
                <c:pt idx="9208" formatCode="General">
                  <c:v>2.3527913440359399E-2</c:v>
                </c:pt>
                <c:pt idx="9209" formatCode="General">
                  <c:v>3.0711920097169401E-2</c:v>
                </c:pt>
                <c:pt idx="9210" formatCode="General">
                  <c:v>3.7580762467420203E-2</c:v>
                </c:pt>
                <c:pt idx="9211" formatCode="General">
                  <c:v>4.5121054279242102E-2</c:v>
                </c:pt>
                <c:pt idx="9212" formatCode="General">
                  <c:v>5.3629284114904197E-2</c:v>
                </c:pt>
                <c:pt idx="9213" formatCode="General">
                  <c:v>6.2816544261984297E-2</c:v>
                </c:pt>
                <c:pt idx="9214" formatCode="General">
                  <c:v>7.2074588248036198E-2</c:v>
                </c:pt>
                <c:pt idx="9215" formatCode="General">
                  <c:v>8.06926775695994E-2</c:v>
                </c:pt>
                <c:pt idx="9216" formatCode="General">
                  <c:v>8.8486101501113301E-2</c:v>
                </c:pt>
                <c:pt idx="9217" formatCode="General">
                  <c:v>9.5840530293071005E-2</c:v>
                </c:pt>
                <c:pt idx="9218" formatCode="General">
                  <c:v>0.102955486870066</c:v>
                </c:pt>
                <c:pt idx="9219" formatCode="General">
                  <c:v>0.10963551794670701</c:v>
                </c:pt>
                <c:pt idx="9220" formatCode="General">
                  <c:v>0.115956508872629</c:v>
                </c:pt>
                <c:pt idx="9221" formatCode="General">
                  <c:v>0.12258502749377399</c:v>
                </c:pt>
                <c:pt idx="9222" formatCode="General">
                  <c:v>0.13002578780152799</c:v>
                </c:pt>
                <c:pt idx="9223" formatCode="General">
                  <c:v>0.13807176037015201</c:v>
                </c:pt>
                <c:pt idx="9224" formatCode="General">
                  <c:v>0.14608051664682001</c:v>
                </c:pt>
                <c:pt idx="9225" formatCode="General">
                  <c:v>0.153541136516092</c:v>
                </c:pt>
                <c:pt idx="9226" formatCode="General">
                  <c:v>0.16056118444724399</c:v>
                </c:pt>
                <c:pt idx="9227" formatCode="General">
                  <c:v>0.16765274465312899</c:v>
                </c:pt>
                <c:pt idx="9228" formatCode="General">
                  <c:v>0.1753663430024</c:v>
                </c:pt>
                <c:pt idx="9229" formatCode="General">
                  <c:v>0.18424084082648001</c:v>
                </c:pt>
                <c:pt idx="9230" formatCode="General">
                  <c:v>0.19438256080618299</c:v>
                </c:pt>
                <c:pt idx="9231" formatCode="General">
                  <c:v>0.20528364672839999</c:v>
                </c:pt>
                <c:pt idx="9232" formatCode="General">
                  <c:v>0.217311259469814</c:v>
                </c:pt>
                <c:pt idx="9233" formatCode="General">
                  <c:v>0.23146316431707001</c:v>
                </c:pt>
                <c:pt idx="9234" formatCode="General">
                  <c:v>0.2477106746776</c:v>
                </c:pt>
                <c:pt idx="9235" formatCode="General">
                  <c:v>0.265786519585678</c:v>
                </c:pt>
                <c:pt idx="9236" formatCode="General">
                  <c:v>0.285281100392342</c:v>
                </c:pt>
                <c:pt idx="9237" formatCode="General">
                  <c:v>0.30511178103157199</c:v>
                </c:pt>
                <c:pt idx="9238" formatCode="General">
                  <c:v>0.32483984471879501</c:v>
                </c:pt>
                <c:pt idx="9239" formatCode="General">
                  <c:v>0.34426029991902002</c:v>
                </c:pt>
                <c:pt idx="9240" formatCode="General">
                  <c:v>0.36231832526769697</c:v>
                </c:pt>
                <c:pt idx="9241" formatCode="General">
                  <c:v>0.37820113005305001</c:v>
                </c:pt>
                <c:pt idx="9242" formatCode="General">
                  <c:v>0.39229443023929</c:v>
                </c:pt>
                <c:pt idx="9243" formatCode="General">
                  <c:v>0.40521763374236502</c:v>
                </c:pt>
                <c:pt idx="9244" formatCode="General">
                  <c:v>0.41669702069346598</c:v>
                </c:pt>
                <c:pt idx="9245" formatCode="General">
                  <c:v>0.42641863696223198</c:v>
                </c:pt>
                <c:pt idx="9246" formatCode="General">
                  <c:v>0.43462159344103901</c:v>
                </c:pt>
                <c:pt idx="9247" formatCode="General">
                  <c:v>0.44146064336481999</c:v>
                </c:pt>
                <c:pt idx="9248" formatCode="General">
                  <c:v>0.447258933422641</c:v>
                </c:pt>
                <c:pt idx="9249" formatCode="General">
                  <c:v>0.45251579338792097</c:v>
                </c:pt>
                <c:pt idx="9250" formatCode="General">
                  <c:v>0.45665407635657801</c:v>
                </c:pt>
                <c:pt idx="9251" formatCode="General">
                  <c:v>0.45868665705595402</c:v>
                </c:pt>
                <c:pt idx="9252" formatCode="General">
                  <c:v>0.45865547218084102</c:v>
                </c:pt>
                <c:pt idx="9253" formatCode="General">
                  <c:v>0.45707542249426097</c:v>
                </c:pt>
                <c:pt idx="9254" formatCode="General">
                  <c:v>0.45445089537765798</c:v>
                </c:pt>
                <c:pt idx="9255" formatCode="General">
                  <c:v>0.45166351712861302</c:v>
                </c:pt>
                <c:pt idx="9256" formatCode="General">
                  <c:v>0.450197387160714</c:v>
                </c:pt>
                <c:pt idx="9257" formatCode="General">
                  <c:v>0.45114125324526599</c:v>
                </c:pt>
                <c:pt idx="9258" formatCode="General">
                  <c:v>0.454264269030691</c:v>
                </c:pt>
                <c:pt idx="9259" formatCode="General">
                  <c:v>0.45909202595825099</c:v>
                </c:pt>
                <c:pt idx="9260" formatCode="General">
                  <c:v>0.46556820914868702</c:v>
                </c:pt>
                <c:pt idx="9261" formatCode="General">
                  <c:v>0.47307280604762197</c:v>
                </c:pt>
                <c:pt idx="9262" formatCode="General">
                  <c:v>0.48142219943324799</c:v>
                </c:pt>
                <c:pt idx="9263" formatCode="General">
                  <c:v>0.49114479309685799</c:v>
                </c:pt>
                <c:pt idx="9264" formatCode="General">
                  <c:v>0.50150303652991401</c:v>
                </c:pt>
                <c:pt idx="9265" formatCode="General">
                  <c:v>0.51109132701943705</c:v>
                </c:pt>
                <c:pt idx="9266" formatCode="General">
                  <c:v>0.51897146685682105</c:v>
                </c:pt>
                <c:pt idx="9267" formatCode="General">
                  <c:v>0.52515789257607404</c:v>
                </c:pt>
                <c:pt idx="9268" formatCode="General">
                  <c:v>0.53051244761473904</c:v>
                </c:pt>
                <c:pt idx="9269" formatCode="General">
                  <c:v>0.53581148831552905</c:v>
                </c:pt>
                <c:pt idx="9270" formatCode="General">
                  <c:v>0.54128718733106695</c:v>
                </c:pt>
                <c:pt idx="9271" formatCode="General">
                  <c:v>0.54666006294973502</c:v>
                </c:pt>
                <c:pt idx="9272" formatCode="General">
                  <c:v>0.55161760674328497</c:v>
                </c:pt>
                <c:pt idx="9273" formatCode="General">
                  <c:v>0.55586795671281897</c:v>
                </c:pt>
                <c:pt idx="9274" formatCode="General">
                  <c:v>0.55900252651950899</c:v>
                </c:pt>
                <c:pt idx="9275" formatCode="General">
                  <c:v>0.56050296087852902</c:v>
                </c:pt>
                <c:pt idx="9276" formatCode="General">
                  <c:v>0.55994444098094198</c:v>
                </c:pt>
                <c:pt idx="9277" formatCode="General">
                  <c:v>0.55747124060848097</c:v>
                </c:pt>
                <c:pt idx="9278" formatCode="General">
                  <c:v>0.55365595569721004</c:v>
                </c:pt>
                <c:pt idx="9279" formatCode="General">
                  <c:v>0.54946419191854501</c:v>
                </c:pt>
                <c:pt idx="9280" formatCode="General">
                  <c:v>0.54570234579383003</c:v>
                </c:pt>
                <c:pt idx="9281" formatCode="General">
                  <c:v>0.54159651687231603</c:v>
                </c:pt>
                <c:pt idx="9282" formatCode="General">
                  <c:v>0.53614599103276495</c:v>
                </c:pt>
                <c:pt idx="9283" formatCode="General">
                  <c:v>0.52949873935266201</c:v>
                </c:pt>
                <c:pt idx="9284" formatCode="General">
                  <c:v>0.52217435973308701</c:v>
                </c:pt>
                <c:pt idx="9285" formatCode="General">
                  <c:v>0.51476820558233405</c:v>
                </c:pt>
                <c:pt idx="9286" formatCode="General">
                  <c:v>0.507681553111346</c:v>
                </c:pt>
                <c:pt idx="9287" formatCode="General">
                  <c:v>0.50111449416102904</c:v>
                </c:pt>
                <c:pt idx="9288" formatCode="General">
                  <c:v>0.49534473306107402</c:v>
                </c:pt>
                <c:pt idx="9289" formatCode="General">
                  <c:v>0.49095783005514998</c:v>
                </c:pt>
                <c:pt idx="9290" formatCode="General">
                  <c:v>0.48879187758565801</c:v>
                </c:pt>
                <c:pt idx="9291" formatCode="General">
                  <c:v>0.48895007546255698</c:v>
                </c:pt>
                <c:pt idx="9292" formatCode="General">
                  <c:v>0.49089133274626601</c:v>
                </c:pt>
                <c:pt idx="9293" formatCode="General">
                  <c:v>0.49402804262859301</c:v>
                </c:pt>
                <c:pt idx="9294" formatCode="General">
                  <c:v>0.49773314829684201</c:v>
                </c:pt>
                <c:pt idx="9295" formatCode="General">
                  <c:v>0.50164532059328104</c:v>
                </c:pt>
                <c:pt idx="9296" formatCode="General">
                  <c:v>0.50557466258527195</c:v>
                </c:pt>
                <c:pt idx="9297" formatCode="General">
                  <c:v>0.50940973691168101</c:v>
                </c:pt>
                <c:pt idx="9298" formatCode="General">
                  <c:v>0.51317753890907303</c:v>
                </c:pt>
                <c:pt idx="9299" formatCode="General">
                  <c:v>0.51670800057084598</c:v>
                </c:pt>
                <c:pt idx="9300" formatCode="General">
                  <c:v>0.51957023419093196</c:v>
                </c:pt>
                <c:pt idx="9301" formatCode="General">
                  <c:v>0.52174703832480696</c:v>
                </c:pt>
                <c:pt idx="9302" formatCode="General">
                  <c:v>0.52334216799126398</c:v>
                </c:pt>
                <c:pt idx="9303" formatCode="General">
                  <c:v>0.52425283072996498</c:v>
                </c:pt>
                <c:pt idx="9304" formatCode="General">
                  <c:v>0.52412884886414401</c:v>
                </c:pt>
                <c:pt idx="9305" formatCode="General">
                  <c:v>0.52237512114200002</c:v>
                </c:pt>
                <c:pt idx="9306" formatCode="General">
                  <c:v>0.51857965446106402</c:v>
                </c:pt>
                <c:pt idx="9307" formatCode="General">
                  <c:v>0.51263446141640201</c:v>
                </c:pt>
                <c:pt idx="9308" formatCode="General">
                  <c:v>0.50473883553071397</c:v>
                </c:pt>
                <c:pt idx="9309" formatCode="General">
                  <c:v>0.49493606554729402</c:v>
                </c:pt>
                <c:pt idx="9310" formatCode="General">
                  <c:v>0.48317219095236402</c:v>
                </c:pt>
                <c:pt idx="9311" formatCode="General">
                  <c:v>0.46949935091438799</c:v>
                </c:pt>
                <c:pt idx="9312" formatCode="General">
                  <c:v>0.45424356534721699</c:v>
                </c:pt>
                <c:pt idx="9313" formatCode="General">
                  <c:v>0.43798204300993299</c:v>
                </c:pt>
                <c:pt idx="9314" formatCode="General">
                  <c:v>0.42090625002864401</c:v>
                </c:pt>
                <c:pt idx="9315" formatCode="General">
                  <c:v>0.40329851960695901</c:v>
                </c:pt>
                <c:pt idx="9316" formatCode="General">
                  <c:v>0.385944135728024</c:v>
                </c:pt>
                <c:pt idx="9317" formatCode="General">
                  <c:v>0.369862253857213</c:v>
                </c:pt>
                <c:pt idx="9318" formatCode="General">
                  <c:v>0.355714778426513</c:v>
                </c:pt>
                <c:pt idx="9319" formatCode="General">
                  <c:v>0.34323713043008802</c:v>
                </c:pt>
                <c:pt idx="9320" formatCode="General">
                  <c:v>0.33216169952403801</c:v>
                </c:pt>
                <c:pt idx="9321" formatCode="General">
                  <c:v>0.32282588056790201</c:v>
                </c:pt>
                <c:pt idx="9322" formatCode="General">
                  <c:v>0.315416603028986</c:v>
                </c:pt>
                <c:pt idx="9323" formatCode="General">
                  <c:v>0.30968183715404501</c:v>
                </c:pt>
                <c:pt idx="9324" formatCode="General">
                  <c:v>0.30502600693739501</c:v>
                </c:pt>
                <c:pt idx="9325" formatCode="General">
                  <c:v>0.30070426723230897</c:v>
                </c:pt>
                <c:pt idx="9326" formatCode="General">
                  <c:v>0.29643214279789099</c:v>
                </c:pt>
                <c:pt idx="9327" formatCode="General">
                  <c:v>0.29221823145891002</c:v>
                </c:pt>
                <c:pt idx="9328" formatCode="General">
                  <c:v>0.28781194629646101</c:v>
                </c:pt>
                <c:pt idx="9329" formatCode="General">
                  <c:v>0.282340993129989</c:v>
                </c:pt>
                <c:pt idx="9330" formatCode="General">
                  <c:v>0.27504074051835198</c:v>
                </c:pt>
                <c:pt idx="9331" formatCode="General">
                  <c:v>0.26613494375867403</c:v>
                </c:pt>
                <c:pt idx="9332" formatCode="General">
                  <c:v>0.25573780535725998</c:v>
                </c:pt>
                <c:pt idx="9333" formatCode="General">
                  <c:v>0.24355626583283799</c:v>
                </c:pt>
                <c:pt idx="9334" formatCode="General">
                  <c:v>0.22971925649449201</c:v>
                </c:pt>
                <c:pt idx="9335" formatCode="General">
                  <c:v>0.214954941315217</c:v>
                </c:pt>
                <c:pt idx="9336" formatCode="General">
                  <c:v>0.199863713278014</c:v>
                </c:pt>
                <c:pt idx="9337" formatCode="General">
                  <c:v>0.18446509583852899</c:v>
                </c:pt>
                <c:pt idx="9338" formatCode="General">
                  <c:v>0.16849950086170901</c:v>
                </c:pt>
                <c:pt idx="9339" formatCode="General">
                  <c:v>0.15192014279388699</c:v>
                </c:pt>
                <c:pt idx="9340" formatCode="General">
                  <c:v>0.13438557426293599</c:v>
                </c:pt>
                <c:pt idx="9341" formatCode="General">
                  <c:v>0.115610272665167</c:v>
                </c:pt>
                <c:pt idx="9342" formatCode="General">
                  <c:v>9.6743814913198403E-2</c:v>
                </c:pt>
                <c:pt idx="9343" formatCode="General">
                  <c:v>7.90047465317463E-2</c:v>
                </c:pt>
                <c:pt idx="9344" formatCode="General">
                  <c:v>6.2741298911850693E-2</c:v>
                </c:pt>
                <c:pt idx="9345" formatCode="General">
                  <c:v>4.7830479087079499E-2</c:v>
                </c:pt>
                <c:pt idx="9346" formatCode="General">
                  <c:v>3.3907504776422202E-2</c:v>
                </c:pt>
                <c:pt idx="9347" formatCode="General">
                  <c:v>2.05177037376356E-2</c:v>
                </c:pt>
                <c:pt idx="9348" formatCode="General">
                  <c:v>7.3303109109652499E-3</c:v>
                </c:pt>
                <c:pt idx="9349" formatCode="General">
                  <c:v>-5.73458936510655E-3</c:v>
                </c:pt>
                <c:pt idx="9350" formatCode="General">
                  <c:v>-1.8391750817284801E-2</c:v>
                </c:pt>
                <c:pt idx="9351" formatCode="General">
                  <c:v>-3.0352558990261999E-2</c:v>
                </c:pt>
                <c:pt idx="9352" formatCode="General">
                  <c:v>-4.21004072255192E-2</c:v>
                </c:pt>
                <c:pt idx="9353" formatCode="General">
                  <c:v>-5.4268817937738301E-2</c:v>
                </c:pt>
                <c:pt idx="9354" formatCode="General">
                  <c:v>-6.6396637079628104E-2</c:v>
                </c:pt>
                <c:pt idx="9355" formatCode="General">
                  <c:v>-7.7757994014119897E-2</c:v>
                </c:pt>
                <c:pt idx="9356" formatCode="General">
                  <c:v>-8.8123062677263705E-2</c:v>
                </c:pt>
                <c:pt idx="9357" formatCode="General">
                  <c:v>-9.7692101653571201E-2</c:v>
                </c:pt>
                <c:pt idx="9358" formatCode="General">
                  <c:v>-0.107468678453272</c:v>
                </c:pt>
                <c:pt idx="9359" formatCode="General">
                  <c:v>-0.11816480849027</c:v>
                </c:pt>
                <c:pt idx="9360" formatCode="General">
                  <c:v>-0.12911877591929899</c:v>
                </c:pt>
                <c:pt idx="9361" formatCode="General">
                  <c:v>-0.139635393439318</c:v>
                </c:pt>
                <c:pt idx="9362" formatCode="General">
                  <c:v>-0.14976301079028501</c:v>
                </c:pt>
                <c:pt idx="9363" formatCode="General">
                  <c:v>-0.159968751379713</c:v>
                </c:pt>
                <c:pt idx="9364" formatCode="General">
                  <c:v>-0.17120286109580701</c:v>
                </c:pt>
                <c:pt idx="9365" formatCode="General">
                  <c:v>-0.18360983585555599</c:v>
                </c:pt>
                <c:pt idx="9366" formatCode="General">
                  <c:v>-0.19711052957067601</c:v>
                </c:pt>
                <c:pt idx="9367" formatCode="General">
                  <c:v>-0.21151347972971299</c:v>
                </c:pt>
                <c:pt idx="9368" formatCode="General">
                  <c:v>-0.225673799322793</c:v>
                </c:pt>
                <c:pt idx="9369" formatCode="General">
                  <c:v>-0.23808717530381401</c:v>
                </c:pt>
                <c:pt idx="9370" formatCode="General">
                  <c:v>-0.24819437800060501</c:v>
                </c:pt>
                <c:pt idx="9371" formatCode="General">
                  <c:v>-0.25663366132826998</c:v>
                </c:pt>
                <c:pt idx="9372" formatCode="General">
                  <c:v>-0.26454553179120799</c:v>
                </c:pt>
                <c:pt idx="9373" formatCode="General">
                  <c:v>-0.27289810999405101</c:v>
                </c:pt>
                <c:pt idx="9374" formatCode="General">
                  <c:v>-0.28150469847244097</c:v>
                </c:pt>
                <c:pt idx="9375" formatCode="General">
                  <c:v>-0.28971104231718903</c:v>
                </c:pt>
                <c:pt idx="9376" formatCode="General">
                  <c:v>-0.29729879294121297</c:v>
                </c:pt>
                <c:pt idx="9377" formatCode="General">
                  <c:v>-0.30444131659562801</c:v>
                </c:pt>
                <c:pt idx="9378" formatCode="General">
                  <c:v>-0.31125420250203001</c:v>
                </c:pt>
                <c:pt idx="9379" formatCode="General">
                  <c:v>-0.31796703960596601</c:v>
                </c:pt>
                <c:pt idx="9380" formatCode="General">
                  <c:v>-0.32500889968667401</c:v>
                </c:pt>
                <c:pt idx="9381" formatCode="General">
                  <c:v>-0.33225003510575302</c:v>
                </c:pt>
                <c:pt idx="9382" formatCode="General">
                  <c:v>-0.33946850178047699</c:v>
                </c:pt>
                <c:pt idx="9383" formatCode="General">
                  <c:v>-0.34707299195869601</c:v>
                </c:pt>
                <c:pt idx="9384" formatCode="General">
                  <c:v>-0.35542083003029601</c:v>
                </c:pt>
                <c:pt idx="9385" formatCode="General">
                  <c:v>-0.36448388461980102</c:v>
                </c:pt>
                <c:pt idx="9386" formatCode="General">
                  <c:v>-0.37417037059156599</c:v>
                </c:pt>
                <c:pt idx="9387" formatCode="General">
                  <c:v>-0.38417355774121897</c:v>
                </c:pt>
                <c:pt idx="9388" formatCode="General">
                  <c:v>-0.393831793795761</c:v>
                </c:pt>
                <c:pt idx="9389" formatCode="General">
                  <c:v>-0.40279654540503601</c:v>
                </c:pt>
                <c:pt idx="9390" formatCode="General">
                  <c:v>-0.41097061171788701</c:v>
                </c:pt>
                <c:pt idx="9391" formatCode="General">
                  <c:v>-0.41874318224141199</c:v>
                </c:pt>
                <c:pt idx="9392" formatCode="General">
                  <c:v>-0.42667007931676398</c:v>
                </c:pt>
                <c:pt idx="9393" formatCode="General">
                  <c:v>-0.43462696389900302</c:v>
                </c:pt>
                <c:pt idx="9394" formatCode="General">
                  <c:v>-0.44250595598821801</c:v>
                </c:pt>
                <c:pt idx="9395" formatCode="General">
                  <c:v>-0.45050125654915801</c:v>
                </c:pt>
                <c:pt idx="9396" formatCode="General">
                  <c:v>-0.458433960499186</c:v>
                </c:pt>
                <c:pt idx="9397" formatCode="General">
                  <c:v>-0.465844435047646</c:v>
                </c:pt>
                <c:pt idx="9398" formatCode="General">
                  <c:v>-0.47295098223017101</c:v>
                </c:pt>
                <c:pt idx="9399" formatCode="General">
                  <c:v>-0.48005755680009299</c:v>
                </c:pt>
                <c:pt idx="9400" formatCode="General">
                  <c:v>-0.48773395857621199</c:v>
                </c:pt>
                <c:pt idx="9401" formatCode="General">
                  <c:v>-0.49674906941160402</c:v>
                </c:pt>
                <c:pt idx="9402" formatCode="General">
                  <c:v>-0.50633769274206597</c:v>
                </c:pt>
                <c:pt idx="9403" formatCode="General">
                  <c:v>-0.51547404468479197</c:v>
                </c:pt>
                <c:pt idx="9404" formatCode="General">
                  <c:v>-0.52426720244666403</c:v>
                </c:pt>
                <c:pt idx="9405" formatCode="General">
                  <c:v>-0.53299207013189698</c:v>
                </c:pt>
                <c:pt idx="9406" formatCode="General">
                  <c:v>-0.54170041665362401</c:v>
                </c:pt>
                <c:pt idx="9407" formatCode="General">
                  <c:v>-0.54996800232873799</c:v>
                </c:pt>
                <c:pt idx="9408" formatCode="General">
                  <c:v>-0.55726388632021595</c:v>
                </c:pt>
                <c:pt idx="9409" formatCode="General">
                  <c:v>-0.56346353245449399</c:v>
                </c:pt>
                <c:pt idx="9410" formatCode="General">
                  <c:v>-0.56864879522604805</c:v>
                </c:pt>
                <c:pt idx="9411" formatCode="General">
                  <c:v>-0.57293238127795398</c:v>
                </c:pt>
                <c:pt idx="9412" formatCode="General">
                  <c:v>-0.57641579153737199</c:v>
                </c:pt>
                <c:pt idx="9413" formatCode="General">
                  <c:v>-0.57909397971703902</c:v>
                </c:pt>
                <c:pt idx="9414" formatCode="General">
                  <c:v>-0.58086916584556603</c:v>
                </c:pt>
                <c:pt idx="9415" formatCode="General">
                  <c:v>-0.58244068075981104</c:v>
                </c:pt>
                <c:pt idx="9416" formatCode="General">
                  <c:v>-0.58444684598530305</c:v>
                </c:pt>
                <c:pt idx="9417" formatCode="General">
                  <c:v>-0.58670100155262905</c:v>
                </c:pt>
                <c:pt idx="9418" formatCode="General">
                  <c:v>-0.58918613239787299</c:v>
                </c:pt>
                <c:pt idx="9419" formatCode="General">
                  <c:v>-0.59180673542917095</c:v>
                </c:pt>
                <c:pt idx="9420" formatCode="General">
                  <c:v>-0.59398682469621</c:v>
                </c:pt>
                <c:pt idx="9421" formatCode="General">
                  <c:v>-0.59460699518446603</c:v>
                </c:pt>
                <c:pt idx="9422" formatCode="General">
                  <c:v>-0.59293486154320096</c:v>
                </c:pt>
                <c:pt idx="9423" formatCode="General">
                  <c:v>-0.58985779570048502</c:v>
                </c:pt>
                <c:pt idx="9424" formatCode="General">
                  <c:v>-0.58694646188211197</c:v>
                </c:pt>
                <c:pt idx="9425" formatCode="General">
                  <c:v>-0.58506069322809495</c:v>
                </c:pt>
                <c:pt idx="9426" formatCode="General">
                  <c:v>-0.58380403016295201</c:v>
                </c:pt>
                <c:pt idx="9427" formatCode="General">
                  <c:v>-0.58276646256808895</c:v>
                </c:pt>
                <c:pt idx="9428" formatCode="General">
                  <c:v>-0.58214607149025199</c:v>
                </c:pt>
                <c:pt idx="9429" formatCode="General">
                  <c:v>-0.58180153212483798</c:v>
                </c:pt>
                <c:pt idx="9430" formatCode="General">
                  <c:v>-0.58105528246077198</c:v>
                </c:pt>
                <c:pt idx="9431" formatCode="General">
                  <c:v>-0.57960098388752901</c:v>
                </c:pt>
                <c:pt idx="9432" formatCode="General">
                  <c:v>-0.57818855448346895</c:v>
                </c:pt>
                <c:pt idx="9433" formatCode="General">
                  <c:v>-0.57788684453358996</c:v>
                </c:pt>
                <c:pt idx="9434" formatCode="General">
                  <c:v>-0.57883266187096005</c:v>
                </c:pt>
                <c:pt idx="9435" formatCode="General">
                  <c:v>-0.58012551485210295</c:v>
                </c:pt>
                <c:pt idx="9436" formatCode="General">
                  <c:v>-0.580967003151596</c:v>
                </c:pt>
                <c:pt idx="9437" formatCode="General">
                  <c:v>-0.58093497961176399</c:v>
                </c:pt>
                <c:pt idx="9438" formatCode="General">
                  <c:v>-0.58015172253388703</c:v>
                </c:pt>
                <c:pt idx="9439" formatCode="General">
                  <c:v>-0.57947809344804502</c:v>
                </c:pt>
                <c:pt idx="9440" formatCode="General">
                  <c:v>-0.578684193976854</c:v>
                </c:pt>
                <c:pt idx="9441" formatCode="General">
                  <c:v>-0.57672177727379903</c:v>
                </c:pt>
                <c:pt idx="9442" formatCode="General">
                  <c:v>-0.57391451372442703</c:v>
                </c:pt>
                <c:pt idx="9443" formatCode="General">
                  <c:v>-0.571374407658918</c:v>
                </c:pt>
                <c:pt idx="9444" formatCode="General">
                  <c:v>-0.56890923383119096</c:v>
                </c:pt>
                <c:pt idx="9445" formatCode="General">
                  <c:v>-0.56562378262493695</c:v>
                </c:pt>
                <c:pt idx="9446" formatCode="General">
                  <c:v>-0.56157497855217398</c:v>
                </c:pt>
                <c:pt idx="9447" formatCode="General">
                  <c:v>-0.55686821677648002</c:v>
                </c:pt>
                <c:pt idx="9448" formatCode="General">
                  <c:v>-0.551470056432662</c:v>
                </c:pt>
                <c:pt idx="9449" formatCode="General">
                  <c:v>-0.54601617959663296</c:v>
                </c:pt>
                <c:pt idx="9450" formatCode="General">
                  <c:v>-0.54091496453274801</c:v>
                </c:pt>
                <c:pt idx="9451" formatCode="General">
                  <c:v>-0.53536579028535802</c:v>
                </c:pt>
                <c:pt idx="9452" formatCode="General">
                  <c:v>-0.52832079865496395</c:v>
                </c:pt>
                <c:pt idx="9453" formatCode="General">
                  <c:v>-0.51922545571685097</c:v>
                </c:pt>
                <c:pt idx="9454" formatCode="General">
                  <c:v>-0.50813381013271697</c:v>
                </c:pt>
                <c:pt idx="9455" formatCode="General">
                  <c:v>-0.495836172396101</c:v>
                </c:pt>
                <c:pt idx="9456" formatCode="General">
                  <c:v>-0.483151423302495</c:v>
                </c:pt>
                <c:pt idx="9457" formatCode="General">
                  <c:v>-0.47017082493611601</c:v>
                </c:pt>
                <c:pt idx="9458" formatCode="General">
                  <c:v>-0.45689333074836003</c:v>
                </c:pt>
                <c:pt idx="9459" formatCode="General">
                  <c:v>-0.443462280330012</c:v>
                </c:pt>
                <c:pt idx="9460" formatCode="General">
                  <c:v>-0.42987026010736801</c:v>
                </c:pt>
                <c:pt idx="9461" formatCode="General">
                  <c:v>-0.41609865362595999</c:v>
                </c:pt>
                <c:pt idx="9462" formatCode="General">
                  <c:v>-0.402121877778436</c:v>
                </c:pt>
                <c:pt idx="9463" formatCode="General">
                  <c:v>-0.38806003243146198</c:v>
                </c:pt>
                <c:pt idx="9464" formatCode="General">
                  <c:v>-0.37443960957494699</c:v>
                </c:pt>
                <c:pt idx="9465" formatCode="General">
                  <c:v>-0.36184776846330202</c:v>
                </c:pt>
                <c:pt idx="9466" formatCode="General">
                  <c:v>-0.35061154761958802</c:v>
                </c:pt>
                <c:pt idx="9467" formatCode="General">
                  <c:v>-0.34038724745969101</c:v>
                </c:pt>
                <c:pt idx="9468" formatCode="General">
                  <c:v>-0.33045242207396702</c:v>
                </c:pt>
                <c:pt idx="9469" formatCode="General">
                  <c:v>-0.32017569190388301</c:v>
                </c:pt>
                <c:pt idx="9470" formatCode="General">
                  <c:v>-0.30948271745821399</c:v>
                </c:pt>
                <c:pt idx="9471" formatCode="General">
                  <c:v>-0.29881731230962999</c:v>
                </c:pt>
                <c:pt idx="9472" formatCode="General">
                  <c:v>-0.28814677169348302</c:v>
                </c:pt>
                <c:pt idx="9473" formatCode="General">
                  <c:v>-0.27722336265070902</c:v>
                </c:pt>
                <c:pt idx="9474" formatCode="General">
                  <c:v>-0.26592611139629002</c:v>
                </c:pt>
                <c:pt idx="9475" formatCode="General">
                  <c:v>-0.25413389084195598</c:v>
                </c:pt>
                <c:pt idx="9476" formatCode="General">
                  <c:v>-0.24180054019097399</c:v>
                </c:pt>
                <c:pt idx="9477" formatCode="General">
                  <c:v>-0.229169936347354</c:v>
                </c:pt>
                <c:pt idx="9478" formatCode="General">
                  <c:v>-0.21646406997526299</c:v>
                </c:pt>
                <c:pt idx="9479" formatCode="General">
                  <c:v>-0.20399113039785</c:v>
                </c:pt>
                <c:pt idx="9480" formatCode="General">
                  <c:v>-0.19197575437150999</c:v>
                </c:pt>
                <c:pt idx="9481" formatCode="General">
                  <c:v>-0.18053928216090001</c:v>
                </c:pt>
                <c:pt idx="9482" formatCode="General">
                  <c:v>-0.169880002955487</c:v>
                </c:pt>
                <c:pt idx="9483" formatCode="General">
                  <c:v>-0.16025851573720101</c:v>
                </c:pt>
                <c:pt idx="9484" formatCode="General">
                  <c:v>-0.15173226998779901</c:v>
                </c:pt>
                <c:pt idx="9485" formatCode="General">
                  <c:v>-0.14376047888318499</c:v>
                </c:pt>
                <c:pt idx="9486" formatCode="General">
                  <c:v>-0.136063037065137</c:v>
                </c:pt>
                <c:pt idx="9487" formatCode="General">
                  <c:v>-0.12886743621043301</c:v>
                </c:pt>
                <c:pt idx="9488" formatCode="General">
                  <c:v>-0.122172065298666</c:v>
                </c:pt>
                <c:pt idx="9489" formatCode="General">
                  <c:v>-0.115295355105433</c:v>
                </c:pt>
                <c:pt idx="9490" formatCode="General">
                  <c:v>-0.107455393382201</c:v>
                </c:pt>
                <c:pt idx="9491" formatCode="General">
                  <c:v>-9.8752457260133195E-2</c:v>
                </c:pt>
                <c:pt idx="9492" formatCode="General">
                  <c:v>-8.9646308817905002E-2</c:v>
                </c:pt>
                <c:pt idx="9493" formatCode="General">
                  <c:v>-8.0201098855232897E-2</c:v>
                </c:pt>
                <c:pt idx="9494" formatCode="General">
                  <c:v>-7.0256824092792103E-2</c:v>
                </c:pt>
                <c:pt idx="9495" formatCode="General">
                  <c:v>-5.9737674331493601E-2</c:v>
                </c:pt>
                <c:pt idx="9496" formatCode="General">
                  <c:v>-4.9131157359657403E-2</c:v>
                </c:pt>
                <c:pt idx="9497" formatCode="General">
                  <c:v>-3.9108266788532797E-2</c:v>
                </c:pt>
                <c:pt idx="9498" formatCode="General">
                  <c:v>-2.9593012844210499E-2</c:v>
                </c:pt>
                <c:pt idx="9499" formatCode="General">
                  <c:v>-1.9704843561797102E-2</c:v>
                </c:pt>
                <c:pt idx="9500" formatCode="General">
                  <c:v>-9.1576257141419704E-3</c:v>
                </c:pt>
                <c:pt idx="9501" formatCode="General">
                  <c:v>1.7135494492917999E-3</c:v>
                </c:pt>
                <c:pt idx="9502" formatCode="General">
                  <c:v>1.28474561515153E-2</c:v>
                </c:pt>
                <c:pt idx="9503" formatCode="General">
                  <c:v>2.41519850789489E-2</c:v>
                </c:pt>
                <c:pt idx="9504" formatCode="General">
                  <c:v>3.5414543508937101E-2</c:v>
                </c:pt>
                <c:pt idx="9505" formatCode="General">
                  <c:v>4.6239402430016299E-2</c:v>
                </c:pt>
                <c:pt idx="9506" formatCode="General">
                  <c:v>5.61696903952821E-2</c:v>
                </c:pt>
                <c:pt idx="9507" formatCode="General">
                  <c:v>6.5190559726651706E-2</c:v>
                </c:pt>
                <c:pt idx="9508" formatCode="General">
                  <c:v>7.3833021781246996E-2</c:v>
                </c:pt>
                <c:pt idx="9509" formatCode="General">
                  <c:v>8.2360154338916705E-2</c:v>
                </c:pt>
                <c:pt idx="9510" formatCode="General">
                  <c:v>9.0853523095528396E-2</c:v>
                </c:pt>
                <c:pt idx="9511" formatCode="General">
                  <c:v>9.9607070735705294E-2</c:v>
                </c:pt>
                <c:pt idx="9512" formatCode="General">
                  <c:v>0.10852807510166</c:v>
                </c:pt>
                <c:pt idx="9513" formatCode="General">
                  <c:v>0.116992023286703</c:v>
                </c:pt>
                <c:pt idx="9514" formatCode="General">
                  <c:v>0.12441746467946301</c:v>
                </c:pt>
                <c:pt idx="9515" formatCode="General">
                  <c:v>0.13072202604925401</c:v>
                </c:pt>
                <c:pt idx="9516" formatCode="General">
                  <c:v>0.13641890583993899</c:v>
                </c:pt>
                <c:pt idx="9517" formatCode="General">
                  <c:v>0.14216662031716201</c:v>
                </c:pt>
                <c:pt idx="9518" formatCode="General">
                  <c:v>0.14849819659678001</c:v>
                </c:pt>
                <c:pt idx="9519" formatCode="General">
                  <c:v>0.15562634657744001</c:v>
                </c:pt>
                <c:pt idx="9520" formatCode="General">
                  <c:v>0.16380383758148001</c:v>
                </c:pt>
                <c:pt idx="9521" formatCode="General">
                  <c:v>0.173822948548252</c:v>
                </c:pt>
                <c:pt idx="9522" formatCode="General">
                  <c:v>0.18580494161094499</c:v>
                </c:pt>
                <c:pt idx="9523" formatCode="General">
                  <c:v>0.19948995355958801</c:v>
                </c:pt>
                <c:pt idx="9524" formatCode="General">
                  <c:v>0.21489533592617299</c:v>
                </c:pt>
                <c:pt idx="9525" formatCode="General">
                  <c:v>0.231360932703985</c:v>
                </c:pt>
                <c:pt idx="9526" formatCode="General">
                  <c:v>0.24832874259219101</c:v>
                </c:pt>
                <c:pt idx="9527" formatCode="General">
                  <c:v>0.26584526438092498</c:v>
                </c:pt>
                <c:pt idx="9528" formatCode="General">
                  <c:v>0.28381035656249698</c:v>
                </c:pt>
                <c:pt idx="9529" formatCode="General">
                  <c:v>0.30144668902920002</c:v>
                </c:pt>
                <c:pt idx="9530" formatCode="General">
                  <c:v>0.31752831260022901</c:v>
                </c:pt>
                <c:pt idx="9531" formatCode="General">
                  <c:v>0.33151519409692098</c:v>
                </c:pt>
                <c:pt idx="9532" formatCode="General">
                  <c:v>0.34346073903796698</c:v>
                </c:pt>
                <c:pt idx="9533" formatCode="General">
                  <c:v>0.35356762482446302</c:v>
                </c:pt>
                <c:pt idx="9534" formatCode="General">
                  <c:v>0.362429660776867</c:v>
                </c:pt>
                <c:pt idx="9535" formatCode="General">
                  <c:v>0.37019513765142498</c:v>
                </c:pt>
                <c:pt idx="9536" formatCode="General">
                  <c:v>0.37655287610618698</c:v>
                </c:pt>
                <c:pt idx="9537" formatCode="General">
                  <c:v>0.38136372839822202</c:v>
                </c:pt>
                <c:pt idx="9538" formatCode="General">
                  <c:v>0.38460674819530799</c:v>
                </c:pt>
                <c:pt idx="9539" formatCode="General">
                  <c:v>0.38631125975860098</c:v>
                </c:pt>
                <c:pt idx="9540" formatCode="General">
                  <c:v>0.38669330881856101</c:v>
                </c:pt>
                <c:pt idx="9541" formatCode="General">
                  <c:v>0.386477502881373</c:v>
                </c:pt>
                <c:pt idx="9542" formatCode="General">
                  <c:v>0.386524010998406</c:v>
                </c:pt>
                <c:pt idx="9543" formatCode="General">
                  <c:v>0.387558238634088</c:v>
                </c:pt>
                <c:pt idx="9544" formatCode="General">
                  <c:v>0.39005450530791702</c:v>
                </c:pt>
                <c:pt idx="9545" formatCode="General">
                  <c:v>0.39423330448182797</c:v>
                </c:pt>
                <c:pt idx="9546" formatCode="General">
                  <c:v>0.40009657477578497</c:v>
                </c:pt>
                <c:pt idx="9547" formatCode="General">
                  <c:v>0.40767381554710702</c:v>
                </c:pt>
                <c:pt idx="9548" formatCode="General">
                  <c:v>0.41730642195622197</c:v>
                </c:pt>
                <c:pt idx="9549" formatCode="General">
                  <c:v>0.42902651387839802</c:v>
                </c:pt>
                <c:pt idx="9550" formatCode="General">
                  <c:v>0.442575298067168</c:v>
                </c:pt>
                <c:pt idx="9551" formatCode="General">
                  <c:v>0.45792673110041399</c:v>
                </c:pt>
                <c:pt idx="9552" formatCode="General">
                  <c:v>0.475347921306632</c:v>
                </c:pt>
                <c:pt idx="9553" formatCode="General">
                  <c:v>0.49511298377969698</c:v>
                </c:pt>
                <c:pt idx="9554" formatCode="General">
                  <c:v>0.51695402461568496</c:v>
                </c:pt>
                <c:pt idx="9555" formatCode="General">
                  <c:v>0.54038462277044896</c:v>
                </c:pt>
                <c:pt idx="9556" formatCode="General">
                  <c:v>0.56418524591812003</c:v>
                </c:pt>
                <c:pt idx="9557" formatCode="General">
                  <c:v>0.58694279988250098</c:v>
                </c:pt>
                <c:pt idx="9558" formatCode="General">
                  <c:v>0.60809760208665997</c:v>
                </c:pt>
                <c:pt idx="9559" formatCode="General">
                  <c:v>0.62703070057169996</c:v>
                </c:pt>
                <c:pt idx="9560" formatCode="General">
                  <c:v>0.64269740195761504</c:v>
                </c:pt>
                <c:pt idx="9561" formatCode="General">
                  <c:v>0.65406584483266195</c:v>
                </c:pt>
                <c:pt idx="9562" formatCode="General">
                  <c:v>0.66038039468254195</c:v>
                </c:pt>
                <c:pt idx="9563" formatCode="General">
                  <c:v>0.66159240212137904</c:v>
                </c:pt>
                <c:pt idx="9564" formatCode="General">
                  <c:v>0.65840156164705799</c:v>
                </c:pt>
                <c:pt idx="9565" formatCode="General">
                  <c:v>0.65148243961327201</c:v>
                </c:pt>
                <c:pt idx="9566" formatCode="General">
                  <c:v>0.64097914952812096</c:v>
                </c:pt>
                <c:pt idx="9567" formatCode="General">
                  <c:v>0.62694363800223896</c:v>
                </c:pt>
                <c:pt idx="9568" formatCode="General">
                  <c:v>0.60945429993370404</c:v>
                </c:pt>
                <c:pt idx="9569" formatCode="General">
                  <c:v>0.58849183635648294</c:v>
                </c:pt>
                <c:pt idx="9570" formatCode="General">
                  <c:v>0.56470632458586101</c:v>
                </c:pt>
                <c:pt idx="9571" formatCode="General">
                  <c:v>0.53949619669380799</c:v>
                </c:pt>
                <c:pt idx="9572" formatCode="General">
                  <c:v>0.51414989153935198</c:v>
                </c:pt>
                <c:pt idx="9573" formatCode="General">
                  <c:v>0.489925041538949</c:v>
                </c:pt>
                <c:pt idx="9574" formatCode="General">
                  <c:v>0.46833336380889401</c:v>
                </c:pt>
                <c:pt idx="9575" formatCode="General">
                  <c:v>0.45030400869360399</c:v>
                </c:pt>
                <c:pt idx="9576" formatCode="General">
                  <c:v>0.43591782139058999</c:v>
                </c:pt>
                <c:pt idx="9577" formatCode="General">
                  <c:v>0.42485041977735899</c:v>
                </c:pt>
                <c:pt idx="9578" formatCode="General">
                  <c:v>0.41622730715561201</c:v>
                </c:pt>
                <c:pt idx="9579" formatCode="General">
                  <c:v>0.40922493078507</c:v>
                </c:pt>
                <c:pt idx="9580" formatCode="General">
                  <c:v>0.40418641205947298</c:v>
                </c:pt>
                <c:pt idx="9581" formatCode="General">
                  <c:v>0.40188804100480502</c:v>
                </c:pt>
                <c:pt idx="9582" formatCode="General">
                  <c:v>0.40291088495544097</c:v>
                </c:pt>
                <c:pt idx="9583" formatCode="General">
                  <c:v>0.40715495744435398</c:v>
                </c:pt>
                <c:pt idx="9584" formatCode="General">
                  <c:v>0.41333304446012697</c:v>
                </c:pt>
                <c:pt idx="9585" formatCode="General">
                  <c:v>0.42031831404665199</c:v>
                </c:pt>
                <c:pt idx="9586" formatCode="General">
                  <c:v>0.42782985921837502</c:v>
                </c:pt>
                <c:pt idx="9587" formatCode="General">
                  <c:v>0.43576043990239799</c:v>
                </c:pt>
                <c:pt idx="9588" formatCode="General">
                  <c:v>0.44356371508883602</c:v>
                </c:pt>
                <c:pt idx="9589" formatCode="General">
                  <c:v>0.45059396914991501</c:v>
                </c:pt>
                <c:pt idx="9590" formatCode="General">
                  <c:v>0.45650155177064</c:v>
                </c:pt>
                <c:pt idx="9591" formatCode="General">
                  <c:v>0.46098247344347298</c:v>
                </c:pt>
                <c:pt idx="9592" formatCode="General">
                  <c:v>0.464105140354373</c:v>
                </c:pt>
                <c:pt idx="9593" formatCode="General">
                  <c:v>0.46604587415413801</c:v>
                </c:pt>
                <c:pt idx="9594" formatCode="General">
                  <c:v>0.466397496938673</c:v>
                </c:pt>
                <c:pt idx="9595" formatCode="General">
                  <c:v>0.46459561745300998</c:v>
                </c:pt>
                <c:pt idx="9596" formatCode="General">
                  <c:v>0.46065041422729103</c:v>
                </c:pt>
                <c:pt idx="9597" formatCode="General">
                  <c:v>0.45556965177219799</c:v>
                </c:pt>
                <c:pt idx="9598" formatCode="General">
                  <c:v>0.45000352310953001</c:v>
                </c:pt>
                <c:pt idx="9599" formatCode="General">
                  <c:v>0.44361063197943201</c:v>
                </c:pt>
                <c:pt idx="9600" formatCode="General">
                  <c:v>0.43615400215668498</c:v>
                </c:pt>
                <c:pt idx="9601" formatCode="General">
                  <c:v>0.427499041587794</c:v>
                </c:pt>
                <c:pt idx="9602" formatCode="General">
                  <c:v>0.417479892922546</c:v>
                </c:pt>
                <c:pt idx="9603" formatCode="General">
                  <c:v>0.40611349187440998</c:v>
                </c:pt>
                <c:pt idx="9604" formatCode="General">
                  <c:v>0.39391299963654702</c:v>
                </c:pt>
                <c:pt idx="9605" formatCode="General">
                  <c:v>0.38186674873047699</c:v>
                </c:pt>
                <c:pt idx="9606" formatCode="General">
                  <c:v>0.37061456748250199</c:v>
                </c:pt>
                <c:pt idx="9607" formatCode="General">
                  <c:v>0.360058010795406</c:v>
                </c:pt>
                <c:pt idx="9608" formatCode="General">
                  <c:v>0.349874339868956</c:v>
                </c:pt>
                <c:pt idx="9609" formatCode="General">
                  <c:v>0.33974273368983599</c:v>
                </c:pt>
                <c:pt idx="9610" formatCode="General">
                  <c:v>0.32912630967496798</c:v>
                </c:pt>
                <c:pt idx="9611" formatCode="General">
                  <c:v>0.31782259110044098</c:v>
                </c:pt>
                <c:pt idx="9612" formatCode="General">
                  <c:v>0.30641011569237903</c:v>
                </c:pt>
                <c:pt idx="9613" formatCode="General">
                  <c:v>0.29565728768016197</c:v>
                </c:pt>
                <c:pt idx="9614" formatCode="General">
                  <c:v>0.286020371653951</c:v>
                </c:pt>
                <c:pt idx="9615" formatCode="General">
                  <c:v>0.2777015555397</c:v>
                </c:pt>
                <c:pt idx="9616" formatCode="General">
                  <c:v>0.27027957392900598</c:v>
                </c:pt>
                <c:pt idx="9617" formatCode="General">
                  <c:v>0.26324415863010597</c:v>
                </c:pt>
                <c:pt idx="9618" formatCode="General">
                  <c:v>0.25677523944651498</c:v>
                </c:pt>
                <c:pt idx="9619" formatCode="General">
                  <c:v>0.250906114336858</c:v>
                </c:pt>
                <c:pt idx="9620" formatCode="General">
                  <c:v>0.24519574028553301</c:v>
                </c:pt>
                <c:pt idx="9621" formatCode="General">
                  <c:v>0.23934597209852199</c:v>
                </c:pt>
                <c:pt idx="9622" formatCode="General">
                  <c:v>0.23333026979964999</c:v>
                </c:pt>
                <c:pt idx="9623" formatCode="General">
                  <c:v>0.22691227432139099</c:v>
                </c:pt>
                <c:pt idx="9624" formatCode="General">
                  <c:v>0.219974592004894</c:v>
                </c:pt>
                <c:pt idx="9625" formatCode="General">
                  <c:v>0.21243543223383199</c:v>
                </c:pt>
                <c:pt idx="9626" formatCode="General">
                  <c:v>0.20424035334412999</c:v>
                </c:pt>
                <c:pt idx="9627" formatCode="General">
                  <c:v>0.195368078260408</c:v>
                </c:pt>
                <c:pt idx="9628" formatCode="General">
                  <c:v>0.185804307584231</c:v>
                </c:pt>
                <c:pt idx="9629" formatCode="General">
                  <c:v>0.17541407519820101</c:v>
                </c:pt>
                <c:pt idx="9630" formatCode="General">
                  <c:v>0.16391124366131901</c:v>
                </c:pt>
                <c:pt idx="9631" formatCode="General">
                  <c:v>0.15122059063034399</c:v>
                </c:pt>
                <c:pt idx="9632" formatCode="General">
                  <c:v>0.13745509733286401</c:v>
                </c:pt>
                <c:pt idx="9633" formatCode="General">
                  <c:v>0.122645004047875</c:v>
                </c:pt>
                <c:pt idx="9634" formatCode="General">
                  <c:v>0.10646077316203301</c:v>
                </c:pt>
                <c:pt idx="9635" formatCode="General">
                  <c:v>8.9209281610370506E-2</c:v>
                </c:pt>
                <c:pt idx="9636" formatCode="General">
                  <c:v>7.1954382751031207E-2</c:v>
                </c:pt>
                <c:pt idx="9637" formatCode="General">
                  <c:v>5.5426732055204E-2</c:v>
                </c:pt>
                <c:pt idx="9638" formatCode="General">
                  <c:v>3.9875013755276703E-2</c:v>
                </c:pt>
                <c:pt idx="9639" formatCode="General">
                  <c:v>2.54749027757569E-2</c:v>
                </c:pt>
                <c:pt idx="9640" formatCode="General">
                  <c:v>1.22038660971513E-2</c:v>
                </c:pt>
                <c:pt idx="9641" formatCode="General">
                  <c:v>-2.73975649200519E-4</c:v>
                </c:pt>
                <c:pt idx="9642" formatCode="General">
                  <c:v>-1.20932969844494E-2</c:v>
                </c:pt>
                <c:pt idx="9643" formatCode="General">
                  <c:v>-2.3100212185280099E-2</c:v>
                </c:pt>
                <c:pt idx="9644" formatCode="General">
                  <c:v>-3.3117006198386402E-2</c:v>
                </c:pt>
                <c:pt idx="9645" formatCode="General">
                  <c:v>-4.2058297675924297E-2</c:v>
                </c:pt>
                <c:pt idx="9646" formatCode="General">
                  <c:v>-4.9801366212259897E-2</c:v>
                </c:pt>
                <c:pt idx="9647" formatCode="General">
                  <c:v>-5.6179568192831E-2</c:v>
                </c:pt>
                <c:pt idx="9648" formatCode="General">
                  <c:v>-6.11667395888656E-2</c:v>
                </c:pt>
                <c:pt idx="9649" formatCode="General">
                  <c:v>-6.5397045404520196E-2</c:v>
                </c:pt>
                <c:pt idx="9650" formatCode="General">
                  <c:v>-6.9650437650830802E-2</c:v>
                </c:pt>
                <c:pt idx="9651" formatCode="General">
                  <c:v>-7.42666914135892E-2</c:v>
                </c:pt>
                <c:pt idx="9652" formatCode="General">
                  <c:v>-7.9654890466965403E-2</c:v>
                </c:pt>
                <c:pt idx="9653" formatCode="General">
                  <c:v>-8.6188228077783702E-2</c:v>
                </c:pt>
                <c:pt idx="9654" formatCode="General">
                  <c:v>-9.3896187302215203E-2</c:v>
                </c:pt>
                <c:pt idx="9655" formatCode="General">
                  <c:v>-0.102434557313017</c:v>
                </c:pt>
                <c:pt idx="9656" formatCode="General">
                  <c:v>-0.111697850284256</c:v>
                </c:pt>
                <c:pt idx="9657" formatCode="General">
                  <c:v>-0.121502044659789</c:v>
                </c:pt>
                <c:pt idx="9658" formatCode="General">
                  <c:v>-0.13137118608040299</c:v>
                </c:pt>
                <c:pt idx="9659" formatCode="General">
                  <c:v>-0.14157487473296401</c:v>
                </c:pt>
                <c:pt idx="9660" formatCode="General">
                  <c:v>-0.152887722841825</c:v>
                </c:pt>
                <c:pt idx="9661" formatCode="General">
                  <c:v>-0.16606233781768601</c:v>
                </c:pt>
                <c:pt idx="9662" formatCode="General">
                  <c:v>-0.18190734989107701</c:v>
                </c:pt>
                <c:pt idx="9663" formatCode="General">
                  <c:v>-0.200141434764223</c:v>
                </c:pt>
                <c:pt idx="9664" formatCode="General">
                  <c:v>-0.21984401784983101</c:v>
                </c:pt>
                <c:pt idx="9665" formatCode="General">
                  <c:v>-0.24067550821278799</c:v>
                </c:pt>
                <c:pt idx="9666" formatCode="General">
                  <c:v>-0.26204427358176702</c:v>
                </c:pt>
                <c:pt idx="9667" formatCode="General">
                  <c:v>-0.28324397285812802</c:v>
                </c:pt>
                <c:pt idx="9668" formatCode="General">
                  <c:v>-0.30408114977671002</c:v>
                </c:pt>
                <c:pt idx="9669" formatCode="General">
                  <c:v>-0.32455312027956501</c:v>
                </c:pt>
                <c:pt idx="9670" formatCode="General">
                  <c:v>-0.34415525790083901</c:v>
                </c:pt>
                <c:pt idx="9671" formatCode="General">
                  <c:v>-0.36203095225372101</c:v>
                </c:pt>
                <c:pt idx="9672" formatCode="General">
                  <c:v>-0.377702221338723</c:v>
                </c:pt>
                <c:pt idx="9673" formatCode="General">
                  <c:v>-0.39112388939040799</c:v>
                </c:pt>
                <c:pt idx="9674" formatCode="General">
                  <c:v>-0.40285351189130503</c:v>
                </c:pt>
                <c:pt idx="9675" formatCode="General">
                  <c:v>-0.413831797075703</c:v>
                </c:pt>
                <c:pt idx="9676" formatCode="General">
                  <c:v>-0.42428339068416698</c:v>
                </c:pt>
                <c:pt idx="9677" formatCode="General">
                  <c:v>-0.43338832630526097</c:v>
                </c:pt>
                <c:pt idx="9678" formatCode="General">
                  <c:v>-0.440601308128376</c:v>
                </c:pt>
                <c:pt idx="9679" formatCode="General">
                  <c:v>-0.44639337658292699</c:v>
                </c:pt>
                <c:pt idx="9680" formatCode="General">
                  <c:v>-0.45120738695002199</c:v>
                </c:pt>
                <c:pt idx="9681" formatCode="General">
                  <c:v>-0.45486645914741802</c:v>
                </c:pt>
                <c:pt idx="9682" formatCode="General">
                  <c:v>-0.457340519773831</c:v>
                </c:pt>
                <c:pt idx="9683" formatCode="General">
                  <c:v>-0.45915206848217899</c:v>
                </c:pt>
                <c:pt idx="9684" formatCode="General">
                  <c:v>-0.46079513009515399</c:v>
                </c:pt>
                <c:pt idx="9685" formatCode="General">
                  <c:v>-0.46236317631449297</c:v>
                </c:pt>
                <c:pt idx="9686" formatCode="General">
                  <c:v>-0.463947902805739</c:v>
                </c:pt>
                <c:pt idx="9687" formatCode="General">
                  <c:v>-0.466054558006949</c:v>
                </c:pt>
                <c:pt idx="9688" formatCode="General">
                  <c:v>-0.46927840661350101</c:v>
                </c:pt>
                <c:pt idx="9689" formatCode="General">
                  <c:v>-0.47366464548347098</c:v>
                </c:pt>
                <c:pt idx="9690" formatCode="General">
                  <c:v>-0.478894998519374</c:v>
                </c:pt>
                <c:pt idx="9691" formatCode="General">
                  <c:v>-0.48471408056374699</c:v>
                </c:pt>
                <c:pt idx="9692" formatCode="General">
                  <c:v>-0.49113333247482999</c:v>
                </c:pt>
                <c:pt idx="9693" formatCode="General">
                  <c:v>-0.49836774154525099</c:v>
                </c:pt>
                <c:pt idx="9694" formatCode="General">
                  <c:v>-0.50629739200913304</c:v>
                </c:pt>
                <c:pt idx="9695" formatCode="General">
                  <c:v>-0.51436664131188303</c:v>
                </c:pt>
                <c:pt idx="9696" formatCode="General">
                  <c:v>-0.52219710840703004</c:v>
                </c:pt>
                <c:pt idx="9697" formatCode="General">
                  <c:v>-0.52937817946232701</c:v>
                </c:pt>
                <c:pt idx="9698" formatCode="General">
                  <c:v>-0.53522035129978096</c:v>
                </c:pt>
                <c:pt idx="9699" formatCode="General">
                  <c:v>-0.53925563402759302</c:v>
                </c:pt>
                <c:pt idx="9700" formatCode="General">
                  <c:v>-0.54181580009378505</c:v>
                </c:pt>
                <c:pt idx="9701" formatCode="General">
                  <c:v>-0.54383429850495202</c:v>
                </c:pt>
                <c:pt idx="9702" formatCode="General">
                  <c:v>-0.54603180915379801</c:v>
                </c:pt>
                <c:pt idx="9703" formatCode="General">
                  <c:v>-0.54823082457214301</c:v>
                </c:pt>
                <c:pt idx="9704" formatCode="General">
                  <c:v>-0.54964149429252396</c:v>
                </c:pt>
                <c:pt idx="9705" formatCode="General">
                  <c:v>-0.55019881215941002</c:v>
                </c:pt>
                <c:pt idx="9706" formatCode="General">
                  <c:v>-0.55076985957186497</c:v>
                </c:pt>
                <c:pt idx="9707" formatCode="General">
                  <c:v>-0.55177725466289496</c:v>
                </c:pt>
                <c:pt idx="9708" formatCode="General">
                  <c:v>-0.55300843484792594</c:v>
                </c:pt>
                <c:pt idx="9709" formatCode="General">
                  <c:v>-0.55451108237814795</c:v>
                </c:pt>
                <c:pt idx="9710" formatCode="General">
                  <c:v>-0.55572035385783902</c:v>
                </c:pt>
                <c:pt idx="9711" formatCode="General">
                  <c:v>-0.555629817519527</c:v>
                </c:pt>
                <c:pt idx="9712" formatCode="General">
                  <c:v>-0.55441573878898298</c:v>
                </c:pt>
                <c:pt idx="9713" formatCode="General">
                  <c:v>-0.55269607923761699</c:v>
                </c:pt>
                <c:pt idx="9714" formatCode="General">
                  <c:v>-0.55057304301952203</c:v>
                </c:pt>
                <c:pt idx="9715" formatCode="General">
                  <c:v>-0.54794003722302498</c:v>
                </c:pt>
                <c:pt idx="9716" formatCode="General">
                  <c:v>-0.54473573046491797</c:v>
                </c:pt>
                <c:pt idx="9717" formatCode="General">
                  <c:v>-0.541394882233451</c:v>
                </c:pt>
                <c:pt idx="9718" formatCode="General">
                  <c:v>-0.53862458548375203</c:v>
                </c:pt>
                <c:pt idx="9719" formatCode="General">
                  <c:v>-0.53693057482268303</c:v>
                </c:pt>
                <c:pt idx="9720" formatCode="General">
                  <c:v>-0.53620258311357805</c:v>
                </c:pt>
                <c:pt idx="9721" formatCode="General">
                  <c:v>-0.53586331546614197</c:v>
                </c:pt>
                <c:pt idx="9722" formatCode="General">
                  <c:v>-0.53552446438609502</c:v>
                </c:pt>
                <c:pt idx="9723" formatCode="General">
                  <c:v>-0.53531676635890602</c:v>
                </c:pt>
                <c:pt idx="9724" formatCode="General">
                  <c:v>-0.53575481416104498</c:v>
                </c:pt>
                <c:pt idx="9725" formatCode="General">
                  <c:v>-0.53727027835300101</c:v>
                </c:pt>
                <c:pt idx="9726" formatCode="General">
                  <c:v>-0.53936700070857801</c:v>
                </c:pt>
                <c:pt idx="9727" formatCode="General">
                  <c:v>-0.54084093105612197</c:v>
                </c:pt>
                <c:pt idx="9728" formatCode="General">
                  <c:v>-0.54081644488134195</c:v>
                </c:pt>
                <c:pt idx="9729" formatCode="General">
                  <c:v>-0.53929104527109395</c:v>
                </c:pt>
                <c:pt idx="9730" formatCode="General">
                  <c:v>-0.53667190073565196</c:v>
                </c:pt>
                <c:pt idx="9731" formatCode="General">
                  <c:v>-0.53310569348859704</c:v>
                </c:pt>
                <c:pt idx="9732" formatCode="General">
                  <c:v>-0.52874549637887203</c:v>
                </c:pt>
                <c:pt idx="9733" formatCode="General">
                  <c:v>-0.52384010012775895</c:v>
                </c:pt>
                <c:pt idx="9734" formatCode="General">
                  <c:v>-0.51866790058134704</c:v>
                </c:pt>
                <c:pt idx="9735" formatCode="General">
                  <c:v>-0.51332228845134997</c:v>
                </c:pt>
                <c:pt idx="9736" formatCode="General">
                  <c:v>-0.507825170925986</c:v>
                </c:pt>
                <c:pt idx="9737" formatCode="General">
                  <c:v>-0.50240332370970997</c:v>
                </c:pt>
                <c:pt idx="9738" formatCode="General">
                  <c:v>-0.497133898454234</c:v>
                </c:pt>
                <c:pt idx="9739" formatCode="General">
                  <c:v>-0.49187951369174598</c:v>
                </c:pt>
                <c:pt idx="9740" formatCode="General">
                  <c:v>-0.48664831201860898</c:v>
                </c:pt>
                <c:pt idx="9741" formatCode="General">
                  <c:v>-0.48164611174071398</c:v>
                </c:pt>
                <c:pt idx="9742" formatCode="General">
                  <c:v>-0.47690905361222102</c:v>
                </c:pt>
                <c:pt idx="9743" formatCode="General">
                  <c:v>-0.47188434140001501</c:v>
                </c:pt>
                <c:pt idx="9744" formatCode="General">
                  <c:v>-0.465874188868732</c:v>
                </c:pt>
                <c:pt idx="9745" formatCode="General">
                  <c:v>-0.45850786862160398</c:v>
                </c:pt>
                <c:pt idx="9746" formatCode="General">
                  <c:v>-0.44981270207145502</c:v>
                </c:pt>
                <c:pt idx="9747" formatCode="General">
                  <c:v>-0.44018360107457999</c:v>
                </c:pt>
                <c:pt idx="9748" formatCode="General">
                  <c:v>-0.42995091739860603</c:v>
                </c:pt>
                <c:pt idx="9749" formatCode="General">
                  <c:v>-0.41908610296555299</c:v>
                </c:pt>
                <c:pt idx="9750" formatCode="General">
                  <c:v>-0.40722452377945201</c:v>
                </c:pt>
                <c:pt idx="9751" formatCode="General">
                  <c:v>-0.394252867609719</c:v>
                </c:pt>
                <c:pt idx="9752" formatCode="General">
                  <c:v>-0.38086647363209702</c:v>
                </c:pt>
                <c:pt idx="9753" formatCode="General">
                  <c:v>-0.36771409041166597</c:v>
                </c:pt>
                <c:pt idx="9754" formatCode="General">
                  <c:v>-0.35466850140724099</c:v>
                </c:pt>
                <c:pt idx="9755" formatCode="General">
                  <c:v>-0.34106087946991798</c:v>
                </c:pt>
                <c:pt idx="9756" formatCode="General">
                  <c:v>-0.32658867487210003</c:v>
                </c:pt>
                <c:pt idx="9757" formatCode="General">
                  <c:v>-0.31158693429194301</c:v>
                </c:pt>
                <c:pt idx="9758" formatCode="General">
                  <c:v>-0.29682810244658803</c:v>
                </c:pt>
                <c:pt idx="9759" formatCode="General">
                  <c:v>-0.28345515092145501</c:v>
                </c:pt>
                <c:pt idx="9760" formatCode="General">
                  <c:v>-0.27207763735277601</c:v>
                </c:pt>
                <c:pt idx="9761" formatCode="General">
                  <c:v>-0.26266019452421102</c:v>
                </c:pt>
                <c:pt idx="9762" formatCode="General">
                  <c:v>-0.254480030658425</c:v>
                </c:pt>
                <c:pt idx="9763" formatCode="General">
                  <c:v>-0.24646047059840201</c:v>
                </c:pt>
                <c:pt idx="9764" formatCode="General">
                  <c:v>-0.23831258853272499</c:v>
                </c:pt>
                <c:pt idx="9765" formatCode="General">
                  <c:v>-0.22977383852150701</c:v>
                </c:pt>
                <c:pt idx="9766" formatCode="General">
                  <c:v>-0.220460650900241</c:v>
                </c:pt>
                <c:pt idx="9767" formatCode="General">
                  <c:v>-0.21093796739288501</c:v>
                </c:pt>
                <c:pt idx="9768" formatCode="General">
                  <c:v>-0.201916632335116</c:v>
                </c:pt>
                <c:pt idx="9769" formatCode="General">
                  <c:v>-0.193502555838544</c:v>
                </c:pt>
                <c:pt idx="9770" formatCode="General">
                  <c:v>-0.185227097842255</c:v>
                </c:pt>
                <c:pt idx="9771" formatCode="General">
                  <c:v>-0.17639169412136901</c:v>
                </c:pt>
                <c:pt idx="9772" formatCode="General">
                  <c:v>-0.16618561234184401</c:v>
                </c:pt>
                <c:pt idx="9773" formatCode="General">
                  <c:v>-0.15449746945554799</c:v>
                </c:pt>
                <c:pt idx="9774" formatCode="General">
                  <c:v>-0.14186483786217199</c:v>
                </c:pt>
                <c:pt idx="9775" formatCode="General">
                  <c:v>-0.12881198387843701</c:v>
                </c:pt>
                <c:pt idx="9776" formatCode="General">
                  <c:v>-0.116100076333899</c:v>
                </c:pt>
                <c:pt idx="9777" formatCode="General">
                  <c:v>-0.104527038859403</c:v>
                </c:pt>
                <c:pt idx="9778" formatCode="General">
                  <c:v>-9.3812528958813202E-2</c:v>
                </c:pt>
                <c:pt idx="9779" formatCode="General">
                  <c:v>-8.2720418942952498E-2</c:v>
                </c:pt>
                <c:pt idx="9780" formatCode="General">
                  <c:v>-7.0852432294039605E-2</c:v>
                </c:pt>
                <c:pt idx="9781" formatCode="General">
                  <c:v>-5.8645718122441702E-2</c:v>
                </c:pt>
                <c:pt idx="9782" formatCode="General">
                  <c:v>-4.6619992139118799E-2</c:v>
                </c:pt>
                <c:pt idx="9783" formatCode="General">
                  <c:v>-3.5049330272911197E-2</c:v>
                </c:pt>
                <c:pt idx="9784" formatCode="General">
                  <c:v>-2.4057131052151098E-2</c:v>
                </c:pt>
                <c:pt idx="9785" formatCode="General">
                  <c:v>-1.34459194788808E-2</c:v>
                </c:pt>
                <c:pt idx="9786" formatCode="General">
                  <c:v>-2.5774959581227001E-3</c:v>
                </c:pt>
                <c:pt idx="9787" formatCode="General">
                  <c:v>9.4622751138423705E-3</c:v>
                </c:pt>
                <c:pt idx="9788" formatCode="General">
                  <c:v>2.2946155262171499E-2</c:v>
                </c:pt>
                <c:pt idx="9789" formatCode="General">
                  <c:v>3.7213907880442203E-2</c:v>
                </c:pt>
                <c:pt idx="9790" formatCode="General">
                  <c:v>5.1721946274105098E-2</c:v>
                </c:pt>
                <c:pt idx="9791" formatCode="General">
                  <c:v>6.5840402395781206E-2</c:v>
                </c:pt>
                <c:pt idx="9792" formatCode="General">
                  <c:v>7.9277849753231405E-2</c:v>
                </c:pt>
                <c:pt idx="9793" formatCode="General">
                  <c:v>9.2231172939317999E-2</c:v>
                </c:pt>
                <c:pt idx="9794" formatCode="General">
                  <c:v>0.104837218904169</c:v>
                </c:pt>
                <c:pt idx="9795" formatCode="General">
                  <c:v>0.117545287831713</c:v>
                </c:pt>
                <c:pt idx="9796" formatCode="General">
                  <c:v>0.13080008066982901</c:v>
                </c:pt>
                <c:pt idx="9797" formatCode="General">
                  <c:v>0.14460349711364701</c:v>
                </c:pt>
                <c:pt idx="9798" formatCode="General">
                  <c:v>0.15892416607643101</c:v>
                </c:pt>
                <c:pt idx="9799" formatCode="General">
                  <c:v>0.17366237901698001</c:v>
                </c:pt>
                <c:pt idx="9800" formatCode="General">
                  <c:v>0.188097073459561</c:v>
                </c:pt>
                <c:pt idx="9801" formatCode="General">
                  <c:v>0.201402733038547</c:v>
                </c:pt>
                <c:pt idx="9802" formatCode="General">
                  <c:v>0.21325370693283999</c:v>
                </c:pt>
                <c:pt idx="9803" formatCode="General">
                  <c:v>0.22365636470865299</c:v>
                </c:pt>
                <c:pt idx="9804" formatCode="General">
                  <c:v>0.23293933384549001</c:v>
                </c:pt>
                <c:pt idx="9805" formatCode="General">
                  <c:v>0.241296963625175</c:v>
                </c:pt>
                <c:pt idx="9806" formatCode="General">
                  <c:v>0.24874284153784201</c:v>
                </c:pt>
                <c:pt idx="9807" formatCode="General">
                  <c:v>0.25528144909564698</c:v>
                </c:pt>
                <c:pt idx="9808" formatCode="General">
                  <c:v>0.26084774874838901</c:v>
                </c:pt>
                <c:pt idx="9809" formatCode="General">
                  <c:v>0.26542586279032099</c:v>
                </c:pt>
                <c:pt idx="9810" formatCode="General">
                  <c:v>0.26894357868719798</c:v>
                </c:pt>
                <c:pt idx="9811" formatCode="General">
                  <c:v>0.27156094620048699</c:v>
                </c:pt>
                <c:pt idx="9812" formatCode="General">
                  <c:v>0.27396266499176097</c:v>
                </c:pt>
                <c:pt idx="9813" formatCode="General">
                  <c:v>0.27706356350304001</c:v>
                </c:pt>
                <c:pt idx="9814" formatCode="General">
                  <c:v>0.28133416717163701</c:v>
                </c:pt>
                <c:pt idx="9815" formatCode="General">
                  <c:v>0.28681382726968302</c:v>
                </c:pt>
                <c:pt idx="9816" formatCode="General">
                  <c:v>0.29364003791918702</c:v>
                </c:pt>
                <c:pt idx="9817" formatCode="General">
                  <c:v>0.30202191432619302</c:v>
                </c:pt>
                <c:pt idx="9818" formatCode="General">
                  <c:v>0.31207503386194702</c:v>
                </c:pt>
                <c:pt idx="9819" formatCode="General">
                  <c:v>0.32338754245752499</c:v>
                </c:pt>
                <c:pt idx="9820" formatCode="General">
                  <c:v>0.335284766460197</c:v>
                </c:pt>
                <c:pt idx="9821" formatCode="General">
                  <c:v>0.34757981153345202</c:v>
                </c:pt>
                <c:pt idx="9822" formatCode="General">
                  <c:v>0.360510554401825</c:v>
                </c:pt>
                <c:pt idx="9823" formatCode="General">
                  <c:v>0.37418176852208002</c:v>
                </c:pt>
                <c:pt idx="9824" formatCode="General">
                  <c:v>0.38840674741988601</c:v>
                </c:pt>
                <c:pt idx="9825" formatCode="General">
                  <c:v>0.40311100449755599</c:v>
                </c:pt>
                <c:pt idx="9826" formatCode="General">
                  <c:v>0.41776208137162801</c:v>
                </c:pt>
                <c:pt idx="9827" formatCode="General">
                  <c:v>0.431695032844639</c:v>
                </c:pt>
                <c:pt idx="9828" formatCode="General">
                  <c:v>0.44481379674945198</c:v>
                </c:pt>
                <c:pt idx="9829" formatCode="General">
                  <c:v>0.45673435411388502</c:v>
                </c:pt>
                <c:pt idx="9830" formatCode="General">
                  <c:v>0.46744521093180602</c:v>
                </c:pt>
                <c:pt idx="9831" formatCode="General">
                  <c:v>0.47852562096414297</c:v>
                </c:pt>
                <c:pt idx="9832" formatCode="General">
                  <c:v>0.49071992107144602</c:v>
                </c:pt>
                <c:pt idx="9833" formatCode="General">
                  <c:v>0.50300735850696099</c:v>
                </c:pt>
                <c:pt idx="9834" formatCode="General">
                  <c:v>0.51458514198294902</c:v>
                </c:pt>
                <c:pt idx="9835" formatCode="General">
                  <c:v>0.52505099685698198</c:v>
                </c:pt>
                <c:pt idx="9836" formatCode="General">
                  <c:v>0.53402700865319697</c:v>
                </c:pt>
                <c:pt idx="9837" formatCode="General">
                  <c:v>0.54165183361407399</c:v>
                </c:pt>
                <c:pt idx="9838" formatCode="General">
                  <c:v>0.54841411405825102</c:v>
                </c:pt>
                <c:pt idx="9839" formatCode="General">
                  <c:v>0.55453451770352002</c:v>
                </c:pt>
                <c:pt idx="9840" formatCode="General">
                  <c:v>0.56043382862376001</c:v>
                </c:pt>
                <c:pt idx="9841" formatCode="General">
                  <c:v>0.56616180908591995</c:v>
                </c:pt>
                <c:pt idx="9842" formatCode="General">
                  <c:v>0.57128120457013598</c:v>
                </c:pt>
                <c:pt idx="9843" formatCode="General">
                  <c:v>0.57600510450408704</c:v>
                </c:pt>
                <c:pt idx="9844" formatCode="General">
                  <c:v>0.58106697931532703</c:v>
                </c:pt>
                <c:pt idx="9845" formatCode="General">
                  <c:v>0.58644446087458202</c:v>
                </c:pt>
                <c:pt idx="9846" formatCode="General">
                  <c:v>0.59177135022713201</c:v>
                </c:pt>
                <c:pt idx="9847" formatCode="General">
                  <c:v>0.59701025050450596</c:v>
                </c:pt>
                <c:pt idx="9848" formatCode="General">
                  <c:v>0.60191821880877505</c:v>
                </c:pt>
                <c:pt idx="9849" formatCode="General">
                  <c:v>0.60601436467394298</c:v>
                </c:pt>
                <c:pt idx="9850" formatCode="General">
                  <c:v>0.60860265506924005</c:v>
                </c:pt>
                <c:pt idx="9851" formatCode="General">
                  <c:v>0.60927898904714695</c:v>
                </c:pt>
                <c:pt idx="9852" formatCode="General">
                  <c:v>0.60850583552994497</c:v>
                </c:pt>
                <c:pt idx="9853" formatCode="General">
                  <c:v>0.60711576789139898</c:v>
                </c:pt>
                <c:pt idx="9854" formatCode="General">
                  <c:v>0.60533919101970901</c:v>
                </c:pt>
                <c:pt idx="9855" formatCode="General">
                  <c:v>0.60289339102551998</c:v>
                </c:pt>
                <c:pt idx="9856" formatCode="General">
                  <c:v>0.59975109217651201</c:v>
                </c:pt>
                <c:pt idx="9857" formatCode="General">
                  <c:v>0.59638583108263699</c:v>
                </c:pt>
                <c:pt idx="9858" formatCode="General">
                  <c:v>0.59327674711974898</c:v>
                </c:pt>
                <c:pt idx="9859" formatCode="General">
                  <c:v>0.59039141025346598</c:v>
                </c:pt>
                <c:pt idx="9860" formatCode="General">
                  <c:v>0.58734718731635804</c:v>
                </c:pt>
                <c:pt idx="9861" formatCode="General">
                  <c:v>0.58412049590347304</c:v>
                </c:pt>
                <c:pt idx="9862" formatCode="General">
                  <c:v>0.58114835760725403</c:v>
                </c:pt>
                <c:pt idx="9863" formatCode="General">
                  <c:v>0.57909379539203698</c:v>
                </c:pt>
                <c:pt idx="9864" formatCode="General">
                  <c:v>0.57859455576014496</c:v>
                </c:pt>
                <c:pt idx="9865" formatCode="General">
                  <c:v>0.57971669324452602</c:v>
                </c:pt>
                <c:pt idx="9866" formatCode="General">
                  <c:v>0.58182076924048498</c:v>
                </c:pt>
                <c:pt idx="9867" formatCode="General">
                  <c:v>0.58403582472371496</c:v>
                </c:pt>
                <c:pt idx="9868" formatCode="General">
                  <c:v>0.58580775557013898</c:v>
                </c:pt>
                <c:pt idx="9869" formatCode="General">
                  <c:v>0.58706902832518404</c:v>
                </c:pt>
                <c:pt idx="9870" formatCode="General">
                  <c:v>0.58822595621043205</c:v>
                </c:pt>
                <c:pt idx="9871" formatCode="General">
                  <c:v>0.58934893195259697</c:v>
                </c:pt>
                <c:pt idx="9872" formatCode="General">
                  <c:v>0.58996673910431996</c:v>
                </c:pt>
                <c:pt idx="9873" formatCode="General">
                  <c:v>0.58987470829747701</c:v>
                </c:pt>
                <c:pt idx="9874" formatCode="General">
                  <c:v>0.58913374661681694</c:v>
                </c:pt>
                <c:pt idx="9875" formatCode="General">
                  <c:v>0.587719392986079</c:v>
                </c:pt>
                <c:pt idx="9876" formatCode="General">
                  <c:v>0.58526577860783902</c:v>
                </c:pt>
                <c:pt idx="9877" formatCode="General">
                  <c:v>0.581218105155061</c:v>
                </c:pt>
                <c:pt idx="9878" formatCode="General">
                  <c:v>0.57515959283963403</c:v>
                </c:pt>
                <c:pt idx="9879" formatCode="General">
                  <c:v>0.56729482451604196</c:v>
                </c:pt>
                <c:pt idx="9880" formatCode="General">
                  <c:v>0.55831269759089397</c:v>
                </c:pt>
                <c:pt idx="9881" formatCode="General">
                  <c:v>0.548744447426326</c:v>
                </c:pt>
                <c:pt idx="9882" formatCode="General">
                  <c:v>0.53853349330755895</c:v>
                </c:pt>
                <c:pt idx="9883" formatCode="General">
                  <c:v>0.52720727051849903</c:v>
                </c:pt>
                <c:pt idx="9884" formatCode="General">
                  <c:v>0.514552988083264</c:v>
                </c:pt>
                <c:pt idx="9885" formatCode="General">
                  <c:v>0.50076637257307699</c:v>
                </c:pt>
                <c:pt idx="9886" formatCode="General">
                  <c:v>0.48649233708423201</c:v>
                </c:pt>
                <c:pt idx="9887" formatCode="General">
                  <c:v>0.47280480875860498</c:v>
                </c:pt>
                <c:pt idx="9888" formatCode="General">
                  <c:v>0.46120067694871703</c:v>
                </c:pt>
                <c:pt idx="9889" formatCode="General">
                  <c:v>0.45166985433810403</c:v>
                </c:pt>
                <c:pt idx="9890" formatCode="General">
                  <c:v>0.44296937093434702</c:v>
                </c:pt>
                <c:pt idx="9891" formatCode="General">
                  <c:v>0.434894365329974</c:v>
                </c:pt>
                <c:pt idx="9892" formatCode="General">
                  <c:v>0.42806032948483003</c:v>
                </c:pt>
                <c:pt idx="9893" formatCode="General">
                  <c:v>0.42278741301375</c:v>
                </c:pt>
                <c:pt idx="9894" formatCode="General">
                  <c:v>0.41850968743825201</c:v>
                </c:pt>
                <c:pt idx="9895" formatCode="General">
                  <c:v>0.41497785694483402</c:v>
                </c:pt>
                <c:pt idx="9896" formatCode="General">
                  <c:v>0.41249056308510301</c:v>
                </c:pt>
                <c:pt idx="9897" formatCode="General">
                  <c:v>0.41091673333767997</c:v>
                </c:pt>
                <c:pt idx="9898" formatCode="General">
                  <c:v>0.40964254569980002</c:v>
                </c:pt>
                <c:pt idx="9899" formatCode="General">
                  <c:v>0.40796314464614902</c:v>
                </c:pt>
                <c:pt idx="9900" formatCode="General">
                  <c:v>0.40513881686410902</c:v>
                </c:pt>
                <c:pt idx="9901" formatCode="General">
                  <c:v>0.40028027619133699</c:v>
                </c:pt>
                <c:pt idx="9902" formatCode="General">
                  <c:v>0.39264712466173901</c:v>
                </c:pt>
                <c:pt idx="9903" formatCode="General">
                  <c:v>0.382033504783719</c:v>
                </c:pt>
                <c:pt idx="9904" formatCode="General">
                  <c:v>0.36859659743033102</c:v>
                </c:pt>
                <c:pt idx="9905" formatCode="General">
                  <c:v>0.35306830708076098</c:v>
                </c:pt>
                <c:pt idx="9906" formatCode="General">
                  <c:v>0.33639738575230999</c:v>
                </c:pt>
                <c:pt idx="9907" formatCode="General">
                  <c:v>0.31962915472772502</c:v>
                </c:pt>
                <c:pt idx="9908" formatCode="General">
                  <c:v>0.303804324695572</c:v>
                </c:pt>
                <c:pt idx="9909" formatCode="General">
                  <c:v>0.28915634998442702</c:v>
                </c:pt>
                <c:pt idx="9910" formatCode="General">
                  <c:v>0.27549491191294101</c:v>
                </c:pt>
                <c:pt idx="9911" formatCode="General">
                  <c:v>0.26228926372560701</c:v>
                </c:pt>
                <c:pt idx="9912" formatCode="General">
                  <c:v>0.248930209567016</c:v>
                </c:pt>
                <c:pt idx="9913" formatCode="General">
                  <c:v>0.23528306562037901</c:v>
                </c:pt>
                <c:pt idx="9914" formatCode="General">
                  <c:v>0.22133658298407599</c:v>
                </c:pt>
                <c:pt idx="9915" formatCode="General">
                  <c:v>0.20706170822474801</c:v>
                </c:pt>
                <c:pt idx="9916" formatCode="General">
                  <c:v>0.19246452359178301</c:v>
                </c:pt>
                <c:pt idx="9917" formatCode="General">
                  <c:v>0.17806956980000099</c:v>
                </c:pt>
                <c:pt idx="9918" formatCode="General">
                  <c:v>0.16463213865564499</c:v>
                </c:pt>
                <c:pt idx="9919" formatCode="General">
                  <c:v>0.15272766158170301</c:v>
                </c:pt>
                <c:pt idx="9920" formatCode="General">
                  <c:v>0.14266369007306601</c:v>
                </c:pt>
                <c:pt idx="9921" formatCode="General">
                  <c:v>0.134350065458785</c:v>
                </c:pt>
                <c:pt idx="9922" formatCode="General">
                  <c:v>0.12771184645890701</c:v>
                </c:pt>
                <c:pt idx="9923" formatCode="General">
                  <c:v>0.122604039038317</c:v>
                </c:pt>
                <c:pt idx="9924" formatCode="General">
                  <c:v>0.118672240287107</c:v>
                </c:pt>
                <c:pt idx="9925" formatCode="General">
                  <c:v>0.11546974915888</c:v>
                </c:pt>
                <c:pt idx="9926" formatCode="General">
                  <c:v>0.11251600640451601</c:v>
                </c:pt>
                <c:pt idx="9927" formatCode="General">
                  <c:v>0.10950006101646501</c:v>
                </c:pt>
                <c:pt idx="9928" formatCode="General">
                  <c:v>0.105840390356376</c:v>
                </c:pt>
                <c:pt idx="9929" formatCode="General">
                  <c:v>0.100921006917033</c:v>
                </c:pt>
                <c:pt idx="9930" formatCode="General">
                  <c:v>9.4409962989726495E-2</c:v>
                </c:pt>
                <c:pt idx="9931" formatCode="General">
                  <c:v>8.5878630569017803E-2</c:v>
                </c:pt>
                <c:pt idx="9932" formatCode="General">
                  <c:v>7.5464928823822094E-2</c:v>
                </c:pt>
                <c:pt idx="9933" formatCode="General">
                  <c:v>6.3904179630851196E-2</c:v>
                </c:pt>
                <c:pt idx="9934" formatCode="General">
                  <c:v>5.1726157032914402E-2</c:v>
                </c:pt>
                <c:pt idx="9935" formatCode="General">
                  <c:v>3.9020928323332503E-2</c:v>
                </c:pt>
                <c:pt idx="9936" formatCode="General">
                  <c:v>2.52728290106282E-2</c:v>
                </c:pt>
                <c:pt idx="9937" formatCode="General">
                  <c:v>9.8212341657701006E-3</c:v>
                </c:pt>
                <c:pt idx="9938" formatCode="General">
                  <c:v>-7.2126771234591498E-3</c:v>
                </c:pt>
                <c:pt idx="9939" formatCode="General">
                  <c:v>-2.5282140304646199E-2</c:v>
                </c:pt>
                <c:pt idx="9940" formatCode="General">
                  <c:v>-4.40830316369634E-2</c:v>
                </c:pt>
                <c:pt idx="9941" formatCode="General">
                  <c:v>-6.3590907136278296E-2</c:v>
                </c:pt>
                <c:pt idx="9942" formatCode="General">
                  <c:v>-8.4340093862139101E-2</c:v>
                </c:pt>
                <c:pt idx="9943" formatCode="General">
                  <c:v>-0.107213981960293</c:v>
                </c:pt>
                <c:pt idx="9944" formatCode="General">
                  <c:v>-0.132379408420466</c:v>
                </c:pt>
                <c:pt idx="9945" formatCode="General">
                  <c:v>-0.15853197802306901</c:v>
                </c:pt>
                <c:pt idx="9946" formatCode="General">
                  <c:v>-0.18449484201725899</c:v>
                </c:pt>
                <c:pt idx="9947" formatCode="General">
                  <c:v>-0.210889219151776</c:v>
                </c:pt>
                <c:pt idx="9948" formatCode="General">
                  <c:v>-0.237496191963115</c:v>
                </c:pt>
                <c:pt idx="9949" formatCode="General">
                  <c:v>-0.263110524057592</c:v>
                </c:pt>
                <c:pt idx="9950" formatCode="General">
                  <c:v>-0.28741621878749002</c:v>
                </c:pt>
                <c:pt idx="9951" formatCode="General">
                  <c:v>-0.31009751548412701</c:v>
                </c:pt>
                <c:pt idx="9952" formatCode="General">
                  <c:v>-0.33108663346274902</c:v>
                </c:pt>
                <c:pt idx="9953" formatCode="General">
                  <c:v>-0.35046288618376897</c:v>
                </c:pt>
                <c:pt idx="9954" formatCode="General">
                  <c:v>-0.36823595798842901</c:v>
                </c:pt>
                <c:pt idx="9955" formatCode="General">
                  <c:v>-0.38469879451767303</c:v>
                </c:pt>
                <c:pt idx="9956" formatCode="General">
                  <c:v>-0.39991381128002501</c:v>
                </c:pt>
                <c:pt idx="9957" formatCode="General">
                  <c:v>-0.414106199884751</c:v>
                </c:pt>
                <c:pt idx="9958" formatCode="General">
                  <c:v>-0.42764417675412197</c:v>
                </c:pt>
                <c:pt idx="9959" formatCode="General">
                  <c:v>-0.44038818335560198</c:v>
                </c:pt>
                <c:pt idx="9960" formatCode="General">
                  <c:v>-0.45226303446892302</c:v>
                </c:pt>
                <c:pt idx="9961" formatCode="General">
                  <c:v>-0.46326027805018599</c:v>
                </c:pt>
                <c:pt idx="9962" formatCode="General">
                  <c:v>-0.47288726296662997</c:v>
                </c:pt>
                <c:pt idx="9963" formatCode="General">
                  <c:v>-0.48118641018372599</c:v>
                </c:pt>
                <c:pt idx="9964" formatCode="General">
                  <c:v>-0.48913930125038901</c:v>
                </c:pt>
                <c:pt idx="9965" formatCode="General">
                  <c:v>-0.49748553881567198</c:v>
                </c:pt>
                <c:pt idx="9966" formatCode="General">
                  <c:v>-0.50615724903515102</c:v>
                </c:pt>
                <c:pt idx="9967" formatCode="General">
                  <c:v>-0.51454585628310201</c:v>
                </c:pt>
                <c:pt idx="9968" formatCode="General">
                  <c:v>-0.52193940042526898</c:v>
                </c:pt>
                <c:pt idx="9969" formatCode="General">
                  <c:v>-0.52773439164345304</c:v>
                </c:pt>
                <c:pt idx="9970" formatCode="General">
                  <c:v>-0.531975751153272</c:v>
                </c:pt>
                <c:pt idx="9971" formatCode="General">
                  <c:v>-0.535409293141489</c:v>
                </c:pt>
                <c:pt idx="9972" formatCode="General">
                  <c:v>-0.53920493822523197</c:v>
                </c:pt>
                <c:pt idx="9973" formatCode="General">
                  <c:v>-0.54393019262244902</c:v>
                </c:pt>
                <c:pt idx="9974" formatCode="General">
                  <c:v>-0.54964454857317502</c:v>
                </c:pt>
                <c:pt idx="9975" formatCode="General">
                  <c:v>-0.55658583992584398</c:v>
                </c:pt>
                <c:pt idx="9976" formatCode="General">
                  <c:v>-0.56506803792849303</c:v>
                </c:pt>
                <c:pt idx="9977" formatCode="General">
                  <c:v>-0.57490652912268803</c:v>
                </c:pt>
                <c:pt idx="9978" formatCode="General">
                  <c:v>-0.58522884470933401</c:v>
                </c:pt>
                <c:pt idx="9979" formatCode="General">
                  <c:v>-0.59554837652749604</c:v>
                </c:pt>
                <c:pt idx="9980" formatCode="General">
                  <c:v>-0.60580433929270405</c:v>
                </c:pt>
                <c:pt idx="9981" formatCode="General">
                  <c:v>-0.61566737490137802</c:v>
                </c:pt>
                <c:pt idx="9982" formatCode="General">
                  <c:v>-0.62455516107032805</c:v>
                </c:pt>
                <c:pt idx="9983" formatCode="General">
                  <c:v>-0.63203078726266204</c:v>
                </c:pt>
                <c:pt idx="9984" formatCode="General">
                  <c:v>-0.63783168387327405</c:v>
                </c:pt>
                <c:pt idx="9985" formatCode="General">
                  <c:v>-0.64227982763472502</c:v>
                </c:pt>
                <c:pt idx="9986" formatCode="General">
                  <c:v>-0.64549111928672798</c:v>
                </c:pt>
                <c:pt idx="9987" formatCode="General">
                  <c:v>-0.64690418827609597</c:v>
                </c:pt>
                <c:pt idx="9988" formatCode="General">
                  <c:v>-0.64639681560953699</c:v>
                </c:pt>
                <c:pt idx="9989" formatCode="General">
                  <c:v>-0.64465111015008103</c:v>
                </c:pt>
                <c:pt idx="9990" formatCode="General">
                  <c:v>-0.64253556710220705</c:v>
                </c:pt>
                <c:pt idx="9991" formatCode="General">
                  <c:v>-0.64040690672816303</c:v>
                </c:pt>
                <c:pt idx="9992" formatCode="General">
                  <c:v>-0.638416843488398</c:v>
                </c:pt>
                <c:pt idx="9993" formatCode="General">
                  <c:v>-0.63656877834866998</c:v>
                </c:pt>
                <c:pt idx="9994" formatCode="General">
                  <c:v>-0.63449845320380305</c:v>
                </c:pt>
                <c:pt idx="9995" formatCode="General">
                  <c:v>-0.63199447305085898</c:v>
                </c:pt>
                <c:pt idx="9996" formatCode="General">
                  <c:v>-0.629190075364916</c:v>
                </c:pt>
                <c:pt idx="9997" formatCode="General">
                  <c:v>-0.62687605409095903</c:v>
                </c:pt>
                <c:pt idx="9998" formatCode="General">
                  <c:v>-0.62570634689627502</c:v>
                </c:pt>
                <c:pt idx="9999" formatCode="General">
                  <c:v>-0.625295461611722</c:v>
                </c:pt>
                <c:pt idx="10000" formatCode="General">
                  <c:v>-0.62547098318096594</c:v>
                </c:pt>
                <c:pt idx="10001" formatCode="General">
                  <c:v>-0.62642728709966</c:v>
                </c:pt>
                <c:pt idx="10002" formatCode="General">
                  <c:v>-0.62863860164840302</c:v>
                </c:pt>
                <c:pt idx="10003" formatCode="General">
                  <c:v>-0.63188434347511702</c:v>
                </c:pt>
                <c:pt idx="10004" formatCode="General">
                  <c:v>-0.63513532853716403</c:v>
                </c:pt>
                <c:pt idx="10005" formatCode="General">
                  <c:v>-0.63808660035485898</c:v>
                </c:pt>
                <c:pt idx="10006" formatCode="General">
                  <c:v>-0.64085477190672302</c:v>
                </c:pt>
                <c:pt idx="10007" formatCode="General">
                  <c:v>-0.64321036944224796</c:v>
                </c:pt>
                <c:pt idx="10008" formatCode="General">
                  <c:v>-0.64438204317951098</c:v>
                </c:pt>
                <c:pt idx="10009" formatCode="General">
                  <c:v>-0.64355986837849399</c:v>
                </c:pt>
                <c:pt idx="10010" formatCode="General">
                  <c:v>-0.64013201646893303</c:v>
                </c:pt>
                <c:pt idx="10011" formatCode="General">
                  <c:v>-0.63401372041605397</c:v>
                </c:pt>
                <c:pt idx="10012" formatCode="General">
                  <c:v>-0.62569674875418402</c:v>
                </c:pt>
                <c:pt idx="10013" formatCode="General">
                  <c:v>-0.61552584475358696</c:v>
                </c:pt>
                <c:pt idx="10014" formatCode="General">
                  <c:v>-0.60366391500925098</c:v>
                </c:pt>
                <c:pt idx="10015" formatCode="General">
                  <c:v>-0.59077024888470897</c:v>
                </c:pt>
                <c:pt idx="10016" formatCode="General">
                  <c:v>-0.577796550424445</c:v>
                </c:pt>
                <c:pt idx="10017" formatCode="General">
                  <c:v>-0.56530176260152698</c:v>
                </c:pt>
                <c:pt idx="10018" formatCode="General">
                  <c:v>-0.55343606257773204</c:v>
                </c:pt>
                <c:pt idx="10019" formatCode="General">
                  <c:v>-0.54227924013844098</c:v>
                </c:pt>
                <c:pt idx="10020" formatCode="General">
                  <c:v>-0.53180356804888296</c:v>
                </c:pt>
                <c:pt idx="10021" formatCode="General">
                  <c:v>-0.52128311782833303</c:v>
                </c:pt>
                <c:pt idx="10022" formatCode="General">
                  <c:v>-0.51007974043146997</c:v>
                </c:pt>
                <c:pt idx="10023" formatCode="General">
                  <c:v>-0.49872124272317198</c:v>
                </c:pt>
                <c:pt idx="10024" formatCode="General">
                  <c:v>-0.48753439682330002</c:v>
                </c:pt>
                <c:pt idx="10025" formatCode="General">
                  <c:v>-0.476416350483512</c:v>
                </c:pt>
                <c:pt idx="10026" formatCode="General">
                  <c:v>-0.46591173672396402</c:v>
                </c:pt>
                <c:pt idx="10027" formatCode="General">
                  <c:v>-0.45634027277850697</c:v>
                </c:pt>
                <c:pt idx="10028" formatCode="General">
                  <c:v>-0.44729688941356399</c:v>
                </c:pt>
                <c:pt idx="10029" formatCode="General">
                  <c:v>-0.43880225993893002</c:v>
                </c:pt>
                <c:pt idx="10030" formatCode="General">
                  <c:v>-0.43174576565647999</c:v>
                </c:pt>
                <c:pt idx="10031" formatCode="General">
                  <c:v>-0.42714872121692199</c:v>
                </c:pt>
                <c:pt idx="10032" formatCode="General">
                  <c:v>-0.42524639479811999</c:v>
                </c:pt>
                <c:pt idx="10033" formatCode="General">
                  <c:v>-0.42546123610870501</c:v>
                </c:pt>
                <c:pt idx="10034" formatCode="General">
                  <c:v>-0.427164841305747</c:v>
                </c:pt>
                <c:pt idx="10035" formatCode="General">
                  <c:v>-0.42960050288348101</c:v>
                </c:pt>
                <c:pt idx="10036" formatCode="General">
                  <c:v>-0.431520380371678</c:v>
                </c:pt>
                <c:pt idx="10037" formatCode="General">
                  <c:v>-0.43203622874866698</c:v>
                </c:pt>
                <c:pt idx="10038" formatCode="General">
                  <c:v>-0.43104084442794099</c:v>
                </c:pt>
                <c:pt idx="10039" formatCode="General">
                  <c:v>-0.42831153927472698</c:v>
                </c:pt>
                <c:pt idx="10040" formatCode="General">
                  <c:v>-0.42373922300387901</c:v>
                </c:pt>
                <c:pt idx="10041" formatCode="General">
                  <c:v>-0.41812131528370999</c:v>
                </c:pt>
                <c:pt idx="10042" formatCode="General">
                  <c:v>-0.41225285257286898</c:v>
                </c:pt>
                <c:pt idx="10043" formatCode="General">
                  <c:v>-0.40589226435988901</c:v>
                </c:pt>
                <c:pt idx="10044" formatCode="General">
                  <c:v>-0.39826474200837497</c:v>
                </c:pt>
                <c:pt idx="10045" formatCode="General">
                  <c:v>-0.388539213389824</c:v>
                </c:pt>
                <c:pt idx="10046" formatCode="General">
                  <c:v>-0.37604108549649601</c:v>
                </c:pt>
                <c:pt idx="10047" formatCode="General">
                  <c:v>-0.36077617873316398</c:v>
                </c:pt>
                <c:pt idx="10048" formatCode="General">
                  <c:v>-0.34389023367347799</c:v>
                </c:pt>
                <c:pt idx="10049" formatCode="General">
                  <c:v>-0.32625441459443599</c:v>
                </c:pt>
                <c:pt idx="10050" formatCode="General">
                  <c:v>-0.30735828287920802</c:v>
                </c:pt>
                <c:pt idx="10051" formatCode="General">
                  <c:v>-0.286460265748059</c:v>
                </c:pt>
                <c:pt idx="10052" formatCode="General">
                  <c:v>-0.26360194411832599</c:v>
                </c:pt>
                <c:pt idx="10053" formatCode="General">
                  <c:v>-0.238972246779877</c:v>
                </c:pt>
                <c:pt idx="10054" formatCode="General">
                  <c:v>-0.212783262568459</c:v>
                </c:pt>
                <c:pt idx="10055" formatCode="General">
                  <c:v>-0.185814089488649</c:v>
                </c:pt>
                <c:pt idx="10056" formatCode="General">
                  <c:v>-0.15883901643404799</c:v>
                </c:pt>
                <c:pt idx="10057" formatCode="General">
                  <c:v>-0.13229839275885</c:v>
                </c:pt>
                <c:pt idx="10058" formatCode="General">
                  <c:v>-0.106550464081981</c:v>
                </c:pt>
                <c:pt idx="10059" formatCode="General">
                  <c:v>-8.1605200476247794E-2</c:v>
                </c:pt>
                <c:pt idx="10060" formatCode="General">
                  <c:v>-5.7420833385745301E-2</c:v>
                </c:pt>
                <c:pt idx="10061" formatCode="General">
                  <c:v>-3.4695499746669502E-2</c:v>
                </c:pt>
                <c:pt idx="10062" formatCode="General">
                  <c:v>-1.42070370218268E-2</c:v>
                </c:pt>
                <c:pt idx="10063" formatCode="General">
                  <c:v>3.80547203995382E-3</c:v>
                </c:pt>
                <c:pt idx="10064" formatCode="General">
                  <c:v>1.93450890980876E-2</c:v>
                </c:pt>
                <c:pt idx="10065" formatCode="General">
                  <c:v>3.2777497387297697E-2</c:v>
                </c:pt>
                <c:pt idx="10066" formatCode="General">
                  <c:v>4.4943396641956901E-2</c:v>
                </c:pt>
                <c:pt idx="10067" formatCode="General">
                  <c:v>5.6093525449881602E-2</c:v>
                </c:pt>
                <c:pt idx="10068" formatCode="General">
                  <c:v>6.6096444044342603E-2</c:v>
                </c:pt>
                <c:pt idx="10069" formatCode="General">
                  <c:v>7.5223343542950599E-2</c:v>
                </c:pt>
                <c:pt idx="10070" formatCode="General">
                  <c:v>8.3490537064809398E-2</c:v>
                </c:pt>
                <c:pt idx="10071" formatCode="General">
                  <c:v>9.08632288606748E-2</c:v>
                </c:pt>
                <c:pt idx="10072" formatCode="General">
                  <c:v>9.7841678687474995E-2</c:v>
                </c:pt>
                <c:pt idx="10073" formatCode="General">
                  <c:v>0.10532642779925699</c:v>
                </c:pt>
                <c:pt idx="10074" formatCode="General">
                  <c:v>0.113770495542491</c:v>
                </c:pt>
                <c:pt idx="10075" formatCode="General">
                  <c:v>0.123263400401801</c:v>
                </c:pt>
                <c:pt idx="10076" formatCode="General">
                  <c:v>0.13402907645949899</c:v>
                </c:pt>
                <c:pt idx="10077" formatCode="General">
                  <c:v>0.14574851497569999</c:v>
                </c:pt>
                <c:pt idx="10078" formatCode="General">
                  <c:v>0.15784510473935601</c:v>
                </c:pt>
                <c:pt idx="10079" formatCode="General">
                  <c:v>0.170128229417676</c:v>
                </c:pt>
                <c:pt idx="10080" formatCode="General">
                  <c:v>0.18269223817090699</c:v>
                </c:pt>
                <c:pt idx="10081" formatCode="General">
                  <c:v>0.19564921982876901</c:v>
                </c:pt>
                <c:pt idx="10082" formatCode="General">
                  <c:v>0.208910806794429</c:v>
                </c:pt>
                <c:pt idx="10083" formatCode="General">
                  <c:v>0.222437878422479</c:v>
                </c:pt>
                <c:pt idx="10084" formatCode="General">
                  <c:v>0.236184903746081</c:v>
                </c:pt>
                <c:pt idx="10085" formatCode="General">
                  <c:v>0.249693515572806</c:v>
                </c:pt>
                <c:pt idx="10086" formatCode="General">
                  <c:v>0.26243040436195197</c:v>
                </c:pt>
                <c:pt idx="10087" formatCode="General">
                  <c:v>0.27422311228188501</c:v>
                </c:pt>
                <c:pt idx="10088" formatCode="General">
                  <c:v>0.28510549268818097</c:v>
                </c:pt>
                <c:pt idx="10089" formatCode="General">
                  <c:v>0.29497281506792</c:v>
                </c:pt>
                <c:pt idx="10090" formatCode="General">
                  <c:v>0.30367096586008602</c:v>
                </c:pt>
                <c:pt idx="10091" formatCode="General">
                  <c:v>0.31124770531791801</c:v>
                </c:pt>
                <c:pt idx="10092" formatCode="General">
                  <c:v>0.31816587616193798</c:v>
                </c:pt>
                <c:pt idx="10093" formatCode="General">
                  <c:v>0.32514609211976497</c:v>
                </c:pt>
                <c:pt idx="10094" formatCode="General">
                  <c:v>0.33279783672816998</c:v>
                </c:pt>
                <c:pt idx="10095" formatCode="General">
                  <c:v>0.34141144941875501</c:v>
                </c:pt>
                <c:pt idx="10096" formatCode="General">
                  <c:v>0.35063322023649102</c:v>
                </c:pt>
                <c:pt idx="10097" formatCode="General">
                  <c:v>0.35985092648114098</c:v>
                </c:pt>
                <c:pt idx="10098" formatCode="General">
                  <c:v>0.36873723854993301</c:v>
                </c:pt>
                <c:pt idx="10099" formatCode="General">
                  <c:v>0.37713185468044702</c:v>
                </c:pt>
                <c:pt idx="10100" formatCode="General">
                  <c:v>0.384995275515299</c:v>
                </c:pt>
                <c:pt idx="10101" formatCode="General">
                  <c:v>0.39234857160300701</c:v>
                </c:pt>
                <c:pt idx="10102" formatCode="General">
                  <c:v>0.39904727292615</c:v>
                </c:pt>
                <c:pt idx="10103" formatCode="General">
                  <c:v>0.404840658676628</c:v>
                </c:pt>
                <c:pt idx="10104" formatCode="General">
                  <c:v>0.40998795484130501</c:v>
                </c:pt>
                <c:pt idx="10105" formatCode="General">
                  <c:v>0.41507730618510003</c:v>
                </c:pt>
                <c:pt idx="10106" formatCode="General">
                  <c:v>0.41980707870689998</c:v>
                </c:pt>
                <c:pt idx="10107" formatCode="General">
                  <c:v>0.42339854546141897</c:v>
                </c:pt>
                <c:pt idx="10108" formatCode="General">
                  <c:v>0.42570428405992999</c:v>
                </c:pt>
                <c:pt idx="10109" formatCode="General">
                  <c:v>0.42737386572167502</c:v>
                </c:pt>
                <c:pt idx="10110" formatCode="General">
                  <c:v>0.42950789459202598</c:v>
                </c:pt>
                <c:pt idx="10111" formatCode="General">
                  <c:v>0.43279177195576701</c:v>
                </c:pt>
                <c:pt idx="10112" formatCode="General">
                  <c:v>0.43747948682110999</c:v>
                </c:pt>
                <c:pt idx="10113" formatCode="General">
                  <c:v>0.44410611912549403</c:v>
                </c:pt>
                <c:pt idx="10114" formatCode="General">
                  <c:v>0.45325572753509302</c:v>
                </c:pt>
                <c:pt idx="10115" formatCode="General">
                  <c:v>0.464838636380625</c:v>
                </c:pt>
                <c:pt idx="10116" formatCode="General">
                  <c:v>0.477842749484926</c:v>
                </c:pt>
                <c:pt idx="10117" formatCode="General">
                  <c:v>0.49079864119040101</c:v>
                </c:pt>
                <c:pt idx="10118" formatCode="General">
                  <c:v>0.50262445931586297</c:v>
                </c:pt>
                <c:pt idx="10119" formatCode="General">
                  <c:v>0.51304996026504002</c:v>
                </c:pt>
                <c:pt idx="10120" formatCode="General">
                  <c:v>0.52244026052831405</c:v>
                </c:pt>
                <c:pt idx="10121" formatCode="General">
                  <c:v>0.53128266558910497</c:v>
                </c:pt>
                <c:pt idx="10122" formatCode="General">
                  <c:v>0.53983678392771095</c:v>
                </c:pt>
                <c:pt idx="10123" formatCode="General">
                  <c:v>0.54786842194590002</c:v>
                </c:pt>
                <c:pt idx="10124" formatCode="General">
                  <c:v>0.55476824462304497</c:v>
                </c:pt>
                <c:pt idx="10125" formatCode="General">
                  <c:v>0.56066226316957801</c:v>
                </c:pt>
                <c:pt idx="10126" formatCode="General">
                  <c:v>0.56620861433855696</c:v>
                </c:pt>
                <c:pt idx="10127" formatCode="General">
                  <c:v>0.57166652019446995</c:v>
                </c:pt>
                <c:pt idx="10128" formatCode="General">
                  <c:v>0.57648820277157298</c:v>
                </c:pt>
                <c:pt idx="10129" formatCode="General">
                  <c:v>0.58021655926138604</c:v>
                </c:pt>
                <c:pt idx="10130" formatCode="General">
                  <c:v>0.58367949659900298</c:v>
                </c:pt>
                <c:pt idx="10131" formatCode="General">
                  <c:v>0.58806047140445095</c:v>
                </c:pt>
                <c:pt idx="10132" formatCode="General">
                  <c:v>0.59356597616786499</c:v>
                </c:pt>
                <c:pt idx="10133" formatCode="General">
                  <c:v>0.599897756099118</c:v>
                </c:pt>
                <c:pt idx="10134" formatCode="General">
                  <c:v>0.60702797900324801</c:v>
                </c:pt>
                <c:pt idx="10135" formatCode="General">
                  <c:v>0.61423455341063704</c:v>
                </c:pt>
                <c:pt idx="10136" formatCode="General">
                  <c:v>0.62026513059272104</c:v>
                </c:pt>
                <c:pt idx="10137" formatCode="General">
                  <c:v>0.62414325252962699</c:v>
                </c:pt>
                <c:pt idx="10138" formatCode="General">
                  <c:v>0.62577828133958602</c:v>
                </c:pt>
                <c:pt idx="10139" formatCode="General">
                  <c:v>0.625964556437691</c:v>
                </c:pt>
                <c:pt idx="10140" formatCode="General">
                  <c:v>0.62575812794096097</c:v>
                </c:pt>
                <c:pt idx="10141" formatCode="General">
                  <c:v>0.62590258544444499</c:v>
                </c:pt>
                <c:pt idx="10142" formatCode="General">
                  <c:v>0.62640268611019401</c:v>
                </c:pt>
                <c:pt idx="10143" formatCode="General">
                  <c:v>0.62717418496897903</c:v>
                </c:pt>
                <c:pt idx="10144" formatCode="General">
                  <c:v>0.62831550619057097</c:v>
                </c:pt>
                <c:pt idx="10145" formatCode="General">
                  <c:v>0.62968175874641297</c:v>
                </c:pt>
                <c:pt idx="10146" formatCode="General">
                  <c:v>0.63084320857696496</c:v>
                </c:pt>
                <c:pt idx="10147" formatCode="General">
                  <c:v>0.63141625395587297</c:v>
                </c:pt>
                <c:pt idx="10148" formatCode="General">
                  <c:v>0.63129425605915102</c:v>
                </c:pt>
                <c:pt idx="10149" formatCode="General">
                  <c:v>0.63011834145217305</c:v>
                </c:pt>
                <c:pt idx="10150" formatCode="General">
                  <c:v>0.62741915519145197</c:v>
                </c:pt>
                <c:pt idx="10151" formatCode="General">
                  <c:v>0.62336856826656595</c:v>
                </c:pt>
                <c:pt idx="10152" formatCode="General">
                  <c:v>0.61856728042090803</c:v>
                </c:pt>
                <c:pt idx="10153" formatCode="General">
                  <c:v>0.61369851587544799</c:v>
                </c:pt>
                <c:pt idx="10154" formatCode="General">
                  <c:v>0.609029307458819</c:v>
                </c:pt>
                <c:pt idx="10155" formatCode="General">
                  <c:v>0.60425006933390701</c:v>
                </c:pt>
                <c:pt idx="10156" formatCode="General">
                  <c:v>0.59893889770128295</c:v>
                </c:pt>
                <c:pt idx="10157" formatCode="General">
                  <c:v>0.59320690448838698</c:v>
                </c:pt>
                <c:pt idx="10158" formatCode="General">
                  <c:v>0.58753764253930396</c:v>
                </c:pt>
                <c:pt idx="10159" formatCode="General">
                  <c:v>0.58228291186958103</c:v>
                </c:pt>
                <c:pt idx="10160" formatCode="General">
                  <c:v>0.57764411627495504</c:v>
                </c:pt>
                <c:pt idx="10161" formatCode="General">
                  <c:v>0.57369871894115498</c:v>
                </c:pt>
                <c:pt idx="10162" formatCode="General">
                  <c:v>0.57053229773164005</c:v>
                </c:pt>
                <c:pt idx="10163" formatCode="General">
                  <c:v>0.56831991458834497</c:v>
                </c:pt>
                <c:pt idx="10164" formatCode="General">
                  <c:v>0.56727380238713299</c:v>
                </c:pt>
                <c:pt idx="10165" formatCode="General">
                  <c:v>0.56764673797863197</c:v>
                </c:pt>
                <c:pt idx="10166" formatCode="General">
                  <c:v>0.56903388953102596</c:v>
                </c:pt>
                <c:pt idx="10167" formatCode="General">
                  <c:v>0.57046004657322003</c:v>
                </c:pt>
                <c:pt idx="10168" formatCode="General">
                  <c:v>0.57140568082695897</c:v>
                </c:pt>
                <c:pt idx="10169" formatCode="General">
                  <c:v>0.57173094670898295</c:v>
                </c:pt>
                <c:pt idx="10170" formatCode="General">
                  <c:v>0.57087860234948995</c:v>
                </c:pt>
                <c:pt idx="10171" formatCode="General">
                  <c:v>0.567538707620592</c:v>
                </c:pt>
                <c:pt idx="10172" formatCode="General">
                  <c:v>0.56097901378528503</c:v>
                </c:pt>
                <c:pt idx="10173" formatCode="General">
                  <c:v>0.55178855412619099</c:v>
                </c:pt>
                <c:pt idx="10174" formatCode="General">
                  <c:v>0.54124108288332595</c:v>
                </c:pt>
                <c:pt idx="10175" formatCode="General">
                  <c:v>0.53014116979160697</c:v>
                </c:pt>
                <c:pt idx="10176" formatCode="General">
                  <c:v>0.51837540139887806</c:v>
                </c:pt>
                <c:pt idx="10177" formatCode="General">
                  <c:v>0.505868440291532</c:v>
                </c:pt>
                <c:pt idx="10178" formatCode="General">
                  <c:v>0.49275246443246201</c:v>
                </c:pt>
                <c:pt idx="10179" formatCode="General">
                  <c:v>0.47974360671685501</c:v>
                </c:pt>
                <c:pt idx="10180" formatCode="General">
                  <c:v>0.46777830454108599</c:v>
                </c:pt>
                <c:pt idx="10181" formatCode="General">
                  <c:v>0.457153761942384</c:v>
                </c:pt>
                <c:pt idx="10182" formatCode="General">
                  <c:v>0.44802371873899199</c:v>
                </c:pt>
                <c:pt idx="10183" formatCode="General">
                  <c:v>0.44048120043433903</c:v>
                </c:pt>
                <c:pt idx="10184" formatCode="General">
                  <c:v>0.434238591765159</c:v>
                </c:pt>
                <c:pt idx="10185" formatCode="General">
                  <c:v>0.428883370210693</c:v>
                </c:pt>
                <c:pt idx="10186" formatCode="General">
                  <c:v>0.42402078646505098</c:v>
                </c:pt>
                <c:pt idx="10187" formatCode="General">
                  <c:v>0.41898126792864399</c:v>
                </c:pt>
                <c:pt idx="10188" formatCode="General">
                  <c:v>0.41383465977122302</c:v>
                </c:pt>
                <c:pt idx="10189" formatCode="General">
                  <c:v>0.409024266380623</c:v>
                </c:pt>
                <c:pt idx="10190" formatCode="General">
                  <c:v>0.40466486840322902</c:v>
                </c:pt>
                <c:pt idx="10191" formatCode="General">
                  <c:v>0.40153094383497701</c:v>
                </c:pt>
                <c:pt idx="10192" formatCode="General">
                  <c:v>0.40119754704777999</c:v>
                </c:pt>
                <c:pt idx="10193" formatCode="General">
                  <c:v>0.40410587741311998</c:v>
                </c:pt>
                <c:pt idx="10194" formatCode="General">
                  <c:v>0.40894817444241299</c:v>
                </c:pt>
                <c:pt idx="10195" formatCode="General">
                  <c:v>0.41440597726219303</c:v>
                </c:pt>
                <c:pt idx="10196" formatCode="General">
                  <c:v>0.41959281250788799</c:v>
                </c:pt>
                <c:pt idx="10197" formatCode="General">
                  <c:v>0.42369471456844998</c:v>
                </c:pt>
                <c:pt idx="10198" formatCode="General">
                  <c:v>0.42614384487704898</c:v>
                </c:pt>
                <c:pt idx="10199" formatCode="General">
                  <c:v>0.42677217542810802</c:v>
                </c:pt>
                <c:pt idx="10200" formatCode="General">
                  <c:v>0.42506934414101799</c:v>
                </c:pt>
                <c:pt idx="10201" formatCode="General">
                  <c:v>0.42052036247564001</c:v>
                </c:pt>
                <c:pt idx="10202" formatCode="General">
                  <c:v>0.41279771531735998</c:v>
                </c:pt>
                <c:pt idx="10203" formatCode="General">
                  <c:v>0.40130861158523701</c:v>
                </c:pt>
                <c:pt idx="10204" formatCode="General">
                  <c:v>0.38566889215717098</c:v>
                </c:pt>
                <c:pt idx="10205" formatCode="General">
                  <c:v>0.36589202830835899</c:v>
                </c:pt>
                <c:pt idx="10206" formatCode="General">
                  <c:v>0.34197717297874197</c:v>
                </c:pt>
                <c:pt idx="10207" formatCode="General">
                  <c:v>0.31362988021165999</c:v>
                </c:pt>
                <c:pt idx="10208" formatCode="General">
                  <c:v>0.28084901234843601</c:v>
                </c:pt>
                <c:pt idx="10209" formatCode="General">
                  <c:v>0.24435359095501399</c:v>
                </c:pt>
                <c:pt idx="10210" formatCode="General">
                  <c:v>0.20479449500720301</c:v>
                </c:pt>
                <c:pt idx="10211" formatCode="General">
                  <c:v>0.162357959583078</c:v>
                </c:pt>
                <c:pt idx="10212" formatCode="General">
                  <c:v>0.11739869381892699</c:v>
                </c:pt>
                <c:pt idx="10213" formatCode="General">
                  <c:v>7.0262559836827998E-2</c:v>
                </c:pt>
                <c:pt idx="10214" formatCode="General">
                  <c:v>2.2963292668385499E-2</c:v>
                </c:pt>
                <c:pt idx="10215" formatCode="General">
                  <c:v>-2.0265141394159698E-2</c:v>
                </c:pt>
                <c:pt idx="10216" formatCode="General">
                  <c:v>-5.6124373376929999E-2</c:v>
                </c:pt>
                <c:pt idx="10217" formatCode="General">
                  <c:v>-8.3130331156297699E-2</c:v>
                </c:pt>
                <c:pt idx="10218" formatCode="General">
                  <c:v>-0.10194938192936601</c:v>
                </c:pt>
                <c:pt idx="10219" formatCode="General">
                  <c:v>-0.115227965131281</c:v>
                </c:pt>
                <c:pt idx="10220" formatCode="General">
                  <c:v>-0.12589176046453299</c:v>
                </c:pt>
                <c:pt idx="10221" formatCode="General">
                  <c:v>-0.13559177834559499</c:v>
                </c:pt>
                <c:pt idx="10222" formatCode="General">
                  <c:v>-0.14457175062397201</c:v>
                </c:pt>
                <c:pt idx="10223" formatCode="General">
                  <c:v>-0.152644961688575</c:v>
                </c:pt>
                <c:pt idx="10224" formatCode="General">
                  <c:v>-0.15950593648054001</c:v>
                </c:pt>
                <c:pt idx="10225" formatCode="General">
                  <c:v>-0.16456687398540601</c:v>
                </c:pt>
                <c:pt idx="10226" formatCode="General">
                  <c:v>-0.167333499705873</c:v>
                </c:pt>
                <c:pt idx="10227" formatCode="General">
                  <c:v>-0.16780063612446799</c:v>
                </c:pt>
                <c:pt idx="10228" formatCode="General">
                  <c:v>-0.16589071230849101</c:v>
                </c:pt>
                <c:pt idx="10229" formatCode="General">
                  <c:v>-0.161349706303201</c:v>
                </c:pt>
                <c:pt idx="10230" formatCode="General">
                  <c:v>-0.155006133809651</c:v>
                </c:pt>
                <c:pt idx="10231" formatCode="General">
                  <c:v>-0.14850901789827101</c:v>
                </c:pt>
                <c:pt idx="10232" formatCode="General">
                  <c:v>-0.14326149990487699</c:v>
                </c:pt>
                <c:pt idx="10233" formatCode="General">
                  <c:v>-0.14095113731169601</c:v>
                </c:pt>
                <c:pt idx="10234" formatCode="General">
                  <c:v>-0.143140202336003</c:v>
                </c:pt>
                <c:pt idx="10235" formatCode="General">
                  <c:v>-0.15029116335704701</c:v>
                </c:pt>
                <c:pt idx="10236" formatCode="General">
                  <c:v>-0.16241188472471199</c:v>
                </c:pt>
                <c:pt idx="10237" formatCode="General">
                  <c:v>-0.179578395520748</c:v>
                </c:pt>
                <c:pt idx="10238" formatCode="General">
                  <c:v>-0.20123053600086199</c:v>
                </c:pt>
                <c:pt idx="10239" formatCode="General">
                  <c:v>-0.226696057167252</c:v>
                </c:pt>
                <c:pt idx="10240" formatCode="General">
                  <c:v>-0.25580240723660003</c:v>
                </c:pt>
                <c:pt idx="10241" formatCode="General">
                  <c:v>-0.28753344346181597</c:v>
                </c:pt>
                <c:pt idx="10242" formatCode="General">
                  <c:v>-0.31984785875925997</c:v>
                </c:pt>
                <c:pt idx="10243" formatCode="General">
                  <c:v>-0.351060253776042</c:v>
                </c:pt>
                <c:pt idx="10244" formatCode="General">
                  <c:v>-0.38033923043696499</c:v>
                </c:pt>
                <c:pt idx="10245" formatCode="General">
                  <c:v>-0.408374571759687</c:v>
                </c:pt>
                <c:pt idx="10246" formatCode="General">
                  <c:v>-0.43571441406313</c:v>
                </c:pt>
                <c:pt idx="10247" formatCode="General">
                  <c:v>-0.46107639671373801</c:v>
                </c:pt>
                <c:pt idx="10248" formatCode="General">
                  <c:v>-0.48320806679818901</c:v>
                </c:pt>
                <c:pt idx="10249" formatCode="General">
                  <c:v>-0.50183086438660596</c:v>
                </c:pt>
                <c:pt idx="10250" formatCode="General">
                  <c:v>-0.51715565065951397</c:v>
                </c:pt>
                <c:pt idx="10251" formatCode="General">
                  <c:v>-0.52943124238846895</c:v>
                </c:pt>
                <c:pt idx="10252" formatCode="General">
                  <c:v>-0.53874661438851101</c:v>
                </c:pt>
                <c:pt idx="10253" formatCode="General">
                  <c:v>-0.54547216613611305</c:v>
                </c:pt>
                <c:pt idx="10254" formatCode="General">
                  <c:v>-0.55034612563095098</c:v>
                </c:pt>
                <c:pt idx="10255" formatCode="General">
                  <c:v>-0.55392116776641998</c:v>
                </c:pt>
                <c:pt idx="10256" formatCode="General">
                  <c:v>-0.55664256100361897</c:v>
                </c:pt>
                <c:pt idx="10257" formatCode="General">
                  <c:v>-0.55907363553983103</c:v>
                </c:pt>
                <c:pt idx="10258" formatCode="General">
                  <c:v>-0.56160145121638305</c:v>
                </c:pt>
                <c:pt idx="10259" formatCode="General">
                  <c:v>-0.56445394728439302</c:v>
                </c:pt>
                <c:pt idx="10260" formatCode="General">
                  <c:v>-0.56792120063255902</c:v>
                </c:pt>
                <c:pt idx="10261" formatCode="General">
                  <c:v>-0.57247079020501102</c:v>
                </c:pt>
                <c:pt idx="10262" formatCode="General">
                  <c:v>-0.578488929550936</c:v>
                </c:pt>
                <c:pt idx="10263" formatCode="General">
                  <c:v>-0.58598908099222902</c:v>
                </c:pt>
                <c:pt idx="10264" formatCode="General">
                  <c:v>-0.59493242704721205</c:v>
                </c:pt>
                <c:pt idx="10265" formatCode="General">
                  <c:v>-0.60535009808567797</c:v>
                </c:pt>
                <c:pt idx="10266" formatCode="General">
                  <c:v>-0.61723010160157299</c:v>
                </c:pt>
                <c:pt idx="10267" formatCode="General">
                  <c:v>-0.63060865598300597</c:v>
                </c:pt>
                <c:pt idx="10268" formatCode="General">
                  <c:v>-0.64542964688756299</c:v>
                </c:pt>
                <c:pt idx="10269" formatCode="General">
                  <c:v>-0.66119947488112096</c:v>
                </c:pt>
                <c:pt idx="10270" formatCode="General">
                  <c:v>-0.67712443244078402</c:v>
                </c:pt>
                <c:pt idx="10271" formatCode="General">
                  <c:v>-0.692510142921961</c:v>
                </c:pt>
                <c:pt idx="10272" formatCode="General">
                  <c:v>-0.707207224296174</c:v>
                </c:pt>
                <c:pt idx="10273" formatCode="General">
                  <c:v>-0.72117668690697001</c:v>
                </c:pt>
                <c:pt idx="10274" formatCode="General">
                  <c:v>-0.73413272954431996</c:v>
                </c:pt>
                <c:pt idx="10275" formatCode="General">
                  <c:v>-0.746030647386136</c:v>
                </c:pt>
                <c:pt idx="10276" formatCode="General">
                  <c:v>-0.75641662027169598</c:v>
                </c:pt>
                <c:pt idx="10277" formatCode="General">
                  <c:v>-0.76464615288461202</c:v>
                </c:pt>
                <c:pt idx="10278" formatCode="General">
                  <c:v>-0.77056883847368396</c:v>
                </c:pt>
                <c:pt idx="10279" formatCode="General">
                  <c:v>-0.77417524031094997</c:v>
                </c:pt>
                <c:pt idx="10280" formatCode="General">
                  <c:v>-0.77569958674595896</c:v>
                </c:pt>
                <c:pt idx="10281" formatCode="General">
                  <c:v>-0.77558034226952099</c:v>
                </c:pt>
                <c:pt idx="10282" formatCode="General">
                  <c:v>-0.77453349864124099</c:v>
                </c:pt>
                <c:pt idx="10283" formatCode="General">
                  <c:v>-0.77361111556318596</c:v>
                </c:pt>
                <c:pt idx="10284" formatCode="General">
                  <c:v>-0.77322228790829794</c:v>
                </c:pt>
                <c:pt idx="10285" formatCode="General">
                  <c:v>-0.77268570485489896</c:v>
                </c:pt>
                <c:pt idx="10286" formatCode="General">
                  <c:v>-0.77148071360568404</c:v>
                </c:pt>
                <c:pt idx="10287" formatCode="General">
                  <c:v>-0.76990918090835603</c:v>
                </c:pt>
                <c:pt idx="10288" formatCode="General">
                  <c:v>-0.76881768651901705</c:v>
                </c:pt>
                <c:pt idx="10289" formatCode="General">
                  <c:v>-0.76916603229740599</c:v>
                </c:pt>
                <c:pt idx="10290" formatCode="General">
                  <c:v>-0.77171136419323105</c:v>
                </c:pt>
                <c:pt idx="10291" formatCode="General">
                  <c:v>-0.77678218295516899</c:v>
                </c:pt>
                <c:pt idx="10292" formatCode="General">
                  <c:v>-0.78355704630108802</c:v>
                </c:pt>
                <c:pt idx="10293" formatCode="General">
                  <c:v>-0.79089557156995405</c:v>
                </c:pt>
                <c:pt idx="10294" formatCode="General">
                  <c:v>-0.79850330913557799</c:v>
                </c:pt>
                <c:pt idx="10295" formatCode="General">
                  <c:v>-0.806548230540727</c:v>
                </c:pt>
                <c:pt idx="10296" formatCode="General">
                  <c:v>-0.81476297099026196</c:v>
                </c:pt>
                <c:pt idx="10297" formatCode="General">
                  <c:v>-0.82258178853379504</c:v>
                </c:pt>
                <c:pt idx="10298" formatCode="General">
                  <c:v>-0.83027334569773703</c:v>
                </c:pt>
                <c:pt idx="10299" formatCode="General">
                  <c:v>-0.83827625229946101</c:v>
                </c:pt>
                <c:pt idx="10300" formatCode="General">
                  <c:v>-0.84622397873479205</c:v>
                </c:pt>
                <c:pt idx="10301" formatCode="General">
                  <c:v>-0.85344822323513703</c:v>
                </c:pt>
                <c:pt idx="10302" formatCode="General">
                  <c:v>-0.85894407533422201</c:v>
                </c:pt>
                <c:pt idx="10303" formatCode="General">
                  <c:v>-0.86166649017735897</c:v>
                </c:pt>
                <c:pt idx="10304" formatCode="General">
                  <c:v>-0.86128978549189605</c:v>
                </c:pt>
                <c:pt idx="10305" formatCode="General">
                  <c:v>-0.85838728232176797</c:v>
                </c:pt>
                <c:pt idx="10306" formatCode="General">
                  <c:v>-0.85371386086552203</c:v>
                </c:pt>
                <c:pt idx="10307" formatCode="General">
                  <c:v>-0.84717859572452203</c:v>
                </c:pt>
                <c:pt idx="10308" formatCode="General">
                  <c:v>-0.83846688625110899</c:v>
                </c:pt>
                <c:pt idx="10309" formatCode="General">
                  <c:v>-0.82750496343903501</c:v>
                </c:pt>
                <c:pt idx="10310" formatCode="General">
                  <c:v>-0.814672926043712</c:v>
                </c:pt>
                <c:pt idx="10311" formatCode="General">
                  <c:v>-0.80164840628349698</c:v>
                </c:pt>
                <c:pt idx="10312" formatCode="General">
                  <c:v>-0.78993356573596996</c:v>
                </c:pt>
                <c:pt idx="10313" formatCode="General">
                  <c:v>-0.77984387341601402</c:v>
                </c:pt>
                <c:pt idx="10314" formatCode="General">
                  <c:v>-0.77171499335720595</c:v>
                </c:pt>
                <c:pt idx="10315" formatCode="General">
                  <c:v>-0.765199873185192</c:v>
                </c:pt>
                <c:pt idx="10316" formatCode="General">
                  <c:v>-0.758979921582566</c:v>
                </c:pt>
                <c:pt idx="10317" formatCode="General">
                  <c:v>-0.75209284575150803</c:v>
                </c:pt>
                <c:pt idx="10318" formatCode="General">
                  <c:v>-0.744188855900344</c:v>
                </c:pt>
                <c:pt idx="10319" formatCode="General">
                  <c:v>-0.73501461750239205</c:v>
                </c:pt>
                <c:pt idx="10320" formatCode="General">
                  <c:v>-0.72423073244759195</c:v>
                </c:pt>
                <c:pt idx="10321" formatCode="General">
                  <c:v>-0.71159912420300397</c:v>
                </c:pt>
                <c:pt idx="10322" formatCode="General">
                  <c:v>-0.69788907002051603</c:v>
                </c:pt>
                <c:pt idx="10323" formatCode="General">
                  <c:v>-0.68483933404616104</c:v>
                </c:pt>
                <c:pt idx="10324" formatCode="General">
                  <c:v>-0.673348019376805</c:v>
                </c:pt>
                <c:pt idx="10325" formatCode="General">
                  <c:v>-0.66306159467407499</c:v>
                </c:pt>
                <c:pt idx="10326" formatCode="General">
                  <c:v>-0.65375254383102899</c:v>
                </c:pt>
                <c:pt idx="10327" formatCode="General">
                  <c:v>-0.64546826777169897</c:v>
                </c:pt>
                <c:pt idx="10328" formatCode="General">
                  <c:v>-0.63754653265417505</c:v>
                </c:pt>
                <c:pt idx="10329" formatCode="General">
                  <c:v>-0.62865027996968004</c:v>
                </c:pt>
                <c:pt idx="10330" formatCode="General">
                  <c:v>-0.61766250837935499</c:v>
                </c:pt>
                <c:pt idx="10331" formatCode="General">
                  <c:v>-0.60464268795450904</c:v>
                </c:pt>
                <c:pt idx="10332" formatCode="General">
                  <c:v>-0.59045783396022999</c:v>
                </c:pt>
                <c:pt idx="10333" formatCode="General">
                  <c:v>-0.57618872403269705</c:v>
                </c:pt>
                <c:pt idx="10334" formatCode="General">
                  <c:v>-0.56229996105243996</c:v>
                </c:pt>
                <c:pt idx="10335" formatCode="General">
                  <c:v>-0.54840501640887795</c:v>
                </c:pt>
                <c:pt idx="10336" formatCode="General">
                  <c:v>-0.53448270750728999</c:v>
                </c:pt>
                <c:pt idx="10337" formatCode="General">
                  <c:v>-0.52075966344879598</c:v>
                </c:pt>
                <c:pt idx="10338" formatCode="General">
                  <c:v>-0.50722937975365101</c:v>
                </c:pt>
                <c:pt idx="10339" formatCode="General">
                  <c:v>-0.49387428352450502</c:v>
                </c:pt>
                <c:pt idx="10340" formatCode="General">
                  <c:v>-0.48105592646234102</c:v>
                </c:pt>
                <c:pt idx="10341" formatCode="General">
                  <c:v>-0.46882406310241898</c:v>
                </c:pt>
                <c:pt idx="10342" formatCode="General">
                  <c:v>-0.45645008442044599</c:v>
                </c:pt>
                <c:pt idx="10343" formatCode="General">
                  <c:v>-0.44338040970894799</c:v>
                </c:pt>
                <c:pt idx="10344" formatCode="General">
                  <c:v>-0.42911206988757999</c:v>
                </c:pt>
                <c:pt idx="10345" formatCode="General">
                  <c:v>-0.41263734805626701</c:v>
                </c:pt>
                <c:pt idx="10346" formatCode="General">
                  <c:v>-0.39390415012573399</c:v>
                </c:pt>
                <c:pt idx="10347" formatCode="General">
                  <c:v>-0.37387890841257898</c:v>
                </c:pt>
                <c:pt idx="10348" formatCode="General">
                  <c:v>-0.35310682020068301</c:v>
                </c:pt>
                <c:pt idx="10349" formatCode="General">
                  <c:v>-0.33164491667283302</c:v>
                </c:pt>
                <c:pt idx="10350" formatCode="General">
                  <c:v>-0.309500216146881</c:v>
                </c:pt>
                <c:pt idx="10351" formatCode="General">
                  <c:v>-0.286893411369259</c:v>
                </c:pt>
                <c:pt idx="10352" formatCode="General">
                  <c:v>-0.26401359976090299</c:v>
                </c:pt>
                <c:pt idx="10353" formatCode="General">
                  <c:v>-0.241218722901963</c:v>
                </c:pt>
                <c:pt idx="10354" formatCode="General">
                  <c:v>-0.218938300366123</c:v>
                </c:pt>
                <c:pt idx="10355" formatCode="General">
                  <c:v>-0.197260872048557</c:v>
                </c:pt>
                <c:pt idx="10356" formatCode="General">
                  <c:v>-0.176181120134944</c:v>
                </c:pt>
                <c:pt idx="10357" formatCode="General">
                  <c:v>-0.15579879026761501</c:v>
                </c:pt>
                <c:pt idx="10358" formatCode="General">
                  <c:v>-0.13588480232931499</c:v>
                </c:pt>
                <c:pt idx="10359" formatCode="General">
                  <c:v>-0.115916879539308</c:v>
                </c:pt>
                <c:pt idx="10360" formatCode="General">
                  <c:v>-9.5743735409746594E-2</c:v>
                </c:pt>
                <c:pt idx="10361" formatCode="General">
                  <c:v>-7.5123884589318096E-2</c:v>
                </c:pt>
                <c:pt idx="10362" formatCode="General">
                  <c:v>-5.3996332805676603E-2</c:v>
                </c:pt>
                <c:pt idx="10363" formatCode="General">
                  <c:v>-3.3055430524712798E-2</c:v>
                </c:pt>
                <c:pt idx="10364" formatCode="General">
                  <c:v>-1.2866752552499699E-2</c:v>
                </c:pt>
                <c:pt idx="10365" formatCode="General">
                  <c:v>6.4578530630056601E-3</c:v>
                </c:pt>
                <c:pt idx="10366" formatCode="General">
                  <c:v>2.49691038629208E-2</c:v>
                </c:pt>
                <c:pt idx="10367" formatCode="General">
                  <c:v>4.2735348454665603E-2</c:v>
                </c:pt>
                <c:pt idx="10368" formatCode="General">
                  <c:v>5.9858456500631402E-2</c:v>
                </c:pt>
                <c:pt idx="10369" formatCode="General">
                  <c:v>7.6617076200467996E-2</c:v>
                </c:pt>
                <c:pt idx="10370" formatCode="General">
                  <c:v>9.3366948847995901E-2</c:v>
                </c:pt>
                <c:pt idx="10371" formatCode="General">
                  <c:v>0.110384570745184</c:v>
                </c:pt>
                <c:pt idx="10372" formatCode="General">
                  <c:v>0.127437782959543</c:v>
                </c:pt>
                <c:pt idx="10373" formatCode="General">
                  <c:v>0.14351090969562</c:v>
                </c:pt>
                <c:pt idx="10374" formatCode="General">
                  <c:v>0.15804837627290799</c:v>
                </c:pt>
                <c:pt idx="10375" formatCode="General">
                  <c:v>0.17100007641777501</c:v>
                </c:pt>
                <c:pt idx="10376" formatCode="General">
                  <c:v>0.18264176025071799</c:v>
                </c:pt>
                <c:pt idx="10377" formatCode="General">
                  <c:v>0.193979297093409</c:v>
                </c:pt>
                <c:pt idx="10378" formatCode="General">
                  <c:v>0.20610017514107401</c:v>
                </c:pt>
                <c:pt idx="10379" formatCode="General">
                  <c:v>0.21933454862732099</c:v>
                </c:pt>
                <c:pt idx="10380" formatCode="General">
                  <c:v>0.23334479386325299</c:v>
                </c:pt>
                <c:pt idx="10381" formatCode="General">
                  <c:v>0.247973480697945</c:v>
                </c:pt>
                <c:pt idx="10382" formatCode="General">
                  <c:v>0.26352571264637498</c:v>
                </c:pt>
                <c:pt idx="10383" formatCode="General">
                  <c:v>0.280536120378721</c:v>
                </c:pt>
                <c:pt idx="10384" formatCode="General">
                  <c:v>0.29921115340297799</c:v>
                </c:pt>
                <c:pt idx="10385" formatCode="General">
                  <c:v>0.31932011506567398</c:v>
                </c:pt>
                <c:pt idx="10386" formatCode="General">
                  <c:v>0.34011244532949497</c:v>
                </c:pt>
                <c:pt idx="10387" formatCode="General">
                  <c:v>0.360559660634027</c:v>
                </c:pt>
                <c:pt idx="10388" formatCode="General">
                  <c:v>0.379332267874539</c:v>
                </c:pt>
                <c:pt idx="10389" formatCode="General">
                  <c:v>0.39609631381351401</c:v>
                </c:pt>
                <c:pt idx="10390" formatCode="General">
                  <c:v>0.41203644525058097</c:v>
                </c:pt>
                <c:pt idx="10391" formatCode="General">
                  <c:v>0.42782818528295402</c:v>
                </c:pt>
                <c:pt idx="10392" formatCode="General">
                  <c:v>0.44392222052020602</c:v>
                </c:pt>
                <c:pt idx="10393" formatCode="General">
                  <c:v>0.46092212808015698</c:v>
                </c:pt>
                <c:pt idx="10394" formatCode="General">
                  <c:v>0.47828567149768197</c:v>
                </c:pt>
                <c:pt idx="10395" formatCode="General">
                  <c:v>0.49499845400960002</c:v>
                </c:pt>
                <c:pt idx="10396" formatCode="General">
                  <c:v>0.51063780591070096</c:v>
                </c:pt>
                <c:pt idx="10397" formatCode="General">
                  <c:v>0.52521458783111297</c:v>
                </c:pt>
                <c:pt idx="10398" formatCode="General">
                  <c:v>0.538930003959469</c:v>
                </c:pt>
                <c:pt idx="10399" formatCode="General">
                  <c:v>0.55161942043964096</c:v>
                </c:pt>
                <c:pt idx="10400" formatCode="General">
                  <c:v>0.56323666034931397</c:v>
                </c:pt>
                <c:pt idx="10401" formatCode="General">
                  <c:v>0.574669046482153</c:v>
                </c:pt>
                <c:pt idx="10402" formatCode="General">
                  <c:v>0.5864307254594</c:v>
                </c:pt>
                <c:pt idx="10403" formatCode="General">
                  <c:v>0.59796234434940299</c:v>
                </c:pt>
                <c:pt idx="10404" formatCode="General">
                  <c:v>0.60866244026398397</c:v>
                </c:pt>
                <c:pt idx="10405" formatCode="General">
                  <c:v>0.61813019574991801</c:v>
                </c:pt>
                <c:pt idx="10406" formatCode="General">
                  <c:v>0.62638823051525105</c:v>
                </c:pt>
                <c:pt idx="10407" formatCode="General">
                  <c:v>0.63380267419524305</c:v>
                </c:pt>
                <c:pt idx="10408" formatCode="General">
                  <c:v>0.64073732702817598</c:v>
                </c:pt>
                <c:pt idx="10409" formatCode="General">
                  <c:v>0.64733075017800501</c:v>
                </c:pt>
                <c:pt idx="10410" formatCode="General">
                  <c:v>0.65392903358118604</c:v>
                </c:pt>
                <c:pt idx="10411" formatCode="General">
                  <c:v>0.66098805626796098</c:v>
                </c:pt>
                <c:pt idx="10412" formatCode="General">
                  <c:v>0.66862243131170496</c:v>
                </c:pt>
                <c:pt idx="10413" formatCode="General">
                  <c:v>0.67721266170218397</c:v>
                </c:pt>
                <c:pt idx="10414" formatCode="General">
                  <c:v>0.68663905085812704</c:v>
                </c:pt>
                <c:pt idx="10415" formatCode="General">
                  <c:v>0.69633551038682795</c:v>
                </c:pt>
                <c:pt idx="10416" formatCode="General">
                  <c:v>0.70639442302388999</c:v>
                </c:pt>
                <c:pt idx="10417" formatCode="General">
                  <c:v>0.71700847157481695</c:v>
                </c:pt>
                <c:pt idx="10418" formatCode="General">
                  <c:v>0.72789633623910399</c:v>
                </c:pt>
                <c:pt idx="10419" formatCode="General">
                  <c:v>0.73834543982868195</c:v>
                </c:pt>
                <c:pt idx="10420" formatCode="General">
                  <c:v>0.74762333992686003</c:v>
                </c:pt>
                <c:pt idx="10421" formatCode="General">
                  <c:v>0.75555749304794795</c:v>
                </c:pt>
                <c:pt idx="10422" formatCode="General">
                  <c:v>0.76277635583807502</c:v>
                </c:pt>
                <c:pt idx="10423" formatCode="General">
                  <c:v>0.77024119480650199</c:v>
                </c:pt>
                <c:pt idx="10424" formatCode="General">
                  <c:v>0.77845902006577805</c:v>
                </c:pt>
                <c:pt idx="10425" formatCode="General">
                  <c:v>0.78748173918438502</c:v>
                </c:pt>
                <c:pt idx="10426" formatCode="General">
                  <c:v>0.79747028161607003</c:v>
                </c:pt>
                <c:pt idx="10427" formatCode="General">
                  <c:v>0.80820494276411203</c:v>
                </c:pt>
                <c:pt idx="10428" formatCode="General">
                  <c:v>0.81859789194651</c:v>
                </c:pt>
                <c:pt idx="10429" formatCode="General">
                  <c:v>0.82766393074034295</c:v>
                </c:pt>
                <c:pt idx="10430" formatCode="General">
                  <c:v>0.835107645373799</c:v>
                </c:pt>
                <c:pt idx="10431" formatCode="General">
                  <c:v>0.84123145745378303</c:v>
                </c:pt>
                <c:pt idx="10432" formatCode="General">
                  <c:v>0.84635824121766301</c:v>
                </c:pt>
                <c:pt idx="10433" formatCode="General">
                  <c:v>0.85070023480331503</c:v>
                </c:pt>
                <c:pt idx="10434" formatCode="General">
                  <c:v>0.85473882326710504</c:v>
                </c:pt>
                <c:pt idx="10435" formatCode="General">
                  <c:v>0.85894344081109897</c:v>
                </c:pt>
                <c:pt idx="10436" formatCode="General">
                  <c:v>0.86331647893949204</c:v>
                </c:pt>
                <c:pt idx="10437" formatCode="General">
                  <c:v>0.86710654875672299</c:v>
                </c:pt>
                <c:pt idx="10438" formatCode="General">
                  <c:v>0.86982284573019097</c:v>
                </c:pt>
                <c:pt idx="10439" formatCode="General">
                  <c:v>0.87124990905556798</c:v>
                </c:pt>
                <c:pt idx="10440" formatCode="General">
                  <c:v>0.871104080718208</c:v>
                </c:pt>
                <c:pt idx="10441" formatCode="General">
                  <c:v>0.86946388353915105</c:v>
                </c:pt>
                <c:pt idx="10442" formatCode="General">
                  <c:v>0.86678975599943697</c:v>
                </c:pt>
                <c:pt idx="10443" formatCode="General">
                  <c:v>0.86360441509766495</c:v>
                </c:pt>
                <c:pt idx="10444" formatCode="General">
                  <c:v>0.86071393414625297</c:v>
                </c:pt>
                <c:pt idx="10445" formatCode="General">
                  <c:v>0.85921236098529097</c:v>
                </c:pt>
                <c:pt idx="10446" formatCode="General">
                  <c:v>0.85887575361009005</c:v>
                </c:pt>
                <c:pt idx="10447" formatCode="General">
                  <c:v>0.85869171699246705</c:v>
                </c:pt>
                <c:pt idx="10448" formatCode="General">
                  <c:v>0.85820229534815995</c:v>
                </c:pt>
                <c:pt idx="10449" formatCode="General">
                  <c:v>0.85736327637557896</c:v>
                </c:pt>
                <c:pt idx="10450" formatCode="General">
                  <c:v>0.85634059427193099</c:v>
                </c:pt>
                <c:pt idx="10451" formatCode="General">
                  <c:v>0.85535356177432498</c:v>
                </c:pt>
                <c:pt idx="10452" formatCode="General">
                  <c:v>0.85461838315039695</c:v>
                </c:pt>
                <c:pt idx="10453" formatCode="General">
                  <c:v>0.85370331094366103</c:v>
                </c:pt>
                <c:pt idx="10454" formatCode="General">
                  <c:v>0.85191143479772902</c:v>
                </c:pt>
                <c:pt idx="10455" formatCode="General">
                  <c:v>0.84932358293827404</c:v>
                </c:pt>
                <c:pt idx="10456" formatCode="General">
                  <c:v>0.84616671680086197</c:v>
                </c:pt>
                <c:pt idx="10457" formatCode="General">
                  <c:v>0.84234343188152205</c:v>
                </c:pt>
                <c:pt idx="10458" formatCode="General">
                  <c:v>0.83763198734561795</c:v>
                </c:pt>
                <c:pt idx="10459" formatCode="General">
                  <c:v>0.83168979773255403</c:v>
                </c:pt>
                <c:pt idx="10460" formatCode="General">
                  <c:v>0.82436695627235101</c:v>
                </c:pt>
                <c:pt idx="10461" formatCode="General">
                  <c:v>0.81582640649455695</c:v>
                </c:pt>
                <c:pt idx="10462" formatCode="General">
                  <c:v>0.80670724369361002</c:v>
                </c:pt>
                <c:pt idx="10463" formatCode="General">
                  <c:v>0.79784793258910702</c:v>
                </c:pt>
                <c:pt idx="10464" formatCode="General">
                  <c:v>0.78929989957693802</c:v>
                </c:pt>
                <c:pt idx="10465" formatCode="General">
                  <c:v>0.78063706950723399</c:v>
                </c:pt>
                <c:pt idx="10466" formatCode="General">
                  <c:v>0.77171881376542695</c:v>
                </c:pt>
                <c:pt idx="10467" formatCode="General">
                  <c:v>0.76237774658822299</c:v>
                </c:pt>
                <c:pt idx="10468" formatCode="General">
                  <c:v>0.75227271310438204</c:v>
                </c:pt>
                <c:pt idx="10469" formatCode="General">
                  <c:v>0.741428549430447</c:v>
                </c:pt>
                <c:pt idx="10470" formatCode="General">
                  <c:v>0.73038002874320496</c:v>
                </c:pt>
                <c:pt idx="10471" formatCode="General">
                  <c:v>0.719369396436077</c:v>
                </c:pt>
                <c:pt idx="10472" formatCode="General">
                  <c:v>0.70844475516168404</c:v>
                </c:pt>
                <c:pt idx="10473" formatCode="General">
                  <c:v>0.69786742246367295</c:v>
                </c:pt>
                <c:pt idx="10474" formatCode="General">
                  <c:v>0.68780243055292101</c:v>
                </c:pt>
                <c:pt idx="10475" formatCode="General">
                  <c:v>0.67844399450056903</c:v>
                </c:pt>
                <c:pt idx="10476" formatCode="General">
                  <c:v>0.66953558175299199</c:v>
                </c:pt>
                <c:pt idx="10477" formatCode="General">
                  <c:v>0.66047120319851704</c:v>
                </c:pt>
                <c:pt idx="10478" formatCode="General">
                  <c:v>0.65081224458984199</c:v>
                </c:pt>
                <c:pt idx="10479" formatCode="General">
                  <c:v>0.64015878672145099</c:v>
                </c:pt>
                <c:pt idx="10480" formatCode="General">
                  <c:v>0.62799518260902099</c:v>
                </c:pt>
                <c:pt idx="10481" formatCode="General">
                  <c:v>0.61388604235672195</c:v>
                </c:pt>
                <c:pt idx="10482" formatCode="General">
                  <c:v>0.59825477189718002</c:v>
                </c:pt>
                <c:pt idx="10483" formatCode="General">
                  <c:v>0.58228942821614704</c:v>
                </c:pt>
                <c:pt idx="10484" formatCode="General">
                  <c:v>0.56651230504854799</c:v>
                </c:pt>
                <c:pt idx="10485" formatCode="General">
                  <c:v>0.55051238972479699</c:v>
                </c:pt>
                <c:pt idx="10486" formatCode="General">
                  <c:v>0.53406779736217802</c:v>
                </c:pt>
                <c:pt idx="10487" formatCode="General">
                  <c:v>0.51725650757117803</c:v>
                </c:pt>
                <c:pt idx="10488" formatCode="General">
                  <c:v>0.50053461995825099</c:v>
                </c:pt>
                <c:pt idx="10489" formatCode="General">
                  <c:v>0.48457342412245502</c:v>
                </c:pt>
                <c:pt idx="10490" formatCode="General">
                  <c:v>0.46935059948928098</c:v>
                </c:pt>
                <c:pt idx="10491" formatCode="General">
                  <c:v>0.454505470764694</c:v>
                </c:pt>
                <c:pt idx="10492" formatCode="General">
                  <c:v>0.44016339330179499</c:v>
                </c:pt>
                <c:pt idx="10493" formatCode="General">
                  <c:v>0.42645097085065498</c:v>
                </c:pt>
                <c:pt idx="10494" formatCode="General">
                  <c:v>0.41298208851290502</c:v>
                </c:pt>
                <c:pt idx="10495" formatCode="General">
                  <c:v>0.39950789413617399</c:v>
                </c:pt>
                <c:pt idx="10496" formatCode="General">
                  <c:v>0.38630649721272597</c:v>
                </c:pt>
                <c:pt idx="10497" formatCode="General">
                  <c:v>0.373419720952547</c:v>
                </c:pt>
                <c:pt idx="10498" formatCode="General">
                  <c:v>0.36053412929966999</c:v>
                </c:pt>
                <c:pt idx="10499" formatCode="General">
                  <c:v>0.34751623685653599</c:v>
                </c:pt>
                <c:pt idx="10500" formatCode="General">
                  <c:v>0.33408566957015701</c:v>
                </c:pt>
                <c:pt idx="10501" formatCode="General">
                  <c:v>0.31999899368243101</c:v>
                </c:pt>
                <c:pt idx="10502" formatCode="General">
                  <c:v>0.305443309062504</c:v>
                </c:pt>
                <c:pt idx="10503" formatCode="General">
                  <c:v>0.290763572297907</c:v>
                </c:pt>
                <c:pt idx="10504" formatCode="General">
                  <c:v>0.27615591947607299</c:v>
                </c:pt>
                <c:pt idx="10505" formatCode="General">
                  <c:v>0.26158359747035298</c:v>
                </c:pt>
                <c:pt idx="10506" formatCode="General">
                  <c:v>0.247097286614787</c:v>
                </c:pt>
                <c:pt idx="10507" formatCode="General">
                  <c:v>0.23303939258181999</c:v>
                </c:pt>
                <c:pt idx="10508" formatCode="General">
                  <c:v>0.21958745691020001</c:v>
                </c:pt>
                <c:pt idx="10509" formatCode="General">
                  <c:v>0.20625813026624201</c:v>
                </c:pt>
                <c:pt idx="10510" formatCode="General">
                  <c:v>0.19233776770955599</c:v>
                </c:pt>
                <c:pt idx="10511" formatCode="General">
                  <c:v>0.177500926587186</c:v>
                </c:pt>
                <c:pt idx="10512" formatCode="General">
                  <c:v>0.16173517995578099</c:v>
                </c:pt>
                <c:pt idx="10513" formatCode="General">
                  <c:v>0.145187640426203</c:v>
                </c:pt>
                <c:pt idx="10514" formatCode="General">
                  <c:v>0.12765700977776301</c:v>
                </c:pt>
                <c:pt idx="10515" formatCode="General">
                  <c:v>0.108769492258716</c:v>
                </c:pt>
                <c:pt idx="10516" formatCode="General">
                  <c:v>8.8642814691213101E-2</c:v>
                </c:pt>
                <c:pt idx="10517" formatCode="General">
                  <c:v>6.7522624306517107E-2</c:v>
                </c:pt>
                <c:pt idx="10518" formatCode="General">
                  <c:v>4.5829226187807402E-2</c:v>
                </c:pt>
                <c:pt idx="10519" formatCode="General">
                  <c:v>2.4106748192348901E-2</c:v>
                </c:pt>
                <c:pt idx="10520" formatCode="General">
                  <c:v>2.9892367957990501E-3</c:v>
                </c:pt>
                <c:pt idx="10521" formatCode="General">
                  <c:v>-1.73230646385245E-2</c:v>
                </c:pt>
                <c:pt idx="10522" formatCode="General">
                  <c:v>-3.7144086642754898E-2</c:v>
                </c:pt>
                <c:pt idx="10523" formatCode="General">
                  <c:v>-5.6243264585965E-2</c:v>
                </c:pt>
                <c:pt idx="10524" formatCode="General">
                  <c:v>-7.4168030726698905E-2</c:v>
                </c:pt>
                <c:pt idx="10525" formatCode="General">
                  <c:v>-9.0996926192681904E-2</c:v>
                </c:pt>
                <c:pt idx="10526" formatCode="General">
                  <c:v>-0.107008180147543</c:v>
                </c:pt>
                <c:pt idx="10527" formatCode="General">
                  <c:v>-0.12237876209638</c:v>
                </c:pt>
                <c:pt idx="10528" formatCode="General">
                  <c:v>-0.13726819785066799</c:v>
                </c:pt>
                <c:pt idx="10529" formatCode="General">
                  <c:v>-0.15198524186538301</c:v>
                </c:pt>
                <c:pt idx="10530" formatCode="General">
                  <c:v>-0.16648476424619801</c:v>
                </c:pt>
                <c:pt idx="10531" formatCode="General">
                  <c:v>-0.180344676402339</c:v>
                </c:pt>
                <c:pt idx="10532" formatCode="General">
                  <c:v>-0.19374401068602601</c:v>
                </c:pt>
                <c:pt idx="10533" formatCode="General">
                  <c:v>-0.20732947492699699</c:v>
                </c:pt>
                <c:pt idx="10534" formatCode="General">
                  <c:v>-0.22153956826688401</c:v>
                </c:pt>
                <c:pt idx="10535" formatCode="General">
                  <c:v>-0.23651001639309599</c:v>
                </c:pt>
                <c:pt idx="10536" formatCode="General">
                  <c:v>-0.252391565416964</c:v>
                </c:pt>
                <c:pt idx="10537" formatCode="General">
                  <c:v>-0.26921633750204399</c:v>
                </c:pt>
                <c:pt idx="10538" formatCode="General">
                  <c:v>-0.28698418013747801</c:v>
                </c:pt>
                <c:pt idx="10539" formatCode="General">
                  <c:v>-0.30531378907003098</c:v>
                </c:pt>
                <c:pt idx="10540" formatCode="General">
                  <c:v>-0.32396392801424001</c:v>
                </c:pt>
                <c:pt idx="10541" formatCode="General">
                  <c:v>-0.34319888661575398</c:v>
                </c:pt>
                <c:pt idx="10542" formatCode="General">
                  <c:v>-0.363166120859437</c:v>
                </c:pt>
                <c:pt idx="10543" formatCode="General">
                  <c:v>-0.38399097313133501</c:v>
                </c:pt>
                <c:pt idx="10544" formatCode="General">
                  <c:v>-0.405474211029551</c:v>
                </c:pt>
                <c:pt idx="10545" formatCode="General">
                  <c:v>-0.427220334494885</c:v>
                </c:pt>
                <c:pt idx="10546" formatCode="General">
                  <c:v>-0.44905641368105698</c:v>
                </c:pt>
                <c:pt idx="10547" formatCode="General">
                  <c:v>-0.47068300287092701</c:v>
                </c:pt>
                <c:pt idx="10548" formatCode="General">
                  <c:v>-0.49164057522110599</c:v>
                </c:pt>
                <c:pt idx="10549" formatCode="General">
                  <c:v>-0.51155504222783399</c:v>
                </c:pt>
                <c:pt idx="10550" formatCode="General">
                  <c:v>-0.53009790488664998</c:v>
                </c:pt>
                <c:pt idx="10551" formatCode="General">
                  <c:v>-0.54701021653506698</c:v>
                </c:pt>
                <c:pt idx="10552" formatCode="General">
                  <c:v>-0.56204036258341095</c:v>
                </c:pt>
                <c:pt idx="10553" formatCode="General">
                  <c:v>-0.57512235406327294</c:v>
                </c:pt>
                <c:pt idx="10554" formatCode="General">
                  <c:v>-0.58655602718505195</c:v>
                </c:pt>
                <c:pt idx="10555" formatCode="General">
                  <c:v>-0.59689375282468304</c:v>
                </c:pt>
                <c:pt idx="10556" formatCode="General">
                  <c:v>-0.60662996453826901</c:v>
                </c:pt>
                <c:pt idx="10557" formatCode="General">
                  <c:v>-0.61646892075283199</c:v>
                </c:pt>
                <c:pt idx="10558" formatCode="General">
                  <c:v>-0.626764861008554</c:v>
                </c:pt>
                <c:pt idx="10559" formatCode="General">
                  <c:v>-0.636978059560947</c:v>
                </c:pt>
                <c:pt idx="10560" formatCode="General">
                  <c:v>-0.64689279707690805</c:v>
                </c:pt>
                <c:pt idx="10561" formatCode="General">
                  <c:v>-0.65678338482222598</c:v>
                </c:pt>
                <c:pt idx="10562" formatCode="General">
                  <c:v>-0.666607730702233</c:v>
                </c:pt>
                <c:pt idx="10563" formatCode="General">
                  <c:v>-0.675699604571534</c:v>
                </c:pt>
                <c:pt idx="10564" formatCode="General">
                  <c:v>-0.68339932535800096</c:v>
                </c:pt>
                <c:pt idx="10565" formatCode="General">
                  <c:v>-0.68959010594214099</c:v>
                </c:pt>
                <c:pt idx="10566" formatCode="General">
                  <c:v>-0.69461824582925602</c:v>
                </c:pt>
                <c:pt idx="10567" formatCode="General">
                  <c:v>-0.69900113232608996</c:v>
                </c:pt>
                <c:pt idx="10568" formatCode="General">
                  <c:v>-0.70312316830345301</c:v>
                </c:pt>
                <c:pt idx="10569" formatCode="General">
                  <c:v>-0.707302823655521</c:v>
                </c:pt>
                <c:pt idx="10570" formatCode="General">
                  <c:v>-0.71155299691889695</c:v>
                </c:pt>
                <c:pt idx="10571" formatCode="General">
                  <c:v>-0.71588246550749601</c:v>
                </c:pt>
                <c:pt idx="10572" formatCode="General">
                  <c:v>-0.72059912594912201</c:v>
                </c:pt>
                <c:pt idx="10573" formatCode="General">
                  <c:v>-0.72636056088392598</c:v>
                </c:pt>
                <c:pt idx="10574" formatCode="General">
                  <c:v>-0.73347044936166705</c:v>
                </c:pt>
                <c:pt idx="10575" formatCode="General">
                  <c:v>-0.74145550455822495</c:v>
                </c:pt>
                <c:pt idx="10576" formatCode="General">
                  <c:v>-0.74980474166635902</c:v>
                </c:pt>
                <c:pt idx="10577" formatCode="General">
                  <c:v>-0.75811601891595903</c:v>
                </c:pt>
                <c:pt idx="10578" formatCode="General">
                  <c:v>-0.76591205140502505</c:v>
                </c:pt>
                <c:pt idx="10579" formatCode="General">
                  <c:v>-0.77277225383968595</c:v>
                </c:pt>
                <c:pt idx="10580" formatCode="General">
                  <c:v>-0.77873308585081003</c:v>
                </c:pt>
                <c:pt idx="10581" formatCode="General">
                  <c:v>-0.78395130994762396</c:v>
                </c:pt>
                <c:pt idx="10582" formatCode="General">
                  <c:v>-0.78850500704139304</c:v>
                </c:pt>
                <c:pt idx="10583" formatCode="General">
                  <c:v>-0.79225101202132298</c:v>
                </c:pt>
                <c:pt idx="10584" formatCode="General">
                  <c:v>-0.79546808989242201</c:v>
                </c:pt>
                <c:pt idx="10585" formatCode="General">
                  <c:v>-0.79905011622274802</c:v>
                </c:pt>
                <c:pt idx="10586" formatCode="General">
                  <c:v>-0.80327375272981405</c:v>
                </c:pt>
                <c:pt idx="10587" formatCode="General">
                  <c:v>-0.80764139817829805</c:v>
                </c:pt>
                <c:pt idx="10588" formatCode="General">
                  <c:v>-0.81168025597161897</c:v>
                </c:pt>
                <c:pt idx="10589" formatCode="General">
                  <c:v>-0.81568210476821601</c:v>
                </c:pt>
                <c:pt idx="10590" formatCode="General">
                  <c:v>-0.82015376871148904</c:v>
                </c:pt>
                <c:pt idx="10591" formatCode="General">
                  <c:v>-0.82473292333562898</c:v>
                </c:pt>
                <c:pt idx="10592" formatCode="General">
                  <c:v>-0.82894736964232596</c:v>
                </c:pt>
                <c:pt idx="10593" formatCode="General">
                  <c:v>-0.83299345851879103</c:v>
                </c:pt>
                <c:pt idx="10594" formatCode="General">
                  <c:v>-0.83698560492094798</c:v>
                </c:pt>
                <c:pt idx="10595" formatCode="General">
                  <c:v>-0.84056482075720895</c:v>
                </c:pt>
                <c:pt idx="10596" formatCode="General">
                  <c:v>-0.84349090476067801</c:v>
                </c:pt>
                <c:pt idx="10597" formatCode="General">
                  <c:v>-0.84630165284589998</c:v>
                </c:pt>
                <c:pt idx="10598" formatCode="General">
                  <c:v>-0.849127294717126</c:v>
                </c:pt>
                <c:pt idx="10599" formatCode="General">
                  <c:v>-0.850791929745634</c:v>
                </c:pt>
                <c:pt idx="10600" formatCode="General">
                  <c:v>-0.85016839632783803</c:v>
                </c:pt>
                <c:pt idx="10601" formatCode="General">
                  <c:v>-0.84724930636808304</c:v>
                </c:pt>
                <c:pt idx="10602" formatCode="General">
                  <c:v>-0.84327296320646605</c:v>
                </c:pt>
                <c:pt idx="10603" formatCode="General">
                  <c:v>-0.83917799625821399</c:v>
                </c:pt>
                <c:pt idx="10604" formatCode="General">
                  <c:v>-0.83463285058998404</c:v>
                </c:pt>
                <c:pt idx="10605" formatCode="General">
                  <c:v>-0.82959606649559003</c:v>
                </c:pt>
                <c:pt idx="10606" formatCode="General">
                  <c:v>-0.82493504980074195</c:v>
                </c:pt>
                <c:pt idx="10607" formatCode="General">
                  <c:v>-0.82105633494846997</c:v>
                </c:pt>
                <c:pt idx="10608" formatCode="General">
                  <c:v>-0.81778405958267097</c:v>
                </c:pt>
                <c:pt idx="10609" formatCode="General">
                  <c:v>-0.81494424060880999</c:v>
                </c:pt>
                <c:pt idx="10610" formatCode="General">
                  <c:v>-0.81239546311007005</c:v>
                </c:pt>
                <c:pt idx="10611" formatCode="General">
                  <c:v>-0.809818712201123</c:v>
                </c:pt>
                <c:pt idx="10612" formatCode="General">
                  <c:v>-0.80641795813506101</c:v>
                </c:pt>
                <c:pt idx="10613" formatCode="General">
                  <c:v>-0.80165259333980299</c:v>
                </c:pt>
                <c:pt idx="10614" formatCode="General">
                  <c:v>-0.79548548427655197</c:v>
                </c:pt>
                <c:pt idx="10615" formatCode="General">
                  <c:v>-0.78820152425333601</c:v>
                </c:pt>
                <c:pt idx="10616" formatCode="General">
                  <c:v>-0.78059981754640595</c:v>
                </c:pt>
                <c:pt idx="10617" formatCode="General">
                  <c:v>-0.77380442446429798</c:v>
                </c:pt>
                <c:pt idx="10618" formatCode="General">
                  <c:v>-0.76853585045847495</c:v>
                </c:pt>
                <c:pt idx="10619" formatCode="General">
                  <c:v>-0.76426476531722598</c:v>
                </c:pt>
                <c:pt idx="10620" formatCode="General">
                  <c:v>-0.75955925390178602</c:v>
                </c:pt>
                <c:pt idx="10621" formatCode="General">
                  <c:v>-0.75318359325356998</c:v>
                </c:pt>
                <c:pt idx="10622" formatCode="General">
                  <c:v>-0.74485180145263397</c:v>
                </c:pt>
                <c:pt idx="10623" formatCode="General">
                  <c:v>-0.73471412196652597</c:v>
                </c:pt>
                <c:pt idx="10624" formatCode="General">
                  <c:v>-0.722217564640245</c:v>
                </c:pt>
                <c:pt idx="10625" formatCode="General">
                  <c:v>-0.70701288261069695</c:v>
                </c:pt>
                <c:pt idx="10626" formatCode="General">
                  <c:v>-0.68998403688054899</c:v>
                </c:pt>
                <c:pt idx="10627" formatCode="General">
                  <c:v>-0.67202539726907495</c:v>
                </c:pt>
                <c:pt idx="10628" formatCode="General">
                  <c:v>-0.65355500921623899</c:v>
                </c:pt>
                <c:pt idx="10629" formatCode="General">
                  <c:v>-0.63484053163490595</c:v>
                </c:pt>
                <c:pt idx="10630" formatCode="General">
                  <c:v>-0.61609019647767505</c:v>
                </c:pt>
                <c:pt idx="10631" formatCode="General">
                  <c:v>-0.59769531385826102</c:v>
                </c:pt>
                <c:pt idx="10632" formatCode="General">
                  <c:v>-0.580434819557616</c:v>
                </c:pt>
                <c:pt idx="10633" formatCode="General">
                  <c:v>-0.56475797761169699</c:v>
                </c:pt>
                <c:pt idx="10634" formatCode="General">
                  <c:v>-0.55024476983803805</c:v>
                </c:pt>
                <c:pt idx="10635" formatCode="General">
                  <c:v>-0.53638411309799505</c:v>
                </c:pt>
                <c:pt idx="10636" formatCode="General">
                  <c:v>-0.52344093438876804</c:v>
                </c:pt>
                <c:pt idx="10637" formatCode="General">
                  <c:v>-0.51188060426247495</c:v>
                </c:pt>
                <c:pt idx="10638" formatCode="General">
                  <c:v>-0.50133396944264297</c:v>
                </c:pt>
                <c:pt idx="10639" formatCode="General">
                  <c:v>-0.49115133023816399</c:v>
                </c:pt>
                <c:pt idx="10640" formatCode="General">
                  <c:v>-0.481674298968569</c:v>
                </c:pt>
                <c:pt idx="10641" formatCode="General">
                  <c:v>-0.47368889917874502</c:v>
                </c:pt>
                <c:pt idx="10642" formatCode="General">
                  <c:v>-0.46693937920117901</c:v>
                </c:pt>
                <c:pt idx="10643" formatCode="General">
                  <c:v>-0.460578233233637</c:v>
                </c:pt>
                <c:pt idx="10644" formatCode="General">
                  <c:v>-0.45393773766680101</c:v>
                </c:pt>
                <c:pt idx="10645" formatCode="General">
                  <c:v>-0.446597437121251</c:v>
                </c:pt>
                <c:pt idx="10646" formatCode="General">
                  <c:v>-0.438271542078703</c:v>
                </c:pt>
                <c:pt idx="10647" formatCode="General">
                  <c:v>-0.42855493841692099</c:v>
                </c:pt>
                <c:pt idx="10648" formatCode="General">
                  <c:v>-0.41727495846623602</c:v>
                </c:pt>
                <c:pt idx="10649" formatCode="General">
                  <c:v>-0.40487426610319399</c:v>
                </c:pt>
                <c:pt idx="10650" formatCode="General">
                  <c:v>-0.39173234095481002</c:v>
                </c:pt>
                <c:pt idx="10651" formatCode="General">
                  <c:v>-0.37756281098783701</c:v>
                </c:pt>
                <c:pt idx="10652" formatCode="General">
                  <c:v>-0.36202145956182602</c:v>
                </c:pt>
                <c:pt idx="10653" formatCode="General">
                  <c:v>-0.34528025269516299</c:v>
                </c:pt>
                <c:pt idx="10654" formatCode="General">
                  <c:v>-0.32797727721106101</c:v>
                </c:pt>
                <c:pt idx="10655" formatCode="General">
                  <c:v>-0.31054846900006799</c:v>
                </c:pt>
                <c:pt idx="10656" formatCode="General">
                  <c:v>-0.29263462354779102</c:v>
                </c:pt>
                <c:pt idx="10657" formatCode="General">
                  <c:v>-0.27384919745882602</c:v>
                </c:pt>
                <c:pt idx="10658" formatCode="General">
                  <c:v>-0.25467166882709302</c:v>
                </c:pt>
                <c:pt idx="10659" formatCode="General">
                  <c:v>-0.23592159464444801</c:v>
                </c:pt>
                <c:pt idx="10660" formatCode="General">
                  <c:v>-0.21761937831405001</c:v>
                </c:pt>
                <c:pt idx="10661" formatCode="General">
                  <c:v>-0.19894949753765101</c:v>
                </c:pt>
                <c:pt idx="10662" formatCode="General">
                  <c:v>-0.179450686631037</c:v>
                </c:pt>
                <c:pt idx="10663" formatCode="General">
                  <c:v>-0.15962304152758799</c:v>
                </c:pt>
                <c:pt idx="10664" formatCode="General">
                  <c:v>-0.14021414199746199</c:v>
                </c:pt>
                <c:pt idx="10665" formatCode="General">
                  <c:v>-0.12111959154928199</c:v>
                </c:pt>
                <c:pt idx="10666" formatCode="General">
                  <c:v>-0.101673961011281</c:v>
                </c:pt>
                <c:pt idx="10667" formatCode="General">
                  <c:v>-8.17676346846158E-2</c:v>
                </c:pt>
                <c:pt idx="10668" formatCode="General">
                  <c:v>-6.1995601754387897E-2</c:v>
                </c:pt>
                <c:pt idx="10669" formatCode="General">
                  <c:v>-4.2925507613001297E-2</c:v>
                </c:pt>
                <c:pt idx="10670" formatCode="General">
                  <c:v>-2.4626977414647502E-2</c:v>
                </c:pt>
                <c:pt idx="10671" formatCode="General">
                  <c:v>-6.9994459538907502E-3</c:v>
                </c:pt>
                <c:pt idx="10672" formatCode="General">
                  <c:v>1.01731704601858E-2</c:v>
                </c:pt>
                <c:pt idx="10673" formatCode="General">
                  <c:v>2.6909074080778399E-2</c:v>
                </c:pt>
                <c:pt idx="10674" formatCode="General">
                  <c:v>4.2467436901078598E-2</c:v>
                </c:pt>
                <c:pt idx="10675" formatCode="General">
                  <c:v>5.6172571895112003E-2</c:v>
                </c:pt>
                <c:pt idx="10676" formatCode="General">
                  <c:v>6.8350424686894604E-2</c:v>
                </c:pt>
                <c:pt idx="10677" formatCode="General">
                  <c:v>7.9734509682945501E-2</c:v>
                </c:pt>
                <c:pt idx="10678" formatCode="General">
                  <c:v>9.0776445089111896E-2</c:v>
                </c:pt>
                <c:pt idx="10679" formatCode="General">
                  <c:v>0.101822318339765</c:v>
                </c:pt>
                <c:pt idx="10680" formatCode="General">
                  <c:v>0.113393193570215</c:v>
                </c:pt>
                <c:pt idx="10681" formatCode="General">
                  <c:v>0.125773869521045</c:v>
                </c:pt>
                <c:pt idx="10682" formatCode="General">
                  <c:v>0.13863077554058101</c:v>
                </c:pt>
                <c:pt idx="10683" formatCode="General">
                  <c:v>0.151596369803287</c:v>
                </c:pt>
                <c:pt idx="10684" formatCode="General">
                  <c:v>0.16466056512593799</c:v>
                </c:pt>
                <c:pt idx="10685" formatCode="General">
                  <c:v>0.17778100005958999</c:v>
                </c:pt>
                <c:pt idx="10686" formatCode="General">
                  <c:v>0.190636350154097</c:v>
                </c:pt>
                <c:pt idx="10687" formatCode="General">
                  <c:v>0.20290714478132399</c:v>
                </c:pt>
                <c:pt idx="10688" formatCode="General">
                  <c:v>0.21488523617799701</c:v>
                </c:pt>
                <c:pt idx="10689" formatCode="General">
                  <c:v>0.22730700880853</c:v>
                </c:pt>
                <c:pt idx="10690" formatCode="General">
                  <c:v>0.24036714051098501</c:v>
                </c:pt>
                <c:pt idx="10691" formatCode="General">
                  <c:v>0.25347349788272899</c:v>
                </c:pt>
                <c:pt idx="10692" formatCode="General">
                  <c:v>0.26634857331301798</c:v>
                </c:pt>
                <c:pt idx="10693" formatCode="General">
                  <c:v>0.27935301187531297</c:v>
                </c:pt>
                <c:pt idx="10694" formatCode="General">
                  <c:v>0.29250394489075598</c:v>
                </c:pt>
                <c:pt idx="10695" formatCode="General">
                  <c:v>0.30557696425619701</c:v>
                </c:pt>
                <c:pt idx="10696" formatCode="General">
                  <c:v>0.31818179235859001</c:v>
                </c:pt>
                <c:pt idx="10697" formatCode="General">
                  <c:v>0.32984710672863099</c:v>
                </c:pt>
                <c:pt idx="10698" formatCode="General">
                  <c:v>0.34093097580041798</c:v>
                </c:pt>
                <c:pt idx="10699" formatCode="General">
                  <c:v>0.35160291789549902</c:v>
                </c:pt>
                <c:pt idx="10700" formatCode="General">
                  <c:v>0.361115559710461</c:v>
                </c:pt>
                <c:pt idx="10701" formatCode="General">
                  <c:v>0.36961991630778801</c:v>
                </c:pt>
                <c:pt idx="10702" formatCode="General">
                  <c:v>0.37820214104159999</c:v>
                </c:pt>
                <c:pt idx="10703" formatCode="General">
                  <c:v>0.38814932354637399</c:v>
                </c:pt>
                <c:pt idx="10704" formatCode="General">
                  <c:v>0.40008551439770401</c:v>
                </c:pt>
                <c:pt idx="10705" formatCode="General">
                  <c:v>0.41298444807199802</c:v>
                </c:pt>
                <c:pt idx="10706" formatCode="General">
                  <c:v>0.425582584394462</c:v>
                </c:pt>
                <c:pt idx="10707" formatCode="General">
                  <c:v>0.43773724736788799</c:v>
                </c:pt>
                <c:pt idx="10708" formatCode="General">
                  <c:v>0.449634211119047</c:v>
                </c:pt>
                <c:pt idx="10709" formatCode="General">
                  <c:v>0.46091910795333801</c:v>
                </c:pt>
                <c:pt idx="10710" formatCode="General">
                  <c:v>0.47137888631875902</c:v>
                </c:pt>
                <c:pt idx="10711" formatCode="General">
                  <c:v>0.48151584300102102</c:v>
                </c:pt>
                <c:pt idx="10712" formatCode="General">
                  <c:v>0.49199353141804802</c:v>
                </c:pt>
                <c:pt idx="10713" formatCode="General">
                  <c:v>0.50315768243042502</c:v>
                </c:pt>
                <c:pt idx="10714" formatCode="General">
                  <c:v>0.51488962762526602</c:v>
                </c:pt>
                <c:pt idx="10715" formatCode="General">
                  <c:v>0.52669093235868503</c:v>
                </c:pt>
                <c:pt idx="10716" formatCode="General">
                  <c:v>0.53806193752958298</c:v>
                </c:pt>
                <c:pt idx="10717" formatCode="General">
                  <c:v>0.548390383384464</c:v>
                </c:pt>
                <c:pt idx="10718" formatCode="General">
                  <c:v>0.55721617977653204</c:v>
                </c:pt>
                <c:pt idx="10719" formatCode="General">
                  <c:v>0.56462334251903001</c:v>
                </c:pt>
                <c:pt idx="10720" formatCode="General">
                  <c:v>0.57118714208096599</c:v>
                </c:pt>
                <c:pt idx="10721" formatCode="General">
                  <c:v>0.57778940956407798</c:v>
                </c:pt>
                <c:pt idx="10722" formatCode="General">
                  <c:v>0.58483471218655403</c:v>
                </c:pt>
                <c:pt idx="10723" formatCode="General">
                  <c:v>0.59198538088109198</c:v>
                </c:pt>
                <c:pt idx="10724" formatCode="General">
                  <c:v>0.59861928955256605</c:v>
                </c:pt>
                <c:pt idx="10725" formatCode="General">
                  <c:v>0.60415877057816403</c:v>
                </c:pt>
                <c:pt idx="10726" formatCode="General">
                  <c:v>0.60837827990314697</c:v>
                </c:pt>
                <c:pt idx="10727" formatCode="General">
                  <c:v>0.61139752447348095</c:v>
                </c:pt>
                <c:pt idx="10728" formatCode="General">
                  <c:v>0.61334794389269198</c:v>
                </c:pt>
                <c:pt idx="10729" formatCode="General">
                  <c:v>0.61430119798870098</c:v>
                </c:pt>
                <c:pt idx="10730" formatCode="General">
                  <c:v>0.61436759700683397</c:v>
                </c:pt>
                <c:pt idx="10731" formatCode="General">
                  <c:v>0.61360669957319103</c:v>
                </c:pt>
                <c:pt idx="10732" formatCode="General">
                  <c:v>0.61254331840503196</c:v>
                </c:pt>
                <c:pt idx="10733" formatCode="General">
                  <c:v>0.61163563223022599</c:v>
                </c:pt>
                <c:pt idx="10734" formatCode="General">
                  <c:v>0.61081890166929498</c:v>
                </c:pt>
                <c:pt idx="10735" formatCode="General">
                  <c:v>0.61048089841957598</c:v>
                </c:pt>
                <c:pt idx="10736" formatCode="General">
                  <c:v>0.61130468407301997</c:v>
                </c:pt>
                <c:pt idx="10737" formatCode="General">
                  <c:v>0.613612783281832</c:v>
                </c:pt>
                <c:pt idx="10738" formatCode="General">
                  <c:v>0.61724813511554</c:v>
                </c:pt>
                <c:pt idx="10739" formatCode="General">
                  <c:v>0.62154594373962702</c:v>
                </c:pt>
                <c:pt idx="10740" formatCode="General">
                  <c:v>0.62588826571995504</c:v>
                </c:pt>
                <c:pt idx="10741" formatCode="General">
                  <c:v>0.63032740818427802</c:v>
                </c:pt>
                <c:pt idx="10742" formatCode="General">
                  <c:v>0.63497788195400495</c:v>
                </c:pt>
                <c:pt idx="10743" formatCode="General">
                  <c:v>0.63957249471799804</c:v>
                </c:pt>
                <c:pt idx="10744" formatCode="General">
                  <c:v>0.643864214907654</c:v>
                </c:pt>
                <c:pt idx="10745" formatCode="General">
                  <c:v>0.64776943603926596</c:v>
                </c:pt>
                <c:pt idx="10746" formatCode="General">
                  <c:v>0.651346402068125</c:v>
                </c:pt>
                <c:pt idx="10747" formatCode="General">
                  <c:v>0.65468021671660503</c:v>
                </c:pt>
                <c:pt idx="10748" formatCode="General">
                  <c:v>0.65760631185332397</c:v>
                </c:pt>
                <c:pt idx="10749" formatCode="General">
                  <c:v>0.65976669468892601</c:v>
                </c:pt>
                <c:pt idx="10750" formatCode="General">
                  <c:v>0.66075563293083694</c:v>
                </c:pt>
                <c:pt idx="10751" formatCode="General">
                  <c:v>0.66023380659411801</c:v>
                </c:pt>
                <c:pt idx="10752" formatCode="General">
                  <c:v>0.65814081459871598</c:v>
                </c:pt>
                <c:pt idx="10753" formatCode="General">
                  <c:v>0.65473530273553804</c:v>
                </c:pt>
                <c:pt idx="10754" formatCode="General">
                  <c:v>0.65052005735922902</c:v>
                </c:pt>
                <c:pt idx="10755" formatCode="General">
                  <c:v>0.64594918833714499</c:v>
                </c:pt>
                <c:pt idx="10756" formatCode="General">
                  <c:v>0.64078619677607596</c:v>
                </c:pt>
                <c:pt idx="10757" formatCode="General">
                  <c:v>0.63457563912556503</c:v>
                </c:pt>
                <c:pt idx="10758" formatCode="General">
                  <c:v>0.62731860629943803</c:v>
                </c:pt>
                <c:pt idx="10759" formatCode="General">
                  <c:v>0.619184054470724</c:v>
                </c:pt>
                <c:pt idx="10760" formatCode="General">
                  <c:v>0.61027330331256202</c:v>
                </c:pt>
                <c:pt idx="10761" formatCode="General">
                  <c:v>0.60045803650751495</c:v>
                </c:pt>
                <c:pt idx="10762" formatCode="General">
                  <c:v>0.58942304607498097</c:v>
                </c:pt>
                <c:pt idx="10763" formatCode="General">
                  <c:v>0.57748207636675797</c:v>
                </c:pt>
                <c:pt idx="10764" formatCode="General">
                  <c:v>0.56582140685842297</c:v>
                </c:pt>
                <c:pt idx="10765" formatCode="General">
                  <c:v>0.55554998647217002</c:v>
                </c:pt>
                <c:pt idx="10766" formatCode="General">
                  <c:v>0.54714933979437097</c:v>
                </c:pt>
                <c:pt idx="10767" formatCode="General">
                  <c:v>0.54052161105223995</c:v>
                </c:pt>
                <c:pt idx="10768" formatCode="General">
                  <c:v>0.53533736193581005</c:v>
                </c:pt>
                <c:pt idx="10769" formatCode="General">
                  <c:v>0.53131837324506703</c:v>
                </c:pt>
                <c:pt idx="10770" formatCode="General">
                  <c:v>0.52862650445134696</c:v>
                </c:pt>
                <c:pt idx="10771" formatCode="General">
                  <c:v>0.52745914243721004</c:v>
                </c:pt>
                <c:pt idx="10772" formatCode="General">
                  <c:v>0.52723096853100904</c:v>
                </c:pt>
                <c:pt idx="10773" formatCode="General">
                  <c:v>0.52682428713636897</c:v>
                </c:pt>
                <c:pt idx="10774" formatCode="General">
                  <c:v>0.52510355855294799</c:v>
                </c:pt>
                <c:pt idx="10775" formatCode="General">
                  <c:v>0.52113360942449105</c:v>
                </c:pt>
                <c:pt idx="10776" formatCode="General">
                  <c:v>0.514526891061723</c:v>
                </c:pt>
                <c:pt idx="10777" formatCode="General">
                  <c:v>0.50541411313360396</c:v>
                </c:pt>
                <c:pt idx="10778" formatCode="General">
                  <c:v>0.49423247798355602</c:v>
                </c:pt>
                <c:pt idx="10779" formatCode="General">
                  <c:v>0.48194401329173098</c:v>
                </c:pt>
                <c:pt idx="10780" formatCode="General">
                  <c:v>0.46967509511345001</c:v>
                </c:pt>
                <c:pt idx="10781" formatCode="General">
                  <c:v>0.45797082441206199</c:v>
                </c:pt>
                <c:pt idx="10782" formatCode="General">
                  <c:v>0.44695915038572698</c:v>
                </c:pt>
                <c:pt idx="10783" formatCode="General">
                  <c:v>0.43685659003225003</c:v>
                </c:pt>
                <c:pt idx="10784" formatCode="General">
                  <c:v>0.42777099711058197</c:v>
                </c:pt>
                <c:pt idx="10785" formatCode="General">
                  <c:v>0.419742366411476</c:v>
                </c:pt>
                <c:pt idx="10786" formatCode="General">
                  <c:v>0.41311485533856301</c:v>
                </c:pt>
                <c:pt idx="10787" formatCode="General">
                  <c:v>0.40789939674643799</c:v>
                </c:pt>
                <c:pt idx="10788" formatCode="General">
                  <c:v>0.40336943651407797</c:v>
                </c:pt>
                <c:pt idx="10789" formatCode="General">
                  <c:v>0.39885563215290598</c:v>
                </c:pt>
                <c:pt idx="10790" formatCode="General">
                  <c:v>0.39417263399111402</c:v>
                </c:pt>
                <c:pt idx="10791" formatCode="General">
                  <c:v>0.389284963422388</c:v>
                </c:pt>
                <c:pt idx="10792" formatCode="General">
                  <c:v>0.38409427998395701</c:v>
                </c:pt>
                <c:pt idx="10793" formatCode="General">
                  <c:v>0.37834267826464302</c:v>
                </c:pt>
                <c:pt idx="10794" formatCode="General">
                  <c:v>0.37153711522673599</c:v>
                </c:pt>
                <c:pt idx="10795" formatCode="General">
                  <c:v>0.36284857732201098</c:v>
                </c:pt>
                <c:pt idx="10796" formatCode="General">
                  <c:v>0.35141359420427098</c:v>
                </c:pt>
                <c:pt idx="10797" formatCode="General">
                  <c:v>0.337215665372117</c:v>
                </c:pt>
                <c:pt idx="10798" formatCode="General">
                  <c:v>0.320847178689662</c:v>
                </c:pt>
                <c:pt idx="10799" formatCode="General">
                  <c:v>0.30282646691926401</c:v>
                </c:pt>
                <c:pt idx="10800" formatCode="General">
                  <c:v>0.28360178524148499</c:v>
                </c:pt>
                <c:pt idx="10801" formatCode="General">
                  <c:v>0.26367288835616898</c:v>
                </c:pt>
                <c:pt idx="10802" formatCode="General">
                  <c:v>0.243815143666017</c:v>
                </c:pt>
                <c:pt idx="10803" formatCode="General">
                  <c:v>0.22500787944501399</c:v>
                </c:pt>
                <c:pt idx="10804" formatCode="General">
                  <c:v>0.20808325733615901</c:v>
                </c:pt>
                <c:pt idx="10805" formatCode="General">
                  <c:v>0.19370341855395101</c:v>
                </c:pt>
                <c:pt idx="10806" formatCode="General">
                  <c:v>0.18231788355418699</c:v>
                </c:pt>
                <c:pt idx="10807" formatCode="General">
                  <c:v>0.17383676338065299</c:v>
                </c:pt>
                <c:pt idx="10808" formatCode="General">
                  <c:v>0.16796251287553501</c:v>
                </c:pt>
                <c:pt idx="10809" formatCode="General">
                  <c:v>0.16462233135760701</c:v>
                </c:pt>
                <c:pt idx="10810" formatCode="General">
                  <c:v>0.163669077820357</c:v>
                </c:pt>
                <c:pt idx="10811" formatCode="General">
                  <c:v>0.16451942246664999</c:v>
                </c:pt>
                <c:pt idx="10812" formatCode="General">
                  <c:v>0.166285899472503</c:v>
                </c:pt>
                <c:pt idx="10813" formatCode="General">
                  <c:v>0.16855718934826999</c:v>
                </c:pt>
                <c:pt idx="10814" formatCode="General">
                  <c:v>0.171190604337361</c:v>
                </c:pt>
                <c:pt idx="10815" formatCode="General">
                  <c:v>0.173446343003233</c:v>
                </c:pt>
                <c:pt idx="10816" formatCode="General">
                  <c:v>0.17473461761627099</c:v>
                </c:pt>
                <c:pt idx="10817" formatCode="General">
                  <c:v>0.17512521899618599</c:v>
                </c:pt>
                <c:pt idx="10818" formatCode="General">
                  <c:v>0.17426696097125499</c:v>
                </c:pt>
                <c:pt idx="10819" formatCode="General">
                  <c:v>0.17131402011048</c:v>
                </c:pt>
                <c:pt idx="10820" formatCode="General">
                  <c:v>0.16628338759570599</c:v>
                </c:pt>
                <c:pt idx="10821" formatCode="General">
                  <c:v>0.15977329414069799</c:v>
                </c:pt>
                <c:pt idx="10822" formatCode="General">
                  <c:v>0.15186420479982499</c:v>
                </c:pt>
                <c:pt idx="10823" formatCode="General">
                  <c:v>0.14221179004228399</c:v>
                </c:pt>
                <c:pt idx="10824" formatCode="General">
                  <c:v>0.13035997190257201</c:v>
                </c:pt>
                <c:pt idx="10825" formatCode="General">
                  <c:v>0.116115289398821</c:v>
                </c:pt>
                <c:pt idx="10826" formatCode="General">
                  <c:v>9.9751378410096694E-2</c:v>
                </c:pt>
                <c:pt idx="10827" formatCode="General">
                  <c:v>8.1556316325563705E-2</c:v>
                </c:pt>
                <c:pt idx="10828" formatCode="General">
                  <c:v>6.1318085053111399E-2</c:v>
                </c:pt>
                <c:pt idx="10829" formatCode="General">
                  <c:v>3.8807573011303199E-2</c:v>
                </c:pt>
                <c:pt idx="10830" formatCode="General">
                  <c:v>1.47475514308495E-2</c:v>
                </c:pt>
                <c:pt idx="10831" formatCode="General">
                  <c:v>-1.00316384901402E-2</c:v>
                </c:pt>
                <c:pt idx="10832" formatCode="General">
                  <c:v>-3.5144822433382003E-2</c:v>
                </c:pt>
                <c:pt idx="10833" formatCode="General">
                  <c:v>-6.0303825811892399E-2</c:v>
                </c:pt>
                <c:pt idx="10834" formatCode="General">
                  <c:v>-8.5451347858456594E-2</c:v>
                </c:pt>
                <c:pt idx="10835" formatCode="General">
                  <c:v>-0.110777593897911</c:v>
                </c:pt>
                <c:pt idx="10836" formatCode="General">
                  <c:v>-0.136192064667574</c:v>
                </c:pt>
                <c:pt idx="10837" formatCode="General">
                  <c:v>-0.16111749292972999</c:v>
                </c:pt>
                <c:pt idx="10838" formatCode="General">
                  <c:v>-0.18493501134919499</c:v>
                </c:pt>
                <c:pt idx="10839" formatCode="General">
                  <c:v>-0.20733304687163501</c:v>
                </c:pt>
                <c:pt idx="10840" formatCode="General">
                  <c:v>-0.22833224501584401</c:v>
                </c:pt>
                <c:pt idx="10841" formatCode="General">
                  <c:v>-0.24746887675978799</c:v>
                </c:pt>
                <c:pt idx="10842" formatCode="General">
                  <c:v>-0.26381260446940302</c:v>
                </c:pt>
                <c:pt idx="10843" formatCode="General">
                  <c:v>-0.277131480474617</c:v>
                </c:pt>
                <c:pt idx="10844" formatCode="General">
                  <c:v>-0.28784568541068001</c:v>
                </c:pt>
                <c:pt idx="10845" formatCode="General">
                  <c:v>-0.296669972037992</c:v>
                </c:pt>
                <c:pt idx="10846" formatCode="General">
                  <c:v>-0.30445569341317402</c:v>
                </c:pt>
                <c:pt idx="10847" formatCode="General">
                  <c:v>-0.31148126226213801</c:v>
                </c:pt>
                <c:pt idx="10848" formatCode="General">
                  <c:v>-0.31757713057819098</c:v>
                </c:pt>
                <c:pt idx="10849" formatCode="General">
                  <c:v>-0.32269801774957901</c:v>
                </c:pt>
                <c:pt idx="10850" formatCode="General">
                  <c:v>-0.32688835402925298</c:v>
                </c:pt>
                <c:pt idx="10851" formatCode="General">
                  <c:v>-0.32969851261298899</c:v>
                </c:pt>
                <c:pt idx="10852" formatCode="General">
                  <c:v>-0.33110286164177</c:v>
                </c:pt>
                <c:pt idx="10853" formatCode="General">
                  <c:v>-0.331939963253226</c:v>
                </c:pt>
                <c:pt idx="10854" formatCode="General">
                  <c:v>-0.33265380314688497</c:v>
                </c:pt>
                <c:pt idx="10855" formatCode="General">
                  <c:v>-0.33317852697158401</c:v>
                </c:pt>
                <c:pt idx="10856" formatCode="General">
                  <c:v>-0.33408701601764001</c:v>
                </c:pt>
                <c:pt idx="10857" formatCode="General">
                  <c:v>-0.33630966960988901</c:v>
                </c:pt>
                <c:pt idx="10858" formatCode="General">
                  <c:v>-0.34012723691029501</c:v>
                </c:pt>
                <c:pt idx="10859" formatCode="General">
                  <c:v>-0.34543257703916402</c:v>
                </c:pt>
                <c:pt idx="10860" formatCode="General">
                  <c:v>-0.35223738540121202</c:v>
                </c:pt>
                <c:pt idx="10861" formatCode="General">
                  <c:v>-0.36068122573810202</c:v>
                </c:pt>
                <c:pt idx="10862" formatCode="General">
                  <c:v>-0.37075187835714202</c:v>
                </c:pt>
                <c:pt idx="10863" formatCode="General">
                  <c:v>-0.38219506391944502</c:v>
                </c:pt>
                <c:pt idx="10864" formatCode="General">
                  <c:v>-0.39457178641652202</c:v>
                </c:pt>
                <c:pt idx="10865" formatCode="General">
                  <c:v>-0.40726463554104902</c:v>
                </c:pt>
                <c:pt idx="10866" formatCode="General">
                  <c:v>-0.41968578948447999</c:v>
                </c:pt>
                <c:pt idx="10867" formatCode="General">
                  <c:v>-0.43176118265730201</c:v>
                </c:pt>
                <c:pt idx="10868" formatCode="General">
                  <c:v>-0.44396241379476498</c:v>
                </c:pt>
                <c:pt idx="10869" formatCode="General">
                  <c:v>-0.45645839088158902</c:v>
                </c:pt>
                <c:pt idx="10870" formatCode="General">
                  <c:v>-0.46885736431088598</c:v>
                </c:pt>
                <c:pt idx="10871" formatCode="General">
                  <c:v>-0.48047377080007098</c:v>
                </c:pt>
                <c:pt idx="10872" formatCode="General">
                  <c:v>-0.49071210229648399</c:v>
                </c:pt>
                <c:pt idx="10873" formatCode="General">
                  <c:v>-0.49981327839408801</c:v>
                </c:pt>
                <c:pt idx="10874" formatCode="General">
                  <c:v>-0.50824651218429895</c:v>
                </c:pt>
                <c:pt idx="10875" formatCode="General">
                  <c:v>-0.516131389106397</c:v>
                </c:pt>
                <c:pt idx="10876" formatCode="General">
                  <c:v>-0.52328209580878904</c:v>
                </c:pt>
                <c:pt idx="10877" formatCode="General">
                  <c:v>-0.52911356462122305</c:v>
                </c:pt>
                <c:pt idx="10878" formatCode="General">
                  <c:v>-0.53300708525757501</c:v>
                </c:pt>
                <c:pt idx="10879" formatCode="General">
                  <c:v>-0.53483081941965604</c:v>
                </c:pt>
                <c:pt idx="10880" formatCode="General">
                  <c:v>-0.53472322956863505</c:v>
                </c:pt>
                <c:pt idx="10881" formatCode="General">
                  <c:v>-0.53315797035100099</c:v>
                </c:pt>
                <c:pt idx="10882" formatCode="General">
                  <c:v>-0.53129082240941405</c:v>
                </c:pt>
                <c:pt idx="10883" formatCode="General">
                  <c:v>-0.53119804768253098</c:v>
                </c:pt>
                <c:pt idx="10884" formatCode="General">
                  <c:v>-0.53380557618394398</c:v>
                </c:pt>
                <c:pt idx="10885" formatCode="General">
                  <c:v>-0.53773905190349902</c:v>
                </c:pt>
                <c:pt idx="10886" formatCode="General">
                  <c:v>-0.54154629134815802</c:v>
                </c:pt>
                <c:pt idx="10887" formatCode="General">
                  <c:v>-0.54451505719403903</c:v>
                </c:pt>
                <c:pt idx="10888" formatCode="General">
                  <c:v>-0.54624598964656401</c:v>
                </c:pt>
                <c:pt idx="10889" formatCode="General">
                  <c:v>-0.54621958465389098</c:v>
                </c:pt>
                <c:pt idx="10890" formatCode="General">
                  <c:v>-0.54438279097686004</c:v>
                </c:pt>
                <c:pt idx="10891" formatCode="General">
                  <c:v>-0.54148995318868198</c:v>
                </c:pt>
                <c:pt idx="10892" formatCode="General">
                  <c:v>-0.53883912032040204</c:v>
                </c:pt>
                <c:pt idx="10893" formatCode="General">
                  <c:v>-0.53719552578004703</c:v>
                </c:pt>
                <c:pt idx="10894" formatCode="General">
                  <c:v>-0.53651285891811995</c:v>
                </c:pt>
                <c:pt idx="10895" formatCode="General">
                  <c:v>-0.53732685215504805</c:v>
                </c:pt>
                <c:pt idx="10896" formatCode="General">
                  <c:v>-0.53966894299370205</c:v>
                </c:pt>
                <c:pt idx="10897" formatCode="General">
                  <c:v>-0.542437052500235</c:v>
                </c:pt>
                <c:pt idx="10898" formatCode="General">
                  <c:v>-0.54455618687754503</c:v>
                </c:pt>
                <c:pt idx="10899" formatCode="General">
                  <c:v>-0.54556669235264199</c:v>
                </c:pt>
                <c:pt idx="10900" formatCode="General">
                  <c:v>-0.54570225550715301</c:v>
                </c:pt>
                <c:pt idx="10901" formatCode="General">
                  <c:v>-0.54518376353754805</c:v>
                </c:pt>
                <c:pt idx="10902" formatCode="General">
                  <c:v>-0.54427793035393401</c:v>
                </c:pt>
                <c:pt idx="10903" formatCode="General">
                  <c:v>-0.54308667986164805</c:v>
                </c:pt>
                <c:pt idx="10904" formatCode="General">
                  <c:v>-0.54151023915386798</c:v>
                </c:pt>
                <c:pt idx="10905" formatCode="General">
                  <c:v>-0.539659246443978</c:v>
                </c:pt>
                <c:pt idx="10906" formatCode="General">
                  <c:v>-0.53780753970404604</c:v>
                </c:pt>
                <c:pt idx="10907" formatCode="General">
                  <c:v>-0.53605952595669504</c:v>
                </c:pt>
                <c:pt idx="10908" formatCode="General">
                  <c:v>-0.53437794720200904</c:v>
                </c:pt>
                <c:pt idx="10909" formatCode="General">
                  <c:v>-0.53277558456126295</c:v>
                </c:pt>
                <c:pt idx="10910" formatCode="General">
                  <c:v>-0.53117334050959897</c:v>
                </c:pt>
                <c:pt idx="10911" formatCode="General">
                  <c:v>-0.52977955400565702</c:v>
                </c:pt>
                <c:pt idx="10912" formatCode="General">
                  <c:v>-0.528864154609611</c:v>
                </c:pt>
                <c:pt idx="10913" formatCode="General">
                  <c:v>-0.52836366077123897</c:v>
                </c:pt>
                <c:pt idx="10914" formatCode="General">
                  <c:v>-0.52788747208003695</c:v>
                </c:pt>
                <c:pt idx="10915" formatCode="General">
                  <c:v>-0.52675414703160295</c:v>
                </c:pt>
                <c:pt idx="10916" formatCode="General">
                  <c:v>-0.52444940132432705</c:v>
                </c:pt>
                <c:pt idx="10917" formatCode="General">
                  <c:v>-0.52131958748030205</c:v>
                </c:pt>
                <c:pt idx="10918" formatCode="General">
                  <c:v>-0.51814217746607105</c:v>
                </c:pt>
                <c:pt idx="10919" formatCode="General">
                  <c:v>-0.51530960719055097</c:v>
                </c:pt>
                <c:pt idx="10920" formatCode="General">
                  <c:v>-0.51297926750454104</c:v>
                </c:pt>
                <c:pt idx="10921" formatCode="General">
                  <c:v>-0.51082722828323301</c:v>
                </c:pt>
                <c:pt idx="10922" formatCode="General">
                  <c:v>-0.508096395303551</c:v>
                </c:pt>
                <c:pt idx="10923" formatCode="General">
                  <c:v>-0.50439990562239301</c:v>
                </c:pt>
                <c:pt idx="10924" formatCode="General">
                  <c:v>-0.49955657750932803</c:v>
                </c:pt>
                <c:pt idx="10925" formatCode="General">
                  <c:v>-0.49314563319233501</c:v>
                </c:pt>
                <c:pt idx="10926" formatCode="General">
                  <c:v>-0.48465128327641699</c:v>
                </c:pt>
                <c:pt idx="10927" formatCode="General">
                  <c:v>-0.47384007301685699</c:v>
                </c:pt>
                <c:pt idx="10928" formatCode="General">
                  <c:v>-0.46096630688533202</c:v>
                </c:pt>
                <c:pt idx="10929" formatCode="General">
                  <c:v>-0.44641805544968599</c:v>
                </c:pt>
                <c:pt idx="10930" formatCode="General">
                  <c:v>-0.430536793515229</c:v>
                </c:pt>
                <c:pt idx="10931" formatCode="General">
                  <c:v>-0.41402797407856101</c:v>
                </c:pt>
                <c:pt idx="10932" formatCode="General">
                  <c:v>-0.397692276183786</c:v>
                </c:pt>
                <c:pt idx="10933" formatCode="General">
                  <c:v>-0.38200731888692402</c:v>
                </c:pt>
                <c:pt idx="10934" formatCode="General">
                  <c:v>-0.36720441733291798</c:v>
                </c:pt>
                <c:pt idx="10935" formatCode="General">
                  <c:v>-0.35352653656764599</c:v>
                </c:pt>
                <c:pt idx="10936" formatCode="General">
                  <c:v>-0.34121552687119699</c:v>
                </c:pt>
                <c:pt idx="10937" formatCode="General">
                  <c:v>-0.330077093047564</c:v>
                </c:pt>
                <c:pt idx="10938" formatCode="General">
                  <c:v>-0.319725287823797</c:v>
                </c:pt>
                <c:pt idx="10939" formatCode="General">
                  <c:v>-0.30989108760637102</c:v>
                </c:pt>
                <c:pt idx="10940" formatCode="General">
                  <c:v>-0.300453860776002</c:v>
                </c:pt>
                <c:pt idx="10941" formatCode="General">
                  <c:v>-0.291730077793871</c:v>
                </c:pt>
                <c:pt idx="10942" formatCode="General">
                  <c:v>-0.28418014651212797</c:v>
                </c:pt>
                <c:pt idx="10943" formatCode="General">
                  <c:v>-0.27788232713760103</c:v>
                </c:pt>
                <c:pt idx="10944" formatCode="General">
                  <c:v>-0.27291276476550802</c:v>
                </c:pt>
                <c:pt idx="10945" formatCode="General">
                  <c:v>-0.26969159205973497</c:v>
                </c:pt>
                <c:pt idx="10946" formatCode="General">
                  <c:v>-0.26798156558960801</c:v>
                </c:pt>
                <c:pt idx="10947" formatCode="General">
                  <c:v>-0.26618407885289502</c:v>
                </c:pt>
                <c:pt idx="10948" formatCode="General">
                  <c:v>-0.26242657793688801</c:v>
                </c:pt>
                <c:pt idx="10949" formatCode="General">
                  <c:v>-0.256048303824704</c:v>
                </c:pt>
                <c:pt idx="10950" formatCode="General">
                  <c:v>-0.24766469634039501</c:v>
                </c:pt>
                <c:pt idx="10951" formatCode="General">
                  <c:v>-0.238036471562036</c:v>
                </c:pt>
                <c:pt idx="10952" formatCode="General">
                  <c:v>-0.22775372039126099</c:v>
                </c:pt>
                <c:pt idx="10953" formatCode="General">
                  <c:v>-0.21701109987387701</c:v>
                </c:pt>
                <c:pt idx="10954" formatCode="General">
                  <c:v>-0.20588516019363701</c:v>
                </c:pt>
                <c:pt idx="10955" formatCode="General">
                  <c:v>-0.194631903554911</c:v>
                </c:pt>
                <c:pt idx="10956" formatCode="General">
                  <c:v>-0.18394475435282501</c:v>
                </c:pt>
                <c:pt idx="10957" formatCode="General">
                  <c:v>-0.17407152498070599</c:v>
                </c:pt>
                <c:pt idx="10958" formatCode="General">
                  <c:v>-0.16428533439426601</c:v>
                </c:pt>
                <c:pt idx="10959" formatCode="General">
                  <c:v>-0.15352922655006501</c:v>
                </c:pt>
                <c:pt idx="10960" formatCode="General">
                  <c:v>-0.14120185092131801</c:v>
                </c:pt>
                <c:pt idx="10961" formatCode="General">
                  <c:v>-0.12750432081474999</c:v>
                </c:pt>
                <c:pt idx="10962" formatCode="General">
                  <c:v>-0.112498241544512</c:v>
                </c:pt>
                <c:pt idx="10963" formatCode="General">
                  <c:v>-9.6585861060508205E-2</c:v>
                </c:pt>
                <c:pt idx="10964" formatCode="General">
                  <c:v>-8.0459721792328395E-2</c:v>
                </c:pt>
                <c:pt idx="10965" formatCode="General">
                  <c:v>-6.4362829941090396E-2</c:v>
                </c:pt>
                <c:pt idx="10966" formatCode="General">
                  <c:v>-4.8478582236489702E-2</c:v>
                </c:pt>
                <c:pt idx="10967" formatCode="General">
                  <c:v>-3.3504877933102001E-2</c:v>
                </c:pt>
                <c:pt idx="10968" formatCode="General">
                  <c:v>-2.0072009605433799E-2</c:v>
                </c:pt>
                <c:pt idx="10969" formatCode="General">
                  <c:v>-8.2686517296612395E-3</c:v>
                </c:pt>
                <c:pt idx="10970" formatCode="General">
                  <c:v>1.8269759016456999E-3</c:v>
                </c:pt>
                <c:pt idx="10971" formatCode="General">
                  <c:v>9.7765939058147705E-3</c:v>
                </c:pt>
                <c:pt idx="10972" formatCode="General">
                  <c:v>1.5302725878618801E-2</c:v>
                </c:pt>
                <c:pt idx="10973" formatCode="General">
                  <c:v>1.8942240079653502E-2</c:v>
                </c:pt>
                <c:pt idx="10974" formatCode="General">
                  <c:v>2.1299669340179201E-2</c:v>
                </c:pt>
                <c:pt idx="10975" formatCode="General">
                  <c:v>2.2887638236653299E-2</c:v>
                </c:pt>
                <c:pt idx="10976" formatCode="General">
                  <c:v>2.4317004430304798E-2</c:v>
                </c:pt>
                <c:pt idx="10977" formatCode="General">
                  <c:v>2.6143272268996799E-2</c:v>
                </c:pt>
                <c:pt idx="10978" formatCode="General">
                  <c:v>2.8695370200654199E-2</c:v>
                </c:pt>
                <c:pt idx="10979" formatCode="General">
                  <c:v>3.1860417023355299E-2</c:v>
                </c:pt>
                <c:pt idx="10980" formatCode="General">
                  <c:v>3.55974580369691E-2</c:v>
                </c:pt>
                <c:pt idx="10981" formatCode="General">
                  <c:v>4.0019647456498102E-2</c:v>
                </c:pt>
                <c:pt idx="10982" formatCode="General">
                  <c:v>4.5572093519558897E-2</c:v>
                </c:pt>
                <c:pt idx="10983" formatCode="General">
                  <c:v>5.33113099557284E-2</c:v>
                </c:pt>
                <c:pt idx="10984" formatCode="General">
                  <c:v>6.4726085506033995E-2</c:v>
                </c:pt>
                <c:pt idx="10985" formatCode="General">
                  <c:v>8.0122270061008402E-2</c:v>
                </c:pt>
                <c:pt idx="10986" formatCode="General">
                  <c:v>9.7892477990642698E-2</c:v>
                </c:pt>
                <c:pt idx="10987" formatCode="General">
                  <c:v>0.11623780820089701</c:v>
                </c:pt>
                <c:pt idx="10988" formatCode="General">
                  <c:v>0.134228528926843</c:v>
                </c:pt>
                <c:pt idx="10989" formatCode="General">
                  <c:v>0.15172950837570201</c:v>
                </c:pt>
                <c:pt idx="10990" formatCode="General">
                  <c:v>0.16897001047967</c:v>
                </c:pt>
                <c:pt idx="10991" formatCode="General">
                  <c:v>0.18605856821355499</c:v>
                </c:pt>
                <c:pt idx="10992" formatCode="General">
                  <c:v>0.202434604399404</c:v>
                </c:pt>
                <c:pt idx="10993" formatCode="General">
                  <c:v>0.217462581432706</c:v>
                </c:pt>
                <c:pt idx="10994" formatCode="General">
                  <c:v>0.23104660096985999</c:v>
                </c:pt>
                <c:pt idx="10995" formatCode="General">
                  <c:v>0.243477426566376</c:v>
                </c:pt>
                <c:pt idx="10996" formatCode="General">
                  <c:v>0.25519543237563103</c:v>
                </c:pt>
                <c:pt idx="10997" formatCode="General">
                  <c:v>0.26624228344335499</c:v>
                </c:pt>
                <c:pt idx="10998" formatCode="General">
                  <c:v>0.27618245526704599</c:v>
                </c:pt>
                <c:pt idx="10999" formatCode="General">
                  <c:v>0.28452294604467498</c:v>
                </c:pt>
                <c:pt idx="11000" formatCode="General">
                  <c:v>0.291227317536291</c:v>
                </c:pt>
                <c:pt idx="11001" formatCode="General">
                  <c:v>0.29667965879275898</c:v>
                </c:pt>
                <c:pt idx="11002" formatCode="General">
                  <c:v>0.30110345857037601</c:v>
                </c:pt>
                <c:pt idx="11003" formatCode="General">
                  <c:v>0.30426274643809098</c:v>
                </c:pt>
                <c:pt idx="11004" formatCode="General">
                  <c:v>0.30640578658996398</c:v>
                </c:pt>
                <c:pt idx="11005" formatCode="General">
                  <c:v>0.30820771648693002</c:v>
                </c:pt>
                <c:pt idx="11006" formatCode="General">
                  <c:v>0.31026761963968902</c:v>
                </c:pt>
                <c:pt idx="11007" formatCode="General">
                  <c:v>0.31327541679610998</c:v>
                </c:pt>
                <c:pt idx="11008" formatCode="General">
                  <c:v>0.31710207809172197</c:v>
                </c:pt>
                <c:pt idx="11009" formatCode="General">
                  <c:v>0.32138886044704101</c:v>
                </c:pt>
                <c:pt idx="11010" formatCode="General">
                  <c:v>0.32629707882924103</c:v>
                </c:pt>
                <c:pt idx="11011" formatCode="General">
                  <c:v>0.33253092763737901</c:v>
                </c:pt>
                <c:pt idx="11012" formatCode="General">
                  <c:v>0.34033784978429599</c:v>
                </c:pt>
                <c:pt idx="11013" formatCode="General">
                  <c:v>0.34879680484765002</c:v>
                </c:pt>
                <c:pt idx="11014" formatCode="General">
                  <c:v>0.35701069909579503</c:v>
                </c:pt>
                <c:pt idx="11015" formatCode="General">
                  <c:v>0.36493707918833201</c:v>
                </c:pt>
                <c:pt idx="11016" formatCode="General">
                  <c:v>0.373518299381844</c:v>
                </c:pt>
                <c:pt idx="11017" formatCode="General">
                  <c:v>0.38386543925405198</c:v>
                </c:pt>
                <c:pt idx="11018" formatCode="General">
                  <c:v>0.39613417891436697</c:v>
                </c:pt>
                <c:pt idx="11019" formatCode="General">
                  <c:v>0.409865323107102</c:v>
                </c:pt>
                <c:pt idx="11020" formatCode="General">
                  <c:v>0.42494921994956603</c:v>
                </c:pt>
                <c:pt idx="11021" formatCode="General">
                  <c:v>0.441219459044421</c:v>
                </c:pt>
                <c:pt idx="11022" formatCode="General">
                  <c:v>0.45854766569748701</c:v>
                </c:pt>
                <c:pt idx="11023" formatCode="General">
                  <c:v>0.47739021693404499</c:v>
                </c:pt>
                <c:pt idx="11024" formatCode="General">
                  <c:v>0.49723189516944399</c:v>
                </c:pt>
                <c:pt idx="11025" formatCode="General">
                  <c:v>0.51625817119697404</c:v>
                </c:pt>
                <c:pt idx="11026" formatCode="General">
                  <c:v>0.53317226700062303</c:v>
                </c:pt>
                <c:pt idx="11027" formatCode="General">
                  <c:v>0.54756428635812304</c:v>
                </c:pt>
                <c:pt idx="11028" formatCode="General">
                  <c:v>0.55953997199940098</c:v>
                </c:pt>
                <c:pt idx="11029" formatCode="General">
                  <c:v>0.56957422707780003</c:v>
                </c:pt>
                <c:pt idx="11030" formatCode="General">
                  <c:v>0.57786713504430398</c:v>
                </c:pt>
                <c:pt idx="11031" formatCode="General">
                  <c:v>0.58406352078702195</c:v>
                </c:pt>
                <c:pt idx="11032" formatCode="General">
                  <c:v>0.58783183097210301</c:v>
                </c:pt>
                <c:pt idx="11033" formatCode="General">
                  <c:v>0.58885049675296597</c:v>
                </c:pt>
                <c:pt idx="11034" formatCode="General">
                  <c:v>0.58688104674980202</c:v>
                </c:pt>
                <c:pt idx="11035" formatCode="General">
                  <c:v>0.58226469457044805</c:v>
                </c:pt>
                <c:pt idx="11036" formatCode="General">
                  <c:v>0.57536875649352204</c:v>
                </c:pt>
                <c:pt idx="11037" formatCode="General">
                  <c:v>0.56609896351849698</c:v>
                </c:pt>
                <c:pt idx="11038" formatCode="General">
                  <c:v>0.55396684242529604</c:v>
                </c:pt>
                <c:pt idx="11039" formatCode="General">
                  <c:v>0.538501273022853</c:v>
                </c:pt>
                <c:pt idx="11040" formatCode="General">
                  <c:v>0.52028202265693702</c:v>
                </c:pt>
                <c:pt idx="11041" formatCode="General">
                  <c:v>0.50109563492200504</c:v>
                </c:pt>
                <c:pt idx="11042" formatCode="General">
                  <c:v>0.48241947882157599</c:v>
                </c:pt>
                <c:pt idx="11043" formatCode="General">
                  <c:v>0.46486719278134297</c:v>
                </c:pt>
                <c:pt idx="11044" formatCode="General">
                  <c:v>0.449025871408821</c:v>
                </c:pt>
                <c:pt idx="11045" formatCode="General">
                  <c:v>0.43567788332971302</c:v>
                </c:pt>
                <c:pt idx="11046" formatCode="General">
                  <c:v>0.42565852216017103</c:v>
                </c:pt>
                <c:pt idx="11047" formatCode="General">
                  <c:v>0.41952700727460202</c:v>
                </c:pt>
                <c:pt idx="11048" formatCode="General">
                  <c:v>0.41705523083801899</c:v>
                </c:pt>
                <c:pt idx="11049" formatCode="General">
                  <c:v>0.41771386415533901</c:v>
                </c:pt>
                <c:pt idx="11050" formatCode="General">
                  <c:v>0.421146819472415</c:v>
                </c:pt>
                <c:pt idx="11051" formatCode="General">
                  <c:v>0.42721349809294701</c:v>
                </c:pt>
                <c:pt idx="11052" formatCode="General">
                  <c:v>0.43562559337518503</c:v>
                </c:pt>
                <c:pt idx="11053" formatCode="General">
                  <c:v>0.44568198162560402</c:v>
                </c:pt>
                <c:pt idx="11054" formatCode="General">
                  <c:v>0.45682372228006801</c:v>
                </c:pt>
                <c:pt idx="11055" formatCode="General">
                  <c:v>0.46913144584321298</c:v>
                </c:pt>
                <c:pt idx="11056" formatCode="General">
                  <c:v>0.48236334424754101</c:v>
                </c:pt>
                <c:pt idx="11057" formatCode="General">
                  <c:v>0.495617599711626</c:v>
                </c:pt>
                <c:pt idx="11058" formatCode="General">
                  <c:v>0.50828430412315895</c:v>
                </c:pt>
                <c:pt idx="11059" formatCode="General">
                  <c:v>0.519718696338624</c:v>
                </c:pt>
                <c:pt idx="11060" formatCode="General">
                  <c:v>0.52919856114473196</c:v>
                </c:pt>
                <c:pt idx="11061" formatCode="General">
                  <c:v>0.53618514683101703</c:v>
                </c:pt>
                <c:pt idx="11062" formatCode="General">
                  <c:v>0.540145406915162</c:v>
                </c:pt>
                <c:pt idx="11063" formatCode="General">
                  <c:v>0.54053948477988001</c:v>
                </c:pt>
                <c:pt idx="11064" formatCode="General">
                  <c:v>0.53708530223518502</c:v>
                </c:pt>
                <c:pt idx="11065" formatCode="General">
                  <c:v>0.53000567829729195</c:v>
                </c:pt>
                <c:pt idx="11066" formatCode="General">
                  <c:v>0.52027208376683698</c:v>
                </c:pt>
                <c:pt idx="11067" formatCode="General">
                  <c:v>0.50925350163463701</c:v>
                </c:pt>
                <c:pt idx="11068" formatCode="General">
                  <c:v>0.49795637278264698</c:v>
                </c:pt>
                <c:pt idx="11069" formatCode="General">
                  <c:v>0.486523794899337</c:v>
                </c:pt>
                <c:pt idx="11070" formatCode="General">
                  <c:v>0.47470656097818897</c:v>
                </c:pt>
                <c:pt idx="11071" formatCode="General">
                  <c:v>0.46256978308046798</c:v>
                </c:pt>
                <c:pt idx="11072" formatCode="General">
                  <c:v>0.45003517248671199</c:v>
                </c:pt>
                <c:pt idx="11073" formatCode="General">
                  <c:v>0.43669669626944702</c:v>
                </c:pt>
                <c:pt idx="11074" formatCode="General">
                  <c:v>0.42257680161084099</c:v>
                </c:pt>
                <c:pt idx="11075" formatCode="General">
                  <c:v>0.408408275896948</c:v>
                </c:pt>
                <c:pt idx="11076" formatCode="General">
                  <c:v>0.39505911242931702</c:v>
                </c:pt>
                <c:pt idx="11077" formatCode="General">
                  <c:v>0.383048495767839</c:v>
                </c:pt>
                <c:pt idx="11078" formatCode="General">
                  <c:v>0.37259039645157399</c:v>
                </c:pt>
                <c:pt idx="11079" formatCode="General">
                  <c:v>0.36378515744840301</c:v>
                </c:pt>
                <c:pt idx="11080" formatCode="General">
                  <c:v>0.35681367995157398</c:v>
                </c:pt>
                <c:pt idx="11081" formatCode="General">
                  <c:v>0.35149738942950798</c:v>
                </c:pt>
                <c:pt idx="11082" formatCode="General">
                  <c:v>0.347339241002597</c:v>
                </c:pt>
                <c:pt idx="11083" formatCode="General">
                  <c:v>0.34380631450553101</c:v>
                </c:pt>
                <c:pt idx="11084" formatCode="General">
                  <c:v>0.340522918031546</c:v>
                </c:pt>
                <c:pt idx="11085" formatCode="General">
                  <c:v>0.33728320347965901</c:v>
                </c:pt>
                <c:pt idx="11086" formatCode="General">
                  <c:v>0.333703280104093</c:v>
                </c:pt>
                <c:pt idx="11087" formatCode="General">
                  <c:v>0.329483659114365</c:v>
                </c:pt>
                <c:pt idx="11088" formatCode="General">
                  <c:v>0.32462046779044501</c:v>
                </c:pt>
                <c:pt idx="11089" formatCode="General">
                  <c:v>0.31941883994867398</c:v>
                </c:pt>
                <c:pt idx="11090" formatCode="General">
                  <c:v>0.31434363518097802</c:v>
                </c:pt>
                <c:pt idx="11091" formatCode="General">
                  <c:v>0.30967524701956001</c:v>
                </c:pt>
                <c:pt idx="11092" formatCode="General">
                  <c:v>0.30518095206534801</c:v>
                </c:pt>
                <c:pt idx="11093" formatCode="General">
                  <c:v>0.30027946058355398</c:v>
                </c:pt>
                <c:pt idx="11094" formatCode="General">
                  <c:v>0.29475107635942199</c:v>
                </c:pt>
                <c:pt idx="11095" formatCode="General">
                  <c:v>0.28863788492446202</c:v>
                </c:pt>
                <c:pt idx="11096" formatCode="General">
                  <c:v>0.28193080486614103</c:v>
                </c:pt>
                <c:pt idx="11097" formatCode="General">
                  <c:v>0.27455151011217199</c:v>
                </c:pt>
                <c:pt idx="11098" formatCode="General">
                  <c:v>0.26615860241112799</c:v>
                </c:pt>
                <c:pt idx="11099" formatCode="General">
                  <c:v>0.256554847060528</c:v>
                </c:pt>
                <c:pt idx="11100" formatCode="General">
                  <c:v>0.24590223624747201</c:v>
                </c:pt>
                <c:pt idx="11101" formatCode="General">
                  <c:v>0.23445348523748899</c:v>
                </c:pt>
                <c:pt idx="11102" formatCode="General">
                  <c:v>0.22243970802884899</c:v>
                </c:pt>
                <c:pt idx="11103" formatCode="General">
                  <c:v>0.20972365748688901</c:v>
                </c:pt>
                <c:pt idx="11104" formatCode="General">
                  <c:v>0.196131940514706</c:v>
                </c:pt>
                <c:pt idx="11105" formatCode="General">
                  <c:v>0.18224742870503499</c:v>
                </c:pt>
                <c:pt idx="11106" formatCode="General">
                  <c:v>0.16892160687937099</c:v>
                </c:pt>
                <c:pt idx="11107" formatCode="General">
                  <c:v>0.156618976072216</c:v>
                </c:pt>
                <c:pt idx="11108" formatCode="General">
                  <c:v>0.14552994284438001</c:v>
                </c:pt>
                <c:pt idx="11109" formatCode="General">
                  <c:v>0.13546253918457801</c:v>
                </c:pt>
                <c:pt idx="11110" formatCode="General">
                  <c:v>0.126058155171754</c:v>
                </c:pt>
                <c:pt idx="11111" formatCode="General">
                  <c:v>0.117289503174674</c:v>
                </c:pt>
                <c:pt idx="11112" formatCode="General">
                  <c:v>0.109312704747301</c:v>
                </c:pt>
                <c:pt idx="11113" formatCode="General">
                  <c:v>0.10249531122649801</c:v>
                </c:pt>
                <c:pt idx="11114" formatCode="General">
                  <c:v>9.6936147571981698E-2</c:v>
                </c:pt>
                <c:pt idx="11115" formatCode="General">
                  <c:v>9.2407873278591096E-2</c:v>
                </c:pt>
                <c:pt idx="11116" formatCode="General">
                  <c:v>8.8480561725970297E-2</c:v>
                </c:pt>
                <c:pt idx="11117" formatCode="General">
                  <c:v>8.4654277839614905E-2</c:v>
                </c:pt>
                <c:pt idx="11118" formatCode="General">
                  <c:v>8.0977113263702397E-2</c:v>
                </c:pt>
                <c:pt idx="11119" formatCode="General">
                  <c:v>7.7624272649624196E-2</c:v>
                </c:pt>
                <c:pt idx="11120" formatCode="General">
                  <c:v>7.42764713708184E-2</c:v>
                </c:pt>
                <c:pt idx="11121" formatCode="General">
                  <c:v>7.0506580696275106E-2</c:v>
                </c:pt>
                <c:pt idx="11122" formatCode="General">
                  <c:v>6.60361061312216E-2</c:v>
                </c:pt>
                <c:pt idx="11123" formatCode="General">
                  <c:v>6.0511535327954703E-2</c:v>
                </c:pt>
                <c:pt idx="11124" formatCode="General">
                  <c:v>5.3576217023639301E-2</c:v>
                </c:pt>
                <c:pt idx="11125" formatCode="General">
                  <c:v>4.5102334118181903E-2</c:v>
                </c:pt>
                <c:pt idx="11126" formatCode="General">
                  <c:v>3.5398405991841797E-2</c:v>
                </c:pt>
                <c:pt idx="11127" formatCode="General">
                  <c:v>2.4807542659338402E-2</c:v>
                </c:pt>
                <c:pt idx="11128" formatCode="General">
                  <c:v>1.3408923225416799E-2</c:v>
                </c:pt>
                <c:pt idx="11129" formatCode="General">
                  <c:v>1.3106447789319501E-3</c:v>
                </c:pt>
                <c:pt idx="11130" formatCode="General">
                  <c:v>-1.12254900954023E-2</c:v>
                </c:pt>
                <c:pt idx="11131" formatCode="General">
                  <c:v>-2.4019853973631902E-2</c:v>
                </c:pt>
                <c:pt idx="11132" formatCode="General">
                  <c:v>-3.7041290966798902E-2</c:v>
                </c:pt>
                <c:pt idx="11133" formatCode="General">
                  <c:v>-5.0462457488790302E-2</c:v>
                </c:pt>
                <c:pt idx="11134" formatCode="General">
                  <c:v>-6.4897271478104507E-2</c:v>
                </c:pt>
                <c:pt idx="11135" formatCode="General">
                  <c:v>-8.0983755615610595E-2</c:v>
                </c:pt>
                <c:pt idx="11136" formatCode="General">
                  <c:v>-9.8358475443210594E-2</c:v>
                </c:pt>
                <c:pt idx="11137" formatCode="General">
                  <c:v>-0.11543081849189001</c:v>
                </c:pt>
                <c:pt idx="11138" formatCode="General">
                  <c:v>-0.13105035409339799</c:v>
                </c:pt>
                <c:pt idx="11139" formatCode="General">
                  <c:v>-0.145091822910242</c:v>
                </c:pt>
                <c:pt idx="11140" formatCode="General">
                  <c:v>-0.15780703140515401</c:v>
                </c:pt>
                <c:pt idx="11141" formatCode="General">
                  <c:v>-0.16938862864156801</c:v>
                </c:pt>
                <c:pt idx="11142" formatCode="General">
                  <c:v>-0.179713967765636</c:v>
                </c:pt>
                <c:pt idx="11143" formatCode="General">
                  <c:v>-0.18855658676319401</c:v>
                </c:pt>
                <c:pt idx="11144" formatCode="General">
                  <c:v>-0.195898810680703</c:v>
                </c:pt>
                <c:pt idx="11145" formatCode="General">
                  <c:v>-0.20223354402906399</c:v>
                </c:pt>
                <c:pt idx="11146" formatCode="General">
                  <c:v>-0.208111099933039</c:v>
                </c:pt>
                <c:pt idx="11147" formatCode="General">
                  <c:v>-0.213600293050141</c:v>
                </c:pt>
                <c:pt idx="11148" formatCode="General">
                  <c:v>-0.218278359536834</c:v>
                </c:pt>
                <c:pt idx="11149" formatCode="General">
                  <c:v>-0.22177801697798999</c:v>
                </c:pt>
                <c:pt idx="11150" formatCode="General">
                  <c:v>-0.224031762241094</c:v>
                </c:pt>
                <c:pt idx="11151" formatCode="General">
                  <c:v>-0.22513181644812999</c:v>
                </c:pt>
                <c:pt idx="11152" formatCode="General">
                  <c:v>-0.22553034420196</c:v>
                </c:pt>
                <c:pt idx="11153" formatCode="General">
                  <c:v>-0.22583897443142401</c:v>
                </c:pt>
                <c:pt idx="11154" formatCode="General">
                  <c:v>-0.22625456353377099</c:v>
                </c:pt>
                <c:pt idx="11155" formatCode="General">
                  <c:v>-0.22677970684490301</c:v>
                </c:pt>
                <c:pt idx="11156" formatCode="General">
                  <c:v>-0.227632212214776</c:v>
                </c:pt>
                <c:pt idx="11157" formatCode="General">
                  <c:v>-0.229067307295861</c:v>
                </c:pt>
                <c:pt idx="11158" formatCode="General">
                  <c:v>-0.231408770580497</c:v>
                </c:pt>
                <c:pt idx="11159" formatCode="General">
                  <c:v>-0.23483904127324501</c:v>
                </c:pt>
                <c:pt idx="11160" formatCode="General">
                  <c:v>-0.23913420899017501</c:v>
                </c:pt>
                <c:pt idx="11161" formatCode="General">
                  <c:v>-0.24383282237210199</c:v>
                </c:pt>
                <c:pt idx="11162" formatCode="General">
                  <c:v>-0.248335258340803</c:v>
                </c:pt>
                <c:pt idx="11163" formatCode="General">
                  <c:v>-0.25221728299027202</c:v>
                </c:pt>
                <c:pt idx="11164" formatCode="General">
                  <c:v>-0.25562690026875801</c:v>
                </c:pt>
                <c:pt idx="11165" formatCode="General">
                  <c:v>-0.25929527975472999</c:v>
                </c:pt>
                <c:pt idx="11166" formatCode="General">
                  <c:v>-0.26394562546665901</c:v>
                </c:pt>
                <c:pt idx="11167" formatCode="General">
                  <c:v>-0.26976421778961002</c:v>
                </c:pt>
                <c:pt idx="11168" formatCode="General">
                  <c:v>-0.27678222852311202</c:v>
                </c:pt>
                <c:pt idx="11169" formatCode="General">
                  <c:v>-0.28513808531149198</c:v>
                </c:pt>
                <c:pt idx="11170" formatCode="General">
                  <c:v>-0.294618511976108</c:v>
                </c:pt>
                <c:pt idx="11171" formatCode="General">
                  <c:v>-0.30490881595661601</c:v>
                </c:pt>
                <c:pt idx="11172" formatCode="General">
                  <c:v>-0.31569407296615098</c:v>
                </c:pt>
                <c:pt idx="11173" formatCode="General">
                  <c:v>-0.32634444084689102</c:v>
                </c:pt>
                <c:pt idx="11174" formatCode="General">
                  <c:v>-0.33635611356642398</c:v>
                </c:pt>
                <c:pt idx="11175" formatCode="General">
                  <c:v>-0.34538400842003097</c:v>
                </c:pt>
                <c:pt idx="11176" formatCode="General">
                  <c:v>-0.35328407763097502</c:v>
                </c:pt>
                <c:pt idx="11177" formatCode="General">
                  <c:v>-0.36005154815588303</c:v>
                </c:pt>
                <c:pt idx="11178" formatCode="General">
                  <c:v>-0.36559235528314399</c:v>
                </c:pt>
                <c:pt idx="11179" formatCode="General">
                  <c:v>-0.36981334763280799</c:v>
                </c:pt>
                <c:pt idx="11180" formatCode="General">
                  <c:v>-0.37256075748425799</c:v>
                </c:pt>
                <c:pt idx="11181" formatCode="General">
                  <c:v>-0.374284260392101</c:v>
                </c:pt>
                <c:pt idx="11182" formatCode="General">
                  <c:v>-0.37599774707830802</c:v>
                </c:pt>
                <c:pt idx="11183" formatCode="General">
                  <c:v>-0.37806152392825598</c:v>
                </c:pt>
                <c:pt idx="11184" formatCode="General">
                  <c:v>-0.37973501062397902</c:v>
                </c:pt>
                <c:pt idx="11185" formatCode="General">
                  <c:v>-0.37989677572656499</c:v>
                </c:pt>
                <c:pt idx="11186" formatCode="General">
                  <c:v>-0.37797798680127798</c:v>
                </c:pt>
                <c:pt idx="11187" formatCode="General">
                  <c:v>-0.37407061924685298</c:v>
                </c:pt>
                <c:pt idx="11188" formatCode="General">
                  <c:v>-0.36893140681089298</c:v>
                </c:pt>
                <c:pt idx="11189" formatCode="General">
                  <c:v>-0.363568508693767</c:v>
                </c:pt>
                <c:pt idx="11190" formatCode="General">
                  <c:v>-0.35841060605805097</c:v>
                </c:pt>
                <c:pt idx="11191" formatCode="General">
                  <c:v>-0.35396796417648801</c:v>
                </c:pt>
                <c:pt idx="11192" formatCode="General">
                  <c:v>-0.350966132330919</c:v>
                </c:pt>
                <c:pt idx="11193" formatCode="General">
                  <c:v>-0.34932216964796298</c:v>
                </c:pt>
                <c:pt idx="11194" formatCode="General">
                  <c:v>-0.348479227643964</c:v>
                </c:pt>
                <c:pt idx="11195" formatCode="General">
                  <c:v>-0.34825227595006297</c:v>
                </c:pt>
                <c:pt idx="11196" formatCode="General">
                  <c:v>-0.34901250050831001</c:v>
                </c:pt>
                <c:pt idx="11197" formatCode="General">
                  <c:v>-0.35092423391250799</c:v>
                </c:pt>
                <c:pt idx="11198" formatCode="General">
                  <c:v>-0.35391730664424098</c:v>
                </c:pt>
                <c:pt idx="11199" formatCode="General">
                  <c:v>-0.35810258475877499</c:v>
                </c:pt>
                <c:pt idx="11200" formatCode="General">
                  <c:v>-0.363475959111493</c:v>
                </c:pt>
                <c:pt idx="11201" formatCode="General">
                  <c:v>-0.36978519617378602</c:v>
                </c:pt>
                <c:pt idx="11202" formatCode="General">
                  <c:v>-0.37650077559282702</c:v>
                </c:pt>
                <c:pt idx="11203" formatCode="General">
                  <c:v>-0.38297636135987601</c:v>
                </c:pt>
                <c:pt idx="11204" formatCode="General">
                  <c:v>-0.38890929026370702</c:v>
                </c:pt>
                <c:pt idx="11205" formatCode="General">
                  <c:v>-0.39450698290807601</c:v>
                </c:pt>
                <c:pt idx="11206" formatCode="General">
                  <c:v>-0.39984078811524998</c:v>
                </c:pt>
                <c:pt idx="11207" formatCode="General">
                  <c:v>-0.40414997309426398</c:v>
                </c:pt>
                <c:pt idx="11208" formatCode="General">
                  <c:v>-0.40659213821374701</c:v>
                </c:pt>
                <c:pt idx="11209" formatCode="General">
                  <c:v>-0.406911232828921</c:v>
                </c:pt>
                <c:pt idx="11210" formatCode="General">
                  <c:v>-0.40506793374899203</c:v>
                </c:pt>
                <c:pt idx="11211" formatCode="General">
                  <c:v>-0.40140938973522799</c:v>
                </c:pt>
                <c:pt idx="11212" formatCode="General">
                  <c:v>-0.39654901793181302</c:v>
                </c:pt>
                <c:pt idx="11213" formatCode="General">
                  <c:v>-0.39079126272411502</c:v>
                </c:pt>
                <c:pt idx="11214" formatCode="General">
                  <c:v>-0.384280592389037</c:v>
                </c:pt>
                <c:pt idx="11215" formatCode="General">
                  <c:v>-0.37724038050035402</c:v>
                </c:pt>
                <c:pt idx="11216" formatCode="General">
                  <c:v>-0.36998433354577498</c:v>
                </c:pt>
                <c:pt idx="11217" formatCode="General">
                  <c:v>-0.36247630446529</c:v>
                </c:pt>
                <c:pt idx="11218" formatCode="General">
                  <c:v>-0.35477123309311598</c:v>
                </c:pt>
                <c:pt idx="11219" formatCode="General">
                  <c:v>-0.34734043277238302</c:v>
                </c:pt>
                <c:pt idx="11220" formatCode="General">
                  <c:v>-0.34070312826181498</c:v>
                </c:pt>
                <c:pt idx="11221" formatCode="General">
                  <c:v>-0.33501981132597503</c:v>
                </c:pt>
                <c:pt idx="11222" formatCode="General">
                  <c:v>-0.32979483034260798</c:v>
                </c:pt>
                <c:pt idx="11223" formatCode="General">
                  <c:v>-0.32501558471106201</c:v>
                </c:pt>
                <c:pt idx="11224" formatCode="General">
                  <c:v>-0.32100526246830002</c:v>
                </c:pt>
                <c:pt idx="11225" formatCode="General">
                  <c:v>-0.31752072254018998</c:v>
                </c:pt>
                <c:pt idx="11226" formatCode="General">
                  <c:v>-0.31408723913018</c:v>
                </c:pt>
                <c:pt idx="11227" formatCode="General">
                  <c:v>-0.31083442837223901</c:v>
                </c:pt>
                <c:pt idx="11228" formatCode="General">
                  <c:v>-0.308229759458438</c:v>
                </c:pt>
                <c:pt idx="11229" formatCode="General">
                  <c:v>-0.30642795197528899</c:v>
                </c:pt>
                <c:pt idx="11230" formatCode="General">
                  <c:v>-0.30551134041797701</c:v>
                </c:pt>
                <c:pt idx="11231" formatCode="General">
                  <c:v>-0.30541047637673702</c:v>
                </c:pt>
                <c:pt idx="11232" formatCode="General">
                  <c:v>-0.305736924759897</c:v>
                </c:pt>
                <c:pt idx="11233" formatCode="General">
                  <c:v>-0.30607354080483101</c:v>
                </c:pt>
                <c:pt idx="11234" formatCode="General">
                  <c:v>-0.306219988014579</c:v>
                </c:pt>
                <c:pt idx="11235" formatCode="General">
                  <c:v>-0.30633473073145101</c:v>
                </c:pt>
                <c:pt idx="11236" formatCode="General">
                  <c:v>-0.30684209826039999</c:v>
                </c:pt>
                <c:pt idx="11237" formatCode="General">
                  <c:v>-0.30824957962362598</c:v>
                </c:pt>
                <c:pt idx="11238" formatCode="General">
                  <c:v>-0.31090098522877002</c:v>
                </c:pt>
                <c:pt idx="11239" formatCode="General">
                  <c:v>-0.31419786169020503</c:v>
                </c:pt>
                <c:pt idx="11240" formatCode="General">
                  <c:v>-0.31671246090594402</c:v>
                </c:pt>
                <c:pt idx="11241" formatCode="General">
                  <c:v>-0.31736487186769402</c:v>
                </c:pt>
                <c:pt idx="11242" formatCode="General">
                  <c:v>-0.315857358389319</c:v>
                </c:pt>
                <c:pt idx="11243" formatCode="General">
                  <c:v>-0.31233540976059698</c:v>
                </c:pt>
                <c:pt idx="11244" formatCode="General">
                  <c:v>-0.30692490748150197</c:v>
                </c:pt>
                <c:pt idx="11245" formatCode="General">
                  <c:v>-0.30036877642187398</c:v>
                </c:pt>
                <c:pt idx="11246" formatCode="General">
                  <c:v>-0.29392138947269197</c:v>
                </c:pt>
                <c:pt idx="11247" formatCode="General">
                  <c:v>-0.28836299935287601</c:v>
                </c:pt>
                <c:pt idx="11248" formatCode="General">
                  <c:v>-0.28435277734290598</c:v>
                </c:pt>
                <c:pt idx="11249" formatCode="General">
                  <c:v>-0.28203214758518902</c:v>
                </c:pt>
                <c:pt idx="11250" formatCode="General">
                  <c:v>-0.28104618921694502</c:v>
                </c:pt>
                <c:pt idx="11251" formatCode="General">
                  <c:v>-0.28160905186848201</c:v>
                </c:pt>
                <c:pt idx="11252" formatCode="General">
                  <c:v>-0.28359440242296302</c:v>
                </c:pt>
                <c:pt idx="11253" formatCode="General">
                  <c:v>-0.28620372267855498</c:v>
                </c:pt>
                <c:pt idx="11254" formatCode="General">
                  <c:v>-0.28915653642128297</c:v>
                </c:pt>
                <c:pt idx="11255" formatCode="General">
                  <c:v>-0.29284695585228099</c:v>
                </c:pt>
                <c:pt idx="11256" formatCode="General">
                  <c:v>-0.29729447460286501</c:v>
                </c:pt>
                <c:pt idx="11257" formatCode="General">
                  <c:v>-0.30190279575268197</c:v>
                </c:pt>
                <c:pt idx="11258" formatCode="General">
                  <c:v>-0.30636760331366097</c:v>
                </c:pt>
                <c:pt idx="11259" formatCode="General">
                  <c:v>-0.31071468500188298</c:v>
                </c:pt>
                <c:pt idx="11260" formatCode="General">
                  <c:v>-0.314602249742572</c:v>
                </c:pt>
                <c:pt idx="11261" formatCode="General">
                  <c:v>-0.31788697885323403</c:v>
                </c:pt>
                <c:pt idx="11262" formatCode="General">
                  <c:v>-0.32044713715581502</c:v>
                </c:pt>
                <c:pt idx="11263" formatCode="General">
                  <c:v>-0.32163800485781302</c:v>
                </c:pt>
                <c:pt idx="11264" formatCode="General">
                  <c:v>-0.32097567722692599</c:v>
                </c:pt>
                <c:pt idx="11265" formatCode="General">
                  <c:v>-0.31858410484092903</c:v>
                </c:pt>
                <c:pt idx="11266" formatCode="General">
                  <c:v>-0.31509428776199</c:v>
                </c:pt>
                <c:pt idx="11267" formatCode="General">
                  <c:v>-0.31142759476208898</c:v>
                </c:pt>
                <c:pt idx="11268" formatCode="General">
                  <c:v>-0.30841675306340899</c:v>
                </c:pt>
                <c:pt idx="11269" formatCode="General">
                  <c:v>-0.30540634845032499</c:v>
                </c:pt>
                <c:pt idx="11270" formatCode="General">
                  <c:v>-0.30070924074139199</c:v>
                </c:pt>
                <c:pt idx="11271" formatCode="General">
                  <c:v>-0.293624741507653</c:v>
                </c:pt>
                <c:pt idx="11272" formatCode="General">
                  <c:v>-0.28486622226559699</c:v>
                </c:pt>
                <c:pt idx="11273" formatCode="General">
                  <c:v>-0.27566135273398901</c:v>
                </c:pt>
                <c:pt idx="11274" formatCode="General">
                  <c:v>-0.26697637007000502</c:v>
                </c:pt>
                <c:pt idx="11275" formatCode="General">
                  <c:v>-0.25923480548002498</c:v>
                </c:pt>
                <c:pt idx="11276" formatCode="General">
                  <c:v>-0.252205483091413</c:v>
                </c:pt>
                <c:pt idx="11277" formatCode="General">
                  <c:v>-0.24560363221700901</c:v>
                </c:pt>
                <c:pt idx="11278" formatCode="General">
                  <c:v>-0.23930575230272899</c:v>
                </c:pt>
                <c:pt idx="11279" formatCode="General">
                  <c:v>-0.233295032406764</c:v>
                </c:pt>
                <c:pt idx="11280" formatCode="General">
                  <c:v>-0.22773726832201399</c:v>
                </c:pt>
                <c:pt idx="11281" formatCode="General">
                  <c:v>-0.22274600160192501</c:v>
                </c:pt>
                <c:pt idx="11282" formatCode="General">
                  <c:v>-0.21803985447899801</c:v>
                </c:pt>
                <c:pt idx="11283" formatCode="General">
                  <c:v>-0.21315150050145101</c:v>
                </c:pt>
                <c:pt idx="11284" formatCode="General">
                  <c:v>-0.20762429206913999</c:v>
                </c:pt>
                <c:pt idx="11285" formatCode="General">
                  <c:v>-0.20106105808182601</c:v>
                </c:pt>
                <c:pt idx="11286" formatCode="General">
                  <c:v>-0.193509432046303</c:v>
                </c:pt>
                <c:pt idx="11287" formatCode="General">
                  <c:v>-0.185638107712297</c:v>
                </c:pt>
                <c:pt idx="11288" formatCode="General">
                  <c:v>-0.17792352494073799</c:v>
                </c:pt>
                <c:pt idx="11289" formatCode="General">
                  <c:v>-0.17005100930299399</c:v>
                </c:pt>
                <c:pt idx="11290" formatCode="General">
                  <c:v>-0.16159567613936701</c:v>
                </c:pt>
                <c:pt idx="11291" formatCode="General">
                  <c:v>-0.152351618497202</c:v>
                </c:pt>
                <c:pt idx="11292" formatCode="General">
                  <c:v>-0.14222473285713499</c:v>
                </c:pt>
                <c:pt idx="11293" formatCode="General">
                  <c:v>-0.13127876613696701</c:v>
                </c:pt>
                <c:pt idx="11294" formatCode="General">
                  <c:v>-0.119647363107184</c:v>
                </c:pt>
                <c:pt idx="11295" formatCode="General">
                  <c:v>-0.107969155504689</c:v>
                </c:pt>
                <c:pt idx="11296" formatCode="General">
                  <c:v>-9.7359097365617001E-2</c:v>
                </c:pt>
                <c:pt idx="11297" formatCode="General">
                  <c:v>-8.7725440580435396E-2</c:v>
                </c:pt>
                <c:pt idx="11298" formatCode="General">
                  <c:v>-7.8091649948232603E-2</c:v>
                </c:pt>
                <c:pt idx="11299" formatCode="General">
                  <c:v>-6.8192727029907904E-2</c:v>
                </c:pt>
                <c:pt idx="11300" formatCode="General">
                  <c:v>-5.8466040971342698E-2</c:v>
                </c:pt>
                <c:pt idx="11301" formatCode="General">
                  <c:v>-4.9169691539937603E-2</c:v>
                </c:pt>
                <c:pt idx="11302" formatCode="General">
                  <c:v>-4.0394437991997302E-2</c:v>
                </c:pt>
                <c:pt idx="11303" formatCode="General">
                  <c:v>-3.2159601447326103E-2</c:v>
                </c:pt>
                <c:pt idx="11304" formatCode="General">
                  <c:v>-2.41784128782996E-2</c:v>
                </c:pt>
                <c:pt idx="11305" formatCode="General">
                  <c:v>-1.64995133790669E-2</c:v>
                </c:pt>
                <c:pt idx="11306" formatCode="General">
                  <c:v>-9.0958262017972105E-3</c:v>
                </c:pt>
                <c:pt idx="11307" formatCode="General">
                  <c:v>-1.85877211650941E-3</c:v>
                </c:pt>
                <c:pt idx="11308" formatCode="General">
                  <c:v>5.3699038491219599E-3</c:v>
                </c:pt>
                <c:pt idx="11309" formatCode="General">
                  <c:v>1.2972895664011899E-2</c:v>
                </c:pt>
                <c:pt idx="11310" formatCode="General">
                  <c:v>2.0941039448251E-2</c:v>
                </c:pt>
                <c:pt idx="11311" formatCode="General">
                  <c:v>2.9209988793625699E-2</c:v>
                </c:pt>
                <c:pt idx="11312" formatCode="General">
                  <c:v>3.7688052697675598E-2</c:v>
                </c:pt>
                <c:pt idx="11313" formatCode="General">
                  <c:v>4.6054013971028103E-2</c:v>
                </c:pt>
                <c:pt idx="11314" formatCode="General">
                  <c:v>5.4233508873258597E-2</c:v>
                </c:pt>
                <c:pt idx="11315" formatCode="General">
                  <c:v>6.2586991918180804E-2</c:v>
                </c:pt>
                <c:pt idx="11316" formatCode="General">
                  <c:v>7.1592217252850907E-2</c:v>
                </c:pt>
                <c:pt idx="11317" formatCode="General">
                  <c:v>8.1556275132178196E-2</c:v>
                </c:pt>
                <c:pt idx="11318" formatCode="General">
                  <c:v>9.2277999244065101E-2</c:v>
                </c:pt>
                <c:pt idx="11319" formatCode="General">
                  <c:v>0.102191758660874</c:v>
                </c:pt>
                <c:pt idx="11320" formatCode="General">
                  <c:v>0.11042885366642401</c:v>
                </c:pt>
                <c:pt idx="11321" formatCode="General">
                  <c:v>0.11805850799480699</c:v>
                </c:pt>
                <c:pt idx="11322" formatCode="General">
                  <c:v>0.12599627281025599</c:v>
                </c:pt>
                <c:pt idx="11323" formatCode="General">
                  <c:v>0.13502019979318999</c:v>
                </c:pt>
                <c:pt idx="11324" formatCode="General">
                  <c:v>0.14540559647875601</c:v>
                </c:pt>
                <c:pt idx="11325" formatCode="General">
                  <c:v>0.15674956067422699</c:v>
                </c:pt>
                <c:pt idx="11326" formatCode="General">
                  <c:v>0.16881226647078501</c:v>
                </c:pt>
                <c:pt idx="11327" formatCode="General">
                  <c:v>0.181425575320212</c:v>
                </c:pt>
                <c:pt idx="11328" formatCode="General">
                  <c:v>0.194252780222336</c:v>
                </c:pt>
                <c:pt idx="11329" formatCode="General">
                  <c:v>0.20695026376099701</c:v>
                </c:pt>
                <c:pt idx="11330" formatCode="General">
                  <c:v>0.219481081883797</c:v>
                </c:pt>
                <c:pt idx="11331" formatCode="General">
                  <c:v>0.23207081383585901</c:v>
                </c:pt>
                <c:pt idx="11332" formatCode="General">
                  <c:v>0.24469505733451299</c:v>
                </c:pt>
                <c:pt idx="11333" formatCode="General">
                  <c:v>0.25711077302132201</c:v>
                </c:pt>
                <c:pt idx="11334" formatCode="General">
                  <c:v>0.26921031536207102</c:v>
                </c:pt>
                <c:pt idx="11335" formatCode="General">
                  <c:v>0.28106189484687399</c:v>
                </c:pt>
                <c:pt idx="11336" formatCode="General">
                  <c:v>0.29253544577429602</c:v>
                </c:pt>
                <c:pt idx="11337" formatCode="General">
                  <c:v>0.30322363148002401</c:v>
                </c:pt>
                <c:pt idx="11338" formatCode="General">
                  <c:v>0.31298913712402798</c:v>
                </c:pt>
                <c:pt idx="11339" formatCode="General">
                  <c:v>0.32206625024350499</c:v>
                </c:pt>
                <c:pt idx="11340" formatCode="General">
                  <c:v>0.33045766034154</c:v>
                </c:pt>
                <c:pt idx="11341" formatCode="General">
                  <c:v>0.33774915860298199</c:v>
                </c:pt>
                <c:pt idx="11342" formatCode="General">
                  <c:v>0.343955515005132</c:v>
                </c:pt>
                <c:pt idx="11343" formatCode="General">
                  <c:v>0.34930811185823402</c:v>
                </c:pt>
                <c:pt idx="11344" formatCode="General">
                  <c:v>0.35380926982897898</c:v>
                </c:pt>
                <c:pt idx="11345" formatCode="General">
                  <c:v>0.357551294706064</c:v>
                </c:pt>
                <c:pt idx="11346" formatCode="General">
                  <c:v>0.36107476188758802</c:v>
                </c:pt>
                <c:pt idx="11347" formatCode="General">
                  <c:v>0.36533364621991798</c:v>
                </c:pt>
                <c:pt idx="11348" formatCode="General">
                  <c:v>0.37082709169727901</c:v>
                </c:pt>
                <c:pt idx="11349" formatCode="General">
                  <c:v>0.377008793250661</c:v>
                </c:pt>
                <c:pt idx="11350" formatCode="General">
                  <c:v>0.38320258352428299</c:v>
                </c:pt>
                <c:pt idx="11351" formatCode="General">
                  <c:v>0.38919218266879702</c:v>
                </c:pt>
                <c:pt idx="11352" formatCode="General">
                  <c:v>0.394967753271247</c:v>
                </c:pt>
                <c:pt idx="11353" formatCode="General">
                  <c:v>0.40013274846269198</c:v>
                </c:pt>
                <c:pt idx="11354" formatCode="General">
                  <c:v>0.40437939287140401</c:v>
                </c:pt>
                <c:pt idx="11355" formatCode="General">
                  <c:v>0.40832648518404102</c:v>
                </c:pt>
                <c:pt idx="11356" formatCode="General">
                  <c:v>0.41267868905636201</c:v>
                </c:pt>
                <c:pt idx="11357" formatCode="General">
                  <c:v>0.41711740051122997</c:v>
                </c:pt>
                <c:pt idx="11358" formatCode="General">
                  <c:v>0.42052892535659298</c:v>
                </c:pt>
                <c:pt idx="11359" formatCode="General">
                  <c:v>0.422366715573948</c:v>
                </c:pt>
                <c:pt idx="11360" formatCode="General">
                  <c:v>0.42321752646951999</c:v>
                </c:pt>
                <c:pt idx="11361" formatCode="General">
                  <c:v>0.42400402205364901</c:v>
                </c:pt>
                <c:pt idx="11362" formatCode="General">
                  <c:v>0.42509171213839198</c:v>
                </c:pt>
                <c:pt idx="11363" formatCode="General">
                  <c:v>0.42647632230465199</c:v>
                </c:pt>
                <c:pt idx="11364" formatCode="General">
                  <c:v>0.42798847064832801</c:v>
                </c:pt>
                <c:pt idx="11365" formatCode="General">
                  <c:v>0.42932117682980298</c:v>
                </c:pt>
                <c:pt idx="11366" formatCode="General">
                  <c:v>0.43038081277743401</c:v>
                </c:pt>
                <c:pt idx="11367" formatCode="General">
                  <c:v>0.431558621622463</c:v>
                </c:pt>
                <c:pt idx="11368" formatCode="General">
                  <c:v>0.43348622950689197</c:v>
                </c:pt>
                <c:pt idx="11369" formatCode="General">
                  <c:v>0.43646926861531199</c:v>
                </c:pt>
                <c:pt idx="11370" formatCode="General">
                  <c:v>0.44027728750203399</c:v>
                </c:pt>
                <c:pt idx="11371" formatCode="General">
                  <c:v>0.44492091620977098</c:v>
                </c:pt>
                <c:pt idx="11372" formatCode="General">
                  <c:v>0.45061952288919099</c:v>
                </c:pt>
                <c:pt idx="11373" formatCode="General">
                  <c:v>0.45711469470048199</c:v>
                </c:pt>
                <c:pt idx="11374" formatCode="General">
                  <c:v>0.46417848128695399</c:v>
                </c:pt>
                <c:pt idx="11375" formatCode="General">
                  <c:v>0.47178501548741603</c:v>
                </c:pt>
                <c:pt idx="11376" formatCode="General">
                  <c:v>0.47964383300920399</c:v>
                </c:pt>
                <c:pt idx="11377" formatCode="General">
                  <c:v>0.487178033221083</c:v>
                </c:pt>
                <c:pt idx="11378" formatCode="General">
                  <c:v>0.49376031262991998</c:v>
                </c:pt>
                <c:pt idx="11379" formatCode="General">
                  <c:v>0.49890782090541702</c:v>
                </c:pt>
                <c:pt idx="11380" formatCode="General">
                  <c:v>0.50259675036936102</c:v>
                </c:pt>
                <c:pt idx="11381" formatCode="General">
                  <c:v>0.50543757116117405</c:v>
                </c:pt>
                <c:pt idx="11382" formatCode="General">
                  <c:v>0.50773986933424198</c:v>
                </c:pt>
                <c:pt idx="11383" formatCode="General">
                  <c:v>0.50895769813049796</c:v>
                </c:pt>
                <c:pt idx="11384" formatCode="General">
                  <c:v>0.508484949458475</c:v>
                </c:pt>
                <c:pt idx="11385" formatCode="General">
                  <c:v>0.50577369647682902</c:v>
                </c:pt>
                <c:pt idx="11386" formatCode="General">
                  <c:v>0.49995255154663898</c:v>
                </c:pt>
                <c:pt idx="11387" formatCode="General">
                  <c:v>0.49095131437086198</c:v>
                </c:pt>
                <c:pt idx="11388" formatCode="General">
                  <c:v>0.479571906372945</c:v>
                </c:pt>
                <c:pt idx="11389" formatCode="General">
                  <c:v>0.46642827178748197</c:v>
                </c:pt>
                <c:pt idx="11390" formatCode="General">
                  <c:v>0.45200501474517502</c:v>
                </c:pt>
                <c:pt idx="11391" formatCode="General">
                  <c:v>0.43694082229094</c:v>
                </c:pt>
                <c:pt idx="11392" formatCode="General">
                  <c:v>0.42200926638591602</c:v>
                </c:pt>
                <c:pt idx="11393" formatCode="General">
                  <c:v>0.407601220688521</c:v>
                </c:pt>
                <c:pt idx="11394" formatCode="General">
                  <c:v>0.3934763700967</c:v>
                </c:pt>
                <c:pt idx="11395" formatCode="General">
                  <c:v>0.37961182065673399</c:v>
                </c:pt>
                <c:pt idx="11396" formatCode="General">
                  <c:v>0.366463143356758</c:v>
                </c:pt>
                <c:pt idx="11397" formatCode="General">
                  <c:v>0.35449650976575398</c:v>
                </c:pt>
                <c:pt idx="11398" formatCode="General">
                  <c:v>0.343901320534169</c:v>
                </c:pt>
                <c:pt idx="11399" formatCode="General">
                  <c:v>0.33478140372830201</c:v>
                </c:pt>
                <c:pt idx="11400" formatCode="General">
                  <c:v>0.32756341777148701</c:v>
                </c:pt>
                <c:pt idx="11401" formatCode="General">
                  <c:v>0.32275282716994702</c:v>
                </c:pt>
                <c:pt idx="11402" formatCode="General">
                  <c:v>0.32053170153208999</c:v>
                </c:pt>
                <c:pt idx="11403" formatCode="General">
                  <c:v>0.32062901758346501</c:v>
                </c:pt>
                <c:pt idx="11404" formatCode="General">
                  <c:v>0.32262760012743302</c:v>
                </c:pt>
                <c:pt idx="11405" formatCode="General">
                  <c:v>0.32602269626626901</c:v>
                </c:pt>
                <c:pt idx="11406" formatCode="General">
                  <c:v>0.33039402277532098</c:v>
                </c:pt>
                <c:pt idx="11407" formatCode="General">
                  <c:v>0.33520418995034301</c:v>
                </c:pt>
                <c:pt idx="11408" formatCode="General">
                  <c:v>0.33976475271732698</c:v>
                </c:pt>
                <c:pt idx="11409" formatCode="General">
                  <c:v>0.34380607741497698</c:v>
                </c:pt>
                <c:pt idx="11410" formatCode="General">
                  <c:v>0.34745949488069799</c:v>
                </c:pt>
                <c:pt idx="11411" formatCode="General">
                  <c:v>0.351056573342724</c:v>
                </c:pt>
                <c:pt idx="11412" formatCode="General">
                  <c:v>0.35459442190038098</c:v>
                </c:pt>
                <c:pt idx="11413" formatCode="General">
                  <c:v>0.35800614623041499</c:v>
                </c:pt>
                <c:pt idx="11414" formatCode="General">
                  <c:v>0.36129764837129502</c:v>
                </c:pt>
                <c:pt idx="11415" formatCode="General">
                  <c:v>0.36410694369230001</c:v>
                </c:pt>
                <c:pt idx="11416" formatCode="General">
                  <c:v>0.36596958264615898</c:v>
                </c:pt>
                <c:pt idx="11417" formatCode="General">
                  <c:v>0.36635791127095602</c:v>
                </c:pt>
                <c:pt idx="11418" formatCode="General">
                  <c:v>0.36497832560166399</c:v>
                </c:pt>
                <c:pt idx="11419" formatCode="General">
                  <c:v>0.36252060806360997</c:v>
                </c:pt>
                <c:pt idx="11420" formatCode="General">
                  <c:v>0.35965105673723802</c:v>
                </c:pt>
                <c:pt idx="11421" formatCode="General">
                  <c:v>0.35606653491898099</c:v>
                </c:pt>
                <c:pt idx="11422" formatCode="General">
                  <c:v>0.35129344520849798</c:v>
                </c:pt>
                <c:pt idx="11423" formatCode="General">
                  <c:v>0.34462354880770402</c:v>
                </c:pt>
                <c:pt idx="11424" formatCode="General">
                  <c:v>0.33532235063507898</c:v>
                </c:pt>
                <c:pt idx="11425" formatCode="General">
                  <c:v>0.323665544492444</c:v>
                </c:pt>
                <c:pt idx="11426" formatCode="General">
                  <c:v>0.31089470625342802</c:v>
                </c:pt>
                <c:pt idx="11427" formatCode="General">
                  <c:v>0.29758372178576697</c:v>
                </c:pt>
                <c:pt idx="11428" formatCode="General">
                  <c:v>0.28379131345639103</c:v>
                </c:pt>
                <c:pt idx="11429" formatCode="General">
                  <c:v>0.27011795292565499</c:v>
                </c:pt>
                <c:pt idx="11430" formatCode="General">
                  <c:v>0.25716350012460598</c:v>
                </c:pt>
                <c:pt idx="11431" formatCode="General">
                  <c:v>0.24496280529738701</c:v>
                </c:pt>
                <c:pt idx="11432" formatCode="General">
                  <c:v>0.233509334490519</c:v>
                </c:pt>
                <c:pt idx="11433" formatCode="General">
                  <c:v>0.22370982703243</c:v>
                </c:pt>
                <c:pt idx="11434" formatCode="General">
                  <c:v>0.21680497840732399</c:v>
                </c:pt>
                <c:pt idx="11435" formatCode="General">
                  <c:v>0.213169743666656</c:v>
                </c:pt>
                <c:pt idx="11436" formatCode="General">
                  <c:v>0.212015431587954</c:v>
                </c:pt>
                <c:pt idx="11437" formatCode="General">
                  <c:v>0.21198243915241</c:v>
                </c:pt>
                <c:pt idx="11438" formatCode="General">
                  <c:v>0.21216197708722301</c:v>
                </c:pt>
                <c:pt idx="11439" formatCode="General">
                  <c:v>0.21184830847965</c:v>
                </c:pt>
                <c:pt idx="11440" formatCode="General">
                  <c:v>0.210518628539243</c:v>
                </c:pt>
                <c:pt idx="11441" formatCode="General">
                  <c:v>0.20792379163381999</c:v>
                </c:pt>
                <c:pt idx="11442" formatCode="General">
                  <c:v>0.204023265647927</c:v>
                </c:pt>
                <c:pt idx="11443" formatCode="General">
                  <c:v>0.19888206576394199</c:v>
                </c:pt>
                <c:pt idx="11444" formatCode="General">
                  <c:v>0.19257175997022</c:v>
                </c:pt>
                <c:pt idx="11445" formatCode="General">
                  <c:v>0.18521391387744199</c:v>
                </c:pt>
                <c:pt idx="11446" formatCode="General">
                  <c:v>0.17697729370401999</c:v>
                </c:pt>
                <c:pt idx="11447" formatCode="General">
                  <c:v>0.16911698240093501</c:v>
                </c:pt>
                <c:pt idx="11448" formatCode="General">
                  <c:v>0.16260229573608301</c:v>
                </c:pt>
                <c:pt idx="11449" formatCode="General">
                  <c:v>0.15687288096408</c:v>
                </c:pt>
                <c:pt idx="11450" formatCode="General">
                  <c:v>0.151673308608296</c:v>
                </c:pt>
                <c:pt idx="11451" formatCode="General">
                  <c:v>0.14693127664290401</c:v>
                </c:pt>
                <c:pt idx="11452" formatCode="General">
                  <c:v>0.14185108971000199</c:v>
                </c:pt>
                <c:pt idx="11453" formatCode="General">
                  <c:v>0.136070288865865</c:v>
                </c:pt>
                <c:pt idx="11454" formatCode="General">
                  <c:v>0.12966118727046999</c:v>
                </c:pt>
                <c:pt idx="11455" formatCode="General">
                  <c:v>0.122536996111632</c:v>
                </c:pt>
                <c:pt idx="11456" formatCode="General">
                  <c:v>0.114470357965738</c:v>
                </c:pt>
                <c:pt idx="11457" formatCode="General">
                  <c:v>0.10543353771387599</c:v>
                </c:pt>
                <c:pt idx="11458" formatCode="General">
                  <c:v>9.5643246332976398E-2</c:v>
                </c:pt>
                <c:pt idx="11459" formatCode="General">
                  <c:v>8.5201893551674193E-2</c:v>
                </c:pt>
                <c:pt idx="11460" formatCode="General">
                  <c:v>7.3846333251453594E-2</c:v>
                </c:pt>
                <c:pt idx="11461" formatCode="General">
                  <c:v>6.1017132092760197E-2</c:v>
                </c:pt>
                <c:pt idx="11462" formatCode="General">
                  <c:v>4.68718813040764E-2</c:v>
                </c:pt>
                <c:pt idx="11463" formatCode="General">
                  <c:v>3.2432460557868303E-2</c:v>
                </c:pt>
                <c:pt idx="11464" formatCode="General">
                  <c:v>1.8282609505085701E-2</c:v>
                </c:pt>
                <c:pt idx="11465" formatCode="General">
                  <c:v>4.2421049203395797E-3</c:v>
                </c:pt>
                <c:pt idx="11466" formatCode="General">
                  <c:v>-9.8073323282286892E-3</c:v>
                </c:pt>
                <c:pt idx="11467" formatCode="General">
                  <c:v>-2.3700083611669899E-2</c:v>
                </c:pt>
                <c:pt idx="11468" formatCode="General">
                  <c:v>-3.7572802172356402E-2</c:v>
                </c:pt>
                <c:pt idx="11469" formatCode="General">
                  <c:v>-5.1954935433284902E-2</c:v>
                </c:pt>
                <c:pt idx="11470" formatCode="General">
                  <c:v>-6.6656946447991097E-2</c:v>
                </c:pt>
                <c:pt idx="11471" formatCode="General">
                  <c:v>-8.0930349954273201E-2</c:v>
                </c:pt>
                <c:pt idx="11472" formatCode="General">
                  <c:v>-9.3934829658730803E-2</c:v>
                </c:pt>
                <c:pt idx="11473" formatCode="General">
                  <c:v>-0.104741079277553</c:v>
                </c:pt>
                <c:pt idx="11474" formatCode="General">
                  <c:v>-0.11337885885485501</c:v>
                </c:pt>
                <c:pt idx="11475" formatCode="General">
                  <c:v>-0.120457926088504</c:v>
                </c:pt>
                <c:pt idx="11476" formatCode="General">
                  <c:v>-0.12610749522577999</c:v>
                </c:pt>
                <c:pt idx="11477" formatCode="General">
                  <c:v>-0.13045443716059901</c:v>
                </c:pt>
                <c:pt idx="11478" formatCode="General">
                  <c:v>-0.13378039803713401</c:v>
                </c:pt>
                <c:pt idx="11479" formatCode="General">
                  <c:v>-0.136572569473149</c:v>
                </c:pt>
                <c:pt idx="11480" formatCode="General">
                  <c:v>-0.13920458857481899</c:v>
                </c:pt>
                <c:pt idx="11481" formatCode="General">
                  <c:v>-0.14177596669601</c:v>
                </c:pt>
                <c:pt idx="11482" formatCode="General">
                  <c:v>-0.14417425935705999</c:v>
                </c:pt>
                <c:pt idx="11483" formatCode="General">
                  <c:v>-0.14632158883823801</c:v>
                </c:pt>
                <c:pt idx="11484" formatCode="General">
                  <c:v>-0.14858469097876201</c:v>
                </c:pt>
                <c:pt idx="11485" formatCode="General">
                  <c:v>-0.15131125066005199</c:v>
                </c:pt>
                <c:pt idx="11486" formatCode="General">
                  <c:v>-0.15463124669937101</c:v>
                </c:pt>
                <c:pt idx="11487" formatCode="General">
                  <c:v>-0.158650808941706</c:v>
                </c:pt>
                <c:pt idx="11488" formatCode="General">
                  <c:v>-0.163660420553465</c:v>
                </c:pt>
                <c:pt idx="11489" formatCode="General">
                  <c:v>-0.16977090277165099</c:v>
                </c:pt>
                <c:pt idx="11490" formatCode="General">
                  <c:v>-0.17685234494719601</c:v>
                </c:pt>
                <c:pt idx="11491" formatCode="General">
                  <c:v>-0.184560101066049</c:v>
                </c:pt>
                <c:pt idx="11492" formatCode="General">
                  <c:v>-0.192304048638922</c:v>
                </c:pt>
                <c:pt idx="11493" formatCode="General">
                  <c:v>-0.19967598132387801</c:v>
                </c:pt>
                <c:pt idx="11494" formatCode="General">
                  <c:v>-0.20727031406655</c:v>
                </c:pt>
                <c:pt idx="11495" formatCode="General">
                  <c:v>-0.215910956918342</c:v>
                </c:pt>
                <c:pt idx="11496" formatCode="General">
                  <c:v>-0.22508659292708599</c:v>
                </c:pt>
                <c:pt idx="11497" formatCode="General">
                  <c:v>-0.23406686259274301</c:v>
                </c:pt>
                <c:pt idx="11498" formatCode="General">
                  <c:v>-0.242942118659569</c:v>
                </c:pt>
                <c:pt idx="11499" formatCode="General">
                  <c:v>-0.25171956027886599</c:v>
                </c:pt>
                <c:pt idx="11500" formatCode="General">
                  <c:v>-0.25975785252369399</c:v>
                </c:pt>
                <c:pt idx="11501" formatCode="General">
                  <c:v>-0.26657767654447201</c:v>
                </c:pt>
                <c:pt idx="11502" formatCode="General">
                  <c:v>-0.27267223198346502</c:v>
                </c:pt>
                <c:pt idx="11503" formatCode="General">
                  <c:v>-0.27869737366738301</c:v>
                </c:pt>
                <c:pt idx="11504" formatCode="General">
                  <c:v>-0.28465337199239399</c:v>
                </c:pt>
                <c:pt idx="11505" formatCode="General">
                  <c:v>-0.290244511477739</c:v>
                </c:pt>
                <c:pt idx="11506" formatCode="General">
                  <c:v>-0.29554831077680499</c:v>
                </c:pt>
                <c:pt idx="11507" formatCode="General">
                  <c:v>-0.301190877388615</c:v>
                </c:pt>
                <c:pt idx="11508" formatCode="General">
                  <c:v>-0.30777533911029098</c:v>
                </c:pt>
                <c:pt idx="11509" formatCode="General">
                  <c:v>-0.31515589987923098</c:v>
                </c:pt>
                <c:pt idx="11510" formatCode="General">
                  <c:v>-0.32291702622130702</c:v>
                </c:pt>
                <c:pt idx="11511" formatCode="General">
                  <c:v>-0.33080956562377101</c:v>
                </c:pt>
                <c:pt idx="11512" formatCode="General">
                  <c:v>-0.33856026513745802</c:v>
                </c:pt>
                <c:pt idx="11513" formatCode="General">
                  <c:v>-0.34587054242132997</c:v>
                </c:pt>
                <c:pt idx="11514" formatCode="General">
                  <c:v>-0.35244002277388697</c:v>
                </c:pt>
                <c:pt idx="11515" formatCode="General">
                  <c:v>-0.35819397759224703</c:v>
                </c:pt>
                <c:pt idx="11516" formatCode="General">
                  <c:v>-0.363108339323921</c:v>
                </c:pt>
                <c:pt idx="11517" formatCode="General">
                  <c:v>-0.36700150529505099</c:v>
                </c:pt>
                <c:pt idx="11518" formatCode="General">
                  <c:v>-0.36927541649389301</c:v>
                </c:pt>
                <c:pt idx="11519" formatCode="General">
                  <c:v>-0.369577676465982</c:v>
                </c:pt>
                <c:pt idx="11520" formatCode="General">
                  <c:v>-0.36853060477303701</c:v>
                </c:pt>
                <c:pt idx="11521" formatCode="General">
                  <c:v>-0.36717807872157399</c:v>
                </c:pt>
                <c:pt idx="11522" formatCode="General">
                  <c:v>-0.36596924850428098</c:v>
                </c:pt>
                <c:pt idx="11523" formatCode="General">
                  <c:v>-0.36501059477790798</c:v>
                </c:pt>
                <c:pt idx="11524" formatCode="General">
                  <c:v>-0.36460489260028001</c:v>
                </c:pt>
                <c:pt idx="11525" formatCode="General">
                  <c:v>-0.36464548354843501</c:v>
                </c:pt>
                <c:pt idx="11526" formatCode="General">
                  <c:v>-0.36434701448921902</c:v>
                </c:pt>
                <c:pt idx="11527" formatCode="General">
                  <c:v>-0.36282907161328398</c:v>
                </c:pt>
                <c:pt idx="11528" formatCode="General">
                  <c:v>-0.35980670586097102</c:v>
                </c:pt>
                <c:pt idx="11529" formatCode="General">
                  <c:v>-0.35568172255070302</c:v>
                </c:pt>
                <c:pt idx="11530" formatCode="General">
                  <c:v>-0.35131112845795998</c:v>
                </c:pt>
                <c:pt idx="11531" formatCode="General">
                  <c:v>-0.34753685950233199</c:v>
                </c:pt>
                <c:pt idx="11532" formatCode="General">
                  <c:v>-0.34486711817208099</c:v>
                </c:pt>
                <c:pt idx="11533" formatCode="General">
                  <c:v>-0.343127058370159</c:v>
                </c:pt>
                <c:pt idx="11534" formatCode="General">
                  <c:v>-0.34170222652592802</c:v>
                </c:pt>
                <c:pt idx="11535" formatCode="General">
                  <c:v>-0.34049294641056099</c:v>
                </c:pt>
                <c:pt idx="11536" formatCode="General">
                  <c:v>-0.33957523179679999</c:v>
                </c:pt>
                <c:pt idx="11537" formatCode="General">
                  <c:v>-0.33899560582043298</c:v>
                </c:pt>
                <c:pt idx="11538" formatCode="General">
                  <c:v>-0.33906297318206902</c:v>
                </c:pt>
                <c:pt idx="11539" formatCode="General">
                  <c:v>-0.34005225890215801</c:v>
                </c:pt>
                <c:pt idx="11540" formatCode="General">
                  <c:v>-0.34189180643241401</c:v>
                </c:pt>
                <c:pt idx="11541" formatCode="General">
                  <c:v>-0.34443056606435801</c:v>
                </c:pt>
                <c:pt idx="11542" formatCode="General">
                  <c:v>-0.34790737284690298</c:v>
                </c:pt>
                <c:pt idx="11543" formatCode="General">
                  <c:v>-0.35253768371706301</c:v>
                </c:pt>
                <c:pt idx="11544" formatCode="General">
                  <c:v>-0.35781575053575698</c:v>
                </c:pt>
                <c:pt idx="11545" formatCode="General">
                  <c:v>-0.36277195928348099</c:v>
                </c:pt>
                <c:pt idx="11546" formatCode="General">
                  <c:v>-0.36690800266740498</c:v>
                </c:pt>
                <c:pt idx="11547" formatCode="General">
                  <c:v>-0.37019705827423399</c:v>
                </c:pt>
                <c:pt idx="11548" formatCode="General">
                  <c:v>-0.37273206461081099</c:v>
                </c:pt>
                <c:pt idx="11549" formatCode="General">
                  <c:v>-0.37437457712387001</c:v>
                </c:pt>
                <c:pt idx="11550" formatCode="General">
                  <c:v>-0.37538599541456302</c:v>
                </c:pt>
                <c:pt idx="11551" formatCode="General">
                  <c:v>-0.37616619579940402</c:v>
                </c:pt>
                <c:pt idx="11552" formatCode="General">
                  <c:v>-0.37643158287591699</c:v>
                </c:pt>
                <c:pt idx="11553" formatCode="General">
                  <c:v>-0.37597566824752399</c:v>
                </c:pt>
                <c:pt idx="11554" formatCode="General">
                  <c:v>-0.37488172326216201</c:v>
                </c:pt>
                <c:pt idx="11555" formatCode="General">
                  <c:v>-0.37327443019782403</c:v>
                </c:pt>
                <c:pt idx="11556" formatCode="General">
                  <c:v>-0.37098615420463399</c:v>
                </c:pt>
                <c:pt idx="11557" formatCode="General">
                  <c:v>-0.36784203477316102</c:v>
                </c:pt>
                <c:pt idx="11558" formatCode="General">
                  <c:v>-0.36388357106916402</c:v>
                </c:pt>
                <c:pt idx="11559" formatCode="General">
                  <c:v>-0.35912860304872202</c:v>
                </c:pt>
                <c:pt idx="11560" formatCode="General">
                  <c:v>-0.35384565207137397</c:v>
                </c:pt>
                <c:pt idx="11561" formatCode="General">
                  <c:v>-0.34803206764751998</c:v>
                </c:pt>
                <c:pt idx="11562" formatCode="General">
                  <c:v>-0.34110400926482698</c:v>
                </c:pt>
                <c:pt idx="11563" formatCode="General">
                  <c:v>-0.33295786324030602</c:v>
                </c:pt>
                <c:pt idx="11564" formatCode="General">
                  <c:v>-0.32476647549547699</c:v>
                </c:pt>
                <c:pt idx="11565" formatCode="General">
                  <c:v>-0.31753125577831098</c:v>
                </c:pt>
                <c:pt idx="11566" formatCode="General">
                  <c:v>-0.31113203245436</c:v>
                </c:pt>
                <c:pt idx="11567" formatCode="General">
                  <c:v>-0.305229108810679</c:v>
                </c:pt>
                <c:pt idx="11568" formatCode="General">
                  <c:v>-0.29964785288731199</c:v>
                </c:pt>
                <c:pt idx="11569" formatCode="General">
                  <c:v>-0.294213732886561</c:v>
                </c:pt>
                <c:pt idx="11570" formatCode="General">
                  <c:v>-0.28873405504597699</c:v>
                </c:pt>
                <c:pt idx="11571" formatCode="General">
                  <c:v>-0.28321325433260802</c:v>
                </c:pt>
                <c:pt idx="11572" formatCode="General">
                  <c:v>-0.278017938209421</c:v>
                </c:pt>
                <c:pt idx="11573" formatCode="General">
                  <c:v>-0.27343770317387101</c:v>
                </c:pt>
                <c:pt idx="11574" formatCode="General">
                  <c:v>-0.26940675812308701</c:v>
                </c:pt>
                <c:pt idx="11575" formatCode="General">
                  <c:v>-0.26564210518352199</c:v>
                </c:pt>
                <c:pt idx="11576" formatCode="General">
                  <c:v>-0.26153282207197498</c:v>
                </c:pt>
                <c:pt idx="11577" formatCode="General">
                  <c:v>-0.25663504604806803</c:v>
                </c:pt>
                <c:pt idx="11578" formatCode="General">
                  <c:v>-0.25134070789678398</c:v>
                </c:pt>
                <c:pt idx="11579" formatCode="General">
                  <c:v>-0.24639441880925</c:v>
                </c:pt>
                <c:pt idx="11580" formatCode="General">
                  <c:v>-0.24202602171049101</c:v>
                </c:pt>
                <c:pt idx="11581" formatCode="General">
                  <c:v>-0.237871012484969</c:v>
                </c:pt>
                <c:pt idx="11582" formatCode="General">
                  <c:v>-0.23375634398305201</c:v>
                </c:pt>
                <c:pt idx="11583" formatCode="General">
                  <c:v>-0.22998572312400301</c:v>
                </c:pt>
                <c:pt idx="11584" formatCode="General">
                  <c:v>-0.22684166818708201</c:v>
                </c:pt>
                <c:pt idx="11585" formatCode="General">
                  <c:v>-0.22444674566098799</c:v>
                </c:pt>
                <c:pt idx="11586" formatCode="General">
                  <c:v>-0.22265171020824601</c:v>
                </c:pt>
                <c:pt idx="11587" formatCode="General">
                  <c:v>-0.22096072112708801</c:v>
                </c:pt>
                <c:pt idx="11588" formatCode="General">
                  <c:v>-0.21871864715917</c:v>
                </c:pt>
                <c:pt idx="11589" formatCode="General">
                  <c:v>-0.21524332395220599</c:v>
                </c:pt>
                <c:pt idx="11590" formatCode="General">
                  <c:v>-0.21031846330828999</c:v>
                </c:pt>
                <c:pt idx="11591" formatCode="General">
                  <c:v>-0.20436655813941401</c:v>
                </c:pt>
                <c:pt idx="11592" formatCode="General">
                  <c:v>-0.19783788972345001</c:v>
                </c:pt>
                <c:pt idx="11593" formatCode="General">
                  <c:v>-0.19107689259990199</c:v>
                </c:pt>
                <c:pt idx="11594" formatCode="General">
                  <c:v>-0.18434432420820901</c:v>
                </c:pt>
                <c:pt idx="11595" formatCode="General">
                  <c:v>-0.17727752798399801</c:v>
                </c:pt>
                <c:pt idx="11596" formatCode="General">
                  <c:v>-0.16942692546791199</c:v>
                </c:pt>
                <c:pt idx="11597" formatCode="General">
                  <c:v>-0.16073945460893799</c:v>
                </c:pt>
                <c:pt idx="11598" formatCode="General">
                  <c:v>-0.151295016293228</c:v>
                </c:pt>
                <c:pt idx="11599" formatCode="General">
                  <c:v>-0.14134750680713201</c:v>
                </c:pt>
                <c:pt idx="11600" formatCode="General">
                  <c:v>-0.13140120954781501</c:v>
                </c:pt>
                <c:pt idx="11601" formatCode="General">
                  <c:v>-0.122304928415366</c:v>
                </c:pt>
                <c:pt idx="11602" formatCode="General">
                  <c:v>-0.114740441971198</c:v>
                </c:pt>
                <c:pt idx="11603" formatCode="General">
                  <c:v>-0.10877937796491299</c:v>
                </c:pt>
                <c:pt idx="11604" formatCode="General">
                  <c:v>-0.103697868540558</c:v>
                </c:pt>
                <c:pt idx="11605" formatCode="General">
                  <c:v>-9.8465691301502997E-2</c:v>
                </c:pt>
                <c:pt idx="11606" formatCode="General">
                  <c:v>-9.2858285960087397E-2</c:v>
                </c:pt>
                <c:pt idx="11607" formatCode="General">
                  <c:v>-8.74663012787079E-2</c:v>
                </c:pt>
                <c:pt idx="11608" formatCode="General">
                  <c:v>-8.2874636884439898E-2</c:v>
                </c:pt>
                <c:pt idx="11609" formatCode="General">
                  <c:v>-7.8961900585236194E-2</c:v>
                </c:pt>
                <c:pt idx="11610" formatCode="General">
                  <c:v>-7.5310943217352405E-2</c:v>
                </c:pt>
                <c:pt idx="11611" formatCode="General">
                  <c:v>-7.1753644580892506E-2</c:v>
                </c:pt>
                <c:pt idx="11612" formatCode="General">
                  <c:v>-6.8126897177717305E-2</c:v>
                </c:pt>
                <c:pt idx="11613" formatCode="General">
                  <c:v>-6.4179390798933006E-2</c:v>
                </c:pt>
                <c:pt idx="11614" formatCode="General">
                  <c:v>-5.9578994249322503E-2</c:v>
                </c:pt>
                <c:pt idx="11615" formatCode="General">
                  <c:v>-5.4512347149772197E-2</c:v>
                </c:pt>
                <c:pt idx="11616" formatCode="General">
                  <c:v>-4.9701802692483803E-2</c:v>
                </c:pt>
                <c:pt idx="11617" formatCode="General">
                  <c:v>-4.5594627929456497E-2</c:v>
                </c:pt>
                <c:pt idx="11618" formatCode="General">
                  <c:v>-4.1967887342547902E-2</c:v>
                </c:pt>
                <c:pt idx="11619" formatCode="General">
                  <c:v>-3.8111612685439403E-2</c:v>
                </c:pt>
                <c:pt idx="11620" formatCode="General">
                  <c:v>-3.3555003210237203E-2</c:v>
                </c:pt>
                <c:pt idx="11621" formatCode="General">
                  <c:v>-2.8126184422967E-2</c:v>
                </c:pt>
                <c:pt idx="11622" formatCode="General">
                  <c:v>-2.1450766283524901E-2</c:v>
                </c:pt>
                <c:pt idx="11623" formatCode="General">
                  <c:v>-1.2944602491225801E-2</c:v>
                </c:pt>
                <c:pt idx="11624" formatCode="General">
                  <c:v>-2.5034953628572201E-3</c:v>
                </c:pt>
                <c:pt idx="11625" formatCode="General">
                  <c:v>9.1611026331631408E-3</c:v>
                </c:pt>
                <c:pt idx="11626" formatCode="General">
                  <c:v>2.0763751558047699E-2</c:v>
                </c:pt>
                <c:pt idx="11627" formatCode="General">
                  <c:v>3.1374465614083497E-2</c:v>
                </c:pt>
                <c:pt idx="11628" formatCode="General">
                  <c:v>4.1089306303738797E-2</c:v>
                </c:pt>
                <c:pt idx="11629" formatCode="General">
                  <c:v>4.9875322411490099E-2</c:v>
                </c:pt>
                <c:pt idx="11630" formatCode="General">
                  <c:v>5.7630995045888603E-2</c:v>
                </c:pt>
                <c:pt idx="11631" formatCode="General">
                  <c:v>6.47792238139831E-2</c:v>
                </c:pt>
                <c:pt idx="11632" formatCode="General">
                  <c:v>7.15543233441292E-2</c:v>
                </c:pt>
                <c:pt idx="11633" formatCode="General">
                  <c:v>7.8093389367435997E-2</c:v>
                </c:pt>
                <c:pt idx="11634" formatCode="General">
                  <c:v>8.4581494836118196E-2</c:v>
                </c:pt>
                <c:pt idx="11635" formatCode="General">
                  <c:v>9.10851238177105E-2</c:v>
                </c:pt>
                <c:pt idx="11636" formatCode="General">
                  <c:v>9.7587065626857497E-2</c:v>
                </c:pt>
                <c:pt idx="11637" formatCode="General">
                  <c:v>0.104098774007521</c:v>
                </c:pt>
                <c:pt idx="11638" formatCode="General">
                  <c:v>0.110756623017193</c:v>
                </c:pt>
                <c:pt idx="11639" formatCode="General">
                  <c:v>0.117539519458041</c:v>
                </c:pt>
                <c:pt idx="11640" formatCode="General">
                  <c:v>0.124302880459182</c:v>
                </c:pt>
                <c:pt idx="11641" formatCode="General">
                  <c:v>0.13065258310907299</c:v>
                </c:pt>
                <c:pt idx="11642" formatCode="General">
                  <c:v>0.13569682944964401</c:v>
                </c:pt>
                <c:pt idx="11643" formatCode="General">
                  <c:v>0.13928517022012801</c:v>
                </c:pt>
                <c:pt idx="11644" formatCode="General">
                  <c:v>0.14240535698228601</c:v>
                </c:pt>
                <c:pt idx="11645" formatCode="General">
                  <c:v>0.14572773194213701</c:v>
                </c:pt>
                <c:pt idx="11646" formatCode="General">
                  <c:v>0.149388937322596</c:v>
                </c:pt>
                <c:pt idx="11647" formatCode="General">
                  <c:v>0.15359149260952601</c:v>
                </c:pt>
                <c:pt idx="11648" formatCode="General">
                  <c:v>0.15868108070822801</c:v>
                </c:pt>
                <c:pt idx="11649" formatCode="General">
                  <c:v>0.16483946398202301</c:v>
                </c:pt>
                <c:pt idx="11650" formatCode="General">
                  <c:v>0.17164622242038399</c:v>
                </c:pt>
                <c:pt idx="11651" formatCode="General">
                  <c:v>0.178243600812964</c:v>
                </c:pt>
                <c:pt idx="11652" formatCode="General">
                  <c:v>0.18373650805449601</c:v>
                </c:pt>
                <c:pt idx="11653" formatCode="General">
                  <c:v>0.18833615487365901</c:v>
                </c:pt>
                <c:pt idx="11654" formatCode="General">
                  <c:v>0.19306483871541899</c:v>
                </c:pt>
                <c:pt idx="11655" formatCode="General">
                  <c:v>0.19829809617166599</c:v>
                </c:pt>
                <c:pt idx="11656" formatCode="General">
                  <c:v>0.20388677316923201</c:v>
                </c:pt>
                <c:pt idx="11657" formatCode="General">
                  <c:v>0.20953395278845699</c:v>
                </c:pt>
                <c:pt idx="11658" formatCode="General">
                  <c:v>0.21506834519522799</c:v>
                </c:pt>
                <c:pt idx="11659" formatCode="General">
                  <c:v>0.22043748022272999</c:v>
                </c:pt>
                <c:pt idx="11660" formatCode="General">
                  <c:v>0.22582001998183401</c:v>
                </c:pt>
                <c:pt idx="11661" formatCode="General">
                  <c:v>0.231355405700368</c:v>
                </c:pt>
                <c:pt idx="11662" formatCode="General">
                  <c:v>0.23655423316225099</c:v>
                </c:pt>
                <c:pt idx="11663" formatCode="General">
                  <c:v>0.240897525526863</c:v>
                </c:pt>
                <c:pt idx="11664" formatCode="General">
                  <c:v>0.24408166647789301</c:v>
                </c:pt>
                <c:pt idx="11665" formatCode="General">
                  <c:v>0.24571665387542199</c:v>
                </c:pt>
                <c:pt idx="11666" formatCode="General">
                  <c:v>0.245597812755353</c:v>
                </c:pt>
                <c:pt idx="11667" formatCode="General">
                  <c:v>0.243488157173086</c:v>
                </c:pt>
                <c:pt idx="11668" formatCode="General">
                  <c:v>0.23971557798309201</c:v>
                </c:pt>
                <c:pt idx="11669" formatCode="General">
                  <c:v>0.23508535334210301</c:v>
                </c:pt>
                <c:pt idx="11670" formatCode="General">
                  <c:v>0.230135842069698</c:v>
                </c:pt>
                <c:pt idx="11671" formatCode="General">
                  <c:v>0.225602791581206</c:v>
                </c:pt>
                <c:pt idx="11672" formatCode="General">
                  <c:v>0.221658276748389</c:v>
                </c:pt>
                <c:pt idx="11673" formatCode="General">
                  <c:v>0.21798514836195601</c:v>
                </c:pt>
                <c:pt idx="11674" formatCode="General">
                  <c:v>0.215155257505555</c:v>
                </c:pt>
                <c:pt idx="11675" formatCode="General">
                  <c:v>0.214165044640445</c:v>
                </c:pt>
                <c:pt idx="11676" formatCode="General">
                  <c:v>0.21521648350827999</c:v>
                </c:pt>
                <c:pt idx="11677" formatCode="General">
                  <c:v>0.218015670991483</c:v>
                </c:pt>
                <c:pt idx="11678" formatCode="General">
                  <c:v>0.22210818817794001</c:v>
                </c:pt>
                <c:pt idx="11679" formatCode="General">
                  <c:v>0.22736950167460099</c:v>
                </c:pt>
                <c:pt idx="11680" formatCode="General">
                  <c:v>0.23401366337268301</c:v>
                </c:pt>
                <c:pt idx="11681" formatCode="General">
                  <c:v>0.24165483932998699</c:v>
                </c:pt>
                <c:pt idx="11682" formatCode="General">
                  <c:v>0.24920209114575601</c:v>
                </c:pt>
                <c:pt idx="11683" formatCode="General">
                  <c:v>0.25570264197425702</c:v>
                </c:pt>
                <c:pt idx="11684" formatCode="General">
                  <c:v>0.26055361469526001</c:v>
                </c:pt>
                <c:pt idx="11685" formatCode="General">
                  <c:v>0.26357073320307201</c:v>
                </c:pt>
                <c:pt idx="11686" formatCode="General">
                  <c:v>0.26533805494134799</c:v>
                </c:pt>
                <c:pt idx="11687" formatCode="General">
                  <c:v>0.26647652919013098</c:v>
                </c:pt>
                <c:pt idx="11688" formatCode="General">
                  <c:v>0.26719345439539699</c:v>
                </c:pt>
                <c:pt idx="11689" formatCode="General">
                  <c:v>0.26748617094746902</c:v>
                </c:pt>
                <c:pt idx="11690" formatCode="General">
                  <c:v>0.26745287515381699</c:v>
                </c:pt>
                <c:pt idx="11691" formatCode="General">
                  <c:v>0.267173876224721</c:v>
                </c:pt>
                <c:pt idx="11692" formatCode="General">
                  <c:v>0.26667866396269702</c:v>
                </c:pt>
                <c:pt idx="11693" formatCode="General">
                  <c:v>0.266157404495456</c:v>
                </c:pt>
                <c:pt idx="11694" formatCode="General">
                  <c:v>0.26604111604570502</c:v>
                </c:pt>
                <c:pt idx="11695" formatCode="General">
                  <c:v>0.26681712414808001</c:v>
                </c:pt>
                <c:pt idx="11696" formatCode="General">
                  <c:v>0.26864092052335198</c:v>
                </c:pt>
                <c:pt idx="11697" formatCode="General">
                  <c:v>0.27117729682934999</c:v>
                </c:pt>
                <c:pt idx="11698" formatCode="General">
                  <c:v>0.274187161378452</c:v>
                </c:pt>
                <c:pt idx="11699" formatCode="General">
                  <c:v>0.27774325531650801</c:v>
                </c:pt>
                <c:pt idx="11700" formatCode="General">
                  <c:v>0.28136108067876903</c:v>
                </c:pt>
                <c:pt idx="11701" formatCode="General">
                  <c:v>0.28411434001708602</c:v>
                </c:pt>
                <c:pt idx="11702" formatCode="General">
                  <c:v>0.28585845010428801</c:v>
                </c:pt>
                <c:pt idx="11703" formatCode="General">
                  <c:v>0.28732416787381698</c:v>
                </c:pt>
                <c:pt idx="11704" formatCode="General">
                  <c:v>0.28936996707199097</c:v>
                </c:pt>
                <c:pt idx="11705" formatCode="General">
                  <c:v>0.29177163313321403</c:v>
                </c:pt>
                <c:pt idx="11706" formatCode="General">
                  <c:v>0.29368072636825598</c:v>
                </c:pt>
                <c:pt idx="11707" formatCode="General">
                  <c:v>0.29457408956803299</c:v>
                </c:pt>
                <c:pt idx="11708" formatCode="General">
                  <c:v>0.29407338054718002</c:v>
                </c:pt>
                <c:pt idx="11709" formatCode="General">
                  <c:v>0.29206728863331299</c:v>
                </c:pt>
                <c:pt idx="11710" formatCode="General">
                  <c:v>0.28875165142095099</c:v>
                </c:pt>
                <c:pt idx="11711" formatCode="General">
                  <c:v>0.28453895729811601</c:v>
                </c:pt>
                <c:pt idx="11712" formatCode="General">
                  <c:v>0.27986568760740799</c:v>
                </c:pt>
                <c:pt idx="11713" formatCode="General">
                  <c:v>0.275173001232701</c:v>
                </c:pt>
                <c:pt idx="11714" formatCode="General">
                  <c:v>0.271054295016803</c:v>
                </c:pt>
                <c:pt idx="11715" formatCode="General">
                  <c:v>0.26821000432756098</c:v>
                </c:pt>
                <c:pt idx="11716" formatCode="General">
                  <c:v>0.26667483411993897</c:v>
                </c:pt>
                <c:pt idx="11717" formatCode="General">
                  <c:v>0.26608101759612002</c:v>
                </c:pt>
                <c:pt idx="11718" formatCode="General">
                  <c:v>0.26607092533389398</c:v>
                </c:pt>
                <c:pt idx="11719" formatCode="General">
                  <c:v>0.26598322625078902</c:v>
                </c:pt>
                <c:pt idx="11720" formatCode="General">
                  <c:v>0.26525689910208</c:v>
                </c:pt>
                <c:pt idx="11721" formatCode="General">
                  <c:v>0.26390267136832801</c:v>
                </c:pt>
                <c:pt idx="11722" formatCode="General">
                  <c:v>0.26231579225822499</c:v>
                </c:pt>
                <c:pt idx="11723" formatCode="General">
                  <c:v>0.26070986194145201</c:v>
                </c:pt>
                <c:pt idx="11724" formatCode="General">
                  <c:v>0.25930415846298099</c:v>
                </c:pt>
                <c:pt idx="11725" formatCode="General">
                  <c:v>0.25810681047716999</c:v>
                </c:pt>
                <c:pt idx="11726" formatCode="General">
                  <c:v>0.256822687472675</c:v>
                </c:pt>
                <c:pt idx="11727" formatCode="General">
                  <c:v>0.255567060314495</c:v>
                </c:pt>
                <c:pt idx="11728" formatCode="General">
                  <c:v>0.25478548008657298</c:v>
                </c:pt>
                <c:pt idx="11729" formatCode="General">
                  <c:v>0.25450170817561402</c:v>
                </c:pt>
                <c:pt idx="11730" formatCode="General">
                  <c:v>0.25415991730318799</c:v>
                </c:pt>
                <c:pt idx="11731" formatCode="General">
                  <c:v>0.25269168268195302</c:v>
                </c:pt>
                <c:pt idx="11732" formatCode="General">
                  <c:v>0.24911970415308399</c:v>
                </c:pt>
                <c:pt idx="11733" formatCode="General">
                  <c:v>0.24371401883382801</c:v>
                </c:pt>
                <c:pt idx="11734" formatCode="General">
                  <c:v>0.23703979453573201</c:v>
                </c:pt>
                <c:pt idx="11735" formatCode="General">
                  <c:v>0.22915914510791399</c:v>
                </c:pt>
                <c:pt idx="11736" formatCode="General">
                  <c:v>0.22049710343970599</c:v>
                </c:pt>
                <c:pt idx="11737" formatCode="General">
                  <c:v>0.211677599913978</c:v>
                </c:pt>
                <c:pt idx="11738" formatCode="General">
                  <c:v>0.20298780271901401</c:v>
                </c:pt>
                <c:pt idx="11739" formatCode="General">
                  <c:v>0.194803512415788</c:v>
                </c:pt>
                <c:pt idx="11740" formatCode="General">
                  <c:v>0.187401857269164</c:v>
                </c:pt>
                <c:pt idx="11741" formatCode="General">
                  <c:v>0.18066239702801901</c:v>
                </c:pt>
                <c:pt idx="11742" formatCode="General">
                  <c:v>0.17470011501840799</c:v>
                </c:pt>
                <c:pt idx="11743" formatCode="General">
                  <c:v>0.16984975951078901</c:v>
                </c:pt>
                <c:pt idx="11744" formatCode="General">
                  <c:v>0.166331339666448</c:v>
                </c:pt>
                <c:pt idx="11745" formatCode="General">
                  <c:v>0.163970740772895</c:v>
                </c:pt>
                <c:pt idx="11746" formatCode="General">
                  <c:v>0.16211092963607701</c:v>
                </c:pt>
                <c:pt idx="11747" formatCode="General">
                  <c:v>0.16042741650874101</c:v>
                </c:pt>
                <c:pt idx="11748" formatCode="General">
                  <c:v>0.159593345489981</c:v>
                </c:pt>
                <c:pt idx="11749" formatCode="General">
                  <c:v>0.159985683339049</c:v>
                </c:pt>
                <c:pt idx="11750" formatCode="General">
                  <c:v>0.16109384865967799</c:v>
                </c:pt>
                <c:pt idx="11751" formatCode="General">
                  <c:v>0.162344979510541</c:v>
                </c:pt>
                <c:pt idx="11752" formatCode="General">
                  <c:v>0.163228442600927</c:v>
                </c:pt>
                <c:pt idx="11753" formatCode="General">
                  <c:v>0.16311844999931099</c:v>
                </c:pt>
                <c:pt idx="11754" formatCode="General">
                  <c:v>0.161240093865371</c:v>
                </c:pt>
                <c:pt idx="11755" formatCode="General">
                  <c:v>0.15743653684356901</c:v>
                </c:pt>
                <c:pt idx="11756" formatCode="General">
                  <c:v>0.15219870379848999</c:v>
                </c:pt>
                <c:pt idx="11757" formatCode="General">
                  <c:v>0.14576501215978399</c:v>
                </c:pt>
                <c:pt idx="11758" formatCode="General">
                  <c:v>0.13831349787627001</c:v>
                </c:pt>
                <c:pt idx="11759" formatCode="General">
                  <c:v>0.130508482438318</c:v>
                </c:pt>
                <c:pt idx="11760" formatCode="General">
                  <c:v>0.123505263530905</c:v>
                </c:pt>
                <c:pt idx="11761" formatCode="General">
                  <c:v>0.11753217208293</c:v>
                </c:pt>
                <c:pt idx="11762" formatCode="General">
                  <c:v>0.111653215459314</c:v>
                </c:pt>
                <c:pt idx="11763" formatCode="General">
                  <c:v>0.10541649330228101</c:v>
                </c:pt>
                <c:pt idx="11764" formatCode="General">
                  <c:v>9.9269022653283995E-2</c:v>
                </c:pt>
                <c:pt idx="11765" formatCode="General">
                  <c:v>9.3971906065285396E-2</c:v>
                </c:pt>
                <c:pt idx="11766" formatCode="General">
                  <c:v>8.9741131825462297E-2</c:v>
                </c:pt>
                <c:pt idx="11767" formatCode="General">
                  <c:v>8.6157590735113199E-2</c:v>
                </c:pt>
                <c:pt idx="11768" formatCode="General">
                  <c:v>8.3204630963926704E-2</c:v>
                </c:pt>
                <c:pt idx="11769" formatCode="General">
                  <c:v>8.1137412210288404E-2</c:v>
                </c:pt>
                <c:pt idx="11770" formatCode="General">
                  <c:v>7.9923334650758002E-2</c:v>
                </c:pt>
                <c:pt idx="11771" formatCode="General">
                  <c:v>8.0051053888441304E-2</c:v>
                </c:pt>
                <c:pt idx="11772" formatCode="General">
                  <c:v>8.2107951300858406E-2</c:v>
                </c:pt>
                <c:pt idx="11773" formatCode="General">
                  <c:v>8.5476204280370699E-2</c:v>
                </c:pt>
                <c:pt idx="11774" formatCode="General">
                  <c:v>8.8690540998097298E-2</c:v>
                </c:pt>
                <c:pt idx="11775" formatCode="General">
                  <c:v>9.0832129553766197E-2</c:v>
                </c:pt>
                <c:pt idx="11776" formatCode="General">
                  <c:v>9.1796633976531497E-2</c:v>
                </c:pt>
                <c:pt idx="11777" formatCode="General">
                  <c:v>9.2134080090346404E-2</c:v>
                </c:pt>
                <c:pt idx="11778" formatCode="General">
                  <c:v>9.2343575202331496E-2</c:v>
                </c:pt>
                <c:pt idx="11779" formatCode="General">
                  <c:v>9.2095247198491298E-2</c:v>
                </c:pt>
                <c:pt idx="11780" formatCode="General">
                  <c:v>9.1147319989157705E-2</c:v>
                </c:pt>
                <c:pt idx="11781" formatCode="General">
                  <c:v>8.9598969825958497E-2</c:v>
                </c:pt>
                <c:pt idx="11782" formatCode="General">
                  <c:v>8.7466729207208702E-2</c:v>
                </c:pt>
                <c:pt idx="11783" formatCode="General">
                  <c:v>8.5230419975041896E-2</c:v>
                </c:pt>
                <c:pt idx="11784" formatCode="General">
                  <c:v>8.3385012745175999E-2</c:v>
                </c:pt>
                <c:pt idx="11785" formatCode="General">
                  <c:v>8.1858831712181696E-2</c:v>
                </c:pt>
                <c:pt idx="11786" formatCode="General">
                  <c:v>8.0289071202700901E-2</c:v>
                </c:pt>
                <c:pt idx="11787" formatCode="General">
                  <c:v>7.8393529858898595E-2</c:v>
                </c:pt>
                <c:pt idx="11788" formatCode="General">
                  <c:v>7.6075219815447501E-2</c:v>
                </c:pt>
                <c:pt idx="11789" formatCode="General">
                  <c:v>7.2908490558786093E-2</c:v>
                </c:pt>
                <c:pt idx="11790" formatCode="General">
                  <c:v>6.8755144850359204E-2</c:v>
                </c:pt>
                <c:pt idx="11791" formatCode="General">
                  <c:v>6.4233778840776107E-2</c:v>
                </c:pt>
                <c:pt idx="11792" formatCode="General">
                  <c:v>5.9630455264993699E-2</c:v>
                </c:pt>
                <c:pt idx="11793" formatCode="General">
                  <c:v>5.4672163090796401E-2</c:v>
                </c:pt>
                <c:pt idx="11794" formatCode="General">
                  <c:v>4.93495815111707E-2</c:v>
                </c:pt>
                <c:pt idx="11795" formatCode="General">
                  <c:v>4.4178934533297798E-2</c:v>
                </c:pt>
                <c:pt idx="11796" formatCode="General">
                  <c:v>4.0070587290798002E-2</c:v>
                </c:pt>
                <c:pt idx="11797" formatCode="General">
                  <c:v>3.7221439717717401E-2</c:v>
                </c:pt>
                <c:pt idx="11798" formatCode="General">
                  <c:v>3.4524006059813601E-2</c:v>
                </c:pt>
                <c:pt idx="11799" formatCode="General">
                  <c:v>3.08303194810794E-2</c:v>
                </c:pt>
                <c:pt idx="11800" formatCode="General">
                  <c:v>2.5984634514141298E-2</c:v>
                </c:pt>
                <c:pt idx="11801" formatCode="General">
                  <c:v>2.0802321797806101E-2</c:v>
                </c:pt>
                <c:pt idx="11802" formatCode="General">
                  <c:v>1.59798546346793E-2</c:v>
                </c:pt>
                <c:pt idx="11803" formatCode="General">
                  <c:v>1.09810010856981E-2</c:v>
                </c:pt>
                <c:pt idx="11804" formatCode="General">
                  <c:v>5.07804490186707E-3</c:v>
                </c:pt>
                <c:pt idx="11805" formatCode="General">
                  <c:v>-1.4901481065773699E-3</c:v>
                </c:pt>
                <c:pt idx="11806" formatCode="General">
                  <c:v>-7.9876725527933592E-3</c:v>
                </c:pt>
                <c:pt idx="11807" formatCode="General">
                  <c:v>-1.38965148000107E-2</c:v>
                </c:pt>
                <c:pt idx="11808" formatCode="General">
                  <c:v>-1.9029506739530098E-2</c:v>
                </c:pt>
                <c:pt idx="11809" formatCode="General">
                  <c:v>-2.3430698147884999E-2</c:v>
                </c:pt>
                <c:pt idx="11810" formatCode="General">
                  <c:v>-2.7614013064206199E-2</c:v>
                </c:pt>
                <c:pt idx="11811" formatCode="General">
                  <c:v>-3.2216849263060302E-2</c:v>
                </c:pt>
                <c:pt idx="11812" formatCode="General">
                  <c:v>-3.7585259003391998E-2</c:v>
                </c:pt>
                <c:pt idx="11813" formatCode="General">
                  <c:v>-4.3845019544490701E-2</c:v>
                </c:pt>
                <c:pt idx="11814" formatCode="General">
                  <c:v>-5.0927990401922502E-2</c:v>
                </c:pt>
                <c:pt idx="11815" formatCode="General">
                  <c:v>-5.8639218669519801E-2</c:v>
                </c:pt>
                <c:pt idx="11816" formatCode="General">
                  <c:v>-6.6270732925278894E-2</c:v>
                </c:pt>
                <c:pt idx="11817" formatCode="General">
                  <c:v>-7.3044677719222198E-2</c:v>
                </c:pt>
                <c:pt idx="11818" formatCode="General">
                  <c:v>-7.90851611233611E-2</c:v>
                </c:pt>
                <c:pt idx="11819" formatCode="General">
                  <c:v>-8.4960326396743502E-2</c:v>
                </c:pt>
                <c:pt idx="11820" formatCode="General">
                  <c:v>-9.04755728275735E-2</c:v>
                </c:pt>
                <c:pt idx="11821" formatCode="General">
                  <c:v>-9.4583209751700301E-2</c:v>
                </c:pt>
                <c:pt idx="11822" formatCode="General">
                  <c:v>-9.6665710109545805E-2</c:v>
                </c:pt>
                <c:pt idx="11823" formatCode="General">
                  <c:v>-9.6737795670227597E-2</c:v>
                </c:pt>
                <c:pt idx="11824" formatCode="General">
                  <c:v>-9.5244795412562699E-2</c:v>
                </c:pt>
                <c:pt idx="11825" formatCode="General">
                  <c:v>-9.2363383658011E-2</c:v>
                </c:pt>
                <c:pt idx="11826" formatCode="General">
                  <c:v>-8.7446144849079699E-2</c:v>
                </c:pt>
                <c:pt idx="11827" formatCode="General">
                  <c:v>-8.0779749131696499E-2</c:v>
                </c:pt>
                <c:pt idx="11828" formatCode="General">
                  <c:v>-7.3948266004965901E-2</c:v>
                </c:pt>
                <c:pt idx="11829" formatCode="General">
                  <c:v>-6.8369936844995399E-2</c:v>
                </c:pt>
                <c:pt idx="11830" formatCode="General">
                  <c:v>-6.4622996624282794E-2</c:v>
                </c:pt>
                <c:pt idx="11831" formatCode="General">
                  <c:v>-6.2530269411021799E-2</c:v>
                </c:pt>
                <c:pt idx="11832" formatCode="General">
                  <c:v>-6.1899011510199997E-2</c:v>
                </c:pt>
                <c:pt idx="11833" formatCode="General">
                  <c:v>-6.1688711951315603E-2</c:v>
                </c:pt>
                <c:pt idx="11834" formatCode="General">
                  <c:v>-6.1198310265376497E-2</c:v>
                </c:pt>
                <c:pt idx="11835" formatCode="General">
                  <c:v>-6.1678688520570402E-2</c:v>
                </c:pt>
                <c:pt idx="11836" formatCode="General">
                  <c:v>-6.4187672957843903E-2</c:v>
                </c:pt>
                <c:pt idx="11837" formatCode="General">
                  <c:v>-6.8681708214176795E-2</c:v>
                </c:pt>
                <c:pt idx="11838" formatCode="General">
                  <c:v>-7.4284092862190995E-2</c:v>
                </c:pt>
                <c:pt idx="11839" formatCode="General">
                  <c:v>-7.9885366053748297E-2</c:v>
                </c:pt>
                <c:pt idx="11840" formatCode="General">
                  <c:v>-8.5071366538262097E-2</c:v>
                </c:pt>
                <c:pt idx="11841" formatCode="General">
                  <c:v>-9.0286450832964604E-2</c:v>
                </c:pt>
                <c:pt idx="11842" formatCode="General">
                  <c:v>-9.5508366632008401E-2</c:v>
                </c:pt>
                <c:pt idx="11843" formatCode="General">
                  <c:v>-0.100244391974021</c:v>
                </c:pt>
                <c:pt idx="11844" formatCode="General">
                  <c:v>-0.104395483612252</c:v>
                </c:pt>
                <c:pt idx="11845" formatCode="General">
                  <c:v>-0.10762647647383999</c:v>
                </c:pt>
                <c:pt idx="11846" formatCode="General">
                  <c:v>-0.10999877913398599</c:v>
                </c:pt>
                <c:pt idx="11847" formatCode="General">
                  <c:v>-0.11223923197895801</c:v>
                </c:pt>
                <c:pt idx="11848" formatCode="General">
                  <c:v>-0.11527063846553399</c:v>
                </c:pt>
                <c:pt idx="11849" formatCode="General">
                  <c:v>-0.119329951355564</c:v>
                </c:pt>
                <c:pt idx="11850" formatCode="General">
                  <c:v>-0.123900711782832</c:v>
                </c:pt>
                <c:pt idx="11851" formatCode="General">
                  <c:v>-0.12857658898786201</c:v>
                </c:pt>
                <c:pt idx="11852" formatCode="General">
                  <c:v>-0.13339958886429901</c:v>
                </c:pt>
                <c:pt idx="11853" formatCode="General">
                  <c:v>-0.138814134403942</c:v>
                </c:pt>
                <c:pt idx="11854" formatCode="General">
                  <c:v>-0.144887551253915</c:v>
                </c:pt>
                <c:pt idx="11855" formatCode="General">
                  <c:v>-0.151155967794635</c:v>
                </c:pt>
                <c:pt idx="11856" formatCode="General">
                  <c:v>-0.15712569942535001</c:v>
                </c:pt>
                <c:pt idx="11857" formatCode="General">
                  <c:v>-0.16237343564805901</c:v>
                </c:pt>
                <c:pt idx="11858" formatCode="General">
                  <c:v>-0.166386243589871</c:v>
                </c:pt>
                <c:pt idx="11859" formatCode="General">
                  <c:v>-0.16895461327735101</c:v>
                </c:pt>
                <c:pt idx="11860" formatCode="General">
                  <c:v>-0.170231763695157</c:v>
                </c:pt>
                <c:pt idx="11861" formatCode="General">
                  <c:v>-0.17062978110183299</c:v>
                </c:pt>
                <c:pt idx="11862" formatCode="General">
                  <c:v>-0.170567583944298</c:v>
                </c:pt>
                <c:pt idx="11863" formatCode="General">
                  <c:v>-0.170495863829845</c:v>
                </c:pt>
                <c:pt idx="11864" formatCode="General">
                  <c:v>-0.17083003269976799</c:v>
                </c:pt>
                <c:pt idx="11865" formatCode="General">
                  <c:v>-0.171626538098402</c:v>
                </c:pt>
                <c:pt idx="11866" formatCode="General">
                  <c:v>-0.17294795046988401</c:v>
                </c:pt>
                <c:pt idx="11867" formatCode="General">
                  <c:v>-0.174514603875707</c:v>
                </c:pt>
                <c:pt idx="11868" formatCode="General">
                  <c:v>-0.17637205701230299</c:v>
                </c:pt>
                <c:pt idx="11869" formatCode="General">
                  <c:v>-0.178996873777512</c:v>
                </c:pt>
                <c:pt idx="11870" formatCode="General">
                  <c:v>-0.182311830678304</c:v>
                </c:pt>
                <c:pt idx="11871" formatCode="General">
                  <c:v>-0.185826668624716</c:v>
                </c:pt>
                <c:pt idx="11872" formatCode="General">
                  <c:v>-0.18936397186772</c:v>
                </c:pt>
                <c:pt idx="11873" formatCode="General">
                  <c:v>-0.19345315370643401</c:v>
                </c:pt>
                <c:pt idx="11874" formatCode="General">
                  <c:v>-0.19842195599550899</c:v>
                </c:pt>
                <c:pt idx="11875" formatCode="General">
                  <c:v>-0.20381643841175001</c:v>
                </c:pt>
                <c:pt idx="11876" formatCode="General">
                  <c:v>-0.208791905031986</c:v>
                </c:pt>
                <c:pt idx="11877" formatCode="General">
                  <c:v>-0.212667310009585</c:v>
                </c:pt>
                <c:pt idx="11878" formatCode="General">
                  <c:v>-0.21498741242254099</c:v>
                </c:pt>
                <c:pt idx="11879" formatCode="General">
                  <c:v>-0.215796971391125</c:v>
                </c:pt>
                <c:pt idx="11880" formatCode="General">
                  <c:v>-0.215828962744574</c:v>
                </c:pt>
                <c:pt idx="11881" formatCode="General">
                  <c:v>-0.21584705822038</c:v>
                </c:pt>
                <c:pt idx="11882" formatCode="General">
                  <c:v>-0.216164108681384</c:v>
                </c:pt>
                <c:pt idx="11883" formatCode="General">
                  <c:v>-0.21670932657035799</c:v>
                </c:pt>
                <c:pt idx="11884" formatCode="General">
                  <c:v>-0.217160244564407</c:v>
                </c:pt>
                <c:pt idx="11885" formatCode="General">
                  <c:v>-0.217279153525157</c:v>
                </c:pt>
                <c:pt idx="11886" formatCode="General">
                  <c:v>-0.216981578707172</c:v>
                </c:pt>
                <c:pt idx="11887" formatCode="General">
                  <c:v>-0.216277920129782</c:v>
                </c:pt>
                <c:pt idx="11888" formatCode="General">
                  <c:v>-0.21499551230559599</c:v>
                </c:pt>
                <c:pt idx="11889" formatCode="General">
                  <c:v>-0.21304211509113499</c:v>
                </c:pt>
                <c:pt idx="11890" formatCode="General">
                  <c:v>-0.21086632700682201</c:v>
                </c:pt>
                <c:pt idx="11891" formatCode="General">
                  <c:v>-0.20885510716095301</c:v>
                </c:pt>
                <c:pt idx="11892" formatCode="General">
                  <c:v>-0.206949208954889</c:v>
                </c:pt>
                <c:pt idx="11893" formatCode="General">
                  <c:v>-0.20519686057748199</c:v>
                </c:pt>
                <c:pt idx="11894" formatCode="General">
                  <c:v>-0.20388202159445801</c:v>
                </c:pt>
                <c:pt idx="11895" formatCode="General">
                  <c:v>-0.20306225582503801</c:v>
                </c:pt>
                <c:pt idx="11896" formatCode="General">
                  <c:v>-0.20268001213221501</c:v>
                </c:pt>
                <c:pt idx="11897" formatCode="General">
                  <c:v>-0.20249487983455899</c:v>
                </c:pt>
                <c:pt idx="11898" formatCode="General">
                  <c:v>-0.20249153173528001</c:v>
                </c:pt>
                <c:pt idx="11899" formatCode="General">
                  <c:v>-0.20329235120306699</c:v>
                </c:pt>
                <c:pt idx="11900" formatCode="General">
                  <c:v>-0.205633304283771</c:v>
                </c:pt>
                <c:pt idx="11901" formatCode="General">
                  <c:v>-0.20930127982879601</c:v>
                </c:pt>
                <c:pt idx="11902" formatCode="General">
                  <c:v>-0.212896228440275</c:v>
                </c:pt>
                <c:pt idx="11903" formatCode="General">
                  <c:v>-0.21545723411414699</c:v>
                </c:pt>
                <c:pt idx="11904" formatCode="General">
                  <c:v>-0.21718693057013799</c:v>
                </c:pt>
                <c:pt idx="11905" formatCode="General">
                  <c:v>-0.218422746775806</c:v>
                </c:pt>
                <c:pt idx="11906" formatCode="General">
                  <c:v>-0.21906844613384299</c:v>
                </c:pt>
                <c:pt idx="11907" formatCode="General">
                  <c:v>-0.21870293765338</c:v>
                </c:pt>
                <c:pt idx="11908" formatCode="General">
                  <c:v>-0.21723315551087699</c:v>
                </c:pt>
                <c:pt idx="11909" formatCode="General">
                  <c:v>-0.21519700181812701</c:v>
                </c:pt>
                <c:pt idx="11910" formatCode="General">
                  <c:v>-0.212981387122263</c:v>
                </c:pt>
                <c:pt idx="11911" formatCode="General">
                  <c:v>-0.210483553850532</c:v>
                </c:pt>
                <c:pt idx="11912" formatCode="General">
                  <c:v>-0.20775749894012999</c:v>
                </c:pt>
                <c:pt idx="11913" formatCode="General">
                  <c:v>-0.20514257432937399</c:v>
                </c:pt>
                <c:pt idx="11914" formatCode="General">
                  <c:v>-0.20280238826792801</c:v>
                </c:pt>
                <c:pt idx="11915" formatCode="General">
                  <c:v>-0.20089249689491601</c:v>
                </c:pt>
                <c:pt idx="11916" formatCode="General">
                  <c:v>-0.199738251831687</c:v>
                </c:pt>
                <c:pt idx="11917" formatCode="General">
                  <c:v>-0.19932925926471701</c:v>
                </c:pt>
                <c:pt idx="11918" formatCode="General">
                  <c:v>-0.19933885873535501</c:v>
                </c:pt>
                <c:pt idx="11919" formatCode="General">
                  <c:v>-0.19948870756398199</c:v>
                </c:pt>
                <c:pt idx="11920" formatCode="General">
                  <c:v>-0.19953217609712801</c:v>
                </c:pt>
                <c:pt idx="11921" formatCode="General">
                  <c:v>-0.19934271439089199</c:v>
                </c:pt>
                <c:pt idx="11922" formatCode="General">
                  <c:v>-0.19903586398631201</c:v>
                </c:pt>
                <c:pt idx="11923" formatCode="General">
                  <c:v>-0.19885452581406499</c:v>
                </c:pt>
                <c:pt idx="11924" formatCode="General">
                  <c:v>-0.199045984019142</c:v>
                </c:pt>
                <c:pt idx="11925" formatCode="General">
                  <c:v>-0.19961296811819099</c:v>
                </c:pt>
                <c:pt idx="11926" formatCode="General">
                  <c:v>-0.199835641057966</c:v>
                </c:pt>
                <c:pt idx="11927" formatCode="General">
                  <c:v>-0.19888020451048599</c:v>
                </c:pt>
                <c:pt idx="11928" formatCode="General">
                  <c:v>-0.19677367186638001</c:v>
                </c:pt>
                <c:pt idx="11929" formatCode="General">
                  <c:v>-0.19417523242368001</c:v>
                </c:pt>
                <c:pt idx="11930" formatCode="General">
                  <c:v>-0.191631444633938</c:v>
                </c:pt>
                <c:pt idx="11931" formatCode="General">
                  <c:v>-0.18920577274470901</c:v>
                </c:pt>
                <c:pt idx="11932" formatCode="General">
                  <c:v>-0.18690989526571899</c:v>
                </c:pt>
                <c:pt idx="11933" formatCode="General">
                  <c:v>-0.18478514443029201</c:v>
                </c:pt>
                <c:pt idx="11934" formatCode="General">
                  <c:v>-0.18254156153700299</c:v>
                </c:pt>
                <c:pt idx="11935" formatCode="General">
                  <c:v>-0.1799288446775</c:v>
                </c:pt>
                <c:pt idx="11936" formatCode="General">
                  <c:v>-0.17732903006211601</c:v>
                </c:pt>
                <c:pt idx="11937" formatCode="General">
                  <c:v>-0.175459352011619</c:v>
                </c:pt>
                <c:pt idx="11938" formatCode="General">
                  <c:v>-0.17431027988293399</c:v>
                </c:pt>
                <c:pt idx="11939" formatCode="General">
                  <c:v>-0.17324024236864599</c:v>
                </c:pt>
                <c:pt idx="11940" formatCode="General">
                  <c:v>-0.171711781794289</c:v>
                </c:pt>
                <c:pt idx="11941" formatCode="General">
                  <c:v>-0.16962409919346999</c:v>
                </c:pt>
                <c:pt idx="11942" formatCode="General">
                  <c:v>-0.16727272553780601</c:v>
                </c:pt>
                <c:pt idx="11943" formatCode="General">
                  <c:v>-0.16526045083930299</c:v>
                </c:pt>
                <c:pt idx="11944" formatCode="General">
                  <c:v>-0.163661277519489</c:v>
                </c:pt>
                <c:pt idx="11945" formatCode="General">
                  <c:v>-0.161726649200537</c:v>
                </c:pt>
                <c:pt idx="11946" formatCode="General">
                  <c:v>-0.15915516618810299</c:v>
                </c:pt>
                <c:pt idx="11947" formatCode="General">
                  <c:v>-0.15609118243273401</c:v>
                </c:pt>
                <c:pt idx="11948" formatCode="General">
                  <c:v>-0.15232137267807699</c:v>
                </c:pt>
                <c:pt idx="11949" formatCode="General">
                  <c:v>-0.147466838129587</c:v>
                </c:pt>
                <c:pt idx="11950" formatCode="General">
                  <c:v>-0.14180688906642999</c:v>
                </c:pt>
                <c:pt idx="11951" formatCode="General">
                  <c:v>-0.13605161100984001</c:v>
                </c:pt>
                <c:pt idx="11952" formatCode="General">
                  <c:v>-0.13071898066659501</c:v>
                </c:pt>
                <c:pt idx="11953" formatCode="General">
                  <c:v>-0.12577110725162699</c:v>
                </c:pt>
                <c:pt idx="11954" formatCode="General">
                  <c:v>-0.120682807754735</c:v>
                </c:pt>
                <c:pt idx="11955" formatCode="General">
                  <c:v>-0.114947091474638</c:v>
                </c:pt>
                <c:pt idx="11956" formatCode="General">
                  <c:v>-0.108542911213358</c:v>
                </c:pt>
                <c:pt idx="11957" formatCode="General">
                  <c:v>-0.10245656809301</c:v>
                </c:pt>
                <c:pt idx="11958" formatCode="General">
                  <c:v>-9.7691881476346207E-2</c:v>
                </c:pt>
                <c:pt idx="11959" formatCode="General">
                  <c:v>-9.3668118076697393E-2</c:v>
                </c:pt>
                <c:pt idx="11960" formatCode="General">
                  <c:v>-8.9642484051949203E-2</c:v>
                </c:pt>
                <c:pt idx="11961" formatCode="General">
                  <c:v>-8.58489785076781E-2</c:v>
                </c:pt>
                <c:pt idx="11962" formatCode="General">
                  <c:v>-8.2680987366274897E-2</c:v>
                </c:pt>
                <c:pt idx="11963" formatCode="General">
                  <c:v>-8.0675614194452697E-2</c:v>
                </c:pt>
                <c:pt idx="11964" formatCode="General">
                  <c:v>-7.9940407581456804E-2</c:v>
                </c:pt>
                <c:pt idx="11965" formatCode="General">
                  <c:v>-7.9688147966978401E-2</c:v>
                </c:pt>
                <c:pt idx="11966" formatCode="General">
                  <c:v>-7.8966114265191595E-2</c:v>
                </c:pt>
                <c:pt idx="11967" formatCode="General">
                  <c:v>-7.7271831213429606E-2</c:v>
                </c:pt>
                <c:pt idx="11968" formatCode="General">
                  <c:v>-7.4772313582331301E-2</c:v>
                </c:pt>
                <c:pt idx="11969" formatCode="General">
                  <c:v>-7.1941072658913099E-2</c:v>
                </c:pt>
                <c:pt idx="11970" formatCode="General">
                  <c:v>-6.8641546075896301E-2</c:v>
                </c:pt>
                <c:pt idx="11971" formatCode="General">
                  <c:v>-6.4143558343177795E-2</c:v>
                </c:pt>
                <c:pt idx="11972" formatCode="General">
                  <c:v>-5.78268994579694E-2</c:v>
                </c:pt>
                <c:pt idx="11973" formatCode="General">
                  <c:v>-4.9837724036566902E-2</c:v>
                </c:pt>
                <c:pt idx="11974" formatCode="General">
                  <c:v>-4.0893795697070301E-2</c:v>
                </c:pt>
                <c:pt idx="11975" formatCode="General">
                  <c:v>-3.1758215880752699E-2</c:v>
                </c:pt>
                <c:pt idx="11976" formatCode="General">
                  <c:v>-2.3356275003464901E-2</c:v>
                </c:pt>
                <c:pt idx="11977" formatCode="General">
                  <c:v>-1.6215802631528099E-2</c:v>
                </c:pt>
                <c:pt idx="11978" formatCode="General">
                  <c:v>-1.00294710604242E-2</c:v>
                </c:pt>
                <c:pt idx="11979" formatCode="General">
                  <c:v>-4.26081928281006E-3</c:v>
                </c:pt>
                <c:pt idx="11980" formatCode="General">
                  <c:v>1.5029505386638701E-3</c:v>
                </c:pt>
                <c:pt idx="11981" formatCode="General">
                  <c:v>7.1683070514062001E-3</c:v>
                </c:pt>
                <c:pt idx="11982" formatCode="General">
                  <c:v>1.2270657780032701E-2</c:v>
                </c:pt>
                <c:pt idx="11983" formatCode="General">
                  <c:v>1.69301575818217E-2</c:v>
                </c:pt>
                <c:pt idx="11984" formatCode="General">
                  <c:v>2.1457923241276398E-2</c:v>
                </c:pt>
                <c:pt idx="11985" formatCode="General">
                  <c:v>2.59714869867048E-2</c:v>
                </c:pt>
                <c:pt idx="11986" formatCode="General">
                  <c:v>3.06121363517202E-2</c:v>
                </c:pt>
                <c:pt idx="11987" formatCode="General">
                  <c:v>3.5182694723771502E-2</c:v>
                </c:pt>
                <c:pt idx="11988" formatCode="General">
                  <c:v>3.93781205585556E-2</c:v>
                </c:pt>
                <c:pt idx="11989" formatCode="General">
                  <c:v>4.3332324886902897E-2</c:v>
                </c:pt>
                <c:pt idx="11990" formatCode="General">
                  <c:v>4.7120418946541898E-2</c:v>
                </c:pt>
                <c:pt idx="11991" formatCode="General">
                  <c:v>5.0328332943817798E-2</c:v>
                </c:pt>
                <c:pt idx="11992" formatCode="General">
                  <c:v>5.3090696441697803E-2</c:v>
                </c:pt>
                <c:pt idx="11993" formatCode="General">
                  <c:v>5.5974786556291803E-2</c:v>
                </c:pt>
                <c:pt idx="11994" formatCode="General">
                  <c:v>5.9026077247400201E-2</c:v>
                </c:pt>
                <c:pt idx="11995" formatCode="General">
                  <c:v>6.1806843207981903E-2</c:v>
                </c:pt>
                <c:pt idx="11996" formatCode="General">
                  <c:v>6.4199947661453996E-2</c:v>
                </c:pt>
                <c:pt idx="11997" formatCode="General">
                  <c:v>6.6596410190520594E-2</c:v>
                </c:pt>
                <c:pt idx="11998" formatCode="General">
                  <c:v>6.9201156520949297E-2</c:v>
                </c:pt>
                <c:pt idx="11999" formatCode="General">
                  <c:v>7.1886654597055705E-2</c:v>
                </c:pt>
                <c:pt idx="12000" formatCode="General">
                  <c:v>7.4187034557258599E-2</c:v>
                </c:pt>
                <c:pt idx="12001" formatCode="General">
                  <c:v>7.57340757480746E-2</c:v>
                </c:pt>
                <c:pt idx="12002" formatCode="General">
                  <c:v>7.6829129245964398E-2</c:v>
                </c:pt>
                <c:pt idx="12003" formatCode="General">
                  <c:v>7.7872548095233599E-2</c:v>
                </c:pt>
                <c:pt idx="12004" formatCode="General">
                  <c:v>7.8607858399726602E-2</c:v>
                </c:pt>
                <c:pt idx="12005" formatCode="General">
                  <c:v>7.8995181194096306E-2</c:v>
                </c:pt>
                <c:pt idx="12006" formatCode="General">
                  <c:v>7.9611336931758106E-2</c:v>
                </c:pt>
                <c:pt idx="12007" formatCode="General">
                  <c:v>8.09610013188687E-2</c:v>
                </c:pt>
                <c:pt idx="12008" formatCode="General">
                  <c:v>8.2888360528670907E-2</c:v>
                </c:pt>
                <c:pt idx="12009" formatCode="General">
                  <c:v>8.4691390775263303E-2</c:v>
                </c:pt>
                <c:pt idx="12010" formatCode="General">
                  <c:v>8.6191177425403803E-2</c:v>
                </c:pt>
                <c:pt idx="12011" formatCode="General">
                  <c:v>8.8039242858322694E-2</c:v>
                </c:pt>
                <c:pt idx="12012" formatCode="General">
                  <c:v>9.0936579879137697E-2</c:v>
                </c:pt>
                <c:pt idx="12013" formatCode="General">
                  <c:v>9.5246677236088706E-2</c:v>
                </c:pt>
                <c:pt idx="12014" formatCode="General">
                  <c:v>0.10095723907347701</c:v>
                </c:pt>
                <c:pt idx="12015" formatCode="General">
                  <c:v>0.107779717995638</c:v>
                </c:pt>
                <c:pt idx="12016" formatCode="General">
                  <c:v>0.11549609901725801</c:v>
                </c:pt>
                <c:pt idx="12017" formatCode="General">
                  <c:v>0.123716474087607</c:v>
                </c:pt>
                <c:pt idx="12018" formatCode="General">
                  <c:v>0.13181885802691801</c:v>
                </c:pt>
                <c:pt idx="12019" formatCode="General">
                  <c:v>0.139316404385875</c:v>
                </c:pt>
                <c:pt idx="12020" formatCode="General">
                  <c:v>0.14604678661121601</c:v>
                </c:pt>
                <c:pt idx="12021" formatCode="General">
                  <c:v>0.152135076034349</c:v>
                </c:pt>
                <c:pt idx="12022" formatCode="General">
                  <c:v>0.15755962417953001</c:v>
                </c:pt>
                <c:pt idx="12023" formatCode="General">
                  <c:v>0.16186502016142601</c:v>
                </c:pt>
                <c:pt idx="12024" formatCode="General">
                  <c:v>0.164538329506454</c:v>
                </c:pt>
                <c:pt idx="12025" formatCode="General">
                  <c:v>0.16550408658776899</c:v>
                </c:pt>
                <c:pt idx="12026" formatCode="General">
                  <c:v>0.16506297991466701</c:v>
                </c:pt>
                <c:pt idx="12027" formatCode="General">
                  <c:v>0.164218562245809</c:v>
                </c:pt>
                <c:pt idx="12028" formatCode="General">
                  <c:v>0.16428482209304901</c:v>
                </c:pt>
                <c:pt idx="12029" formatCode="General">
                  <c:v>0.16590079982046399</c:v>
                </c:pt>
                <c:pt idx="12030" formatCode="General">
                  <c:v>0.16888174982465001</c:v>
                </c:pt>
                <c:pt idx="12031" formatCode="General">
                  <c:v>0.17247136290027901</c:v>
                </c:pt>
                <c:pt idx="12032" formatCode="General">
                  <c:v>0.17607796094689501</c:v>
                </c:pt>
                <c:pt idx="12033" formatCode="General">
                  <c:v>0.179658810575897</c:v>
                </c:pt>
                <c:pt idx="12034" formatCode="General">
                  <c:v>0.18329696696381201</c:v>
                </c:pt>
                <c:pt idx="12035" formatCode="General">
                  <c:v>0.18675615351868199</c:v>
                </c:pt>
                <c:pt idx="12036" formatCode="General">
                  <c:v>0.18962806228175599</c:v>
                </c:pt>
                <c:pt idx="12037" formatCode="General">
                  <c:v>0.19203884575219801</c:v>
                </c:pt>
                <c:pt idx="12038" formatCode="General">
                  <c:v>0.19460298160095099</c:v>
                </c:pt>
                <c:pt idx="12039" formatCode="General">
                  <c:v>0.19755612305971501</c:v>
                </c:pt>
                <c:pt idx="12040" formatCode="General">
                  <c:v>0.20056379811883501</c:v>
                </c:pt>
                <c:pt idx="12041" formatCode="General">
                  <c:v>0.203300605359128</c:v>
                </c:pt>
                <c:pt idx="12042" formatCode="General">
                  <c:v>0.205833000031618</c:v>
                </c:pt>
                <c:pt idx="12043" formatCode="General">
                  <c:v>0.20824052843825999</c:v>
                </c:pt>
                <c:pt idx="12044" formatCode="General">
                  <c:v>0.21052569466453699</c:v>
                </c:pt>
                <c:pt idx="12045" formatCode="General">
                  <c:v>0.212696746409408</c:v>
                </c:pt>
                <c:pt idx="12046" formatCode="General">
                  <c:v>0.21476631616363701</c:v>
                </c:pt>
                <c:pt idx="12047" formatCode="General">
                  <c:v>0.21697468957569199</c:v>
                </c:pt>
                <c:pt idx="12048" formatCode="General">
                  <c:v>0.219503355313102</c:v>
                </c:pt>
                <c:pt idx="12049" formatCode="General">
                  <c:v>0.22184840995961499</c:v>
                </c:pt>
                <c:pt idx="12050" formatCode="General">
                  <c:v>0.222920401376132</c:v>
                </c:pt>
                <c:pt idx="12051" formatCode="General">
                  <c:v>0.22213045798030601</c:v>
                </c:pt>
                <c:pt idx="12052" formatCode="General">
                  <c:v>0.22031424659559601</c:v>
                </c:pt>
                <c:pt idx="12053" formatCode="General">
                  <c:v>0.218558263719031</c:v>
                </c:pt>
                <c:pt idx="12054" formatCode="General">
                  <c:v>0.21705395685953499</c:v>
                </c:pt>
                <c:pt idx="12055" formatCode="General">
                  <c:v>0.21544224178170199</c:v>
                </c:pt>
                <c:pt idx="12056" formatCode="General">
                  <c:v>0.213426136884555</c:v>
                </c:pt>
                <c:pt idx="12057" formatCode="General">
                  <c:v>0.211256912148858</c:v>
                </c:pt>
                <c:pt idx="12058" formatCode="General">
                  <c:v>0.20935594729138499</c:v>
                </c:pt>
                <c:pt idx="12059" formatCode="General">
                  <c:v>0.20843069804176301</c:v>
                </c:pt>
                <c:pt idx="12060" formatCode="General">
                  <c:v>0.209564945003994</c:v>
                </c:pt>
                <c:pt idx="12061" formatCode="General">
                  <c:v>0.21258929402131499</c:v>
                </c:pt>
                <c:pt idx="12062" formatCode="General">
                  <c:v>0.21655270450521</c:v>
                </c:pt>
                <c:pt idx="12063" formatCode="General">
                  <c:v>0.22092412638786699</c:v>
                </c:pt>
                <c:pt idx="12064" formatCode="General">
                  <c:v>0.22504024567536901</c:v>
                </c:pt>
                <c:pt idx="12065" formatCode="General">
                  <c:v>0.228296586310826</c:v>
                </c:pt>
                <c:pt idx="12066" formatCode="General">
                  <c:v>0.23055658884585301</c:v>
                </c:pt>
                <c:pt idx="12067" formatCode="General">
                  <c:v>0.23205660769844</c:v>
                </c:pt>
                <c:pt idx="12068" formatCode="General">
                  <c:v>0.23328975085004899</c:v>
                </c:pt>
                <c:pt idx="12069" formatCode="General">
                  <c:v>0.23497912462217099</c:v>
                </c:pt>
                <c:pt idx="12070" formatCode="General">
                  <c:v>0.23767472697355499</c:v>
                </c:pt>
                <c:pt idx="12071" formatCode="General">
                  <c:v>0.24142078736349101</c:v>
                </c:pt>
                <c:pt idx="12072" formatCode="General">
                  <c:v>0.245729490520634</c:v>
                </c:pt>
                <c:pt idx="12073" formatCode="General">
                  <c:v>0.24972770963270299</c:v>
                </c:pt>
                <c:pt idx="12074" formatCode="General">
                  <c:v>0.25266275737852401</c:v>
                </c:pt>
                <c:pt idx="12075" formatCode="General">
                  <c:v>0.254428752831871</c:v>
                </c:pt>
                <c:pt idx="12076" formatCode="General">
                  <c:v>0.25518180916074501</c:v>
                </c:pt>
                <c:pt idx="12077" formatCode="General">
                  <c:v>0.25495047620295402</c:v>
                </c:pt>
                <c:pt idx="12078" formatCode="General">
                  <c:v>0.25378778959482101</c:v>
                </c:pt>
                <c:pt idx="12079" formatCode="General">
                  <c:v>0.25174155163668199</c:v>
                </c:pt>
                <c:pt idx="12080" formatCode="General">
                  <c:v>0.24911022633246099</c:v>
                </c:pt>
                <c:pt idx="12081" formatCode="General">
                  <c:v>0.24609533276143999</c:v>
                </c:pt>
                <c:pt idx="12082" formatCode="General">
                  <c:v>0.24262718772751499</c:v>
                </c:pt>
                <c:pt idx="12083" formatCode="General">
                  <c:v>0.23879858898989401</c:v>
                </c:pt>
                <c:pt idx="12084" formatCode="General">
                  <c:v>0.23467938499742999</c:v>
                </c:pt>
                <c:pt idx="12085" formatCode="General">
                  <c:v>0.23023970485864101</c:v>
                </c:pt>
                <c:pt idx="12086" formatCode="General">
                  <c:v>0.22524737483301099</c:v>
                </c:pt>
                <c:pt idx="12087" formatCode="General">
                  <c:v>0.21951753227677401</c:v>
                </c:pt>
                <c:pt idx="12088" formatCode="General">
                  <c:v>0.21309959627280101</c:v>
                </c:pt>
                <c:pt idx="12089" formatCode="General">
                  <c:v>0.20639077280037699</c:v>
                </c:pt>
                <c:pt idx="12090" formatCode="General">
                  <c:v>0.200489775836943</c:v>
                </c:pt>
                <c:pt idx="12091" formatCode="General">
                  <c:v>0.196297338368465</c:v>
                </c:pt>
                <c:pt idx="12092" formatCode="General">
                  <c:v>0.193498216312569</c:v>
                </c:pt>
                <c:pt idx="12093" formatCode="General">
                  <c:v>0.19128193422672099</c:v>
                </c:pt>
                <c:pt idx="12094" formatCode="General">
                  <c:v>0.18890340285530999</c:v>
                </c:pt>
                <c:pt idx="12095" formatCode="General">
                  <c:v>0.18578874048497601</c:v>
                </c:pt>
                <c:pt idx="12096" formatCode="General">
                  <c:v>0.182019561732777</c:v>
                </c:pt>
                <c:pt idx="12097" formatCode="General">
                  <c:v>0.17800028838208801</c:v>
                </c:pt>
                <c:pt idx="12098" formatCode="General">
                  <c:v>0.174241652428027</c:v>
                </c:pt>
                <c:pt idx="12099" formatCode="General">
                  <c:v>0.17131757679697501</c:v>
                </c:pt>
                <c:pt idx="12100" formatCode="General">
                  <c:v>0.16946737887407701</c:v>
                </c:pt>
                <c:pt idx="12101" formatCode="General">
                  <c:v>0.16856444129111001</c:v>
                </c:pt>
                <c:pt idx="12102" formatCode="General">
                  <c:v>0.16830886321868499</c:v>
                </c:pt>
                <c:pt idx="12103" formatCode="General">
                  <c:v>0.167913776786528</c:v>
                </c:pt>
                <c:pt idx="12104" formatCode="General">
                  <c:v>0.16650466220375301</c:v>
                </c:pt>
                <c:pt idx="12105" formatCode="General">
                  <c:v>0.164460182859404</c:v>
                </c:pt>
                <c:pt idx="12106" formatCode="General">
                  <c:v>0.16264725761816301</c:v>
                </c:pt>
                <c:pt idx="12107" formatCode="General">
                  <c:v>0.16116121867306199</c:v>
                </c:pt>
                <c:pt idx="12108" formatCode="General">
                  <c:v>0.15946029224555699</c:v>
                </c:pt>
                <c:pt idx="12109" formatCode="General">
                  <c:v>0.15677078470853101</c:v>
                </c:pt>
                <c:pt idx="12110" formatCode="General">
                  <c:v>0.152717774358377</c:v>
                </c:pt>
                <c:pt idx="12111" formatCode="General">
                  <c:v>0.14763392069318301</c:v>
                </c:pt>
                <c:pt idx="12112" formatCode="General">
                  <c:v>0.14216555572964901</c:v>
                </c:pt>
                <c:pt idx="12113" formatCode="General">
                  <c:v>0.13676901359056001</c:v>
                </c:pt>
                <c:pt idx="12114" formatCode="General">
                  <c:v>0.131366198035473</c:v>
                </c:pt>
                <c:pt idx="12115" formatCode="General">
                  <c:v>0.125718903518827</c:v>
                </c:pt>
                <c:pt idx="12116" formatCode="General">
                  <c:v>0.120034524255537</c:v>
                </c:pt>
                <c:pt idx="12117" formatCode="General">
                  <c:v>0.114567732265137</c:v>
                </c:pt>
                <c:pt idx="12118" formatCode="General">
                  <c:v>0.10911044761748701</c:v>
                </c:pt>
                <c:pt idx="12119" formatCode="General">
                  <c:v>0.10310812278849001</c:v>
                </c:pt>
                <c:pt idx="12120" formatCode="General">
                  <c:v>9.6372881318886397E-2</c:v>
                </c:pt>
                <c:pt idx="12121" formatCode="General">
                  <c:v>8.9403172992127994E-2</c:v>
                </c:pt>
                <c:pt idx="12122" formatCode="General">
                  <c:v>8.2690193697619097E-2</c:v>
                </c:pt>
                <c:pt idx="12123" formatCode="General">
                  <c:v>7.6105783286386799E-2</c:v>
                </c:pt>
                <c:pt idx="12124" formatCode="General">
                  <c:v>6.9279994636910799E-2</c:v>
                </c:pt>
                <c:pt idx="12125" formatCode="General">
                  <c:v>6.2008289628526302E-2</c:v>
                </c:pt>
                <c:pt idx="12126" formatCode="General">
                  <c:v>5.4348519026552598E-2</c:v>
                </c:pt>
                <c:pt idx="12127" formatCode="General">
                  <c:v>4.6781607383135401E-2</c:v>
                </c:pt>
                <c:pt idx="12128" formatCode="General">
                  <c:v>3.99358227467334E-2</c:v>
                </c:pt>
                <c:pt idx="12129" formatCode="General">
                  <c:v>3.3988573300241298E-2</c:v>
                </c:pt>
                <c:pt idx="12130" formatCode="General">
                  <c:v>2.87195586491516E-2</c:v>
                </c:pt>
                <c:pt idx="12131" formatCode="General">
                  <c:v>2.3896103641908601E-2</c:v>
                </c:pt>
                <c:pt idx="12132" formatCode="General">
                  <c:v>1.9343372037162899E-2</c:v>
                </c:pt>
                <c:pt idx="12133" formatCode="General">
                  <c:v>1.49560335912937E-2</c:v>
                </c:pt>
                <c:pt idx="12134" formatCode="General">
                  <c:v>1.0813708736305E-2</c:v>
                </c:pt>
                <c:pt idx="12135" formatCode="General">
                  <c:v>7.1367685403957697E-3</c:v>
                </c:pt>
                <c:pt idx="12136" formatCode="General">
                  <c:v>3.85514396696139E-3</c:v>
                </c:pt>
                <c:pt idx="12137" formatCode="General">
                  <c:v>5.7494385411487904E-4</c:v>
                </c:pt>
                <c:pt idx="12138" formatCode="General">
                  <c:v>-2.8915776896069E-3</c:v>
                </c:pt>
                <c:pt idx="12139" formatCode="General">
                  <c:v>-6.2113741453187401E-3</c:v>
                </c:pt>
                <c:pt idx="12140" formatCode="General">
                  <c:v>-8.9574046282690101E-3</c:v>
                </c:pt>
                <c:pt idx="12141" formatCode="General">
                  <c:v>-1.12382704535317E-2</c:v>
                </c:pt>
                <c:pt idx="12142" formatCode="General">
                  <c:v>-1.3692997936355001E-2</c:v>
                </c:pt>
                <c:pt idx="12143" formatCode="General">
                  <c:v>-1.6712157155433002E-2</c:v>
                </c:pt>
                <c:pt idx="12144" formatCode="General">
                  <c:v>-1.9994910718089301E-2</c:v>
                </c:pt>
                <c:pt idx="12145" formatCode="General">
                  <c:v>-2.3175637066767799E-2</c:v>
                </c:pt>
                <c:pt idx="12146" formatCode="General">
                  <c:v>-2.6347464703664201E-2</c:v>
                </c:pt>
                <c:pt idx="12147" formatCode="General">
                  <c:v>-2.9691013353250501E-2</c:v>
                </c:pt>
                <c:pt idx="12148" formatCode="General">
                  <c:v>-3.3200113693306402E-2</c:v>
                </c:pt>
                <c:pt idx="12149" formatCode="General">
                  <c:v>-3.6798309597511701E-2</c:v>
                </c:pt>
                <c:pt idx="12150" formatCode="General">
                  <c:v>-4.0687275769007603E-2</c:v>
                </c:pt>
                <c:pt idx="12151" formatCode="General">
                  <c:v>-4.5177495493263803E-2</c:v>
                </c:pt>
                <c:pt idx="12152" formatCode="General">
                  <c:v>-5.0503299700130802E-2</c:v>
                </c:pt>
                <c:pt idx="12153" formatCode="General">
                  <c:v>-5.7097935587760801E-2</c:v>
                </c:pt>
                <c:pt idx="12154" formatCode="General">
                  <c:v>-6.5112448658478997E-2</c:v>
                </c:pt>
                <c:pt idx="12155" formatCode="General">
                  <c:v>-7.3831504307832294E-2</c:v>
                </c:pt>
                <c:pt idx="12156" formatCode="General">
                  <c:v>-8.2271719296005297E-2</c:v>
                </c:pt>
                <c:pt idx="12157" formatCode="General">
                  <c:v>-8.9944957794764094E-2</c:v>
                </c:pt>
                <c:pt idx="12158" formatCode="General">
                  <c:v>-9.6861135055239495E-2</c:v>
                </c:pt>
                <c:pt idx="12159" formatCode="General">
                  <c:v>-0.10338678243059</c:v>
                </c:pt>
                <c:pt idx="12160" formatCode="General">
                  <c:v>-0.110040186231208</c:v>
                </c:pt>
                <c:pt idx="12161" formatCode="General">
                  <c:v>-0.117291119955016</c:v>
                </c:pt>
                <c:pt idx="12162" formatCode="General">
                  <c:v>-0.12487027236767501</c:v>
                </c:pt>
                <c:pt idx="12163" formatCode="General">
                  <c:v>-0.13198177664410701</c:v>
                </c:pt>
                <c:pt idx="12164" formatCode="General">
                  <c:v>-0.13843618214844899</c:v>
                </c:pt>
                <c:pt idx="12165" formatCode="General">
                  <c:v>-0.144604773276757</c:v>
                </c:pt>
                <c:pt idx="12166" formatCode="General">
                  <c:v>-0.15062132278896401</c:v>
                </c:pt>
                <c:pt idx="12167" formatCode="General">
                  <c:v>-0.15627490904002</c:v>
                </c:pt>
                <c:pt idx="12168" formatCode="General">
                  <c:v>-0.16136400276372301</c:v>
                </c:pt>
                <c:pt idx="12169" formatCode="General">
                  <c:v>-0.16576646142057</c:v>
                </c:pt>
                <c:pt idx="12170" formatCode="General">
                  <c:v>-0.16949422244912701</c:v>
                </c:pt>
                <c:pt idx="12171" formatCode="General">
                  <c:v>-0.17270371072754001</c:v>
                </c:pt>
                <c:pt idx="12172" formatCode="General">
                  <c:v>-0.17551435891393399</c:v>
                </c:pt>
                <c:pt idx="12173" formatCode="General">
                  <c:v>-0.17785902010610999</c:v>
                </c:pt>
                <c:pt idx="12174" formatCode="General">
                  <c:v>-0.179684134378674</c:v>
                </c:pt>
                <c:pt idx="12175" formatCode="General">
                  <c:v>-0.18100389674040401</c:v>
                </c:pt>
                <c:pt idx="12176" formatCode="General">
                  <c:v>-0.18184374957069199</c:v>
                </c:pt>
                <c:pt idx="12177" formatCode="General">
                  <c:v>-0.18212687337983599</c:v>
                </c:pt>
                <c:pt idx="12178" formatCode="General">
                  <c:v>-0.18178916539659701</c:v>
                </c:pt>
                <c:pt idx="12179" formatCode="General">
                  <c:v>-0.181095832702069</c:v>
                </c:pt>
                <c:pt idx="12180" formatCode="General">
                  <c:v>-0.18075502099713101</c:v>
                </c:pt>
                <c:pt idx="12181" formatCode="General">
                  <c:v>-0.18166626429912799</c:v>
                </c:pt>
                <c:pt idx="12182" formatCode="General">
                  <c:v>-0.183642434182022</c:v>
                </c:pt>
                <c:pt idx="12183" formatCode="General">
                  <c:v>-0.18598093541782701</c:v>
                </c:pt>
                <c:pt idx="12184" formatCode="General">
                  <c:v>-0.18855408475114399</c:v>
                </c:pt>
                <c:pt idx="12185" formatCode="General">
                  <c:v>-0.191577338139997</c:v>
                </c:pt>
                <c:pt idx="12186" formatCode="General">
                  <c:v>-0.195606505775962</c:v>
                </c:pt>
                <c:pt idx="12187" formatCode="General">
                  <c:v>-0.200815214086219</c:v>
                </c:pt>
                <c:pt idx="12188" formatCode="General">
                  <c:v>-0.20674038899012501</c:v>
                </c:pt>
                <c:pt idx="12189" formatCode="General">
                  <c:v>-0.212813388736417</c:v>
                </c:pt>
                <c:pt idx="12190" formatCode="General">
                  <c:v>-0.21854138899046099</c:v>
                </c:pt>
                <c:pt idx="12191" formatCode="General">
                  <c:v>-0.223352127486008</c:v>
                </c:pt>
                <c:pt idx="12192" formatCode="General">
                  <c:v>-0.226845335135098</c:v>
                </c:pt>
                <c:pt idx="12193" formatCode="General">
                  <c:v>-0.229113724280851</c:v>
                </c:pt>
                <c:pt idx="12194" formatCode="General">
                  <c:v>-0.230493309967405</c:v>
                </c:pt>
                <c:pt idx="12195" formatCode="General">
                  <c:v>-0.23112311242570399</c:v>
                </c:pt>
                <c:pt idx="12196" formatCode="General">
                  <c:v>-0.231032272639242</c:v>
                </c:pt>
                <c:pt idx="12197" formatCode="General">
                  <c:v>-0.23026462036360901</c:v>
                </c:pt>
                <c:pt idx="12198" formatCode="General">
                  <c:v>-0.228897851365157</c:v>
                </c:pt>
                <c:pt idx="12199" formatCode="General">
                  <c:v>-0.22702130591572001</c:v>
                </c:pt>
                <c:pt idx="12200" formatCode="General">
                  <c:v>-0.224591971748272</c:v>
                </c:pt>
                <c:pt idx="12201" formatCode="General">
                  <c:v>-0.22201403452863799</c:v>
                </c:pt>
                <c:pt idx="12202" formatCode="General">
                  <c:v>-0.220105420868803</c:v>
                </c:pt>
                <c:pt idx="12203" formatCode="General">
                  <c:v>-0.21901571429403399</c:v>
                </c:pt>
                <c:pt idx="12204" formatCode="General">
                  <c:v>-0.21825648047513699</c:v>
                </c:pt>
                <c:pt idx="12205" formatCode="General">
                  <c:v>-0.21764131528712</c:v>
                </c:pt>
                <c:pt idx="12206" formatCode="General">
                  <c:v>-0.217143944834327</c:v>
                </c:pt>
                <c:pt idx="12207" formatCode="General">
                  <c:v>-0.216416885760807</c:v>
                </c:pt>
                <c:pt idx="12208" formatCode="General">
                  <c:v>-0.21533431525526001</c:v>
                </c:pt>
                <c:pt idx="12209" formatCode="General">
                  <c:v>-0.214431994303802</c:v>
                </c:pt>
                <c:pt idx="12210" formatCode="General">
                  <c:v>-0.214161627253141</c:v>
                </c:pt>
                <c:pt idx="12211" formatCode="General">
                  <c:v>-0.214427117889088</c:v>
                </c:pt>
                <c:pt idx="12212" formatCode="General">
                  <c:v>-0.21499092377428999</c:v>
                </c:pt>
                <c:pt idx="12213" formatCode="General">
                  <c:v>-0.21585971922407399</c:v>
                </c:pt>
                <c:pt idx="12214" formatCode="General">
                  <c:v>-0.217322831702775</c:v>
                </c:pt>
                <c:pt idx="12215" formatCode="General">
                  <c:v>-0.219370365976021</c:v>
                </c:pt>
                <c:pt idx="12216" formatCode="General">
                  <c:v>-0.221642685391714</c:v>
                </c:pt>
                <c:pt idx="12217" formatCode="General">
                  <c:v>-0.22374805786748</c:v>
                </c:pt>
                <c:pt idx="12218" formatCode="General">
                  <c:v>-0.22524179296984201</c:v>
                </c:pt>
                <c:pt idx="12219" formatCode="General">
                  <c:v>-0.22590586639826701</c:v>
                </c:pt>
                <c:pt idx="12220" formatCode="General">
                  <c:v>-0.22588868151500199</c:v>
                </c:pt>
                <c:pt idx="12221" formatCode="General">
                  <c:v>-0.22555553286292501</c:v>
                </c:pt>
                <c:pt idx="12222" formatCode="General">
                  <c:v>-0.224482480756486</c:v>
                </c:pt>
                <c:pt idx="12223" formatCode="General">
                  <c:v>-0.222069278449566</c:v>
                </c:pt>
                <c:pt idx="12224" formatCode="General">
                  <c:v>-0.218450787083459</c:v>
                </c:pt>
                <c:pt idx="12225" formatCode="General">
                  <c:v>-0.21398856368655</c:v>
                </c:pt>
                <c:pt idx="12226" formatCode="General">
                  <c:v>-0.209086293190586</c:v>
                </c:pt>
                <c:pt idx="12227" formatCode="General">
                  <c:v>-0.20403720792225599</c:v>
                </c:pt>
                <c:pt idx="12228" formatCode="General">
                  <c:v>-0.19913912451948901</c:v>
                </c:pt>
                <c:pt idx="12229" formatCode="General">
                  <c:v>-0.19467512542836299</c:v>
                </c:pt>
                <c:pt idx="12230" formatCode="General">
                  <c:v>-0.190835396020758</c:v>
                </c:pt>
                <c:pt idx="12231" formatCode="General">
                  <c:v>-0.18769707915147099</c:v>
                </c:pt>
                <c:pt idx="12232" formatCode="General">
                  <c:v>-0.185523822855404</c:v>
                </c:pt>
                <c:pt idx="12233" formatCode="General">
                  <c:v>-0.18482653127457099</c:v>
                </c:pt>
                <c:pt idx="12234" formatCode="General">
                  <c:v>-0.18595386042689899</c:v>
                </c:pt>
                <c:pt idx="12235" formatCode="General">
                  <c:v>-0.188990425874694</c:v>
                </c:pt>
                <c:pt idx="12236" formatCode="General">
                  <c:v>-0.19358588966217299</c:v>
                </c:pt>
                <c:pt idx="12237" formatCode="General">
                  <c:v>-0.19903770865546699</c:v>
                </c:pt>
                <c:pt idx="12238" formatCode="General">
                  <c:v>-0.20487743123744201</c:v>
                </c:pt>
                <c:pt idx="12239" formatCode="General">
                  <c:v>-0.21099073251740899</c:v>
                </c:pt>
                <c:pt idx="12240" formatCode="General">
                  <c:v>-0.217200080967866</c:v>
                </c:pt>
                <c:pt idx="12241" formatCode="General">
                  <c:v>-0.22369154976414701</c:v>
                </c:pt>
                <c:pt idx="12242" formatCode="General">
                  <c:v>-0.230673704817317</c:v>
                </c:pt>
                <c:pt idx="12243" formatCode="General">
                  <c:v>-0.237557072560516</c:v>
                </c:pt>
                <c:pt idx="12244" formatCode="General">
                  <c:v>-0.24332336149161299</c:v>
                </c:pt>
                <c:pt idx="12245" formatCode="General">
                  <c:v>-0.24684045394426499</c:v>
                </c:pt>
                <c:pt idx="12246" formatCode="General">
                  <c:v>-0.24764171367624599</c:v>
                </c:pt>
                <c:pt idx="12247" formatCode="General">
                  <c:v>-0.24613754667964199</c:v>
                </c:pt>
                <c:pt idx="12248" formatCode="General">
                  <c:v>-0.24265036182546801</c:v>
                </c:pt>
                <c:pt idx="12249" formatCode="General">
                  <c:v>-0.23727366000823999</c:v>
                </c:pt>
                <c:pt idx="12250" formatCode="General">
                  <c:v>-0.23014420086128601</c:v>
                </c:pt>
                <c:pt idx="12251" formatCode="General">
                  <c:v>-0.22164652207202101</c:v>
                </c:pt>
                <c:pt idx="12252" formatCode="General">
                  <c:v>-0.21259338245777501</c:v>
                </c:pt>
                <c:pt idx="12253" formatCode="General">
                  <c:v>-0.20360441327748999</c:v>
                </c:pt>
                <c:pt idx="12254" formatCode="General">
                  <c:v>-0.194486314963981</c:v>
                </c:pt>
                <c:pt idx="12255" formatCode="General">
                  <c:v>-0.185125996536388</c:v>
                </c:pt>
                <c:pt idx="12256" formatCode="General">
                  <c:v>-0.175916144592906</c:v>
                </c:pt>
                <c:pt idx="12257" formatCode="General">
                  <c:v>-0.167235594667518</c:v>
                </c:pt>
                <c:pt idx="12258" formatCode="General">
                  <c:v>-0.159267512687021</c:v>
                </c:pt>
                <c:pt idx="12259" formatCode="General">
                  <c:v>-0.15208088335106801</c:v>
                </c:pt>
                <c:pt idx="12260" formatCode="General">
                  <c:v>-0.145818146753046</c:v>
                </c:pt>
                <c:pt idx="12261" formatCode="General">
                  <c:v>-0.14052255197647801</c:v>
                </c:pt>
                <c:pt idx="12262" formatCode="General">
                  <c:v>-0.135912454432152</c:v>
                </c:pt>
                <c:pt idx="12263" formatCode="General">
                  <c:v>-0.13157301267117</c:v>
                </c:pt>
                <c:pt idx="12264" formatCode="General">
                  <c:v>-0.127201329942632</c:v>
                </c:pt>
                <c:pt idx="12265" formatCode="General">
                  <c:v>-0.122284340978373</c:v>
                </c:pt>
                <c:pt idx="12266" formatCode="General">
                  <c:v>-0.116582355051617</c:v>
                </c:pt>
                <c:pt idx="12267" formatCode="General">
                  <c:v>-0.11068130433081499</c:v>
                </c:pt>
                <c:pt idx="12268" formatCode="General">
                  <c:v>-0.10531580707423201</c:v>
                </c:pt>
                <c:pt idx="12269" formatCode="General">
                  <c:v>-0.100887697864564</c:v>
                </c:pt>
                <c:pt idx="12270" formatCode="General">
                  <c:v>-9.7227434971120894E-2</c:v>
                </c:pt>
                <c:pt idx="12271" formatCode="General">
                  <c:v>-9.3880229853728195E-2</c:v>
                </c:pt>
                <c:pt idx="12272" formatCode="General">
                  <c:v>-9.0818081017413302E-2</c:v>
                </c:pt>
                <c:pt idx="12273" formatCode="General">
                  <c:v>-8.8201210198071894E-2</c:v>
                </c:pt>
                <c:pt idx="12274" formatCode="General">
                  <c:v>-8.5994307410076007E-2</c:v>
                </c:pt>
                <c:pt idx="12275" formatCode="General">
                  <c:v>-8.45421623855524E-2</c:v>
                </c:pt>
                <c:pt idx="12276" formatCode="General">
                  <c:v>-8.4157952757601906E-2</c:v>
                </c:pt>
                <c:pt idx="12277" formatCode="General">
                  <c:v>-8.4024050321489893E-2</c:v>
                </c:pt>
                <c:pt idx="12278" formatCode="General">
                  <c:v>-8.3126663041252102E-2</c:v>
                </c:pt>
                <c:pt idx="12279" formatCode="General">
                  <c:v>-8.1383423739568403E-2</c:v>
                </c:pt>
                <c:pt idx="12280" formatCode="General">
                  <c:v>-7.9255173069206097E-2</c:v>
                </c:pt>
                <c:pt idx="12281" formatCode="General">
                  <c:v>-7.6910219543633002E-2</c:v>
                </c:pt>
                <c:pt idx="12282" formatCode="General">
                  <c:v>-7.4252499907012395E-2</c:v>
                </c:pt>
                <c:pt idx="12283" formatCode="General">
                  <c:v>-7.1204204495968898E-2</c:v>
                </c:pt>
                <c:pt idx="12284" formatCode="General">
                  <c:v>-6.7381453172041098E-2</c:v>
                </c:pt>
                <c:pt idx="12285" formatCode="General">
                  <c:v>-6.1872313154126599E-2</c:v>
                </c:pt>
                <c:pt idx="12286" formatCode="General">
                  <c:v>-5.3601784779821297E-2</c:v>
                </c:pt>
                <c:pt idx="12287" formatCode="General">
                  <c:v>-4.2386780136519898E-2</c:v>
                </c:pt>
                <c:pt idx="12288" formatCode="General">
                  <c:v>-2.9043173959503701E-2</c:v>
                </c:pt>
                <c:pt idx="12289" formatCode="General">
                  <c:v>-1.46607564723215E-2</c:v>
                </c:pt>
                <c:pt idx="12290" formatCode="General">
                  <c:v>-3.0141800931890802E-4</c:v>
                </c:pt>
                <c:pt idx="12291" formatCode="General">
                  <c:v>1.3109470947314201E-2</c:v>
                </c:pt>
                <c:pt idx="12292" formatCode="General">
                  <c:v>2.51598447856042E-2</c:v>
                </c:pt>
                <c:pt idx="12293" formatCode="General">
                  <c:v>3.6182742879455297E-2</c:v>
                </c:pt>
                <c:pt idx="12294" formatCode="General">
                  <c:v>4.6650573532539999E-2</c:v>
                </c:pt>
                <c:pt idx="12295" formatCode="General">
                  <c:v>5.6640883048341702E-2</c:v>
                </c:pt>
                <c:pt idx="12296" formatCode="General">
                  <c:v>6.6101322931009898E-2</c:v>
                </c:pt>
                <c:pt idx="12297" formatCode="General">
                  <c:v>7.48280203211521E-2</c:v>
                </c:pt>
                <c:pt idx="12298" formatCode="General">
                  <c:v>8.2462381295659998E-2</c:v>
                </c:pt>
                <c:pt idx="12299" formatCode="General">
                  <c:v>8.8870492237941107E-2</c:v>
                </c:pt>
                <c:pt idx="12300" formatCode="General">
                  <c:v>9.4074540468663898E-2</c:v>
                </c:pt>
                <c:pt idx="12301" formatCode="General">
                  <c:v>9.8377658046076594E-2</c:v>
                </c:pt>
                <c:pt idx="12302" formatCode="General">
                  <c:v>0.102059471857339</c:v>
                </c:pt>
                <c:pt idx="12303" formatCode="General">
                  <c:v>0.104963407983792</c:v>
                </c:pt>
                <c:pt idx="12304" formatCode="General">
                  <c:v>0.106892276988694</c:v>
                </c:pt>
                <c:pt idx="12305" formatCode="General">
                  <c:v>0.107790138128389</c:v>
                </c:pt>
                <c:pt idx="12306" formatCode="General">
                  <c:v>0.107700534499565</c:v>
                </c:pt>
                <c:pt idx="12307" formatCode="General">
                  <c:v>0.10706778020089799</c:v>
                </c:pt>
                <c:pt idx="12308" formatCode="General">
                  <c:v>0.106706481553731</c:v>
                </c:pt>
                <c:pt idx="12309" formatCode="General">
                  <c:v>0.107045714340123</c:v>
                </c:pt>
                <c:pt idx="12310" formatCode="General">
                  <c:v>0.108188687225557</c:v>
                </c:pt>
                <c:pt idx="12311" formatCode="General">
                  <c:v>0.11048593412393</c:v>
                </c:pt>
                <c:pt idx="12312" formatCode="General">
                  <c:v>0.11409190751923599</c:v>
                </c:pt>
                <c:pt idx="12313" formatCode="General">
                  <c:v>0.11864271610879699</c:v>
                </c:pt>
                <c:pt idx="12314" formatCode="General">
                  <c:v>0.123535483685277</c:v>
                </c:pt>
                <c:pt idx="12315" formatCode="General">
                  <c:v>0.12798421655351599</c:v>
                </c:pt>
                <c:pt idx="12316" formatCode="General">
                  <c:v>0.13134804182604801</c:v>
                </c:pt>
                <c:pt idx="12317" formatCode="General">
                  <c:v>0.13392379026071</c:v>
                </c:pt>
                <c:pt idx="12318" formatCode="General">
                  <c:v>0.13708515937239299</c:v>
                </c:pt>
                <c:pt idx="12319" formatCode="General">
                  <c:v>0.14204099990257801</c:v>
                </c:pt>
                <c:pt idx="12320" formatCode="General">
                  <c:v>0.14888795479088701</c:v>
                </c:pt>
                <c:pt idx="12321" formatCode="General">
                  <c:v>0.157067604625654</c:v>
                </c:pt>
                <c:pt idx="12322" formatCode="General">
                  <c:v>0.16618596452835299</c:v>
                </c:pt>
                <c:pt idx="12323" formatCode="General">
                  <c:v>0.176203560511904</c:v>
                </c:pt>
                <c:pt idx="12324" formatCode="General">
                  <c:v>0.186938787653324</c:v>
                </c:pt>
                <c:pt idx="12325" formatCode="General">
                  <c:v>0.19796943543494799</c:v>
                </c:pt>
                <c:pt idx="12326" formatCode="General">
                  <c:v>0.208867256188772</c:v>
                </c:pt>
                <c:pt idx="12327" formatCode="General">
                  <c:v>0.21920035049134001</c:v>
                </c:pt>
                <c:pt idx="12328" formatCode="General">
                  <c:v>0.228539052842125</c:v>
                </c:pt>
                <c:pt idx="12329" formatCode="General">
                  <c:v>0.23655955981430801</c:v>
                </c:pt>
                <c:pt idx="12330" formatCode="General">
                  <c:v>0.243256950802791</c:v>
                </c:pt>
                <c:pt idx="12331" formatCode="General">
                  <c:v>0.24858725904345999</c:v>
                </c:pt>
                <c:pt idx="12332" formatCode="General">
                  <c:v>0.252327629945028</c:v>
                </c:pt>
                <c:pt idx="12333" formatCode="General">
                  <c:v>0.25447248941828898</c:v>
                </c:pt>
                <c:pt idx="12334" formatCode="General">
                  <c:v>0.25535541333267398</c:v>
                </c:pt>
                <c:pt idx="12335" formatCode="General">
                  <c:v>0.25544909384300402</c:v>
                </c:pt>
                <c:pt idx="12336" formatCode="General">
                  <c:v>0.25506568036054</c:v>
                </c:pt>
                <c:pt idx="12337" formatCode="General">
                  <c:v>0.254413744603467</c:v>
                </c:pt>
                <c:pt idx="12338" formatCode="General">
                  <c:v>0.25369486470767899</c:v>
                </c:pt>
                <c:pt idx="12339" formatCode="General">
                  <c:v>0.25312233392842398</c:v>
                </c:pt>
                <c:pt idx="12340" formatCode="General">
                  <c:v>0.25281001643708501</c:v>
                </c:pt>
                <c:pt idx="12341" formatCode="General">
                  <c:v>0.252786058044287</c:v>
                </c:pt>
                <c:pt idx="12342" formatCode="General">
                  <c:v>0.25288725116996202</c:v>
                </c:pt>
                <c:pt idx="12343" formatCode="General">
                  <c:v>0.253020889907696</c:v>
                </c:pt>
                <c:pt idx="12344" formatCode="General">
                  <c:v>0.25366630756063802</c:v>
                </c:pt>
                <c:pt idx="12345" formatCode="General">
                  <c:v>0.25524144358907902</c:v>
                </c:pt>
                <c:pt idx="12346" formatCode="General">
                  <c:v>0.25755172721783398</c:v>
                </c:pt>
                <c:pt idx="12347" formatCode="General">
                  <c:v>0.25997210248908298</c:v>
                </c:pt>
                <c:pt idx="12348" formatCode="General">
                  <c:v>0.26169458901549397</c:v>
                </c:pt>
                <c:pt idx="12349" formatCode="General">
                  <c:v>0.26258175599477601</c:v>
                </c:pt>
                <c:pt idx="12350" formatCode="General">
                  <c:v>0.26349812934851102</c:v>
                </c:pt>
                <c:pt idx="12351" formatCode="General">
                  <c:v>0.26511935890337002</c:v>
                </c:pt>
                <c:pt idx="12352" formatCode="General">
                  <c:v>0.267126038556392</c:v>
                </c:pt>
                <c:pt idx="12353" formatCode="General">
                  <c:v>0.268817480936759</c:v>
                </c:pt>
                <c:pt idx="12354" formatCode="General">
                  <c:v>0.26982677375365</c:v>
                </c:pt>
                <c:pt idx="12355" formatCode="General">
                  <c:v>0.27050109411451401</c:v>
                </c:pt>
                <c:pt idx="12356" formatCode="General">
                  <c:v>0.27171515346752201</c:v>
                </c:pt>
                <c:pt idx="12357" formatCode="General">
                  <c:v>0.27395635243614302</c:v>
                </c:pt>
                <c:pt idx="12358" formatCode="General">
                  <c:v>0.276862710329147</c:v>
                </c:pt>
                <c:pt idx="12359" formatCode="General">
                  <c:v>0.27957370067840598</c:v>
                </c:pt>
                <c:pt idx="12360" formatCode="General">
                  <c:v>0.28155388231745199</c:v>
                </c:pt>
                <c:pt idx="12361" formatCode="General">
                  <c:v>0.28298526672081398</c:v>
                </c:pt>
                <c:pt idx="12362" formatCode="General">
                  <c:v>0.28470147308545202</c:v>
                </c:pt>
                <c:pt idx="12363" formatCode="General">
                  <c:v>0.28740240404025102</c:v>
                </c:pt>
                <c:pt idx="12364" formatCode="General">
                  <c:v>0.29079364383973699</c:v>
                </c:pt>
                <c:pt idx="12365" formatCode="General">
                  <c:v>0.29422926023283402</c:v>
                </c:pt>
                <c:pt idx="12366" formatCode="General">
                  <c:v>0.29724867458439802</c:v>
                </c:pt>
                <c:pt idx="12367" formatCode="General">
                  <c:v>0.29963732972807799</c:v>
                </c:pt>
                <c:pt idx="12368" formatCode="General">
                  <c:v>0.30139895989503401</c:v>
                </c:pt>
                <c:pt idx="12369" formatCode="General">
                  <c:v>0.302503734469806</c:v>
                </c:pt>
                <c:pt idx="12370" formatCode="General">
                  <c:v>0.302854036269539</c:v>
                </c:pt>
                <c:pt idx="12371" formatCode="General">
                  <c:v>0.30240986164808997</c:v>
                </c:pt>
                <c:pt idx="12372" formatCode="General">
                  <c:v>0.30181396144447697</c:v>
                </c:pt>
                <c:pt idx="12373" formatCode="General">
                  <c:v>0.30187200440804501</c:v>
                </c:pt>
                <c:pt idx="12374" formatCode="General">
                  <c:v>0.30243114643538199</c:v>
                </c:pt>
                <c:pt idx="12375" formatCode="General">
                  <c:v>0.30278932169905298</c:v>
                </c:pt>
                <c:pt idx="12376" formatCode="General">
                  <c:v>0.30241053101507698</c:v>
                </c:pt>
                <c:pt idx="12377" formatCode="General">
                  <c:v>0.30120953545234602</c:v>
                </c:pt>
                <c:pt idx="12378" formatCode="General">
                  <c:v>0.29959245437745402</c:v>
                </c:pt>
                <c:pt idx="12379" formatCode="General">
                  <c:v>0.29813984940994298</c:v>
                </c:pt>
                <c:pt idx="12380" formatCode="General">
                  <c:v>0.29726048773039998</c:v>
                </c:pt>
                <c:pt idx="12381" formatCode="General">
                  <c:v>0.29685374201488901</c:v>
                </c:pt>
                <c:pt idx="12382" formatCode="General">
                  <c:v>0.29640614686030903</c:v>
                </c:pt>
                <c:pt idx="12383" formatCode="General">
                  <c:v>0.29604349459685603</c:v>
                </c:pt>
                <c:pt idx="12384" formatCode="General">
                  <c:v>0.29634654401159999</c:v>
                </c:pt>
                <c:pt idx="12385" formatCode="General">
                  <c:v>0.29736374896667001</c:v>
                </c:pt>
                <c:pt idx="12386" formatCode="General">
                  <c:v>0.298828811604615</c:v>
                </c:pt>
                <c:pt idx="12387" formatCode="General">
                  <c:v>0.30067977540004198</c:v>
                </c:pt>
                <c:pt idx="12388" formatCode="General">
                  <c:v>0.30312310888606497</c:v>
                </c:pt>
                <c:pt idx="12389" formatCode="General">
                  <c:v>0.306696978355461</c:v>
                </c:pt>
                <c:pt idx="12390" formatCode="General">
                  <c:v>0.31158649044119902</c:v>
                </c:pt>
                <c:pt idx="12391" formatCode="General">
                  <c:v>0.31686734448727299</c:v>
                </c:pt>
                <c:pt idx="12392" formatCode="General">
                  <c:v>0.32087423925408898</c:v>
                </c:pt>
                <c:pt idx="12393" formatCode="General">
                  <c:v>0.32226715522031302</c:v>
                </c:pt>
                <c:pt idx="12394" formatCode="General">
                  <c:v>0.32095681005759602</c:v>
                </c:pt>
                <c:pt idx="12395" formatCode="General">
                  <c:v>0.31730191898844001</c:v>
                </c:pt>
                <c:pt idx="12396" formatCode="General">
                  <c:v>0.31151825229229102</c:v>
                </c:pt>
                <c:pt idx="12397" formatCode="General">
                  <c:v>0.303676702328462</c:v>
                </c:pt>
                <c:pt idx="12398" formatCode="General">
                  <c:v>0.29374772357590601</c:v>
                </c:pt>
                <c:pt idx="12399" formatCode="General">
                  <c:v>0.28176956841016898</c:v>
                </c:pt>
                <c:pt idx="12400" formatCode="General">
                  <c:v>0.26809913212455799</c:v>
                </c:pt>
                <c:pt idx="12401" formatCode="General">
                  <c:v>0.25349626127533798</c:v>
                </c:pt>
                <c:pt idx="12402" formatCode="General">
                  <c:v>0.238792933089506</c:v>
                </c:pt>
                <c:pt idx="12403" formatCode="General">
                  <c:v>0.224537127503152</c:v>
                </c:pt>
                <c:pt idx="12404" formatCode="General">
                  <c:v>0.21094116766798099</c:v>
                </c:pt>
                <c:pt idx="12405" formatCode="General">
                  <c:v>0.19865287610069499</c:v>
                </c:pt>
                <c:pt idx="12406" formatCode="General">
                  <c:v>0.18878871821457299</c:v>
                </c:pt>
                <c:pt idx="12407" formatCode="General">
                  <c:v>0.18199361328868199</c:v>
                </c:pt>
                <c:pt idx="12408" formatCode="General">
                  <c:v>0.17801177368541199</c:v>
                </c:pt>
                <c:pt idx="12409" formatCode="General">
                  <c:v>0.176181994419294</c:v>
                </c:pt>
                <c:pt idx="12410" formatCode="General">
                  <c:v>0.17601890084789101</c:v>
                </c:pt>
                <c:pt idx="12411" formatCode="General">
                  <c:v>0.17715005156334299</c:v>
                </c:pt>
                <c:pt idx="12412" formatCode="General">
                  <c:v>0.17949149703544101</c:v>
                </c:pt>
                <c:pt idx="12413" formatCode="General">
                  <c:v>0.18326087213220599</c:v>
                </c:pt>
                <c:pt idx="12414" formatCode="General">
                  <c:v>0.18827048308147701</c:v>
                </c:pt>
                <c:pt idx="12415" formatCode="General">
                  <c:v>0.193934293047414</c:v>
                </c:pt>
                <c:pt idx="12416" formatCode="General">
                  <c:v>0.199493627862498</c:v>
                </c:pt>
                <c:pt idx="12417" formatCode="General">
                  <c:v>0.20429608895913601</c:v>
                </c:pt>
                <c:pt idx="12418" formatCode="General">
                  <c:v>0.20884782546807201</c:v>
                </c:pt>
                <c:pt idx="12419" formatCode="General">
                  <c:v>0.213946599312131</c:v>
                </c:pt>
                <c:pt idx="12420" formatCode="General">
                  <c:v>0.219454672692877</c:v>
                </c:pt>
                <c:pt idx="12421" formatCode="General">
                  <c:v>0.22501631739560499</c:v>
                </c:pt>
                <c:pt idx="12422" formatCode="General">
                  <c:v>0.23053255558593899</c:v>
                </c:pt>
                <c:pt idx="12423" formatCode="General">
                  <c:v>0.236380156840516</c:v>
                </c:pt>
                <c:pt idx="12424" formatCode="General">
                  <c:v>0.24246112006089099</c:v>
                </c:pt>
                <c:pt idx="12425" formatCode="General">
                  <c:v>0.24788013104802301</c:v>
                </c:pt>
                <c:pt idx="12426" formatCode="General">
                  <c:v>0.25190016693274597</c:v>
                </c:pt>
                <c:pt idx="12427" formatCode="General">
                  <c:v>0.253801792669891</c:v>
                </c:pt>
                <c:pt idx="12428" formatCode="General">
                  <c:v>0.25265458679029801</c:v>
                </c:pt>
                <c:pt idx="12429" formatCode="General">
                  <c:v>0.24796241221350401</c:v>
                </c:pt>
                <c:pt idx="12430" formatCode="General">
                  <c:v>0.240013099802274</c:v>
                </c:pt>
                <c:pt idx="12431" formatCode="General">
                  <c:v>0.22995176588198099</c:v>
                </c:pt>
                <c:pt idx="12432" formatCode="General">
                  <c:v>0.21914484928689401</c:v>
                </c:pt>
                <c:pt idx="12433" formatCode="General">
                  <c:v>0.207987592030105</c:v>
                </c:pt>
                <c:pt idx="12434" formatCode="General">
                  <c:v>0.19631145944982101</c:v>
                </c:pt>
                <c:pt idx="12435" formatCode="General">
                  <c:v>0.18413908762478101</c:v>
                </c:pt>
                <c:pt idx="12436" formatCode="General">
                  <c:v>0.17151629009532801</c:v>
                </c:pt>
                <c:pt idx="12437" formatCode="General">
                  <c:v>0.15860049409895099</c:v>
                </c:pt>
                <c:pt idx="12438" formatCode="General">
                  <c:v>0.14582987806422101</c:v>
                </c:pt>
                <c:pt idx="12439" formatCode="General">
                  <c:v>0.133592162140206</c:v>
                </c:pt>
                <c:pt idx="12440" formatCode="General">
                  <c:v>0.121978182159863</c:v>
                </c:pt>
                <c:pt idx="12441" formatCode="General">
                  <c:v>0.110704454641221</c:v>
                </c:pt>
                <c:pt idx="12442" formatCode="General">
                  <c:v>9.9096529468789593E-2</c:v>
                </c:pt>
                <c:pt idx="12443" formatCode="General">
                  <c:v>8.8293889365147996E-2</c:v>
                </c:pt>
                <c:pt idx="12444" formatCode="General">
                  <c:v>8.1333748116328305E-2</c:v>
                </c:pt>
                <c:pt idx="12445" formatCode="General">
                  <c:v>7.9985477505233896E-2</c:v>
                </c:pt>
                <c:pt idx="12446" formatCode="General">
                  <c:v>6.7074012951135395E-2</c:v>
                </c:pt>
                <c:pt idx="12447" formatCode="General">
                  <c:v>7.4174314416149299E-3</c:v>
                </c:pt>
                <c:pt idx="12448" formatCode="General">
                  <c:v>-0.100678382940349</c:v>
                </c:pt>
                <c:pt idx="12449" formatCode="General">
                  <c:v>-0.219147580927048</c:v>
                </c:pt>
                <c:pt idx="12450" formatCode="General">
                  <c:v>-0.30691418854362201</c:v>
                </c:pt>
                <c:pt idx="12451" formatCode="General">
                  <c:v>-0.34805798680662098</c:v>
                </c:pt>
                <c:pt idx="12452" formatCode="General">
                  <c:v>-0.36450844465839799</c:v>
                </c:pt>
                <c:pt idx="12453" formatCode="General">
                  <c:v>-0.375636778983088</c:v>
                </c:pt>
                <c:pt idx="12454" formatCode="General">
                  <c:v>-0.38021523801996698</c:v>
                </c:pt>
                <c:pt idx="12455" formatCode="General">
                  <c:v>-0.37591470257401</c:v>
                </c:pt>
                <c:pt idx="12456" formatCode="General">
                  <c:v>-0.36304233828527799</c:v>
                </c:pt>
                <c:pt idx="12457" formatCode="General">
                  <c:v>-0.34393405595361598</c:v>
                </c:pt>
                <c:pt idx="12458" formatCode="General">
                  <c:v>-0.32148055301832801</c:v>
                </c:pt>
                <c:pt idx="12459" formatCode="General">
                  <c:v>-0.298200421879731</c:v>
                </c:pt>
                <c:pt idx="12460" formatCode="General">
                  <c:v>-0.27622785030274399</c:v>
                </c:pt>
                <c:pt idx="12461" formatCode="General">
                  <c:v>-0.25740245187765998</c:v>
                </c:pt>
                <c:pt idx="12462" formatCode="General">
                  <c:v>-0.24312135111519101</c:v>
                </c:pt>
                <c:pt idx="12463" formatCode="General">
                  <c:v>-0.23432004885473601</c:v>
                </c:pt>
                <c:pt idx="12464" formatCode="General">
                  <c:v>-0.231300265985314</c:v>
                </c:pt>
                <c:pt idx="12465" formatCode="General">
                  <c:v>-0.234199588937585</c:v>
                </c:pt>
                <c:pt idx="12466" formatCode="General">
                  <c:v>-0.24329142238496401</c:v>
                </c:pt>
                <c:pt idx="12467" formatCode="General">
                  <c:v>-0.25863772737759599</c:v>
                </c:pt>
                <c:pt idx="12468" formatCode="General">
                  <c:v>-0.28019737407690398</c:v>
                </c:pt>
                <c:pt idx="12469" formatCode="General">
                  <c:v>-0.30839218848578398</c:v>
                </c:pt>
                <c:pt idx="12470" formatCode="General">
                  <c:v>-0.34272460669413002</c:v>
                </c:pt>
                <c:pt idx="12471" formatCode="General">
                  <c:v>-0.381561622899518</c:v>
                </c:pt>
                <c:pt idx="12472" formatCode="General">
                  <c:v>-0.42331191282449698</c:v>
                </c:pt>
                <c:pt idx="12473" formatCode="General">
                  <c:v>-0.466336640449942</c:v>
                </c:pt>
                <c:pt idx="12474" formatCode="General">
                  <c:v>-0.50931290980225896</c:v>
                </c:pt>
                <c:pt idx="12475" formatCode="General">
                  <c:v>-0.55156233370427799</c:v>
                </c:pt>
                <c:pt idx="12476" formatCode="General">
                  <c:v>-0.59204348521190697</c:v>
                </c:pt>
                <c:pt idx="12477" formatCode="General">
                  <c:v>-0.62866554819943798</c:v>
                </c:pt>
                <c:pt idx="12478" formatCode="General">
                  <c:v>-0.66029034454579705</c:v>
                </c:pt>
                <c:pt idx="12479" formatCode="General">
                  <c:v>-0.687489749032966</c:v>
                </c:pt>
                <c:pt idx="12480" formatCode="General">
                  <c:v>-0.71075700371244899</c:v>
                </c:pt>
                <c:pt idx="12481" formatCode="General">
                  <c:v>-0.72998359086665099</c:v>
                </c:pt>
                <c:pt idx="12482" formatCode="General">
                  <c:v>-0.74491498457088601</c:v>
                </c:pt>
                <c:pt idx="12483" formatCode="General">
                  <c:v>-0.75492949989334701</c:v>
                </c:pt>
                <c:pt idx="12484" formatCode="General">
                  <c:v>-0.75945884732226898</c:v>
                </c:pt>
                <c:pt idx="12485" formatCode="General">
                  <c:v>-0.75843914461850304</c:v>
                </c:pt>
                <c:pt idx="12486" formatCode="General">
                  <c:v>-0.75237973266940095</c:v>
                </c:pt>
                <c:pt idx="12487" formatCode="General">
                  <c:v>-0.74223336431826903</c:v>
                </c:pt>
                <c:pt idx="12488" formatCode="General">
                  <c:v>-0.72892141558474899</c:v>
                </c:pt>
                <c:pt idx="12489" formatCode="General">
                  <c:v>-0.713276483353246</c:v>
                </c:pt>
                <c:pt idx="12490" formatCode="General">
                  <c:v>-0.69623404497331798</c:v>
                </c:pt>
                <c:pt idx="12491" formatCode="General">
                  <c:v>-0.67921095917855201</c:v>
                </c:pt>
                <c:pt idx="12492" formatCode="General">
                  <c:v>-0.66413372171959895</c:v>
                </c:pt>
                <c:pt idx="12493" formatCode="General">
                  <c:v>-0.65243112503523204</c:v>
                </c:pt>
                <c:pt idx="12494" formatCode="General">
                  <c:v>-0.64482597300374001</c:v>
                </c:pt>
                <c:pt idx="12495" formatCode="General">
                  <c:v>-0.64148282798925005</c:v>
                </c:pt>
                <c:pt idx="12496" formatCode="General">
                  <c:v>-0.64215502675015101</c:v>
                </c:pt>
                <c:pt idx="12497" formatCode="General">
                  <c:v>-0.64611931974379999</c:v>
                </c:pt>
                <c:pt idx="12498" formatCode="General">
                  <c:v>-0.65221548244718897</c:v>
                </c:pt>
                <c:pt idx="12499" formatCode="General">
                  <c:v>-0.65931801605643803</c:v>
                </c:pt>
                <c:pt idx="12500" formatCode="General">
                  <c:v>-0.66641585479829002</c:v>
                </c:pt>
                <c:pt idx="12501" formatCode="General">
                  <c:v>-0.672736562383208</c:v>
                </c:pt>
                <c:pt idx="12502" formatCode="General">
                  <c:v>-0.67821837581501498</c:v>
                </c:pt>
                <c:pt idx="12503" formatCode="General">
                  <c:v>-0.68342697041404599</c:v>
                </c:pt>
                <c:pt idx="12504" formatCode="General">
                  <c:v>-0.688817620287271</c:v>
                </c:pt>
                <c:pt idx="12505" formatCode="General">
                  <c:v>-0.69403556610180195</c:v>
                </c:pt>
                <c:pt idx="12506" formatCode="General">
                  <c:v>-0.69803139611553999</c:v>
                </c:pt>
                <c:pt idx="12507" formatCode="General">
                  <c:v>-0.70004887949539396</c:v>
                </c:pt>
                <c:pt idx="12508" formatCode="General">
                  <c:v>-0.69991307929259605</c:v>
                </c:pt>
                <c:pt idx="12509" formatCode="General">
                  <c:v>-0.69768763984627302</c:v>
                </c:pt>
                <c:pt idx="12510" formatCode="General">
                  <c:v>-0.69325060091382495</c:v>
                </c:pt>
                <c:pt idx="12511" formatCode="General">
                  <c:v>-0.68606163377431895</c:v>
                </c:pt>
                <c:pt idx="12512" formatCode="General">
                  <c:v>-0.67575862175509405</c:v>
                </c:pt>
                <c:pt idx="12513" formatCode="General">
                  <c:v>-0.66288679333933398</c:v>
                </c:pt>
                <c:pt idx="12514" formatCode="General">
                  <c:v>-0.64860480791147002</c:v>
                </c:pt>
                <c:pt idx="12515" formatCode="General">
                  <c:v>-0.63394687650797099</c:v>
                </c:pt>
                <c:pt idx="12516" formatCode="General">
                  <c:v>-0.62004719541091502</c:v>
                </c:pt>
                <c:pt idx="12517" formatCode="General">
                  <c:v>-0.60846676220300899</c:v>
                </c:pt>
                <c:pt idx="12518" formatCode="General">
                  <c:v>-0.60066491965297497</c:v>
                </c:pt>
                <c:pt idx="12519" formatCode="General">
                  <c:v>-0.59631157012522096</c:v>
                </c:pt>
                <c:pt idx="12520" formatCode="General">
                  <c:v>-0.59416478596411204</c:v>
                </c:pt>
                <c:pt idx="12521" formatCode="General">
                  <c:v>-0.59391951486546701</c:v>
                </c:pt>
                <c:pt idx="12522" formatCode="General">
                  <c:v>-0.59563737312461595</c:v>
                </c:pt>
                <c:pt idx="12523" formatCode="General">
                  <c:v>-0.59939376601370797</c:v>
                </c:pt>
                <c:pt idx="12524" formatCode="General">
                  <c:v>-0.60466748374010504</c:v>
                </c:pt>
                <c:pt idx="12525" formatCode="General">
                  <c:v>-0.61079553025370703</c:v>
                </c:pt>
                <c:pt idx="12526" formatCode="General">
                  <c:v>-0.61728157944459205</c:v>
                </c:pt>
                <c:pt idx="12527" formatCode="General">
                  <c:v>-0.623406907783151</c:v>
                </c:pt>
                <c:pt idx="12528" formatCode="General">
                  <c:v>-0.62811727750248703</c:v>
                </c:pt>
                <c:pt idx="12529" formatCode="General">
                  <c:v>-0.63009968716430698</c:v>
                </c:pt>
                <c:pt idx="12530" formatCode="General">
                  <c:v>-0.62851632525970902</c:v>
                </c:pt>
                <c:pt idx="12531" formatCode="General">
                  <c:v>-0.62324837959284896</c:v>
                </c:pt>
                <c:pt idx="12532" formatCode="General">
                  <c:v>-0.61476545699609797</c:v>
                </c:pt>
                <c:pt idx="12533" formatCode="General">
                  <c:v>-0.60383005649550803</c:v>
                </c:pt>
                <c:pt idx="12534" formatCode="General">
                  <c:v>-0.59064752256798103</c:v>
                </c:pt>
                <c:pt idx="12535" formatCode="General">
                  <c:v>-0.57526680421797705</c:v>
                </c:pt>
                <c:pt idx="12536" formatCode="General">
                  <c:v>-0.55829981628560998</c:v>
                </c:pt>
                <c:pt idx="12537" formatCode="General">
                  <c:v>-0.54036488180318898</c:v>
                </c:pt>
                <c:pt idx="12538" formatCode="General">
                  <c:v>-0.52186321463232899</c:v>
                </c:pt>
                <c:pt idx="12539" formatCode="General">
                  <c:v>-0.50314780553477001</c:v>
                </c:pt>
                <c:pt idx="12540" formatCode="General">
                  <c:v>-0.48447011654467498</c:v>
                </c:pt>
                <c:pt idx="12541" formatCode="General">
                  <c:v>-0.46576094426347397</c:v>
                </c:pt>
                <c:pt idx="12542" formatCode="General">
                  <c:v>-0.44651066724687699</c:v>
                </c:pt>
                <c:pt idx="12543" formatCode="General">
                  <c:v>-0.42638887569117701</c:v>
                </c:pt>
                <c:pt idx="12544" formatCode="General">
                  <c:v>-0.40582907172757199</c:v>
                </c:pt>
                <c:pt idx="12545" formatCode="General">
                  <c:v>-0.38548115018444001</c:v>
                </c:pt>
                <c:pt idx="12546" formatCode="General">
                  <c:v>-0.36556147653562798</c:v>
                </c:pt>
                <c:pt idx="12547" formatCode="General">
                  <c:v>-0.345731751704214</c:v>
                </c:pt>
                <c:pt idx="12548" formatCode="General">
                  <c:v>-0.32573219641571999</c:v>
                </c:pt>
                <c:pt idx="12549" formatCode="General">
                  <c:v>-0.306098491328611</c:v>
                </c:pt>
                <c:pt idx="12550" formatCode="General">
                  <c:v>-0.28778498866568403</c:v>
                </c:pt>
                <c:pt idx="12551" formatCode="General">
                  <c:v>-0.27130572286235899</c:v>
                </c:pt>
                <c:pt idx="12552" formatCode="General">
                  <c:v>-0.25695504087357202</c:v>
                </c:pt>
                <c:pt idx="12553" formatCode="General">
                  <c:v>-0.24470929883567599</c:v>
                </c:pt>
                <c:pt idx="12554" formatCode="General">
                  <c:v>-0.23362756383491901</c:v>
                </c:pt>
                <c:pt idx="12555" formatCode="General">
                  <c:v>-0.222657677237659</c:v>
                </c:pt>
                <c:pt idx="12556" formatCode="General">
                  <c:v>-0.21135990758693099</c:v>
                </c:pt>
                <c:pt idx="12557" formatCode="General">
                  <c:v>-0.19980929070703499</c:v>
                </c:pt>
                <c:pt idx="12558" formatCode="General">
                  <c:v>-0.18839701472954101</c:v>
                </c:pt>
                <c:pt idx="12559" formatCode="General">
                  <c:v>-0.17752975446910599</c:v>
                </c:pt>
                <c:pt idx="12560" formatCode="General">
                  <c:v>-0.16765881456696499</c:v>
                </c:pt>
                <c:pt idx="12561" formatCode="General">
                  <c:v>-0.15889160740264499</c:v>
                </c:pt>
                <c:pt idx="12562" formatCode="General">
                  <c:v>-0.150296714737091</c:v>
                </c:pt>
                <c:pt idx="12563" formatCode="General">
                  <c:v>-0.14131981419952599</c:v>
                </c:pt>
                <c:pt idx="12564" formatCode="General">
                  <c:v>-0.13223212812454699</c:v>
                </c:pt>
                <c:pt idx="12565" formatCode="General">
                  <c:v>-0.123303600918736</c:v>
                </c:pt>
                <c:pt idx="12566" formatCode="General">
                  <c:v>-0.114435184670582</c:v>
                </c:pt>
                <c:pt idx="12567" formatCode="General">
                  <c:v>-0.105032194407212</c:v>
                </c:pt>
                <c:pt idx="12568" formatCode="General">
                  <c:v>-9.43624071478152E-2</c:v>
                </c:pt>
                <c:pt idx="12569" formatCode="General">
                  <c:v>-8.1931212935787895E-2</c:v>
                </c:pt>
                <c:pt idx="12570" formatCode="General">
                  <c:v>-6.7942729907861099E-2</c:v>
                </c:pt>
                <c:pt idx="12571" formatCode="General">
                  <c:v>-5.2741877878569599E-2</c:v>
                </c:pt>
                <c:pt idx="12572" formatCode="General">
                  <c:v>-3.6360841205742303E-2</c:v>
                </c:pt>
                <c:pt idx="12573" formatCode="General">
                  <c:v>-1.9035824112975198E-2</c:v>
                </c:pt>
                <c:pt idx="12574" formatCode="General">
                  <c:v>-1.3575301659828E-3</c:v>
                </c:pt>
                <c:pt idx="12575" formatCode="General">
                  <c:v>1.57969596660513E-2</c:v>
                </c:pt>
                <c:pt idx="12576" formatCode="General">
                  <c:v>3.21713948518694E-2</c:v>
                </c:pt>
                <c:pt idx="12577" formatCode="General">
                  <c:v>4.8341047942010801E-2</c:v>
                </c:pt>
                <c:pt idx="12578" formatCode="General">
                  <c:v>6.4622245623184693E-2</c:v>
                </c:pt>
                <c:pt idx="12579" formatCode="General">
                  <c:v>8.1192077440916097E-2</c:v>
                </c:pt>
                <c:pt idx="12580" formatCode="General">
                  <c:v>9.8492916746607595E-2</c:v>
                </c:pt>
                <c:pt idx="12581" formatCode="General">
                  <c:v>0.11648830935045899</c:v>
                </c:pt>
                <c:pt idx="12582" formatCode="General">
                  <c:v>0.134314665100457</c:v>
                </c:pt>
                <c:pt idx="12583" formatCode="General">
                  <c:v>0.15125216965143801</c:v>
                </c:pt>
                <c:pt idx="12584" formatCode="General">
                  <c:v>0.167318598854067</c:v>
                </c:pt>
                <c:pt idx="12585" formatCode="General">
                  <c:v>0.18263757189701399</c:v>
                </c:pt>
                <c:pt idx="12586" formatCode="General">
                  <c:v>0.197117735181152</c:v>
                </c:pt>
                <c:pt idx="12587" formatCode="General">
                  <c:v>0.21071178895687401</c:v>
                </c:pt>
                <c:pt idx="12588" formatCode="General">
                  <c:v>0.22359629678422399</c:v>
                </c:pt>
                <c:pt idx="12589" formatCode="General">
                  <c:v>0.23648112573611099</c:v>
                </c:pt>
                <c:pt idx="12590" formatCode="General">
                  <c:v>0.249832509129642</c:v>
                </c:pt>
                <c:pt idx="12591" formatCode="General">
                  <c:v>0.26335303782640801</c:v>
                </c:pt>
                <c:pt idx="12592" formatCode="General">
                  <c:v>0.27652099594985502</c:v>
                </c:pt>
                <c:pt idx="12593" formatCode="General">
                  <c:v>0.28875826278418099</c:v>
                </c:pt>
                <c:pt idx="12594" formatCode="General">
                  <c:v>0.29957091448434298</c:v>
                </c:pt>
                <c:pt idx="12595" formatCode="General">
                  <c:v>0.30904696429992501</c:v>
                </c:pt>
                <c:pt idx="12596" formatCode="General">
                  <c:v>0.31830952594327999</c:v>
                </c:pt>
                <c:pt idx="12597" formatCode="General">
                  <c:v>0.32906346016376198</c:v>
                </c:pt>
                <c:pt idx="12598" formatCode="General">
                  <c:v>0.34163677220437799</c:v>
                </c:pt>
                <c:pt idx="12599" formatCode="General">
                  <c:v>0.35497341328582499</c:v>
                </c:pt>
                <c:pt idx="12600" formatCode="General">
                  <c:v>0.36841504796944402</c:v>
                </c:pt>
                <c:pt idx="12601" formatCode="General">
                  <c:v>0.382353786748024</c:v>
                </c:pt>
                <c:pt idx="12602" formatCode="General">
                  <c:v>0.39728325740313097</c:v>
                </c:pt>
                <c:pt idx="12603" formatCode="General">
                  <c:v>0.412574893105698</c:v>
                </c:pt>
                <c:pt idx="12604" formatCode="General">
                  <c:v>0.42759660674913202</c:v>
                </c:pt>
                <c:pt idx="12605" formatCode="General">
                  <c:v>0.44228172216341499</c:v>
                </c:pt>
                <c:pt idx="12606" formatCode="General">
                  <c:v>0.45662428210770301</c:v>
                </c:pt>
                <c:pt idx="12607" formatCode="General">
                  <c:v>0.47050381450086098</c:v>
                </c:pt>
                <c:pt idx="12608" formatCode="General">
                  <c:v>0.483502413488126</c:v>
                </c:pt>
                <c:pt idx="12609" formatCode="General">
                  <c:v>0.495315153835866</c:v>
                </c:pt>
                <c:pt idx="12610" formatCode="General">
                  <c:v>0.505805923578586</c:v>
                </c:pt>
                <c:pt idx="12611" formatCode="General">
                  <c:v>0.51479236510790405</c:v>
                </c:pt>
                <c:pt idx="12612" formatCode="General">
                  <c:v>0.52230793398180497</c:v>
                </c:pt>
                <c:pt idx="12613" formatCode="General">
                  <c:v>0.52878479284684898</c:v>
                </c:pt>
                <c:pt idx="12614" formatCode="General">
                  <c:v>0.53528427265493805</c:v>
                </c:pt>
                <c:pt idx="12615" formatCode="General">
                  <c:v>0.54283554540619505</c:v>
                </c:pt>
                <c:pt idx="12616" formatCode="General">
                  <c:v>0.55145190012916401</c:v>
                </c:pt>
                <c:pt idx="12617" formatCode="General">
                  <c:v>0.56071366240186105</c:v>
                </c:pt>
                <c:pt idx="12618" formatCode="General">
                  <c:v>0.57025953081264902</c:v>
                </c:pt>
                <c:pt idx="12619" formatCode="General">
                  <c:v>0.58013244303761702</c:v>
                </c:pt>
                <c:pt idx="12620" formatCode="General">
                  <c:v>0.59069603187092501</c:v>
                </c:pt>
                <c:pt idx="12621" formatCode="General">
                  <c:v>0.60147135626011705</c:v>
                </c:pt>
                <c:pt idx="12622" formatCode="General">
                  <c:v>0.61182706070874004</c:v>
                </c:pt>
                <c:pt idx="12623" formatCode="General">
                  <c:v>0.62258736142225202</c:v>
                </c:pt>
                <c:pt idx="12624" formatCode="General">
                  <c:v>0.63456968146592796</c:v>
                </c:pt>
                <c:pt idx="12625" formatCode="General">
                  <c:v>0.64729469296200504</c:v>
                </c:pt>
                <c:pt idx="12626" formatCode="General">
                  <c:v>0.66004636361969804</c:v>
                </c:pt>
                <c:pt idx="12627" formatCode="General">
                  <c:v>0.67213861844470002</c:v>
                </c:pt>
                <c:pt idx="12628" formatCode="General">
                  <c:v>0.68326063392595304</c:v>
                </c:pt>
                <c:pt idx="12629" formatCode="General">
                  <c:v>0.693908910203894</c:v>
                </c:pt>
                <c:pt idx="12630" formatCode="General">
                  <c:v>0.70445852704101697</c:v>
                </c:pt>
                <c:pt idx="12631" formatCode="General">
                  <c:v>0.71439259266212296</c:v>
                </c:pt>
                <c:pt idx="12632" formatCode="General">
                  <c:v>0.72295542442090899</c:v>
                </c:pt>
                <c:pt idx="12633" formatCode="General">
                  <c:v>0.72998516569573901</c:v>
                </c:pt>
                <c:pt idx="12634" formatCode="General">
                  <c:v>0.73536657686297802</c:v>
                </c:pt>
                <c:pt idx="12635" formatCode="General">
                  <c:v>0.73892683173984397</c:v>
                </c:pt>
                <c:pt idx="12636" formatCode="General">
                  <c:v>0.74078432258183302</c:v>
                </c:pt>
                <c:pt idx="12637" formatCode="General">
                  <c:v>0.74132540295958804</c:v>
                </c:pt>
                <c:pt idx="12638" formatCode="General">
                  <c:v>0.740830335628192</c:v>
                </c:pt>
                <c:pt idx="12639" formatCode="General">
                  <c:v>0.73910394157798298</c:v>
                </c:pt>
                <c:pt idx="12640" formatCode="General">
                  <c:v>0.73613600105519195</c:v>
                </c:pt>
                <c:pt idx="12641" formatCode="General">
                  <c:v>0.73256449962939496</c:v>
                </c:pt>
                <c:pt idx="12642" formatCode="General">
                  <c:v>0.72964074056421502</c:v>
                </c:pt>
                <c:pt idx="12643" formatCode="General">
                  <c:v>0.72788593249908096</c:v>
                </c:pt>
                <c:pt idx="12644" formatCode="General">
                  <c:v>0.72690473327568705</c:v>
                </c:pt>
                <c:pt idx="12645" formatCode="General">
                  <c:v>0.72706161624121002</c:v>
                </c:pt>
                <c:pt idx="12646" formatCode="General">
                  <c:v>0.72898814866041195</c:v>
                </c:pt>
                <c:pt idx="12647" formatCode="General">
                  <c:v>0.73252731431404305</c:v>
                </c:pt>
                <c:pt idx="12648" formatCode="General">
                  <c:v>0.73735014200529903</c:v>
                </c:pt>
                <c:pt idx="12649" formatCode="General">
                  <c:v>0.743204035671861</c:v>
                </c:pt>
                <c:pt idx="12650" formatCode="General">
                  <c:v>0.74965387806750505</c:v>
                </c:pt>
                <c:pt idx="12651" formatCode="General">
                  <c:v>0.75653691258753397</c:v>
                </c:pt>
                <c:pt idx="12652" formatCode="General">
                  <c:v>0.76395489756405</c:v>
                </c:pt>
                <c:pt idx="12653" formatCode="General">
                  <c:v>0.77159419833595699</c:v>
                </c:pt>
                <c:pt idx="12654" formatCode="General">
                  <c:v>0.77880635679836496</c:v>
                </c:pt>
                <c:pt idx="12655" formatCode="General">
                  <c:v>0.78513447361203004</c:v>
                </c:pt>
                <c:pt idx="12656" formatCode="General">
                  <c:v>0.79026825902031195</c:v>
                </c:pt>
                <c:pt idx="12657" formatCode="General">
                  <c:v>0.794258805247123</c:v>
                </c:pt>
                <c:pt idx="12658" formatCode="General">
                  <c:v>0.79726822267630704</c:v>
                </c:pt>
                <c:pt idx="12659" formatCode="General">
                  <c:v>0.79878345929806904</c:v>
                </c:pt>
                <c:pt idx="12660" formatCode="General">
                  <c:v>0.79817422714754405</c:v>
                </c:pt>
                <c:pt idx="12661" formatCode="General">
                  <c:v>0.79545533511603805</c:v>
                </c:pt>
                <c:pt idx="12662" formatCode="General">
                  <c:v>0.79112586508136395</c:v>
                </c:pt>
                <c:pt idx="12663" formatCode="General">
                  <c:v>0.78622630893765</c:v>
                </c:pt>
                <c:pt idx="12664" formatCode="General">
                  <c:v>0.78159909623496204</c:v>
                </c:pt>
                <c:pt idx="12665" formatCode="General">
                  <c:v>0.77656235488902703</c:v>
                </c:pt>
                <c:pt idx="12666" formatCode="General">
                  <c:v>0.77002871727059397</c:v>
                </c:pt>
                <c:pt idx="12667" formatCode="General">
                  <c:v>0.76207331109149601</c:v>
                </c:pt>
                <c:pt idx="12668" formatCode="General">
                  <c:v>0.75319402262700197</c:v>
                </c:pt>
                <c:pt idx="12669" formatCode="General">
                  <c:v>0.74343518568085198</c:v>
                </c:pt>
                <c:pt idx="12670" formatCode="General">
                  <c:v>0.73294242653215202</c:v>
                </c:pt>
                <c:pt idx="12671" formatCode="General">
                  <c:v>0.722022133474301</c:v>
                </c:pt>
                <c:pt idx="12672" formatCode="General">
                  <c:v>0.71078492816319405</c:v>
                </c:pt>
                <c:pt idx="12673" formatCode="General">
                  <c:v>0.69947982253577601</c:v>
                </c:pt>
                <c:pt idx="12674" formatCode="General">
                  <c:v>0.68867133153654103</c:v>
                </c:pt>
                <c:pt idx="12675" formatCode="General">
                  <c:v>0.67861957921959504</c:v>
                </c:pt>
                <c:pt idx="12676" formatCode="General">
                  <c:v>0.66931419043264595</c:v>
                </c:pt>
                <c:pt idx="12677" formatCode="General">
                  <c:v>0.66076940354130997</c:v>
                </c:pt>
                <c:pt idx="12678" formatCode="General">
                  <c:v>0.65273683959404505</c:v>
                </c:pt>
                <c:pt idx="12679" formatCode="General">
                  <c:v>0.64510242906297199</c:v>
                </c:pt>
                <c:pt idx="12680" formatCode="General">
                  <c:v>0.63795273760310001</c:v>
                </c:pt>
                <c:pt idx="12681" formatCode="General">
                  <c:v>0.63099351951056504</c:v>
                </c:pt>
                <c:pt idx="12682" formatCode="General">
                  <c:v>0.62326289030389104</c:v>
                </c:pt>
                <c:pt idx="12683" formatCode="General">
                  <c:v>0.61415617269209699</c:v>
                </c:pt>
                <c:pt idx="12684" formatCode="General">
                  <c:v>0.60388018648043995</c:v>
                </c:pt>
                <c:pt idx="12685" formatCode="General">
                  <c:v>0.59263233970080698</c:v>
                </c:pt>
                <c:pt idx="12686" formatCode="General">
                  <c:v>0.58026315233280601</c:v>
                </c:pt>
                <c:pt idx="12687" formatCode="General">
                  <c:v>0.56642715245804098</c:v>
                </c:pt>
                <c:pt idx="12688" formatCode="General">
                  <c:v>0.55128698247705799</c:v>
                </c:pt>
                <c:pt idx="12689" formatCode="General">
                  <c:v>0.53523116870172605</c:v>
                </c:pt>
                <c:pt idx="12690" formatCode="General">
                  <c:v>0.51864940785610503</c:v>
                </c:pt>
                <c:pt idx="12691" formatCode="General">
                  <c:v>0.50210074006598104</c:v>
                </c:pt>
                <c:pt idx="12692" formatCode="General">
                  <c:v>0.48574099946359101</c:v>
                </c:pt>
                <c:pt idx="12693" formatCode="General">
                  <c:v>0.46959468075997302</c:v>
                </c:pt>
                <c:pt idx="12694" formatCode="General">
                  <c:v>0.453750058139193</c:v>
                </c:pt>
                <c:pt idx="12695" formatCode="General">
                  <c:v>0.43825827101512699</c:v>
                </c:pt>
                <c:pt idx="12696" formatCode="General">
                  <c:v>0.42280041477005698</c:v>
                </c:pt>
                <c:pt idx="12697" formatCode="General">
                  <c:v>0.40691353156959997</c:v>
                </c:pt>
                <c:pt idx="12698" formatCode="General">
                  <c:v>0.39048989585057797</c:v>
                </c:pt>
                <c:pt idx="12699" formatCode="General">
                  <c:v>0.373599643363135</c:v>
                </c:pt>
                <c:pt idx="12700" formatCode="General">
                  <c:v>0.356385651220616</c:v>
                </c:pt>
                <c:pt idx="12701" formatCode="General">
                  <c:v>0.33898718868885402</c:v>
                </c:pt>
                <c:pt idx="12702" formatCode="General">
                  <c:v>0.32176513136214702</c:v>
                </c:pt>
                <c:pt idx="12703" formatCode="General">
                  <c:v>0.30509123197703297</c:v>
                </c:pt>
                <c:pt idx="12704" formatCode="General">
                  <c:v>0.28857372022551098</c:v>
                </c:pt>
                <c:pt idx="12705" formatCode="General">
                  <c:v>0.27121943484073602</c:v>
                </c:pt>
                <c:pt idx="12706" formatCode="General">
                  <c:v>0.25261520766760498</c:v>
                </c:pt>
                <c:pt idx="12707" formatCode="General">
                  <c:v>0.23337498826529801</c:v>
                </c:pt>
                <c:pt idx="12708" formatCode="General">
                  <c:v>0.21463392211802801</c:v>
                </c:pt>
                <c:pt idx="12709" formatCode="General">
                  <c:v>0.19707169615157</c:v>
                </c:pt>
                <c:pt idx="12710" formatCode="General">
                  <c:v>0.180464124741302</c:v>
                </c:pt>
                <c:pt idx="12711" formatCode="General">
                  <c:v>0.16407562329424999</c:v>
                </c:pt>
                <c:pt idx="12712" formatCode="General">
                  <c:v>0.14717139071396099</c:v>
                </c:pt>
                <c:pt idx="12713" formatCode="General">
                  <c:v>0.129757947454682</c:v>
                </c:pt>
                <c:pt idx="12714" formatCode="General">
                  <c:v>0.11216450621181601</c:v>
                </c:pt>
                <c:pt idx="12715" formatCode="General">
                  <c:v>9.4464722506965804E-2</c:v>
                </c:pt>
                <c:pt idx="12716" formatCode="General">
                  <c:v>7.6536086007196594E-2</c:v>
                </c:pt>
                <c:pt idx="12717" formatCode="General">
                  <c:v>5.8551741265196397E-2</c:v>
                </c:pt>
                <c:pt idx="12718" formatCode="General">
                  <c:v>4.0912134639165897E-2</c:v>
                </c:pt>
                <c:pt idx="12719" formatCode="General">
                  <c:v>2.3734117000215899E-2</c:v>
                </c:pt>
                <c:pt idx="12720" formatCode="General">
                  <c:v>7.0346966063499503E-3</c:v>
                </c:pt>
                <c:pt idx="12721" formatCode="General">
                  <c:v>-9.3202675862946501E-3</c:v>
                </c:pt>
                <c:pt idx="12722" formatCode="General">
                  <c:v>-2.5653679746743902E-2</c:v>
                </c:pt>
                <c:pt idx="12723" formatCode="General">
                  <c:v>-4.1895131296708202E-2</c:v>
                </c:pt>
                <c:pt idx="12724" formatCode="General">
                  <c:v>-5.7693857329298097E-2</c:v>
                </c:pt>
                <c:pt idx="12725" formatCode="General">
                  <c:v>-7.2961879043920597E-2</c:v>
                </c:pt>
                <c:pt idx="12726" formatCode="General">
                  <c:v>-8.7863161017458502E-2</c:v>
                </c:pt>
                <c:pt idx="12727" formatCode="General">
                  <c:v>-0.10265981330976801</c:v>
                </c:pt>
                <c:pt idx="12728" formatCode="General">
                  <c:v>-0.117351479114853</c:v>
                </c:pt>
                <c:pt idx="12729" formatCode="General">
                  <c:v>-0.13208415594303999</c:v>
                </c:pt>
                <c:pt idx="12730" formatCode="General">
                  <c:v>-0.146982107840541</c:v>
                </c:pt>
                <c:pt idx="12731" formatCode="General">
                  <c:v>-0.161776600399995</c:v>
                </c:pt>
                <c:pt idx="12732" formatCode="General">
                  <c:v>-0.176326474387837</c:v>
                </c:pt>
                <c:pt idx="12733" formatCode="General">
                  <c:v>-0.190971383710764</c:v>
                </c:pt>
                <c:pt idx="12734" formatCode="General">
                  <c:v>-0.205915778098723</c:v>
                </c:pt>
                <c:pt idx="12735" formatCode="General">
                  <c:v>-0.22060856438933199</c:v>
                </c:pt>
                <c:pt idx="12736" formatCode="General">
                  <c:v>-0.233988859618219</c:v>
                </c:pt>
                <c:pt idx="12737" formatCode="General">
                  <c:v>-0.245485288012879</c:v>
                </c:pt>
                <c:pt idx="12738" formatCode="General">
                  <c:v>-0.25556080877341503</c:v>
                </c:pt>
                <c:pt idx="12739" formatCode="General">
                  <c:v>-0.26469601937792497</c:v>
                </c:pt>
                <c:pt idx="12740" formatCode="General">
                  <c:v>-0.27297740613509902</c:v>
                </c:pt>
                <c:pt idx="12741" formatCode="General">
                  <c:v>-0.28050231095153699</c:v>
                </c:pt>
                <c:pt idx="12742" formatCode="General">
                  <c:v>-0.28775434237355801</c:v>
                </c:pt>
                <c:pt idx="12743" formatCode="General">
                  <c:v>-0.29616369063203801</c:v>
                </c:pt>
                <c:pt idx="12744" formatCode="General">
                  <c:v>-0.306969021227817</c:v>
                </c:pt>
                <c:pt idx="12745" formatCode="General">
                  <c:v>-0.31986387090573698</c:v>
                </c:pt>
                <c:pt idx="12746" formatCode="General">
                  <c:v>-0.33408787992012901</c:v>
                </c:pt>
                <c:pt idx="12747" formatCode="General">
                  <c:v>-0.349374574651659</c:v>
                </c:pt>
                <c:pt idx="12748" formatCode="General">
                  <c:v>-0.36525486253873801</c:v>
                </c:pt>
                <c:pt idx="12749" formatCode="General">
                  <c:v>-0.38083326098304798</c:v>
                </c:pt>
                <c:pt idx="12750" formatCode="General">
                  <c:v>-0.39571087493941298</c:v>
                </c:pt>
                <c:pt idx="12751" formatCode="General">
                  <c:v>-0.41004216323373999</c:v>
                </c:pt>
                <c:pt idx="12752" formatCode="General">
                  <c:v>-0.42428195679026298</c:v>
                </c:pt>
                <c:pt idx="12753" formatCode="General">
                  <c:v>-0.43889658273148802</c:v>
                </c:pt>
                <c:pt idx="12754" formatCode="General">
                  <c:v>-0.45380846555648002</c:v>
                </c:pt>
                <c:pt idx="12755" formatCode="General">
                  <c:v>-0.46861007420165401</c:v>
                </c:pt>
                <c:pt idx="12756" formatCode="General">
                  <c:v>-0.48322619822065799</c:v>
                </c:pt>
                <c:pt idx="12757" formatCode="General">
                  <c:v>-0.49789432329010802</c:v>
                </c:pt>
                <c:pt idx="12758" formatCode="General">
                  <c:v>-0.51265025540727005</c:v>
                </c:pt>
                <c:pt idx="12759" formatCode="General">
                  <c:v>-0.52791130638922901</c:v>
                </c:pt>
                <c:pt idx="12760" formatCode="General">
                  <c:v>-0.54435218391717299</c:v>
                </c:pt>
                <c:pt idx="12761" formatCode="General">
                  <c:v>-0.56179533418210603</c:v>
                </c:pt>
                <c:pt idx="12762" formatCode="General">
                  <c:v>-0.57955344056953195</c:v>
                </c:pt>
                <c:pt idx="12763" formatCode="General">
                  <c:v>-0.59725134512287703</c:v>
                </c:pt>
                <c:pt idx="12764" formatCode="General">
                  <c:v>-0.61435900956943001</c:v>
                </c:pt>
                <c:pt idx="12765" formatCode="General">
                  <c:v>-0.629953777539218</c:v>
                </c:pt>
                <c:pt idx="12766" formatCode="General">
                  <c:v>-0.64346636293428106</c:v>
                </c:pt>
                <c:pt idx="12767" formatCode="General">
                  <c:v>-0.65485024512523804</c:v>
                </c:pt>
                <c:pt idx="12768" formatCode="General">
                  <c:v>-0.66444322545866996</c:v>
                </c:pt>
                <c:pt idx="12769" formatCode="General">
                  <c:v>-0.672509713955463</c:v>
                </c:pt>
                <c:pt idx="12770" formatCode="General">
                  <c:v>-0.67889175148811998</c:v>
                </c:pt>
                <c:pt idx="12771" formatCode="General">
                  <c:v>-0.68314855960498699</c:v>
                </c:pt>
                <c:pt idx="12772" formatCode="General">
                  <c:v>-0.68501553094318102</c:v>
                </c:pt>
                <c:pt idx="12773" formatCode="General">
                  <c:v>-0.68479915723553697</c:v>
                </c:pt>
                <c:pt idx="12774" formatCode="General">
                  <c:v>-0.68279605206856797</c:v>
                </c:pt>
                <c:pt idx="12775" formatCode="General">
                  <c:v>-0.679061152665007</c:v>
                </c:pt>
                <c:pt idx="12776" formatCode="General">
                  <c:v>-0.67427676691663296</c:v>
                </c:pt>
                <c:pt idx="12777" formatCode="General">
                  <c:v>-0.66958973167355995</c:v>
                </c:pt>
                <c:pt idx="12778" formatCode="General">
                  <c:v>-0.66602118966076096</c:v>
                </c:pt>
                <c:pt idx="12779" formatCode="General">
                  <c:v>-0.66434126936294902</c:v>
                </c:pt>
                <c:pt idx="12780" formatCode="General">
                  <c:v>-0.66460776927940102</c:v>
                </c:pt>
                <c:pt idx="12781" formatCode="General">
                  <c:v>-0.66596709819210798</c:v>
                </c:pt>
                <c:pt idx="12782" formatCode="General">
                  <c:v>-0.66746500078316096</c:v>
                </c:pt>
                <c:pt idx="12783" formatCode="General">
                  <c:v>-0.66935432297661401</c:v>
                </c:pt>
                <c:pt idx="12784" formatCode="General">
                  <c:v>-0.67214246332005001</c:v>
                </c:pt>
                <c:pt idx="12785" formatCode="General">
                  <c:v>-0.67543989878459798</c:v>
                </c:pt>
                <c:pt idx="12786" formatCode="General">
                  <c:v>-0.67867285734648097</c:v>
                </c:pt>
                <c:pt idx="12787" formatCode="General">
                  <c:v>-0.681675374807718</c:v>
                </c:pt>
                <c:pt idx="12788" formatCode="General">
                  <c:v>-0.68468951236704301</c:v>
                </c:pt>
                <c:pt idx="12789" formatCode="General">
                  <c:v>-0.68806274653988997</c:v>
                </c:pt>
                <c:pt idx="12790" formatCode="General">
                  <c:v>-0.69163150442281196</c:v>
                </c:pt>
                <c:pt idx="12791" formatCode="General">
                  <c:v>-0.69438519010767696</c:v>
                </c:pt>
                <c:pt idx="12792" formatCode="General">
                  <c:v>-0.69510956233114196</c:v>
                </c:pt>
                <c:pt idx="12793" formatCode="General">
                  <c:v>-0.69337383239960604</c:v>
                </c:pt>
                <c:pt idx="12794" formatCode="General">
                  <c:v>-0.68973514948943304</c:v>
                </c:pt>
                <c:pt idx="12795" formatCode="General">
                  <c:v>-0.68459379154904598</c:v>
                </c:pt>
                <c:pt idx="12796" formatCode="General">
                  <c:v>-0.67794561443812196</c:v>
                </c:pt>
                <c:pt idx="12797" formatCode="General">
                  <c:v>-0.67057904624314002</c:v>
                </c:pt>
                <c:pt idx="12798" formatCode="General">
                  <c:v>-0.66341077146696203</c:v>
                </c:pt>
                <c:pt idx="12799" formatCode="General">
                  <c:v>-0.65653739303023995</c:v>
                </c:pt>
                <c:pt idx="12800" formatCode="General">
                  <c:v>-0.649591634705322</c:v>
                </c:pt>
                <c:pt idx="12801" formatCode="General">
                  <c:v>-0.64175972137776904</c:v>
                </c:pt>
                <c:pt idx="12802" formatCode="General">
                  <c:v>-0.63230710696411596</c:v>
                </c:pt>
                <c:pt idx="12803" formatCode="General">
                  <c:v>-0.62163100648773195</c:v>
                </c:pt>
                <c:pt idx="12804" formatCode="General">
                  <c:v>-0.61073670175810202</c:v>
                </c:pt>
                <c:pt idx="12805" formatCode="General">
                  <c:v>-0.60022713131801397</c:v>
                </c:pt>
                <c:pt idx="12806" formatCode="General">
                  <c:v>-0.590528743119622</c:v>
                </c:pt>
                <c:pt idx="12807" formatCode="General">
                  <c:v>-0.58214683817619595</c:v>
                </c:pt>
                <c:pt idx="12808" formatCode="General">
                  <c:v>-0.57527493935531104</c:v>
                </c:pt>
                <c:pt idx="12809" formatCode="General">
                  <c:v>-0.56981995093441895</c:v>
                </c:pt>
                <c:pt idx="12810" formatCode="General">
                  <c:v>-0.56568329989896404</c:v>
                </c:pt>
                <c:pt idx="12811" formatCode="General">
                  <c:v>-0.56265514824649399</c:v>
                </c:pt>
                <c:pt idx="12812" formatCode="General">
                  <c:v>-0.56025732116038596</c:v>
                </c:pt>
                <c:pt idx="12813" formatCode="General">
                  <c:v>-0.55802675155271497</c:v>
                </c:pt>
                <c:pt idx="12814" formatCode="General">
                  <c:v>-0.55577333852532496</c:v>
                </c:pt>
                <c:pt idx="12815" formatCode="General">
                  <c:v>-0.55345472220405401</c:v>
                </c:pt>
                <c:pt idx="12816" formatCode="General">
                  <c:v>-0.55086967421558097</c:v>
                </c:pt>
                <c:pt idx="12817" formatCode="General">
                  <c:v>-0.54806605648798901</c:v>
                </c:pt>
                <c:pt idx="12818" formatCode="General">
                  <c:v>-0.54565293103582702</c:v>
                </c:pt>
                <c:pt idx="12819" formatCode="General">
                  <c:v>-0.54361253684717203</c:v>
                </c:pt>
                <c:pt idx="12820" formatCode="General">
                  <c:v>-0.54121416810171297</c:v>
                </c:pt>
                <c:pt idx="12821" formatCode="General">
                  <c:v>-0.53789945555754104</c:v>
                </c:pt>
                <c:pt idx="12822" formatCode="General">
                  <c:v>-0.53355149110713296</c:v>
                </c:pt>
                <c:pt idx="12823" formatCode="General">
                  <c:v>-0.52841554765872201</c:v>
                </c:pt>
                <c:pt idx="12824" formatCode="General">
                  <c:v>-0.52289315034390904</c:v>
                </c:pt>
                <c:pt idx="12825" formatCode="General">
                  <c:v>-0.51710006878927905</c:v>
                </c:pt>
                <c:pt idx="12826" formatCode="General">
                  <c:v>-0.51094234690689799</c:v>
                </c:pt>
                <c:pt idx="12827" formatCode="General">
                  <c:v>-0.50506690299109303</c:v>
                </c:pt>
                <c:pt idx="12828" formatCode="General">
                  <c:v>-0.50025200694364702</c:v>
                </c:pt>
                <c:pt idx="12829" formatCode="General">
                  <c:v>-0.49655635138746401</c:v>
                </c:pt>
                <c:pt idx="12830" formatCode="General">
                  <c:v>-0.493576796420927</c:v>
                </c:pt>
                <c:pt idx="12831" formatCode="General">
                  <c:v>-0.490634517946407</c:v>
                </c:pt>
                <c:pt idx="12832" formatCode="General">
                  <c:v>-0.48694418671827999</c:v>
                </c:pt>
                <c:pt idx="12833" formatCode="General">
                  <c:v>-0.48198560793726702</c:v>
                </c:pt>
                <c:pt idx="12834" formatCode="General">
                  <c:v>-0.475782590675985</c:v>
                </c:pt>
                <c:pt idx="12835" formatCode="General">
                  <c:v>-0.46860285010107999</c:v>
                </c:pt>
                <c:pt idx="12836" formatCode="General">
                  <c:v>-0.46060380879540902</c:v>
                </c:pt>
                <c:pt idx="12837" formatCode="General">
                  <c:v>-0.45186242985015501</c:v>
                </c:pt>
                <c:pt idx="12838" formatCode="General">
                  <c:v>-0.44256579192492801</c:v>
                </c:pt>
                <c:pt idx="12839" formatCode="General">
                  <c:v>-0.43272129829374101</c:v>
                </c:pt>
                <c:pt idx="12840" formatCode="General">
                  <c:v>-0.42197735889760701</c:v>
                </c:pt>
                <c:pt idx="12841" formatCode="General">
                  <c:v>-0.409743710516693</c:v>
                </c:pt>
                <c:pt idx="12842" formatCode="General">
                  <c:v>-0.396038267873558</c:v>
                </c:pt>
                <c:pt idx="12843" formatCode="General">
                  <c:v>-0.38154599859857902</c:v>
                </c:pt>
                <c:pt idx="12844" formatCode="General">
                  <c:v>-0.366636663024974</c:v>
                </c:pt>
                <c:pt idx="12845" formatCode="General">
                  <c:v>-0.35131756431522798</c:v>
                </c:pt>
                <c:pt idx="12846" formatCode="General">
                  <c:v>-0.33535670978232102</c:v>
                </c:pt>
                <c:pt idx="12847" formatCode="General">
                  <c:v>-0.31860797683549602</c:v>
                </c:pt>
                <c:pt idx="12848" formatCode="General">
                  <c:v>-0.30118820996270201</c:v>
                </c:pt>
                <c:pt idx="12849" formatCode="General">
                  <c:v>-0.28305376611069699</c:v>
                </c:pt>
                <c:pt idx="12850" formatCode="General">
                  <c:v>-0.26334239572896001</c:v>
                </c:pt>
                <c:pt idx="12851" formatCode="General">
                  <c:v>-0.241335791875503</c:v>
                </c:pt>
                <c:pt idx="12852" formatCode="General">
                  <c:v>-0.21781716215747801</c:v>
                </c:pt>
                <c:pt idx="12853" formatCode="General">
                  <c:v>-0.19396115583361301</c:v>
                </c:pt>
                <c:pt idx="12854" formatCode="General">
                  <c:v>-0.17073701264132199</c:v>
                </c:pt>
                <c:pt idx="12855" formatCode="General">
                  <c:v>-0.14922336166231301</c:v>
                </c:pt>
                <c:pt idx="12856" formatCode="General">
                  <c:v>-0.130244169037109</c:v>
                </c:pt>
                <c:pt idx="12857" formatCode="General">
                  <c:v>-0.113822200678492</c:v>
                </c:pt>
                <c:pt idx="12858" formatCode="General">
                  <c:v>-9.9765288439966807E-2</c:v>
                </c:pt>
                <c:pt idx="12859" formatCode="General">
                  <c:v>-8.7988289361775898E-2</c:v>
                </c:pt>
                <c:pt idx="12860" formatCode="General">
                  <c:v>-7.8019279219875101E-2</c:v>
                </c:pt>
                <c:pt idx="12861" formatCode="General">
                  <c:v>-6.9912560068711799E-2</c:v>
                </c:pt>
                <c:pt idx="12862" formatCode="General">
                  <c:v>-6.4055789066929603E-2</c:v>
                </c:pt>
                <c:pt idx="12863" formatCode="General">
                  <c:v>-5.9896828637436297E-2</c:v>
                </c:pt>
                <c:pt idx="12864" formatCode="General">
                  <c:v>-5.65793683420358E-2</c:v>
                </c:pt>
                <c:pt idx="12865" formatCode="General">
                  <c:v>-5.3755427920867897E-2</c:v>
                </c:pt>
                <c:pt idx="12866" formatCode="General">
                  <c:v>-5.0892578707479097E-2</c:v>
                </c:pt>
                <c:pt idx="12867" formatCode="General">
                  <c:v>-4.70633857217767E-2</c:v>
                </c:pt>
                <c:pt idx="12868" formatCode="General">
                  <c:v>-4.1576132083378098E-2</c:v>
                </c:pt>
                <c:pt idx="12869" formatCode="General">
                  <c:v>-3.4076197352293003E-2</c:v>
                </c:pt>
                <c:pt idx="12870" formatCode="General">
                  <c:v>-2.44473456371118E-2</c:v>
                </c:pt>
                <c:pt idx="12871" formatCode="General">
                  <c:v>-1.2771574947354401E-2</c:v>
                </c:pt>
                <c:pt idx="12872">
                  <c:v>1.7095181724346699E-5</c:v>
                </c:pt>
                <c:pt idx="12873" formatCode="General">
                  <c:v>1.2695446713620301E-2</c:v>
                </c:pt>
                <c:pt idx="12874" formatCode="General">
                  <c:v>2.5300129104090002E-2</c:v>
                </c:pt>
                <c:pt idx="12875" formatCode="General">
                  <c:v>3.8118139382905002E-2</c:v>
                </c:pt>
                <c:pt idx="12876" formatCode="General">
                  <c:v>5.1243243576833998E-2</c:v>
                </c:pt>
                <c:pt idx="12877" formatCode="General">
                  <c:v>6.5251929635494393E-2</c:v>
                </c:pt>
                <c:pt idx="12878" formatCode="General">
                  <c:v>8.0636951451415001E-2</c:v>
                </c:pt>
                <c:pt idx="12879" formatCode="General">
                  <c:v>9.7428003769276794E-2</c:v>
                </c:pt>
                <c:pt idx="12880" formatCode="General">
                  <c:v>0.11525683250282399</c:v>
                </c:pt>
                <c:pt idx="12881" formatCode="General">
                  <c:v>0.13343458882877099</c:v>
                </c:pt>
                <c:pt idx="12882" formatCode="General">
                  <c:v>0.15096174237832999</c:v>
                </c:pt>
                <c:pt idx="12883" formatCode="General">
                  <c:v>0.16678375744561799</c:v>
                </c:pt>
                <c:pt idx="12884" formatCode="General">
                  <c:v>0.18077457373563499</c:v>
                </c:pt>
                <c:pt idx="12885" formatCode="General">
                  <c:v>0.193730697040913</c:v>
                </c:pt>
                <c:pt idx="12886" formatCode="General">
                  <c:v>0.20617853353317001</c:v>
                </c:pt>
                <c:pt idx="12887" formatCode="General">
                  <c:v>0.218287282445839</c:v>
                </c:pt>
                <c:pt idx="12888" formatCode="General">
                  <c:v>0.23020276637810599</c:v>
                </c:pt>
                <c:pt idx="12889" formatCode="General">
                  <c:v>0.24181441339718299</c:v>
                </c:pt>
                <c:pt idx="12890" formatCode="General">
                  <c:v>0.25261598329458501</c:v>
                </c:pt>
                <c:pt idx="12891" formatCode="General">
                  <c:v>0.26177723708725298</c:v>
                </c:pt>
                <c:pt idx="12892" formatCode="General">
                  <c:v>0.26920635875887999</c:v>
                </c:pt>
                <c:pt idx="12893" formatCode="General">
                  <c:v>0.275867508876457</c:v>
                </c:pt>
                <c:pt idx="12894" formatCode="General">
                  <c:v>0.28245685854838598</c:v>
                </c:pt>
                <c:pt idx="12895" formatCode="General">
                  <c:v>0.28948611392596002</c:v>
                </c:pt>
                <c:pt idx="12896" formatCode="General">
                  <c:v>0.29753576027377798</c:v>
                </c:pt>
                <c:pt idx="12897" formatCode="General">
                  <c:v>0.30639655007105099</c:v>
                </c:pt>
                <c:pt idx="12898" formatCode="General">
                  <c:v>0.31497408949167</c:v>
                </c:pt>
                <c:pt idx="12899" formatCode="General">
                  <c:v>0.32161769632870602</c:v>
                </c:pt>
                <c:pt idx="12900" formatCode="General">
                  <c:v>0.32543459384587697</c:v>
                </c:pt>
                <c:pt idx="12901" formatCode="General">
                  <c:v>0.327565375449903</c:v>
                </c:pt>
                <c:pt idx="12902" formatCode="General">
                  <c:v>0.32994717286191599</c:v>
                </c:pt>
                <c:pt idx="12903" formatCode="General">
                  <c:v>0.33385261949536599</c:v>
                </c:pt>
                <c:pt idx="12904" formatCode="General">
                  <c:v>0.33969408104201398</c:v>
                </c:pt>
                <c:pt idx="12905" formatCode="General">
                  <c:v>0.34690038371113902</c:v>
                </c:pt>
                <c:pt idx="12906" formatCode="General">
                  <c:v>0.35436008365843003</c:v>
                </c:pt>
                <c:pt idx="12907" formatCode="General">
                  <c:v>0.36177442960728601</c:v>
                </c:pt>
                <c:pt idx="12908" formatCode="General">
                  <c:v>0.36942030429033901</c:v>
                </c:pt>
                <c:pt idx="12909" formatCode="General">
                  <c:v>0.37737739720347302</c:v>
                </c:pt>
                <c:pt idx="12910" formatCode="General">
                  <c:v>0.385492043996222</c:v>
                </c:pt>
                <c:pt idx="12911" formatCode="General">
                  <c:v>0.39339664443915101</c:v>
                </c:pt>
                <c:pt idx="12912" formatCode="General">
                  <c:v>0.40090950956004601</c:v>
                </c:pt>
                <c:pt idx="12913" formatCode="General">
                  <c:v>0.40827353250773901</c:v>
                </c:pt>
                <c:pt idx="12914" formatCode="General">
                  <c:v>0.41622330955342002</c:v>
                </c:pt>
                <c:pt idx="12915" formatCode="General">
                  <c:v>0.425111802243549</c:v>
                </c:pt>
                <c:pt idx="12916" formatCode="General">
                  <c:v>0.43454463105382302</c:v>
                </c:pt>
                <c:pt idx="12917" formatCode="General">
                  <c:v>0.44425753989530398</c:v>
                </c:pt>
                <c:pt idx="12918" formatCode="General">
                  <c:v>0.45426126945763201</c:v>
                </c:pt>
                <c:pt idx="12919" formatCode="General">
                  <c:v>0.46435633674728699</c:v>
                </c:pt>
                <c:pt idx="12920" formatCode="General">
                  <c:v>0.47461117820208498</c:v>
                </c:pt>
                <c:pt idx="12921" formatCode="General">
                  <c:v>0.48567955692764703</c:v>
                </c:pt>
                <c:pt idx="12922" formatCode="General">
                  <c:v>0.49743270909729298</c:v>
                </c:pt>
                <c:pt idx="12923" formatCode="General">
                  <c:v>0.50879727740846703</c:v>
                </c:pt>
                <c:pt idx="12924" formatCode="General">
                  <c:v>0.51879495909849904</c:v>
                </c:pt>
                <c:pt idx="12925" formatCode="General">
                  <c:v>0.52700036150859397</c:v>
                </c:pt>
                <c:pt idx="12926" formatCode="General">
                  <c:v>0.533816324448805</c:v>
                </c:pt>
                <c:pt idx="12927" formatCode="General">
                  <c:v>0.54008414050057096</c:v>
                </c:pt>
                <c:pt idx="12928" formatCode="General">
                  <c:v>0.54634155167792997</c:v>
                </c:pt>
                <c:pt idx="12929" formatCode="General">
                  <c:v>0.552771793498266</c:v>
                </c:pt>
                <c:pt idx="12930" formatCode="General">
                  <c:v>0.55938135858099203</c:v>
                </c:pt>
                <c:pt idx="12931" formatCode="General">
                  <c:v>0.56579941086156504</c:v>
                </c:pt>
                <c:pt idx="12932" formatCode="General">
                  <c:v>0.57158531669014601</c:v>
                </c:pt>
                <c:pt idx="12933" formatCode="General">
                  <c:v>0.57668592017929599</c:v>
                </c:pt>
                <c:pt idx="12934" formatCode="General">
                  <c:v>0.581005221780593</c:v>
                </c:pt>
                <c:pt idx="12935" formatCode="General">
                  <c:v>0.58394545581433499</c:v>
                </c:pt>
                <c:pt idx="12936" formatCode="General">
                  <c:v>0.58519383192762797</c:v>
                </c:pt>
                <c:pt idx="12937" formatCode="General">
                  <c:v>0.58521030018326703</c:v>
                </c:pt>
                <c:pt idx="12938" formatCode="General">
                  <c:v>0.58465161011507905</c:v>
                </c:pt>
                <c:pt idx="12939" formatCode="General">
                  <c:v>0.58463387276936296</c:v>
                </c:pt>
                <c:pt idx="12940" formatCode="General">
                  <c:v>0.58611849184328901</c:v>
                </c:pt>
                <c:pt idx="12941" formatCode="General">
                  <c:v>0.58845727750439103</c:v>
                </c:pt>
                <c:pt idx="12942" formatCode="General">
                  <c:v>0.59043628833389405</c:v>
                </c:pt>
                <c:pt idx="12943" formatCode="General">
                  <c:v>0.59149369301719301</c:v>
                </c:pt>
                <c:pt idx="12944" formatCode="General">
                  <c:v>0.59149085907547405</c:v>
                </c:pt>
                <c:pt idx="12945" formatCode="General">
                  <c:v>0.59058345521216504</c:v>
                </c:pt>
                <c:pt idx="12946" formatCode="General">
                  <c:v>0.58855883898224104</c:v>
                </c:pt>
                <c:pt idx="12947" formatCode="General">
                  <c:v>0.58474657922338102</c:v>
                </c:pt>
                <c:pt idx="12948" formatCode="General">
                  <c:v>0.57903884445764597</c:v>
                </c:pt>
                <c:pt idx="12949" formatCode="General">
                  <c:v>0.57117847871655802</c:v>
                </c:pt>
                <c:pt idx="12950" formatCode="General">
                  <c:v>0.56069821662069297</c:v>
                </c:pt>
                <c:pt idx="12951" formatCode="General">
                  <c:v>0.54889237117207901</c:v>
                </c:pt>
                <c:pt idx="12952" formatCode="General">
                  <c:v>0.53751183919203904</c:v>
                </c:pt>
                <c:pt idx="12953" formatCode="General">
                  <c:v>0.52712124303069197</c:v>
                </c:pt>
                <c:pt idx="12954" formatCode="General">
                  <c:v>0.51790410077344295</c:v>
                </c:pt>
                <c:pt idx="12955" formatCode="General">
                  <c:v>0.50977394247709296</c:v>
                </c:pt>
                <c:pt idx="12956" formatCode="General">
                  <c:v>0.50242121470872003</c:v>
                </c:pt>
                <c:pt idx="12957" formatCode="General">
                  <c:v>0.495897239275363</c:v>
                </c:pt>
                <c:pt idx="12958" formatCode="General">
                  <c:v>0.49051339397099297</c:v>
                </c:pt>
                <c:pt idx="12959" formatCode="General">
                  <c:v>0.48615484067778197</c:v>
                </c:pt>
                <c:pt idx="12960" formatCode="General">
                  <c:v>0.48252340238035302</c:v>
                </c:pt>
                <c:pt idx="12961" formatCode="General">
                  <c:v>0.47961325057729398</c:v>
                </c:pt>
                <c:pt idx="12962" formatCode="General">
                  <c:v>0.47743108238769699</c:v>
                </c:pt>
                <c:pt idx="12963" formatCode="General">
                  <c:v>0.475662593850051</c:v>
                </c:pt>
                <c:pt idx="12964" formatCode="General">
                  <c:v>0.47423329608804599</c:v>
                </c:pt>
                <c:pt idx="12965" formatCode="General">
                  <c:v>0.473514384598826</c:v>
                </c:pt>
                <c:pt idx="12966" formatCode="General">
                  <c:v>0.47359282861818303</c:v>
                </c:pt>
                <c:pt idx="12967" formatCode="General">
                  <c:v>0.47403271719332302</c:v>
                </c:pt>
                <c:pt idx="12968" formatCode="General">
                  <c:v>0.47428313723466697</c:v>
                </c:pt>
                <c:pt idx="12969" formatCode="General">
                  <c:v>0.47407460965025</c:v>
                </c:pt>
                <c:pt idx="12970" formatCode="General">
                  <c:v>0.473134700565083</c:v>
                </c:pt>
                <c:pt idx="12971" formatCode="General">
                  <c:v>0.471225295520315</c:v>
                </c:pt>
                <c:pt idx="12972" formatCode="General">
                  <c:v>0.46819428221083598</c:v>
                </c:pt>
                <c:pt idx="12973" formatCode="General">
                  <c:v>0.46344953869530098</c:v>
                </c:pt>
                <c:pt idx="12974" formatCode="General">
                  <c:v>0.45689182845883902</c:v>
                </c:pt>
                <c:pt idx="12975" formatCode="General">
                  <c:v>0.44907979107357798</c:v>
                </c:pt>
                <c:pt idx="12976" formatCode="General">
                  <c:v>0.44012140918577702</c:v>
                </c:pt>
                <c:pt idx="12977" formatCode="General">
                  <c:v>0.430139217695369</c:v>
                </c:pt>
                <c:pt idx="12978" formatCode="General">
                  <c:v>0.41956537786678499</c:v>
                </c:pt>
                <c:pt idx="12979" formatCode="General">
                  <c:v>0.40857153866396601</c:v>
                </c:pt>
                <c:pt idx="12980" formatCode="General">
                  <c:v>0.39703841603872497</c:v>
                </c:pt>
                <c:pt idx="12981" formatCode="General">
                  <c:v>0.385169541771683</c:v>
                </c:pt>
                <c:pt idx="12982" formatCode="General">
                  <c:v>0.373658240437101</c:v>
                </c:pt>
                <c:pt idx="12983" formatCode="General">
                  <c:v>0.36318215004131499</c:v>
                </c:pt>
                <c:pt idx="12984" formatCode="General">
                  <c:v>0.35377190033461903</c:v>
                </c:pt>
                <c:pt idx="12985" formatCode="General">
                  <c:v>0.34483813119240198</c:v>
                </c:pt>
                <c:pt idx="12986" formatCode="General">
                  <c:v>0.33604576411896497</c:v>
                </c:pt>
                <c:pt idx="12987" formatCode="General">
                  <c:v>0.32768751470351998</c:v>
                </c:pt>
                <c:pt idx="12988" formatCode="General">
                  <c:v>0.31990144022642802</c:v>
                </c:pt>
                <c:pt idx="12989" formatCode="General">
                  <c:v>0.31239002161753698</c:v>
                </c:pt>
                <c:pt idx="12990" formatCode="General">
                  <c:v>0.30498308902552101</c:v>
                </c:pt>
                <c:pt idx="12991" formatCode="General">
                  <c:v>0.29788117974400402</c:v>
                </c:pt>
                <c:pt idx="12992" formatCode="General">
                  <c:v>0.291307716936474</c:v>
                </c:pt>
                <c:pt idx="12993" formatCode="General">
                  <c:v>0.28515848542220501</c:v>
                </c:pt>
                <c:pt idx="12994" formatCode="General">
                  <c:v>0.27907266147078302</c:v>
                </c:pt>
                <c:pt idx="12995" formatCode="General">
                  <c:v>0.27271149875213602</c:v>
                </c:pt>
                <c:pt idx="12996" formatCode="General">
                  <c:v>0.26559427276904601</c:v>
                </c:pt>
                <c:pt idx="12997" formatCode="General">
                  <c:v>0.25652357022043798</c:v>
                </c:pt>
                <c:pt idx="12998" formatCode="General">
                  <c:v>0.244746801194</c:v>
                </c:pt>
                <c:pt idx="12999" formatCode="General">
                  <c:v>0.23110229995353301</c:v>
                </c:pt>
                <c:pt idx="13000" formatCode="General">
                  <c:v>0.21667606880884199</c:v>
                </c:pt>
                <c:pt idx="13001" formatCode="General">
                  <c:v>0.20150070498984299</c:v>
                </c:pt>
                <c:pt idx="13002" formatCode="General">
                  <c:v>0.18496104692044099</c:v>
                </c:pt>
                <c:pt idx="13003" formatCode="General">
                  <c:v>0.16740130149475299</c:v>
                </c:pt>
                <c:pt idx="13004" formatCode="General">
                  <c:v>0.14960945065602699</c:v>
                </c:pt>
                <c:pt idx="13005" formatCode="General">
                  <c:v>0.131816641780239</c:v>
                </c:pt>
                <c:pt idx="13006" formatCode="General">
                  <c:v>0.114454583197568</c:v>
                </c:pt>
                <c:pt idx="13007" formatCode="General">
                  <c:v>9.7957130938553696E-2</c:v>
                </c:pt>
                <c:pt idx="13008" formatCode="General">
                  <c:v>8.2558119628355103E-2</c:v>
                </c:pt>
                <c:pt idx="13009" formatCode="General">
                  <c:v>6.8322261587933295E-2</c:v>
                </c:pt>
                <c:pt idx="13010" formatCode="General">
                  <c:v>5.5244974346058497E-2</c:v>
                </c:pt>
                <c:pt idx="13011" formatCode="General">
                  <c:v>4.3318544526615897E-2</c:v>
                </c:pt>
                <c:pt idx="13012" formatCode="General">
                  <c:v>3.2591411348728901E-2</c:v>
                </c:pt>
                <c:pt idx="13013" formatCode="General">
                  <c:v>2.3017073365846099E-2</c:v>
                </c:pt>
                <c:pt idx="13014" formatCode="General">
                  <c:v>1.44503992796827E-2</c:v>
                </c:pt>
                <c:pt idx="13015" formatCode="General">
                  <c:v>6.8294857251832396E-3</c:v>
                </c:pt>
                <c:pt idx="13016" formatCode="General">
                  <c:v>-2.12796792055096E-4</c:v>
                </c:pt>
                <c:pt idx="13017" formatCode="General">
                  <c:v>-7.5226713914219399E-3</c:v>
                </c:pt>
                <c:pt idx="13018" formatCode="General">
                  <c:v>-1.58531177063072E-2</c:v>
                </c:pt>
                <c:pt idx="13019" formatCode="General">
                  <c:v>-2.5059069119301398E-2</c:v>
                </c:pt>
                <c:pt idx="13020" formatCode="General">
                  <c:v>-3.43172855690312E-2</c:v>
                </c:pt>
                <c:pt idx="13021" formatCode="General">
                  <c:v>-4.3102506661043802E-2</c:v>
                </c:pt>
                <c:pt idx="13022" formatCode="General">
                  <c:v>-5.1642563074457699E-2</c:v>
                </c:pt>
                <c:pt idx="13023" formatCode="General">
                  <c:v>-6.0802910098855301E-2</c:v>
                </c:pt>
                <c:pt idx="13024" formatCode="General">
                  <c:v>-7.1202736406418499E-2</c:v>
                </c:pt>
                <c:pt idx="13025" formatCode="General">
                  <c:v>-8.2491717185510793E-2</c:v>
                </c:pt>
                <c:pt idx="13026" formatCode="General">
                  <c:v>-9.4196861492316403E-2</c:v>
                </c:pt>
                <c:pt idx="13027" formatCode="General">
                  <c:v>-0.10622578239750401</c:v>
                </c:pt>
                <c:pt idx="13028" formatCode="General">
                  <c:v>-0.11846278041712401</c:v>
                </c:pt>
                <c:pt idx="13029" formatCode="General">
                  <c:v>-0.13079277414840701</c:v>
                </c:pt>
                <c:pt idx="13030" formatCode="General">
                  <c:v>-0.14354984077312399</c:v>
                </c:pt>
                <c:pt idx="13031" formatCode="General">
                  <c:v>-0.157075338518296</c:v>
                </c:pt>
                <c:pt idx="13032" formatCode="General">
                  <c:v>-0.170982180786074</c:v>
                </c:pt>
                <c:pt idx="13033" formatCode="General">
                  <c:v>-0.184961323099984</c:v>
                </c:pt>
                <c:pt idx="13034" formatCode="General">
                  <c:v>-0.19892835447094401</c:v>
                </c:pt>
                <c:pt idx="13035" formatCode="General">
                  <c:v>-0.212694910244529</c:v>
                </c:pt>
                <c:pt idx="13036" formatCode="General">
                  <c:v>-0.226559845503429</c:v>
                </c:pt>
                <c:pt idx="13037" formatCode="General">
                  <c:v>-0.240965946281432</c:v>
                </c:pt>
                <c:pt idx="13038" formatCode="General">
                  <c:v>-0.25586915962822299</c:v>
                </c:pt>
                <c:pt idx="13039" formatCode="General">
                  <c:v>-0.27075247973890898</c:v>
                </c:pt>
                <c:pt idx="13040" formatCode="General">
                  <c:v>-0.284998494065895</c:v>
                </c:pt>
                <c:pt idx="13041" formatCode="General">
                  <c:v>-0.29828214276507498</c:v>
                </c:pt>
                <c:pt idx="13042" formatCode="General">
                  <c:v>-0.31040182073505002</c:v>
                </c:pt>
                <c:pt idx="13043" formatCode="General">
                  <c:v>-0.32096533267157101</c:v>
                </c:pt>
                <c:pt idx="13044" formatCode="General">
                  <c:v>-0.32985862939058502</c:v>
                </c:pt>
                <c:pt idx="13045" formatCode="General">
                  <c:v>-0.337423987702202</c:v>
                </c:pt>
                <c:pt idx="13046" formatCode="General">
                  <c:v>-0.343864264338899</c:v>
                </c:pt>
                <c:pt idx="13047" formatCode="General">
                  <c:v>-0.349257926598249</c:v>
                </c:pt>
                <c:pt idx="13048" formatCode="General">
                  <c:v>-0.35385283135280698</c:v>
                </c:pt>
                <c:pt idx="13049" formatCode="General">
                  <c:v>-0.35826629882448202</c:v>
                </c:pt>
                <c:pt idx="13050" formatCode="General">
                  <c:v>-0.36269969800614299</c:v>
                </c:pt>
                <c:pt idx="13051" formatCode="General">
                  <c:v>-0.36675936831491501</c:v>
                </c:pt>
                <c:pt idx="13052" formatCode="General">
                  <c:v>-0.37031942919820898</c:v>
                </c:pt>
                <c:pt idx="13053" formatCode="General">
                  <c:v>-0.37348255360974503</c:v>
                </c:pt>
                <c:pt idx="13054" formatCode="General">
                  <c:v>-0.37653238787122201</c:v>
                </c:pt>
                <c:pt idx="13055" formatCode="General">
                  <c:v>-0.37995784738700999</c:v>
                </c:pt>
                <c:pt idx="13056" formatCode="General">
                  <c:v>-0.38408578257907899</c:v>
                </c:pt>
                <c:pt idx="13057" formatCode="General">
                  <c:v>-0.38911729857665001</c:v>
                </c:pt>
                <c:pt idx="13058" formatCode="General">
                  <c:v>-0.39534576649631797</c:v>
                </c:pt>
                <c:pt idx="13059" formatCode="General">
                  <c:v>-0.40265640529159102</c:v>
                </c:pt>
                <c:pt idx="13060" formatCode="General">
                  <c:v>-0.41066569093961802</c:v>
                </c:pt>
                <c:pt idx="13061" formatCode="General">
                  <c:v>-0.41983316643195401</c:v>
                </c:pt>
                <c:pt idx="13062" formatCode="General">
                  <c:v>-0.430857375536774</c:v>
                </c:pt>
                <c:pt idx="13063" formatCode="General">
                  <c:v>-0.44337777539239298</c:v>
                </c:pt>
                <c:pt idx="13064" formatCode="General">
                  <c:v>-0.45638577690173798</c:v>
                </c:pt>
                <c:pt idx="13065" formatCode="General">
                  <c:v>-0.46893982933157202</c:v>
                </c:pt>
                <c:pt idx="13066" formatCode="General">
                  <c:v>-0.48047145064071201</c:v>
                </c:pt>
                <c:pt idx="13067" formatCode="General">
                  <c:v>-0.49084380284138601</c:v>
                </c:pt>
                <c:pt idx="13068" formatCode="General">
                  <c:v>-0.50003426525503003</c:v>
                </c:pt>
                <c:pt idx="13069" formatCode="General">
                  <c:v>-0.50793265487456396</c:v>
                </c:pt>
                <c:pt idx="13070" formatCode="General">
                  <c:v>-0.51445501871182797</c:v>
                </c:pt>
                <c:pt idx="13071" formatCode="General">
                  <c:v>-0.51976609549367203</c:v>
                </c:pt>
                <c:pt idx="13072" formatCode="General">
                  <c:v>-0.52395683460699904</c:v>
                </c:pt>
                <c:pt idx="13073" formatCode="General">
                  <c:v>-0.52711803665009105</c:v>
                </c:pt>
                <c:pt idx="13074" formatCode="General">
                  <c:v>-0.52975242278340096</c:v>
                </c:pt>
                <c:pt idx="13075" formatCode="General">
                  <c:v>-0.53245175885115004</c:v>
                </c:pt>
                <c:pt idx="13076" formatCode="General">
                  <c:v>-0.53524478405106002</c:v>
                </c:pt>
                <c:pt idx="13077" formatCode="General">
                  <c:v>-0.53772631612521904</c:v>
                </c:pt>
                <c:pt idx="13078" formatCode="General">
                  <c:v>-0.53974663431893899</c:v>
                </c:pt>
                <c:pt idx="13079" formatCode="General">
                  <c:v>-0.54131111334331805</c:v>
                </c:pt>
                <c:pt idx="13080" formatCode="General">
                  <c:v>-0.54234294181273801</c:v>
                </c:pt>
                <c:pt idx="13081" formatCode="General">
                  <c:v>-0.54260763552393498</c:v>
                </c:pt>
                <c:pt idx="13082" formatCode="General">
                  <c:v>-0.54253892646443103</c:v>
                </c:pt>
                <c:pt idx="13083" formatCode="General">
                  <c:v>-0.54300196652157295</c:v>
                </c:pt>
                <c:pt idx="13084" formatCode="General">
                  <c:v>-0.544297144096625</c:v>
                </c:pt>
                <c:pt idx="13085" formatCode="General">
                  <c:v>-0.54613184717447605</c:v>
                </c:pt>
                <c:pt idx="13086" formatCode="General">
                  <c:v>-0.54806272394997102</c:v>
                </c:pt>
                <c:pt idx="13087" formatCode="General">
                  <c:v>-0.54991329616169504</c:v>
                </c:pt>
                <c:pt idx="13088" formatCode="General">
                  <c:v>-0.55168292002755304</c:v>
                </c:pt>
                <c:pt idx="13089" formatCode="General">
                  <c:v>-0.55364367522397295</c:v>
                </c:pt>
                <c:pt idx="13090" formatCode="General">
                  <c:v>-0.55606545759544701</c:v>
                </c:pt>
                <c:pt idx="13091" formatCode="General">
                  <c:v>-0.55868062262756601</c:v>
                </c:pt>
                <c:pt idx="13092" formatCode="General">
                  <c:v>-0.56075653637245704</c:v>
                </c:pt>
                <c:pt idx="13093" formatCode="General">
                  <c:v>-0.56190999377014705</c:v>
                </c:pt>
                <c:pt idx="13094" formatCode="General">
                  <c:v>-0.56225082934102899</c:v>
                </c:pt>
                <c:pt idx="13095" formatCode="General">
                  <c:v>-0.56177256353609795</c:v>
                </c:pt>
                <c:pt idx="13096" formatCode="General">
                  <c:v>-0.56034716590338995</c:v>
                </c:pt>
                <c:pt idx="13097" formatCode="General">
                  <c:v>-0.55818968398133895</c:v>
                </c:pt>
                <c:pt idx="13098" formatCode="General">
                  <c:v>-0.55543676409345399</c:v>
                </c:pt>
                <c:pt idx="13099" formatCode="General">
                  <c:v>-0.55199165499042502</c:v>
                </c:pt>
                <c:pt idx="13100" formatCode="General">
                  <c:v>-0.54794407081791496</c:v>
                </c:pt>
                <c:pt idx="13101" formatCode="General">
                  <c:v>-0.54347614832431501</c:v>
                </c:pt>
                <c:pt idx="13102" formatCode="General">
                  <c:v>-0.53913754753420096</c:v>
                </c:pt>
                <c:pt idx="13103" formatCode="General">
                  <c:v>-0.53576530401516598</c:v>
                </c:pt>
                <c:pt idx="13104" formatCode="General">
                  <c:v>-0.53371058826322004</c:v>
                </c:pt>
                <c:pt idx="13105" formatCode="General">
                  <c:v>-0.53265883722048601</c:v>
                </c:pt>
                <c:pt idx="13106" formatCode="General">
                  <c:v>-0.53215725686684801</c:v>
                </c:pt>
                <c:pt idx="13107" formatCode="General">
                  <c:v>-0.53172464027351296</c:v>
                </c:pt>
                <c:pt idx="13108" formatCode="General">
                  <c:v>-0.53071744462954196</c:v>
                </c:pt>
                <c:pt idx="13109" formatCode="General">
                  <c:v>-0.52847672775792998</c:v>
                </c:pt>
                <c:pt idx="13110" formatCode="General">
                  <c:v>-0.52485085467844395</c:v>
                </c:pt>
                <c:pt idx="13111" formatCode="General">
                  <c:v>-0.51994403245808296</c:v>
                </c:pt>
                <c:pt idx="13112" formatCode="General">
                  <c:v>-0.51362998744820898</c:v>
                </c:pt>
                <c:pt idx="13113" formatCode="General">
                  <c:v>-0.50604247262966895</c:v>
                </c:pt>
                <c:pt idx="13114" formatCode="General">
                  <c:v>-0.49735170479840302</c:v>
                </c:pt>
                <c:pt idx="13115" formatCode="General">
                  <c:v>-0.487737912417752</c:v>
                </c:pt>
                <c:pt idx="13116" formatCode="General">
                  <c:v>-0.47783474055863401</c:v>
                </c:pt>
                <c:pt idx="13117" formatCode="General">
                  <c:v>-0.46805818006245298</c:v>
                </c:pt>
                <c:pt idx="13118" formatCode="General">
                  <c:v>-0.45835349612881499</c:v>
                </c:pt>
                <c:pt idx="13119" formatCode="General">
                  <c:v>-0.44840540011536001</c:v>
                </c:pt>
                <c:pt idx="13120" formatCode="General">
                  <c:v>-0.437721874174542</c:v>
                </c:pt>
                <c:pt idx="13121" formatCode="General">
                  <c:v>-0.426419284943097</c:v>
                </c:pt>
                <c:pt idx="13122" formatCode="General">
                  <c:v>-0.41524650749696201</c:v>
                </c:pt>
                <c:pt idx="13123" formatCode="General">
                  <c:v>-0.40475167647131399</c:v>
                </c:pt>
                <c:pt idx="13124" formatCode="General">
                  <c:v>-0.39489154276635502</c:v>
                </c:pt>
                <c:pt idx="13125" formatCode="General">
                  <c:v>-0.38519602448252399</c:v>
                </c:pt>
                <c:pt idx="13126" formatCode="General">
                  <c:v>-0.37521947446236298</c:v>
                </c:pt>
                <c:pt idx="13127" formatCode="General">
                  <c:v>-0.36509464871983099</c:v>
                </c:pt>
                <c:pt idx="13128" formatCode="General">
                  <c:v>-0.35594675821417898</c:v>
                </c:pt>
                <c:pt idx="13129" formatCode="General">
                  <c:v>-0.34846600625928598</c:v>
                </c:pt>
                <c:pt idx="13130" formatCode="General">
                  <c:v>-0.34224821239326197</c:v>
                </c:pt>
                <c:pt idx="13131" formatCode="General">
                  <c:v>-0.33674219454934601</c:v>
                </c:pt>
                <c:pt idx="13132" formatCode="General">
                  <c:v>-0.33145191158797799</c:v>
                </c:pt>
                <c:pt idx="13133" formatCode="General">
                  <c:v>-0.32617606370127999</c:v>
                </c:pt>
                <c:pt idx="13134" formatCode="General">
                  <c:v>-0.320968801419098</c:v>
                </c:pt>
                <c:pt idx="13135" formatCode="General">
                  <c:v>-0.315742146091608</c:v>
                </c:pt>
                <c:pt idx="13136" formatCode="General">
                  <c:v>-0.310129733367774</c:v>
                </c:pt>
                <c:pt idx="13137" formatCode="General">
                  <c:v>-0.30360697336471998</c:v>
                </c:pt>
                <c:pt idx="13138" formatCode="General">
                  <c:v>-0.29606847898660499</c:v>
                </c:pt>
                <c:pt idx="13139" formatCode="General">
                  <c:v>-0.28760018060174403</c:v>
                </c:pt>
                <c:pt idx="13140" formatCode="General">
                  <c:v>-0.27817925454112002</c:v>
                </c:pt>
                <c:pt idx="13141" formatCode="General">
                  <c:v>-0.26774869354959802</c:v>
                </c:pt>
                <c:pt idx="13142" formatCode="General">
                  <c:v>-0.256043060666589</c:v>
                </c:pt>
                <c:pt idx="13143" formatCode="General">
                  <c:v>-0.24272820458907601</c:v>
                </c:pt>
                <c:pt idx="13144" formatCode="General">
                  <c:v>-0.22767323462550901</c:v>
                </c:pt>
                <c:pt idx="13145" formatCode="General">
                  <c:v>-0.210955395741909</c:v>
                </c:pt>
                <c:pt idx="13146" formatCode="General">
                  <c:v>-0.19267460092192601</c:v>
                </c:pt>
                <c:pt idx="13147" formatCode="General">
                  <c:v>-0.173116176402143</c:v>
                </c:pt>
                <c:pt idx="13148" formatCode="General">
                  <c:v>-0.15285883302636399</c:v>
                </c:pt>
                <c:pt idx="13149" formatCode="General">
                  <c:v>-0.13274104237166001</c:v>
                </c:pt>
                <c:pt idx="13150" formatCode="General">
                  <c:v>-0.11377821497628</c:v>
                </c:pt>
                <c:pt idx="13151" formatCode="General">
                  <c:v>-9.6601739418985505E-2</c:v>
                </c:pt>
                <c:pt idx="13152" formatCode="General">
                  <c:v>-8.1141150431987302E-2</c:v>
                </c:pt>
                <c:pt idx="13153" formatCode="General">
                  <c:v>-6.6953222207986607E-2</c:v>
                </c:pt>
                <c:pt idx="13154" formatCode="General">
                  <c:v>-5.3297361626159799E-2</c:v>
                </c:pt>
                <c:pt idx="13155" formatCode="General">
                  <c:v>-3.9542428756868003E-2</c:v>
                </c:pt>
                <c:pt idx="13156" formatCode="General">
                  <c:v>-2.6022384348950899E-2</c:v>
                </c:pt>
                <c:pt idx="13157" formatCode="General">
                  <c:v>-1.2772060067377199E-2</c:v>
                </c:pt>
                <c:pt idx="13158" formatCode="General">
                  <c:v>5.9293451422992203E-4</c:v>
                </c:pt>
                <c:pt idx="13159" formatCode="General">
                  <c:v>1.38499187137218E-2</c:v>
                </c:pt>
                <c:pt idx="13160" formatCode="General">
                  <c:v>2.6513409508195699E-2</c:v>
                </c:pt>
                <c:pt idx="13161" formatCode="General">
                  <c:v>3.8408617833573397E-2</c:v>
                </c:pt>
                <c:pt idx="13162" formatCode="General">
                  <c:v>4.9999653579689801E-2</c:v>
                </c:pt>
                <c:pt idx="13163" formatCode="General">
                  <c:v>6.2159319020323303E-2</c:v>
                </c:pt>
                <c:pt idx="13164" formatCode="General">
                  <c:v>7.5756480030001794E-2</c:v>
                </c:pt>
                <c:pt idx="13165" formatCode="General">
                  <c:v>9.0983493344503397E-2</c:v>
                </c:pt>
                <c:pt idx="13166" formatCode="General">
                  <c:v>0.10770832064643</c:v>
                </c:pt>
                <c:pt idx="13167" formatCode="General">
                  <c:v>0.125389308541481</c:v>
                </c:pt>
                <c:pt idx="13168" formatCode="General">
                  <c:v>0.14315953809016899</c:v>
                </c:pt>
                <c:pt idx="13169" formatCode="General">
                  <c:v>0.16053375866111899</c:v>
                </c:pt>
                <c:pt idx="13170" formatCode="General">
                  <c:v>0.17710206259969899</c:v>
                </c:pt>
                <c:pt idx="13171" formatCode="General">
                  <c:v>0.19244375056647101</c:v>
                </c:pt>
                <c:pt idx="13172" formatCode="General">
                  <c:v>0.20587321697331501</c:v>
                </c:pt>
                <c:pt idx="13173" formatCode="General">
                  <c:v>0.21667976387049301</c:v>
                </c:pt>
                <c:pt idx="13174" formatCode="General">
                  <c:v>0.225227228329341</c:v>
                </c:pt>
                <c:pt idx="13175" formatCode="General">
                  <c:v>0.23236988592771901</c:v>
                </c:pt>
                <c:pt idx="13176" formatCode="General">
                  <c:v>0.23909755317409301</c:v>
                </c:pt>
                <c:pt idx="13177" formatCode="General">
                  <c:v>0.24663622034841501</c:v>
                </c:pt>
                <c:pt idx="13178" formatCode="General">
                  <c:v>0.25586038734052102</c:v>
                </c:pt>
                <c:pt idx="13179" formatCode="General">
                  <c:v>0.26692290603395602</c:v>
                </c:pt>
                <c:pt idx="13180" formatCode="General">
                  <c:v>0.279672164272663</c:v>
                </c:pt>
                <c:pt idx="13181" formatCode="General">
                  <c:v>0.29367368156775803</c:v>
                </c:pt>
                <c:pt idx="13182" formatCode="General">
                  <c:v>0.308544717687255</c:v>
                </c:pt>
                <c:pt idx="13183" formatCode="General">
                  <c:v>0.32387015223895099</c:v>
                </c:pt>
                <c:pt idx="13184" formatCode="General">
                  <c:v>0.33840916539351301</c:v>
                </c:pt>
                <c:pt idx="13185" formatCode="General">
                  <c:v>0.35154188475510301</c:v>
                </c:pt>
                <c:pt idx="13186" formatCode="General">
                  <c:v>0.36383793368456302</c:v>
                </c:pt>
                <c:pt idx="13187" formatCode="General">
                  <c:v>0.37615258892849102</c:v>
                </c:pt>
                <c:pt idx="13188" formatCode="General">
                  <c:v>0.38872116828422398</c:v>
                </c:pt>
                <c:pt idx="13189" formatCode="General">
                  <c:v>0.40065925804472102</c:v>
                </c:pt>
                <c:pt idx="13190" formatCode="General">
                  <c:v>0.41105337971937</c:v>
                </c:pt>
                <c:pt idx="13191" formatCode="General">
                  <c:v>0.419515062489762</c:v>
                </c:pt>
                <c:pt idx="13192" formatCode="General">
                  <c:v>0.42573772072608601</c:v>
                </c:pt>
                <c:pt idx="13193" formatCode="General">
                  <c:v>0.429614981090152</c:v>
                </c:pt>
                <c:pt idx="13194" formatCode="General">
                  <c:v>0.43155247052894602</c:v>
                </c:pt>
                <c:pt idx="13195" formatCode="General">
                  <c:v>0.43221399647674302</c:v>
                </c:pt>
                <c:pt idx="13196" formatCode="General">
                  <c:v>0.43198761417690001</c:v>
                </c:pt>
                <c:pt idx="13197" formatCode="General">
                  <c:v>0.430937581245255</c:v>
                </c:pt>
                <c:pt idx="13198" formatCode="General">
                  <c:v>0.42915409443474101</c:v>
                </c:pt>
                <c:pt idx="13199" formatCode="General">
                  <c:v>0.42745680213457798</c:v>
                </c:pt>
                <c:pt idx="13200" formatCode="General">
                  <c:v>0.426470279639869</c:v>
                </c:pt>
                <c:pt idx="13201" formatCode="General">
                  <c:v>0.42588072598179599</c:v>
                </c:pt>
                <c:pt idx="13202" formatCode="General">
                  <c:v>0.42547652296513599</c:v>
                </c:pt>
                <c:pt idx="13203" formatCode="General">
                  <c:v>0.42555357881649702</c:v>
                </c:pt>
                <c:pt idx="13204" formatCode="General">
                  <c:v>0.426922019185282</c:v>
                </c:pt>
                <c:pt idx="13205" formatCode="General">
                  <c:v>0.42977795552903802</c:v>
                </c:pt>
                <c:pt idx="13206" formatCode="General">
                  <c:v>0.43358407898048901</c:v>
                </c:pt>
                <c:pt idx="13207" formatCode="General">
                  <c:v>0.43782271501536502</c:v>
                </c:pt>
                <c:pt idx="13208" formatCode="General">
                  <c:v>0.442274019071005</c:v>
                </c:pt>
                <c:pt idx="13209" formatCode="General">
                  <c:v>0.44700848082077799</c:v>
                </c:pt>
                <c:pt idx="13210" formatCode="General">
                  <c:v>0.45201764841367698</c:v>
                </c:pt>
                <c:pt idx="13211" formatCode="General">
                  <c:v>0.45717376592873399</c:v>
                </c:pt>
                <c:pt idx="13212" formatCode="General">
                  <c:v>0.462250308670484</c:v>
                </c:pt>
                <c:pt idx="13213" formatCode="General">
                  <c:v>0.467308522231205</c:v>
                </c:pt>
                <c:pt idx="13214" formatCode="General">
                  <c:v>0.47222744069406303</c:v>
                </c:pt>
                <c:pt idx="13215" formatCode="General">
                  <c:v>0.47682090776460001</c:v>
                </c:pt>
                <c:pt idx="13216" formatCode="General">
                  <c:v>0.48090536873318501</c:v>
                </c:pt>
                <c:pt idx="13217" formatCode="General">
                  <c:v>0.48430180820435198</c:v>
                </c:pt>
                <c:pt idx="13218" formatCode="General">
                  <c:v>0.486981401110892</c:v>
                </c:pt>
                <c:pt idx="13219" formatCode="General">
                  <c:v>0.48884090635591898</c:v>
                </c:pt>
                <c:pt idx="13220" formatCode="General">
                  <c:v>0.49003149837808901</c:v>
                </c:pt>
                <c:pt idx="13221" formatCode="General">
                  <c:v>0.49045289063112202</c:v>
                </c:pt>
                <c:pt idx="13222" formatCode="General">
                  <c:v>0.48989334716747501</c:v>
                </c:pt>
                <c:pt idx="13223" formatCode="General">
                  <c:v>0.48878156080903701</c:v>
                </c:pt>
                <c:pt idx="13224" formatCode="General">
                  <c:v>0.48803058274196898</c:v>
                </c:pt>
                <c:pt idx="13225" formatCode="General">
                  <c:v>0.48772463860388099</c:v>
                </c:pt>
                <c:pt idx="13226" formatCode="General">
                  <c:v>0.48655001343936699</c:v>
                </c:pt>
                <c:pt idx="13227" formatCode="General">
                  <c:v>0.48400910170869099</c:v>
                </c:pt>
                <c:pt idx="13228" formatCode="General">
                  <c:v>0.48119193100170798</c:v>
                </c:pt>
                <c:pt idx="13229" formatCode="General">
                  <c:v>0.47915952957461999</c:v>
                </c:pt>
                <c:pt idx="13230" formatCode="General">
                  <c:v>0.47837364599383397</c:v>
                </c:pt>
                <c:pt idx="13231" formatCode="General">
                  <c:v>0.47944407431087699</c:v>
                </c:pt>
                <c:pt idx="13232" formatCode="General">
                  <c:v>0.483262726809219</c:v>
                </c:pt>
                <c:pt idx="13233" formatCode="General">
                  <c:v>0.48937001222557203</c:v>
                </c:pt>
                <c:pt idx="13234" formatCode="General">
                  <c:v>0.49638852878906897</c:v>
                </c:pt>
                <c:pt idx="13235" formatCode="General">
                  <c:v>0.50352647748331403</c:v>
                </c:pt>
                <c:pt idx="13236" formatCode="General">
                  <c:v>0.51043647468181097</c:v>
                </c:pt>
                <c:pt idx="13237" formatCode="General">
                  <c:v>0.51673231859139201</c:v>
                </c:pt>
                <c:pt idx="13238" formatCode="General">
                  <c:v>0.52179383877468899</c:v>
                </c:pt>
                <c:pt idx="13239" formatCode="General">
                  <c:v>0.52525167602496703</c:v>
                </c:pt>
                <c:pt idx="13240" formatCode="General">
                  <c:v>0.52702632745164202</c:v>
                </c:pt>
                <c:pt idx="13241" formatCode="General">
                  <c:v>0.52764079153835497</c:v>
                </c:pt>
                <c:pt idx="13242" formatCode="General">
                  <c:v>0.52832341887390699</c:v>
                </c:pt>
                <c:pt idx="13243" formatCode="General">
                  <c:v>0.52958419421608305</c:v>
                </c:pt>
                <c:pt idx="13244" formatCode="General">
                  <c:v>0.53131245682250705</c:v>
                </c:pt>
                <c:pt idx="13245" formatCode="General">
                  <c:v>0.53313992100829</c:v>
                </c:pt>
                <c:pt idx="13246" formatCode="General">
                  <c:v>0.53455236774232695</c:v>
                </c:pt>
                <c:pt idx="13247" formatCode="General">
                  <c:v>0.53572817340308698</c:v>
                </c:pt>
                <c:pt idx="13248" formatCode="General">
                  <c:v>0.53717478681272002</c:v>
                </c:pt>
                <c:pt idx="13249" formatCode="General">
                  <c:v>0.53853810051883999</c:v>
                </c:pt>
                <c:pt idx="13250" formatCode="General">
                  <c:v>0.539146553314657</c:v>
                </c:pt>
                <c:pt idx="13251" formatCode="General">
                  <c:v>0.53889359103925105</c:v>
                </c:pt>
                <c:pt idx="13252" formatCode="General">
                  <c:v>0.53808464569543102</c:v>
                </c:pt>
                <c:pt idx="13253" formatCode="General">
                  <c:v>0.53684293933955296</c:v>
                </c:pt>
                <c:pt idx="13254" formatCode="General">
                  <c:v>0.53492650528795105</c:v>
                </c:pt>
                <c:pt idx="13255" formatCode="General">
                  <c:v>0.532179553241793</c:v>
                </c:pt>
                <c:pt idx="13256" formatCode="General">
                  <c:v>0.52817523357407503</c:v>
                </c:pt>
                <c:pt idx="13257" formatCode="General">
                  <c:v>0.52265190501533199</c:v>
                </c:pt>
                <c:pt idx="13258" formatCode="General">
                  <c:v>0.51518084729136304</c:v>
                </c:pt>
                <c:pt idx="13259" formatCode="General">
                  <c:v>0.50564531200196905</c:v>
                </c:pt>
                <c:pt idx="13260" formatCode="General">
                  <c:v>0.49532937071689598</c:v>
                </c:pt>
                <c:pt idx="13261" formatCode="General">
                  <c:v>0.485575948152417</c:v>
                </c:pt>
                <c:pt idx="13262" formatCode="General">
                  <c:v>0.47667979553807899</c:v>
                </c:pt>
                <c:pt idx="13263" formatCode="General">
                  <c:v>0.46825539098816499</c:v>
                </c:pt>
                <c:pt idx="13264" formatCode="General">
                  <c:v>0.45992505236827202</c:v>
                </c:pt>
                <c:pt idx="13265" formatCode="General">
                  <c:v>0.45155799742979802</c:v>
                </c:pt>
                <c:pt idx="13266" formatCode="General">
                  <c:v>0.44338322763384302</c:v>
                </c:pt>
                <c:pt idx="13267" formatCode="General">
                  <c:v>0.436057408532247</c:v>
                </c:pt>
                <c:pt idx="13268" formatCode="General">
                  <c:v>0.42990396663785801</c:v>
                </c:pt>
                <c:pt idx="13269" formatCode="General">
                  <c:v>0.42459560913474298</c:v>
                </c:pt>
                <c:pt idx="13270" formatCode="General">
                  <c:v>0.41996809957446901</c:v>
                </c:pt>
                <c:pt idx="13271" formatCode="General">
                  <c:v>0.41598244742117002</c:v>
                </c:pt>
                <c:pt idx="13272" formatCode="General">
                  <c:v>0.41237545550628102</c:v>
                </c:pt>
                <c:pt idx="13273" formatCode="General">
                  <c:v>0.40828507096966699</c:v>
                </c:pt>
                <c:pt idx="13274" formatCode="General">
                  <c:v>0.40259499689490502</c:v>
                </c:pt>
                <c:pt idx="13275" formatCode="General">
                  <c:v>0.39520143135941899</c:v>
                </c:pt>
                <c:pt idx="13276" formatCode="General">
                  <c:v>0.38681400489450302</c:v>
                </c:pt>
                <c:pt idx="13277" formatCode="General">
                  <c:v>0.37775714249006598</c:v>
                </c:pt>
                <c:pt idx="13278" formatCode="General">
                  <c:v>0.36800615944562598</c:v>
                </c:pt>
                <c:pt idx="13279" formatCode="General">
                  <c:v>0.35770626684682699</c:v>
                </c:pt>
                <c:pt idx="13280" formatCode="General">
                  <c:v>0.34692082820626902</c:v>
                </c:pt>
                <c:pt idx="13281" formatCode="General">
                  <c:v>0.33553459017735998</c:v>
                </c:pt>
                <c:pt idx="13282" formatCode="General">
                  <c:v>0.32365619914437399</c:v>
                </c:pt>
                <c:pt idx="13283" formatCode="General">
                  <c:v>0.31165108239290801</c:v>
                </c:pt>
                <c:pt idx="13284" formatCode="General">
                  <c:v>0.29971522414922402</c:v>
                </c:pt>
                <c:pt idx="13285" formatCode="General">
                  <c:v>0.28762555171772802</c:v>
                </c:pt>
                <c:pt idx="13286" formatCode="General">
                  <c:v>0.275207242266306</c:v>
                </c:pt>
                <c:pt idx="13287" formatCode="General">
                  <c:v>0.26269307860090801</c:v>
                </c:pt>
                <c:pt idx="13288" formatCode="General">
                  <c:v>0.25072535240634902</c:v>
                </c:pt>
                <c:pt idx="13289" formatCode="General">
                  <c:v>0.23975632255061599</c:v>
                </c:pt>
                <c:pt idx="13290" formatCode="General">
                  <c:v>0.229589452369002</c:v>
                </c:pt>
                <c:pt idx="13291" formatCode="General">
                  <c:v>0.219821004044639</c:v>
                </c:pt>
                <c:pt idx="13292" formatCode="General">
                  <c:v>0.21026890092731099</c:v>
                </c:pt>
                <c:pt idx="13293" formatCode="General">
                  <c:v>0.20118300070047099</c:v>
                </c:pt>
                <c:pt idx="13294" formatCode="General">
                  <c:v>0.19313868435374701</c:v>
                </c:pt>
                <c:pt idx="13295" formatCode="General">
                  <c:v>0.18655040624202501</c:v>
                </c:pt>
                <c:pt idx="13296" formatCode="General">
                  <c:v>0.18085214555766199</c:v>
                </c:pt>
                <c:pt idx="13297" formatCode="General">
                  <c:v>0.17504874053719799</c:v>
                </c:pt>
                <c:pt idx="13298" formatCode="General">
                  <c:v>0.168812200181365</c:v>
                </c:pt>
                <c:pt idx="13299" formatCode="General">
                  <c:v>0.162114671757877</c:v>
                </c:pt>
                <c:pt idx="13300" formatCode="General">
                  <c:v>0.15473723715924201</c:v>
                </c:pt>
                <c:pt idx="13301" formatCode="General">
                  <c:v>0.146405994179512</c:v>
                </c:pt>
                <c:pt idx="13302" formatCode="General">
                  <c:v>0.13690220084145899</c:v>
                </c:pt>
                <c:pt idx="13303" formatCode="General">
                  <c:v>0.126074318827259</c:v>
                </c:pt>
                <c:pt idx="13304" formatCode="General">
                  <c:v>0.113872142391766</c:v>
                </c:pt>
                <c:pt idx="13305" formatCode="General">
                  <c:v>0.10040610339195701</c:v>
                </c:pt>
                <c:pt idx="13306" formatCode="General">
                  <c:v>8.6097223525204394E-2</c:v>
                </c:pt>
                <c:pt idx="13307" formatCode="General">
                  <c:v>7.1317859895334998E-2</c:v>
                </c:pt>
                <c:pt idx="13308" formatCode="General">
                  <c:v>5.5755776394897802E-2</c:v>
                </c:pt>
                <c:pt idx="13309" formatCode="General">
                  <c:v>3.8903737774578701E-2</c:v>
                </c:pt>
                <c:pt idx="13310" formatCode="General">
                  <c:v>2.1225950146763501E-2</c:v>
                </c:pt>
                <c:pt idx="13311" formatCode="General">
                  <c:v>3.5501494185753101E-3</c:v>
                </c:pt>
                <c:pt idx="13312" formatCode="General">
                  <c:v>-1.3590706914062301E-2</c:v>
                </c:pt>
                <c:pt idx="13313" formatCode="General">
                  <c:v>-3.03202080780367E-2</c:v>
                </c:pt>
                <c:pt idx="13314" formatCode="General">
                  <c:v>-4.7127014596327399E-2</c:v>
                </c:pt>
                <c:pt idx="13315" formatCode="General">
                  <c:v>-6.40248658313817E-2</c:v>
                </c:pt>
                <c:pt idx="13316" formatCode="General">
                  <c:v>-8.0918573948966593E-2</c:v>
                </c:pt>
                <c:pt idx="13317" formatCode="General">
                  <c:v>-9.8279712512262293E-2</c:v>
                </c:pt>
                <c:pt idx="13318" formatCode="General">
                  <c:v>-0.11587307450255099</c:v>
                </c:pt>
                <c:pt idx="13319" formatCode="General">
                  <c:v>-0.13261550828706001</c:v>
                </c:pt>
                <c:pt idx="13320" formatCode="General">
                  <c:v>-0.14782315468260601</c:v>
                </c:pt>
                <c:pt idx="13321" formatCode="General">
                  <c:v>-0.16095926228665</c:v>
                </c:pt>
                <c:pt idx="13322" formatCode="General">
                  <c:v>-0.17196345991327899</c:v>
                </c:pt>
                <c:pt idx="13323" formatCode="General">
                  <c:v>-0.181735317945247</c:v>
                </c:pt>
                <c:pt idx="13324" formatCode="General">
                  <c:v>-0.19139757527003601</c:v>
                </c:pt>
                <c:pt idx="13325" formatCode="General">
                  <c:v>-0.20100005009345501</c:v>
                </c:pt>
                <c:pt idx="13326" formatCode="General">
                  <c:v>-0.21045428483433801</c:v>
                </c:pt>
                <c:pt idx="13327" formatCode="General">
                  <c:v>-0.21978486054236299</c:v>
                </c:pt>
                <c:pt idx="13328" formatCode="General">
                  <c:v>-0.228684362050804</c:v>
                </c:pt>
                <c:pt idx="13329" formatCode="General">
                  <c:v>-0.23729563825634301</c:v>
                </c:pt>
                <c:pt idx="13330" formatCode="General">
                  <c:v>-0.24660488651666901</c:v>
                </c:pt>
                <c:pt idx="13331" formatCode="General">
                  <c:v>-0.25677074288756302</c:v>
                </c:pt>
                <c:pt idx="13332" formatCode="General">
                  <c:v>-0.267009460171306</c:v>
                </c:pt>
                <c:pt idx="13333" formatCode="General">
                  <c:v>-0.276806645517021</c:v>
                </c:pt>
                <c:pt idx="13334" formatCode="General">
                  <c:v>-0.28603661193354202</c:v>
                </c:pt>
                <c:pt idx="13335" formatCode="General">
                  <c:v>-0.29491110175511398</c:v>
                </c:pt>
                <c:pt idx="13336" formatCode="General">
                  <c:v>-0.30377928053704101</c:v>
                </c:pt>
                <c:pt idx="13337" formatCode="General">
                  <c:v>-0.31292397736202499</c:v>
                </c:pt>
                <c:pt idx="13338" formatCode="General">
                  <c:v>-0.32232922641747702</c:v>
                </c:pt>
                <c:pt idx="13339" formatCode="General">
                  <c:v>-0.33231947047459598</c:v>
                </c:pt>
                <c:pt idx="13340" formatCode="General">
                  <c:v>-0.34245464862868902</c:v>
                </c:pt>
                <c:pt idx="13341" formatCode="General">
                  <c:v>-0.35136491376350998</c:v>
                </c:pt>
                <c:pt idx="13342" formatCode="General">
                  <c:v>-0.35854853974374801</c:v>
                </c:pt>
                <c:pt idx="13343" formatCode="General">
                  <c:v>-0.36474046943604099</c:v>
                </c:pt>
                <c:pt idx="13344" formatCode="General">
                  <c:v>-0.37077175069031498</c:v>
                </c:pt>
                <c:pt idx="13345" formatCode="General">
                  <c:v>-0.37706429078395698</c:v>
                </c:pt>
                <c:pt idx="13346" formatCode="General">
                  <c:v>-0.3837314931395</c:v>
                </c:pt>
                <c:pt idx="13347" formatCode="General">
                  <c:v>-0.39079635287105702</c:v>
                </c:pt>
                <c:pt idx="13348" formatCode="General">
                  <c:v>-0.39820427757325499</c:v>
                </c:pt>
                <c:pt idx="13349" formatCode="General">
                  <c:v>-0.40547697385930698</c:v>
                </c:pt>
                <c:pt idx="13350" formatCode="General">
                  <c:v>-0.41251099104399402</c:v>
                </c:pt>
                <c:pt idx="13351" formatCode="General">
                  <c:v>-0.41975695435355498</c:v>
                </c:pt>
                <c:pt idx="13352" formatCode="General">
                  <c:v>-0.42727305514963099</c:v>
                </c:pt>
                <c:pt idx="13353" formatCode="General">
                  <c:v>-0.43471119668943797</c:v>
                </c:pt>
                <c:pt idx="13354" formatCode="General">
                  <c:v>-0.44168466371450599</c:v>
                </c:pt>
                <c:pt idx="13355" formatCode="General">
                  <c:v>-0.447445248853165</c:v>
                </c:pt>
                <c:pt idx="13356" formatCode="General">
                  <c:v>-0.451349119847341</c:v>
                </c:pt>
                <c:pt idx="13357" formatCode="General">
                  <c:v>-0.45355419099330002</c:v>
                </c:pt>
                <c:pt idx="13358" formatCode="General">
                  <c:v>-0.454464573782146</c:v>
                </c:pt>
                <c:pt idx="13359" formatCode="General">
                  <c:v>-0.45453549241567998</c:v>
                </c:pt>
                <c:pt idx="13360" formatCode="General">
                  <c:v>-0.45442795076952402</c:v>
                </c:pt>
                <c:pt idx="13361" formatCode="General">
                  <c:v>-0.45485746255085302</c:v>
                </c:pt>
                <c:pt idx="13362" formatCode="General">
                  <c:v>-0.45640220870472997</c:v>
                </c:pt>
                <c:pt idx="13363" formatCode="General">
                  <c:v>-0.45970245157388601</c:v>
                </c:pt>
                <c:pt idx="13364" formatCode="General">
                  <c:v>-0.46483149080948899</c:v>
                </c:pt>
                <c:pt idx="13365" formatCode="General">
                  <c:v>-0.47093462384396401</c:v>
                </c:pt>
                <c:pt idx="13366" formatCode="General">
                  <c:v>-0.477295008813925</c:v>
                </c:pt>
                <c:pt idx="13367" formatCode="General">
                  <c:v>-0.48354974616672602</c:v>
                </c:pt>
                <c:pt idx="13368" formatCode="General">
                  <c:v>-0.48965149940605102</c:v>
                </c:pt>
                <c:pt idx="13369" formatCode="General">
                  <c:v>-0.495829631894041</c:v>
                </c:pt>
                <c:pt idx="13370" formatCode="General">
                  <c:v>-0.50216195921425599</c:v>
                </c:pt>
                <c:pt idx="13371" formatCode="General">
                  <c:v>-0.50828557657444096</c:v>
                </c:pt>
                <c:pt idx="13372" formatCode="General">
                  <c:v>-0.51400069892255995</c:v>
                </c:pt>
                <c:pt idx="13373" formatCode="General">
                  <c:v>-0.51957396481380103</c:v>
                </c:pt>
                <c:pt idx="13374" formatCode="General">
                  <c:v>-0.52516594346243795</c:v>
                </c:pt>
                <c:pt idx="13375" formatCode="General">
                  <c:v>-0.530737235914715</c:v>
                </c:pt>
                <c:pt idx="13376" formatCode="General">
                  <c:v>-0.53615572818958102</c:v>
                </c:pt>
                <c:pt idx="13377" formatCode="General">
                  <c:v>-0.54120941649504495</c:v>
                </c:pt>
                <c:pt idx="13378" formatCode="General">
                  <c:v>-0.54578059983543203</c:v>
                </c:pt>
                <c:pt idx="13379" formatCode="General">
                  <c:v>-0.54987438953330303</c:v>
                </c:pt>
                <c:pt idx="13380" formatCode="General">
                  <c:v>-0.55381812379178696</c:v>
                </c:pt>
                <c:pt idx="13381" formatCode="General">
                  <c:v>-0.55802308255000899</c:v>
                </c:pt>
                <c:pt idx="13382" formatCode="General">
                  <c:v>-0.56233154565402299</c:v>
                </c:pt>
                <c:pt idx="13383" formatCode="General">
                  <c:v>-0.56675593702203197</c:v>
                </c:pt>
                <c:pt idx="13384" formatCode="General">
                  <c:v>-0.57123739956911901</c:v>
                </c:pt>
                <c:pt idx="13385" formatCode="General">
                  <c:v>-0.57495733965120499</c:v>
                </c:pt>
                <c:pt idx="13386" formatCode="General">
                  <c:v>-0.57767393202948103</c:v>
                </c:pt>
                <c:pt idx="13387" formatCode="General">
                  <c:v>-0.57968424344744995</c:v>
                </c:pt>
                <c:pt idx="13388" formatCode="General">
                  <c:v>-0.58082065517172898</c:v>
                </c:pt>
                <c:pt idx="13389" formatCode="General">
                  <c:v>-0.58071564187816804</c:v>
                </c:pt>
                <c:pt idx="13390" formatCode="General">
                  <c:v>-0.57952025475436497</c:v>
                </c:pt>
                <c:pt idx="13391" formatCode="General">
                  <c:v>-0.57781004174149397</c:v>
                </c:pt>
                <c:pt idx="13392" formatCode="General">
                  <c:v>-0.57582416294761496</c:v>
                </c:pt>
                <c:pt idx="13393" formatCode="General">
                  <c:v>-0.57326027898710297</c:v>
                </c:pt>
                <c:pt idx="13394" formatCode="General">
                  <c:v>-0.56978892352510502</c:v>
                </c:pt>
                <c:pt idx="13395" formatCode="General">
                  <c:v>-0.56551496961982595</c:v>
                </c:pt>
                <c:pt idx="13396" formatCode="General">
                  <c:v>-0.56096979065515995</c:v>
                </c:pt>
                <c:pt idx="13397" formatCode="General">
                  <c:v>-0.55629333708343198</c:v>
                </c:pt>
                <c:pt idx="13398" formatCode="General">
                  <c:v>-0.55142509590603805</c:v>
                </c:pt>
                <c:pt idx="13399" formatCode="General">
                  <c:v>-0.54666409815369499</c:v>
                </c:pt>
                <c:pt idx="13400" formatCode="General">
                  <c:v>-0.54172541864726997</c:v>
                </c:pt>
                <c:pt idx="13401" formatCode="General">
                  <c:v>-0.535784556086771</c:v>
                </c:pt>
                <c:pt idx="13402" formatCode="General">
                  <c:v>-0.52857646201251896</c:v>
                </c:pt>
                <c:pt idx="13403" formatCode="General">
                  <c:v>-0.52091331999042401</c:v>
                </c:pt>
                <c:pt idx="13404" formatCode="General">
                  <c:v>-0.51370906514211001</c:v>
                </c:pt>
                <c:pt idx="13405" formatCode="General">
                  <c:v>-0.50717293469677605</c:v>
                </c:pt>
                <c:pt idx="13406" formatCode="General">
                  <c:v>-0.50097459183190396</c:v>
                </c:pt>
                <c:pt idx="13407" formatCode="General">
                  <c:v>-0.49466903830272702</c:v>
                </c:pt>
                <c:pt idx="13408" formatCode="General">
                  <c:v>-0.48813072536975999</c:v>
                </c:pt>
                <c:pt idx="13409" formatCode="General">
                  <c:v>-0.48128280186494099</c:v>
                </c:pt>
                <c:pt idx="13410" formatCode="General">
                  <c:v>-0.474217742182729</c:v>
                </c:pt>
                <c:pt idx="13411" formatCode="General">
                  <c:v>-0.467335776416897</c:v>
                </c:pt>
                <c:pt idx="13412" formatCode="General">
                  <c:v>-0.46088049936273801</c:v>
                </c:pt>
                <c:pt idx="13413" formatCode="General">
                  <c:v>-0.45478630360113598</c:v>
                </c:pt>
                <c:pt idx="13414" formatCode="General">
                  <c:v>-0.44920401105608498</c:v>
                </c:pt>
                <c:pt idx="13415" formatCode="General">
                  <c:v>-0.44442474992226499</c:v>
                </c:pt>
                <c:pt idx="13416" formatCode="General">
                  <c:v>-0.44037578663037202</c:v>
                </c:pt>
                <c:pt idx="13417" formatCode="General">
                  <c:v>-0.43652826742232298</c:v>
                </c:pt>
                <c:pt idx="13418" formatCode="General">
                  <c:v>-0.43270091871786898</c:v>
                </c:pt>
                <c:pt idx="13419" formatCode="General">
                  <c:v>-0.429034811942614</c:v>
                </c:pt>
                <c:pt idx="13420" formatCode="General">
                  <c:v>-0.42546188406104601</c:v>
                </c:pt>
                <c:pt idx="13421" formatCode="General">
                  <c:v>-0.421738156559327</c:v>
                </c:pt>
                <c:pt idx="13422" formatCode="General">
                  <c:v>-0.41703586164155898</c:v>
                </c:pt>
                <c:pt idx="13423" formatCode="General">
                  <c:v>-0.41042967911377598</c:v>
                </c:pt>
                <c:pt idx="13424" formatCode="General">
                  <c:v>-0.40191017695602899</c:v>
                </c:pt>
                <c:pt idx="13425" formatCode="General">
                  <c:v>-0.39239726123881202</c:v>
                </c:pt>
                <c:pt idx="13426" formatCode="General">
                  <c:v>-0.38261641564038701</c:v>
                </c:pt>
                <c:pt idx="13427" formatCode="General">
                  <c:v>-0.37247861786792102</c:v>
                </c:pt>
                <c:pt idx="13428" formatCode="General">
                  <c:v>-0.36174589751331798</c:v>
                </c:pt>
                <c:pt idx="13429" formatCode="General">
                  <c:v>-0.35046214144423798</c:v>
                </c:pt>
                <c:pt idx="13430" formatCode="General">
                  <c:v>-0.33889686764445298</c:v>
                </c:pt>
                <c:pt idx="13431" formatCode="General">
                  <c:v>-0.32739477488664498</c:v>
                </c:pt>
                <c:pt idx="13432" formatCode="General">
                  <c:v>-0.315987642445409</c:v>
                </c:pt>
                <c:pt idx="13433" formatCode="General">
                  <c:v>-0.30376972785155798</c:v>
                </c:pt>
                <c:pt idx="13434" formatCode="General">
                  <c:v>-0.28988595701915099</c:v>
                </c:pt>
                <c:pt idx="13435" formatCode="General">
                  <c:v>-0.27486581126300402</c:v>
                </c:pt>
                <c:pt idx="13436" formatCode="General">
                  <c:v>-0.25947512548951801</c:v>
                </c:pt>
                <c:pt idx="13437" formatCode="General">
                  <c:v>-0.244131085965028</c:v>
                </c:pt>
                <c:pt idx="13438" formatCode="General">
                  <c:v>-0.229246726649696</c:v>
                </c:pt>
                <c:pt idx="13439" formatCode="General">
                  <c:v>-0.21569010050243501</c:v>
                </c:pt>
                <c:pt idx="13440" formatCode="General">
                  <c:v>-0.20406608969815501</c:v>
                </c:pt>
                <c:pt idx="13441" formatCode="General">
                  <c:v>-0.194155675822898</c:v>
                </c:pt>
                <c:pt idx="13442" formatCode="General">
                  <c:v>-0.185730536800151</c:v>
                </c:pt>
                <c:pt idx="13443" formatCode="General">
                  <c:v>-0.17857036486932801</c:v>
                </c:pt>
                <c:pt idx="13444" formatCode="General">
                  <c:v>-0.172547173474559</c:v>
                </c:pt>
                <c:pt idx="13445" formatCode="General">
                  <c:v>-0.16768491656791401</c:v>
                </c:pt>
                <c:pt idx="13446" formatCode="General">
                  <c:v>-0.164269675533082</c:v>
                </c:pt>
                <c:pt idx="13447" formatCode="General">
                  <c:v>-0.162394057284767</c:v>
                </c:pt>
                <c:pt idx="13448" formatCode="General">
                  <c:v>-0.16138977238827101</c:v>
                </c:pt>
                <c:pt idx="13449" formatCode="General">
                  <c:v>-0.16028064805780101</c:v>
                </c:pt>
                <c:pt idx="13450" formatCode="General">
                  <c:v>-0.15834625317786</c:v>
                </c:pt>
                <c:pt idx="13451" formatCode="General">
                  <c:v>-0.155213396971734</c:v>
                </c:pt>
                <c:pt idx="13452" formatCode="General">
                  <c:v>-0.15064998779911001</c:v>
                </c:pt>
                <c:pt idx="13453" formatCode="General">
                  <c:v>-0.14429966615467099</c:v>
                </c:pt>
                <c:pt idx="13454" formatCode="General">
                  <c:v>-0.13580743443903401</c:v>
                </c:pt>
                <c:pt idx="13455" formatCode="General">
                  <c:v>-0.125048137597285</c:v>
                </c:pt>
                <c:pt idx="13456" formatCode="General">
                  <c:v>-0.112055379306453</c:v>
                </c:pt>
                <c:pt idx="13457" formatCode="General">
                  <c:v>-9.72711191889718E-2</c:v>
                </c:pt>
                <c:pt idx="13458" formatCode="General">
                  <c:v>-8.1347148914112793E-2</c:v>
                </c:pt>
                <c:pt idx="13459" formatCode="General">
                  <c:v>-6.4902415270662095E-2</c:v>
                </c:pt>
                <c:pt idx="13460" formatCode="General">
                  <c:v>-4.8318224188059901E-2</c:v>
                </c:pt>
                <c:pt idx="13461" formatCode="General">
                  <c:v>-3.1575178932465801E-2</c:v>
                </c:pt>
                <c:pt idx="13462" formatCode="General">
                  <c:v>-1.4569082726051201E-2</c:v>
                </c:pt>
                <c:pt idx="13463" formatCode="General">
                  <c:v>2.5038830720004301E-3</c:v>
                </c:pt>
                <c:pt idx="13464" formatCode="General">
                  <c:v>1.9101565467179601E-2</c:v>
                </c:pt>
                <c:pt idx="13465" formatCode="General">
                  <c:v>3.5113425536741398E-2</c:v>
                </c:pt>
                <c:pt idx="13466" formatCode="General">
                  <c:v>5.0869578735443899E-2</c:v>
                </c:pt>
                <c:pt idx="13467" formatCode="General">
                  <c:v>6.6952774170760496E-2</c:v>
                </c:pt>
                <c:pt idx="13468" formatCode="General">
                  <c:v>8.4011840173382202E-2</c:v>
                </c:pt>
                <c:pt idx="13469" formatCode="General">
                  <c:v>0.101734956085669</c:v>
                </c:pt>
                <c:pt idx="13470" formatCode="General">
                  <c:v>0.119282430847115</c:v>
                </c:pt>
                <c:pt idx="13471" formatCode="General">
                  <c:v>0.136102762045126</c:v>
                </c:pt>
                <c:pt idx="13472" formatCode="General">
                  <c:v>0.15199228017623401</c:v>
                </c:pt>
                <c:pt idx="13473" formatCode="General">
                  <c:v>0.16694073513316099</c:v>
                </c:pt>
                <c:pt idx="13474" formatCode="General">
                  <c:v>0.18079815875587599</c:v>
                </c:pt>
                <c:pt idx="13475" formatCode="General">
                  <c:v>0.19353582942771999</c:v>
                </c:pt>
                <c:pt idx="13476" formatCode="General">
                  <c:v>0.20553159323233</c:v>
                </c:pt>
                <c:pt idx="13477" formatCode="General">
                  <c:v>0.21736427754245599</c:v>
                </c:pt>
                <c:pt idx="13478" formatCode="General">
                  <c:v>0.229037931146954</c:v>
                </c:pt>
                <c:pt idx="13479" formatCode="General">
                  <c:v>0.23998843521077801</c:v>
                </c:pt>
                <c:pt idx="13480" formatCode="General">
                  <c:v>0.24979767215166501</c:v>
                </c:pt>
                <c:pt idx="13481" formatCode="General">
                  <c:v>0.25833722306892898</c:v>
                </c:pt>
                <c:pt idx="13482" formatCode="General">
                  <c:v>0.26572478793450399</c:v>
                </c:pt>
                <c:pt idx="13483" formatCode="General">
                  <c:v>0.27218611037576801</c:v>
                </c:pt>
                <c:pt idx="13484" formatCode="General">
                  <c:v>0.27789064523912599</c:v>
                </c:pt>
                <c:pt idx="13485" formatCode="General">
                  <c:v>0.28304444429713699</c:v>
                </c:pt>
                <c:pt idx="13486" formatCode="General">
                  <c:v>0.28805580633105199</c:v>
                </c:pt>
                <c:pt idx="13487" formatCode="General">
                  <c:v>0.29324306463268401</c:v>
                </c:pt>
                <c:pt idx="13488" formatCode="General">
                  <c:v>0.29897219700426497</c:v>
                </c:pt>
                <c:pt idx="13489" formatCode="General">
                  <c:v>0.30565424748166498</c:v>
                </c:pt>
                <c:pt idx="13490" formatCode="General">
                  <c:v>0.31344645060911402</c:v>
                </c:pt>
                <c:pt idx="13491" formatCode="General">
                  <c:v>0.32222522411089699</c:v>
                </c:pt>
                <c:pt idx="13492" formatCode="General">
                  <c:v>0.33182108758928802</c:v>
                </c:pt>
                <c:pt idx="13493" formatCode="General">
                  <c:v>0.34214449762628901</c:v>
                </c:pt>
                <c:pt idx="13494" formatCode="General">
                  <c:v>0.35277132072810702</c:v>
                </c:pt>
                <c:pt idx="13495" formatCode="General">
                  <c:v>0.36313602415978202</c:v>
                </c:pt>
                <c:pt idx="13496" formatCode="General">
                  <c:v>0.37294109463818198</c:v>
                </c:pt>
                <c:pt idx="13497" formatCode="General">
                  <c:v>0.38204190755139</c:v>
                </c:pt>
                <c:pt idx="13498" formatCode="General">
                  <c:v>0.39039552001317401</c:v>
                </c:pt>
                <c:pt idx="13499" formatCode="General">
                  <c:v>0.39819939008668498</c:v>
                </c:pt>
                <c:pt idx="13500" formatCode="General">
                  <c:v>0.406036100978029</c:v>
                </c:pt>
                <c:pt idx="13501" formatCode="General">
                  <c:v>0.414747520073035</c:v>
                </c:pt>
                <c:pt idx="13502" formatCode="General">
                  <c:v>0.42433705116916798</c:v>
                </c:pt>
                <c:pt idx="13503" formatCode="General">
                  <c:v>0.43396779946198</c:v>
                </c:pt>
                <c:pt idx="13504" formatCode="General">
                  <c:v>0.44326799815193202</c:v>
                </c:pt>
                <c:pt idx="13505" formatCode="General">
                  <c:v>0.45237554170083</c:v>
                </c:pt>
                <c:pt idx="13506" formatCode="General">
                  <c:v>0.46125524530861101</c:v>
                </c:pt>
                <c:pt idx="13507" formatCode="General">
                  <c:v>0.46976245357502899</c:v>
                </c:pt>
                <c:pt idx="13508" formatCode="General">
                  <c:v>0.47776149947055102</c:v>
                </c:pt>
                <c:pt idx="13509" formatCode="General">
                  <c:v>0.48541842163705601</c:v>
                </c:pt>
                <c:pt idx="13510" formatCode="General">
                  <c:v>0.49331026334453898</c:v>
                </c:pt>
                <c:pt idx="13511" formatCode="General">
                  <c:v>0.50175068039118098</c:v>
                </c:pt>
                <c:pt idx="13512" formatCode="General">
                  <c:v>0.51044567302076704</c:v>
                </c:pt>
                <c:pt idx="13513" formatCode="General">
                  <c:v>0.518663371285073</c:v>
                </c:pt>
                <c:pt idx="13514" formatCode="General">
                  <c:v>0.52589750107797395</c:v>
                </c:pt>
                <c:pt idx="13515" formatCode="General">
                  <c:v>0.53228972476024605</c:v>
                </c:pt>
                <c:pt idx="13516" formatCode="General">
                  <c:v>0.53841867341196703</c:v>
                </c:pt>
                <c:pt idx="13517" formatCode="General">
                  <c:v>0.54471091624597001</c:v>
                </c:pt>
                <c:pt idx="13518" formatCode="General">
                  <c:v>0.55089384033864797</c:v>
                </c:pt>
                <c:pt idx="13519" formatCode="General">
                  <c:v>0.55624299541899203</c:v>
                </c:pt>
                <c:pt idx="13520" formatCode="General">
                  <c:v>0.56024411412891495</c:v>
                </c:pt>
                <c:pt idx="13521" formatCode="General">
                  <c:v>0.56267104278851998</c:v>
                </c:pt>
                <c:pt idx="13522" formatCode="General">
                  <c:v>0.56360720067691505</c:v>
                </c:pt>
                <c:pt idx="13523" formatCode="General">
                  <c:v>0.56384133506425305</c:v>
                </c:pt>
                <c:pt idx="13524" formatCode="General">
                  <c:v>0.56399090688682396</c:v>
                </c:pt>
                <c:pt idx="13525" formatCode="General">
                  <c:v>0.56425353881324902</c:v>
                </c:pt>
                <c:pt idx="13526" formatCode="General">
                  <c:v>0.56469305509779399</c:v>
                </c:pt>
                <c:pt idx="13527" formatCode="General">
                  <c:v>0.56473858642892405</c:v>
                </c:pt>
                <c:pt idx="13528" formatCode="General">
                  <c:v>0.56435113533943804</c:v>
                </c:pt>
                <c:pt idx="13529" formatCode="General">
                  <c:v>0.56449246407222797</c:v>
                </c:pt>
                <c:pt idx="13530" formatCode="General">
                  <c:v>0.56553639342819295</c:v>
                </c:pt>
                <c:pt idx="13531" formatCode="General">
                  <c:v>0.56693850944260704</c:v>
                </c:pt>
                <c:pt idx="13532" formatCode="General">
                  <c:v>0.56840981368957799</c:v>
                </c:pt>
                <c:pt idx="13533" formatCode="General">
                  <c:v>0.57022564925328301</c:v>
                </c:pt>
                <c:pt idx="13534" formatCode="General">
                  <c:v>0.57199818845371198</c:v>
                </c:pt>
                <c:pt idx="13535" formatCode="General">
                  <c:v>0.57274524248936098</c:v>
                </c:pt>
                <c:pt idx="13536" formatCode="General">
                  <c:v>0.57218575369413704</c:v>
                </c:pt>
                <c:pt idx="13537" formatCode="General">
                  <c:v>0.57051243399145801</c:v>
                </c:pt>
                <c:pt idx="13538" formatCode="General">
                  <c:v>0.56785655479758301</c:v>
                </c:pt>
                <c:pt idx="13539" formatCode="General">
                  <c:v>0.56418749541036495</c:v>
                </c:pt>
                <c:pt idx="13540" formatCode="General">
                  <c:v>0.55935294009882297</c:v>
                </c:pt>
                <c:pt idx="13541" formatCode="General">
                  <c:v>0.55357335134932795</c:v>
                </c:pt>
                <c:pt idx="13542" formatCode="General">
                  <c:v>0.54734401140445998</c:v>
                </c:pt>
                <c:pt idx="13543" formatCode="General">
                  <c:v>0.54121355701937202</c:v>
                </c:pt>
                <c:pt idx="13544" formatCode="General">
                  <c:v>0.53566100723501298</c:v>
                </c:pt>
                <c:pt idx="13545" formatCode="General">
                  <c:v>0.53075157069486301</c:v>
                </c:pt>
                <c:pt idx="13546" formatCode="General">
                  <c:v>0.52645665124873897</c:v>
                </c:pt>
                <c:pt idx="13547" formatCode="General">
                  <c:v>0.52348191840677905</c:v>
                </c:pt>
                <c:pt idx="13548" formatCode="General">
                  <c:v>0.52288969342727898</c:v>
                </c:pt>
                <c:pt idx="13549" formatCode="General">
                  <c:v>0.52470900240502805</c:v>
                </c:pt>
                <c:pt idx="13550" formatCode="General">
                  <c:v>0.52848105612398799</c:v>
                </c:pt>
                <c:pt idx="13551" formatCode="General">
                  <c:v>0.53367400516001695</c:v>
                </c:pt>
                <c:pt idx="13552" formatCode="General">
                  <c:v>0.53938889553408698</c:v>
                </c:pt>
                <c:pt idx="13553" formatCode="General">
                  <c:v>0.54487905649800505</c:v>
                </c:pt>
                <c:pt idx="13554" formatCode="General">
                  <c:v>0.54952539556148705</c:v>
                </c:pt>
                <c:pt idx="13555" formatCode="General">
                  <c:v>0.552795700778691</c:v>
                </c:pt>
                <c:pt idx="13556" formatCode="General">
                  <c:v>0.554450554578235</c:v>
                </c:pt>
                <c:pt idx="13557" formatCode="General">
                  <c:v>0.55448494367818602</c:v>
                </c:pt>
                <c:pt idx="13558" formatCode="General">
                  <c:v>0.55258631656616297</c:v>
                </c:pt>
                <c:pt idx="13559" formatCode="General">
                  <c:v>0.54817969684270895</c:v>
                </c:pt>
                <c:pt idx="13560" formatCode="General">
                  <c:v>0.54130837169156898</c:v>
                </c:pt>
                <c:pt idx="13561" formatCode="General">
                  <c:v>0.53260818060266601</c:v>
                </c:pt>
                <c:pt idx="13562" formatCode="General">
                  <c:v>0.52292583136505799</c:v>
                </c:pt>
                <c:pt idx="13563" formatCode="General">
                  <c:v>0.51309167416857504</c:v>
                </c:pt>
                <c:pt idx="13564" formatCode="General">
                  <c:v>0.503220643408266</c:v>
                </c:pt>
                <c:pt idx="13565" formatCode="General">
                  <c:v>0.4930275835381</c:v>
                </c:pt>
                <c:pt idx="13566" formatCode="General">
                  <c:v>0.48255571301571298</c:v>
                </c:pt>
                <c:pt idx="13567" formatCode="General">
                  <c:v>0.47191063971773201</c:v>
                </c:pt>
                <c:pt idx="13568" formatCode="General">
                  <c:v>0.461105521871779</c:v>
                </c:pt>
                <c:pt idx="13569" formatCode="General">
                  <c:v>0.45020084773594399</c:v>
                </c:pt>
                <c:pt idx="13570" formatCode="General">
                  <c:v>0.439271603103567</c:v>
                </c:pt>
                <c:pt idx="13571" formatCode="General">
                  <c:v>0.42840326027583903</c:v>
                </c:pt>
                <c:pt idx="13572" formatCode="General">
                  <c:v>0.417839655219299</c:v>
                </c:pt>
                <c:pt idx="13573" formatCode="General">
                  <c:v>0.40801313846505499</c:v>
                </c:pt>
                <c:pt idx="13574" formatCode="General">
                  <c:v>0.39918322461932798</c:v>
                </c:pt>
                <c:pt idx="13575" formatCode="General">
                  <c:v>0.39088926432269</c:v>
                </c:pt>
                <c:pt idx="13576" formatCode="General">
                  <c:v>0.382425075725492</c:v>
                </c:pt>
                <c:pt idx="13577" formatCode="General">
                  <c:v>0.373456630422074</c:v>
                </c:pt>
                <c:pt idx="13578" formatCode="General">
                  <c:v>0.36397879468896199</c:v>
                </c:pt>
                <c:pt idx="13579" formatCode="General">
                  <c:v>0.354389891999076</c:v>
                </c:pt>
                <c:pt idx="13580" formatCode="General">
                  <c:v>0.34502668105633499</c:v>
                </c:pt>
                <c:pt idx="13581" formatCode="General">
                  <c:v>0.33601669905317699</c:v>
                </c:pt>
                <c:pt idx="13582" formatCode="General">
                  <c:v>0.32738545440958899</c:v>
                </c:pt>
                <c:pt idx="13583" formatCode="General">
                  <c:v>0.31890514462167302</c:v>
                </c:pt>
                <c:pt idx="13584" formatCode="General">
                  <c:v>0.31013327914104299</c:v>
                </c:pt>
                <c:pt idx="13585" formatCode="General">
                  <c:v>0.30067596877161201</c:v>
                </c:pt>
                <c:pt idx="13586" formatCode="General">
                  <c:v>0.29056348253002401</c:v>
                </c:pt>
                <c:pt idx="13587" formatCode="General">
                  <c:v>0.28049780365824001</c:v>
                </c:pt>
                <c:pt idx="13588" formatCode="General">
                  <c:v>0.27126221916550602</c:v>
                </c:pt>
                <c:pt idx="13589" formatCode="General">
                  <c:v>0.26277661731048901</c:v>
                </c:pt>
                <c:pt idx="13590" formatCode="General">
                  <c:v>0.25501532162262103</c:v>
                </c:pt>
                <c:pt idx="13591" formatCode="General">
                  <c:v>0.2482486180273</c:v>
                </c:pt>
                <c:pt idx="13592" formatCode="General">
                  <c:v>0.241902380684763</c:v>
                </c:pt>
                <c:pt idx="13593" formatCode="General">
                  <c:v>0.23516095551843699</c:v>
                </c:pt>
                <c:pt idx="13594" formatCode="General">
                  <c:v>0.22761978976040101</c:v>
                </c:pt>
                <c:pt idx="13595" formatCode="General">
                  <c:v>0.21902312966263399</c:v>
                </c:pt>
                <c:pt idx="13596" formatCode="General">
                  <c:v>0.20914174524459</c:v>
                </c:pt>
                <c:pt idx="13597" formatCode="General">
                  <c:v>0.19765084958991999</c:v>
                </c:pt>
                <c:pt idx="13598" formatCode="General">
                  <c:v>0.18445395503579301</c:v>
                </c:pt>
                <c:pt idx="13599" formatCode="General">
                  <c:v>0.16982138209708</c:v>
                </c:pt>
                <c:pt idx="13600" formatCode="General">
                  <c:v>0.153906976046644</c:v>
                </c:pt>
                <c:pt idx="13601" formatCode="General">
                  <c:v>0.136754978586516</c:v>
                </c:pt>
                <c:pt idx="13602" formatCode="General">
                  <c:v>0.118696092850331</c:v>
                </c:pt>
                <c:pt idx="13603" formatCode="General">
                  <c:v>0.100133638074775</c:v>
                </c:pt>
                <c:pt idx="13604" formatCode="General">
                  <c:v>8.1401939264700601E-2</c:v>
                </c:pt>
                <c:pt idx="13605" formatCode="General">
                  <c:v>6.2885123353420697E-2</c:v>
                </c:pt>
                <c:pt idx="13606" formatCode="General">
                  <c:v>4.4957473713200302E-2</c:v>
                </c:pt>
                <c:pt idx="13607" formatCode="General">
                  <c:v>2.8035483612410799E-2</c:v>
                </c:pt>
                <c:pt idx="13608" formatCode="General">
                  <c:v>1.2673229638763101E-2</c:v>
                </c:pt>
                <c:pt idx="13609" formatCode="General">
                  <c:v>-8.6982163269720399E-4</c:v>
                </c:pt>
                <c:pt idx="13610" formatCode="General">
                  <c:v>-1.3022466463861701E-2</c:v>
                </c:pt>
                <c:pt idx="13611" formatCode="General">
                  <c:v>-2.4271860090364899E-2</c:v>
                </c:pt>
                <c:pt idx="13612" formatCode="General">
                  <c:v>-3.4648193961479001E-2</c:v>
                </c:pt>
                <c:pt idx="13613" formatCode="General">
                  <c:v>-4.4027282663709297E-2</c:v>
                </c:pt>
                <c:pt idx="13614" formatCode="General">
                  <c:v>-5.2803533505132498E-2</c:v>
                </c:pt>
                <c:pt idx="13615" formatCode="General">
                  <c:v>-6.20643948058162E-2</c:v>
                </c:pt>
                <c:pt idx="13616" formatCode="General">
                  <c:v>-7.2602598705479096E-2</c:v>
                </c:pt>
                <c:pt idx="13617" formatCode="General">
                  <c:v>-8.4526915653000495E-2</c:v>
                </c:pt>
                <c:pt idx="13618" formatCode="General">
                  <c:v>-9.7914358799482001E-2</c:v>
                </c:pt>
                <c:pt idx="13619" formatCode="General">
                  <c:v>-0.11280557206421001</c:v>
                </c:pt>
                <c:pt idx="13620" formatCode="General">
                  <c:v>-0.12932447467945701</c:v>
                </c:pt>
                <c:pt idx="13621" formatCode="General">
                  <c:v>-0.147603302238863</c:v>
                </c:pt>
                <c:pt idx="13622" formatCode="General">
                  <c:v>-0.167354638393511</c:v>
                </c:pt>
                <c:pt idx="13623" formatCode="General">
                  <c:v>-0.18820737224192699</c:v>
                </c:pt>
                <c:pt idx="13624" formatCode="General">
                  <c:v>-0.21029275992186</c:v>
                </c:pt>
                <c:pt idx="13625" formatCode="General">
                  <c:v>-0.23356826899402799</c:v>
                </c:pt>
                <c:pt idx="13626" formatCode="General">
                  <c:v>-0.25711550374310899</c:v>
                </c:pt>
                <c:pt idx="13627" formatCode="General">
                  <c:v>-0.27974456051169999</c:v>
                </c:pt>
                <c:pt idx="13628" formatCode="General">
                  <c:v>-0.30029636398601001</c:v>
                </c:pt>
                <c:pt idx="13629" formatCode="General">
                  <c:v>-0.31705999000195101</c:v>
                </c:pt>
                <c:pt idx="13630" formatCode="General">
                  <c:v>-0.32834934246938302</c:v>
                </c:pt>
                <c:pt idx="13631" formatCode="General">
                  <c:v>-0.33339158726554602</c:v>
                </c:pt>
                <c:pt idx="13632" formatCode="General">
                  <c:v>-0.332635346310172</c:v>
                </c:pt>
                <c:pt idx="13633" formatCode="General">
                  <c:v>-0.328072515433663</c:v>
                </c:pt>
                <c:pt idx="13634" formatCode="General">
                  <c:v>-0.32170856758349597</c:v>
                </c:pt>
                <c:pt idx="13635" formatCode="General">
                  <c:v>-0.31459627808700902</c:v>
                </c:pt>
                <c:pt idx="13636" formatCode="General">
                  <c:v>-0.30730080096595702</c:v>
                </c:pt>
                <c:pt idx="13637" formatCode="General">
                  <c:v>-0.30026275471754199</c:v>
                </c:pt>
                <c:pt idx="13638" formatCode="General">
                  <c:v>-0.29404516600335201</c:v>
                </c:pt>
                <c:pt idx="13639" formatCode="General">
                  <c:v>-0.28916352006750801</c:v>
                </c:pt>
                <c:pt idx="13640" formatCode="General">
                  <c:v>-0.28604023903322201</c:v>
                </c:pt>
                <c:pt idx="13641" formatCode="General">
                  <c:v>-0.28512879763274701</c:v>
                </c:pt>
                <c:pt idx="13642" formatCode="General">
                  <c:v>-0.28691082779398203</c:v>
                </c:pt>
                <c:pt idx="13643" formatCode="General">
                  <c:v>-0.29199355879889299</c:v>
                </c:pt>
                <c:pt idx="13644" formatCode="General">
                  <c:v>-0.301071610066805</c:v>
                </c:pt>
                <c:pt idx="13645" formatCode="General">
                  <c:v>-0.31413854500270899</c:v>
                </c:pt>
                <c:pt idx="13646" formatCode="General">
                  <c:v>-0.33045849186471699</c:v>
                </c:pt>
                <c:pt idx="13647" formatCode="General">
                  <c:v>-0.34936195406504</c:v>
                </c:pt>
                <c:pt idx="13648" formatCode="General">
                  <c:v>-0.370403779362178</c:v>
                </c:pt>
                <c:pt idx="13649" formatCode="General">
                  <c:v>-0.392957054600649</c:v>
                </c:pt>
                <c:pt idx="13650" formatCode="General">
                  <c:v>-0.41583526364971701</c:v>
                </c:pt>
                <c:pt idx="13651" formatCode="General">
                  <c:v>-0.43818059037032497</c:v>
                </c:pt>
                <c:pt idx="13652" formatCode="General">
                  <c:v>-0.46011289627829699</c:v>
                </c:pt>
                <c:pt idx="13653" formatCode="General">
                  <c:v>-0.48145090586389999</c:v>
                </c:pt>
                <c:pt idx="13654" formatCode="General">
                  <c:v>-0.501293823908319</c:v>
                </c:pt>
                <c:pt idx="13655" formatCode="General">
                  <c:v>-0.518708918384994</c:v>
                </c:pt>
                <c:pt idx="13656" formatCode="General">
                  <c:v>-0.532698328394</c:v>
                </c:pt>
                <c:pt idx="13657" formatCode="General">
                  <c:v>-0.54270422495050596</c:v>
                </c:pt>
                <c:pt idx="13658" formatCode="General">
                  <c:v>-0.54871903391800203</c:v>
                </c:pt>
                <c:pt idx="13659" formatCode="General">
                  <c:v>-0.55081616855460303</c:v>
                </c:pt>
                <c:pt idx="13660" formatCode="General">
                  <c:v>-0.54945172365016004</c:v>
                </c:pt>
                <c:pt idx="13661" formatCode="General">
                  <c:v>-0.54565730793298906</c:v>
                </c:pt>
                <c:pt idx="13662" formatCode="General">
                  <c:v>-0.54064255781052895</c:v>
                </c:pt>
                <c:pt idx="13663" formatCode="General">
                  <c:v>-0.535177420830798</c:v>
                </c:pt>
                <c:pt idx="13664" formatCode="General">
                  <c:v>-0.52972330867110395</c:v>
                </c:pt>
                <c:pt idx="13665" formatCode="General">
                  <c:v>-0.52497498443996504</c:v>
                </c:pt>
                <c:pt idx="13666" formatCode="General">
                  <c:v>-0.52155093284839604</c:v>
                </c:pt>
                <c:pt idx="13667" formatCode="General">
                  <c:v>-0.51968947372604701</c:v>
                </c:pt>
                <c:pt idx="13668" formatCode="General">
                  <c:v>-0.51938639914160301</c:v>
                </c:pt>
                <c:pt idx="13669" formatCode="General">
                  <c:v>-0.52041451292222296</c:v>
                </c:pt>
                <c:pt idx="13670" formatCode="General">
                  <c:v>-0.52259073461010197</c:v>
                </c:pt>
                <c:pt idx="13671" formatCode="General">
                  <c:v>-0.525957042709709</c:v>
                </c:pt>
                <c:pt idx="13672" formatCode="General">
                  <c:v>-0.53040969195887999</c:v>
                </c:pt>
                <c:pt idx="13673" formatCode="General">
                  <c:v>-0.53558097167558305</c:v>
                </c:pt>
                <c:pt idx="13674" formatCode="General">
                  <c:v>-0.54105396807294304</c:v>
                </c:pt>
                <c:pt idx="13675" formatCode="General">
                  <c:v>-0.54650905419337303</c:v>
                </c:pt>
                <c:pt idx="13676" formatCode="General">
                  <c:v>-0.55212644759305995</c:v>
                </c:pt>
                <c:pt idx="13677" formatCode="General">
                  <c:v>-0.55813522179418296</c:v>
                </c:pt>
                <c:pt idx="13678" formatCode="General">
                  <c:v>-0.564268207328112</c:v>
                </c:pt>
                <c:pt idx="13679" formatCode="General">
                  <c:v>-0.56970043529899705</c:v>
                </c:pt>
                <c:pt idx="13680" formatCode="General">
                  <c:v>-0.57329886046934198</c:v>
                </c:pt>
                <c:pt idx="13681" formatCode="General">
                  <c:v>-0.57461999704615696</c:v>
                </c:pt>
                <c:pt idx="13682" formatCode="General">
                  <c:v>-0.57407400342691695</c:v>
                </c:pt>
                <c:pt idx="13683" formatCode="General">
                  <c:v>-0.57268198590832897</c:v>
                </c:pt>
                <c:pt idx="13684" formatCode="General">
                  <c:v>-0.57173566443014601</c:v>
                </c:pt>
                <c:pt idx="13685" formatCode="General">
                  <c:v>-0.57103905748184602</c:v>
                </c:pt>
                <c:pt idx="13686" formatCode="General">
                  <c:v>-0.570000629673593</c:v>
                </c:pt>
                <c:pt idx="13687" formatCode="General">
                  <c:v>-0.56934651377078904</c:v>
                </c:pt>
                <c:pt idx="13688" formatCode="General">
                  <c:v>-0.56952818117832105</c:v>
                </c:pt>
                <c:pt idx="13689" formatCode="General">
                  <c:v>-0.56980440371619401</c:v>
                </c:pt>
                <c:pt idx="13690" formatCode="General">
                  <c:v>-0.56910831508703796</c:v>
                </c:pt>
                <c:pt idx="13691" formatCode="General">
                  <c:v>-0.56713778961123096</c:v>
                </c:pt>
                <c:pt idx="13692" formatCode="General">
                  <c:v>-0.56442852915171604</c:v>
                </c:pt>
                <c:pt idx="13693" formatCode="General">
                  <c:v>-0.56207715880216802</c:v>
                </c:pt>
                <c:pt idx="13694" formatCode="General">
                  <c:v>-0.56079494666699303</c:v>
                </c:pt>
                <c:pt idx="13695" formatCode="General">
                  <c:v>-0.559991773637048</c:v>
                </c:pt>
                <c:pt idx="13696" formatCode="General">
                  <c:v>-0.55863071339031301</c:v>
                </c:pt>
                <c:pt idx="13697" formatCode="General">
                  <c:v>-0.55659230291613604</c:v>
                </c:pt>
                <c:pt idx="13698" formatCode="General">
                  <c:v>-0.55453718849572897</c:v>
                </c:pt>
                <c:pt idx="13699" formatCode="General">
                  <c:v>-0.55282839090980895</c:v>
                </c:pt>
                <c:pt idx="13700" formatCode="General">
                  <c:v>-0.55087823937428504</c:v>
                </c:pt>
                <c:pt idx="13701" formatCode="General">
                  <c:v>-0.547762498872435</c:v>
                </c:pt>
                <c:pt idx="13702" formatCode="General">
                  <c:v>-0.54338311965862596</c:v>
                </c:pt>
                <c:pt idx="13703" formatCode="General">
                  <c:v>-0.53847234204439198</c:v>
                </c:pt>
                <c:pt idx="13704" formatCode="General">
                  <c:v>-0.53389818493869501</c:v>
                </c:pt>
                <c:pt idx="13705" formatCode="General">
                  <c:v>-0.52987444388239802</c:v>
                </c:pt>
                <c:pt idx="13706" formatCode="General">
                  <c:v>-0.52603051580954396</c:v>
                </c:pt>
                <c:pt idx="13707" formatCode="General">
                  <c:v>-0.52218411886389304</c:v>
                </c:pt>
                <c:pt idx="13708" formatCode="General">
                  <c:v>-0.51801165936220905</c:v>
                </c:pt>
                <c:pt idx="13709" formatCode="General">
                  <c:v>-0.51303944187097295</c:v>
                </c:pt>
                <c:pt idx="13710" formatCode="General">
                  <c:v>-0.50676134927600303</c:v>
                </c:pt>
                <c:pt idx="13711" formatCode="General">
                  <c:v>-0.49870866136209002</c:v>
                </c:pt>
                <c:pt idx="13712" formatCode="General">
                  <c:v>-0.48884422414529999</c:v>
                </c:pt>
                <c:pt idx="13713" formatCode="General">
                  <c:v>-0.477522534016111</c:v>
                </c:pt>
                <c:pt idx="13714" formatCode="General">
                  <c:v>-0.46542306139605799</c:v>
                </c:pt>
                <c:pt idx="13715" formatCode="General">
                  <c:v>-0.453598756428991</c:v>
                </c:pt>
                <c:pt idx="13716" formatCode="General">
                  <c:v>-0.442906299509985</c:v>
                </c:pt>
                <c:pt idx="13717" formatCode="General">
                  <c:v>-0.43319893181332197</c:v>
                </c:pt>
                <c:pt idx="13718" formatCode="General">
                  <c:v>-0.42399938491503403</c:v>
                </c:pt>
                <c:pt idx="13719" formatCode="General">
                  <c:v>-0.41482435648147697</c:v>
                </c:pt>
                <c:pt idx="13720" formatCode="General">
                  <c:v>-0.40512332082115499</c:v>
                </c:pt>
                <c:pt idx="13721" formatCode="General">
                  <c:v>-0.39530241346751599</c:v>
                </c:pt>
                <c:pt idx="13722" formatCode="General">
                  <c:v>-0.38589466112587001</c:v>
                </c:pt>
                <c:pt idx="13723" formatCode="General">
                  <c:v>-0.37695609716530798</c:v>
                </c:pt>
                <c:pt idx="13724" formatCode="General">
                  <c:v>-0.36875847709743498</c:v>
                </c:pt>
                <c:pt idx="13725" formatCode="General">
                  <c:v>-0.36126230358357803</c:v>
                </c:pt>
                <c:pt idx="13726" formatCode="General">
                  <c:v>-0.35408311448837099</c:v>
                </c:pt>
                <c:pt idx="13727" formatCode="General">
                  <c:v>-0.34665050403248099</c:v>
                </c:pt>
                <c:pt idx="13728" formatCode="General">
                  <c:v>-0.33845948750109101</c:v>
                </c:pt>
                <c:pt idx="13729" formatCode="General">
                  <c:v>-0.32885465285292698</c:v>
                </c:pt>
                <c:pt idx="13730" formatCode="General">
                  <c:v>-0.317695262975288</c:v>
                </c:pt>
                <c:pt idx="13731" formatCode="General">
                  <c:v>-0.30572870968122301</c:v>
                </c:pt>
                <c:pt idx="13732" formatCode="General">
                  <c:v>-0.29355334121133297</c:v>
                </c:pt>
                <c:pt idx="13733" formatCode="General">
                  <c:v>-0.282134451988932</c:v>
                </c:pt>
                <c:pt idx="13734" formatCode="General">
                  <c:v>-0.27229793165606903</c:v>
                </c:pt>
                <c:pt idx="13735" formatCode="General">
                  <c:v>-0.26385619225800699</c:v>
                </c:pt>
                <c:pt idx="13736" formatCode="General">
                  <c:v>-0.25624398619288502</c:v>
                </c:pt>
                <c:pt idx="13737" formatCode="General">
                  <c:v>-0.24863565559088599</c:v>
                </c:pt>
                <c:pt idx="13738" formatCode="General">
                  <c:v>-0.24055752822923901</c:v>
                </c:pt>
                <c:pt idx="13739" formatCode="General">
                  <c:v>-0.23213348890135299</c:v>
                </c:pt>
                <c:pt idx="13740" formatCode="General">
                  <c:v>-0.22357310959659499</c:v>
                </c:pt>
                <c:pt idx="13741" formatCode="General">
                  <c:v>-0.21538467729834099</c:v>
                </c:pt>
                <c:pt idx="13742" formatCode="General">
                  <c:v>-0.207841501255527</c:v>
                </c:pt>
                <c:pt idx="13743" formatCode="General">
                  <c:v>-0.20035616507478701</c:v>
                </c:pt>
                <c:pt idx="13744" formatCode="General">
                  <c:v>-0.19213438533688201</c:v>
                </c:pt>
                <c:pt idx="13745" formatCode="General">
                  <c:v>-0.18284200908543999</c:v>
                </c:pt>
                <c:pt idx="13746" formatCode="General">
                  <c:v>-0.17242203683469501</c:v>
                </c:pt>
                <c:pt idx="13747" formatCode="General">
                  <c:v>-0.16089511049946001</c:v>
                </c:pt>
                <c:pt idx="13748" formatCode="General">
                  <c:v>-0.14854329750860501</c:v>
                </c:pt>
                <c:pt idx="13749" formatCode="General">
                  <c:v>-0.1357617833393</c:v>
                </c:pt>
                <c:pt idx="13750" formatCode="General">
                  <c:v>-0.123018478551486</c:v>
                </c:pt>
                <c:pt idx="13751" formatCode="General">
                  <c:v>-0.11044791339532301</c:v>
                </c:pt>
                <c:pt idx="13752" formatCode="General">
                  <c:v>-9.7859278857901605E-2</c:v>
                </c:pt>
                <c:pt idx="13753" formatCode="General">
                  <c:v>-8.5067965718307603E-2</c:v>
                </c:pt>
                <c:pt idx="13754" formatCode="General">
                  <c:v>-7.1790863669530705E-2</c:v>
                </c:pt>
                <c:pt idx="13755" formatCode="General">
                  <c:v>-5.7695089912687098E-2</c:v>
                </c:pt>
                <c:pt idx="13756" formatCode="General">
                  <c:v>-4.2613184012265201E-2</c:v>
                </c:pt>
                <c:pt idx="13757" formatCode="General">
                  <c:v>-2.6847613335891599E-2</c:v>
                </c:pt>
                <c:pt idx="13758" formatCode="General">
                  <c:v>-1.12958115806124E-2</c:v>
                </c:pt>
                <c:pt idx="13759" formatCode="General">
                  <c:v>3.3819184488388101E-3</c:v>
                </c:pt>
                <c:pt idx="13760" formatCode="General">
                  <c:v>1.69330612906416E-2</c:v>
                </c:pt>
                <c:pt idx="13761" formatCode="General">
                  <c:v>2.86942353343968E-2</c:v>
                </c:pt>
                <c:pt idx="13762" formatCode="General">
                  <c:v>3.8817886072926598E-2</c:v>
                </c:pt>
                <c:pt idx="13763" formatCode="General">
                  <c:v>4.7946778965107802E-2</c:v>
                </c:pt>
                <c:pt idx="13764" formatCode="General">
                  <c:v>5.6140403852285303E-2</c:v>
                </c:pt>
                <c:pt idx="13765" formatCode="General">
                  <c:v>6.3760767685625094E-2</c:v>
                </c:pt>
                <c:pt idx="13766" formatCode="General">
                  <c:v>7.1692748650986599E-2</c:v>
                </c:pt>
                <c:pt idx="13767" formatCode="General">
                  <c:v>8.0201692140449907E-2</c:v>
                </c:pt>
                <c:pt idx="13768" formatCode="General">
                  <c:v>8.9207022307227102E-2</c:v>
                </c:pt>
                <c:pt idx="13769" formatCode="General">
                  <c:v>9.8873721634959E-2</c:v>
                </c:pt>
                <c:pt idx="13770" formatCode="General">
                  <c:v>0.109130681319344</c:v>
                </c:pt>
                <c:pt idx="13771" formatCode="General">
                  <c:v>0.119880821650991</c:v>
                </c:pt>
                <c:pt idx="13772" formatCode="General">
                  <c:v>0.13110301664389001</c:v>
                </c:pt>
                <c:pt idx="13773" formatCode="General">
                  <c:v>0.14273358164998901</c:v>
                </c:pt>
                <c:pt idx="13774" formatCode="General">
                  <c:v>0.15470845037946299</c:v>
                </c:pt>
                <c:pt idx="13775" formatCode="General">
                  <c:v>0.16698055131668799</c:v>
                </c:pt>
                <c:pt idx="13776" formatCode="General">
                  <c:v>0.17977034162220601</c:v>
                </c:pt>
                <c:pt idx="13777" formatCode="General">
                  <c:v>0.19305220029079601</c:v>
                </c:pt>
                <c:pt idx="13778" formatCode="General">
                  <c:v>0.20626472171250501</c:v>
                </c:pt>
                <c:pt idx="13779" formatCode="General">
                  <c:v>0.21905216483496401</c:v>
                </c:pt>
                <c:pt idx="13780" formatCode="General">
                  <c:v>0.23155152230562201</c:v>
                </c:pt>
                <c:pt idx="13781" formatCode="General">
                  <c:v>0.24373938710933901</c:v>
                </c:pt>
                <c:pt idx="13782" formatCode="General">
                  <c:v>0.25509919293036099</c:v>
                </c:pt>
                <c:pt idx="13783" formatCode="General">
                  <c:v>0.26518611810890602</c:v>
                </c:pt>
                <c:pt idx="13784" formatCode="General">
                  <c:v>0.27446407448308102</c:v>
                </c:pt>
                <c:pt idx="13785" formatCode="General">
                  <c:v>0.28364825413410399</c:v>
                </c:pt>
                <c:pt idx="13786" formatCode="General">
                  <c:v>0.29323077792194302</c:v>
                </c:pt>
                <c:pt idx="13787" formatCode="General">
                  <c:v>0.30381346754393901</c:v>
                </c:pt>
                <c:pt idx="13788" formatCode="General">
                  <c:v>0.31500037712159901</c:v>
                </c:pt>
                <c:pt idx="13789" formatCode="General">
                  <c:v>0.32561198807316899</c:v>
                </c:pt>
                <c:pt idx="13790" formatCode="General">
                  <c:v>0.33527103587393497</c:v>
                </c:pt>
                <c:pt idx="13791" formatCode="General">
                  <c:v>0.34413540156991701</c:v>
                </c:pt>
                <c:pt idx="13792" formatCode="General">
                  <c:v>0.35226032481007902</c:v>
                </c:pt>
                <c:pt idx="13793" formatCode="General">
                  <c:v>0.35990667151120798</c:v>
                </c:pt>
                <c:pt idx="13794" formatCode="General">
                  <c:v>0.36751039365819299</c:v>
                </c:pt>
                <c:pt idx="13795" formatCode="General">
                  <c:v>0.37535814348485003</c:v>
                </c:pt>
                <c:pt idx="13796" formatCode="General">
                  <c:v>0.382880180296788</c:v>
                </c:pt>
                <c:pt idx="13797" formatCode="General">
                  <c:v>0.38956345591873898</c:v>
                </c:pt>
                <c:pt idx="13798" formatCode="General">
                  <c:v>0.395578259393219</c:v>
                </c:pt>
                <c:pt idx="13799" formatCode="General">
                  <c:v>0.40112679335770302</c:v>
                </c:pt>
                <c:pt idx="13800" formatCode="General">
                  <c:v>0.40642987060559599</c:v>
                </c:pt>
                <c:pt idx="13801" formatCode="General">
                  <c:v>0.41190125706625602</c:v>
                </c:pt>
                <c:pt idx="13802" formatCode="General">
                  <c:v>0.418057836412906</c:v>
                </c:pt>
                <c:pt idx="13803" formatCode="General">
                  <c:v>0.42453467779446002</c:v>
                </c:pt>
                <c:pt idx="13804" formatCode="General">
                  <c:v>0.43072041640390601</c:v>
                </c:pt>
                <c:pt idx="13805" formatCode="General">
                  <c:v>0.43685268154642198</c:v>
                </c:pt>
                <c:pt idx="13806" formatCode="General">
                  <c:v>0.443364483501613</c:v>
                </c:pt>
                <c:pt idx="13807" formatCode="General">
                  <c:v>0.44973115701724498</c:v>
                </c:pt>
                <c:pt idx="13808" formatCode="General">
                  <c:v>0.45540337489748201</c:v>
                </c:pt>
                <c:pt idx="13809" formatCode="General">
                  <c:v>0.46064818766408999</c:v>
                </c:pt>
                <c:pt idx="13810" formatCode="General">
                  <c:v>0.465704737551424</c:v>
                </c:pt>
                <c:pt idx="13811" formatCode="General">
                  <c:v>0.47053254340728801</c:v>
                </c:pt>
                <c:pt idx="13812" formatCode="General">
                  <c:v>0.47490195691287501</c:v>
                </c:pt>
                <c:pt idx="13813" formatCode="General">
                  <c:v>0.47881882487294702</c:v>
                </c:pt>
                <c:pt idx="13814" formatCode="General">
                  <c:v>0.482367936151951</c:v>
                </c:pt>
                <c:pt idx="13815" formatCode="General">
                  <c:v>0.48564751939325401</c:v>
                </c:pt>
                <c:pt idx="13816" formatCode="General">
                  <c:v>0.48867071485736702</c:v>
                </c:pt>
                <c:pt idx="13817" formatCode="General">
                  <c:v>0.49132354801345901</c:v>
                </c:pt>
                <c:pt idx="13818" formatCode="General">
                  <c:v>0.49330095349404401</c:v>
                </c:pt>
                <c:pt idx="13819" formatCode="General">
                  <c:v>0.49456999510040001</c:v>
                </c:pt>
                <c:pt idx="13820" formatCode="General">
                  <c:v>0.49554957348898998</c:v>
                </c:pt>
                <c:pt idx="13821" formatCode="General">
                  <c:v>0.49625346228436401</c:v>
                </c:pt>
                <c:pt idx="13822" formatCode="General">
                  <c:v>0.496477902781155</c:v>
                </c:pt>
                <c:pt idx="13823" formatCode="General">
                  <c:v>0.49626425283512798</c:v>
                </c:pt>
                <c:pt idx="13824" formatCode="General">
                  <c:v>0.495657385865859</c:v>
                </c:pt>
                <c:pt idx="13825" formatCode="General">
                  <c:v>0.494442827091295</c:v>
                </c:pt>
                <c:pt idx="13826" formatCode="General">
                  <c:v>0.49244226056496798</c:v>
                </c:pt>
                <c:pt idx="13827" formatCode="General">
                  <c:v>0.48990785708214701</c:v>
                </c:pt>
                <c:pt idx="13828" formatCode="General">
                  <c:v>0.48728357325086402</c:v>
                </c:pt>
                <c:pt idx="13829" formatCode="General">
                  <c:v>0.484459164219814</c:v>
                </c:pt>
                <c:pt idx="13830" formatCode="General">
                  <c:v>0.48095563139561598</c:v>
                </c:pt>
                <c:pt idx="13831" formatCode="General">
                  <c:v>0.47738069100327901</c:v>
                </c:pt>
                <c:pt idx="13832" formatCode="General">
                  <c:v>0.47467354885485102</c:v>
                </c:pt>
                <c:pt idx="13833" formatCode="General">
                  <c:v>0.47262504420220902</c:v>
                </c:pt>
                <c:pt idx="13834" formatCode="General">
                  <c:v>0.47062526921157199</c:v>
                </c:pt>
                <c:pt idx="13835" formatCode="General">
                  <c:v>0.46859896022333303</c:v>
                </c:pt>
                <c:pt idx="13836" formatCode="General">
                  <c:v>0.46660935307056201</c:v>
                </c:pt>
                <c:pt idx="13837" formatCode="General">
                  <c:v>0.46465818387945601</c:v>
                </c:pt>
                <c:pt idx="13838" formatCode="General">
                  <c:v>0.46318567306184799</c:v>
                </c:pt>
                <c:pt idx="13839" formatCode="General">
                  <c:v>0.46251160055488</c:v>
                </c:pt>
                <c:pt idx="13840" formatCode="General">
                  <c:v>0.462631537533297</c:v>
                </c:pt>
                <c:pt idx="13841" formatCode="General">
                  <c:v>0.463270211517606</c:v>
                </c:pt>
                <c:pt idx="13842" formatCode="General">
                  <c:v>0.46397066769159601</c:v>
                </c:pt>
                <c:pt idx="13843" formatCode="General">
                  <c:v>0.46462105544520699</c:v>
                </c:pt>
                <c:pt idx="13844" formatCode="General">
                  <c:v>0.46528820987046099</c:v>
                </c:pt>
                <c:pt idx="13845" formatCode="General">
                  <c:v>0.465963709295804</c:v>
                </c:pt>
                <c:pt idx="13846" formatCode="General">
                  <c:v>0.46653551965603002</c:v>
                </c:pt>
                <c:pt idx="13847" formatCode="General">
                  <c:v>0.46685767015246799</c:v>
                </c:pt>
                <c:pt idx="13848" formatCode="General">
                  <c:v>0.46675172838269002</c:v>
                </c:pt>
                <c:pt idx="13849" formatCode="General">
                  <c:v>0.46603385976578798</c:v>
                </c:pt>
                <c:pt idx="13850" formatCode="General">
                  <c:v>0.46491876079795502</c:v>
                </c:pt>
                <c:pt idx="13851" formatCode="General">
                  <c:v>0.46365566684314802</c:v>
                </c:pt>
                <c:pt idx="13852" formatCode="General">
                  <c:v>0.461910199964362</c:v>
                </c:pt>
                <c:pt idx="13853" formatCode="General">
                  <c:v>0.45904727307721899</c:v>
                </c:pt>
                <c:pt idx="13854" formatCode="General">
                  <c:v>0.45503905393952099</c:v>
                </c:pt>
                <c:pt idx="13855" formatCode="General">
                  <c:v>0.45007378463500097</c:v>
                </c:pt>
                <c:pt idx="13856" formatCode="General">
                  <c:v>0.44442431836984603</c:v>
                </c:pt>
                <c:pt idx="13857" formatCode="General">
                  <c:v>0.43885002189828198</c:v>
                </c:pt>
                <c:pt idx="13858" formatCode="General">
                  <c:v>0.43378070653317402</c:v>
                </c:pt>
                <c:pt idx="13859" formatCode="General">
                  <c:v>0.42905275106475499</c:v>
                </c:pt>
                <c:pt idx="13860" formatCode="General">
                  <c:v>0.42441433746262303</c:v>
                </c:pt>
                <c:pt idx="13861" formatCode="General">
                  <c:v>0.41971169591497198</c:v>
                </c:pt>
                <c:pt idx="13862" formatCode="General">
                  <c:v>0.41484064601128001</c:v>
                </c:pt>
                <c:pt idx="13863" formatCode="General">
                  <c:v>0.409756884312935</c:v>
                </c:pt>
                <c:pt idx="13864" formatCode="General">
                  <c:v>0.40415289843976598</c:v>
                </c:pt>
                <c:pt idx="13865" formatCode="General">
                  <c:v>0.397336134650699</c:v>
                </c:pt>
                <c:pt idx="13866" formatCode="General">
                  <c:v>0.38924363842197102</c:v>
                </c:pt>
                <c:pt idx="13867" formatCode="General">
                  <c:v>0.38052543351777601</c:v>
                </c:pt>
                <c:pt idx="13868" formatCode="General">
                  <c:v>0.371804421921477</c:v>
                </c:pt>
                <c:pt idx="13869" formatCode="General">
                  <c:v>0.36372859939623298</c:v>
                </c:pt>
                <c:pt idx="13870" formatCode="General">
                  <c:v>0.35700610262409999</c:v>
                </c:pt>
                <c:pt idx="13871" formatCode="General">
                  <c:v>0.35199530021094599</c:v>
                </c:pt>
                <c:pt idx="13872" formatCode="General">
                  <c:v>0.34831395548022498</c:v>
                </c:pt>
                <c:pt idx="13873" formatCode="General">
                  <c:v>0.34536409391676698</c:v>
                </c:pt>
                <c:pt idx="13874" formatCode="General">
                  <c:v>0.34301160700554001</c:v>
                </c:pt>
                <c:pt idx="13875" formatCode="General">
                  <c:v>0.34105151751810098</c:v>
                </c:pt>
                <c:pt idx="13876" formatCode="General">
                  <c:v>0.33848032652986199</c:v>
                </c:pt>
                <c:pt idx="13877" formatCode="General">
                  <c:v>0.33412337649614499</c:v>
                </c:pt>
                <c:pt idx="13878" formatCode="General">
                  <c:v>0.32773858212262502</c:v>
                </c:pt>
                <c:pt idx="13879" formatCode="General">
                  <c:v>0.31979667612822799</c:v>
                </c:pt>
                <c:pt idx="13880" formatCode="General">
                  <c:v>0.31053434655356998</c:v>
                </c:pt>
                <c:pt idx="13881" formatCode="General">
                  <c:v>0.300301895719916</c:v>
                </c:pt>
                <c:pt idx="13882" formatCode="General">
                  <c:v>0.28979479010551601</c:v>
                </c:pt>
                <c:pt idx="13883" formatCode="General">
                  <c:v>0.27904027607982301</c:v>
                </c:pt>
                <c:pt idx="13884" formatCode="General">
                  <c:v>0.267622885134152</c:v>
                </c:pt>
                <c:pt idx="13885" formatCode="General">
                  <c:v>0.25565240722126098</c:v>
                </c:pt>
                <c:pt idx="13886" formatCode="General">
                  <c:v>0.24343420002242799</c:v>
                </c:pt>
                <c:pt idx="13887" formatCode="General">
                  <c:v>0.23085009681357499</c:v>
                </c:pt>
                <c:pt idx="13888" formatCode="General">
                  <c:v>0.21778632462530001</c:v>
                </c:pt>
                <c:pt idx="13889" formatCode="General">
                  <c:v>0.20476518159495499</c:v>
                </c:pt>
                <c:pt idx="13890" formatCode="General">
                  <c:v>0.19266607750787701</c:v>
                </c:pt>
                <c:pt idx="13891" formatCode="General">
                  <c:v>0.182122781283171</c:v>
                </c:pt>
                <c:pt idx="13892" formatCode="General">
                  <c:v>0.173041771087867</c:v>
                </c:pt>
                <c:pt idx="13893" formatCode="General">
                  <c:v>0.16464546183369499</c:v>
                </c:pt>
                <c:pt idx="13894" formatCode="General">
                  <c:v>0.15610802161304699</c:v>
                </c:pt>
                <c:pt idx="13895" formatCode="General">
                  <c:v>0.147014924025477</c:v>
                </c:pt>
                <c:pt idx="13896" formatCode="General">
                  <c:v>0.137649379172683</c:v>
                </c:pt>
                <c:pt idx="13897" formatCode="General">
                  <c:v>0.12856999260087801</c:v>
                </c:pt>
                <c:pt idx="13898" formatCode="General">
                  <c:v>0.119951390246841</c:v>
                </c:pt>
                <c:pt idx="13899" formatCode="General">
                  <c:v>0.11173956842853899</c:v>
                </c:pt>
                <c:pt idx="13900" formatCode="General">
                  <c:v>0.10377931678473699</c:v>
                </c:pt>
                <c:pt idx="13901" formatCode="General">
                  <c:v>9.5779778909292707E-2</c:v>
                </c:pt>
                <c:pt idx="13902" formatCode="General">
                  <c:v>8.73962729055556E-2</c:v>
                </c:pt>
                <c:pt idx="13903" formatCode="General">
                  <c:v>7.84309077780075E-2</c:v>
                </c:pt>
                <c:pt idx="13904" formatCode="General">
                  <c:v>6.9053877377183007E-2</c:v>
                </c:pt>
                <c:pt idx="13905" formatCode="General">
                  <c:v>5.9621925121045603E-2</c:v>
                </c:pt>
                <c:pt idx="13906" formatCode="General">
                  <c:v>5.0798280437321597E-2</c:v>
                </c:pt>
                <c:pt idx="13907" formatCode="General">
                  <c:v>4.2983603563100201E-2</c:v>
                </c:pt>
                <c:pt idx="13908" formatCode="General">
                  <c:v>3.5625662693560899E-2</c:v>
                </c:pt>
                <c:pt idx="13909" formatCode="General">
                  <c:v>2.8056125255947102E-2</c:v>
                </c:pt>
                <c:pt idx="13910" formatCode="General">
                  <c:v>1.9813610682291798E-2</c:v>
                </c:pt>
                <c:pt idx="13911" formatCode="General">
                  <c:v>1.0659538741985599E-2</c:v>
                </c:pt>
                <c:pt idx="13912" formatCode="General">
                  <c:v>6.75107634654104E-4</c:v>
                </c:pt>
                <c:pt idx="13913" formatCode="General">
                  <c:v>-9.8527451507002001E-3</c:v>
                </c:pt>
                <c:pt idx="13914" formatCode="General">
                  <c:v>-2.0533106069609799E-2</c:v>
                </c:pt>
                <c:pt idx="13915" formatCode="General">
                  <c:v>-3.1319562452635299E-2</c:v>
                </c:pt>
                <c:pt idx="13916" formatCode="General">
                  <c:v>-4.2258443887711702E-2</c:v>
                </c:pt>
                <c:pt idx="13917" formatCode="General">
                  <c:v>-5.3094752724197801E-2</c:v>
                </c:pt>
                <c:pt idx="13918" formatCode="General">
                  <c:v>-6.3675663860320197E-2</c:v>
                </c:pt>
                <c:pt idx="13919" formatCode="General">
                  <c:v>-7.4320834773811503E-2</c:v>
                </c:pt>
                <c:pt idx="13920" formatCode="General">
                  <c:v>-8.5560869109054902E-2</c:v>
                </c:pt>
                <c:pt idx="13921" formatCode="General">
                  <c:v>-9.7436384000510703E-2</c:v>
                </c:pt>
                <c:pt idx="13922" formatCode="General">
                  <c:v>-0.109387885794711</c:v>
                </c:pt>
                <c:pt idx="13923" formatCode="General">
                  <c:v>-0.120934839519086</c:v>
                </c:pt>
                <c:pt idx="13924" formatCode="General">
                  <c:v>-0.13200454870139999</c:v>
                </c:pt>
                <c:pt idx="13925" formatCode="General">
                  <c:v>-0.142572454852604</c:v>
                </c:pt>
                <c:pt idx="13926" formatCode="General">
                  <c:v>-0.152257780569449</c:v>
                </c:pt>
                <c:pt idx="13927" formatCode="General">
                  <c:v>-0.16056617626585501</c:v>
                </c:pt>
                <c:pt idx="13928" formatCode="General">
                  <c:v>-0.167373710383597</c:v>
                </c:pt>
                <c:pt idx="13929" formatCode="General">
                  <c:v>-0.17288995355726899</c:v>
                </c:pt>
                <c:pt idx="13930" formatCode="General">
                  <c:v>-0.17746031282751501</c:v>
                </c:pt>
                <c:pt idx="13931" formatCode="General">
                  <c:v>-0.18149098119260099</c:v>
                </c:pt>
                <c:pt idx="13932" formatCode="General">
                  <c:v>-0.18538998879468399</c:v>
                </c:pt>
                <c:pt idx="13933" formatCode="General">
                  <c:v>-0.18930548432678801</c:v>
                </c:pt>
                <c:pt idx="13934" formatCode="General">
                  <c:v>-0.19327958800898101</c:v>
                </c:pt>
                <c:pt idx="13935" formatCode="General">
                  <c:v>-0.19749581851120701</c:v>
                </c:pt>
                <c:pt idx="13936" formatCode="General">
                  <c:v>-0.201941056197316</c:v>
                </c:pt>
                <c:pt idx="13937" formatCode="General">
                  <c:v>-0.206469628915224</c:v>
                </c:pt>
                <c:pt idx="13938" formatCode="General">
                  <c:v>-0.21094220102668901</c:v>
                </c:pt>
                <c:pt idx="13939" formatCode="General">
                  <c:v>-0.215400005026258</c:v>
                </c:pt>
                <c:pt idx="13940" formatCode="General">
                  <c:v>-0.22025715090164</c:v>
                </c:pt>
                <c:pt idx="13941" formatCode="General">
                  <c:v>-0.22575689939353799</c:v>
                </c:pt>
                <c:pt idx="13942" formatCode="General">
                  <c:v>-0.231970916600171</c:v>
                </c:pt>
                <c:pt idx="13943" formatCode="General">
                  <c:v>-0.238673154691978</c:v>
                </c:pt>
                <c:pt idx="13944" formatCode="General">
                  <c:v>-0.245433387217697</c:v>
                </c:pt>
                <c:pt idx="13945" formatCode="General">
                  <c:v>-0.25200229782000699</c:v>
                </c:pt>
                <c:pt idx="13946" formatCode="General">
                  <c:v>-0.25803820285788498</c:v>
                </c:pt>
                <c:pt idx="13947" formatCode="General">
                  <c:v>-0.26357849552937401</c:v>
                </c:pt>
                <c:pt idx="13948" formatCode="General">
                  <c:v>-0.26879849038387499</c:v>
                </c:pt>
                <c:pt idx="13949" formatCode="General">
                  <c:v>-0.273378602730114</c:v>
                </c:pt>
                <c:pt idx="13950" formatCode="General">
                  <c:v>-0.27721205178699998</c:v>
                </c:pt>
                <c:pt idx="13951" formatCode="General">
                  <c:v>-0.28067672353513301</c:v>
                </c:pt>
                <c:pt idx="13952" formatCode="General">
                  <c:v>-0.284113499262097</c:v>
                </c:pt>
                <c:pt idx="13953" formatCode="General">
                  <c:v>-0.28801914558005198</c:v>
                </c:pt>
                <c:pt idx="13954" formatCode="General">
                  <c:v>-0.29321734177978798</c:v>
                </c:pt>
                <c:pt idx="13955" formatCode="General">
                  <c:v>-0.29956145903532599</c:v>
                </c:pt>
                <c:pt idx="13956" formatCode="General">
                  <c:v>-0.30616734791467498</c:v>
                </c:pt>
                <c:pt idx="13957" formatCode="General">
                  <c:v>-0.313046904630633</c:v>
                </c:pt>
                <c:pt idx="13958" formatCode="General">
                  <c:v>-0.32055134922704098</c:v>
                </c:pt>
                <c:pt idx="13959" formatCode="General">
                  <c:v>-0.32866159015771601</c:v>
                </c:pt>
                <c:pt idx="13960" formatCode="General">
                  <c:v>-0.337069157418249</c:v>
                </c:pt>
                <c:pt idx="13961" formatCode="General">
                  <c:v>-0.34530248560059701</c:v>
                </c:pt>
                <c:pt idx="13962" formatCode="General">
                  <c:v>-0.35304080458223602</c:v>
                </c:pt>
                <c:pt idx="13963" formatCode="General">
                  <c:v>-0.36001068015111698</c:v>
                </c:pt>
                <c:pt idx="13964" formatCode="General">
                  <c:v>-0.36569755005766102</c:v>
                </c:pt>
                <c:pt idx="13965" formatCode="General">
                  <c:v>-0.36910819001793799</c:v>
                </c:pt>
                <c:pt idx="13966" formatCode="General">
                  <c:v>-0.36966909499698097</c:v>
                </c:pt>
                <c:pt idx="13967" formatCode="General">
                  <c:v>-0.36817323531335899</c:v>
                </c:pt>
                <c:pt idx="13968" formatCode="General">
                  <c:v>-0.36549999469136901</c:v>
                </c:pt>
                <c:pt idx="13969" formatCode="General">
                  <c:v>-0.36216713744078199</c:v>
                </c:pt>
                <c:pt idx="13970" formatCode="General">
                  <c:v>-0.35865239896548301</c:v>
                </c:pt>
                <c:pt idx="13971" formatCode="General">
                  <c:v>-0.35504030691043198</c:v>
                </c:pt>
                <c:pt idx="13972" formatCode="General">
                  <c:v>-0.35104047768181601</c:v>
                </c:pt>
                <c:pt idx="13973" formatCode="General">
                  <c:v>-0.34626506070749902</c:v>
                </c:pt>
                <c:pt idx="13974" formatCode="General">
                  <c:v>-0.340847923254263</c:v>
                </c:pt>
                <c:pt idx="13975" formatCode="General">
                  <c:v>-0.33550611282758602</c:v>
                </c:pt>
                <c:pt idx="13976" formatCode="General">
                  <c:v>-0.33083895957987097</c:v>
                </c:pt>
                <c:pt idx="13977" formatCode="General">
                  <c:v>-0.327033558600764</c:v>
                </c:pt>
                <c:pt idx="13978" formatCode="General">
                  <c:v>-0.32426459585267398</c:v>
                </c:pt>
                <c:pt idx="13979" formatCode="General">
                  <c:v>-0.32280943855390498</c:v>
                </c:pt>
                <c:pt idx="13980" formatCode="General">
                  <c:v>-0.32324832002189802</c:v>
                </c:pt>
                <c:pt idx="13981" formatCode="General">
                  <c:v>-0.32648809077303398</c:v>
                </c:pt>
                <c:pt idx="13982" formatCode="General">
                  <c:v>-0.33261104722089702</c:v>
                </c:pt>
                <c:pt idx="13983" formatCode="General">
                  <c:v>-0.34046438730258</c:v>
                </c:pt>
                <c:pt idx="13984" formatCode="General">
                  <c:v>-0.34859547491958598</c:v>
                </c:pt>
                <c:pt idx="13985" formatCode="General">
                  <c:v>-0.35615789126310798</c:v>
                </c:pt>
                <c:pt idx="13986" formatCode="General">
                  <c:v>-0.363071364662857</c:v>
                </c:pt>
                <c:pt idx="13987" formatCode="General">
                  <c:v>-0.36941176884541199</c:v>
                </c:pt>
                <c:pt idx="13988" formatCode="General">
                  <c:v>-0.37491806208539002</c:v>
                </c:pt>
                <c:pt idx="13989" formatCode="General">
                  <c:v>-0.37906896129759998</c:v>
                </c:pt>
                <c:pt idx="13990" formatCode="General">
                  <c:v>-0.381607022301794</c:v>
                </c:pt>
                <c:pt idx="13991" formatCode="General">
                  <c:v>-0.38279228342496802</c:v>
                </c:pt>
                <c:pt idx="13992" formatCode="General">
                  <c:v>-0.38301662854065299</c:v>
                </c:pt>
                <c:pt idx="13993" formatCode="General">
                  <c:v>-0.38242298885751103</c:v>
                </c:pt>
                <c:pt idx="13994" formatCode="General">
                  <c:v>-0.38068304708400802</c:v>
                </c:pt>
                <c:pt idx="13995" formatCode="General">
                  <c:v>-0.37745961406308498</c:v>
                </c:pt>
                <c:pt idx="13996" formatCode="General">
                  <c:v>-0.37282379472645999</c:v>
                </c:pt>
                <c:pt idx="13997" formatCode="General">
                  <c:v>-0.36688378930367599</c:v>
                </c:pt>
                <c:pt idx="13998" formatCode="General">
                  <c:v>-0.35993639390641002</c:v>
                </c:pt>
                <c:pt idx="13999" formatCode="General">
                  <c:v>-0.352877260143796</c:v>
                </c:pt>
                <c:pt idx="14000" formatCode="General">
                  <c:v>-0.34642287728523402</c:v>
                </c:pt>
                <c:pt idx="14001" formatCode="General">
                  <c:v>-0.34090775715593202</c:v>
                </c:pt>
                <c:pt idx="14002" formatCode="General">
                  <c:v>-0.33655487665469003</c:v>
                </c:pt>
                <c:pt idx="14003" formatCode="General">
                  <c:v>-0.33321939879381302</c:v>
                </c:pt>
                <c:pt idx="14004" formatCode="General">
                  <c:v>-0.330387660530432</c:v>
                </c:pt>
                <c:pt idx="14005" formatCode="General">
                  <c:v>-0.32727199614631503</c:v>
                </c:pt>
                <c:pt idx="14006" formatCode="General">
                  <c:v>-0.32321740937541998</c:v>
                </c:pt>
                <c:pt idx="14007" formatCode="General">
                  <c:v>-0.31845508625509</c:v>
                </c:pt>
                <c:pt idx="14008" formatCode="General">
                  <c:v>-0.31380160526662698</c:v>
                </c:pt>
                <c:pt idx="14009" formatCode="General">
                  <c:v>-0.30934253595717698</c:v>
                </c:pt>
                <c:pt idx="14010" formatCode="General">
                  <c:v>-0.30472172451359703</c:v>
                </c:pt>
                <c:pt idx="14011" formatCode="General">
                  <c:v>-0.29999551620296899</c:v>
                </c:pt>
                <c:pt idx="14012" formatCode="General">
                  <c:v>-0.29575379402204599</c:v>
                </c:pt>
                <c:pt idx="14013" formatCode="General">
                  <c:v>-0.29245253830147</c:v>
                </c:pt>
                <c:pt idx="14014" formatCode="General">
                  <c:v>-0.290057546972392</c:v>
                </c:pt>
                <c:pt idx="14015" formatCode="General">
                  <c:v>-0.288453174774571</c:v>
                </c:pt>
                <c:pt idx="14016" formatCode="General">
                  <c:v>-0.287250876023604</c:v>
                </c:pt>
                <c:pt idx="14017" formatCode="General">
                  <c:v>-0.28555111193169902</c:v>
                </c:pt>
                <c:pt idx="14018" formatCode="General">
                  <c:v>-0.28277289436563002</c:v>
                </c:pt>
                <c:pt idx="14019" formatCode="General">
                  <c:v>-0.27915122326876601</c:v>
                </c:pt>
                <c:pt idx="14020" formatCode="General">
                  <c:v>-0.27499848848137198</c:v>
                </c:pt>
                <c:pt idx="14021" formatCode="General">
                  <c:v>-0.27044972729106798</c:v>
                </c:pt>
                <c:pt idx="14022" formatCode="General">
                  <c:v>-0.26574405554166403</c:v>
                </c:pt>
                <c:pt idx="14023" formatCode="General">
                  <c:v>-0.26094026135194698</c:v>
                </c:pt>
                <c:pt idx="14024" formatCode="General">
                  <c:v>-0.25579060846922003</c:v>
                </c:pt>
                <c:pt idx="14025" formatCode="General">
                  <c:v>-0.25012556891297699</c:v>
                </c:pt>
                <c:pt idx="14026" formatCode="General">
                  <c:v>-0.24410582978134601</c:v>
                </c:pt>
                <c:pt idx="14027" formatCode="General">
                  <c:v>-0.23817798451261499</c:v>
                </c:pt>
                <c:pt idx="14028" formatCode="General">
                  <c:v>-0.232585758677398</c:v>
                </c:pt>
                <c:pt idx="14029" formatCode="General">
                  <c:v>-0.227273240100378</c:v>
                </c:pt>
                <c:pt idx="14030" formatCode="General">
                  <c:v>-0.22179454309232199</c:v>
                </c:pt>
                <c:pt idx="14031" formatCode="General">
                  <c:v>-0.21533760220586301</c:v>
                </c:pt>
                <c:pt idx="14032" formatCode="General">
                  <c:v>-0.207461034359259</c:v>
                </c:pt>
                <c:pt idx="14033" formatCode="General">
                  <c:v>-0.198438880364563</c:v>
                </c:pt>
                <c:pt idx="14034" formatCode="General">
                  <c:v>-0.18886361649133601</c:v>
                </c:pt>
                <c:pt idx="14035" formatCode="General">
                  <c:v>-0.17915108172484701</c:v>
                </c:pt>
                <c:pt idx="14036" formatCode="General">
                  <c:v>-0.16923404292236799</c:v>
                </c:pt>
                <c:pt idx="14037" formatCode="General">
                  <c:v>-0.15876243769680201</c:v>
                </c:pt>
                <c:pt idx="14038" formatCode="General">
                  <c:v>-0.147851195114761</c:v>
                </c:pt>
                <c:pt idx="14039" formatCode="General">
                  <c:v>-0.137056291620445</c:v>
                </c:pt>
                <c:pt idx="14040" formatCode="General">
                  <c:v>-0.12692052630918299</c:v>
                </c:pt>
                <c:pt idx="14041" formatCode="General">
                  <c:v>-0.11772588842914999</c:v>
                </c:pt>
                <c:pt idx="14042" formatCode="General">
                  <c:v>-0.109328907483009</c:v>
                </c:pt>
                <c:pt idx="14043" formatCode="General">
                  <c:v>-0.101638605374132</c:v>
                </c:pt>
                <c:pt idx="14044" formatCode="General">
                  <c:v>-9.4836481256085695E-2</c:v>
                </c:pt>
                <c:pt idx="14045" formatCode="General">
                  <c:v>-8.8835680989382104E-2</c:v>
                </c:pt>
                <c:pt idx="14046" formatCode="General">
                  <c:v>-8.3023517240151501E-2</c:v>
                </c:pt>
                <c:pt idx="14047" formatCode="General">
                  <c:v>-7.7100522357547802E-2</c:v>
                </c:pt>
                <c:pt idx="14048" formatCode="General">
                  <c:v>-7.1379653644092197E-2</c:v>
                </c:pt>
                <c:pt idx="14049" formatCode="General">
                  <c:v>-6.5820946640530203E-2</c:v>
                </c:pt>
                <c:pt idx="14050" formatCode="General">
                  <c:v>-5.9984590359181501E-2</c:v>
                </c:pt>
                <c:pt idx="14051" formatCode="General">
                  <c:v>-5.3698210699540103E-2</c:v>
                </c:pt>
                <c:pt idx="14052" formatCode="General">
                  <c:v>-4.7143593506534298E-2</c:v>
                </c:pt>
                <c:pt idx="14053" formatCode="General">
                  <c:v>-4.0446126767969798E-2</c:v>
                </c:pt>
                <c:pt idx="14054" formatCode="General">
                  <c:v>-3.3273172512569497E-2</c:v>
                </c:pt>
                <c:pt idx="14055" formatCode="General">
                  <c:v>-2.53263740781207E-2</c:v>
                </c:pt>
                <c:pt idx="14056" formatCode="General">
                  <c:v>-1.6695213813676502E-2</c:v>
                </c:pt>
                <c:pt idx="14057" formatCode="General">
                  <c:v>-7.1202490170777103E-3</c:v>
                </c:pt>
                <c:pt idx="14058" formatCode="General">
                  <c:v>3.79394445500682E-3</c:v>
                </c:pt>
                <c:pt idx="14059" formatCode="General">
                  <c:v>1.5986642145983498E-2</c:v>
                </c:pt>
                <c:pt idx="14060" formatCode="General">
                  <c:v>2.90363382093374E-2</c:v>
                </c:pt>
                <c:pt idx="14061" formatCode="General">
                  <c:v>4.2151183055750698E-2</c:v>
                </c:pt>
                <c:pt idx="14062" formatCode="General">
                  <c:v>5.4684132089369203E-2</c:v>
                </c:pt>
                <c:pt idx="14063" formatCode="General">
                  <c:v>6.6527748304752193E-2</c:v>
                </c:pt>
                <c:pt idx="14064" formatCode="General">
                  <c:v>7.7972269299982799E-2</c:v>
                </c:pt>
                <c:pt idx="14065" formatCode="General">
                  <c:v>8.9344288592031099E-2</c:v>
                </c:pt>
                <c:pt idx="14066" formatCode="General">
                  <c:v>0.100873809100626</c:v>
                </c:pt>
                <c:pt idx="14067" formatCode="General">
                  <c:v>0.112484367371451</c:v>
                </c:pt>
                <c:pt idx="14068" formatCode="General">
                  <c:v>0.123509874791076</c:v>
                </c:pt>
                <c:pt idx="14069" formatCode="General">
                  <c:v>0.133459012118609</c:v>
                </c:pt>
                <c:pt idx="14070" formatCode="General">
                  <c:v>0.14241604571101199</c:v>
                </c:pt>
                <c:pt idx="14071" formatCode="General">
                  <c:v>0.15035091785388799</c:v>
                </c:pt>
                <c:pt idx="14072" formatCode="General">
                  <c:v>0.156937351586037</c:v>
                </c:pt>
                <c:pt idx="14073" formatCode="General">
                  <c:v>0.16227572937582199</c:v>
                </c:pt>
                <c:pt idx="14074" formatCode="General">
                  <c:v>0.166823380965156</c:v>
                </c:pt>
                <c:pt idx="14075" formatCode="General">
                  <c:v>0.170949582333422</c:v>
                </c:pt>
                <c:pt idx="14076" formatCode="General">
                  <c:v>0.174960114008757</c:v>
                </c:pt>
                <c:pt idx="14077" formatCode="General">
                  <c:v>0.178704364359938</c:v>
                </c:pt>
                <c:pt idx="14078" formatCode="General">
                  <c:v>0.18178304664796099</c:v>
                </c:pt>
                <c:pt idx="14079" formatCode="General">
                  <c:v>0.18407561567744499</c:v>
                </c:pt>
                <c:pt idx="14080" formatCode="General">
                  <c:v>0.18540004861569401</c:v>
                </c:pt>
                <c:pt idx="14081" formatCode="General">
                  <c:v>0.18566505884706599</c:v>
                </c:pt>
                <c:pt idx="14082" formatCode="General">
                  <c:v>0.18515014561540299</c:v>
                </c:pt>
                <c:pt idx="14083" formatCode="General">
                  <c:v>0.18422746480184601</c:v>
                </c:pt>
                <c:pt idx="14084" formatCode="General">
                  <c:v>0.18333770709147801</c:v>
                </c:pt>
                <c:pt idx="14085" formatCode="General">
                  <c:v>0.18307796210834601</c:v>
                </c:pt>
                <c:pt idx="14086" formatCode="General">
                  <c:v>0.18389031152111299</c:v>
                </c:pt>
                <c:pt idx="14087" formatCode="General">
                  <c:v>0.18574495341925301</c:v>
                </c:pt>
                <c:pt idx="14088" formatCode="General">
                  <c:v>0.18855546391515099</c:v>
                </c:pt>
                <c:pt idx="14089" formatCode="General">
                  <c:v>0.19211415983823499</c:v>
                </c:pt>
                <c:pt idx="14090" formatCode="General">
                  <c:v>0.19589097703479699</c:v>
                </c:pt>
                <c:pt idx="14091" formatCode="General">
                  <c:v>0.19969197568497499</c:v>
                </c:pt>
                <c:pt idx="14092" formatCode="General">
                  <c:v>0.203697300772959</c:v>
                </c:pt>
                <c:pt idx="14093" formatCode="General">
                  <c:v>0.208380001944692</c:v>
                </c:pt>
                <c:pt idx="14094" formatCode="General">
                  <c:v>0.214278500190594</c:v>
                </c:pt>
                <c:pt idx="14095" formatCode="General">
                  <c:v>0.22111146863867501</c:v>
                </c:pt>
                <c:pt idx="14096" formatCode="General">
                  <c:v>0.228113857241759</c:v>
                </c:pt>
                <c:pt idx="14097" formatCode="General">
                  <c:v>0.234500536906006</c:v>
                </c:pt>
                <c:pt idx="14098" formatCode="General">
                  <c:v>0.24000881670000501</c:v>
                </c:pt>
                <c:pt idx="14099" formatCode="General">
                  <c:v>0.24492699429530301</c:v>
                </c:pt>
                <c:pt idx="14100" formatCode="General">
                  <c:v>0.24955821067824899</c:v>
                </c:pt>
                <c:pt idx="14101" formatCode="General">
                  <c:v>0.25412652537064201</c:v>
                </c:pt>
                <c:pt idx="14102" formatCode="General">
                  <c:v>0.25864070545602202</c:v>
                </c:pt>
                <c:pt idx="14103" formatCode="General">
                  <c:v>0.26315138660920301</c:v>
                </c:pt>
                <c:pt idx="14104" formatCode="General">
                  <c:v>0.26763998629751601</c:v>
                </c:pt>
                <c:pt idx="14105" formatCode="General">
                  <c:v>0.27200686513266598</c:v>
                </c:pt>
                <c:pt idx="14106" formatCode="General">
                  <c:v>0.27629974373374599</c:v>
                </c:pt>
                <c:pt idx="14107" formatCode="General">
                  <c:v>0.28058498927057002</c:v>
                </c:pt>
                <c:pt idx="14108" formatCode="General">
                  <c:v>0.28437748744203001</c:v>
                </c:pt>
                <c:pt idx="14109" formatCode="General">
                  <c:v>0.28730680868451403</c:v>
                </c:pt>
                <c:pt idx="14110" formatCode="General">
                  <c:v>0.28954098087907998</c:v>
                </c:pt>
                <c:pt idx="14111" formatCode="General">
                  <c:v>0.29128364793852701</c:v>
                </c:pt>
                <c:pt idx="14112" formatCode="General">
                  <c:v>0.29279586905316002</c:v>
                </c:pt>
                <c:pt idx="14113" formatCode="General">
                  <c:v>0.294404576053242</c:v>
                </c:pt>
                <c:pt idx="14114" formatCode="General">
                  <c:v>0.29619619221580801</c:v>
                </c:pt>
                <c:pt idx="14115" formatCode="General">
                  <c:v>0.29780594517166198</c:v>
                </c:pt>
                <c:pt idx="14116" formatCode="General">
                  <c:v>0.29876493703097001</c:v>
                </c:pt>
                <c:pt idx="14117" formatCode="General">
                  <c:v>0.29823486555197998</c:v>
                </c:pt>
                <c:pt idx="14118" formatCode="General">
                  <c:v>0.29601000555917101</c:v>
                </c:pt>
                <c:pt idx="14119" formatCode="General">
                  <c:v>0.29282449537279798</c:v>
                </c:pt>
                <c:pt idx="14120" formatCode="General">
                  <c:v>0.28912811389992998</c:v>
                </c:pt>
                <c:pt idx="14121" formatCode="General">
                  <c:v>0.28531685472201401</c:v>
                </c:pt>
                <c:pt idx="14122" formatCode="General">
                  <c:v>0.281820504898177</c:v>
                </c:pt>
                <c:pt idx="14123" formatCode="General">
                  <c:v>0.27901359547649102</c:v>
                </c:pt>
                <c:pt idx="14124" formatCode="General">
                  <c:v>0.277410289131861</c:v>
                </c:pt>
                <c:pt idx="14125" formatCode="General">
                  <c:v>0.27697549390866399</c:v>
                </c:pt>
                <c:pt idx="14126" formatCode="General">
                  <c:v>0.27724740264132602</c:v>
                </c:pt>
                <c:pt idx="14127" formatCode="General">
                  <c:v>0.277933972291177</c:v>
                </c:pt>
                <c:pt idx="14128" formatCode="General">
                  <c:v>0.27878651846486102</c:v>
                </c:pt>
                <c:pt idx="14129" formatCode="General">
                  <c:v>0.28014590189475003</c:v>
                </c:pt>
                <c:pt idx="14130" formatCode="General">
                  <c:v>0.28233412598584401</c:v>
                </c:pt>
                <c:pt idx="14131" formatCode="General">
                  <c:v>0.28476282029273697</c:v>
                </c:pt>
                <c:pt idx="14132" formatCode="General">
                  <c:v>0.28640179855567</c:v>
                </c:pt>
                <c:pt idx="14133" formatCode="General">
                  <c:v>0.28681113444605899</c:v>
                </c:pt>
                <c:pt idx="14134" formatCode="General">
                  <c:v>0.28648382224789398</c:v>
                </c:pt>
                <c:pt idx="14135" formatCode="General">
                  <c:v>0.28600088999812601</c:v>
                </c:pt>
                <c:pt idx="14136" formatCode="General">
                  <c:v>0.28556322207882401</c:v>
                </c:pt>
                <c:pt idx="14137" formatCode="General">
                  <c:v>0.28515748565500798</c:v>
                </c:pt>
                <c:pt idx="14138" formatCode="General">
                  <c:v>0.28462172093777999</c:v>
                </c:pt>
                <c:pt idx="14139" formatCode="General">
                  <c:v>0.28372178499332801</c:v>
                </c:pt>
                <c:pt idx="14140" formatCode="General">
                  <c:v>0.282120395236102</c:v>
                </c:pt>
                <c:pt idx="14141" formatCode="General">
                  <c:v>0.278911068749508</c:v>
                </c:pt>
                <c:pt idx="14142" formatCode="General">
                  <c:v>0.27372897165586701</c:v>
                </c:pt>
                <c:pt idx="14143" formatCode="General">
                  <c:v>0.26747763741918201</c:v>
                </c:pt>
                <c:pt idx="14144" formatCode="General">
                  <c:v>0.26069091136167799</c:v>
                </c:pt>
                <c:pt idx="14145" formatCode="General">
                  <c:v>0.25299253778791903</c:v>
                </c:pt>
                <c:pt idx="14146" formatCode="General">
                  <c:v>0.24428580733289801</c:v>
                </c:pt>
                <c:pt idx="14147" formatCode="General">
                  <c:v>0.23566013793763799</c:v>
                </c:pt>
                <c:pt idx="14148" formatCode="General">
                  <c:v>0.22848792706541299</c:v>
                </c:pt>
                <c:pt idx="14149" formatCode="General">
                  <c:v>0.22303180379367099</c:v>
                </c:pt>
                <c:pt idx="14150" formatCode="General">
                  <c:v>0.21821811764367899</c:v>
                </c:pt>
                <c:pt idx="14151" formatCode="General">
                  <c:v>0.21290412054942701</c:v>
                </c:pt>
                <c:pt idx="14152" formatCode="General">
                  <c:v>0.20692611229493599</c:v>
                </c:pt>
                <c:pt idx="14153" formatCode="General">
                  <c:v>0.20025509944518699</c:v>
                </c:pt>
                <c:pt idx="14154" formatCode="General">
                  <c:v>0.193085869090665</c:v>
                </c:pt>
                <c:pt idx="14155" formatCode="General">
                  <c:v>0.18604440876172701</c:v>
                </c:pt>
                <c:pt idx="14156" formatCode="General">
                  <c:v>0.17938860884237801</c:v>
                </c:pt>
                <c:pt idx="14157" formatCode="General">
                  <c:v>0.17330624034866801</c:v>
                </c:pt>
                <c:pt idx="14158" formatCode="General">
                  <c:v>0.16785691675550299</c:v>
                </c:pt>
                <c:pt idx="14159" formatCode="General">
                  <c:v>0.16285941981629301</c:v>
                </c:pt>
                <c:pt idx="14160" formatCode="General">
                  <c:v>0.15860510831457</c:v>
                </c:pt>
                <c:pt idx="14161" formatCode="General">
                  <c:v>0.15554748121436299</c:v>
                </c:pt>
                <c:pt idx="14162" formatCode="General">
                  <c:v>0.15301615106733801</c:v>
                </c:pt>
                <c:pt idx="14163" formatCode="General">
                  <c:v>0.14978413780540101</c:v>
                </c:pt>
                <c:pt idx="14164" formatCode="General">
                  <c:v>0.145920100947661</c:v>
                </c:pt>
                <c:pt idx="14165" formatCode="General">
                  <c:v>0.14213301911912801</c:v>
                </c:pt>
                <c:pt idx="14166" formatCode="General">
                  <c:v>0.13823247151037699</c:v>
                </c:pt>
                <c:pt idx="14167" formatCode="General">
                  <c:v>0.13368794103300299</c:v>
                </c:pt>
                <c:pt idx="14168" formatCode="General">
                  <c:v>0.12858831292338199</c:v>
                </c:pt>
                <c:pt idx="14169" formatCode="General">
                  <c:v>0.123199073658656</c:v>
                </c:pt>
                <c:pt idx="14170" formatCode="General">
                  <c:v>0.11770751414797199</c:v>
                </c:pt>
                <c:pt idx="14171" formatCode="General">
                  <c:v>0.112018244751959</c:v>
                </c:pt>
                <c:pt idx="14172" formatCode="General">
                  <c:v>0.10545640910059299</c:v>
                </c:pt>
                <c:pt idx="14173" formatCode="General">
                  <c:v>9.7883152280911295E-2</c:v>
                </c:pt>
                <c:pt idx="14174" formatCode="General">
                  <c:v>8.9707885527303202E-2</c:v>
                </c:pt>
                <c:pt idx="14175" formatCode="General">
                  <c:v>8.0832541547543907E-2</c:v>
                </c:pt>
                <c:pt idx="14176" formatCode="General">
                  <c:v>7.1310645950048698E-2</c:v>
                </c:pt>
                <c:pt idx="14177" formatCode="General">
                  <c:v>6.1579542092738797E-2</c:v>
                </c:pt>
                <c:pt idx="14178" formatCode="General">
                  <c:v>5.1959222282719701E-2</c:v>
                </c:pt>
                <c:pt idx="14179" formatCode="General">
                  <c:v>4.2426956805180598E-2</c:v>
                </c:pt>
                <c:pt idx="14180" formatCode="General">
                  <c:v>3.2640037566643597E-2</c:v>
                </c:pt>
                <c:pt idx="14181" formatCode="General">
                  <c:v>2.2861114869122401E-2</c:v>
                </c:pt>
                <c:pt idx="14182" formatCode="General">
                  <c:v>1.35186153909032E-2</c:v>
                </c:pt>
                <c:pt idx="14183" formatCode="General">
                  <c:v>4.6007307689335999E-3</c:v>
                </c:pt>
                <c:pt idx="14184" formatCode="General">
                  <c:v>-3.8123255483505101E-3</c:v>
                </c:pt>
                <c:pt idx="14185" formatCode="General">
                  <c:v>-1.16907091810723E-2</c:v>
                </c:pt>
                <c:pt idx="14186" formatCode="General">
                  <c:v>-1.9094033596823899E-2</c:v>
                </c:pt>
                <c:pt idx="14187" formatCode="General">
                  <c:v>-2.59730225012492E-2</c:v>
                </c:pt>
                <c:pt idx="14188" formatCode="General">
                  <c:v>-3.2369742113216797E-2</c:v>
                </c:pt>
                <c:pt idx="14189" formatCode="General">
                  <c:v>-3.83463515466946E-2</c:v>
                </c:pt>
                <c:pt idx="14190" formatCode="General">
                  <c:v>-4.3911443269680703E-2</c:v>
                </c:pt>
                <c:pt idx="14191" formatCode="General">
                  <c:v>-4.9319480193668497E-2</c:v>
                </c:pt>
                <c:pt idx="14192" formatCode="General">
                  <c:v>-5.4601889383915303E-2</c:v>
                </c:pt>
                <c:pt idx="14193" formatCode="General">
                  <c:v>-5.9714962170588998E-2</c:v>
                </c:pt>
                <c:pt idx="14194" formatCode="General">
                  <c:v>-6.5057411037645396E-2</c:v>
                </c:pt>
                <c:pt idx="14195" formatCode="General">
                  <c:v>-7.0699556841189795E-2</c:v>
                </c:pt>
                <c:pt idx="14196" formatCode="General">
                  <c:v>-7.62438061514705E-2</c:v>
                </c:pt>
                <c:pt idx="14197" formatCode="General">
                  <c:v>-8.1400609912051697E-2</c:v>
                </c:pt>
                <c:pt idx="14198" formatCode="General">
                  <c:v>-8.6120790695146499E-2</c:v>
                </c:pt>
                <c:pt idx="14199" formatCode="General">
                  <c:v>-9.0780552984427096E-2</c:v>
                </c:pt>
                <c:pt idx="14200" formatCode="General">
                  <c:v>-9.6202403049080301E-2</c:v>
                </c:pt>
                <c:pt idx="14201" formatCode="General">
                  <c:v>-0.10288627234792599</c:v>
                </c:pt>
                <c:pt idx="14202" formatCode="General">
                  <c:v>-0.110514055130236</c:v>
                </c:pt>
                <c:pt idx="14203" formatCode="General">
                  <c:v>-0.118455531860597</c:v>
                </c:pt>
                <c:pt idx="14204" formatCode="General">
                  <c:v>-0.126316110845131</c:v>
                </c:pt>
                <c:pt idx="14205" formatCode="General">
                  <c:v>-0.13394683962019699</c:v>
                </c:pt>
                <c:pt idx="14206" formatCode="General">
                  <c:v>-0.14124025843910901</c:v>
                </c:pt>
                <c:pt idx="14207" formatCode="General">
                  <c:v>-0.14820635605639201</c:v>
                </c:pt>
                <c:pt idx="14208" formatCode="General">
                  <c:v>-0.15510142006163799</c:v>
                </c:pt>
                <c:pt idx="14209" formatCode="General">
                  <c:v>-0.16221077527533501</c:v>
                </c:pt>
                <c:pt idx="14210" formatCode="General">
                  <c:v>-0.16959672243575599</c:v>
                </c:pt>
                <c:pt idx="14211" formatCode="General">
                  <c:v>-0.177120924088772</c:v>
                </c:pt>
                <c:pt idx="14212" formatCode="General">
                  <c:v>-0.18484851143702</c:v>
                </c:pt>
                <c:pt idx="14213" formatCode="General">
                  <c:v>-0.19302020356215199</c:v>
                </c:pt>
                <c:pt idx="14214" formatCode="General">
                  <c:v>-0.20126663081965501</c:v>
                </c:pt>
                <c:pt idx="14215" formatCode="General">
                  <c:v>-0.20917499080778501</c:v>
                </c:pt>
                <c:pt idx="14216" formatCode="General">
                  <c:v>-0.21715840777176901</c:v>
                </c:pt>
                <c:pt idx="14217" formatCode="General">
                  <c:v>-0.22505106110332401</c:v>
                </c:pt>
                <c:pt idx="14218" formatCode="General">
                  <c:v>-0.23191766223836299</c:v>
                </c:pt>
                <c:pt idx="14219" formatCode="General">
                  <c:v>-0.237399578487865</c:v>
                </c:pt>
                <c:pt idx="14220" formatCode="General">
                  <c:v>-0.241546553804973</c:v>
                </c:pt>
                <c:pt idx="14221" formatCode="General">
                  <c:v>-0.24447102933911199</c:v>
                </c:pt>
                <c:pt idx="14222" formatCode="General">
                  <c:v>-0.24662567025294899</c:v>
                </c:pt>
                <c:pt idx="14223" formatCode="General">
                  <c:v>-0.248781740516824</c:v>
                </c:pt>
                <c:pt idx="14224" formatCode="General">
                  <c:v>-0.251603207087577</c:v>
                </c:pt>
                <c:pt idx="14225" formatCode="General">
                  <c:v>-0.25506025278342198</c:v>
                </c:pt>
                <c:pt idx="14226" formatCode="General">
                  <c:v>-0.25865306032635499</c:v>
                </c:pt>
                <c:pt idx="14227" formatCode="General">
                  <c:v>-0.262478623199771</c:v>
                </c:pt>
                <c:pt idx="14228" formatCode="General">
                  <c:v>-0.26708622400318099</c:v>
                </c:pt>
                <c:pt idx="14229" formatCode="General">
                  <c:v>-0.27233456687130803</c:v>
                </c:pt>
                <c:pt idx="14230" formatCode="General">
                  <c:v>-0.27749233625401798</c:v>
                </c:pt>
                <c:pt idx="14231" formatCode="General">
                  <c:v>-0.28220066156526402</c:v>
                </c:pt>
                <c:pt idx="14232" formatCode="General">
                  <c:v>-0.28669269825536903</c:v>
                </c:pt>
                <c:pt idx="14233" formatCode="General">
                  <c:v>-0.29138194985121102</c:v>
                </c:pt>
                <c:pt idx="14234" formatCode="General">
                  <c:v>-0.29619561570698499</c:v>
                </c:pt>
                <c:pt idx="14235" formatCode="General">
                  <c:v>-0.30123782399444698</c:v>
                </c:pt>
                <c:pt idx="14236" formatCode="General">
                  <c:v>-0.30693659500807402</c:v>
                </c:pt>
                <c:pt idx="14237" formatCode="General">
                  <c:v>-0.31284948187929101</c:v>
                </c:pt>
                <c:pt idx="14238" formatCode="General">
                  <c:v>-0.31833653882179702</c:v>
                </c:pt>
                <c:pt idx="14239" formatCode="General">
                  <c:v>-0.32302088206647001</c:v>
                </c:pt>
                <c:pt idx="14240" formatCode="General">
                  <c:v>-0.32661401806291401</c:v>
                </c:pt>
                <c:pt idx="14241" formatCode="General">
                  <c:v>-0.32932575641144302</c:v>
                </c:pt>
                <c:pt idx="14242" formatCode="General">
                  <c:v>-0.331554981833595</c:v>
                </c:pt>
                <c:pt idx="14243" formatCode="General">
                  <c:v>-0.33332034704521801</c:v>
                </c:pt>
                <c:pt idx="14244" formatCode="General">
                  <c:v>-0.334421108348466</c:v>
                </c:pt>
                <c:pt idx="14245" formatCode="General">
                  <c:v>-0.334636701483286</c:v>
                </c:pt>
                <c:pt idx="14246" formatCode="General">
                  <c:v>-0.33372858582998299</c:v>
                </c:pt>
                <c:pt idx="14247" formatCode="General">
                  <c:v>-0.33203844838820301</c:v>
                </c:pt>
                <c:pt idx="14248" formatCode="General">
                  <c:v>-0.329968257337245</c:v>
                </c:pt>
                <c:pt idx="14249" formatCode="General">
                  <c:v>-0.32724774064081702</c:v>
                </c:pt>
                <c:pt idx="14250" formatCode="General">
                  <c:v>-0.323750690230586</c:v>
                </c:pt>
                <c:pt idx="14251" formatCode="General">
                  <c:v>-0.31959583539486602</c:v>
                </c:pt>
                <c:pt idx="14252" formatCode="General">
                  <c:v>-0.31470942222043302</c:v>
                </c:pt>
                <c:pt idx="14253" formatCode="General">
                  <c:v>-0.309075229999701</c:v>
                </c:pt>
                <c:pt idx="14254" formatCode="General">
                  <c:v>-0.303048227988367</c:v>
                </c:pt>
                <c:pt idx="14255" formatCode="General">
                  <c:v>-0.29712220405254502</c:v>
                </c:pt>
                <c:pt idx="14256" formatCode="General">
                  <c:v>-0.29171615882006202</c:v>
                </c:pt>
                <c:pt idx="14257" formatCode="General">
                  <c:v>-0.28729406964024901</c:v>
                </c:pt>
                <c:pt idx="14258" formatCode="General">
                  <c:v>-0.28392351549814498</c:v>
                </c:pt>
                <c:pt idx="14259" formatCode="General">
                  <c:v>-0.28131150634478302</c:v>
                </c:pt>
                <c:pt idx="14260" formatCode="General">
                  <c:v>-0.27937746169072802</c:v>
                </c:pt>
                <c:pt idx="14261" formatCode="General">
                  <c:v>-0.27814216096601801</c:v>
                </c:pt>
                <c:pt idx="14262" formatCode="General">
                  <c:v>-0.27772688710364701</c:v>
                </c:pt>
                <c:pt idx="14263" formatCode="General">
                  <c:v>-0.278097774251852</c:v>
                </c:pt>
                <c:pt idx="14264" formatCode="General">
                  <c:v>-0.27897964997053998</c:v>
                </c:pt>
                <c:pt idx="14265" formatCode="General">
                  <c:v>-0.28003287957079098</c:v>
                </c:pt>
                <c:pt idx="14266" formatCode="General">
                  <c:v>-0.28089122211471201</c:v>
                </c:pt>
                <c:pt idx="14267" formatCode="General">
                  <c:v>-0.28120947715101602</c:v>
                </c:pt>
                <c:pt idx="14268" formatCode="General">
                  <c:v>-0.28008673877659801</c:v>
                </c:pt>
                <c:pt idx="14269" formatCode="General">
                  <c:v>-0.276951250780819</c:v>
                </c:pt>
                <c:pt idx="14270" formatCode="General">
                  <c:v>-0.27266668749126199</c:v>
                </c:pt>
                <c:pt idx="14271" formatCode="General">
                  <c:v>-0.26799662513640299</c:v>
                </c:pt>
                <c:pt idx="14272" formatCode="General">
                  <c:v>-0.26319646118297402</c:v>
                </c:pt>
                <c:pt idx="14273" formatCode="General">
                  <c:v>-0.25863736563428702</c:v>
                </c:pt>
                <c:pt idx="14274" formatCode="General">
                  <c:v>-0.25447348480073601</c:v>
                </c:pt>
                <c:pt idx="14275" formatCode="General">
                  <c:v>-0.251340937420023</c:v>
                </c:pt>
                <c:pt idx="14276" formatCode="General">
                  <c:v>-0.249156071857353</c:v>
                </c:pt>
                <c:pt idx="14277" formatCode="General">
                  <c:v>-0.246840687845926</c:v>
                </c:pt>
                <c:pt idx="14278" formatCode="General">
                  <c:v>-0.24432230533341601</c:v>
                </c:pt>
                <c:pt idx="14279" formatCode="General">
                  <c:v>-0.24241260773280099</c:v>
                </c:pt>
                <c:pt idx="14280" formatCode="General">
                  <c:v>-0.241380939870669</c:v>
                </c:pt>
                <c:pt idx="14281" formatCode="General">
                  <c:v>-0.240783892455149</c:v>
                </c:pt>
                <c:pt idx="14282" formatCode="General">
                  <c:v>-0.240360808432005</c:v>
                </c:pt>
                <c:pt idx="14283" formatCode="General">
                  <c:v>-0.24007873513080599</c:v>
                </c:pt>
                <c:pt idx="14284" formatCode="General">
                  <c:v>-0.23986453557686099</c:v>
                </c:pt>
                <c:pt idx="14285" formatCode="General">
                  <c:v>-0.23876882535351601</c:v>
                </c:pt>
                <c:pt idx="14286" formatCode="General">
                  <c:v>-0.23629590471614401</c:v>
                </c:pt>
                <c:pt idx="14287" formatCode="General">
                  <c:v>-0.23319807853549801</c:v>
                </c:pt>
                <c:pt idx="14288" formatCode="General">
                  <c:v>-0.22996674145179899</c:v>
                </c:pt>
                <c:pt idx="14289" formatCode="General">
                  <c:v>-0.22652110425449101</c:v>
                </c:pt>
                <c:pt idx="14290" formatCode="General">
                  <c:v>-0.22259995948448599</c:v>
                </c:pt>
                <c:pt idx="14291" formatCode="General">
                  <c:v>-0.21821185904733101</c:v>
                </c:pt>
                <c:pt idx="14292" formatCode="General">
                  <c:v>-0.213892343171455</c:v>
                </c:pt>
                <c:pt idx="14293" formatCode="General">
                  <c:v>-0.21011679728697399</c:v>
                </c:pt>
                <c:pt idx="14294" formatCode="General">
                  <c:v>-0.20683803596080699</c:v>
                </c:pt>
                <c:pt idx="14295" formatCode="General">
                  <c:v>-0.204065883480396</c:v>
                </c:pt>
                <c:pt idx="14296" formatCode="General">
                  <c:v>-0.20200387536639899</c:v>
                </c:pt>
                <c:pt idx="14297" formatCode="General">
                  <c:v>-0.200693035336409</c:v>
                </c:pt>
                <c:pt idx="14298" formatCode="General">
                  <c:v>-0.19942059197767101</c:v>
                </c:pt>
                <c:pt idx="14299" formatCode="General">
                  <c:v>-0.197433516153011</c:v>
                </c:pt>
                <c:pt idx="14300" formatCode="General">
                  <c:v>-0.19484629550184801</c:v>
                </c:pt>
                <c:pt idx="14301" formatCode="General">
                  <c:v>-0.192048129496284</c:v>
                </c:pt>
                <c:pt idx="14302" formatCode="General">
                  <c:v>-0.18935386184713701</c:v>
                </c:pt>
                <c:pt idx="14303" formatCode="General">
                  <c:v>-0.186756663245566</c:v>
                </c:pt>
                <c:pt idx="14304" formatCode="General">
                  <c:v>-0.18388425940136499</c:v>
                </c:pt>
                <c:pt idx="14305" formatCode="General">
                  <c:v>-0.180219866772102</c:v>
                </c:pt>
                <c:pt idx="14306" formatCode="General">
                  <c:v>-0.17505782027673999</c:v>
                </c:pt>
                <c:pt idx="14307" formatCode="General">
                  <c:v>-0.16809247466041</c:v>
                </c:pt>
                <c:pt idx="14308" formatCode="General">
                  <c:v>-0.159903634790135</c:v>
                </c:pt>
                <c:pt idx="14309" formatCode="General">
                  <c:v>-0.151244241975004</c:v>
                </c:pt>
                <c:pt idx="14310" formatCode="General">
                  <c:v>-0.14261750652069799</c:v>
                </c:pt>
                <c:pt idx="14311" formatCode="General">
                  <c:v>-0.13397250501616501</c:v>
                </c:pt>
                <c:pt idx="14312" formatCode="General">
                  <c:v>-0.12524384474678599</c:v>
                </c:pt>
                <c:pt idx="14313" formatCode="General">
                  <c:v>-0.11662848653488</c:v>
                </c:pt>
                <c:pt idx="14314" formatCode="General">
                  <c:v>-0.107641655298297</c:v>
                </c:pt>
                <c:pt idx="14315" formatCode="General">
                  <c:v>-9.7468461951165403E-2</c:v>
                </c:pt>
                <c:pt idx="14316" formatCode="General">
                  <c:v>-8.6466646746209005E-2</c:v>
                </c:pt>
                <c:pt idx="14317" formatCode="General">
                  <c:v>-7.5661686207044304E-2</c:v>
                </c:pt>
                <c:pt idx="14318" formatCode="General">
                  <c:v>-6.5543780082099004E-2</c:v>
                </c:pt>
                <c:pt idx="14319" formatCode="General">
                  <c:v>-5.6199741221102703E-2</c:v>
                </c:pt>
                <c:pt idx="14320" formatCode="General">
                  <c:v>-4.7461376407647797E-2</c:v>
                </c:pt>
                <c:pt idx="14321" formatCode="General">
                  <c:v>-3.91550766108733E-2</c:v>
                </c:pt>
                <c:pt idx="14322" formatCode="General">
                  <c:v>-3.1515239877600097E-2</c:v>
                </c:pt>
                <c:pt idx="14323" formatCode="General">
                  <c:v>-2.51732991602952E-2</c:v>
                </c:pt>
                <c:pt idx="14324" formatCode="General">
                  <c:v>-1.9794764446804201E-2</c:v>
                </c:pt>
                <c:pt idx="14325" formatCode="General">
                  <c:v>-1.44113484900879E-2</c:v>
                </c:pt>
                <c:pt idx="14326" formatCode="General">
                  <c:v>-8.7804737702832196E-3</c:v>
                </c:pt>
                <c:pt idx="14327" formatCode="General">
                  <c:v>-2.8402108376120801E-3</c:v>
                </c:pt>
                <c:pt idx="14328" formatCode="General">
                  <c:v>3.6737320470072998E-3</c:v>
                </c:pt>
                <c:pt idx="14329" formatCode="General">
                  <c:v>1.07402433133725E-2</c:v>
                </c:pt>
                <c:pt idx="14330" formatCode="General">
                  <c:v>1.8072358226802799E-2</c:v>
                </c:pt>
                <c:pt idx="14331" formatCode="General">
                  <c:v>2.5445206933831201E-2</c:v>
                </c:pt>
                <c:pt idx="14332" formatCode="General">
                  <c:v>3.2520826142181297E-2</c:v>
                </c:pt>
                <c:pt idx="14333" formatCode="General">
                  <c:v>3.8926660148038097E-2</c:v>
                </c:pt>
                <c:pt idx="14334" formatCode="General">
                  <c:v>4.4600955373372997E-2</c:v>
                </c:pt>
                <c:pt idx="14335" formatCode="General">
                  <c:v>4.9758994532711903E-2</c:v>
                </c:pt>
                <c:pt idx="14336" formatCode="General">
                  <c:v>5.4832402893133098E-2</c:v>
                </c:pt>
                <c:pt idx="14337" formatCode="General">
                  <c:v>6.0482640414481502E-2</c:v>
                </c:pt>
                <c:pt idx="14338" formatCode="General">
                  <c:v>6.6898990574076E-2</c:v>
                </c:pt>
                <c:pt idx="14339" formatCode="General">
                  <c:v>7.3341057723745703E-2</c:v>
                </c:pt>
                <c:pt idx="14340" formatCode="General">
                  <c:v>7.9057972500807802E-2</c:v>
                </c:pt>
                <c:pt idx="14341" formatCode="General">
                  <c:v>8.40346890560838E-2</c:v>
                </c:pt>
                <c:pt idx="14342" formatCode="General">
                  <c:v>8.8843742651526197E-2</c:v>
                </c:pt>
                <c:pt idx="14343" formatCode="General">
                  <c:v>9.3978585483751306E-2</c:v>
                </c:pt>
                <c:pt idx="14344" formatCode="General">
                  <c:v>9.94345451450378E-2</c:v>
                </c:pt>
                <c:pt idx="14345" formatCode="General">
                  <c:v>0.105064402636227</c:v>
                </c:pt>
                <c:pt idx="14346" formatCode="General">
                  <c:v>0.11096919707431099</c:v>
                </c:pt>
                <c:pt idx="14347" formatCode="General">
                  <c:v>0.117251115719018</c:v>
                </c:pt>
                <c:pt idx="14348" formatCode="General">
                  <c:v>0.123788305464092</c:v>
                </c:pt>
                <c:pt idx="14349" formatCode="General">
                  <c:v>0.13037722634487101</c:v>
                </c:pt>
                <c:pt idx="14350" formatCode="General">
                  <c:v>0.13701203067022999</c:v>
                </c:pt>
                <c:pt idx="14351" formatCode="General">
                  <c:v>0.14342172424173799</c:v>
                </c:pt>
                <c:pt idx="14352" formatCode="General">
                  <c:v>0.14860852571372099</c:v>
                </c:pt>
                <c:pt idx="14353" formatCode="General">
                  <c:v>0.151762232677429</c:v>
                </c:pt>
                <c:pt idx="14354" formatCode="General">
                  <c:v>0.15371771248694799</c:v>
                </c:pt>
                <c:pt idx="14355" formatCode="General">
                  <c:v>0.15643441075801801</c:v>
                </c:pt>
                <c:pt idx="14356" formatCode="General">
                  <c:v>0.160990145285374</c:v>
                </c:pt>
                <c:pt idx="14357" formatCode="General">
                  <c:v>0.16686507849114099</c:v>
                </c:pt>
                <c:pt idx="14358" formatCode="General">
                  <c:v>0.17317578074499701</c:v>
                </c:pt>
                <c:pt idx="14359" formatCode="General">
                  <c:v>0.17980099768178701</c:v>
                </c:pt>
                <c:pt idx="14360" formatCode="General">
                  <c:v>0.18680548807909</c:v>
                </c:pt>
                <c:pt idx="14361" formatCode="General">
                  <c:v>0.19379155881563201</c:v>
                </c:pt>
                <c:pt idx="14362" formatCode="General">
                  <c:v>0.20037813681278899</c:v>
                </c:pt>
                <c:pt idx="14363" formatCode="General">
                  <c:v>0.20671664985892399</c:v>
                </c:pt>
                <c:pt idx="14364" formatCode="General">
                  <c:v>0.21335213250740201</c:v>
                </c:pt>
                <c:pt idx="14365" formatCode="General">
                  <c:v>0.220682407327116</c:v>
                </c:pt>
                <c:pt idx="14366" formatCode="General">
                  <c:v>0.22832610954697499</c:v>
                </c:pt>
                <c:pt idx="14367" formatCode="General">
                  <c:v>0.23596777649234901</c:v>
                </c:pt>
                <c:pt idx="14368" formatCode="General">
                  <c:v>0.24387337870540099</c:v>
                </c:pt>
                <c:pt idx="14369" formatCode="General">
                  <c:v>0.25173212280923801</c:v>
                </c:pt>
                <c:pt idx="14370" formatCode="General">
                  <c:v>0.25875826648782202</c:v>
                </c:pt>
                <c:pt idx="14371" formatCode="General">
                  <c:v>0.26455203824458001</c:v>
                </c:pt>
                <c:pt idx="14372" formatCode="General">
                  <c:v>0.26888011934483202</c:v>
                </c:pt>
                <c:pt idx="14373" formatCode="General">
                  <c:v>0.27132410134259199</c:v>
                </c:pt>
                <c:pt idx="14374" formatCode="General">
                  <c:v>0.27175210699818803</c:v>
                </c:pt>
                <c:pt idx="14375" formatCode="General">
                  <c:v>0.27069750008183302</c:v>
                </c:pt>
                <c:pt idx="14376" formatCode="General">
                  <c:v>0.26871790495784997</c:v>
                </c:pt>
                <c:pt idx="14377" formatCode="General">
                  <c:v>0.26600999002761999</c:v>
                </c:pt>
                <c:pt idx="14378" formatCode="General">
                  <c:v>0.26273577159072697</c:v>
                </c:pt>
                <c:pt idx="14379" formatCode="General">
                  <c:v>0.25876843739679001</c:v>
                </c:pt>
                <c:pt idx="14380" formatCode="General">
                  <c:v>0.25403836029744398</c:v>
                </c:pt>
                <c:pt idx="14381" formatCode="General">
                  <c:v>0.24959894430059201</c:v>
                </c:pt>
                <c:pt idx="14382" formatCode="General">
                  <c:v>0.24647534227915299</c:v>
                </c:pt>
                <c:pt idx="14383" formatCode="General">
                  <c:v>0.24452085538132301</c:v>
                </c:pt>
                <c:pt idx="14384" formatCode="General">
                  <c:v>0.243525614178455</c:v>
                </c:pt>
                <c:pt idx="14385" formatCode="General">
                  <c:v>0.24352284681042299</c:v>
                </c:pt>
                <c:pt idx="14386" formatCode="General">
                  <c:v>0.244123666350329</c:v>
                </c:pt>
                <c:pt idx="14387" formatCode="General">
                  <c:v>0.24473075730361399</c:v>
                </c:pt>
                <c:pt idx="14388" formatCode="General">
                  <c:v>0.24528503674803601</c:v>
                </c:pt>
                <c:pt idx="14389" formatCode="General">
                  <c:v>0.246217112661027</c:v>
                </c:pt>
                <c:pt idx="14390" formatCode="General">
                  <c:v>0.24789573316546301</c:v>
                </c:pt>
                <c:pt idx="14391" formatCode="General">
                  <c:v>0.25016749164969099</c:v>
                </c:pt>
                <c:pt idx="14392" formatCode="General">
                  <c:v>0.25253382213526099</c:v>
                </c:pt>
                <c:pt idx="14393" formatCode="General">
                  <c:v>0.25477713117006701</c:v>
                </c:pt>
                <c:pt idx="14394" formatCode="General">
                  <c:v>0.257101748875743</c:v>
                </c:pt>
                <c:pt idx="14395" formatCode="General">
                  <c:v>0.259778085433714</c:v>
                </c:pt>
                <c:pt idx="14396" formatCode="General">
                  <c:v>0.26293983788980901</c:v>
                </c:pt>
                <c:pt idx="14397" formatCode="General">
                  <c:v>0.26671630123726697</c:v>
                </c:pt>
                <c:pt idx="14398" formatCode="General">
                  <c:v>0.27105280180041502</c:v>
                </c:pt>
                <c:pt idx="14399" formatCode="General">
                  <c:v>0.275484527634072</c:v>
                </c:pt>
                <c:pt idx="14400" formatCode="General">
                  <c:v>0.27941374152751802</c:v>
                </c:pt>
                <c:pt idx="14401" formatCode="General">
                  <c:v>0.28255700251967603</c:v>
                </c:pt>
                <c:pt idx="14402" formatCode="General">
                  <c:v>0.284693071497928</c:v>
                </c:pt>
                <c:pt idx="14403" formatCode="General">
                  <c:v>0.28536960205822598</c:v>
                </c:pt>
                <c:pt idx="14404" formatCode="General">
                  <c:v>0.28442996907300999</c:v>
                </c:pt>
                <c:pt idx="14405" formatCode="General">
                  <c:v>0.28217017615210599</c:v>
                </c:pt>
                <c:pt idx="14406" formatCode="General">
                  <c:v>0.27870647377902902</c:v>
                </c:pt>
                <c:pt idx="14407" formatCode="General">
                  <c:v>0.27412156795287002</c:v>
                </c:pt>
                <c:pt idx="14408" formatCode="General">
                  <c:v>0.26864134440319998</c:v>
                </c:pt>
                <c:pt idx="14409" formatCode="General">
                  <c:v>0.26246681777305098</c:v>
                </c:pt>
                <c:pt idx="14410" formatCode="General">
                  <c:v>0.25597437380818699</c:v>
                </c:pt>
                <c:pt idx="14411" formatCode="General">
                  <c:v>0.24968633108343999</c:v>
                </c:pt>
                <c:pt idx="14412" formatCode="General">
                  <c:v>0.24400371714149399</c:v>
                </c:pt>
                <c:pt idx="14413" formatCode="General">
                  <c:v>0.23830225106028799</c:v>
                </c:pt>
                <c:pt idx="14414" formatCode="General">
                  <c:v>0.232525474278512</c:v>
                </c:pt>
                <c:pt idx="14415" formatCode="General">
                  <c:v>0.227597077504433</c:v>
                </c:pt>
                <c:pt idx="14416" formatCode="General">
                  <c:v>0.22387973777478001</c:v>
                </c:pt>
                <c:pt idx="14417" formatCode="General">
                  <c:v>0.22152174103796901</c:v>
                </c:pt>
                <c:pt idx="14418" formatCode="General">
                  <c:v>0.22014961587096701</c:v>
                </c:pt>
                <c:pt idx="14419" formatCode="General">
                  <c:v>0.219632601216392</c:v>
                </c:pt>
                <c:pt idx="14420" formatCode="General">
                  <c:v>0.22013001022690701</c:v>
                </c:pt>
                <c:pt idx="14421" formatCode="General">
                  <c:v>0.22141698951991701</c:v>
                </c:pt>
                <c:pt idx="14422" formatCode="General">
                  <c:v>0.22272021183700699</c:v>
                </c:pt>
                <c:pt idx="14423" formatCode="General">
                  <c:v>0.22266533710646599</c:v>
                </c:pt>
                <c:pt idx="14424" formatCode="General">
                  <c:v>0.221093524071486</c:v>
                </c:pt>
                <c:pt idx="14425" formatCode="General">
                  <c:v>0.21876047396110301</c:v>
                </c:pt>
                <c:pt idx="14426" formatCode="General">
                  <c:v>0.21583542881519299</c:v>
                </c:pt>
                <c:pt idx="14427" formatCode="General">
                  <c:v>0.21240365796756799</c:v>
                </c:pt>
                <c:pt idx="14428" formatCode="General">
                  <c:v>0.20835387876835301</c:v>
                </c:pt>
                <c:pt idx="14429" formatCode="General">
                  <c:v>0.20369468337188201</c:v>
                </c:pt>
                <c:pt idx="14430" formatCode="General">
                  <c:v>0.198795636149562</c:v>
                </c:pt>
                <c:pt idx="14431" formatCode="General">
                  <c:v>0.19392157045008701</c:v>
                </c:pt>
                <c:pt idx="14432" formatCode="General">
                  <c:v>0.18891107067653901</c:v>
                </c:pt>
                <c:pt idx="14433" formatCode="General">
                  <c:v>0.18351180579531601</c:v>
                </c:pt>
                <c:pt idx="14434" formatCode="General">
                  <c:v>0.17808898375634</c:v>
                </c:pt>
                <c:pt idx="14435" formatCode="General">
                  <c:v>0.17315856456843701</c:v>
                </c:pt>
                <c:pt idx="14436" formatCode="General">
                  <c:v>0.168638314794816</c:v>
                </c:pt>
                <c:pt idx="14437" formatCode="General">
                  <c:v>0.16390796799906601</c:v>
                </c:pt>
                <c:pt idx="14438" formatCode="General">
                  <c:v>0.158669650543034</c:v>
                </c:pt>
                <c:pt idx="14439" formatCode="General">
                  <c:v>0.15320589510656701</c:v>
                </c:pt>
                <c:pt idx="14440" formatCode="General">
                  <c:v>0.14797993018900599</c:v>
                </c:pt>
                <c:pt idx="14441" formatCode="General">
                  <c:v>0.142974531848134</c:v>
                </c:pt>
                <c:pt idx="14442" formatCode="General">
                  <c:v>0.13732410363543601</c:v>
                </c:pt>
                <c:pt idx="14443" formatCode="General">
                  <c:v>0.130583538830609</c:v>
                </c:pt>
                <c:pt idx="14444" formatCode="General">
                  <c:v>0.12309691861918499</c:v>
                </c:pt>
                <c:pt idx="14445" formatCode="General">
                  <c:v>0.115451955580457</c:v>
                </c:pt>
                <c:pt idx="14446" formatCode="General">
                  <c:v>0.10793350276597299</c:v>
                </c:pt>
                <c:pt idx="14447" formatCode="General">
                  <c:v>0.10092281400642</c:v>
                </c:pt>
                <c:pt idx="14448" formatCode="General">
                  <c:v>9.4488180498632696E-2</c:v>
                </c:pt>
                <c:pt idx="14449" formatCode="General">
                  <c:v>8.8188372788264996E-2</c:v>
                </c:pt>
                <c:pt idx="14450" formatCode="General">
                  <c:v>8.16893881691544E-2</c:v>
                </c:pt>
                <c:pt idx="14451" formatCode="General">
                  <c:v>7.4833207913492697E-2</c:v>
                </c:pt>
                <c:pt idx="14452" formatCode="General">
                  <c:v>6.8389666482717701E-2</c:v>
                </c:pt>
                <c:pt idx="14453" formatCode="General">
                  <c:v>6.3112006174285099E-2</c:v>
                </c:pt>
                <c:pt idx="14454" formatCode="General">
                  <c:v>5.8812102148845302E-2</c:v>
                </c:pt>
                <c:pt idx="14455" formatCode="General">
                  <c:v>5.4904973713441697E-2</c:v>
                </c:pt>
                <c:pt idx="14456" formatCode="General">
                  <c:v>5.0795910553281899E-2</c:v>
                </c:pt>
                <c:pt idx="14457" formatCode="General">
                  <c:v>4.6307749583330102E-2</c:v>
                </c:pt>
                <c:pt idx="14458" formatCode="General">
                  <c:v>4.1822618151558598E-2</c:v>
                </c:pt>
                <c:pt idx="14459" formatCode="General">
                  <c:v>3.7152846868276301E-2</c:v>
                </c:pt>
                <c:pt idx="14460" formatCode="General">
                  <c:v>3.1352750723110903E-2</c:v>
                </c:pt>
                <c:pt idx="14461" formatCode="General">
                  <c:v>2.4631538947409701E-2</c:v>
                </c:pt>
                <c:pt idx="14462" formatCode="General">
                  <c:v>1.8172096203477098E-2</c:v>
                </c:pt>
                <c:pt idx="14463" formatCode="General">
                  <c:v>1.2441149023424801E-2</c:v>
                </c:pt>
                <c:pt idx="14464" formatCode="General">
                  <c:v>7.3148076538399999E-3</c:v>
                </c:pt>
                <c:pt idx="14465" formatCode="General">
                  <c:v>2.1369895925675599E-3</c:v>
                </c:pt>
                <c:pt idx="14466" formatCode="General">
                  <c:v>-3.37229265202339E-3</c:v>
                </c:pt>
                <c:pt idx="14467" formatCode="General">
                  <c:v>-8.5333548379094796E-3</c:v>
                </c:pt>
                <c:pt idx="14468" formatCode="General">
                  <c:v>-1.2816134979708399E-2</c:v>
                </c:pt>
                <c:pt idx="14469" formatCode="General">
                  <c:v>-1.6476782895896699E-2</c:v>
                </c:pt>
                <c:pt idx="14470" formatCode="General">
                  <c:v>-1.9963970950792699E-2</c:v>
                </c:pt>
                <c:pt idx="14471" formatCode="General">
                  <c:v>-2.3345475659360501E-2</c:v>
                </c:pt>
                <c:pt idx="14472" formatCode="General">
                  <c:v>-2.6656028690672198E-2</c:v>
                </c:pt>
                <c:pt idx="14473" formatCode="General">
                  <c:v>-2.99412232887022E-2</c:v>
                </c:pt>
                <c:pt idx="14474" formatCode="General">
                  <c:v>-3.3042810544808898E-2</c:v>
                </c:pt>
                <c:pt idx="14475" formatCode="General">
                  <c:v>-3.5227702465296697E-2</c:v>
                </c:pt>
                <c:pt idx="14476" formatCode="General">
                  <c:v>-3.6584384256255501E-2</c:v>
                </c:pt>
                <c:pt idx="14477" formatCode="General">
                  <c:v>-3.8259856760707103E-2</c:v>
                </c:pt>
                <c:pt idx="14478" formatCode="General">
                  <c:v>-4.1100711549898902E-2</c:v>
                </c:pt>
                <c:pt idx="14479" formatCode="General">
                  <c:v>-4.4901122473918399E-2</c:v>
                </c:pt>
                <c:pt idx="14480" formatCode="General">
                  <c:v>-4.8970800779812397E-2</c:v>
                </c:pt>
                <c:pt idx="14481" formatCode="General">
                  <c:v>-5.3137546423219002E-2</c:v>
                </c:pt>
                <c:pt idx="14482" formatCode="General">
                  <c:v>-5.6932462218962997E-2</c:v>
                </c:pt>
                <c:pt idx="14483" formatCode="General">
                  <c:v>-6.0152688578280301E-2</c:v>
                </c:pt>
                <c:pt idx="14484" formatCode="General">
                  <c:v>-6.3129181084522895E-2</c:v>
                </c:pt>
                <c:pt idx="14485" formatCode="General">
                  <c:v>-6.5840079886840999E-2</c:v>
                </c:pt>
                <c:pt idx="14486" formatCode="General">
                  <c:v>-6.8544166187995803E-2</c:v>
                </c:pt>
                <c:pt idx="14487" formatCode="General">
                  <c:v>-7.2353531270269403E-2</c:v>
                </c:pt>
                <c:pt idx="14488" formatCode="General">
                  <c:v>-7.7598958856540404E-2</c:v>
                </c:pt>
                <c:pt idx="14489" formatCode="General">
                  <c:v>-8.3607145200481403E-2</c:v>
                </c:pt>
                <c:pt idx="14490" formatCode="General">
                  <c:v>-9.0252336191535901E-2</c:v>
                </c:pt>
                <c:pt idx="14491" formatCode="General">
                  <c:v>-9.7829604447896998E-2</c:v>
                </c:pt>
                <c:pt idx="14492" formatCode="General">
                  <c:v>-0.10599040952923899</c:v>
                </c:pt>
                <c:pt idx="14493" formatCode="General">
                  <c:v>-0.11387333969288101</c:v>
                </c:pt>
                <c:pt idx="14494" formatCode="General">
                  <c:v>-0.120997157922324</c:v>
                </c:pt>
                <c:pt idx="14495" formatCode="General">
                  <c:v>-0.127159896854077</c:v>
                </c:pt>
                <c:pt idx="14496" formatCode="General">
                  <c:v>-0.132671613270026</c:v>
                </c:pt>
                <c:pt idx="14497" formatCode="General">
                  <c:v>-0.13828591860842601</c:v>
                </c:pt>
                <c:pt idx="14498" formatCode="General">
                  <c:v>-0.14390660046470199</c:v>
                </c:pt>
                <c:pt idx="14499" formatCode="General">
                  <c:v>-0.14908853776157899</c:v>
                </c:pt>
                <c:pt idx="14500" formatCode="General">
                  <c:v>-0.15383153974372701</c:v>
                </c:pt>
                <c:pt idx="14501" formatCode="General">
                  <c:v>-0.157976624563093</c:v>
                </c:pt>
                <c:pt idx="14502" formatCode="General">
                  <c:v>-0.161307288963731</c:v>
                </c:pt>
                <c:pt idx="14503" formatCode="General">
                  <c:v>-0.16374628850450601</c:v>
                </c:pt>
                <c:pt idx="14504" formatCode="General">
                  <c:v>-0.165157736304332</c:v>
                </c:pt>
                <c:pt idx="14505" formatCode="General">
                  <c:v>-0.16556311800193399</c:v>
                </c:pt>
                <c:pt idx="14506" formatCode="General">
                  <c:v>-0.16557931708281701</c:v>
                </c:pt>
                <c:pt idx="14507" formatCode="General">
                  <c:v>-0.16570377136336101</c:v>
                </c:pt>
                <c:pt idx="14508" formatCode="General">
                  <c:v>-0.16592118755652099</c:v>
                </c:pt>
                <c:pt idx="14509" formatCode="General">
                  <c:v>-0.16618618262618201</c:v>
                </c:pt>
                <c:pt idx="14510" formatCode="General">
                  <c:v>-0.16661349823831201</c:v>
                </c:pt>
                <c:pt idx="14511" formatCode="General">
                  <c:v>-0.166979362783024</c:v>
                </c:pt>
                <c:pt idx="14512" formatCode="General">
                  <c:v>-0.16670327331604501</c:v>
                </c:pt>
                <c:pt idx="14513" formatCode="General">
                  <c:v>-0.16557694616878901</c:v>
                </c:pt>
                <c:pt idx="14514" formatCode="General">
                  <c:v>-0.16382233068046201</c:v>
                </c:pt>
                <c:pt idx="14515" formatCode="General">
                  <c:v>-0.161762809313344</c:v>
                </c:pt>
                <c:pt idx="14516" formatCode="General">
                  <c:v>-0.15960808300941701</c:v>
                </c:pt>
                <c:pt idx="14517" formatCode="General">
                  <c:v>-0.157676376505721</c:v>
                </c:pt>
                <c:pt idx="14518" formatCode="General">
                  <c:v>-0.15655885272887299</c:v>
                </c:pt>
                <c:pt idx="14519" formatCode="General">
                  <c:v>-0.15669428517717399</c:v>
                </c:pt>
                <c:pt idx="14520" formatCode="General">
                  <c:v>-0.158121159317934</c:v>
                </c:pt>
                <c:pt idx="14521" formatCode="General">
                  <c:v>-0.160408165958555</c:v>
                </c:pt>
                <c:pt idx="14522" formatCode="General">
                  <c:v>-0.16307841410896901</c:v>
                </c:pt>
                <c:pt idx="14523" formatCode="General">
                  <c:v>-0.16596814682559</c:v>
                </c:pt>
                <c:pt idx="14524" formatCode="General">
                  <c:v>-0.16905890308698501</c:v>
                </c:pt>
                <c:pt idx="14525" formatCode="General">
                  <c:v>-0.172348189215425</c:v>
                </c:pt>
                <c:pt idx="14526" formatCode="General">
                  <c:v>-0.17551671102418101</c:v>
                </c:pt>
                <c:pt idx="14527" formatCode="General">
                  <c:v>-0.17797349863905701</c:v>
                </c:pt>
                <c:pt idx="14528" formatCode="General">
                  <c:v>-0.180019534897669</c:v>
                </c:pt>
                <c:pt idx="14529" formatCode="General">
                  <c:v>-0.18226497535229599</c:v>
                </c:pt>
                <c:pt idx="14530" formatCode="General">
                  <c:v>-0.18457029187370599</c:v>
                </c:pt>
                <c:pt idx="14531" formatCode="General">
                  <c:v>-0.186693772208955</c:v>
                </c:pt>
                <c:pt idx="14532" formatCode="General">
                  <c:v>-0.18835165138377499</c:v>
                </c:pt>
                <c:pt idx="14533" formatCode="General">
                  <c:v>-0.18920223077746201</c:v>
                </c:pt>
                <c:pt idx="14534" formatCode="General">
                  <c:v>-0.18907340549479401</c:v>
                </c:pt>
                <c:pt idx="14535" formatCode="General">
                  <c:v>-0.18821434397533501</c:v>
                </c:pt>
                <c:pt idx="14536" formatCode="General">
                  <c:v>-0.18691846213091601</c:v>
                </c:pt>
                <c:pt idx="14537" formatCode="General">
                  <c:v>-0.185119657855911</c:v>
                </c:pt>
                <c:pt idx="14538" formatCode="General">
                  <c:v>-0.18268501810783</c:v>
                </c:pt>
                <c:pt idx="14539" formatCode="General">
                  <c:v>-0.17959326137613699</c:v>
                </c:pt>
                <c:pt idx="14540" formatCode="General">
                  <c:v>-0.17600102047358501</c:v>
                </c:pt>
                <c:pt idx="14541" formatCode="General">
                  <c:v>-0.17215317240290301</c:v>
                </c:pt>
                <c:pt idx="14542" formatCode="General">
                  <c:v>-0.16793507991395801</c:v>
                </c:pt>
                <c:pt idx="14543" formatCode="General">
                  <c:v>-0.16322228521009599</c:v>
                </c:pt>
                <c:pt idx="14544" formatCode="General">
                  <c:v>-0.15791069386936499</c:v>
                </c:pt>
                <c:pt idx="14545" formatCode="General">
                  <c:v>-0.15147976081695699</c:v>
                </c:pt>
                <c:pt idx="14546" formatCode="General">
                  <c:v>-0.14370498702548701</c:v>
                </c:pt>
                <c:pt idx="14547" formatCode="General">
                  <c:v>-0.13529619231657</c:v>
                </c:pt>
                <c:pt idx="14548" formatCode="General">
                  <c:v>-0.12750715988045799</c:v>
                </c:pt>
                <c:pt idx="14549" formatCode="General">
                  <c:v>-0.121222057134811</c:v>
                </c:pt>
                <c:pt idx="14550" formatCode="General">
                  <c:v>-0.116739224137755</c:v>
                </c:pt>
                <c:pt idx="14551" formatCode="General">
                  <c:v>-0.113961608096279</c:v>
                </c:pt>
                <c:pt idx="14552" formatCode="General">
                  <c:v>-0.112311300957268</c:v>
                </c:pt>
                <c:pt idx="14553" formatCode="General">
                  <c:v>-0.11114708235897899</c:v>
                </c:pt>
                <c:pt idx="14554" formatCode="General">
                  <c:v>-0.110263713747438</c:v>
                </c:pt>
                <c:pt idx="14555" formatCode="General">
                  <c:v>-0.10945096909495999</c:v>
                </c:pt>
                <c:pt idx="14556" formatCode="General">
                  <c:v>-0.108432944627696</c:v>
                </c:pt>
                <c:pt idx="14557" formatCode="General">
                  <c:v>-0.107388158592153</c:v>
                </c:pt>
                <c:pt idx="14558" formatCode="General">
                  <c:v>-0.10653183404279599</c:v>
                </c:pt>
                <c:pt idx="14559" formatCode="General">
                  <c:v>-0.105530479597245</c:v>
                </c:pt>
                <c:pt idx="14560" formatCode="General">
                  <c:v>-0.104053260789557</c:v>
                </c:pt>
                <c:pt idx="14561" formatCode="General">
                  <c:v>-0.10221844547188499</c:v>
                </c:pt>
                <c:pt idx="14562" formatCode="General">
                  <c:v>-0.100177684569887</c:v>
                </c:pt>
                <c:pt idx="14563" formatCode="General">
                  <c:v>-9.7411246195881401E-2</c:v>
                </c:pt>
                <c:pt idx="14564" formatCode="General">
                  <c:v>-9.30163653249102E-2</c:v>
                </c:pt>
                <c:pt idx="14565" formatCode="General">
                  <c:v>-8.7134395212849297E-2</c:v>
                </c:pt>
                <c:pt idx="14566" formatCode="General">
                  <c:v>-8.0783610110906998E-2</c:v>
                </c:pt>
                <c:pt idx="14567" formatCode="General">
                  <c:v>-7.4390427449591207E-2</c:v>
                </c:pt>
                <c:pt idx="14568" formatCode="General">
                  <c:v>-6.80115110131779E-2</c:v>
                </c:pt>
                <c:pt idx="14569" formatCode="General">
                  <c:v>-6.1737951829123498E-2</c:v>
                </c:pt>
                <c:pt idx="14570" formatCode="General">
                  <c:v>-5.5618688123191998E-2</c:v>
                </c:pt>
                <c:pt idx="14571" formatCode="General">
                  <c:v>-4.9662641902375099E-2</c:v>
                </c:pt>
                <c:pt idx="14572" formatCode="General">
                  <c:v>-4.3599697211890602E-2</c:v>
                </c:pt>
                <c:pt idx="14573" formatCode="General">
                  <c:v>-3.7329752245193297E-2</c:v>
                </c:pt>
                <c:pt idx="14574" formatCode="General">
                  <c:v>-3.1170716070569399E-2</c:v>
                </c:pt>
                <c:pt idx="14575" formatCode="General">
                  <c:v>-2.5432002069380299E-2</c:v>
                </c:pt>
                <c:pt idx="14576" formatCode="General">
                  <c:v>-2.03188552872508E-2</c:v>
                </c:pt>
                <c:pt idx="14577" formatCode="General">
                  <c:v>-1.5816186828752899E-2</c:v>
                </c:pt>
                <c:pt idx="14578" formatCode="General">
                  <c:v>-1.16544612136037E-2</c:v>
                </c:pt>
                <c:pt idx="14579" formatCode="General">
                  <c:v>-7.5117104076390601E-3</c:v>
                </c:pt>
                <c:pt idx="14580" formatCode="General">
                  <c:v>-3.2024227974951401E-3</c:v>
                </c:pt>
                <c:pt idx="14581" formatCode="General">
                  <c:v>1.17609323728125E-3</c:v>
                </c:pt>
                <c:pt idx="14582" formatCode="General">
                  <c:v>5.6231815206316104E-3</c:v>
                </c:pt>
                <c:pt idx="14583" formatCode="General">
                  <c:v>1.02406454381311E-2</c:v>
                </c:pt>
                <c:pt idx="14584" formatCode="General">
                  <c:v>1.5010806597075E-2</c:v>
                </c:pt>
                <c:pt idx="14585" formatCode="General">
                  <c:v>2.0036249820314499E-2</c:v>
                </c:pt>
                <c:pt idx="14586" formatCode="General">
                  <c:v>2.5297714005625901E-2</c:v>
                </c:pt>
                <c:pt idx="14587" formatCode="General">
                  <c:v>3.0565707801657401E-2</c:v>
                </c:pt>
                <c:pt idx="14588" formatCode="General">
                  <c:v>3.5917331378704301E-2</c:v>
                </c:pt>
                <c:pt idx="14589" formatCode="General">
                  <c:v>4.1526368660177899E-2</c:v>
                </c:pt>
                <c:pt idx="14590" formatCode="General">
                  <c:v>4.70333758840904E-2</c:v>
                </c:pt>
                <c:pt idx="14591" formatCode="General">
                  <c:v>5.2072713126217599E-2</c:v>
                </c:pt>
                <c:pt idx="14592" formatCode="General">
                  <c:v>5.6966398766460501E-2</c:v>
                </c:pt>
                <c:pt idx="14593" formatCode="General">
                  <c:v>6.18767020063287E-2</c:v>
                </c:pt>
                <c:pt idx="14594" formatCode="General">
                  <c:v>6.6041951590225897E-2</c:v>
                </c:pt>
                <c:pt idx="14595" formatCode="General">
                  <c:v>6.8936265951497003E-2</c:v>
                </c:pt>
                <c:pt idx="14596" formatCode="General">
                  <c:v>7.1320577403093499E-2</c:v>
                </c:pt>
                <c:pt idx="14597" formatCode="General">
                  <c:v>7.3973303581747196E-2</c:v>
                </c:pt>
                <c:pt idx="14598" formatCode="General">
                  <c:v>7.6555989068907801E-2</c:v>
                </c:pt>
                <c:pt idx="14599" formatCode="General">
                  <c:v>7.8794148506573902E-2</c:v>
                </c:pt>
                <c:pt idx="14600" formatCode="General">
                  <c:v>8.0906450429894902E-2</c:v>
                </c:pt>
                <c:pt idx="14601" formatCode="General">
                  <c:v>8.27994910848283E-2</c:v>
                </c:pt>
                <c:pt idx="14602" formatCode="General">
                  <c:v>8.4217127484618806E-2</c:v>
                </c:pt>
                <c:pt idx="14603" formatCode="General">
                  <c:v>8.5435847172611004E-2</c:v>
                </c:pt>
                <c:pt idx="14604" formatCode="General">
                  <c:v>8.7044580756471396E-2</c:v>
                </c:pt>
                <c:pt idx="14605" formatCode="General">
                  <c:v>8.9046256413565797E-2</c:v>
                </c:pt>
                <c:pt idx="14606" formatCode="General">
                  <c:v>9.1110626880930801E-2</c:v>
                </c:pt>
                <c:pt idx="14607" formatCode="General">
                  <c:v>9.3118465402575304E-2</c:v>
                </c:pt>
                <c:pt idx="14608" formatCode="General">
                  <c:v>9.5297728323005801E-2</c:v>
                </c:pt>
                <c:pt idx="14609" formatCode="General">
                  <c:v>9.8686714120073002E-2</c:v>
                </c:pt>
                <c:pt idx="14610" formatCode="General">
                  <c:v>0.104173558479266</c:v>
                </c:pt>
                <c:pt idx="14611" formatCode="General">
                  <c:v>0.11085703846764999</c:v>
                </c:pt>
                <c:pt idx="14612" formatCode="General">
                  <c:v>0.11695144170907</c:v>
                </c:pt>
                <c:pt idx="14613" formatCode="General">
                  <c:v>0.121616845159497</c:v>
                </c:pt>
                <c:pt idx="14614" formatCode="General">
                  <c:v>0.125408451705038</c:v>
                </c:pt>
                <c:pt idx="14615" formatCode="General">
                  <c:v>0.128925975228358</c:v>
                </c:pt>
                <c:pt idx="14616" formatCode="General">
                  <c:v>0.132056099341196</c:v>
                </c:pt>
                <c:pt idx="14617" formatCode="General">
                  <c:v>0.134728167848297</c:v>
                </c:pt>
                <c:pt idx="14618" formatCode="General">
                  <c:v>0.13672020367634399</c:v>
                </c:pt>
                <c:pt idx="14619" formatCode="General">
                  <c:v>0.13768171221216</c:v>
                </c:pt>
                <c:pt idx="14620" formatCode="General">
                  <c:v>0.137418584113636</c:v>
                </c:pt>
                <c:pt idx="14621" formatCode="General">
                  <c:v>0.13588574057467401</c:v>
                </c:pt>
                <c:pt idx="14622" formatCode="General">
                  <c:v>0.13390193237231601</c:v>
                </c:pt>
                <c:pt idx="14623" formatCode="General">
                  <c:v>0.13271507389133699</c:v>
                </c:pt>
                <c:pt idx="14624" formatCode="General">
                  <c:v>0.133102434465738</c:v>
                </c:pt>
                <c:pt idx="14625" formatCode="General">
                  <c:v>0.135001329549372</c:v>
                </c:pt>
                <c:pt idx="14626" formatCode="General">
                  <c:v>0.137477872996566</c:v>
                </c:pt>
                <c:pt idx="14627" formatCode="General">
                  <c:v>0.14003980059777199</c:v>
                </c:pt>
                <c:pt idx="14628" formatCode="General">
                  <c:v>0.143072216978397</c:v>
                </c:pt>
                <c:pt idx="14629" formatCode="General">
                  <c:v>0.14729365742230799</c:v>
                </c:pt>
                <c:pt idx="14630" formatCode="General">
                  <c:v>0.15331943236911899</c:v>
                </c:pt>
                <c:pt idx="14631" formatCode="General">
                  <c:v>0.16148782062953801</c:v>
                </c:pt>
                <c:pt idx="14632" formatCode="General">
                  <c:v>0.171285122397416</c:v>
                </c:pt>
                <c:pt idx="14633" formatCode="General">
                  <c:v>0.18139742696539299</c:v>
                </c:pt>
                <c:pt idx="14634" formatCode="General">
                  <c:v>0.19082436558450699</c:v>
                </c:pt>
                <c:pt idx="14635" formatCode="General">
                  <c:v>0.19886709170372499</c:v>
                </c:pt>
                <c:pt idx="14636" formatCode="General">
                  <c:v>0.20515685238241399</c:v>
                </c:pt>
                <c:pt idx="14637" formatCode="General">
                  <c:v>0.20974503187389501</c:v>
                </c:pt>
                <c:pt idx="14638" formatCode="General">
                  <c:v>0.21330218031513101</c:v>
                </c:pt>
                <c:pt idx="14639" formatCode="General">
                  <c:v>0.21719948356857299</c:v>
                </c:pt>
                <c:pt idx="14640" formatCode="General">
                  <c:v>0.22202370345530401</c:v>
                </c:pt>
                <c:pt idx="14641" formatCode="General">
                  <c:v>0.22785377995879499</c:v>
                </c:pt>
                <c:pt idx="14642" formatCode="General">
                  <c:v>0.235329769473581</c:v>
                </c:pt>
                <c:pt idx="14643" formatCode="General">
                  <c:v>0.24482104173608801</c:v>
                </c:pt>
                <c:pt idx="14644" formatCode="General">
                  <c:v>0.25610120958712501</c:v>
                </c:pt>
                <c:pt idx="14645" formatCode="General">
                  <c:v>0.26879253840835898</c:v>
                </c:pt>
                <c:pt idx="14646" formatCode="General">
                  <c:v>0.28241201766408203</c:v>
                </c:pt>
                <c:pt idx="14647" formatCode="General">
                  <c:v>0.295898762324521</c:v>
                </c:pt>
                <c:pt idx="14648" formatCode="General">
                  <c:v>0.30822437659620999</c:v>
                </c:pt>
                <c:pt idx="14649" formatCode="General">
                  <c:v>0.31876541851525197</c:v>
                </c:pt>
                <c:pt idx="14650" formatCode="General">
                  <c:v>0.327419993063507</c:v>
                </c:pt>
                <c:pt idx="14651" formatCode="General">
                  <c:v>0.33407911270109403</c:v>
                </c:pt>
                <c:pt idx="14652" formatCode="General">
                  <c:v>0.33784850391097598</c:v>
                </c:pt>
                <c:pt idx="14653" formatCode="General">
                  <c:v>0.338455804387152</c:v>
                </c:pt>
                <c:pt idx="14654" formatCode="General">
                  <c:v>0.33599381445443</c:v>
                </c:pt>
                <c:pt idx="14655" formatCode="General">
                  <c:v>0.33048058011944897</c:v>
                </c:pt>
                <c:pt idx="14656" formatCode="General">
                  <c:v>0.32226559301764002</c:v>
                </c:pt>
                <c:pt idx="14657" formatCode="General">
                  <c:v>0.31185961374072302</c:v>
                </c:pt>
                <c:pt idx="14658" formatCode="General">
                  <c:v>0.299923114901407</c:v>
                </c:pt>
                <c:pt idx="14659" formatCode="General">
                  <c:v>0.28734106386372998</c:v>
                </c:pt>
                <c:pt idx="14660" formatCode="General">
                  <c:v>0.27529332021816899</c:v>
                </c:pt>
                <c:pt idx="14661" formatCode="General">
                  <c:v>0.26453984865137198</c:v>
                </c:pt>
                <c:pt idx="14662" formatCode="General">
                  <c:v>0.25497922974826698</c:v>
                </c:pt>
                <c:pt idx="14663" formatCode="General">
                  <c:v>0.24636190728281299</c:v>
                </c:pt>
                <c:pt idx="14664" formatCode="General">
                  <c:v>0.238430129693015</c:v>
                </c:pt>
                <c:pt idx="14665" formatCode="General">
                  <c:v>0.23080548306182899</c:v>
                </c:pt>
                <c:pt idx="14666" formatCode="General">
                  <c:v>0.223439838857939</c:v>
                </c:pt>
                <c:pt idx="14667" formatCode="General">
                  <c:v>0.21645612603947501</c:v>
                </c:pt>
                <c:pt idx="14668" formatCode="General">
                  <c:v>0.20985023762765201</c:v>
                </c:pt>
                <c:pt idx="14669" formatCode="General">
                  <c:v>0.202965609346653</c:v>
                </c:pt>
                <c:pt idx="14670" formatCode="General">
                  <c:v>0.19505863623535299</c:v>
                </c:pt>
                <c:pt idx="14671" formatCode="General">
                  <c:v>0.18627313340072801</c:v>
                </c:pt>
                <c:pt idx="14672" formatCode="General">
                  <c:v>0.177200252569744</c:v>
                </c:pt>
                <c:pt idx="14673" formatCode="General">
                  <c:v>0.16788480644690201</c:v>
                </c:pt>
                <c:pt idx="14674" formatCode="General">
                  <c:v>0.157797570974965</c:v>
                </c:pt>
                <c:pt idx="14675" formatCode="General">
                  <c:v>0.14632480170671</c:v>
                </c:pt>
                <c:pt idx="14676" formatCode="General">
                  <c:v>0.133532781171184</c:v>
                </c:pt>
                <c:pt idx="14677" formatCode="General">
                  <c:v>0.119113944556747</c:v>
                </c:pt>
                <c:pt idx="14678" formatCode="General">
                  <c:v>0.102742853038748</c:v>
                </c:pt>
                <c:pt idx="14679" formatCode="General">
                  <c:v>8.6075926148834803E-2</c:v>
                </c:pt>
                <c:pt idx="14680" formatCode="General">
                  <c:v>7.2310863174061199E-2</c:v>
                </c:pt>
                <c:pt idx="14681" formatCode="General">
                  <c:v>6.4033839845955495E-2</c:v>
                </c:pt>
                <c:pt idx="14682" formatCode="General">
                  <c:v>6.1017537539944301E-2</c:v>
                </c:pt>
                <c:pt idx="14683" formatCode="General">
                  <c:v>6.1441496178159603E-2</c:v>
                </c:pt>
                <c:pt idx="14684" formatCode="General">
                  <c:v>6.3633901963862094E-2</c:v>
                </c:pt>
                <c:pt idx="14685" formatCode="General">
                  <c:v>6.6595260271377799E-2</c:v>
                </c:pt>
                <c:pt idx="14686" formatCode="General">
                  <c:v>7.0099409470711305E-2</c:v>
                </c:pt>
                <c:pt idx="14687" formatCode="General">
                  <c:v>7.3732378973087806E-2</c:v>
                </c:pt>
                <c:pt idx="14688" formatCode="General">
                  <c:v>7.63759063003146E-2</c:v>
                </c:pt>
                <c:pt idx="14689" formatCode="General">
                  <c:v>7.7159212581506806E-2</c:v>
                </c:pt>
                <c:pt idx="14690" formatCode="General">
                  <c:v>7.5966742236915602E-2</c:v>
                </c:pt>
                <c:pt idx="14691" formatCode="General">
                  <c:v>7.2847620833983301E-2</c:v>
                </c:pt>
                <c:pt idx="14692" formatCode="General">
                  <c:v>6.7533247164181201E-2</c:v>
                </c:pt>
                <c:pt idx="14693" formatCode="General">
                  <c:v>6.0026345374979702E-2</c:v>
                </c:pt>
                <c:pt idx="14694" formatCode="General">
                  <c:v>5.0769631646239197E-2</c:v>
                </c:pt>
                <c:pt idx="14695" formatCode="General">
                  <c:v>3.96323159122604E-2</c:v>
                </c:pt>
                <c:pt idx="14696" formatCode="General">
                  <c:v>2.6420027710919801E-2</c:v>
                </c:pt>
                <c:pt idx="14697" formatCode="General">
                  <c:v>1.1364356501630099E-2</c:v>
                </c:pt>
                <c:pt idx="14698" formatCode="General">
                  <c:v>-5.3205015827698602E-3</c:v>
                </c:pt>
                <c:pt idx="14699" formatCode="General">
                  <c:v>-2.3437780788482999E-2</c:v>
                </c:pt>
                <c:pt idx="14700" formatCode="General">
                  <c:v>-4.2842686629686197E-2</c:v>
                </c:pt>
                <c:pt idx="14701" formatCode="General">
                  <c:v>-6.3276628474059501E-2</c:v>
                </c:pt>
                <c:pt idx="14702" formatCode="General">
                  <c:v>-8.4270240014200998E-2</c:v>
                </c:pt>
                <c:pt idx="14703" formatCode="General">
                  <c:v>-0.10512751395532401</c:v>
                </c:pt>
                <c:pt idx="14704" formatCode="General">
                  <c:v>-0.124914369856372</c:v>
                </c:pt>
                <c:pt idx="14705" formatCode="General">
                  <c:v>-0.14314948269334499</c:v>
                </c:pt>
                <c:pt idx="14706" formatCode="General">
                  <c:v>-0.16031746593302501</c:v>
                </c:pt>
                <c:pt idx="14707" formatCode="General">
                  <c:v>-0.17678706920376899</c:v>
                </c:pt>
                <c:pt idx="14708" formatCode="General">
                  <c:v>-0.19180121371046099</c:v>
                </c:pt>
                <c:pt idx="14709" formatCode="General">
                  <c:v>-0.20464728539886901</c:v>
                </c:pt>
                <c:pt idx="14710" formatCode="General">
                  <c:v>-0.21485646533901101</c:v>
                </c:pt>
                <c:pt idx="14711" formatCode="General">
                  <c:v>-0.22196265822248601</c:v>
                </c:pt>
                <c:pt idx="14712" formatCode="General">
                  <c:v>-0.22602099974519901</c:v>
                </c:pt>
                <c:pt idx="14713" formatCode="General">
                  <c:v>-0.22778840151705601</c:v>
                </c:pt>
                <c:pt idx="14714" formatCode="General">
                  <c:v>-0.22808956638234501</c:v>
                </c:pt>
                <c:pt idx="14715" formatCode="General">
                  <c:v>-0.22692652340140701</c:v>
                </c:pt>
                <c:pt idx="14716" formatCode="General">
                  <c:v>-0.22468806545641401</c:v>
                </c:pt>
                <c:pt idx="14717" formatCode="General">
                  <c:v>-0.2226844788748</c:v>
                </c:pt>
                <c:pt idx="14718" formatCode="General">
                  <c:v>-0.22179005279133801</c:v>
                </c:pt>
                <c:pt idx="14719" formatCode="General">
                  <c:v>-0.22176679441921501</c:v>
                </c:pt>
                <c:pt idx="14720" formatCode="General">
                  <c:v>-0.22206232250042501</c:v>
                </c:pt>
                <c:pt idx="14721" formatCode="General">
                  <c:v>-0.22240132530307799</c:v>
                </c:pt>
                <c:pt idx="14722" formatCode="General">
                  <c:v>-0.22216588221261099</c:v>
                </c:pt>
                <c:pt idx="14723" formatCode="General">
                  <c:v>-0.22079376474325499</c:v>
                </c:pt>
                <c:pt idx="14724" formatCode="General">
                  <c:v>-0.21854902308077001</c:v>
                </c:pt>
                <c:pt idx="14725" formatCode="General">
                  <c:v>-0.215846271657442</c:v>
                </c:pt>
                <c:pt idx="14726" formatCode="General">
                  <c:v>-0.212584662391097</c:v>
                </c:pt>
                <c:pt idx="14727" formatCode="General">
                  <c:v>-0.20816746981270901</c:v>
                </c:pt>
                <c:pt idx="14728" formatCode="General">
                  <c:v>-0.20211284866948501</c:v>
                </c:pt>
                <c:pt idx="14729" formatCode="General">
                  <c:v>-0.194639349021105</c:v>
                </c:pt>
                <c:pt idx="14730" formatCode="General">
                  <c:v>-0.18685513719032801</c:v>
                </c:pt>
                <c:pt idx="14731" formatCode="General">
                  <c:v>-0.18004794490259099</c:v>
                </c:pt>
                <c:pt idx="14732" formatCode="General">
                  <c:v>-0.174749693118747</c:v>
                </c:pt>
                <c:pt idx="14733" formatCode="General">
                  <c:v>-0.17105857394273</c:v>
                </c:pt>
                <c:pt idx="14734" formatCode="General">
                  <c:v>-0.169108929141744</c:v>
                </c:pt>
                <c:pt idx="14735" formatCode="General">
                  <c:v>-0.16887289928642901</c:v>
                </c:pt>
                <c:pt idx="14736" formatCode="General">
                  <c:v>-0.17000241467351901</c:v>
                </c:pt>
                <c:pt idx="14737" formatCode="General">
                  <c:v>-0.17226456869989701</c:v>
                </c:pt>
                <c:pt idx="14738" formatCode="General">
                  <c:v>-0.17551558092672501</c:v>
                </c:pt>
                <c:pt idx="14739" formatCode="General">
                  <c:v>-0.17949740976332701</c:v>
                </c:pt>
                <c:pt idx="14740" formatCode="General">
                  <c:v>-0.18414266738381199</c:v>
                </c:pt>
                <c:pt idx="14741" formatCode="General">
                  <c:v>-0.189644864271655</c:v>
                </c:pt>
                <c:pt idx="14742" formatCode="General">
                  <c:v>-0.196168386510642</c:v>
                </c:pt>
                <c:pt idx="14743" formatCode="General">
                  <c:v>-0.203219012065746</c:v>
                </c:pt>
                <c:pt idx="14744" formatCode="General">
                  <c:v>-0.210299941082143</c:v>
                </c:pt>
                <c:pt idx="14745" formatCode="General">
                  <c:v>-0.21736298182312999</c:v>
                </c:pt>
                <c:pt idx="14746" formatCode="General">
                  <c:v>-0.22485797056263199</c:v>
                </c:pt>
                <c:pt idx="14747" formatCode="General">
                  <c:v>-0.23304978130212201</c:v>
                </c:pt>
                <c:pt idx="14748" formatCode="General">
                  <c:v>-0.24139240033718701</c:v>
                </c:pt>
                <c:pt idx="14749" formatCode="General">
                  <c:v>-0.24969973610896701</c:v>
                </c:pt>
                <c:pt idx="14750" formatCode="General">
                  <c:v>-0.25822210611570001</c:v>
                </c:pt>
                <c:pt idx="14751" formatCode="General">
                  <c:v>-0.26745114423533201</c:v>
                </c:pt>
                <c:pt idx="14752" formatCode="General">
                  <c:v>-0.27775434730005699</c:v>
                </c:pt>
                <c:pt idx="14753" formatCode="General">
                  <c:v>-0.28860305772969902</c:v>
                </c:pt>
                <c:pt idx="14754" formatCode="General">
                  <c:v>-0.29909876870744001</c:v>
                </c:pt>
                <c:pt idx="14755" formatCode="General">
                  <c:v>-0.30922245353404498</c:v>
                </c:pt>
                <c:pt idx="14756" formatCode="General">
                  <c:v>-0.32005267430828899</c:v>
                </c:pt>
                <c:pt idx="14757" formatCode="General">
                  <c:v>-0.331596658439126</c:v>
                </c:pt>
                <c:pt idx="14758" formatCode="General">
                  <c:v>-0.34276628303650802</c:v>
                </c:pt>
                <c:pt idx="14759" formatCode="General">
                  <c:v>-0.353320732970691</c:v>
                </c:pt>
                <c:pt idx="14760" formatCode="General">
                  <c:v>-0.36364223171120003</c:v>
                </c:pt>
                <c:pt idx="14761" formatCode="General">
                  <c:v>-0.37408069730994598</c:v>
                </c:pt>
                <c:pt idx="14762" formatCode="General">
                  <c:v>-0.38434722801476001</c:v>
                </c:pt>
                <c:pt idx="14763" formatCode="General">
                  <c:v>-0.393879128407843</c:v>
                </c:pt>
                <c:pt idx="14764" formatCode="General">
                  <c:v>-0.40286818164385801</c:v>
                </c:pt>
                <c:pt idx="14765" formatCode="General">
                  <c:v>-0.41126494713709699</c:v>
                </c:pt>
                <c:pt idx="14766" formatCode="General">
                  <c:v>-0.418319225175803</c:v>
                </c:pt>
                <c:pt idx="14767" formatCode="General">
                  <c:v>-0.424322478043623</c:v>
                </c:pt>
                <c:pt idx="14768" formatCode="General">
                  <c:v>-0.42921786629167202</c:v>
                </c:pt>
                <c:pt idx="14769" formatCode="General">
                  <c:v>-0.432259521965557</c:v>
                </c:pt>
                <c:pt idx="14770" formatCode="General">
                  <c:v>-0.43385990683971698</c:v>
                </c:pt>
                <c:pt idx="14771" formatCode="General">
                  <c:v>-0.43480564457121401</c:v>
                </c:pt>
                <c:pt idx="14772" formatCode="General">
                  <c:v>-0.43516003796091102</c:v>
                </c:pt>
                <c:pt idx="14773" formatCode="General">
                  <c:v>-0.43507999507026002</c:v>
                </c:pt>
                <c:pt idx="14774" formatCode="General">
                  <c:v>-0.43499928903374602</c:v>
                </c:pt>
                <c:pt idx="14775" formatCode="General">
                  <c:v>-0.43443804619665499</c:v>
                </c:pt>
                <c:pt idx="14776" formatCode="General">
                  <c:v>-0.43281100889058</c:v>
                </c:pt>
                <c:pt idx="14777" formatCode="General">
                  <c:v>-0.429903520708102</c:v>
                </c:pt>
                <c:pt idx="14778" formatCode="General">
                  <c:v>-0.42549542389353401</c:v>
                </c:pt>
                <c:pt idx="14779" formatCode="General">
                  <c:v>-0.41944336212546202</c:v>
                </c:pt>
                <c:pt idx="14780" formatCode="General">
                  <c:v>-0.41228984049171302</c:v>
                </c:pt>
                <c:pt idx="14781" formatCode="General">
                  <c:v>-0.40515291686789401</c:v>
                </c:pt>
                <c:pt idx="14782" formatCode="General">
                  <c:v>-0.39924596256439099</c:v>
                </c:pt>
                <c:pt idx="14783" formatCode="General">
                  <c:v>-0.39459871417696502</c:v>
                </c:pt>
                <c:pt idx="14784" formatCode="General">
                  <c:v>-0.38998009859500599</c:v>
                </c:pt>
                <c:pt idx="14785" formatCode="General">
                  <c:v>-0.38449874793915301</c:v>
                </c:pt>
                <c:pt idx="14786" formatCode="General">
                  <c:v>-0.377342777841428</c:v>
                </c:pt>
                <c:pt idx="14787" formatCode="General">
                  <c:v>-0.36697550447055399</c:v>
                </c:pt>
                <c:pt idx="14788" formatCode="General">
                  <c:v>-0.35234961782680002</c:v>
                </c:pt>
                <c:pt idx="14789" formatCode="General">
                  <c:v>-0.333501786208031</c:v>
                </c:pt>
                <c:pt idx="14790" formatCode="General">
                  <c:v>-0.31086052490921301</c:v>
                </c:pt>
                <c:pt idx="14791" formatCode="General">
                  <c:v>-0.28590267894426802</c:v>
                </c:pt>
                <c:pt idx="14792" formatCode="General">
                  <c:v>-0.26036564539595902</c:v>
                </c:pt>
                <c:pt idx="14793" formatCode="General">
                  <c:v>-0.23542495225587501</c:v>
                </c:pt>
                <c:pt idx="14794" formatCode="General">
                  <c:v>-0.212286810710371</c:v>
                </c:pt>
                <c:pt idx="14795" formatCode="General">
                  <c:v>-0.191888125366033</c:v>
                </c:pt>
                <c:pt idx="14796" formatCode="General">
                  <c:v>-0.17462470015964601</c:v>
                </c:pt>
                <c:pt idx="14797" formatCode="General">
                  <c:v>-0.16077125937487999</c:v>
                </c:pt>
                <c:pt idx="14798" formatCode="General">
                  <c:v>-0.15020767329632101</c:v>
                </c:pt>
                <c:pt idx="14799" formatCode="General">
                  <c:v>-0.142173657680955</c:v>
                </c:pt>
                <c:pt idx="14800" formatCode="General">
                  <c:v>-0.13560543311113499</c:v>
                </c:pt>
                <c:pt idx="14801" formatCode="General">
                  <c:v>-0.129904775710146</c:v>
                </c:pt>
                <c:pt idx="14802" formatCode="General">
                  <c:v>-0.125207294163167</c:v>
                </c:pt>
                <c:pt idx="14803" formatCode="General">
                  <c:v>-0.121957123278689</c:v>
                </c:pt>
                <c:pt idx="14804" formatCode="General">
                  <c:v>-0.12062180836962801</c:v>
                </c:pt>
                <c:pt idx="14805" formatCode="General">
                  <c:v>-0.120749483484845</c:v>
                </c:pt>
                <c:pt idx="14806" formatCode="General">
                  <c:v>-0.121720519843379</c:v>
                </c:pt>
                <c:pt idx="14807" formatCode="General">
                  <c:v>-0.123250247621929</c:v>
                </c:pt>
                <c:pt idx="14808" formatCode="General">
                  <c:v>-0.12453830954534401</c:v>
                </c:pt>
                <c:pt idx="14809" formatCode="General">
                  <c:v>-0.124833537951512</c:v>
                </c:pt>
                <c:pt idx="14810" formatCode="General">
                  <c:v>-0.123595175750371</c:v>
                </c:pt>
                <c:pt idx="14811" formatCode="General">
                  <c:v>-0.120714060963651</c:v>
                </c:pt>
                <c:pt idx="14812" formatCode="General">
                  <c:v>-0.11642931448357</c:v>
                </c:pt>
                <c:pt idx="14813" formatCode="General">
                  <c:v>-0.11063511034131999</c:v>
                </c:pt>
                <c:pt idx="14814" formatCode="General">
                  <c:v>-0.102949700522266</c:v>
                </c:pt>
                <c:pt idx="14815" formatCode="General">
                  <c:v>-9.3509032116350296E-2</c:v>
                </c:pt>
                <c:pt idx="14816" formatCode="General">
                  <c:v>-8.2965133060549895E-2</c:v>
                </c:pt>
                <c:pt idx="14817" formatCode="General">
                  <c:v>-7.1709903954938398E-2</c:v>
                </c:pt>
                <c:pt idx="14818" formatCode="General">
                  <c:v>-5.9995163646117101E-2</c:v>
                </c:pt>
                <c:pt idx="14819" formatCode="General">
                  <c:v>-4.8293519653795303E-2</c:v>
                </c:pt>
                <c:pt idx="14820" formatCode="General">
                  <c:v>-3.7416596068820897E-2</c:v>
                </c:pt>
                <c:pt idx="14821" formatCode="General">
                  <c:v>-2.83897734732475E-2</c:v>
                </c:pt>
                <c:pt idx="14822" formatCode="General">
                  <c:v>-2.1650044669630799E-2</c:v>
                </c:pt>
                <c:pt idx="14823" formatCode="General">
                  <c:v>-1.6824816136427199E-2</c:v>
                </c:pt>
                <c:pt idx="14824" formatCode="General">
                  <c:v>-1.35921972859717E-2</c:v>
                </c:pt>
                <c:pt idx="14825" formatCode="General">
                  <c:v>-1.2096916575966E-2</c:v>
                </c:pt>
                <c:pt idx="14826" formatCode="General">
                  <c:v>-1.22897431160276E-2</c:v>
                </c:pt>
                <c:pt idx="14827" formatCode="General">
                  <c:v>-1.41937292274536E-2</c:v>
                </c:pt>
                <c:pt idx="14828" formatCode="General">
                  <c:v>-1.7928087154070599E-2</c:v>
                </c:pt>
                <c:pt idx="14829" formatCode="General">
                  <c:v>-2.3124937211859799E-2</c:v>
                </c:pt>
                <c:pt idx="14830" formatCode="General">
                  <c:v>-2.93812029614554E-2</c:v>
                </c:pt>
                <c:pt idx="14831" formatCode="General">
                  <c:v>-3.6031850512439297E-2</c:v>
                </c:pt>
                <c:pt idx="14832" formatCode="General">
                  <c:v>-4.2089637070474702E-2</c:v>
                </c:pt>
                <c:pt idx="14833" formatCode="General">
                  <c:v>-4.6786124148642402E-2</c:v>
                </c:pt>
                <c:pt idx="14834" formatCode="General">
                  <c:v>-4.9328526751490097E-2</c:v>
                </c:pt>
                <c:pt idx="14835" formatCode="General">
                  <c:v>-4.9374784707852802E-2</c:v>
                </c:pt>
                <c:pt idx="14836" formatCode="General">
                  <c:v>-4.7237604625163E-2</c:v>
                </c:pt>
                <c:pt idx="14837" formatCode="General">
                  <c:v>-4.2978482265418297E-2</c:v>
                </c:pt>
                <c:pt idx="14838" formatCode="General">
                  <c:v>-3.6341575135846002E-2</c:v>
                </c:pt>
                <c:pt idx="14839" formatCode="General">
                  <c:v>-2.75761934934605E-2</c:v>
                </c:pt>
                <c:pt idx="14840" formatCode="General">
                  <c:v>-1.7637345068071901E-2</c:v>
                </c:pt>
                <c:pt idx="14841" formatCode="General">
                  <c:v>-6.8312246404698303E-3</c:v>
                </c:pt>
                <c:pt idx="14842" formatCode="General">
                  <c:v>5.1701918334836599E-3</c:v>
                </c:pt>
                <c:pt idx="14843" formatCode="General">
                  <c:v>1.8086070541907001E-2</c:v>
                </c:pt>
                <c:pt idx="14844" formatCode="General">
                  <c:v>3.1700215319169597E-2</c:v>
                </c:pt>
                <c:pt idx="14845" formatCode="General">
                  <c:v>4.6159533174586397E-2</c:v>
                </c:pt>
                <c:pt idx="14846" formatCode="General">
                  <c:v>6.09202997438405E-2</c:v>
                </c:pt>
                <c:pt idx="14847" formatCode="General">
                  <c:v>7.4830651414459007E-2</c:v>
                </c:pt>
                <c:pt idx="14848" formatCode="General">
                  <c:v>8.7133919683701003E-2</c:v>
                </c:pt>
                <c:pt idx="14849" formatCode="General">
                  <c:v>9.7778999158760496E-2</c:v>
                </c:pt>
                <c:pt idx="14850" formatCode="General">
                  <c:v>0.107418049405395</c:v>
                </c:pt>
                <c:pt idx="14851" formatCode="General">
                  <c:v>0.116712298422445</c:v>
                </c:pt>
                <c:pt idx="14852" formatCode="General">
                  <c:v>0.12508350723887099</c:v>
                </c:pt>
                <c:pt idx="14853" formatCode="General">
                  <c:v>0.13173263658423601</c:v>
                </c:pt>
                <c:pt idx="14854" formatCode="General">
                  <c:v>0.136754457449589</c:v>
                </c:pt>
                <c:pt idx="14855" formatCode="General">
                  <c:v>0.14059117717131001</c:v>
                </c:pt>
                <c:pt idx="14856" formatCode="General">
                  <c:v>0.143801714231864</c:v>
                </c:pt>
                <c:pt idx="14857" formatCode="General">
                  <c:v>0.147144878348969</c:v>
                </c:pt>
                <c:pt idx="14858" formatCode="General">
                  <c:v>0.15112591247162099</c:v>
                </c:pt>
                <c:pt idx="14859" formatCode="General">
                  <c:v>0.155464181875691</c:v>
                </c:pt>
                <c:pt idx="14860" formatCode="General">
                  <c:v>0.15983973572274901</c:v>
                </c:pt>
                <c:pt idx="14861" formatCode="General">
                  <c:v>0.164325739127237</c:v>
                </c:pt>
                <c:pt idx="14862" formatCode="General">
                  <c:v>0.16904829075951</c:v>
                </c:pt>
                <c:pt idx="14863" formatCode="General">
                  <c:v>0.173904638302704</c:v>
                </c:pt>
                <c:pt idx="14864" formatCode="General">
                  <c:v>0.17877347105807301</c:v>
                </c:pt>
                <c:pt idx="14865" formatCode="General">
                  <c:v>0.18374296924539099</c:v>
                </c:pt>
                <c:pt idx="14866" formatCode="General">
                  <c:v>0.18934704589887</c:v>
                </c:pt>
                <c:pt idx="14867" formatCode="General">
                  <c:v>0.196017955512791</c:v>
                </c:pt>
                <c:pt idx="14868" formatCode="General">
                  <c:v>0.20353792645425201</c:v>
                </c:pt>
                <c:pt idx="14869" formatCode="General">
                  <c:v>0.21134323199996399</c:v>
                </c:pt>
                <c:pt idx="14870" formatCode="General">
                  <c:v>0.218872587826482</c:v>
                </c:pt>
                <c:pt idx="14871" formatCode="General">
                  <c:v>0.22622393710997701</c:v>
                </c:pt>
                <c:pt idx="14872" formatCode="General">
                  <c:v>0.23376904197734799</c:v>
                </c:pt>
                <c:pt idx="14873" formatCode="General">
                  <c:v>0.24161117658929199</c:v>
                </c:pt>
                <c:pt idx="14874" formatCode="General">
                  <c:v>0.249522424840357</c:v>
                </c:pt>
                <c:pt idx="14875" formatCode="General">
                  <c:v>0.25705451823582498</c:v>
                </c:pt>
                <c:pt idx="14876" formatCode="General">
                  <c:v>0.26402942371372501</c:v>
                </c:pt>
                <c:pt idx="14877" formatCode="General">
                  <c:v>0.27062308396241702</c:v>
                </c:pt>
                <c:pt idx="14878" formatCode="General">
                  <c:v>0.27671635287276303</c:v>
                </c:pt>
                <c:pt idx="14879" formatCode="General">
                  <c:v>0.282042121492667</c:v>
                </c:pt>
                <c:pt idx="14880" formatCode="General">
                  <c:v>0.28615827181249798</c:v>
                </c:pt>
                <c:pt idx="14881" formatCode="General">
                  <c:v>0.28869602425609903</c:v>
                </c:pt>
                <c:pt idx="14882" formatCode="General">
                  <c:v>0.29023756524177902</c:v>
                </c:pt>
                <c:pt idx="14883" formatCode="General">
                  <c:v>0.29123325312565901</c:v>
                </c:pt>
                <c:pt idx="14884" formatCode="General">
                  <c:v>0.29172183861964301</c:v>
                </c:pt>
                <c:pt idx="14885" formatCode="General">
                  <c:v>0.291567663432589</c:v>
                </c:pt>
                <c:pt idx="14886" formatCode="General">
                  <c:v>0.29066316187615099</c:v>
                </c:pt>
                <c:pt idx="14887" formatCode="General">
                  <c:v>0.28926976294893397</c:v>
                </c:pt>
                <c:pt idx="14888" formatCode="General">
                  <c:v>0.28766551272724</c:v>
                </c:pt>
                <c:pt idx="14889" formatCode="General">
                  <c:v>0.285846869616112</c:v>
                </c:pt>
                <c:pt idx="14890" formatCode="General">
                  <c:v>0.283592751708447</c:v>
                </c:pt>
                <c:pt idx="14891" formatCode="General">
                  <c:v>0.28121573555220603</c:v>
                </c:pt>
                <c:pt idx="14892" formatCode="General">
                  <c:v>0.27943260787201202</c:v>
                </c:pt>
                <c:pt idx="14893" formatCode="General">
                  <c:v>0.27838219007526599</c:v>
                </c:pt>
                <c:pt idx="14894" formatCode="General">
                  <c:v>0.27767782374766597</c:v>
                </c:pt>
                <c:pt idx="14895" formatCode="General">
                  <c:v>0.27727039539474502</c:v>
                </c:pt>
                <c:pt idx="14896" formatCode="General">
                  <c:v>0.27759954913492002</c:v>
                </c:pt>
                <c:pt idx="14897" formatCode="General">
                  <c:v>0.27893002662511501</c:v>
                </c:pt>
                <c:pt idx="14898" formatCode="General">
                  <c:v>0.28087118875947498</c:v>
                </c:pt>
                <c:pt idx="14899" formatCode="General">
                  <c:v>0.28310640394542602</c:v>
                </c:pt>
                <c:pt idx="14900" formatCode="General">
                  <c:v>0.28573166125112698</c:v>
                </c:pt>
                <c:pt idx="14901" formatCode="General">
                  <c:v>0.28902890867548697</c:v>
                </c:pt>
                <c:pt idx="14902" formatCode="General">
                  <c:v>0.29347557056260998</c:v>
                </c:pt>
                <c:pt idx="14903" formatCode="General">
                  <c:v>0.29937758577197199</c:v>
                </c:pt>
                <c:pt idx="14904" formatCode="General">
                  <c:v>0.30712672694277798</c:v>
                </c:pt>
                <c:pt idx="14905" formatCode="General">
                  <c:v>0.31656505630888299</c:v>
                </c:pt>
                <c:pt idx="14906" formatCode="General">
                  <c:v>0.32664946013727603</c:v>
                </c:pt>
                <c:pt idx="14907" formatCode="General">
                  <c:v>0.33703217175573402</c:v>
                </c:pt>
                <c:pt idx="14908" formatCode="General">
                  <c:v>0.34756452264159798</c:v>
                </c:pt>
                <c:pt idx="14909" formatCode="General">
                  <c:v>0.357599992833803</c:v>
                </c:pt>
                <c:pt idx="14910" formatCode="General">
                  <c:v>0.36663499061087201</c:v>
                </c:pt>
                <c:pt idx="14911" formatCode="General">
                  <c:v>0.37422864435019498</c:v>
                </c:pt>
                <c:pt idx="14912" formatCode="General">
                  <c:v>0.38020520245938899</c:v>
                </c:pt>
                <c:pt idx="14913" formatCode="General">
                  <c:v>0.38477860794117003</c:v>
                </c:pt>
                <c:pt idx="14914" formatCode="General">
                  <c:v>0.388249491641116</c:v>
                </c:pt>
                <c:pt idx="14915" formatCode="General">
                  <c:v>0.39033869008834499</c:v>
                </c:pt>
                <c:pt idx="14916" formatCode="General">
                  <c:v>0.39033978301383998</c:v>
                </c:pt>
                <c:pt idx="14917" formatCode="General">
                  <c:v>0.38815231993507898</c:v>
                </c:pt>
                <c:pt idx="14918" formatCode="General">
                  <c:v>0.38433401427099301</c:v>
                </c:pt>
                <c:pt idx="14919" formatCode="General">
                  <c:v>0.37925436947011498</c:v>
                </c:pt>
                <c:pt idx="14920" formatCode="General">
                  <c:v>0.37275969966932498</c:v>
                </c:pt>
                <c:pt idx="14921" formatCode="General">
                  <c:v>0.36507621784300398</c:v>
                </c:pt>
                <c:pt idx="14922" formatCode="General">
                  <c:v>0.35698722003979699</c:v>
                </c:pt>
                <c:pt idx="14923" formatCode="General">
                  <c:v>0.34949691645586001</c:v>
                </c:pt>
                <c:pt idx="14924" formatCode="General">
                  <c:v>0.34347362831290001</c:v>
                </c:pt>
                <c:pt idx="14925" formatCode="General">
                  <c:v>0.33878220887639798</c:v>
                </c:pt>
                <c:pt idx="14926" formatCode="General">
                  <c:v>0.33477826747455502</c:v>
                </c:pt>
                <c:pt idx="14927" formatCode="General">
                  <c:v>0.33132993047606002</c:v>
                </c:pt>
                <c:pt idx="14928" formatCode="General">
                  <c:v>0.32915551000152898</c:v>
                </c:pt>
                <c:pt idx="14929" formatCode="General">
                  <c:v>0.32916305453508399</c:v>
                </c:pt>
                <c:pt idx="14930" formatCode="General">
                  <c:v>0.33116488082120399</c:v>
                </c:pt>
                <c:pt idx="14931" formatCode="General">
                  <c:v>0.33429749182455598</c:v>
                </c:pt>
                <c:pt idx="14932" formatCode="General">
                  <c:v>0.33785557026297203</c:v>
                </c:pt>
                <c:pt idx="14933" formatCode="General">
                  <c:v>0.34107647040631001</c:v>
                </c:pt>
                <c:pt idx="14934" formatCode="General">
                  <c:v>0.34318093350363699</c:v>
                </c:pt>
                <c:pt idx="14935" formatCode="General">
                  <c:v>0.34361653302179301</c:v>
                </c:pt>
                <c:pt idx="14936" formatCode="General">
                  <c:v>0.34225287278018401</c:v>
                </c:pt>
                <c:pt idx="14937" formatCode="General">
                  <c:v>0.33910151055476501</c:v>
                </c:pt>
                <c:pt idx="14938" formatCode="General">
                  <c:v>0.33388553404924598</c:v>
                </c:pt>
                <c:pt idx="14939" formatCode="General">
                  <c:v>0.326478827212906</c:v>
                </c:pt>
                <c:pt idx="14940" formatCode="General">
                  <c:v>0.31706130267607002</c:v>
                </c:pt>
                <c:pt idx="14941" formatCode="General">
                  <c:v>0.30603929150890102</c:v>
                </c:pt>
                <c:pt idx="14942" formatCode="General">
                  <c:v>0.294247345910508</c:v>
                </c:pt>
                <c:pt idx="14943" formatCode="General">
                  <c:v>0.28224178713375703</c:v>
                </c:pt>
                <c:pt idx="14944" formatCode="General">
                  <c:v>0.26991203927042501</c:v>
                </c:pt>
                <c:pt idx="14945" formatCode="General">
                  <c:v>0.25750081194506103</c:v>
                </c:pt>
                <c:pt idx="14946" formatCode="General">
                  <c:v>0.24580194006727701</c:v>
                </c:pt>
                <c:pt idx="14947" formatCode="General">
                  <c:v>0.23556520783153301</c:v>
                </c:pt>
                <c:pt idx="14948" formatCode="General">
                  <c:v>0.22726402238997401</c:v>
                </c:pt>
                <c:pt idx="14949" formatCode="General">
                  <c:v>0.22099148704045499</c:v>
                </c:pt>
                <c:pt idx="14950" formatCode="General">
                  <c:v>0.216672993782762</c:v>
                </c:pt>
                <c:pt idx="14951" formatCode="General">
                  <c:v>0.213844576401889</c:v>
                </c:pt>
                <c:pt idx="14952" formatCode="General">
                  <c:v>0.211919909207122</c:v>
                </c:pt>
                <c:pt idx="14953" formatCode="General">
                  <c:v>0.210525630971203</c:v>
                </c:pt>
                <c:pt idx="14954" formatCode="General">
                  <c:v>0.20897282515100399</c:v>
                </c:pt>
                <c:pt idx="14955" formatCode="General">
                  <c:v>0.20646555000546499</c:v>
                </c:pt>
                <c:pt idx="14956" formatCode="General">
                  <c:v>0.20272235320260401</c:v>
                </c:pt>
                <c:pt idx="14957" formatCode="General">
                  <c:v>0.19824909015612399</c:v>
                </c:pt>
                <c:pt idx="14958" formatCode="General">
                  <c:v>0.19346727197390701</c:v>
                </c:pt>
                <c:pt idx="14959" formatCode="General">
                  <c:v>0.188192237648902</c:v>
                </c:pt>
                <c:pt idx="14960" formatCode="General">
                  <c:v>0.182613214521504</c:v>
                </c:pt>
                <c:pt idx="14961" formatCode="General">
                  <c:v>0.177533934015359</c:v>
                </c:pt>
                <c:pt idx="14962" formatCode="General">
                  <c:v>0.17334650207697799</c:v>
                </c:pt>
                <c:pt idx="14963" formatCode="General">
                  <c:v>0.16942411524652101</c:v>
                </c:pt>
                <c:pt idx="14964" formatCode="General">
                  <c:v>0.16507185464523599</c:v>
                </c:pt>
                <c:pt idx="14965" formatCode="General">
                  <c:v>0.160364437771577</c:v>
                </c:pt>
                <c:pt idx="14966" formatCode="General">
                  <c:v>0.155562503895608</c:v>
                </c:pt>
                <c:pt idx="14967" formatCode="General">
                  <c:v>0.15030184659168799</c:v>
                </c:pt>
                <c:pt idx="14968" formatCode="General">
                  <c:v>0.14393829553042201</c:v>
                </c:pt>
                <c:pt idx="14969" formatCode="General">
                  <c:v>0.13659394731319199</c:v>
                </c:pt>
                <c:pt idx="14970" formatCode="General">
                  <c:v>0.12883831540395399</c:v>
                </c:pt>
                <c:pt idx="14971" formatCode="General">
                  <c:v>0.121010983890733</c:v>
                </c:pt>
                <c:pt idx="14972" formatCode="General">
                  <c:v>0.113311486257635</c:v>
                </c:pt>
                <c:pt idx="14973" formatCode="General">
                  <c:v>0.105843543077229</c:v>
                </c:pt>
                <c:pt idx="14974" formatCode="General">
                  <c:v>9.8563069171942602E-2</c:v>
                </c:pt>
                <c:pt idx="14975" formatCode="General">
                  <c:v>9.1177158158328997E-2</c:v>
                </c:pt>
                <c:pt idx="14976" formatCode="General">
                  <c:v>8.3346187544799194E-2</c:v>
                </c:pt>
                <c:pt idx="14977" formatCode="General">
                  <c:v>7.4950536951328903E-2</c:v>
                </c:pt>
                <c:pt idx="14978" formatCode="General">
                  <c:v>6.5886467411134395E-2</c:v>
                </c:pt>
                <c:pt idx="14979" formatCode="General">
                  <c:v>5.58010998063595E-2</c:v>
                </c:pt>
                <c:pt idx="14980" formatCode="General">
                  <c:v>4.4452634640990703E-2</c:v>
                </c:pt>
                <c:pt idx="14981" formatCode="General">
                  <c:v>3.21726030030723E-2</c:v>
                </c:pt>
                <c:pt idx="14982" formatCode="General">
                  <c:v>1.9266922492910801E-2</c:v>
                </c:pt>
                <c:pt idx="14983" formatCode="General">
                  <c:v>5.6574981798848999E-3</c:v>
                </c:pt>
                <c:pt idx="14984" formatCode="General">
                  <c:v>-8.3857977937067708E-3</c:v>
                </c:pt>
                <c:pt idx="14985" formatCode="General">
                  <c:v>-2.2587412310197001E-2</c:v>
                </c:pt>
                <c:pt idx="14986" formatCode="General">
                  <c:v>-3.7279649062290997E-2</c:v>
                </c:pt>
                <c:pt idx="14987" formatCode="General">
                  <c:v>-5.2648884990456203E-2</c:v>
                </c:pt>
                <c:pt idx="14988" formatCode="General">
                  <c:v>-6.8124753746020103E-2</c:v>
                </c:pt>
                <c:pt idx="14989" formatCode="General">
                  <c:v>-8.3022363615757405E-2</c:v>
                </c:pt>
                <c:pt idx="14990" formatCode="General">
                  <c:v>-9.6926239845956594E-2</c:v>
                </c:pt>
                <c:pt idx="14991" formatCode="General">
                  <c:v>-0.109468090151234</c:v>
                </c:pt>
                <c:pt idx="14992" formatCode="General">
                  <c:v>-0.12057134182913801</c:v>
                </c:pt>
                <c:pt idx="14993" formatCode="General">
                  <c:v>-0.130406991105214</c:v>
                </c:pt>
                <c:pt idx="14994" formatCode="General">
                  <c:v>-0.13885097991241399</c:v>
                </c:pt>
                <c:pt idx="14995" formatCode="General">
                  <c:v>-0.145459539604786</c:v>
                </c:pt>
                <c:pt idx="14996" formatCode="General">
                  <c:v>-0.14993045529037999</c:v>
                </c:pt>
                <c:pt idx="14997" formatCode="General">
                  <c:v>-0.152387607903542</c:v>
                </c:pt>
                <c:pt idx="14998" formatCode="General">
                  <c:v>-0.15321709032271999</c:v>
                </c:pt>
                <c:pt idx="14999" formatCode="General">
                  <c:v>-0.152769738201956</c:v>
                </c:pt>
                <c:pt idx="15000" formatCode="General">
                  <c:v>-0.15165116565808801</c:v>
                </c:pt>
                <c:pt idx="15001" formatCode="General">
                  <c:v>-0.150431487609956</c:v>
                </c:pt>
                <c:pt idx="15002" formatCode="General">
                  <c:v>-0.14902848184456</c:v>
                </c:pt>
                <c:pt idx="15003" formatCode="General">
                  <c:v>-0.14724757704215299</c:v>
                </c:pt>
                <c:pt idx="15004" formatCode="General">
                  <c:v>-0.14545894432544401</c:v>
                </c:pt>
                <c:pt idx="15005" formatCode="General">
                  <c:v>-0.14413931879868599</c:v>
                </c:pt>
                <c:pt idx="15006" formatCode="General">
                  <c:v>-0.14365701273592399</c:v>
                </c:pt>
                <c:pt idx="15007" formatCode="General">
                  <c:v>-0.14424550203175501</c:v>
                </c:pt>
                <c:pt idx="15008" formatCode="General">
                  <c:v>-0.14600001528699499</c:v>
                </c:pt>
                <c:pt idx="15009" formatCode="General">
                  <c:v>-0.149020634865904</c:v>
                </c:pt>
                <c:pt idx="15010" formatCode="General">
                  <c:v>-0.15331736501679799</c:v>
                </c:pt>
                <c:pt idx="15011" formatCode="General">
                  <c:v>-0.15894680506935299</c:v>
                </c:pt>
                <c:pt idx="15012" formatCode="General">
                  <c:v>-0.16610404849803201</c:v>
                </c:pt>
                <c:pt idx="15013" formatCode="General">
                  <c:v>-0.17514316747164099</c:v>
                </c:pt>
                <c:pt idx="15014" formatCode="General">
                  <c:v>-0.18571549827609801</c:v>
                </c:pt>
                <c:pt idx="15015" formatCode="General">
                  <c:v>-0.19684044356628899</c:v>
                </c:pt>
                <c:pt idx="15016" formatCode="General">
                  <c:v>-0.207750474845601</c:v>
                </c:pt>
                <c:pt idx="15017" formatCode="General">
                  <c:v>-0.21842588187717499</c:v>
                </c:pt>
                <c:pt idx="15018" formatCode="General">
                  <c:v>-0.228892984677804</c:v>
                </c:pt>
                <c:pt idx="15019" formatCode="General">
                  <c:v>-0.23876784044867</c:v>
                </c:pt>
                <c:pt idx="15020" formatCode="General">
                  <c:v>-0.24766846420182001</c:v>
                </c:pt>
                <c:pt idx="15021" formatCode="General">
                  <c:v>-0.25531717451549502</c:v>
                </c:pt>
                <c:pt idx="15022" formatCode="General">
                  <c:v>-0.261963342362389</c:v>
                </c:pt>
                <c:pt idx="15023" formatCode="General">
                  <c:v>-0.267728401848282</c:v>
                </c:pt>
                <c:pt idx="15024" formatCode="General">
                  <c:v>-0.27270694315986899</c:v>
                </c:pt>
                <c:pt idx="15025" formatCode="General">
                  <c:v>-0.27724448187941497</c:v>
                </c:pt>
                <c:pt idx="15026" formatCode="General">
                  <c:v>-0.280944544150866</c:v>
                </c:pt>
                <c:pt idx="15027" formatCode="General">
                  <c:v>-0.28347868071134003</c:v>
                </c:pt>
                <c:pt idx="15028" formatCode="General">
                  <c:v>-0.28527376009816002</c:v>
                </c:pt>
                <c:pt idx="15029" formatCode="General">
                  <c:v>-0.287003131275259</c:v>
                </c:pt>
                <c:pt idx="15030" formatCode="General">
                  <c:v>-0.289234913595106</c:v>
                </c:pt>
                <c:pt idx="15031" formatCode="General">
                  <c:v>-0.29217801260669002</c:v>
                </c:pt>
                <c:pt idx="15032" formatCode="General">
                  <c:v>-0.29547941100883501</c:v>
                </c:pt>
                <c:pt idx="15033" formatCode="General">
                  <c:v>-0.298819963934495</c:v>
                </c:pt>
                <c:pt idx="15034" formatCode="General">
                  <c:v>-0.30224158999746797</c:v>
                </c:pt>
                <c:pt idx="15035" formatCode="General">
                  <c:v>-0.30575715854676799</c:v>
                </c:pt>
                <c:pt idx="15036" formatCode="General">
                  <c:v>-0.30920817317427302</c:v>
                </c:pt>
                <c:pt idx="15037" formatCode="General">
                  <c:v>-0.31233328777637298</c:v>
                </c:pt>
                <c:pt idx="15038" formatCode="General">
                  <c:v>-0.31530072574289397</c:v>
                </c:pt>
                <c:pt idx="15039" formatCode="General">
                  <c:v>-0.31825556031707802</c:v>
                </c:pt>
                <c:pt idx="15040" formatCode="General">
                  <c:v>-0.321411073097151</c:v>
                </c:pt>
                <c:pt idx="15041" formatCode="General">
                  <c:v>-0.32502117239635803</c:v>
                </c:pt>
                <c:pt idx="15042" formatCode="General">
                  <c:v>-0.32864295506499203</c:v>
                </c:pt>
                <c:pt idx="15043" formatCode="General">
                  <c:v>-0.33175059828168302</c:v>
                </c:pt>
                <c:pt idx="15044" formatCode="General">
                  <c:v>-0.33461633805211</c:v>
                </c:pt>
                <c:pt idx="15045" formatCode="General">
                  <c:v>-0.33758897037475</c:v>
                </c:pt>
                <c:pt idx="15046" formatCode="General">
                  <c:v>-0.340668251495092</c:v>
                </c:pt>
                <c:pt idx="15047" formatCode="General">
                  <c:v>-0.34421105827566301</c:v>
                </c:pt>
                <c:pt idx="15048" formatCode="General">
                  <c:v>-0.34808850881053899</c:v>
                </c:pt>
                <c:pt idx="15049" formatCode="General">
                  <c:v>-0.35140034094704498</c:v>
                </c:pt>
                <c:pt idx="15050" formatCode="General">
                  <c:v>-0.35370849409414501</c:v>
                </c:pt>
                <c:pt idx="15051" formatCode="General">
                  <c:v>-0.355076232913693</c:v>
                </c:pt>
                <c:pt idx="15052" formatCode="General">
                  <c:v>-0.35582105810004</c:v>
                </c:pt>
                <c:pt idx="15053" formatCode="General">
                  <c:v>-0.35627814811852399</c:v>
                </c:pt>
                <c:pt idx="15054" formatCode="General">
                  <c:v>-0.357437930265809</c:v>
                </c:pt>
                <c:pt idx="15055" formatCode="General">
                  <c:v>-0.36016029190570298</c:v>
                </c:pt>
                <c:pt idx="15056" formatCode="General">
                  <c:v>-0.36428480355910198</c:v>
                </c:pt>
                <c:pt idx="15057" formatCode="General">
                  <c:v>-0.369204810862236</c:v>
                </c:pt>
                <c:pt idx="15058" formatCode="General">
                  <c:v>-0.37419147854874102</c:v>
                </c:pt>
                <c:pt idx="15059" formatCode="General">
                  <c:v>-0.37904939278417599</c:v>
                </c:pt>
                <c:pt idx="15060" formatCode="General">
                  <c:v>-0.38420830310480403</c:v>
                </c:pt>
                <c:pt idx="15061" formatCode="General">
                  <c:v>-0.38973296266047602</c:v>
                </c:pt>
                <c:pt idx="15062" formatCode="General">
                  <c:v>-0.39488314317150403</c:v>
                </c:pt>
                <c:pt idx="15063" formatCode="General">
                  <c:v>-0.39915054778015202</c:v>
                </c:pt>
                <c:pt idx="15064" formatCode="General">
                  <c:v>-0.40233215389831101</c:v>
                </c:pt>
                <c:pt idx="15065" formatCode="General">
                  <c:v>-0.40422589385850399</c:v>
                </c:pt>
                <c:pt idx="15066" formatCode="General">
                  <c:v>-0.40493773097326802</c:v>
                </c:pt>
                <c:pt idx="15067" formatCode="General">
                  <c:v>-0.405327619620237</c:v>
                </c:pt>
                <c:pt idx="15068" formatCode="General">
                  <c:v>-0.40595675159740602</c:v>
                </c:pt>
                <c:pt idx="15069" formatCode="General">
                  <c:v>-0.406967904688394</c:v>
                </c:pt>
                <c:pt idx="15070" formatCode="General">
                  <c:v>-0.408367362421653</c:v>
                </c:pt>
                <c:pt idx="15071" formatCode="General">
                  <c:v>-0.40966053047112899</c:v>
                </c:pt>
                <c:pt idx="15072" formatCode="General">
                  <c:v>-0.41030061476652901</c:v>
                </c:pt>
                <c:pt idx="15073" formatCode="General">
                  <c:v>-0.40970756768806998</c:v>
                </c:pt>
                <c:pt idx="15074" formatCode="General">
                  <c:v>-0.40729285366805101</c:v>
                </c:pt>
                <c:pt idx="15075" formatCode="General">
                  <c:v>-0.40224226670394903</c:v>
                </c:pt>
                <c:pt idx="15076" formatCode="General">
                  <c:v>-0.39408424678160398</c:v>
                </c:pt>
                <c:pt idx="15077" formatCode="General">
                  <c:v>-0.38317759947223001</c:v>
                </c:pt>
                <c:pt idx="15078" formatCode="General">
                  <c:v>-0.37038406952781699</c:v>
                </c:pt>
                <c:pt idx="15079" formatCode="General">
                  <c:v>-0.35702928321108202</c:v>
                </c:pt>
                <c:pt idx="15080" formatCode="General">
                  <c:v>-0.34428521679728602</c:v>
                </c:pt>
                <c:pt idx="15081" formatCode="General">
                  <c:v>-0.33264682526205702</c:v>
                </c:pt>
                <c:pt idx="15082" formatCode="General">
                  <c:v>-0.32228020227715498</c:v>
                </c:pt>
                <c:pt idx="15083" formatCode="General">
                  <c:v>-0.31305667064921899</c:v>
                </c:pt>
                <c:pt idx="15084" formatCode="General">
                  <c:v>-0.30473257104502799</c:v>
                </c:pt>
                <c:pt idx="15085" formatCode="General">
                  <c:v>-0.29705544221500302</c:v>
                </c:pt>
                <c:pt idx="15086" formatCode="General">
                  <c:v>-0.289873372807813</c:v>
                </c:pt>
                <c:pt idx="15087" formatCode="General">
                  <c:v>-0.28327567782042301</c:v>
                </c:pt>
                <c:pt idx="15088" formatCode="General">
                  <c:v>-0.27747857681145499</c:v>
                </c:pt>
                <c:pt idx="15089" formatCode="General">
                  <c:v>-0.27290378421268702</c:v>
                </c:pt>
                <c:pt idx="15090" formatCode="General">
                  <c:v>-0.269656152656575</c:v>
                </c:pt>
                <c:pt idx="15091" formatCode="General">
                  <c:v>-0.26740711572291498</c:v>
                </c:pt>
                <c:pt idx="15092" formatCode="General">
                  <c:v>-0.265543340755938</c:v>
                </c:pt>
                <c:pt idx="15093" formatCode="General">
                  <c:v>-0.2632821854074</c:v>
                </c:pt>
                <c:pt idx="15094" formatCode="General">
                  <c:v>-0.26025858921084399</c:v>
                </c:pt>
                <c:pt idx="15095" formatCode="General">
                  <c:v>-0.25637715251511201</c:v>
                </c:pt>
                <c:pt idx="15096" formatCode="General">
                  <c:v>-0.25204479595509499</c:v>
                </c:pt>
                <c:pt idx="15097" formatCode="General">
                  <c:v>-0.24766346337224501</c:v>
                </c:pt>
                <c:pt idx="15098" formatCode="General">
                  <c:v>-0.24277405263886001</c:v>
                </c:pt>
                <c:pt idx="15099" formatCode="General">
                  <c:v>-0.236916243289261</c:v>
                </c:pt>
                <c:pt idx="15100" formatCode="General">
                  <c:v>-0.23020295376644301</c:v>
                </c:pt>
                <c:pt idx="15101" formatCode="General">
                  <c:v>-0.22276844902076701</c:v>
                </c:pt>
                <c:pt idx="15102" formatCode="General">
                  <c:v>-0.21479700213088301</c:v>
                </c:pt>
                <c:pt idx="15103" formatCode="General">
                  <c:v>-0.20702999843355399</c:v>
                </c:pt>
                <c:pt idx="15104" formatCode="General">
                  <c:v>-0.199454760317956</c:v>
                </c:pt>
                <c:pt idx="15105" formatCode="General">
                  <c:v>-0.19142833502576501</c:v>
                </c:pt>
                <c:pt idx="15106" formatCode="General">
                  <c:v>-0.18302997716639699</c:v>
                </c:pt>
                <c:pt idx="15107" formatCode="General">
                  <c:v>-0.17468302479270501</c:v>
                </c:pt>
                <c:pt idx="15108" formatCode="General">
                  <c:v>-0.16659182081187701</c:v>
                </c:pt>
                <c:pt idx="15109" formatCode="General">
                  <c:v>-0.158865035352491</c:v>
                </c:pt>
                <c:pt idx="15110" formatCode="General">
                  <c:v>-0.15201205773799001</c:v>
                </c:pt>
                <c:pt idx="15111" formatCode="General">
                  <c:v>-0.14584914703974899</c:v>
                </c:pt>
                <c:pt idx="15112" formatCode="General">
                  <c:v>-0.13928902624794301</c:v>
                </c:pt>
                <c:pt idx="15113" formatCode="General">
                  <c:v>-0.13157002380257199</c:v>
                </c:pt>
                <c:pt idx="15114" formatCode="General">
                  <c:v>-0.122704943247586</c:v>
                </c:pt>
                <c:pt idx="15115" formatCode="General">
                  <c:v>-0.11303284349047001</c:v>
                </c:pt>
                <c:pt idx="15116" formatCode="General">
                  <c:v>-0.10259617411286701</c:v>
                </c:pt>
                <c:pt idx="15117" formatCode="General">
                  <c:v>-9.1212811131869007E-2</c:v>
                </c:pt>
                <c:pt idx="15118" formatCode="General">
                  <c:v>-7.9797978573840994E-2</c:v>
                </c:pt>
                <c:pt idx="15119" formatCode="General">
                  <c:v>-6.9367164046804999E-2</c:v>
                </c:pt>
                <c:pt idx="15120" formatCode="General">
                  <c:v>-5.9989930260840298E-2</c:v>
                </c:pt>
                <c:pt idx="15121" formatCode="General">
                  <c:v>-5.1733889103590398E-2</c:v>
                </c:pt>
                <c:pt idx="15122" formatCode="General">
                  <c:v>-4.4306048288016001E-2</c:v>
                </c:pt>
                <c:pt idx="15123" formatCode="General">
                  <c:v>-3.7373593854685097E-2</c:v>
                </c:pt>
                <c:pt idx="15124" formatCode="General">
                  <c:v>-3.0790108009598399E-2</c:v>
                </c:pt>
                <c:pt idx="15125" formatCode="General">
                  <c:v>-2.4982705760831499E-2</c:v>
                </c:pt>
                <c:pt idx="15126" formatCode="General">
                  <c:v>-2.0299869129087999E-2</c:v>
                </c:pt>
                <c:pt idx="15127" formatCode="General">
                  <c:v>-1.6451594920441501E-2</c:v>
                </c:pt>
                <c:pt idx="15128" formatCode="General">
                  <c:v>-1.28670191549701E-2</c:v>
                </c:pt>
                <c:pt idx="15129" formatCode="General">
                  <c:v>-8.5676697376947906E-3</c:v>
                </c:pt>
                <c:pt idx="15130" formatCode="General">
                  <c:v>-2.6872589253761699E-3</c:v>
                </c:pt>
                <c:pt idx="15131" formatCode="General">
                  <c:v>4.6960859694380498E-3</c:v>
                </c:pt>
                <c:pt idx="15132" formatCode="General">
                  <c:v>1.30363082822442E-2</c:v>
                </c:pt>
                <c:pt idx="15133" formatCode="General">
                  <c:v>2.2125133482373199E-2</c:v>
                </c:pt>
                <c:pt idx="15134" formatCode="General">
                  <c:v>3.1904906579905801E-2</c:v>
                </c:pt>
                <c:pt idx="15135" formatCode="General">
                  <c:v>4.2328664444662198E-2</c:v>
                </c:pt>
                <c:pt idx="15136" formatCode="General">
                  <c:v>5.3566342641563298E-2</c:v>
                </c:pt>
                <c:pt idx="15137" formatCode="General">
                  <c:v>6.6177349238625005E-2</c:v>
                </c:pt>
                <c:pt idx="15138" formatCode="General">
                  <c:v>8.01881180755704E-2</c:v>
                </c:pt>
                <c:pt idx="15139" formatCode="General">
                  <c:v>9.4715415980847595E-2</c:v>
                </c:pt>
                <c:pt idx="15140" formatCode="General">
                  <c:v>0.109324782715836</c:v>
                </c:pt>
                <c:pt idx="15141" formatCode="General">
                  <c:v>0.12416180760942799</c:v>
                </c:pt>
                <c:pt idx="15142" formatCode="General">
                  <c:v>0.13897332050109601</c:v>
                </c:pt>
                <c:pt idx="15143" formatCode="General">
                  <c:v>0.15326456638906599</c:v>
                </c:pt>
                <c:pt idx="15144" formatCode="General">
                  <c:v>0.16699375681560999</c:v>
                </c:pt>
                <c:pt idx="15145" formatCode="General">
                  <c:v>0.18043087584350101</c:v>
                </c:pt>
                <c:pt idx="15146" formatCode="General">
                  <c:v>0.19369123315681899</c:v>
                </c:pt>
                <c:pt idx="15147" formatCode="General">
                  <c:v>0.20667696939593</c:v>
                </c:pt>
                <c:pt idx="15148" formatCode="General">
                  <c:v>0.21891841990827701</c:v>
                </c:pt>
                <c:pt idx="15149" formatCode="General">
                  <c:v>0.23006336246134901</c:v>
                </c:pt>
                <c:pt idx="15150" formatCode="General">
                  <c:v>0.240018204532646</c:v>
                </c:pt>
                <c:pt idx="15151" formatCode="General">
                  <c:v>0.24909975444489399</c:v>
                </c:pt>
                <c:pt idx="15152" formatCode="General">
                  <c:v>0.25751830674664999</c:v>
                </c:pt>
                <c:pt idx="15153" formatCode="General">
                  <c:v>0.26549964184793701</c:v>
                </c:pt>
                <c:pt idx="15154" formatCode="General">
                  <c:v>0.27344445848947802</c:v>
                </c:pt>
                <c:pt idx="15155" formatCode="General">
                  <c:v>0.28077612892539999</c:v>
                </c:pt>
                <c:pt idx="15156" formatCode="General">
                  <c:v>0.28680196167599598</c:v>
                </c:pt>
                <c:pt idx="15157" formatCode="General">
                  <c:v>0.29169991795362699</c:v>
                </c:pt>
                <c:pt idx="15158" formatCode="General">
                  <c:v>0.29608156615082298</c:v>
                </c:pt>
                <c:pt idx="15159" formatCode="General">
                  <c:v>0.300469783445585</c:v>
                </c:pt>
                <c:pt idx="15160" formatCode="General">
                  <c:v>0.30519806824101697</c:v>
                </c:pt>
                <c:pt idx="15161" formatCode="General">
                  <c:v>0.31055213170875801</c:v>
                </c:pt>
                <c:pt idx="15162" formatCode="General">
                  <c:v>0.316644410745067</c:v>
                </c:pt>
                <c:pt idx="15163" formatCode="General">
                  <c:v>0.323030641186419</c:v>
                </c:pt>
                <c:pt idx="15164" formatCode="General">
                  <c:v>0.32887481317764899</c:v>
                </c:pt>
                <c:pt idx="15165" formatCode="General">
                  <c:v>0.33412845248223599</c:v>
                </c:pt>
                <c:pt idx="15166" formatCode="General">
                  <c:v>0.33930267299137901</c:v>
                </c:pt>
                <c:pt idx="15167" formatCode="General">
                  <c:v>0.34487597001187897</c:v>
                </c:pt>
                <c:pt idx="15168" formatCode="General">
                  <c:v>0.35107634405952598</c:v>
                </c:pt>
                <c:pt idx="15169" formatCode="General">
                  <c:v>0.35771543560836799</c:v>
                </c:pt>
                <c:pt idx="15170" formatCode="General">
                  <c:v>0.36473455947219002</c:v>
                </c:pt>
                <c:pt idx="15171" formatCode="General">
                  <c:v>0.372003004142825</c:v>
                </c:pt>
                <c:pt idx="15172" formatCode="General">
                  <c:v>0.37930912853168602</c:v>
                </c:pt>
                <c:pt idx="15173" formatCode="General">
                  <c:v>0.38652495219772698</c:v>
                </c:pt>
                <c:pt idx="15174" formatCode="General">
                  <c:v>0.39387502335330798</c:v>
                </c:pt>
                <c:pt idx="15175" formatCode="General">
                  <c:v>0.40154040683594799</c:v>
                </c:pt>
                <c:pt idx="15176" formatCode="General">
                  <c:v>0.408421771390443</c:v>
                </c:pt>
                <c:pt idx="15177" formatCode="General">
                  <c:v>0.41321413026957099</c:v>
                </c:pt>
                <c:pt idx="15178" formatCode="General">
                  <c:v>0.41633724389949001</c:v>
                </c:pt>
                <c:pt idx="15179" formatCode="General">
                  <c:v>0.41929519339304999</c:v>
                </c:pt>
                <c:pt idx="15180" formatCode="General">
                  <c:v>0.42258046662471899</c:v>
                </c:pt>
                <c:pt idx="15181" formatCode="General">
                  <c:v>0.42599331690234299</c:v>
                </c:pt>
                <c:pt idx="15182" formatCode="General">
                  <c:v>0.429765065686734</c:v>
                </c:pt>
                <c:pt idx="15183" formatCode="General">
                  <c:v>0.43395711465597803</c:v>
                </c:pt>
                <c:pt idx="15184" formatCode="General">
                  <c:v>0.43827002773347501</c:v>
                </c:pt>
                <c:pt idx="15185" formatCode="General">
                  <c:v>0.44222215820133398</c:v>
                </c:pt>
                <c:pt idx="15186" formatCode="General">
                  <c:v>0.44541442996353497</c:v>
                </c:pt>
                <c:pt idx="15187" formatCode="General">
                  <c:v>0.447936220279196</c:v>
                </c:pt>
                <c:pt idx="15188" formatCode="General">
                  <c:v>0.45006750010797503</c:v>
                </c:pt>
                <c:pt idx="15189" formatCode="General">
                  <c:v>0.45168130651890798</c:v>
                </c:pt>
                <c:pt idx="15190" formatCode="General">
                  <c:v>0.45268254757996002</c:v>
                </c:pt>
                <c:pt idx="15191" formatCode="General">
                  <c:v>0.45321966660465002</c:v>
                </c:pt>
                <c:pt idx="15192" formatCode="General">
                  <c:v>0.45342606562793097</c:v>
                </c:pt>
                <c:pt idx="15193" formatCode="General">
                  <c:v>0.45347244734601699</c:v>
                </c:pt>
                <c:pt idx="15194" formatCode="General">
                  <c:v>0.453318906937345</c:v>
                </c:pt>
                <c:pt idx="15195" formatCode="General">
                  <c:v>0.45289330099985198</c:v>
                </c:pt>
                <c:pt idx="15196" formatCode="General">
                  <c:v>0.45227259584343599</c:v>
                </c:pt>
                <c:pt idx="15197" formatCode="General">
                  <c:v>0.45140303377345198</c:v>
                </c:pt>
                <c:pt idx="15198" formatCode="General">
                  <c:v>0.45027228899837901</c:v>
                </c:pt>
                <c:pt idx="15199" formatCode="General">
                  <c:v>0.44887489598534602</c:v>
                </c:pt>
                <c:pt idx="15200" formatCode="General">
                  <c:v>0.44710636303055301</c:v>
                </c:pt>
                <c:pt idx="15201" formatCode="General">
                  <c:v>0.44419339005976599</c:v>
                </c:pt>
                <c:pt idx="15202" formatCode="General">
                  <c:v>0.43949215725581098</c:v>
                </c:pt>
                <c:pt idx="15203" formatCode="General">
                  <c:v>0.43344683949577301</c:v>
                </c:pt>
                <c:pt idx="15204" formatCode="General">
                  <c:v>0.42689955300125698</c:v>
                </c:pt>
                <c:pt idx="15205" formatCode="General">
                  <c:v>0.42096630029412102</c:v>
                </c:pt>
                <c:pt idx="15206" formatCode="General">
                  <c:v>0.41653533453639102</c:v>
                </c:pt>
                <c:pt idx="15207" formatCode="General">
                  <c:v>0.41394417776841302</c:v>
                </c:pt>
                <c:pt idx="15208" formatCode="General">
                  <c:v>0.413001111067483</c:v>
                </c:pt>
                <c:pt idx="15209" formatCode="General">
                  <c:v>0.41306421584992797</c:v>
                </c:pt>
                <c:pt idx="15210" formatCode="General">
                  <c:v>0.413571691186154</c:v>
                </c:pt>
                <c:pt idx="15211" formatCode="General">
                  <c:v>0.41439925666891197</c:v>
                </c:pt>
                <c:pt idx="15212" formatCode="General">
                  <c:v>0.41605319204020202</c:v>
                </c:pt>
                <c:pt idx="15213" formatCode="General">
                  <c:v>0.41895311193035301</c:v>
                </c:pt>
                <c:pt idx="15214" formatCode="General">
                  <c:v>0.42279512673357</c:v>
                </c:pt>
                <c:pt idx="15215" formatCode="General">
                  <c:v>0.42725289969934999</c:v>
                </c:pt>
                <c:pt idx="15216" formatCode="General">
                  <c:v>0.431893165356738</c:v>
                </c:pt>
                <c:pt idx="15217" formatCode="General">
                  <c:v>0.43636459859079102</c:v>
                </c:pt>
                <c:pt idx="15218" formatCode="General">
                  <c:v>0.44064462156812301</c:v>
                </c:pt>
                <c:pt idx="15219" formatCode="General">
                  <c:v>0.44458837561983899</c:v>
                </c:pt>
                <c:pt idx="15220" formatCode="General">
                  <c:v>0.44800833890557001</c:v>
                </c:pt>
                <c:pt idx="15221" formatCode="General">
                  <c:v>0.45024473868184101</c:v>
                </c:pt>
                <c:pt idx="15222" formatCode="General">
                  <c:v>0.45038601280845197</c:v>
                </c:pt>
                <c:pt idx="15223" formatCode="General">
                  <c:v>0.44820637816106501</c:v>
                </c:pt>
                <c:pt idx="15224" formatCode="General">
                  <c:v>0.44405530129487097</c:v>
                </c:pt>
                <c:pt idx="15225" formatCode="General">
                  <c:v>0.438934245454634</c:v>
                </c:pt>
                <c:pt idx="15226" formatCode="General">
                  <c:v>0.43355493789640098</c:v>
                </c:pt>
                <c:pt idx="15227" formatCode="General">
                  <c:v>0.42751901016361099</c:v>
                </c:pt>
                <c:pt idx="15228" formatCode="General">
                  <c:v>0.42075784068910299</c:v>
                </c:pt>
                <c:pt idx="15229" formatCode="General">
                  <c:v>0.41360530848503402</c:v>
                </c:pt>
                <c:pt idx="15230" formatCode="General">
                  <c:v>0.40600788713019897</c:v>
                </c:pt>
                <c:pt idx="15231" formatCode="General">
                  <c:v>0.39808933306159</c:v>
                </c:pt>
                <c:pt idx="15232" formatCode="General">
                  <c:v>0.39020243931131099</c:v>
                </c:pt>
                <c:pt idx="15233" formatCode="General">
                  <c:v>0.38246665250658002</c:v>
                </c:pt>
                <c:pt idx="15234" formatCode="General">
                  <c:v>0.37512467751958001</c:v>
                </c:pt>
                <c:pt idx="15235" formatCode="General">
                  <c:v>0.36805567982859</c:v>
                </c:pt>
                <c:pt idx="15236" formatCode="General">
                  <c:v>0.36111686701454099</c:v>
                </c:pt>
                <c:pt idx="15237" formatCode="General">
                  <c:v>0.35475885779017202</c:v>
                </c:pt>
                <c:pt idx="15238" formatCode="General">
                  <c:v>0.34896035804372399</c:v>
                </c:pt>
                <c:pt idx="15239" formatCode="General">
                  <c:v>0.34368134486887397</c:v>
                </c:pt>
                <c:pt idx="15240" formatCode="General">
                  <c:v>0.33941250000710399</c:v>
                </c:pt>
                <c:pt idx="15241" formatCode="General">
                  <c:v>0.336338571581763</c:v>
                </c:pt>
                <c:pt idx="15242" formatCode="General">
                  <c:v>0.33417052298988997</c:v>
                </c:pt>
                <c:pt idx="15243" formatCode="General">
                  <c:v>0.33248761046436598</c:v>
                </c:pt>
                <c:pt idx="15244" formatCode="General">
                  <c:v>0.33083158439138999</c:v>
                </c:pt>
                <c:pt idx="15245" formatCode="General">
                  <c:v>0.32878018169449702</c:v>
                </c:pt>
                <c:pt idx="15246" formatCode="General">
                  <c:v>0.325844769698383</c:v>
                </c:pt>
                <c:pt idx="15247" formatCode="General">
                  <c:v>0.32166266976309699</c:v>
                </c:pt>
                <c:pt idx="15248" formatCode="General">
                  <c:v>0.31637094534490501</c:v>
                </c:pt>
                <c:pt idx="15249" formatCode="General">
                  <c:v>0.31048758849725899</c:v>
                </c:pt>
                <c:pt idx="15250" formatCode="General">
                  <c:v>0.304284940140709</c:v>
                </c:pt>
                <c:pt idx="15251" formatCode="General">
                  <c:v>0.29760565869796302</c:v>
                </c:pt>
                <c:pt idx="15252" formatCode="General">
                  <c:v>0.29008892462727998</c:v>
                </c:pt>
                <c:pt idx="15253" formatCode="General">
                  <c:v>0.28144804525928102</c:v>
                </c:pt>
                <c:pt idx="15254" formatCode="General">
                  <c:v>0.27176228043414002</c:v>
                </c:pt>
                <c:pt idx="15255" formatCode="General">
                  <c:v>0.26126660081964898</c:v>
                </c:pt>
                <c:pt idx="15256" formatCode="General">
                  <c:v>0.25030267475413898</c:v>
                </c:pt>
                <c:pt idx="15257" formatCode="General">
                  <c:v>0.23941402210686899</c:v>
                </c:pt>
                <c:pt idx="15258" formatCode="General">
                  <c:v>0.22889257664879401</c:v>
                </c:pt>
                <c:pt idx="15259" formatCode="General">
                  <c:v>0.21881522412358001</c:v>
                </c:pt>
                <c:pt idx="15260" formatCode="General">
                  <c:v>0.209109945350579</c:v>
                </c:pt>
                <c:pt idx="15261" formatCode="General">
                  <c:v>0.19917473000873601</c:v>
                </c:pt>
                <c:pt idx="15262" formatCode="General">
                  <c:v>0.18847743348549301</c:v>
                </c:pt>
                <c:pt idx="15263" formatCode="General">
                  <c:v>0.17705721883419001</c:v>
                </c:pt>
                <c:pt idx="15264" formatCode="General">
                  <c:v>0.16535811762238001</c:v>
                </c:pt>
                <c:pt idx="15265" formatCode="General">
                  <c:v>0.15376664855667199</c:v>
                </c:pt>
                <c:pt idx="15266" formatCode="General">
                  <c:v>0.14227040744562</c:v>
                </c:pt>
                <c:pt idx="15267" formatCode="General">
                  <c:v>0.13071514148542701</c:v>
                </c:pt>
                <c:pt idx="15268" formatCode="General">
                  <c:v>0.11916956086568101</c:v>
                </c:pt>
                <c:pt idx="15269" formatCode="General">
                  <c:v>0.107865630817416</c:v>
                </c:pt>
                <c:pt idx="15270" formatCode="General">
                  <c:v>9.7541292511432995E-2</c:v>
                </c:pt>
                <c:pt idx="15271" formatCode="General">
                  <c:v>8.8647396434236705E-2</c:v>
                </c:pt>
                <c:pt idx="15272" formatCode="General">
                  <c:v>8.0808919265935406E-2</c:v>
                </c:pt>
                <c:pt idx="15273" formatCode="General">
                  <c:v>7.3802955571331097E-2</c:v>
                </c:pt>
                <c:pt idx="15274" formatCode="General">
                  <c:v>6.7314988603341994E-2</c:v>
                </c:pt>
                <c:pt idx="15275" formatCode="General">
                  <c:v>6.07360915599836E-2</c:v>
                </c:pt>
                <c:pt idx="15276" formatCode="General">
                  <c:v>5.3751255638848201E-2</c:v>
                </c:pt>
                <c:pt idx="15277" formatCode="General">
                  <c:v>4.6224380668388597E-2</c:v>
                </c:pt>
                <c:pt idx="15278" formatCode="General">
                  <c:v>3.7915392810121198E-2</c:v>
                </c:pt>
                <c:pt idx="15279" formatCode="General">
                  <c:v>2.8887418866042101E-2</c:v>
                </c:pt>
                <c:pt idx="15280" formatCode="General">
                  <c:v>2.00567474747879E-2</c:v>
                </c:pt>
                <c:pt idx="15281" formatCode="General">
                  <c:v>1.19400133242713E-2</c:v>
                </c:pt>
                <c:pt idx="15282" formatCode="General">
                  <c:v>3.9268410600697802E-3</c:v>
                </c:pt>
                <c:pt idx="15283" formatCode="General">
                  <c:v>-4.60574515598694E-3</c:v>
                </c:pt>
                <c:pt idx="15284" formatCode="General">
                  <c:v>-1.3888318764402101E-2</c:v>
                </c:pt>
                <c:pt idx="15285" formatCode="General">
                  <c:v>-2.34093802487466E-2</c:v>
                </c:pt>
                <c:pt idx="15286" formatCode="General">
                  <c:v>-3.2447182417210597E-2</c:v>
                </c:pt>
                <c:pt idx="15287" formatCode="General">
                  <c:v>-4.1192593990514503E-2</c:v>
                </c:pt>
                <c:pt idx="15288" formatCode="General">
                  <c:v>-5.0045452179062699E-2</c:v>
                </c:pt>
                <c:pt idx="15289" formatCode="General">
                  <c:v>-5.8525159864002002E-2</c:v>
                </c:pt>
                <c:pt idx="15290" formatCode="General">
                  <c:v>-6.5722980138783804E-2</c:v>
                </c:pt>
                <c:pt idx="15291" formatCode="General">
                  <c:v>-7.1692894521100503E-2</c:v>
                </c:pt>
                <c:pt idx="15292" formatCode="General">
                  <c:v>-7.7191923076098901E-2</c:v>
                </c:pt>
                <c:pt idx="15293" formatCode="General">
                  <c:v>-8.2766256810831093E-2</c:v>
                </c:pt>
                <c:pt idx="15294" formatCode="General">
                  <c:v>-8.8845664769756097E-2</c:v>
                </c:pt>
                <c:pt idx="15295" formatCode="General">
                  <c:v>-9.5585321560424097E-2</c:v>
                </c:pt>
                <c:pt idx="15296" formatCode="General">
                  <c:v>-0.102992647106236</c:v>
                </c:pt>
                <c:pt idx="15297" formatCode="General">
                  <c:v>-0.111286157604306</c:v>
                </c:pt>
                <c:pt idx="15298" formatCode="General">
                  <c:v>-0.12067827321567901</c:v>
                </c:pt>
                <c:pt idx="15299" formatCode="General">
                  <c:v>-0.13102872457143</c:v>
                </c:pt>
                <c:pt idx="15300" formatCode="General">
                  <c:v>-0.14198893783594499</c:v>
                </c:pt>
                <c:pt idx="15301" formatCode="General">
                  <c:v>-0.153318546688791</c:v>
                </c:pt>
                <c:pt idx="15302" formatCode="General">
                  <c:v>-0.16501066633731401</c:v>
                </c:pt>
                <c:pt idx="15303" formatCode="General">
                  <c:v>-0.17706080940048299</c:v>
                </c:pt>
                <c:pt idx="15304" formatCode="General">
                  <c:v>-0.18917286247871801</c:v>
                </c:pt>
                <c:pt idx="15305" formatCode="General">
                  <c:v>-0.20081902831720799</c:v>
                </c:pt>
                <c:pt idx="15306" formatCode="General">
                  <c:v>-0.21182289783557401</c:v>
                </c:pt>
                <c:pt idx="15307" formatCode="General">
                  <c:v>-0.22252962532856399</c:v>
                </c:pt>
                <c:pt idx="15308" formatCode="General">
                  <c:v>-0.233516608289975</c:v>
                </c:pt>
                <c:pt idx="15309" formatCode="General">
                  <c:v>-0.245299651026017</c:v>
                </c:pt>
                <c:pt idx="15310" formatCode="General">
                  <c:v>-0.25762664464806501</c:v>
                </c:pt>
                <c:pt idx="15311" formatCode="General">
                  <c:v>-0.26959797461042301</c:v>
                </c:pt>
                <c:pt idx="15312" formatCode="General">
                  <c:v>-0.280565623545738</c:v>
                </c:pt>
                <c:pt idx="15313" formatCode="General">
                  <c:v>-0.29028702720204203</c:v>
                </c:pt>
                <c:pt idx="15314" formatCode="General">
                  <c:v>-0.298855085827056</c:v>
                </c:pt>
                <c:pt idx="15315" formatCode="General">
                  <c:v>-0.30666300175044198</c:v>
                </c:pt>
                <c:pt idx="15316" formatCode="General">
                  <c:v>-0.313888817898136</c:v>
                </c:pt>
                <c:pt idx="15317" formatCode="General">
                  <c:v>-0.32050273591545703</c:v>
                </c:pt>
                <c:pt idx="15318" formatCode="General">
                  <c:v>-0.32646462015267202</c:v>
                </c:pt>
                <c:pt idx="15319" formatCode="General">
                  <c:v>-0.33165797849186801</c:v>
                </c:pt>
                <c:pt idx="15320" formatCode="General">
                  <c:v>-0.335977825874473</c:v>
                </c:pt>
                <c:pt idx="15321" formatCode="General">
                  <c:v>-0.33899075131244399</c:v>
                </c:pt>
                <c:pt idx="15322" formatCode="General">
                  <c:v>-0.34060758098662097</c:v>
                </c:pt>
                <c:pt idx="15323" formatCode="General">
                  <c:v>-0.34143769192864998</c:v>
                </c:pt>
                <c:pt idx="15324" formatCode="General">
                  <c:v>-0.34198196231775402</c:v>
                </c:pt>
                <c:pt idx="15325" formatCode="General">
                  <c:v>-0.342663338982784</c:v>
                </c:pt>
                <c:pt idx="15326" formatCode="General">
                  <c:v>-0.34403638330437197</c:v>
                </c:pt>
                <c:pt idx="15327" formatCode="General">
                  <c:v>-0.34646592259625197</c:v>
                </c:pt>
                <c:pt idx="15328" formatCode="General">
                  <c:v>-0.34994797686182</c:v>
                </c:pt>
                <c:pt idx="15329" formatCode="General">
                  <c:v>-0.354548870169059</c:v>
                </c:pt>
                <c:pt idx="15330" formatCode="General">
                  <c:v>-0.36019956346238902</c:v>
                </c:pt>
                <c:pt idx="15331" formatCode="General">
                  <c:v>-0.36646854449996602</c:v>
                </c:pt>
                <c:pt idx="15332" formatCode="General">
                  <c:v>-0.37313073726309598</c:v>
                </c:pt>
                <c:pt idx="15333" formatCode="General">
                  <c:v>-0.38019840217628098</c:v>
                </c:pt>
                <c:pt idx="15334" formatCode="General">
                  <c:v>-0.38778769854689299</c:v>
                </c:pt>
                <c:pt idx="15335" formatCode="General">
                  <c:v>-0.396013723990572</c:v>
                </c:pt>
                <c:pt idx="15336" formatCode="General">
                  <c:v>-0.40532882898502898</c:v>
                </c:pt>
                <c:pt idx="15337" formatCode="General">
                  <c:v>-0.41624823186011101</c:v>
                </c:pt>
                <c:pt idx="15338" formatCode="General">
                  <c:v>-0.427952716040012</c:v>
                </c:pt>
                <c:pt idx="15339" formatCode="General">
                  <c:v>-0.43946757738702202</c:v>
                </c:pt>
                <c:pt idx="15340" formatCode="General">
                  <c:v>-0.45070524001274598</c:v>
                </c:pt>
                <c:pt idx="15341" formatCode="General">
                  <c:v>-0.461396742570577</c:v>
                </c:pt>
                <c:pt idx="15342" formatCode="General">
                  <c:v>-0.47084615881039499</c:v>
                </c:pt>
                <c:pt idx="15343" formatCode="General">
                  <c:v>-0.47864731235896102</c:v>
                </c:pt>
                <c:pt idx="15344" formatCode="General">
                  <c:v>-0.485009855414963</c:v>
                </c:pt>
                <c:pt idx="15345" formatCode="General">
                  <c:v>-0.489975018693248</c:v>
                </c:pt>
                <c:pt idx="15346" formatCode="General">
                  <c:v>-0.49351291492315602</c:v>
                </c:pt>
                <c:pt idx="15347" formatCode="General">
                  <c:v>-0.49588298778342799</c:v>
                </c:pt>
                <c:pt idx="15348" formatCode="General">
                  <c:v>-0.49727700336750202</c:v>
                </c:pt>
                <c:pt idx="15349" formatCode="General">
                  <c:v>-0.49808271837676299</c:v>
                </c:pt>
                <c:pt idx="15350" formatCode="General">
                  <c:v>-0.49878888746143402</c:v>
                </c:pt>
                <c:pt idx="15351" formatCode="General">
                  <c:v>-0.49924796501631002</c:v>
                </c:pt>
                <c:pt idx="15352" formatCode="General">
                  <c:v>-0.49932077956985599</c:v>
                </c:pt>
                <c:pt idx="15353" formatCode="General">
                  <c:v>-0.49956486612071499</c:v>
                </c:pt>
                <c:pt idx="15354" formatCode="General">
                  <c:v>-0.50040873760823101</c:v>
                </c:pt>
                <c:pt idx="15355" formatCode="General">
                  <c:v>-0.50147295322227703</c:v>
                </c:pt>
                <c:pt idx="15356" formatCode="General">
                  <c:v>-0.50240142727943204</c:v>
                </c:pt>
                <c:pt idx="15357" formatCode="General">
                  <c:v>-0.50338838498721705</c:v>
                </c:pt>
                <c:pt idx="15358" formatCode="General">
                  <c:v>-0.50435885580708895</c:v>
                </c:pt>
                <c:pt idx="15359" formatCode="General">
                  <c:v>-0.50517694198938401</c:v>
                </c:pt>
                <c:pt idx="15360" formatCode="General">
                  <c:v>-0.50587646074466497</c:v>
                </c:pt>
                <c:pt idx="15361" formatCode="General">
                  <c:v>-0.50642552170743704</c:v>
                </c:pt>
                <c:pt idx="15362" formatCode="General">
                  <c:v>-0.50667281446574297</c:v>
                </c:pt>
                <c:pt idx="15363" formatCode="General">
                  <c:v>-0.50634540843263998</c:v>
                </c:pt>
                <c:pt idx="15364" formatCode="General">
                  <c:v>-0.50556164144854898</c:v>
                </c:pt>
                <c:pt idx="15365" formatCode="General">
                  <c:v>-0.504534794969275</c:v>
                </c:pt>
                <c:pt idx="15366" formatCode="General">
                  <c:v>-0.50319728139270803</c:v>
                </c:pt>
                <c:pt idx="15367" formatCode="General">
                  <c:v>-0.50150620465316098</c:v>
                </c:pt>
                <c:pt idx="15368" formatCode="General">
                  <c:v>-0.49959084242567298</c:v>
                </c:pt>
                <c:pt idx="15369" formatCode="General">
                  <c:v>-0.497437602039006</c:v>
                </c:pt>
                <c:pt idx="15370" formatCode="General">
                  <c:v>-0.49489730815223199</c:v>
                </c:pt>
                <c:pt idx="15371" formatCode="General">
                  <c:v>-0.49186911053864701</c:v>
                </c:pt>
                <c:pt idx="15372" formatCode="General">
                  <c:v>-0.48815079850463</c:v>
                </c:pt>
                <c:pt idx="15373" formatCode="General">
                  <c:v>-0.48321821364782402</c:v>
                </c:pt>
                <c:pt idx="15374" formatCode="General">
                  <c:v>-0.47669004428841399</c:v>
                </c:pt>
                <c:pt idx="15375" formatCode="General">
                  <c:v>-0.46907782506604401</c:v>
                </c:pt>
                <c:pt idx="15376" formatCode="General">
                  <c:v>-0.46097627165842098</c:v>
                </c:pt>
                <c:pt idx="15377" formatCode="General">
                  <c:v>-0.452346481692946</c:v>
                </c:pt>
                <c:pt idx="15378" formatCode="General">
                  <c:v>-0.44295545406548098</c:v>
                </c:pt>
                <c:pt idx="15379" formatCode="General">
                  <c:v>-0.43368106125259798</c:v>
                </c:pt>
                <c:pt idx="15380" formatCode="General">
                  <c:v>-0.42622886134271099</c:v>
                </c:pt>
                <c:pt idx="15381" formatCode="General">
                  <c:v>-0.42062459080581499</c:v>
                </c:pt>
                <c:pt idx="15382" formatCode="General">
                  <c:v>-0.41629852103168902</c:v>
                </c:pt>
                <c:pt idx="15383" formatCode="General">
                  <c:v>-0.413750547521617</c:v>
                </c:pt>
                <c:pt idx="15384" formatCode="General">
                  <c:v>-0.413368618560915</c:v>
                </c:pt>
                <c:pt idx="15385" formatCode="General">
                  <c:v>-0.41480077615133998</c:v>
                </c:pt>
                <c:pt idx="15386" formatCode="General">
                  <c:v>-0.41824460417638898</c:v>
                </c:pt>
                <c:pt idx="15387" formatCode="General">
                  <c:v>-0.42407183756489503</c:v>
                </c:pt>
                <c:pt idx="15388" formatCode="General">
                  <c:v>-0.43132686961496203</c:v>
                </c:pt>
                <c:pt idx="15389" formatCode="General">
                  <c:v>-0.43928945831954502</c:v>
                </c:pt>
                <c:pt idx="15390" formatCode="General">
                  <c:v>-0.44789650027954397</c:v>
                </c:pt>
                <c:pt idx="15391" formatCode="General">
                  <c:v>-0.45684608412226202</c:v>
                </c:pt>
                <c:pt idx="15392" formatCode="General">
                  <c:v>-0.46530355475222701</c:v>
                </c:pt>
                <c:pt idx="15393" formatCode="General">
                  <c:v>-0.47220631136550301</c:v>
                </c:pt>
                <c:pt idx="15394" formatCode="General">
                  <c:v>-0.47710827158552399</c:v>
                </c:pt>
                <c:pt idx="15395" formatCode="General">
                  <c:v>-0.47970320370707598</c:v>
                </c:pt>
                <c:pt idx="15396" formatCode="General">
                  <c:v>-0.47921946060836002</c:v>
                </c:pt>
                <c:pt idx="15397" formatCode="General">
                  <c:v>-0.475872369481812</c:v>
                </c:pt>
                <c:pt idx="15398" formatCode="General">
                  <c:v>-0.47084798452668197</c:v>
                </c:pt>
                <c:pt idx="15399" formatCode="General">
                  <c:v>-0.46461035051505301</c:v>
                </c:pt>
                <c:pt idx="15400" formatCode="General">
                  <c:v>-0.45691012855535401</c:v>
                </c:pt>
                <c:pt idx="15401" formatCode="General">
                  <c:v>-0.447087079767021</c:v>
                </c:pt>
                <c:pt idx="15402" formatCode="General">
                  <c:v>-0.43454968600661398</c:v>
                </c:pt>
                <c:pt idx="15403" formatCode="General">
                  <c:v>-0.41949364384576898</c:v>
                </c:pt>
                <c:pt idx="15404" formatCode="General">
                  <c:v>-0.40267207858105403</c:v>
                </c:pt>
                <c:pt idx="15405" formatCode="General">
                  <c:v>-0.38486710666878798</c:v>
                </c:pt>
                <c:pt idx="15406" formatCode="General">
                  <c:v>-0.36647887863888301</c:v>
                </c:pt>
                <c:pt idx="15407" formatCode="General">
                  <c:v>-0.34762231136500799</c:v>
                </c:pt>
                <c:pt idx="15408" formatCode="General">
                  <c:v>-0.32835855635962502</c:v>
                </c:pt>
                <c:pt idx="15409" formatCode="General">
                  <c:v>-0.30890251498070798</c:v>
                </c:pt>
                <c:pt idx="15410" formatCode="General">
                  <c:v>-0.289857634639761</c:v>
                </c:pt>
                <c:pt idx="15411" formatCode="General">
                  <c:v>-0.27178908811318098</c:v>
                </c:pt>
                <c:pt idx="15412" formatCode="General">
                  <c:v>-0.25485852836978901</c:v>
                </c:pt>
                <c:pt idx="15413" formatCode="General">
                  <c:v>-0.23912825418298</c:v>
                </c:pt>
                <c:pt idx="15414" formatCode="General">
                  <c:v>-0.22471050717347299</c:v>
                </c:pt>
                <c:pt idx="15415" formatCode="General">
                  <c:v>-0.21222775009700501</c:v>
                </c:pt>
                <c:pt idx="15416" formatCode="General">
                  <c:v>-0.20275908789765401</c:v>
                </c:pt>
                <c:pt idx="15417" formatCode="General">
                  <c:v>-0.196688350809473</c:v>
                </c:pt>
                <c:pt idx="15418" formatCode="General">
                  <c:v>-0.193399693143083</c:v>
                </c:pt>
                <c:pt idx="15419" formatCode="General">
                  <c:v>-0.19230410324266201</c:v>
                </c:pt>
                <c:pt idx="15420" formatCode="General">
                  <c:v>-0.193145838034886</c:v>
                </c:pt>
                <c:pt idx="15421" formatCode="General">
                  <c:v>-0.195319353826725</c:v>
                </c:pt>
                <c:pt idx="15422" formatCode="General">
                  <c:v>-0.19822437374968499</c:v>
                </c:pt>
                <c:pt idx="15423" formatCode="General">
                  <c:v>-0.20114396185816599</c:v>
                </c:pt>
                <c:pt idx="15424" formatCode="General">
                  <c:v>-0.20265707567188701</c:v>
                </c:pt>
                <c:pt idx="15425" formatCode="General">
                  <c:v>-0.201606701520439</c:v>
                </c:pt>
                <c:pt idx="15426" formatCode="General">
                  <c:v>-0.19744259362024499</c:v>
                </c:pt>
                <c:pt idx="15427" formatCode="General">
                  <c:v>-0.18984775005052201</c:v>
                </c:pt>
                <c:pt idx="15428" formatCode="General">
                  <c:v>-0.17898075237182801</c:v>
                </c:pt>
                <c:pt idx="15429" formatCode="General">
                  <c:v>-0.16585778144816099</c:v>
                </c:pt>
                <c:pt idx="15430" formatCode="General">
                  <c:v>-0.15202470945596799</c:v>
                </c:pt>
                <c:pt idx="15431" formatCode="General">
                  <c:v>-0.13802587270024799</c:v>
                </c:pt>
                <c:pt idx="15432" formatCode="General">
                  <c:v>-0.123222185919606</c:v>
                </c:pt>
                <c:pt idx="15433" formatCode="General">
                  <c:v>-0.107276470429829</c:v>
                </c:pt>
                <c:pt idx="15434" formatCode="General">
                  <c:v>-9.0249457067766006E-2</c:v>
                </c:pt>
                <c:pt idx="15435" formatCode="General">
                  <c:v>-7.2221811917082906E-2</c:v>
                </c:pt>
                <c:pt idx="15436" formatCode="General">
                  <c:v>-5.3686787764781099E-2</c:v>
                </c:pt>
                <c:pt idx="15437" formatCode="General">
                  <c:v>-3.5461190335760402E-2</c:v>
                </c:pt>
                <c:pt idx="15438" formatCode="General">
                  <c:v>-1.80602673096989E-2</c:v>
                </c:pt>
                <c:pt idx="15439" formatCode="General">
                  <c:v>-1.67382980790757E-3</c:v>
                </c:pt>
                <c:pt idx="15440" formatCode="General">
                  <c:v>1.37454169062489E-2</c:v>
                </c:pt>
                <c:pt idx="15441" formatCode="General">
                  <c:v>2.8345361921835E-2</c:v>
                </c:pt>
                <c:pt idx="15442" formatCode="General">
                  <c:v>4.2026904450615903E-2</c:v>
                </c:pt>
                <c:pt idx="15443" formatCode="General">
                  <c:v>5.4477468565843901E-2</c:v>
                </c:pt>
                <c:pt idx="15444" formatCode="General">
                  <c:v>6.5519455226448406E-2</c:v>
                </c:pt>
                <c:pt idx="15445" formatCode="General">
                  <c:v>7.5523923291861098E-2</c:v>
                </c:pt>
                <c:pt idx="15446" formatCode="General">
                  <c:v>8.5030007201333593E-2</c:v>
                </c:pt>
                <c:pt idx="15447" formatCode="General">
                  <c:v>9.4303002909116904E-2</c:v>
                </c:pt>
                <c:pt idx="15448" formatCode="General">
                  <c:v>0.103144539249707</c:v>
                </c:pt>
                <c:pt idx="15449" formatCode="General">
                  <c:v>0.11141753695437601</c:v>
                </c:pt>
                <c:pt idx="15450" formatCode="General">
                  <c:v>0.11943213321493699</c:v>
                </c:pt>
                <c:pt idx="15451" formatCode="General">
                  <c:v>0.12737183392951401</c:v>
                </c:pt>
                <c:pt idx="15452" formatCode="General">
                  <c:v>0.13497482912512901</c:v>
                </c:pt>
                <c:pt idx="15453" formatCode="General">
                  <c:v>0.14193892708920899</c:v>
                </c:pt>
                <c:pt idx="15454" formatCode="General">
                  <c:v>0.14831994142148899</c:v>
                </c:pt>
                <c:pt idx="15455" formatCode="General">
                  <c:v>0.154011532177282</c:v>
                </c:pt>
                <c:pt idx="15456" formatCode="General">
                  <c:v>0.158447239187333</c:v>
                </c:pt>
                <c:pt idx="15457" formatCode="General">
                  <c:v>0.16182775295722901</c:v>
                </c:pt>
                <c:pt idx="15458" formatCode="General">
                  <c:v>0.16555221552968999</c:v>
                </c:pt>
                <c:pt idx="15459" formatCode="General">
                  <c:v>0.17097554247966201</c:v>
                </c:pt>
                <c:pt idx="15460" formatCode="General">
                  <c:v>0.17859461566559601</c:v>
                </c:pt>
                <c:pt idx="15461" formatCode="General">
                  <c:v>0.18812234151991999</c:v>
                </c:pt>
                <c:pt idx="15462" formatCode="General">
                  <c:v>0.199015162971382</c:v>
                </c:pt>
                <c:pt idx="15463" formatCode="General">
                  <c:v>0.210959364617718</c:v>
                </c:pt>
                <c:pt idx="15464" formatCode="General">
                  <c:v>0.22406963627339599</c:v>
                </c:pt>
                <c:pt idx="15465" formatCode="General">
                  <c:v>0.23853236201464101</c:v>
                </c:pt>
                <c:pt idx="15466" formatCode="General">
                  <c:v>0.25415437017168402</c:v>
                </c:pt>
                <c:pt idx="15467" formatCode="General">
                  <c:v>0.27039834690348302</c:v>
                </c:pt>
                <c:pt idx="15468" formatCode="General">
                  <c:v>0.28681054968379199</c:v>
                </c:pt>
                <c:pt idx="15469" formatCode="General">
                  <c:v>0.30313165009957799</c:v>
                </c:pt>
                <c:pt idx="15470" formatCode="General">
                  <c:v>0.31892633115310598</c:v>
                </c:pt>
                <c:pt idx="15471" formatCode="General">
                  <c:v>0.33374969159012902</c:v>
                </c:pt>
                <c:pt idx="15472" formatCode="General">
                  <c:v>0.34742063758853797</c:v>
                </c:pt>
                <c:pt idx="15473" formatCode="General">
                  <c:v>0.36024501805944897</c:v>
                </c:pt>
                <c:pt idx="15474" formatCode="General">
                  <c:v>0.37251290324990999</c:v>
                </c:pt>
                <c:pt idx="15475" formatCode="General">
                  <c:v>0.38418326299382399</c:v>
                </c:pt>
                <c:pt idx="15476" formatCode="General">
                  <c:v>0.395216064475234</c:v>
                </c:pt>
                <c:pt idx="15477" formatCode="General">
                  <c:v>0.40579001410519999</c:v>
                </c:pt>
                <c:pt idx="15478" formatCode="General">
                  <c:v>0.41623635695697198</c:v>
                </c:pt>
                <c:pt idx="15479" formatCode="General">
                  <c:v>0.42630206687884697</c:v>
                </c:pt>
                <c:pt idx="15480" formatCode="General">
                  <c:v>0.43549504388316901</c:v>
                </c:pt>
                <c:pt idx="15481" formatCode="General">
                  <c:v>0.44362592270640999</c:v>
                </c:pt>
                <c:pt idx="15482" formatCode="General">
                  <c:v>0.45077451190033202</c:v>
                </c:pt>
                <c:pt idx="15483" formatCode="General">
                  <c:v>0.45725413574398499</c:v>
                </c:pt>
                <c:pt idx="15484" formatCode="General">
                  <c:v>0.46364423372585101</c:v>
                </c:pt>
                <c:pt idx="15485" formatCode="General">
                  <c:v>0.47008554025744997</c:v>
                </c:pt>
                <c:pt idx="15486" formatCode="General">
                  <c:v>0.476302447851286</c:v>
                </c:pt>
                <c:pt idx="15487" formatCode="General">
                  <c:v>0.48235884546889202</c:v>
                </c:pt>
                <c:pt idx="15488" formatCode="General">
                  <c:v>0.48873581413383699</c:v>
                </c:pt>
                <c:pt idx="15489" formatCode="General">
                  <c:v>0.49574814899481801</c:v>
                </c:pt>
                <c:pt idx="15490" formatCode="General">
                  <c:v>0.50316173544169696</c:v>
                </c:pt>
                <c:pt idx="15491" formatCode="General">
                  <c:v>0.51062404330255395</c:v>
                </c:pt>
                <c:pt idx="15492" formatCode="General">
                  <c:v>0.51822524951552595</c:v>
                </c:pt>
                <c:pt idx="15493" formatCode="General">
                  <c:v>0.52648069675235198</c:v>
                </c:pt>
                <c:pt idx="15494" formatCode="General">
                  <c:v>0.53505492737479698</c:v>
                </c:pt>
                <c:pt idx="15495" formatCode="General">
                  <c:v>0.54295890751222498</c:v>
                </c:pt>
                <c:pt idx="15496" formatCode="General">
                  <c:v>0.55007097495668</c:v>
                </c:pt>
                <c:pt idx="15497" formatCode="General">
                  <c:v>0.55695659804937803</c:v>
                </c:pt>
                <c:pt idx="15498" formatCode="General">
                  <c:v>0.56365360170869405</c:v>
                </c:pt>
                <c:pt idx="15499" formatCode="General">
                  <c:v>0.56968300335462196</c:v>
                </c:pt>
                <c:pt idx="15500" formatCode="General">
                  <c:v>0.57487573738350395</c:v>
                </c:pt>
                <c:pt idx="15501" formatCode="General">
                  <c:v>0.57926257789818603</c:v>
                </c:pt>
                <c:pt idx="15502" formatCode="General">
                  <c:v>0.58261484163579802</c:v>
                </c:pt>
                <c:pt idx="15503" formatCode="General">
                  <c:v>0.58469052366693897</c:v>
                </c:pt>
                <c:pt idx="15504" formatCode="General">
                  <c:v>0.58546405625495901</c:v>
                </c:pt>
                <c:pt idx="15505" formatCode="General">
                  <c:v>0.58504369208013995</c:v>
                </c:pt>
                <c:pt idx="15506" formatCode="General">
                  <c:v>0.58378910929192496</c:v>
                </c:pt>
                <c:pt idx="15507" formatCode="General">
                  <c:v>0.58262682868877502</c:v>
                </c:pt>
                <c:pt idx="15508" formatCode="General">
                  <c:v>0.582772136378228</c:v>
                </c:pt>
                <c:pt idx="15509" formatCode="General">
                  <c:v>0.58448588156605197</c:v>
                </c:pt>
                <c:pt idx="15510" formatCode="General">
                  <c:v>0.586791642812309</c:v>
                </c:pt>
                <c:pt idx="15511" formatCode="General">
                  <c:v>0.58871235015481205</c:v>
                </c:pt>
                <c:pt idx="15512" formatCode="General">
                  <c:v>0.58994634239906196</c:v>
                </c:pt>
                <c:pt idx="15513" formatCode="General">
                  <c:v>0.59062019781563502</c:v>
                </c:pt>
                <c:pt idx="15514" formatCode="General">
                  <c:v>0.59088936349168997</c:v>
                </c:pt>
                <c:pt idx="15515" formatCode="General">
                  <c:v>0.59042445402431099</c:v>
                </c:pt>
                <c:pt idx="15516" formatCode="General">
                  <c:v>0.58867452989908897</c:v>
                </c:pt>
                <c:pt idx="15517" formatCode="General">
                  <c:v>0.58556146887139904</c:v>
                </c:pt>
                <c:pt idx="15518" formatCode="General">
                  <c:v>0.58129694302891499</c:v>
                </c:pt>
                <c:pt idx="15519" formatCode="General">
                  <c:v>0.57604972174992297</c:v>
                </c:pt>
                <c:pt idx="15520" formatCode="General">
                  <c:v>0.57016003726698505</c:v>
                </c:pt>
                <c:pt idx="15521" formatCode="General">
                  <c:v>0.564251712331716</c:v>
                </c:pt>
                <c:pt idx="15522" formatCode="General">
                  <c:v>0.55871071350526202</c:v>
                </c:pt>
                <c:pt idx="15523" formatCode="General">
                  <c:v>0.55324420305547295</c:v>
                </c:pt>
                <c:pt idx="15524" formatCode="General">
                  <c:v>0.54721124548169098</c:v>
                </c:pt>
                <c:pt idx="15525" formatCode="General">
                  <c:v>0.54030643620704899</c:v>
                </c:pt>
                <c:pt idx="15526" formatCode="General">
                  <c:v>0.53288121082500595</c:v>
                </c:pt>
                <c:pt idx="15527" formatCode="General">
                  <c:v>0.52541256358171495</c:v>
                </c:pt>
                <c:pt idx="15528" formatCode="General">
                  <c:v>0.51813230665733001</c:v>
                </c:pt>
                <c:pt idx="15529" formatCode="General">
                  <c:v>0.51094412317856197</c:v>
                </c:pt>
                <c:pt idx="15530" formatCode="General">
                  <c:v>0.50357523712725405</c:v>
                </c:pt>
                <c:pt idx="15531" formatCode="General">
                  <c:v>0.49604927091064799</c:v>
                </c:pt>
                <c:pt idx="15532" formatCode="General">
                  <c:v>0.48851778099115301</c:v>
                </c:pt>
                <c:pt idx="15533" formatCode="General">
                  <c:v>0.48072781046680002</c:v>
                </c:pt>
                <c:pt idx="15534" formatCode="General">
                  <c:v>0.47244112352676298</c:v>
                </c:pt>
                <c:pt idx="15535" formatCode="General">
                  <c:v>0.46401483272091099</c:v>
                </c:pt>
                <c:pt idx="15536" formatCode="General">
                  <c:v>0.45582068212454002</c:v>
                </c:pt>
                <c:pt idx="15537" formatCode="General">
                  <c:v>0.447660478610301</c:v>
                </c:pt>
                <c:pt idx="15538" formatCode="General">
                  <c:v>0.439249710532919</c:v>
                </c:pt>
                <c:pt idx="15539" formatCode="General">
                  <c:v>0.43086796053429399</c:v>
                </c:pt>
                <c:pt idx="15540" formatCode="General">
                  <c:v>0.42302221284362701</c:v>
                </c:pt>
                <c:pt idx="15541" formatCode="General">
                  <c:v>0.41539514410701101</c:v>
                </c:pt>
                <c:pt idx="15542" formatCode="General">
                  <c:v>0.40710887978297799</c:v>
                </c:pt>
                <c:pt idx="15543" formatCode="General">
                  <c:v>0.39833029751450999</c:v>
                </c:pt>
                <c:pt idx="15544" formatCode="General">
                  <c:v>0.38954396115259099</c:v>
                </c:pt>
                <c:pt idx="15545" formatCode="General">
                  <c:v>0.380496696963882</c:v>
                </c:pt>
                <c:pt idx="15546" formatCode="General">
                  <c:v>0.37113243396973999</c:v>
                </c:pt>
                <c:pt idx="15547" formatCode="General">
                  <c:v>0.36195644962113099</c:v>
                </c:pt>
                <c:pt idx="15548" formatCode="General">
                  <c:v>0.35341839325154001</c:v>
                </c:pt>
                <c:pt idx="15549" formatCode="General">
                  <c:v>0.345444051659269</c:v>
                </c:pt>
                <c:pt idx="15550" formatCode="General">
                  <c:v>0.337750168388324</c:v>
                </c:pt>
                <c:pt idx="15551" formatCode="General">
                  <c:v>0.33020051832849201</c:v>
                </c:pt>
                <c:pt idx="15552" formatCode="General">
                  <c:v>0.32280891517638599</c:v>
                </c:pt>
                <c:pt idx="15553" formatCode="General">
                  <c:v>0.31578565222301602</c:v>
                </c:pt>
                <c:pt idx="15554" formatCode="General">
                  <c:v>0.30929653306346699</c:v>
                </c:pt>
                <c:pt idx="15555" formatCode="General">
                  <c:v>0.303156579937785</c:v>
                </c:pt>
                <c:pt idx="15556" formatCode="General">
                  <c:v>0.29669012317245402</c:v>
                </c:pt>
                <c:pt idx="15557" formatCode="General">
                  <c:v>0.289222198440794</c:v>
                </c:pt>
                <c:pt idx="15558" formatCode="General">
                  <c:v>0.28072907677769199</c:v>
                </c:pt>
                <c:pt idx="15559" formatCode="General">
                  <c:v>0.27127114905863198</c:v>
                </c:pt>
                <c:pt idx="15560" formatCode="General">
                  <c:v>0.260869604977854</c:v>
                </c:pt>
                <c:pt idx="15561" formatCode="General">
                  <c:v>0.249846766758822</c:v>
                </c:pt>
                <c:pt idx="15562" formatCode="General">
                  <c:v>0.23864233667012899</c:v>
                </c:pt>
                <c:pt idx="15563" formatCode="General">
                  <c:v>0.22777234876167199</c:v>
                </c:pt>
                <c:pt idx="15564" formatCode="General">
                  <c:v>0.21775441524740999</c:v>
                </c:pt>
                <c:pt idx="15565" formatCode="General">
                  <c:v>0.209163840408229</c:v>
                </c:pt>
                <c:pt idx="15566" formatCode="General">
                  <c:v>0.20202252429256901</c:v>
                </c:pt>
                <c:pt idx="15567" formatCode="General">
                  <c:v>0.19555937890168701</c:v>
                </c:pt>
                <c:pt idx="15568" formatCode="General">
                  <c:v>0.18908715151203201</c:v>
                </c:pt>
                <c:pt idx="15569" formatCode="General">
                  <c:v>0.182261744092518</c:v>
                </c:pt>
                <c:pt idx="15570" formatCode="General">
                  <c:v>0.17501157260817299</c:v>
                </c:pt>
                <c:pt idx="15571" formatCode="General">
                  <c:v>0.16757575618398099</c:v>
                </c:pt>
                <c:pt idx="15572" formatCode="General">
                  <c:v>0.160257927672835</c:v>
                </c:pt>
                <c:pt idx="15573" formatCode="General">
                  <c:v>0.15292371752901901</c:v>
                </c:pt>
                <c:pt idx="15574" formatCode="General">
                  <c:v>0.14555325601269301</c:v>
                </c:pt>
                <c:pt idx="15575" formatCode="General">
                  <c:v>0.138376116006179</c:v>
                </c:pt>
                <c:pt idx="15576" formatCode="General">
                  <c:v>0.13107958305544601</c:v>
                </c:pt>
                <c:pt idx="15577" formatCode="General">
                  <c:v>0.12310510939785201</c:v>
                </c:pt>
                <c:pt idx="15578" formatCode="General">
                  <c:v>0.114035136527913</c:v>
                </c:pt>
                <c:pt idx="15579" formatCode="General">
                  <c:v>0.10374533384663499</c:v>
                </c:pt>
                <c:pt idx="15580" formatCode="General">
                  <c:v>9.2516905106330899E-2</c:v>
                </c:pt>
                <c:pt idx="15581" formatCode="General">
                  <c:v>8.0934565344745898E-2</c:v>
                </c:pt>
                <c:pt idx="15582" formatCode="General">
                  <c:v>6.8868264029839296E-2</c:v>
                </c:pt>
                <c:pt idx="15583" formatCode="General">
                  <c:v>5.56482090174742E-2</c:v>
                </c:pt>
                <c:pt idx="15584" formatCode="General">
                  <c:v>4.1101131907374903E-2</c:v>
                </c:pt>
                <c:pt idx="15585" formatCode="General">
                  <c:v>2.6004247055389999E-2</c:v>
                </c:pt>
                <c:pt idx="15586" formatCode="General">
                  <c:v>1.16472847859629E-2</c:v>
                </c:pt>
                <c:pt idx="15587" formatCode="General">
                  <c:v>-1.6688817265560799E-3</c:v>
                </c:pt>
                <c:pt idx="15588" formatCode="General">
                  <c:v>-1.4368161864562801E-2</c:v>
                </c:pt>
                <c:pt idx="15589" formatCode="General">
                  <c:v>-2.6777828570231799E-2</c:v>
                </c:pt>
                <c:pt idx="15590" formatCode="General">
                  <c:v>-3.8930530148490697E-2</c:v>
                </c:pt>
                <c:pt idx="15591" formatCode="General">
                  <c:v>-5.0622350410232102E-2</c:v>
                </c:pt>
                <c:pt idx="15592" formatCode="General">
                  <c:v>-6.1790587546768597E-2</c:v>
                </c:pt>
                <c:pt idx="15593" formatCode="General">
                  <c:v>-7.2530136971159495E-2</c:v>
                </c:pt>
                <c:pt idx="15594" formatCode="General">
                  <c:v>-8.2816872073351394E-2</c:v>
                </c:pt>
                <c:pt idx="15595" formatCode="General">
                  <c:v>-9.2365913521134699E-2</c:v>
                </c:pt>
                <c:pt idx="15596" formatCode="General">
                  <c:v>-0.10135825561740799</c:v>
                </c:pt>
                <c:pt idx="15597" formatCode="General">
                  <c:v>-0.11032853142043</c:v>
                </c:pt>
                <c:pt idx="15598" formatCode="General">
                  <c:v>-0.11918634669219801</c:v>
                </c:pt>
                <c:pt idx="15599" formatCode="General">
                  <c:v>-0.127744884574607</c:v>
                </c:pt>
                <c:pt idx="15600" formatCode="General">
                  <c:v>-0.13623507445833599</c:v>
                </c:pt>
                <c:pt idx="15601" formatCode="General">
                  <c:v>-0.14480550891593899</c:v>
                </c:pt>
                <c:pt idx="15602" formatCode="General">
                  <c:v>-0.153311163397339</c:v>
                </c:pt>
                <c:pt idx="15603" formatCode="General">
                  <c:v>-0.162112938378879</c:v>
                </c:pt>
                <c:pt idx="15604" formatCode="General">
                  <c:v>-0.17173341204790299</c:v>
                </c:pt>
                <c:pt idx="15605" formatCode="General">
                  <c:v>-0.18206413752912501</c:v>
                </c:pt>
                <c:pt idx="15606" formatCode="General">
                  <c:v>-0.192844293222349</c:v>
                </c:pt>
                <c:pt idx="15607" formatCode="General">
                  <c:v>-0.20417987425536899</c:v>
                </c:pt>
                <c:pt idx="15608" formatCode="General">
                  <c:v>-0.216097909867558</c:v>
                </c:pt>
                <c:pt idx="15609" formatCode="General">
                  <c:v>-0.22851658347548401</c:v>
                </c:pt>
                <c:pt idx="15610" formatCode="General">
                  <c:v>-0.24122970852835501</c:v>
                </c:pt>
                <c:pt idx="15611" formatCode="General">
                  <c:v>-0.25370278539626001</c:v>
                </c:pt>
                <c:pt idx="15612" formatCode="General">
                  <c:v>-0.26553656225418798</c:v>
                </c:pt>
                <c:pt idx="15613" formatCode="General">
                  <c:v>-0.27682816553762701</c:v>
                </c:pt>
                <c:pt idx="15614" formatCode="General">
                  <c:v>-0.288164247104645</c:v>
                </c:pt>
                <c:pt idx="15615" formatCode="General">
                  <c:v>-0.29954484578061502</c:v>
                </c:pt>
                <c:pt idx="15616" formatCode="General">
                  <c:v>-0.31047855287147202</c:v>
                </c:pt>
                <c:pt idx="15617" formatCode="General">
                  <c:v>-0.32115797754807801</c:v>
                </c:pt>
                <c:pt idx="15618" formatCode="General">
                  <c:v>-0.33263475340209903</c:v>
                </c:pt>
                <c:pt idx="15619" formatCode="General">
                  <c:v>-0.345263806297464</c:v>
                </c:pt>
                <c:pt idx="15620" formatCode="General">
                  <c:v>-0.35867665003268401</c:v>
                </c:pt>
                <c:pt idx="15621" formatCode="General">
                  <c:v>-0.372802718417725</c:v>
                </c:pt>
                <c:pt idx="15622" formatCode="General">
                  <c:v>-0.38721942606485599</c:v>
                </c:pt>
                <c:pt idx="15623" formatCode="General">
                  <c:v>-0.401386453712122</c:v>
                </c:pt>
                <c:pt idx="15624" formatCode="General">
                  <c:v>-0.41476143967954399</c:v>
                </c:pt>
                <c:pt idx="15625" formatCode="General">
                  <c:v>-0.42658992643792998</c:v>
                </c:pt>
                <c:pt idx="15626" formatCode="General">
                  <c:v>-0.43646133347927601</c:v>
                </c:pt>
                <c:pt idx="15627" formatCode="General">
                  <c:v>-0.44437688198215702</c:v>
                </c:pt>
                <c:pt idx="15628" formatCode="General">
                  <c:v>-0.45034408683048399</c:v>
                </c:pt>
                <c:pt idx="15629" formatCode="General">
                  <c:v>-0.45501503155682599</c:v>
                </c:pt>
                <c:pt idx="15630" formatCode="General">
                  <c:v>-0.45932883708808397</c:v>
                </c:pt>
                <c:pt idx="15631" formatCode="General">
                  <c:v>-0.46310087151204099</c:v>
                </c:pt>
                <c:pt idx="15632" formatCode="General">
                  <c:v>-0.46585586563548997</c:v>
                </c:pt>
                <c:pt idx="15633" formatCode="General">
                  <c:v>-0.46774716361281998</c:v>
                </c:pt>
                <c:pt idx="15634" formatCode="General">
                  <c:v>-0.46914422404351103</c:v>
                </c:pt>
                <c:pt idx="15635" formatCode="General">
                  <c:v>-0.47008569110183002</c:v>
                </c:pt>
                <c:pt idx="15636" formatCode="General">
                  <c:v>-0.47030237958575299</c:v>
                </c:pt>
                <c:pt idx="15637" formatCode="General">
                  <c:v>-0.46987368844798699</c:v>
                </c:pt>
                <c:pt idx="15638" formatCode="General">
                  <c:v>-0.46967939852797302</c:v>
                </c:pt>
                <c:pt idx="15639" formatCode="General">
                  <c:v>-0.47054138655217098</c:v>
                </c:pt>
                <c:pt idx="15640" formatCode="General">
                  <c:v>-0.47198006685397398</c:v>
                </c:pt>
                <c:pt idx="15641" formatCode="General">
                  <c:v>-0.47300798156573898</c:v>
                </c:pt>
                <c:pt idx="15642" formatCode="General">
                  <c:v>-0.47325866145822898</c:v>
                </c:pt>
                <c:pt idx="15643" formatCode="General">
                  <c:v>-0.47314260128401803</c:v>
                </c:pt>
                <c:pt idx="15644" formatCode="General">
                  <c:v>-0.47290880796684798</c:v>
                </c:pt>
                <c:pt idx="15645" formatCode="General">
                  <c:v>-0.472089495731844</c:v>
                </c:pt>
                <c:pt idx="15646" formatCode="General">
                  <c:v>-0.47035525762132302</c:v>
                </c:pt>
                <c:pt idx="15647" formatCode="General">
                  <c:v>-0.46813928671111599</c:v>
                </c:pt>
                <c:pt idx="15648" formatCode="General">
                  <c:v>-0.46577518724615302</c:v>
                </c:pt>
                <c:pt idx="15649" formatCode="General">
                  <c:v>-0.46370437183430602</c:v>
                </c:pt>
                <c:pt idx="15650" formatCode="General">
                  <c:v>-0.46279112082280999</c:v>
                </c:pt>
                <c:pt idx="15651" formatCode="General">
                  <c:v>-0.46311832301717698</c:v>
                </c:pt>
                <c:pt idx="15652" formatCode="General">
                  <c:v>-0.46419996454324403</c:v>
                </c:pt>
                <c:pt idx="15653" formatCode="General">
                  <c:v>-0.46549315441141897</c:v>
                </c:pt>
                <c:pt idx="15654" formatCode="General">
                  <c:v>-0.46674744448813399</c:v>
                </c:pt>
                <c:pt idx="15655" formatCode="General">
                  <c:v>-0.468520216469613</c:v>
                </c:pt>
                <c:pt idx="15656" formatCode="General">
                  <c:v>-0.47150102152488799</c:v>
                </c:pt>
                <c:pt idx="15657" formatCode="General">
                  <c:v>-0.47546415072258202</c:v>
                </c:pt>
                <c:pt idx="15658" formatCode="General">
                  <c:v>-0.47957691375746198</c:v>
                </c:pt>
                <c:pt idx="15659" formatCode="General">
                  <c:v>-0.48360588614071098</c:v>
                </c:pt>
                <c:pt idx="15660" formatCode="General">
                  <c:v>-0.488060580892963</c:v>
                </c:pt>
                <c:pt idx="15661" formatCode="General">
                  <c:v>-0.49327210756992401</c:v>
                </c:pt>
                <c:pt idx="15662" formatCode="General">
                  <c:v>-0.49912431686789899</c:v>
                </c:pt>
                <c:pt idx="15663" formatCode="General">
                  <c:v>-0.50546944865648302</c:v>
                </c:pt>
                <c:pt idx="15664" formatCode="General">
                  <c:v>-0.51222951775089198</c:v>
                </c:pt>
                <c:pt idx="15665" formatCode="General">
                  <c:v>-0.519314603113462</c:v>
                </c:pt>
                <c:pt idx="15666" formatCode="General">
                  <c:v>-0.52621763441134395</c:v>
                </c:pt>
                <c:pt idx="15667" formatCode="General">
                  <c:v>-0.53220947850884903</c:v>
                </c:pt>
                <c:pt idx="15668" formatCode="General">
                  <c:v>-0.53708174542704701</c:v>
                </c:pt>
                <c:pt idx="15669" formatCode="General">
                  <c:v>-0.54070697728830297</c:v>
                </c:pt>
                <c:pt idx="15670" formatCode="General">
                  <c:v>-0.54278186861720601</c:v>
                </c:pt>
                <c:pt idx="15671" formatCode="General">
                  <c:v>-0.54350667963597898</c:v>
                </c:pt>
                <c:pt idx="15672" formatCode="General">
                  <c:v>-0.54299186386838805</c:v>
                </c:pt>
                <c:pt idx="15673" formatCode="General">
                  <c:v>-0.54070249934824499</c:v>
                </c:pt>
                <c:pt idx="15674" formatCode="General">
                  <c:v>-0.53647359350847201</c:v>
                </c:pt>
                <c:pt idx="15675" formatCode="General">
                  <c:v>-0.53102188956843399</c:v>
                </c:pt>
                <c:pt idx="15676" formatCode="General">
                  <c:v>-0.52570008630929799</c:v>
                </c:pt>
                <c:pt idx="15677" formatCode="General">
                  <c:v>-0.52165917815193397</c:v>
                </c:pt>
                <c:pt idx="15678" formatCode="General">
                  <c:v>-0.51965985997535702</c:v>
                </c:pt>
                <c:pt idx="15679" formatCode="General">
                  <c:v>-0.51983946789537006</c:v>
                </c:pt>
                <c:pt idx="15680" formatCode="General">
                  <c:v>-0.52126039265286195</c:v>
                </c:pt>
                <c:pt idx="15681" formatCode="General">
                  <c:v>-0.52289479796834404</c:v>
                </c:pt>
                <c:pt idx="15682" formatCode="General">
                  <c:v>-0.52423890417184005</c:v>
                </c:pt>
                <c:pt idx="15683" formatCode="General">
                  <c:v>-0.52501212115816398</c:v>
                </c:pt>
                <c:pt idx="15684" formatCode="General">
                  <c:v>-0.52575571330786897</c:v>
                </c:pt>
                <c:pt idx="15685" formatCode="General">
                  <c:v>-0.52708980675438699</c:v>
                </c:pt>
                <c:pt idx="15686" formatCode="General">
                  <c:v>-0.52852849798809298</c:v>
                </c:pt>
                <c:pt idx="15687" formatCode="General">
                  <c:v>-0.53007288916266204</c:v>
                </c:pt>
                <c:pt idx="15688" formatCode="General">
                  <c:v>-0.53260685042976896</c:v>
                </c:pt>
                <c:pt idx="15689" formatCode="General">
                  <c:v>-0.53615002022275304</c:v>
                </c:pt>
                <c:pt idx="15690" formatCode="General">
                  <c:v>-0.53945537625310302</c:v>
                </c:pt>
                <c:pt idx="15691" formatCode="General">
                  <c:v>-0.54140774664986402</c:v>
                </c:pt>
                <c:pt idx="15692" formatCode="General">
                  <c:v>-0.541542628412224</c:v>
                </c:pt>
                <c:pt idx="15693" formatCode="General">
                  <c:v>-0.53970373065813304</c:v>
                </c:pt>
                <c:pt idx="15694" formatCode="General">
                  <c:v>-0.53576858891322998</c:v>
                </c:pt>
                <c:pt idx="15695" formatCode="General">
                  <c:v>-0.52950006644449099</c:v>
                </c:pt>
                <c:pt idx="15696" formatCode="General">
                  <c:v>-0.520853340891136</c:v>
                </c:pt>
                <c:pt idx="15697" formatCode="General">
                  <c:v>-0.509885351654074</c:v>
                </c:pt>
                <c:pt idx="15698" formatCode="General">
                  <c:v>-0.496795256097811</c:v>
                </c:pt>
                <c:pt idx="15699" formatCode="General">
                  <c:v>-0.481837753276386</c:v>
                </c:pt>
                <c:pt idx="15700" formatCode="General">
                  <c:v>-0.46539627347840501</c:v>
                </c:pt>
                <c:pt idx="15701" formatCode="General">
                  <c:v>-0.447604764199452</c:v>
                </c:pt>
                <c:pt idx="15702" formatCode="General">
                  <c:v>-0.428105703114606</c:v>
                </c:pt>
                <c:pt idx="15703" formatCode="General">
                  <c:v>-0.407289223497102</c:v>
                </c:pt>
                <c:pt idx="15704" formatCode="General">
                  <c:v>-0.38620307690755401</c:v>
                </c:pt>
                <c:pt idx="15705" formatCode="General">
                  <c:v>-0.36550467579596302</c:v>
                </c:pt>
                <c:pt idx="15706" formatCode="General">
                  <c:v>-0.34550392222668902</c:v>
                </c:pt>
                <c:pt idx="15707" formatCode="General">
                  <c:v>-0.326512109028674</c:v>
                </c:pt>
                <c:pt idx="15708" formatCode="General">
                  <c:v>-0.30857707770266002</c:v>
                </c:pt>
                <c:pt idx="15709" formatCode="General">
                  <c:v>-0.29156525537086098</c:v>
                </c:pt>
                <c:pt idx="15710" formatCode="General">
                  <c:v>-0.27552533059332501</c:v>
                </c:pt>
                <c:pt idx="15711" formatCode="General">
                  <c:v>-0.26110409969625298</c:v>
                </c:pt>
                <c:pt idx="15712" formatCode="General">
                  <c:v>-0.24893078184075099</c:v>
                </c:pt>
                <c:pt idx="15713" formatCode="General">
                  <c:v>-0.23882734282411999</c:v>
                </c:pt>
                <c:pt idx="15714" formatCode="General">
                  <c:v>-0.230180500875864</c:v>
                </c:pt>
                <c:pt idx="15715" formatCode="General">
                  <c:v>-0.22221306268708399</c:v>
                </c:pt>
                <c:pt idx="15716" formatCode="General">
                  <c:v>-0.21437853952053301</c:v>
                </c:pt>
                <c:pt idx="15717" formatCode="General">
                  <c:v>-0.20654287223732701</c:v>
                </c:pt>
                <c:pt idx="15718" formatCode="General">
                  <c:v>-0.19866226602206999</c:v>
                </c:pt>
                <c:pt idx="15719" formatCode="General">
                  <c:v>-0.19083987269932001</c:v>
                </c:pt>
                <c:pt idx="15720" formatCode="General">
                  <c:v>-0.18390684821818301</c:v>
                </c:pt>
                <c:pt idx="15721" formatCode="General">
                  <c:v>-0.17827546422913201</c:v>
                </c:pt>
                <c:pt idx="15722" formatCode="General">
                  <c:v>-0.17343286142811801</c:v>
                </c:pt>
                <c:pt idx="15723" formatCode="General">
                  <c:v>-0.16895840899041101</c:v>
                </c:pt>
                <c:pt idx="15724" formatCode="General">
                  <c:v>-0.16442862594048099</c:v>
                </c:pt>
                <c:pt idx="15725" formatCode="General">
                  <c:v>-0.159339823575883</c:v>
                </c:pt>
                <c:pt idx="15726" formatCode="General">
                  <c:v>-0.153255797039207</c:v>
                </c:pt>
                <c:pt idx="15727" formatCode="General">
                  <c:v>-0.146054872322577</c:v>
                </c:pt>
                <c:pt idx="15728" formatCode="General">
                  <c:v>-0.13775448375086</c:v>
                </c:pt>
                <c:pt idx="15729" formatCode="General">
                  <c:v>-0.128455957639284</c:v>
                </c:pt>
                <c:pt idx="15730" formatCode="General">
                  <c:v>-0.118176748322405</c:v>
                </c:pt>
                <c:pt idx="15731" formatCode="General">
                  <c:v>-0.106859963227026</c:v>
                </c:pt>
                <c:pt idx="15732" formatCode="General">
                  <c:v>-9.4123152308368804E-2</c:v>
                </c:pt>
                <c:pt idx="15733" formatCode="General">
                  <c:v>-7.9289236292073698E-2</c:v>
                </c:pt>
                <c:pt idx="15734" formatCode="General">
                  <c:v>-6.2718577478927395E-2</c:v>
                </c:pt>
                <c:pt idx="15735" formatCode="General">
                  <c:v>-4.5467254218844601E-2</c:v>
                </c:pt>
                <c:pt idx="15736" formatCode="General">
                  <c:v>-2.82168400758145E-2</c:v>
                </c:pt>
                <c:pt idx="15737" formatCode="General">
                  <c:v>-1.1263299449681701E-2</c:v>
                </c:pt>
                <c:pt idx="15738" formatCode="General">
                  <c:v>5.42654091986492E-3</c:v>
                </c:pt>
                <c:pt idx="15739" formatCode="General">
                  <c:v>2.2079739896021199E-2</c:v>
                </c:pt>
                <c:pt idx="15740" formatCode="General">
                  <c:v>3.8927653862713497E-2</c:v>
                </c:pt>
                <c:pt idx="15741" formatCode="General">
                  <c:v>5.6192294579813402E-2</c:v>
                </c:pt>
                <c:pt idx="15742" formatCode="General">
                  <c:v>7.3591898538494405E-2</c:v>
                </c:pt>
                <c:pt idx="15743" formatCode="General">
                  <c:v>9.0043982360662106E-2</c:v>
                </c:pt>
                <c:pt idx="15744" formatCode="General">
                  <c:v>0.10489586036380701</c:v>
                </c:pt>
                <c:pt idx="15745" formatCode="General">
                  <c:v>0.118216139325778</c:v>
                </c:pt>
                <c:pt idx="15746" formatCode="General">
                  <c:v>0.13027308205954</c:v>
                </c:pt>
                <c:pt idx="15747" formatCode="General">
                  <c:v>0.14142499132681</c:v>
                </c:pt>
                <c:pt idx="15748" formatCode="General">
                  <c:v>0.15179793133621799</c:v>
                </c:pt>
                <c:pt idx="15749" formatCode="General">
                  <c:v>0.161659046289928</c:v>
                </c:pt>
                <c:pt idx="15750" formatCode="General">
                  <c:v>0.171067424377356</c:v>
                </c:pt>
                <c:pt idx="15751" formatCode="General">
                  <c:v>0.179984105804567</c:v>
                </c:pt>
                <c:pt idx="15752" formatCode="General">
                  <c:v>0.18907730268664999</c:v>
                </c:pt>
                <c:pt idx="15753" formatCode="General">
                  <c:v>0.19951548606198399</c:v>
                </c:pt>
                <c:pt idx="15754" formatCode="General">
                  <c:v>0.21153155882067401</c:v>
                </c:pt>
                <c:pt idx="15755" formatCode="General">
                  <c:v>0.22398921658823001</c:v>
                </c:pt>
                <c:pt idx="15756" formatCode="General">
                  <c:v>0.23623684037013001</c:v>
                </c:pt>
                <c:pt idx="15757" formatCode="General">
                  <c:v>0.24862905257748799</c:v>
                </c:pt>
                <c:pt idx="15758" formatCode="General">
                  <c:v>0.26113549385252999</c:v>
                </c:pt>
                <c:pt idx="15759" formatCode="General">
                  <c:v>0.27334747086608702</c:v>
                </c:pt>
                <c:pt idx="15760" formatCode="General">
                  <c:v>0.28528284814864102</c:v>
                </c:pt>
                <c:pt idx="15761" formatCode="General">
                  <c:v>0.29684169097097801</c:v>
                </c:pt>
                <c:pt idx="15762" formatCode="General">
                  <c:v>0.30756997184866303</c:v>
                </c:pt>
                <c:pt idx="15763" formatCode="General">
                  <c:v>0.31726452821191098</c:v>
                </c:pt>
                <c:pt idx="15764" formatCode="General">
                  <c:v>0.32678825470463801</c:v>
                </c:pt>
                <c:pt idx="15765" formatCode="General">
                  <c:v>0.33713831028267699</c:v>
                </c:pt>
                <c:pt idx="15766" formatCode="General">
                  <c:v>0.348407835772578</c:v>
                </c:pt>
                <c:pt idx="15767" formatCode="General">
                  <c:v>0.36010279318921901</c:v>
                </c:pt>
                <c:pt idx="15768" formatCode="General">
                  <c:v>0.37185004748724798</c:v>
                </c:pt>
                <c:pt idx="15769" formatCode="General">
                  <c:v>0.38341263551918903</c:v>
                </c:pt>
                <c:pt idx="15770" formatCode="General">
                  <c:v>0.39423078482017698</c:v>
                </c:pt>
                <c:pt idx="15771" formatCode="General">
                  <c:v>0.40430655584382902</c:v>
                </c:pt>
                <c:pt idx="15772" formatCode="General">
                  <c:v>0.41383607435293501</c:v>
                </c:pt>
                <c:pt idx="15773" formatCode="General">
                  <c:v>0.42273082447391902</c:v>
                </c:pt>
                <c:pt idx="15774" formatCode="General">
                  <c:v>0.43122206202647601</c:v>
                </c:pt>
                <c:pt idx="15775" formatCode="General">
                  <c:v>0.43955210171197601</c:v>
                </c:pt>
                <c:pt idx="15776" formatCode="General">
                  <c:v>0.44755012455096199</c:v>
                </c:pt>
                <c:pt idx="15777" formatCode="General">
                  <c:v>0.455063934871414</c:v>
                </c:pt>
                <c:pt idx="15778" formatCode="General">
                  <c:v>0.462334312024408</c:v>
                </c:pt>
                <c:pt idx="15779" formatCode="General">
                  <c:v>0.46958727135294198</c:v>
                </c:pt>
                <c:pt idx="15780" formatCode="General">
                  <c:v>0.47676328947151803</c:v>
                </c:pt>
                <c:pt idx="15781" formatCode="General">
                  <c:v>0.48380147452163302</c:v>
                </c:pt>
                <c:pt idx="15782" formatCode="General">
                  <c:v>0.49022362492759702</c:v>
                </c:pt>
                <c:pt idx="15783" formatCode="General">
                  <c:v>0.49572929265737697</c:v>
                </c:pt>
                <c:pt idx="15784" formatCode="General">
                  <c:v>0.50055033545392802</c:v>
                </c:pt>
                <c:pt idx="15785" formatCode="General">
                  <c:v>0.50472604550342204</c:v>
                </c:pt>
                <c:pt idx="15786" formatCode="General">
                  <c:v>0.50810025766794098</c:v>
                </c:pt>
                <c:pt idx="15787" formatCode="General">
                  <c:v>0.51050973263370203</c:v>
                </c:pt>
                <c:pt idx="15788" formatCode="General">
                  <c:v>0.512353919140765</c:v>
                </c:pt>
                <c:pt idx="15789" formatCode="General">
                  <c:v>0.51413983591784196</c:v>
                </c:pt>
                <c:pt idx="15790" formatCode="General">
                  <c:v>0.51623257509495102</c:v>
                </c:pt>
                <c:pt idx="15791" formatCode="General">
                  <c:v>0.51887697846016601</c:v>
                </c:pt>
                <c:pt idx="15792" formatCode="General">
                  <c:v>0.52227372185063103</c:v>
                </c:pt>
                <c:pt idx="15793" formatCode="General">
                  <c:v>0.52671080846878604</c:v>
                </c:pt>
                <c:pt idx="15794" formatCode="General">
                  <c:v>0.53194837603633605</c:v>
                </c:pt>
                <c:pt idx="15795" formatCode="General">
                  <c:v>0.53743554922910597</c:v>
                </c:pt>
                <c:pt idx="15796" formatCode="General">
                  <c:v>0.54299265753166304</c:v>
                </c:pt>
                <c:pt idx="15797" formatCode="General">
                  <c:v>0.54858016531500498</c:v>
                </c:pt>
                <c:pt idx="15798" formatCode="General">
                  <c:v>0.55433115271327005</c:v>
                </c:pt>
                <c:pt idx="15799" formatCode="General">
                  <c:v>0.56051487271499101</c:v>
                </c:pt>
                <c:pt idx="15800" formatCode="General">
                  <c:v>0.567031975661072</c:v>
                </c:pt>
                <c:pt idx="15801" formatCode="General">
                  <c:v>0.57351206501306995</c:v>
                </c:pt>
                <c:pt idx="15802" formatCode="General">
                  <c:v>0.57969244252346697</c:v>
                </c:pt>
                <c:pt idx="15803" formatCode="General">
                  <c:v>0.58544599951049703</c:v>
                </c:pt>
                <c:pt idx="15804" formatCode="General">
                  <c:v>0.59074743312212197</c:v>
                </c:pt>
                <c:pt idx="15805" formatCode="General">
                  <c:v>0.59574603424407802</c:v>
                </c:pt>
                <c:pt idx="15806" formatCode="General">
                  <c:v>0.60070380762930597</c:v>
                </c:pt>
                <c:pt idx="15807" formatCode="General">
                  <c:v>0.60574522086936</c:v>
                </c:pt>
                <c:pt idx="15808" formatCode="General">
                  <c:v>0.61127197215073004</c:v>
                </c:pt>
                <c:pt idx="15809" formatCode="General">
                  <c:v>0.61756845545420003</c:v>
                </c:pt>
                <c:pt idx="15810" formatCode="General">
                  <c:v>0.62377655743779803</c:v>
                </c:pt>
                <c:pt idx="15811" formatCode="General">
                  <c:v>0.62872536064272899</c:v>
                </c:pt>
                <c:pt idx="15812" formatCode="General">
                  <c:v>0.63162508873495504</c:v>
                </c:pt>
                <c:pt idx="15813" formatCode="General">
                  <c:v>0.63214258052858596</c:v>
                </c:pt>
                <c:pt idx="15814" formatCode="General">
                  <c:v>0.63054252664323596</c:v>
                </c:pt>
                <c:pt idx="15815" formatCode="General">
                  <c:v>0.627272577151331</c:v>
                </c:pt>
                <c:pt idx="15816" formatCode="General">
                  <c:v>0.62273911295794104</c:v>
                </c:pt>
                <c:pt idx="15817" formatCode="General">
                  <c:v>0.61757895940729501</c:v>
                </c:pt>
                <c:pt idx="15818" formatCode="General">
                  <c:v>0.61253441616026705</c:v>
                </c:pt>
                <c:pt idx="15819" formatCode="General">
                  <c:v>0.60833646469096503</c:v>
                </c:pt>
                <c:pt idx="15820" formatCode="General">
                  <c:v>0.60565248329911003</c:v>
                </c:pt>
                <c:pt idx="15821" formatCode="General">
                  <c:v>0.60406704862958505</c:v>
                </c:pt>
                <c:pt idx="15822" formatCode="General">
                  <c:v>0.60260993226269799</c:v>
                </c:pt>
                <c:pt idx="15823" formatCode="General">
                  <c:v>0.60141019182940803</c:v>
                </c:pt>
                <c:pt idx="15824" formatCode="General">
                  <c:v>0.60071047543634504</c:v>
                </c:pt>
                <c:pt idx="15825" formatCode="General">
                  <c:v>0.59985672243879096</c:v>
                </c:pt>
                <c:pt idx="15826" formatCode="General">
                  <c:v>0.59829552737055602</c:v>
                </c:pt>
                <c:pt idx="15827" formatCode="General">
                  <c:v>0.59648124609436104</c:v>
                </c:pt>
                <c:pt idx="15828" formatCode="General">
                  <c:v>0.59538921075110696</c:v>
                </c:pt>
                <c:pt idx="15829" formatCode="General">
                  <c:v>0.59537371790495097</c:v>
                </c:pt>
                <c:pt idx="15830" formatCode="General">
                  <c:v>0.59638560455676703</c:v>
                </c:pt>
                <c:pt idx="15831" formatCode="General">
                  <c:v>0.59897260964883103</c:v>
                </c:pt>
                <c:pt idx="15832" formatCode="General">
                  <c:v>0.60309700349420503</c:v>
                </c:pt>
                <c:pt idx="15833" formatCode="General">
                  <c:v>0.60727237471843498</c:v>
                </c:pt>
                <c:pt idx="15834" formatCode="General">
                  <c:v>0.60977247264894197</c:v>
                </c:pt>
                <c:pt idx="15835" formatCode="General">
                  <c:v>0.60970428854815695</c:v>
                </c:pt>
                <c:pt idx="15836" formatCode="General">
                  <c:v>0.60768980099115499</c:v>
                </c:pt>
                <c:pt idx="15837" formatCode="General">
                  <c:v>0.60502510986319602</c:v>
                </c:pt>
                <c:pt idx="15838" formatCode="General">
                  <c:v>0.60191447534315701</c:v>
                </c:pt>
                <c:pt idx="15839" formatCode="General">
                  <c:v>0.59779349581172303</c:v>
                </c:pt>
                <c:pt idx="15840" formatCode="General">
                  <c:v>0.59246404409044695</c:v>
                </c:pt>
                <c:pt idx="15841" formatCode="General">
                  <c:v>0.58588165360184596</c:v>
                </c:pt>
                <c:pt idx="15842" formatCode="General">
                  <c:v>0.57782010686471397</c:v>
                </c:pt>
                <c:pt idx="15843" formatCode="General">
                  <c:v>0.56832678043317497</c:v>
                </c:pt>
                <c:pt idx="15844" formatCode="General">
                  <c:v>0.55752580221737003</c:v>
                </c:pt>
                <c:pt idx="15845" formatCode="General">
                  <c:v>0.54546333932885105</c:v>
                </c:pt>
                <c:pt idx="15846" formatCode="General">
                  <c:v>0.53225370851163101</c:v>
                </c:pt>
                <c:pt idx="15847" formatCode="General">
                  <c:v>0.51801023706039695</c:v>
                </c:pt>
                <c:pt idx="15848" formatCode="General">
                  <c:v>0.502777223616931</c:v>
                </c:pt>
                <c:pt idx="15849" formatCode="General">
                  <c:v>0.486079847535622</c:v>
                </c:pt>
                <c:pt idx="15850" formatCode="General">
                  <c:v>0.46755635530825101</c:v>
                </c:pt>
                <c:pt idx="15851" formatCode="General">
                  <c:v>0.44757264554180098</c:v>
                </c:pt>
                <c:pt idx="15852" formatCode="General">
                  <c:v>0.426344181222929</c:v>
                </c:pt>
                <c:pt idx="15853" formatCode="General">
                  <c:v>0.40372024123695699</c:v>
                </c:pt>
                <c:pt idx="15854" formatCode="General">
                  <c:v>0.37968100445052799</c:v>
                </c:pt>
                <c:pt idx="15855" formatCode="General">
                  <c:v>0.35459150684502799</c:v>
                </c:pt>
                <c:pt idx="15856" formatCode="General">
                  <c:v>0.329276969032541</c:v>
                </c:pt>
                <c:pt idx="15857" formatCode="General">
                  <c:v>0.30619864591899698</c:v>
                </c:pt>
                <c:pt idx="15858" formatCode="General">
                  <c:v>0.28959252640487598</c:v>
                </c:pt>
                <c:pt idx="15859" formatCode="General">
                  <c:v>0.28270307424413899</c:v>
                </c:pt>
                <c:pt idx="15860" formatCode="General">
                  <c:v>0.26046646724342098</c:v>
                </c:pt>
                <c:pt idx="15861" formatCode="General">
                  <c:v>0.17454959284936</c:v>
                </c:pt>
                <c:pt idx="15862" formatCode="General">
                  <c:v>2.9758754723316801E-2</c:v>
                </c:pt>
                <c:pt idx="15863" formatCode="General">
                  <c:v>-9.2503254755689102E-2</c:v>
                </c:pt>
                <c:pt idx="15864" formatCode="General">
                  <c:v>-0.14149538674822701</c:v>
                </c:pt>
                <c:pt idx="15865" formatCode="General">
                  <c:v>-0.15399470013455099</c:v>
                </c:pt>
                <c:pt idx="15866" formatCode="General">
                  <c:v>-0.160184169152251</c:v>
                </c:pt>
                <c:pt idx="15867" formatCode="General">
                  <c:v>-0.15627818997587201</c:v>
                </c:pt>
                <c:pt idx="15868" formatCode="General">
                  <c:v>-0.14241028983828899</c:v>
                </c:pt>
                <c:pt idx="15869" formatCode="General">
                  <c:v>-0.120640954543257</c:v>
                </c:pt>
                <c:pt idx="15870" formatCode="General">
                  <c:v>-9.3130095764816997E-2</c:v>
                </c:pt>
                <c:pt idx="15871" formatCode="General">
                  <c:v>-6.2948119385972598E-2</c:v>
                </c:pt>
                <c:pt idx="15872" formatCode="General">
                  <c:v>-3.4070290081041898E-2</c:v>
                </c:pt>
                <c:pt idx="15873" formatCode="General">
                  <c:v>-9.4457566970590299E-3</c:v>
                </c:pt>
                <c:pt idx="15874" formatCode="General">
                  <c:v>8.8227641425922196E-3</c:v>
                </c:pt>
                <c:pt idx="15875" formatCode="General">
                  <c:v>1.9696196330773401E-2</c:v>
                </c:pt>
                <c:pt idx="15876" formatCode="General">
                  <c:v>2.32835044087779E-2</c:v>
                </c:pt>
                <c:pt idx="15877" formatCode="General">
                  <c:v>1.9863104871859601E-2</c:v>
                </c:pt>
                <c:pt idx="15878" formatCode="General">
                  <c:v>9.9728753363673792E-3</c:v>
                </c:pt>
                <c:pt idx="15879" formatCode="General">
                  <c:v>-5.6699939693370099E-3</c:v>
                </c:pt>
                <c:pt idx="15880" formatCode="General">
                  <c:v>-2.6812082979299299E-2</c:v>
                </c:pt>
                <c:pt idx="15881" formatCode="General">
                  <c:v>-5.3066751151476403E-2</c:v>
                </c:pt>
                <c:pt idx="15882" formatCode="General">
                  <c:v>-8.2860072773750904E-2</c:v>
                </c:pt>
                <c:pt idx="15883" formatCode="General">
                  <c:v>-0.1144243227237</c:v>
                </c:pt>
                <c:pt idx="15884" formatCode="General">
                  <c:v>-0.146687394377014</c:v>
                </c:pt>
                <c:pt idx="15885" formatCode="General">
                  <c:v>-0.17934199396844</c:v>
                </c:pt>
                <c:pt idx="15886" formatCode="General">
                  <c:v>-0.212046353324743</c:v>
                </c:pt>
                <c:pt idx="15887" formatCode="General">
                  <c:v>-0.24396000956147201</c:v>
                </c:pt>
                <c:pt idx="15888" formatCode="General">
                  <c:v>-0.274332804769371</c:v>
                </c:pt>
                <c:pt idx="15889" formatCode="General">
                  <c:v>-0.30273873906877302</c:v>
                </c:pt>
                <c:pt idx="15890" formatCode="General">
                  <c:v>-0.32943128440297698</c:v>
                </c:pt>
                <c:pt idx="15891" formatCode="General">
                  <c:v>-0.35413134041093702</c:v>
                </c:pt>
                <c:pt idx="15892" formatCode="General">
                  <c:v>-0.37598751011894899</c:v>
                </c:pt>
                <c:pt idx="15893" formatCode="General">
                  <c:v>-0.39467875318474899</c:v>
                </c:pt>
                <c:pt idx="15894" formatCode="General">
                  <c:v>-0.40991877239039098</c:v>
                </c:pt>
                <c:pt idx="15895" formatCode="General">
                  <c:v>-0.42176145504787599</c:v>
                </c:pt>
                <c:pt idx="15896" formatCode="General">
                  <c:v>-0.43042480944967099</c:v>
                </c:pt>
                <c:pt idx="15897" formatCode="General">
                  <c:v>-0.43621204173135403</c:v>
                </c:pt>
                <c:pt idx="15898" formatCode="General">
                  <c:v>-0.43990083372081201</c:v>
                </c:pt>
                <c:pt idx="15899" formatCode="General">
                  <c:v>-0.442185742623319</c:v>
                </c:pt>
                <c:pt idx="15900" formatCode="General">
                  <c:v>-0.44372228487684101</c:v>
                </c:pt>
                <c:pt idx="15901" formatCode="General">
                  <c:v>-0.44461041047444799</c:v>
                </c:pt>
                <c:pt idx="15902" formatCode="General">
                  <c:v>-0.44436583917154099</c:v>
                </c:pt>
                <c:pt idx="15903" formatCode="General">
                  <c:v>-0.442969541601334</c:v>
                </c:pt>
                <c:pt idx="15904" formatCode="General">
                  <c:v>-0.44088927791139298</c:v>
                </c:pt>
                <c:pt idx="15905" formatCode="General">
                  <c:v>-0.43938981569365798</c:v>
                </c:pt>
                <c:pt idx="15906" formatCode="General">
                  <c:v>-0.43982245350742699</c:v>
                </c:pt>
                <c:pt idx="15907" formatCode="General">
                  <c:v>-0.44255844533580702</c:v>
                </c:pt>
                <c:pt idx="15908" formatCode="General">
                  <c:v>-0.44729900418699198</c:v>
                </c:pt>
                <c:pt idx="15909" formatCode="General">
                  <c:v>-0.45382162163025502</c:v>
                </c:pt>
                <c:pt idx="15910" formatCode="General">
                  <c:v>-0.46207063139857701</c:v>
                </c:pt>
                <c:pt idx="15911" formatCode="General">
                  <c:v>-0.47182920351091001</c:v>
                </c:pt>
                <c:pt idx="15912" formatCode="General">
                  <c:v>-0.482948544862153</c:v>
                </c:pt>
                <c:pt idx="15913" formatCode="General">
                  <c:v>-0.49539719191339399</c:v>
                </c:pt>
                <c:pt idx="15914" formatCode="General">
                  <c:v>-0.50887780854461695</c:v>
                </c:pt>
                <c:pt idx="15915" formatCode="General">
                  <c:v>-0.52304115148494001</c:v>
                </c:pt>
                <c:pt idx="15916" formatCode="General">
                  <c:v>-0.53784278474178304</c:v>
                </c:pt>
                <c:pt idx="15917" formatCode="General">
                  <c:v>-0.55274768367196103</c:v>
                </c:pt>
                <c:pt idx="15918" formatCode="General">
                  <c:v>-0.56680437514305304</c:v>
                </c:pt>
                <c:pt idx="15919" formatCode="General">
                  <c:v>-0.57959936406386403</c:v>
                </c:pt>
                <c:pt idx="15920" formatCode="General">
                  <c:v>-0.59083227440096098</c:v>
                </c:pt>
                <c:pt idx="15921" formatCode="General">
                  <c:v>-0.60020963315576403</c:v>
                </c:pt>
                <c:pt idx="15922" formatCode="General">
                  <c:v>-0.60792598317101998</c:v>
                </c:pt>
                <c:pt idx="15923" formatCode="General">
                  <c:v>-0.61427463845428099</c:v>
                </c:pt>
                <c:pt idx="15924" formatCode="General">
                  <c:v>-0.61944788883382995</c:v>
                </c:pt>
                <c:pt idx="15925" formatCode="General">
                  <c:v>-0.62353137374458001</c:v>
                </c:pt>
                <c:pt idx="15926" formatCode="General">
                  <c:v>-0.626575936619019</c:v>
                </c:pt>
                <c:pt idx="15927" formatCode="General">
                  <c:v>-0.62836240306906099</c:v>
                </c:pt>
                <c:pt idx="15928" formatCode="General">
                  <c:v>-0.62844868922503505</c:v>
                </c:pt>
                <c:pt idx="15929" formatCode="General">
                  <c:v>-0.62684971816190505</c:v>
                </c:pt>
                <c:pt idx="15930" formatCode="General">
                  <c:v>-0.62407633128150697</c:v>
                </c:pt>
                <c:pt idx="15931" formatCode="General">
                  <c:v>-0.620704010314437</c:v>
                </c:pt>
                <c:pt idx="15932" formatCode="General">
                  <c:v>-0.61709574173097403</c:v>
                </c:pt>
                <c:pt idx="15933" formatCode="General">
                  <c:v>-0.61330024765884705</c:v>
                </c:pt>
                <c:pt idx="15934" formatCode="General">
                  <c:v>-0.60987842962719396</c:v>
                </c:pt>
                <c:pt idx="15935" formatCode="General">
                  <c:v>-0.60742720006346396</c:v>
                </c:pt>
                <c:pt idx="15936" formatCode="General">
                  <c:v>-0.60568713567366605</c:v>
                </c:pt>
                <c:pt idx="15937" formatCode="General">
                  <c:v>-0.60442905449372697</c:v>
                </c:pt>
                <c:pt idx="15938" formatCode="General">
                  <c:v>-0.60385684736730405</c:v>
                </c:pt>
                <c:pt idx="15939" formatCode="General">
                  <c:v>-0.60413886661975502</c:v>
                </c:pt>
                <c:pt idx="15940" formatCode="General">
                  <c:v>-0.60498072548680704</c:v>
                </c:pt>
                <c:pt idx="15941" formatCode="General">
                  <c:v>-0.60577326773152296</c:v>
                </c:pt>
                <c:pt idx="15942" formatCode="General">
                  <c:v>-0.60643845323227696</c:v>
                </c:pt>
                <c:pt idx="15943" formatCode="General">
                  <c:v>-0.60760290738402301</c:v>
                </c:pt>
                <c:pt idx="15944" formatCode="General">
                  <c:v>-0.60958589191296197</c:v>
                </c:pt>
                <c:pt idx="15945" formatCode="General">
                  <c:v>-0.61220478784372401</c:v>
                </c:pt>
                <c:pt idx="15946" formatCode="General">
                  <c:v>-0.61505067005374103</c:v>
                </c:pt>
                <c:pt idx="15947" formatCode="General">
                  <c:v>-0.61817219071714202</c:v>
                </c:pt>
                <c:pt idx="15948" formatCode="General">
                  <c:v>-0.62143434304073797</c:v>
                </c:pt>
                <c:pt idx="15949" formatCode="General">
                  <c:v>-0.62446488193952998</c:v>
                </c:pt>
                <c:pt idx="15950" formatCode="General">
                  <c:v>-0.62722252267758305</c:v>
                </c:pt>
                <c:pt idx="15951" formatCode="General">
                  <c:v>-0.629703401987603</c:v>
                </c:pt>
                <c:pt idx="15952" formatCode="General">
                  <c:v>-0.63155644733415395</c:v>
                </c:pt>
                <c:pt idx="15953" formatCode="General">
                  <c:v>-0.632181975608475</c:v>
                </c:pt>
                <c:pt idx="15954" formatCode="General">
                  <c:v>-0.63122632027591496</c:v>
                </c:pt>
                <c:pt idx="15955" formatCode="General">
                  <c:v>-0.62851226828467399</c:v>
                </c:pt>
                <c:pt idx="15956" formatCode="General">
                  <c:v>-0.624335104931934</c:v>
                </c:pt>
                <c:pt idx="15957" formatCode="General">
                  <c:v>-0.61917641772491405</c:v>
                </c:pt>
                <c:pt idx="15958" formatCode="General">
                  <c:v>-0.61315652279635502</c:v>
                </c:pt>
                <c:pt idx="15959" formatCode="General">
                  <c:v>-0.60580574158127498</c:v>
                </c:pt>
                <c:pt idx="15960" formatCode="General">
                  <c:v>-0.59658181622103301</c:v>
                </c:pt>
                <c:pt idx="15961" formatCode="General">
                  <c:v>-0.58559521310472296</c:v>
                </c:pt>
                <c:pt idx="15962" formatCode="General">
                  <c:v>-0.57378137203181301</c:v>
                </c:pt>
                <c:pt idx="15963" formatCode="General">
                  <c:v>-0.56222419968561499</c:v>
                </c:pt>
                <c:pt idx="15964" formatCode="General">
                  <c:v>-0.55138709550897702</c:v>
                </c:pt>
                <c:pt idx="15965" formatCode="General">
                  <c:v>-0.54137586803308202</c:v>
                </c:pt>
                <c:pt idx="15966" formatCode="General">
                  <c:v>-0.53218494816045003</c:v>
                </c:pt>
                <c:pt idx="15967" formatCode="General">
                  <c:v>-0.52306856729278395</c:v>
                </c:pt>
                <c:pt idx="15968" formatCode="General">
                  <c:v>-0.51345362618240098</c:v>
                </c:pt>
                <c:pt idx="15969" formatCode="General">
                  <c:v>-0.50373147375302896</c:v>
                </c:pt>
                <c:pt idx="15970" formatCode="General">
                  <c:v>-0.49435832905522298</c:v>
                </c:pt>
                <c:pt idx="15971" formatCode="General">
                  <c:v>-0.485831978099041</c:v>
                </c:pt>
                <c:pt idx="15972" formatCode="General">
                  <c:v>-0.47831168550624797</c:v>
                </c:pt>
                <c:pt idx="15973" formatCode="General">
                  <c:v>-0.47134371180767198</c:v>
                </c:pt>
                <c:pt idx="15974" formatCode="General">
                  <c:v>-0.46455566187043601</c:v>
                </c:pt>
                <c:pt idx="15975" formatCode="General">
                  <c:v>-0.457853298934151</c:v>
                </c:pt>
                <c:pt idx="15976" formatCode="General">
                  <c:v>-0.451127802430694</c:v>
                </c:pt>
                <c:pt idx="15977" formatCode="General">
                  <c:v>-0.44427474102591402</c:v>
                </c:pt>
                <c:pt idx="15978" formatCode="General">
                  <c:v>-0.43739142006466603</c:v>
                </c:pt>
                <c:pt idx="15979" formatCode="General">
                  <c:v>-0.43067449886688902</c:v>
                </c:pt>
                <c:pt idx="15980" formatCode="General">
                  <c:v>-0.42458575003959997</c:v>
                </c:pt>
                <c:pt idx="15981" formatCode="General">
                  <c:v>-0.419321010782437</c:v>
                </c:pt>
                <c:pt idx="15982" formatCode="General">
                  <c:v>-0.41511384928696199</c:v>
                </c:pt>
                <c:pt idx="15983" formatCode="General">
                  <c:v>-0.41137808162469103</c:v>
                </c:pt>
                <c:pt idx="15984" formatCode="General">
                  <c:v>-0.40680282593490502</c:v>
                </c:pt>
                <c:pt idx="15985" formatCode="General">
                  <c:v>-0.400795704426608</c:v>
                </c:pt>
                <c:pt idx="15986" formatCode="General">
                  <c:v>-0.39328523651417502</c:v>
                </c:pt>
                <c:pt idx="15987" formatCode="General">
                  <c:v>-0.38448398734724398</c:v>
                </c:pt>
                <c:pt idx="15988" formatCode="General">
                  <c:v>-0.37472402248812597</c:v>
                </c:pt>
                <c:pt idx="15989" formatCode="General">
                  <c:v>-0.36419785002266802</c:v>
                </c:pt>
                <c:pt idx="15990" formatCode="General">
                  <c:v>-0.35297221875070101</c:v>
                </c:pt>
                <c:pt idx="15991" formatCode="General">
                  <c:v>-0.34111303496734502</c:v>
                </c:pt>
                <c:pt idx="15992" formatCode="General">
                  <c:v>-0.328471865628502</c:v>
                </c:pt>
                <c:pt idx="15993" formatCode="General">
                  <c:v>-0.31512860935285097</c:v>
                </c:pt>
                <c:pt idx="15994" formatCode="General">
                  <c:v>-0.301964650630689</c:v>
                </c:pt>
                <c:pt idx="15995" formatCode="General">
                  <c:v>-0.28944460305332698</c:v>
                </c:pt>
                <c:pt idx="15996" formatCode="General">
                  <c:v>-0.27714845598793802</c:v>
                </c:pt>
                <c:pt idx="15997" formatCode="General">
                  <c:v>-0.26480116167466999</c:v>
                </c:pt>
                <c:pt idx="15998" formatCode="General">
                  <c:v>-0.252208499651014</c:v>
                </c:pt>
                <c:pt idx="15999" formatCode="General">
                  <c:v>-0.23935063936175699</c:v>
                </c:pt>
                <c:pt idx="16000" formatCode="General">
                  <c:v>-0.22618879994628099</c:v>
                </c:pt>
                <c:pt idx="16001" formatCode="General">
                  <c:v>-0.21246283618384401</c:v>
                </c:pt>
                <c:pt idx="16002" formatCode="General">
                  <c:v>-0.19819864743729301</c:v>
                </c:pt>
                <c:pt idx="16003" formatCode="General">
                  <c:v>-0.18387678146020101</c:v>
                </c:pt>
                <c:pt idx="16004" formatCode="General">
                  <c:v>-0.170134911534948</c:v>
                </c:pt>
                <c:pt idx="16005" formatCode="General">
                  <c:v>-0.157505262362028</c:v>
                </c:pt>
                <c:pt idx="16006" formatCode="General">
                  <c:v>-0.14615677717651099</c:v>
                </c:pt>
                <c:pt idx="16007" formatCode="General">
                  <c:v>-0.13527301287805699</c:v>
                </c:pt>
                <c:pt idx="16008" formatCode="General">
                  <c:v>-0.123793779003963</c:v>
                </c:pt>
                <c:pt idx="16009" formatCode="General">
                  <c:v>-0.111349872634736</c:v>
                </c:pt>
                <c:pt idx="16010" formatCode="General">
                  <c:v>-9.84189365097978E-2</c:v>
                </c:pt>
                <c:pt idx="16011" formatCode="General">
                  <c:v>-8.5371947341658205E-2</c:v>
                </c:pt>
                <c:pt idx="16012" formatCode="General">
                  <c:v>-7.1200518541445906E-2</c:v>
                </c:pt>
                <c:pt idx="16013" formatCode="General">
                  <c:v>-5.5699002438940798E-2</c:v>
                </c:pt>
                <c:pt idx="16014" formatCode="General">
                  <c:v>-4.0409785913578598E-2</c:v>
                </c:pt>
                <c:pt idx="16015" formatCode="General">
                  <c:v>-2.6211358471799898E-2</c:v>
                </c:pt>
                <c:pt idx="16016" formatCode="General">
                  <c:v>-1.22952095095713E-2</c:v>
                </c:pt>
                <c:pt idx="16017" formatCode="General">
                  <c:v>2.5406550870116602E-3</c:v>
                </c:pt>
                <c:pt idx="16018" formatCode="General">
                  <c:v>1.85318783088225E-2</c:v>
                </c:pt>
                <c:pt idx="16019" formatCode="General">
                  <c:v>3.4857718920631602E-2</c:v>
                </c:pt>
                <c:pt idx="16020" formatCode="General">
                  <c:v>5.09625535828057E-2</c:v>
                </c:pt>
                <c:pt idx="16021" formatCode="General">
                  <c:v>6.6816869137871202E-2</c:v>
                </c:pt>
                <c:pt idx="16022" formatCode="General">
                  <c:v>8.2208195447773594E-2</c:v>
                </c:pt>
                <c:pt idx="16023" formatCode="General">
                  <c:v>9.7422772238468194E-2</c:v>
                </c:pt>
                <c:pt idx="16024" formatCode="General">
                  <c:v>0.11330733682873299</c:v>
                </c:pt>
                <c:pt idx="16025" formatCode="General">
                  <c:v>0.12998928339917301</c:v>
                </c:pt>
                <c:pt idx="16026" formatCode="General">
                  <c:v>0.14700322174289401</c:v>
                </c:pt>
                <c:pt idx="16027" formatCode="General">
                  <c:v>0.16388513586391101</c:v>
                </c:pt>
                <c:pt idx="16028" formatCode="General">
                  <c:v>0.18008615793140401</c:v>
                </c:pt>
                <c:pt idx="16029" formatCode="General">
                  <c:v>0.195748511424607</c:v>
                </c:pt>
                <c:pt idx="16030" formatCode="General">
                  <c:v>0.21131160702448701</c:v>
                </c:pt>
                <c:pt idx="16031" formatCode="General">
                  <c:v>0.22640652907353001</c:v>
                </c:pt>
                <c:pt idx="16032" formatCode="General">
                  <c:v>0.24052038595837599</c:v>
                </c:pt>
                <c:pt idx="16033" formatCode="General">
                  <c:v>0.25388518581453201</c:v>
                </c:pt>
                <c:pt idx="16034" formatCode="General">
                  <c:v>0.26682038678980902</c:v>
                </c:pt>
                <c:pt idx="16035" formatCode="General">
                  <c:v>0.279448803658359</c:v>
                </c:pt>
                <c:pt idx="16036" formatCode="General">
                  <c:v>0.292097021509995</c:v>
                </c:pt>
                <c:pt idx="16037" formatCode="General">
                  <c:v>0.30487037685216201</c:v>
                </c:pt>
                <c:pt idx="16038" formatCode="General">
                  <c:v>0.31767947714804401</c:v>
                </c:pt>
                <c:pt idx="16039" formatCode="General">
                  <c:v>0.33005796242169499</c:v>
                </c:pt>
                <c:pt idx="16040" formatCode="General">
                  <c:v>0.34138288640950898</c:v>
                </c:pt>
                <c:pt idx="16041" formatCode="General">
                  <c:v>0.351624439518126</c:v>
                </c:pt>
                <c:pt idx="16042" formatCode="General">
                  <c:v>0.36156475730455201</c:v>
                </c:pt>
                <c:pt idx="16043" formatCode="General">
                  <c:v>0.37203799470580301</c:v>
                </c:pt>
                <c:pt idx="16044" formatCode="General">
                  <c:v>0.382697408589868</c:v>
                </c:pt>
                <c:pt idx="16045" formatCode="General">
                  <c:v>0.39258082114166898</c:v>
                </c:pt>
                <c:pt idx="16046" formatCode="General">
                  <c:v>0.40064500468755498</c:v>
                </c:pt>
                <c:pt idx="16047" formatCode="General">
                  <c:v>0.40673720673840202</c:v>
                </c:pt>
                <c:pt idx="16048" formatCode="General">
                  <c:v>0.411709833739965</c:v>
                </c:pt>
                <c:pt idx="16049" formatCode="General">
                  <c:v>0.415979354063294</c:v>
                </c:pt>
                <c:pt idx="16050" formatCode="General">
                  <c:v>0.419734924189124</c:v>
                </c:pt>
                <c:pt idx="16051" formatCode="General">
                  <c:v>0.42311258329539903</c:v>
                </c:pt>
                <c:pt idx="16052" formatCode="General">
                  <c:v>0.426452289348911</c:v>
                </c:pt>
                <c:pt idx="16053" formatCode="General">
                  <c:v>0.43015479589699601</c:v>
                </c:pt>
                <c:pt idx="16054" formatCode="General">
                  <c:v>0.43443554704985698</c:v>
                </c:pt>
                <c:pt idx="16055" formatCode="General">
                  <c:v>0.43963946204849003</c:v>
                </c:pt>
                <c:pt idx="16056" formatCode="General">
                  <c:v>0.44643539654134001</c:v>
                </c:pt>
                <c:pt idx="16057" formatCode="General">
                  <c:v>0.45512441738340198</c:v>
                </c:pt>
                <c:pt idx="16058" formatCode="General">
                  <c:v>0.464754514782311</c:v>
                </c:pt>
                <c:pt idx="16059" formatCode="General">
                  <c:v>0.47412904941628098</c:v>
                </c:pt>
                <c:pt idx="16060" formatCode="General">
                  <c:v>0.48220686953200798</c:v>
                </c:pt>
                <c:pt idx="16061" formatCode="General">
                  <c:v>0.48888556080226903</c:v>
                </c:pt>
                <c:pt idx="16062" formatCode="General">
                  <c:v>0.49504840638584602</c:v>
                </c:pt>
                <c:pt idx="16063" formatCode="General">
                  <c:v>0.50103267746424396</c:v>
                </c:pt>
                <c:pt idx="16064" formatCode="General">
                  <c:v>0.50679076131179002</c:v>
                </c:pt>
                <c:pt idx="16065" formatCode="General">
                  <c:v>0.51207271995534398</c:v>
                </c:pt>
                <c:pt idx="16066" formatCode="General">
                  <c:v>0.51685543888684005</c:v>
                </c:pt>
                <c:pt idx="16067" formatCode="General">
                  <c:v>0.52172850246662295</c:v>
                </c:pt>
                <c:pt idx="16068" formatCode="General">
                  <c:v>0.52726546837971899</c:v>
                </c:pt>
                <c:pt idx="16069" formatCode="General">
                  <c:v>0.53321974746644896</c:v>
                </c:pt>
                <c:pt idx="16070" formatCode="General">
                  <c:v>0.53889770664845504</c:v>
                </c:pt>
                <c:pt idx="16071" formatCode="General">
                  <c:v>0.54387008101336998</c:v>
                </c:pt>
                <c:pt idx="16072" formatCode="General">
                  <c:v>0.548028704529128</c:v>
                </c:pt>
                <c:pt idx="16073" formatCode="General">
                  <c:v>0.55122882071510104</c:v>
                </c:pt>
                <c:pt idx="16074" formatCode="General">
                  <c:v>0.552817109248806</c:v>
                </c:pt>
                <c:pt idx="16075" formatCode="General">
                  <c:v>0.55258485309799898</c:v>
                </c:pt>
                <c:pt idx="16076" formatCode="General">
                  <c:v>0.55115863150205502</c:v>
                </c:pt>
                <c:pt idx="16077" formatCode="General">
                  <c:v>0.54896539577839898</c:v>
                </c:pt>
                <c:pt idx="16078" formatCode="General">
                  <c:v>0.54600617016964403</c:v>
                </c:pt>
                <c:pt idx="16079" formatCode="General">
                  <c:v>0.54239468168423899</c:v>
                </c:pt>
                <c:pt idx="16080" formatCode="General">
                  <c:v>0.53848583545399498</c:v>
                </c:pt>
                <c:pt idx="16081" formatCode="General">
                  <c:v>0.53447102746383601</c:v>
                </c:pt>
                <c:pt idx="16082" formatCode="General">
                  <c:v>0.53049796432068996</c:v>
                </c:pt>
                <c:pt idx="16083" formatCode="General">
                  <c:v>0.52725613665902504</c:v>
                </c:pt>
                <c:pt idx="16084" formatCode="General">
                  <c:v>0.52551429025520902</c:v>
                </c:pt>
                <c:pt idx="16085" formatCode="General">
                  <c:v>0.52538259690863398</c:v>
                </c:pt>
                <c:pt idx="16086" formatCode="General">
                  <c:v>0.52662871658081201</c:v>
                </c:pt>
                <c:pt idx="16087" formatCode="General">
                  <c:v>0.52881708672627104</c:v>
                </c:pt>
                <c:pt idx="16088" formatCode="General">
                  <c:v>0.53145767194900095</c:v>
                </c:pt>
                <c:pt idx="16089" formatCode="General">
                  <c:v>0.53485924990422196</c:v>
                </c:pt>
                <c:pt idx="16090" formatCode="General">
                  <c:v>0.53982733697890894</c:v>
                </c:pt>
                <c:pt idx="16091" formatCode="General">
                  <c:v>0.54656195097441296</c:v>
                </c:pt>
                <c:pt idx="16092" formatCode="General">
                  <c:v>0.55467254202515903</c:v>
                </c:pt>
                <c:pt idx="16093" formatCode="General">
                  <c:v>0.56330511642537195</c:v>
                </c:pt>
                <c:pt idx="16094" formatCode="General">
                  <c:v>0.571282002887049</c:v>
                </c:pt>
                <c:pt idx="16095" formatCode="General">
                  <c:v>0.57850850923479002</c:v>
                </c:pt>
                <c:pt idx="16096" formatCode="General">
                  <c:v>0.58587770334411304</c:v>
                </c:pt>
                <c:pt idx="16097" formatCode="General">
                  <c:v>0.59339453614248305</c:v>
                </c:pt>
                <c:pt idx="16098" formatCode="General">
                  <c:v>0.60042254141745399</c:v>
                </c:pt>
                <c:pt idx="16099" formatCode="General">
                  <c:v>0.60695123974040799</c:v>
                </c:pt>
                <c:pt idx="16100" formatCode="General">
                  <c:v>0.61278355700823905</c:v>
                </c:pt>
                <c:pt idx="16101" formatCode="General">
                  <c:v>0.61685528021256697</c:v>
                </c:pt>
                <c:pt idx="16102" formatCode="General">
                  <c:v>0.61853781280367803</c:v>
                </c:pt>
                <c:pt idx="16103" formatCode="General">
                  <c:v>0.61803999922166497</c:v>
                </c:pt>
                <c:pt idx="16104" formatCode="General">
                  <c:v>0.61506741659632802</c:v>
                </c:pt>
                <c:pt idx="16105" formatCode="General">
                  <c:v>0.60939070179198496</c:v>
                </c:pt>
                <c:pt idx="16106" formatCode="General">
                  <c:v>0.60215615372532605</c:v>
                </c:pt>
                <c:pt idx="16107" formatCode="General">
                  <c:v>0.59436135936287104</c:v>
                </c:pt>
                <c:pt idx="16108" formatCode="General">
                  <c:v>0.58609735951394504</c:v>
                </c:pt>
                <c:pt idx="16109" formatCode="General">
                  <c:v>0.57758252601035598</c:v>
                </c:pt>
                <c:pt idx="16110" formatCode="General">
                  <c:v>0.56883127548523904</c:v>
                </c:pt>
                <c:pt idx="16111" formatCode="General">
                  <c:v>0.55938423184511299</c:v>
                </c:pt>
                <c:pt idx="16112" formatCode="General">
                  <c:v>0.54889712704430704</c:v>
                </c:pt>
                <c:pt idx="16113" formatCode="General">
                  <c:v>0.53740575796991197</c:v>
                </c:pt>
                <c:pt idx="16114" formatCode="General">
                  <c:v>0.52542414060762099</c:v>
                </c:pt>
                <c:pt idx="16115" formatCode="General">
                  <c:v>0.51362183575601905</c:v>
                </c:pt>
                <c:pt idx="16116" formatCode="General">
                  <c:v>0.50231877602074104</c:v>
                </c:pt>
                <c:pt idx="16117" formatCode="General">
                  <c:v>0.491629563451984</c:v>
                </c:pt>
                <c:pt idx="16118" formatCode="General">
                  <c:v>0.48170530448691301</c:v>
                </c:pt>
                <c:pt idx="16119" formatCode="General">
                  <c:v>0.47273571352900701</c:v>
                </c:pt>
                <c:pt idx="16120" formatCode="General">
                  <c:v>0.46481596411954601</c:v>
                </c:pt>
                <c:pt idx="16121" formatCode="General">
                  <c:v>0.45761648636171398</c:v>
                </c:pt>
                <c:pt idx="16122" formatCode="General">
                  <c:v>0.450901857502158</c:v>
                </c:pt>
                <c:pt idx="16123" formatCode="General">
                  <c:v>0.44478287971859198</c:v>
                </c:pt>
                <c:pt idx="16124" formatCode="General">
                  <c:v>0.43913756005432197</c:v>
                </c:pt>
                <c:pt idx="16125" formatCode="General">
                  <c:v>0.43315377425682899</c:v>
                </c:pt>
                <c:pt idx="16126" formatCode="General">
                  <c:v>0.42618607037260198</c:v>
                </c:pt>
                <c:pt idx="16127" formatCode="General">
                  <c:v>0.41871461467152798</c:v>
                </c:pt>
                <c:pt idx="16128" formatCode="General">
                  <c:v>0.41141419847095301</c:v>
                </c:pt>
                <c:pt idx="16129" formatCode="General">
                  <c:v>0.40464961767152602</c:v>
                </c:pt>
                <c:pt idx="16130" formatCode="General">
                  <c:v>0.39875162136581899</c:v>
                </c:pt>
                <c:pt idx="16131" formatCode="General">
                  <c:v>0.39389597365357998</c:v>
                </c:pt>
                <c:pt idx="16132" formatCode="General">
                  <c:v>0.38969115908735702</c:v>
                </c:pt>
                <c:pt idx="16133" formatCode="General">
                  <c:v>0.385576998780018</c:v>
                </c:pt>
                <c:pt idx="16134" formatCode="General">
                  <c:v>0.381262655595144</c:v>
                </c:pt>
                <c:pt idx="16135" formatCode="General">
                  <c:v>0.37668322473376298</c:v>
                </c:pt>
                <c:pt idx="16136" formatCode="General">
                  <c:v>0.37191273095153199</c:v>
                </c:pt>
                <c:pt idx="16137" formatCode="General">
                  <c:v>0.36662231288146002</c:v>
                </c:pt>
                <c:pt idx="16138" formatCode="General">
                  <c:v>0.35966629516543103</c:v>
                </c:pt>
                <c:pt idx="16139" formatCode="General">
                  <c:v>0.35061872200007299</c:v>
                </c:pt>
                <c:pt idx="16140" formatCode="General">
                  <c:v>0.34026384205651899</c:v>
                </c:pt>
                <c:pt idx="16141" formatCode="General">
                  <c:v>0.32876699644134599</c:v>
                </c:pt>
                <c:pt idx="16142" formatCode="General">
                  <c:v>0.31607177370582201</c:v>
                </c:pt>
                <c:pt idx="16143" formatCode="General">
                  <c:v>0.30266048765509701</c:v>
                </c:pt>
                <c:pt idx="16144" formatCode="General">
                  <c:v>0.28928318663254499</c:v>
                </c:pt>
                <c:pt idx="16145" formatCode="General">
                  <c:v>0.276504477582519</c:v>
                </c:pt>
                <c:pt idx="16146" formatCode="General">
                  <c:v>0.26422707180548999</c:v>
                </c:pt>
                <c:pt idx="16147" formatCode="General">
                  <c:v>0.25199201831183599</c:v>
                </c:pt>
                <c:pt idx="16148" formatCode="General">
                  <c:v>0.239523424737144</c:v>
                </c:pt>
                <c:pt idx="16149" formatCode="General">
                  <c:v>0.22669543767655601</c:v>
                </c:pt>
                <c:pt idx="16150" formatCode="General">
                  <c:v>0.21299684529664101</c:v>
                </c:pt>
                <c:pt idx="16151" formatCode="General">
                  <c:v>0.19826344337534799</c:v>
                </c:pt>
                <c:pt idx="16152" formatCode="General">
                  <c:v>0.18328496785683299</c:v>
                </c:pt>
                <c:pt idx="16153" formatCode="General">
                  <c:v>0.168902505767873</c:v>
                </c:pt>
                <c:pt idx="16154" formatCode="General">
                  <c:v>0.15521019546105</c:v>
                </c:pt>
                <c:pt idx="16155" formatCode="General">
                  <c:v>0.142026728276163</c:v>
                </c:pt>
                <c:pt idx="16156" formatCode="General">
                  <c:v>0.12930837260602601</c:v>
                </c:pt>
                <c:pt idx="16157" formatCode="General">
                  <c:v>0.117019555752106</c:v>
                </c:pt>
                <c:pt idx="16158" formatCode="General">
                  <c:v>0.105196016115104</c:v>
                </c:pt>
                <c:pt idx="16159" formatCode="General">
                  <c:v>9.3812174613541396E-2</c:v>
                </c:pt>
                <c:pt idx="16160" formatCode="General">
                  <c:v>8.3368532003092799E-2</c:v>
                </c:pt>
                <c:pt idx="16161" formatCode="General">
                  <c:v>7.4611395008546605E-2</c:v>
                </c:pt>
                <c:pt idx="16162" formatCode="General">
                  <c:v>6.7278280771113905E-2</c:v>
                </c:pt>
                <c:pt idx="16163" formatCode="General">
                  <c:v>6.0505084975631902E-2</c:v>
                </c:pt>
                <c:pt idx="16164" formatCode="General">
                  <c:v>5.3892606691427099E-2</c:v>
                </c:pt>
                <c:pt idx="16165" formatCode="General">
                  <c:v>4.7236938227442397E-2</c:v>
                </c:pt>
                <c:pt idx="16166" formatCode="General">
                  <c:v>4.0009287566147897E-2</c:v>
                </c:pt>
                <c:pt idx="16167" formatCode="General">
                  <c:v>3.1671329657470201E-2</c:v>
                </c:pt>
                <c:pt idx="16168" formatCode="General">
                  <c:v>2.2318463183560702E-2</c:v>
                </c:pt>
                <c:pt idx="16169" formatCode="General">
                  <c:v>1.25888447205565E-2</c:v>
                </c:pt>
                <c:pt idx="16170" formatCode="General">
                  <c:v>3.0023920350121802E-3</c:v>
                </c:pt>
                <c:pt idx="16171" formatCode="General">
                  <c:v>-6.5077077312457599E-3</c:v>
                </c:pt>
                <c:pt idx="16172" formatCode="General">
                  <c:v>-1.6444153332359102E-2</c:v>
                </c:pt>
                <c:pt idx="16173" formatCode="General">
                  <c:v>-2.7162254270660002E-2</c:v>
                </c:pt>
                <c:pt idx="16174" formatCode="General">
                  <c:v>-3.8768282277684599E-2</c:v>
                </c:pt>
                <c:pt idx="16175" formatCode="General">
                  <c:v>-5.1178164803100001E-2</c:v>
                </c:pt>
                <c:pt idx="16176" formatCode="General">
                  <c:v>-6.3950438543726201E-2</c:v>
                </c:pt>
                <c:pt idx="16177" formatCode="General">
                  <c:v>-7.6792024599437195E-2</c:v>
                </c:pt>
                <c:pt idx="16178" formatCode="General">
                  <c:v>-8.9956422294396599E-2</c:v>
                </c:pt>
                <c:pt idx="16179" formatCode="General">
                  <c:v>-0.103468870328145</c:v>
                </c:pt>
                <c:pt idx="16180" formatCode="General">
                  <c:v>-0.11675744000342</c:v>
                </c:pt>
                <c:pt idx="16181" formatCode="General">
                  <c:v>-0.12951477108923701</c:v>
                </c:pt>
                <c:pt idx="16182" formatCode="General">
                  <c:v>-0.14212874405082601</c:v>
                </c:pt>
                <c:pt idx="16183" formatCode="General">
                  <c:v>-0.15515516504832499</c:v>
                </c:pt>
                <c:pt idx="16184" formatCode="General">
                  <c:v>-0.168752352374265</c:v>
                </c:pt>
                <c:pt idx="16185" formatCode="General">
                  <c:v>-0.18252492998836101</c:v>
                </c:pt>
                <c:pt idx="16186" formatCode="General">
                  <c:v>-0.19581485755631201</c:v>
                </c:pt>
                <c:pt idx="16187" formatCode="General">
                  <c:v>-0.20809975653164201</c:v>
                </c:pt>
                <c:pt idx="16188" formatCode="General">
                  <c:v>-0.219308324473274</c:v>
                </c:pt>
                <c:pt idx="16189" formatCode="General">
                  <c:v>-0.22940256815934601</c:v>
                </c:pt>
                <c:pt idx="16190" formatCode="General">
                  <c:v>-0.23837168450791099</c:v>
                </c:pt>
                <c:pt idx="16191" formatCode="General">
                  <c:v>-0.24616406785436101</c:v>
                </c:pt>
                <c:pt idx="16192" formatCode="General">
                  <c:v>-0.25235876610353802</c:v>
                </c:pt>
                <c:pt idx="16193" formatCode="General">
                  <c:v>-0.25737521975877098</c:v>
                </c:pt>
                <c:pt idx="16194" formatCode="General">
                  <c:v>-0.26191537219550998</c:v>
                </c:pt>
                <c:pt idx="16195" formatCode="General">
                  <c:v>-0.26584081592692999</c:v>
                </c:pt>
                <c:pt idx="16196" formatCode="General">
                  <c:v>-0.26906650271392701</c:v>
                </c:pt>
                <c:pt idx="16197" formatCode="General">
                  <c:v>-0.27174971788815599</c:v>
                </c:pt>
                <c:pt idx="16198" formatCode="General">
                  <c:v>-0.27416618859068098</c:v>
                </c:pt>
                <c:pt idx="16199" formatCode="General">
                  <c:v>-0.27651000967061701</c:v>
                </c:pt>
                <c:pt idx="16200" formatCode="General">
                  <c:v>-0.27894782955525199</c:v>
                </c:pt>
                <c:pt idx="16201" formatCode="General">
                  <c:v>-0.28203486409784201</c:v>
                </c:pt>
                <c:pt idx="16202" formatCode="General">
                  <c:v>-0.28598041919713502</c:v>
                </c:pt>
                <c:pt idx="16203" formatCode="General">
                  <c:v>-0.29057148799338001</c:v>
                </c:pt>
                <c:pt idx="16204" formatCode="General">
                  <c:v>-0.29606606707619898</c:v>
                </c:pt>
                <c:pt idx="16205" formatCode="General">
                  <c:v>-0.30290998114954099</c:v>
                </c:pt>
                <c:pt idx="16206" formatCode="General">
                  <c:v>-0.31107176612723803</c:v>
                </c:pt>
                <c:pt idx="16207" formatCode="General">
                  <c:v>-0.32012799367596201</c:v>
                </c:pt>
                <c:pt idx="16208" formatCode="General">
                  <c:v>-0.32969011884272698</c:v>
                </c:pt>
                <c:pt idx="16209" formatCode="General">
                  <c:v>-0.339519960708628</c:v>
                </c:pt>
                <c:pt idx="16210" formatCode="General">
                  <c:v>-0.34946518794755699</c:v>
                </c:pt>
                <c:pt idx="16211" formatCode="General">
                  <c:v>-0.35913746791250001</c:v>
                </c:pt>
                <c:pt idx="16212" formatCode="General">
                  <c:v>-0.367950198012652</c:v>
                </c:pt>
                <c:pt idx="16213" formatCode="General">
                  <c:v>-0.37582912305773197</c:v>
                </c:pt>
                <c:pt idx="16214" formatCode="General">
                  <c:v>-0.383169377700462</c:v>
                </c:pt>
                <c:pt idx="16215" formatCode="General">
                  <c:v>-0.39000846055514898</c:v>
                </c:pt>
                <c:pt idx="16216" formatCode="General">
                  <c:v>-0.395897323969302</c:v>
                </c:pt>
                <c:pt idx="16217" formatCode="General">
                  <c:v>-0.400706182009891</c:v>
                </c:pt>
                <c:pt idx="16218" formatCode="General">
                  <c:v>-0.40454675205986701</c:v>
                </c:pt>
                <c:pt idx="16219" formatCode="General">
                  <c:v>-0.40731567165951399</c:v>
                </c:pt>
                <c:pt idx="16220" formatCode="General">
                  <c:v>-0.40927800670898101</c:v>
                </c:pt>
                <c:pt idx="16221" formatCode="General">
                  <c:v>-0.41117218224825097</c:v>
                </c:pt>
                <c:pt idx="16222" formatCode="General">
                  <c:v>-0.41360315999178299</c:v>
                </c:pt>
                <c:pt idx="16223" formatCode="General">
                  <c:v>-0.41685445750552702</c:v>
                </c:pt>
                <c:pt idx="16224" formatCode="General">
                  <c:v>-0.42099750270877101</c:v>
                </c:pt>
                <c:pt idx="16225" formatCode="General">
                  <c:v>-0.42591323697484201</c:v>
                </c:pt>
                <c:pt idx="16226" formatCode="General">
                  <c:v>-0.43140774969247198</c:v>
                </c:pt>
                <c:pt idx="16227" formatCode="General">
                  <c:v>-0.43740270892046901</c:v>
                </c:pt>
                <c:pt idx="16228" formatCode="General">
                  <c:v>-0.44364878246521</c:v>
                </c:pt>
                <c:pt idx="16229" formatCode="General">
                  <c:v>-0.44980240431518098</c:v>
                </c:pt>
                <c:pt idx="16230" formatCode="General">
                  <c:v>-0.45537444714446002</c:v>
                </c:pt>
                <c:pt idx="16231" formatCode="General">
                  <c:v>-0.45935986814193103</c:v>
                </c:pt>
                <c:pt idx="16232" formatCode="General">
                  <c:v>-0.46097927779566999</c:v>
                </c:pt>
                <c:pt idx="16233" formatCode="General">
                  <c:v>-0.460679951193674</c:v>
                </c:pt>
                <c:pt idx="16234" formatCode="General">
                  <c:v>-0.45957846625891702</c:v>
                </c:pt>
                <c:pt idx="16235" formatCode="General">
                  <c:v>-0.45852343795667999</c:v>
                </c:pt>
                <c:pt idx="16236" formatCode="General">
                  <c:v>-0.45816859698914603</c:v>
                </c:pt>
                <c:pt idx="16237" formatCode="General">
                  <c:v>-0.459083110363041</c:v>
                </c:pt>
                <c:pt idx="16238" formatCode="General">
                  <c:v>-0.46130110907401101</c:v>
                </c:pt>
                <c:pt idx="16239" formatCode="General">
                  <c:v>-0.46459952517442099</c:v>
                </c:pt>
                <c:pt idx="16240" formatCode="General">
                  <c:v>-0.46875788592856898</c:v>
                </c:pt>
                <c:pt idx="16241" formatCode="General">
                  <c:v>-0.47360435487237001</c:v>
                </c:pt>
                <c:pt idx="16242" formatCode="General">
                  <c:v>-0.47878983119410901</c:v>
                </c:pt>
                <c:pt idx="16243" formatCode="General">
                  <c:v>-0.48372369060825199</c:v>
                </c:pt>
                <c:pt idx="16244" formatCode="General">
                  <c:v>-0.48823929211970701</c:v>
                </c:pt>
                <c:pt idx="16245" formatCode="General">
                  <c:v>-0.49261911225152</c:v>
                </c:pt>
                <c:pt idx="16246" formatCode="General">
                  <c:v>-0.49709294039313701</c:v>
                </c:pt>
                <c:pt idx="16247" formatCode="General">
                  <c:v>-0.501165255370977</c:v>
                </c:pt>
                <c:pt idx="16248" formatCode="General">
                  <c:v>-0.50370416954824204</c:v>
                </c:pt>
                <c:pt idx="16249" formatCode="General">
                  <c:v>-0.50343808955241898</c:v>
                </c:pt>
                <c:pt idx="16250" formatCode="General">
                  <c:v>-0.50044086722508896</c:v>
                </c:pt>
                <c:pt idx="16251" formatCode="General">
                  <c:v>-0.49596281228848399</c:v>
                </c:pt>
                <c:pt idx="16252" formatCode="General">
                  <c:v>-0.49048936421182698</c:v>
                </c:pt>
                <c:pt idx="16253" formatCode="General">
                  <c:v>-0.48413231590806499</c:v>
                </c:pt>
                <c:pt idx="16254" formatCode="General">
                  <c:v>-0.47764555311777002</c:v>
                </c:pt>
                <c:pt idx="16255" formatCode="General">
                  <c:v>-0.47155144528516502</c:v>
                </c:pt>
                <c:pt idx="16256" formatCode="General">
                  <c:v>-0.465657145876687</c:v>
                </c:pt>
                <c:pt idx="16257" formatCode="General">
                  <c:v>-0.45984732676973</c:v>
                </c:pt>
                <c:pt idx="16258" formatCode="General">
                  <c:v>-0.45462828546350498</c:v>
                </c:pt>
                <c:pt idx="16259" formatCode="General">
                  <c:v>-0.450233401705884</c:v>
                </c:pt>
                <c:pt idx="16260" formatCode="General">
                  <c:v>-0.44628064997346401</c:v>
                </c:pt>
                <c:pt idx="16261" formatCode="General">
                  <c:v>-0.44248337416412498</c:v>
                </c:pt>
                <c:pt idx="16262" formatCode="General">
                  <c:v>-0.43876685495772999</c:v>
                </c:pt>
                <c:pt idx="16263" formatCode="General">
                  <c:v>-0.435321822849002</c:v>
                </c:pt>
                <c:pt idx="16264" formatCode="General">
                  <c:v>-0.43245649735977298</c:v>
                </c:pt>
                <c:pt idx="16265" formatCode="General">
                  <c:v>-0.43014008442635299</c:v>
                </c:pt>
                <c:pt idx="16266" formatCode="General">
                  <c:v>-0.42806732243997803</c:v>
                </c:pt>
                <c:pt idx="16267" formatCode="General">
                  <c:v>-0.42628994623966299</c:v>
                </c:pt>
                <c:pt idx="16268" formatCode="General">
                  <c:v>-0.42513187590733997</c:v>
                </c:pt>
                <c:pt idx="16269" formatCode="General">
                  <c:v>-0.42469056597017402</c:v>
                </c:pt>
                <c:pt idx="16270" formatCode="General">
                  <c:v>-0.42466289536101098</c:v>
                </c:pt>
                <c:pt idx="16271" formatCode="General">
                  <c:v>-0.424359719876645</c:v>
                </c:pt>
                <c:pt idx="16272" formatCode="General">
                  <c:v>-0.42286685477413</c:v>
                </c:pt>
                <c:pt idx="16273" formatCode="General">
                  <c:v>-0.41923531363252903</c:v>
                </c:pt>
                <c:pt idx="16274" formatCode="General">
                  <c:v>-0.41289192221389398</c:v>
                </c:pt>
                <c:pt idx="16275" formatCode="General">
                  <c:v>-0.403878521205283</c:v>
                </c:pt>
                <c:pt idx="16276" formatCode="General">
                  <c:v>-0.392813500126382</c:v>
                </c:pt>
                <c:pt idx="16277" formatCode="General">
                  <c:v>-0.38133542931839098</c:v>
                </c:pt>
                <c:pt idx="16278" formatCode="General">
                  <c:v>-0.37085464821488801</c:v>
                </c:pt>
                <c:pt idx="16279" formatCode="General">
                  <c:v>-0.36132224201853902</c:v>
                </c:pt>
                <c:pt idx="16280" formatCode="General">
                  <c:v>-0.35214711117573799</c:v>
                </c:pt>
                <c:pt idx="16281" formatCode="General">
                  <c:v>-0.34294587368909302</c:v>
                </c:pt>
                <c:pt idx="16282" formatCode="General">
                  <c:v>-0.333382867206369</c:v>
                </c:pt>
                <c:pt idx="16283" formatCode="General">
                  <c:v>-0.32335803532927299</c:v>
                </c:pt>
                <c:pt idx="16284" formatCode="General">
                  <c:v>-0.31296087970015402</c:v>
                </c:pt>
                <c:pt idx="16285" formatCode="General">
                  <c:v>-0.30245003745898102</c:v>
                </c:pt>
                <c:pt idx="16286" formatCode="General">
                  <c:v>-0.29217628563981501</c:v>
                </c:pt>
                <c:pt idx="16287" formatCode="General">
                  <c:v>-0.28226736015488502</c:v>
                </c:pt>
                <c:pt idx="16288" formatCode="General">
                  <c:v>-0.27309587366453097</c:v>
                </c:pt>
                <c:pt idx="16289" formatCode="General">
                  <c:v>-0.26530272911080299</c:v>
                </c:pt>
                <c:pt idx="16290" formatCode="General">
                  <c:v>-0.25847723459267702</c:v>
                </c:pt>
                <c:pt idx="16291" formatCode="General">
                  <c:v>-0.25130262709985401</c:v>
                </c:pt>
                <c:pt idx="16292" formatCode="General">
                  <c:v>-0.24333352787502599</c:v>
                </c:pt>
                <c:pt idx="16293" formatCode="General">
                  <c:v>-0.23470560661984799</c:v>
                </c:pt>
                <c:pt idx="16294" formatCode="General">
                  <c:v>-0.22530194003637699</c:v>
                </c:pt>
                <c:pt idx="16295" formatCode="General">
                  <c:v>-0.21510490132360199</c:v>
                </c:pt>
                <c:pt idx="16296" formatCode="General">
                  <c:v>-0.20454836548482599</c:v>
                </c:pt>
                <c:pt idx="16297" formatCode="General">
                  <c:v>-0.19399565800048499</c:v>
                </c:pt>
                <c:pt idx="16298" formatCode="General">
                  <c:v>-0.18339529940580401</c:v>
                </c:pt>
                <c:pt idx="16299" formatCode="General">
                  <c:v>-0.17255405604458399</c:v>
                </c:pt>
                <c:pt idx="16300" formatCode="General">
                  <c:v>-0.16135818391526099</c:v>
                </c:pt>
                <c:pt idx="16301" formatCode="General">
                  <c:v>-0.15053334535381599</c:v>
                </c:pt>
                <c:pt idx="16302" formatCode="General">
                  <c:v>-0.14099940210619499</c:v>
                </c:pt>
                <c:pt idx="16303" formatCode="General">
                  <c:v>-0.13273897900732101</c:v>
                </c:pt>
                <c:pt idx="16304" formatCode="General">
                  <c:v>-0.12542331751069699</c:v>
                </c:pt>
                <c:pt idx="16305" formatCode="General">
                  <c:v>-0.118859049008293</c:v>
                </c:pt>
                <c:pt idx="16306" formatCode="General">
                  <c:v>-0.112526367062163</c:v>
                </c:pt>
                <c:pt idx="16307" formatCode="General">
                  <c:v>-0.10584598862967599</c:v>
                </c:pt>
                <c:pt idx="16308" formatCode="General">
                  <c:v>-9.9109093164959194E-2</c:v>
                </c:pt>
                <c:pt idx="16309" formatCode="General">
                  <c:v>-9.29919799388714E-2</c:v>
                </c:pt>
                <c:pt idx="16310" formatCode="General">
                  <c:v>-8.7574751012534494E-2</c:v>
                </c:pt>
                <c:pt idx="16311" formatCode="General">
                  <c:v>-8.21438065227659E-2</c:v>
                </c:pt>
                <c:pt idx="16312" formatCode="General">
                  <c:v>-7.5822472600242399E-2</c:v>
                </c:pt>
                <c:pt idx="16313" formatCode="General">
                  <c:v>-6.7451920024667003E-2</c:v>
                </c:pt>
                <c:pt idx="16314" formatCode="General">
                  <c:v>-5.6271680198120601E-2</c:v>
                </c:pt>
                <c:pt idx="16315" formatCode="General">
                  <c:v>-4.3003944704384602E-2</c:v>
                </c:pt>
                <c:pt idx="16316" formatCode="General">
                  <c:v>-2.8379572466545499E-2</c:v>
                </c:pt>
                <c:pt idx="16317" formatCode="General">
                  <c:v>-1.27815043888916E-2</c:v>
                </c:pt>
                <c:pt idx="16318" formatCode="General">
                  <c:v>2.8926736950902602E-3</c:v>
                </c:pt>
                <c:pt idx="16319" formatCode="General">
                  <c:v>1.7426418855965801E-2</c:v>
                </c:pt>
                <c:pt idx="16320" formatCode="General">
                  <c:v>3.0046870956412602E-2</c:v>
                </c:pt>
                <c:pt idx="16321" formatCode="General">
                  <c:v>4.0817847806595899E-2</c:v>
                </c:pt>
                <c:pt idx="16322" formatCode="General">
                  <c:v>4.9941267870172501E-2</c:v>
                </c:pt>
                <c:pt idx="16323" formatCode="General">
                  <c:v>5.7688357687930999E-2</c:v>
                </c:pt>
                <c:pt idx="16324" formatCode="General">
                  <c:v>6.4949331981224101E-2</c:v>
                </c:pt>
                <c:pt idx="16325" formatCode="General">
                  <c:v>7.2743801081920995E-2</c:v>
                </c:pt>
                <c:pt idx="16326" formatCode="General">
                  <c:v>8.1459083562738302E-2</c:v>
                </c:pt>
                <c:pt idx="16327" formatCode="General">
                  <c:v>9.0922549528536498E-2</c:v>
                </c:pt>
                <c:pt idx="16328" formatCode="General">
                  <c:v>0.100831278581769</c:v>
                </c:pt>
                <c:pt idx="16329" formatCode="General">
                  <c:v>0.11104467686416</c:v>
                </c:pt>
                <c:pt idx="16330" formatCode="General">
                  <c:v>0.12133778901169</c:v>
                </c:pt>
                <c:pt idx="16331" formatCode="General">
                  <c:v>0.13128313717523399</c:v>
                </c:pt>
                <c:pt idx="16332" formatCode="General">
                  <c:v>0.14037977408835201</c:v>
                </c:pt>
                <c:pt idx="16333" formatCode="General">
                  <c:v>0.14812002305136901</c:v>
                </c:pt>
                <c:pt idx="16334" formatCode="General">
                  <c:v>0.154486666459663</c:v>
                </c:pt>
                <c:pt idx="16335" formatCode="General">
                  <c:v>0.16000313548437001</c:v>
                </c:pt>
                <c:pt idx="16336" formatCode="General">
                  <c:v>0.164017537900016</c:v>
                </c:pt>
                <c:pt idx="16337" formatCode="General">
                  <c:v>0.16508846444696301</c:v>
                </c:pt>
                <c:pt idx="16338" formatCode="General">
                  <c:v>0.163867222275519</c:v>
                </c:pt>
                <c:pt idx="16339" formatCode="General">
                  <c:v>0.161926046839865</c:v>
                </c:pt>
                <c:pt idx="16340" formatCode="General">
                  <c:v>0.16013245937791901</c:v>
                </c:pt>
                <c:pt idx="16341" formatCode="General">
                  <c:v>0.15944245046302999</c:v>
                </c:pt>
                <c:pt idx="16342" formatCode="General">
                  <c:v>0.160693476428242</c:v>
                </c:pt>
                <c:pt idx="16343" formatCode="General">
                  <c:v>0.16415559066611299</c:v>
                </c:pt>
                <c:pt idx="16344" formatCode="General">
                  <c:v>0.16976308054421399</c:v>
                </c:pt>
                <c:pt idx="16345" formatCode="General">
                  <c:v>0.177398332155938</c:v>
                </c:pt>
                <c:pt idx="16346" formatCode="General">
                  <c:v>0.18677103303370199</c:v>
                </c:pt>
                <c:pt idx="16347" formatCode="General">
                  <c:v>0.19760421535772399</c:v>
                </c:pt>
                <c:pt idx="16348" formatCode="General">
                  <c:v>0.21001636399999701</c:v>
                </c:pt>
                <c:pt idx="16349" formatCode="General">
                  <c:v>0.224050675455058</c:v>
                </c:pt>
                <c:pt idx="16350" formatCode="General">
                  <c:v>0.23888698316991799</c:v>
                </c:pt>
                <c:pt idx="16351" formatCode="General">
                  <c:v>0.25326081541231898</c:v>
                </c:pt>
                <c:pt idx="16352" formatCode="General">
                  <c:v>0.266636537833849</c:v>
                </c:pt>
                <c:pt idx="16353" formatCode="General">
                  <c:v>0.27892929820600199</c:v>
                </c:pt>
                <c:pt idx="16354" formatCode="General">
                  <c:v>0.290276223013887</c:v>
                </c:pt>
                <c:pt idx="16355" formatCode="General">
                  <c:v>0.301452731756849</c:v>
                </c:pt>
                <c:pt idx="16356" formatCode="General">
                  <c:v>0.31299024249426599</c:v>
                </c:pt>
                <c:pt idx="16357" formatCode="General">
                  <c:v>0.324431192968066</c:v>
                </c:pt>
                <c:pt idx="16358" formatCode="General">
                  <c:v>0.33480274703705298</c:v>
                </c:pt>
                <c:pt idx="16359" formatCode="General">
                  <c:v>0.34349562297568997</c:v>
                </c:pt>
                <c:pt idx="16360" formatCode="General">
                  <c:v>0.35029508146195198</c:v>
                </c:pt>
                <c:pt idx="16361" formatCode="General">
                  <c:v>0.35476591338976898</c:v>
                </c:pt>
                <c:pt idx="16362" formatCode="General">
                  <c:v>0.35683889945588598</c:v>
                </c:pt>
                <c:pt idx="16363" formatCode="General">
                  <c:v>0.35655344031809699</c:v>
                </c:pt>
                <c:pt idx="16364" formatCode="General">
                  <c:v>0.35381877202127399</c:v>
                </c:pt>
                <c:pt idx="16365" formatCode="General">
                  <c:v>0.34914238331612701</c:v>
                </c:pt>
                <c:pt idx="16366" formatCode="General">
                  <c:v>0.343160956154417</c:v>
                </c:pt>
                <c:pt idx="16367" formatCode="General">
                  <c:v>0.33640788247470699</c:v>
                </c:pt>
                <c:pt idx="16368" formatCode="General">
                  <c:v>0.32969653025846002</c:v>
                </c:pt>
                <c:pt idx="16369" formatCode="General">
                  <c:v>0.324081684549126</c:v>
                </c:pt>
                <c:pt idx="16370" formatCode="General">
                  <c:v>0.32023320286520401</c:v>
                </c:pt>
                <c:pt idx="16371" formatCode="General">
                  <c:v>0.31833125007587698</c:v>
                </c:pt>
                <c:pt idx="16372" formatCode="General">
                  <c:v>0.318298519323298</c:v>
                </c:pt>
                <c:pt idx="16373" formatCode="General">
                  <c:v>0.32011591145874202</c:v>
                </c:pt>
                <c:pt idx="16374" formatCode="General">
                  <c:v>0.32394213355710599</c:v>
                </c:pt>
                <c:pt idx="16375" formatCode="General">
                  <c:v>0.32958912749334501</c:v>
                </c:pt>
                <c:pt idx="16376" formatCode="General">
                  <c:v>0.33681679994778702</c:v>
                </c:pt>
                <c:pt idx="16377" formatCode="General">
                  <c:v>0.34461585774728998</c:v>
                </c:pt>
                <c:pt idx="16378" formatCode="General">
                  <c:v>0.35170737733700302</c:v>
                </c:pt>
                <c:pt idx="16379" formatCode="General">
                  <c:v>0.35772485159707601</c:v>
                </c:pt>
                <c:pt idx="16380" formatCode="General">
                  <c:v>0.36262759963421198</c:v>
                </c:pt>
                <c:pt idx="16381" formatCode="General">
                  <c:v>0.36680309437977798</c:v>
                </c:pt>
                <c:pt idx="16382" formatCode="General">
                  <c:v>0.37062455413405199</c:v>
                </c:pt>
                <c:pt idx="16383" formatCode="General">
                  <c:v>0.37414125413372901</c:v>
                </c:pt>
                <c:pt idx="16384" formatCode="General">
                  <c:v>0.37714061517471897</c:v>
                </c:pt>
                <c:pt idx="16385" formatCode="General">
                  <c:v>0.37883536237400101</c:v>
                </c:pt>
                <c:pt idx="16386" formatCode="General">
                  <c:v>0.37861482190907902</c:v>
                </c:pt>
                <c:pt idx="16387" formatCode="General">
                  <c:v>0.37699946468397</c:v>
                </c:pt>
                <c:pt idx="16388" formatCode="General">
                  <c:v>0.374547528828583</c:v>
                </c:pt>
                <c:pt idx="16389" formatCode="General">
                  <c:v>0.37101696005658702</c:v>
                </c:pt>
                <c:pt idx="16390" formatCode="General">
                  <c:v>0.36684533587482998</c:v>
                </c:pt>
                <c:pt idx="16391" formatCode="General">
                  <c:v>0.36289439902190201</c:v>
                </c:pt>
                <c:pt idx="16392" formatCode="General">
                  <c:v>0.35924148320010402</c:v>
                </c:pt>
                <c:pt idx="16393" formatCode="General">
                  <c:v>0.35596850233139699</c:v>
                </c:pt>
                <c:pt idx="16394" formatCode="General">
                  <c:v>0.353238032936109</c:v>
                </c:pt>
                <c:pt idx="16395" formatCode="General">
                  <c:v>0.35101699855743701</c:v>
                </c:pt>
                <c:pt idx="16396" formatCode="General">
                  <c:v>0.348893356436628</c:v>
                </c:pt>
                <c:pt idx="16397" formatCode="General">
                  <c:v>0.34619622443548698</c:v>
                </c:pt>
                <c:pt idx="16398" formatCode="General">
                  <c:v>0.34281278306483498</c:v>
                </c:pt>
                <c:pt idx="16399" formatCode="General">
                  <c:v>0.33910416197596899</c:v>
                </c:pt>
                <c:pt idx="16400" formatCode="General">
                  <c:v>0.33540561248052397</c:v>
                </c:pt>
                <c:pt idx="16401" formatCode="General">
                  <c:v>0.33230478806983199</c:v>
                </c:pt>
                <c:pt idx="16402" formatCode="General">
                  <c:v>0.33001906837529099</c:v>
                </c:pt>
                <c:pt idx="16403" formatCode="General">
                  <c:v>0.32841753664187701</c:v>
                </c:pt>
                <c:pt idx="16404" formatCode="General">
                  <c:v>0.32736153348022401</c:v>
                </c:pt>
                <c:pt idx="16405" formatCode="General">
                  <c:v>0.326275950703311</c:v>
                </c:pt>
                <c:pt idx="16406" formatCode="General">
                  <c:v>0.32431156172173597</c:v>
                </c:pt>
                <c:pt idx="16407" formatCode="General">
                  <c:v>0.32131479633586102</c:v>
                </c:pt>
                <c:pt idx="16408" formatCode="General">
                  <c:v>0.317907494372699</c:v>
                </c:pt>
                <c:pt idx="16409" formatCode="General">
                  <c:v>0.31399049574597199</c:v>
                </c:pt>
                <c:pt idx="16410" formatCode="General">
                  <c:v>0.30916575476298203</c:v>
                </c:pt>
                <c:pt idx="16411" formatCode="General">
                  <c:v>0.30340660557593901</c:v>
                </c:pt>
                <c:pt idx="16412" formatCode="General">
                  <c:v>0.29653221130467999</c:v>
                </c:pt>
                <c:pt idx="16413" formatCode="General">
                  <c:v>0.28892146458793799</c:v>
                </c:pt>
                <c:pt idx="16414" formatCode="General">
                  <c:v>0.281310250081589</c:v>
                </c:pt>
                <c:pt idx="16415" formatCode="General">
                  <c:v>0.273886696518507</c:v>
                </c:pt>
                <c:pt idx="16416" formatCode="General">
                  <c:v>0.26679278439444598</c:v>
                </c:pt>
                <c:pt idx="16417" formatCode="General">
                  <c:v>0.26043893892211301</c:v>
                </c:pt>
                <c:pt idx="16418" formatCode="General">
                  <c:v>0.25472933879250598</c:v>
                </c:pt>
                <c:pt idx="16419" formatCode="General">
                  <c:v>0.24952333152709399</c:v>
                </c:pt>
                <c:pt idx="16420" formatCode="General">
                  <c:v>0.24518531213550299</c:v>
                </c:pt>
                <c:pt idx="16421" formatCode="General">
                  <c:v>0.242044662409726</c:v>
                </c:pt>
                <c:pt idx="16422" formatCode="General">
                  <c:v>0.23960219132480601</c:v>
                </c:pt>
                <c:pt idx="16423" formatCode="General">
                  <c:v>0.23733615871349201</c:v>
                </c:pt>
                <c:pt idx="16424" formatCode="General">
                  <c:v>0.234753720352191</c:v>
                </c:pt>
                <c:pt idx="16425" formatCode="General">
                  <c:v>0.23078131608124</c:v>
                </c:pt>
                <c:pt idx="16426" formatCode="General">
                  <c:v>0.225264810808397</c:v>
                </c:pt>
                <c:pt idx="16427" formatCode="General">
                  <c:v>0.219075848533442</c:v>
                </c:pt>
                <c:pt idx="16428" formatCode="General">
                  <c:v>0.21273367840347601</c:v>
                </c:pt>
                <c:pt idx="16429" formatCode="General">
                  <c:v>0.20623226872818301</c:v>
                </c:pt>
                <c:pt idx="16430" formatCode="General">
                  <c:v>0.19945755262539799</c:v>
                </c:pt>
                <c:pt idx="16431" formatCode="General">
                  <c:v>0.191733215528642</c:v>
                </c:pt>
                <c:pt idx="16432" formatCode="General">
                  <c:v>0.18238229789816601</c:v>
                </c:pt>
                <c:pt idx="16433" formatCode="General">
                  <c:v>0.17178932864952901</c:v>
                </c:pt>
                <c:pt idx="16434" formatCode="General">
                  <c:v>0.160728334194914</c:v>
                </c:pt>
                <c:pt idx="16435" formatCode="General">
                  <c:v>0.14967404806853701</c:v>
                </c:pt>
                <c:pt idx="16436" formatCode="General">
                  <c:v>0.13918180144589801</c:v>
                </c:pt>
                <c:pt idx="16437" formatCode="General">
                  <c:v>0.12936121089156999</c:v>
                </c:pt>
                <c:pt idx="16438" formatCode="General">
                  <c:v>0.119565250469804</c:v>
                </c:pt>
                <c:pt idx="16439" formatCode="General">
                  <c:v>0.10907325544188901</c:v>
                </c:pt>
                <c:pt idx="16440" formatCode="General">
                  <c:v>9.7527182391326003E-2</c:v>
                </c:pt>
                <c:pt idx="16441" formatCode="General">
                  <c:v>8.5049157089712904E-2</c:v>
                </c:pt>
                <c:pt idx="16442" formatCode="General">
                  <c:v>7.2280133951063599E-2</c:v>
                </c:pt>
                <c:pt idx="16443" formatCode="General">
                  <c:v>6.0054770230264301E-2</c:v>
                </c:pt>
                <c:pt idx="16444" formatCode="General">
                  <c:v>4.8705500014693898E-2</c:v>
                </c:pt>
                <c:pt idx="16445" formatCode="General">
                  <c:v>3.8272394269081501E-2</c:v>
                </c:pt>
                <c:pt idx="16446" formatCode="General">
                  <c:v>2.92157998434973E-2</c:v>
                </c:pt>
                <c:pt idx="16447" formatCode="General">
                  <c:v>2.2156918338859601E-2</c:v>
                </c:pt>
                <c:pt idx="16448" formatCode="General">
                  <c:v>1.6364148961660201E-2</c:v>
                </c:pt>
                <c:pt idx="16449" formatCode="General">
                  <c:v>1.05852992274803E-2</c:v>
                </c:pt>
                <c:pt idx="16450" formatCode="General">
                  <c:v>4.7252324200019302E-3</c:v>
                </c:pt>
                <c:pt idx="16451" formatCode="General">
                  <c:v>-1.01545150616302E-3</c:v>
                </c:pt>
                <c:pt idx="16452" formatCode="General">
                  <c:v>-6.5476390804435703E-3</c:v>
                </c:pt>
                <c:pt idx="16453" formatCode="General">
                  <c:v>-1.1568226534164399E-2</c:v>
                </c:pt>
                <c:pt idx="16454" formatCode="General">
                  <c:v>-1.57409300425847E-2</c:v>
                </c:pt>
                <c:pt idx="16455" formatCode="General">
                  <c:v>-1.89744468622654E-2</c:v>
                </c:pt>
                <c:pt idx="16456" formatCode="General">
                  <c:v>-2.17344496037522E-2</c:v>
                </c:pt>
                <c:pt idx="16457" formatCode="General">
                  <c:v>-2.5080497334009799E-2</c:v>
                </c:pt>
                <c:pt idx="16458" formatCode="General">
                  <c:v>-2.9564688395638101E-2</c:v>
                </c:pt>
                <c:pt idx="16459" formatCode="General">
                  <c:v>-3.4645255430888602E-2</c:v>
                </c:pt>
                <c:pt idx="16460" formatCode="General">
                  <c:v>-3.96636151408917E-2</c:v>
                </c:pt>
                <c:pt idx="16461" formatCode="General">
                  <c:v>-4.45627759945404E-2</c:v>
                </c:pt>
                <c:pt idx="16462" formatCode="General">
                  <c:v>-4.9602936701106597E-2</c:v>
                </c:pt>
                <c:pt idx="16463" formatCode="General">
                  <c:v>-5.4910623976931597E-2</c:v>
                </c:pt>
                <c:pt idx="16464" formatCode="General">
                  <c:v>-6.0554229874655599E-2</c:v>
                </c:pt>
                <c:pt idx="16465" formatCode="General">
                  <c:v>-6.6225488819720402E-2</c:v>
                </c:pt>
                <c:pt idx="16466" formatCode="General">
                  <c:v>-7.1447895842009099E-2</c:v>
                </c:pt>
                <c:pt idx="16467" formatCode="General">
                  <c:v>-7.6144177987580705E-2</c:v>
                </c:pt>
                <c:pt idx="16468" formatCode="General">
                  <c:v>-8.0398688340523702E-2</c:v>
                </c:pt>
                <c:pt idx="16469" formatCode="General">
                  <c:v>-8.4382716889841794E-2</c:v>
                </c:pt>
                <c:pt idx="16470" formatCode="General">
                  <c:v>-8.8248643724122403E-2</c:v>
                </c:pt>
                <c:pt idx="16471" formatCode="General">
                  <c:v>-9.2199532950502705E-2</c:v>
                </c:pt>
                <c:pt idx="16472" formatCode="General">
                  <c:v>-9.6313587939022102E-2</c:v>
                </c:pt>
                <c:pt idx="16473" formatCode="General">
                  <c:v>-0.100639349391644</c:v>
                </c:pt>
                <c:pt idx="16474" formatCode="General">
                  <c:v>-0.105562370805699</c:v>
                </c:pt>
                <c:pt idx="16475" formatCode="General">
                  <c:v>-0.11204186510511099</c:v>
                </c:pt>
                <c:pt idx="16476" formatCode="General">
                  <c:v>-0.120335654627022</c:v>
                </c:pt>
                <c:pt idx="16477" formatCode="General">
                  <c:v>-0.12962460963992301</c:v>
                </c:pt>
                <c:pt idx="16478" formatCode="General">
                  <c:v>-0.139545474243426</c:v>
                </c:pt>
                <c:pt idx="16479" formatCode="General">
                  <c:v>-0.15011320215954899</c:v>
                </c:pt>
                <c:pt idx="16480" formatCode="General">
                  <c:v>-0.16100591616865301</c:v>
                </c:pt>
                <c:pt idx="16481" formatCode="General">
                  <c:v>-0.171629731416445</c:v>
                </c:pt>
                <c:pt idx="16482" formatCode="General">
                  <c:v>-0.181656642007445</c:v>
                </c:pt>
                <c:pt idx="16483" formatCode="General">
                  <c:v>-0.191193246697625</c:v>
                </c:pt>
                <c:pt idx="16484" formatCode="General">
                  <c:v>-0.20105892433222899</c:v>
                </c:pt>
                <c:pt idx="16485" formatCode="General">
                  <c:v>-0.211849775346691</c:v>
                </c:pt>
                <c:pt idx="16486" formatCode="General">
                  <c:v>-0.22341896807244299</c:v>
                </c:pt>
                <c:pt idx="16487" formatCode="General">
                  <c:v>-0.235258415046109</c:v>
                </c:pt>
                <c:pt idx="16488" formatCode="General">
                  <c:v>-0.247013884701242</c:v>
                </c:pt>
                <c:pt idx="16489" formatCode="General">
                  <c:v>-0.25824827294075797</c:v>
                </c:pt>
                <c:pt idx="16490" formatCode="General">
                  <c:v>-0.26853782524275899</c:v>
                </c:pt>
                <c:pt idx="16491" formatCode="General">
                  <c:v>-0.27807587779454301</c:v>
                </c:pt>
                <c:pt idx="16492" formatCode="General">
                  <c:v>-0.28713890320278401</c:v>
                </c:pt>
                <c:pt idx="16493" formatCode="General">
                  <c:v>-0.29584031144443002</c:v>
                </c:pt>
                <c:pt idx="16494" formatCode="General">
                  <c:v>-0.30448759498542599</c:v>
                </c:pt>
                <c:pt idx="16495" formatCode="General">
                  <c:v>-0.31341181982718302</c:v>
                </c:pt>
                <c:pt idx="16496" formatCode="General">
                  <c:v>-0.32223528820289798</c:v>
                </c:pt>
                <c:pt idx="16497" formatCode="General">
                  <c:v>-0.33068673038468299</c:v>
                </c:pt>
                <c:pt idx="16498" formatCode="General">
                  <c:v>-0.33887106749592499</c:v>
                </c:pt>
                <c:pt idx="16499" formatCode="General">
                  <c:v>-0.34654235951878898</c:v>
                </c:pt>
                <c:pt idx="16500" formatCode="General">
                  <c:v>-0.35354690544912798</c:v>
                </c:pt>
                <c:pt idx="16501" formatCode="General">
                  <c:v>-0.36071066777858501</c:v>
                </c:pt>
                <c:pt idx="16502" formatCode="General">
                  <c:v>-0.367918802596574</c:v>
                </c:pt>
                <c:pt idx="16503" formatCode="General">
                  <c:v>-0.37427889590899999</c:v>
                </c:pt>
                <c:pt idx="16504" formatCode="General">
                  <c:v>-0.37998407210351798</c:v>
                </c:pt>
                <c:pt idx="16505" formatCode="General">
                  <c:v>-0.38498301967279303</c:v>
                </c:pt>
                <c:pt idx="16506" formatCode="General">
                  <c:v>-0.38916138272144202</c:v>
                </c:pt>
                <c:pt idx="16507" formatCode="General">
                  <c:v>-0.39279459261911298</c:v>
                </c:pt>
                <c:pt idx="16508" formatCode="General">
                  <c:v>-0.395723138986456</c:v>
                </c:pt>
                <c:pt idx="16509" formatCode="General">
                  <c:v>-0.39754613423312402</c:v>
                </c:pt>
                <c:pt idx="16510" formatCode="General">
                  <c:v>-0.39859345644462402</c:v>
                </c:pt>
                <c:pt idx="16511" formatCode="General">
                  <c:v>-0.39976048366654499</c:v>
                </c:pt>
                <c:pt idx="16512" formatCode="General">
                  <c:v>-0.40110829976739898</c:v>
                </c:pt>
                <c:pt idx="16513" formatCode="General">
                  <c:v>-0.40178978192978099</c:v>
                </c:pt>
                <c:pt idx="16514" formatCode="General">
                  <c:v>-0.40136210624874302</c:v>
                </c:pt>
                <c:pt idx="16515" formatCode="General">
                  <c:v>-0.40012151911910498</c:v>
                </c:pt>
                <c:pt idx="16516" formatCode="General">
                  <c:v>-0.39830290009117703</c:v>
                </c:pt>
                <c:pt idx="16517" formatCode="General">
                  <c:v>-0.39609749586116999</c:v>
                </c:pt>
                <c:pt idx="16518" formatCode="General">
                  <c:v>-0.39399313270742398</c:v>
                </c:pt>
                <c:pt idx="16519" formatCode="General">
                  <c:v>-0.39228128766939002</c:v>
                </c:pt>
                <c:pt idx="16520" formatCode="General">
                  <c:v>-0.39090791075571202</c:v>
                </c:pt>
                <c:pt idx="16521" formatCode="General">
                  <c:v>-0.38966322511138601</c:v>
                </c:pt>
                <c:pt idx="16522" formatCode="General">
                  <c:v>-0.38838695837332599</c:v>
                </c:pt>
                <c:pt idx="16523" formatCode="General">
                  <c:v>-0.38703097297255901</c:v>
                </c:pt>
                <c:pt idx="16524" formatCode="General">
                  <c:v>-0.38551550950018398</c:v>
                </c:pt>
                <c:pt idx="16525" formatCode="General">
                  <c:v>-0.38357962211052998</c:v>
                </c:pt>
                <c:pt idx="16526" formatCode="General">
                  <c:v>-0.38091109361544001</c:v>
                </c:pt>
                <c:pt idx="16527" formatCode="General">
                  <c:v>-0.37765749263129</c:v>
                </c:pt>
                <c:pt idx="16528" formatCode="General">
                  <c:v>-0.37439667049578101</c:v>
                </c:pt>
                <c:pt idx="16529" formatCode="General">
                  <c:v>-0.37157719420846103</c:v>
                </c:pt>
                <c:pt idx="16530" formatCode="General">
                  <c:v>-0.369263592642045</c:v>
                </c:pt>
                <c:pt idx="16531" formatCode="General">
                  <c:v>-0.367284805792708</c:v>
                </c:pt>
                <c:pt idx="16532" formatCode="General">
                  <c:v>-0.36539941296379003</c:v>
                </c:pt>
                <c:pt idx="16533" formatCode="General">
                  <c:v>-0.36359830588102199</c:v>
                </c:pt>
                <c:pt idx="16534" formatCode="General">
                  <c:v>-0.362164905860764</c:v>
                </c:pt>
                <c:pt idx="16535" formatCode="General">
                  <c:v>-0.36085889864837001</c:v>
                </c:pt>
                <c:pt idx="16536" formatCode="General">
                  <c:v>-0.35924466701725599</c:v>
                </c:pt>
                <c:pt idx="16537" formatCode="General">
                  <c:v>-0.35736687679526602</c:v>
                </c:pt>
                <c:pt idx="16538" formatCode="General">
                  <c:v>-0.35525801754578701</c:v>
                </c:pt>
                <c:pt idx="16539" formatCode="General">
                  <c:v>-0.35276690637504399</c:v>
                </c:pt>
                <c:pt idx="16540" formatCode="General">
                  <c:v>-0.34979385793148998</c:v>
                </c:pt>
                <c:pt idx="16541" formatCode="General">
                  <c:v>-0.34711383390971901</c:v>
                </c:pt>
                <c:pt idx="16542" formatCode="General">
                  <c:v>-0.34511196633863001</c:v>
                </c:pt>
                <c:pt idx="16543" formatCode="General">
                  <c:v>-0.343223970437666</c:v>
                </c:pt>
                <c:pt idx="16544" formatCode="General">
                  <c:v>-0.34121246186895998</c:v>
                </c:pt>
                <c:pt idx="16545" formatCode="General">
                  <c:v>-0.33869296129368498</c:v>
                </c:pt>
                <c:pt idx="16546" formatCode="General">
                  <c:v>-0.33497390380744202</c:v>
                </c:pt>
                <c:pt idx="16547" formatCode="General">
                  <c:v>-0.32959090820617798</c:v>
                </c:pt>
                <c:pt idx="16548" formatCode="General">
                  <c:v>-0.32266253657493998</c:v>
                </c:pt>
                <c:pt idx="16549" formatCode="General">
                  <c:v>-0.31481205122398698</c:v>
                </c:pt>
                <c:pt idx="16550" formatCode="General">
                  <c:v>-0.306525621932077</c:v>
                </c:pt>
                <c:pt idx="16551" formatCode="General">
                  <c:v>-0.29792122577261199</c:v>
                </c:pt>
                <c:pt idx="16552" formatCode="General">
                  <c:v>-0.28872708131560698</c:v>
                </c:pt>
                <c:pt idx="16553" formatCode="General">
                  <c:v>-0.27894264486104198</c:v>
                </c:pt>
                <c:pt idx="16554" formatCode="General">
                  <c:v>-0.26881838773334699</c:v>
                </c:pt>
                <c:pt idx="16555" formatCode="General">
                  <c:v>-0.25804333742133101</c:v>
                </c:pt>
                <c:pt idx="16556" formatCode="General">
                  <c:v>-0.24694897711873501</c:v>
                </c:pt>
                <c:pt idx="16557" formatCode="General">
                  <c:v>-0.23615261467534601</c:v>
                </c:pt>
                <c:pt idx="16558" formatCode="General">
                  <c:v>-0.22595000361642301</c:v>
                </c:pt>
                <c:pt idx="16559" formatCode="General">
                  <c:v>-0.21686132263465899</c:v>
                </c:pt>
                <c:pt idx="16560" formatCode="General">
                  <c:v>-0.20901043933574601</c:v>
                </c:pt>
                <c:pt idx="16561" formatCode="General">
                  <c:v>-0.20163845122122201</c:v>
                </c:pt>
                <c:pt idx="16562" formatCode="General">
                  <c:v>-0.19402882784950201</c:v>
                </c:pt>
                <c:pt idx="16563" formatCode="General">
                  <c:v>-0.18638849183006301</c:v>
                </c:pt>
                <c:pt idx="16564" formatCode="General">
                  <c:v>-0.178902644003194</c:v>
                </c:pt>
                <c:pt idx="16565" formatCode="General">
                  <c:v>-0.171152845346213</c:v>
                </c:pt>
                <c:pt idx="16566" formatCode="General">
                  <c:v>-0.163157250810084</c:v>
                </c:pt>
                <c:pt idx="16567" formatCode="General">
                  <c:v>-0.155528275431112</c:v>
                </c:pt>
                <c:pt idx="16568" formatCode="General">
                  <c:v>-0.14861291272947699</c:v>
                </c:pt>
                <c:pt idx="16569" formatCode="General">
                  <c:v>-0.14211744665568399</c:v>
                </c:pt>
                <c:pt idx="16570" formatCode="General">
                  <c:v>-0.135561318786212</c:v>
                </c:pt>
                <c:pt idx="16571" formatCode="General">
                  <c:v>-0.12923514986380399</c:v>
                </c:pt>
                <c:pt idx="16572" formatCode="General">
                  <c:v>-0.123194928083287</c:v>
                </c:pt>
                <c:pt idx="16573" formatCode="General">
                  <c:v>-0.116893320864456</c:v>
                </c:pt>
                <c:pt idx="16574" formatCode="General">
                  <c:v>-0.110372745345476</c:v>
                </c:pt>
                <c:pt idx="16575" formatCode="General">
                  <c:v>-0.104031963593051</c:v>
                </c:pt>
                <c:pt idx="16576" formatCode="General">
                  <c:v>-9.7968148634758695E-2</c:v>
                </c:pt>
                <c:pt idx="16577" formatCode="General">
                  <c:v>-9.2314238551610903E-2</c:v>
                </c:pt>
                <c:pt idx="16578" formatCode="General">
                  <c:v>-8.7264779492488995E-2</c:v>
                </c:pt>
                <c:pt idx="16579" formatCode="General">
                  <c:v>-8.2822588170572198E-2</c:v>
                </c:pt>
                <c:pt idx="16580" formatCode="General">
                  <c:v>-7.8279716786180301E-2</c:v>
                </c:pt>
                <c:pt idx="16581" formatCode="General">
                  <c:v>-7.1871045091253902E-2</c:v>
                </c:pt>
                <c:pt idx="16582" formatCode="General">
                  <c:v>-6.2547369819508994E-2</c:v>
                </c:pt>
                <c:pt idx="16583" formatCode="General">
                  <c:v>-5.1113607805306403E-2</c:v>
                </c:pt>
                <c:pt idx="16584" formatCode="General">
                  <c:v>-3.8672020285915099E-2</c:v>
                </c:pt>
                <c:pt idx="16585" formatCode="General">
                  <c:v>-2.5528704563949199E-2</c:v>
                </c:pt>
                <c:pt idx="16586" formatCode="General">
                  <c:v>-1.1750673636304399E-2</c:v>
                </c:pt>
                <c:pt idx="16587" formatCode="General">
                  <c:v>2.2376812890063801E-3</c:v>
                </c:pt>
                <c:pt idx="16588" formatCode="General">
                  <c:v>1.6021473656506701E-2</c:v>
                </c:pt>
                <c:pt idx="16589" formatCode="General">
                  <c:v>2.9713677581320999E-2</c:v>
                </c:pt>
                <c:pt idx="16590" formatCode="General">
                  <c:v>4.3144168694236699E-2</c:v>
                </c:pt>
                <c:pt idx="16591" formatCode="General">
                  <c:v>5.5780086288876402E-2</c:v>
                </c:pt>
                <c:pt idx="16592" formatCode="General">
                  <c:v>6.77774448792485E-2</c:v>
                </c:pt>
                <c:pt idx="16593" formatCode="General">
                  <c:v>8.00998052710689E-2</c:v>
                </c:pt>
                <c:pt idx="16594" formatCode="General">
                  <c:v>9.3040142872988896E-2</c:v>
                </c:pt>
                <c:pt idx="16595" formatCode="General">
                  <c:v>0.10556621333573001</c:v>
                </c:pt>
                <c:pt idx="16596" formatCode="General">
                  <c:v>0.116851852388377</c:v>
                </c:pt>
                <c:pt idx="16597" formatCode="General">
                  <c:v>0.126971300146619</c:v>
                </c:pt>
                <c:pt idx="16598" formatCode="General">
                  <c:v>0.13639884654169299</c:v>
                </c:pt>
                <c:pt idx="16599" formatCode="General">
                  <c:v>0.145611332254339</c:v>
                </c:pt>
                <c:pt idx="16600" formatCode="General">
                  <c:v>0.15468156438980199</c:v>
                </c:pt>
                <c:pt idx="16601" formatCode="General">
                  <c:v>0.163323082405991</c:v>
                </c:pt>
                <c:pt idx="16602" formatCode="General">
                  <c:v>0.171535383294114</c:v>
                </c:pt>
                <c:pt idx="16603" formatCode="General">
                  <c:v>0.179234024707741</c:v>
                </c:pt>
                <c:pt idx="16604" formatCode="General">
                  <c:v>0.18611988907989499</c:v>
                </c:pt>
                <c:pt idx="16605" formatCode="General">
                  <c:v>0.192327357734279</c:v>
                </c:pt>
                <c:pt idx="16606" formatCode="General">
                  <c:v>0.19781890319227999</c:v>
                </c:pt>
                <c:pt idx="16607" formatCode="General">
                  <c:v>0.20244666985352999</c:v>
                </c:pt>
                <c:pt idx="16608" formatCode="General">
                  <c:v>0.206381758854491</c:v>
                </c:pt>
                <c:pt idx="16609" formatCode="General">
                  <c:v>0.21021140987526599</c:v>
                </c:pt>
                <c:pt idx="16610" formatCode="General">
                  <c:v>0.21473601844961701</c:v>
                </c:pt>
                <c:pt idx="16611" formatCode="General">
                  <c:v>0.220121378914093</c:v>
                </c:pt>
                <c:pt idx="16612" formatCode="General">
                  <c:v>0.226210306601073</c:v>
                </c:pt>
                <c:pt idx="16613" formatCode="General">
                  <c:v>0.232903561706266</c:v>
                </c:pt>
                <c:pt idx="16614" formatCode="General">
                  <c:v>0.239773365191155</c:v>
                </c:pt>
                <c:pt idx="16615" formatCode="General">
                  <c:v>0.24657265987728499</c:v>
                </c:pt>
                <c:pt idx="16616" formatCode="General">
                  <c:v>0.25357492147106497</c:v>
                </c:pt>
                <c:pt idx="16617" formatCode="General">
                  <c:v>0.26088994648074398</c:v>
                </c:pt>
                <c:pt idx="16618" formatCode="General">
                  <c:v>0.26845769997982599</c:v>
                </c:pt>
                <c:pt idx="16619" formatCode="General">
                  <c:v>0.27656915600742099</c:v>
                </c:pt>
                <c:pt idx="16620" formatCode="General">
                  <c:v>0.285575967760622</c:v>
                </c:pt>
                <c:pt idx="16621" formatCode="General">
                  <c:v>0.29524970877176498</c:v>
                </c:pt>
                <c:pt idx="16622" formatCode="General">
                  <c:v>0.305220079694554</c:v>
                </c:pt>
                <c:pt idx="16623" formatCode="General">
                  <c:v>0.31546437656689003</c:v>
                </c:pt>
                <c:pt idx="16624" formatCode="General">
                  <c:v>0.325951628204522</c:v>
                </c:pt>
                <c:pt idx="16625" formatCode="General">
                  <c:v>0.33684574788572202</c:v>
                </c:pt>
                <c:pt idx="16626" formatCode="General">
                  <c:v>0.347870411377391</c:v>
                </c:pt>
                <c:pt idx="16627" formatCode="General">
                  <c:v>0.35827526695474399</c:v>
                </c:pt>
                <c:pt idx="16628" formatCode="General">
                  <c:v>0.36791229131208603</c:v>
                </c:pt>
                <c:pt idx="16629" formatCode="General">
                  <c:v>0.37690116739681501</c:v>
                </c:pt>
                <c:pt idx="16630" formatCode="General">
                  <c:v>0.38498781635314999</c:v>
                </c:pt>
                <c:pt idx="16631" formatCode="General">
                  <c:v>0.392354022872</c:v>
                </c:pt>
                <c:pt idx="16632" formatCode="General">
                  <c:v>0.39950185012218797</c:v>
                </c:pt>
                <c:pt idx="16633" formatCode="General">
                  <c:v>0.40633032679080899</c:v>
                </c:pt>
                <c:pt idx="16634" formatCode="General">
                  <c:v>0.41245744876859403</c:v>
                </c:pt>
                <c:pt idx="16635" formatCode="General">
                  <c:v>0.41754333299021901</c:v>
                </c:pt>
                <c:pt idx="16636" formatCode="General">
                  <c:v>0.42179669112517498</c:v>
                </c:pt>
                <c:pt idx="16637" formatCode="General">
                  <c:v>0.42542035218659902</c:v>
                </c:pt>
                <c:pt idx="16638" formatCode="General">
                  <c:v>0.42834171086050099</c:v>
                </c:pt>
                <c:pt idx="16639" formatCode="General">
                  <c:v>0.43080236125391402</c:v>
                </c:pt>
                <c:pt idx="16640" formatCode="General">
                  <c:v>0.43307415936625199</c:v>
                </c:pt>
                <c:pt idx="16641" formatCode="General">
                  <c:v>0.435414476716803</c:v>
                </c:pt>
                <c:pt idx="16642" formatCode="General">
                  <c:v>0.43807838917830599</c:v>
                </c:pt>
                <c:pt idx="16643" formatCode="General">
                  <c:v>0.44132346425266</c:v>
                </c:pt>
                <c:pt idx="16644" formatCode="General">
                  <c:v>0.44525794705591498</c:v>
                </c:pt>
                <c:pt idx="16645" formatCode="General">
                  <c:v>0.44962383379763299</c:v>
                </c:pt>
                <c:pt idx="16646" formatCode="General">
                  <c:v>0.45387205611988102</c:v>
                </c:pt>
                <c:pt idx="16647" formatCode="General">
                  <c:v>0.458025814622253</c:v>
                </c:pt>
                <c:pt idx="16648" formatCode="General">
                  <c:v>0.46257817910029098</c:v>
                </c:pt>
                <c:pt idx="16649" formatCode="General">
                  <c:v>0.46755540382942801</c:v>
                </c:pt>
                <c:pt idx="16650" formatCode="General">
                  <c:v>0.47284970739565002</c:v>
                </c:pt>
                <c:pt idx="16651" formatCode="General">
                  <c:v>0.47805539202400199</c:v>
                </c:pt>
                <c:pt idx="16652" formatCode="General">
                  <c:v>0.48293764152517998</c:v>
                </c:pt>
                <c:pt idx="16653" formatCode="General">
                  <c:v>0.487619623897183</c:v>
                </c:pt>
                <c:pt idx="16654" formatCode="General">
                  <c:v>0.49180665737826901</c:v>
                </c:pt>
                <c:pt idx="16655" formatCode="General">
                  <c:v>0.49503611545619502</c:v>
                </c:pt>
                <c:pt idx="16656" formatCode="General">
                  <c:v>0.49724335660764402</c:v>
                </c:pt>
                <c:pt idx="16657" formatCode="General">
                  <c:v>0.49886742964969899</c:v>
                </c:pt>
                <c:pt idx="16658" formatCode="General">
                  <c:v>0.50071188167955405</c:v>
                </c:pt>
                <c:pt idx="16659" formatCode="General">
                  <c:v>0.50300675649613102</c:v>
                </c:pt>
                <c:pt idx="16660" formatCode="General">
                  <c:v>0.50542831963686896</c:v>
                </c:pt>
                <c:pt idx="16661" formatCode="General">
                  <c:v>0.50769021027213601</c:v>
                </c:pt>
                <c:pt idx="16662" formatCode="General">
                  <c:v>0.509343335823771</c:v>
                </c:pt>
                <c:pt idx="16663" formatCode="General">
                  <c:v>0.51025238609303203</c:v>
                </c:pt>
                <c:pt idx="16664" formatCode="General">
                  <c:v>0.51057699227313103</c:v>
                </c:pt>
                <c:pt idx="16665" formatCode="General">
                  <c:v>0.51087157712467701</c:v>
                </c:pt>
                <c:pt idx="16666" formatCode="General">
                  <c:v>0.51124247405019196</c:v>
                </c:pt>
                <c:pt idx="16667" formatCode="General">
                  <c:v>0.51084103535854197</c:v>
                </c:pt>
                <c:pt idx="16668" formatCode="General">
                  <c:v>0.50975421866094295</c:v>
                </c:pt>
                <c:pt idx="16669" formatCode="General">
                  <c:v>0.50835345863645898</c:v>
                </c:pt>
                <c:pt idx="16670" formatCode="General">
                  <c:v>0.50625373995309997</c:v>
                </c:pt>
                <c:pt idx="16671" formatCode="General">
                  <c:v>0.50317880462408804</c:v>
                </c:pt>
                <c:pt idx="16672" formatCode="General">
                  <c:v>0.4993722818104</c:v>
                </c:pt>
                <c:pt idx="16673" formatCode="General">
                  <c:v>0.49535514417571902</c:v>
                </c:pt>
                <c:pt idx="16674" formatCode="General">
                  <c:v>0.49171466552579401</c:v>
                </c:pt>
                <c:pt idx="16675" formatCode="General">
                  <c:v>0.48923266169760998</c:v>
                </c:pt>
                <c:pt idx="16676" formatCode="General">
                  <c:v>0.48806004002839498</c:v>
                </c:pt>
                <c:pt idx="16677" formatCode="General">
                  <c:v>0.48723733409952602</c:v>
                </c:pt>
                <c:pt idx="16678" formatCode="General">
                  <c:v>0.48588469357320102</c:v>
                </c:pt>
                <c:pt idx="16679" formatCode="General">
                  <c:v>0.483894129672791</c:v>
                </c:pt>
                <c:pt idx="16680" formatCode="General">
                  <c:v>0.481775176147549</c:v>
                </c:pt>
                <c:pt idx="16681" formatCode="General">
                  <c:v>0.479886930742145</c:v>
                </c:pt>
                <c:pt idx="16682" formatCode="General">
                  <c:v>0.47801221165943097</c:v>
                </c:pt>
                <c:pt idx="16683" formatCode="General">
                  <c:v>0.475197540961734</c:v>
                </c:pt>
                <c:pt idx="16684" formatCode="General">
                  <c:v>0.47065029194900998</c:v>
                </c:pt>
                <c:pt idx="16685" formatCode="General">
                  <c:v>0.46513440042183901</c:v>
                </c:pt>
                <c:pt idx="16686" formatCode="General">
                  <c:v>0.45963347768059998</c:v>
                </c:pt>
                <c:pt idx="16687" formatCode="General">
                  <c:v>0.45406609384142699</c:v>
                </c:pt>
                <c:pt idx="16688" formatCode="General">
                  <c:v>0.44750531881538302</c:v>
                </c:pt>
                <c:pt idx="16689" formatCode="General">
                  <c:v>0.43935908141713298</c:v>
                </c:pt>
                <c:pt idx="16690" formatCode="General">
                  <c:v>0.43015838877231799</c:v>
                </c:pt>
                <c:pt idx="16691" formatCode="General">
                  <c:v>0.42102212006964201</c:v>
                </c:pt>
                <c:pt idx="16692" formatCode="General">
                  <c:v>0.41275944473863901</c:v>
                </c:pt>
                <c:pt idx="16693" formatCode="General">
                  <c:v>0.40546780829483903</c:v>
                </c:pt>
                <c:pt idx="16694" formatCode="General">
                  <c:v>0.39879145087171303</c:v>
                </c:pt>
                <c:pt idx="16695" formatCode="General">
                  <c:v>0.39201228290258999</c:v>
                </c:pt>
                <c:pt idx="16696" formatCode="General">
                  <c:v>0.38491313575031599</c:v>
                </c:pt>
                <c:pt idx="16697" formatCode="General">
                  <c:v>0.37831167501885399</c:v>
                </c:pt>
                <c:pt idx="16698" formatCode="General">
                  <c:v>0.37256267851563701</c:v>
                </c:pt>
                <c:pt idx="16699" formatCode="General">
                  <c:v>0.36707450476412301</c:v>
                </c:pt>
                <c:pt idx="16700" formatCode="General">
                  <c:v>0.36126390033502198</c:v>
                </c:pt>
                <c:pt idx="16701" formatCode="General">
                  <c:v>0.35482982511938299</c:v>
                </c:pt>
                <c:pt idx="16702" formatCode="General">
                  <c:v>0.34791295795629201</c:v>
                </c:pt>
                <c:pt idx="16703" formatCode="General">
                  <c:v>0.34101573153692899</c:v>
                </c:pt>
                <c:pt idx="16704" formatCode="General">
                  <c:v>0.33432650198264502</c:v>
                </c:pt>
                <c:pt idx="16705" formatCode="General">
                  <c:v>0.32746667934484502</c:v>
                </c:pt>
                <c:pt idx="16706" formatCode="General">
                  <c:v>0.32009000546667099</c:v>
                </c:pt>
                <c:pt idx="16707" formatCode="General">
                  <c:v>0.31237292769659097</c:v>
                </c:pt>
                <c:pt idx="16708" formatCode="General">
                  <c:v>0.30434359966603203</c:v>
                </c:pt>
                <c:pt idx="16709" formatCode="General">
                  <c:v>0.29556482889455099</c:v>
                </c:pt>
                <c:pt idx="16710" formatCode="General">
                  <c:v>0.28530912463276098</c:v>
                </c:pt>
                <c:pt idx="16711" formatCode="General">
                  <c:v>0.27303005954396897</c:v>
                </c:pt>
                <c:pt idx="16712" formatCode="General">
                  <c:v>0.25921934306296901</c:v>
                </c:pt>
                <c:pt idx="16713" formatCode="General">
                  <c:v>0.244406906947466</c:v>
                </c:pt>
                <c:pt idx="16714" formatCode="General">
                  <c:v>0.228714320710039</c:v>
                </c:pt>
                <c:pt idx="16715" formatCode="General">
                  <c:v>0.21236891121229801</c:v>
                </c:pt>
                <c:pt idx="16716" formatCode="General">
                  <c:v>0.195736884420396</c:v>
                </c:pt>
                <c:pt idx="16717" formatCode="General">
                  <c:v>0.17940274408074999</c:v>
                </c:pt>
                <c:pt idx="16718" formatCode="General">
                  <c:v>0.16395691246090199</c:v>
                </c:pt>
                <c:pt idx="16719" formatCode="General">
                  <c:v>0.15009747874954099</c:v>
                </c:pt>
                <c:pt idx="16720" formatCode="General">
                  <c:v>0.13818850567131699</c:v>
                </c:pt>
                <c:pt idx="16721" formatCode="General">
                  <c:v>0.127454217445125</c:v>
                </c:pt>
                <c:pt idx="16722" formatCode="General">
                  <c:v>0.117151889252138</c:v>
                </c:pt>
                <c:pt idx="16723" formatCode="General">
                  <c:v>0.107175977914332</c:v>
                </c:pt>
                <c:pt idx="16724" formatCode="General">
                  <c:v>9.7226818548341795E-2</c:v>
                </c:pt>
                <c:pt idx="16725" formatCode="General">
                  <c:v>8.6823790426444294E-2</c:v>
                </c:pt>
                <c:pt idx="16726" formatCode="General">
                  <c:v>7.6488463786438601E-2</c:v>
                </c:pt>
                <c:pt idx="16727" formatCode="General">
                  <c:v>6.7321129623410705E-2</c:v>
                </c:pt>
                <c:pt idx="16728" formatCode="General">
                  <c:v>5.9084110783748298E-2</c:v>
                </c:pt>
                <c:pt idx="16729" formatCode="General">
                  <c:v>5.1131135869605999E-2</c:v>
                </c:pt>
                <c:pt idx="16730" formatCode="General">
                  <c:v>4.32641418118003E-2</c:v>
                </c:pt>
                <c:pt idx="16731" formatCode="General">
                  <c:v>3.51522952739639E-2</c:v>
                </c:pt>
                <c:pt idx="16732" formatCode="General">
                  <c:v>2.6006816237154999E-2</c:v>
                </c:pt>
                <c:pt idx="16733" formatCode="General">
                  <c:v>1.5244048616743E-2</c:v>
                </c:pt>
                <c:pt idx="16734" formatCode="General">
                  <c:v>2.8981938917064902E-3</c:v>
                </c:pt>
                <c:pt idx="16735" formatCode="General">
                  <c:v>-1.06712386219113E-2</c:v>
                </c:pt>
                <c:pt idx="16736" formatCode="General">
                  <c:v>-2.5196407915012702E-2</c:v>
                </c:pt>
                <c:pt idx="16737" formatCode="General">
                  <c:v>-4.0993898663201397E-2</c:v>
                </c:pt>
                <c:pt idx="16738" formatCode="General">
                  <c:v>-5.7794273606177997E-2</c:v>
                </c:pt>
                <c:pt idx="16739" formatCode="General">
                  <c:v>-7.4469045536214806E-2</c:v>
                </c:pt>
                <c:pt idx="16740" formatCode="General">
                  <c:v>-9.0496114829353394E-2</c:v>
                </c:pt>
                <c:pt idx="16741" formatCode="General">
                  <c:v>-0.10539665080038201</c:v>
                </c:pt>
                <c:pt idx="16742" formatCode="General">
                  <c:v>-0.118438400758024</c:v>
                </c:pt>
                <c:pt idx="16743" formatCode="General">
                  <c:v>-0.12959969175192201</c:v>
                </c:pt>
                <c:pt idx="16744" formatCode="General">
                  <c:v>-0.13951612820556999</c:v>
                </c:pt>
                <c:pt idx="16745" formatCode="General">
                  <c:v>-0.14889270123704601</c:v>
                </c:pt>
                <c:pt idx="16746" formatCode="General">
                  <c:v>-0.15842885553887301</c:v>
                </c:pt>
                <c:pt idx="16747" formatCode="General">
                  <c:v>-0.16848229282009899</c:v>
                </c:pt>
                <c:pt idx="16748" formatCode="General">
                  <c:v>-0.17884715630272499</c:v>
                </c:pt>
                <c:pt idx="16749" formatCode="General">
                  <c:v>-0.18981585044170099</c:v>
                </c:pt>
                <c:pt idx="16750" formatCode="General">
                  <c:v>-0.201563671996078</c:v>
                </c:pt>
                <c:pt idx="16751" formatCode="General">
                  <c:v>-0.21349216515311101</c:v>
                </c:pt>
                <c:pt idx="16752" formatCode="General">
                  <c:v>-0.22548261123098801</c:v>
                </c:pt>
                <c:pt idx="16753" formatCode="General">
                  <c:v>-0.23742777204967899</c:v>
                </c:pt>
                <c:pt idx="16754" formatCode="General">
                  <c:v>-0.249018940935644</c:v>
                </c:pt>
                <c:pt idx="16755" formatCode="General">
                  <c:v>-0.26012728516695499</c:v>
                </c:pt>
                <c:pt idx="16756" formatCode="General">
                  <c:v>-0.27062749799441199</c:v>
                </c:pt>
                <c:pt idx="16757" formatCode="General">
                  <c:v>-0.28057721718837098</c:v>
                </c:pt>
                <c:pt idx="16758" formatCode="General">
                  <c:v>-0.28989368918074598</c:v>
                </c:pt>
                <c:pt idx="16759" formatCode="General">
                  <c:v>-0.29830400179646499</c:v>
                </c:pt>
                <c:pt idx="16760" formatCode="General">
                  <c:v>-0.30553710445991</c:v>
                </c:pt>
                <c:pt idx="16761" formatCode="General">
                  <c:v>-0.312095986538652</c:v>
                </c:pt>
                <c:pt idx="16762" formatCode="General">
                  <c:v>-0.31945866433224901</c:v>
                </c:pt>
                <c:pt idx="16763" formatCode="General">
                  <c:v>-0.32786301014150898</c:v>
                </c:pt>
                <c:pt idx="16764" formatCode="General">
                  <c:v>-0.33629052142731802</c:v>
                </c:pt>
                <c:pt idx="16765" formatCode="General">
                  <c:v>-0.34448123071620801</c:v>
                </c:pt>
                <c:pt idx="16766" formatCode="General">
                  <c:v>-0.35248518264287398</c:v>
                </c:pt>
                <c:pt idx="16767" formatCode="General">
                  <c:v>-0.36072230300418601</c:v>
                </c:pt>
                <c:pt idx="16768" formatCode="General">
                  <c:v>-0.36993720942089198</c:v>
                </c:pt>
                <c:pt idx="16769" formatCode="General">
                  <c:v>-0.38026893690281499</c:v>
                </c:pt>
                <c:pt idx="16770" formatCode="General">
                  <c:v>-0.39142416567468702</c:v>
                </c:pt>
                <c:pt idx="16771" formatCode="General">
                  <c:v>-0.40282605892269402</c:v>
                </c:pt>
                <c:pt idx="16772" formatCode="General">
                  <c:v>-0.41387961435752402</c:v>
                </c:pt>
                <c:pt idx="16773" formatCode="General">
                  <c:v>-0.42447066084629298</c:v>
                </c:pt>
                <c:pt idx="16774" formatCode="General">
                  <c:v>-0.43456245927771198</c:v>
                </c:pt>
                <c:pt idx="16775" formatCode="General">
                  <c:v>-0.44389809403889802</c:v>
                </c:pt>
                <c:pt idx="16776" formatCode="General">
                  <c:v>-0.45231487670116299</c:v>
                </c:pt>
                <c:pt idx="16777" formatCode="General">
                  <c:v>-0.45969727100169799</c:v>
                </c:pt>
                <c:pt idx="16778" formatCode="General">
                  <c:v>-0.46616375570523999</c:v>
                </c:pt>
                <c:pt idx="16779" formatCode="General">
                  <c:v>-0.47209559559335901</c:v>
                </c:pt>
                <c:pt idx="16780" formatCode="General">
                  <c:v>-0.47772923137412598</c:v>
                </c:pt>
                <c:pt idx="16781" formatCode="General">
                  <c:v>-0.48310413140077801</c:v>
                </c:pt>
                <c:pt idx="16782" formatCode="General">
                  <c:v>-0.48832972053596801</c:v>
                </c:pt>
                <c:pt idx="16783" formatCode="General">
                  <c:v>-0.49353213838974702</c:v>
                </c:pt>
                <c:pt idx="16784" formatCode="General">
                  <c:v>-0.49918904402605802</c:v>
                </c:pt>
                <c:pt idx="16785" formatCode="General">
                  <c:v>-0.50616015765067401</c:v>
                </c:pt>
                <c:pt idx="16786" formatCode="General">
                  <c:v>-0.51422460283000104</c:v>
                </c:pt>
                <c:pt idx="16787" formatCode="General">
                  <c:v>-0.52247017329508805</c:v>
                </c:pt>
                <c:pt idx="16788" formatCode="General">
                  <c:v>-0.53033771403585805</c:v>
                </c:pt>
                <c:pt idx="16789" formatCode="General">
                  <c:v>-0.537268956801907</c:v>
                </c:pt>
                <c:pt idx="16790" formatCode="General">
                  <c:v>-0.542572210519215</c:v>
                </c:pt>
                <c:pt idx="16791" formatCode="General">
                  <c:v>-0.54584551622782995</c:v>
                </c:pt>
                <c:pt idx="16792" formatCode="General">
                  <c:v>-0.54724652425980602</c:v>
                </c:pt>
                <c:pt idx="16793" formatCode="General">
                  <c:v>-0.54710628965060404</c:v>
                </c:pt>
                <c:pt idx="16794" formatCode="General">
                  <c:v>-0.54597414320865001</c:v>
                </c:pt>
                <c:pt idx="16795" formatCode="General">
                  <c:v>-0.54465769404453901</c:v>
                </c:pt>
                <c:pt idx="16796" formatCode="General">
                  <c:v>-0.54374915783322098</c:v>
                </c:pt>
                <c:pt idx="16797" formatCode="General">
                  <c:v>-0.54368489938275399</c:v>
                </c:pt>
                <c:pt idx="16798" formatCode="General">
                  <c:v>-0.54431916595145302</c:v>
                </c:pt>
                <c:pt idx="16799" formatCode="General">
                  <c:v>-0.54479857298101797</c:v>
                </c:pt>
                <c:pt idx="16800" formatCode="General">
                  <c:v>-0.54489912135202001</c:v>
                </c:pt>
                <c:pt idx="16801" formatCode="General">
                  <c:v>-0.54460345952317102</c:v>
                </c:pt>
                <c:pt idx="16802" formatCode="General">
                  <c:v>-0.543899111311964</c:v>
                </c:pt>
                <c:pt idx="16803" formatCode="General">
                  <c:v>-0.54314842454411405</c:v>
                </c:pt>
                <c:pt idx="16804" formatCode="General">
                  <c:v>-0.54265905261682001</c:v>
                </c:pt>
                <c:pt idx="16805" formatCode="General">
                  <c:v>-0.54297650871727898</c:v>
                </c:pt>
                <c:pt idx="16806" formatCode="General">
                  <c:v>-0.54474628998202501</c:v>
                </c:pt>
                <c:pt idx="16807" formatCode="General">
                  <c:v>-0.54808852920099604</c:v>
                </c:pt>
                <c:pt idx="16808" formatCode="General">
                  <c:v>-0.55236482430754197</c:v>
                </c:pt>
                <c:pt idx="16809" formatCode="General">
                  <c:v>-0.55684843581176102</c:v>
                </c:pt>
                <c:pt idx="16810" formatCode="General">
                  <c:v>-0.56116234946531396</c:v>
                </c:pt>
                <c:pt idx="16811" formatCode="General">
                  <c:v>-0.56505369139337402</c:v>
                </c:pt>
                <c:pt idx="16812" formatCode="General">
                  <c:v>-0.56832910983641705</c:v>
                </c:pt>
                <c:pt idx="16813" formatCode="General">
                  <c:v>-0.57083869584203495</c:v>
                </c:pt>
                <c:pt idx="16814" formatCode="General">
                  <c:v>-0.57254987369354304</c:v>
                </c:pt>
                <c:pt idx="16815" formatCode="General">
                  <c:v>-0.57336656532408603</c:v>
                </c:pt>
                <c:pt idx="16816" formatCode="General">
                  <c:v>-0.57296997014908801</c:v>
                </c:pt>
                <c:pt idx="16817" formatCode="General">
                  <c:v>-0.57136450335371003</c:v>
                </c:pt>
                <c:pt idx="16818" formatCode="General">
                  <c:v>-0.56857866857414996</c:v>
                </c:pt>
                <c:pt idx="16819" formatCode="General">
                  <c:v>-0.56426257808634595</c:v>
                </c:pt>
                <c:pt idx="16820" formatCode="General">
                  <c:v>-0.55865813989517799</c:v>
                </c:pt>
                <c:pt idx="16821" formatCode="General">
                  <c:v>-0.55251819648017397</c:v>
                </c:pt>
                <c:pt idx="16822" formatCode="General">
                  <c:v>-0.54635366036166999</c:v>
                </c:pt>
                <c:pt idx="16823" formatCode="General">
                  <c:v>-0.54047759391307904</c:v>
                </c:pt>
                <c:pt idx="16824" formatCode="General">
                  <c:v>-0.53510138718149802</c:v>
                </c:pt>
                <c:pt idx="16825" formatCode="General">
                  <c:v>-0.52996496835286</c:v>
                </c:pt>
                <c:pt idx="16826" formatCode="General">
                  <c:v>-0.52499464308893395</c:v>
                </c:pt>
                <c:pt idx="16827" formatCode="General">
                  <c:v>-0.52069880385153</c:v>
                </c:pt>
                <c:pt idx="16828" formatCode="General">
                  <c:v>-0.51668516479343796</c:v>
                </c:pt>
                <c:pt idx="16829" formatCode="General">
                  <c:v>-0.51221332680218901</c:v>
                </c:pt>
                <c:pt idx="16830" formatCode="General">
                  <c:v>-0.50741161913488697</c:v>
                </c:pt>
                <c:pt idx="16831" formatCode="General">
                  <c:v>-0.50248263957800698</c:v>
                </c:pt>
                <c:pt idx="16832" formatCode="General">
                  <c:v>-0.49690151338469901</c:v>
                </c:pt>
                <c:pt idx="16833" formatCode="General">
                  <c:v>-0.490027960021794</c:v>
                </c:pt>
                <c:pt idx="16834" formatCode="General">
                  <c:v>-0.48134916391651</c:v>
                </c:pt>
                <c:pt idx="16835" formatCode="General">
                  <c:v>-0.47079575839848897</c:v>
                </c:pt>
                <c:pt idx="16836" formatCode="General">
                  <c:v>-0.45886691359241299</c:v>
                </c:pt>
                <c:pt idx="16837" formatCode="General">
                  <c:v>-0.4461815660599</c:v>
                </c:pt>
                <c:pt idx="16838" formatCode="General">
                  <c:v>-0.43330984925960803</c:v>
                </c:pt>
                <c:pt idx="16839" formatCode="General">
                  <c:v>-0.42058127592743</c:v>
                </c:pt>
                <c:pt idx="16840" formatCode="General">
                  <c:v>-0.40828652657776998</c:v>
                </c:pt>
                <c:pt idx="16841" formatCode="General">
                  <c:v>-0.39665697746133899</c:v>
                </c:pt>
                <c:pt idx="16842" formatCode="General">
                  <c:v>-0.38566410632483999</c:v>
                </c:pt>
                <c:pt idx="16843" formatCode="General">
                  <c:v>-0.37507094767048998</c:v>
                </c:pt>
                <c:pt idx="16844" formatCode="General">
                  <c:v>-0.364729715069813</c:v>
                </c:pt>
                <c:pt idx="16845" formatCode="General">
                  <c:v>-0.35504973866017597</c:v>
                </c:pt>
                <c:pt idx="16846" formatCode="General">
                  <c:v>-0.34641734293325899</c:v>
                </c:pt>
                <c:pt idx="16847" formatCode="General">
                  <c:v>-0.33880463280107198</c:v>
                </c:pt>
                <c:pt idx="16848" formatCode="General">
                  <c:v>-0.33249671230709399</c:v>
                </c:pt>
                <c:pt idx="16849" formatCode="General">
                  <c:v>-0.32734081856169001</c:v>
                </c:pt>
                <c:pt idx="16850" formatCode="General">
                  <c:v>-0.32245572623843999</c:v>
                </c:pt>
                <c:pt idx="16851" formatCode="General">
                  <c:v>-0.31717624400692201</c:v>
                </c:pt>
                <c:pt idx="16852" formatCode="General">
                  <c:v>-0.31109788836490299</c:v>
                </c:pt>
                <c:pt idx="16853" formatCode="General">
                  <c:v>-0.30376351015285902</c:v>
                </c:pt>
                <c:pt idx="16854" formatCode="General">
                  <c:v>-0.29489499575455302</c:v>
                </c:pt>
                <c:pt idx="16855" formatCode="General">
                  <c:v>-0.28464493938598201</c:v>
                </c:pt>
                <c:pt idx="16856" formatCode="General">
                  <c:v>-0.27362386174070202</c:v>
                </c:pt>
                <c:pt idx="16857" formatCode="General">
                  <c:v>-0.26207245954484998</c:v>
                </c:pt>
                <c:pt idx="16858" formatCode="General">
                  <c:v>-0.24976185559620501</c:v>
                </c:pt>
                <c:pt idx="16859" formatCode="General">
                  <c:v>-0.23666043305284001</c:v>
                </c:pt>
                <c:pt idx="16860" formatCode="General">
                  <c:v>-0.22286851924384601</c:v>
                </c:pt>
                <c:pt idx="16861" formatCode="General">
                  <c:v>-0.20854750724744001</c:v>
                </c:pt>
                <c:pt idx="16862" formatCode="General">
                  <c:v>-0.194003710867936</c:v>
                </c:pt>
                <c:pt idx="16863" formatCode="General">
                  <c:v>-0.179725602267232</c:v>
                </c:pt>
                <c:pt idx="16864" formatCode="General">
                  <c:v>-0.166197844984038</c:v>
                </c:pt>
                <c:pt idx="16865" formatCode="General">
                  <c:v>-0.15372649452023401</c:v>
                </c:pt>
                <c:pt idx="16866" formatCode="General">
                  <c:v>-0.14255232499963699</c:v>
                </c:pt>
                <c:pt idx="16867" formatCode="General">
                  <c:v>-0.13239137412617</c:v>
                </c:pt>
                <c:pt idx="16868" formatCode="General">
                  <c:v>-0.12269393971227301</c:v>
                </c:pt>
                <c:pt idx="16869" formatCode="General">
                  <c:v>-0.113401552599282</c:v>
                </c:pt>
                <c:pt idx="16870" formatCode="General">
                  <c:v>-0.10432954427464999</c:v>
                </c:pt>
                <c:pt idx="16871" formatCode="General">
                  <c:v>-9.5077420378664096E-2</c:v>
                </c:pt>
                <c:pt idx="16872" formatCode="General">
                  <c:v>-8.5544315441096003E-2</c:v>
                </c:pt>
                <c:pt idx="16873" formatCode="General">
                  <c:v>-7.6215179465421695E-2</c:v>
                </c:pt>
                <c:pt idx="16874" formatCode="General">
                  <c:v>-6.7606048760126505E-2</c:v>
                </c:pt>
                <c:pt idx="16875" formatCode="General">
                  <c:v>-5.9633446511988701E-2</c:v>
                </c:pt>
                <c:pt idx="16876" formatCode="General">
                  <c:v>-5.17276134932695E-2</c:v>
                </c:pt>
                <c:pt idx="16877" formatCode="General">
                  <c:v>-4.3621527856949199E-2</c:v>
                </c:pt>
                <c:pt idx="16878" formatCode="General">
                  <c:v>-3.5191799887149398E-2</c:v>
                </c:pt>
                <c:pt idx="16879" formatCode="General">
                  <c:v>-2.6125181853461701E-2</c:v>
                </c:pt>
                <c:pt idx="16880" formatCode="General">
                  <c:v>-1.6477447393859899E-2</c:v>
                </c:pt>
                <c:pt idx="16881" formatCode="General">
                  <c:v>-6.2585140095729299E-3</c:v>
                </c:pt>
                <c:pt idx="16882" formatCode="General">
                  <c:v>4.3870325979969704E-3</c:v>
                </c:pt>
                <c:pt idx="16883" formatCode="General">
                  <c:v>1.5226586255445301E-2</c:v>
                </c:pt>
                <c:pt idx="16884" formatCode="General">
                  <c:v>2.6571680189016799E-2</c:v>
                </c:pt>
                <c:pt idx="16885" formatCode="General">
                  <c:v>3.8715032483884901E-2</c:v>
                </c:pt>
                <c:pt idx="16886" formatCode="General">
                  <c:v>5.1795743540324297E-2</c:v>
                </c:pt>
                <c:pt idx="16887" formatCode="General">
                  <c:v>6.5502176723432906E-2</c:v>
                </c:pt>
                <c:pt idx="16888" formatCode="General">
                  <c:v>7.9237385355433301E-2</c:v>
                </c:pt>
                <c:pt idx="16889" formatCode="General">
                  <c:v>9.2529389957255695E-2</c:v>
                </c:pt>
                <c:pt idx="16890" formatCode="General">
                  <c:v>0.104925448940472</c:v>
                </c:pt>
                <c:pt idx="16891" formatCode="General">
                  <c:v>0.116526466798741</c:v>
                </c:pt>
                <c:pt idx="16892" formatCode="General">
                  <c:v>0.12758782395984899</c:v>
                </c:pt>
                <c:pt idx="16893" formatCode="General">
                  <c:v>0.13803690038052999</c:v>
                </c:pt>
                <c:pt idx="16894" formatCode="General">
                  <c:v>0.14748641830959</c:v>
                </c:pt>
                <c:pt idx="16895" formatCode="General">
                  <c:v>0.155826966540134</c:v>
                </c:pt>
                <c:pt idx="16896" formatCode="General">
                  <c:v>0.16353339935303199</c:v>
                </c:pt>
                <c:pt idx="16897" formatCode="General">
                  <c:v>0.17108512059664999</c:v>
                </c:pt>
                <c:pt idx="16898" formatCode="General">
                  <c:v>0.17891246296608099</c:v>
                </c:pt>
                <c:pt idx="16899" formatCode="General">
                  <c:v>0.186865407932993</c:v>
                </c:pt>
                <c:pt idx="16900" formatCode="General">
                  <c:v>0.19423514698261601</c:v>
                </c:pt>
                <c:pt idx="16901" formatCode="General">
                  <c:v>0.201135392031562</c:v>
                </c:pt>
                <c:pt idx="16902" formatCode="General">
                  <c:v>0.208170675435501</c:v>
                </c:pt>
                <c:pt idx="16903" formatCode="General">
                  <c:v>0.216029454579581</c:v>
                </c:pt>
                <c:pt idx="16904" formatCode="General">
                  <c:v>0.22557387169045201</c:v>
                </c:pt>
                <c:pt idx="16905" formatCode="General">
                  <c:v>0.23658441044895601</c:v>
                </c:pt>
                <c:pt idx="16906" formatCode="General">
                  <c:v>0.248123250654321</c:v>
                </c:pt>
                <c:pt idx="16907" formatCode="General">
                  <c:v>0.25927688454433701</c:v>
                </c:pt>
                <c:pt idx="16908" formatCode="General">
                  <c:v>0.26935827819142</c:v>
                </c:pt>
                <c:pt idx="16909" formatCode="General">
                  <c:v>0.27869822772254699</c:v>
                </c:pt>
                <c:pt idx="16910" formatCode="General">
                  <c:v>0.28805348184409901</c:v>
                </c:pt>
                <c:pt idx="16911" formatCode="General">
                  <c:v>0.29776430984160801</c:v>
                </c:pt>
                <c:pt idx="16912" formatCode="General">
                  <c:v>0.30763787618671601</c:v>
                </c:pt>
                <c:pt idx="16913" formatCode="General">
                  <c:v>0.317439873466908</c:v>
                </c:pt>
                <c:pt idx="16914" formatCode="General">
                  <c:v>0.32727304780791799</c:v>
                </c:pt>
                <c:pt idx="16915" formatCode="General">
                  <c:v>0.33764343167459199</c:v>
                </c:pt>
                <c:pt idx="16916" formatCode="General">
                  <c:v>0.348719614440403</c:v>
                </c:pt>
                <c:pt idx="16917" formatCode="General">
                  <c:v>0.35971743060115802</c:v>
                </c:pt>
                <c:pt idx="16918" formatCode="General">
                  <c:v>0.369742798831247</c:v>
                </c:pt>
                <c:pt idx="16919" formatCode="General">
                  <c:v>0.378536353585673</c:v>
                </c:pt>
                <c:pt idx="16920" formatCode="General">
                  <c:v>0.38657265891517301</c:v>
                </c:pt>
                <c:pt idx="16921" formatCode="General">
                  <c:v>0.39450333913024399</c:v>
                </c:pt>
                <c:pt idx="16922" formatCode="General">
                  <c:v>0.40258138702237201</c:v>
                </c:pt>
                <c:pt idx="16923" formatCode="General">
                  <c:v>0.41060807666460403</c:v>
                </c:pt>
                <c:pt idx="16924" formatCode="General">
                  <c:v>0.41828631581507603</c:v>
                </c:pt>
                <c:pt idx="16925" formatCode="General">
                  <c:v>0.42520669668056799</c:v>
                </c:pt>
                <c:pt idx="16926" formatCode="General">
                  <c:v>0.431005259009137</c:v>
                </c:pt>
                <c:pt idx="16927" formatCode="General">
                  <c:v>0.43562066175702502</c:v>
                </c:pt>
                <c:pt idx="16928" formatCode="General">
                  <c:v>0.43925990444739799</c:v>
                </c:pt>
                <c:pt idx="16929" formatCode="General">
                  <c:v>0.442169713019817</c:v>
                </c:pt>
                <c:pt idx="16930" formatCode="General">
                  <c:v>0.44417650902552103</c:v>
                </c:pt>
                <c:pt idx="16931" formatCode="General">
                  <c:v>0.445542978593998</c:v>
                </c:pt>
                <c:pt idx="16932" formatCode="General">
                  <c:v>0.44742887749742799</c:v>
                </c:pt>
                <c:pt idx="16933" formatCode="General">
                  <c:v>0.450598018360297</c:v>
                </c:pt>
                <c:pt idx="16934" formatCode="General">
                  <c:v>0.454754784713084</c:v>
                </c:pt>
                <c:pt idx="16935" formatCode="General">
                  <c:v>0.459260629314587</c:v>
                </c:pt>
                <c:pt idx="16936" formatCode="General">
                  <c:v>0.46396225139144098</c:v>
                </c:pt>
                <c:pt idx="16937" formatCode="General">
                  <c:v>0.46910767488897298</c:v>
                </c:pt>
                <c:pt idx="16938" formatCode="General">
                  <c:v>0.474814576917021</c:v>
                </c:pt>
                <c:pt idx="16939" formatCode="General">
                  <c:v>0.48077796040256299</c:v>
                </c:pt>
                <c:pt idx="16940" formatCode="General">
                  <c:v>0.48672439115089899</c:v>
                </c:pt>
                <c:pt idx="16941" formatCode="General">
                  <c:v>0.49244945814732399</c:v>
                </c:pt>
                <c:pt idx="16942" formatCode="General">
                  <c:v>0.49772167020811298</c:v>
                </c:pt>
                <c:pt idx="16943" formatCode="General">
                  <c:v>0.50277950566398899</c:v>
                </c:pt>
                <c:pt idx="16944" formatCode="General">
                  <c:v>0.50800549448341104</c:v>
                </c:pt>
                <c:pt idx="16945" formatCode="General">
                  <c:v>0.51331179895886203</c:v>
                </c:pt>
                <c:pt idx="16946" formatCode="General">
                  <c:v>0.51860193646971697</c:v>
                </c:pt>
                <c:pt idx="16947" formatCode="General">
                  <c:v>0.52412434101818495</c:v>
                </c:pt>
                <c:pt idx="16948" formatCode="General">
                  <c:v>0.52993040249730194</c:v>
                </c:pt>
                <c:pt idx="16949" formatCode="General">
                  <c:v>0.5355705892971</c:v>
                </c:pt>
                <c:pt idx="16950" formatCode="General">
                  <c:v>0.54032014197485101</c:v>
                </c:pt>
                <c:pt idx="16951" formatCode="General">
                  <c:v>0.54380766963798399</c:v>
                </c:pt>
                <c:pt idx="16952" formatCode="General">
                  <c:v>0.54600655858900404</c:v>
                </c:pt>
                <c:pt idx="16953" formatCode="General">
                  <c:v>0.54701338101508701</c:v>
                </c:pt>
                <c:pt idx="16954" formatCode="General">
                  <c:v>0.54717990733864497</c:v>
                </c:pt>
                <c:pt idx="16955" formatCode="General">
                  <c:v>0.54699893630768504</c:v>
                </c:pt>
                <c:pt idx="16956" formatCode="General">
                  <c:v>0.54669580245433003</c:v>
                </c:pt>
                <c:pt idx="16957" formatCode="General">
                  <c:v>0.54604828925068605</c:v>
                </c:pt>
                <c:pt idx="16958" formatCode="General">
                  <c:v>0.54488187541781397</c:v>
                </c:pt>
                <c:pt idx="16959" formatCode="General">
                  <c:v>0.543510899637898</c:v>
                </c:pt>
                <c:pt idx="16960" formatCode="General">
                  <c:v>0.54250622550346905</c:v>
                </c:pt>
                <c:pt idx="16961" formatCode="General">
                  <c:v>0.54168835506692503</c:v>
                </c:pt>
                <c:pt idx="16962" formatCode="General">
                  <c:v>0.53994523558109697</c:v>
                </c:pt>
                <c:pt idx="16963" formatCode="General">
                  <c:v>0.53684772735495201</c:v>
                </c:pt>
                <c:pt idx="16964" formatCode="General">
                  <c:v>0.53320288086828904</c:v>
                </c:pt>
                <c:pt idx="16965" formatCode="General">
                  <c:v>0.52979664635303003</c:v>
                </c:pt>
                <c:pt idx="16966" formatCode="General">
                  <c:v>0.52674600553778395</c:v>
                </c:pt>
                <c:pt idx="16967" formatCode="General">
                  <c:v>0.52323567949552197</c:v>
                </c:pt>
                <c:pt idx="16968" formatCode="General">
                  <c:v>0.51864564393413104</c:v>
                </c:pt>
                <c:pt idx="16969" formatCode="General">
                  <c:v>0.513486506337126</c:v>
                </c:pt>
                <c:pt idx="16970" formatCode="General">
                  <c:v>0.50832128391380205</c:v>
                </c:pt>
                <c:pt idx="16971" formatCode="General">
                  <c:v>0.50270673802202903</c:v>
                </c:pt>
                <c:pt idx="16972" formatCode="General">
                  <c:v>0.49630026033699698</c:v>
                </c:pt>
                <c:pt idx="16973" formatCode="General">
                  <c:v>0.48977257214536601</c:v>
                </c:pt>
                <c:pt idx="16974" formatCode="General">
                  <c:v>0.48335702747506498</c:v>
                </c:pt>
                <c:pt idx="16975" formatCode="General">
                  <c:v>0.476517646181152</c:v>
                </c:pt>
                <c:pt idx="16976" formatCode="General">
                  <c:v>0.46913640228775</c:v>
                </c:pt>
                <c:pt idx="16977" formatCode="General">
                  <c:v>0.46196578387854498</c:v>
                </c:pt>
                <c:pt idx="16978" formatCode="General">
                  <c:v>0.45566232273166202</c:v>
                </c:pt>
                <c:pt idx="16979" formatCode="General">
                  <c:v>0.44994408684760101</c:v>
                </c:pt>
                <c:pt idx="16980" formatCode="General">
                  <c:v>0.44362906320741202</c:v>
                </c:pt>
                <c:pt idx="16981" formatCode="General">
                  <c:v>0.436023683263708</c:v>
                </c:pt>
                <c:pt idx="16982" formatCode="General">
                  <c:v>0.42813949138942398</c:v>
                </c:pt>
                <c:pt idx="16983" formatCode="General">
                  <c:v>0.42138127827088601</c:v>
                </c:pt>
                <c:pt idx="16984" formatCode="General">
                  <c:v>0.416030892985853</c:v>
                </c:pt>
                <c:pt idx="16985" formatCode="General">
                  <c:v>0.41188860440287201</c:v>
                </c:pt>
                <c:pt idx="16986" formatCode="General">
                  <c:v>0.409330375976589</c:v>
                </c:pt>
                <c:pt idx="16987" formatCode="General">
                  <c:v>0.40854086324885802</c:v>
                </c:pt>
                <c:pt idx="16988" formatCode="General">
                  <c:v>0.40879005424041298</c:v>
                </c:pt>
                <c:pt idx="16989" formatCode="General">
                  <c:v>0.409401064506005</c:v>
                </c:pt>
                <c:pt idx="16990" formatCode="General">
                  <c:v>0.41012821693076501</c:v>
                </c:pt>
                <c:pt idx="16991" formatCode="General">
                  <c:v>0.41087454495450199</c:v>
                </c:pt>
                <c:pt idx="16992" formatCode="General">
                  <c:v>0.411627901089829</c:v>
                </c:pt>
                <c:pt idx="16993" formatCode="General">
                  <c:v>0.41201020312179898</c:v>
                </c:pt>
                <c:pt idx="16994" formatCode="General">
                  <c:v>0.41142291018379401</c:v>
                </c:pt>
                <c:pt idx="16995" formatCode="General">
                  <c:v>0.40930884977341098</c:v>
                </c:pt>
                <c:pt idx="16996" formatCode="General">
                  <c:v>0.40495533133461098</c:v>
                </c:pt>
                <c:pt idx="16997" formatCode="General">
                  <c:v>0.39746729721414098</c:v>
                </c:pt>
                <c:pt idx="16998" formatCode="General">
                  <c:v>0.38676887650404601</c:v>
                </c:pt>
                <c:pt idx="16999" formatCode="General">
                  <c:v>0.37375940989706902</c:v>
                </c:pt>
                <c:pt idx="17000" formatCode="General">
                  <c:v>0.35864692995968001</c:v>
                </c:pt>
                <c:pt idx="17001" formatCode="General">
                  <c:v>0.34124067084860399</c:v>
                </c:pt>
                <c:pt idx="17002" formatCode="General">
                  <c:v>0.322263666362332</c:v>
                </c:pt>
                <c:pt idx="17003" formatCode="General">
                  <c:v>0.30408533011007499</c:v>
                </c:pt>
                <c:pt idx="17004" formatCode="General">
                  <c:v>0.28801598029443598</c:v>
                </c:pt>
                <c:pt idx="17005" formatCode="General">
                  <c:v>0.27269871451823202</c:v>
                </c:pt>
                <c:pt idx="17006" formatCode="General">
                  <c:v>0.25741943188976102</c:v>
                </c:pt>
                <c:pt idx="17007" formatCode="General">
                  <c:v>0.24303612780276301</c:v>
                </c:pt>
                <c:pt idx="17008" formatCode="General">
                  <c:v>0.230105977998911</c:v>
                </c:pt>
                <c:pt idx="17009" formatCode="General">
                  <c:v>0.218408213101115</c:v>
                </c:pt>
                <c:pt idx="17010" formatCode="General">
                  <c:v>0.207637323203928</c:v>
                </c:pt>
                <c:pt idx="17011" formatCode="General">
                  <c:v>0.19784101141194299</c:v>
                </c:pt>
                <c:pt idx="17012" formatCode="General">
                  <c:v>0.18941021646853501</c:v>
                </c:pt>
                <c:pt idx="17013" formatCode="General">
                  <c:v>0.182619926188401</c:v>
                </c:pt>
                <c:pt idx="17014" formatCode="General">
                  <c:v>0.177594064206061</c:v>
                </c:pt>
                <c:pt idx="17015" formatCode="General">
                  <c:v>0.174129021492443</c:v>
                </c:pt>
                <c:pt idx="17016" formatCode="General">
                  <c:v>0.17177934927576</c:v>
                </c:pt>
                <c:pt idx="17017" formatCode="General">
                  <c:v>0.17065922141343401</c:v>
                </c:pt>
                <c:pt idx="17018" formatCode="General">
                  <c:v>0.17071290589674201</c:v>
                </c:pt>
                <c:pt idx="17019" formatCode="General">
                  <c:v>0.17107825425572001</c:v>
                </c:pt>
                <c:pt idx="17020" formatCode="General">
                  <c:v>0.17090433449647599</c:v>
                </c:pt>
                <c:pt idx="17021" formatCode="General">
                  <c:v>0.16974646244800201</c:v>
                </c:pt>
                <c:pt idx="17022" formatCode="General">
                  <c:v>0.16741094935786299</c:v>
                </c:pt>
                <c:pt idx="17023" formatCode="General">
                  <c:v>0.16380987306146799</c:v>
                </c:pt>
                <c:pt idx="17024" formatCode="General">
                  <c:v>0.15869568278024199</c:v>
                </c:pt>
                <c:pt idx="17025" formatCode="General">
                  <c:v>0.151809248932814</c:v>
                </c:pt>
                <c:pt idx="17026" formatCode="General">
                  <c:v>0.14263579165502499</c:v>
                </c:pt>
                <c:pt idx="17027" formatCode="General">
                  <c:v>0.130594580229354</c:v>
                </c:pt>
                <c:pt idx="17028" formatCode="General">
                  <c:v>0.116221728316602</c:v>
                </c:pt>
                <c:pt idx="17029" formatCode="General">
                  <c:v>0.10004257594876501</c:v>
                </c:pt>
                <c:pt idx="17030" formatCode="General">
                  <c:v>8.22080456109852E-2</c:v>
                </c:pt>
                <c:pt idx="17031" formatCode="General">
                  <c:v>6.2715247846426195E-2</c:v>
                </c:pt>
                <c:pt idx="17032" formatCode="General">
                  <c:v>4.1497700335101501E-2</c:v>
                </c:pt>
                <c:pt idx="17033" formatCode="General">
                  <c:v>1.9415458465704399E-2</c:v>
                </c:pt>
                <c:pt idx="17034" formatCode="General">
                  <c:v>-2.3014682193194E-3</c:v>
                </c:pt>
                <c:pt idx="17035" formatCode="General">
                  <c:v>-2.3018856882601999E-2</c:v>
                </c:pt>
                <c:pt idx="17036" formatCode="General">
                  <c:v>-4.2505825036492799E-2</c:v>
                </c:pt>
                <c:pt idx="17037" formatCode="General">
                  <c:v>-6.0570867330608798E-2</c:v>
                </c:pt>
                <c:pt idx="17038" formatCode="General">
                  <c:v>-7.6976942960073694E-2</c:v>
                </c:pt>
                <c:pt idx="17039" formatCode="General">
                  <c:v>-9.1700098540107397E-2</c:v>
                </c:pt>
                <c:pt idx="17040" formatCode="General">
                  <c:v>-0.105033099006746</c:v>
                </c:pt>
                <c:pt idx="17041" formatCode="General">
                  <c:v>-0.117106874837606</c:v>
                </c:pt>
                <c:pt idx="17042" formatCode="General">
                  <c:v>-0.12785016287958201</c:v>
                </c:pt>
                <c:pt idx="17043" formatCode="General">
                  <c:v>-0.13715757076493501</c:v>
                </c:pt>
                <c:pt idx="17044" formatCode="General">
                  <c:v>-0.14530111409985499</c:v>
                </c:pt>
                <c:pt idx="17045" formatCode="General">
                  <c:v>-0.153130433539936</c:v>
                </c:pt>
                <c:pt idx="17046" formatCode="General">
                  <c:v>-0.16067093479362499</c:v>
                </c:pt>
                <c:pt idx="17047" formatCode="General">
                  <c:v>-0.16667906459680701</c:v>
                </c:pt>
                <c:pt idx="17048" formatCode="General">
                  <c:v>-0.16958519265547101</c:v>
                </c:pt>
                <c:pt idx="17049" formatCode="General">
                  <c:v>-0.168168015619444</c:v>
                </c:pt>
                <c:pt idx="17050" formatCode="General">
                  <c:v>-0.16284563097453</c:v>
                </c:pt>
                <c:pt idx="17051" formatCode="General">
                  <c:v>-0.15561787284474399</c:v>
                </c:pt>
                <c:pt idx="17052" formatCode="General">
                  <c:v>-0.14857282407478301</c:v>
                </c:pt>
                <c:pt idx="17053" formatCode="General">
                  <c:v>-0.142919079560058</c:v>
                </c:pt>
                <c:pt idx="17054" formatCode="General">
                  <c:v>-0.139408657547203</c:v>
                </c:pt>
                <c:pt idx="17055" formatCode="General">
                  <c:v>-0.13882278602760501</c:v>
                </c:pt>
                <c:pt idx="17056" formatCode="General">
                  <c:v>-0.141585954942332</c:v>
                </c:pt>
                <c:pt idx="17057" formatCode="General">
                  <c:v>-0.14766827200315299</c:v>
                </c:pt>
                <c:pt idx="17058" formatCode="General">
                  <c:v>-0.15678596771258901</c:v>
                </c:pt>
                <c:pt idx="17059" formatCode="General">
                  <c:v>-0.16858636088808099</c:v>
                </c:pt>
                <c:pt idx="17060" formatCode="General">
                  <c:v>-0.18254058848521301</c:v>
                </c:pt>
                <c:pt idx="17061" formatCode="General">
                  <c:v>-0.198186998039109</c:v>
                </c:pt>
                <c:pt idx="17062" formatCode="General">
                  <c:v>-0.21491628418273601</c:v>
                </c:pt>
                <c:pt idx="17063" formatCode="General">
                  <c:v>-0.23197359974575099</c:v>
                </c:pt>
                <c:pt idx="17064" formatCode="General">
                  <c:v>-0.24936702501005201</c:v>
                </c:pt>
                <c:pt idx="17065" formatCode="General">
                  <c:v>-0.26703776561589398</c:v>
                </c:pt>
                <c:pt idx="17066" formatCode="General">
                  <c:v>-0.28426441049435702</c:v>
                </c:pt>
                <c:pt idx="17067" formatCode="General">
                  <c:v>-0.30042435405735501</c:v>
                </c:pt>
                <c:pt idx="17068" formatCode="General">
                  <c:v>-0.31552652662768799</c:v>
                </c:pt>
                <c:pt idx="17069" formatCode="General">
                  <c:v>-0.32960707027983799</c:v>
                </c:pt>
                <c:pt idx="17070" formatCode="General">
                  <c:v>-0.34222657158060898</c:v>
                </c:pt>
                <c:pt idx="17071" formatCode="General">
                  <c:v>-0.35295953390587298</c:v>
                </c:pt>
                <c:pt idx="17072" formatCode="General">
                  <c:v>-0.36174360972321701</c:v>
                </c:pt>
                <c:pt idx="17073" formatCode="General">
                  <c:v>-0.36876631641014701</c:v>
                </c:pt>
                <c:pt idx="17074" formatCode="General">
                  <c:v>-0.37412245037599401</c:v>
                </c:pt>
                <c:pt idx="17075" formatCode="General">
                  <c:v>-0.37763783385461502</c:v>
                </c:pt>
                <c:pt idx="17076" formatCode="General">
                  <c:v>-0.37947579889919397</c:v>
                </c:pt>
                <c:pt idx="17077" formatCode="General">
                  <c:v>-0.38010385744302499</c:v>
                </c:pt>
                <c:pt idx="17078" formatCode="General">
                  <c:v>-0.37963418846859398</c:v>
                </c:pt>
                <c:pt idx="17079" formatCode="General">
                  <c:v>-0.37803230424315099</c:v>
                </c:pt>
                <c:pt idx="17080" formatCode="General">
                  <c:v>-0.37541009624330401</c:v>
                </c:pt>
                <c:pt idx="17081" formatCode="General">
                  <c:v>-0.37214256376881399</c:v>
                </c:pt>
                <c:pt idx="17082" formatCode="General">
                  <c:v>-0.36882241253085402</c:v>
                </c:pt>
                <c:pt idx="17083" formatCode="General">
                  <c:v>-0.36636774770179598</c:v>
                </c:pt>
                <c:pt idx="17084" formatCode="General">
                  <c:v>-0.36570364981437897</c:v>
                </c:pt>
                <c:pt idx="17085" formatCode="General">
                  <c:v>-0.36690030797646001</c:v>
                </c:pt>
                <c:pt idx="17086" formatCode="General">
                  <c:v>-0.36946862937210201</c:v>
                </c:pt>
                <c:pt idx="17087" formatCode="General">
                  <c:v>-0.37310878774470602</c:v>
                </c:pt>
                <c:pt idx="17088" formatCode="General">
                  <c:v>-0.37756403886921902</c:v>
                </c:pt>
                <c:pt idx="17089" formatCode="General">
                  <c:v>-0.38263486531519503</c:v>
                </c:pt>
                <c:pt idx="17090" formatCode="General">
                  <c:v>-0.388273563031451</c:v>
                </c:pt>
                <c:pt idx="17091" formatCode="General">
                  <c:v>-0.39526126688267399</c:v>
                </c:pt>
                <c:pt idx="17092" formatCode="General">
                  <c:v>-0.40446013845113898</c:v>
                </c:pt>
                <c:pt idx="17093" formatCode="General">
                  <c:v>-0.41504297597930001</c:v>
                </c:pt>
                <c:pt idx="17094" formatCode="General">
                  <c:v>-0.42574984800487098</c:v>
                </c:pt>
                <c:pt idx="17095" formatCode="General">
                  <c:v>-0.43622809145557001</c:v>
                </c:pt>
                <c:pt idx="17096" formatCode="General">
                  <c:v>-0.44672789117408102</c:v>
                </c:pt>
                <c:pt idx="17097" formatCode="General">
                  <c:v>-0.45729436532182199</c:v>
                </c:pt>
                <c:pt idx="17098" formatCode="General">
                  <c:v>-0.46793026347965999</c:v>
                </c:pt>
                <c:pt idx="17099" formatCode="General">
                  <c:v>-0.47882648744846701</c:v>
                </c:pt>
                <c:pt idx="17100" formatCode="General">
                  <c:v>-0.48976923720608201</c:v>
                </c:pt>
                <c:pt idx="17101" formatCode="General">
                  <c:v>-0.49998252599530002</c:v>
                </c:pt>
                <c:pt idx="17102" formatCode="General">
                  <c:v>-0.50913439690395901</c:v>
                </c:pt>
                <c:pt idx="17103" formatCode="General">
                  <c:v>-0.51739018287497796</c:v>
                </c:pt>
                <c:pt idx="17104" formatCode="General">
                  <c:v>-0.524572785247156</c:v>
                </c:pt>
                <c:pt idx="17105" formatCode="General">
                  <c:v>-0.53075618418745696</c:v>
                </c:pt>
                <c:pt idx="17106" formatCode="General">
                  <c:v>-0.53615937829756999</c:v>
                </c:pt>
                <c:pt idx="17107" formatCode="General">
                  <c:v>-0.54093123867090298</c:v>
                </c:pt>
                <c:pt idx="17108" formatCode="General">
                  <c:v>-0.54552681893513499</c:v>
                </c:pt>
                <c:pt idx="17109" formatCode="General">
                  <c:v>-0.55051989234230403</c:v>
                </c:pt>
                <c:pt idx="17110" formatCode="General">
                  <c:v>-0.55615276589979701</c:v>
                </c:pt>
                <c:pt idx="17111" formatCode="General">
                  <c:v>-0.56190080097257999</c:v>
                </c:pt>
                <c:pt idx="17112" formatCode="General">
                  <c:v>-0.56740321923473203</c:v>
                </c:pt>
                <c:pt idx="17113" formatCode="General">
                  <c:v>-0.57302338680987297</c:v>
                </c:pt>
                <c:pt idx="17114" formatCode="General">
                  <c:v>-0.57884550064672702</c:v>
                </c:pt>
                <c:pt idx="17115" formatCode="General">
                  <c:v>-0.58446440295918001</c:v>
                </c:pt>
                <c:pt idx="17116" formatCode="General">
                  <c:v>-0.58947913579994404</c:v>
                </c:pt>
                <c:pt idx="17117" formatCode="General">
                  <c:v>-0.59370608842244599</c:v>
                </c:pt>
                <c:pt idx="17118" formatCode="General">
                  <c:v>-0.59700284006254301</c:v>
                </c:pt>
                <c:pt idx="17119" formatCode="General">
                  <c:v>-0.59927936389813896</c:v>
                </c:pt>
                <c:pt idx="17120" formatCode="General">
                  <c:v>-0.60075277146256401</c:v>
                </c:pt>
                <c:pt idx="17121" formatCode="General">
                  <c:v>-0.60144905197209597</c:v>
                </c:pt>
                <c:pt idx="17122" formatCode="General">
                  <c:v>-0.60112326310624398</c:v>
                </c:pt>
                <c:pt idx="17123" formatCode="General">
                  <c:v>-0.60020313561778305</c:v>
                </c:pt>
                <c:pt idx="17124" formatCode="General">
                  <c:v>-0.60006146995827003</c:v>
                </c:pt>
                <c:pt idx="17125" formatCode="General">
                  <c:v>-0.60119461614009395</c:v>
                </c:pt>
                <c:pt idx="17126" formatCode="General">
                  <c:v>-0.60254366425410499</c:v>
                </c:pt>
                <c:pt idx="17127" formatCode="General">
                  <c:v>-0.60369972985673004</c:v>
                </c:pt>
                <c:pt idx="17128" formatCode="General">
                  <c:v>-0.60466701113995602</c:v>
                </c:pt>
                <c:pt idx="17129" formatCode="General">
                  <c:v>-0.60488620924182801</c:v>
                </c:pt>
                <c:pt idx="17130" formatCode="General">
                  <c:v>-0.60431396455056396</c:v>
                </c:pt>
                <c:pt idx="17131" formatCode="General">
                  <c:v>-0.60358309543245803</c:v>
                </c:pt>
                <c:pt idx="17132" formatCode="General">
                  <c:v>-0.60330047031370204</c:v>
                </c:pt>
                <c:pt idx="17133" formatCode="General">
                  <c:v>-0.60389767260620997</c:v>
                </c:pt>
                <c:pt idx="17134" formatCode="General">
                  <c:v>-0.60498989467011899</c:v>
                </c:pt>
                <c:pt idx="17135" formatCode="General">
                  <c:v>-0.60545841270934697</c:v>
                </c:pt>
                <c:pt idx="17136" formatCode="General">
                  <c:v>-0.60487327383634903</c:v>
                </c:pt>
                <c:pt idx="17137" formatCode="General">
                  <c:v>-0.603230590750503</c:v>
                </c:pt>
                <c:pt idx="17138" formatCode="General">
                  <c:v>-0.60063421417613205</c:v>
                </c:pt>
                <c:pt idx="17139" formatCode="General">
                  <c:v>-0.59768501212938296</c:v>
                </c:pt>
                <c:pt idx="17140" formatCode="General">
                  <c:v>-0.59451863310736397</c:v>
                </c:pt>
                <c:pt idx="17141" formatCode="General">
                  <c:v>-0.59045454132995501</c:v>
                </c:pt>
                <c:pt idx="17142" formatCode="General">
                  <c:v>-0.58518098745732805</c:v>
                </c:pt>
                <c:pt idx="17143" formatCode="General">
                  <c:v>-0.57894759363894099</c:v>
                </c:pt>
                <c:pt idx="17144" formatCode="General">
                  <c:v>-0.57180244760607002</c:v>
                </c:pt>
                <c:pt idx="17145" formatCode="General">
                  <c:v>-0.56340951786368498</c:v>
                </c:pt>
                <c:pt idx="17146" formatCode="General">
                  <c:v>-0.55335857623545903</c:v>
                </c:pt>
                <c:pt idx="17147" formatCode="General">
                  <c:v>-0.54146639373065397</c:v>
                </c:pt>
                <c:pt idx="17148" formatCode="General">
                  <c:v>-0.52800354001654604</c:v>
                </c:pt>
                <c:pt idx="17149" formatCode="General">
                  <c:v>-0.51395072710892198</c:v>
                </c:pt>
                <c:pt idx="17150" formatCode="General">
                  <c:v>-0.50045181456785504</c:v>
                </c:pt>
                <c:pt idx="17151" formatCode="General">
                  <c:v>-0.48776711753169699</c:v>
                </c:pt>
                <c:pt idx="17152" formatCode="General">
                  <c:v>-0.47553252498978099</c:v>
                </c:pt>
                <c:pt idx="17153" formatCode="General">
                  <c:v>-0.46416721178194498</c:v>
                </c:pt>
                <c:pt idx="17154" formatCode="General">
                  <c:v>-0.45463155621572199</c:v>
                </c:pt>
                <c:pt idx="17155" formatCode="General">
                  <c:v>-0.44688739716840897</c:v>
                </c:pt>
                <c:pt idx="17156" formatCode="General">
                  <c:v>-0.44002846808128498</c:v>
                </c:pt>
                <c:pt idx="17157" formatCode="General">
                  <c:v>-0.43327146012922801</c:v>
                </c:pt>
                <c:pt idx="17158" formatCode="General">
                  <c:v>-0.42584773700299799</c:v>
                </c:pt>
                <c:pt idx="17159" formatCode="General">
                  <c:v>-0.41737629232828499</c:v>
                </c:pt>
                <c:pt idx="17160" formatCode="General">
                  <c:v>-0.40822868863522999</c:v>
                </c:pt>
                <c:pt idx="17161" formatCode="General">
                  <c:v>-0.39925214012835403</c:v>
                </c:pt>
                <c:pt idx="17162" formatCode="General">
                  <c:v>-0.39122489316629899</c:v>
                </c:pt>
                <c:pt idx="17163" formatCode="General">
                  <c:v>-0.38392083094157697</c:v>
                </c:pt>
                <c:pt idx="17164" formatCode="General">
                  <c:v>-0.37667196612848602</c:v>
                </c:pt>
                <c:pt idx="17165" formatCode="General">
                  <c:v>-0.36903825293029702</c:v>
                </c:pt>
                <c:pt idx="17166" formatCode="General">
                  <c:v>-0.36081745173581098</c:v>
                </c:pt>
                <c:pt idx="17167" formatCode="General">
                  <c:v>-0.35177507520732598</c:v>
                </c:pt>
                <c:pt idx="17168" formatCode="General">
                  <c:v>-0.341423582193637</c:v>
                </c:pt>
                <c:pt idx="17169" formatCode="General">
                  <c:v>-0.32976542492211097</c:v>
                </c:pt>
                <c:pt idx="17170" formatCode="General">
                  <c:v>-0.31737747437569602</c:v>
                </c:pt>
                <c:pt idx="17171" formatCode="General">
                  <c:v>-0.30444674117007903</c:v>
                </c:pt>
                <c:pt idx="17172" formatCode="General">
                  <c:v>-0.29074004111178198</c:v>
                </c:pt>
                <c:pt idx="17173" formatCode="General">
                  <c:v>-0.276151764070098</c:v>
                </c:pt>
                <c:pt idx="17174" formatCode="General">
                  <c:v>-0.26075135337699601</c:v>
                </c:pt>
                <c:pt idx="17175" formatCode="General">
                  <c:v>-0.24489726006325499</c:v>
                </c:pt>
                <c:pt idx="17176" formatCode="General">
                  <c:v>-0.22895420029617999</c:v>
                </c:pt>
                <c:pt idx="17177" formatCode="General">
                  <c:v>-0.21281721642430601</c:v>
                </c:pt>
                <c:pt idx="17178" formatCode="General">
                  <c:v>-0.196374099647597</c:v>
                </c:pt>
                <c:pt idx="17179" formatCode="General">
                  <c:v>-0.179919617254508</c:v>
                </c:pt>
                <c:pt idx="17180" formatCode="General">
                  <c:v>-0.163750274001598</c:v>
                </c:pt>
                <c:pt idx="17181" formatCode="General">
                  <c:v>-0.14823365720225501</c:v>
                </c:pt>
                <c:pt idx="17182" formatCode="General">
                  <c:v>-0.13360167411091101</c:v>
                </c:pt>
                <c:pt idx="17183" formatCode="General">
                  <c:v>-0.119454457699635</c:v>
                </c:pt>
                <c:pt idx="17184" formatCode="General">
                  <c:v>-0.10502696056273</c:v>
                </c:pt>
                <c:pt idx="17185" formatCode="General">
                  <c:v>-8.9929111194941402E-2</c:v>
                </c:pt>
                <c:pt idx="17186" formatCode="General">
                  <c:v>-7.4632902533211296E-2</c:v>
                </c:pt>
                <c:pt idx="17187" formatCode="General">
                  <c:v>-5.9620712899145903E-2</c:v>
                </c:pt>
                <c:pt idx="17188" formatCode="General">
                  <c:v>-4.4778032247670102E-2</c:v>
                </c:pt>
                <c:pt idx="17189" formatCode="General">
                  <c:v>-3.00867680545653E-2</c:v>
                </c:pt>
                <c:pt idx="17190" formatCode="General">
                  <c:v>-1.60430288552336E-2</c:v>
                </c:pt>
                <c:pt idx="17191" formatCode="General">
                  <c:v>-3.2139235257017001E-3</c:v>
                </c:pt>
                <c:pt idx="17192" formatCode="General">
                  <c:v>8.5158968970707408E-3</c:v>
                </c:pt>
                <c:pt idx="17193" formatCode="General">
                  <c:v>1.9371945865844401E-2</c:v>
                </c:pt>
                <c:pt idx="17194" formatCode="General">
                  <c:v>2.9564241786809001E-2</c:v>
                </c:pt>
                <c:pt idx="17195" formatCode="General">
                  <c:v>3.9698145082701003E-2</c:v>
                </c:pt>
                <c:pt idx="17196" formatCode="General">
                  <c:v>4.9619824868665299E-2</c:v>
                </c:pt>
                <c:pt idx="17197" formatCode="General">
                  <c:v>5.8965149762923399E-2</c:v>
                </c:pt>
                <c:pt idx="17198" formatCode="General">
                  <c:v>6.8046401793055003E-2</c:v>
                </c:pt>
                <c:pt idx="17199" formatCode="General">
                  <c:v>7.7392372743549001E-2</c:v>
                </c:pt>
                <c:pt idx="17200" formatCode="General">
                  <c:v>8.7569199541106105E-2</c:v>
                </c:pt>
                <c:pt idx="17201" formatCode="General">
                  <c:v>9.8801361317261305E-2</c:v>
                </c:pt>
                <c:pt idx="17202" formatCode="General">
                  <c:v>0.110727986519156</c:v>
                </c:pt>
                <c:pt idx="17203" formatCode="General">
                  <c:v>0.12228288972366699</c:v>
                </c:pt>
                <c:pt idx="17204" formatCode="General">
                  <c:v>0.13308165740956701</c:v>
                </c:pt>
                <c:pt idx="17205" formatCode="General">
                  <c:v>0.144035223264183</c:v>
                </c:pt>
                <c:pt idx="17206" formatCode="General">
                  <c:v>0.15610183553140999</c:v>
                </c:pt>
                <c:pt idx="17207" formatCode="General">
                  <c:v>0.169912045151485</c:v>
                </c:pt>
                <c:pt idx="17208" formatCode="General">
                  <c:v>0.185433491614931</c:v>
                </c:pt>
                <c:pt idx="17209" formatCode="General">
                  <c:v>0.201943430481032</c:v>
                </c:pt>
                <c:pt idx="17210" formatCode="General">
                  <c:v>0.21837454137315701</c:v>
                </c:pt>
                <c:pt idx="17211" formatCode="General">
                  <c:v>0.23397336072268199</c:v>
                </c:pt>
                <c:pt idx="17212" formatCode="General">
                  <c:v>0.24875248071706299</c:v>
                </c:pt>
                <c:pt idx="17213" formatCode="General">
                  <c:v>0.26365090211237802</c:v>
                </c:pt>
                <c:pt idx="17214" formatCode="General">
                  <c:v>0.279650821914252</c:v>
                </c:pt>
                <c:pt idx="17215" formatCode="General">
                  <c:v>0.29668820414005498</c:v>
                </c:pt>
                <c:pt idx="17216" formatCode="General">
                  <c:v>0.31383776733033197</c:v>
                </c:pt>
                <c:pt idx="17217" formatCode="General">
                  <c:v>0.33071197783017098</c:v>
                </c:pt>
                <c:pt idx="17218" formatCode="General">
                  <c:v>0.34748583835994101</c:v>
                </c:pt>
                <c:pt idx="17219" formatCode="General">
                  <c:v>0.36381044821233299</c:v>
                </c:pt>
                <c:pt idx="17220" formatCode="General">
                  <c:v>0.37934781000377998</c:v>
                </c:pt>
                <c:pt idx="17221" formatCode="General">
                  <c:v>0.39408235203285102</c:v>
                </c:pt>
                <c:pt idx="17222" formatCode="General">
                  <c:v>0.407995058343047</c:v>
                </c:pt>
                <c:pt idx="17223" formatCode="General">
                  <c:v>0.42034439096633402</c:v>
                </c:pt>
                <c:pt idx="17224" formatCode="General">
                  <c:v>0.430065138373389</c:v>
                </c:pt>
                <c:pt idx="17225" formatCode="General">
                  <c:v>0.43710034603197301</c:v>
                </c:pt>
                <c:pt idx="17226" formatCode="General">
                  <c:v>0.44236306181574298</c:v>
                </c:pt>
                <c:pt idx="17227" formatCode="General">
                  <c:v>0.446884136792011</c:v>
                </c:pt>
                <c:pt idx="17228" formatCode="General">
                  <c:v>0.45117923697200202</c:v>
                </c:pt>
                <c:pt idx="17229" formatCode="General">
                  <c:v>0.45585348873950898</c:v>
                </c:pt>
                <c:pt idx="17230" formatCode="General">
                  <c:v>0.46130442066752603</c:v>
                </c:pt>
                <c:pt idx="17231" formatCode="General">
                  <c:v>0.46731024191667198</c:v>
                </c:pt>
                <c:pt idx="17232" formatCode="General">
                  <c:v>0.47353033900570202</c:v>
                </c:pt>
                <c:pt idx="17233" formatCode="General">
                  <c:v>0.47973839901273502</c:v>
                </c:pt>
                <c:pt idx="17234" formatCode="General">
                  <c:v>0.48614323464083098</c:v>
                </c:pt>
                <c:pt idx="17235" formatCode="General">
                  <c:v>0.49315422411395898</c:v>
                </c:pt>
                <c:pt idx="17236" formatCode="General">
                  <c:v>0.50095230970058102</c:v>
                </c:pt>
                <c:pt idx="17237" formatCode="General">
                  <c:v>0.50939277591075305</c:v>
                </c:pt>
                <c:pt idx="17238" formatCode="General">
                  <c:v>0.51820021508724101</c:v>
                </c:pt>
                <c:pt idx="17239" formatCode="General">
                  <c:v>0.52728627607646705</c:v>
                </c:pt>
                <c:pt idx="17240" formatCode="General">
                  <c:v>0.53646425032279998</c:v>
                </c:pt>
                <c:pt idx="17241" formatCode="General">
                  <c:v>0.54526566842187796</c:v>
                </c:pt>
                <c:pt idx="17242" formatCode="General">
                  <c:v>0.55357249731843505</c:v>
                </c:pt>
                <c:pt idx="17243" formatCode="General">
                  <c:v>0.56159659979302801</c:v>
                </c:pt>
                <c:pt idx="17244" formatCode="General">
                  <c:v>0.56933790328575895</c:v>
                </c:pt>
                <c:pt idx="17245" formatCode="General">
                  <c:v>0.57692017895899195</c:v>
                </c:pt>
                <c:pt idx="17246" formatCode="General">
                  <c:v>0.58482423930642902</c:v>
                </c:pt>
                <c:pt idx="17247" formatCode="General">
                  <c:v>0.59326363025597495</c:v>
                </c:pt>
                <c:pt idx="17248" formatCode="General">
                  <c:v>0.602585958262989</c:v>
                </c:pt>
                <c:pt idx="17249" formatCode="General">
                  <c:v>0.61313111739886395</c:v>
                </c:pt>
                <c:pt idx="17250" formatCode="General">
                  <c:v>0.62441845864973999</c:v>
                </c:pt>
                <c:pt idx="17251" formatCode="General">
                  <c:v>0.635814793439888</c:v>
                </c:pt>
                <c:pt idx="17252" formatCode="General">
                  <c:v>0.64649398593840701</c:v>
                </c:pt>
                <c:pt idx="17253" formatCode="General">
                  <c:v>0.65483030734381997</c:v>
                </c:pt>
                <c:pt idx="17254" formatCode="General">
                  <c:v>0.65969150659878695</c:v>
                </c:pt>
                <c:pt idx="17255" formatCode="General">
                  <c:v>0.66200843904439899</c:v>
                </c:pt>
                <c:pt idx="17256" formatCode="General">
                  <c:v>0.66317466513120904</c:v>
                </c:pt>
                <c:pt idx="17257" formatCode="General">
                  <c:v>0.66364331653030895</c:v>
                </c:pt>
                <c:pt idx="17258" formatCode="General">
                  <c:v>0.66336441762962906</c:v>
                </c:pt>
                <c:pt idx="17259" formatCode="General">
                  <c:v>0.66181215948263605</c:v>
                </c:pt>
                <c:pt idx="17260" formatCode="General">
                  <c:v>0.65870971244109899</c:v>
                </c:pt>
                <c:pt idx="17261" formatCode="General">
                  <c:v>0.65425394486186605</c:v>
                </c:pt>
                <c:pt idx="17262" formatCode="General">
                  <c:v>0.64894275313821903</c:v>
                </c:pt>
                <c:pt idx="17263" formatCode="General">
                  <c:v>0.64324457114904998</c:v>
                </c:pt>
                <c:pt idx="17264" formatCode="General">
                  <c:v>0.63748761284579403</c:v>
                </c:pt>
                <c:pt idx="17265" formatCode="General">
                  <c:v>0.63236960906657202</c:v>
                </c:pt>
                <c:pt idx="17266" formatCode="General">
                  <c:v>0.628943627591385</c:v>
                </c:pt>
                <c:pt idx="17267" formatCode="General">
                  <c:v>0.62783480039497996</c:v>
                </c:pt>
                <c:pt idx="17268" formatCode="General">
                  <c:v>0.62909802865299602</c:v>
                </c:pt>
                <c:pt idx="17269" formatCode="General">
                  <c:v>0.63238346002293999</c:v>
                </c:pt>
                <c:pt idx="17270" formatCode="General">
                  <c:v>0.63693845949009897</c:v>
                </c:pt>
                <c:pt idx="17271" formatCode="General">
                  <c:v>0.64226229914053701</c:v>
                </c:pt>
                <c:pt idx="17272" formatCode="General">
                  <c:v>0.64835549732723896</c:v>
                </c:pt>
                <c:pt idx="17273" formatCode="General">
                  <c:v>0.65527494932318797</c:v>
                </c:pt>
                <c:pt idx="17274" formatCode="General">
                  <c:v>0.66323129700365102</c:v>
                </c:pt>
                <c:pt idx="17275" formatCode="General">
                  <c:v>0.67166752954658404</c:v>
                </c:pt>
                <c:pt idx="17276" formatCode="General">
                  <c:v>0.67898816901469905</c:v>
                </c:pt>
                <c:pt idx="17277" formatCode="General">
                  <c:v>0.68394991922912696</c:v>
                </c:pt>
                <c:pt idx="17278" formatCode="General">
                  <c:v>0.68597218378147595</c:v>
                </c:pt>
                <c:pt idx="17279" formatCode="General">
                  <c:v>0.68508055803703005</c:v>
                </c:pt>
                <c:pt idx="17280" formatCode="General">
                  <c:v>0.68136042199541502</c:v>
                </c:pt>
                <c:pt idx="17281" formatCode="General">
                  <c:v>0.67504541429727305</c:v>
                </c:pt>
                <c:pt idx="17282" formatCode="General">
                  <c:v>0.66637270969320905</c:v>
                </c:pt>
                <c:pt idx="17283" formatCode="General">
                  <c:v>0.65565519862714305</c:v>
                </c:pt>
                <c:pt idx="17284" formatCode="General">
                  <c:v>0.64361842134711</c:v>
                </c:pt>
                <c:pt idx="17285" formatCode="General">
                  <c:v>0.63081477104944905</c:v>
                </c:pt>
                <c:pt idx="17286" formatCode="General">
                  <c:v>0.61763551837415198</c:v>
                </c:pt>
                <c:pt idx="17287" formatCode="General">
                  <c:v>0.60487333128489795</c:v>
                </c:pt>
                <c:pt idx="17288" formatCode="General">
                  <c:v>0.59327057529067095</c:v>
                </c:pt>
                <c:pt idx="17289" formatCode="General">
                  <c:v>0.58271673775470101</c:v>
                </c:pt>
                <c:pt idx="17290" formatCode="General">
                  <c:v>0.57293288133752596</c:v>
                </c:pt>
                <c:pt idx="17291" formatCode="General">
                  <c:v>0.56365635706143602</c:v>
                </c:pt>
                <c:pt idx="17292" formatCode="General">
                  <c:v>0.55452573512720704</c:v>
                </c:pt>
                <c:pt idx="17293" formatCode="General">
                  <c:v>0.54547205282024602</c:v>
                </c:pt>
                <c:pt idx="17294" formatCode="General">
                  <c:v>0.53676151112127302</c:v>
                </c:pt>
                <c:pt idx="17295" formatCode="General">
                  <c:v>0.52858494087207197</c:v>
                </c:pt>
                <c:pt idx="17296" formatCode="General">
                  <c:v>0.52084578232356804</c:v>
                </c:pt>
                <c:pt idx="17297" formatCode="General">
                  <c:v>0.51375785829807596</c:v>
                </c:pt>
                <c:pt idx="17298" formatCode="General">
                  <c:v>0.50748774265095997</c:v>
                </c:pt>
                <c:pt idx="17299" formatCode="General">
                  <c:v>0.50153914836263702</c:v>
                </c:pt>
                <c:pt idx="17300" formatCode="General">
                  <c:v>0.49543520067292302</c:v>
                </c:pt>
                <c:pt idx="17301" formatCode="General">
                  <c:v>0.489311876468358</c:v>
                </c:pt>
                <c:pt idx="17302" formatCode="General">
                  <c:v>0.484073373937148</c:v>
                </c:pt>
                <c:pt idx="17303" formatCode="General">
                  <c:v>0.48045831447890602</c:v>
                </c:pt>
                <c:pt idx="17304" formatCode="General">
                  <c:v>0.47791233568459002</c:v>
                </c:pt>
                <c:pt idx="17305" formatCode="General">
                  <c:v>0.47548509185117799</c:v>
                </c:pt>
                <c:pt idx="17306" formatCode="General">
                  <c:v>0.47281172970319801</c:v>
                </c:pt>
                <c:pt idx="17307" formatCode="General">
                  <c:v>0.469526373279885</c:v>
                </c:pt>
                <c:pt idx="17308" formatCode="General">
                  <c:v>0.46504142453646102</c:v>
                </c:pt>
                <c:pt idx="17309" formatCode="General">
                  <c:v>0.45936492413431501</c:v>
                </c:pt>
                <c:pt idx="17310" formatCode="General">
                  <c:v>0.452250490569928</c:v>
                </c:pt>
                <c:pt idx="17311" formatCode="General">
                  <c:v>0.44299308721306402</c:v>
                </c:pt>
                <c:pt idx="17312" formatCode="General">
                  <c:v>0.43130188111665801</c:v>
                </c:pt>
                <c:pt idx="17313" formatCode="General">
                  <c:v>0.41718655259847998</c:v>
                </c:pt>
                <c:pt idx="17314" formatCode="General">
                  <c:v>0.40105889494833502</c:v>
                </c:pt>
                <c:pt idx="17315" formatCode="General">
                  <c:v>0.38366010357973701</c:v>
                </c:pt>
                <c:pt idx="17316" formatCode="General">
                  <c:v>0.36577356951670797</c:v>
                </c:pt>
                <c:pt idx="17317" formatCode="General">
                  <c:v>0.34756710967564503</c:v>
                </c:pt>
                <c:pt idx="17318" formatCode="General">
                  <c:v>0.32858143973045001</c:v>
                </c:pt>
                <c:pt idx="17319" formatCode="General">
                  <c:v>0.30890649151643201</c:v>
                </c:pt>
                <c:pt idx="17320" formatCode="General">
                  <c:v>0.28957085019534901</c:v>
                </c:pt>
                <c:pt idx="17321" formatCode="General">
                  <c:v>0.27126684504815202</c:v>
                </c:pt>
                <c:pt idx="17322" formatCode="General">
                  <c:v>0.25341520193575401</c:v>
                </c:pt>
                <c:pt idx="17323" formatCode="General">
                  <c:v>0.23538954787304001</c:v>
                </c:pt>
                <c:pt idx="17324" formatCode="General">
                  <c:v>0.217215646783643</c:v>
                </c:pt>
                <c:pt idx="17325" formatCode="General">
                  <c:v>0.19922550194199101</c:v>
                </c:pt>
                <c:pt idx="17326" formatCode="General">
                  <c:v>0.18201043156282301</c:v>
                </c:pt>
                <c:pt idx="17327" formatCode="General">
                  <c:v>0.16589392029715999</c:v>
                </c:pt>
                <c:pt idx="17328" formatCode="General">
                  <c:v>0.15098816174378599</c:v>
                </c:pt>
                <c:pt idx="17329" formatCode="General">
                  <c:v>0.13743330246044799</c:v>
                </c:pt>
                <c:pt idx="17330" formatCode="General">
                  <c:v>0.12538004722433899</c:v>
                </c:pt>
                <c:pt idx="17331" formatCode="General">
                  <c:v>0.114793582534022</c:v>
                </c:pt>
                <c:pt idx="17332" formatCode="General">
                  <c:v>0.105400852916072</c:v>
                </c:pt>
                <c:pt idx="17333" formatCode="General">
                  <c:v>9.7242008832596497E-2</c:v>
                </c:pt>
                <c:pt idx="17334" formatCode="General">
                  <c:v>9.0420982848050294E-2</c:v>
                </c:pt>
                <c:pt idx="17335" formatCode="General">
                  <c:v>8.4214292950504199E-2</c:v>
                </c:pt>
                <c:pt idx="17336" formatCode="General">
                  <c:v>7.7136468124876095E-2</c:v>
                </c:pt>
                <c:pt idx="17337" formatCode="General">
                  <c:v>6.8344803207618599E-2</c:v>
                </c:pt>
                <c:pt idx="17338" formatCode="General">
                  <c:v>5.8027087832169401E-2</c:v>
                </c:pt>
                <c:pt idx="17339" formatCode="General">
                  <c:v>4.6393756927053498E-2</c:v>
                </c:pt>
                <c:pt idx="17340" formatCode="General">
                  <c:v>3.4277552061620503E-2</c:v>
                </c:pt>
                <c:pt idx="17341" formatCode="General">
                  <c:v>2.27410463592819E-2</c:v>
                </c:pt>
                <c:pt idx="17342" formatCode="General">
                  <c:v>1.1438590454851599E-2</c:v>
                </c:pt>
                <c:pt idx="17343" formatCode="General">
                  <c:v>-7.3723247371863701E-4</c:v>
                </c:pt>
                <c:pt idx="17344" formatCode="General">
                  <c:v>-1.4326601483289699E-2</c:v>
                </c:pt>
                <c:pt idx="17345" formatCode="General">
                  <c:v>-2.8874375459446201E-2</c:v>
                </c:pt>
                <c:pt idx="17346" formatCode="General">
                  <c:v>-4.3407040054600103E-2</c:v>
                </c:pt>
                <c:pt idx="17347" formatCode="General">
                  <c:v>-5.7481865171746402E-2</c:v>
                </c:pt>
                <c:pt idx="17348" formatCode="General">
                  <c:v>-7.1176179723974095E-2</c:v>
                </c:pt>
                <c:pt idx="17349" formatCode="General">
                  <c:v>-8.4394239449246705E-2</c:v>
                </c:pt>
                <c:pt idx="17350" formatCode="General">
                  <c:v>-9.7078550750448703E-2</c:v>
                </c:pt>
                <c:pt idx="17351" formatCode="General">
                  <c:v>-0.10917543609347399</c:v>
                </c:pt>
                <c:pt idx="17352" formatCode="General">
                  <c:v>-0.12043024103061201</c:v>
                </c:pt>
                <c:pt idx="17353" formatCode="General">
                  <c:v>-0.130813792110652</c:v>
                </c:pt>
                <c:pt idx="17354" formatCode="General">
                  <c:v>-0.14035897327437599</c:v>
                </c:pt>
                <c:pt idx="17355" formatCode="General">
                  <c:v>-0.149178090003626</c:v>
                </c:pt>
                <c:pt idx="17356" formatCode="General">
                  <c:v>-0.157827901353637</c:v>
                </c:pt>
                <c:pt idx="17357" formatCode="General">
                  <c:v>-0.16723112537898699</c:v>
                </c:pt>
                <c:pt idx="17358" formatCode="General">
                  <c:v>-0.17816811836891999</c:v>
                </c:pt>
                <c:pt idx="17359" formatCode="General">
                  <c:v>-0.19050668465651199</c:v>
                </c:pt>
                <c:pt idx="17360" formatCode="General">
                  <c:v>-0.20363018356590001</c:v>
                </c:pt>
                <c:pt idx="17361" formatCode="General">
                  <c:v>-0.217059973650503</c:v>
                </c:pt>
                <c:pt idx="17362" formatCode="General">
                  <c:v>-0.23033089475808499</c:v>
                </c:pt>
                <c:pt idx="17363" formatCode="General">
                  <c:v>-0.24277896045622099</c:v>
                </c:pt>
                <c:pt idx="17364" formatCode="General">
                  <c:v>-0.25436937780242802</c:v>
                </c:pt>
                <c:pt idx="17365" formatCode="General">
                  <c:v>-0.26585292654278703</c:v>
                </c:pt>
                <c:pt idx="17366" formatCode="General">
                  <c:v>-0.27736115203151301</c:v>
                </c:pt>
                <c:pt idx="17367" formatCode="General">
                  <c:v>-0.28844519612959402</c:v>
                </c:pt>
                <c:pt idx="17368" formatCode="General">
                  <c:v>-0.29904291811151701</c:v>
                </c:pt>
                <c:pt idx="17369" formatCode="General">
                  <c:v>-0.30991151538345302</c:v>
                </c:pt>
                <c:pt idx="17370" formatCode="General">
                  <c:v>-0.32155355732096003</c:v>
                </c:pt>
                <c:pt idx="17371" formatCode="General">
                  <c:v>-0.33367382201117401</c:v>
                </c:pt>
                <c:pt idx="17372" formatCode="General">
                  <c:v>-0.34624266370857298</c:v>
                </c:pt>
                <c:pt idx="17373" formatCode="General">
                  <c:v>-0.35999221632857098</c:v>
                </c:pt>
                <c:pt idx="17374" formatCode="General">
                  <c:v>-0.37546269526805198</c:v>
                </c:pt>
                <c:pt idx="17375" formatCode="General">
                  <c:v>-0.39182659554508897</c:v>
                </c:pt>
                <c:pt idx="17376" formatCode="General">
                  <c:v>-0.40760136834872102</c:v>
                </c:pt>
                <c:pt idx="17377" formatCode="General">
                  <c:v>-0.42196620520546602</c:v>
                </c:pt>
                <c:pt idx="17378" formatCode="General">
                  <c:v>-0.435200827602991</c:v>
                </c:pt>
                <c:pt idx="17379" formatCode="General">
                  <c:v>-0.44777829111730499</c:v>
                </c:pt>
                <c:pt idx="17380" formatCode="General">
                  <c:v>-0.45948957887868602</c:v>
                </c:pt>
                <c:pt idx="17381" formatCode="General">
                  <c:v>-0.47026649892584999</c:v>
                </c:pt>
                <c:pt idx="17382" formatCode="General">
                  <c:v>-0.48056854888438699</c:v>
                </c:pt>
                <c:pt idx="17383" formatCode="General">
                  <c:v>-0.49054208562294299</c:v>
                </c:pt>
                <c:pt idx="17384" formatCode="General">
                  <c:v>-0.49959400712392998</c:v>
                </c:pt>
                <c:pt idx="17385" formatCode="General">
                  <c:v>-0.50708333745867595</c:v>
                </c:pt>
                <c:pt idx="17386" formatCode="General">
                  <c:v>-0.51284862078875004</c:v>
                </c:pt>
                <c:pt idx="17387" formatCode="General">
                  <c:v>-0.51708823841024798</c:v>
                </c:pt>
                <c:pt idx="17388" formatCode="General">
                  <c:v>-0.52033066365354297</c:v>
                </c:pt>
                <c:pt idx="17389" formatCode="General">
                  <c:v>-0.52337031339900297</c:v>
                </c:pt>
                <c:pt idx="17390" formatCode="General">
                  <c:v>-0.52662251250413294</c:v>
                </c:pt>
                <c:pt idx="17391" formatCode="General">
                  <c:v>-0.52985264948634703</c:v>
                </c:pt>
                <c:pt idx="17392" formatCode="General">
                  <c:v>-0.532910581452257</c:v>
                </c:pt>
                <c:pt idx="17393" formatCode="General">
                  <c:v>-0.53576218347629101</c:v>
                </c:pt>
                <c:pt idx="17394" formatCode="General">
                  <c:v>-0.53844383818272301</c:v>
                </c:pt>
                <c:pt idx="17395" formatCode="General">
                  <c:v>-0.54152116246807902</c:v>
                </c:pt>
                <c:pt idx="17396" formatCode="General">
                  <c:v>-0.54562577979419602</c:v>
                </c:pt>
                <c:pt idx="17397" formatCode="General">
                  <c:v>-0.55062673083092195</c:v>
                </c:pt>
                <c:pt idx="17398" formatCode="General">
                  <c:v>-0.555742502831584</c:v>
                </c:pt>
                <c:pt idx="17399" formatCode="General">
                  <c:v>-0.56033636170461498</c:v>
                </c:pt>
                <c:pt idx="17400" formatCode="General">
                  <c:v>-0.56442790709930701</c:v>
                </c:pt>
                <c:pt idx="17401" formatCode="General">
                  <c:v>-0.56841700215528201</c:v>
                </c:pt>
                <c:pt idx="17402" formatCode="General">
                  <c:v>-0.57244772693208401</c:v>
                </c:pt>
                <c:pt idx="17403" formatCode="General">
                  <c:v>-0.57651302637079804</c:v>
                </c:pt>
                <c:pt idx="17404" formatCode="General">
                  <c:v>-0.58108820046626797</c:v>
                </c:pt>
                <c:pt idx="17405" formatCode="General">
                  <c:v>-0.58690590509451501</c:v>
                </c:pt>
                <c:pt idx="17406" formatCode="General">
                  <c:v>-0.59405295851480899</c:v>
                </c:pt>
                <c:pt idx="17407" formatCode="General">
                  <c:v>-0.60183696320616897</c:v>
                </c:pt>
                <c:pt idx="17408" formatCode="General">
                  <c:v>-0.60934287293497202</c:v>
                </c:pt>
                <c:pt idx="17409" formatCode="General">
                  <c:v>-0.615990995504202</c:v>
                </c:pt>
                <c:pt idx="17410" formatCode="General">
                  <c:v>-0.62142561574059696</c:v>
                </c:pt>
                <c:pt idx="17411" formatCode="General">
                  <c:v>-0.62515961118612995</c:v>
                </c:pt>
                <c:pt idx="17412" formatCode="General">
                  <c:v>-0.62707414238324399</c:v>
                </c:pt>
                <c:pt idx="17413" formatCode="General">
                  <c:v>-0.62766916152836405</c:v>
                </c:pt>
                <c:pt idx="17414" formatCode="General">
                  <c:v>-0.627392745169017</c:v>
                </c:pt>
                <c:pt idx="17415" formatCode="General">
                  <c:v>-0.62624775614545503</c:v>
                </c:pt>
                <c:pt idx="17416" formatCode="General">
                  <c:v>-0.62401432977293902</c:v>
                </c:pt>
                <c:pt idx="17417" formatCode="General">
                  <c:v>-0.62045883459317697</c:v>
                </c:pt>
                <c:pt idx="17418" formatCode="General">
                  <c:v>-0.61569522852688396</c:v>
                </c:pt>
                <c:pt idx="17419" formatCode="General">
                  <c:v>-0.61056177079543505</c:v>
                </c:pt>
                <c:pt idx="17420" formatCode="General">
                  <c:v>-0.60611025402055996</c:v>
                </c:pt>
                <c:pt idx="17421" formatCode="General">
                  <c:v>-0.60240783194855496</c:v>
                </c:pt>
                <c:pt idx="17422" formatCode="General">
                  <c:v>-0.59881195497218698</c:v>
                </c:pt>
                <c:pt idx="17423" formatCode="General">
                  <c:v>-0.59528869504326698</c:v>
                </c:pt>
                <c:pt idx="17424" formatCode="General">
                  <c:v>-0.59201011799194603</c:v>
                </c:pt>
                <c:pt idx="17425" formatCode="General">
                  <c:v>-0.58872985140843603</c:v>
                </c:pt>
                <c:pt idx="17426" formatCode="General">
                  <c:v>-0.58502135432260205</c:v>
                </c:pt>
                <c:pt idx="17427" formatCode="General">
                  <c:v>-0.58071435256716297</c:v>
                </c:pt>
                <c:pt idx="17428" formatCode="General">
                  <c:v>-0.57601487474368895</c:v>
                </c:pt>
                <c:pt idx="17429" formatCode="General">
                  <c:v>-0.57101986612626698</c:v>
                </c:pt>
                <c:pt idx="17430" formatCode="General">
                  <c:v>-0.56576582547390497</c:v>
                </c:pt>
                <c:pt idx="17431" formatCode="General">
                  <c:v>-0.56055842249310095</c:v>
                </c:pt>
                <c:pt idx="17432" formatCode="General">
                  <c:v>-0.555214731592379</c:v>
                </c:pt>
                <c:pt idx="17433" formatCode="General">
                  <c:v>-0.54903602465289902</c:v>
                </c:pt>
                <c:pt idx="17434" formatCode="General">
                  <c:v>-0.54215699039232201</c:v>
                </c:pt>
                <c:pt idx="17435" formatCode="General">
                  <c:v>-0.53491017313900102</c:v>
                </c:pt>
                <c:pt idx="17436" formatCode="General">
                  <c:v>-0.527281625680176</c:v>
                </c:pt>
                <c:pt idx="17437" formatCode="General">
                  <c:v>-0.51959033796586296</c:v>
                </c:pt>
                <c:pt idx="17438" formatCode="General">
                  <c:v>-0.51218270796285703</c:v>
                </c:pt>
                <c:pt idx="17439" formatCode="General">
                  <c:v>-0.50487899326667496</c:v>
                </c:pt>
                <c:pt idx="17440" formatCode="General">
                  <c:v>-0.49726904337440903</c:v>
                </c:pt>
                <c:pt idx="17441" formatCode="General">
                  <c:v>-0.48953726547885101</c:v>
                </c:pt>
                <c:pt idx="17442" formatCode="General">
                  <c:v>-0.48222655429095901</c:v>
                </c:pt>
                <c:pt idx="17443" formatCode="General">
                  <c:v>-0.47577029959170097</c:v>
                </c:pt>
                <c:pt idx="17444" formatCode="General">
                  <c:v>-0.47038178421708399</c:v>
                </c:pt>
                <c:pt idx="17445" formatCode="General">
                  <c:v>-0.46589762439586202</c:v>
                </c:pt>
                <c:pt idx="17446" formatCode="General">
                  <c:v>-0.46175487258779202</c:v>
                </c:pt>
                <c:pt idx="17447" formatCode="General">
                  <c:v>-0.45766876525592098</c:v>
                </c:pt>
                <c:pt idx="17448" formatCode="General">
                  <c:v>-0.453960654171426</c:v>
                </c:pt>
                <c:pt idx="17449" formatCode="General">
                  <c:v>-0.45080128948068798</c:v>
                </c:pt>
                <c:pt idx="17450" formatCode="General">
                  <c:v>-0.448019284833513</c:v>
                </c:pt>
                <c:pt idx="17451" formatCode="General">
                  <c:v>-0.44524961187983902</c:v>
                </c:pt>
                <c:pt idx="17452" formatCode="General">
                  <c:v>-0.44204096363986101</c:v>
                </c:pt>
                <c:pt idx="17453" formatCode="General">
                  <c:v>-0.437830021093017</c:v>
                </c:pt>
                <c:pt idx="17454" formatCode="General">
                  <c:v>-0.43206461939666402</c:v>
                </c:pt>
                <c:pt idx="17455" formatCode="General">
                  <c:v>-0.42462644947422401</c:v>
                </c:pt>
                <c:pt idx="17456" formatCode="General">
                  <c:v>-0.41584692941650397</c:v>
                </c:pt>
                <c:pt idx="17457" formatCode="General">
                  <c:v>-0.40613602104232699</c:v>
                </c:pt>
                <c:pt idx="17458" formatCode="General">
                  <c:v>-0.39567262368968997</c:v>
                </c:pt>
                <c:pt idx="17459" formatCode="General">
                  <c:v>-0.38421887719899001</c:v>
                </c:pt>
                <c:pt idx="17460" formatCode="General">
                  <c:v>-0.37154048304302401</c:v>
                </c:pt>
                <c:pt idx="17461" formatCode="General">
                  <c:v>-0.35792745743313797</c:v>
                </c:pt>
                <c:pt idx="17462" formatCode="General">
                  <c:v>-0.34372770076822001</c:v>
                </c:pt>
                <c:pt idx="17463" formatCode="General">
                  <c:v>-0.329196661737583</c:v>
                </c:pt>
                <c:pt idx="17464" formatCode="General">
                  <c:v>-0.314615763625613</c:v>
                </c:pt>
                <c:pt idx="17465" formatCode="General">
                  <c:v>-0.300470188913599</c:v>
                </c:pt>
                <c:pt idx="17466" formatCode="General">
                  <c:v>-0.28707647903956401</c:v>
                </c:pt>
                <c:pt idx="17467" formatCode="General">
                  <c:v>-0.27388942843993103</c:v>
                </c:pt>
                <c:pt idx="17468" formatCode="General">
                  <c:v>-0.26030095616330601</c:v>
                </c:pt>
                <c:pt idx="17469" formatCode="General">
                  <c:v>-0.24646419104044601</c:v>
                </c:pt>
                <c:pt idx="17470" formatCode="General">
                  <c:v>-0.232836524501571</c:v>
                </c:pt>
                <c:pt idx="17471" formatCode="General">
                  <c:v>-0.21950014844719001</c:v>
                </c:pt>
                <c:pt idx="17472" formatCode="General">
                  <c:v>-0.206018037170728</c:v>
                </c:pt>
                <c:pt idx="17473" formatCode="General">
                  <c:v>-0.192046873856796</c:v>
                </c:pt>
                <c:pt idx="17474" formatCode="General">
                  <c:v>-0.17789948405841</c:v>
                </c:pt>
                <c:pt idx="17475" formatCode="General">
                  <c:v>-0.16405712319419899</c:v>
                </c:pt>
                <c:pt idx="17476" formatCode="General">
                  <c:v>-0.14998366184117701</c:v>
                </c:pt>
                <c:pt idx="17477" formatCode="General">
                  <c:v>-0.13434671905436499</c:v>
                </c:pt>
                <c:pt idx="17478" formatCode="General">
                  <c:v>-0.116451418628415</c:v>
                </c:pt>
                <c:pt idx="17479" formatCode="General">
                  <c:v>-9.6875020943326798E-2</c:v>
                </c:pt>
                <c:pt idx="17480" formatCode="General">
                  <c:v>-7.6734984047940297E-2</c:v>
                </c:pt>
                <c:pt idx="17481" formatCode="General">
                  <c:v>-5.6466103804493697E-2</c:v>
                </c:pt>
                <c:pt idx="17482" formatCode="General">
                  <c:v>-3.65446919206164E-2</c:v>
                </c:pt>
                <c:pt idx="17483" formatCode="General">
                  <c:v>-1.80407746717762E-2</c:v>
                </c:pt>
                <c:pt idx="17484" formatCode="General">
                  <c:v>-1.7331507429330401E-3</c:v>
                </c:pt>
                <c:pt idx="17485" formatCode="General">
                  <c:v>1.27221000077756E-2</c:v>
                </c:pt>
                <c:pt idx="17486" formatCode="General">
                  <c:v>2.62340782063652E-2</c:v>
                </c:pt>
                <c:pt idx="17487" formatCode="General">
                  <c:v>3.9271848726184999E-2</c:v>
                </c:pt>
                <c:pt idx="17488" formatCode="General">
                  <c:v>5.1680541708616599E-2</c:v>
                </c:pt>
                <c:pt idx="17489" formatCode="General">
                  <c:v>6.3165673087099999E-2</c:v>
                </c:pt>
                <c:pt idx="17490" formatCode="General">
                  <c:v>7.3604517686528204E-2</c:v>
                </c:pt>
                <c:pt idx="17491" formatCode="General">
                  <c:v>8.3290041460393899E-2</c:v>
                </c:pt>
                <c:pt idx="17492" formatCode="General">
                  <c:v>9.2680892152930197E-2</c:v>
                </c:pt>
                <c:pt idx="17493" formatCode="General">
                  <c:v>0.10171175151666501</c:v>
                </c:pt>
                <c:pt idx="17494" formatCode="General">
                  <c:v>0.11031373553682999</c:v>
                </c:pt>
                <c:pt idx="17495" formatCode="General">
                  <c:v>0.119021163558461</c:v>
                </c:pt>
                <c:pt idx="17496" formatCode="General">
                  <c:v>0.12798478383519499</c:v>
                </c:pt>
                <c:pt idx="17497" formatCode="General">
                  <c:v>0.13659231455258</c:v>
                </c:pt>
                <c:pt idx="17498" formatCode="General">
                  <c:v>0.144636948573062</c:v>
                </c:pt>
                <c:pt idx="17499" formatCode="General">
                  <c:v>0.152800086333785</c:v>
                </c:pt>
                <c:pt idx="17500" formatCode="General">
                  <c:v>0.16200846538102201</c:v>
                </c:pt>
                <c:pt idx="17501" formatCode="General">
                  <c:v>0.172099326436465</c:v>
                </c:pt>
                <c:pt idx="17502" formatCode="General">
                  <c:v>0.182323892860972</c:v>
                </c:pt>
                <c:pt idx="17503" formatCode="General">
                  <c:v>0.19233429744104499</c:v>
                </c:pt>
                <c:pt idx="17504" formatCode="General">
                  <c:v>0.20181985924003801</c:v>
                </c:pt>
                <c:pt idx="17505" formatCode="General">
                  <c:v>0.21021827912635899</c:v>
                </c:pt>
                <c:pt idx="17506" formatCode="General">
                  <c:v>0.21764074939025399</c:v>
                </c:pt>
                <c:pt idx="17507" formatCode="General">
                  <c:v>0.224961896885357</c:v>
                </c:pt>
                <c:pt idx="17508" formatCode="General">
                  <c:v>0.23322354123369701</c:v>
                </c:pt>
                <c:pt idx="17509" formatCode="General">
                  <c:v>0.24312674928208</c:v>
                </c:pt>
                <c:pt idx="17510" formatCode="General">
                  <c:v>0.25457865078060099</c:v>
                </c:pt>
                <c:pt idx="17511" formatCode="General">
                  <c:v>0.26731579936836097</c:v>
                </c:pt>
                <c:pt idx="17512" formatCode="General">
                  <c:v>0.28115809007428699</c:v>
                </c:pt>
                <c:pt idx="17513" formatCode="General">
                  <c:v>0.29626583607166301</c:v>
                </c:pt>
                <c:pt idx="17514" formatCode="General">
                  <c:v>0.31238677891054001</c:v>
                </c:pt>
                <c:pt idx="17515" formatCode="General">
                  <c:v>0.32847069018783398</c:v>
                </c:pt>
                <c:pt idx="17516" formatCode="General">
                  <c:v>0.34381032959785601</c:v>
                </c:pt>
                <c:pt idx="17517" formatCode="General">
                  <c:v>0.35862543281093201</c:v>
                </c:pt>
                <c:pt idx="17518" formatCode="General">
                  <c:v>0.373453881083116</c:v>
                </c:pt>
                <c:pt idx="17519" formatCode="General">
                  <c:v>0.38802428726392102</c:v>
                </c:pt>
                <c:pt idx="17520" formatCode="General">
                  <c:v>0.401757467005179</c:v>
                </c:pt>
                <c:pt idx="17521" formatCode="General">
                  <c:v>0.41434175691931202</c:v>
                </c:pt>
                <c:pt idx="17522" formatCode="General">
                  <c:v>0.42562096493005402</c:v>
                </c:pt>
                <c:pt idx="17523" formatCode="General">
                  <c:v>0.43506373868508202</c:v>
                </c:pt>
                <c:pt idx="17524" formatCode="General">
                  <c:v>0.44190540135321199</c:v>
                </c:pt>
                <c:pt idx="17525" formatCode="General">
                  <c:v>0.446006547748385</c:v>
                </c:pt>
                <c:pt idx="17526" formatCode="General">
                  <c:v>0.44787574349362302</c:v>
                </c:pt>
                <c:pt idx="17527" formatCode="General">
                  <c:v>0.44847176797410698</c:v>
                </c:pt>
                <c:pt idx="17528" formatCode="General">
                  <c:v>0.44866171538344102</c:v>
                </c:pt>
                <c:pt idx="17529" formatCode="General">
                  <c:v>0.44893361660098402</c:v>
                </c:pt>
                <c:pt idx="17530" formatCode="General">
                  <c:v>0.44957288525747502</c:v>
                </c:pt>
                <c:pt idx="17531" formatCode="General">
                  <c:v>0.450536670449599</c:v>
                </c:pt>
                <c:pt idx="17532" formatCode="General">
                  <c:v>0.45160992504095399</c:v>
                </c:pt>
                <c:pt idx="17533" formatCode="General">
                  <c:v>0.45296363998848999</c:v>
                </c:pt>
                <c:pt idx="17534" formatCode="General">
                  <c:v>0.45537196164010602</c:v>
                </c:pt>
                <c:pt idx="17535" formatCode="General">
                  <c:v>0.45978800549174598</c:v>
                </c:pt>
                <c:pt idx="17536" formatCode="General">
                  <c:v>0.466266071315729</c:v>
                </c:pt>
                <c:pt idx="17537" formatCode="General">
                  <c:v>0.47385115341726702</c:v>
                </c:pt>
                <c:pt idx="17538" formatCode="General">
                  <c:v>0.48156692804697199</c:v>
                </c:pt>
                <c:pt idx="17539" formatCode="General">
                  <c:v>0.48890596737590902</c:v>
                </c:pt>
                <c:pt idx="17540" formatCode="General">
                  <c:v>0.49599728298083301</c:v>
                </c:pt>
                <c:pt idx="17541" formatCode="General">
                  <c:v>0.50336591955221099</c:v>
                </c:pt>
                <c:pt idx="17542" formatCode="General">
                  <c:v>0.51115289542492004</c:v>
                </c:pt>
                <c:pt idx="17543" formatCode="General">
                  <c:v>0.51884391663817497</c:v>
                </c:pt>
                <c:pt idx="17544" formatCode="General">
                  <c:v>0.52611059684347505</c:v>
                </c:pt>
                <c:pt idx="17545" formatCode="General">
                  <c:v>0.53293844549466995</c:v>
                </c:pt>
                <c:pt idx="17546" formatCode="General">
                  <c:v>0.53887498698165104</c:v>
                </c:pt>
                <c:pt idx="17547" formatCode="General">
                  <c:v>0.54350696973799695</c:v>
                </c:pt>
                <c:pt idx="17548" formatCode="General">
                  <c:v>0.54673419704089798</c:v>
                </c:pt>
                <c:pt idx="17549" formatCode="General">
                  <c:v>0.54880649058077802</c:v>
                </c:pt>
                <c:pt idx="17550" formatCode="General">
                  <c:v>0.55005944633391601</c:v>
                </c:pt>
                <c:pt idx="17551" formatCode="General">
                  <c:v>0.55074466875115002</c:v>
                </c:pt>
                <c:pt idx="17552" formatCode="General">
                  <c:v>0.55141568516039396</c:v>
                </c:pt>
                <c:pt idx="17553" formatCode="General">
                  <c:v>0.55234719391611997</c:v>
                </c:pt>
                <c:pt idx="17554" formatCode="General">
                  <c:v>0.552855190083544</c:v>
                </c:pt>
                <c:pt idx="17555" formatCode="General">
                  <c:v>0.55214158200082297</c:v>
                </c:pt>
                <c:pt idx="17556" formatCode="General">
                  <c:v>0.54983731271457004</c:v>
                </c:pt>
                <c:pt idx="17557" formatCode="General">
                  <c:v>0.54555057342959701</c:v>
                </c:pt>
                <c:pt idx="17558" formatCode="General">
                  <c:v>0.53943053772826399</c:v>
                </c:pt>
                <c:pt idx="17559" formatCode="General">
                  <c:v>0.53239158314329704</c:v>
                </c:pt>
                <c:pt idx="17560" formatCode="General">
                  <c:v>0.52538422019369801</c:v>
                </c:pt>
                <c:pt idx="17561" formatCode="General">
                  <c:v>0.51901289836661602</c:v>
                </c:pt>
                <c:pt idx="17562" formatCode="General">
                  <c:v>0.51351631910713802</c:v>
                </c:pt>
                <c:pt idx="17563" formatCode="General">
                  <c:v>0.50883528182329896</c:v>
                </c:pt>
                <c:pt idx="17564" formatCode="General">
                  <c:v>0.50495280899780104</c:v>
                </c:pt>
                <c:pt idx="17565" formatCode="General">
                  <c:v>0.50153979027990703</c:v>
                </c:pt>
                <c:pt idx="17566" formatCode="General">
                  <c:v>0.49767157263353001</c:v>
                </c:pt>
                <c:pt idx="17567" formatCode="General">
                  <c:v>0.49321018666654698</c:v>
                </c:pt>
                <c:pt idx="17568" formatCode="General">
                  <c:v>0.48888113704949199</c:v>
                </c:pt>
                <c:pt idx="17569" formatCode="General">
                  <c:v>0.48517209037456499</c:v>
                </c:pt>
                <c:pt idx="17570" formatCode="General">
                  <c:v>0.48219610900952198</c:v>
                </c:pt>
                <c:pt idx="17571" formatCode="General">
                  <c:v>0.47997387228021499</c:v>
                </c:pt>
                <c:pt idx="17572" formatCode="General">
                  <c:v>0.47865590835432698</c:v>
                </c:pt>
                <c:pt idx="17573" formatCode="General">
                  <c:v>0.47819212858704102</c:v>
                </c:pt>
                <c:pt idx="17574" formatCode="General">
                  <c:v>0.47850475001005899</c:v>
                </c:pt>
                <c:pt idx="17575" formatCode="General">
                  <c:v>0.47966671830998298</c:v>
                </c:pt>
                <c:pt idx="17576" formatCode="General">
                  <c:v>0.481529684644528</c:v>
                </c:pt>
                <c:pt idx="17577" formatCode="General">
                  <c:v>0.48381733094016899</c:v>
                </c:pt>
                <c:pt idx="17578" formatCode="General">
                  <c:v>0.48613948665231799</c:v>
                </c:pt>
                <c:pt idx="17579" formatCode="General">
                  <c:v>0.48790327671112999</c:v>
                </c:pt>
                <c:pt idx="17580" formatCode="General">
                  <c:v>0.48845695759727398</c:v>
                </c:pt>
                <c:pt idx="17581" formatCode="General">
                  <c:v>0.48686882599750098</c:v>
                </c:pt>
                <c:pt idx="17582" formatCode="General">
                  <c:v>0.48266669629187797</c:v>
                </c:pt>
                <c:pt idx="17583" formatCode="General">
                  <c:v>0.47597873392508799</c:v>
                </c:pt>
                <c:pt idx="17584" formatCode="General">
                  <c:v>0.46685067212910403</c:v>
                </c:pt>
                <c:pt idx="17585" formatCode="General">
                  <c:v>0.45575780611044098</c:v>
                </c:pt>
                <c:pt idx="17586" formatCode="General">
                  <c:v>0.44338276701222901</c:v>
                </c:pt>
                <c:pt idx="17587" formatCode="General">
                  <c:v>0.430279784115426</c:v>
                </c:pt>
                <c:pt idx="17588" formatCode="General">
                  <c:v>0.41652919883670098</c:v>
                </c:pt>
                <c:pt idx="17589" formatCode="General">
                  <c:v>0.40205645301003101</c:v>
                </c:pt>
                <c:pt idx="17590" formatCode="General">
                  <c:v>0.38739574309862701</c:v>
                </c:pt>
                <c:pt idx="17591" formatCode="General">
                  <c:v>0.37323715802010898</c:v>
                </c:pt>
                <c:pt idx="17592" formatCode="General">
                  <c:v>0.36000874723599902</c:v>
                </c:pt>
                <c:pt idx="17593" formatCode="General">
                  <c:v>0.347773526526166</c:v>
                </c:pt>
                <c:pt idx="17594" formatCode="General">
                  <c:v>0.336324608539601</c:v>
                </c:pt>
                <c:pt idx="17595" formatCode="General">
                  <c:v>0.32527308463851401</c:v>
                </c:pt>
                <c:pt idx="17596" formatCode="General">
                  <c:v>0.31463815432074899</c:v>
                </c:pt>
                <c:pt idx="17597" formatCode="General">
                  <c:v>0.30469804785883797</c:v>
                </c:pt>
                <c:pt idx="17598" formatCode="General">
                  <c:v>0.29480629900776001</c:v>
                </c:pt>
                <c:pt idx="17599" formatCode="General">
                  <c:v>0.284239169462217</c:v>
                </c:pt>
                <c:pt idx="17600" formatCode="General">
                  <c:v>0.273100837456978</c:v>
                </c:pt>
                <c:pt idx="17601" formatCode="General">
                  <c:v>0.26161281571255002</c:v>
                </c:pt>
                <c:pt idx="17602" formatCode="General">
                  <c:v>0.25014486672904601</c:v>
                </c:pt>
                <c:pt idx="17603" formatCode="General">
                  <c:v>0.23900075051107</c:v>
                </c:pt>
                <c:pt idx="17604" formatCode="General">
                  <c:v>0.227671931548352</c:v>
                </c:pt>
                <c:pt idx="17605" formatCode="General">
                  <c:v>0.216144140672482</c:v>
                </c:pt>
                <c:pt idx="17606" formatCode="General">
                  <c:v>0.20514451937805001</c:v>
                </c:pt>
                <c:pt idx="17607" formatCode="General">
                  <c:v>0.19523485102079599</c:v>
                </c:pt>
                <c:pt idx="17608" formatCode="General">
                  <c:v>0.18649713581213201</c:v>
                </c:pt>
                <c:pt idx="17609" formatCode="General">
                  <c:v>0.178985770120102</c:v>
                </c:pt>
                <c:pt idx="17610" formatCode="General">
                  <c:v>0.17275766944516299</c:v>
                </c:pt>
                <c:pt idx="17611" formatCode="General">
                  <c:v>0.16755896089776401</c:v>
                </c:pt>
                <c:pt idx="17612" formatCode="General">
                  <c:v>0.163285765669307</c:v>
                </c:pt>
                <c:pt idx="17613" formatCode="General">
                  <c:v>0.15982188512398099</c:v>
                </c:pt>
                <c:pt idx="17614" formatCode="General">
                  <c:v>0.156977239044339</c:v>
                </c:pt>
                <c:pt idx="17615" formatCode="General">
                  <c:v>0.15396608163332001</c:v>
                </c:pt>
                <c:pt idx="17616" formatCode="General">
                  <c:v>0.149500089620238</c:v>
                </c:pt>
                <c:pt idx="17617" formatCode="General">
                  <c:v>0.143201126474436</c:v>
                </c:pt>
                <c:pt idx="17618" formatCode="General">
                  <c:v>0.13476791142192601</c:v>
                </c:pt>
                <c:pt idx="17619" formatCode="General">
                  <c:v>0.12374312757893099</c:v>
                </c:pt>
                <c:pt idx="17620" formatCode="General">
                  <c:v>0.1110931545319</c:v>
                </c:pt>
                <c:pt idx="17621" formatCode="General">
                  <c:v>9.7980172809465402E-2</c:v>
                </c:pt>
                <c:pt idx="17622" formatCode="General">
                  <c:v>8.4614164091729505E-2</c:v>
                </c:pt>
                <c:pt idx="17623" formatCode="General">
                  <c:v>7.0668523613537398E-2</c:v>
                </c:pt>
                <c:pt idx="17624" formatCode="General">
                  <c:v>5.5527405502497497E-2</c:v>
                </c:pt>
                <c:pt idx="17625" formatCode="General">
                  <c:v>3.9003709622585502E-2</c:v>
                </c:pt>
                <c:pt idx="17626" formatCode="General">
                  <c:v>2.15202645762652E-2</c:v>
                </c:pt>
                <c:pt idx="17627" formatCode="General">
                  <c:v>3.7629632929931599E-3</c:v>
                </c:pt>
                <c:pt idx="17628" formatCode="General">
                  <c:v>-1.38660098259235E-2</c:v>
                </c:pt>
                <c:pt idx="17629" formatCode="General">
                  <c:v>-3.1247513873285001E-2</c:v>
                </c:pt>
                <c:pt idx="17630" formatCode="General">
                  <c:v>-4.7407848392296503E-2</c:v>
                </c:pt>
                <c:pt idx="17631" formatCode="General">
                  <c:v>-6.1430765954794797E-2</c:v>
                </c:pt>
                <c:pt idx="17632" formatCode="General">
                  <c:v>-7.3307300849343698E-2</c:v>
                </c:pt>
                <c:pt idx="17633" formatCode="General">
                  <c:v>-8.3952726383656306E-2</c:v>
                </c:pt>
                <c:pt idx="17634" formatCode="General">
                  <c:v>-9.4596638004843497E-2</c:v>
                </c:pt>
                <c:pt idx="17635" formatCode="General">
                  <c:v>-0.10609211920730501</c:v>
                </c:pt>
                <c:pt idx="17636" formatCode="General">
                  <c:v>-0.11900040488823301</c:v>
                </c:pt>
                <c:pt idx="17637" formatCode="General">
                  <c:v>-0.13295587232917999</c:v>
                </c:pt>
                <c:pt idx="17638" formatCode="General">
                  <c:v>-0.14689329974351101</c:v>
                </c:pt>
                <c:pt idx="17639" formatCode="General">
                  <c:v>-0.16038494494904201</c:v>
                </c:pt>
                <c:pt idx="17640" formatCode="General">
                  <c:v>-0.173213221371294</c:v>
                </c:pt>
                <c:pt idx="17641" formatCode="General">
                  <c:v>-0.18506469200620801</c:v>
                </c:pt>
                <c:pt idx="17642" formatCode="General">
                  <c:v>-0.19618628298805799</c:v>
                </c:pt>
                <c:pt idx="17643" formatCode="General">
                  <c:v>-0.206571691316071</c:v>
                </c:pt>
                <c:pt idx="17644" formatCode="General">
                  <c:v>-0.21611355577800201</c:v>
                </c:pt>
                <c:pt idx="17645" formatCode="General">
                  <c:v>-0.224866529539723</c:v>
                </c:pt>
                <c:pt idx="17646" formatCode="General">
                  <c:v>-0.232603833537949</c:v>
                </c:pt>
                <c:pt idx="17647" formatCode="General">
                  <c:v>-0.23891464373447599</c:v>
                </c:pt>
                <c:pt idx="17648" formatCode="General">
                  <c:v>-0.24395660932567401</c:v>
                </c:pt>
                <c:pt idx="17649" formatCode="General">
                  <c:v>-0.24887736467980101</c:v>
                </c:pt>
                <c:pt idx="17650" formatCode="General">
                  <c:v>-0.25481498168525002</c:v>
                </c:pt>
                <c:pt idx="17651" formatCode="General">
                  <c:v>-0.26176833620476597</c:v>
                </c:pt>
                <c:pt idx="17652" formatCode="General">
                  <c:v>-0.26903522539494001</c:v>
                </c:pt>
                <c:pt idx="17653" formatCode="General">
                  <c:v>-0.27715347849186001</c:v>
                </c:pt>
                <c:pt idx="17654" formatCode="General">
                  <c:v>-0.28660253295287003</c:v>
                </c:pt>
                <c:pt idx="17655" formatCode="General">
                  <c:v>-0.296888504085215</c:v>
                </c:pt>
                <c:pt idx="17656" formatCode="General">
                  <c:v>-0.30756051701967901</c:v>
                </c:pt>
                <c:pt idx="17657" formatCode="General">
                  <c:v>-0.318487176876811</c:v>
                </c:pt>
                <c:pt idx="17658" formatCode="General">
                  <c:v>-0.330079949345437</c:v>
                </c:pt>
                <c:pt idx="17659" formatCode="General">
                  <c:v>-0.34234060122735999</c:v>
                </c:pt>
                <c:pt idx="17660" formatCode="General">
                  <c:v>-0.35484628217180397</c:v>
                </c:pt>
                <c:pt idx="17661" formatCode="General">
                  <c:v>-0.36775948910386203</c:v>
                </c:pt>
                <c:pt idx="17662" formatCode="General">
                  <c:v>-0.38118348585649398</c:v>
                </c:pt>
                <c:pt idx="17663" formatCode="General">
                  <c:v>-0.39430267851752498</c:v>
                </c:pt>
                <c:pt idx="17664" formatCode="General">
                  <c:v>-0.40625171488071099</c:v>
                </c:pt>
                <c:pt idx="17665" formatCode="General">
                  <c:v>-0.41669696901786502</c:v>
                </c:pt>
                <c:pt idx="17666" formatCode="General">
                  <c:v>-0.42586829449529401</c:v>
                </c:pt>
                <c:pt idx="17667" formatCode="General">
                  <c:v>-0.43390722240796598</c:v>
                </c:pt>
                <c:pt idx="17668" formatCode="General">
                  <c:v>-0.44105002796633103</c:v>
                </c:pt>
                <c:pt idx="17669" formatCode="General">
                  <c:v>-0.44820649810955099</c:v>
                </c:pt>
                <c:pt idx="17670" formatCode="General">
                  <c:v>-0.45572656756176499</c:v>
                </c:pt>
                <c:pt idx="17671" formatCode="General">
                  <c:v>-0.46301294802890802</c:v>
                </c:pt>
                <c:pt idx="17672" formatCode="General">
                  <c:v>-0.46948932534905802</c:v>
                </c:pt>
                <c:pt idx="17673" formatCode="General">
                  <c:v>-0.47504187132882503</c:v>
                </c:pt>
                <c:pt idx="17674" formatCode="General">
                  <c:v>-0.48013254406647998</c:v>
                </c:pt>
                <c:pt idx="17675" formatCode="General">
                  <c:v>-0.485386986660308</c:v>
                </c:pt>
                <c:pt idx="17676" formatCode="General">
                  <c:v>-0.49076508695631599</c:v>
                </c:pt>
                <c:pt idx="17677" formatCode="General">
                  <c:v>-0.495876137825559</c:v>
                </c:pt>
                <c:pt idx="17678" formatCode="General">
                  <c:v>-0.50096928369581994</c:v>
                </c:pt>
                <c:pt idx="17679" formatCode="General">
                  <c:v>-0.50613114578069895</c:v>
                </c:pt>
                <c:pt idx="17680" formatCode="General">
                  <c:v>-0.51120052179117803</c:v>
                </c:pt>
                <c:pt idx="17681" formatCode="General">
                  <c:v>-0.51627893126700597</c:v>
                </c:pt>
                <c:pt idx="17682" formatCode="General">
                  <c:v>-0.52153690038044997</c:v>
                </c:pt>
                <c:pt idx="17683" formatCode="General">
                  <c:v>-0.52702914594257799</c:v>
                </c:pt>
                <c:pt idx="17684" formatCode="General">
                  <c:v>-0.53227923919926001</c:v>
                </c:pt>
                <c:pt idx="17685" formatCode="General">
                  <c:v>-0.53699625979958898</c:v>
                </c:pt>
                <c:pt idx="17686" formatCode="General">
                  <c:v>-0.540976675968314</c:v>
                </c:pt>
                <c:pt idx="17687" formatCode="General">
                  <c:v>-0.544054969377334</c:v>
                </c:pt>
                <c:pt idx="17688" formatCode="General">
                  <c:v>-0.546079001621527</c:v>
                </c:pt>
                <c:pt idx="17689" formatCode="General">
                  <c:v>-0.54708087608702405</c:v>
                </c:pt>
                <c:pt idx="17690" formatCode="General">
                  <c:v>-0.54778285787217595</c:v>
                </c:pt>
                <c:pt idx="17691" formatCode="General">
                  <c:v>-0.54922185324768702</c:v>
                </c:pt>
                <c:pt idx="17692" formatCode="General">
                  <c:v>-0.55124244341160999</c:v>
                </c:pt>
                <c:pt idx="17693" formatCode="General">
                  <c:v>-0.55269443399402096</c:v>
                </c:pt>
                <c:pt idx="17694" formatCode="General">
                  <c:v>-0.55312617965008004</c:v>
                </c:pt>
                <c:pt idx="17695" formatCode="General">
                  <c:v>-0.55281604452133803</c:v>
                </c:pt>
                <c:pt idx="17696" formatCode="General">
                  <c:v>-0.55255631387724402</c:v>
                </c:pt>
                <c:pt idx="17697" formatCode="General">
                  <c:v>-0.55250163142083297</c:v>
                </c:pt>
                <c:pt idx="17698" formatCode="General">
                  <c:v>-0.55210276355992904</c:v>
                </c:pt>
                <c:pt idx="17699" formatCode="General">
                  <c:v>-0.55109012753667297</c:v>
                </c:pt>
                <c:pt idx="17700" formatCode="General">
                  <c:v>-0.54948691400095695</c:v>
                </c:pt>
                <c:pt idx="17701" formatCode="General">
                  <c:v>-0.54749403707432498</c:v>
                </c:pt>
                <c:pt idx="17702" formatCode="General">
                  <c:v>-0.54550924556654401</c:v>
                </c:pt>
                <c:pt idx="17703" formatCode="General">
                  <c:v>-0.54412755677707003</c:v>
                </c:pt>
                <c:pt idx="17704" formatCode="General">
                  <c:v>-0.54316232031649303</c:v>
                </c:pt>
                <c:pt idx="17705" formatCode="General">
                  <c:v>-0.54215670301906504</c:v>
                </c:pt>
                <c:pt idx="17706" formatCode="General">
                  <c:v>-0.54067602346390997</c:v>
                </c:pt>
                <c:pt idx="17707" formatCode="General">
                  <c:v>-0.53821732284572998</c:v>
                </c:pt>
                <c:pt idx="17708" formatCode="General">
                  <c:v>-0.53481258919917496</c:v>
                </c:pt>
                <c:pt idx="17709" formatCode="General">
                  <c:v>-0.53068952202386999</c:v>
                </c:pt>
                <c:pt idx="17710" formatCode="General">
                  <c:v>-0.526258375092165</c:v>
                </c:pt>
                <c:pt idx="17711" formatCode="General">
                  <c:v>-0.52163114360818097</c:v>
                </c:pt>
                <c:pt idx="17712" formatCode="General">
                  <c:v>-0.51687312568496802</c:v>
                </c:pt>
                <c:pt idx="17713" formatCode="General">
                  <c:v>-0.51199344723245399</c:v>
                </c:pt>
                <c:pt idx="17714" formatCode="General">
                  <c:v>-0.50674441417925498</c:v>
                </c:pt>
                <c:pt idx="17715" formatCode="General">
                  <c:v>-0.50090760171152604</c:v>
                </c:pt>
                <c:pt idx="17716" formatCode="General">
                  <c:v>-0.49479048539597498</c:v>
                </c:pt>
                <c:pt idx="17717" formatCode="General">
                  <c:v>-0.48935567158639798</c:v>
                </c:pt>
                <c:pt idx="17718" formatCode="General">
                  <c:v>-0.484948463337733</c:v>
                </c:pt>
                <c:pt idx="17719" formatCode="General">
                  <c:v>-0.48165229570259799</c:v>
                </c:pt>
                <c:pt idx="17720" formatCode="General">
                  <c:v>-0.47929286720182701</c:v>
                </c:pt>
                <c:pt idx="17721" formatCode="General">
                  <c:v>-0.47677944151367302</c:v>
                </c:pt>
                <c:pt idx="17722" formatCode="General">
                  <c:v>-0.47384962341636599</c:v>
                </c:pt>
                <c:pt idx="17723" formatCode="General">
                  <c:v>-0.47095321116319799</c:v>
                </c:pt>
                <c:pt idx="17724" formatCode="General">
                  <c:v>-0.46817994105012001</c:v>
                </c:pt>
                <c:pt idx="17725" formatCode="General">
                  <c:v>-0.46545123799541299</c:v>
                </c:pt>
                <c:pt idx="17726" formatCode="General">
                  <c:v>-0.46263006824257902</c:v>
                </c:pt>
                <c:pt idx="17727" formatCode="General">
                  <c:v>-0.45952214176238199</c:v>
                </c:pt>
                <c:pt idx="17728" formatCode="General">
                  <c:v>-0.45593236409149401</c:v>
                </c:pt>
                <c:pt idx="17729" formatCode="General">
                  <c:v>-0.45192668172321299</c:v>
                </c:pt>
                <c:pt idx="17730" formatCode="General">
                  <c:v>-0.44797823792160102</c:v>
                </c:pt>
                <c:pt idx="17731" formatCode="General">
                  <c:v>-0.44395303632517502</c:v>
                </c:pt>
                <c:pt idx="17732" formatCode="General">
                  <c:v>-0.43954536601131999</c:v>
                </c:pt>
                <c:pt idx="17733" formatCode="General">
                  <c:v>-0.43487469193778799</c:v>
                </c:pt>
                <c:pt idx="17734" formatCode="General">
                  <c:v>-0.42995784814029597</c:v>
                </c:pt>
                <c:pt idx="17735" formatCode="General">
                  <c:v>-0.424745301259498</c:v>
                </c:pt>
                <c:pt idx="17736" formatCode="General">
                  <c:v>-0.41885475837751102</c:v>
                </c:pt>
                <c:pt idx="17737" formatCode="General">
                  <c:v>-0.41190575827641401</c:v>
                </c:pt>
                <c:pt idx="17738" formatCode="General">
                  <c:v>-0.404123443553839</c:v>
                </c:pt>
                <c:pt idx="17739" formatCode="General">
                  <c:v>-0.39614045600754499</c:v>
                </c:pt>
                <c:pt idx="17740" formatCode="General">
                  <c:v>-0.38837937763851299</c:v>
                </c:pt>
                <c:pt idx="17741" formatCode="General">
                  <c:v>-0.380572685647869</c:v>
                </c:pt>
                <c:pt idx="17742" formatCode="General">
                  <c:v>-0.37198555619269902</c:v>
                </c:pt>
                <c:pt idx="17743" formatCode="General">
                  <c:v>-0.36237727868420699</c:v>
                </c:pt>
                <c:pt idx="17744" formatCode="General">
                  <c:v>-0.35221662347692601</c:v>
                </c:pt>
                <c:pt idx="17745" formatCode="General">
                  <c:v>-0.34170853685069802</c:v>
                </c:pt>
                <c:pt idx="17746" formatCode="General">
                  <c:v>-0.33063675832448602</c:v>
                </c:pt>
                <c:pt idx="17747" formatCode="General">
                  <c:v>-0.31856206259509201</c:v>
                </c:pt>
                <c:pt idx="17748" formatCode="General">
                  <c:v>-0.30531536884792498</c:v>
                </c:pt>
                <c:pt idx="17749" formatCode="General">
                  <c:v>-0.29173589315801002</c:v>
                </c:pt>
                <c:pt idx="17750" formatCode="General">
                  <c:v>-0.27857972941519699</c:v>
                </c:pt>
                <c:pt idx="17751" formatCode="General">
                  <c:v>-0.26579546552428102</c:v>
                </c:pt>
                <c:pt idx="17752" formatCode="General">
                  <c:v>-0.25298218772456998</c:v>
                </c:pt>
                <c:pt idx="17753" formatCode="General">
                  <c:v>-0.24001523284895401</c:v>
                </c:pt>
                <c:pt idx="17754" formatCode="General">
                  <c:v>-0.227218252759468</c:v>
                </c:pt>
                <c:pt idx="17755" formatCode="General">
                  <c:v>-0.21482847117058901</c:v>
                </c:pt>
                <c:pt idx="17756" formatCode="General">
                  <c:v>-0.202808787782431</c:v>
                </c:pt>
                <c:pt idx="17757" formatCode="General">
                  <c:v>-0.191163600072632</c:v>
                </c:pt>
                <c:pt idx="17758" formatCode="General">
                  <c:v>-0.18007059901092401</c:v>
                </c:pt>
                <c:pt idx="17759" formatCode="General">
                  <c:v>-0.16947218907349801</c:v>
                </c:pt>
                <c:pt idx="17760" formatCode="General">
                  <c:v>-0.15941599843441001</c:v>
                </c:pt>
                <c:pt idx="17761" formatCode="General">
                  <c:v>-0.150397536760904</c:v>
                </c:pt>
                <c:pt idx="17762" formatCode="General">
                  <c:v>-0.14253833820770301</c:v>
                </c:pt>
                <c:pt idx="17763" formatCode="General">
                  <c:v>-0.13515091949379299</c:v>
                </c:pt>
                <c:pt idx="17764" formatCode="General">
                  <c:v>-0.12731968025701501</c:v>
                </c:pt>
                <c:pt idx="17765" formatCode="General">
                  <c:v>-0.11858652921182</c:v>
                </c:pt>
                <c:pt idx="17766" formatCode="General">
                  <c:v>-0.109197430734727</c:v>
                </c:pt>
                <c:pt idx="17767" formatCode="General">
                  <c:v>-9.9637034596258903E-2</c:v>
                </c:pt>
                <c:pt idx="17768" formatCode="General">
                  <c:v>-8.9924386880061602E-2</c:v>
                </c:pt>
                <c:pt idx="17769" formatCode="General">
                  <c:v>-7.9871396307004502E-2</c:v>
                </c:pt>
                <c:pt idx="17770" formatCode="General">
                  <c:v>-6.93862083556986E-2</c:v>
                </c:pt>
                <c:pt idx="17771" formatCode="General">
                  <c:v>-5.89248675277338E-2</c:v>
                </c:pt>
                <c:pt idx="17772" formatCode="General">
                  <c:v>-4.92817220230602E-2</c:v>
                </c:pt>
                <c:pt idx="17773" formatCode="General">
                  <c:v>-4.0423465280162198E-2</c:v>
                </c:pt>
                <c:pt idx="17774" formatCode="General">
                  <c:v>-3.1748277861194503E-2</c:v>
                </c:pt>
                <c:pt idx="17775" formatCode="General">
                  <c:v>-2.27835636967086E-2</c:v>
                </c:pt>
                <c:pt idx="17776" formatCode="General">
                  <c:v>-1.31674504592803E-2</c:v>
                </c:pt>
                <c:pt idx="17777" formatCode="General">
                  <c:v>-2.7168356246792102E-3</c:v>
                </c:pt>
                <c:pt idx="17778" formatCode="General">
                  <c:v>8.4770572856379192E-3</c:v>
                </c:pt>
                <c:pt idx="17779" formatCode="General">
                  <c:v>2.02897135447715E-2</c:v>
                </c:pt>
                <c:pt idx="17780" formatCode="General">
                  <c:v>3.2610754242192598E-2</c:v>
                </c:pt>
                <c:pt idx="17781" formatCode="General">
                  <c:v>4.5317190658416398E-2</c:v>
                </c:pt>
                <c:pt idx="17782" formatCode="General">
                  <c:v>5.8146990759947802E-2</c:v>
                </c:pt>
                <c:pt idx="17783" formatCode="General">
                  <c:v>7.0864667326246397E-2</c:v>
                </c:pt>
                <c:pt idx="17784" formatCode="General">
                  <c:v>8.3419288540570305E-2</c:v>
                </c:pt>
                <c:pt idx="17785" formatCode="General">
                  <c:v>9.5516430938532404E-2</c:v>
                </c:pt>
                <c:pt idx="17786" formatCode="General">
                  <c:v>0.107194449240975</c:v>
                </c:pt>
                <c:pt idx="17787" formatCode="General">
                  <c:v>0.118932579093456</c:v>
                </c:pt>
                <c:pt idx="17788" formatCode="General">
                  <c:v>0.13053845310317999</c:v>
                </c:pt>
                <c:pt idx="17789" formatCode="General">
                  <c:v>0.14141830943348599</c:v>
                </c:pt>
                <c:pt idx="17790" formatCode="General">
                  <c:v>0.15132662626271401</c:v>
                </c:pt>
                <c:pt idx="17791" formatCode="General">
                  <c:v>0.160281063645723</c:v>
                </c:pt>
                <c:pt idx="17792" formatCode="General">
                  <c:v>0.16811590465586701</c:v>
                </c:pt>
                <c:pt idx="17793" formatCode="General">
                  <c:v>0.17465500775451201</c:v>
                </c:pt>
                <c:pt idx="17794" formatCode="General">
                  <c:v>0.180273213198024</c:v>
                </c:pt>
                <c:pt idx="17795" formatCode="General">
                  <c:v>0.18563839574157001</c:v>
                </c:pt>
                <c:pt idx="17796" formatCode="General">
                  <c:v>0.19142794639829999</c:v>
                </c:pt>
                <c:pt idx="17797" formatCode="General">
                  <c:v>0.198025292151394</c:v>
                </c:pt>
                <c:pt idx="17798" formatCode="General">
                  <c:v>0.205521991917966</c:v>
                </c:pt>
                <c:pt idx="17799" formatCode="General">
                  <c:v>0.21387635101001901</c:v>
                </c:pt>
                <c:pt idx="17800" formatCode="General">
                  <c:v>0.22267337547380101</c:v>
                </c:pt>
                <c:pt idx="17801" formatCode="General">
                  <c:v>0.23170784240630499</c:v>
                </c:pt>
                <c:pt idx="17802" formatCode="General">
                  <c:v>0.24119480477163899</c:v>
                </c:pt>
                <c:pt idx="17803" formatCode="General">
                  <c:v>0.251034628537188</c:v>
                </c:pt>
                <c:pt idx="17804" formatCode="General">
                  <c:v>0.26053311628532999</c:v>
                </c:pt>
                <c:pt idx="17805" formatCode="General">
                  <c:v>0.268938143951443</c:v>
                </c:pt>
                <c:pt idx="17806" formatCode="General">
                  <c:v>0.27624365101729498</c:v>
                </c:pt>
                <c:pt idx="17807" formatCode="General">
                  <c:v>0.282905549328199</c:v>
                </c:pt>
                <c:pt idx="17808" formatCode="General">
                  <c:v>0.28958061211261799</c:v>
                </c:pt>
                <c:pt idx="17809" formatCode="General">
                  <c:v>0.29736718227368297</c:v>
                </c:pt>
                <c:pt idx="17810" formatCode="General">
                  <c:v>0.306756657460241</c:v>
                </c:pt>
                <c:pt idx="17811" formatCode="General">
                  <c:v>0.31713743466327299</c:v>
                </c:pt>
                <c:pt idx="17812" formatCode="General">
                  <c:v>0.32788647952136701</c:v>
                </c:pt>
                <c:pt idx="17813" formatCode="General">
                  <c:v>0.338777358512726</c:v>
                </c:pt>
                <c:pt idx="17814" formatCode="General">
                  <c:v>0.34960835022534298</c:v>
                </c:pt>
                <c:pt idx="17815" formatCode="General">
                  <c:v>0.359983299859161</c:v>
                </c:pt>
                <c:pt idx="17816" formatCode="General">
                  <c:v>0.36968428690629002</c:v>
                </c:pt>
                <c:pt idx="17817" formatCode="General">
                  <c:v>0.37825648893012298</c:v>
                </c:pt>
                <c:pt idx="17818" formatCode="General">
                  <c:v>0.38539886284105701</c:v>
                </c:pt>
                <c:pt idx="17819" formatCode="General">
                  <c:v>0.39176112585756601</c:v>
                </c:pt>
                <c:pt idx="17820" formatCode="General">
                  <c:v>0.397298148790866</c:v>
                </c:pt>
                <c:pt idx="17821" formatCode="General">
                  <c:v>0.401522426423565</c:v>
                </c:pt>
                <c:pt idx="17822" formatCode="General">
                  <c:v>0.40472614938683998</c:v>
                </c:pt>
                <c:pt idx="17823" formatCode="General">
                  <c:v>0.40738066682806301</c:v>
                </c:pt>
                <c:pt idx="17824" formatCode="General">
                  <c:v>0.41009630980989298</c:v>
                </c:pt>
                <c:pt idx="17825" formatCode="General">
                  <c:v>0.41342189628919401</c:v>
                </c:pt>
                <c:pt idx="17826" formatCode="General">
                  <c:v>0.41729992859866</c:v>
                </c:pt>
                <c:pt idx="17827" formatCode="General">
                  <c:v>0.42122810230737601</c:v>
                </c:pt>
                <c:pt idx="17828" formatCode="General">
                  <c:v>0.42506955673193803</c:v>
                </c:pt>
                <c:pt idx="17829" formatCode="General">
                  <c:v>0.42898481022449803</c:v>
                </c:pt>
                <c:pt idx="17830" formatCode="General">
                  <c:v>0.43285521536005001</c:v>
                </c:pt>
                <c:pt idx="17831" formatCode="General">
                  <c:v>0.435851391590243</c:v>
                </c:pt>
                <c:pt idx="17832" formatCode="General">
                  <c:v>0.43732561142258503</c:v>
                </c:pt>
                <c:pt idx="17833" formatCode="General">
                  <c:v>0.43808384925663302</c:v>
                </c:pt>
                <c:pt idx="17834" formatCode="General">
                  <c:v>0.43933645065511601</c:v>
                </c:pt>
                <c:pt idx="17835" formatCode="General">
                  <c:v>0.441218927129087</c:v>
                </c:pt>
                <c:pt idx="17836" formatCode="General">
                  <c:v>0.44310230021099101</c:v>
                </c:pt>
                <c:pt idx="17837" formatCode="General">
                  <c:v>0.44490449699739698</c:v>
                </c:pt>
                <c:pt idx="17838" formatCode="General">
                  <c:v>0.44706941028616598</c:v>
                </c:pt>
                <c:pt idx="17839" formatCode="General">
                  <c:v>0.44990843306443901</c:v>
                </c:pt>
                <c:pt idx="17840" formatCode="General">
                  <c:v>0.45341610975122298</c:v>
                </c:pt>
                <c:pt idx="17841" formatCode="General">
                  <c:v>0.45736771422276801</c:v>
                </c:pt>
                <c:pt idx="17842" formatCode="General">
                  <c:v>0.461533284915707</c:v>
                </c:pt>
                <c:pt idx="17843" formatCode="General">
                  <c:v>0.46597035279360399</c:v>
                </c:pt>
                <c:pt idx="17844" formatCode="General">
                  <c:v>0.47076102677373399</c:v>
                </c:pt>
                <c:pt idx="17845" formatCode="General">
                  <c:v>0.47578725489030399</c:v>
                </c:pt>
                <c:pt idx="17846" formatCode="General">
                  <c:v>0.48059460970270002</c:v>
                </c:pt>
                <c:pt idx="17847" formatCode="General">
                  <c:v>0.484722355714648</c:v>
                </c:pt>
                <c:pt idx="17848" formatCode="General">
                  <c:v>0.48824963158782803</c:v>
                </c:pt>
                <c:pt idx="17849" formatCode="General">
                  <c:v>0.49131528558506798</c:v>
                </c:pt>
                <c:pt idx="17850" formatCode="General">
                  <c:v>0.49387107945925801</c:v>
                </c:pt>
                <c:pt idx="17851" formatCode="General">
                  <c:v>0.49587185193625499</c:v>
                </c:pt>
                <c:pt idx="17852" formatCode="General">
                  <c:v>0.49717176611749597</c:v>
                </c:pt>
                <c:pt idx="17853" formatCode="General">
                  <c:v>0.49736665635621602</c:v>
                </c:pt>
                <c:pt idx="17854" formatCode="General">
                  <c:v>0.496019057385444</c:v>
                </c:pt>
                <c:pt idx="17855" formatCode="General">
                  <c:v>0.49312585529619402</c:v>
                </c:pt>
                <c:pt idx="17856" formatCode="General">
                  <c:v>0.48893981881182902</c:v>
                </c:pt>
                <c:pt idx="17857" formatCode="General">
                  <c:v>0.483952344734488</c:v>
                </c:pt>
                <c:pt idx="17858" formatCode="General">
                  <c:v>0.47897593898354801</c:v>
                </c:pt>
                <c:pt idx="17859" formatCode="General">
                  <c:v>0.474579013985161</c:v>
                </c:pt>
                <c:pt idx="17860" formatCode="General">
                  <c:v>0.470726116889293</c:v>
                </c:pt>
                <c:pt idx="17861" formatCode="General">
                  <c:v>0.46718530417760701</c:v>
                </c:pt>
                <c:pt idx="17862" formatCode="General">
                  <c:v>0.46372519863046102</c:v>
                </c:pt>
                <c:pt idx="17863" formatCode="General">
                  <c:v>0.46027766733287201</c:v>
                </c:pt>
                <c:pt idx="17864" formatCode="General">
                  <c:v>0.45750454198214002</c:v>
                </c:pt>
                <c:pt idx="17865" formatCode="General">
                  <c:v>0.456510886820502</c:v>
                </c:pt>
                <c:pt idx="17866" formatCode="General">
                  <c:v>0.45732944458943903</c:v>
                </c:pt>
                <c:pt idx="17867" formatCode="General">
                  <c:v>0.45881724636608101</c:v>
                </c:pt>
                <c:pt idx="17868" formatCode="General">
                  <c:v>0.46024785752768799</c:v>
                </c:pt>
                <c:pt idx="17869" formatCode="General">
                  <c:v>0.461487830190285</c:v>
                </c:pt>
                <c:pt idx="17870" formatCode="General">
                  <c:v>0.46258699367413297</c:v>
                </c:pt>
                <c:pt idx="17871" formatCode="General">
                  <c:v>0.46335934929488898</c:v>
                </c:pt>
                <c:pt idx="17872" formatCode="General">
                  <c:v>0.46344349255712802</c:v>
                </c:pt>
                <c:pt idx="17873" formatCode="General">
                  <c:v>0.46292944176990902</c:v>
                </c:pt>
                <c:pt idx="17874" formatCode="General">
                  <c:v>0.46229551838559102</c:v>
                </c:pt>
                <c:pt idx="17875" formatCode="General">
                  <c:v>0.461534056066288</c:v>
                </c:pt>
                <c:pt idx="17876" formatCode="General">
                  <c:v>0.46026348564118302</c:v>
                </c:pt>
                <c:pt idx="17877" formatCode="General">
                  <c:v>0.45880755999467498</c:v>
                </c:pt>
                <c:pt idx="17878" formatCode="General">
                  <c:v>0.45711741872581402</c:v>
                </c:pt>
                <c:pt idx="17879" formatCode="General">
                  <c:v>0.45452336865895099</c:v>
                </c:pt>
                <c:pt idx="17880" formatCode="General">
                  <c:v>0.45102475863716401</c:v>
                </c:pt>
                <c:pt idx="17881" formatCode="General">
                  <c:v>0.44701534374463903</c:v>
                </c:pt>
                <c:pt idx="17882" formatCode="General">
                  <c:v>0.44249499562584799</c:v>
                </c:pt>
                <c:pt idx="17883" formatCode="General">
                  <c:v>0.43717226573120199</c:v>
                </c:pt>
                <c:pt idx="17884" formatCode="General">
                  <c:v>0.431059654316093</c:v>
                </c:pt>
                <c:pt idx="17885" formatCode="General">
                  <c:v>0.424509459899025</c:v>
                </c:pt>
                <c:pt idx="17886" formatCode="General">
                  <c:v>0.417598141637614</c:v>
                </c:pt>
                <c:pt idx="17887" formatCode="General">
                  <c:v>0.41003589950710101</c:v>
                </c:pt>
                <c:pt idx="17888" formatCode="General">
                  <c:v>0.40168320899010401</c:v>
                </c:pt>
                <c:pt idx="17889" formatCode="General">
                  <c:v>0.39267740514711302</c:v>
                </c:pt>
                <c:pt idx="17890" formatCode="General">
                  <c:v>0.38296233244704803</c:v>
                </c:pt>
                <c:pt idx="17891" formatCode="General">
                  <c:v>0.37221487889732002</c:v>
                </c:pt>
                <c:pt idx="17892" formatCode="General">
                  <c:v>0.36062888801525</c:v>
                </c:pt>
                <c:pt idx="17893" formatCode="General">
                  <c:v>0.34883250873932697</c:v>
                </c:pt>
                <c:pt idx="17894" formatCode="General">
                  <c:v>0.337356363025684</c:v>
                </c:pt>
                <c:pt idx="17895" formatCode="General">
                  <c:v>0.32599433714732201</c:v>
                </c:pt>
                <c:pt idx="17896" formatCode="General">
                  <c:v>0.31449642730226801</c:v>
                </c:pt>
                <c:pt idx="17897" formatCode="General">
                  <c:v>0.30326086012086301</c:v>
                </c:pt>
                <c:pt idx="17898" formatCode="General">
                  <c:v>0.29295391671072502</c:v>
                </c:pt>
                <c:pt idx="17899" formatCode="General">
                  <c:v>0.28441552769876</c:v>
                </c:pt>
                <c:pt idx="17900" formatCode="General">
                  <c:v>0.277847817175296</c:v>
                </c:pt>
                <c:pt idx="17901" formatCode="General">
                  <c:v>0.27259178797831002</c:v>
                </c:pt>
                <c:pt idx="17902" formatCode="General">
                  <c:v>0.26815189177877602</c:v>
                </c:pt>
                <c:pt idx="17903" formatCode="General">
                  <c:v>0.264438842711818</c:v>
                </c:pt>
                <c:pt idx="17904" formatCode="General">
                  <c:v>0.26131130185340201</c:v>
                </c:pt>
                <c:pt idx="17905" formatCode="General">
                  <c:v>0.25847316462228997</c:v>
                </c:pt>
                <c:pt idx="17906" formatCode="General">
                  <c:v>0.25561646577216901</c:v>
                </c:pt>
                <c:pt idx="17907" formatCode="General">
                  <c:v>0.25243557240188702</c:v>
                </c:pt>
                <c:pt idx="17908" formatCode="General">
                  <c:v>0.248412813835311</c:v>
                </c:pt>
                <c:pt idx="17909" formatCode="General">
                  <c:v>0.242857670534225</c:v>
                </c:pt>
                <c:pt idx="17910" formatCode="General">
                  <c:v>0.23574784666509099</c:v>
                </c:pt>
                <c:pt idx="17911" formatCode="General">
                  <c:v>0.22778209725969301</c:v>
                </c:pt>
                <c:pt idx="17912" formatCode="General">
                  <c:v>0.21941912095376701</c:v>
                </c:pt>
                <c:pt idx="17913" formatCode="General">
                  <c:v>0.21056008612850399</c:v>
                </c:pt>
                <c:pt idx="17914" formatCode="General">
                  <c:v>0.20111040141718101</c:v>
                </c:pt>
                <c:pt idx="17915" formatCode="General">
                  <c:v>0.191365766058117</c:v>
                </c:pt>
                <c:pt idx="17916" formatCode="General">
                  <c:v>0.18174640990305399</c:v>
                </c:pt>
                <c:pt idx="17917" formatCode="General">
                  <c:v>0.172564692370891</c:v>
                </c:pt>
                <c:pt idx="17918" formatCode="General">
                  <c:v>0.16382860690909201</c:v>
                </c:pt>
                <c:pt idx="17919" formatCode="General">
                  <c:v>0.15523944855245</c:v>
                </c:pt>
                <c:pt idx="17920" formatCode="General">
                  <c:v>0.14665178327572201</c:v>
                </c:pt>
                <c:pt idx="17921" formatCode="General">
                  <c:v>0.13807534903851401</c:v>
                </c:pt>
                <c:pt idx="17922" formatCode="General">
                  <c:v>0.129364803791998</c:v>
                </c:pt>
                <c:pt idx="17923" formatCode="General">
                  <c:v>0.120300265037051</c:v>
                </c:pt>
                <c:pt idx="17924" formatCode="General">
                  <c:v>0.110888443622078</c:v>
                </c:pt>
                <c:pt idx="17925" formatCode="General">
                  <c:v>0.101138488430906</c:v>
                </c:pt>
                <c:pt idx="17926" formatCode="General">
                  <c:v>9.0993089035484295E-2</c:v>
                </c:pt>
                <c:pt idx="17927" formatCode="General">
                  <c:v>8.0634288177951097E-2</c:v>
                </c:pt>
                <c:pt idx="17928" formatCode="General">
                  <c:v>6.9951153545662295E-2</c:v>
                </c:pt>
                <c:pt idx="17929" formatCode="General">
                  <c:v>5.8701753033508802E-2</c:v>
                </c:pt>
                <c:pt idx="17930" formatCode="General">
                  <c:v>4.71119253023662E-2</c:v>
                </c:pt>
                <c:pt idx="17931" formatCode="General">
                  <c:v>3.5658973832783401E-2</c:v>
                </c:pt>
                <c:pt idx="17932" formatCode="General">
                  <c:v>2.4670213292826901E-2</c:v>
                </c:pt>
                <c:pt idx="17933" formatCode="General">
                  <c:v>1.4207784175952601E-2</c:v>
                </c:pt>
                <c:pt idx="17934" formatCode="General">
                  <c:v>4.0620665709488798E-3</c:v>
                </c:pt>
                <c:pt idx="17935" formatCode="General">
                  <c:v>-6.0396110495664198E-3</c:v>
                </c:pt>
                <c:pt idx="17936" formatCode="General">
                  <c:v>-1.6363651747732501E-2</c:v>
                </c:pt>
                <c:pt idx="17937" formatCode="General">
                  <c:v>-2.6979412924439301E-2</c:v>
                </c:pt>
                <c:pt idx="17938" formatCode="General">
                  <c:v>-3.7505481756251798E-2</c:v>
                </c:pt>
                <c:pt idx="17939" formatCode="General">
                  <c:v>-4.7985316504405101E-2</c:v>
                </c:pt>
                <c:pt idx="17940" formatCode="General">
                  <c:v>-5.8559659489515303E-2</c:v>
                </c:pt>
                <c:pt idx="17941" formatCode="General">
                  <c:v>-6.9048712801119794E-2</c:v>
                </c:pt>
                <c:pt idx="17942" formatCode="General">
                  <c:v>-7.9516466007498801E-2</c:v>
                </c:pt>
                <c:pt idx="17943" formatCode="General">
                  <c:v>-8.9868208485912898E-2</c:v>
                </c:pt>
                <c:pt idx="17944" formatCode="General">
                  <c:v>-9.9233457427299401E-2</c:v>
                </c:pt>
                <c:pt idx="17945" formatCode="General">
                  <c:v>-0.107064588594644</c:v>
                </c:pt>
                <c:pt idx="17946" formatCode="General">
                  <c:v>-0.114140232979959</c:v>
                </c:pt>
                <c:pt idx="17947" formatCode="General">
                  <c:v>-0.12119532081207</c:v>
                </c:pt>
                <c:pt idx="17948" formatCode="General">
                  <c:v>-0.12834098246509201</c:v>
                </c:pt>
                <c:pt idx="17949" formatCode="General">
                  <c:v>-0.135346221755477</c:v>
                </c:pt>
                <c:pt idx="17950" formatCode="General">
                  <c:v>-0.141939261106037</c:v>
                </c:pt>
                <c:pt idx="17951" formatCode="General">
                  <c:v>-0.14810552221408599</c:v>
                </c:pt>
                <c:pt idx="17952" formatCode="General">
                  <c:v>-0.15405374759397999</c:v>
                </c:pt>
                <c:pt idx="17953" formatCode="General">
                  <c:v>-0.16024754576302899</c:v>
                </c:pt>
                <c:pt idx="17954" formatCode="General">
                  <c:v>-0.16728998143179699</c:v>
                </c:pt>
                <c:pt idx="17955" formatCode="General">
                  <c:v>-0.174956903230296</c:v>
                </c:pt>
                <c:pt idx="17956" formatCode="General">
                  <c:v>-0.182592999334871</c:v>
                </c:pt>
                <c:pt idx="17957" formatCode="General">
                  <c:v>-0.19028142563577</c:v>
                </c:pt>
                <c:pt idx="17958" formatCode="General">
                  <c:v>-0.19817165154153699</c:v>
                </c:pt>
                <c:pt idx="17959" formatCode="General">
                  <c:v>-0.205961305207426</c:v>
                </c:pt>
                <c:pt idx="17960" formatCode="General">
                  <c:v>-0.21316179271622801</c:v>
                </c:pt>
                <c:pt idx="17961" formatCode="General">
                  <c:v>-0.21979781451958499</c:v>
                </c:pt>
                <c:pt idx="17962" formatCode="General">
                  <c:v>-0.22625851146657</c:v>
                </c:pt>
                <c:pt idx="17963" formatCode="General">
                  <c:v>-0.23278022149680699</c:v>
                </c:pt>
                <c:pt idx="17964" formatCode="General">
                  <c:v>-0.23948205367848499</c:v>
                </c:pt>
                <c:pt idx="17965" formatCode="General">
                  <c:v>-0.24647046268478001</c:v>
                </c:pt>
                <c:pt idx="17966" formatCode="General">
                  <c:v>-0.25386987552276502</c:v>
                </c:pt>
                <c:pt idx="17967" formatCode="General">
                  <c:v>-0.26174204248552901</c:v>
                </c:pt>
                <c:pt idx="17968" formatCode="General">
                  <c:v>-0.270284943169881</c:v>
                </c:pt>
                <c:pt idx="17969" formatCode="General">
                  <c:v>-0.27941580689080697</c:v>
                </c:pt>
                <c:pt idx="17970" formatCode="General">
                  <c:v>-0.28884727942891703</c:v>
                </c:pt>
                <c:pt idx="17971" formatCode="General">
                  <c:v>-0.298700930781653</c:v>
                </c:pt>
                <c:pt idx="17972" formatCode="General">
                  <c:v>-0.30886225808518802</c:v>
                </c:pt>
                <c:pt idx="17973" formatCode="General">
                  <c:v>-0.31875594749039698</c:v>
                </c:pt>
                <c:pt idx="17974" formatCode="General">
                  <c:v>-0.32807835753111603</c:v>
                </c:pt>
                <c:pt idx="17975" formatCode="General">
                  <c:v>-0.33688666889586699</c:v>
                </c:pt>
                <c:pt idx="17976" formatCode="General">
                  <c:v>-0.34494743486892898</c:v>
                </c:pt>
                <c:pt idx="17977" formatCode="General">
                  <c:v>-0.35177831351077798</c:v>
                </c:pt>
                <c:pt idx="17978" formatCode="General">
                  <c:v>-0.35718017472618402</c:v>
                </c:pt>
                <c:pt idx="17979" formatCode="General">
                  <c:v>-0.36115580526507302</c:v>
                </c:pt>
                <c:pt idx="17980" formatCode="General">
                  <c:v>-0.36361110392570001</c:v>
                </c:pt>
                <c:pt idx="17981" formatCode="General">
                  <c:v>-0.36484253798360899</c:v>
                </c:pt>
                <c:pt idx="17982" formatCode="General">
                  <c:v>-0.36573418814695502</c:v>
                </c:pt>
                <c:pt idx="17983" formatCode="General">
                  <c:v>-0.36682918940216502</c:v>
                </c:pt>
                <c:pt idx="17984" formatCode="General">
                  <c:v>-0.36828670552994303</c:v>
                </c:pt>
                <c:pt idx="17985" formatCode="General">
                  <c:v>-0.37011843332222799</c:v>
                </c:pt>
                <c:pt idx="17986" formatCode="General">
                  <c:v>-0.37213327668650897</c:v>
                </c:pt>
                <c:pt idx="17987" formatCode="General">
                  <c:v>-0.37401959113118299</c:v>
                </c:pt>
                <c:pt idx="17988" formatCode="General">
                  <c:v>-0.37555392540260601</c:v>
                </c:pt>
                <c:pt idx="17989" formatCode="General">
                  <c:v>-0.37696540635287701</c:v>
                </c:pt>
                <c:pt idx="17990" formatCode="General">
                  <c:v>-0.37870520274592501</c:v>
                </c:pt>
                <c:pt idx="17991" formatCode="General">
                  <c:v>-0.38103593636691602</c:v>
                </c:pt>
                <c:pt idx="17992" formatCode="General">
                  <c:v>-0.38402939305747102</c:v>
                </c:pt>
                <c:pt idx="17993" formatCode="General">
                  <c:v>-0.38765261397281298</c:v>
                </c:pt>
                <c:pt idx="17994" formatCode="General">
                  <c:v>-0.39206973508387999</c:v>
                </c:pt>
                <c:pt idx="17995" formatCode="General">
                  <c:v>-0.39729670113576998</c:v>
                </c:pt>
                <c:pt idx="17996" formatCode="General">
                  <c:v>-0.402746397499814</c:v>
                </c:pt>
                <c:pt idx="17997" formatCode="General">
                  <c:v>-0.40805223311289501</c:v>
                </c:pt>
                <c:pt idx="17998" formatCode="General">
                  <c:v>-0.41303426292232998</c:v>
                </c:pt>
                <c:pt idx="17999" formatCode="General">
                  <c:v>-0.41703724679993698</c:v>
                </c:pt>
                <c:pt idx="18000" formatCode="General">
                  <c:v>-0.41948173772569802</c:v>
                </c:pt>
                <c:pt idx="18001" formatCode="General">
                  <c:v>-0.42059162102236203</c:v>
                </c:pt>
                <c:pt idx="18002" formatCode="General">
                  <c:v>-0.420991219383264</c:v>
                </c:pt>
                <c:pt idx="18003" formatCode="General">
                  <c:v>-0.42102516183001698</c:v>
                </c:pt>
                <c:pt idx="18004" formatCode="General">
                  <c:v>-0.42076293998831898</c:v>
                </c:pt>
                <c:pt idx="18005" formatCode="General">
                  <c:v>-0.42027933509575399</c:v>
                </c:pt>
                <c:pt idx="18006" formatCode="General">
                  <c:v>-0.41973673948408902</c:v>
                </c:pt>
                <c:pt idx="18007" formatCode="General">
                  <c:v>-0.41897604825590301</c:v>
                </c:pt>
                <c:pt idx="18008" formatCode="General">
                  <c:v>-0.41757670714085998</c:v>
                </c:pt>
                <c:pt idx="18009" formatCode="General">
                  <c:v>-0.41551764743331898</c:v>
                </c:pt>
                <c:pt idx="18010" formatCode="General">
                  <c:v>-0.41302762238750401</c:v>
                </c:pt>
                <c:pt idx="18011" formatCode="General">
                  <c:v>-0.41027370911320699</c:v>
                </c:pt>
                <c:pt idx="18012" formatCode="General">
                  <c:v>-0.407619305802846</c:v>
                </c:pt>
                <c:pt idx="18013" formatCode="General">
                  <c:v>-0.40548174638310602</c:v>
                </c:pt>
                <c:pt idx="18014" formatCode="General">
                  <c:v>-0.40373421159245299</c:v>
                </c:pt>
                <c:pt idx="18015" formatCode="General">
                  <c:v>-0.40158147850437997</c:v>
                </c:pt>
                <c:pt idx="18016" formatCode="General">
                  <c:v>-0.398554759244799</c:v>
                </c:pt>
                <c:pt idx="18017" formatCode="General">
                  <c:v>-0.39498503365037901</c:v>
                </c:pt>
                <c:pt idx="18018" formatCode="General">
                  <c:v>-0.39128532938076899</c:v>
                </c:pt>
                <c:pt idx="18019" formatCode="General">
                  <c:v>-0.38782289738867998</c:v>
                </c:pt>
                <c:pt idx="18020" formatCode="General">
                  <c:v>-0.384825170994954</c:v>
                </c:pt>
                <c:pt idx="18021" formatCode="General">
                  <c:v>-0.38251888214497798</c:v>
                </c:pt>
                <c:pt idx="18022" formatCode="General">
                  <c:v>-0.38089923354025301</c:v>
                </c:pt>
                <c:pt idx="18023" formatCode="General">
                  <c:v>-0.379583417728658</c:v>
                </c:pt>
                <c:pt idx="18024" formatCode="General">
                  <c:v>-0.37862562975029002</c:v>
                </c:pt>
                <c:pt idx="18025" formatCode="General">
                  <c:v>-0.37799892942291402</c:v>
                </c:pt>
                <c:pt idx="18026" formatCode="General">
                  <c:v>-0.37720831960100598</c:v>
                </c:pt>
                <c:pt idx="18027" formatCode="General">
                  <c:v>-0.37609104678848398</c:v>
                </c:pt>
                <c:pt idx="18028" formatCode="General">
                  <c:v>-0.37489556322016598</c:v>
                </c:pt>
                <c:pt idx="18029" formatCode="General">
                  <c:v>-0.37366292183479999</c:v>
                </c:pt>
                <c:pt idx="18030" formatCode="General">
                  <c:v>-0.37212887108835002</c:v>
                </c:pt>
                <c:pt idx="18031" formatCode="General">
                  <c:v>-0.37001099690651301</c:v>
                </c:pt>
                <c:pt idx="18032" formatCode="General">
                  <c:v>-0.36718111727138703</c:v>
                </c:pt>
                <c:pt idx="18033" formatCode="General">
                  <c:v>-0.3636310891251</c:v>
                </c:pt>
                <c:pt idx="18034" formatCode="General">
                  <c:v>-0.35933867927423502</c:v>
                </c:pt>
                <c:pt idx="18035" formatCode="General">
                  <c:v>-0.35424095282773199</c:v>
                </c:pt>
                <c:pt idx="18036" formatCode="General">
                  <c:v>-0.34809466705791198</c:v>
                </c:pt>
                <c:pt idx="18037" formatCode="General">
                  <c:v>-0.34070670489911198</c:v>
                </c:pt>
                <c:pt idx="18038" formatCode="General">
                  <c:v>-0.33255627094027901</c:v>
                </c:pt>
                <c:pt idx="18039" formatCode="General">
                  <c:v>-0.32455235280905598</c:v>
                </c:pt>
                <c:pt idx="18040" formatCode="General">
                  <c:v>-0.31722601299379199</c:v>
                </c:pt>
                <c:pt idx="18041" formatCode="General">
                  <c:v>-0.31048781889638799</c:v>
                </c:pt>
                <c:pt idx="18042" formatCode="General">
                  <c:v>-0.303815560409332</c:v>
                </c:pt>
                <c:pt idx="18043" formatCode="General">
                  <c:v>-0.29686154251765601</c:v>
                </c:pt>
                <c:pt idx="18044" formatCode="General">
                  <c:v>-0.28982707325345602</c:v>
                </c:pt>
                <c:pt idx="18045" formatCode="General">
                  <c:v>-0.283251795941456</c:v>
                </c:pt>
                <c:pt idx="18046" formatCode="General">
                  <c:v>-0.27764907701071201</c:v>
                </c:pt>
                <c:pt idx="18047" formatCode="General">
                  <c:v>-0.27304219296228699</c:v>
                </c:pt>
                <c:pt idx="18048" formatCode="General">
                  <c:v>-0.26901299400748502</c:v>
                </c:pt>
                <c:pt idx="18049" formatCode="General">
                  <c:v>-0.26535333769608899</c:v>
                </c:pt>
                <c:pt idx="18050" formatCode="General">
                  <c:v>-0.26213338589512902</c:v>
                </c:pt>
                <c:pt idx="18051" formatCode="General">
                  <c:v>-0.25923912578066799</c:v>
                </c:pt>
                <c:pt idx="18052" formatCode="General">
                  <c:v>-0.25623234043903598</c:v>
                </c:pt>
                <c:pt idx="18053" formatCode="General">
                  <c:v>-0.25282917230448698</c:v>
                </c:pt>
                <c:pt idx="18054" formatCode="General">
                  <c:v>-0.24916234047824901</c:v>
                </c:pt>
                <c:pt idx="18055" formatCode="General">
                  <c:v>-0.245224725415501</c:v>
                </c:pt>
                <c:pt idx="18056" formatCode="General">
                  <c:v>-0.24109117922020501</c:v>
                </c:pt>
                <c:pt idx="18057" formatCode="General">
                  <c:v>-0.23692485804493299</c:v>
                </c:pt>
                <c:pt idx="18058" formatCode="General">
                  <c:v>-0.23273231837276401</c:v>
                </c:pt>
                <c:pt idx="18059" formatCode="General">
                  <c:v>-0.22832413267183099</c:v>
                </c:pt>
                <c:pt idx="18060" formatCode="General">
                  <c:v>-0.22324039384907099</c:v>
                </c:pt>
                <c:pt idx="18061" formatCode="General">
                  <c:v>-0.21713015255839799</c:v>
                </c:pt>
                <c:pt idx="18062" formatCode="General">
                  <c:v>-0.21002309012164599</c:v>
                </c:pt>
                <c:pt idx="18063" formatCode="General">
                  <c:v>-0.20195929379613201</c:v>
                </c:pt>
                <c:pt idx="18064" formatCode="General">
                  <c:v>-0.192856210410358</c:v>
                </c:pt>
                <c:pt idx="18065" formatCode="General">
                  <c:v>-0.18259830580998901</c:v>
                </c:pt>
                <c:pt idx="18066" formatCode="General">
                  <c:v>-0.17079602306901001</c:v>
                </c:pt>
                <c:pt idx="18067" formatCode="General">
                  <c:v>-0.15765791546442401</c:v>
                </c:pt>
                <c:pt idx="18068" formatCode="General">
                  <c:v>-0.144164355773719</c:v>
                </c:pt>
                <c:pt idx="18069" formatCode="General">
                  <c:v>-0.13103060725711199</c:v>
                </c:pt>
                <c:pt idx="18070" formatCode="General">
                  <c:v>-0.11854651843</c:v>
                </c:pt>
                <c:pt idx="18071" formatCode="General">
                  <c:v>-0.106708753736397</c:v>
                </c:pt>
                <c:pt idx="18072" formatCode="General">
                  <c:v>-9.5301537487766305E-2</c:v>
                </c:pt>
                <c:pt idx="18073" formatCode="General">
                  <c:v>-8.4201901459982603E-2</c:v>
                </c:pt>
                <c:pt idx="18074" formatCode="General">
                  <c:v>-7.3700657856802701E-2</c:v>
                </c:pt>
                <c:pt idx="18075" formatCode="General">
                  <c:v>-6.4241428212986701E-2</c:v>
                </c:pt>
                <c:pt idx="18076" formatCode="General">
                  <c:v>-5.5481393591212499E-2</c:v>
                </c:pt>
                <c:pt idx="18077" formatCode="General">
                  <c:v>-4.6820450303655302E-2</c:v>
                </c:pt>
                <c:pt idx="18078" formatCode="General">
                  <c:v>-3.8286218965566998E-2</c:v>
                </c:pt>
                <c:pt idx="18079" formatCode="General">
                  <c:v>-2.99344046194948E-2</c:v>
                </c:pt>
                <c:pt idx="18080" formatCode="General">
                  <c:v>-2.1770279914711799E-2</c:v>
                </c:pt>
                <c:pt idx="18081" formatCode="General">
                  <c:v>-1.39128013879789E-2</c:v>
                </c:pt>
                <c:pt idx="18082" formatCode="General">
                  <c:v>-6.5050161883512996E-3</c:v>
                </c:pt>
                <c:pt idx="18083" formatCode="General">
                  <c:v>3.8788692632950501E-4</c:v>
                </c:pt>
                <c:pt idx="18084" formatCode="General">
                  <c:v>7.0589671761275398E-3</c:v>
                </c:pt>
                <c:pt idx="18085" formatCode="General">
                  <c:v>1.37150785762114E-2</c:v>
                </c:pt>
                <c:pt idx="18086" formatCode="General">
                  <c:v>2.0323431669253499E-2</c:v>
                </c:pt>
                <c:pt idx="18087" formatCode="General">
                  <c:v>2.6656774892506299E-2</c:v>
                </c:pt>
                <c:pt idx="18088" formatCode="General">
                  <c:v>3.1938221082040301E-2</c:v>
                </c:pt>
                <c:pt idx="18089" formatCode="General">
                  <c:v>3.6049604506310798E-2</c:v>
                </c:pt>
                <c:pt idx="18090" formatCode="General">
                  <c:v>3.9566994251175297E-2</c:v>
                </c:pt>
                <c:pt idx="18091" formatCode="General">
                  <c:v>4.25772653791711E-2</c:v>
                </c:pt>
                <c:pt idx="18092" formatCode="General">
                  <c:v>4.49169699657068E-2</c:v>
                </c:pt>
                <c:pt idx="18093" formatCode="General">
                  <c:v>4.5601845631153298E-2</c:v>
                </c:pt>
                <c:pt idx="18094" formatCode="General">
                  <c:v>4.2693974535930497E-2</c:v>
                </c:pt>
                <c:pt idx="18095" formatCode="General">
                  <c:v>3.6290712506399397E-2</c:v>
                </c:pt>
                <c:pt idx="18096" formatCode="General">
                  <c:v>2.9140397051702301E-2</c:v>
                </c:pt>
                <c:pt idx="18097" formatCode="General">
                  <c:v>2.34569264232312E-2</c:v>
                </c:pt>
                <c:pt idx="18098" formatCode="General">
                  <c:v>2.0260566228051599E-2</c:v>
                </c:pt>
                <c:pt idx="18099" formatCode="General">
                  <c:v>2.0004653911753101E-2</c:v>
                </c:pt>
                <c:pt idx="18100" formatCode="General">
                  <c:v>2.2883688330183099E-2</c:v>
                </c:pt>
                <c:pt idx="18101" formatCode="General">
                  <c:v>2.8879970967591401E-2</c:v>
                </c:pt>
                <c:pt idx="18102" formatCode="General">
                  <c:v>3.70734916523155E-2</c:v>
                </c:pt>
                <c:pt idx="18103" formatCode="General">
                  <c:v>4.6580219625807502E-2</c:v>
                </c:pt>
                <c:pt idx="18104" formatCode="General">
                  <c:v>5.6906734216532098E-2</c:v>
                </c:pt>
                <c:pt idx="18105" formatCode="General">
                  <c:v>6.7514940764489897E-2</c:v>
                </c:pt>
                <c:pt idx="18106" formatCode="General">
                  <c:v>7.7938783366912706E-2</c:v>
                </c:pt>
                <c:pt idx="18107" formatCode="General">
                  <c:v>8.7782020502427699E-2</c:v>
                </c:pt>
                <c:pt idx="18108" formatCode="General">
                  <c:v>9.7234893355797505E-2</c:v>
                </c:pt>
                <c:pt idx="18109" formatCode="General">
                  <c:v>0.10637493491788</c:v>
                </c:pt>
                <c:pt idx="18110" formatCode="General">
                  <c:v>0.11495871196926701</c:v>
                </c:pt>
                <c:pt idx="18111" formatCode="General">
                  <c:v>0.122791568991567</c:v>
                </c:pt>
                <c:pt idx="18112" formatCode="General">
                  <c:v>0.129614081353426</c:v>
                </c:pt>
                <c:pt idx="18113" formatCode="General">
                  <c:v>0.135329475404876</c:v>
                </c:pt>
                <c:pt idx="18114" formatCode="General">
                  <c:v>0.140065399649699</c:v>
                </c:pt>
                <c:pt idx="18115" formatCode="General">
                  <c:v>0.143978827834946</c:v>
                </c:pt>
                <c:pt idx="18116" formatCode="General">
                  <c:v>0.146945963645014</c:v>
                </c:pt>
                <c:pt idx="18117" formatCode="General">
                  <c:v>0.14915682466583799</c:v>
                </c:pt>
                <c:pt idx="18118" formatCode="General">
                  <c:v>0.15159086645575201</c:v>
                </c:pt>
                <c:pt idx="18119" formatCode="General">
                  <c:v>0.15544189023487501</c:v>
                </c:pt>
                <c:pt idx="18120" formatCode="General">
                  <c:v>0.16093733321141701</c:v>
                </c:pt>
                <c:pt idx="18121" formatCode="General">
                  <c:v>0.16767468575887601</c:v>
                </c:pt>
                <c:pt idx="18122" formatCode="General">
                  <c:v>0.17578707474914501</c:v>
                </c:pt>
                <c:pt idx="18123" formatCode="General">
                  <c:v>0.185081893837659</c:v>
                </c:pt>
                <c:pt idx="18124" formatCode="General">
                  <c:v>0.19473762337599601</c:v>
                </c:pt>
                <c:pt idx="18125" formatCode="General">
                  <c:v>0.203939832968489</c:v>
                </c:pt>
                <c:pt idx="18126" formatCode="General">
                  <c:v>0.212528378015412</c:v>
                </c:pt>
                <c:pt idx="18127" formatCode="General">
                  <c:v>0.220817167454751</c:v>
                </c:pt>
                <c:pt idx="18128" formatCode="General">
                  <c:v>0.22866494660766301</c:v>
                </c:pt>
                <c:pt idx="18129" formatCode="General">
                  <c:v>0.23539557440377201</c:v>
                </c:pt>
                <c:pt idx="18130" formatCode="General">
                  <c:v>0.240806098704793</c:v>
                </c:pt>
                <c:pt idx="18131" formatCode="General">
                  <c:v>0.245024857456978</c:v>
                </c:pt>
                <c:pt idx="18132" formatCode="General">
                  <c:v>0.247740709309691</c:v>
                </c:pt>
                <c:pt idx="18133" formatCode="General">
                  <c:v>0.24889372449754099</c:v>
                </c:pt>
                <c:pt idx="18134" formatCode="General">
                  <c:v>0.24894703520300099</c:v>
                </c:pt>
                <c:pt idx="18135" formatCode="General">
                  <c:v>0.24851853929238099</c:v>
                </c:pt>
                <c:pt idx="18136" formatCode="General">
                  <c:v>0.24800746804652901</c:v>
                </c:pt>
                <c:pt idx="18137" formatCode="General">
                  <c:v>0.24759684305653401</c:v>
                </c:pt>
                <c:pt idx="18138" formatCode="General">
                  <c:v>0.24761330019821201</c:v>
                </c:pt>
                <c:pt idx="18139" formatCode="General">
                  <c:v>0.24920835245595599</c:v>
                </c:pt>
                <c:pt idx="18140" formatCode="General">
                  <c:v>0.25363333104859098</c:v>
                </c:pt>
                <c:pt idx="18141" formatCode="General">
                  <c:v>0.26050351741031402</c:v>
                </c:pt>
                <c:pt idx="18142" formatCode="General">
                  <c:v>0.268289491528585</c:v>
                </c:pt>
                <c:pt idx="18143" formatCode="General">
                  <c:v>0.27554805541458299</c:v>
                </c:pt>
                <c:pt idx="18144" formatCode="General">
                  <c:v>0.28201254775889301</c:v>
                </c:pt>
                <c:pt idx="18145" formatCode="General">
                  <c:v>0.28810482381420499</c:v>
                </c:pt>
                <c:pt idx="18146" formatCode="General">
                  <c:v>0.29400673539780398</c:v>
                </c:pt>
                <c:pt idx="18147" formatCode="General">
                  <c:v>0.29995175821560999</c:v>
                </c:pt>
                <c:pt idx="18148" formatCode="General">
                  <c:v>0.30604030796927001</c:v>
                </c:pt>
                <c:pt idx="18149" formatCode="General">
                  <c:v>0.31224662749559901</c:v>
                </c:pt>
                <c:pt idx="18150" formatCode="General">
                  <c:v>0.31861891946454302</c:v>
                </c:pt>
                <c:pt idx="18151" formatCode="General">
                  <c:v>0.32559183717631301</c:v>
                </c:pt>
                <c:pt idx="18152" formatCode="General">
                  <c:v>0.333384672195148</c:v>
                </c:pt>
                <c:pt idx="18153" formatCode="General">
                  <c:v>0.34113476594514602</c:v>
                </c:pt>
                <c:pt idx="18154" formatCode="General">
                  <c:v>0.34749317856733303</c:v>
                </c:pt>
                <c:pt idx="18155" formatCode="General">
                  <c:v>0.35182262133463899</c:v>
                </c:pt>
                <c:pt idx="18156" formatCode="General">
                  <c:v>0.35435635388318898</c:v>
                </c:pt>
                <c:pt idx="18157" formatCode="General">
                  <c:v>0.35544898384723</c:v>
                </c:pt>
                <c:pt idx="18158" formatCode="General">
                  <c:v>0.35541430313325501</c:v>
                </c:pt>
                <c:pt idx="18159" formatCode="General">
                  <c:v>0.35477758679542498</c:v>
                </c:pt>
                <c:pt idx="18160" formatCode="General">
                  <c:v>0.35429356709037302</c:v>
                </c:pt>
                <c:pt idx="18161" formatCode="General">
                  <c:v>0.354493332724586</c:v>
                </c:pt>
                <c:pt idx="18162" formatCode="General">
                  <c:v>0.35531990025686799</c:v>
                </c:pt>
                <c:pt idx="18163" formatCode="General">
                  <c:v>0.35641419121433698</c:v>
                </c:pt>
                <c:pt idx="18164" formatCode="General">
                  <c:v>0.35734066961754002</c:v>
                </c:pt>
                <c:pt idx="18165" formatCode="General">
                  <c:v>0.35762184343306203</c:v>
                </c:pt>
                <c:pt idx="18166" formatCode="General">
                  <c:v>0.35724419433148802</c:v>
                </c:pt>
                <c:pt idx="18167" formatCode="General">
                  <c:v>0.35673122809969199</c:v>
                </c:pt>
                <c:pt idx="18168" formatCode="General">
                  <c:v>0.356452489841662</c:v>
                </c:pt>
                <c:pt idx="18169" formatCode="General">
                  <c:v>0.356042993995209</c:v>
                </c:pt>
                <c:pt idx="18170" formatCode="General">
                  <c:v>0.35445138759994399</c:v>
                </c:pt>
                <c:pt idx="18171" formatCode="General">
                  <c:v>0.351706943775141</c:v>
                </c:pt>
                <c:pt idx="18172" formatCode="General">
                  <c:v>0.34882966750089101</c:v>
                </c:pt>
                <c:pt idx="18173" formatCode="General">
                  <c:v>0.34667744072483597</c:v>
                </c:pt>
                <c:pt idx="18174" formatCode="General">
                  <c:v>0.34582234191799199</c:v>
                </c:pt>
                <c:pt idx="18175" formatCode="General">
                  <c:v>0.34620258185316</c:v>
                </c:pt>
                <c:pt idx="18176" formatCode="General">
                  <c:v>0.34750357519578801</c:v>
                </c:pt>
                <c:pt idx="18177" formatCode="General">
                  <c:v>0.349758759057543</c:v>
                </c:pt>
                <c:pt idx="18178" formatCode="General">
                  <c:v>0.35297628469361703</c:v>
                </c:pt>
                <c:pt idx="18179" formatCode="General">
                  <c:v>0.35659999725791802</c:v>
                </c:pt>
                <c:pt idx="18180" formatCode="General">
                  <c:v>0.35992817420857398</c:v>
                </c:pt>
                <c:pt idx="18181" formatCode="General">
                  <c:v>0.36255050877885397</c:v>
                </c:pt>
                <c:pt idx="18182" formatCode="General">
                  <c:v>0.364562451391854</c:v>
                </c:pt>
                <c:pt idx="18183" formatCode="General">
                  <c:v>0.36603810625335598</c:v>
                </c:pt>
                <c:pt idx="18184" formatCode="General">
                  <c:v>0.367194903922271</c:v>
                </c:pt>
                <c:pt idx="18185" formatCode="General">
                  <c:v>0.36878834261619198</c:v>
                </c:pt>
                <c:pt idx="18186" formatCode="General">
                  <c:v>0.37097866554715903</c:v>
                </c:pt>
                <c:pt idx="18187" formatCode="General">
                  <c:v>0.372940015259769</c:v>
                </c:pt>
                <c:pt idx="18188" formatCode="General">
                  <c:v>0.37383168709357301</c:v>
                </c:pt>
                <c:pt idx="18189" formatCode="General">
                  <c:v>0.37340201294389702</c:v>
                </c:pt>
                <c:pt idx="18190" formatCode="General">
                  <c:v>0.37170302953978301</c:v>
                </c:pt>
                <c:pt idx="18191" formatCode="General">
                  <c:v>0.36839812152233398</c:v>
                </c:pt>
                <c:pt idx="18192" formatCode="General">
                  <c:v>0.36255889801955099</c:v>
                </c:pt>
                <c:pt idx="18193" formatCode="General">
                  <c:v>0.35379684895142899</c:v>
                </c:pt>
                <c:pt idx="18194" formatCode="General">
                  <c:v>0.34297645174288099</c:v>
                </c:pt>
                <c:pt idx="18195" formatCode="General">
                  <c:v>0.33145423624187098</c:v>
                </c:pt>
                <c:pt idx="18196" formatCode="General">
                  <c:v>0.32037699213219401</c:v>
                </c:pt>
                <c:pt idx="18197" formatCode="General">
                  <c:v>0.31066271423813602</c:v>
                </c:pt>
                <c:pt idx="18198" formatCode="General">
                  <c:v>0.30299822833656198</c:v>
                </c:pt>
                <c:pt idx="18199" formatCode="General">
                  <c:v>0.297706591785176</c:v>
                </c:pt>
                <c:pt idx="18200" formatCode="General">
                  <c:v>0.29470696608680802</c:v>
                </c:pt>
                <c:pt idx="18201" formatCode="General">
                  <c:v>0.293372105529487</c:v>
                </c:pt>
                <c:pt idx="18202" formatCode="General">
                  <c:v>0.293047970121881</c:v>
                </c:pt>
                <c:pt idx="18203" formatCode="General">
                  <c:v>0.29338543284720298</c:v>
                </c:pt>
                <c:pt idx="18204" formatCode="General">
                  <c:v>0.29388915166335799</c:v>
                </c:pt>
                <c:pt idx="18205" formatCode="General">
                  <c:v>0.29391759666374101</c:v>
                </c:pt>
                <c:pt idx="18206" formatCode="General">
                  <c:v>0.29293696887519499</c:v>
                </c:pt>
                <c:pt idx="18207" formatCode="General">
                  <c:v>0.29070441104442601</c:v>
                </c:pt>
                <c:pt idx="18208" formatCode="General">
                  <c:v>0.287569029530094</c:v>
                </c:pt>
                <c:pt idx="18209" formatCode="General">
                  <c:v>0.28441957256459999</c:v>
                </c:pt>
                <c:pt idx="18210" formatCode="General">
                  <c:v>0.28194933200425798</c:v>
                </c:pt>
                <c:pt idx="18211" formatCode="General">
                  <c:v>0.28001654021667899</c:v>
                </c:pt>
                <c:pt idx="18212" formatCode="General">
                  <c:v>0.278504651730835</c:v>
                </c:pt>
                <c:pt idx="18213" formatCode="General">
                  <c:v>0.27724770442915297</c:v>
                </c:pt>
                <c:pt idx="18214" formatCode="General">
                  <c:v>0.27537738207909102</c:v>
                </c:pt>
                <c:pt idx="18215" formatCode="General">
                  <c:v>0.27225135163639103</c:v>
                </c:pt>
                <c:pt idx="18216" formatCode="General">
                  <c:v>0.267919429017556</c:v>
                </c:pt>
                <c:pt idx="18217" formatCode="General">
                  <c:v>0.263008303178834</c:v>
                </c:pt>
                <c:pt idx="18218" formatCode="General">
                  <c:v>0.25788238441730899</c:v>
                </c:pt>
                <c:pt idx="18219" formatCode="General">
                  <c:v>0.252340301715471</c:v>
                </c:pt>
                <c:pt idx="18220" formatCode="General">
                  <c:v>0.24642680107067599</c:v>
                </c:pt>
                <c:pt idx="18221" formatCode="General">
                  <c:v>0.24017245836694501</c:v>
                </c:pt>
                <c:pt idx="18222" formatCode="General">
                  <c:v>0.23349001000873601</c:v>
                </c:pt>
                <c:pt idx="18223" formatCode="General">
                  <c:v>0.226266694305749</c:v>
                </c:pt>
                <c:pt idx="18224" formatCode="General">
                  <c:v>0.218561577293507</c:v>
                </c:pt>
                <c:pt idx="18225" formatCode="General">
                  <c:v>0.21034039290825601</c:v>
                </c:pt>
                <c:pt idx="18226" formatCode="General">
                  <c:v>0.201428592202061</c:v>
                </c:pt>
                <c:pt idx="18227" formatCode="General">
                  <c:v>0.19223639299345599</c:v>
                </c:pt>
                <c:pt idx="18228" formatCode="General">
                  <c:v>0.18316586523560199</c:v>
                </c:pt>
                <c:pt idx="18229" formatCode="General">
                  <c:v>0.174361395278607</c:v>
                </c:pt>
                <c:pt idx="18230" formatCode="General">
                  <c:v>0.16584694087691901</c:v>
                </c:pt>
                <c:pt idx="18231" formatCode="General">
                  <c:v>0.15759473025367601</c:v>
                </c:pt>
                <c:pt idx="18232" formatCode="General">
                  <c:v>0.14988656818639401</c:v>
                </c:pt>
                <c:pt idx="18233" formatCode="General">
                  <c:v>0.143041883407238</c:v>
                </c:pt>
                <c:pt idx="18234" formatCode="General">
                  <c:v>0.13699948447393601</c:v>
                </c:pt>
                <c:pt idx="18235" formatCode="General">
                  <c:v>0.13184094718967301</c:v>
                </c:pt>
                <c:pt idx="18236" formatCode="General">
                  <c:v>0.128029587512723</c:v>
                </c:pt>
                <c:pt idx="18237" formatCode="General">
                  <c:v>0.125333247431795</c:v>
                </c:pt>
                <c:pt idx="18238" formatCode="General">
                  <c:v>0.122658430626835</c:v>
                </c:pt>
                <c:pt idx="18239" formatCode="General">
                  <c:v>0.11922072076048</c:v>
                </c:pt>
                <c:pt idx="18240" formatCode="General">
                  <c:v>0.115058108942794</c:v>
                </c:pt>
                <c:pt idx="18241" formatCode="General">
                  <c:v>0.110578906274673</c:v>
                </c:pt>
                <c:pt idx="18242" formatCode="General">
                  <c:v>0.105915111705145</c:v>
                </c:pt>
                <c:pt idx="18243" formatCode="General">
                  <c:v>0.10090598266307101</c:v>
                </c:pt>
                <c:pt idx="18244" formatCode="General">
                  <c:v>9.5144326766607903E-2</c:v>
                </c:pt>
                <c:pt idx="18245" formatCode="General">
                  <c:v>8.8469414893036002E-2</c:v>
                </c:pt>
                <c:pt idx="18246" formatCode="General">
                  <c:v>8.13292190655963E-2</c:v>
                </c:pt>
                <c:pt idx="18247" formatCode="General">
                  <c:v>7.4167018313912703E-2</c:v>
                </c:pt>
                <c:pt idx="18248" formatCode="General">
                  <c:v>6.7075429827541305E-2</c:v>
                </c:pt>
                <c:pt idx="18249" formatCode="General">
                  <c:v>6.0099926738879803E-2</c:v>
                </c:pt>
                <c:pt idx="18250" formatCode="General">
                  <c:v>5.3121766686670499E-2</c:v>
                </c:pt>
                <c:pt idx="18251" formatCode="General">
                  <c:v>4.5685338472336301E-2</c:v>
                </c:pt>
                <c:pt idx="18252" formatCode="General">
                  <c:v>3.75597704708652E-2</c:v>
                </c:pt>
                <c:pt idx="18253" formatCode="General">
                  <c:v>2.84143501151808E-2</c:v>
                </c:pt>
                <c:pt idx="18254" formatCode="General">
                  <c:v>1.8426007882998401E-2</c:v>
                </c:pt>
                <c:pt idx="18255" formatCode="General">
                  <c:v>8.5651303405104608E-3</c:v>
                </c:pt>
                <c:pt idx="18256" formatCode="General">
                  <c:v>-3.4801383113039198E-4</c:v>
                </c:pt>
                <c:pt idx="18257" formatCode="General">
                  <c:v>-8.05277580491311E-3</c:v>
                </c:pt>
                <c:pt idx="18258" formatCode="General">
                  <c:v>-1.4849101799436701E-2</c:v>
                </c:pt>
                <c:pt idx="18259" formatCode="General">
                  <c:v>-2.07878412715231E-2</c:v>
                </c:pt>
                <c:pt idx="18260" formatCode="General">
                  <c:v>-2.6491457440538001E-2</c:v>
                </c:pt>
                <c:pt idx="18261" formatCode="General">
                  <c:v>-3.3053390806276402E-2</c:v>
                </c:pt>
                <c:pt idx="18262" formatCode="General">
                  <c:v>-4.1283176643393697E-2</c:v>
                </c:pt>
                <c:pt idx="18263" formatCode="General">
                  <c:v>-5.1157309208385099E-2</c:v>
                </c:pt>
                <c:pt idx="18264" formatCode="General">
                  <c:v>-6.16278615594711E-2</c:v>
                </c:pt>
                <c:pt idx="18265" formatCode="General">
                  <c:v>-7.1925346161014495E-2</c:v>
                </c:pt>
                <c:pt idx="18266" formatCode="General">
                  <c:v>-8.1870023645908493E-2</c:v>
                </c:pt>
                <c:pt idx="18267" formatCode="General">
                  <c:v>-9.1386895758101397E-2</c:v>
                </c:pt>
                <c:pt idx="18268" formatCode="General">
                  <c:v>-0.100514464810519</c:v>
                </c:pt>
                <c:pt idx="18269" formatCode="General">
                  <c:v>-0.10925170864415</c:v>
                </c:pt>
                <c:pt idx="18270" formatCode="General">
                  <c:v>-0.117086794635533</c:v>
                </c:pt>
                <c:pt idx="18271" formatCode="General">
                  <c:v>-0.123806887771561</c:v>
                </c:pt>
                <c:pt idx="18272" formatCode="General">
                  <c:v>-0.13002509256567399</c:v>
                </c:pt>
                <c:pt idx="18273" formatCode="General">
                  <c:v>-0.13681302603701201</c:v>
                </c:pt>
                <c:pt idx="18274" formatCode="General">
                  <c:v>-0.144925442436864</c:v>
                </c:pt>
                <c:pt idx="18275" formatCode="General">
                  <c:v>-0.15408081773044</c:v>
                </c:pt>
                <c:pt idx="18276" formatCode="General">
                  <c:v>-0.16362498795330199</c:v>
                </c:pt>
                <c:pt idx="18277" formatCode="General">
                  <c:v>-0.17323695652910001</c:v>
                </c:pt>
                <c:pt idx="18278" formatCode="General">
                  <c:v>-0.18255148813877101</c:v>
                </c:pt>
                <c:pt idx="18279" formatCode="General">
                  <c:v>-0.191195027732037</c:v>
                </c:pt>
                <c:pt idx="18280" formatCode="General">
                  <c:v>-0.198745884122801</c:v>
                </c:pt>
                <c:pt idx="18281" formatCode="General">
                  <c:v>-0.205059395810474</c:v>
                </c:pt>
                <c:pt idx="18282" formatCode="General">
                  <c:v>-0.210283876433079</c:v>
                </c:pt>
                <c:pt idx="18283" formatCode="General">
                  <c:v>-0.21450148284437601</c:v>
                </c:pt>
                <c:pt idx="18284" formatCode="General">
                  <c:v>-0.21807552060546601</c:v>
                </c:pt>
                <c:pt idx="18285" formatCode="General">
                  <c:v>-0.221475243624846</c:v>
                </c:pt>
                <c:pt idx="18286" formatCode="General">
                  <c:v>-0.22464030169757601</c:v>
                </c:pt>
                <c:pt idx="18287" formatCode="General">
                  <c:v>-0.227750861051465</c:v>
                </c:pt>
                <c:pt idx="18288" formatCode="General">
                  <c:v>-0.23119051956136699</c:v>
                </c:pt>
                <c:pt idx="18289" formatCode="General">
                  <c:v>-0.23481379309091099</c:v>
                </c:pt>
                <c:pt idx="18290" formatCode="General">
                  <c:v>-0.23856657325210301</c:v>
                </c:pt>
                <c:pt idx="18291" formatCode="General">
                  <c:v>-0.24247358625822099</c:v>
                </c:pt>
                <c:pt idx="18292" formatCode="General">
                  <c:v>-0.24664736902502499</c:v>
                </c:pt>
                <c:pt idx="18293" formatCode="General">
                  <c:v>-0.25123178150571801</c:v>
                </c:pt>
                <c:pt idx="18294" formatCode="General">
                  <c:v>-0.25615203121313301</c:v>
                </c:pt>
                <c:pt idx="18295" formatCode="General">
                  <c:v>-0.26118303062304399</c:v>
                </c:pt>
                <c:pt idx="18296" formatCode="General">
                  <c:v>-0.26617105611597602</c:v>
                </c:pt>
                <c:pt idx="18297" formatCode="General">
                  <c:v>-0.27144658263145699</c:v>
                </c:pt>
                <c:pt idx="18298" formatCode="General">
                  <c:v>-0.27721619741202802</c:v>
                </c:pt>
                <c:pt idx="18299" formatCode="General">
                  <c:v>-0.28326380539675</c:v>
                </c:pt>
                <c:pt idx="18300" formatCode="General">
                  <c:v>-0.28957957952994601</c:v>
                </c:pt>
                <c:pt idx="18301" formatCode="General">
                  <c:v>-0.29572471522575799</c:v>
                </c:pt>
                <c:pt idx="18302" formatCode="General">
                  <c:v>-0.30138127486771799</c:v>
                </c:pt>
                <c:pt idx="18303" formatCode="General">
                  <c:v>-0.306634141860395</c:v>
                </c:pt>
                <c:pt idx="18304" formatCode="General">
                  <c:v>-0.31118088319178899</c:v>
                </c:pt>
                <c:pt idx="18305" formatCode="General">
                  <c:v>-0.31500190595287503</c:v>
                </c:pt>
                <c:pt idx="18306" formatCode="General">
                  <c:v>-0.318392261668004</c:v>
                </c:pt>
                <c:pt idx="18307" formatCode="General">
                  <c:v>-0.32157655020391701</c:v>
                </c:pt>
                <c:pt idx="18308" formatCode="General">
                  <c:v>-0.32497045204233099</c:v>
                </c:pt>
                <c:pt idx="18309" formatCode="General">
                  <c:v>-0.32913622637594903</c:v>
                </c:pt>
                <c:pt idx="18310" formatCode="General">
                  <c:v>-0.33431755225108101</c:v>
                </c:pt>
                <c:pt idx="18311" formatCode="General">
                  <c:v>-0.33990444275512899</c:v>
                </c:pt>
                <c:pt idx="18312" formatCode="General">
                  <c:v>-0.34518466945038201</c:v>
                </c:pt>
                <c:pt idx="18313" formatCode="General">
                  <c:v>-0.35048074977099702</c:v>
                </c:pt>
                <c:pt idx="18314" formatCode="General">
                  <c:v>-0.35564231204576502</c:v>
                </c:pt>
                <c:pt idx="18315" formatCode="General">
                  <c:v>-0.35947659839940199</c:v>
                </c:pt>
                <c:pt idx="18316" formatCode="General">
                  <c:v>-0.36144277146329201</c:v>
                </c:pt>
                <c:pt idx="18317" formatCode="General">
                  <c:v>-0.36195108800323</c:v>
                </c:pt>
                <c:pt idx="18318" formatCode="General">
                  <c:v>-0.361325302261155</c:v>
                </c:pt>
                <c:pt idx="18319" formatCode="General">
                  <c:v>-0.35958206897369099</c:v>
                </c:pt>
                <c:pt idx="18320" formatCode="General">
                  <c:v>-0.35693445777174099</c:v>
                </c:pt>
                <c:pt idx="18321" formatCode="General">
                  <c:v>-0.35360860044782699</c:v>
                </c:pt>
                <c:pt idx="18322" formatCode="General">
                  <c:v>-0.34977638084576801</c:v>
                </c:pt>
                <c:pt idx="18323" formatCode="General">
                  <c:v>-0.34549160849579502</c:v>
                </c:pt>
                <c:pt idx="18324" formatCode="General">
                  <c:v>-0.34086072310451898</c:v>
                </c:pt>
                <c:pt idx="18325" formatCode="General">
                  <c:v>-0.33616974670653199</c:v>
                </c:pt>
                <c:pt idx="18326" formatCode="General">
                  <c:v>-0.331898299905171</c:v>
                </c:pt>
                <c:pt idx="18327" formatCode="General">
                  <c:v>-0.32873287547672098</c:v>
                </c:pt>
                <c:pt idx="18328" formatCode="General">
                  <c:v>-0.32702409542515098</c:v>
                </c:pt>
                <c:pt idx="18329" formatCode="General">
                  <c:v>-0.326156860472675</c:v>
                </c:pt>
                <c:pt idx="18330" formatCode="General">
                  <c:v>-0.32537259719907702</c:v>
                </c:pt>
                <c:pt idx="18331" formatCode="General">
                  <c:v>-0.32476672843075099</c:v>
                </c:pt>
                <c:pt idx="18332" formatCode="General">
                  <c:v>-0.32475702937191703</c:v>
                </c:pt>
                <c:pt idx="18333" formatCode="General">
                  <c:v>-0.325635218533252</c:v>
                </c:pt>
                <c:pt idx="18334" formatCode="General">
                  <c:v>-0.32758141393180501</c:v>
                </c:pt>
                <c:pt idx="18335" formatCode="General">
                  <c:v>-0.33066094454267297</c:v>
                </c:pt>
                <c:pt idx="18336" formatCode="General">
                  <c:v>-0.33454431680239399</c:v>
                </c:pt>
                <c:pt idx="18337" formatCode="General">
                  <c:v>-0.33847613895471401</c:v>
                </c:pt>
                <c:pt idx="18338" formatCode="General">
                  <c:v>-0.34185695077620898</c:v>
                </c:pt>
                <c:pt idx="18339" formatCode="General">
                  <c:v>-0.34467857076610198</c:v>
                </c:pt>
                <c:pt idx="18340" formatCode="General">
                  <c:v>-0.34733662762196399</c:v>
                </c:pt>
                <c:pt idx="18341" formatCode="General">
                  <c:v>-0.35017584644479099</c:v>
                </c:pt>
                <c:pt idx="18342" formatCode="General">
                  <c:v>-0.35330640879233999</c:v>
                </c:pt>
                <c:pt idx="18343" formatCode="General">
                  <c:v>-0.356651980177211</c:v>
                </c:pt>
                <c:pt idx="18344" formatCode="General">
                  <c:v>-0.35991247966170298</c:v>
                </c:pt>
                <c:pt idx="18345" formatCode="General">
                  <c:v>-0.36255094802057197</c:v>
                </c:pt>
                <c:pt idx="18346" formatCode="General">
                  <c:v>-0.36434935675607799</c:v>
                </c:pt>
                <c:pt idx="18347" formatCode="General">
                  <c:v>-0.365468164852704</c:v>
                </c:pt>
                <c:pt idx="18348" formatCode="General">
                  <c:v>-0.36620899426390002</c:v>
                </c:pt>
                <c:pt idx="18349" formatCode="General">
                  <c:v>-0.36681728070646302</c:v>
                </c:pt>
                <c:pt idx="18350" formatCode="General">
                  <c:v>-0.36692713569612401</c:v>
                </c:pt>
                <c:pt idx="18351" formatCode="General">
                  <c:v>-0.365641969423257</c:v>
                </c:pt>
                <c:pt idx="18352" formatCode="General">
                  <c:v>-0.36213739619845797</c:v>
                </c:pt>
                <c:pt idx="18353" formatCode="General">
                  <c:v>-0.356402442624565</c:v>
                </c:pt>
                <c:pt idx="18354" formatCode="General">
                  <c:v>-0.34929132507038202</c:v>
                </c:pt>
                <c:pt idx="18355" formatCode="General">
                  <c:v>-0.34143420932678997</c:v>
                </c:pt>
                <c:pt idx="18356" formatCode="General">
                  <c:v>-0.33296548708003598</c:v>
                </c:pt>
                <c:pt idx="18357" formatCode="General">
                  <c:v>-0.324301814420621</c:v>
                </c:pt>
                <c:pt idx="18358" formatCode="General">
                  <c:v>-0.31611374066473402</c:v>
                </c:pt>
                <c:pt idx="18359" formatCode="General">
                  <c:v>-0.30882865489901001</c:v>
                </c:pt>
                <c:pt idx="18360" formatCode="General">
                  <c:v>-0.30250686502205598</c:v>
                </c:pt>
                <c:pt idx="18361" formatCode="General">
                  <c:v>-0.29693909451823403</c:v>
                </c:pt>
                <c:pt idx="18362" formatCode="General">
                  <c:v>-0.29176154051101799</c:v>
                </c:pt>
                <c:pt idx="18363" formatCode="General">
                  <c:v>-0.2867521638635</c:v>
                </c:pt>
                <c:pt idx="18364" formatCode="General">
                  <c:v>-0.28189615579386001</c:v>
                </c:pt>
                <c:pt idx="18365" formatCode="General">
                  <c:v>-0.27714800519056998</c:v>
                </c:pt>
                <c:pt idx="18366" formatCode="General">
                  <c:v>-0.27240209888597899</c:v>
                </c:pt>
                <c:pt idx="18367" formatCode="General">
                  <c:v>-0.26765395723804097</c:v>
                </c:pt>
                <c:pt idx="18368" formatCode="General">
                  <c:v>-0.26284124758373201</c:v>
                </c:pt>
                <c:pt idx="18369" formatCode="General">
                  <c:v>-0.25760193200111098</c:v>
                </c:pt>
                <c:pt idx="18370" formatCode="General">
                  <c:v>-0.25162154970241102</c:v>
                </c:pt>
                <c:pt idx="18371" formatCode="General">
                  <c:v>-0.24477499786947901</c:v>
                </c:pt>
                <c:pt idx="18372" formatCode="General">
                  <c:v>-0.237141843200525</c:v>
                </c:pt>
                <c:pt idx="18373" formatCode="General">
                  <c:v>-0.22878031204472199</c:v>
                </c:pt>
                <c:pt idx="18374" formatCode="General">
                  <c:v>-0.219761897376576</c:v>
                </c:pt>
                <c:pt idx="18375" formatCode="General">
                  <c:v>-0.210588657105368</c:v>
                </c:pt>
                <c:pt idx="18376" formatCode="General">
                  <c:v>-0.201853957220749</c:v>
                </c:pt>
                <c:pt idx="18377" formatCode="General">
                  <c:v>-0.193840376961605</c:v>
                </c:pt>
                <c:pt idx="18378" formatCode="General">
                  <c:v>-0.186539000398732</c:v>
                </c:pt>
                <c:pt idx="18379" formatCode="General">
                  <c:v>-0.18000352936176101</c:v>
                </c:pt>
                <c:pt idx="18380" formatCode="General">
                  <c:v>-0.17465419967031701</c:v>
                </c:pt>
                <c:pt idx="18381" formatCode="General">
                  <c:v>-0.170717380799114</c:v>
                </c:pt>
                <c:pt idx="18382" formatCode="General">
                  <c:v>-0.16775861151531599</c:v>
                </c:pt>
                <c:pt idx="18383" formatCode="General">
                  <c:v>-0.165191047218231</c:v>
                </c:pt>
                <c:pt idx="18384" formatCode="General">
                  <c:v>-0.162906266416841</c:v>
                </c:pt>
                <c:pt idx="18385" formatCode="General">
                  <c:v>-0.16086890491507999</c:v>
                </c:pt>
                <c:pt idx="18386" formatCode="General">
                  <c:v>-0.15848819570974801</c:v>
                </c:pt>
                <c:pt idx="18387" formatCode="General">
                  <c:v>-0.155359646340514</c:v>
                </c:pt>
                <c:pt idx="18388" formatCode="General">
                  <c:v>-0.15178969551768001</c:v>
                </c:pt>
                <c:pt idx="18389" formatCode="General">
                  <c:v>-0.14850325766531</c:v>
                </c:pt>
                <c:pt idx="18390" formatCode="General">
                  <c:v>-0.14577033186923399</c:v>
                </c:pt>
                <c:pt idx="18391" formatCode="General">
                  <c:v>-0.14330922598718199</c:v>
                </c:pt>
                <c:pt idx="18392" formatCode="General">
                  <c:v>-0.14072970490025799</c:v>
                </c:pt>
                <c:pt idx="18393" formatCode="General">
                  <c:v>-0.137857535942008</c:v>
                </c:pt>
                <c:pt idx="18394" formatCode="General">
                  <c:v>-0.13463182989530001</c:v>
                </c:pt>
                <c:pt idx="18395" formatCode="General">
                  <c:v>-0.13035790811981399</c:v>
                </c:pt>
                <c:pt idx="18396" formatCode="General">
                  <c:v>-0.124638685131797</c:v>
                </c:pt>
                <c:pt idx="18397" formatCode="General">
                  <c:v>-0.11759709407504799</c:v>
                </c:pt>
                <c:pt idx="18398" formatCode="General">
                  <c:v>-0.10942903489846199</c:v>
                </c:pt>
                <c:pt idx="18399" formatCode="General">
                  <c:v>-0.100284725999139</c:v>
                </c:pt>
                <c:pt idx="18400" formatCode="General">
                  <c:v>-9.0365721993013098E-2</c:v>
                </c:pt>
                <c:pt idx="18401" formatCode="General">
                  <c:v>-8.0211698227024703E-2</c:v>
                </c:pt>
                <c:pt idx="18402" formatCode="General">
                  <c:v>-7.0772105225873502E-2</c:v>
                </c:pt>
                <c:pt idx="18403" formatCode="General">
                  <c:v>-6.2774747247363094E-2</c:v>
                </c:pt>
                <c:pt idx="18404" formatCode="General">
                  <c:v>-5.6070702590059703E-2</c:v>
                </c:pt>
                <c:pt idx="18405" formatCode="General">
                  <c:v>-5.0430672021540703E-2</c:v>
                </c:pt>
                <c:pt idx="18406" formatCode="General">
                  <c:v>-4.5683354247559302E-2</c:v>
                </c:pt>
                <c:pt idx="18407" formatCode="General">
                  <c:v>-4.1375581981623097E-2</c:v>
                </c:pt>
                <c:pt idx="18408" formatCode="General">
                  <c:v>-3.7060870855522898E-2</c:v>
                </c:pt>
                <c:pt idx="18409" formatCode="General">
                  <c:v>-3.2590254000046899E-2</c:v>
                </c:pt>
                <c:pt idx="18410" formatCode="General">
                  <c:v>-2.7907239789269799E-2</c:v>
                </c:pt>
                <c:pt idx="18411" formatCode="General">
                  <c:v>-2.3052425584779001E-2</c:v>
                </c:pt>
                <c:pt idx="18412" formatCode="General">
                  <c:v>-1.8257760121306602E-2</c:v>
                </c:pt>
                <c:pt idx="18413" formatCode="General">
                  <c:v>-1.3505377498524099E-2</c:v>
                </c:pt>
                <c:pt idx="18414" formatCode="General">
                  <c:v>-9.0617469405065605E-3</c:v>
                </c:pt>
                <c:pt idx="18415" formatCode="General">
                  <c:v>-5.6755445445790201E-3</c:v>
                </c:pt>
                <c:pt idx="18416" formatCode="General">
                  <c:v>-3.2843319016547501E-3</c:v>
                </c:pt>
                <c:pt idx="18417" formatCode="General">
                  <c:v>-1.1109577932140601E-3</c:v>
                </c:pt>
                <c:pt idx="18418" formatCode="General">
                  <c:v>1.5209606668606301E-3</c:v>
                </c:pt>
                <c:pt idx="18419" formatCode="General">
                  <c:v>4.9487829718531003E-3</c:v>
                </c:pt>
                <c:pt idx="18420" formatCode="General">
                  <c:v>8.7986605097567297E-3</c:v>
                </c:pt>
                <c:pt idx="18421" formatCode="General">
                  <c:v>1.26115601922808E-2</c:v>
                </c:pt>
                <c:pt idx="18422" formatCode="General">
                  <c:v>1.67765398871377E-2</c:v>
                </c:pt>
                <c:pt idx="18423" formatCode="General">
                  <c:v>2.20773805459979E-2</c:v>
                </c:pt>
                <c:pt idx="18424" formatCode="General">
                  <c:v>2.9327091736016799E-2</c:v>
                </c:pt>
                <c:pt idx="18425" formatCode="General">
                  <c:v>3.8371072313211997E-2</c:v>
                </c:pt>
                <c:pt idx="18426" formatCode="General">
                  <c:v>4.7577449511761301E-2</c:v>
                </c:pt>
                <c:pt idx="18427" formatCode="General">
                  <c:v>5.5149179276130403E-2</c:v>
                </c:pt>
                <c:pt idx="18428" formatCode="General">
                  <c:v>6.00843486367982E-2</c:v>
                </c:pt>
                <c:pt idx="18429" formatCode="General">
                  <c:v>6.2544495652305507E-2</c:v>
                </c:pt>
                <c:pt idx="18430" formatCode="General">
                  <c:v>6.3740004942874795E-2</c:v>
                </c:pt>
                <c:pt idx="18431" formatCode="General">
                  <c:v>6.4842513752797995E-2</c:v>
                </c:pt>
                <c:pt idx="18432" formatCode="General">
                  <c:v>6.6286324195036106E-2</c:v>
                </c:pt>
                <c:pt idx="18433" formatCode="General">
                  <c:v>6.7961357096561897E-2</c:v>
                </c:pt>
                <c:pt idx="18434" formatCode="General">
                  <c:v>6.9664601286987995E-2</c:v>
                </c:pt>
                <c:pt idx="18435" formatCode="General">
                  <c:v>7.1554079431348699E-2</c:v>
                </c:pt>
                <c:pt idx="18436" formatCode="General">
                  <c:v>7.3576587777035504E-2</c:v>
                </c:pt>
                <c:pt idx="18437" formatCode="General">
                  <c:v>7.5112996994956202E-2</c:v>
                </c:pt>
                <c:pt idx="18438" formatCode="General">
                  <c:v>7.6321790087867103E-2</c:v>
                </c:pt>
                <c:pt idx="18439" formatCode="General">
                  <c:v>7.8129357203762004E-2</c:v>
                </c:pt>
                <c:pt idx="18440" formatCode="General">
                  <c:v>8.1006968368658797E-2</c:v>
                </c:pt>
                <c:pt idx="18441" formatCode="General">
                  <c:v>8.4946189476337294E-2</c:v>
                </c:pt>
                <c:pt idx="18442" formatCode="General">
                  <c:v>8.9761040740731393E-2</c:v>
                </c:pt>
                <c:pt idx="18443" formatCode="General">
                  <c:v>9.5373388787652502E-2</c:v>
                </c:pt>
                <c:pt idx="18444" formatCode="General">
                  <c:v>0.101831178734045</c:v>
                </c:pt>
                <c:pt idx="18445" formatCode="General">
                  <c:v>0.108920478807746</c:v>
                </c:pt>
                <c:pt idx="18446" formatCode="General">
                  <c:v>0.116005940166272</c:v>
                </c:pt>
                <c:pt idx="18447" formatCode="General">
                  <c:v>0.122882900660145</c:v>
                </c:pt>
                <c:pt idx="18448" formatCode="General">
                  <c:v>0.12969564812531501</c:v>
                </c:pt>
                <c:pt idx="18449" formatCode="General">
                  <c:v>0.13657878586393801</c:v>
                </c:pt>
                <c:pt idx="18450" formatCode="General">
                  <c:v>0.143700683925471</c:v>
                </c:pt>
                <c:pt idx="18451" formatCode="General">
                  <c:v>0.15112882413027601</c:v>
                </c:pt>
                <c:pt idx="18452" formatCode="General">
                  <c:v>0.15928568353264799</c:v>
                </c:pt>
                <c:pt idx="18453" formatCode="General">
                  <c:v>0.16833993303377401</c:v>
                </c:pt>
                <c:pt idx="18454" formatCode="General">
                  <c:v>0.177932359991543</c:v>
                </c:pt>
                <c:pt idx="18455" formatCode="General">
                  <c:v>0.187583943828313</c:v>
                </c:pt>
                <c:pt idx="18456" formatCode="General">
                  <c:v>0.196859691109049</c:v>
                </c:pt>
                <c:pt idx="18457" formatCode="General">
                  <c:v>0.205528234594199</c:v>
                </c:pt>
                <c:pt idx="18458" formatCode="General">
                  <c:v>0.213572490605177</c:v>
                </c:pt>
                <c:pt idx="18459" formatCode="General">
                  <c:v>0.22129602894568201</c:v>
                </c:pt>
                <c:pt idx="18460" formatCode="General">
                  <c:v>0.228960305679346</c:v>
                </c:pt>
                <c:pt idx="18461" formatCode="General">
                  <c:v>0.23632872902515201</c:v>
                </c:pt>
                <c:pt idx="18462" formatCode="General">
                  <c:v>0.242789038393045</c:v>
                </c:pt>
                <c:pt idx="18463" formatCode="General">
                  <c:v>0.24793666431693101</c:v>
                </c:pt>
                <c:pt idx="18464" formatCode="General">
                  <c:v>0.25111546471041701</c:v>
                </c:pt>
                <c:pt idx="18465" formatCode="General">
                  <c:v>0.25080164676876399</c:v>
                </c:pt>
                <c:pt idx="18466" formatCode="General">
                  <c:v>0.24694732523376201</c:v>
                </c:pt>
                <c:pt idx="18467" formatCode="General">
                  <c:v>0.24129756102771999</c:v>
                </c:pt>
                <c:pt idx="18468" formatCode="General">
                  <c:v>0.23504712862664801</c:v>
                </c:pt>
                <c:pt idx="18469" formatCode="General">
                  <c:v>0.228879871620216</c:v>
                </c:pt>
                <c:pt idx="18470" formatCode="General">
                  <c:v>0.22332350318406</c:v>
                </c:pt>
                <c:pt idx="18471" formatCode="General">
                  <c:v>0.218978353184414</c:v>
                </c:pt>
                <c:pt idx="18472" formatCode="General">
                  <c:v>0.216515278681153</c:v>
                </c:pt>
                <c:pt idx="18473" formatCode="General">
                  <c:v>0.21599243770688201</c:v>
                </c:pt>
                <c:pt idx="18474" formatCode="General">
                  <c:v>0.21637805514768499</c:v>
                </c:pt>
                <c:pt idx="18475" formatCode="General">
                  <c:v>0.216307992380221</c:v>
                </c:pt>
                <c:pt idx="18476" formatCode="General">
                  <c:v>0.21536961231566701</c:v>
                </c:pt>
                <c:pt idx="18477" formatCode="General">
                  <c:v>0.21447447982221601</c:v>
                </c:pt>
                <c:pt idx="18478" formatCode="General">
                  <c:v>0.21425474892637</c:v>
                </c:pt>
                <c:pt idx="18479" formatCode="General">
                  <c:v>0.21445392426359899</c:v>
                </c:pt>
                <c:pt idx="18480" formatCode="General">
                  <c:v>0.214781817707421</c:v>
                </c:pt>
                <c:pt idx="18481" formatCode="General">
                  <c:v>0.214794923618047</c:v>
                </c:pt>
                <c:pt idx="18482" formatCode="General">
                  <c:v>0.21430211255151499</c:v>
                </c:pt>
                <c:pt idx="18483" formatCode="General">
                  <c:v>0.21374622355904399</c:v>
                </c:pt>
                <c:pt idx="18484" formatCode="General">
                  <c:v>0.213698068772326</c:v>
                </c:pt>
                <c:pt idx="18485" formatCode="General">
                  <c:v>0.21436320511714099</c:v>
                </c:pt>
                <c:pt idx="18486" formatCode="General">
                  <c:v>0.21539993020755799</c:v>
                </c:pt>
                <c:pt idx="18487" formatCode="General">
                  <c:v>0.21647706599316299</c:v>
                </c:pt>
                <c:pt idx="18488" formatCode="General">
                  <c:v>0.21789249052951701</c:v>
                </c:pt>
                <c:pt idx="18489" formatCode="General">
                  <c:v>0.220250257356325</c:v>
                </c:pt>
                <c:pt idx="18490" formatCode="General">
                  <c:v>0.223730904921211</c:v>
                </c:pt>
                <c:pt idx="18491" formatCode="General">
                  <c:v>0.22738734419175399</c:v>
                </c:pt>
                <c:pt idx="18492" formatCode="General">
                  <c:v>0.22968546842401699</c:v>
                </c:pt>
                <c:pt idx="18493" formatCode="General">
                  <c:v>0.230682497634631</c:v>
                </c:pt>
                <c:pt idx="18494" formatCode="General">
                  <c:v>0.23123134804541001</c:v>
                </c:pt>
                <c:pt idx="18495" formatCode="General">
                  <c:v>0.23159081745787499</c:v>
                </c:pt>
                <c:pt idx="18496" formatCode="General">
                  <c:v>0.231829220856</c:v>
                </c:pt>
                <c:pt idx="18497" formatCode="General">
                  <c:v>0.231380820520247</c:v>
                </c:pt>
                <c:pt idx="18498" formatCode="General">
                  <c:v>0.229375772239551</c:v>
                </c:pt>
                <c:pt idx="18499" formatCode="General">
                  <c:v>0.22558450954186501</c:v>
                </c:pt>
                <c:pt idx="18500" formatCode="General">
                  <c:v>0.22060732562205601</c:v>
                </c:pt>
                <c:pt idx="18501" formatCode="General">
                  <c:v>0.21560530758845001</c:v>
                </c:pt>
                <c:pt idx="18502" formatCode="General">
                  <c:v>0.21152994745951201</c:v>
                </c:pt>
                <c:pt idx="18503" formatCode="General">
                  <c:v>0.20836981277708799</c:v>
                </c:pt>
                <c:pt idx="18504" formatCode="General">
                  <c:v>0.205795096353311</c:v>
                </c:pt>
                <c:pt idx="18505" formatCode="General">
                  <c:v>0.20332956871688701</c:v>
                </c:pt>
                <c:pt idx="18506" formatCode="General">
                  <c:v>0.200304816354653</c:v>
                </c:pt>
                <c:pt idx="18507" formatCode="General">
                  <c:v>0.19699084633674799</c:v>
                </c:pt>
                <c:pt idx="18508" formatCode="General">
                  <c:v>0.19430120239788801</c:v>
                </c:pt>
                <c:pt idx="18509" formatCode="General">
                  <c:v>0.19290815151990701</c:v>
                </c:pt>
                <c:pt idx="18510" formatCode="General">
                  <c:v>0.19322855758251201</c:v>
                </c:pt>
                <c:pt idx="18511" formatCode="General">
                  <c:v>0.19545397200613801</c:v>
                </c:pt>
                <c:pt idx="18512" formatCode="General">
                  <c:v>0.199267006918008</c:v>
                </c:pt>
                <c:pt idx="18513" formatCode="General">
                  <c:v>0.203866993694368</c:v>
                </c:pt>
                <c:pt idx="18514" formatCode="General">
                  <c:v>0.208628693034418</c:v>
                </c:pt>
                <c:pt idx="18515" formatCode="General">
                  <c:v>0.21272865761648699</c:v>
                </c:pt>
                <c:pt idx="18516" formatCode="General">
                  <c:v>0.21519423062398299</c:v>
                </c:pt>
                <c:pt idx="18517" formatCode="General">
                  <c:v>0.21600606934247099</c:v>
                </c:pt>
                <c:pt idx="18518" formatCode="General">
                  <c:v>0.21584331836584</c:v>
                </c:pt>
                <c:pt idx="18519" formatCode="General">
                  <c:v>0.214872762960823</c:v>
                </c:pt>
                <c:pt idx="18520" formatCode="General">
                  <c:v>0.21283124505317599</c:v>
                </c:pt>
                <c:pt idx="18521" formatCode="General">
                  <c:v>0.20950340325315001</c:v>
                </c:pt>
                <c:pt idx="18522" formatCode="General">
                  <c:v>0.205373816990987</c:v>
                </c:pt>
                <c:pt idx="18523" formatCode="General">
                  <c:v>0.20158110343409799</c:v>
                </c:pt>
                <c:pt idx="18524" formatCode="General">
                  <c:v>0.19882916074339399</c:v>
                </c:pt>
                <c:pt idx="18525" formatCode="General">
                  <c:v>0.19682895456851601</c:v>
                </c:pt>
                <c:pt idx="18526" formatCode="General">
                  <c:v>0.19491868780042901</c:v>
                </c:pt>
                <c:pt idx="18527" formatCode="General">
                  <c:v>0.19280792611973299</c:v>
                </c:pt>
                <c:pt idx="18528" formatCode="General">
                  <c:v>0.19083537217375099</c:v>
                </c:pt>
                <c:pt idx="18529" formatCode="General">
                  <c:v>0.189472481882411</c:v>
                </c:pt>
                <c:pt idx="18530" formatCode="General">
                  <c:v>0.18855653256313101</c:v>
                </c:pt>
                <c:pt idx="18531" formatCode="General">
                  <c:v>0.18738577752408</c:v>
                </c:pt>
                <c:pt idx="18532" formatCode="General">
                  <c:v>0.18528342819000701</c:v>
                </c:pt>
                <c:pt idx="18533" formatCode="General">
                  <c:v>0.18204106374915299</c:v>
                </c:pt>
                <c:pt idx="18534" formatCode="General">
                  <c:v>0.17750894474866299</c:v>
                </c:pt>
                <c:pt idx="18535" formatCode="General">
                  <c:v>0.171682706013946</c:v>
                </c:pt>
                <c:pt idx="18536" formatCode="General">
                  <c:v>0.16516883938256899</c:v>
                </c:pt>
                <c:pt idx="18537" formatCode="General">
                  <c:v>0.15881652111670899</c:v>
                </c:pt>
                <c:pt idx="18538" formatCode="General">
                  <c:v>0.15312741260322299</c:v>
                </c:pt>
                <c:pt idx="18539" formatCode="General">
                  <c:v>0.14828156986711899</c:v>
                </c:pt>
                <c:pt idx="18540" formatCode="General">
                  <c:v>0.14410257853092601</c:v>
                </c:pt>
                <c:pt idx="18541" formatCode="General">
                  <c:v>0.140452610677162</c:v>
                </c:pt>
                <c:pt idx="18542" formatCode="General">
                  <c:v>0.13734734795346101</c:v>
                </c:pt>
                <c:pt idx="18543" formatCode="General">
                  <c:v>0.13448772633929501</c:v>
                </c:pt>
                <c:pt idx="18544" formatCode="General">
                  <c:v>0.13159264509544699</c:v>
                </c:pt>
                <c:pt idx="18545" formatCode="General">
                  <c:v>0.12828503518361101</c:v>
                </c:pt>
                <c:pt idx="18546" formatCode="General">
                  <c:v>0.124587427805308</c:v>
                </c:pt>
                <c:pt idx="18547" formatCode="General">
                  <c:v>0.12153207380323899</c:v>
                </c:pt>
                <c:pt idx="18548" formatCode="General">
                  <c:v>0.119609927608991</c:v>
                </c:pt>
                <c:pt idx="18549" formatCode="General">
                  <c:v>0.11847650758494099</c:v>
                </c:pt>
                <c:pt idx="18550" formatCode="General">
                  <c:v>0.118140269389305</c:v>
                </c:pt>
                <c:pt idx="18551" formatCode="General">
                  <c:v>0.11834665352667099</c:v>
                </c:pt>
                <c:pt idx="18552" formatCode="General">
                  <c:v>0.118407067120277</c:v>
                </c:pt>
                <c:pt idx="18553" formatCode="General">
                  <c:v>0.118039102813933</c:v>
                </c:pt>
                <c:pt idx="18554" formatCode="General">
                  <c:v>0.117397978040124</c:v>
                </c:pt>
                <c:pt idx="18555" formatCode="General">
                  <c:v>0.11644267071915</c:v>
                </c:pt>
                <c:pt idx="18556" formatCode="General">
                  <c:v>0.11481949774516099</c:v>
                </c:pt>
                <c:pt idx="18557" formatCode="General">
                  <c:v>0.112565977140172</c:v>
                </c:pt>
                <c:pt idx="18558" formatCode="General">
                  <c:v>0.11029128984413999</c:v>
                </c:pt>
                <c:pt idx="18559" formatCode="General">
                  <c:v>0.108313200836433</c:v>
                </c:pt>
                <c:pt idx="18560" formatCode="General">
                  <c:v>0.10642800737546</c:v>
                </c:pt>
                <c:pt idx="18561" formatCode="General">
                  <c:v>0.10475570880629501</c:v>
                </c:pt>
                <c:pt idx="18562" formatCode="General">
                  <c:v>0.10361083901007</c:v>
                </c:pt>
                <c:pt idx="18563" formatCode="General">
                  <c:v>0.10308562553217</c:v>
                </c:pt>
                <c:pt idx="18564" formatCode="General">
                  <c:v>0.10285238320137199</c:v>
                </c:pt>
                <c:pt idx="18565" formatCode="General">
                  <c:v>0.102143139116515</c:v>
                </c:pt>
                <c:pt idx="18566" formatCode="General">
                  <c:v>0.100595891266593</c:v>
                </c:pt>
                <c:pt idx="18567" formatCode="General">
                  <c:v>9.86727725423555E-2</c:v>
                </c:pt>
                <c:pt idx="18568" formatCode="General">
                  <c:v>9.6424754104263197E-2</c:v>
                </c:pt>
                <c:pt idx="18569" formatCode="General">
                  <c:v>9.3262547747931607E-2</c:v>
                </c:pt>
                <c:pt idx="18570" formatCode="General">
                  <c:v>8.8849942576069804E-2</c:v>
                </c:pt>
                <c:pt idx="18571" formatCode="General">
                  <c:v>8.3295569507239903E-2</c:v>
                </c:pt>
                <c:pt idx="18572" formatCode="General">
                  <c:v>7.70186192127775E-2</c:v>
                </c:pt>
                <c:pt idx="18573" formatCode="General">
                  <c:v>7.0647324998345903E-2</c:v>
                </c:pt>
                <c:pt idx="18574" formatCode="General">
                  <c:v>6.5047686517596195E-2</c:v>
                </c:pt>
                <c:pt idx="18575" formatCode="General">
                  <c:v>6.0387161746199902E-2</c:v>
                </c:pt>
                <c:pt idx="18576" formatCode="General">
                  <c:v>5.59867063041753E-2</c:v>
                </c:pt>
                <c:pt idx="18577" formatCode="General">
                  <c:v>5.1244275060089703E-2</c:v>
                </c:pt>
                <c:pt idx="18578" formatCode="General">
                  <c:v>4.5972724566271897E-2</c:v>
                </c:pt>
                <c:pt idx="18579" formatCode="General">
                  <c:v>4.0126576982988799E-2</c:v>
                </c:pt>
                <c:pt idx="18580" formatCode="General">
                  <c:v>3.3999999066648197E-2</c:v>
                </c:pt>
                <c:pt idx="18581" formatCode="General">
                  <c:v>2.8234073396337E-2</c:v>
                </c:pt>
                <c:pt idx="18582" formatCode="General">
                  <c:v>2.3190227741622299E-2</c:v>
                </c:pt>
                <c:pt idx="18583" formatCode="General">
                  <c:v>1.89871504973699E-2</c:v>
                </c:pt>
                <c:pt idx="18584" formatCode="General">
                  <c:v>1.5391502117128E-2</c:v>
                </c:pt>
                <c:pt idx="18585" formatCode="General">
                  <c:v>1.16152052328887E-2</c:v>
                </c:pt>
                <c:pt idx="18586" formatCode="General">
                  <c:v>6.8130767079886204E-3</c:v>
                </c:pt>
                <c:pt idx="18587" formatCode="General">
                  <c:v>5.7172025836957298E-4</c:v>
                </c:pt>
                <c:pt idx="18588" formatCode="General">
                  <c:v>-7.4975067297660698E-3</c:v>
                </c:pt>
                <c:pt idx="18589" formatCode="General">
                  <c:v>-1.68634670569516E-2</c:v>
                </c:pt>
                <c:pt idx="18590" formatCode="General">
                  <c:v>-2.5782604224221201E-2</c:v>
                </c:pt>
                <c:pt idx="18591" formatCode="General">
                  <c:v>-3.3274595464791799E-2</c:v>
                </c:pt>
                <c:pt idx="18592" formatCode="General">
                  <c:v>-3.9646347007178701E-2</c:v>
                </c:pt>
                <c:pt idx="18593" formatCode="General">
                  <c:v>-4.5197935324959401E-2</c:v>
                </c:pt>
                <c:pt idx="18594" formatCode="General">
                  <c:v>-4.9685037089377798E-2</c:v>
                </c:pt>
                <c:pt idx="18595" formatCode="General">
                  <c:v>-5.2766704376539401E-2</c:v>
                </c:pt>
                <c:pt idx="18596" formatCode="General">
                  <c:v>-5.4002577883795602E-2</c:v>
                </c:pt>
                <c:pt idx="18597" formatCode="General">
                  <c:v>-5.3155432069118901E-2</c:v>
                </c:pt>
                <c:pt idx="18598" formatCode="General">
                  <c:v>-5.05367214554059E-2</c:v>
                </c:pt>
                <c:pt idx="18599" formatCode="General">
                  <c:v>-4.6238800130356202E-2</c:v>
                </c:pt>
                <c:pt idx="18600" formatCode="General">
                  <c:v>-4.0379816221931299E-2</c:v>
                </c:pt>
                <c:pt idx="18601" formatCode="General">
                  <c:v>-3.4190103873036302E-2</c:v>
                </c:pt>
                <c:pt idx="18602" formatCode="General">
                  <c:v>-2.9352626224960699E-2</c:v>
                </c:pt>
                <c:pt idx="18603" formatCode="General">
                  <c:v>-2.6988097161645401E-2</c:v>
                </c:pt>
                <c:pt idx="18604" formatCode="General">
                  <c:v>-2.7170505329161401E-2</c:v>
                </c:pt>
                <c:pt idx="18605" formatCode="General">
                  <c:v>-2.93648347860507E-2</c:v>
                </c:pt>
                <c:pt idx="18606" formatCode="General">
                  <c:v>-3.3092684990524202E-2</c:v>
                </c:pt>
                <c:pt idx="18607" formatCode="General">
                  <c:v>-3.7585426061055797E-2</c:v>
                </c:pt>
                <c:pt idx="18608" formatCode="General">
                  <c:v>-4.1990115020530697E-2</c:v>
                </c:pt>
                <c:pt idx="18609" formatCode="General">
                  <c:v>-4.6211044212310301E-2</c:v>
                </c:pt>
                <c:pt idx="18610" formatCode="General">
                  <c:v>-5.0775860326118402E-2</c:v>
                </c:pt>
                <c:pt idx="18611" formatCode="General">
                  <c:v>-5.6321195830189297E-2</c:v>
                </c:pt>
                <c:pt idx="18612" formatCode="General">
                  <c:v>-6.3256459648029603E-2</c:v>
                </c:pt>
                <c:pt idx="18613" formatCode="General">
                  <c:v>-7.0943566973006605E-2</c:v>
                </c:pt>
                <c:pt idx="18614" formatCode="General">
                  <c:v>-7.8533982785866499E-2</c:v>
                </c:pt>
                <c:pt idx="18615" formatCode="General">
                  <c:v>-8.6075547162938901E-2</c:v>
                </c:pt>
                <c:pt idx="18616" formatCode="General">
                  <c:v>-9.3885203136429798E-2</c:v>
                </c:pt>
                <c:pt idx="18617" formatCode="General">
                  <c:v>-0.101810405087221</c:v>
                </c:pt>
                <c:pt idx="18618" formatCode="General">
                  <c:v>-0.109519396945663</c:v>
                </c:pt>
                <c:pt idx="18619" formatCode="General">
                  <c:v>-0.116454645103411</c:v>
                </c:pt>
                <c:pt idx="18620" formatCode="General">
                  <c:v>-0.121709771950019</c:v>
                </c:pt>
                <c:pt idx="18621" formatCode="General">
                  <c:v>-0.12502445905516499</c:v>
                </c:pt>
                <c:pt idx="18622" formatCode="General">
                  <c:v>-0.12594978033070001</c:v>
                </c:pt>
                <c:pt idx="18623" formatCode="General">
                  <c:v>-0.123818651771299</c:v>
                </c:pt>
                <c:pt idx="18624" formatCode="General">
                  <c:v>-0.118840206617241</c:v>
                </c:pt>
                <c:pt idx="18625" formatCode="General">
                  <c:v>-0.11175705385950099</c:v>
                </c:pt>
                <c:pt idx="18626" formatCode="General">
                  <c:v>-0.10336322541213</c:v>
                </c:pt>
                <c:pt idx="18627" formatCode="General">
                  <c:v>-9.4053280001716005E-2</c:v>
                </c:pt>
                <c:pt idx="18628" formatCode="General">
                  <c:v>-8.4462794466633698E-2</c:v>
                </c:pt>
                <c:pt idx="18629" formatCode="General">
                  <c:v>-7.5659866723199201E-2</c:v>
                </c:pt>
                <c:pt idx="18630" formatCode="General">
                  <c:v>-6.8082297966323896E-2</c:v>
                </c:pt>
                <c:pt idx="18631" formatCode="General">
                  <c:v>-6.1529360664149199E-2</c:v>
                </c:pt>
                <c:pt idx="18632" formatCode="General">
                  <c:v>-5.5823691947003401E-2</c:v>
                </c:pt>
                <c:pt idx="18633" formatCode="General">
                  <c:v>-5.1568462301328298E-2</c:v>
                </c:pt>
                <c:pt idx="18634" formatCode="General">
                  <c:v>-4.9652507730824101E-2</c:v>
                </c:pt>
                <c:pt idx="18635" formatCode="General">
                  <c:v>-4.9969658253882603E-2</c:v>
                </c:pt>
                <c:pt idx="18636" formatCode="General">
                  <c:v>-5.14582661984683E-2</c:v>
                </c:pt>
                <c:pt idx="18637" formatCode="General">
                  <c:v>-5.2362938804002203E-2</c:v>
                </c:pt>
                <c:pt idx="18638" formatCode="General">
                  <c:v>-5.2107565708891301E-2</c:v>
                </c:pt>
                <c:pt idx="18639" formatCode="General">
                  <c:v>-5.2091225424756402E-2</c:v>
                </c:pt>
                <c:pt idx="18640" formatCode="General">
                  <c:v>-5.3177021826302101E-2</c:v>
                </c:pt>
                <c:pt idx="18641" formatCode="General">
                  <c:v>-5.5282614706464499E-2</c:v>
                </c:pt>
                <c:pt idx="18642" formatCode="General">
                  <c:v>-5.7814656358842802E-2</c:v>
                </c:pt>
                <c:pt idx="18643" formatCode="General">
                  <c:v>-6.0450049777521303E-2</c:v>
                </c:pt>
                <c:pt idx="18644" formatCode="General">
                  <c:v>-6.35763395409321E-2</c:v>
                </c:pt>
                <c:pt idx="18645" formatCode="General">
                  <c:v>-6.7118641451024003E-2</c:v>
                </c:pt>
                <c:pt idx="18646" formatCode="General">
                  <c:v>-7.0070878081583104E-2</c:v>
                </c:pt>
                <c:pt idx="18647" formatCode="General">
                  <c:v>-7.1994706447269394E-2</c:v>
                </c:pt>
                <c:pt idx="18648" formatCode="General">
                  <c:v>-7.3326641114183203E-2</c:v>
                </c:pt>
                <c:pt idx="18649" formatCode="General">
                  <c:v>-7.3961508204792206E-2</c:v>
                </c:pt>
                <c:pt idx="18650" formatCode="General">
                  <c:v>-7.3819589123815102E-2</c:v>
                </c:pt>
                <c:pt idx="18651" formatCode="General">
                  <c:v>-7.2881014647101797E-2</c:v>
                </c:pt>
                <c:pt idx="18652" formatCode="General">
                  <c:v>-7.1045520827424505E-2</c:v>
                </c:pt>
                <c:pt idx="18653" formatCode="General">
                  <c:v>-6.8309535929954396E-2</c:v>
                </c:pt>
                <c:pt idx="18654" formatCode="General">
                  <c:v>-6.47620489064578E-2</c:v>
                </c:pt>
                <c:pt idx="18655" formatCode="General">
                  <c:v>-6.05284505056881E-2</c:v>
                </c:pt>
                <c:pt idx="18656" formatCode="General">
                  <c:v>-5.57503243632365E-2</c:v>
                </c:pt>
                <c:pt idx="18657" formatCode="General">
                  <c:v>-5.0937338735437203E-2</c:v>
                </c:pt>
                <c:pt idx="18658" formatCode="General">
                  <c:v>-4.6469156282978603E-2</c:v>
                </c:pt>
                <c:pt idx="18659" formatCode="General">
                  <c:v>-4.2677600383793597E-2</c:v>
                </c:pt>
                <c:pt idx="18660" formatCode="General">
                  <c:v>-3.9529013290255002E-2</c:v>
                </c:pt>
                <c:pt idx="18661" formatCode="General">
                  <c:v>-3.6056048599924902E-2</c:v>
                </c:pt>
                <c:pt idx="18662" formatCode="General">
                  <c:v>-3.1755256664586E-2</c:v>
                </c:pt>
                <c:pt idx="18663" formatCode="General">
                  <c:v>-2.7005460188933898E-2</c:v>
                </c:pt>
                <c:pt idx="18664" formatCode="General">
                  <c:v>-2.248853028193E-2</c:v>
                </c:pt>
                <c:pt idx="18665" formatCode="General">
                  <c:v>-1.8804437672055599E-2</c:v>
                </c:pt>
                <c:pt idx="18666" formatCode="General">
                  <c:v>-1.6165302672935401E-2</c:v>
                </c:pt>
                <c:pt idx="18667" formatCode="General">
                  <c:v>-1.44431030839482E-2</c:v>
                </c:pt>
                <c:pt idx="18668" formatCode="General">
                  <c:v>-1.3083336646854399E-2</c:v>
                </c:pt>
                <c:pt idx="18669" formatCode="General">
                  <c:v>-1.21650743680444E-2</c:v>
                </c:pt>
                <c:pt idx="18670" formatCode="General">
                  <c:v>-1.22703441284814E-2</c:v>
                </c:pt>
                <c:pt idx="18671" formatCode="General">
                  <c:v>-1.34678289820819E-2</c:v>
                </c:pt>
                <c:pt idx="18672" formatCode="General">
                  <c:v>-1.54630344668746E-2</c:v>
                </c:pt>
                <c:pt idx="18673" formatCode="General">
                  <c:v>-1.7920184580372998E-2</c:v>
                </c:pt>
                <c:pt idx="18674" formatCode="General">
                  <c:v>-2.0586608485526899E-2</c:v>
                </c:pt>
                <c:pt idx="18675" formatCode="General">
                  <c:v>-2.330059002406E-2</c:v>
                </c:pt>
                <c:pt idx="18676" formatCode="General">
                  <c:v>-2.6147434759619798E-2</c:v>
                </c:pt>
                <c:pt idx="18677" formatCode="General">
                  <c:v>-2.96504904787733E-2</c:v>
                </c:pt>
                <c:pt idx="18678" formatCode="General">
                  <c:v>-3.3313595667709799E-2</c:v>
                </c:pt>
                <c:pt idx="18679" formatCode="General">
                  <c:v>-3.6100611309889799E-2</c:v>
                </c:pt>
                <c:pt idx="18680" formatCode="General">
                  <c:v>-3.7866611301144402E-2</c:v>
                </c:pt>
                <c:pt idx="18681" formatCode="General">
                  <c:v>-3.8762949908715601E-2</c:v>
                </c:pt>
                <c:pt idx="18682" formatCode="General">
                  <c:v>-3.8497458650229598E-2</c:v>
                </c:pt>
                <c:pt idx="18683" formatCode="General">
                  <c:v>-3.6890050881231699E-2</c:v>
                </c:pt>
                <c:pt idx="18684" formatCode="General">
                  <c:v>-3.4598351033699903E-2</c:v>
                </c:pt>
                <c:pt idx="18685" formatCode="General">
                  <c:v>-3.2183347157783398E-2</c:v>
                </c:pt>
                <c:pt idx="18686" formatCode="General">
                  <c:v>-2.9629030762684801E-2</c:v>
                </c:pt>
                <c:pt idx="18687" formatCode="General">
                  <c:v>-2.6661173610031098E-2</c:v>
                </c:pt>
                <c:pt idx="18688" formatCode="General">
                  <c:v>-2.31582384367153E-2</c:v>
                </c:pt>
                <c:pt idx="18689" formatCode="General">
                  <c:v>-1.9293411812276898E-2</c:v>
                </c:pt>
                <c:pt idx="18690" formatCode="General">
                  <c:v>-1.56306661063501E-2</c:v>
                </c:pt>
                <c:pt idx="18691" formatCode="General">
                  <c:v>-1.28281304100247E-2</c:v>
                </c:pt>
                <c:pt idx="18692" formatCode="General">
                  <c:v>-1.10361578266707E-2</c:v>
                </c:pt>
                <c:pt idx="18693" formatCode="General">
                  <c:v>-1.02038155575179E-2</c:v>
                </c:pt>
                <c:pt idx="18694" formatCode="General">
                  <c:v>-9.9962678989525596E-3</c:v>
                </c:pt>
                <c:pt idx="18695" formatCode="General">
                  <c:v>-1.0652076388234301E-2</c:v>
                </c:pt>
                <c:pt idx="18696" formatCode="General">
                  <c:v>-1.21541124328028E-2</c:v>
                </c:pt>
                <c:pt idx="18697" formatCode="General">
                  <c:v>-1.3417749751941099E-2</c:v>
                </c:pt>
                <c:pt idx="18698" formatCode="General">
                  <c:v>-1.38184296818658E-2</c:v>
                </c:pt>
                <c:pt idx="18699" formatCode="General">
                  <c:v>-1.34930417803925E-2</c:v>
                </c:pt>
                <c:pt idx="18700" formatCode="General">
                  <c:v>-1.28432314921891E-2</c:v>
                </c:pt>
                <c:pt idx="18701" formatCode="General">
                  <c:v>-1.17039833544548E-2</c:v>
                </c:pt>
                <c:pt idx="18702" formatCode="General">
                  <c:v>-1.03439194794935E-2</c:v>
                </c:pt>
                <c:pt idx="18703" formatCode="General">
                  <c:v>-9.1968162072441993E-3</c:v>
                </c:pt>
                <c:pt idx="18704" formatCode="General">
                  <c:v>-8.5651586373980994E-3</c:v>
                </c:pt>
                <c:pt idx="18705" formatCode="General">
                  <c:v>-8.8744668537020198E-3</c:v>
                </c:pt>
                <c:pt idx="18706" formatCode="General">
                  <c:v>-1.01494759959191E-2</c:v>
                </c:pt>
                <c:pt idx="18707" formatCode="General">
                  <c:v>-1.22830460523693E-2</c:v>
                </c:pt>
                <c:pt idx="18708" formatCode="General">
                  <c:v>-1.51735001528761E-2</c:v>
                </c:pt>
                <c:pt idx="18709" formatCode="General">
                  <c:v>-1.8277703179734602E-2</c:v>
                </c:pt>
                <c:pt idx="18710" formatCode="General">
                  <c:v>-2.0768003743146999E-2</c:v>
                </c:pt>
                <c:pt idx="18711" formatCode="General">
                  <c:v>-2.2259546779743199E-2</c:v>
                </c:pt>
                <c:pt idx="18712" formatCode="General">
                  <c:v>-2.2872073266065902E-2</c:v>
                </c:pt>
                <c:pt idx="18713" formatCode="General">
                  <c:v>-2.2710562538661602E-2</c:v>
                </c:pt>
                <c:pt idx="18714" formatCode="General">
                  <c:v>-2.14402574130611E-2</c:v>
                </c:pt>
                <c:pt idx="18715" formatCode="General">
                  <c:v>-1.9201684579058201E-2</c:v>
                </c:pt>
                <c:pt idx="18716" formatCode="General">
                  <c:v>-1.6953465915177001E-2</c:v>
                </c:pt>
                <c:pt idx="18717" formatCode="General">
                  <c:v>-1.5266085725515599E-2</c:v>
                </c:pt>
                <c:pt idx="18718" formatCode="General">
                  <c:v>-1.39256093799417E-2</c:v>
                </c:pt>
                <c:pt idx="18719" formatCode="General">
                  <c:v>-1.2832175886751999E-2</c:v>
                </c:pt>
                <c:pt idx="18720" formatCode="General">
                  <c:v>-1.22239615527011E-2</c:v>
                </c:pt>
                <c:pt idx="18721" formatCode="General">
                  <c:v>-1.19032249789128E-2</c:v>
                </c:pt>
                <c:pt idx="18722" formatCode="General">
                  <c:v>-1.16963581798845E-2</c:v>
                </c:pt>
                <c:pt idx="18723" formatCode="General">
                  <c:v>-1.1508585484344599E-2</c:v>
                </c:pt>
                <c:pt idx="18724" formatCode="General">
                  <c:v>-1.11063629967887E-2</c:v>
                </c:pt>
                <c:pt idx="18725" formatCode="General">
                  <c:v>-1.0630398723656001E-2</c:v>
                </c:pt>
                <c:pt idx="18726" formatCode="General">
                  <c:v>-1.05232026788549E-2</c:v>
                </c:pt>
                <c:pt idx="18727" formatCode="General">
                  <c:v>-1.06420755477224E-2</c:v>
                </c:pt>
                <c:pt idx="18728" formatCode="General">
                  <c:v>-1.0093919994072199E-2</c:v>
                </c:pt>
                <c:pt idx="18729" formatCode="General">
                  <c:v>-8.2763858488905297E-3</c:v>
                </c:pt>
                <c:pt idx="18730" formatCode="General">
                  <c:v>-5.4029854012171098E-3</c:v>
                </c:pt>
                <c:pt idx="18731" formatCode="General">
                  <c:v>-1.93638716346027E-3</c:v>
                </c:pt>
                <c:pt idx="18732" formatCode="General">
                  <c:v>1.27585920301783E-3</c:v>
                </c:pt>
                <c:pt idx="18733" formatCode="General">
                  <c:v>3.7764862147305501E-3</c:v>
                </c:pt>
                <c:pt idx="18734" formatCode="General">
                  <c:v>5.9968985890638199E-3</c:v>
                </c:pt>
                <c:pt idx="18735" formatCode="General">
                  <c:v>8.2883051277997492E-3</c:v>
                </c:pt>
                <c:pt idx="18736" formatCode="General">
                  <c:v>1.03938498720627E-2</c:v>
                </c:pt>
                <c:pt idx="18737" formatCode="General">
                  <c:v>1.1735429123253101E-2</c:v>
                </c:pt>
                <c:pt idx="18738" formatCode="General">
                  <c:v>1.18310649910066E-2</c:v>
                </c:pt>
                <c:pt idx="18739" formatCode="General">
                  <c:v>1.0576356647608301E-2</c:v>
                </c:pt>
                <c:pt idx="18740" formatCode="General">
                  <c:v>8.2864448556628899E-3</c:v>
                </c:pt>
                <c:pt idx="18741" formatCode="General">
                  <c:v>5.4728372631747298E-3</c:v>
                </c:pt>
                <c:pt idx="18742" formatCode="General">
                  <c:v>2.4090106532820002E-3</c:v>
                </c:pt>
                <c:pt idx="18743" formatCode="General">
                  <c:v>-1.1416671044567101E-3</c:v>
                </c:pt>
                <c:pt idx="18744" formatCode="General">
                  <c:v>-5.04262065027685E-3</c:v>
                </c:pt>
                <c:pt idx="18745" formatCode="General">
                  <c:v>-8.1424364078275593E-3</c:v>
                </c:pt>
                <c:pt idx="18746" formatCode="General">
                  <c:v>-9.2426843476921504E-3</c:v>
                </c:pt>
                <c:pt idx="18747" formatCode="General">
                  <c:v>-8.7783858044829695E-3</c:v>
                </c:pt>
                <c:pt idx="18748" formatCode="General">
                  <c:v>-7.8035091000121402E-3</c:v>
                </c:pt>
                <c:pt idx="18749" formatCode="General">
                  <c:v>-6.6112743407940799E-3</c:v>
                </c:pt>
                <c:pt idx="18750" formatCode="General">
                  <c:v>-4.9991815605126702E-3</c:v>
                </c:pt>
                <c:pt idx="18751" formatCode="General">
                  <c:v>-2.5137429720735898E-3</c:v>
                </c:pt>
                <c:pt idx="18752" formatCode="General">
                  <c:v>1.21377052405106E-3</c:v>
                </c:pt>
                <c:pt idx="18753" formatCode="General">
                  <c:v>6.0089133200847602E-3</c:v>
                </c:pt>
                <c:pt idx="18754" formatCode="General">
                  <c:v>1.11092582789264E-2</c:v>
                </c:pt>
                <c:pt idx="18755" formatCode="General">
                  <c:v>1.5862704596331802E-2</c:v>
                </c:pt>
                <c:pt idx="18756" formatCode="General">
                  <c:v>2.00655073852955E-2</c:v>
                </c:pt>
                <c:pt idx="18757" formatCode="General">
                  <c:v>2.3782693113080299E-2</c:v>
                </c:pt>
                <c:pt idx="18758" formatCode="General">
                  <c:v>2.7265808989270099E-2</c:v>
                </c:pt>
                <c:pt idx="18759" formatCode="General">
                  <c:v>3.04788145862427E-2</c:v>
                </c:pt>
                <c:pt idx="18760" formatCode="General">
                  <c:v>3.3002634043494503E-2</c:v>
                </c:pt>
                <c:pt idx="18761" formatCode="General">
                  <c:v>3.4431769429383301E-2</c:v>
                </c:pt>
                <c:pt idx="18762" formatCode="General">
                  <c:v>3.4347291723548598E-2</c:v>
                </c:pt>
                <c:pt idx="18763" formatCode="General">
                  <c:v>3.2654933859281698E-2</c:v>
                </c:pt>
                <c:pt idx="18764" formatCode="General">
                  <c:v>2.9850635488398902E-2</c:v>
                </c:pt>
                <c:pt idx="18765" formatCode="General">
                  <c:v>2.6383990467463401E-2</c:v>
                </c:pt>
                <c:pt idx="18766" formatCode="General">
                  <c:v>2.24501205506181E-2</c:v>
                </c:pt>
                <c:pt idx="18767" formatCode="General">
                  <c:v>1.8499413365308599E-2</c:v>
                </c:pt>
                <c:pt idx="18768" formatCode="General">
                  <c:v>1.54299292604366E-2</c:v>
                </c:pt>
                <c:pt idx="18769" formatCode="General">
                  <c:v>1.3064971291269699E-2</c:v>
                </c:pt>
                <c:pt idx="18770" formatCode="General">
                  <c:v>1.0299048929586E-2</c:v>
                </c:pt>
                <c:pt idx="18771" formatCode="General">
                  <c:v>7.0930737812203003E-3</c:v>
                </c:pt>
                <c:pt idx="18772" formatCode="General">
                  <c:v>4.5392905456701901E-3</c:v>
                </c:pt>
                <c:pt idx="18773" formatCode="General">
                  <c:v>3.6948260713983998E-3</c:v>
                </c:pt>
                <c:pt idx="18774" formatCode="General">
                  <c:v>4.39752003787049E-3</c:v>
                </c:pt>
                <c:pt idx="18775" formatCode="General">
                  <c:v>5.7093532264880804E-3</c:v>
                </c:pt>
                <c:pt idx="18776" formatCode="General">
                  <c:v>6.9237374617241096E-3</c:v>
                </c:pt>
                <c:pt idx="18777" formatCode="General">
                  <c:v>7.8494906029801404E-3</c:v>
                </c:pt>
                <c:pt idx="18778" formatCode="General">
                  <c:v>8.9001301833843503E-3</c:v>
                </c:pt>
                <c:pt idx="18779" formatCode="General">
                  <c:v>9.9641835651344199E-3</c:v>
                </c:pt>
                <c:pt idx="18780" formatCode="General">
                  <c:v>1.04681905669105E-2</c:v>
                </c:pt>
                <c:pt idx="18781" formatCode="General">
                  <c:v>1.0216350170134701E-2</c:v>
                </c:pt>
                <c:pt idx="18782" formatCode="General">
                  <c:v>9.4582377508212901E-3</c:v>
                </c:pt>
                <c:pt idx="18783" formatCode="General">
                  <c:v>8.6627389979029301E-3</c:v>
                </c:pt>
                <c:pt idx="18784" formatCode="General">
                  <c:v>8.1363426365445597E-3</c:v>
                </c:pt>
                <c:pt idx="18785" formatCode="General">
                  <c:v>7.7674721496094204E-3</c:v>
                </c:pt>
                <c:pt idx="18786" formatCode="General">
                  <c:v>7.11332678265157E-3</c:v>
                </c:pt>
                <c:pt idx="18787" formatCode="General">
                  <c:v>6.0172376710424203E-3</c:v>
                </c:pt>
                <c:pt idx="18788" formatCode="General">
                  <c:v>4.9629802391523703E-3</c:v>
                </c:pt>
                <c:pt idx="18789" formatCode="General">
                  <c:v>4.7900936972876101E-3</c:v>
                </c:pt>
                <c:pt idx="18790" formatCode="General">
                  <c:v>5.7424907497562296E-3</c:v>
                </c:pt>
                <c:pt idx="18791" formatCode="General">
                  <c:v>7.2147434606254501E-3</c:v>
                </c:pt>
                <c:pt idx="18792" formatCode="General">
                  <c:v>8.2418005721492105E-3</c:v>
                </c:pt>
                <c:pt idx="18793" formatCode="General">
                  <c:v>8.0075659337700798E-3</c:v>
                </c:pt>
                <c:pt idx="18794" formatCode="General">
                  <c:v>6.4518350343693697E-3</c:v>
                </c:pt>
                <c:pt idx="18795" formatCode="General">
                  <c:v>4.2252425762949802E-3</c:v>
                </c:pt>
                <c:pt idx="18796" formatCode="General">
                  <c:v>1.9486654836575201E-3</c:v>
                </c:pt>
                <c:pt idx="18797">
                  <c:v>-3.1547298147159103E-5</c:v>
                </c:pt>
                <c:pt idx="18798" formatCode="General">
                  <c:v>-1.8105051606860201E-3</c:v>
                </c:pt>
                <c:pt idx="18799" formatCode="General">
                  <c:v>-3.9008330281974598E-3</c:v>
                </c:pt>
                <c:pt idx="18800" formatCode="General">
                  <c:v>-6.5143240014994804E-3</c:v>
                </c:pt>
                <c:pt idx="18801" formatCode="General">
                  <c:v>-9.5555165214191995E-3</c:v>
                </c:pt>
                <c:pt idx="18802" formatCode="General">
                  <c:v>-1.2466784194614401E-2</c:v>
                </c:pt>
                <c:pt idx="18803" formatCode="General">
                  <c:v>-1.4503407675837601E-2</c:v>
                </c:pt>
                <c:pt idx="18804" formatCode="General">
                  <c:v>-1.5909461091680802E-2</c:v>
                </c:pt>
                <c:pt idx="18805" formatCode="General">
                  <c:v>-1.6933204725328901E-2</c:v>
                </c:pt>
                <c:pt idx="18806" formatCode="General">
                  <c:v>-1.76343835049096E-2</c:v>
                </c:pt>
                <c:pt idx="18807" formatCode="General">
                  <c:v>-1.80517787549722E-2</c:v>
                </c:pt>
                <c:pt idx="18808" formatCode="General">
                  <c:v>-1.8293075865654099E-2</c:v>
                </c:pt>
                <c:pt idx="18809" formatCode="General">
                  <c:v>-1.8608943145722801E-2</c:v>
                </c:pt>
                <c:pt idx="18810" formatCode="General">
                  <c:v>-1.9207308612541201E-2</c:v>
                </c:pt>
                <c:pt idx="18811" formatCode="General">
                  <c:v>-2.0320487976861E-2</c:v>
                </c:pt>
                <c:pt idx="18812" formatCode="General">
                  <c:v>-2.1667660511482102E-2</c:v>
                </c:pt>
                <c:pt idx="18813" formatCode="General">
                  <c:v>-2.2876982406434699E-2</c:v>
                </c:pt>
                <c:pt idx="18814" formatCode="General">
                  <c:v>-2.4175669287607698E-2</c:v>
                </c:pt>
                <c:pt idx="18815" formatCode="General">
                  <c:v>-2.5705184471821199E-2</c:v>
                </c:pt>
                <c:pt idx="18816" formatCode="General">
                  <c:v>-2.7402776128126E-2</c:v>
                </c:pt>
                <c:pt idx="18817" formatCode="General">
                  <c:v>-2.91521471212134E-2</c:v>
                </c:pt>
                <c:pt idx="18818" formatCode="General">
                  <c:v>-3.0695583936316301E-2</c:v>
                </c:pt>
                <c:pt idx="18819" formatCode="General">
                  <c:v>-3.1929098185302103E-2</c:v>
                </c:pt>
                <c:pt idx="18820" formatCode="General">
                  <c:v>-3.2762475105745599E-2</c:v>
                </c:pt>
                <c:pt idx="18821" formatCode="General">
                  <c:v>-3.3229439099139203E-2</c:v>
                </c:pt>
                <c:pt idx="18822" formatCode="General">
                  <c:v>-3.32939699126856E-2</c:v>
                </c:pt>
                <c:pt idx="18823" formatCode="General">
                  <c:v>-3.2985945276766203E-2</c:v>
                </c:pt>
                <c:pt idx="18824" formatCode="General">
                  <c:v>-3.2295502147541497E-2</c:v>
                </c:pt>
                <c:pt idx="18825" formatCode="General">
                  <c:v>-3.1202784928802099E-2</c:v>
                </c:pt>
                <c:pt idx="18826" formatCode="General">
                  <c:v>-3.00788803746035E-2</c:v>
                </c:pt>
                <c:pt idx="18827" formatCode="General">
                  <c:v>-3.0089958419633699E-2</c:v>
                </c:pt>
                <c:pt idx="18828" formatCode="General">
                  <c:v>-3.15826374173198E-2</c:v>
                </c:pt>
                <c:pt idx="18829" formatCode="General">
                  <c:v>-3.4078366059764102E-2</c:v>
                </c:pt>
                <c:pt idx="18830" formatCode="General">
                  <c:v>-3.7676715867034902E-2</c:v>
                </c:pt>
                <c:pt idx="18831" formatCode="General">
                  <c:v>-4.1989189416674601E-2</c:v>
                </c:pt>
                <c:pt idx="18832" formatCode="General">
                  <c:v>-4.6512199697378798E-2</c:v>
                </c:pt>
                <c:pt idx="18833" formatCode="General">
                  <c:v>-5.0929473812220898E-2</c:v>
                </c:pt>
                <c:pt idx="18834" formatCode="General">
                  <c:v>-5.4962972461653499E-2</c:v>
                </c:pt>
                <c:pt idx="18835" formatCode="General">
                  <c:v>-5.8438009573878701E-2</c:v>
                </c:pt>
                <c:pt idx="18836" formatCode="General">
                  <c:v>-6.1093529460041103E-2</c:v>
                </c:pt>
                <c:pt idx="18837" formatCode="General">
                  <c:v>-6.3124913002794297E-2</c:v>
                </c:pt>
                <c:pt idx="18838" formatCode="General">
                  <c:v>-6.4802007207631407E-2</c:v>
                </c:pt>
                <c:pt idx="18839" formatCode="General">
                  <c:v>-6.6307601997126001E-2</c:v>
                </c:pt>
                <c:pt idx="18840" formatCode="General">
                  <c:v>-6.7243798317873901E-2</c:v>
                </c:pt>
                <c:pt idx="18841" formatCode="General">
                  <c:v>-6.7032181287789497E-2</c:v>
                </c:pt>
                <c:pt idx="18842" formatCode="General">
                  <c:v>-6.6018427473623506E-2</c:v>
                </c:pt>
                <c:pt idx="18843" formatCode="General">
                  <c:v>-6.4646836217248302E-2</c:v>
                </c:pt>
                <c:pt idx="18844" formatCode="General">
                  <c:v>-6.32231779904074E-2</c:v>
                </c:pt>
                <c:pt idx="18845" formatCode="General">
                  <c:v>-6.2365578740092902E-2</c:v>
                </c:pt>
                <c:pt idx="18846" formatCode="General">
                  <c:v>-6.2591848433031005E-2</c:v>
                </c:pt>
                <c:pt idx="18847" formatCode="General">
                  <c:v>-6.3426120954854004E-2</c:v>
                </c:pt>
                <c:pt idx="18848" formatCode="General">
                  <c:v>-6.4337304696508404E-2</c:v>
                </c:pt>
                <c:pt idx="18849" formatCode="General">
                  <c:v>-6.5736429658701606E-2</c:v>
                </c:pt>
                <c:pt idx="18850" formatCode="General">
                  <c:v>-6.7874205450084005E-2</c:v>
                </c:pt>
                <c:pt idx="18851" formatCode="General">
                  <c:v>-7.0049857553579703E-2</c:v>
                </c:pt>
                <c:pt idx="18852" formatCode="General">
                  <c:v>-7.1767408058180396E-2</c:v>
                </c:pt>
                <c:pt idx="18853" formatCode="General">
                  <c:v>-7.3339549704263304E-2</c:v>
                </c:pt>
                <c:pt idx="18854" formatCode="General">
                  <c:v>-7.4960879570538999E-2</c:v>
                </c:pt>
                <c:pt idx="18855" formatCode="General">
                  <c:v>-7.65090335795795E-2</c:v>
                </c:pt>
                <c:pt idx="18856" formatCode="General">
                  <c:v>-7.8052257515365195E-2</c:v>
                </c:pt>
                <c:pt idx="18857" formatCode="General">
                  <c:v>-7.9568711153537502E-2</c:v>
                </c:pt>
                <c:pt idx="18858" formatCode="General">
                  <c:v>-8.0978617676377193E-2</c:v>
                </c:pt>
                <c:pt idx="18859" formatCode="General">
                  <c:v>-8.2425861081598703E-2</c:v>
                </c:pt>
                <c:pt idx="18860" formatCode="General">
                  <c:v>-8.3821366128931193E-2</c:v>
                </c:pt>
                <c:pt idx="18861" formatCode="General">
                  <c:v>-8.4722728909017206E-2</c:v>
                </c:pt>
                <c:pt idx="18862" formatCode="General">
                  <c:v>-8.4864481722928306E-2</c:v>
                </c:pt>
                <c:pt idx="18863" formatCode="General">
                  <c:v>-8.4364518405435004E-2</c:v>
                </c:pt>
                <c:pt idx="18864" formatCode="General">
                  <c:v>-8.3940282059239105E-2</c:v>
                </c:pt>
                <c:pt idx="18865" formatCode="General">
                  <c:v>-8.4603874638266297E-2</c:v>
                </c:pt>
                <c:pt idx="18866" formatCode="General">
                  <c:v>-8.6508214485165005E-2</c:v>
                </c:pt>
                <c:pt idx="18867" formatCode="General">
                  <c:v>-8.8711114609030597E-2</c:v>
                </c:pt>
                <c:pt idx="18868" formatCode="General">
                  <c:v>-9.0724502109569699E-2</c:v>
                </c:pt>
                <c:pt idx="18869" formatCode="General">
                  <c:v>-9.2849406718900004E-2</c:v>
                </c:pt>
                <c:pt idx="18870" formatCode="General">
                  <c:v>-9.5041620966065707E-2</c:v>
                </c:pt>
                <c:pt idx="18871" formatCode="General">
                  <c:v>-9.7063989391127495E-2</c:v>
                </c:pt>
                <c:pt idx="18872" formatCode="General">
                  <c:v>-9.8571265302540303E-2</c:v>
                </c:pt>
                <c:pt idx="18873" formatCode="General">
                  <c:v>-9.9404046830391002E-2</c:v>
                </c:pt>
                <c:pt idx="18874" formatCode="General">
                  <c:v>-0.100030070323956</c:v>
                </c:pt>
                <c:pt idx="18875" formatCode="General">
                  <c:v>-0.10065995851113101</c:v>
                </c:pt>
                <c:pt idx="18876" formatCode="General">
                  <c:v>-0.10087026316744301</c:v>
                </c:pt>
                <c:pt idx="18877" formatCode="General">
                  <c:v>-0.100256990521103</c:v>
                </c:pt>
                <c:pt idx="18878" formatCode="General">
                  <c:v>-9.8799548598841394E-2</c:v>
                </c:pt>
                <c:pt idx="18879" formatCode="General">
                  <c:v>-9.6443975494050996E-2</c:v>
                </c:pt>
                <c:pt idx="18880" formatCode="General">
                  <c:v>-9.3196690755700196E-2</c:v>
                </c:pt>
                <c:pt idx="18881" formatCode="General">
                  <c:v>-8.9750505201066005E-2</c:v>
                </c:pt>
                <c:pt idx="18882" formatCode="General">
                  <c:v>-8.7069947506819304E-2</c:v>
                </c:pt>
                <c:pt idx="18883" formatCode="General">
                  <c:v>-8.5215809308829299E-2</c:v>
                </c:pt>
                <c:pt idx="18884" formatCode="General">
                  <c:v>-8.2646592085043394E-2</c:v>
                </c:pt>
                <c:pt idx="18885" formatCode="General">
                  <c:v>-7.7943135186582496E-2</c:v>
                </c:pt>
                <c:pt idx="18886" formatCode="General">
                  <c:v>-7.1351111940631706E-2</c:v>
                </c:pt>
                <c:pt idx="18887" formatCode="General">
                  <c:v>-6.36621623707678E-2</c:v>
                </c:pt>
                <c:pt idx="18888" formatCode="General">
                  <c:v>-5.5128232191017403E-2</c:v>
                </c:pt>
                <c:pt idx="18889" formatCode="General">
                  <c:v>-4.5945815319643098E-2</c:v>
                </c:pt>
                <c:pt idx="18890" formatCode="General">
                  <c:v>-3.69069435880768E-2</c:v>
                </c:pt>
                <c:pt idx="18891" formatCode="General">
                  <c:v>-3.0496217091797E-2</c:v>
                </c:pt>
                <c:pt idx="18892" formatCode="General">
                  <c:v>-2.8575387707264002E-2</c:v>
                </c:pt>
                <c:pt idx="18893" formatCode="General">
                  <c:v>-2.9825028733739E-2</c:v>
                </c:pt>
                <c:pt idx="18894" formatCode="General">
                  <c:v>-3.3213292580215902E-2</c:v>
                </c:pt>
                <c:pt idx="18895" formatCode="General">
                  <c:v>-3.8978865255458801E-2</c:v>
                </c:pt>
                <c:pt idx="18896" formatCode="General">
                  <c:v>-4.64713055674775E-2</c:v>
                </c:pt>
                <c:pt idx="18897" formatCode="General">
                  <c:v>-5.4796703954410102E-2</c:v>
                </c:pt>
                <c:pt idx="18898" formatCode="General">
                  <c:v>-6.4494531800994598E-2</c:v>
                </c:pt>
                <c:pt idx="18899" formatCode="General">
                  <c:v>-7.5874755683925293E-2</c:v>
                </c:pt>
                <c:pt idx="18900" formatCode="General">
                  <c:v>-8.78707307734371E-2</c:v>
                </c:pt>
                <c:pt idx="18901" formatCode="General">
                  <c:v>-9.9566342494124105E-2</c:v>
                </c:pt>
                <c:pt idx="18902" formatCode="General">
                  <c:v>-0.10996186467055601</c:v>
                </c:pt>
                <c:pt idx="18903" formatCode="General">
                  <c:v>-0.11829804122554501</c:v>
                </c:pt>
                <c:pt idx="18904" formatCode="General">
                  <c:v>-0.12513914308227</c:v>
                </c:pt>
                <c:pt idx="18905" formatCode="General">
                  <c:v>-0.130925524858854</c:v>
                </c:pt>
                <c:pt idx="18906" formatCode="General">
                  <c:v>-0.13555872958503801</c:v>
                </c:pt>
                <c:pt idx="18907" formatCode="General">
                  <c:v>-0.13885473541798901</c:v>
                </c:pt>
                <c:pt idx="18908" formatCode="General">
                  <c:v>-0.14019631224510201</c:v>
                </c:pt>
                <c:pt idx="18909" formatCode="General">
                  <c:v>-0.13906530353500501</c:v>
                </c:pt>
                <c:pt idx="18910" formatCode="General">
                  <c:v>-0.13563909341802199</c:v>
                </c:pt>
                <c:pt idx="18911" formatCode="General">
                  <c:v>-0.130399239275061</c:v>
                </c:pt>
                <c:pt idx="18912" formatCode="General">
                  <c:v>-0.123509398185337</c:v>
                </c:pt>
                <c:pt idx="18913" formatCode="General">
                  <c:v>-0.11539157875788</c:v>
                </c:pt>
                <c:pt idx="18914" formatCode="General">
                  <c:v>-0.106825710180643</c:v>
                </c:pt>
                <c:pt idx="18915" formatCode="General">
                  <c:v>-9.8416417014751498E-2</c:v>
                </c:pt>
                <c:pt idx="18916" formatCode="General">
                  <c:v>-8.9985668633159793E-2</c:v>
                </c:pt>
                <c:pt idx="18917" formatCode="General">
                  <c:v>-8.17839044528611E-2</c:v>
                </c:pt>
                <c:pt idx="18918" formatCode="General">
                  <c:v>-7.4733305926778307E-2</c:v>
                </c:pt>
                <c:pt idx="18919" formatCode="General">
                  <c:v>-6.8980798889041003E-2</c:v>
                </c:pt>
                <c:pt idx="18920" formatCode="General">
                  <c:v>-6.4085233410972997E-2</c:v>
                </c:pt>
                <c:pt idx="18921" formatCode="General">
                  <c:v>-5.9804372304895201E-2</c:v>
                </c:pt>
                <c:pt idx="18922" formatCode="General">
                  <c:v>-5.6445145820291497E-2</c:v>
                </c:pt>
                <c:pt idx="18923" formatCode="General">
                  <c:v>-5.4059517543289803E-2</c:v>
                </c:pt>
                <c:pt idx="18924" formatCode="General">
                  <c:v>-5.2526928206497597E-2</c:v>
                </c:pt>
                <c:pt idx="18925" formatCode="General">
                  <c:v>-5.1972691681670499E-2</c:v>
                </c:pt>
                <c:pt idx="18926" formatCode="General">
                  <c:v>-5.2385417626147499E-2</c:v>
                </c:pt>
                <c:pt idx="18927" formatCode="General">
                  <c:v>-5.3418215746327498E-2</c:v>
                </c:pt>
                <c:pt idx="18928" formatCode="General">
                  <c:v>-5.4528421599441601E-2</c:v>
                </c:pt>
                <c:pt idx="18929" formatCode="General">
                  <c:v>-5.5380084779952501E-2</c:v>
                </c:pt>
                <c:pt idx="18930" formatCode="General">
                  <c:v>-5.60421653855524E-2</c:v>
                </c:pt>
                <c:pt idx="18931" formatCode="General">
                  <c:v>-5.6251035781094902E-2</c:v>
                </c:pt>
                <c:pt idx="18932" formatCode="General">
                  <c:v>-5.5809412989949202E-2</c:v>
                </c:pt>
                <c:pt idx="18933" formatCode="General">
                  <c:v>-5.5540378183554298E-2</c:v>
                </c:pt>
                <c:pt idx="18934" formatCode="General">
                  <c:v>-5.63471423942212E-2</c:v>
                </c:pt>
                <c:pt idx="18935" formatCode="General">
                  <c:v>-5.7592467307271002E-2</c:v>
                </c:pt>
                <c:pt idx="18936" formatCode="General">
                  <c:v>-5.7792817029020803E-2</c:v>
                </c:pt>
                <c:pt idx="18937" formatCode="General">
                  <c:v>-5.6304154574931098E-2</c:v>
                </c:pt>
                <c:pt idx="18938" formatCode="General">
                  <c:v>-5.3437522812166301E-2</c:v>
                </c:pt>
                <c:pt idx="18939" formatCode="General">
                  <c:v>-4.9777062955653199E-2</c:v>
                </c:pt>
                <c:pt idx="18940" formatCode="General">
                  <c:v>-4.56549575802618E-2</c:v>
                </c:pt>
                <c:pt idx="18941" formatCode="General">
                  <c:v>-4.11289720104746E-2</c:v>
                </c:pt>
                <c:pt idx="18942" formatCode="General">
                  <c:v>-3.6164934392687899E-2</c:v>
                </c:pt>
                <c:pt idx="18943" formatCode="General">
                  <c:v>-3.04507099859407E-2</c:v>
                </c:pt>
                <c:pt idx="18944" formatCode="General">
                  <c:v>-2.3384352516816E-2</c:v>
                </c:pt>
                <c:pt idx="18945" formatCode="General">
                  <c:v>-1.4504074369926101E-2</c:v>
                </c:pt>
                <c:pt idx="18946" formatCode="General">
                  <c:v>-4.1150517780217501E-3</c:v>
                </c:pt>
                <c:pt idx="18947" formatCode="General">
                  <c:v>6.5079539590738398E-3</c:v>
                </c:pt>
                <c:pt idx="18948" formatCode="General">
                  <c:v>1.6193495150890001E-2</c:v>
                </c:pt>
                <c:pt idx="18949" formatCode="General">
                  <c:v>2.4471114764685099E-2</c:v>
                </c:pt>
                <c:pt idx="18950" formatCode="General">
                  <c:v>3.1227596710678599E-2</c:v>
                </c:pt>
                <c:pt idx="18951" formatCode="General">
                  <c:v>3.6572057141294398E-2</c:v>
                </c:pt>
                <c:pt idx="18952" formatCode="General">
                  <c:v>4.1103689093545601E-2</c:v>
                </c:pt>
                <c:pt idx="18953" formatCode="General">
                  <c:v>4.5413604153086297E-2</c:v>
                </c:pt>
                <c:pt idx="18954" formatCode="General">
                  <c:v>4.9202590368982703E-2</c:v>
                </c:pt>
                <c:pt idx="18955" formatCode="General">
                  <c:v>5.1784389211935698E-2</c:v>
                </c:pt>
                <c:pt idx="18956" formatCode="General">
                  <c:v>5.2882269336187997E-2</c:v>
                </c:pt>
                <c:pt idx="18957" formatCode="General">
                  <c:v>5.2546773776159399E-2</c:v>
                </c:pt>
                <c:pt idx="18958" formatCode="General">
                  <c:v>5.12175066425853E-2</c:v>
                </c:pt>
                <c:pt idx="18959" formatCode="General">
                  <c:v>4.9255235200168501E-2</c:v>
                </c:pt>
                <c:pt idx="18960" formatCode="General">
                  <c:v>4.6570093883125503E-2</c:v>
                </c:pt>
                <c:pt idx="18961" formatCode="General">
                  <c:v>4.31019162891976E-2</c:v>
                </c:pt>
                <c:pt idx="18962" formatCode="General">
                  <c:v>3.9140835013391398E-2</c:v>
                </c:pt>
                <c:pt idx="18963" formatCode="General">
                  <c:v>3.51421658837884E-2</c:v>
                </c:pt>
                <c:pt idx="18964" formatCode="General">
                  <c:v>3.1666323666082102E-2</c:v>
                </c:pt>
                <c:pt idx="18965" formatCode="General">
                  <c:v>2.85236499882143E-2</c:v>
                </c:pt>
                <c:pt idx="18966" formatCode="General">
                  <c:v>2.4585687856523E-2</c:v>
                </c:pt>
                <c:pt idx="18967" formatCode="General">
                  <c:v>1.9851020558963799E-2</c:v>
                </c:pt>
                <c:pt idx="18968" formatCode="General">
                  <c:v>1.5722422074445599E-2</c:v>
                </c:pt>
                <c:pt idx="18969" formatCode="General">
                  <c:v>1.3073169434069099E-2</c:v>
                </c:pt>
                <c:pt idx="18970" formatCode="General">
                  <c:v>1.16151966248537E-2</c:v>
                </c:pt>
                <c:pt idx="18971" formatCode="General">
                  <c:v>1.0839629727427901E-2</c:v>
                </c:pt>
                <c:pt idx="18972" formatCode="General">
                  <c:v>1.0836730563317701E-2</c:v>
                </c:pt>
                <c:pt idx="18973" formatCode="General">
                  <c:v>1.19782443710564E-2</c:v>
                </c:pt>
                <c:pt idx="18974" formatCode="General">
                  <c:v>1.4576565829108899E-2</c:v>
                </c:pt>
                <c:pt idx="18975" formatCode="General">
                  <c:v>1.8794866177592399E-2</c:v>
                </c:pt>
                <c:pt idx="18976" formatCode="General">
                  <c:v>2.4510337334376499E-2</c:v>
                </c:pt>
                <c:pt idx="18977" formatCode="General">
                  <c:v>3.1589337167542801E-2</c:v>
                </c:pt>
                <c:pt idx="18978" formatCode="General">
                  <c:v>3.9877690641009197E-2</c:v>
                </c:pt>
                <c:pt idx="18979" formatCode="General">
                  <c:v>4.8831909321502602E-2</c:v>
                </c:pt>
                <c:pt idx="18980" formatCode="General">
                  <c:v>5.7645711088994099E-2</c:v>
                </c:pt>
                <c:pt idx="18981" formatCode="General">
                  <c:v>6.5872244206864897E-2</c:v>
                </c:pt>
                <c:pt idx="18982" formatCode="General">
                  <c:v>7.3580027395233796E-2</c:v>
                </c:pt>
                <c:pt idx="18983" formatCode="General">
                  <c:v>8.09523898560639E-2</c:v>
                </c:pt>
                <c:pt idx="18984" formatCode="General">
                  <c:v>8.7778286637504505E-2</c:v>
                </c:pt>
                <c:pt idx="18985" formatCode="General">
                  <c:v>9.3419633691154802E-2</c:v>
                </c:pt>
                <c:pt idx="18986" formatCode="General">
                  <c:v>9.7508014441024193E-2</c:v>
                </c:pt>
                <c:pt idx="18987" formatCode="General">
                  <c:v>0.100083059544881</c:v>
                </c:pt>
                <c:pt idx="18988" formatCode="General">
                  <c:v>0.101445026986002</c:v>
                </c:pt>
                <c:pt idx="18989" formatCode="General">
                  <c:v>0.10193759338080299</c:v>
                </c:pt>
                <c:pt idx="18990" formatCode="General">
                  <c:v>0.10166663290212199</c:v>
                </c:pt>
                <c:pt idx="18991" formatCode="General">
                  <c:v>0.100576895166748</c:v>
                </c:pt>
                <c:pt idx="18992" formatCode="General">
                  <c:v>9.85750645279794E-2</c:v>
                </c:pt>
                <c:pt idx="18993" formatCode="General">
                  <c:v>9.57827963037748E-2</c:v>
                </c:pt>
                <c:pt idx="18994" formatCode="General">
                  <c:v>9.2364476836105602E-2</c:v>
                </c:pt>
                <c:pt idx="18995" formatCode="General">
                  <c:v>8.8647252139814198E-2</c:v>
                </c:pt>
                <c:pt idx="18996" formatCode="General">
                  <c:v>8.5036014984223404E-2</c:v>
                </c:pt>
                <c:pt idx="18997" formatCode="General">
                  <c:v>8.1719976982991605E-2</c:v>
                </c:pt>
                <c:pt idx="18998" formatCode="General">
                  <c:v>7.8714265775456593E-2</c:v>
                </c:pt>
                <c:pt idx="18999" formatCode="General">
                  <c:v>7.5995945609383095E-2</c:v>
                </c:pt>
                <c:pt idx="19000" formatCode="General">
                  <c:v>7.3610776717120699E-2</c:v>
                </c:pt>
                <c:pt idx="19001" formatCode="General">
                  <c:v>7.1621758328423601E-2</c:v>
                </c:pt>
                <c:pt idx="19002" formatCode="General">
                  <c:v>7.0051034090372E-2</c:v>
                </c:pt>
                <c:pt idx="19003" formatCode="General">
                  <c:v>6.8671242482056596E-2</c:v>
                </c:pt>
                <c:pt idx="19004" formatCode="General">
                  <c:v>6.7075794620294005E-2</c:v>
                </c:pt>
                <c:pt idx="19005" formatCode="General">
                  <c:v>6.5149729740222706E-2</c:v>
                </c:pt>
                <c:pt idx="19006" formatCode="General">
                  <c:v>6.3306772413649098E-2</c:v>
                </c:pt>
                <c:pt idx="19007" formatCode="General">
                  <c:v>6.1994069399686103E-2</c:v>
                </c:pt>
                <c:pt idx="19008" formatCode="General">
                  <c:v>6.14130273401685E-2</c:v>
                </c:pt>
                <c:pt idx="19009" formatCode="General">
                  <c:v>6.1462884872134999E-2</c:v>
                </c:pt>
                <c:pt idx="19010" formatCode="General">
                  <c:v>6.18129267764045E-2</c:v>
                </c:pt>
                <c:pt idx="19011" formatCode="General">
                  <c:v>6.2643359492337902E-2</c:v>
                </c:pt>
                <c:pt idx="19012" formatCode="General">
                  <c:v>6.4675584703393602E-2</c:v>
                </c:pt>
                <c:pt idx="19013" formatCode="General">
                  <c:v>6.7786210643901404E-2</c:v>
                </c:pt>
                <c:pt idx="19014" formatCode="General">
                  <c:v>7.1341160823925096E-2</c:v>
                </c:pt>
                <c:pt idx="19015" formatCode="General">
                  <c:v>7.5423545916424001E-2</c:v>
                </c:pt>
                <c:pt idx="19016" formatCode="General">
                  <c:v>8.0028860906105295E-2</c:v>
                </c:pt>
                <c:pt idx="19017" formatCode="General">
                  <c:v>8.4554338571907001E-2</c:v>
                </c:pt>
                <c:pt idx="19018" formatCode="General">
                  <c:v>8.8174067273481704E-2</c:v>
                </c:pt>
                <c:pt idx="19019" formatCode="General">
                  <c:v>9.0323393584702594E-2</c:v>
                </c:pt>
                <c:pt idx="19020" formatCode="General">
                  <c:v>9.1063355433070398E-2</c:v>
                </c:pt>
                <c:pt idx="19021" formatCode="General">
                  <c:v>9.0787870373805896E-2</c:v>
                </c:pt>
                <c:pt idx="19022" formatCode="General">
                  <c:v>8.97418296006081E-2</c:v>
                </c:pt>
                <c:pt idx="19023" formatCode="General">
                  <c:v>8.8072960120177707E-2</c:v>
                </c:pt>
                <c:pt idx="19024" formatCode="General">
                  <c:v>8.6150029555534205E-2</c:v>
                </c:pt>
                <c:pt idx="19025" formatCode="General">
                  <c:v>8.3994921605059794E-2</c:v>
                </c:pt>
                <c:pt idx="19026" formatCode="General">
                  <c:v>8.1085893955527205E-2</c:v>
                </c:pt>
                <c:pt idx="19027" formatCode="General">
                  <c:v>7.7427176543352003E-2</c:v>
                </c:pt>
                <c:pt idx="19028" formatCode="General">
                  <c:v>7.3909229211701205E-2</c:v>
                </c:pt>
                <c:pt idx="19029" formatCode="General">
                  <c:v>7.1132614028698596E-2</c:v>
                </c:pt>
                <c:pt idx="19030" formatCode="General">
                  <c:v>6.904714336251E-2</c:v>
                </c:pt>
                <c:pt idx="19031" formatCode="General">
                  <c:v>6.6853231281361405E-2</c:v>
                </c:pt>
                <c:pt idx="19032" formatCode="General">
                  <c:v>6.3933369900919398E-2</c:v>
                </c:pt>
                <c:pt idx="19033" formatCode="General">
                  <c:v>6.0720171062450499E-2</c:v>
                </c:pt>
                <c:pt idx="19034" formatCode="General">
                  <c:v>5.7771855910029798E-2</c:v>
                </c:pt>
                <c:pt idx="19035" formatCode="General">
                  <c:v>5.5613515453131902E-2</c:v>
                </c:pt>
                <c:pt idx="19036" formatCode="General">
                  <c:v>5.4368880611741201E-2</c:v>
                </c:pt>
                <c:pt idx="19037" formatCode="General">
                  <c:v>5.37513877028565E-2</c:v>
                </c:pt>
                <c:pt idx="19038" formatCode="General">
                  <c:v>5.3386567430443899E-2</c:v>
                </c:pt>
                <c:pt idx="19039" formatCode="General">
                  <c:v>5.32426030769311E-2</c:v>
                </c:pt>
                <c:pt idx="19040" formatCode="General">
                  <c:v>5.3413030514498902E-2</c:v>
                </c:pt>
                <c:pt idx="19041" formatCode="General">
                  <c:v>5.3945144021855997E-2</c:v>
                </c:pt>
                <c:pt idx="19042" formatCode="General">
                  <c:v>5.5172672323140402E-2</c:v>
                </c:pt>
                <c:pt idx="19043" formatCode="General">
                  <c:v>5.7259947676020002E-2</c:v>
                </c:pt>
                <c:pt idx="19044" formatCode="General">
                  <c:v>6.0212972598956797E-2</c:v>
                </c:pt>
                <c:pt idx="19045" formatCode="General">
                  <c:v>6.3775809522502599E-2</c:v>
                </c:pt>
                <c:pt idx="19046" formatCode="General">
                  <c:v>6.7560994816587894E-2</c:v>
                </c:pt>
                <c:pt idx="19047" formatCode="General">
                  <c:v>7.1304498287240101E-2</c:v>
                </c:pt>
                <c:pt idx="19048" formatCode="General">
                  <c:v>7.4754590557283701E-2</c:v>
                </c:pt>
                <c:pt idx="19049" formatCode="General">
                  <c:v>7.7672394481080403E-2</c:v>
                </c:pt>
                <c:pt idx="19050" formatCode="General">
                  <c:v>7.9900700827040996E-2</c:v>
                </c:pt>
                <c:pt idx="19051" formatCode="General">
                  <c:v>8.1875209454968997E-2</c:v>
                </c:pt>
                <c:pt idx="19052" formatCode="General">
                  <c:v>8.38015154838085E-2</c:v>
                </c:pt>
                <c:pt idx="19053" formatCode="General">
                  <c:v>8.5276792261212306E-2</c:v>
                </c:pt>
                <c:pt idx="19054" formatCode="General">
                  <c:v>8.6070573705070902E-2</c:v>
                </c:pt>
                <c:pt idx="19055" formatCode="General">
                  <c:v>8.6362108451227701E-2</c:v>
                </c:pt>
                <c:pt idx="19056" formatCode="General">
                  <c:v>8.6412334329905596E-2</c:v>
                </c:pt>
                <c:pt idx="19057" formatCode="General">
                  <c:v>8.6196672884073899E-2</c:v>
                </c:pt>
                <c:pt idx="19058" formatCode="General">
                  <c:v>8.5761377936065405E-2</c:v>
                </c:pt>
                <c:pt idx="19059" formatCode="General">
                  <c:v>8.5038273904069303E-2</c:v>
                </c:pt>
                <c:pt idx="19060" formatCode="General">
                  <c:v>8.3475434953078104E-2</c:v>
                </c:pt>
                <c:pt idx="19061" formatCode="General">
                  <c:v>8.0412378484754798E-2</c:v>
                </c:pt>
                <c:pt idx="19062" formatCode="General">
                  <c:v>7.5717911790706999E-2</c:v>
                </c:pt>
                <c:pt idx="19063" formatCode="General">
                  <c:v>6.9838377252306405E-2</c:v>
                </c:pt>
                <c:pt idx="19064" formatCode="General">
                  <c:v>6.33772077331725E-2</c:v>
                </c:pt>
                <c:pt idx="19065" formatCode="General">
                  <c:v>5.6740196490743397E-2</c:v>
                </c:pt>
                <c:pt idx="19066" formatCode="General">
                  <c:v>5.0459848062062801E-2</c:v>
                </c:pt>
                <c:pt idx="19067" formatCode="General">
                  <c:v>4.4784001698219299E-2</c:v>
                </c:pt>
                <c:pt idx="19068" formatCode="General">
                  <c:v>3.9938872623138E-2</c:v>
                </c:pt>
                <c:pt idx="19069" formatCode="General">
                  <c:v>3.6419125781011703E-2</c:v>
                </c:pt>
                <c:pt idx="19070" formatCode="General">
                  <c:v>3.4305006859844001E-2</c:v>
                </c:pt>
                <c:pt idx="19071" formatCode="General">
                  <c:v>3.3159874004592201E-2</c:v>
                </c:pt>
                <c:pt idx="19072" formatCode="General">
                  <c:v>3.2387014194494503E-2</c:v>
                </c:pt>
                <c:pt idx="19073" formatCode="General">
                  <c:v>3.1687545978373401E-2</c:v>
                </c:pt>
                <c:pt idx="19074" formatCode="General">
                  <c:v>3.1334900015277299E-2</c:v>
                </c:pt>
                <c:pt idx="19075" formatCode="General">
                  <c:v>3.1909043866475903E-2</c:v>
                </c:pt>
                <c:pt idx="19076" formatCode="General">
                  <c:v>3.34814647362476E-2</c:v>
                </c:pt>
                <c:pt idx="19077" formatCode="General">
                  <c:v>3.5521532770018703E-2</c:v>
                </c:pt>
                <c:pt idx="19078" formatCode="General">
                  <c:v>3.7546866928162698E-2</c:v>
                </c:pt>
                <c:pt idx="19079" formatCode="General">
                  <c:v>3.9557015636798303E-2</c:v>
                </c:pt>
                <c:pt idx="19080" formatCode="General">
                  <c:v>4.1900018735328899E-2</c:v>
                </c:pt>
                <c:pt idx="19081" formatCode="General">
                  <c:v>4.45248417429372E-2</c:v>
                </c:pt>
                <c:pt idx="19082" formatCode="General">
                  <c:v>4.6871773123655099E-2</c:v>
                </c:pt>
                <c:pt idx="19083" formatCode="General">
                  <c:v>4.87671374786081E-2</c:v>
                </c:pt>
                <c:pt idx="19084" formatCode="General">
                  <c:v>5.0455363391927299E-2</c:v>
                </c:pt>
                <c:pt idx="19085" formatCode="General">
                  <c:v>5.1958914083801301E-2</c:v>
                </c:pt>
                <c:pt idx="19086" formatCode="General">
                  <c:v>5.3141830357349498E-2</c:v>
                </c:pt>
                <c:pt idx="19087" formatCode="General">
                  <c:v>5.3814231568014403E-2</c:v>
                </c:pt>
                <c:pt idx="19088" formatCode="General">
                  <c:v>5.3979459798943502E-2</c:v>
                </c:pt>
                <c:pt idx="19089" formatCode="General">
                  <c:v>5.38509337176808E-2</c:v>
                </c:pt>
                <c:pt idx="19090" formatCode="General">
                  <c:v>5.33292162495815E-2</c:v>
                </c:pt>
                <c:pt idx="19091" formatCode="General">
                  <c:v>5.2292011174709302E-2</c:v>
                </c:pt>
                <c:pt idx="19092" formatCode="General">
                  <c:v>5.0614024161063698E-2</c:v>
                </c:pt>
                <c:pt idx="19093" formatCode="General">
                  <c:v>4.8344311661981901E-2</c:v>
                </c:pt>
                <c:pt idx="19094" formatCode="General">
                  <c:v>4.5811122827884798E-2</c:v>
                </c:pt>
                <c:pt idx="19095" formatCode="General">
                  <c:v>4.3241870549891703E-2</c:v>
                </c:pt>
                <c:pt idx="19096" formatCode="General">
                  <c:v>4.0454322220498003E-2</c:v>
                </c:pt>
                <c:pt idx="19097" formatCode="General">
                  <c:v>3.6601199393829401E-2</c:v>
                </c:pt>
                <c:pt idx="19098" formatCode="General">
                  <c:v>3.1558413607438301E-2</c:v>
                </c:pt>
                <c:pt idx="19099" formatCode="General">
                  <c:v>2.6098916887561999E-2</c:v>
                </c:pt>
                <c:pt idx="19100" formatCode="General">
                  <c:v>2.1180297569690101E-2</c:v>
                </c:pt>
                <c:pt idx="19101" formatCode="General">
                  <c:v>1.80182366795014E-2</c:v>
                </c:pt>
                <c:pt idx="19102" formatCode="General">
                  <c:v>1.6684093255269199E-2</c:v>
                </c:pt>
                <c:pt idx="19103" formatCode="General">
                  <c:v>1.62174877121589E-2</c:v>
                </c:pt>
                <c:pt idx="19104" formatCode="General">
                  <c:v>1.64206288135305E-2</c:v>
                </c:pt>
                <c:pt idx="19105" formatCode="General">
                  <c:v>1.75929080965927E-2</c:v>
                </c:pt>
                <c:pt idx="19106" formatCode="General">
                  <c:v>1.9633696968798301E-2</c:v>
                </c:pt>
                <c:pt idx="19107" formatCode="General">
                  <c:v>2.2086269542071501E-2</c:v>
                </c:pt>
                <c:pt idx="19108" formatCode="General">
                  <c:v>2.4856365553879298E-2</c:v>
                </c:pt>
                <c:pt idx="19109" formatCode="General">
                  <c:v>2.8297841997023301E-2</c:v>
                </c:pt>
                <c:pt idx="19110" formatCode="General">
                  <c:v>3.2424788557696503E-2</c:v>
                </c:pt>
                <c:pt idx="19111" formatCode="General">
                  <c:v>3.6984675388173002E-2</c:v>
                </c:pt>
                <c:pt idx="19112" formatCode="General">
                  <c:v>4.1777754611417903E-2</c:v>
                </c:pt>
                <c:pt idx="19113" formatCode="General">
                  <c:v>4.6618790537148097E-2</c:v>
                </c:pt>
                <c:pt idx="19114" formatCode="General">
                  <c:v>5.1257701296070497E-2</c:v>
                </c:pt>
                <c:pt idx="19115" formatCode="General">
                  <c:v>5.4861795462151898E-2</c:v>
                </c:pt>
                <c:pt idx="19116" formatCode="General">
                  <c:v>5.7000572390667401E-2</c:v>
                </c:pt>
                <c:pt idx="19117" formatCode="General">
                  <c:v>5.82300972043958E-2</c:v>
                </c:pt>
                <c:pt idx="19118" formatCode="General">
                  <c:v>5.9117800838537501E-2</c:v>
                </c:pt>
                <c:pt idx="19119" formatCode="General">
                  <c:v>5.9613808695169503E-2</c:v>
                </c:pt>
                <c:pt idx="19120" formatCode="General">
                  <c:v>5.9463744444638998E-2</c:v>
                </c:pt>
                <c:pt idx="19121" formatCode="General">
                  <c:v>5.8792677188995203E-2</c:v>
                </c:pt>
                <c:pt idx="19122" formatCode="General">
                  <c:v>5.7612060329007002E-2</c:v>
                </c:pt>
                <c:pt idx="19123" formatCode="General">
                  <c:v>5.5950640400932401E-2</c:v>
                </c:pt>
                <c:pt idx="19124" formatCode="General">
                  <c:v>5.39016176282031E-2</c:v>
                </c:pt>
                <c:pt idx="19125" formatCode="General">
                  <c:v>5.1582554982271399E-2</c:v>
                </c:pt>
                <c:pt idx="19126" formatCode="General">
                  <c:v>4.9135470032531298E-2</c:v>
                </c:pt>
                <c:pt idx="19127" formatCode="General">
                  <c:v>4.64512287675313E-2</c:v>
                </c:pt>
                <c:pt idx="19128" formatCode="General">
                  <c:v>4.3279574099782898E-2</c:v>
                </c:pt>
                <c:pt idx="19129" formatCode="General">
                  <c:v>3.97733653189319E-2</c:v>
                </c:pt>
                <c:pt idx="19130" formatCode="General">
                  <c:v>3.6469502791461897E-2</c:v>
                </c:pt>
                <c:pt idx="19131" formatCode="General">
                  <c:v>3.3648291421530502E-2</c:v>
                </c:pt>
                <c:pt idx="19132" formatCode="General">
                  <c:v>3.1631400962856902E-2</c:v>
                </c:pt>
                <c:pt idx="19133" formatCode="General">
                  <c:v>3.10619500262748E-2</c:v>
                </c:pt>
                <c:pt idx="19134" formatCode="General">
                  <c:v>3.1931182879378101E-2</c:v>
                </c:pt>
                <c:pt idx="19135" formatCode="General">
                  <c:v>3.3929712507867797E-2</c:v>
                </c:pt>
                <c:pt idx="19136" formatCode="General">
                  <c:v>3.6822823793083402E-2</c:v>
                </c:pt>
                <c:pt idx="19137" formatCode="General">
                  <c:v>3.9907849150272699E-2</c:v>
                </c:pt>
                <c:pt idx="19138" formatCode="General">
                  <c:v>4.2708774808353701E-2</c:v>
                </c:pt>
                <c:pt idx="19139" formatCode="General">
                  <c:v>4.5462247605860297E-2</c:v>
                </c:pt>
                <c:pt idx="19140" formatCode="General">
                  <c:v>4.8411240636498903E-2</c:v>
                </c:pt>
                <c:pt idx="19141" formatCode="General">
                  <c:v>5.1027708317486903E-2</c:v>
                </c:pt>
                <c:pt idx="19142" formatCode="General">
                  <c:v>5.3059852839776697E-2</c:v>
                </c:pt>
                <c:pt idx="19143" formatCode="General">
                  <c:v>5.4515913841381498E-2</c:v>
                </c:pt>
                <c:pt idx="19144" formatCode="General">
                  <c:v>5.4939266279678503E-2</c:v>
                </c:pt>
                <c:pt idx="19145" formatCode="General">
                  <c:v>5.4360434050400197E-2</c:v>
                </c:pt>
                <c:pt idx="19146" formatCode="General">
                  <c:v>5.3570578181274198E-2</c:v>
                </c:pt>
                <c:pt idx="19147" formatCode="General">
                  <c:v>5.36821506708016E-2</c:v>
                </c:pt>
                <c:pt idx="19148" formatCode="General">
                  <c:v>5.4764886356429003E-2</c:v>
                </c:pt>
                <c:pt idx="19149" formatCode="General">
                  <c:v>5.5988981742676101E-2</c:v>
                </c:pt>
                <c:pt idx="19150" formatCode="General">
                  <c:v>5.7127391017778799E-2</c:v>
                </c:pt>
                <c:pt idx="19151" formatCode="General">
                  <c:v>5.8138074351248001E-2</c:v>
                </c:pt>
                <c:pt idx="19152" formatCode="General">
                  <c:v>5.8755112034040699E-2</c:v>
                </c:pt>
                <c:pt idx="19153" formatCode="General">
                  <c:v>5.88517697014211E-2</c:v>
                </c:pt>
                <c:pt idx="19154" formatCode="General">
                  <c:v>5.84694890925807E-2</c:v>
                </c:pt>
                <c:pt idx="19155" formatCode="General">
                  <c:v>5.7371189012121002E-2</c:v>
                </c:pt>
                <c:pt idx="19156" formatCode="General">
                  <c:v>5.4834144884408999E-2</c:v>
                </c:pt>
                <c:pt idx="19157" formatCode="General">
                  <c:v>5.0675294639590203E-2</c:v>
                </c:pt>
                <c:pt idx="19158" formatCode="General">
                  <c:v>4.5207028583825602E-2</c:v>
                </c:pt>
                <c:pt idx="19159" formatCode="General">
                  <c:v>3.8878251816524899E-2</c:v>
                </c:pt>
                <c:pt idx="19160" formatCode="General">
                  <c:v>3.2461199551140199E-2</c:v>
                </c:pt>
                <c:pt idx="19161" formatCode="General">
                  <c:v>2.6737299299114E-2</c:v>
                </c:pt>
                <c:pt idx="19162" formatCode="General">
                  <c:v>2.1877572200797901E-2</c:v>
                </c:pt>
                <c:pt idx="19163" formatCode="General">
                  <c:v>1.75419566594683E-2</c:v>
                </c:pt>
                <c:pt idx="19164" formatCode="General">
                  <c:v>1.38390351706214E-2</c:v>
                </c:pt>
                <c:pt idx="19165" formatCode="General">
                  <c:v>1.1319660806478201E-2</c:v>
                </c:pt>
                <c:pt idx="19166" formatCode="General">
                  <c:v>1.0752307410802801E-2</c:v>
                </c:pt>
                <c:pt idx="19167" formatCode="General">
                  <c:v>1.2185953362650499E-2</c:v>
                </c:pt>
                <c:pt idx="19168" formatCode="General">
                  <c:v>1.5079723292092E-2</c:v>
                </c:pt>
                <c:pt idx="19169" formatCode="General">
                  <c:v>1.92610948299652E-2</c:v>
                </c:pt>
                <c:pt idx="19170" formatCode="General">
                  <c:v>2.4272353986361499E-2</c:v>
                </c:pt>
                <c:pt idx="19171" formatCode="General">
                  <c:v>2.9678566161089898E-2</c:v>
                </c:pt>
                <c:pt idx="19172" formatCode="General">
                  <c:v>3.5334773197027901E-2</c:v>
                </c:pt>
                <c:pt idx="19173" formatCode="General">
                  <c:v>4.0882851214991398E-2</c:v>
                </c:pt>
                <c:pt idx="19174" formatCode="General">
                  <c:v>4.6403648399029197E-2</c:v>
                </c:pt>
                <c:pt idx="19175" formatCode="General">
                  <c:v>5.2668054486810001E-2</c:v>
                </c:pt>
                <c:pt idx="19176" formatCode="General">
                  <c:v>5.9702470041557501E-2</c:v>
                </c:pt>
                <c:pt idx="19177" formatCode="General">
                  <c:v>6.6853382625624999E-2</c:v>
                </c:pt>
                <c:pt idx="19178" formatCode="General">
                  <c:v>7.3755277902427904E-2</c:v>
                </c:pt>
                <c:pt idx="19179" formatCode="General">
                  <c:v>7.9964361610419699E-2</c:v>
                </c:pt>
                <c:pt idx="19180" formatCode="General">
                  <c:v>8.50741143109673E-2</c:v>
                </c:pt>
                <c:pt idx="19181" formatCode="General">
                  <c:v>8.9024497395304797E-2</c:v>
                </c:pt>
                <c:pt idx="19182" formatCode="General">
                  <c:v>9.1543424713772498E-2</c:v>
                </c:pt>
                <c:pt idx="19183" formatCode="General">
                  <c:v>9.1699761209223504E-2</c:v>
                </c:pt>
                <c:pt idx="19184" formatCode="General">
                  <c:v>8.8972298359797003E-2</c:v>
                </c:pt>
                <c:pt idx="19185" formatCode="General">
                  <c:v>8.3826029235106098E-2</c:v>
                </c:pt>
                <c:pt idx="19186" formatCode="General">
                  <c:v>7.7095478939066805E-2</c:v>
                </c:pt>
                <c:pt idx="19187" formatCode="General">
                  <c:v>6.9597392184717596E-2</c:v>
                </c:pt>
                <c:pt idx="19188" formatCode="General">
                  <c:v>6.2078172839078197E-2</c:v>
                </c:pt>
                <c:pt idx="19189" formatCode="General">
                  <c:v>5.5119452682871002E-2</c:v>
                </c:pt>
                <c:pt idx="19190" formatCode="General">
                  <c:v>4.9257812314376301E-2</c:v>
                </c:pt>
                <c:pt idx="19191" formatCode="General">
                  <c:v>4.5347016331510899E-2</c:v>
                </c:pt>
                <c:pt idx="19192" formatCode="General">
                  <c:v>4.3938413645335302E-2</c:v>
                </c:pt>
                <c:pt idx="19193" formatCode="General">
                  <c:v>4.4708307365978098E-2</c:v>
                </c:pt>
                <c:pt idx="19194" formatCode="General">
                  <c:v>4.7544672586911398E-2</c:v>
                </c:pt>
                <c:pt idx="19195" formatCode="General">
                  <c:v>5.2505834327041E-2</c:v>
                </c:pt>
                <c:pt idx="19196" formatCode="General">
                  <c:v>5.87195112005875E-2</c:v>
                </c:pt>
                <c:pt idx="19197" formatCode="General">
                  <c:v>6.4918636518495401E-2</c:v>
                </c:pt>
                <c:pt idx="19198" formatCode="General">
                  <c:v>7.0879252104797896E-2</c:v>
                </c:pt>
                <c:pt idx="19199" formatCode="General">
                  <c:v>7.7313066147891102E-2</c:v>
                </c:pt>
                <c:pt idx="19200" formatCode="General">
                  <c:v>8.4261089306191903E-2</c:v>
                </c:pt>
                <c:pt idx="19201" formatCode="General">
                  <c:v>9.0980820953862895E-2</c:v>
                </c:pt>
                <c:pt idx="19202" formatCode="General">
                  <c:v>9.69197993653826E-2</c:v>
                </c:pt>
                <c:pt idx="19203" formatCode="General">
                  <c:v>0.10200105861176501</c:v>
                </c:pt>
                <c:pt idx="19204" formatCode="General">
                  <c:v>0.10666212252471501</c:v>
                </c:pt>
                <c:pt idx="19205" formatCode="General">
                  <c:v>0.11128510015588999</c:v>
                </c:pt>
                <c:pt idx="19206" formatCode="General">
                  <c:v>0.115666242206154</c:v>
                </c:pt>
                <c:pt idx="19207" formatCode="General">
                  <c:v>0.119785449605625</c:v>
                </c:pt>
                <c:pt idx="19208" formatCode="General">
                  <c:v>0.12363522092207201</c:v>
                </c:pt>
                <c:pt idx="19209" formatCode="General">
                  <c:v>0.12667777312290099</c:v>
                </c:pt>
                <c:pt idx="19210" formatCode="General">
                  <c:v>0.12843004248781001</c:v>
                </c:pt>
                <c:pt idx="19211" formatCode="General">
                  <c:v>0.12913229840878299</c:v>
                </c:pt>
                <c:pt idx="19212" formatCode="General">
                  <c:v>0.129313475777939</c:v>
                </c:pt>
                <c:pt idx="19213" formatCode="General">
                  <c:v>0.128989100742293</c:v>
                </c:pt>
                <c:pt idx="19214" formatCode="General">
                  <c:v>0.128188580994924</c:v>
                </c:pt>
                <c:pt idx="19215" formatCode="General">
                  <c:v>0.12727870995509899</c:v>
                </c:pt>
                <c:pt idx="19216" formatCode="General">
                  <c:v>0.12600381373077099</c:v>
                </c:pt>
                <c:pt idx="19217" formatCode="General">
                  <c:v>0.12405626474430401</c:v>
                </c:pt>
                <c:pt idx="19218" formatCode="General">
                  <c:v>0.121505444521641</c:v>
                </c:pt>
                <c:pt idx="19219" formatCode="General">
                  <c:v>0.11830590871529401</c:v>
                </c:pt>
                <c:pt idx="19220" formatCode="General">
                  <c:v>0.114534727955362</c:v>
                </c:pt>
                <c:pt idx="19221" formatCode="General">
                  <c:v>0.110725139492809</c:v>
                </c:pt>
                <c:pt idx="19222" formatCode="General">
                  <c:v>0.107529362907402</c:v>
                </c:pt>
                <c:pt idx="19223" formatCode="General">
                  <c:v>0.10484439510078999</c:v>
                </c:pt>
                <c:pt idx="19224" formatCode="General">
                  <c:v>0.10261841413501201</c:v>
                </c:pt>
                <c:pt idx="19225" formatCode="General">
                  <c:v>0.101514186890719</c:v>
                </c:pt>
                <c:pt idx="19226" formatCode="General">
                  <c:v>0.10180735108899901</c:v>
                </c:pt>
                <c:pt idx="19227" formatCode="General">
                  <c:v>0.10305148467814</c:v>
                </c:pt>
                <c:pt idx="19228" formatCode="General">
                  <c:v>0.104711634462736</c:v>
                </c:pt>
                <c:pt idx="19229" formatCode="General">
                  <c:v>0.10653846621968401</c:v>
                </c:pt>
                <c:pt idx="19230" formatCode="General">
                  <c:v>0.108929785436975</c:v>
                </c:pt>
                <c:pt idx="19231" formatCode="General">
                  <c:v>0.112243053888695</c:v>
                </c:pt>
                <c:pt idx="19232" formatCode="General">
                  <c:v>0.115800170548457</c:v>
                </c:pt>
                <c:pt idx="19233" formatCode="General">
                  <c:v>0.118755758688893</c:v>
                </c:pt>
                <c:pt idx="19234" formatCode="General">
                  <c:v>0.120916239163777</c:v>
                </c:pt>
                <c:pt idx="19235" formatCode="General">
                  <c:v>0.12233125706122</c:v>
                </c:pt>
                <c:pt idx="19236" formatCode="General">
                  <c:v>0.123005763658366</c:v>
                </c:pt>
                <c:pt idx="19237" formatCode="General">
                  <c:v>0.123119086628087</c:v>
                </c:pt>
                <c:pt idx="19238" formatCode="General">
                  <c:v>0.122890886285814</c:v>
                </c:pt>
                <c:pt idx="19239" formatCode="General">
                  <c:v>0.122204462994742</c:v>
                </c:pt>
                <c:pt idx="19240" formatCode="General">
                  <c:v>0.120805292071801</c:v>
                </c:pt>
                <c:pt idx="19241" formatCode="General">
                  <c:v>0.118277994697679</c:v>
                </c:pt>
                <c:pt idx="19242" formatCode="General">
                  <c:v>0.114030434803942</c:v>
                </c:pt>
                <c:pt idx="19243" formatCode="General">
                  <c:v>0.108102471381013</c:v>
                </c:pt>
                <c:pt idx="19244" formatCode="General">
                  <c:v>0.101208886607705</c:v>
                </c:pt>
                <c:pt idx="19245" formatCode="General">
                  <c:v>9.4265567470108502E-2</c:v>
                </c:pt>
                <c:pt idx="19246" formatCode="General">
                  <c:v>8.7622505563506897E-2</c:v>
                </c:pt>
                <c:pt idx="19247" formatCode="General">
                  <c:v>8.0907842066420405E-2</c:v>
                </c:pt>
                <c:pt idx="19248" formatCode="General">
                  <c:v>7.3636585525867299E-2</c:v>
                </c:pt>
                <c:pt idx="19249" formatCode="General">
                  <c:v>6.6046930646260396E-2</c:v>
                </c:pt>
                <c:pt idx="19250" formatCode="General">
                  <c:v>5.89696536488356E-2</c:v>
                </c:pt>
                <c:pt idx="19251" formatCode="General">
                  <c:v>5.2857565040422397E-2</c:v>
                </c:pt>
                <c:pt idx="19252" formatCode="General">
                  <c:v>4.7744997310747397E-2</c:v>
                </c:pt>
                <c:pt idx="19253" formatCode="General">
                  <c:v>4.3352415952941897E-2</c:v>
                </c:pt>
                <c:pt idx="19254" formatCode="General">
                  <c:v>3.9450241147744897E-2</c:v>
                </c:pt>
                <c:pt idx="19255" formatCode="General">
                  <c:v>3.6083350123350698E-2</c:v>
                </c:pt>
                <c:pt idx="19256" formatCode="General">
                  <c:v>3.3390775607876698E-2</c:v>
                </c:pt>
                <c:pt idx="19257" formatCode="General">
                  <c:v>3.14167649030637E-2</c:v>
                </c:pt>
                <c:pt idx="19258" formatCode="General">
                  <c:v>3.0135194044998499E-2</c:v>
                </c:pt>
                <c:pt idx="19259" formatCode="General">
                  <c:v>2.9370263730374799E-2</c:v>
                </c:pt>
                <c:pt idx="19260" formatCode="General">
                  <c:v>2.91058601900668E-2</c:v>
                </c:pt>
                <c:pt idx="19261" formatCode="General">
                  <c:v>2.94262670581498E-2</c:v>
                </c:pt>
                <c:pt idx="19262" formatCode="General">
                  <c:v>3.0391132459864401E-2</c:v>
                </c:pt>
                <c:pt idx="19263" formatCode="General">
                  <c:v>3.1638078776361003E-2</c:v>
                </c:pt>
                <c:pt idx="19264" formatCode="General">
                  <c:v>3.2225849158889402E-2</c:v>
                </c:pt>
                <c:pt idx="19265" formatCode="General">
                  <c:v>3.11906065062664E-2</c:v>
                </c:pt>
                <c:pt idx="19266" formatCode="General">
                  <c:v>2.76079795835379E-2</c:v>
                </c:pt>
                <c:pt idx="19267" formatCode="General">
                  <c:v>2.0967973288000499E-2</c:v>
                </c:pt>
                <c:pt idx="19268" formatCode="General">
                  <c:v>1.11188788707748E-2</c:v>
                </c:pt>
                <c:pt idx="19269" formatCode="General">
                  <c:v>-1.5741405276327601E-3</c:v>
                </c:pt>
                <c:pt idx="19270" formatCode="General">
                  <c:v>-1.63556436737189E-2</c:v>
                </c:pt>
                <c:pt idx="19271" formatCode="General">
                  <c:v>-3.2372789078678701E-2</c:v>
                </c:pt>
                <c:pt idx="19272" formatCode="General">
                  <c:v>-4.7195496299819603E-2</c:v>
                </c:pt>
                <c:pt idx="19273" formatCode="General">
                  <c:v>-5.7136149667013303E-2</c:v>
                </c:pt>
                <c:pt idx="19274" formatCode="General">
                  <c:v>-6.1917447403410902E-2</c:v>
                </c:pt>
                <c:pt idx="19275" formatCode="General">
                  <c:v>-7.8197232054175003E-2</c:v>
                </c:pt>
                <c:pt idx="19276" formatCode="General">
                  <c:v>-0.15460978095354899</c:v>
                </c:pt>
                <c:pt idx="19277" formatCode="General">
                  <c:v>-0.29107190187242099</c:v>
                </c:pt>
                <c:pt idx="19278" formatCode="General">
                  <c:v>-0.40888314031626199</c:v>
                </c:pt>
                <c:pt idx="19279" formatCode="General">
                  <c:v>-0.46664742732245901</c:v>
                </c:pt>
                <c:pt idx="19280" formatCode="General">
                  <c:v>-0.48713353557744199</c:v>
                </c:pt>
                <c:pt idx="19281" formatCode="General">
                  <c:v>-0.49510907942055599</c:v>
                </c:pt>
                <c:pt idx="19282" formatCode="General">
                  <c:v>-0.49441093415321602</c:v>
                </c:pt>
                <c:pt idx="19283" formatCode="General">
                  <c:v>-0.48384056235116102</c:v>
                </c:pt>
                <c:pt idx="19284" formatCode="General">
                  <c:v>-0.46472236149207202</c:v>
                </c:pt>
                <c:pt idx="19285" formatCode="General">
                  <c:v>-0.43935059853346298</c:v>
                </c:pt>
                <c:pt idx="19286" formatCode="General">
                  <c:v>-0.40992030583735301</c:v>
                </c:pt>
                <c:pt idx="19287" formatCode="General">
                  <c:v>-0.37862487948395201</c:v>
                </c:pt>
                <c:pt idx="19288" formatCode="General">
                  <c:v>-0.34837232882291103</c:v>
                </c:pt>
                <c:pt idx="19289" formatCode="General">
                  <c:v>-0.321588711009063</c:v>
                </c:pt>
                <c:pt idx="19290" formatCode="General">
                  <c:v>-0.29989325492818097</c:v>
                </c:pt>
                <c:pt idx="19291" formatCode="General">
                  <c:v>-0.28426858600452698</c:v>
                </c:pt>
                <c:pt idx="19292" formatCode="General">
                  <c:v>-0.27430192849623902</c:v>
                </c:pt>
                <c:pt idx="19293" formatCode="General">
                  <c:v>-0.26996878629301602</c:v>
                </c:pt>
                <c:pt idx="19294" formatCode="General">
                  <c:v>-0.27210608276915099</c:v>
                </c:pt>
                <c:pt idx="19295" formatCode="General">
                  <c:v>-0.280717080987467</c:v>
                </c:pt>
                <c:pt idx="19296" formatCode="General">
                  <c:v>-0.29588145610237698</c:v>
                </c:pt>
                <c:pt idx="19297" formatCode="General">
                  <c:v>-0.31773781564713099</c:v>
                </c:pt>
                <c:pt idx="19298" formatCode="General">
                  <c:v>-0.34506666449958701</c:v>
                </c:pt>
                <c:pt idx="19299" formatCode="General">
                  <c:v>-0.37642772788018802</c:v>
                </c:pt>
                <c:pt idx="19300" formatCode="General">
                  <c:v>-0.41076655118748001</c:v>
                </c:pt>
                <c:pt idx="19301" formatCode="General">
                  <c:v>-0.44663180414027698</c:v>
                </c:pt>
                <c:pt idx="19302" formatCode="General">
                  <c:v>-0.48228086690933802</c:v>
                </c:pt>
                <c:pt idx="19303" formatCode="General">
                  <c:v>-0.51621940205137995</c:v>
                </c:pt>
                <c:pt idx="19304" formatCode="General">
                  <c:v>-0.54743431567668299</c:v>
                </c:pt>
                <c:pt idx="19305" formatCode="General">
                  <c:v>-0.57549910685428995</c:v>
                </c:pt>
                <c:pt idx="19306" formatCode="General">
                  <c:v>-0.60008800871784596</c:v>
                </c:pt>
                <c:pt idx="19307" formatCode="General">
                  <c:v>-0.61990111655334201</c:v>
                </c:pt>
                <c:pt idx="19308" formatCode="General">
                  <c:v>-0.63392216446167304</c:v>
                </c:pt>
                <c:pt idx="19309" formatCode="General">
                  <c:v>-0.64235863968302997</c:v>
                </c:pt>
                <c:pt idx="19310" formatCode="General">
                  <c:v>-0.64533636360449997</c:v>
                </c:pt>
                <c:pt idx="19311" formatCode="General">
                  <c:v>-0.64307089082232805</c:v>
                </c:pt>
                <c:pt idx="19312" formatCode="General">
                  <c:v>-0.63694201839283804</c:v>
                </c:pt>
                <c:pt idx="19313" formatCode="General">
                  <c:v>-0.62829716800378299</c:v>
                </c:pt>
                <c:pt idx="19314" formatCode="General">
                  <c:v>-0.61680988945772497</c:v>
                </c:pt>
                <c:pt idx="19315" formatCode="General">
                  <c:v>-0.60196151197426095</c:v>
                </c:pt>
                <c:pt idx="19316" formatCode="General">
                  <c:v>-0.58420695535587697</c:v>
                </c:pt>
                <c:pt idx="19317" formatCode="General">
                  <c:v>-0.56452218402821097</c:v>
                </c:pt>
                <c:pt idx="19318" formatCode="General">
                  <c:v>-0.54423561225588002</c:v>
                </c:pt>
                <c:pt idx="19319" formatCode="General">
                  <c:v>-0.52514738452108201</c:v>
                </c:pt>
                <c:pt idx="19320" formatCode="General">
                  <c:v>-0.50936233749494597</c:v>
                </c:pt>
                <c:pt idx="19321" formatCode="General">
                  <c:v>-0.49768974594555199</c:v>
                </c:pt>
                <c:pt idx="19322" formatCode="General">
                  <c:v>-0.48965541972108101</c:v>
                </c:pt>
                <c:pt idx="19323" formatCode="General">
                  <c:v>-0.48468424675173699</c:v>
                </c:pt>
                <c:pt idx="19324" formatCode="General">
                  <c:v>-0.48233732119790002</c:v>
                </c:pt>
                <c:pt idx="19325" formatCode="General">
                  <c:v>-0.48222807139400398</c:v>
                </c:pt>
                <c:pt idx="19326" formatCode="General">
                  <c:v>-0.48367579609018901</c:v>
                </c:pt>
                <c:pt idx="19327" formatCode="General">
                  <c:v>-0.48590820501430299</c:v>
                </c:pt>
                <c:pt idx="19328" formatCode="General">
                  <c:v>-0.48855655575412898</c:v>
                </c:pt>
                <c:pt idx="19329" formatCode="General">
                  <c:v>-0.49151465818055401</c:v>
                </c:pt>
                <c:pt idx="19330" formatCode="General">
                  <c:v>-0.49447725075675297</c:v>
                </c:pt>
                <c:pt idx="19331" formatCode="General">
                  <c:v>-0.497354630469451</c:v>
                </c:pt>
                <c:pt idx="19332" formatCode="General">
                  <c:v>-0.50019659148816698</c:v>
                </c:pt>
                <c:pt idx="19333" formatCode="General">
                  <c:v>-0.50281814895904398</c:v>
                </c:pt>
                <c:pt idx="19334" formatCode="General">
                  <c:v>-0.50435640932296499</c:v>
                </c:pt>
                <c:pt idx="19335" formatCode="General">
                  <c:v>-0.50411569301215398</c:v>
                </c:pt>
                <c:pt idx="19336" formatCode="General">
                  <c:v>-0.50237490376663496</c:v>
                </c:pt>
                <c:pt idx="19337" formatCode="General">
                  <c:v>-0.49925940118488499</c:v>
                </c:pt>
                <c:pt idx="19338" formatCode="General">
                  <c:v>-0.49455415519996399</c:v>
                </c:pt>
                <c:pt idx="19339" formatCode="General">
                  <c:v>-0.48812171385774</c:v>
                </c:pt>
                <c:pt idx="19340" formatCode="General">
                  <c:v>-0.48052250469286101</c:v>
                </c:pt>
                <c:pt idx="19341" formatCode="General">
                  <c:v>-0.47297938540286499</c:v>
                </c:pt>
                <c:pt idx="19342" formatCode="General">
                  <c:v>-0.46599721870174698</c:v>
                </c:pt>
                <c:pt idx="19343" formatCode="General">
                  <c:v>-0.45882726871884399</c:v>
                </c:pt>
                <c:pt idx="19344" formatCode="General">
                  <c:v>-0.450738400366408</c:v>
                </c:pt>
                <c:pt idx="19345" formatCode="General">
                  <c:v>-0.44160022253599401</c:v>
                </c:pt>
                <c:pt idx="19346" formatCode="General">
                  <c:v>-0.431623474261769</c:v>
                </c:pt>
                <c:pt idx="19347" formatCode="General">
                  <c:v>-0.42061782952513299</c:v>
                </c:pt>
                <c:pt idx="19348" formatCode="General">
                  <c:v>-0.40782475747049102</c:v>
                </c:pt>
                <c:pt idx="19349" formatCode="General">
                  <c:v>-0.392247722019192</c:v>
                </c:pt>
                <c:pt idx="19350" formatCode="General">
                  <c:v>-0.37362300612224197</c:v>
                </c:pt>
                <c:pt idx="19351" formatCode="General">
                  <c:v>-0.35304866352987602</c:v>
                </c:pt>
                <c:pt idx="19352" formatCode="General">
                  <c:v>-0.33159432702789399</c:v>
                </c:pt>
                <c:pt idx="19353" formatCode="General">
                  <c:v>-0.31028996910798701</c:v>
                </c:pt>
                <c:pt idx="19354" formatCode="General">
                  <c:v>-0.290206760952058</c:v>
                </c:pt>
                <c:pt idx="19355" formatCode="General">
                  <c:v>-0.27167169689980503</c:v>
                </c:pt>
                <c:pt idx="19356" formatCode="General">
                  <c:v>-0.254724975156637</c:v>
                </c:pt>
                <c:pt idx="19357" formatCode="General">
                  <c:v>-0.24008836885606899</c:v>
                </c:pt>
                <c:pt idx="19358" formatCode="General">
                  <c:v>-0.229230973592634</c:v>
                </c:pt>
                <c:pt idx="19359" formatCode="General">
                  <c:v>-0.22233539867433399</c:v>
                </c:pt>
                <c:pt idx="19360" formatCode="General">
                  <c:v>-0.218004153629415</c:v>
                </c:pt>
                <c:pt idx="19361" formatCode="General">
                  <c:v>-0.21500446656789399</c:v>
                </c:pt>
                <c:pt idx="19362" formatCode="General">
                  <c:v>-0.21258990881671999</c:v>
                </c:pt>
                <c:pt idx="19363" formatCode="General">
                  <c:v>-0.210697909356797</c:v>
                </c:pt>
                <c:pt idx="19364" formatCode="General">
                  <c:v>-0.209470451440498</c:v>
                </c:pt>
                <c:pt idx="19365" formatCode="General">
                  <c:v>-0.20835918960497801</c:v>
                </c:pt>
                <c:pt idx="19366" formatCode="General">
                  <c:v>-0.206147313512063</c:v>
                </c:pt>
                <c:pt idx="19367" formatCode="General">
                  <c:v>-0.201929894852235</c:v>
                </c:pt>
                <c:pt idx="19368" formatCode="General">
                  <c:v>-0.19563285122865701</c:v>
                </c:pt>
                <c:pt idx="19369" formatCode="General">
                  <c:v>-0.18774294357302401</c:v>
                </c:pt>
                <c:pt idx="19370" formatCode="General">
                  <c:v>-0.17862490735345099</c:v>
                </c:pt>
                <c:pt idx="19371" formatCode="General">
                  <c:v>-0.16800358847714</c:v>
                </c:pt>
                <c:pt idx="19372" formatCode="General">
                  <c:v>-0.15537794621357801</c:v>
                </c:pt>
                <c:pt idx="19373" formatCode="General">
                  <c:v>-0.14077541537572599</c:v>
                </c:pt>
                <c:pt idx="19374" formatCode="General">
                  <c:v>-0.124876198955166</c:v>
                </c:pt>
                <c:pt idx="19375" formatCode="General">
                  <c:v>-0.10832351026635</c:v>
                </c:pt>
                <c:pt idx="19376" formatCode="General">
                  <c:v>-9.1412044960614905E-2</c:v>
                </c:pt>
                <c:pt idx="19377" formatCode="General">
                  <c:v>-7.41598194427638E-2</c:v>
                </c:pt>
                <c:pt idx="19378" formatCode="General">
                  <c:v>-5.6535912341525101E-2</c:v>
                </c:pt>
                <c:pt idx="19379" formatCode="General">
                  <c:v>-3.8917107069187801E-2</c:v>
                </c:pt>
                <c:pt idx="19380" formatCode="General">
                  <c:v>-2.2060956650811901E-2</c:v>
                </c:pt>
                <c:pt idx="19381" formatCode="General">
                  <c:v>-6.6444813195401502E-3</c:v>
                </c:pt>
                <c:pt idx="19382" formatCode="General">
                  <c:v>7.3295783258864999E-3</c:v>
                </c:pt>
                <c:pt idx="19383" formatCode="General">
                  <c:v>2.0259545979412701E-2</c:v>
                </c:pt>
                <c:pt idx="19384" formatCode="General">
                  <c:v>3.25065587950569E-2</c:v>
                </c:pt>
                <c:pt idx="19385" formatCode="General">
                  <c:v>4.4187602746990302E-2</c:v>
                </c:pt>
                <c:pt idx="19386" formatCode="General">
                  <c:v>5.4787430673304702E-2</c:v>
                </c:pt>
                <c:pt idx="19387" formatCode="General">
                  <c:v>6.3928211229825005E-2</c:v>
                </c:pt>
                <c:pt idx="19388" formatCode="General">
                  <c:v>7.2046127599545096E-2</c:v>
                </c:pt>
                <c:pt idx="19389" formatCode="General">
                  <c:v>7.9635732474385698E-2</c:v>
                </c:pt>
                <c:pt idx="19390" formatCode="General">
                  <c:v>8.6663981231505399E-2</c:v>
                </c:pt>
                <c:pt idx="19391" formatCode="General">
                  <c:v>9.2974294656338899E-2</c:v>
                </c:pt>
                <c:pt idx="19392" formatCode="General">
                  <c:v>9.8055212012173001E-2</c:v>
                </c:pt>
                <c:pt idx="19393" formatCode="General">
                  <c:v>0.101702872783867</c:v>
                </c:pt>
                <c:pt idx="19394" formatCode="General">
                  <c:v>0.104739907212134</c:v>
                </c:pt>
                <c:pt idx="19395" formatCode="General">
                  <c:v>0.107571191132074</c:v>
                </c:pt>
                <c:pt idx="19396" formatCode="General">
                  <c:v>0.11015266274943999</c:v>
                </c:pt>
                <c:pt idx="19397" formatCode="General">
                  <c:v>0.113139182991656</c:v>
                </c:pt>
                <c:pt idx="19398" formatCode="General">
                  <c:v>0.117476263157387</c:v>
                </c:pt>
                <c:pt idx="19399" formatCode="General">
                  <c:v>0.124036265744273</c:v>
                </c:pt>
                <c:pt idx="19400" formatCode="General">
                  <c:v>0.13313395671957801</c:v>
                </c:pt>
                <c:pt idx="19401" formatCode="General">
                  <c:v>0.14383199766719701</c:v>
                </c:pt>
                <c:pt idx="19402" formatCode="General">
                  <c:v>0.15515132581066701</c:v>
                </c:pt>
                <c:pt idx="19403" formatCode="General">
                  <c:v>0.16691566712634801</c:v>
                </c:pt>
                <c:pt idx="19404" formatCode="General">
                  <c:v>0.17923785029165401</c:v>
                </c:pt>
                <c:pt idx="19405" formatCode="General">
                  <c:v>0.19211362733399301</c:v>
                </c:pt>
                <c:pt idx="19406" formatCode="General">
                  <c:v>0.205491620436802</c:v>
                </c:pt>
                <c:pt idx="19407" formatCode="General">
                  <c:v>0.21935186632802001</c:v>
                </c:pt>
                <c:pt idx="19408" formatCode="General">
                  <c:v>0.233507025121753</c:v>
                </c:pt>
                <c:pt idx="19409" formatCode="General">
                  <c:v>0.24736646386873601</c:v>
                </c:pt>
                <c:pt idx="19410" formatCode="General">
                  <c:v>0.26012831098877798</c:v>
                </c:pt>
                <c:pt idx="19411" formatCode="General">
                  <c:v>0.27160563656347397</c:v>
                </c:pt>
                <c:pt idx="19412" formatCode="General">
                  <c:v>0.282124868264855</c:v>
                </c:pt>
                <c:pt idx="19413" formatCode="General">
                  <c:v>0.29178471732743499</c:v>
                </c:pt>
                <c:pt idx="19414" formatCode="General">
                  <c:v>0.30049923126801997</c:v>
                </c:pt>
                <c:pt idx="19415" formatCode="General">
                  <c:v>0.30822932553253302</c:v>
                </c:pt>
                <c:pt idx="19416" formatCode="General">
                  <c:v>0.31520125313151598</c:v>
                </c:pt>
                <c:pt idx="19417" formatCode="General">
                  <c:v>0.321511934226348</c:v>
                </c:pt>
                <c:pt idx="19418" formatCode="General">
                  <c:v>0.32657198760281397</c:v>
                </c:pt>
                <c:pt idx="19419" formatCode="General">
                  <c:v>0.33011299305096098</c:v>
                </c:pt>
                <c:pt idx="19420" formatCode="General">
                  <c:v>0.33240791457069802</c:v>
                </c:pt>
                <c:pt idx="19421" formatCode="General">
                  <c:v>0.33373734643764702</c:v>
                </c:pt>
                <c:pt idx="19422" formatCode="General">
                  <c:v>0.33442253954740198</c:v>
                </c:pt>
                <c:pt idx="19423" formatCode="General">
                  <c:v>0.33487547038786197</c:v>
                </c:pt>
                <c:pt idx="19424" formatCode="General">
                  <c:v>0.33541424046490897</c:v>
                </c:pt>
                <c:pt idx="19425" formatCode="General">
                  <c:v>0.336334815443325</c:v>
                </c:pt>
                <c:pt idx="19426" formatCode="General">
                  <c:v>0.33835989336470501</c:v>
                </c:pt>
                <c:pt idx="19427" formatCode="General">
                  <c:v>0.34160150477542001</c:v>
                </c:pt>
                <c:pt idx="19428" formatCode="General">
                  <c:v>0.34568736305984799</c:v>
                </c:pt>
                <c:pt idx="19429" formatCode="General">
                  <c:v>0.35067144876497602</c:v>
                </c:pt>
                <c:pt idx="19430" formatCode="General">
                  <c:v>0.35667852048151599</c:v>
                </c:pt>
                <c:pt idx="19431" formatCode="General">
                  <c:v>0.36358721401260502</c:v>
                </c:pt>
                <c:pt idx="19432" formatCode="General">
                  <c:v>0.37145862291274001</c:v>
                </c:pt>
                <c:pt idx="19433" formatCode="General">
                  <c:v>0.38054126598576898</c:v>
                </c:pt>
                <c:pt idx="19434" formatCode="General">
                  <c:v>0.39121690099121298</c:v>
                </c:pt>
                <c:pt idx="19435" formatCode="General">
                  <c:v>0.40294639413350603</c:v>
                </c:pt>
                <c:pt idx="19436" formatCode="General">
                  <c:v>0.41456238152617902</c:v>
                </c:pt>
                <c:pt idx="19437" formatCode="General">
                  <c:v>0.42535136793392903</c:v>
                </c:pt>
                <c:pt idx="19438" formatCode="General">
                  <c:v>0.435036481798452</c:v>
                </c:pt>
                <c:pt idx="19439" formatCode="General">
                  <c:v>0.44357622004872999</c:v>
                </c:pt>
                <c:pt idx="19440" formatCode="General">
                  <c:v>0.45099890323146302</c:v>
                </c:pt>
                <c:pt idx="19441" formatCode="General">
                  <c:v>0.45741045688392601</c:v>
                </c:pt>
                <c:pt idx="19442" formatCode="General">
                  <c:v>0.46274631278538297</c:v>
                </c:pt>
                <c:pt idx="19443" formatCode="General">
                  <c:v>0.46687263027036502</c:v>
                </c:pt>
                <c:pt idx="19444" formatCode="General">
                  <c:v>0.46948133196313802</c:v>
                </c:pt>
                <c:pt idx="19445" formatCode="General">
                  <c:v>0.47045144824757001</c:v>
                </c:pt>
                <c:pt idx="19446" formatCode="General">
                  <c:v>0.46971703848479401</c:v>
                </c:pt>
                <c:pt idx="19447" formatCode="General">
                  <c:v>0.46729494411937</c:v>
                </c:pt>
                <c:pt idx="19448" formatCode="General">
                  <c:v>0.46393712735798098</c:v>
                </c:pt>
                <c:pt idx="19449" formatCode="General">
                  <c:v>0.46016460799730602</c:v>
                </c:pt>
                <c:pt idx="19450" formatCode="General">
                  <c:v>0.45591328716219198</c:v>
                </c:pt>
                <c:pt idx="19451" formatCode="General">
                  <c:v>0.45139032451156103</c:v>
                </c:pt>
                <c:pt idx="19452" formatCode="General">
                  <c:v>0.44712004766364299</c:v>
                </c:pt>
                <c:pt idx="19453" formatCode="General">
                  <c:v>0.443794534388401</c:v>
                </c:pt>
                <c:pt idx="19454" formatCode="General">
                  <c:v>0.44160865016228501</c:v>
                </c:pt>
                <c:pt idx="19455" formatCode="General">
                  <c:v>0.440523676745047</c:v>
                </c:pt>
                <c:pt idx="19456" formatCode="General">
                  <c:v>0.44059087674477299</c:v>
                </c:pt>
                <c:pt idx="19457" formatCode="General">
                  <c:v>0.44172309393389098</c:v>
                </c:pt>
                <c:pt idx="19458" formatCode="General">
                  <c:v>0.44371049682374702</c:v>
                </c:pt>
                <c:pt idx="19459" formatCode="General">
                  <c:v>0.44647044914582301</c:v>
                </c:pt>
                <c:pt idx="19460" formatCode="General">
                  <c:v>0.449817802858128</c:v>
                </c:pt>
                <c:pt idx="19461" formatCode="General">
                  <c:v>0.45326787531472501</c:v>
                </c:pt>
                <c:pt idx="19462" formatCode="General">
                  <c:v>0.45684693159708401</c:v>
                </c:pt>
                <c:pt idx="19463" formatCode="General">
                  <c:v>0.46159708377879699</c:v>
                </c:pt>
                <c:pt idx="19464" formatCode="General">
                  <c:v>0.468303081104118</c:v>
                </c:pt>
                <c:pt idx="19465" formatCode="General">
                  <c:v>0.47619098400651</c:v>
                </c:pt>
                <c:pt idx="19466" formatCode="General">
                  <c:v>0.484567887887215</c:v>
                </c:pt>
                <c:pt idx="19467" formatCode="General">
                  <c:v>0.49265229518975501</c:v>
                </c:pt>
                <c:pt idx="19468" formatCode="General">
                  <c:v>0.49904708365579598</c:v>
                </c:pt>
                <c:pt idx="19469" formatCode="General">
                  <c:v>0.50347777304793795</c:v>
                </c:pt>
                <c:pt idx="19470" formatCode="General">
                  <c:v>0.50643767385878602</c:v>
                </c:pt>
                <c:pt idx="19471" formatCode="General">
                  <c:v>0.50814831651562997</c:v>
                </c:pt>
                <c:pt idx="19472" formatCode="General">
                  <c:v>0.50847532911966398</c:v>
                </c:pt>
                <c:pt idx="19473" formatCode="General">
                  <c:v>0.50747330010653802</c:v>
                </c:pt>
                <c:pt idx="19474" formatCode="General">
                  <c:v>0.50529063283379005</c:v>
                </c:pt>
                <c:pt idx="19475" formatCode="General">
                  <c:v>0.50177084023145901</c:v>
                </c:pt>
                <c:pt idx="19476" formatCode="General">
                  <c:v>0.49667844463136601</c:v>
                </c:pt>
                <c:pt idx="19477" formatCode="General">
                  <c:v>0.49006606888106502</c:v>
                </c:pt>
                <c:pt idx="19478" formatCode="General">
                  <c:v>0.48256080525080602</c:v>
                </c:pt>
                <c:pt idx="19479" formatCode="General">
                  <c:v>0.47475003055303999</c:v>
                </c:pt>
                <c:pt idx="19480" formatCode="General">
                  <c:v>0.466629857482249</c:v>
                </c:pt>
                <c:pt idx="19481" formatCode="General">
                  <c:v>0.45791077957336801</c:v>
                </c:pt>
                <c:pt idx="19482" formatCode="General">
                  <c:v>0.44825144408400502</c:v>
                </c:pt>
                <c:pt idx="19483" formatCode="General">
                  <c:v>0.437460108626397</c:v>
                </c:pt>
                <c:pt idx="19484" formatCode="General">
                  <c:v>0.42586757897330102</c:v>
                </c:pt>
                <c:pt idx="19485" formatCode="General">
                  <c:v>0.41406358822749401</c:v>
                </c:pt>
                <c:pt idx="19486" formatCode="General">
                  <c:v>0.40230729626997902</c:v>
                </c:pt>
                <c:pt idx="19487" formatCode="General">
                  <c:v>0.39068259320550902</c:v>
                </c:pt>
                <c:pt idx="19488" formatCode="General">
                  <c:v>0.37925611887628602</c:v>
                </c:pt>
                <c:pt idx="19489" formatCode="General">
                  <c:v>0.368431393515123</c:v>
                </c:pt>
                <c:pt idx="19490" formatCode="General">
                  <c:v>0.35862723889027898</c:v>
                </c:pt>
                <c:pt idx="19491" formatCode="General">
                  <c:v>0.34964307569860997</c:v>
                </c:pt>
                <c:pt idx="19492" formatCode="General">
                  <c:v>0.341120860967627</c:v>
                </c:pt>
                <c:pt idx="19493" formatCode="General">
                  <c:v>0.332838253324797</c:v>
                </c:pt>
                <c:pt idx="19494" formatCode="General">
                  <c:v>0.32489334003050202</c:v>
                </c:pt>
                <c:pt idx="19495" formatCode="General">
                  <c:v>0.31756806461110298</c:v>
                </c:pt>
                <c:pt idx="19496" formatCode="General">
                  <c:v>0.31064605377729598</c:v>
                </c:pt>
                <c:pt idx="19497" formatCode="General">
                  <c:v>0.30279245572406099</c:v>
                </c:pt>
                <c:pt idx="19498" formatCode="General">
                  <c:v>0.29365357232633998</c:v>
                </c:pt>
                <c:pt idx="19499" formatCode="General">
                  <c:v>0.28433495587603602</c:v>
                </c:pt>
                <c:pt idx="19500" formatCode="General">
                  <c:v>0.275561742344413</c:v>
                </c:pt>
                <c:pt idx="19501" formatCode="General">
                  <c:v>0.267479553899027</c:v>
                </c:pt>
                <c:pt idx="19502" formatCode="General">
                  <c:v>0.25975673380687198</c:v>
                </c:pt>
                <c:pt idx="19503" formatCode="General">
                  <c:v>0.252006733271535</c:v>
                </c:pt>
                <c:pt idx="19504" formatCode="General">
                  <c:v>0.24369514802089601</c:v>
                </c:pt>
                <c:pt idx="19505" formatCode="General">
                  <c:v>0.23490127670730099</c:v>
                </c:pt>
                <c:pt idx="19506" formatCode="General">
                  <c:v>0.22628702881822099</c:v>
                </c:pt>
                <c:pt idx="19507" formatCode="General">
                  <c:v>0.21812816212977101</c:v>
                </c:pt>
                <c:pt idx="19508" formatCode="General">
                  <c:v>0.210502490084335</c:v>
                </c:pt>
                <c:pt idx="19509" formatCode="General">
                  <c:v>0.20336919168546699</c:v>
                </c:pt>
                <c:pt idx="19510" formatCode="General">
                  <c:v>0.19667320999354601</c:v>
                </c:pt>
                <c:pt idx="19511" formatCode="General">
                  <c:v>0.19051642775007499</c:v>
                </c:pt>
                <c:pt idx="19512" formatCode="General">
                  <c:v>0.184470064873166</c:v>
                </c:pt>
                <c:pt idx="19513" formatCode="General">
                  <c:v>0.17795025228002601</c:v>
                </c:pt>
                <c:pt idx="19514" formatCode="General">
                  <c:v>0.17056127206657701</c:v>
                </c:pt>
                <c:pt idx="19515" formatCode="General">
                  <c:v>0.16275769445035601</c:v>
                </c:pt>
                <c:pt idx="19516" formatCode="General">
                  <c:v>0.15542197603166399</c:v>
                </c:pt>
                <c:pt idx="19517" formatCode="General">
                  <c:v>0.14868950985700699</c:v>
                </c:pt>
                <c:pt idx="19518" formatCode="General">
                  <c:v>0.142399233670396</c:v>
                </c:pt>
                <c:pt idx="19519" formatCode="General">
                  <c:v>0.135771108382852</c:v>
                </c:pt>
                <c:pt idx="19520" formatCode="General">
                  <c:v>0.12797869571159801</c:v>
                </c:pt>
                <c:pt idx="19521" formatCode="General">
                  <c:v>0.11928576160953901</c:v>
                </c:pt>
                <c:pt idx="19522" formatCode="General">
                  <c:v>0.11053595335218901</c:v>
                </c:pt>
                <c:pt idx="19523" formatCode="General">
                  <c:v>0.10178794766013299</c:v>
                </c:pt>
                <c:pt idx="19524" formatCode="General">
                  <c:v>9.2500152145419096E-2</c:v>
                </c:pt>
                <c:pt idx="19525" formatCode="General">
                  <c:v>8.2428159301017795E-2</c:v>
                </c:pt>
                <c:pt idx="19526" formatCode="General">
                  <c:v>7.1556710284862601E-2</c:v>
                </c:pt>
                <c:pt idx="19527" formatCode="General">
                  <c:v>6.0038725757966399E-2</c:v>
                </c:pt>
                <c:pt idx="19528" formatCode="General">
                  <c:v>4.8222102566998201E-2</c:v>
                </c:pt>
                <c:pt idx="19529" formatCode="General">
                  <c:v>3.6438963357135298E-2</c:v>
                </c:pt>
                <c:pt idx="19530" formatCode="General">
                  <c:v>2.4903648230867999E-2</c:v>
                </c:pt>
                <c:pt idx="19531" formatCode="General">
                  <c:v>1.33097318367809E-2</c:v>
                </c:pt>
                <c:pt idx="19532" formatCode="General">
                  <c:v>1.0564001692967701E-3</c:v>
                </c:pt>
                <c:pt idx="19533" formatCode="General">
                  <c:v>-1.11317313517266E-2</c:v>
                </c:pt>
                <c:pt idx="19534" formatCode="General">
                  <c:v>-2.2435151525002299E-2</c:v>
                </c:pt>
                <c:pt idx="19535" formatCode="General">
                  <c:v>-3.2799776721361397E-2</c:v>
                </c:pt>
                <c:pt idx="19536" formatCode="General">
                  <c:v>-4.2171198461313501E-2</c:v>
                </c:pt>
                <c:pt idx="19537" formatCode="General">
                  <c:v>-5.0407076508137298E-2</c:v>
                </c:pt>
                <c:pt idx="19538" formatCode="General">
                  <c:v>-5.7368365074489301E-2</c:v>
                </c:pt>
                <c:pt idx="19539" formatCode="General">
                  <c:v>-6.2738556727630498E-2</c:v>
                </c:pt>
                <c:pt idx="19540" formatCode="General">
                  <c:v>-6.6182740376663801E-2</c:v>
                </c:pt>
                <c:pt idx="19541" formatCode="General">
                  <c:v>-6.8678894531096504E-2</c:v>
                </c:pt>
                <c:pt idx="19542" formatCode="General">
                  <c:v>-7.1518680274528595E-2</c:v>
                </c:pt>
                <c:pt idx="19543" formatCode="General">
                  <c:v>-7.4980986895479704E-2</c:v>
                </c:pt>
                <c:pt idx="19544" formatCode="General">
                  <c:v>-7.8582168275442593E-2</c:v>
                </c:pt>
                <c:pt idx="19545" formatCode="General">
                  <c:v>-8.19107499470908E-2</c:v>
                </c:pt>
                <c:pt idx="19546" formatCode="General">
                  <c:v>-8.5218256543721602E-2</c:v>
                </c:pt>
                <c:pt idx="19547" formatCode="General">
                  <c:v>-8.8978444377423596E-2</c:v>
                </c:pt>
                <c:pt idx="19548" formatCode="General">
                  <c:v>-9.3487481785659701E-2</c:v>
                </c:pt>
                <c:pt idx="19549" formatCode="General">
                  <c:v>-9.87420750492813E-2</c:v>
                </c:pt>
                <c:pt idx="19550" formatCode="General">
                  <c:v>-0.104780936080295</c:v>
                </c:pt>
                <c:pt idx="19551" formatCode="General">
                  <c:v>-0.112028974467865</c:v>
                </c:pt>
                <c:pt idx="19552" formatCode="General">
                  <c:v>-0.121080609162623</c:v>
                </c:pt>
                <c:pt idx="19553" formatCode="General">
                  <c:v>-0.13195435597358701</c:v>
                </c:pt>
                <c:pt idx="19554" formatCode="General">
                  <c:v>-0.14369051075197201</c:v>
                </c:pt>
                <c:pt idx="19555" formatCode="General">
                  <c:v>-0.15541467376603699</c:v>
                </c:pt>
                <c:pt idx="19556" formatCode="General">
                  <c:v>-0.166897641681335</c:v>
                </c:pt>
                <c:pt idx="19557" formatCode="General">
                  <c:v>-0.178341504736548</c:v>
                </c:pt>
                <c:pt idx="19558" formatCode="General">
                  <c:v>-0.190124625206118</c:v>
                </c:pt>
                <c:pt idx="19559" formatCode="General">
                  <c:v>-0.202290481206298</c:v>
                </c:pt>
                <c:pt idx="19560" formatCode="General">
                  <c:v>-0.21452575912921301</c:v>
                </c:pt>
                <c:pt idx="19561" formatCode="General">
                  <c:v>-0.226301568509786</c:v>
                </c:pt>
                <c:pt idx="19562" formatCode="General">
                  <c:v>-0.237006182376679</c:v>
                </c:pt>
                <c:pt idx="19563" formatCode="General">
                  <c:v>-0.246264201200176</c:v>
                </c:pt>
                <c:pt idx="19564" formatCode="General">
                  <c:v>-0.25415884429320901</c:v>
                </c:pt>
                <c:pt idx="19565" formatCode="General">
                  <c:v>-0.26142203695892102</c:v>
                </c:pt>
                <c:pt idx="19566" formatCode="General">
                  <c:v>-0.26876677404897698</c:v>
                </c:pt>
                <c:pt idx="19567" formatCode="General">
                  <c:v>-0.27625353885128801</c:v>
                </c:pt>
                <c:pt idx="19568" formatCode="General">
                  <c:v>-0.283506576221627</c:v>
                </c:pt>
                <c:pt idx="19569" formatCode="General">
                  <c:v>-0.28976879838441599</c:v>
                </c:pt>
                <c:pt idx="19570" formatCode="General">
                  <c:v>-0.29462823658499898</c:v>
                </c:pt>
                <c:pt idx="19571" formatCode="General">
                  <c:v>-0.29815757116015501</c:v>
                </c:pt>
                <c:pt idx="19572" formatCode="General">
                  <c:v>-0.30057150656431703</c:v>
                </c:pt>
                <c:pt idx="19573" formatCode="General">
                  <c:v>-0.30249391637309903</c:v>
                </c:pt>
                <c:pt idx="19574" formatCode="General">
                  <c:v>-0.304659483552643</c:v>
                </c:pt>
                <c:pt idx="19575" formatCode="General">
                  <c:v>-0.307772613446326</c:v>
                </c:pt>
                <c:pt idx="19576" formatCode="General">
                  <c:v>-0.31259243026677802</c:v>
                </c:pt>
                <c:pt idx="19577" formatCode="General">
                  <c:v>-0.31912967080653198</c:v>
                </c:pt>
                <c:pt idx="19578" formatCode="General">
                  <c:v>-0.32643437001458703</c:v>
                </c:pt>
                <c:pt idx="19579" formatCode="General">
                  <c:v>-0.33388749928175399</c:v>
                </c:pt>
                <c:pt idx="19580" formatCode="General">
                  <c:v>-0.34181963188954301</c:v>
                </c:pt>
                <c:pt idx="19581" formatCode="General">
                  <c:v>-0.350353928936459</c:v>
                </c:pt>
                <c:pt idx="19582" formatCode="General">
                  <c:v>-0.35856279835299298</c:v>
                </c:pt>
                <c:pt idx="19583" formatCode="General">
                  <c:v>-0.365445275640853</c:v>
                </c:pt>
                <c:pt idx="19584" formatCode="General">
                  <c:v>-0.37126339712933898</c:v>
                </c:pt>
                <c:pt idx="19585" formatCode="General">
                  <c:v>-0.37663395396226401</c:v>
                </c:pt>
                <c:pt idx="19586" formatCode="General">
                  <c:v>-0.38142670253825001</c:v>
                </c:pt>
                <c:pt idx="19587" formatCode="General">
                  <c:v>-0.38582852473177298</c:v>
                </c:pt>
                <c:pt idx="19588" formatCode="General">
                  <c:v>-0.39043076334826798</c:v>
                </c:pt>
                <c:pt idx="19589" formatCode="General">
                  <c:v>-0.39502183313855599</c:v>
                </c:pt>
                <c:pt idx="19590" formatCode="General">
                  <c:v>-0.39911454993661899</c:v>
                </c:pt>
                <c:pt idx="19591" formatCode="General">
                  <c:v>-0.40331713611204101</c:v>
                </c:pt>
                <c:pt idx="19592" formatCode="General">
                  <c:v>-0.408447953320209</c:v>
                </c:pt>
                <c:pt idx="19593" formatCode="General">
                  <c:v>-0.41417449970610398</c:v>
                </c:pt>
                <c:pt idx="19594" formatCode="General">
                  <c:v>-0.41930640293536198</c:v>
                </c:pt>
                <c:pt idx="19595" formatCode="General">
                  <c:v>-0.42285149850947501</c:v>
                </c:pt>
                <c:pt idx="19596" formatCode="General">
                  <c:v>-0.424929778748872</c:v>
                </c:pt>
                <c:pt idx="19597" formatCode="General">
                  <c:v>-0.42636502484976002</c:v>
                </c:pt>
                <c:pt idx="19598" formatCode="General">
                  <c:v>-0.42756789402414902</c:v>
                </c:pt>
                <c:pt idx="19599" formatCode="General">
                  <c:v>-0.42792377769464601</c:v>
                </c:pt>
                <c:pt idx="19600" formatCode="General">
                  <c:v>-0.42631343121596899</c:v>
                </c:pt>
                <c:pt idx="19601" formatCode="General">
                  <c:v>-0.422034741964745</c:v>
                </c:pt>
                <c:pt idx="19602" formatCode="General">
                  <c:v>-0.41506073107570002</c:v>
                </c:pt>
                <c:pt idx="19603" formatCode="General">
                  <c:v>-0.406322338921284</c:v>
                </c:pt>
                <c:pt idx="19604" formatCode="General">
                  <c:v>-0.39726201385097998</c:v>
                </c:pt>
                <c:pt idx="19605" formatCode="General">
                  <c:v>-0.388919240553876</c:v>
                </c:pt>
                <c:pt idx="19606" formatCode="General">
                  <c:v>-0.38172626975180701</c:v>
                </c:pt>
                <c:pt idx="19607" formatCode="General">
                  <c:v>-0.37534408671688202</c:v>
                </c:pt>
                <c:pt idx="19608" formatCode="General">
                  <c:v>-0.36928454248334502</c:v>
                </c:pt>
                <c:pt idx="19609" formatCode="General">
                  <c:v>-0.36382228506682401</c:v>
                </c:pt>
                <c:pt idx="19610" formatCode="General">
                  <c:v>-0.35960080125346899</c:v>
                </c:pt>
                <c:pt idx="19611" formatCode="General">
                  <c:v>-0.356981722237179</c:v>
                </c:pt>
                <c:pt idx="19612" formatCode="General">
                  <c:v>-0.35596387827975801</c:v>
                </c:pt>
                <c:pt idx="19613" formatCode="General">
                  <c:v>-0.35614594722113702</c:v>
                </c:pt>
                <c:pt idx="19614" formatCode="General">
                  <c:v>-0.357265771980458</c:v>
                </c:pt>
                <c:pt idx="19615" formatCode="General">
                  <c:v>-0.359341058557411</c:v>
                </c:pt>
                <c:pt idx="19616" formatCode="General">
                  <c:v>-0.36171159479668902</c:v>
                </c:pt>
                <c:pt idx="19617" formatCode="General">
                  <c:v>-0.36351826211090199</c:v>
                </c:pt>
                <c:pt idx="19618" formatCode="General">
                  <c:v>-0.36475675075602898</c:v>
                </c:pt>
                <c:pt idx="19619" formatCode="General">
                  <c:v>-0.36581803337951602</c:v>
                </c:pt>
                <c:pt idx="19620" formatCode="General">
                  <c:v>-0.36681171341490798</c:v>
                </c:pt>
                <c:pt idx="19621" formatCode="General">
                  <c:v>-0.36752607292544598</c:v>
                </c:pt>
                <c:pt idx="19622" formatCode="General">
                  <c:v>-0.36765351315549499</c:v>
                </c:pt>
                <c:pt idx="19623" formatCode="General">
                  <c:v>-0.367044989832357</c:v>
                </c:pt>
                <c:pt idx="19624" formatCode="General">
                  <c:v>-0.36558476193888501</c:v>
                </c:pt>
                <c:pt idx="19625" formatCode="General">
                  <c:v>-0.363289583663924</c:v>
                </c:pt>
                <c:pt idx="19626" formatCode="General">
                  <c:v>-0.36065205331295902</c:v>
                </c:pt>
                <c:pt idx="19627" formatCode="General">
                  <c:v>-0.35792435206655199</c:v>
                </c:pt>
                <c:pt idx="19628" formatCode="General">
                  <c:v>-0.35444942684091402</c:v>
                </c:pt>
                <c:pt idx="19629" formatCode="General">
                  <c:v>-0.34959799882940901</c:v>
                </c:pt>
                <c:pt idx="19630" formatCode="General">
                  <c:v>-0.34385480260991702</c:v>
                </c:pt>
                <c:pt idx="19631" formatCode="General">
                  <c:v>-0.337658812586902</c:v>
                </c:pt>
                <c:pt idx="19632" formatCode="General">
                  <c:v>-0.33098840269860103</c:v>
                </c:pt>
                <c:pt idx="19633" formatCode="General">
                  <c:v>-0.32381283230699898</c:v>
                </c:pt>
                <c:pt idx="19634" formatCode="General">
                  <c:v>-0.31598579994015003</c:v>
                </c:pt>
                <c:pt idx="19635" formatCode="General">
                  <c:v>-0.30784585385687502</c:v>
                </c:pt>
                <c:pt idx="19636" formatCode="General">
                  <c:v>-0.29989808905993598</c:v>
                </c:pt>
                <c:pt idx="19637" formatCode="General">
                  <c:v>-0.29217733633304999</c:v>
                </c:pt>
                <c:pt idx="19638" formatCode="General">
                  <c:v>-0.28457018800619099</c:v>
                </c:pt>
                <c:pt idx="19639" formatCode="General">
                  <c:v>-0.27722004036933001</c:v>
                </c:pt>
                <c:pt idx="19640" formatCode="General">
                  <c:v>-0.27025473210169898</c:v>
                </c:pt>
                <c:pt idx="19641" formatCode="General">
                  <c:v>-0.26375096484048899</c:v>
                </c:pt>
                <c:pt idx="19642" formatCode="General">
                  <c:v>-0.25770651346933399</c:v>
                </c:pt>
                <c:pt idx="19643" formatCode="General">
                  <c:v>-0.25227910964630801</c:v>
                </c:pt>
                <c:pt idx="19644" formatCode="General">
                  <c:v>-0.24783360066611099</c:v>
                </c:pt>
                <c:pt idx="19645" formatCode="General">
                  <c:v>-0.24397510316676299</c:v>
                </c:pt>
                <c:pt idx="19646" formatCode="General">
                  <c:v>-0.24004948875850299</c:v>
                </c:pt>
                <c:pt idx="19647" formatCode="General">
                  <c:v>-0.23580138129598399</c:v>
                </c:pt>
                <c:pt idx="19648" formatCode="General">
                  <c:v>-0.231183254857903</c:v>
                </c:pt>
                <c:pt idx="19649" formatCode="General">
                  <c:v>-0.226155755409786</c:v>
                </c:pt>
                <c:pt idx="19650" formatCode="General">
                  <c:v>-0.220964482650333</c:v>
                </c:pt>
                <c:pt idx="19651" formatCode="General">
                  <c:v>-0.21620924228855901</c:v>
                </c:pt>
                <c:pt idx="19652" formatCode="General">
                  <c:v>-0.21162449220404</c:v>
                </c:pt>
                <c:pt idx="19653" formatCode="General">
                  <c:v>-0.206284451031094</c:v>
                </c:pt>
                <c:pt idx="19654" formatCode="General">
                  <c:v>-0.199772850026361</c:v>
                </c:pt>
                <c:pt idx="19655" formatCode="General">
                  <c:v>-0.19218626443502501</c:v>
                </c:pt>
                <c:pt idx="19656" formatCode="General">
                  <c:v>-0.18355366979021401</c:v>
                </c:pt>
                <c:pt idx="19657" formatCode="General">
                  <c:v>-0.174008591477011</c:v>
                </c:pt>
                <c:pt idx="19658" formatCode="General">
                  <c:v>-0.16375475289184199</c:v>
                </c:pt>
                <c:pt idx="19659" formatCode="General">
                  <c:v>-0.152930997840448</c:v>
                </c:pt>
                <c:pt idx="19660" formatCode="General">
                  <c:v>-0.14206462399043801</c:v>
                </c:pt>
                <c:pt idx="19661" formatCode="General">
                  <c:v>-0.13164610768867599</c:v>
                </c:pt>
                <c:pt idx="19662" formatCode="General">
                  <c:v>-0.12172048760614899</c:v>
                </c:pt>
                <c:pt idx="19663" formatCode="General">
                  <c:v>-0.111946018161931</c:v>
                </c:pt>
                <c:pt idx="19664" formatCode="General">
                  <c:v>-0.101783472529673</c:v>
                </c:pt>
                <c:pt idx="19665" formatCode="General">
                  <c:v>-9.0996967368498397E-2</c:v>
                </c:pt>
                <c:pt idx="19666" formatCode="General">
                  <c:v>-7.9671405859419106E-2</c:v>
                </c:pt>
                <c:pt idx="19667" formatCode="General">
                  <c:v>-6.7917401252829704E-2</c:v>
                </c:pt>
                <c:pt idx="19668" formatCode="General">
                  <c:v>-5.59351236362714E-2</c:v>
                </c:pt>
                <c:pt idx="19669" formatCode="General">
                  <c:v>-4.4322943752362301E-2</c:v>
                </c:pt>
                <c:pt idx="19670" formatCode="General">
                  <c:v>-3.3744435489431901E-2</c:v>
                </c:pt>
                <c:pt idx="19671" formatCode="General">
                  <c:v>-2.39413297276963E-2</c:v>
                </c:pt>
                <c:pt idx="19672" formatCode="General">
                  <c:v>-1.42917908899176E-2</c:v>
                </c:pt>
                <c:pt idx="19673" formatCode="General">
                  <c:v>-4.9395210284318997E-3</c:v>
                </c:pt>
                <c:pt idx="19674" formatCode="General">
                  <c:v>3.3234306074231301E-3</c:v>
                </c:pt>
                <c:pt idx="19675" formatCode="General">
                  <c:v>9.3204719788843107E-3</c:v>
                </c:pt>
                <c:pt idx="19676" formatCode="General">
                  <c:v>1.19410387565544E-2</c:v>
                </c:pt>
                <c:pt idx="19677" formatCode="General">
                  <c:v>1.09991791105679E-2</c:v>
                </c:pt>
                <c:pt idx="19678" formatCode="General">
                  <c:v>8.1368984227018805E-3</c:v>
                </c:pt>
                <c:pt idx="19679" formatCode="General">
                  <c:v>5.4611200509688202E-3</c:v>
                </c:pt>
                <c:pt idx="19680" formatCode="General">
                  <c:v>4.4043801604518804E-3</c:v>
                </c:pt>
                <c:pt idx="19681" formatCode="General">
                  <c:v>5.3972599482764103E-3</c:v>
                </c:pt>
                <c:pt idx="19682" formatCode="General">
                  <c:v>7.9618736883445701E-3</c:v>
                </c:pt>
                <c:pt idx="19683" formatCode="General">
                  <c:v>1.15705741939327E-2</c:v>
                </c:pt>
                <c:pt idx="19684" formatCode="General">
                  <c:v>1.6006133229507499E-2</c:v>
                </c:pt>
                <c:pt idx="19685" formatCode="General">
                  <c:v>2.1285939962279E-2</c:v>
                </c:pt>
                <c:pt idx="19686" formatCode="General">
                  <c:v>2.7253404088702499E-2</c:v>
                </c:pt>
                <c:pt idx="19687" formatCode="General">
                  <c:v>3.3909674524664403E-2</c:v>
                </c:pt>
                <c:pt idx="19688" formatCode="General">
                  <c:v>4.1239563457136599E-2</c:v>
                </c:pt>
                <c:pt idx="19689" formatCode="General">
                  <c:v>4.8875638364108402E-2</c:v>
                </c:pt>
                <c:pt idx="19690" formatCode="General">
                  <c:v>5.6778518157605699E-2</c:v>
                </c:pt>
                <c:pt idx="19691" formatCode="General">
                  <c:v>6.51797323608269E-2</c:v>
                </c:pt>
                <c:pt idx="19692" formatCode="General">
                  <c:v>7.4162015855618602E-2</c:v>
                </c:pt>
                <c:pt idx="19693" formatCode="General">
                  <c:v>8.3694333291769493E-2</c:v>
                </c:pt>
                <c:pt idx="19694" formatCode="General">
                  <c:v>9.3608068507119099E-2</c:v>
                </c:pt>
                <c:pt idx="19695" formatCode="General">
                  <c:v>0.104049307409512</c:v>
                </c:pt>
                <c:pt idx="19696" formatCode="General">
                  <c:v>0.114858932205718</c:v>
                </c:pt>
                <c:pt idx="19697" formatCode="General">
                  <c:v>0.12565898116242999</c:v>
                </c:pt>
                <c:pt idx="19698" formatCode="General">
                  <c:v>0.136233556922563</c:v>
                </c:pt>
                <c:pt idx="19699" formatCode="General">
                  <c:v>0.14629896496323899</c:v>
                </c:pt>
                <c:pt idx="19700" formatCode="General">
                  <c:v>0.155944969676134</c:v>
                </c:pt>
                <c:pt idx="19701" formatCode="General">
                  <c:v>0.16565300431035099</c:v>
                </c:pt>
                <c:pt idx="19702" formatCode="General">
                  <c:v>0.17619986144503499</c:v>
                </c:pt>
                <c:pt idx="19703" formatCode="General">
                  <c:v>0.18794040884853999</c:v>
                </c:pt>
                <c:pt idx="19704" formatCode="General">
                  <c:v>0.200447582532786</c:v>
                </c:pt>
                <c:pt idx="19705" formatCode="General">
                  <c:v>0.21294146000840899</c:v>
                </c:pt>
                <c:pt idx="19706" formatCode="General">
                  <c:v>0.22449931951397301</c:v>
                </c:pt>
                <c:pt idx="19707" formatCode="General">
                  <c:v>0.234638529110299</c:v>
                </c:pt>
                <c:pt idx="19708" formatCode="General">
                  <c:v>0.24367825100684301</c:v>
                </c:pt>
                <c:pt idx="19709" formatCode="General">
                  <c:v>0.25167305439666998</c:v>
                </c:pt>
                <c:pt idx="19710" formatCode="General">
                  <c:v>0.25810453080331103</c:v>
                </c:pt>
                <c:pt idx="19711" formatCode="General">
                  <c:v>0.26300414812734102</c:v>
                </c:pt>
                <c:pt idx="19712" formatCode="General">
                  <c:v>0.266925387041893</c:v>
                </c:pt>
                <c:pt idx="19713" formatCode="General">
                  <c:v>0.27025767123887401</c:v>
                </c:pt>
                <c:pt idx="19714" formatCode="General">
                  <c:v>0.27315038079432302</c:v>
                </c:pt>
                <c:pt idx="19715" formatCode="General">
                  <c:v>0.27582368425153098</c:v>
                </c:pt>
                <c:pt idx="19716" formatCode="General">
                  <c:v>0.27869165239251797</c:v>
                </c:pt>
                <c:pt idx="19717" formatCode="General">
                  <c:v>0.28194340204843699</c:v>
                </c:pt>
                <c:pt idx="19718" formatCode="General">
                  <c:v>0.28536900395173498</c:v>
                </c:pt>
                <c:pt idx="19719" formatCode="General">
                  <c:v>0.28897756282591402</c:v>
                </c:pt>
                <c:pt idx="19720" formatCode="General">
                  <c:v>0.29322854433447598</c:v>
                </c:pt>
                <c:pt idx="19721" formatCode="General">
                  <c:v>0.29820304587580199</c:v>
                </c:pt>
                <c:pt idx="19722" formatCode="General">
                  <c:v>0.302921450355983</c:v>
                </c:pt>
                <c:pt idx="19723" formatCode="General">
                  <c:v>0.30677931835945199</c:v>
                </c:pt>
                <c:pt idx="19724" formatCode="General">
                  <c:v>0.31015952866880803</c:v>
                </c:pt>
                <c:pt idx="19725" formatCode="General">
                  <c:v>0.31336819111545</c:v>
                </c:pt>
                <c:pt idx="19726" formatCode="General">
                  <c:v>0.31621339057244702</c:v>
                </c:pt>
                <c:pt idx="19727" formatCode="General">
                  <c:v>0.31851298014812401</c:v>
                </c:pt>
                <c:pt idx="19728" formatCode="General">
                  <c:v>0.32043849921002998</c:v>
                </c:pt>
                <c:pt idx="19729" formatCode="General">
                  <c:v>0.32231185716466298</c:v>
                </c:pt>
                <c:pt idx="19730" formatCode="General">
                  <c:v>0.32475146403212002</c:v>
                </c:pt>
                <c:pt idx="19731" formatCode="General">
                  <c:v>0.32856144608170901</c:v>
                </c:pt>
                <c:pt idx="19732" formatCode="General">
                  <c:v>0.33399371260058902</c:v>
                </c:pt>
                <c:pt idx="19733" formatCode="General">
                  <c:v>0.34031391766243502</c:v>
                </c:pt>
                <c:pt idx="19734" formatCode="General">
                  <c:v>0.346911780033406</c:v>
                </c:pt>
                <c:pt idx="19735" formatCode="General">
                  <c:v>0.35401938025821</c:v>
                </c:pt>
                <c:pt idx="19736" formatCode="General">
                  <c:v>0.36162335486411901</c:v>
                </c:pt>
                <c:pt idx="19737" formatCode="General">
                  <c:v>0.36880823501721999</c:v>
                </c:pt>
                <c:pt idx="19738" formatCode="General">
                  <c:v>0.37470288473360702</c:v>
                </c:pt>
                <c:pt idx="19739" formatCode="General">
                  <c:v>0.379174309796246</c:v>
                </c:pt>
                <c:pt idx="19740" formatCode="General">
                  <c:v>0.382290063774268</c:v>
                </c:pt>
                <c:pt idx="19741" formatCode="General">
                  <c:v>0.384095538202186</c:v>
                </c:pt>
                <c:pt idx="19742" formatCode="General">
                  <c:v>0.38483307223580498</c:v>
                </c:pt>
                <c:pt idx="19743" formatCode="General">
                  <c:v>0.38489608249891</c:v>
                </c:pt>
                <c:pt idx="19744" formatCode="General">
                  <c:v>0.38468395655488602</c:v>
                </c:pt>
                <c:pt idx="19745" formatCode="General">
                  <c:v>0.38463972451047901</c:v>
                </c:pt>
                <c:pt idx="19746" formatCode="General">
                  <c:v>0.38508766632179797</c:v>
                </c:pt>
                <c:pt idx="19747" formatCode="General">
                  <c:v>0.38535953441482601</c:v>
                </c:pt>
                <c:pt idx="19748" formatCode="General">
                  <c:v>0.38428879271502198</c:v>
                </c:pt>
                <c:pt idx="19749" formatCode="General">
                  <c:v>0.38260071814029201</c:v>
                </c:pt>
                <c:pt idx="19750" formatCode="General">
                  <c:v>0.38190472494092997</c:v>
                </c:pt>
                <c:pt idx="19751" formatCode="General">
                  <c:v>0.38274211274546399</c:v>
                </c:pt>
                <c:pt idx="19752" formatCode="General">
                  <c:v>0.38487301765468102</c:v>
                </c:pt>
                <c:pt idx="19753" formatCode="General">
                  <c:v>0.38794852532433799</c:v>
                </c:pt>
                <c:pt idx="19754" formatCode="General">
                  <c:v>0.39186199561139401</c:v>
                </c:pt>
                <c:pt idx="19755" formatCode="General">
                  <c:v>0.39643300618820299</c:v>
                </c:pt>
                <c:pt idx="19756" formatCode="General">
                  <c:v>0.40128529742513902</c:v>
                </c:pt>
                <c:pt idx="19757" formatCode="General">
                  <c:v>0.40573003307835598</c:v>
                </c:pt>
                <c:pt idx="19758" formatCode="General">
                  <c:v>0.40944846567414001</c:v>
                </c:pt>
                <c:pt idx="19759" formatCode="General">
                  <c:v>0.412843801562646</c:v>
                </c:pt>
                <c:pt idx="19760" formatCode="General">
                  <c:v>0.41571165853314601</c:v>
                </c:pt>
                <c:pt idx="19761" formatCode="General">
                  <c:v>0.41768350584693997</c:v>
                </c:pt>
                <c:pt idx="19762" formatCode="General">
                  <c:v>0.41840247626849397</c:v>
                </c:pt>
                <c:pt idx="19763" formatCode="General">
                  <c:v>0.41780504571647298</c:v>
                </c:pt>
                <c:pt idx="19764" formatCode="General">
                  <c:v>0.41590964161754301</c:v>
                </c:pt>
                <c:pt idx="19765" formatCode="General">
                  <c:v>0.41236225447317099</c:v>
                </c:pt>
                <c:pt idx="19766" formatCode="General">
                  <c:v>0.40756994099212301</c:v>
                </c:pt>
                <c:pt idx="19767" formatCode="General">
                  <c:v>0.40245354498820901</c:v>
                </c:pt>
                <c:pt idx="19768" formatCode="General">
                  <c:v>0.39785987597997502</c:v>
                </c:pt>
                <c:pt idx="19769" formatCode="General">
                  <c:v>0.393866507541558</c:v>
                </c:pt>
                <c:pt idx="19770" formatCode="General">
                  <c:v>0.39020946795377998</c:v>
                </c:pt>
                <c:pt idx="19771" formatCode="General">
                  <c:v>0.387006703525823</c:v>
                </c:pt>
                <c:pt idx="19772" formatCode="General">
                  <c:v>0.38453571805276798</c:v>
                </c:pt>
                <c:pt idx="19773" formatCode="General">
                  <c:v>0.383059368289907</c:v>
                </c:pt>
                <c:pt idx="19774" formatCode="General">
                  <c:v>0.38211375530677899</c:v>
                </c:pt>
                <c:pt idx="19775" formatCode="General">
                  <c:v>0.38114346123377202</c:v>
                </c:pt>
                <c:pt idx="19776" formatCode="General">
                  <c:v>0.38034507019668901</c:v>
                </c:pt>
                <c:pt idx="19777" formatCode="General">
                  <c:v>0.37969509107018201</c:v>
                </c:pt>
                <c:pt idx="19778" formatCode="General">
                  <c:v>0.37886306110576801</c:v>
                </c:pt>
                <c:pt idx="19779" formatCode="General">
                  <c:v>0.377688185402488</c:v>
                </c:pt>
                <c:pt idx="19780" formatCode="General">
                  <c:v>0.37646437224782803</c:v>
                </c:pt>
                <c:pt idx="19781" formatCode="General">
                  <c:v>0.375479503585543</c:v>
                </c:pt>
                <c:pt idx="19782" formatCode="General">
                  <c:v>0.37421024339404202</c:v>
                </c:pt>
                <c:pt idx="19783" formatCode="General">
                  <c:v>0.37171053124446002</c:v>
                </c:pt>
                <c:pt idx="19784" formatCode="General">
                  <c:v>0.36808400921446499</c:v>
                </c:pt>
                <c:pt idx="19785" formatCode="General">
                  <c:v>0.36368796674241199</c:v>
                </c:pt>
                <c:pt idx="19786" formatCode="General">
                  <c:v>0.35840333422491799</c:v>
                </c:pt>
                <c:pt idx="19787" formatCode="General">
                  <c:v>0.35237329317438099</c:v>
                </c:pt>
                <c:pt idx="19788" formatCode="General">
                  <c:v>0.34621100865783699</c:v>
                </c:pt>
                <c:pt idx="19789" formatCode="General">
                  <c:v>0.34021932705494001</c:v>
                </c:pt>
                <c:pt idx="19790" formatCode="General">
                  <c:v>0.334218882206332</c:v>
                </c:pt>
                <c:pt idx="19791" formatCode="General">
                  <c:v>0.327977804107422</c:v>
                </c:pt>
                <c:pt idx="19792" formatCode="General">
                  <c:v>0.321399931164846</c:v>
                </c:pt>
                <c:pt idx="19793" formatCode="General">
                  <c:v>0.31419569475855902</c:v>
                </c:pt>
                <c:pt idx="19794" formatCode="General">
                  <c:v>0.30621962518151302</c:v>
                </c:pt>
                <c:pt idx="19795" formatCode="General">
                  <c:v>0.29781808258203402</c:v>
                </c:pt>
                <c:pt idx="19796" formatCode="General">
                  <c:v>0.28940643998951499</c:v>
                </c:pt>
                <c:pt idx="19797" formatCode="General">
                  <c:v>0.28115796638382801</c:v>
                </c:pt>
                <c:pt idx="19798" formatCode="General">
                  <c:v>0.27276036271509202</c:v>
                </c:pt>
                <c:pt idx="19799" formatCode="General">
                  <c:v>0.26409117270111199</c:v>
                </c:pt>
                <c:pt idx="19800" formatCode="General">
                  <c:v>0.25560001464617699</c:v>
                </c:pt>
                <c:pt idx="19801" formatCode="General">
                  <c:v>0.247604326687968</c:v>
                </c:pt>
                <c:pt idx="19802" formatCode="General">
                  <c:v>0.239963683211321</c:v>
                </c:pt>
                <c:pt idx="19803" formatCode="General">
                  <c:v>0.23221303701703799</c:v>
                </c:pt>
                <c:pt idx="19804" formatCode="General">
                  <c:v>0.22386470137154399</c:v>
                </c:pt>
                <c:pt idx="19805" formatCode="General">
                  <c:v>0.214849945790135</c:v>
                </c:pt>
                <c:pt idx="19806" formatCode="General">
                  <c:v>0.20535779141205099</c:v>
                </c:pt>
                <c:pt idx="19807" formatCode="General">
                  <c:v>0.19585421820951601</c:v>
                </c:pt>
                <c:pt idx="19808" formatCode="General">
                  <c:v>0.18635204676626099</c:v>
                </c:pt>
                <c:pt idx="19809" formatCode="General">
                  <c:v>0.176406012117687</c:v>
                </c:pt>
                <c:pt idx="19810" formatCode="General">
                  <c:v>0.16593554468996199</c:v>
                </c:pt>
                <c:pt idx="19811" formatCode="General">
                  <c:v>0.154493027040051</c:v>
                </c:pt>
                <c:pt idx="19812" formatCode="General">
                  <c:v>0.14157517153756299</c:v>
                </c:pt>
                <c:pt idx="19813" formatCode="General">
                  <c:v>0.127744531278075</c:v>
                </c:pt>
                <c:pt idx="19814" formatCode="General">
                  <c:v>0.114165807271498</c:v>
                </c:pt>
                <c:pt idx="19815" formatCode="General">
                  <c:v>0.101537303910032</c:v>
                </c:pt>
                <c:pt idx="19816" formatCode="General">
                  <c:v>9.0014415398541506E-2</c:v>
                </c:pt>
                <c:pt idx="19817" formatCode="General">
                  <c:v>7.9424175469715405E-2</c:v>
                </c:pt>
                <c:pt idx="19818" formatCode="General">
                  <c:v>6.90771129646882E-2</c:v>
                </c:pt>
                <c:pt idx="19819" formatCode="General">
                  <c:v>5.8679223383037799E-2</c:v>
                </c:pt>
                <c:pt idx="19820" formatCode="General">
                  <c:v>4.8553364586278298E-2</c:v>
                </c:pt>
                <c:pt idx="19821" formatCode="General">
                  <c:v>3.8799650184712098E-2</c:v>
                </c:pt>
                <c:pt idx="19822" formatCode="General">
                  <c:v>2.9514035045913399E-2</c:v>
                </c:pt>
                <c:pt idx="19823" formatCode="General">
                  <c:v>2.11287314292713E-2</c:v>
                </c:pt>
                <c:pt idx="19824" formatCode="General">
                  <c:v>1.31775762729882E-2</c:v>
                </c:pt>
                <c:pt idx="19825" formatCode="General">
                  <c:v>4.5842386426007799E-3</c:v>
                </c:pt>
                <c:pt idx="19826" formatCode="General">
                  <c:v>-4.4973622358219197E-3</c:v>
                </c:pt>
                <c:pt idx="19827" formatCode="General">
                  <c:v>-1.35752775215928E-2</c:v>
                </c:pt>
                <c:pt idx="19828" formatCode="General">
                  <c:v>-2.2822060080154902E-2</c:v>
                </c:pt>
                <c:pt idx="19829" formatCode="General">
                  <c:v>-3.2310251716832702E-2</c:v>
                </c:pt>
                <c:pt idx="19830" formatCode="General">
                  <c:v>-4.1631123863663702E-2</c:v>
                </c:pt>
                <c:pt idx="19831" formatCode="General">
                  <c:v>-5.0407724766378698E-2</c:v>
                </c:pt>
                <c:pt idx="19832" formatCode="General">
                  <c:v>-5.86727665843087E-2</c:v>
                </c:pt>
                <c:pt idx="19833" formatCode="General">
                  <c:v>-6.6646269056295795E-2</c:v>
                </c:pt>
                <c:pt idx="19834" formatCode="General">
                  <c:v>-7.4411442984906206E-2</c:v>
                </c:pt>
                <c:pt idx="19835" formatCode="General">
                  <c:v>-8.1668794666880901E-2</c:v>
                </c:pt>
                <c:pt idx="19836" formatCode="General">
                  <c:v>-8.7936913589346605E-2</c:v>
                </c:pt>
                <c:pt idx="19837" formatCode="General">
                  <c:v>-9.3719550057125303E-2</c:v>
                </c:pt>
                <c:pt idx="19838" formatCode="General">
                  <c:v>-0.100114096622305</c:v>
                </c:pt>
                <c:pt idx="19839" formatCode="General">
                  <c:v>-0.10705213421964301</c:v>
                </c:pt>
                <c:pt idx="19840" formatCode="General">
                  <c:v>-0.1137601526345</c:v>
                </c:pt>
                <c:pt idx="19841" formatCode="General">
                  <c:v>-0.120010405574905</c:v>
                </c:pt>
                <c:pt idx="19842" formatCode="General">
                  <c:v>-0.12607285285977499</c:v>
                </c:pt>
                <c:pt idx="19843" formatCode="General">
                  <c:v>-0.13247012794855401</c:v>
                </c:pt>
                <c:pt idx="19844" formatCode="General">
                  <c:v>-0.14045832549615</c:v>
                </c:pt>
                <c:pt idx="19845" formatCode="General">
                  <c:v>-0.151436459194846</c:v>
                </c:pt>
                <c:pt idx="19846" formatCode="General">
                  <c:v>-0.16518846184630601</c:v>
                </c:pt>
                <c:pt idx="19847" formatCode="General">
                  <c:v>-0.17977398180446499</c:v>
                </c:pt>
                <c:pt idx="19848" formatCode="General">
                  <c:v>-0.19347396048601201</c:v>
                </c:pt>
                <c:pt idx="19849" formatCode="General">
                  <c:v>-0.20590568124953601</c:v>
                </c:pt>
                <c:pt idx="19850" formatCode="General">
                  <c:v>-0.21760175513989399</c:v>
                </c:pt>
                <c:pt idx="19851" formatCode="General">
                  <c:v>-0.229633047216424</c:v>
                </c:pt>
                <c:pt idx="19852" formatCode="General">
                  <c:v>-0.242572251922857</c:v>
                </c:pt>
                <c:pt idx="19853" formatCode="General">
                  <c:v>-0.255680836234008</c:v>
                </c:pt>
                <c:pt idx="19854" formatCode="General">
                  <c:v>-0.26777938230220799</c:v>
                </c:pt>
                <c:pt idx="19855" formatCode="General">
                  <c:v>-0.278353739635471</c:v>
                </c:pt>
                <c:pt idx="19856" formatCode="General">
                  <c:v>-0.287582509328346</c:v>
                </c:pt>
                <c:pt idx="19857" formatCode="General">
                  <c:v>-0.295804790562466</c:v>
                </c:pt>
                <c:pt idx="19858" formatCode="General">
                  <c:v>-0.30325976162257201</c:v>
                </c:pt>
                <c:pt idx="19859" formatCode="General">
                  <c:v>-0.31015781389916203</c:v>
                </c:pt>
                <c:pt idx="19860" formatCode="General">
                  <c:v>-0.31674384995432803</c:v>
                </c:pt>
                <c:pt idx="19861" formatCode="General">
                  <c:v>-0.32305625751898898</c:v>
                </c:pt>
                <c:pt idx="19862" formatCode="General">
                  <c:v>-0.32957408006445199</c:v>
                </c:pt>
                <c:pt idx="19863" formatCode="General">
                  <c:v>-0.33700818339991701</c:v>
                </c:pt>
                <c:pt idx="19864" formatCode="General">
                  <c:v>-0.34499139304126097</c:v>
                </c:pt>
                <c:pt idx="19865" formatCode="General">
                  <c:v>-0.35282572609860902</c:v>
                </c:pt>
                <c:pt idx="19866" formatCode="General">
                  <c:v>-0.36017169340501398</c:v>
                </c:pt>
                <c:pt idx="19867" formatCode="General">
                  <c:v>-0.36677583668184499</c:v>
                </c:pt>
                <c:pt idx="19868" formatCode="General">
                  <c:v>-0.37269457613713303</c:v>
                </c:pt>
                <c:pt idx="19869" formatCode="General">
                  <c:v>-0.37834329714151199</c:v>
                </c:pt>
                <c:pt idx="19870" formatCode="General">
                  <c:v>-0.38404843622031398</c:v>
                </c:pt>
                <c:pt idx="19871" formatCode="General">
                  <c:v>-0.38957072380231</c:v>
                </c:pt>
                <c:pt idx="19872" formatCode="General">
                  <c:v>-0.39438305596592299</c:v>
                </c:pt>
                <c:pt idx="19873" formatCode="General">
                  <c:v>-0.39844571231623499</c:v>
                </c:pt>
                <c:pt idx="19874" formatCode="General">
                  <c:v>-0.40191032659112402</c:v>
                </c:pt>
                <c:pt idx="19875" formatCode="General">
                  <c:v>-0.40469115966236002</c:v>
                </c:pt>
                <c:pt idx="19876" formatCode="General">
                  <c:v>-0.40681056636357599</c:v>
                </c:pt>
                <c:pt idx="19877" formatCode="General">
                  <c:v>-0.40855534453688003</c:v>
                </c:pt>
                <c:pt idx="19878" formatCode="General">
                  <c:v>-0.41047974334170201</c:v>
                </c:pt>
                <c:pt idx="19879" formatCode="General">
                  <c:v>-0.41307468149843601</c:v>
                </c:pt>
                <c:pt idx="19880" formatCode="General">
                  <c:v>-0.416464046373966</c:v>
                </c:pt>
                <c:pt idx="19881" formatCode="General">
                  <c:v>-0.420301397991095</c:v>
                </c:pt>
                <c:pt idx="19882" formatCode="General">
                  <c:v>-0.42407784998084902</c:v>
                </c:pt>
                <c:pt idx="19883" formatCode="General">
                  <c:v>-0.42855028959115299</c:v>
                </c:pt>
                <c:pt idx="19884" formatCode="General">
                  <c:v>-0.43499542075342101</c:v>
                </c:pt>
                <c:pt idx="19885" formatCode="General">
                  <c:v>-0.44312049346271598</c:v>
                </c:pt>
                <c:pt idx="19886" formatCode="General">
                  <c:v>-0.45218429622101802</c:v>
                </c:pt>
                <c:pt idx="19887" formatCode="General">
                  <c:v>-0.46152121712041499</c:v>
                </c:pt>
                <c:pt idx="19888" formatCode="General">
                  <c:v>-0.47026178322526602</c:v>
                </c:pt>
                <c:pt idx="19889" formatCode="General">
                  <c:v>-0.47837681251623598</c:v>
                </c:pt>
                <c:pt idx="19890" formatCode="General">
                  <c:v>-0.48649057980978899</c:v>
                </c:pt>
                <c:pt idx="19891" formatCode="General">
                  <c:v>-0.49490352445239599</c:v>
                </c:pt>
                <c:pt idx="19892" formatCode="General">
                  <c:v>-0.50305697632755397</c:v>
                </c:pt>
                <c:pt idx="19893" formatCode="General">
                  <c:v>-0.51004374279607201</c:v>
                </c:pt>
                <c:pt idx="19894" formatCode="General">
                  <c:v>-0.51549701045176</c:v>
                </c:pt>
                <c:pt idx="19895" formatCode="General">
                  <c:v>-0.52035042382947205</c:v>
                </c:pt>
                <c:pt idx="19896" formatCode="General">
                  <c:v>-0.52575133844944</c:v>
                </c:pt>
                <c:pt idx="19897" formatCode="General">
                  <c:v>-0.53114763441066604</c:v>
                </c:pt>
                <c:pt idx="19898" formatCode="General">
                  <c:v>-0.53546578974891401</c:v>
                </c:pt>
                <c:pt idx="19899" formatCode="General">
                  <c:v>-0.53843406576462405</c:v>
                </c:pt>
                <c:pt idx="19900" formatCode="General">
                  <c:v>-0.54037686066762902</c:v>
                </c:pt>
                <c:pt idx="19901" formatCode="General">
                  <c:v>-0.54150132670449003</c:v>
                </c:pt>
                <c:pt idx="19902" formatCode="General">
                  <c:v>-0.54141075357928303</c:v>
                </c:pt>
                <c:pt idx="19903" formatCode="General">
                  <c:v>-0.54022440085130297</c:v>
                </c:pt>
                <c:pt idx="19904" formatCode="General">
                  <c:v>-0.538756717908069</c:v>
                </c:pt>
                <c:pt idx="19905" formatCode="General">
                  <c:v>-0.53714562466677396</c:v>
                </c:pt>
                <c:pt idx="19906" formatCode="General">
                  <c:v>-0.534855889449941</c:v>
                </c:pt>
                <c:pt idx="19907" formatCode="General">
                  <c:v>-0.53144224444382604</c:v>
                </c:pt>
                <c:pt idx="19908" formatCode="General">
                  <c:v>-0.52680326011530898</c:v>
                </c:pt>
                <c:pt idx="19909" formatCode="General">
                  <c:v>-0.52116505238801003</c:v>
                </c:pt>
                <c:pt idx="19910" formatCode="General">
                  <c:v>-0.51504530405368298</c:v>
                </c:pt>
                <c:pt idx="19911" formatCode="General">
                  <c:v>-0.50905947540610597</c:v>
                </c:pt>
                <c:pt idx="19912" formatCode="General">
                  <c:v>-0.50343842275885098</c:v>
                </c:pt>
                <c:pt idx="19913" formatCode="General">
                  <c:v>-0.49801562582425402</c:v>
                </c:pt>
                <c:pt idx="19914" formatCode="General">
                  <c:v>-0.49239306217718498</c:v>
                </c:pt>
                <c:pt idx="19915" formatCode="General">
                  <c:v>-0.48622865387338199</c:v>
                </c:pt>
                <c:pt idx="19916" formatCode="General">
                  <c:v>-0.47975365901231098</c:v>
                </c:pt>
                <c:pt idx="19917" formatCode="General">
                  <c:v>-0.47344165267059402</c:v>
                </c:pt>
                <c:pt idx="19918" formatCode="General">
                  <c:v>-0.46750462048659402</c:v>
                </c:pt>
                <c:pt idx="19919" formatCode="General">
                  <c:v>-0.46213446979599698</c:v>
                </c:pt>
                <c:pt idx="19920" formatCode="General">
                  <c:v>-0.45756940284289199</c:v>
                </c:pt>
                <c:pt idx="19921" formatCode="General">
                  <c:v>-0.453647547195414</c:v>
                </c:pt>
                <c:pt idx="19922" formatCode="General">
                  <c:v>-0.449891559744654</c:v>
                </c:pt>
                <c:pt idx="19923" formatCode="General">
                  <c:v>-0.446660434214459</c:v>
                </c:pt>
                <c:pt idx="19924" formatCode="General">
                  <c:v>-0.44426121706838001</c:v>
                </c:pt>
                <c:pt idx="19925" formatCode="General">
                  <c:v>-0.44186646025096599</c:v>
                </c:pt>
                <c:pt idx="19926" formatCode="General">
                  <c:v>-0.43888762937036702</c:v>
                </c:pt>
                <c:pt idx="19927" formatCode="General">
                  <c:v>-0.43587562317301098</c:v>
                </c:pt>
                <c:pt idx="19928" formatCode="General">
                  <c:v>-0.43336198789122998</c:v>
                </c:pt>
                <c:pt idx="19929" formatCode="General">
                  <c:v>-0.43103941493049802</c:v>
                </c:pt>
                <c:pt idx="19930" formatCode="General">
                  <c:v>-0.42868230107909899</c:v>
                </c:pt>
                <c:pt idx="19931" formatCode="General">
                  <c:v>-0.426309325362838</c:v>
                </c:pt>
                <c:pt idx="19932" formatCode="General">
                  <c:v>-0.42391560446680998</c:v>
                </c:pt>
                <c:pt idx="19933" formatCode="General">
                  <c:v>-0.421278554063513</c:v>
                </c:pt>
                <c:pt idx="19934" formatCode="General">
                  <c:v>-0.41818353050527102</c:v>
                </c:pt>
                <c:pt idx="19935" formatCode="General">
                  <c:v>-0.41440444987698499</c:v>
                </c:pt>
                <c:pt idx="19936" formatCode="General">
                  <c:v>-0.40963369543584599</c:v>
                </c:pt>
                <c:pt idx="19937" formatCode="General">
                  <c:v>-0.40363242092531898</c:v>
                </c:pt>
                <c:pt idx="19938" formatCode="General">
                  <c:v>-0.39661474477012298</c:v>
                </c:pt>
                <c:pt idx="19939" formatCode="General">
                  <c:v>-0.38906246296077701</c:v>
                </c:pt>
                <c:pt idx="19940" formatCode="General">
                  <c:v>-0.38114008934159799</c:v>
                </c:pt>
                <c:pt idx="19941" formatCode="General">
                  <c:v>-0.37302323173152802</c:v>
                </c:pt>
                <c:pt idx="19942" formatCode="General">
                  <c:v>-0.36417260360635201</c:v>
                </c:pt>
                <c:pt idx="19943" formatCode="General">
                  <c:v>-0.35423889883178</c:v>
                </c:pt>
                <c:pt idx="19944" formatCode="General">
                  <c:v>-0.34312268921525702</c:v>
                </c:pt>
                <c:pt idx="19945" formatCode="General">
                  <c:v>-0.330882985909213</c:v>
                </c:pt>
                <c:pt idx="19946" formatCode="General">
                  <c:v>-0.31827684249120097</c:v>
                </c:pt>
                <c:pt idx="19947" formatCode="General">
                  <c:v>-0.30586616565986802</c:v>
                </c:pt>
                <c:pt idx="19948" formatCode="General">
                  <c:v>-0.29364635714818799</c:v>
                </c:pt>
                <c:pt idx="19949" formatCode="General">
                  <c:v>-0.28139477472310698</c:v>
                </c:pt>
                <c:pt idx="19950" formatCode="General">
                  <c:v>-0.26931215355247001</c:v>
                </c:pt>
                <c:pt idx="19951" formatCode="General">
                  <c:v>-0.257987528727329</c:v>
                </c:pt>
                <c:pt idx="19952" formatCode="General">
                  <c:v>-0.24775878313989499</c:v>
                </c:pt>
                <c:pt idx="19953" formatCode="General">
                  <c:v>-0.23822788410461701</c:v>
                </c:pt>
                <c:pt idx="19954" formatCode="General">
                  <c:v>-0.22918791050719201</c:v>
                </c:pt>
                <c:pt idx="19955" formatCode="General">
                  <c:v>-0.22092794256658099</c:v>
                </c:pt>
                <c:pt idx="19956" formatCode="General">
                  <c:v>-0.213676828621709</c:v>
                </c:pt>
                <c:pt idx="19957" formatCode="General">
                  <c:v>-0.20695572138415599</c:v>
                </c:pt>
                <c:pt idx="19958" formatCode="General">
                  <c:v>-0.199578587112338</c:v>
                </c:pt>
                <c:pt idx="19959" formatCode="General">
                  <c:v>-0.19078999224766699</c:v>
                </c:pt>
                <c:pt idx="19960" formatCode="General">
                  <c:v>-0.18058962857886399</c:v>
                </c:pt>
                <c:pt idx="19961" formatCode="General">
                  <c:v>-0.16939519161106301</c:v>
                </c:pt>
                <c:pt idx="19962" formatCode="General">
                  <c:v>-0.157651874710594</c:v>
                </c:pt>
                <c:pt idx="19963" formatCode="General">
                  <c:v>-0.145639989033303</c:v>
                </c:pt>
                <c:pt idx="19964" formatCode="General">
                  <c:v>-0.13405063962198899</c:v>
                </c:pt>
                <c:pt idx="19965" formatCode="General">
                  <c:v>-0.123516013284992</c:v>
                </c:pt>
                <c:pt idx="19966" formatCode="General">
                  <c:v>-0.113593092149832</c:v>
                </c:pt>
                <c:pt idx="19967" formatCode="General">
                  <c:v>-0.103690224233669</c:v>
                </c:pt>
                <c:pt idx="19968" formatCode="General">
                  <c:v>-9.4033986139628004E-2</c:v>
                </c:pt>
                <c:pt idx="19969" formatCode="General">
                  <c:v>-8.4816209582174201E-2</c:v>
                </c:pt>
                <c:pt idx="19970" formatCode="General">
                  <c:v>-7.6015699313526905E-2</c:v>
                </c:pt>
                <c:pt idx="19971" formatCode="General">
                  <c:v>-6.7423893366438906E-2</c:v>
                </c:pt>
                <c:pt idx="19972" formatCode="General">
                  <c:v>-5.8896967594168702E-2</c:v>
                </c:pt>
                <c:pt idx="19973" formatCode="General">
                  <c:v>-5.1016057916599002E-2</c:v>
                </c:pt>
                <c:pt idx="19974" formatCode="General">
                  <c:v>-4.4527531417998298E-2</c:v>
                </c:pt>
                <c:pt idx="19975" formatCode="General">
                  <c:v>-4.00542559148334E-2</c:v>
                </c:pt>
                <c:pt idx="19976" formatCode="General">
                  <c:v>-3.7242676321334198E-2</c:v>
                </c:pt>
                <c:pt idx="19977" formatCode="General">
                  <c:v>-3.4034054621837201E-2</c:v>
                </c:pt>
                <c:pt idx="19978" formatCode="General">
                  <c:v>-2.80321648303394E-2</c:v>
                </c:pt>
                <c:pt idx="19979" formatCode="General">
                  <c:v>-1.81204081191788E-2</c:v>
                </c:pt>
                <c:pt idx="19980" formatCode="General">
                  <c:v>-4.5960044901475197E-3</c:v>
                </c:pt>
                <c:pt idx="19981" formatCode="General">
                  <c:v>1.1875980420198501E-2</c:v>
                </c:pt>
                <c:pt idx="19982" formatCode="General">
                  <c:v>3.0807384840177698E-2</c:v>
                </c:pt>
                <c:pt idx="19983" formatCode="General">
                  <c:v>5.1237785422447599E-2</c:v>
                </c:pt>
                <c:pt idx="19984" formatCode="General">
                  <c:v>7.2344311153948501E-2</c:v>
                </c:pt>
                <c:pt idx="19985" formatCode="General">
                  <c:v>9.4327887277921005E-2</c:v>
                </c:pt>
                <c:pt idx="19986" formatCode="General">
                  <c:v>0.11760415005887501</c:v>
                </c:pt>
                <c:pt idx="19987" formatCode="General">
                  <c:v>0.14106563935948099</c:v>
                </c:pt>
                <c:pt idx="19988" formatCode="General">
                  <c:v>0.16243724264265499</c:v>
                </c:pt>
                <c:pt idx="19989" formatCode="General">
                  <c:v>0.18132231725797299</c:v>
                </c:pt>
                <c:pt idx="19990" formatCode="General">
                  <c:v>0.19906717353185599</c:v>
                </c:pt>
                <c:pt idx="19991" formatCode="General">
                  <c:v>0.21603658938692599</c:v>
                </c:pt>
                <c:pt idx="19992" formatCode="General">
                  <c:v>0.231327123629471</c:v>
                </c:pt>
                <c:pt idx="19993" formatCode="General">
                  <c:v>0.24418598812418599</c:v>
                </c:pt>
                <c:pt idx="19994" formatCode="General">
                  <c:v>0.25461053433868203</c:v>
                </c:pt>
                <c:pt idx="19995" formatCode="General">
                  <c:v>0.263286934047198</c:v>
                </c:pt>
                <c:pt idx="19996" formatCode="General">
                  <c:v>0.27143049994815199</c:v>
                </c:pt>
                <c:pt idx="19997" formatCode="General">
                  <c:v>0.279864357913851</c:v>
                </c:pt>
                <c:pt idx="19998" formatCode="General">
                  <c:v>0.28812730287702099</c:v>
                </c:pt>
                <c:pt idx="19999" formatCode="General">
                  <c:v>0.29541443762344499</c:v>
                </c:pt>
                <c:pt idx="20000" formatCode="General">
                  <c:v>0.30148984845941501</c:v>
                </c:pt>
                <c:pt idx="20001" formatCode="General">
                  <c:v>0.30664138208256297</c:v>
                </c:pt>
                <c:pt idx="20002" formatCode="General">
                  <c:v>0.31166490687297399</c:v>
                </c:pt>
                <c:pt idx="20003" formatCode="General">
                  <c:v>0.31766247002137399</c:v>
                </c:pt>
                <c:pt idx="20004" formatCode="General">
                  <c:v>0.32516801797202899</c:v>
                </c:pt>
                <c:pt idx="20005" formatCode="General">
                  <c:v>0.33404871117523999</c:v>
                </c:pt>
                <c:pt idx="20006" formatCode="General">
                  <c:v>0.344334591793791</c:v>
                </c:pt>
                <c:pt idx="20007" formatCode="General">
                  <c:v>0.35614457496417201</c:v>
                </c:pt>
                <c:pt idx="20008" formatCode="General">
                  <c:v>0.36919398136314102</c:v>
                </c:pt>
                <c:pt idx="20009" formatCode="General">
                  <c:v>0.38272013701400298</c:v>
                </c:pt>
                <c:pt idx="20010" formatCode="General">
                  <c:v>0.39615963475653199</c:v>
                </c:pt>
                <c:pt idx="20011" formatCode="General">
                  <c:v>0.40924487673243598</c:v>
                </c:pt>
                <c:pt idx="20012" formatCode="General">
                  <c:v>0.42214946906120598</c:v>
                </c:pt>
                <c:pt idx="20013" formatCode="General">
                  <c:v>0.43511619319700301</c:v>
                </c:pt>
                <c:pt idx="20014" formatCode="General">
                  <c:v>0.44779951581815902</c:v>
                </c:pt>
                <c:pt idx="20015" formatCode="General">
                  <c:v>0.45992661711130001</c:v>
                </c:pt>
                <c:pt idx="20016" formatCode="General">
                  <c:v>0.47164050677824898</c:v>
                </c:pt>
                <c:pt idx="20017" formatCode="General">
                  <c:v>0.48346933086071298</c:v>
                </c:pt>
                <c:pt idx="20018" formatCode="General">
                  <c:v>0.49525502886442102</c:v>
                </c:pt>
                <c:pt idx="20019" formatCode="General">
                  <c:v>0.50609016246362604</c:v>
                </c:pt>
                <c:pt idx="20020" formatCode="General">
                  <c:v>0.51592378152880602</c:v>
                </c:pt>
                <c:pt idx="20021" formatCode="General">
                  <c:v>0.52560120934021803</c:v>
                </c:pt>
                <c:pt idx="20022" formatCode="General">
                  <c:v>0.53524304927173905</c:v>
                </c:pt>
                <c:pt idx="20023" formatCode="General">
                  <c:v>0.54442025012321904</c:v>
                </c:pt>
                <c:pt idx="20024" formatCode="General">
                  <c:v>0.55340300517706098</c:v>
                </c:pt>
                <c:pt idx="20025" formatCode="General">
                  <c:v>0.56210033524562397</c:v>
                </c:pt>
                <c:pt idx="20026" formatCode="General">
                  <c:v>0.56980250150697898</c:v>
                </c:pt>
                <c:pt idx="20027" formatCode="General">
                  <c:v>0.57664239151247998</c:v>
                </c:pt>
                <c:pt idx="20028" formatCode="General">
                  <c:v>0.58302762394962804</c:v>
                </c:pt>
                <c:pt idx="20029" formatCode="General">
                  <c:v>0.58871238750559196</c:v>
                </c:pt>
                <c:pt idx="20030" formatCode="General">
                  <c:v>0.59405895668855502</c:v>
                </c:pt>
                <c:pt idx="20031" formatCode="General">
                  <c:v>0.59978636971261201</c:v>
                </c:pt>
                <c:pt idx="20032" formatCode="General">
                  <c:v>0.60566382659656104</c:v>
                </c:pt>
                <c:pt idx="20033" formatCode="General">
                  <c:v>0.61172681570736098</c:v>
                </c:pt>
                <c:pt idx="20034" formatCode="General">
                  <c:v>0.61858971686676001</c:v>
                </c:pt>
                <c:pt idx="20035" formatCode="General">
                  <c:v>0.62604333233964504</c:v>
                </c:pt>
                <c:pt idx="20036" formatCode="General">
                  <c:v>0.63332975490231802</c:v>
                </c:pt>
                <c:pt idx="20037" formatCode="General">
                  <c:v>0.639993362380187</c:v>
                </c:pt>
                <c:pt idx="20038" formatCode="General">
                  <c:v>0.64583582851120003</c:v>
                </c:pt>
                <c:pt idx="20039" formatCode="General">
                  <c:v>0.651543067115815</c:v>
                </c:pt>
                <c:pt idx="20040" formatCode="General">
                  <c:v>0.65791934654013595</c:v>
                </c:pt>
                <c:pt idx="20041" formatCode="General">
                  <c:v>0.66437114768119399</c:v>
                </c:pt>
                <c:pt idx="20042" formatCode="General">
                  <c:v>0.66986658279303701</c:v>
                </c:pt>
                <c:pt idx="20043" formatCode="General">
                  <c:v>0.67371152652186905</c:v>
                </c:pt>
                <c:pt idx="20044" formatCode="General">
                  <c:v>0.67556140750522198</c:v>
                </c:pt>
                <c:pt idx="20045" formatCode="General">
                  <c:v>0.67549890916234001</c:v>
                </c:pt>
                <c:pt idx="20046" formatCode="General">
                  <c:v>0.67429577861721601</c:v>
                </c:pt>
                <c:pt idx="20047" formatCode="General">
                  <c:v>0.673154803766569</c:v>
                </c:pt>
                <c:pt idx="20048" formatCode="General">
                  <c:v>0.67296129488196499</c:v>
                </c:pt>
                <c:pt idx="20049" formatCode="General">
                  <c:v>0.67385069518625595</c:v>
                </c:pt>
                <c:pt idx="20050" formatCode="General">
                  <c:v>0.67518138694570995</c:v>
                </c:pt>
                <c:pt idx="20051" formatCode="General">
                  <c:v>0.676585644129574</c:v>
                </c:pt>
                <c:pt idx="20052" formatCode="General">
                  <c:v>0.67858966030245704</c:v>
                </c:pt>
                <c:pt idx="20053" formatCode="General">
                  <c:v>0.68132899905386402</c:v>
                </c:pt>
                <c:pt idx="20054" formatCode="General">
                  <c:v>0.68389113536600799</c:v>
                </c:pt>
                <c:pt idx="20055" formatCode="General">
                  <c:v>0.685533418648687</c:v>
                </c:pt>
                <c:pt idx="20056" formatCode="General">
                  <c:v>0.68682300013309605</c:v>
                </c:pt>
                <c:pt idx="20057" formatCode="General">
                  <c:v>0.68841981646221895</c:v>
                </c:pt>
                <c:pt idx="20058" formatCode="General">
                  <c:v>0.689574438908653</c:v>
                </c:pt>
                <c:pt idx="20059" formatCode="General">
                  <c:v>0.68945219256081602</c:v>
                </c:pt>
                <c:pt idx="20060" formatCode="General">
                  <c:v>0.68815149495839201</c:v>
                </c:pt>
                <c:pt idx="20061" formatCode="General">
                  <c:v>0.685896191696861</c:v>
                </c:pt>
                <c:pt idx="20062" formatCode="General">
                  <c:v>0.68261103023624103</c:v>
                </c:pt>
                <c:pt idx="20063" formatCode="General">
                  <c:v>0.67821123449954401</c:v>
                </c:pt>
                <c:pt idx="20064" formatCode="General">
                  <c:v>0.67296537339714702</c:v>
                </c:pt>
                <c:pt idx="20065" formatCode="General">
                  <c:v>0.66766894527791998</c:v>
                </c:pt>
                <c:pt idx="20066" formatCode="General">
                  <c:v>0.66310146201171105</c:v>
                </c:pt>
                <c:pt idx="20067" formatCode="General">
                  <c:v>0.65877297318471795</c:v>
                </c:pt>
                <c:pt idx="20068" formatCode="General">
                  <c:v>0.65405177055671604</c:v>
                </c:pt>
                <c:pt idx="20069" formatCode="General">
                  <c:v>0.64915462208241104</c:v>
                </c:pt>
                <c:pt idx="20070" formatCode="General">
                  <c:v>0.64406837121568905</c:v>
                </c:pt>
                <c:pt idx="20071" formatCode="General">
                  <c:v>0.638956731945726</c:v>
                </c:pt>
                <c:pt idx="20072" formatCode="General">
                  <c:v>0.633849080837251</c:v>
                </c:pt>
                <c:pt idx="20073" formatCode="General">
                  <c:v>0.62831864210439803</c:v>
                </c:pt>
                <c:pt idx="20074" formatCode="General">
                  <c:v>0.622167754253387</c:v>
                </c:pt>
                <c:pt idx="20075" formatCode="General">
                  <c:v>0.61596020988145195</c:v>
                </c:pt>
                <c:pt idx="20076" formatCode="General">
                  <c:v>0.61016790411815602</c:v>
                </c:pt>
                <c:pt idx="20077" formatCode="General">
                  <c:v>0.604230739976794</c:v>
                </c:pt>
                <c:pt idx="20078" formatCode="General">
                  <c:v>0.59717984390075995</c:v>
                </c:pt>
                <c:pt idx="20079" formatCode="General">
                  <c:v>0.58927248455879699</c:v>
                </c:pt>
                <c:pt idx="20080" formatCode="General">
                  <c:v>0.58162961526617496</c:v>
                </c:pt>
                <c:pt idx="20081" formatCode="General">
                  <c:v>0.57445910762742303</c:v>
                </c:pt>
                <c:pt idx="20082" formatCode="General">
                  <c:v>0.56744873718048705</c:v>
                </c:pt>
                <c:pt idx="20083" formatCode="General">
                  <c:v>0.56018161437271596</c:v>
                </c:pt>
                <c:pt idx="20084" formatCode="General">
                  <c:v>0.55285388883061903</c:v>
                </c:pt>
                <c:pt idx="20085" formatCode="General">
                  <c:v>0.54625307121006395</c:v>
                </c:pt>
                <c:pt idx="20086" formatCode="General">
                  <c:v>0.54039812775629203</c:v>
                </c:pt>
                <c:pt idx="20087" formatCode="General">
                  <c:v>0.53430714467610996</c:v>
                </c:pt>
                <c:pt idx="20088" formatCode="General">
                  <c:v>0.52696828817641805</c:v>
                </c:pt>
                <c:pt idx="20089" formatCode="General">
                  <c:v>0.51818644880787501</c:v>
                </c:pt>
                <c:pt idx="20090" formatCode="General">
                  <c:v>0.508461460108941</c:v>
                </c:pt>
                <c:pt idx="20091" formatCode="General">
                  <c:v>0.49852949340088498</c:v>
                </c:pt>
                <c:pt idx="20092" formatCode="General">
                  <c:v>0.48852367410686598</c:v>
                </c:pt>
                <c:pt idx="20093" formatCode="General">
                  <c:v>0.47807701782595302</c:v>
                </c:pt>
                <c:pt idx="20094" formatCode="General">
                  <c:v>0.46713806461270202</c:v>
                </c:pt>
                <c:pt idx="20095" formatCode="General">
                  <c:v>0.455832367835042</c:v>
                </c:pt>
                <c:pt idx="20096" formatCode="General">
                  <c:v>0.44464774394302198</c:v>
                </c:pt>
                <c:pt idx="20097" formatCode="General">
                  <c:v>0.43386207254439202</c:v>
                </c:pt>
                <c:pt idx="20098" formatCode="General">
                  <c:v>0.42263026770598799</c:v>
                </c:pt>
                <c:pt idx="20099" formatCode="General">
                  <c:v>0.41003154259602398</c:v>
                </c:pt>
                <c:pt idx="20100" formatCode="General">
                  <c:v>0.39617038181863601</c:v>
                </c:pt>
                <c:pt idx="20101" formatCode="General">
                  <c:v>0.38189168277432001</c:v>
                </c:pt>
                <c:pt idx="20102" formatCode="General">
                  <c:v>0.36796632157105202</c:v>
                </c:pt>
                <c:pt idx="20103" formatCode="General">
                  <c:v>0.354396590837739</c:v>
                </c:pt>
                <c:pt idx="20104" formatCode="General">
                  <c:v>0.341179631955491</c:v>
                </c:pt>
                <c:pt idx="20105" formatCode="General">
                  <c:v>0.32850216925955</c:v>
                </c:pt>
                <c:pt idx="20106" formatCode="General">
                  <c:v>0.31624204763907199</c:v>
                </c:pt>
                <c:pt idx="20107" formatCode="General">
                  <c:v>0.30411338266168098</c:v>
                </c:pt>
                <c:pt idx="20108" formatCode="General">
                  <c:v>0.29143575910087199</c:v>
                </c:pt>
                <c:pt idx="20109" formatCode="General">
                  <c:v>0.27769210286440299</c:v>
                </c:pt>
                <c:pt idx="20110" formatCode="General">
                  <c:v>0.26316635501436603</c:v>
                </c:pt>
                <c:pt idx="20111" formatCode="General">
                  <c:v>0.248519159748045</c:v>
                </c:pt>
                <c:pt idx="20112" formatCode="General">
                  <c:v>0.234411500332183</c:v>
                </c:pt>
                <c:pt idx="20113" formatCode="General">
                  <c:v>0.221057407212364</c:v>
                </c:pt>
                <c:pt idx="20114" formatCode="General">
                  <c:v>0.20800674286895399</c:v>
                </c:pt>
                <c:pt idx="20115" formatCode="General">
                  <c:v>0.194351883773761</c:v>
                </c:pt>
                <c:pt idx="20116" formatCode="General">
                  <c:v>0.17973779843804799</c:v>
                </c:pt>
                <c:pt idx="20117" formatCode="General">
                  <c:v>0.16514870305594401</c:v>
                </c:pt>
                <c:pt idx="20118" formatCode="General">
                  <c:v>0.15140880235052101</c:v>
                </c:pt>
                <c:pt idx="20119" formatCode="General">
                  <c:v>0.13821616746452101</c:v>
                </c:pt>
                <c:pt idx="20120" formatCode="General">
                  <c:v>0.12476908680299401</c:v>
                </c:pt>
                <c:pt idx="20121" formatCode="General">
                  <c:v>0.110397330071498</c:v>
                </c:pt>
                <c:pt idx="20122" formatCode="General">
                  <c:v>9.5198322574519406E-2</c:v>
                </c:pt>
                <c:pt idx="20123" formatCode="General">
                  <c:v>7.95146122621819E-2</c:v>
                </c:pt>
                <c:pt idx="20124" formatCode="General">
                  <c:v>6.3283062862006606E-2</c:v>
                </c:pt>
                <c:pt idx="20125" formatCode="General">
                  <c:v>4.6460950314450501E-2</c:v>
                </c:pt>
                <c:pt idx="20126" formatCode="General">
                  <c:v>2.92313565043337E-2</c:v>
                </c:pt>
                <c:pt idx="20127" formatCode="General">
                  <c:v>1.1755234863997399E-2</c:v>
                </c:pt>
                <c:pt idx="20128" formatCode="General">
                  <c:v>-5.9039660286051999E-3</c:v>
                </c:pt>
                <c:pt idx="20129" formatCode="General">
                  <c:v>-2.3582953390444E-2</c:v>
                </c:pt>
                <c:pt idx="20130" formatCode="General">
                  <c:v>-4.0979973375687997E-2</c:v>
                </c:pt>
                <c:pt idx="20131" formatCode="General">
                  <c:v>-5.8179384578328497E-2</c:v>
                </c:pt>
                <c:pt idx="20132" formatCode="General">
                  <c:v>-7.5162444408259393E-2</c:v>
                </c:pt>
                <c:pt idx="20133" formatCode="General">
                  <c:v>-9.1494436746172206E-2</c:v>
                </c:pt>
                <c:pt idx="20134" formatCode="General">
                  <c:v>-0.107093081796458</c:v>
                </c:pt>
                <c:pt idx="20135" formatCode="General">
                  <c:v>-0.12270758196175199</c:v>
                </c:pt>
                <c:pt idx="20136" formatCode="General">
                  <c:v>-0.138700214820802</c:v>
                </c:pt>
                <c:pt idx="20137" formatCode="General">
                  <c:v>-0.15403459566575101</c:v>
                </c:pt>
                <c:pt idx="20138" formatCode="General">
                  <c:v>-0.16754127699124399</c:v>
                </c:pt>
                <c:pt idx="20139" formatCode="General">
                  <c:v>-0.17916180896981099</c:v>
                </c:pt>
                <c:pt idx="20140" formatCode="General">
                  <c:v>-0.189896072113028</c:v>
                </c:pt>
                <c:pt idx="20141" formatCode="General">
                  <c:v>-0.200972083688714</c:v>
                </c:pt>
                <c:pt idx="20142" formatCode="General">
                  <c:v>-0.212869816121808</c:v>
                </c:pt>
                <c:pt idx="20143" formatCode="General">
                  <c:v>-0.225280622667133</c:v>
                </c:pt>
                <c:pt idx="20144" formatCode="General">
                  <c:v>-0.23764675297466201</c:v>
                </c:pt>
                <c:pt idx="20145" formatCode="General">
                  <c:v>-0.249555206879191</c:v>
                </c:pt>
                <c:pt idx="20146" formatCode="General">
                  <c:v>-0.26111624148950402</c:v>
                </c:pt>
                <c:pt idx="20147" formatCode="General">
                  <c:v>-0.27278244334315699</c:v>
                </c:pt>
                <c:pt idx="20148" formatCode="General">
                  <c:v>-0.28505655607007002</c:v>
                </c:pt>
                <c:pt idx="20149" formatCode="General">
                  <c:v>-0.29784268246423401</c:v>
                </c:pt>
                <c:pt idx="20150" formatCode="General">
                  <c:v>-0.31097151449831201</c:v>
                </c:pt>
                <c:pt idx="20151" formatCode="General">
                  <c:v>-0.32449965031531802</c:v>
                </c:pt>
                <c:pt idx="20152" formatCode="General">
                  <c:v>-0.33823119184197298</c:v>
                </c:pt>
                <c:pt idx="20153" formatCode="General">
                  <c:v>-0.35184475178385999</c:v>
                </c:pt>
                <c:pt idx="20154" formatCode="General">
                  <c:v>-0.36495072392498401</c:v>
                </c:pt>
                <c:pt idx="20155" formatCode="General">
                  <c:v>-0.37734821285082198</c:v>
                </c:pt>
                <c:pt idx="20156" formatCode="General">
                  <c:v>-0.38915809076576402</c:v>
                </c:pt>
                <c:pt idx="20157" formatCode="General">
                  <c:v>-0.40050925778316598</c:v>
                </c:pt>
                <c:pt idx="20158" formatCode="General">
                  <c:v>-0.41153672092654803</c:v>
                </c:pt>
                <c:pt idx="20159" formatCode="General">
                  <c:v>-0.42241687084246898</c:v>
                </c:pt>
                <c:pt idx="20160" formatCode="General">
                  <c:v>-0.43331129736221502</c:v>
                </c:pt>
                <c:pt idx="20161" formatCode="General">
                  <c:v>-0.44439354683374499</c:v>
                </c:pt>
                <c:pt idx="20162" formatCode="General">
                  <c:v>-0.45607108454539103</c:v>
                </c:pt>
                <c:pt idx="20163" formatCode="General">
                  <c:v>-0.46924165987483901</c:v>
                </c:pt>
                <c:pt idx="20164" formatCode="General">
                  <c:v>-0.48430092292580401</c:v>
                </c:pt>
                <c:pt idx="20165" formatCode="General">
                  <c:v>-0.500286245513484</c:v>
                </c:pt>
                <c:pt idx="20166" formatCode="General">
                  <c:v>-0.51588299692547701</c:v>
                </c:pt>
                <c:pt idx="20167" formatCode="General">
                  <c:v>-0.53032229793241703</c:v>
                </c:pt>
                <c:pt idx="20168" formatCode="General">
                  <c:v>-0.54338780838635403</c:v>
                </c:pt>
                <c:pt idx="20169" formatCode="General">
                  <c:v>-0.55516410754516698</c:v>
                </c:pt>
                <c:pt idx="20170" formatCode="General">
                  <c:v>-0.56562414125717897</c:v>
                </c:pt>
                <c:pt idx="20171" formatCode="General">
                  <c:v>-0.57516706809283502</c:v>
                </c:pt>
                <c:pt idx="20172" formatCode="General">
                  <c:v>-0.58514195980053196</c:v>
                </c:pt>
                <c:pt idx="20173" formatCode="General">
                  <c:v>-0.59636889564328599</c:v>
                </c:pt>
                <c:pt idx="20174" formatCode="General">
                  <c:v>-0.60773358449866399</c:v>
                </c:pt>
                <c:pt idx="20175" formatCode="General">
                  <c:v>-0.61784073247729299</c:v>
                </c:pt>
                <c:pt idx="20176" formatCode="General">
                  <c:v>-0.62626528582745999</c:v>
                </c:pt>
                <c:pt idx="20177" formatCode="General">
                  <c:v>-0.63327918012139695</c:v>
                </c:pt>
                <c:pt idx="20178" formatCode="General">
                  <c:v>-0.63955525247913003</c:v>
                </c:pt>
                <c:pt idx="20179" formatCode="General">
                  <c:v>-0.64529341606228396</c:v>
                </c:pt>
                <c:pt idx="20180" formatCode="General">
                  <c:v>-0.65033537017075205</c:v>
                </c:pt>
                <c:pt idx="20181" formatCode="General">
                  <c:v>-0.654761462412773</c:v>
                </c:pt>
                <c:pt idx="20182" formatCode="General">
                  <c:v>-0.65869264632480595</c:v>
                </c:pt>
                <c:pt idx="20183" formatCode="General">
                  <c:v>-0.66207806308577499</c:v>
                </c:pt>
                <c:pt idx="20184" formatCode="General">
                  <c:v>-0.665224270169536</c:v>
                </c:pt>
                <c:pt idx="20185" formatCode="General">
                  <c:v>-0.66851897025888496</c:v>
                </c:pt>
                <c:pt idx="20186" formatCode="General">
                  <c:v>-0.672156993977304</c:v>
                </c:pt>
                <c:pt idx="20187" formatCode="General">
                  <c:v>-0.67641021731104101</c:v>
                </c:pt>
                <c:pt idx="20188" formatCode="General">
                  <c:v>-0.68146820169042999</c:v>
                </c:pt>
                <c:pt idx="20189" formatCode="General">
                  <c:v>-0.68750472045255795</c:v>
                </c:pt>
                <c:pt idx="20190" formatCode="General">
                  <c:v>-0.69537020026041796</c:v>
                </c:pt>
                <c:pt idx="20191" formatCode="General">
                  <c:v>-0.70513679547266706</c:v>
                </c:pt>
                <c:pt idx="20192" formatCode="General">
                  <c:v>-0.71547189200803496</c:v>
                </c:pt>
                <c:pt idx="20193" formatCode="General">
                  <c:v>-0.725458634154725</c:v>
                </c:pt>
                <c:pt idx="20194" formatCode="General">
                  <c:v>-0.73469322575571705</c:v>
                </c:pt>
                <c:pt idx="20195" formatCode="General">
                  <c:v>-0.74334902231006195</c:v>
                </c:pt>
                <c:pt idx="20196" formatCode="General">
                  <c:v>-0.75153659092504499</c:v>
                </c:pt>
                <c:pt idx="20197" formatCode="General">
                  <c:v>-0.75871650736534701</c:v>
                </c:pt>
                <c:pt idx="20198" formatCode="General">
                  <c:v>-0.76447012276541704</c:v>
                </c:pt>
                <c:pt idx="20199" formatCode="General">
                  <c:v>-0.76933533202904703</c:v>
                </c:pt>
                <c:pt idx="20200" formatCode="General">
                  <c:v>-0.77393631247823502</c:v>
                </c:pt>
                <c:pt idx="20201" formatCode="General">
                  <c:v>-0.77818375517595395</c:v>
                </c:pt>
                <c:pt idx="20202" formatCode="General">
                  <c:v>-0.78183578577595703</c:v>
                </c:pt>
                <c:pt idx="20203" formatCode="General">
                  <c:v>-0.784601583051036</c:v>
                </c:pt>
                <c:pt idx="20204" formatCode="General">
                  <c:v>-0.78644352526182404</c:v>
                </c:pt>
                <c:pt idx="20205" formatCode="General">
                  <c:v>-0.78785670770822902</c:v>
                </c:pt>
                <c:pt idx="20206" formatCode="General">
                  <c:v>-0.78933466472426705</c:v>
                </c:pt>
                <c:pt idx="20207" formatCode="General">
                  <c:v>-0.79064455858912996</c:v>
                </c:pt>
                <c:pt idx="20208" formatCode="General">
                  <c:v>-0.79159668915402004</c:v>
                </c:pt>
                <c:pt idx="20209" formatCode="General">
                  <c:v>-0.792368504175611</c:v>
                </c:pt>
                <c:pt idx="20210" formatCode="General">
                  <c:v>-0.79291054344890299</c:v>
                </c:pt>
                <c:pt idx="20211" formatCode="General">
                  <c:v>-0.79323838183000706</c:v>
                </c:pt>
                <c:pt idx="20212" formatCode="General">
                  <c:v>-0.79328903986217902</c:v>
                </c:pt>
                <c:pt idx="20213" formatCode="General">
                  <c:v>-0.79269903348038595</c:v>
                </c:pt>
                <c:pt idx="20214" formatCode="General">
                  <c:v>-0.79119900601257998</c:v>
                </c:pt>
                <c:pt idx="20215" formatCode="General">
                  <c:v>-0.78843273109810896</c:v>
                </c:pt>
                <c:pt idx="20216" formatCode="General">
                  <c:v>-0.78396101898292803</c:v>
                </c:pt>
                <c:pt idx="20217" formatCode="General">
                  <c:v>-0.777726819158162</c:v>
                </c:pt>
                <c:pt idx="20218" formatCode="General">
                  <c:v>-0.76990384702776704</c:v>
                </c:pt>
                <c:pt idx="20219" formatCode="General">
                  <c:v>-0.76051506499755595</c:v>
                </c:pt>
                <c:pt idx="20220" formatCode="General">
                  <c:v>-0.74976136351142098</c:v>
                </c:pt>
                <c:pt idx="20221" formatCode="General">
                  <c:v>-0.73823035504114498</c:v>
                </c:pt>
                <c:pt idx="20222" formatCode="General">
                  <c:v>-0.72625277477480499</c:v>
                </c:pt>
                <c:pt idx="20223" formatCode="General">
                  <c:v>-0.71431629596208401</c:v>
                </c:pt>
                <c:pt idx="20224" formatCode="General">
                  <c:v>-0.70310897675828099</c:v>
                </c:pt>
                <c:pt idx="20225" formatCode="General">
                  <c:v>-0.69266635241604102</c:v>
                </c:pt>
                <c:pt idx="20226" formatCode="General">
                  <c:v>-0.682786542965796</c:v>
                </c:pt>
                <c:pt idx="20227" formatCode="General">
                  <c:v>-0.67300986145129005</c:v>
                </c:pt>
                <c:pt idx="20228" formatCode="General">
                  <c:v>-0.66286133513588297</c:v>
                </c:pt>
                <c:pt idx="20229" formatCode="General">
                  <c:v>-0.65274592425761002</c:v>
                </c:pt>
                <c:pt idx="20230" formatCode="General">
                  <c:v>-0.64387547557445801</c:v>
                </c:pt>
                <c:pt idx="20231" formatCode="General">
                  <c:v>-0.63665239756300696</c:v>
                </c:pt>
                <c:pt idx="20232" formatCode="General">
                  <c:v>-0.62997607202789596</c:v>
                </c:pt>
                <c:pt idx="20233" formatCode="General">
                  <c:v>-0.622690068447597</c:v>
                </c:pt>
                <c:pt idx="20234" formatCode="General">
                  <c:v>-0.61443551818488096</c:v>
                </c:pt>
                <c:pt idx="20235" formatCode="General">
                  <c:v>-0.60560284837761502</c:v>
                </c:pt>
                <c:pt idx="20236" formatCode="General">
                  <c:v>-0.59654383196320904</c:v>
                </c:pt>
                <c:pt idx="20237" formatCode="General">
                  <c:v>-0.58720370141607003</c:v>
                </c:pt>
                <c:pt idx="20238" formatCode="General">
                  <c:v>-0.57726993410295602</c:v>
                </c:pt>
                <c:pt idx="20239" formatCode="General">
                  <c:v>-0.56667075410615197</c:v>
                </c:pt>
                <c:pt idx="20240" formatCode="General">
                  <c:v>-0.55603846127369905</c:v>
                </c:pt>
                <c:pt idx="20241" formatCode="General">
                  <c:v>-0.54568594349697197</c:v>
                </c:pt>
                <c:pt idx="20242" formatCode="General">
                  <c:v>-0.53509711148385597</c:v>
                </c:pt>
                <c:pt idx="20243" formatCode="General">
                  <c:v>-0.523671709477734</c:v>
                </c:pt>
                <c:pt idx="20244" formatCode="General">
                  <c:v>-0.51118627024976204</c:v>
                </c:pt>
                <c:pt idx="20245" formatCode="General">
                  <c:v>-0.497811678423215</c:v>
                </c:pt>
                <c:pt idx="20246" formatCode="General">
                  <c:v>-0.48381448911804797</c:v>
                </c:pt>
                <c:pt idx="20247" formatCode="General">
                  <c:v>-0.46918462441651698</c:v>
                </c:pt>
                <c:pt idx="20248" formatCode="General">
                  <c:v>-0.45374061805837401</c:v>
                </c:pt>
                <c:pt idx="20249" formatCode="General">
                  <c:v>-0.437433903880101</c:v>
                </c:pt>
                <c:pt idx="20250" formatCode="General">
                  <c:v>-0.42079451989862998</c:v>
                </c:pt>
                <c:pt idx="20251" formatCode="General">
                  <c:v>-0.40452818613990799</c:v>
                </c:pt>
                <c:pt idx="20252" formatCode="General">
                  <c:v>-0.389013234181529</c:v>
                </c:pt>
                <c:pt idx="20253" formatCode="General">
                  <c:v>-0.37403945436358699</c:v>
                </c:pt>
                <c:pt idx="20254" formatCode="General">
                  <c:v>-0.35918351861286102</c:v>
                </c:pt>
                <c:pt idx="20255" formatCode="General">
                  <c:v>-0.344623850434152</c:v>
                </c:pt>
                <c:pt idx="20256" formatCode="General">
                  <c:v>-0.330940371386031</c:v>
                </c:pt>
                <c:pt idx="20257" formatCode="General">
                  <c:v>-0.318191416549852</c:v>
                </c:pt>
                <c:pt idx="20258" formatCode="General">
                  <c:v>-0.30532553158428699</c:v>
                </c:pt>
                <c:pt idx="20259" formatCode="General">
                  <c:v>-0.29126382197057399</c:v>
                </c:pt>
                <c:pt idx="20260" formatCode="General">
                  <c:v>-0.275957158250979</c:v>
                </c:pt>
                <c:pt idx="20261" formatCode="General">
                  <c:v>-0.26015511529901503</c:v>
                </c:pt>
                <c:pt idx="20262" formatCode="General">
                  <c:v>-0.244937299309755</c:v>
                </c:pt>
                <c:pt idx="20263" formatCode="General">
                  <c:v>-0.23101217748154201</c:v>
                </c:pt>
                <c:pt idx="20264" formatCode="General">
                  <c:v>-0.21791975180178499</c:v>
                </c:pt>
                <c:pt idx="20265" formatCode="General">
                  <c:v>-0.204930989450265</c:v>
                </c:pt>
                <c:pt idx="20266" formatCode="General">
                  <c:v>-0.19202702016665699</c:v>
                </c:pt>
                <c:pt idx="20267" formatCode="General">
                  <c:v>-0.17932694387679499</c:v>
                </c:pt>
                <c:pt idx="20268" formatCode="General">
                  <c:v>-0.16684365137988</c:v>
                </c:pt>
                <c:pt idx="20269" formatCode="General">
                  <c:v>-0.15460957895848201</c:v>
                </c:pt>
                <c:pt idx="20270" formatCode="General">
                  <c:v>-0.14211991259981999</c:v>
                </c:pt>
                <c:pt idx="20271" formatCode="General">
                  <c:v>-0.129003856309927</c:v>
                </c:pt>
                <c:pt idx="20272" formatCode="General">
                  <c:v>-0.11543094315934301</c:v>
                </c:pt>
                <c:pt idx="20273" formatCode="General">
                  <c:v>-0.101468909984662</c:v>
                </c:pt>
                <c:pt idx="20274" formatCode="General">
                  <c:v>-8.7022146029626907E-2</c:v>
                </c:pt>
                <c:pt idx="20275" formatCode="General">
                  <c:v>-7.2005688931791906E-2</c:v>
                </c:pt>
                <c:pt idx="20276" formatCode="General">
                  <c:v>-5.6512073044220498E-2</c:v>
                </c:pt>
                <c:pt idx="20277" formatCode="General">
                  <c:v>-4.0875641823026602E-2</c:v>
                </c:pt>
                <c:pt idx="20278" formatCode="General">
                  <c:v>-2.5877700808651399E-2</c:v>
                </c:pt>
                <c:pt idx="20279" formatCode="General">
                  <c:v>-1.26311344254864E-2</c:v>
                </c:pt>
                <c:pt idx="20280" formatCode="General">
                  <c:v>-1.5140225562723601E-3</c:v>
                </c:pt>
                <c:pt idx="20281" formatCode="General">
                  <c:v>8.3298460606950203E-3</c:v>
                </c:pt>
                <c:pt idx="20282" formatCode="General">
                  <c:v>1.7785112652394099E-2</c:v>
                </c:pt>
                <c:pt idx="20283" formatCode="General">
                  <c:v>2.7615368583420799E-2</c:v>
                </c:pt>
                <c:pt idx="20284" formatCode="General">
                  <c:v>3.8446781936449799E-2</c:v>
                </c:pt>
                <c:pt idx="20285" formatCode="General">
                  <c:v>5.0425236370902897E-2</c:v>
                </c:pt>
                <c:pt idx="20286" formatCode="General">
                  <c:v>6.3404016975669095E-2</c:v>
                </c:pt>
                <c:pt idx="20287" formatCode="General">
                  <c:v>7.68265522720563E-2</c:v>
                </c:pt>
                <c:pt idx="20288" formatCode="General">
                  <c:v>9.0475502240695102E-2</c:v>
                </c:pt>
                <c:pt idx="20289" formatCode="General">
                  <c:v>0.10508923262360199</c:v>
                </c:pt>
                <c:pt idx="20290" formatCode="General">
                  <c:v>0.121586690594716</c:v>
                </c:pt>
                <c:pt idx="20291" formatCode="General">
                  <c:v>0.14025149831117101</c:v>
                </c:pt>
                <c:pt idx="20292" formatCode="General">
                  <c:v>0.160725750475368</c:v>
                </c:pt>
                <c:pt idx="20293" formatCode="General">
                  <c:v>0.18207080210148799</c:v>
                </c:pt>
                <c:pt idx="20294" formatCode="General">
                  <c:v>0.20225526270091901</c:v>
                </c:pt>
                <c:pt idx="20295" formatCode="General">
                  <c:v>0.21971742346898701</c:v>
                </c:pt>
                <c:pt idx="20296" formatCode="General">
                  <c:v>0.23488446374994301</c:v>
                </c:pt>
                <c:pt idx="20297" formatCode="General">
                  <c:v>0.248796753001059</c:v>
                </c:pt>
                <c:pt idx="20298" formatCode="General">
                  <c:v>0.26219754164012499</c:v>
                </c:pt>
                <c:pt idx="20299" formatCode="General">
                  <c:v>0.27543830644783102</c:v>
                </c:pt>
                <c:pt idx="20300" formatCode="General">
                  <c:v>0.28862155658753702</c:v>
                </c:pt>
                <c:pt idx="20301" formatCode="General">
                  <c:v>0.30162233867007598</c:v>
                </c:pt>
                <c:pt idx="20302" formatCode="General">
                  <c:v>0.31433142029593297</c:v>
                </c:pt>
                <c:pt idx="20303" formatCode="General">
                  <c:v>0.32664642270191702</c:v>
                </c:pt>
                <c:pt idx="20304" formatCode="General">
                  <c:v>0.33864604094011902</c:v>
                </c:pt>
                <c:pt idx="20305" formatCode="General">
                  <c:v>0.351040315654428</c:v>
                </c:pt>
                <c:pt idx="20306" formatCode="General">
                  <c:v>0.36452542656176401</c:v>
                </c:pt>
                <c:pt idx="20307" formatCode="General">
                  <c:v>0.37902799285026401</c:v>
                </c:pt>
                <c:pt idx="20308" formatCode="General">
                  <c:v>0.39382362618498901</c:v>
                </c:pt>
                <c:pt idx="20309" formatCode="General">
                  <c:v>0.40844093167838702</c:v>
                </c:pt>
                <c:pt idx="20310" formatCode="General">
                  <c:v>0.42269694193290103</c:v>
                </c:pt>
                <c:pt idx="20311" formatCode="General">
                  <c:v>0.43607865114726202</c:v>
                </c:pt>
                <c:pt idx="20312" formatCode="General">
                  <c:v>0.44779347146723503</c:v>
                </c:pt>
                <c:pt idx="20313" formatCode="General">
                  <c:v>0.457500338890031</c:v>
                </c:pt>
                <c:pt idx="20314" formatCode="General">
                  <c:v>0.466112995194154</c:v>
                </c:pt>
                <c:pt idx="20315" formatCode="General">
                  <c:v>0.47491766432478799</c:v>
                </c:pt>
                <c:pt idx="20316" formatCode="General">
                  <c:v>0.48419079190192399</c:v>
                </c:pt>
                <c:pt idx="20317" formatCode="General">
                  <c:v>0.49362266554196099</c:v>
                </c:pt>
                <c:pt idx="20318" formatCode="General">
                  <c:v>0.50268997681301297</c:v>
                </c:pt>
                <c:pt idx="20319" formatCode="General">
                  <c:v>0.51126291300370397</c:v>
                </c:pt>
                <c:pt idx="20320" formatCode="General">
                  <c:v>0.51952375745392698</c:v>
                </c:pt>
                <c:pt idx="20321" formatCode="General">
                  <c:v>0.52777514211710397</c:v>
                </c:pt>
                <c:pt idx="20322" formatCode="General">
                  <c:v>0.53651252831572505</c:v>
                </c:pt>
                <c:pt idx="20323" formatCode="General">
                  <c:v>0.54569238368809503</c:v>
                </c:pt>
                <c:pt idx="20324" formatCode="General">
                  <c:v>0.55497981071389801</c:v>
                </c:pt>
                <c:pt idx="20325" formatCode="General">
                  <c:v>0.56408156111919605</c:v>
                </c:pt>
                <c:pt idx="20326" formatCode="General">
                  <c:v>0.57233214818900102</c:v>
                </c:pt>
                <c:pt idx="20327" formatCode="General">
                  <c:v>0.57928956703892398</c:v>
                </c:pt>
                <c:pt idx="20328" formatCode="General">
                  <c:v>0.58491345169626796</c:v>
                </c:pt>
                <c:pt idx="20329" formatCode="General">
                  <c:v>0.58934913464116001</c:v>
                </c:pt>
                <c:pt idx="20330" formatCode="General">
                  <c:v>0.59311309063585405</c:v>
                </c:pt>
                <c:pt idx="20331" formatCode="General">
                  <c:v>0.59672546720541397</c:v>
                </c:pt>
                <c:pt idx="20332" formatCode="General">
                  <c:v>0.60051911422498305</c:v>
                </c:pt>
                <c:pt idx="20333" formatCode="General">
                  <c:v>0.60466150226668502</c:v>
                </c:pt>
                <c:pt idx="20334" formatCode="General">
                  <c:v>0.60935560862912397</c:v>
                </c:pt>
                <c:pt idx="20335" formatCode="General">
                  <c:v>0.61476384629457304</c:v>
                </c:pt>
                <c:pt idx="20336" formatCode="General">
                  <c:v>0.62073172011305799</c:v>
                </c:pt>
                <c:pt idx="20337" formatCode="General">
                  <c:v>0.62679670073922</c:v>
                </c:pt>
                <c:pt idx="20338" formatCode="General">
                  <c:v>0.63281542480394404</c:v>
                </c:pt>
                <c:pt idx="20339" formatCode="General">
                  <c:v>0.63861656609224404</c:v>
                </c:pt>
                <c:pt idx="20340" formatCode="General">
                  <c:v>0.64387085512688003</c:v>
                </c:pt>
                <c:pt idx="20341" formatCode="General">
                  <c:v>0.64860251585274198</c:v>
                </c:pt>
                <c:pt idx="20342" formatCode="General">
                  <c:v>0.65339483934683895</c:v>
                </c:pt>
                <c:pt idx="20343" formatCode="General">
                  <c:v>0.65917549552035803</c:v>
                </c:pt>
                <c:pt idx="20344" formatCode="General">
                  <c:v>0.66613004331348402</c:v>
                </c:pt>
                <c:pt idx="20345" formatCode="General">
                  <c:v>0.67344153871768797</c:v>
                </c:pt>
                <c:pt idx="20346" formatCode="General">
                  <c:v>0.68033278299493205</c:v>
                </c:pt>
                <c:pt idx="20347" formatCode="General">
                  <c:v>0.68665837465184898</c:v>
                </c:pt>
                <c:pt idx="20348" formatCode="General">
                  <c:v>0.69294506284331803</c:v>
                </c:pt>
                <c:pt idx="20349" formatCode="General">
                  <c:v>0.69957554119090204</c:v>
                </c:pt>
                <c:pt idx="20350" formatCode="General">
                  <c:v>0.70601578773760398</c:v>
                </c:pt>
                <c:pt idx="20351" formatCode="General">
                  <c:v>0.71160108027998603</c:v>
                </c:pt>
                <c:pt idx="20352" formatCode="General">
                  <c:v>0.71612195434386805</c:v>
                </c:pt>
                <c:pt idx="20353" formatCode="General">
                  <c:v>0.71976410989700901</c:v>
                </c:pt>
                <c:pt idx="20354" formatCode="General">
                  <c:v>0.72274833228873803</c:v>
                </c:pt>
                <c:pt idx="20355" formatCode="General">
                  <c:v>0.72475756087760301</c:v>
                </c:pt>
                <c:pt idx="20356" formatCode="General">
                  <c:v>0.72544311048571297</c:v>
                </c:pt>
                <c:pt idx="20357" formatCode="General">
                  <c:v>0.72485461669742102</c:v>
                </c:pt>
                <c:pt idx="20358" formatCode="General">
                  <c:v>0.72352227560725102</c:v>
                </c:pt>
                <c:pt idx="20359" formatCode="General">
                  <c:v>0.72236182615354205</c:v>
                </c:pt>
                <c:pt idx="20360" formatCode="General">
                  <c:v>0.72129002879970905</c:v>
                </c:pt>
                <c:pt idx="20361" formatCode="General">
                  <c:v>0.71956960492488498</c:v>
                </c:pt>
                <c:pt idx="20362" formatCode="General">
                  <c:v>0.71721283556701099</c:v>
                </c:pt>
                <c:pt idx="20363" formatCode="General">
                  <c:v>0.71475451677508395</c:v>
                </c:pt>
                <c:pt idx="20364" formatCode="General">
                  <c:v>0.71273070458910004</c:v>
                </c:pt>
                <c:pt idx="20365" formatCode="General">
                  <c:v>0.71136161230692996</c:v>
                </c:pt>
                <c:pt idx="20366" formatCode="General">
                  <c:v>0.71093800643275396</c:v>
                </c:pt>
                <c:pt idx="20367" formatCode="General">
                  <c:v>0.711447192206215</c:v>
                </c:pt>
                <c:pt idx="20368" formatCode="General">
                  <c:v>0.71221357142085395</c:v>
                </c:pt>
                <c:pt idx="20369" formatCode="General">
                  <c:v>0.71252333276047997</c:v>
                </c:pt>
                <c:pt idx="20370" formatCode="General">
                  <c:v>0.71230141686979098</c:v>
                </c:pt>
                <c:pt idx="20371" formatCode="General">
                  <c:v>0.71207782561609501</c:v>
                </c:pt>
                <c:pt idx="20372" formatCode="General">
                  <c:v>0.71178644001577096</c:v>
                </c:pt>
                <c:pt idx="20373" formatCode="General">
                  <c:v>0.71098059654043799</c:v>
                </c:pt>
                <c:pt idx="20374" formatCode="General">
                  <c:v>0.70989530849449001</c:v>
                </c:pt>
                <c:pt idx="20375" formatCode="General">
                  <c:v>0.70913375893915498</c:v>
                </c:pt>
                <c:pt idx="20376" formatCode="General">
                  <c:v>0.70938485035325805</c:v>
                </c:pt>
                <c:pt idx="20377" formatCode="General">
                  <c:v>0.71053552626266803</c:v>
                </c:pt>
                <c:pt idx="20378" formatCode="General">
                  <c:v>0.71144215204963601</c:v>
                </c:pt>
                <c:pt idx="20379" formatCode="General">
                  <c:v>0.71110008454409801</c:v>
                </c:pt>
                <c:pt idx="20380" formatCode="General">
                  <c:v>0.70934356467645199</c:v>
                </c:pt>
                <c:pt idx="20381" formatCode="General">
                  <c:v>0.70659168930098304</c:v>
                </c:pt>
                <c:pt idx="20382" formatCode="General">
                  <c:v>0.70274003455224598</c:v>
                </c:pt>
                <c:pt idx="20383" formatCode="General">
                  <c:v>0.69768862537587495</c:v>
                </c:pt>
                <c:pt idx="20384" formatCode="General">
                  <c:v>0.69186465464472702</c:v>
                </c:pt>
                <c:pt idx="20385" formatCode="General">
                  <c:v>0.68494984429879802</c:v>
                </c:pt>
                <c:pt idx="20386" formatCode="General">
                  <c:v>0.67676017504018704</c:v>
                </c:pt>
                <c:pt idx="20387" formatCode="General">
                  <c:v>0.66784714303608295</c:v>
                </c:pt>
                <c:pt idx="20388" formatCode="General">
                  <c:v>0.65831969202340002</c:v>
                </c:pt>
                <c:pt idx="20389" formatCode="General">
                  <c:v>0.64802207528850997</c:v>
                </c:pt>
                <c:pt idx="20390" formatCode="General">
                  <c:v>0.63665500921895901</c:v>
                </c:pt>
                <c:pt idx="20391" formatCode="General">
                  <c:v>0.62424836027910902</c:v>
                </c:pt>
                <c:pt idx="20392" formatCode="General">
                  <c:v>0.61176382590807998</c:v>
                </c:pt>
                <c:pt idx="20393" formatCode="General">
                  <c:v>0.60029538174186003</c:v>
                </c:pt>
                <c:pt idx="20394" formatCode="General">
                  <c:v>0.58951075274444098</c:v>
                </c:pt>
                <c:pt idx="20395" formatCode="General">
                  <c:v>0.57851030085391197</c:v>
                </c:pt>
                <c:pt idx="20396" formatCode="General">
                  <c:v>0.56675168623888805</c:v>
                </c:pt>
                <c:pt idx="20397" formatCode="General">
                  <c:v>0.55357523223150196</c:v>
                </c:pt>
                <c:pt idx="20398" formatCode="General">
                  <c:v>0.53859226885799905</c:v>
                </c:pt>
                <c:pt idx="20399" formatCode="General">
                  <c:v>0.52179819574386999</c:v>
                </c:pt>
                <c:pt idx="20400" formatCode="General">
                  <c:v>0.50286449137037104</c:v>
                </c:pt>
                <c:pt idx="20401" formatCode="General">
                  <c:v>0.48227167633075702</c:v>
                </c:pt>
                <c:pt idx="20402" formatCode="General">
                  <c:v>0.46181193101717599</c:v>
                </c:pt>
                <c:pt idx="20403" formatCode="General">
                  <c:v>0.443305635207833</c:v>
                </c:pt>
                <c:pt idx="20404" formatCode="General">
                  <c:v>0.42726901308884901</c:v>
                </c:pt>
                <c:pt idx="20405" formatCode="General">
                  <c:v>0.41308949410092499</c:v>
                </c:pt>
                <c:pt idx="20406" formatCode="General">
                  <c:v>0.400359222053146</c:v>
                </c:pt>
                <c:pt idx="20407" formatCode="General">
                  <c:v>0.38844313688081</c:v>
                </c:pt>
                <c:pt idx="20408" formatCode="General">
                  <c:v>0.376369981949154</c:v>
                </c:pt>
                <c:pt idx="20409" formatCode="General">
                  <c:v>0.36368620578866201</c:v>
                </c:pt>
                <c:pt idx="20410" formatCode="General">
                  <c:v>0.350748822311858</c:v>
                </c:pt>
                <c:pt idx="20411" formatCode="General">
                  <c:v>0.33791208714739002</c:v>
                </c:pt>
                <c:pt idx="20412" formatCode="General">
                  <c:v>0.32552719616706399</c:v>
                </c:pt>
                <c:pt idx="20413" formatCode="General">
                  <c:v>0.31390359143664598</c:v>
                </c:pt>
                <c:pt idx="20414" formatCode="General">
                  <c:v>0.30317261867395301</c:v>
                </c:pt>
                <c:pt idx="20415" formatCode="General">
                  <c:v>0.29330061933512103</c:v>
                </c:pt>
                <c:pt idx="20416" formatCode="General">
                  <c:v>0.28319389012167401</c:v>
                </c:pt>
                <c:pt idx="20417" formatCode="General">
                  <c:v>0.27216859366912</c:v>
                </c:pt>
                <c:pt idx="20418" formatCode="General">
                  <c:v>0.26127346003741603</c:v>
                </c:pt>
                <c:pt idx="20419" formatCode="General">
                  <c:v>0.25202023501692</c:v>
                </c:pt>
                <c:pt idx="20420" formatCode="General">
                  <c:v>0.24458209971957601</c:v>
                </c:pt>
                <c:pt idx="20421" formatCode="General">
                  <c:v>0.23747608147881999</c:v>
                </c:pt>
                <c:pt idx="20422" formatCode="General">
                  <c:v>0.22962630883589899</c:v>
                </c:pt>
                <c:pt idx="20423" formatCode="General">
                  <c:v>0.221153282594451</c:v>
                </c:pt>
                <c:pt idx="20424" formatCode="General">
                  <c:v>0.21266171739585199</c:v>
                </c:pt>
                <c:pt idx="20425" formatCode="General">
                  <c:v>0.20417869712962</c:v>
                </c:pt>
                <c:pt idx="20426" formatCode="General">
                  <c:v>0.19478132591841901</c:v>
                </c:pt>
                <c:pt idx="20427" formatCode="General">
                  <c:v>0.18368168160550599</c:v>
                </c:pt>
                <c:pt idx="20428" formatCode="General">
                  <c:v>0.17045650639035001</c:v>
                </c:pt>
                <c:pt idx="20429" formatCode="General">
                  <c:v>0.15509876047457399</c:v>
                </c:pt>
                <c:pt idx="20430" formatCode="General">
                  <c:v>0.13797535158097901</c:v>
                </c:pt>
                <c:pt idx="20431" formatCode="General">
                  <c:v>0.11987560087430001</c:v>
                </c:pt>
                <c:pt idx="20432" formatCode="General">
                  <c:v>0.101831169412216</c:v>
                </c:pt>
                <c:pt idx="20433" formatCode="General">
                  <c:v>8.4206647714573701E-2</c:v>
                </c:pt>
                <c:pt idx="20434" formatCode="General">
                  <c:v>6.7213629873675407E-2</c:v>
                </c:pt>
                <c:pt idx="20435" formatCode="General">
                  <c:v>5.10340799993576E-2</c:v>
                </c:pt>
                <c:pt idx="20436" formatCode="General">
                  <c:v>3.5420446129221302E-2</c:v>
                </c:pt>
                <c:pt idx="20437" formatCode="General">
                  <c:v>2.0246006813968199E-2</c:v>
                </c:pt>
                <c:pt idx="20438" formatCode="General">
                  <c:v>5.7087939518090302E-3</c:v>
                </c:pt>
                <c:pt idx="20439" formatCode="General">
                  <c:v>-8.2287936411540603E-3</c:v>
                </c:pt>
                <c:pt idx="20440" formatCode="General">
                  <c:v>-2.1682679950474001E-2</c:v>
                </c:pt>
                <c:pt idx="20441" formatCode="General">
                  <c:v>-3.4698920015371303E-2</c:v>
                </c:pt>
                <c:pt idx="20442" formatCode="General">
                  <c:v>-4.7306259832338902E-2</c:v>
                </c:pt>
                <c:pt idx="20443" formatCode="General">
                  <c:v>-5.9720861473281199E-2</c:v>
                </c:pt>
                <c:pt idx="20444" formatCode="General">
                  <c:v>-7.2435986499325103E-2</c:v>
                </c:pt>
                <c:pt idx="20445" formatCode="General">
                  <c:v>-8.5663172490671305E-2</c:v>
                </c:pt>
                <c:pt idx="20446" formatCode="General">
                  <c:v>-9.92337602828023E-2</c:v>
                </c:pt>
                <c:pt idx="20447" formatCode="General">
                  <c:v>-0.113010678971755</c:v>
                </c:pt>
                <c:pt idx="20448" formatCode="General">
                  <c:v>-0.127196798547594</c:v>
                </c:pt>
                <c:pt idx="20449" formatCode="General">
                  <c:v>-0.14226447543634799</c:v>
                </c:pt>
                <c:pt idx="20450" formatCode="General">
                  <c:v>-0.15911238094712399</c:v>
                </c:pt>
                <c:pt idx="20451" formatCode="General">
                  <c:v>-0.177884624162509</c:v>
                </c:pt>
                <c:pt idx="20452" formatCode="General">
                  <c:v>-0.19800000000262599</c:v>
                </c:pt>
                <c:pt idx="20453" formatCode="General">
                  <c:v>-0.219576024008553</c:v>
                </c:pt>
                <c:pt idx="20454" formatCode="General">
                  <c:v>-0.24239322266511301</c:v>
                </c:pt>
                <c:pt idx="20455" formatCode="General">
                  <c:v>-0.26548398869353801</c:v>
                </c:pt>
                <c:pt idx="20456" formatCode="General">
                  <c:v>-0.28827546116275299</c:v>
                </c:pt>
                <c:pt idx="20457" formatCode="General">
                  <c:v>-0.310419152393755</c:v>
                </c:pt>
                <c:pt idx="20458" formatCode="General">
                  <c:v>-0.33085665946870901</c:v>
                </c:pt>
                <c:pt idx="20459" formatCode="General">
                  <c:v>-0.34781727742643698</c:v>
                </c:pt>
                <c:pt idx="20460" formatCode="General">
                  <c:v>-0.35996317204994899</c:v>
                </c:pt>
                <c:pt idx="20461" formatCode="General">
                  <c:v>-0.367576717833422</c:v>
                </c:pt>
                <c:pt idx="20462" formatCode="General">
                  <c:v>-0.37208701985884601</c:v>
                </c:pt>
                <c:pt idx="20463" formatCode="General">
                  <c:v>-0.37488063605275002</c:v>
                </c:pt>
                <c:pt idx="20464" formatCode="General">
                  <c:v>-0.37699593250727098</c:v>
                </c:pt>
                <c:pt idx="20465" formatCode="General">
                  <c:v>-0.37919004444180099</c:v>
                </c:pt>
                <c:pt idx="20466" formatCode="General">
                  <c:v>-0.38201170383411198</c:v>
                </c:pt>
                <c:pt idx="20467" formatCode="General">
                  <c:v>-0.386035219454409</c:v>
                </c:pt>
                <c:pt idx="20468" formatCode="General">
                  <c:v>-0.39221471103272099</c:v>
                </c:pt>
                <c:pt idx="20469" formatCode="General">
                  <c:v>-0.40123136708919099</c:v>
                </c:pt>
                <c:pt idx="20470" formatCode="General">
                  <c:v>-0.41279596865676799</c:v>
                </c:pt>
                <c:pt idx="20471" formatCode="General">
                  <c:v>-0.42639825545167398</c:v>
                </c:pt>
                <c:pt idx="20472" formatCode="General">
                  <c:v>-0.44170644131935499</c:v>
                </c:pt>
                <c:pt idx="20473" formatCode="General">
                  <c:v>-0.45857355638311698</c:v>
                </c:pt>
                <c:pt idx="20474" formatCode="General">
                  <c:v>-0.47720884077312098</c:v>
                </c:pt>
                <c:pt idx="20475" formatCode="General">
                  <c:v>-0.49774115591465801</c:v>
                </c:pt>
                <c:pt idx="20476" formatCode="General">
                  <c:v>-0.51984556435956797</c:v>
                </c:pt>
                <c:pt idx="20477" formatCode="General">
                  <c:v>-0.54280778975826705</c:v>
                </c:pt>
                <c:pt idx="20478" formatCode="General">
                  <c:v>-0.56554815365501498</c:v>
                </c:pt>
                <c:pt idx="20479" formatCode="General">
                  <c:v>-0.58711791922690704</c:v>
                </c:pt>
                <c:pt idx="20480" formatCode="General">
                  <c:v>-0.60698403322342298</c:v>
                </c:pt>
                <c:pt idx="20481" formatCode="General">
                  <c:v>-0.62491900743438999</c:v>
                </c:pt>
                <c:pt idx="20482" formatCode="General">
                  <c:v>-0.64078948361025301</c:v>
                </c:pt>
                <c:pt idx="20483" formatCode="General">
                  <c:v>-0.65450623121096296</c:v>
                </c:pt>
                <c:pt idx="20484" formatCode="General">
                  <c:v>-0.66579425227281996</c:v>
                </c:pt>
                <c:pt idx="20485" formatCode="General">
                  <c:v>-0.67445606373617195</c:v>
                </c:pt>
                <c:pt idx="20486" formatCode="General">
                  <c:v>-0.68054156388179998</c:v>
                </c:pt>
                <c:pt idx="20487" formatCode="General">
                  <c:v>-0.68483245362464495</c:v>
                </c:pt>
                <c:pt idx="20488" formatCode="General">
                  <c:v>-0.68900406819752502</c:v>
                </c:pt>
                <c:pt idx="20489" formatCode="General">
                  <c:v>-0.69416316426014002</c:v>
                </c:pt>
                <c:pt idx="20490" formatCode="General">
                  <c:v>-0.70002161330081203</c:v>
                </c:pt>
                <c:pt idx="20491" formatCode="General">
                  <c:v>-0.70549521273233695</c:v>
                </c:pt>
                <c:pt idx="20492" formatCode="General">
                  <c:v>-0.70970115122181199</c:v>
                </c:pt>
                <c:pt idx="20493" formatCode="General">
                  <c:v>-0.71218638078123797</c:v>
                </c:pt>
                <c:pt idx="20494" formatCode="General">
                  <c:v>-0.71319185923008599</c:v>
                </c:pt>
                <c:pt idx="20495" formatCode="General">
                  <c:v>-0.71368492414459195</c:v>
                </c:pt>
                <c:pt idx="20496" formatCode="General">
                  <c:v>-0.71478663575835</c:v>
                </c:pt>
                <c:pt idx="20497" formatCode="General">
                  <c:v>-0.71744131825762103</c:v>
                </c:pt>
                <c:pt idx="20498" formatCode="General">
                  <c:v>-0.72189847386282002</c:v>
                </c:pt>
                <c:pt idx="20499" formatCode="General">
                  <c:v>-0.72794287116720302</c:v>
                </c:pt>
                <c:pt idx="20500" formatCode="General">
                  <c:v>-0.73544947125594595</c:v>
                </c:pt>
                <c:pt idx="20501" formatCode="General">
                  <c:v>-0.74392049503354696</c:v>
                </c:pt>
                <c:pt idx="20502" formatCode="General">
                  <c:v>-0.75285516745674597</c:v>
                </c:pt>
                <c:pt idx="20503" formatCode="General">
                  <c:v>-0.76272833515322003</c:v>
                </c:pt>
                <c:pt idx="20504" formatCode="General">
                  <c:v>-0.77371060704473804</c:v>
                </c:pt>
                <c:pt idx="20505" formatCode="General">
                  <c:v>-0.78464841840398802</c:v>
                </c:pt>
                <c:pt idx="20506" formatCode="General">
                  <c:v>-0.79476513037390395</c:v>
                </c:pt>
                <c:pt idx="20507" formatCode="General">
                  <c:v>-0.80381569337560199</c:v>
                </c:pt>
                <c:pt idx="20508" formatCode="General">
                  <c:v>-0.81135601902114696</c:v>
                </c:pt>
                <c:pt idx="20509" formatCode="General">
                  <c:v>-0.81726507526778702</c:v>
                </c:pt>
                <c:pt idx="20510" formatCode="General">
                  <c:v>-0.82194821321788702</c:v>
                </c:pt>
                <c:pt idx="20511" formatCode="General">
                  <c:v>-0.82573728367876797</c:v>
                </c:pt>
                <c:pt idx="20512" formatCode="General">
                  <c:v>-0.82823877265354995</c:v>
                </c:pt>
                <c:pt idx="20513" formatCode="General">
                  <c:v>-0.82887906803413702</c:v>
                </c:pt>
                <c:pt idx="20514" formatCode="General">
                  <c:v>-0.82746808065417699</c:v>
                </c:pt>
                <c:pt idx="20515" formatCode="General">
                  <c:v>-0.82418110928316801</c:v>
                </c:pt>
                <c:pt idx="20516" formatCode="General">
                  <c:v>-0.81944510725858499</c:v>
                </c:pt>
                <c:pt idx="20517" formatCode="General">
                  <c:v>-0.81398691128831502</c:v>
                </c:pt>
                <c:pt idx="20518" formatCode="General">
                  <c:v>-0.80855550662321896</c:v>
                </c:pt>
                <c:pt idx="20519" formatCode="General">
                  <c:v>-0.80396668140344996</c:v>
                </c:pt>
                <c:pt idx="20520" formatCode="General">
                  <c:v>-0.801357308980304</c:v>
                </c:pt>
                <c:pt idx="20521" formatCode="General">
                  <c:v>-0.80093846504445199</c:v>
                </c:pt>
                <c:pt idx="20522" formatCode="General">
                  <c:v>-0.80221893229473196</c:v>
                </c:pt>
                <c:pt idx="20523" formatCode="General">
                  <c:v>-0.80496304272307295</c:v>
                </c:pt>
                <c:pt idx="20524" formatCode="General">
                  <c:v>-0.80875357445515395</c:v>
                </c:pt>
                <c:pt idx="20525" formatCode="General">
                  <c:v>-0.81296829698304396</c:v>
                </c:pt>
                <c:pt idx="20526" formatCode="General">
                  <c:v>-0.81714189894647304</c:v>
                </c:pt>
                <c:pt idx="20527" formatCode="General">
                  <c:v>-0.82091551713286204</c:v>
                </c:pt>
                <c:pt idx="20528" formatCode="General">
                  <c:v>-0.824143739444409</c:v>
                </c:pt>
                <c:pt idx="20529" formatCode="General">
                  <c:v>-0.82737363358323901</c:v>
                </c:pt>
                <c:pt idx="20530" formatCode="General">
                  <c:v>-0.83142850342335395</c:v>
                </c:pt>
                <c:pt idx="20531" formatCode="General">
                  <c:v>-0.83632350634973995</c:v>
                </c:pt>
                <c:pt idx="20532" formatCode="General">
                  <c:v>-0.84136228985717698</c:v>
                </c:pt>
                <c:pt idx="20533" formatCode="General">
                  <c:v>-0.84647125165773496</c:v>
                </c:pt>
                <c:pt idx="20534" formatCode="General">
                  <c:v>-0.85170248220596001</c:v>
                </c:pt>
                <c:pt idx="20535" formatCode="General">
                  <c:v>-0.85618620925391797</c:v>
                </c:pt>
                <c:pt idx="20536" formatCode="General">
                  <c:v>-0.85985672013391601</c:v>
                </c:pt>
                <c:pt idx="20537" formatCode="General">
                  <c:v>-0.86267127202231597</c:v>
                </c:pt>
                <c:pt idx="20538" formatCode="General">
                  <c:v>-0.86297670563371798</c:v>
                </c:pt>
                <c:pt idx="20539" formatCode="General">
                  <c:v>-0.85959033172565502</c:v>
                </c:pt>
                <c:pt idx="20540" formatCode="General">
                  <c:v>-0.85243512939409505</c:v>
                </c:pt>
                <c:pt idx="20541" formatCode="General">
                  <c:v>-0.841314761046</c:v>
                </c:pt>
                <c:pt idx="20542" formatCode="General">
                  <c:v>-0.82529854028692495</c:v>
                </c:pt>
                <c:pt idx="20543" formatCode="General">
                  <c:v>-0.80366307711856699</c:v>
                </c:pt>
                <c:pt idx="20544" formatCode="General">
                  <c:v>-0.77711684337519904</c:v>
                </c:pt>
                <c:pt idx="20545" formatCode="General">
                  <c:v>-0.74708264223001497</c:v>
                </c:pt>
                <c:pt idx="20546" formatCode="General">
                  <c:v>-0.71431656219749096</c:v>
                </c:pt>
                <c:pt idx="20547" formatCode="General">
                  <c:v>-0.678962378787617</c:v>
                </c:pt>
                <c:pt idx="20548" formatCode="General">
                  <c:v>-0.64172501825777795</c:v>
                </c:pt>
                <c:pt idx="20549" formatCode="General">
                  <c:v>-0.60426453946877801</c:v>
                </c:pt>
                <c:pt idx="20550" formatCode="General">
                  <c:v>-0.56833960374518699</c:v>
                </c:pt>
                <c:pt idx="20551" formatCode="General">
                  <c:v>-0.53525755432093203</c:v>
                </c:pt>
                <c:pt idx="20552" formatCode="General">
                  <c:v>-0.50569882126542598</c:v>
                </c:pt>
                <c:pt idx="20553" formatCode="General">
                  <c:v>-0.47998623565944798</c:v>
                </c:pt>
                <c:pt idx="20554" formatCode="General">
                  <c:v>-0.45838706464342099</c:v>
                </c:pt>
                <c:pt idx="20555" formatCode="General">
                  <c:v>-0.44102700959802399</c:v>
                </c:pt>
                <c:pt idx="20556" formatCode="General">
                  <c:v>-0.427879476917297</c:v>
                </c:pt>
                <c:pt idx="20557" formatCode="General">
                  <c:v>-0.41847049916405299</c:v>
                </c:pt>
                <c:pt idx="20558" formatCode="General">
                  <c:v>-0.412039896765172</c:v>
                </c:pt>
                <c:pt idx="20559" formatCode="General">
                  <c:v>-0.40742468760458</c:v>
                </c:pt>
                <c:pt idx="20560" formatCode="General">
                  <c:v>-0.40279261591940502</c:v>
                </c:pt>
                <c:pt idx="20561" formatCode="General">
                  <c:v>-0.39686074981560598</c:v>
                </c:pt>
                <c:pt idx="20562" formatCode="General">
                  <c:v>-0.38949995294953399</c:v>
                </c:pt>
                <c:pt idx="20563" formatCode="General">
                  <c:v>-0.38084258298732598</c:v>
                </c:pt>
                <c:pt idx="20564" formatCode="General">
                  <c:v>-0.37094329785493901</c:v>
                </c:pt>
                <c:pt idx="20565" formatCode="General">
                  <c:v>-0.35984944414953901</c:v>
                </c:pt>
                <c:pt idx="20566" formatCode="General">
                  <c:v>-0.34770856807684902</c:v>
                </c:pt>
                <c:pt idx="20567" formatCode="General">
                  <c:v>-0.33497841633042902</c:v>
                </c:pt>
                <c:pt idx="20568" formatCode="General">
                  <c:v>-0.32217540397306199</c:v>
                </c:pt>
                <c:pt idx="20569" formatCode="General">
                  <c:v>-0.30946282114445001</c:v>
                </c:pt>
                <c:pt idx="20570" formatCode="General">
                  <c:v>-0.29664030547755599</c:v>
                </c:pt>
                <c:pt idx="20571" formatCode="General">
                  <c:v>-0.28289108339024399</c:v>
                </c:pt>
                <c:pt idx="20572" formatCode="General">
                  <c:v>-0.26733514998014202</c:v>
                </c:pt>
                <c:pt idx="20573" formatCode="General">
                  <c:v>-0.25033251514282701</c:v>
                </c:pt>
                <c:pt idx="20574" formatCode="General">
                  <c:v>-0.23292901845550501</c:v>
                </c:pt>
                <c:pt idx="20575" formatCode="General">
                  <c:v>-0.215437299324239</c:v>
                </c:pt>
                <c:pt idx="20576" formatCode="General">
                  <c:v>-0.197678001260227</c:v>
                </c:pt>
                <c:pt idx="20577" formatCode="General">
                  <c:v>-0.17993180636748299</c:v>
                </c:pt>
                <c:pt idx="20578" formatCode="General">
                  <c:v>-0.162674002719393</c:v>
                </c:pt>
                <c:pt idx="20579" formatCode="General">
                  <c:v>-0.14640403886164799</c:v>
                </c:pt>
                <c:pt idx="20580" formatCode="General">
                  <c:v>-0.131699273041684</c:v>
                </c:pt>
                <c:pt idx="20581" formatCode="General">
                  <c:v>-0.11835956288659499</c:v>
                </c:pt>
                <c:pt idx="20582" formatCode="General">
                  <c:v>-0.105582848649292</c:v>
                </c:pt>
                <c:pt idx="20583" formatCode="General">
                  <c:v>-9.3136169999565102E-2</c:v>
                </c:pt>
                <c:pt idx="20584" formatCode="General">
                  <c:v>-8.0981231905945306E-2</c:v>
                </c:pt>
                <c:pt idx="20585" formatCode="General">
                  <c:v>-6.8566713085193007E-2</c:v>
                </c:pt>
                <c:pt idx="20586" formatCode="General">
                  <c:v>-5.5422338430321502E-2</c:v>
                </c:pt>
                <c:pt idx="20587" formatCode="General">
                  <c:v>-4.1669840295227599E-2</c:v>
                </c:pt>
                <c:pt idx="20588" formatCode="General">
                  <c:v>-2.74925630531558E-2</c:v>
                </c:pt>
                <c:pt idx="20589" formatCode="General">
                  <c:v>-1.28117605014165E-2</c:v>
                </c:pt>
                <c:pt idx="20590" formatCode="General">
                  <c:v>2.5852992673720699E-3</c:v>
                </c:pt>
                <c:pt idx="20591" formatCode="General">
                  <c:v>1.8803236353028999E-2</c:v>
                </c:pt>
                <c:pt idx="20592" formatCode="General">
                  <c:v>3.55448179748638E-2</c:v>
                </c:pt>
                <c:pt idx="20593" formatCode="General">
                  <c:v>5.2392376931653099E-2</c:v>
                </c:pt>
                <c:pt idx="20594" formatCode="General">
                  <c:v>6.8899103777482901E-2</c:v>
                </c:pt>
                <c:pt idx="20595" formatCode="General">
                  <c:v>8.4718966433427106E-2</c:v>
                </c:pt>
                <c:pt idx="20596" formatCode="General">
                  <c:v>9.9999817092089202E-2</c:v>
                </c:pt>
                <c:pt idx="20597" formatCode="General">
                  <c:v>0.115004742290628</c:v>
                </c:pt>
                <c:pt idx="20598" formatCode="General">
                  <c:v>0.129486440979342</c:v>
                </c:pt>
                <c:pt idx="20599" formatCode="General">
                  <c:v>0.14331122999851501</c:v>
                </c:pt>
                <c:pt idx="20600" formatCode="General">
                  <c:v>0.157361616925525</c:v>
                </c:pt>
                <c:pt idx="20601" formatCode="General">
                  <c:v>0.172819924718703</c:v>
                </c:pt>
                <c:pt idx="20602" formatCode="General">
                  <c:v>0.19005272870369</c:v>
                </c:pt>
                <c:pt idx="20603" formatCode="General">
                  <c:v>0.20854121110905</c:v>
                </c:pt>
                <c:pt idx="20604" formatCode="General">
                  <c:v>0.227759657881897</c:v>
                </c:pt>
                <c:pt idx="20605" formatCode="General">
                  <c:v>0.24774774316326501</c:v>
                </c:pt>
                <c:pt idx="20606" formatCode="General">
                  <c:v>0.26840114086907202</c:v>
                </c:pt>
                <c:pt idx="20607" formatCode="General">
                  <c:v>0.28898213256549399</c:v>
                </c:pt>
                <c:pt idx="20608" formatCode="General">
                  <c:v>0.30874324141382498</c:v>
                </c:pt>
                <c:pt idx="20609" formatCode="General">
                  <c:v>0.32759190505121599</c:v>
                </c:pt>
                <c:pt idx="20610" formatCode="General">
                  <c:v>0.34593650541436199</c:v>
                </c:pt>
                <c:pt idx="20611" formatCode="General">
                  <c:v>0.36394932250693901</c:v>
                </c:pt>
                <c:pt idx="20612" formatCode="General">
                  <c:v>0.38164133318486698</c:v>
                </c:pt>
                <c:pt idx="20613" formatCode="General">
                  <c:v>0.39919888751845201</c:v>
                </c:pt>
                <c:pt idx="20614" formatCode="General">
                  <c:v>0.41664551714680897</c:v>
                </c:pt>
                <c:pt idx="20615" formatCode="General">
                  <c:v>0.433574679062732</c:v>
                </c:pt>
                <c:pt idx="20616" formatCode="General">
                  <c:v>0.449536648568233</c:v>
                </c:pt>
                <c:pt idx="20617" formatCode="General">
                  <c:v>0.46436603857495301</c:v>
                </c:pt>
                <c:pt idx="20618" formatCode="General">
                  <c:v>0.47807786574281103</c:v>
                </c:pt>
                <c:pt idx="20619" formatCode="General">
                  <c:v>0.49075300784238901</c:v>
                </c:pt>
                <c:pt idx="20620" formatCode="General">
                  <c:v>0.50249509134354897</c:v>
                </c:pt>
                <c:pt idx="20621" formatCode="General">
                  <c:v>0.51386193850842998</c:v>
                </c:pt>
                <c:pt idx="20622" formatCode="General">
                  <c:v>0.525875325958165</c:v>
                </c:pt>
                <c:pt idx="20623" formatCode="General">
                  <c:v>0.53895473266480898</c:v>
                </c:pt>
                <c:pt idx="20624" formatCode="General">
                  <c:v>0.55304333911046799</c:v>
                </c:pt>
                <c:pt idx="20625" formatCode="General">
                  <c:v>0.56820490654337297</c:v>
                </c:pt>
                <c:pt idx="20626" formatCode="General">
                  <c:v>0.58474527639068696</c:v>
                </c:pt>
                <c:pt idx="20627" formatCode="General">
                  <c:v>0.60294071206679301</c:v>
                </c:pt>
                <c:pt idx="20628" formatCode="General">
                  <c:v>0.62234202263187599</c:v>
                </c:pt>
                <c:pt idx="20629" formatCode="General">
                  <c:v>0.64193147586580801</c:v>
                </c:pt>
                <c:pt idx="20630" formatCode="General">
                  <c:v>0.66049301413252903</c:v>
                </c:pt>
                <c:pt idx="20631" formatCode="General">
                  <c:v>0.67731657683354096</c:v>
                </c:pt>
                <c:pt idx="20632" formatCode="General">
                  <c:v>0.69256688126150701</c:v>
                </c:pt>
                <c:pt idx="20633" formatCode="General">
                  <c:v>0.70631451283091895</c:v>
                </c:pt>
                <c:pt idx="20634" formatCode="General">
                  <c:v>0.71813820311075605</c:v>
                </c:pt>
                <c:pt idx="20635" formatCode="General">
                  <c:v>0.72770778537967296</c:v>
                </c:pt>
                <c:pt idx="20636" formatCode="General">
                  <c:v>0.73541334154530702</c:v>
                </c:pt>
                <c:pt idx="20637" formatCode="General">
                  <c:v>0.74173805355332501</c:v>
                </c:pt>
                <c:pt idx="20638" formatCode="General">
                  <c:v>0.74660784336808095</c:v>
                </c:pt>
                <c:pt idx="20639" formatCode="General">
                  <c:v>0.74978726815894503</c:v>
                </c:pt>
                <c:pt idx="20640" formatCode="General">
                  <c:v>0.75134585294755396</c:v>
                </c:pt>
                <c:pt idx="20641" formatCode="General">
                  <c:v>0.75172009663976502</c:v>
                </c:pt>
                <c:pt idx="20642" formatCode="General">
                  <c:v>0.751378550827555</c:v>
                </c:pt>
                <c:pt idx="20643" formatCode="General">
                  <c:v>0.75058106283678205</c:v>
                </c:pt>
                <c:pt idx="20644" formatCode="General">
                  <c:v>0.74958555308503305</c:v>
                </c:pt>
                <c:pt idx="20645" formatCode="General">
                  <c:v>0.74897026879846296</c:v>
                </c:pt>
                <c:pt idx="20646" formatCode="General">
                  <c:v>0.74935427512525998</c:v>
                </c:pt>
                <c:pt idx="20647" formatCode="General">
                  <c:v>0.75106672925080198</c:v>
                </c:pt>
                <c:pt idx="20648" formatCode="General">
                  <c:v>0.75404176429893499</c:v>
                </c:pt>
                <c:pt idx="20649" formatCode="General">
                  <c:v>0.75818238997349197</c:v>
                </c:pt>
                <c:pt idx="20650" formatCode="General">
                  <c:v>0.76304084363362901</c:v>
                </c:pt>
                <c:pt idx="20651" formatCode="General">
                  <c:v>0.768556873626001</c:v>
                </c:pt>
                <c:pt idx="20652" formatCode="General">
                  <c:v>0.77522016329041299</c:v>
                </c:pt>
                <c:pt idx="20653" formatCode="General">
                  <c:v>0.78319225039571705</c:v>
                </c:pt>
                <c:pt idx="20654" formatCode="General">
                  <c:v>0.79224732782724805</c:v>
                </c:pt>
                <c:pt idx="20655" formatCode="General">
                  <c:v>0.80188971549278398</c:v>
                </c:pt>
                <c:pt idx="20656" formatCode="General">
                  <c:v>0.81166132086878895</c:v>
                </c:pt>
                <c:pt idx="20657" formatCode="General">
                  <c:v>0.82139914808617198</c:v>
                </c:pt>
                <c:pt idx="20658" formatCode="General">
                  <c:v>0.83084129572857901</c:v>
                </c:pt>
                <c:pt idx="20659" formatCode="General">
                  <c:v>0.83942003937352205</c:v>
                </c:pt>
                <c:pt idx="20660" formatCode="General">
                  <c:v>0.84670849379067403</c:v>
                </c:pt>
                <c:pt idx="20661" formatCode="General">
                  <c:v>0.85256035165028299</c:v>
                </c:pt>
                <c:pt idx="20662" formatCode="General">
                  <c:v>0.85694377885552198</c:v>
                </c:pt>
                <c:pt idx="20663" formatCode="General">
                  <c:v>0.85931661158238704</c:v>
                </c:pt>
                <c:pt idx="20664" formatCode="General">
                  <c:v>0.85948339972187704</c:v>
                </c:pt>
                <c:pt idx="20665" formatCode="General">
                  <c:v>0.85819925511889095</c:v>
                </c:pt>
                <c:pt idx="20666" formatCode="General">
                  <c:v>0.85605539645718498</c:v>
                </c:pt>
                <c:pt idx="20667" formatCode="General">
                  <c:v>0.85313308372329</c:v>
                </c:pt>
                <c:pt idx="20668" formatCode="General">
                  <c:v>0.84959773052431498</c:v>
                </c:pt>
                <c:pt idx="20669" formatCode="General">
                  <c:v>0.84565229937319897</c:v>
                </c:pt>
                <c:pt idx="20670" formatCode="General">
                  <c:v>0.84134855237653905</c:v>
                </c:pt>
                <c:pt idx="20671" formatCode="General">
                  <c:v>0.83649234234482395</c:v>
                </c:pt>
                <c:pt idx="20672" formatCode="General">
                  <c:v>0.83091445560090704</c:v>
                </c:pt>
                <c:pt idx="20673" formatCode="General">
                  <c:v>0.82506061840724199</c:v>
                </c:pt>
                <c:pt idx="20674" formatCode="General">
                  <c:v>0.81989430874872904</c:v>
                </c:pt>
                <c:pt idx="20675" formatCode="General">
                  <c:v>0.81611029959329495</c:v>
                </c:pt>
                <c:pt idx="20676" formatCode="General">
                  <c:v>0.81369684778192997</c:v>
                </c:pt>
                <c:pt idx="20677" formatCode="General">
                  <c:v>0.81285667290424002</c:v>
                </c:pt>
                <c:pt idx="20678" formatCode="General">
                  <c:v>0.81353050228479695</c:v>
                </c:pt>
                <c:pt idx="20679" formatCode="General">
                  <c:v>0.81496872367536699</c:v>
                </c:pt>
                <c:pt idx="20680" formatCode="General">
                  <c:v>0.81687435588602397</c:v>
                </c:pt>
                <c:pt idx="20681" formatCode="General">
                  <c:v>0.81946110171753095</c:v>
                </c:pt>
                <c:pt idx="20682" formatCode="General">
                  <c:v>0.82223632491686705</c:v>
                </c:pt>
                <c:pt idx="20683" formatCode="General">
                  <c:v>0.82450508153741897</c:v>
                </c:pt>
                <c:pt idx="20684" formatCode="General">
                  <c:v>0.82612947338450204</c:v>
                </c:pt>
                <c:pt idx="20685" formatCode="General">
                  <c:v>0.82637971699098001</c:v>
                </c:pt>
                <c:pt idx="20686" formatCode="General">
                  <c:v>0.82424586753795803</c:v>
                </c:pt>
                <c:pt idx="20687" formatCode="General">
                  <c:v>0.81928126176504101</c:v>
                </c:pt>
                <c:pt idx="20688" formatCode="General">
                  <c:v>0.81174204927126004</c:v>
                </c:pt>
                <c:pt idx="20689" formatCode="General">
                  <c:v>0.80155820203922901</c:v>
                </c:pt>
                <c:pt idx="20690" formatCode="General">
                  <c:v>0.78873848799421298</c:v>
                </c:pt>
                <c:pt idx="20691" formatCode="General">
                  <c:v>0.77419338204004096</c:v>
                </c:pt>
                <c:pt idx="20692" formatCode="General">
                  <c:v>0.75828345876062897</c:v>
                </c:pt>
                <c:pt idx="20693" formatCode="General">
                  <c:v>0.74064676988303402</c:v>
                </c:pt>
                <c:pt idx="20694" formatCode="General">
                  <c:v>0.72090468531769303</c:v>
                </c:pt>
                <c:pt idx="20695" formatCode="General">
                  <c:v>0.69947301610458701</c:v>
                </c:pt>
                <c:pt idx="20696" formatCode="General">
                  <c:v>0.67731054978904004</c:v>
                </c:pt>
                <c:pt idx="20697" formatCode="General">
                  <c:v>0.65563553868209501</c:v>
                </c:pt>
                <c:pt idx="20698" formatCode="General">
                  <c:v>0.63589295247724897</c:v>
                </c:pt>
                <c:pt idx="20699" formatCode="General">
                  <c:v>0.61838919876621101</c:v>
                </c:pt>
                <c:pt idx="20700" formatCode="General">
                  <c:v>0.602866694291048</c:v>
                </c:pt>
                <c:pt idx="20701" formatCode="General">
                  <c:v>0.58959563217349698</c:v>
                </c:pt>
                <c:pt idx="20702" formatCode="General">
                  <c:v>0.57864411923213999</c:v>
                </c:pt>
                <c:pt idx="20703" formatCode="General">
                  <c:v>0.57019442976288803</c:v>
                </c:pt>
                <c:pt idx="20704" formatCode="General">
                  <c:v>0.563986983951687</c:v>
                </c:pt>
                <c:pt idx="20705" formatCode="General">
                  <c:v>0.55888087471564996</c:v>
                </c:pt>
                <c:pt idx="20706" formatCode="General">
                  <c:v>0.55387128382336503</c:v>
                </c:pt>
                <c:pt idx="20707" formatCode="General">
                  <c:v>0.54847068367704699</c:v>
                </c:pt>
                <c:pt idx="20708" formatCode="General">
                  <c:v>0.54191222648187198</c:v>
                </c:pt>
                <c:pt idx="20709" formatCode="General">
                  <c:v>0.53282057897115098</c:v>
                </c:pt>
                <c:pt idx="20710" formatCode="General">
                  <c:v>0.520701999321871</c:v>
                </c:pt>
                <c:pt idx="20711" formatCode="General">
                  <c:v>0.505759635512391</c:v>
                </c:pt>
                <c:pt idx="20712" formatCode="General">
                  <c:v>0.48831182833868197</c:v>
                </c:pt>
                <c:pt idx="20713" formatCode="General">
                  <c:v>0.46877705029357902</c:v>
                </c:pt>
                <c:pt idx="20714" formatCode="General">
                  <c:v>0.44781104689281298</c:v>
                </c:pt>
                <c:pt idx="20715" formatCode="General">
                  <c:v>0.42609050829273898</c:v>
                </c:pt>
                <c:pt idx="20716" formatCode="General">
                  <c:v>0.40446126298301599</c:v>
                </c:pt>
                <c:pt idx="20717" formatCode="General">
                  <c:v>0.384256104285633</c:v>
                </c:pt>
                <c:pt idx="20718" formatCode="General">
                  <c:v>0.36594747026813801</c:v>
                </c:pt>
                <c:pt idx="20719" formatCode="General">
                  <c:v>0.34907589984255299</c:v>
                </c:pt>
                <c:pt idx="20720" formatCode="General">
                  <c:v>0.33342060393959799</c:v>
                </c:pt>
                <c:pt idx="20721" formatCode="General">
                  <c:v>0.31911230640268701</c:v>
                </c:pt>
                <c:pt idx="20722" formatCode="General">
                  <c:v>0.30583420350429202</c:v>
                </c:pt>
                <c:pt idx="20723" formatCode="General">
                  <c:v>0.29311016813715801</c:v>
                </c:pt>
                <c:pt idx="20724" formatCode="General">
                  <c:v>0.28067243586919299</c:v>
                </c:pt>
                <c:pt idx="20725" formatCode="General">
                  <c:v>0.26841323742273798</c:v>
                </c:pt>
                <c:pt idx="20726" formatCode="General">
                  <c:v>0.25606597023502498</c:v>
                </c:pt>
                <c:pt idx="20727" formatCode="General">
                  <c:v>0.24294947264490199</c:v>
                </c:pt>
                <c:pt idx="20728" formatCode="General">
                  <c:v>0.22855700633024001</c:v>
                </c:pt>
                <c:pt idx="20729" formatCode="General">
                  <c:v>0.21233118400734899</c:v>
                </c:pt>
                <c:pt idx="20730" formatCode="General">
                  <c:v>0.19402749499217301</c:v>
                </c:pt>
                <c:pt idx="20731" formatCode="General">
                  <c:v>0.17421765820231599</c:v>
                </c:pt>
                <c:pt idx="20732" formatCode="General">
                  <c:v>0.153511637348406</c:v>
                </c:pt>
                <c:pt idx="20733" formatCode="General">
                  <c:v>0.132231578582723</c:v>
                </c:pt>
                <c:pt idx="20734" formatCode="General">
                  <c:v>0.110296830545979</c:v>
                </c:pt>
                <c:pt idx="20735" formatCode="General">
                  <c:v>8.7781640911654302E-2</c:v>
                </c:pt>
                <c:pt idx="20736" formatCode="General">
                  <c:v>6.5173736987260603E-2</c:v>
                </c:pt>
                <c:pt idx="20737" formatCode="General">
                  <c:v>4.2773341008285302E-2</c:v>
                </c:pt>
                <c:pt idx="20738" formatCode="General">
                  <c:v>2.0987916330382599E-2</c:v>
                </c:pt>
                <c:pt idx="20739" formatCode="General">
                  <c:v>3.5505710069672899E-4</c:v>
                </c:pt>
                <c:pt idx="20740" formatCode="General">
                  <c:v>-1.8844979795105101E-2</c:v>
                </c:pt>
                <c:pt idx="20741" formatCode="General">
                  <c:v>-3.6859213205893797E-2</c:v>
                </c:pt>
                <c:pt idx="20742" formatCode="General">
                  <c:v>-5.4235837099558898E-2</c:v>
                </c:pt>
                <c:pt idx="20743" formatCode="General">
                  <c:v>-7.1254461984880196E-2</c:v>
                </c:pt>
                <c:pt idx="20744" formatCode="General">
                  <c:v>-8.75226349157536E-2</c:v>
                </c:pt>
                <c:pt idx="20745" formatCode="General">
                  <c:v>-0.102586726221537</c:v>
                </c:pt>
                <c:pt idx="20746" formatCode="General">
                  <c:v>-0.11646704259454101</c:v>
                </c:pt>
                <c:pt idx="20747" formatCode="General">
                  <c:v>-0.12937845190970301</c:v>
                </c:pt>
                <c:pt idx="20748" formatCode="General">
                  <c:v>-0.14155507675927201</c:v>
                </c:pt>
                <c:pt idx="20749" formatCode="General">
                  <c:v>-0.15338969356715301</c:v>
                </c:pt>
                <c:pt idx="20750" formatCode="General">
                  <c:v>-0.165520255597669</c:v>
                </c:pt>
                <c:pt idx="20751" formatCode="General">
                  <c:v>-0.17809075650682801</c:v>
                </c:pt>
                <c:pt idx="20752" formatCode="General">
                  <c:v>-0.19056086530399899</c:v>
                </c:pt>
                <c:pt idx="20753" formatCode="General">
                  <c:v>-0.202759841125913</c:v>
                </c:pt>
                <c:pt idx="20754" formatCode="General">
                  <c:v>-0.21485784628023599</c:v>
                </c:pt>
                <c:pt idx="20755" formatCode="General">
                  <c:v>-0.22691820592456299</c:v>
                </c:pt>
                <c:pt idx="20756" formatCode="General">
                  <c:v>-0.23902112046267299</c:v>
                </c:pt>
                <c:pt idx="20757" formatCode="General">
                  <c:v>-0.25139474170285903</c:v>
                </c:pt>
                <c:pt idx="20758" formatCode="General">
                  <c:v>-0.26455470798478797</c:v>
                </c:pt>
                <c:pt idx="20759" formatCode="General">
                  <c:v>-0.27865174208072602</c:v>
                </c:pt>
                <c:pt idx="20760" formatCode="General">
                  <c:v>-0.29315508555029701</c:v>
                </c:pt>
                <c:pt idx="20761" formatCode="General">
                  <c:v>-0.30727872673850598</c:v>
                </c:pt>
                <c:pt idx="20762" formatCode="General">
                  <c:v>-0.32089658982832098</c:v>
                </c:pt>
                <c:pt idx="20763" formatCode="General">
                  <c:v>-0.334547419608129</c:v>
                </c:pt>
                <c:pt idx="20764" formatCode="General">
                  <c:v>-0.34874944173265099</c:v>
                </c:pt>
                <c:pt idx="20765" formatCode="General">
                  <c:v>-0.36348131014831803</c:v>
                </c:pt>
                <c:pt idx="20766" formatCode="General">
                  <c:v>-0.37833077398923598</c:v>
                </c:pt>
                <c:pt idx="20767" formatCode="General">
                  <c:v>-0.39317832028516703</c:v>
                </c:pt>
                <c:pt idx="20768" formatCode="General">
                  <c:v>-0.40798111268301901</c:v>
                </c:pt>
                <c:pt idx="20769" formatCode="General">
                  <c:v>-0.42262714039030003</c:v>
                </c:pt>
                <c:pt idx="20770" formatCode="General">
                  <c:v>-0.43665434238182299</c:v>
                </c:pt>
                <c:pt idx="20771" formatCode="General">
                  <c:v>-0.449347425886019</c:v>
                </c:pt>
                <c:pt idx="20772" formatCode="General">
                  <c:v>-0.46007641026358898</c:v>
                </c:pt>
                <c:pt idx="20773" formatCode="General">
                  <c:v>-0.46880975666820901</c:v>
                </c:pt>
                <c:pt idx="20774" formatCode="General">
                  <c:v>-0.47633442084452299</c:v>
                </c:pt>
                <c:pt idx="20775" formatCode="General">
                  <c:v>-0.48345925072705298</c:v>
                </c:pt>
                <c:pt idx="20776" formatCode="General">
                  <c:v>-0.49050476011741301</c:v>
                </c:pt>
                <c:pt idx="20777" formatCode="General">
                  <c:v>-0.49754954678236601</c:v>
                </c:pt>
                <c:pt idx="20778" formatCode="General">
                  <c:v>-0.50507140643173698</c:v>
                </c:pt>
                <c:pt idx="20779" formatCode="General">
                  <c:v>-0.51353134854041604</c:v>
                </c:pt>
                <c:pt idx="20780" formatCode="General">
                  <c:v>-0.52299040624054605</c:v>
                </c:pt>
                <c:pt idx="20781" formatCode="General">
                  <c:v>-0.53350979480098704</c:v>
                </c:pt>
                <c:pt idx="20782" formatCode="General">
                  <c:v>-0.54500812767088702</c:v>
                </c:pt>
                <c:pt idx="20783" formatCode="General">
                  <c:v>-0.55734955896179195</c:v>
                </c:pt>
                <c:pt idx="20784" formatCode="General">
                  <c:v>-0.57051470104219204</c:v>
                </c:pt>
                <c:pt idx="20785" formatCode="General">
                  <c:v>-0.58459464706642295</c:v>
                </c:pt>
                <c:pt idx="20786" formatCode="General">
                  <c:v>-0.599674118209097</c:v>
                </c:pt>
                <c:pt idx="20787" formatCode="General">
                  <c:v>-0.61617923259878205</c:v>
                </c:pt>
                <c:pt idx="20788" formatCode="General">
                  <c:v>-0.634307131117265</c:v>
                </c:pt>
                <c:pt idx="20789" formatCode="General">
                  <c:v>-0.65359193303121699</c:v>
                </c:pt>
                <c:pt idx="20790" formatCode="General">
                  <c:v>-0.67312687745377298</c:v>
                </c:pt>
                <c:pt idx="20791" formatCode="General">
                  <c:v>-0.69140273494924798</c:v>
                </c:pt>
                <c:pt idx="20792" formatCode="General">
                  <c:v>-0.70741605749916803</c:v>
                </c:pt>
                <c:pt idx="20793" formatCode="General">
                  <c:v>-0.721562071369658</c:v>
                </c:pt>
                <c:pt idx="20794" formatCode="General">
                  <c:v>-0.73437743925260301</c:v>
                </c:pt>
                <c:pt idx="20795" formatCode="General">
                  <c:v>-0.74578798926854195</c:v>
                </c:pt>
                <c:pt idx="20796" formatCode="General">
                  <c:v>-0.75538084946444095</c:v>
                </c:pt>
                <c:pt idx="20797" formatCode="General">
                  <c:v>-0.76253019730606597</c:v>
                </c:pt>
                <c:pt idx="20798" formatCode="General">
                  <c:v>-0.766847537624186</c:v>
                </c:pt>
                <c:pt idx="20799" formatCode="General">
                  <c:v>-0.76820740645682695</c:v>
                </c:pt>
                <c:pt idx="20800" formatCode="General">
                  <c:v>-0.76703207737134504</c:v>
                </c:pt>
                <c:pt idx="20801" formatCode="General">
                  <c:v>-0.76408745398712197</c:v>
                </c:pt>
                <c:pt idx="20802" formatCode="General">
                  <c:v>-0.75976134005192797</c:v>
                </c:pt>
                <c:pt idx="20803" formatCode="General">
                  <c:v>-0.75406293617401199</c:v>
                </c:pt>
                <c:pt idx="20804" formatCode="General">
                  <c:v>-0.74733175946069297</c:v>
                </c:pt>
                <c:pt idx="20805" formatCode="General">
                  <c:v>-0.74023756284668996</c:v>
                </c:pt>
                <c:pt idx="20806" formatCode="General">
                  <c:v>-0.73319781022327002</c:v>
                </c:pt>
                <c:pt idx="20807" formatCode="General">
                  <c:v>-0.72660581679288905</c:v>
                </c:pt>
                <c:pt idx="20808" formatCode="General">
                  <c:v>-0.72055128987858297</c:v>
                </c:pt>
                <c:pt idx="20809" formatCode="General">
                  <c:v>-0.71478983323635503</c:v>
                </c:pt>
                <c:pt idx="20810" formatCode="General">
                  <c:v>-0.70927194897467905</c:v>
                </c:pt>
                <c:pt idx="20811" formatCode="General">
                  <c:v>-0.70412211447246698</c:v>
                </c:pt>
                <c:pt idx="20812" formatCode="General">
                  <c:v>-0.69938027333733299</c:v>
                </c:pt>
                <c:pt idx="20813" formatCode="General">
                  <c:v>-0.695073096973154</c:v>
                </c:pt>
                <c:pt idx="20814" formatCode="General">
                  <c:v>-0.69139253302840398</c:v>
                </c:pt>
                <c:pt idx="20815" formatCode="General">
                  <c:v>-0.68845871060282904</c:v>
                </c:pt>
                <c:pt idx="20816" formatCode="General">
                  <c:v>-0.68645315477845403</c:v>
                </c:pt>
                <c:pt idx="20817" formatCode="General">
                  <c:v>-0.68611328469470201</c:v>
                </c:pt>
                <c:pt idx="20818" formatCode="General">
                  <c:v>-0.68812391491478597</c:v>
                </c:pt>
                <c:pt idx="20819" formatCode="General">
                  <c:v>-0.69218595887420498</c:v>
                </c:pt>
                <c:pt idx="20820" formatCode="General">
                  <c:v>-0.69729906874305203</c:v>
                </c:pt>
                <c:pt idx="20821" formatCode="General">
                  <c:v>-0.70227534402677805</c:v>
                </c:pt>
                <c:pt idx="20822" formatCode="General">
                  <c:v>-0.70644463990301198</c:v>
                </c:pt>
                <c:pt idx="20823" formatCode="General">
                  <c:v>-0.70969458966740595</c:v>
                </c:pt>
                <c:pt idx="20824" formatCode="General">
                  <c:v>-0.71199222571145704</c:v>
                </c:pt>
                <c:pt idx="20825" formatCode="General">
                  <c:v>-0.71337083181738004</c:v>
                </c:pt>
                <c:pt idx="20826" formatCode="General">
                  <c:v>-0.71399485122180495</c:v>
                </c:pt>
                <c:pt idx="20827" formatCode="General">
                  <c:v>-0.713935671277385</c:v>
                </c:pt>
                <c:pt idx="20828" formatCode="General">
                  <c:v>-0.71304381682562001</c:v>
                </c:pt>
                <c:pt idx="20829" formatCode="General">
                  <c:v>-0.71124829943556001</c:v>
                </c:pt>
                <c:pt idx="20830" formatCode="General">
                  <c:v>-0.70856218245679803</c:v>
                </c:pt>
                <c:pt idx="20831" formatCode="General">
                  <c:v>-0.70481248056169699</c:v>
                </c:pt>
                <c:pt idx="20832" formatCode="General">
                  <c:v>-0.69926129084469502</c:v>
                </c:pt>
                <c:pt idx="20833" formatCode="General">
                  <c:v>-0.69167262488933701</c:v>
                </c:pt>
                <c:pt idx="20834" formatCode="General">
                  <c:v>-0.68271010421877498</c:v>
                </c:pt>
                <c:pt idx="20835" formatCode="General">
                  <c:v>-0.67296326844319498</c:v>
                </c:pt>
                <c:pt idx="20836" formatCode="General">
                  <c:v>-0.66264816569639295</c:v>
                </c:pt>
                <c:pt idx="20837" formatCode="General">
                  <c:v>-0.65161393736000395</c:v>
                </c:pt>
                <c:pt idx="20838" formatCode="General">
                  <c:v>-0.63998343998066498</c:v>
                </c:pt>
                <c:pt idx="20839" formatCode="General">
                  <c:v>-0.62859201866720005</c:v>
                </c:pt>
                <c:pt idx="20840" formatCode="General">
                  <c:v>-0.618538799571556</c:v>
                </c:pt>
                <c:pt idx="20841" formatCode="General">
                  <c:v>-0.61038027509547399</c:v>
                </c:pt>
                <c:pt idx="20842" formatCode="General">
                  <c:v>-0.60420311508707603</c:v>
                </c:pt>
                <c:pt idx="20843" formatCode="General">
                  <c:v>-0.60023767247654203</c:v>
                </c:pt>
                <c:pt idx="20844" formatCode="General">
                  <c:v>-0.59846880782328205</c:v>
                </c:pt>
                <c:pt idx="20845" formatCode="General">
                  <c:v>-0.59899083733227598</c:v>
                </c:pt>
                <c:pt idx="20846" formatCode="General">
                  <c:v>-0.60108931875312099</c:v>
                </c:pt>
                <c:pt idx="20847" formatCode="General">
                  <c:v>-0.60320761604126505</c:v>
                </c:pt>
                <c:pt idx="20848" formatCode="General">
                  <c:v>-0.60450908500356804</c:v>
                </c:pt>
                <c:pt idx="20849" formatCode="General">
                  <c:v>-0.60453966786841595</c:v>
                </c:pt>
                <c:pt idx="20850" formatCode="General">
                  <c:v>-0.60278156800548099</c:v>
                </c:pt>
                <c:pt idx="20851" formatCode="General">
                  <c:v>-0.59864092951720604</c:v>
                </c:pt>
                <c:pt idx="20852" formatCode="General">
                  <c:v>-0.59175818043727302</c:v>
                </c:pt>
                <c:pt idx="20853" formatCode="General">
                  <c:v>-0.58206885970853095</c:v>
                </c:pt>
                <c:pt idx="20854" formatCode="General">
                  <c:v>-0.56962951498104197</c:v>
                </c:pt>
                <c:pt idx="20855" formatCode="General">
                  <c:v>-0.55444487838280898</c:v>
                </c:pt>
                <c:pt idx="20856" formatCode="General">
                  <c:v>-0.53663847979009804</c:v>
                </c:pt>
                <c:pt idx="20857" formatCode="General">
                  <c:v>-0.51674080804671896</c:v>
                </c:pt>
                <c:pt idx="20858" formatCode="General">
                  <c:v>-0.49592061057207798</c:v>
                </c:pt>
                <c:pt idx="20859" formatCode="General">
                  <c:v>-0.47466564230195601</c:v>
                </c:pt>
                <c:pt idx="20860" formatCode="General">
                  <c:v>-0.45267929345010099</c:v>
                </c:pt>
                <c:pt idx="20861" formatCode="General">
                  <c:v>-0.43039255129437398</c:v>
                </c:pt>
                <c:pt idx="20862" formatCode="General">
                  <c:v>-0.40857931333345798</c:v>
                </c:pt>
                <c:pt idx="20863" formatCode="General">
                  <c:v>-0.38764958605133598</c:v>
                </c:pt>
                <c:pt idx="20864" formatCode="General">
                  <c:v>-0.36815367270829502</c:v>
                </c:pt>
                <c:pt idx="20865" formatCode="General">
                  <c:v>-0.35057241570515202</c:v>
                </c:pt>
                <c:pt idx="20866" formatCode="General">
                  <c:v>-0.33497647533462299</c:v>
                </c:pt>
                <c:pt idx="20867" formatCode="General">
                  <c:v>-0.321152007953174</c:v>
                </c:pt>
                <c:pt idx="20868" formatCode="General">
                  <c:v>-0.30875507623533199</c:v>
                </c:pt>
                <c:pt idx="20869" formatCode="General">
                  <c:v>-0.29748058849618703</c:v>
                </c:pt>
                <c:pt idx="20870" formatCode="General">
                  <c:v>-0.28680224447050801</c:v>
                </c:pt>
                <c:pt idx="20871" formatCode="General">
                  <c:v>-0.27614105102909398</c:v>
                </c:pt>
                <c:pt idx="20872" formatCode="General">
                  <c:v>-0.26549921883429001</c:v>
                </c:pt>
                <c:pt idx="20873" formatCode="General">
                  <c:v>-0.25537524773071102</c:v>
                </c:pt>
                <c:pt idx="20874" formatCode="General">
                  <c:v>-0.245649486304227</c:v>
                </c:pt>
                <c:pt idx="20875" formatCode="General">
                  <c:v>-0.23525207932199099</c:v>
                </c:pt>
                <c:pt idx="20876" formatCode="General">
                  <c:v>-0.22294348966789901</c:v>
                </c:pt>
                <c:pt idx="20877" formatCode="General">
                  <c:v>-0.20819355533029399</c:v>
                </c:pt>
                <c:pt idx="20878" formatCode="General">
                  <c:v>-0.19140627617790201</c:v>
                </c:pt>
                <c:pt idx="20879" formatCode="General">
                  <c:v>-0.17339717524930401</c:v>
                </c:pt>
                <c:pt idx="20880" formatCode="General">
                  <c:v>-0.15508119444960999</c:v>
                </c:pt>
                <c:pt idx="20881" formatCode="General">
                  <c:v>-0.137302002907359</c:v>
                </c:pt>
                <c:pt idx="20882" formatCode="General">
                  <c:v>-0.120552650565267</c:v>
                </c:pt>
                <c:pt idx="20883" formatCode="General">
                  <c:v>-0.104230692659247</c:v>
                </c:pt>
                <c:pt idx="20884" formatCode="General">
                  <c:v>-8.7117118755939402E-2</c:v>
                </c:pt>
                <c:pt idx="20885" formatCode="General">
                  <c:v>-6.8885014296823505E-2</c:v>
                </c:pt>
                <c:pt idx="20886" formatCode="General">
                  <c:v>-4.9881067854962297E-2</c:v>
                </c:pt>
                <c:pt idx="20887" formatCode="General">
                  <c:v>-3.0295715223357798E-2</c:v>
                </c:pt>
                <c:pt idx="20888" formatCode="General">
                  <c:v>-1.02437459878935E-2</c:v>
                </c:pt>
                <c:pt idx="20889" formatCode="General">
                  <c:v>1.00014381761558E-2</c:v>
                </c:pt>
                <c:pt idx="20890" formatCode="General">
                  <c:v>2.9579036723251802E-2</c:v>
                </c:pt>
                <c:pt idx="20891" formatCode="General">
                  <c:v>4.7733909562412698E-2</c:v>
                </c:pt>
                <c:pt idx="20892" formatCode="General">
                  <c:v>6.4528506864211702E-2</c:v>
                </c:pt>
                <c:pt idx="20893" formatCode="General">
                  <c:v>8.0373009533313999E-2</c:v>
                </c:pt>
                <c:pt idx="20894" formatCode="General">
                  <c:v>9.55917491816832E-2</c:v>
                </c:pt>
                <c:pt idx="20895" formatCode="General">
                  <c:v>0.110334241092948</c:v>
                </c:pt>
                <c:pt idx="20896" formatCode="General">
                  <c:v>0.12425091657746801</c:v>
                </c:pt>
                <c:pt idx="20897" formatCode="General">
                  <c:v>0.13715857737183301</c:v>
                </c:pt>
                <c:pt idx="20898" formatCode="General">
                  <c:v>0.14964875510346301</c:v>
                </c:pt>
                <c:pt idx="20899" formatCode="General">
                  <c:v>0.16210049491387901</c:v>
                </c:pt>
                <c:pt idx="20900" formatCode="General">
                  <c:v>0.174671212756948</c:v>
                </c:pt>
                <c:pt idx="20901" formatCode="General">
                  <c:v>0.18756682420928</c:v>
                </c:pt>
                <c:pt idx="20902" formatCode="General">
                  <c:v>0.20092455734373199</c:v>
                </c:pt>
                <c:pt idx="20903" formatCode="General">
                  <c:v>0.214532742030145</c:v>
                </c:pt>
                <c:pt idx="20904" formatCode="General">
                  <c:v>0.22838219866280801</c:v>
                </c:pt>
                <c:pt idx="20905" formatCode="General">
                  <c:v>0.242705218562658</c:v>
                </c:pt>
                <c:pt idx="20906" formatCode="General">
                  <c:v>0.257477975541895</c:v>
                </c:pt>
                <c:pt idx="20907" formatCode="General">
                  <c:v>0.272309257853111</c:v>
                </c:pt>
                <c:pt idx="20908" formatCode="General">
                  <c:v>0.286710226915593</c:v>
                </c:pt>
                <c:pt idx="20909" formatCode="General">
                  <c:v>0.30048204817720098</c:v>
                </c:pt>
                <c:pt idx="20910" formatCode="General">
                  <c:v>0.31318002423970898</c:v>
                </c:pt>
                <c:pt idx="20911" formatCode="General">
                  <c:v>0.324518701746912</c:v>
                </c:pt>
                <c:pt idx="20912" formatCode="General">
                  <c:v>0.33501982685771498</c:v>
                </c:pt>
                <c:pt idx="20913" formatCode="General">
                  <c:v>0.34529660473128299</c:v>
                </c:pt>
                <c:pt idx="20914" formatCode="General">
                  <c:v>0.355409011819458</c:v>
                </c:pt>
                <c:pt idx="20915" formatCode="General">
                  <c:v>0.36493620769512503</c:v>
                </c:pt>
                <c:pt idx="20916" formatCode="General">
                  <c:v>0.37383328364435198</c:v>
                </c:pt>
                <c:pt idx="20917" formatCode="General">
                  <c:v>0.382523071771323</c:v>
                </c:pt>
                <c:pt idx="20918" formatCode="General">
                  <c:v>0.39151603224077802</c:v>
                </c:pt>
                <c:pt idx="20919" formatCode="General">
                  <c:v>0.40096658223856502</c:v>
                </c:pt>
                <c:pt idx="20920" formatCode="General">
                  <c:v>0.41074758639128101</c:v>
                </c:pt>
                <c:pt idx="20921" formatCode="General">
                  <c:v>0.42089314274817602</c:v>
                </c:pt>
                <c:pt idx="20922" formatCode="General">
                  <c:v>0.43163353653450198</c:v>
                </c:pt>
                <c:pt idx="20923" formatCode="General">
                  <c:v>0.44264249222723001</c:v>
                </c:pt>
                <c:pt idx="20924" formatCode="General">
                  <c:v>0.45308992521993302</c:v>
                </c:pt>
                <c:pt idx="20925" formatCode="General">
                  <c:v>0.462565458756234</c:v>
                </c:pt>
                <c:pt idx="20926" formatCode="General">
                  <c:v>0.47108910011966698</c:v>
                </c:pt>
                <c:pt idx="20927" formatCode="General">
                  <c:v>0.47886989164325999</c:v>
                </c:pt>
                <c:pt idx="20928" formatCode="General">
                  <c:v>0.48580197057462499</c:v>
                </c:pt>
                <c:pt idx="20929" formatCode="General">
                  <c:v>0.49171186517729398</c:v>
                </c:pt>
                <c:pt idx="20930" formatCode="General">
                  <c:v>0.49631029048610698</c:v>
                </c:pt>
                <c:pt idx="20931" formatCode="General">
                  <c:v>0.49898097993510399</c:v>
                </c:pt>
                <c:pt idx="20932" formatCode="General">
                  <c:v>0.499516365117743</c:v>
                </c:pt>
                <c:pt idx="20933" formatCode="General">
                  <c:v>0.49824617909936503</c:v>
                </c:pt>
                <c:pt idx="20934" formatCode="General">
                  <c:v>0.49622810804850398</c:v>
                </c:pt>
                <c:pt idx="20935" formatCode="General">
                  <c:v>0.49465557996723702</c:v>
                </c:pt>
                <c:pt idx="20936" formatCode="General">
                  <c:v>0.49393137743042098</c:v>
                </c:pt>
                <c:pt idx="20937" formatCode="General">
                  <c:v>0.49412614642873198</c:v>
                </c:pt>
                <c:pt idx="20938" formatCode="General">
                  <c:v>0.49559989461821702</c:v>
                </c:pt>
                <c:pt idx="20939" formatCode="General">
                  <c:v>0.49865330469131702</c:v>
                </c:pt>
                <c:pt idx="20940" formatCode="General">
                  <c:v>0.50326821280972101</c:v>
                </c:pt>
                <c:pt idx="20941" formatCode="General">
                  <c:v>0.50935341438278903</c:v>
                </c:pt>
                <c:pt idx="20942" formatCode="General">
                  <c:v>0.51701644868069496</c:v>
                </c:pt>
                <c:pt idx="20943" formatCode="General">
                  <c:v>0.52665786669108905</c:v>
                </c:pt>
                <c:pt idx="20944" formatCode="General">
                  <c:v>0.53810884938976</c:v>
                </c:pt>
                <c:pt idx="20945" formatCode="General">
                  <c:v>0.55051291392258295</c:v>
                </c:pt>
                <c:pt idx="20946" formatCode="General">
                  <c:v>0.56296125817579801</c:v>
                </c:pt>
                <c:pt idx="20947" formatCode="General">
                  <c:v>0.57518045117815997</c:v>
                </c:pt>
                <c:pt idx="20948" formatCode="General">
                  <c:v>0.58692535435983595</c:v>
                </c:pt>
                <c:pt idx="20949" formatCode="General">
                  <c:v>0.59773452895076695</c:v>
                </c:pt>
                <c:pt idx="20950" formatCode="General">
                  <c:v>0.607662485179708</c:v>
                </c:pt>
                <c:pt idx="20951" formatCode="General">
                  <c:v>0.61671895003517196</c:v>
                </c:pt>
                <c:pt idx="20952" formatCode="General">
                  <c:v>0.62438748372203401</c:v>
                </c:pt>
                <c:pt idx="20953" formatCode="General">
                  <c:v>0.63010726521270299</c:v>
                </c:pt>
                <c:pt idx="20954" formatCode="General">
                  <c:v>0.63367422866936296</c:v>
                </c:pt>
                <c:pt idx="20955" formatCode="General">
                  <c:v>0.63512667749144902</c:v>
                </c:pt>
                <c:pt idx="20956" formatCode="General">
                  <c:v>0.634957983189816</c:v>
                </c:pt>
                <c:pt idx="20957" formatCode="General">
                  <c:v>0.63418242099791799</c:v>
                </c:pt>
                <c:pt idx="20958" formatCode="General">
                  <c:v>0.63353604421355203</c:v>
                </c:pt>
                <c:pt idx="20959" formatCode="General">
                  <c:v>0.63305129609907296</c:v>
                </c:pt>
                <c:pt idx="20960" formatCode="General">
                  <c:v>0.63252793628981996</c:v>
                </c:pt>
                <c:pt idx="20961" formatCode="General">
                  <c:v>0.63148428732534501</c:v>
                </c:pt>
                <c:pt idx="20962" formatCode="General">
                  <c:v>0.62975200361085704</c:v>
                </c:pt>
                <c:pt idx="20963" formatCode="General">
                  <c:v>0.628143708528204</c:v>
                </c:pt>
                <c:pt idx="20964" formatCode="General">
                  <c:v>0.62731619312317</c:v>
                </c:pt>
                <c:pt idx="20965" formatCode="General">
                  <c:v>0.62704055607626596</c:v>
                </c:pt>
                <c:pt idx="20966" formatCode="General">
                  <c:v>0.626658320781314</c:v>
                </c:pt>
                <c:pt idx="20967" formatCode="General">
                  <c:v>0.62526971920652596</c:v>
                </c:pt>
                <c:pt idx="20968" formatCode="General">
                  <c:v>0.62254121529227102</c:v>
                </c:pt>
                <c:pt idx="20969" formatCode="General">
                  <c:v>0.61908257543865997</c:v>
                </c:pt>
                <c:pt idx="20970" formatCode="General">
                  <c:v>0.615463507802952</c:v>
                </c:pt>
                <c:pt idx="20971" formatCode="General">
                  <c:v>0.61194778261774396</c:v>
                </c:pt>
                <c:pt idx="20972" formatCode="General">
                  <c:v>0.608561344047028</c:v>
                </c:pt>
                <c:pt idx="20973" formatCode="General">
                  <c:v>0.60493735285366301</c:v>
                </c:pt>
                <c:pt idx="20974" formatCode="General">
                  <c:v>0.60096669723776697</c:v>
                </c:pt>
                <c:pt idx="20975" formatCode="General">
                  <c:v>0.596685342040986</c:v>
                </c:pt>
                <c:pt idx="20976" formatCode="General">
                  <c:v>0.59196194955738801</c:v>
                </c:pt>
                <c:pt idx="20977" formatCode="General">
                  <c:v>0.58711618665126097</c:v>
                </c:pt>
                <c:pt idx="20978" formatCode="General">
                  <c:v>0.582576918564784</c:v>
                </c:pt>
                <c:pt idx="20979" formatCode="General">
                  <c:v>0.57819286599793296</c:v>
                </c:pt>
                <c:pt idx="20980" formatCode="General">
                  <c:v>0.57350243747597196</c:v>
                </c:pt>
                <c:pt idx="20981" formatCode="General">
                  <c:v>0.56846682408154903</c:v>
                </c:pt>
                <c:pt idx="20982" formatCode="General">
                  <c:v>0.56357377031928602</c:v>
                </c:pt>
                <c:pt idx="20983" formatCode="General">
                  <c:v>0.55918945339439696</c:v>
                </c:pt>
                <c:pt idx="20984" formatCode="General">
                  <c:v>0.55549420436427099</c:v>
                </c:pt>
                <c:pt idx="20985" formatCode="General">
                  <c:v>0.55274226615800504</c:v>
                </c:pt>
                <c:pt idx="20986" formatCode="General">
                  <c:v>0.55099027987444604</c:v>
                </c:pt>
                <c:pt idx="20987" formatCode="General">
                  <c:v>0.54985769841372401</c:v>
                </c:pt>
                <c:pt idx="20988" formatCode="General">
                  <c:v>0.54854499990911199</c:v>
                </c:pt>
                <c:pt idx="20989" formatCode="General">
                  <c:v>0.54621647121495898</c:v>
                </c:pt>
                <c:pt idx="20990" formatCode="General">
                  <c:v>0.54211610186520398</c:v>
                </c:pt>
                <c:pt idx="20991" formatCode="General">
                  <c:v>0.53603717601088996</c:v>
                </c:pt>
                <c:pt idx="20992" formatCode="General">
                  <c:v>0.52883019937715503</c:v>
                </c:pt>
                <c:pt idx="20993" formatCode="General">
                  <c:v>0.52101571620659404</c:v>
                </c:pt>
                <c:pt idx="20994" formatCode="General">
                  <c:v>0.512520078641576</c:v>
                </c:pt>
                <c:pt idx="20995" formatCode="General">
                  <c:v>0.50376898287674998</c:v>
                </c:pt>
                <c:pt idx="20996" formatCode="General">
                  <c:v>0.49523286724557197</c:v>
                </c:pt>
                <c:pt idx="20997" formatCode="General">
                  <c:v>0.48663560456890798</c:v>
                </c:pt>
                <c:pt idx="20998" formatCode="General">
                  <c:v>0.47742493053437302</c:v>
                </c:pt>
                <c:pt idx="20999" formatCode="General">
                  <c:v>0.46753330217749201</c:v>
                </c:pt>
                <c:pt idx="21000" formatCode="General">
                  <c:v>0.45721068165595802</c:v>
                </c:pt>
                <c:pt idx="21001" formatCode="General">
                  <c:v>0.44642725370719499</c:v>
                </c:pt>
                <c:pt idx="21002" formatCode="General">
                  <c:v>0.43517341563863399</c:v>
                </c:pt>
                <c:pt idx="21003" formatCode="General">
                  <c:v>0.42405969368282198</c:v>
                </c:pt>
                <c:pt idx="21004" formatCode="General">
                  <c:v>0.41343607308507302</c:v>
                </c:pt>
                <c:pt idx="21005" formatCode="General">
                  <c:v>0.40272109421876001</c:v>
                </c:pt>
                <c:pt idx="21006" formatCode="General">
                  <c:v>0.39142783848531598</c:v>
                </c:pt>
                <c:pt idx="21007" formatCode="General">
                  <c:v>0.37979663564214</c:v>
                </c:pt>
                <c:pt idx="21008" formatCode="General">
                  <c:v>0.36820673273127302</c:v>
                </c:pt>
                <c:pt idx="21009" formatCode="General">
                  <c:v>0.35663555544921899</c:v>
                </c:pt>
                <c:pt idx="21010" formatCode="General">
                  <c:v>0.34478332976450499</c:v>
                </c:pt>
                <c:pt idx="21011" formatCode="General">
                  <c:v>0.33260502051535101</c:v>
                </c:pt>
                <c:pt idx="21012" formatCode="General">
                  <c:v>0.320269745464484</c:v>
                </c:pt>
                <c:pt idx="21013" formatCode="General">
                  <c:v>0.30768865518199301</c:v>
                </c:pt>
                <c:pt idx="21014" formatCode="General">
                  <c:v>0.29458207428531902</c:v>
                </c:pt>
                <c:pt idx="21015" formatCode="General">
                  <c:v>0.28113521254517099</c:v>
                </c:pt>
                <c:pt idx="21016" formatCode="General">
                  <c:v>0.26806135095225297</c:v>
                </c:pt>
                <c:pt idx="21017" formatCode="General">
                  <c:v>0.25576778854341398</c:v>
                </c:pt>
                <c:pt idx="21018" formatCode="General">
                  <c:v>0.24418915476966499</c:v>
                </c:pt>
                <c:pt idx="21019" formatCode="General">
                  <c:v>0.23324734280376899</c:v>
                </c:pt>
                <c:pt idx="21020" formatCode="General">
                  <c:v>0.22304026940195501</c:v>
                </c:pt>
                <c:pt idx="21021" formatCode="General">
                  <c:v>0.21353293325178399</c:v>
                </c:pt>
                <c:pt idx="21022" formatCode="General">
                  <c:v>0.204272790690846</c:v>
                </c:pt>
                <c:pt idx="21023" formatCode="General">
                  <c:v>0.19438349581671199</c:v>
                </c:pt>
                <c:pt idx="21024" formatCode="General">
                  <c:v>0.18342265548675599</c:v>
                </c:pt>
                <c:pt idx="21025" formatCode="General">
                  <c:v>0.17220453411886399</c:v>
                </c:pt>
                <c:pt idx="21026" formatCode="General">
                  <c:v>0.16152393167003801</c:v>
                </c:pt>
                <c:pt idx="21027" formatCode="General">
                  <c:v>0.15079581129029601</c:v>
                </c:pt>
                <c:pt idx="21028" formatCode="General">
                  <c:v>0.13886559776003901</c:v>
                </c:pt>
                <c:pt idx="21029" formatCode="General">
                  <c:v>0.12506957849776201</c:v>
                </c:pt>
                <c:pt idx="21030" formatCode="General">
                  <c:v>0.109349541201859</c:v>
                </c:pt>
                <c:pt idx="21031" formatCode="General">
                  <c:v>9.2006275581125396E-2</c:v>
                </c:pt>
                <c:pt idx="21032" formatCode="General">
                  <c:v>7.3022032151302804E-2</c:v>
                </c:pt>
                <c:pt idx="21033" formatCode="General">
                  <c:v>5.2664899159982202E-2</c:v>
                </c:pt>
                <c:pt idx="21034" formatCode="General">
                  <c:v>3.1757445194694797E-2</c:v>
                </c:pt>
                <c:pt idx="21035" formatCode="General">
                  <c:v>1.0679829871470399E-2</c:v>
                </c:pt>
                <c:pt idx="21036" formatCode="General">
                  <c:v>-1.03778109234099E-2</c:v>
                </c:pt>
                <c:pt idx="21037" formatCode="General">
                  <c:v>-3.0907729331125899E-2</c:v>
                </c:pt>
                <c:pt idx="21038" formatCode="General">
                  <c:v>-5.0099869277699202E-2</c:v>
                </c:pt>
                <c:pt idx="21039" formatCode="General">
                  <c:v>-6.6874952519011294E-2</c:v>
                </c:pt>
                <c:pt idx="21040" formatCode="General">
                  <c:v>-8.0242012009198199E-2</c:v>
                </c:pt>
                <c:pt idx="21041" formatCode="General">
                  <c:v>-9.0056721015107394E-2</c:v>
                </c:pt>
                <c:pt idx="21042" formatCode="General">
                  <c:v>-9.7055166992639094E-2</c:v>
                </c:pt>
                <c:pt idx="21043" formatCode="General">
                  <c:v>-0.102752098683028</c:v>
                </c:pt>
                <c:pt idx="21044" formatCode="General">
                  <c:v>-0.10856925874618301</c:v>
                </c:pt>
                <c:pt idx="21045" formatCode="General">
                  <c:v>-0.114466784314862</c:v>
                </c:pt>
                <c:pt idx="21046" formatCode="General">
                  <c:v>-0.120118175001004</c:v>
                </c:pt>
                <c:pt idx="21047" formatCode="General">
                  <c:v>-0.125614880081862</c:v>
                </c:pt>
                <c:pt idx="21048" formatCode="General">
                  <c:v>-0.131021540243698</c:v>
                </c:pt>
                <c:pt idx="21049" formatCode="General">
                  <c:v>-0.13655578857935999</c:v>
                </c:pt>
                <c:pt idx="21050" formatCode="General">
                  <c:v>-0.142484225628012</c:v>
                </c:pt>
                <c:pt idx="21051" formatCode="General">
                  <c:v>-0.14931978836673701</c:v>
                </c:pt>
                <c:pt idx="21052" formatCode="General">
                  <c:v>-0.15735929731468801</c:v>
                </c:pt>
                <c:pt idx="21053" formatCode="General">
                  <c:v>-0.16654909372460699</c:v>
                </c:pt>
                <c:pt idx="21054" formatCode="General">
                  <c:v>-0.17694875065144</c:v>
                </c:pt>
                <c:pt idx="21055" formatCode="General">
                  <c:v>-0.18840520487978801</c:v>
                </c:pt>
                <c:pt idx="21056" formatCode="General">
                  <c:v>-0.200808662688849</c:v>
                </c:pt>
                <c:pt idx="21057" formatCode="General">
                  <c:v>-0.21421895232056301</c:v>
                </c:pt>
                <c:pt idx="21058" formatCode="General">
                  <c:v>-0.22871550551793601</c:v>
                </c:pt>
                <c:pt idx="21059" formatCode="General">
                  <c:v>-0.24430727958769</c:v>
                </c:pt>
                <c:pt idx="21060" formatCode="General">
                  <c:v>-0.26057123710632002</c:v>
                </c:pt>
                <c:pt idx="21061" formatCode="General">
                  <c:v>-0.27723678687118802</c:v>
                </c:pt>
                <c:pt idx="21062" formatCode="General">
                  <c:v>-0.29414853526408302</c:v>
                </c:pt>
                <c:pt idx="21063" formatCode="General">
                  <c:v>-0.31098142547261498</c:v>
                </c:pt>
                <c:pt idx="21064" formatCode="General">
                  <c:v>-0.32785044683285902</c:v>
                </c:pt>
                <c:pt idx="21065" formatCode="General">
                  <c:v>-0.34461544102602798</c:v>
                </c:pt>
                <c:pt idx="21066" formatCode="General">
                  <c:v>-0.36032321648575799</c:v>
                </c:pt>
                <c:pt idx="21067" formatCode="General">
                  <c:v>-0.37436710751324798</c:v>
                </c:pt>
                <c:pt idx="21068" formatCode="General">
                  <c:v>-0.38773114654124002</c:v>
                </c:pt>
                <c:pt idx="21069" formatCode="General">
                  <c:v>-0.401403814998949</c:v>
                </c:pt>
                <c:pt idx="21070" formatCode="General">
                  <c:v>-0.41460036564174602</c:v>
                </c:pt>
                <c:pt idx="21071" formatCode="General">
                  <c:v>-0.42652220269528501</c:v>
                </c:pt>
                <c:pt idx="21072" formatCode="General">
                  <c:v>-0.43712444418243701</c:v>
                </c:pt>
                <c:pt idx="21073" formatCode="General">
                  <c:v>-0.44660957534517098</c:v>
                </c:pt>
                <c:pt idx="21074" formatCode="General">
                  <c:v>-0.45521490294261202</c:v>
                </c:pt>
                <c:pt idx="21075" formatCode="General">
                  <c:v>-0.46290934640437698</c:v>
                </c:pt>
                <c:pt idx="21076" formatCode="General">
                  <c:v>-0.46971579501097599</c:v>
                </c:pt>
                <c:pt idx="21077" formatCode="General">
                  <c:v>-0.47576340935391598</c:v>
                </c:pt>
                <c:pt idx="21078" formatCode="General">
                  <c:v>-0.481013144956839</c:v>
                </c:pt>
                <c:pt idx="21079" formatCode="General">
                  <c:v>-0.48550789260731603</c:v>
                </c:pt>
                <c:pt idx="21080" formatCode="General">
                  <c:v>-0.49002904951965098</c:v>
                </c:pt>
                <c:pt idx="21081" formatCode="General">
                  <c:v>-0.49522936854481597</c:v>
                </c:pt>
                <c:pt idx="21082" formatCode="General">
                  <c:v>-0.50062379248121702</c:v>
                </c:pt>
                <c:pt idx="21083" formatCode="General">
                  <c:v>-0.50507237025268303</c:v>
                </c:pt>
                <c:pt idx="21084" formatCode="General">
                  <c:v>-0.50811995685738798</c:v>
                </c:pt>
                <c:pt idx="21085" formatCode="General">
                  <c:v>-0.51057470585424403</c:v>
                </c:pt>
                <c:pt idx="21086" formatCode="General">
                  <c:v>-0.51320621619165896</c:v>
                </c:pt>
                <c:pt idx="21087" formatCode="General">
                  <c:v>-0.51620362650235996</c:v>
                </c:pt>
                <c:pt idx="21088" formatCode="General">
                  <c:v>-0.51931560715152703</c:v>
                </c:pt>
                <c:pt idx="21089" formatCode="General">
                  <c:v>-0.52222479671872601</c:v>
                </c:pt>
                <c:pt idx="21090" formatCode="General">
                  <c:v>-0.52500922943571204</c:v>
                </c:pt>
                <c:pt idx="21091" formatCode="General">
                  <c:v>-0.52804413871006595</c:v>
                </c:pt>
                <c:pt idx="21092" formatCode="General">
                  <c:v>-0.53186144928960599</c:v>
                </c:pt>
                <c:pt idx="21093" formatCode="General">
                  <c:v>-0.53658822531186101</c:v>
                </c:pt>
                <c:pt idx="21094" formatCode="General">
                  <c:v>-0.54190409235535897</c:v>
                </c:pt>
                <c:pt idx="21095" formatCode="General">
                  <c:v>-0.54716153321140404</c:v>
                </c:pt>
                <c:pt idx="21096" formatCode="General">
                  <c:v>-0.55179446857101699</c:v>
                </c:pt>
                <c:pt idx="21097" formatCode="General">
                  <c:v>-0.55601834646569803</c:v>
                </c:pt>
                <c:pt idx="21098" formatCode="General">
                  <c:v>-0.56011534931929297</c:v>
                </c:pt>
                <c:pt idx="21099" formatCode="General">
                  <c:v>-0.56377845305011998</c:v>
                </c:pt>
                <c:pt idx="21100" formatCode="General">
                  <c:v>-0.56680136221659005</c:v>
                </c:pt>
                <c:pt idx="21101" formatCode="General">
                  <c:v>-0.56929055738858003</c:v>
                </c:pt>
                <c:pt idx="21102" formatCode="General">
                  <c:v>-0.57140112444597602</c:v>
                </c:pt>
                <c:pt idx="21103" formatCode="General">
                  <c:v>-0.57340335573279799</c:v>
                </c:pt>
                <c:pt idx="21104" formatCode="General">
                  <c:v>-0.57572713931359398</c:v>
                </c:pt>
                <c:pt idx="21105" formatCode="General">
                  <c:v>-0.57889425536677697</c:v>
                </c:pt>
                <c:pt idx="21106" formatCode="General">
                  <c:v>-0.58264900301260703</c:v>
                </c:pt>
                <c:pt idx="21107" formatCode="General">
                  <c:v>-0.58595379009759496</c:v>
                </c:pt>
                <c:pt idx="21108" formatCode="General">
                  <c:v>-0.58845924547407302</c:v>
                </c:pt>
                <c:pt idx="21109" formatCode="General">
                  <c:v>-0.59047074914451203</c:v>
                </c:pt>
                <c:pt idx="21110" formatCode="General">
                  <c:v>-0.59206944209578005</c:v>
                </c:pt>
                <c:pt idx="21111" formatCode="General">
                  <c:v>-0.59310571423618097</c:v>
                </c:pt>
                <c:pt idx="21112" formatCode="General">
                  <c:v>-0.59345666313452405</c:v>
                </c:pt>
                <c:pt idx="21113" formatCode="General">
                  <c:v>-0.593019524389782</c:v>
                </c:pt>
                <c:pt idx="21114" formatCode="General">
                  <c:v>-0.59168293668925398</c:v>
                </c:pt>
                <c:pt idx="21115" formatCode="General">
                  <c:v>-0.58951640038673003</c:v>
                </c:pt>
                <c:pt idx="21116" formatCode="General">
                  <c:v>-0.58683147598837004</c:v>
                </c:pt>
                <c:pt idx="21117" formatCode="General">
                  <c:v>-0.58372804739970297</c:v>
                </c:pt>
                <c:pt idx="21118" formatCode="General">
                  <c:v>-0.57995718506722804</c:v>
                </c:pt>
                <c:pt idx="21119" formatCode="General">
                  <c:v>-0.57539682224372202</c:v>
                </c:pt>
                <c:pt idx="21120" formatCode="General">
                  <c:v>-0.57068721870327699</c:v>
                </c:pt>
                <c:pt idx="21121" formatCode="General">
                  <c:v>-0.56692610673330701</c:v>
                </c:pt>
                <c:pt idx="21122" formatCode="General">
                  <c:v>-0.56433274562481195</c:v>
                </c:pt>
                <c:pt idx="21123" formatCode="General">
                  <c:v>-0.56211662754997005</c:v>
                </c:pt>
                <c:pt idx="21124" formatCode="General">
                  <c:v>-0.55947369866950003</c:v>
                </c:pt>
                <c:pt idx="21125" formatCode="General">
                  <c:v>-0.55632170983422202</c:v>
                </c:pt>
                <c:pt idx="21126" formatCode="General">
                  <c:v>-0.55282423114186996</c:v>
                </c:pt>
                <c:pt idx="21127" formatCode="General">
                  <c:v>-0.54928360669795795</c:v>
                </c:pt>
                <c:pt idx="21128" formatCode="General">
                  <c:v>-0.54640514986087996</c:v>
                </c:pt>
                <c:pt idx="21129" formatCode="General">
                  <c:v>-0.54451848185988705</c:v>
                </c:pt>
                <c:pt idx="21130" formatCode="General">
                  <c:v>-0.54324369554240404</c:v>
                </c:pt>
                <c:pt idx="21131" formatCode="General">
                  <c:v>-0.54194534888486401</c:v>
                </c:pt>
                <c:pt idx="21132" formatCode="General">
                  <c:v>-0.53999125151697303</c:v>
                </c:pt>
                <c:pt idx="21133" formatCode="General">
                  <c:v>-0.53704071292842703</c:v>
                </c:pt>
                <c:pt idx="21134" formatCode="General">
                  <c:v>-0.53333933381990095</c:v>
                </c:pt>
                <c:pt idx="21135" formatCode="General">
                  <c:v>-0.52956607764855401</c:v>
                </c:pt>
                <c:pt idx="21136" formatCode="General">
                  <c:v>-0.52658338645096803</c:v>
                </c:pt>
                <c:pt idx="21137" formatCode="General">
                  <c:v>-0.52435464694300005</c:v>
                </c:pt>
                <c:pt idx="21138" formatCode="General">
                  <c:v>-0.52194395215572198</c:v>
                </c:pt>
                <c:pt idx="21139" formatCode="General">
                  <c:v>-0.51860409538001995</c:v>
                </c:pt>
                <c:pt idx="21140" formatCode="General">
                  <c:v>-0.513689432560128</c:v>
                </c:pt>
                <c:pt idx="21141" formatCode="General">
                  <c:v>-0.50719805812197405</c:v>
                </c:pt>
                <c:pt idx="21142" formatCode="General">
                  <c:v>-0.49963953646354903</c:v>
                </c:pt>
                <c:pt idx="21143" formatCode="General">
                  <c:v>-0.491064333435699</c:v>
                </c:pt>
                <c:pt idx="21144" formatCode="General">
                  <c:v>-0.481136365806277</c:v>
                </c:pt>
                <c:pt idx="21145" formatCode="General">
                  <c:v>-0.46993986702576601</c:v>
                </c:pt>
                <c:pt idx="21146" formatCode="General">
                  <c:v>-0.45811284734466501</c:v>
                </c:pt>
                <c:pt idx="21147" formatCode="General">
                  <c:v>-0.44613145594470799</c:v>
                </c:pt>
                <c:pt idx="21148" formatCode="General">
                  <c:v>-0.43423075609343897</c:v>
                </c:pt>
                <c:pt idx="21149" formatCode="General">
                  <c:v>-0.42244128098581402</c:v>
                </c:pt>
                <c:pt idx="21150" formatCode="General">
                  <c:v>-0.410961665584749</c:v>
                </c:pt>
                <c:pt idx="21151" formatCode="General">
                  <c:v>-0.39997725975251303</c:v>
                </c:pt>
                <c:pt idx="21152" formatCode="General">
                  <c:v>-0.389426933771365</c:v>
                </c:pt>
                <c:pt idx="21153" formatCode="General">
                  <c:v>-0.379302139772555</c:v>
                </c:pt>
                <c:pt idx="21154" formatCode="General">
                  <c:v>-0.36947054158805598</c:v>
                </c:pt>
                <c:pt idx="21155" formatCode="General">
                  <c:v>-0.359636831701589</c:v>
                </c:pt>
                <c:pt idx="21156" formatCode="General">
                  <c:v>-0.349626373451357</c:v>
                </c:pt>
                <c:pt idx="21157" formatCode="General">
                  <c:v>-0.33957335431928198</c:v>
                </c:pt>
                <c:pt idx="21158" formatCode="General">
                  <c:v>-0.32952757709416503</c:v>
                </c:pt>
                <c:pt idx="21159" formatCode="General">
                  <c:v>-0.31931612868973303</c:v>
                </c:pt>
                <c:pt idx="21160" formatCode="General">
                  <c:v>-0.30874751072189699</c:v>
                </c:pt>
                <c:pt idx="21161" formatCode="General">
                  <c:v>-0.29795885960296897</c:v>
                </c:pt>
                <c:pt idx="21162" formatCode="General">
                  <c:v>-0.287411810270015</c:v>
                </c:pt>
                <c:pt idx="21163" formatCode="General">
                  <c:v>-0.27757514614377399</c:v>
                </c:pt>
                <c:pt idx="21164" formatCode="General">
                  <c:v>-0.26917697215939901</c:v>
                </c:pt>
                <c:pt idx="21165" formatCode="General">
                  <c:v>-0.26219147920297098</c:v>
                </c:pt>
                <c:pt idx="21166" formatCode="General">
                  <c:v>-0.25569755693481699</c:v>
                </c:pt>
                <c:pt idx="21167" formatCode="General">
                  <c:v>-0.24948438298278999</c:v>
                </c:pt>
                <c:pt idx="21168" formatCode="General">
                  <c:v>-0.24349785911990701</c:v>
                </c:pt>
                <c:pt idx="21169" formatCode="General">
                  <c:v>-0.23723362207225299</c:v>
                </c:pt>
                <c:pt idx="21170" formatCode="General">
                  <c:v>-0.22992819307793499</c:v>
                </c:pt>
                <c:pt idx="21171" formatCode="General">
                  <c:v>-0.22146321485727</c:v>
                </c:pt>
                <c:pt idx="21172" formatCode="General">
                  <c:v>-0.21299957681505299</c:v>
                </c:pt>
                <c:pt idx="21173" formatCode="General">
                  <c:v>-0.20553858675638501</c:v>
                </c:pt>
                <c:pt idx="21174" formatCode="General">
                  <c:v>-0.19864642255169901</c:v>
                </c:pt>
                <c:pt idx="21175" formatCode="General">
                  <c:v>-0.19120682574273701</c:v>
                </c:pt>
                <c:pt idx="21176" formatCode="General">
                  <c:v>-0.18240625261388899</c:v>
                </c:pt>
                <c:pt idx="21177" formatCode="General">
                  <c:v>-0.17136833485455499</c:v>
                </c:pt>
                <c:pt idx="21178" formatCode="General">
                  <c:v>-0.15764207648685799</c:v>
                </c:pt>
                <c:pt idx="21179" formatCode="General">
                  <c:v>-0.14131008431834199</c:v>
                </c:pt>
                <c:pt idx="21180" formatCode="General">
                  <c:v>-0.122616362126578</c:v>
                </c:pt>
                <c:pt idx="21181" formatCode="General">
                  <c:v>-0.102484600271581</c:v>
                </c:pt>
                <c:pt idx="21182" formatCode="General">
                  <c:v>-8.2468251835585593E-2</c:v>
                </c:pt>
                <c:pt idx="21183" formatCode="General">
                  <c:v>-6.3468528292146997E-2</c:v>
                </c:pt>
                <c:pt idx="21184" formatCode="General">
                  <c:v>-4.5360065541555403E-2</c:v>
                </c:pt>
                <c:pt idx="21185" formatCode="General">
                  <c:v>-2.8128118578648002E-2</c:v>
                </c:pt>
                <c:pt idx="21186" formatCode="General">
                  <c:v>-1.17829325620902E-2</c:v>
                </c:pt>
                <c:pt idx="21187" formatCode="General">
                  <c:v>3.7120963487734799E-3</c:v>
                </c:pt>
                <c:pt idx="21188" formatCode="General">
                  <c:v>1.8229020739158601E-2</c:v>
                </c:pt>
                <c:pt idx="21189" formatCode="General">
                  <c:v>3.1653121444104697E-2</c:v>
                </c:pt>
                <c:pt idx="21190" formatCode="General">
                  <c:v>4.3655467357775098E-2</c:v>
                </c:pt>
                <c:pt idx="21191" formatCode="General">
                  <c:v>5.3662283254086798E-2</c:v>
                </c:pt>
                <c:pt idx="21192" formatCode="General">
                  <c:v>6.2028540336380403E-2</c:v>
                </c:pt>
                <c:pt idx="21193" formatCode="General">
                  <c:v>6.97903349646284E-2</c:v>
                </c:pt>
                <c:pt idx="21194" formatCode="General">
                  <c:v>7.7469470667458795E-2</c:v>
                </c:pt>
                <c:pt idx="21195" formatCode="General">
                  <c:v>8.5287148174526095E-2</c:v>
                </c:pt>
                <c:pt idx="21196" formatCode="General">
                  <c:v>9.3159868982107999E-2</c:v>
                </c:pt>
                <c:pt idx="21197" formatCode="General">
                  <c:v>0.100395656241138</c:v>
                </c:pt>
                <c:pt idx="21198" formatCode="General">
                  <c:v>0.10586561536863399</c:v>
                </c:pt>
                <c:pt idx="21199" formatCode="General">
                  <c:v>0.10906472596599801</c:v>
                </c:pt>
                <c:pt idx="21200" formatCode="General">
                  <c:v>0.11113343314417699</c:v>
                </c:pt>
                <c:pt idx="21201" formatCode="General">
                  <c:v>0.113713268723313</c:v>
                </c:pt>
                <c:pt idx="21202" formatCode="General">
                  <c:v>0.117525581005213</c:v>
                </c:pt>
                <c:pt idx="21203" formatCode="General">
                  <c:v>0.12282159227336201</c:v>
                </c:pt>
                <c:pt idx="21204" formatCode="General">
                  <c:v>0.12975722251118199</c:v>
                </c:pt>
                <c:pt idx="21205" formatCode="General">
                  <c:v>0.13793231269689099</c:v>
                </c:pt>
                <c:pt idx="21206" formatCode="General">
                  <c:v>0.14687225671874601</c:v>
                </c:pt>
                <c:pt idx="21207" formatCode="General">
                  <c:v>0.155824364790357</c:v>
                </c:pt>
                <c:pt idx="21208" formatCode="General">
                  <c:v>0.163929177099152</c:v>
                </c:pt>
                <c:pt idx="21209" formatCode="General">
                  <c:v>0.17127525313087</c:v>
                </c:pt>
                <c:pt idx="21210" formatCode="General">
                  <c:v>0.17812956351585099</c:v>
                </c:pt>
                <c:pt idx="21211" formatCode="General">
                  <c:v>0.18469051082979701</c:v>
                </c:pt>
                <c:pt idx="21212" formatCode="General">
                  <c:v>0.19135534629707299</c:v>
                </c:pt>
                <c:pt idx="21213" formatCode="General">
                  <c:v>0.19855922433649301</c:v>
                </c:pt>
                <c:pt idx="21214" formatCode="General">
                  <c:v>0.206839365986836</c:v>
                </c:pt>
                <c:pt idx="21215" formatCode="General">
                  <c:v>0.216482172652531</c:v>
                </c:pt>
                <c:pt idx="21216" formatCode="General">
                  <c:v>0.227314043354787</c:v>
                </c:pt>
                <c:pt idx="21217" formatCode="General">
                  <c:v>0.239198657902644</c:v>
                </c:pt>
                <c:pt idx="21218" formatCode="General">
                  <c:v>0.25196138286784198</c:v>
                </c:pt>
                <c:pt idx="21219" formatCode="General">
                  <c:v>0.26503964238487299</c:v>
                </c:pt>
                <c:pt idx="21220" formatCode="General">
                  <c:v>0.27805402845973398</c:v>
                </c:pt>
                <c:pt idx="21221" formatCode="General">
                  <c:v>0.291166143272099</c:v>
                </c:pt>
                <c:pt idx="21222" formatCode="General">
                  <c:v>0.30422066969983402</c:v>
                </c:pt>
                <c:pt idx="21223" formatCode="General">
                  <c:v>0.31673331016130002</c:v>
                </c:pt>
                <c:pt idx="21224" formatCode="General">
                  <c:v>0.32824404224647802</c:v>
                </c:pt>
                <c:pt idx="21225" formatCode="General">
                  <c:v>0.33859210024123698</c:v>
                </c:pt>
                <c:pt idx="21226" formatCode="General">
                  <c:v>0.347555517771231</c:v>
                </c:pt>
                <c:pt idx="21227" formatCode="General">
                  <c:v>0.35488522636655001</c:v>
                </c:pt>
                <c:pt idx="21228" formatCode="General">
                  <c:v>0.360708063442783</c:v>
                </c:pt>
                <c:pt idx="21229" formatCode="General">
                  <c:v>0.36519657146524398</c:v>
                </c:pt>
                <c:pt idx="21230" formatCode="General">
                  <c:v>0.36854639405135498</c:v>
                </c:pt>
                <c:pt idx="21231" formatCode="General">
                  <c:v>0.37085434473277101</c:v>
                </c:pt>
                <c:pt idx="21232" formatCode="General">
                  <c:v>0.37187542226220999</c:v>
                </c:pt>
                <c:pt idx="21233" formatCode="General">
                  <c:v>0.370510298110729</c:v>
                </c:pt>
                <c:pt idx="21234" formatCode="General">
                  <c:v>0.36682590949645599</c:v>
                </c:pt>
                <c:pt idx="21235" formatCode="General">
                  <c:v>0.362728374128375</c:v>
                </c:pt>
                <c:pt idx="21236" formatCode="General">
                  <c:v>0.35952307880038198</c:v>
                </c:pt>
                <c:pt idx="21237" formatCode="General">
                  <c:v>0.35767803767559297</c:v>
                </c:pt>
                <c:pt idx="21238" formatCode="General">
                  <c:v>0.35740602411884398</c:v>
                </c:pt>
                <c:pt idx="21239" formatCode="General">
                  <c:v>0.35875226503082502</c:v>
                </c:pt>
                <c:pt idx="21240" formatCode="General">
                  <c:v>0.36162001434591501</c:v>
                </c:pt>
                <c:pt idx="21241" formatCode="General">
                  <c:v>0.365964006028834</c:v>
                </c:pt>
                <c:pt idx="21242" formatCode="General">
                  <c:v>0.37172550716443598</c:v>
                </c:pt>
                <c:pt idx="21243" formatCode="General">
                  <c:v>0.37864024960248399</c:v>
                </c:pt>
                <c:pt idx="21244" formatCode="General">
                  <c:v>0.38618821819526</c:v>
                </c:pt>
                <c:pt idx="21245" formatCode="General">
                  <c:v>0.393995197483057</c:v>
                </c:pt>
                <c:pt idx="21246" formatCode="General">
                  <c:v>0.401902761174812</c:v>
                </c:pt>
                <c:pt idx="21247" formatCode="General">
                  <c:v>0.40900279061679801</c:v>
                </c:pt>
                <c:pt idx="21248" formatCode="General">
                  <c:v>0.41505326273834597</c:v>
                </c:pt>
                <c:pt idx="21249" formatCode="General">
                  <c:v>0.42087819153902301</c:v>
                </c:pt>
                <c:pt idx="21250" formatCode="General">
                  <c:v>0.42682691872327699</c:v>
                </c:pt>
                <c:pt idx="21251" formatCode="General">
                  <c:v>0.43293143776423099</c:v>
                </c:pt>
                <c:pt idx="21252" formatCode="General">
                  <c:v>0.43890048050695202</c:v>
                </c:pt>
                <c:pt idx="21253" formatCode="General">
                  <c:v>0.44441449406605099</c:v>
                </c:pt>
                <c:pt idx="21254" formatCode="General">
                  <c:v>0.44916940143939099</c:v>
                </c:pt>
                <c:pt idx="21255" formatCode="General">
                  <c:v>0.45261632011845399</c:v>
                </c:pt>
                <c:pt idx="21256" formatCode="General">
                  <c:v>0.45467554249137199</c:v>
                </c:pt>
                <c:pt idx="21257" formatCode="General">
                  <c:v>0.455680372671734</c:v>
                </c:pt>
                <c:pt idx="21258" formatCode="General">
                  <c:v>0.45620246038734302</c:v>
                </c:pt>
                <c:pt idx="21259" formatCode="General">
                  <c:v>0.456584155434064</c:v>
                </c:pt>
                <c:pt idx="21260" formatCode="General">
                  <c:v>0.45672499696240898</c:v>
                </c:pt>
                <c:pt idx="21261" formatCode="General">
                  <c:v>0.45581172767069</c:v>
                </c:pt>
                <c:pt idx="21262" formatCode="General">
                  <c:v>0.45343940617141998</c:v>
                </c:pt>
                <c:pt idx="21263" formatCode="General">
                  <c:v>0.45053917957294898</c:v>
                </c:pt>
                <c:pt idx="21264" formatCode="General">
                  <c:v>0.44783233194213201</c:v>
                </c:pt>
                <c:pt idx="21265" formatCode="General">
                  <c:v>0.44570729480640298</c:v>
                </c:pt>
                <c:pt idx="21266" formatCode="General">
                  <c:v>0.44456252174476402</c:v>
                </c:pt>
                <c:pt idx="21267" formatCode="General">
                  <c:v>0.44452133833794799</c:v>
                </c:pt>
                <c:pt idx="21268" formatCode="General">
                  <c:v>0.44508047348915403</c:v>
                </c:pt>
                <c:pt idx="21269" formatCode="General">
                  <c:v>0.445543271211015</c:v>
                </c:pt>
                <c:pt idx="21270" formatCode="General">
                  <c:v>0.44538482140163099</c:v>
                </c:pt>
                <c:pt idx="21271" formatCode="General">
                  <c:v>0.44451220531297803</c:v>
                </c:pt>
                <c:pt idx="21272" formatCode="General">
                  <c:v>0.44311530613679001</c:v>
                </c:pt>
                <c:pt idx="21273" formatCode="General">
                  <c:v>0.44140877514906401</c:v>
                </c:pt>
                <c:pt idx="21274" formatCode="General">
                  <c:v>0.439361096872393</c:v>
                </c:pt>
                <c:pt idx="21275" formatCode="General">
                  <c:v>0.43628542983672602</c:v>
                </c:pt>
                <c:pt idx="21276" formatCode="General">
                  <c:v>0.43221692903467801</c:v>
                </c:pt>
                <c:pt idx="21277" formatCode="General">
                  <c:v>0.427900967873594</c:v>
                </c:pt>
                <c:pt idx="21278" formatCode="General">
                  <c:v>0.42331263691334597</c:v>
                </c:pt>
                <c:pt idx="21279" formatCode="General">
                  <c:v>0.41830998573926298</c:v>
                </c:pt>
                <c:pt idx="21280" formatCode="General">
                  <c:v>0.41310281721410103</c:v>
                </c:pt>
                <c:pt idx="21281" formatCode="General">
                  <c:v>0.407763094757921</c:v>
                </c:pt>
                <c:pt idx="21282" formatCode="General">
                  <c:v>0.40186903601264001</c:v>
                </c:pt>
                <c:pt idx="21283" formatCode="General">
                  <c:v>0.39548105276902801</c:v>
                </c:pt>
                <c:pt idx="21284" formatCode="General">
                  <c:v>0.38935068462042799</c:v>
                </c:pt>
                <c:pt idx="21285" formatCode="General">
                  <c:v>0.38441436713129001</c:v>
                </c:pt>
                <c:pt idx="21286" formatCode="General">
                  <c:v>0.38079842572800299</c:v>
                </c:pt>
                <c:pt idx="21287" formatCode="General">
                  <c:v>0.377831599345618</c:v>
                </c:pt>
                <c:pt idx="21288" formatCode="General">
                  <c:v>0.37516987098579901</c:v>
                </c:pt>
                <c:pt idx="21289" formatCode="General">
                  <c:v>0.37272434794456999</c:v>
                </c:pt>
                <c:pt idx="21290" formatCode="General">
                  <c:v>0.37048717669841302</c:v>
                </c:pt>
                <c:pt idx="21291" formatCode="General">
                  <c:v>0.36811761919250702</c:v>
                </c:pt>
                <c:pt idx="21292" formatCode="General">
                  <c:v>0.365799491240692</c:v>
                </c:pt>
                <c:pt idx="21293" formatCode="General">
                  <c:v>0.36428918705318403</c:v>
                </c:pt>
                <c:pt idx="21294" formatCode="General">
                  <c:v>0.36340867561992501</c:v>
                </c:pt>
                <c:pt idx="21295" formatCode="General">
                  <c:v>0.36258854658197098</c:v>
                </c:pt>
                <c:pt idx="21296" formatCode="General">
                  <c:v>0.36140657849354701</c:v>
                </c:pt>
                <c:pt idx="21297" formatCode="General">
                  <c:v>0.35945121835972799</c:v>
                </c:pt>
                <c:pt idx="21298" formatCode="General">
                  <c:v>0.35656818024501002</c:v>
                </c:pt>
                <c:pt idx="21299" formatCode="General">
                  <c:v>0.353019179265397</c:v>
                </c:pt>
                <c:pt idx="21300" formatCode="General">
                  <c:v>0.34952552097457301</c:v>
                </c:pt>
                <c:pt idx="21301" formatCode="General">
                  <c:v>0.34653811241257398</c:v>
                </c:pt>
                <c:pt idx="21302" formatCode="General">
                  <c:v>0.34366656289686598</c:v>
                </c:pt>
                <c:pt idx="21303" formatCode="General">
                  <c:v>0.340556715477353</c:v>
                </c:pt>
                <c:pt idx="21304" formatCode="General">
                  <c:v>0.337223687203415</c:v>
                </c:pt>
                <c:pt idx="21305" formatCode="General">
                  <c:v>0.33370076574568402</c:v>
                </c:pt>
                <c:pt idx="21306" formatCode="General">
                  <c:v>0.32950019257257601</c:v>
                </c:pt>
                <c:pt idx="21307" formatCode="General">
                  <c:v>0.325038135288992</c:v>
                </c:pt>
                <c:pt idx="21308" formatCode="General">
                  <c:v>0.32170311552138797</c:v>
                </c:pt>
                <c:pt idx="21309" formatCode="General">
                  <c:v>0.319264947658146</c:v>
                </c:pt>
                <c:pt idx="21310" formatCode="General">
                  <c:v>0.316485425386269</c:v>
                </c:pt>
                <c:pt idx="21311" formatCode="General">
                  <c:v>0.31279511121801501</c:v>
                </c:pt>
                <c:pt idx="21312" formatCode="General">
                  <c:v>0.30839636385548003</c:v>
                </c:pt>
                <c:pt idx="21313" formatCode="General">
                  <c:v>0.30385650183191198</c:v>
                </c:pt>
                <c:pt idx="21314" formatCode="General">
                  <c:v>0.29944111240181298</c:v>
                </c:pt>
                <c:pt idx="21315" formatCode="General">
                  <c:v>0.29502783597780502</c:v>
                </c:pt>
                <c:pt idx="21316" formatCode="General">
                  <c:v>0.29071440108497099</c:v>
                </c:pt>
                <c:pt idx="21317" formatCode="General">
                  <c:v>0.28659250586025298</c:v>
                </c:pt>
                <c:pt idx="21318" formatCode="General">
                  <c:v>0.28269020411442303</c:v>
                </c:pt>
                <c:pt idx="21319" formatCode="General">
                  <c:v>0.27856622753938298</c:v>
                </c:pt>
                <c:pt idx="21320" formatCode="General">
                  <c:v>0.27377887511758298</c:v>
                </c:pt>
                <c:pt idx="21321" formatCode="General">
                  <c:v>0.26833552929785798</c:v>
                </c:pt>
                <c:pt idx="21322" formatCode="General">
                  <c:v>0.26229255390082201</c:v>
                </c:pt>
                <c:pt idx="21323" formatCode="General">
                  <c:v>0.25567742640084101</c:v>
                </c:pt>
                <c:pt idx="21324" formatCode="General">
                  <c:v>0.24827420934918701</c:v>
                </c:pt>
                <c:pt idx="21325" formatCode="General">
                  <c:v>0.24002613635667</c:v>
                </c:pt>
                <c:pt idx="21326" formatCode="General">
                  <c:v>0.230798521828988</c:v>
                </c:pt>
                <c:pt idx="21327" formatCode="General">
                  <c:v>0.220512278686089</c:v>
                </c:pt>
                <c:pt idx="21328" formatCode="General">
                  <c:v>0.20937390639841</c:v>
                </c:pt>
                <c:pt idx="21329" formatCode="General">
                  <c:v>0.197268629800776</c:v>
                </c:pt>
                <c:pt idx="21330" formatCode="General">
                  <c:v>0.18370729256250701</c:v>
                </c:pt>
                <c:pt idx="21331" formatCode="General">
                  <c:v>0.169096751276503</c:v>
                </c:pt>
                <c:pt idx="21332" formatCode="General">
                  <c:v>0.15439837091154501</c:v>
                </c:pt>
                <c:pt idx="21333" formatCode="General">
                  <c:v>0.140394283958264</c:v>
                </c:pt>
                <c:pt idx="21334" formatCode="General">
                  <c:v>0.12780390472123801</c:v>
                </c:pt>
                <c:pt idx="21335" formatCode="General">
                  <c:v>0.11654792914557199</c:v>
                </c:pt>
                <c:pt idx="21336" formatCode="General">
                  <c:v>0.105613901573001</c:v>
                </c:pt>
                <c:pt idx="21337" formatCode="General">
                  <c:v>9.3997196626531193E-2</c:v>
                </c:pt>
                <c:pt idx="21338" formatCode="General">
                  <c:v>8.1508374632187894E-2</c:v>
                </c:pt>
                <c:pt idx="21339" formatCode="General">
                  <c:v>6.9167313799065905E-2</c:v>
                </c:pt>
                <c:pt idx="21340" formatCode="General">
                  <c:v>5.8831512205996903E-2</c:v>
                </c:pt>
                <c:pt idx="21341" formatCode="General">
                  <c:v>5.1555215175950901E-2</c:v>
                </c:pt>
                <c:pt idx="21342" formatCode="General">
                  <c:v>4.7079622061925799E-2</c:v>
                </c:pt>
                <c:pt idx="21343" formatCode="General">
                  <c:v>4.4334337168997297E-2</c:v>
                </c:pt>
                <c:pt idx="21344" formatCode="General">
                  <c:v>4.2515651661993503E-2</c:v>
                </c:pt>
                <c:pt idx="21345" formatCode="General">
                  <c:v>4.13274458929212E-2</c:v>
                </c:pt>
                <c:pt idx="21346" formatCode="General">
                  <c:v>4.0397369017361101E-2</c:v>
                </c:pt>
                <c:pt idx="21347" formatCode="General">
                  <c:v>3.9256124915532098E-2</c:v>
                </c:pt>
                <c:pt idx="21348" formatCode="General">
                  <c:v>3.7210075906364597E-2</c:v>
                </c:pt>
                <c:pt idx="21349" formatCode="General">
                  <c:v>3.3656580531123199E-2</c:v>
                </c:pt>
                <c:pt idx="21350" formatCode="General">
                  <c:v>2.8625408789406E-2</c:v>
                </c:pt>
                <c:pt idx="21351" formatCode="General">
                  <c:v>2.2590536330467099E-2</c:v>
                </c:pt>
                <c:pt idx="21352" formatCode="General">
                  <c:v>1.59699633697079E-2</c:v>
                </c:pt>
                <c:pt idx="21353" formatCode="General">
                  <c:v>8.7940986698475301E-3</c:v>
                </c:pt>
                <c:pt idx="21354" formatCode="General">
                  <c:v>5.7974849172380799E-4</c:v>
                </c:pt>
                <c:pt idx="21355" formatCode="General">
                  <c:v>-8.9259115292606005E-3</c:v>
                </c:pt>
                <c:pt idx="21356" formatCode="General">
                  <c:v>-1.8712434751891199E-2</c:v>
                </c:pt>
                <c:pt idx="21357" formatCode="General">
                  <c:v>-2.76494119474355E-2</c:v>
                </c:pt>
                <c:pt idx="21358" formatCode="General">
                  <c:v>-3.5786428034940802E-2</c:v>
                </c:pt>
                <c:pt idx="21359" formatCode="General">
                  <c:v>-4.3796556913826001E-2</c:v>
                </c:pt>
                <c:pt idx="21360" formatCode="General">
                  <c:v>-5.2216552053121097E-2</c:v>
                </c:pt>
                <c:pt idx="21361" formatCode="General">
                  <c:v>-6.0786384455105799E-2</c:v>
                </c:pt>
                <c:pt idx="21362" formatCode="General">
                  <c:v>-6.8613704323859007E-2</c:v>
                </c:pt>
                <c:pt idx="21363" formatCode="General">
                  <c:v>-7.5191212981724098E-2</c:v>
                </c:pt>
                <c:pt idx="21364" formatCode="General">
                  <c:v>-8.0764847434053599E-2</c:v>
                </c:pt>
                <c:pt idx="21365" formatCode="General">
                  <c:v>-8.5852864430411305E-2</c:v>
                </c:pt>
                <c:pt idx="21366" formatCode="General">
                  <c:v>-9.0947340122314299E-2</c:v>
                </c:pt>
                <c:pt idx="21367" formatCode="General">
                  <c:v>-9.6486323855131298E-2</c:v>
                </c:pt>
                <c:pt idx="21368" formatCode="General">
                  <c:v>-0.102786264036939</c:v>
                </c:pt>
                <c:pt idx="21369" formatCode="General">
                  <c:v>-0.10951193378969599</c:v>
                </c:pt>
                <c:pt idx="21370" formatCode="General">
                  <c:v>-0.11632555482766101</c:v>
                </c:pt>
                <c:pt idx="21371" formatCode="General">
                  <c:v>-0.12310237143760799</c:v>
                </c:pt>
                <c:pt idx="21372" formatCode="General">
                  <c:v>-0.12913944295235699</c:v>
                </c:pt>
                <c:pt idx="21373" formatCode="General">
                  <c:v>-0.13369159419643301</c:v>
                </c:pt>
                <c:pt idx="21374" formatCode="General">
                  <c:v>-0.13675814214718299</c:v>
                </c:pt>
                <c:pt idx="21375" formatCode="General">
                  <c:v>-0.13864180321153499</c:v>
                </c:pt>
                <c:pt idx="21376" formatCode="General">
                  <c:v>-0.13940479463879801</c:v>
                </c:pt>
                <c:pt idx="21377" formatCode="General">
                  <c:v>-0.13932890239228099</c:v>
                </c:pt>
                <c:pt idx="21378" formatCode="General">
                  <c:v>-0.13880974951578301</c:v>
                </c:pt>
                <c:pt idx="21379" formatCode="General">
                  <c:v>-0.13796126762069399</c:v>
                </c:pt>
                <c:pt idx="21380" formatCode="General">
                  <c:v>-0.13666057671694801</c:v>
                </c:pt>
                <c:pt idx="21381" formatCode="General">
                  <c:v>-0.13451158836670701</c:v>
                </c:pt>
                <c:pt idx="21382" formatCode="General">
                  <c:v>-0.13166431424368</c:v>
                </c:pt>
                <c:pt idx="21383" formatCode="General">
                  <c:v>-0.12888813276262501</c:v>
                </c:pt>
                <c:pt idx="21384" formatCode="General">
                  <c:v>-0.12642311711146501</c:v>
                </c:pt>
                <c:pt idx="21385" formatCode="General">
                  <c:v>-0.124056229982636</c:v>
                </c:pt>
                <c:pt idx="21386" formatCode="General">
                  <c:v>-0.122424783140495</c:v>
                </c:pt>
                <c:pt idx="21387" formatCode="General">
                  <c:v>-0.12252760438311799</c:v>
                </c:pt>
                <c:pt idx="21388" formatCode="General">
                  <c:v>-0.124529397708271</c:v>
                </c:pt>
                <c:pt idx="21389" formatCode="General">
                  <c:v>-0.12863718054943499</c:v>
                </c:pt>
                <c:pt idx="21390" formatCode="General">
                  <c:v>-0.135529353841781</c:v>
                </c:pt>
                <c:pt idx="21391" formatCode="General">
                  <c:v>-0.145723631581688</c:v>
                </c:pt>
                <c:pt idx="21392" formatCode="General">
                  <c:v>-0.158745293289168</c:v>
                </c:pt>
                <c:pt idx="21393" formatCode="General">
                  <c:v>-0.173397131385847</c:v>
                </c:pt>
                <c:pt idx="21394" formatCode="General">
                  <c:v>-0.188619532409743</c:v>
                </c:pt>
                <c:pt idx="21395" formatCode="General">
                  <c:v>-0.20406468569108399</c:v>
                </c:pt>
                <c:pt idx="21396" formatCode="General">
                  <c:v>-0.219389112490609</c:v>
                </c:pt>
                <c:pt idx="21397" formatCode="General">
                  <c:v>-0.23370896339149699</c:v>
                </c:pt>
                <c:pt idx="21398" formatCode="General">
                  <c:v>-0.24609423164684999</c:v>
                </c:pt>
                <c:pt idx="21399" formatCode="General">
                  <c:v>-0.25586664968678202</c:v>
                </c:pt>
                <c:pt idx="21400" formatCode="General">
                  <c:v>-0.26231197410291501</c:v>
                </c:pt>
                <c:pt idx="21401" formatCode="General">
                  <c:v>-0.26526124073556501</c:v>
                </c:pt>
                <c:pt idx="21402" formatCode="General">
                  <c:v>-0.26595860877106697</c:v>
                </c:pt>
                <c:pt idx="21403" formatCode="General">
                  <c:v>-0.26578933982740199</c:v>
                </c:pt>
                <c:pt idx="21404" formatCode="General">
                  <c:v>-0.26547955092493403</c:v>
                </c:pt>
                <c:pt idx="21405" formatCode="General">
                  <c:v>-0.265392128100225</c:v>
                </c:pt>
                <c:pt idx="21406" formatCode="General">
                  <c:v>-0.26573036383940701</c:v>
                </c:pt>
                <c:pt idx="21407" formatCode="General">
                  <c:v>-0.266344404597326</c:v>
                </c:pt>
                <c:pt idx="21408" formatCode="General">
                  <c:v>-0.26739166901182498</c:v>
                </c:pt>
                <c:pt idx="21409" formatCode="General">
                  <c:v>-0.26909239174527799</c:v>
                </c:pt>
                <c:pt idx="21410" formatCode="General">
                  <c:v>-0.271253798042489</c:v>
                </c:pt>
                <c:pt idx="21411" formatCode="General">
                  <c:v>-0.27344544514939201</c:v>
                </c:pt>
                <c:pt idx="21412" formatCode="General">
                  <c:v>-0.275153118116995</c:v>
                </c:pt>
                <c:pt idx="21413" formatCode="General">
                  <c:v>-0.27639418720703202</c:v>
                </c:pt>
                <c:pt idx="21414" formatCode="General">
                  <c:v>-0.27759056047514302</c:v>
                </c:pt>
                <c:pt idx="21415" formatCode="General">
                  <c:v>-0.279106511611588</c:v>
                </c:pt>
                <c:pt idx="21416" formatCode="General">
                  <c:v>-0.28105579473791398</c:v>
                </c:pt>
                <c:pt idx="21417" formatCode="General">
                  <c:v>-0.28341599922637101</c:v>
                </c:pt>
                <c:pt idx="21418" formatCode="General">
                  <c:v>-0.28603962067586602</c:v>
                </c:pt>
                <c:pt idx="21419" formatCode="General">
                  <c:v>-0.28842382717999199</c:v>
                </c:pt>
                <c:pt idx="21420" formatCode="General">
                  <c:v>-0.29012769850202702</c:v>
                </c:pt>
                <c:pt idx="21421" formatCode="General">
                  <c:v>-0.29124759777749998</c:v>
                </c:pt>
                <c:pt idx="21422" formatCode="General">
                  <c:v>-0.29170299051938198</c:v>
                </c:pt>
                <c:pt idx="21423" formatCode="General">
                  <c:v>-0.291175859527736</c:v>
                </c:pt>
                <c:pt idx="21424" formatCode="General">
                  <c:v>-0.28978934353946301</c:v>
                </c:pt>
                <c:pt idx="21425" formatCode="General">
                  <c:v>-0.287981974608081</c:v>
                </c:pt>
                <c:pt idx="21426" formatCode="General">
                  <c:v>-0.28607988261627199</c:v>
                </c:pt>
                <c:pt idx="21427" formatCode="General">
                  <c:v>-0.28429082108715198</c:v>
                </c:pt>
                <c:pt idx="21428" formatCode="General">
                  <c:v>-0.28261979115459201</c:v>
                </c:pt>
                <c:pt idx="21429" formatCode="General">
                  <c:v>-0.28064107403875299</c:v>
                </c:pt>
                <c:pt idx="21430" formatCode="General">
                  <c:v>-0.27807272646727399</c:v>
                </c:pt>
                <c:pt idx="21431" formatCode="General">
                  <c:v>-0.27527250405776199</c:v>
                </c:pt>
                <c:pt idx="21432" formatCode="General">
                  <c:v>-0.272623500451187</c:v>
                </c:pt>
                <c:pt idx="21433" formatCode="General">
                  <c:v>-0.270147970308795</c:v>
                </c:pt>
                <c:pt idx="21434" formatCode="General">
                  <c:v>-0.26772133367732598</c:v>
                </c:pt>
                <c:pt idx="21435" formatCode="General">
                  <c:v>-0.264890982853418</c:v>
                </c:pt>
                <c:pt idx="21436" formatCode="General">
                  <c:v>-0.26134280478316302</c:v>
                </c:pt>
                <c:pt idx="21437" formatCode="General">
                  <c:v>-0.25784370045479899</c:v>
                </c:pt>
                <c:pt idx="21438" formatCode="General">
                  <c:v>-0.255380649773646</c:v>
                </c:pt>
                <c:pt idx="21439" formatCode="General">
                  <c:v>-0.25436163977368198</c:v>
                </c:pt>
                <c:pt idx="21440" formatCode="General">
                  <c:v>-0.25486715027051199</c:v>
                </c:pt>
                <c:pt idx="21441" formatCode="General">
                  <c:v>-0.256653586963351</c:v>
                </c:pt>
                <c:pt idx="21442" formatCode="General">
                  <c:v>-0.259457880498011</c:v>
                </c:pt>
                <c:pt idx="21443" formatCode="General">
                  <c:v>-0.263203027024701</c:v>
                </c:pt>
                <c:pt idx="21444" formatCode="General">
                  <c:v>-0.26782626424138301</c:v>
                </c:pt>
                <c:pt idx="21445" formatCode="General">
                  <c:v>-0.27314631818215901</c:v>
                </c:pt>
                <c:pt idx="21446" formatCode="General">
                  <c:v>-0.27872345027470302</c:v>
                </c:pt>
                <c:pt idx="21447" formatCode="General">
                  <c:v>-0.28405707433689997</c:v>
                </c:pt>
                <c:pt idx="21448" formatCode="General">
                  <c:v>-0.28905926780699198</c:v>
                </c:pt>
                <c:pt idx="21449" formatCode="General">
                  <c:v>-0.29390802482384698</c:v>
                </c:pt>
                <c:pt idx="21450" formatCode="General">
                  <c:v>-0.29823679523082902</c:v>
                </c:pt>
                <c:pt idx="21451" formatCode="General">
                  <c:v>-0.30142259231690899</c:v>
                </c:pt>
                <c:pt idx="21452" formatCode="General">
                  <c:v>-0.303472487518545</c:v>
                </c:pt>
                <c:pt idx="21453" formatCode="General">
                  <c:v>-0.304600236930053</c:v>
                </c:pt>
                <c:pt idx="21454" formatCode="General">
                  <c:v>-0.30493493448988002</c:v>
                </c:pt>
                <c:pt idx="21455" formatCode="General">
                  <c:v>-0.30441691732394499</c:v>
                </c:pt>
                <c:pt idx="21456" formatCode="General">
                  <c:v>-0.30297958435195999</c:v>
                </c:pt>
                <c:pt idx="21457" formatCode="General">
                  <c:v>-0.300886763563259</c:v>
                </c:pt>
                <c:pt idx="21458" formatCode="General">
                  <c:v>-0.29832149247154799</c:v>
                </c:pt>
                <c:pt idx="21459" formatCode="General">
                  <c:v>-0.29544617403703299</c:v>
                </c:pt>
                <c:pt idx="21460" formatCode="General">
                  <c:v>-0.29224825894744999</c:v>
                </c:pt>
                <c:pt idx="21461" formatCode="General">
                  <c:v>-0.28886286089580998</c:v>
                </c:pt>
                <c:pt idx="21462" formatCode="General">
                  <c:v>-0.28594561773143601</c:v>
                </c:pt>
                <c:pt idx="21463" formatCode="General">
                  <c:v>-0.28405518692954501</c:v>
                </c:pt>
                <c:pt idx="21464" formatCode="General">
                  <c:v>-0.28368810992350701</c:v>
                </c:pt>
                <c:pt idx="21465" formatCode="General">
                  <c:v>-0.28527875906171901</c:v>
                </c:pt>
                <c:pt idx="21466" formatCode="General">
                  <c:v>-0.28908564828488498</c:v>
                </c:pt>
                <c:pt idx="21467" formatCode="General">
                  <c:v>-0.29476986938209898</c:v>
                </c:pt>
                <c:pt idx="21468" formatCode="General">
                  <c:v>-0.30144107971281298</c:v>
                </c:pt>
                <c:pt idx="21469" formatCode="General">
                  <c:v>-0.30817934481001202</c:v>
                </c:pt>
                <c:pt idx="21470" formatCode="General">
                  <c:v>-0.31413139799233297</c:v>
                </c:pt>
                <c:pt idx="21471" formatCode="General">
                  <c:v>-0.31877753355924399</c:v>
                </c:pt>
                <c:pt idx="21472" formatCode="General">
                  <c:v>-0.32176756342051999</c:v>
                </c:pt>
                <c:pt idx="21473" formatCode="General">
                  <c:v>-0.32309553957750697</c:v>
                </c:pt>
                <c:pt idx="21474" formatCode="General">
                  <c:v>-0.32340006619523598</c:v>
                </c:pt>
                <c:pt idx="21475" formatCode="General">
                  <c:v>-0.32367192856066801</c:v>
                </c:pt>
                <c:pt idx="21476" formatCode="General">
                  <c:v>-0.32376042130591398</c:v>
                </c:pt>
                <c:pt idx="21477" formatCode="General">
                  <c:v>-0.32292388249762</c:v>
                </c:pt>
                <c:pt idx="21478" formatCode="General">
                  <c:v>-0.32130857966440501</c:v>
                </c:pt>
                <c:pt idx="21479" formatCode="General">
                  <c:v>-0.32070139053118102</c:v>
                </c:pt>
                <c:pt idx="21480" formatCode="General">
                  <c:v>-0.32223504251928597</c:v>
                </c:pt>
                <c:pt idx="21481" formatCode="General">
                  <c:v>-0.32487668322445001</c:v>
                </c:pt>
                <c:pt idx="21482" formatCode="General">
                  <c:v>-0.32770215911509198</c:v>
                </c:pt>
                <c:pt idx="21483" formatCode="General">
                  <c:v>-0.33004639694896998</c:v>
                </c:pt>
                <c:pt idx="21484" formatCode="General">
                  <c:v>-0.33130278100049398</c:v>
                </c:pt>
                <c:pt idx="21485" formatCode="General">
                  <c:v>-0.33094364445924901</c:v>
                </c:pt>
                <c:pt idx="21486" formatCode="General">
                  <c:v>-0.32873825291117498</c:v>
                </c:pt>
                <c:pt idx="21487" formatCode="General">
                  <c:v>-0.324680324448962</c:v>
                </c:pt>
                <c:pt idx="21488" formatCode="General">
                  <c:v>-0.31901970860954298</c:v>
                </c:pt>
                <c:pt idx="21489" formatCode="General">
                  <c:v>-0.31208314131074399</c:v>
                </c:pt>
                <c:pt idx="21490" formatCode="General">
                  <c:v>-0.30468963768185098</c:v>
                </c:pt>
                <c:pt idx="21491" formatCode="General">
                  <c:v>-0.29728596941166402</c:v>
                </c:pt>
                <c:pt idx="21492" formatCode="General">
                  <c:v>-0.28955463790404101</c:v>
                </c:pt>
                <c:pt idx="21493" formatCode="General">
                  <c:v>-0.28138685043109701</c:v>
                </c:pt>
                <c:pt idx="21494" formatCode="General">
                  <c:v>-0.27275323113122202</c:v>
                </c:pt>
                <c:pt idx="21495" formatCode="General">
                  <c:v>-0.263712464849857</c:v>
                </c:pt>
                <c:pt idx="21496" formatCode="General">
                  <c:v>-0.25433801174197801</c:v>
                </c:pt>
                <c:pt idx="21497" formatCode="General">
                  <c:v>-0.24487844281909399</c:v>
                </c:pt>
                <c:pt idx="21498" formatCode="General">
                  <c:v>-0.23572837549093001</c:v>
                </c:pt>
                <c:pt idx="21499" formatCode="General">
                  <c:v>-0.22715136040690201</c:v>
                </c:pt>
                <c:pt idx="21500" formatCode="General">
                  <c:v>-0.21938261391969199</c:v>
                </c:pt>
                <c:pt idx="21501" formatCode="General">
                  <c:v>-0.212744998109511</c:v>
                </c:pt>
                <c:pt idx="21502" formatCode="General">
                  <c:v>-0.20735053687013499</c:v>
                </c:pt>
                <c:pt idx="21503" formatCode="General">
                  <c:v>-0.20289894511585799</c:v>
                </c:pt>
                <c:pt idx="21504" formatCode="General">
                  <c:v>-0.19946301443435299</c:v>
                </c:pt>
                <c:pt idx="21505" formatCode="General">
                  <c:v>-0.197780758033992</c:v>
                </c:pt>
                <c:pt idx="21506" formatCode="General">
                  <c:v>-0.19865496732649801</c:v>
                </c:pt>
                <c:pt idx="21507" formatCode="General">
                  <c:v>-0.20219080839344999</c:v>
                </c:pt>
                <c:pt idx="21508" formatCode="General">
                  <c:v>-0.207533498469333</c:v>
                </c:pt>
                <c:pt idx="21509" formatCode="General">
                  <c:v>-0.21455092028006301</c:v>
                </c:pt>
                <c:pt idx="21510" formatCode="General">
                  <c:v>-0.223606357261321</c:v>
                </c:pt>
                <c:pt idx="21511" formatCode="General">
                  <c:v>-0.23433813760302599</c:v>
                </c:pt>
                <c:pt idx="21512" formatCode="General">
                  <c:v>-0.24593309978978201</c:v>
                </c:pt>
                <c:pt idx="21513" formatCode="General">
                  <c:v>-0.25758270721426002</c:v>
                </c:pt>
                <c:pt idx="21514" formatCode="General">
                  <c:v>-0.26861832880853498</c:v>
                </c:pt>
                <c:pt idx="21515" formatCode="General">
                  <c:v>-0.27892257099884998</c:v>
                </c:pt>
                <c:pt idx="21516" formatCode="General">
                  <c:v>-0.28920791827832998</c:v>
                </c:pt>
                <c:pt idx="21517" formatCode="General">
                  <c:v>-0.29991661295757899</c:v>
                </c:pt>
                <c:pt idx="21518" formatCode="General">
                  <c:v>-0.31099208770017001</c:v>
                </c:pt>
                <c:pt idx="21519" formatCode="General">
                  <c:v>-0.32148822972033098</c:v>
                </c:pt>
                <c:pt idx="21520" formatCode="General">
                  <c:v>-0.32985314708222302</c:v>
                </c:pt>
                <c:pt idx="21521" formatCode="General">
                  <c:v>-0.33533831758174998</c:v>
                </c:pt>
                <c:pt idx="21522" formatCode="General">
                  <c:v>-0.337628215059456</c:v>
                </c:pt>
                <c:pt idx="21523" formatCode="General">
                  <c:v>-0.33627672730859498</c:v>
                </c:pt>
                <c:pt idx="21524" formatCode="General">
                  <c:v>-0.33104299760618799</c:v>
                </c:pt>
                <c:pt idx="21525" formatCode="General">
                  <c:v>-0.32229421112305801</c:v>
                </c:pt>
                <c:pt idx="21526" formatCode="General">
                  <c:v>-0.31093088037101901</c:v>
                </c:pt>
                <c:pt idx="21527" formatCode="General">
                  <c:v>-0.29753683790269603</c:v>
                </c:pt>
                <c:pt idx="21528" formatCode="General">
                  <c:v>-0.28221819121348302</c:v>
                </c:pt>
                <c:pt idx="21529" formatCode="General">
                  <c:v>-0.26564535110240101</c:v>
                </c:pt>
                <c:pt idx="21530" formatCode="General">
                  <c:v>-0.24867404241880001</c:v>
                </c:pt>
                <c:pt idx="21531" formatCode="General">
                  <c:v>-0.23155675798556899</c:v>
                </c:pt>
                <c:pt idx="21532" formatCode="General">
                  <c:v>-0.214570079492233</c:v>
                </c:pt>
                <c:pt idx="21533" formatCode="General">
                  <c:v>-0.198262085049356</c:v>
                </c:pt>
                <c:pt idx="21534" formatCode="General">
                  <c:v>-0.183076065247776</c:v>
                </c:pt>
                <c:pt idx="21535" formatCode="General">
                  <c:v>-0.16913879181685201</c:v>
                </c:pt>
                <c:pt idx="21536" formatCode="General">
                  <c:v>-0.15682601256408199</c:v>
                </c:pt>
                <c:pt idx="21537" formatCode="General">
                  <c:v>-0.14680627623300299</c:v>
                </c:pt>
                <c:pt idx="21538" formatCode="General">
                  <c:v>-0.13928319088671601</c:v>
                </c:pt>
                <c:pt idx="21539" formatCode="General">
                  <c:v>-0.13390102321222599</c:v>
                </c:pt>
                <c:pt idx="21540" formatCode="General">
                  <c:v>-0.12995320700223201</c:v>
                </c:pt>
                <c:pt idx="21541" formatCode="General">
                  <c:v>-0.12748041579057301</c:v>
                </c:pt>
                <c:pt idx="21542" formatCode="General">
                  <c:v>-0.127045996293807</c:v>
                </c:pt>
                <c:pt idx="21543" formatCode="General">
                  <c:v>-0.128452960997711</c:v>
                </c:pt>
                <c:pt idx="21544" formatCode="General">
                  <c:v>-0.131002754765454</c:v>
                </c:pt>
                <c:pt idx="21545" formatCode="General">
                  <c:v>-0.133690122185255</c:v>
                </c:pt>
                <c:pt idx="21546" formatCode="General">
                  <c:v>-0.13549544962261301</c:v>
                </c:pt>
                <c:pt idx="21547" formatCode="General">
                  <c:v>-0.13582452400286599</c:v>
                </c:pt>
                <c:pt idx="21548" formatCode="General">
                  <c:v>-0.134296824920107</c:v>
                </c:pt>
                <c:pt idx="21549" formatCode="General">
                  <c:v>-0.130717604511775</c:v>
                </c:pt>
                <c:pt idx="21550" formatCode="General">
                  <c:v>-0.125130793159102</c:v>
                </c:pt>
                <c:pt idx="21551" formatCode="General">
                  <c:v>-0.117713767442663</c:v>
                </c:pt>
                <c:pt idx="21552" formatCode="General">
                  <c:v>-0.10863916881375101</c:v>
                </c:pt>
                <c:pt idx="21553" formatCode="General">
                  <c:v>-9.77300377440153E-2</c:v>
                </c:pt>
                <c:pt idx="21554" formatCode="General">
                  <c:v>-8.4677537376462497E-2</c:v>
                </c:pt>
                <c:pt idx="21555" formatCode="General">
                  <c:v>-6.9608501051288393E-2</c:v>
                </c:pt>
                <c:pt idx="21556" formatCode="General">
                  <c:v>-5.3251494098915102E-2</c:v>
                </c:pt>
                <c:pt idx="21557" formatCode="General">
                  <c:v>-3.7190570483180502E-2</c:v>
                </c:pt>
                <c:pt idx="21558" formatCode="General">
                  <c:v>-2.26690115046831E-2</c:v>
                </c:pt>
                <c:pt idx="21559" formatCode="General">
                  <c:v>-9.6653872218103298E-3</c:v>
                </c:pt>
                <c:pt idx="21560" formatCode="General">
                  <c:v>1.57302115756195E-3</c:v>
                </c:pt>
                <c:pt idx="21561" formatCode="General">
                  <c:v>1.0315744819381001E-2</c:v>
                </c:pt>
                <c:pt idx="21562" formatCode="General">
                  <c:v>1.6867493261607601E-2</c:v>
                </c:pt>
                <c:pt idx="21563" formatCode="General">
                  <c:v>2.21229025829595E-2</c:v>
                </c:pt>
                <c:pt idx="21564" formatCode="General">
                  <c:v>2.6721706408416802E-2</c:v>
                </c:pt>
                <c:pt idx="21565" formatCode="General">
                  <c:v>3.1364079325228097E-2</c:v>
                </c:pt>
                <c:pt idx="21566" formatCode="General">
                  <c:v>3.6596144280221697E-2</c:v>
                </c:pt>
                <c:pt idx="21567" formatCode="General">
                  <c:v>4.2667381667613601E-2</c:v>
                </c:pt>
                <c:pt idx="21568" formatCode="General">
                  <c:v>4.9268927272467199E-2</c:v>
                </c:pt>
                <c:pt idx="21569" formatCode="General">
                  <c:v>5.6294080584941703E-2</c:v>
                </c:pt>
                <c:pt idx="21570" formatCode="General">
                  <c:v>6.4646361602756997E-2</c:v>
                </c:pt>
                <c:pt idx="21571" formatCode="General">
                  <c:v>7.5426087642908604E-2</c:v>
                </c:pt>
                <c:pt idx="21572" formatCode="General">
                  <c:v>8.8721005772818995E-2</c:v>
                </c:pt>
                <c:pt idx="21573" formatCode="General">
                  <c:v>0.104122926008932</c:v>
                </c:pt>
                <c:pt idx="21574" formatCode="General">
                  <c:v>0.121360776324539</c:v>
                </c:pt>
                <c:pt idx="21575" formatCode="General">
                  <c:v>0.139707816000992</c:v>
                </c:pt>
                <c:pt idx="21576" formatCode="General">
                  <c:v>0.158654813807631</c:v>
                </c:pt>
                <c:pt idx="21577" formatCode="General">
                  <c:v>0.17756500954762999</c:v>
                </c:pt>
                <c:pt idx="21578" formatCode="General">
                  <c:v>0.19471894014876001</c:v>
                </c:pt>
                <c:pt idx="21579" formatCode="General">
                  <c:v>0.20859883891117101</c:v>
                </c:pt>
                <c:pt idx="21580" formatCode="General">
                  <c:v>0.21947040266178799</c:v>
                </c:pt>
                <c:pt idx="21581" formatCode="General">
                  <c:v>0.22846756110677199</c:v>
                </c:pt>
                <c:pt idx="21582" formatCode="General">
                  <c:v>0.23601976112978601</c:v>
                </c:pt>
                <c:pt idx="21583" formatCode="General">
                  <c:v>0.241745024590207</c:v>
                </c:pt>
                <c:pt idx="21584" formatCode="General">
                  <c:v>0.24551767893679599</c:v>
                </c:pt>
                <c:pt idx="21585" formatCode="General">
                  <c:v>0.247689170998346</c:v>
                </c:pt>
                <c:pt idx="21586" formatCode="General">
                  <c:v>0.24844632852888099</c:v>
                </c:pt>
                <c:pt idx="21587" formatCode="General">
                  <c:v>0.24833156466415501</c:v>
                </c:pt>
                <c:pt idx="21588" formatCode="General">
                  <c:v>0.24814005602356301</c:v>
                </c:pt>
                <c:pt idx="21589" formatCode="General">
                  <c:v>0.24826182823050899</c:v>
                </c:pt>
                <c:pt idx="21590" formatCode="General">
                  <c:v>0.24880031543796799</c:v>
                </c:pt>
                <c:pt idx="21591" formatCode="General">
                  <c:v>0.25055976950551401</c:v>
                </c:pt>
                <c:pt idx="21592" formatCode="General">
                  <c:v>0.25405036564803002</c:v>
                </c:pt>
                <c:pt idx="21593" formatCode="General">
                  <c:v>0.258705024500272</c:v>
                </c:pt>
                <c:pt idx="21594" formatCode="General">
                  <c:v>0.26407047770405101</c:v>
                </c:pt>
                <c:pt idx="21595" formatCode="General">
                  <c:v>0.27009060888008601</c:v>
                </c:pt>
                <c:pt idx="21596" formatCode="General">
                  <c:v>0.27699908987383498</c:v>
                </c:pt>
                <c:pt idx="21597" formatCode="General">
                  <c:v>0.28512883231406699</c:v>
                </c:pt>
                <c:pt idx="21598" formatCode="General">
                  <c:v>0.29483697390574098</c:v>
                </c:pt>
                <c:pt idx="21599" formatCode="General">
                  <c:v>0.30587646840975102</c:v>
                </c:pt>
                <c:pt idx="21600" formatCode="General">
                  <c:v>0.31710883086240899</c:v>
                </c:pt>
                <c:pt idx="21601" formatCode="General">
                  <c:v>0.32771793191259602</c:v>
                </c:pt>
                <c:pt idx="21602" formatCode="General">
                  <c:v>0.338119275171819</c:v>
                </c:pt>
                <c:pt idx="21603" formatCode="General">
                  <c:v>0.34921298537712397</c:v>
                </c:pt>
                <c:pt idx="21604" formatCode="General">
                  <c:v>0.36098902422596701</c:v>
                </c:pt>
                <c:pt idx="21605" formatCode="General">
                  <c:v>0.37207142573677998</c:v>
                </c:pt>
                <c:pt idx="21606" formatCode="General">
                  <c:v>0.38130903564197899</c:v>
                </c:pt>
                <c:pt idx="21607" formatCode="General">
                  <c:v>0.38882731343382698</c:v>
                </c:pt>
                <c:pt idx="21608" formatCode="General">
                  <c:v>0.39504188983427801</c:v>
                </c:pt>
                <c:pt idx="21609" formatCode="General">
                  <c:v>0.40008982711851698</c:v>
                </c:pt>
                <c:pt idx="21610" formatCode="General">
                  <c:v>0.40386883008337698</c:v>
                </c:pt>
                <c:pt idx="21611" formatCode="General">
                  <c:v>0.40630432201031702</c:v>
                </c:pt>
                <c:pt idx="21612" formatCode="General">
                  <c:v>0.40748039393834501</c:v>
                </c:pt>
                <c:pt idx="21613" formatCode="General">
                  <c:v>0.40779410699059598</c:v>
                </c:pt>
                <c:pt idx="21614" formatCode="General">
                  <c:v>0.40796310313475798</c:v>
                </c:pt>
                <c:pt idx="21615" formatCode="General">
                  <c:v>0.40808641491502601</c:v>
                </c:pt>
                <c:pt idx="21616" formatCode="General">
                  <c:v>0.40830720287931299</c:v>
                </c:pt>
                <c:pt idx="21617" formatCode="General">
                  <c:v>0.40948594275301198</c:v>
                </c:pt>
                <c:pt idx="21618" formatCode="General">
                  <c:v>0.41183578717846703</c:v>
                </c:pt>
                <c:pt idx="21619" formatCode="General">
                  <c:v>0.415004887561921</c:v>
                </c:pt>
                <c:pt idx="21620" formatCode="General">
                  <c:v>0.41915539718497002</c:v>
                </c:pt>
                <c:pt idx="21621" formatCode="General">
                  <c:v>0.42495293526672401</c:v>
                </c:pt>
                <c:pt idx="21622" formatCode="General">
                  <c:v>0.43229333307052697</c:v>
                </c:pt>
                <c:pt idx="21623" formatCode="General">
                  <c:v>0.44033323525797002</c:v>
                </c:pt>
                <c:pt idx="21624" formatCode="General">
                  <c:v>0.44896253782981399</c:v>
                </c:pt>
                <c:pt idx="21625" formatCode="General">
                  <c:v>0.45829723738039502</c:v>
                </c:pt>
                <c:pt idx="21626" formatCode="General">
                  <c:v>0.46787601138618701</c:v>
                </c:pt>
                <c:pt idx="21627" formatCode="General">
                  <c:v>0.477447811633468</c:v>
                </c:pt>
                <c:pt idx="21628" formatCode="General">
                  <c:v>0.48618863907593302</c:v>
                </c:pt>
                <c:pt idx="21629" formatCode="General">
                  <c:v>0.49331298917209598</c:v>
                </c:pt>
                <c:pt idx="21630" formatCode="General">
                  <c:v>0.49933801926959998</c:v>
                </c:pt>
                <c:pt idx="21631" formatCode="General">
                  <c:v>0.504729775214387</c:v>
                </c:pt>
                <c:pt idx="21632" formatCode="General">
                  <c:v>0.50947937421100298</c:v>
                </c:pt>
                <c:pt idx="21633" formatCode="General">
                  <c:v>0.51356125941558295</c:v>
                </c:pt>
                <c:pt idx="21634" formatCode="General">
                  <c:v>0.51761704740022796</c:v>
                </c:pt>
                <c:pt idx="21635" formatCode="General">
                  <c:v>0.52282424887387702</c:v>
                </c:pt>
                <c:pt idx="21636" formatCode="General">
                  <c:v>0.52950142286065505</c:v>
                </c:pt>
                <c:pt idx="21637" formatCode="General">
                  <c:v>0.53636188703769405</c:v>
                </c:pt>
                <c:pt idx="21638" formatCode="General">
                  <c:v>0.541713597445035</c:v>
                </c:pt>
                <c:pt idx="21639" formatCode="General">
                  <c:v>0.544815278357765</c:v>
                </c:pt>
                <c:pt idx="21640" formatCode="General">
                  <c:v>0.54614458298881796</c:v>
                </c:pt>
                <c:pt idx="21641" formatCode="General">
                  <c:v>0.54702258800259196</c:v>
                </c:pt>
                <c:pt idx="21642" formatCode="General">
                  <c:v>0.54834723850233302</c:v>
                </c:pt>
                <c:pt idx="21643" formatCode="General">
                  <c:v>0.54992451934177899</c:v>
                </c:pt>
                <c:pt idx="21644" formatCode="General">
                  <c:v>0.55106808455664602</c:v>
                </c:pt>
                <c:pt idx="21645" formatCode="General">
                  <c:v>0.55080213444422099</c:v>
                </c:pt>
                <c:pt idx="21646" formatCode="General">
                  <c:v>0.54875887963069003</c:v>
                </c:pt>
                <c:pt idx="21647" formatCode="General">
                  <c:v>0.54558161391368998</c:v>
                </c:pt>
                <c:pt idx="21648" formatCode="General">
                  <c:v>0.54237840134735105</c:v>
                </c:pt>
                <c:pt idx="21649" formatCode="General">
                  <c:v>0.53978298190023299</c:v>
                </c:pt>
                <c:pt idx="21650" formatCode="General">
                  <c:v>0.537316639623033</c:v>
                </c:pt>
                <c:pt idx="21651" formatCode="General">
                  <c:v>0.53440017036102905</c:v>
                </c:pt>
                <c:pt idx="21652" formatCode="General">
                  <c:v>0.53106667196068003</c:v>
                </c:pt>
                <c:pt idx="21653" formatCode="General">
                  <c:v>0.52731058060500902</c:v>
                </c:pt>
                <c:pt idx="21654" formatCode="General">
                  <c:v>0.52278551721157995</c:v>
                </c:pt>
                <c:pt idx="21655" formatCode="General">
                  <c:v>0.51754042544654999</c:v>
                </c:pt>
                <c:pt idx="21656" formatCode="General">
                  <c:v>0.51199819093898202</c:v>
                </c:pt>
                <c:pt idx="21657" formatCode="General">
                  <c:v>0.50671183078967996</c:v>
                </c:pt>
                <c:pt idx="21658" formatCode="General">
                  <c:v>0.50221722802963498</c:v>
                </c:pt>
                <c:pt idx="21659" formatCode="General">
                  <c:v>0.49858144779487401</c:v>
                </c:pt>
                <c:pt idx="21660" formatCode="General">
                  <c:v>0.49544920024972899</c:v>
                </c:pt>
                <c:pt idx="21661" formatCode="General">
                  <c:v>0.49244468703881</c:v>
                </c:pt>
                <c:pt idx="21662" formatCode="General">
                  <c:v>0.48945979172675502</c:v>
                </c:pt>
                <c:pt idx="21663" formatCode="General">
                  <c:v>0.48666674690095701</c:v>
                </c:pt>
                <c:pt idx="21664" formatCode="General">
                  <c:v>0.48428897650719899</c:v>
                </c:pt>
                <c:pt idx="21665" formatCode="General">
                  <c:v>0.48230070928982299</c:v>
                </c:pt>
                <c:pt idx="21666" formatCode="General">
                  <c:v>0.48066446769251597</c:v>
                </c:pt>
                <c:pt idx="21667" formatCode="General">
                  <c:v>0.47848568305783301</c:v>
                </c:pt>
                <c:pt idx="21668" formatCode="General">
                  <c:v>0.474841507204733</c:v>
                </c:pt>
                <c:pt idx="21669" formatCode="General">
                  <c:v>0.47065344665534198</c:v>
                </c:pt>
                <c:pt idx="21670" formatCode="General">
                  <c:v>0.46706818929974497</c:v>
                </c:pt>
                <c:pt idx="21671" formatCode="General">
                  <c:v>0.46416561629900899</c:v>
                </c:pt>
                <c:pt idx="21672" formatCode="General">
                  <c:v>0.46145311206775402</c:v>
                </c:pt>
                <c:pt idx="21673" formatCode="General">
                  <c:v>0.45865754191133901</c:v>
                </c:pt>
                <c:pt idx="21674" formatCode="General">
                  <c:v>0.455725827633643</c:v>
                </c:pt>
                <c:pt idx="21675" formatCode="General">
                  <c:v>0.45271219745882202</c:v>
                </c:pt>
                <c:pt idx="21676" formatCode="General">
                  <c:v>0.44976636829372901</c:v>
                </c:pt>
                <c:pt idx="21677" formatCode="General">
                  <c:v>0.446923881722328</c:v>
                </c:pt>
                <c:pt idx="21678" formatCode="General">
                  <c:v>0.44374833650411799</c:v>
                </c:pt>
                <c:pt idx="21679" formatCode="General">
                  <c:v>0.43940804749226697</c:v>
                </c:pt>
                <c:pt idx="21680" formatCode="General">
                  <c:v>0.43366103794738498</c:v>
                </c:pt>
                <c:pt idx="21681" formatCode="General">
                  <c:v>0.42640265179157799</c:v>
                </c:pt>
                <c:pt idx="21682" formatCode="General">
                  <c:v>0.41742091952501698</c:v>
                </c:pt>
                <c:pt idx="21683" formatCode="General">
                  <c:v>0.40678275421567101</c:v>
                </c:pt>
                <c:pt idx="21684" formatCode="General">
                  <c:v>0.39527099696434898</c:v>
                </c:pt>
                <c:pt idx="21685" formatCode="General">
                  <c:v>0.38427464459028099</c:v>
                </c:pt>
                <c:pt idx="21686" formatCode="General">
                  <c:v>0.37428323007653902</c:v>
                </c:pt>
                <c:pt idx="21687" formatCode="General">
                  <c:v>0.36500665858806303</c:v>
                </c:pt>
                <c:pt idx="21688" formatCode="General">
                  <c:v>0.35572269486812402</c:v>
                </c:pt>
                <c:pt idx="21689" formatCode="General">
                  <c:v>0.34580372964429901</c:v>
                </c:pt>
                <c:pt idx="21690" formatCode="General">
                  <c:v>0.33564222931204302</c:v>
                </c:pt>
                <c:pt idx="21691" formatCode="General">
                  <c:v>0.32602522094817898</c:v>
                </c:pt>
                <c:pt idx="21692" formatCode="General">
                  <c:v>0.317162103791995</c:v>
                </c:pt>
                <c:pt idx="21693" formatCode="General">
                  <c:v>0.308268533397978</c:v>
                </c:pt>
                <c:pt idx="21694" formatCode="General">
                  <c:v>0.298221050596089</c:v>
                </c:pt>
                <c:pt idx="21695" formatCode="General">
                  <c:v>0.28617088919195299</c:v>
                </c:pt>
                <c:pt idx="21696" formatCode="General">
                  <c:v>0.27209005433209899</c:v>
                </c:pt>
                <c:pt idx="21697" formatCode="General">
                  <c:v>0.25742997528150202</c:v>
                </c:pt>
                <c:pt idx="21698" formatCode="General">
                  <c:v>0.24297748655944801</c:v>
                </c:pt>
                <c:pt idx="21699" formatCode="General">
                  <c:v>0.22844006184928201</c:v>
                </c:pt>
                <c:pt idx="21700" formatCode="General">
                  <c:v>0.21436496506973299</c:v>
                </c:pt>
                <c:pt idx="21701" formatCode="General">
                  <c:v>0.20105826678745001</c:v>
                </c:pt>
                <c:pt idx="21702" formatCode="General">
                  <c:v>0.18823832897319101</c:v>
                </c:pt>
                <c:pt idx="21703" formatCode="General">
                  <c:v>0.175921311513794</c:v>
                </c:pt>
                <c:pt idx="21704" formatCode="General">
                  <c:v>0.16460817086014401</c:v>
                </c:pt>
                <c:pt idx="21705" formatCode="General">
                  <c:v>0.15517571204159</c:v>
                </c:pt>
                <c:pt idx="21706" formatCode="General">
                  <c:v>0.14794886995276099</c:v>
                </c:pt>
                <c:pt idx="21707" formatCode="General">
                  <c:v>0.14262349729811299</c:v>
                </c:pt>
                <c:pt idx="21708" formatCode="General">
                  <c:v>0.13857843316208501</c:v>
                </c:pt>
                <c:pt idx="21709" formatCode="General">
                  <c:v>0.13500314664383101</c:v>
                </c:pt>
                <c:pt idx="21710" formatCode="General">
                  <c:v>0.131734673957079</c:v>
                </c:pt>
                <c:pt idx="21711" formatCode="General">
                  <c:v>0.128643039088089</c:v>
                </c:pt>
                <c:pt idx="21712" formatCode="General">
                  <c:v>0.12515152819362699</c:v>
                </c:pt>
                <c:pt idx="21713" formatCode="General">
                  <c:v>0.12125763779698499</c:v>
                </c:pt>
                <c:pt idx="21714" formatCode="General">
                  <c:v>0.11707421015913599</c:v>
                </c:pt>
                <c:pt idx="21715" formatCode="General">
                  <c:v>0.11179217570461999</c:v>
                </c:pt>
                <c:pt idx="21716" formatCode="General">
                  <c:v>0.10460148719885801</c:v>
                </c:pt>
                <c:pt idx="21717" formatCode="General">
                  <c:v>9.5517777968133794E-2</c:v>
                </c:pt>
                <c:pt idx="21718" formatCode="General">
                  <c:v>8.51180660611177E-2</c:v>
                </c:pt>
                <c:pt idx="21719" formatCode="General">
                  <c:v>7.4020534557886902E-2</c:v>
                </c:pt>
                <c:pt idx="21720" formatCode="General">
                  <c:v>6.2882588944359302E-2</c:v>
                </c:pt>
                <c:pt idx="21721" formatCode="General">
                  <c:v>5.2359541795474099E-2</c:v>
                </c:pt>
                <c:pt idx="21722" formatCode="General">
                  <c:v>4.2450655231843701E-2</c:v>
                </c:pt>
                <c:pt idx="21723" formatCode="General">
                  <c:v>3.28082274712286E-2</c:v>
                </c:pt>
                <c:pt idx="21724" formatCode="General">
                  <c:v>2.2424259196046199E-2</c:v>
                </c:pt>
                <c:pt idx="21725" formatCode="General">
                  <c:v>1.07270112254347E-2</c:v>
                </c:pt>
                <c:pt idx="21726" formatCode="General">
                  <c:v>-1.7014567957487599E-3</c:v>
                </c:pt>
                <c:pt idx="21727" formatCode="General">
                  <c:v>-1.42889718108225E-2</c:v>
                </c:pt>
                <c:pt idx="21728" formatCode="General">
                  <c:v>-2.67600796902034E-2</c:v>
                </c:pt>
                <c:pt idx="21729" formatCode="General">
                  <c:v>-3.9105743630653E-2</c:v>
                </c:pt>
                <c:pt idx="21730" formatCode="General">
                  <c:v>-5.12672487951202E-2</c:v>
                </c:pt>
                <c:pt idx="21731" formatCode="General">
                  <c:v>-6.3021763665084204E-2</c:v>
                </c:pt>
                <c:pt idx="21732" formatCode="General">
                  <c:v>-7.4354205584110905E-2</c:v>
                </c:pt>
                <c:pt idx="21733" formatCode="General">
                  <c:v>-8.5111463555377298E-2</c:v>
                </c:pt>
                <c:pt idx="21734" formatCode="General">
                  <c:v>-9.5401472326408998E-2</c:v>
                </c:pt>
                <c:pt idx="21735" formatCode="General">
                  <c:v>-0.105751014097857</c:v>
                </c:pt>
                <c:pt idx="21736" formatCode="General">
                  <c:v>-0.115900001524055</c:v>
                </c:pt>
                <c:pt idx="21737" formatCode="General">
                  <c:v>-0.125465242485128</c:v>
                </c:pt>
                <c:pt idx="21738" formatCode="General">
                  <c:v>-0.134384418620347</c:v>
                </c:pt>
                <c:pt idx="21739" formatCode="General">
                  <c:v>-0.142681324731114</c:v>
                </c:pt>
                <c:pt idx="21740" formatCode="General">
                  <c:v>-0.15046476176715501</c:v>
                </c:pt>
                <c:pt idx="21741" formatCode="General">
                  <c:v>-0.157862618049978</c:v>
                </c:pt>
                <c:pt idx="21742" formatCode="General">
                  <c:v>-0.16490849391794299</c:v>
                </c:pt>
                <c:pt idx="21743" formatCode="General">
                  <c:v>-0.171422634570183</c:v>
                </c:pt>
                <c:pt idx="21744" formatCode="General">
                  <c:v>-0.17692056987421501</c:v>
                </c:pt>
                <c:pt idx="21745" formatCode="General">
                  <c:v>-0.18127547524526499</c:v>
                </c:pt>
                <c:pt idx="21746" formatCode="General">
                  <c:v>-0.185079599565146</c:v>
                </c:pt>
                <c:pt idx="21747" formatCode="General">
                  <c:v>-0.189175998649035</c:v>
                </c:pt>
                <c:pt idx="21748" formatCode="General">
                  <c:v>-0.194318743541431</c:v>
                </c:pt>
                <c:pt idx="21749" formatCode="General">
                  <c:v>-0.20105394816909</c:v>
                </c:pt>
                <c:pt idx="21750" formatCode="General">
                  <c:v>-0.20879544103582601</c:v>
                </c:pt>
                <c:pt idx="21751" formatCode="General">
                  <c:v>-0.21678120356413799</c:v>
                </c:pt>
                <c:pt idx="21752" formatCode="General">
                  <c:v>-0.22516571834228899</c:v>
                </c:pt>
                <c:pt idx="21753" formatCode="General">
                  <c:v>-0.23406310086333401</c:v>
                </c:pt>
                <c:pt idx="21754" formatCode="General">
                  <c:v>-0.24362788179293299</c:v>
                </c:pt>
                <c:pt idx="21755" formatCode="General">
                  <c:v>-0.254337601757259</c:v>
                </c:pt>
                <c:pt idx="21756" formatCode="General">
                  <c:v>-0.26623029673156101</c:v>
                </c:pt>
                <c:pt idx="21757" formatCode="General">
                  <c:v>-0.27848326451982602</c:v>
                </c:pt>
                <c:pt idx="21758" formatCode="General">
                  <c:v>-0.29015954616002099</c:v>
                </c:pt>
                <c:pt idx="21759" formatCode="General">
                  <c:v>-0.30064860606838301</c:v>
                </c:pt>
                <c:pt idx="21760" formatCode="General">
                  <c:v>-0.31004198473450101</c:v>
                </c:pt>
                <c:pt idx="21761" formatCode="General">
                  <c:v>-0.31880846361706999</c:v>
                </c:pt>
                <c:pt idx="21762" formatCode="General">
                  <c:v>-0.32695701423118501</c:v>
                </c:pt>
                <c:pt idx="21763" formatCode="General">
                  <c:v>-0.33389123863091402</c:v>
                </c:pt>
                <c:pt idx="21764" formatCode="General">
                  <c:v>-0.339234689232081</c:v>
                </c:pt>
                <c:pt idx="21765" formatCode="General">
                  <c:v>-0.34387096509870102</c:v>
                </c:pt>
                <c:pt idx="21766" formatCode="General">
                  <c:v>-0.34843439043228802</c:v>
                </c:pt>
                <c:pt idx="21767" formatCode="General">
                  <c:v>-0.352606833218924</c:v>
                </c:pt>
                <c:pt idx="21768" formatCode="General">
                  <c:v>-0.35645569425893198</c:v>
                </c:pt>
                <c:pt idx="21769" formatCode="General">
                  <c:v>-0.36022956522961902</c:v>
                </c:pt>
                <c:pt idx="21770" formatCode="General">
                  <c:v>-0.36405673184885801</c:v>
                </c:pt>
                <c:pt idx="21771" formatCode="General">
                  <c:v>-0.36780340332829797</c:v>
                </c:pt>
                <c:pt idx="21772" formatCode="General">
                  <c:v>-0.37113319364953901</c:v>
                </c:pt>
                <c:pt idx="21773" formatCode="General">
                  <c:v>-0.37405056406989001</c:v>
                </c:pt>
                <c:pt idx="21774" formatCode="General">
                  <c:v>-0.37718739820263603</c:v>
                </c:pt>
                <c:pt idx="21775" formatCode="General">
                  <c:v>-0.381373569019405</c:v>
                </c:pt>
                <c:pt idx="21776" formatCode="General">
                  <c:v>-0.38671738650099802</c:v>
                </c:pt>
                <c:pt idx="21777" formatCode="General">
                  <c:v>-0.39252311905152498</c:v>
                </c:pt>
                <c:pt idx="21778" formatCode="General">
                  <c:v>-0.39816658829325502</c:v>
                </c:pt>
                <c:pt idx="21779" formatCode="General">
                  <c:v>-0.40325129853644698</c:v>
                </c:pt>
                <c:pt idx="21780" formatCode="General">
                  <c:v>-0.40735720934164898</c:v>
                </c:pt>
                <c:pt idx="21781" formatCode="General">
                  <c:v>-0.410679104877132</c:v>
                </c:pt>
                <c:pt idx="21782" formatCode="General">
                  <c:v>-0.41393955236090701</c:v>
                </c:pt>
                <c:pt idx="21783" formatCode="General">
                  <c:v>-0.41735782145836298</c:v>
                </c:pt>
                <c:pt idx="21784" formatCode="General">
                  <c:v>-0.42079511456752</c:v>
                </c:pt>
                <c:pt idx="21785" formatCode="General">
                  <c:v>-0.42434895311098603</c:v>
                </c:pt>
                <c:pt idx="21786" formatCode="General">
                  <c:v>-0.42850068666680002</c:v>
                </c:pt>
                <c:pt idx="21787" formatCode="General">
                  <c:v>-0.43334454033658398</c:v>
                </c:pt>
                <c:pt idx="21788" formatCode="General">
                  <c:v>-0.43822584521019298</c:v>
                </c:pt>
                <c:pt idx="21789" formatCode="General">
                  <c:v>-0.44251778184910101</c:v>
                </c:pt>
                <c:pt idx="21790" formatCode="General">
                  <c:v>-0.44591718190771301</c:v>
                </c:pt>
                <c:pt idx="21791" formatCode="General">
                  <c:v>-0.44844618158855098</c:v>
                </c:pt>
                <c:pt idx="21792" formatCode="General">
                  <c:v>-0.45033824279441997</c:v>
                </c:pt>
                <c:pt idx="21793" formatCode="General">
                  <c:v>-0.45176153821280302</c:v>
                </c:pt>
                <c:pt idx="21794" formatCode="General">
                  <c:v>-0.45301741277912799</c:v>
                </c:pt>
                <c:pt idx="21795" formatCode="General">
                  <c:v>-0.45466372878071198</c:v>
                </c:pt>
                <c:pt idx="21796" formatCode="General">
                  <c:v>-0.457015621829167</c:v>
                </c:pt>
                <c:pt idx="21797" formatCode="General">
                  <c:v>-0.46007824175268602</c:v>
                </c:pt>
                <c:pt idx="21798" formatCode="General">
                  <c:v>-0.46365357799072399</c:v>
                </c:pt>
                <c:pt idx="21799" formatCode="General">
                  <c:v>-0.46700473351912603</c:v>
                </c:pt>
                <c:pt idx="21800" formatCode="General">
                  <c:v>-0.46967135214205802</c:v>
                </c:pt>
                <c:pt idx="21801" formatCode="General">
                  <c:v>-0.47198314225107202</c:v>
                </c:pt>
                <c:pt idx="21802" formatCode="General">
                  <c:v>-0.47390024343056097</c:v>
                </c:pt>
                <c:pt idx="21803" formatCode="General">
                  <c:v>-0.47487342686176098</c:v>
                </c:pt>
                <c:pt idx="21804" formatCode="General">
                  <c:v>-0.47468546626532399</c:v>
                </c:pt>
                <c:pt idx="21805" formatCode="General">
                  <c:v>-0.47334595874964802</c:v>
                </c:pt>
                <c:pt idx="21806" formatCode="General">
                  <c:v>-0.47085105247723602</c:v>
                </c:pt>
                <c:pt idx="21807" formatCode="General">
                  <c:v>-0.46715476252487598</c:v>
                </c:pt>
                <c:pt idx="21808" formatCode="General">
                  <c:v>-0.46248920536384902</c:v>
                </c:pt>
                <c:pt idx="21809" formatCode="General">
                  <c:v>-0.45750791299805998</c:v>
                </c:pt>
                <c:pt idx="21810" formatCode="General">
                  <c:v>-0.45296366651200598</c:v>
                </c:pt>
                <c:pt idx="21811" formatCode="General">
                  <c:v>-0.44901736894968503</c:v>
                </c:pt>
                <c:pt idx="21812" formatCode="General">
                  <c:v>-0.44539311968519202</c:v>
                </c:pt>
                <c:pt idx="21813" formatCode="General">
                  <c:v>-0.44201572888767099</c:v>
                </c:pt>
                <c:pt idx="21814" formatCode="General">
                  <c:v>-0.43891378842228201</c:v>
                </c:pt>
                <c:pt idx="21815" formatCode="General">
                  <c:v>-0.43619518969892601</c:v>
                </c:pt>
                <c:pt idx="21816" formatCode="General">
                  <c:v>-0.43396500734832499</c:v>
                </c:pt>
                <c:pt idx="21817" formatCode="General">
                  <c:v>-0.43241503907393403</c:v>
                </c:pt>
                <c:pt idx="21818" formatCode="General">
                  <c:v>-0.43189546712899701</c:v>
                </c:pt>
                <c:pt idx="21819" formatCode="General">
                  <c:v>-0.43255615022877503</c:v>
                </c:pt>
                <c:pt idx="21820" formatCode="General">
                  <c:v>-0.43397728831747201</c:v>
                </c:pt>
                <c:pt idx="21821" formatCode="General">
                  <c:v>-0.43558520455563898</c:v>
                </c:pt>
                <c:pt idx="21822" formatCode="General">
                  <c:v>-0.436971587513872</c:v>
                </c:pt>
                <c:pt idx="21823" formatCode="General">
                  <c:v>-0.43762414348085199</c:v>
                </c:pt>
                <c:pt idx="21824" formatCode="General">
                  <c:v>-0.43706439064439701</c:v>
                </c:pt>
                <c:pt idx="21825" formatCode="General">
                  <c:v>-0.435221988771683</c:v>
                </c:pt>
                <c:pt idx="21826" formatCode="General">
                  <c:v>-0.432274498601386</c:v>
                </c:pt>
                <c:pt idx="21827" formatCode="General">
                  <c:v>-0.428824656665027</c:v>
                </c:pt>
                <c:pt idx="21828" formatCode="General">
                  <c:v>-0.425169860030086</c:v>
                </c:pt>
                <c:pt idx="21829" formatCode="General">
                  <c:v>-0.42100367837446701</c:v>
                </c:pt>
                <c:pt idx="21830" formatCode="General">
                  <c:v>-0.416514338340987</c:v>
                </c:pt>
                <c:pt idx="21831" formatCode="General">
                  <c:v>-0.41200569262262599</c:v>
                </c:pt>
                <c:pt idx="21832" formatCode="General">
                  <c:v>-0.40712593621976501</c:v>
                </c:pt>
                <c:pt idx="21833" formatCode="General">
                  <c:v>-0.40127250992788599</c:v>
                </c:pt>
                <c:pt idx="21834" formatCode="General">
                  <c:v>-0.39482139781463599</c:v>
                </c:pt>
                <c:pt idx="21835" formatCode="General">
                  <c:v>-0.38893361059938503</c:v>
                </c:pt>
                <c:pt idx="21836" formatCode="General">
                  <c:v>-0.38370486429731299</c:v>
                </c:pt>
                <c:pt idx="21837" formatCode="General">
                  <c:v>-0.37840032438224502</c:v>
                </c:pt>
                <c:pt idx="21838" formatCode="General">
                  <c:v>-0.37258665842900002</c:v>
                </c:pt>
                <c:pt idx="21839" formatCode="General">
                  <c:v>-0.366078642840306</c:v>
                </c:pt>
                <c:pt idx="21840" formatCode="General">
                  <c:v>-0.35896992404793499</c:v>
                </c:pt>
                <c:pt idx="21841" formatCode="General">
                  <c:v>-0.351529858533773</c:v>
                </c:pt>
                <c:pt idx="21842" formatCode="General">
                  <c:v>-0.34388464886009001</c:v>
                </c:pt>
                <c:pt idx="21843" formatCode="General">
                  <c:v>-0.33587223378312703</c:v>
                </c:pt>
                <c:pt idx="21844" formatCode="General">
                  <c:v>-0.32715083976891401</c:v>
                </c:pt>
                <c:pt idx="21845" formatCode="General">
                  <c:v>-0.31753123617400397</c:v>
                </c:pt>
                <c:pt idx="21846" formatCode="General">
                  <c:v>-0.30697169394742502</c:v>
                </c:pt>
                <c:pt idx="21847" formatCode="General">
                  <c:v>-0.29576890072934597</c:v>
                </c:pt>
                <c:pt idx="21848" formatCode="General">
                  <c:v>-0.284603639046902</c:v>
                </c:pt>
                <c:pt idx="21849" formatCode="General">
                  <c:v>-0.27384048452918103</c:v>
                </c:pt>
                <c:pt idx="21850" formatCode="General">
                  <c:v>-0.26356019831213701</c:v>
                </c:pt>
                <c:pt idx="21851" formatCode="General">
                  <c:v>-0.25406639012787902</c:v>
                </c:pt>
                <c:pt idx="21852" formatCode="General">
                  <c:v>-0.245817326583297</c:v>
                </c:pt>
                <c:pt idx="21853" formatCode="General">
                  <c:v>-0.238941361819834</c:v>
                </c:pt>
                <c:pt idx="21854" formatCode="General">
                  <c:v>-0.233093825284515</c:v>
                </c:pt>
                <c:pt idx="21855" formatCode="General">
                  <c:v>-0.22772862818707301</c:v>
                </c:pt>
                <c:pt idx="21856" formatCode="General">
                  <c:v>-0.22212012702582801</c:v>
                </c:pt>
                <c:pt idx="21857" formatCode="General">
                  <c:v>-0.21579013658816801</c:v>
                </c:pt>
                <c:pt idx="21858" formatCode="General">
                  <c:v>-0.20895712305178299</c:v>
                </c:pt>
                <c:pt idx="21859" formatCode="General">
                  <c:v>-0.20256953869729999</c:v>
                </c:pt>
                <c:pt idx="21860" formatCode="General">
                  <c:v>-0.19745665549140801</c:v>
                </c:pt>
                <c:pt idx="21861" formatCode="General">
                  <c:v>-0.193384063705035</c:v>
                </c:pt>
                <c:pt idx="21862" formatCode="General">
                  <c:v>-0.18986982624646501</c:v>
                </c:pt>
                <c:pt idx="21863" formatCode="General">
                  <c:v>-0.18670542925104</c:v>
                </c:pt>
                <c:pt idx="21864" formatCode="General">
                  <c:v>-0.18441294714350301</c:v>
                </c:pt>
                <c:pt idx="21865" formatCode="General">
                  <c:v>-0.183493663716113</c:v>
                </c:pt>
                <c:pt idx="21866" formatCode="General">
                  <c:v>-0.18315097039106101</c:v>
                </c:pt>
                <c:pt idx="21867" formatCode="General">
                  <c:v>-0.18245063189811001</c:v>
                </c:pt>
                <c:pt idx="21868" formatCode="General">
                  <c:v>-0.18093176025488</c:v>
                </c:pt>
                <c:pt idx="21869" formatCode="General">
                  <c:v>-0.178356884220886</c:v>
                </c:pt>
                <c:pt idx="21870" formatCode="General">
                  <c:v>-0.17528707381849701</c:v>
                </c:pt>
                <c:pt idx="21871" formatCode="General">
                  <c:v>-0.172612901736309</c:v>
                </c:pt>
                <c:pt idx="21872" formatCode="General">
                  <c:v>-0.16960963013544</c:v>
                </c:pt>
                <c:pt idx="21873" formatCode="General">
                  <c:v>-0.165674994476737</c:v>
                </c:pt>
                <c:pt idx="21874" formatCode="General">
                  <c:v>-0.16135446601359399</c:v>
                </c:pt>
                <c:pt idx="21875" formatCode="General">
                  <c:v>-0.156673054606979</c:v>
                </c:pt>
                <c:pt idx="21876" formatCode="General">
                  <c:v>-0.151235750163731</c:v>
                </c:pt>
                <c:pt idx="21877" formatCode="General">
                  <c:v>-0.14478034413205201</c:v>
                </c:pt>
                <c:pt idx="21878" formatCode="General">
                  <c:v>-0.137282141911231</c:v>
                </c:pt>
                <c:pt idx="21879" formatCode="General">
                  <c:v>-0.128381683174808</c:v>
                </c:pt>
                <c:pt idx="21880" formatCode="General">
                  <c:v>-0.117591103922858</c:v>
                </c:pt>
                <c:pt idx="21881" formatCode="General">
                  <c:v>-0.10479719088507</c:v>
                </c:pt>
                <c:pt idx="21882" formatCode="General">
                  <c:v>-9.0924389149698498E-2</c:v>
                </c:pt>
                <c:pt idx="21883" formatCode="General">
                  <c:v>-7.6657696071616793E-2</c:v>
                </c:pt>
                <c:pt idx="21884" formatCode="General">
                  <c:v>-6.1586456555721099E-2</c:v>
                </c:pt>
                <c:pt idx="21885" formatCode="General">
                  <c:v>-4.5561698362055099E-2</c:v>
                </c:pt>
                <c:pt idx="21886" formatCode="General">
                  <c:v>-2.96458069676813E-2</c:v>
                </c:pt>
                <c:pt idx="21887" formatCode="General">
                  <c:v>-1.5530916096035701E-2</c:v>
                </c:pt>
                <c:pt idx="21888" formatCode="General">
                  <c:v>-3.80320180063232E-3</c:v>
                </c:pt>
                <c:pt idx="21889" formatCode="General">
                  <c:v>5.6221451716364501E-3</c:v>
                </c:pt>
                <c:pt idx="21890" formatCode="General">
                  <c:v>1.3011564705650199E-2</c:v>
                </c:pt>
                <c:pt idx="21891" formatCode="General">
                  <c:v>1.8404763762854801E-2</c:v>
                </c:pt>
                <c:pt idx="21892" formatCode="General">
                  <c:v>2.03642362366908E-2</c:v>
                </c:pt>
                <c:pt idx="21893" formatCode="General">
                  <c:v>1.91684559211069E-2</c:v>
                </c:pt>
                <c:pt idx="21894" formatCode="General">
                  <c:v>1.7318926097709599E-2</c:v>
                </c:pt>
                <c:pt idx="21895" formatCode="General">
                  <c:v>1.5868889244259402E-2</c:v>
                </c:pt>
                <c:pt idx="21896" formatCode="General">
                  <c:v>1.45486060770906E-2</c:v>
                </c:pt>
                <c:pt idx="21897" formatCode="General">
                  <c:v>1.35018842330234E-2</c:v>
                </c:pt>
                <c:pt idx="21898" formatCode="General">
                  <c:v>1.35599761334083E-2</c:v>
                </c:pt>
                <c:pt idx="21899" formatCode="General">
                  <c:v>1.5121418547589501E-2</c:v>
                </c:pt>
                <c:pt idx="21900" formatCode="General">
                  <c:v>1.8222084759656899E-2</c:v>
                </c:pt>
                <c:pt idx="21901" formatCode="General">
                  <c:v>2.2854026138329001E-2</c:v>
                </c:pt>
                <c:pt idx="21902" formatCode="General">
                  <c:v>2.8536510560528899E-2</c:v>
                </c:pt>
                <c:pt idx="21903" formatCode="General">
                  <c:v>3.4471957557478103E-2</c:v>
                </c:pt>
                <c:pt idx="21904" formatCode="General">
                  <c:v>4.0478806585089497E-2</c:v>
                </c:pt>
                <c:pt idx="21905" formatCode="General">
                  <c:v>4.6630222567562399E-2</c:v>
                </c:pt>
                <c:pt idx="21906" formatCode="General">
                  <c:v>5.2703313763891702E-2</c:v>
                </c:pt>
                <c:pt idx="21907" formatCode="General">
                  <c:v>5.8703571330416801E-2</c:v>
                </c:pt>
                <c:pt idx="21908" formatCode="General">
                  <c:v>6.4934224526659104E-2</c:v>
                </c:pt>
                <c:pt idx="21909" formatCode="General">
                  <c:v>7.1821158435418295E-2</c:v>
                </c:pt>
                <c:pt idx="21910" formatCode="General">
                  <c:v>7.9276759157636406E-2</c:v>
                </c:pt>
                <c:pt idx="21911" formatCode="General">
                  <c:v>8.7215456355873897E-2</c:v>
                </c:pt>
                <c:pt idx="21912" formatCode="General">
                  <c:v>9.6183598718670105E-2</c:v>
                </c:pt>
                <c:pt idx="21913" formatCode="General">
                  <c:v>0.106598551394404</c:v>
                </c:pt>
                <c:pt idx="21914" formatCode="General">
                  <c:v>0.118407641775235</c:v>
                </c:pt>
                <c:pt idx="21915" formatCode="General">
                  <c:v>0.13065085403287599</c:v>
                </c:pt>
                <c:pt idx="21916" formatCode="General">
                  <c:v>0.142890827578423</c:v>
                </c:pt>
                <c:pt idx="21917" formatCode="General">
                  <c:v>0.15590634330507799</c:v>
                </c:pt>
                <c:pt idx="21918" formatCode="General">
                  <c:v>0.169529269460367</c:v>
                </c:pt>
                <c:pt idx="21919" formatCode="General">
                  <c:v>0.182700306345948</c:v>
                </c:pt>
                <c:pt idx="21920" formatCode="General">
                  <c:v>0.19511758992176301</c:v>
                </c:pt>
                <c:pt idx="21921" formatCode="General">
                  <c:v>0.206934106954552</c:v>
                </c:pt>
                <c:pt idx="21922" formatCode="General">
                  <c:v>0.217864972450136</c:v>
                </c:pt>
                <c:pt idx="21923" formatCode="General">
                  <c:v>0.22758037038946899</c:v>
                </c:pt>
                <c:pt idx="21924" formatCode="General">
                  <c:v>0.23613047500914999</c:v>
                </c:pt>
                <c:pt idx="21925" formatCode="General">
                  <c:v>0.24378039231853199</c:v>
                </c:pt>
                <c:pt idx="21926" formatCode="General">
                  <c:v>0.25026514681517997</c:v>
                </c:pt>
                <c:pt idx="21927" formatCode="General">
                  <c:v>0.25520811240973801</c:v>
                </c:pt>
                <c:pt idx="21928" formatCode="General">
                  <c:v>0.25918750949345198</c:v>
                </c:pt>
                <c:pt idx="21929" formatCode="General">
                  <c:v>0.26297937030282398</c:v>
                </c:pt>
                <c:pt idx="21930" formatCode="General">
                  <c:v>0.26703560235916401</c:v>
                </c:pt>
                <c:pt idx="21931" formatCode="General">
                  <c:v>0.27163983493447103</c:v>
                </c:pt>
                <c:pt idx="21932" formatCode="General">
                  <c:v>0.27722740278684899</c:v>
                </c:pt>
                <c:pt idx="21933" formatCode="General">
                  <c:v>0.28417521848011101</c:v>
                </c:pt>
                <c:pt idx="21934" formatCode="General">
                  <c:v>0.29241088851276198</c:v>
                </c:pt>
                <c:pt idx="21935" formatCode="General">
                  <c:v>0.30110845942087999</c:v>
                </c:pt>
                <c:pt idx="21936" formatCode="General">
                  <c:v>0.30898358545381499</c:v>
                </c:pt>
                <c:pt idx="21937" formatCode="General">
                  <c:v>0.31550364993332902</c:v>
                </c:pt>
                <c:pt idx="21938" formatCode="General">
                  <c:v>0.32104174978077699</c:v>
                </c:pt>
                <c:pt idx="21939" formatCode="General">
                  <c:v>0.32604020752966101</c:v>
                </c:pt>
                <c:pt idx="21940" formatCode="General">
                  <c:v>0.33109033678382299</c:v>
                </c:pt>
                <c:pt idx="21941" formatCode="General">
                  <c:v>0.33639186705174201</c:v>
                </c:pt>
                <c:pt idx="21942" formatCode="General">
                  <c:v>0.34170397290996501</c:v>
                </c:pt>
                <c:pt idx="21943" formatCode="General">
                  <c:v>0.34723551671167302</c:v>
                </c:pt>
                <c:pt idx="21944" formatCode="General">
                  <c:v>0.35365178954923798</c:v>
                </c:pt>
                <c:pt idx="21945" formatCode="General">
                  <c:v>0.36171032484812199</c:v>
                </c:pt>
                <c:pt idx="21946" formatCode="General">
                  <c:v>0.37110604245407303</c:v>
                </c:pt>
                <c:pt idx="21947" formatCode="General">
                  <c:v>0.38101475900210302</c:v>
                </c:pt>
                <c:pt idx="21948" formatCode="General">
                  <c:v>0.39073252002799602</c:v>
                </c:pt>
                <c:pt idx="21949" formatCode="General">
                  <c:v>0.39980093083548501</c:v>
                </c:pt>
                <c:pt idx="21950" formatCode="General">
                  <c:v>0.40825191486721801</c:v>
                </c:pt>
                <c:pt idx="21951" formatCode="General">
                  <c:v>0.41664111518840002</c:v>
                </c:pt>
                <c:pt idx="21952" formatCode="General">
                  <c:v>0.42518055635646002</c:v>
                </c:pt>
                <c:pt idx="21953" formatCode="General">
                  <c:v>0.43310173063454699</c:v>
                </c:pt>
                <c:pt idx="21954" formatCode="General">
                  <c:v>0.43996364274945599</c:v>
                </c:pt>
                <c:pt idx="21955" formatCode="General">
                  <c:v>0.445997696840642</c:v>
                </c:pt>
                <c:pt idx="21956" formatCode="General">
                  <c:v>0.45146348566893002</c:v>
                </c:pt>
                <c:pt idx="21957" formatCode="General">
                  <c:v>0.456090879125431</c:v>
                </c:pt>
                <c:pt idx="21958" formatCode="General">
                  <c:v>0.45909891221989102</c:v>
                </c:pt>
                <c:pt idx="21959" formatCode="General">
                  <c:v>0.46017857284994701</c:v>
                </c:pt>
                <c:pt idx="21960" formatCode="General">
                  <c:v>0.45984406499784097</c:v>
                </c:pt>
                <c:pt idx="21961" formatCode="General">
                  <c:v>0.45844367219524201</c:v>
                </c:pt>
                <c:pt idx="21962" formatCode="General">
                  <c:v>0.456373372108554</c:v>
                </c:pt>
                <c:pt idx="21963" formatCode="General">
                  <c:v>0.453918571500528</c:v>
                </c:pt>
                <c:pt idx="21964" formatCode="General">
                  <c:v>0.45048440848465099</c:v>
                </c:pt>
                <c:pt idx="21965" formatCode="General">
                  <c:v>0.446028581224932</c:v>
                </c:pt>
                <c:pt idx="21966" formatCode="General">
                  <c:v>0.44132888921816699</c:v>
                </c:pt>
                <c:pt idx="21967" formatCode="General">
                  <c:v>0.437230833384675</c:v>
                </c:pt>
                <c:pt idx="21968" formatCode="General">
                  <c:v>0.43443225132709301</c:v>
                </c:pt>
                <c:pt idx="21969" formatCode="General">
                  <c:v>0.43332484632815199</c:v>
                </c:pt>
                <c:pt idx="21970" formatCode="General">
                  <c:v>0.43395017969890698</c:v>
                </c:pt>
                <c:pt idx="21971" formatCode="General">
                  <c:v>0.43614494480866101</c:v>
                </c:pt>
                <c:pt idx="21972" formatCode="General">
                  <c:v>0.439747372334509</c:v>
                </c:pt>
                <c:pt idx="21973" formatCode="General">
                  <c:v>0.44391337932686598</c:v>
                </c:pt>
                <c:pt idx="21974" formatCode="General">
                  <c:v>0.44803369819240302</c:v>
                </c:pt>
                <c:pt idx="21975" formatCode="General">
                  <c:v>0.45185829596816901</c:v>
                </c:pt>
                <c:pt idx="21976" formatCode="General">
                  <c:v>0.45485359717720503</c:v>
                </c:pt>
                <c:pt idx="21977" formatCode="General">
                  <c:v>0.45702838482439601</c:v>
                </c:pt>
                <c:pt idx="21978" formatCode="General">
                  <c:v>0.45858536615937301</c:v>
                </c:pt>
                <c:pt idx="21979" formatCode="General">
                  <c:v>0.45902768644633901</c:v>
                </c:pt>
                <c:pt idx="21980" formatCode="General">
                  <c:v>0.45780275841155799</c:v>
                </c:pt>
                <c:pt idx="21981" formatCode="General">
                  <c:v>0.455570571932149</c:v>
                </c:pt>
                <c:pt idx="21982" formatCode="General">
                  <c:v>0.45340862007480398</c:v>
                </c:pt>
                <c:pt idx="21983" formatCode="General">
                  <c:v>0.45183325562864202</c:v>
                </c:pt>
                <c:pt idx="21984" formatCode="General">
                  <c:v>0.45096177052296699</c:v>
                </c:pt>
                <c:pt idx="21985" formatCode="General">
                  <c:v>0.45049851712857403</c:v>
                </c:pt>
                <c:pt idx="21986" formatCode="General">
                  <c:v>0.44999561802914201</c:v>
                </c:pt>
                <c:pt idx="21987" formatCode="General">
                  <c:v>0.44898830837893</c:v>
                </c:pt>
                <c:pt idx="21988" formatCode="General">
                  <c:v>0.44710312159145399</c:v>
                </c:pt>
                <c:pt idx="21989" formatCode="General">
                  <c:v>0.44421715366402098</c:v>
                </c:pt>
                <c:pt idx="21990" formatCode="General">
                  <c:v>0.44030555447305297</c:v>
                </c:pt>
                <c:pt idx="21991" formatCode="General">
                  <c:v>0.43519979125564201</c:v>
                </c:pt>
                <c:pt idx="21992" formatCode="General">
                  <c:v>0.42898684583899299</c:v>
                </c:pt>
                <c:pt idx="21993" formatCode="General">
                  <c:v>0.42229556857282802</c:v>
                </c:pt>
                <c:pt idx="21994" formatCode="General">
                  <c:v>0.41593302559449302</c:v>
                </c:pt>
                <c:pt idx="21995" formatCode="General">
                  <c:v>0.41023227120864703</c:v>
                </c:pt>
                <c:pt idx="21996" formatCode="General">
                  <c:v>0.40433472972857598</c:v>
                </c:pt>
                <c:pt idx="21997" formatCode="General">
                  <c:v>0.39695001487522302</c:v>
                </c:pt>
                <c:pt idx="21998" formatCode="General">
                  <c:v>0.38784480423311002</c:v>
                </c:pt>
                <c:pt idx="21999" formatCode="General">
                  <c:v>0.37766720055990799</c:v>
                </c:pt>
                <c:pt idx="22000" formatCode="General">
                  <c:v>0.367277846206506</c:v>
                </c:pt>
                <c:pt idx="22001" formatCode="General">
                  <c:v>0.35734817519275602</c:v>
                </c:pt>
                <c:pt idx="22002" formatCode="General">
                  <c:v>0.34799791317953999</c:v>
                </c:pt>
                <c:pt idx="22003" formatCode="General">
                  <c:v>0.33918944538497098</c:v>
                </c:pt>
                <c:pt idx="22004" formatCode="General">
                  <c:v>0.33118832044803198</c:v>
                </c:pt>
                <c:pt idx="22005" formatCode="General">
                  <c:v>0.32426343596811003</c:v>
                </c:pt>
                <c:pt idx="22006" formatCode="General">
                  <c:v>0.318555654761355</c:v>
                </c:pt>
                <c:pt idx="22007" formatCode="General">
                  <c:v>0.31448502333686401</c:v>
                </c:pt>
                <c:pt idx="22008" formatCode="General">
                  <c:v>0.312493629868899</c:v>
                </c:pt>
                <c:pt idx="22009" formatCode="General">
                  <c:v>0.31226925500685998</c:v>
                </c:pt>
                <c:pt idx="22010" formatCode="General">
                  <c:v>0.31247593957437297</c:v>
                </c:pt>
                <c:pt idx="22011" formatCode="General">
                  <c:v>0.31189621006478802</c:v>
                </c:pt>
                <c:pt idx="22012" formatCode="General">
                  <c:v>0.30987061998163801</c:v>
                </c:pt>
                <c:pt idx="22013" formatCode="General">
                  <c:v>0.305208746721573</c:v>
                </c:pt>
                <c:pt idx="22014" formatCode="General">
                  <c:v>0.29724291013728599</c:v>
                </c:pt>
                <c:pt idx="22015" formatCode="General">
                  <c:v>0.28700083730994502</c:v>
                </c:pt>
                <c:pt idx="22016" formatCode="General">
                  <c:v>0.276109035503391</c:v>
                </c:pt>
                <c:pt idx="22017" formatCode="General">
                  <c:v>0.26563928407012799</c:v>
                </c:pt>
                <c:pt idx="22018" formatCode="General">
                  <c:v>0.25614046888810799</c:v>
                </c:pt>
                <c:pt idx="22019" formatCode="General">
                  <c:v>0.24821481032274301</c:v>
                </c:pt>
                <c:pt idx="22020" formatCode="General">
                  <c:v>0.24265516186477401</c:v>
                </c:pt>
                <c:pt idx="22021" formatCode="General">
                  <c:v>0.23967171469012399</c:v>
                </c:pt>
                <c:pt idx="22022" formatCode="General">
                  <c:v>0.238340976549865</c:v>
                </c:pt>
                <c:pt idx="22023" formatCode="General">
                  <c:v>0.237348313747167</c:v>
                </c:pt>
                <c:pt idx="22024" formatCode="General">
                  <c:v>0.23468386490627499</c:v>
                </c:pt>
                <c:pt idx="22025" formatCode="General">
                  <c:v>0.22959242505214</c:v>
                </c:pt>
                <c:pt idx="22026" formatCode="General">
                  <c:v>0.223499802877589</c:v>
                </c:pt>
                <c:pt idx="22027" formatCode="General">
                  <c:v>0.21725831627263401</c:v>
                </c:pt>
                <c:pt idx="22028" formatCode="General">
                  <c:v>0.21064552788056801</c:v>
                </c:pt>
                <c:pt idx="22029" formatCode="General">
                  <c:v>0.20302055388808599</c:v>
                </c:pt>
                <c:pt idx="22030" formatCode="General">
                  <c:v>0.194134585770734</c:v>
                </c:pt>
                <c:pt idx="22031" formatCode="General">
                  <c:v>0.18461066720611599</c:v>
                </c:pt>
                <c:pt idx="22032" formatCode="General">
                  <c:v>0.175146653223756</c:v>
                </c:pt>
                <c:pt idx="22033" formatCode="General">
                  <c:v>0.16564824266685499</c:v>
                </c:pt>
                <c:pt idx="22034" formatCode="General">
                  <c:v>0.155747637192443</c:v>
                </c:pt>
                <c:pt idx="22035" formatCode="General">
                  <c:v>0.145517831776248</c:v>
                </c:pt>
                <c:pt idx="22036" formatCode="General">
                  <c:v>0.135487922290256</c:v>
                </c:pt>
                <c:pt idx="22037" formatCode="General">
                  <c:v>0.12610648521921</c:v>
                </c:pt>
                <c:pt idx="22038" formatCode="General">
                  <c:v>0.117720746553029</c:v>
                </c:pt>
                <c:pt idx="22039" formatCode="General">
                  <c:v>0.110292958473372</c:v>
                </c:pt>
                <c:pt idx="22040" formatCode="General">
                  <c:v>0.103341331770731</c:v>
                </c:pt>
                <c:pt idx="22041" formatCode="General">
                  <c:v>9.6373028950824696E-2</c:v>
                </c:pt>
                <c:pt idx="22042" formatCode="General">
                  <c:v>8.8985822396903905E-2</c:v>
                </c:pt>
                <c:pt idx="22043" formatCode="General">
                  <c:v>8.0661977289552794E-2</c:v>
                </c:pt>
                <c:pt idx="22044" formatCode="General">
                  <c:v>7.1302939285196099E-2</c:v>
                </c:pt>
                <c:pt idx="22045" formatCode="General">
                  <c:v>6.1354175501456401E-2</c:v>
                </c:pt>
                <c:pt idx="22046" formatCode="General">
                  <c:v>5.1132829912551601E-2</c:v>
                </c:pt>
                <c:pt idx="22047" formatCode="General">
                  <c:v>4.0919898378771198E-2</c:v>
                </c:pt>
                <c:pt idx="22048" formatCode="General">
                  <c:v>3.1359429345609202E-2</c:v>
                </c:pt>
                <c:pt idx="22049" formatCode="General">
                  <c:v>2.3815264367423799E-2</c:v>
                </c:pt>
                <c:pt idx="22050" formatCode="General">
                  <c:v>1.7896925892863201E-2</c:v>
                </c:pt>
                <c:pt idx="22051" formatCode="General">
                  <c:v>1.2211088760590801E-2</c:v>
                </c:pt>
                <c:pt idx="22052" formatCode="General">
                  <c:v>6.2672581311783602E-3</c:v>
                </c:pt>
                <c:pt idx="22053" formatCode="General">
                  <c:v>-2.7309640144498399E-4</c:v>
                </c:pt>
                <c:pt idx="22054" formatCode="General">
                  <c:v>-7.6490391779936301E-3</c:v>
                </c:pt>
                <c:pt idx="22055" formatCode="General">
                  <c:v>-1.58002324253185E-2</c:v>
                </c:pt>
                <c:pt idx="22056" formatCode="General">
                  <c:v>-2.4299145410377299E-2</c:v>
                </c:pt>
                <c:pt idx="22057" formatCode="General">
                  <c:v>-3.2927451040185601E-2</c:v>
                </c:pt>
                <c:pt idx="22058" formatCode="General">
                  <c:v>-4.1100811966241303E-2</c:v>
                </c:pt>
                <c:pt idx="22059" formatCode="General">
                  <c:v>-4.8104396045590102E-2</c:v>
                </c:pt>
                <c:pt idx="22060" formatCode="General">
                  <c:v>-5.3715842972584402E-2</c:v>
                </c:pt>
                <c:pt idx="22061" formatCode="General">
                  <c:v>-5.8588272652485403E-2</c:v>
                </c:pt>
                <c:pt idx="22062" formatCode="General">
                  <c:v>-6.45696333688177E-2</c:v>
                </c:pt>
                <c:pt idx="22063" formatCode="General">
                  <c:v>-7.2595226660370396E-2</c:v>
                </c:pt>
                <c:pt idx="22064" formatCode="General">
                  <c:v>-8.1790680200564E-2</c:v>
                </c:pt>
                <c:pt idx="22065" formatCode="General">
                  <c:v>-9.1223993154310803E-2</c:v>
                </c:pt>
                <c:pt idx="22066" formatCode="General">
                  <c:v>-0.10043755372438801</c:v>
                </c:pt>
                <c:pt idx="22067" formatCode="General">
                  <c:v>-0.109491675687202</c:v>
                </c:pt>
                <c:pt idx="22068" formatCode="General">
                  <c:v>-0.118936808370077</c:v>
                </c:pt>
                <c:pt idx="22069" formatCode="General">
                  <c:v>-0.128945045498424</c:v>
                </c:pt>
                <c:pt idx="22070" formatCode="General">
                  <c:v>-0.138924820168286</c:v>
                </c:pt>
                <c:pt idx="22071" formatCode="General">
                  <c:v>-0.14794931901226099</c:v>
                </c:pt>
                <c:pt idx="22072" formatCode="General">
                  <c:v>-0.15563449942110999</c:v>
                </c:pt>
                <c:pt idx="22073" formatCode="General">
                  <c:v>-0.16218195749963801</c:v>
                </c:pt>
                <c:pt idx="22074" formatCode="General">
                  <c:v>-0.16771202013416001</c:v>
                </c:pt>
                <c:pt idx="22075" formatCode="General">
                  <c:v>-0.172167102049503</c:v>
                </c:pt>
                <c:pt idx="22076" formatCode="General">
                  <c:v>-0.175808533211853</c:v>
                </c:pt>
                <c:pt idx="22077" formatCode="General">
                  <c:v>-0.17925681907837701</c:v>
                </c:pt>
                <c:pt idx="22078" formatCode="General">
                  <c:v>-0.183259889648901</c:v>
                </c:pt>
                <c:pt idx="22079" formatCode="General">
                  <c:v>-0.18832691368464599</c:v>
                </c:pt>
                <c:pt idx="22080" formatCode="General">
                  <c:v>-0.194111583528323</c:v>
                </c:pt>
                <c:pt idx="22081" formatCode="General">
                  <c:v>-0.200166185853761</c:v>
                </c:pt>
                <c:pt idx="22082" formatCode="General">
                  <c:v>-0.206369775691396</c:v>
                </c:pt>
                <c:pt idx="22083" formatCode="General">
                  <c:v>-0.212706073038777</c:v>
                </c:pt>
                <c:pt idx="22084" formatCode="General">
                  <c:v>-0.219005423093969</c:v>
                </c:pt>
                <c:pt idx="22085" formatCode="General">
                  <c:v>-0.22471496012908601</c:v>
                </c:pt>
                <c:pt idx="22086" formatCode="General">
                  <c:v>-0.229577496361421</c:v>
                </c:pt>
                <c:pt idx="22087" formatCode="General">
                  <c:v>-0.23354584905871001</c:v>
                </c:pt>
                <c:pt idx="22088" formatCode="General">
                  <c:v>-0.23671666398309199</c:v>
                </c:pt>
                <c:pt idx="22089" formatCode="General">
                  <c:v>-0.239303791239</c:v>
                </c:pt>
                <c:pt idx="22090" formatCode="General">
                  <c:v>-0.24149114223398899</c:v>
                </c:pt>
                <c:pt idx="22091" formatCode="General">
                  <c:v>-0.24363142133958901</c:v>
                </c:pt>
                <c:pt idx="22092" formatCode="General">
                  <c:v>-0.246125437788558</c:v>
                </c:pt>
                <c:pt idx="22093" formatCode="General">
                  <c:v>-0.249140324690168</c:v>
                </c:pt>
                <c:pt idx="22094" formatCode="General">
                  <c:v>-0.252752579342998</c:v>
                </c:pt>
                <c:pt idx="22095" formatCode="General">
                  <c:v>-0.25701745282726202</c:v>
                </c:pt>
                <c:pt idx="22096" formatCode="General">
                  <c:v>-0.26178536148864001</c:v>
                </c:pt>
                <c:pt idx="22097" formatCode="General">
                  <c:v>-0.26704466546727101</c:v>
                </c:pt>
                <c:pt idx="22098" formatCode="General">
                  <c:v>-0.272650734959001</c:v>
                </c:pt>
                <c:pt idx="22099" formatCode="General">
                  <c:v>-0.27838846051609101</c:v>
                </c:pt>
                <c:pt idx="22100" formatCode="General">
                  <c:v>-0.28444669303445003</c:v>
                </c:pt>
                <c:pt idx="22101" formatCode="General">
                  <c:v>-0.29107214329951497</c:v>
                </c:pt>
                <c:pt idx="22102" formatCode="General">
                  <c:v>-0.298070662069361</c:v>
                </c:pt>
                <c:pt idx="22103" formatCode="General">
                  <c:v>-0.30473751043477698</c:v>
                </c:pt>
                <c:pt idx="22104" formatCode="General">
                  <c:v>-0.31039610381841098</c:v>
                </c:pt>
                <c:pt idx="22105" formatCode="General">
                  <c:v>-0.31490857869883199</c:v>
                </c:pt>
                <c:pt idx="22106" formatCode="General">
                  <c:v>-0.31843662326897199</c:v>
                </c:pt>
                <c:pt idx="22107" formatCode="General">
                  <c:v>-0.32122891767055101</c:v>
                </c:pt>
                <c:pt idx="22108" formatCode="General">
                  <c:v>-0.32363873401575899</c:v>
                </c:pt>
                <c:pt idx="22109" formatCode="General">
                  <c:v>-0.32584551004552598</c:v>
                </c:pt>
                <c:pt idx="22110" formatCode="General">
                  <c:v>-0.32785695186277303</c:v>
                </c:pt>
                <c:pt idx="22111" formatCode="General">
                  <c:v>-0.33026463148323998</c:v>
                </c:pt>
                <c:pt idx="22112" formatCode="General">
                  <c:v>-0.333931626909169</c:v>
                </c:pt>
                <c:pt idx="22113" formatCode="General">
                  <c:v>-0.33900787351126299</c:v>
                </c:pt>
                <c:pt idx="22114" formatCode="General">
                  <c:v>-0.34498983743695799</c:v>
                </c:pt>
                <c:pt idx="22115" formatCode="General">
                  <c:v>-0.35106116336591903</c:v>
                </c:pt>
                <c:pt idx="22116" formatCode="General">
                  <c:v>-0.35669593848876902</c:v>
                </c:pt>
                <c:pt idx="22117" formatCode="General">
                  <c:v>-0.362035919915911</c:v>
                </c:pt>
                <c:pt idx="22118" formatCode="General">
                  <c:v>-0.36750634815792499</c:v>
                </c:pt>
                <c:pt idx="22119" formatCode="General">
                  <c:v>-0.37351011973172499</c:v>
                </c:pt>
                <c:pt idx="22120" formatCode="General">
                  <c:v>-0.38001641728357599</c:v>
                </c:pt>
                <c:pt idx="22121" formatCode="General">
                  <c:v>-0.38663004668282303</c:v>
                </c:pt>
                <c:pt idx="22122" formatCode="General">
                  <c:v>-0.39325311262388801</c:v>
                </c:pt>
                <c:pt idx="22123" formatCode="General">
                  <c:v>-0.400021022782029</c:v>
                </c:pt>
                <c:pt idx="22124" formatCode="General">
                  <c:v>-0.406936405548254</c:v>
                </c:pt>
                <c:pt idx="22125" formatCode="General">
                  <c:v>-0.41375266984535802</c:v>
                </c:pt>
                <c:pt idx="22126" formatCode="General">
                  <c:v>-0.41985751214554401</c:v>
                </c:pt>
                <c:pt idx="22127" formatCode="General">
                  <c:v>-0.424645651075787</c:v>
                </c:pt>
                <c:pt idx="22128" formatCode="General">
                  <c:v>-0.42833108526878899</c:v>
                </c:pt>
                <c:pt idx="22129" formatCode="General">
                  <c:v>-0.43172818126783602</c:v>
                </c:pt>
                <c:pt idx="22130" formatCode="General">
                  <c:v>-0.43494497559726902</c:v>
                </c:pt>
                <c:pt idx="22131" formatCode="General">
                  <c:v>-0.43751470314624702</c:v>
                </c:pt>
                <c:pt idx="22132" formatCode="General">
                  <c:v>-0.43914356423335399</c:v>
                </c:pt>
                <c:pt idx="22133" formatCode="General">
                  <c:v>-0.43974745476815602</c:v>
                </c:pt>
                <c:pt idx="22134" formatCode="General">
                  <c:v>-0.43933028235747701</c:v>
                </c:pt>
                <c:pt idx="22135" formatCode="General">
                  <c:v>-0.437569524644426</c:v>
                </c:pt>
                <c:pt idx="22136" formatCode="General">
                  <c:v>-0.43385691837307999</c:v>
                </c:pt>
                <c:pt idx="22137" formatCode="General">
                  <c:v>-0.427946692732107</c:v>
                </c:pt>
                <c:pt idx="22138" formatCode="General">
                  <c:v>-0.420771649993883</c:v>
                </c:pt>
                <c:pt idx="22139" formatCode="General">
                  <c:v>-0.41357096921417902</c:v>
                </c:pt>
                <c:pt idx="22140" formatCode="General">
                  <c:v>-0.40659099302665203</c:v>
                </c:pt>
                <c:pt idx="22141" formatCode="General">
                  <c:v>-0.399736370387343</c:v>
                </c:pt>
                <c:pt idx="22142" formatCode="General">
                  <c:v>-0.39345256331390399</c:v>
                </c:pt>
                <c:pt idx="22143" formatCode="General">
                  <c:v>-0.388245199572751</c:v>
                </c:pt>
                <c:pt idx="22144" formatCode="General">
                  <c:v>-0.38387406742505797</c:v>
                </c:pt>
                <c:pt idx="22145" formatCode="General">
                  <c:v>-0.37992964085718001</c:v>
                </c:pt>
                <c:pt idx="22146" formatCode="General">
                  <c:v>-0.37629345882460302</c:v>
                </c:pt>
                <c:pt idx="22147" formatCode="General">
                  <c:v>-0.37316881311425198</c:v>
                </c:pt>
                <c:pt idx="22148" formatCode="General">
                  <c:v>-0.371331079276295</c:v>
                </c:pt>
                <c:pt idx="22149" formatCode="General">
                  <c:v>-0.371222375346692</c:v>
                </c:pt>
                <c:pt idx="22150" formatCode="General">
                  <c:v>-0.37251561668676397</c:v>
                </c:pt>
                <c:pt idx="22151" formatCode="General">
                  <c:v>-0.37466023136917898</c:v>
                </c:pt>
                <c:pt idx="22152" formatCode="General">
                  <c:v>-0.37702082503101703</c:v>
                </c:pt>
                <c:pt idx="22153" formatCode="General">
                  <c:v>-0.37907961475285301</c:v>
                </c:pt>
                <c:pt idx="22154" formatCode="General">
                  <c:v>-0.38061520807194499</c:v>
                </c:pt>
                <c:pt idx="22155" formatCode="General">
                  <c:v>-0.38161192351020901</c:v>
                </c:pt>
                <c:pt idx="22156" formatCode="General">
                  <c:v>-0.38217593689252899</c:v>
                </c:pt>
                <c:pt idx="22157" formatCode="General">
                  <c:v>-0.38229080737760002</c:v>
                </c:pt>
                <c:pt idx="22158" formatCode="General">
                  <c:v>-0.38170181066236197</c:v>
                </c:pt>
                <c:pt idx="22159" formatCode="General">
                  <c:v>-0.38017204997829401</c:v>
                </c:pt>
                <c:pt idx="22160" formatCode="General">
                  <c:v>-0.37765362755564003</c:v>
                </c:pt>
                <c:pt idx="22161" formatCode="General">
                  <c:v>-0.37456847462986897</c:v>
                </c:pt>
                <c:pt idx="22162" formatCode="General">
                  <c:v>-0.37115000794157199</c:v>
                </c:pt>
                <c:pt idx="22163" formatCode="General">
                  <c:v>-0.36722183833975702</c:v>
                </c:pt>
                <c:pt idx="22164" formatCode="General">
                  <c:v>-0.36326143850496601</c:v>
                </c:pt>
                <c:pt idx="22165" formatCode="General">
                  <c:v>-0.359900383590468</c:v>
                </c:pt>
                <c:pt idx="22166" formatCode="General">
                  <c:v>-0.35703505519331802</c:v>
                </c:pt>
                <c:pt idx="22167" formatCode="General">
                  <c:v>-0.35456600056479498</c:v>
                </c:pt>
                <c:pt idx="22168" formatCode="General">
                  <c:v>-0.35309801849975903</c:v>
                </c:pt>
                <c:pt idx="22169" formatCode="General">
                  <c:v>-0.35308974701894702</c:v>
                </c:pt>
                <c:pt idx="22170" formatCode="General">
                  <c:v>-0.35459622290924903</c:v>
                </c:pt>
                <c:pt idx="22171" formatCode="General">
                  <c:v>-0.35805276027232003</c:v>
                </c:pt>
                <c:pt idx="22172" formatCode="General">
                  <c:v>-0.36343846990693102</c:v>
                </c:pt>
                <c:pt idx="22173" formatCode="General">
                  <c:v>-0.36985057114208902</c:v>
                </c:pt>
                <c:pt idx="22174" formatCode="General">
                  <c:v>-0.37668230438948802</c:v>
                </c:pt>
                <c:pt idx="22175" formatCode="General">
                  <c:v>-0.38394098969193602</c:v>
                </c:pt>
                <c:pt idx="22176" formatCode="General">
                  <c:v>-0.39121422790489302</c:v>
                </c:pt>
                <c:pt idx="22177" formatCode="General">
                  <c:v>-0.39815102949252501</c:v>
                </c:pt>
                <c:pt idx="22178" formatCode="General">
                  <c:v>-0.40460617925961401</c:v>
                </c:pt>
                <c:pt idx="22179" formatCode="General">
                  <c:v>-0.410087702063335</c:v>
                </c:pt>
                <c:pt idx="22180" formatCode="General">
                  <c:v>-0.41454903636969898</c:v>
                </c:pt>
                <c:pt idx="22181" formatCode="General">
                  <c:v>-0.41836676516997301</c:v>
                </c:pt>
                <c:pt idx="22182" formatCode="General">
                  <c:v>-0.422078574095135</c:v>
                </c:pt>
                <c:pt idx="22183" formatCode="General">
                  <c:v>-0.425838928138915</c:v>
                </c:pt>
                <c:pt idx="22184" formatCode="General">
                  <c:v>-0.42943611432796303</c:v>
                </c:pt>
                <c:pt idx="22185" formatCode="General">
                  <c:v>-0.43259965841348302</c:v>
                </c:pt>
                <c:pt idx="22186" formatCode="General">
                  <c:v>-0.434878520859939</c:v>
                </c:pt>
                <c:pt idx="22187" formatCode="General">
                  <c:v>-0.436174793764187</c:v>
                </c:pt>
                <c:pt idx="22188" formatCode="General">
                  <c:v>-0.436610435950473</c:v>
                </c:pt>
                <c:pt idx="22189" formatCode="General">
                  <c:v>-0.43619178697502597</c:v>
                </c:pt>
                <c:pt idx="22190" formatCode="General">
                  <c:v>-0.43601371700604302</c:v>
                </c:pt>
                <c:pt idx="22191" formatCode="General">
                  <c:v>-0.43703956769353097</c:v>
                </c:pt>
                <c:pt idx="22192" formatCode="General">
                  <c:v>-0.43880930824162201</c:v>
                </c:pt>
                <c:pt idx="22193" formatCode="General">
                  <c:v>-0.44063334846095198</c:v>
                </c:pt>
                <c:pt idx="22194" formatCode="General">
                  <c:v>-0.44135876226218601</c:v>
                </c:pt>
                <c:pt idx="22195" formatCode="General">
                  <c:v>-0.44022666336662403</c:v>
                </c:pt>
                <c:pt idx="22196" formatCode="General">
                  <c:v>-0.43773817052032199</c:v>
                </c:pt>
                <c:pt idx="22197" formatCode="General">
                  <c:v>-0.434158766970836</c:v>
                </c:pt>
                <c:pt idx="22198" formatCode="General">
                  <c:v>-0.429588325425732</c:v>
                </c:pt>
                <c:pt idx="22199" formatCode="General">
                  <c:v>-0.42476075183086398</c:v>
                </c:pt>
                <c:pt idx="22200" formatCode="General">
                  <c:v>-0.42020652679328402</c:v>
                </c:pt>
                <c:pt idx="22201" formatCode="General">
                  <c:v>-0.41643161281282998</c:v>
                </c:pt>
                <c:pt idx="22202" formatCode="General">
                  <c:v>-0.41399771782273898</c:v>
                </c:pt>
                <c:pt idx="22203" formatCode="General">
                  <c:v>-0.413761600992333</c:v>
                </c:pt>
                <c:pt idx="22204" formatCode="General">
                  <c:v>-0.41571982759564102</c:v>
                </c:pt>
                <c:pt idx="22205" formatCode="General">
                  <c:v>-0.418776937474789</c:v>
                </c:pt>
                <c:pt idx="22206" formatCode="General">
                  <c:v>-0.42280540717753601</c:v>
                </c:pt>
                <c:pt idx="22207" formatCode="General">
                  <c:v>-0.42765298691193498</c:v>
                </c:pt>
                <c:pt idx="22208" formatCode="General">
                  <c:v>-0.43254171648520501</c:v>
                </c:pt>
                <c:pt idx="22209" formatCode="General">
                  <c:v>-0.43668434010863999</c:v>
                </c:pt>
                <c:pt idx="22210" formatCode="General">
                  <c:v>-0.43920654423217098</c:v>
                </c:pt>
                <c:pt idx="22211" formatCode="General">
                  <c:v>-0.43943060367888798</c:v>
                </c:pt>
                <c:pt idx="22212" formatCode="General">
                  <c:v>-0.43715494125197202</c:v>
                </c:pt>
                <c:pt idx="22213" formatCode="General">
                  <c:v>-0.43253135976289098</c:v>
                </c:pt>
                <c:pt idx="22214" formatCode="General">
                  <c:v>-0.42590410365751602</c:v>
                </c:pt>
                <c:pt idx="22215" formatCode="General">
                  <c:v>-0.41764597769054501</c:v>
                </c:pt>
                <c:pt idx="22216" formatCode="General">
                  <c:v>-0.40798648194627202</c:v>
                </c:pt>
                <c:pt idx="22217" formatCode="General">
                  <c:v>-0.396805606892421</c:v>
                </c:pt>
                <c:pt idx="22218" formatCode="General">
                  <c:v>-0.38354626602755598</c:v>
                </c:pt>
                <c:pt idx="22219" formatCode="General">
                  <c:v>-0.36756063628929803</c:v>
                </c:pt>
                <c:pt idx="22220" formatCode="General">
                  <c:v>-0.34893201354299302</c:v>
                </c:pt>
                <c:pt idx="22221" formatCode="General">
                  <c:v>-0.32844029055394502</c:v>
                </c:pt>
                <c:pt idx="22222" formatCode="General">
                  <c:v>-0.306927154191736</c:v>
                </c:pt>
                <c:pt idx="22223" formatCode="General">
                  <c:v>-0.28461319840066202</c:v>
                </c:pt>
                <c:pt idx="22224" formatCode="General">
                  <c:v>-0.26108749444055601</c:v>
                </c:pt>
                <c:pt idx="22225" formatCode="General">
                  <c:v>-0.23609390821479301</c:v>
                </c:pt>
                <c:pt idx="22226" formatCode="General">
                  <c:v>-0.210062454842431</c:v>
                </c:pt>
                <c:pt idx="22227" formatCode="General">
                  <c:v>-0.184627643479788</c:v>
                </c:pt>
                <c:pt idx="22228" formatCode="General">
                  <c:v>-0.16206304222571</c:v>
                </c:pt>
                <c:pt idx="22229" formatCode="General">
                  <c:v>-0.14292449635725801</c:v>
                </c:pt>
                <c:pt idx="22230" formatCode="General">
                  <c:v>-0.12616350235315199</c:v>
                </c:pt>
                <c:pt idx="22231" formatCode="General">
                  <c:v>-0.111297764907243</c:v>
                </c:pt>
                <c:pt idx="22232" formatCode="General">
                  <c:v>-9.8320917265394103E-2</c:v>
                </c:pt>
                <c:pt idx="22233" formatCode="General">
                  <c:v>-8.7046395368252802E-2</c:v>
                </c:pt>
                <c:pt idx="22234" formatCode="General">
                  <c:v>-7.71126683162809E-2</c:v>
                </c:pt>
                <c:pt idx="22235" formatCode="General">
                  <c:v>-6.82916710660951E-2</c:v>
                </c:pt>
                <c:pt idx="22236" formatCode="General">
                  <c:v>-6.0524554944471398E-2</c:v>
                </c:pt>
                <c:pt idx="22237" formatCode="General">
                  <c:v>-5.3587294870914202E-2</c:v>
                </c:pt>
                <c:pt idx="22238" formatCode="General">
                  <c:v>-4.7167574605430598E-2</c:v>
                </c:pt>
                <c:pt idx="22239" formatCode="General">
                  <c:v>-4.0771019176381797E-2</c:v>
                </c:pt>
                <c:pt idx="22240" formatCode="General">
                  <c:v>-3.3674518077715598E-2</c:v>
                </c:pt>
                <c:pt idx="22241" formatCode="General">
                  <c:v>-2.5751464209663701E-2</c:v>
                </c:pt>
                <c:pt idx="22242" formatCode="General">
                  <c:v>-1.6882468208858799E-2</c:v>
                </c:pt>
                <c:pt idx="22243" formatCode="General">
                  <c:v>-6.0766871164454001E-3</c:v>
                </c:pt>
                <c:pt idx="22244" formatCode="General">
                  <c:v>7.2952728315301696E-3</c:v>
                </c:pt>
                <c:pt idx="22245" formatCode="General">
                  <c:v>2.27744938249284E-2</c:v>
                </c:pt>
                <c:pt idx="22246" formatCode="General">
                  <c:v>3.9667073711320597E-2</c:v>
                </c:pt>
                <c:pt idx="22247" formatCode="General">
                  <c:v>5.7637860533200802E-2</c:v>
                </c:pt>
                <c:pt idx="22248" formatCode="General">
                  <c:v>7.6848055054871495E-2</c:v>
                </c:pt>
                <c:pt idx="22249" formatCode="General">
                  <c:v>9.7547597471530204E-2</c:v>
                </c:pt>
                <c:pt idx="22250" formatCode="General">
                  <c:v>0.119056260625865</c:v>
                </c:pt>
                <c:pt idx="22251" formatCode="General">
                  <c:v>0.140285241121025</c:v>
                </c:pt>
                <c:pt idx="22252" formatCode="General">
                  <c:v>0.16060855925651199</c:v>
                </c:pt>
                <c:pt idx="22253" formatCode="General">
                  <c:v>0.179055575069547</c:v>
                </c:pt>
                <c:pt idx="22254" formatCode="General">
                  <c:v>0.19456113587181101</c:v>
                </c:pt>
                <c:pt idx="22255" formatCode="General">
                  <c:v>0.20641801778020399</c:v>
                </c:pt>
                <c:pt idx="22256" formatCode="General">
                  <c:v>0.214971719879683</c:v>
                </c:pt>
                <c:pt idx="22257" formatCode="General">
                  <c:v>0.220800467045176</c:v>
                </c:pt>
                <c:pt idx="22258" formatCode="General">
                  <c:v>0.224267621692433</c:v>
                </c:pt>
                <c:pt idx="22259" formatCode="General">
                  <c:v>0.22567018657148299</c:v>
                </c:pt>
                <c:pt idx="22260" formatCode="General">
                  <c:v>0.224347386804091</c:v>
                </c:pt>
                <c:pt idx="22261" formatCode="General">
                  <c:v>0.220480076579673</c:v>
                </c:pt>
                <c:pt idx="22262" formatCode="General">
                  <c:v>0.215502703898593</c:v>
                </c:pt>
                <c:pt idx="22263" formatCode="General">
                  <c:v>0.21089246968216599</c:v>
                </c:pt>
                <c:pt idx="22264" formatCode="General">
                  <c:v>0.207443023406749</c:v>
                </c:pt>
                <c:pt idx="22265" formatCode="General">
                  <c:v>0.20529277231054699</c:v>
                </c:pt>
                <c:pt idx="22266" formatCode="General">
                  <c:v>0.20430311552885899</c:v>
                </c:pt>
                <c:pt idx="22267" formatCode="General">
                  <c:v>0.20382621637783199</c:v>
                </c:pt>
                <c:pt idx="22268" formatCode="General">
                  <c:v>0.204029677134621</c:v>
                </c:pt>
                <c:pt idx="22269" formatCode="General">
                  <c:v>0.20602144156848101</c:v>
                </c:pt>
                <c:pt idx="22270" formatCode="General">
                  <c:v>0.20986018762758499</c:v>
                </c:pt>
                <c:pt idx="22271" formatCode="General">
                  <c:v>0.214712131321939</c:v>
                </c:pt>
                <c:pt idx="22272" formatCode="General">
                  <c:v>0.22059489155919801</c:v>
                </c:pt>
                <c:pt idx="22273" formatCode="General">
                  <c:v>0.22840370551494099</c:v>
                </c:pt>
                <c:pt idx="22274" formatCode="General">
                  <c:v>0.23859014592147601</c:v>
                </c:pt>
                <c:pt idx="22275" formatCode="General">
                  <c:v>0.25067005953357102</c:v>
                </c:pt>
                <c:pt idx="22276" formatCode="General">
                  <c:v>0.26345267001612499</c:v>
                </c:pt>
                <c:pt idx="22277" formatCode="General">
                  <c:v>0.27644439584297797</c:v>
                </c:pt>
                <c:pt idx="22278" formatCode="General">
                  <c:v>0.28970211729722301</c:v>
                </c:pt>
                <c:pt idx="22279" formatCode="General">
                  <c:v>0.30315937118692399</c:v>
                </c:pt>
                <c:pt idx="22280" formatCode="General">
                  <c:v>0.31579811315281398</c:v>
                </c:pt>
                <c:pt idx="22281" formatCode="General">
                  <c:v>0.32699332818931998</c:v>
                </c:pt>
                <c:pt idx="22282" formatCode="General">
                  <c:v>0.33711124269861698</c:v>
                </c:pt>
                <c:pt idx="22283" formatCode="General">
                  <c:v>0.34598688294292101</c:v>
                </c:pt>
                <c:pt idx="22284" formatCode="General">
                  <c:v>0.35334387266636802</c:v>
                </c:pt>
                <c:pt idx="22285" formatCode="General">
                  <c:v>0.35940124160480302</c:v>
                </c:pt>
                <c:pt idx="22286" formatCode="General">
                  <c:v>0.36483403695580402</c:v>
                </c:pt>
                <c:pt idx="22287" formatCode="General">
                  <c:v>0.36981794537778701</c:v>
                </c:pt>
                <c:pt idx="22288" formatCode="General">
                  <c:v>0.374194044041947</c:v>
                </c:pt>
                <c:pt idx="22289" formatCode="General">
                  <c:v>0.37782957377172899</c:v>
                </c:pt>
                <c:pt idx="22290" formatCode="General">
                  <c:v>0.38073966362803702</c:v>
                </c:pt>
                <c:pt idx="22291" formatCode="General">
                  <c:v>0.38291807157172902</c:v>
                </c:pt>
                <c:pt idx="22292" formatCode="General">
                  <c:v>0.38423234200825801</c:v>
                </c:pt>
                <c:pt idx="22293" formatCode="General">
                  <c:v>0.38473346130987202</c:v>
                </c:pt>
                <c:pt idx="22294" formatCode="General">
                  <c:v>0.384744721611403</c:v>
                </c:pt>
                <c:pt idx="22295" formatCode="General">
                  <c:v>0.38553183182983097</c:v>
                </c:pt>
                <c:pt idx="22296" formatCode="General">
                  <c:v>0.38793982128966298</c:v>
                </c:pt>
                <c:pt idx="22297" formatCode="General">
                  <c:v>0.39199494547986302</c:v>
                </c:pt>
                <c:pt idx="22298" formatCode="General">
                  <c:v>0.39778026921767201</c:v>
                </c:pt>
                <c:pt idx="22299" formatCode="General">
                  <c:v>0.40523275336004799</c:v>
                </c:pt>
                <c:pt idx="22300" formatCode="General">
                  <c:v>0.41419631746190599</c:v>
                </c:pt>
                <c:pt idx="22301" formatCode="General">
                  <c:v>0.42436276853467098</c:v>
                </c:pt>
                <c:pt idx="22302" formatCode="General">
                  <c:v>0.43550874683193003</c:v>
                </c:pt>
                <c:pt idx="22303" formatCode="General">
                  <c:v>0.44728712921611902</c:v>
                </c:pt>
                <c:pt idx="22304" formatCode="General">
                  <c:v>0.45926143562877397</c:v>
                </c:pt>
                <c:pt idx="22305" formatCode="General">
                  <c:v>0.47099234040969201</c:v>
                </c:pt>
                <c:pt idx="22306" formatCode="General">
                  <c:v>0.48236124868008001</c:v>
                </c:pt>
                <c:pt idx="22307" formatCode="General">
                  <c:v>0.49309258680332702</c:v>
                </c:pt>
                <c:pt idx="22308" formatCode="General">
                  <c:v>0.50237719853204399</c:v>
                </c:pt>
                <c:pt idx="22309" formatCode="General">
                  <c:v>0.50994939880062895</c:v>
                </c:pt>
                <c:pt idx="22310" formatCode="General">
                  <c:v>0.51602956839596503</c:v>
                </c:pt>
                <c:pt idx="22311" formatCode="General">
                  <c:v>0.52081060585989503</c:v>
                </c:pt>
                <c:pt idx="22312" formatCode="General">
                  <c:v>0.52452874509074598</c:v>
                </c:pt>
                <c:pt idx="22313" formatCode="General">
                  <c:v>0.52727972314879001</c:v>
                </c:pt>
                <c:pt idx="22314" formatCode="General">
                  <c:v>0.52885501376336697</c:v>
                </c:pt>
                <c:pt idx="22315" formatCode="General">
                  <c:v>0.52903776159279503</c:v>
                </c:pt>
                <c:pt idx="22316" formatCode="General">
                  <c:v>0.52826427476092197</c:v>
                </c:pt>
                <c:pt idx="22317" formatCode="General">
                  <c:v>0.52746414735478997</c:v>
                </c:pt>
                <c:pt idx="22318" formatCode="General">
                  <c:v>0.52709477555694095</c:v>
                </c:pt>
                <c:pt idx="22319" formatCode="General">
                  <c:v>0.52692807227166805</c:v>
                </c:pt>
                <c:pt idx="22320" formatCode="General">
                  <c:v>0.52674366912222004</c:v>
                </c:pt>
                <c:pt idx="22321" formatCode="General">
                  <c:v>0.52668597405624196</c:v>
                </c:pt>
                <c:pt idx="22322" formatCode="General">
                  <c:v>0.52722144637895996</c:v>
                </c:pt>
                <c:pt idx="22323" formatCode="General">
                  <c:v>0.52860764426329099</c:v>
                </c:pt>
                <c:pt idx="22324" formatCode="General">
                  <c:v>0.53083383723625999</c:v>
                </c:pt>
                <c:pt idx="22325" formatCode="General">
                  <c:v>0.53383156242250396</c:v>
                </c:pt>
                <c:pt idx="22326" formatCode="General">
                  <c:v>0.53717487381032902</c:v>
                </c:pt>
                <c:pt idx="22327" formatCode="General">
                  <c:v>0.54047799001269503</c:v>
                </c:pt>
                <c:pt idx="22328" formatCode="General">
                  <c:v>0.54361427350267499</c:v>
                </c:pt>
                <c:pt idx="22329" formatCode="General">
                  <c:v>0.54715723793809001</c:v>
                </c:pt>
                <c:pt idx="22330" formatCode="General">
                  <c:v>0.551853762727464</c:v>
                </c:pt>
                <c:pt idx="22331" formatCode="General">
                  <c:v>0.55717529758766005</c:v>
                </c:pt>
                <c:pt idx="22332" formatCode="General">
                  <c:v>0.56223844378182997</c:v>
                </c:pt>
                <c:pt idx="22333" formatCode="General">
                  <c:v>0.56647638965723102</c:v>
                </c:pt>
                <c:pt idx="22334" formatCode="General">
                  <c:v>0.56934117670927298</c:v>
                </c:pt>
                <c:pt idx="22335" formatCode="General">
                  <c:v>0.57137309653523904</c:v>
                </c:pt>
                <c:pt idx="22336" formatCode="General">
                  <c:v>0.57382320767831396</c:v>
                </c:pt>
                <c:pt idx="22337" formatCode="General">
                  <c:v>0.57705842743347502</c:v>
                </c:pt>
                <c:pt idx="22338" formatCode="General">
                  <c:v>0.58024043906311795</c:v>
                </c:pt>
                <c:pt idx="22339" formatCode="General">
                  <c:v>0.58179979787437897</c:v>
                </c:pt>
                <c:pt idx="22340" formatCode="General">
                  <c:v>0.58085511010530699</c:v>
                </c:pt>
                <c:pt idx="22341" formatCode="General">
                  <c:v>0.57801316756165699</c:v>
                </c:pt>
                <c:pt idx="22342" formatCode="General">
                  <c:v>0.57392253416244798</c:v>
                </c:pt>
                <c:pt idx="22343" formatCode="General">
                  <c:v>0.568927137259858</c:v>
                </c:pt>
                <c:pt idx="22344" formatCode="General">
                  <c:v>0.56377360664743204</c:v>
                </c:pt>
                <c:pt idx="22345" formatCode="General">
                  <c:v>0.55849819335230899</c:v>
                </c:pt>
                <c:pt idx="22346" formatCode="General">
                  <c:v>0.55233729488547501</c:v>
                </c:pt>
                <c:pt idx="22347" formatCode="General">
                  <c:v>0.54558513411050702</c:v>
                </c:pt>
                <c:pt idx="22348" formatCode="General">
                  <c:v>0.53929159711929797</c:v>
                </c:pt>
                <c:pt idx="22349" formatCode="General">
                  <c:v>0.53356279908559601</c:v>
                </c:pt>
                <c:pt idx="22350" formatCode="General">
                  <c:v>0.52746169182089597</c:v>
                </c:pt>
                <c:pt idx="22351" formatCode="General">
                  <c:v>0.52080230767081903</c:v>
                </c:pt>
                <c:pt idx="22352" formatCode="General">
                  <c:v>0.51407308780621996</c:v>
                </c:pt>
                <c:pt idx="22353" formatCode="General">
                  <c:v>0.50716858103807805</c:v>
                </c:pt>
                <c:pt idx="22354" formatCode="General">
                  <c:v>0.50031938768247797</c:v>
                </c:pt>
                <c:pt idx="22355" formatCode="General">
                  <c:v>0.49414195903807001</c:v>
                </c:pt>
                <c:pt idx="22356" formatCode="General">
                  <c:v>0.489054783263425</c:v>
                </c:pt>
                <c:pt idx="22357" formatCode="General">
                  <c:v>0.48465033100119498</c:v>
                </c:pt>
                <c:pt idx="22358" formatCode="General">
                  <c:v>0.48035953010294502</c:v>
                </c:pt>
                <c:pt idx="22359" formatCode="General">
                  <c:v>0.47599974511558701</c:v>
                </c:pt>
                <c:pt idx="22360" formatCode="General">
                  <c:v>0.471321480385683</c:v>
                </c:pt>
                <c:pt idx="22361" formatCode="General">
                  <c:v>0.46673734191649902</c:v>
                </c:pt>
                <c:pt idx="22362" formatCode="General">
                  <c:v>0.46254832322825001</c:v>
                </c:pt>
                <c:pt idx="22363" formatCode="General">
                  <c:v>0.457880533826308</c:v>
                </c:pt>
                <c:pt idx="22364" formatCode="General">
                  <c:v>0.45226477132296999</c:v>
                </c:pt>
                <c:pt idx="22365" formatCode="General">
                  <c:v>0.446680984725077</c:v>
                </c:pt>
                <c:pt idx="22366" formatCode="General">
                  <c:v>0.44183445104625202</c:v>
                </c:pt>
                <c:pt idx="22367" formatCode="General">
                  <c:v>0.43735717852024297</c:v>
                </c:pt>
                <c:pt idx="22368" formatCode="General">
                  <c:v>0.43277652080073697</c:v>
                </c:pt>
                <c:pt idx="22369" formatCode="General">
                  <c:v>0.42771838512806898</c:v>
                </c:pt>
                <c:pt idx="22370" formatCode="General">
                  <c:v>0.42164815655747001</c:v>
                </c:pt>
                <c:pt idx="22371" formatCode="General">
                  <c:v>0.41398174014720601</c:v>
                </c:pt>
                <c:pt idx="22372" formatCode="General">
                  <c:v>0.40453179252079702</c:v>
                </c:pt>
                <c:pt idx="22373" formatCode="General">
                  <c:v>0.39342893006823398</c:v>
                </c:pt>
                <c:pt idx="22374" formatCode="General">
                  <c:v>0.38086908213897203</c:v>
                </c:pt>
                <c:pt idx="22375" formatCode="General">
                  <c:v>0.36734884349947</c:v>
                </c:pt>
                <c:pt idx="22376" formatCode="General">
                  <c:v>0.35351861561810299</c:v>
                </c:pt>
                <c:pt idx="22377" formatCode="General">
                  <c:v>0.33971793434258402</c:v>
                </c:pt>
                <c:pt idx="22378" formatCode="General">
                  <c:v>0.32624343559325902</c:v>
                </c:pt>
                <c:pt idx="22379" formatCode="General">
                  <c:v>0.313516888194179</c:v>
                </c:pt>
                <c:pt idx="22380" formatCode="General">
                  <c:v>0.30148824031465199</c:v>
                </c:pt>
                <c:pt idx="22381" formatCode="General">
                  <c:v>0.28959840233253598</c:v>
                </c:pt>
                <c:pt idx="22382" formatCode="General">
                  <c:v>0.27803457704650297</c:v>
                </c:pt>
                <c:pt idx="22383" formatCode="General">
                  <c:v>0.26745029739894099</c:v>
                </c:pt>
                <c:pt idx="22384" formatCode="General">
                  <c:v>0.258284357475566</c:v>
                </c:pt>
                <c:pt idx="22385" formatCode="General">
                  <c:v>0.25055126001310501</c:v>
                </c:pt>
                <c:pt idx="22386" formatCode="General">
                  <c:v>0.243311431196402</c:v>
                </c:pt>
                <c:pt idx="22387" formatCode="General">
                  <c:v>0.23552246226666801</c:v>
                </c:pt>
                <c:pt idx="22388" formatCode="General">
                  <c:v>0.226456040943565</c:v>
                </c:pt>
                <c:pt idx="22389" formatCode="General">
                  <c:v>0.215684917402584</c:v>
                </c:pt>
                <c:pt idx="22390" formatCode="General">
                  <c:v>0.20330557800106899</c:v>
                </c:pt>
                <c:pt idx="22391" formatCode="General">
                  <c:v>0.18966947283190899</c:v>
                </c:pt>
                <c:pt idx="22392" formatCode="General">
                  <c:v>0.17497725951144599</c:v>
                </c:pt>
                <c:pt idx="22393" formatCode="General">
                  <c:v>0.15947136025259201</c:v>
                </c:pt>
                <c:pt idx="22394" formatCode="General">
                  <c:v>0.14350051686794801</c:v>
                </c:pt>
                <c:pt idx="22395" formatCode="General">
                  <c:v>0.12773190348935901</c:v>
                </c:pt>
                <c:pt idx="22396" formatCode="General">
                  <c:v>0.113096486011686</c:v>
                </c:pt>
                <c:pt idx="22397" formatCode="General">
                  <c:v>9.9706179269613504E-2</c:v>
                </c:pt>
                <c:pt idx="22398" formatCode="General">
                  <c:v>8.7608960777412703E-2</c:v>
                </c:pt>
                <c:pt idx="22399" formatCode="General">
                  <c:v>7.6980755522457506E-2</c:v>
                </c:pt>
                <c:pt idx="22400" formatCode="General">
                  <c:v>6.7233510843488997E-2</c:v>
                </c:pt>
                <c:pt idx="22401" formatCode="General">
                  <c:v>5.7730326166576397E-2</c:v>
                </c:pt>
                <c:pt idx="22402" formatCode="General">
                  <c:v>4.82796318882159E-2</c:v>
                </c:pt>
                <c:pt idx="22403" formatCode="General">
                  <c:v>3.8882874786683397E-2</c:v>
                </c:pt>
                <c:pt idx="22404" formatCode="General">
                  <c:v>2.9391839993993901E-2</c:v>
                </c:pt>
                <c:pt idx="22405" formatCode="General">
                  <c:v>2.0045039015844299E-2</c:v>
                </c:pt>
                <c:pt idx="22406" formatCode="General">
                  <c:v>1.13272468603567E-2</c:v>
                </c:pt>
                <c:pt idx="22407" formatCode="General">
                  <c:v>3.0803278790052999E-3</c:v>
                </c:pt>
                <c:pt idx="22408" formatCode="General">
                  <c:v>-5.1085609090040602E-3</c:v>
                </c:pt>
                <c:pt idx="22409" formatCode="General">
                  <c:v>-1.36377899993275E-2</c:v>
                </c:pt>
                <c:pt idx="22410" formatCode="General">
                  <c:v>-2.26743108946879E-2</c:v>
                </c:pt>
                <c:pt idx="22411" formatCode="General">
                  <c:v>-3.1857615541798903E-2</c:v>
                </c:pt>
                <c:pt idx="22412" formatCode="General">
                  <c:v>-4.1259888081195101E-2</c:v>
                </c:pt>
                <c:pt idx="22413" formatCode="General">
                  <c:v>-5.1249605175923703E-2</c:v>
                </c:pt>
                <c:pt idx="22414" formatCode="General">
                  <c:v>-6.13687465834062E-2</c:v>
                </c:pt>
                <c:pt idx="22415" formatCode="General">
                  <c:v>-7.0959565429416505E-2</c:v>
                </c:pt>
                <c:pt idx="22416" formatCode="General">
                  <c:v>-7.9719866052155294E-2</c:v>
                </c:pt>
                <c:pt idx="22417" formatCode="General">
                  <c:v>-8.8083167302511103E-2</c:v>
                </c:pt>
                <c:pt idx="22418" formatCode="General">
                  <c:v>-9.6718141292333595E-2</c:v>
                </c:pt>
                <c:pt idx="22419" formatCode="General">
                  <c:v>-0.10521593893331101</c:v>
                </c:pt>
                <c:pt idx="22420" formatCode="General">
                  <c:v>-0.112832625484953</c:v>
                </c:pt>
                <c:pt idx="22421" formatCode="General">
                  <c:v>-0.119890787782679</c:v>
                </c:pt>
                <c:pt idx="22422" formatCode="General">
                  <c:v>-0.127095262176878</c:v>
                </c:pt>
                <c:pt idx="22423" formatCode="General">
                  <c:v>-0.134620202333878</c:v>
                </c:pt>
                <c:pt idx="22424" formatCode="General">
                  <c:v>-0.14275039889095301</c:v>
                </c:pt>
                <c:pt idx="22425" formatCode="General">
                  <c:v>-0.151477504765091</c:v>
                </c:pt>
                <c:pt idx="22426" formatCode="General">
                  <c:v>-0.16034710109571801</c:v>
                </c:pt>
                <c:pt idx="22427" formatCode="General">
                  <c:v>-0.16950927007928801</c:v>
                </c:pt>
                <c:pt idx="22428" formatCode="General">
                  <c:v>-0.179705781787345</c:v>
                </c:pt>
                <c:pt idx="22429" formatCode="General">
                  <c:v>-0.19078334623696799</c:v>
                </c:pt>
                <c:pt idx="22430" formatCode="General">
                  <c:v>-0.20193825748636099</c:v>
                </c:pt>
                <c:pt idx="22431" formatCode="General">
                  <c:v>-0.21299134920645599</c:v>
                </c:pt>
                <c:pt idx="22432" formatCode="General">
                  <c:v>-0.22439060612235201</c:v>
                </c:pt>
                <c:pt idx="22433" formatCode="General">
                  <c:v>-0.236428421584719</c:v>
                </c:pt>
                <c:pt idx="22434" formatCode="General">
                  <c:v>-0.24838025764850399</c:v>
                </c:pt>
                <c:pt idx="22435" formatCode="General">
                  <c:v>-0.25935478131099399</c:v>
                </c:pt>
                <c:pt idx="22436" formatCode="General">
                  <c:v>-0.269065462932984</c:v>
                </c:pt>
                <c:pt idx="22437" formatCode="General">
                  <c:v>-0.277178249939669</c:v>
                </c:pt>
                <c:pt idx="22438" formatCode="General">
                  <c:v>-0.28389088496693599</c:v>
                </c:pt>
                <c:pt idx="22439" formatCode="General">
                  <c:v>-0.290417402085829</c:v>
                </c:pt>
                <c:pt idx="22440" formatCode="General">
                  <c:v>-0.297521406003809</c:v>
                </c:pt>
                <c:pt idx="22441" formatCode="General">
                  <c:v>-0.30521967795416499</c:v>
                </c:pt>
                <c:pt idx="22442" formatCode="General">
                  <c:v>-0.313257398234283</c:v>
                </c:pt>
                <c:pt idx="22443" formatCode="General">
                  <c:v>-0.32123189455793699</c:v>
                </c:pt>
                <c:pt idx="22444" formatCode="General">
                  <c:v>-0.32899355481689502</c:v>
                </c:pt>
                <c:pt idx="22445" formatCode="General">
                  <c:v>-0.33683198080189702</c:v>
                </c:pt>
                <c:pt idx="22446" formatCode="General">
                  <c:v>-0.34488419492510702</c:v>
                </c:pt>
                <c:pt idx="22447" formatCode="General">
                  <c:v>-0.35270383746092099</c:v>
                </c:pt>
                <c:pt idx="22448" formatCode="General">
                  <c:v>-0.36010134168816299</c:v>
                </c:pt>
                <c:pt idx="22449" formatCode="General">
                  <c:v>-0.36703371739551199</c:v>
                </c:pt>
                <c:pt idx="22450" formatCode="General">
                  <c:v>-0.37309138558468302</c:v>
                </c:pt>
                <c:pt idx="22451" formatCode="General">
                  <c:v>-0.37812335217529203</c:v>
                </c:pt>
                <c:pt idx="22452" formatCode="General">
                  <c:v>-0.38252045594008699</c:v>
                </c:pt>
                <c:pt idx="22453" formatCode="General">
                  <c:v>-0.38722393254395399</c:v>
                </c:pt>
                <c:pt idx="22454" formatCode="General">
                  <c:v>-0.39347214481162401</c:v>
                </c:pt>
                <c:pt idx="22455" formatCode="General">
                  <c:v>-0.40150501601175398</c:v>
                </c:pt>
                <c:pt idx="22456" formatCode="General">
                  <c:v>-0.41059282549753001</c:v>
                </c:pt>
                <c:pt idx="22457" formatCode="General">
                  <c:v>-0.42016630401313998</c:v>
                </c:pt>
                <c:pt idx="22458" formatCode="General">
                  <c:v>-0.42973032651029602</c:v>
                </c:pt>
                <c:pt idx="22459" formatCode="General">
                  <c:v>-0.43867666522299198</c:v>
                </c:pt>
                <c:pt idx="22460" formatCode="General">
                  <c:v>-0.44661523249902402</c:v>
                </c:pt>
                <c:pt idx="22461" formatCode="General">
                  <c:v>-0.45318634394679402</c:v>
                </c:pt>
                <c:pt idx="22462" formatCode="General">
                  <c:v>-0.45844741841755898</c:v>
                </c:pt>
                <c:pt idx="22463" formatCode="General">
                  <c:v>-0.46304631315510503</c:v>
                </c:pt>
                <c:pt idx="22464" formatCode="General">
                  <c:v>-0.46744902338956001</c:v>
                </c:pt>
                <c:pt idx="22465" formatCode="General">
                  <c:v>-0.47177513014518202</c:v>
                </c:pt>
                <c:pt idx="22466" formatCode="General">
                  <c:v>-0.47596442986589499</c:v>
                </c:pt>
                <c:pt idx="22467" formatCode="General">
                  <c:v>-0.47995742318914703</c:v>
                </c:pt>
                <c:pt idx="22468" formatCode="General">
                  <c:v>-0.48373870229039201</c:v>
                </c:pt>
                <c:pt idx="22469" formatCode="General">
                  <c:v>-0.48727038270568301</c:v>
                </c:pt>
                <c:pt idx="22470" formatCode="General">
                  <c:v>-0.49037782693211202</c:v>
                </c:pt>
                <c:pt idx="22471" formatCode="General">
                  <c:v>-0.49277432380076702</c:v>
                </c:pt>
                <c:pt idx="22472" formatCode="General">
                  <c:v>-0.49425250168308998</c:v>
                </c:pt>
                <c:pt idx="22473" formatCode="General">
                  <c:v>-0.49474339717235299</c:v>
                </c:pt>
                <c:pt idx="22474" formatCode="General">
                  <c:v>-0.49385830427319999</c:v>
                </c:pt>
                <c:pt idx="22475" formatCode="General">
                  <c:v>-0.49124086118471499</c:v>
                </c:pt>
                <c:pt idx="22476" formatCode="General">
                  <c:v>-0.48755367640131198</c:v>
                </c:pt>
                <c:pt idx="22477" formatCode="General">
                  <c:v>-0.48388787129515598</c:v>
                </c:pt>
                <c:pt idx="22478" formatCode="General">
                  <c:v>-0.48066809538084998</c:v>
                </c:pt>
                <c:pt idx="22479" formatCode="General">
                  <c:v>-0.47782957189665098</c:v>
                </c:pt>
                <c:pt idx="22480" formatCode="General">
                  <c:v>-0.475162868935325</c:v>
                </c:pt>
                <c:pt idx="22481" formatCode="General">
                  <c:v>-0.47275177879633301</c:v>
                </c:pt>
                <c:pt idx="22482" formatCode="General">
                  <c:v>-0.47088559263660401</c:v>
                </c:pt>
                <c:pt idx="22483" formatCode="General">
                  <c:v>-0.46967425288743903</c:v>
                </c:pt>
                <c:pt idx="22484" formatCode="General">
                  <c:v>-0.46910607321550801</c:v>
                </c:pt>
                <c:pt idx="22485" formatCode="General">
                  <c:v>-0.46909156554124498</c:v>
                </c:pt>
                <c:pt idx="22486" formatCode="General">
                  <c:v>-0.46920934742303499</c:v>
                </c:pt>
                <c:pt idx="22487" formatCode="General">
                  <c:v>-0.469035416891734</c:v>
                </c:pt>
                <c:pt idx="22488" formatCode="General">
                  <c:v>-0.46862364310709398</c:v>
                </c:pt>
                <c:pt idx="22489" formatCode="General">
                  <c:v>-0.46792886810830697</c:v>
                </c:pt>
                <c:pt idx="22490" formatCode="General">
                  <c:v>-0.466828559657748</c:v>
                </c:pt>
                <c:pt idx="22491" formatCode="General">
                  <c:v>-0.465644081273832</c:v>
                </c:pt>
                <c:pt idx="22492" formatCode="General">
                  <c:v>-0.46459490108865198</c:v>
                </c:pt>
                <c:pt idx="22493" formatCode="General">
                  <c:v>-0.46366773454113702</c:v>
                </c:pt>
                <c:pt idx="22494" formatCode="General">
                  <c:v>-0.46256618323599302</c:v>
                </c:pt>
                <c:pt idx="22495" formatCode="General">
                  <c:v>-0.46095677860078599</c:v>
                </c:pt>
                <c:pt idx="22496" formatCode="General">
                  <c:v>-0.45901155609366801</c:v>
                </c:pt>
                <c:pt idx="22497" formatCode="General">
                  <c:v>-0.45703324909013898</c:v>
                </c:pt>
                <c:pt idx="22498" formatCode="General">
                  <c:v>-0.455206133342275</c:v>
                </c:pt>
                <c:pt idx="22499" formatCode="General">
                  <c:v>-0.4535815424647</c:v>
                </c:pt>
                <c:pt idx="22500" formatCode="General">
                  <c:v>-0.45190982161399201</c:v>
                </c:pt>
                <c:pt idx="22501" formatCode="General">
                  <c:v>-0.449919456941969</c:v>
                </c:pt>
                <c:pt idx="22502" formatCode="General">
                  <c:v>-0.44757680331433702</c:v>
                </c:pt>
                <c:pt idx="22503" formatCode="General">
                  <c:v>-0.44518936251401803</c:v>
                </c:pt>
                <c:pt idx="22504" formatCode="General">
                  <c:v>-0.44317597469119202</c:v>
                </c:pt>
                <c:pt idx="22505" formatCode="General">
                  <c:v>-0.44202810581641899</c:v>
                </c:pt>
                <c:pt idx="22506" formatCode="General">
                  <c:v>-0.44189983528348598</c:v>
                </c:pt>
                <c:pt idx="22507" formatCode="General">
                  <c:v>-0.44171030854609999</c:v>
                </c:pt>
                <c:pt idx="22508" formatCode="General">
                  <c:v>-0.44071407201040802</c:v>
                </c:pt>
                <c:pt idx="22509" formatCode="General">
                  <c:v>-0.439268048085872</c:v>
                </c:pt>
                <c:pt idx="22510" formatCode="General">
                  <c:v>-0.437535578108324</c:v>
                </c:pt>
                <c:pt idx="22511" formatCode="General">
                  <c:v>-0.43545729398556898</c:v>
                </c:pt>
                <c:pt idx="22512" formatCode="General">
                  <c:v>-0.43285157794978601</c:v>
                </c:pt>
                <c:pt idx="22513" formatCode="General">
                  <c:v>-0.42945818490690402</c:v>
                </c:pt>
                <c:pt idx="22514" formatCode="General">
                  <c:v>-0.425066321119908</c:v>
                </c:pt>
                <c:pt idx="22515" formatCode="General">
                  <c:v>-0.41992025498882901</c:v>
                </c:pt>
                <c:pt idx="22516" formatCode="General">
                  <c:v>-0.41463008119280598</c:v>
                </c:pt>
                <c:pt idx="22517" formatCode="General">
                  <c:v>-0.40921385530925503</c:v>
                </c:pt>
                <c:pt idx="22518" formatCode="General">
                  <c:v>-0.40319132162010302</c:v>
                </c:pt>
                <c:pt idx="22519" formatCode="General">
                  <c:v>-0.39640856878005798</c:v>
                </c:pt>
                <c:pt idx="22520" formatCode="General">
                  <c:v>-0.38922643457681499</c:v>
                </c:pt>
                <c:pt idx="22521" formatCode="General">
                  <c:v>-0.38177939829601099</c:v>
                </c:pt>
                <c:pt idx="22522" formatCode="General">
                  <c:v>-0.37418139315661503</c:v>
                </c:pt>
                <c:pt idx="22523" formatCode="General">
                  <c:v>-0.36665294126752201</c:v>
                </c:pt>
                <c:pt idx="22524" formatCode="General">
                  <c:v>-0.35903569608489799</c:v>
                </c:pt>
                <c:pt idx="22525" formatCode="General">
                  <c:v>-0.35099393746772001</c:v>
                </c:pt>
                <c:pt idx="22526" formatCode="General">
                  <c:v>-0.342428864933285</c:v>
                </c:pt>
                <c:pt idx="22527" formatCode="General">
                  <c:v>-0.33348341907628498</c:v>
                </c:pt>
                <c:pt idx="22528" formatCode="General">
                  <c:v>-0.32399931702520002</c:v>
                </c:pt>
                <c:pt idx="22529" formatCode="General">
                  <c:v>-0.31323328399831002</c:v>
                </c:pt>
                <c:pt idx="22530" formatCode="General">
                  <c:v>-0.30119757262569302</c:v>
                </c:pt>
                <c:pt idx="22531" formatCode="General">
                  <c:v>-0.28884571316020402</c:v>
                </c:pt>
                <c:pt idx="22532" formatCode="General">
                  <c:v>-0.27647495315133702</c:v>
                </c:pt>
                <c:pt idx="22533" formatCode="General">
                  <c:v>-0.26418545010530198</c:v>
                </c:pt>
                <c:pt idx="22534" formatCode="General">
                  <c:v>-0.25180826815160401</c:v>
                </c:pt>
                <c:pt idx="22535" formatCode="General">
                  <c:v>-0.238742347898665</c:v>
                </c:pt>
                <c:pt idx="22536" formatCode="General">
                  <c:v>-0.22453609522604701</c:v>
                </c:pt>
                <c:pt idx="22537" formatCode="General">
                  <c:v>-0.20976451090100201</c:v>
                </c:pt>
                <c:pt idx="22538" formatCode="General">
                  <c:v>-0.19530295234586201</c:v>
                </c:pt>
                <c:pt idx="22539" formatCode="General">
                  <c:v>-0.181164870383797</c:v>
                </c:pt>
                <c:pt idx="22540" formatCode="General">
                  <c:v>-0.16663222692832799</c:v>
                </c:pt>
                <c:pt idx="22541" formatCode="General">
                  <c:v>-0.151846702257633</c:v>
                </c:pt>
                <c:pt idx="22542" formatCode="General">
                  <c:v>-0.139294121362423</c:v>
                </c:pt>
                <c:pt idx="22543" formatCode="General">
                  <c:v>-0.13085495393168201</c:v>
                </c:pt>
                <c:pt idx="22544" formatCode="General">
                  <c:v>-0.12590827528324799</c:v>
                </c:pt>
                <c:pt idx="22545" formatCode="General">
                  <c:v>-0.123556503680151</c:v>
                </c:pt>
                <c:pt idx="22546" formatCode="General">
                  <c:v>-0.124623026286898</c:v>
                </c:pt>
                <c:pt idx="22547" formatCode="General">
                  <c:v>-0.12944876949790601</c:v>
                </c:pt>
                <c:pt idx="22548" formatCode="General">
                  <c:v>-0.136877418127546</c:v>
                </c:pt>
                <c:pt idx="22549" formatCode="General">
                  <c:v>-0.14596424036276801</c:v>
                </c:pt>
                <c:pt idx="22550" formatCode="General">
                  <c:v>-0.15611218894670201</c:v>
                </c:pt>
                <c:pt idx="22551" formatCode="General">
                  <c:v>-0.16703692959448399</c:v>
                </c:pt>
                <c:pt idx="22552" formatCode="General">
                  <c:v>-0.17859647514337701</c:v>
                </c:pt>
                <c:pt idx="22553" formatCode="General">
                  <c:v>-0.19049354193100701</c:v>
                </c:pt>
                <c:pt idx="22554" formatCode="General">
                  <c:v>-0.20211031069331001</c:v>
                </c:pt>
                <c:pt idx="22555" formatCode="General">
                  <c:v>-0.21279499018053599</c:v>
                </c:pt>
                <c:pt idx="22556" formatCode="General">
                  <c:v>-0.22241096910644301</c:v>
                </c:pt>
                <c:pt idx="22557" formatCode="General">
                  <c:v>-0.23082216710067899</c:v>
                </c:pt>
                <c:pt idx="22558" formatCode="General">
                  <c:v>-0.237144391628346</c:v>
                </c:pt>
                <c:pt idx="22559" formatCode="General">
                  <c:v>-0.24027762795285601</c:v>
                </c:pt>
                <c:pt idx="22560" formatCode="General">
                  <c:v>-0.240290787029669</c:v>
                </c:pt>
                <c:pt idx="22561" formatCode="General">
                  <c:v>-0.23763468940466101</c:v>
                </c:pt>
                <c:pt idx="22562" formatCode="General">
                  <c:v>-0.23184710980600401</c:v>
                </c:pt>
                <c:pt idx="22563" formatCode="General">
                  <c:v>-0.22278255407366401</c:v>
                </c:pt>
                <c:pt idx="22564" formatCode="General">
                  <c:v>-0.21088905718362</c:v>
                </c:pt>
                <c:pt idx="22565" formatCode="General">
                  <c:v>-0.196694666207792</c:v>
                </c:pt>
                <c:pt idx="22566" formatCode="General">
                  <c:v>-0.18058382900388001</c:v>
                </c:pt>
                <c:pt idx="22567" formatCode="General">
                  <c:v>-0.16254013665589701</c:v>
                </c:pt>
                <c:pt idx="22568" formatCode="General">
                  <c:v>-0.14258348284803701</c:v>
                </c:pt>
                <c:pt idx="22569" formatCode="General">
                  <c:v>-0.120967027762658</c:v>
                </c:pt>
                <c:pt idx="22570" formatCode="General">
                  <c:v>-9.8055438764504801E-2</c:v>
                </c:pt>
                <c:pt idx="22571" formatCode="General">
                  <c:v>-7.4258931755008695E-2</c:v>
                </c:pt>
                <c:pt idx="22572" formatCode="General">
                  <c:v>-5.0284269326053101E-2</c:v>
                </c:pt>
                <c:pt idx="22573" formatCode="General">
                  <c:v>-2.7367925818692899E-2</c:v>
                </c:pt>
                <c:pt idx="22574" formatCode="General">
                  <c:v>-6.3028054011032304E-3</c:v>
                </c:pt>
                <c:pt idx="22575" formatCode="General">
                  <c:v>1.31386199761463E-2</c:v>
                </c:pt>
                <c:pt idx="22576" formatCode="General">
                  <c:v>3.1380307104844997E-2</c:v>
                </c:pt>
                <c:pt idx="22577" formatCode="General">
                  <c:v>4.8277099296532303E-2</c:v>
                </c:pt>
                <c:pt idx="22578" formatCode="General">
                  <c:v>6.3343181851927499E-2</c:v>
                </c:pt>
                <c:pt idx="22579" formatCode="General">
                  <c:v>7.6420741786314098E-2</c:v>
                </c:pt>
                <c:pt idx="22580" formatCode="General">
                  <c:v>8.7872955963132396E-2</c:v>
                </c:pt>
                <c:pt idx="22581" formatCode="General">
                  <c:v>9.7915607814130806E-2</c:v>
                </c:pt>
                <c:pt idx="22582" formatCode="General">
                  <c:v>0.106204843077355</c:v>
                </c:pt>
                <c:pt idx="22583" formatCode="General">
                  <c:v>0.112591757301669</c:v>
                </c:pt>
                <c:pt idx="22584" formatCode="General">
                  <c:v>0.11767602107816801</c:v>
                </c:pt>
                <c:pt idx="22585" formatCode="General">
                  <c:v>0.12265191219645</c:v>
                </c:pt>
                <c:pt idx="22586" formatCode="General">
                  <c:v>0.128412832410808</c:v>
                </c:pt>
                <c:pt idx="22587" formatCode="General">
                  <c:v>0.135090450590268</c:v>
                </c:pt>
                <c:pt idx="22588" formatCode="General">
                  <c:v>0.14288476147329199</c:v>
                </c:pt>
                <c:pt idx="22589" formatCode="General">
                  <c:v>0.151792610406179</c:v>
                </c:pt>
                <c:pt idx="22590" formatCode="General">
                  <c:v>0.161129278521917</c:v>
                </c:pt>
                <c:pt idx="22591" formatCode="General">
                  <c:v>0.17050359910398899</c:v>
                </c:pt>
                <c:pt idx="22592" formatCode="General">
                  <c:v>0.18020048028549199</c:v>
                </c:pt>
                <c:pt idx="22593" formatCode="General">
                  <c:v>0.19046934089062101</c:v>
                </c:pt>
                <c:pt idx="22594" formatCode="General">
                  <c:v>0.20115327610601</c:v>
                </c:pt>
                <c:pt idx="22595" formatCode="General">
                  <c:v>0.21226365461671201</c:v>
                </c:pt>
                <c:pt idx="22596" formatCode="General">
                  <c:v>0.22405898400853599</c:v>
                </c:pt>
                <c:pt idx="22597" formatCode="General">
                  <c:v>0.23677565677311299</c:v>
                </c:pt>
                <c:pt idx="22598" formatCode="General">
                  <c:v>0.25006590642779403</c:v>
                </c:pt>
                <c:pt idx="22599" formatCode="General">
                  <c:v>0.26342597279825902</c:v>
                </c:pt>
                <c:pt idx="22600" formatCode="General">
                  <c:v>0.27728075214118197</c:v>
                </c:pt>
                <c:pt idx="22601" formatCode="General">
                  <c:v>0.29199773734645901</c:v>
                </c:pt>
                <c:pt idx="22602" formatCode="General">
                  <c:v>0.30718954783273</c:v>
                </c:pt>
                <c:pt idx="22603" formatCode="General">
                  <c:v>0.322513268701769</c:v>
                </c:pt>
                <c:pt idx="22604" formatCode="General">
                  <c:v>0.33784071876530702</c:v>
                </c:pt>
                <c:pt idx="22605" formatCode="General">
                  <c:v>0.35266490010337498</c:v>
                </c:pt>
                <c:pt idx="22606" formatCode="General">
                  <c:v>0.366431002516514</c:v>
                </c:pt>
                <c:pt idx="22607" formatCode="General">
                  <c:v>0.37906118005317502</c:v>
                </c:pt>
                <c:pt idx="22608" formatCode="General">
                  <c:v>0.39073157337317699</c:v>
                </c:pt>
                <c:pt idx="22609" formatCode="General">
                  <c:v>0.40149902170780599</c:v>
                </c:pt>
                <c:pt idx="22610" formatCode="General">
                  <c:v>0.41143645772008602</c:v>
                </c:pt>
                <c:pt idx="22611" formatCode="General">
                  <c:v>0.421153741964571</c:v>
                </c:pt>
                <c:pt idx="22612" formatCode="General">
                  <c:v>0.43152453493880799</c:v>
                </c:pt>
                <c:pt idx="22613" formatCode="General">
                  <c:v>0.44250697773146203</c:v>
                </c:pt>
                <c:pt idx="22614" formatCode="General">
                  <c:v>0.45309303449334798</c:v>
                </c:pt>
                <c:pt idx="22615" formatCode="General">
                  <c:v>0.46241291778712501</c:v>
                </c:pt>
                <c:pt idx="22616" formatCode="General">
                  <c:v>0.47028921253043698</c:v>
                </c:pt>
                <c:pt idx="22617" formatCode="General">
                  <c:v>0.47759500589139797</c:v>
                </c:pt>
                <c:pt idx="22618" formatCode="General">
                  <c:v>0.48512463889180601</c:v>
                </c:pt>
                <c:pt idx="22619" formatCode="General">
                  <c:v>0.49240932427678502</c:v>
                </c:pt>
                <c:pt idx="22620" formatCode="General">
                  <c:v>0.49884357460889001</c:v>
                </c:pt>
                <c:pt idx="22621" formatCode="General">
                  <c:v>0.50447644676195802</c:v>
                </c:pt>
                <c:pt idx="22622" formatCode="General">
                  <c:v>0.50934028977775303</c:v>
                </c:pt>
                <c:pt idx="22623" formatCode="General">
                  <c:v>0.51348223251301495</c:v>
                </c:pt>
                <c:pt idx="22624" formatCode="General">
                  <c:v>0.51703398676623702</c:v>
                </c:pt>
                <c:pt idx="22625" formatCode="General">
                  <c:v>0.51993766762015003</c:v>
                </c:pt>
                <c:pt idx="22626" formatCode="General">
                  <c:v>0.52229579956058103</c:v>
                </c:pt>
                <c:pt idx="22627" formatCode="General">
                  <c:v>0.52470587826330795</c:v>
                </c:pt>
                <c:pt idx="22628" formatCode="General">
                  <c:v>0.52784838103596698</c:v>
                </c:pt>
                <c:pt idx="22629" formatCode="General">
                  <c:v>0.53199449261812404</c:v>
                </c:pt>
                <c:pt idx="22630" formatCode="General">
                  <c:v>0.53688765706900099</c:v>
                </c:pt>
                <c:pt idx="22631" formatCode="General">
                  <c:v>0.54179333320204703</c:v>
                </c:pt>
                <c:pt idx="22632" formatCode="General">
                  <c:v>0.54619120980207303</c:v>
                </c:pt>
                <c:pt idx="22633" formatCode="General">
                  <c:v>0.55004043659965396</c:v>
                </c:pt>
                <c:pt idx="22634" formatCode="General">
                  <c:v>0.55295538059315796</c:v>
                </c:pt>
                <c:pt idx="22635" formatCode="General">
                  <c:v>0.55465553465127504</c:v>
                </c:pt>
                <c:pt idx="22636" formatCode="General">
                  <c:v>0.55560675201170595</c:v>
                </c:pt>
                <c:pt idx="22637" formatCode="General">
                  <c:v>0.55657421465309798</c:v>
                </c:pt>
                <c:pt idx="22638" formatCode="General">
                  <c:v>0.55837037121961497</c:v>
                </c:pt>
                <c:pt idx="22639" formatCode="General">
                  <c:v>0.56130557738471298</c:v>
                </c:pt>
                <c:pt idx="22640" formatCode="General">
                  <c:v>0.56483727200318101</c:v>
                </c:pt>
                <c:pt idx="22641" formatCode="General">
                  <c:v>0.56833376635784305</c:v>
                </c:pt>
                <c:pt idx="22642" formatCode="General">
                  <c:v>0.57230378918871805</c:v>
                </c:pt>
                <c:pt idx="22643" formatCode="General">
                  <c:v>0.57712210973921696</c:v>
                </c:pt>
                <c:pt idx="22644" formatCode="General">
                  <c:v>0.58206269842849401</c:v>
                </c:pt>
                <c:pt idx="22645" formatCode="General">
                  <c:v>0.58632388696318305</c:v>
                </c:pt>
                <c:pt idx="22646" formatCode="General">
                  <c:v>0.589863397430334</c:v>
                </c:pt>
                <c:pt idx="22647" formatCode="General">
                  <c:v>0.59275389962734804</c:v>
                </c:pt>
                <c:pt idx="22648" formatCode="General">
                  <c:v>0.59502519196714698</c:v>
                </c:pt>
                <c:pt idx="22649" formatCode="General">
                  <c:v>0.59688775451096299</c:v>
                </c:pt>
                <c:pt idx="22650" formatCode="General">
                  <c:v>0.59821065944709795</c:v>
                </c:pt>
                <c:pt idx="22651" formatCode="General">
                  <c:v>0.59907517020340195</c:v>
                </c:pt>
                <c:pt idx="22652" formatCode="General">
                  <c:v>0.59957948077291301</c:v>
                </c:pt>
                <c:pt idx="22653" formatCode="General">
                  <c:v>0.59931253358190595</c:v>
                </c:pt>
                <c:pt idx="22654" formatCode="General">
                  <c:v>0.59824802339873695</c:v>
                </c:pt>
                <c:pt idx="22655" formatCode="General">
                  <c:v>0.59702893847982397</c:v>
                </c:pt>
                <c:pt idx="22656" formatCode="General">
                  <c:v>0.59601739630209605</c:v>
                </c:pt>
                <c:pt idx="22657" formatCode="General">
                  <c:v>0.59487931565135899</c:v>
                </c:pt>
                <c:pt idx="22658" formatCode="General">
                  <c:v>0.59312597048165905</c:v>
                </c:pt>
                <c:pt idx="22659" formatCode="General">
                  <c:v>0.59063230549416601</c:v>
                </c:pt>
                <c:pt idx="22660" formatCode="General">
                  <c:v>0.58719754998867701</c:v>
                </c:pt>
                <c:pt idx="22661" formatCode="General">
                  <c:v>0.58276634110519199</c:v>
                </c:pt>
                <c:pt idx="22662" formatCode="General">
                  <c:v>0.578061130749429</c:v>
                </c:pt>
                <c:pt idx="22663" formatCode="General">
                  <c:v>0.57381925006891898</c:v>
                </c:pt>
                <c:pt idx="22664" formatCode="General">
                  <c:v>0.57027720293939999</c:v>
                </c:pt>
                <c:pt idx="22665" formatCode="General">
                  <c:v>0.56704888291358502</c:v>
                </c:pt>
                <c:pt idx="22666" formatCode="General">
                  <c:v>0.56377889038741602</c:v>
                </c:pt>
                <c:pt idx="22667" formatCode="General">
                  <c:v>0.56025195797030602</c:v>
                </c:pt>
                <c:pt idx="22668" formatCode="General">
                  <c:v>0.55650269598254898</c:v>
                </c:pt>
                <c:pt idx="22669" formatCode="General">
                  <c:v>0.55276406539990797</c:v>
                </c:pt>
                <c:pt idx="22670" formatCode="General">
                  <c:v>0.54909641463835901</c:v>
                </c:pt>
                <c:pt idx="22671" formatCode="General">
                  <c:v>0.54569015191292503</c:v>
                </c:pt>
                <c:pt idx="22672" formatCode="General">
                  <c:v>0.54247385969078799</c:v>
                </c:pt>
                <c:pt idx="22673" formatCode="General">
                  <c:v>0.53910870797735</c:v>
                </c:pt>
                <c:pt idx="22674" formatCode="General">
                  <c:v>0.53491611770509695</c:v>
                </c:pt>
                <c:pt idx="22675" formatCode="General">
                  <c:v>0.52935750379098401</c:v>
                </c:pt>
                <c:pt idx="22676" formatCode="General">
                  <c:v>0.522240011896976</c:v>
                </c:pt>
                <c:pt idx="22677" formatCode="General">
                  <c:v>0.513709909473545</c:v>
                </c:pt>
                <c:pt idx="22678" formatCode="General">
                  <c:v>0.50410047456657903</c:v>
                </c:pt>
                <c:pt idx="22679" formatCode="General">
                  <c:v>0.49334270523333301</c:v>
                </c:pt>
                <c:pt idx="22680" formatCode="General">
                  <c:v>0.48087305636820699</c:v>
                </c:pt>
                <c:pt idx="22681" formatCode="General">
                  <c:v>0.46646164959713998</c:v>
                </c:pt>
                <c:pt idx="22682" formatCode="General">
                  <c:v>0.45058929779868101</c:v>
                </c:pt>
                <c:pt idx="22683" formatCode="General">
                  <c:v>0.43339913875418901</c:v>
                </c:pt>
                <c:pt idx="22684" formatCode="General">
                  <c:v>0.41525594999673499</c:v>
                </c:pt>
                <c:pt idx="22685" formatCode="General">
                  <c:v>0.39866320810406503</c:v>
                </c:pt>
                <c:pt idx="22686" formatCode="General">
                  <c:v>0.38744787271244802</c:v>
                </c:pt>
                <c:pt idx="22687" formatCode="General">
                  <c:v>0.37798149036085998</c:v>
                </c:pt>
                <c:pt idx="22688" formatCode="General">
                  <c:v>0.330834682906542</c:v>
                </c:pt>
                <c:pt idx="22689" formatCode="General">
                  <c:v>0.196354112985892</c:v>
                </c:pt>
                <c:pt idx="22690" formatCode="General">
                  <c:v>8.5824846309740903E-3</c:v>
                </c:pt>
                <c:pt idx="22691" formatCode="General">
                  <c:v>-0.12614130758527001</c:v>
                </c:pt>
                <c:pt idx="22692" formatCode="General">
                  <c:v>-0.160229864916592</c:v>
                </c:pt>
                <c:pt idx="22693" formatCode="General">
                  <c:v>-0.13873298889274599</c:v>
                </c:pt>
                <c:pt idx="22694" formatCode="General">
                  <c:v>-0.10175756730291401</c:v>
                </c:pt>
                <c:pt idx="22695" formatCode="General">
                  <c:v>-5.2593308165617303E-2</c:v>
                </c:pt>
                <c:pt idx="22696" formatCode="General">
                  <c:v>7.7014383183456299E-3</c:v>
                </c:pt>
                <c:pt idx="22697" formatCode="General">
                  <c:v>7.5056755746770801E-2</c:v>
                </c:pt>
                <c:pt idx="22698" formatCode="General">
                  <c:v>0.14541541565390101</c:v>
                </c:pt>
                <c:pt idx="22699" formatCode="General">
                  <c:v>0.21515279911339499</c:v>
                </c:pt>
                <c:pt idx="22700" formatCode="General">
                  <c:v>0.280870356296339</c:v>
                </c:pt>
                <c:pt idx="22701" formatCode="General">
                  <c:v>0.33969378102872499</c:v>
                </c:pt>
                <c:pt idx="22702" formatCode="General">
                  <c:v>0.38859275503384899</c:v>
                </c:pt>
                <c:pt idx="22703" formatCode="General">
                  <c:v>0.42556350804776599</c:v>
                </c:pt>
                <c:pt idx="22704" formatCode="General">
                  <c:v>0.44966454663469402</c:v>
                </c:pt>
                <c:pt idx="22705" formatCode="General">
                  <c:v>0.45951009835388301</c:v>
                </c:pt>
                <c:pt idx="22706" formatCode="General">
                  <c:v>0.45324886234237499</c:v>
                </c:pt>
                <c:pt idx="22707" formatCode="General">
                  <c:v>0.43024159960974201</c:v>
                </c:pt>
                <c:pt idx="22708" formatCode="General">
                  <c:v>0.39266147840718502</c:v>
                </c:pt>
                <c:pt idx="22709" formatCode="General">
                  <c:v>0.343818034201472</c:v>
                </c:pt>
                <c:pt idx="22710" formatCode="General">
                  <c:v>0.28673115731434301</c:v>
                </c:pt>
                <c:pt idx="22711" formatCode="General">
                  <c:v>0.22389417840700601</c:v>
                </c:pt>
                <c:pt idx="22712" formatCode="General">
                  <c:v>0.157509866227171</c:v>
                </c:pt>
                <c:pt idx="22713" formatCode="General">
                  <c:v>8.9926262609379998E-2</c:v>
                </c:pt>
                <c:pt idx="22714" formatCode="General">
                  <c:v>2.3515056694998301E-2</c:v>
                </c:pt>
                <c:pt idx="22715" formatCode="General">
                  <c:v>-3.9989802994262198E-2</c:v>
                </c:pt>
                <c:pt idx="22716" formatCode="General">
                  <c:v>-0.100086226550486</c:v>
                </c:pt>
                <c:pt idx="22717" formatCode="General">
                  <c:v>-0.155524361796263</c:v>
                </c:pt>
                <c:pt idx="22718" formatCode="General">
                  <c:v>-0.204163171613329</c:v>
                </c:pt>
                <c:pt idx="22719" formatCode="General">
                  <c:v>-0.24505265396167</c:v>
                </c:pt>
                <c:pt idx="22720" formatCode="General">
                  <c:v>-0.27766803039070997</c:v>
                </c:pt>
                <c:pt idx="22721" formatCode="General">
                  <c:v>-0.30164677169427101</c:v>
                </c:pt>
                <c:pt idx="22722" formatCode="General">
                  <c:v>-0.31708263374537299</c:v>
                </c:pt>
                <c:pt idx="22723" formatCode="General">
                  <c:v>-0.32417507798409201</c:v>
                </c:pt>
                <c:pt idx="22724" formatCode="General">
                  <c:v>-0.32272551332857702</c:v>
                </c:pt>
                <c:pt idx="22725" formatCode="General">
                  <c:v>-0.31241224877322299</c:v>
                </c:pt>
                <c:pt idx="22726" formatCode="General">
                  <c:v>-0.29416330918987799</c:v>
                </c:pt>
                <c:pt idx="22727" formatCode="General">
                  <c:v>-0.27054983152430501</c:v>
                </c:pt>
                <c:pt idx="22728" formatCode="General">
                  <c:v>-0.243881530850728</c:v>
                </c:pt>
                <c:pt idx="22729" formatCode="General">
                  <c:v>-0.215525280150135</c:v>
                </c:pt>
                <c:pt idx="22730" formatCode="General">
                  <c:v>-0.18652378959836599</c:v>
                </c:pt>
                <c:pt idx="22731" formatCode="General">
                  <c:v>-0.15766786630179799</c:v>
                </c:pt>
                <c:pt idx="22732" formatCode="General">
                  <c:v>-0.13076060342170101</c:v>
                </c:pt>
                <c:pt idx="22733" formatCode="General">
                  <c:v>-0.10816615866744</c:v>
                </c:pt>
                <c:pt idx="22734" formatCode="General">
                  <c:v>-9.1262815994623103E-2</c:v>
                </c:pt>
                <c:pt idx="22735" formatCode="General">
                  <c:v>-8.0529644895319705E-2</c:v>
                </c:pt>
                <c:pt idx="22736" formatCode="General">
                  <c:v>-7.58937709072149E-2</c:v>
                </c:pt>
                <c:pt idx="22737" formatCode="General">
                  <c:v>-7.7344749939505505E-2</c:v>
                </c:pt>
                <c:pt idx="22738" formatCode="General">
                  <c:v>-8.4896122502304702E-2</c:v>
                </c:pt>
                <c:pt idx="22739" formatCode="General">
                  <c:v>-9.7957658762709607E-2</c:v>
                </c:pt>
                <c:pt idx="22740" formatCode="General">
                  <c:v>-0.115428009802079</c:v>
                </c:pt>
                <c:pt idx="22741" formatCode="General">
                  <c:v>-0.136601695859358</c:v>
                </c:pt>
                <c:pt idx="22742" formatCode="General">
                  <c:v>-0.16133267690709399</c:v>
                </c:pt>
                <c:pt idx="22743" formatCode="General">
                  <c:v>-0.18892461340462199</c:v>
                </c:pt>
                <c:pt idx="22744" formatCode="General">
                  <c:v>-0.21780095594116999</c:v>
                </c:pt>
                <c:pt idx="22745" formatCode="General">
                  <c:v>-0.24639886783766601</c:v>
                </c:pt>
                <c:pt idx="22746" formatCode="General">
                  <c:v>-0.27401514795561499</c:v>
                </c:pt>
                <c:pt idx="22747" formatCode="General">
                  <c:v>-0.30021237518868099</c:v>
                </c:pt>
                <c:pt idx="22748" formatCode="General">
                  <c:v>-0.32408748191577502</c:v>
                </c:pt>
                <c:pt idx="22749" formatCode="General">
                  <c:v>-0.344909540055087</c:v>
                </c:pt>
                <c:pt idx="22750" formatCode="General">
                  <c:v>-0.36231247504657099</c:v>
                </c:pt>
                <c:pt idx="22751" formatCode="General">
                  <c:v>-0.376103826687953</c:v>
                </c:pt>
                <c:pt idx="22752" formatCode="General">
                  <c:v>-0.38596453336814801</c:v>
                </c:pt>
                <c:pt idx="22753" formatCode="General">
                  <c:v>-0.39152241406948901</c:v>
                </c:pt>
                <c:pt idx="22754" formatCode="General">
                  <c:v>-0.39315158169168402</c:v>
                </c:pt>
                <c:pt idx="22755" formatCode="General">
                  <c:v>-0.39197731308917</c:v>
                </c:pt>
                <c:pt idx="22756" formatCode="General">
                  <c:v>-0.38873473031688299</c:v>
                </c:pt>
                <c:pt idx="22757" formatCode="General">
                  <c:v>-0.383232790728882</c:v>
                </c:pt>
                <c:pt idx="22758" formatCode="General">
                  <c:v>-0.37534852893599802</c:v>
                </c:pt>
                <c:pt idx="22759" formatCode="General">
                  <c:v>-0.36589676547682498</c:v>
                </c:pt>
                <c:pt idx="22760" formatCode="General">
                  <c:v>-0.35644343794354499</c:v>
                </c:pt>
                <c:pt idx="22761" formatCode="General">
                  <c:v>-0.34829788672609602</c:v>
                </c:pt>
                <c:pt idx="22762" formatCode="General">
                  <c:v>-0.34233099396427502</c:v>
                </c:pt>
                <c:pt idx="22763" formatCode="General">
                  <c:v>-0.33901498579961498</c:v>
                </c:pt>
                <c:pt idx="22764" formatCode="General">
                  <c:v>-0.33860564539024002</c:v>
                </c:pt>
                <c:pt idx="22765" formatCode="General">
                  <c:v>-0.34149706248957101</c:v>
                </c:pt>
                <c:pt idx="22766" formatCode="General">
                  <c:v>-0.347340008544331</c:v>
                </c:pt>
                <c:pt idx="22767" formatCode="General">
                  <c:v>-0.35545723724899297</c:v>
                </c:pt>
                <c:pt idx="22768" formatCode="General">
                  <c:v>-0.36561236664959001</c:v>
                </c:pt>
                <c:pt idx="22769" formatCode="General">
                  <c:v>-0.377618510942896</c:v>
                </c:pt>
                <c:pt idx="22770" formatCode="General">
                  <c:v>-0.39129876199220698</c:v>
                </c:pt>
                <c:pt idx="22771" formatCode="General">
                  <c:v>-0.406614143853745</c:v>
                </c:pt>
                <c:pt idx="22772" formatCode="General">
                  <c:v>-0.42300069578951399</c:v>
                </c:pt>
                <c:pt idx="22773" formatCode="General">
                  <c:v>-0.43973161703473501</c:v>
                </c:pt>
                <c:pt idx="22774" formatCode="General">
                  <c:v>-0.456657528130539</c:v>
                </c:pt>
                <c:pt idx="22775" formatCode="General">
                  <c:v>-0.47363263829626001</c:v>
                </c:pt>
                <c:pt idx="22776" formatCode="General">
                  <c:v>-0.49067145930902001</c:v>
                </c:pt>
                <c:pt idx="22777" formatCode="General">
                  <c:v>-0.50858585101706599</c:v>
                </c:pt>
                <c:pt idx="22778" formatCode="General">
                  <c:v>-0.52760296813843599</c:v>
                </c:pt>
                <c:pt idx="22779" formatCode="General">
                  <c:v>-0.54742453161684401</c:v>
                </c:pt>
                <c:pt idx="22780" formatCode="General">
                  <c:v>-0.56734847846361802</c:v>
                </c:pt>
                <c:pt idx="22781" formatCode="General">
                  <c:v>-0.58620643672241801</c:v>
                </c:pt>
                <c:pt idx="22782" formatCode="General">
                  <c:v>-0.60335042211382095</c:v>
                </c:pt>
                <c:pt idx="22783" formatCode="General">
                  <c:v>-0.61867733169475103</c:v>
                </c:pt>
                <c:pt idx="22784" formatCode="General">
                  <c:v>-0.63216333126819102</c:v>
                </c:pt>
                <c:pt idx="22785" formatCode="General">
                  <c:v>-0.64331873455166599</c:v>
                </c:pt>
                <c:pt idx="22786" formatCode="General">
                  <c:v>-0.65164918634779501</c:v>
                </c:pt>
                <c:pt idx="22787" formatCode="General">
                  <c:v>-0.656872302387003</c:v>
                </c:pt>
                <c:pt idx="22788" formatCode="General">
                  <c:v>-0.65860565613620903</c:v>
                </c:pt>
                <c:pt idx="22789" formatCode="General">
                  <c:v>-0.65675115600661804</c:v>
                </c:pt>
                <c:pt idx="22790" formatCode="General">
                  <c:v>-0.65194661768668605</c:v>
                </c:pt>
                <c:pt idx="22791" formatCode="General">
                  <c:v>-0.64487087293052003</c:v>
                </c:pt>
                <c:pt idx="22792" formatCode="General">
                  <c:v>-0.63590670424792906</c:v>
                </c:pt>
                <c:pt idx="22793" formatCode="General">
                  <c:v>-0.62545678622058698</c:v>
                </c:pt>
                <c:pt idx="22794" formatCode="General">
                  <c:v>-0.614236365679798</c:v>
                </c:pt>
                <c:pt idx="22795" formatCode="General">
                  <c:v>-0.60356331565147203</c:v>
                </c:pt>
                <c:pt idx="22796" formatCode="General">
                  <c:v>-0.59418877418253002</c:v>
                </c:pt>
                <c:pt idx="22797" formatCode="General">
                  <c:v>-0.58639190434094202</c:v>
                </c:pt>
                <c:pt idx="22798" formatCode="General">
                  <c:v>-0.580480682107128</c:v>
                </c:pt>
                <c:pt idx="22799" formatCode="General">
                  <c:v>-0.57598186003026197</c:v>
                </c:pt>
                <c:pt idx="22800" formatCode="General">
                  <c:v>-0.57337930812007798</c:v>
                </c:pt>
                <c:pt idx="22801" formatCode="General">
                  <c:v>-0.57280811424655798</c:v>
                </c:pt>
                <c:pt idx="22802" formatCode="General">
                  <c:v>-0.57341665811856302</c:v>
                </c:pt>
                <c:pt idx="22803" formatCode="General">
                  <c:v>-0.57494297564944397</c:v>
                </c:pt>
                <c:pt idx="22804" formatCode="General">
                  <c:v>-0.57741185054596</c:v>
                </c:pt>
                <c:pt idx="22805" formatCode="General">
                  <c:v>-0.58106704390906305</c:v>
                </c:pt>
                <c:pt idx="22806" formatCode="General">
                  <c:v>-0.58550590497998301</c:v>
                </c:pt>
                <c:pt idx="22807" formatCode="General">
                  <c:v>-0.589715960244239</c:v>
                </c:pt>
                <c:pt idx="22808" formatCode="General">
                  <c:v>-0.59322607349351197</c:v>
                </c:pt>
                <c:pt idx="22809" formatCode="General">
                  <c:v>-0.59599060844487395</c:v>
                </c:pt>
                <c:pt idx="22810" formatCode="General">
                  <c:v>-0.59790467797851798</c:v>
                </c:pt>
                <c:pt idx="22811" formatCode="General">
                  <c:v>-0.59891815733508502</c:v>
                </c:pt>
                <c:pt idx="22812" formatCode="General">
                  <c:v>-0.59871356273926402</c:v>
                </c:pt>
                <c:pt idx="22813" formatCode="General">
                  <c:v>-0.59618542690171505</c:v>
                </c:pt>
                <c:pt idx="22814" formatCode="General">
                  <c:v>-0.59023498020309195</c:v>
                </c:pt>
                <c:pt idx="22815" formatCode="General">
                  <c:v>-0.58104920218136502</c:v>
                </c:pt>
                <c:pt idx="22816" formatCode="General">
                  <c:v>-0.56938551385642899</c:v>
                </c:pt>
                <c:pt idx="22817" formatCode="General">
                  <c:v>-0.55609222161597005</c:v>
                </c:pt>
                <c:pt idx="22818" formatCode="General">
                  <c:v>-0.54168913000442298</c:v>
                </c:pt>
                <c:pt idx="22819" formatCode="General">
                  <c:v>-0.52639201011577896</c:v>
                </c:pt>
                <c:pt idx="22820" formatCode="General">
                  <c:v>-0.51097025430126997</c:v>
                </c:pt>
                <c:pt idx="22821" formatCode="General">
                  <c:v>-0.49648846455939899</c:v>
                </c:pt>
                <c:pt idx="22822" formatCode="General">
                  <c:v>-0.48329323493139298</c:v>
                </c:pt>
                <c:pt idx="22823" formatCode="General">
                  <c:v>-0.47117984653578199</c:v>
                </c:pt>
                <c:pt idx="22824" formatCode="General">
                  <c:v>-0.460082966918679</c:v>
                </c:pt>
                <c:pt idx="22825" formatCode="General">
                  <c:v>-0.45069499139107699</c:v>
                </c:pt>
                <c:pt idx="22826" formatCode="General">
                  <c:v>-0.44380515427654299</c:v>
                </c:pt>
                <c:pt idx="22827" formatCode="General">
                  <c:v>-0.43888955489135301</c:v>
                </c:pt>
                <c:pt idx="22828" formatCode="General">
                  <c:v>-0.43472104964937303</c:v>
                </c:pt>
                <c:pt idx="22829" formatCode="General">
                  <c:v>-0.43094096070551902</c:v>
                </c:pt>
                <c:pt idx="22830" formatCode="General">
                  <c:v>-0.42743166257968801</c:v>
                </c:pt>
                <c:pt idx="22831" formatCode="General">
                  <c:v>-0.423819318577842</c:v>
                </c:pt>
                <c:pt idx="22832" formatCode="General">
                  <c:v>-0.42003676543208701</c:v>
                </c:pt>
                <c:pt idx="22833" formatCode="General">
                  <c:v>-0.41569944871209902</c:v>
                </c:pt>
                <c:pt idx="22834" formatCode="General">
                  <c:v>-0.41035633061205601</c:v>
                </c:pt>
                <c:pt idx="22835" formatCode="General">
                  <c:v>-0.403938557429181</c:v>
                </c:pt>
                <c:pt idx="22836" formatCode="General">
                  <c:v>-0.39703518869433702</c:v>
                </c:pt>
                <c:pt idx="22837" formatCode="General">
                  <c:v>-0.38993891453931701</c:v>
                </c:pt>
                <c:pt idx="22838" formatCode="General">
                  <c:v>-0.38184436727145599</c:v>
                </c:pt>
                <c:pt idx="22839" formatCode="General">
                  <c:v>-0.37217516147993102</c:v>
                </c:pt>
                <c:pt idx="22840" formatCode="General">
                  <c:v>-0.36141867460799298</c:v>
                </c:pt>
                <c:pt idx="22841" formatCode="General">
                  <c:v>-0.35042144597194402</c:v>
                </c:pt>
                <c:pt idx="22842" formatCode="General">
                  <c:v>-0.33889831542529603</c:v>
                </c:pt>
                <c:pt idx="22843" formatCode="General">
                  <c:v>-0.32649029477602298</c:v>
                </c:pt>
                <c:pt idx="22844" formatCode="General">
                  <c:v>-0.31432116412036898</c:v>
                </c:pt>
                <c:pt idx="22845" formatCode="General">
                  <c:v>-0.30305206934776802</c:v>
                </c:pt>
                <c:pt idx="22846" formatCode="General">
                  <c:v>-0.29264462506718197</c:v>
                </c:pt>
                <c:pt idx="22847" formatCode="General">
                  <c:v>-0.28283121151331803</c:v>
                </c:pt>
                <c:pt idx="22848" formatCode="General">
                  <c:v>-0.27295304339189602</c:v>
                </c:pt>
                <c:pt idx="22849" formatCode="General">
                  <c:v>-0.26290416044077503</c:v>
                </c:pt>
                <c:pt idx="22850" formatCode="General">
                  <c:v>-0.252996414138003</c:v>
                </c:pt>
                <c:pt idx="22851" formatCode="General">
                  <c:v>-0.243658012693413</c:v>
                </c:pt>
                <c:pt idx="22852" formatCode="General">
                  <c:v>-0.23510439169105801</c:v>
                </c:pt>
                <c:pt idx="22853" formatCode="General">
                  <c:v>-0.22713960091546001</c:v>
                </c:pt>
                <c:pt idx="22854" formatCode="General">
                  <c:v>-0.21919074332257699</c:v>
                </c:pt>
                <c:pt idx="22855" formatCode="General">
                  <c:v>-0.21062454112860601</c:v>
                </c:pt>
                <c:pt idx="22856" formatCode="General">
                  <c:v>-0.20141369560005301</c:v>
                </c:pt>
                <c:pt idx="22857" formatCode="General">
                  <c:v>-0.19254555328350201</c:v>
                </c:pt>
                <c:pt idx="22858" formatCode="General">
                  <c:v>-0.184712591783771</c:v>
                </c:pt>
                <c:pt idx="22859" formatCode="General">
                  <c:v>-0.17821074450756599</c:v>
                </c:pt>
                <c:pt idx="22860" formatCode="General">
                  <c:v>-0.17329063907981199</c:v>
                </c:pt>
                <c:pt idx="22861" formatCode="General">
                  <c:v>-0.16909139449948599</c:v>
                </c:pt>
                <c:pt idx="22862" formatCode="General">
                  <c:v>-0.16455896886625199</c:v>
                </c:pt>
                <c:pt idx="22863" formatCode="General">
                  <c:v>-0.15949735979402599</c:v>
                </c:pt>
                <c:pt idx="22864" formatCode="General">
                  <c:v>-0.15432021469738499</c:v>
                </c:pt>
                <c:pt idx="22865" formatCode="General">
                  <c:v>-0.14920360418209799</c:v>
                </c:pt>
                <c:pt idx="22866" formatCode="General">
                  <c:v>-0.143979257501544</c:v>
                </c:pt>
                <c:pt idx="22867" formatCode="General">
                  <c:v>-0.13843433827274901</c:v>
                </c:pt>
                <c:pt idx="22868" formatCode="General">
                  <c:v>-0.13232051029719599</c:v>
                </c:pt>
                <c:pt idx="22869" formatCode="General">
                  <c:v>-0.12581619747664999</c:v>
                </c:pt>
                <c:pt idx="22870" formatCode="General">
                  <c:v>-0.119186116433424</c:v>
                </c:pt>
                <c:pt idx="22871" formatCode="General">
                  <c:v>-0.112812777734492</c:v>
                </c:pt>
                <c:pt idx="22872" formatCode="General">
                  <c:v>-0.106936328743289</c:v>
                </c:pt>
                <c:pt idx="22873" formatCode="General">
                  <c:v>-0.10161630920811</c:v>
                </c:pt>
                <c:pt idx="22874" formatCode="General">
                  <c:v>-9.6535051927586199E-2</c:v>
                </c:pt>
                <c:pt idx="22875" formatCode="General">
                  <c:v>-9.0847424888931994E-2</c:v>
                </c:pt>
                <c:pt idx="22876" formatCode="General">
                  <c:v>-8.4022319685603905E-2</c:v>
                </c:pt>
                <c:pt idx="22877" formatCode="General">
                  <c:v>-7.5862990614732007E-2</c:v>
                </c:pt>
                <c:pt idx="22878" formatCode="General">
                  <c:v>-6.6869565860932095E-2</c:v>
                </c:pt>
                <c:pt idx="22879" formatCode="General">
                  <c:v>-5.7871281668268798E-2</c:v>
                </c:pt>
                <c:pt idx="22880" formatCode="General">
                  <c:v>-4.88820250186991E-2</c:v>
                </c:pt>
                <c:pt idx="22881" formatCode="General">
                  <c:v>-3.9307790186517699E-2</c:v>
                </c:pt>
                <c:pt idx="22882" formatCode="General">
                  <c:v>-2.8834490681010998E-2</c:v>
                </c:pt>
                <c:pt idx="22883" formatCode="General">
                  <c:v>-1.7601456454914E-2</c:v>
                </c:pt>
                <c:pt idx="22884" formatCode="General">
                  <c:v>-6.2130159408237398E-3</c:v>
                </c:pt>
                <c:pt idx="22885" formatCode="General">
                  <c:v>4.8777318961327597E-3</c:v>
                </c:pt>
                <c:pt idx="22886" formatCode="General">
                  <c:v>1.55203623162967E-2</c:v>
                </c:pt>
                <c:pt idx="22887" formatCode="General">
                  <c:v>2.51021992865323E-2</c:v>
                </c:pt>
                <c:pt idx="22888" formatCode="General">
                  <c:v>3.40880893252022E-2</c:v>
                </c:pt>
                <c:pt idx="22889" formatCode="General">
                  <c:v>4.33191892054577E-2</c:v>
                </c:pt>
                <c:pt idx="22890" formatCode="General">
                  <c:v>5.2301120725400801E-2</c:v>
                </c:pt>
                <c:pt idx="22891" formatCode="General">
                  <c:v>6.0475410411045101E-2</c:v>
                </c:pt>
                <c:pt idx="22892" formatCode="General">
                  <c:v>6.7265414881462302E-2</c:v>
                </c:pt>
                <c:pt idx="22893" formatCode="General">
                  <c:v>7.2542945920935201E-2</c:v>
                </c:pt>
                <c:pt idx="22894" formatCode="General">
                  <c:v>7.6373586489627499E-2</c:v>
                </c:pt>
                <c:pt idx="22895" formatCode="General">
                  <c:v>7.7963581771873097E-2</c:v>
                </c:pt>
                <c:pt idx="22896" formatCode="General">
                  <c:v>7.68572652987735E-2</c:v>
                </c:pt>
                <c:pt idx="22897" formatCode="General">
                  <c:v>7.4756240970962007E-2</c:v>
                </c:pt>
                <c:pt idx="22898" formatCode="General">
                  <c:v>7.3746683791208995E-2</c:v>
                </c:pt>
                <c:pt idx="22899" formatCode="General">
                  <c:v>7.4735592482195495E-2</c:v>
                </c:pt>
                <c:pt idx="22900" formatCode="General">
                  <c:v>7.8245412973994205E-2</c:v>
                </c:pt>
                <c:pt idx="22901" formatCode="General">
                  <c:v>8.4443998087001898E-2</c:v>
                </c:pt>
                <c:pt idx="22902" formatCode="General">
                  <c:v>9.32984711081878E-2</c:v>
                </c:pt>
                <c:pt idx="22903" formatCode="General">
                  <c:v>0.104047814544143</c:v>
                </c:pt>
                <c:pt idx="22904" formatCode="General">
                  <c:v>0.115927253817368</c:v>
                </c:pt>
                <c:pt idx="22905" formatCode="General">
                  <c:v>0.12912088299510699</c:v>
                </c:pt>
                <c:pt idx="22906" formatCode="General">
                  <c:v>0.143789680140639</c:v>
                </c:pt>
                <c:pt idx="22907" formatCode="General">
                  <c:v>0.15963304406597301</c:v>
                </c:pt>
                <c:pt idx="22908" formatCode="General">
                  <c:v>0.17612395861834099</c:v>
                </c:pt>
                <c:pt idx="22909" formatCode="General">
                  <c:v>0.19235508195399101</c:v>
                </c:pt>
                <c:pt idx="22910" formatCode="General">
                  <c:v>0.20770154014356801</c:v>
                </c:pt>
                <c:pt idx="22911" formatCode="General">
                  <c:v>0.22244232204102099</c:v>
                </c:pt>
                <c:pt idx="22912" formatCode="General">
                  <c:v>0.23701870906774999</c:v>
                </c:pt>
                <c:pt idx="22913" formatCode="General">
                  <c:v>0.251445406650604</c:v>
                </c:pt>
                <c:pt idx="22914" formatCode="General">
                  <c:v>0.26556103551019999</c:v>
                </c:pt>
                <c:pt idx="22915" formatCode="General">
                  <c:v>0.27963913303011301</c:v>
                </c:pt>
                <c:pt idx="22916" formatCode="General">
                  <c:v>0.29380565002255898</c:v>
                </c:pt>
                <c:pt idx="22917" formatCode="General">
                  <c:v>0.30773013925032</c:v>
                </c:pt>
                <c:pt idx="22918" formatCode="General">
                  <c:v>0.32069534508672998</c:v>
                </c:pt>
                <c:pt idx="22919" formatCode="General">
                  <c:v>0.33221139105757203</c:v>
                </c:pt>
                <c:pt idx="22920" formatCode="General">
                  <c:v>0.34301662866638599</c:v>
                </c:pt>
                <c:pt idx="22921" formatCode="General">
                  <c:v>0.35387503274958299</c:v>
                </c:pt>
                <c:pt idx="22922" formatCode="General">
                  <c:v>0.36486456161776898</c:v>
                </c:pt>
                <c:pt idx="22923" formatCode="General">
                  <c:v>0.375976393366732</c:v>
                </c:pt>
                <c:pt idx="22924" formatCode="General">
                  <c:v>0.38710786910404199</c:v>
                </c:pt>
                <c:pt idx="22925" formatCode="General">
                  <c:v>0.39786318410005</c:v>
                </c:pt>
                <c:pt idx="22926" formatCode="General">
                  <c:v>0.40735774982522699</c:v>
                </c:pt>
                <c:pt idx="22927" formatCode="General">
                  <c:v>0.414850704514094</c:v>
                </c:pt>
                <c:pt idx="22928" formatCode="General">
                  <c:v>0.42040525962686998</c:v>
                </c:pt>
                <c:pt idx="22929" formatCode="General">
                  <c:v>0.42451796933670499</c:v>
                </c:pt>
                <c:pt idx="22930" formatCode="General">
                  <c:v>0.42758220923285101</c:v>
                </c:pt>
                <c:pt idx="22931" formatCode="General">
                  <c:v>0.42994101299759702</c:v>
                </c:pt>
                <c:pt idx="22932" formatCode="General">
                  <c:v>0.43191076235282799</c:v>
                </c:pt>
                <c:pt idx="22933" formatCode="General">
                  <c:v>0.43342066416715502</c:v>
                </c:pt>
                <c:pt idx="22934" formatCode="General">
                  <c:v>0.43407853143908098</c:v>
                </c:pt>
                <c:pt idx="22935" formatCode="General">
                  <c:v>0.433957498892933</c:v>
                </c:pt>
                <c:pt idx="22936" formatCode="General">
                  <c:v>0.43335080974763701</c:v>
                </c:pt>
                <c:pt idx="22937" formatCode="General">
                  <c:v>0.43244337730451798</c:v>
                </c:pt>
                <c:pt idx="22938" formatCode="General">
                  <c:v>0.43111109273269199</c:v>
                </c:pt>
                <c:pt idx="22939" formatCode="General">
                  <c:v>0.42911003452850099</c:v>
                </c:pt>
                <c:pt idx="22940" formatCode="General">
                  <c:v>0.427253092629304</c:v>
                </c:pt>
                <c:pt idx="22941" formatCode="General">
                  <c:v>0.42661965265792301</c:v>
                </c:pt>
                <c:pt idx="22942" formatCode="General">
                  <c:v>0.42724167652053102</c:v>
                </c:pt>
                <c:pt idx="22943" formatCode="General">
                  <c:v>0.42854901185164002</c:v>
                </c:pt>
                <c:pt idx="22944" formatCode="General">
                  <c:v>0.43009127675986403</c:v>
                </c:pt>
                <c:pt idx="22945" formatCode="General">
                  <c:v>0.43158689614421297</c:v>
                </c:pt>
                <c:pt idx="22946" formatCode="General">
                  <c:v>0.43338880707401001</c:v>
                </c:pt>
                <c:pt idx="22947" formatCode="General">
                  <c:v>0.43594291716985101</c:v>
                </c:pt>
                <c:pt idx="22948" formatCode="General">
                  <c:v>0.438841153357164</c:v>
                </c:pt>
                <c:pt idx="22949" formatCode="General">
                  <c:v>0.44187276279906101</c:v>
                </c:pt>
                <c:pt idx="22950" formatCode="General">
                  <c:v>0.44488502690908999</c:v>
                </c:pt>
                <c:pt idx="22951" formatCode="General">
                  <c:v>0.44714723236290999</c:v>
                </c:pt>
                <c:pt idx="22952" formatCode="General">
                  <c:v>0.44828564050379099</c:v>
                </c:pt>
                <c:pt idx="22953" formatCode="General">
                  <c:v>0.44884526189231</c:v>
                </c:pt>
                <c:pt idx="22954" formatCode="General">
                  <c:v>0.44997231587085301</c:v>
                </c:pt>
                <c:pt idx="22955" formatCode="General">
                  <c:v>0.45274902578315102</c:v>
                </c:pt>
                <c:pt idx="22956" formatCode="General">
                  <c:v>0.45758465195671499</c:v>
                </c:pt>
                <c:pt idx="22957" formatCode="General">
                  <c:v>0.46435025684773501</c:v>
                </c:pt>
                <c:pt idx="22958" formatCode="General">
                  <c:v>0.47292710312226599</c:v>
                </c:pt>
                <c:pt idx="22959" formatCode="General">
                  <c:v>0.482986284151457</c:v>
                </c:pt>
                <c:pt idx="22960" formatCode="General">
                  <c:v>0.49414122980095598</c:v>
                </c:pt>
                <c:pt idx="22961" formatCode="General">
                  <c:v>0.50622657313020603</c:v>
                </c:pt>
                <c:pt idx="22962" formatCode="General">
                  <c:v>0.51862320676707097</c:v>
                </c:pt>
                <c:pt idx="22963" formatCode="General">
                  <c:v>0.53055191305142901</c:v>
                </c:pt>
                <c:pt idx="22964" formatCode="General">
                  <c:v>0.54165898084983999</c:v>
                </c:pt>
                <c:pt idx="22965" formatCode="General">
                  <c:v>0.55149737742403704</c:v>
                </c:pt>
                <c:pt idx="22966" formatCode="General">
                  <c:v>0.55929375830884398</c:v>
                </c:pt>
                <c:pt idx="22967" formatCode="General">
                  <c:v>0.564333655830634</c:v>
                </c:pt>
                <c:pt idx="22968" formatCode="General">
                  <c:v>0.56629644249027999</c:v>
                </c:pt>
                <c:pt idx="22969" formatCode="General">
                  <c:v>0.56511112723717105</c:v>
                </c:pt>
                <c:pt idx="22970" formatCode="General">
                  <c:v>0.56093961836206596</c:v>
                </c:pt>
                <c:pt idx="22971" formatCode="General">
                  <c:v>0.55382475786769403</c:v>
                </c:pt>
                <c:pt idx="22972" formatCode="General">
                  <c:v>0.54390752992027402</c:v>
                </c:pt>
                <c:pt idx="22973" formatCode="General">
                  <c:v>0.53184787627664698</c:v>
                </c:pt>
                <c:pt idx="22974" formatCode="General">
                  <c:v>0.51810723589015395</c:v>
                </c:pt>
                <c:pt idx="22975" formatCode="General">
                  <c:v>0.50325887034357897</c:v>
                </c:pt>
                <c:pt idx="22976" formatCode="General">
                  <c:v>0.48793184729689298</c:v>
                </c:pt>
                <c:pt idx="22977" formatCode="General">
                  <c:v>0.47257448904488197</c:v>
                </c:pt>
                <c:pt idx="22978" formatCode="General">
                  <c:v>0.45796152960870901</c:v>
                </c:pt>
                <c:pt idx="22979" formatCode="General">
                  <c:v>0.44466659147140097</c:v>
                </c:pt>
                <c:pt idx="22980" formatCode="General">
                  <c:v>0.43291499621250201</c:v>
                </c:pt>
                <c:pt idx="22981" formatCode="General">
                  <c:v>0.422743521869623</c:v>
                </c:pt>
                <c:pt idx="22982" formatCode="General">
                  <c:v>0.414122938534211</c:v>
                </c:pt>
                <c:pt idx="22983" formatCode="General">
                  <c:v>0.40706405477437702</c:v>
                </c:pt>
                <c:pt idx="22984" formatCode="General">
                  <c:v>0.40153805861963399</c:v>
                </c:pt>
                <c:pt idx="22985" formatCode="General">
                  <c:v>0.39740103122946902</c:v>
                </c:pt>
                <c:pt idx="22986" formatCode="General">
                  <c:v>0.39444203701956798</c:v>
                </c:pt>
                <c:pt idx="22987" formatCode="General">
                  <c:v>0.39264902128352902</c:v>
                </c:pt>
                <c:pt idx="22988" formatCode="General">
                  <c:v>0.39199289917798502</c:v>
                </c:pt>
                <c:pt idx="22989" formatCode="General">
                  <c:v>0.39245370551967101</c:v>
                </c:pt>
                <c:pt idx="22990" formatCode="General">
                  <c:v>0.39407182010039898</c:v>
                </c:pt>
                <c:pt idx="22991" formatCode="General">
                  <c:v>0.39641905941743899</c:v>
                </c:pt>
                <c:pt idx="22992" formatCode="General">
                  <c:v>0.398899224586032</c:v>
                </c:pt>
                <c:pt idx="22993" formatCode="General">
                  <c:v>0.40138339446174498</c:v>
                </c:pt>
                <c:pt idx="22994" formatCode="General">
                  <c:v>0.40384128132483199</c:v>
                </c:pt>
                <c:pt idx="22995" formatCode="General">
                  <c:v>0.40602333968481003</c:v>
                </c:pt>
                <c:pt idx="22996" formatCode="General">
                  <c:v>0.40767862573567198</c:v>
                </c:pt>
                <c:pt idx="22997" formatCode="General">
                  <c:v>0.408668357693517</c:v>
                </c:pt>
                <c:pt idx="22998" formatCode="General">
                  <c:v>0.40865349215560298</c:v>
                </c:pt>
                <c:pt idx="22999" formatCode="General">
                  <c:v>0.40699427253836901</c:v>
                </c:pt>
                <c:pt idx="23000" formatCode="General">
                  <c:v>0.40328651867031701</c:v>
                </c:pt>
                <c:pt idx="23001" formatCode="General">
                  <c:v>0.39758228693858499</c:v>
                </c:pt>
                <c:pt idx="23002" formatCode="General">
                  <c:v>0.39009735650449601</c:v>
                </c:pt>
                <c:pt idx="23003" formatCode="General">
                  <c:v>0.38095114403665198</c:v>
                </c:pt>
                <c:pt idx="23004" formatCode="General">
                  <c:v>0.37024545386760499</c:v>
                </c:pt>
                <c:pt idx="23005" formatCode="General">
                  <c:v>0.35829264585274001</c:v>
                </c:pt>
                <c:pt idx="23006" formatCode="General">
                  <c:v>0.34547539788512099</c:v>
                </c:pt>
                <c:pt idx="23007" formatCode="General">
                  <c:v>0.33173845164062798</c:v>
                </c:pt>
                <c:pt idx="23008" formatCode="General">
                  <c:v>0.317388592630785</c:v>
                </c:pt>
                <c:pt idx="23009" formatCode="General">
                  <c:v>0.30330002199376199</c:v>
                </c:pt>
                <c:pt idx="23010" formatCode="General">
                  <c:v>0.28954700465232303</c:v>
                </c:pt>
                <c:pt idx="23011" formatCode="General">
                  <c:v>0.27578550299117</c:v>
                </c:pt>
                <c:pt idx="23012" formatCode="General">
                  <c:v>0.262139235666284</c:v>
                </c:pt>
                <c:pt idx="23013" formatCode="General">
                  <c:v>0.249121764724647</c:v>
                </c:pt>
                <c:pt idx="23014" formatCode="General">
                  <c:v>0.237151613098362</c:v>
                </c:pt>
                <c:pt idx="23015" formatCode="General">
                  <c:v>0.226295430542406</c:v>
                </c:pt>
                <c:pt idx="23016" formatCode="General">
                  <c:v>0.216443775791412</c:v>
                </c:pt>
                <c:pt idx="23017" formatCode="General">
                  <c:v>0.20742146215364901</c:v>
                </c:pt>
                <c:pt idx="23018" formatCode="General">
                  <c:v>0.199217594639889</c:v>
                </c:pt>
                <c:pt idx="23019" formatCode="General">
                  <c:v>0.19273553767693499</c:v>
                </c:pt>
                <c:pt idx="23020" formatCode="General">
                  <c:v>0.18881341378049299</c:v>
                </c:pt>
                <c:pt idx="23021" formatCode="General">
                  <c:v>0.186687735212346</c:v>
                </c:pt>
                <c:pt idx="23022" formatCode="General">
                  <c:v>0.18494592318193401</c:v>
                </c:pt>
                <c:pt idx="23023" formatCode="General">
                  <c:v>0.18359400389129099</c:v>
                </c:pt>
                <c:pt idx="23024" formatCode="General">
                  <c:v>0.18328989859645101</c:v>
                </c:pt>
                <c:pt idx="23025" formatCode="General">
                  <c:v>0.18400967603457899</c:v>
                </c:pt>
                <c:pt idx="23026" formatCode="General">
                  <c:v>0.18541283328749</c:v>
                </c:pt>
                <c:pt idx="23027" formatCode="General">
                  <c:v>0.186755317067264</c:v>
                </c:pt>
                <c:pt idx="23028" formatCode="General">
                  <c:v>0.187737000891464</c:v>
                </c:pt>
                <c:pt idx="23029" formatCode="General">
                  <c:v>0.18889463242920701</c:v>
                </c:pt>
                <c:pt idx="23030" formatCode="General">
                  <c:v>0.19018256025598301</c:v>
                </c:pt>
                <c:pt idx="23031" formatCode="General">
                  <c:v>0.190770489136243</c:v>
                </c:pt>
                <c:pt idx="23032" formatCode="General">
                  <c:v>0.19071441965257499</c:v>
                </c:pt>
                <c:pt idx="23033" formatCode="General">
                  <c:v>0.190025755995854</c:v>
                </c:pt>
                <c:pt idx="23034" formatCode="General">
                  <c:v>0.188283364623964</c:v>
                </c:pt>
                <c:pt idx="23035" formatCode="General">
                  <c:v>0.18613633747170899</c:v>
                </c:pt>
                <c:pt idx="23036" formatCode="General">
                  <c:v>0.18367152172364801</c:v>
                </c:pt>
                <c:pt idx="23037" formatCode="General">
                  <c:v>0.18023787462456101</c:v>
                </c:pt>
                <c:pt idx="23038" formatCode="General">
                  <c:v>0.176174531581578</c:v>
                </c:pt>
                <c:pt idx="23039" formatCode="General">
                  <c:v>0.17141225805582699</c:v>
                </c:pt>
                <c:pt idx="23040" formatCode="General">
                  <c:v>0.16543911113850501</c:v>
                </c:pt>
                <c:pt idx="23041" formatCode="General">
                  <c:v>0.15870379657046399</c:v>
                </c:pt>
                <c:pt idx="23042" formatCode="General">
                  <c:v>0.152465194714893</c:v>
                </c:pt>
                <c:pt idx="23043" formatCode="General">
                  <c:v>0.14756157590353999</c:v>
                </c:pt>
                <c:pt idx="23044" formatCode="General">
                  <c:v>0.14316992849631899</c:v>
                </c:pt>
                <c:pt idx="23045" formatCode="General">
                  <c:v>0.13810955917422699</c:v>
                </c:pt>
                <c:pt idx="23046" formatCode="General">
                  <c:v>0.13170352051317299</c:v>
                </c:pt>
                <c:pt idx="23047" formatCode="General">
                  <c:v>0.123490464757586</c:v>
                </c:pt>
                <c:pt idx="23048" formatCode="General">
                  <c:v>0.11283498529371901</c:v>
                </c:pt>
                <c:pt idx="23049" formatCode="General">
                  <c:v>9.9235467775342506E-2</c:v>
                </c:pt>
                <c:pt idx="23050" formatCode="General">
                  <c:v>8.24978829262554E-2</c:v>
                </c:pt>
                <c:pt idx="23051" formatCode="General">
                  <c:v>6.2597815994137898E-2</c:v>
                </c:pt>
                <c:pt idx="23052" formatCode="General">
                  <c:v>4.0244829359807797E-2</c:v>
                </c:pt>
                <c:pt idx="23053" formatCode="General">
                  <c:v>1.5669354658279799E-2</c:v>
                </c:pt>
                <c:pt idx="23054" formatCode="General">
                  <c:v>-1.1141933523038701E-2</c:v>
                </c:pt>
                <c:pt idx="23055" formatCode="General">
                  <c:v>-3.8397347192175101E-2</c:v>
                </c:pt>
                <c:pt idx="23056" formatCode="General">
                  <c:v>-6.3852834774731596E-2</c:v>
                </c:pt>
                <c:pt idx="23057" formatCode="General">
                  <c:v>-8.6594927544784803E-2</c:v>
                </c:pt>
                <c:pt idx="23058" formatCode="General">
                  <c:v>-0.10650573818688799</c:v>
                </c:pt>
                <c:pt idx="23059" formatCode="General">
                  <c:v>-0.1237122240774</c:v>
                </c:pt>
                <c:pt idx="23060" formatCode="General">
                  <c:v>-0.13845694276100601</c:v>
                </c:pt>
                <c:pt idx="23061" formatCode="General">
                  <c:v>-0.150835238811447</c:v>
                </c:pt>
                <c:pt idx="23062" formatCode="General">
                  <c:v>-0.16044930755942699</c:v>
                </c:pt>
                <c:pt idx="23063" formatCode="General">
                  <c:v>-0.167262519628323</c:v>
                </c:pt>
                <c:pt idx="23064" formatCode="General">
                  <c:v>-0.172008814602848</c:v>
                </c:pt>
                <c:pt idx="23065" formatCode="General">
                  <c:v>-0.175438788043525</c:v>
                </c:pt>
                <c:pt idx="23066" formatCode="General">
                  <c:v>-0.17777436492155799</c:v>
                </c:pt>
                <c:pt idx="23067" formatCode="General">
                  <c:v>-0.178783280218589</c:v>
                </c:pt>
                <c:pt idx="23068" formatCode="General">
                  <c:v>-0.17868193127159199</c:v>
                </c:pt>
                <c:pt idx="23069" formatCode="General">
                  <c:v>-0.17806782624081499</c:v>
                </c:pt>
                <c:pt idx="23070" formatCode="General">
                  <c:v>-0.17688101870960801</c:v>
                </c:pt>
                <c:pt idx="23071" formatCode="General">
                  <c:v>-0.17503922578887601</c:v>
                </c:pt>
                <c:pt idx="23072" formatCode="General">
                  <c:v>-0.17301724921738801</c:v>
                </c:pt>
                <c:pt idx="23073" formatCode="General">
                  <c:v>-0.17135965312234799</c:v>
                </c:pt>
                <c:pt idx="23074" formatCode="General">
                  <c:v>-0.17053974147071099</c:v>
                </c:pt>
                <c:pt idx="23075" formatCode="General">
                  <c:v>-0.17092558882112799</c:v>
                </c:pt>
                <c:pt idx="23076" formatCode="General">
                  <c:v>-0.17218604673559501</c:v>
                </c:pt>
                <c:pt idx="23077" formatCode="General">
                  <c:v>-0.17384806258490201</c:v>
                </c:pt>
                <c:pt idx="23078" formatCode="General">
                  <c:v>-0.17640760826539201</c:v>
                </c:pt>
                <c:pt idx="23079" formatCode="General">
                  <c:v>-0.18034846231792201</c:v>
                </c:pt>
                <c:pt idx="23080" formatCode="General">
                  <c:v>-0.18542797641220499</c:v>
                </c:pt>
                <c:pt idx="23081" formatCode="General">
                  <c:v>-0.19140016225571699</c:v>
                </c:pt>
                <c:pt idx="23082" formatCode="General">
                  <c:v>-0.198445562432678</c:v>
                </c:pt>
                <c:pt idx="23083" formatCode="General">
                  <c:v>-0.206213291494798</c:v>
                </c:pt>
                <c:pt idx="23084" formatCode="General">
                  <c:v>-0.21433541034159201</c:v>
                </c:pt>
                <c:pt idx="23085" formatCode="General">
                  <c:v>-0.22287565881907301</c:v>
                </c:pt>
                <c:pt idx="23086" formatCode="General">
                  <c:v>-0.23190450979500399</c:v>
                </c:pt>
                <c:pt idx="23087" formatCode="General">
                  <c:v>-0.241412898517608</c:v>
                </c:pt>
                <c:pt idx="23088" formatCode="General">
                  <c:v>-0.25093225965303201</c:v>
                </c:pt>
                <c:pt idx="23089" formatCode="General">
                  <c:v>-0.26008782305664102</c:v>
                </c:pt>
                <c:pt idx="23090" formatCode="General">
                  <c:v>-0.26846895256554898</c:v>
                </c:pt>
                <c:pt idx="23091" formatCode="General">
                  <c:v>-0.27561028049145297</c:v>
                </c:pt>
                <c:pt idx="23092" formatCode="General">
                  <c:v>-0.28163157999518301</c:v>
                </c:pt>
                <c:pt idx="23093" formatCode="General">
                  <c:v>-0.28711077571048899</c:v>
                </c:pt>
                <c:pt idx="23094" formatCode="General">
                  <c:v>-0.29274862505743399</c:v>
                </c:pt>
                <c:pt idx="23095" formatCode="General">
                  <c:v>-0.29909999927523101</c:v>
                </c:pt>
                <c:pt idx="23096" formatCode="General">
                  <c:v>-0.30618673885159198</c:v>
                </c:pt>
                <c:pt idx="23097" formatCode="General">
                  <c:v>-0.31278381192617499</c:v>
                </c:pt>
                <c:pt idx="23098" formatCode="General">
                  <c:v>-0.316825949468652</c:v>
                </c:pt>
                <c:pt idx="23099" formatCode="General">
                  <c:v>-0.31856477761739699</c:v>
                </c:pt>
                <c:pt idx="23100" formatCode="General">
                  <c:v>-0.31928493347503101</c:v>
                </c:pt>
                <c:pt idx="23101" formatCode="General">
                  <c:v>-0.319121380327896</c:v>
                </c:pt>
                <c:pt idx="23102" formatCode="General">
                  <c:v>-0.31849595573205203</c:v>
                </c:pt>
                <c:pt idx="23103" formatCode="General">
                  <c:v>-0.31734981929177603</c:v>
                </c:pt>
                <c:pt idx="23104" formatCode="General">
                  <c:v>-0.31521860784664701</c:v>
                </c:pt>
                <c:pt idx="23105" formatCode="General">
                  <c:v>-0.31273183425953999</c:v>
                </c:pt>
                <c:pt idx="23106" formatCode="General">
                  <c:v>-0.310623608424761</c:v>
                </c:pt>
                <c:pt idx="23107" formatCode="General">
                  <c:v>-0.30863320656904802</c:v>
                </c:pt>
                <c:pt idx="23108" formatCode="General">
                  <c:v>-0.30647768689486898</c:v>
                </c:pt>
                <c:pt idx="23109" formatCode="General">
                  <c:v>-0.30417060481771102</c:v>
                </c:pt>
                <c:pt idx="23110" formatCode="General">
                  <c:v>-0.30168075287417201</c:v>
                </c:pt>
                <c:pt idx="23111" formatCode="General">
                  <c:v>-0.29923557839349701</c:v>
                </c:pt>
                <c:pt idx="23112" formatCode="General">
                  <c:v>-0.29736507226741099</c:v>
                </c:pt>
                <c:pt idx="23113" formatCode="General">
                  <c:v>-0.29653240023812799</c:v>
                </c:pt>
                <c:pt idx="23114" formatCode="General">
                  <c:v>-0.29636150516828103</c:v>
                </c:pt>
                <c:pt idx="23115" formatCode="General">
                  <c:v>-0.29602877697351498</c:v>
                </c:pt>
                <c:pt idx="23116" formatCode="General">
                  <c:v>-0.295402428978917</c:v>
                </c:pt>
                <c:pt idx="23117" formatCode="General">
                  <c:v>-0.29469912163619999</c:v>
                </c:pt>
                <c:pt idx="23118" formatCode="General">
                  <c:v>-0.293591960721169</c:v>
                </c:pt>
                <c:pt idx="23119" formatCode="General">
                  <c:v>-0.29128328242027801</c:v>
                </c:pt>
                <c:pt idx="23120" formatCode="General">
                  <c:v>-0.287582895954763</c:v>
                </c:pt>
                <c:pt idx="23121" formatCode="General">
                  <c:v>-0.283131648044462</c:v>
                </c:pt>
                <c:pt idx="23122" formatCode="General">
                  <c:v>-0.27875752842478502</c:v>
                </c:pt>
                <c:pt idx="23123" formatCode="General">
                  <c:v>-0.27529972658766699</c:v>
                </c:pt>
                <c:pt idx="23124" formatCode="General">
                  <c:v>-0.27314040906446102</c:v>
                </c:pt>
                <c:pt idx="23125" formatCode="General">
                  <c:v>-0.271566175777745</c:v>
                </c:pt>
                <c:pt idx="23126" formatCode="General">
                  <c:v>-0.269509561304974</c:v>
                </c:pt>
                <c:pt idx="23127" formatCode="General">
                  <c:v>-0.26704283096209802</c:v>
                </c:pt>
                <c:pt idx="23128" formatCode="General">
                  <c:v>-0.26464877659568498</c:v>
                </c:pt>
                <c:pt idx="23129" formatCode="General">
                  <c:v>-0.26199655340122602</c:v>
                </c:pt>
                <c:pt idx="23130" formatCode="General">
                  <c:v>-0.25865863408186701</c:v>
                </c:pt>
                <c:pt idx="23131" formatCode="General">
                  <c:v>-0.25489284550601599</c:v>
                </c:pt>
                <c:pt idx="23132" formatCode="General">
                  <c:v>-0.25139662407538699</c:v>
                </c:pt>
                <c:pt idx="23133" formatCode="General">
                  <c:v>-0.24809061235643401</c:v>
                </c:pt>
                <c:pt idx="23134" formatCode="General">
                  <c:v>-0.24446721500732499</c:v>
                </c:pt>
                <c:pt idx="23135" formatCode="General">
                  <c:v>-0.24106283248347199</c:v>
                </c:pt>
                <c:pt idx="23136" formatCode="General">
                  <c:v>-0.23864259108622499</c:v>
                </c:pt>
                <c:pt idx="23137" formatCode="General">
                  <c:v>-0.23742094642443501</c:v>
                </c:pt>
                <c:pt idx="23138" formatCode="General">
                  <c:v>-0.23763048666940501</c:v>
                </c:pt>
                <c:pt idx="23139" formatCode="General">
                  <c:v>-0.23829973946362901</c:v>
                </c:pt>
                <c:pt idx="23140" formatCode="General">
                  <c:v>-0.23796367218151801</c:v>
                </c:pt>
                <c:pt idx="23141" formatCode="General">
                  <c:v>-0.23713132837902301</c:v>
                </c:pt>
                <c:pt idx="23142" formatCode="General">
                  <c:v>-0.236408497060343</c:v>
                </c:pt>
                <c:pt idx="23143" formatCode="General">
                  <c:v>-0.235061216019225</c:v>
                </c:pt>
                <c:pt idx="23144" formatCode="General">
                  <c:v>-0.23241164930921501</c:v>
                </c:pt>
                <c:pt idx="23145" formatCode="General">
                  <c:v>-0.228068023398146</c:v>
                </c:pt>
                <c:pt idx="23146" formatCode="General">
                  <c:v>-0.221663416561796</c:v>
                </c:pt>
                <c:pt idx="23147" formatCode="General">
                  <c:v>-0.21278073894711999</c:v>
                </c:pt>
                <c:pt idx="23148" formatCode="General">
                  <c:v>-0.20157751912975799</c:v>
                </c:pt>
                <c:pt idx="23149" formatCode="General">
                  <c:v>-0.188855566692714</c:v>
                </c:pt>
                <c:pt idx="23150" formatCode="General">
                  <c:v>-0.17572551317967</c:v>
                </c:pt>
                <c:pt idx="23151" formatCode="General">
                  <c:v>-0.16353043267518999</c:v>
                </c:pt>
                <c:pt idx="23152" formatCode="General">
                  <c:v>-0.15364262592924099</c:v>
                </c:pt>
                <c:pt idx="23153" formatCode="General">
                  <c:v>-0.146436400655274</c:v>
                </c:pt>
                <c:pt idx="23154" formatCode="General">
                  <c:v>-0.14087702619647799</c:v>
                </c:pt>
                <c:pt idx="23155" formatCode="General">
                  <c:v>-0.13560658804342199</c:v>
                </c:pt>
                <c:pt idx="23156" formatCode="General">
                  <c:v>-0.130349151851478</c:v>
                </c:pt>
                <c:pt idx="23157" formatCode="General">
                  <c:v>-0.12559705350810299</c:v>
                </c:pt>
                <c:pt idx="23158" formatCode="General">
                  <c:v>-0.121569223637784</c:v>
                </c:pt>
                <c:pt idx="23159" formatCode="General">
                  <c:v>-0.118383388625266</c:v>
                </c:pt>
                <c:pt idx="23160" formatCode="General">
                  <c:v>-0.115910791750995</c:v>
                </c:pt>
                <c:pt idx="23161" formatCode="General">
                  <c:v>-0.11408783777657799</c:v>
                </c:pt>
                <c:pt idx="23162" formatCode="General">
                  <c:v>-0.112886239069115</c:v>
                </c:pt>
                <c:pt idx="23163" formatCode="General">
                  <c:v>-0.112251562512121</c:v>
                </c:pt>
                <c:pt idx="23164" formatCode="General">
                  <c:v>-0.112256527242429</c:v>
                </c:pt>
                <c:pt idx="23165" formatCode="General">
                  <c:v>-0.112660338522097</c:v>
                </c:pt>
                <c:pt idx="23166" formatCode="General">
                  <c:v>-0.113474825476303</c:v>
                </c:pt>
                <c:pt idx="23167" formatCode="General">
                  <c:v>-0.11466743061890899</c:v>
                </c:pt>
                <c:pt idx="23168" formatCode="General">
                  <c:v>-0.11529752163142901</c:v>
                </c:pt>
                <c:pt idx="23169" formatCode="General">
                  <c:v>-0.115036124126546</c:v>
                </c:pt>
                <c:pt idx="23170" formatCode="General">
                  <c:v>-0.11435401510545599</c:v>
                </c:pt>
                <c:pt idx="23171" formatCode="General">
                  <c:v>-0.113257240596462</c:v>
                </c:pt>
                <c:pt idx="23172" formatCode="General">
                  <c:v>-0.111289887895717</c:v>
                </c:pt>
                <c:pt idx="23173" formatCode="General">
                  <c:v>-0.108253565858986</c:v>
                </c:pt>
                <c:pt idx="23174" formatCode="General">
                  <c:v>-0.10422137502175199</c:v>
                </c:pt>
                <c:pt idx="23175" formatCode="General">
                  <c:v>-9.8669804031347702E-2</c:v>
                </c:pt>
                <c:pt idx="23176" formatCode="General">
                  <c:v>-9.0949489336278E-2</c:v>
                </c:pt>
                <c:pt idx="23177" formatCode="General">
                  <c:v>-8.1081642959900696E-2</c:v>
                </c:pt>
                <c:pt idx="23178" formatCode="General">
                  <c:v>-6.9705509848444994E-2</c:v>
                </c:pt>
                <c:pt idx="23179" formatCode="General">
                  <c:v>-5.7929007883138803E-2</c:v>
                </c:pt>
                <c:pt idx="23180" formatCode="General">
                  <c:v>-4.6982468652228902E-2</c:v>
                </c:pt>
                <c:pt idx="23181" formatCode="General">
                  <c:v>-3.7586215026746701E-2</c:v>
                </c:pt>
                <c:pt idx="23182" formatCode="General">
                  <c:v>-2.9700491743848801E-2</c:v>
                </c:pt>
                <c:pt idx="23183" formatCode="General">
                  <c:v>-2.30875974140748E-2</c:v>
                </c:pt>
                <c:pt idx="23184" formatCode="General">
                  <c:v>-1.76751640812998E-2</c:v>
                </c:pt>
                <c:pt idx="23185" formatCode="General">
                  <c:v>-1.3496883695372001E-2</c:v>
                </c:pt>
                <c:pt idx="23186" formatCode="General">
                  <c:v>-9.9465296699987396E-3</c:v>
                </c:pt>
                <c:pt idx="23187" formatCode="General">
                  <c:v>-5.9716999342904501E-3</c:v>
                </c:pt>
                <c:pt idx="23188" formatCode="General">
                  <c:v>-1.44605643237782E-3</c:v>
                </c:pt>
                <c:pt idx="23189" formatCode="General">
                  <c:v>3.0281424469024501E-3</c:v>
                </c:pt>
                <c:pt idx="23190" formatCode="General">
                  <c:v>7.1348224321300599E-3</c:v>
                </c:pt>
                <c:pt idx="23191" formatCode="General">
                  <c:v>1.0935921275298801E-2</c:v>
                </c:pt>
                <c:pt idx="23192" formatCode="General">
                  <c:v>1.4469280612710101E-2</c:v>
                </c:pt>
                <c:pt idx="23193" formatCode="General">
                  <c:v>1.77243374796455E-2</c:v>
                </c:pt>
                <c:pt idx="23194" formatCode="General">
                  <c:v>2.0709248518776101E-2</c:v>
                </c:pt>
                <c:pt idx="23195" formatCode="General">
                  <c:v>2.3364852567588901E-2</c:v>
                </c:pt>
                <c:pt idx="23196" formatCode="General">
                  <c:v>2.57122085267543E-2</c:v>
                </c:pt>
                <c:pt idx="23197" formatCode="General">
                  <c:v>2.7440578125446501E-2</c:v>
                </c:pt>
                <c:pt idx="23198" formatCode="General">
                  <c:v>2.7997628318067399E-2</c:v>
                </c:pt>
                <c:pt idx="23199" formatCode="General">
                  <c:v>2.76036846343834E-2</c:v>
                </c:pt>
                <c:pt idx="23200" formatCode="General">
                  <c:v>2.7064200874441301E-2</c:v>
                </c:pt>
                <c:pt idx="23201" formatCode="General">
                  <c:v>2.6992744320327802E-2</c:v>
                </c:pt>
                <c:pt idx="23202" formatCode="General">
                  <c:v>2.7815482940690001E-2</c:v>
                </c:pt>
                <c:pt idx="23203" formatCode="General">
                  <c:v>2.9628698788338102E-2</c:v>
                </c:pt>
                <c:pt idx="23204" formatCode="General">
                  <c:v>3.2183565899621798E-2</c:v>
                </c:pt>
                <c:pt idx="23205" formatCode="General">
                  <c:v>3.5270259590613397E-2</c:v>
                </c:pt>
                <c:pt idx="23206" formatCode="General">
                  <c:v>3.8880015392948698E-2</c:v>
                </c:pt>
                <c:pt idx="23207" formatCode="General">
                  <c:v>4.3079750645356803E-2</c:v>
                </c:pt>
                <c:pt idx="23208" formatCode="General">
                  <c:v>4.8079416997319997E-2</c:v>
                </c:pt>
                <c:pt idx="23209" formatCode="General">
                  <c:v>5.43345032425126E-2</c:v>
                </c:pt>
                <c:pt idx="23210" formatCode="General">
                  <c:v>6.2130587127531701E-2</c:v>
                </c:pt>
                <c:pt idx="23211" formatCode="General">
                  <c:v>7.1051122009138004E-2</c:v>
                </c:pt>
                <c:pt idx="23212" formatCode="General">
                  <c:v>8.0180672672383504E-2</c:v>
                </c:pt>
                <c:pt idx="23213" formatCode="General">
                  <c:v>8.9080828710047605E-2</c:v>
                </c:pt>
                <c:pt idx="23214" formatCode="General">
                  <c:v>9.7333370539852804E-2</c:v>
                </c:pt>
                <c:pt idx="23215" formatCode="General">
                  <c:v>0.105077641223603</c:v>
                </c:pt>
                <c:pt idx="23216" formatCode="General">
                  <c:v>0.112979371433827</c:v>
                </c:pt>
                <c:pt idx="23217" formatCode="General">
                  <c:v>0.120918078309598</c:v>
                </c:pt>
                <c:pt idx="23218" formatCode="General">
                  <c:v>0.128360573387132</c:v>
                </c:pt>
                <c:pt idx="23219" formatCode="General">
                  <c:v>0.13480312345134099</c:v>
                </c:pt>
                <c:pt idx="23220" formatCode="General">
                  <c:v>0.13994650450927501</c:v>
                </c:pt>
                <c:pt idx="23221" formatCode="General">
                  <c:v>0.14363969421764899</c:v>
                </c:pt>
                <c:pt idx="23222" formatCode="General">
                  <c:v>0.146253342305072</c:v>
                </c:pt>
                <c:pt idx="23223" formatCode="General">
                  <c:v>0.14810204323583601</c:v>
                </c:pt>
                <c:pt idx="23224" formatCode="General">
                  <c:v>0.148462477266675</c:v>
                </c:pt>
                <c:pt idx="23225" formatCode="General">
                  <c:v>0.14693048945113499</c:v>
                </c:pt>
                <c:pt idx="23226" formatCode="General">
                  <c:v>0.14380648946833899</c:v>
                </c:pt>
                <c:pt idx="23227" formatCode="General">
                  <c:v>0.13928195799961099</c:v>
                </c:pt>
                <c:pt idx="23228" formatCode="General">
                  <c:v>0.13390876235510901</c:v>
                </c:pt>
                <c:pt idx="23229" formatCode="General">
                  <c:v>0.128457294004931</c:v>
                </c:pt>
                <c:pt idx="23230" formatCode="General">
                  <c:v>0.12347096319886</c:v>
                </c:pt>
                <c:pt idx="23231" formatCode="General">
                  <c:v>0.11930938430835</c:v>
                </c:pt>
                <c:pt idx="23232" formatCode="General">
                  <c:v>0.116375505613313</c:v>
                </c:pt>
                <c:pt idx="23233" formatCode="General">
                  <c:v>0.1147553740749</c:v>
                </c:pt>
                <c:pt idx="23234" formatCode="General">
                  <c:v>0.11396620986816799</c:v>
                </c:pt>
                <c:pt idx="23235" formatCode="General">
                  <c:v>0.113447526887964</c:v>
                </c:pt>
                <c:pt idx="23236" formatCode="General">
                  <c:v>0.113176741558611</c:v>
                </c:pt>
                <c:pt idx="23237" formatCode="General">
                  <c:v>0.11390833176319599</c:v>
                </c:pt>
                <c:pt idx="23238" formatCode="General">
                  <c:v>0.116162936469924</c:v>
                </c:pt>
                <c:pt idx="23239" formatCode="General">
                  <c:v>0.119541045978726</c:v>
                </c:pt>
                <c:pt idx="23240" formatCode="General">
                  <c:v>0.123274974962314</c:v>
                </c:pt>
                <c:pt idx="23241" formatCode="General">
                  <c:v>0.12632081443167401</c:v>
                </c:pt>
                <c:pt idx="23242" formatCode="General">
                  <c:v>0.12752121153287399</c:v>
                </c:pt>
                <c:pt idx="23243" formatCode="General">
                  <c:v>0.126562807157553</c:v>
                </c:pt>
                <c:pt idx="23244" formatCode="General">
                  <c:v>0.124252619372218</c:v>
                </c:pt>
                <c:pt idx="23245" formatCode="General">
                  <c:v>0.121529440413419</c:v>
                </c:pt>
                <c:pt idx="23246" formatCode="General">
                  <c:v>0.118953390887166</c:v>
                </c:pt>
                <c:pt idx="23247" formatCode="General">
                  <c:v>0.11664843544002</c:v>
                </c:pt>
                <c:pt idx="23248" formatCode="General">
                  <c:v>0.114383937530084</c:v>
                </c:pt>
                <c:pt idx="23249" formatCode="General">
                  <c:v>0.112260910967902</c:v>
                </c:pt>
                <c:pt idx="23250" formatCode="General">
                  <c:v>0.11090471871235</c:v>
                </c:pt>
                <c:pt idx="23251" formatCode="General">
                  <c:v>0.110743326030349</c:v>
                </c:pt>
                <c:pt idx="23252" formatCode="General">
                  <c:v>0.110801878644401</c:v>
                </c:pt>
                <c:pt idx="23253" formatCode="General">
                  <c:v>0.109898753544038</c:v>
                </c:pt>
                <c:pt idx="23254" formatCode="General">
                  <c:v>0.10812658914885601</c:v>
                </c:pt>
                <c:pt idx="23255" formatCode="General">
                  <c:v>0.105866314864969</c:v>
                </c:pt>
                <c:pt idx="23256" formatCode="General">
                  <c:v>0.103706504113147</c:v>
                </c:pt>
                <c:pt idx="23257" formatCode="General">
                  <c:v>0.102219136764237</c:v>
                </c:pt>
                <c:pt idx="23258" formatCode="General">
                  <c:v>0.101417568521995</c:v>
                </c:pt>
                <c:pt idx="23259" formatCode="General">
                  <c:v>0.10121555797059401</c:v>
                </c:pt>
                <c:pt idx="23260" formatCode="General">
                  <c:v>0.10140045825408001</c:v>
                </c:pt>
                <c:pt idx="23261" formatCode="General">
                  <c:v>0.101254513361449</c:v>
                </c:pt>
                <c:pt idx="23262" formatCode="General">
                  <c:v>0.10037449219209101</c:v>
                </c:pt>
                <c:pt idx="23263" formatCode="General">
                  <c:v>9.9455179241524402E-2</c:v>
                </c:pt>
                <c:pt idx="23264" formatCode="General">
                  <c:v>9.9360948347667399E-2</c:v>
                </c:pt>
                <c:pt idx="23265" formatCode="General">
                  <c:v>0.10037819831417</c:v>
                </c:pt>
                <c:pt idx="23266" formatCode="General">
                  <c:v>0.102319272157396</c:v>
                </c:pt>
                <c:pt idx="23267" formatCode="General">
                  <c:v>0.104681438026736</c:v>
                </c:pt>
                <c:pt idx="23268" formatCode="General">
                  <c:v>0.10686681683882</c:v>
                </c:pt>
                <c:pt idx="23269" formatCode="General">
                  <c:v>0.108280897025316</c:v>
                </c:pt>
                <c:pt idx="23270" formatCode="General">
                  <c:v>0.108680395237181</c:v>
                </c:pt>
                <c:pt idx="23271" formatCode="General">
                  <c:v>0.10806259838646</c:v>
                </c:pt>
                <c:pt idx="23272" formatCode="General">
                  <c:v>0.106542502274932</c:v>
                </c:pt>
                <c:pt idx="23273" formatCode="General">
                  <c:v>0.10479188553572499</c:v>
                </c:pt>
                <c:pt idx="23274" formatCode="General">
                  <c:v>0.103702874261769</c:v>
                </c:pt>
                <c:pt idx="23275" formatCode="General">
                  <c:v>0.103382575800161</c:v>
                </c:pt>
                <c:pt idx="23276" formatCode="General">
                  <c:v>0.10248278679414501</c:v>
                </c:pt>
                <c:pt idx="23277" formatCode="General">
                  <c:v>9.9734648889020602E-2</c:v>
                </c:pt>
                <c:pt idx="23278" formatCode="General">
                  <c:v>9.5447204860712703E-2</c:v>
                </c:pt>
                <c:pt idx="23279" formatCode="General">
                  <c:v>9.0425645633299703E-2</c:v>
                </c:pt>
                <c:pt idx="23280" formatCode="General">
                  <c:v>8.5316484030822204E-2</c:v>
                </c:pt>
                <c:pt idx="23281" formatCode="General">
                  <c:v>8.0432812509612706E-2</c:v>
                </c:pt>
                <c:pt idx="23282" formatCode="General">
                  <c:v>7.58342194910296E-2</c:v>
                </c:pt>
                <c:pt idx="23283" formatCode="General">
                  <c:v>7.1307227098454204E-2</c:v>
                </c:pt>
                <c:pt idx="23284" formatCode="General">
                  <c:v>6.66529038349538E-2</c:v>
                </c:pt>
                <c:pt idx="23285" formatCode="General">
                  <c:v>6.2386435931702899E-2</c:v>
                </c:pt>
                <c:pt idx="23286" formatCode="General">
                  <c:v>5.8739257118270702E-2</c:v>
                </c:pt>
                <c:pt idx="23287" formatCode="General">
                  <c:v>5.5504353849646998E-2</c:v>
                </c:pt>
                <c:pt idx="23288" formatCode="General">
                  <c:v>5.2406830902592502E-2</c:v>
                </c:pt>
                <c:pt idx="23289" formatCode="General">
                  <c:v>4.9023265035674002E-2</c:v>
                </c:pt>
                <c:pt idx="23290" formatCode="General">
                  <c:v>4.5012496098349002E-2</c:v>
                </c:pt>
                <c:pt idx="23291" formatCode="General">
                  <c:v>4.0660153035003303E-2</c:v>
                </c:pt>
                <c:pt idx="23292" formatCode="General">
                  <c:v>3.6500487676453898E-2</c:v>
                </c:pt>
                <c:pt idx="23293" formatCode="General">
                  <c:v>3.2006618476364102E-2</c:v>
                </c:pt>
                <c:pt idx="23294" formatCode="General">
                  <c:v>2.67944962484561E-2</c:v>
                </c:pt>
                <c:pt idx="23295" formatCode="General">
                  <c:v>2.1374339504214999E-2</c:v>
                </c:pt>
                <c:pt idx="23296" formatCode="General">
                  <c:v>1.62277309630149E-2</c:v>
                </c:pt>
                <c:pt idx="23297" formatCode="General">
                  <c:v>1.1851387907300901E-2</c:v>
                </c:pt>
                <c:pt idx="23298" formatCode="General">
                  <c:v>8.5380195532827694E-3</c:v>
                </c:pt>
                <c:pt idx="23299" formatCode="General">
                  <c:v>6.1973105811638897E-3</c:v>
                </c:pt>
                <c:pt idx="23300" formatCode="General">
                  <c:v>4.7374541950588496E-3</c:v>
                </c:pt>
                <c:pt idx="23301" formatCode="General">
                  <c:v>3.97580685677022E-3</c:v>
                </c:pt>
                <c:pt idx="23302" formatCode="General">
                  <c:v>3.5311504532307401E-3</c:v>
                </c:pt>
                <c:pt idx="23303" formatCode="General">
                  <c:v>2.7713050026998199E-3</c:v>
                </c:pt>
                <c:pt idx="23304" formatCode="General">
                  <c:v>9.9731987875707794E-4</c:v>
                </c:pt>
                <c:pt idx="23305" formatCode="General">
                  <c:v>-1.65385350720442E-3</c:v>
                </c:pt>
                <c:pt idx="23306" formatCode="General">
                  <c:v>-4.75060381631001E-3</c:v>
                </c:pt>
                <c:pt idx="23307" formatCode="General">
                  <c:v>-8.25663528081454E-3</c:v>
                </c:pt>
                <c:pt idx="23308" formatCode="General">
                  <c:v>-1.2352503576629099E-2</c:v>
                </c:pt>
                <c:pt idx="23309" formatCode="General">
                  <c:v>-1.7321122501457498E-2</c:v>
                </c:pt>
                <c:pt idx="23310" formatCode="General">
                  <c:v>-2.2935920780240801E-2</c:v>
                </c:pt>
                <c:pt idx="23311" formatCode="General">
                  <c:v>-2.84939479412291E-2</c:v>
                </c:pt>
                <c:pt idx="23312" formatCode="General">
                  <c:v>-3.36114729499815E-2</c:v>
                </c:pt>
                <c:pt idx="23313" formatCode="General">
                  <c:v>-3.8231053099535797E-2</c:v>
                </c:pt>
                <c:pt idx="23314" formatCode="General">
                  <c:v>-4.2077334992561201E-2</c:v>
                </c:pt>
                <c:pt idx="23315" formatCode="General">
                  <c:v>-4.5083322097071998E-2</c:v>
                </c:pt>
                <c:pt idx="23316" formatCode="General">
                  <c:v>-4.76872769618613E-2</c:v>
                </c:pt>
                <c:pt idx="23317" formatCode="General">
                  <c:v>-5.0296874106800601E-2</c:v>
                </c:pt>
                <c:pt idx="23318" formatCode="General">
                  <c:v>-5.29009961236745E-2</c:v>
                </c:pt>
                <c:pt idx="23319" formatCode="General">
                  <c:v>-5.50132350352074E-2</c:v>
                </c:pt>
                <c:pt idx="23320" formatCode="General">
                  <c:v>-5.6233014741992202E-2</c:v>
                </c:pt>
                <c:pt idx="23321" formatCode="General">
                  <c:v>-5.66338128241076E-2</c:v>
                </c:pt>
                <c:pt idx="23322" formatCode="General">
                  <c:v>-5.6480948934492403E-2</c:v>
                </c:pt>
                <c:pt idx="23323" formatCode="General">
                  <c:v>-5.6142735338418799E-2</c:v>
                </c:pt>
                <c:pt idx="23324" formatCode="General">
                  <c:v>-5.58597994539713E-2</c:v>
                </c:pt>
                <c:pt idx="23325" formatCode="General">
                  <c:v>-5.5503241831604599E-2</c:v>
                </c:pt>
                <c:pt idx="23326" formatCode="General">
                  <c:v>-5.4872205595222899E-2</c:v>
                </c:pt>
                <c:pt idx="23327" formatCode="General">
                  <c:v>-5.4075309594636203E-2</c:v>
                </c:pt>
                <c:pt idx="23328" formatCode="General">
                  <c:v>-5.3444944592092897E-2</c:v>
                </c:pt>
                <c:pt idx="23329" formatCode="General">
                  <c:v>-5.3388752182817301E-2</c:v>
                </c:pt>
                <c:pt idx="23330" formatCode="General">
                  <c:v>-5.4106001070550497E-2</c:v>
                </c:pt>
                <c:pt idx="23331" formatCode="General">
                  <c:v>-5.5139992624963198E-2</c:v>
                </c:pt>
                <c:pt idx="23332" formatCode="General">
                  <c:v>-5.5865448297734002E-2</c:v>
                </c:pt>
                <c:pt idx="23333" formatCode="General">
                  <c:v>-5.6227224678351201E-2</c:v>
                </c:pt>
                <c:pt idx="23334" formatCode="General">
                  <c:v>-5.6929862145569297E-2</c:v>
                </c:pt>
                <c:pt idx="23335" formatCode="General">
                  <c:v>-5.8406978544615802E-2</c:v>
                </c:pt>
                <c:pt idx="23336" formatCode="General">
                  <c:v>-6.0002214943505001E-2</c:v>
                </c:pt>
                <c:pt idx="23337" formatCode="General">
                  <c:v>-6.1258695545147998E-2</c:v>
                </c:pt>
                <c:pt idx="23338" formatCode="General">
                  <c:v>-6.24634845525174E-2</c:v>
                </c:pt>
                <c:pt idx="23339" formatCode="General">
                  <c:v>-6.3512044043225704E-2</c:v>
                </c:pt>
                <c:pt idx="23340" formatCode="General">
                  <c:v>-6.4138858512076694E-2</c:v>
                </c:pt>
                <c:pt idx="23341" formatCode="General">
                  <c:v>-6.4445561616614896E-2</c:v>
                </c:pt>
                <c:pt idx="23342" formatCode="General">
                  <c:v>-6.4662735815285602E-2</c:v>
                </c:pt>
                <c:pt idx="23343" formatCode="General">
                  <c:v>-6.4999176267934097E-2</c:v>
                </c:pt>
                <c:pt idx="23344" formatCode="General">
                  <c:v>-6.5429804172062206E-2</c:v>
                </c:pt>
                <c:pt idx="23345" formatCode="General">
                  <c:v>-6.5616137527479704E-2</c:v>
                </c:pt>
                <c:pt idx="23346" formatCode="General">
                  <c:v>-6.5291496675446203E-2</c:v>
                </c:pt>
                <c:pt idx="23347" formatCode="General">
                  <c:v>-6.4435383495447196E-2</c:v>
                </c:pt>
                <c:pt idx="23348" formatCode="General">
                  <c:v>-6.2909745277553497E-2</c:v>
                </c:pt>
                <c:pt idx="23349" formatCode="General">
                  <c:v>-6.0485841858407101E-2</c:v>
                </c:pt>
                <c:pt idx="23350" formatCode="General">
                  <c:v>-5.6956226646912203E-2</c:v>
                </c:pt>
                <c:pt idx="23351" formatCode="General">
                  <c:v>-5.2399245651336801E-2</c:v>
                </c:pt>
                <c:pt idx="23352" formatCode="General">
                  <c:v>-4.7650019265945497E-2</c:v>
                </c:pt>
                <c:pt idx="23353" formatCode="General">
                  <c:v>-4.4043792751695003E-2</c:v>
                </c:pt>
                <c:pt idx="23354" formatCode="General">
                  <c:v>-4.2532726027101002E-2</c:v>
                </c:pt>
                <c:pt idx="23355" formatCode="General">
                  <c:v>-4.2964400506778799E-2</c:v>
                </c:pt>
                <c:pt idx="23356" formatCode="General">
                  <c:v>-4.40771430182402E-2</c:v>
                </c:pt>
                <c:pt idx="23357" formatCode="General">
                  <c:v>-4.4849036991788598E-2</c:v>
                </c:pt>
                <c:pt idx="23358" formatCode="General">
                  <c:v>-4.4859664433418697E-2</c:v>
                </c:pt>
                <c:pt idx="23359" formatCode="General">
                  <c:v>-4.4113943069585E-2</c:v>
                </c:pt>
                <c:pt idx="23360" formatCode="General">
                  <c:v>-4.2802405226173797E-2</c:v>
                </c:pt>
                <c:pt idx="23361" formatCode="General">
                  <c:v>-4.0984759268757699E-2</c:v>
                </c:pt>
                <c:pt idx="23362" formatCode="General">
                  <c:v>-3.85691090457327E-2</c:v>
                </c:pt>
                <c:pt idx="23363" formatCode="General">
                  <c:v>-3.5398821582368803E-2</c:v>
                </c:pt>
                <c:pt idx="23364" formatCode="General">
                  <c:v>-3.1524570613453498E-2</c:v>
                </c:pt>
                <c:pt idx="23365" formatCode="General">
                  <c:v>-2.6988323044508201E-2</c:v>
                </c:pt>
                <c:pt idx="23366" formatCode="General">
                  <c:v>-2.2027899836601299E-2</c:v>
                </c:pt>
                <c:pt idx="23367" formatCode="General">
                  <c:v>-1.7167229236041599E-2</c:v>
                </c:pt>
                <c:pt idx="23368" formatCode="General">
                  <c:v>-1.2783816397300101E-2</c:v>
                </c:pt>
                <c:pt idx="23369" formatCode="General">
                  <c:v>-8.9443060539470196E-3</c:v>
                </c:pt>
                <c:pt idx="23370" formatCode="General">
                  <c:v>-6.04814106500775E-3</c:v>
                </c:pt>
                <c:pt idx="23371" formatCode="General">
                  <c:v>-4.5943853747839099E-3</c:v>
                </c:pt>
                <c:pt idx="23372" formatCode="General">
                  <c:v>-4.4326346100395601E-3</c:v>
                </c:pt>
                <c:pt idx="23373" formatCode="General">
                  <c:v>-5.34498979502376E-3</c:v>
                </c:pt>
                <c:pt idx="23374" formatCode="General">
                  <c:v>-7.4308288129876603E-3</c:v>
                </c:pt>
                <c:pt idx="23375" formatCode="General">
                  <c:v>-1.0681377852250601E-2</c:v>
                </c:pt>
                <c:pt idx="23376" formatCode="General">
                  <c:v>-1.4618112140060599E-2</c:v>
                </c:pt>
                <c:pt idx="23377" formatCode="General">
                  <c:v>-1.8542172674905998E-2</c:v>
                </c:pt>
                <c:pt idx="23378" formatCode="General">
                  <c:v>-2.1867496420917301E-2</c:v>
                </c:pt>
                <c:pt idx="23379" formatCode="General">
                  <c:v>-2.4385917286207998E-2</c:v>
                </c:pt>
                <c:pt idx="23380" formatCode="General">
                  <c:v>-2.6447704540124701E-2</c:v>
                </c:pt>
                <c:pt idx="23381" formatCode="General">
                  <c:v>-2.7877493257708299E-2</c:v>
                </c:pt>
                <c:pt idx="23382" formatCode="General">
                  <c:v>-2.8044285418038498E-2</c:v>
                </c:pt>
                <c:pt idx="23383" formatCode="General">
                  <c:v>-2.6731163341695001E-2</c:v>
                </c:pt>
                <c:pt idx="23384" formatCode="General">
                  <c:v>-2.3723013614448899E-2</c:v>
                </c:pt>
                <c:pt idx="23385" formatCode="General">
                  <c:v>-1.9133469257451501E-2</c:v>
                </c:pt>
                <c:pt idx="23386" formatCode="General">
                  <c:v>-1.3540196631690199E-2</c:v>
                </c:pt>
                <c:pt idx="23387" formatCode="General">
                  <c:v>-7.3161215818002201E-3</c:v>
                </c:pt>
                <c:pt idx="23388" formatCode="General">
                  <c:v>-5.4127419148715904E-4</c:v>
                </c:pt>
                <c:pt idx="23389" formatCode="General">
                  <c:v>6.7934148420387801E-3</c:v>
                </c:pt>
                <c:pt idx="23390" formatCode="General">
                  <c:v>1.4270424938983299E-2</c:v>
                </c:pt>
                <c:pt idx="23391" formatCode="General">
                  <c:v>2.1012644754112401E-2</c:v>
                </c:pt>
                <c:pt idx="23392" formatCode="General">
                  <c:v>2.6318229229034401E-2</c:v>
                </c:pt>
                <c:pt idx="23393" formatCode="General">
                  <c:v>3.01998743505975E-2</c:v>
                </c:pt>
                <c:pt idx="23394" formatCode="General">
                  <c:v>3.3304041801871402E-2</c:v>
                </c:pt>
                <c:pt idx="23395" formatCode="General">
                  <c:v>3.5920446665652098E-2</c:v>
                </c:pt>
                <c:pt idx="23396" formatCode="General">
                  <c:v>3.7416083691459198E-2</c:v>
                </c:pt>
                <c:pt idx="23397" formatCode="General">
                  <c:v>3.6727747706009201E-2</c:v>
                </c:pt>
                <c:pt idx="23398" formatCode="General">
                  <c:v>3.3611813001218301E-2</c:v>
                </c:pt>
                <c:pt idx="23399" formatCode="General">
                  <c:v>2.8951947900988002E-2</c:v>
                </c:pt>
                <c:pt idx="23400" formatCode="General">
                  <c:v>2.3876692347217801E-2</c:v>
                </c:pt>
                <c:pt idx="23401" formatCode="General">
                  <c:v>1.9007808749449E-2</c:v>
                </c:pt>
                <c:pt idx="23402" formatCode="General">
                  <c:v>1.4233911825007901E-2</c:v>
                </c:pt>
                <c:pt idx="23403" formatCode="General">
                  <c:v>9.6988039306894602E-3</c:v>
                </c:pt>
                <c:pt idx="23404" formatCode="General">
                  <c:v>6.1302670716051203E-3</c:v>
                </c:pt>
                <c:pt idx="23405" formatCode="General">
                  <c:v>4.0271762921045102E-3</c:v>
                </c:pt>
                <c:pt idx="23406" formatCode="General">
                  <c:v>3.4465915894379101E-3</c:v>
                </c:pt>
                <c:pt idx="23407" formatCode="General">
                  <c:v>4.0806897728904203E-3</c:v>
                </c:pt>
                <c:pt idx="23408" formatCode="General">
                  <c:v>5.32094133986392E-3</c:v>
                </c:pt>
                <c:pt idx="23409" formatCode="General">
                  <c:v>6.5933840526549298E-3</c:v>
                </c:pt>
                <c:pt idx="23410" formatCode="General">
                  <c:v>8.0847344700645304E-3</c:v>
                </c:pt>
                <c:pt idx="23411" formatCode="General">
                  <c:v>1.03943547804489E-2</c:v>
                </c:pt>
                <c:pt idx="23412" formatCode="General">
                  <c:v>1.3461327873863499E-2</c:v>
                </c:pt>
                <c:pt idx="23413" formatCode="General">
                  <c:v>1.7262033960537999E-2</c:v>
                </c:pt>
                <c:pt idx="23414" formatCode="General">
                  <c:v>2.2064629738503198E-2</c:v>
                </c:pt>
                <c:pt idx="23415" formatCode="General">
                  <c:v>2.7876076559343401E-2</c:v>
                </c:pt>
                <c:pt idx="23416" formatCode="General">
                  <c:v>3.4669900413617699E-2</c:v>
                </c:pt>
                <c:pt idx="23417" formatCode="General">
                  <c:v>4.26279263634156E-2</c:v>
                </c:pt>
                <c:pt idx="23418" formatCode="General">
                  <c:v>5.18750248543745E-2</c:v>
                </c:pt>
                <c:pt idx="23419" formatCode="General">
                  <c:v>6.1901926398683499E-2</c:v>
                </c:pt>
                <c:pt idx="23420" formatCode="General">
                  <c:v>7.2119908832367199E-2</c:v>
                </c:pt>
                <c:pt idx="23421" formatCode="General">
                  <c:v>8.2363489277358301E-2</c:v>
                </c:pt>
                <c:pt idx="23422" formatCode="General">
                  <c:v>9.2122590723289197E-2</c:v>
                </c:pt>
                <c:pt idx="23423" formatCode="General">
                  <c:v>0.100597745260066</c:v>
                </c:pt>
                <c:pt idx="23424" formatCode="General">
                  <c:v>0.10694231052313</c:v>
                </c:pt>
                <c:pt idx="23425" formatCode="General">
                  <c:v>0.11094622880837</c:v>
                </c:pt>
                <c:pt idx="23426" formatCode="General">
                  <c:v>0.113148167315774</c:v>
                </c:pt>
                <c:pt idx="23427" formatCode="General">
                  <c:v>0.11415816626587701</c:v>
                </c:pt>
                <c:pt idx="23428" formatCode="General">
                  <c:v>0.114579262614843</c:v>
                </c:pt>
                <c:pt idx="23429" formatCode="General">
                  <c:v>0.11469096457010899</c:v>
                </c:pt>
                <c:pt idx="23430" formatCode="General">
                  <c:v>0.11435751400524501</c:v>
                </c:pt>
                <c:pt idx="23431" formatCode="General">
                  <c:v>0.11306021222029899</c:v>
                </c:pt>
                <c:pt idx="23432" formatCode="General">
                  <c:v>0.110266220360814</c:v>
                </c:pt>
                <c:pt idx="23433" formatCode="General">
                  <c:v>0.105722457144031</c:v>
                </c:pt>
                <c:pt idx="23434" formatCode="General">
                  <c:v>0.10014726237539601</c:v>
                </c:pt>
                <c:pt idx="23435" formatCode="General">
                  <c:v>9.4749430476352897E-2</c:v>
                </c:pt>
                <c:pt idx="23436" formatCode="General">
                  <c:v>9.0081793057032594E-2</c:v>
                </c:pt>
                <c:pt idx="23437" formatCode="General">
                  <c:v>8.6366228682908802E-2</c:v>
                </c:pt>
                <c:pt idx="23438" formatCode="General">
                  <c:v>8.3828224340156895E-2</c:v>
                </c:pt>
                <c:pt idx="23439" formatCode="General">
                  <c:v>8.2197310302671203E-2</c:v>
                </c:pt>
                <c:pt idx="23440" formatCode="General">
                  <c:v>8.0838557235517694E-2</c:v>
                </c:pt>
                <c:pt idx="23441" formatCode="General">
                  <c:v>7.9936053924635098E-2</c:v>
                </c:pt>
                <c:pt idx="23442" formatCode="General">
                  <c:v>8.0087382744886595E-2</c:v>
                </c:pt>
                <c:pt idx="23443" formatCode="General">
                  <c:v>8.1479812255197001E-2</c:v>
                </c:pt>
                <c:pt idx="23444" formatCode="General">
                  <c:v>8.3840364192653297E-2</c:v>
                </c:pt>
                <c:pt idx="23445" formatCode="General">
                  <c:v>8.6621752390563106E-2</c:v>
                </c:pt>
                <c:pt idx="23446" formatCode="General">
                  <c:v>8.9793849334715903E-2</c:v>
                </c:pt>
                <c:pt idx="23447" formatCode="General">
                  <c:v>9.3286766842015603E-2</c:v>
                </c:pt>
                <c:pt idx="23448" formatCode="General">
                  <c:v>9.6606428660619706E-2</c:v>
                </c:pt>
                <c:pt idx="23449" formatCode="General">
                  <c:v>9.9775780653317103E-2</c:v>
                </c:pt>
                <c:pt idx="23450" formatCode="General">
                  <c:v>0.103353704128701</c:v>
                </c:pt>
                <c:pt idx="23451" formatCode="General">
                  <c:v>0.107773680805879</c:v>
                </c:pt>
                <c:pt idx="23452" formatCode="General">
                  <c:v>0.112740334346491</c:v>
                </c:pt>
                <c:pt idx="23453" formatCode="General">
                  <c:v>0.117513701340872</c:v>
                </c:pt>
                <c:pt idx="23454" formatCode="General">
                  <c:v>0.121881757395661</c:v>
                </c:pt>
                <c:pt idx="23455" formatCode="General">
                  <c:v>0.12605493127777001</c:v>
                </c:pt>
                <c:pt idx="23456" formatCode="General">
                  <c:v>0.12961603804098601</c:v>
                </c:pt>
                <c:pt idx="23457" formatCode="General">
                  <c:v>0.13151740678037999</c:v>
                </c:pt>
                <c:pt idx="23458" formatCode="General">
                  <c:v>0.13132109423822699</c:v>
                </c:pt>
                <c:pt idx="23459" formatCode="General">
                  <c:v>0.12967671335884201</c:v>
                </c:pt>
                <c:pt idx="23460" formatCode="General">
                  <c:v>0.127615802483867</c:v>
                </c:pt>
                <c:pt idx="23461" formatCode="General">
                  <c:v>0.12617089286123001</c:v>
                </c:pt>
                <c:pt idx="23462" formatCode="General">
                  <c:v>0.12567751968780799</c:v>
                </c:pt>
                <c:pt idx="23463" formatCode="General">
                  <c:v>0.12531280175124301</c:v>
                </c:pt>
                <c:pt idx="23464" formatCode="General">
                  <c:v>0.12415935111075301</c:v>
                </c:pt>
                <c:pt idx="23465" formatCode="General">
                  <c:v>0.12213808644532501</c:v>
                </c:pt>
                <c:pt idx="23466" formatCode="General">
                  <c:v>0.119934955256359</c:v>
                </c:pt>
                <c:pt idx="23467" formatCode="General">
                  <c:v>0.118572397125788</c:v>
                </c:pt>
                <c:pt idx="23468" formatCode="General">
                  <c:v>0.119116333883899</c:v>
                </c:pt>
                <c:pt idx="23469" formatCode="General">
                  <c:v>0.12225747861834201</c:v>
                </c:pt>
                <c:pt idx="23470" formatCode="General">
                  <c:v>0.127301120259596</c:v>
                </c:pt>
                <c:pt idx="23471" formatCode="General">
                  <c:v>0.13240682396817799</c:v>
                </c:pt>
                <c:pt idx="23472" formatCode="General">
                  <c:v>0.136364519705335</c:v>
                </c:pt>
                <c:pt idx="23473" formatCode="General">
                  <c:v>0.139449424280397</c:v>
                </c:pt>
                <c:pt idx="23474" formatCode="General">
                  <c:v>0.142281008534274</c:v>
                </c:pt>
                <c:pt idx="23475" formatCode="General">
                  <c:v>0.14469069130558199</c:v>
                </c:pt>
                <c:pt idx="23476" formatCode="General">
                  <c:v>0.146392184693594</c:v>
                </c:pt>
                <c:pt idx="23477" formatCode="General">
                  <c:v>0.147329043551857</c:v>
                </c:pt>
                <c:pt idx="23478" formatCode="General">
                  <c:v>0.14752066378885201</c:v>
                </c:pt>
                <c:pt idx="23479" formatCode="General">
                  <c:v>0.147206937473742</c:v>
                </c:pt>
                <c:pt idx="23480" formatCode="General">
                  <c:v>0.14660644719747401</c:v>
                </c:pt>
                <c:pt idx="23481" formatCode="General">
                  <c:v>0.14566732715535599</c:v>
                </c:pt>
                <c:pt idx="23482" formatCode="General">
                  <c:v>0.144203611024559</c:v>
                </c:pt>
                <c:pt idx="23483" formatCode="General">
                  <c:v>0.14221780293224501</c:v>
                </c:pt>
                <c:pt idx="23484" formatCode="General">
                  <c:v>0.140292653379712</c:v>
                </c:pt>
                <c:pt idx="23485" formatCode="General">
                  <c:v>0.139191420010809</c:v>
                </c:pt>
                <c:pt idx="23486" formatCode="General">
                  <c:v>0.13883449203505399</c:v>
                </c:pt>
                <c:pt idx="23487" formatCode="General">
                  <c:v>0.138371269156185</c:v>
                </c:pt>
                <c:pt idx="23488" formatCode="General">
                  <c:v>0.13726504207829801</c:v>
                </c:pt>
                <c:pt idx="23489" formatCode="General">
                  <c:v>0.135689205401619</c:v>
                </c:pt>
                <c:pt idx="23490" formatCode="General">
                  <c:v>0.13372433019983199</c:v>
                </c:pt>
                <c:pt idx="23491" formatCode="General">
                  <c:v>0.13172397608449499</c:v>
                </c:pt>
                <c:pt idx="23492" formatCode="General">
                  <c:v>0.13079018887771701</c:v>
                </c:pt>
                <c:pt idx="23493" formatCode="General">
                  <c:v>0.131146847259801</c:v>
                </c:pt>
                <c:pt idx="23494" formatCode="General">
                  <c:v>0.131984105568099</c:v>
                </c:pt>
                <c:pt idx="23495" formatCode="General">
                  <c:v>0.132789859979321</c:v>
                </c:pt>
                <c:pt idx="23496" formatCode="General">
                  <c:v>0.13305334986060299</c:v>
                </c:pt>
                <c:pt idx="23497" formatCode="General">
                  <c:v>0.13224972504333801</c:v>
                </c:pt>
                <c:pt idx="23498" formatCode="General">
                  <c:v>0.13051424753621399</c:v>
                </c:pt>
                <c:pt idx="23499" formatCode="General">
                  <c:v>0.12837795528259799</c:v>
                </c:pt>
                <c:pt idx="23500" formatCode="General">
                  <c:v>0.126301200316109</c:v>
                </c:pt>
                <c:pt idx="23501" formatCode="General">
                  <c:v>0.124869709496527</c:v>
                </c:pt>
                <c:pt idx="23502" formatCode="General">
                  <c:v>0.124724846385784</c:v>
                </c:pt>
                <c:pt idx="23503" formatCode="General">
                  <c:v>0.125671074140592</c:v>
                </c:pt>
                <c:pt idx="23504" formatCode="General">
                  <c:v>0.126745705674943</c:v>
                </c:pt>
                <c:pt idx="23505" formatCode="General">
                  <c:v>0.12731358332720299</c:v>
                </c:pt>
                <c:pt idx="23506" formatCode="General">
                  <c:v>0.12767502663340499</c:v>
                </c:pt>
                <c:pt idx="23507" formatCode="General">
                  <c:v>0.128491902725521</c:v>
                </c:pt>
                <c:pt idx="23508" formatCode="General">
                  <c:v>0.12999322941463501</c:v>
                </c:pt>
                <c:pt idx="23509" formatCode="General">
                  <c:v>0.13207495328055899</c:v>
                </c:pt>
                <c:pt idx="23510" formatCode="General">
                  <c:v>0.134413301879138</c:v>
                </c:pt>
                <c:pt idx="23511" formatCode="General">
                  <c:v>0.13637501598993301</c:v>
                </c:pt>
                <c:pt idx="23512" formatCode="General">
                  <c:v>0.137362764868079</c:v>
                </c:pt>
                <c:pt idx="23513" formatCode="General">
                  <c:v>0.1372075358256</c:v>
                </c:pt>
                <c:pt idx="23514" formatCode="General">
                  <c:v>0.13606517862006501</c:v>
                </c:pt>
                <c:pt idx="23515" formatCode="General">
                  <c:v>0.134240485868139</c:v>
                </c:pt>
                <c:pt idx="23516" formatCode="General">
                  <c:v>0.13213757575162799</c:v>
                </c:pt>
                <c:pt idx="23517" formatCode="General">
                  <c:v>0.130165919366965</c:v>
                </c:pt>
                <c:pt idx="23518" formatCode="General">
                  <c:v>0.128246274263212</c:v>
                </c:pt>
                <c:pt idx="23519" formatCode="General">
                  <c:v>0.12588224604201101</c:v>
                </c:pt>
                <c:pt idx="23520" formatCode="General">
                  <c:v>0.12293984276008101</c:v>
                </c:pt>
                <c:pt idx="23521" formatCode="General">
                  <c:v>0.119658393484565</c:v>
                </c:pt>
                <c:pt idx="23522" formatCode="General">
                  <c:v>0.11634175942010599</c:v>
                </c:pt>
                <c:pt idx="23523" formatCode="General">
                  <c:v>0.112941202887438</c:v>
                </c:pt>
                <c:pt idx="23524" formatCode="General">
                  <c:v>0.109321048271388</c:v>
                </c:pt>
                <c:pt idx="23525" formatCode="General">
                  <c:v>0.105572200602502</c:v>
                </c:pt>
                <c:pt idx="23526" formatCode="General">
                  <c:v>0.10200391684688399</c:v>
                </c:pt>
                <c:pt idx="23527" formatCode="General">
                  <c:v>9.8978209335724696E-2</c:v>
                </c:pt>
                <c:pt idx="23528" formatCode="General">
                  <c:v>9.63796316980845E-2</c:v>
                </c:pt>
                <c:pt idx="23529" formatCode="General">
                  <c:v>9.3955047715940904E-2</c:v>
                </c:pt>
                <c:pt idx="23530" formatCode="General">
                  <c:v>9.1466521924727401E-2</c:v>
                </c:pt>
                <c:pt idx="23531" formatCode="General">
                  <c:v>8.8541171397423901E-2</c:v>
                </c:pt>
                <c:pt idx="23532" formatCode="General">
                  <c:v>8.5112527970808594E-2</c:v>
                </c:pt>
                <c:pt idx="23533" formatCode="General">
                  <c:v>8.1362788978229406E-2</c:v>
                </c:pt>
                <c:pt idx="23534" formatCode="General">
                  <c:v>7.7494340619361599E-2</c:v>
                </c:pt>
                <c:pt idx="23535" formatCode="General">
                  <c:v>7.3791004764683296E-2</c:v>
                </c:pt>
                <c:pt idx="23536" formatCode="General">
                  <c:v>7.0397151549498202E-2</c:v>
                </c:pt>
                <c:pt idx="23537" formatCode="General">
                  <c:v>6.7283835215714904E-2</c:v>
                </c:pt>
                <c:pt idx="23538" formatCode="General">
                  <c:v>6.4290542415269297E-2</c:v>
                </c:pt>
                <c:pt idx="23539" formatCode="General">
                  <c:v>6.1071690698774501E-2</c:v>
                </c:pt>
                <c:pt idx="23540" formatCode="General">
                  <c:v>5.7478885965834399E-2</c:v>
                </c:pt>
                <c:pt idx="23541" formatCode="General">
                  <c:v>5.3684363942970902E-2</c:v>
                </c:pt>
                <c:pt idx="23542" formatCode="General">
                  <c:v>4.94971606310168E-2</c:v>
                </c:pt>
                <c:pt idx="23543" formatCode="General">
                  <c:v>4.4287939941736597E-2</c:v>
                </c:pt>
                <c:pt idx="23544" formatCode="General">
                  <c:v>3.8130103594261097E-2</c:v>
                </c:pt>
                <c:pt idx="23545" formatCode="General">
                  <c:v>3.1667729857597297E-2</c:v>
                </c:pt>
                <c:pt idx="23546" formatCode="General">
                  <c:v>2.51097651262258E-2</c:v>
                </c:pt>
                <c:pt idx="23547" formatCode="General">
                  <c:v>1.84247407854084E-2</c:v>
                </c:pt>
                <c:pt idx="23548" formatCode="General">
                  <c:v>1.19418391705626E-2</c:v>
                </c:pt>
                <c:pt idx="23549" formatCode="General">
                  <c:v>6.29450550539496E-3</c:v>
                </c:pt>
                <c:pt idx="23550" formatCode="General">
                  <c:v>2.09315065037249E-3</c:v>
                </c:pt>
                <c:pt idx="23551" formatCode="General">
                  <c:v>-4.2009524295331301E-4</c:v>
                </c:pt>
                <c:pt idx="23552" formatCode="General">
                  <c:v>-1.7414093438707101E-3</c:v>
                </c:pt>
                <c:pt idx="23553" formatCode="General">
                  <c:v>-2.5809282040956901E-3</c:v>
                </c:pt>
                <c:pt idx="23554" formatCode="General">
                  <c:v>-3.4480124370516699E-3</c:v>
                </c:pt>
                <c:pt idx="23555" formatCode="General">
                  <c:v>-4.7305449798260802E-3</c:v>
                </c:pt>
                <c:pt idx="23556" formatCode="General">
                  <c:v>-6.4347434058042302E-3</c:v>
                </c:pt>
                <c:pt idx="23557" formatCode="General">
                  <c:v>-8.4442668748029096E-3</c:v>
                </c:pt>
                <c:pt idx="23558" formatCode="General">
                  <c:v>-1.0824117733282601E-2</c:v>
                </c:pt>
                <c:pt idx="23559" formatCode="General">
                  <c:v>-1.3579981540647001E-2</c:v>
                </c:pt>
                <c:pt idx="23560" formatCode="General">
                  <c:v>-1.6638045996753899E-2</c:v>
                </c:pt>
                <c:pt idx="23561" formatCode="General">
                  <c:v>-2.0052499662085801E-2</c:v>
                </c:pt>
                <c:pt idx="23562" formatCode="General">
                  <c:v>-2.38688903838234E-2</c:v>
                </c:pt>
                <c:pt idx="23563" formatCode="General">
                  <c:v>-2.78696757812937E-2</c:v>
                </c:pt>
                <c:pt idx="23564" formatCode="General">
                  <c:v>-3.2126361280041399E-2</c:v>
                </c:pt>
                <c:pt idx="23565" formatCode="General">
                  <c:v>-3.6802569292350103E-2</c:v>
                </c:pt>
                <c:pt idx="23566" formatCode="General">
                  <c:v>-4.16491045530413E-2</c:v>
                </c:pt>
                <c:pt idx="23567" formatCode="General">
                  <c:v>-4.6633659875684998E-2</c:v>
                </c:pt>
                <c:pt idx="23568" formatCode="General">
                  <c:v>-5.2057070338145002E-2</c:v>
                </c:pt>
                <c:pt idx="23569" formatCode="General">
                  <c:v>-5.7636429811889003E-2</c:v>
                </c:pt>
                <c:pt idx="23570" formatCode="General">
                  <c:v>-6.2605250045945998E-2</c:v>
                </c:pt>
                <c:pt idx="23571" formatCode="General">
                  <c:v>-6.7033807428630396E-2</c:v>
                </c:pt>
                <c:pt idx="23572" formatCode="General">
                  <c:v>-7.1586038669638904E-2</c:v>
                </c:pt>
                <c:pt idx="23573" formatCode="General">
                  <c:v>-7.6415513394339496E-2</c:v>
                </c:pt>
                <c:pt idx="23574" formatCode="General">
                  <c:v>-8.0835548730888204E-2</c:v>
                </c:pt>
                <c:pt idx="23575" formatCode="General">
                  <c:v>-8.4313963197772998E-2</c:v>
                </c:pt>
                <c:pt idx="23576" formatCode="General">
                  <c:v>-8.7247742057960806E-2</c:v>
                </c:pt>
                <c:pt idx="23577" formatCode="General">
                  <c:v>-9.0096762051222495E-2</c:v>
                </c:pt>
                <c:pt idx="23578" formatCode="General">
                  <c:v>-9.2499105236861903E-2</c:v>
                </c:pt>
                <c:pt idx="23579" formatCode="General">
                  <c:v>-9.4176037476234306E-2</c:v>
                </c:pt>
                <c:pt idx="23580" formatCode="General">
                  <c:v>-9.5428562538392103E-2</c:v>
                </c:pt>
                <c:pt idx="23581" formatCode="General">
                  <c:v>-9.6239351362808506E-2</c:v>
                </c:pt>
                <c:pt idx="23582" formatCode="General">
                  <c:v>-9.6191446599146704E-2</c:v>
                </c:pt>
                <c:pt idx="23583" formatCode="General">
                  <c:v>-9.5234341075166096E-2</c:v>
                </c:pt>
                <c:pt idx="23584" formatCode="General">
                  <c:v>-9.4237076315922999E-2</c:v>
                </c:pt>
                <c:pt idx="23585" formatCode="General">
                  <c:v>-9.4118415568380395E-2</c:v>
                </c:pt>
                <c:pt idx="23586" formatCode="General">
                  <c:v>-9.4672667972940799E-2</c:v>
                </c:pt>
                <c:pt idx="23587" formatCode="General">
                  <c:v>-9.5156388559612601E-2</c:v>
                </c:pt>
                <c:pt idx="23588" formatCode="General">
                  <c:v>-9.6147998257048201E-2</c:v>
                </c:pt>
                <c:pt idx="23589" formatCode="General">
                  <c:v>-9.8505020569795404E-2</c:v>
                </c:pt>
                <c:pt idx="23590" formatCode="General">
                  <c:v>-0.101689537274926</c:v>
                </c:pt>
                <c:pt idx="23591" formatCode="General">
                  <c:v>-0.105032462627052</c:v>
                </c:pt>
                <c:pt idx="23592" formatCode="General">
                  <c:v>-0.10884717629255999</c:v>
                </c:pt>
                <c:pt idx="23593" formatCode="General">
                  <c:v>-0.11368019275669899</c:v>
                </c:pt>
                <c:pt idx="23594" formatCode="General">
                  <c:v>-0.119189141913324</c:v>
                </c:pt>
                <c:pt idx="23595" formatCode="General">
                  <c:v>-0.12509616134274201</c:v>
                </c:pt>
                <c:pt idx="23596" formatCode="General">
                  <c:v>-0.13147422981337201</c:v>
                </c:pt>
                <c:pt idx="23597" formatCode="General">
                  <c:v>-0.137867228633615</c:v>
                </c:pt>
                <c:pt idx="23598" formatCode="General">
                  <c:v>-0.14353931385058</c:v>
                </c:pt>
                <c:pt idx="23599" formatCode="General">
                  <c:v>-0.14785498988535301</c:v>
                </c:pt>
                <c:pt idx="23600" formatCode="General">
                  <c:v>-0.150561883837422</c:v>
                </c:pt>
                <c:pt idx="23601" formatCode="General">
                  <c:v>-0.15197022907983601</c:v>
                </c:pt>
                <c:pt idx="23602" formatCode="General">
                  <c:v>-0.152463680051555</c:v>
                </c:pt>
                <c:pt idx="23603" formatCode="General">
                  <c:v>-0.15232457619166201</c:v>
                </c:pt>
                <c:pt idx="23604" formatCode="General">
                  <c:v>-0.15231255224916301</c:v>
                </c:pt>
                <c:pt idx="23605" formatCode="General">
                  <c:v>-0.15295166095675</c:v>
                </c:pt>
                <c:pt idx="23606" formatCode="General">
                  <c:v>-0.15451785420762501</c:v>
                </c:pt>
                <c:pt idx="23607" formatCode="General">
                  <c:v>-0.15700428449468101</c:v>
                </c:pt>
                <c:pt idx="23608" formatCode="General">
                  <c:v>-0.15943990581439099</c:v>
                </c:pt>
                <c:pt idx="23609" formatCode="General">
                  <c:v>-0.16108605352446301</c:v>
                </c:pt>
                <c:pt idx="23610" formatCode="General">
                  <c:v>-0.162604607771687</c:v>
                </c:pt>
                <c:pt idx="23611" formatCode="General">
                  <c:v>-0.16475958606475499</c:v>
                </c:pt>
                <c:pt idx="23612" formatCode="General">
                  <c:v>-0.167408805395272</c:v>
                </c:pt>
                <c:pt idx="23613" formatCode="General">
                  <c:v>-0.17024935983540801</c:v>
                </c:pt>
                <c:pt idx="23614" formatCode="General">
                  <c:v>-0.17269831051203599</c:v>
                </c:pt>
                <c:pt idx="23615" formatCode="General">
                  <c:v>-0.17422823489868899</c:v>
                </c:pt>
                <c:pt idx="23616" formatCode="General">
                  <c:v>-0.174861290331085</c:v>
                </c:pt>
                <c:pt idx="23617" formatCode="General">
                  <c:v>-0.174820392314392</c:v>
                </c:pt>
                <c:pt idx="23618" formatCode="General">
                  <c:v>-0.174180229438059</c:v>
                </c:pt>
                <c:pt idx="23619" formatCode="General">
                  <c:v>-0.17268342638473599</c:v>
                </c:pt>
                <c:pt idx="23620" formatCode="General">
                  <c:v>-0.17013430346229699</c:v>
                </c:pt>
                <c:pt idx="23621" formatCode="General">
                  <c:v>-0.167010658496662</c:v>
                </c:pt>
                <c:pt idx="23622" formatCode="General">
                  <c:v>-0.164435422318439</c:v>
                </c:pt>
                <c:pt idx="23623" formatCode="General">
                  <c:v>-0.16312618917795299</c:v>
                </c:pt>
                <c:pt idx="23624" formatCode="General">
                  <c:v>-0.16297894072358299</c:v>
                </c:pt>
                <c:pt idx="23625" formatCode="General">
                  <c:v>-0.164039462337988</c:v>
                </c:pt>
                <c:pt idx="23626" formatCode="General">
                  <c:v>-0.166374300520025</c:v>
                </c:pt>
                <c:pt idx="23627" formatCode="General">
                  <c:v>-0.16990908911747801</c:v>
                </c:pt>
                <c:pt idx="23628" formatCode="General">
                  <c:v>-0.17472344824451599</c:v>
                </c:pt>
                <c:pt idx="23629" formatCode="General">
                  <c:v>-0.18033653654672899</c:v>
                </c:pt>
                <c:pt idx="23630" formatCode="General">
                  <c:v>-0.186258050941982</c:v>
                </c:pt>
                <c:pt idx="23631" formatCode="General">
                  <c:v>-0.192592840097491</c:v>
                </c:pt>
                <c:pt idx="23632" formatCode="General">
                  <c:v>-0.19950858847321901</c:v>
                </c:pt>
                <c:pt idx="23633" formatCode="General">
                  <c:v>-0.20700156486308799</c:v>
                </c:pt>
                <c:pt idx="23634" formatCode="General">
                  <c:v>-0.214491706102655</c:v>
                </c:pt>
                <c:pt idx="23635" formatCode="General">
                  <c:v>-0.22117729492208901</c:v>
                </c:pt>
                <c:pt idx="23636" formatCode="General">
                  <c:v>-0.22682786291319801</c:v>
                </c:pt>
                <c:pt idx="23637" formatCode="General">
                  <c:v>-0.231353519832285</c:v>
                </c:pt>
                <c:pt idx="23638" formatCode="General">
                  <c:v>-0.23451023947213001</c:v>
                </c:pt>
                <c:pt idx="23639" formatCode="General">
                  <c:v>-0.23651026462489899</c:v>
                </c:pt>
                <c:pt idx="23640" formatCode="General">
                  <c:v>-0.238001434229381</c:v>
                </c:pt>
                <c:pt idx="23641" formatCode="General">
                  <c:v>-0.23939736772596801</c:v>
                </c:pt>
                <c:pt idx="23642" formatCode="General">
                  <c:v>-0.24019905828047</c:v>
                </c:pt>
                <c:pt idx="23643" formatCode="General">
                  <c:v>-0.23976795549806901</c:v>
                </c:pt>
                <c:pt idx="23644" formatCode="General">
                  <c:v>-0.23812578462022599</c:v>
                </c:pt>
                <c:pt idx="23645" formatCode="General">
                  <c:v>-0.23549704386206999</c:v>
                </c:pt>
                <c:pt idx="23646" formatCode="General">
                  <c:v>-0.23248431450340701</c:v>
                </c:pt>
                <c:pt idx="23647" formatCode="General">
                  <c:v>-0.23021631275554599</c:v>
                </c:pt>
                <c:pt idx="23648" formatCode="General">
                  <c:v>-0.228672481793397</c:v>
                </c:pt>
                <c:pt idx="23649" formatCode="General">
                  <c:v>-0.22689043469756101</c:v>
                </c:pt>
                <c:pt idx="23650" formatCode="General">
                  <c:v>-0.22412244697438699</c:v>
                </c:pt>
                <c:pt idx="23651" formatCode="General">
                  <c:v>-0.21984771210911999</c:v>
                </c:pt>
                <c:pt idx="23652" formatCode="General">
                  <c:v>-0.21414172920661101</c:v>
                </c:pt>
                <c:pt idx="23653" formatCode="General">
                  <c:v>-0.20737048562253599</c:v>
                </c:pt>
                <c:pt idx="23654" formatCode="General">
                  <c:v>-0.19994545351760501</c:v>
                </c:pt>
                <c:pt idx="23655" formatCode="General">
                  <c:v>-0.192343141175043</c:v>
                </c:pt>
                <c:pt idx="23656" formatCode="General">
                  <c:v>-0.18553991596687999</c:v>
                </c:pt>
                <c:pt idx="23657" formatCode="General">
                  <c:v>-0.18053402531031701</c:v>
                </c:pt>
                <c:pt idx="23658" formatCode="General">
                  <c:v>-0.17746519581946499</c:v>
                </c:pt>
                <c:pt idx="23659" formatCode="General">
                  <c:v>-0.176111687029748</c:v>
                </c:pt>
                <c:pt idx="23660" formatCode="General">
                  <c:v>-0.17600239559509501</c:v>
                </c:pt>
                <c:pt idx="23661" formatCode="General">
                  <c:v>-0.17674282821870699</c:v>
                </c:pt>
                <c:pt idx="23662" formatCode="General">
                  <c:v>-0.17804334546837899</c:v>
                </c:pt>
                <c:pt idx="23663" formatCode="General">
                  <c:v>-0.179350365703386</c:v>
                </c:pt>
                <c:pt idx="23664" formatCode="General">
                  <c:v>-0.18033642541402201</c:v>
                </c:pt>
                <c:pt idx="23665" formatCode="General">
                  <c:v>-0.181135199241755</c:v>
                </c:pt>
                <c:pt idx="23666" formatCode="General">
                  <c:v>-0.18195091396438301</c:v>
                </c:pt>
                <c:pt idx="23667" formatCode="General">
                  <c:v>-0.182233363745267</c:v>
                </c:pt>
                <c:pt idx="23668" formatCode="General">
                  <c:v>-0.18200219766504999</c:v>
                </c:pt>
                <c:pt idx="23669" formatCode="General">
                  <c:v>-0.18217619275998201</c:v>
                </c:pt>
                <c:pt idx="23670" formatCode="General">
                  <c:v>-0.18331609114476199</c:v>
                </c:pt>
                <c:pt idx="23671" formatCode="General">
                  <c:v>-0.18496888468124201</c:v>
                </c:pt>
                <c:pt idx="23672" formatCode="General">
                  <c:v>-0.18604363205136901</c:v>
                </c:pt>
                <c:pt idx="23673" formatCode="General">
                  <c:v>-0.18596387921131499</c:v>
                </c:pt>
                <c:pt idx="23674" formatCode="General">
                  <c:v>-0.18497724852818501</c:v>
                </c:pt>
                <c:pt idx="23675" formatCode="General">
                  <c:v>-0.18340899437326499</c:v>
                </c:pt>
                <c:pt idx="23676" formatCode="General">
                  <c:v>-0.180995122458774</c:v>
                </c:pt>
                <c:pt idx="23677" formatCode="General">
                  <c:v>-0.17751887325862001</c:v>
                </c:pt>
                <c:pt idx="23678" formatCode="General">
                  <c:v>-0.17314461644255399</c:v>
                </c:pt>
                <c:pt idx="23679" formatCode="General">
                  <c:v>-0.167848392423013</c:v>
                </c:pt>
                <c:pt idx="23680" formatCode="General">
                  <c:v>-0.16165133284522601</c:v>
                </c:pt>
                <c:pt idx="23681" formatCode="General">
                  <c:v>-0.154986403868696</c:v>
                </c:pt>
                <c:pt idx="23682" formatCode="General">
                  <c:v>-0.14878640062571</c:v>
                </c:pt>
                <c:pt idx="23683" formatCode="General">
                  <c:v>-0.14418231213674601</c:v>
                </c:pt>
                <c:pt idx="23684" formatCode="General">
                  <c:v>-0.14101504776304999</c:v>
                </c:pt>
                <c:pt idx="23685" formatCode="General">
                  <c:v>-0.13762051402413999</c:v>
                </c:pt>
                <c:pt idx="23686" formatCode="General">
                  <c:v>-0.13236536650008501</c:v>
                </c:pt>
                <c:pt idx="23687" formatCode="General">
                  <c:v>-0.12517940892135301</c:v>
                </c:pt>
                <c:pt idx="23688" formatCode="General">
                  <c:v>-0.117223534699961</c:v>
                </c:pt>
                <c:pt idx="23689" formatCode="General">
                  <c:v>-0.10953933535948</c:v>
                </c:pt>
                <c:pt idx="23690" formatCode="General">
                  <c:v>-0.10279660811189199</c:v>
                </c:pt>
                <c:pt idx="23691" formatCode="General">
                  <c:v>-9.7599410708531106E-2</c:v>
                </c:pt>
                <c:pt idx="23692" formatCode="General">
                  <c:v>-9.4199893430088194E-2</c:v>
                </c:pt>
                <c:pt idx="23693" formatCode="General">
                  <c:v>-9.2087496363158106E-2</c:v>
                </c:pt>
                <c:pt idx="23694" formatCode="General">
                  <c:v>-9.1458055607387595E-2</c:v>
                </c:pt>
                <c:pt idx="23695" formatCode="General">
                  <c:v>-9.27253144316985E-2</c:v>
                </c:pt>
                <c:pt idx="23696" formatCode="General">
                  <c:v>-9.5396634744478598E-2</c:v>
                </c:pt>
                <c:pt idx="23697" formatCode="General">
                  <c:v>-9.8803254007011301E-2</c:v>
                </c:pt>
                <c:pt idx="23698" formatCode="General">
                  <c:v>-0.10227074548557</c:v>
                </c:pt>
                <c:pt idx="23699" formatCode="General">
                  <c:v>-0.105786074093264</c:v>
                </c:pt>
                <c:pt idx="23700" formatCode="General">
                  <c:v>-0.109672194774441</c:v>
                </c:pt>
                <c:pt idx="23701" formatCode="General">
                  <c:v>-0.113462881508075</c:v>
                </c:pt>
                <c:pt idx="23702" formatCode="General">
                  <c:v>-0.11629970822954901</c:v>
                </c:pt>
                <c:pt idx="23703" formatCode="General">
                  <c:v>-0.11799099354032599</c:v>
                </c:pt>
                <c:pt idx="23704" formatCode="General">
                  <c:v>-0.118585772375272</c:v>
                </c:pt>
                <c:pt idx="23705" formatCode="General">
                  <c:v>-0.117928978138479</c:v>
                </c:pt>
                <c:pt idx="23706" formatCode="General">
                  <c:v>-0.115889887512651</c:v>
                </c:pt>
                <c:pt idx="23707" formatCode="General">
                  <c:v>-0.112140107498011</c:v>
                </c:pt>
                <c:pt idx="23708" formatCode="General">
                  <c:v>-0.10635980359908601</c:v>
                </c:pt>
                <c:pt idx="23709" formatCode="General">
                  <c:v>-9.8731961157193501E-2</c:v>
                </c:pt>
                <c:pt idx="23710" formatCode="General">
                  <c:v>-9.0214664424577401E-2</c:v>
                </c:pt>
                <c:pt idx="23711" formatCode="General">
                  <c:v>-8.1989097631407395E-2</c:v>
                </c:pt>
                <c:pt idx="23712" formatCode="General">
                  <c:v>-7.4543816904793003E-2</c:v>
                </c:pt>
                <c:pt idx="23713" formatCode="General">
                  <c:v>-6.7871273882229702E-2</c:v>
                </c:pt>
                <c:pt idx="23714" formatCode="General">
                  <c:v>-6.1670347772715503E-2</c:v>
                </c:pt>
                <c:pt idx="23715" formatCode="General">
                  <c:v>-5.5629881552815702E-2</c:v>
                </c:pt>
                <c:pt idx="23716" formatCode="General">
                  <c:v>-5.0309302236412501E-2</c:v>
                </c:pt>
                <c:pt idx="23717" formatCode="General">
                  <c:v>-4.6713368059985098E-2</c:v>
                </c:pt>
                <c:pt idx="23718" formatCode="General">
                  <c:v>-4.5066329562918797E-2</c:v>
                </c:pt>
                <c:pt idx="23719" formatCode="General">
                  <c:v>-4.4704341628354301E-2</c:v>
                </c:pt>
                <c:pt idx="23720" formatCode="General">
                  <c:v>-4.5112987185186797E-2</c:v>
                </c:pt>
                <c:pt idx="23721" formatCode="General">
                  <c:v>-4.6322357020197998E-2</c:v>
                </c:pt>
                <c:pt idx="23722" formatCode="General">
                  <c:v>-4.8119104744705203E-2</c:v>
                </c:pt>
                <c:pt idx="23723" formatCode="General">
                  <c:v>-4.9667122318792903E-2</c:v>
                </c:pt>
                <c:pt idx="23724" formatCode="General">
                  <c:v>-5.0056937845206803E-2</c:v>
                </c:pt>
                <c:pt idx="23725" formatCode="General">
                  <c:v>-4.89277249042403E-2</c:v>
                </c:pt>
                <c:pt idx="23726" formatCode="General">
                  <c:v>-4.6513236431246503E-2</c:v>
                </c:pt>
                <c:pt idx="23727" formatCode="General">
                  <c:v>-4.3413397263566397E-2</c:v>
                </c:pt>
                <c:pt idx="23728" formatCode="General">
                  <c:v>-4.0193661962990797E-2</c:v>
                </c:pt>
                <c:pt idx="23729" formatCode="General">
                  <c:v>-3.6946291922021701E-2</c:v>
                </c:pt>
                <c:pt idx="23730" formatCode="General">
                  <c:v>-3.3567162111287498E-2</c:v>
                </c:pt>
                <c:pt idx="23731" formatCode="General">
                  <c:v>-3.0022522389985502E-2</c:v>
                </c:pt>
                <c:pt idx="23732" formatCode="General">
                  <c:v>-2.6065404534501801E-2</c:v>
                </c:pt>
                <c:pt idx="23733" formatCode="General">
                  <c:v>-2.1937089266532098E-2</c:v>
                </c:pt>
                <c:pt idx="23734" formatCode="General">
                  <c:v>-1.8165642582829499E-2</c:v>
                </c:pt>
                <c:pt idx="23735" formatCode="General">
                  <c:v>-1.4473022213675199E-2</c:v>
                </c:pt>
                <c:pt idx="23736" formatCode="General">
                  <c:v>-1.0647856007996E-2</c:v>
                </c:pt>
                <c:pt idx="23737" formatCode="General">
                  <c:v>-6.7982636421377203E-3</c:v>
                </c:pt>
                <c:pt idx="23738" formatCode="General">
                  <c:v>-3.01049244447014E-3</c:v>
                </c:pt>
                <c:pt idx="23739" formatCode="General">
                  <c:v>4.7134624012549998E-4</c:v>
                </c:pt>
                <c:pt idx="23740" formatCode="General">
                  <c:v>3.6048292340163999E-3</c:v>
                </c:pt>
                <c:pt idx="23741" formatCode="General">
                  <c:v>6.28166148959791E-3</c:v>
                </c:pt>
                <c:pt idx="23742" formatCode="General">
                  <c:v>8.3604264975812408E-3</c:v>
                </c:pt>
                <c:pt idx="23743" formatCode="General">
                  <c:v>1.0353409864588201E-2</c:v>
                </c:pt>
                <c:pt idx="23744" formatCode="General">
                  <c:v>1.2738259183388801E-2</c:v>
                </c:pt>
                <c:pt idx="23745" formatCode="General">
                  <c:v>1.54810695794E-2</c:v>
                </c:pt>
                <c:pt idx="23746" formatCode="General">
                  <c:v>1.8485179355401601E-2</c:v>
                </c:pt>
                <c:pt idx="23747" formatCode="General">
                  <c:v>2.1845858097065102E-2</c:v>
                </c:pt>
                <c:pt idx="23748" formatCode="General">
                  <c:v>2.55993565532401E-2</c:v>
                </c:pt>
                <c:pt idx="23749" formatCode="General">
                  <c:v>2.9460393492409798E-2</c:v>
                </c:pt>
                <c:pt idx="23750" formatCode="General">
                  <c:v>3.3085459234413299E-2</c:v>
                </c:pt>
                <c:pt idx="23751" formatCode="General">
                  <c:v>3.6439264566822602E-2</c:v>
                </c:pt>
                <c:pt idx="23752" formatCode="General">
                  <c:v>3.9977070165002598E-2</c:v>
                </c:pt>
                <c:pt idx="23753" formatCode="General">
                  <c:v>4.4239338309462799E-2</c:v>
                </c:pt>
                <c:pt idx="23754" formatCode="General">
                  <c:v>4.9379319053508397E-2</c:v>
                </c:pt>
                <c:pt idx="23755" formatCode="General">
                  <c:v>5.5086538288469399E-2</c:v>
                </c:pt>
                <c:pt idx="23756" formatCode="General">
                  <c:v>6.07733407876642E-2</c:v>
                </c:pt>
                <c:pt idx="23757" formatCode="General">
                  <c:v>6.5956395858761493E-2</c:v>
                </c:pt>
                <c:pt idx="23758" formatCode="General">
                  <c:v>7.0407171870790194E-2</c:v>
                </c:pt>
                <c:pt idx="23759" formatCode="General">
                  <c:v>7.4044257628180996E-2</c:v>
                </c:pt>
                <c:pt idx="23760" formatCode="General">
                  <c:v>7.7473611862331093E-2</c:v>
                </c:pt>
                <c:pt idx="23761" formatCode="General">
                  <c:v>8.1432207907569804E-2</c:v>
                </c:pt>
                <c:pt idx="23762" formatCode="General">
                  <c:v>8.5773823312220998E-2</c:v>
                </c:pt>
                <c:pt idx="23763" formatCode="General">
                  <c:v>9.0302334133878004E-2</c:v>
                </c:pt>
                <c:pt idx="23764" formatCode="General">
                  <c:v>9.5354944362527699E-2</c:v>
                </c:pt>
                <c:pt idx="23765" formatCode="General">
                  <c:v>0.101090405852298</c:v>
                </c:pt>
                <c:pt idx="23766" formatCode="General">
                  <c:v>0.106959936837892</c:v>
                </c:pt>
                <c:pt idx="23767" formatCode="General">
                  <c:v>0.112312525254671</c:v>
                </c:pt>
                <c:pt idx="23768" formatCode="General">
                  <c:v>0.11715128150156499</c:v>
                </c:pt>
                <c:pt idx="23769" formatCode="General">
                  <c:v>0.122009595139062</c:v>
                </c:pt>
                <c:pt idx="23770" formatCode="General">
                  <c:v>0.12703699667814899</c:v>
                </c:pt>
                <c:pt idx="23771" formatCode="General">
                  <c:v>0.13198303055702301</c:v>
                </c:pt>
                <c:pt idx="23772" formatCode="General">
                  <c:v>0.13649979020986999</c:v>
                </c:pt>
                <c:pt idx="23773" formatCode="General">
                  <c:v>0.14036303709557599</c:v>
                </c:pt>
                <c:pt idx="23774" formatCode="General">
                  <c:v>0.14372513161002801</c:v>
                </c:pt>
                <c:pt idx="23775" formatCode="General">
                  <c:v>0.14671267062034499</c:v>
                </c:pt>
                <c:pt idx="23776" formatCode="General">
                  <c:v>0.14930838079536801</c:v>
                </c:pt>
                <c:pt idx="23777" formatCode="General">
                  <c:v>0.15127780559075499</c:v>
                </c:pt>
                <c:pt idx="23778" formatCode="General">
                  <c:v>0.152599098850529</c:v>
                </c:pt>
                <c:pt idx="23779" formatCode="General">
                  <c:v>0.15377991931451901</c:v>
                </c:pt>
                <c:pt idx="23780" formatCode="General">
                  <c:v>0.15523876275370399</c:v>
                </c:pt>
                <c:pt idx="23781" formatCode="General">
                  <c:v>0.15681363887525701</c:v>
                </c:pt>
                <c:pt idx="23782" formatCode="General">
                  <c:v>0.15733306845585801</c:v>
                </c:pt>
                <c:pt idx="23783" formatCode="General">
                  <c:v>0.15612515840018501</c:v>
                </c:pt>
                <c:pt idx="23784" formatCode="General">
                  <c:v>0.15419779581080401</c:v>
                </c:pt>
                <c:pt idx="23785" formatCode="General">
                  <c:v>0.15247389464196801</c:v>
                </c:pt>
                <c:pt idx="23786" formatCode="General">
                  <c:v>0.15144321256011001</c:v>
                </c:pt>
                <c:pt idx="23787" formatCode="General">
                  <c:v>0.15163417149769501</c:v>
                </c:pt>
                <c:pt idx="23788" formatCode="General">
                  <c:v>0.15292368997486899</c:v>
                </c:pt>
                <c:pt idx="23789" formatCode="General">
                  <c:v>0.154348549015354</c:v>
                </c:pt>
                <c:pt idx="23790" formatCode="General">
                  <c:v>0.15510499370967301</c:v>
                </c:pt>
                <c:pt idx="23791" formatCode="General">
                  <c:v>0.155220526847796</c:v>
                </c:pt>
                <c:pt idx="23792" formatCode="General">
                  <c:v>0.15502407446012501</c:v>
                </c:pt>
                <c:pt idx="23793" formatCode="General">
                  <c:v>0.15470275066210101</c:v>
                </c:pt>
                <c:pt idx="23794" formatCode="General">
                  <c:v>0.15421590685318101</c:v>
                </c:pt>
                <c:pt idx="23795" formatCode="General">
                  <c:v>0.153391292368242</c:v>
                </c:pt>
                <c:pt idx="23796" formatCode="General">
                  <c:v>0.151975323191227</c:v>
                </c:pt>
                <c:pt idx="23797" formatCode="General">
                  <c:v>0.149698744573452</c:v>
                </c:pt>
                <c:pt idx="23798" formatCode="General">
                  <c:v>0.14681665334441199</c:v>
                </c:pt>
                <c:pt idx="23799" formatCode="General">
                  <c:v>0.14392610931034899</c:v>
                </c:pt>
                <c:pt idx="23800" formatCode="General">
                  <c:v>0.14191458985365399</c:v>
                </c:pt>
                <c:pt idx="23801" formatCode="General">
                  <c:v>0.141464926460314</c:v>
                </c:pt>
                <c:pt idx="23802" formatCode="General">
                  <c:v>0.142318668887539</c:v>
                </c:pt>
                <c:pt idx="23803" formatCode="General">
                  <c:v>0.143908976284992</c:v>
                </c:pt>
                <c:pt idx="23804" formatCode="General">
                  <c:v>0.14585328656108901</c:v>
                </c:pt>
                <c:pt idx="23805" formatCode="General">
                  <c:v>0.147393386147702</c:v>
                </c:pt>
                <c:pt idx="23806" formatCode="General">
                  <c:v>0.14844895761870899</c:v>
                </c:pt>
                <c:pt idx="23807" formatCode="General">
                  <c:v>0.14995140144336799</c:v>
                </c:pt>
                <c:pt idx="23808" formatCode="General">
                  <c:v>0.15267567024433501</c:v>
                </c:pt>
                <c:pt idx="23809" formatCode="General">
                  <c:v>0.15683795538539699</c:v>
                </c:pt>
                <c:pt idx="23810" formatCode="General">
                  <c:v>0.161887120962461</c:v>
                </c:pt>
                <c:pt idx="23811" formatCode="General">
                  <c:v>0.166881751380903</c:v>
                </c:pt>
                <c:pt idx="23812" formatCode="General">
                  <c:v>0.17130741940614999</c:v>
                </c:pt>
                <c:pt idx="23813" formatCode="General">
                  <c:v>0.175137986116114</c:v>
                </c:pt>
                <c:pt idx="23814" formatCode="General">
                  <c:v>0.17860448639809801</c:v>
                </c:pt>
                <c:pt idx="23815" formatCode="General">
                  <c:v>0.18206838587002599</c:v>
                </c:pt>
                <c:pt idx="23816" formatCode="General">
                  <c:v>0.185281114340592</c:v>
                </c:pt>
                <c:pt idx="23817" formatCode="General">
                  <c:v>0.18756660825559901</c:v>
                </c:pt>
                <c:pt idx="23818" formatCode="General">
                  <c:v>0.188263938319289</c:v>
                </c:pt>
                <c:pt idx="23819" formatCode="General">
                  <c:v>0.18763780788789899</c:v>
                </c:pt>
                <c:pt idx="23820" formatCode="General">
                  <c:v>0.18664919730892199</c:v>
                </c:pt>
                <c:pt idx="23821" formatCode="General">
                  <c:v>0.18565527156817099</c:v>
                </c:pt>
                <c:pt idx="23822" formatCode="General">
                  <c:v>0.184442957674259</c:v>
                </c:pt>
                <c:pt idx="23823" formatCode="General">
                  <c:v>0.183220879743556</c:v>
                </c:pt>
                <c:pt idx="23824" formatCode="General">
                  <c:v>0.182741551718753</c:v>
                </c:pt>
                <c:pt idx="23825" formatCode="General">
                  <c:v>0.18332621054806</c:v>
                </c:pt>
                <c:pt idx="23826" formatCode="General">
                  <c:v>0.184805360352055</c:v>
                </c:pt>
                <c:pt idx="23827" formatCode="General">
                  <c:v>0.18647289824579499</c:v>
                </c:pt>
                <c:pt idx="23828" formatCode="General">
                  <c:v>0.187399023983461</c:v>
                </c:pt>
                <c:pt idx="23829" formatCode="General">
                  <c:v>0.18729056199747399</c:v>
                </c:pt>
                <c:pt idx="23830" formatCode="General">
                  <c:v>0.18654877094111599</c:v>
                </c:pt>
                <c:pt idx="23831" formatCode="General">
                  <c:v>0.18546342266992</c:v>
                </c:pt>
                <c:pt idx="23832" formatCode="General">
                  <c:v>0.183628891932029</c:v>
                </c:pt>
                <c:pt idx="23833" formatCode="General">
                  <c:v>0.180372974931717</c:v>
                </c:pt>
                <c:pt idx="23834" formatCode="General">
                  <c:v>0.175561969494196</c:v>
                </c:pt>
                <c:pt idx="23835" formatCode="General">
                  <c:v>0.16980217907591799</c:v>
                </c:pt>
                <c:pt idx="23836" formatCode="General">
                  <c:v>0.16358522125449501</c:v>
                </c:pt>
                <c:pt idx="23837" formatCode="General">
                  <c:v>0.15719846768182999</c:v>
                </c:pt>
                <c:pt idx="23838" formatCode="General">
                  <c:v>0.15098822548683899</c:v>
                </c:pt>
                <c:pt idx="23839" formatCode="General">
                  <c:v>0.14522673860983901</c:v>
                </c:pt>
                <c:pt idx="23840" formatCode="General">
                  <c:v>0.14017609723114199</c:v>
                </c:pt>
                <c:pt idx="23841" formatCode="General">
                  <c:v>0.135970638442103</c:v>
                </c:pt>
                <c:pt idx="23842" formatCode="General">
                  <c:v>0.132480697146687</c:v>
                </c:pt>
                <c:pt idx="23843" formatCode="General">
                  <c:v>0.129375231154612</c:v>
                </c:pt>
                <c:pt idx="23844" formatCode="General">
                  <c:v>0.126587232776814</c:v>
                </c:pt>
                <c:pt idx="23845" formatCode="General">
                  <c:v>0.124510561568394</c:v>
                </c:pt>
                <c:pt idx="23846" formatCode="General">
                  <c:v>0.123615307468316</c:v>
                </c:pt>
                <c:pt idx="23847" formatCode="General">
                  <c:v>0.123705212609308</c:v>
                </c:pt>
                <c:pt idx="23848" formatCode="General">
                  <c:v>0.12408702714037</c:v>
                </c:pt>
                <c:pt idx="23849" formatCode="General">
                  <c:v>0.12399052398001</c:v>
                </c:pt>
                <c:pt idx="23850" formatCode="General">
                  <c:v>0.12300205513175499</c:v>
                </c:pt>
                <c:pt idx="23851" formatCode="General">
                  <c:v>0.12134468251449999</c:v>
                </c:pt>
                <c:pt idx="23852" formatCode="General">
                  <c:v>0.119175724676276</c:v>
                </c:pt>
                <c:pt idx="23853" formatCode="General">
                  <c:v>0.116674099462478</c:v>
                </c:pt>
                <c:pt idx="23854" formatCode="General">
                  <c:v>0.11460143742663</c:v>
                </c:pt>
                <c:pt idx="23855" formatCode="General">
                  <c:v>0.113351460647223</c:v>
                </c:pt>
                <c:pt idx="23856" formatCode="General">
                  <c:v>0.11195543290964199</c:v>
                </c:pt>
                <c:pt idx="23857" formatCode="General">
                  <c:v>0.10949671093581</c:v>
                </c:pt>
                <c:pt idx="23858" formatCode="General">
                  <c:v>0.106242028743494</c:v>
                </c:pt>
                <c:pt idx="23859" formatCode="General">
                  <c:v>0.10311681914969301</c:v>
                </c:pt>
                <c:pt idx="23860" formatCode="General">
                  <c:v>0.100428829284402</c:v>
                </c:pt>
                <c:pt idx="23861" formatCode="General">
                  <c:v>9.7788130606595497E-2</c:v>
                </c:pt>
                <c:pt idx="23862" formatCode="General">
                  <c:v>9.4958999808008801E-2</c:v>
                </c:pt>
                <c:pt idx="23863" formatCode="General">
                  <c:v>9.2196569362574907E-2</c:v>
                </c:pt>
                <c:pt idx="23864" formatCode="General">
                  <c:v>8.9808623922328495E-2</c:v>
                </c:pt>
                <c:pt idx="23865" formatCode="General">
                  <c:v>8.7765495861849604E-2</c:v>
                </c:pt>
                <c:pt idx="23866" formatCode="General">
                  <c:v>8.5430398442488995E-2</c:v>
                </c:pt>
                <c:pt idx="23867" formatCode="General">
                  <c:v>8.2121758065998501E-2</c:v>
                </c:pt>
                <c:pt idx="23868" formatCode="General">
                  <c:v>7.8046845629839295E-2</c:v>
                </c:pt>
                <c:pt idx="23869" formatCode="General">
                  <c:v>7.4427734965340706E-2</c:v>
                </c:pt>
                <c:pt idx="23870" formatCode="General">
                  <c:v>7.2315909760720096E-2</c:v>
                </c:pt>
                <c:pt idx="23871" formatCode="General">
                  <c:v>7.1081275793572193E-2</c:v>
                </c:pt>
                <c:pt idx="23872" formatCode="General">
                  <c:v>7.0054654195991703E-2</c:v>
                </c:pt>
                <c:pt idx="23873" formatCode="General">
                  <c:v>6.9192196890957902E-2</c:v>
                </c:pt>
                <c:pt idx="23874" formatCode="General">
                  <c:v>6.8270524127268598E-2</c:v>
                </c:pt>
                <c:pt idx="23875" formatCode="General">
                  <c:v>6.71093002958464E-2</c:v>
                </c:pt>
                <c:pt idx="23876" formatCode="General">
                  <c:v>6.5714480114598198E-2</c:v>
                </c:pt>
                <c:pt idx="23877" formatCode="General">
                  <c:v>6.4056453641071404E-2</c:v>
                </c:pt>
                <c:pt idx="23878" formatCode="General">
                  <c:v>6.2112863820845E-2</c:v>
                </c:pt>
                <c:pt idx="23879" formatCode="General">
                  <c:v>6.06475140255473E-2</c:v>
                </c:pt>
                <c:pt idx="23880" formatCode="General">
                  <c:v>6.0494921232103198E-2</c:v>
                </c:pt>
                <c:pt idx="23881" formatCode="General">
                  <c:v>6.0820458369379597E-2</c:v>
                </c:pt>
                <c:pt idx="23882" formatCode="General">
                  <c:v>6.0283395082826798E-2</c:v>
                </c:pt>
                <c:pt idx="23883" formatCode="General">
                  <c:v>5.7846751714383297E-2</c:v>
                </c:pt>
                <c:pt idx="23884" formatCode="General">
                  <c:v>5.3838117925227101E-2</c:v>
                </c:pt>
                <c:pt idx="23885" formatCode="General">
                  <c:v>4.9578661498245399E-2</c:v>
                </c:pt>
                <c:pt idx="23886" formatCode="General">
                  <c:v>4.52512528812265E-2</c:v>
                </c:pt>
                <c:pt idx="23887" formatCode="General">
                  <c:v>4.05509536020488E-2</c:v>
                </c:pt>
                <c:pt idx="23888" formatCode="General">
                  <c:v>3.5401988835144199E-2</c:v>
                </c:pt>
                <c:pt idx="23889" formatCode="General">
                  <c:v>2.9958389818307399E-2</c:v>
                </c:pt>
                <c:pt idx="23890" formatCode="General">
                  <c:v>2.4507247288024499E-2</c:v>
                </c:pt>
                <c:pt idx="23891" formatCode="General">
                  <c:v>1.9176786397186701E-2</c:v>
                </c:pt>
                <c:pt idx="23892" formatCode="General">
                  <c:v>1.4175407286265001E-2</c:v>
                </c:pt>
                <c:pt idx="23893" formatCode="General">
                  <c:v>1.0370037365691601E-2</c:v>
                </c:pt>
                <c:pt idx="23894" formatCode="General">
                  <c:v>8.4113444700697898E-3</c:v>
                </c:pt>
                <c:pt idx="23895" formatCode="General">
                  <c:v>7.6264566694175997E-3</c:v>
                </c:pt>
                <c:pt idx="23896" formatCode="General">
                  <c:v>6.9289941117375601E-3</c:v>
                </c:pt>
                <c:pt idx="23897" formatCode="General">
                  <c:v>6.0131892699514201E-3</c:v>
                </c:pt>
                <c:pt idx="23898" formatCode="General">
                  <c:v>5.1563975364310004E-3</c:v>
                </c:pt>
                <c:pt idx="23899" formatCode="General">
                  <c:v>4.2973296377015902E-3</c:v>
                </c:pt>
                <c:pt idx="23900" formatCode="General">
                  <c:v>3.2311231981442799E-3</c:v>
                </c:pt>
                <c:pt idx="23901" formatCode="General">
                  <c:v>2.0655912300344701E-3</c:v>
                </c:pt>
                <c:pt idx="23902" formatCode="General">
                  <c:v>8.9689564020019796E-4</c:v>
                </c:pt>
                <c:pt idx="23903">
                  <c:v>-4.1468853065633503E-5</c:v>
                </c:pt>
                <c:pt idx="23904" formatCode="General">
                  <c:v>-7.4660813116552902E-4</c:v>
                </c:pt>
                <c:pt idx="23905" formatCode="General">
                  <c:v>-1.01124746919643E-3</c:v>
                </c:pt>
                <c:pt idx="23906" formatCode="General">
                  <c:v>-8.6272674606420496E-4</c:v>
                </c:pt>
                <c:pt idx="23907" formatCode="General">
                  <c:v>-8.0035699350913998E-4</c:v>
                </c:pt>
                <c:pt idx="23908" formatCode="General">
                  <c:v>-6.5984606973900402E-4</c:v>
                </c:pt>
                <c:pt idx="23909" formatCode="General">
                  <c:v>-5.4697379720196804E-4</c:v>
                </c:pt>
                <c:pt idx="23910" formatCode="General">
                  <c:v>-9.0614791697573303E-4</c:v>
                </c:pt>
                <c:pt idx="23911" formatCode="General">
                  <c:v>-1.7218142195334601E-3</c:v>
                </c:pt>
                <c:pt idx="23912" formatCode="General">
                  <c:v>-3.09756618238085E-3</c:v>
                </c:pt>
                <c:pt idx="23913" formatCode="General">
                  <c:v>-5.3746684935774202E-3</c:v>
                </c:pt>
                <c:pt idx="23914" formatCode="General">
                  <c:v>-8.86738668941826E-3</c:v>
                </c:pt>
                <c:pt idx="23915" formatCode="General">
                  <c:v>-1.31428790587643E-2</c:v>
                </c:pt>
                <c:pt idx="23916" formatCode="General">
                  <c:v>-1.7739552183005099E-2</c:v>
                </c:pt>
                <c:pt idx="23917" formatCode="General">
                  <c:v>-2.2826776202831502E-2</c:v>
                </c:pt>
                <c:pt idx="23918" formatCode="General">
                  <c:v>-2.90524502350533E-2</c:v>
                </c:pt>
                <c:pt idx="23919" formatCode="General">
                  <c:v>-3.6364906145569198E-2</c:v>
                </c:pt>
                <c:pt idx="23920" formatCode="General">
                  <c:v>-4.3302684127597801E-2</c:v>
                </c:pt>
                <c:pt idx="23921" formatCode="General">
                  <c:v>-4.8834234478761597E-2</c:v>
                </c:pt>
                <c:pt idx="23922" formatCode="General">
                  <c:v>-5.3094815567299197E-2</c:v>
                </c:pt>
                <c:pt idx="23923" formatCode="General">
                  <c:v>-5.6496718348616901E-2</c:v>
                </c:pt>
                <c:pt idx="23924" formatCode="General">
                  <c:v>-5.8723578994633902E-2</c:v>
                </c:pt>
                <c:pt idx="23925" formatCode="General">
                  <c:v>-5.9736878081357303E-2</c:v>
                </c:pt>
                <c:pt idx="23926" formatCode="General">
                  <c:v>-6.0361158391899199E-2</c:v>
                </c:pt>
                <c:pt idx="23927" formatCode="General">
                  <c:v>-6.13664352451775E-2</c:v>
                </c:pt>
                <c:pt idx="23928" formatCode="General">
                  <c:v>-6.2978246411747596E-2</c:v>
                </c:pt>
                <c:pt idx="23929" formatCode="General">
                  <c:v>-6.4929479444739896E-2</c:v>
                </c:pt>
                <c:pt idx="23930" formatCode="General">
                  <c:v>-6.6648886520074502E-2</c:v>
                </c:pt>
                <c:pt idx="23931" formatCode="General">
                  <c:v>-6.8147239549483998E-2</c:v>
                </c:pt>
                <c:pt idx="23932" formatCode="General">
                  <c:v>-6.9902585830097702E-2</c:v>
                </c:pt>
                <c:pt idx="23933" formatCode="General">
                  <c:v>-7.1637598855069998E-2</c:v>
                </c:pt>
                <c:pt idx="23934" formatCode="General">
                  <c:v>-7.2946667591551106E-2</c:v>
                </c:pt>
                <c:pt idx="23935" formatCode="General">
                  <c:v>-7.4498334357305407E-2</c:v>
                </c:pt>
                <c:pt idx="23936" formatCode="General">
                  <c:v>-7.7016659730311701E-2</c:v>
                </c:pt>
                <c:pt idx="23937" formatCode="General">
                  <c:v>-8.0056913206492206E-2</c:v>
                </c:pt>
                <c:pt idx="23938" formatCode="General">
                  <c:v>-8.2416863863525397E-2</c:v>
                </c:pt>
                <c:pt idx="23939" formatCode="General">
                  <c:v>-8.3931479033865095E-2</c:v>
                </c:pt>
                <c:pt idx="23940" formatCode="General">
                  <c:v>-8.5282391131305701E-2</c:v>
                </c:pt>
                <c:pt idx="23941" formatCode="General">
                  <c:v>-8.6575341295693498E-2</c:v>
                </c:pt>
                <c:pt idx="23942" formatCode="General">
                  <c:v>-8.7531709395220703E-2</c:v>
                </c:pt>
                <c:pt idx="23943" formatCode="General">
                  <c:v>-8.8260457311541904E-2</c:v>
                </c:pt>
                <c:pt idx="23944" formatCode="General">
                  <c:v>-8.9518671158282895E-2</c:v>
                </c:pt>
                <c:pt idx="23945" formatCode="General">
                  <c:v>-9.13212521640476E-2</c:v>
                </c:pt>
                <c:pt idx="23946" formatCode="General">
                  <c:v>-9.3162064545155895E-2</c:v>
                </c:pt>
                <c:pt idx="23947" formatCode="General">
                  <c:v>-9.4777474010295501E-2</c:v>
                </c:pt>
                <c:pt idx="23948" formatCode="General">
                  <c:v>-9.6133744634732801E-2</c:v>
                </c:pt>
                <c:pt idx="23949" formatCode="General">
                  <c:v>-9.76698485720464E-2</c:v>
                </c:pt>
                <c:pt idx="23950" formatCode="General">
                  <c:v>-9.9353869457106295E-2</c:v>
                </c:pt>
                <c:pt idx="23951" formatCode="General">
                  <c:v>-0.100553360372223</c:v>
                </c:pt>
                <c:pt idx="23952" formatCode="General">
                  <c:v>-0.10117976617449501</c:v>
                </c:pt>
                <c:pt idx="23953" formatCode="General">
                  <c:v>-0.101687468929609</c:v>
                </c:pt>
                <c:pt idx="23954" formatCode="General">
                  <c:v>-0.102461271255677</c:v>
                </c:pt>
                <c:pt idx="23955" formatCode="General">
                  <c:v>-0.10356458144327101</c:v>
                </c:pt>
                <c:pt idx="23956" formatCode="General">
                  <c:v>-0.10489502971428299</c:v>
                </c:pt>
                <c:pt idx="23957" formatCode="General">
                  <c:v>-0.106251667284204</c:v>
                </c:pt>
                <c:pt idx="23958" formatCode="General">
                  <c:v>-0.107092881034175</c:v>
                </c:pt>
                <c:pt idx="23959" formatCode="General">
                  <c:v>-0.10693676280299801</c:v>
                </c:pt>
                <c:pt idx="23960" formatCode="General">
                  <c:v>-0.105609155444862</c:v>
                </c:pt>
                <c:pt idx="23961" formatCode="General">
                  <c:v>-0.103093186759265</c:v>
                </c:pt>
                <c:pt idx="23962" formatCode="General">
                  <c:v>-9.93776260888031E-2</c:v>
                </c:pt>
                <c:pt idx="23963" formatCode="General">
                  <c:v>-9.4620225507254102E-2</c:v>
                </c:pt>
                <c:pt idx="23964" formatCode="General">
                  <c:v>-8.9276380577262004E-2</c:v>
                </c:pt>
                <c:pt idx="23965" formatCode="General">
                  <c:v>-8.4007221769343707E-2</c:v>
                </c:pt>
                <c:pt idx="23966" formatCode="General">
                  <c:v>-7.9513797998910493E-2</c:v>
                </c:pt>
                <c:pt idx="23967" formatCode="General">
                  <c:v>-7.5833580930205799E-2</c:v>
                </c:pt>
                <c:pt idx="23968" formatCode="General">
                  <c:v>-7.2224366608145907E-2</c:v>
                </c:pt>
                <c:pt idx="23969" formatCode="General">
                  <c:v>-6.8001744845430701E-2</c:v>
                </c:pt>
                <c:pt idx="23970" formatCode="General">
                  <c:v>-6.3618141301794398E-2</c:v>
                </c:pt>
                <c:pt idx="23971" formatCode="General">
                  <c:v>-5.9898781092240498E-2</c:v>
                </c:pt>
                <c:pt idx="23972" formatCode="General">
                  <c:v>-5.6726034020385403E-2</c:v>
                </c:pt>
                <c:pt idx="23973" formatCode="General">
                  <c:v>-5.3907939859491098E-2</c:v>
                </c:pt>
                <c:pt idx="23974" formatCode="General">
                  <c:v>-5.1998397415762697E-2</c:v>
                </c:pt>
                <c:pt idx="23975" formatCode="General">
                  <c:v>-5.13801184826548E-2</c:v>
                </c:pt>
                <c:pt idx="23976" formatCode="General">
                  <c:v>-5.2232957680824803E-2</c:v>
                </c:pt>
                <c:pt idx="23977" formatCode="General">
                  <c:v>-5.4449339170925502E-2</c:v>
                </c:pt>
                <c:pt idx="23978" formatCode="General">
                  <c:v>-5.7608041424631697E-2</c:v>
                </c:pt>
                <c:pt idx="23979" formatCode="General">
                  <c:v>-6.1583614383507103E-2</c:v>
                </c:pt>
                <c:pt idx="23980" formatCode="General">
                  <c:v>-6.6000458729806699E-2</c:v>
                </c:pt>
                <c:pt idx="23981" formatCode="General">
                  <c:v>-7.0143204263318604E-2</c:v>
                </c:pt>
                <c:pt idx="23982" formatCode="General">
                  <c:v>-7.3384998351110606E-2</c:v>
                </c:pt>
                <c:pt idx="23983" formatCode="General">
                  <c:v>-7.5266916493191699E-2</c:v>
                </c:pt>
                <c:pt idx="23984" formatCode="General">
                  <c:v>-7.55496941140439E-2</c:v>
                </c:pt>
                <c:pt idx="23985" formatCode="General">
                  <c:v>-7.4576648643093699E-2</c:v>
                </c:pt>
                <c:pt idx="23986" formatCode="General">
                  <c:v>-7.2962772610921295E-2</c:v>
                </c:pt>
                <c:pt idx="23987" formatCode="General">
                  <c:v>-7.0769239718451504E-2</c:v>
                </c:pt>
                <c:pt idx="23988" formatCode="General">
                  <c:v>-6.7469175435860299E-2</c:v>
                </c:pt>
                <c:pt idx="23989" formatCode="General">
                  <c:v>-6.2347479157643299E-2</c:v>
                </c:pt>
                <c:pt idx="23990" formatCode="General">
                  <c:v>-5.5486168841200403E-2</c:v>
                </c:pt>
                <c:pt idx="23991" formatCode="General">
                  <c:v>-4.8210102215360803E-2</c:v>
                </c:pt>
                <c:pt idx="23992" formatCode="General">
                  <c:v>-4.1825544285990501E-2</c:v>
                </c:pt>
                <c:pt idx="23993" formatCode="General">
                  <c:v>-3.6344915723236997E-2</c:v>
                </c:pt>
                <c:pt idx="23994" formatCode="General">
                  <c:v>-3.1112858352401001E-2</c:v>
                </c:pt>
                <c:pt idx="23995" formatCode="General">
                  <c:v>-2.58235454593237E-2</c:v>
                </c:pt>
                <c:pt idx="23996" formatCode="General">
                  <c:v>-2.1055040172549899E-2</c:v>
                </c:pt>
                <c:pt idx="23997" formatCode="General">
                  <c:v>-1.7302056950876301E-2</c:v>
                </c:pt>
                <c:pt idx="23998" formatCode="General">
                  <c:v>-1.3728710035702099E-2</c:v>
                </c:pt>
                <c:pt idx="23999" formatCode="General">
                  <c:v>-9.3312173733458605E-3</c:v>
                </c:pt>
                <c:pt idx="24000" formatCode="General">
                  <c:v>-4.1747144692275704E-3</c:v>
                </c:pt>
                <c:pt idx="24001" formatCode="General">
                  <c:v>9.0369517180600197E-4</c:v>
                </c:pt>
                <c:pt idx="24002" formatCode="General">
                  <c:v>5.4446486790740503E-3</c:v>
                </c:pt>
                <c:pt idx="24003" formatCode="General">
                  <c:v>9.3031463089956294E-3</c:v>
                </c:pt>
                <c:pt idx="24004" formatCode="General">
                  <c:v>1.23788782914168E-2</c:v>
                </c:pt>
                <c:pt idx="24005" formatCode="General">
                  <c:v>1.50608446567013E-2</c:v>
                </c:pt>
                <c:pt idx="24006" formatCode="General">
                  <c:v>1.7640227439345901E-2</c:v>
                </c:pt>
                <c:pt idx="24007" formatCode="General">
                  <c:v>1.9999884743244201E-2</c:v>
                </c:pt>
                <c:pt idx="24008" formatCode="General">
                  <c:v>2.15779069431545E-2</c:v>
                </c:pt>
                <c:pt idx="24009" formatCode="General">
                  <c:v>2.1673252472956001E-2</c:v>
                </c:pt>
                <c:pt idx="24010" formatCode="General">
                  <c:v>2.0332654102711602E-2</c:v>
                </c:pt>
                <c:pt idx="24011" formatCode="General">
                  <c:v>1.8560582378395099E-2</c:v>
                </c:pt>
                <c:pt idx="24012" formatCode="General">
                  <c:v>1.800604101413E-2</c:v>
                </c:pt>
                <c:pt idx="24013" formatCode="General">
                  <c:v>1.8638420756081801E-2</c:v>
                </c:pt>
                <c:pt idx="24014" formatCode="General">
                  <c:v>1.9317343947622301E-2</c:v>
                </c:pt>
                <c:pt idx="24015" formatCode="General">
                  <c:v>1.9767873424763199E-2</c:v>
                </c:pt>
                <c:pt idx="24016" formatCode="General">
                  <c:v>1.9774405702369598E-2</c:v>
                </c:pt>
                <c:pt idx="24017" formatCode="General">
                  <c:v>1.8927054518980201E-2</c:v>
                </c:pt>
                <c:pt idx="24018" formatCode="General">
                  <c:v>1.7020038336917301E-2</c:v>
                </c:pt>
                <c:pt idx="24019" formatCode="General">
                  <c:v>1.43149463152466E-2</c:v>
                </c:pt>
                <c:pt idx="24020" formatCode="General">
                  <c:v>1.14436671398711E-2</c:v>
                </c:pt>
                <c:pt idx="24021" formatCode="General">
                  <c:v>9.1849103836202199E-3</c:v>
                </c:pt>
                <c:pt idx="24022" formatCode="General">
                  <c:v>7.8571702588162394E-3</c:v>
                </c:pt>
                <c:pt idx="24023" formatCode="General">
                  <c:v>7.34379533100042E-3</c:v>
                </c:pt>
                <c:pt idx="24024" formatCode="General">
                  <c:v>7.5661596379405904E-3</c:v>
                </c:pt>
                <c:pt idx="24025" formatCode="General">
                  <c:v>8.4912243196209897E-3</c:v>
                </c:pt>
                <c:pt idx="24026" formatCode="General">
                  <c:v>1.01806663436598E-2</c:v>
                </c:pt>
                <c:pt idx="24027" formatCode="General">
                  <c:v>1.2790482792681E-2</c:v>
                </c:pt>
                <c:pt idx="24028" formatCode="General">
                  <c:v>1.5821099641067302E-2</c:v>
                </c:pt>
                <c:pt idx="24029" formatCode="General">
                  <c:v>1.84906812731759E-2</c:v>
                </c:pt>
                <c:pt idx="24030" formatCode="General">
                  <c:v>2.0508563302709799E-2</c:v>
                </c:pt>
                <c:pt idx="24031" formatCode="General">
                  <c:v>2.2001498073860998E-2</c:v>
                </c:pt>
                <c:pt idx="24032" formatCode="General">
                  <c:v>2.3532737041855201E-2</c:v>
                </c:pt>
                <c:pt idx="24033" formatCode="General">
                  <c:v>2.57837600464829E-2</c:v>
                </c:pt>
                <c:pt idx="24034" formatCode="General">
                  <c:v>2.9645305381735602E-2</c:v>
                </c:pt>
                <c:pt idx="24035" formatCode="General">
                  <c:v>3.5065243233609503E-2</c:v>
                </c:pt>
                <c:pt idx="24036" formatCode="General">
                  <c:v>4.1150938384441199E-2</c:v>
                </c:pt>
                <c:pt idx="24037" formatCode="General">
                  <c:v>4.7369138827730403E-2</c:v>
                </c:pt>
                <c:pt idx="24038" formatCode="General">
                  <c:v>5.33688432280068E-2</c:v>
                </c:pt>
                <c:pt idx="24039" formatCode="General">
                  <c:v>5.8807372727113998E-2</c:v>
                </c:pt>
                <c:pt idx="24040" formatCode="General">
                  <c:v>6.29069516116499E-2</c:v>
                </c:pt>
                <c:pt idx="24041" formatCode="General">
                  <c:v>6.5401957526360494E-2</c:v>
                </c:pt>
                <c:pt idx="24042" formatCode="General">
                  <c:v>6.6939041819730399E-2</c:v>
                </c:pt>
                <c:pt idx="24043" formatCode="General">
                  <c:v>6.7612841116045597E-2</c:v>
                </c:pt>
                <c:pt idx="24044" formatCode="General">
                  <c:v>6.6648947265655401E-2</c:v>
                </c:pt>
                <c:pt idx="24045" formatCode="General">
                  <c:v>6.3118608328390405E-2</c:v>
                </c:pt>
                <c:pt idx="24046" formatCode="General">
                  <c:v>5.7008563050000599E-2</c:v>
                </c:pt>
                <c:pt idx="24047" formatCode="General">
                  <c:v>4.9016503836715103E-2</c:v>
                </c:pt>
                <c:pt idx="24048" formatCode="General">
                  <c:v>3.9327435751835602E-2</c:v>
                </c:pt>
                <c:pt idx="24049" formatCode="General">
                  <c:v>2.80515965599589E-2</c:v>
                </c:pt>
                <c:pt idx="24050" formatCode="General">
                  <c:v>1.54886944307583E-2</c:v>
                </c:pt>
                <c:pt idx="24051" formatCode="General">
                  <c:v>1.86077054045262E-3</c:v>
                </c:pt>
                <c:pt idx="24052" formatCode="General">
                  <c:v>-1.27246504979964E-2</c:v>
                </c:pt>
                <c:pt idx="24053" formatCode="General">
                  <c:v>-2.7278590423419301E-2</c:v>
                </c:pt>
                <c:pt idx="24054" formatCode="General">
                  <c:v>-4.0438167240881999E-2</c:v>
                </c:pt>
                <c:pt idx="24055" formatCode="General">
                  <c:v>-5.22506305800675E-2</c:v>
                </c:pt>
                <c:pt idx="24056" formatCode="General">
                  <c:v>-6.3055905736531401E-2</c:v>
                </c:pt>
                <c:pt idx="24057" formatCode="General">
                  <c:v>-7.2481878222148105E-2</c:v>
                </c:pt>
                <c:pt idx="24058" formatCode="General">
                  <c:v>-8.0041486666527994E-2</c:v>
                </c:pt>
                <c:pt idx="24059" formatCode="General">
                  <c:v>-8.55212273061772E-2</c:v>
                </c:pt>
                <c:pt idx="24060" formatCode="General">
                  <c:v>-8.79941613425788E-2</c:v>
                </c:pt>
                <c:pt idx="24061" formatCode="General">
                  <c:v>-8.3356037448466896E-2</c:v>
                </c:pt>
                <c:pt idx="24062" formatCode="General">
                  <c:v>-7.0832529265713706E-2</c:v>
                </c:pt>
                <c:pt idx="24063" formatCode="General">
                  <c:v>-7.3067194425193202E-2</c:v>
                </c:pt>
                <c:pt idx="24064" formatCode="General">
                  <c:v>-0.11707148477204</c:v>
                </c:pt>
                <c:pt idx="24065" formatCode="General">
                  <c:v>-0.17502873388378701</c:v>
                </c:pt>
                <c:pt idx="24066" formatCode="General">
                  <c:v>-0.19933969619318001</c:v>
                </c:pt>
                <c:pt idx="24067" formatCode="General">
                  <c:v>-0.19002073286295901</c:v>
                </c:pt>
                <c:pt idx="24068" formatCode="General">
                  <c:v>-0.165438099584125</c:v>
                </c:pt>
                <c:pt idx="24069" formatCode="General">
                  <c:v>-0.13161458784177099</c:v>
                </c:pt>
                <c:pt idx="24070" formatCode="General">
                  <c:v>-9.0729606117871495E-2</c:v>
                </c:pt>
                <c:pt idx="24071" formatCode="General">
                  <c:v>-4.6540970687514602E-2</c:v>
                </c:pt>
                <c:pt idx="24072" formatCode="General">
                  <c:v>-2.9130451688729698E-3</c:v>
                </c:pt>
                <c:pt idx="24073" formatCode="General">
                  <c:v>3.7136152881616598E-2</c:v>
                </c:pt>
                <c:pt idx="24074" formatCode="General">
                  <c:v>7.1152215466464303E-2</c:v>
                </c:pt>
                <c:pt idx="24075" formatCode="General">
                  <c:v>9.7008358665839206E-2</c:v>
                </c:pt>
                <c:pt idx="24076" formatCode="General">
                  <c:v>0.11346301996444901</c:v>
                </c:pt>
                <c:pt idx="24077" formatCode="General">
                  <c:v>0.121091294231726</c:v>
                </c:pt>
                <c:pt idx="24078" formatCode="General">
                  <c:v>0.120880674642887</c:v>
                </c:pt>
                <c:pt idx="24079" formatCode="General">
                  <c:v>0.113445382903872</c:v>
                </c:pt>
                <c:pt idx="24080" formatCode="General">
                  <c:v>9.9858665653198106E-2</c:v>
                </c:pt>
                <c:pt idx="24081" formatCode="General">
                  <c:v>8.1620149376498002E-2</c:v>
                </c:pt>
                <c:pt idx="24082" formatCode="General">
                  <c:v>6.1013909839373E-2</c:v>
                </c:pt>
                <c:pt idx="24083" formatCode="General">
                  <c:v>3.9436219959165797E-2</c:v>
                </c:pt>
                <c:pt idx="24084" formatCode="General">
                  <c:v>1.6082682380220099E-2</c:v>
                </c:pt>
                <c:pt idx="24085" formatCode="General">
                  <c:v>-1.3779707556746E-2</c:v>
                </c:pt>
                <c:pt idx="24086" formatCode="General">
                  <c:v>-6.4430446590022297E-2</c:v>
                </c:pt>
                <c:pt idx="24087" formatCode="General">
                  <c:v>-0.14726547689542999</c:v>
                </c:pt>
                <c:pt idx="24088" formatCode="General">
                  <c:v>-0.239667746971714</c:v>
                </c:pt>
                <c:pt idx="24089" formatCode="General">
                  <c:v>-0.30530821749394799</c:v>
                </c:pt>
                <c:pt idx="24090" formatCode="General">
                  <c:v>-0.33838687658108202</c:v>
                </c:pt>
                <c:pt idx="24091" formatCode="General">
                  <c:v>-0.34750975590535299</c:v>
                </c:pt>
                <c:pt idx="24092" formatCode="General">
                  <c:v>-0.33313535905065</c:v>
                </c:pt>
                <c:pt idx="24093" formatCode="General">
                  <c:v>-0.29512440302816501</c:v>
                </c:pt>
                <c:pt idx="24094" formatCode="General">
                  <c:v>-0.23818347049550301</c:v>
                </c:pt>
                <c:pt idx="24095" formatCode="General">
                  <c:v>-0.16883836650048301</c:v>
                </c:pt>
                <c:pt idx="24096" formatCode="General">
                  <c:v>-9.2407150155836199E-2</c:v>
                </c:pt>
                <c:pt idx="24097" formatCode="General">
                  <c:v>-1.32807936396457E-2</c:v>
                </c:pt>
                <c:pt idx="24098" formatCode="General">
                  <c:v>6.48563764405828E-2</c:v>
                </c:pt>
                <c:pt idx="24099" formatCode="General">
                  <c:v>0.138623610498123</c:v>
                </c:pt>
                <c:pt idx="24100" formatCode="General">
                  <c:v>0.20499638949299101</c:v>
                </c:pt>
                <c:pt idx="24101" formatCode="General">
                  <c:v>0.26197947796471099</c:v>
                </c:pt>
                <c:pt idx="24102" formatCode="General">
                  <c:v>0.30814398911368102</c:v>
                </c:pt>
                <c:pt idx="24103" formatCode="General">
                  <c:v>0.34207166613020601</c:v>
                </c:pt>
                <c:pt idx="24104" formatCode="General">
                  <c:v>0.36323353094075</c:v>
                </c:pt>
                <c:pt idx="24105" formatCode="General">
                  <c:v>0.37262626011165401</c:v>
                </c:pt>
                <c:pt idx="24106" formatCode="General">
                  <c:v>0.37188688577935802</c:v>
                </c:pt>
                <c:pt idx="24107" formatCode="General">
                  <c:v>0.36199049063331101</c:v>
                </c:pt>
                <c:pt idx="24108" formatCode="General">
                  <c:v>0.34367771230189398</c:v>
                </c:pt>
                <c:pt idx="24109" formatCode="General">
                  <c:v>0.31816464238569497</c:v>
                </c:pt>
                <c:pt idx="24110" formatCode="General">
                  <c:v>0.28677666556254</c:v>
                </c:pt>
                <c:pt idx="24111" formatCode="General">
                  <c:v>0.25096193497056302</c:v>
                </c:pt>
                <c:pt idx="24112" formatCode="General">
                  <c:v>0.21250803033631899</c:v>
                </c:pt>
                <c:pt idx="24113" formatCode="General">
                  <c:v>0.172662539723834</c:v>
                </c:pt>
                <c:pt idx="24114" formatCode="General">
                  <c:v>0.13222276856842199</c:v>
                </c:pt>
                <c:pt idx="24115" formatCode="General">
                  <c:v>9.1937196792333101E-2</c:v>
                </c:pt>
                <c:pt idx="24116" formatCode="General">
                  <c:v>5.2379303933124302E-2</c:v>
                </c:pt>
                <c:pt idx="24117" formatCode="General">
                  <c:v>1.54335673670378E-2</c:v>
                </c:pt>
                <c:pt idx="24118" formatCode="General">
                  <c:v>-1.5986392297120101E-2</c:v>
                </c:pt>
                <c:pt idx="24119" formatCode="General">
                  <c:v>-4.0038597149256103E-2</c:v>
                </c:pt>
                <c:pt idx="24120" formatCode="General">
                  <c:v>-5.6378302721999202E-2</c:v>
                </c:pt>
                <c:pt idx="24121" formatCode="General">
                  <c:v>-6.5562055624615506E-2</c:v>
                </c:pt>
                <c:pt idx="24122" formatCode="General">
                  <c:v>-6.81942572286727E-2</c:v>
                </c:pt>
                <c:pt idx="24123" formatCode="General">
                  <c:v>-6.4578393115755695E-2</c:v>
                </c:pt>
                <c:pt idx="24124" formatCode="General">
                  <c:v>-5.5167231895978497E-2</c:v>
                </c:pt>
                <c:pt idx="24125" formatCode="General">
                  <c:v>-4.0926371165087398E-2</c:v>
                </c:pt>
                <c:pt idx="24126" formatCode="General">
                  <c:v>-2.4208593800886601E-2</c:v>
                </c:pt>
                <c:pt idx="24127" formatCode="General">
                  <c:v>-7.3001624728193304E-3</c:v>
                </c:pt>
                <c:pt idx="24128" formatCode="General">
                  <c:v>9.3793318471975893E-3</c:v>
                </c:pt>
                <c:pt idx="24129" formatCode="General">
                  <c:v>2.57976981563766E-2</c:v>
                </c:pt>
                <c:pt idx="24130" formatCode="General">
                  <c:v>4.14393163551076E-2</c:v>
                </c:pt>
                <c:pt idx="24131" formatCode="General">
                  <c:v>5.5363930595860103E-2</c:v>
                </c:pt>
                <c:pt idx="24132" formatCode="General">
                  <c:v>6.7066105249775701E-2</c:v>
                </c:pt>
                <c:pt idx="24133" formatCode="General">
                  <c:v>7.6802526738666499E-2</c:v>
                </c:pt>
                <c:pt idx="24134" formatCode="General">
                  <c:v>8.4511586409815501E-2</c:v>
                </c:pt>
                <c:pt idx="24135" formatCode="General">
                  <c:v>8.9354771780465997E-2</c:v>
                </c:pt>
                <c:pt idx="24136" formatCode="General">
                  <c:v>9.0267894525362893E-2</c:v>
                </c:pt>
                <c:pt idx="24137" formatCode="General">
                  <c:v>8.7145144703385594E-2</c:v>
                </c:pt>
                <c:pt idx="24138" formatCode="General">
                  <c:v>8.0718207924891303E-2</c:v>
                </c:pt>
                <c:pt idx="24139" formatCode="General">
                  <c:v>7.1434753811593102E-2</c:v>
                </c:pt>
                <c:pt idx="24140" formatCode="General">
                  <c:v>5.9916682005703097E-2</c:v>
                </c:pt>
                <c:pt idx="24141" formatCode="General">
                  <c:v>4.7318932125015097E-2</c:v>
                </c:pt>
                <c:pt idx="24142" formatCode="General">
                  <c:v>3.4388547673707998E-2</c:v>
                </c:pt>
                <c:pt idx="24143" formatCode="General">
                  <c:v>2.1441258897353099E-2</c:v>
                </c:pt>
                <c:pt idx="24144" formatCode="General">
                  <c:v>8.9288721074104304E-3</c:v>
                </c:pt>
                <c:pt idx="24145" formatCode="General">
                  <c:v>-2.6722947678681102E-3</c:v>
                </c:pt>
                <c:pt idx="24146" formatCode="General">
                  <c:v>-1.29856007657393E-2</c:v>
                </c:pt>
                <c:pt idx="24147" formatCode="General">
                  <c:v>-2.1769878504772001E-2</c:v>
                </c:pt>
                <c:pt idx="24148" formatCode="General">
                  <c:v>-2.92188565295654E-2</c:v>
                </c:pt>
                <c:pt idx="24149" formatCode="General">
                  <c:v>-3.5825454675121403E-2</c:v>
                </c:pt>
                <c:pt idx="24150" formatCode="General">
                  <c:v>-4.1679825019735599E-2</c:v>
                </c:pt>
                <c:pt idx="24151" formatCode="General">
                  <c:v>-4.6423281457660698E-2</c:v>
                </c:pt>
                <c:pt idx="24152" formatCode="General">
                  <c:v>-5.0133265877913898E-2</c:v>
                </c:pt>
                <c:pt idx="24153" formatCode="General">
                  <c:v>-5.29326881793524E-2</c:v>
                </c:pt>
                <c:pt idx="24154" formatCode="General">
                  <c:v>-5.4294012648925097E-2</c:v>
                </c:pt>
                <c:pt idx="24155" formatCode="General">
                  <c:v>-5.4037715321881702E-2</c:v>
                </c:pt>
                <c:pt idx="24156" formatCode="General">
                  <c:v>-5.2437680442484799E-2</c:v>
                </c:pt>
                <c:pt idx="24157" formatCode="General">
                  <c:v>-4.97797713652465E-2</c:v>
                </c:pt>
                <c:pt idx="24158" formatCode="General">
                  <c:v>-4.6439004311024899E-2</c:v>
                </c:pt>
                <c:pt idx="24159" formatCode="General">
                  <c:v>-4.2612942857250799E-2</c:v>
                </c:pt>
                <c:pt idx="24160" formatCode="General">
                  <c:v>-3.8576029414037601E-2</c:v>
                </c:pt>
                <c:pt idx="24161" formatCode="General">
                  <c:v>-3.47961594052082E-2</c:v>
                </c:pt>
                <c:pt idx="24162" formatCode="General">
                  <c:v>-3.15590666362262E-2</c:v>
                </c:pt>
                <c:pt idx="24163" formatCode="General">
                  <c:v>-2.91482873181531E-2</c:v>
                </c:pt>
                <c:pt idx="24164" formatCode="General">
                  <c:v>-2.80129896931735E-2</c:v>
                </c:pt>
                <c:pt idx="24165" formatCode="General">
                  <c:v>-2.82615346185075E-2</c:v>
                </c:pt>
                <c:pt idx="24166" formatCode="General">
                  <c:v>-2.9481327064724401E-2</c:v>
                </c:pt>
                <c:pt idx="24167" formatCode="General">
                  <c:v>-3.1373710814998797E-2</c:v>
                </c:pt>
                <c:pt idx="24168" formatCode="General">
                  <c:v>-3.3540381690695502E-2</c:v>
                </c:pt>
                <c:pt idx="24169" formatCode="General">
                  <c:v>-3.5284129004077701E-2</c:v>
                </c:pt>
                <c:pt idx="24170" formatCode="General">
                  <c:v>-3.6190545435721699E-2</c:v>
                </c:pt>
                <c:pt idx="24171" formatCode="General">
                  <c:v>-3.6298465561439203E-2</c:v>
                </c:pt>
                <c:pt idx="24172" formatCode="General">
                  <c:v>-3.5857193896551502E-2</c:v>
                </c:pt>
                <c:pt idx="24173" formatCode="General">
                  <c:v>-3.5073532833974699E-2</c:v>
                </c:pt>
                <c:pt idx="24174" formatCode="General">
                  <c:v>-3.42398780177516E-2</c:v>
                </c:pt>
                <c:pt idx="24175" formatCode="General">
                  <c:v>-3.3292251910845901E-2</c:v>
                </c:pt>
                <c:pt idx="24176" formatCode="General">
                  <c:v>-3.2103323377341599E-2</c:v>
                </c:pt>
                <c:pt idx="24177" formatCode="General">
                  <c:v>-3.10812074182082E-2</c:v>
                </c:pt>
                <c:pt idx="24178" formatCode="General">
                  <c:v>-3.0167270862863301E-2</c:v>
                </c:pt>
                <c:pt idx="24179" formatCode="General">
                  <c:v>-2.93266469582073E-2</c:v>
                </c:pt>
                <c:pt idx="24180" formatCode="General">
                  <c:v>-2.9193206783653999E-2</c:v>
                </c:pt>
                <c:pt idx="24181" formatCode="General">
                  <c:v>-3.0214422481605701E-2</c:v>
                </c:pt>
                <c:pt idx="24182" formatCode="General">
                  <c:v>-3.2221583449634501E-2</c:v>
                </c:pt>
                <c:pt idx="24183" formatCode="General">
                  <c:v>-3.4761518018792001E-2</c:v>
                </c:pt>
                <c:pt idx="24184" formatCode="General">
                  <c:v>-3.7507046210280399E-2</c:v>
                </c:pt>
                <c:pt idx="24185" formatCode="General">
                  <c:v>-4.0571742369142301E-2</c:v>
                </c:pt>
                <c:pt idx="24186" formatCode="General">
                  <c:v>-4.4054813892898503E-2</c:v>
                </c:pt>
                <c:pt idx="24187" formatCode="General">
                  <c:v>-4.7760915692168601E-2</c:v>
                </c:pt>
                <c:pt idx="24188" formatCode="General">
                  <c:v>-5.1714446174344501E-2</c:v>
                </c:pt>
                <c:pt idx="24189" formatCode="General">
                  <c:v>-5.5573795771187602E-2</c:v>
                </c:pt>
                <c:pt idx="24190" formatCode="General">
                  <c:v>-5.9207757592922503E-2</c:v>
                </c:pt>
                <c:pt idx="24191" formatCode="General">
                  <c:v>-6.2562935901901595E-2</c:v>
                </c:pt>
                <c:pt idx="24192" formatCode="General">
                  <c:v>-6.5410198813866796E-2</c:v>
                </c:pt>
                <c:pt idx="24193" formatCode="General">
                  <c:v>-6.74804226963963E-2</c:v>
                </c:pt>
                <c:pt idx="24194" formatCode="General">
                  <c:v>-6.8802328973408294E-2</c:v>
                </c:pt>
                <c:pt idx="24195" formatCode="General">
                  <c:v>-6.9668189830024596E-2</c:v>
                </c:pt>
                <c:pt idx="24196" formatCode="General">
                  <c:v>-7.0015165775962604E-2</c:v>
                </c:pt>
                <c:pt idx="24197" formatCode="General">
                  <c:v>-6.9683482737479999E-2</c:v>
                </c:pt>
                <c:pt idx="24198" formatCode="General">
                  <c:v>-6.8528096555389606E-2</c:v>
                </c:pt>
                <c:pt idx="24199" formatCode="General">
                  <c:v>-6.6509127107810595E-2</c:v>
                </c:pt>
                <c:pt idx="24200" formatCode="General">
                  <c:v>-6.3412618410441698E-2</c:v>
                </c:pt>
                <c:pt idx="24201" formatCode="General">
                  <c:v>-5.9155863707413499E-2</c:v>
                </c:pt>
                <c:pt idx="24202" formatCode="General">
                  <c:v>-5.4133820252387201E-2</c:v>
                </c:pt>
                <c:pt idx="24203" formatCode="General">
                  <c:v>-4.9545270388472999E-2</c:v>
                </c:pt>
                <c:pt idx="24204" formatCode="General">
                  <c:v>-4.5889777704395299E-2</c:v>
                </c:pt>
                <c:pt idx="24205" formatCode="General">
                  <c:v>-4.2422668715231697E-2</c:v>
                </c:pt>
                <c:pt idx="24206" formatCode="General">
                  <c:v>-3.84283129832549E-2</c:v>
                </c:pt>
                <c:pt idx="24207" formatCode="General">
                  <c:v>-3.4392317116606098E-2</c:v>
                </c:pt>
                <c:pt idx="24208" formatCode="General">
                  <c:v>-3.08096731882158E-2</c:v>
                </c:pt>
                <c:pt idx="24209" formatCode="General">
                  <c:v>-2.68177551665757E-2</c:v>
                </c:pt>
                <c:pt idx="24210" formatCode="General">
                  <c:v>-2.1832717314899799E-2</c:v>
                </c:pt>
                <c:pt idx="24211" formatCode="General">
                  <c:v>-1.6150434933897902E-2</c:v>
                </c:pt>
                <c:pt idx="24212" formatCode="General">
                  <c:v>-1.0482890099444701E-2</c:v>
                </c:pt>
                <c:pt idx="24213" formatCode="General">
                  <c:v>-5.4357356937220196E-3</c:v>
                </c:pt>
                <c:pt idx="24214" formatCode="General">
                  <c:v>-1.33645415089518E-3</c:v>
                </c:pt>
                <c:pt idx="24215" formatCode="General">
                  <c:v>1.47970129533393E-3</c:v>
                </c:pt>
                <c:pt idx="24216" formatCode="General">
                  <c:v>2.4406130106619699E-3</c:v>
                </c:pt>
                <c:pt idx="24217" formatCode="General">
                  <c:v>1.3817591054093299E-3</c:v>
                </c:pt>
                <c:pt idx="24218" formatCode="General">
                  <c:v>-9.4679349693875601E-4</c:v>
                </c:pt>
                <c:pt idx="24219" formatCode="General">
                  <c:v>-3.7692102679091699E-3</c:v>
                </c:pt>
                <c:pt idx="24220" formatCode="General">
                  <c:v>-6.6080427761480796E-3</c:v>
                </c:pt>
                <c:pt idx="24221" formatCode="General">
                  <c:v>-9.0075625549159901E-3</c:v>
                </c:pt>
                <c:pt idx="24222" formatCode="General">
                  <c:v>-1.0325202552574299E-2</c:v>
                </c:pt>
                <c:pt idx="24223" formatCode="General">
                  <c:v>-1.05639053369801E-2</c:v>
                </c:pt>
                <c:pt idx="24224" formatCode="General">
                  <c:v>-1.06060659626485E-2</c:v>
                </c:pt>
                <c:pt idx="24225" formatCode="General">
                  <c:v>-1.07223164134165E-2</c:v>
                </c:pt>
                <c:pt idx="24226" formatCode="General">
                  <c:v>-1.05012500687696E-2</c:v>
                </c:pt>
                <c:pt idx="24227" formatCode="General">
                  <c:v>-9.4293801445049508E-3</c:v>
                </c:pt>
                <c:pt idx="24228" formatCode="General">
                  <c:v>-6.8972347742653796E-3</c:v>
                </c:pt>
                <c:pt idx="24229" formatCode="General">
                  <c:v>-2.8604844299225701E-3</c:v>
                </c:pt>
                <c:pt idx="24230" formatCode="General">
                  <c:v>2.0583033847462202E-3</c:v>
                </c:pt>
                <c:pt idx="24231" formatCode="General">
                  <c:v>7.2353251312751998E-3</c:v>
                </c:pt>
                <c:pt idx="24232" formatCode="General">
                  <c:v>1.1821310063592501E-2</c:v>
                </c:pt>
                <c:pt idx="24233" formatCode="General">
                  <c:v>1.5237985666261099E-2</c:v>
                </c:pt>
                <c:pt idx="24234" formatCode="General">
                  <c:v>1.7841252233003198E-2</c:v>
                </c:pt>
                <c:pt idx="24235" formatCode="General">
                  <c:v>2.04031534615427E-2</c:v>
                </c:pt>
                <c:pt idx="24236" formatCode="General">
                  <c:v>2.3210438592330698E-2</c:v>
                </c:pt>
                <c:pt idx="24237" formatCode="General">
                  <c:v>2.6554672784893901E-2</c:v>
                </c:pt>
                <c:pt idx="24238" formatCode="General">
                  <c:v>3.0260472078537302E-2</c:v>
                </c:pt>
                <c:pt idx="24239" formatCode="General">
                  <c:v>3.3502092344812898E-2</c:v>
                </c:pt>
                <c:pt idx="24240" formatCode="General">
                  <c:v>3.554945023765E-2</c:v>
                </c:pt>
                <c:pt idx="24241" formatCode="General">
                  <c:v>3.6031238348409302E-2</c:v>
                </c:pt>
                <c:pt idx="24242" formatCode="General">
                  <c:v>3.51865084886872E-2</c:v>
                </c:pt>
                <c:pt idx="24243" formatCode="General">
                  <c:v>3.3574633728212198E-2</c:v>
                </c:pt>
                <c:pt idx="24244" formatCode="General">
                  <c:v>3.1624903294600097E-2</c:v>
                </c:pt>
                <c:pt idx="24245" formatCode="General">
                  <c:v>2.97709205909732E-2</c:v>
                </c:pt>
                <c:pt idx="24246" formatCode="General">
                  <c:v>2.83527353793512E-2</c:v>
                </c:pt>
                <c:pt idx="24247" formatCode="General">
                  <c:v>2.7160678182714001E-2</c:v>
                </c:pt>
                <c:pt idx="24248" formatCode="General">
                  <c:v>2.60957037122212E-2</c:v>
                </c:pt>
                <c:pt idx="24249" formatCode="General">
                  <c:v>2.5434565948525101E-2</c:v>
                </c:pt>
                <c:pt idx="24250" formatCode="General">
                  <c:v>2.5214916198890699E-2</c:v>
                </c:pt>
                <c:pt idx="24251" formatCode="General">
                  <c:v>2.4981104722370601E-2</c:v>
                </c:pt>
                <c:pt idx="24252" formatCode="General">
                  <c:v>2.4863881609987998E-2</c:v>
                </c:pt>
                <c:pt idx="24253" formatCode="General">
                  <c:v>2.5748281646766399E-2</c:v>
                </c:pt>
                <c:pt idx="24254" formatCode="General">
                  <c:v>2.84464531610687E-2</c:v>
                </c:pt>
                <c:pt idx="24255" formatCode="General">
                  <c:v>3.3121703226624798E-2</c:v>
                </c:pt>
                <c:pt idx="24256" formatCode="General">
                  <c:v>3.95330707561517E-2</c:v>
                </c:pt>
                <c:pt idx="24257" formatCode="General">
                  <c:v>4.7604581853162298E-2</c:v>
                </c:pt>
                <c:pt idx="24258" formatCode="General">
                  <c:v>5.7223534425137598E-2</c:v>
                </c:pt>
                <c:pt idx="24259" formatCode="General">
                  <c:v>6.8252505229330296E-2</c:v>
                </c:pt>
                <c:pt idx="24260" formatCode="General">
                  <c:v>8.09745670619854E-2</c:v>
                </c:pt>
                <c:pt idx="24261" formatCode="General">
                  <c:v>9.5590076211604397E-2</c:v>
                </c:pt>
                <c:pt idx="24262" formatCode="General">
                  <c:v>0.11086501254259901</c:v>
                </c:pt>
                <c:pt idx="24263" formatCode="General">
                  <c:v>0.125132341535825</c:v>
                </c:pt>
                <c:pt idx="24264" formatCode="General">
                  <c:v>0.13783690114050801</c:v>
                </c:pt>
                <c:pt idx="24265" formatCode="General">
                  <c:v>0.14896172726291901</c:v>
                </c:pt>
                <c:pt idx="24266" formatCode="General">
                  <c:v>0.15842199339402599</c:v>
                </c:pt>
                <c:pt idx="24267" formatCode="General">
                  <c:v>0.16632697286465001</c:v>
                </c:pt>
                <c:pt idx="24268" formatCode="General">
                  <c:v>0.17267560886566999</c:v>
                </c:pt>
                <c:pt idx="24269" formatCode="General">
                  <c:v>0.17699074948301499</c:v>
                </c:pt>
                <c:pt idx="24270" formatCode="General">
                  <c:v>0.178884934875362</c:v>
                </c:pt>
                <c:pt idx="24271" formatCode="General">
                  <c:v>0.17838092013218201</c:v>
                </c:pt>
                <c:pt idx="24272" formatCode="General">
                  <c:v>0.17560454743069501</c:v>
                </c:pt>
                <c:pt idx="24273" formatCode="General">
                  <c:v>0.170568379529275</c:v>
                </c:pt>
                <c:pt idx="24274" formatCode="General">
                  <c:v>0.163448862072644</c:v>
                </c:pt>
                <c:pt idx="24275" formatCode="General">
                  <c:v>0.15464742518219099</c:v>
                </c:pt>
                <c:pt idx="24276" formatCode="General">
                  <c:v>0.14456827196005301</c:v>
                </c:pt>
                <c:pt idx="24277" formatCode="General">
                  <c:v>0.133109078241722</c:v>
                </c:pt>
                <c:pt idx="24278" formatCode="General">
                  <c:v>0.11965360533071701</c:v>
                </c:pt>
                <c:pt idx="24279" formatCode="General">
                  <c:v>0.10443284074864</c:v>
                </c:pt>
                <c:pt idx="24280" formatCode="General">
                  <c:v>8.8462457237322101E-2</c:v>
                </c:pt>
                <c:pt idx="24281" formatCode="General">
                  <c:v>7.2341630276955601E-2</c:v>
                </c:pt>
                <c:pt idx="24282" formatCode="General">
                  <c:v>5.6405021635144298E-2</c:v>
                </c:pt>
                <c:pt idx="24283" formatCode="General">
                  <c:v>4.0907865725719597E-2</c:v>
                </c:pt>
                <c:pt idx="24284" formatCode="General">
                  <c:v>2.64844018530834E-2</c:v>
                </c:pt>
                <c:pt idx="24285" formatCode="General">
                  <c:v>1.3915515877721701E-2</c:v>
                </c:pt>
                <c:pt idx="24286" formatCode="General">
                  <c:v>3.38553829200349E-3</c:v>
                </c:pt>
                <c:pt idx="24287" formatCode="General">
                  <c:v>-5.2312979450311898E-3</c:v>
                </c:pt>
                <c:pt idx="24288" formatCode="General">
                  <c:v>-1.19210162977809E-2</c:v>
                </c:pt>
                <c:pt idx="24289" formatCode="General">
                  <c:v>-1.6257627111365101E-2</c:v>
                </c:pt>
                <c:pt idx="24290" formatCode="General">
                  <c:v>-1.7385521384711201E-2</c:v>
                </c:pt>
                <c:pt idx="24291" formatCode="General">
                  <c:v>-1.40285201086028E-2</c:v>
                </c:pt>
                <c:pt idx="24292" formatCode="General">
                  <c:v>-5.4882176135623998E-3</c:v>
                </c:pt>
                <c:pt idx="24293" formatCode="General">
                  <c:v>7.8579781112986594E-3</c:v>
                </c:pt>
                <c:pt idx="24294" formatCode="General">
                  <c:v>2.5268682110676299E-2</c:v>
                </c:pt>
                <c:pt idx="24295" formatCode="General">
                  <c:v>4.5669867660385097E-2</c:v>
                </c:pt>
                <c:pt idx="24296" formatCode="General">
                  <c:v>6.7708691822204903E-2</c:v>
                </c:pt>
                <c:pt idx="24297" formatCode="General">
                  <c:v>8.9839416232400895E-2</c:v>
                </c:pt>
                <c:pt idx="24298" formatCode="General">
                  <c:v>0.110596318632441</c:v>
                </c:pt>
                <c:pt idx="24299" formatCode="General">
                  <c:v>0.12894077423986</c:v>
                </c:pt>
                <c:pt idx="24300" formatCode="General">
                  <c:v>0.14407326927831399</c:v>
                </c:pt>
                <c:pt idx="24301" formatCode="General">
                  <c:v>0.15554455056793201</c:v>
                </c:pt>
                <c:pt idx="24302" formatCode="General">
                  <c:v>0.16312190546837299</c:v>
                </c:pt>
                <c:pt idx="24303" formatCode="General">
                  <c:v>0.166891479148356</c:v>
                </c:pt>
                <c:pt idx="24304" formatCode="General">
                  <c:v>0.16685192580305899</c:v>
                </c:pt>
                <c:pt idx="24305" formatCode="General">
                  <c:v>0.16317762472908201</c:v>
                </c:pt>
                <c:pt idx="24306" formatCode="General">
                  <c:v>0.156918222006521</c:v>
                </c:pt>
                <c:pt idx="24307" formatCode="General">
                  <c:v>0.14861483013383101</c:v>
                </c:pt>
                <c:pt idx="24308" formatCode="General">
                  <c:v>0.13850811257328999</c:v>
                </c:pt>
                <c:pt idx="24309" formatCode="General">
                  <c:v>0.127529115576649</c:v>
                </c:pt>
                <c:pt idx="24310" formatCode="General">
                  <c:v>0.11690569239434299</c:v>
                </c:pt>
                <c:pt idx="24311" formatCode="General">
                  <c:v>0.106920502190662</c:v>
                </c:pt>
                <c:pt idx="24312" formatCode="General">
                  <c:v>9.7133894922151506E-2</c:v>
                </c:pt>
                <c:pt idx="24313" formatCode="General">
                  <c:v>8.7806978440785804E-2</c:v>
                </c:pt>
                <c:pt idx="24314" formatCode="General">
                  <c:v>7.9462150189370098E-2</c:v>
                </c:pt>
                <c:pt idx="24315" formatCode="General">
                  <c:v>7.2223062868827195E-2</c:v>
                </c:pt>
                <c:pt idx="24316" formatCode="General">
                  <c:v>6.5848194912441704E-2</c:v>
                </c:pt>
                <c:pt idx="24317" formatCode="General">
                  <c:v>6.0444637024155298E-2</c:v>
                </c:pt>
                <c:pt idx="24318" formatCode="General">
                  <c:v>5.6475732199640402E-2</c:v>
                </c:pt>
                <c:pt idx="24319" formatCode="General">
                  <c:v>5.3887461371251603E-2</c:v>
                </c:pt>
                <c:pt idx="24320" formatCode="General">
                  <c:v>5.2527805380496902E-2</c:v>
                </c:pt>
                <c:pt idx="24321" formatCode="General">
                  <c:v>5.2733138739103902E-2</c:v>
                </c:pt>
                <c:pt idx="24322" formatCode="General">
                  <c:v>5.4548829699237703E-2</c:v>
                </c:pt>
                <c:pt idx="24323" formatCode="General">
                  <c:v>5.7757403854416002E-2</c:v>
                </c:pt>
                <c:pt idx="24324" formatCode="General">
                  <c:v>6.2679919213172203E-2</c:v>
                </c:pt>
                <c:pt idx="24325" formatCode="General">
                  <c:v>6.9424380068146496E-2</c:v>
                </c:pt>
                <c:pt idx="24326" formatCode="General">
                  <c:v>7.8011898506809396E-2</c:v>
                </c:pt>
                <c:pt idx="24327" formatCode="General">
                  <c:v>8.8920125228999003E-2</c:v>
                </c:pt>
                <c:pt idx="24328" formatCode="General">
                  <c:v>0.10255039523186101</c:v>
                </c:pt>
                <c:pt idx="24329" formatCode="General">
                  <c:v>0.118557894214816</c:v>
                </c:pt>
                <c:pt idx="24330" formatCode="General">
                  <c:v>0.13589443163657899</c:v>
                </c:pt>
                <c:pt idx="24331" formatCode="General">
                  <c:v>0.15353111880353201</c:v>
                </c:pt>
                <c:pt idx="24332" formatCode="General">
                  <c:v>0.170535025482557</c:v>
                </c:pt>
                <c:pt idx="24333" formatCode="General">
                  <c:v>0.185890232698528</c:v>
                </c:pt>
                <c:pt idx="24334" formatCode="General">
                  <c:v>0.19816270809040001</c:v>
                </c:pt>
                <c:pt idx="24335" formatCode="General">
                  <c:v>0.205682372251838</c:v>
                </c:pt>
                <c:pt idx="24336" formatCode="General">
                  <c:v>0.20767569680683101</c:v>
                </c:pt>
                <c:pt idx="24337" formatCode="General">
                  <c:v>0.20402258361095901</c:v>
                </c:pt>
                <c:pt idx="24338" formatCode="General">
                  <c:v>0.195019997421087</c:v>
                </c:pt>
                <c:pt idx="24339" formatCode="General">
                  <c:v>0.18208019168848499</c:v>
                </c:pt>
                <c:pt idx="24340" formatCode="General">
                  <c:v>0.16695067982963299</c:v>
                </c:pt>
                <c:pt idx="24341" formatCode="General">
                  <c:v>0.15087656070974401</c:v>
                </c:pt>
                <c:pt idx="24342" formatCode="General">
                  <c:v>0.13482475271900099</c:v>
                </c:pt>
                <c:pt idx="24343" formatCode="General">
                  <c:v>0.11968825772587401</c:v>
                </c:pt>
                <c:pt idx="24344" formatCode="General">
                  <c:v>0.106733289145084</c:v>
                </c:pt>
                <c:pt idx="24345" formatCode="General">
                  <c:v>9.7843292944530702E-2</c:v>
                </c:pt>
                <c:pt idx="24346" formatCode="General">
                  <c:v>9.3815843154142403E-2</c:v>
                </c:pt>
                <c:pt idx="24347" formatCode="General">
                  <c:v>9.4035197959086395E-2</c:v>
                </c:pt>
                <c:pt idx="24348" formatCode="General">
                  <c:v>9.76702907252191E-2</c:v>
                </c:pt>
                <c:pt idx="24349" formatCode="General">
                  <c:v>0.104010023947627</c:v>
                </c:pt>
                <c:pt idx="24350" formatCode="General">
                  <c:v>0.11261800207014699</c:v>
                </c:pt>
                <c:pt idx="24351" formatCode="General">
                  <c:v>0.123019151687742</c:v>
                </c:pt>
                <c:pt idx="24352" formatCode="General">
                  <c:v>0.13467113661872901</c:v>
                </c:pt>
                <c:pt idx="24353" formatCode="General">
                  <c:v>0.14703645149188099</c:v>
                </c:pt>
                <c:pt idx="24354" formatCode="General">
                  <c:v>0.15934573562750001</c:v>
                </c:pt>
                <c:pt idx="24355" formatCode="General">
                  <c:v>0.17062576364427401</c:v>
                </c:pt>
                <c:pt idx="24356" formatCode="General">
                  <c:v>0.18015833824167801</c:v>
                </c:pt>
                <c:pt idx="24357" formatCode="General">
                  <c:v>0.187565204210866</c:v>
                </c:pt>
                <c:pt idx="24358" formatCode="General">
                  <c:v>0.19239669094002401</c:v>
                </c:pt>
                <c:pt idx="24359" formatCode="General">
                  <c:v>0.194119740875213</c:v>
                </c:pt>
                <c:pt idx="24360" formatCode="General">
                  <c:v>0.191750114010342</c:v>
                </c:pt>
                <c:pt idx="24361" formatCode="General">
                  <c:v>0.184855983950172</c:v>
                </c:pt>
                <c:pt idx="24362" formatCode="General">
                  <c:v>0.173956680217288</c:v>
                </c:pt>
                <c:pt idx="24363" formatCode="General">
                  <c:v>0.159466812326438</c:v>
                </c:pt>
                <c:pt idx="24364" formatCode="General">
                  <c:v>0.142014411499084</c:v>
                </c:pt>
                <c:pt idx="24365" formatCode="General">
                  <c:v>0.122757322815447</c:v>
                </c:pt>
                <c:pt idx="24366" formatCode="General">
                  <c:v>0.102801824448587</c:v>
                </c:pt>
                <c:pt idx="24367" formatCode="General">
                  <c:v>8.2793243057436502E-2</c:v>
                </c:pt>
                <c:pt idx="24368" formatCode="General">
                  <c:v>6.3436529611488796E-2</c:v>
                </c:pt>
                <c:pt idx="24369" formatCode="General">
                  <c:v>4.5266254027917403E-2</c:v>
                </c:pt>
                <c:pt idx="24370" formatCode="General">
                  <c:v>2.8319292654377399E-2</c:v>
                </c:pt>
                <c:pt idx="24371" formatCode="General">
                  <c:v>1.2600757814916401E-2</c:v>
                </c:pt>
                <c:pt idx="24372" formatCode="General">
                  <c:v>-1.7435820094052899E-3</c:v>
                </c:pt>
                <c:pt idx="24373" formatCode="General">
                  <c:v>-1.4488222007614401E-2</c:v>
                </c:pt>
                <c:pt idx="24374" formatCode="General">
                  <c:v>-2.55775535986223E-2</c:v>
                </c:pt>
                <c:pt idx="24375" formatCode="General">
                  <c:v>-3.4653687549428699E-2</c:v>
                </c:pt>
                <c:pt idx="24376" formatCode="General">
                  <c:v>-4.10242415820486E-2</c:v>
                </c:pt>
                <c:pt idx="24377" formatCode="General">
                  <c:v>-4.4653611593332303E-2</c:v>
                </c:pt>
                <c:pt idx="24378" formatCode="General">
                  <c:v>-4.5722732307015103E-2</c:v>
                </c:pt>
                <c:pt idx="24379" formatCode="General">
                  <c:v>-4.39502859267899E-2</c:v>
                </c:pt>
                <c:pt idx="24380" formatCode="General">
                  <c:v>-3.8302470497671201E-2</c:v>
                </c:pt>
                <c:pt idx="24381" formatCode="General">
                  <c:v>-2.8297037376346101E-2</c:v>
                </c:pt>
                <c:pt idx="24382" formatCode="General">
                  <c:v>-1.51143242558473E-2</c:v>
                </c:pt>
                <c:pt idx="24383" formatCode="General">
                  <c:v>2.5348017875795499E-4</c:v>
                </c:pt>
                <c:pt idx="24384" formatCode="General">
                  <c:v>1.72794375540401E-2</c:v>
                </c:pt>
                <c:pt idx="24385" formatCode="General">
                  <c:v>3.45266542631582E-2</c:v>
                </c:pt>
                <c:pt idx="24386" formatCode="General">
                  <c:v>5.0202513193255298E-2</c:v>
                </c:pt>
                <c:pt idx="24387" formatCode="General">
                  <c:v>6.32360733418839E-2</c:v>
                </c:pt>
                <c:pt idx="24388" formatCode="General">
                  <c:v>7.3450000909262597E-2</c:v>
                </c:pt>
                <c:pt idx="24389" formatCode="General">
                  <c:v>8.0600158083979606E-2</c:v>
                </c:pt>
                <c:pt idx="24390" formatCode="General">
                  <c:v>8.3875128674703106E-2</c:v>
                </c:pt>
                <c:pt idx="24391" formatCode="General">
                  <c:v>8.2668540506774205E-2</c:v>
                </c:pt>
                <c:pt idx="24392" formatCode="General">
                  <c:v>7.6947756743849197E-2</c:v>
                </c:pt>
                <c:pt idx="24393" formatCode="General">
                  <c:v>6.6947246542594999E-2</c:v>
                </c:pt>
                <c:pt idx="24394" formatCode="General">
                  <c:v>5.3237621979250901E-2</c:v>
                </c:pt>
                <c:pt idx="24395" formatCode="General">
                  <c:v>3.5971990622664297E-2</c:v>
                </c:pt>
                <c:pt idx="24396" formatCode="General">
                  <c:v>1.4600630876258401E-2</c:v>
                </c:pt>
                <c:pt idx="24397" formatCode="General">
                  <c:v>-1.09849263481377E-2</c:v>
                </c:pt>
                <c:pt idx="24398" formatCode="General">
                  <c:v>-4.0386829658508802E-2</c:v>
                </c:pt>
                <c:pt idx="24399" formatCode="General">
                  <c:v>-7.2084130136115102E-2</c:v>
                </c:pt>
                <c:pt idx="24400" formatCode="General">
                  <c:v>-0.10297869077243001</c:v>
                </c:pt>
                <c:pt idx="24401" formatCode="General">
                  <c:v>-0.13004529910611301</c:v>
                </c:pt>
                <c:pt idx="24402" formatCode="General">
                  <c:v>-0.151842957409769</c:v>
                </c:pt>
                <c:pt idx="24403" formatCode="General">
                  <c:v>-0.16833650377308301</c:v>
                </c:pt>
                <c:pt idx="24404" formatCode="General">
                  <c:v>-0.18001318388929799</c:v>
                </c:pt>
                <c:pt idx="24405" formatCode="General">
                  <c:v>-0.18728230813324101</c:v>
                </c:pt>
                <c:pt idx="24406" formatCode="General">
                  <c:v>-0.19008491583779599</c:v>
                </c:pt>
                <c:pt idx="24407" formatCode="General">
                  <c:v>-0.18820409611088901</c:v>
                </c:pt>
                <c:pt idx="24408" formatCode="General">
                  <c:v>-0.181774372165002</c:v>
                </c:pt>
                <c:pt idx="24409" formatCode="General">
                  <c:v>-0.17121815100465401</c:v>
                </c:pt>
                <c:pt idx="24410" formatCode="General">
                  <c:v>-0.157271396906349</c:v>
                </c:pt>
                <c:pt idx="24411" formatCode="General">
                  <c:v>-0.140895943113651</c:v>
                </c:pt>
                <c:pt idx="24412" formatCode="General">
                  <c:v>-0.12302202474873</c:v>
                </c:pt>
                <c:pt idx="24413" formatCode="General">
                  <c:v>-0.104740130990732</c:v>
                </c:pt>
                <c:pt idx="24414" formatCode="General">
                  <c:v>-8.7144106306070293E-2</c:v>
                </c:pt>
                <c:pt idx="24415" formatCode="General">
                  <c:v>-7.1210406869510898E-2</c:v>
                </c:pt>
                <c:pt idx="24416" formatCode="General">
                  <c:v>-5.7876001466402698E-2</c:v>
                </c:pt>
                <c:pt idx="24417" formatCode="General">
                  <c:v>-4.7817878664821303E-2</c:v>
                </c:pt>
                <c:pt idx="24418" formatCode="General">
                  <c:v>-4.15492096419285E-2</c:v>
                </c:pt>
                <c:pt idx="24419" formatCode="General">
                  <c:v>-3.9855286955127897E-2</c:v>
                </c:pt>
                <c:pt idx="24420" formatCode="General">
                  <c:v>-4.3128181760488403E-2</c:v>
                </c:pt>
                <c:pt idx="24421" formatCode="General">
                  <c:v>-5.0962431405490401E-2</c:v>
                </c:pt>
                <c:pt idx="24422" formatCode="General">
                  <c:v>-6.28912332670271E-2</c:v>
                </c:pt>
                <c:pt idx="24423" formatCode="General">
                  <c:v>-7.8458580212871401E-2</c:v>
                </c:pt>
                <c:pt idx="24424" formatCode="General">
                  <c:v>-9.7168101841341906E-2</c:v>
                </c:pt>
                <c:pt idx="24425" formatCode="General">
                  <c:v>-0.118271046147659</c:v>
                </c:pt>
                <c:pt idx="24426" formatCode="General">
                  <c:v>-0.140716510649459</c:v>
                </c:pt>
                <c:pt idx="24427" formatCode="General">
                  <c:v>-0.163581996688168</c:v>
                </c:pt>
                <c:pt idx="24428" formatCode="General">
                  <c:v>-0.18593102684947699</c:v>
                </c:pt>
                <c:pt idx="24429" formatCode="General">
                  <c:v>-0.20690876966230601</c:v>
                </c:pt>
                <c:pt idx="24430" formatCode="General">
                  <c:v>-0.22603841883756001</c:v>
                </c:pt>
                <c:pt idx="24431" formatCode="General">
                  <c:v>-0.242838927780963</c:v>
                </c:pt>
                <c:pt idx="24432" formatCode="General">
                  <c:v>-0.25680915543143801</c:v>
                </c:pt>
                <c:pt idx="24433" formatCode="General">
                  <c:v>-0.26774576148567503</c:v>
                </c:pt>
                <c:pt idx="24434" formatCode="General">
                  <c:v>-0.275502097944894</c:v>
                </c:pt>
                <c:pt idx="24435" formatCode="General">
                  <c:v>-0.280032440910993</c:v>
                </c:pt>
                <c:pt idx="24436" formatCode="General">
                  <c:v>-0.28154895439218303</c:v>
                </c:pt>
                <c:pt idx="24437" formatCode="General">
                  <c:v>-0.28046707992924702</c:v>
                </c:pt>
                <c:pt idx="24438" formatCode="General">
                  <c:v>-0.27736038329768897</c:v>
                </c:pt>
                <c:pt idx="24439" formatCode="General">
                  <c:v>-0.27230808751300001</c:v>
                </c:pt>
                <c:pt idx="24440" formatCode="General">
                  <c:v>-0.26543241844740101</c:v>
                </c:pt>
                <c:pt idx="24441" formatCode="General">
                  <c:v>-0.25746769908755901</c:v>
                </c:pt>
                <c:pt idx="24442" formatCode="General">
                  <c:v>-0.24908119607051199</c:v>
                </c:pt>
                <c:pt idx="24443" formatCode="General">
                  <c:v>-0.24067666234479901</c:v>
                </c:pt>
                <c:pt idx="24444" formatCode="General">
                  <c:v>-0.23260306509436901</c:v>
                </c:pt>
                <c:pt idx="24445" formatCode="General">
                  <c:v>-0.225232701699766</c:v>
                </c:pt>
                <c:pt idx="24446" formatCode="General">
                  <c:v>-0.21886570122403501</c:v>
                </c:pt>
                <c:pt idx="24447" formatCode="General">
                  <c:v>-0.21367489836751599</c:v>
                </c:pt>
                <c:pt idx="24448" formatCode="General">
                  <c:v>-0.209790998759597</c:v>
                </c:pt>
                <c:pt idx="24449" formatCode="General">
                  <c:v>-0.207310845888622</c:v>
                </c:pt>
                <c:pt idx="24450" formatCode="General">
                  <c:v>-0.20606708439106999</c:v>
                </c:pt>
                <c:pt idx="24451" formatCode="General">
                  <c:v>-0.205986294744013</c:v>
                </c:pt>
                <c:pt idx="24452" formatCode="General">
                  <c:v>-0.207929918445596</c:v>
                </c:pt>
                <c:pt idx="24453" formatCode="General">
                  <c:v>-0.211770084244021</c:v>
                </c:pt>
                <c:pt idx="24454" formatCode="General">
                  <c:v>-0.215531404414738</c:v>
                </c:pt>
                <c:pt idx="24455" formatCode="General">
                  <c:v>-0.218594705684067</c:v>
                </c:pt>
                <c:pt idx="24456" formatCode="General">
                  <c:v>-0.221566187374137</c:v>
                </c:pt>
                <c:pt idx="24457" formatCode="General">
                  <c:v>-0.224498058783204</c:v>
                </c:pt>
                <c:pt idx="24458" formatCode="General">
                  <c:v>-0.22716851427635701</c:v>
                </c:pt>
                <c:pt idx="24459" formatCode="General">
                  <c:v>-0.22944125575741001</c:v>
                </c:pt>
                <c:pt idx="24460" formatCode="General">
                  <c:v>-0.231288071925876</c:v>
                </c:pt>
                <c:pt idx="24461" formatCode="General">
                  <c:v>-0.23267513343016799</c:v>
                </c:pt>
                <c:pt idx="24462" formatCode="General">
                  <c:v>-0.233614050668905</c:v>
                </c:pt>
                <c:pt idx="24463" formatCode="General">
                  <c:v>-0.23425218397359299</c:v>
                </c:pt>
                <c:pt idx="24464" formatCode="General">
                  <c:v>-0.23466960252055499</c:v>
                </c:pt>
                <c:pt idx="24465" formatCode="General">
                  <c:v>-0.23470329158304101</c:v>
                </c:pt>
                <c:pt idx="24466" formatCode="General">
                  <c:v>-0.23416092523826401</c:v>
                </c:pt>
                <c:pt idx="24467" formatCode="General">
                  <c:v>-0.23297333090152</c:v>
                </c:pt>
                <c:pt idx="24468" formatCode="General">
                  <c:v>-0.23118252123667199</c:v>
                </c:pt>
                <c:pt idx="24469" formatCode="General">
                  <c:v>-0.22894337992921601</c:v>
                </c:pt>
                <c:pt idx="24470" formatCode="General">
                  <c:v>-0.22645533938984899</c:v>
                </c:pt>
                <c:pt idx="24471" formatCode="General">
                  <c:v>-0.223774145289727</c:v>
                </c:pt>
                <c:pt idx="24472" formatCode="General">
                  <c:v>-0.22080256475302901</c:v>
                </c:pt>
                <c:pt idx="24473" formatCode="General">
                  <c:v>-0.21772062642617099</c:v>
                </c:pt>
                <c:pt idx="24474" formatCode="General">
                  <c:v>-0.21477472917830301</c:v>
                </c:pt>
                <c:pt idx="24475" formatCode="General">
                  <c:v>-0.211845792963817</c:v>
                </c:pt>
                <c:pt idx="24476" formatCode="General">
                  <c:v>-0.208910040196185</c:v>
                </c:pt>
                <c:pt idx="24477" formatCode="General">
                  <c:v>-0.206239075236685</c:v>
                </c:pt>
                <c:pt idx="24478" formatCode="General">
                  <c:v>-0.20404786099907599</c:v>
                </c:pt>
                <c:pt idx="24479" formatCode="General">
                  <c:v>-0.20225220721106599</c:v>
                </c:pt>
                <c:pt idx="24480" formatCode="General">
                  <c:v>-0.20048452543893899</c:v>
                </c:pt>
                <c:pt idx="24481" formatCode="General">
                  <c:v>-0.19864479926649201</c:v>
                </c:pt>
                <c:pt idx="24482" formatCode="General">
                  <c:v>-0.196876890610936</c:v>
                </c:pt>
                <c:pt idx="24483" formatCode="General">
                  <c:v>-0.19495705765674601</c:v>
                </c:pt>
                <c:pt idx="24484" formatCode="General">
                  <c:v>-0.19292010079868599</c:v>
                </c:pt>
                <c:pt idx="24485" formatCode="General">
                  <c:v>-0.19106235861944201</c:v>
                </c:pt>
                <c:pt idx="24486" formatCode="General">
                  <c:v>-0.189195873095369</c:v>
                </c:pt>
                <c:pt idx="24487" formatCode="General">
                  <c:v>-0.18726810446298101</c:v>
                </c:pt>
                <c:pt idx="24488" formatCode="General">
                  <c:v>-0.18532097532855901</c:v>
                </c:pt>
                <c:pt idx="24489" formatCode="General">
                  <c:v>-0.183132929975104</c:v>
                </c:pt>
                <c:pt idx="24490" formatCode="General">
                  <c:v>-0.180756278635788</c:v>
                </c:pt>
                <c:pt idx="24491" formatCode="General">
                  <c:v>-0.17848200990650401</c:v>
                </c:pt>
                <c:pt idx="24492" formatCode="General">
                  <c:v>-0.17618171454433301</c:v>
                </c:pt>
                <c:pt idx="24493" formatCode="General">
                  <c:v>-0.17368269976390599</c:v>
                </c:pt>
                <c:pt idx="24494" formatCode="General">
                  <c:v>-0.17110523672031699</c:v>
                </c:pt>
                <c:pt idx="24495" formatCode="General">
                  <c:v>-0.16830879046179301</c:v>
                </c:pt>
                <c:pt idx="24496" formatCode="General">
                  <c:v>-0.16549702688085899</c:v>
                </c:pt>
                <c:pt idx="24497" formatCode="General">
                  <c:v>-0.16301842488507301</c:v>
                </c:pt>
                <c:pt idx="24498" formatCode="General">
                  <c:v>-0.16072497122006801</c:v>
                </c:pt>
                <c:pt idx="24499" formatCode="General">
                  <c:v>-0.15855113763641401</c:v>
                </c:pt>
                <c:pt idx="24500" formatCode="General">
                  <c:v>-0.15643422156232301</c:v>
                </c:pt>
                <c:pt idx="24501" formatCode="General">
                  <c:v>-0.154283581502624</c:v>
                </c:pt>
                <c:pt idx="24502" formatCode="General">
                  <c:v>-0.15231811993649799</c:v>
                </c:pt>
                <c:pt idx="24503" formatCode="General">
                  <c:v>-0.15069974649990101</c:v>
                </c:pt>
                <c:pt idx="24504" formatCode="General">
                  <c:v>-0.14929656065166899</c:v>
                </c:pt>
                <c:pt idx="24505" formatCode="General">
                  <c:v>-0.14816176116268101</c:v>
                </c:pt>
                <c:pt idx="24506" formatCode="General">
                  <c:v>-0.14735084909013399</c:v>
                </c:pt>
                <c:pt idx="24507" formatCode="General">
                  <c:v>-0.14650904366439901</c:v>
                </c:pt>
                <c:pt idx="24508" formatCode="General">
                  <c:v>-0.145411756360696</c:v>
                </c:pt>
                <c:pt idx="24509" formatCode="General">
                  <c:v>-0.14407250350144399</c:v>
                </c:pt>
                <c:pt idx="24510" formatCode="General">
                  <c:v>-0.14245832816845</c:v>
                </c:pt>
                <c:pt idx="24511" formatCode="General">
                  <c:v>-0.14064397585722699</c:v>
                </c:pt>
                <c:pt idx="24512" formatCode="General">
                  <c:v>-0.13873732413855699</c:v>
                </c:pt>
                <c:pt idx="24513" formatCode="General">
                  <c:v>-0.13674315505488999</c:v>
                </c:pt>
                <c:pt idx="24514" formatCode="General">
                  <c:v>-0.13458990445677699</c:v>
                </c:pt>
                <c:pt idx="24515" formatCode="General">
                  <c:v>-0.13241426318142099</c:v>
                </c:pt>
                <c:pt idx="24516" formatCode="General">
                  <c:v>-0.130700591759389</c:v>
                </c:pt>
                <c:pt idx="24517" formatCode="General">
                  <c:v>-0.129392013305412</c:v>
                </c:pt>
                <c:pt idx="24518" formatCode="General">
                  <c:v>-0.12803930850120299</c:v>
                </c:pt>
                <c:pt idx="24519" formatCode="General">
                  <c:v>-0.12653514697741899</c:v>
                </c:pt>
                <c:pt idx="24520" formatCode="General">
                  <c:v>-0.12504217358572201</c:v>
                </c:pt>
                <c:pt idx="24521" formatCode="General">
                  <c:v>-0.12365851479892601</c:v>
                </c:pt>
                <c:pt idx="24522" formatCode="General">
                  <c:v>-0.12217759957367801</c:v>
                </c:pt>
                <c:pt idx="24523" formatCode="General">
                  <c:v>-0.12037100574503699</c:v>
                </c:pt>
                <c:pt idx="24524" formatCode="General">
                  <c:v>-0.11804876151671299</c:v>
                </c:pt>
                <c:pt idx="24525" formatCode="General">
                  <c:v>-0.115220640589141</c:v>
                </c:pt>
                <c:pt idx="24526" formatCode="General">
                  <c:v>-0.11212540297338</c:v>
                </c:pt>
                <c:pt idx="24527" formatCode="General">
                  <c:v>-0.10855643073867</c:v>
                </c:pt>
                <c:pt idx="24528" formatCode="General">
                  <c:v>-0.10422726228003799</c:v>
                </c:pt>
                <c:pt idx="24529" formatCode="General">
                  <c:v>-9.9229949183446603E-2</c:v>
                </c:pt>
                <c:pt idx="24530" formatCode="General">
                  <c:v>-9.3484516946753901E-2</c:v>
                </c:pt>
                <c:pt idx="24531" formatCode="General">
                  <c:v>-8.6924683531695704E-2</c:v>
                </c:pt>
                <c:pt idx="24532" formatCode="General">
                  <c:v>-7.9796756621851803E-2</c:v>
                </c:pt>
                <c:pt idx="24533" formatCode="General">
                  <c:v>-7.2379201782143604E-2</c:v>
                </c:pt>
                <c:pt idx="24534" formatCode="General">
                  <c:v>-6.4748289715131899E-2</c:v>
                </c:pt>
                <c:pt idx="24535" formatCode="General">
                  <c:v>-5.6898274075898599E-2</c:v>
                </c:pt>
                <c:pt idx="24536" formatCode="General">
                  <c:v>-4.9287778315728899E-2</c:v>
                </c:pt>
                <c:pt idx="24537" formatCode="General">
                  <c:v>-4.2112374940009897E-2</c:v>
                </c:pt>
                <c:pt idx="24538" formatCode="General">
                  <c:v>-3.5147838781901898E-2</c:v>
                </c:pt>
                <c:pt idx="24539" formatCode="General">
                  <c:v>-2.8698838353089302E-2</c:v>
                </c:pt>
                <c:pt idx="24540" formatCode="General">
                  <c:v>-2.28436116682104E-2</c:v>
                </c:pt>
                <c:pt idx="24541" formatCode="General">
                  <c:v>-1.7447552886745699E-2</c:v>
                </c:pt>
                <c:pt idx="24542" formatCode="General">
                  <c:v>-1.26219241186739E-2</c:v>
                </c:pt>
                <c:pt idx="24543" formatCode="General">
                  <c:v>-8.4915628601862098E-3</c:v>
                </c:pt>
                <c:pt idx="24544" formatCode="General">
                  <c:v>-4.8390275508649397E-3</c:v>
                </c:pt>
                <c:pt idx="24545" formatCode="General">
                  <c:v>-1.45137394631432E-3</c:v>
                </c:pt>
                <c:pt idx="24546" formatCode="General">
                  <c:v>1.74101053260948E-3</c:v>
                </c:pt>
                <c:pt idx="24547" formatCode="General">
                  <c:v>4.7682478526056204E-3</c:v>
                </c:pt>
                <c:pt idx="24548" formatCode="General">
                  <c:v>7.7132432423771E-3</c:v>
                </c:pt>
                <c:pt idx="24549" formatCode="General">
                  <c:v>1.09271387377948E-2</c:v>
                </c:pt>
                <c:pt idx="24550" formatCode="General">
                  <c:v>1.4429966298406999E-2</c:v>
                </c:pt>
                <c:pt idx="24551" formatCode="General">
                  <c:v>1.8301742769373401E-2</c:v>
                </c:pt>
                <c:pt idx="24552" formatCode="General">
                  <c:v>2.2709779929067499E-2</c:v>
                </c:pt>
                <c:pt idx="24553" formatCode="General">
                  <c:v>2.7581479916440999E-2</c:v>
                </c:pt>
                <c:pt idx="24554" formatCode="General">
                  <c:v>3.2925085932008998E-2</c:v>
                </c:pt>
                <c:pt idx="24555" formatCode="General">
                  <c:v>3.8608538876151101E-2</c:v>
                </c:pt>
                <c:pt idx="24556" formatCode="General">
                  <c:v>4.4328343693134202E-2</c:v>
                </c:pt>
                <c:pt idx="24557" formatCode="General">
                  <c:v>4.9906608877644303E-2</c:v>
                </c:pt>
                <c:pt idx="24558" formatCode="General">
                  <c:v>5.5007943923477499E-2</c:v>
                </c:pt>
                <c:pt idx="24559" formatCode="General">
                  <c:v>5.9675872232627498E-2</c:v>
                </c:pt>
                <c:pt idx="24560" formatCode="General">
                  <c:v>6.3944306708836496E-2</c:v>
                </c:pt>
                <c:pt idx="24561" formatCode="General">
                  <c:v>6.7579457259385203E-2</c:v>
                </c:pt>
                <c:pt idx="24562" formatCode="General">
                  <c:v>7.0900795631582803E-2</c:v>
                </c:pt>
                <c:pt idx="24563" formatCode="General">
                  <c:v>7.4005021572243507E-2</c:v>
                </c:pt>
                <c:pt idx="24564" formatCode="General">
                  <c:v>7.6862730716924593E-2</c:v>
                </c:pt>
                <c:pt idx="24565" formatCode="General">
                  <c:v>7.9667510280095902E-2</c:v>
                </c:pt>
                <c:pt idx="24566" formatCode="General">
                  <c:v>8.2396282287575603E-2</c:v>
                </c:pt>
                <c:pt idx="24567" formatCode="General">
                  <c:v>8.4948096224235506E-2</c:v>
                </c:pt>
                <c:pt idx="24568" formatCode="General">
                  <c:v>8.7283601967888702E-2</c:v>
                </c:pt>
                <c:pt idx="24569" formatCode="General">
                  <c:v>8.9353732590838605E-2</c:v>
                </c:pt>
                <c:pt idx="24570" formatCode="General">
                  <c:v>9.1403088505464802E-2</c:v>
                </c:pt>
                <c:pt idx="24571" formatCode="General">
                  <c:v>9.3751175970301595E-2</c:v>
                </c:pt>
                <c:pt idx="24572" formatCode="General">
                  <c:v>9.6372224842059595E-2</c:v>
                </c:pt>
                <c:pt idx="24573" formatCode="General">
                  <c:v>9.9228497623014195E-2</c:v>
                </c:pt>
                <c:pt idx="24574" formatCode="General">
                  <c:v>0.102442663753971</c:v>
                </c:pt>
                <c:pt idx="24575" formatCode="General">
                  <c:v>0.106084860642204</c:v>
                </c:pt>
                <c:pt idx="24576" formatCode="General">
                  <c:v>0.110144047529197</c:v>
                </c:pt>
                <c:pt idx="24577" formatCode="General">
                  <c:v>0.114640974682703</c:v>
                </c:pt>
                <c:pt idx="24578" formatCode="General">
                  <c:v>0.119469955000104</c:v>
                </c:pt>
                <c:pt idx="24579" formatCode="General">
                  <c:v>0.124368514333494</c:v>
                </c:pt>
                <c:pt idx="24580" formatCode="General">
                  <c:v>0.12919442057328001</c:v>
                </c:pt>
                <c:pt idx="24581" formatCode="General">
                  <c:v>0.13414400371478599</c:v>
                </c:pt>
                <c:pt idx="24582" formatCode="General">
                  <c:v>0.13945643901489599</c:v>
                </c:pt>
                <c:pt idx="24583" formatCode="General">
                  <c:v>0.14483708263395201</c:v>
                </c:pt>
                <c:pt idx="24584" formatCode="General">
                  <c:v>0.149906966486854</c:v>
                </c:pt>
                <c:pt idx="24585" formatCode="General">
                  <c:v>0.15467202028539001</c:v>
                </c:pt>
                <c:pt idx="24586" formatCode="General">
                  <c:v>0.15921085041458699</c:v>
                </c:pt>
                <c:pt idx="24587" formatCode="General">
                  <c:v>0.16336370211790699</c:v>
                </c:pt>
                <c:pt idx="24588" formatCode="General">
                  <c:v>0.16700093088034601</c:v>
                </c:pt>
                <c:pt idx="24589" formatCode="General">
                  <c:v>0.17004043429638699</c:v>
                </c:pt>
                <c:pt idx="24590" formatCode="General">
                  <c:v>0.17264644723174999</c:v>
                </c:pt>
                <c:pt idx="24591" formatCode="General">
                  <c:v>0.17512979428296899</c:v>
                </c:pt>
                <c:pt idx="24592" formatCode="General">
                  <c:v>0.17747701269773</c:v>
                </c:pt>
                <c:pt idx="24593" formatCode="General">
                  <c:v>0.17962004617487101</c:v>
                </c:pt>
                <c:pt idx="24594" formatCode="General">
                  <c:v>0.18170740328253601</c:v>
                </c:pt>
                <c:pt idx="24595" formatCode="General">
                  <c:v>0.18406518460055099</c:v>
                </c:pt>
                <c:pt idx="24596" formatCode="General">
                  <c:v>0.186536489147659</c:v>
                </c:pt>
                <c:pt idx="24597" formatCode="General">
                  <c:v>0.18875609136494301</c:v>
                </c:pt>
                <c:pt idx="24598" formatCode="General">
                  <c:v>0.190654010702733</c:v>
                </c:pt>
                <c:pt idx="24599" formatCode="General">
                  <c:v>0.19213439611174599</c:v>
                </c:pt>
                <c:pt idx="24600" formatCode="General">
                  <c:v>0.19314512186906299</c:v>
                </c:pt>
                <c:pt idx="24601" formatCode="General">
                  <c:v>0.193935153098897</c:v>
                </c:pt>
                <c:pt idx="24602" formatCode="General">
                  <c:v>0.19454028720618</c:v>
                </c:pt>
                <c:pt idx="24603" formatCode="General">
                  <c:v>0.19493168305268899</c:v>
                </c:pt>
                <c:pt idx="24604" formatCode="General">
                  <c:v>0.19540310228198199</c:v>
                </c:pt>
                <c:pt idx="24605" formatCode="General">
                  <c:v>0.19591946854769199</c:v>
                </c:pt>
                <c:pt idx="24606" formatCode="General">
                  <c:v>0.19637146962733401</c:v>
                </c:pt>
                <c:pt idx="24607" formatCode="General">
                  <c:v>0.19692056140411199</c:v>
                </c:pt>
                <c:pt idx="24608" formatCode="General">
                  <c:v>0.19761678743913499</c:v>
                </c:pt>
                <c:pt idx="24609" formatCode="General">
                  <c:v>0.19834820143281601</c:v>
                </c:pt>
                <c:pt idx="24610" formatCode="General">
                  <c:v>0.198943573130896</c:v>
                </c:pt>
                <c:pt idx="24611" formatCode="General">
                  <c:v>0.19955633793816599</c:v>
                </c:pt>
                <c:pt idx="24612" formatCode="General">
                  <c:v>0.20048268094126501</c:v>
                </c:pt>
                <c:pt idx="24613" formatCode="General">
                  <c:v>0.201707706556917</c:v>
                </c:pt>
                <c:pt idx="24614" formatCode="General">
                  <c:v>0.20321845535739499</c:v>
                </c:pt>
                <c:pt idx="24615" formatCode="General">
                  <c:v>0.204984776475054</c:v>
                </c:pt>
                <c:pt idx="24616" formatCode="General">
                  <c:v>0.20696739948249701</c:v>
                </c:pt>
                <c:pt idx="24617" formatCode="General">
                  <c:v>0.209083249349444</c:v>
                </c:pt>
                <c:pt idx="24618" formatCode="General">
                  <c:v>0.21111304145943499</c:v>
                </c:pt>
                <c:pt idx="24619" formatCode="General">
                  <c:v>0.21281345848301</c:v>
                </c:pt>
                <c:pt idx="24620" formatCode="General">
                  <c:v>0.21395520233661899</c:v>
                </c:pt>
                <c:pt idx="24621" formatCode="General">
                  <c:v>0.214460479212365</c:v>
                </c:pt>
                <c:pt idx="24622" formatCode="General">
                  <c:v>0.214642357888677</c:v>
                </c:pt>
                <c:pt idx="24623" formatCode="General">
                  <c:v>0.21466556183472399</c:v>
                </c:pt>
                <c:pt idx="24624" formatCode="General">
                  <c:v>0.21442959078488799</c:v>
                </c:pt>
                <c:pt idx="24625" formatCode="General">
                  <c:v>0.214005844887484</c:v>
                </c:pt>
                <c:pt idx="24626" formatCode="General">
                  <c:v>0.21339902180004899</c:v>
                </c:pt>
                <c:pt idx="24627" formatCode="General">
                  <c:v>0.21245390257251801</c:v>
                </c:pt>
                <c:pt idx="24628" formatCode="General">
                  <c:v>0.21099927597086501</c:v>
                </c:pt>
                <c:pt idx="24629" formatCode="General">
                  <c:v>0.209003162164864</c:v>
                </c:pt>
                <c:pt idx="24630" formatCode="General">
                  <c:v>0.20650912969230301</c:v>
                </c:pt>
                <c:pt idx="24631" formatCode="General">
                  <c:v>0.20353832725736601</c:v>
                </c:pt>
                <c:pt idx="24632" formatCode="General">
                  <c:v>0.20001858697139499</c:v>
                </c:pt>
                <c:pt idx="24633" formatCode="General">
                  <c:v>0.19601556189695901</c:v>
                </c:pt>
                <c:pt idx="24634" formatCode="General">
                  <c:v>0.19196606209311101</c:v>
                </c:pt>
                <c:pt idx="24635" formatCode="General">
                  <c:v>0.18803627044152199</c:v>
                </c:pt>
                <c:pt idx="24636" formatCode="General">
                  <c:v>0.18433531103401901</c:v>
                </c:pt>
                <c:pt idx="24637" formatCode="General">
                  <c:v>0.18115138910952799</c:v>
                </c:pt>
                <c:pt idx="24638" formatCode="General">
                  <c:v>0.17840812764414801</c:v>
                </c:pt>
                <c:pt idx="24639" formatCode="General">
                  <c:v>0.17605727870563001</c:v>
                </c:pt>
                <c:pt idx="24640" formatCode="General">
                  <c:v>0.17423511707486999</c:v>
                </c:pt>
                <c:pt idx="24641" formatCode="General">
                  <c:v>0.17281205554178</c:v>
                </c:pt>
                <c:pt idx="24642" formatCode="General">
                  <c:v>0.17157868870506801</c:v>
                </c:pt>
                <c:pt idx="24643" formatCode="General">
                  <c:v>0.17052569587094399</c:v>
                </c:pt>
                <c:pt idx="24644" formatCode="General">
                  <c:v>0.16960482327450299</c:v>
                </c:pt>
                <c:pt idx="24645" formatCode="General">
                  <c:v>0.16857319111156599</c:v>
                </c:pt>
                <c:pt idx="24646" formatCode="General">
                  <c:v>0.16720141459795199</c:v>
                </c:pt>
                <c:pt idx="24647" formatCode="General">
                  <c:v>0.16520933862322601</c:v>
                </c:pt>
                <c:pt idx="24648" formatCode="General">
                  <c:v>0.16255138192228899</c:v>
                </c:pt>
                <c:pt idx="24649" formatCode="General">
                  <c:v>0.159574603038598</c:v>
                </c:pt>
                <c:pt idx="24650" formatCode="General">
                  <c:v>0.15665158390023201</c:v>
                </c:pt>
                <c:pt idx="24651" formatCode="General">
                  <c:v>0.153759295377043</c:v>
                </c:pt>
                <c:pt idx="24652" formatCode="General">
                  <c:v>0.15058735295638001</c:v>
                </c:pt>
                <c:pt idx="24653" formatCode="General">
                  <c:v>0.14714709887111799</c:v>
                </c:pt>
                <c:pt idx="24654" formatCode="General">
                  <c:v>0.143488022290504</c:v>
                </c:pt>
                <c:pt idx="24655" formatCode="General">
                  <c:v>0.13957111062588201</c:v>
                </c:pt>
                <c:pt idx="24656" formatCode="General">
                  <c:v>0.13539081476798701</c:v>
                </c:pt>
                <c:pt idx="24657" formatCode="General">
                  <c:v>0.13091441915350799</c:v>
                </c:pt>
                <c:pt idx="24658" formatCode="General">
                  <c:v>0.12610102981965099</c:v>
                </c:pt>
                <c:pt idx="24659" formatCode="General">
                  <c:v>0.121032900546562</c:v>
                </c:pt>
                <c:pt idx="24660" formatCode="General">
                  <c:v>0.116014332802993</c:v>
                </c:pt>
                <c:pt idx="24661" formatCode="General">
                  <c:v>0.110990057444026</c:v>
                </c:pt>
                <c:pt idx="24662" formatCode="General">
                  <c:v>0.105733533287307</c:v>
                </c:pt>
                <c:pt idx="24663" formatCode="General">
                  <c:v>0.10040876353835999</c:v>
                </c:pt>
                <c:pt idx="24664" formatCode="General">
                  <c:v>9.5082374269175901E-2</c:v>
                </c:pt>
                <c:pt idx="24665" formatCode="General">
                  <c:v>8.9704187081755302E-2</c:v>
                </c:pt>
                <c:pt idx="24666" formatCode="General">
                  <c:v>8.4367216056299904E-2</c:v>
                </c:pt>
                <c:pt idx="24667" formatCode="General">
                  <c:v>7.9187334704794804E-2</c:v>
                </c:pt>
                <c:pt idx="24668" formatCode="General">
                  <c:v>7.41497781840737E-2</c:v>
                </c:pt>
                <c:pt idx="24669" formatCode="General">
                  <c:v>6.9188711438478295E-2</c:v>
                </c:pt>
                <c:pt idx="24670" formatCode="General">
                  <c:v>6.4233168672045204E-2</c:v>
                </c:pt>
                <c:pt idx="24671" formatCode="General">
                  <c:v>5.9176349189265502E-2</c:v>
                </c:pt>
                <c:pt idx="24672" formatCode="General">
                  <c:v>5.4013948767660802E-2</c:v>
                </c:pt>
                <c:pt idx="24673" formatCode="General">
                  <c:v>4.88988678658802E-2</c:v>
                </c:pt>
                <c:pt idx="24674" formatCode="General">
                  <c:v>4.40463122717622E-2</c:v>
                </c:pt>
                <c:pt idx="24675" formatCode="General">
                  <c:v>3.9480211066796701E-2</c:v>
                </c:pt>
                <c:pt idx="24676" formatCode="General">
                  <c:v>3.4754873867197202E-2</c:v>
                </c:pt>
                <c:pt idx="24677" formatCode="General">
                  <c:v>2.9730532973873899E-2</c:v>
                </c:pt>
                <c:pt idx="24678" formatCode="General">
                  <c:v>2.4837792100857001E-2</c:v>
                </c:pt>
                <c:pt idx="24679" formatCode="General">
                  <c:v>2.0281409401904298E-2</c:v>
                </c:pt>
                <c:pt idx="24680" formatCode="General">
                  <c:v>1.6052071411690801E-2</c:v>
                </c:pt>
                <c:pt idx="24681" formatCode="General">
                  <c:v>1.2077040559246299E-2</c:v>
                </c:pt>
                <c:pt idx="24682" formatCode="General">
                  <c:v>8.2070877375753602E-3</c:v>
                </c:pt>
                <c:pt idx="24683" formatCode="General">
                  <c:v>4.4747265626257603E-3</c:v>
                </c:pt>
                <c:pt idx="24684" formatCode="General">
                  <c:v>1.0192059747382901E-3</c:v>
                </c:pt>
                <c:pt idx="24685" formatCode="General">
                  <c:v>-2.18566296254072E-3</c:v>
                </c:pt>
                <c:pt idx="24686" formatCode="General">
                  <c:v>-5.1817937483189299E-3</c:v>
                </c:pt>
                <c:pt idx="24687" formatCode="General">
                  <c:v>-8.0142396466476602E-3</c:v>
                </c:pt>
                <c:pt idx="24688" formatCode="General">
                  <c:v>-1.0800847665824301E-2</c:v>
                </c:pt>
                <c:pt idx="24689" formatCode="General">
                  <c:v>-1.39269385615417E-2</c:v>
                </c:pt>
                <c:pt idx="24690" formatCode="General">
                  <c:v>-1.7469811824023001E-2</c:v>
                </c:pt>
                <c:pt idx="24691" formatCode="General">
                  <c:v>-2.1089598759132699E-2</c:v>
                </c:pt>
                <c:pt idx="24692" formatCode="General">
                  <c:v>-2.4664581052116701E-2</c:v>
                </c:pt>
                <c:pt idx="24693" formatCode="General">
                  <c:v>-2.8300662133532901E-2</c:v>
                </c:pt>
                <c:pt idx="24694" formatCode="General">
                  <c:v>-3.2109934361705401E-2</c:v>
                </c:pt>
                <c:pt idx="24695" formatCode="General">
                  <c:v>-3.6138346467915798E-2</c:v>
                </c:pt>
                <c:pt idx="24696" formatCode="General">
                  <c:v>-4.0471658028882598E-2</c:v>
                </c:pt>
                <c:pt idx="24697" formatCode="General">
                  <c:v>-4.5075991510110297E-2</c:v>
                </c:pt>
                <c:pt idx="24698" formatCode="General">
                  <c:v>-4.9820384749664999E-2</c:v>
                </c:pt>
                <c:pt idx="24699" formatCode="General">
                  <c:v>-5.4524749357480903E-2</c:v>
                </c:pt>
                <c:pt idx="24700" formatCode="General">
                  <c:v>-5.90621463701759E-2</c:v>
                </c:pt>
                <c:pt idx="24701" formatCode="General">
                  <c:v>-6.3439428494277195E-2</c:v>
                </c:pt>
                <c:pt idx="24702" formatCode="General">
                  <c:v>-6.7646901187345398E-2</c:v>
                </c:pt>
                <c:pt idx="24703" formatCode="General">
                  <c:v>-7.1869064607562899E-2</c:v>
                </c:pt>
                <c:pt idx="24704" formatCode="General">
                  <c:v>-7.6089402712538307E-2</c:v>
                </c:pt>
                <c:pt idx="24705" formatCode="General">
                  <c:v>-7.9974808833011404E-2</c:v>
                </c:pt>
                <c:pt idx="24706" formatCode="General">
                  <c:v>-8.3233191205518503E-2</c:v>
                </c:pt>
                <c:pt idx="24707" formatCode="General">
                  <c:v>-8.6123379527914296E-2</c:v>
                </c:pt>
                <c:pt idx="24708" formatCode="General">
                  <c:v>-8.8991215068167401E-2</c:v>
                </c:pt>
                <c:pt idx="24709" formatCode="General">
                  <c:v>-9.1831351166938704E-2</c:v>
                </c:pt>
                <c:pt idx="24710" formatCode="General">
                  <c:v>-9.4752886422117003E-2</c:v>
                </c:pt>
                <c:pt idx="24711" formatCode="General">
                  <c:v>-9.7717656315332496E-2</c:v>
                </c:pt>
                <c:pt idx="24712" formatCode="General">
                  <c:v>-0.10080040677131399</c:v>
                </c:pt>
                <c:pt idx="24713" formatCode="General">
                  <c:v>-0.104178997948891</c:v>
                </c:pt>
                <c:pt idx="24714" formatCode="General">
                  <c:v>-0.107884390675228</c:v>
                </c:pt>
                <c:pt idx="24715" formatCode="General">
                  <c:v>-0.11174386466283701</c:v>
                </c:pt>
                <c:pt idx="24716" formatCode="General">
                  <c:v>-0.115914305331438</c:v>
                </c:pt>
                <c:pt idx="24717" formatCode="General">
                  <c:v>-0.120460767030758</c:v>
                </c:pt>
                <c:pt idx="24718" formatCode="General">
                  <c:v>-0.12510970315467199</c:v>
                </c:pt>
                <c:pt idx="24719" formatCode="General">
                  <c:v>-0.129701389689622</c:v>
                </c:pt>
                <c:pt idx="24720" formatCode="General">
                  <c:v>-0.13410812014319101</c:v>
                </c:pt>
                <c:pt idx="24721" formatCode="General">
                  <c:v>-0.138289744629497</c:v>
                </c:pt>
                <c:pt idx="24722" formatCode="General">
                  <c:v>-0.142167812672301</c:v>
                </c:pt>
                <c:pt idx="24723" formatCode="General">
                  <c:v>-0.14549384078615099</c:v>
                </c:pt>
                <c:pt idx="24724" formatCode="General">
                  <c:v>-0.14820812715304901</c:v>
                </c:pt>
                <c:pt idx="24725" formatCode="General">
                  <c:v>-0.150461524461455</c:v>
                </c:pt>
                <c:pt idx="24726" formatCode="General">
                  <c:v>-0.15233623469802701</c:v>
                </c:pt>
                <c:pt idx="24727" formatCode="General">
                  <c:v>-0.153907739998218</c:v>
                </c:pt>
                <c:pt idx="24728" formatCode="General">
                  <c:v>-0.155262148925286</c:v>
                </c:pt>
                <c:pt idx="24729" formatCode="General">
                  <c:v>-0.15645983051305201</c:v>
                </c:pt>
                <c:pt idx="24730" formatCode="General">
                  <c:v>-0.15752522299810801</c:v>
                </c:pt>
                <c:pt idx="24731" formatCode="General">
                  <c:v>-0.15850398221376399</c:v>
                </c:pt>
                <c:pt idx="24732" formatCode="General">
                  <c:v>-0.15947040416641001</c:v>
                </c:pt>
                <c:pt idx="24733" formatCode="General">
                  <c:v>-0.16041391284623899</c:v>
                </c:pt>
                <c:pt idx="24734" formatCode="General">
                  <c:v>-0.16132883978085799</c:v>
                </c:pt>
                <c:pt idx="24735" formatCode="General">
                  <c:v>-0.16235578664792899</c:v>
                </c:pt>
                <c:pt idx="24736" formatCode="General">
                  <c:v>-0.16357522450071599</c:v>
                </c:pt>
                <c:pt idx="24737" formatCode="General">
                  <c:v>-0.16495447997983601</c:v>
                </c:pt>
                <c:pt idx="24738" formatCode="General">
                  <c:v>-0.166690043247748</c:v>
                </c:pt>
                <c:pt idx="24739" formatCode="General">
                  <c:v>-0.168912995941017</c:v>
                </c:pt>
                <c:pt idx="24740" formatCode="General">
                  <c:v>-0.17144006860993399</c:v>
                </c:pt>
                <c:pt idx="24741" formatCode="General">
                  <c:v>-0.17404185177491299</c:v>
                </c:pt>
                <c:pt idx="24742" formatCode="General">
                  <c:v>-0.17657043596609001</c:v>
                </c:pt>
                <c:pt idx="24743" formatCode="General">
                  <c:v>-0.17910010807083401</c:v>
                </c:pt>
                <c:pt idx="24744" formatCode="General">
                  <c:v>-0.18167301737773001</c:v>
                </c:pt>
                <c:pt idx="24745" formatCode="General">
                  <c:v>-0.18422290885853099</c:v>
                </c:pt>
                <c:pt idx="24746" formatCode="General">
                  <c:v>-0.18663192529097</c:v>
                </c:pt>
                <c:pt idx="24747" formatCode="General">
                  <c:v>-0.188636960959533</c:v>
                </c:pt>
                <c:pt idx="24748" formatCode="General">
                  <c:v>-0.189859281164202</c:v>
                </c:pt>
                <c:pt idx="24749" formatCode="General">
                  <c:v>-0.190629608577631</c:v>
                </c:pt>
                <c:pt idx="24750" formatCode="General">
                  <c:v>-0.191518434294315</c:v>
                </c:pt>
                <c:pt idx="24751" formatCode="General">
                  <c:v>-0.192521319240644</c:v>
                </c:pt>
                <c:pt idx="24752" formatCode="General">
                  <c:v>-0.19362172386818699</c:v>
                </c:pt>
                <c:pt idx="24753" formatCode="General">
                  <c:v>-0.194724423974793</c:v>
                </c:pt>
                <c:pt idx="24754" formatCode="General">
                  <c:v>-0.19559806306223301</c:v>
                </c:pt>
                <c:pt idx="24755" formatCode="General">
                  <c:v>-0.19621061713009799</c:v>
                </c:pt>
                <c:pt idx="24756" formatCode="General">
                  <c:v>-0.19680345301819499</c:v>
                </c:pt>
                <c:pt idx="24757" formatCode="General">
                  <c:v>-0.19756865490776199</c:v>
                </c:pt>
                <c:pt idx="24758" formatCode="General">
                  <c:v>-0.198547372218568</c:v>
                </c:pt>
                <c:pt idx="24759" formatCode="General">
                  <c:v>-0.199712670807557</c:v>
                </c:pt>
                <c:pt idx="24760" formatCode="General">
                  <c:v>-0.200962112396983</c:v>
                </c:pt>
                <c:pt idx="24761" formatCode="General">
                  <c:v>-0.202218911594851</c:v>
                </c:pt>
                <c:pt idx="24762" formatCode="General">
                  <c:v>-0.20353259344817601</c:v>
                </c:pt>
                <c:pt idx="24763" formatCode="General">
                  <c:v>-0.204958850651946</c:v>
                </c:pt>
                <c:pt idx="24764" formatCode="General">
                  <c:v>-0.206485531357292</c:v>
                </c:pt>
                <c:pt idx="24765" formatCode="General">
                  <c:v>-0.20805062133258001</c:v>
                </c:pt>
                <c:pt idx="24766" formatCode="General">
                  <c:v>-0.20963706821009701</c:v>
                </c:pt>
                <c:pt idx="24767" formatCode="General">
                  <c:v>-0.211189527597091</c:v>
                </c:pt>
                <c:pt idx="24768" formatCode="General">
                  <c:v>-0.21260370020357</c:v>
                </c:pt>
                <c:pt idx="24769" formatCode="General">
                  <c:v>-0.21382592614059601</c:v>
                </c:pt>
                <c:pt idx="24770" formatCode="General">
                  <c:v>-0.214940068389222</c:v>
                </c:pt>
                <c:pt idx="24771" formatCode="General">
                  <c:v>-0.216080054198794</c:v>
                </c:pt>
                <c:pt idx="24772" formatCode="General">
                  <c:v>-0.217431313173121</c:v>
                </c:pt>
                <c:pt idx="24773" formatCode="General">
                  <c:v>-0.21921320025359201</c:v>
                </c:pt>
                <c:pt idx="24774" formatCode="General">
                  <c:v>-0.22118249383960401</c:v>
                </c:pt>
                <c:pt idx="24775" formatCode="General">
                  <c:v>-0.223120877994086</c:v>
                </c:pt>
                <c:pt idx="24776" formatCode="General">
                  <c:v>-0.22512711429398699</c:v>
                </c:pt>
                <c:pt idx="24777" formatCode="General">
                  <c:v>-0.22743246816620499</c:v>
                </c:pt>
                <c:pt idx="24778" formatCode="General">
                  <c:v>-0.22987614617410401</c:v>
                </c:pt>
                <c:pt idx="24779" formatCode="General">
                  <c:v>-0.231848255494189</c:v>
                </c:pt>
                <c:pt idx="24780" formatCode="General">
                  <c:v>-0.233012808295711</c:v>
                </c:pt>
                <c:pt idx="24781" formatCode="General">
                  <c:v>-0.233173371585537</c:v>
                </c:pt>
                <c:pt idx="24782" formatCode="General">
                  <c:v>-0.232226529260639</c:v>
                </c:pt>
                <c:pt idx="24783" formatCode="General">
                  <c:v>-0.23029736159080699</c:v>
                </c:pt>
                <c:pt idx="24784" formatCode="General">
                  <c:v>-0.22722707953603399</c:v>
                </c:pt>
                <c:pt idx="24785" formatCode="General">
                  <c:v>-0.22342318828963301</c:v>
                </c:pt>
                <c:pt idx="24786" formatCode="General">
                  <c:v>-0.219677870230537</c:v>
                </c:pt>
                <c:pt idx="24787" formatCode="General">
                  <c:v>-0.215867870010407</c:v>
                </c:pt>
                <c:pt idx="24788" formatCode="General">
                  <c:v>-0.211863886700008</c:v>
                </c:pt>
                <c:pt idx="24789" formatCode="General">
                  <c:v>-0.20786140571731901</c:v>
                </c:pt>
                <c:pt idx="24790" formatCode="General">
                  <c:v>-0.20410432067169901</c:v>
                </c:pt>
                <c:pt idx="24791" formatCode="General">
                  <c:v>-0.20059841960949401</c:v>
                </c:pt>
                <c:pt idx="24792" formatCode="General">
                  <c:v>-0.19724863758328101</c:v>
                </c:pt>
                <c:pt idx="24793" formatCode="General">
                  <c:v>-0.194084196473777</c:v>
                </c:pt>
                <c:pt idx="24794" formatCode="General">
                  <c:v>-0.19099036625329199</c:v>
                </c:pt>
                <c:pt idx="24795" formatCode="General">
                  <c:v>-0.18777930752681701</c:v>
                </c:pt>
                <c:pt idx="24796" formatCode="General">
                  <c:v>-0.18449006317658601</c:v>
                </c:pt>
                <c:pt idx="24797" formatCode="General">
                  <c:v>-0.18126020819844099</c:v>
                </c:pt>
                <c:pt idx="24798" formatCode="General">
                  <c:v>-0.17831982701250601</c:v>
                </c:pt>
                <c:pt idx="24799" formatCode="General">
                  <c:v>-0.17575676152101599</c:v>
                </c:pt>
                <c:pt idx="24800" formatCode="General">
                  <c:v>-0.17344713590706401</c:v>
                </c:pt>
                <c:pt idx="24801" formatCode="General">
                  <c:v>-0.17141635179937501</c:v>
                </c:pt>
                <c:pt idx="24802" formatCode="General">
                  <c:v>-0.169591559822277</c:v>
                </c:pt>
                <c:pt idx="24803" formatCode="General">
                  <c:v>-0.16781709389253899</c:v>
                </c:pt>
                <c:pt idx="24804" formatCode="General">
                  <c:v>-0.16604677741896201</c:v>
                </c:pt>
                <c:pt idx="24805" formatCode="General">
                  <c:v>-0.164324778222565</c:v>
                </c:pt>
                <c:pt idx="24806" formatCode="General">
                  <c:v>-0.162774930796005</c:v>
                </c:pt>
                <c:pt idx="24807" formatCode="General">
                  <c:v>-0.16145532583959701</c:v>
                </c:pt>
                <c:pt idx="24808" formatCode="General">
                  <c:v>-0.160537804722649</c:v>
                </c:pt>
                <c:pt idx="24809" formatCode="General">
                  <c:v>-0.15992865858681601</c:v>
                </c:pt>
                <c:pt idx="24810" formatCode="General">
                  <c:v>-0.15918805649286799</c:v>
                </c:pt>
                <c:pt idx="24811" formatCode="General">
                  <c:v>-0.15816605283433999</c:v>
                </c:pt>
                <c:pt idx="24812" formatCode="General">
                  <c:v>-0.15688439088388001</c:v>
                </c:pt>
                <c:pt idx="24813" formatCode="General">
                  <c:v>-0.15527193402040401</c:v>
                </c:pt>
                <c:pt idx="24814" formatCode="General">
                  <c:v>-0.15312016199717601</c:v>
                </c:pt>
                <c:pt idx="24815" formatCode="General">
                  <c:v>-0.15010009202357399</c:v>
                </c:pt>
                <c:pt idx="24816" formatCode="General">
                  <c:v>-0.14610031062524201</c:v>
                </c:pt>
                <c:pt idx="24817" formatCode="General">
                  <c:v>-0.141329571460656</c:v>
                </c:pt>
                <c:pt idx="24818" formatCode="General">
                  <c:v>-0.13611520526779999</c:v>
                </c:pt>
                <c:pt idx="24819" formatCode="General">
                  <c:v>-0.13048031281170899</c:v>
                </c:pt>
                <c:pt idx="24820" formatCode="General">
                  <c:v>-0.12423386588214599</c:v>
                </c:pt>
                <c:pt idx="24821" formatCode="General">
                  <c:v>-0.117471080706936</c:v>
                </c:pt>
                <c:pt idx="24822" formatCode="General">
                  <c:v>-0.110431484156944</c:v>
                </c:pt>
                <c:pt idx="24823" formatCode="General">
                  <c:v>-0.103337400775092</c:v>
                </c:pt>
                <c:pt idx="24824" formatCode="General">
                  <c:v>-9.6289832518873894E-2</c:v>
                </c:pt>
                <c:pt idx="24825" formatCode="General">
                  <c:v>-8.9412921617770702E-2</c:v>
                </c:pt>
                <c:pt idx="24826" formatCode="General">
                  <c:v>-8.2736586412787194E-2</c:v>
                </c:pt>
                <c:pt idx="24827" formatCode="General">
                  <c:v>-7.6348202047357996E-2</c:v>
                </c:pt>
                <c:pt idx="24828" formatCode="General">
                  <c:v>-7.0531073855520696E-2</c:v>
                </c:pt>
                <c:pt idx="24829" formatCode="General">
                  <c:v>-6.5443088391828205E-2</c:v>
                </c:pt>
                <c:pt idx="24830" formatCode="General">
                  <c:v>-6.0983082871903599E-2</c:v>
                </c:pt>
                <c:pt idx="24831" formatCode="General">
                  <c:v>-5.7258497707423701E-2</c:v>
                </c:pt>
                <c:pt idx="24832" formatCode="General">
                  <c:v>-5.41527053066308E-2</c:v>
                </c:pt>
                <c:pt idx="24833" formatCode="General">
                  <c:v>-5.1457671316845803E-2</c:v>
                </c:pt>
                <c:pt idx="24834" formatCode="General">
                  <c:v>-4.9182907798137998E-2</c:v>
                </c:pt>
                <c:pt idx="24835" formatCode="General">
                  <c:v>-4.7160973809321598E-2</c:v>
                </c:pt>
                <c:pt idx="24836" formatCode="General">
                  <c:v>-4.52072884538674E-2</c:v>
                </c:pt>
                <c:pt idx="24837" formatCode="General">
                  <c:v>-4.3105698406663097E-2</c:v>
                </c:pt>
                <c:pt idx="24838" formatCode="General">
                  <c:v>-4.0697393567071E-2</c:v>
                </c:pt>
                <c:pt idx="24839" formatCode="General">
                  <c:v>-3.7953093927083098E-2</c:v>
                </c:pt>
                <c:pt idx="24840" formatCode="General">
                  <c:v>-3.4930280784066799E-2</c:v>
                </c:pt>
                <c:pt idx="24841" formatCode="General">
                  <c:v>-3.1595301629640797E-2</c:v>
                </c:pt>
                <c:pt idx="24842" formatCode="General">
                  <c:v>-2.7942137475094501E-2</c:v>
                </c:pt>
                <c:pt idx="24843" formatCode="General">
                  <c:v>-2.3969678907280901E-2</c:v>
                </c:pt>
                <c:pt idx="24844" formatCode="General">
                  <c:v>-1.9574916382996601E-2</c:v>
                </c:pt>
                <c:pt idx="24845" formatCode="General">
                  <c:v>-1.46969873708888E-2</c:v>
                </c:pt>
                <c:pt idx="24846" formatCode="General">
                  <c:v>-9.4552210125476103E-3</c:v>
                </c:pt>
                <c:pt idx="24847" formatCode="General">
                  <c:v>-3.9836962198602499E-3</c:v>
                </c:pt>
                <c:pt idx="24848" formatCode="General">
                  <c:v>1.8419173219785701E-3</c:v>
                </c:pt>
                <c:pt idx="24849" formatCode="General">
                  <c:v>8.0033166005554195E-3</c:v>
                </c:pt>
                <c:pt idx="24850" formatCode="General">
                  <c:v>1.4322251211620901E-2</c:v>
                </c:pt>
                <c:pt idx="24851" formatCode="General">
                  <c:v>2.0809235070077699E-2</c:v>
                </c:pt>
                <c:pt idx="24852" formatCode="General">
                  <c:v>2.7426963900117101E-2</c:v>
                </c:pt>
                <c:pt idx="24853" formatCode="General">
                  <c:v>3.4052088179368299E-2</c:v>
                </c:pt>
                <c:pt idx="24854" formatCode="General">
                  <c:v>4.0552272867446802E-2</c:v>
                </c:pt>
                <c:pt idx="24855" formatCode="General">
                  <c:v>4.6838699888566003E-2</c:v>
                </c:pt>
                <c:pt idx="24856" formatCode="General">
                  <c:v>5.2860340223000797E-2</c:v>
                </c:pt>
                <c:pt idx="24857" formatCode="General">
                  <c:v>5.85441294167202E-2</c:v>
                </c:pt>
                <c:pt idx="24858" formatCode="General">
                  <c:v>6.3801579296985197E-2</c:v>
                </c:pt>
                <c:pt idx="24859" formatCode="General">
                  <c:v>6.8600630932405093E-2</c:v>
                </c:pt>
                <c:pt idx="24860" formatCode="General">
                  <c:v>7.2945667211768303E-2</c:v>
                </c:pt>
                <c:pt idx="24861" formatCode="General">
                  <c:v>7.6886379451940295E-2</c:v>
                </c:pt>
                <c:pt idx="24862" formatCode="General">
                  <c:v>8.0543432867942605E-2</c:v>
                </c:pt>
                <c:pt idx="24863" formatCode="General">
                  <c:v>8.3746629616329393E-2</c:v>
                </c:pt>
                <c:pt idx="24864" formatCode="General">
                  <c:v>8.6290687115787801E-2</c:v>
                </c:pt>
                <c:pt idx="24865" formatCode="General">
                  <c:v>8.8492088689647294E-2</c:v>
                </c:pt>
                <c:pt idx="24866" formatCode="General">
                  <c:v>9.06725550906093E-2</c:v>
                </c:pt>
                <c:pt idx="24867" formatCode="General">
                  <c:v>9.2943396683479396E-2</c:v>
                </c:pt>
                <c:pt idx="24868" formatCode="General">
                  <c:v>9.5430040334354704E-2</c:v>
                </c:pt>
                <c:pt idx="24869" formatCode="General">
                  <c:v>9.82161281040001E-2</c:v>
                </c:pt>
                <c:pt idx="24870" formatCode="General">
                  <c:v>0.10128316991519801</c:v>
                </c:pt>
                <c:pt idx="24871" formatCode="General">
                  <c:v>0.10453422516998299</c:v>
                </c:pt>
                <c:pt idx="24872" formatCode="General">
                  <c:v>0.10795383397694901</c:v>
                </c:pt>
                <c:pt idx="24873" formatCode="General">
                  <c:v>0.111556083048077</c:v>
                </c:pt>
                <c:pt idx="24874" formatCode="General">
                  <c:v>0.115220990455047</c:v>
                </c:pt>
                <c:pt idx="24875" formatCode="General">
                  <c:v>0.118866418775554</c:v>
                </c:pt>
                <c:pt idx="24876" formatCode="General">
                  <c:v>0.12246798981368801</c:v>
                </c:pt>
                <c:pt idx="24877" formatCode="General">
                  <c:v>0.12596182005453899</c:v>
                </c:pt>
                <c:pt idx="24878" formatCode="General">
                  <c:v>0.12936930637567501</c:v>
                </c:pt>
                <c:pt idx="24879" formatCode="General">
                  <c:v>0.13242203353430701</c:v>
                </c:pt>
                <c:pt idx="24880" formatCode="General">
                  <c:v>0.13495273397160901</c:v>
                </c:pt>
                <c:pt idx="24881" formatCode="General">
                  <c:v>0.137255301122022</c:v>
                </c:pt>
                <c:pt idx="24882" formatCode="General">
                  <c:v>0.13945459961112799</c:v>
                </c:pt>
                <c:pt idx="24883" formatCode="General">
                  <c:v>0.14154057031515699</c:v>
                </c:pt>
                <c:pt idx="24884" formatCode="General">
                  <c:v>0.14356196398912</c:v>
                </c:pt>
                <c:pt idx="24885" formatCode="General">
                  <c:v>0.14564078217474799</c:v>
                </c:pt>
                <c:pt idx="24886" formatCode="General">
                  <c:v>0.14788351563834401</c:v>
                </c:pt>
                <c:pt idx="24887" formatCode="General">
                  <c:v>0.15029428353911101</c:v>
                </c:pt>
                <c:pt idx="24888" formatCode="General">
                  <c:v>0.152875077962047</c:v>
                </c:pt>
                <c:pt idx="24889" formatCode="General">
                  <c:v>0.15565651942967501</c:v>
                </c:pt>
                <c:pt idx="24890" formatCode="General">
                  <c:v>0.15869052556296001</c:v>
                </c:pt>
                <c:pt idx="24891" formatCode="General">
                  <c:v>0.16192955675693299</c:v>
                </c:pt>
                <c:pt idx="24892" formatCode="General">
                  <c:v>0.165174985147753</c:v>
                </c:pt>
                <c:pt idx="24893" formatCode="General">
                  <c:v>0.168234533572377</c:v>
                </c:pt>
                <c:pt idx="24894" formatCode="General">
                  <c:v>0.170654713296606</c:v>
                </c:pt>
                <c:pt idx="24895" formatCode="General">
                  <c:v>0.17241234411044901</c:v>
                </c:pt>
                <c:pt idx="24896" formatCode="General">
                  <c:v>0.17383291985365101</c:v>
                </c:pt>
                <c:pt idx="24897" formatCode="General">
                  <c:v>0.17496315827853101</c:v>
                </c:pt>
                <c:pt idx="24898" formatCode="General">
                  <c:v>0.176020171564894</c:v>
                </c:pt>
                <c:pt idx="24899" formatCode="General">
                  <c:v>0.177116719151823</c:v>
                </c:pt>
                <c:pt idx="24900" formatCode="General">
                  <c:v>0.178199114760167</c:v>
                </c:pt>
                <c:pt idx="24901" formatCode="General">
                  <c:v>0.17921176994838001</c:v>
                </c:pt>
                <c:pt idx="24902" formatCode="General">
                  <c:v>0.180087731079284</c:v>
                </c:pt>
                <c:pt idx="24903" formatCode="General">
                  <c:v>0.180945575660166</c:v>
                </c:pt>
                <c:pt idx="24904" formatCode="General">
                  <c:v>0.181967501106619</c:v>
                </c:pt>
                <c:pt idx="24905" formatCode="General">
                  <c:v>0.18322360619037401</c:v>
                </c:pt>
                <c:pt idx="24906" formatCode="General">
                  <c:v>0.18479127345307</c:v>
                </c:pt>
                <c:pt idx="24907" formatCode="General">
                  <c:v>0.18669085567737301</c:v>
                </c:pt>
                <c:pt idx="24908" formatCode="General">
                  <c:v>0.18873030955939599</c:v>
                </c:pt>
                <c:pt idx="24909" formatCode="General">
                  <c:v>0.190405283751653</c:v>
                </c:pt>
                <c:pt idx="24910" formatCode="General">
                  <c:v>0.19164996403215101</c:v>
                </c:pt>
                <c:pt idx="24911" formatCode="General">
                  <c:v>0.192639769195844</c:v>
                </c:pt>
                <c:pt idx="24912" formatCode="General">
                  <c:v>0.19328426655636799</c:v>
                </c:pt>
                <c:pt idx="24913" formatCode="General">
                  <c:v>0.193606090728767</c:v>
                </c:pt>
                <c:pt idx="24914" formatCode="General">
                  <c:v>0.19360423108159699</c:v>
                </c:pt>
                <c:pt idx="24915" formatCode="General">
                  <c:v>0.19326317611496599</c:v>
                </c:pt>
                <c:pt idx="24916" formatCode="General">
                  <c:v>0.19262981451553399</c:v>
                </c:pt>
                <c:pt idx="24917" formatCode="General">
                  <c:v>0.19187065340021001</c:v>
                </c:pt>
                <c:pt idx="24918" formatCode="General">
                  <c:v>0.191064834506534</c:v>
                </c:pt>
                <c:pt idx="24919" formatCode="General">
                  <c:v>0.19012290563009601</c:v>
                </c:pt>
                <c:pt idx="24920" formatCode="General">
                  <c:v>0.18901324889363399</c:v>
                </c:pt>
                <c:pt idx="24921" formatCode="General">
                  <c:v>0.18777176409756499</c:v>
                </c:pt>
                <c:pt idx="24922" formatCode="General">
                  <c:v>0.18649786285887601</c:v>
                </c:pt>
                <c:pt idx="24923" formatCode="General">
                  <c:v>0.18518770601964901</c:v>
                </c:pt>
                <c:pt idx="24924" formatCode="General">
                  <c:v>0.18361464290047799</c:v>
                </c:pt>
                <c:pt idx="24925" formatCode="General">
                  <c:v>0.18194297486094901</c:v>
                </c:pt>
                <c:pt idx="24926" formatCode="General">
                  <c:v>0.180469942381939</c:v>
                </c:pt>
                <c:pt idx="24927" formatCode="General">
                  <c:v>0.17912975932693501</c:v>
                </c:pt>
                <c:pt idx="24928" formatCode="General">
                  <c:v>0.177885972182518</c:v>
                </c:pt>
                <c:pt idx="24929" formatCode="General">
                  <c:v>0.176760345847046</c:v>
                </c:pt>
                <c:pt idx="24930" formatCode="General">
                  <c:v>0.17569825978245199</c:v>
                </c:pt>
                <c:pt idx="24931" formatCode="General">
                  <c:v>0.17460067565050799</c:v>
                </c:pt>
                <c:pt idx="24932" formatCode="General">
                  <c:v>0.17349184280034899</c:v>
                </c:pt>
                <c:pt idx="24933" formatCode="General">
                  <c:v>0.17244884497603399</c:v>
                </c:pt>
                <c:pt idx="24934" formatCode="General">
                  <c:v>0.17149533157319899</c:v>
                </c:pt>
                <c:pt idx="24935" formatCode="General">
                  <c:v>0.170651237140242</c:v>
                </c:pt>
                <c:pt idx="24936" formatCode="General">
                  <c:v>0.16992815484238799</c:v>
                </c:pt>
                <c:pt idx="24937" formatCode="General">
                  <c:v>0.16929393523917599</c:v>
                </c:pt>
                <c:pt idx="24938" formatCode="General">
                  <c:v>0.16863808262153299</c:v>
                </c:pt>
                <c:pt idx="24939" formatCode="General">
                  <c:v>0.16771633940281599</c:v>
                </c:pt>
                <c:pt idx="24940" formatCode="General">
                  <c:v>0.16615483348262</c:v>
                </c:pt>
                <c:pt idx="24941" formatCode="General">
                  <c:v>0.16401106890485301</c:v>
                </c:pt>
                <c:pt idx="24942" formatCode="General">
                  <c:v>0.16164787392761701</c:v>
                </c:pt>
                <c:pt idx="24943" formatCode="General">
                  <c:v>0.15914764254962999</c:v>
                </c:pt>
                <c:pt idx="24944" formatCode="General">
                  <c:v>0.15655389869057501</c:v>
                </c:pt>
                <c:pt idx="24945" formatCode="General">
                  <c:v>0.15394265715539199</c:v>
                </c:pt>
                <c:pt idx="24946" formatCode="General">
                  <c:v>0.15145843011083401</c:v>
                </c:pt>
                <c:pt idx="24947" formatCode="General">
                  <c:v>0.14930348766330201</c:v>
                </c:pt>
                <c:pt idx="24948" formatCode="General">
                  <c:v>0.14761114128796601</c:v>
                </c:pt>
                <c:pt idx="24949" formatCode="General">
                  <c:v>0.146392517800989</c:v>
                </c:pt>
                <c:pt idx="24950" formatCode="General">
                  <c:v>0.14549780621063099</c:v>
                </c:pt>
                <c:pt idx="24951" formatCode="General">
                  <c:v>0.14465364131966801</c:v>
                </c:pt>
                <c:pt idx="24952" formatCode="General">
                  <c:v>0.14365333970424801</c:v>
                </c:pt>
                <c:pt idx="24953" formatCode="General">
                  <c:v>0.14242244472284701</c:v>
                </c:pt>
                <c:pt idx="24954" formatCode="General">
                  <c:v>0.14094569393570799</c:v>
                </c:pt>
                <c:pt idx="24955" formatCode="General">
                  <c:v>0.13927923086664701</c:v>
                </c:pt>
                <c:pt idx="24956" formatCode="General">
                  <c:v>0.13740827138374301</c:v>
                </c:pt>
                <c:pt idx="24957" formatCode="General">
                  <c:v>0.134940505036997</c:v>
                </c:pt>
                <c:pt idx="24958" formatCode="General">
                  <c:v>0.131842014131064</c:v>
                </c:pt>
                <c:pt idx="24959" formatCode="General">
                  <c:v>0.12858869375874801</c:v>
                </c:pt>
                <c:pt idx="24960" formatCode="General">
                  <c:v>0.125467322253904</c:v>
                </c:pt>
                <c:pt idx="24961" formatCode="General">
                  <c:v>0.122479143369219</c:v>
                </c:pt>
                <c:pt idx="24962" formatCode="General">
                  <c:v>0.11935414680154199</c:v>
                </c:pt>
                <c:pt idx="24963" formatCode="General">
                  <c:v>0.115942426785308</c:v>
                </c:pt>
                <c:pt idx="24964" formatCode="General">
                  <c:v>0.112267198754746</c:v>
                </c:pt>
                <c:pt idx="24965" formatCode="General">
                  <c:v>0.108358807188786</c:v>
                </c:pt>
                <c:pt idx="24966" formatCode="General">
                  <c:v>0.10429758696021101</c:v>
                </c:pt>
                <c:pt idx="24967" formatCode="General">
                  <c:v>0.100243719865866</c:v>
                </c:pt>
                <c:pt idx="24968" formatCode="General">
                  <c:v>9.6408172869410294E-2</c:v>
                </c:pt>
                <c:pt idx="24969" formatCode="General">
                  <c:v>9.2918741987497402E-2</c:v>
                </c:pt>
                <c:pt idx="24970" formatCode="General">
                  <c:v>8.9685177114766604E-2</c:v>
                </c:pt>
                <c:pt idx="24971" formatCode="General">
                  <c:v>8.6573405117329E-2</c:v>
                </c:pt>
                <c:pt idx="24972" formatCode="General">
                  <c:v>8.3553107583421798E-2</c:v>
                </c:pt>
                <c:pt idx="24973" formatCode="General">
                  <c:v>8.0670307179206605E-2</c:v>
                </c:pt>
                <c:pt idx="24974" formatCode="General">
                  <c:v>7.7594831890182306E-2</c:v>
                </c:pt>
                <c:pt idx="24975" formatCode="General">
                  <c:v>7.4080503158221706E-2</c:v>
                </c:pt>
                <c:pt idx="24976" formatCode="General">
                  <c:v>7.0533290916003299E-2</c:v>
                </c:pt>
                <c:pt idx="24977" formatCode="General">
                  <c:v>6.7161673872772595E-2</c:v>
                </c:pt>
                <c:pt idx="24978" formatCode="General">
                  <c:v>6.3893496171835207E-2</c:v>
                </c:pt>
                <c:pt idx="24979" formatCode="General">
                  <c:v>6.07499126888527E-2</c:v>
                </c:pt>
                <c:pt idx="24980" formatCode="General">
                  <c:v>5.7691217402418997E-2</c:v>
                </c:pt>
                <c:pt idx="24981" formatCode="General">
                  <c:v>5.4565584981030202E-2</c:v>
                </c:pt>
                <c:pt idx="24982" formatCode="General">
                  <c:v>5.1301209182258098E-2</c:v>
                </c:pt>
                <c:pt idx="24983" formatCode="General">
                  <c:v>4.7912414164826E-2</c:v>
                </c:pt>
                <c:pt idx="24984" formatCode="General">
                  <c:v>4.4361643468600699E-2</c:v>
                </c:pt>
                <c:pt idx="24985" formatCode="General">
                  <c:v>4.0674968381395497E-2</c:v>
                </c:pt>
                <c:pt idx="24986" formatCode="General">
                  <c:v>3.6959236869025802E-2</c:v>
                </c:pt>
                <c:pt idx="24987" formatCode="General">
                  <c:v>3.3260658921875103E-2</c:v>
                </c:pt>
                <c:pt idx="24988" formatCode="General">
                  <c:v>2.9594997896301999E-2</c:v>
                </c:pt>
                <c:pt idx="24989" formatCode="General">
                  <c:v>2.5787574185695002E-2</c:v>
                </c:pt>
                <c:pt idx="24990" formatCode="General">
                  <c:v>2.1580120704171799E-2</c:v>
                </c:pt>
                <c:pt idx="24991" formatCode="General">
                  <c:v>1.72302547325393E-2</c:v>
                </c:pt>
                <c:pt idx="24992" formatCode="General">
                  <c:v>1.3047820987770201E-2</c:v>
                </c:pt>
                <c:pt idx="24993" formatCode="General">
                  <c:v>8.9516338227776399E-3</c:v>
                </c:pt>
                <c:pt idx="24994" formatCode="General">
                  <c:v>4.8565968419448501E-3</c:v>
                </c:pt>
                <c:pt idx="24995" formatCode="General">
                  <c:v>7.9339600976625804E-4</c:v>
                </c:pt>
                <c:pt idx="24996" formatCode="General">
                  <c:v>-3.0755370206335501E-3</c:v>
                </c:pt>
                <c:pt idx="24997" formatCode="General">
                  <c:v>-6.6255146568020796E-3</c:v>
                </c:pt>
                <c:pt idx="24998" formatCode="General">
                  <c:v>-9.8101440191717907E-3</c:v>
                </c:pt>
                <c:pt idx="24999" formatCode="General">
                  <c:v>-1.2621192118124E-2</c:v>
                </c:pt>
                <c:pt idx="25000" formatCode="General">
                  <c:v>-1.5160723337643201E-2</c:v>
                </c:pt>
                <c:pt idx="25001" formatCode="General">
                  <c:v>-1.75678930754333E-2</c:v>
                </c:pt>
                <c:pt idx="25002" formatCode="General">
                  <c:v>-2.0111693835143E-2</c:v>
                </c:pt>
                <c:pt idx="25003" formatCode="General">
                  <c:v>-2.32071132600195E-2</c:v>
                </c:pt>
                <c:pt idx="25004" formatCode="General">
                  <c:v>-2.6701182965337099E-2</c:v>
                </c:pt>
                <c:pt idx="25005" formatCode="General">
                  <c:v>-3.01797339240206E-2</c:v>
                </c:pt>
                <c:pt idx="25006" formatCode="General">
                  <c:v>-3.3636583182077399E-2</c:v>
                </c:pt>
                <c:pt idx="25007" formatCode="General">
                  <c:v>-3.7093703001131899E-2</c:v>
                </c:pt>
                <c:pt idx="25008" formatCode="General">
                  <c:v>-4.0473899545333397E-2</c:v>
                </c:pt>
                <c:pt idx="25009" formatCode="General">
                  <c:v>-4.3725151072895603E-2</c:v>
                </c:pt>
                <c:pt idx="25010" formatCode="General">
                  <c:v>-4.6806915529399903E-2</c:v>
                </c:pt>
                <c:pt idx="25011" formatCode="General">
                  <c:v>-4.9765790792628398E-2</c:v>
                </c:pt>
                <c:pt idx="25012" formatCode="General">
                  <c:v>-5.2766535039986399E-2</c:v>
                </c:pt>
                <c:pt idx="25013" formatCode="General">
                  <c:v>-5.5875213623041202E-2</c:v>
                </c:pt>
                <c:pt idx="25014" formatCode="General">
                  <c:v>-5.9081613419121999E-2</c:v>
                </c:pt>
                <c:pt idx="25015" formatCode="General">
                  <c:v>-6.2624954303765704E-2</c:v>
                </c:pt>
                <c:pt idx="25016" formatCode="General">
                  <c:v>-6.6458262749416103E-2</c:v>
                </c:pt>
                <c:pt idx="25017" formatCode="General">
                  <c:v>-7.0304182237618501E-2</c:v>
                </c:pt>
                <c:pt idx="25018" formatCode="General">
                  <c:v>-7.4197801633959296E-2</c:v>
                </c:pt>
                <c:pt idx="25019" formatCode="General">
                  <c:v>-7.8069594331833594E-2</c:v>
                </c:pt>
                <c:pt idx="25020" formatCode="General">
                  <c:v>-8.1760004137064704E-2</c:v>
                </c:pt>
                <c:pt idx="25021" formatCode="General">
                  <c:v>-8.5200392189846097E-2</c:v>
                </c:pt>
                <c:pt idx="25022" formatCode="General">
                  <c:v>-8.8423906990905896E-2</c:v>
                </c:pt>
                <c:pt idx="25023" formatCode="General">
                  <c:v>-9.1428747254985204E-2</c:v>
                </c:pt>
                <c:pt idx="25024" formatCode="General">
                  <c:v>-9.4251968464303199E-2</c:v>
                </c:pt>
                <c:pt idx="25025" formatCode="General">
                  <c:v>-9.6999239264371095E-2</c:v>
                </c:pt>
                <c:pt idx="25026" formatCode="General">
                  <c:v>-9.9722247746058604E-2</c:v>
                </c:pt>
                <c:pt idx="25027" formatCode="General">
                  <c:v>-0.102370174306988</c:v>
                </c:pt>
                <c:pt idx="25028" formatCode="General">
                  <c:v>-0.10481761010110401</c:v>
                </c:pt>
                <c:pt idx="25029" formatCode="General">
                  <c:v>-0.106964469789207</c:v>
                </c:pt>
                <c:pt idx="25030" formatCode="General">
                  <c:v>-0.108813896322454</c:v>
                </c:pt>
                <c:pt idx="25031" formatCode="General">
                  <c:v>-0.110478641278192</c:v>
                </c:pt>
                <c:pt idx="25032" formatCode="General">
                  <c:v>-0.112054277777742</c:v>
                </c:pt>
                <c:pt idx="25033" formatCode="General">
                  <c:v>-0.11348466873806699</c:v>
                </c:pt>
                <c:pt idx="25034" formatCode="General">
                  <c:v>-0.114696533019818</c:v>
                </c:pt>
                <c:pt idx="25035" formatCode="General">
                  <c:v>-0.115754618685967</c:v>
                </c:pt>
                <c:pt idx="25036" formatCode="General">
                  <c:v>-0.117000652959249</c:v>
                </c:pt>
                <c:pt idx="25037" formatCode="General">
                  <c:v>-0.11857446949302999</c:v>
                </c:pt>
                <c:pt idx="25038" formatCode="General">
                  <c:v>-0.12036194738400099</c:v>
                </c:pt>
                <c:pt idx="25039" formatCode="General">
                  <c:v>-0.1223729729807</c:v>
                </c:pt>
                <c:pt idx="25040" formatCode="General">
                  <c:v>-0.124508976437418</c:v>
                </c:pt>
                <c:pt idx="25041" formatCode="General">
                  <c:v>-0.12664454912643899</c:v>
                </c:pt>
                <c:pt idx="25042" formatCode="General">
                  <c:v>-0.12874294816241999</c:v>
                </c:pt>
                <c:pt idx="25043" formatCode="General">
                  <c:v>-0.13085989329799499</c:v>
                </c:pt>
                <c:pt idx="25044" formatCode="General">
                  <c:v>-0.13288648006675299</c:v>
                </c:pt>
                <c:pt idx="25045" formatCode="General">
                  <c:v>-0.134663488254118</c:v>
                </c:pt>
                <c:pt idx="25046" formatCode="General">
                  <c:v>-0.13621491949454401</c:v>
                </c:pt>
                <c:pt idx="25047" formatCode="General">
                  <c:v>-0.13763194993761099</c:v>
                </c:pt>
                <c:pt idx="25048" formatCode="General">
                  <c:v>-0.13899408602917299</c:v>
                </c:pt>
                <c:pt idx="25049" formatCode="General">
                  <c:v>-0.140403173979323</c:v>
                </c:pt>
                <c:pt idx="25050" formatCode="General">
                  <c:v>-0.14183403544614101</c:v>
                </c:pt>
                <c:pt idx="25051" formatCode="General">
                  <c:v>-0.14305949766051401</c:v>
                </c:pt>
                <c:pt idx="25052" formatCode="General">
                  <c:v>-0.143920219181563</c:v>
                </c:pt>
                <c:pt idx="25053" formatCode="General">
                  <c:v>-0.144436761260862</c:v>
                </c:pt>
                <c:pt idx="25054" formatCode="General">
                  <c:v>-0.14481242747287201</c:v>
                </c:pt>
                <c:pt idx="25055" formatCode="General">
                  <c:v>-0.14521256518770601</c:v>
                </c:pt>
                <c:pt idx="25056" formatCode="General">
                  <c:v>-0.14561869088068799</c:v>
                </c:pt>
                <c:pt idx="25057" formatCode="General">
                  <c:v>-0.146013485170114</c:v>
                </c:pt>
                <c:pt idx="25058" formatCode="General">
                  <c:v>-0.14640238030897401</c:v>
                </c:pt>
                <c:pt idx="25059" formatCode="General">
                  <c:v>-0.146730800341172</c:v>
                </c:pt>
                <c:pt idx="25060" formatCode="General">
                  <c:v>-0.146955221539736</c:v>
                </c:pt>
                <c:pt idx="25061" formatCode="General">
                  <c:v>-0.14702733893464701</c:v>
                </c:pt>
                <c:pt idx="25062" formatCode="General">
                  <c:v>-0.14737804132357099</c:v>
                </c:pt>
                <c:pt idx="25063" formatCode="General">
                  <c:v>-0.14815670934438899</c:v>
                </c:pt>
                <c:pt idx="25064" formatCode="General">
                  <c:v>-0.14899065918978599</c:v>
                </c:pt>
                <c:pt idx="25065" formatCode="General">
                  <c:v>-0.14987680410215101</c:v>
                </c:pt>
                <c:pt idx="25066" formatCode="General">
                  <c:v>-0.150780331031244</c:v>
                </c:pt>
                <c:pt idx="25067" formatCode="General">
                  <c:v>-0.15158670954786799</c:v>
                </c:pt>
                <c:pt idx="25068" formatCode="General">
                  <c:v>-0.152323258560917</c:v>
                </c:pt>
                <c:pt idx="25069" formatCode="General">
                  <c:v>-0.15303143465219099</c:v>
                </c:pt>
                <c:pt idx="25070" formatCode="General">
                  <c:v>-0.15369277350593299</c:v>
                </c:pt>
                <c:pt idx="25071" formatCode="General">
                  <c:v>-0.15424099924003701</c:v>
                </c:pt>
                <c:pt idx="25072" formatCode="General">
                  <c:v>-0.15453333696545901</c:v>
                </c:pt>
                <c:pt idx="25073" formatCode="General">
                  <c:v>-0.15453330400649501</c:v>
                </c:pt>
                <c:pt idx="25074" formatCode="General">
                  <c:v>-0.15424869617159701</c:v>
                </c:pt>
                <c:pt idx="25075" formatCode="General">
                  <c:v>-0.15399227827569401</c:v>
                </c:pt>
                <c:pt idx="25076" formatCode="General">
                  <c:v>-0.15384009592810599</c:v>
                </c:pt>
                <c:pt idx="25077" formatCode="General">
                  <c:v>-0.15363108948933499</c:v>
                </c:pt>
                <c:pt idx="25078" formatCode="General">
                  <c:v>-0.153344556709267</c:v>
                </c:pt>
                <c:pt idx="25079" formatCode="General">
                  <c:v>-0.15288560495509401</c:v>
                </c:pt>
                <c:pt idx="25080" formatCode="General">
                  <c:v>-0.152254430031313</c:v>
                </c:pt>
                <c:pt idx="25081" formatCode="General">
                  <c:v>-0.15149894321193899</c:v>
                </c:pt>
                <c:pt idx="25082" formatCode="General">
                  <c:v>-0.150826570968532</c:v>
                </c:pt>
                <c:pt idx="25083" formatCode="General">
                  <c:v>-0.150656204051445</c:v>
                </c:pt>
                <c:pt idx="25084" formatCode="General">
                  <c:v>-0.150933840740509</c:v>
                </c:pt>
                <c:pt idx="25085" formatCode="General">
                  <c:v>-0.151168718627406</c:v>
                </c:pt>
                <c:pt idx="25086" formatCode="General">
                  <c:v>-0.15128882502010599</c:v>
                </c:pt>
                <c:pt idx="25087" formatCode="General">
                  <c:v>-0.15134174986551999</c:v>
                </c:pt>
                <c:pt idx="25088" formatCode="General">
                  <c:v>-0.151332095743379</c:v>
                </c:pt>
                <c:pt idx="25089" formatCode="General">
                  <c:v>-0.15121019705910899</c:v>
                </c:pt>
                <c:pt idx="25090" formatCode="General">
                  <c:v>-0.15091921532427899</c:v>
                </c:pt>
                <c:pt idx="25091" formatCode="General">
                  <c:v>-0.15067866588281201</c:v>
                </c:pt>
                <c:pt idx="25092" formatCode="General">
                  <c:v>-0.15041225371960501</c:v>
                </c:pt>
                <c:pt idx="25093" formatCode="General">
                  <c:v>-0.14976423465295</c:v>
                </c:pt>
                <c:pt idx="25094" formatCode="General">
                  <c:v>-0.14860875646939001</c:v>
                </c:pt>
                <c:pt idx="25095" formatCode="General">
                  <c:v>-0.146912098498963</c:v>
                </c:pt>
                <c:pt idx="25096" formatCode="General">
                  <c:v>-0.14474893076024001</c:v>
                </c:pt>
                <c:pt idx="25097" formatCode="General">
                  <c:v>-0.14217788845350099</c:v>
                </c:pt>
                <c:pt idx="25098" formatCode="General">
                  <c:v>-0.13935856636602201</c:v>
                </c:pt>
                <c:pt idx="25099" formatCode="General">
                  <c:v>-0.136700617480288</c:v>
                </c:pt>
                <c:pt idx="25100" formatCode="General">
                  <c:v>-0.13429368498458699</c:v>
                </c:pt>
                <c:pt idx="25101" formatCode="General">
                  <c:v>-0.131942434332771</c:v>
                </c:pt>
                <c:pt idx="25102" formatCode="General">
                  <c:v>-0.12972751915581099</c:v>
                </c:pt>
                <c:pt idx="25103" formatCode="General">
                  <c:v>-0.127753852692116</c:v>
                </c:pt>
                <c:pt idx="25104" formatCode="General">
                  <c:v>-0.126013265275004</c:v>
                </c:pt>
                <c:pt idx="25105" formatCode="General">
                  <c:v>-0.124406400147845</c:v>
                </c:pt>
                <c:pt idx="25106" formatCode="General">
                  <c:v>-0.123044533417102</c:v>
                </c:pt>
                <c:pt idx="25107" formatCode="General">
                  <c:v>-0.122349560690306</c:v>
                </c:pt>
                <c:pt idx="25108" formatCode="General">
                  <c:v>-0.122190557792895</c:v>
                </c:pt>
                <c:pt idx="25109" formatCode="General">
                  <c:v>-0.122076846591367</c:v>
                </c:pt>
                <c:pt idx="25110" formatCode="General">
                  <c:v>-0.121727307221973</c:v>
                </c:pt>
                <c:pt idx="25111" formatCode="General">
                  <c:v>-0.120995995146084</c:v>
                </c:pt>
                <c:pt idx="25112" formatCode="General">
                  <c:v>-0.119868900154371</c:v>
                </c:pt>
                <c:pt idx="25113" formatCode="General">
                  <c:v>-0.118159663172566</c:v>
                </c:pt>
                <c:pt idx="25114" formatCode="General">
                  <c:v>-0.11597717234400599</c:v>
                </c:pt>
                <c:pt idx="25115" formatCode="General">
                  <c:v>-0.113820088536047</c:v>
                </c:pt>
                <c:pt idx="25116" formatCode="General">
                  <c:v>-0.111496928899804</c:v>
                </c:pt>
                <c:pt idx="25117" formatCode="General">
                  <c:v>-0.108530389214364</c:v>
                </c:pt>
                <c:pt idx="25118" formatCode="General">
                  <c:v>-0.10473988445589601</c:v>
                </c:pt>
                <c:pt idx="25119" formatCode="General">
                  <c:v>-0.100096195987319</c:v>
                </c:pt>
                <c:pt idx="25120" formatCode="General">
                  <c:v>-9.4660115481620705E-2</c:v>
                </c:pt>
                <c:pt idx="25121" formatCode="General">
                  <c:v>-8.8456404320122403E-2</c:v>
                </c:pt>
                <c:pt idx="25122" formatCode="General">
                  <c:v>-8.1551765704767895E-2</c:v>
                </c:pt>
                <c:pt idx="25123" formatCode="General">
                  <c:v>-7.3939282815559601E-2</c:v>
                </c:pt>
                <c:pt idx="25124" formatCode="General">
                  <c:v>-6.5751277693814197E-2</c:v>
                </c:pt>
                <c:pt idx="25125" formatCode="General">
                  <c:v>-5.7406663001419597E-2</c:v>
                </c:pt>
                <c:pt idx="25126" formatCode="General">
                  <c:v>-4.9488541835589699E-2</c:v>
                </c:pt>
                <c:pt idx="25127" formatCode="General">
                  <c:v>-4.2042645668422599E-2</c:v>
                </c:pt>
                <c:pt idx="25128" formatCode="General">
                  <c:v>-3.4987168094930403E-2</c:v>
                </c:pt>
                <c:pt idx="25129" formatCode="General">
                  <c:v>-2.8632376209617699E-2</c:v>
                </c:pt>
                <c:pt idx="25130" formatCode="General">
                  <c:v>-2.3266819121806399E-2</c:v>
                </c:pt>
                <c:pt idx="25131" formatCode="General">
                  <c:v>-1.9037464097589E-2</c:v>
                </c:pt>
                <c:pt idx="25132" formatCode="General">
                  <c:v>-1.59444561975782E-2</c:v>
                </c:pt>
                <c:pt idx="25133" formatCode="General">
                  <c:v>-1.39618516636584E-2</c:v>
                </c:pt>
                <c:pt idx="25134" formatCode="General">
                  <c:v>-1.29934024603771E-2</c:v>
                </c:pt>
                <c:pt idx="25135" formatCode="General">
                  <c:v>-1.29090811488526E-2</c:v>
                </c:pt>
                <c:pt idx="25136" formatCode="General">
                  <c:v>-1.3648603766788E-2</c:v>
                </c:pt>
                <c:pt idx="25137" formatCode="General">
                  <c:v>-1.5251965719724699E-2</c:v>
                </c:pt>
                <c:pt idx="25138" formatCode="General">
                  <c:v>-1.73577434602297E-2</c:v>
                </c:pt>
                <c:pt idx="25139" formatCode="General">
                  <c:v>-1.9467963609646501E-2</c:v>
                </c:pt>
                <c:pt idx="25140" formatCode="General">
                  <c:v>-2.14346225703663E-2</c:v>
                </c:pt>
                <c:pt idx="25141" formatCode="General">
                  <c:v>-2.3029881624228098E-2</c:v>
                </c:pt>
                <c:pt idx="25142" formatCode="General">
                  <c:v>-2.3944021007656899E-2</c:v>
                </c:pt>
                <c:pt idx="25143" formatCode="General">
                  <c:v>-2.4044572955683401E-2</c:v>
                </c:pt>
                <c:pt idx="25144" formatCode="General">
                  <c:v>-2.3328292304009401E-2</c:v>
                </c:pt>
                <c:pt idx="25145" formatCode="General">
                  <c:v>-2.1685295027955201E-2</c:v>
                </c:pt>
                <c:pt idx="25146" formatCode="General">
                  <c:v>-1.8930224592630801E-2</c:v>
                </c:pt>
                <c:pt idx="25147" formatCode="General">
                  <c:v>-1.52157823130139E-2</c:v>
                </c:pt>
                <c:pt idx="25148" formatCode="General">
                  <c:v>-1.11030578879798E-2</c:v>
                </c:pt>
                <c:pt idx="25149" formatCode="General">
                  <c:v>-6.6536112475891699E-3</c:v>
                </c:pt>
                <c:pt idx="25150" formatCode="General">
                  <c:v>-1.6353378812193899E-3</c:v>
                </c:pt>
                <c:pt idx="25151" formatCode="General">
                  <c:v>3.7743179519863302E-3</c:v>
                </c:pt>
                <c:pt idx="25152" formatCode="General">
                  <c:v>9.4387666347659997E-3</c:v>
                </c:pt>
                <c:pt idx="25153" formatCode="General">
                  <c:v>1.5299698315522499E-2</c:v>
                </c:pt>
                <c:pt idx="25154" formatCode="General">
                  <c:v>2.1310084009504199E-2</c:v>
                </c:pt>
                <c:pt idx="25155" formatCode="General">
                  <c:v>2.74186813697994E-2</c:v>
                </c:pt>
                <c:pt idx="25156" formatCode="General">
                  <c:v>3.3528094186963397E-2</c:v>
                </c:pt>
                <c:pt idx="25157" formatCode="General">
                  <c:v>3.9591654542864597E-2</c:v>
                </c:pt>
                <c:pt idx="25158" formatCode="General">
                  <c:v>4.5539965273752002E-2</c:v>
                </c:pt>
                <c:pt idx="25159" formatCode="General">
                  <c:v>5.1097265209526503E-2</c:v>
                </c:pt>
                <c:pt idx="25160" formatCode="General">
                  <c:v>5.6286341433233099E-2</c:v>
                </c:pt>
                <c:pt idx="25161" formatCode="General">
                  <c:v>6.1371544289149801E-2</c:v>
                </c:pt>
                <c:pt idx="25162" formatCode="General">
                  <c:v>6.6364626984331196E-2</c:v>
                </c:pt>
                <c:pt idx="25163" formatCode="General">
                  <c:v>7.1147307475447799E-2</c:v>
                </c:pt>
                <c:pt idx="25164" formatCode="General">
                  <c:v>7.5544188190560496E-2</c:v>
                </c:pt>
                <c:pt idx="25165" formatCode="General">
                  <c:v>7.9445131955270698E-2</c:v>
                </c:pt>
                <c:pt idx="25166" formatCode="General">
                  <c:v>8.2781325704584699E-2</c:v>
                </c:pt>
                <c:pt idx="25167" formatCode="General">
                  <c:v>8.5510706870935996E-2</c:v>
                </c:pt>
                <c:pt idx="25168" formatCode="General">
                  <c:v>8.76755033201332E-2</c:v>
                </c:pt>
                <c:pt idx="25169" formatCode="General">
                  <c:v>8.9257024649818106E-2</c:v>
                </c:pt>
                <c:pt idx="25170" formatCode="General">
                  <c:v>8.9889503456848902E-2</c:v>
                </c:pt>
                <c:pt idx="25171" formatCode="General">
                  <c:v>8.9620513226880194E-2</c:v>
                </c:pt>
                <c:pt idx="25172" formatCode="General">
                  <c:v>8.8874776690082299E-2</c:v>
                </c:pt>
                <c:pt idx="25173" formatCode="General">
                  <c:v>8.7795297051273105E-2</c:v>
                </c:pt>
                <c:pt idx="25174" formatCode="General">
                  <c:v>8.6487122177243303E-2</c:v>
                </c:pt>
                <c:pt idx="25175" formatCode="General">
                  <c:v>8.5050323062730707E-2</c:v>
                </c:pt>
                <c:pt idx="25176" formatCode="General">
                  <c:v>8.3592702632925203E-2</c:v>
                </c:pt>
                <c:pt idx="25177" formatCode="General">
                  <c:v>8.2110254680838601E-2</c:v>
                </c:pt>
                <c:pt idx="25178" formatCode="General">
                  <c:v>8.0541300337665697E-2</c:v>
                </c:pt>
                <c:pt idx="25179" formatCode="General">
                  <c:v>7.9001951449380201E-2</c:v>
                </c:pt>
                <c:pt idx="25180" formatCode="General">
                  <c:v>7.7642821440403603E-2</c:v>
                </c:pt>
                <c:pt idx="25181" formatCode="General">
                  <c:v>7.6274764656310501E-2</c:v>
                </c:pt>
                <c:pt idx="25182" formatCode="General">
                  <c:v>7.5091921563740199E-2</c:v>
                </c:pt>
                <c:pt idx="25183" formatCode="General">
                  <c:v>7.4530756573577606E-2</c:v>
                </c:pt>
                <c:pt idx="25184" formatCode="General">
                  <c:v>7.4628999193606799E-2</c:v>
                </c:pt>
                <c:pt idx="25185" formatCode="General">
                  <c:v>7.5427589784305901E-2</c:v>
                </c:pt>
                <c:pt idx="25186" formatCode="General">
                  <c:v>7.6940110870989301E-2</c:v>
                </c:pt>
                <c:pt idx="25187" formatCode="General">
                  <c:v>7.91575714732555E-2</c:v>
                </c:pt>
                <c:pt idx="25188" formatCode="General">
                  <c:v>8.2077292254090106E-2</c:v>
                </c:pt>
                <c:pt idx="25189" formatCode="General">
                  <c:v>8.5679582606825705E-2</c:v>
                </c:pt>
                <c:pt idx="25190" formatCode="General">
                  <c:v>8.9927283605232194E-2</c:v>
                </c:pt>
                <c:pt idx="25191" formatCode="General">
                  <c:v>9.4776277941054907E-2</c:v>
                </c:pt>
                <c:pt idx="25192" formatCode="General">
                  <c:v>0.10022625968613</c:v>
                </c:pt>
                <c:pt idx="25193" formatCode="General">
                  <c:v>0.106191620657188</c:v>
                </c:pt>
                <c:pt idx="25194" formatCode="General">
                  <c:v>0.112365933675125</c:v>
                </c:pt>
                <c:pt idx="25195" formatCode="General">
                  <c:v>0.1184853039838</c:v>
                </c:pt>
                <c:pt idx="25196" formatCode="General">
                  <c:v>0.124408496850803</c:v>
                </c:pt>
                <c:pt idx="25197" formatCode="General">
                  <c:v>0.12993985228892399</c:v>
                </c:pt>
                <c:pt idx="25198" formatCode="General">
                  <c:v>0.134965448462566</c:v>
                </c:pt>
                <c:pt idx="25199" formatCode="General">
                  <c:v>0.13949824783725301</c:v>
                </c:pt>
                <c:pt idx="25200" formatCode="General">
                  <c:v>0.143587250234637</c:v>
                </c:pt>
                <c:pt idx="25201" formatCode="General">
                  <c:v>0.14722910888481699</c:v>
                </c:pt>
                <c:pt idx="25202" formatCode="General">
                  <c:v>0.150229186237193</c:v>
                </c:pt>
                <c:pt idx="25203" formatCode="General">
                  <c:v>0.15247593230311299</c:v>
                </c:pt>
                <c:pt idx="25204" formatCode="General">
                  <c:v>0.153941613202845</c:v>
                </c:pt>
                <c:pt idx="25205" formatCode="General">
                  <c:v>0.154549558747617</c:v>
                </c:pt>
                <c:pt idx="25206" formatCode="General">
                  <c:v>0.15438885291274701</c:v>
                </c:pt>
                <c:pt idx="25207" formatCode="General">
                  <c:v>0.15362021830839201</c:v>
                </c:pt>
                <c:pt idx="25208" formatCode="General">
                  <c:v>0.152394959050215</c:v>
                </c:pt>
                <c:pt idx="25209" formatCode="General">
                  <c:v>0.150844338620441</c:v>
                </c:pt>
                <c:pt idx="25210" formatCode="General">
                  <c:v>0.14912709894281201</c:v>
                </c:pt>
                <c:pt idx="25211" formatCode="General">
                  <c:v>0.14739380033410501</c:v>
                </c:pt>
                <c:pt idx="25212" formatCode="General">
                  <c:v>0.14566753461825899</c:v>
                </c:pt>
                <c:pt idx="25213" formatCode="General">
                  <c:v>0.14400323615081401</c:v>
                </c:pt>
                <c:pt idx="25214" formatCode="General">
                  <c:v>0.14251181876501801</c:v>
                </c:pt>
                <c:pt idx="25215" formatCode="General">
                  <c:v>0.14132263182053301</c:v>
                </c:pt>
                <c:pt idx="25216" formatCode="General">
                  <c:v>0.140487587490913</c:v>
                </c:pt>
                <c:pt idx="25217" formatCode="General">
                  <c:v>0.13994053459879699</c:v>
                </c:pt>
                <c:pt idx="25218" formatCode="General">
                  <c:v>0.13928319118583801</c:v>
                </c:pt>
                <c:pt idx="25219" formatCode="General">
                  <c:v>0.13846534283664699</c:v>
                </c:pt>
                <c:pt idx="25220" formatCode="General">
                  <c:v>0.13786380118358799</c:v>
                </c:pt>
                <c:pt idx="25221" formatCode="General">
                  <c:v>0.137499317501494</c:v>
                </c:pt>
                <c:pt idx="25222" formatCode="General">
                  <c:v>0.13738911551735999</c:v>
                </c:pt>
                <c:pt idx="25223" formatCode="General">
                  <c:v>0.13755066011699199</c:v>
                </c:pt>
                <c:pt idx="25224" formatCode="General">
                  <c:v>0.13799037583214799</c:v>
                </c:pt>
                <c:pt idx="25225" formatCode="General">
                  <c:v>0.13870450973704301</c:v>
                </c:pt>
                <c:pt idx="25226" formatCode="General">
                  <c:v>0.139639005255211</c:v>
                </c:pt>
                <c:pt idx="25227" formatCode="General">
                  <c:v>0.14060720527821399</c:v>
                </c:pt>
                <c:pt idx="25228" formatCode="General">
                  <c:v>0.141411910615481</c:v>
                </c:pt>
                <c:pt idx="25229" formatCode="General">
                  <c:v>0.14206068341045</c:v>
                </c:pt>
                <c:pt idx="25230" formatCode="General">
                  <c:v>0.142488785573883</c:v>
                </c:pt>
                <c:pt idx="25231" formatCode="General">
                  <c:v>0.14269951930706401</c:v>
                </c:pt>
                <c:pt idx="25232" formatCode="General">
                  <c:v>0.14255572473611</c:v>
                </c:pt>
                <c:pt idx="25233" formatCode="General">
                  <c:v>0.14206637343300699</c:v>
                </c:pt>
                <c:pt idx="25234" formatCode="General">
                  <c:v>0.141439040092385</c:v>
                </c:pt>
                <c:pt idx="25235" formatCode="General">
                  <c:v>0.140623994722649</c:v>
                </c:pt>
                <c:pt idx="25236" formatCode="General">
                  <c:v>0.13965890272824699</c:v>
                </c:pt>
                <c:pt idx="25237" formatCode="General">
                  <c:v>0.13859758773081399</c:v>
                </c:pt>
                <c:pt idx="25238" formatCode="General">
                  <c:v>0.137468925576505</c:v>
                </c:pt>
                <c:pt idx="25239" formatCode="General">
                  <c:v>0.13633140393378099</c:v>
                </c:pt>
                <c:pt idx="25240" formatCode="General">
                  <c:v>0.13527700206584201</c:v>
                </c:pt>
                <c:pt idx="25241" formatCode="General">
                  <c:v>0.13437967926840899</c:v>
                </c:pt>
                <c:pt idx="25242" formatCode="General">
                  <c:v>0.13352350903930599</c:v>
                </c:pt>
                <c:pt idx="25243" formatCode="General">
                  <c:v>0.132587352543766</c:v>
                </c:pt>
                <c:pt idx="25244" formatCode="General">
                  <c:v>0.13170508265960301</c:v>
                </c:pt>
                <c:pt idx="25245" formatCode="General">
                  <c:v>0.13090247762902399</c:v>
                </c:pt>
                <c:pt idx="25246" formatCode="General">
                  <c:v>0.12997735535288299</c:v>
                </c:pt>
                <c:pt idx="25247" formatCode="General">
                  <c:v>0.12853390990468599</c:v>
                </c:pt>
                <c:pt idx="25248" formatCode="General">
                  <c:v>0.126586713093533</c:v>
                </c:pt>
                <c:pt idx="25249" formatCode="General">
                  <c:v>0.124515667232537</c:v>
                </c:pt>
                <c:pt idx="25250" formatCode="General">
                  <c:v>0.122481212954811</c:v>
                </c:pt>
                <c:pt idx="25251" formatCode="General">
                  <c:v>0.120577650112801</c:v>
                </c:pt>
                <c:pt idx="25252" formatCode="General">
                  <c:v>0.118725439851727</c:v>
                </c:pt>
                <c:pt idx="25253" formatCode="General">
                  <c:v>0.11678969160840801</c:v>
                </c:pt>
                <c:pt idx="25254" formatCode="General">
                  <c:v>0.114842123417985</c:v>
                </c:pt>
                <c:pt idx="25255" formatCode="General">
                  <c:v>0.113019844756097</c:v>
                </c:pt>
                <c:pt idx="25256" formatCode="General">
                  <c:v>0.11137600801907201</c:v>
                </c:pt>
                <c:pt idx="25257" formatCode="General">
                  <c:v>0.10994235555151601</c:v>
                </c:pt>
                <c:pt idx="25258" formatCode="General">
                  <c:v>0.10867335289199601</c:v>
                </c:pt>
                <c:pt idx="25259" formatCode="General">
                  <c:v>0.10749579863913</c:v>
                </c:pt>
                <c:pt idx="25260" formatCode="General">
                  <c:v>0.106422025709978</c:v>
                </c:pt>
                <c:pt idx="25261" formatCode="General">
                  <c:v>0.105479699484113</c:v>
                </c:pt>
                <c:pt idx="25262" formatCode="General">
                  <c:v>0.10451123245154</c:v>
                </c:pt>
                <c:pt idx="25263" formatCode="General">
                  <c:v>0.103176435184993</c:v>
                </c:pt>
                <c:pt idx="25264" formatCode="General">
                  <c:v>0.10166922661924201</c:v>
                </c:pt>
                <c:pt idx="25265" formatCode="General">
                  <c:v>0.100410732534848</c:v>
                </c:pt>
                <c:pt idx="25266" formatCode="General">
                  <c:v>9.9334028244412897E-2</c:v>
                </c:pt>
                <c:pt idx="25267" formatCode="General">
                  <c:v>9.8304164316001294E-2</c:v>
                </c:pt>
                <c:pt idx="25268" formatCode="General">
                  <c:v>9.7228094486592795E-2</c:v>
                </c:pt>
                <c:pt idx="25269" formatCode="General">
                  <c:v>9.6073380751963006E-2</c:v>
                </c:pt>
                <c:pt idx="25270" formatCode="General">
                  <c:v>9.4921173519928695E-2</c:v>
                </c:pt>
                <c:pt idx="25271" formatCode="General">
                  <c:v>9.38121423430162E-2</c:v>
                </c:pt>
                <c:pt idx="25272" formatCode="General">
                  <c:v>9.2670856798224899E-2</c:v>
                </c:pt>
                <c:pt idx="25273" formatCode="General">
                  <c:v>9.1352303806289406E-2</c:v>
                </c:pt>
                <c:pt idx="25274" formatCode="General">
                  <c:v>8.9631239672600393E-2</c:v>
                </c:pt>
                <c:pt idx="25275" formatCode="General">
                  <c:v>8.7067430082101202E-2</c:v>
                </c:pt>
                <c:pt idx="25276" formatCode="General">
                  <c:v>8.3572890940568398E-2</c:v>
                </c:pt>
                <c:pt idx="25277" formatCode="General">
                  <c:v>7.9348396652841102E-2</c:v>
                </c:pt>
                <c:pt idx="25278" formatCode="General">
                  <c:v>7.4406477667273693E-2</c:v>
                </c:pt>
                <c:pt idx="25279" formatCode="General">
                  <c:v>6.8675071842258503E-2</c:v>
                </c:pt>
                <c:pt idx="25280" formatCode="General">
                  <c:v>6.1909263806754503E-2</c:v>
                </c:pt>
                <c:pt idx="25281" formatCode="General">
                  <c:v>5.4178216680249101E-2</c:v>
                </c:pt>
                <c:pt idx="25282" formatCode="General">
                  <c:v>4.5942253465132803E-2</c:v>
                </c:pt>
                <c:pt idx="25283" formatCode="General">
                  <c:v>3.75196790217599E-2</c:v>
                </c:pt>
                <c:pt idx="25284" formatCode="General">
                  <c:v>2.9035643775995199E-2</c:v>
                </c:pt>
                <c:pt idx="25285" formatCode="General">
                  <c:v>2.04729577769447E-2</c:v>
                </c:pt>
                <c:pt idx="25286" formatCode="General">
                  <c:v>1.1663573496735601E-2</c:v>
                </c:pt>
                <c:pt idx="25287" formatCode="General">
                  <c:v>3.0110683921750398E-3</c:v>
                </c:pt>
                <c:pt idx="25288" formatCode="General">
                  <c:v>-4.92318002593855E-3</c:v>
                </c:pt>
                <c:pt idx="25289" formatCode="General">
                  <c:v>-1.20204020794542E-2</c:v>
                </c:pt>
                <c:pt idx="25290" formatCode="General">
                  <c:v>-1.8161480969608301E-2</c:v>
                </c:pt>
                <c:pt idx="25291" formatCode="General">
                  <c:v>-2.3168840587850001E-2</c:v>
                </c:pt>
                <c:pt idx="25292" formatCode="General">
                  <c:v>-2.69152977096715E-2</c:v>
                </c:pt>
                <c:pt idx="25293" formatCode="General">
                  <c:v>-2.9432187774347401E-2</c:v>
                </c:pt>
                <c:pt idx="25294" formatCode="General">
                  <c:v>-3.0780479583863402E-2</c:v>
                </c:pt>
                <c:pt idx="25295" formatCode="General">
                  <c:v>-3.1034907665642399E-2</c:v>
                </c:pt>
                <c:pt idx="25296" formatCode="General">
                  <c:v>-3.0304476829018E-2</c:v>
                </c:pt>
                <c:pt idx="25297" formatCode="General">
                  <c:v>-2.8922679275797201E-2</c:v>
                </c:pt>
                <c:pt idx="25298" formatCode="General">
                  <c:v>-2.7324279737945701E-2</c:v>
                </c:pt>
                <c:pt idx="25299" formatCode="General">
                  <c:v>-2.5500884413925801E-2</c:v>
                </c:pt>
                <c:pt idx="25300" formatCode="General">
                  <c:v>-2.3360504800857301E-2</c:v>
                </c:pt>
                <c:pt idx="25301" formatCode="General">
                  <c:v>-2.0951779290018801E-2</c:v>
                </c:pt>
                <c:pt idx="25302" formatCode="General">
                  <c:v>-1.83093445209675E-2</c:v>
                </c:pt>
                <c:pt idx="25303" formatCode="General">
                  <c:v>-1.5498288340031001E-2</c:v>
                </c:pt>
                <c:pt idx="25304" formatCode="General">
                  <c:v>-1.26745597176115E-2</c:v>
                </c:pt>
                <c:pt idx="25305" formatCode="General">
                  <c:v>-1.02119962016398E-2</c:v>
                </c:pt>
                <c:pt idx="25306" formatCode="General">
                  <c:v>-8.5229447884600604E-3</c:v>
                </c:pt>
                <c:pt idx="25307" formatCode="General">
                  <c:v>-7.8554527991651808E-3</c:v>
                </c:pt>
                <c:pt idx="25308" formatCode="General">
                  <c:v>-8.5300814822711207E-3</c:v>
                </c:pt>
                <c:pt idx="25309" formatCode="General">
                  <c:v>-1.07710652281697E-2</c:v>
                </c:pt>
                <c:pt idx="25310" formatCode="General">
                  <c:v>-1.4529723366409199E-2</c:v>
                </c:pt>
                <c:pt idx="25311" formatCode="General">
                  <c:v>-1.95038299814486E-2</c:v>
                </c:pt>
                <c:pt idx="25312" formatCode="General">
                  <c:v>-2.5696447708687901E-2</c:v>
                </c:pt>
                <c:pt idx="25313" formatCode="General">
                  <c:v>-3.34126821516188E-2</c:v>
                </c:pt>
                <c:pt idx="25314" formatCode="General">
                  <c:v>-4.2184616465758197E-2</c:v>
                </c:pt>
                <c:pt idx="25315" formatCode="General">
                  <c:v>-5.1547285172297598E-2</c:v>
                </c:pt>
                <c:pt idx="25316" formatCode="General">
                  <c:v>-6.14430853660443E-2</c:v>
                </c:pt>
                <c:pt idx="25317" formatCode="General">
                  <c:v>-7.1560072621159196E-2</c:v>
                </c:pt>
                <c:pt idx="25318" formatCode="General">
                  <c:v>-8.1357837326864496E-2</c:v>
                </c:pt>
                <c:pt idx="25319" formatCode="General">
                  <c:v>-9.0399180381237704E-2</c:v>
                </c:pt>
                <c:pt idx="25320" formatCode="General">
                  <c:v>-9.8613154520006296E-2</c:v>
                </c:pt>
                <c:pt idx="25321" formatCode="General">
                  <c:v>-0.10603645388926999</c:v>
                </c:pt>
                <c:pt idx="25322" formatCode="General">
                  <c:v>-0.112476266942498</c:v>
                </c:pt>
                <c:pt idx="25323" formatCode="General">
                  <c:v>-0.11759921282178901</c:v>
                </c:pt>
                <c:pt idx="25324" formatCode="General">
                  <c:v>-0.121217402913342</c:v>
                </c:pt>
                <c:pt idx="25325" formatCode="General">
                  <c:v>-0.12353837752145</c:v>
                </c:pt>
                <c:pt idx="25326" formatCode="General">
                  <c:v>-0.124779454200937</c:v>
                </c:pt>
                <c:pt idx="25327" formatCode="General">
                  <c:v>-0.124918324190918</c:v>
                </c:pt>
                <c:pt idx="25328" formatCode="General">
                  <c:v>-0.12405773558430901</c:v>
                </c:pt>
                <c:pt idx="25329" formatCode="General">
                  <c:v>-0.12252466232376701</c:v>
                </c:pt>
                <c:pt idx="25330" formatCode="General">
                  <c:v>-0.12071752458289101</c:v>
                </c:pt>
                <c:pt idx="25331" formatCode="General">
                  <c:v>-0.118909313994605</c:v>
                </c:pt>
                <c:pt idx="25332" formatCode="General">
                  <c:v>-0.11724855235494699</c:v>
                </c:pt>
                <c:pt idx="25333" formatCode="General">
                  <c:v>-0.115680028958772</c:v>
                </c:pt>
                <c:pt idx="25334" formatCode="General">
                  <c:v>-0.11410265035084199</c:v>
                </c:pt>
                <c:pt idx="25335" formatCode="General">
                  <c:v>-0.112696775540303</c:v>
                </c:pt>
                <c:pt idx="25336" formatCode="General">
                  <c:v>-0.111672258611692</c:v>
                </c:pt>
                <c:pt idx="25337" formatCode="General">
                  <c:v>-0.111090432057289</c:v>
                </c:pt>
                <c:pt idx="25338" formatCode="General">
                  <c:v>-0.11106471655302901</c:v>
                </c:pt>
                <c:pt idx="25339" formatCode="General">
                  <c:v>-0.111681986846642</c:v>
                </c:pt>
                <c:pt idx="25340" formatCode="General">
                  <c:v>-0.112864451395374</c:v>
                </c:pt>
                <c:pt idx="25341" formatCode="General">
                  <c:v>-0.114469871405047</c:v>
                </c:pt>
                <c:pt idx="25342" formatCode="General">
                  <c:v>-0.116422293430995</c:v>
                </c:pt>
                <c:pt idx="25343" formatCode="General">
                  <c:v>-0.119123669468302</c:v>
                </c:pt>
                <c:pt idx="25344" formatCode="General">
                  <c:v>-0.122616575395707</c:v>
                </c:pt>
                <c:pt idx="25345" formatCode="General">
                  <c:v>-0.12629035157416499</c:v>
                </c:pt>
                <c:pt idx="25346" formatCode="General">
                  <c:v>-0.12984774586665099</c:v>
                </c:pt>
                <c:pt idx="25347" formatCode="General">
                  <c:v>-0.13319889306753099</c:v>
                </c:pt>
                <c:pt idx="25348" formatCode="General">
                  <c:v>-0.13623724763903899</c:v>
                </c:pt>
                <c:pt idx="25349" formatCode="General">
                  <c:v>-0.1388669233888</c:v>
                </c:pt>
                <c:pt idx="25350" formatCode="General">
                  <c:v>-0.14101958775833201</c:v>
                </c:pt>
                <c:pt idx="25351" formatCode="General">
                  <c:v>-0.142507834864326</c:v>
                </c:pt>
                <c:pt idx="25352" formatCode="General">
                  <c:v>-0.143281463937802</c:v>
                </c:pt>
                <c:pt idx="25353" formatCode="General">
                  <c:v>-0.14349423479903201</c:v>
                </c:pt>
                <c:pt idx="25354" formatCode="General">
                  <c:v>-0.14319409722488699</c:v>
                </c:pt>
                <c:pt idx="25355" formatCode="General">
                  <c:v>-0.142275483122036</c:v>
                </c:pt>
                <c:pt idx="25356" formatCode="General">
                  <c:v>-0.14069598186054999</c:v>
                </c:pt>
                <c:pt idx="25357" formatCode="General">
                  <c:v>-0.13851357634386499</c:v>
                </c:pt>
                <c:pt idx="25358" formatCode="General">
                  <c:v>-0.135870866297815</c:v>
                </c:pt>
                <c:pt idx="25359" formatCode="General">
                  <c:v>-0.13297913668749001</c:v>
                </c:pt>
                <c:pt idx="25360" formatCode="General">
                  <c:v>-0.13000117418648199</c:v>
                </c:pt>
                <c:pt idx="25361" formatCode="General">
                  <c:v>-0.127420400320258</c:v>
                </c:pt>
                <c:pt idx="25362" formatCode="General">
                  <c:v>-0.12540197493194299</c:v>
                </c:pt>
                <c:pt idx="25363" formatCode="General">
                  <c:v>-0.12362071896741</c:v>
                </c:pt>
                <c:pt idx="25364" formatCode="General">
                  <c:v>-0.12212142720107599</c:v>
                </c:pt>
                <c:pt idx="25365" formatCode="General">
                  <c:v>-0.121074438757887</c:v>
                </c:pt>
                <c:pt idx="25366" formatCode="General">
                  <c:v>-0.120537535615496</c:v>
                </c:pt>
                <c:pt idx="25367" formatCode="General">
                  <c:v>-0.120443176130552</c:v>
                </c:pt>
                <c:pt idx="25368" formatCode="General">
                  <c:v>-0.12067660735526201</c:v>
                </c:pt>
                <c:pt idx="25369" formatCode="General">
                  <c:v>-0.121193237263507</c:v>
                </c:pt>
                <c:pt idx="25370" formatCode="General">
                  <c:v>-0.121905020249492</c:v>
                </c:pt>
                <c:pt idx="25371" formatCode="General">
                  <c:v>-0.122699961127167</c:v>
                </c:pt>
                <c:pt idx="25372" formatCode="General">
                  <c:v>-0.123495806205721</c:v>
                </c:pt>
                <c:pt idx="25373" formatCode="General">
                  <c:v>-0.124276156943374</c:v>
                </c:pt>
                <c:pt idx="25374" formatCode="General">
                  <c:v>-0.12501892863560801</c:v>
                </c:pt>
                <c:pt idx="25375" formatCode="General">
                  <c:v>-0.12555351339228499</c:v>
                </c:pt>
                <c:pt idx="25376" formatCode="General">
                  <c:v>-0.12568272347708401</c:v>
                </c:pt>
                <c:pt idx="25377" formatCode="General">
                  <c:v>-0.125366642146443</c:v>
                </c:pt>
                <c:pt idx="25378" formatCode="General">
                  <c:v>-0.12496689210985799</c:v>
                </c:pt>
                <c:pt idx="25379" formatCode="General">
                  <c:v>-0.124584438451395</c:v>
                </c:pt>
                <c:pt idx="25380" formatCode="General">
                  <c:v>-0.12392584780338101</c:v>
                </c:pt>
                <c:pt idx="25381" formatCode="General">
                  <c:v>-0.12286050277773</c:v>
                </c:pt>
                <c:pt idx="25382" formatCode="General">
                  <c:v>-0.121381226902193</c:v>
                </c:pt>
                <c:pt idx="25383" formatCode="General">
                  <c:v>-0.119564342877454</c:v>
                </c:pt>
                <c:pt idx="25384" formatCode="General">
                  <c:v>-0.117483846968537</c:v>
                </c:pt>
                <c:pt idx="25385" formatCode="General">
                  <c:v>-0.11521956362975</c:v>
                </c:pt>
                <c:pt idx="25386" formatCode="General">
                  <c:v>-0.112774681686144</c:v>
                </c:pt>
                <c:pt idx="25387" formatCode="General">
                  <c:v>-0.11047388615114601</c:v>
                </c:pt>
                <c:pt idx="25388" formatCode="General">
                  <c:v>-0.108592093799609</c:v>
                </c:pt>
                <c:pt idx="25389" formatCode="General">
                  <c:v>-0.106940724036117</c:v>
                </c:pt>
                <c:pt idx="25390" formatCode="General">
                  <c:v>-0.105471556768703</c:v>
                </c:pt>
                <c:pt idx="25391" formatCode="General">
                  <c:v>-0.1042178341987</c:v>
                </c:pt>
                <c:pt idx="25392" formatCode="General">
                  <c:v>-0.103087196645353</c:v>
                </c:pt>
                <c:pt idx="25393" formatCode="General">
                  <c:v>-0.102006307706134</c:v>
                </c:pt>
                <c:pt idx="25394" formatCode="General">
                  <c:v>-0.100974198720226</c:v>
                </c:pt>
                <c:pt idx="25395" formatCode="General">
                  <c:v>-9.9949384068372601E-2</c:v>
                </c:pt>
                <c:pt idx="25396" formatCode="General">
                  <c:v>-9.9183468575148398E-2</c:v>
                </c:pt>
                <c:pt idx="25397" formatCode="General">
                  <c:v>-9.8750107405976395E-2</c:v>
                </c:pt>
                <c:pt idx="25398" formatCode="General">
                  <c:v>-9.7984652206813003E-2</c:v>
                </c:pt>
                <c:pt idx="25399" formatCode="General">
                  <c:v>-9.7036429058830601E-2</c:v>
                </c:pt>
                <c:pt idx="25400" formatCode="General">
                  <c:v>-9.6289829647498604E-2</c:v>
                </c:pt>
                <c:pt idx="25401" formatCode="General">
                  <c:v>-9.5440355326278703E-2</c:v>
                </c:pt>
                <c:pt idx="25402" formatCode="General">
                  <c:v>-9.4435982704912505E-2</c:v>
                </c:pt>
                <c:pt idx="25403" formatCode="General">
                  <c:v>-9.3216957222025595E-2</c:v>
                </c:pt>
                <c:pt idx="25404" formatCode="General">
                  <c:v>-9.16710521487379E-2</c:v>
                </c:pt>
                <c:pt idx="25405" formatCode="General">
                  <c:v>-9.0122202621320494E-2</c:v>
                </c:pt>
                <c:pt idx="25406" formatCode="General">
                  <c:v>-8.8629131964043206E-2</c:v>
                </c:pt>
                <c:pt idx="25407" formatCode="General">
                  <c:v>-8.6831157908838594E-2</c:v>
                </c:pt>
                <c:pt idx="25408" formatCode="General">
                  <c:v>-8.4648174572189497E-2</c:v>
                </c:pt>
                <c:pt idx="25409" formatCode="General">
                  <c:v>-8.2027549316472603E-2</c:v>
                </c:pt>
                <c:pt idx="25410" formatCode="General">
                  <c:v>-7.89401511020002E-2</c:v>
                </c:pt>
                <c:pt idx="25411" formatCode="General">
                  <c:v>-7.5384086110567405E-2</c:v>
                </c:pt>
                <c:pt idx="25412" formatCode="General">
                  <c:v>-7.1458416911789405E-2</c:v>
                </c:pt>
                <c:pt idx="25413" formatCode="General">
                  <c:v>-6.7346741079641795E-2</c:v>
                </c:pt>
                <c:pt idx="25414" formatCode="General">
                  <c:v>-6.2957906379824E-2</c:v>
                </c:pt>
                <c:pt idx="25415" formatCode="General">
                  <c:v>-5.8110576783712599E-2</c:v>
                </c:pt>
                <c:pt idx="25416" formatCode="General">
                  <c:v>-5.2918313217610799E-2</c:v>
                </c:pt>
                <c:pt idx="25417" formatCode="General">
                  <c:v>-4.76214644496636E-2</c:v>
                </c:pt>
                <c:pt idx="25418" formatCode="General">
                  <c:v>-4.2329522694279503E-2</c:v>
                </c:pt>
                <c:pt idx="25419" formatCode="General">
                  <c:v>-3.70615973325484E-2</c:v>
                </c:pt>
                <c:pt idx="25420" formatCode="General">
                  <c:v>-3.19624468857857E-2</c:v>
                </c:pt>
                <c:pt idx="25421" formatCode="General">
                  <c:v>-2.7111566750167099E-2</c:v>
                </c:pt>
                <c:pt idx="25422" formatCode="General">
                  <c:v>-2.2589890189705999E-2</c:v>
                </c:pt>
                <c:pt idx="25423" formatCode="General">
                  <c:v>-1.85714631642813E-2</c:v>
                </c:pt>
                <c:pt idx="25424" formatCode="General">
                  <c:v>-1.54276569758354E-2</c:v>
                </c:pt>
                <c:pt idx="25425" formatCode="General">
                  <c:v>-1.32779957473036E-2</c:v>
                </c:pt>
                <c:pt idx="25426" formatCode="General">
                  <c:v>-1.18293141920289E-2</c:v>
                </c:pt>
                <c:pt idx="25427" formatCode="General">
                  <c:v>-1.0931407606895399E-2</c:v>
                </c:pt>
                <c:pt idx="25428" formatCode="General">
                  <c:v>-1.0511553823094599E-2</c:v>
                </c:pt>
                <c:pt idx="25429" formatCode="General">
                  <c:v>-1.0454373795304599E-2</c:v>
                </c:pt>
                <c:pt idx="25430" formatCode="General">
                  <c:v>-1.04255230806478E-2</c:v>
                </c:pt>
                <c:pt idx="25431" formatCode="General">
                  <c:v>-1.0141463453340599E-2</c:v>
                </c:pt>
                <c:pt idx="25432" formatCode="General">
                  <c:v>-9.4864432780023909E-3</c:v>
                </c:pt>
                <c:pt idx="25433" formatCode="General">
                  <c:v>-8.2128982599421006E-3</c:v>
                </c:pt>
                <c:pt idx="25434" formatCode="General">
                  <c:v>-6.0769856775487003E-3</c:v>
                </c:pt>
                <c:pt idx="25435" formatCode="General">
                  <c:v>-3.1148509142430998E-3</c:v>
                </c:pt>
                <c:pt idx="25436" formatCode="General">
                  <c:v>4.6656911868920599E-4</c:v>
                </c:pt>
                <c:pt idx="25437" formatCode="General">
                  <c:v>4.4707894656379598E-3</c:v>
                </c:pt>
                <c:pt idx="25438" formatCode="General">
                  <c:v>8.77096340254176E-3</c:v>
                </c:pt>
                <c:pt idx="25439" formatCode="General">
                  <c:v>1.3179671979872101E-2</c:v>
                </c:pt>
                <c:pt idx="25440" formatCode="General">
                  <c:v>1.7470491358225499E-2</c:v>
                </c:pt>
                <c:pt idx="25441" formatCode="General">
                  <c:v>2.15399075207399E-2</c:v>
                </c:pt>
                <c:pt idx="25442" formatCode="General">
                  <c:v>2.5371941046462398E-2</c:v>
                </c:pt>
                <c:pt idx="25443" formatCode="General">
                  <c:v>2.8900037451613101E-2</c:v>
                </c:pt>
                <c:pt idx="25444" formatCode="General">
                  <c:v>3.22164561953492E-2</c:v>
                </c:pt>
                <c:pt idx="25445" formatCode="General">
                  <c:v>3.5507031846494799E-2</c:v>
                </c:pt>
                <c:pt idx="25446" formatCode="General">
                  <c:v>3.84318512376449E-2</c:v>
                </c:pt>
                <c:pt idx="25447" formatCode="General">
                  <c:v>4.08897224396087E-2</c:v>
                </c:pt>
                <c:pt idx="25448" formatCode="General">
                  <c:v>4.3184043493541498E-2</c:v>
                </c:pt>
                <c:pt idx="25449" formatCode="General">
                  <c:v>4.53859707214542E-2</c:v>
                </c:pt>
                <c:pt idx="25450" formatCode="General">
                  <c:v>4.7561110660480202E-2</c:v>
                </c:pt>
                <c:pt idx="25451" formatCode="General">
                  <c:v>4.9751127106590597E-2</c:v>
                </c:pt>
                <c:pt idx="25452" formatCode="General">
                  <c:v>5.2014837483863201E-2</c:v>
                </c:pt>
                <c:pt idx="25453" formatCode="General">
                  <c:v>5.4352476776126701E-2</c:v>
                </c:pt>
                <c:pt idx="25454" formatCode="General">
                  <c:v>5.6777983740351701E-2</c:v>
                </c:pt>
                <c:pt idx="25455" formatCode="General">
                  <c:v>5.9303933869371203E-2</c:v>
                </c:pt>
                <c:pt idx="25456" formatCode="General">
                  <c:v>6.1934684650259898E-2</c:v>
                </c:pt>
                <c:pt idx="25457" formatCode="General">
                  <c:v>6.4666994968033506E-2</c:v>
                </c:pt>
                <c:pt idx="25458" formatCode="General">
                  <c:v>6.7465920438082402E-2</c:v>
                </c:pt>
                <c:pt idx="25459" formatCode="General">
                  <c:v>7.0343358411560405E-2</c:v>
                </c:pt>
                <c:pt idx="25460" formatCode="General">
                  <c:v>7.3254344542459701E-2</c:v>
                </c:pt>
                <c:pt idx="25461" formatCode="General">
                  <c:v>7.6139218232485706E-2</c:v>
                </c:pt>
                <c:pt idx="25462" formatCode="General">
                  <c:v>7.8924221138863201E-2</c:v>
                </c:pt>
                <c:pt idx="25463" formatCode="General">
                  <c:v>8.1638312294938994E-2</c:v>
                </c:pt>
                <c:pt idx="25464" formatCode="General">
                  <c:v>8.3962002856151505E-2</c:v>
                </c:pt>
                <c:pt idx="25465" formatCode="General">
                  <c:v>8.5797022775558604E-2</c:v>
                </c:pt>
                <c:pt idx="25466" formatCode="General">
                  <c:v>8.7592268802689097E-2</c:v>
                </c:pt>
                <c:pt idx="25467" formatCode="General">
                  <c:v>8.9649657952768705E-2</c:v>
                </c:pt>
                <c:pt idx="25468" formatCode="General">
                  <c:v>9.1660758834208905E-2</c:v>
                </c:pt>
                <c:pt idx="25469" formatCode="General">
                  <c:v>9.3323213259402099E-2</c:v>
                </c:pt>
                <c:pt idx="25470" formatCode="General">
                  <c:v>9.4851284783352197E-2</c:v>
                </c:pt>
                <c:pt idx="25471" formatCode="General">
                  <c:v>9.6286997106884903E-2</c:v>
                </c:pt>
                <c:pt idx="25472" formatCode="General">
                  <c:v>9.7715702549782998E-2</c:v>
                </c:pt>
                <c:pt idx="25473" formatCode="General">
                  <c:v>9.9190836352941597E-2</c:v>
                </c:pt>
                <c:pt idx="25474" formatCode="General">
                  <c:v>0.10070242395857899</c:v>
                </c:pt>
                <c:pt idx="25475" formatCode="General">
                  <c:v>0.102266039699959</c:v>
                </c:pt>
                <c:pt idx="25476" formatCode="General">
                  <c:v>0.103868802838571</c:v>
                </c:pt>
                <c:pt idx="25477" formatCode="General">
                  <c:v>0.105143512545798</c:v>
                </c:pt>
                <c:pt idx="25478" formatCode="General">
                  <c:v>0.106058246276113</c:v>
                </c:pt>
                <c:pt idx="25479" formatCode="General">
                  <c:v>0.106944047264119</c:v>
                </c:pt>
                <c:pt idx="25480" formatCode="General">
                  <c:v>0.10785145531653501</c:v>
                </c:pt>
                <c:pt idx="25481" formatCode="General">
                  <c:v>0.108826388463814</c:v>
                </c:pt>
                <c:pt idx="25482" formatCode="General">
                  <c:v>0.10981354753656999</c:v>
                </c:pt>
                <c:pt idx="25483" formatCode="General">
                  <c:v>0.110719739271677</c:v>
                </c:pt>
                <c:pt idx="25484" formatCode="General">
                  <c:v>0.111511217368858</c:v>
                </c:pt>
                <c:pt idx="25485" formatCode="General">
                  <c:v>0.112225050373159</c:v>
                </c:pt>
                <c:pt idx="25486" formatCode="General">
                  <c:v>0.112919837332187</c:v>
                </c:pt>
                <c:pt idx="25487" formatCode="General">
                  <c:v>0.11354488308260501</c:v>
                </c:pt>
                <c:pt idx="25488" formatCode="General">
                  <c:v>0.114122529245605</c:v>
                </c:pt>
                <c:pt idx="25489" formatCode="General">
                  <c:v>0.114782121272146</c:v>
                </c:pt>
                <c:pt idx="25490" formatCode="General">
                  <c:v>0.11537637951440501</c:v>
                </c:pt>
                <c:pt idx="25491" formatCode="General">
                  <c:v>0.11605405429063199</c:v>
                </c:pt>
                <c:pt idx="25492" formatCode="General">
                  <c:v>0.11713207594009201</c:v>
                </c:pt>
                <c:pt idx="25493" formatCode="General">
                  <c:v>0.118653669971447</c:v>
                </c:pt>
                <c:pt idx="25494" formatCode="General">
                  <c:v>0.120687965999659</c:v>
                </c:pt>
                <c:pt idx="25495" formatCode="General">
                  <c:v>0.12305776165092</c:v>
                </c:pt>
                <c:pt idx="25496" formatCode="General">
                  <c:v>0.1254708641258</c:v>
                </c:pt>
                <c:pt idx="25497" formatCode="General">
                  <c:v>0.12795485527623701</c:v>
                </c:pt>
                <c:pt idx="25498" formatCode="General">
                  <c:v>0.13063504305005899</c:v>
                </c:pt>
                <c:pt idx="25499" formatCode="General">
                  <c:v>0.13346677342751001</c:v>
                </c:pt>
                <c:pt idx="25500" formatCode="General">
                  <c:v>0.13635392942882399</c:v>
                </c:pt>
                <c:pt idx="25501" formatCode="General">
                  <c:v>0.13919010263902101</c:v>
                </c:pt>
                <c:pt idx="25502" formatCode="General">
                  <c:v>0.14201238429263199</c:v>
                </c:pt>
                <c:pt idx="25503" formatCode="General">
                  <c:v>0.144604127670342</c:v>
                </c:pt>
                <c:pt idx="25504" formatCode="General">
                  <c:v>0.14673069791808899</c:v>
                </c:pt>
                <c:pt idx="25505" formatCode="General">
                  <c:v>0.14840578484219399</c:v>
                </c:pt>
                <c:pt idx="25506" formatCode="General">
                  <c:v>0.14945354802410701</c:v>
                </c:pt>
                <c:pt idx="25507" formatCode="General">
                  <c:v>0.14980114379315199</c:v>
                </c:pt>
                <c:pt idx="25508" formatCode="General">
                  <c:v>0.14952312651088201</c:v>
                </c:pt>
                <c:pt idx="25509" formatCode="General">
                  <c:v>0.14870413216588901</c:v>
                </c:pt>
                <c:pt idx="25510" formatCode="General">
                  <c:v>0.14747153214813299</c:v>
                </c:pt>
                <c:pt idx="25511" formatCode="General">
                  <c:v>0.14589821181496801</c:v>
                </c:pt>
                <c:pt idx="25512" formatCode="General">
                  <c:v>0.14397934719375999</c:v>
                </c:pt>
                <c:pt idx="25513" formatCode="General">
                  <c:v>0.14182361706128399</c:v>
                </c:pt>
                <c:pt idx="25514" formatCode="General">
                  <c:v>0.13950017357866201</c:v>
                </c:pt>
                <c:pt idx="25515" formatCode="General">
                  <c:v>0.13663550551927101</c:v>
                </c:pt>
                <c:pt idx="25516" formatCode="General">
                  <c:v>0.13328585737020901</c:v>
                </c:pt>
                <c:pt idx="25517" formatCode="General">
                  <c:v>0.12996364769368199</c:v>
                </c:pt>
                <c:pt idx="25518" formatCode="General">
                  <c:v>0.12690397371311199</c:v>
                </c:pt>
                <c:pt idx="25519" formatCode="General">
                  <c:v>0.12422862055480401</c:v>
                </c:pt>
                <c:pt idx="25520" formatCode="General">
                  <c:v>0.121913392508185</c:v>
                </c:pt>
                <c:pt idx="25521" formatCode="General">
                  <c:v>0.119959778168182</c:v>
                </c:pt>
                <c:pt idx="25522" formatCode="General">
                  <c:v>0.118444700272569</c:v>
                </c:pt>
                <c:pt idx="25523" formatCode="General">
                  <c:v>0.117436179110743</c:v>
                </c:pt>
                <c:pt idx="25524" formatCode="General">
                  <c:v>0.116951937930532</c:v>
                </c:pt>
                <c:pt idx="25525" formatCode="General">
                  <c:v>0.11695869672051</c:v>
                </c:pt>
                <c:pt idx="25526" formatCode="General">
                  <c:v>0.11742922372690399</c:v>
                </c:pt>
                <c:pt idx="25527" formatCode="General">
                  <c:v>0.118307445079495</c:v>
                </c:pt>
                <c:pt idx="25528" formatCode="General">
                  <c:v>0.119243648476537</c:v>
                </c:pt>
                <c:pt idx="25529" formatCode="General">
                  <c:v>0.12013616155043599</c:v>
                </c:pt>
                <c:pt idx="25530" formatCode="General">
                  <c:v>0.12117014573794301</c:v>
                </c:pt>
                <c:pt idx="25531" formatCode="General">
                  <c:v>0.12227616577011401</c:v>
                </c:pt>
                <c:pt idx="25532" formatCode="General">
                  <c:v>0.123278367533477</c:v>
                </c:pt>
                <c:pt idx="25533" formatCode="General">
                  <c:v>0.123939193762759</c:v>
                </c:pt>
                <c:pt idx="25534" formatCode="General">
                  <c:v>0.124165822958703</c:v>
                </c:pt>
                <c:pt idx="25535" formatCode="General">
                  <c:v>0.123941353503804</c:v>
                </c:pt>
                <c:pt idx="25536" formatCode="General">
                  <c:v>0.123214887480684</c:v>
                </c:pt>
                <c:pt idx="25537" formatCode="General">
                  <c:v>0.121945573292444</c:v>
                </c:pt>
                <c:pt idx="25538" formatCode="General">
                  <c:v>0.12014350923490399</c:v>
                </c:pt>
                <c:pt idx="25539" formatCode="General">
                  <c:v>0.117896921192939</c:v>
                </c:pt>
                <c:pt idx="25540" formatCode="General">
                  <c:v>0.11529288438283899</c:v>
                </c:pt>
                <c:pt idx="25541" formatCode="General">
                  <c:v>0.11199754186552401</c:v>
                </c:pt>
                <c:pt idx="25542" formatCode="General">
                  <c:v>0.107992049540572</c:v>
                </c:pt>
                <c:pt idx="25543" formatCode="General">
                  <c:v>0.103839446869916</c:v>
                </c:pt>
                <c:pt idx="25544" formatCode="General">
                  <c:v>9.9765290946917204E-2</c:v>
                </c:pt>
                <c:pt idx="25545" formatCode="General">
                  <c:v>9.5893877033573702E-2</c:v>
                </c:pt>
                <c:pt idx="25546" formatCode="General">
                  <c:v>9.2385724520779505E-2</c:v>
                </c:pt>
                <c:pt idx="25547" formatCode="General">
                  <c:v>8.9327895400315799E-2</c:v>
                </c:pt>
                <c:pt idx="25548" formatCode="General">
                  <c:v>8.6821990055764894E-2</c:v>
                </c:pt>
                <c:pt idx="25549" formatCode="General">
                  <c:v>8.4995190789206407E-2</c:v>
                </c:pt>
                <c:pt idx="25550" formatCode="General">
                  <c:v>8.3922602010200395E-2</c:v>
                </c:pt>
                <c:pt idx="25551" formatCode="General">
                  <c:v>8.3602210930723106E-2</c:v>
                </c:pt>
                <c:pt idx="25552" formatCode="General">
                  <c:v>8.3679147229224607E-2</c:v>
                </c:pt>
                <c:pt idx="25553" formatCode="General">
                  <c:v>8.4037842296335805E-2</c:v>
                </c:pt>
                <c:pt idx="25554" formatCode="General">
                  <c:v>8.5121552025137395E-2</c:v>
                </c:pt>
                <c:pt idx="25555" formatCode="General">
                  <c:v>8.7192972298497304E-2</c:v>
                </c:pt>
                <c:pt idx="25556" formatCode="General">
                  <c:v>9.0188093750653495E-2</c:v>
                </c:pt>
                <c:pt idx="25557" formatCode="General">
                  <c:v>9.3841371775788995E-2</c:v>
                </c:pt>
                <c:pt idx="25558" formatCode="General">
                  <c:v>9.7843285752222606E-2</c:v>
                </c:pt>
                <c:pt idx="25559" formatCode="General">
                  <c:v>0.101832848397635</c:v>
                </c:pt>
                <c:pt idx="25560" formatCode="General">
                  <c:v>0.10541328640086001</c:v>
                </c:pt>
                <c:pt idx="25561" formatCode="General">
                  <c:v>0.10825518327942101</c:v>
                </c:pt>
                <c:pt idx="25562" formatCode="General">
                  <c:v>0.110017665757773</c:v>
                </c:pt>
                <c:pt idx="25563" formatCode="General">
                  <c:v>0.110228196558307</c:v>
                </c:pt>
                <c:pt idx="25564" formatCode="General">
                  <c:v>0.108512661488156</c:v>
                </c:pt>
                <c:pt idx="25565" formatCode="General">
                  <c:v>0.104889975591255</c:v>
                </c:pt>
                <c:pt idx="25566" formatCode="General">
                  <c:v>9.9309503516249703E-2</c:v>
                </c:pt>
                <c:pt idx="25567" formatCode="General">
                  <c:v>9.1750465957922994E-2</c:v>
                </c:pt>
                <c:pt idx="25568" formatCode="General">
                  <c:v>8.2521630248137107E-2</c:v>
                </c:pt>
                <c:pt idx="25569" formatCode="General">
                  <c:v>7.1950935666327598E-2</c:v>
                </c:pt>
                <c:pt idx="25570" formatCode="General">
                  <c:v>6.0574194000953901E-2</c:v>
                </c:pt>
                <c:pt idx="25571" formatCode="General">
                  <c:v>4.8983268708105203E-2</c:v>
                </c:pt>
                <c:pt idx="25572" formatCode="General">
                  <c:v>3.7584191239196603E-2</c:v>
                </c:pt>
                <c:pt idx="25573" formatCode="General">
                  <c:v>2.6742406160620701E-2</c:v>
                </c:pt>
                <c:pt idx="25574" formatCode="General">
                  <c:v>1.6764684968316498E-2</c:v>
                </c:pt>
                <c:pt idx="25575" formatCode="General">
                  <c:v>7.7986366408785502E-3</c:v>
                </c:pt>
                <c:pt idx="25576">
                  <c:v>-5.7885777715402399E-5</c:v>
                </c:pt>
                <c:pt idx="25577" formatCode="General">
                  <c:v>-6.6323995671329098E-3</c:v>
                </c:pt>
                <c:pt idx="25578" formatCode="General">
                  <c:v>-1.20795186738775E-2</c:v>
                </c:pt>
                <c:pt idx="25579" formatCode="General">
                  <c:v>-1.66946715635387E-2</c:v>
                </c:pt>
                <c:pt idx="25580" formatCode="General">
                  <c:v>-2.02886265023665E-2</c:v>
                </c:pt>
                <c:pt idx="25581" formatCode="General">
                  <c:v>-2.27720987605513E-2</c:v>
                </c:pt>
                <c:pt idx="25582" formatCode="General">
                  <c:v>-2.43458094075437E-2</c:v>
                </c:pt>
                <c:pt idx="25583" formatCode="General">
                  <c:v>-2.50750728443946E-2</c:v>
                </c:pt>
                <c:pt idx="25584" formatCode="General">
                  <c:v>-2.5115078333187199E-2</c:v>
                </c:pt>
                <c:pt idx="25585" formatCode="General">
                  <c:v>-2.4770813507230201E-2</c:v>
                </c:pt>
                <c:pt idx="25586" formatCode="General">
                  <c:v>-2.4305429628774401E-2</c:v>
                </c:pt>
                <c:pt idx="25587" formatCode="General">
                  <c:v>-2.3865525772825798E-2</c:v>
                </c:pt>
                <c:pt idx="25588" formatCode="General">
                  <c:v>-2.35192207397414E-2</c:v>
                </c:pt>
                <c:pt idx="25589" formatCode="General">
                  <c:v>-2.33868744235575E-2</c:v>
                </c:pt>
                <c:pt idx="25590" formatCode="General">
                  <c:v>-2.3685499757261402E-2</c:v>
                </c:pt>
                <c:pt idx="25591" formatCode="General">
                  <c:v>-2.4561716232833E-2</c:v>
                </c:pt>
                <c:pt idx="25592" formatCode="General">
                  <c:v>-2.6160860453964801E-2</c:v>
                </c:pt>
                <c:pt idx="25593" formatCode="General">
                  <c:v>-2.8790189365238798E-2</c:v>
                </c:pt>
                <c:pt idx="25594" formatCode="General">
                  <c:v>-3.2360135582556501E-2</c:v>
                </c:pt>
                <c:pt idx="25595" formatCode="General">
                  <c:v>-3.6557214070839998E-2</c:v>
                </c:pt>
                <c:pt idx="25596" formatCode="General">
                  <c:v>-4.1313538017244703E-2</c:v>
                </c:pt>
                <c:pt idx="25597" formatCode="General">
                  <c:v>-4.6584363698272499E-2</c:v>
                </c:pt>
                <c:pt idx="25598" formatCode="General">
                  <c:v>-5.2113115464248898E-2</c:v>
                </c:pt>
                <c:pt idx="25599" formatCode="General">
                  <c:v>-5.7623524637893303E-2</c:v>
                </c:pt>
                <c:pt idx="25600" formatCode="General">
                  <c:v>-6.3077754605359096E-2</c:v>
                </c:pt>
                <c:pt idx="25601" formatCode="General">
                  <c:v>-6.8479885991246298E-2</c:v>
                </c:pt>
                <c:pt idx="25602" formatCode="General">
                  <c:v>-7.3701475111766196E-2</c:v>
                </c:pt>
                <c:pt idx="25603" formatCode="General">
                  <c:v>-7.8502226972926997E-2</c:v>
                </c:pt>
                <c:pt idx="25604" formatCode="General">
                  <c:v>-8.2756978046024401E-2</c:v>
                </c:pt>
                <c:pt idx="25605" formatCode="General">
                  <c:v>-8.6451118724528597E-2</c:v>
                </c:pt>
                <c:pt idx="25606" formatCode="General">
                  <c:v>-8.9589415326616004E-2</c:v>
                </c:pt>
                <c:pt idx="25607" formatCode="General">
                  <c:v>-9.2226170726207105E-2</c:v>
                </c:pt>
                <c:pt idx="25608" formatCode="General">
                  <c:v>-9.4654028198131596E-2</c:v>
                </c:pt>
                <c:pt idx="25609" formatCode="General">
                  <c:v>-9.6835202895867403E-2</c:v>
                </c:pt>
                <c:pt idx="25610" formatCode="General">
                  <c:v>-9.8559583742465096E-2</c:v>
                </c:pt>
                <c:pt idx="25611" formatCode="General">
                  <c:v>-9.9942897988470503E-2</c:v>
                </c:pt>
                <c:pt idx="25612" formatCode="General">
                  <c:v>-0.101016434960503</c:v>
                </c:pt>
                <c:pt idx="25613" formatCode="General">
                  <c:v>-0.101843418715294</c:v>
                </c:pt>
                <c:pt idx="25614" formatCode="General">
                  <c:v>-0.102518053831753</c:v>
                </c:pt>
                <c:pt idx="25615" formatCode="General">
                  <c:v>-0.10307960953926699</c:v>
                </c:pt>
                <c:pt idx="25616" formatCode="General">
                  <c:v>-0.10358722196867499</c:v>
                </c:pt>
                <c:pt idx="25617" formatCode="General">
                  <c:v>-0.104098584678277</c:v>
                </c:pt>
                <c:pt idx="25618" formatCode="General">
                  <c:v>-0.104668267250591</c:v>
                </c:pt>
                <c:pt idx="25619" formatCode="General">
                  <c:v>-0.105400625192809</c:v>
                </c:pt>
                <c:pt idx="25620" formatCode="General">
                  <c:v>-0.106401080564465</c:v>
                </c:pt>
                <c:pt idx="25621" formatCode="General">
                  <c:v>-0.107652656400579</c:v>
                </c:pt>
                <c:pt idx="25622" formatCode="General">
                  <c:v>-0.10941072492912</c:v>
                </c:pt>
                <c:pt idx="25623" formatCode="General">
                  <c:v>-0.111704666712069</c:v>
                </c:pt>
                <c:pt idx="25624" formatCode="General">
                  <c:v>-0.114115020113467</c:v>
                </c:pt>
                <c:pt idx="25625" formatCode="General">
                  <c:v>-0.116529708207183</c:v>
                </c:pt>
                <c:pt idx="25626" formatCode="General">
                  <c:v>-0.119020166749679</c:v>
                </c:pt>
                <c:pt idx="25627" formatCode="General">
                  <c:v>-0.121621094690524</c:v>
                </c:pt>
                <c:pt idx="25628" formatCode="General">
                  <c:v>-0.124356689613454</c:v>
                </c:pt>
                <c:pt idx="25629" formatCode="General">
                  <c:v>-0.12724781805435301</c:v>
                </c:pt>
                <c:pt idx="25630" formatCode="General">
                  <c:v>-0.13025060099901101</c:v>
                </c:pt>
                <c:pt idx="25631" formatCode="General">
                  <c:v>-0.13289428651877999</c:v>
                </c:pt>
                <c:pt idx="25632" formatCode="General">
                  <c:v>-0.135077082769062</c:v>
                </c:pt>
                <c:pt idx="25633" formatCode="General">
                  <c:v>-0.13706256945401701</c:v>
                </c:pt>
                <c:pt idx="25634" formatCode="General">
                  <c:v>-0.13866735190177601</c:v>
                </c:pt>
                <c:pt idx="25635" formatCode="General">
                  <c:v>-0.13983731333975699</c:v>
                </c:pt>
                <c:pt idx="25636" formatCode="General">
                  <c:v>-0.14104785326572</c:v>
                </c:pt>
                <c:pt idx="25637" formatCode="General">
                  <c:v>-0.14273714238406701</c:v>
                </c:pt>
                <c:pt idx="25638" formatCode="General">
                  <c:v>-0.144761458448152</c:v>
                </c:pt>
                <c:pt idx="25639" formatCode="General">
                  <c:v>-0.146807422292979</c:v>
                </c:pt>
                <c:pt idx="25640" formatCode="General">
                  <c:v>-0.14858469277417799</c:v>
                </c:pt>
                <c:pt idx="25641" formatCode="General">
                  <c:v>-0.149946157056489</c:v>
                </c:pt>
                <c:pt idx="25642" formatCode="General">
                  <c:v>-0.150856174893859</c:v>
                </c:pt>
                <c:pt idx="25643" formatCode="General">
                  <c:v>-0.15133195670455901</c:v>
                </c:pt>
                <c:pt idx="25644" formatCode="General">
                  <c:v>-0.151373267973299</c:v>
                </c:pt>
                <c:pt idx="25645" formatCode="General">
                  <c:v>-0.15102689986378101</c:v>
                </c:pt>
                <c:pt idx="25646" formatCode="General">
                  <c:v>-0.15041207515834101</c:v>
                </c:pt>
                <c:pt idx="25647" formatCode="General">
                  <c:v>-0.14960683656962601</c:v>
                </c:pt>
                <c:pt idx="25648" formatCode="General">
                  <c:v>-0.148649299913898</c:v>
                </c:pt>
                <c:pt idx="25649" formatCode="General">
                  <c:v>-0.147551689791624</c:v>
                </c:pt>
                <c:pt idx="25650" formatCode="General">
                  <c:v>-0.14659078330432199</c:v>
                </c:pt>
                <c:pt idx="25651" formatCode="General">
                  <c:v>-0.146009033212816</c:v>
                </c:pt>
                <c:pt idx="25652" formatCode="General">
                  <c:v>-0.14558531787052201</c:v>
                </c:pt>
                <c:pt idx="25653" formatCode="General">
                  <c:v>-0.14515535088829301</c:v>
                </c:pt>
                <c:pt idx="25654" formatCode="General">
                  <c:v>-0.14469347942566799</c:v>
                </c:pt>
                <c:pt idx="25655" formatCode="General">
                  <c:v>-0.144123834159051</c:v>
                </c:pt>
                <c:pt idx="25656" formatCode="General">
                  <c:v>-0.14345341010635901</c:v>
                </c:pt>
                <c:pt idx="25657" formatCode="General">
                  <c:v>-0.14275350946769899</c:v>
                </c:pt>
                <c:pt idx="25658" formatCode="General">
                  <c:v>-0.14206285117429099</c:v>
                </c:pt>
                <c:pt idx="25659" formatCode="General">
                  <c:v>-0.14136053624006101</c:v>
                </c:pt>
                <c:pt idx="25660" formatCode="General">
                  <c:v>-0.14063233537203301</c:v>
                </c:pt>
                <c:pt idx="25661" formatCode="General">
                  <c:v>-0.13993728942665401</c:v>
                </c:pt>
                <c:pt idx="25662" formatCode="General">
                  <c:v>-0.139291340556188</c:v>
                </c:pt>
                <c:pt idx="25663" formatCode="General">
                  <c:v>-0.138885999661956</c:v>
                </c:pt>
                <c:pt idx="25664" formatCode="General">
                  <c:v>-0.13904878392212899</c:v>
                </c:pt>
                <c:pt idx="25665" formatCode="General">
                  <c:v>-0.13956252689250601</c:v>
                </c:pt>
                <c:pt idx="25666" formatCode="General">
                  <c:v>-0.140129925744196</c:v>
                </c:pt>
                <c:pt idx="25667" formatCode="General">
                  <c:v>-0.14074859952871099</c:v>
                </c:pt>
                <c:pt idx="25668" formatCode="General">
                  <c:v>-0.141380870565014</c:v>
                </c:pt>
                <c:pt idx="25669" formatCode="General">
                  <c:v>-0.14195949641461</c:v>
                </c:pt>
                <c:pt idx="25670" formatCode="General">
                  <c:v>-0.14242315239051201</c:v>
                </c:pt>
                <c:pt idx="25671" formatCode="General">
                  <c:v>-0.14275695037820799</c:v>
                </c:pt>
                <c:pt idx="25672" formatCode="General">
                  <c:v>-0.14290063927772301</c:v>
                </c:pt>
                <c:pt idx="25673" formatCode="General">
                  <c:v>-0.142769641620445</c:v>
                </c:pt>
                <c:pt idx="25674" formatCode="General">
                  <c:v>-0.142528008004183</c:v>
                </c:pt>
                <c:pt idx="25675" formatCode="General">
                  <c:v>-0.142538965768746</c:v>
                </c:pt>
                <c:pt idx="25676" formatCode="General">
                  <c:v>-0.142701008859902</c:v>
                </c:pt>
                <c:pt idx="25677" formatCode="General">
                  <c:v>-0.142776474252891</c:v>
                </c:pt>
                <c:pt idx="25678" formatCode="General">
                  <c:v>-0.14278975902949001</c:v>
                </c:pt>
                <c:pt idx="25679" formatCode="General">
                  <c:v>-0.142632271070806</c:v>
                </c:pt>
                <c:pt idx="25680" formatCode="General">
                  <c:v>-0.14229848742526199</c:v>
                </c:pt>
                <c:pt idx="25681" formatCode="General">
                  <c:v>-0.14196876544732001</c:v>
                </c:pt>
                <c:pt idx="25682" formatCode="General">
                  <c:v>-0.14163671100143899</c:v>
                </c:pt>
                <c:pt idx="25683" formatCode="General">
                  <c:v>-0.14109407349362801</c:v>
                </c:pt>
                <c:pt idx="25684" formatCode="General">
                  <c:v>-0.14024910407489699</c:v>
                </c:pt>
                <c:pt idx="25685" formatCode="General">
                  <c:v>-0.139132038830588</c:v>
                </c:pt>
                <c:pt idx="25686" formatCode="General">
                  <c:v>-0.137801872224981</c:v>
                </c:pt>
                <c:pt idx="25687" formatCode="General">
                  <c:v>-0.13653514998458999</c:v>
                </c:pt>
                <c:pt idx="25688" formatCode="General">
                  <c:v>-0.135210049733275</c:v>
                </c:pt>
                <c:pt idx="25689" formatCode="General">
                  <c:v>-0.13347081020544599</c:v>
                </c:pt>
                <c:pt idx="25690" formatCode="General">
                  <c:v>-0.131294571726988</c:v>
                </c:pt>
                <c:pt idx="25691" formatCode="General">
                  <c:v>-0.12868953854724</c:v>
                </c:pt>
                <c:pt idx="25692" formatCode="General">
                  <c:v>-0.12568552365744201</c:v>
                </c:pt>
                <c:pt idx="25693" formatCode="General">
                  <c:v>-0.122324611293089</c:v>
                </c:pt>
                <c:pt idx="25694" formatCode="General">
                  <c:v>-0.118643818415406</c:v>
                </c:pt>
                <c:pt idx="25695" formatCode="General">
                  <c:v>-0.11462689964252901</c:v>
                </c:pt>
                <c:pt idx="25696" formatCode="General">
                  <c:v>-0.110275668248769</c:v>
                </c:pt>
                <c:pt idx="25697" formatCode="General">
                  <c:v>-0.10565546572781501</c:v>
                </c:pt>
                <c:pt idx="25698" formatCode="General">
                  <c:v>-0.100894843972964</c:v>
                </c:pt>
                <c:pt idx="25699" formatCode="General">
                  <c:v>-9.6132781029970804E-2</c:v>
                </c:pt>
                <c:pt idx="25700" formatCode="General">
                  <c:v>-9.1014875557125105E-2</c:v>
                </c:pt>
                <c:pt idx="25701" formatCode="General">
                  <c:v>-8.4971263005789804E-2</c:v>
                </c:pt>
                <c:pt idx="25702" formatCode="General">
                  <c:v>-7.8265578518195794E-2</c:v>
                </c:pt>
                <c:pt idx="25703" formatCode="General">
                  <c:v>-7.1250937849126603E-2</c:v>
                </c:pt>
                <c:pt idx="25704" formatCode="General">
                  <c:v>-6.4023348303952093E-2</c:v>
                </c:pt>
                <c:pt idx="25705" formatCode="General">
                  <c:v>-5.6701144905291698E-2</c:v>
                </c:pt>
                <c:pt idx="25706" formatCode="General">
                  <c:v>-4.9170442861729502E-2</c:v>
                </c:pt>
                <c:pt idx="25707" formatCode="General">
                  <c:v>-4.1551827523726798E-2</c:v>
                </c:pt>
                <c:pt idx="25708" formatCode="General">
                  <c:v>-3.4161269746298302E-2</c:v>
                </c:pt>
                <c:pt idx="25709" formatCode="General">
                  <c:v>-2.72750234009543E-2</c:v>
                </c:pt>
                <c:pt idx="25710" formatCode="General">
                  <c:v>-2.11717020382442E-2</c:v>
                </c:pt>
                <c:pt idx="25711" formatCode="General">
                  <c:v>-1.6175733732081199E-2</c:v>
                </c:pt>
                <c:pt idx="25712" formatCode="General">
                  <c:v>-1.2943331229432999E-2</c:v>
                </c:pt>
                <c:pt idx="25713" formatCode="General">
                  <c:v>-1.15379077044681E-2</c:v>
                </c:pt>
                <c:pt idx="25714" formatCode="General">
                  <c:v>-1.1507797245508799E-2</c:v>
                </c:pt>
                <c:pt idx="25715" formatCode="General">
                  <c:v>-1.27342310364517E-2</c:v>
                </c:pt>
                <c:pt idx="25716" formatCode="General">
                  <c:v>-1.5181568654860899E-2</c:v>
                </c:pt>
                <c:pt idx="25717" formatCode="General">
                  <c:v>-1.8902463273393601E-2</c:v>
                </c:pt>
                <c:pt idx="25718" formatCode="General">
                  <c:v>-2.3759749552094998E-2</c:v>
                </c:pt>
                <c:pt idx="25719" formatCode="General">
                  <c:v>-2.9230799305451902E-2</c:v>
                </c:pt>
                <c:pt idx="25720" formatCode="General">
                  <c:v>-3.4630009269418602E-2</c:v>
                </c:pt>
                <c:pt idx="25721" formatCode="General">
                  <c:v>-3.9456631017550703E-2</c:v>
                </c:pt>
                <c:pt idx="25722" formatCode="General">
                  <c:v>-4.33763471359103E-2</c:v>
                </c:pt>
                <c:pt idx="25723" formatCode="General">
                  <c:v>-4.6187278521719798E-2</c:v>
                </c:pt>
                <c:pt idx="25724" formatCode="General">
                  <c:v>-4.7798674727766999E-2</c:v>
                </c:pt>
                <c:pt idx="25725" formatCode="General">
                  <c:v>-4.8201424050487301E-2</c:v>
                </c:pt>
                <c:pt idx="25726" formatCode="General">
                  <c:v>-4.77754360824479E-2</c:v>
                </c:pt>
                <c:pt idx="25727" formatCode="General">
                  <c:v>-4.6526520759048999E-2</c:v>
                </c:pt>
                <c:pt idx="25728" formatCode="General">
                  <c:v>-4.4145190878862102E-2</c:v>
                </c:pt>
                <c:pt idx="25729" formatCode="General">
                  <c:v>-4.0720781833825603E-2</c:v>
                </c:pt>
                <c:pt idx="25730" formatCode="General">
                  <c:v>-3.6310157800242597E-2</c:v>
                </c:pt>
                <c:pt idx="25731" formatCode="General">
                  <c:v>-3.1017251457809401E-2</c:v>
                </c:pt>
                <c:pt idx="25732" formatCode="General">
                  <c:v>-2.4882897808737502E-2</c:v>
                </c:pt>
                <c:pt idx="25733" formatCode="General">
                  <c:v>-1.7797472855455101E-2</c:v>
                </c:pt>
                <c:pt idx="25734" formatCode="General">
                  <c:v>-9.6508703157407293E-3</c:v>
                </c:pt>
                <c:pt idx="25735" formatCode="General">
                  <c:v>-6.4271882503488603E-4</c:v>
                </c:pt>
                <c:pt idx="25736" formatCode="General">
                  <c:v>8.6120394227501892E-3</c:v>
                </c:pt>
                <c:pt idx="25737" formatCode="General">
                  <c:v>1.7629040376277199E-2</c:v>
                </c:pt>
                <c:pt idx="25738" formatCode="General">
                  <c:v>2.62030055408831E-2</c:v>
                </c:pt>
                <c:pt idx="25739" formatCode="General">
                  <c:v>3.3838737439036197E-2</c:v>
                </c:pt>
                <c:pt idx="25740" formatCode="General">
                  <c:v>4.0417955388825998E-2</c:v>
                </c:pt>
                <c:pt idx="25741" formatCode="General">
                  <c:v>4.6233273961681698E-2</c:v>
                </c:pt>
                <c:pt idx="25742" formatCode="General">
                  <c:v>5.12647426773662E-2</c:v>
                </c:pt>
                <c:pt idx="25743" formatCode="General">
                  <c:v>5.5450786944046898E-2</c:v>
                </c:pt>
                <c:pt idx="25744" formatCode="General">
                  <c:v>5.8749666405512803E-2</c:v>
                </c:pt>
                <c:pt idx="25745" formatCode="General">
                  <c:v>6.11595277444381E-2</c:v>
                </c:pt>
                <c:pt idx="25746" formatCode="General">
                  <c:v>6.2749265222690795E-2</c:v>
                </c:pt>
                <c:pt idx="25747" formatCode="General">
                  <c:v>6.3525580792498093E-2</c:v>
                </c:pt>
                <c:pt idx="25748" formatCode="General">
                  <c:v>6.3527470415574494E-2</c:v>
                </c:pt>
                <c:pt idx="25749" formatCode="General">
                  <c:v>6.2981877402209493E-2</c:v>
                </c:pt>
                <c:pt idx="25750" formatCode="General">
                  <c:v>6.2252187259330398E-2</c:v>
                </c:pt>
                <c:pt idx="25751" formatCode="General">
                  <c:v>6.16336716469882E-2</c:v>
                </c:pt>
                <c:pt idx="25752" formatCode="General">
                  <c:v>6.1198209669801398E-2</c:v>
                </c:pt>
                <c:pt idx="25753" formatCode="General">
                  <c:v>6.0867621909350501E-2</c:v>
                </c:pt>
                <c:pt idx="25754" formatCode="General">
                  <c:v>6.0787360728714497E-2</c:v>
                </c:pt>
                <c:pt idx="25755" formatCode="General">
                  <c:v>6.1219001543678098E-2</c:v>
                </c:pt>
                <c:pt idx="25756" formatCode="General">
                  <c:v>6.2204737934216298E-2</c:v>
                </c:pt>
                <c:pt idx="25757" formatCode="General">
                  <c:v>6.3730052791887704E-2</c:v>
                </c:pt>
                <c:pt idx="25758" formatCode="General">
                  <c:v>6.5674848658314605E-2</c:v>
                </c:pt>
                <c:pt idx="25759" formatCode="General">
                  <c:v>6.8022993466434603E-2</c:v>
                </c:pt>
                <c:pt idx="25760" formatCode="General">
                  <c:v>7.0818517731459293E-2</c:v>
                </c:pt>
                <c:pt idx="25761" formatCode="General">
                  <c:v>7.3979354125974103E-2</c:v>
                </c:pt>
                <c:pt idx="25762" formatCode="General">
                  <c:v>7.7412876925271795E-2</c:v>
                </c:pt>
                <c:pt idx="25763" formatCode="General">
                  <c:v>8.1066589345026002E-2</c:v>
                </c:pt>
                <c:pt idx="25764" formatCode="General">
                  <c:v>8.4825382156027196E-2</c:v>
                </c:pt>
                <c:pt idx="25765" formatCode="General">
                  <c:v>8.8584708953869204E-2</c:v>
                </c:pt>
                <c:pt idx="25766" formatCode="General">
                  <c:v>9.2240713454428094E-2</c:v>
                </c:pt>
                <c:pt idx="25767" formatCode="General">
                  <c:v>9.5416802188339006E-2</c:v>
                </c:pt>
                <c:pt idx="25768" formatCode="General">
                  <c:v>9.8093267463673806E-2</c:v>
                </c:pt>
                <c:pt idx="25769" formatCode="General">
                  <c:v>0.10062964374657</c:v>
                </c:pt>
                <c:pt idx="25770" formatCode="General">
                  <c:v>0.10310165025757199</c:v>
                </c:pt>
                <c:pt idx="25771" formatCode="General">
                  <c:v>0.105509833973992</c:v>
                </c:pt>
                <c:pt idx="25772" formatCode="General">
                  <c:v>0.10779780223954399</c:v>
                </c:pt>
                <c:pt idx="25773" formatCode="General">
                  <c:v>0.109976583601839</c:v>
                </c:pt>
                <c:pt idx="25774" formatCode="General">
                  <c:v>0.112111551568048</c:v>
                </c:pt>
                <c:pt idx="25775" formatCode="General">
                  <c:v>0.114220860945365</c:v>
                </c:pt>
                <c:pt idx="25776" formatCode="General">
                  <c:v>0.116334757803027</c:v>
                </c:pt>
                <c:pt idx="25777" formatCode="General">
                  <c:v>0.118372640705611</c:v>
                </c:pt>
                <c:pt idx="25778" formatCode="General">
                  <c:v>0.12017531570406</c:v>
                </c:pt>
                <c:pt idx="25779" formatCode="General">
                  <c:v>0.121607850858876</c:v>
                </c:pt>
                <c:pt idx="25780" formatCode="General">
                  <c:v>0.122330023650892</c:v>
                </c:pt>
                <c:pt idx="25781" formatCode="General">
                  <c:v>0.122390204789307</c:v>
                </c:pt>
                <c:pt idx="25782" formatCode="General">
                  <c:v>0.12212949961644901</c:v>
                </c:pt>
                <c:pt idx="25783" formatCode="General">
                  <c:v>0.121521343538085</c:v>
                </c:pt>
                <c:pt idx="25784" formatCode="General">
                  <c:v>0.120568182118876</c:v>
                </c:pt>
                <c:pt idx="25785" formatCode="General">
                  <c:v>0.11934904477284999</c:v>
                </c:pt>
                <c:pt idx="25786" formatCode="General">
                  <c:v>0.118048145644532</c:v>
                </c:pt>
                <c:pt idx="25787" formatCode="General">
                  <c:v>0.116870041241707</c:v>
                </c:pt>
                <c:pt idx="25788" formatCode="General">
                  <c:v>0.115940904703073</c:v>
                </c:pt>
                <c:pt idx="25789" formatCode="General">
                  <c:v>0.11541837608215</c:v>
                </c:pt>
                <c:pt idx="25790" formatCode="General">
                  <c:v>0.11538318274737</c:v>
                </c:pt>
                <c:pt idx="25791" formatCode="General">
                  <c:v>0.1159172318872</c:v>
                </c:pt>
                <c:pt idx="25792" formatCode="General">
                  <c:v>0.117175000228389</c:v>
                </c:pt>
                <c:pt idx="25793" formatCode="General">
                  <c:v>0.119064174483371</c:v>
                </c:pt>
                <c:pt idx="25794" formatCode="General">
                  <c:v>0.121167983609654</c:v>
                </c:pt>
                <c:pt idx="25795" formatCode="General">
                  <c:v>0.12345672630755</c:v>
                </c:pt>
                <c:pt idx="25796" formatCode="General">
                  <c:v>0.12623458854146999</c:v>
                </c:pt>
                <c:pt idx="25797" formatCode="General">
                  <c:v>0.12962480082172201</c:v>
                </c:pt>
                <c:pt idx="25798" formatCode="General">
                  <c:v>0.13357014677958401</c:v>
                </c:pt>
                <c:pt idx="25799" formatCode="General">
                  <c:v>0.137855423617188</c:v>
                </c:pt>
                <c:pt idx="25800" formatCode="General">
                  <c:v>0.14218135621327599</c:v>
                </c:pt>
                <c:pt idx="25801" formatCode="General">
                  <c:v>0.146261592334684</c:v>
                </c:pt>
                <c:pt idx="25802" formatCode="General">
                  <c:v>0.14993311192662201</c:v>
                </c:pt>
                <c:pt idx="25803" formatCode="General">
                  <c:v>0.15306674547676999</c:v>
                </c:pt>
                <c:pt idx="25804" formatCode="General">
                  <c:v>0.15565504108356701</c:v>
                </c:pt>
                <c:pt idx="25805" formatCode="General">
                  <c:v>0.157841360189412</c:v>
                </c:pt>
                <c:pt idx="25806" formatCode="General">
                  <c:v>0.15952581256607301</c:v>
                </c:pt>
                <c:pt idx="25807" formatCode="General">
                  <c:v>0.16028446044629799</c:v>
                </c:pt>
                <c:pt idx="25808" formatCode="General">
                  <c:v>0.16014930733882399</c:v>
                </c:pt>
                <c:pt idx="25809" formatCode="General">
                  <c:v>0.15945451868865301</c:v>
                </c:pt>
                <c:pt idx="25810" formatCode="General">
                  <c:v>0.15826743740353699</c:v>
                </c:pt>
                <c:pt idx="25811" formatCode="General">
                  <c:v>0.15658745303479901</c:v>
                </c:pt>
                <c:pt idx="25812" formatCode="General">
                  <c:v>0.15449271782264901</c:v>
                </c:pt>
                <c:pt idx="25813" formatCode="General">
                  <c:v>0.152136658523438</c:v>
                </c:pt>
                <c:pt idx="25814" formatCode="General">
                  <c:v>0.14958803051069999</c:v>
                </c:pt>
                <c:pt idx="25815" formatCode="General">
                  <c:v>0.14693798279659701</c:v>
                </c:pt>
                <c:pt idx="25816" formatCode="General">
                  <c:v>0.14438278301374799</c:v>
                </c:pt>
                <c:pt idx="25817" formatCode="General">
                  <c:v>0.14206308502986401</c:v>
                </c:pt>
                <c:pt idx="25818" formatCode="General">
                  <c:v>0.14002917221622299</c:v>
                </c:pt>
                <c:pt idx="25819" formatCode="General">
                  <c:v>0.138385033799024</c:v>
                </c:pt>
                <c:pt idx="25820" formatCode="General">
                  <c:v>0.13723082526461899</c:v>
                </c:pt>
                <c:pt idx="25821" formatCode="General">
                  <c:v>0.13648183569700401</c:v>
                </c:pt>
                <c:pt idx="25822" formatCode="General">
                  <c:v>0.13610797723582399</c:v>
                </c:pt>
                <c:pt idx="25823" formatCode="General">
                  <c:v>0.13600201867204001</c:v>
                </c:pt>
                <c:pt idx="25824" formatCode="General">
                  <c:v>0.135682850930996</c:v>
                </c:pt>
                <c:pt idx="25825" formatCode="General">
                  <c:v>0.135171204518126</c:v>
                </c:pt>
                <c:pt idx="25826" formatCode="General">
                  <c:v>0.13497245724946899</c:v>
                </c:pt>
                <c:pt idx="25827" formatCode="General">
                  <c:v>0.135217401196603</c:v>
                </c:pt>
                <c:pt idx="25828" formatCode="General">
                  <c:v>0.13588961214495399</c:v>
                </c:pt>
                <c:pt idx="25829" formatCode="General">
                  <c:v>0.13690999945289101</c:v>
                </c:pt>
                <c:pt idx="25830" formatCode="General">
                  <c:v>0.13804012515449399</c:v>
                </c:pt>
                <c:pt idx="25831" formatCode="General">
                  <c:v>0.13908297614842599</c:v>
                </c:pt>
                <c:pt idx="25832" formatCode="General">
                  <c:v>0.139962783548717</c:v>
                </c:pt>
                <c:pt idx="25833" formatCode="General">
                  <c:v>0.14063870205027701</c:v>
                </c:pt>
                <c:pt idx="25834" formatCode="General">
                  <c:v>0.14106666433406101</c:v>
                </c:pt>
                <c:pt idx="25835" formatCode="General">
                  <c:v>0.14131749134406399</c:v>
                </c:pt>
                <c:pt idx="25836" formatCode="General">
                  <c:v>0.14158033532195699</c:v>
                </c:pt>
                <c:pt idx="25837" formatCode="General">
                  <c:v>0.14187195142905501</c:v>
                </c:pt>
                <c:pt idx="25838" formatCode="General">
                  <c:v>0.142154101436688</c:v>
                </c:pt>
                <c:pt idx="25839" formatCode="General">
                  <c:v>0.142337466074863</c:v>
                </c:pt>
                <c:pt idx="25840" formatCode="General">
                  <c:v>0.142229888031251</c:v>
                </c:pt>
                <c:pt idx="25841" formatCode="General">
                  <c:v>0.141698590923927</c:v>
                </c:pt>
                <c:pt idx="25842" formatCode="General">
                  <c:v>0.140379116383193</c:v>
                </c:pt>
                <c:pt idx="25843" formatCode="General">
                  <c:v>0.138234226430312</c:v>
                </c:pt>
                <c:pt idx="25844" formatCode="General">
                  <c:v>0.13544365536651401</c:v>
                </c:pt>
                <c:pt idx="25845" formatCode="General">
                  <c:v>0.13205612572624101</c:v>
                </c:pt>
                <c:pt idx="25846" formatCode="General">
                  <c:v>0.12849522241436401</c:v>
                </c:pt>
                <c:pt idx="25847" formatCode="General">
                  <c:v>0.12466174532192301</c:v>
                </c:pt>
                <c:pt idx="25848" formatCode="General">
                  <c:v>0.120592978646371</c:v>
                </c:pt>
                <c:pt idx="25849" formatCode="General">
                  <c:v>0.116810719318673</c:v>
                </c:pt>
                <c:pt idx="25850" formatCode="General">
                  <c:v>0.113410925131141</c:v>
                </c:pt>
                <c:pt idx="25851" formatCode="General">
                  <c:v>0.11049360664574299</c:v>
                </c:pt>
                <c:pt idx="25852" formatCode="General">
                  <c:v>0.10814338477665</c:v>
                </c:pt>
                <c:pt idx="25853" formatCode="General">
                  <c:v>0.106253922270632</c:v>
                </c:pt>
                <c:pt idx="25854" formatCode="General">
                  <c:v>0.104683604524329</c:v>
                </c:pt>
                <c:pt idx="25855" formatCode="General">
                  <c:v>0.103468713967868</c:v>
                </c:pt>
                <c:pt idx="25856" formatCode="General">
                  <c:v>0.10261448206812999</c:v>
                </c:pt>
                <c:pt idx="25857" formatCode="General">
                  <c:v>0.10202213464146299</c:v>
                </c:pt>
                <c:pt idx="25858" formatCode="General">
                  <c:v>0.10155473813219799</c:v>
                </c:pt>
                <c:pt idx="25859" formatCode="General">
                  <c:v>0.10093945743257</c:v>
                </c:pt>
                <c:pt idx="25860" formatCode="General">
                  <c:v>9.9664876292792096E-2</c:v>
                </c:pt>
                <c:pt idx="25861" formatCode="General">
                  <c:v>9.7688148695633803E-2</c:v>
                </c:pt>
                <c:pt idx="25862" formatCode="General">
                  <c:v>9.5313078266624093E-2</c:v>
                </c:pt>
                <c:pt idx="25863" formatCode="General">
                  <c:v>9.27053649813252E-2</c:v>
                </c:pt>
                <c:pt idx="25864" formatCode="General">
                  <c:v>9.0170966597232699E-2</c:v>
                </c:pt>
                <c:pt idx="25865" formatCode="General">
                  <c:v>8.7357949193134804E-2</c:v>
                </c:pt>
                <c:pt idx="25866" formatCode="General">
                  <c:v>8.4005052953235598E-2</c:v>
                </c:pt>
                <c:pt idx="25867" formatCode="General">
                  <c:v>8.03492990030963E-2</c:v>
                </c:pt>
                <c:pt idx="25868" formatCode="General">
                  <c:v>7.6380918386679902E-2</c:v>
                </c:pt>
                <c:pt idx="25869" formatCode="General">
                  <c:v>7.2108084452518498E-2</c:v>
                </c:pt>
                <c:pt idx="25870" formatCode="General">
                  <c:v>6.7684330901886303E-2</c:v>
                </c:pt>
                <c:pt idx="25871" formatCode="General">
                  <c:v>6.3387780200739097E-2</c:v>
                </c:pt>
                <c:pt idx="25872" formatCode="General">
                  <c:v>5.94198929208768E-2</c:v>
                </c:pt>
                <c:pt idx="25873" formatCode="General">
                  <c:v>5.5747993426925602E-2</c:v>
                </c:pt>
                <c:pt idx="25874" formatCode="General">
                  <c:v>5.2316842838898099E-2</c:v>
                </c:pt>
                <c:pt idx="25875" formatCode="General">
                  <c:v>4.9129562440763101E-2</c:v>
                </c:pt>
                <c:pt idx="25876" formatCode="General">
                  <c:v>4.6059946618971399E-2</c:v>
                </c:pt>
                <c:pt idx="25877" formatCode="General">
                  <c:v>4.33280395322274E-2</c:v>
                </c:pt>
                <c:pt idx="25878" formatCode="General">
                  <c:v>4.0723296328706797E-2</c:v>
                </c:pt>
                <c:pt idx="25879" formatCode="General">
                  <c:v>3.80480651636214E-2</c:v>
                </c:pt>
                <c:pt idx="25880" formatCode="General">
                  <c:v>3.5573399761982899E-2</c:v>
                </c:pt>
                <c:pt idx="25881" formatCode="General">
                  <c:v>3.3242984040909598E-2</c:v>
                </c:pt>
                <c:pt idx="25882" formatCode="General">
                  <c:v>3.1044112676238501E-2</c:v>
                </c:pt>
                <c:pt idx="25883" formatCode="General">
                  <c:v>2.8974200842199701E-2</c:v>
                </c:pt>
                <c:pt idx="25884" formatCode="General">
                  <c:v>2.6993245191817099E-2</c:v>
                </c:pt>
                <c:pt idx="25885" formatCode="General">
                  <c:v>2.50489932309985E-2</c:v>
                </c:pt>
                <c:pt idx="25886" formatCode="General">
                  <c:v>2.3120820770154E-2</c:v>
                </c:pt>
                <c:pt idx="25887" formatCode="General">
                  <c:v>2.1104270777685799E-2</c:v>
                </c:pt>
                <c:pt idx="25888" formatCode="General">
                  <c:v>1.88901610213679E-2</c:v>
                </c:pt>
                <c:pt idx="25889" formatCode="General">
                  <c:v>1.6316275282199501E-2</c:v>
                </c:pt>
                <c:pt idx="25890" formatCode="General">
                  <c:v>1.3170969372204E-2</c:v>
                </c:pt>
                <c:pt idx="25891" formatCode="General">
                  <c:v>9.3918378460163092E-3</c:v>
                </c:pt>
                <c:pt idx="25892" formatCode="General">
                  <c:v>5.0416647324323599E-3</c:v>
                </c:pt>
                <c:pt idx="25893" formatCode="General">
                  <c:v>2.7538238133251099E-4</c:v>
                </c:pt>
                <c:pt idx="25894" formatCode="General">
                  <c:v>-4.6848276883571498E-3</c:v>
                </c:pt>
                <c:pt idx="25895" formatCode="General">
                  <c:v>-9.7213621950293493E-3</c:v>
                </c:pt>
                <c:pt idx="25896" formatCode="General">
                  <c:v>-1.5063840006046899E-2</c:v>
                </c:pt>
                <c:pt idx="25897" formatCode="General">
                  <c:v>-2.0623712206266999E-2</c:v>
                </c:pt>
                <c:pt idx="25898" formatCode="General">
                  <c:v>-2.6030798773298398E-2</c:v>
                </c:pt>
                <c:pt idx="25899" formatCode="General">
                  <c:v>-3.1119208085452502E-2</c:v>
                </c:pt>
                <c:pt idx="25900" formatCode="General">
                  <c:v>-3.5739717715093898E-2</c:v>
                </c:pt>
                <c:pt idx="25901" formatCode="General">
                  <c:v>-3.9923045190318099E-2</c:v>
                </c:pt>
                <c:pt idx="25902" formatCode="General">
                  <c:v>-4.3722461757389003E-2</c:v>
                </c:pt>
                <c:pt idx="25903" formatCode="General">
                  <c:v>-4.71006207669896E-2</c:v>
                </c:pt>
                <c:pt idx="25904" formatCode="General">
                  <c:v>-5.0042839340835803E-2</c:v>
                </c:pt>
                <c:pt idx="25905" formatCode="General">
                  <c:v>-5.2574374780402201E-2</c:v>
                </c:pt>
                <c:pt idx="25906" formatCode="General">
                  <c:v>-5.4744809535594498E-2</c:v>
                </c:pt>
                <c:pt idx="25907" formatCode="General">
                  <c:v>-5.6622564152557099E-2</c:v>
                </c:pt>
                <c:pt idx="25908" formatCode="General">
                  <c:v>-5.8175395084083099E-2</c:v>
                </c:pt>
                <c:pt idx="25909" formatCode="General">
                  <c:v>-5.9365752224624702E-2</c:v>
                </c:pt>
                <c:pt idx="25910" formatCode="General">
                  <c:v>-6.0314977762530697E-2</c:v>
                </c:pt>
                <c:pt idx="25911" formatCode="General">
                  <c:v>-6.1177958124437298E-2</c:v>
                </c:pt>
                <c:pt idx="25912" formatCode="General">
                  <c:v>-6.2237928444897797E-2</c:v>
                </c:pt>
                <c:pt idx="25913" formatCode="General">
                  <c:v>-6.3507731727405106E-2</c:v>
                </c:pt>
                <c:pt idx="25914" formatCode="General">
                  <c:v>-6.4797110495813007E-2</c:v>
                </c:pt>
                <c:pt idx="25915" formatCode="General">
                  <c:v>-6.6058338652882007E-2</c:v>
                </c:pt>
                <c:pt idx="25916" formatCode="General">
                  <c:v>-6.7269933557218206E-2</c:v>
                </c:pt>
                <c:pt idx="25917" formatCode="General">
                  <c:v>-6.8564706540902798E-2</c:v>
                </c:pt>
                <c:pt idx="25918" formatCode="General">
                  <c:v>-7.0094186059777894E-2</c:v>
                </c:pt>
                <c:pt idx="25919" formatCode="General">
                  <c:v>-7.1911847057703399E-2</c:v>
                </c:pt>
                <c:pt idx="25920" formatCode="General">
                  <c:v>-7.3918604193200302E-2</c:v>
                </c:pt>
                <c:pt idx="25921" formatCode="General">
                  <c:v>-7.6059457631452707E-2</c:v>
                </c:pt>
                <c:pt idx="25922" formatCode="General">
                  <c:v>-7.8367517910258699E-2</c:v>
                </c:pt>
                <c:pt idx="25923" formatCode="General">
                  <c:v>-8.0816625322524205E-2</c:v>
                </c:pt>
                <c:pt idx="25924" formatCode="General">
                  <c:v>-8.3370571092485996E-2</c:v>
                </c:pt>
                <c:pt idx="25925" formatCode="General">
                  <c:v>-8.5940921622172997E-2</c:v>
                </c:pt>
                <c:pt idx="25926" formatCode="General">
                  <c:v>-8.8399951139851204E-2</c:v>
                </c:pt>
                <c:pt idx="25927" formatCode="General">
                  <c:v>-9.0720585459011002E-2</c:v>
                </c:pt>
                <c:pt idx="25928" formatCode="General">
                  <c:v>-9.2944911849607403E-2</c:v>
                </c:pt>
                <c:pt idx="25929" formatCode="General">
                  <c:v>-9.5110167237293805E-2</c:v>
                </c:pt>
                <c:pt idx="25930" formatCode="General">
                  <c:v>-9.7312103350222501E-2</c:v>
                </c:pt>
                <c:pt idx="25931" formatCode="General">
                  <c:v>-9.9827889231018499E-2</c:v>
                </c:pt>
                <c:pt idx="25932" formatCode="General">
                  <c:v>-0.102505078348346</c:v>
                </c:pt>
                <c:pt idx="25933" formatCode="General">
                  <c:v>-0.10500023278146101</c:v>
                </c:pt>
                <c:pt idx="25934" formatCode="General">
                  <c:v>-0.10736743572921099</c:v>
                </c:pt>
                <c:pt idx="25935" formatCode="General">
                  <c:v>-0.109604158451325</c:v>
                </c:pt>
                <c:pt idx="25936" formatCode="General">
                  <c:v>-0.11170348573832101</c:v>
                </c:pt>
                <c:pt idx="25937" formatCode="General">
                  <c:v>-0.113673564594545</c:v>
                </c:pt>
                <c:pt idx="25938" formatCode="General">
                  <c:v>-0.11549245752915401</c:v>
                </c:pt>
                <c:pt idx="25939" formatCode="General">
                  <c:v>-0.117234004502194</c:v>
                </c:pt>
                <c:pt idx="25940" formatCode="General">
                  <c:v>-0.118938592078267</c:v>
                </c:pt>
                <c:pt idx="25941" formatCode="General">
                  <c:v>-0.12051138653148</c:v>
                </c:pt>
                <c:pt idx="25942" formatCode="General">
                  <c:v>-0.121887964126685</c:v>
                </c:pt>
                <c:pt idx="25943" formatCode="General">
                  <c:v>-0.12303126545359599</c:v>
                </c:pt>
                <c:pt idx="25944" formatCode="General">
                  <c:v>-0.123917258644273</c:v>
                </c:pt>
                <c:pt idx="25945" formatCode="General">
                  <c:v>-0.124554706507969</c:v>
                </c:pt>
                <c:pt idx="25946" formatCode="General">
                  <c:v>-0.124985711171091</c:v>
                </c:pt>
                <c:pt idx="25947" formatCode="General">
                  <c:v>-0.12532435207564699</c:v>
                </c:pt>
                <c:pt idx="25948" formatCode="General">
                  <c:v>-0.12570112579685</c:v>
                </c:pt>
                <c:pt idx="25949" formatCode="General">
                  <c:v>-0.12641440985187699</c:v>
                </c:pt>
                <c:pt idx="25950" formatCode="General">
                  <c:v>-0.127382439263549</c:v>
                </c:pt>
                <c:pt idx="25951" formatCode="General">
                  <c:v>-0.128271396949314</c:v>
                </c:pt>
                <c:pt idx="25952" formatCode="General">
                  <c:v>-0.12912095672788301</c:v>
                </c:pt>
                <c:pt idx="25953" formatCode="General">
                  <c:v>-0.13003076144010001</c:v>
                </c:pt>
                <c:pt idx="25954" formatCode="General">
                  <c:v>-0.130995166581101</c:v>
                </c:pt>
                <c:pt idx="25955" formatCode="General">
                  <c:v>-0.132012157081668</c:v>
                </c:pt>
                <c:pt idx="25956" formatCode="General">
                  <c:v>-0.13308899380234401</c:v>
                </c:pt>
                <c:pt idx="25957" formatCode="General">
                  <c:v>-0.134181104561333</c:v>
                </c:pt>
                <c:pt idx="25958" formatCode="General">
                  <c:v>-0.13525377400465199</c:v>
                </c:pt>
                <c:pt idx="25959" formatCode="General">
                  <c:v>-0.13621389396223799</c:v>
                </c:pt>
                <c:pt idx="25960" formatCode="General">
                  <c:v>-0.136944346677871</c:v>
                </c:pt>
                <c:pt idx="25961" formatCode="General">
                  <c:v>-0.13724303727930301</c:v>
                </c:pt>
                <c:pt idx="25962" formatCode="General">
                  <c:v>-0.13699252011381099</c:v>
                </c:pt>
                <c:pt idx="25963" formatCode="General">
                  <c:v>-0.136273963047056</c:v>
                </c:pt>
                <c:pt idx="25964" formatCode="General">
                  <c:v>-0.135097296179198</c:v>
                </c:pt>
                <c:pt idx="25965" formatCode="General">
                  <c:v>-0.13350408587529899</c:v>
                </c:pt>
                <c:pt idx="25966" formatCode="General">
                  <c:v>-0.131812509080799</c:v>
                </c:pt>
                <c:pt idx="25967" formatCode="General">
                  <c:v>-0.13047874483514499</c:v>
                </c:pt>
                <c:pt idx="25968" formatCode="General">
                  <c:v>-0.12953609612135</c:v>
                </c:pt>
                <c:pt idx="25969" formatCode="General">
                  <c:v>-0.128831585740244</c:v>
                </c:pt>
                <c:pt idx="25970" formatCode="General">
                  <c:v>-0.12837119405434499</c:v>
                </c:pt>
                <c:pt idx="25971" formatCode="General">
                  <c:v>-0.12812335517051601</c:v>
                </c:pt>
                <c:pt idx="25972" formatCode="General">
                  <c:v>-0.128068770986385</c:v>
                </c:pt>
                <c:pt idx="25973" formatCode="General">
                  <c:v>-0.12814642287776101</c:v>
                </c:pt>
                <c:pt idx="25974" formatCode="General">
                  <c:v>-0.128300753335442</c:v>
                </c:pt>
                <c:pt idx="25975" formatCode="General">
                  <c:v>-0.12852944521847101</c:v>
                </c:pt>
                <c:pt idx="25976" formatCode="General">
                  <c:v>-0.12883238251707699</c:v>
                </c:pt>
                <c:pt idx="25977" formatCode="General">
                  <c:v>-0.129203737896814</c:v>
                </c:pt>
                <c:pt idx="25978" formatCode="General">
                  <c:v>-0.12960255275364899</c:v>
                </c:pt>
                <c:pt idx="25979" formatCode="General">
                  <c:v>-0.12994767868614901</c:v>
                </c:pt>
                <c:pt idx="25980" formatCode="General">
                  <c:v>-0.13014200305020299</c:v>
                </c:pt>
                <c:pt idx="25981" formatCode="General">
                  <c:v>-0.13014728145215701</c:v>
                </c:pt>
                <c:pt idx="25982" formatCode="General">
                  <c:v>-0.12994390219808999</c:v>
                </c:pt>
                <c:pt idx="25983" formatCode="General">
                  <c:v>-0.12954511690706</c:v>
                </c:pt>
                <c:pt idx="25984" formatCode="General">
                  <c:v>-0.12902289323636601</c:v>
                </c:pt>
                <c:pt idx="25985" formatCode="General">
                  <c:v>-0.12857767770729001</c:v>
                </c:pt>
                <c:pt idx="25986" formatCode="General">
                  <c:v>-0.128105658715127</c:v>
                </c:pt>
                <c:pt idx="25987" formatCode="General">
                  <c:v>-0.127353119892262</c:v>
                </c:pt>
                <c:pt idx="25988" formatCode="General">
                  <c:v>-0.12638474534749999</c:v>
                </c:pt>
                <c:pt idx="25989" formatCode="General">
                  <c:v>-0.12529664182429401</c:v>
                </c:pt>
                <c:pt idx="25990" formatCode="General">
                  <c:v>-0.124131477562524</c:v>
                </c:pt>
                <c:pt idx="25991" formatCode="General">
                  <c:v>-0.12284528641048</c:v>
                </c:pt>
                <c:pt idx="25992" formatCode="General">
                  <c:v>-0.12126896015270799</c:v>
                </c:pt>
                <c:pt idx="25993" formatCode="General">
                  <c:v>-0.11925768270235799</c:v>
                </c:pt>
                <c:pt idx="25994" formatCode="General">
                  <c:v>-0.11680990061873101</c:v>
                </c:pt>
                <c:pt idx="25995" formatCode="General">
                  <c:v>-0.113931920850358</c:v>
                </c:pt>
                <c:pt idx="25996" formatCode="General">
                  <c:v>-0.110733131719807</c:v>
                </c:pt>
                <c:pt idx="25997" formatCode="General">
                  <c:v>-0.107343782928759</c:v>
                </c:pt>
                <c:pt idx="25998" formatCode="General">
                  <c:v>-0.103942955853634</c:v>
                </c:pt>
                <c:pt idx="25999" formatCode="General">
                  <c:v>-0.10071558679859199</c:v>
                </c:pt>
                <c:pt idx="26000" formatCode="General">
                  <c:v>-9.7740101993945297E-2</c:v>
                </c:pt>
                <c:pt idx="26001" formatCode="General">
                  <c:v>-9.5123427099649396E-2</c:v>
                </c:pt>
                <c:pt idx="26002" formatCode="General">
                  <c:v>-9.2984066947193605E-2</c:v>
                </c:pt>
                <c:pt idx="26003" formatCode="General">
                  <c:v>-9.16209758986124E-2</c:v>
                </c:pt>
                <c:pt idx="26004" formatCode="General">
                  <c:v>-9.1039685653064001E-2</c:v>
                </c:pt>
                <c:pt idx="26005" formatCode="General">
                  <c:v>-9.0881327680788701E-2</c:v>
                </c:pt>
                <c:pt idx="26006" formatCode="General">
                  <c:v>-9.0887606298871298E-2</c:v>
                </c:pt>
                <c:pt idx="26007" formatCode="General">
                  <c:v>-9.0842625845100999E-2</c:v>
                </c:pt>
                <c:pt idx="26008" formatCode="General">
                  <c:v>-9.0687400926509606E-2</c:v>
                </c:pt>
                <c:pt idx="26009" formatCode="General">
                  <c:v>-9.0417593649115099E-2</c:v>
                </c:pt>
                <c:pt idx="26010" formatCode="General">
                  <c:v>-9.0058205955581505E-2</c:v>
                </c:pt>
                <c:pt idx="26011" formatCode="General">
                  <c:v>-8.9570551662129599E-2</c:v>
                </c:pt>
                <c:pt idx="26012" formatCode="General">
                  <c:v>-8.9012588810523902E-2</c:v>
                </c:pt>
                <c:pt idx="26013" formatCode="General">
                  <c:v>-8.85135604257897E-2</c:v>
                </c:pt>
                <c:pt idx="26014" formatCode="General">
                  <c:v>-8.7903994397640697E-2</c:v>
                </c:pt>
                <c:pt idx="26015" formatCode="General">
                  <c:v>-8.6972540745372195E-2</c:v>
                </c:pt>
                <c:pt idx="26016" formatCode="General">
                  <c:v>-8.5638678077584698E-2</c:v>
                </c:pt>
                <c:pt idx="26017" formatCode="General">
                  <c:v>-8.3784014018204303E-2</c:v>
                </c:pt>
                <c:pt idx="26018" formatCode="General">
                  <c:v>-8.1341376702020296E-2</c:v>
                </c:pt>
                <c:pt idx="26019" formatCode="General">
                  <c:v>-7.8289869226096903E-2</c:v>
                </c:pt>
                <c:pt idx="26020" formatCode="General">
                  <c:v>-7.4744989680723004E-2</c:v>
                </c:pt>
                <c:pt idx="26021" formatCode="General">
                  <c:v>-7.1184905884217095E-2</c:v>
                </c:pt>
                <c:pt idx="26022" formatCode="General">
                  <c:v>-6.7776053932494806E-2</c:v>
                </c:pt>
                <c:pt idx="26023" formatCode="General">
                  <c:v>-6.43314067427391E-2</c:v>
                </c:pt>
                <c:pt idx="26024" formatCode="General">
                  <c:v>-6.0862487873570702E-2</c:v>
                </c:pt>
                <c:pt idx="26025" formatCode="General">
                  <c:v>-5.7375274077280103E-2</c:v>
                </c:pt>
                <c:pt idx="26026" formatCode="General">
                  <c:v>-5.3877418170464202E-2</c:v>
                </c:pt>
                <c:pt idx="26027" formatCode="General">
                  <c:v>-5.0408205089095201E-2</c:v>
                </c:pt>
                <c:pt idx="26028" formatCode="General">
                  <c:v>-4.70076033583142E-2</c:v>
                </c:pt>
                <c:pt idx="26029" formatCode="General">
                  <c:v>-4.3605454743759403E-2</c:v>
                </c:pt>
                <c:pt idx="26030" formatCode="General">
                  <c:v>-4.0176477074317297E-2</c:v>
                </c:pt>
                <c:pt idx="26031" formatCode="General">
                  <c:v>-3.6693055533372099E-2</c:v>
                </c:pt>
                <c:pt idx="26032" formatCode="General">
                  <c:v>-3.3137863534914998E-2</c:v>
                </c:pt>
                <c:pt idx="26033" formatCode="General">
                  <c:v>-2.9537253529138802E-2</c:v>
                </c:pt>
                <c:pt idx="26034" formatCode="General">
                  <c:v>-2.5828487158506799E-2</c:v>
                </c:pt>
                <c:pt idx="26035" formatCode="General">
                  <c:v>-2.1969435442862301E-2</c:v>
                </c:pt>
                <c:pt idx="26036" formatCode="General">
                  <c:v>-1.8045084033975201E-2</c:v>
                </c:pt>
                <c:pt idx="26037" formatCode="General">
                  <c:v>-1.41663432580072E-2</c:v>
                </c:pt>
                <c:pt idx="26038" formatCode="General">
                  <c:v>-1.04481368077745E-2</c:v>
                </c:pt>
                <c:pt idx="26039" formatCode="General">
                  <c:v>-7.2232366946754804E-3</c:v>
                </c:pt>
                <c:pt idx="26040" formatCode="General">
                  <c:v>-4.5004768627730299E-3</c:v>
                </c:pt>
                <c:pt idx="26041" formatCode="General">
                  <c:v>-2.0084069025246699E-3</c:v>
                </c:pt>
                <c:pt idx="26042" formatCode="General">
                  <c:v>4.2671878045294302E-4</c:v>
                </c:pt>
                <c:pt idx="26043" formatCode="General">
                  <c:v>3.1077270643268102E-3</c:v>
                </c:pt>
                <c:pt idx="26044" formatCode="General">
                  <c:v>5.6363623581998003E-3</c:v>
                </c:pt>
                <c:pt idx="26045" formatCode="General">
                  <c:v>7.7603184518484003E-3</c:v>
                </c:pt>
                <c:pt idx="26046" formatCode="General">
                  <c:v>9.8307325643630199E-3</c:v>
                </c:pt>
                <c:pt idx="26047" formatCode="General">
                  <c:v>1.18624711597708E-2</c:v>
                </c:pt>
                <c:pt idx="26048" formatCode="General">
                  <c:v>1.3894568145696E-2</c:v>
                </c:pt>
                <c:pt idx="26049" formatCode="General">
                  <c:v>1.59636940266808E-2</c:v>
                </c:pt>
                <c:pt idx="26050" formatCode="General">
                  <c:v>1.8128357920144899E-2</c:v>
                </c:pt>
                <c:pt idx="26051" formatCode="General">
                  <c:v>2.0406939345113999E-2</c:v>
                </c:pt>
                <c:pt idx="26052" formatCode="General">
                  <c:v>2.2780374271130201E-2</c:v>
                </c:pt>
                <c:pt idx="26053" formatCode="General">
                  <c:v>2.5212482270820399E-2</c:v>
                </c:pt>
                <c:pt idx="26054" formatCode="General">
                  <c:v>2.7651645767070399E-2</c:v>
                </c:pt>
                <c:pt idx="26055" formatCode="General">
                  <c:v>3.0174178291341901E-2</c:v>
                </c:pt>
                <c:pt idx="26056" formatCode="General">
                  <c:v>3.2801057051301999E-2</c:v>
                </c:pt>
                <c:pt idx="26057" formatCode="General">
                  <c:v>3.5190542038411501E-2</c:v>
                </c:pt>
                <c:pt idx="26058" formatCode="General">
                  <c:v>3.7347616384145299E-2</c:v>
                </c:pt>
                <c:pt idx="26059" formatCode="General">
                  <c:v>3.9588552214914301E-2</c:v>
                </c:pt>
                <c:pt idx="26060" formatCode="General">
                  <c:v>4.1928481498471101E-2</c:v>
                </c:pt>
                <c:pt idx="26061" formatCode="General">
                  <c:v>4.4354959074214398E-2</c:v>
                </c:pt>
                <c:pt idx="26062" formatCode="General">
                  <c:v>4.6896773587535502E-2</c:v>
                </c:pt>
                <c:pt idx="26063" formatCode="General">
                  <c:v>4.9545826647475297E-2</c:v>
                </c:pt>
                <c:pt idx="26064" formatCode="General">
                  <c:v>5.2257831014879998E-2</c:v>
                </c:pt>
                <c:pt idx="26065" formatCode="General">
                  <c:v>5.4980179165558703E-2</c:v>
                </c:pt>
                <c:pt idx="26066" formatCode="General">
                  <c:v>5.7669263381932297E-2</c:v>
                </c:pt>
                <c:pt idx="26067" formatCode="General">
                  <c:v>6.0341607518034898E-2</c:v>
                </c:pt>
                <c:pt idx="26068" formatCode="General">
                  <c:v>6.3012675894339301E-2</c:v>
                </c:pt>
                <c:pt idx="26069" formatCode="General">
                  <c:v>6.5671147232314098E-2</c:v>
                </c:pt>
                <c:pt idx="26070" formatCode="General">
                  <c:v>6.8305012746740099E-2</c:v>
                </c:pt>
                <c:pt idx="26071" formatCode="General">
                  <c:v>7.0903402490647999E-2</c:v>
                </c:pt>
                <c:pt idx="26072" formatCode="General">
                  <c:v>7.3449126288434904E-2</c:v>
                </c:pt>
                <c:pt idx="26073" formatCode="General">
                  <c:v>7.5906951638181494E-2</c:v>
                </c:pt>
                <c:pt idx="26074" formatCode="General">
                  <c:v>7.8317555520103999E-2</c:v>
                </c:pt>
                <c:pt idx="26075" formatCode="General">
                  <c:v>8.0657463280665004E-2</c:v>
                </c:pt>
                <c:pt idx="26076" formatCode="General">
                  <c:v>8.2549487212037295E-2</c:v>
                </c:pt>
                <c:pt idx="26077" formatCode="General">
                  <c:v>8.3991920151339799E-2</c:v>
                </c:pt>
                <c:pt idx="26078" formatCode="General">
                  <c:v>8.5347016823644206E-2</c:v>
                </c:pt>
                <c:pt idx="26079" formatCode="General">
                  <c:v>8.6683422744147795E-2</c:v>
                </c:pt>
                <c:pt idx="26080" formatCode="General">
                  <c:v>8.8061118980971298E-2</c:v>
                </c:pt>
                <c:pt idx="26081" formatCode="General">
                  <c:v>8.9607191267305597E-2</c:v>
                </c:pt>
                <c:pt idx="26082" formatCode="General">
                  <c:v>9.1358259171207101E-2</c:v>
                </c:pt>
                <c:pt idx="26083" formatCode="General">
                  <c:v>9.3241336150278797E-2</c:v>
                </c:pt>
                <c:pt idx="26084" formatCode="General">
                  <c:v>9.5269052734132401E-2</c:v>
                </c:pt>
                <c:pt idx="26085" formatCode="General">
                  <c:v>9.7491988137503705E-2</c:v>
                </c:pt>
                <c:pt idx="26086" formatCode="General">
                  <c:v>9.9898354045830196E-2</c:v>
                </c:pt>
                <c:pt idx="26087" formatCode="General">
                  <c:v>0.102469044173469</c:v>
                </c:pt>
                <c:pt idx="26088" formatCode="General">
                  <c:v>0.105162236200075</c:v>
                </c:pt>
                <c:pt idx="26089" formatCode="General">
                  <c:v>0.10786801049438299</c:v>
                </c:pt>
                <c:pt idx="26090" formatCode="General">
                  <c:v>0.110508489017522</c:v>
                </c:pt>
                <c:pt idx="26091" formatCode="General">
                  <c:v>0.113152774398592</c:v>
                </c:pt>
                <c:pt idx="26092" formatCode="General">
                  <c:v>0.11585329413275799</c:v>
                </c:pt>
                <c:pt idx="26093" formatCode="General">
                  <c:v>0.118423183916231</c:v>
                </c:pt>
                <c:pt idx="26094" formatCode="General">
                  <c:v>0.120467226657497</c:v>
                </c:pt>
                <c:pt idx="26095" formatCode="General">
                  <c:v>0.122135236368169</c:v>
                </c:pt>
                <c:pt idx="26096" formatCode="General">
                  <c:v>0.123779825701461</c:v>
                </c:pt>
                <c:pt idx="26097" formatCode="General">
                  <c:v>0.12533951829194601</c:v>
                </c:pt>
                <c:pt idx="26098" formatCode="General">
                  <c:v>0.12675524610799399</c:v>
                </c:pt>
                <c:pt idx="26099" formatCode="General">
                  <c:v>0.12808054883495101</c:v>
                </c:pt>
                <c:pt idx="26100" formatCode="General">
                  <c:v>0.12939459297174699</c:v>
                </c:pt>
                <c:pt idx="26101" formatCode="General">
                  <c:v>0.13076166630461</c:v>
                </c:pt>
                <c:pt idx="26102" formatCode="General">
                  <c:v>0.132240692155429</c:v>
                </c:pt>
                <c:pt idx="26103" formatCode="General">
                  <c:v>0.133743964998845</c:v>
                </c:pt>
                <c:pt idx="26104" formatCode="General">
                  <c:v>0.13508096530260899</c:v>
                </c:pt>
                <c:pt idx="26105" formatCode="General">
                  <c:v>0.136111759309267</c:v>
                </c:pt>
                <c:pt idx="26106" formatCode="General">
                  <c:v>0.13691086983934</c:v>
                </c:pt>
                <c:pt idx="26107" formatCode="General">
                  <c:v>0.13753712977374</c:v>
                </c:pt>
                <c:pt idx="26108" formatCode="General">
                  <c:v>0.13790761452828801</c:v>
                </c:pt>
                <c:pt idx="26109" formatCode="General">
                  <c:v>0.138024279311797</c:v>
                </c:pt>
                <c:pt idx="26110" formatCode="General">
                  <c:v>0.13798160533592599</c:v>
                </c:pt>
                <c:pt idx="26111" formatCode="General">
                  <c:v>0.13773287029699399</c:v>
                </c:pt>
                <c:pt idx="26112" formatCode="General">
                  <c:v>0.137043799620087</c:v>
                </c:pt>
                <c:pt idx="26113" formatCode="General">
                  <c:v>0.13614475634496401</c:v>
                </c:pt>
                <c:pt idx="26114" formatCode="General">
                  <c:v>0.135401391424672</c:v>
                </c:pt>
                <c:pt idx="26115" formatCode="General">
                  <c:v>0.13490409769779799</c:v>
                </c:pt>
                <c:pt idx="26116" formatCode="General">
                  <c:v>0.13481516501643601</c:v>
                </c:pt>
                <c:pt idx="26117" formatCode="General">
                  <c:v>0.13511683212213199</c:v>
                </c:pt>
                <c:pt idx="26118" formatCode="General">
                  <c:v>0.13569213940489</c:v>
                </c:pt>
                <c:pt idx="26119" formatCode="General">
                  <c:v>0.13651554471105601</c:v>
                </c:pt>
                <c:pt idx="26120" formatCode="General">
                  <c:v>0.137631149300498</c:v>
                </c:pt>
                <c:pt idx="26121" formatCode="General">
                  <c:v>0.139035396325043</c:v>
                </c:pt>
                <c:pt idx="26122" formatCode="General">
                  <c:v>0.140570544877437</c:v>
                </c:pt>
                <c:pt idx="26123" formatCode="General">
                  <c:v>0.142018773476626</c:v>
                </c:pt>
                <c:pt idx="26124" formatCode="General">
                  <c:v>0.14328358327405</c:v>
                </c:pt>
                <c:pt idx="26125" formatCode="General">
                  <c:v>0.14438246696875801</c:v>
                </c:pt>
                <c:pt idx="26126" formatCode="General">
                  <c:v>0.145323054154083</c:v>
                </c:pt>
                <c:pt idx="26127" formatCode="General">
                  <c:v>0.14606696948575401</c:v>
                </c:pt>
                <c:pt idx="26128" formatCode="General">
                  <c:v>0.146619142480264</c:v>
                </c:pt>
                <c:pt idx="26129" formatCode="General">
                  <c:v>0.14684162995296901</c:v>
                </c:pt>
                <c:pt idx="26130" formatCode="General">
                  <c:v>0.14637139172668401</c:v>
                </c:pt>
                <c:pt idx="26131" formatCode="General">
                  <c:v>0.14529524521026299</c:v>
                </c:pt>
                <c:pt idx="26132" formatCode="General">
                  <c:v>0.14397993766043499</c:v>
                </c:pt>
                <c:pt idx="26133" formatCode="General">
                  <c:v>0.142594832188978</c:v>
                </c:pt>
                <c:pt idx="26134" formatCode="General">
                  <c:v>0.14117388930275299</c:v>
                </c:pt>
                <c:pt idx="26135" formatCode="General">
                  <c:v>0.139710183297544</c:v>
                </c:pt>
                <c:pt idx="26136" formatCode="General">
                  <c:v>0.138169433172256</c:v>
                </c:pt>
                <c:pt idx="26137" formatCode="General">
                  <c:v>0.13646995083566399</c:v>
                </c:pt>
                <c:pt idx="26138" formatCode="General">
                  <c:v>0.13463058696653099</c:v>
                </c:pt>
                <c:pt idx="26139" formatCode="General">
                  <c:v>0.13272998636320499</c:v>
                </c:pt>
                <c:pt idx="26140" formatCode="General">
                  <c:v>0.13085982650601699</c:v>
                </c:pt>
                <c:pt idx="26141" formatCode="General">
                  <c:v>0.129071968571736</c:v>
                </c:pt>
                <c:pt idx="26142" formatCode="General">
                  <c:v>0.12737525115098</c:v>
                </c:pt>
                <c:pt idx="26143" formatCode="General">
                  <c:v>0.125742776447126</c:v>
                </c:pt>
                <c:pt idx="26144" formatCode="General">
                  <c:v>0.124171354162693</c:v>
                </c:pt>
                <c:pt idx="26145" formatCode="General">
                  <c:v>0.122709121322725</c:v>
                </c:pt>
                <c:pt idx="26146" formatCode="General">
                  <c:v>0.121434249265492</c:v>
                </c:pt>
                <c:pt idx="26147" formatCode="General">
                  <c:v>0.12015226863845301</c:v>
                </c:pt>
                <c:pt idx="26148" formatCode="General">
                  <c:v>0.118490587327212</c:v>
                </c:pt>
                <c:pt idx="26149" formatCode="General">
                  <c:v>0.116558930811482</c:v>
                </c:pt>
                <c:pt idx="26150" formatCode="General">
                  <c:v>0.114552520442538</c:v>
                </c:pt>
                <c:pt idx="26151" formatCode="General">
                  <c:v>0.112438559245796</c:v>
                </c:pt>
                <c:pt idx="26152" formatCode="General">
                  <c:v>0.110232834913426</c:v>
                </c:pt>
                <c:pt idx="26153" formatCode="General">
                  <c:v>0.10794002285924099</c:v>
                </c:pt>
                <c:pt idx="26154" formatCode="General">
                  <c:v>0.10558957440055899</c:v>
                </c:pt>
                <c:pt idx="26155" formatCode="General">
                  <c:v>0.10319954312978</c:v>
                </c:pt>
                <c:pt idx="26156" formatCode="General">
                  <c:v>0.10072053282986999</c:v>
                </c:pt>
                <c:pt idx="26157" formatCode="General">
                  <c:v>9.8121819532639307E-2</c:v>
                </c:pt>
                <c:pt idx="26158" formatCode="General">
                  <c:v>9.5394162228526702E-2</c:v>
                </c:pt>
                <c:pt idx="26159" formatCode="General">
                  <c:v>9.2539803906660195E-2</c:v>
                </c:pt>
                <c:pt idx="26160" formatCode="General">
                  <c:v>8.9635193732089904E-2</c:v>
                </c:pt>
                <c:pt idx="26161" formatCode="General">
                  <c:v>8.6699039120334997E-2</c:v>
                </c:pt>
                <c:pt idx="26162" formatCode="General">
                  <c:v>8.3682983223020702E-2</c:v>
                </c:pt>
                <c:pt idx="26163" formatCode="General">
                  <c:v>8.0614528388295401E-2</c:v>
                </c:pt>
                <c:pt idx="26164" formatCode="General">
                  <c:v>7.7573660220701293E-2</c:v>
                </c:pt>
                <c:pt idx="26165" formatCode="General">
                  <c:v>7.4267378098221606E-2</c:v>
                </c:pt>
                <c:pt idx="26166" formatCode="General">
                  <c:v>7.0405178239394198E-2</c:v>
                </c:pt>
                <c:pt idx="26167" formatCode="General">
                  <c:v>6.6320979094145804E-2</c:v>
                </c:pt>
                <c:pt idx="26168" formatCode="General">
                  <c:v>6.2339074782862297E-2</c:v>
                </c:pt>
                <c:pt idx="26169" formatCode="General">
                  <c:v>5.8609209537351201E-2</c:v>
                </c:pt>
                <c:pt idx="26170" formatCode="General">
                  <c:v>5.5251908964479401E-2</c:v>
                </c:pt>
                <c:pt idx="26171" formatCode="General">
                  <c:v>5.2271826576822E-2</c:v>
                </c:pt>
                <c:pt idx="26172" formatCode="General">
                  <c:v>4.9598616834823903E-2</c:v>
                </c:pt>
                <c:pt idx="26173" formatCode="General">
                  <c:v>4.7142732260111203E-2</c:v>
                </c:pt>
                <c:pt idx="26174" formatCode="General">
                  <c:v>4.4909025670116502E-2</c:v>
                </c:pt>
                <c:pt idx="26175" formatCode="General">
                  <c:v>4.2899550759046799E-2</c:v>
                </c:pt>
                <c:pt idx="26176" formatCode="General">
                  <c:v>4.10740387322934E-2</c:v>
                </c:pt>
                <c:pt idx="26177" formatCode="General">
                  <c:v>3.93893908233625E-2</c:v>
                </c:pt>
                <c:pt idx="26178" formatCode="General">
                  <c:v>3.7821877364539402E-2</c:v>
                </c:pt>
                <c:pt idx="26179" formatCode="General">
                  <c:v>3.6344551594477199E-2</c:v>
                </c:pt>
                <c:pt idx="26180" formatCode="General">
                  <c:v>3.4866840155942498E-2</c:v>
                </c:pt>
                <c:pt idx="26181" formatCode="General">
                  <c:v>3.3301980960458603E-2</c:v>
                </c:pt>
                <c:pt idx="26182" formatCode="General">
                  <c:v>3.1676489110222403E-2</c:v>
                </c:pt>
                <c:pt idx="26183" formatCode="General">
                  <c:v>2.9706978690766599E-2</c:v>
                </c:pt>
                <c:pt idx="26184" formatCode="General">
                  <c:v>2.7108483918041399E-2</c:v>
                </c:pt>
                <c:pt idx="26185" formatCode="General">
                  <c:v>2.41397556204513E-2</c:v>
                </c:pt>
                <c:pt idx="26186" formatCode="General">
                  <c:v>2.10128686728514E-2</c:v>
                </c:pt>
                <c:pt idx="26187" formatCode="General">
                  <c:v>1.7764016782961502E-2</c:v>
                </c:pt>
                <c:pt idx="26188" formatCode="General">
                  <c:v>1.43856973505275E-2</c:v>
                </c:pt>
                <c:pt idx="26189" formatCode="General">
                  <c:v>1.08860667203483E-2</c:v>
                </c:pt>
                <c:pt idx="26190" formatCode="General">
                  <c:v>7.3078669385643596E-3</c:v>
                </c:pt>
                <c:pt idx="26191" formatCode="General">
                  <c:v>3.6611657134315999E-3</c:v>
                </c:pt>
                <c:pt idx="26192">
                  <c:v>-4.2650819660222203E-6</c:v>
                </c:pt>
                <c:pt idx="26193" formatCode="General">
                  <c:v>-3.66376894472518E-3</c:v>
                </c:pt>
                <c:pt idx="26194" formatCode="General">
                  <c:v>-7.3251955001524703E-3</c:v>
                </c:pt>
                <c:pt idx="26195" formatCode="General">
                  <c:v>-1.09988506087961E-2</c:v>
                </c:pt>
                <c:pt idx="26196" formatCode="General">
                  <c:v>-1.46753769050273E-2</c:v>
                </c:pt>
                <c:pt idx="26197" formatCode="General">
                  <c:v>-1.83323967414947E-2</c:v>
                </c:pt>
                <c:pt idx="26198" formatCode="General">
                  <c:v>-2.20516662161328E-2</c:v>
                </c:pt>
                <c:pt idx="26199" formatCode="General">
                  <c:v>-2.59829647029328E-2</c:v>
                </c:pt>
                <c:pt idx="26200" formatCode="General">
                  <c:v>-3.0048178706925398E-2</c:v>
                </c:pt>
                <c:pt idx="26201" formatCode="General">
                  <c:v>-3.4308969195646702E-2</c:v>
                </c:pt>
                <c:pt idx="26202" formatCode="General">
                  <c:v>-3.8816460940189201E-2</c:v>
                </c:pt>
                <c:pt idx="26203" formatCode="General">
                  <c:v>-4.32625118653562E-2</c:v>
                </c:pt>
                <c:pt idx="26204" formatCode="General">
                  <c:v>-4.7523090200386302E-2</c:v>
                </c:pt>
                <c:pt idx="26205" formatCode="General">
                  <c:v>-5.15790267933895E-2</c:v>
                </c:pt>
                <c:pt idx="26206" formatCode="General">
                  <c:v>-5.5343811793671503E-2</c:v>
                </c:pt>
                <c:pt idx="26207" formatCode="General">
                  <c:v>-5.8748474467250698E-2</c:v>
                </c:pt>
                <c:pt idx="26208" formatCode="General">
                  <c:v>-6.1831908368111199E-2</c:v>
                </c:pt>
                <c:pt idx="26209" formatCode="General">
                  <c:v>-6.4595394798112604E-2</c:v>
                </c:pt>
                <c:pt idx="26210" formatCode="General">
                  <c:v>-6.6989912891088702E-2</c:v>
                </c:pt>
                <c:pt idx="26211" formatCode="General">
                  <c:v>-6.9025035239842297E-2</c:v>
                </c:pt>
                <c:pt idx="26212" formatCode="General">
                  <c:v>-7.07934377314762E-2</c:v>
                </c:pt>
                <c:pt idx="26213" formatCode="General">
                  <c:v>-7.2418503970798395E-2</c:v>
                </c:pt>
                <c:pt idx="26214" formatCode="General">
                  <c:v>-7.3886893646708598E-2</c:v>
                </c:pt>
                <c:pt idx="26215" formatCode="General">
                  <c:v>-7.5190202981711099E-2</c:v>
                </c:pt>
                <c:pt idx="26216" formatCode="General">
                  <c:v>-7.6432729887397896E-2</c:v>
                </c:pt>
                <c:pt idx="26217" formatCode="General">
                  <c:v>-7.7710794174659995E-2</c:v>
                </c:pt>
                <c:pt idx="26218" formatCode="General">
                  <c:v>-7.9448063110831205E-2</c:v>
                </c:pt>
                <c:pt idx="26219" formatCode="General">
                  <c:v>-8.1863330303496101E-2</c:v>
                </c:pt>
                <c:pt idx="26220" formatCode="General">
                  <c:v>-8.46711558386119E-2</c:v>
                </c:pt>
                <c:pt idx="26221" formatCode="General">
                  <c:v>-8.7739398793837006E-2</c:v>
                </c:pt>
                <c:pt idx="26222" formatCode="General">
                  <c:v>-9.1001381860735503E-2</c:v>
                </c:pt>
                <c:pt idx="26223" formatCode="General">
                  <c:v>-9.4373549042229804E-2</c:v>
                </c:pt>
                <c:pt idx="26224" formatCode="General">
                  <c:v>-9.7856311749329905E-2</c:v>
                </c:pt>
                <c:pt idx="26225" formatCode="General">
                  <c:v>-0.101500955315356</c:v>
                </c:pt>
                <c:pt idx="26226" formatCode="General">
                  <c:v>-0.10527562863015701</c:v>
                </c:pt>
                <c:pt idx="26227" formatCode="General">
                  <c:v>-0.10894799256514399</c:v>
                </c:pt>
                <c:pt idx="26228" formatCode="General">
                  <c:v>-0.112236721826113</c:v>
                </c:pt>
                <c:pt idx="26229" formatCode="General">
                  <c:v>-0.11498564449566701</c:v>
                </c:pt>
                <c:pt idx="26230" formatCode="General">
                  <c:v>-0.117140930018774</c:v>
                </c:pt>
                <c:pt idx="26231" formatCode="General">
                  <c:v>-0.11868824092862899</c:v>
                </c:pt>
                <c:pt idx="26232" formatCode="General">
                  <c:v>-0.11963746078432</c:v>
                </c:pt>
                <c:pt idx="26233" formatCode="General">
                  <c:v>-0.12010993021878399</c:v>
                </c:pt>
                <c:pt idx="26234" formatCode="General">
                  <c:v>-0.120178276189565</c:v>
                </c:pt>
                <c:pt idx="26235" formatCode="General">
                  <c:v>-0.11991214052138401</c:v>
                </c:pt>
                <c:pt idx="26236" formatCode="General">
                  <c:v>-0.119429104496489</c:v>
                </c:pt>
                <c:pt idx="26237" formatCode="General">
                  <c:v>-0.119227125369729</c:v>
                </c:pt>
                <c:pt idx="26238" formatCode="General">
                  <c:v>-0.119476997688648</c:v>
                </c:pt>
                <c:pt idx="26239" formatCode="General">
                  <c:v>-0.119879772313566</c:v>
                </c:pt>
                <c:pt idx="26240" formatCode="General">
                  <c:v>-0.120422059335333</c:v>
                </c:pt>
                <c:pt idx="26241" formatCode="General">
                  <c:v>-0.121152801092538</c:v>
                </c:pt>
                <c:pt idx="26242" formatCode="General">
                  <c:v>-0.122021892233936</c:v>
                </c:pt>
                <c:pt idx="26243" formatCode="General">
                  <c:v>-0.123014085179145</c:v>
                </c:pt>
                <c:pt idx="26244" formatCode="General">
                  <c:v>-0.124295762972941</c:v>
                </c:pt>
                <c:pt idx="26245" formatCode="General">
                  <c:v>-0.125915381769067</c:v>
                </c:pt>
                <c:pt idx="26246" formatCode="General">
                  <c:v>-0.12782153780945901</c:v>
                </c:pt>
                <c:pt idx="26247" formatCode="General">
                  <c:v>-0.12999480559083301</c:v>
                </c:pt>
                <c:pt idx="26248" formatCode="General">
                  <c:v>-0.13232594910825399</c:v>
                </c:pt>
                <c:pt idx="26249" formatCode="General">
                  <c:v>-0.13459453057881299</c:v>
                </c:pt>
                <c:pt idx="26250" formatCode="General">
                  <c:v>-0.13673802966541701</c:v>
                </c:pt>
                <c:pt idx="26251" formatCode="General">
                  <c:v>-0.13876142226941199</c:v>
                </c:pt>
                <c:pt idx="26252" formatCode="General">
                  <c:v>-0.140567399455408</c:v>
                </c:pt>
                <c:pt idx="26253" formatCode="General">
                  <c:v>-0.14206041688436599</c:v>
                </c:pt>
                <c:pt idx="26254" formatCode="General">
                  <c:v>-0.14355364529770401</c:v>
                </c:pt>
                <c:pt idx="26255" formatCode="General">
                  <c:v>-0.14503522023797599</c:v>
                </c:pt>
                <c:pt idx="26256" formatCode="General">
                  <c:v>-0.14609047087687099</c:v>
                </c:pt>
                <c:pt idx="26257" formatCode="General">
                  <c:v>-0.146692558824809</c:v>
                </c:pt>
                <c:pt idx="26258" formatCode="General">
                  <c:v>-0.14690503534419999</c:v>
                </c:pt>
                <c:pt idx="26259" formatCode="General">
                  <c:v>-0.14665725202905899</c:v>
                </c:pt>
                <c:pt idx="26260" formatCode="General">
                  <c:v>-0.14586349956851699</c:v>
                </c:pt>
                <c:pt idx="26261" formatCode="General">
                  <c:v>-0.14454301813948001</c:v>
                </c:pt>
                <c:pt idx="26262" formatCode="General">
                  <c:v>-0.142747464944212</c:v>
                </c:pt>
                <c:pt idx="26263" formatCode="General">
                  <c:v>-0.140605019669714</c:v>
                </c:pt>
                <c:pt idx="26264" formatCode="General">
                  <c:v>-0.138293967546573</c:v>
                </c:pt>
                <c:pt idx="26265" formatCode="General">
                  <c:v>-0.13597229775670799</c:v>
                </c:pt>
                <c:pt idx="26266" formatCode="General">
                  <c:v>-0.13370289129035601</c:v>
                </c:pt>
                <c:pt idx="26267" formatCode="General">
                  <c:v>-0.13161188312489799</c:v>
                </c:pt>
                <c:pt idx="26268" formatCode="General">
                  <c:v>-0.12985968540548001</c:v>
                </c:pt>
                <c:pt idx="26269" formatCode="General">
                  <c:v>-0.128535111404251</c:v>
                </c:pt>
                <c:pt idx="26270" formatCode="General">
                  <c:v>-0.12764251549300801</c:v>
                </c:pt>
                <c:pt idx="26271" formatCode="General">
                  <c:v>-0.12724800057065</c:v>
                </c:pt>
                <c:pt idx="26272" formatCode="General">
                  <c:v>-0.12766715357316899</c:v>
                </c:pt>
                <c:pt idx="26273" formatCode="General">
                  <c:v>-0.128777372801512</c:v>
                </c:pt>
                <c:pt idx="26274" formatCode="General">
                  <c:v>-0.13017801473679599</c:v>
                </c:pt>
                <c:pt idx="26275" formatCode="General">
                  <c:v>-0.131744179677308</c:v>
                </c:pt>
                <c:pt idx="26276" formatCode="General">
                  <c:v>-0.13331923938488899</c:v>
                </c:pt>
                <c:pt idx="26277" formatCode="General">
                  <c:v>-0.13478544797679401</c:v>
                </c:pt>
                <c:pt idx="26278" formatCode="General">
                  <c:v>-0.13601785642835801</c:v>
                </c:pt>
                <c:pt idx="26279" formatCode="General">
                  <c:v>-0.13686926796020699</c:v>
                </c:pt>
                <c:pt idx="26280" formatCode="General">
                  <c:v>-0.137262767509267</c:v>
                </c:pt>
                <c:pt idx="26281" formatCode="General">
                  <c:v>-0.13724168994601399</c:v>
                </c:pt>
                <c:pt idx="26282" formatCode="General">
                  <c:v>-0.136775005211933</c:v>
                </c:pt>
                <c:pt idx="26283" formatCode="General">
                  <c:v>-0.135791294274582</c:v>
                </c:pt>
                <c:pt idx="26284" formatCode="General">
                  <c:v>-0.13429074290246701</c:v>
                </c:pt>
                <c:pt idx="26285" formatCode="General">
                  <c:v>-0.13227358429932701</c:v>
                </c:pt>
                <c:pt idx="26286" formatCode="General">
                  <c:v>-0.129807699177033</c:v>
                </c:pt>
                <c:pt idx="26287" formatCode="General">
                  <c:v>-0.126960442498434</c:v>
                </c:pt>
                <c:pt idx="26288" formatCode="General">
                  <c:v>-0.12386265931976601</c:v>
                </c:pt>
                <c:pt idx="26289" formatCode="General">
                  <c:v>-0.120640486516275</c:v>
                </c:pt>
                <c:pt idx="26290" formatCode="General">
                  <c:v>-0.11766368301586599</c:v>
                </c:pt>
                <c:pt idx="26291" formatCode="General">
                  <c:v>-0.115062857087824</c:v>
                </c:pt>
                <c:pt idx="26292" formatCode="General">
                  <c:v>-0.112530892423746</c:v>
                </c:pt>
                <c:pt idx="26293" formatCode="General">
                  <c:v>-0.110005965051977</c:v>
                </c:pt>
                <c:pt idx="26294" formatCode="General">
                  <c:v>-0.1075355011652</c:v>
                </c:pt>
                <c:pt idx="26295" formatCode="General">
                  <c:v>-0.105220782545349</c:v>
                </c:pt>
                <c:pt idx="26296" formatCode="General">
                  <c:v>-0.103064393171549</c:v>
                </c:pt>
                <c:pt idx="26297" formatCode="General">
                  <c:v>-0.100967084960448</c:v>
                </c:pt>
                <c:pt idx="26298" formatCode="General">
                  <c:v>-9.8834513734672697E-2</c:v>
                </c:pt>
                <c:pt idx="26299" formatCode="General">
                  <c:v>-9.6603715103659699E-2</c:v>
                </c:pt>
                <c:pt idx="26300" formatCode="General">
                  <c:v>-9.4275644027839195E-2</c:v>
                </c:pt>
                <c:pt idx="26301" formatCode="General">
                  <c:v>-9.1902870815945101E-2</c:v>
                </c:pt>
                <c:pt idx="26302" formatCode="General">
                  <c:v>-8.9495975761122101E-2</c:v>
                </c:pt>
                <c:pt idx="26303" formatCode="General">
                  <c:v>-8.7019189724882498E-2</c:v>
                </c:pt>
                <c:pt idx="26304" formatCode="General">
                  <c:v>-8.4378714083197096E-2</c:v>
                </c:pt>
                <c:pt idx="26305" formatCode="General">
                  <c:v>-8.1400511327804306E-2</c:v>
                </c:pt>
                <c:pt idx="26306" formatCode="General">
                  <c:v>-7.8059724672312703E-2</c:v>
                </c:pt>
                <c:pt idx="26307" formatCode="General">
                  <c:v>-7.4531321225724298E-2</c:v>
                </c:pt>
                <c:pt idx="26308" formatCode="General">
                  <c:v>-7.1252155520415E-2</c:v>
                </c:pt>
                <c:pt idx="26309" formatCode="General">
                  <c:v>-6.8364288682332505E-2</c:v>
                </c:pt>
                <c:pt idx="26310" formatCode="General">
                  <c:v>-6.5586901463967395E-2</c:v>
                </c:pt>
                <c:pt idx="26311" formatCode="General">
                  <c:v>-6.2869802982371006E-2</c:v>
                </c:pt>
                <c:pt idx="26312" formatCode="General">
                  <c:v>-6.0261042049071997E-2</c:v>
                </c:pt>
                <c:pt idx="26313" formatCode="General">
                  <c:v>-5.7787897169413197E-2</c:v>
                </c:pt>
                <c:pt idx="26314" formatCode="General">
                  <c:v>-5.5373697653706297E-2</c:v>
                </c:pt>
                <c:pt idx="26315" formatCode="General">
                  <c:v>-5.2956588605190098E-2</c:v>
                </c:pt>
                <c:pt idx="26316" formatCode="General">
                  <c:v>-5.05938972034847E-2</c:v>
                </c:pt>
                <c:pt idx="26317" formatCode="General">
                  <c:v>-4.8400957749693899E-2</c:v>
                </c:pt>
                <c:pt idx="26318" formatCode="General">
                  <c:v>-4.6472548860893297E-2</c:v>
                </c:pt>
                <c:pt idx="26319" formatCode="General">
                  <c:v>-4.47147176650219E-2</c:v>
                </c:pt>
                <c:pt idx="26320" formatCode="General">
                  <c:v>-4.30415074032406E-2</c:v>
                </c:pt>
                <c:pt idx="26321" formatCode="General">
                  <c:v>-4.14268916737634E-2</c:v>
                </c:pt>
                <c:pt idx="26322" formatCode="General">
                  <c:v>-3.9811952347504502E-2</c:v>
                </c:pt>
                <c:pt idx="26323" formatCode="General">
                  <c:v>-3.81016776952443E-2</c:v>
                </c:pt>
                <c:pt idx="26324" formatCode="General">
                  <c:v>-3.6214353251548398E-2</c:v>
                </c:pt>
                <c:pt idx="26325" formatCode="General">
                  <c:v>-3.4095953294487197E-2</c:v>
                </c:pt>
                <c:pt idx="26326" formatCode="General">
                  <c:v>-3.1946050985147599E-2</c:v>
                </c:pt>
                <c:pt idx="26327" formatCode="General">
                  <c:v>-2.9999661407457599E-2</c:v>
                </c:pt>
                <c:pt idx="26328" formatCode="General">
                  <c:v>-2.80705583654846E-2</c:v>
                </c:pt>
                <c:pt idx="26329" formatCode="General">
                  <c:v>-2.60504503224353E-2</c:v>
                </c:pt>
                <c:pt idx="26330" formatCode="General">
                  <c:v>-2.3959176070850699E-2</c:v>
                </c:pt>
                <c:pt idx="26331" formatCode="General">
                  <c:v>-2.1760932496906599E-2</c:v>
                </c:pt>
                <c:pt idx="26332" formatCode="General">
                  <c:v>-1.9482939078276799E-2</c:v>
                </c:pt>
                <c:pt idx="26333" formatCode="General">
                  <c:v>-1.7106115506299702E-2</c:v>
                </c:pt>
                <c:pt idx="26334" formatCode="General">
                  <c:v>-1.4588359698065699E-2</c:v>
                </c:pt>
                <c:pt idx="26335" formatCode="General">
                  <c:v>-1.20460591375657E-2</c:v>
                </c:pt>
                <c:pt idx="26336" formatCode="General">
                  <c:v>-9.7475123970653596E-3</c:v>
                </c:pt>
                <c:pt idx="26337" formatCode="General">
                  <c:v>-7.8512258564809104E-3</c:v>
                </c:pt>
                <c:pt idx="26338" formatCode="General">
                  <c:v>-6.3091211081024003E-3</c:v>
                </c:pt>
                <c:pt idx="26339" formatCode="General">
                  <c:v>-5.0266965400796396E-3</c:v>
                </c:pt>
                <c:pt idx="26340" formatCode="General">
                  <c:v>-3.8815739859894799E-3</c:v>
                </c:pt>
                <c:pt idx="26341" formatCode="General">
                  <c:v>-2.6693884611639599E-3</c:v>
                </c:pt>
                <c:pt idx="26342" formatCode="General">
                  <c:v>-1.21497665938602E-3</c:v>
                </c:pt>
                <c:pt idx="26343" formatCode="General">
                  <c:v>5.6587158035811304E-4</c:v>
                </c:pt>
                <c:pt idx="26344" formatCode="General">
                  <c:v>2.4733787947009899E-3</c:v>
                </c:pt>
                <c:pt idx="26345" formatCode="General">
                  <c:v>4.19803787408263E-3</c:v>
                </c:pt>
                <c:pt idx="26346" formatCode="General">
                  <c:v>5.9700641184279703E-3</c:v>
                </c:pt>
                <c:pt idx="26347" formatCode="General">
                  <c:v>8.1292829990271698E-3</c:v>
                </c:pt>
                <c:pt idx="26348" formatCode="General">
                  <c:v>1.0770626562320499E-2</c:v>
                </c:pt>
                <c:pt idx="26349" formatCode="General">
                  <c:v>1.39446349959578E-2</c:v>
                </c:pt>
                <c:pt idx="26350" formatCode="General">
                  <c:v>1.7617070071826502E-2</c:v>
                </c:pt>
                <c:pt idx="26351" formatCode="General">
                  <c:v>2.1699929779455399E-2</c:v>
                </c:pt>
                <c:pt idx="26352" formatCode="General">
                  <c:v>2.6048682007276901E-2</c:v>
                </c:pt>
                <c:pt idx="26353" formatCode="General">
                  <c:v>3.0498139657019401E-2</c:v>
                </c:pt>
                <c:pt idx="26354" formatCode="General">
                  <c:v>3.4959893788692901E-2</c:v>
                </c:pt>
                <c:pt idx="26355" formatCode="General">
                  <c:v>3.93536876251568E-2</c:v>
                </c:pt>
                <c:pt idx="26356" formatCode="General">
                  <c:v>4.35064447094521E-2</c:v>
                </c:pt>
                <c:pt idx="26357" formatCode="General">
                  <c:v>4.7312638351174802E-2</c:v>
                </c:pt>
                <c:pt idx="26358" formatCode="General">
                  <c:v>5.07721299253217E-2</c:v>
                </c:pt>
                <c:pt idx="26359" formatCode="General">
                  <c:v>5.3907457551610603E-2</c:v>
                </c:pt>
                <c:pt idx="26360" formatCode="General">
                  <c:v>5.6661896647136702E-2</c:v>
                </c:pt>
                <c:pt idx="26361" formatCode="General">
                  <c:v>5.8994543374413302E-2</c:v>
                </c:pt>
                <c:pt idx="26362" formatCode="General">
                  <c:v>6.0832783632786797E-2</c:v>
                </c:pt>
                <c:pt idx="26363" formatCode="General">
                  <c:v>6.1856350877953603E-2</c:v>
                </c:pt>
                <c:pt idx="26364" formatCode="General">
                  <c:v>6.2251786154913898E-2</c:v>
                </c:pt>
                <c:pt idx="26365" formatCode="General">
                  <c:v>6.2483076779129898E-2</c:v>
                </c:pt>
                <c:pt idx="26366" formatCode="General">
                  <c:v>6.2579530327780603E-2</c:v>
                </c:pt>
                <c:pt idx="26367" formatCode="General">
                  <c:v>6.2545531773961896E-2</c:v>
                </c:pt>
                <c:pt idx="26368" formatCode="General">
                  <c:v>6.2461908731958497E-2</c:v>
                </c:pt>
                <c:pt idx="26369" formatCode="General">
                  <c:v>6.2442489635359803E-2</c:v>
                </c:pt>
                <c:pt idx="26370" formatCode="General">
                  <c:v>6.2621974217850901E-2</c:v>
                </c:pt>
                <c:pt idx="26371" formatCode="General">
                  <c:v>6.3089609606645197E-2</c:v>
                </c:pt>
                <c:pt idx="26372" formatCode="General">
                  <c:v>6.3857004432237199E-2</c:v>
                </c:pt>
                <c:pt idx="26373" formatCode="General">
                  <c:v>6.4908839860451401E-2</c:v>
                </c:pt>
                <c:pt idx="26374" formatCode="General">
                  <c:v>6.6189081934522206E-2</c:v>
                </c:pt>
                <c:pt idx="26375" formatCode="General">
                  <c:v>6.7712975325363495E-2</c:v>
                </c:pt>
                <c:pt idx="26376" formatCode="General">
                  <c:v>6.9491830034444202E-2</c:v>
                </c:pt>
                <c:pt idx="26377" formatCode="General">
                  <c:v>7.1448320710961202E-2</c:v>
                </c:pt>
                <c:pt idx="26378" formatCode="General">
                  <c:v>7.3179583027777703E-2</c:v>
                </c:pt>
                <c:pt idx="26379" formatCode="General">
                  <c:v>7.4552146355936696E-2</c:v>
                </c:pt>
                <c:pt idx="26380" formatCode="General">
                  <c:v>7.5856367547529294E-2</c:v>
                </c:pt>
                <c:pt idx="26381" formatCode="General">
                  <c:v>7.7165525839403296E-2</c:v>
                </c:pt>
                <c:pt idx="26382" formatCode="General">
                  <c:v>7.8505471564976101E-2</c:v>
                </c:pt>
                <c:pt idx="26383" formatCode="General">
                  <c:v>7.9906716104261005E-2</c:v>
                </c:pt>
                <c:pt idx="26384" formatCode="General">
                  <c:v>8.1370071590082499E-2</c:v>
                </c:pt>
                <c:pt idx="26385" formatCode="General">
                  <c:v>8.2884959114708903E-2</c:v>
                </c:pt>
                <c:pt idx="26386" formatCode="General">
                  <c:v>8.4467658624907099E-2</c:v>
                </c:pt>
                <c:pt idx="26387" formatCode="General">
                  <c:v>8.6113071134269303E-2</c:v>
                </c:pt>
                <c:pt idx="26388" formatCode="General">
                  <c:v>8.7749809546924601E-2</c:v>
                </c:pt>
                <c:pt idx="26389" formatCode="General">
                  <c:v>8.9309740946199201E-2</c:v>
                </c:pt>
                <c:pt idx="26390" formatCode="General">
                  <c:v>9.0792670666422506E-2</c:v>
                </c:pt>
                <c:pt idx="26391" formatCode="General">
                  <c:v>9.2242807795662102E-2</c:v>
                </c:pt>
                <c:pt idx="26392" formatCode="General">
                  <c:v>9.3772141726330499E-2</c:v>
                </c:pt>
                <c:pt idx="26393" formatCode="General">
                  <c:v>9.5385484680091601E-2</c:v>
                </c:pt>
                <c:pt idx="26394" formatCode="General">
                  <c:v>9.6712265891119906E-2</c:v>
                </c:pt>
                <c:pt idx="26395" formatCode="General">
                  <c:v>9.7616233148418899E-2</c:v>
                </c:pt>
                <c:pt idx="26396" formatCode="General">
                  <c:v>9.8496562428034895E-2</c:v>
                </c:pt>
                <c:pt idx="26397" formatCode="General">
                  <c:v>9.9548256149439796E-2</c:v>
                </c:pt>
                <c:pt idx="26398" formatCode="General">
                  <c:v>0.100746291659068</c:v>
                </c:pt>
                <c:pt idx="26399" formatCode="General">
                  <c:v>0.102092790343862</c:v>
                </c:pt>
                <c:pt idx="26400" formatCode="General">
                  <c:v>0.103563341546728</c:v>
                </c:pt>
                <c:pt idx="26401" formatCode="General">
                  <c:v>0.10512872010119199</c:v>
                </c:pt>
                <c:pt idx="26402" formatCode="General">
                  <c:v>0.10681662355169</c:v>
                </c:pt>
                <c:pt idx="26403" formatCode="General">
                  <c:v>0.10864556715808001</c:v>
                </c:pt>
                <c:pt idx="26404" formatCode="General">
                  <c:v>0.110546109025002</c:v>
                </c:pt>
                <c:pt idx="26405" formatCode="General">
                  <c:v>0.112450002245951</c:v>
                </c:pt>
                <c:pt idx="26406" formatCode="General">
                  <c:v>0.114370634127618</c:v>
                </c:pt>
                <c:pt idx="26407" formatCode="General">
                  <c:v>0.116295083175824</c:v>
                </c:pt>
                <c:pt idx="26408" formatCode="General">
                  <c:v>0.118135505142224</c:v>
                </c:pt>
                <c:pt idx="26409" formatCode="General">
                  <c:v>0.119568899973477</c:v>
                </c:pt>
                <c:pt idx="26410" formatCode="General">
                  <c:v>0.120254793707305</c:v>
                </c:pt>
                <c:pt idx="26411" formatCode="General">
                  <c:v>0.12033154180181201</c:v>
                </c:pt>
                <c:pt idx="26412" formatCode="General">
                  <c:v>0.119872600466847</c:v>
                </c:pt>
                <c:pt idx="26413" formatCode="General">
                  <c:v>0.118671701233897</c:v>
                </c:pt>
                <c:pt idx="26414" formatCode="General">
                  <c:v>0.116617949017588</c:v>
                </c:pt>
                <c:pt idx="26415" formatCode="General">
                  <c:v>0.113762423195735</c:v>
                </c:pt>
                <c:pt idx="26416" formatCode="General">
                  <c:v>0.110291616287066</c:v>
                </c:pt>
                <c:pt idx="26417" formatCode="General">
                  <c:v>0.106485766046235</c:v>
                </c:pt>
                <c:pt idx="26418" formatCode="General">
                  <c:v>0.102583845490046</c:v>
                </c:pt>
                <c:pt idx="26419" formatCode="General">
                  <c:v>9.8737963269787801E-2</c:v>
                </c:pt>
                <c:pt idx="26420" formatCode="General">
                  <c:v>9.5110640261637805E-2</c:v>
                </c:pt>
                <c:pt idx="26421" formatCode="General">
                  <c:v>9.1741228091223301E-2</c:v>
                </c:pt>
                <c:pt idx="26422" formatCode="General">
                  <c:v>8.8704814537984997E-2</c:v>
                </c:pt>
                <c:pt idx="26423" formatCode="General">
                  <c:v>8.6225694739282405E-2</c:v>
                </c:pt>
                <c:pt idx="26424" formatCode="General">
                  <c:v>8.4553533642003395E-2</c:v>
                </c:pt>
                <c:pt idx="26425" formatCode="General">
                  <c:v>8.3693799868768695E-2</c:v>
                </c:pt>
                <c:pt idx="26426" formatCode="General">
                  <c:v>8.3331150597889703E-2</c:v>
                </c:pt>
                <c:pt idx="26427" formatCode="General">
                  <c:v>8.3487237830399297E-2</c:v>
                </c:pt>
                <c:pt idx="26428" formatCode="General">
                  <c:v>8.4324673840161193E-2</c:v>
                </c:pt>
                <c:pt idx="26429" formatCode="General">
                  <c:v>8.5737591278977204E-2</c:v>
                </c:pt>
                <c:pt idx="26430" formatCode="General">
                  <c:v>8.7534604281344006E-2</c:v>
                </c:pt>
                <c:pt idx="26431" formatCode="General">
                  <c:v>8.9476229208893907E-2</c:v>
                </c:pt>
                <c:pt idx="26432" formatCode="General">
                  <c:v>9.1398182674439304E-2</c:v>
                </c:pt>
                <c:pt idx="26433" formatCode="General">
                  <c:v>9.3163914052755301E-2</c:v>
                </c:pt>
                <c:pt idx="26434" formatCode="General">
                  <c:v>9.4734152678281502E-2</c:v>
                </c:pt>
                <c:pt idx="26435" formatCode="General">
                  <c:v>9.60249486226082E-2</c:v>
                </c:pt>
                <c:pt idx="26436" formatCode="General">
                  <c:v>9.6881147747124197E-2</c:v>
                </c:pt>
                <c:pt idx="26437" formatCode="General">
                  <c:v>9.7235842482013696E-2</c:v>
                </c:pt>
                <c:pt idx="26438" formatCode="General">
                  <c:v>9.6978347806003395E-2</c:v>
                </c:pt>
                <c:pt idx="26439" formatCode="General">
                  <c:v>9.5988489403360994E-2</c:v>
                </c:pt>
                <c:pt idx="26440" formatCode="General">
                  <c:v>9.41725607203691E-2</c:v>
                </c:pt>
                <c:pt idx="26441" formatCode="General">
                  <c:v>9.1397145224160203E-2</c:v>
                </c:pt>
                <c:pt idx="26442" formatCode="General">
                  <c:v>8.7291735390296402E-2</c:v>
                </c:pt>
                <c:pt idx="26443" formatCode="General">
                  <c:v>8.1750892151220694E-2</c:v>
                </c:pt>
                <c:pt idx="26444" formatCode="General">
                  <c:v>7.4994905394298206E-2</c:v>
                </c:pt>
                <c:pt idx="26445" formatCode="General">
                  <c:v>6.74166962034152E-2</c:v>
                </c:pt>
                <c:pt idx="26446" formatCode="General">
                  <c:v>5.95480336066899E-2</c:v>
                </c:pt>
                <c:pt idx="26447" formatCode="General">
                  <c:v>5.1771747337700597E-2</c:v>
                </c:pt>
                <c:pt idx="26448" formatCode="General">
                  <c:v>4.44724127659425E-2</c:v>
                </c:pt>
                <c:pt idx="26449" formatCode="General">
                  <c:v>3.79157020137907E-2</c:v>
                </c:pt>
                <c:pt idx="26450" formatCode="General">
                  <c:v>3.2287581405843001E-2</c:v>
                </c:pt>
                <c:pt idx="26451" formatCode="General">
                  <c:v>2.7680536083494502E-2</c:v>
                </c:pt>
                <c:pt idx="26452" formatCode="General">
                  <c:v>2.4055431158621798E-2</c:v>
                </c:pt>
                <c:pt idx="26453" formatCode="General">
                  <c:v>2.1444994601640201E-2</c:v>
                </c:pt>
                <c:pt idx="26454" formatCode="General">
                  <c:v>1.9929911196605501E-2</c:v>
                </c:pt>
                <c:pt idx="26455" formatCode="General">
                  <c:v>1.9438211919487702E-2</c:v>
                </c:pt>
                <c:pt idx="26456" formatCode="General">
                  <c:v>1.97489724830732E-2</c:v>
                </c:pt>
                <c:pt idx="26457" formatCode="General">
                  <c:v>2.02453580437469E-2</c:v>
                </c:pt>
                <c:pt idx="26458" formatCode="General">
                  <c:v>2.0673122604964501E-2</c:v>
                </c:pt>
                <c:pt idx="26459" formatCode="General">
                  <c:v>2.13187855343152E-2</c:v>
                </c:pt>
                <c:pt idx="26460" formatCode="General">
                  <c:v>2.21631085865991E-2</c:v>
                </c:pt>
                <c:pt idx="26461" formatCode="General">
                  <c:v>2.3409973159890698E-2</c:v>
                </c:pt>
                <c:pt idx="26462" formatCode="General">
                  <c:v>2.4451609883690599E-2</c:v>
                </c:pt>
                <c:pt idx="26463" formatCode="General">
                  <c:v>2.4575623571819701E-2</c:v>
                </c:pt>
                <c:pt idx="26464" formatCode="General">
                  <c:v>2.4118426306631201E-2</c:v>
                </c:pt>
                <c:pt idx="26465" formatCode="General">
                  <c:v>2.3187437305323501E-2</c:v>
                </c:pt>
                <c:pt idx="26466" formatCode="General">
                  <c:v>2.17795561915923E-2</c:v>
                </c:pt>
                <c:pt idx="26467" formatCode="General">
                  <c:v>1.99643690310655E-2</c:v>
                </c:pt>
                <c:pt idx="26468" formatCode="General">
                  <c:v>1.7807040618229599E-2</c:v>
                </c:pt>
                <c:pt idx="26469" formatCode="General">
                  <c:v>1.53223218397516E-2</c:v>
                </c:pt>
                <c:pt idx="26470" formatCode="General">
                  <c:v>1.25249506323765E-2</c:v>
                </c:pt>
                <c:pt idx="26471" formatCode="General">
                  <c:v>9.4372658331090403E-3</c:v>
                </c:pt>
                <c:pt idx="26472" formatCode="General">
                  <c:v>6.1270773733640002E-3</c:v>
                </c:pt>
                <c:pt idx="26473" formatCode="General">
                  <c:v>2.3372159660995902E-3</c:v>
                </c:pt>
                <c:pt idx="26474" formatCode="General">
                  <c:v>-1.9160588451741501E-3</c:v>
                </c:pt>
                <c:pt idx="26475" formatCode="General">
                  <c:v>-6.1978943363607897E-3</c:v>
                </c:pt>
                <c:pt idx="26476" formatCode="General">
                  <c:v>-1.04223914683433E-2</c:v>
                </c:pt>
                <c:pt idx="26477" formatCode="General">
                  <c:v>-1.45808562242579E-2</c:v>
                </c:pt>
                <c:pt idx="26478" formatCode="General">
                  <c:v>-1.8639971390271001E-2</c:v>
                </c:pt>
                <c:pt idx="26479" formatCode="General">
                  <c:v>-2.2483623951905399E-2</c:v>
                </c:pt>
                <c:pt idx="26480" formatCode="General">
                  <c:v>-2.59677433674349E-2</c:v>
                </c:pt>
                <c:pt idx="26481" formatCode="General">
                  <c:v>-2.91318259269325E-2</c:v>
                </c:pt>
                <c:pt idx="26482" formatCode="General">
                  <c:v>-3.1999076471256903E-2</c:v>
                </c:pt>
                <c:pt idx="26483" formatCode="General">
                  <c:v>-3.4417388179798003E-2</c:v>
                </c:pt>
                <c:pt idx="26484" formatCode="General">
                  <c:v>-3.62795757789054E-2</c:v>
                </c:pt>
                <c:pt idx="26485" formatCode="General">
                  <c:v>-3.7621650041851598E-2</c:v>
                </c:pt>
                <c:pt idx="26486" formatCode="General">
                  <c:v>-3.8486488285216898E-2</c:v>
                </c:pt>
                <c:pt idx="26487" formatCode="General">
                  <c:v>-3.8876142211254502E-2</c:v>
                </c:pt>
                <c:pt idx="26488" formatCode="General">
                  <c:v>-3.8938568863162701E-2</c:v>
                </c:pt>
                <c:pt idx="26489" formatCode="General">
                  <c:v>-3.92171289535478E-2</c:v>
                </c:pt>
                <c:pt idx="26490" formatCode="General">
                  <c:v>-3.9834984423768198E-2</c:v>
                </c:pt>
                <c:pt idx="26491" formatCode="General">
                  <c:v>-4.0505920313439803E-2</c:v>
                </c:pt>
                <c:pt idx="26492" formatCode="General">
                  <c:v>-4.1347044439459399E-2</c:v>
                </c:pt>
                <c:pt idx="26493" formatCode="General">
                  <c:v>-4.2471022013031101E-2</c:v>
                </c:pt>
                <c:pt idx="26494" formatCode="General">
                  <c:v>-4.3849383541351303E-2</c:v>
                </c:pt>
                <c:pt idx="26495" formatCode="General">
                  <c:v>-4.5449113092865999E-2</c:v>
                </c:pt>
                <c:pt idx="26496" formatCode="General">
                  <c:v>-4.7225766428689003E-2</c:v>
                </c:pt>
                <c:pt idx="26497" formatCode="General">
                  <c:v>-4.90972290076781E-2</c:v>
                </c:pt>
                <c:pt idx="26498" formatCode="General">
                  <c:v>-5.1027782029634497E-2</c:v>
                </c:pt>
                <c:pt idx="26499" formatCode="General">
                  <c:v>-5.2955933281631E-2</c:v>
                </c:pt>
                <c:pt idx="26500" formatCode="General">
                  <c:v>-5.4821116511458802E-2</c:v>
                </c:pt>
                <c:pt idx="26501" formatCode="General">
                  <c:v>-5.6622653652372498E-2</c:v>
                </c:pt>
                <c:pt idx="26502" formatCode="General">
                  <c:v>-5.8339091474157098E-2</c:v>
                </c:pt>
                <c:pt idx="26503" formatCode="General">
                  <c:v>-5.9924476041679997E-2</c:v>
                </c:pt>
                <c:pt idx="26504" formatCode="General">
                  <c:v>-6.1456737380464498E-2</c:v>
                </c:pt>
                <c:pt idx="26505" formatCode="General">
                  <c:v>-6.3420735958350294E-2</c:v>
                </c:pt>
                <c:pt idx="26506" formatCode="General">
                  <c:v>-6.5775007215258405E-2</c:v>
                </c:pt>
                <c:pt idx="26507" formatCode="General">
                  <c:v>-6.7983346824357804E-2</c:v>
                </c:pt>
                <c:pt idx="26508" formatCode="General">
                  <c:v>-6.9948838009478501E-2</c:v>
                </c:pt>
                <c:pt idx="26509" formatCode="General">
                  <c:v>-7.1724803071586796E-2</c:v>
                </c:pt>
                <c:pt idx="26510" formatCode="General">
                  <c:v>-7.3335113681906997E-2</c:v>
                </c:pt>
                <c:pt idx="26511" formatCode="General">
                  <c:v>-7.4803054837506294E-2</c:v>
                </c:pt>
                <c:pt idx="26512" formatCode="General">
                  <c:v>-7.6113395610269197E-2</c:v>
                </c:pt>
                <c:pt idx="26513" formatCode="General">
                  <c:v>-7.7172275974855403E-2</c:v>
                </c:pt>
                <c:pt idx="26514" formatCode="General">
                  <c:v>-7.7951010754772801E-2</c:v>
                </c:pt>
                <c:pt idx="26515" formatCode="General">
                  <c:v>-7.8466524941519997E-2</c:v>
                </c:pt>
                <c:pt idx="26516" formatCode="General">
                  <c:v>-7.8768550012642796E-2</c:v>
                </c:pt>
                <c:pt idx="26517" formatCode="General">
                  <c:v>-7.8903778473384603E-2</c:v>
                </c:pt>
                <c:pt idx="26518" formatCode="General">
                  <c:v>-7.8958170939588304E-2</c:v>
                </c:pt>
                <c:pt idx="26519" formatCode="General">
                  <c:v>-7.8924591705663294E-2</c:v>
                </c:pt>
                <c:pt idx="26520" formatCode="General">
                  <c:v>-7.8803817581163199E-2</c:v>
                </c:pt>
                <c:pt idx="26521" formatCode="General">
                  <c:v>-7.8868177832324901E-2</c:v>
                </c:pt>
                <c:pt idx="26522" formatCode="General">
                  <c:v>-7.9511008510143893E-2</c:v>
                </c:pt>
                <c:pt idx="26523" formatCode="General">
                  <c:v>-8.0589167482813098E-2</c:v>
                </c:pt>
                <c:pt idx="26524" formatCode="General">
                  <c:v>-8.1801542236310698E-2</c:v>
                </c:pt>
                <c:pt idx="26525" formatCode="General">
                  <c:v>-8.3276395725205302E-2</c:v>
                </c:pt>
                <c:pt idx="26526" formatCode="General">
                  <c:v>-8.5139802152568805E-2</c:v>
                </c:pt>
                <c:pt idx="26527" formatCode="General">
                  <c:v>-8.7329118872282299E-2</c:v>
                </c:pt>
                <c:pt idx="26528" formatCode="General">
                  <c:v>-8.9643358014065894E-2</c:v>
                </c:pt>
                <c:pt idx="26529" formatCode="General">
                  <c:v>-9.1834106602669399E-2</c:v>
                </c:pt>
                <c:pt idx="26530" formatCode="General">
                  <c:v>-9.3873324511340797E-2</c:v>
                </c:pt>
                <c:pt idx="26531" formatCode="General">
                  <c:v>-9.5839772060990799E-2</c:v>
                </c:pt>
                <c:pt idx="26532" formatCode="General">
                  <c:v>-9.7661071964089394E-2</c:v>
                </c:pt>
                <c:pt idx="26533" formatCode="General">
                  <c:v>-9.9325453803907199E-2</c:v>
                </c:pt>
                <c:pt idx="26534" formatCode="General">
                  <c:v>-0.10078637902486701</c:v>
                </c:pt>
                <c:pt idx="26535" formatCode="General">
                  <c:v>-0.10187668445554</c:v>
                </c:pt>
                <c:pt idx="26536" formatCode="General">
                  <c:v>-0.102404938974072</c:v>
                </c:pt>
                <c:pt idx="26537" formatCode="General">
                  <c:v>-0.1024960611101</c:v>
                </c:pt>
                <c:pt idx="26538" formatCode="General">
                  <c:v>-0.10235886330359401</c:v>
                </c:pt>
                <c:pt idx="26539" formatCode="General">
                  <c:v>-0.101743846426028</c:v>
                </c:pt>
                <c:pt idx="26540" formatCode="General">
                  <c:v>-0.100445580451288</c:v>
                </c:pt>
                <c:pt idx="26541" formatCode="General">
                  <c:v>-9.8647226598433294E-2</c:v>
                </c:pt>
                <c:pt idx="26542" formatCode="General">
                  <c:v>-9.6569364137881794E-2</c:v>
                </c:pt>
                <c:pt idx="26543" formatCode="General">
                  <c:v>-9.4233768588513997E-2</c:v>
                </c:pt>
                <c:pt idx="26544" formatCode="General">
                  <c:v>-9.1675140434550995E-2</c:v>
                </c:pt>
                <c:pt idx="26545" formatCode="General">
                  <c:v>-8.9042308072151202E-2</c:v>
                </c:pt>
                <c:pt idx="26546" formatCode="General">
                  <c:v>-8.6469588452829593E-2</c:v>
                </c:pt>
                <c:pt idx="26547" formatCode="General">
                  <c:v>-8.4044569533464397E-2</c:v>
                </c:pt>
                <c:pt idx="26548" formatCode="General">
                  <c:v>-8.1852030891106806E-2</c:v>
                </c:pt>
                <c:pt idx="26549" formatCode="General">
                  <c:v>-8.0033756229635197E-2</c:v>
                </c:pt>
                <c:pt idx="26550" formatCode="General">
                  <c:v>-7.8657826269892803E-2</c:v>
                </c:pt>
                <c:pt idx="26551" formatCode="General">
                  <c:v>-7.7770721069991097E-2</c:v>
                </c:pt>
                <c:pt idx="26552" formatCode="General">
                  <c:v>-7.7347120862129207E-2</c:v>
                </c:pt>
                <c:pt idx="26553" formatCode="General">
                  <c:v>-7.7686269331112195E-2</c:v>
                </c:pt>
                <c:pt idx="26554" formatCode="General">
                  <c:v>-7.8954577343973806E-2</c:v>
                </c:pt>
                <c:pt idx="26555" formatCode="General">
                  <c:v>-8.07671961838302E-2</c:v>
                </c:pt>
                <c:pt idx="26556" formatCode="General">
                  <c:v>-8.2919256917385997E-2</c:v>
                </c:pt>
                <c:pt idx="26557" formatCode="General">
                  <c:v>-8.5269384882536395E-2</c:v>
                </c:pt>
                <c:pt idx="26558" formatCode="General">
                  <c:v>-8.7657810695618996E-2</c:v>
                </c:pt>
                <c:pt idx="26559" formatCode="General">
                  <c:v>-8.9962625227286597E-2</c:v>
                </c:pt>
                <c:pt idx="26560" formatCode="General">
                  <c:v>-9.2105810370745694E-2</c:v>
                </c:pt>
                <c:pt idx="26561" formatCode="General">
                  <c:v>-9.3973981043335E-2</c:v>
                </c:pt>
                <c:pt idx="26562" formatCode="General">
                  <c:v>-9.5510496441265302E-2</c:v>
                </c:pt>
                <c:pt idx="26563" formatCode="General">
                  <c:v>-9.6592662012824501E-2</c:v>
                </c:pt>
                <c:pt idx="26564" formatCode="General">
                  <c:v>-9.7079995322235296E-2</c:v>
                </c:pt>
                <c:pt idx="26565" formatCode="General">
                  <c:v>-9.6939199012422803E-2</c:v>
                </c:pt>
                <c:pt idx="26566" formatCode="General">
                  <c:v>-9.6141529803913106E-2</c:v>
                </c:pt>
                <c:pt idx="26567" formatCode="General">
                  <c:v>-9.4735752124430805E-2</c:v>
                </c:pt>
                <c:pt idx="26568" formatCode="General">
                  <c:v>-9.2919372250943405E-2</c:v>
                </c:pt>
                <c:pt idx="26569" formatCode="General">
                  <c:v>-9.0893531703112998E-2</c:v>
                </c:pt>
                <c:pt idx="26570" formatCode="General">
                  <c:v>-8.8904473880591903E-2</c:v>
                </c:pt>
                <c:pt idx="26571" formatCode="General">
                  <c:v>-8.7517051501714599E-2</c:v>
                </c:pt>
                <c:pt idx="26572" formatCode="General">
                  <c:v>-8.6723754225995195E-2</c:v>
                </c:pt>
                <c:pt idx="26573" formatCode="General">
                  <c:v>-8.5992067247398302E-2</c:v>
                </c:pt>
                <c:pt idx="26574" formatCode="General">
                  <c:v>-8.5083306467560502E-2</c:v>
                </c:pt>
                <c:pt idx="26575" formatCode="General">
                  <c:v>-8.4565134176431495E-2</c:v>
                </c:pt>
                <c:pt idx="26576" formatCode="General">
                  <c:v>-8.4625889766818105E-2</c:v>
                </c:pt>
                <c:pt idx="26577" formatCode="General">
                  <c:v>-8.4826060360713607E-2</c:v>
                </c:pt>
                <c:pt idx="26578" formatCode="General">
                  <c:v>-8.5109378225780796E-2</c:v>
                </c:pt>
                <c:pt idx="26579" formatCode="General">
                  <c:v>-8.5298348031760202E-2</c:v>
                </c:pt>
                <c:pt idx="26580" formatCode="General">
                  <c:v>-8.5283025683942096E-2</c:v>
                </c:pt>
                <c:pt idx="26581" formatCode="General">
                  <c:v>-8.5064242561297798E-2</c:v>
                </c:pt>
                <c:pt idx="26582" formatCode="General">
                  <c:v>-8.4587841341599204E-2</c:v>
                </c:pt>
                <c:pt idx="26583" formatCode="General">
                  <c:v>-8.3741484795987906E-2</c:v>
                </c:pt>
                <c:pt idx="26584" formatCode="General">
                  <c:v>-8.2542964009900202E-2</c:v>
                </c:pt>
                <c:pt idx="26585" formatCode="General">
                  <c:v>-8.1069996188164101E-2</c:v>
                </c:pt>
                <c:pt idx="26586" formatCode="General">
                  <c:v>-7.9283462158586296E-2</c:v>
                </c:pt>
                <c:pt idx="26587" formatCode="General">
                  <c:v>-7.7130295312752603E-2</c:v>
                </c:pt>
                <c:pt idx="26588" formatCode="General">
                  <c:v>-7.4644515614878601E-2</c:v>
                </c:pt>
                <c:pt idx="26589" formatCode="General">
                  <c:v>-7.2114852039164595E-2</c:v>
                </c:pt>
                <c:pt idx="26590" formatCode="General">
                  <c:v>-6.9725588399258603E-2</c:v>
                </c:pt>
                <c:pt idx="26591" formatCode="General">
                  <c:v>-6.7230148783500907E-2</c:v>
                </c:pt>
                <c:pt idx="26592" formatCode="General">
                  <c:v>-6.4546864454732802E-2</c:v>
                </c:pt>
                <c:pt idx="26593" formatCode="General">
                  <c:v>-6.17669807374309E-2</c:v>
                </c:pt>
                <c:pt idx="26594" formatCode="General">
                  <c:v>-5.8979417082201203E-2</c:v>
                </c:pt>
                <c:pt idx="26595" formatCode="General">
                  <c:v>-5.62767285729368E-2</c:v>
                </c:pt>
                <c:pt idx="26596" formatCode="General">
                  <c:v>-5.3611411110651798E-2</c:v>
                </c:pt>
                <c:pt idx="26597" formatCode="General">
                  <c:v>-5.1002994461197902E-2</c:v>
                </c:pt>
                <c:pt idx="26598" formatCode="General">
                  <c:v>-4.8483783002633798E-2</c:v>
                </c:pt>
                <c:pt idx="26599" formatCode="General">
                  <c:v>-4.5922497449255098E-2</c:v>
                </c:pt>
                <c:pt idx="26600" formatCode="General">
                  <c:v>-4.3243225255165399E-2</c:v>
                </c:pt>
                <c:pt idx="26601" formatCode="General">
                  <c:v>-4.0525817602229598E-2</c:v>
                </c:pt>
                <c:pt idx="26602" formatCode="General">
                  <c:v>-3.7813867326118099E-2</c:v>
                </c:pt>
                <c:pt idx="26603" formatCode="General">
                  <c:v>-3.5110831665907297E-2</c:v>
                </c:pt>
                <c:pt idx="26604" formatCode="General">
                  <c:v>-3.2422279498310898E-2</c:v>
                </c:pt>
                <c:pt idx="26605" formatCode="General">
                  <c:v>-2.9775671459278001E-2</c:v>
                </c:pt>
                <c:pt idx="26606" formatCode="General">
                  <c:v>-2.7213465420941899E-2</c:v>
                </c:pt>
                <c:pt idx="26607" formatCode="General">
                  <c:v>-2.4643712174950601E-2</c:v>
                </c:pt>
                <c:pt idx="26608" formatCode="General">
                  <c:v>-2.1876667695950799E-2</c:v>
                </c:pt>
                <c:pt idx="26609" formatCode="General">
                  <c:v>-1.88471730011983E-2</c:v>
                </c:pt>
                <c:pt idx="26610" formatCode="General">
                  <c:v>-1.55554856355033E-2</c:v>
                </c:pt>
                <c:pt idx="26611" formatCode="General">
                  <c:v>-1.19547205588518E-2</c:v>
                </c:pt>
                <c:pt idx="26612" formatCode="General">
                  <c:v>-8.1159752131465795E-3</c:v>
                </c:pt>
                <c:pt idx="26613" formatCode="General">
                  <c:v>-4.3758054614667103E-3</c:v>
                </c:pt>
                <c:pt idx="26614" formatCode="General">
                  <c:v>-7.4249009128661005E-4</c:v>
                </c:pt>
                <c:pt idx="26615" formatCode="General">
                  <c:v>3.2004828200340699E-3</c:v>
                </c:pt>
                <c:pt idx="26616" formatCode="General">
                  <c:v>7.48666944229422E-3</c:v>
                </c:pt>
                <c:pt idx="26617" formatCode="General">
                  <c:v>1.17734910657063E-2</c:v>
                </c:pt>
                <c:pt idx="26618" formatCode="General">
                  <c:v>1.58433671341391E-2</c:v>
                </c:pt>
                <c:pt idx="26619" formatCode="General">
                  <c:v>1.9630891761620702E-2</c:v>
                </c:pt>
                <c:pt idx="26620" formatCode="General">
                  <c:v>2.30176308748716E-2</c:v>
                </c:pt>
                <c:pt idx="26621" formatCode="General">
                  <c:v>2.5898021265570999E-2</c:v>
                </c:pt>
                <c:pt idx="26622" formatCode="General">
                  <c:v>2.8195373553703201E-2</c:v>
                </c:pt>
                <c:pt idx="26623" formatCode="General">
                  <c:v>2.98213978385755E-2</c:v>
                </c:pt>
                <c:pt idx="26624" formatCode="General">
                  <c:v>3.0782670585355099E-2</c:v>
                </c:pt>
                <c:pt idx="26625" formatCode="General">
                  <c:v>3.1137853493242398E-2</c:v>
                </c:pt>
                <c:pt idx="26626" formatCode="General">
                  <c:v>3.0905573177503101E-2</c:v>
                </c:pt>
                <c:pt idx="26627" formatCode="General">
                  <c:v>3.0159512735460001E-2</c:v>
                </c:pt>
                <c:pt idx="26628" formatCode="General">
                  <c:v>2.9033815359570701E-2</c:v>
                </c:pt>
                <c:pt idx="26629" formatCode="General">
                  <c:v>2.7678810148994201E-2</c:v>
                </c:pt>
                <c:pt idx="26630" formatCode="General">
                  <c:v>2.6274979793880202E-2</c:v>
                </c:pt>
                <c:pt idx="26631" formatCode="General">
                  <c:v>2.4955948919388099E-2</c:v>
                </c:pt>
                <c:pt idx="26632" formatCode="General">
                  <c:v>2.37657205773819E-2</c:v>
                </c:pt>
                <c:pt idx="26633" formatCode="General">
                  <c:v>2.27994349528826E-2</c:v>
                </c:pt>
                <c:pt idx="26634" formatCode="General">
                  <c:v>2.21676184641528E-2</c:v>
                </c:pt>
                <c:pt idx="26635" formatCode="General">
                  <c:v>2.1978294990799799E-2</c:v>
                </c:pt>
                <c:pt idx="26636" formatCode="General">
                  <c:v>2.2374543436099199E-2</c:v>
                </c:pt>
                <c:pt idx="26637" formatCode="General">
                  <c:v>2.3073873374046299E-2</c:v>
                </c:pt>
                <c:pt idx="26638" formatCode="General">
                  <c:v>2.39150358121735E-2</c:v>
                </c:pt>
                <c:pt idx="26639" formatCode="General">
                  <c:v>2.5288641291986901E-2</c:v>
                </c:pt>
                <c:pt idx="26640" formatCode="General">
                  <c:v>2.7427846190365299E-2</c:v>
                </c:pt>
                <c:pt idx="26641" formatCode="General">
                  <c:v>3.0303105045673701E-2</c:v>
                </c:pt>
                <c:pt idx="26642" formatCode="General">
                  <c:v>3.3758046946294203E-2</c:v>
                </c:pt>
                <c:pt idx="26643" formatCode="General">
                  <c:v>3.7697544726632802E-2</c:v>
                </c:pt>
                <c:pt idx="26644" formatCode="General">
                  <c:v>4.20561078160352E-2</c:v>
                </c:pt>
                <c:pt idx="26645" formatCode="General">
                  <c:v>4.6783389016069897E-2</c:v>
                </c:pt>
                <c:pt idx="26646" formatCode="General">
                  <c:v>5.1767931572787598E-2</c:v>
                </c:pt>
                <c:pt idx="26647" formatCode="General">
                  <c:v>5.6800770738167097E-2</c:v>
                </c:pt>
                <c:pt idx="26648" formatCode="General">
                  <c:v>6.1681339118573597E-2</c:v>
                </c:pt>
                <c:pt idx="26649" formatCode="General">
                  <c:v>6.6225000515841598E-2</c:v>
                </c:pt>
                <c:pt idx="26650" formatCode="General">
                  <c:v>7.0333836872104399E-2</c:v>
                </c:pt>
                <c:pt idx="26651" formatCode="General">
                  <c:v>7.3982844540806905E-2</c:v>
                </c:pt>
                <c:pt idx="26652" formatCode="General">
                  <c:v>7.7095018078661606E-2</c:v>
                </c:pt>
                <c:pt idx="26653" formatCode="General">
                  <c:v>7.9615257060983005E-2</c:v>
                </c:pt>
                <c:pt idx="26654" formatCode="General">
                  <c:v>8.1589812691791996E-2</c:v>
                </c:pt>
                <c:pt idx="26655" formatCode="General">
                  <c:v>8.3080047223273501E-2</c:v>
                </c:pt>
                <c:pt idx="26656" formatCode="General">
                  <c:v>8.3795719271758301E-2</c:v>
                </c:pt>
                <c:pt idx="26657" formatCode="General">
                  <c:v>8.3484627115922194E-2</c:v>
                </c:pt>
                <c:pt idx="26658" formatCode="General">
                  <c:v>8.2621490040749798E-2</c:v>
                </c:pt>
                <c:pt idx="26659" formatCode="General">
                  <c:v>8.1664926643377697E-2</c:v>
                </c:pt>
                <c:pt idx="26660" formatCode="General">
                  <c:v>8.0634996535899603E-2</c:v>
                </c:pt>
                <c:pt idx="26661" formatCode="General">
                  <c:v>7.9551612176993497E-2</c:v>
                </c:pt>
                <c:pt idx="26662" formatCode="General">
                  <c:v>7.8609779472639696E-2</c:v>
                </c:pt>
                <c:pt idx="26663" formatCode="General">
                  <c:v>7.8063492790112293E-2</c:v>
                </c:pt>
                <c:pt idx="26664" formatCode="General">
                  <c:v>7.79808179177717E-2</c:v>
                </c:pt>
                <c:pt idx="26665" formatCode="General">
                  <c:v>7.8284021264913697E-2</c:v>
                </c:pt>
                <c:pt idx="26666" formatCode="General">
                  <c:v>7.8991663582915206E-2</c:v>
                </c:pt>
                <c:pt idx="26667" formatCode="General">
                  <c:v>8.0150851752656002E-2</c:v>
                </c:pt>
                <c:pt idx="26668" formatCode="General">
                  <c:v>8.1713265490336195E-2</c:v>
                </c:pt>
                <c:pt idx="26669" formatCode="General">
                  <c:v>8.3565211429106695E-2</c:v>
                </c:pt>
                <c:pt idx="26670" formatCode="General">
                  <c:v>8.5608153990380506E-2</c:v>
                </c:pt>
                <c:pt idx="26671" formatCode="General">
                  <c:v>8.7771258959807405E-2</c:v>
                </c:pt>
                <c:pt idx="26672" formatCode="General">
                  <c:v>8.9937215742015006E-2</c:v>
                </c:pt>
                <c:pt idx="26673" formatCode="General">
                  <c:v>9.2001843415832202E-2</c:v>
                </c:pt>
                <c:pt idx="26674" formatCode="General">
                  <c:v>9.4026930834067698E-2</c:v>
                </c:pt>
                <c:pt idx="26675" formatCode="General">
                  <c:v>9.5998993016872203E-2</c:v>
                </c:pt>
                <c:pt idx="26676" formatCode="General">
                  <c:v>9.7572064536260605E-2</c:v>
                </c:pt>
                <c:pt idx="26677" formatCode="General">
                  <c:v>9.87911928811704E-2</c:v>
                </c:pt>
                <c:pt idx="26678" formatCode="General">
                  <c:v>9.9935871059976103E-2</c:v>
                </c:pt>
                <c:pt idx="26679" formatCode="General">
                  <c:v>0.101013095134335</c:v>
                </c:pt>
                <c:pt idx="26680" formatCode="General">
                  <c:v>0.102066141061676</c:v>
                </c:pt>
                <c:pt idx="26681" formatCode="General">
                  <c:v>0.103083416190172</c:v>
                </c:pt>
                <c:pt idx="26682" formatCode="General">
                  <c:v>0.10396979610986</c:v>
                </c:pt>
                <c:pt idx="26683" formatCode="General">
                  <c:v>0.10467517799517299</c:v>
                </c:pt>
                <c:pt idx="26684" formatCode="General">
                  <c:v>0.105265082606219</c:v>
                </c:pt>
                <c:pt idx="26685" formatCode="General">
                  <c:v>0.10576903916861199</c:v>
                </c:pt>
                <c:pt idx="26686" formatCode="General">
                  <c:v>0.10610274938777201</c:v>
                </c:pt>
                <c:pt idx="26687" formatCode="General">
                  <c:v>0.106215168780481</c:v>
                </c:pt>
                <c:pt idx="26688" formatCode="General">
                  <c:v>0.106187112165439</c:v>
                </c:pt>
                <c:pt idx="26689" formatCode="General">
                  <c:v>0.10620509988235501</c:v>
                </c:pt>
                <c:pt idx="26690" formatCode="General">
                  <c:v>0.10643829631153499</c:v>
                </c:pt>
                <c:pt idx="26691" formatCode="General">
                  <c:v>0.106986705340925</c:v>
                </c:pt>
                <c:pt idx="26692" formatCode="General">
                  <c:v>0.107868531682397</c:v>
                </c:pt>
                <c:pt idx="26693" formatCode="General">
                  <c:v>0.10898619017311199</c:v>
                </c:pt>
                <c:pt idx="26694" formatCode="General">
                  <c:v>0.110153565448022</c:v>
                </c:pt>
                <c:pt idx="26695" formatCode="General">
                  <c:v>0.11127530946830801</c:v>
                </c:pt>
                <c:pt idx="26696" formatCode="General">
                  <c:v>0.11236730954258101</c:v>
                </c:pt>
                <c:pt idx="26697" formatCode="General">
                  <c:v>0.113409542534915</c:v>
                </c:pt>
                <c:pt idx="26698" formatCode="General">
                  <c:v>0.114343371027385</c:v>
                </c:pt>
                <c:pt idx="26699" formatCode="General">
                  <c:v>0.115132923358061</c:v>
                </c:pt>
                <c:pt idx="26700" formatCode="General">
                  <c:v>0.11578638220126899</c:v>
                </c:pt>
                <c:pt idx="26701" formatCode="General">
                  <c:v>0.116299517466274</c:v>
                </c:pt>
                <c:pt idx="26702" formatCode="General">
                  <c:v>0.116682849924924</c:v>
                </c:pt>
                <c:pt idx="26703" formatCode="General">
                  <c:v>0.116959148150135</c:v>
                </c:pt>
                <c:pt idx="26704" formatCode="General">
                  <c:v>0.116771995551415</c:v>
                </c:pt>
                <c:pt idx="26705" formatCode="General">
                  <c:v>0.115867948639266</c:v>
                </c:pt>
                <c:pt idx="26706" formatCode="General">
                  <c:v>0.114603069433451</c:v>
                </c:pt>
                <c:pt idx="26707" formatCode="General">
                  <c:v>0.113293565944119</c:v>
                </c:pt>
                <c:pt idx="26708" formatCode="General">
                  <c:v>0.112034336238044</c:v>
                </c:pt>
                <c:pt idx="26709" formatCode="General">
                  <c:v>0.11087604845985601</c:v>
                </c:pt>
                <c:pt idx="26710" formatCode="General">
                  <c:v>0.109889967795644</c:v>
                </c:pt>
                <c:pt idx="26711" formatCode="General">
                  <c:v>0.10908076054971599</c:v>
                </c:pt>
                <c:pt idx="26712" formatCode="General">
                  <c:v>0.10838850665200001</c:v>
                </c:pt>
                <c:pt idx="26713" formatCode="General">
                  <c:v>0.10775164176395199</c:v>
                </c:pt>
                <c:pt idx="26714" formatCode="General">
                  <c:v>0.10704653696715299</c:v>
                </c:pt>
                <c:pt idx="26715" formatCode="General">
                  <c:v>0.106168451632897</c:v>
                </c:pt>
                <c:pt idx="26716" formatCode="General">
                  <c:v>0.105112339584118</c:v>
                </c:pt>
                <c:pt idx="26717" formatCode="General">
                  <c:v>0.10390363939307901</c:v>
                </c:pt>
                <c:pt idx="26718" formatCode="General">
                  <c:v>0.102616479717362</c:v>
                </c:pt>
                <c:pt idx="26719" formatCode="General">
                  <c:v>0.10135333401575</c:v>
                </c:pt>
                <c:pt idx="26720" formatCode="General">
                  <c:v>0.100177109962213</c:v>
                </c:pt>
                <c:pt idx="26721" formatCode="General">
                  <c:v>9.9134230527983494E-2</c:v>
                </c:pt>
                <c:pt idx="26722" formatCode="General">
                  <c:v>9.8263138039606096E-2</c:v>
                </c:pt>
                <c:pt idx="26723" formatCode="General">
                  <c:v>9.7616783866910903E-2</c:v>
                </c:pt>
                <c:pt idx="26724" formatCode="General">
                  <c:v>9.7231580933203707E-2</c:v>
                </c:pt>
                <c:pt idx="26725" formatCode="General">
                  <c:v>9.7063151640810502E-2</c:v>
                </c:pt>
                <c:pt idx="26726" formatCode="General">
                  <c:v>9.7124539744389102E-2</c:v>
                </c:pt>
                <c:pt idx="26727" formatCode="General">
                  <c:v>9.7513738739864006E-2</c:v>
                </c:pt>
                <c:pt idx="26728" formatCode="General">
                  <c:v>9.8164732101010496E-2</c:v>
                </c:pt>
                <c:pt idx="26729" formatCode="General">
                  <c:v>9.8922292851962898E-2</c:v>
                </c:pt>
                <c:pt idx="26730" formatCode="General">
                  <c:v>9.96838834044452E-2</c:v>
                </c:pt>
                <c:pt idx="26731" formatCode="General">
                  <c:v>0.10030773783192901</c:v>
                </c:pt>
                <c:pt idx="26732" formatCode="General">
                  <c:v>0.100694568094837</c:v>
                </c:pt>
                <c:pt idx="26733" formatCode="General">
                  <c:v>0.100770634920594</c:v>
                </c:pt>
                <c:pt idx="26734" formatCode="General">
                  <c:v>0.10041975682837199</c:v>
                </c:pt>
                <c:pt idx="26735" formatCode="General">
                  <c:v>9.9593463039347699E-2</c:v>
                </c:pt>
                <c:pt idx="26736" formatCode="General">
                  <c:v>9.8376759945274395E-2</c:v>
                </c:pt>
                <c:pt idx="26737" formatCode="General">
                  <c:v>9.6588973922375601E-2</c:v>
                </c:pt>
                <c:pt idx="26738" formatCode="General">
                  <c:v>9.3816970158579094E-2</c:v>
                </c:pt>
                <c:pt idx="26739" formatCode="General">
                  <c:v>9.0265460542980694E-2</c:v>
                </c:pt>
                <c:pt idx="26740" formatCode="General">
                  <c:v>8.6334859602851297E-2</c:v>
                </c:pt>
                <c:pt idx="26741" formatCode="General">
                  <c:v>8.2147501204233794E-2</c:v>
                </c:pt>
                <c:pt idx="26742" formatCode="General">
                  <c:v>7.7870902020283003E-2</c:v>
                </c:pt>
                <c:pt idx="26743" formatCode="General">
                  <c:v>7.3650182893359006E-2</c:v>
                </c:pt>
                <c:pt idx="26744" formatCode="General">
                  <c:v>6.9539129297197799E-2</c:v>
                </c:pt>
                <c:pt idx="26745" formatCode="General">
                  <c:v>6.5630450165792303E-2</c:v>
                </c:pt>
                <c:pt idx="26746" formatCode="General">
                  <c:v>6.2094627692201497E-2</c:v>
                </c:pt>
                <c:pt idx="26747" formatCode="General">
                  <c:v>5.90293855631751E-2</c:v>
                </c:pt>
                <c:pt idx="26748" formatCode="General">
                  <c:v>5.64870739846293E-2</c:v>
                </c:pt>
                <c:pt idx="26749" formatCode="General">
                  <c:v>5.4552399705124197E-2</c:v>
                </c:pt>
                <c:pt idx="26750" formatCode="General">
                  <c:v>5.3271136169895303E-2</c:v>
                </c:pt>
                <c:pt idx="26751" formatCode="General">
                  <c:v>5.2665213635303E-2</c:v>
                </c:pt>
                <c:pt idx="26752" formatCode="General">
                  <c:v>5.2789893909299598E-2</c:v>
                </c:pt>
                <c:pt idx="26753" formatCode="General">
                  <c:v>5.3661298940622403E-2</c:v>
                </c:pt>
                <c:pt idx="26754" formatCode="General">
                  <c:v>5.5189043382418299E-2</c:v>
                </c:pt>
                <c:pt idx="26755" formatCode="General">
                  <c:v>5.7309593076654397E-2</c:v>
                </c:pt>
                <c:pt idx="26756" formatCode="General">
                  <c:v>6.0107692841812797E-2</c:v>
                </c:pt>
                <c:pt idx="26757" formatCode="General">
                  <c:v>6.3354914226805698E-2</c:v>
                </c:pt>
                <c:pt idx="26758" formatCode="General">
                  <c:v>6.6645245175628101E-2</c:v>
                </c:pt>
                <c:pt idx="26759" formatCode="General">
                  <c:v>7.0013037630608593E-2</c:v>
                </c:pt>
                <c:pt idx="26760" formatCode="General">
                  <c:v>7.3460254722641796E-2</c:v>
                </c:pt>
                <c:pt idx="26761" formatCode="General">
                  <c:v>7.6514659974865007E-2</c:v>
                </c:pt>
                <c:pt idx="26762" formatCode="General">
                  <c:v>7.9128674022673498E-2</c:v>
                </c:pt>
                <c:pt idx="26763" formatCode="General">
                  <c:v>8.1526123446094306E-2</c:v>
                </c:pt>
                <c:pt idx="26764" formatCode="General">
                  <c:v>8.3544602591109102E-2</c:v>
                </c:pt>
                <c:pt idx="26765" formatCode="General">
                  <c:v>8.4875284773191603E-2</c:v>
                </c:pt>
                <c:pt idx="26766" formatCode="General">
                  <c:v>8.5242973124546706E-2</c:v>
                </c:pt>
                <c:pt idx="26767" formatCode="General">
                  <c:v>8.4559126855861699E-2</c:v>
                </c:pt>
                <c:pt idx="26768" formatCode="General">
                  <c:v>8.2884981861028703E-2</c:v>
                </c:pt>
                <c:pt idx="26769" formatCode="General">
                  <c:v>8.0364693177217894E-2</c:v>
                </c:pt>
                <c:pt idx="26770" formatCode="General">
                  <c:v>7.6997116326970802E-2</c:v>
                </c:pt>
                <c:pt idx="26771" formatCode="General">
                  <c:v>7.2653874369350196E-2</c:v>
                </c:pt>
                <c:pt idx="26772" formatCode="General">
                  <c:v>6.7266536022211901E-2</c:v>
                </c:pt>
                <c:pt idx="26773" formatCode="General">
                  <c:v>6.08680341583809E-2</c:v>
                </c:pt>
                <c:pt idx="26774" formatCode="General">
                  <c:v>5.35976030025496E-2</c:v>
                </c:pt>
                <c:pt idx="26775" formatCode="General">
                  <c:v>4.5659270785915501E-2</c:v>
                </c:pt>
                <c:pt idx="26776" formatCode="General">
                  <c:v>3.7117565478815298E-2</c:v>
                </c:pt>
                <c:pt idx="26777" formatCode="General">
                  <c:v>2.7839042663552801E-2</c:v>
                </c:pt>
                <c:pt idx="26778" formatCode="General">
                  <c:v>1.8154260930855499E-2</c:v>
                </c:pt>
                <c:pt idx="26779" formatCode="General">
                  <c:v>8.5523918817672403E-3</c:v>
                </c:pt>
                <c:pt idx="26780" formatCode="General">
                  <c:v>-7.4923530845340302E-4</c:v>
                </c:pt>
                <c:pt idx="26781" formatCode="General">
                  <c:v>-9.4913913570015499E-3</c:v>
                </c:pt>
                <c:pt idx="26782" formatCode="General">
                  <c:v>-1.7433689482670701E-2</c:v>
                </c:pt>
                <c:pt idx="26783" formatCode="General">
                  <c:v>-2.4320416633018899E-2</c:v>
                </c:pt>
                <c:pt idx="26784" formatCode="General">
                  <c:v>-3.0027449432588602E-2</c:v>
                </c:pt>
                <c:pt idx="26785" formatCode="General">
                  <c:v>-3.4593550118335301E-2</c:v>
                </c:pt>
                <c:pt idx="26786" formatCode="General">
                  <c:v>-3.8005341016831097E-2</c:v>
                </c:pt>
                <c:pt idx="26787" formatCode="General">
                  <c:v>-4.02058463942375E-2</c:v>
                </c:pt>
                <c:pt idx="26788" formatCode="General">
                  <c:v>-4.1285291330940499E-2</c:v>
                </c:pt>
                <c:pt idx="26789" formatCode="General">
                  <c:v>-4.1501051175371902E-2</c:v>
                </c:pt>
                <c:pt idx="26790" formatCode="General">
                  <c:v>-4.1028433228085803E-2</c:v>
                </c:pt>
                <c:pt idx="26791" formatCode="General">
                  <c:v>-4.0144983815120897E-2</c:v>
                </c:pt>
                <c:pt idx="26792" formatCode="General">
                  <c:v>-3.9532743167678498E-2</c:v>
                </c:pt>
                <c:pt idx="26793" formatCode="General">
                  <c:v>-3.9356585582941001E-2</c:v>
                </c:pt>
                <c:pt idx="26794" formatCode="General">
                  <c:v>-3.9400899340168702E-2</c:v>
                </c:pt>
                <c:pt idx="26795" formatCode="General">
                  <c:v>-3.9797482522360601E-2</c:v>
                </c:pt>
                <c:pt idx="26796" formatCode="General">
                  <c:v>-4.0660994000110903E-2</c:v>
                </c:pt>
                <c:pt idx="26797" formatCode="General">
                  <c:v>-4.1999476637512502E-2</c:v>
                </c:pt>
                <c:pt idx="26798" formatCode="General">
                  <c:v>-4.38670278438172E-2</c:v>
                </c:pt>
                <c:pt idx="26799" formatCode="General">
                  <c:v>-4.6251957853854699E-2</c:v>
                </c:pt>
                <c:pt idx="26800" formatCode="General">
                  <c:v>-4.9038299397564697E-2</c:v>
                </c:pt>
                <c:pt idx="26801" formatCode="General">
                  <c:v>-5.22400259237659E-2</c:v>
                </c:pt>
                <c:pt idx="26802" formatCode="General">
                  <c:v>-5.5845429278639502E-2</c:v>
                </c:pt>
                <c:pt idx="26803" formatCode="General">
                  <c:v>-5.9771011258532798E-2</c:v>
                </c:pt>
                <c:pt idx="26804" formatCode="General">
                  <c:v>-6.4122965886858202E-2</c:v>
                </c:pt>
                <c:pt idx="26805" formatCode="General">
                  <c:v>-6.9086808416062503E-2</c:v>
                </c:pt>
                <c:pt idx="26806" formatCode="General">
                  <c:v>-7.42686931563874E-2</c:v>
                </c:pt>
                <c:pt idx="26807" formatCode="General">
                  <c:v>-7.9123413583874105E-2</c:v>
                </c:pt>
                <c:pt idx="26808" formatCode="General">
                  <c:v>-8.3552609081959106E-2</c:v>
                </c:pt>
                <c:pt idx="26809" formatCode="General">
                  <c:v>-8.7610511951520101E-2</c:v>
                </c:pt>
                <c:pt idx="26810" formatCode="General">
                  <c:v>-9.1315346742435202E-2</c:v>
                </c:pt>
                <c:pt idx="26811" formatCode="General">
                  <c:v>-9.45190321215678E-2</c:v>
                </c:pt>
                <c:pt idx="26812" formatCode="General">
                  <c:v>-9.70889359819498E-2</c:v>
                </c:pt>
                <c:pt idx="26813" formatCode="General">
                  <c:v>-9.8945264325021806E-2</c:v>
                </c:pt>
                <c:pt idx="26814" formatCode="General">
                  <c:v>-0.100162947253864</c:v>
                </c:pt>
                <c:pt idx="26815" formatCode="General">
                  <c:v>-0.10088843993958301</c:v>
                </c:pt>
                <c:pt idx="26816" formatCode="General">
                  <c:v>-0.101242537580712</c:v>
                </c:pt>
                <c:pt idx="26817" formatCode="General">
                  <c:v>-0.101235956701668</c:v>
                </c:pt>
                <c:pt idx="26818" formatCode="General">
                  <c:v>-0.100994462775958</c:v>
                </c:pt>
                <c:pt idx="26819" formatCode="General">
                  <c:v>-0.10095201700956601</c:v>
                </c:pt>
                <c:pt idx="26820" formatCode="General">
                  <c:v>-0.100932237602225</c:v>
                </c:pt>
                <c:pt idx="26821" formatCode="General">
                  <c:v>-0.100582907678744</c:v>
                </c:pt>
                <c:pt idx="26822" formatCode="General">
                  <c:v>-0.100050892799969</c:v>
                </c:pt>
                <c:pt idx="26823" formatCode="General">
                  <c:v>-9.9432377003270594E-2</c:v>
                </c:pt>
                <c:pt idx="26824" formatCode="General">
                  <c:v>-9.8789075937977103E-2</c:v>
                </c:pt>
                <c:pt idx="26825" formatCode="General">
                  <c:v>-9.8205055495929006E-2</c:v>
                </c:pt>
                <c:pt idx="26826" formatCode="General">
                  <c:v>-9.7753126696055598E-2</c:v>
                </c:pt>
                <c:pt idx="26827" formatCode="General">
                  <c:v>-9.7443666077725102E-2</c:v>
                </c:pt>
                <c:pt idx="26828" formatCode="General">
                  <c:v>-9.7202395503023106E-2</c:v>
                </c:pt>
                <c:pt idx="26829" formatCode="General">
                  <c:v>-9.7016994620682501E-2</c:v>
                </c:pt>
                <c:pt idx="26830" formatCode="General">
                  <c:v>-9.6921645171265294E-2</c:v>
                </c:pt>
                <c:pt idx="26831" formatCode="General">
                  <c:v>-9.7069698700218601E-2</c:v>
                </c:pt>
                <c:pt idx="26832" formatCode="General">
                  <c:v>-9.7842033419779595E-2</c:v>
                </c:pt>
                <c:pt idx="26833" formatCode="General">
                  <c:v>-9.9125834633127005E-2</c:v>
                </c:pt>
                <c:pt idx="26834" formatCode="General">
                  <c:v>-0.100554429921591</c:v>
                </c:pt>
                <c:pt idx="26835" formatCode="General">
                  <c:v>-0.102127746957379</c:v>
                </c:pt>
                <c:pt idx="26836" formatCode="General">
                  <c:v>-0.103782997402056</c:v>
                </c:pt>
                <c:pt idx="26837" formatCode="General">
                  <c:v>-0.10533343101838</c:v>
                </c:pt>
                <c:pt idx="26838" formatCode="General">
                  <c:v>-0.106704272171688</c:v>
                </c:pt>
                <c:pt idx="26839" formatCode="General">
                  <c:v>-0.107993850395665</c:v>
                </c:pt>
                <c:pt idx="26840" formatCode="General">
                  <c:v>-0.109354579252419</c:v>
                </c:pt>
                <c:pt idx="26841" formatCode="General">
                  <c:v>-0.110782104788419</c:v>
                </c:pt>
                <c:pt idx="26842" formatCode="General">
                  <c:v>-0.112164847361043</c:v>
                </c:pt>
                <c:pt idx="26843" formatCode="General">
                  <c:v>-0.113456234011495</c:v>
                </c:pt>
                <c:pt idx="26844" formatCode="General">
                  <c:v>-0.11452109083284701</c:v>
                </c:pt>
                <c:pt idx="26845" formatCode="General">
                  <c:v>-0.115350811661034</c:v>
                </c:pt>
                <c:pt idx="26846" formatCode="General">
                  <c:v>-0.116419592484358</c:v>
                </c:pt>
                <c:pt idx="26847" formatCode="General">
                  <c:v>-0.117727696403367</c:v>
                </c:pt>
                <c:pt idx="26848" formatCode="General">
                  <c:v>-0.118858431296546</c:v>
                </c:pt>
                <c:pt idx="26849" formatCode="General">
                  <c:v>-0.11979142766585101</c:v>
                </c:pt>
                <c:pt idx="26850" formatCode="General">
                  <c:v>-0.120505500648233</c:v>
                </c:pt>
                <c:pt idx="26851" formatCode="General">
                  <c:v>-0.120985855211973</c:v>
                </c:pt>
                <c:pt idx="26852" formatCode="General">
                  <c:v>-0.12119471173982201</c:v>
                </c:pt>
                <c:pt idx="26853" formatCode="General">
                  <c:v>-0.121110793625095</c:v>
                </c:pt>
                <c:pt idx="26854" formatCode="General">
                  <c:v>-0.12080482230425101</c:v>
                </c:pt>
                <c:pt idx="26855" formatCode="General">
                  <c:v>-0.120300904100544</c:v>
                </c:pt>
                <c:pt idx="26856" formatCode="General">
                  <c:v>-0.119598243705528</c:v>
                </c:pt>
                <c:pt idx="26857" formatCode="General">
                  <c:v>-0.118799074818042</c:v>
                </c:pt>
                <c:pt idx="26858" formatCode="General">
                  <c:v>-0.11833790080694501</c:v>
                </c:pt>
                <c:pt idx="26859" formatCode="General">
                  <c:v>-0.11826104139455999</c:v>
                </c:pt>
                <c:pt idx="26860" formatCode="General">
                  <c:v>-0.11819497224471399</c:v>
                </c:pt>
                <c:pt idx="26861" formatCode="General">
                  <c:v>-0.118091137837313</c:v>
                </c:pt>
                <c:pt idx="26862" formatCode="General">
                  <c:v>-0.11792977606813899</c:v>
                </c:pt>
                <c:pt idx="26863" formatCode="General">
                  <c:v>-0.117631068703027</c:v>
                </c:pt>
                <c:pt idx="26864" formatCode="General">
                  <c:v>-0.11711369703958099</c:v>
                </c:pt>
                <c:pt idx="26865" formatCode="General">
                  <c:v>-0.11636221465341499</c:v>
                </c:pt>
                <c:pt idx="26866" formatCode="General">
                  <c:v>-0.115405104372302</c:v>
                </c:pt>
                <c:pt idx="26867" formatCode="General">
                  <c:v>-0.11425068781632899</c:v>
                </c:pt>
                <c:pt idx="26868" formatCode="General">
                  <c:v>-0.11288643307844699</c:v>
                </c:pt>
                <c:pt idx="26869" formatCode="General">
                  <c:v>-0.111383487558772</c:v>
                </c:pt>
                <c:pt idx="26870" formatCode="General">
                  <c:v>-0.109738077214598</c:v>
                </c:pt>
                <c:pt idx="26871" formatCode="General">
                  <c:v>-0.107883368979849</c:v>
                </c:pt>
                <c:pt idx="26872" formatCode="General">
                  <c:v>-0.10591815910086599</c:v>
                </c:pt>
                <c:pt idx="26873" formatCode="General">
                  <c:v>-0.104272085832221</c:v>
                </c:pt>
                <c:pt idx="26874" formatCode="General">
                  <c:v>-0.102997191425548</c:v>
                </c:pt>
                <c:pt idx="26875" formatCode="General">
                  <c:v>-0.101780214298997</c:v>
                </c:pt>
                <c:pt idx="26876" formatCode="General">
                  <c:v>-0.10022990403486599</c:v>
                </c:pt>
                <c:pt idx="26877" formatCode="General">
                  <c:v>-9.8588042408895293E-2</c:v>
                </c:pt>
                <c:pt idx="26878" formatCode="General">
                  <c:v>-9.7317088528319301E-2</c:v>
                </c:pt>
                <c:pt idx="26879" formatCode="General">
                  <c:v>-9.6191030910808301E-2</c:v>
                </c:pt>
                <c:pt idx="26880" formatCode="General">
                  <c:v>-9.5181894056217006E-2</c:v>
                </c:pt>
                <c:pt idx="26881" formatCode="General">
                  <c:v>-9.4247041654357502E-2</c:v>
                </c:pt>
                <c:pt idx="26882" formatCode="General">
                  <c:v>-9.3302088498819394E-2</c:v>
                </c:pt>
                <c:pt idx="26883" formatCode="General">
                  <c:v>-9.2376870131466005E-2</c:v>
                </c:pt>
                <c:pt idx="26884" formatCode="General">
                  <c:v>-9.1547396368494696E-2</c:v>
                </c:pt>
                <c:pt idx="26885" formatCode="General">
                  <c:v>-9.0746966347229299E-2</c:v>
                </c:pt>
                <c:pt idx="26886" formatCode="General">
                  <c:v>-8.9909961474553698E-2</c:v>
                </c:pt>
                <c:pt idx="26887" formatCode="General">
                  <c:v>-8.8978460019491695E-2</c:v>
                </c:pt>
                <c:pt idx="26888" formatCode="General">
                  <c:v>-8.7928199727416501E-2</c:v>
                </c:pt>
                <c:pt idx="26889" formatCode="General">
                  <c:v>-8.6807744358426295E-2</c:v>
                </c:pt>
                <c:pt idx="26890" formatCode="General">
                  <c:v>-8.5681441000847694E-2</c:v>
                </c:pt>
                <c:pt idx="26891" formatCode="General">
                  <c:v>-8.4610342690008805E-2</c:v>
                </c:pt>
                <c:pt idx="26892" formatCode="General">
                  <c:v>-8.3505366189469604E-2</c:v>
                </c:pt>
                <c:pt idx="26893" formatCode="General">
                  <c:v>-8.2250227252627595E-2</c:v>
                </c:pt>
                <c:pt idx="26894" formatCode="General">
                  <c:v>-8.0788429621678398E-2</c:v>
                </c:pt>
                <c:pt idx="26895" formatCode="General">
                  <c:v>-7.9078360821245003E-2</c:v>
                </c:pt>
                <c:pt idx="26896" formatCode="General">
                  <c:v>-7.7116280657404807E-2</c:v>
                </c:pt>
                <c:pt idx="26897" formatCode="General">
                  <c:v>-7.4911918650205495E-2</c:v>
                </c:pt>
                <c:pt idx="26898" formatCode="General">
                  <c:v>-7.2478031137038296E-2</c:v>
                </c:pt>
                <c:pt idx="26899" formatCode="General">
                  <c:v>-6.9777392983059697E-2</c:v>
                </c:pt>
                <c:pt idx="26900" formatCode="General">
                  <c:v>-6.6832603423861797E-2</c:v>
                </c:pt>
                <c:pt idx="26901" formatCode="General">
                  <c:v>-6.4070872992097599E-2</c:v>
                </c:pt>
                <c:pt idx="26902" formatCode="General">
                  <c:v>-6.1574565691891098E-2</c:v>
                </c:pt>
                <c:pt idx="26903" formatCode="General">
                  <c:v>-5.90746066710355E-2</c:v>
                </c:pt>
                <c:pt idx="26904" formatCode="General">
                  <c:v>-5.6539959557642898E-2</c:v>
                </c:pt>
                <c:pt idx="26905" formatCode="General">
                  <c:v>-5.3889444226904198E-2</c:v>
                </c:pt>
                <c:pt idx="26906" formatCode="General">
                  <c:v>-5.1147573044042098E-2</c:v>
                </c:pt>
                <c:pt idx="26907" formatCode="General">
                  <c:v>-4.8327197340264597E-2</c:v>
                </c:pt>
                <c:pt idx="26908" formatCode="General">
                  <c:v>-4.5449701597703403E-2</c:v>
                </c:pt>
                <c:pt idx="26909" formatCode="General">
                  <c:v>-4.2632373534799199E-2</c:v>
                </c:pt>
                <c:pt idx="26910" formatCode="General">
                  <c:v>-3.99929176539763E-2</c:v>
                </c:pt>
                <c:pt idx="26911" formatCode="General">
                  <c:v>-3.7557000798072303E-2</c:v>
                </c:pt>
                <c:pt idx="26912" formatCode="General">
                  <c:v>-3.5339445414898502E-2</c:v>
                </c:pt>
                <c:pt idx="26913" formatCode="General">
                  <c:v>-3.3395413280081401E-2</c:v>
                </c:pt>
                <c:pt idx="26914" formatCode="General">
                  <c:v>-3.1567368588266198E-2</c:v>
                </c:pt>
                <c:pt idx="26915" formatCode="General">
                  <c:v>-2.93181382730964E-2</c:v>
                </c:pt>
                <c:pt idx="26916" formatCode="General">
                  <c:v>-2.68752205162066E-2</c:v>
                </c:pt>
                <c:pt idx="26917" formatCode="General">
                  <c:v>-2.4578235451492E-2</c:v>
                </c:pt>
                <c:pt idx="26918" formatCode="General">
                  <c:v>-2.21641545547074E-2</c:v>
                </c:pt>
                <c:pt idx="26919" formatCode="General">
                  <c:v>-1.96774070258861E-2</c:v>
                </c:pt>
                <c:pt idx="26920" formatCode="General">
                  <c:v>-1.7108677713461001E-2</c:v>
                </c:pt>
                <c:pt idx="26921" formatCode="General">
                  <c:v>-1.4438758222762801E-2</c:v>
                </c:pt>
                <c:pt idx="26922" formatCode="General">
                  <c:v>-1.17084059374246E-2</c:v>
                </c:pt>
                <c:pt idx="26923" formatCode="General">
                  <c:v>-8.9509218328490906E-3</c:v>
                </c:pt>
                <c:pt idx="26924" formatCode="General">
                  <c:v>-6.1419066341284797E-3</c:v>
                </c:pt>
                <c:pt idx="26925" formatCode="General">
                  <c:v>-3.2705774888571498E-3</c:v>
                </c:pt>
                <c:pt idx="26926" formatCode="General">
                  <c:v>-3.8544204339155901E-4</c:v>
                </c:pt>
                <c:pt idx="26927" formatCode="General">
                  <c:v>2.4777040206110002E-3</c:v>
                </c:pt>
                <c:pt idx="26928" formatCode="General">
                  <c:v>5.3540395607660904E-3</c:v>
                </c:pt>
                <c:pt idx="26929" formatCode="General">
                  <c:v>8.2699412339534498E-3</c:v>
                </c:pt>
                <c:pt idx="26930" formatCode="General">
                  <c:v>1.11492919668625E-2</c:v>
                </c:pt>
                <c:pt idx="26931" formatCode="General">
                  <c:v>1.3975312217244599E-2</c:v>
                </c:pt>
                <c:pt idx="26932" formatCode="General">
                  <c:v>1.6792273773784502E-2</c:v>
                </c:pt>
                <c:pt idx="26933" formatCode="General">
                  <c:v>1.9604203828457799E-2</c:v>
                </c:pt>
                <c:pt idx="26934" formatCode="General">
                  <c:v>2.2447480273587801E-2</c:v>
                </c:pt>
                <c:pt idx="26935" formatCode="General">
                  <c:v>2.5344437742703101E-2</c:v>
                </c:pt>
                <c:pt idx="26936" formatCode="General">
                  <c:v>2.8293317423026199E-2</c:v>
                </c:pt>
                <c:pt idx="26937" formatCode="General">
                  <c:v>3.1263574546057202E-2</c:v>
                </c:pt>
                <c:pt idx="26938" formatCode="General">
                  <c:v>3.4163162095147602E-2</c:v>
                </c:pt>
                <c:pt idx="26939" formatCode="General">
                  <c:v>3.6963991617939999E-2</c:v>
                </c:pt>
                <c:pt idx="26940" formatCode="General">
                  <c:v>3.9702807379057202E-2</c:v>
                </c:pt>
                <c:pt idx="26941" formatCode="General">
                  <c:v>4.2390678239856698E-2</c:v>
                </c:pt>
                <c:pt idx="26942" formatCode="General">
                  <c:v>4.5037387514700197E-2</c:v>
                </c:pt>
                <c:pt idx="26943" formatCode="General">
                  <c:v>4.7551073755974997E-2</c:v>
                </c:pt>
                <c:pt idx="26944" formatCode="General">
                  <c:v>4.9838771584015402E-2</c:v>
                </c:pt>
                <c:pt idx="26945" formatCode="General">
                  <c:v>5.1953620219226601E-2</c:v>
                </c:pt>
                <c:pt idx="26946" formatCode="General">
                  <c:v>5.40231450944995E-2</c:v>
                </c:pt>
                <c:pt idx="26947" formatCode="General">
                  <c:v>5.5866430529297899E-2</c:v>
                </c:pt>
                <c:pt idx="26948" formatCode="General">
                  <c:v>5.7215754774821603E-2</c:v>
                </c:pt>
                <c:pt idx="26949" formatCode="General">
                  <c:v>5.8352174393244298E-2</c:v>
                </c:pt>
                <c:pt idx="26950" formatCode="General">
                  <c:v>5.9532034057086902E-2</c:v>
                </c:pt>
                <c:pt idx="26951" formatCode="General">
                  <c:v>6.0699623694105399E-2</c:v>
                </c:pt>
                <c:pt idx="26952" formatCode="General">
                  <c:v>6.18613801367255E-2</c:v>
                </c:pt>
                <c:pt idx="26953" formatCode="General">
                  <c:v>6.3202402538534694E-2</c:v>
                </c:pt>
                <c:pt idx="26954" formatCode="General">
                  <c:v>6.4966571493778394E-2</c:v>
                </c:pt>
                <c:pt idx="26955" formatCode="General">
                  <c:v>6.7205684431088195E-2</c:v>
                </c:pt>
                <c:pt idx="26956" formatCode="General">
                  <c:v>6.9790282832325204E-2</c:v>
                </c:pt>
                <c:pt idx="26957" formatCode="General">
                  <c:v>7.2666919628221305E-2</c:v>
                </c:pt>
                <c:pt idx="26958" formatCode="General">
                  <c:v>7.5997692957485499E-2</c:v>
                </c:pt>
                <c:pt idx="26959" formatCode="General">
                  <c:v>7.9857661004014299E-2</c:v>
                </c:pt>
                <c:pt idx="26960" formatCode="General">
                  <c:v>8.40944185769779E-2</c:v>
                </c:pt>
                <c:pt idx="26961" formatCode="General">
                  <c:v>8.8474326367818698E-2</c:v>
                </c:pt>
                <c:pt idx="26962" formatCode="General">
                  <c:v>9.2787954468652595E-2</c:v>
                </c:pt>
                <c:pt idx="26963" formatCode="General">
                  <c:v>9.6548524615398104E-2</c:v>
                </c:pt>
                <c:pt idx="26964" formatCode="General">
                  <c:v>9.9518024459154794E-2</c:v>
                </c:pt>
                <c:pt idx="26965" formatCode="General">
                  <c:v>0.10195270871409599</c:v>
                </c:pt>
                <c:pt idx="26966" formatCode="General">
                  <c:v>0.103929025580926</c:v>
                </c:pt>
                <c:pt idx="26967" formatCode="General">
                  <c:v>0.105541946545903</c:v>
                </c:pt>
                <c:pt idx="26968" formatCode="General">
                  <c:v>0.10684194365168199</c:v>
                </c:pt>
                <c:pt idx="26969" formatCode="General">
                  <c:v>0.107804883670573</c:v>
                </c:pt>
                <c:pt idx="26970" formatCode="General">
                  <c:v>0.108404619222845</c:v>
                </c:pt>
                <c:pt idx="26971" formatCode="General">
                  <c:v>0.10869060372119201</c:v>
                </c:pt>
                <c:pt idx="26972" formatCode="General">
                  <c:v>0.108855539935442</c:v>
                </c:pt>
                <c:pt idx="26973" formatCode="General">
                  <c:v>0.109112232614669</c:v>
                </c:pt>
                <c:pt idx="26974" formatCode="General">
                  <c:v>0.109590645177471</c:v>
                </c:pt>
                <c:pt idx="26975" formatCode="General">
                  <c:v>0.110182029502695</c:v>
                </c:pt>
                <c:pt idx="26976" formatCode="General">
                  <c:v>0.110568889720533</c:v>
                </c:pt>
                <c:pt idx="26977" formatCode="General">
                  <c:v>0.11076369896329</c:v>
                </c:pt>
                <c:pt idx="26978" formatCode="General">
                  <c:v>0.111004425646945</c:v>
                </c:pt>
                <c:pt idx="26979" formatCode="General">
                  <c:v>0.11140767143904701</c:v>
                </c:pt>
                <c:pt idx="26980" formatCode="General">
                  <c:v>0.112086343571512</c:v>
                </c:pt>
                <c:pt idx="26981" formatCode="General">
                  <c:v>0.113013995248834</c:v>
                </c:pt>
                <c:pt idx="26982" formatCode="General">
                  <c:v>0.114120685095389</c:v>
                </c:pt>
                <c:pt idx="26983" formatCode="General">
                  <c:v>0.115367557167691</c:v>
                </c:pt>
                <c:pt idx="26984" formatCode="General">
                  <c:v>0.116754677084945</c:v>
                </c:pt>
                <c:pt idx="26985" formatCode="General">
                  <c:v>0.11827246994321799</c:v>
                </c:pt>
                <c:pt idx="26986" formatCode="General">
                  <c:v>0.11995338881482</c:v>
                </c:pt>
                <c:pt idx="26987" formatCode="General">
                  <c:v>0.121792046035366</c:v>
                </c:pt>
                <c:pt idx="26988" formatCode="General">
                  <c:v>0.123751968120682</c:v>
                </c:pt>
                <c:pt idx="26989" formatCode="General">
                  <c:v>0.125758572597755</c:v>
                </c:pt>
                <c:pt idx="26990" formatCode="General">
                  <c:v>0.12766753664126401</c:v>
                </c:pt>
                <c:pt idx="26991" formatCode="General">
                  <c:v>0.12942553887988301</c:v>
                </c:pt>
                <c:pt idx="26992" formatCode="General">
                  <c:v>0.13081059699111999</c:v>
                </c:pt>
                <c:pt idx="26993" formatCode="General">
                  <c:v>0.13142759596834699</c:v>
                </c:pt>
                <c:pt idx="26994" formatCode="General">
                  <c:v>0.131438283964184</c:v>
                </c:pt>
                <c:pt idx="26995" formatCode="General">
                  <c:v>0.131206735944327</c:v>
                </c:pt>
                <c:pt idx="26996" formatCode="General">
                  <c:v>0.13075115164009801</c:v>
                </c:pt>
                <c:pt idx="26997" formatCode="General">
                  <c:v>0.13003361730558199</c:v>
                </c:pt>
                <c:pt idx="26998" formatCode="General">
                  <c:v>0.12896403710380999</c:v>
                </c:pt>
                <c:pt idx="26999" formatCode="General">
                  <c:v>0.12749307741135099</c:v>
                </c:pt>
                <c:pt idx="27000" formatCode="General">
                  <c:v>0.12575994655834799</c:v>
                </c:pt>
                <c:pt idx="27001" formatCode="General">
                  <c:v>0.123985181394261</c:v>
                </c:pt>
                <c:pt idx="27002" formatCode="General">
                  <c:v>0.12229520866479</c:v>
                </c:pt>
                <c:pt idx="27003" formatCode="General">
                  <c:v>0.120696724334729</c:v>
                </c:pt>
                <c:pt idx="27004" formatCode="General">
                  <c:v>0.11911037479518501</c:v>
                </c:pt>
                <c:pt idx="27005" formatCode="General">
                  <c:v>0.117641145991025</c:v>
                </c:pt>
                <c:pt idx="27006" formatCode="General">
                  <c:v>0.116667112035135</c:v>
                </c:pt>
                <c:pt idx="27007" formatCode="General">
                  <c:v>0.116338728454129</c:v>
                </c:pt>
                <c:pt idx="27008" formatCode="General">
                  <c:v>0.116457679447492</c:v>
                </c:pt>
                <c:pt idx="27009" formatCode="General">
                  <c:v>0.11693660060495201</c:v>
                </c:pt>
                <c:pt idx="27010" formatCode="General">
                  <c:v>0.117506057461053</c:v>
                </c:pt>
                <c:pt idx="27011" formatCode="General">
                  <c:v>0.117847936634149</c:v>
                </c:pt>
                <c:pt idx="27012" formatCode="General">
                  <c:v>0.11808529971603</c:v>
                </c:pt>
                <c:pt idx="27013" formatCode="General">
                  <c:v>0.118261558143452</c:v>
                </c:pt>
                <c:pt idx="27014" formatCode="General">
                  <c:v>0.118315080588487</c:v>
                </c:pt>
                <c:pt idx="27015" formatCode="General">
                  <c:v>0.118258951062505</c:v>
                </c:pt>
                <c:pt idx="27016" formatCode="General">
                  <c:v>0.118100749197732</c:v>
                </c:pt>
                <c:pt idx="27017" formatCode="General">
                  <c:v>0.117911278677933</c:v>
                </c:pt>
                <c:pt idx="27018" formatCode="General">
                  <c:v>0.117724702999971</c:v>
                </c:pt>
                <c:pt idx="27019" formatCode="General">
                  <c:v>0.117503470269589</c:v>
                </c:pt>
                <c:pt idx="27020" formatCode="General">
                  <c:v>0.117249977392876</c:v>
                </c:pt>
                <c:pt idx="27021" formatCode="General">
                  <c:v>0.11697349276760501</c:v>
                </c:pt>
                <c:pt idx="27022" formatCode="General">
                  <c:v>0.11659050768099199</c:v>
                </c:pt>
                <c:pt idx="27023" formatCode="General">
                  <c:v>0.116021941847122</c:v>
                </c:pt>
                <c:pt idx="27024" formatCode="General">
                  <c:v>0.115332127200983</c:v>
                </c:pt>
                <c:pt idx="27025" formatCode="General">
                  <c:v>0.114527651472454</c:v>
                </c:pt>
                <c:pt idx="27026" formatCode="General">
                  <c:v>0.113580310711657</c:v>
                </c:pt>
                <c:pt idx="27027" formatCode="General">
                  <c:v>0.11217526193039</c:v>
                </c:pt>
                <c:pt idx="27028" formatCode="General">
                  <c:v>0.110097839967945</c:v>
                </c:pt>
                <c:pt idx="27029" formatCode="General">
                  <c:v>0.107701130474031</c:v>
                </c:pt>
                <c:pt idx="27030" formatCode="General">
                  <c:v>0.105099313669097</c:v>
                </c:pt>
                <c:pt idx="27031" formatCode="General">
                  <c:v>0.10229536647015</c:v>
                </c:pt>
                <c:pt idx="27032" formatCode="General">
                  <c:v>9.9407100006134494E-2</c:v>
                </c:pt>
                <c:pt idx="27033" formatCode="General">
                  <c:v>9.6485344790104205E-2</c:v>
                </c:pt>
                <c:pt idx="27034" formatCode="General">
                  <c:v>9.3567910807090496E-2</c:v>
                </c:pt>
                <c:pt idx="27035" formatCode="General">
                  <c:v>9.0755681169266994E-2</c:v>
                </c:pt>
                <c:pt idx="27036" formatCode="General">
                  <c:v>8.8113216947717302E-2</c:v>
                </c:pt>
                <c:pt idx="27037" formatCode="General">
                  <c:v>8.5666138067972894E-2</c:v>
                </c:pt>
                <c:pt idx="27038" formatCode="General">
                  <c:v>8.3541720428791197E-2</c:v>
                </c:pt>
                <c:pt idx="27039" formatCode="General">
                  <c:v>8.1849762847771401E-2</c:v>
                </c:pt>
                <c:pt idx="27040" formatCode="General">
                  <c:v>8.0579366418289999E-2</c:v>
                </c:pt>
                <c:pt idx="27041" formatCode="General">
                  <c:v>7.9696403747179401E-2</c:v>
                </c:pt>
                <c:pt idx="27042" formatCode="General">
                  <c:v>7.9167212308058302E-2</c:v>
                </c:pt>
                <c:pt idx="27043" formatCode="General">
                  <c:v>7.8911030839450294E-2</c:v>
                </c:pt>
                <c:pt idx="27044" formatCode="General">
                  <c:v>7.88842488908926E-2</c:v>
                </c:pt>
                <c:pt idx="27045" formatCode="General">
                  <c:v>7.8980040080656802E-2</c:v>
                </c:pt>
                <c:pt idx="27046" formatCode="General">
                  <c:v>7.90755184122265E-2</c:v>
                </c:pt>
                <c:pt idx="27047" formatCode="General">
                  <c:v>7.9119501660098401E-2</c:v>
                </c:pt>
                <c:pt idx="27048" formatCode="General">
                  <c:v>7.9061973542043695E-2</c:v>
                </c:pt>
                <c:pt idx="27049" formatCode="General">
                  <c:v>7.8847163613756405E-2</c:v>
                </c:pt>
                <c:pt idx="27050" formatCode="General">
                  <c:v>7.8460146302459996E-2</c:v>
                </c:pt>
                <c:pt idx="27051" formatCode="General">
                  <c:v>7.7897908954913303E-2</c:v>
                </c:pt>
                <c:pt idx="27052" formatCode="General">
                  <c:v>7.7173484024669198E-2</c:v>
                </c:pt>
                <c:pt idx="27053" formatCode="General">
                  <c:v>7.5881967394076197E-2</c:v>
                </c:pt>
                <c:pt idx="27054" formatCode="General">
                  <c:v>7.4040739418330295E-2</c:v>
                </c:pt>
                <c:pt idx="27055" formatCode="General">
                  <c:v>7.2139877857151896E-2</c:v>
                </c:pt>
                <c:pt idx="27056" formatCode="General">
                  <c:v>6.9627913222333707E-2</c:v>
                </c:pt>
                <c:pt idx="27057" formatCode="General">
                  <c:v>6.6129319558754895E-2</c:v>
                </c:pt>
                <c:pt idx="27058" formatCode="General">
                  <c:v>6.2028407512213397E-2</c:v>
                </c:pt>
                <c:pt idx="27059" formatCode="General">
                  <c:v>5.7568027796605303E-2</c:v>
                </c:pt>
                <c:pt idx="27060" formatCode="General">
                  <c:v>5.2948040291685199E-2</c:v>
                </c:pt>
                <c:pt idx="27061" formatCode="General">
                  <c:v>4.8317134560918698E-2</c:v>
                </c:pt>
                <c:pt idx="27062" formatCode="General">
                  <c:v>4.3661378382317803E-2</c:v>
                </c:pt>
                <c:pt idx="27063" formatCode="General">
                  <c:v>3.9003016350940903E-2</c:v>
                </c:pt>
                <c:pt idx="27064" formatCode="General">
                  <c:v>3.4515880728988299E-2</c:v>
                </c:pt>
                <c:pt idx="27065" formatCode="General">
                  <c:v>3.0329804427571098E-2</c:v>
                </c:pt>
                <c:pt idx="27066" formatCode="General">
                  <c:v>2.6472341522268301E-2</c:v>
                </c:pt>
                <c:pt idx="27067" formatCode="General">
                  <c:v>2.2904692062518699E-2</c:v>
                </c:pt>
                <c:pt idx="27068" formatCode="General">
                  <c:v>1.95351500553342E-2</c:v>
                </c:pt>
                <c:pt idx="27069" formatCode="General">
                  <c:v>1.64541380334529E-2</c:v>
                </c:pt>
                <c:pt idx="27070" formatCode="General">
                  <c:v>1.3831098168338E-2</c:v>
                </c:pt>
                <c:pt idx="27071" formatCode="General">
                  <c:v>1.16342114452889E-2</c:v>
                </c:pt>
                <c:pt idx="27072" formatCode="General">
                  <c:v>9.7645755959204304E-3</c:v>
                </c:pt>
                <c:pt idx="27073" formatCode="General">
                  <c:v>8.2801475258502209E-3</c:v>
                </c:pt>
                <c:pt idx="27074" formatCode="General">
                  <c:v>7.2314855879297901E-3</c:v>
                </c:pt>
                <c:pt idx="27075" formatCode="General">
                  <c:v>6.4933666742985202E-3</c:v>
                </c:pt>
                <c:pt idx="27076" formatCode="General">
                  <c:v>5.9352392266276699E-3</c:v>
                </c:pt>
                <c:pt idx="27077" formatCode="General">
                  <c:v>5.5146127316827703E-3</c:v>
                </c:pt>
                <c:pt idx="27078" formatCode="General">
                  <c:v>5.2484131876963797E-3</c:v>
                </c:pt>
                <c:pt idx="27079" formatCode="General">
                  <c:v>5.1502964467573303E-3</c:v>
                </c:pt>
                <c:pt idx="27080" formatCode="General">
                  <c:v>5.1586241670544698E-3</c:v>
                </c:pt>
                <c:pt idx="27081" formatCode="General">
                  <c:v>5.1914577027593802E-3</c:v>
                </c:pt>
                <c:pt idx="27082" formatCode="General">
                  <c:v>5.1729392984971303E-3</c:v>
                </c:pt>
                <c:pt idx="27083" formatCode="General">
                  <c:v>5.0484755581473801E-3</c:v>
                </c:pt>
                <c:pt idx="27084" formatCode="General">
                  <c:v>4.7025844070252096E-3</c:v>
                </c:pt>
                <c:pt idx="27085" formatCode="General">
                  <c:v>3.8370995753875298E-3</c:v>
                </c:pt>
                <c:pt idx="27086" formatCode="General">
                  <c:v>2.4531773308018902E-3</c:v>
                </c:pt>
                <c:pt idx="27087" formatCode="General">
                  <c:v>6.9821049098237997E-4</c:v>
                </c:pt>
                <c:pt idx="27088" formatCode="General">
                  <c:v>-1.4500227468517801E-3</c:v>
                </c:pt>
                <c:pt idx="27089" formatCode="General">
                  <c:v>-3.8707749585123602E-3</c:v>
                </c:pt>
                <c:pt idx="27090" formatCode="General">
                  <c:v>-6.4889448343746596E-3</c:v>
                </c:pt>
                <c:pt idx="27091" formatCode="General">
                  <c:v>-9.3658450234649793E-3</c:v>
                </c:pt>
                <c:pt idx="27092" formatCode="General">
                  <c:v>-1.25599582056322E-2</c:v>
                </c:pt>
                <c:pt idx="27093" formatCode="General">
                  <c:v>-1.5985541651902E-2</c:v>
                </c:pt>
                <c:pt idx="27094" formatCode="General">
                  <c:v>-1.9456438293926698E-2</c:v>
                </c:pt>
                <c:pt idx="27095" formatCode="General">
                  <c:v>-2.2884781980508199E-2</c:v>
                </c:pt>
                <c:pt idx="27096" formatCode="General">
                  <c:v>-2.6267929631848101E-2</c:v>
                </c:pt>
                <c:pt idx="27097" formatCode="General">
                  <c:v>-2.9578122994665602E-2</c:v>
                </c:pt>
                <c:pt idx="27098" formatCode="General">
                  <c:v>-3.2728434005999001E-2</c:v>
                </c:pt>
                <c:pt idx="27099" formatCode="General">
                  <c:v>-3.5583771480609497E-2</c:v>
                </c:pt>
                <c:pt idx="27100" formatCode="General">
                  <c:v>-3.8079282685405703E-2</c:v>
                </c:pt>
                <c:pt idx="27101" formatCode="General">
                  <c:v>-4.0227692036075097E-2</c:v>
                </c:pt>
                <c:pt idx="27102" formatCode="General">
                  <c:v>-4.20657085039738E-2</c:v>
                </c:pt>
                <c:pt idx="27103" formatCode="General">
                  <c:v>-4.3673542530590699E-2</c:v>
                </c:pt>
                <c:pt idx="27104" formatCode="General">
                  <c:v>-4.5114992254486903E-2</c:v>
                </c:pt>
                <c:pt idx="27105" formatCode="General">
                  <c:v>-4.6397774691912301E-2</c:v>
                </c:pt>
                <c:pt idx="27106" formatCode="General">
                  <c:v>-4.7521667856878003E-2</c:v>
                </c:pt>
                <c:pt idx="27107" formatCode="General">
                  <c:v>-4.8517610837730998E-2</c:v>
                </c:pt>
                <c:pt idx="27108" formatCode="General">
                  <c:v>-4.9424245820714301E-2</c:v>
                </c:pt>
                <c:pt idx="27109" formatCode="General">
                  <c:v>-5.0358691382926701E-2</c:v>
                </c:pt>
                <c:pt idx="27110" formatCode="General">
                  <c:v>-5.15027840153248E-2</c:v>
                </c:pt>
                <c:pt idx="27111" formatCode="General">
                  <c:v>-5.2864091603541503E-2</c:v>
                </c:pt>
                <c:pt idx="27112" formatCode="General">
                  <c:v>-5.4669390496191503E-2</c:v>
                </c:pt>
                <c:pt idx="27113" formatCode="General">
                  <c:v>-5.7090970594598701E-2</c:v>
                </c:pt>
                <c:pt idx="27114" formatCode="General">
                  <c:v>-5.9803905340156997E-2</c:v>
                </c:pt>
                <c:pt idx="27115" formatCode="General">
                  <c:v>-6.2605599225608197E-2</c:v>
                </c:pt>
                <c:pt idx="27116" formatCode="General">
                  <c:v>-6.540076953085E-2</c:v>
                </c:pt>
                <c:pt idx="27117" formatCode="General">
                  <c:v>-6.8070861508390701E-2</c:v>
                </c:pt>
                <c:pt idx="27118" formatCode="General">
                  <c:v>-7.0620055236985599E-2</c:v>
                </c:pt>
                <c:pt idx="27119" formatCode="General">
                  <c:v>-7.3066032246305299E-2</c:v>
                </c:pt>
                <c:pt idx="27120" formatCode="General">
                  <c:v>-7.5290206135242801E-2</c:v>
                </c:pt>
                <c:pt idx="27121" formatCode="General">
                  <c:v>-7.71853406258034E-2</c:v>
                </c:pt>
                <c:pt idx="27122" formatCode="General">
                  <c:v>-7.8837076183944504E-2</c:v>
                </c:pt>
                <c:pt idx="27123" formatCode="General">
                  <c:v>-8.0350217237024402E-2</c:v>
                </c:pt>
                <c:pt idx="27124" formatCode="General">
                  <c:v>-8.1673530452283802E-2</c:v>
                </c:pt>
                <c:pt idx="27125" formatCode="General">
                  <c:v>-8.2745400510140593E-2</c:v>
                </c:pt>
                <c:pt idx="27126" formatCode="General">
                  <c:v>-8.3559677951456399E-2</c:v>
                </c:pt>
                <c:pt idx="27127" formatCode="General">
                  <c:v>-8.4165830337639094E-2</c:v>
                </c:pt>
                <c:pt idx="27128" formatCode="General">
                  <c:v>-8.4657043733902496E-2</c:v>
                </c:pt>
                <c:pt idx="27129" formatCode="General">
                  <c:v>-8.5069119485691902E-2</c:v>
                </c:pt>
                <c:pt idx="27130" formatCode="General">
                  <c:v>-8.5357126846007603E-2</c:v>
                </c:pt>
                <c:pt idx="27131" formatCode="General">
                  <c:v>-8.5529572369930904E-2</c:v>
                </c:pt>
                <c:pt idx="27132" formatCode="General">
                  <c:v>-8.57206997842722E-2</c:v>
                </c:pt>
                <c:pt idx="27133" formatCode="General">
                  <c:v>-8.5995084424489401E-2</c:v>
                </c:pt>
                <c:pt idx="27134" formatCode="General">
                  <c:v>-8.6322632499160099E-2</c:v>
                </c:pt>
                <c:pt idx="27135" formatCode="General">
                  <c:v>-8.67294573405646E-2</c:v>
                </c:pt>
                <c:pt idx="27136" formatCode="General">
                  <c:v>-8.7254367957774401E-2</c:v>
                </c:pt>
                <c:pt idx="27137" formatCode="General">
                  <c:v>-8.7900082419565401E-2</c:v>
                </c:pt>
                <c:pt idx="27138" formatCode="General">
                  <c:v>-8.8630438986430596E-2</c:v>
                </c:pt>
                <c:pt idx="27139" formatCode="General">
                  <c:v>-8.9499204289505696E-2</c:v>
                </c:pt>
                <c:pt idx="27140" formatCode="General">
                  <c:v>-9.1028198432420895E-2</c:v>
                </c:pt>
                <c:pt idx="27141" formatCode="General">
                  <c:v>-9.3369520074884998E-2</c:v>
                </c:pt>
                <c:pt idx="27142" formatCode="General">
                  <c:v>-9.6053903967913398E-2</c:v>
                </c:pt>
                <c:pt idx="27143" formatCode="General">
                  <c:v>-9.8903466738552603E-2</c:v>
                </c:pt>
                <c:pt idx="27144" formatCode="General">
                  <c:v>-0.101857783091787</c:v>
                </c:pt>
                <c:pt idx="27145" formatCode="General">
                  <c:v>-0.10474246800595199</c:v>
                </c:pt>
                <c:pt idx="27146" formatCode="General">
                  <c:v>-0.107370750161945</c:v>
                </c:pt>
                <c:pt idx="27147" formatCode="General">
                  <c:v>-0.10928126662804</c:v>
                </c:pt>
                <c:pt idx="27148" formatCode="General">
                  <c:v>-0.11063187069590399</c:v>
                </c:pt>
                <c:pt idx="27149" formatCode="General">
                  <c:v>-0.111899604308457</c:v>
                </c:pt>
                <c:pt idx="27150" formatCode="General">
                  <c:v>-0.112928906020775</c:v>
                </c:pt>
                <c:pt idx="27151" formatCode="General">
                  <c:v>-0.113703188605627</c:v>
                </c:pt>
                <c:pt idx="27152" formatCode="General">
                  <c:v>-0.114170011568765</c:v>
                </c:pt>
                <c:pt idx="27153" formatCode="General">
                  <c:v>-0.114310072170463</c:v>
                </c:pt>
                <c:pt idx="27154" formatCode="General">
                  <c:v>-0.114308626068685</c:v>
                </c:pt>
                <c:pt idx="27155" formatCode="General">
                  <c:v>-0.114155760312746</c:v>
                </c:pt>
                <c:pt idx="27156" formatCode="General">
                  <c:v>-0.113707442416428</c:v>
                </c:pt>
                <c:pt idx="27157" formatCode="General">
                  <c:v>-0.113058818474279</c:v>
                </c:pt>
                <c:pt idx="27158" formatCode="General">
                  <c:v>-0.11240499197081</c:v>
                </c:pt>
                <c:pt idx="27159" formatCode="General">
                  <c:v>-0.11179569757760099</c:v>
                </c:pt>
                <c:pt idx="27160" formatCode="General">
                  <c:v>-0.11115235716692499</c:v>
                </c:pt>
                <c:pt idx="27161" formatCode="General">
                  <c:v>-0.110432413459749</c:v>
                </c:pt>
                <c:pt idx="27162" formatCode="General">
                  <c:v>-0.109706487719262</c:v>
                </c:pt>
                <c:pt idx="27163" formatCode="General">
                  <c:v>-0.10923354074978001</c:v>
                </c:pt>
                <c:pt idx="27164" formatCode="General">
                  <c:v>-0.109238307591524</c:v>
                </c:pt>
                <c:pt idx="27165" formatCode="General">
                  <c:v>-0.109457428677395</c:v>
                </c:pt>
                <c:pt idx="27166" formatCode="General">
                  <c:v>-0.109644441878283</c:v>
                </c:pt>
                <c:pt idx="27167" formatCode="General">
                  <c:v>-0.109809899147361</c:v>
                </c:pt>
                <c:pt idx="27168" formatCode="General">
                  <c:v>-0.109912026968606</c:v>
                </c:pt>
                <c:pt idx="27169" formatCode="General">
                  <c:v>-0.10994456453909</c:v>
                </c:pt>
                <c:pt idx="27170" formatCode="General">
                  <c:v>-0.109885102704571</c:v>
                </c:pt>
                <c:pt idx="27171" formatCode="General">
                  <c:v>-0.109636620340399</c:v>
                </c:pt>
                <c:pt idx="27172" formatCode="General">
                  <c:v>-0.109145089914449</c:v>
                </c:pt>
                <c:pt idx="27173" formatCode="General">
                  <c:v>-0.10845499003266799</c:v>
                </c:pt>
                <c:pt idx="27174" formatCode="General">
                  <c:v>-0.107597673826794</c:v>
                </c:pt>
                <c:pt idx="27175" formatCode="General">
                  <c:v>-0.106515592078024</c:v>
                </c:pt>
                <c:pt idx="27176" formatCode="General">
                  <c:v>-0.105197416752541</c:v>
                </c:pt>
                <c:pt idx="27177" formatCode="General">
                  <c:v>-0.103667140529725</c:v>
                </c:pt>
                <c:pt idx="27178" formatCode="General">
                  <c:v>-0.101988587260555</c:v>
                </c:pt>
                <c:pt idx="27179" formatCode="General">
                  <c:v>-0.100200705408138</c:v>
                </c:pt>
                <c:pt idx="27180" formatCode="General">
                  <c:v>-9.8273860728740406E-2</c:v>
                </c:pt>
                <c:pt idx="27181" formatCode="General">
                  <c:v>-9.6191083271624706E-2</c:v>
                </c:pt>
                <c:pt idx="27182" formatCode="General">
                  <c:v>-9.4045713521407101E-2</c:v>
                </c:pt>
                <c:pt idx="27183" formatCode="General">
                  <c:v>-9.2271453105894005E-2</c:v>
                </c:pt>
                <c:pt idx="27184" formatCode="General">
                  <c:v>-9.0909587067772205E-2</c:v>
                </c:pt>
                <c:pt idx="27185" formatCode="General">
                  <c:v>-8.9718943084448596E-2</c:v>
                </c:pt>
                <c:pt idx="27186" formatCode="General">
                  <c:v>-8.8639574091454704E-2</c:v>
                </c:pt>
                <c:pt idx="27187" formatCode="General">
                  <c:v>-8.7553970911107906E-2</c:v>
                </c:pt>
                <c:pt idx="27188" formatCode="General">
                  <c:v>-8.63981354747652E-2</c:v>
                </c:pt>
                <c:pt idx="27189" formatCode="General">
                  <c:v>-8.5124920405484805E-2</c:v>
                </c:pt>
                <c:pt idx="27190" formatCode="General">
                  <c:v>-8.3777928688154202E-2</c:v>
                </c:pt>
                <c:pt idx="27191" formatCode="General">
                  <c:v>-8.2372052241510299E-2</c:v>
                </c:pt>
                <c:pt idx="27192" formatCode="General">
                  <c:v>-8.0870847033184007E-2</c:v>
                </c:pt>
                <c:pt idx="27193" formatCode="General">
                  <c:v>-7.9268100703482003E-2</c:v>
                </c:pt>
                <c:pt idx="27194" formatCode="General">
                  <c:v>-7.7552716298622495E-2</c:v>
                </c:pt>
                <c:pt idx="27195" formatCode="General">
                  <c:v>-7.5746921895290906E-2</c:v>
                </c:pt>
                <c:pt idx="27196" formatCode="General">
                  <c:v>-7.41990100348177E-2</c:v>
                </c:pt>
                <c:pt idx="27197" formatCode="General">
                  <c:v>-7.2972106766115402E-2</c:v>
                </c:pt>
                <c:pt idx="27198" formatCode="General">
                  <c:v>-7.1791295506171998E-2</c:v>
                </c:pt>
                <c:pt idx="27199" formatCode="General">
                  <c:v>-7.0527207938174893E-2</c:v>
                </c:pt>
                <c:pt idx="27200" formatCode="General">
                  <c:v>-6.91347277140337E-2</c:v>
                </c:pt>
                <c:pt idx="27201" formatCode="General">
                  <c:v>-6.7737630864821402E-2</c:v>
                </c:pt>
                <c:pt idx="27202" formatCode="General">
                  <c:v>-6.6512202735178605E-2</c:v>
                </c:pt>
                <c:pt idx="27203" formatCode="General">
                  <c:v>-6.5624168899932403E-2</c:v>
                </c:pt>
                <c:pt idx="27204" formatCode="General">
                  <c:v>-6.5070286637729305E-2</c:v>
                </c:pt>
                <c:pt idx="27205" formatCode="General">
                  <c:v>-6.4731160803660703E-2</c:v>
                </c:pt>
                <c:pt idx="27206" formatCode="General">
                  <c:v>-6.4463196633553294E-2</c:v>
                </c:pt>
                <c:pt idx="27207" formatCode="General">
                  <c:v>-6.4111605084599399E-2</c:v>
                </c:pt>
                <c:pt idx="27208" formatCode="General">
                  <c:v>-6.3540493575486107E-2</c:v>
                </c:pt>
                <c:pt idx="27209" formatCode="General">
                  <c:v>-6.2820608287254803E-2</c:v>
                </c:pt>
                <c:pt idx="27210" formatCode="General">
                  <c:v>-6.22082950810042E-2</c:v>
                </c:pt>
                <c:pt idx="27211" formatCode="General">
                  <c:v>-6.1500646526015799E-2</c:v>
                </c:pt>
                <c:pt idx="27212" formatCode="General">
                  <c:v>-6.03447020918009E-2</c:v>
                </c:pt>
                <c:pt idx="27213" formatCode="General">
                  <c:v>-5.86892447366801E-2</c:v>
                </c:pt>
                <c:pt idx="27214" formatCode="General">
                  <c:v>-5.6473383643825002E-2</c:v>
                </c:pt>
                <c:pt idx="27215" formatCode="General">
                  <c:v>-5.3739700236309702E-2</c:v>
                </c:pt>
                <c:pt idx="27216" formatCode="General">
                  <c:v>-5.05263759113289E-2</c:v>
                </c:pt>
                <c:pt idx="27217" formatCode="General">
                  <c:v>-4.6886447074702603E-2</c:v>
                </c:pt>
                <c:pt idx="27218" formatCode="General">
                  <c:v>-4.2889294507882002E-2</c:v>
                </c:pt>
                <c:pt idx="27219" formatCode="General">
                  <c:v>-3.8609546888628797E-2</c:v>
                </c:pt>
                <c:pt idx="27220" formatCode="General">
                  <c:v>-3.4141341722402602E-2</c:v>
                </c:pt>
                <c:pt idx="27221" formatCode="General">
                  <c:v>-2.9614515927630699E-2</c:v>
                </c:pt>
                <c:pt idx="27222" formatCode="General">
                  <c:v>-2.5314966892798999E-2</c:v>
                </c:pt>
                <c:pt idx="27223" formatCode="General">
                  <c:v>-2.1629136737955499E-2</c:v>
                </c:pt>
                <c:pt idx="27224" formatCode="General">
                  <c:v>-1.8480991994233899E-2</c:v>
                </c:pt>
                <c:pt idx="27225" formatCode="General">
                  <c:v>-1.5630708976293099E-2</c:v>
                </c:pt>
                <c:pt idx="27226" formatCode="General">
                  <c:v>-1.3153154363113701E-2</c:v>
                </c:pt>
                <c:pt idx="27227" formatCode="General">
                  <c:v>-1.10401117127368E-2</c:v>
                </c:pt>
                <c:pt idx="27228" formatCode="General">
                  <c:v>-9.2439513755978309E-3</c:v>
                </c:pt>
                <c:pt idx="27229" formatCode="General">
                  <c:v>-7.70216687774904E-3</c:v>
                </c:pt>
                <c:pt idx="27230" formatCode="General">
                  <c:v>-6.2521435923357698E-3</c:v>
                </c:pt>
                <c:pt idx="27231" formatCode="General">
                  <c:v>-4.77545252426953E-3</c:v>
                </c:pt>
                <c:pt idx="27232" formatCode="General">
                  <c:v>-3.2820759130958899E-3</c:v>
                </c:pt>
                <c:pt idx="27233" formatCode="General">
                  <c:v>-1.7466754950698101E-3</c:v>
                </c:pt>
                <c:pt idx="27234" formatCode="General">
                  <c:v>-1.30315054610697E-4</c:v>
                </c:pt>
                <c:pt idx="27235" formatCode="General">
                  <c:v>1.6170425015794899E-3</c:v>
                </c:pt>
                <c:pt idx="27236" formatCode="General">
                  <c:v>3.52071424540124E-3</c:v>
                </c:pt>
                <c:pt idx="27237" formatCode="General">
                  <c:v>5.5904230131565797E-3</c:v>
                </c:pt>
                <c:pt idx="27238" formatCode="General">
                  <c:v>7.8674072988809598E-3</c:v>
                </c:pt>
                <c:pt idx="27239" formatCode="General">
                  <c:v>1.01376329811722E-2</c:v>
                </c:pt>
                <c:pt idx="27240" formatCode="General">
                  <c:v>1.22762678303027E-2</c:v>
                </c:pt>
                <c:pt idx="27241" formatCode="General">
                  <c:v>1.4525054889008401E-2</c:v>
                </c:pt>
                <c:pt idx="27242" formatCode="General">
                  <c:v>1.6985576891801801E-2</c:v>
                </c:pt>
                <c:pt idx="27243" formatCode="General">
                  <c:v>1.96539674204733E-2</c:v>
                </c:pt>
                <c:pt idx="27244" formatCode="General">
                  <c:v>2.25346197317794E-2</c:v>
                </c:pt>
                <c:pt idx="27245" formatCode="General">
                  <c:v>2.54945452508601E-2</c:v>
                </c:pt>
                <c:pt idx="27246" formatCode="General">
                  <c:v>2.8374934498965599E-2</c:v>
                </c:pt>
                <c:pt idx="27247" formatCode="General">
                  <c:v>3.1170248803656E-2</c:v>
                </c:pt>
                <c:pt idx="27248" formatCode="General">
                  <c:v>3.3895694716774998E-2</c:v>
                </c:pt>
                <c:pt idx="27249" formatCode="General">
                  <c:v>3.6442945975702801E-2</c:v>
                </c:pt>
                <c:pt idx="27250" formatCode="General">
                  <c:v>3.8713218019140502E-2</c:v>
                </c:pt>
                <c:pt idx="27251" formatCode="General">
                  <c:v>4.0720554543455897E-2</c:v>
                </c:pt>
                <c:pt idx="27252" formatCode="General">
                  <c:v>4.2558325304193803E-2</c:v>
                </c:pt>
                <c:pt idx="27253" formatCode="General">
                  <c:v>4.4217959678913399E-2</c:v>
                </c:pt>
                <c:pt idx="27254" formatCode="General">
                  <c:v>4.5697085208771603E-2</c:v>
                </c:pt>
                <c:pt idx="27255" formatCode="General">
                  <c:v>4.7099646365007103E-2</c:v>
                </c:pt>
                <c:pt idx="27256" formatCode="General">
                  <c:v>4.84080132761978E-2</c:v>
                </c:pt>
                <c:pt idx="27257" formatCode="General">
                  <c:v>4.9424463615425102E-2</c:v>
                </c:pt>
                <c:pt idx="27258" formatCode="General">
                  <c:v>4.9823503970758402E-2</c:v>
                </c:pt>
                <c:pt idx="27259" formatCode="General">
                  <c:v>4.9803349785902097E-2</c:v>
                </c:pt>
                <c:pt idx="27260" formatCode="General">
                  <c:v>4.9803420134651902E-2</c:v>
                </c:pt>
                <c:pt idx="27261" formatCode="General">
                  <c:v>4.98774870582155E-2</c:v>
                </c:pt>
                <c:pt idx="27262" formatCode="General">
                  <c:v>5.0077729803787698E-2</c:v>
                </c:pt>
                <c:pt idx="27263" formatCode="General">
                  <c:v>5.0479081359594398E-2</c:v>
                </c:pt>
                <c:pt idx="27264" formatCode="General">
                  <c:v>5.1098593209934103E-2</c:v>
                </c:pt>
                <c:pt idx="27265" formatCode="General">
                  <c:v>5.1952103746665299E-2</c:v>
                </c:pt>
                <c:pt idx="27266" formatCode="General">
                  <c:v>5.3124610670638402E-2</c:v>
                </c:pt>
                <c:pt idx="27267" formatCode="General">
                  <c:v>5.4736268904161597E-2</c:v>
                </c:pt>
                <c:pt idx="27268" formatCode="General">
                  <c:v>5.6896196389869702E-2</c:v>
                </c:pt>
                <c:pt idx="27269" formatCode="General">
                  <c:v>5.9635815523073399E-2</c:v>
                </c:pt>
                <c:pt idx="27270" formatCode="General">
                  <c:v>6.2859740571921299E-2</c:v>
                </c:pt>
                <c:pt idx="27271" formatCode="General">
                  <c:v>6.6496608022304393E-2</c:v>
                </c:pt>
                <c:pt idx="27272" formatCode="General">
                  <c:v>7.0508092618469895E-2</c:v>
                </c:pt>
                <c:pt idx="27273" formatCode="General">
                  <c:v>7.4766514180784005E-2</c:v>
                </c:pt>
                <c:pt idx="27274" formatCode="General">
                  <c:v>7.9117564132343804E-2</c:v>
                </c:pt>
                <c:pt idx="27275" formatCode="General">
                  <c:v>8.3448022131468097E-2</c:v>
                </c:pt>
                <c:pt idx="27276" formatCode="General">
                  <c:v>8.7308972187790504E-2</c:v>
                </c:pt>
                <c:pt idx="27277" formatCode="General">
                  <c:v>9.0494667739129203E-2</c:v>
                </c:pt>
                <c:pt idx="27278" formatCode="General">
                  <c:v>9.3192037997057206E-2</c:v>
                </c:pt>
                <c:pt idx="27279" formatCode="General">
                  <c:v>9.5269309022348703E-2</c:v>
                </c:pt>
                <c:pt idx="27280" formatCode="General">
                  <c:v>9.6643210609191205E-2</c:v>
                </c:pt>
                <c:pt idx="27281" formatCode="General">
                  <c:v>9.7419768421209293E-2</c:v>
                </c:pt>
                <c:pt idx="27282" formatCode="General">
                  <c:v>9.7655343686700202E-2</c:v>
                </c:pt>
                <c:pt idx="27283" formatCode="General">
                  <c:v>9.7257257233529196E-2</c:v>
                </c:pt>
                <c:pt idx="27284" formatCode="General">
                  <c:v>9.6286498781101196E-2</c:v>
                </c:pt>
                <c:pt idx="27285" formatCode="General">
                  <c:v>9.4958408843613798E-2</c:v>
                </c:pt>
                <c:pt idx="27286" formatCode="General">
                  <c:v>9.3379199481199507E-2</c:v>
                </c:pt>
                <c:pt idx="27287" formatCode="General">
                  <c:v>9.1528849914422394E-2</c:v>
                </c:pt>
                <c:pt idx="27288" formatCode="General">
                  <c:v>8.9368757204633303E-2</c:v>
                </c:pt>
                <c:pt idx="27289" formatCode="General">
                  <c:v>8.6932978008532696E-2</c:v>
                </c:pt>
                <c:pt idx="27290" formatCode="General">
                  <c:v>8.4367104335669602E-2</c:v>
                </c:pt>
                <c:pt idx="27291" formatCode="General">
                  <c:v>8.1918314253900004E-2</c:v>
                </c:pt>
                <c:pt idx="27292" formatCode="General">
                  <c:v>7.9785709866431603E-2</c:v>
                </c:pt>
                <c:pt idx="27293" formatCode="General">
                  <c:v>7.7825695437875195E-2</c:v>
                </c:pt>
                <c:pt idx="27294" formatCode="General">
                  <c:v>7.5943988457806602E-2</c:v>
                </c:pt>
                <c:pt idx="27295" formatCode="General">
                  <c:v>7.4587309335958807E-2</c:v>
                </c:pt>
                <c:pt idx="27296" formatCode="General">
                  <c:v>7.4048963360906606E-2</c:v>
                </c:pt>
                <c:pt idx="27297" formatCode="General">
                  <c:v>7.4262254605600805E-2</c:v>
                </c:pt>
                <c:pt idx="27298" formatCode="General">
                  <c:v>7.5128641533357896E-2</c:v>
                </c:pt>
                <c:pt idx="27299" formatCode="General">
                  <c:v>7.6538953358775294E-2</c:v>
                </c:pt>
                <c:pt idx="27300" formatCode="General">
                  <c:v>7.8344548190766805E-2</c:v>
                </c:pt>
                <c:pt idx="27301" formatCode="General">
                  <c:v>8.0450676237940499E-2</c:v>
                </c:pt>
                <c:pt idx="27302" formatCode="General">
                  <c:v>8.2735342934716405E-2</c:v>
                </c:pt>
                <c:pt idx="27303" formatCode="General">
                  <c:v>8.4996012145455602E-2</c:v>
                </c:pt>
                <c:pt idx="27304" formatCode="General">
                  <c:v>8.7038855681076804E-2</c:v>
                </c:pt>
                <c:pt idx="27305" formatCode="General">
                  <c:v>8.8725676749196306E-2</c:v>
                </c:pt>
                <c:pt idx="27306" formatCode="General">
                  <c:v>9.0058217096898097E-2</c:v>
                </c:pt>
                <c:pt idx="27307" formatCode="General">
                  <c:v>9.0974068745415498E-2</c:v>
                </c:pt>
                <c:pt idx="27308" formatCode="General">
                  <c:v>9.1406558871626797E-2</c:v>
                </c:pt>
                <c:pt idx="27309" formatCode="General">
                  <c:v>9.1367206353324501E-2</c:v>
                </c:pt>
                <c:pt idx="27310" formatCode="General">
                  <c:v>9.0566604939373394E-2</c:v>
                </c:pt>
                <c:pt idx="27311" formatCode="General">
                  <c:v>8.9025169531184001E-2</c:v>
                </c:pt>
                <c:pt idx="27312" formatCode="General">
                  <c:v>8.7128190166385303E-2</c:v>
                </c:pt>
                <c:pt idx="27313" formatCode="General">
                  <c:v>8.4985157684413004E-2</c:v>
                </c:pt>
                <c:pt idx="27314" formatCode="General">
                  <c:v>8.2680589264732901E-2</c:v>
                </c:pt>
                <c:pt idx="27315" formatCode="General">
                  <c:v>8.0255465875389106E-2</c:v>
                </c:pt>
                <c:pt idx="27316" formatCode="General">
                  <c:v>7.7727727545325101E-2</c:v>
                </c:pt>
                <c:pt idx="27317" formatCode="General">
                  <c:v>7.5182998932557504E-2</c:v>
                </c:pt>
                <c:pt idx="27318" formatCode="General">
                  <c:v>7.2754791872898406E-2</c:v>
                </c:pt>
                <c:pt idx="27319" formatCode="General">
                  <c:v>7.0534041869017197E-2</c:v>
                </c:pt>
                <c:pt idx="27320" formatCode="General">
                  <c:v>6.8559859506879997E-2</c:v>
                </c:pt>
                <c:pt idx="27321" formatCode="General">
                  <c:v>6.6828464974375099E-2</c:v>
                </c:pt>
                <c:pt idx="27322" formatCode="General">
                  <c:v>6.5314224038506702E-2</c:v>
                </c:pt>
                <c:pt idx="27323" formatCode="General">
                  <c:v>6.4008634638736905E-2</c:v>
                </c:pt>
                <c:pt idx="27324" formatCode="General">
                  <c:v>6.2920477062347699E-2</c:v>
                </c:pt>
                <c:pt idx="27325" formatCode="General">
                  <c:v>6.207596240412E-2</c:v>
                </c:pt>
                <c:pt idx="27326" formatCode="General">
                  <c:v>6.13676883150562E-2</c:v>
                </c:pt>
                <c:pt idx="27327" formatCode="General">
                  <c:v>6.0498598060438398E-2</c:v>
                </c:pt>
                <c:pt idx="27328" formatCode="General">
                  <c:v>5.9568481787091399E-2</c:v>
                </c:pt>
                <c:pt idx="27329" formatCode="General">
                  <c:v>5.88975505365456E-2</c:v>
                </c:pt>
                <c:pt idx="27330" formatCode="General">
                  <c:v>5.8566732543373801E-2</c:v>
                </c:pt>
                <c:pt idx="27331" formatCode="General">
                  <c:v>5.8561318477166502E-2</c:v>
                </c:pt>
                <c:pt idx="27332" formatCode="General">
                  <c:v>5.8895824099401299E-2</c:v>
                </c:pt>
                <c:pt idx="27333" formatCode="General">
                  <c:v>5.9664680766365302E-2</c:v>
                </c:pt>
                <c:pt idx="27334" formatCode="General">
                  <c:v>6.0766574457872903E-2</c:v>
                </c:pt>
                <c:pt idx="27335" formatCode="General">
                  <c:v>6.1992937864197399E-2</c:v>
                </c:pt>
                <c:pt idx="27336" formatCode="General">
                  <c:v>6.3300689905130103E-2</c:v>
                </c:pt>
                <c:pt idx="27337" formatCode="General">
                  <c:v>6.4644951316490604E-2</c:v>
                </c:pt>
                <c:pt idx="27338" formatCode="General">
                  <c:v>6.5836049233157598E-2</c:v>
                </c:pt>
                <c:pt idx="27339" formatCode="General">
                  <c:v>6.6716240578164498E-2</c:v>
                </c:pt>
                <c:pt idx="27340" formatCode="General">
                  <c:v>6.7240051120977098E-2</c:v>
                </c:pt>
                <c:pt idx="27341" formatCode="General">
                  <c:v>6.7390300538665904E-2</c:v>
                </c:pt>
                <c:pt idx="27342" formatCode="General">
                  <c:v>6.7150258833423501E-2</c:v>
                </c:pt>
                <c:pt idx="27343" formatCode="General">
                  <c:v>6.6535627697899405E-2</c:v>
                </c:pt>
                <c:pt idx="27344" formatCode="General">
                  <c:v>6.56204235853831E-2</c:v>
                </c:pt>
                <c:pt idx="27345" formatCode="General">
                  <c:v>6.4216345868421496E-2</c:v>
                </c:pt>
                <c:pt idx="27346" formatCode="General">
                  <c:v>6.2144734573566403E-2</c:v>
                </c:pt>
                <c:pt idx="27347" formatCode="General">
                  <c:v>6.0021961337956002E-2</c:v>
                </c:pt>
                <c:pt idx="27348" formatCode="General">
                  <c:v>5.8078291001600002E-2</c:v>
                </c:pt>
                <c:pt idx="27349" formatCode="General">
                  <c:v>5.5925159901696699E-2</c:v>
                </c:pt>
                <c:pt idx="27350" formatCode="General">
                  <c:v>5.3731385935284301E-2</c:v>
                </c:pt>
                <c:pt idx="27351" formatCode="General">
                  <c:v>5.1737059791886301E-2</c:v>
                </c:pt>
                <c:pt idx="27352" formatCode="General">
                  <c:v>4.9976322280745097E-2</c:v>
                </c:pt>
                <c:pt idx="27353" formatCode="General">
                  <c:v>4.8490990929374297E-2</c:v>
                </c:pt>
                <c:pt idx="27354" formatCode="General">
                  <c:v>4.7348584446469701E-2</c:v>
                </c:pt>
                <c:pt idx="27355" formatCode="General">
                  <c:v>4.6594795302860897E-2</c:v>
                </c:pt>
                <c:pt idx="27356" formatCode="General">
                  <c:v>4.61770529887435E-2</c:v>
                </c:pt>
                <c:pt idx="27357" formatCode="General">
                  <c:v>4.6016266187863003E-2</c:v>
                </c:pt>
                <c:pt idx="27358" formatCode="General">
                  <c:v>4.6102393056475302E-2</c:v>
                </c:pt>
                <c:pt idx="27359" formatCode="General">
                  <c:v>4.6477790311271999E-2</c:v>
                </c:pt>
                <c:pt idx="27360" formatCode="General">
                  <c:v>4.7057430975351602E-2</c:v>
                </c:pt>
                <c:pt idx="27361" formatCode="General">
                  <c:v>4.7715304981749897E-2</c:v>
                </c:pt>
                <c:pt idx="27362" formatCode="General">
                  <c:v>4.83373299989329E-2</c:v>
                </c:pt>
                <c:pt idx="27363" formatCode="General">
                  <c:v>4.8811029740278303E-2</c:v>
                </c:pt>
                <c:pt idx="27364" formatCode="General">
                  <c:v>4.9012894747148199E-2</c:v>
                </c:pt>
                <c:pt idx="27365" formatCode="General">
                  <c:v>4.8776143137029999E-2</c:v>
                </c:pt>
                <c:pt idx="27366" formatCode="General">
                  <c:v>4.8097748410388899E-2</c:v>
                </c:pt>
                <c:pt idx="27367" formatCode="General">
                  <c:v>4.7094874051057702E-2</c:v>
                </c:pt>
                <c:pt idx="27368" formatCode="General">
                  <c:v>4.5463386085746703E-2</c:v>
                </c:pt>
                <c:pt idx="27369" formatCode="General">
                  <c:v>4.2892532092381502E-2</c:v>
                </c:pt>
                <c:pt idx="27370" formatCode="General">
                  <c:v>3.9713006168065799E-2</c:v>
                </c:pt>
                <c:pt idx="27371" formatCode="General">
                  <c:v>3.6235845341018799E-2</c:v>
                </c:pt>
                <c:pt idx="27372" formatCode="General">
                  <c:v>3.2500063307805603E-2</c:v>
                </c:pt>
                <c:pt idx="27373" formatCode="General">
                  <c:v>2.8597969425089902E-2</c:v>
                </c:pt>
                <c:pt idx="27374" formatCode="General">
                  <c:v>2.4766650698455999E-2</c:v>
                </c:pt>
                <c:pt idx="27375" formatCode="General">
                  <c:v>2.12002131923772E-2</c:v>
                </c:pt>
                <c:pt idx="27376" formatCode="General">
                  <c:v>1.7962205109575101E-2</c:v>
                </c:pt>
                <c:pt idx="27377" formatCode="General">
                  <c:v>1.5066573154047899E-2</c:v>
                </c:pt>
                <c:pt idx="27378" formatCode="General">
                  <c:v>1.2474379378061E-2</c:v>
                </c:pt>
                <c:pt idx="27379" formatCode="General">
                  <c:v>1.0193005381643E-2</c:v>
                </c:pt>
                <c:pt idx="27380" formatCode="General">
                  <c:v>8.2895676320299694E-3</c:v>
                </c:pt>
                <c:pt idx="27381" formatCode="General">
                  <c:v>6.7868240555402099E-3</c:v>
                </c:pt>
                <c:pt idx="27382" formatCode="General">
                  <c:v>5.6787221014850198E-3</c:v>
                </c:pt>
                <c:pt idx="27383" formatCode="General">
                  <c:v>4.8690398353704797E-3</c:v>
                </c:pt>
                <c:pt idx="27384" formatCode="General">
                  <c:v>4.2888256069330702E-3</c:v>
                </c:pt>
                <c:pt idx="27385" formatCode="General">
                  <c:v>3.9567541229262402E-3</c:v>
                </c:pt>
                <c:pt idx="27386" formatCode="General">
                  <c:v>3.8614846411575299E-3</c:v>
                </c:pt>
                <c:pt idx="27387" formatCode="General">
                  <c:v>3.8338602002896101E-3</c:v>
                </c:pt>
                <c:pt idx="27388" formatCode="General">
                  <c:v>3.61051444617985E-3</c:v>
                </c:pt>
                <c:pt idx="27389" formatCode="General">
                  <c:v>3.1467235781525099E-3</c:v>
                </c:pt>
                <c:pt idx="27390" formatCode="General">
                  <c:v>2.51418111945363E-3</c:v>
                </c:pt>
                <c:pt idx="27391" formatCode="General">
                  <c:v>1.6807634751050599E-3</c:v>
                </c:pt>
                <c:pt idx="27392" formatCode="General">
                  <c:v>7.2272119332824497E-4</c:v>
                </c:pt>
                <c:pt idx="27393">
                  <c:v>-7.1039309940250706E-5</c:v>
                </c:pt>
                <c:pt idx="27394" formatCode="General">
                  <c:v>-1.16109784427842E-3</c:v>
                </c:pt>
                <c:pt idx="27395" formatCode="General">
                  <c:v>-2.8822733375546898E-3</c:v>
                </c:pt>
                <c:pt idx="27396" formatCode="General">
                  <c:v>-4.9548458800249898E-3</c:v>
                </c:pt>
                <c:pt idx="27397" formatCode="General">
                  <c:v>-7.30764633448182E-3</c:v>
                </c:pt>
                <c:pt idx="27398" formatCode="General">
                  <c:v>-9.7960673631364206E-3</c:v>
                </c:pt>
                <c:pt idx="27399" formatCode="General">
                  <c:v>-1.23611568719424E-2</c:v>
                </c:pt>
                <c:pt idx="27400" formatCode="General">
                  <c:v>-1.5130063860719E-2</c:v>
                </c:pt>
                <c:pt idx="27401" formatCode="General">
                  <c:v>-1.8056125466025499E-2</c:v>
                </c:pt>
                <c:pt idx="27402" formatCode="General">
                  <c:v>-2.09752781465995E-2</c:v>
                </c:pt>
                <c:pt idx="27403" formatCode="General">
                  <c:v>-2.3883392040922598E-2</c:v>
                </c:pt>
                <c:pt idx="27404" formatCode="General">
                  <c:v>-2.6710670457383599E-2</c:v>
                </c:pt>
                <c:pt idx="27405" formatCode="General">
                  <c:v>-2.9411815211238999E-2</c:v>
                </c:pt>
                <c:pt idx="27406" formatCode="General">
                  <c:v>-3.1956236060921801E-2</c:v>
                </c:pt>
                <c:pt idx="27407" formatCode="General">
                  <c:v>-3.4349011878251998E-2</c:v>
                </c:pt>
                <c:pt idx="27408" formatCode="General">
                  <c:v>-3.6669959971032597E-2</c:v>
                </c:pt>
                <c:pt idx="27409" formatCode="General">
                  <c:v>-3.8876474126999197E-2</c:v>
                </c:pt>
                <c:pt idx="27410" formatCode="General">
                  <c:v>-4.0946575563794899E-2</c:v>
                </c:pt>
                <c:pt idx="27411" formatCode="General">
                  <c:v>-4.2915881314462598E-2</c:v>
                </c:pt>
                <c:pt idx="27412" formatCode="General">
                  <c:v>-4.47417201681303E-2</c:v>
                </c:pt>
                <c:pt idx="27413" formatCode="General">
                  <c:v>-4.6386832840327998E-2</c:v>
                </c:pt>
                <c:pt idx="27414" formatCode="General">
                  <c:v>-4.7875332728211602E-2</c:v>
                </c:pt>
                <c:pt idx="27415" formatCode="General">
                  <c:v>-4.9291851269074601E-2</c:v>
                </c:pt>
                <c:pt idx="27416" formatCode="General">
                  <c:v>-5.0628742582998598E-2</c:v>
                </c:pt>
                <c:pt idx="27417" formatCode="General">
                  <c:v>-5.1876633540965902E-2</c:v>
                </c:pt>
                <c:pt idx="27418" formatCode="General">
                  <c:v>-5.3063462866273302E-2</c:v>
                </c:pt>
                <c:pt idx="27419" formatCode="General">
                  <c:v>-5.4218231494032799E-2</c:v>
                </c:pt>
                <c:pt idx="27420" formatCode="General">
                  <c:v>-5.5492372704658802E-2</c:v>
                </c:pt>
                <c:pt idx="27421" formatCode="General">
                  <c:v>-5.6972728071444698E-2</c:v>
                </c:pt>
                <c:pt idx="27422" formatCode="General">
                  <c:v>-5.8562492805961597E-2</c:v>
                </c:pt>
                <c:pt idx="27423" formatCode="General">
                  <c:v>-6.01916767084721E-2</c:v>
                </c:pt>
                <c:pt idx="27424" formatCode="General">
                  <c:v>-6.18986164118236E-2</c:v>
                </c:pt>
                <c:pt idx="27425" formatCode="General">
                  <c:v>-6.3699490636950795E-2</c:v>
                </c:pt>
                <c:pt idx="27426" formatCode="General">
                  <c:v>-6.5490745810282802E-2</c:v>
                </c:pt>
                <c:pt idx="27427" formatCode="General">
                  <c:v>-6.7122711232426802E-2</c:v>
                </c:pt>
                <c:pt idx="27428" formatCode="General">
                  <c:v>-6.8498280388198302E-2</c:v>
                </c:pt>
                <c:pt idx="27429" formatCode="General">
                  <c:v>-6.9580891170586898E-2</c:v>
                </c:pt>
                <c:pt idx="27430" formatCode="General">
                  <c:v>-7.0366693879817394E-2</c:v>
                </c:pt>
                <c:pt idx="27431" formatCode="General">
                  <c:v>-7.0846542542613203E-2</c:v>
                </c:pt>
                <c:pt idx="27432" formatCode="General">
                  <c:v>-7.1019791132615598E-2</c:v>
                </c:pt>
                <c:pt idx="27433" formatCode="General">
                  <c:v>-7.0965332623670802E-2</c:v>
                </c:pt>
                <c:pt idx="27434" formatCode="General">
                  <c:v>-7.0758032681131205E-2</c:v>
                </c:pt>
                <c:pt idx="27435" formatCode="General">
                  <c:v>-7.03995476037311E-2</c:v>
                </c:pt>
                <c:pt idx="27436" formatCode="General">
                  <c:v>-6.9905141978749905E-2</c:v>
                </c:pt>
                <c:pt idx="27437" formatCode="General">
                  <c:v>-6.9315602753312597E-2</c:v>
                </c:pt>
                <c:pt idx="27438" formatCode="General">
                  <c:v>-6.8679647855522094E-2</c:v>
                </c:pt>
                <c:pt idx="27439" formatCode="General">
                  <c:v>-6.8239343941294897E-2</c:v>
                </c:pt>
                <c:pt idx="27440" formatCode="General">
                  <c:v>-6.8499847810654199E-2</c:v>
                </c:pt>
                <c:pt idx="27441" formatCode="General">
                  <c:v>-6.9363350370981805E-2</c:v>
                </c:pt>
                <c:pt idx="27442" formatCode="General">
                  <c:v>-7.0461369130019699E-2</c:v>
                </c:pt>
                <c:pt idx="27443" formatCode="General">
                  <c:v>-7.1771424174139703E-2</c:v>
                </c:pt>
                <c:pt idx="27444" formatCode="General">
                  <c:v>-7.3216028609814507E-2</c:v>
                </c:pt>
                <c:pt idx="27445" formatCode="General">
                  <c:v>-7.4744055206924606E-2</c:v>
                </c:pt>
                <c:pt idx="27446" formatCode="General">
                  <c:v>-7.6309680350823694E-2</c:v>
                </c:pt>
                <c:pt idx="27447" formatCode="General">
                  <c:v>-7.7923609326256901E-2</c:v>
                </c:pt>
                <c:pt idx="27448" formatCode="General">
                  <c:v>-7.9545631709956405E-2</c:v>
                </c:pt>
                <c:pt idx="27449" formatCode="General">
                  <c:v>-8.11018062992971E-2</c:v>
                </c:pt>
                <c:pt idx="27450" formatCode="General">
                  <c:v>-8.2545047450180903E-2</c:v>
                </c:pt>
                <c:pt idx="27451" formatCode="General">
                  <c:v>-8.3751303726198906E-2</c:v>
                </c:pt>
                <c:pt idx="27452" formatCode="General">
                  <c:v>-8.4674678386130395E-2</c:v>
                </c:pt>
                <c:pt idx="27453" formatCode="General">
                  <c:v>-8.5298033908018503E-2</c:v>
                </c:pt>
                <c:pt idx="27454" formatCode="General">
                  <c:v>-8.5583381424049906E-2</c:v>
                </c:pt>
                <c:pt idx="27455" formatCode="General">
                  <c:v>-8.5446109775602797E-2</c:v>
                </c:pt>
                <c:pt idx="27456" formatCode="General">
                  <c:v>-8.48749914571644E-2</c:v>
                </c:pt>
                <c:pt idx="27457" formatCode="General">
                  <c:v>-8.4044373508052606E-2</c:v>
                </c:pt>
                <c:pt idx="27458" formatCode="General">
                  <c:v>-8.3176861599471005E-2</c:v>
                </c:pt>
                <c:pt idx="27459" formatCode="General">
                  <c:v>-8.2460375427434895E-2</c:v>
                </c:pt>
                <c:pt idx="27460" formatCode="General">
                  <c:v>-8.1818664075573797E-2</c:v>
                </c:pt>
                <c:pt idx="27461" formatCode="General">
                  <c:v>-8.1086801755831397E-2</c:v>
                </c:pt>
                <c:pt idx="27462" formatCode="General">
                  <c:v>-8.0215015018283695E-2</c:v>
                </c:pt>
                <c:pt idx="27463" formatCode="General">
                  <c:v>-7.9182801604532393E-2</c:v>
                </c:pt>
                <c:pt idx="27464" formatCode="General">
                  <c:v>-7.8046416004368402E-2</c:v>
                </c:pt>
                <c:pt idx="27465" formatCode="General">
                  <c:v>-7.6858737914776099E-2</c:v>
                </c:pt>
                <c:pt idx="27466" formatCode="General">
                  <c:v>-7.5655199485163499E-2</c:v>
                </c:pt>
                <c:pt idx="27467" formatCode="General">
                  <c:v>-7.4572131800878405E-2</c:v>
                </c:pt>
                <c:pt idx="27468" formatCode="General">
                  <c:v>-7.3676697701104105E-2</c:v>
                </c:pt>
                <c:pt idx="27469" formatCode="General">
                  <c:v>-7.2936032418208702E-2</c:v>
                </c:pt>
                <c:pt idx="27470" formatCode="General">
                  <c:v>-7.2667172800967197E-2</c:v>
                </c:pt>
                <c:pt idx="27471" formatCode="General">
                  <c:v>-7.3102358540123397E-2</c:v>
                </c:pt>
                <c:pt idx="27472" formatCode="General">
                  <c:v>-7.3862877759482706E-2</c:v>
                </c:pt>
                <c:pt idx="27473" formatCode="General">
                  <c:v>-7.4665737614776698E-2</c:v>
                </c:pt>
                <c:pt idx="27474" formatCode="General">
                  <c:v>-7.5484109307135006E-2</c:v>
                </c:pt>
                <c:pt idx="27475" formatCode="General">
                  <c:v>-7.6274140239797297E-2</c:v>
                </c:pt>
                <c:pt idx="27476" formatCode="General">
                  <c:v>-7.6935205746803403E-2</c:v>
                </c:pt>
                <c:pt idx="27477" formatCode="General">
                  <c:v>-7.7444692339181595E-2</c:v>
                </c:pt>
                <c:pt idx="27478" formatCode="General">
                  <c:v>-7.7915567379711698E-2</c:v>
                </c:pt>
                <c:pt idx="27479" formatCode="General">
                  <c:v>-7.8301621787196102E-2</c:v>
                </c:pt>
                <c:pt idx="27480" formatCode="General">
                  <c:v>-7.8507885882515505E-2</c:v>
                </c:pt>
                <c:pt idx="27481" formatCode="General">
                  <c:v>-7.8584119238530106E-2</c:v>
                </c:pt>
                <c:pt idx="27482" formatCode="General">
                  <c:v>-7.8547628564760802E-2</c:v>
                </c:pt>
                <c:pt idx="27483" formatCode="General">
                  <c:v>-7.8380802442616304E-2</c:v>
                </c:pt>
                <c:pt idx="27484" formatCode="General">
                  <c:v>-7.8355204428623898E-2</c:v>
                </c:pt>
                <c:pt idx="27485" formatCode="General">
                  <c:v>-7.88062373431309E-2</c:v>
                </c:pt>
                <c:pt idx="27486" formatCode="General">
                  <c:v>-7.9446669718520102E-2</c:v>
                </c:pt>
                <c:pt idx="27487" formatCode="General">
                  <c:v>-7.9915404216862301E-2</c:v>
                </c:pt>
                <c:pt idx="27488" formatCode="General">
                  <c:v>-8.0238059950094601E-2</c:v>
                </c:pt>
                <c:pt idx="27489" formatCode="General">
                  <c:v>-8.0495573105456603E-2</c:v>
                </c:pt>
                <c:pt idx="27490" formatCode="General">
                  <c:v>-8.0760889642011197E-2</c:v>
                </c:pt>
                <c:pt idx="27491" formatCode="General">
                  <c:v>-8.1042231749739999E-2</c:v>
                </c:pt>
                <c:pt idx="27492" formatCode="General">
                  <c:v>-8.1247970483798698E-2</c:v>
                </c:pt>
                <c:pt idx="27493" formatCode="General">
                  <c:v>-8.1197301394397695E-2</c:v>
                </c:pt>
                <c:pt idx="27494" formatCode="General">
                  <c:v>-8.0843566637425202E-2</c:v>
                </c:pt>
                <c:pt idx="27495" formatCode="General">
                  <c:v>-8.0291190705910204E-2</c:v>
                </c:pt>
                <c:pt idx="27496" formatCode="General">
                  <c:v>-7.9820532155368398E-2</c:v>
                </c:pt>
                <c:pt idx="27497" formatCode="General">
                  <c:v>-7.9794589362985197E-2</c:v>
                </c:pt>
                <c:pt idx="27498" formatCode="General">
                  <c:v>-7.9880775978817598E-2</c:v>
                </c:pt>
                <c:pt idx="27499" formatCode="General">
                  <c:v>-7.9542931898070601E-2</c:v>
                </c:pt>
                <c:pt idx="27500" formatCode="General">
                  <c:v>-7.8714308639653396E-2</c:v>
                </c:pt>
                <c:pt idx="27501" formatCode="General">
                  <c:v>-7.7497425727759098E-2</c:v>
                </c:pt>
                <c:pt idx="27502" formatCode="General">
                  <c:v>-7.6032887565658E-2</c:v>
                </c:pt>
                <c:pt idx="27503" formatCode="General">
                  <c:v>-7.4406568239186704E-2</c:v>
                </c:pt>
                <c:pt idx="27504" formatCode="General">
                  <c:v>-7.2647403569745098E-2</c:v>
                </c:pt>
                <c:pt idx="27505" formatCode="General">
                  <c:v>-7.0770745631596105E-2</c:v>
                </c:pt>
                <c:pt idx="27506" formatCode="General">
                  <c:v>-6.8790322458572695E-2</c:v>
                </c:pt>
                <c:pt idx="27507" formatCode="General">
                  <c:v>-6.6651111038877595E-2</c:v>
                </c:pt>
                <c:pt idx="27508" formatCode="General">
                  <c:v>-6.4573543509883702E-2</c:v>
                </c:pt>
                <c:pt idx="27509" formatCode="General">
                  <c:v>-6.3098749708531895E-2</c:v>
                </c:pt>
                <c:pt idx="27510" formatCode="General">
                  <c:v>-6.2180240716758498E-2</c:v>
                </c:pt>
                <c:pt idx="27511" formatCode="General">
                  <c:v>-6.1463794306622799E-2</c:v>
                </c:pt>
                <c:pt idx="27512" formatCode="General">
                  <c:v>-6.0908156697500299E-2</c:v>
                </c:pt>
                <c:pt idx="27513" formatCode="General">
                  <c:v>-6.0528223862866201E-2</c:v>
                </c:pt>
                <c:pt idx="27514" formatCode="General">
                  <c:v>-6.0387109256014801E-2</c:v>
                </c:pt>
                <c:pt idx="27515" formatCode="General">
                  <c:v>-6.04554542106336E-2</c:v>
                </c:pt>
                <c:pt idx="27516" formatCode="General">
                  <c:v>-6.0573185880906502E-2</c:v>
                </c:pt>
                <c:pt idx="27517" formatCode="General">
                  <c:v>-6.0574947272029403E-2</c:v>
                </c:pt>
                <c:pt idx="27518" formatCode="General">
                  <c:v>-6.0405352491958803E-2</c:v>
                </c:pt>
                <c:pt idx="27519" formatCode="General">
                  <c:v>-5.9949849080911097E-2</c:v>
                </c:pt>
                <c:pt idx="27520" formatCode="General">
                  <c:v>-5.91480804311217E-2</c:v>
                </c:pt>
                <c:pt idx="27521" formatCode="General">
                  <c:v>-5.8332256435276598E-2</c:v>
                </c:pt>
                <c:pt idx="27522" formatCode="General">
                  <c:v>-5.7507275054667802E-2</c:v>
                </c:pt>
                <c:pt idx="27523" formatCode="General">
                  <c:v>-5.6373114866267997E-2</c:v>
                </c:pt>
                <c:pt idx="27524" formatCode="General">
                  <c:v>-5.4989258358097599E-2</c:v>
                </c:pt>
                <c:pt idx="27525" formatCode="General">
                  <c:v>-5.3478318586662597E-2</c:v>
                </c:pt>
                <c:pt idx="27526" formatCode="General">
                  <c:v>-5.18444528227422E-2</c:v>
                </c:pt>
                <c:pt idx="27527" formatCode="General">
                  <c:v>-4.9993077887082002E-2</c:v>
                </c:pt>
                <c:pt idx="27528" formatCode="General">
                  <c:v>-4.7837147537794403E-2</c:v>
                </c:pt>
                <c:pt idx="27529" formatCode="General">
                  <c:v>-4.5444060966343E-2</c:v>
                </c:pt>
                <c:pt idx="27530" formatCode="General">
                  <c:v>-4.2898920899267598E-2</c:v>
                </c:pt>
                <c:pt idx="27531" formatCode="General">
                  <c:v>-4.0212855710765702E-2</c:v>
                </c:pt>
                <c:pt idx="27532" formatCode="General">
                  <c:v>-3.7558827795566303E-2</c:v>
                </c:pt>
                <c:pt idx="27533" formatCode="General">
                  <c:v>-3.5329291257517603E-2</c:v>
                </c:pt>
                <c:pt idx="27534" formatCode="General">
                  <c:v>-3.3448303486398601E-2</c:v>
                </c:pt>
                <c:pt idx="27535" formatCode="General">
                  <c:v>-3.1589654731187002E-2</c:v>
                </c:pt>
                <c:pt idx="27536" formatCode="General">
                  <c:v>-2.97018689135999E-2</c:v>
                </c:pt>
                <c:pt idx="27537" formatCode="General">
                  <c:v>-2.7699473660318701E-2</c:v>
                </c:pt>
                <c:pt idx="27538" formatCode="General">
                  <c:v>-2.5569322078173098E-2</c:v>
                </c:pt>
                <c:pt idx="27539" formatCode="General">
                  <c:v>-2.3410501038779299E-2</c:v>
                </c:pt>
                <c:pt idx="27540" formatCode="General">
                  <c:v>-2.1259029285121901E-2</c:v>
                </c:pt>
                <c:pt idx="27541" formatCode="General">
                  <c:v>-1.90163053106654E-2</c:v>
                </c:pt>
                <c:pt idx="27542" formatCode="General">
                  <c:v>-1.6645084624315E-2</c:v>
                </c:pt>
                <c:pt idx="27543" formatCode="General">
                  <c:v>-1.42326829326739E-2</c:v>
                </c:pt>
                <c:pt idx="27544" formatCode="General">
                  <c:v>-1.18743192712964E-2</c:v>
                </c:pt>
                <c:pt idx="27545" formatCode="General">
                  <c:v>-9.5800459143072694E-3</c:v>
                </c:pt>
                <c:pt idx="27546" formatCode="General">
                  <c:v>-7.3098803563300804E-3</c:v>
                </c:pt>
                <c:pt idx="27547" formatCode="General">
                  <c:v>-5.1888224038661602E-3</c:v>
                </c:pt>
                <c:pt idx="27548" formatCode="General">
                  <c:v>-3.7048458599306202E-3</c:v>
                </c:pt>
                <c:pt idx="27549" formatCode="General">
                  <c:v>-2.8944857746772599E-3</c:v>
                </c:pt>
                <c:pt idx="27550" formatCode="General">
                  <c:v>-2.4367743079032399E-3</c:v>
                </c:pt>
                <c:pt idx="27551" formatCode="General">
                  <c:v>-2.2687286521828102E-3</c:v>
                </c:pt>
                <c:pt idx="27552" formatCode="General">
                  <c:v>-2.30521353370169E-3</c:v>
                </c:pt>
                <c:pt idx="27553" formatCode="General">
                  <c:v>-2.4170314334125099E-3</c:v>
                </c:pt>
                <c:pt idx="27554" formatCode="General">
                  <c:v>-2.52175823252428E-3</c:v>
                </c:pt>
                <c:pt idx="27555" formatCode="General">
                  <c:v>-2.5938483568354702E-3</c:v>
                </c:pt>
                <c:pt idx="27556" formatCode="General">
                  <c:v>-2.61927069993487E-3</c:v>
                </c:pt>
                <c:pt idx="27557" formatCode="General">
                  <c:v>-2.55858118611092E-3</c:v>
                </c:pt>
                <c:pt idx="27558" formatCode="General">
                  <c:v>-2.2886792523934799E-3</c:v>
                </c:pt>
                <c:pt idx="27559" formatCode="General">
                  <c:v>-1.7027005600071901E-3</c:v>
                </c:pt>
                <c:pt idx="27560" formatCode="General">
                  <c:v>-1.08262085245699E-3</c:v>
                </c:pt>
                <c:pt idx="27561" formatCode="General">
                  <c:v>-9.3973335312670702E-4</c:v>
                </c:pt>
                <c:pt idx="27562" formatCode="General">
                  <c:v>-1.03402928292378E-3</c:v>
                </c:pt>
                <c:pt idx="27563" formatCode="General">
                  <c:v>-7.4584485386945502E-4</c:v>
                </c:pt>
                <c:pt idx="27564" formatCode="General">
                  <c:v>1.99295765939688E-4</c:v>
                </c:pt>
                <c:pt idx="27565" formatCode="General">
                  <c:v>1.7248507577008901E-3</c:v>
                </c:pt>
                <c:pt idx="27566" formatCode="General">
                  <c:v>3.6567501818592402E-3</c:v>
                </c:pt>
                <c:pt idx="27567" formatCode="General">
                  <c:v>5.9356565179691902E-3</c:v>
                </c:pt>
                <c:pt idx="27568" formatCode="General">
                  <c:v>8.4601595306520502E-3</c:v>
                </c:pt>
                <c:pt idx="27569" formatCode="General">
                  <c:v>1.11532979839422E-2</c:v>
                </c:pt>
                <c:pt idx="27570" formatCode="General">
                  <c:v>1.39402181943315E-2</c:v>
                </c:pt>
                <c:pt idx="27571" formatCode="General">
                  <c:v>1.6807902215145099E-2</c:v>
                </c:pt>
                <c:pt idx="27572" formatCode="General">
                  <c:v>1.9797989398793701E-2</c:v>
                </c:pt>
                <c:pt idx="27573" formatCode="General">
                  <c:v>2.3007928789261299E-2</c:v>
                </c:pt>
                <c:pt idx="27574" formatCode="General">
                  <c:v>2.6114934732905999E-2</c:v>
                </c:pt>
                <c:pt idx="27575" formatCode="General">
                  <c:v>2.8623729681031902E-2</c:v>
                </c:pt>
                <c:pt idx="27576" formatCode="General">
                  <c:v>3.0731389497414399E-2</c:v>
                </c:pt>
                <c:pt idx="27577" formatCode="General">
                  <c:v>3.2726285596537702E-2</c:v>
                </c:pt>
                <c:pt idx="27578" formatCode="General">
                  <c:v>3.4575217695235999E-2</c:v>
                </c:pt>
                <c:pt idx="27579" formatCode="General">
                  <c:v>3.6248389459488897E-2</c:v>
                </c:pt>
                <c:pt idx="27580" formatCode="General">
                  <c:v>3.7803300169628899E-2</c:v>
                </c:pt>
                <c:pt idx="27581" formatCode="General">
                  <c:v>3.9240781165137698E-2</c:v>
                </c:pt>
                <c:pt idx="27582" formatCode="General">
                  <c:v>4.0458173122772799E-2</c:v>
                </c:pt>
                <c:pt idx="27583" formatCode="General">
                  <c:v>4.1417595773189403E-2</c:v>
                </c:pt>
                <c:pt idx="27584" formatCode="General">
                  <c:v>4.2186810802843498E-2</c:v>
                </c:pt>
                <c:pt idx="27585" formatCode="General">
                  <c:v>4.2831464742647603E-2</c:v>
                </c:pt>
                <c:pt idx="27586" formatCode="General">
                  <c:v>4.3364576428112901E-2</c:v>
                </c:pt>
                <c:pt idx="27587" formatCode="General">
                  <c:v>4.3794837586213997E-2</c:v>
                </c:pt>
                <c:pt idx="27588" formatCode="General">
                  <c:v>4.4197429993320998E-2</c:v>
                </c:pt>
                <c:pt idx="27589" formatCode="General">
                  <c:v>4.4368812711476399E-2</c:v>
                </c:pt>
                <c:pt idx="27590" formatCode="General">
                  <c:v>4.4112878856944801E-2</c:v>
                </c:pt>
                <c:pt idx="27591" formatCode="General">
                  <c:v>4.37378958103114E-2</c:v>
                </c:pt>
                <c:pt idx="27592" formatCode="General">
                  <c:v>4.3469920685046001E-2</c:v>
                </c:pt>
                <c:pt idx="27593" formatCode="General">
                  <c:v>4.3303362158412198E-2</c:v>
                </c:pt>
                <c:pt idx="27594" formatCode="General">
                  <c:v>4.3202580748903999E-2</c:v>
                </c:pt>
                <c:pt idx="27595" formatCode="General">
                  <c:v>4.3547580293057997E-2</c:v>
                </c:pt>
                <c:pt idx="27596" formatCode="General">
                  <c:v>4.4289512741834298E-2</c:v>
                </c:pt>
                <c:pt idx="27597" formatCode="General">
                  <c:v>4.4947910196204303E-2</c:v>
                </c:pt>
                <c:pt idx="27598" formatCode="General">
                  <c:v>4.5598488503453598E-2</c:v>
                </c:pt>
                <c:pt idx="27599" formatCode="General">
                  <c:v>4.6258861019819901E-2</c:v>
                </c:pt>
                <c:pt idx="27600" formatCode="General">
                  <c:v>4.6915345748042799E-2</c:v>
                </c:pt>
                <c:pt idx="27601" formatCode="General">
                  <c:v>4.7610131289320401E-2</c:v>
                </c:pt>
                <c:pt idx="27602" formatCode="General">
                  <c:v>4.8385422519754598E-2</c:v>
                </c:pt>
                <c:pt idx="27603" formatCode="General">
                  <c:v>4.9311577362592098E-2</c:v>
                </c:pt>
                <c:pt idx="27604" formatCode="General">
                  <c:v>5.0089707210331499E-2</c:v>
                </c:pt>
                <c:pt idx="27605" formatCode="General">
                  <c:v>5.0697346758460403E-2</c:v>
                </c:pt>
                <c:pt idx="27606" formatCode="General">
                  <c:v>5.16245094248012E-2</c:v>
                </c:pt>
                <c:pt idx="27607" formatCode="General">
                  <c:v>5.3131965150632697E-2</c:v>
                </c:pt>
                <c:pt idx="27608" formatCode="General">
                  <c:v>5.5330137977492699E-2</c:v>
                </c:pt>
                <c:pt idx="27609" formatCode="General">
                  <c:v>5.8074643792430602E-2</c:v>
                </c:pt>
                <c:pt idx="27610" formatCode="General">
                  <c:v>6.1065547790459702E-2</c:v>
                </c:pt>
                <c:pt idx="27611" formatCode="General">
                  <c:v>6.4146154328067501E-2</c:v>
                </c:pt>
                <c:pt idx="27612" formatCode="General">
                  <c:v>6.7229992412033507E-2</c:v>
                </c:pt>
                <c:pt idx="27613" formatCode="General">
                  <c:v>7.0271007187970802E-2</c:v>
                </c:pt>
                <c:pt idx="27614" formatCode="General">
                  <c:v>7.3296427971217895E-2</c:v>
                </c:pt>
                <c:pt idx="27615" formatCode="General">
                  <c:v>7.6268769011761703E-2</c:v>
                </c:pt>
                <c:pt idx="27616" formatCode="General">
                  <c:v>7.9165741568868395E-2</c:v>
                </c:pt>
                <c:pt idx="27617" formatCode="General">
                  <c:v>8.1943587727732803E-2</c:v>
                </c:pt>
                <c:pt idx="27618" formatCode="General">
                  <c:v>8.4447625435734294E-2</c:v>
                </c:pt>
                <c:pt idx="27619" formatCode="General">
                  <c:v>8.6658621659993704E-2</c:v>
                </c:pt>
                <c:pt idx="27620" formatCode="General">
                  <c:v>8.82217175575567E-2</c:v>
                </c:pt>
                <c:pt idx="27621" formatCode="General">
                  <c:v>8.8985645131872307E-2</c:v>
                </c:pt>
                <c:pt idx="27622" formatCode="General">
                  <c:v>8.9308309976582304E-2</c:v>
                </c:pt>
                <c:pt idx="27623" formatCode="General">
                  <c:v>8.9242350651780697E-2</c:v>
                </c:pt>
                <c:pt idx="27624" formatCode="General">
                  <c:v>8.8784454950935898E-2</c:v>
                </c:pt>
                <c:pt idx="27625" formatCode="General">
                  <c:v>8.7999644346600597E-2</c:v>
                </c:pt>
                <c:pt idx="27626" formatCode="General">
                  <c:v>8.6991488050664506E-2</c:v>
                </c:pt>
                <c:pt idx="27627" formatCode="General">
                  <c:v>8.5826778483817298E-2</c:v>
                </c:pt>
                <c:pt idx="27628" formatCode="General">
                  <c:v>8.4494292029329995E-2</c:v>
                </c:pt>
                <c:pt idx="27629" formatCode="General">
                  <c:v>8.3097079197691701E-2</c:v>
                </c:pt>
                <c:pt idx="27630" formatCode="General">
                  <c:v>8.1769096121790397E-2</c:v>
                </c:pt>
                <c:pt idx="27631" formatCode="General">
                  <c:v>8.0624068812959193E-2</c:v>
                </c:pt>
                <c:pt idx="27632" formatCode="General">
                  <c:v>7.9819708770849096E-2</c:v>
                </c:pt>
                <c:pt idx="27633" formatCode="General">
                  <c:v>7.9467153944303301E-2</c:v>
                </c:pt>
                <c:pt idx="27634" formatCode="General">
                  <c:v>7.9637448696223703E-2</c:v>
                </c:pt>
                <c:pt idx="27635" formatCode="General">
                  <c:v>8.0379034782674399E-2</c:v>
                </c:pt>
                <c:pt idx="27636" formatCode="General">
                  <c:v>8.1609081869392794E-2</c:v>
                </c:pt>
                <c:pt idx="27637" formatCode="General">
                  <c:v>8.3231474392995705E-2</c:v>
                </c:pt>
                <c:pt idx="27638" formatCode="General">
                  <c:v>8.5044836745237704E-2</c:v>
                </c:pt>
                <c:pt idx="27639" formatCode="General">
                  <c:v>8.6798748116845195E-2</c:v>
                </c:pt>
                <c:pt idx="27640" formatCode="General">
                  <c:v>8.8450023423884194E-2</c:v>
                </c:pt>
                <c:pt idx="27641" formatCode="General">
                  <c:v>8.9983382831758399E-2</c:v>
                </c:pt>
                <c:pt idx="27642" formatCode="General">
                  <c:v>9.1317791812763102E-2</c:v>
                </c:pt>
                <c:pt idx="27643" formatCode="General">
                  <c:v>9.2366225913954297E-2</c:v>
                </c:pt>
                <c:pt idx="27644" formatCode="General">
                  <c:v>9.3037801616493304E-2</c:v>
                </c:pt>
                <c:pt idx="27645" formatCode="General">
                  <c:v>9.3102014504611905E-2</c:v>
                </c:pt>
                <c:pt idx="27646" formatCode="General">
                  <c:v>9.27642094596655E-2</c:v>
                </c:pt>
                <c:pt idx="27647" formatCode="General">
                  <c:v>9.2381783082170807E-2</c:v>
                </c:pt>
                <c:pt idx="27648" formatCode="General">
                  <c:v>9.1935516316142302E-2</c:v>
                </c:pt>
                <c:pt idx="27649" formatCode="General">
                  <c:v>9.1495009282020298E-2</c:v>
                </c:pt>
                <c:pt idx="27650" formatCode="General">
                  <c:v>9.1148223624730004E-2</c:v>
                </c:pt>
                <c:pt idx="27651" formatCode="General">
                  <c:v>9.0924472084463803E-2</c:v>
                </c:pt>
                <c:pt idx="27652" formatCode="General">
                  <c:v>9.0861209536266696E-2</c:v>
                </c:pt>
                <c:pt idx="27653" formatCode="General">
                  <c:v>9.0975469724663804E-2</c:v>
                </c:pt>
                <c:pt idx="27654" formatCode="General">
                  <c:v>9.1203875615247898E-2</c:v>
                </c:pt>
                <c:pt idx="27655" formatCode="General">
                  <c:v>9.1524767253921696E-2</c:v>
                </c:pt>
                <c:pt idx="27656" formatCode="General">
                  <c:v>9.1964858995844306E-2</c:v>
                </c:pt>
                <c:pt idx="27657" formatCode="General">
                  <c:v>9.2509150294369402E-2</c:v>
                </c:pt>
                <c:pt idx="27658" formatCode="General">
                  <c:v>9.3053188494293504E-2</c:v>
                </c:pt>
                <c:pt idx="27659" formatCode="General">
                  <c:v>9.35718281462697E-2</c:v>
                </c:pt>
                <c:pt idx="27660" formatCode="General">
                  <c:v>9.4171790169828601E-2</c:v>
                </c:pt>
                <c:pt idx="27661" formatCode="General">
                  <c:v>9.4864889309244194E-2</c:v>
                </c:pt>
                <c:pt idx="27662" formatCode="General">
                  <c:v>9.5617874898671504E-2</c:v>
                </c:pt>
                <c:pt idx="27663" formatCode="General">
                  <c:v>9.6452342288371101E-2</c:v>
                </c:pt>
                <c:pt idx="27664" formatCode="General">
                  <c:v>9.73291392446263E-2</c:v>
                </c:pt>
                <c:pt idx="27665" formatCode="General">
                  <c:v>9.8101734721651804E-2</c:v>
                </c:pt>
                <c:pt idx="27666" formatCode="General">
                  <c:v>9.86581728886263E-2</c:v>
                </c:pt>
                <c:pt idx="27667" formatCode="General">
                  <c:v>9.8770109031060996E-2</c:v>
                </c:pt>
                <c:pt idx="27668" formatCode="General">
                  <c:v>9.8239993267874595E-2</c:v>
                </c:pt>
                <c:pt idx="27669" formatCode="General">
                  <c:v>9.7443004743163503E-2</c:v>
                </c:pt>
                <c:pt idx="27670" formatCode="General">
                  <c:v>9.6764393728975301E-2</c:v>
                </c:pt>
                <c:pt idx="27671" formatCode="General">
                  <c:v>9.6160524201016798E-2</c:v>
                </c:pt>
                <c:pt idx="27672" formatCode="General">
                  <c:v>9.5534452255550101E-2</c:v>
                </c:pt>
                <c:pt idx="27673" formatCode="General">
                  <c:v>9.4938393453593006E-2</c:v>
                </c:pt>
                <c:pt idx="27674" formatCode="General">
                  <c:v>9.4433868240722196E-2</c:v>
                </c:pt>
                <c:pt idx="27675" formatCode="General">
                  <c:v>9.3949172455459001E-2</c:v>
                </c:pt>
                <c:pt idx="27676" formatCode="General">
                  <c:v>9.3486048297981295E-2</c:v>
                </c:pt>
                <c:pt idx="27677" formatCode="General">
                  <c:v>9.3210856705083805E-2</c:v>
                </c:pt>
                <c:pt idx="27678" formatCode="General">
                  <c:v>9.3297429737611098E-2</c:v>
                </c:pt>
                <c:pt idx="27679" formatCode="General">
                  <c:v>9.3759250173463399E-2</c:v>
                </c:pt>
                <c:pt idx="27680" formatCode="General">
                  <c:v>9.4474786602071606E-2</c:v>
                </c:pt>
                <c:pt idx="27681" formatCode="General">
                  <c:v>9.5272708964506403E-2</c:v>
                </c:pt>
                <c:pt idx="27682" formatCode="General">
                  <c:v>9.6037087348848901E-2</c:v>
                </c:pt>
                <c:pt idx="27683" formatCode="General">
                  <c:v>9.6753967540085098E-2</c:v>
                </c:pt>
                <c:pt idx="27684" formatCode="General">
                  <c:v>9.7433678662835602E-2</c:v>
                </c:pt>
                <c:pt idx="27685" formatCode="General">
                  <c:v>9.8108346175220296E-2</c:v>
                </c:pt>
                <c:pt idx="27686" formatCode="General">
                  <c:v>9.8655237993783396E-2</c:v>
                </c:pt>
                <c:pt idx="27687" formatCode="General">
                  <c:v>9.8788569582210495E-2</c:v>
                </c:pt>
                <c:pt idx="27688" formatCode="General">
                  <c:v>9.8546722721808103E-2</c:v>
                </c:pt>
                <c:pt idx="27689" formatCode="General">
                  <c:v>9.8037992531920096E-2</c:v>
                </c:pt>
                <c:pt idx="27690" formatCode="General">
                  <c:v>9.7257835860062994E-2</c:v>
                </c:pt>
                <c:pt idx="27691" formatCode="General">
                  <c:v>9.6233120976825903E-2</c:v>
                </c:pt>
                <c:pt idx="27692" formatCode="General">
                  <c:v>9.5008743433138296E-2</c:v>
                </c:pt>
                <c:pt idx="27693" formatCode="General">
                  <c:v>9.3710027933467804E-2</c:v>
                </c:pt>
                <c:pt idx="27694" formatCode="General">
                  <c:v>9.23630413319729E-2</c:v>
                </c:pt>
                <c:pt idx="27695" formatCode="General">
                  <c:v>9.0953225995074202E-2</c:v>
                </c:pt>
                <c:pt idx="27696" formatCode="General">
                  <c:v>8.9546169789809796E-2</c:v>
                </c:pt>
                <c:pt idx="27697" formatCode="General">
                  <c:v>8.8215365773045895E-2</c:v>
                </c:pt>
                <c:pt idx="27698" formatCode="General">
                  <c:v>8.6989497117678005E-2</c:v>
                </c:pt>
                <c:pt idx="27699" formatCode="General">
                  <c:v>8.5820458585313397E-2</c:v>
                </c:pt>
                <c:pt idx="27700" formatCode="General">
                  <c:v>8.45282951257494E-2</c:v>
                </c:pt>
                <c:pt idx="27701" formatCode="General">
                  <c:v>8.3078312112805502E-2</c:v>
                </c:pt>
                <c:pt idx="27702" formatCode="General">
                  <c:v>8.1596101526240195E-2</c:v>
                </c:pt>
                <c:pt idx="27703" formatCode="General">
                  <c:v>8.0168231854821206E-2</c:v>
                </c:pt>
                <c:pt idx="27704" formatCode="General">
                  <c:v>7.8902307930204696E-2</c:v>
                </c:pt>
                <c:pt idx="27705" formatCode="General">
                  <c:v>7.7607839609824994E-2</c:v>
                </c:pt>
                <c:pt idx="27706" formatCode="General">
                  <c:v>7.5928458017058803E-2</c:v>
                </c:pt>
                <c:pt idx="27707" formatCode="General">
                  <c:v>7.4024244059150798E-2</c:v>
                </c:pt>
                <c:pt idx="27708" formatCode="General">
                  <c:v>7.2061223790185397E-2</c:v>
                </c:pt>
                <c:pt idx="27709" formatCode="General">
                  <c:v>6.9934491719479894E-2</c:v>
                </c:pt>
                <c:pt idx="27710" formatCode="General">
                  <c:v>6.7621253497610598E-2</c:v>
                </c:pt>
                <c:pt idx="27711" formatCode="General">
                  <c:v>6.5055525577892098E-2</c:v>
                </c:pt>
                <c:pt idx="27712" formatCode="General">
                  <c:v>6.22310116449643E-2</c:v>
                </c:pt>
                <c:pt idx="27713" formatCode="General">
                  <c:v>5.9239052625844897E-2</c:v>
                </c:pt>
                <c:pt idx="27714" formatCode="General">
                  <c:v>5.6134958807069597E-2</c:v>
                </c:pt>
                <c:pt idx="27715" formatCode="General">
                  <c:v>5.2975264223201597E-2</c:v>
                </c:pt>
                <c:pt idx="27716" formatCode="General">
                  <c:v>4.9904062828150998E-2</c:v>
                </c:pt>
                <c:pt idx="27717" formatCode="General">
                  <c:v>4.7150978266004902E-2</c:v>
                </c:pt>
                <c:pt idx="27718" formatCode="General">
                  <c:v>4.4994253312584602E-2</c:v>
                </c:pt>
                <c:pt idx="27719" formatCode="General">
                  <c:v>4.3699275112307E-2</c:v>
                </c:pt>
                <c:pt idx="27720" formatCode="General">
                  <c:v>4.3188799176039697E-2</c:v>
                </c:pt>
                <c:pt idx="27721" formatCode="General">
                  <c:v>4.30763849477191E-2</c:v>
                </c:pt>
                <c:pt idx="27722" formatCode="General">
                  <c:v>4.3182948900438903E-2</c:v>
                </c:pt>
                <c:pt idx="27723" formatCode="General">
                  <c:v>4.3499383590211799E-2</c:v>
                </c:pt>
                <c:pt idx="27724" formatCode="General">
                  <c:v>4.3730303969924798E-2</c:v>
                </c:pt>
                <c:pt idx="27725" formatCode="General">
                  <c:v>4.3281959556648097E-2</c:v>
                </c:pt>
                <c:pt idx="27726" formatCode="General">
                  <c:v>4.2144829978625099E-2</c:v>
                </c:pt>
                <c:pt idx="27727" formatCode="General">
                  <c:v>4.0644922618995702E-2</c:v>
                </c:pt>
                <c:pt idx="27728" formatCode="General">
                  <c:v>3.8841114894088098E-2</c:v>
                </c:pt>
                <c:pt idx="27729" formatCode="General">
                  <c:v>3.6778248903591299E-2</c:v>
                </c:pt>
                <c:pt idx="27730" formatCode="General">
                  <c:v>3.4424838370152498E-2</c:v>
                </c:pt>
                <c:pt idx="27731" formatCode="General">
                  <c:v>3.1693169293364298E-2</c:v>
                </c:pt>
                <c:pt idx="27732" formatCode="General">
                  <c:v>2.8639535691309899E-2</c:v>
                </c:pt>
                <c:pt idx="27733" formatCode="General">
                  <c:v>2.5458010499209701E-2</c:v>
                </c:pt>
                <c:pt idx="27734" formatCode="General">
                  <c:v>2.2368803577850201E-2</c:v>
                </c:pt>
                <c:pt idx="27735" formatCode="General">
                  <c:v>1.9450786715159901E-2</c:v>
                </c:pt>
                <c:pt idx="27736" formatCode="General">
                  <c:v>1.6639170421490799E-2</c:v>
                </c:pt>
                <c:pt idx="27737" formatCode="General">
                  <c:v>1.3964966595599501E-2</c:v>
                </c:pt>
                <c:pt idx="27738" formatCode="General">
                  <c:v>1.1444814119295601E-2</c:v>
                </c:pt>
                <c:pt idx="27739" formatCode="General">
                  <c:v>9.0306052584261508E-3</c:v>
                </c:pt>
                <c:pt idx="27740" formatCode="General">
                  <c:v>6.6970959240854099E-3</c:v>
                </c:pt>
                <c:pt idx="27741" formatCode="General">
                  <c:v>4.4817568940585199E-3</c:v>
                </c:pt>
                <c:pt idx="27742" formatCode="General">
                  <c:v>2.4789975415068399E-3</c:v>
                </c:pt>
                <c:pt idx="27743" formatCode="General">
                  <c:v>7.1304391344631101E-4</c:v>
                </c:pt>
                <c:pt idx="27744" formatCode="General">
                  <c:v>-9.5061104406162097E-4</c:v>
                </c:pt>
                <c:pt idx="27745" formatCode="General">
                  <c:v>-2.6056277374091699E-3</c:v>
                </c:pt>
                <c:pt idx="27746" formatCode="General">
                  <c:v>-4.2257581780398403E-3</c:v>
                </c:pt>
                <c:pt idx="27747" formatCode="General">
                  <c:v>-5.8269041163368099E-3</c:v>
                </c:pt>
                <c:pt idx="27748" formatCode="General">
                  <c:v>-7.45795363648379E-3</c:v>
                </c:pt>
                <c:pt idx="27749" formatCode="General">
                  <c:v>-9.08678317387881E-3</c:v>
                </c:pt>
                <c:pt idx="27750" formatCode="General">
                  <c:v>-1.07772479041901E-2</c:v>
                </c:pt>
                <c:pt idx="27751" formatCode="General">
                  <c:v>-1.2646478428650101E-2</c:v>
                </c:pt>
                <c:pt idx="27752" formatCode="General">
                  <c:v>-1.46407307190846E-2</c:v>
                </c:pt>
                <c:pt idx="27753" formatCode="General">
                  <c:v>-1.7031158147383599E-2</c:v>
                </c:pt>
                <c:pt idx="27754" formatCode="General">
                  <c:v>-1.9925272957261798E-2</c:v>
                </c:pt>
                <c:pt idx="27755" formatCode="General">
                  <c:v>-2.30144607507589E-2</c:v>
                </c:pt>
                <c:pt idx="27756" formatCode="General">
                  <c:v>-2.61895486507994E-2</c:v>
                </c:pt>
                <c:pt idx="27757" formatCode="General">
                  <c:v>-2.93252749604733E-2</c:v>
                </c:pt>
                <c:pt idx="27758" formatCode="General">
                  <c:v>-3.23421883330655E-2</c:v>
                </c:pt>
                <c:pt idx="27759" formatCode="General">
                  <c:v>-3.5342166614607401E-2</c:v>
                </c:pt>
                <c:pt idx="27760" formatCode="General">
                  <c:v>-3.8363291029722198E-2</c:v>
                </c:pt>
                <c:pt idx="27761" formatCode="General">
                  <c:v>-4.1347298559013201E-2</c:v>
                </c:pt>
                <c:pt idx="27762" formatCode="General">
                  <c:v>-4.3895682285137898E-2</c:v>
                </c:pt>
                <c:pt idx="27763" formatCode="General">
                  <c:v>-4.6133332842659899E-2</c:v>
                </c:pt>
                <c:pt idx="27764" formatCode="General">
                  <c:v>-4.85291743625084E-2</c:v>
                </c:pt>
                <c:pt idx="27765" formatCode="General">
                  <c:v>-5.0879322099611303E-2</c:v>
                </c:pt>
                <c:pt idx="27766" formatCode="General">
                  <c:v>-5.3096403953535397E-2</c:v>
                </c:pt>
                <c:pt idx="27767" formatCode="General">
                  <c:v>-5.5225456291898102E-2</c:v>
                </c:pt>
                <c:pt idx="27768" formatCode="General">
                  <c:v>-5.7245585948381701E-2</c:v>
                </c:pt>
                <c:pt idx="27769" formatCode="General">
                  <c:v>-5.9100883023891201E-2</c:v>
                </c:pt>
                <c:pt idx="27770" formatCode="General">
                  <c:v>-6.0840408294422402E-2</c:v>
                </c:pt>
                <c:pt idx="27771" formatCode="General">
                  <c:v>-6.2581572848150996E-2</c:v>
                </c:pt>
                <c:pt idx="27772" formatCode="General">
                  <c:v>-6.4274565405420703E-2</c:v>
                </c:pt>
                <c:pt idx="27773" formatCode="General">
                  <c:v>-6.5843021810207195E-2</c:v>
                </c:pt>
                <c:pt idx="27774" formatCode="General">
                  <c:v>-6.7355108436960701E-2</c:v>
                </c:pt>
                <c:pt idx="27775" formatCode="General">
                  <c:v>-6.8902667713548901E-2</c:v>
                </c:pt>
                <c:pt idx="27776" formatCode="General">
                  <c:v>-7.0494935038466197E-2</c:v>
                </c:pt>
                <c:pt idx="27777" formatCode="General">
                  <c:v>-7.2340781173689195E-2</c:v>
                </c:pt>
                <c:pt idx="27778" formatCode="General">
                  <c:v>-7.4570998985705406E-2</c:v>
                </c:pt>
                <c:pt idx="27779" formatCode="General">
                  <c:v>-7.6900669833004601E-2</c:v>
                </c:pt>
                <c:pt idx="27780" formatCode="General">
                  <c:v>-7.9141008267494206E-2</c:v>
                </c:pt>
                <c:pt idx="27781" formatCode="General">
                  <c:v>-8.1267711073118407E-2</c:v>
                </c:pt>
                <c:pt idx="27782" formatCode="General">
                  <c:v>-8.3308360622005306E-2</c:v>
                </c:pt>
                <c:pt idx="27783" formatCode="General">
                  <c:v>-8.5307737479360102E-2</c:v>
                </c:pt>
                <c:pt idx="27784" formatCode="General">
                  <c:v>-8.7211038434293703E-2</c:v>
                </c:pt>
                <c:pt idx="27785" formatCode="General">
                  <c:v>-8.8934441524122707E-2</c:v>
                </c:pt>
                <c:pt idx="27786" formatCode="General">
                  <c:v>-9.0406504930233306E-2</c:v>
                </c:pt>
                <c:pt idx="27787" formatCode="General">
                  <c:v>-9.1653345597055902E-2</c:v>
                </c:pt>
                <c:pt idx="27788" formatCode="General">
                  <c:v>-9.27986214273889E-2</c:v>
                </c:pt>
                <c:pt idx="27789" formatCode="General">
                  <c:v>-9.3906451817977493E-2</c:v>
                </c:pt>
                <c:pt idx="27790" formatCode="General">
                  <c:v>-9.4905292867287994E-2</c:v>
                </c:pt>
                <c:pt idx="27791" formatCode="General">
                  <c:v>-9.5688349835439002E-2</c:v>
                </c:pt>
                <c:pt idx="27792" formatCode="General">
                  <c:v>-9.6241884883404405E-2</c:v>
                </c:pt>
                <c:pt idx="27793" formatCode="General">
                  <c:v>-9.6625896295624195E-2</c:v>
                </c:pt>
                <c:pt idx="27794" formatCode="General">
                  <c:v>-9.6891435545285301E-2</c:v>
                </c:pt>
                <c:pt idx="27795" formatCode="General">
                  <c:v>-9.7338637708759002E-2</c:v>
                </c:pt>
                <c:pt idx="27796" formatCode="General">
                  <c:v>-9.84196437144534E-2</c:v>
                </c:pt>
                <c:pt idx="27797" formatCode="General">
                  <c:v>-0.10007801374389499</c:v>
                </c:pt>
                <c:pt idx="27798" formatCode="General">
                  <c:v>-0.102090790785501</c:v>
                </c:pt>
                <c:pt idx="27799" formatCode="General">
                  <c:v>-0.104276826795206</c:v>
                </c:pt>
                <c:pt idx="27800" formatCode="General">
                  <c:v>-0.106367121892295</c:v>
                </c:pt>
                <c:pt idx="27801" formatCode="General">
                  <c:v>-0.10832467649149299</c:v>
                </c:pt>
                <c:pt idx="27802" formatCode="General">
                  <c:v>-0.11008494826293801</c:v>
                </c:pt>
                <c:pt idx="27803" formatCode="General">
                  <c:v>-0.111512243317947</c:v>
                </c:pt>
                <c:pt idx="27804" formatCode="General">
                  <c:v>-0.112645426640217</c:v>
                </c:pt>
                <c:pt idx="27805" formatCode="General">
                  <c:v>-0.113551352973441</c:v>
                </c:pt>
                <c:pt idx="27806" formatCode="General">
                  <c:v>-0.11427562172217801</c:v>
                </c:pt>
                <c:pt idx="27807" formatCode="General">
                  <c:v>-0.11492369095379699</c:v>
                </c:pt>
                <c:pt idx="27808" formatCode="General">
                  <c:v>-0.11569139799964701</c:v>
                </c:pt>
                <c:pt idx="27809" formatCode="General">
                  <c:v>-0.116742077549781</c:v>
                </c:pt>
                <c:pt idx="27810" formatCode="General">
                  <c:v>-0.11790720974468399</c:v>
                </c:pt>
                <c:pt idx="27811" formatCode="General">
                  <c:v>-0.118940648025549</c:v>
                </c:pt>
                <c:pt idx="27812" formatCode="General">
                  <c:v>-0.119898215101814</c:v>
                </c:pt>
                <c:pt idx="27813" formatCode="General">
                  <c:v>-0.12097955784697</c:v>
                </c:pt>
                <c:pt idx="27814" formatCode="General">
                  <c:v>-0.12240306508370601</c:v>
                </c:pt>
                <c:pt idx="27815" formatCode="General">
                  <c:v>-0.123996086061788</c:v>
                </c:pt>
                <c:pt idx="27816" formatCode="General">
                  <c:v>-0.125497699799867</c:v>
                </c:pt>
                <c:pt idx="27817" formatCode="General">
                  <c:v>-0.12683474683100601</c:v>
                </c:pt>
                <c:pt idx="27818" formatCode="General">
                  <c:v>-0.12798634836904499</c:v>
                </c:pt>
                <c:pt idx="27819" formatCode="General">
                  <c:v>-0.12894919028964399</c:v>
                </c:pt>
                <c:pt idx="27820" formatCode="General">
                  <c:v>-0.12956551300802999</c:v>
                </c:pt>
                <c:pt idx="27821" formatCode="General">
                  <c:v>-0.12988323252358999</c:v>
                </c:pt>
                <c:pt idx="27822" formatCode="General">
                  <c:v>-0.12996658877547601</c:v>
                </c:pt>
                <c:pt idx="27823" formatCode="General">
                  <c:v>-0.12964694775470201</c:v>
                </c:pt>
                <c:pt idx="27824" formatCode="General">
                  <c:v>-0.128797057322838</c:v>
                </c:pt>
                <c:pt idx="27825" formatCode="General">
                  <c:v>-0.12749759386111101</c:v>
                </c:pt>
                <c:pt idx="27826" formatCode="General">
                  <c:v>-0.12581183604530499</c:v>
                </c:pt>
                <c:pt idx="27827" formatCode="General">
                  <c:v>-0.123762307280766</c:v>
                </c:pt>
                <c:pt idx="27828" formatCode="General">
                  <c:v>-0.121495672849687</c:v>
                </c:pt>
                <c:pt idx="27829" formatCode="General">
                  <c:v>-0.11909162624691801</c:v>
                </c:pt>
                <c:pt idx="27830" formatCode="General">
                  <c:v>-0.11654272587019</c:v>
                </c:pt>
                <c:pt idx="27831" formatCode="General">
                  <c:v>-0.113917217373046</c:v>
                </c:pt>
                <c:pt idx="27832" formatCode="General">
                  <c:v>-0.11140215085262101</c:v>
                </c:pt>
                <c:pt idx="27833" formatCode="General">
                  <c:v>-0.10926987626711999</c:v>
                </c:pt>
                <c:pt idx="27834" formatCode="General">
                  <c:v>-0.107470981589082</c:v>
                </c:pt>
                <c:pt idx="27835" formatCode="General">
                  <c:v>-0.105855970204827</c:v>
                </c:pt>
                <c:pt idx="27836" formatCode="General">
                  <c:v>-0.104419130031908</c:v>
                </c:pt>
                <c:pt idx="27837" formatCode="General">
                  <c:v>-0.103131497172593</c:v>
                </c:pt>
                <c:pt idx="27838" formatCode="General">
                  <c:v>-0.102026957871427</c:v>
                </c:pt>
                <c:pt idx="27839" formatCode="General">
                  <c:v>-0.101160340059465</c:v>
                </c:pt>
                <c:pt idx="27840" formatCode="General">
                  <c:v>-0.10052974898693</c:v>
                </c:pt>
                <c:pt idx="27841" formatCode="General">
                  <c:v>-0.10000305710943699</c:v>
                </c:pt>
                <c:pt idx="27842" formatCode="General">
                  <c:v>-9.9493065340327799E-2</c:v>
                </c:pt>
                <c:pt idx="27843" formatCode="General">
                  <c:v>-9.9032868159581497E-2</c:v>
                </c:pt>
                <c:pt idx="27844" formatCode="General">
                  <c:v>-9.8641584335617302E-2</c:v>
                </c:pt>
                <c:pt idx="27845" formatCode="General">
                  <c:v>-9.8315629388817799E-2</c:v>
                </c:pt>
                <c:pt idx="27846" formatCode="General">
                  <c:v>-9.8076807598355395E-2</c:v>
                </c:pt>
                <c:pt idx="27847" formatCode="General">
                  <c:v>-9.7911943499906201E-2</c:v>
                </c:pt>
                <c:pt idx="27848" formatCode="General">
                  <c:v>-9.7647825913505903E-2</c:v>
                </c:pt>
                <c:pt idx="27849" formatCode="General">
                  <c:v>-9.7082832524508597E-2</c:v>
                </c:pt>
                <c:pt idx="27850" formatCode="General">
                  <c:v>-9.6468258937015897E-2</c:v>
                </c:pt>
                <c:pt idx="27851" formatCode="General">
                  <c:v>-9.6260187478608802E-2</c:v>
                </c:pt>
                <c:pt idx="27852" formatCode="General">
                  <c:v>-9.6319314809477294E-2</c:v>
                </c:pt>
                <c:pt idx="27853" formatCode="General">
                  <c:v>-9.6355742057744803E-2</c:v>
                </c:pt>
                <c:pt idx="27854" formatCode="General">
                  <c:v>-9.6255052220014098E-2</c:v>
                </c:pt>
                <c:pt idx="27855" formatCode="General">
                  <c:v>-9.5948474910957302E-2</c:v>
                </c:pt>
                <c:pt idx="27856" formatCode="General">
                  <c:v>-9.5638869488261904E-2</c:v>
                </c:pt>
                <c:pt idx="27857" formatCode="General">
                  <c:v>-9.5332742497059905E-2</c:v>
                </c:pt>
                <c:pt idx="27858" formatCode="General">
                  <c:v>-9.4680295965149902E-2</c:v>
                </c:pt>
                <c:pt idx="27859" formatCode="General">
                  <c:v>-9.33561208198085E-2</c:v>
                </c:pt>
                <c:pt idx="27860" formatCode="General">
                  <c:v>-9.1173458402115895E-2</c:v>
                </c:pt>
                <c:pt idx="27861" formatCode="General">
                  <c:v>-8.8096985056284299E-2</c:v>
                </c:pt>
                <c:pt idx="27862" formatCode="General">
                  <c:v>-8.4249229142985604E-2</c:v>
                </c:pt>
                <c:pt idx="27863" formatCode="General">
                  <c:v>-7.9752709753886195E-2</c:v>
                </c:pt>
                <c:pt idx="27864" formatCode="General">
                  <c:v>-7.4740680021518902E-2</c:v>
                </c:pt>
                <c:pt idx="27865" formatCode="General">
                  <c:v>-6.9439943985956806E-2</c:v>
                </c:pt>
                <c:pt idx="27866" formatCode="General">
                  <c:v>-6.4145070599626305E-2</c:v>
                </c:pt>
                <c:pt idx="27867" formatCode="General">
                  <c:v>-5.8962391933777197E-2</c:v>
                </c:pt>
                <c:pt idx="27868" formatCode="General">
                  <c:v>-5.4188849588124997E-2</c:v>
                </c:pt>
                <c:pt idx="27869" formatCode="General">
                  <c:v>-5.0224521801342299E-2</c:v>
                </c:pt>
                <c:pt idx="27870" formatCode="General">
                  <c:v>-4.6868852049197197E-2</c:v>
                </c:pt>
                <c:pt idx="27871" formatCode="General">
                  <c:v>-4.3938613220049001E-2</c:v>
                </c:pt>
                <c:pt idx="27872" formatCode="General">
                  <c:v>-4.1534614915305697E-2</c:v>
                </c:pt>
                <c:pt idx="27873" formatCode="General">
                  <c:v>-3.9623083254995903E-2</c:v>
                </c:pt>
                <c:pt idx="27874" formatCode="General">
                  <c:v>-3.8072065514104102E-2</c:v>
                </c:pt>
                <c:pt idx="27875" formatCode="General">
                  <c:v>-3.6869582782639299E-2</c:v>
                </c:pt>
                <c:pt idx="27876" formatCode="General">
                  <c:v>-3.5984781087256799E-2</c:v>
                </c:pt>
                <c:pt idx="27877" formatCode="General">
                  <c:v>-3.5483250437269201E-2</c:v>
                </c:pt>
                <c:pt idx="27878" formatCode="General">
                  <c:v>-3.5506685807419801E-2</c:v>
                </c:pt>
                <c:pt idx="27879" formatCode="General">
                  <c:v>-3.5856901322246303E-2</c:v>
                </c:pt>
                <c:pt idx="27880" formatCode="General">
                  <c:v>-3.62173123007722E-2</c:v>
                </c:pt>
                <c:pt idx="27881" formatCode="General">
                  <c:v>-3.6380405304333403E-2</c:v>
                </c:pt>
                <c:pt idx="27882" formatCode="General">
                  <c:v>-3.6199012706273397E-2</c:v>
                </c:pt>
                <c:pt idx="27883" formatCode="General">
                  <c:v>-3.5616914512189901E-2</c:v>
                </c:pt>
                <c:pt idx="27884" formatCode="General">
                  <c:v>-3.4559469698785497E-2</c:v>
                </c:pt>
                <c:pt idx="27885" formatCode="General">
                  <c:v>-3.3256970599667597E-2</c:v>
                </c:pt>
                <c:pt idx="27886" formatCode="General">
                  <c:v>-3.1901823777625501E-2</c:v>
                </c:pt>
                <c:pt idx="27887" formatCode="General">
                  <c:v>-3.0305963672368499E-2</c:v>
                </c:pt>
                <c:pt idx="27888" formatCode="General">
                  <c:v>-2.8345452048321701E-2</c:v>
                </c:pt>
                <c:pt idx="27889" formatCode="General">
                  <c:v>-2.5964494483289399E-2</c:v>
                </c:pt>
                <c:pt idx="27890" formatCode="General">
                  <c:v>-2.3112219311841199E-2</c:v>
                </c:pt>
                <c:pt idx="27891" formatCode="General">
                  <c:v>-1.97830505484928E-2</c:v>
                </c:pt>
                <c:pt idx="27892" formatCode="General">
                  <c:v>-1.6140897223763301E-2</c:v>
                </c:pt>
                <c:pt idx="27893" formatCode="General">
                  <c:v>-1.2492679702120899E-2</c:v>
                </c:pt>
                <c:pt idx="27894" formatCode="General">
                  <c:v>-9.0841032061004801E-3</c:v>
                </c:pt>
                <c:pt idx="27895" formatCode="General">
                  <c:v>-5.8669649183037903E-3</c:v>
                </c:pt>
                <c:pt idx="27896" formatCode="General">
                  <c:v>-2.6544466207381401E-3</c:v>
                </c:pt>
                <c:pt idx="27897" formatCode="General">
                  <c:v>4.74657654620662E-4</c:v>
                </c:pt>
                <c:pt idx="27898" formatCode="General">
                  <c:v>3.3523256805639001E-3</c:v>
                </c:pt>
                <c:pt idx="27899" formatCode="General">
                  <c:v>6.0149311650528996E-3</c:v>
                </c:pt>
                <c:pt idx="27900" formatCode="General">
                  <c:v>8.3662433881495808E-3</c:v>
                </c:pt>
                <c:pt idx="27901" formatCode="General">
                  <c:v>1.01479221876751E-2</c:v>
                </c:pt>
                <c:pt idx="27902" formatCode="General">
                  <c:v>1.0911836013876399E-2</c:v>
                </c:pt>
                <c:pt idx="27903" formatCode="General">
                  <c:v>1.0783781666065501E-2</c:v>
                </c:pt>
                <c:pt idx="27904" formatCode="General">
                  <c:v>1.0489215267899E-2</c:v>
                </c:pt>
                <c:pt idx="27905" formatCode="General">
                  <c:v>1.02587685997911E-2</c:v>
                </c:pt>
                <c:pt idx="27906" formatCode="General">
                  <c:v>1.0110392655859999E-2</c:v>
                </c:pt>
                <c:pt idx="27907" formatCode="General">
                  <c:v>1.0121616546818001E-2</c:v>
                </c:pt>
                <c:pt idx="27908" formatCode="General">
                  <c:v>1.0367201213191299E-2</c:v>
                </c:pt>
                <c:pt idx="27909" formatCode="General">
                  <c:v>1.09142141876009E-2</c:v>
                </c:pt>
                <c:pt idx="27910" formatCode="General">
                  <c:v>1.19016380989591E-2</c:v>
                </c:pt>
                <c:pt idx="27911" formatCode="General">
                  <c:v>1.34228204376935E-2</c:v>
                </c:pt>
                <c:pt idx="27912" formatCode="General">
                  <c:v>1.54270634831824E-2</c:v>
                </c:pt>
                <c:pt idx="27913" formatCode="General">
                  <c:v>1.78513642437776E-2</c:v>
                </c:pt>
                <c:pt idx="27914" formatCode="General">
                  <c:v>2.05923818692531E-2</c:v>
                </c:pt>
                <c:pt idx="27915" formatCode="General">
                  <c:v>2.3592698133922601E-2</c:v>
                </c:pt>
                <c:pt idx="27916" formatCode="General">
                  <c:v>2.68046458061224E-2</c:v>
                </c:pt>
                <c:pt idx="27917" formatCode="General">
                  <c:v>3.0040619990234899E-2</c:v>
                </c:pt>
                <c:pt idx="27918" formatCode="General">
                  <c:v>3.3136470045803799E-2</c:v>
                </c:pt>
                <c:pt idx="27919" formatCode="General">
                  <c:v>3.5662126520992501E-2</c:v>
                </c:pt>
                <c:pt idx="27920" formatCode="General">
                  <c:v>3.7651411924523898E-2</c:v>
                </c:pt>
                <c:pt idx="27921" formatCode="General">
                  <c:v>3.9596705991338403E-2</c:v>
                </c:pt>
                <c:pt idx="27922" formatCode="General">
                  <c:v>4.15377782295758E-2</c:v>
                </c:pt>
                <c:pt idx="27923" formatCode="General">
                  <c:v>4.3427024821277103E-2</c:v>
                </c:pt>
                <c:pt idx="27924" formatCode="General">
                  <c:v>4.5234199957978102E-2</c:v>
                </c:pt>
                <c:pt idx="27925" formatCode="General">
                  <c:v>4.6930484039847502E-2</c:v>
                </c:pt>
                <c:pt idx="27926" formatCode="General">
                  <c:v>4.8486895954013301E-2</c:v>
                </c:pt>
                <c:pt idx="27927" formatCode="General">
                  <c:v>4.9875869587029401E-2</c:v>
                </c:pt>
                <c:pt idx="27928" formatCode="General">
                  <c:v>5.10807108503257E-2</c:v>
                </c:pt>
                <c:pt idx="27929" formatCode="General">
                  <c:v>5.2166043506296098E-2</c:v>
                </c:pt>
                <c:pt idx="27930" formatCode="General">
                  <c:v>5.32825566993003E-2</c:v>
                </c:pt>
                <c:pt idx="27931" formatCode="General">
                  <c:v>5.4486445533031801E-2</c:v>
                </c:pt>
                <c:pt idx="27932" formatCode="General">
                  <c:v>5.5741471424519497E-2</c:v>
                </c:pt>
                <c:pt idx="27933" formatCode="General">
                  <c:v>5.7073716127843503E-2</c:v>
                </c:pt>
                <c:pt idx="27934" formatCode="General">
                  <c:v>5.8499574542698898E-2</c:v>
                </c:pt>
                <c:pt idx="27935" formatCode="General">
                  <c:v>5.9705720008753203E-2</c:v>
                </c:pt>
                <c:pt idx="27936" formatCode="General">
                  <c:v>6.0631326281964201E-2</c:v>
                </c:pt>
                <c:pt idx="27937" formatCode="General">
                  <c:v>6.1614078781007997E-2</c:v>
                </c:pt>
                <c:pt idx="27938" formatCode="General">
                  <c:v>6.2783151284329597E-2</c:v>
                </c:pt>
                <c:pt idx="27939" formatCode="General">
                  <c:v>6.4184294849597007E-2</c:v>
                </c:pt>
                <c:pt idx="27940" formatCode="General">
                  <c:v>6.5749541401840403E-2</c:v>
                </c:pt>
                <c:pt idx="27941" formatCode="General">
                  <c:v>6.7389183617013904E-2</c:v>
                </c:pt>
                <c:pt idx="27942" formatCode="General">
                  <c:v>6.9151829134980206E-2</c:v>
                </c:pt>
                <c:pt idx="27943" formatCode="General">
                  <c:v>7.1083132210411099E-2</c:v>
                </c:pt>
                <c:pt idx="27944" formatCode="General">
                  <c:v>7.3166416989406402E-2</c:v>
                </c:pt>
                <c:pt idx="27945" formatCode="General">
                  <c:v>7.5377764568996405E-2</c:v>
                </c:pt>
                <c:pt idx="27946" formatCode="General">
                  <c:v>7.7677493360565703E-2</c:v>
                </c:pt>
                <c:pt idx="27947" formatCode="General">
                  <c:v>7.9960233649024201E-2</c:v>
                </c:pt>
                <c:pt idx="27948" formatCode="General">
                  <c:v>8.2133682018125695E-2</c:v>
                </c:pt>
                <c:pt idx="27949" formatCode="General">
                  <c:v>8.4133070728053497E-2</c:v>
                </c:pt>
                <c:pt idx="27950" formatCode="General">
                  <c:v>8.5603768080249304E-2</c:v>
                </c:pt>
                <c:pt idx="27951" formatCode="General">
                  <c:v>8.6614993439943597E-2</c:v>
                </c:pt>
                <c:pt idx="27952" formatCode="General">
                  <c:v>8.7514571497714896E-2</c:v>
                </c:pt>
                <c:pt idx="27953" formatCode="General">
                  <c:v>8.8267435904444594E-2</c:v>
                </c:pt>
                <c:pt idx="27954" formatCode="General">
                  <c:v>8.8976009322864993E-2</c:v>
                </c:pt>
                <c:pt idx="27955" formatCode="General">
                  <c:v>8.9795484471653697E-2</c:v>
                </c:pt>
                <c:pt idx="27956" formatCode="General">
                  <c:v>9.0752912606472502E-2</c:v>
                </c:pt>
                <c:pt idx="27957" formatCode="General">
                  <c:v>9.1762096982134694E-2</c:v>
                </c:pt>
                <c:pt idx="27958" formatCode="General">
                  <c:v>9.2710050522633397E-2</c:v>
                </c:pt>
                <c:pt idx="27959" formatCode="General">
                  <c:v>9.3658767542420904E-2</c:v>
                </c:pt>
                <c:pt idx="27960" formatCode="General">
                  <c:v>9.4705570960603599E-2</c:v>
                </c:pt>
                <c:pt idx="27961" formatCode="General">
                  <c:v>9.58527642051962E-2</c:v>
                </c:pt>
                <c:pt idx="27962" formatCode="General">
                  <c:v>9.70370684169687E-2</c:v>
                </c:pt>
                <c:pt idx="27963" formatCode="General">
                  <c:v>9.82383931957172E-2</c:v>
                </c:pt>
                <c:pt idx="27964" formatCode="General">
                  <c:v>9.9404171861963195E-2</c:v>
                </c:pt>
                <c:pt idx="27965" formatCode="General">
                  <c:v>0.100390974993919</c:v>
                </c:pt>
                <c:pt idx="27966" formatCode="General">
                  <c:v>0.100873032057859</c:v>
                </c:pt>
                <c:pt idx="27967" formatCode="General">
                  <c:v>0.100891202528852</c:v>
                </c:pt>
                <c:pt idx="27968" formatCode="General">
                  <c:v>0.10082029534888901</c:v>
                </c:pt>
                <c:pt idx="27969" formatCode="General">
                  <c:v>0.100700900339649</c:v>
                </c:pt>
                <c:pt idx="27970" formatCode="General">
                  <c:v>0.100567121998047</c:v>
                </c:pt>
                <c:pt idx="27971" formatCode="General">
                  <c:v>0.10051937629876</c:v>
                </c:pt>
                <c:pt idx="27972" formatCode="General">
                  <c:v>0.10072024923678601</c:v>
                </c:pt>
                <c:pt idx="27973" formatCode="General">
                  <c:v>0.101296414986857</c:v>
                </c:pt>
                <c:pt idx="27974" formatCode="General">
                  <c:v>0.102205751396953</c:v>
                </c:pt>
                <c:pt idx="27975" formatCode="General">
                  <c:v>0.103339988739444</c:v>
                </c:pt>
                <c:pt idx="27976" formatCode="General">
                  <c:v>0.104663788735255</c:v>
                </c:pt>
                <c:pt idx="27977" formatCode="General">
                  <c:v>0.10623293516433201</c:v>
                </c:pt>
                <c:pt idx="27978" formatCode="General">
                  <c:v>0.108047935079133</c:v>
                </c:pt>
                <c:pt idx="27979" formatCode="General">
                  <c:v>0.109916386311218</c:v>
                </c:pt>
                <c:pt idx="27980" formatCode="General">
                  <c:v>0.111694308045345</c:v>
                </c:pt>
                <c:pt idx="27981" formatCode="General">
                  <c:v>0.113347468217341</c:v>
                </c:pt>
                <c:pt idx="27982" formatCode="General">
                  <c:v>0.114863904473025</c:v>
                </c:pt>
                <c:pt idx="27983" formatCode="General">
                  <c:v>0.116270857351728</c:v>
                </c:pt>
                <c:pt idx="27984" formatCode="General">
                  <c:v>0.11752489315876299</c:v>
                </c:pt>
                <c:pt idx="27985" formatCode="General">
                  <c:v>0.11856879607151501</c:v>
                </c:pt>
                <c:pt idx="27986" formatCode="General">
                  <c:v>0.119467171675359</c:v>
                </c:pt>
                <c:pt idx="27987" formatCode="General">
                  <c:v>0.120268190784377</c:v>
                </c:pt>
                <c:pt idx="27988" formatCode="General">
                  <c:v>0.120892531811293</c:v>
                </c:pt>
                <c:pt idx="27989" formatCode="General">
                  <c:v>0.12128982256923</c:v>
                </c:pt>
                <c:pt idx="27990" formatCode="General">
                  <c:v>0.121515362011788</c:v>
                </c:pt>
                <c:pt idx="27991" formatCode="General">
                  <c:v>0.121684342915286</c:v>
                </c:pt>
                <c:pt idx="27992" formatCode="General">
                  <c:v>0.12187268167499</c:v>
                </c:pt>
                <c:pt idx="27993" formatCode="General">
                  <c:v>0.12210035546048199</c:v>
                </c:pt>
                <c:pt idx="27994" formatCode="General">
                  <c:v>0.12241752558183699</c:v>
                </c:pt>
                <c:pt idx="27995" formatCode="General">
                  <c:v>0.122472328128801</c:v>
                </c:pt>
                <c:pt idx="27996" formatCode="General">
                  <c:v>0.121980594695873</c:v>
                </c:pt>
                <c:pt idx="27997" formatCode="General">
                  <c:v>0.121236209802167</c:v>
                </c:pt>
                <c:pt idx="27998" formatCode="General">
                  <c:v>0.12041791035419</c:v>
                </c:pt>
                <c:pt idx="27999" formatCode="General">
                  <c:v>0.119459450141582</c:v>
                </c:pt>
                <c:pt idx="28000" formatCode="General">
                  <c:v>0.118162535907976</c:v>
                </c:pt>
                <c:pt idx="28001" formatCode="General">
                  <c:v>0.116460817733</c:v>
                </c:pt>
                <c:pt idx="28002" formatCode="General">
                  <c:v>0.11451545967187</c:v>
                </c:pt>
                <c:pt idx="28003" formatCode="General">
                  <c:v>0.112527909913858</c:v>
                </c:pt>
                <c:pt idx="28004" formatCode="General">
                  <c:v>0.110695405036342</c:v>
                </c:pt>
                <c:pt idx="28005" formatCode="General">
                  <c:v>0.109168787389163</c:v>
                </c:pt>
                <c:pt idx="28006" formatCode="General">
                  <c:v>0.108056426843697</c:v>
                </c:pt>
                <c:pt idx="28007" formatCode="General">
                  <c:v>0.107480273948122</c:v>
                </c:pt>
                <c:pt idx="28008" formatCode="General">
                  <c:v>0.107494590035044</c:v>
                </c:pt>
                <c:pt idx="28009" formatCode="General">
                  <c:v>0.107964697279678</c:v>
                </c:pt>
                <c:pt idx="28010" formatCode="General">
                  <c:v>0.108695904697459</c:v>
                </c:pt>
                <c:pt idx="28011" formatCode="General">
                  <c:v>0.109581609306968</c:v>
                </c:pt>
                <c:pt idx="28012" formatCode="General">
                  <c:v>0.110550126509144</c:v>
                </c:pt>
                <c:pt idx="28013" formatCode="General">
                  <c:v>0.111506127879153</c:v>
                </c:pt>
                <c:pt idx="28014" formatCode="General">
                  <c:v>0.112340701634359</c:v>
                </c:pt>
                <c:pt idx="28015" formatCode="General">
                  <c:v>0.112950490618904</c:v>
                </c:pt>
                <c:pt idx="28016" formatCode="General">
                  <c:v>0.113281596704705</c:v>
                </c:pt>
                <c:pt idx="28017" formatCode="General">
                  <c:v>0.11331772855722499</c:v>
                </c:pt>
                <c:pt idx="28018" formatCode="General">
                  <c:v>0.112988327056534</c:v>
                </c:pt>
                <c:pt idx="28019" formatCode="General">
                  <c:v>0.11222781156657299</c:v>
                </c:pt>
                <c:pt idx="28020" formatCode="General">
                  <c:v>0.11099183519580599</c:v>
                </c:pt>
                <c:pt idx="28021" formatCode="General">
                  <c:v>0.10931249353945301</c:v>
                </c:pt>
                <c:pt idx="28022" formatCode="General">
                  <c:v>0.107075603588523</c:v>
                </c:pt>
                <c:pt idx="28023" formatCode="General">
                  <c:v>0.10411261933993</c:v>
                </c:pt>
                <c:pt idx="28024" formatCode="General">
                  <c:v>0.100664851687957</c:v>
                </c:pt>
                <c:pt idx="28025" formatCode="General">
                  <c:v>9.6970471284347201E-2</c:v>
                </c:pt>
                <c:pt idx="28026" formatCode="General">
                  <c:v>9.3116310963978197E-2</c:v>
                </c:pt>
                <c:pt idx="28027" formatCode="General">
                  <c:v>8.9297067589722195E-2</c:v>
                </c:pt>
                <c:pt idx="28028" formatCode="General">
                  <c:v>8.56665644045118E-2</c:v>
                </c:pt>
                <c:pt idx="28029" formatCode="General">
                  <c:v>8.2262129198292094E-2</c:v>
                </c:pt>
                <c:pt idx="28030" formatCode="General">
                  <c:v>7.9140029908263895E-2</c:v>
                </c:pt>
                <c:pt idx="28031" formatCode="General">
                  <c:v>7.6469383922550899E-2</c:v>
                </c:pt>
                <c:pt idx="28032" formatCode="General">
                  <c:v>7.4296286073518902E-2</c:v>
                </c:pt>
                <c:pt idx="28033" formatCode="General">
                  <c:v>7.2684561673161494E-2</c:v>
                </c:pt>
                <c:pt idx="28034" formatCode="General">
                  <c:v>7.1954076513603499E-2</c:v>
                </c:pt>
                <c:pt idx="28035" formatCode="General">
                  <c:v>7.2232001663513595E-2</c:v>
                </c:pt>
                <c:pt idx="28036" formatCode="General">
                  <c:v>7.3197615460503296E-2</c:v>
                </c:pt>
                <c:pt idx="28037" formatCode="General">
                  <c:v>7.4445989091287301E-2</c:v>
                </c:pt>
                <c:pt idx="28038" formatCode="General">
                  <c:v>7.5804719909713505E-2</c:v>
                </c:pt>
                <c:pt idx="28039" formatCode="General">
                  <c:v>7.7144873041181394E-2</c:v>
                </c:pt>
                <c:pt idx="28040" formatCode="General">
                  <c:v>7.8377540361991904E-2</c:v>
                </c:pt>
                <c:pt idx="28041" formatCode="General">
                  <c:v>7.9607975821940499E-2</c:v>
                </c:pt>
                <c:pt idx="28042" formatCode="General">
                  <c:v>8.0876928461714501E-2</c:v>
                </c:pt>
                <c:pt idx="28043" formatCode="General">
                  <c:v>8.1987090094215398E-2</c:v>
                </c:pt>
                <c:pt idx="28044" formatCode="General">
                  <c:v>8.2650364650397906E-2</c:v>
                </c:pt>
                <c:pt idx="28045" formatCode="General">
                  <c:v>8.2606517829324003E-2</c:v>
                </c:pt>
                <c:pt idx="28046" formatCode="General">
                  <c:v>8.1702143673835895E-2</c:v>
                </c:pt>
                <c:pt idx="28047" formatCode="General">
                  <c:v>7.9985062892191802E-2</c:v>
                </c:pt>
                <c:pt idx="28048" formatCode="General">
                  <c:v>7.7477545545450305E-2</c:v>
                </c:pt>
                <c:pt idx="28049" formatCode="General">
                  <c:v>7.3959467141490098E-2</c:v>
                </c:pt>
                <c:pt idx="28050" formatCode="General">
                  <c:v>6.9645816296866503E-2</c:v>
                </c:pt>
                <c:pt idx="28051" formatCode="General">
                  <c:v>6.4964612811459793E-2</c:v>
                </c:pt>
                <c:pt idx="28052" formatCode="General">
                  <c:v>5.9960894348553402E-2</c:v>
                </c:pt>
                <c:pt idx="28053" formatCode="General">
                  <c:v>5.4748523487726901E-2</c:v>
                </c:pt>
                <c:pt idx="28054" formatCode="General">
                  <c:v>4.9511769061447303E-2</c:v>
                </c:pt>
                <c:pt idx="28055" formatCode="General">
                  <c:v>4.4359096690437402E-2</c:v>
                </c:pt>
                <c:pt idx="28056" formatCode="General">
                  <c:v>3.9393056611775598E-2</c:v>
                </c:pt>
                <c:pt idx="28057" formatCode="General">
                  <c:v>3.4784003936412899E-2</c:v>
                </c:pt>
                <c:pt idx="28058" formatCode="General">
                  <c:v>3.06380065871537E-2</c:v>
                </c:pt>
                <c:pt idx="28059" formatCode="General">
                  <c:v>2.6938758561946798E-2</c:v>
                </c:pt>
                <c:pt idx="28060" formatCode="General">
                  <c:v>2.37026775900234E-2</c:v>
                </c:pt>
                <c:pt idx="28061" formatCode="General">
                  <c:v>2.1008608528825402E-2</c:v>
                </c:pt>
                <c:pt idx="28062" formatCode="General">
                  <c:v>1.88635342272017E-2</c:v>
                </c:pt>
                <c:pt idx="28063" formatCode="General">
                  <c:v>1.7116131860355099E-2</c:v>
                </c:pt>
                <c:pt idx="28064" formatCode="General">
                  <c:v>1.5625179229421301E-2</c:v>
                </c:pt>
                <c:pt idx="28065" formatCode="General">
                  <c:v>1.43298437692381E-2</c:v>
                </c:pt>
                <c:pt idx="28066" formatCode="General">
                  <c:v>1.3171175643180801E-2</c:v>
                </c:pt>
                <c:pt idx="28067" formatCode="General">
                  <c:v>1.20435419483313E-2</c:v>
                </c:pt>
                <c:pt idx="28068" formatCode="General">
                  <c:v>1.0891811704810401E-2</c:v>
                </c:pt>
                <c:pt idx="28069" formatCode="General">
                  <c:v>9.5054217487030492E-3</c:v>
                </c:pt>
                <c:pt idx="28070" formatCode="General">
                  <c:v>7.4322980230495201E-3</c:v>
                </c:pt>
                <c:pt idx="28071" formatCode="General">
                  <c:v>4.7960701025352498E-3</c:v>
                </c:pt>
                <c:pt idx="28072" formatCode="General">
                  <c:v>1.9039510607105901E-3</c:v>
                </c:pt>
                <c:pt idx="28073" formatCode="General">
                  <c:v>-1.1265522749276499E-3</c:v>
                </c:pt>
                <c:pt idx="28074" formatCode="General">
                  <c:v>-4.0827492104327998E-3</c:v>
                </c:pt>
                <c:pt idx="28075" formatCode="General">
                  <c:v>-7.4821757036289196E-3</c:v>
                </c:pt>
                <c:pt idx="28076" formatCode="General">
                  <c:v>-1.1517756242583201E-2</c:v>
                </c:pt>
                <c:pt idx="28077" formatCode="General">
                  <c:v>-1.57383575229364E-2</c:v>
                </c:pt>
                <c:pt idx="28078" formatCode="General">
                  <c:v>-2.0083033126416499E-2</c:v>
                </c:pt>
                <c:pt idx="28079" formatCode="General">
                  <c:v>-2.45143915132203E-2</c:v>
                </c:pt>
                <c:pt idx="28080" formatCode="General">
                  <c:v>-2.9010413223718001E-2</c:v>
                </c:pt>
                <c:pt idx="28081" formatCode="General">
                  <c:v>-3.35321239999887E-2</c:v>
                </c:pt>
                <c:pt idx="28082" formatCode="General">
                  <c:v>-3.7966902982481399E-2</c:v>
                </c:pt>
                <c:pt idx="28083" formatCode="General">
                  <c:v>-4.2162202405771697E-2</c:v>
                </c:pt>
                <c:pt idx="28084" formatCode="General">
                  <c:v>-4.6002777983027598E-2</c:v>
                </c:pt>
                <c:pt idx="28085" formatCode="General">
                  <c:v>-4.93725803991205E-2</c:v>
                </c:pt>
                <c:pt idx="28086" formatCode="General">
                  <c:v>-5.2389714407877902E-2</c:v>
                </c:pt>
                <c:pt idx="28087" formatCode="General">
                  <c:v>-5.5463037892766E-2</c:v>
                </c:pt>
                <c:pt idx="28088" formatCode="General">
                  <c:v>-5.8482332135878098E-2</c:v>
                </c:pt>
                <c:pt idx="28089" formatCode="General">
                  <c:v>-6.1141764296051303E-2</c:v>
                </c:pt>
                <c:pt idx="28090" formatCode="General">
                  <c:v>-6.3512821925426705E-2</c:v>
                </c:pt>
                <c:pt idx="28091" formatCode="General">
                  <c:v>-6.5685947330294994E-2</c:v>
                </c:pt>
                <c:pt idx="28092" formatCode="General">
                  <c:v>-6.7762831822774899E-2</c:v>
                </c:pt>
                <c:pt idx="28093" formatCode="General">
                  <c:v>-6.9781878880003298E-2</c:v>
                </c:pt>
                <c:pt idx="28094" formatCode="General">
                  <c:v>-7.17263020084207E-2</c:v>
                </c:pt>
                <c:pt idx="28095" formatCode="General">
                  <c:v>-7.3647433276206195E-2</c:v>
                </c:pt>
                <c:pt idx="28096" formatCode="General">
                  <c:v>-7.5571645973481996E-2</c:v>
                </c:pt>
                <c:pt idx="28097" formatCode="General">
                  <c:v>-7.74839018897404E-2</c:v>
                </c:pt>
                <c:pt idx="28098" formatCode="General">
                  <c:v>-7.9461397572863995E-2</c:v>
                </c:pt>
                <c:pt idx="28099" formatCode="General">
                  <c:v>-8.1555797080802697E-2</c:v>
                </c:pt>
                <c:pt idx="28100" formatCode="General">
                  <c:v>-8.3755137685781994E-2</c:v>
                </c:pt>
                <c:pt idx="28101" formatCode="General">
                  <c:v>-8.6076740546333505E-2</c:v>
                </c:pt>
                <c:pt idx="28102" formatCode="General">
                  <c:v>-8.8753138210209803E-2</c:v>
                </c:pt>
                <c:pt idx="28103" formatCode="General">
                  <c:v>-9.2149235776680494E-2</c:v>
                </c:pt>
                <c:pt idx="28104" formatCode="General">
                  <c:v>-9.6085686886328098E-2</c:v>
                </c:pt>
                <c:pt idx="28105" formatCode="General">
                  <c:v>-0.100135384249625</c:v>
                </c:pt>
                <c:pt idx="28106" formatCode="General">
                  <c:v>-0.104232661247265</c:v>
                </c:pt>
                <c:pt idx="28107" formatCode="General">
                  <c:v>-0.108425780653483</c:v>
                </c:pt>
                <c:pt idx="28108" formatCode="General">
                  <c:v>-0.11270591408823</c:v>
                </c:pt>
                <c:pt idx="28109" formatCode="General">
                  <c:v>-0.117063065192394</c:v>
                </c:pt>
                <c:pt idx="28110" formatCode="General">
                  <c:v>-0.121524163865236</c:v>
                </c:pt>
                <c:pt idx="28111" formatCode="General">
                  <c:v>-0.126018679173868</c:v>
                </c:pt>
                <c:pt idx="28112" formatCode="General">
                  <c:v>-0.13032945405926899</c:v>
                </c:pt>
                <c:pt idx="28113" formatCode="General">
                  <c:v>-0.13433596860296099</c:v>
                </c:pt>
                <c:pt idx="28114" formatCode="General">
                  <c:v>-0.137986321087501</c:v>
                </c:pt>
                <c:pt idx="28115" formatCode="General">
                  <c:v>-0.14114821884675999</c:v>
                </c:pt>
                <c:pt idx="28116" formatCode="General">
                  <c:v>-0.14371268241510901</c:v>
                </c:pt>
                <c:pt idx="28117" formatCode="General">
                  <c:v>-0.145599244413809</c:v>
                </c:pt>
                <c:pt idx="28118" formatCode="General">
                  <c:v>-0.14702175350087099</c:v>
                </c:pt>
                <c:pt idx="28119" formatCode="General">
                  <c:v>-0.14834012822321199</c:v>
                </c:pt>
                <c:pt idx="28120" formatCode="General">
                  <c:v>-0.149419208032332</c:v>
                </c:pt>
                <c:pt idx="28121" formatCode="General">
                  <c:v>-0.150065593245541</c:v>
                </c:pt>
                <c:pt idx="28122" formatCode="General">
                  <c:v>-0.15040543016602601</c:v>
                </c:pt>
                <c:pt idx="28123" formatCode="General">
                  <c:v>-0.15057120580663499</c:v>
                </c:pt>
                <c:pt idx="28124" formatCode="General">
                  <c:v>-0.15066177372383399</c:v>
                </c:pt>
                <c:pt idx="28125" formatCode="General">
                  <c:v>-0.15080012655606501</c:v>
                </c:pt>
                <c:pt idx="28126" formatCode="General">
                  <c:v>-0.15109900547197899</c:v>
                </c:pt>
                <c:pt idx="28127" formatCode="General">
                  <c:v>-0.15168005526216899</c:v>
                </c:pt>
                <c:pt idx="28128" formatCode="General">
                  <c:v>-0.15268401858018199</c:v>
                </c:pt>
                <c:pt idx="28129" formatCode="General">
                  <c:v>-0.15406628860923499</c:v>
                </c:pt>
                <c:pt idx="28130" formatCode="General">
                  <c:v>-0.15562354954145599</c:v>
                </c:pt>
                <c:pt idx="28131" formatCode="General">
                  <c:v>-0.15721471580093599</c:v>
                </c:pt>
                <c:pt idx="28132" formatCode="General">
                  <c:v>-0.15885125927471899</c:v>
                </c:pt>
                <c:pt idx="28133" formatCode="General">
                  <c:v>-0.16052967299257301</c:v>
                </c:pt>
                <c:pt idx="28134" formatCode="General">
                  <c:v>-0.162140212477205</c:v>
                </c:pt>
                <c:pt idx="28135" formatCode="General">
                  <c:v>-0.163658888717955</c:v>
                </c:pt>
                <c:pt idx="28136" formatCode="General">
                  <c:v>-0.165093025270279</c:v>
                </c:pt>
                <c:pt idx="28137" formatCode="General">
                  <c:v>-0.166649772731951</c:v>
                </c:pt>
                <c:pt idx="28138" formatCode="General">
                  <c:v>-0.16847866007647799</c:v>
                </c:pt>
                <c:pt idx="28139" formatCode="General">
                  <c:v>-0.170294709768012</c:v>
                </c:pt>
                <c:pt idx="28140" formatCode="General">
                  <c:v>-0.171989269842279</c:v>
                </c:pt>
                <c:pt idx="28141" formatCode="General">
                  <c:v>-0.17363348266879899</c:v>
                </c:pt>
                <c:pt idx="28142" formatCode="General">
                  <c:v>-0.175110495812585</c:v>
                </c:pt>
                <c:pt idx="28143" formatCode="General">
                  <c:v>-0.176324925566892</c:v>
                </c:pt>
                <c:pt idx="28144" formatCode="General">
                  <c:v>-0.177285836272744</c:v>
                </c:pt>
                <c:pt idx="28145" formatCode="General">
                  <c:v>-0.177926445320363</c:v>
                </c:pt>
                <c:pt idx="28146" formatCode="General">
                  <c:v>-0.17814348406250499</c:v>
                </c:pt>
                <c:pt idx="28147" formatCode="General">
                  <c:v>-0.177937073170158</c:v>
                </c:pt>
                <c:pt idx="28148" formatCode="General">
                  <c:v>-0.17734122875792299</c:v>
                </c:pt>
                <c:pt idx="28149" formatCode="General">
                  <c:v>-0.17642158906795699</c:v>
                </c:pt>
                <c:pt idx="28150" formatCode="General">
                  <c:v>-0.17543756561512</c:v>
                </c:pt>
                <c:pt idx="28151" formatCode="General">
                  <c:v>-0.174640023441096</c:v>
                </c:pt>
                <c:pt idx="28152" formatCode="General">
                  <c:v>-0.17397758460521601</c:v>
                </c:pt>
                <c:pt idx="28153" formatCode="General">
                  <c:v>-0.17329096018188</c:v>
                </c:pt>
                <c:pt idx="28154" formatCode="General">
                  <c:v>-0.17263891599321901</c:v>
                </c:pt>
                <c:pt idx="28155" formatCode="General">
                  <c:v>-0.17212731543558901</c:v>
                </c:pt>
                <c:pt idx="28156" formatCode="General">
                  <c:v>-0.171623967374672</c:v>
                </c:pt>
                <c:pt idx="28157" formatCode="General">
                  <c:v>-0.171014619124084</c:v>
                </c:pt>
                <c:pt idx="28158" formatCode="General">
                  <c:v>-0.170381076975612</c:v>
                </c:pt>
                <c:pt idx="28159" formatCode="General">
                  <c:v>-0.17018375624746199</c:v>
                </c:pt>
                <c:pt idx="28160" formatCode="General">
                  <c:v>-0.17059715790261301</c:v>
                </c:pt>
                <c:pt idx="28161" formatCode="General">
                  <c:v>-0.171241133771451</c:v>
                </c:pt>
                <c:pt idx="28162" formatCode="General">
                  <c:v>-0.17199005688968999</c:v>
                </c:pt>
                <c:pt idx="28163" formatCode="General">
                  <c:v>-0.17276994962072201</c:v>
                </c:pt>
                <c:pt idx="28164" formatCode="General">
                  <c:v>-0.173395690973872</c:v>
                </c:pt>
                <c:pt idx="28165" formatCode="General">
                  <c:v>-0.173746140883932</c:v>
                </c:pt>
                <c:pt idx="28166" formatCode="General">
                  <c:v>-0.17379779497172901</c:v>
                </c:pt>
                <c:pt idx="28167" formatCode="General">
                  <c:v>-0.17369162147115599</c:v>
                </c:pt>
                <c:pt idx="28168" formatCode="General">
                  <c:v>-0.17349587829204999</c:v>
                </c:pt>
                <c:pt idx="28169" formatCode="General">
                  <c:v>-0.17311969361887899</c:v>
                </c:pt>
                <c:pt idx="28170" formatCode="General">
                  <c:v>-0.17249282651432599</c:v>
                </c:pt>
                <c:pt idx="28171" formatCode="General">
                  <c:v>-0.171572420664869</c:v>
                </c:pt>
                <c:pt idx="28172" formatCode="General">
                  <c:v>-0.17039293167189101</c:v>
                </c:pt>
                <c:pt idx="28173" formatCode="General">
                  <c:v>-0.16902744621198501</c:v>
                </c:pt>
                <c:pt idx="28174" formatCode="General">
                  <c:v>-0.16749046249894201</c:v>
                </c:pt>
                <c:pt idx="28175" formatCode="General">
                  <c:v>-0.16605123962526</c:v>
                </c:pt>
                <c:pt idx="28176" formatCode="General">
                  <c:v>-0.164767910487604</c:v>
                </c:pt>
                <c:pt idx="28177" formatCode="General">
                  <c:v>-0.16306906341972399</c:v>
                </c:pt>
                <c:pt idx="28178" formatCode="General">
                  <c:v>-0.16061659430783101</c:v>
                </c:pt>
                <c:pt idx="28179" formatCode="General">
                  <c:v>-0.15752094284707399</c:v>
                </c:pt>
                <c:pt idx="28180" formatCode="General">
                  <c:v>-0.15394652011573101</c:v>
                </c:pt>
                <c:pt idx="28181" formatCode="General">
                  <c:v>-0.15000987442448699</c:v>
                </c:pt>
                <c:pt idx="28182" formatCode="General">
                  <c:v>-0.14576412338621</c:v>
                </c:pt>
                <c:pt idx="28183" formatCode="General">
                  <c:v>-0.14128805677044101</c:v>
                </c:pt>
                <c:pt idx="28184" formatCode="General">
                  <c:v>-0.13669654996705499</c:v>
                </c:pt>
                <c:pt idx="28185" formatCode="General">
                  <c:v>-0.13209669191905399</c:v>
                </c:pt>
                <c:pt idx="28186" formatCode="General">
                  <c:v>-0.12761981139765</c:v>
                </c:pt>
                <c:pt idx="28187" formatCode="General">
                  <c:v>-0.12337676847524</c:v>
                </c:pt>
                <c:pt idx="28188" formatCode="General">
                  <c:v>-0.11947534272212799</c:v>
                </c:pt>
                <c:pt idx="28189" formatCode="General">
                  <c:v>-0.116000550148602</c:v>
                </c:pt>
                <c:pt idx="28190" formatCode="General">
                  <c:v>-0.11298671955129699</c:v>
                </c:pt>
                <c:pt idx="28191" formatCode="General">
                  <c:v>-0.110370927351967</c:v>
                </c:pt>
                <c:pt idx="28192" formatCode="General">
                  <c:v>-0.10822601963998001</c:v>
                </c:pt>
                <c:pt idx="28193" formatCode="General">
                  <c:v>-0.106629997072681</c:v>
                </c:pt>
                <c:pt idx="28194" formatCode="General">
                  <c:v>-0.105292965803385</c:v>
                </c:pt>
                <c:pt idx="28195" formatCode="General">
                  <c:v>-0.103884917263216</c:v>
                </c:pt>
                <c:pt idx="28196" formatCode="General">
                  <c:v>-0.102278869249432</c:v>
                </c:pt>
                <c:pt idx="28197" formatCode="General">
                  <c:v>-0.100518623026737</c:v>
                </c:pt>
                <c:pt idx="28198" formatCode="General">
                  <c:v>-9.8696507333924696E-2</c:v>
                </c:pt>
                <c:pt idx="28199" formatCode="General">
                  <c:v>-9.6770705431662801E-2</c:v>
                </c:pt>
                <c:pt idx="28200" formatCode="General">
                  <c:v>-9.4663260418350298E-2</c:v>
                </c:pt>
                <c:pt idx="28201" formatCode="General">
                  <c:v>-9.2396297629992602E-2</c:v>
                </c:pt>
                <c:pt idx="28202" formatCode="General">
                  <c:v>-8.9979123223992499E-2</c:v>
                </c:pt>
                <c:pt idx="28203" formatCode="General">
                  <c:v>-8.7448268909643995E-2</c:v>
                </c:pt>
                <c:pt idx="28204" formatCode="General">
                  <c:v>-8.4761997128254302E-2</c:v>
                </c:pt>
                <c:pt idx="28205" formatCode="General">
                  <c:v>-8.1773474765951995E-2</c:v>
                </c:pt>
                <c:pt idx="28206" formatCode="General">
                  <c:v>-7.8473810469666797E-2</c:v>
                </c:pt>
                <c:pt idx="28207" formatCode="General">
                  <c:v>-7.4822518043994396E-2</c:v>
                </c:pt>
                <c:pt idx="28208" formatCode="General">
                  <c:v>-7.1156310907028605E-2</c:v>
                </c:pt>
                <c:pt idx="28209" formatCode="General">
                  <c:v>-6.79437390145642E-2</c:v>
                </c:pt>
                <c:pt idx="28210" formatCode="General">
                  <c:v>-6.4892705667059597E-2</c:v>
                </c:pt>
                <c:pt idx="28211" formatCode="General">
                  <c:v>-6.1691737054671202E-2</c:v>
                </c:pt>
                <c:pt idx="28212" formatCode="General">
                  <c:v>-5.8393133810240402E-2</c:v>
                </c:pt>
                <c:pt idx="28213" formatCode="General">
                  <c:v>-5.4736413029686001E-2</c:v>
                </c:pt>
                <c:pt idx="28214" formatCode="General">
                  <c:v>-5.0681994843590199E-2</c:v>
                </c:pt>
                <c:pt idx="28215" formatCode="General">
                  <c:v>-4.6744949344379803E-2</c:v>
                </c:pt>
                <c:pt idx="28216" formatCode="General">
                  <c:v>-4.2923763724704703E-2</c:v>
                </c:pt>
                <c:pt idx="28217" formatCode="General">
                  <c:v>-3.8995840873551901E-2</c:v>
                </c:pt>
                <c:pt idx="28218" formatCode="General">
                  <c:v>-3.4985246238619101E-2</c:v>
                </c:pt>
                <c:pt idx="28219" formatCode="General">
                  <c:v>-3.0842722213706399E-2</c:v>
                </c:pt>
                <c:pt idx="28220" formatCode="General">
                  <c:v>-2.65369679638978E-2</c:v>
                </c:pt>
                <c:pt idx="28221" formatCode="General">
                  <c:v>-2.2169877147542101E-2</c:v>
                </c:pt>
                <c:pt idx="28222" formatCode="General">
                  <c:v>-1.79459784636577E-2</c:v>
                </c:pt>
                <c:pt idx="28223" formatCode="General">
                  <c:v>-1.3943064315430201E-2</c:v>
                </c:pt>
                <c:pt idx="28224" formatCode="General">
                  <c:v>-1.00824260764292E-2</c:v>
                </c:pt>
                <c:pt idx="28225" formatCode="General">
                  <c:v>-6.3248737580571396E-3</c:v>
                </c:pt>
                <c:pt idx="28226" formatCode="General">
                  <c:v>-2.7318871564469302E-3</c:v>
                </c:pt>
                <c:pt idx="28227" formatCode="General">
                  <c:v>6.8626247263965797E-4</c:v>
                </c:pt>
                <c:pt idx="28228" formatCode="General">
                  <c:v>4.0403268246147796E-3</c:v>
                </c:pt>
                <c:pt idx="28229" formatCode="General">
                  <c:v>7.3902764434580397E-3</c:v>
                </c:pt>
                <c:pt idx="28230" formatCode="General">
                  <c:v>1.0763221163999401E-2</c:v>
                </c:pt>
                <c:pt idx="28231" formatCode="General">
                  <c:v>1.42154854654093E-2</c:v>
                </c:pt>
                <c:pt idx="28232" formatCode="General">
                  <c:v>1.7694177220505199E-2</c:v>
                </c:pt>
                <c:pt idx="28233" formatCode="General">
                  <c:v>2.1228647790487699E-2</c:v>
                </c:pt>
                <c:pt idx="28234" formatCode="General">
                  <c:v>2.4931366405758101E-2</c:v>
                </c:pt>
                <c:pt idx="28235" formatCode="General">
                  <c:v>2.8815750985488098E-2</c:v>
                </c:pt>
                <c:pt idx="28236" formatCode="General">
                  <c:v>3.26005099097176E-2</c:v>
                </c:pt>
                <c:pt idx="28237" formatCode="General">
                  <c:v>3.5902452816444802E-2</c:v>
                </c:pt>
                <c:pt idx="28238" formatCode="General">
                  <c:v>3.89778335691311E-2</c:v>
                </c:pt>
                <c:pt idx="28239" formatCode="General">
                  <c:v>4.2160933656690297E-2</c:v>
                </c:pt>
                <c:pt idx="28240" formatCode="General">
                  <c:v>4.5400491294241903E-2</c:v>
                </c:pt>
                <c:pt idx="28241" formatCode="General">
                  <c:v>4.8656747768703601E-2</c:v>
                </c:pt>
                <c:pt idx="28242" formatCode="General">
                  <c:v>5.1916071745913901E-2</c:v>
                </c:pt>
                <c:pt idx="28243" formatCode="General">
                  <c:v>5.5150232662812701E-2</c:v>
                </c:pt>
                <c:pt idx="28244" formatCode="General">
                  <c:v>5.8324401160331801E-2</c:v>
                </c:pt>
                <c:pt idx="28245" formatCode="General">
                  <c:v>6.1466351321347798E-2</c:v>
                </c:pt>
                <c:pt idx="28246" formatCode="General">
                  <c:v>6.4566278827352094E-2</c:v>
                </c:pt>
                <c:pt idx="28247" formatCode="General">
                  <c:v>6.7685291299297901E-2</c:v>
                </c:pt>
                <c:pt idx="28248" formatCode="General">
                  <c:v>7.0911753469896005E-2</c:v>
                </c:pt>
                <c:pt idx="28249" formatCode="General">
                  <c:v>7.4189179578238604E-2</c:v>
                </c:pt>
                <c:pt idx="28250" formatCode="General">
                  <c:v>7.7463977121707106E-2</c:v>
                </c:pt>
                <c:pt idx="28251" formatCode="General">
                  <c:v>8.0755997652348394E-2</c:v>
                </c:pt>
                <c:pt idx="28252" formatCode="General">
                  <c:v>8.4106109827992104E-2</c:v>
                </c:pt>
                <c:pt idx="28253" formatCode="General">
                  <c:v>8.7475005437724601E-2</c:v>
                </c:pt>
                <c:pt idx="28254" formatCode="General">
                  <c:v>9.0784982017637503E-2</c:v>
                </c:pt>
                <c:pt idx="28255" formatCode="General">
                  <c:v>9.4019447653303306E-2</c:v>
                </c:pt>
                <c:pt idx="28256" formatCode="General">
                  <c:v>9.7272215311158705E-2</c:v>
                </c:pt>
                <c:pt idx="28257" formatCode="General">
                  <c:v>0.10061974507245899</c:v>
                </c:pt>
                <c:pt idx="28258" formatCode="General">
                  <c:v>0.103997927791401</c:v>
                </c:pt>
                <c:pt idx="28259" formatCode="General">
                  <c:v>0.107345299189562</c:v>
                </c:pt>
                <c:pt idx="28260" formatCode="General">
                  <c:v>0.110662383018411</c:v>
                </c:pt>
                <c:pt idx="28261" formatCode="General">
                  <c:v>0.11394362478489101</c:v>
                </c:pt>
                <c:pt idx="28262" formatCode="General">
                  <c:v>0.117144624609947</c:v>
                </c:pt>
                <c:pt idx="28263" formatCode="General">
                  <c:v>0.12025807246195799</c:v>
                </c:pt>
                <c:pt idx="28264" formatCode="General">
                  <c:v>0.123069663897951</c:v>
                </c:pt>
                <c:pt idx="28265" formatCode="General">
                  <c:v>0.1253084690713</c:v>
                </c:pt>
                <c:pt idx="28266" formatCode="General">
                  <c:v>0.127243980237984</c:v>
                </c:pt>
                <c:pt idx="28267" formatCode="General">
                  <c:v>0.129094317202604</c:v>
                </c:pt>
                <c:pt idx="28268" formatCode="General">
                  <c:v>0.13078175619486601</c:v>
                </c:pt>
                <c:pt idx="28269" formatCode="General">
                  <c:v>0.13236289235707399</c:v>
                </c:pt>
                <c:pt idx="28270" formatCode="General">
                  <c:v>0.133885082526076</c:v>
                </c:pt>
                <c:pt idx="28271" formatCode="General">
                  <c:v>0.13540658617360801</c:v>
                </c:pt>
                <c:pt idx="28272" formatCode="General">
                  <c:v>0.13700397420461999</c:v>
                </c:pt>
                <c:pt idx="28273" formatCode="General">
                  <c:v>0.13868350520682901</c:v>
                </c:pt>
                <c:pt idx="28274" formatCode="General">
                  <c:v>0.14040942641339299</c:v>
                </c:pt>
                <c:pt idx="28275" formatCode="General">
                  <c:v>0.14209375228483601</c:v>
                </c:pt>
                <c:pt idx="28276" formatCode="General">
                  <c:v>0.14364687233258799</c:v>
                </c:pt>
                <c:pt idx="28277" formatCode="General">
                  <c:v>0.14504769901084899</c:v>
                </c:pt>
                <c:pt idx="28278" formatCode="General">
                  <c:v>0.146390507323891</c:v>
                </c:pt>
                <c:pt idx="28279" formatCode="General">
                  <c:v>0.1478150189571</c:v>
                </c:pt>
                <c:pt idx="28280" formatCode="General">
                  <c:v>0.149308155618291</c:v>
                </c:pt>
                <c:pt idx="28281" formatCode="General">
                  <c:v>0.150871728983904</c:v>
                </c:pt>
                <c:pt idx="28282" formatCode="General">
                  <c:v>0.15258496163193</c:v>
                </c:pt>
                <c:pt idx="28283" formatCode="General">
                  <c:v>0.15450408985272401</c:v>
                </c:pt>
                <c:pt idx="28284" formatCode="General">
                  <c:v>0.156694003236685</c:v>
                </c:pt>
                <c:pt idx="28285" formatCode="General">
                  <c:v>0.15902455161141801</c:v>
                </c:pt>
                <c:pt idx="28286" formatCode="General">
                  <c:v>0.16118536217398699</c:v>
                </c:pt>
                <c:pt idx="28287" formatCode="General">
                  <c:v>0.16297527936470599</c:v>
                </c:pt>
                <c:pt idx="28288" formatCode="General">
                  <c:v>0.16453970166576201</c:v>
                </c:pt>
                <c:pt idx="28289" formatCode="General">
                  <c:v>0.165982167072872</c:v>
                </c:pt>
                <c:pt idx="28290" formatCode="General">
                  <c:v>0.16724674687229599</c:v>
                </c:pt>
                <c:pt idx="28291" formatCode="General">
                  <c:v>0.168560908548158</c:v>
                </c:pt>
                <c:pt idx="28292" formatCode="General">
                  <c:v>0.16995987442157401</c:v>
                </c:pt>
                <c:pt idx="28293" formatCode="General">
                  <c:v>0.17122865149669</c:v>
                </c:pt>
                <c:pt idx="28294" formatCode="General">
                  <c:v>0.17231997818955599</c:v>
                </c:pt>
                <c:pt idx="28295" formatCode="General">
                  <c:v>0.17329562096421999</c:v>
                </c:pt>
                <c:pt idx="28296" formatCode="General">
                  <c:v>0.17426778116880401</c:v>
                </c:pt>
                <c:pt idx="28297" formatCode="General">
                  <c:v>0.17533860532524001</c:v>
                </c:pt>
                <c:pt idx="28298" formatCode="General">
                  <c:v>0.17653607289461001</c:v>
                </c:pt>
                <c:pt idx="28299" formatCode="General">
                  <c:v>0.177799430970421</c:v>
                </c:pt>
                <c:pt idx="28300" formatCode="General">
                  <c:v>0.17905612943117599</c:v>
                </c:pt>
                <c:pt idx="28301" formatCode="General">
                  <c:v>0.18027485099448301</c:v>
                </c:pt>
                <c:pt idx="28302" formatCode="General">
                  <c:v>0.18137596543815199</c:v>
                </c:pt>
                <c:pt idx="28303" formatCode="General">
                  <c:v>0.182292813445525</c:v>
                </c:pt>
                <c:pt idx="28304" formatCode="General">
                  <c:v>0.183069444395381</c:v>
                </c:pt>
                <c:pt idx="28305" formatCode="General">
                  <c:v>0.18374980564773699</c:v>
                </c:pt>
                <c:pt idx="28306" formatCode="General">
                  <c:v>0.18435612658345499</c:v>
                </c:pt>
                <c:pt idx="28307" formatCode="General">
                  <c:v>0.18478398877980901</c:v>
                </c:pt>
                <c:pt idx="28308" formatCode="General">
                  <c:v>0.18494669611103001</c:v>
                </c:pt>
                <c:pt idx="28309" formatCode="General">
                  <c:v>0.184912071123675</c:v>
                </c:pt>
                <c:pt idx="28310" formatCode="General">
                  <c:v>0.18469895902272099</c:v>
                </c:pt>
                <c:pt idx="28311" formatCode="General">
                  <c:v>0.184301986255584</c:v>
                </c:pt>
                <c:pt idx="28312" formatCode="General">
                  <c:v>0.18369359000229399</c:v>
                </c:pt>
                <c:pt idx="28313" formatCode="General">
                  <c:v>0.182809145137243</c:v>
                </c:pt>
                <c:pt idx="28314" formatCode="General">
                  <c:v>0.18134277333130799</c:v>
                </c:pt>
                <c:pt idx="28315" formatCode="General">
                  <c:v>0.17902662141572401</c:v>
                </c:pt>
                <c:pt idx="28316" formatCode="General">
                  <c:v>0.17616405035729299</c:v>
                </c:pt>
                <c:pt idx="28317" formatCode="General">
                  <c:v>0.17306803012078301</c:v>
                </c:pt>
                <c:pt idx="28318" formatCode="General">
                  <c:v>0.16981622417812101</c:v>
                </c:pt>
                <c:pt idx="28319" formatCode="General">
                  <c:v>0.166534274019911</c:v>
                </c:pt>
                <c:pt idx="28320" formatCode="General">
                  <c:v>0.16339860351124599</c:v>
                </c:pt>
                <c:pt idx="28321" formatCode="General">
                  <c:v>0.16056676133477299</c:v>
                </c:pt>
                <c:pt idx="28322" formatCode="General">
                  <c:v>0.15821210826247201</c:v>
                </c:pt>
                <c:pt idx="28323" formatCode="General">
                  <c:v>0.156466602522046</c:v>
                </c:pt>
                <c:pt idx="28324" formatCode="General">
                  <c:v>0.15528756273283201</c:v>
                </c:pt>
                <c:pt idx="28325" formatCode="General">
                  <c:v>0.154586490102641</c:v>
                </c:pt>
                <c:pt idx="28326" formatCode="General">
                  <c:v>0.15424560584892999</c:v>
                </c:pt>
                <c:pt idx="28327" formatCode="General">
                  <c:v>0.154055222738429</c:v>
                </c:pt>
                <c:pt idx="28328" formatCode="General">
                  <c:v>0.15391566036936899</c:v>
                </c:pt>
                <c:pt idx="28329" formatCode="General">
                  <c:v>0.153849524332837</c:v>
                </c:pt>
                <c:pt idx="28330" formatCode="General">
                  <c:v>0.15376765446028301</c:v>
                </c:pt>
                <c:pt idx="28331" formatCode="General">
                  <c:v>0.15318062666712401</c:v>
                </c:pt>
                <c:pt idx="28332" formatCode="General">
                  <c:v>0.15213397643616</c:v>
                </c:pt>
                <c:pt idx="28333" formatCode="General">
                  <c:v>0.15096274160951301</c:v>
                </c:pt>
                <c:pt idx="28334" formatCode="General">
                  <c:v>0.149406271330562</c:v>
                </c:pt>
                <c:pt idx="28335" formatCode="General">
                  <c:v>0.14758771292949099</c:v>
                </c:pt>
                <c:pt idx="28336" formatCode="General">
                  <c:v>0.145785625800675</c:v>
                </c:pt>
                <c:pt idx="28337" formatCode="General">
                  <c:v>0.14394185361897299</c:v>
                </c:pt>
                <c:pt idx="28338" formatCode="General">
                  <c:v>0.14189593014334501</c:v>
                </c:pt>
                <c:pt idx="28339" formatCode="General">
                  <c:v>0.139581369156282</c:v>
                </c:pt>
                <c:pt idx="28340" formatCode="General">
                  <c:v>0.137020530371465</c:v>
                </c:pt>
                <c:pt idx="28341" formatCode="General">
                  <c:v>0.134134258728695</c:v>
                </c:pt>
                <c:pt idx="28342" formatCode="General">
                  <c:v>0.13087755933607001</c:v>
                </c:pt>
                <c:pt idx="28343" formatCode="General">
                  <c:v>0.127356962724371</c:v>
                </c:pt>
                <c:pt idx="28344" formatCode="General">
                  <c:v>0.123673074183936</c:v>
                </c:pt>
                <c:pt idx="28345" formatCode="General">
                  <c:v>0.119862723171685</c:v>
                </c:pt>
                <c:pt idx="28346" formatCode="General">
                  <c:v>0.115535430092438</c:v>
                </c:pt>
                <c:pt idx="28347" formatCode="General">
                  <c:v>0.11048717956368501</c:v>
                </c:pt>
                <c:pt idx="28348" formatCode="General">
                  <c:v>0.10517844386880899</c:v>
                </c:pt>
                <c:pt idx="28349" formatCode="General">
                  <c:v>9.9873524544343395E-2</c:v>
                </c:pt>
                <c:pt idx="28350" formatCode="General">
                  <c:v>9.4621576571165197E-2</c:v>
                </c:pt>
                <c:pt idx="28351" formatCode="General">
                  <c:v>8.9479571380602793E-2</c:v>
                </c:pt>
                <c:pt idx="28352" formatCode="General">
                  <c:v>8.4465330918045006E-2</c:v>
                </c:pt>
                <c:pt idx="28353" formatCode="General">
                  <c:v>7.9609375293655901E-2</c:v>
                </c:pt>
                <c:pt idx="28354" formatCode="General">
                  <c:v>7.4986580604539499E-2</c:v>
                </c:pt>
                <c:pt idx="28355" formatCode="General">
                  <c:v>7.0743848949844299E-2</c:v>
                </c:pt>
                <c:pt idx="28356" formatCode="General">
                  <c:v>6.6995829001880697E-2</c:v>
                </c:pt>
                <c:pt idx="28357" formatCode="General">
                  <c:v>6.3836422204993304E-2</c:v>
                </c:pt>
                <c:pt idx="28358" formatCode="General">
                  <c:v>6.1296285724906703E-2</c:v>
                </c:pt>
                <c:pt idx="28359" formatCode="General">
                  <c:v>5.9280308909816198E-2</c:v>
                </c:pt>
                <c:pt idx="28360" formatCode="General">
                  <c:v>5.77008264512981E-2</c:v>
                </c:pt>
                <c:pt idx="28361" formatCode="General">
                  <c:v>5.6425065008855302E-2</c:v>
                </c:pt>
                <c:pt idx="28362" formatCode="General">
                  <c:v>5.5367699987974403E-2</c:v>
                </c:pt>
                <c:pt idx="28363" formatCode="General">
                  <c:v>5.4211891772179201E-2</c:v>
                </c:pt>
                <c:pt idx="28364" formatCode="General">
                  <c:v>5.2583093653527799E-2</c:v>
                </c:pt>
                <c:pt idx="28365" formatCode="General">
                  <c:v>5.0632801883270302E-2</c:v>
                </c:pt>
                <c:pt idx="28366" formatCode="General">
                  <c:v>4.8548447907709798E-2</c:v>
                </c:pt>
                <c:pt idx="28367" formatCode="General">
                  <c:v>4.6290835901015799E-2</c:v>
                </c:pt>
                <c:pt idx="28368" formatCode="General">
                  <c:v>4.3868620328857799E-2</c:v>
                </c:pt>
                <c:pt idx="28369" formatCode="General">
                  <c:v>4.1357559836151303E-2</c:v>
                </c:pt>
                <c:pt idx="28370" formatCode="General">
                  <c:v>3.8749542827102197E-2</c:v>
                </c:pt>
                <c:pt idx="28371" formatCode="General">
                  <c:v>3.5969723844189103E-2</c:v>
                </c:pt>
                <c:pt idx="28372" formatCode="General">
                  <c:v>3.30086421955052E-2</c:v>
                </c:pt>
                <c:pt idx="28373" formatCode="General">
                  <c:v>2.9966151762854699E-2</c:v>
                </c:pt>
                <c:pt idx="28374" formatCode="General">
                  <c:v>2.68744484174267E-2</c:v>
                </c:pt>
                <c:pt idx="28375" formatCode="General">
                  <c:v>2.36721418470777E-2</c:v>
                </c:pt>
                <c:pt idx="28376" formatCode="General">
                  <c:v>2.0329416890975099E-2</c:v>
                </c:pt>
                <c:pt idx="28377" formatCode="General">
                  <c:v>1.68083600026665E-2</c:v>
                </c:pt>
                <c:pt idx="28378" formatCode="General">
                  <c:v>1.30727077093074E-2</c:v>
                </c:pt>
                <c:pt idx="28379" formatCode="General">
                  <c:v>9.1569616321451695E-3</c:v>
                </c:pt>
                <c:pt idx="28380" formatCode="General">
                  <c:v>5.2141798820902101E-3</c:v>
                </c:pt>
                <c:pt idx="28381" formatCode="General">
                  <c:v>1.0901508756875199E-3</c:v>
                </c:pt>
                <c:pt idx="28382" formatCode="General">
                  <c:v>-3.5136055306096499E-3</c:v>
                </c:pt>
                <c:pt idx="28383" formatCode="General">
                  <c:v>-8.35511138606429E-3</c:v>
                </c:pt>
                <c:pt idx="28384" formatCode="General">
                  <c:v>-1.31169084110712E-2</c:v>
                </c:pt>
                <c:pt idx="28385" formatCode="General">
                  <c:v>-1.7695463140495901E-2</c:v>
                </c:pt>
                <c:pt idx="28386" formatCode="General">
                  <c:v>-2.20481446242453E-2</c:v>
                </c:pt>
                <c:pt idx="28387" formatCode="General">
                  <c:v>-2.61964972006874E-2</c:v>
                </c:pt>
                <c:pt idx="28388" formatCode="General">
                  <c:v>-3.01613821951724E-2</c:v>
                </c:pt>
                <c:pt idx="28389" formatCode="General">
                  <c:v>-3.4030708534392697E-2</c:v>
                </c:pt>
                <c:pt idx="28390" formatCode="General">
                  <c:v>-3.7836156861341001E-2</c:v>
                </c:pt>
                <c:pt idx="28391" formatCode="General">
                  <c:v>-4.1499064051559002E-2</c:v>
                </c:pt>
                <c:pt idx="28392" formatCode="General">
                  <c:v>-4.4984677623897899E-2</c:v>
                </c:pt>
                <c:pt idx="28393" formatCode="General">
                  <c:v>-4.8286432536484999E-2</c:v>
                </c:pt>
                <c:pt idx="28394" formatCode="General">
                  <c:v>-5.1375604163718801E-2</c:v>
                </c:pt>
                <c:pt idx="28395" formatCode="General">
                  <c:v>-5.4244407803711897E-2</c:v>
                </c:pt>
                <c:pt idx="28396" formatCode="General">
                  <c:v>-5.6927372657554202E-2</c:v>
                </c:pt>
                <c:pt idx="28397" formatCode="General">
                  <c:v>-5.9479863316955997E-2</c:v>
                </c:pt>
                <c:pt idx="28398" formatCode="General">
                  <c:v>-6.1911162565695503E-2</c:v>
                </c:pt>
                <c:pt idx="28399" formatCode="General">
                  <c:v>-6.4410347967753995E-2</c:v>
                </c:pt>
                <c:pt idx="28400" formatCode="General">
                  <c:v>-6.7250713914846702E-2</c:v>
                </c:pt>
                <c:pt idx="28401" formatCode="General">
                  <c:v>-7.0205966836648995E-2</c:v>
                </c:pt>
                <c:pt idx="28402" formatCode="General">
                  <c:v>-7.3085765939055497E-2</c:v>
                </c:pt>
                <c:pt idx="28403" formatCode="General">
                  <c:v>-7.5969777074110706E-2</c:v>
                </c:pt>
                <c:pt idx="28404" formatCode="General">
                  <c:v>-7.8826461155450195E-2</c:v>
                </c:pt>
                <c:pt idx="28405" formatCode="General">
                  <c:v>-8.1559753438483595E-2</c:v>
                </c:pt>
                <c:pt idx="28406" formatCode="General">
                  <c:v>-8.4127979999270797E-2</c:v>
                </c:pt>
                <c:pt idx="28407" formatCode="General">
                  <c:v>-8.66600665019919E-2</c:v>
                </c:pt>
                <c:pt idx="28408" formatCode="General">
                  <c:v>-8.9190192683364394E-2</c:v>
                </c:pt>
                <c:pt idx="28409" formatCode="General">
                  <c:v>-9.1636969856469602E-2</c:v>
                </c:pt>
                <c:pt idx="28410" formatCode="General">
                  <c:v>-9.3945262689782594E-2</c:v>
                </c:pt>
                <c:pt idx="28411" formatCode="General">
                  <c:v>-9.6253399344126495E-2</c:v>
                </c:pt>
                <c:pt idx="28412" formatCode="General">
                  <c:v>-9.86775016489327E-2</c:v>
                </c:pt>
                <c:pt idx="28413" formatCode="General">
                  <c:v>-0.10112283669068201</c:v>
                </c:pt>
                <c:pt idx="28414" formatCode="General">
                  <c:v>-0.103536510880175</c:v>
                </c:pt>
                <c:pt idx="28415" formatCode="General">
                  <c:v>-0.10590391807206399</c:v>
                </c:pt>
                <c:pt idx="28416" formatCode="General">
                  <c:v>-0.108172771761366</c:v>
                </c:pt>
                <c:pt idx="28417" formatCode="General">
                  <c:v>-0.11027610305935</c:v>
                </c:pt>
                <c:pt idx="28418" formatCode="General">
                  <c:v>-0.112229209593443</c:v>
                </c:pt>
                <c:pt idx="28419" formatCode="General">
                  <c:v>-0.114132189075248</c:v>
                </c:pt>
                <c:pt idx="28420" formatCode="General">
                  <c:v>-0.116059030221488</c:v>
                </c:pt>
                <c:pt idx="28421" formatCode="General">
                  <c:v>-0.118044091570635</c:v>
                </c:pt>
                <c:pt idx="28422" formatCode="General">
                  <c:v>-0.120048192878616</c:v>
                </c:pt>
                <c:pt idx="28423" formatCode="General">
                  <c:v>-0.121960633383316</c:v>
                </c:pt>
                <c:pt idx="28424" formatCode="General">
                  <c:v>-0.123796852220851</c:v>
                </c:pt>
                <c:pt idx="28425" formatCode="General">
                  <c:v>-0.12598506724733999</c:v>
                </c:pt>
                <c:pt idx="28426" formatCode="General">
                  <c:v>-0.12854573688428</c:v>
                </c:pt>
                <c:pt idx="28427" formatCode="General">
                  <c:v>-0.13115975761786899</c:v>
                </c:pt>
                <c:pt idx="28428" formatCode="General">
                  <c:v>-0.13385122142797601</c:v>
                </c:pt>
                <c:pt idx="28429" formatCode="General">
                  <c:v>-0.136674707794677</c:v>
                </c:pt>
                <c:pt idx="28430" formatCode="General">
                  <c:v>-0.13980935215614201</c:v>
                </c:pt>
                <c:pt idx="28431" formatCode="General">
                  <c:v>-0.143375958208773</c:v>
                </c:pt>
                <c:pt idx="28432" formatCode="General">
                  <c:v>-0.14722556731478201</c:v>
                </c:pt>
                <c:pt idx="28433" formatCode="General">
                  <c:v>-0.15101353908426399</c:v>
                </c:pt>
                <c:pt idx="28434" formatCode="General">
                  <c:v>-0.15432420563310401</c:v>
                </c:pt>
                <c:pt idx="28435" formatCode="General">
                  <c:v>-0.15691550473374999</c:v>
                </c:pt>
                <c:pt idx="28436" formatCode="General">
                  <c:v>-0.15881181700861</c:v>
                </c:pt>
                <c:pt idx="28437" formatCode="General">
                  <c:v>-0.16002888252278799</c:v>
                </c:pt>
                <c:pt idx="28438" formatCode="General">
                  <c:v>-0.16058561850637401</c:v>
                </c:pt>
                <c:pt idx="28439" formatCode="General">
                  <c:v>-0.160588318738942</c:v>
                </c:pt>
                <c:pt idx="28440" formatCode="General">
                  <c:v>-0.160199307135557</c:v>
                </c:pt>
                <c:pt idx="28441" formatCode="General">
                  <c:v>-0.15956195146055399</c:v>
                </c:pt>
                <c:pt idx="28442" formatCode="General">
                  <c:v>-0.15872930473798499</c:v>
                </c:pt>
                <c:pt idx="28443" formatCode="General">
                  <c:v>-0.15771751792514799</c:v>
                </c:pt>
                <c:pt idx="28444" formatCode="General">
                  <c:v>-0.15659338629533601</c:v>
                </c:pt>
                <c:pt idx="28445" formatCode="General">
                  <c:v>-0.15542361254756401</c:v>
                </c:pt>
                <c:pt idx="28446" formatCode="General">
                  <c:v>-0.154245420250295</c:v>
                </c:pt>
                <c:pt idx="28447" formatCode="General">
                  <c:v>-0.15317233109998499</c:v>
                </c:pt>
                <c:pt idx="28448" formatCode="General">
                  <c:v>-0.15229200712124399</c:v>
                </c:pt>
                <c:pt idx="28449" formatCode="General">
                  <c:v>-0.151668222671031</c:v>
                </c:pt>
                <c:pt idx="28450" formatCode="General">
                  <c:v>-0.15125425307688201</c:v>
                </c:pt>
                <c:pt idx="28451" formatCode="General">
                  <c:v>-0.15088931778642201</c:v>
                </c:pt>
                <c:pt idx="28452" formatCode="General">
                  <c:v>-0.15050562750493399</c:v>
                </c:pt>
                <c:pt idx="28453" formatCode="General">
                  <c:v>-0.15004559682655799</c:v>
                </c:pt>
                <c:pt idx="28454" formatCode="General">
                  <c:v>-0.149450721400466</c:v>
                </c:pt>
                <c:pt idx="28455" formatCode="General">
                  <c:v>-0.149060893113696</c:v>
                </c:pt>
                <c:pt idx="28456" formatCode="General">
                  <c:v>-0.14896487899659</c:v>
                </c:pt>
                <c:pt idx="28457" formatCode="General">
                  <c:v>-0.14878830846113</c:v>
                </c:pt>
                <c:pt idx="28458" formatCode="General">
                  <c:v>-0.148383366077916</c:v>
                </c:pt>
                <c:pt idx="28459" formatCode="General">
                  <c:v>-0.147672902433123</c:v>
                </c:pt>
                <c:pt idx="28460" formatCode="General">
                  <c:v>-0.14656441207370599</c:v>
                </c:pt>
                <c:pt idx="28461" formatCode="General">
                  <c:v>-0.14500623608101601</c:v>
                </c:pt>
                <c:pt idx="28462" formatCode="General">
                  <c:v>-0.143026018803874</c:v>
                </c:pt>
                <c:pt idx="28463" formatCode="General">
                  <c:v>-0.14065566401410401</c:v>
                </c:pt>
                <c:pt idx="28464" formatCode="General">
                  <c:v>-0.13805973112376899</c:v>
                </c:pt>
                <c:pt idx="28465" formatCode="General">
                  <c:v>-0.13544907467671599</c:v>
                </c:pt>
                <c:pt idx="28466" formatCode="General">
                  <c:v>-0.132797444535249</c:v>
                </c:pt>
                <c:pt idx="28467" formatCode="General">
                  <c:v>-0.129977635706466</c:v>
                </c:pt>
                <c:pt idx="28468" formatCode="General">
                  <c:v>-0.12692623903168099</c:v>
                </c:pt>
                <c:pt idx="28469" formatCode="General">
                  <c:v>-0.123487680276131</c:v>
                </c:pt>
                <c:pt idx="28470" formatCode="General">
                  <c:v>-0.119748311294014</c:v>
                </c:pt>
                <c:pt idx="28471" formatCode="General">
                  <c:v>-0.116068516547464</c:v>
                </c:pt>
                <c:pt idx="28472" formatCode="General">
                  <c:v>-0.112596705974084</c:v>
                </c:pt>
                <c:pt idx="28473" formatCode="General">
                  <c:v>-0.109260647330837</c:v>
                </c:pt>
                <c:pt idx="28474" formatCode="General">
                  <c:v>-0.105976799938292</c:v>
                </c:pt>
                <c:pt idx="28475" formatCode="General">
                  <c:v>-0.10267599103183001</c:v>
                </c:pt>
                <c:pt idx="28476" formatCode="General">
                  <c:v>-9.9230811031562602E-2</c:v>
                </c:pt>
                <c:pt idx="28477" formatCode="General">
                  <c:v>-9.5639955672148502E-2</c:v>
                </c:pt>
                <c:pt idx="28478" formatCode="General">
                  <c:v>-9.2376952482310801E-2</c:v>
                </c:pt>
                <c:pt idx="28479" formatCode="General">
                  <c:v>-8.9653740204967997E-2</c:v>
                </c:pt>
                <c:pt idx="28480" formatCode="General">
                  <c:v>-8.7278428612993397E-2</c:v>
                </c:pt>
                <c:pt idx="28481" formatCode="General">
                  <c:v>-8.5116776785785303E-2</c:v>
                </c:pt>
                <c:pt idx="28482" formatCode="General">
                  <c:v>-8.2800206991988007E-2</c:v>
                </c:pt>
                <c:pt idx="28483" formatCode="General">
                  <c:v>-8.0114248797365201E-2</c:v>
                </c:pt>
                <c:pt idx="28484" formatCode="General">
                  <c:v>-7.7238216341334306E-2</c:v>
                </c:pt>
                <c:pt idx="28485" formatCode="General">
                  <c:v>-7.4431873300429802E-2</c:v>
                </c:pt>
                <c:pt idx="28486" formatCode="General">
                  <c:v>-7.1848040113248302E-2</c:v>
                </c:pt>
                <c:pt idx="28487" formatCode="General">
                  <c:v>-6.9552956683054307E-2</c:v>
                </c:pt>
                <c:pt idx="28488" formatCode="General">
                  <c:v>-6.7490018134899701E-2</c:v>
                </c:pt>
                <c:pt idx="28489" formatCode="General">
                  <c:v>-6.5669217551204695E-2</c:v>
                </c:pt>
                <c:pt idx="28490" formatCode="General">
                  <c:v>-6.4101127463454505E-2</c:v>
                </c:pt>
                <c:pt idx="28491" formatCode="General">
                  <c:v>-6.27943506840411E-2</c:v>
                </c:pt>
                <c:pt idx="28492" formatCode="General">
                  <c:v>-6.1767889100687201E-2</c:v>
                </c:pt>
                <c:pt idx="28493" formatCode="General">
                  <c:v>-6.0956559510361899E-2</c:v>
                </c:pt>
                <c:pt idx="28494" formatCode="General">
                  <c:v>-6.03263576352219E-2</c:v>
                </c:pt>
                <c:pt idx="28495" formatCode="General">
                  <c:v>-5.9757163786075297E-2</c:v>
                </c:pt>
                <c:pt idx="28496" formatCode="General">
                  <c:v>-5.9166485971242203E-2</c:v>
                </c:pt>
                <c:pt idx="28497" formatCode="General">
                  <c:v>-5.8570648787078003E-2</c:v>
                </c:pt>
                <c:pt idx="28498" formatCode="General">
                  <c:v>-5.7978858815554001E-2</c:v>
                </c:pt>
                <c:pt idx="28499" formatCode="General">
                  <c:v>-5.7421845689688597E-2</c:v>
                </c:pt>
                <c:pt idx="28500" formatCode="General">
                  <c:v>-5.71694411705699E-2</c:v>
                </c:pt>
                <c:pt idx="28501" formatCode="General">
                  <c:v>-5.7122184791160602E-2</c:v>
                </c:pt>
                <c:pt idx="28502" formatCode="General">
                  <c:v>-5.6854214452916697E-2</c:v>
                </c:pt>
                <c:pt idx="28503" formatCode="General">
                  <c:v>-5.62756329422094E-2</c:v>
                </c:pt>
                <c:pt idx="28504" formatCode="General">
                  <c:v>-5.5331167039820703E-2</c:v>
                </c:pt>
                <c:pt idx="28505" formatCode="General">
                  <c:v>-5.3967378797925798E-2</c:v>
                </c:pt>
                <c:pt idx="28506" formatCode="General">
                  <c:v>-5.2185119188146299E-2</c:v>
                </c:pt>
                <c:pt idx="28507" formatCode="General">
                  <c:v>-5.0008708534249498E-2</c:v>
                </c:pt>
                <c:pt idx="28508" formatCode="General">
                  <c:v>-4.7373681478489901E-2</c:v>
                </c:pt>
                <c:pt idx="28509" formatCode="General">
                  <c:v>-4.4174159721837102E-2</c:v>
                </c:pt>
                <c:pt idx="28510" formatCode="General">
                  <c:v>-4.0368429801330902E-2</c:v>
                </c:pt>
                <c:pt idx="28511" formatCode="General">
                  <c:v>-3.6018303961387298E-2</c:v>
                </c:pt>
                <c:pt idx="28512" formatCode="General">
                  <c:v>-3.11673360276929E-2</c:v>
                </c:pt>
                <c:pt idx="28513" formatCode="General">
                  <c:v>-2.5848174723088601E-2</c:v>
                </c:pt>
                <c:pt idx="28514" formatCode="General">
                  <c:v>-2.0304332382788001E-2</c:v>
                </c:pt>
                <c:pt idx="28515" formatCode="General">
                  <c:v>-1.48413521932292E-2</c:v>
                </c:pt>
                <c:pt idx="28516" formatCode="General">
                  <c:v>-9.6659908765753394E-3</c:v>
                </c:pt>
                <c:pt idx="28517" formatCode="General">
                  <c:v>-4.8858695276585602E-3</c:v>
                </c:pt>
                <c:pt idx="28518" formatCode="General">
                  <c:v>-5.0945406348818704E-4</c:v>
                </c:pt>
                <c:pt idx="28519" formatCode="General">
                  <c:v>3.4210962657722698E-3</c:v>
                </c:pt>
                <c:pt idx="28520" formatCode="General">
                  <c:v>6.87288525574185E-3</c:v>
                </c:pt>
                <c:pt idx="28521" formatCode="General">
                  <c:v>9.6634156956812E-3</c:v>
                </c:pt>
                <c:pt idx="28522" formatCode="General">
                  <c:v>1.13978676491653E-2</c:v>
                </c:pt>
                <c:pt idx="28523" formatCode="General">
                  <c:v>1.22382399533074E-2</c:v>
                </c:pt>
                <c:pt idx="28524" formatCode="General">
                  <c:v>1.2564702490999001E-2</c:v>
                </c:pt>
                <c:pt idx="28525" formatCode="General">
                  <c:v>1.24452667882413E-2</c:v>
                </c:pt>
                <c:pt idx="28526" formatCode="General">
                  <c:v>1.19886930186625E-2</c:v>
                </c:pt>
                <c:pt idx="28527" formatCode="General">
                  <c:v>1.13026388945531E-2</c:v>
                </c:pt>
                <c:pt idx="28528" formatCode="General">
                  <c:v>1.05358382389425E-2</c:v>
                </c:pt>
                <c:pt idx="28529" formatCode="General">
                  <c:v>9.7549807738990003E-3</c:v>
                </c:pt>
                <c:pt idx="28530" formatCode="General">
                  <c:v>8.9904006792341194E-3</c:v>
                </c:pt>
                <c:pt idx="28531" formatCode="General">
                  <c:v>8.3364489899463694E-3</c:v>
                </c:pt>
                <c:pt idx="28532" formatCode="General">
                  <c:v>7.8486198310018691E-3</c:v>
                </c:pt>
                <c:pt idx="28533" formatCode="General">
                  <c:v>7.5816899294063201E-3</c:v>
                </c:pt>
                <c:pt idx="28534" formatCode="General">
                  <c:v>7.6215531181924997E-3</c:v>
                </c:pt>
                <c:pt idx="28535" formatCode="General">
                  <c:v>8.0242815777710006E-3</c:v>
                </c:pt>
                <c:pt idx="28536" formatCode="General">
                  <c:v>8.7703901553009399E-3</c:v>
                </c:pt>
                <c:pt idx="28537" formatCode="General">
                  <c:v>9.7944306062547094E-3</c:v>
                </c:pt>
                <c:pt idx="28538" formatCode="General">
                  <c:v>1.11027803489767E-2</c:v>
                </c:pt>
                <c:pt idx="28539" formatCode="General">
                  <c:v>1.27925681425449E-2</c:v>
                </c:pt>
                <c:pt idx="28540" formatCode="General">
                  <c:v>1.4620834482112099E-2</c:v>
                </c:pt>
                <c:pt idx="28541" formatCode="General">
                  <c:v>1.62479787301337E-2</c:v>
                </c:pt>
                <c:pt idx="28542" formatCode="General">
                  <c:v>1.7864556997467401E-2</c:v>
                </c:pt>
                <c:pt idx="28543" formatCode="General">
                  <c:v>1.9705556002277001E-2</c:v>
                </c:pt>
                <c:pt idx="28544" formatCode="General">
                  <c:v>2.1790607210608302E-2</c:v>
                </c:pt>
                <c:pt idx="28545" formatCode="General">
                  <c:v>2.40728762415322E-2</c:v>
                </c:pt>
                <c:pt idx="28546" formatCode="General">
                  <c:v>2.6494398557928699E-2</c:v>
                </c:pt>
                <c:pt idx="28547" formatCode="General">
                  <c:v>2.90410241322007E-2</c:v>
                </c:pt>
                <c:pt idx="28548" formatCode="General">
                  <c:v>3.1624880310418997E-2</c:v>
                </c:pt>
                <c:pt idx="28549" formatCode="General">
                  <c:v>3.4165287922437199E-2</c:v>
                </c:pt>
                <c:pt idx="28550" formatCode="General">
                  <c:v>3.6641541000155903E-2</c:v>
                </c:pt>
                <c:pt idx="28551" formatCode="General">
                  <c:v>3.9076507188164702E-2</c:v>
                </c:pt>
                <c:pt idx="28552" formatCode="General">
                  <c:v>4.1503402885814E-2</c:v>
                </c:pt>
                <c:pt idx="28553" formatCode="General">
                  <c:v>4.3850451706186497E-2</c:v>
                </c:pt>
                <c:pt idx="28554" formatCode="General">
                  <c:v>4.6022688356846302E-2</c:v>
                </c:pt>
                <c:pt idx="28555" formatCode="General">
                  <c:v>4.7990138534574497E-2</c:v>
                </c:pt>
                <c:pt idx="28556" formatCode="General">
                  <c:v>4.9778237821146799E-2</c:v>
                </c:pt>
                <c:pt idx="28557" formatCode="General">
                  <c:v>5.1486362898726802E-2</c:v>
                </c:pt>
                <c:pt idx="28558" formatCode="General">
                  <c:v>5.2856828582514802E-2</c:v>
                </c:pt>
                <c:pt idx="28559" formatCode="General">
                  <c:v>5.3634972396752703E-2</c:v>
                </c:pt>
                <c:pt idx="28560" formatCode="General">
                  <c:v>5.4187995740838199E-2</c:v>
                </c:pt>
                <c:pt idx="28561" formatCode="General">
                  <c:v>5.4812931168148102E-2</c:v>
                </c:pt>
                <c:pt idx="28562" formatCode="General">
                  <c:v>5.5509627016623299E-2</c:v>
                </c:pt>
                <c:pt idx="28563" formatCode="General">
                  <c:v>5.6274378423325597E-2</c:v>
                </c:pt>
                <c:pt idx="28564" formatCode="General">
                  <c:v>5.7078299616501599E-2</c:v>
                </c:pt>
                <c:pt idx="28565" formatCode="General">
                  <c:v>5.7910682156124403E-2</c:v>
                </c:pt>
                <c:pt idx="28566" formatCode="General">
                  <c:v>5.8861806435370097E-2</c:v>
                </c:pt>
                <c:pt idx="28567" formatCode="General">
                  <c:v>6.0014401729383597E-2</c:v>
                </c:pt>
                <c:pt idx="28568" formatCode="General">
                  <c:v>6.1361802669274303E-2</c:v>
                </c:pt>
                <c:pt idx="28569" formatCode="General">
                  <c:v>6.2908643183748003E-2</c:v>
                </c:pt>
                <c:pt idx="28570" formatCode="General">
                  <c:v>6.4713250705056499E-2</c:v>
                </c:pt>
                <c:pt idx="28571" formatCode="General">
                  <c:v>6.6773583038039194E-2</c:v>
                </c:pt>
                <c:pt idx="28572" formatCode="General">
                  <c:v>6.9127635364553602E-2</c:v>
                </c:pt>
                <c:pt idx="28573" formatCode="General">
                  <c:v>7.1444713231799697E-2</c:v>
                </c:pt>
                <c:pt idx="28574" formatCode="General">
                  <c:v>7.3426519186969894E-2</c:v>
                </c:pt>
                <c:pt idx="28575" formatCode="General">
                  <c:v>7.5251470323090403E-2</c:v>
                </c:pt>
                <c:pt idx="28576" formatCode="General">
                  <c:v>7.6871990117599306E-2</c:v>
                </c:pt>
                <c:pt idx="28577" formatCode="General">
                  <c:v>7.8249151596906805E-2</c:v>
                </c:pt>
                <c:pt idx="28578" formatCode="General">
                  <c:v>7.9486396001937396E-2</c:v>
                </c:pt>
                <c:pt idx="28579" formatCode="General">
                  <c:v>8.0984805726537601E-2</c:v>
                </c:pt>
                <c:pt idx="28580" formatCode="General">
                  <c:v>8.2413580628421496E-2</c:v>
                </c:pt>
                <c:pt idx="28581" formatCode="General">
                  <c:v>8.2913827914277996E-2</c:v>
                </c:pt>
                <c:pt idx="28582" formatCode="General">
                  <c:v>8.2638034440525407E-2</c:v>
                </c:pt>
                <c:pt idx="28583" formatCode="General">
                  <c:v>8.1971211234038402E-2</c:v>
                </c:pt>
                <c:pt idx="28584" formatCode="General">
                  <c:v>8.1069370847086805E-2</c:v>
                </c:pt>
                <c:pt idx="28585" formatCode="General">
                  <c:v>8.0027938686401304E-2</c:v>
                </c:pt>
                <c:pt idx="28586" formatCode="General">
                  <c:v>7.8913508740491203E-2</c:v>
                </c:pt>
                <c:pt idx="28587" formatCode="General">
                  <c:v>7.7889641034035395E-2</c:v>
                </c:pt>
                <c:pt idx="28588" formatCode="General">
                  <c:v>7.7135436005390801E-2</c:v>
                </c:pt>
                <c:pt idx="28589" formatCode="General">
                  <c:v>7.6388627841906101E-2</c:v>
                </c:pt>
                <c:pt idx="28590" formatCode="General">
                  <c:v>7.5472897411770504E-2</c:v>
                </c:pt>
                <c:pt idx="28591" formatCode="General">
                  <c:v>7.4724039202044595E-2</c:v>
                </c:pt>
                <c:pt idx="28592" formatCode="General">
                  <c:v>7.4361555941577701E-2</c:v>
                </c:pt>
                <c:pt idx="28593" formatCode="General">
                  <c:v>7.4397324525038402E-2</c:v>
                </c:pt>
                <c:pt idx="28594" formatCode="General">
                  <c:v>7.4669438533124896E-2</c:v>
                </c:pt>
                <c:pt idx="28595" formatCode="General">
                  <c:v>7.4977969079903201E-2</c:v>
                </c:pt>
                <c:pt idx="28596" formatCode="General">
                  <c:v>7.5245721361362594E-2</c:v>
                </c:pt>
                <c:pt idx="28597" formatCode="General">
                  <c:v>7.5436905953679995E-2</c:v>
                </c:pt>
                <c:pt idx="28598" formatCode="General">
                  <c:v>7.5544031031242798E-2</c:v>
                </c:pt>
                <c:pt idx="28599" formatCode="General">
                  <c:v>7.5555879659872593E-2</c:v>
                </c:pt>
                <c:pt idx="28600" formatCode="General">
                  <c:v>7.5448528335329695E-2</c:v>
                </c:pt>
                <c:pt idx="28601" formatCode="General">
                  <c:v>7.5285361337258994E-2</c:v>
                </c:pt>
                <c:pt idx="28602" formatCode="General">
                  <c:v>7.5148761142133605E-2</c:v>
                </c:pt>
                <c:pt idx="28603" formatCode="General">
                  <c:v>7.5085422417388401E-2</c:v>
                </c:pt>
                <c:pt idx="28604" formatCode="General">
                  <c:v>7.5103703659682497E-2</c:v>
                </c:pt>
                <c:pt idx="28605" formatCode="General">
                  <c:v>7.5201393506618405E-2</c:v>
                </c:pt>
                <c:pt idx="28606" formatCode="General">
                  <c:v>7.5292723288849298E-2</c:v>
                </c:pt>
                <c:pt idx="28607" formatCode="General">
                  <c:v>7.5323589891817103E-2</c:v>
                </c:pt>
                <c:pt idx="28608" formatCode="General">
                  <c:v>7.5348256198391306E-2</c:v>
                </c:pt>
                <c:pt idx="28609" formatCode="General">
                  <c:v>7.5465340163629102E-2</c:v>
                </c:pt>
                <c:pt idx="28610" formatCode="General">
                  <c:v>7.5216991748143905E-2</c:v>
                </c:pt>
                <c:pt idx="28611" formatCode="General">
                  <c:v>7.4218540653350804E-2</c:v>
                </c:pt>
                <c:pt idx="28612" formatCode="General">
                  <c:v>7.2954463153488996E-2</c:v>
                </c:pt>
                <c:pt idx="28613" formatCode="General">
                  <c:v>7.1758883257192596E-2</c:v>
                </c:pt>
                <c:pt idx="28614" formatCode="General">
                  <c:v>7.0701951111853706E-2</c:v>
                </c:pt>
                <c:pt idx="28615" formatCode="General">
                  <c:v>6.9890050617870597E-2</c:v>
                </c:pt>
                <c:pt idx="28616" formatCode="General">
                  <c:v>6.9427485276278705E-2</c:v>
                </c:pt>
                <c:pt idx="28617" formatCode="General">
                  <c:v>6.9402874400069106E-2</c:v>
                </c:pt>
                <c:pt idx="28618" formatCode="General">
                  <c:v>6.9919585474200296E-2</c:v>
                </c:pt>
                <c:pt idx="28619" formatCode="General">
                  <c:v>7.1026089530014394E-2</c:v>
                </c:pt>
                <c:pt idx="28620" formatCode="General">
                  <c:v>7.2788046701348294E-2</c:v>
                </c:pt>
                <c:pt idx="28621" formatCode="General">
                  <c:v>7.53820100710519E-2</c:v>
                </c:pt>
                <c:pt idx="28622" formatCode="General">
                  <c:v>7.8819418929702706E-2</c:v>
                </c:pt>
                <c:pt idx="28623" formatCode="General">
                  <c:v>8.28155244890285E-2</c:v>
                </c:pt>
                <c:pt idx="28624" formatCode="General">
                  <c:v>8.7075684727906999E-2</c:v>
                </c:pt>
                <c:pt idx="28625" formatCode="General">
                  <c:v>9.1403208709947004E-2</c:v>
                </c:pt>
                <c:pt idx="28626" formatCode="General">
                  <c:v>9.5597098538547198E-2</c:v>
                </c:pt>
                <c:pt idx="28627" formatCode="General">
                  <c:v>9.9475569891504398E-2</c:v>
                </c:pt>
                <c:pt idx="28628" formatCode="General">
                  <c:v>0.10287169460352601</c:v>
                </c:pt>
                <c:pt idx="28629" formatCode="General">
                  <c:v>0.10559282430939999</c:v>
                </c:pt>
                <c:pt idx="28630" formatCode="General">
                  <c:v>0.107554158178752</c:v>
                </c:pt>
                <c:pt idx="28631" formatCode="General">
                  <c:v>0.10874974404859999</c:v>
                </c:pt>
                <c:pt idx="28632" formatCode="General">
                  <c:v>0.109072661217686</c:v>
                </c:pt>
                <c:pt idx="28633" formatCode="General">
                  <c:v>0.108315548186323</c:v>
                </c:pt>
                <c:pt idx="28634" formatCode="General">
                  <c:v>0.10639609663334899</c:v>
                </c:pt>
                <c:pt idx="28635" formatCode="General">
                  <c:v>0.10350818781826</c:v>
                </c:pt>
                <c:pt idx="28636" formatCode="General">
                  <c:v>9.9861596887576801E-2</c:v>
                </c:pt>
                <c:pt idx="28637" formatCode="General">
                  <c:v>9.5531964879180406E-2</c:v>
                </c:pt>
                <c:pt idx="28638" formatCode="General">
                  <c:v>9.0633137122312704E-2</c:v>
                </c:pt>
                <c:pt idx="28639" formatCode="General">
                  <c:v>8.5379246519046104E-2</c:v>
                </c:pt>
                <c:pt idx="28640" formatCode="General">
                  <c:v>8.0038135888529899E-2</c:v>
                </c:pt>
                <c:pt idx="28641" formatCode="General">
                  <c:v>7.4854297459758495E-2</c:v>
                </c:pt>
                <c:pt idx="28642" formatCode="General">
                  <c:v>6.9909375787910802E-2</c:v>
                </c:pt>
                <c:pt idx="28643" formatCode="General">
                  <c:v>6.5225243188076099E-2</c:v>
                </c:pt>
                <c:pt idx="28644" formatCode="General">
                  <c:v>6.1018090218527103E-2</c:v>
                </c:pt>
                <c:pt idx="28645" formatCode="General">
                  <c:v>5.7472893899497599E-2</c:v>
                </c:pt>
                <c:pt idx="28646" formatCode="General">
                  <c:v>5.4578085663401901E-2</c:v>
                </c:pt>
                <c:pt idx="28647" formatCode="General">
                  <c:v>5.2376698891210299E-2</c:v>
                </c:pt>
                <c:pt idx="28648" formatCode="General">
                  <c:v>5.0950233988416797E-2</c:v>
                </c:pt>
                <c:pt idx="28649" formatCode="General">
                  <c:v>5.0306472551222198E-2</c:v>
                </c:pt>
                <c:pt idx="28650" formatCode="General">
                  <c:v>5.0415872856845401E-2</c:v>
                </c:pt>
                <c:pt idx="28651" formatCode="General">
                  <c:v>5.1187484280693397E-2</c:v>
                </c:pt>
                <c:pt idx="28652" formatCode="General">
                  <c:v>5.2456141688654999E-2</c:v>
                </c:pt>
                <c:pt idx="28653" formatCode="General">
                  <c:v>5.4121453198344702E-2</c:v>
                </c:pt>
                <c:pt idx="28654" formatCode="General">
                  <c:v>5.5786442466989203E-2</c:v>
                </c:pt>
                <c:pt idx="28655" formatCode="General">
                  <c:v>5.7005484046828099E-2</c:v>
                </c:pt>
                <c:pt idx="28656" formatCode="General">
                  <c:v>5.7975300371271903E-2</c:v>
                </c:pt>
                <c:pt idx="28657" formatCode="General">
                  <c:v>5.88661219206386E-2</c:v>
                </c:pt>
                <c:pt idx="28658" formatCode="General">
                  <c:v>5.9462053767600498E-2</c:v>
                </c:pt>
                <c:pt idx="28659" formatCode="General">
                  <c:v>5.9460142574043001E-2</c:v>
                </c:pt>
                <c:pt idx="28660" formatCode="General">
                  <c:v>5.8691030325083098E-2</c:v>
                </c:pt>
                <c:pt idx="28661" formatCode="General">
                  <c:v>5.7295026375275303E-2</c:v>
                </c:pt>
                <c:pt idx="28662" formatCode="General">
                  <c:v>5.5482725518871401E-2</c:v>
                </c:pt>
                <c:pt idx="28663" formatCode="General">
                  <c:v>5.3335099417160102E-2</c:v>
                </c:pt>
                <c:pt idx="28664" formatCode="General">
                  <c:v>5.0851978357460602E-2</c:v>
                </c:pt>
                <c:pt idx="28665" formatCode="General">
                  <c:v>4.8061531064711303E-2</c:v>
                </c:pt>
                <c:pt idx="28666" formatCode="General">
                  <c:v>4.50190871780125E-2</c:v>
                </c:pt>
                <c:pt idx="28667" formatCode="General">
                  <c:v>4.1754886992024801E-2</c:v>
                </c:pt>
                <c:pt idx="28668" formatCode="General">
                  <c:v>3.8338742291771997E-2</c:v>
                </c:pt>
                <c:pt idx="28669" formatCode="General">
                  <c:v>3.4898053648894999E-2</c:v>
                </c:pt>
                <c:pt idx="28670" formatCode="General">
                  <c:v>3.1580546480779202E-2</c:v>
                </c:pt>
                <c:pt idx="28671" formatCode="General">
                  <c:v>2.84926271896065E-2</c:v>
                </c:pt>
                <c:pt idx="28672" formatCode="General">
                  <c:v>2.56686239350522E-2</c:v>
                </c:pt>
                <c:pt idx="28673" formatCode="General">
                  <c:v>2.3108782777518998E-2</c:v>
                </c:pt>
                <c:pt idx="28674" formatCode="General">
                  <c:v>2.0805071343991999E-2</c:v>
                </c:pt>
                <c:pt idx="28675" formatCode="General">
                  <c:v>1.8777252233851599E-2</c:v>
                </c:pt>
                <c:pt idx="28676" formatCode="General">
                  <c:v>1.6740966756785099E-2</c:v>
                </c:pt>
                <c:pt idx="28677" formatCode="General">
                  <c:v>1.4620991360293699E-2</c:v>
                </c:pt>
                <c:pt idx="28678" formatCode="General">
                  <c:v>1.28024065540207E-2</c:v>
                </c:pt>
                <c:pt idx="28679" formatCode="General">
                  <c:v>1.11109657560635E-2</c:v>
                </c:pt>
                <c:pt idx="28680" formatCode="General">
                  <c:v>9.5057601146348192E-3</c:v>
                </c:pt>
                <c:pt idx="28681" formatCode="General">
                  <c:v>8.1907210704133607E-3</c:v>
                </c:pt>
                <c:pt idx="28682" formatCode="General">
                  <c:v>7.0418799743779898E-3</c:v>
                </c:pt>
                <c:pt idx="28683" formatCode="General">
                  <c:v>5.9958959775491903E-3</c:v>
                </c:pt>
                <c:pt idx="28684" formatCode="General">
                  <c:v>5.0039634455946499E-3</c:v>
                </c:pt>
                <c:pt idx="28685" formatCode="General">
                  <c:v>3.9601475905597198E-3</c:v>
                </c:pt>
                <c:pt idx="28686" formatCode="General">
                  <c:v>2.7140404462224002E-3</c:v>
                </c:pt>
                <c:pt idx="28687" formatCode="General">
                  <c:v>1.14616066443751E-3</c:v>
                </c:pt>
                <c:pt idx="28688" formatCode="General">
                  <c:v>-7.3250181614378904E-4</c:v>
                </c:pt>
                <c:pt idx="28689" formatCode="General">
                  <c:v>-2.7392326029838099E-3</c:v>
                </c:pt>
                <c:pt idx="28690" formatCode="General">
                  <c:v>-4.7249905167225303E-3</c:v>
                </c:pt>
                <c:pt idx="28691" formatCode="General">
                  <c:v>-6.7068186470150898E-3</c:v>
                </c:pt>
                <c:pt idx="28692" formatCode="General">
                  <c:v>-8.7090869443972093E-3</c:v>
                </c:pt>
                <c:pt idx="28693" formatCode="General">
                  <c:v>-1.0712730794845001E-2</c:v>
                </c:pt>
                <c:pt idx="28694" formatCode="General">
                  <c:v>-1.2719789399986499E-2</c:v>
                </c:pt>
                <c:pt idx="28695" formatCode="General">
                  <c:v>-1.47826815056514E-2</c:v>
                </c:pt>
                <c:pt idx="28696" formatCode="General">
                  <c:v>-1.7186407500419901E-2</c:v>
                </c:pt>
                <c:pt idx="28697" formatCode="General">
                  <c:v>-2.0238770492953001E-2</c:v>
                </c:pt>
                <c:pt idx="28698" formatCode="General">
                  <c:v>-2.3704917886104199E-2</c:v>
                </c:pt>
                <c:pt idx="28699" formatCode="General">
                  <c:v>-2.7283232483555801E-2</c:v>
                </c:pt>
                <c:pt idx="28700" formatCode="General">
                  <c:v>-3.0994211685922101E-2</c:v>
                </c:pt>
                <c:pt idx="28701" formatCode="General">
                  <c:v>-3.4901094503755697E-2</c:v>
                </c:pt>
                <c:pt idx="28702" formatCode="General">
                  <c:v>-3.9085765787807501E-2</c:v>
                </c:pt>
                <c:pt idx="28703" formatCode="General">
                  <c:v>-4.3602246919644302E-2</c:v>
                </c:pt>
                <c:pt idx="28704" formatCode="General">
                  <c:v>-4.83754131912459E-2</c:v>
                </c:pt>
                <c:pt idx="28705" formatCode="General">
                  <c:v>-5.3147946861797198E-2</c:v>
                </c:pt>
                <c:pt idx="28706" formatCode="General">
                  <c:v>-5.7697039124781503E-2</c:v>
                </c:pt>
                <c:pt idx="28707" formatCode="General">
                  <c:v>-6.1809983604223503E-2</c:v>
                </c:pt>
                <c:pt idx="28708" formatCode="General">
                  <c:v>-6.5279903253518595E-2</c:v>
                </c:pt>
                <c:pt idx="28709" formatCode="General">
                  <c:v>-6.7995177493905296E-2</c:v>
                </c:pt>
                <c:pt idx="28710" formatCode="General">
                  <c:v>-6.9877300718558105E-2</c:v>
                </c:pt>
                <c:pt idx="28711" formatCode="General">
                  <c:v>-7.0933734271438301E-2</c:v>
                </c:pt>
                <c:pt idx="28712" formatCode="General">
                  <c:v>-7.1241776139754701E-2</c:v>
                </c:pt>
                <c:pt idx="28713" formatCode="General">
                  <c:v>-7.0823349986532502E-2</c:v>
                </c:pt>
                <c:pt idx="28714" formatCode="General">
                  <c:v>-6.9627542741360196E-2</c:v>
                </c:pt>
                <c:pt idx="28715" formatCode="General">
                  <c:v>-6.7748050016564199E-2</c:v>
                </c:pt>
                <c:pt idx="28716" formatCode="General">
                  <c:v>-6.5457448338181901E-2</c:v>
                </c:pt>
                <c:pt idx="28717" formatCode="General">
                  <c:v>-6.2984686303762194E-2</c:v>
                </c:pt>
                <c:pt idx="28718" formatCode="General">
                  <c:v>-6.0776322213714998E-2</c:v>
                </c:pt>
                <c:pt idx="28719" formatCode="General">
                  <c:v>-5.9382338206168901E-2</c:v>
                </c:pt>
                <c:pt idx="28720" formatCode="General">
                  <c:v>-5.8650294799818398E-2</c:v>
                </c:pt>
                <c:pt idx="28721" formatCode="General">
                  <c:v>-5.83150380938681E-2</c:v>
                </c:pt>
                <c:pt idx="28722" formatCode="General">
                  <c:v>-5.8605687393959903E-2</c:v>
                </c:pt>
                <c:pt idx="28723" formatCode="General">
                  <c:v>-5.96480855704297E-2</c:v>
                </c:pt>
                <c:pt idx="28724" formatCode="General">
                  <c:v>-6.1381428429718901E-2</c:v>
                </c:pt>
                <c:pt idx="28725" formatCode="General">
                  <c:v>-6.3735593898894105E-2</c:v>
                </c:pt>
                <c:pt idx="28726" formatCode="General">
                  <c:v>-6.6636019557054504E-2</c:v>
                </c:pt>
                <c:pt idx="28727" formatCode="General">
                  <c:v>-6.9988805262622994E-2</c:v>
                </c:pt>
                <c:pt idx="28728" formatCode="General">
                  <c:v>-7.3687974656227104E-2</c:v>
                </c:pt>
                <c:pt idx="28729" formatCode="General">
                  <c:v>-7.7608705228056005E-2</c:v>
                </c:pt>
                <c:pt idx="28730" formatCode="General">
                  <c:v>-8.1569628083488402E-2</c:v>
                </c:pt>
                <c:pt idx="28731" formatCode="General">
                  <c:v>-8.5350781457081595E-2</c:v>
                </c:pt>
                <c:pt idx="28732" formatCode="General">
                  <c:v>-8.8823059640400895E-2</c:v>
                </c:pt>
                <c:pt idx="28733" formatCode="General">
                  <c:v>-9.1977715489879305E-2</c:v>
                </c:pt>
                <c:pt idx="28734" formatCode="General">
                  <c:v>-9.4778431490298604E-2</c:v>
                </c:pt>
                <c:pt idx="28735" formatCode="General">
                  <c:v>-9.7160316462126098E-2</c:v>
                </c:pt>
                <c:pt idx="28736" formatCode="General">
                  <c:v>-9.9043960065527306E-2</c:v>
                </c:pt>
                <c:pt idx="28737" formatCode="General">
                  <c:v>-0.100298965603521</c:v>
                </c:pt>
                <c:pt idx="28738" formatCode="General">
                  <c:v>-0.100985096284604</c:v>
                </c:pt>
                <c:pt idx="28739" formatCode="General">
                  <c:v>-0.101274209706622</c:v>
                </c:pt>
                <c:pt idx="28740" formatCode="General">
                  <c:v>-0.101257088380741</c:v>
                </c:pt>
                <c:pt idx="28741" formatCode="General">
                  <c:v>-0.101322329918556</c:v>
                </c:pt>
                <c:pt idx="28742" formatCode="General">
                  <c:v>-0.101985532976982</c:v>
                </c:pt>
                <c:pt idx="28743" formatCode="General">
                  <c:v>-0.103071487183599</c:v>
                </c:pt>
                <c:pt idx="28744" formatCode="General">
                  <c:v>-0.10418042341653699</c:v>
                </c:pt>
                <c:pt idx="28745" formatCode="General">
                  <c:v>-0.105192377836064</c:v>
                </c:pt>
                <c:pt idx="28746" formatCode="General">
                  <c:v>-0.105986714166088</c:v>
                </c:pt>
                <c:pt idx="28747" formatCode="General">
                  <c:v>-0.106520858083949</c:v>
                </c:pt>
                <c:pt idx="28748" formatCode="General">
                  <c:v>-0.10682790648910501</c:v>
                </c:pt>
                <c:pt idx="28749" formatCode="General">
                  <c:v>-0.106941365542182</c:v>
                </c:pt>
                <c:pt idx="28750" formatCode="General">
                  <c:v>-0.10681551448361699</c:v>
                </c:pt>
                <c:pt idx="28751" formatCode="General">
                  <c:v>-0.10634975209741</c:v>
                </c:pt>
                <c:pt idx="28752" formatCode="General">
                  <c:v>-0.10560468032913101</c:v>
                </c:pt>
                <c:pt idx="28753" formatCode="General">
                  <c:v>-0.104719797047737</c:v>
                </c:pt>
                <c:pt idx="28754" formatCode="General">
                  <c:v>-0.103756187425859</c:v>
                </c:pt>
                <c:pt idx="28755" formatCode="General">
                  <c:v>-0.102713280812465</c:v>
                </c:pt>
                <c:pt idx="28756" formatCode="General">
                  <c:v>-0.101508509732949</c:v>
                </c:pt>
                <c:pt idx="28757" formatCode="General">
                  <c:v>-0.100102078675746</c:v>
                </c:pt>
                <c:pt idx="28758" formatCode="General">
                  <c:v>-9.8531948316255599E-2</c:v>
                </c:pt>
                <c:pt idx="28759" formatCode="General">
                  <c:v>-9.67913541326271E-2</c:v>
                </c:pt>
                <c:pt idx="28760" formatCode="General">
                  <c:v>-9.5078110870069704E-2</c:v>
                </c:pt>
                <c:pt idx="28761" formatCode="General">
                  <c:v>-9.3717698696730897E-2</c:v>
                </c:pt>
                <c:pt idx="28762" formatCode="General">
                  <c:v>-9.2526947365666398E-2</c:v>
                </c:pt>
                <c:pt idx="28763" formatCode="General">
                  <c:v>-9.13167329680456E-2</c:v>
                </c:pt>
                <c:pt idx="28764" formatCode="General">
                  <c:v>-9.0199110140831401E-2</c:v>
                </c:pt>
                <c:pt idx="28765" formatCode="General">
                  <c:v>-8.9224064040150305E-2</c:v>
                </c:pt>
                <c:pt idx="28766" formatCode="General">
                  <c:v>-8.8409173364779006E-2</c:v>
                </c:pt>
                <c:pt idx="28767" formatCode="General">
                  <c:v>-8.7757609075111098E-2</c:v>
                </c:pt>
                <c:pt idx="28768" formatCode="General">
                  <c:v>-8.7291646058809805E-2</c:v>
                </c:pt>
                <c:pt idx="28769" formatCode="General">
                  <c:v>-8.7024553347079106E-2</c:v>
                </c:pt>
                <c:pt idx="28770" formatCode="General">
                  <c:v>-8.6970865307510595E-2</c:v>
                </c:pt>
                <c:pt idx="28771" formatCode="General">
                  <c:v>-8.7087938337429296E-2</c:v>
                </c:pt>
                <c:pt idx="28772" formatCode="General">
                  <c:v>-8.72735012142907E-2</c:v>
                </c:pt>
                <c:pt idx="28773" formatCode="General">
                  <c:v>-8.7461616876677806E-2</c:v>
                </c:pt>
                <c:pt idx="28774" formatCode="General">
                  <c:v>-8.7613597816410801E-2</c:v>
                </c:pt>
                <c:pt idx="28775" formatCode="General">
                  <c:v>-8.7679120912846395E-2</c:v>
                </c:pt>
                <c:pt idx="28776" formatCode="General">
                  <c:v>-8.7895276200061295E-2</c:v>
                </c:pt>
                <c:pt idx="28777" formatCode="General">
                  <c:v>-8.8602311402970702E-2</c:v>
                </c:pt>
                <c:pt idx="28778" formatCode="General">
                  <c:v>-8.9524893920586796E-2</c:v>
                </c:pt>
                <c:pt idx="28779" formatCode="General">
                  <c:v>-9.0298052904597706E-2</c:v>
                </c:pt>
                <c:pt idx="28780" formatCode="General">
                  <c:v>-9.0866134720923905E-2</c:v>
                </c:pt>
                <c:pt idx="28781" formatCode="General">
                  <c:v>-9.1152050378595501E-2</c:v>
                </c:pt>
                <c:pt idx="28782" formatCode="General">
                  <c:v>-9.1146201108456698E-2</c:v>
                </c:pt>
                <c:pt idx="28783" formatCode="General">
                  <c:v>-9.0924432788768106E-2</c:v>
                </c:pt>
                <c:pt idx="28784" formatCode="General">
                  <c:v>-9.0393352995602E-2</c:v>
                </c:pt>
                <c:pt idx="28785" formatCode="General">
                  <c:v>-8.9436258806416799E-2</c:v>
                </c:pt>
                <c:pt idx="28786" formatCode="General">
                  <c:v>-8.8125525904537302E-2</c:v>
                </c:pt>
                <c:pt idx="28787" formatCode="General">
                  <c:v>-8.6561698258736705E-2</c:v>
                </c:pt>
                <c:pt idx="28788" formatCode="General">
                  <c:v>-8.48119665206548E-2</c:v>
                </c:pt>
                <c:pt idx="28789" formatCode="General">
                  <c:v>-8.2884225297156805E-2</c:v>
                </c:pt>
                <c:pt idx="28790" formatCode="General">
                  <c:v>-8.0935814545563201E-2</c:v>
                </c:pt>
                <c:pt idx="28791" formatCode="General">
                  <c:v>-7.9135573863233E-2</c:v>
                </c:pt>
                <c:pt idx="28792" formatCode="General">
                  <c:v>-7.7639606156405097E-2</c:v>
                </c:pt>
                <c:pt idx="28793" formatCode="General">
                  <c:v>-7.6650574893811302E-2</c:v>
                </c:pt>
                <c:pt idx="28794" formatCode="General">
                  <c:v>-7.5939127561337694E-2</c:v>
                </c:pt>
                <c:pt idx="28795" formatCode="General">
                  <c:v>-7.5250397609361502E-2</c:v>
                </c:pt>
                <c:pt idx="28796" formatCode="General">
                  <c:v>-7.4305612947178995E-2</c:v>
                </c:pt>
                <c:pt idx="28797" formatCode="General">
                  <c:v>-7.2972199431466503E-2</c:v>
                </c:pt>
                <c:pt idx="28798" formatCode="General">
                  <c:v>-7.18033114843947E-2</c:v>
                </c:pt>
                <c:pt idx="28799" formatCode="General">
                  <c:v>-7.0858495946839101E-2</c:v>
                </c:pt>
                <c:pt idx="28800" formatCode="General">
                  <c:v>-6.9806938601379806E-2</c:v>
                </c:pt>
                <c:pt idx="28801" formatCode="General">
                  <c:v>-6.8614534546103195E-2</c:v>
                </c:pt>
                <c:pt idx="28802" formatCode="General">
                  <c:v>-6.7277937941838797E-2</c:v>
                </c:pt>
                <c:pt idx="28803" formatCode="General">
                  <c:v>-6.5813331417618304E-2</c:v>
                </c:pt>
                <c:pt idx="28804" formatCode="General">
                  <c:v>-6.4217401296297494E-2</c:v>
                </c:pt>
                <c:pt idx="28805" formatCode="General">
                  <c:v>-6.2496424272165098E-2</c:v>
                </c:pt>
                <c:pt idx="28806" formatCode="General">
                  <c:v>-6.06410475750742E-2</c:v>
                </c:pt>
                <c:pt idx="28807" formatCode="General">
                  <c:v>-5.8626687054566397E-2</c:v>
                </c:pt>
                <c:pt idx="28808" formatCode="General">
                  <c:v>-5.6397852478544001E-2</c:v>
                </c:pt>
                <c:pt idx="28809" formatCode="General">
                  <c:v>-5.3866143158193797E-2</c:v>
                </c:pt>
                <c:pt idx="28810" formatCode="General">
                  <c:v>-5.1028701132601502E-2</c:v>
                </c:pt>
                <c:pt idx="28811" formatCode="General">
                  <c:v>-4.7917365271975702E-2</c:v>
                </c:pt>
                <c:pt idx="28812" formatCode="General">
                  <c:v>-4.4545819152754698E-2</c:v>
                </c:pt>
                <c:pt idx="28813" formatCode="General">
                  <c:v>-4.0969177476684E-2</c:v>
                </c:pt>
                <c:pt idx="28814" formatCode="General">
                  <c:v>-3.7510076354862899E-2</c:v>
                </c:pt>
                <c:pt idx="28815" formatCode="General">
                  <c:v>-3.4593468983832101E-2</c:v>
                </c:pt>
                <c:pt idx="28816" formatCode="General">
                  <c:v>-3.2114724027630798E-2</c:v>
                </c:pt>
                <c:pt idx="28817" formatCode="General">
                  <c:v>-2.9839979853716898E-2</c:v>
                </c:pt>
                <c:pt idx="28818" formatCode="General">
                  <c:v>-2.7758592195544302E-2</c:v>
                </c:pt>
                <c:pt idx="28819" formatCode="General">
                  <c:v>-2.5850278796933999E-2</c:v>
                </c:pt>
                <c:pt idx="28820" formatCode="General">
                  <c:v>-2.4090290105851699E-2</c:v>
                </c:pt>
                <c:pt idx="28821" formatCode="General">
                  <c:v>-2.2482481922239499E-2</c:v>
                </c:pt>
                <c:pt idx="28822" formatCode="General">
                  <c:v>-2.1059426727358801E-2</c:v>
                </c:pt>
                <c:pt idx="28823" formatCode="General">
                  <c:v>-1.9810842327988201E-2</c:v>
                </c:pt>
                <c:pt idx="28824" formatCode="General">
                  <c:v>-1.86894573061782E-2</c:v>
                </c:pt>
                <c:pt idx="28825" formatCode="General">
                  <c:v>-1.7602823192063299E-2</c:v>
                </c:pt>
                <c:pt idx="28826" formatCode="General">
                  <c:v>-1.6462508386382399E-2</c:v>
                </c:pt>
                <c:pt idx="28827" formatCode="General">
                  <c:v>-1.52523379572013E-2</c:v>
                </c:pt>
                <c:pt idx="28828" formatCode="General">
                  <c:v>-1.39193940727638E-2</c:v>
                </c:pt>
                <c:pt idx="28829" formatCode="General">
                  <c:v>-1.23191044827821E-2</c:v>
                </c:pt>
                <c:pt idx="28830" formatCode="General">
                  <c:v>-1.0361853273408401E-2</c:v>
                </c:pt>
                <c:pt idx="28831" formatCode="General">
                  <c:v>-8.0709583971967404E-3</c:v>
                </c:pt>
                <c:pt idx="28832" formatCode="General">
                  <c:v>-5.5014193953462397E-3</c:v>
                </c:pt>
                <c:pt idx="28833" formatCode="General">
                  <c:v>-2.6546675641978398E-3</c:v>
                </c:pt>
                <c:pt idx="28834" formatCode="General">
                  <c:v>4.4484975938594799E-4</c:v>
                </c:pt>
                <c:pt idx="28835" formatCode="General">
                  <c:v>3.7352428094640702E-3</c:v>
                </c:pt>
                <c:pt idx="28836" formatCode="General">
                  <c:v>7.15645113521591E-3</c:v>
                </c:pt>
                <c:pt idx="28837" formatCode="General">
                  <c:v>1.06382989344374E-2</c:v>
                </c:pt>
                <c:pt idx="28838" formatCode="General">
                  <c:v>1.40914837708356E-2</c:v>
                </c:pt>
                <c:pt idx="28839" formatCode="General">
                  <c:v>1.7362272883519499E-2</c:v>
                </c:pt>
                <c:pt idx="28840" formatCode="General">
                  <c:v>2.0384622764540401E-2</c:v>
                </c:pt>
                <c:pt idx="28841" formatCode="General">
                  <c:v>2.3196556932408501E-2</c:v>
                </c:pt>
                <c:pt idx="28842" formatCode="General">
                  <c:v>2.5568800525438001E-2</c:v>
                </c:pt>
                <c:pt idx="28843" formatCode="General">
                  <c:v>2.7042920309777702E-2</c:v>
                </c:pt>
                <c:pt idx="28844" formatCode="General">
                  <c:v>2.76879290699923E-2</c:v>
                </c:pt>
                <c:pt idx="28845" formatCode="General">
                  <c:v>2.7829012270021901E-2</c:v>
                </c:pt>
                <c:pt idx="28846" formatCode="General">
                  <c:v>2.7583395676389798E-2</c:v>
                </c:pt>
                <c:pt idx="28847" formatCode="General">
                  <c:v>2.7067544842313201E-2</c:v>
                </c:pt>
                <c:pt idx="28848" formatCode="General">
                  <c:v>2.6358961660680399E-2</c:v>
                </c:pt>
                <c:pt idx="28849" formatCode="General">
                  <c:v>2.5521618454395701E-2</c:v>
                </c:pt>
                <c:pt idx="28850" formatCode="General">
                  <c:v>2.4672240580142901E-2</c:v>
                </c:pt>
                <c:pt idx="28851" formatCode="General">
                  <c:v>2.39403073410916E-2</c:v>
                </c:pt>
                <c:pt idx="28852" formatCode="General">
                  <c:v>2.3431875663365399E-2</c:v>
                </c:pt>
                <c:pt idx="28853" formatCode="General">
                  <c:v>2.33368382940091E-2</c:v>
                </c:pt>
                <c:pt idx="28854" formatCode="General">
                  <c:v>2.3817733726846299E-2</c:v>
                </c:pt>
                <c:pt idx="28855" formatCode="General">
                  <c:v>2.4900728669283799E-2</c:v>
                </c:pt>
                <c:pt idx="28856" formatCode="General">
                  <c:v>2.6547259243563499E-2</c:v>
                </c:pt>
                <c:pt idx="28857" formatCode="General">
                  <c:v>2.8924705653110901E-2</c:v>
                </c:pt>
                <c:pt idx="28858" formatCode="General">
                  <c:v>3.2416806540025503E-2</c:v>
                </c:pt>
                <c:pt idx="28859" formatCode="General">
                  <c:v>3.7156076218575002E-2</c:v>
                </c:pt>
                <c:pt idx="28860" formatCode="General">
                  <c:v>4.2827343913301202E-2</c:v>
                </c:pt>
                <c:pt idx="28861" formatCode="General">
                  <c:v>4.8974112635161299E-2</c:v>
                </c:pt>
                <c:pt idx="28862" formatCode="General">
                  <c:v>5.5058517310733399E-2</c:v>
                </c:pt>
                <c:pt idx="28863" formatCode="General">
                  <c:v>6.0433380102794101E-2</c:v>
                </c:pt>
                <c:pt idx="28864" formatCode="General">
                  <c:v>6.4984311886723101E-2</c:v>
                </c:pt>
                <c:pt idx="28865" formatCode="General">
                  <c:v>6.8705642778064402E-2</c:v>
                </c:pt>
                <c:pt idx="28866" formatCode="General">
                  <c:v>7.1331159889410606E-2</c:v>
                </c:pt>
                <c:pt idx="28867" formatCode="General">
                  <c:v>7.2910867557001102E-2</c:v>
                </c:pt>
                <c:pt idx="28868" formatCode="General">
                  <c:v>7.3526966587015297E-2</c:v>
                </c:pt>
                <c:pt idx="28869" formatCode="General">
                  <c:v>7.3138787475899497E-2</c:v>
                </c:pt>
                <c:pt idx="28870" formatCode="General">
                  <c:v>7.1850277074681002E-2</c:v>
                </c:pt>
                <c:pt idx="28871" formatCode="General">
                  <c:v>6.9939566339514495E-2</c:v>
                </c:pt>
                <c:pt idx="28872" formatCode="General">
                  <c:v>6.7707749318728194E-2</c:v>
                </c:pt>
                <c:pt idx="28873" formatCode="General">
                  <c:v>6.5364598863797099E-2</c:v>
                </c:pt>
                <c:pt idx="28874" formatCode="General">
                  <c:v>6.3087005261811296E-2</c:v>
                </c:pt>
                <c:pt idx="28875" formatCode="General">
                  <c:v>6.1072099497243099E-2</c:v>
                </c:pt>
                <c:pt idx="28876" formatCode="General">
                  <c:v>5.9429474750254299E-2</c:v>
                </c:pt>
                <c:pt idx="28877" formatCode="General">
                  <c:v>5.8225058455040599E-2</c:v>
                </c:pt>
                <c:pt idx="28878" formatCode="General">
                  <c:v>5.7543594259818899E-2</c:v>
                </c:pt>
                <c:pt idx="28879" formatCode="General">
                  <c:v>5.7495135383954898E-2</c:v>
                </c:pt>
                <c:pt idx="28880" formatCode="General">
                  <c:v>5.8150997422205003E-2</c:v>
                </c:pt>
                <c:pt idx="28881" formatCode="General">
                  <c:v>5.9330035309309199E-2</c:v>
                </c:pt>
                <c:pt idx="28882" formatCode="General">
                  <c:v>6.0571892052227502E-2</c:v>
                </c:pt>
                <c:pt idx="28883" formatCode="General">
                  <c:v>6.18838520573812E-2</c:v>
                </c:pt>
                <c:pt idx="28884" formatCode="General">
                  <c:v>6.3491091099038902E-2</c:v>
                </c:pt>
                <c:pt idx="28885" formatCode="General">
                  <c:v>6.5347608099035503E-2</c:v>
                </c:pt>
                <c:pt idx="28886" formatCode="General">
                  <c:v>6.7456170410722993E-2</c:v>
                </c:pt>
                <c:pt idx="28887" formatCode="General">
                  <c:v>6.9711142160292602E-2</c:v>
                </c:pt>
                <c:pt idx="28888" formatCode="General">
                  <c:v>7.1920027979204104E-2</c:v>
                </c:pt>
                <c:pt idx="28889" formatCode="General">
                  <c:v>7.3991694723998705E-2</c:v>
                </c:pt>
                <c:pt idx="28890" formatCode="General">
                  <c:v>7.5886498960170495E-2</c:v>
                </c:pt>
                <c:pt idx="28891" formatCode="General">
                  <c:v>7.7566450223915298E-2</c:v>
                </c:pt>
                <c:pt idx="28892" formatCode="General">
                  <c:v>7.9091794335256496E-2</c:v>
                </c:pt>
                <c:pt idx="28893" formatCode="General">
                  <c:v>8.0620107145068204E-2</c:v>
                </c:pt>
                <c:pt idx="28894" formatCode="General">
                  <c:v>8.2228248797921594E-2</c:v>
                </c:pt>
                <c:pt idx="28895" formatCode="General">
                  <c:v>8.3824729997035302E-2</c:v>
                </c:pt>
                <c:pt idx="28896" formatCode="General">
                  <c:v>8.5417439487076197E-2</c:v>
                </c:pt>
                <c:pt idx="28897" formatCode="General">
                  <c:v>8.7051110412051699E-2</c:v>
                </c:pt>
                <c:pt idx="28898" formatCode="General">
                  <c:v>8.8711577973013406E-2</c:v>
                </c:pt>
                <c:pt idx="28899" formatCode="General">
                  <c:v>9.0407356308358305E-2</c:v>
                </c:pt>
                <c:pt idx="28900" formatCode="General">
                  <c:v>9.2062093503424605E-2</c:v>
                </c:pt>
                <c:pt idx="28901" formatCode="General">
                  <c:v>9.3395879641858401E-2</c:v>
                </c:pt>
                <c:pt idx="28902" formatCode="General">
                  <c:v>9.4640203050667199E-2</c:v>
                </c:pt>
                <c:pt idx="28903" formatCode="General">
                  <c:v>9.6167880005039993E-2</c:v>
                </c:pt>
                <c:pt idx="28904" formatCode="General">
                  <c:v>9.7776104968459496E-2</c:v>
                </c:pt>
                <c:pt idx="28905" formatCode="General">
                  <c:v>9.9322705874425904E-2</c:v>
                </c:pt>
                <c:pt idx="28906" formatCode="General">
                  <c:v>0.10080698690348699</c:v>
                </c:pt>
                <c:pt idx="28907" formatCode="General">
                  <c:v>0.102369621885068</c:v>
                </c:pt>
                <c:pt idx="28908" formatCode="General">
                  <c:v>0.10424462144767201</c:v>
                </c:pt>
                <c:pt idx="28909" formatCode="General">
                  <c:v>0.106424500425243</c:v>
                </c:pt>
                <c:pt idx="28910" formatCode="General">
                  <c:v>0.10875866120127201</c:v>
                </c:pt>
                <c:pt idx="28911" formatCode="General">
                  <c:v>0.111084921156499</c:v>
                </c:pt>
                <c:pt idx="28912" formatCode="General">
                  <c:v>0.113190757369795</c:v>
                </c:pt>
                <c:pt idx="28913" formatCode="General">
                  <c:v>0.114910578651975</c:v>
                </c:pt>
                <c:pt idx="28914" formatCode="General">
                  <c:v>0.116054717851343</c:v>
                </c:pt>
                <c:pt idx="28915" formatCode="General">
                  <c:v>0.116471492995961</c:v>
                </c:pt>
                <c:pt idx="28916" formatCode="General">
                  <c:v>0.116146400138645</c:v>
                </c:pt>
                <c:pt idx="28917" formatCode="General">
                  <c:v>0.11513544521909801</c:v>
                </c:pt>
                <c:pt idx="28918" formatCode="General">
                  <c:v>0.11334652917674901</c:v>
                </c:pt>
                <c:pt idx="28919" formatCode="General">
                  <c:v>0.11068604147158501</c:v>
                </c:pt>
                <c:pt idx="28920" formatCode="General">
                  <c:v>0.107275758901146</c:v>
                </c:pt>
                <c:pt idx="28921" formatCode="General">
                  <c:v>0.103242269291158</c:v>
                </c:pt>
                <c:pt idx="28922" formatCode="General">
                  <c:v>9.8671208845579894E-2</c:v>
                </c:pt>
                <c:pt idx="28923" formatCode="General">
                  <c:v>9.3693944625480294E-2</c:v>
                </c:pt>
                <c:pt idx="28924" formatCode="General">
                  <c:v>8.8470970936110796E-2</c:v>
                </c:pt>
                <c:pt idx="28925" formatCode="General">
                  <c:v>8.3113443752646496E-2</c:v>
                </c:pt>
                <c:pt idx="28926" formatCode="General">
                  <c:v>7.8070694422849002E-2</c:v>
                </c:pt>
                <c:pt idx="28927" formatCode="General">
                  <c:v>7.3785330731135204E-2</c:v>
                </c:pt>
                <c:pt idx="28928" formatCode="General">
                  <c:v>7.03101667680915E-2</c:v>
                </c:pt>
                <c:pt idx="28929" formatCode="General">
                  <c:v>6.7723309067056203E-2</c:v>
                </c:pt>
                <c:pt idx="28930" formatCode="General">
                  <c:v>6.6102023837041904E-2</c:v>
                </c:pt>
                <c:pt idx="28931" formatCode="General">
                  <c:v>6.5513716251978396E-2</c:v>
                </c:pt>
                <c:pt idx="28932" formatCode="General">
                  <c:v>6.5871859960714499E-2</c:v>
                </c:pt>
                <c:pt idx="28933" formatCode="General">
                  <c:v>6.6988916058415698E-2</c:v>
                </c:pt>
                <c:pt idx="28934" formatCode="General">
                  <c:v>6.8721258706102406E-2</c:v>
                </c:pt>
                <c:pt idx="28935" formatCode="General">
                  <c:v>7.0962395852257595E-2</c:v>
                </c:pt>
                <c:pt idx="28936" formatCode="General">
                  <c:v>7.3560921756535794E-2</c:v>
                </c:pt>
                <c:pt idx="28937" formatCode="General">
                  <c:v>7.6314580820080802E-2</c:v>
                </c:pt>
                <c:pt idx="28938" formatCode="General">
                  <c:v>7.9097316804953105E-2</c:v>
                </c:pt>
                <c:pt idx="28939" formatCode="General">
                  <c:v>8.1740065105496307E-2</c:v>
                </c:pt>
                <c:pt idx="28940" formatCode="General">
                  <c:v>8.40551910774507E-2</c:v>
                </c:pt>
                <c:pt idx="28941" formatCode="General">
                  <c:v>8.5966355934928906E-2</c:v>
                </c:pt>
                <c:pt idx="28942" formatCode="General">
                  <c:v>8.7482122102519197E-2</c:v>
                </c:pt>
                <c:pt idx="28943" formatCode="General">
                  <c:v>8.8543766446426295E-2</c:v>
                </c:pt>
                <c:pt idx="28944" formatCode="General">
                  <c:v>8.9089773268184597E-2</c:v>
                </c:pt>
                <c:pt idx="28945" formatCode="General">
                  <c:v>8.9173006809830799E-2</c:v>
                </c:pt>
                <c:pt idx="28946" formatCode="General">
                  <c:v>8.8850718869165707E-2</c:v>
                </c:pt>
                <c:pt idx="28947" formatCode="General">
                  <c:v>8.82328185769201E-2</c:v>
                </c:pt>
                <c:pt idx="28948" formatCode="General">
                  <c:v>8.7391367868863895E-2</c:v>
                </c:pt>
                <c:pt idx="28949" formatCode="General">
                  <c:v>8.6287756326398707E-2</c:v>
                </c:pt>
                <c:pt idx="28950" formatCode="General">
                  <c:v>8.4869699071671606E-2</c:v>
                </c:pt>
                <c:pt idx="28951" formatCode="General">
                  <c:v>8.3161942149261495E-2</c:v>
                </c:pt>
                <c:pt idx="28952" formatCode="General">
                  <c:v>8.1302957636637196E-2</c:v>
                </c:pt>
                <c:pt idx="28953" formatCode="General">
                  <c:v>7.9358776531393102E-2</c:v>
                </c:pt>
                <c:pt idx="28954" formatCode="General">
                  <c:v>7.7271755100901604E-2</c:v>
                </c:pt>
                <c:pt idx="28955" formatCode="General">
                  <c:v>7.4826676256525698E-2</c:v>
                </c:pt>
                <c:pt idx="28956" formatCode="General">
                  <c:v>7.1724653849391501E-2</c:v>
                </c:pt>
                <c:pt idx="28957" formatCode="General">
                  <c:v>6.8145286301834807E-2</c:v>
                </c:pt>
                <c:pt idx="28958" formatCode="General">
                  <c:v>6.4468650602059405E-2</c:v>
                </c:pt>
                <c:pt idx="28959" formatCode="General">
                  <c:v>6.0811258472690297E-2</c:v>
                </c:pt>
                <c:pt idx="28960" formatCode="General">
                  <c:v>5.7244137574047602E-2</c:v>
                </c:pt>
                <c:pt idx="28961" formatCode="General">
                  <c:v>5.3793467898904698E-2</c:v>
                </c:pt>
                <c:pt idx="28962" formatCode="General">
                  <c:v>5.0521384040843297E-2</c:v>
                </c:pt>
                <c:pt idx="28963" formatCode="General">
                  <c:v>4.7537715403401203E-2</c:v>
                </c:pt>
                <c:pt idx="28964" formatCode="General">
                  <c:v>4.4858838804325299E-2</c:v>
                </c:pt>
                <c:pt idx="28965" formatCode="General">
                  <c:v>4.2464097855943503E-2</c:v>
                </c:pt>
                <c:pt idx="28966" formatCode="General">
                  <c:v>4.0432717733552503E-2</c:v>
                </c:pt>
                <c:pt idx="28967" formatCode="General">
                  <c:v>3.8769617960641503E-2</c:v>
                </c:pt>
                <c:pt idx="28968" formatCode="General">
                  <c:v>3.7337387063629997E-2</c:v>
                </c:pt>
                <c:pt idx="28969" formatCode="General">
                  <c:v>3.6111147413170702E-2</c:v>
                </c:pt>
                <c:pt idx="28970" formatCode="General">
                  <c:v>3.5118758030683997E-2</c:v>
                </c:pt>
                <c:pt idx="28971" formatCode="General">
                  <c:v>3.4370190589805498E-2</c:v>
                </c:pt>
                <c:pt idx="28972" formatCode="General">
                  <c:v>3.3582671105007199E-2</c:v>
                </c:pt>
                <c:pt idx="28973" formatCode="General">
                  <c:v>3.23351138275507E-2</c:v>
                </c:pt>
                <c:pt idx="28974" formatCode="General">
                  <c:v>3.0825173813933401E-2</c:v>
                </c:pt>
                <c:pt idx="28975" formatCode="General">
                  <c:v>2.93649007064429E-2</c:v>
                </c:pt>
                <c:pt idx="28976" formatCode="General">
                  <c:v>2.7970371608042999E-2</c:v>
                </c:pt>
                <c:pt idx="28977" formatCode="General">
                  <c:v>2.6583758604019701E-2</c:v>
                </c:pt>
                <c:pt idx="28978" formatCode="General">
                  <c:v>2.5134603024047301E-2</c:v>
                </c:pt>
                <c:pt idx="28979" formatCode="General">
                  <c:v>2.3636459387872E-2</c:v>
                </c:pt>
                <c:pt idx="28980" formatCode="General">
                  <c:v>2.2120707691718901E-2</c:v>
                </c:pt>
                <c:pt idx="28981" formatCode="General">
                  <c:v>2.06223516284945E-2</c:v>
                </c:pt>
                <c:pt idx="28982" formatCode="General">
                  <c:v>1.9179195054567801E-2</c:v>
                </c:pt>
                <c:pt idx="28983" formatCode="General">
                  <c:v>1.78306044749778E-2</c:v>
                </c:pt>
                <c:pt idx="28984" formatCode="General">
                  <c:v>1.65932906407441E-2</c:v>
                </c:pt>
                <c:pt idx="28985" formatCode="General">
                  <c:v>1.54636029598574E-2</c:v>
                </c:pt>
                <c:pt idx="28986" formatCode="General">
                  <c:v>1.4396321711516001E-2</c:v>
                </c:pt>
                <c:pt idx="28987" formatCode="General">
                  <c:v>1.3272977182812701E-2</c:v>
                </c:pt>
                <c:pt idx="28988" formatCode="General">
                  <c:v>1.19822814839637E-2</c:v>
                </c:pt>
                <c:pt idx="28989" formatCode="General">
                  <c:v>1.01698224009298E-2</c:v>
                </c:pt>
                <c:pt idx="28990" formatCode="General">
                  <c:v>7.6516844321163598E-3</c:v>
                </c:pt>
                <c:pt idx="28991" formatCode="General">
                  <c:v>4.9436780012484397E-3</c:v>
                </c:pt>
                <c:pt idx="28992" formatCode="General">
                  <c:v>2.3897653458431799E-3</c:v>
                </c:pt>
                <c:pt idx="28993" formatCode="General">
                  <c:v>-1.5407873097275399E-4</c:v>
                </c:pt>
                <c:pt idx="28994" formatCode="General">
                  <c:v>-2.7759410682418502E-3</c:v>
                </c:pt>
                <c:pt idx="28995" formatCode="General">
                  <c:v>-5.4323742519691402E-3</c:v>
                </c:pt>
                <c:pt idx="28996" formatCode="General">
                  <c:v>-8.0141675197500095E-3</c:v>
                </c:pt>
                <c:pt idx="28997" formatCode="General">
                  <c:v>-1.0347695597303299E-2</c:v>
                </c:pt>
                <c:pt idx="28998" formatCode="General">
                  <c:v>-1.2365367778545701E-2</c:v>
                </c:pt>
                <c:pt idx="28999" formatCode="General">
                  <c:v>-1.4115006581098001E-2</c:v>
                </c:pt>
                <c:pt idx="29000" formatCode="General">
                  <c:v>-1.5671366987092102E-2</c:v>
                </c:pt>
                <c:pt idx="29001" formatCode="General">
                  <c:v>-1.7098162251806399E-2</c:v>
                </c:pt>
                <c:pt idx="29002" formatCode="General">
                  <c:v>-1.8455767207740399E-2</c:v>
                </c:pt>
                <c:pt idx="29003" formatCode="General">
                  <c:v>-1.9778723052773499E-2</c:v>
                </c:pt>
                <c:pt idx="29004" formatCode="General">
                  <c:v>-2.1144734681085801E-2</c:v>
                </c:pt>
                <c:pt idx="29005" formatCode="General">
                  <c:v>-2.25349725855702E-2</c:v>
                </c:pt>
                <c:pt idx="29006" formatCode="General">
                  <c:v>-2.39011623760455E-2</c:v>
                </c:pt>
                <c:pt idx="29007" formatCode="General">
                  <c:v>-2.5315684677383401E-2</c:v>
                </c:pt>
                <c:pt idx="29008" formatCode="General">
                  <c:v>-2.7239051423333601E-2</c:v>
                </c:pt>
                <c:pt idx="29009" formatCode="General">
                  <c:v>-2.9615455740226799E-2</c:v>
                </c:pt>
                <c:pt idx="29010" formatCode="General">
                  <c:v>-3.2172436455147703E-2</c:v>
                </c:pt>
                <c:pt idx="29011" formatCode="General">
                  <c:v>-3.5203804708603501E-2</c:v>
                </c:pt>
                <c:pt idx="29012" formatCode="General">
                  <c:v>-3.8437825174543298E-2</c:v>
                </c:pt>
                <c:pt idx="29013" formatCode="General">
                  <c:v>-4.1586991231715803E-2</c:v>
                </c:pt>
                <c:pt idx="29014" formatCode="General">
                  <c:v>-4.45232742276645E-2</c:v>
                </c:pt>
                <c:pt idx="29015" formatCode="General">
                  <c:v>-4.6948183475517602E-2</c:v>
                </c:pt>
                <c:pt idx="29016" formatCode="General">
                  <c:v>-4.8720723810108897E-2</c:v>
                </c:pt>
                <c:pt idx="29017" formatCode="General">
                  <c:v>-4.9826735631234603E-2</c:v>
                </c:pt>
                <c:pt idx="29018" formatCode="General">
                  <c:v>-5.0163691813463501E-2</c:v>
                </c:pt>
                <c:pt idx="29019" formatCode="General">
                  <c:v>-4.9769772163622598E-2</c:v>
                </c:pt>
                <c:pt idx="29020" formatCode="General">
                  <c:v>-4.8949236673250102E-2</c:v>
                </c:pt>
                <c:pt idx="29021" formatCode="General">
                  <c:v>-4.7938527701636299E-2</c:v>
                </c:pt>
                <c:pt idx="29022" formatCode="General">
                  <c:v>-4.6904755003434502E-2</c:v>
                </c:pt>
                <c:pt idx="29023" formatCode="General">
                  <c:v>-4.5997375322238403E-2</c:v>
                </c:pt>
                <c:pt idx="29024" formatCode="General">
                  <c:v>-4.5362566092835899E-2</c:v>
                </c:pt>
                <c:pt idx="29025" formatCode="General">
                  <c:v>-4.5221700254822403E-2</c:v>
                </c:pt>
                <c:pt idx="29026" formatCode="General">
                  <c:v>-4.5911898123403003E-2</c:v>
                </c:pt>
                <c:pt idx="29027" formatCode="General">
                  <c:v>-4.7818818308259403E-2</c:v>
                </c:pt>
                <c:pt idx="29028" formatCode="General">
                  <c:v>-5.0923729981100001E-2</c:v>
                </c:pt>
                <c:pt idx="29029" formatCode="General">
                  <c:v>-5.47735546787372E-2</c:v>
                </c:pt>
                <c:pt idx="29030" formatCode="General">
                  <c:v>-5.9002639436578901E-2</c:v>
                </c:pt>
                <c:pt idx="29031" formatCode="General">
                  <c:v>-6.3804160659747602E-2</c:v>
                </c:pt>
                <c:pt idx="29032" formatCode="General">
                  <c:v>-6.9141338895209903E-2</c:v>
                </c:pt>
                <c:pt idx="29033" formatCode="General">
                  <c:v>-7.4380849933418605E-2</c:v>
                </c:pt>
                <c:pt idx="29034" formatCode="General">
                  <c:v>-7.9188352323132302E-2</c:v>
                </c:pt>
                <c:pt idx="29035" formatCode="General">
                  <c:v>-8.3427588912355605E-2</c:v>
                </c:pt>
                <c:pt idx="29036" formatCode="General">
                  <c:v>-8.6943106346693694E-2</c:v>
                </c:pt>
                <c:pt idx="29037" formatCode="General">
                  <c:v>-8.9601088716396604E-2</c:v>
                </c:pt>
                <c:pt idx="29038" formatCode="General">
                  <c:v>-9.1283579666744594E-2</c:v>
                </c:pt>
                <c:pt idx="29039" formatCode="General">
                  <c:v>-9.1940687319317899E-2</c:v>
                </c:pt>
                <c:pt idx="29040" formatCode="General">
                  <c:v>-9.1565325767553302E-2</c:v>
                </c:pt>
                <c:pt idx="29041" formatCode="General">
                  <c:v>-9.0328523371099798E-2</c:v>
                </c:pt>
                <c:pt idx="29042" formatCode="General">
                  <c:v>-8.8577882636334898E-2</c:v>
                </c:pt>
                <c:pt idx="29043" formatCode="General">
                  <c:v>-8.6662084103151807E-2</c:v>
                </c:pt>
                <c:pt idx="29044" formatCode="General">
                  <c:v>-8.4851009967467902E-2</c:v>
                </c:pt>
                <c:pt idx="29045" formatCode="General">
                  <c:v>-8.3219434247168905E-2</c:v>
                </c:pt>
                <c:pt idx="29046" formatCode="General">
                  <c:v>-8.1770086722178503E-2</c:v>
                </c:pt>
                <c:pt idx="29047" formatCode="General">
                  <c:v>-8.0615375482468998E-2</c:v>
                </c:pt>
                <c:pt idx="29048" formatCode="General">
                  <c:v>-7.9859452440107004E-2</c:v>
                </c:pt>
                <c:pt idx="29049" formatCode="General">
                  <c:v>-7.9502580557923003E-2</c:v>
                </c:pt>
                <c:pt idx="29050" formatCode="General">
                  <c:v>-7.9507671216928102E-2</c:v>
                </c:pt>
                <c:pt idx="29051" formatCode="General">
                  <c:v>-7.9893803242610695E-2</c:v>
                </c:pt>
                <c:pt idx="29052" formatCode="General">
                  <c:v>-8.0597532547302203E-2</c:v>
                </c:pt>
                <c:pt idx="29053" formatCode="General">
                  <c:v>-8.1802096119170498E-2</c:v>
                </c:pt>
                <c:pt idx="29054" formatCode="General">
                  <c:v>-8.3795531210408794E-2</c:v>
                </c:pt>
                <c:pt idx="29055" formatCode="General">
                  <c:v>-8.6287448210696394E-2</c:v>
                </c:pt>
                <c:pt idx="29056" formatCode="General">
                  <c:v>-8.8966788769285196E-2</c:v>
                </c:pt>
                <c:pt idx="29057" formatCode="General">
                  <c:v>-9.1836622147204297E-2</c:v>
                </c:pt>
                <c:pt idx="29058" formatCode="General">
                  <c:v>-9.4908783288236404E-2</c:v>
                </c:pt>
                <c:pt idx="29059" formatCode="General">
                  <c:v>-9.8084328585538602E-2</c:v>
                </c:pt>
                <c:pt idx="29060" formatCode="General">
                  <c:v>-0.101176190608549</c:v>
                </c:pt>
                <c:pt idx="29061" formatCode="General">
                  <c:v>-0.103983857102144</c:v>
                </c:pt>
                <c:pt idx="29062" formatCode="General">
                  <c:v>-0.10636646762676499</c:v>
                </c:pt>
                <c:pt idx="29063" formatCode="General">
                  <c:v>-0.10834053259198</c:v>
                </c:pt>
                <c:pt idx="29064" formatCode="General">
                  <c:v>-0.110001707733513</c:v>
                </c:pt>
                <c:pt idx="29065" formatCode="General">
                  <c:v>-0.111412205693983</c:v>
                </c:pt>
                <c:pt idx="29066" formatCode="General">
                  <c:v>-0.112556876284523</c:v>
                </c:pt>
                <c:pt idx="29067" formatCode="General">
                  <c:v>-0.113370204509081</c:v>
                </c:pt>
                <c:pt idx="29068" formatCode="General">
                  <c:v>-0.11378493113362299</c:v>
                </c:pt>
                <c:pt idx="29069" formatCode="General">
                  <c:v>-0.113675262604627</c:v>
                </c:pt>
                <c:pt idx="29070" formatCode="General">
                  <c:v>-0.112944745901033</c:v>
                </c:pt>
                <c:pt idx="29071" formatCode="General">
                  <c:v>-0.111671282482647</c:v>
                </c:pt>
                <c:pt idx="29072" formatCode="General">
                  <c:v>-0.109996892835676</c:v>
                </c:pt>
                <c:pt idx="29073" formatCode="General">
                  <c:v>-0.108021588987026</c:v>
                </c:pt>
                <c:pt idx="29074" formatCode="General">
                  <c:v>-0.10580967868387001</c:v>
                </c:pt>
                <c:pt idx="29075" formatCode="General">
                  <c:v>-0.103639694553687</c:v>
                </c:pt>
                <c:pt idx="29076" formatCode="General">
                  <c:v>-0.10196569733152799</c:v>
                </c:pt>
                <c:pt idx="29077" formatCode="General">
                  <c:v>-0.100684648729</c:v>
                </c:pt>
                <c:pt idx="29078" formatCode="General">
                  <c:v>-9.9501402764910804E-2</c:v>
                </c:pt>
                <c:pt idx="29079" formatCode="General">
                  <c:v>-9.84274678412458E-2</c:v>
                </c:pt>
                <c:pt idx="29080" formatCode="General">
                  <c:v>-9.7455693251850703E-2</c:v>
                </c:pt>
                <c:pt idx="29081" formatCode="General">
                  <c:v>-9.65991710441476E-2</c:v>
                </c:pt>
                <c:pt idx="29082" formatCode="General">
                  <c:v>-9.5860645301853495E-2</c:v>
                </c:pt>
                <c:pt idx="29083" formatCode="General">
                  <c:v>-9.5198633316586803E-2</c:v>
                </c:pt>
                <c:pt idx="29084" formatCode="General">
                  <c:v>-9.4596257056277694E-2</c:v>
                </c:pt>
                <c:pt idx="29085" formatCode="General">
                  <c:v>-9.4027888358576894E-2</c:v>
                </c:pt>
                <c:pt idx="29086" formatCode="General">
                  <c:v>-9.3483863652666699E-2</c:v>
                </c:pt>
                <c:pt idx="29087" formatCode="General">
                  <c:v>-9.2940895975024099E-2</c:v>
                </c:pt>
                <c:pt idx="29088" formatCode="General">
                  <c:v>-9.2240173737466097E-2</c:v>
                </c:pt>
                <c:pt idx="29089" formatCode="General">
                  <c:v>-9.1225877238625699E-2</c:v>
                </c:pt>
                <c:pt idx="29090" formatCode="General">
                  <c:v>-8.99521225755609E-2</c:v>
                </c:pt>
                <c:pt idx="29091" formatCode="General">
                  <c:v>-8.8566467257394102E-2</c:v>
                </c:pt>
                <c:pt idx="29092" formatCode="General">
                  <c:v>-8.7142068991427499E-2</c:v>
                </c:pt>
                <c:pt idx="29093" formatCode="General">
                  <c:v>-8.5721955452956397E-2</c:v>
                </c:pt>
                <c:pt idx="29094" formatCode="General">
                  <c:v>-8.4331500936468906E-2</c:v>
                </c:pt>
                <c:pt idx="29095" formatCode="General">
                  <c:v>-8.3001853789627697E-2</c:v>
                </c:pt>
                <c:pt idx="29096" formatCode="General">
                  <c:v>-8.1838213498993104E-2</c:v>
                </c:pt>
                <c:pt idx="29097" formatCode="General">
                  <c:v>-8.1283517728337501E-2</c:v>
                </c:pt>
                <c:pt idx="29098" formatCode="General">
                  <c:v>-8.1321891951621705E-2</c:v>
                </c:pt>
                <c:pt idx="29099" formatCode="General">
                  <c:v>-8.1529454655211303E-2</c:v>
                </c:pt>
                <c:pt idx="29100" formatCode="General">
                  <c:v>-8.1839376131661701E-2</c:v>
                </c:pt>
                <c:pt idx="29101" formatCode="General">
                  <c:v>-8.2141366344821803E-2</c:v>
                </c:pt>
                <c:pt idx="29102" formatCode="General">
                  <c:v>-8.2295798105897502E-2</c:v>
                </c:pt>
                <c:pt idx="29103" formatCode="General">
                  <c:v>-8.2312147063763899E-2</c:v>
                </c:pt>
                <c:pt idx="29104" formatCode="General">
                  <c:v>-8.2215093530810496E-2</c:v>
                </c:pt>
                <c:pt idx="29105" formatCode="General">
                  <c:v>-8.2024558566768602E-2</c:v>
                </c:pt>
                <c:pt idx="29106" formatCode="General">
                  <c:v>-8.1844954290237804E-2</c:v>
                </c:pt>
                <c:pt idx="29107" formatCode="General">
                  <c:v>-8.1661493387116299E-2</c:v>
                </c:pt>
                <c:pt idx="29108" formatCode="General">
                  <c:v>-8.1326570318746599E-2</c:v>
                </c:pt>
                <c:pt idx="29109" formatCode="General">
                  <c:v>-8.0657745673182402E-2</c:v>
                </c:pt>
                <c:pt idx="29110" formatCode="General">
                  <c:v>-7.9596050321495304E-2</c:v>
                </c:pt>
                <c:pt idx="29111" formatCode="General">
                  <c:v>-7.8166382447483002E-2</c:v>
                </c:pt>
                <c:pt idx="29112" formatCode="General">
                  <c:v>-7.6385988378116706E-2</c:v>
                </c:pt>
                <c:pt idx="29113" formatCode="General">
                  <c:v>-7.4280146023751298E-2</c:v>
                </c:pt>
                <c:pt idx="29114" formatCode="General">
                  <c:v>-7.1859748979053603E-2</c:v>
                </c:pt>
                <c:pt idx="29115" formatCode="General">
                  <c:v>-6.9226262462382698E-2</c:v>
                </c:pt>
                <c:pt idx="29116" formatCode="General">
                  <c:v>-6.6500746049639001E-2</c:v>
                </c:pt>
                <c:pt idx="29117" formatCode="General">
                  <c:v>-6.3657485816036793E-2</c:v>
                </c:pt>
                <c:pt idx="29118" formatCode="General">
                  <c:v>-6.0642863426145402E-2</c:v>
                </c:pt>
                <c:pt idx="29119" formatCode="General">
                  <c:v>-5.7517207409604601E-2</c:v>
                </c:pt>
                <c:pt idx="29120" formatCode="General">
                  <c:v>-5.4513845995608601E-2</c:v>
                </c:pt>
                <c:pt idx="29121" formatCode="General">
                  <c:v>-5.1755818392998199E-2</c:v>
                </c:pt>
                <c:pt idx="29122" formatCode="General">
                  <c:v>-4.9455179855698299E-2</c:v>
                </c:pt>
                <c:pt idx="29123" formatCode="General">
                  <c:v>-4.7611005153873398E-2</c:v>
                </c:pt>
                <c:pt idx="29124" formatCode="General">
                  <c:v>-4.5850330903460697E-2</c:v>
                </c:pt>
                <c:pt idx="29125" formatCode="General">
                  <c:v>-4.4082982732609098E-2</c:v>
                </c:pt>
                <c:pt idx="29126" formatCode="General">
                  <c:v>-4.2295766072594401E-2</c:v>
                </c:pt>
                <c:pt idx="29127" formatCode="General">
                  <c:v>-4.04833651081754E-2</c:v>
                </c:pt>
                <c:pt idx="29128" formatCode="General">
                  <c:v>-3.86900721059521E-2</c:v>
                </c:pt>
                <c:pt idx="29129" formatCode="General">
                  <c:v>-3.6890027253704702E-2</c:v>
                </c:pt>
                <c:pt idx="29130" formatCode="General">
                  <c:v>-3.5000987669492299E-2</c:v>
                </c:pt>
                <c:pt idx="29131" formatCode="General">
                  <c:v>-3.2960862002202898E-2</c:v>
                </c:pt>
                <c:pt idx="29132" formatCode="General">
                  <c:v>-3.07714660186275E-2</c:v>
                </c:pt>
                <c:pt idx="29133" formatCode="General">
                  <c:v>-2.8544904002894101E-2</c:v>
                </c:pt>
                <c:pt idx="29134" formatCode="General">
                  <c:v>-2.6362067024007799E-2</c:v>
                </c:pt>
                <c:pt idx="29135" formatCode="General">
                  <c:v>-2.4209785154165601E-2</c:v>
                </c:pt>
                <c:pt idx="29136" formatCode="General">
                  <c:v>-2.2157035704301501E-2</c:v>
                </c:pt>
                <c:pt idx="29137" formatCode="General">
                  <c:v>-2.0304613668657601E-2</c:v>
                </c:pt>
                <c:pt idx="29138" formatCode="General">
                  <c:v>-1.8602858233490401E-2</c:v>
                </c:pt>
                <c:pt idx="29139" formatCode="General">
                  <c:v>-1.69782897522643E-2</c:v>
                </c:pt>
                <c:pt idx="29140" formatCode="General">
                  <c:v>-1.5431394561613999E-2</c:v>
                </c:pt>
                <c:pt idx="29141" formatCode="General">
                  <c:v>-1.40095903247977E-2</c:v>
                </c:pt>
                <c:pt idx="29142" formatCode="General">
                  <c:v>-1.27045799407685E-2</c:v>
                </c:pt>
                <c:pt idx="29143" formatCode="General">
                  <c:v>-1.14309209756002E-2</c:v>
                </c:pt>
                <c:pt idx="29144" formatCode="General">
                  <c:v>-1.0120538995433999E-2</c:v>
                </c:pt>
                <c:pt idx="29145" formatCode="General">
                  <c:v>-8.7066648956705597E-3</c:v>
                </c:pt>
                <c:pt idx="29146" formatCode="General">
                  <c:v>-7.2282076597253997E-3</c:v>
                </c:pt>
                <c:pt idx="29147" formatCode="General">
                  <c:v>-5.7013927926197498E-3</c:v>
                </c:pt>
                <c:pt idx="29148" formatCode="General">
                  <c:v>-4.0493817100538199E-3</c:v>
                </c:pt>
                <c:pt idx="29149" formatCode="General">
                  <c:v>-2.26590783089572E-3</c:v>
                </c:pt>
                <c:pt idx="29150" formatCode="General">
                  <c:v>-4.1602234624373398E-4</c:v>
                </c:pt>
                <c:pt idx="29151" formatCode="General">
                  <c:v>1.1294283487729101E-3</c:v>
                </c:pt>
                <c:pt idx="29152" formatCode="General">
                  <c:v>2.1159870019899101E-3</c:v>
                </c:pt>
                <c:pt idx="29153" formatCode="General">
                  <c:v>2.88769169643974E-3</c:v>
                </c:pt>
                <c:pt idx="29154" formatCode="General">
                  <c:v>3.7081446522427499E-3</c:v>
                </c:pt>
                <c:pt idx="29155" formatCode="General">
                  <c:v>4.6294997319721804E-3</c:v>
                </c:pt>
                <c:pt idx="29156" formatCode="General">
                  <c:v>5.7093209202572501E-3</c:v>
                </c:pt>
                <c:pt idx="29157" formatCode="General">
                  <c:v>6.9222761431829601E-3</c:v>
                </c:pt>
                <c:pt idx="29158" formatCode="General">
                  <c:v>8.2656817058154794E-3</c:v>
                </c:pt>
                <c:pt idx="29159" formatCode="General">
                  <c:v>9.7896055326405999E-3</c:v>
                </c:pt>
                <c:pt idx="29160" formatCode="General">
                  <c:v>1.14809734422024E-2</c:v>
                </c:pt>
                <c:pt idx="29161" formatCode="General">
                  <c:v>1.3339598004442401E-2</c:v>
                </c:pt>
                <c:pt idx="29162" formatCode="General">
                  <c:v>1.52723141414486E-2</c:v>
                </c:pt>
                <c:pt idx="29163" formatCode="General">
                  <c:v>1.7062950765557298E-2</c:v>
                </c:pt>
                <c:pt idx="29164" formatCode="General">
                  <c:v>1.8750145582635599E-2</c:v>
                </c:pt>
                <c:pt idx="29165" formatCode="General">
                  <c:v>2.03890645578324E-2</c:v>
                </c:pt>
                <c:pt idx="29166" formatCode="General">
                  <c:v>2.1864666374038499E-2</c:v>
                </c:pt>
                <c:pt idx="29167" formatCode="General">
                  <c:v>2.3280546544458498E-2</c:v>
                </c:pt>
                <c:pt idx="29168" formatCode="General">
                  <c:v>2.4834957527986101E-2</c:v>
                </c:pt>
                <c:pt idx="29169" formatCode="General">
                  <c:v>2.6496165778696699E-2</c:v>
                </c:pt>
                <c:pt idx="29170" formatCode="General">
                  <c:v>2.81575931954967E-2</c:v>
                </c:pt>
                <c:pt idx="29171" formatCode="General">
                  <c:v>2.9865327144471699E-2</c:v>
                </c:pt>
                <c:pt idx="29172" formatCode="General">
                  <c:v>3.13748143128115E-2</c:v>
                </c:pt>
                <c:pt idx="29173" formatCode="General">
                  <c:v>3.2367238840592602E-2</c:v>
                </c:pt>
                <c:pt idx="29174" formatCode="General">
                  <c:v>3.3049195653415298E-2</c:v>
                </c:pt>
                <c:pt idx="29175" formatCode="General">
                  <c:v>3.3666278548927599E-2</c:v>
                </c:pt>
                <c:pt idx="29176" formatCode="General">
                  <c:v>3.4306338440807001E-2</c:v>
                </c:pt>
                <c:pt idx="29177" formatCode="General">
                  <c:v>3.5086293584819198E-2</c:v>
                </c:pt>
                <c:pt idx="29178" formatCode="General">
                  <c:v>3.6027437115188098E-2</c:v>
                </c:pt>
                <c:pt idx="29179" formatCode="General">
                  <c:v>3.7065152359393803E-2</c:v>
                </c:pt>
                <c:pt idx="29180" formatCode="General">
                  <c:v>3.8214548351026098E-2</c:v>
                </c:pt>
                <c:pt idx="29181" formatCode="General">
                  <c:v>3.95618221271892E-2</c:v>
                </c:pt>
                <c:pt idx="29182" formatCode="General">
                  <c:v>4.1072013318670199E-2</c:v>
                </c:pt>
                <c:pt idx="29183" formatCode="General">
                  <c:v>4.2629339471941398E-2</c:v>
                </c:pt>
                <c:pt idx="29184" formatCode="General">
                  <c:v>4.4250161415336303E-2</c:v>
                </c:pt>
                <c:pt idx="29185" formatCode="General">
                  <c:v>4.5987671282651597E-2</c:v>
                </c:pt>
                <c:pt idx="29186" formatCode="General">
                  <c:v>4.78330627635494E-2</c:v>
                </c:pt>
                <c:pt idx="29187" formatCode="General">
                  <c:v>4.9762304745358601E-2</c:v>
                </c:pt>
                <c:pt idx="29188" formatCode="General">
                  <c:v>5.1752679382522003E-2</c:v>
                </c:pt>
                <c:pt idx="29189" formatCode="General">
                  <c:v>5.3749670049721601E-2</c:v>
                </c:pt>
                <c:pt idx="29190" formatCode="General">
                  <c:v>5.5772961183676202E-2</c:v>
                </c:pt>
                <c:pt idx="29191" formatCode="General">
                  <c:v>5.7845734739866699E-2</c:v>
                </c:pt>
                <c:pt idx="29192" formatCode="General">
                  <c:v>5.9557539027712499E-2</c:v>
                </c:pt>
                <c:pt idx="29193" formatCode="General">
                  <c:v>6.0731414101337401E-2</c:v>
                </c:pt>
                <c:pt idx="29194" formatCode="General">
                  <c:v>6.16766674764068E-2</c:v>
                </c:pt>
                <c:pt idx="29195" formatCode="General">
                  <c:v>6.2438143319792999E-2</c:v>
                </c:pt>
                <c:pt idx="29196" formatCode="General">
                  <c:v>6.2988882385752995E-2</c:v>
                </c:pt>
                <c:pt idx="29197" formatCode="General">
                  <c:v>6.34747721912753E-2</c:v>
                </c:pt>
                <c:pt idx="29198" formatCode="General">
                  <c:v>6.40076251923586E-2</c:v>
                </c:pt>
                <c:pt idx="29199" formatCode="General">
                  <c:v>6.4551549326212501E-2</c:v>
                </c:pt>
                <c:pt idx="29200" formatCode="General">
                  <c:v>6.5090041684043407E-2</c:v>
                </c:pt>
                <c:pt idx="29201" formatCode="General">
                  <c:v>6.5669898893125994E-2</c:v>
                </c:pt>
                <c:pt idx="29202" formatCode="General">
                  <c:v>6.6318243679169303E-2</c:v>
                </c:pt>
                <c:pt idx="29203" formatCode="General">
                  <c:v>6.7016292210075407E-2</c:v>
                </c:pt>
                <c:pt idx="29204" formatCode="General">
                  <c:v>6.7756910959084996E-2</c:v>
                </c:pt>
                <c:pt idx="29205" formatCode="General">
                  <c:v>6.8488159432670906E-2</c:v>
                </c:pt>
                <c:pt idx="29206" formatCode="General">
                  <c:v>6.9153442047822603E-2</c:v>
                </c:pt>
                <c:pt idx="29207" formatCode="General">
                  <c:v>6.9902542243183499E-2</c:v>
                </c:pt>
                <c:pt idx="29208" formatCode="General">
                  <c:v>7.0882064407669504E-2</c:v>
                </c:pt>
                <c:pt idx="29209" formatCode="General">
                  <c:v>7.2023915685561504E-2</c:v>
                </c:pt>
                <c:pt idx="29210" formatCode="General">
                  <c:v>7.3170938531188098E-2</c:v>
                </c:pt>
                <c:pt idx="29211" formatCode="General">
                  <c:v>7.3864082380591695E-2</c:v>
                </c:pt>
                <c:pt idx="29212" formatCode="General">
                  <c:v>7.4038125301809199E-2</c:v>
                </c:pt>
                <c:pt idx="29213" formatCode="General">
                  <c:v>7.4088409908489E-2</c:v>
                </c:pt>
                <c:pt idx="29214" formatCode="General">
                  <c:v>7.4040723964182903E-2</c:v>
                </c:pt>
                <c:pt idx="29215" formatCode="General">
                  <c:v>7.3889387456844299E-2</c:v>
                </c:pt>
                <c:pt idx="29216" formatCode="General">
                  <c:v>7.3686717135564697E-2</c:v>
                </c:pt>
                <c:pt idx="29217" formatCode="General">
                  <c:v>7.3427672062987101E-2</c:v>
                </c:pt>
                <c:pt idx="29218" formatCode="General">
                  <c:v>7.30651230739396E-2</c:v>
                </c:pt>
                <c:pt idx="29219" formatCode="General">
                  <c:v>7.2607888026203299E-2</c:v>
                </c:pt>
                <c:pt idx="29220" formatCode="General">
                  <c:v>7.2140712256128794E-2</c:v>
                </c:pt>
                <c:pt idx="29221" formatCode="General">
                  <c:v>7.1787086481956502E-2</c:v>
                </c:pt>
                <c:pt idx="29222" formatCode="General">
                  <c:v>7.1611891680892201E-2</c:v>
                </c:pt>
                <c:pt idx="29223" formatCode="General">
                  <c:v>7.1632313109395801E-2</c:v>
                </c:pt>
                <c:pt idx="29224" formatCode="General">
                  <c:v>7.1841458445072101E-2</c:v>
                </c:pt>
                <c:pt idx="29225" formatCode="General">
                  <c:v>7.2132408470211504E-2</c:v>
                </c:pt>
                <c:pt idx="29226" formatCode="General">
                  <c:v>7.2413197922358702E-2</c:v>
                </c:pt>
                <c:pt idx="29227" formatCode="General">
                  <c:v>7.2670667644471998E-2</c:v>
                </c:pt>
                <c:pt idx="29228" formatCode="General">
                  <c:v>7.2897597434360306E-2</c:v>
                </c:pt>
                <c:pt idx="29229" formatCode="General">
                  <c:v>7.2603550307204806E-2</c:v>
                </c:pt>
                <c:pt idx="29230" formatCode="General">
                  <c:v>7.1665520504236899E-2</c:v>
                </c:pt>
                <c:pt idx="29231" formatCode="General">
                  <c:v>7.0439228417455702E-2</c:v>
                </c:pt>
                <c:pt idx="29232" formatCode="General">
                  <c:v>6.9051079721265604E-2</c:v>
                </c:pt>
                <c:pt idx="29233" formatCode="General">
                  <c:v>6.7683213685701293E-2</c:v>
                </c:pt>
                <c:pt idx="29234" formatCode="General">
                  <c:v>6.6451396033789495E-2</c:v>
                </c:pt>
                <c:pt idx="29235" formatCode="General">
                  <c:v>6.5428781817545606E-2</c:v>
                </c:pt>
                <c:pt idx="29236" formatCode="General">
                  <c:v>6.4678603494900302E-2</c:v>
                </c:pt>
                <c:pt idx="29237" formatCode="General">
                  <c:v>6.4371963279426694E-2</c:v>
                </c:pt>
                <c:pt idx="29238" formatCode="General">
                  <c:v>6.4635435881514602E-2</c:v>
                </c:pt>
                <c:pt idx="29239" formatCode="General">
                  <c:v>6.5435255187706903E-2</c:v>
                </c:pt>
                <c:pt idx="29240" formatCode="General">
                  <c:v>6.6625419021304602E-2</c:v>
                </c:pt>
                <c:pt idx="29241" formatCode="General">
                  <c:v>6.8055233198662204E-2</c:v>
                </c:pt>
                <c:pt idx="29242" formatCode="General">
                  <c:v>6.9635914132825993E-2</c:v>
                </c:pt>
                <c:pt idx="29243" formatCode="General">
                  <c:v>7.1343914514520906E-2</c:v>
                </c:pt>
                <c:pt idx="29244" formatCode="General">
                  <c:v>7.3159384587030196E-2</c:v>
                </c:pt>
                <c:pt idx="29245" formatCode="General">
                  <c:v>7.5030061053602895E-2</c:v>
                </c:pt>
                <c:pt idx="29246" formatCode="General">
                  <c:v>7.7021372843873004E-2</c:v>
                </c:pt>
                <c:pt idx="29247" formatCode="General">
                  <c:v>7.8948219678571505E-2</c:v>
                </c:pt>
                <c:pt idx="29248" formatCode="General">
                  <c:v>8.0262772351439401E-2</c:v>
                </c:pt>
                <c:pt idx="29249" formatCode="General">
                  <c:v>8.0993564135867099E-2</c:v>
                </c:pt>
                <c:pt idx="29250" formatCode="General">
                  <c:v>8.1435524477318902E-2</c:v>
                </c:pt>
                <c:pt idx="29251" formatCode="General">
                  <c:v>8.1582859556427204E-2</c:v>
                </c:pt>
                <c:pt idx="29252" formatCode="General">
                  <c:v>8.1412608808475895E-2</c:v>
                </c:pt>
                <c:pt idx="29253" formatCode="General">
                  <c:v>8.10094401816846E-2</c:v>
                </c:pt>
                <c:pt idx="29254" formatCode="General">
                  <c:v>8.0597524785923899E-2</c:v>
                </c:pt>
                <c:pt idx="29255" formatCode="General">
                  <c:v>8.0231973084102903E-2</c:v>
                </c:pt>
                <c:pt idx="29256" formatCode="General">
                  <c:v>7.9787870063231195E-2</c:v>
                </c:pt>
                <c:pt idx="29257" formatCode="General">
                  <c:v>7.9218358780858894E-2</c:v>
                </c:pt>
                <c:pt idx="29258" formatCode="General">
                  <c:v>7.8549469210925593E-2</c:v>
                </c:pt>
                <c:pt idx="29259" formatCode="General">
                  <c:v>7.7801657405118005E-2</c:v>
                </c:pt>
                <c:pt idx="29260" formatCode="General">
                  <c:v>7.7020047833934499E-2</c:v>
                </c:pt>
                <c:pt idx="29261" formatCode="General">
                  <c:v>7.6228271786427507E-2</c:v>
                </c:pt>
                <c:pt idx="29262" formatCode="General">
                  <c:v>7.5381739461759606E-2</c:v>
                </c:pt>
                <c:pt idx="29263" formatCode="General">
                  <c:v>7.4502109488209803E-2</c:v>
                </c:pt>
                <c:pt idx="29264" formatCode="General">
                  <c:v>7.3753880320425097E-2</c:v>
                </c:pt>
                <c:pt idx="29265" formatCode="General">
                  <c:v>7.3260526699141501E-2</c:v>
                </c:pt>
                <c:pt idx="29266" formatCode="General">
                  <c:v>7.2996918987511802E-2</c:v>
                </c:pt>
                <c:pt idx="29267" formatCode="General">
                  <c:v>7.2948237554284798E-2</c:v>
                </c:pt>
                <c:pt idx="29268" formatCode="General">
                  <c:v>7.3093497909208605E-2</c:v>
                </c:pt>
                <c:pt idx="29269" formatCode="General">
                  <c:v>7.2907044659792905E-2</c:v>
                </c:pt>
                <c:pt idx="29270" formatCode="General">
                  <c:v>7.2059213634086197E-2</c:v>
                </c:pt>
                <c:pt idx="29271" formatCode="General">
                  <c:v>7.1000116645033098E-2</c:v>
                </c:pt>
                <c:pt idx="29272" formatCode="General">
                  <c:v>6.99451397126232E-2</c:v>
                </c:pt>
                <c:pt idx="29273" formatCode="General">
                  <c:v>6.8807512171096E-2</c:v>
                </c:pt>
                <c:pt idx="29274" formatCode="General">
                  <c:v>6.7546984719783806E-2</c:v>
                </c:pt>
                <c:pt idx="29275" formatCode="General">
                  <c:v>6.62217822735474E-2</c:v>
                </c:pt>
                <c:pt idx="29276" formatCode="General">
                  <c:v>6.4955037427113005E-2</c:v>
                </c:pt>
                <c:pt idx="29277" formatCode="General">
                  <c:v>6.3828638811384494E-2</c:v>
                </c:pt>
                <c:pt idx="29278" formatCode="General">
                  <c:v>6.28425696245766E-2</c:v>
                </c:pt>
                <c:pt idx="29279" formatCode="General">
                  <c:v>6.1993908255042703E-2</c:v>
                </c:pt>
                <c:pt idx="29280" formatCode="General">
                  <c:v>6.13420485369758E-2</c:v>
                </c:pt>
                <c:pt idx="29281" formatCode="General">
                  <c:v>6.08721460759745E-2</c:v>
                </c:pt>
                <c:pt idx="29282" formatCode="General">
                  <c:v>6.0587484954636901E-2</c:v>
                </c:pt>
                <c:pt idx="29283" formatCode="General">
                  <c:v>6.0393217474133502E-2</c:v>
                </c:pt>
                <c:pt idx="29284" formatCode="General">
                  <c:v>6.0146308906737202E-2</c:v>
                </c:pt>
                <c:pt idx="29285" formatCode="General">
                  <c:v>5.9847337036121599E-2</c:v>
                </c:pt>
                <c:pt idx="29286" formatCode="General">
                  <c:v>5.9485232263031401E-2</c:v>
                </c:pt>
                <c:pt idx="29287" formatCode="General">
                  <c:v>5.8978853624870001E-2</c:v>
                </c:pt>
                <c:pt idx="29288" formatCode="General">
                  <c:v>5.8288607761752001E-2</c:v>
                </c:pt>
                <c:pt idx="29289" formatCode="General">
                  <c:v>5.7422233322866202E-2</c:v>
                </c:pt>
                <c:pt idx="29290" formatCode="General">
                  <c:v>5.59724627296758E-2</c:v>
                </c:pt>
                <c:pt idx="29291" formatCode="General">
                  <c:v>5.3838335723722298E-2</c:v>
                </c:pt>
                <c:pt idx="29292" formatCode="General">
                  <c:v>5.14549998210517E-2</c:v>
                </c:pt>
                <c:pt idx="29293" formatCode="General">
                  <c:v>4.8901344049881397E-2</c:v>
                </c:pt>
                <c:pt idx="29294" formatCode="General">
                  <c:v>4.6130410160252502E-2</c:v>
                </c:pt>
                <c:pt idx="29295" formatCode="General">
                  <c:v>4.32460133064674E-2</c:v>
                </c:pt>
                <c:pt idx="29296" formatCode="General">
                  <c:v>4.0468995235012302E-2</c:v>
                </c:pt>
                <c:pt idx="29297" formatCode="General">
                  <c:v>3.78845498308975E-2</c:v>
                </c:pt>
                <c:pt idx="29298" formatCode="General">
                  <c:v>3.5443823784215199E-2</c:v>
                </c:pt>
                <c:pt idx="29299" formatCode="General">
                  <c:v>3.3037496112122297E-2</c:v>
                </c:pt>
                <c:pt idx="29300" formatCode="General">
                  <c:v>3.0570523857513701E-2</c:v>
                </c:pt>
                <c:pt idx="29301" formatCode="General">
                  <c:v>2.8064028708360701E-2</c:v>
                </c:pt>
                <c:pt idx="29302" formatCode="General">
                  <c:v>2.5502098515483299E-2</c:v>
                </c:pt>
                <c:pt idx="29303" formatCode="General">
                  <c:v>2.2860941388569402E-2</c:v>
                </c:pt>
                <c:pt idx="29304" formatCode="General">
                  <c:v>2.0211237163128899E-2</c:v>
                </c:pt>
                <c:pt idx="29305" formatCode="General">
                  <c:v>1.7673112250358902E-2</c:v>
                </c:pt>
                <c:pt idx="29306" formatCode="General">
                  <c:v>1.5372611989362701E-2</c:v>
                </c:pt>
                <c:pt idx="29307" formatCode="General">
                  <c:v>1.3401937890757E-2</c:v>
                </c:pt>
                <c:pt idx="29308" formatCode="General">
                  <c:v>1.18345574565257E-2</c:v>
                </c:pt>
                <c:pt idx="29309" formatCode="General">
                  <c:v>1.06395092095888E-2</c:v>
                </c:pt>
                <c:pt idx="29310" formatCode="General">
                  <c:v>9.7233247639578104E-3</c:v>
                </c:pt>
                <c:pt idx="29311" formatCode="General">
                  <c:v>8.9693807601631606E-3</c:v>
                </c:pt>
                <c:pt idx="29312" formatCode="General">
                  <c:v>8.2000446917524592E-3</c:v>
                </c:pt>
                <c:pt idx="29313" formatCode="General">
                  <c:v>6.89172736043288E-3</c:v>
                </c:pt>
                <c:pt idx="29314" formatCode="General">
                  <c:v>4.8684920860043897E-3</c:v>
                </c:pt>
                <c:pt idx="29315" formatCode="General">
                  <c:v>2.5484565068655501E-3</c:v>
                </c:pt>
                <c:pt idx="29316" formatCode="General">
                  <c:v>1.05691909582315E-4</c:v>
                </c:pt>
                <c:pt idx="29317" formatCode="General">
                  <c:v>-2.44933590509356E-3</c:v>
                </c:pt>
                <c:pt idx="29318" formatCode="General">
                  <c:v>-5.1229603578737499E-3</c:v>
                </c:pt>
                <c:pt idx="29319" formatCode="General">
                  <c:v>-7.9562823566791795E-3</c:v>
                </c:pt>
                <c:pt idx="29320" formatCode="General">
                  <c:v>-1.1087171182283299E-2</c:v>
                </c:pt>
                <c:pt idx="29321" formatCode="General">
                  <c:v>-1.46692258695408E-2</c:v>
                </c:pt>
                <c:pt idx="29322" formatCode="General">
                  <c:v>-1.8790705537397499E-2</c:v>
                </c:pt>
                <c:pt idx="29323" formatCode="General">
                  <c:v>-2.3505904396448001E-2</c:v>
                </c:pt>
                <c:pt idx="29324" formatCode="General">
                  <c:v>-2.8610686876405299E-2</c:v>
                </c:pt>
                <c:pt idx="29325" formatCode="General">
                  <c:v>-3.3657523729200799E-2</c:v>
                </c:pt>
                <c:pt idx="29326" formatCode="General">
                  <c:v>-3.8331954824435299E-2</c:v>
                </c:pt>
                <c:pt idx="29327" formatCode="General">
                  <c:v>-4.2479484888623201E-2</c:v>
                </c:pt>
                <c:pt idx="29328" formatCode="General">
                  <c:v>-4.5989870914263903E-2</c:v>
                </c:pt>
                <c:pt idx="29329" formatCode="General">
                  <c:v>-4.8752474768912403E-2</c:v>
                </c:pt>
                <c:pt idx="29330" formatCode="General">
                  <c:v>-5.0740020192307597E-2</c:v>
                </c:pt>
                <c:pt idx="29331" formatCode="General">
                  <c:v>-5.2000814881611797E-2</c:v>
                </c:pt>
                <c:pt idx="29332" formatCode="General">
                  <c:v>-5.2646712950256899E-2</c:v>
                </c:pt>
                <c:pt idx="29333" formatCode="General">
                  <c:v>-5.2794259076268703E-2</c:v>
                </c:pt>
                <c:pt idx="29334" formatCode="General">
                  <c:v>-5.25104634088382E-2</c:v>
                </c:pt>
                <c:pt idx="29335" formatCode="General">
                  <c:v>-5.18876545765612E-2</c:v>
                </c:pt>
                <c:pt idx="29336" formatCode="General">
                  <c:v>-5.1028932607205799E-2</c:v>
                </c:pt>
                <c:pt idx="29337" formatCode="General">
                  <c:v>-5.0045578771601998E-2</c:v>
                </c:pt>
                <c:pt idx="29338" formatCode="General">
                  <c:v>-4.9031991276684603E-2</c:v>
                </c:pt>
                <c:pt idx="29339" formatCode="General">
                  <c:v>-4.8419201656764402E-2</c:v>
                </c:pt>
                <c:pt idx="29340" formatCode="General">
                  <c:v>-4.8058311708402003E-2</c:v>
                </c:pt>
                <c:pt idx="29341" formatCode="General">
                  <c:v>-4.7597487422101799E-2</c:v>
                </c:pt>
                <c:pt idx="29342" formatCode="General">
                  <c:v>-4.7759767416200499E-2</c:v>
                </c:pt>
                <c:pt idx="29343" formatCode="General">
                  <c:v>-4.8720486445164302E-2</c:v>
                </c:pt>
                <c:pt idx="29344" formatCode="General">
                  <c:v>-5.0081646193275701E-2</c:v>
                </c:pt>
                <c:pt idx="29345" formatCode="General">
                  <c:v>-5.1738291744847398E-2</c:v>
                </c:pt>
                <c:pt idx="29346" formatCode="General">
                  <c:v>-5.3683159581290801E-2</c:v>
                </c:pt>
                <c:pt idx="29347" formatCode="General">
                  <c:v>-5.5872460571533299E-2</c:v>
                </c:pt>
                <c:pt idx="29348" formatCode="General">
                  <c:v>-5.8211152306392802E-2</c:v>
                </c:pt>
                <c:pt idx="29349" formatCode="General">
                  <c:v>-6.0676812054226703E-2</c:v>
                </c:pt>
                <c:pt idx="29350" formatCode="General">
                  <c:v>-6.3202858046814706E-2</c:v>
                </c:pt>
                <c:pt idx="29351" formatCode="General">
                  <c:v>-6.5660915441262194E-2</c:v>
                </c:pt>
                <c:pt idx="29352" formatCode="General">
                  <c:v>-6.7915217149760093E-2</c:v>
                </c:pt>
                <c:pt idx="29353" formatCode="General">
                  <c:v>-6.9839407613267901E-2</c:v>
                </c:pt>
                <c:pt idx="29354" formatCode="General">
                  <c:v>-7.13135147236231E-2</c:v>
                </c:pt>
                <c:pt idx="29355" formatCode="General">
                  <c:v>-7.2304326870063898E-2</c:v>
                </c:pt>
                <c:pt idx="29356" formatCode="General">
                  <c:v>-7.2891878574959296E-2</c:v>
                </c:pt>
                <c:pt idx="29357" formatCode="General">
                  <c:v>-7.3156633287042194E-2</c:v>
                </c:pt>
                <c:pt idx="29358" formatCode="General">
                  <c:v>-7.3140205165884098E-2</c:v>
                </c:pt>
                <c:pt idx="29359" formatCode="General">
                  <c:v>-7.2882133565493806E-2</c:v>
                </c:pt>
                <c:pt idx="29360" formatCode="General">
                  <c:v>-7.2450696446012902E-2</c:v>
                </c:pt>
                <c:pt idx="29361" formatCode="General">
                  <c:v>-7.1915144249420901E-2</c:v>
                </c:pt>
                <c:pt idx="29362" formatCode="General">
                  <c:v>-7.1318826368422503E-2</c:v>
                </c:pt>
                <c:pt idx="29363" formatCode="General">
                  <c:v>-7.0755255153756594E-2</c:v>
                </c:pt>
                <c:pt idx="29364" formatCode="General">
                  <c:v>-7.0274807071026402E-2</c:v>
                </c:pt>
                <c:pt idx="29365" formatCode="General">
                  <c:v>-6.9782492019471704E-2</c:v>
                </c:pt>
                <c:pt idx="29366" formatCode="General">
                  <c:v>-6.9512738847850794E-2</c:v>
                </c:pt>
                <c:pt idx="29367" formatCode="General">
                  <c:v>-6.9523452008556405E-2</c:v>
                </c:pt>
                <c:pt idx="29368" formatCode="General">
                  <c:v>-6.9265660023989303E-2</c:v>
                </c:pt>
                <c:pt idx="29369" formatCode="General">
                  <c:v>-6.9083735191667606E-2</c:v>
                </c:pt>
                <c:pt idx="29370" formatCode="General">
                  <c:v>-6.9659886467984197E-2</c:v>
                </c:pt>
                <c:pt idx="29371" formatCode="General">
                  <c:v>-7.0729746403617205E-2</c:v>
                </c:pt>
                <c:pt idx="29372" formatCode="General">
                  <c:v>-7.1944908579601202E-2</c:v>
                </c:pt>
                <c:pt idx="29373" formatCode="General">
                  <c:v>-7.3220751257790595E-2</c:v>
                </c:pt>
                <c:pt idx="29374" formatCode="General">
                  <c:v>-7.4454907986420002E-2</c:v>
                </c:pt>
                <c:pt idx="29375" formatCode="General">
                  <c:v>-7.5589359779417997E-2</c:v>
                </c:pt>
                <c:pt idx="29376" formatCode="General">
                  <c:v>-7.6603508525897604E-2</c:v>
                </c:pt>
                <c:pt idx="29377" formatCode="General">
                  <c:v>-7.7423200598653902E-2</c:v>
                </c:pt>
                <c:pt idx="29378" formatCode="General">
                  <c:v>-7.79825163816186E-2</c:v>
                </c:pt>
                <c:pt idx="29379" formatCode="General">
                  <c:v>-7.8331231074194901E-2</c:v>
                </c:pt>
                <c:pt idx="29380" formatCode="General">
                  <c:v>-7.8546726066910794E-2</c:v>
                </c:pt>
                <c:pt idx="29381" formatCode="General">
                  <c:v>-7.8632275316915606E-2</c:v>
                </c:pt>
                <c:pt idx="29382" formatCode="General">
                  <c:v>-7.8480368045732801E-2</c:v>
                </c:pt>
                <c:pt idx="29383" formatCode="General">
                  <c:v>-7.7949665627380496E-2</c:v>
                </c:pt>
                <c:pt idx="29384" formatCode="General">
                  <c:v>-7.7014831674290907E-2</c:v>
                </c:pt>
                <c:pt idx="29385" formatCode="General">
                  <c:v>-7.5762340120555799E-2</c:v>
                </c:pt>
                <c:pt idx="29386" formatCode="General">
                  <c:v>-7.4286468110909901E-2</c:v>
                </c:pt>
                <c:pt idx="29387" formatCode="General">
                  <c:v>-7.2538047114666895E-2</c:v>
                </c:pt>
                <c:pt idx="29388" formatCode="General">
                  <c:v>-7.0512709957688005E-2</c:v>
                </c:pt>
                <c:pt idx="29389" formatCode="General">
                  <c:v>-6.8313816325379306E-2</c:v>
                </c:pt>
                <c:pt idx="29390" formatCode="General">
                  <c:v>-6.6002385746973202E-2</c:v>
                </c:pt>
                <c:pt idx="29391" formatCode="General">
                  <c:v>-6.3667970577695202E-2</c:v>
                </c:pt>
                <c:pt idx="29392" formatCode="General">
                  <c:v>-6.1322756760702403E-2</c:v>
                </c:pt>
                <c:pt idx="29393" formatCode="General">
                  <c:v>-5.8907951548168698E-2</c:v>
                </c:pt>
                <c:pt idx="29394" formatCode="General">
                  <c:v>-5.6518017490871701E-2</c:v>
                </c:pt>
                <c:pt idx="29395" formatCode="General">
                  <c:v>-5.4277782363913701E-2</c:v>
                </c:pt>
                <c:pt idx="29396" formatCode="General">
                  <c:v>-5.2257470737307E-2</c:v>
                </c:pt>
                <c:pt idx="29397" formatCode="General">
                  <c:v>-5.0503051868039703E-2</c:v>
                </c:pt>
                <c:pt idx="29398" formatCode="General">
                  <c:v>-4.8983640899299498E-2</c:v>
                </c:pt>
                <c:pt idx="29399" formatCode="General">
                  <c:v>-4.7634740810102001E-2</c:v>
                </c:pt>
                <c:pt idx="29400" formatCode="General">
                  <c:v>-4.6574260840206202E-2</c:v>
                </c:pt>
                <c:pt idx="29401" formatCode="General">
                  <c:v>-4.6234482754838803E-2</c:v>
                </c:pt>
                <c:pt idx="29402" formatCode="General">
                  <c:v>-4.6525779458439102E-2</c:v>
                </c:pt>
                <c:pt idx="29403" formatCode="General">
                  <c:v>-4.7007676676762103E-2</c:v>
                </c:pt>
                <c:pt idx="29404" formatCode="General">
                  <c:v>-4.7489509148622301E-2</c:v>
                </c:pt>
                <c:pt idx="29405" formatCode="General">
                  <c:v>-4.7831199802261998E-2</c:v>
                </c:pt>
                <c:pt idx="29406" formatCode="General">
                  <c:v>-4.8019831147002902E-2</c:v>
                </c:pt>
                <c:pt idx="29407" formatCode="General">
                  <c:v>-4.80221248346656E-2</c:v>
                </c:pt>
                <c:pt idx="29408" formatCode="General">
                  <c:v>-4.7758940866483697E-2</c:v>
                </c:pt>
                <c:pt idx="29409" formatCode="General">
                  <c:v>-4.7168359389458597E-2</c:v>
                </c:pt>
                <c:pt idx="29410" formatCode="General">
                  <c:v>-4.62802244592177E-2</c:v>
                </c:pt>
                <c:pt idx="29411" formatCode="General">
                  <c:v>-4.52581921595306E-2</c:v>
                </c:pt>
                <c:pt idx="29412" formatCode="General">
                  <c:v>-4.4219730959533299E-2</c:v>
                </c:pt>
                <c:pt idx="29413" formatCode="General">
                  <c:v>-4.3184376981812898E-2</c:v>
                </c:pt>
                <c:pt idx="29414" formatCode="General">
                  <c:v>-4.2056194269871103E-2</c:v>
                </c:pt>
                <c:pt idx="29415" formatCode="General">
                  <c:v>-4.0620193753429103E-2</c:v>
                </c:pt>
                <c:pt idx="29416" formatCode="General">
                  <c:v>-3.8806340236381298E-2</c:v>
                </c:pt>
                <c:pt idx="29417" formatCode="General">
                  <c:v>-3.6650930651932499E-2</c:v>
                </c:pt>
                <c:pt idx="29418" formatCode="General">
                  <c:v>-3.4167043912654002E-2</c:v>
                </c:pt>
                <c:pt idx="29419" formatCode="General">
                  <c:v>-3.1524682198326999E-2</c:v>
                </c:pt>
                <c:pt idx="29420" formatCode="General">
                  <c:v>-2.8906307035306202E-2</c:v>
                </c:pt>
                <c:pt idx="29421" formatCode="General">
                  <c:v>-2.6313676674519299E-2</c:v>
                </c:pt>
                <c:pt idx="29422" formatCode="General">
                  <c:v>-2.3696178099785501E-2</c:v>
                </c:pt>
                <c:pt idx="29423" formatCode="General">
                  <c:v>-2.1087542080092201E-2</c:v>
                </c:pt>
                <c:pt idx="29424" formatCode="General">
                  <c:v>-1.8612575540017402E-2</c:v>
                </c:pt>
                <c:pt idx="29425" formatCode="General">
                  <c:v>-1.6315401278243401E-2</c:v>
                </c:pt>
                <c:pt idx="29426" formatCode="General">
                  <c:v>-1.42199751934248E-2</c:v>
                </c:pt>
                <c:pt idx="29427" formatCode="General">
                  <c:v>-1.2368392159719001E-2</c:v>
                </c:pt>
                <c:pt idx="29428" formatCode="General">
                  <c:v>-1.0735096450778799E-2</c:v>
                </c:pt>
                <c:pt idx="29429" formatCode="General">
                  <c:v>-9.2794014510520703E-3</c:v>
                </c:pt>
                <c:pt idx="29430" formatCode="General">
                  <c:v>-8.0020583526519192E-3</c:v>
                </c:pt>
                <c:pt idx="29431" formatCode="General">
                  <c:v>-7.2388954481504399E-3</c:v>
                </c:pt>
                <c:pt idx="29432" formatCode="General">
                  <c:v>-6.9562097071536903E-3</c:v>
                </c:pt>
                <c:pt idx="29433" formatCode="General">
                  <c:v>-6.7717989782499401E-3</c:v>
                </c:pt>
                <c:pt idx="29434" formatCode="General">
                  <c:v>-6.6041462311099497E-3</c:v>
                </c:pt>
                <c:pt idx="29435" formatCode="General">
                  <c:v>-6.4003683776378698E-3</c:v>
                </c:pt>
                <c:pt idx="29436" formatCode="General">
                  <c:v>-6.1363198192018204E-3</c:v>
                </c:pt>
                <c:pt idx="29437" formatCode="General">
                  <c:v>-5.7727794579492502E-3</c:v>
                </c:pt>
                <c:pt idx="29438" formatCode="General">
                  <c:v>-5.2731188573813502E-3</c:v>
                </c:pt>
                <c:pt idx="29439" formatCode="General">
                  <c:v>-4.6086054817128397E-3</c:v>
                </c:pt>
                <c:pt idx="29440" formatCode="General">
                  <c:v>-3.73094767596012E-3</c:v>
                </c:pt>
                <c:pt idx="29441" formatCode="General">
                  <c:v>-2.6247845188919101E-3</c:v>
                </c:pt>
                <c:pt idx="29442" formatCode="General">
                  <c:v>-1.2908574043909501E-3</c:v>
                </c:pt>
                <c:pt idx="29443" formatCode="General">
                  <c:v>2.6308951931826102E-4</c:v>
                </c:pt>
                <c:pt idx="29444" formatCode="General">
                  <c:v>2.0492144293242998E-3</c:v>
                </c:pt>
                <c:pt idx="29445" formatCode="General">
                  <c:v>4.0774121757946096E-3</c:v>
                </c:pt>
                <c:pt idx="29446" formatCode="General">
                  <c:v>6.2913769378378E-3</c:v>
                </c:pt>
                <c:pt idx="29447" formatCode="General">
                  <c:v>8.6475105455291693E-3</c:v>
                </c:pt>
                <c:pt idx="29448" formatCode="General">
                  <c:v>1.11032266465461E-2</c:v>
                </c:pt>
                <c:pt idx="29449" formatCode="General">
                  <c:v>1.3612193159194E-2</c:v>
                </c:pt>
                <c:pt idx="29450" formatCode="General">
                  <c:v>1.60671688708009E-2</c:v>
                </c:pt>
                <c:pt idx="29451" formatCode="General">
                  <c:v>1.8365019993732901E-2</c:v>
                </c:pt>
                <c:pt idx="29452" formatCode="General">
                  <c:v>2.01314136615862E-2</c:v>
                </c:pt>
                <c:pt idx="29453" formatCode="General">
                  <c:v>2.1254706967884701E-2</c:v>
                </c:pt>
                <c:pt idx="29454" formatCode="General">
                  <c:v>2.2054549073133301E-2</c:v>
                </c:pt>
                <c:pt idx="29455" formatCode="General">
                  <c:v>2.26389660864088E-2</c:v>
                </c:pt>
                <c:pt idx="29456" formatCode="General">
                  <c:v>2.3051140143327601E-2</c:v>
                </c:pt>
                <c:pt idx="29457" formatCode="General">
                  <c:v>2.33622135183057E-2</c:v>
                </c:pt>
                <c:pt idx="29458" formatCode="General">
                  <c:v>2.3590742924984101E-2</c:v>
                </c:pt>
                <c:pt idx="29459" formatCode="General">
                  <c:v>2.37427200368097E-2</c:v>
                </c:pt>
                <c:pt idx="29460" formatCode="General">
                  <c:v>2.3851251176853699E-2</c:v>
                </c:pt>
                <c:pt idx="29461" formatCode="General">
                  <c:v>2.3921772781814302E-2</c:v>
                </c:pt>
                <c:pt idx="29462" formatCode="General">
                  <c:v>2.3985195421741299E-2</c:v>
                </c:pt>
                <c:pt idx="29463" formatCode="General">
                  <c:v>2.41077970466941E-2</c:v>
                </c:pt>
                <c:pt idx="29464" formatCode="General">
                  <c:v>2.4412519986533598E-2</c:v>
                </c:pt>
                <c:pt idx="29465" formatCode="General">
                  <c:v>2.49332841523702E-2</c:v>
                </c:pt>
                <c:pt idx="29466" formatCode="General">
                  <c:v>2.56526606875804E-2</c:v>
                </c:pt>
                <c:pt idx="29467" formatCode="General">
                  <c:v>2.6572712742567201E-2</c:v>
                </c:pt>
                <c:pt idx="29468" formatCode="General">
                  <c:v>2.77023764218393E-2</c:v>
                </c:pt>
                <c:pt idx="29469" formatCode="General">
                  <c:v>2.8564416936059302E-2</c:v>
                </c:pt>
                <c:pt idx="29470" formatCode="General">
                  <c:v>2.8973416624005301E-2</c:v>
                </c:pt>
                <c:pt idx="29471" formatCode="General">
                  <c:v>2.9262424001652999E-2</c:v>
                </c:pt>
                <c:pt idx="29472" formatCode="General">
                  <c:v>2.9545247581421599E-2</c:v>
                </c:pt>
                <c:pt idx="29473" formatCode="General">
                  <c:v>2.9935021709418301E-2</c:v>
                </c:pt>
                <c:pt idx="29474" formatCode="General">
                  <c:v>3.04557808881145E-2</c:v>
                </c:pt>
                <c:pt idx="29475" formatCode="General">
                  <c:v>3.11244108248242E-2</c:v>
                </c:pt>
                <c:pt idx="29476" formatCode="General">
                  <c:v>3.2003856200083503E-2</c:v>
                </c:pt>
                <c:pt idx="29477" formatCode="General">
                  <c:v>3.3096738047050302E-2</c:v>
                </c:pt>
                <c:pt idx="29478" formatCode="General">
                  <c:v>3.4407402680603903E-2</c:v>
                </c:pt>
                <c:pt idx="29479" formatCode="General">
                  <c:v>3.6039980629593099E-2</c:v>
                </c:pt>
                <c:pt idx="29480" formatCode="General">
                  <c:v>3.7954873838044703E-2</c:v>
                </c:pt>
                <c:pt idx="29481" formatCode="General">
                  <c:v>3.9919788084928597E-2</c:v>
                </c:pt>
                <c:pt idx="29482" formatCode="General">
                  <c:v>4.1798632233510997E-2</c:v>
                </c:pt>
                <c:pt idx="29483" formatCode="General">
                  <c:v>4.3668877421590403E-2</c:v>
                </c:pt>
                <c:pt idx="29484" formatCode="General">
                  <c:v>4.5600900307555502E-2</c:v>
                </c:pt>
                <c:pt idx="29485" formatCode="General">
                  <c:v>4.7536382475142698E-2</c:v>
                </c:pt>
                <c:pt idx="29486" formatCode="General">
                  <c:v>4.9062104244414498E-2</c:v>
                </c:pt>
                <c:pt idx="29487" formatCode="General">
                  <c:v>5.0044644415176698E-2</c:v>
                </c:pt>
                <c:pt idx="29488" formatCode="General">
                  <c:v>5.0847268197314097E-2</c:v>
                </c:pt>
                <c:pt idx="29489" formatCode="General">
                  <c:v>5.1824918592076601E-2</c:v>
                </c:pt>
                <c:pt idx="29490" formatCode="General">
                  <c:v>5.2496403854789798E-2</c:v>
                </c:pt>
                <c:pt idx="29491" formatCode="General">
                  <c:v>5.2549048496760099E-2</c:v>
                </c:pt>
                <c:pt idx="29492" formatCode="General">
                  <c:v>5.2396099721441103E-2</c:v>
                </c:pt>
                <c:pt idx="29493" formatCode="General">
                  <c:v>5.2114285620822799E-2</c:v>
                </c:pt>
                <c:pt idx="29494" formatCode="General">
                  <c:v>5.17358364368306E-2</c:v>
                </c:pt>
                <c:pt idx="29495" formatCode="General">
                  <c:v>5.1215146736133803E-2</c:v>
                </c:pt>
                <c:pt idx="29496" formatCode="General">
                  <c:v>5.0588766772115303E-2</c:v>
                </c:pt>
                <c:pt idx="29497" formatCode="General">
                  <c:v>4.9909228817385999E-2</c:v>
                </c:pt>
                <c:pt idx="29498" formatCode="General">
                  <c:v>4.9290468029719398E-2</c:v>
                </c:pt>
                <c:pt idx="29499" formatCode="General">
                  <c:v>4.8818942136949303E-2</c:v>
                </c:pt>
                <c:pt idx="29500" formatCode="General">
                  <c:v>4.8499799512374098E-2</c:v>
                </c:pt>
                <c:pt idx="29501" formatCode="General">
                  <c:v>4.8216722906004601E-2</c:v>
                </c:pt>
                <c:pt idx="29502" formatCode="General">
                  <c:v>4.76301694231046E-2</c:v>
                </c:pt>
                <c:pt idx="29503" formatCode="General">
                  <c:v>4.6880668654226701E-2</c:v>
                </c:pt>
                <c:pt idx="29504" formatCode="General">
                  <c:v>4.63312165243785E-2</c:v>
                </c:pt>
                <c:pt idx="29505" formatCode="General">
                  <c:v>4.5966781067546897E-2</c:v>
                </c:pt>
                <c:pt idx="29506" formatCode="General">
                  <c:v>4.5770415404522397E-2</c:v>
                </c:pt>
                <c:pt idx="29507" formatCode="General">
                  <c:v>4.5700914490639899E-2</c:v>
                </c:pt>
                <c:pt idx="29508" formatCode="General">
                  <c:v>4.57543387529534E-2</c:v>
                </c:pt>
                <c:pt idx="29509" formatCode="General">
                  <c:v>4.6001831567522897E-2</c:v>
                </c:pt>
                <c:pt idx="29510" formatCode="General">
                  <c:v>4.6405975982743E-2</c:v>
                </c:pt>
                <c:pt idx="29511" formatCode="General">
                  <c:v>4.6878070483647401E-2</c:v>
                </c:pt>
                <c:pt idx="29512" formatCode="General">
                  <c:v>4.7382337490510899E-2</c:v>
                </c:pt>
                <c:pt idx="29513" formatCode="General">
                  <c:v>4.79794969236454E-2</c:v>
                </c:pt>
                <c:pt idx="29514" formatCode="General">
                  <c:v>4.8700747591320599E-2</c:v>
                </c:pt>
                <c:pt idx="29515" formatCode="General">
                  <c:v>4.9442557513662597E-2</c:v>
                </c:pt>
                <c:pt idx="29516" formatCode="General">
                  <c:v>5.0114177781616698E-2</c:v>
                </c:pt>
                <c:pt idx="29517" formatCode="General">
                  <c:v>5.0643712968735703E-2</c:v>
                </c:pt>
                <c:pt idx="29518" formatCode="General">
                  <c:v>5.1003735545087497E-2</c:v>
                </c:pt>
                <c:pt idx="29519" formatCode="General">
                  <c:v>5.12481885498592E-2</c:v>
                </c:pt>
                <c:pt idx="29520" formatCode="General">
                  <c:v>5.1450203539763803E-2</c:v>
                </c:pt>
                <c:pt idx="29521" formatCode="General">
                  <c:v>5.1462688928615101E-2</c:v>
                </c:pt>
                <c:pt idx="29522" formatCode="General">
                  <c:v>5.0906644457454298E-2</c:v>
                </c:pt>
                <c:pt idx="29523" formatCode="General">
                  <c:v>4.9919600819939798E-2</c:v>
                </c:pt>
                <c:pt idx="29524" formatCode="General">
                  <c:v>4.8843624064602499E-2</c:v>
                </c:pt>
                <c:pt idx="29525" formatCode="General">
                  <c:v>4.7707419856415301E-2</c:v>
                </c:pt>
                <c:pt idx="29526" formatCode="General">
                  <c:v>4.6561147264219699E-2</c:v>
                </c:pt>
                <c:pt idx="29527" formatCode="General">
                  <c:v>4.5459569069851498E-2</c:v>
                </c:pt>
                <c:pt idx="29528" formatCode="General">
                  <c:v>4.44519900392975E-2</c:v>
                </c:pt>
                <c:pt idx="29529" formatCode="General">
                  <c:v>4.3509740696812099E-2</c:v>
                </c:pt>
                <c:pt idx="29530" formatCode="General">
                  <c:v>4.26326998764796E-2</c:v>
                </c:pt>
                <c:pt idx="29531" formatCode="General">
                  <c:v>4.1915032169641597E-2</c:v>
                </c:pt>
                <c:pt idx="29532" formatCode="General">
                  <c:v>4.14119809654976E-2</c:v>
                </c:pt>
                <c:pt idx="29533" formatCode="General">
                  <c:v>4.11215710733304E-2</c:v>
                </c:pt>
                <c:pt idx="29534" formatCode="General">
                  <c:v>4.1083105840291602E-2</c:v>
                </c:pt>
                <c:pt idx="29535" formatCode="General">
                  <c:v>4.1373722324381003E-2</c:v>
                </c:pt>
                <c:pt idx="29536" formatCode="General">
                  <c:v>4.1945770050816102E-2</c:v>
                </c:pt>
                <c:pt idx="29537" formatCode="General">
                  <c:v>4.2667182784910503E-2</c:v>
                </c:pt>
                <c:pt idx="29538" formatCode="General">
                  <c:v>4.34391365217403E-2</c:v>
                </c:pt>
                <c:pt idx="29539" formatCode="General">
                  <c:v>4.4286622513775499E-2</c:v>
                </c:pt>
                <c:pt idx="29540" formatCode="General">
                  <c:v>4.5019952612420498E-2</c:v>
                </c:pt>
                <c:pt idx="29541" formatCode="General">
                  <c:v>4.52931937199973E-2</c:v>
                </c:pt>
                <c:pt idx="29542" formatCode="General">
                  <c:v>4.5433579043395601E-2</c:v>
                </c:pt>
                <c:pt idx="29543" formatCode="General">
                  <c:v>4.5809000868436103E-2</c:v>
                </c:pt>
                <c:pt idx="29544" formatCode="General">
                  <c:v>4.6382874505718603E-2</c:v>
                </c:pt>
                <c:pt idx="29545" formatCode="General">
                  <c:v>4.7107491233697597E-2</c:v>
                </c:pt>
                <c:pt idx="29546" formatCode="General">
                  <c:v>4.7771767689962698E-2</c:v>
                </c:pt>
                <c:pt idx="29547" formatCode="General">
                  <c:v>4.8237575062292301E-2</c:v>
                </c:pt>
                <c:pt idx="29548" formatCode="General">
                  <c:v>4.8531319594841603E-2</c:v>
                </c:pt>
                <c:pt idx="29549" formatCode="General">
                  <c:v>4.8618359249046499E-2</c:v>
                </c:pt>
                <c:pt idx="29550" formatCode="General">
                  <c:v>4.8481743633289602E-2</c:v>
                </c:pt>
                <c:pt idx="29551" formatCode="General">
                  <c:v>4.8176799559440799E-2</c:v>
                </c:pt>
                <c:pt idx="29552" formatCode="General">
                  <c:v>4.7659399487652701E-2</c:v>
                </c:pt>
                <c:pt idx="29553" formatCode="General">
                  <c:v>4.6865046388523998E-2</c:v>
                </c:pt>
                <c:pt idx="29554" formatCode="General">
                  <c:v>4.5764494295213003E-2</c:v>
                </c:pt>
                <c:pt idx="29555" formatCode="General">
                  <c:v>4.4301472839425801E-2</c:v>
                </c:pt>
                <c:pt idx="29556" formatCode="General">
                  <c:v>4.24978500018083E-2</c:v>
                </c:pt>
                <c:pt idx="29557" formatCode="General">
                  <c:v>4.0493191155106301E-2</c:v>
                </c:pt>
                <c:pt idx="29558" formatCode="General">
                  <c:v>3.8421559946571697E-2</c:v>
                </c:pt>
                <c:pt idx="29559" formatCode="General">
                  <c:v>3.6368488649159099E-2</c:v>
                </c:pt>
                <c:pt idx="29560" formatCode="General">
                  <c:v>3.4463428215918399E-2</c:v>
                </c:pt>
                <c:pt idx="29561" formatCode="General">
                  <c:v>3.2617136666677399E-2</c:v>
                </c:pt>
                <c:pt idx="29562" formatCode="General">
                  <c:v>3.0557688337137699E-2</c:v>
                </c:pt>
                <c:pt idx="29563" formatCode="General">
                  <c:v>2.8714403507374201E-2</c:v>
                </c:pt>
                <c:pt idx="29564" formatCode="General">
                  <c:v>2.7668970035654199E-2</c:v>
                </c:pt>
                <c:pt idx="29565" formatCode="General">
                  <c:v>2.6980298840340901E-2</c:v>
                </c:pt>
                <c:pt idx="29566" formatCode="General">
                  <c:v>2.6101336431966E-2</c:v>
                </c:pt>
                <c:pt idx="29567" formatCode="General">
                  <c:v>2.5251577784276499E-2</c:v>
                </c:pt>
                <c:pt idx="29568" formatCode="General">
                  <c:v>2.4695122065226199E-2</c:v>
                </c:pt>
                <c:pt idx="29569" formatCode="General">
                  <c:v>2.4418556595600199E-2</c:v>
                </c:pt>
                <c:pt idx="29570" formatCode="General">
                  <c:v>2.4423002251751699E-2</c:v>
                </c:pt>
                <c:pt idx="29571" formatCode="General">
                  <c:v>2.46825060794926E-2</c:v>
                </c:pt>
                <c:pt idx="29572" formatCode="General">
                  <c:v>2.51146029273101E-2</c:v>
                </c:pt>
                <c:pt idx="29573" formatCode="General">
                  <c:v>2.5667642614495102E-2</c:v>
                </c:pt>
                <c:pt idx="29574" formatCode="General">
                  <c:v>2.6319445366649999E-2</c:v>
                </c:pt>
                <c:pt idx="29575" formatCode="General">
                  <c:v>2.6982897759092999E-2</c:v>
                </c:pt>
                <c:pt idx="29576" formatCode="General">
                  <c:v>2.75941431936827E-2</c:v>
                </c:pt>
                <c:pt idx="29577" formatCode="General">
                  <c:v>2.8208438827571E-2</c:v>
                </c:pt>
                <c:pt idx="29578" formatCode="General">
                  <c:v>2.8856575978875199E-2</c:v>
                </c:pt>
                <c:pt idx="29579" formatCode="General">
                  <c:v>2.9502638109963002E-2</c:v>
                </c:pt>
                <c:pt idx="29580" formatCode="General">
                  <c:v>3.0128048579952101E-2</c:v>
                </c:pt>
                <c:pt idx="29581" formatCode="General">
                  <c:v>3.0476503697784599E-2</c:v>
                </c:pt>
                <c:pt idx="29582" formatCode="General">
                  <c:v>3.02133505432856E-2</c:v>
                </c:pt>
                <c:pt idx="29583" formatCode="General">
                  <c:v>2.95886037697147E-2</c:v>
                </c:pt>
                <c:pt idx="29584" formatCode="General">
                  <c:v>2.8929967293911001E-2</c:v>
                </c:pt>
                <c:pt idx="29585" formatCode="General">
                  <c:v>2.82370683330374E-2</c:v>
                </c:pt>
                <c:pt idx="29586" formatCode="General">
                  <c:v>2.7530380687838699E-2</c:v>
                </c:pt>
                <c:pt idx="29587" formatCode="General">
                  <c:v>2.6826094073304701E-2</c:v>
                </c:pt>
                <c:pt idx="29588" formatCode="General">
                  <c:v>2.6109615662779601E-2</c:v>
                </c:pt>
                <c:pt idx="29589" formatCode="General">
                  <c:v>2.5394335557051801E-2</c:v>
                </c:pt>
                <c:pt idx="29590" formatCode="General">
                  <c:v>2.4737028132237101E-2</c:v>
                </c:pt>
                <c:pt idx="29591" formatCode="General">
                  <c:v>2.4191422511726301E-2</c:v>
                </c:pt>
                <c:pt idx="29592" formatCode="General">
                  <c:v>2.3794629486011101E-2</c:v>
                </c:pt>
                <c:pt idx="29593" formatCode="General">
                  <c:v>2.3551192799698001E-2</c:v>
                </c:pt>
                <c:pt idx="29594" formatCode="General">
                  <c:v>2.34767903577131E-2</c:v>
                </c:pt>
                <c:pt idx="29595" formatCode="General">
                  <c:v>2.3588909892269999E-2</c:v>
                </c:pt>
                <c:pt idx="29596" formatCode="General">
                  <c:v>2.3874816553424699E-2</c:v>
                </c:pt>
                <c:pt idx="29597" formatCode="General">
                  <c:v>2.43036373288367E-2</c:v>
                </c:pt>
                <c:pt idx="29598" formatCode="General">
                  <c:v>2.4810075500005298E-2</c:v>
                </c:pt>
                <c:pt idx="29599" formatCode="General">
                  <c:v>2.5344687487401499E-2</c:v>
                </c:pt>
                <c:pt idx="29600" formatCode="General">
                  <c:v>2.5840049425796E-2</c:v>
                </c:pt>
                <c:pt idx="29601" formatCode="General">
                  <c:v>2.6158075831359599E-2</c:v>
                </c:pt>
                <c:pt idx="29602" formatCode="General">
                  <c:v>2.6262745984313E-2</c:v>
                </c:pt>
                <c:pt idx="29603" formatCode="General">
                  <c:v>2.6226930682224401E-2</c:v>
                </c:pt>
                <c:pt idx="29604" formatCode="General">
                  <c:v>2.6053257890192201E-2</c:v>
                </c:pt>
                <c:pt idx="29605" formatCode="General">
                  <c:v>2.5708579390089699E-2</c:v>
                </c:pt>
                <c:pt idx="29606" formatCode="General">
                  <c:v>2.5155814991152901E-2</c:v>
                </c:pt>
                <c:pt idx="29607" formatCode="General">
                  <c:v>2.44069682494285E-2</c:v>
                </c:pt>
                <c:pt idx="29608" formatCode="General">
                  <c:v>2.33826295262296E-2</c:v>
                </c:pt>
                <c:pt idx="29609" formatCode="General">
                  <c:v>2.18367756156281E-2</c:v>
                </c:pt>
                <c:pt idx="29610" formatCode="General">
                  <c:v>1.9950938694718801E-2</c:v>
                </c:pt>
                <c:pt idx="29611" formatCode="General">
                  <c:v>1.8033913768604099E-2</c:v>
                </c:pt>
                <c:pt idx="29612" formatCode="General">
                  <c:v>1.6187391580025801E-2</c:v>
                </c:pt>
                <c:pt idx="29613" formatCode="General">
                  <c:v>1.45453897922977E-2</c:v>
                </c:pt>
                <c:pt idx="29614" formatCode="General">
                  <c:v>1.3256821379685599E-2</c:v>
                </c:pt>
                <c:pt idx="29615" formatCode="General">
                  <c:v>1.24503436905379E-2</c:v>
                </c:pt>
                <c:pt idx="29616" formatCode="General">
                  <c:v>1.20481148426169E-2</c:v>
                </c:pt>
                <c:pt idx="29617" formatCode="General">
                  <c:v>1.19240989842322E-2</c:v>
                </c:pt>
                <c:pt idx="29618" formatCode="General">
                  <c:v>1.19675951276332E-2</c:v>
                </c:pt>
                <c:pt idx="29619" formatCode="General">
                  <c:v>1.20656571309151E-2</c:v>
                </c:pt>
                <c:pt idx="29620" formatCode="General">
                  <c:v>1.2234465931771001E-2</c:v>
                </c:pt>
                <c:pt idx="29621" formatCode="General">
                  <c:v>1.2526395600059199E-2</c:v>
                </c:pt>
                <c:pt idx="29622" formatCode="General">
                  <c:v>1.2926329968504E-2</c:v>
                </c:pt>
                <c:pt idx="29623" formatCode="General">
                  <c:v>1.33459472614058E-2</c:v>
                </c:pt>
                <c:pt idx="29624" formatCode="General">
                  <c:v>1.3644028888402601E-2</c:v>
                </c:pt>
                <c:pt idx="29625" formatCode="General">
                  <c:v>1.37467187136834E-2</c:v>
                </c:pt>
                <c:pt idx="29626" formatCode="General">
                  <c:v>1.36903273713975E-2</c:v>
                </c:pt>
                <c:pt idx="29627" formatCode="General">
                  <c:v>1.34846275267466E-2</c:v>
                </c:pt>
                <c:pt idx="29628" formatCode="General">
                  <c:v>1.3134322620285899E-2</c:v>
                </c:pt>
                <c:pt idx="29629" formatCode="General">
                  <c:v>1.26611181572191E-2</c:v>
                </c:pt>
                <c:pt idx="29630" formatCode="General">
                  <c:v>1.2042521125866099E-2</c:v>
                </c:pt>
                <c:pt idx="29631" formatCode="General">
                  <c:v>1.13002029496057E-2</c:v>
                </c:pt>
                <c:pt idx="29632" formatCode="General">
                  <c:v>1.04692486992985E-2</c:v>
                </c:pt>
                <c:pt idx="29633" formatCode="General">
                  <c:v>9.5526127046057108E-3</c:v>
                </c:pt>
                <c:pt idx="29634" formatCode="General">
                  <c:v>8.6708366463879808E-3</c:v>
                </c:pt>
                <c:pt idx="29635" formatCode="General">
                  <c:v>7.97461130828204E-3</c:v>
                </c:pt>
                <c:pt idx="29636" formatCode="General">
                  <c:v>7.3610184469750503E-3</c:v>
                </c:pt>
                <c:pt idx="29637" formatCode="General">
                  <c:v>6.7114635894792796E-3</c:v>
                </c:pt>
                <c:pt idx="29638" formatCode="General">
                  <c:v>5.9728974096420204E-3</c:v>
                </c:pt>
                <c:pt idx="29639" formatCode="General">
                  <c:v>4.8053481289533403E-3</c:v>
                </c:pt>
                <c:pt idx="29640" formatCode="General">
                  <c:v>3.2456894471930599E-3</c:v>
                </c:pt>
                <c:pt idx="29641" formatCode="General">
                  <c:v>1.61844484308352E-3</c:v>
                </c:pt>
                <c:pt idx="29642">
                  <c:v>-7.1733556087385299E-5</c:v>
                </c:pt>
                <c:pt idx="29643" formatCode="General">
                  <c:v>-1.8081162119092499E-3</c:v>
                </c:pt>
                <c:pt idx="29644" formatCode="General">
                  <c:v>-3.5286515179781298E-3</c:v>
                </c:pt>
                <c:pt idx="29645" formatCode="General">
                  <c:v>-5.2140773663153202E-3</c:v>
                </c:pt>
                <c:pt idx="29646" formatCode="General">
                  <c:v>-6.8800537464284396E-3</c:v>
                </c:pt>
                <c:pt idx="29647" formatCode="General">
                  <c:v>-8.3913795023708593E-3</c:v>
                </c:pt>
                <c:pt idx="29648" formatCode="General">
                  <c:v>-9.6212994616941706E-3</c:v>
                </c:pt>
                <c:pt idx="29649" formatCode="General">
                  <c:v>-1.06507620805542E-2</c:v>
                </c:pt>
                <c:pt idx="29650" formatCode="General">
                  <c:v>-1.1520812762648699E-2</c:v>
                </c:pt>
                <c:pt idx="29651" formatCode="General">
                  <c:v>-1.21052815900834E-2</c:v>
                </c:pt>
                <c:pt idx="29652" formatCode="General">
                  <c:v>-1.23462333731418E-2</c:v>
                </c:pt>
                <c:pt idx="29653" formatCode="General">
                  <c:v>-1.2428991128658E-2</c:v>
                </c:pt>
                <c:pt idx="29654" formatCode="General">
                  <c:v>-1.25166455124134E-2</c:v>
                </c:pt>
                <c:pt idx="29655" formatCode="General">
                  <c:v>-1.2668754165410301E-2</c:v>
                </c:pt>
                <c:pt idx="29656" formatCode="General">
                  <c:v>-1.29912117456035E-2</c:v>
                </c:pt>
                <c:pt idx="29657" formatCode="General">
                  <c:v>-1.3546043568289199E-2</c:v>
                </c:pt>
                <c:pt idx="29658" formatCode="General">
                  <c:v>-1.4318993838815099E-2</c:v>
                </c:pt>
                <c:pt idx="29659" formatCode="General">
                  <c:v>-1.52560799464948E-2</c:v>
                </c:pt>
                <c:pt idx="29660" formatCode="General">
                  <c:v>-1.6350526896864798E-2</c:v>
                </c:pt>
                <c:pt idx="29661" formatCode="General">
                  <c:v>-1.7586956279356199E-2</c:v>
                </c:pt>
                <c:pt idx="29662" formatCode="General">
                  <c:v>-1.9010192474225002E-2</c:v>
                </c:pt>
                <c:pt idx="29663" formatCode="General">
                  <c:v>-2.1024951716443401E-2</c:v>
                </c:pt>
                <c:pt idx="29664" formatCode="General">
                  <c:v>-2.35558647605341E-2</c:v>
                </c:pt>
                <c:pt idx="29665" formatCode="General">
                  <c:v>-2.6072890013712002E-2</c:v>
                </c:pt>
                <c:pt idx="29666" formatCode="General">
                  <c:v>-2.84436545601514E-2</c:v>
                </c:pt>
                <c:pt idx="29667" formatCode="General">
                  <c:v>-3.0626677949051301E-2</c:v>
                </c:pt>
                <c:pt idx="29668" formatCode="General">
                  <c:v>-3.2576464053215501E-2</c:v>
                </c:pt>
                <c:pt idx="29669" formatCode="General">
                  <c:v>-3.42890077958585E-2</c:v>
                </c:pt>
                <c:pt idx="29670" formatCode="General">
                  <c:v>-3.5770579242543399E-2</c:v>
                </c:pt>
                <c:pt idx="29671" formatCode="General">
                  <c:v>-3.7001392635769501E-2</c:v>
                </c:pt>
                <c:pt idx="29672" formatCode="General">
                  <c:v>-3.8139326553547001E-2</c:v>
                </c:pt>
                <c:pt idx="29673" formatCode="General">
                  <c:v>-3.9265542534312699E-2</c:v>
                </c:pt>
                <c:pt idx="29674" formatCode="General">
                  <c:v>-4.0316970269695301E-2</c:v>
                </c:pt>
                <c:pt idx="29675" formatCode="General">
                  <c:v>-4.13340179201485E-2</c:v>
                </c:pt>
                <c:pt idx="29676" formatCode="General">
                  <c:v>-4.2369448084774997E-2</c:v>
                </c:pt>
                <c:pt idx="29677" formatCode="General">
                  <c:v>-4.3466388034168003E-2</c:v>
                </c:pt>
                <c:pt idx="29678" formatCode="General">
                  <c:v>-4.45713584032972E-2</c:v>
                </c:pt>
                <c:pt idx="29679" formatCode="General">
                  <c:v>-4.5585584235274999E-2</c:v>
                </c:pt>
                <c:pt idx="29680" formatCode="General">
                  <c:v>-4.6442053947491402E-2</c:v>
                </c:pt>
                <c:pt idx="29681" formatCode="General">
                  <c:v>-4.7170416002797998E-2</c:v>
                </c:pt>
                <c:pt idx="29682" formatCode="General">
                  <c:v>-4.7831038454066402E-2</c:v>
                </c:pt>
                <c:pt idx="29683" formatCode="General">
                  <c:v>-4.8314775487347097E-2</c:v>
                </c:pt>
                <c:pt idx="29684" formatCode="General">
                  <c:v>-4.85697664752213E-2</c:v>
                </c:pt>
                <c:pt idx="29685" formatCode="General">
                  <c:v>-4.8759673267333499E-2</c:v>
                </c:pt>
                <c:pt idx="29686" formatCode="General">
                  <c:v>-4.8996976818913802E-2</c:v>
                </c:pt>
                <c:pt idx="29687" formatCode="General">
                  <c:v>-4.9406354106914199E-2</c:v>
                </c:pt>
                <c:pt idx="29688" formatCode="General">
                  <c:v>-5.0044717024411003E-2</c:v>
                </c:pt>
                <c:pt idx="29689" formatCode="General">
                  <c:v>-5.1137490408591502E-2</c:v>
                </c:pt>
                <c:pt idx="29690" formatCode="General">
                  <c:v>-5.2690804567226399E-2</c:v>
                </c:pt>
                <c:pt idx="29691" formatCode="General">
                  <c:v>-5.4292629958883398E-2</c:v>
                </c:pt>
                <c:pt idx="29692" formatCode="General">
                  <c:v>-5.5850979396141302E-2</c:v>
                </c:pt>
                <c:pt idx="29693" formatCode="General">
                  <c:v>-5.7321552174447198E-2</c:v>
                </c:pt>
                <c:pt idx="29694" formatCode="General">
                  <c:v>-5.8669759160223198E-2</c:v>
                </c:pt>
                <c:pt idx="29695" formatCode="General">
                  <c:v>-5.9925375089983898E-2</c:v>
                </c:pt>
                <c:pt idx="29696" formatCode="General">
                  <c:v>-6.10723880965372E-2</c:v>
                </c:pt>
                <c:pt idx="29697" formatCode="General">
                  <c:v>-6.2061932147258997E-2</c:v>
                </c:pt>
                <c:pt idx="29698" formatCode="General">
                  <c:v>-6.2854103790949994E-2</c:v>
                </c:pt>
                <c:pt idx="29699" formatCode="General">
                  <c:v>-6.3517660552278907E-2</c:v>
                </c:pt>
                <c:pt idx="29700" formatCode="General">
                  <c:v>-6.4284668388659302E-2</c:v>
                </c:pt>
                <c:pt idx="29701" formatCode="General">
                  <c:v>-6.5257166633371902E-2</c:v>
                </c:pt>
                <c:pt idx="29702" formatCode="General">
                  <c:v>-6.6394256787072697E-2</c:v>
                </c:pt>
                <c:pt idx="29703" formatCode="General">
                  <c:v>-6.7688571431255007E-2</c:v>
                </c:pt>
                <c:pt idx="29704" formatCode="General">
                  <c:v>-6.9129206325472106E-2</c:v>
                </c:pt>
                <c:pt idx="29705" formatCode="General">
                  <c:v>-7.0660311703929099E-2</c:v>
                </c:pt>
                <c:pt idx="29706" formatCode="General">
                  <c:v>-7.2128410463723702E-2</c:v>
                </c:pt>
                <c:pt idx="29707" formatCode="General">
                  <c:v>-7.3422761334522996E-2</c:v>
                </c:pt>
                <c:pt idx="29708" formatCode="General">
                  <c:v>-7.4476353176568602E-2</c:v>
                </c:pt>
                <c:pt idx="29709" formatCode="General">
                  <c:v>-7.5273568488566603E-2</c:v>
                </c:pt>
                <c:pt idx="29710" formatCode="General">
                  <c:v>-7.6290124457529807E-2</c:v>
                </c:pt>
                <c:pt idx="29711" formatCode="General">
                  <c:v>-7.7607432987435596E-2</c:v>
                </c:pt>
                <c:pt idx="29712" formatCode="General">
                  <c:v>-7.8770646261042507E-2</c:v>
                </c:pt>
                <c:pt idx="29713" formatCode="General">
                  <c:v>-7.9644132990725799E-2</c:v>
                </c:pt>
                <c:pt idx="29714" formatCode="General">
                  <c:v>-8.0269051672474806E-2</c:v>
                </c:pt>
                <c:pt idx="29715" formatCode="General">
                  <c:v>-8.0738266768411698E-2</c:v>
                </c:pt>
                <c:pt idx="29716" formatCode="General">
                  <c:v>-8.1046686675164598E-2</c:v>
                </c:pt>
                <c:pt idx="29717" formatCode="General">
                  <c:v>-8.1265998232298103E-2</c:v>
                </c:pt>
                <c:pt idx="29718" formatCode="General">
                  <c:v>-8.1451801785502501E-2</c:v>
                </c:pt>
                <c:pt idx="29719" formatCode="General">
                  <c:v>-8.1596633299899204E-2</c:v>
                </c:pt>
                <c:pt idx="29720" formatCode="General">
                  <c:v>-8.1711623333326697E-2</c:v>
                </c:pt>
                <c:pt idx="29721" formatCode="General">
                  <c:v>-8.1789132374941204E-2</c:v>
                </c:pt>
                <c:pt idx="29722" formatCode="General">
                  <c:v>-8.1931725217737103E-2</c:v>
                </c:pt>
                <c:pt idx="29723" formatCode="General">
                  <c:v>-8.2187440824050398E-2</c:v>
                </c:pt>
                <c:pt idx="29724" formatCode="General">
                  <c:v>-8.2471507628059895E-2</c:v>
                </c:pt>
                <c:pt idx="29725" formatCode="General">
                  <c:v>-8.2740291004224295E-2</c:v>
                </c:pt>
                <c:pt idx="29726" formatCode="General">
                  <c:v>-8.32946368257141E-2</c:v>
                </c:pt>
                <c:pt idx="29727" formatCode="General">
                  <c:v>-8.4243592117931795E-2</c:v>
                </c:pt>
                <c:pt idx="29728" formatCode="General">
                  <c:v>-8.5312345205753204E-2</c:v>
                </c:pt>
                <c:pt idx="29729" formatCode="General">
                  <c:v>-8.6405598197484695E-2</c:v>
                </c:pt>
                <c:pt idx="29730" formatCode="General">
                  <c:v>-8.7439080630786495E-2</c:v>
                </c:pt>
                <c:pt idx="29731" formatCode="General">
                  <c:v>-8.8252991721520499E-2</c:v>
                </c:pt>
                <c:pt idx="29732" formatCode="General">
                  <c:v>-8.8840553693117497E-2</c:v>
                </c:pt>
                <c:pt idx="29733" formatCode="General">
                  <c:v>-8.9311599983674494E-2</c:v>
                </c:pt>
                <c:pt idx="29734" formatCode="General">
                  <c:v>-8.9735373065839494E-2</c:v>
                </c:pt>
                <c:pt idx="29735" formatCode="General">
                  <c:v>-9.0139364790363094E-2</c:v>
                </c:pt>
                <c:pt idx="29736" formatCode="General">
                  <c:v>-9.0421939445865407E-2</c:v>
                </c:pt>
                <c:pt idx="29737" formatCode="General">
                  <c:v>-9.0448890556518197E-2</c:v>
                </c:pt>
                <c:pt idx="29738" formatCode="General">
                  <c:v>-9.0203851995234299E-2</c:v>
                </c:pt>
                <c:pt idx="29739" formatCode="General">
                  <c:v>-8.9688152919764702E-2</c:v>
                </c:pt>
                <c:pt idx="29740" formatCode="General">
                  <c:v>-8.8888447056387404E-2</c:v>
                </c:pt>
                <c:pt idx="29741" formatCode="General">
                  <c:v>-8.7861516032456094E-2</c:v>
                </c:pt>
                <c:pt idx="29742" formatCode="General">
                  <c:v>-8.6725706306456998E-2</c:v>
                </c:pt>
                <c:pt idx="29743" formatCode="General">
                  <c:v>-8.5719133955422203E-2</c:v>
                </c:pt>
                <c:pt idx="29744" formatCode="General">
                  <c:v>-8.5028197376569706E-2</c:v>
                </c:pt>
                <c:pt idx="29745" formatCode="General">
                  <c:v>-8.4935425965744604E-2</c:v>
                </c:pt>
                <c:pt idx="29746" formatCode="General">
                  <c:v>-8.5368223289557593E-2</c:v>
                </c:pt>
                <c:pt idx="29747" formatCode="General">
                  <c:v>-8.5870415859782306E-2</c:v>
                </c:pt>
                <c:pt idx="29748" formatCode="General">
                  <c:v>-8.6239459255434303E-2</c:v>
                </c:pt>
                <c:pt idx="29749" formatCode="General">
                  <c:v>-8.6386525807169198E-2</c:v>
                </c:pt>
                <c:pt idx="29750" formatCode="General">
                  <c:v>-8.6301953858850103E-2</c:v>
                </c:pt>
                <c:pt idx="29751" formatCode="General">
                  <c:v>-8.5984815407014401E-2</c:v>
                </c:pt>
                <c:pt idx="29752" formatCode="General">
                  <c:v>-8.5381415944765907E-2</c:v>
                </c:pt>
                <c:pt idx="29753" formatCode="General">
                  <c:v>-8.4417172336867005E-2</c:v>
                </c:pt>
                <c:pt idx="29754" formatCode="General">
                  <c:v>-8.3069903148785595E-2</c:v>
                </c:pt>
                <c:pt idx="29755" formatCode="General">
                  <c:v>-8.1434341447681302E-2</c:v>
                </c:pt>
                <c:pt idx="29756" formatCode="General">
                  <c:v>-7.9676353945934003E-2</c:v>
                </c:pt>
                <c:pt idx="29757" formatCode="General">
                  <c:v>-7.7911887645280203E-2</c:v>
                </c:pt>
                <c:pt idx="29758" formatCode="General">
                  <c:v>-7.62215898996675E-2</c:v>
                </c:pt>
                <c:pt idx="29759" formatCode="General">
                  <c:v>-7.4623744846854106E-2</c:v>
                </c:pt>
                <c:pt idx="29760" formatCode="General">
                  <c:v>-7.3027410269535895E-2</c:v>
                </c:pt>
                <c:pt idx="29761" formatCode="General">
                  <c:v>-7.1458552624342198E-2</c:v>
                </c:pt>
                <c:pt idx="29762" formatCode="General">
                  <c:v>-6.9960151725200301E-2</c:v>
                </c:pt>
                <c:pt idx="29763" formatCode="General">
                  <c:v>-6.8368072563114099E-2</c:v>
                </c:pt>
                <c:pt idx="29764" formatCode="General">
                  <c:v>-6.6571685724652704E-2</c:v>
                </c:pt>
                <c:pt idx="29765" formatCode="General">
                  <c:v>-6.4629572169907001E-2</c:v>
                </c:pt>
                <c:pt idx="29766" formatCode="General">
                  <c:v>-6.2686464694078695E-2</c:v>
                </c:pt>
                <c:pt idx="29767" formatCode="General">
                  <c:v>-6.1091194380127903E-2</c:v>
                </c:pt>
                <c:pt idx="29768" formatCode="General">
                  <c:v>-5.9815976935904902E-2</c:v>
                </c:pt>
                <c:pt idx="29769" formatCode="General">
                  <c:v>-5.8596533122020698E-2</c:v>
                </c:pt>
                <c:pt idx="29770" formatCode="General">
                  <c:v>-5.7371835830051801E-2</c:v>
                </c:pt>
                <c:pt idx="29771" formatCode="General">
                  <c:v>-5.6108085999459302E-2</c:v>
                </c:pt>
                <c:pt idx="29772" formatCode="General">
                  <c:v>-5.4879775196356201E-2</c:v>
                </c:pt>
                <c:pt idx="29773" formatCode="General">
                  <c:v>-5.3723394561344701E-2</c:v>
                </c:pt>
                <c:pt idx="29774" formatCode="General">
                  <c:v>-5.2750681051515799E-2</c:v>
                </c:pt>
                <c:pt idx="29775" formatCode="General">
                  <c:v>-5.2045874358887398E-2</c:v>
                </c:pt>
                <c:pt idx="29776" formatCode="General">
                  <c:v>-5.1477792405557797E-2</c:v>
                </c:pt>
                <c:pt idx="29777" formatCode="General">
                  <c:v>-5.0887055674728197E-2</c:v>
                </c:pt>
                <c:pt idx="29778" formatCode="General">
                  <c:v>-5.0169311161661699E-2</c:v>
                </c:pt>
                <c:pt idx="29779" formatCode="General">
                  <c:v>-4.9266903200513301E-2</c:v>
                </c:pt>
                <c:pt idx="29780" formatCode="General">
                  <c:v>-4.8198192660586697E-2</c:v>
                </c:pt>
                <c:pt idx="29781" formatCode="General">
                  <c:v>-4.7017435746918301E-2</c:v>
                </c:pt>
                <c:pt idx="29782" formatCode="General">
                  <c:v>-4.5705585181067397E-2</c:v>
                </c:pt>
                <c:pt idx="29783" formatCode="General">
                  <c:v>-4.4074118093242701E-2</c:v>
                </c:pt>
                <c:pt idx="29784" formatCode="General">
                  <c:v>-4.19715955962034E-2</c:v>
                </c:pt>
                <c:pt idx="29785" formatCode="General">
                  <c:v>-3.9383563596593299E-2</c:v>
                </c:pt>
                <c:pt idx="29786" formatCode="General">
                  <c:v>-3.6370500547274198E-2</c:v>
                </c:pt>
                <c:pt idx="29787" formatCode="General">
                  <c:v>-3.2984816430786101E-2</c:v>
                </c:pt>
                <c:pt idx="29788" formatCode="General">
                  <c:v>-2.92019681218273E-2</c:v>
                </c:pt>
                <c:pt idx="29789" formatCode="General">
                  <c:v>-2.5183683394982601E-2</c:v>
                </c:pt>
                <c:pt idx="29790" formatCode="General">
                  <c:v>-2.13548503100007E-2</c:v>
                </c:pt>
                <c:pt idx="29791" formatCode="General">
                  <c:v>-1.7700014419774299E-2</c:v>
                </c:pt>
                <c:pt idx="29792" formatCode="General">
                  <c:v>-1.39900872441245E-2</c:v>
                </c:pt>
                <c:pt idx="29793" formatCode="General">
                  <c:v>-1.02641213701663E-2</c:v>
                </c:pt>
                <c:pt idx="29794" formatCode="General">
                  <c:v>-6.50049127587469E-3</c:v>
                </c:pt>
                <c:pt idx="29795" formatCode="General">
                  <c:v>-2.6878631820273099E-3</c:v>
                </c:pt>
                <c:pt idx="29796" formatCode="General">
                  <c:v>1.0974886298510101E-3</c:v>
                </c:pt>
                <c:pt idx="29797" formatCode="General">
                  <c:v>4.7538446750970001E-3</c:v>
                </c:pt>
                <c:pt idx="29798" formatCode="General">
                  <c:v>8.1899919996116597E-3</c:v>
                </c:pt>
                <c:pt idx="29799" formatCode="General">
                  <c:v>1.13712716153423E-2</c:v>
                </c:pt>
                <c:pt idx="29800" formatCode="General">
                  <c:v>1.4328113188280599E-2</c:v>
                </c:pt>
                <c:pt idx="29801" formatCode="General">
                  <c:v>1.70769760004717E-2</c:v>
                </c:pt>
                <c:pt idx="29802" formatCode="General">
                  <c:v>1.9590522357295199E-2</c:v>
                </c:pt>
                <c:pt idx="29803" formatCode="General">
                  <c:v>2.1862994626768401E-2</c:v>
                </c:pt>
                <c:pt idx="29804" formatCode="General">
                  <c:v>2.3916316253969099E-2</c:v>
                </c:pt>
                <c:pt idx="29805" formatCode="General">
                  <c:v>2.5806878046652802E-2</c:v>
                </c:pt>
                <c:pt idx="29806" formatCode="General">
                  <c:v>2.7626007837703099E-2</c:v>
                </c:pt>
                <c:pt idx="29807" formatCode="General">
                  <c:v>2.93718295710159E-2</c:v>
                </c:pt>
                <c:pt idx="29808" formatCode="General">
                  <c:v>3.0991156118132801E-2</c:v>
                </c:pt>
                <c:pt idx="29809" formatCode="General">
                  <c:v>3.2504370413201901E-2</c:v>
                </c:pt>
                <c:pt idx="29810" formatCode="General">
                  <c:v>3.3996844661279002E-2</c:v>
                </c:pt>
                <c:pt idx="29811" formatCode="General">
                  <c:v>3.5546262814476003E-2</c:v>
                </c:pt>
                <c:pt idx="29812" formatCode="General">
                  <c:v>3.7184410198691301E-2</c:v>
                </c:pt>
                <c:pt idx="29813" formatCode="General">
                  <c:v>3.8750120094017799E-2</c:v>
                </c:pt>
                <c:pt idx="29814" formatCode="General">
                  <c:v>3.9985817534041401E-2</c:v>
                </c:pt>
                <c:pt idx="29815" formatCode="General">
                  <c:v>4.1067269032411903E-2</c:v>
                </c:pt>
                <c:pt idx="29816" formatCode="General">
                  <c:v>4.2220290083559403E-2</c:v>
                </c:pt>
                <c:pt idx="29817" formatCode="General">
                  <c:v>4.3542191713360497E-2</c:v>
                </c:pt>
                <c:pt idx="29818" formatCode="General">
                  <c:v>4.5330275822929797E-2</c:v>
                </c:pt>
                <c:pt idx="29819" formatCode="General">
                  <c:v>4.7812390128628E-2</c:v>
                </c:pt>
                <c:pt idx="29820" formatCode="General">
                  <c:v>5.0942376399230702E-2</c:v>
                </c:pt>
                <c:pt idx="29821" formatCode="General">
                  <c:v>5.4506676184454997E-2</c:v>
                </c:pt>
                <c:pt idx="29822" formatCode="General">
                  <c:v>5.8285321339157301E-2</c:v>
                </c:pt>
                <c:pt idx="29823" formatCode="General">
                  <c:v>6.2184018780568499E-2</c:v>
                </c:pt>
                <c:pt idx="29824" formatCode="General">
                  <c:v>6.6188286316539197E-2</c:v>
                </c:pt>
                <c:pt idx="29825" formatCode="General">
                  <c:v>7.0130190741100898E-2</c:v>
                </c:pt>
                <c:pt idx="29826" formatCode="General">
                  <c:v>7.3847957980826301E-2</c:v>
                </c:pt>
                <c:pt idx="29827" formatCode="General">
                  <c:v>7.7266229387578503E-2</c:v>
                </c:pt>
                <c:pt idx="29828" formatCode="General">
                  <c:v>8.0289688299206602E-2</c:v>
                </c:pt>
                <c:pt idx="29829" formatCode="General">
                  <c:v>8.2880917579658805E-2</c:v>
                </c:pt>
                <c:pt idx="29830" formatCode="General">
                  <c:v>8.5029002525935399E-2</c:v>
                </c:pt>
                <c:pt idx="29831" formatCode="General">
                  <c:v>8.67293140717494E-2</c:v>
                </c:pt>
                <c:pt idx="29832" formatCode="General">
                  <c:v>8.8024216036807296E-2</c:v>
                </c:pt>
                <c:pt idx="29833" formatCode="General">
                  <c:v>8.8975465923696498E-2</c:v>
                </c:pt>
                <c:pt idx="29834" formatCode="General">
                  <c:v>8.9726961588004195E-2</c:v>
                </c:pt>
                <c:pt idx="29835" formatCode="General">
                  <c:v>9.0414301373490102E-2</c:v>
                </c:pt>
                <c:pt idx="29836" formatCode="General">
                  <c:v>9.1164561090620197E-2</c:v>
                </c:pt>
                <c:pt idx="29837" formatCode="General">
                  <c:v>9.2104528257016496E-2</c:v>
                </c:pt>
                <c:pt idx="29838" formatCode="General">
                  <c:v>9.3058174786046499E-2</c:v>
                </c:pt>
                <c:pt idx="29839" formatCode="General">
                  <c:v>9.3704737259979104E-2</c:v>
                </c:pt>
                <c:pt idx="29840" formatCode="General">
                  <c:v>9.4096042228348595E-2</c:v>
                </c:pt>
                <c:pt idx="29841" formatCode="General">
                  <c:v>9.4459271112168702E-2</c:v>
                </c:pt>
                <c:pt idx="29842" formatCode="General">
                  <c:v>9.4865141681318293E-2</c:v>
                </c:pt>
                <c:pt idx="29843" formatCode="General">
                  <c:v>9.5311811683962896E-2</c:v>
                </c:pt>
                <c:pt idx="29844" formatCode="General">
                  <c:v>9.5898053410391398E-2</c:v>
                </c:pt>
                <c:pt idx="29845" formatCode="General">
                  <c:v>9.6680123202417104E-2</c:v>
                </c:pt>
                <c:pt idx="29846" formatCode="General">
                  <c:v>9.7573925766383393E-2</c:v>
                </c:pt>
                <c:pt idx="29847" formatCode="General">
                  <c:v>9.8582290265462599E-2</c:v>
                </c:pt>
                <c:pt idx="29848" formatCode="General">
                  <c:v>9.9690664696089004E-2</c:v>
                </c:pt>
                <c:pt idx="29849" formatCode="General">
                  <c:v>0.10095282177491099</c:v>
                </c:pt>
                <c:pt idx="29850" formatCode="General">
                  <c:v>0.102581868643265</c:v>
                </c:pt>
                <c:pt idx="29851" formatCode="General">
                  <c:v>0.10456790880295699</c:v>
                </c:pt>
                <c:pt idx="29852" formatCode="General">
                  <c:v>0.10663459309920301</c:v>
                </c:pt>
                <c:pt idx="29853" formatCode="General">
                  <c:v>0.108642729593669</c:v>
                </c:pt>
                <c:pt idx="29854" formatCode="General">
                  <c:v>0.110595108915772</c:v>
                </c:pt>
                <c:pt idx="29855" formatCode="General">
                  <c:v>0.112368740224632</c:v>
                </c:pt>
                <c:pt idx="29856" formatCode="General">
                  <c:v>0.113845293545398</c:v>
                </c:pt>
                <c:pt idx="29857" formatCode="General">
                  <c:v>0.11508461842552099</c:v>
                </c:pt>
                <c:pt idx="29858" formatCode="General">
                  <c:v>0.116201152409243</c:v>
                </c:pt>
                <c:pt idx="29859" formatCode="General">
                  <c:v>0.117316164658054</c:v>
                </c:pt>
                <c:pt idx="29860" formatCode="General">
                  <c:v>0.118557274430832</c:v>
                </c:pt>
                <c:pt idx="29861" formatCode="General">
                  <c:v>0.11976758075214999</c:v>
                </c:pt>
                <c:pt idx="29862" formatCode="General">
                  <c:v>0.12063136318180499</c:v>
                </c:pt>
                <c:pt idx="29863" formatCode="General">
                  <c:v>0.12119243758236201</c:v>
                </c:pt>
                <c:pt idx="29864" formatCode="General">
                  <c:v>0.121532133350872</c:v>
                </c:pt>
                <c:pt idx="29865" formatCode="General">
                  <c:v>0.121565551329919</c:v>
                </c:pt>
                <c:pt idx="29866" formatCode="General">
                  <c:v>0.121310426232206</c:v>
                </c:pt>
                <c:pt idx="29867" formatCode="General">
                  <c:v>0.12082619808935099</c:v>
                </c:pt>
                <c:pt idx="29868" formatCode="General">
                  <c:v>0.120196325660577</c:v>
                </c:pt>
                <c:pt idx="29869" formatCode="General">
                  <c:v>0.119547217663243</c:v>
                </c:pt>
                <c:pt idx="29870" formatCode="General">
                  <c:v>0.119058721311121</c:v>
                </c:pt>
                <c:pt idx="29871" formatCode="General">
                  <c:v>0.118966654845804</c:v>
                </c:pt>
                <c:pt idx="29872" formatCode="General">
                  <c:v>0.119372748644062</c:v>
                </c:pt>
                <c:pt idx="29873" formatCode="General">
                  <c:v>0.120118999273538</c:v>
                </c:pt>
                <c:pt idx="29874" formatCode="General">
                  <c:v>0.12103974785855701</c:v>
                </c:pt>
                <c:pt idx="29875" formatCode="General">
                  <c:v>0.12209743460766601</c:v>
                </c:pt>
                <c:pt idx="29876" formatCode="General">
                  <c:v>0.12327330210495401</c:v>
                </c:pt>
                <c:pt idx="29877" formatCode="General">
                  <c:v>0.124491378342773</c:v>
                </c:pt>
                <c:pt idx="29878" formatCode="General">
                  <c:v>0.12563820795875699</c:v>
                </c:pt>
                <c:pt idx="29879" formatCode="General">
                  <c:v>0.12669571047380801</c:v>
                </c:pt>
                <c:pt idx="29880" formatCode="General">
                  <c:v>0.12783782622760301</c:v>
                </c:pt>
                <c:pt idx="29881" formatCode="General">
                  <c:v>0.12926019751006201</c:v>
                </c:pt>
                <c:pt idx="29882" formatCode="General">
                  <c:v>0.130913831846971</c:v>
                </c:pt>
                <c:pt idx="29883" formatCode="General">
                  <c:v>0.13267389411234901</c:v>
                </c:pt>
                <c:pt idx="29884" formatCode="General">
                  <c:v>0.13430930916050901</c:v>
                </c:pt>
                <c:pt idx="29885" formatCode="General">
                  <c:v>0.13539853208946501</c:v>
                </c:pt>
                <c:pt idx="29886" formatCode="General">
                  <c:v>0.135954613760778</c:v>
                </c:pt>
                <c:pt idx="29887" formatCode="General">
                  <c:v>0.13625056931445101</c:v>
                </c:pt>
                <c:pt idx="29888" formatCode="General">
                  <c:v>0.13664696389404399</c:v>
                </c:pt>
                <c:pt idx="29889" formatCode="General">
                  <c:v>0.13733549486902599</c:v>
                </c:pt>
                <c:pt idx="29890" formatCode="General">
                  <c:v>0.13793666394433099</c:v>
                </c:pt>
                <c:pt idx="29891" formatCode="General">
                  <c:v>0.13837969557718299</c:v>
                </c:pt>
                <c:pt idx="29892" formatCode="General">
                  <c:v>0.138485963134474</c:v>
                </c:pt>
                <c:pt idx="29893" formatCode="General">
                  <c:v>0.13813353705643799</c:v>
                </c:pt>
                <c:pt idx="29894" formatCode="General">
                  <c:v>0.13752323400692701</c:v>
                </c:pt>
                <c:pt idx="29895" formatCode="General">
                  <c:v>0.13662457146566401</c:v>
                </c:pt>
                <c:pt idx="29896" formatCode="General">
                  <c:v>0.13542075333248901</c:v>
                </c:pt>
                <c:pt idx="29897" formatCode="General">
                  <c:v>0.13390081741474499</c:v>
                </c:pt>
                <c:pt idx="29898" formatCode="General">
                  <c:v>0.13216708718387499</c:v>
                </c:pt>
                <c:pt idx="29899" formatCode="General">
                  <c:v>0.130348935236928</c:v>
                </c:pt>
                <c:pt idx="29900" formatCode="General">
                  <c:v>0.128428816287081</c:v>
                </c:pt>
                <c:pt idx="29901" formatCode="General">
                  <c:v>0.12635049918511301</c:v>
                </c:pt>
                <c:pt idx="29902" formatCode="General">
                  <c:v>0.12430475642725</c:v>
                </c:pt>
                <c:pt idx="29903" formatCode="General">
                  <c:v>0.12252127708227201</c:v>
                </c:pt>
                <c:pt idx="29904" formatCode="General">
                  <c:v>0.121110266019592</c:v>
                </c:pt>
                <c:pt idx="29905" formatCode="General">
                  <c:v>0.120015848202936</c:v>
                </c:pt>
                <c:pt idx="29906" formatCode="General">
                  <c:v>0.119081242860534</c:v>
                </c:pt>
                <c:pt idx="29907" formatCode="General">
                  <c:v>0.118250570045558</c:v>
                </c:pt>
                <c:pt idx="29908" formatCode="General">
                  <c:v>0.11737719925029701</c:v>
                </c:pt>
                <c:pt idx="29909" formatCode="General">
                  <c:v>0.116118143370398</c:v>
                </c:pt>
                <c:pt idx="29910" formatCode="General">
                  <c:v>0.11461877213105399</c:v>
                </c:pt>
                <c:pt idx="29911" formatCode="General">
                  <c:v>0.113231058824296</c:v>
                </c:pt>
                <c:pt idx="29912" formatCode="General">
                  <c:v>0.11190510208903</c:v>
                </c:pt>
                <c:pt idx="29913" formatCode="General">
                  <c:v>0.110571124604118</c:v>
                </c:pt>
                <c:pt idx="29914" formatCode="General">
                  <c:v>0.10908306968592101</c:v>
                </c:pt>
                <c:pt idx="29915" formatCode="General">
                  <c:v>0.10742214739712</c:v>
                </c:pt>
                <c:pt idx="29916" formatCode="General">
                  <c:v>0.105771077139707</c:v>
                </c:pt>
                <c:pt idx="29917" formatCode="General">
                  <c:v>0.103720052292283</c:v>
                </c:pt>
                <c:pt idx="29918" formatCode="General">
                  <c:v>0.10112544917176899</c:v>
                </c:pt>
                <c:pt idx="29919" formatCode="General">
                  <c:v>9.8299721029442205E-2</c:v>
                </c:pt>
                <c:pt idx="29920" formatCode="General">
                  <c:v>9.5169469673466206E-2</c:v>
                </c:pt>
                <c:pt idx="29921" formatCode="General">
                  <c:v>9.1769840002691103E-2</c:v>
                </c:pt>
                <c:pt idx="29922" formatCode="General">
                  <c:v>8.8257170436072799E-2</c:v>
                </c:pt>
                <c:pt idx="29923" formatCode="General">
                  <c:v>8.4799277420954694E-2</c:v>
                </c:pt>
                <c:pt idx="29924" formatCode="General">
                  <c:v>8.1424100717962494E-2</c:v>
                </c:pt>
                <c:pt idx="29925" formatCode="General">
                  <c:v>7.8100484526377301E-2</c:v>
                </c:pt>
                <c:pt idx="29926" formatCode="General">
                  <c:v>7.4939191772243605E-2</c:v>
                </c:pt>
                <c:pt idx="29927" formatCode="General">
                  <c:v>7.2043651746469498E-2</c:v>
                </c:pt>
                <c:pt idx="29928" formatCode="General">
                  <c:v>6.9415622874834798E-2</c:v>
                </c:pt>
                <c:pt idx="29929" formatCode="General">
                  <c:v>6.7133780526973996E-2</c:v>
                </c:pt>
                <c:pt idx="29930" formatCode="General">
                  <c:v>6.5217809640964006E-2</c:v>
                </c:pt>
                <c:pt idx="29931" formatCode="General">
                  <c:v>6.3473296722515102E-2</c:v>
                </c:pt>
                <c:pt idx="29932" formatCode="General">
                  <c:v>6.1742958346720597E-2</c:v>
                </c:pt>
                <c:pt idx="29933" formatCode="General">
                  <c:v>6.0017569390219502E-2</c:v>
                </c:pt>
                <c:pt idx="29934" formatCode="General">
                  <c:v>5.8293416058135698E-2</c:v>
                </c:pt>
                <c:pt idx="29935" formatCode="General">
                  <c:v>5.6438404434604003E-2</c:v>
                </c:pt>
                <c:pt idx="29936" formatCode="General">
                  <c:v>5.42935740797734E-2</c:v>
                </c:pt>
                <c:pt idx="29937" formatCode="General">
                  <c:v>5.1535232345404497E-2</c:v>
                </c:pt>
                <c:pt idx="29938" formatCode="General">
                  <c:v>4.8285586273379602E-2</c:v>
                </c:pt>
                <c:pt idx="29939" formatCode="General">
                  <c:v>4.4933050960451498E-2</c:v>
                </c:pt>
                <c:pt idx="29940" formatCode="General">
                  <c:v>4.1477632040876102E-2</c:v>
                </c:pt>
                <c:pt idx="29941" formatCode="General">
                  <c:v>3.7994892735924699E-2</c:v>
                </c:pt>
                <c:pt idx="29942" formatCode="General">
                  <c:v>3.4547960838648202E-2</c:v>
                </c:pt>
                <c:pt idx="29943" formatCode="General">
                  <c:v>3.1159038352512301E-2</c:v>
                </c:pt>
                <c:pt idx="29944" formatCode="General">
                  <c:v>2.7943026369654601E-2</c:v>
                </c:pt>
                <c:pt idx="29945" formatCode="General">
                  <c:v>2.48754560672085E-2</c:v>
                </c:pt>
                <c:pt idx="29946" formatCode="General">
                  <c:v>2.1763938948874E-2</c:v>
                </c:pt>
                <c:pt idx="29947" formatCode="General">
                  <c:v>1.8433719559595801E-2</c:v>
                </c:pt>
                <c:pt idx="29948" formatCode="General">
                  <c:v>1.4812526805805099E-2</c:v>
                </c:pt>
                <c:pt idx="29949" formatCode="General">
                  <c:v>1.0956905279602001E-2</c:v>
                </c:pt>
                <c:pt idx="29950" formatCode="General">
                  <c:v>6.8849441877372602E-3</c:v>
                </c:pt>
                <c:pt idx="29951" formatCode="General">
                  <c:v>2.6270383771596398E-3</c:v>
                </c:pt>
                <c:pt idx="29952" formatCode="General">
                  <c:v>-1.7222437596143101E-3</c:v>
                </c:pt>
                <c:pt idx="29953" formatCode="General">
                  <c:v>-6.10382383219668E-3</c:v>
                </c:pt>
                <c:pt idx="29954" formatCode="General">
                  <c:v>-1.05965323607627E-2</c:v>
                </c:pt>
                <c:pt idx="29955" formatCode="General">
                  <c:v>-1.51319066817176E-2</c:v>
                </c:pt>
                <c:pt idx="29956" formatCode="General">
                  <c:v>-1.9483562394307801E-2</c:v>
                </c:pt>
                <c:pt idx="29957" formatCode="General">
                  <c:v>-2.3530412170728002E-2</c:v>
                </c:pt>
                <c:pt idx="29958" formatCode="General">
                  <c:v>-2.7187535329029601E-2</c:v>
                </c:pt>
                <c:pt idx="29959" formatCode="General">
                  <c:v>-3.0271569787166101E-2</c:v>
                </c:pt>
                <c:pt idx="29960" formatCode="General">
                  <c:v>-3.2976085551839798E-2</c:v>
                </c:pt>
                <c:pt idx="29961" formatCode="General">
                  <c:v>-3.5429148279637702E-2</c:v>
                </c:pt>
                <c:pt idx="29962" formatCode="General">
                  <c:v>-3.7478864443496997E-2</c:v>
                </c:pt>
                <c:pt idx="29963" formatCode="General">
                  <c:v>-3.93005821704362E-2</c:v>
                </c:pt>
                <c:pt idx="29964" formatCode="General">
                  <c:v>-4.1064092823168502E-2</c:v>
                </c:pt>
                <c:pt idx="29965" formatCode="General">
                  <c:v>-4.2875392456427797E-2</c:v>
                </c:pt>
                <c:pt idx="29966" formatCode="General">
                  <c:v>-4.4829368625855903E-2</c:v>
                </c:pt>
                <c:pt idx="29967" formatCode="General">
                  <c:v>-4.7003221693142201E-2</c:v>
                </c:pt>
                <c:pt idx="29968" formatCode="General">
                  <c:v>-4.9340527429380998E-2</c:v>
                </c:pt>
                <c:pt idx="29969" formatCode="General">
                  <c:v>-5.1726502766313999E-2</c:v>
                </c:pt>
                <c:pt idx="29970" formatCode="General">
                  <c:v>-5.4179706596003303E-2</c:v>
                </c:pt>
                <c:pt idx="29971" formatCode="General">
                  <c:v>-5.6736225092282697E-2</c:v>
                </c:pt>
                <c:pt idx="29972" formatCode="General">
                  <c:v>-5.9399139854189598E-2</c:v>
                </c:pt>
                <c:pt idx="29973" formatCode="General">
                  <c:v>-6.21909858172561E-2</c:v>
                </c:pt>
                <c:pt idx="29974" formatCode="General">
                  <c:v>-6.5105359882876399E-2</c:v>
                </c:pt>
                <c:pt idx="29975" formatCode="General">
                  <c:v>-6.8119955700996396E-2</c:v>
                </c:pt>
                <c:pt idx="29976" formatCode="General">
                  <c:v>-7.1121954446753802E-2</c:v>
                </c:pt>
                <c:pt idx="29977" formatCode="General">
                  <c:v>-7.4009931557725298E-2</c:v>
                </c:pt>
                <c:pt idx="29978" formatCode="General">
                  <c:v>-7.6838481908706693E-2</c:v>
                </c:pt>
                <c:pt idx="29979" formatCode="General">
                  <c:v>-7.9634625603346401E-2</c:v>
                </c:pt>
                <c:pt idx="29980" formatCode="General">
                  <c:v>-8.2380899545140607E-2</c:v>
                </c:pt>
                <c:pt idx="29981" formatCode="General">
                  <c:v>-8.4887396326454603E-2</c:v>
                </c:pt>
                <c:pt idx="29982" formatCode="General">
                  <c:v>-8.7054156064337904E-2</c:v>
                </c:pt>
                <c:pt idx="29983" formatCode="General">
                  <c:v>-8.9250553337465996E-2</c:v>
                </c:pt>
                <c:pt idx="29984" formatCode="General">
                  <c:v>-9.1599656295981297E-2</c:v>
                </c:pt>
                <c:pt idx="29985" formatCode="General">
                  <c:v>-9.3904595532436505E-2</c:v>
                </c:pt>
                <c:pt idx="29986" formatCode="General">
                  <c:v>-9.6090728326182595E-2</c:v>
                </c:pt>
                <c:pt idx="29987" formatCode="General">
                  <c:v>-9.8002516211968302E-2</c:v>
                </c:pt>
                <c:pt idx="29988" formatCode="General">
                  <c:v>-9.9631260913925102E-2</c:v>
                </c:pt>
                <c:pt idx="29989" formatCode="General">
                  <c:v>-0.101022560818834</c:v>
                </c:pt>
                <c:pt idx="29990" formatCode="General">
                  <c:v>-0.102225114588</c:v>
                </c:pt>
                <c:pt idx="29991" formatCode="General">
                  <c:v>-0.103300831915422</c:v>
                </c:pt>
                <c:pt idx="29992" formatCode="General">
                  <c:v>-0.104283940970886</c:v>
                </c:pt>
                <c:pt idx="29993" formatCode="General">
                  <c:v>-0.10529422711258001</c:v>
                </c:pt>
                <c:pt idx="29994" formatCode="General">
                  <c:v>-0.106442702670558</c:v>
                </c:pt>
                <c:pt idx="29995" formatCode="General">
                  <c:v>-0.107858929398036</c:v>
                </c:pt>
                <c:pt idx="29996" formatCode="General">
                  <c:v>-0.10961331450627899</c:v>
                </c:pt>
                <c:pt idx="29997" formatCode="General">
                  <c:v>-0.111803069511037</c:v>
                </c:pt>
                <c:pt idx="29998" formatCode="General">
                  <c:v>-0.114383576610415</c:v>
                </c:pt>
                <c:pt idx="29999" formatCode="General">
                  <c:v>-0.117190470161807</c:v>
                </c:pt>
                <c:pt idx="30000" formatCode="General">
                  <c:v>-0.12014814793853699</c:v>
                </c:pt>
                <c:pt idx="30001" formatCode="General">
                  <c:v>-0.12320099701753599</c:v>
                </c:pt>
                <c:pt idx="30002" formatCode="General">
                  <c:v>-0.12628681791691901</c:v>
                </c:pt>
                <c:pt idx="30003" formatCode="General">
                  <c:v>-0.129233807923225</c:v>
                </c:pt>
                <c:pt idx="30004" formatCode="General">
                  <c:v>-0.13181255040932199</c:v>
                </c:pt>
                <c:pt idx="30005" formatCode="General">
                  <c:v>-0.13424987409618799</c:v>
                </c:pt>
                <c:pt idx="30006" formatCode="General">
                  <c:v>-0.13689984345148801</c:v>
                </c:pt>
                <c:pt idx="30007" formatCode="General">
                  <c:v>-0.13956576575087801</c:v>
                </c:pt>
                <c:pt idx="30008" formatCode="General">
                  <c:v>-0.14188391784760601</c:v>
                </c:pt>
                <c:pt idx="30009" formatCode="General">
                  <c:v>-0.143730123174897</c:v>
                </c:pt>
                <c:pt idx="30010" formatCode="General">
                  <c:v>-0.14488205454499301</c:v>
                </c:pt>
                <c:pt idx="30011" formatCode="General">
                  <c:v>-0.14561089571771499</c:v>
                </c:pt>
                <c:pt idx="30012" formatCode="General">
                  <c:v>-0.14634405585236901</c:v>
                </c:pt>
                <c:pt idx="30013" formatCode="General">
                  <c:v>-0.146883668654925</c:v>
                </c:pt>
                <c:pt idx="30014" formatCode="General">
                  <c:v>-0.147117422354334</c:v>
                </c:pt>
                <c:pt idx="30015" formatCode="General">
                  <c:v>-0.14704125282189401</c:v>
                </c:pt>
                <c:pt idx="30016" formatCode="General">
                  <c:v>-0.14676866396244601</c:v>
                </c:pt>
                <c:pt idx="30017" formatCode="General">
                  <c:v>-0.146373461713728</c:v>
                </c:pt>
                <c:pt idx="30018" formatCode="General">
                  <c:v>-0.145871476990413</c:v>
                </c:pt>
                <c:pt idx="30019" formatCode="General">
                  <c:v>-0.145411717273493</c:v>
                </c:pt>
                <c:pt idx="30020" formatCode="General">
                  <c:v>-0.14513008045369</c:v>
                </c:pt>
                <c:pt idx="30021" formatCode="General">
                  <c:v>-0.14496156346230901</c:v>
                </c:pt>
                <c:pt idx="30022" formatCode="General">
                  <c:v>-0.14483355211117699</c:v>
                </c:pt>
                <c:pt idx="30023" formatCode="General">
                  <c:v>-0.144710718180208</c:v>
                </c:pt>
                <c:pt idx="30024" formatCode="General">
                  <c:v>-0.144639357136334</c:v>
                </c:pt>
                <c:pt idx="30025" formatCode="General">
                  <c:v>-0.14466469093179499</c:v>
                </c:pt>
                <c:pt idx="30026" formatCode="General">
                  <c:v>-0.14467887978836699</c:v>
                </c:pt>
                <c:pt idx="30027" formatCode="General">
                  <c:v>-0.14466168812205299</c:v>
                </c:pt>
                <c:pt idx="30028" formatCode="General">
                  <c:v>-0.14500693292248901</c:v>
                </c:pt>
                <c:pt idx="30029" formatCode="General">
                  <c:v>-0.14583800087634499</c:v>
                </c:pt>
                <c:pt idx="30030" formatCode="General">
                  <c:v>-0.146754219251574</c:v>
                </c:pt>
                <c:pt idx="30031" formatCode="General">
                  <c:v>-0.147601129332916</c:v>
                </c:pt>
                <c:pt idx="30032" formatCode="General">
                  <c:v>-0.148336767221486</c:v>
                </c:pt>
                <c:pt idx="30033" formatCode="General">
                  <c:v>-0.148912324947301</c:v>
                </c:pt>
                <c:pt idx="30034" formatCode="General">
                  <c:v>-0.14937599636600701</c:v>
                </c:pt>
                <c:pt idx="30035" formatCode="General">
                  <c:v>-0.14975564919652101</c:v>
                </c:pt>
                <c:pt idx="30036" formatCode="General">
                  <c:v>-0.14998290024545399</c:v>
                </c:pt>
                <c:pt idx="30037" formatCode="General">
                  <c:v>-0.150025688648082</c:v>
                </c:pt>
                <c:pt idx="30038" formatCode="General">
                  <c:v>-0.150045859547736</c:v>
                </c:pt>
                <c:pt idx="30039" formatCode="General">
                  <c:v>-0.15023755139905401</c:v>
                </c:pt>
                <c:pt idx="30040" formatCode="General">
                  <c:v>-0.150528032268507</c:v>
                </c:pt>
                <c:pt idx="30041" formatCode="General">
                  <c:v>-0.150672656917717</c:v>
                </c:pt>
                <c:pt idx="30042" formatCode="General">
                  <c:v>-0.15051020405940199</c:v>
                </c:pt>
                <c:pt idx="30043" formatCode="General">
                  <c:v>-0.150055261678367</c:v>
                </c:pt>
                <c:pt idx="30044" formatCode="General">
                  <c:v>-0.14938276415837301</c:v>
                </c:pt>
                <c:pt idx="30045" formatCode="General">
                  <c:v>-0.148480332922372</c:v>
                </c:pt>
                <c:pt idx="30046" formatCode="General">
                  <c:v>-0.147640138541763</c:v>
                </c:pt>
                <c:pt idx="30047" formatCode="General">
                  <c:v>-0.14666283237484501</c:v>
                </c:pt>
                <c:pt idx="30048" formatCode="General">
                  <c:v>-0.14554120927344399</c:v>
                </c:pt>
                <c:pt idx="30049" formatCode="General">
                  <c:v>-0.144677651877548</c:v>
                </c:pt>
                <c:pt idx="30050" formatCode="General">
                  <c:v>-0.14380830603530201</c:v>
                </c:pt>
                <c:pt idx="30051" formatCode="General">
                  <c:v>-0.14285671818926099</c:v>
                </c:pt>
                <c:pt idx="30052" formatCode="General">
                  <c:v>-0.14189506539910801</c:v>
                </c:pt>
                <c:pt idx="30053" formatCode="General">
                  <c:v>-0.140876267134008</c:v>
                </c:pt>
                <c:pt idx="30054" formatCode="General">
                  <c:v>-0.13972129506299999</c:v>
                </c:pt>
                <c:pt idx="30055" formatCode="General">
                  <c:v>-0.13838183535093099</c:v>
                </c:pt>
                <c:pt idx="30056" formatCode="General">
                  <c:v>-0.13681709734137801</c:v>
                </c:pt>
                <c:pt idx="30057" formatCode="General">
                  <c:v>-0.13502052599275299</c:v>
                </c:pt>
                <c:pt idx="30058" formatCode="General">
                  <c:v>-0.132941709247718</c:v>
                </c:pt>
                <c:pt idx="30059" formatCode="General">
                  <c:v>-0.13057898644899901</c:v>
                </c:pt>
                <c:pt idx="30060" formatCode="General">
                  <c:v>-0.127984498979716</c:v>
                </c:pt>
                <c:pt idx="30061" formatCode="General">
                  <c:v>-0.12522330551491301</c:v>
                </c:pt>
                <c:pt idx="30062" formatCode="General">
                  <c:v>-0.122364384480661</c:v>
                </c:pt>
                <c:pt idx="30063" formatCode="General">
                  <c:v>-0.11939291084720401</c:v>
                </c:pt>
                <c:pt idx="30064" formatCode="General">
                  <c:v>-0.116299321116636</c:v>
                </c:pt>
                <c:pt idx="30065" formatCode="General">
                  <c:v>-0.113232428155382</c:v>
                </c:pt>
                <c:pt idx="30066" formatCode="General">
                  <c:v>-0.110295512246794</c:v>
                </c:pt>
                <c:pt idx="30067" formatCode="General">
                  <c:v>-0.107904971992862</c:v>
                </c:pt>
                <c:pt idx="30068" formatCode="General">
                  <c:v>-0.106172680072405</c:v>
                </c:pt>
                <c:pt idx="30069" formatCode="General">
                  <c:v>-0.10471167239609799</c:v>
                </c:pt>
                <c:pt idx="30070" formatCode="General">
                  <c:v>-0.103527056734897</c:v>
                </c:pt>
                <c:pt idx="30071" formatCode="General">
                  <c:v>-0.102607445001867</c:v>
                </c:pt>
                <c:pt idx="30072" formatCode="General">
                  <c:v>-0.101959065313835</c:v>
                </c:pt>
                <c:pt idx="30073" formatCode="General">
                  <c:v>-0.101594459312292</c:v>
                </c:pt>
                <c:pt idx="30074" formatCode="General">
                  <c:v>-0.10133988547424801</c:v>
                </c:pt>
                <c:pt idx="30075" formatCode="General">
                  <c:v>-0.101011923830003</c:v>
                </c:pt>
                <c:pt idx="30076" formatCode="General">
                  <c:v>-0.10052750394394799</c:v>
                </c:pt>
                <c:pt idx="30077" formatCode="General">
                  <c:v>-9.9916554512231207E-2</c:v>
                </c:pt>
                <c:pt idx="30078" formatCode="General">
                  <c:v>-9.9175983429109896E-2</c:v>
                </c:pt>
                <c:pt idx="30079" formatCode="General">
                  <c:v>-9.8212504245586196E-2</c:v>
                </c:pt>
                <c:pt idx="30080" formatCode="General">
                  <c:v>-9.6959141950765701E-2</c:v>
                </c:pt>
                <c:pt idx="30081" formatCode="General">
                  <c:v>-9.5431672440100798E-2</c:v>
                </c:pt>
                <c:pt idx="30082" formatCode="General">
                  <c:v>-9.3775074218309398E-2</c:v>
                </c:pt>
                <c:pt idx="30083" formatCode="General">
                  <c:v>-9.1919497198627201E-2</c:v>
                </c:pt>
                <c:pt idx="30084" formatCode="General">
                  <c:v>-8.9620287243013699E-2</c:v>
                </c:pt>
                <c:pt idx="30085" formatCode="General">
                  <c:v>-8.6920233765633403E-2</c:v>
                </c:pt>
                <c:pt idx="30086" formatCode="General">
                  <c:v>-8.4004252788192194E-2</c:v>
                </c:pt>
                <c:pt idx="30087" formatCode="General">
                  <c:v>-8.1289817151906293E-2</c:v>
                </c:pt>
                <c:pt idx="30088" formatCode="General">
                  <c:v>-7.8770986950684893E-2</c:v>
                </c:pt>
                <c:pt idx="30089" formatCode="General">
                  <c:v>-7.6099516211793394E-2</c:v>
                </c:pt>
                <c:pt idx="30090" formatCode="General">
                  <c:v>-7.3175689687386206E-2</c:v>
                </c:pt>
                <c:pt idx="30091" formatCode="General">
                  <c:v>-6.9943525192496706E-2</c:v>
                </c:pt>
                <c:pt idx="30092" formatCode="General">
                  <c:v>-6.6437736472946499E-2</c:v>
                </c:pt>
                <c:pt idx="30093" formatCode="General">
                  <c:v>-6.2630787125606102E-2</c:v>
                </c:pt>
                <c:pt idx="30094" formatCode="General">
                  <c:v>-5.8587775389907101E-2</c:v>
                </c:pt>
                <c:pt idx="30095" formatCode="General">
                  <c:v>-5.4443167821365102E-2</c:v>
                </c:pt>
                <c:pt idx="30096" formatCode="General">
                  <c:v>-5.0226228988829801E-2</c:v>
                </c:pt>
                <c:pt idx="30097" formatCode="General">
                  <c:v>-4.5990320335955202E-2</c:v>
                </c:pt>
                <c:pt idx="30098" formatCode="General">
                  <c:v>-4.1868287892608602E-2</c:v>
                </c:pt>
                <c:pt idx="30099" formatCode="General">
                  <c:v>-3.78733118210621E-2</c:v>
                </c:pt>
                <c:pt idx="30100" formatCode="General">
                  <c:v>-3.3983081948287197E-2</c:v>
                </c:pt>
                <c:pt idx="30101" formatCode="General">
                  <c:v>-3.0314663277169598E-2</c:v>
                </c:pt>
                <c:pt idx="30102" formatCode="General">
                  <c:v>-2.6984515002796802E-2</c:v>
                </c:pt>
                <c:pt idx="30103" formatCode="General">
                  <c:v>-2.40008004768574E-2</c:v>
                </c:pt>
                <c:pt idx="30104" formatCode="General">
                  <c:v>-2.1287380126922099E-2</c:v>
                </c:pt>
                <c:pt idx="30105" formatCode="General">
                  <c:v>-1.8754399871643901E-2</c:v>
                </c:pt>
                <c:pt idx="30106" formatCode="General">
                  <c:v>-1.63617295555787E-2</c:v>
                </c:pt>
                <c:pt idx="30107" formatCode="General">
                  <c:v>-1.4075736022268999E-2</c:v>
                </c:pt>
                <c:pt idx="30108" formatCode="General">
                  <c:v>-1.1884367916061201E-2</c:v>
                </c:pt>
                <c:pt idx="30109" formatCode="General">
                  <c:v>-9.7966047217003301E-3</c:v>
                </c:pt>
                <c:pt idx="30110" formatCode="General">
                  <c:v>-8.0468443505024197E-3</c:v>
                </c:pt>
                <c:pt idx="30111" formatCode="General">
                  <c:v>-6.5406853090215801E-3</c:v>
                </c:pt>
                <c:pt idx="30112" formatCode="General">
                  <c:v>-4.9085235783921802E-3</c:v>
                </c:pt>
                <c:pt idx="30113" formatCode="General">
                  <c:v>-3.11264194971894E-3</c:v>
                </c:pt>
                <c:pt idx="30114" formatCode="General">
                  <c:v>-1.12730086116428E-3</c:v>
                </c:pt>
                <c:pt idx="30115" formatCode="General">
                  <c:v>1.15866435919336E-3</c:v>
                </c:pt>
                <c:pt idx="30116" formatCode="General">
                  <c:v>3.9029981081508901E-3</c:v>
                </c:pt>
                <c:pt idx="30117" formatCode="General">
                  <c:v>7.1731179815884101E-3</c:v>
                </c:pt>
                <c:pt idx="30118" formatCode="General">
                  <c:v>1.0874932964010899E-2</c:v>
                </c:pt>
                <c:pt idx="30119" formatCode="General">
                  <c:v>1.48109552774139E-2</c:v>
                </c:pt>
                <c:pt idx="30120" formatCode="General">
                  <c:v>1.88733225542165E-2</c:v>
                </c:pt>
                <c:pt idx="30121" formatCode="General">
                  <c:v>2.30725336329075E-2</c:v>
                </c:pt>
                <c:pt idx="30122" formatCode="General">
                  <c:v>2.7406219171749499E-2</c:v>
                </c:pt>
                <c:pt idx="30123" formatCode="General">
                  <c:v>3.1793129186439298E-2</c:v>
                </c:pt>
                <c:pt idx="30124" formatCode="General">
                  <c:v>3.6185422562042102E-2</c:v>
                </c:pt>
                <c:pt idx="30125" formatCode="General">
                  <c:v>4.0555163084539998E-2</c:v>
                </c:pt>
                <c:pt idx="30126" formatCode="General">
                  <c:v>4.4821371665944E-2</c:v>
                </c:pt>
                <c:pt idx="30127" formatCode="General">
                  <c:v>4.8900955484309602E-2</c:v>
                </c:pt>
                <c:pt idx="30128" formatCode="General">
                  <c:v>5.2671842131125302E-2</c:v>
                </c:pt>
                <c:pt idx="30129" formatCode="General">
                  <c:v>5.5957651421414803E-2</c:v>
                </c:pt>
                <c:pt idx="30130" formatCode="General">
                  <c:v>5.8621979392519299E-2</c:v>
                </c:pt>
                <c:pt idx="30131" formatCode="General">
                  <c:v>6.0659621464808897E-2</c:v>
                </c:pt>
                <c:pt idx="30132" formatCode="General">
                  <c:v>6.2104739293175899E-2</c:v>
                </c:pt>
                <c:pt idx="30133" formatCode="General">
                  <c:v>6.3006149270586995E-2</c:v>
                </c:pt>
                <c:pt idx="30134" formatCode="General">
                  <c:v>6.3348700527917107E-2</c:v>
                </c:pt>
                <c:pt idx="30135" formatCode="General">
                  <c:v>6.3155288286841998E-2</c:v>
                </c:pt>
                <c:pt idx="30136" formatCode="General">
                  <c:v>6.2355352942880103E-2</c:v>
                </c:pt>
                <c:pt idx="30137" formatCode="General">
                  <c:v>6.1247702923761603E-2</c:v>
                </c:pt>
                <c:pt idx="30138" formatCode="General">
                  <c:v>6.0339396306231398E-2</c:v>
                </c:pt>
                <c:pt idx="30139" formatCode="General">
                  <c:v>5.9723223571693101E-2</c:v>
                </c:pt>
                <c:pt idx="30140" formatCode="General">
                  <c:v>5.9543550007601503E-2</c:v>
                </c:pt>
                <c:pt idx="30141" formatCode="General">
                  <c:v>5.9990718642728903E-2</c:v>
                </c:pt>
                <c:pt idx="30142" formatCode="General">
                  <c:v>6.1098013428893101E-2</c:v>
                </c:pt>
                <c:pt idx="30143" formatCode="General">
                  <c:v>6.2828814048130593E-2</c:v>
                </c:pt>
                <c:pt idx="30144" formatCode="General">
                  <c:v>6.5155539334596793E-2</c:v>
                </c:pt>
                <c:pt idx="30145" formatCode="General">
                  <c:v>6.8033814869450995E-2</c:v>
                </c:pt>
                <c:pt idx="30146" formatCode="General">
                  <c:v>7.1495557541890603E-2</c:v>
                </c:pt>
                <c:pt idx="30147" formatCode="General">
                  <c:v>7.5480143331313199E-2</c:v>
                </c:pt>
                <c:pt idx="30148" formatCode="General">
                  <c:v>7.9874478660746706E-2</c:v>
                </c:pt>
                <c:pt idx="30149" formatCode="General">
                  <c:v>8.4621111677913599E-2</c:v>
                </c:pt>
                <c:pt idx="30150" formatCode="General">
                  <c:v>8.9663814225340199E-2</c:v>
                </c:pt>
                <c:pt idx="30151" formatCode="General">
                  <c:v>9.4891459495057701E-2</c:v>
                </c:pt>
                <c:pt idx="30152" formatCode="General">
                  <c:v>0.100184879011326</c:v>
                </c:pt>
                <c:pt idx="30153" formatCode="General">
                  <c:v>0.105378396275578</c:v>
                </c:pt>
                <c:pt idx="30154" formatCode="General">
                  <c:v>0.11028286419302701</c:v>
                </c:pt>
                <c:pt idx="30155" formatCode="General">
                  <c:v>0.11483707470011301</c:v>
                </c:pt>
                <c:pt idx="30156" formatCode="General">
                  <c:v>0.11906738655209199</c:v>
                </c:pt>
                <c:pt idx="30157" formatCode="General">
                  <c:v>0.122925025780348</c:v>
                </c:pt>
                <c:pt idx="30158" formatCode="General">
                  <c:v>0.126282994874511</c:v>
                </c:pt>
                <c:pt idx="30159" formatCode="General">
                  <c:v>0.128914220022011</c:v>
                </c:pt>
                <c:pt idx="30160" formatCode="General">
                  <c:v>0.130453684030579</c:v>
                </c:pt>
                <c:pt idx="30161" formatCode="General">
                  <c:v>0.131059495805812</c:v>
                </c:pt>
                <c:pt idx="30162" formatCode="General">
                  <c:v>0.13109206520564101</c:v>
                </c:pt>
                <c:pt idx="30163" formatCode="General">
                  <c:v>0.13064423965726599</c:v>
                </c:pt>
                <c:pt idx="30164" formatCode="General">
                  <c:v>0.12985319239805301</c:v>
                </c:pt>
                <c:pt idx="30165" formatCode="General">
                  <c:v>0.12889219670594501</c:v>
                </c:pt>
                <c:pt idx="30166" formatCode="General">
                  <c:v>0.127849084189566</c:v>
                </c:pt>
                <c:pt idx="30167" formatCode="General">
                  <c:v>0.12672863606517501</c:v>
                </c:pt>
                <c:pt idx="30168" formatCode="General">
                  <c:v>0.12555633653992099</c:v>
                </c:pt>
                <c:pt idx="30169" formatCode="General">
                  <c:v>0.124399597578475</c:v>
                </c:pt>
                <c:pt idx="30170" formatCode="General">
                  <c:v>0.123402275171122</c:v>
                </c:pt>
                <c:pt idx="30171" formatCode="General">
                  <c:v>0.122678696569131</c:v>
                </c:pt>
                <c:pt idx="30172" formatCode="General">
                  <c:v>0.122273037669102</c:v>
                </c:pt>
                <c:pt idx="30173" formatCode="General">
                  <c:v>0.122224101959619</c:v>
                </c:pt>
                <c:pt idx="30174" formatCode="General">
                  <c:v>0.122549478769082</c:v>
                </c:pt>
                <c:pt idx="30175" formatCode="General">
                  <c:v>0.123173061947232</c:v>
                </c:pt>
                <c:pt idx="30176" formatCode="General">
                  <c:v>0.124037914711067</c:v>
                </c:pt>
                <c:pt idx="30177" formatCode="General">
                  <c:v>0.12511115667332201</c:v>
                </c:pt>
                <c:pt idx="30178" formatCode="General">
                  <c:v>0.12637254607600601</c:v>
                </c:pt>
                <c:pt idx="30179" formatCode="General">
                  <c:v>0.12776606699446999</c:v>
                </c:pt>
                <c:pt idx="30180" formatCode="General">
                  <c:v>0.12926289785371001</c:v>
                </c:pt>
                <c:pt idx="30181" formatCode="General">
                  <c:v>0.13089123192049101</c:v>
                </c:pt>
                <c:pt idx="30182" formatCode="General">
                  <c:v>0.132588439585099</c:v>
                </c:pt>
                <c:pt idx="30183" formatCode="General">
                  <c:v>0.13415721820881199</c:v>
                </c:pt>
                <c:pt idx="30184" formatCode="General">
                  <c:v>0.13525922057422299</c:v>
                </c:pt>
                <c:pt idx="30185" formatCode="General">
                  <c:v>0.135995013113587</c:v>
                </c:pt>
                <c:pt idx="30186" formatCode="General">
                  <c:v>0.13667933729821799</c:v>
                </c:pt>
                <c:pt idx="30187" formatCode="General">
                  <c:v>0.13728750019879599</c:v>
                </c:pt>
                <c:pt idx="30188" formatCode="General">
                  <c:v>0.13773964144224701</c:v>
                </c:pt>
                <c:pt idx="30189" formatCode="General">
                  <c:v>0.138024150167946</c:v>
                </c:pt>
                <c:pt idx="30190" formatCode="General">
                  <c:v>0.138119191700807</c:v>
                </c:pt>
                <c:pt idx="30191" formatCode="General">
                  <c:v>0.138079841941527</c:v>
                </c:pt>
                <c:pt idx="30192" formatCode="General">
                  <c:v>0.138028223305738</c:v>
                </c:pt>
                <c:pt idx="30193" formatCode="General">
                  <c:v>0.13807289603144199</c:v>
                </c:pt>
                <c:pt idx="30194" formatCode="General">
                  <c:v>0.13822371767875699</c:v>
                </c:pt>
                <c:pt idx="30195" formatCode="General">
                  <c:v>0.13849522608202</c:v>
                </c:pt>
                <c:pt idx="30196" formatCode="General">
                  <c:v>0.13903280947319999</c:v>
                </c:pt>
                <c:pt idx="30197" formatCode="General">
                  <c:v>0.13976923410714501</c:v>
                </c:pt>
                <c:pt idx="30198" formatCode="General">
                  <c:v>0.14049749988371299</c:v>
                </c:pt>
                <c:pt idx="30199" formatCode="General">
                  <c:v>0.141125895935481</c:v>
                </c:pt>
                <c:pt idx="30200" formatCode="General">
                  <c:v>0.14165286988353301</c:v>
                </c:pt>
                <c:pt idx="30201" formatCode="General">
                  <c:v>0.14208243363811199</c:v>
                </c:pt>
                <c:pt idx="30202" formatCode="General">
                  <c:v>0.14238918437325701</c:v>
                </c:pt>
                <c:pt idx="30203" formatCode="General">
                  <c:v>0.14253658053507301</c:v>
                </c:pt>
                <c:pt idx="30204" formatCode="General">
                  <c:v>0.14258221373562199</c:v>
                </c:pt>
                <c:pt idx="30205" formatCode="General">
                  <c:v>0.14257556377729</c:v>
                </c:pt>
                <c:pt idx="30206" formatCode="General">
                  <c:v>0.14244821495158</c:v>
                </c:pt>
                <c:pt idx="30207" formatCode="General">
                  <c:v>0.14215110848952101</c:v>
                </c:pt>
                <c:pt idx="30208" formatCode="General">
                  <c:v>0.14173432633342201</c:v>
                </c:pt>
                <c:pt idx="30209" formatCode="General">
                  <c:v>0.14095520932762201</c:v>
                </c:pt>
                <c:pt idx="30210" formatCode="General">
                  <c:v>0.13977207387236101</c:v>
                </c:pt>
                <c:pt idx="30211" formatCode="General">
                  <c:v>0.13846893637646501</c:v>
                </c:pt>
                <c:pt idx="30212" formatCode="General">
                  <c:v>0.13712412360472401</c:v>
                </c:pt>
                <c:pt idx="30213" formatCode="General">
                  <c:v>0.13573455398683801</c:v>
                </c:pt>
                <c:pt idx="30214" formatCode="General">
                  <c:v>0.134233765396152</c:v>
                </c:pt>
                <c:pt idx="30215" formatCode="General">
                  <c:v>0.13263797927707699</c:v>
                </c:pt>
                <c:pt idx="30216" formatCode="General">
                  <c:v>0.13098862382920301</c:v>
                </c:pt>
                <c:pt idx="30217" formatCode="General">
                  <c:v>0.12921465678785901</c:v>
                </c:pt>
                <c:pt idx="30218" formatCode="General">
                  <c:v>0.12729549581954</c:v>
                </c:pt>
                <c:pt idx="30219" formatCode="General">
                  <c:v>0.125303951369832</c:v>
                </c:pt>
                <c:pt idx="30220" formatCode="General">
                  <c:v>0.12326285036833901</c:v>
                </c:pt>
                <c:pt idx="30221" formatCode="General">
                  <c:v>0.12115504219156401</c:v>
                </c:pt>
                <c:pt idx="30222" formatCode="General">
                  <c:v>0.11893251256498701</c:v>
                </c:pt>
                <c:pt idx="30223" formatCode="General">
                  <c:v>0.11663453834906901</c:v>
                </c:pt>
                <c:pt idx="30224" formatCode="General">
                  <c:v>0.11437456592604101</c:v>
                </c:pt>
                <c:pt idx="30225" formatCode="General">
                  <c:v>0.11224464427446</c:v>
                </c:pt>
                <c:pt idx="30226" formatCode="General">
                  <c:v>0.11029658665794501</c:v>
                </c:pt>
                <c:pt idx="30227" formatCode="General">
                  <c:v>0.108509019150834</c:v>
                </c:pt>
                <c:pt idx="30228" formatCode="General">
                  <c:v>0.106812281644754</c:v>
                </c:pt>
                <c:pt idx="30229" formatCode="General">
                  <c:v>0.105181777818982</c:v>
                </c:pt>
                <c:pt idx="30230" formatCode="General">
                  <c:v>0.103628284181439</c:v>
                </c:pt>
                <c:pt idx="30231" formatCode="General">
                  <c:v>0.10210742336806899</c:v>
                </c:pt>
                <c:pt idx="30232" formatCode="General">
                  <c:v>0.10059136392680899</c:v>
                </c:pt>
                <c:pt idx="30233" formatCode="General">
                  <c:v>9.9111796174368799E-2</c:v>
                </c:pt>
                <c:pt idx="30234" formatCode="General">
                  <c:v>9.7654126622568393E-2</c:v>
                </c:pt>
                <c:pt idx="30235" formatCode="General">
                  <c:v>9.5819959984904807E-2</c:v>
                </c:pt>
                <c:pt idx="30236" formatCode="General">
                  <c:v>9.35409339405852E-2</c:v>
                </c:pt>
                <c:pt idx="30237" formatCode="General">
                  <c:v>9.1209073523007E-2</c:v>
                </c:pt>
                <c:pt idx="30238" formatCode="General">
                  <c:v>8.8947003809608099E-2</c:v>
                </c:pt>
              </c:numCache>
            </c:numRef>
          </c:yVal>
          <c:smooth val="1"/>
        </c:ser>
        <c:ser>
          <c:idx val="1"/>
          <c:order val="1"/>
          <c:tx>
            <c:v>artificial</c:v>
          </c:tx>
          <c:marker>
            <c:symbol val="none"/>
          </c:marker>
          <c:xVal>
            <c:numRef>
              <c:f>'ISO_e-14.81w2.495'!$A$4:$A$29309</c:f>
              <c:numCache>
                <c:formatCode>General</c:formatCode>
                <c:ptCount val="29306"/>
                <c:pt idx="0">
                  <c:v>0</c:v>
                </c:pt>
                <c:pt idx="1">
                  <c:v>1.3749242883101199E-3</c:v>
                </c:pt>
                <c:pt idx="2">
                  <c:v>2.7498485766202299E-3</c:v>
                </c:pt>
                <c:pt idx="3">
                  <c:v>4.1247728649303501E-3</c:v>
                </c:pt>
                <c:pt idx="4">
                  <c:v>5.4996971532404598E-3</c:v>
                </c:pt>
                <c:pt idx="5">
                  <c:v>6.87462144155058E-3</c:v>
                </c:pt>
                <c:pt idx="6">
                  <c:v>8.2495457298606897E-3</c:v>
                </c:pt>
                <c:pt idx="7">
                  <c:v>9.6244700181708099E-3</c:v>
                </c:pt>
                <c:pt idx="8">
                  <c:v>1.0999394306480901E-2</c:v>
                </c:pt>
                <c:pt idx="9">
                  <c:v>1.2374318594791E-2</c:v>
                </c:pt>
                <c:pt idx="10">
                  <c:v>1.37492428831012E-2</c:v>
                </c:pt>
                <c:pt idx="11">
                  <c:v>1.5124167171411299E-2</c:v>
                </c:pt>
                <c:pt idx="12">
                  <c:v>1.64990914597214E-2</c:v>
                </c:pt>
                <c:pt idx="13">
                  <c:v>1.7874015748031501E-2</c:v>
                </c:pt>
                <c:pt idx="14">
                  <c:v>1.9248940036341599E-2</c:v>
                </c:pt>
                <c:pt idx="15">
                  <c:v>2.06238643246517E-2</c:v>
                </c:pt>
                <c:pt idx="16">
                  <c:v>2.1998788612961801E-2</c:v>
                </c:pt>
                <c:pt idx="17">
                  <c:v>2.3373712901271999E-2</c:v>
                </c:pt>
                <c:pt idx="18">
                  <c:v>2.47486371895821E-2</c:v>
                </c:pt>
                <c:pt idx="19">
                  <c:v>2.6123561477892202E-2</c:v>
                </c:pt>
                <c:pt idx="20">
                  <c:v>2.7498485766202299E-2</c:v>
                </c:pt>
                <c:pt idx="21">
                  <c:v>2.88734100545124E-2</c:v>
                </c:pt>
                <c:pt idx="22">
                  <c:v>3.0248334342822501E-2</c:v>
                </c:pt>
                <c:pt idx="23">
                  <c:v>3.1623258631132703E-2</c:v>
                </c:pt>
                <c:pt idx="24">
                  <c:v>3.2998182919442801E-2</c:v>
                </c:pt>
                <c:pt idx="25">
                  <c:v>3.4373107207752898E-2</c:v>
                </c:pt>
                <c:pt idx="26">
                  <c:v>3.5748031496063003E-2</c:v>
                </c:pt>
                <c:pt idx="27">
                  <c:v>3.71229557843731E-2</c:v>
                </c:pt>
                <c:pt idx="28">
                  <c:v>3.8497880072683198E-2</c:v>
                </c:pt>
                <c:pt idx="29">
                  <c:v>3.9872804360993302E-2</c:v>
                </c:pt>
                <c:pt idx="30">
                  <c:v>4.1247728649303497E-2</c:v>
                </c:pt>
                <c:pt idx="31">
                  <c:v>4.2622652937613602E-2</c:v>
                </c:pt>
                <c:pt idx="32">
                  <c:v>4.3997577225923699E-2</c:v>
                </c:pt>
                <c:pt idx="33">
                  <c:v>4.5372501514233797E-2</c:v>
                </c:pt>
                <c:pt idx="34">
                  <c:v>4.6747425802543902E-2</c:v>
                </c:pt>
                <c:pt idx="35">
                  <c:v>4.8122350090853999E-2</c:v>
                </c:pt>
                <c:pt idx="36">
                  <c:v>4.9497274379164097E-2</c:v>
                </c:pt>
                <c:pt idx="37">
                  <c:v>5.0872198667474298E-2</c:v>
                </c:pt>
                <c:pt idx="38">
                  <c:v>5.2247122955784403E-2</c:v>
                </c:pt>
                <c:pt idx="39">
                  <c:v>5.3622047244094501E-2</c:v>
                </c:pt>
                <c:pt idx="40">
                  <c:v>5.4996971532404598E-2</c:v>
                </c:pt>
                <c:pt idx="41">
                  <c:v>5.6371895820714703E-2</c:v>
                </c:pt>
                <c:pt idx="42">
                  <c:v>5.77468201090248E-2</c:v>
                </c:pt>
                <c:pt idx="43">
                  <c:v>5.9121744397335002E-2</c:v>
                </c:pt>
                <c:pt idx="44">
                  <c:v>6.04966686856451E-2</c:v>
                </c:pt>
                <c:pt idx="45">
                  <c:v>6.1871592973955197E-2</c:v>
                </c:pt>
                <c:pt idx="46">
                  <c:v>6.3246517262265295E-2</c:v>
                </c:pt>
                <c:pt idx="47">
                  <c:v>6.4621441550575406E-2</c:v>
                </c:pt>
                <c:pt idx="48">
                  <c:v>6.5996365838885504E-2</c:v>
                </c:pt>
                <c:pt idx="49">
                  <c:v>6.7371290127195602E-2</c:v>
                </c:pt>
                <c:pt idx="50">
                  <c:v>6.8746214415505796E-2</c:v>
                </c:pt>
                <c:pt idx="51">
                  <c:v>7.0121138703815894E-2</c:v>
                </c:pt>
                <c:pt idx="52">
                  <c:v>7.1496062992126005E-2</c:v>
                </c:pt>
                <c:pt idx="53">
                  <c:v>7.2870987280436103E-2</c:v>
                </c:pt>
                <c:pt idx="54">
                  <c:v>7.4245911568746201E-2</c:v>
                </c:pt>
                <c:pt idx="55">
                  <c:v>7.5620835857056298E-2</c:v>
                </c:pt>
                <c:pt idx="56">
                  <c:v>7.6995760145366507E-2</c:v>
                </c:pt>
                <c:pt idx="57">
                  <c:v>7.8370684433676605E-2</c:v>
                </c:pt>
                <c:pt idx="58">
                  <c:v>7.9745608721986702E-2</c:v>
                </c:pt>
                <c:pt idx="59">
                  <c:v>8.11205330102968E-2</c:v>
                </c:pt>
                <c:pt idx="60">
                  <c:v>8.2495457298606897E-2</c:v>
                </c:pt>
                <c:pt idx="61">
                  <c:v>8.3870381586916995E-2</c:v>
                </c:pt>
                <c:pt idx="62">
                  <c:v>8.5245305875227106E-2</c:v>
                </c:pt>
                <c:pt idx="63">
                  <c:v>8.6620230163537301E-2</c:v>
                </c:pt>
                <c:pt idx="64">
                  <c:v>8.7995154451847399E-2</c:v>
                </c:pt>
                <c:pt idx="65">
                  <c:v>8.9370078740157496E-2</c:v>
                </c:pt>
                <c:pt idx="66">
                  <c:v>9.0745003028467594E-2</c:v>
                </c:pt>
                <c:pt idx="67">
                  <c:v>9.2119927316777706E-2</c:v>
                </c:pt>
                <c:pt idx="68">
                  <c:v>9.3494851605087803E-2</c:v>
                </c:pt>
                <c:pt idx="69">
                  <c:v>9.4869775893397901E-2</c:v>
                </c:pt>
                <c:pt idx="70">
                  <c:v>9.6244700181708095E-2</c:v>
                </c:pt>
                <c:pt idx="71">
                  <c:v>9.7619624470018193E-2</c:v>
                </c:pt>
                <c:pt idx="72">
                  <c:v>9.8994548758328305E-2</c:v>
                </c:pt>
                <c:pt idx="73">
                  <c:v>0.100369473046638</c:v>
                </c:pt>
                <c:pt idx="74">
                  <c:v>0.101744397334949</c:v>
                </c:pt>
                <c:pt idx="75">
                  <c:v>0.103119321623259</c:v>
                </c:pt>
                <c:pt idx="76">
                  <c:v>0.104494245911569</c:v>
                </c:pt>
                <c:pt idx="77">
                  <c:v>0.105869170199879</c:v>
                </c:pt>
                <c:pt idx="78">
                  <c:v>0.107244094488189</c:v>
                </c:pt>
                <c:pt idx="79">
                  <c:v>0.108619018776499</c:v>
                </c:pt>
                <c:pt idx="80">
                  <c:v>0.109993943064809</c:v>
                </c:pt>
                <c:pt idx="81">
                  <c:v>0.111368867353119</c:v>
                </c:pt>
                <c:pt idx="82">
                  <c:v>0.112743791641429</c:v>
                </c:pt>
                <c:pt idx="83">
                  <c:v>0.11411871592974</c:v>
                </c:pt>
                <c:pt idx="84">
                  <c:v>0.11549364021805</c:v>
                </c:pt>
                <c:pt idx="85">
                  <c:v>0.11686856450636</c:v>
                </c:pt>
                <c:pt idx="86">
                  <c:v>0.11824348879467</c:v>
                </c:pt>
                <c:pt idx="87">
                  <c:v>0.11961841308298</c:v>
                </c:pt>
                <c:pt idx="88">
                  <c:v>0.12099333737129001</c:v>
                </c:pt>
                <c:pt idx="89">
                  <c:v>0.12236826165960001</c:v>
                </c:pt>
                <c:pt idx="90">
                  <c:v>0.12374318594791001</c:v>
                </c:pt>
                <c:pt idx="91">
                  <c:v>0.12511811023621999</c:v>
                </c:pt>
                <c:pt idx="92">
                  <c:v>0.12649303452453101</c:v>
                </c:pt>
                <c:pt idx="93">
                  <c:v>0.12786795881284099</c:v>
                </c:pt>
                <c:pt idx="94">
                  <c:v>0.12924288310115101</c:v>
                </c:pt>
                <c:pt idx="95">
                  <c:v>0.13061780738946099</c:v>
                </c:pt>
                <c:pt idx="96">
                  <c:v>0.13199273167777101</c:v>
                </c:pt>
                <c:pt idx="97">
                  <c:v>0.13336765596608099</c:v>
                </c:pt>
                <c:pt idx="98">
                  <c:v>0.13474258025439101</c:v>
                </c:pt>
                <c:pt idx="99">
                  <c:v>0.136117504542701</c:v>
                </c:pt>
                <c:pt idx="100">
                  <c:v>0.13749242883101201</c:v>
                </c:pt>
                <c:pt idx="101">
                  <c:v>0.138867353119322</c:v>
                </c:pt>
                <c:pt idx="102">
                  <c:v>0.14024227740763201</c:v>
                </c:pt>
                <c:pt idx="103">
                  <c:v>0.141617201695942</c:v>
                </c:pt>
                <c:pt idx="104">
                  <c:v>0.14299212598425201</c:v>
                </c:pt>
                <c:pt idx="105">
                  <c:v>0.144367050272562</c:v>
                </c:pt>
                <c:pt idx="106">
                  <c:v>0.14574197456087201</c:v>
                </c:pt>
                <c:pt idx="107">
                  <c:v>0.147116898849182</c:v>
                </c:pt>
                <c:pt idx="108">
                  <c:v>0.14849182313749201</c:v>
                </c:pt>
                <c:pt idx="109">
                  <c:v>0.149866747425803</c:v>
                </c:pt>
                <c:pt idx="110">
                  <c:v>0.15124167171411301</c:v>
                </c:pt>
                <c:pt idx="111">
                  <c:v>0.152616596002423</c:v>
                </c:pt>
                <c:pt idx="112">
                  <c:v>0.15399152029073301</c:v>
                </c:pt>
                <c:pt idx="113">
                  <c:v>0.155366444579043</c:v>
                </c:pt>
                <c:pt idx="114">
                  <c:v>0.15674136886735299</c:v>
                </c:pt>
                <c:pt idx="115">
                  <c:v>0.158116293155663</c:v>
                </c:pt>
                <c:pt idx="116">
                  <c:v>0.15949121744397299</c:v>
                </c:pt>
                <c:pt idx="117">
                  <c:v>0.160866141732283</c:v>
                </c:pt>
                <c:pt idx="118">
                  <c:v>0.16224106602059399</c:v>
                </c:pt>
                <c:pt idx="119">
                  <c:v>0.163615990308904</c:v>
                </c:pt>
                <c:pt idx="120">
                  <c:v>0.16499091459721399</c:v>
                </c:pt>
                <c:pt idx="121">
                  <c:v>0.166365838885524</c:v>
                </c:pt>
                <c:pt idx="122">
                  <c:v>0.16774076317383399</c:v>
                </c:pt>
                <c:pt idx="123">
                  <c:v>0.169115687462144</c:v>
                </c:pt>
                <c:pt idx="124">
                  <c:v>0.17049061175045399</c:v>
                </c:pt>
                <c:pt idx="125">
                  <c:v>0.17186553603876401</c:v>
                </c:pt>
                <c:pt idx="126">
                  <c:v>0.17324046032707499</c:v>
                </c:pt>
                <c:pt idx="127">
                  <c:v>0.17461538461538501</c:v>
                </c:pt>
                <c:pt idx="128">
                  <c:v>0.17599030890369499</c:v>
                </c:pt>
                <c:pt idx="129">
                  <c:v>0.17736523319200501</c:v>
                </c:pt>
                <c:pt idx="130">
                  <c:v>0.17874015748031499</c:v>
                </c:pt>
                <c:pt idx="131">
                  <c:v>0.18011508176862501</c:v>
                </c:pt>
                <c:pt idx="132">
                  <c:v>0.18149000605693499</c:v>
                </c:pt>
                <c:pt idx="133">
                  <c:v>0.18286493034524501</c:v>
                </c:pt>
                <c:pt idx="134">
                  <c:v>0.18423985463355499</c:v>
                </c:pt>
                <c:pt idx="135">
                  <c:v>0.18561477892186601</c:v>
                </c:pt>
                <c:pt idx="136">
                  <c:v>0.18698970321017599</c:v>
                </c:pt>
                <c:pt idx="137">
                  <c:v>0.18836462749848601</c:v>
                </c:pt>
                <c:pt idx="138">
                  <c:v>0.189739551786796</c:v>
                </c:pt>
                <c:pt idx="139">
                  <c:v>0.19111447607510601</c:v>
                </c:pt>
                <c:pt idx="140">
                  <c:v>0.192489400363416</c:v>
                </c:pt>
                <c:pt idx="141">
                  <c:v>0.19386432465172601</c:v>
                </c:pt>
                <c:pt idx="142">
                  <c:v>0.195239248940036</c:v>
                </c:pt>
                <c:pt idx="143">
                  <c:v>0.19661417322834601</c:v>
                </c:pt>
                <c:pt idx="144">
                  <c:v>0.197989097516657</c:v>
                </c:pt>
                <c:pt idx="145">
                  <c:v>0.19936402180496701</c:v>
                </c:pt>
                <c:pt idx="146">
                  <c:v>0.200738946093277</c:v>
                </c:pt>
                <c:pt idx="147">
                  <c:v>0.20211387038158701</c:v>
                </c:pt>
                <c:pt idx="148">
                  <c:v>0.203488794669897</c:v>
                </c:pt>
                <c:pt idx="149">
                  <c:v>0.20486371895820699</c:v>
                </c:pt>
                <c:pt idx="150">
                  <c:v>0.206238643246517</c:v>
                </c:pt>
                <c:pt idx="151">
                  <c:v>0.20761356753482699</c:v>
                </c:pt>
                <c:pt idx="152">
                  <c:v>0.208988491823138</c:v>
                </c:pt>
                <c:pt idx="153">
                  <c:v>0.21036341611144799</c:v>
                </c:pt>
                <c:pt idx="154">
                  <c:v>0.211738340399758</c:v>
                </c:pt>
                <c:pt idx="155">
                  <c:v>0.21311326468806799</c:v>
                </c:pt>
                <c:pt idx="156">
                  <c:v>0.214488188976378</c:v>
                </c:pt>
                <c:pt idx="157">
                  <c:v>0.21586311326468799</c:v>
                </c:pt>
                <c:pt idx="158">
                  <c:v>0.217238037552998</c:v>
                </c:pt>
                <c:pt idx="159">
                  <c:v>0.21861296184130799</c:v>
                </c:pt>
                <c:pt idx="160">
                  <c:v>0.219987886129618</c:v>
                </c:pt>
                <c:pt idx="161">
                  <c:v>0.22136281041792899</c:v>
                </c:pt>
                <c:pt idx="162">
                  <c:v>0.222737734706239</c:v>
                </c:pt>
                <c:pt idx="163">
                  <c:v>0.22411265899454899</c:v>
                </c:pt>
                <c:pt idx="164">
                  <c:v>0.22548758328285901</c:v>
                </c:pt>
                <c:pt idx="165">
                  <c:v>0.22686250757116899</c:v>
                </c:pt>
                <c:pt idx="166">
                  <c:v>0.22823743185947901</c:v>
                </c:pt>
                <c:pt idx="167">
                  <c:v>0.22961235614778899</c:v>
                </c:pt>
                <c:pt idx="168">
                  <c:v>0.23098728043609901</c:v>
                </c:pt>
                <c:pt idx="169">
                  <c:v>0.23236220472440899</c:v>
                </c:pt>
                <c:pt idx="170">
                  <c:v>0.23373712901272001</c:v>
                </c:pt>
                <c:pt idx="171">
                  <c:v>0.23511205330102999</c:v>
                </c:pt>
                <c:pt idx="172">
                  <c:v>0.23648697758934001</c:v>
                </c:pt>
                <c:pt idx="173">
                  <c:v>0.23786190187764999</c:v>
                </c:pt>
                <c:pt idx="174">
                  <c:v>0.23923682616596001</c:v>
                </c:pt>
                <c:pt idx="175">
                  <c:v>0.24061175045427</c:v>
                </c:pt>
                <c:pt idx="176">
                  <c:v>0.24198667474258001</c:v>
                </c:pt>
                <c:pt idx="177">
                  <c:v>0.24336159903089</c:v>
                </c:pt>
                <c:pt idx="178">
                  <c:v>0.24473652331920101</c:v>
                </c:pt>
                <c:pt idx="179">
                  <c:v>0.246111447607511</c:v>
                </c:pt>
                <c:pt idx="180">
                  <c:v>0.24748637189582101</c:v>
                </c:pt>
                <c:pt idx="181">
                  <c:v>0.248861296184131</c:v>
                </c:pt>
                <c:pt idx="182">
                  <c:v>0.25023622047244098</c:v>
                </c:pt>
                <c:pt idx="183">
                  <c:v>0.25161114476075103</c:v>
                </c:pt>
                <c:pt idx="184">
                  <c:v>0.25298606904906101</c:v>
                </c:pt>
                <c:pt idx="185">
                  <c:v>0.254360993337371</c:v>
                </c:pt>
                <c:pt idx="186">
                  <c:v>0.25573591762568099</c:v>
                </c:pt>
                <c:pt idx="187">
                  <c:v>0.25711084191399203</c:v>
                </c:pt>
                <c:pt idx="188">
                  <c:v>0.25848576620230201</c:v>
                </c:pt>
                <c:pt idx="189">
                  <c:v>0.259860690490612</c:v>
                </c:pt>
                <c:pt idx="190">
                  <c:v>0.26123561477892199</c:v>
                </c:pt>
                <c:pt idx="191">
                  <c:v>0.26261053906723197</c:v>
                </c:pt>
                <c:pt idx="192">
                  <c:v>0.26398546335554202</c:v>
                </c:pt>
                <c:pt idx="193">
                  <c:v>0.265360387643852</c:v>
                </c:pt>
                <c:pt idx="194">
                  <c:v>0.26673531193216199</c:v>
                </c:pt>
                <c:pt idx="195">
                  <c:v>0.26811023622047198</c:v>
                </c:pt>
                <c:pt idx="196">
                  <c:v>0.26948516050878302</c:v>
                </c:pt>
                <c:pt idx="197">
                  <c:v>0.270860084797093</c:v>
                </c:pt>
                <c:pt idx="198">
                  <c:v>0.27223500908540299</c:v>
                </c:pt>
                <c:pt idx="199">
                  <c:v>0.27360993337371298</c:v>
                </c:pt>
                <c:pt idx="200">
                  <c:v>0.27498485766202302</c:v>
                </c:pt>
                <c:pt idx="201">
                  <c:v>0.27635978195033301</c:v>
                </c:pt>
                <c:pt idx="202">
                  <c:v>0.27773470623864299</c:v>
                </c:pt>
                <c:pt idx="203">
                  <c:v>0.27910963052695298</c:v>
                </c:pt>
                <c:pt idx="204">
                  <c:v>0.28048455481526302</c:v>
                </c:pt>
                <c:pt idx="205">
                  <c:v>0.28185947910357401</c:v>
                </c:pt>
                <c:pt idx="206">
                  <c:v>0.28323440339188399</c:v>
                </c:pt>
                <c:pt idx="207">
                  <c:v>0.28460932768019398</c:v>
                </c:pt>
                <c:pt idx="208">
                  <c:v>0.28598425196850402</c:v>
                </c:pt>
                <c:pt idx="209">
                  <c:v>0.28735917625681401</c:v>
                </c:pt>
                <c:pt idx="210">
                  <c:v>0.288734100545124</c:v>
                </c:pt>
                <c:pt idx="211">
                  <c:v>0.29010902483343398</c:v>
                </c:pt>
                <c:pt idx="212">
                  <c:v>0.29148394912174402</c:v>
                </c:pt>
                <c:pt idx="213">
                  <c:v>0.29285887341005501</c:v>
                </c:pt>
                <c:pt idx="214">
                  <c:v>0.294233797698365</c:v>
                </c:pt>
                <c:pt idx="215">
                  <c:v>0.29560872198667498</c:v>
                </c:pt>
                <c:pt idx="216">
                  <c:v>0.29698364627498502</c:v>
                </c:pt>
                <c:pt idx="217">
                  <c:v>0.29835857056329501</c:v>
                </c:pt>
                <c:pt idx="218">
                  <c:v>0.299733494851605</c:v>
                </c:pt>
                <c:pt idx="219">
                  <c:v>0.30110841913991498</c:v>
                </c:pt>
                <c:pt idx="220">
                  <c:v>0.30248334342822503</c:v>
                </c:pt>
                <c:pt idx="221">
                  <c:v>0.30385826771653501</c:v>
                </c:pt>
                <c:pt idx="222">
                  <c:v>0.305233192004846</c:v>
                </c:pt>
                <c:pt idx="223">
                  <c:v>0.30660811629315599</c:v>
                </c:pt>
                <c:pt idx="224">
                  <c:v>0.30798304058146603</c:v>
                </c:pt>
                <c:pt idx="225">
                  <c:v>0.30935796486977601</c:v>
                </c:pt>
                <c:pt idx="226">
                  <c:v>0.310732889158086</c:v>
                </c:pt>
                <c:pt idx="227">
                  <c:v>0.31210781344639599</c:v>
                </c:pt>
                <c:pt idx="228">
                  <c:v>0.31348273773470597</c:v>
                </c:pt>
                <c:pt idx="229">
                  <c:v>0.31485766202301602</c:v>
                </c:pt>
                <c:pt idx="230">
                  <c:v>0.316232586311327</c:v>
                </c:pt>
                <c:pt idx="231">
                  <c:v>0.31760751059963699</c:v>
                </c:pt>
                <c:pt idx="232">
                  <c:v>0.31898243488794698</c:v>
                </c:pt>
                <c:pt idx="233">
                  <c:v>0.32035735917625702</c:v>
                </c:pt>
                <c:pt idx="234">
                  <c:v>0.321732283464567</c:v>
                </c:pt>
                <c:pt idx="235">
                  <c:v>0.32310720775287699</c:v>
                </c:pt>
                <c:pt idx="236">
                  <c:v>0.32448213204118698</c:v>
                </c:pt>
                <c:pt idx="237">
                  <c:v>0.32585705632949702</c:v>
                </c:pt>
                <c:pt idx="238">
                  <c:v>0.32723198061780701</c:v>
                </c:pt>
                <c:pt idx="239">
                  <c:v>0.32860690490611799</c:v>
                </c:pt>
                <c:pt idx="240">
                  <c:v>0.32998182919442798</c:v>
                </c:pt>
                <c:pt idx="241">
                  <c:v>0.33135675348273802</c:v>
                </c:pt>
                <c:pt idx="242">
                  <c:v>0.33273167777104801</c:v>
                </c:pt>
                <c:pt idx="243">
                  <c:v>0.33410660205935799</c:v>
                </c:pt>
                <c:pt idx="244">
                  <c:v>0.33548152634766798</c:v>
                </c:pt>
                <c:pt idx="245">
                  <c:v>0.33685645063597802</c:v>
                </c:pt>
                <c:pt idx="246">
                  <c:v>0.33823137492428801</c:v>
                </c:pt>
                <c:pt idx="247">
                  <c:v>0.339606299212598</c:v>
                </c:pt>
                <c:pt idx="248">
                  <c:v>0.34098122350090898</c:v>
                </c:pt>
                <c:pt idx="249">
                  <c:v>0.34235614778921902</c:v>
                </c:pt>
                <c:pt idx="250">
                  <c:v>0.34373107207752901</c:v>
                </c:pt>
                <c:pt idx="251">
                  <c:v>0.345105996365839</c:v>
                </c:pt>
                <c:pt idx="252">
                  <c:v>0.34648092065414898</c:v>
                </c:pt>
                <c:pt idx="253">
                  <c:v>0.34785584494245902</c:v>
                </c:pt>
                <c:pt idx="254">
                  <c:v>0.34923076923076901</c:v>
                </c:pt>
                <c:pt idx="255">
                  <c:v>0.350605693519079</c:v>
                </c:pt>
                <c:pt idx="256">
                  <c:v>0.35198061780738998</c:v>
                </c:pt>
                <c:pt idx="257">
                  <c:v>0.35335554209570003</c:v>
                </c:pt>
                <c:pt idx="258">
                  <c:v>0.35473046638401001</c:v>
                </c:pt>
                <c:pt idx="259">
                  <c:v>0.35610539067232</c:v>
                </c:pt>
                <c:pt idx="260">
                  <c:v>0.35748031496062999</c:v>
                </c:pt>
                <c:pt idx="261">
                  <c:v>0.35885523924893997</c:v>
                </c:pt>
                <c:pt idx="262">
                  <c:v>0.36023016353725001</c:v>
                </c:pt>
                <c:pt idx="263">
                  <c:v>0.36160508782556</c:v>
                </c:pt>
                <c:pt idx="264">
                  <c:v>0.36298001211386999</c:v>
                </c:pt>
                <c:pt idx="265">
                  <c:v>0.36435493640218097</c:v>
                </c:pt>
                <c:pt idx="266">
                  <c:v>0.36572986069049102</c:v>
                </c:pt>
                <c:pt idx="267">
                  <c:v>0.367104784978801</c:v>
                </c:pt>
                <c:pt idx="268">
                  <c:v>0.36847970926711099</c:v>
                </c:pt>
                <c:pt idx="269">
                  <c:v>0.36985463355542098</c:v>
                </c:pt>
                <c:pt idx="270">
                  <c:v>0.37122955784373102</c:v>
                </c:pt>
                <c:pt idx="271">
                  <c:v>0.372604482132041</c:v>
                </c:pt>
                <c:pt idx="272">
                  <c:v>0.37397940642035099</c:v>
                </c:pt>
                <c:pt idx="273">
                  <c:v>0.37535433070866098</c:v>
                </c:pt>
                <c:pt idx="274">
                  <c:v>0.37672925499697202</c:v>
                </c:pt>
                <c:pt idx="275">
                  <c:v>0.378104179285282</c:v>
                </c:pt>
                <c:pt idx="276">
                  <c:v>0.37947910357359199</c:v>
                </c:pt>
                <c:pt idx="277">
                  <c:v>0.38085402786190198</c:v>
                </c:pt>
                <c:pt idx="278">
                  <c:v>0.38222895215021202</c:v>
                </c:pt>
                <c:pt idx="279">
                  <c:v>0.38360387643852201</c:v>
                </c:pt>
                <c:pt idx="280">
                  <c:v>0.38497880072683199</c:v>
                </c:pt>
                <c:pt idx="281">
                  <c:v>0.38635372501514198</c:v>
                </c:pt>
                <c:pt idx="282">
                  <c:v>0.38772864930345202</c:v>
                </c:pt>
                <c:pt idx="283">
                  <c:v>0.38910357359176301</c:v>
                </c:pt>
                <c:pt idx="284">
                  <c:v>0.39047849788007299</c:v>
                </c:pt>
                <c:pt idx="285">
                  <c:v>0.39185342216838298</c:v>
                </c:pt>
                <c:pt idx="286">
                  <c:v>0.39322834645669302</c:v>
                </c:pt>
                <c:pt idx="287">
                  <c:v>0.39460327074500301</c:v>
                </c:pt>
                <c:pt idx="288">
                  <c:v>0.395978195033313</c:v>
                </c:pt>
                <c:pt idx="289">
                  <c:v>0.39735311932162298</c:v>
                </c:pt>
                <c:pt idx="290">
                  <c:v>0.39872804360993302</c:v>
                </c:pt>
                <c:pt idx="291">
                  <c:v>0.40010296789824401</c:v>
                </c:pt>
                <c:pt idx="292">
                  <c:v>0.401477892186554</c:v>
                </c:pt>
                <c:pt idx="293">
                  <c:v>0.40285281647486398</c:v>
                </c:pt>
                <c:pt idx="294">
                  <c:v>0.40422774076317403</c:v>
                </c:pt>
                <c:pt idx="295">
                  <c:v>0.40560266505148401</c:v>
                </c:pt>
                <c:pt idx="296">
                  <c:v>0.406977589339794</c:v>
                </c:pt>
                <c:pt idx="297">
                  <c:v>0.40835251362810399</c:v>
                </c:pt>
                <c:pt idx="298">
                  <c:v>0.40972743791641397</c:v>
                </c:pt>
                <c:pt idx="299">
                  <c:v>0.41110236220472401</c:v>
                </c:pt>
                <c:pt idx="300">
                  <c:v>0.412477286493035</c:v>
                </c:pt>
                <c:pt idx="301">
                  <c:v>0.41385221078134499</c:v>
                </c:pt>
                <c:pt idx="302">
                  <c:v>0.41522713506965497</c:v>
                </c:pt>
                <c:pt idx="303">
                  <c:v>0.41660205935796502</c:v>
                </c:pt>
                <c:pt idx="304">
                  <c:v>0.417976983646275</c:v>
                </c:pt>
                <c:pt idx="305">
                  <c:v>0.41935190793458499</c:v>
                </c:pt>
                <c:pt idx="306">
                  <c:v>0.42072683222289498</c:v>
                </c:pt>
                <c:pt idx="307">
                  <c:v>0.42210175651120502</c:v>
                </c:pt>
                <c:pt idx="308">
                  <c:v>0.423476680799516</c:v>
                </c:pt>
                <c:pt idx="309">
                  <c:v>0.42485160508782599</c:v>
                </c:pt>
                <c:pt idx="310">
                  <c:v>0.42622652937613598</c:v>
                </c:pt>
                <c:pt idx="311">
                  <c:v>0.42760145366444602</c:v>
                </c:pt>
                <c:pt idx="312">
                  <c:v>0.42897637795275601</c:v>
                </c:pt>
                <c:pt idx="313">
                  <c:v>0.43035130224106599</c:v>
                </c:pt>
                <c:pt idx="314">
                  <c:v>0.43172622652937598</c:v>
                </c:pt>
                <c:pt idx="315">
                  <c:v>0.43310115081768602</c:v>
                </c:pt>
                <c:pt idx="316">
                  <c:v>0.43447607510599601</c:v>
                </c:pt>
                <c:pt idx="317">
                  <c:v>0.43585099939430699</c:v>
                </c:pt>
                <c:pt idx="318">
                  <c:v>0.43722592368261698</c:v>
                </c:pt>
                <c:pt idx="319">
                  <c:v>0.43860084797092702</c:v>
                </c:pt>
                <c:pt idx="320">
                  <c:v>0.43997577225923701</c:v>
                </c:pt>
                <c:pt idx="321">
                  <c:v>0.44135069654754699</c:v>
                </c:pt>
                <c:pt idx="322">
                  <c:v>0.44272562083585698</c:v>
                </c:pt>
                <c:pt idx="323">
                  <c:v>0.44410054512416702</c:v>
                </c:pt>
                <c:pt idx="324">
                  <c:v>0.44547546941247701</c:v>
                </c:pt>
                <c:pt idx="325">
                  <c:v>0.446850393700787</c:v>
                </c:pt>
                <c:pt idx="326">
                  <c:v>0.44822531798909798</c:v>
                </c:pt>
                <c:pt idx="327">
                  <c:v>0.44960024227740802</c:v>
                </c:pt>
                <c:pt idx="328">
                  <c:v>0.45097516656571801</c:v>
                </c:pt>
                <c:pt idx="329">
                  <c:v>0.452350090854028</c:v>
                </c:pt>
                <c:pt idx="330">
                  <c:v>0.45372501514233798</c:v>
                </c:pt>
                <c:pt idx="331">
                  <c:v>0.45509993943064803</c:v>
                </c:pt>
                <c:pt idx="332">
                  <c:v>0.45647486371895801</c:v>
                </c:pt>
                <c:pt idx="333">
                  <c:v>0.457849788007268</c:v>
                </c:pt>
                <c:pt idx="334">
                  <c:v>0.45922471229557799</c:v>
                </c:pt>
                <c:pt idx="335">
                  <c:v>0.46059963658388903</c:v>
                </c:pt>
                <c:pt idx="336">
                  <c:v>0.46197456087219901</c:v>
                </c:pt>
                <c:pt idx="337">
                  <c:v>0.463349485160509</c:v>
                </c:pt>
                <c:pt idx="338">
                  <c:v>0.46472440944881899</c:v>
                </c:pt>
                <c:pt idx="339">
                  <c:v>0.46609933373712897</c:v>
                </c:pt>
                <c:pt idx="340">
                  <c:v>0.46747425802543902</c:v>
                </c:pt>
                <c:pt idx="341">
                  <c:v>0.468849182313749</c:v>
                </c:pt>
                <c:pt idx="342">
                  <c:v>0.47022410660205899</c:v>
                </c:pt>
                <c:pt idx="343">
                  <c:v>0.47159903089036997</c:v>
                </c:pt>
                <c:pt idx="344">
                  <c:v>0.47297395517868002</c:v>
                </c:pt>
                <c:pt idx="345">
                  <c:v>0.47434887946699</c:v>
                </c:pt>
                <c:pt idx="346">
                  <c:v>0.47572380375529999</c:v>
                </c:pt>
                <c:pt idx="347">
                  <c:v>0.47709872804360998</c:v>
                </c:pt>
                <c:pt idx="348">
                  <c:v>0.47847365233192002</c:v>
                </c:pt>
                <c:pt idx="349">
                  <c:v>0.47984857662023001</c:v>
                </c:pt>
                <c:pt idx="350">
                  <c:v>0.48122350090853999</c:v>
                </c:pt>
                <c:pt idx="351">
                  <c:v>0.48259842519684998</c:v>
                </c:pt>
                <c:pt idx="352">
                  <c:v>0.48397334948516102</c:v>
                </c:pt>
                <c:pt idx="353">
                  <c:v>0.48534827377347101</c:v>
                </c:pt>
                <c:pt idx="354">
                  <c:v>0.48672319806178099</c:v>
                </c:pt>
                <c:pt idx="355">
                  <c:v>0.48809812235009098</c:v>
                </c:pt>
                <c:pt idx="356">
                  <c:v>0.48947304663840102</c:v>
                </c:pt>
                <c:pt idx="357">
                  <c:v>0.49084797092671101</c:v>
                </c:pt>
                <c:pt idx="358">
                  <c:v>0.49222289521502099</c:v>
                </c:pt>
                <c:pt idx="359">
                  <c:v>0.49359781950333098</c:v>
                </c:pt>
                <c:pt idx="360">
                  <c:v>0.49497274379164202</c:v>
                </c:pt>
                <c:pt idx="361">
                  <c:v>0.49634766807995201</c:v>
                </c:pt>
                <c:pt idx="362">
                  <c:v>0.497722592368262</c:v>
                </c:pt>
                <c:pt idx="363">
                  <c:v>0.49909751665657198</c:v>
                </c:pt>
                <c:pt idx="364">
                  <c:v>0.50047244094488197</c:v>
                </c:pt>
                <c:pt idx="365">
                  <c:v>0.50184736523319196</c:v>
                </c:pt>
                <c:pt idx="366">
                  <c:v>0.50322228952150205</c:v>
                </c:pt>
                <c:pt idx="367">
                  <c:v>0.50459721380981204</c:v>
                </c:pt>
                <c:pt idx="368">
                  <c:v>0.50597213809812203</c:v>
                </c:pt>
                <c:pt idx="369">
                  <c:v>0.50734706238643301</c:v>
                </c:pt>
                <c:pt idx="370">
                  <c:v>0.508721986674743</c:v>
                </c:pt>
                <c:pt idx="371">
                  <c:v>0.51009691096305299</c:v>
                </c:pt>
                <c:pt idx="372">
                  <c:v>0.51147183525136297</c:v>
                </c:pt>
                <c:pt idx="373">
                  <c:v>0.51284675953967296</c:v>
                </c:pt>
                <c:pt idx="374">
                  <c:v>0.51422168382798294</c:v>
                </c:pt>
                <c:pt idx="375">
                  <c:v>0.51559660811629304</c:v>
                </c:pt>
                <c:pt idx="376">
                  <c:v>0.51697153240460303</c:v>
                </c:pt>
                <c:pt idx="377">
                  <c:v>0.51834645669291302</c:v>
                </c:pt>
                <c:pt idx="378">
                  <c:v>0.519721380981224</c:v>
                </c:pt>
                <c:pt idx="379">
                  <c:v>0.52109630526953399</c:v>
                </c:pt>
                <c:pt idx="380">
                  <c:v>0.52247122955784397</c:v>
                </c:pt>
                <c:pt idx="381">
                  <c:v>0.52384615384615396</c:v>
                </c:pt>
                <c:pt idx="382">
                  <c:v>0.52522107813446395</c:v>
                </c:pt>
                <c:pt idx="383">
                  <c:v>0.52659600242277405</c:v>
                </c:pt>
                <c:pt idx="384">
                  <c:v>0.52797092671108403</c:v>
                </c:pt>
                <c:pt idx="385">
                  <c:v>0.52934585099939402</c:v>
                </c:pt>
                <c:pt idx="386">
                  <c:v>0.53072077528770401</c:v>
                </c:pt>
                <c:pt idx="387">
                  <c:v>0.53209569957601499</c:v>
                </c:pt>
                <c:pt idx="388">
                  <c:v>0.53347062386432498</c:v>
                </c:pt>
                <c:pt idx="389">
                  <c:v>0.53484554815263496</c:v>
                </c:pt>
                <c:pt idx="390">
                  <c:v>0.53622047244094495</c:v>
                </c:pt>
                <c:pt idx="391">
                  <c:v>0.53759539672925505</c:v>
                </c:pt>
                <c:pt idx="392">
                  <c:v>0.53897032101756503</c:v>
                </c:pt>
                <c:pt idx="393">
                  <c:v>0.54034524530587502</c:v>
                </c:pt>
                <c:pt idx="394">
                  <c:v>0.54172016959418501</c:v>
                </c:pt>
                <c:pt idx="395">
                  <c:v>0.54309509388249499</c:v>
                </c:pt>
                <c:pt idx="396">
                  <c:v>0.54447001817080598</c:v>
                </c:pt>
                <c:pt idx="397">
                  <c:v>0.54584494245911597</c:v>
                </c:pt>
                <c:pt idx="398">
                  <c:v>0.54721986674742595</c:v>
                </c:pt>
                <c:pt idx="399">
                  <c:v>0.54859479103573605</c:v>
                </c:pt>
                <c:pt idx="400">
                  <c:v>0.54996971532404604</c:v>
                </c:pt>
                <c:pt idx="401">
                  <c:v>0.55134463961235602</c:v>
                </c:pt>
                <c:pt idx="402">
                  <c:v>0.55271956390066601</c:v>
                </c:pt>
                <c:pt idx="403">
                  <c:v>0.554094488188976</c:v>
                </c:pt>
                <c:pt idx="404">
                  <c:v>0.55546941247728698</c:v>
                </c:pt>
                <c:pt idx="405">
                  <c:v>0.55684433676559697</c:v>
                </c:pt>
                <c:pt idx="406">
                  <c:v>0.55821926105390696</c:v>
                </c:pt>
                <c:pt idx="407">
                  <c:v>0.55959418534221705</c:v>
                </c:pt>
                <c:pt idx="408">
                  <c:v>0.56096910963052704</c:v>
                </c:pt>
                <c:pt idx="409">
                  <c:v>0.56234403391883703</c:v>
                </c:pt>
                <c:pt idx="410">
                  <c:v>0.56371895820714701</c:v>
                </c:pt>
                <c:pt idx="411">
                  <c:v>0.565093882495457</c:v>
                </c:pt>
                <c:pt idx="412">
                  <c:v>0.56646880678376699</c:v>
                </c:pt>
                <c:pt idx="413">
                  <c:v>0.56784373107207797</c:v>
                </c:pt>
                <c:pt idx="414">
                  <c:v>0.56921865536038796</c:v>
                </c:pt>
                <c:pt idx="415">
                  <c:v>0.57059357964869795</c:v>
                </c:pt>
                <c:pt idx="416">
                  <c:v>0.57196850393700804</c:v>
                </c:pt>
                <c:pt idx="417">
                  <c:v>0.57334342822531803</c:v>
                </c:pt>
                <c:pt idx="418">
                  <c:v>0.57471835251362802</c:v>
                </c:pt>
                <c:pt idx="419">
                  <c:v>0.576093276801938</c:v>
                </c:pt>
                <c:pt idx="420">
                  <c:v>0.57746820109024799</c:v>
                </c:pt>
                <c:pt idx="421">
                  <c:v>0.57884312537855798</c:v>
                </c:pt>
                <c:pt idx="422">
                  <c:v>0.58021804966686896</c:v>
                </c:pt>
                <c:pt idx="423">
                  <c:v>0.58159297395517895</c:v>
                </c:pt>
                <c:pt idx="424">
                  <c:v>0.58296789824348905</c:v>
                </c:pt>
                <c:pt idx="425">
                  <c:v>0.58434282253179903</c:v>
                </c:pt>
                <c:pt idx="426">
                  <c:v>0.58571774682010902</c:v>
                </c:pt>
                <c:pt idx="427">
                  <c:v>0.58709267110841901</c:v>
                </c:pt>
                <c:pt idx="428">
                  <c:v>0.58846759539672899</c:v>
                </c:pt>
                <c:pt idx="429">
                  <c:v>0.58984251968503898</c:v>
                </c:pt>
                <c:pt idx="430">
                  <c:v>0.59121744397334997</c:v>
                </c:pt>
                <c:pt idx="431">
                  <c:v>0.59259236826165995</c:v>
                </c:pt>
                <c:pt idx="432">
                  <c:v>0.59396729254997005</c:v>
                </c:pt>
                <c:pt idx="433">
                  <c:v>0.59534221683828004</c:v>
                </c:pt>
                <c:pt idx="434">
                  <c:v>0.59671714112659002</c:v>
                </c:pt>
                <c:pt idx="435">
                  <c:v>0.59809206541490001</c:v>
                </c:pt>
                <c:pt idx="436">
                  <c:v>0.59946698970321</c:v>
                </c:pt>
                <c:pt idx="437">
                  <c:v>0.60084191399151998</c:v>
                </c:pt>
                <c:pt idx="438">
                  <c:v>0.60221683827982997</c:v>
                </c:pt>
                <c:pt idx="439">
                  <c:v>0.60359176256814095</c:v>
                </c:pt>
                <c:pt idx="440">
                  <c:v>0.60496668685645105</c:v>
                </c:pt>
                <c:pt idx="441">
                  <c:v>0.60634161114476104</c:v>
                </c:pt>
                <c:pt idx="442">
                  <c:v>0.60771653543307103</c:v>
                </c:pt>
                <c:pt idx="443">
                  <c:v>0.60909145972138101</c:v>
                </c:pt>
                <c:pt idx="444">
                  <c:v>0.610466384009691</c:v>
                </c:pt>
                <c:pt idx="445">
                  <c:v>0.61184130829800099</c:v>
                </c:pt>
                <c:pt idx="446">
                  <c:v>0.61321623258631097</c:v>
                </c:pt>
                <c:pt idx="447">
                  <c:v>0.61459115687462196</c:v>
                </c:pt>
                <c:pt idx="448">
                  <c:v>0.61596608116293206</c:v>
                </c:pt>
                <c:pt idx="449">
                  <c:v>0.61734100545124204</c:v>
                </c:pt>
                <c:pt idx="450">
                  <c:v>0.61871592973955203</c:v>
                </c:pt>
                <c:pt idx="451">
                  <c:v>0.62009085402786202</c:v>
                </c:pt>
                <c:pt idx="452">
                  <c:v>0.621465778316172</c:v>
                </c:pt>
                <c:pt idx="453">
                  <c:v>0.62284070260448199</c:v>
                </c:pt>
                <c:pt idx="454">
                  <c:v>0.62421562689279197</c:v>
                </c:pt>
                <c:pt idx="455">
                  <c:v>0.62559055118110196</c:v>
                </c:pt>
                <c:pt idx="456">
                  <c:v>0.62696547546941295</c:v>
                </c:pt>
                <c:pt idx="457">
                  <c:v>0.62834039975772304</c:v>
                </c:pt>
                <c:pt idx="458">
                  <c:v>0.62971532404603303</c:v>
                </c:pt>
                <c:pt idx="459">
                  <c:v>0.63109024833434302</c:v>
                </c:pt>
                <c:pt idx="460">
                  <c:v>0.632465172622653</c:v>
                </c:pt>
                <c:pt idx="461">
                  <c:v>0.63384009691096299</c:v>
                </c:pt>
                <c:pt idx="462">
                  <c:v>0.63521502119927298</c:v>
                </c:pt>
                <c:pt idx="463">
                  <c:v>0.63658994548758296</c:v>
                </c:pt>
                <c:pt idx="464">
                  <c:v>0.63796486977589295</c:v>
                </c:pt>
                <c:pt idx="465">
                  <c:v>0.63933979406420405</c:v>
                </c:pt>
                <c:pt idx="466">
                  <c:v>0.64071471835251403</c:v>
                </c:pt>
                <c:pt idx="467">
                  <c:v>0.64208964264082402</c:v>
                </c:pt>
                <c:pt idx="468">
                  <c:v>0.64346456692913401</c:v>
                </c:pt>
                <c:pt idx="469">
                  <c:v>0.64483949121744399</c:v>
                </c:pt>
                <c:pt idx="470">
                  <c:v>0.64621441550575398</c:v>
                </c:pt>
                <c:pt idx="471">
                  <c:v>0.64758933979406397</c:v>
                </c:pt>
                <c:pt idx="472">
                  <c:v>0.64896426408237395</c:v>
                </c:pt>
                <c:pt idx="473">
                  <c:v>0.65033918837068505</c:v>
                </c:pt>
                <c:pt idx="474">
                  <c:v>0.65171411265899504</c:v>
                </c:pt>
                <c:pt idx="475">
                  <c:v>0.65308903694730502</c:v>
                </c:pt>
                <c:pt idx="476">
                  <c:v>0.65446396123561501</c:v>
                </c:pt>
                <c:pt idx="477">
                  <c:v>0.655838885523925</c:v>
                </c:pt>
                <c:pt idx="478">
                  <c:v>0.65721380981223498</c:v>
                </c:pt>
                <c:pt idx="479">
                  <c:v>0.65858873410054497</c:v>
                </c:pt>
                <c:pt idx="480">
                  <c:v>0.65996365838885496</c:v>
                </c:pt>
                <c:pt idx="481">
                  <c:v>0.66133858267716505</c:v>
                </c:pt>
                <c:pt idx="482">
                  <c:v>0.66271350696547604</c:v>
                </c:pt>
                <c:pt idx="483">
                  <c:v>0.66408843125378603</c:v>
                </c:pt>
                <c:pt idx="484">
                  <c:v>0.66546335554209601</c:v>
                </c:pt>
                <c:pt idx="485">
                  <c:v>0.666838279830406</c:v>
                </c:pt>
                <c:pt idx="486">
                  <c:v>0.66821320411871599</c:v>
                </c:pt>
                <c:pt idx="487">
                  <c:v>0.66958812840702597</c:v>
                </c:pt>
                <c:pt idx="488">
                  <c:v>0.67096305269533596</c:v>
                </c:pt>
                <c:pt idx="489">
                  <c:v>0.67233797698364595</c:v>
                </c:pt>
                <c:pt idx="490">
                  <c:v>0.67371290127195604</c:v>
                </c:pt>
                <c:pt idx="491">
                  <c:v>0.67508782556026703</c:v>
                </c:pt>
                <c:pt idx="492">
                  <c:v>0.67646274984857702</c:v>
                </c:pt>
                <c:pt idx="493">
                  <c:v>0.677837674136887</c:v>
                </c:pt>
                <c:pt idx="494">
                  <c:v>0.67921259842519699</c:v>
                </c:pt>
                <c:pt idx="495">
                  <c:v>0.68058752271350698</c:v>
                </c:pt>
                <c:pt idx="496">
                  <c:v>0.68196244700181696</c:v>
                </c:pt>
                <c:pt idx="497">
                  <c:v>0.68333737129012695</c:v>
                </c:pt>
                <c:pt idx="498">
                  <c:v>0.68471229557843705</c:v>
                </c:pt>
                <c:pt idx="499">
                  <c:v>0.68608721986674803</c:v>
                </c:pt>
                <c:pt idx="500">
                  <c:v>0.68746214415505802</c:v>
                </c:pt>
                <c:pt idx="501">
                  <c:v>0.68883706844336801</c:v>
                </c:pt>
                <c:pt idx="502">
                  <c:v>0.69021199273167799</c:v>
                </c:pt>
                <c:pt idx="503">
                  <c:v>0.69158691701998798</c:v>
                </c:pt>
                <c:pt idx="504">
                  <c:v>0.69296184130829797</c:v>
                </c:pt>
                <c:pt idx="505">
                  <c:v>0.69433676559660795</c:v>
                </c:pt>
                <c:pt idx="506">
                  <c:v>0.69571168988491805</c:v>
                </c:pt>
                <c:pt idx="507">
                  <c:v>0.69708661417322804</c:v>
                </c:pt>
                <c:pt idx="508">
                  <c:v>0.69846153846153902</c:v>
                </c:pt>
                <c:pt idx="509">
                  <c:v>0.69983646274984901</c:v>
                </c:pt>
                <c:pt idx="510">
                  <c:v>0.701211387038159</c:v>
                </c:pt>
                <c:pt idx="511">
                  <c:v>0.70258631132646898</c:v>
                </c:pt>
                <c:pt idx="512">
                  <c:v>0.70396123561477897</c:v>
                </c:pt>
                <c:pt idx="513">
                  <c:v>0.70533615990308896</c:v>
                </c:pt>
                <c:pt idx="514">
                  <c:v>0.70671108419139905</c:v>
                </c:pt>
                <c:pt idx="515">
                  <c:v>0.70808600847970904</c:v>
                </c:pt>
                <c:pt idx="516">
                  <c:v>0.70946093276802003</c:v>
                </c:pt>
                <c:pt idx="517">
                  <c:v>0.71083585705633001</c:v>
                </c:pt>
                <c:pt idx="518">
                  <c:v>0.71221078134464</c:v>
                </c:pt>
                <c:pt idx="519">
                  <c:v>0.71358570563294998</c:v>
                </c:pt>
                <c:pt idx="520">
                  <c:v>0.71496062992125997</c:v>
                </c:pt>
                <c:pt idx="521">
                  <c:v>0.71633555420956996</c:v>
                </c:pt>
                <c:pt idx="522">
                  <c:v>0.71771047849787994</c:v>
                </c:pt>
                <c:pt idx="523">
                  <c:v>0.71908540278619004</c:v>
                </c:pt>
                <c:pt idx="524">
                  <c:v>0.72046032707450003</c:v>
                </c:pt>
                <c:pt idx="525">
                  <c:v>0.72183525136281101</c:v>
                </c:pt>
                <c:pt idx="526">
                  <c:v>0.723210175651121</c:v>
                </c:pt>
                <c:pt idx="527">
                  <c:v>0.72458509993943099</c:v>
                </c:pt>
                <c:pt idx="528">
                  <c:v>0.72596002422774097</c:v>
                </c:pt>
                <c:pt idx="529">
                  <c:v>0.72733494851605096</c:v>
                </c:pt>
                <c:pt idx="530">
                  <c:v>0.72870987280436095</c:v>
                </c:pt>
                <c:pt idx="531">
                  <c:v>0.73008479709267105</c:v>
                </c:pt>
                <c:pt idx="532">
                  <c:v>0.73145972138098103</c:v>
                </c:pt>
                <c:pt idx="533">
                  <c:v>0.73283464566929102</c:v>
                </c:pt>
                <c:pt idx="534">
                  <c:v>0.734209569957602</c:v>
                </c:pt>
                <c:pt idx="535">
                  <c:v>0.73558449424591199</c:v>
                </c:pt>
                <c:pt idx="536">
                  <c:v>0.73695941853422198</c:v>
                </c:pt>
                <c:pt idx="537">
                  <c:v>0.73833434282253196</c:v>
                </c:pt>
                <c:pt idx="538">
                  <c:v>0.73970926711084195</c:v>
                </c:pt>
                <c:pt idx="539">
                  <c:v>0.74108419139915205</c:v>
                </c:pt>
                <c:pt idx="540">
                  <c:v>0.74245911568746203</c:v>
                </c:pt>
                <c:pt idx="541">
                  <c:v>0.74383403997577202</c:v>
                </c:pt>
                <c:pt idx="542">
                  <c:v>0.74520896426408301</c:v>
                </c:pt>
                <c:pt idx="543">
                  <c:v>0.74658388855239299</c:v>
                </c:pt>
                <c:pt idx="544">
                  <c:v>0.74795881284070298</c:v>
                </c:pt>
                <c:pt idx="545">
                  <c:v>0.74933373712901297</c:v>
                </c:pt>
                <c:pt idx="546">
                  <c:v>0.75070866141732295</c:v>
                </c:pt>
                <c:pt idx="547">
                  <c:v>0.75208358570563305</c:v>
                </c:pt>
                <c:pt idx="548">
                  <c:v>0.75345850999394304</c:v>
                </c:pt>
                <c:pt idx="549">
                  <c:v>0.75483343428225302</c:v>
                </c:pt>
                <c:pt idx="550">
                  <c:v>0.75620835857056301</c:v>
                </c:pt>
                <c:pt idx="551">
                  <c:v>0.757583282858873</c:v>
                </c:pt>
                <c:pt idx="552">
                  <c:v>0.75895820714718398</c:v>
                </c:pt>
                <c:pt idx="553">
                  <c:v>0.76033313143549397</c:v>
                </c:pt>
                <c:pt idx="554">
                  <c:v>0.76170805572380396</c:v>
                </c:pt>
                <c:pt idx="555">
                  <c:v>0.76308298001211405</c:v>
                </c:pt>
                <c:pt idx="556">
                  <c:v>0.76445790430042404</c:v>
                </c:pt>
                <c:pt idx="557">
                  <c:v>0.76583282858873403</c:v>
                </c:pt>
                <c:pt idx="558">
                  <c:v>0.76720775287704401</c:v>
                </c:pt>
                <c:pt idx="559">
                  <c:v>0.768582677165354</c:v>
                </c:pt>
                <c:pt idx="560">
                  <c:v>0.76995760145366499</c:v>
                </c:pt>
                <c:pt idx="561">
                  <c:v>0.77133252574197497</c:v>
                </c:pt>
                <c:pt idx="562">
                  <c:v>0.77270745003028496</c:v>
                </c:pt>
                <c:pt idx="563">
                  <c:v>0.77408237431859495</c:v>
                </c:pt>
                <c:pt idx="564">
                  <c:v>0.77545729860690504</c:v>
                </c:pt>
                <c:pt idx="565">
                  <c:v>0.77683222289521503</c:v>
                </c:pt>
                <c:pt idx="566">
                  <c:v>0.77820714718352502</c:v>
                </c:pt>
                <c:pt idx="567">
                  <c:v>0.779582071471835</c:v>
                </c:pt>
                <c:pt idx="568">
                  <c:v>0.78095699576014499</c:v>
                </c:pt>
                <c:pt idx="569">
                  <c:v>0.78233192004845598</c:v>
                </c:pt>
                <c:pt idx="570">
                  <c:v>0.78370684433676596</c:v>
                </c:pt>
                <c:pt idx="571">
                  <c:v>0.78508176862507595</c:v>
                </c:pt>
                <c:pt idx="572">
                  <c:v>0.78645669291338605</c:v>
                </c:pt>
                <c:pt idx="573">
                  <c:v>0.78783161720169603</c:v>
                </c:pt>
                <c:pt idx="574">
                  <c:v>0.78920654149000602</c:v>
                </c:pt>
                <c:pt idx="575">
                  <c:v>0.79058146577831601</c:v>
                </c:pt>
                <c:pt idx="576">
                  <c:v>0.79195639006662599</c:v>
                </c:pt>
                <c:pt idx="577">
                  <c:v>0.79333131435493598</c:v>
                </c:pt>
                <c:pt idx="578">
                  <c:v>0.79470623864324696</c:v>
                </c:pt>
                <c:pt idx="579">
                  <c:v>0.79608116293155695</c:v>
                </c:pt>
                <c:pt idx="580">
                  <c:v>0.79745608721986705</c:v>
                </c:pt>
                <c:pt idx="581">
                  <c:v>0.79883101150817704</c:v>
                </c:pt>
                <c:pt idx="582">
                  <c:v>0.80020593579648702</c:v>
                </c:pt>
                <c:pt idx="583">
                  <c:v>0.80158086008479701</c:v>
                </c:pt>
                <c:pt idx="584">
                  <c:v>0.802955784373107</c:v>
                </c:pt>
                <c:pt idx="585">
                  <c:v>0.80433070866141698</c:v>
                </c:pt>
                <c:pt idx="586">
                  <c:v>0.80570563294972797</c:v>
                </c:pt>
                <c:pt idx="587">
                  <c:v>0.80708055723803795</c:v>
                </c:pt>
                <c:pt idx="588">
                  <c:v>0.80845548152634805</c:v>
                </c:pt>
                <c:pt idx="589">
                  <c:v>0.80983040581465804</c:v>
                </c:pt>
                <c:pt idx="590">
                  <c:v>0.81120533010296803</c:v>
                </c:pt>
                <c:pt idx="591">
                  <c:v>0.81258025439127801</c:v>
                </c:pt>
                <c:pt idx="592">
                  <c:v>0.813955178679588</c:v>
                </c:pt>
                <c:pt idx="593">
                  <c:v>0.81533010296789798</c:v>
                </c:pt>
                <c:pt idx="594">
                  <c:v>0.81670502725620797</c:v>
                </c:pt>
                <c:pt idx="595">
                  <c:v>0.81807995154451896</c:v>
                </c:pt>
                <c:pt idx="596">
                  <c:v>0.81945487583282905</c:v>
                </c:pt>
                <c:pt idx="597">
                  <c:v>0.82082980012113904</c:v>
                </c:pt>
                <c:pt idx="598">
                  <c:v>0.82220472440944903</c:v>
                </c:pt>
                <c:pt idx="599">
                  <c:v>0.82357964869775901</c:v>
                </c:pt>
                <c:pt idx="600">
                  <c:v>0.824954572986069</c:v>
                </c:pt>
                <c:pt idx="601">
                  <c:v>0.82632949727437899</c:v>
                </c:pt>
                <c:pt idx="602">
                  <c:v>0.82770442156268897</c:v>
                </c:pt>
                <c:pt idx="603">
                  <c:v>0.82907934585099996</c:v>
                </c:pt>
                <c:pt idx="604">
                  <c:v>0.83045427013930995</c:v>
                </c:pt>
                <c:pt idx="605">
                  <c:v>0.83182919442762004</c:v>
                </c:pt>
                <c:pt idx="606">
                  <c:v>0.83320411871593003</c:v>
                </c:pt>
                <c:pt idx="607">
                  <c:v>0.83457904300424002</c:v>
                </c:pt>
                <c:pt idx="608">
                  <c:v>0.83595396729255</c:v>
                </c:pt>
                <c:pt idx="609">
                  <c:v>0.83732889158085999</c:v>
                </c:pt>
                <c:pt idx="610">
                  <c:v>0.83870381586916998</c:v>
                </c:pt>
                <c:pt idx="611">
                  <c:v>0.84007874015747996</c:v>
                </c:pt>
                <c:pt idx="612">
                  <c:v>0.84145366444579095</c:v>
                </c:pt>
                <c:pt idx="613">
                  <c:v>0.84282858873410105</c:v>
                </c:pt>
                <c:pt idx="614">
                  <c:v>0.84420351302241103</c:v>
                </c:pt>
                <c:pt idx="615">
                  <c:v>0.84557843731072102</c:v>
                </c:pt>
                <c:pt idx="616">
                  <c:v>0.84695336159903101</c:v>
                </c:pt>
                <c:pt idx="617">
                  <c:v>0.84832828588734099</c:v>
                </c:pt>
                <c:pt idx="618">
                  <c:v>0.84970321017565098</c:v>
                </c:pt>
                <c:pt idx="619">
                  <c:v>0.85107813446396097</c:v>
                </c:pt>
                <c:pt idx="620">
                  <c:v>0.85245305875227095</c:v>
                </c:pt>
                <c:pt idx="621">
                  <c:v>0.85382798304058205</c:v>
                </c:pt>
                <c:pt idx="622">
                  <c:v>0.85520290732889204</c:v>
                </c:pt>
                <c:pt idx="623">
                  <c:v>0.85657783161720202</c:v>
                </c:pt>
                <c:pt idx="624">
                  <c:v>0.85795275590551201</c:v>
                </c:pt>
                <c:pt idx="625">
                  <c:v>0.859327680193822</c:v>
                </c:pt>
                <c:pt idx="626">
                  <c:v>0.86070260448213198</c:v>
                </c:pt>
                <c:pt idx="627">
                  <c:v>0.86207752877044197</c:v>
                </c:pt>
                <c:pt idx="628">
                  <c:v>0.86345245305875196</c:v>
                </c:pt>
                <c:pt idx="629">
                  <c:v>0.86482737734706305</c:v>
                </c:pt>
                <c:pt idx="630">
                  <c:v>0.86620230163537304</c:v>
                </c:pt>
                <c:pt idx="631">
                  <c:v>0.86757722592368303</c:v>
                </c:pt>
                <c:pt idx="632">
                  <c:v>0.86895215021199301</c:v>
                </c:pt>
                <c:pt idx="633">
                  <c:v>0.870327074500303</c:v>
                </c:pt>
                <c:pt idx="634">
                  <c:v>0.87170199878861299</c:v>
                </c:pt>
                <c:pt idx="635">
                  <c:v>0.87307692307692297</c:v>
                </c:pt>
                <c:pt idx="636">
                  <c:v>0.87445184736523296</c:v>
                </c:pt>
                <c:pt idx="637">
                  <c:v>0.87582677165354295</c:v>
                </c:pt>
                <c:pt idx="638">
                  <c:v>0.87720169594185404</c:v>
                </c:pt>
                <c:pt idx="639">
                  <c:v>0.87857662023016403</c:v>
                </c:pt>
                <c:pt idx="640">
                  <c:v>0.87995154451847402</c:v>
                </c:pt>
                <c:pt idx="641">
                  <c:v>0.881326468806784</c:v>
                </c:pt>
                <c:pt idx="642">
                  <c:v>0.88270139309509399</c:v>
                </c:pt>
                <c:pt idx="643">
                  <c:v>0.88407631738340398</c:v>
                </c:pt>
                <c:pt idx="644">
                  <c:v>0.88545124167171396</c:v>
                </c:pt>
                <c:pt idx="645">
                  <c:v>0.88682616596002395</c:v>
                </c:pt>
                <c:pt idx="646">
                  <c:v>0.88820109024833505</c:v>
                </c:pt>
                <c:pt idx="647">
                  <c:v>0.88957601453664503</c:v>
                </c:pt>
                <c:pt idx="648">
                  <c:v>0.89095093882495502</c:v>
                </c:pt>
                <c:pt idx="649">
                  <c:v>0.89232586311326501</c:v>
                </c:pt>
                <c:pt idx="650">
                  <c:v>0.89370078740157499</c:v>
                </c:pt>
                <c:pt idx="651">
                  <c:v>0.89507571168988498</c:v>
                </c:pt>
                <c:pt idx="652">
                  <c:v>0.89645063597819497</c:v>
                </c:pt>
                <c:pt idx="653">
                  <c:v>0.89782556026650495</c:v>
                </c:pt>
                <c:pt idx="654">
                  <c:v>0.89920048455481505</c:v>
                </c:pt>
                <c:pt idx="655">
                  <c:v>0.90057540884312504</c:v>
                </c:pt>
                <c:pt idx="656">
                  <c:v>0.90195033313143602</c:v>
                </c:pt>
                <c:pt idx="657">
                  <c:v>0.90332525741974601</c:v>
                </c:pt>
                <c:pt idx="658">
                  <c:v>0.90470018170805599</c:v>
                </c:pt>
                <c:pt idx="659">
                  <c:v>0.90607510599636598</c:v>
                </c:pt>
                <c:pt idx="660">
                  <c:v>0.90745003028467597</c:v>
                </c:pt>
                <c:pt idx="661">
                  <c:v>0.90882495457298595</c:v>
                </c:pt>
                <c:pt idx="662">
                  <c:v>0.91019987886129605</c:v>
                </c:pt>
                <c:pt idx="663">
                  <c:v>0.91157480314960604</c:v>
                </c:pt>
                <c:pt idx="664">
                  <c:v>0.91294972743791702</c:v>
                </c:pt>
                <c:pt idx="665">
                  <c:v>0.91432465172622701</c:v>
                </c:pt>
                <c:pt idx="666">
                  <c:v>0.915699576014537</c:v>
                </c:pt>
                <c:pt idx="667">
                  <c:v>0.91707450030284698</c:v>
                </c:pt>
                <c:pt idx="668">
                  <c:v>0.91844942459115697</c:v>
                </c:pt>
                <c:pt idx="669">
                  <c:v>0.91982434887946696</c:v>
                </c:pt>
                <c:pt idx="670">
                  <c:v>0.92119927316777706</c:v>
                </c:pt>
                <c:pt idx="671">
                  <c:v>0.92257419745608704</c:v>
                </c:pt>
                <c:pt idx="672">
                  <c:v>0.92394912174439803</c:v>
                </c:pt>
                <c:pt idx="673">
                  <c:v>0.92532404603270801</c:v>
                </c:pt>
                <c:pt idx="674">
                  <c:v>0.926698970321018</c:v>
                </c:pt>
                <c:pt idx="675">
                  <c:v>0.92807389460932799</c:v>
                </c:pt>
                <c:pt idx="676">
                  <c:v>0.92944881889763797</c:v>
                </c:pt>
                <c:pt idx="677">
                  <c:v>0.93082374318594796</c:v>
                </c:pt>
                <c:pt idx="678">
                  <c:v>0.93219866747425795</c:v>
                </c:pt>
                <c:pt idx="679">
                  <c:v>0.93357359176256804</c:v>
                </c:pt>
                <c:pt idx="680">
                  <c:v>0.93494851605087803</c:v>
                </c:pt>
                <c:pt idx="681">
                  <c:v>0.93632344033918902</c:v>
                </c:pt>
                <c:pt idx="682">
                  <c:v>0.937698364627499</c:v>
                </c:pt>
                <c:pt idx="683">
                  <c:v>0.93907328891580899</c:v>
                </c:pt>
                <c:pt idx="684">
                  <c:v>0.94044821320411898</c:v>
                </c:pt>
                <c:pt idx="685">
                  <c:v>0.94182313749242896</c:v>
                </c:pt>
                <c:pt idx="686">
                  <c:v>0.94319806178073895</c:v>
                </c:pt>
                <c:pt idx="687">
                  <c:v>0.94457298606904905</c:v>
                </c:pt>
                <c:pt idx="688">
                  <c:v>0.94594791035735903</c:v>
                </c:pt>
                <c:pt idx="689">
                  <c:v>0.94732283464566902</c:v>
                </c:pt>
                <c:pt idx="690">
                  <c:v>0.94869775893398001</c:v>
                </c:pt>
                <c:pt idx="691">
                  <c:v>0.95007268322228999</c:v>
                </c:pt>
                <c:pt idx="692">
                  <c:v>0.95144760751059998</c:v>
                </c:pt>
                <c:pt idx="693">
                  <c:v>0.95282253179890997</c:v>
                </c:pt>
                <c:pt idx="694">
                  <c:v>0.95419745608721995</c:v>
                </c:pt>
                <c:pt idx="695">
                  <c:v>0.95557238037553005</c:v>
                </c:pt>
                <c:pt idx="696">
                  <c:v>0.95694730466384004</c:v>
                </c:pt>
                <c:pt idx="697">
                  <c:v>0.95832222895215002</c:v>
                </c:pt>
                <c:pt idx="698">
                  <c:v>0.95969715324046101</c:v>
                </c:pt>
                <c:pt idx="699">
                  <c:v>0.961072077528771</c:v>
                </c:pt>
                <c:pt idx="700">
                  <c:v>0.96244700181708098</c:v>
                </c:pt>
                <c:pt idx="701">
                  <c:v>0.96382192610539097</c:v>
                </c:pt>
                <c:pt idx="702">
                  <c:v>0.96519685039370096</c:v>
                </c:pt>
                <c:pt idx="703">
                  <c:v>0.96657177468201105</c:v>
                </c:pt>
                <c:pt idx="704">
                  <c:v>0.96794669897032104</c:v>
                </c:pt>
                <c:pt idx="705">
                  <c:v>0.96932162325863103</c:v>
                </c:pt>
                <c:pt idx="706">
                  <c:v>0.97069654754694201</c:v>
                </c:pt>
                <c:pt idx="707">
                  <c:v>0.972071471835252</c:v>
                </c:pt>
                <c:pt idx="708">
                  <c:v>0.97344639612356199</c:v>
                </c:pt>
                <c:pt idx="709">
                  <c:v>0.97482132041187197</c:v>
                </c:pt>
                <c:pt idx="710">
                  <c:v>0.97619624470018196</c:v>
                </c:pt>
                <c:pt idx="711">
                  <c:v>0.97757116898849195</c:v>
                </c:pt>
                <c:pt idx="712">
                  <c:v>0.97894609327680204</c:v>
                </c:pt>
                <c:pt idx="713">
                  <c:v>0.98032101756511203</c:v>
                </c:pt>
                <c:pt idx="714">
                  <c:v>0.98169594185342202</c:v>
                </c:pt>
                <c:pt idx="715">
                  <c:v>0.983070866141732</c:v>
                </c:pt>
                <c:pt idx="716">
                  <c:v>0.98444579043004199</c:v>
                </c:pt>
                <c:pt idx="717">
                  <c:v>0.98582071471835298</c:v>
                </c:pt>
                <c:pt idx="718">
                  <c:v>0.98719563900666296</c:v>
                </c:pt>
                <c:pt idx="719">
                  <c:v>0.98857056329497295</c:v>
                </c:pt>
                <c:pt idx="720">
                  <c:v>0.98994548758328305</c:v>
                </c:pt>
                <c:pt idx="721">
                  <c:v>0.99132041187159303</c:v>
                </c:pt>
                <c:pt idx="722">
                  <c:v>0.99269533615990302</c:v>
                </c:pt>
                <c:pt idx="723">
                  <c:v>0.99407026044821301</c:v>
                </c:pt>
                <c:pt idx="724">
                  <c:v>0.99544518473652299</c:v>
                </c:pt>
                <c:pt idx="725">
                  <c:v>0.99682010902483398</c:v>
                </c:pt>
                <c:pt idx="726">
                  <c:v>0.99819503331314396</c:v>
                </c:pt>
                <c:pt idx="727">
                  <c:v>0.99956995760145395</c:v>
                </c:pt>
                <c:pt idx="728">
                  <c:v>1.0009448818897599</c:v>
                </c:pt>
                <c:pt idx="729">
                  <c:v>1.00231980617807</c:v>
                </c:pt>
                <c:pt idx="730">
                  <c:v>1.0036947304663799</c:v>
                </c:pt>
                <c:pt idx="731">
                  <c:v>1.00506965475469</c:v>
                </c:pt>
                <c:pt idx="732">
                  <c:v>1.0064445790430001</c:v>
                </c:pt>
                <c:pt idx="733">
                  <c:v>1.00781950333131</c:v>
                </c:pt>
                <c:pt idx="734">
                  <c:v>1.0091944276196201</c:v>
                </c:pt>
                <c:pt idx="735">
                  <c:v>1.01056935190793</c:v>
                </c:pt>
                <c:pt idx="736">
                  <c:v>1.0119442761962401</c:v>
                </c:pt>
                <c:pt idx="737">
                  <c:v>1.0133192004845499</c:v>
                </c:pt>
                <c:pt idx="738">
                  <c:v>1.01469412477287</c:v>
                </c:pt>
                <c:pt idx="739">
                  <c:v>1.0160690490611799</c:v>
                </c:pt>
                <c:pt idx="740">
                  <c:v>1.01744397334949</c:v>
                </c:pt>
                <c:pt idx="741">
                  <c:v>1.0188188976378001</c:v>
                </c:pt>
                <c:pt idx="742">
                  <c:v>1.02019382192611</c:v>
                </c:pt>
                <c:pt idx="743">
                  <c:v>1.0215687462144201</c:v>
                </c:pt>
                <c:pt idx="744">
                  <c:v>1.0229436705027299</c:v>
                </c:pt>
                <c:pt idx="745">
                  <c:v>1.02431859479104</c:v>
                </c:pt>
                <c:pt idx="746">
                  <c:v>1.0256935190793499</c:v>
                </c:pt>
                <c:pt idx="747">
                  <c:v>1.02706844336766</c:v>
                </c:pt>
                <c:pt idx="748">
                  <c:v>1.0284433676559701</c:v>
                </c:pt>
                <c:pt idx="749">
                  <c:v>1.02981829194428</c:v>
                </c:pt>
                <c:pt idx="750">
                  <c:v>1.0311932162325901</c:v>
                </c:pt>
                <c:pt idx="751">
                  <c:v>1.0325681405209</c:v>
                </c:pt>
                <c:pt idx="752">
                  <c:v>1.0339430648092101</c:v>
                </c:pt>
                <c:pt idx="753">
                  <c:v>1.0353179890975199</c:v>
                </c:pt>
                <c:pt idx="754">
                  <c:v>1.03669291338583</c:v>
                </c:pt>
                <c:pt idx="755">
                  <c:v>1.0380678376741399</c:v>
                </c:pt>
                <c:pt idx="756">
                  <c:v>1.03944276196245</c:v>
                </c:pt>
                <c:pt idx="757">
                  <c:v>1.0408176862507601</c:v>
                </c:pt>
                <c:pt idx="758">
                  <c:v>1.04219261053907</c:v>
                </c:pt>
                <c:pt idx="759">
                  <c:v>1.0435675348273801</c:v>
                </c:pt>
                <c:pt idx="760">
                  <c:v>1.0449424591156899</c:v>
                </c:pt>
                <c:pt idx="761">
                  <c:v>1.046317383404</c:v>
                </c:pt>
                <c:pt idx="762">
                  <c:v>1.0476923076923099</c:v>
                </c:pt>
                <c:pt idx="763">
                  <c:v>1.04906723198062</c:v>
                </c:pt>
                <c:pt idx="764">
                  <c:v>1.0504421562689299</c:v>
                </c:pt>
                <c:pt idx="765">
                  <c:v>1.05181708055724</c:v>
                </c:pt>
                <c:pt idx="766">
                  <c:v>1.0531920048455501</c:v>
                </c:pt>
                <c:pt idx="767">
                  <c:v>1.05456692913386</c:v>
                </c:pt>
                <c:pt idx="768">
                  <c:v>1.0559418534221701</c:v>
                </c:pt>
                <c:pt idx="769">
                  <c:v>1.0573167777104799</c:v>
                </c:pt>
                <c:pt idx="770">
                  <c:v>1.05869170199879</c:v>
                </c:pt>
                <c:pt idx="771">
                  <c:v>1.0600666262870999</c:v>
                </c:pt>
                <c:pt idx="772">
                  <c:v>1.06144155057541</c:v>
                </c:pt>
                <c:pt idx="773">
                  <c:v>1.0628164748637201</c:v>
                </c:pt>
                <c:pt idx="774">
                  <c:v>1.06419139915203</c:v>
                </c:pt>
                <c:pt idx="775">
                  <c:v>1.0655663234403401</c:v>
                </c:pt>
                <c:pt idx="776">
                  <c:v>1.06694124772865</c:v>
                </c:pt>
                <c:pt idx="777">
                  <c:v>1.0683161720169601</c:v>
                </c:pt>
                <c:pt idx="778">
                  <c:v>1.0696910963052699</c:v>
                </c:pt>
                <c:pt idx="779">
                  <c:v>1.07106602059358</c:v>
                </c:pt>
                <c:pt idx="780">
                  <c:v>1.0724409448818899</c:v>
                </c:pt>
                <c:pt idx="781">
                  <c:v>1.0738158691702</c:v>
                </c:pt>
                <c:pt idx="782">
                  <c:v>1.0751907934585101</c:v>
                </c:pt>
                <c:pt idx="783">
                  <c:v>1.07656571774682</c:v>
                </c:pt>
                <c:pt idx="784">
                  <c:v>1.0779406420351301</c:v>
                </c:pt>
                <c:pt idx="785">
                  <c:v>1.0793155663234399</c:v>
                </c:pt>
                <c:pt idx="786">
                  <c:v>1.08069049061175</c:v>
                </c:pt>
                <c:pt idx="787">
                  <c:v>1.0820654149000599</c:v>
                </c:pt>
                <c:pt idx="788">
                  <c:v>1.08344033918837</c:v>
                </c:pt>
                <c:pt idx="789">
                  <c:v>1.0848152634766799</c:v>
                </c:pt>
                <c:pt idx="790">
                  <c:v>1.08619018776499</c:v>
                </c:pt>
                <c:pt idx="791">
                  <c:v>1.0875651120533001</c:v>
                </c:pt>
                <c:pt idx="792">
                  <c:v>1.08894003634161</c:v>
                </c:pt>
                <c:pt idx="793">
                  <c:v>1.0903149606299201</c:v>
                </c:pt>
                <c:pt idx="794">
                  <c:v>1.0916898849182299</c:v>
                </c:pt>
                <c:pt idx="795">
                  <c:v>1.09306480920654</c:v>
                </c:pt>
                <c:pt idx="796">
                  <c:v>1.0944397334948499</c:v>
                </c:pt>
                <c:pt idx="797">
                  <c:v>1.09581465778316</c:v>
                </c:pt>
                <c:pt idx="798">
                  <c:v>1.0971895820714701</c:v>
                </c:pt>
                <c:pt idx="799">
                  <c:v>1.09856450635978</c:v>
                </c:pt>
                <c:pt idx="800">
                  <c:v>1.0999394306480901</c:v>
                </c:pt>
                <c:pt idx="801">
                  <c:v>1.1013143549364</c:v>
                </c:pt>
                <c:pt idx="802">
                  <c:v>1.1026892792247101</c:v>
                </c:pt>
                <c:pt idx="803">
                  <c:v>1.1040642035130199</c:v>
                </c:pt>
                <c:pt idx="804">
                  <c:v>1.10543912780133</c:v>
                </c:pt>
                <c:pt idx="805">
                  <c:v>1.1068140520896399</c:v>
                </c:pt>
                <c:pt idx="806">
                  <c:v>1.10818897637795</c:v>
                </c:pt>
                <c:pt idx="807">
                  <c:v>1.1095639006662601</c:v>
                </c:pt>
                <c:pt idx="808">
                  <c:v>1.11093882495457</c:v>
                </c:pt>
                <c:pt idx="809">
                  <c:v>1.1123137492428801</c:v>
                </c:pt>
                <c:pt idx="810">
                  <c:v>1.1136886735311899</c:v>
                </c:pt>
                <c:pt idx="811">
                  <c:v>1.1150635978195</c:v>
                </c:pt>
                <c:pt idx="812">
                  <c:v>1.1164385221078099</c:v>
                </c:pt>
                <c:pt idx="813">
                  <c:v>1.11781344639612</c:v>
                </c:pt>
                <c:pt idx="814">
                  <c:v>1.1191883706844299</c:v>
                </c:pt>
                <c:pt idx="815">
                  <c:v>1.12056329497274</c:v>
                </c:pt>
                <c:pt idx="816">
                  <c:v>1.1219382192610501</c:v>
                </c:pt>
                <c:pt idx="817">
                  <c:v>1.12331314354936</c:v>
                </c:pt>
                <c:pt idx="818">
                  <c:v>1.1246880678376701</c:v>
                </c:pt>
                <c:pt idx="819">
                  <c:v>1.1260629921259799</c:v>
                </c:pt>
                <c:pt idx="820">
                  <c:v>1.12743791641429</c:v>
                </c:pt>
                <c:pt idx="821">
                  <c:v>1.1288128407025999</c:v>
                </c:pt>
                <c:pt idx="822">
                  <c:v>1.13018776499091</c:v>
                </c:pt>
                <c:pt idx="823">
                  <c:v>1.1315626892792201</c:v>
                </c:pt>
                <c:pt idx="824">
                  <c:v>1.13293761356753</c:v>
                </c:pt>
                <c:pt idx="825">
                  <c:v>1.1343125378558501</c:v>
                </c:pt>
                <c:pt idx="826">
                  <c:v>1.1356874621441599</c:v>
                </c:pt>
                <c:pt idx="827">
                  <c:v>1.13706238643247</c:v>
                </c:pt>
                <c:pt idx="828">
                  <c:v>1.1384373107207799</c:v>
                </c:pt>
                <c:pt idx="829">
                  <c:v>1.13981223500909</c:v>
                </c:pt>
                <c:pt idx="830">
                  <c:v>1.1411871592973999</c:v>
                </c:pt>
                <c:pt idx="831">
                  <c:v>1.14256208358571</c:v>
                </c:pt>
                <c:pt idx="832">
                  <c:v>1.1439370078740201</c:v>
                </c:pt>
                <c:pt idx="833">
                  <c:v>1.14531193216233</c:v>
                </c:pt>
                <c:pt idx="834">
                  <c:v>1.1466868564506401</c:v>
                </c:pt>
                <c:pt idx="835">
                  <c:v>1.1480617807389499</c:v>
                </c:pt>
                <c:pt idx="836">
                  <c:v>1.14943670502726</c:v>
                </c:pt>
                <c:pt idx="837">
                  <c:v>1.1508116293155699</c:v>
                </c:pt>
                <c:pt idx="838">
                  <c:v>1.15218655360388</c:v>
                </c:pt>
                <c:pt idx="839">
                  <c:v>1.1535614778921901</c:v>
                </c:pt>
                <c:pt idx="840">
                  <c:v>1.1549364021805</c:v>
                </c:pt>
                <c:pt idx="841">
                  <c:v>1.1563113264688101</c:v>
                </c:pt>
                <c:pt idx="842">
                  <c:v>1.15768625075712</c:v>
                </c:pt>
                <c:pt idx="843">
                  <c:v>1.15906117504543</c:v>
                </c:pt>
                <c:pt idx="844">
                  <c:v>1.1604360993337399</c:v>
                </c:pt>
                <c:pt idx="845">
                  <c:v>1.16181102362205</c:v>
                </c:pt>
                <c:pt idx="846">
                  <c:v>1.1631859479103599</c:v>
                </c:pt>
                <c:pt idx="847">
                  <c:v>1.16456087219867</c:v>
                </c:pt>
                <c:pt idx="848">
                  <c:v>1.1659357964869801</c:v>
                </c:pt>
                <c:pt idx="849">
                  <c:v>1.16731072077529</c:v>
                </c:pt>
                <c:pt idx="850">
                  <c:v>1.1686856450636001</c:v>
                </c:pt>
                <c:pt idx="851">
                  <c:v>1.1700605693519099</c:v>
                </c:pt>
                <c:pt idx="852">
                  <c:v>1.17143549364022</c:v>
                </c:pt>
                <c:pt idx="853">
                  <c:v>1.1728104179285299</c:v>
                </c:pt>
                <c:pt idx="854">
                  <c:v>1.17418534221684</c:v>
                </c:pt>
                <c:pt idx="855">
                  <c:v>1.1755602665051501</c:v>
                </c:pt>
                <c:pt idx="856">
                  <c:v>1.17693519079346</c:v>
                </c:pt>
                <c:pt idx="857">
                  <c:v>1.1783101150817701</c:v>
                </c:pt>
                <c:pt idx="858">
                  <c:v>1.17968503937008</c:v>
                </c:pt>
                <c:pt idx="859">
                  <c:v>1.1810599636583901</c:v>
                </c:pt>
                <c:pt idx="860">
                  <c:v>1.1824348879466999</c:v>
                </c:pt>
                <c:pt idx="861">
                  <c:v>1.18380981223501</c:v>
                </c:pt>
                <c:pt idx="862">
                  <c:v>1.1851847365233199</c:v>
                </c:pt>
                <c:pt idx="863">
                  <c:v>1.18655966081163</c:v>
                </c:pt>
                <c:pt idx="864">
                  <c:v>1.1879345850999401</c:v>
                </c:pt>
                <c:pt idx="865">
                  <c:v>1.18930950938825</c:v>
                </c:pt>
                <c:pt idx="866">
                  <c:v>1.1906844336765601</c:v>
                </c:pt>
                <c:pt idx="867">
                  <c:v>1.1920593579648699</c:v>
                </c:pt>
                <c:pt idx="868">
                  <c:v>1.19343428225318</c:v>
                </c:pt>
                <c:pt idx="869">
                  <c:v>1.1948092065414899</c:v>
                </c:pt>
                <c:pt idx="870">
                  <c:v>1.1961841308298</c:v>
                </c:pt>
                <c:pt idx="871">
                  <c:v>1.1975590551181099</c:v>
                </c:pt>
                <c:pt idx="872">
                  <c:v>1.19893397940642</c:v>
                </c:pt>
                <c:pt idx="873">
                  <c:v>1.2003089036947301</c:v>
                </c:pt>
                <c:pt idx="874">
                  <c:v>1.20168382798304</c:v>
                </c:pt>
                <c:pt idx="875">
                  <c:v>1.2030587522713501</c:v>
                </c:pt>
                <c:pt idx="876">
                  <c:v>1.2044336765596599</c:v>
                </c:pt>
                <c:pt idx="877">
                  <c:v>1.20580860084797</c:v>
                </c:pt>
                <c:pt idx="878">
                  <c:v>1.2071835251362799</c:v>
                </c:pt>
                <c:pt idx="879">
                  <c:v>1.20855844942459</c:v>
                </c:pt>
                <c:pt idx="880">
                  <c:v>1.2099333737129001</c:v>
                </c:pt>
                <c:pt idx="881">
                  <c:v>1.21130829800121</c:v>
                </c:pt>
                <c:pt idx="882">
                  <c:v>1.2126832222895201</c:v>
                </c:pt>
                <c:pt idx="883">
                  <c:v>1.21405814657783</c:v>
                </c:pt>
                <c:pt idx="884">
                  <c:v>1.2154330708661401</c:v>
                </c:pt>
                <c:pt idx="885">
                  <c:v>1.2168079951544499</c:v>
                </c:pt>
                <c:pt idx="886">
                  <c:v>1.21818291944276</c:v>
                </c:pt>
                <c:pt idx="887">
                  <c:v>1.2195578437310699</c:v>
                </c:pt>
                <c:pt idx="888">
                  <c:v>1.22093276801938</c:v>
                </c:pt>
                <c:pt idx="889">
                  <c:v>1.2223076923076901</c:v>
                </c:pt>
                <c:pt idx="890">
                  <c:v>1.223682616596</c:v>
                </c:pt>
                <c:pt idx="891">
                  <c:v>1.2250575408843101</c:v>
                </c:pt>
                <c:pt idx="892">
                  <c:v>1.2264324651726199</c:v>
                </c:pt>
                <c:pt idx="893">
                  <c:v>1.22780738946093</c:v>
                </c:pt>
                <c:pt idx="894">
                  <c:v>1.2291823137492399</c:v>
                </c:pt>
                <c:pt idx="895">
                  <c:v>1.23055723803755</c:v>
                </c:pt>
                <c:pt idx="896">
                  <c:v>1.2319321623258599</c:v>
                </c:pt>
                <c:pt idx="897">
                  <c:v>1.23330708661417</c:v>
                </c:pt>
                <c:pt idx="898">
                  <c:v>1.2346820109024801</c:v>
                </c:pt>
                <c:pt idx="899">
                  <c:v>1.23605693519079</c:v>
                </c:pt>
                <c:pt idx="900">
                  <c:v>1.2374318594791001</c:v>
                </c:pt>
                <c:pt idx="901">
                  <c:v>1.2388067837674099</c:v>
                </c:pt>
                <c:pt idx="902">
                  <c:v>1.24018170805572</c:v>
                </c:pt>
                <c:pt idx="903">
                  <c:v>1.2415566323440299</c:v>
                </c:pt>
                <c:pt idx="904">
                  <c:v>1.24293155663234</c:v>
                </c:pt>
                <c:pt idx="905">
                  <c:v>1.2443064809206501</c:v>
                </c:pt>
                <c:pt idx="906">
                  <c:v>1.24568140520896</c:v>
                </c:pt>
                <c:pt idx="907">
                  <c:v>1.2470563294972701</c:v>
                </c:pt>
                <c:pt idx="908">
                  <c:v>1.24843125378558</c:v>
                </c:pt>
                <c:pt idx="909">
                  <c:v>1.2498061780738901</c:v>
                </c:pt>
                <c:pt idx="910">
                  <c:v>1.2511811023621999</c:v>
                </c:pt>
                <c:pt idx="911">
                  <c:v>1.25255602665052</c:v>
                </c:pt>
                <c:pt idx="912">
                  <c:v>1.2539309509388299</c:v>
                </c:pt>
                <c:pt idx="913">
                  <c:v>1.25530587522714</c:v>
                </c:pt>
                <c:pt idx="914">
                  <c:v>1.2566807995154501</c:v>
                </c:pt>
                <c:pt idx="915">
                  <c:v>1.25805572380376</c:v>
                </c:pt>
                <c:pt idx="916">
                  <c:v>1.2594306480920701</c:v>
                </c:pt>
                <c:pt idx="917">
                  <c:v>1.2608055723803799</c:v>
                </c:pt>
                <c:pt idx="918">
                  <c:v>1.26218049666869</c:v>
                </c:pt>
                <c:pt idx="919">
                  <c:v>1.2635554209569999</c:v>
                </c:pt>
                <c:pt idx="920">
                  <c:v>1.26493034524531</c:v>
                </c:pt>
                <c:pt idx="921">
                  <c:v>1.2663052695336201</c:v>
                </c:pt>
                <c:pt idx="922">
                  <c:v>1.26768019382193</c:v>
                </c:pt>
                <c:pt idx="923">
                  <c:v>1.2690551181102401</c:v>
                </c:pt>
                <c:pt idx="924">
                  <c:v>1.27043004239855</c:v>
                </c:pt>
                <c:pt idx="925">
                  <c:v>1.2718049666868601</c:v>
                </c:pt>
                <c:pt idx="926">
                  <c:v>1.2731798909751699</c:v>
                </c:pt>
                <c:pt idx="927">
                  <c:v>1.27455481526348</c:v>
                </c:pt>
                <c:pt idx="928">
                  <c:v>1.2759297395517899</c:v>
                </c:pt>
                <c:pt idx="929">
                  <c:v>1.2773046638401</c:v>
                </c:pt>
                <c:pt idx="930">
                  <c:v>1.2786795881284101</c:v>
                </c:pt>
                <c:pt idx="931">
                  <c:v>1.28005451241672</c:v>
                </c:pt>
                <c:pt idx="932">
                  <c:v>1.2814294367050301</c:v>
                </c:pt>
                <c:pt idx="933">
                  <c:v>1.2828043609933399</c:v>
                </c:pt>
                <c:pt idx="934">
                  <c:v>1.28417928528165</c:v>
                </c:pt>
                <c:pt idx="935">
                  <c:v>1.2855542095699599</c:v>
                </c:pt>
                <c:pt idx="936">
                  <c:v>1.28692913385827</c:v>
                </c:pt>
                <c:pt idx="937">
                  <c:v>1.2883040581465799</c:v>
                </c:pt>
                <c:pt idx="938">
                  <c:v>1.28967898243489</c:v>
                </c:pt>
                <c:pt idx="939">
                  <c:v>1.2910539067232001</c:v>
                </c:pt>
                <c:pt idx="940">
                  <c:v>1.29242883101151</c:v>
                </c:pt>
                <c:pt idx="941">
                  <c:v>1.2938037552998201</c:v>
                </c:pt>
                <c:pt idx="942">
                  <c:v>1.2951786795881299</c:v>
                </c:pt>
                <c:pt idx="943">
                  <c:v>1.29655360387644</c:v>
                </c:pt>
                <c:pt idx="944">
                  <c:v>1.2979285281647499</c:v>
                </c:pt>
                <c:pt idx="945">
                  <c:v>1.29930345245306</c:v>
                </c:pt>
                <c:pt idx="946">
                  <c:v>1.3006783767413701</c:v>
                </c:pt>
                <c:pt idx="947">
                  <c:v>1.30205330102968</c:v>
                </c:pt>
                <c:pt idx="948">
                  <c:v>1.3034282253179901</c:v>
                </c:pt>
                <c:pt idx="949">
                  <c:v>1.3048031496063</c:v>
                </c:pt>
                <c:pt idx="950">
                  <c:v>1.30617807389461</c:v>
                </c:pt>
                <c:pt idx="951">
                  <c:v>1.3075529981829199</c:v>
                </c:pt>
                <c:pt idx="952">
                  <c:v>1.30892792247123</c:v>
                </c:pt>
                <c:pt idx="953">
                  <c:v>1.3103028467595399</c:v>
                </c:pt>
                <c:pt idx="954">
                  <c:v>1.31167777104785</c:v>
                </c:pt>
                <c:pt idx="955">
                  <c:v>1.3130526953361601</c:v>
                </c:pt>
                <c:pt idx="956">
                  <c:v>1.31442761962447</c:v>
                </c:pt>
                <c:pt idx="957">
                  <c:v>1.3158025439127801</c:v>
                </c:pt>
                <c:pt idx="958">
                  <c:v>1.3171774682010899</c:v>
                </c:pt>
                <c:pt idx="959">
                  <c:v>1.3185523924894</c:v>
                </c:pt>
                <c:pt idx="960">
                  <c:v>1.3199273167777099</c:v>
                </c:pt>
                <c:pt idx="961">
                  <c:v>1.32130224106602</c:v>
                </c:pt>
                <c:pt idx="962">
                  <c:v>1.3226771653543301</c:v>
                </c:pt>
                <c:pt idx="963">
                  <c:v>1.32405208964264</c:v>
                </c:pt>
                <c:pt idx="964">
                  <c:v>1.3254270139309501</c:v>
                </c:pt>
                <c:pt idx="965">
                  <c:v>1.32680193821926</c:v>
                </c:pt>
                <c:pt idx="966">
                  <c:v>1.3281768625075701</c:v>
                </c:pt>
                <c:pt idx="967">
                  <c:v>1.3295517867958799</c:v>
                </c:pt>
                <c:pt idx="968">
                  <c:v>1.33092671108419</c:v>
                </c:pt>
                <c:pt idx="969">
                  <c:v>1.3323016353724999</c:v>
                </c:pt>
                <c:pt idx="970">
                  <c:v>1.33367655966081</c:v>
                </c:pt>
                <c:pt idx="971">
                  <c:v>1.3350514839491201</c:v>
                </c:pt>
                <c:pt idx="972">
                  <c:v>1.33642640823743</c:v>
                </c:pt>
                <c:pt idx="973">
                  <c:v>1.3378013325257401</c:v>
                </c:pt>
                <c:pt idx="974">
                  <c:v>1.3391762568140499</c:v>
                </c:pt>
                <c:pt idx="975">
                  <c:v>1.34055118110236</c:v>
                </c:pt>
                <c:pt idx="976">
                  <c:v>1.3419261053906699</c:v>
                </c:pt>
                <c:pt idx="977">
                  <c:v>1.34330102967898</c:v>
                </c:pt>
                <c:pt idx="978">
                  <c:v>1.3446759539672899</c:v>
                </c:pt>
                <c:pt idx="979">
                  <c:v>1.3460508782556</c:v>
                </c:pt>
                <c:pt idx="980">
                  <c:v>1.3474258025439101</c:v>
                </c:pt>
                <c:pt idx="981">
                  <c:v>1.34880072683222</c:v>
                </c:pt>
                <c:pt idx="982">
                  <c:v>1.3501756511205301</c:v>
                </c:pt>
                <c:pt idx="983">
                  <c:v>1.3515505754088399</c:v>
                </c:pt>
                <c:pt idx="984">
                  <c:v>1.35292549969715</c:v>
                </c:pt>
                <c:pt idx="985">
                  <c:v>1.3543004239854599</c:v>
                </c:pt>
                <c:pt idx="986">
                  <c:v>1.35567534827377</c:v>
                </c:pt>
                <c:pt idx="987">
                  <c:v>1.3570502725620801</c:v>
                </c:pt>
                <c:pt idx="988">
                  <c:v>1.35842519685039</c:v>
                </c:pt>
                <c:pt idx="989">
                  <c:v>1.3598001211387001</c:v>
                </c:pt>
                <c:pt idx="990">
                  <c:v>1.36117504542701</c:v>
                </c:pt>
                <c:pt idx="991">
                  <c:v>1.3625499697153201</c:v>
                </c:pt>
                <c:pt idx="992">
                  <c:v>1.3639248940036299</c:v>
                </c:pt>
                <c:pt idx="993">
                  <c:v>1.36529981829194</c:v>
                </c:pt>
                <c:pt idx="994">
                  <c:v>1.3666747425802499</c:v>
                </c:pt>
                <c:pt idx="995">
                  <c:v>1.36804966686856</c:v>
                </c:pt>
                <c:pt idx="996">
                  <c:v>1.3694245911568701</c:v>
                </c:pt>
                <c:pt idx="997">
                  <c:v>1.37079951544518</c:v>
                </c:pt>
                <c:pt idx="998">
                  <c:v>1.3721744397335001</c:v>
                </c:pt>
                <c:pt idx="999">
                  <c:v>1.3735493640218099</c:v>
                </c:pt>
                <c:pt idx="1000">
                  <c:v>1.37492428831012</c:v>
                </c:pt>
                <c:pt idx="1001">
                  <c:v>1.3762992125984299</c:v>
                </c:pt>
                <c:pt idx="1002">
                  <c:v>1.37767413688674</c:v>
                </c:pt>
                <c:pt idx="1003">
                  <c:v>1.3790490611750501</c:v>
                </c:pt>
                <c:pt idx="1004">
                  <c:v>1.38042398546336</c:v>
                </c:pt>
                <c:pt idx="1005">
                  <c:v>1.3817989097516701</c:v>
                </c:pt>
                <c:pt idx="1006">
                  <c:v>1.38317383403998</c:v>
                </c:pt>
                <c:pt idx="1007">
                  <c:v>1.3845487583282901</c:v>
                </c:pt>
                <c:pt idx="1008">
                  <c:v>1.3859236826165999</c:v>
                </c:pt>
                <c:pt idx="1009">
                  <c:v>1.38729860690491</c:v>
                </c:pt>
                <c:pt idx="1010">
                  <c:v>1.3886735311932199</c:v>
                </c:pt>
                <c:pt idx="1011">
                  <c:v>1.39004845548153</c:v>
                </c:pt>
                <c:pt idx="1012">
                  <c:v>1.3914233797698401</c:v>
                </c:pt>
                <c:pt idx="1013">
                  <c:v>1.39279830405815</c:v>
                </c:pt>
                <c:pt idx="1014">
                  <c:v>1.3941732283464601</c:v>
                </c:pt>
                <c:pt idx="1015">
                  <c:v>1.3955481526347699</c:v>
                </c:pt>
                <c:pt idx="1016">
                  <c:v>1.39692307692308</c:v>
                </c:pt>
                <c:pt idx="1017">
                  <c:v>1.3982980012113899</c:v>
                </c:pt>
                <c:pt idx="1018">
                  <c:v>1.3996729254997</c:v>
                </c:pt>
                <c:pt idx="1019">
                  <c:v>1.4010478497880099</c:v>
                </c:pt>
                <c:pt idx="1020">
                  <c:v>1.40242277407632</c:v>
                </c:pt>
                <c:pt idx="1021">
                  <c:v>1.4037976983646301</c:v>
                </c:pt>
                <c:pt idx="1022">
                  <c:v>1.40517262265294</c:v>
                </c:pt>
                <c:pt idx="1023">
                  <c:v>1.4065475469412501</c:v>
                </c:pt>
                <c:pt idx="1024">
                  <c:v>1.4079224712295599</c:v>
                </c:pt>
                <c:pt idx="1025">
                  <c:v>1.40929739551787</c:v>
                </c:pt>
                <c:pt idx="1026">
                  <c:v>1.4106723198061799</c:v>
                </c:pt>
                <c:pt idx="1027">
                  <c:v>1.41204724409449</c:v>
                </c:pt>
                <c:pt idx="1028">
                  <c:v>1.4134221683828001</c:v>
                </c:pt>
                <c:pt idx="1029">
                  <c:v>1.41479709267111</c:v>
                </c:pt>
                <c:pt idx="1030">
                  <c:v>1.4161720169594201</c:v>
                </c:pt>
                <c:pt idx="1031">
                  <c:v>1.41754694124773</c:v>
                </c:pt>
                <c:pt idx="1032">
                  <c:v>1.4189218655360401</c:v>
                </c:pt>
                <c:pt idx="1033">
                  <c:v>1.4202967898243499</c:v>
                </c:pt>
                <c:pt idx="1034">
                  <c:v>1.42167171411266</c:v>
                </c:pt>
                <c:pt idx="1035">
                  <c:v>1.4230466384009699</c:v>
                </c:pt>
                <c:pt idx="1036">
                  <c:v>1.42442156268928</c:v>
                </c:pt>
                <c:pt idx="1037">
                  <c:v>1.4257964869775901</c:v>
                </c:pt>
                <c:pt idx="1038">
                  <c:v>1.4271714112659</c:v>
                </c:pt>
                <c:pt idx="1039">
                  <c:v>1.4285463355542101</c:v>
                </c:pt>
                <c:pt idx="1040">
                  <c:v>1.4299212598425199</c:v>
                </c:pt>
                <c:pt idx="1041">
                  <c:v>1.43129618413083</c:v>
                </c:pt>
                <c:pt idx="1042">
                  <c:v>1.4326711084191399</c:v>
                </c:pt>
                <c:pt idx="1043">
                  <c:v>1.43404603270745</c:v>
                </c:pt>
                <c:pt idx="1044">
                  <c:v>1.4354209569957599</c:v>
                </c:pt>
                <c:pt idx="1045">
                  <c:v>1.43679588128407</c:v>
                </c:pt>
                <c:pt idx="1046">
                  <c:v>1.4381708055723801</c:v>
                </c:pt>
                <c:pt idx="1047">
                  <c:v>1.43954572986069</c:v>
                </c:pt>
                <c:pt idx="1048">
                  <c:v>1.4409206541490001</c:v>
                </c:pt>
                <c:pt idx="1049">
                  <c:v>1.4422955784373099</c:v>
                </c:pt>
                <c:pt idx="1050">
                  <c:v>1.44367050272562</c:v>
                </c:pt>
                <c:pt idx="1051">
                  <c:v>1.4450454270139299</c:v>
                </c:pt>
                <c:pt idx="1052">
                  <c:v>1.44642035130224</c:v>
                </c:pt>
                <c:pt idx="1053">
                  <c:v>1.4477952755905501</c:v>
                </c:pt>
                <c:pt idx="1054">
                  <c:v>1.44917019987886</c:v>
                </c:pt>
                <c:pt idx="1055">
                  <c:v>1.4505451241671701</c:v>
                </c:pt>
                <c:pt idx="1056">
                  <c:v>1.45192004845548</c:v>
                </c:pt>
                <c:pt idx="1057">
                  <c:v>1.45329497274379</c:v>
                </c:pt>
                <c:pt idx="1058">
                  <c:v>1.4546698970320999</c:v>
                </c:pt>
                <c:pt idx="1059">
                  <c:v>1.45604482132041</c:v>
                </c:pt>
                <c:pt idx="1060">
                  <c:v>1.4574197456087199</c:v>
                </c:pt>
                <c:pt idx="1061">
                  <c:v>1.45879466989703</c:v>
                </c:pt>
                <c:pt idx="1062">
                  <c:v>1.4601695941853401</c:v>
                </c:pt>
                <c:pt idx="1063">
                  <c:v>1.46154451847365</c:v>
                </c:pt>
                <c:pt idx="1064">
                  <c:v>1.4629194427619601</c:v>
                </c:pt>
                <c:pt idx="1065">
                  <c:v>1.4642943670502699</c:v>
                </c:pt>
                <c:pt idx="1066">
                  <c:v>1.46566929133858</c:v>
                </c:pt>
                <c:pt idx="1067">
                  <c:v>1.4670442156268899</c:v>
                </c:pt>
                <c:pt idx="1068">
                  <c:v>1.4684191399152</c:v>
                </c:pt>
                <c:pt idx="1069">
                  <c:v>1.4697940642035101</c:v>
                </c:pt>
                <c:pt idx="1070">
                  <c:v>1.47116898849182</c:v>
                </c:pt>
                <c:pt idx="1071">
                  <c:v>1.4725439127801301</c:v>
                </c:pt>
                <c:pt idx="1072">
                  <c:v>1.47391883706844</c:v>
                </c:pt>
                <c:pt idx="1073">
                  <c:v>1.4752937613567501</c:v>
                </c:pt>
                <c:pt idx="1074">
                  <c:v>1.4766686856450599</c:v>
                </c:pt>
                <c:pt idx="1075">
                  <c:v>1.47804360993337</c:v>
                </c:pt>
                <c:pt idx="1076">
                  <c:v>1.4794185342216799</c:v>
                </c:pt>
                <c:pt idx="1077">
                  <c:v>1.48079345850999</c:v>
                </c:pt>
                <c:pt idx="1078">
                  <c:v>1.4821683827983001</c:v>
                </c:pt>
                <c:pt idx="1079">
                  <c:v>1.48354330708661</c:v>
                </c:pt>
                <c:pt idx="1080">
                  <c:v>1.4849182313749201</c:v>
                </c:pt>
                <c:pt idx="1081">
                  <c:v>1.4862931556632299</c:v>
                </c:pt>
                <c:pt idx="1082">
                  <c:v>1.48766807995154</c:v>
                </c:pt>
                <c:pt idx="1083">
                  <c:v>1.4890430042398499</c:v>
                </c:pt>
                <c:pt idx="1084">
                  <c:v>1.49041792852817</c:v>
                </c:pt>
                <c:pt idx="1085">
                  <c:v>1.4917928528164801</c:v>
                </c:pt>
                <c:pt idx="1086">
                  <c:v>1.49316777710479</c:v>
                </c:pt>
                <c:pt idx="1087">
                  <c:v>1.4945427013931001</c:v>
                </c:pt>
                <c:pt idx="1088">
                  <c:v>1.49591762568141</c:v>
                </c:pt>
                <c:pt idx="1089">
                  <c:v>1.4972925499697201</c:v>
                </c:pt>
                <c:pt idx="1090">
                  <c:v>1.4986674742580299</c:v>
                </c:pt>
                <c:pt idx="1091">
                  <c:v>1.50004239854634</c:v>
                </c:pt>
                <c:pt idx="1092">
                  <c:v>1.5014173228346499</c:v>
                </c:pt>
                <c:pt idx="1093">
                  <c:v>1.50279224712296</c:v>
                </c:pt>
                <c:pt idx="1094">
                  <c:v>1.5041671714112701</c:v>
                </c:pt>
                <c:pt idx="1095">
                  <c:v>1.50554209569958</c:v>
                </c:pt>
                <c:pt idx="1096">
                  <c:v>1.5069170199878901</c:v>
                </c:pt>
                <c:pt idx="1097">
                  <c:v>1.5082919442761999</c:v>
                </c:pt>
                <c:pt idx="1098">
                  <c:v>1.50966686856451</c:v>
                </c:pt>
                <c:pt idx="1099">
                  <c:v>1.5110417928528199</c:v>
                </c:pt>
                <c:pt idx="1100">
                  <c:v>1.51241671714113</c:v>
                </c:pt>
                <c:pt idx="1101">
                  <c:v>1.5137916414294399</c:v>
                </c:pt>
                <c:pt idx="1102">
                  <c:v>1.51516656571775</c:v>
                </c:pt>
                <c:pt idx="1103">
                  <c:v>1.5165414900060601</c:v>
                </c:pt>
                <c:pt idx="1104">
                  <c:v>1.51791641429437</c:v>
                </c:pt>
                <c:pt idx="1105">
                  <c:v>1.5192913385826801</c:v>
                </c:pt>
                <c:pt idx="1106">
                  <c:v>1.5206662628709899</c:v>
                </c:pt>
                <c:pt idx="1107">
                  <c:v>1.5220411871593</c:v>
                </c:pt>
                <c:pt idx="1108">
                  <c:v>1.5234161114476099</c:v>
                </c:pt>
                <c:pt idx="1109">
                  <c:v>1.52479103573592</c:v>
                </c:pt>
                <c:pt idx="1110">
                  <c:v>1.5261659600242301</c:v>
                </c:pt>
                <c:pt idx="1111">
                  <c:v>1.52754088431254</c:v>
                </c:pt>
                <c:pt idx="1112">
                  <c:v>1.5289158086008501</c:v>
                </c:pt>
                <c:pt idx="1113">
                  <c:v>1.53029073288916</c:v>
                </c:pt>
                <c:pt idx="1114">
                  <c:v>1.5316656571774701</c:v>
                </c:pt>
                <c:pt idx="1115">
                  <c:v>1.5330405814657799</c:v>
                </c:pt>
                <c:pt idx="1116">
                  <c:v>1.53441550575409</c:v>
                </c:pt>
                <c:pt idx="1117">
                  <c:v>1.5357904300423999</c:v>
                </c:pt>
                <c:pt idx="1118">
                  <c:v>1.53716535433071</c:v>
                </c:pt>
                <c:pt idx="1119">
                  <c:v>1.5385402786190201</c:v>
                </c:pt>
                <c:pt idx="1120">
                  <c:v>1.53991520290733</c:v>
                </c:pt>
                <c:pt idx="1121">
                  <c:v>1.5412901271956401</c:v>
                </c:pt>
                <c:pt idx="1122">
                  <c:v>1.5426650514839499</c:v>
                </c:pt>
                <c:pt idx="1123">
                  <c:v>1.54403997577226</c:v>
                </c:pt>
                <c:pt idx="1124">
                  <c:v>1.5454149000605699</c:v>
                </c:pt>
                <c:pt idx="1125">
                  <c:v>1.54678982434888</c:v>
                </c:pt>
                <c:pt idx="1126">
                  <c:v>1.5481647486371899</c:v>
                </c:pt>
                <c:pt idx="1127">
                  <c:v>1.5495396729255</c:v>
                </c:pt>
                <c:pt idx="1128">
                  <c:v>1.5509145972138101</c:v>
                </c:pt>
                <c:pt idx="1129">
                  <c:v>1.55228952150212</c:v>
                </c:pt>
                <c:pt idx="1130">
                  <c:v>1.5536644457904301</c:v>
                </c:pt>
                <c:pt idx="1131">
                  <c:v>1.5550393700787399</c:v>
                </c:pt>
                <c:pt idx="1132">
                  <c:v>1.55641429436705</c:v>
                </c:pt>
                <c:pt idx="1133">
                  <c:v>1.5577892186553599</c:v>
                </c:pt>
                <c:pt idx="1134">
                  <c:v>1.55916414294367</c:v>
                </c:pt>
                <c:pt idx="1135">
                  <c:v>1.5605390672319801</c:v>
                </c:pt>
                <c:pt idx="1136">
                  <c:v>1.56191399152029</c:v>
                </c:pt>
                <c:pt idx="1137">
                  <c:v>1.5632889158086001</c:v>
                </c:pt>
                <c:pt idx="1138">
                  <c:v>1.56466384009691</c:v>
                </c:pt>
                <c:pt idx="1139">
                  <c:v>1.5660387643852201</c:v>
                </c:pt>
                <c:pt idx="1140">
                  <c:v>1.5674136886735299</c:v>
                </c:pt>
                <c:pt idx="1141">
                  <c:v>1.56878861296184</c:v>
                </c:pt>
                <c:pt idx="1142">
                  <c:v>1.5701635372501499</c:v>
                </c:pt>
                <c:pt idx="1143">
                  <c:v>1.57153846153846</c:v>
                </c:pt>
                <c:pt idx="1144">
                  <c:v>1.5729133858267701</c:v>
                </c:pt>
                <c:pt idx="1145">
                  <c:v>1.57428831011508</c:v>
                </c:pt>
                <c:pt idx="1146">
                  <c:v>1.5756632344033901</c:v>
                </c:pt>
                <c:pt idx="1147">
                  <c:v>1.5770381586916999</c:v>
                </c:pt>
                <c:pt idx="1148">
                  <c:v>1.57841308298001</c:v>
                </c:pt>
                <c:pt idx="1149">
                  <c:v>1.5797880072683199</c:v>
                </c:pt>
                <c:pt idx="1150">
                  <c:v>1.58116293155663</c:v>
                </c:pt>
                <c:pt idx="1151">
                  <c:v>1.5825378558449399</c:v>
                </c:pt>
                <c:pt idx="1152">
                  <c:v>1.58391278013325</c:v>
                </c:pt>
                <c:pt idx="1153">
                  <c:v>1.5852877044215601</c:v>
                </c:pt>
                <c:pt idx="1154">
                  <c:v>1.58666262870987</c:v>
                </c:pt>
                <c:pt idx="1155">
                  <c:v>1.5880375529981801</c:v>
                </c:pt>
                <c:pt idx="1156">
                  <c:v>1.5894124772864899</c:v>
                </c:pt>
                <c:pt idx="1157">
                  <c:v>1.5907874015748</c:v>
                </c:pt>
                <c:pt idx="1158">
                  <c:v>1.5921623258631099</c:v>
                </c:pt>
                <c:pt idx="1159">
                  <c:v>1.59353725015142</c:v>
                </c:pt>
                <c:pt idx="1160">
                  <c:v>1.5949121744397301</c:v>
                </c:pt>
                <c:pt idx="1161">
                  <c:v>1.59628709872804</c:v>
                </c:pt>
                <c:pt idx="1162">
                  <c:v>1.5976620230163501</c:v>
                </c:pt>
                <c:pt idx="1163">
                  <c:v>1.59903694730466</c:v>
                </c:pt>
                <c:pt idx="1164">
                  <c:v>1.60041187159297</c:v>
                </c:pt>
                <c:pt idx="1165">
                  <c:v>1.6017867958812799</c:v>
                </c:pt>
                <c:pt idx="1166">
                  <c:v>1.60316172016959</c:v>
                </c:pt>
                <c:pt idx="1167">
                  <c:v>1.6045366444578999</c:v>
                </c:pt>
                <c:pt idx="1168">
                  <c:v>1.60591156874621</c:v>
                </c:pt>
                <c:pt idx="1169">
                  <c:v>1.6072864930345201</c:v>
                </c:pt>
                <c:pt idx="1170">
                  <c:v>1.60866141732283</c:v>
                </c:pt>
                <c:pt idx="1171">
                  <c:v>1.6100363416111501</c:v>
                </c:pt>
                <c:pt idx="1172">
                  <c:v>1.6114112658994599</c:v>
                </c:pt>
                <c:pt idx="1173">
                  <c:v>1.61278619018777</c:v>
                </c:pt>
                <c:pt idx="1174">
                  <c:v>1.6141611144760799</c:v>
                </c:pt>
                <c:pt idx="1175">
                  <c:v>1.61553603876439</c:v>
                </c:pt>
                <c:pt idx="1176">
                  <c:v>1.6169109630527001</c:v>
                </c:pt>
                <c:pt idx="1177">
                  <c:v>1.61828588734101</c:v>
                </c:pt>
                <c:pt idx="1178">
                  <c:v>1.6196608116293201</c:v>
                </c:pt>
                <c:pt idx="1179">
                  <c:v>1.6210357359176299</c:v>
                </c:pt>
                <c:pt idx="1180">
                  <c:v>1.62241066020594</c:v>
                </c:pt>
                <c:pt idx="1181">
                  <c:v>1.6237855844942499</c:v>
                </c:pt>
                <c:pt idx="1182">
                  <c:v>1.62516050878256</c:v>
                </c:pt>
                <c:pt idx="1183">
                  <c:v>1.6265354330708699</c:v>
                </c:pt>
                <c:pt idx="1184">
                  <c:v>1.62791035735918</c:v>
                </c:pt>
                <c:pt idx="1185">
                  <c:v>1.6292852816474901</c:v>
                </c:pt>
                <c:pt idx="1186">
                  <c:v>1.6306602059358</c:v>
                </c:pt>
                <c:pt idx="1187">
                  <c:v>1.6320351302241101</c:v>
                </c:pt>
                <c:pt idx="1188">
                  <c:v>1.6334100545124199</c:v>
                </c:pt>
                <c:pt idx="1189">
                  <c:v>1.63478497880073</c:v>
                </c:pt>
                <c:pt idx="1190">
                  <c:v>1.6361599030890399</c:v>
                </c:pt>
                <c:pt idx="1191">
                  <c:v>1.63753482737735</c:v>
                </c:pt>
                <c:pt idx="1192">
                  <c:v>1.6389097516656601</c:v>
                </c:pt>
                <c:pt idx="1193">
                  <c:v>1.64028467595397</c:v>
                </c:pt>
                <c:pt idx="1194">
                  <c:v>1.6416596002422801</c:v>
                </c:pt>
                <c:pt idx="1195">
                  <c:v>1.64303452453059</c:v>
                </c:pt>
                <c:pt idx="1196">
                  <c:v>1.6444094488189001</c:v>
                </c:pt>
                <c:pt idx="1197">
                  <c:v>1.6457843731072099</c:v>
                </c:pt>
                <c:pt idx="1198">
                  <c:v>1.64715929739552</c:v>
                </c:pt>
                <c:pt idx="1199">
                  <c:v>1.6485342216838299</c:v>
                </c:pt>
                <c:pt idx="1200">
                  <c:v>1.64990914597214</c:v>
                </c:pt>
                <c:pt idx="1201">
                  <c:v>1.6512840702604501</c:v>
                </c:pt>
                <c:pt idx="1202">
                  <c:v>1.65265899454876</c:v>
                </c:pt>
                <c:pt idx="1203">
                  <c:v>1.6540339188370701</c:v>
                </c:pt>
                <c:pt idx="1204">
                  <c:v>1.6554088431253799</c:v>
                </c:pt>
                <c:pt idx="1205">
                  <c:v>1.65678376741369</c:v>
                </c:pt>
                <c:pt idx="1206">
                  <c:v>1.6581586917019999</c:v>
                </c:pt>
                <c:pt idx="1207">
                  <c:v>1.65953361599031</c:v>
                </c:pt>
                <c:pt idx="1208">
                  <c:v>1.6609085402786199</c:v>
                </c:pt>
                <c:pt idx="1209">
                  <c:v>1.66228346456693</c:v>
                </c:pt>
                <c:pt idx="1210">
                  <c:v>1.6636583888552401</c:v>
                </c:pt>
                <c:pt idx="1211">
                  <c:v>1.66503331314355</c:v>
                </c:pt>
                <c:pt idx="1212">
                  <c:v>1.6664082374318601</c:v>
                </c:pt>
                <c:pt idx="1213">
                  <c:v>1.6677831617201699</c:v>
                </c:pt>
                <c:pt idx="1214">
                  <c:v>1.66915808600848</c:v>
                </c:pt>
                <c:pt idx="1215">
                  <c:v>1.6705330102967899</c:v>
                </c:pt>
                <c:pt idx="1216">
                  <c:v>1.6719079345851</c:v>
                </c:pt>
                <c:pt idx="1217">
                  <c:v>1.6732828588734101</c:v>
                </c:pt>
                <c:pt idx="1218">
                  <c:v>1.67465778316172</c:v>
                </c:pt>
                <c:pt idx="1219">
                  <c:v>1.6760327074500301</c:v>
                </c:pt>
                <c:pt idx="1220">
                  <c:v>1.67740763173834</c:v>
                </c:pt>
                <c:pt idx="1221">
                  <c:v>1.6787825560266501</c:v>
                </c:pt>
                <c:pt idx="1222">
                  <c:v>1.6801574803149599</c:v>
                </c:pt>
                <c:pt idx="1223">
                  <c:v>1.68153240460327</c:v>
                </c:pt>
                <c:pt idx="1224">
                  <c:v>1.6829073288915799</c:v>
                </c:pt>
                <c:pt idx="1225">
                  <c:v>1.68428225317989</c:v>
                </c:pt>
                <c:pt idx="1226">
                  <c:v>1.6856571774682001</c:v>
                </c:pt>
                <c:pt idx="1227">
                  <c:v>1.68703210175651</c:v>
                </c:pt>
                <c:pt idx="1228">
                  <c:v>1.6884070260448201</c:v>
                </c:pt>
                <c:pt idx="1229">
                  <c:v>1.6897819503331299</c:v>
                </c:pt>
                <c:pt idx="1230">
                  <c:v>1.69115687462144</c:v>
                </c:pt>
                <c:pt idx="1231">
                  <c:v>1.6925317989097499</c:v>
                </c:pt>
                <c:pt idx="1232">
                  <c:v>1.69390672319806</c:v>
                </c:pt>
                <c:pt idx="1233">
                  <c:v>1.6952816474863699</c:v>
                </c:pt>
                <c:pt idx="1234">
                  <c:v>1.69665657177468</c:v>
                </c:pt>
                <c:pt idx="1235">
                  <c:v>1.6980314960629901</c:v>
                </c:pt>
                <c:pt idx="1236">
                  <c:v>1.6994064203513</c:v>
                </c:pt>
                <c:pt idx="1237">
                  <c:v>1.7007813446396101</c:v>
                </c:pt>
                <c:pt idx="1238">
                  <c:v>1.7021562689279199</c:v>
                </c:pt>
                <c:pt idx="1239">
                  <c:v>1.70353119321623</c:v>
                </c:pt>
                <c:pt idx="1240">
                  <c:v>1.7049061175045399</c:v>
                </c:pt>
                <c:pt idx="1241">
                  <c:v>1.70628104179285</c:v>
                </c:pt>
                <c:pt idx="1242">
                  <c:v>1.7076559660811601</c:v>
                </c:pt>
                <c:pt idx="1243">
                  <c:v>1.70903089036947</c:v>
                </c:pt>
                <c:pt idx="1244">
                  <c:v>1.7104058146577801</c:v>
                </c:pt>
                <c:pt idx="1245">
                  <c:v>1.71178073894609</c:v>
                </c:pt>
                <c:pt idx="1246">
                  <c:v>1.7131556632344001</c:v>
                </c:pt>
                <c:pt idx="1247">
                  <c:v>1.7145305875227099</c:v>
                </c:pt>
                <c:pt idx="1248">
                  <c:v>1.71590551181102</c:v>
                </c:pt>
                <c:pt idx="1249">
                  <c:v>1.7172804360993299</c:v>
                </c:pt>
                <c:pt idx="1250">
                  <c:v>1.71865536038764</c:v>
                </c:pt>
                <c:pt idx="1251">
                  <c:v>1.7200302846759501</c:v>
                </c:pt>
                <c:pt idx="1252">
                  <c:v>1.72140520896426</c:v>
                </c:pt>
                <c:pt idx="1253">
                  <c:v>1.7227801332525701</c:v>
                </c:pt>
                <c:pt idx="1254">
                  <c:v>1.7241550575408799</c:v>
                </c:pt>
                <c:pt idx="1255">
                  <c:v>1.72552998182919</c:v>
                </c:pt>
                <c:pt idx="1256">
                  <c:v>1.7269049061174999</c:v>
                </c:pt>
                <c:pt idx="1257">
                  <c:v>1.72827983040582</c:v>
                </c:pt>
                <c:pt idx="1258">
                  <c:v>1.7296547546941301</c:v>
                </c:pt>
                <c:pt idx="1259">
                  <c:v>1.73102967898244</c:v>
                </c:pt>
                <c:pt idx="1260">
                  <c:v>1.7324046032707501</c:v>
                </c:pt>
                <c:pt idx="1261">
                  <c:v>1.73377952755906</c:v>
                </c:pt>
                <c:pt idx="1262">
                  <c:v>1.73515445184737</c:v>
                </c:pt>
                <c:pt idx="1263">
                  <c:v>1.7365293761356799</c:v>
                </c:pt>
                <c:pt idx="1264">
                  <c:v>1.73790430042399</c:v>
                </c:pt>
                <c:pt idx="1265">
                  <c:v>1.7392792247122999</c:v>
                </c:pt>
                <c:pt idx="1266">
                  <c:v>1.74065414900061</c:v>
                </c:pt>
                <c:pt idx="1267">
                  <c:v>1.7420290732889201</c:v>
                </c:pt>
                <c:pt idx="1268">
                  <c:v>1.74340399757723</c:v>
                </c:pt>
                <c:pt idx="1269">
                  <c:v>1.7447789218655401</c:v>
                </c:pt>
                <c:pt idx="1270">
                  <c:v>1.7461538461538499</c:v>
                </c:pt>
                <c:pt idx="1271">
                  <c:v>1.74752877044216</c:v>
                </c:pt>
                <c:pt idx="1272">
                  <c:v>1.7489036947304699</c:v>
                </c:pt>
                <c:pt idx="1273">
                  <c:v>1.75027861901878</c:v>
                </c:pt>
                <c:pt idx="1274">
                  <c:v>1.7516535433070901</c:v>
                </c:pt>
                <c:pt idx="1275">
                  <c:v>1.7530284675954</c:v>
                </c:pt>
                <c:pt idx="1276">
                  <c:v>1.7544033918837101</c:v>
                </c:pt>
                <c:pt idx="1277">
                  <c:v>1.75577831617202</c:v>
                </c:pt>
                <c:pt idx="1278">
                  <c:v>1.7571532404603301</c:v>
                </c:pt>
                <c:pt idx="1279">
                  <c:v>1.7585281647486399</c:v>
                </c:pt>
                <c:pt idx="1280">
                  <c:v>1.75990308903695</c:v>
                </c:pt>
                <c:pt idx="1281">
                  <c:v>1.7612780133252599</c:v>
                </c:pt>
                <c:pt idx="1282">
                  <c:v>1.76265293761357</c:v>
                </c:pt>
                <c:pt idx="1283">
                  <c:v>1.7640278619018801</c:v>
                </c:pt>
                <c:pt idx="1284">
                  <c:v>1.76540278619019</c:v>
                </c:pt>
                <c:pt idx="1285">
                  <c:v>1.7667777104785001</c:v>
                </c:pt>
                <c:pt idx="1286">
                  <c:v>1.7681526347668099</c:v>
                </c:pt>
                <c:pt idx="1287">
                  <c:v>1.76952755905512</c:v>
                </c:pt>
                <c:pt idx="1288">
                  <c:v>1.7709024833434299</c:v>
                </c:pt>
                <c:pt idx="1289">
                  <c:v>1.77227740763174</c:v>
                </c:pt>
                <c:pt idx="1290">
                  <c:v>1.7736523319200499</c:v>
                </c:pt>
                <c:pt idx="1291">
                  <c:v>1.77502725620836</c:v>
                </c:pt>
                <c:pt idx="1292">
                  <c:v>1.7764021804966701</c:v>
                </c:pt>
                <c:pt idx="1293">
                  <c:v>1.77777710478498</c:v>
                </c:pt>
                <c:pt idx="1294">
                  <c:v>1.7791520290732901</c:v>
                </c:pt>
                <c:pt idx="1295">
                  <c:v>1.7805269533615999</c:v>
                </c:pt>
                <c:pt idx="1296">
                  <c:v>1.78190187764991</c:v>
                </c:pt>
                <c:pt idx="1297">
                  <c:v>1.7832768019382199</c:v>
                </c:pt>
                <c:pt idx="1298">
                  <c:v>1.78465172622653</c:v>
                </c:pt>
                <c:pt idx="1299">
                  <c:v>1.7860266505148401</c:v>
                </c:pt>
                <c:pt idx="1300">
                  <c:v>1.78740157480315</c:v>
                </c:pt>
                <c:pt idx="1301">
                  <c:v>1.7887764990914601</c:v>
                </c:pt>
                <c:pt idx="1302">
                  <c:v>1.79015142337977</c:v>
                </c:pt>
                <c:pt idx="1303">
                  <c:v>1.7915263476680801</c:v>
                </c:pt>
                <c:pt idx="1304">
                  <c:v>1.7929012719563899</c:v>
                </c:pt>
                <c:pt idx="1305">
                  <c:v>1.7942761962447</c:v>
                </c:pt>
                <c:pt idx="1306">
                  <c:v>1.7956511205330099</c:v>
                </c:pt>
                <c:pt idx="1307">
                  <c:v>1.79702604482132</c:v>
                </c:pt>
                <c:pt idx="1308">
                  <c:v>1.7984009691096301</c:v>
                </c:pt>
                <c:pt idx="1309">
                  <c:v>1.79977589339794</c:v>
                </c:pt>
                <c:pt idx="1310">
                  <c:v>1.8011508176862501</c:v>
                </c:pt>
                <c:pt idx="1311">
                  <c:v>1.8025257419745599</c:v>
                </c:pt>
                <c:pt idx="1312">
                  <c:v>1.80390066626287</c:v>
                </c:pt>
                <c:pt idx="1313">
                  <c:v>1.8052755905511799</c:v>
                </c:pt>
                <c:pt idx="1314">
                  <c:v>1.80665051483949</c:v>
                </c:pt>
                <c:pt idx="1315">
                  <c:v>1.8080254391277999</c:v>
                </c:pt>
                <c:pt idx="1316">
                  <c:v>1.80940036341611</c:v>
                </c:pt>
                <c:pt idx="1317">
                  <c:v>1.8107752877044201</c:v>
                </c:pt>
                <c:pt idx="1318">
                  <c:v>1.81215021199273</c:v>
                </c:pt>
                <c:pt idx="1319">
                  <c:v>1.8135251362810401</c:v>
                </c:pt>
                <c:pt idx="1320">
                  <c:v>1.8149000605693499</c:v>
                </c:pt>
                <c:pt idx="1321">
                  <c:v>1.81627498485766</c:v>
                </c:pt>
                <c:pt idx="1322">
                  <c:v>1.8176499091459699</c:v>
                </c:pt>
                <c:pt idx="1323">
                  <c:v>1.81902483343428</c:v>
                </c:pt>
                <c:pt idx="1324">
                  <c:v>1.8203997577225901</c:v>
                </c:pt>
                <c:pt idx="1325">
                  <c:v>1.8217746820109</c:v>
                </c:pt>
                <c:pt idx="1326">
                  <c:v>1.8231496062992101</c:v>
                </c:pt>
                <c:pt idx="1327">
                  <c:v>1.82452453058752</c:v>
                </c:pt>
                <c:pt idx="1328">
                  <c:v>1.8258994548758301</c:v>
                </c:pt>
                <c:pt idx="1329">
                  <c:v>1.8272743791641399</c:v>
                </c:pt>
                <c:pt idx="1330">
                  <c:v>1.82864930345245</c:v>
                </c:pt>
                <c:pt idx="1331">
                  <c:v>1.8300242277407599</c:v>
                </c:pt>
                <c:pt idx="1332">
                  <c:v>1.83139915202907</c:v>
                </c:pt>
                <c:pt idx="1333">
                  <c:v>1.8327740763173801</c:v>
                </c:pt>
                <c:pt idx="1334">
                  <c:v>1.83414900060569</c:v>
                </c:pt>
                <c:pt idx="1335">
                  <c:v>1.8355239248940001</c:v>
                </c:pt>
                <c:pt idx="1336">
                  <c:v>1.8368988491823099</c:v>
                </c:pt>
                <c:pt idx="1337">
                  <c:v>1.83827377347062</c:v>
                </c:pt>
                <c:pt idx="1338">
                  <c:v>1.8396486977589299</c:v>
                </c:pt>
                <c:pt idx="1339">
                  <c:v>1.84102362204724</c:v>
                </c:pt>
                <c:pt idx="1340">
                  <c:v>1.8423985463355499</c:v>
                </c:pt>
                <c:pt idx="1341">
                  <c:v>1.84377347062386</c:v>
                </c:pt>
                <c:pt idx="1342">
                  <c:v>1.8451483949121701</c:v>
                </c:pt>
                <c:pt idx="1343">
                  <c:v>1.84652331920048</c:v>
                </c:pt>
                <c:pt idx="1344">
                  <c:v>1.8478982434888001</c:v>
                </c:pt>
                <c:pt idx="1345">
                  <c:v>1.8492731677770999</c:v>
                </c:pt>
                <c:pt idx="1346">
                  <c:v>1.85064809206542</c:v>
                </c:pt>
                <c:pt idx="1347">
                  <c:v>1.8520230163537299</c:v>
                </c:pt>
                <c:pt idx="1348">
                  <c:v>1.85339794064204</c:v>
                </c:pt>
                <c:pt idx="1349">
                  <c:v>1.8547728649303501</c:v>
                </c:pt>
                <c:pt idx="1350">
                  <c:v>1.85614778921866</c:v>
                </c:pt>
                <c:pt idx="1351">
                  <c:v>1.8575227135069701</c:v>
                </c:pt>
                <c:pt idx="1352">
                  <c:v>1.8588976377952799</c:v>
                </c:pt>
                <c:pt idx="1353">
                  <c:v>1.86027256208359</c:v>
                </c:pt>
                <c:pt idx="1354">
                  <c:v>1.8616474863718999</c:v>
                </c:pt>
                <c:pt idx="1355">
                  <c:v>1.86302241066021</c:v>
                </c:pt>
                <c:pt idx="1356">
                  <c:v>1.8643973349485199</c:v>
                </c:pt>
                <c:pt idx="1357">
                  <c:v>1.86577225923683</c:v>
                </c:pt>
                <c:pt idx="1358">
                  <c:v>1.8671471835251401</c:v>
                </c:pt>
                <c:pt idx="1359">
                  <c:v>1.86852210781345</c:v>
                </c:pt>
                <c:pt idx="1360">
                  <c:v>1.8698970321017601</c:v>
                </c:pt>
                <c:pt idx="1361">
                  <c:v>1.8712719563900699</c:v>
                </c:pt>
                <c:pt idx="1362">
                  <c:v>1.87264688067838</c:v>
                </c:pt>
                <c:pt idx="1363">
                  <c:v>1.8740218049666899</c:v>
                </c:pt>
                <c:pt idx="1364">
                  <c:v>1.875396729255</c:v>
                </c:pt>
                <c:pt idx="1365">
                  <c:v>1.8767716535433101</c:v>
                </c:pt>
                <c:pt idx="1366">
                  <c:v>1.87814657783162</c:v>
                </c:pt>
                <c:pt idx="1367">
                  <c:v>1.8795215021199301</c:v>
                </c:pt>
                <c:pt idx="1368">
                  <c:v>1.88089642640824</c:v>
                </c:pt>
                <c:pt idx="1369">
                  <c:v>1.88227135069655</c:v>
                </c:pt>
                <c:pt idx="1370">
                  <c:v>1.8836462749848599</c:v>
                </c:pt>
                <c:pt idx="1371">
                  <c:v>1.88502119927317</c:v>
                </c:pt>
                <c:pt idx="1372">
                  <c:v>1.8863961235614799</c:v>
                </c:pt>
                <c:pt idx="1373">
                  <c:v>1.88777104784979</c:v>
                </c:pt>
                <c:pt idx="1374">
                  <c:v>1.8891459721381001</c:v>
                </c:pt>
                <c:pt idx="1375">
                  <c:v>1.89052089642641</c:v>
                </c:pt>
                <c:pt idx="1376">
                  <c:v>1.8918958207147201</c:v>
                </c:pt>
                <c:pt idx="1377">
                  <c:v>1.8932707450030299</c:v>
                </c:pt>
                <c:pt idx="1378">
                  <c:v>1.89464566929134</c:v>
                </c:pt>
                <c:pt idx="1379">
                  <c:v>1.8960205935796499</c:v>
                </c:pt>
                <c:pt idx="1380">
                  <c:v>1.89739551786796</c:v>
                </c:pt>
                <c:pt idx="1381">
                  <c:v>1.8987704421562701</c:v>
                </c:pt>
                <c:pt idx="1382">
                  <c:v>1.90014536644458</c:v>
                </c:pt>
                <c:pt idx="1383">
                  <c:v>1.9015202907328901</c:v>
                </c:pt>
                <c:pt idx="1384">
                  <c:v>1.9028952150212</c:v>
                </c:pt>
                <c:pt idx="1385">
                  <c:v>1.9042701393095101</c:v>
                </c:pt>
                <c:pt idx="1386">
                  <c:v>1.9056450635978199</c:v>
                </c:pt>
                <c:pt idx="1387">
                  <c:v>1.90701998788613</c:v>
                </c:pt>
                <c:pt idx="1388">
                  <c:v>1.9083949121744399</c:v>
                </c:pt>
                <c:pt idx="1389">
                  <c:v>1.90976983646275</c:v>
                </c:pt>
                <c:pt idx="1390">
                  <c:v>1.9111447607510601</c:v>
                </c:pt>
                <c:pt idx="1391">
                  <c:v>1.91251968503937</c:v>
                </c:pt>
                <c:pt idx="1392">
                  <c:v>1.9138946093276801</c:v>
                </c:pt>
                <c:pt idx="1393">
                  <c:v>1.9152695336159899</c:v>
                </c:pt>
                <c:pt idx="1394">
                  <c:v>1.9166444579043</c:v>
                </c:pt>
                <c:pt idx="1395">
                  <c:v>1.9180193821926099</c:v>
                </c:pt>
                <c:pt idx="1396">
                  <c:v>1.91939430648092</c:v>
                </c:pt>
                <c:pt idx="1397">
                  <c:v>1.9207692307692299</c:v>
                </c:pt>
                <c:pt idx="1398">
                  <c:v>1.92214415505754</c:v>
                </c:pt>
                <c:pt idx="1399">
                  <c:v>1.9235190793458501</c:v>
                </c:pt>
                <c:pt idx="1400">
                  <c:v>1.92489400363416</c:v>
                </c:pt>
                <c:pt idx="1401">
                  <c:v>1.9262689279224701</c:v>
                </c:pt>
                <c:pt idx="1402">
                  <c:v>1.9276438522107799</c:v>
                </c:pt>
                <c:pt idx="1403">
                  <c:v>1.92901877649909</c:v>
                </c:pt>
                <c:pt idx="1404">
                  <c:v>1.9303937007873999</c:v>
                </c:pt>
                <c:pt idx="1405">
                  <c:v>1.93176862507571</c:v>
                </c:pt>
                <c:pt idx="1406">
                  <c:v>1.9331435493640201</c:v>
                </c:pt>
                <c:pt idx="1407">
                  <c:v>1.93451847365233</c:v>
                </c:pt>
                <c:pt idx="1408">
                  <c:v>1.9358933979406401</c:v>
                </c:pt>
                <c:pt idx="1409">
                  <c:v>1.93726832222895</c:v>
                </c:pt>
                <c:pt idx="1410">
                  <c:v>1.9386432465172601</c:v>
                </c:pt>
                <c:pt idx="1411">
                  <c:v>1.9400181708055699</c:v>
                </c:pt>
                <c:pt idx="1412">
                  <c:v>1.94139309509388</c:v>
                </c:pt>
                <c:pt idx="1413">
                  <c:v>1.9427680193821899</c:v>
                </c:pt>
                <c:pt idx="1414">
                  <c:v>1.9441429436705</c:v>
                </c:pt>
                <c:pt idx="1415">
                  <c:v>1.9455178679588101</c:v>
                </c:pt>
                <c:pt idx="1416">
                  <c:v>1.94689279224712</c:v>
                </c:pt>
                <c:pt idx="1417">
                  <c:v>1.9482677165354301</c:v>
                </c:pt>
                <c:pt idx="1418">
                  <c:v>1.9496426408237399</c:v>
                </c:pt>
                <c:pt idx="1419">
                  <c:v>1.95101756511205</c:v>
                </c:pt>
                <c:pt idx="1420">
                  <c:v>1.9523924894003599</c:v>
                </c:pt>
                <c:pt idx="1421">
                  <c:v>1.95376741368867</c:v>
                </c:pt>
                <c:pt idx="1422">
                  <c:v>1.9551423379769799</c:v>
                </c:pt>
                <c:pt idx="1423">
                  <c:v>1.95651726226529</c:v>
                </c:pt>
                <c:pt idx="1424">
                  <c:v>1.9578921865536001</c:v>
                </c:pt>
                <c:pt idx="1425">
                  <c:v>1.95926711084191</c:v>
                </c:pt>
                <c:pt idx="1426">
                  <c:v>1.9606420351302201</c:v>
                </c:pt>
                <c:pt idx="1427">
                  <c:v>1.9620169594185299</c:v>
                </c:pt>
                <c:pt idx="1428">
                  <c:v>1.96339188370684</c:v>
                </c:pt>
                <c:pt idx="1429">
                  <c:v>1.9647668079951499</c:v>
                </c:pt>
                <c:pt idx="1430">
                  <c:v>1.96614173228346</c:v>
                </c:pt>
                <c:pt idx="1431">
                  <c:v>1.9675166565717801</c:v>
                </c:pt>
                <c:pt idx="1432">
                  <c:v>1.96889158086008</c:v>
                </c:pt>
                <c:pt idx="1433">
                  <c:v>1.9702665051484001</c:v>
                </c:pt>
                <c:pt idx="1434">
                  <c:v>1.9716414294367099</c:v>
                </c:pt>
                <c:pt idx="1435">
                  <c:v>1.97301635372502</c:v>
                </c:pt>
                <c:pt idx="1436">
                  <c:v>1.9743912780133299</c:v>
                </c:pt>
                <c:pt idx="1437">
                  <c:v>1.97576620230164</c:v>
                </c:pt>
                <c:pt idx="1438">
                  <c:v>1.9771411265899499</c:v>
                </c:pt>
                <c:pt idx="1439">
                  <c:v>1.97851605087826</c:v>
                </c:pt>
                <c:pt idx="1440">
                  <c:v>1.9798909751665701</c:v>
                </c:pt>
                <c:pt idx="1441">
                  <c:v>1.98126589945488</c:v>
                </c:pt>
                <c:pt idx="1442">
                  <c:v>1.9826408237431901</c:v>
                </c:pt>
                <c:pt idx="1443">
                  <c:v>1.9840157480314999</c:v>
                </c:pt>
                <c:pt idx="1444">
                  <c:v>1.98539067231981</c:v>
                </c:pt>
                <c:pt idx="1445">
                  <c:v>1.9867655966081199</c:v>
                </c:pt>
                <c:pt idx="1446">
                  <c:v>1.98814052089643</c:v>
                </c:pt>
                <c:pt idx="1447">
                  <c:v>1.9895154451847401</c:v>
                </c:pt>
                <c:pt idx="1448">
                  <c:v>1.99089036947305</c:v>
                </c:pt>
                <c:pt idx="1449">
                  <c:v>1.9922652937613601</c:v>
                </c:pt>
                <c:pt idx="1450">
                  <c:v>1.99364021804967</c:v>
                </c:pt>
                <c:pt idx="1451">
                  <c:v>1.9950151423379801</c:v>
                </c:pt>
                <c:pt idx="1452">
                  <c:v>1.9963900666262899</c:v>
                </c:pt>
                <c:pt idx="1453">
                  <c:v>1.9977649909146</c:v>
                </c:pt>
                <c:pt idx="1454">
                  <c:v>1.9991399152029099</c:v>
                </c:pt>
                <c:pt idx="1455">
                  <c:v>2.00051483949122</c:v>
                </c:pt>
                <c:pt idx="1456">
                  <c:v>2.0018897637795301</c:v>
                </c:pt>
                <c:pt idx="1457">
                  <c:v>2.0032646880678402</c:v>
                </c:pt>
                <c:pt idx="1458">
                  <c:v>2.0046396123561498</c:v>
                </c:pt>
                <c:pt idx="1459">
                  <c:v>2.0060145366444599</c:v>
                </c:pt>
                <c:pt idx="1460">
                  <c:v>2.00738946093277</c:v>
                </c:pt>
                <c:pt idx="1461">
                  <c:v>2.0087643852210801</c:v>
                </c:pt>
                <c:pt idx="1462">
                  <c:v>2.0101393095093898</c:v>
                </c:pt>
                <c:pt idx="1463">
                  <c:v>2.0115142337976999</c:v>
                </c:pt>
                <c:pt idx="1464">
                  <c:v>2.01288915808601</c:v>
                </c:pt>
                <c:pt idx="1465">
                  <c:v>2.0142640823743201</c:v>
                </c:pt>
                <c:pt idx="1466">
                  <c:v>2.0156390066626302</c:v>
                </c:pt>
                <c:pt idx="1467">
                  <c:v>2.0170139309509398</c:v>
                </c:pt>
                <c:pt idx="1468">
                  <c:v>2.0183888552392499</c:v>
                </c:pt>
                <c:pt idx="1469">
                  <c:v>2.01976377952756</c:v>
                </c:pt>
                <c:pt idx="1470">
                  <c:v>2.0211387038158701</c:v>
                </c:pt>
                <c:pt idx="1471">
                  <c:v>2.0225136281041798</c:v>
                </c:pt>
                <c:pt idx="1472">
                  <c:v>2.0238885523924899</c:v>
                </c:pt>
                <c:pt idx="1473">
                  <c:v>2.0252634766808</c:v>
                </c:pt>
                <c:pt idx="1474">
                  <c:v>2.0266384009691101</c:v>
                </c:pt>
                <c:pt idx="1475">
                  <c:v>2.0280133252574202</c:v>
                </c:pt>
                <c:pt idx="1476">
                  <c:v>2.0293882495457298</c:v>
                </c:pt>
                <c:pt idx="1477">
                  <c:v>2.0307631738340399</c:v>
                </c:pt>
                <c:pt idx="1478">
                  <c:v>2.03213809812235</c:v>
                </c:pt>
                <c:pt idx="1479">
                  <c:v>2.0335130224106601</c:v>
                </c:pt>
                <c:pt idx="1480">
                  <c:v>2.0348879466989702</c:v>
                </c:pt>
                <c:pt idx="1481">
                  <c:v>2.0362628709872799</c:v>
                </c:pt>
                <c:pt idx="1482">
                  <c:v>2.03763779527559</c:v>
                </c:pt>
                <c:pt idx="1483">
                  <c:v>2.0390127195639001</c:v>
                </c:pt>
                <c:pt idx="1484">
                  <c:v>2.0403876438522102</c:v>
                </c:pt>
                <c:pt idx="1485">
                  <c:v>2.0417625681405198</c:v>
                </c:pt>
                <c:pt idx="1486">
                  <c:v>2.0431374924288299</c:v>
                </c:pt>
                <c:pt idx="1487">
                  <c:v>2.04451241671714</c:v>
                </c:pt>
                <c:pt idx="1488">
                  <c:v>2.0458873410054501</c:v>
                </c:pt>
                <c:pt idx="1489">
                  <c:v>2.0472622652937602</c:v>
                </c:pt>
                <c:pt idx="1490">
                  <c:v>2.0486371895820699</c:v>
                </c:pt>
                <c:pt idx="1491">
                  <c:v>2.05001211387038</c:v>
                </c:pt>
                <c:pt idx="1492">
                  <c:v>2.0513870381586901</c:v>
                </c:pt>
                <c:pt idx="1493">
                  <c:v>2.0527619624470002</c:v>
                </c:pt>
                <c:pt idx="1494">
                  <c:v>2.0541368867353098</c:v>
                </c:pt>
                <c:pt idx="1495">
                  <c:v>2.0555118110236199</c:v>
                </c:pt>
                <c:pt idx="1496">
                  <c:v>2.05688673531193</c:v>
                </c:pt>
                <c:pt idx="1497">
                  <c:v>2.0582616596002401</c:v>
                </c:pt>
                <c:pt idx="1498">
                  <c:v>2.0596365838885502</c:v>
                </c:pt>
                <c:pt idx="1499">
                  <c:v>2.0610115081768599</c:v>
                </c:pt>
                <c:pt idx="1500">
                  <c:v>2.0623864324651699</c:v>
                </c:pt>
                <c:pt idx="1501">
                  <c:v>2.06376135675348</c:v>
                </c:pt>
                <c:pt idx="1502">
                  <c:v>2.0651362810417901</c:v>
                </c:pt>
                <c:pt idx="1503">
                  <c:v>2.0665112053300998</c:v>
                </c:pt>
                <c:pt idx="1504">
                  <c:v>2.0678861296184099</c:v>
                </c:pt>
                <c:pt idx="1505">
                  <c:v>2.06926105390672</c:v>
                </c:pt>
                <c:pt idx="1506">
                  <c:v>2.0706359781950301</c:v>
                </c:pt>
                <c:pt idx="1507">
                  <c:v>2.0720109024833402</c:v>
                </c:pt>
                <c:pt idx="1508">
                  <c:v>2.0733858267716498</c:v>
                </c:pt>
                <c:pt idx="1509">
                  <c:v>2.0747607510599599</c:v>
                </c:pt>
                <c:pt idx="1510">
                  <c:v>2.07613567534827</c:v>
                </c:pt>
                <c:pt idx="1511">
                  <c:v>2.0775105996365801</c:v>
                </c:pt>
                <c:pt idx="1512">
                  <c:v>2.0788855239248898</c:v>
                </c:pt>
                <c:pt idx="1513">
                  <c:v>2.0802604482131999</c:v>
                </c:pt>
                <c:pt idx="1514">
                  <c:v>2.08163537250151</c:v>
                </c:pt>
                <c:pt idx="1515">
                  <c:v>2.0830102967898201</c:v>
                </c:pt>
                <c:pt idx="1516">
                  <c:v>2.0843852210781302</c:v>
                </c:pt>
                <c:pt idx="1517">
                  <c:v>2.0857601453664398</c:v>
                </c:pt>
                <c:pt idx="1518">
                  <c:v>2.0871350696547601</c:v>
                </c:pt>
                <c:pt idx="1519">
                  <c:v>2.0885099939430698</c:v>
                </c:pt>
                <c:pt idx="1520">
                  <c:v>2.0898849182313799</c:v>
                </c:pt>
                <c:pt idx="1521">
                  <c:v>2.09125984251969</c:v>
                </c:pt>
                <c:pt idx="1522">
                  <c:v>2.0926347668080001</c:v>
                </c:pt>
                <c:pt idx="1523">
                  <c:v>2.0940096910963102</c:v>
                </c:pt>
                <c:pt idx="1524">
                  <c:v>2.0953846153846198</c:v>
                </c:pt>
                <c:pt idx="1525">
                  <c:v>2.0967595396729299</c:v>
                </c:pt>
                <c:pt idx="1526">
                  <c:v>2.09813446396124</c:v>
                </c:pt>
                <c:pt idx="1527">
                  <c:v>2.0995093882495501</c:v>
                </c:pt>
                <c:pt idx="1528">
                  <c:v>2.1008843125378598</c:v>
                </c:pt>
                <c:pt idx="1529">
                  <c:v>2.1022592368261699</c:v>
                </c:pt>
                <c:pt idx="1530">
                  <c:v>2.10363416111448</c:v>
                </c:pt>
                <c:pt idx="1531">
                  <c:v>2.1050090854027901</c:v>
                </c:pt>
                <c:pt idx="1532">
                  <c:v>2.1063840096911002</c:v>
                </c:pt>
                <c:pt idx="1533">
                  <c:v>2.1077589339794098</c:v>
                </c:pt>
                <c:pt idx="1534">
                  <c:v>2.1091338582677199</c:v>
                </c:pt>
                <c:pt idx="1535">
                  <c:v>2.11050878255603</c:v>
                </c:pt>
                <c:pt idx="1536">
                  <c:v>2.1118837068443401</c:v>
                </c:pt>
                <c:pt idx="1537">
                  <c:v>2.1132586311326498</c:v>
                </c:pt>
                <c:pt idx="1538">
                  <c:v>2.1146335554209599</c:v>
                </c:pt>
                <c:pt idx="1539">
                  <c:v>2.11600847970927</c:v>
                </c:pt>
                <c:pt idx="1540">
                  <c:v>2.1173834039975801</c:v>
                </c:pt>
                <c:pt idx="1541">
                  <c:v>2.1187583282858902</c:v>
                </c:pt>
                <c:pt idx="1542">
                  <c:v>2.1201332525741998</c:v>
                </c:pt>
                <c:pt idx="1543">
                  <c:v>2.1215081768625099</c:v>
                </c:pt>
                <c:pt idx="1544">
                  <c:v>2.12288310115082</c:v>
                </c:pt>
                <c:pt idx="1545">
                  <c:v>2.1242580254391301</c:v>
                </c:pt>
                <c:pt idx="1546">
                  <c:v>2.1256329497274402</c:v>
                </c:pt>
                <c:pt idx="1547">
                  <c:v>2.1270078740157499</c:v>
                </c:pt>
                <c:pt idx="1548">
                  <c:v>2.12838279830406</c:v>
                </c:pt>
                <c:pt idx="1549">
                  <c:v>2.1297577225923701</c:v>
                </c:pt>
                <c:pt idx="1550">
                  <c:v>2.1311326468806802</c:v>
                </c:pt>
                <c:pt idx="1551">
                  <c:v>2.1325075711689898</c:v>
                </c:pt>
                <c:pt idx="1552">
                  <c:v>2.1338824954572999</c:v>
                </c:pt>
                <c:pt idx="1553">
                  <c:v>2.13525741974561</c:v>
                </c:pt>
                <c:pt idx="1554">
                  <c:v>2.1366323440339201</c:v>
                </c:pt>
                <c:pt idx="1555">
                  <c:v>2.1380072683222302</c:v>
                </c:pt>
                <c:pt idx="1556">
                  <c:v>2.1393821926105399</c:v>
                </c:pt>
                <c:pt idx="1557">
                  <c:v>2.14075711689885</c:v>
                </c:pt>
                <c:pt idx="1558">
                  <c:v>2.1421320411871601</c:v>
                </c:pt>
                <c:pt idx="1559">
                  <c:v>2.1435069654754701</c:v>
                </c:pt>
                <c:pt idx="1560">
                  <c:v>2.1448818897637798</c:v>
                </c:pt>
                <c:pt idx="1561">
                  <c:v>2.1462568140520899</c:v>
                </c:pt>
                <c:pt idx="1562">
                  <c:v>2.1476317383404</c:v>
                </c:pt>
                <c:pt idx="1563">
                  <c:v>2.1490066626287101</c:v>
                </c:pt>
                <c:pt idx="1564">
                  <c:v>2.1503815869170202</c:v>
                </c:pt>
                <c:pt idx="1565">
                  <c:v>2.1517565112053298</c:v>
                </c:pt>
                <c:pt idx="1566">
                  <c:v>2.1531314354936399</c:v>
                </c:pt>
                <c:pt idx="1567">
                  <c:v>2.15450635978195</c:v>
                </c:pt>
                <c:pt idx="1568">
                  <c:v>2.1558812840702601</c:v>
                </c:pt>
                <c:pt idx="1569">
                  <c:v>2.1572562083585698</c:v>
                </c:pt>
                <c:pt idx="1570">
                  <c:v>2.1586311326468799</c:v>
                </c:pt>
                <c:pt idx="1571">
                  <c:v>2.16000605693519</c:v>
                </c:pt>
                <c:pt idx="1572">
                  <c:v>2.1613809812235001</c:v>
                </c:pt>
                <c:pt idx="1573">
                  <c:v>2.1627559055118102</c:v>
                </c:pt>
                <c:pt idx="1574">
                  <c:v>2.1641308298001198</c:v>
                </c:pt>
                <c:pt idx="1575">
                  <c:v>2.1655057540884299</c:v>
                </c:pt>
                <c:pt idx="1576">
                  <c:v>2.16688067837674</c:v>
                </c:pt>
                <c:pt idx="1577">
                  <c:v>2.1682556026650501</c:v>
                </c:pt>
                <c:pt idx="1578">
                  <c:v>2.1696305269533598</c:v>
                </c:pt>
                <c:pt idx="1579">
                  <c:v>2.1710054512416699</c:v>
                </c:pt>
                <c:pt idx="1580">
                  <c:v>2.17238037552998</c:v>
                </c:pt>
                <c:pt idx="1581">
                  <c:v>2.1737552998182901</c:v>
                </c:pt>
                <c:pt idx="1582">
                  <c:v>2.1751302241066002</c:v>
                </c:pt>
                <c:pt idx="1583">
                  <c:v>2.1765051483949098</c:v>
                </c:pt>
                <c:pt idx="1584">
                  <c:v>2.1778800726832199</c:v>
                </c:pt>
                <c:pt idx="1585">
                  <c:v>2.17925499697153</c:v>
                </c:pt>
                <c:pt idx="1586">
                  <c:v>2.1806299212598401</c:v>
                </c:pt>
                <c:pt idx="1587">
                  <c:v>2.1820048455481502</c:v>
                </c:pt>
                <c:pt idx="1588">
                  <c:v>2.1833797698364599</c:v>
                </c:pt>
                <c:pt idx="1589">
                  <c:v>2.18475469412477</c:v>
                </c:pt>
                <c:pt idx="1590">
                  <c:v>2.1861296184130801</c:v>
                </c:pt>
                <c:pt idx="1591">
                  <c:v>2.1875045427013902</c:v>
                </c:pt>
                <c:pt idx="1592">
                  <c:v>2.1888794669896998</c:v>
                </c:pt>
                <c:pt idx="1593">
                  <c:v>2.1902543912780099</c:v>
                </c:pt>
                <c:pt idx="1594">
                  <c:v>2.19162931556632</c:v>
                </c:pt>
                <c:pt idx="1595">
                  <c:v>2.1930042398546301</c:v>
                </c:pt>
                <c:pt idx="1596">
                  <c:v>2.1943791641429402</c:v>
                </c:pt>
                <c:pt idx="1597">
                  <c:v>2.1957540884312499</c:v>
                </c:pt>
                <c:pt idx="1598">
                  <c:v>2.19712901271956</c:v>
                </c:pt>
                <c:pt idx="1599">
                  <c:v>2.1985039370078701</c:v>
                </c:pt>
                <c:pt idx="1600">
                  <c:v>2.1998788612961802</c:v>
                </c:pt>
                <c:pt idx="1601">
                  <c:v>2.2012537855844898</c:v>
                </c:pt>
                <c:pt idx="1602">
                  <c:v>2.2026287098727999</c:v>
                </c:pt>
                <c:pt idx="1603">
                  <c:v>2.2040036341611202</c:v>
                </c:pt>
                <c:pt idx="1604">
                  <c:v>2.2053785584494201</c:v>
                </c:pt>
                <c:pt idx="1605">
                  <c:v>2.20675348273774</c:v>
                </c:pt>
                <c:pt idx="1606">
                  <c:v>2.2081284070260399</c:v>
                </c:pt>
                <c:pt idx="1607">
                  <c:v>2.2095033313143602</c:v>
                </c:pt>
                <c:pt idx="1608">
                  <c:v>2.2108782556026698</c:v>
                </c:pt>
                <c:pt idx="1609">
                  <c:v>2.2122531798909799</c:v>
                </c:pt>
                <c:pt idx="1610">
                  <c:v>2.21362810417929</c:v>
                </c:pt>
                <c:pt idx="1611">
                  <c:v>2.2150030284676001</c:v>
                </c:pt>
                <c:pt idx="1612">
                  <c:v>2.2163779527559102</c:v>
                </c:pt>
                <c:pt idx="1613">
                  <c:v>2.2177528770442199</c:v>
                </c:pt>
                <c:pt idx="1614">
                  <c:v>2.21912780133253</c:v>
                </c:pt>
                <c:pt idx="1615">
                  <c:v>2.2205027256208401</c:v>
                </c:pt>
                <c:pt idx="1616">
                  <c:v>2.2218776499091502</c:v>
                </c:pt>
                <c:pt idx="1617">
                  <c:v>2.2232525741974598</c:v>
                </c:pt>
                <c:pt idx="1618">
                  <c:v>2.2246274984857699</c:v>
                </c:pt>
                <c:pt idx="1619">
                  <c:v>2.22600242277408</c:v>
                </c:pt>
                <c:pt idx="1620">
                  <c:v>2.2273773470623901</c:v>
                </c:pt>
                <c:pt idx="1621">
                  <c:v>2.2287522713507002</c:v>
                </c:pt>
                <c:pt idx="1622">
                  <c:v>2.2301271956390099</c:v>
                </c:pt>
                <c:pt idx="1623">
                  <c:v>2.2315021199273199</c:v>
                </c:pt>
                <c:pt idx="1624">
                  <c:v>2.23287704421563</c:v>
                </c:pt>
                <c:pt idx="1625">
                  <c:v>2.2342519685039401</c:v>
                </c:pt>
                <c:pt idx="1626">
                  <c:v>2.2356268927922498</c:v>
                </c:pt>
                <c:pt idx="1627">
                  <c:v>2.2370018170805599</c:v>
                </c:pt>
                <c:pt idx="1628">
                  <c:v>2.23837674136887</c:v>
                </c:pt>
                <c:pt idx="1629">
                  <c:v>2.2397516656571801</c:v>
                </c:pt>
                <c:pt idx="1630">
                  <c:v>2.2411265899454902</c:v>
                </c:pt>
                <c:pt idx="1631">
                  <c:v>2.2425015142337998</c:v>
                </c:pt>
                <c:pt idx="1632">
                  <c:v>2.2438764385221099</c:v>
                </c:pt>
                <c:pt idx="1633">
                  <c:v>2.24525136281042</c:v>
                </c:pt>
                <c:pt idx="1634">
                  <c:v>2.2466262870987301</c:v>
                </c:pt>
                <c:pt idx="1635">
                  <c:v>2.2480012113870398</c:v>
                </c:pt>
                <c:pt idx="1636">
                  <c:v>2.2493761356753499</c:v>
                </c:pt>
                <c:pt idx="1637">
                  <c:v>2.25075105996366</c:v>
                </c:pt>
                <c:pt idx="1638">
                  <c:v>2.2521259842519701</c:v>
                </c:pt>
                <c:pt idx="1639">
                  <c:v>2.2535009085402802</c:v>
                </c:pt>
                <c:pt idx="1640">
                  <c:v>2.2548758328285898</c:v>
                </c:pt>
                <c:pt idx="1641">
                  <c:v>2.2562507571168999</c:v>
                </c:pt>
                <c:pt idx="1642">
                  <c:v>2.25762568140521</c:v>
                </c:pt>
                <c:pt idx="1643">
                  <c:v>2.2590006056935201</c:v>
                </c:pt>
                <c:pt idx="1644">
                  <c:v>2.2603755299818298</c:v>
                </c:pt>
                <c:pt idx="1645">
                  <c:v>2.2617504542701399</c:v>
                </c:pt>
                <c:pt idx="1646">
                  <c:v>2.26312537855845</c:v>
                </c:pt>
                <c:pt idx="1647">
                  <c:v>2.2645003028467601</c:v>
                </c:pt>
                <c:pt idx="1648">
                  <c:v>2.2658752271350702</c:v>
                </c:pt>
                <c:pt idx="1649">
                  <c:v>2.2672501514233798</c:v>
                </c:pt>
                <c:pt idx="1650">
                  <c:v>2.2686250757116899</c:v>
                </c:pt>
                <c:pt idx="1651">
                  <c:v>2.27</c:v>
                </c:pt>
                <c:pt idx="1652">
                  <c:v>2.2713749242883101</c:v>
                </c:pt>
                <c:pt idx="1653">
                  <c:v>2.2727498485766202</c:v>
                </c:pt>
                <c:pt idx="1654">
                  <c:v>2.2741247728649299</c:v>
                </c:pt>
                <c:pt idx="1655">
                  <c:v>2.27549969715324</c:v>
                </c:pt>
                <c:pt idx="1656">
                  <c:v>2.2768746214415501</c:v>
                </c:pt>
                <c:pt idx="1657">
                  <c:v>2.2782495457298602</c:v>
                </c:pt>
                <c:pt idx="1658">
                  <c:v>2.2796244700181698</c:v>
                </c:pt>
                <c:pt idx="1659">
                  <c:v>2.2809993943064799</c:v>
                </c:pt>
                <c:pt idx="1660">
                  <c:v>2.28237431859479</c:v>
                </c:pt>
                <c:pt idx="1661">
                  <c:v>2.2837492428831001</c:v>
                </c:pt>
                <c:pt idx="1662">
                  <c:v>2.2851241671714102</c:v>
                </c:pt>
                <c:pt idx="1663">
                  <c:v>2.2864990914597199</c:v>
                </c:pt>
                <c:pt idx="1664">
                  <c:v>2.28787401574803</c:v>
                </c:pt>
                <c:pt idx="1665">
                  <c:v>2.2892489400363401</c:v>
                </c:pt>
                <c:pt idx="1666">
                  <c:v>2.2906238643246501</c:v>
                </c:pt>
                <c:pt idx="1667">
                  <c:v>2.2919987886129598</c:v>
                </c:pt>
                <c:pt idx="1668">
                  <c:v>2.2933737129012699</c:v>
                </c:pt>
                <c:pt idx="1669">
                  <c:v>2.29474863718958</c:v>
                </c:pt>
                <c:pt idx="1670">
                  <c:v>2.2961235614778901</c:v>
                </c:pt>
                <c:pt idx="1671">
                  <c:v>2.2974984857662002</c:v>
                </c:pt>
                <c:pt idx="1672">
                  <c:v>2.2988734100545098</c:v>
                </c:pt>
                <c:pt idx="1673">
                  <c:v>2.3002483343428199</c:v>
                </c:pt>
                <c:pt idx="1674">
                  <c:v>2.30162325863113</c:v>
                </c:pt>
                <c:pt idx="1675">
                  <c:v>2.3029981829194401</c:v>
                </c:pt>
                <c:pt idx="1676">
                  <c:v>2.3043731072077498</c:v>
                </c:pt>
                <c:pt idx="1677">
                  <c:v>2.3057480314960599</c:v>
                </c:pt>
                <c:pt idx="1678">
                  <c:v>2.30712295578437</c:v>
                </c:pt>
                <c:pt idx="1679">
                  <c:v>2.3084978800726801</c:v>
                </c:pt>
                <c:pt idx="1680">
                  <c:v>2.3098728043609902</c:v>
                </c:pt>
                <c:pt idx="1681">
                  <c:v>2.3112477286492998</c:v>
                </c:pt>
                <c:pt idx="1682">
                  <c:v>2.3126226529376099</c:v>
                </c:pt>
                <c:pt idx="1683">
                  <c:v>2.31399757722592</c:v>
                </c:pt>
                <c:pt idx="1684">
                  <c:v>2.3153725015142301</c:v>
                </c:pt>
                <c:pt idx="1685">
                  <c:v>2.3167474258025398</c:v>
                </c:pt>
                <c:pt idx="1686">
                  <c:v>2.3181223500908499</c:v>
                </c:pt>
                <c:pt idx="1687">
                  <c:v>2.31949727437916</c:v>
                </c:pt>
                <c:pt idx="1688">
                  <c:v>2.3208721986674701</c:v>
                </c:pt>
                <c:pt idx="1689">
                  <c:v>2.3222471229557802</c:v>
                </c:pt>
                <c:pt idx="1690">
                  <c:v>2.3236220472440898</c:v>
                </c:pt>
                <c:pt idx="1691">
                  <c:v>2.3249969715324101</c:v>
                </c:pt>
                <c:pt idx="1692">
                  <c:v>2.3263718958207198</c:v>
                </c:pt>
                <c:pt idx="1693">
                  <c:v>2.3277468201090299</c:v>
                </c:pt>
                <c:pt idx="1694">
                  <c:v>2.32912174439734</c:v>
                </c:pt>
                <c:pt idx="1695">
                  <c:v>2.3304966686856501</c:v>
                </c:pt>
                <c:pt idx="1696">
                  <c:v>2.3318715929739602</c:v>
                </c:pt>
                <c:pt idx="1697">
                  <c:v>2.3332465172622698</c:v>
                </c:pt>
                <c:pt idx="1698">
                  <c:v>2.3346214415505799</c:v>
                </c:pt>
                <c:pt idx="1699">
                  <c:v>2.33599636583889</c:v>
                </c:pt>
                <c:pt idx="1700">
                  <c:v>2.3373712901272001</c:v>
                </c:pt>
                <c:pt idx="1701">
                  <c:v>2.3387462144155098</c:v>
                </c:pt>
                <c:pt idx="1702">
                  <c:v>2.3401211387038199</c:v>
                </c:pt>
                <c:pt idx="1703">
                  <c:v>2.34149606299213</c:v>
                </c:pt>
                <c:pt idx="1704">
                  <c:v>2.3428709872804401</c:v>
                </c:pt>
                <c:pt idx="1705">
                  <c:v>2.3442459115687502</c:v>
                </c:pt>
                <c:pt idx="1706">
                  <c:v>2.3456208358570598</c:v>
                </c:pt>
                <c:pt idx="1707">
                  <c:v>2.3469957601453699</c:v>
                </c:pt>
                <c:pt idx="1708">
                  <c:v>2.34837068443368</c:v>
                </c:pt>
                <c:pt idx="1709">
                  <c:v>2.3497456087219901</c:v>
                </c:pt>
                <c:pt idx="1710">
                  <c:v>2.3511205330103002</c:v>
                </c:pt>
                <c:pt idx="1711">
                  <c:v>2.3524954572986099</c:v>
                </c:pt>
                <c:pt idx="1712">
                  <c:v>2.35387038158692</c:v>
                </c:pt>
                <c:pt idx="1713">
                  <c:v>2.3552453058752301</c:v>
                </c:pt>
                <c:pt idx="1714">
                  <c:v>2.3566202301635402</c:v>
                </c:pt>
                <c:pt idx="1715">
                  <c:v>2.3579951544518498</c:v>
                </c:pt>
                <c:pt idx="1716">
                  <c:v>2.3593700787401599</c:v>
                </c:pt>
                <c:pt idx="1717">
                  <c:v>2.36074500302847</c:v>
                </c:pt>
                <c:pt idx="1718">
                  <c:v>2.3621199273167801</c:v>
                </c:pt>
                <c:pt idx="1719">
                  <c:v>2.3634948516050902</c:v>
                </c:pt>
                <c:pt idx="1720">
                  <c:v>2.3648697758933999</c:v>
                </c:pt>
                <c:pt idx="1721">
                  <c:v>2.36624470018171</c:v>
                </c:pt>
                <c:pt idx="1722">
                  <c:v>2.3676196244700201</c:v>
                </c:pt>
                <c:pt idx="1723">
                  <c:v>2.3689945487583302</c:v>
                </c:pt>
                <c:pt idx="1724">
                  <c:v>2.3703694730466398</c:v>
                </c:pt>
                <c:pt idx="1725">
                  <c:v>2.3717443973349499</c:v>
                </c:pt>
                <c:pt idx="1726">
                  <c:v>2.37311932162326</c:v>
                </c:pt>
                <c:pt idx="1727">
                  <c:v>2.3744942459115701</c:v>
                </c:pt>
                <c:pt idx="1728">
                  <c:v>2.3758691701998802</c:v>
                </c:pt>
                <c:pt idx="1729">
                  <c:v>2.3772440944881899</c:v>
                </c:pt>
                <c:pt idx="1730">
                  <c:v>2.3786190187764999</c:v>
                </c:pt>
                <c:pt idx="1731">
                  <c:v>2.37999394306481</c:v>
                </c:pt>
                <c:pt idx="1732">
                  <c:v>2.3813688673531201</c:v>
                </c:pt>
                <c:pt idx="1733">
                  <c:v>2.3827437916414298</c:v>
                </c:pt>
                <c:pt idx="1734">
                  <c:v>2.3841187159297399</c:v>
                </c:pt>
                <c:pt idx="1735">
                  <c:v>2.38549364021805</c:v>
                </c:pt>
                <c:pt idx="1736">
                  <c:v>2.3868685645063601</c:v>
                </c:pt>
                <c:pt idx="1737">
                  <c:v>2.3882434887946702</c:v>
                </c:pt>
                <c:pt idx="1738">
                  <c:v>2.3896184130829798</c:v>
                </c:pt>
                <c:pt idx="1739">
                  <c:v>2.3909933373712899</c:v>
                </c:pt>
                <c:pt idx="1740">
                  <c:v>2.3923682616596</c:v>
                </c:pt>
                <c:pt idx="1741">
                  <c:v>2.3937431859479101</c:v>
                </c:pt>
                <c:pt idx="1742">
                  <c:v>2.3951181102362198</c:v>
                </c:pt>
                <c:pt idx="1743">
                  <c:v>2.3964930345245299</c:v>
                </c:pt>
                <c:pt idx="1744">
                  <c:v>2.39786795881284</c:v>
                </c:pt>
                <c:pt idx="1745">
                  <c:v>2.3992428831011501</c:v>
                </c:pt>
                <c:pt idx="1746">
                  <c:v>2.4006178073894602</c:v>
                </c:pt>
                <c:pt idx="1747">
                  <c:v>2.4019927316777698</c:v>
                </c:pt>
                <c:pt idx="1748">
                  <c:v>2.4033676559660799</c:v>
                </c:pt>
                <c:pt idx="1749">
                  <c:v>2.40474258025439</c:v>
                </c:pt>
                <c:pt idx="1750">
                  <c:v>2.4061175045427001</c:v>
                </c:pt>
                <c:pt idx="1751">
                  <c:v>2.4074924288310098</c:v>
                </c:pt>
                <c:pt idx="1752">
                  <c:v>2.4088673531193199</c:v>
                </c:pt>
                <c:pt idx="1753">
                  <c:v>2.41024227740763</c:v>
                </c:pt>
                <c:pt idx="1754">
                  <c:v>2.4116172016959401</c:v>
                </c:pt>
                <c:pt idx="1755">
                  <c:v>2.4129921259842502</c:v>
                </c:pt>
                <c:pt idx="1756">
                  <c:v>2.4143670502725598</c:v>
                </c:pt>
                <c:pt idx="1757">
                  <c:v>2.4157419745608699</c:v>
                </c:pt>
                <c:pt idx="1758">
                  <c:v>2.41711689884918</c:v>
                </c:pt>
                <c:pt idx="1759">
                  <c:v>2.4184918231374901</c:v>
                </c:pt>
                <c:pt idx="1760">
                  <c:v>2.4198667474258002</c:v>
                </c:pt>
                <c:pt idx="1761">
                  <c:v>2.4212416717141099</c:v>
                </c:pt>
                <c:pt idx="1762">
                  <c:v>2.42261659600242</c:v>
                </c:pt>
                <c:pt idx="1763">
                  <c:v>2.4239915202907301</c:v>
                </c:pt>
                <c:pt idx="1764">
                  <c:v>2.4253664445790402</c:v>
                </c:pt>
                <c:pt idx="1765">
                  <c:v>2.4267413688673498</c:v>
                </c:pt>
                <c:pt idx="1766">
                  <c:v>2.4281162931556599</c:v>
                </c:pt>
                <c:pt idx="1767">
                  <c:v>2.42949121744397</c:v>
                </c:pt>
                <c:pt idx="1768">
                  <c:v>2.4308661417322801</c:v>
                </c:pt>
                <c:pt idx="1769">
                  <c:v>2.4322410660205902</c:v>
                </c:pt>
                <c:pt idx="1770">
                  <c:v>2.4336159903088999</c:v>
                </c:pt>
                <c:pt idx="1771">
                  <c:v>2.43499091459721</c:v>
                </c:pt>
                <c:pt idx="1772">
                  <c:v>2.4363658388855201</c:v>
                </c:pt>
                <c:pt idx="1773">
                  <c:v>2.4377407631738301</c:v>
                </c:pt>
                <c:pt idx="1774">
                  <c:v>2.4391156874621398</c:v>
                </c:pt>
                <c:pt idx="1775">
                  <c:v>2.4404906117504601</c:v>
                </c:pt>
                <c:pt idx="1776">
                  <c:v>2.44186553603876</c:v>
                </c:pt>
                <c:pt idx="1777">
                  <c:v>2.4432404603270799</c:v>
                </c:pt>
                <c:pt idx="1778">
                  <c:v>2.4446153846153802</c:v>
                </c:pt>
                <c:pt idx="1779">
                  <c:v>2.4459903089037001</c:v>
                </c:pt>
                <c:pt idx="1780">
                  <c:v>2.4473652331920102</c:v>
                </c:pt>
                <c:pt idx="1781">
                  <c:v>2.4487401574803198</c:v>
                </c:pt>
                <c:pt idx="1782">
                  <c:v>2.4501150817686299</c:v>
                </c:pt>
                <c:pt idx="1783">
                  <c:v>2.45149000605694</c:v>
                </c:pt>
                <c:pt idx="1784">
                  <c:v>2.4528649303452501</c:v>
                </c:pt>
                <c:pt idx="1785">
                  <c:v>2.4542398546335602</c:v>
                </c:pt>
                <c:pt idx="1786">
                  <c:v>2.4556147789218699</c:v>
                </c:pt>
                <c:pt idx="1787">
                  <c:v>2.45698970321018</c:v>
                </c:pt>
                <c:pt idx="1788">
                  <c:v>2.4583646274984901</c:v>
                </c:pt>
                <c:pt idx="1789">
                  <c:v>2.4597395517868001</c:v>
                </c:pt>
                <c:pt idx="1790">
                  <c:v>2.4611144760751098</c:v>
                </c:pt>
                <c:pt idx="1791">
                  <c:v>2.4624894003634199</c:v>
                </c:pt>
                <c:pt idx="1792">
                  <c:v>2.46386432465173</c:v>
                </c:pt>
                <c:pt idx="1793">
                  <c:v>2.4652392489400401</c:v>
                </c:pt>
                <c:pt idx="1794">
                  <c:v>2.4666141732283502</c:v>
                </c:pt>
                <c:pt idx="1795">
                  <c:v>2.4679890975166598</c:v>
                </c:pt>
                <c:pt idx="1796">
                  <c:v>2.4693640218049699</c:v>
                </c:pt>
                <c:pt idx="1797">
                  <c:v>2.47073894609328</c:v>
                </c:pt>
                <c:pt idx="1798">
                  <c:v>2.4721138703815901</c:v>
                </c:pt>
                <c:pt idx="1799">
                  <c:v>2.4734887946698998</c:v>
                </c:pt>
                <c:pt idx="1800">
                  <c:v>2.4748637189582099</c:v>
                </c:pt>
                <c:pt idx="1801">
                  <c:v>2.47623864324652</c:v>
                </c:pt>
                <c:pt idx="1802">
                  <c:v>2.4776135675348301</c:v>
                </c:pt>
                <c:pt idx="1803">
                  <c:v>2.4789884918231402</c:v>
                </c:pt>
                <c:pt idx="1804">
                  <c:v>2.4803634161114498</c:v>
                </c:pt>
                <c:pt idx="1805">
                  <c:v>2.4817383403997599</c:v>
                </c:pt>
                <c:pt idx="1806">
                  <c:v>2.48311326468807</c:v>
                </c:pt>
                <c:pt idx="1807">
                  <c:v>2.4844881889763801</c:v>
                </c:pt>
                <c:pt idx="1808">
                  <c:v>2.4858631132646898</c:v>
                </c:pt>
                <c:pt idx="1809">
                  <c:v>2.4872380375529999</c:v>
                </c:pt>
                <c:pt idx="1810">
                  <c:v>2.48861296184131</c:v>
                </c:pt>
                <c:pt idx="1811">
                  <c:v>2.4899878861296201</c:v>
                </c:pt>
                <c:pt idx="1812">
                  <c:v>2.4913628104179302</c:v>
                </c:pt>
                <c:pt idx="1813">
                  <c:v>2.4927377347062398</c:v>
                </c:pt>
                <c:pt idx="1814">
                  <c:v>2.4941126589945499</c:v>
                </c:pt>
                <c:pt idx="1815">
                  <c:v>2.49548758328286</c:v>
                </c:pt>
                <c:pt idx="1816">
                  <c:v>2.4968625075711701</c:v>
                </c:pt>
                <c:pt idx="1817">
                  <c:v>2.4982374318594802</c:v>
                </c:pt>
                <c:pt idx="1818">
                  <c:v>2.4996123561477899</c:v>
                </c:pt>
                <c:pt idx="1819">
                  <c:v>2.5009872804361</c:v>
                </c:pt>
                <c:pt idx="1820">
                  <c:v>2.5023622047244101</c:v>
                </c:pt>
                <c:pt idx="1821">
                  <c:v>2.5037371290127202</c:v>
                </c:pt>
                <c:pt idx="1822">
                  <c:v>2.5051120533010298</c:v>
                </c:pt>
                <c:pt idx="1823">
                  <c:v>2.5064869775893399</c:v>
                </c:pt>
                <c:pt idx="1824">
                  <c:v>2.50786190187765</c:v>
                </c:pt>
                <c:pt idx="1825">
                  <c:v>2.5092368261659601</c:v>
                </c:pt>
                <c:pt idx="1826">
                  <c:v>2.5106117504542702</c:v>
                </c:pt>
                <c:pt idx="1827">
                  <c:v>2.5119866747425799</c:v>
                </c:pt>
                <c:pt idx="1828">
                  <c:v>2.51336159903089</c:v>
                </c:pt>
                <c:pt idx="1829">
                  <c:v>2.5147365233192001</c:v>
                </c:pt>
                <c:pt idx="1830">
                  <c:v>2.5161114476075102</c:v>
                </c:pt>
                <c:pt idx="1831">
                  <c:v>2.5174863718958198</c:v>
                </c:pt>
                <c:pt idx="1832">
                  <c:v>2.5188612961841299</c:v>
                </c:pt>
                <c:pt idx="1833">
                  <c:v>2.52023622047244</c:v>
                </c:pt>
                <c:pt idx="1834">
                  <c:v>2.5216111447607501</c:v>
                </c:pt>
                <c:pt idx="1835">
                  <c:v>2.5229860690490602</c:v>
                </c:pt>
                <c:pt idx="1836">
                  <c:v>2.5243609933373699</c:v>
                </c:pt>
                <c:pt idx="1837">
                  <c:v>2.5257359176256799</c:v>
                </c:pt>
                <c:pt idx="1838">
                  <c:v>2.52711084191399</c:v>
                </c:pt>
                <c:pt idx="1839">
                  <c:v>2.5284857662023001</c:v>
                </c:pt>
                <c:pt idx="1840">
                  <c:v>2.5298606904906098</c:v>
                </c:pt>
                <c:pt idx="1841">
                  <c:v>2.5312356147789199</c:v>
                </c:pt>
                <c:pt idx="1842">
                  <c:v>2.53261053906723</c:v>
                </c:pt>
                <c:pt idx="1843">
                  <c:v>2.5339854633555401</c:v>
                </c:pt>
                <c:pt idx="1844">
                  <c:v>2.5353603876438502</c:v>
                </c:pt>
                <c:pt idx="1845">
                  <c:v>2.5367353119321598</c:v>
                </c:pt>
                <c:pt idx="1846">
                  <c:v>2.5381102362204699</c:v>
                </c:pt>
                <c:pt idx="1847">
                  <c:v>2.53948516050878</c:v>
                </c:pt>
                <c:pt idx="1848">
                  <c:v>2.5408600847970901</c:v>
                </c:pt>
                <c:pt idx="1849">
                  <c:v>2.5422350090853998</c:v>
                </c:pt>
                <c:pt idx="1850">
                  <c:v>2.5436099333737099</c:v>
                </c:pt>
                <c:pt idx="1851">
                  <c:v>2.54498485766202</c:v>
                </c:pt>
                <c:pt idx="1852">
                  <c:v>2.5463597819503301</c:v>
                </c:pt>
                <c:pt idx="1853">
                  <c:v>2.5477347062386402</c:v>
                </c:pt>
                <c:pt idx="1854">
                  <c:v>2.5491096305269498</c:v>
                </c:pt>
                <c:pt idx="1855">
                  <c:v>2.5504845548152599</c:v>
                </c:pt>
                <c:pt idx="1856">
                  <c:v>2.55185947910357</c:v>
                </c:pt>
                <c:pt idx="1857">
                  <c:v>2.5532344033918801</c:v>
                </c:pt>
                <c:pt idx="1858">
                  <c:v>2.5546093276801898</c:v>
                </c:pt>
                <c:pt idx="1859">
                  <c:v>2.5559842519684999</c:v>
                </c:pt>
                <c:pt idx="1860">
                  <c:v>2.55735917625681</c:v>
                </c:pt>
                <c:pt idx="1861">
                  <c:v>2.5587341005451201</c:v>
                </c:pt>
                <c:pt idx="1862">
                  <c:v>2.5601090248334302</c:v>
                </c:pt>
                <c:pt idx="1863">
                  <c:v>2.5614839491217398</c:v>
                </c:pt>
                <c:pt idx="1864">
                  <c:v>2.5628588734100601</c:v>
                </c:pt>
                <c:pt idx="1865">
                  <c:v>2.5642337976983698</c:v>
                </c:pt>
                <c:pt idx="1866">
                  <c:v>2.5656087219866799</c:v>
                </c:pt>
                <c:pt idx="1867">
                  <c:v>2.56698364627499</c:v>
                </c:pt>
                <c:pt idx="1868">
                  <c:v>2.5683585705633001</c:v>
                </c:pt>
                <c:pt idx="1869">
                  <c:v>2.5697334948516102</c:v>
                </c:pt>
                <c:pt idx="1870">
                  <c:v>2.5711084191399198</c:v>
                </c:pt>
                <c:pt idx="1871">
                  <c:v>2.5724833434282299</c:v>
                </c:pt>
                <c:pt idx="1872">
                  <c:v>2.57385826771654</c:v>
                </c:pt>
                <c:pt idx="1873">
                  <c:v>2.5752331920048501</c:v>
                </c:pt>
                <c:pt idx="1874">
                  <c:v>2.5766081162931598</c:v>
                </c:pt>
                <c:pt idx="1875">
                  <c:v>2.5779830405814699</c:v>
                </c:pt>
                <c:pt idx="1876">
                  <c:v>2.57935796486978</c:v>
                </c:pt>
                <c:pt idx="1877">
                  <c:v>2.5807328891580901</c:v>
                </c:pt>
                <c:pt idx="1878">
                  <c:v>2.5821078134464002</c:v>
                </c:pt>
                <c:pt idx="1879">
                  <c:v>2.5834827377347098</c:v>
                </c:pt>
                <c:pt idx="1880">
                  <c:v>2.5848576620230199</c:v>
                </c:pt>
                <c:pt idx="1881">
                  <c:v>2.58623258631133</c:v>
                </c:pt>
                <c:pt idx="1882">
                  <c:v>2.5876075105996401</c:v>
                </c:pt>
                <c:pt idx="1883">
                  <c:v>2.5889824348879502</c:v>
                </c:pt>
                <c:pt idx="1884">
                  <c:v>2.5903573591762599</c:v>
                </c:pt>
                <c:pt idx="1885">
                  <c:v>2.59173228346457</c:v>
                </c:pt>
                <c:pt idx="1886">
                  <c:v>2.5931072077528801</c:v>
                </c:pt>
                <c:pt idx="1887">
                  <c:v>2.5944821320411902</c:v>
                </c:pt>
                <c:pt idx="1888">
                  <c:v>2.5958570563294998</c:v>
                </c:pt>
                <c:pt idx="1889">
                  <c:v>2.5972319806178099</c:v>
                </c:pt>
                <c:pt idx="1890">
                  <c:v>2.59860690490612</c:v>
                </c:pt>
                <c:pt idx="1891">
                  <c:v>2.5999818291944301</c:v>
                </c:pt>
                <c:pt idx="1892">
                  <c:v>2.6013567534827402</c:v>
                </c:pt>
                <c:pt idx="1893">
                  <c:v>2.6027316777710499</c:v>
                </c:pt>
                <c:pt idx="1894">
                  <c:v>2.60410660205936</c:v>
                </c:pt>
                <c:pt idx="1895">
                  <c:v>2.6054815263476701</c:v>
                </c:pt>
                <c:pt idx="1896">
                  <c:v>2.6068564506359801</c:v>
                </c:pt>
                <c:pt idx="1897">
                  <c:v>2.6082313749242898</c:v>
                </c:pt>
                <c:pt idx="1898">
                  <c:v>2.6096062992125999</c:v>
                </c:pt>
                <c:pt idx="1899">
                  <c:v>2.61098122350091</c:v>
                </c:pt>
                <c:pt idx="1900">
                  <c:v>2.6123561477892201</c:v>
                </c:pt>
                <c:pt idx="1901">
                  <c:v>2.6137310720775302</c:v>
                </c:pt>
                <c:pt idx="1902">
                  <c:v>2.6151059963658398</c:v>
                </c:pt>
                <c:pt idx="1903">
                  <c:v>2.6164809206541499</c:v>
                </c:pt>
                <c:pt idx="1904">
                  <c:v>2.61785584494246</c:v>
                </c:pt>
                <c:pt idx="1905">
                  <c:v>2.6192307692307701</c:v>
                </c:pt>
                <c:pt idx="1906">
                  <c:v>2.6206056935190798</c:v>
                </c:pt>
                <c:pt idx="1907">
                  <c:v>2.6219806178073899</c:v>
                </c:pt>
                <c:pt idx="1908">
                  <c:v>2.6233555420957</c:v>
                </c:pt>
                <c:pt idx="1909">
                  <c:v>2.6247304663840101</c:v>
                </c:pt>
                <c:pt idx="1910">
                  <c:v>2.6261053906723202</c:v>
                </c:pt>
                <c:pt idx="1911">
                  <c:v>2.6274803149606298</c:v>
                </c:pt>
                <c:pt idx="1912">
                  <c:v>2.6288552392489399</c:v>
                </c:pt>
                <c:pt idx="1913">
                  <c:v>2.63023016353725</c:v>
                </c:pt>
                <c:pt idx="1914">
                  <c:v>2.6316050878255601</c:v>
                </c:pt>
                <c:pt idx="1915">
                  <c:v>2.6329800121138698</c:v>
                </c:pt>
                <c:pt idx="1916">
                  <c:v>2.6343549364021799</c:v>
                </c:pt>
                <c:pt idx="1917">
                  <c:v>2.63572986069049</c:v>
                </c:pt>
                <c:pt idx="1918">
                  <c:v>2.6371047849788001</c:v>
                </c:pt>
                <c:pt idx="1919">
                  <c:v>2.6384797092671102</c:v>
                </c:pt>
                <c:pt idx="1920">
                  <c:v>2.6398546335554198</c:v>
                </c:pt>
                <c:pt idx="1921">
                  <c:v>2.6412295578437299</c:v>
                </c:pt>
                <c:pt idx="1922">
                  <c:v>2.64260448213204</c:v>
                </c:pt>
                <c:pt idx="1923">
                  <c:v>2.6439794064203501</c:v>
                </c:pt>
                <c:pt idx="1924">
                  <c:v>2.6453543307086602</c:v>
                </c:pt>
                <c:pt idx="1925">
                  <c:v>2.6467292549969699</c:v>
                </c:pt>
                <c:pt idx="1926">
                  <c:v>2.64810417928528</c:v>
                </c:pt>
                <c:pt idx="1927">
                  <c:v>2.6494791035735901</c:v>
                </c:pt>
                <c:pt idx="1928">
                  <c:v>2.6508540278619002</c:v>
                </c:pt>
                <c:pt idx="1929">
                  <c:v>2.6522289521502098</c:v>
                </c:pt>
                <c:pt idx="1930">
                  <c:v>2.6536038764385199</c:v>
                </c:pt>
                <c:pt idx="1931">
                  <c:v>2.65497880072683</c:v>
                </c:pt>
                <c:pt idx="1932">
                  <c:v>2.6563537250151401</c:v>
                </c:pt>
                <c:pt idx="1933">
                  <c:v>2.6577286493034502</c:v>
                </c:pt>
                <c:pt idx="1934">
                  <c:v>2.6591035735917599</c:v>
                </c:pt>
                <c:pt idx="1935">
                  <c:v>2.66047849788007</c:v>
                </c:pt>
                <c:pt idx="1936">
                  <c:v>2.6618534221683801</c:v>
                </c:pt>
                <c:pt idx="1937">
                  <c:v>2.6632283464566902</c:v>
                </c:pt>
                <c:pt idx="1938">
                  <c:v>2.6646032707449998</c:v>
                </c:pt>
                <c:pt idx="1939">
                  <c:v>2.6659781950333099</c:v>
                </c:pt>
                <c:pt idx="1940">
                  <c:v>2.66735311932162</c:v>
                </c:pt>
                <c:pt idx="1941">
                  <c:v>2.6687280436099301</c:v>
                </c:pt>
                <c:pt idx="1942">
                  <c:v>2.6701029678982402</c:v>
                </c:pt>
                <c:pt idx="1943">
                  <c:v>2.6714778921865499</c:v>
                </c:pt>
                <c:pt idx="1944">
                  <c:v>2.6728528164748599</c:v>
                </c:pt>
                <c:pt idx="1945">
                  <c:v>2.67422774076317</c:v>
                </c:pt>
                <c:pt idx="1946">
                  <c:v>2.6756026650514801</c:v>
                </c:pt>
                <c:pt idx="1947">
                  <c:v>2.6769775893397898</c:v>
                </c:pt>
                <c:pt idx="1948">
                  <c:v>2.6783525136280999</c:v>
                </c:pt>
                <c:pt idx="1949">
                  <c:v>2.6797274379164202</c:v>
                </c:pt>
                <c:pt idx="1950">
                  <c:v>2.6811023622047201</c:v>
                </c:pt>
                <c:pt idx="1951">
                  <c:v>2.68247728649304</c:v>
                </c:pt>
                <c:pt idx="1952">
                  <c:v>2.6838522107813398</c:v>
                </c:pt>
                <c:pt idx="1953">
                  <c:v>2.6852271350696602</c:v>
                </c:pt>
                <c:pt idx="1954">
                  <c:v>2.6866020593579698</c:v>
                </c:pt>
                <c:pt idx="1955">
                  <c:v>2.6879769836462799</c:v>
                </c:pt>
                <c:pt idx="1956">
                  <c:v>2.68935190793459</c:v>
                </c:pt>
                <c:pt idx="1957">
                  <c:v>2.6907268322229001</c:v>
                </c:pt>
                <c:pt idx="1958">
                  <c:v>2.6921017565112102</c:v>
                </c:pt>
                <c:pt idx="1959">
                  <c:v>2.6934766807995199</c:v>
                </c:pt>
                <c:pt idx="1960">
                  <c:v>2.6948516050878299</c:v>
                </c:pt>
                <c:pt idx="1961">
                  <c:v>2.69622652937614</c:v>
                </c:pt>
                <c:pt idx="1962">
                  <c:v>2.6976014536644501</c:v>
                </c:pt>
                <c:pt idx="1963">
                  <c:v>2.6989763779527598</c:v>
                </c:pt>
                <c:pt idx="1964">
                  <c:v>2.7003513022410699</c:v>
                </c:pt>
                <c:pt idx="1965">
                  <c:v>2.70172622652938</c:v>
                </c:pt>
                <c:pt idx="1966">
                  <c:v>2.7031011508176901</c:v>
                </c:pt>
                <c:pt idx="1967">
                  <c:v>2.7044760751060002</c:v>
                </c:pt>
                <c:pt idx="1968">
                  <c:v>2.7058509993943098</c:v>
                </c:pt>
                <c:pt idx="1969">
                  <c:v>2.7072259236826199</c:v>
                </c:pt>
                <c:pt idx="1970">
                  <c:v>2.70860084797093</c:v>
                </c:pt>
                <c:pt idx="1971">
                  <c:v>2.7099757722592401</c:v>
                </c:pt>
                <c:pt idx="1972">
                  <c:v>2.7113506965475498</c:v>
                </c:pt>
                <c:pt idx="1973">
                  <c:v>2.7127256208358599</c:v>
                </c:pt>
                <c:pt idx="1974">
                  <c:v>2.71410054512417</c:v>
                </c:pt>
                <c:pt idx="1975">
                  <c:v>2.7154754694124801</c:v>
                </c:pt>
                <c:pt idx="1976">
                  <c:v>2.7168503937007902</c:v>
                </c:pt>
                <c:pt idx="1977">
                  <c:v>2.7182253179890998</c:v>
                </c:pt>
                <c:pt idx="1978">
                  <c:v>2.7196002422774099</c:v>
                </c:pt>
                <c:pt idx="1979">
                  <c:v>2.72097516656572</c:v>
                </c:pt>
                <c:pt idx="1980">
                  <c:v>2.7223500908540301</c:v>
                </c:pt>
                <c:pt idx="1981">
                  <c:v>2.7237250151423398</c:v>
                </c:pt>
                <c:pt idx="1982">
                  <c:v>2.7250999394306499</c:v>
                </c:pt>
                <c:pt idx="1983">
                  <c:v>2.72647486371896</c:v>
                </c:pt>
                <c:pt idx="1984">
                  <c:v>2.7278497880072701</c:v>
                </c:pt>
                <c:pt idx="1985">
                  <c:v>2.7292247122955802</c:v>
                </c:pt>
                <c:pt idx="1986">
                  <c:v>2.7305996365838898</c:v>
                </c:pt>
                <c:pt idx="1987">
                  <c:v>2.7319745608721999</c:v>
                </c:pt>
                <c:pt idx="1988">
                  <c:v>2.73334948516051</c:v>
                </c:pt>
                <c:pt idx="1989">
                  <c:v>2.7347244094488201</c:v>
                </c:pt>
                <c:pt idx="1990">
                  <c:v>2.7360993337371302</c:v>
                </c:pt>
                <c:pt idx="1991">
                  <c:v>2.7374742580254399</c:v>
                </c:pt>
                <c:pt idx="1992">
                  <c:v>2.73884918231375</c:v>
                </c:pt>
                <c:pt idx="1993">
                  <c:v>2.7402241066020601</c:v>
                </c:pt>
                <c:pt idx="1994">
                  <c:v>2.7415990308903702</c:v>
                </c:pt>
                <c:pt idx="1995">
                  <c:v>2.7429739551786798</c:v>
                </c:pt>
                <c:pt idx="1996">
                  <c:v>2.7443488794669899</c:v>
                </c:pt>
                <c:pt idx="1997">
                  <c:v>2.7457238037553</c:v>
                </c:pt>
                <c:pt idx="1998">
                  <c:v>2.7470987280436101</c:v>
                </c:pt>
                <c:pt idx="1999">
                  <c:v>2.7484736523319202</c:v>
                </c:pt>
                <c:pt idx="2000">
                  <c:v>2.7498485766202299</c:v>
                </c:pt>
                <c:pt idx="2001">
                  <c:v>2.75122350090854</c:v>
                </c:pt>
                <c:pt idx="2002">
                  <c:v>2.7525984251968501</c:v>
                </c:pt>
                <c:pt idx="2003">
                  <c:v>2.7539733494851601</c:v>
                </c:pt>
                <c:pt idx="2004">
                  <c:v>2.7553482737734698</c:v>
                </c:pt>
                <c:pt idx="2005">
                  <c:v>2.7567231980617799</c:v>
                </c:pt>
                <c:pt idx="2006">
                  <c:v>2.75809812235009</c:v>
                </c:pt>
                <c:pt idx="2007">
                  <c:v>2.7594730466384001</c:v>
                </c:pt>
                <c:pt idx="2008">
                  <c:v>2.7608479709267102</c:v>
                </c:pt>
                <c:pt idx="2009">
                  <c:v>2.7622228952150198</c:v>
                </c:pt>
                <c:pt idx="2010">
                  <c:v>2.7635978195033299</c:v>
                </c:pt>
                <c:pt idx="2011">
                  <c:v>2.76497274379164</c:v>
                </c:pt>
                <c:pt idx="2012">
                  <c:v>2.7663476680799501</c:v>
                </c:pt>
                <c:pt idx="2013">
                  <c:v>2.7677225923682598</c:v>
                </c:pt>
                <c:pt idx="2014">
                  <c:v>2.7690975166565699</c:v>
                </c:pt>
                <c:pt idx="2015">
                  <c:v>2.77047244094488</c:v>
                </c:pt>
                <c:pt idx="2016">
                  <c:v>2.7718473652331901</c:v>
                </c:pt>
                <c:pt idx="2017">
                  <c:v>2.7732222895215002</c:v>
                </c:pt>
                <c:pt idx="2018">
                  <c:v>2.7745972138098098</c:v>
                </c:pt>
                <c:pt idx="2019">
                  <c:v>2.7759721380981199</c:v>
                </c:pt>
                <c:pt idx="2020">
                  <c:v>2.77734706238643</c:v>
                </c:pt>
                <c:pt idx="2021">
                  <c:v>2.7787219866747401</c:v>
                </c:pt>
                <c:pt idx="2022">
                  <c:v>2.7800969109630498</c:v>
                </c:pt>
                <c:pt idx="2023">
                  <c:v>2.7814718352513599</c:v>
                </c:pt>
                <c:pt idx="2024">
                  <c:v>2.78284675953967</c:v>
                </c:pt>
                <c:pt idx="2025">
                  <c:v>2.7842216838279801</c:v>
                </c:pt>
                <c:pt idx="2026">
                  <c:v>2.7855966081162902</c:v>
                </c:pt>
                <c:pt idx="2027">
                  <c:v>2.7869715324045998</c:v>
                </c:pt>
                <c:pt idx="2028">
                  <c:v>2.7883464566929099</c:v>
                </c:pt>
                <c:pt idx="2029">
                  <c:v>2.78972138098122</c:v>
                </c:pt>
                <c:pt idx="2030">
                  <c:v>2.7910963052695301</c:v>
                </c:pt>
                <c:pt idx="2031">
                  <c:v>2.7924712295578402</c:v>
                </c:pt>
                <c:pt idx="2032">
                  <c:v>2.7938461538461499</c:v>
                </c:pt>
                <c:pt idx="2033">
                  <c:v>2.79522107813446</c:v>
                </c:pt>
                <c:pt idx="2034">
                  <c:v>2.7965960024227701</c:v>
                </c:pt>
                <c:pt idx="2035">
                  <c:v>2.7979709267110802</c:v>
                </c:pt>
                <c:pt idx="2036">
                  <c:v>2.7993458509993898</c:v>
                </c:pt>
                <c:pt idx="2037">
                  <c:v>2.8007207752877101</c:v>
                </c:pt>
                <c:pt idx="2038">
                  <c:v>2.8020956995760198</c:v>
                </c:pt>
                <c:pt idx="2039">
                  <c:v>2.8034706238643299</c:v>
                </c:pt>
                <c:pt idx="2040">
                  <c:v>2.80484554815264</c:v>
                </c:pt>
                <c:pt idx="2041">
                  <c:v>2.8062204724409501</c:v>
                </c:pt>
                <c:pt idx="2042">
                  <c:v>2.8075953967292602</c:v>
                </c:pt>
                <c:pt idx="2043">
                  <c:v>2.8089703210175698</c:v>
                </c:pt>
                <c:pt idx="2044">
                  <c:v>2.8103452453058799</c:v>
                </c:pt>
                <c:pt idx="2045">
                  <c:v>2.81172016959419</c:v>
                </c:pt>
                <c:pt idx="2046">
                  <c:v>2.8130950938825001</c:v>
                </c:pt>
                <c:pt idx="2047">
                  <c:v>2.8144700181708102</c:v>
                </c:pt>
                <c:pt idx="2048">
                  <c:v>2.8158449424591199</c:v>
                </c:pt>
                <c:pt idx="2049">
                  <c:v>2.81721986674743</c:v>
                </c:pt>
                <c:pt idx="2050">
                  <c:v>2.8185947910357401</c:v>
                </c:pt>
                <c:pt idx="2051">
                  <c:v>2.8199697153240502</c:v>
                </c:pt>
                <c:pt idx="2052">
                  <c:v>2.8213446396123598</c:v>
                </c:pt>
                <c:pt idx="2053">
                  <c:v>2.8227195639006699</c:v>
                </c:pt>
                <c:pt idx="2054">
                  <c:v>2.82409448818898</c:v>
                </c:pt>
                <c:pt idx="2055">
                  <c:v>2.8254694124772901</c:v>
                </c:pt>
                <c:pt idx="2056">
                  <c:v>2.8268443367656002</c:v>
                </c:pt>
                <c:pt idx="2057">
                  <c:v>2.8282192610539099</c:v>
                </c:pt>
                <c:pt idx="2058">
                  <c:v>2.82959418534222</c:v>
                </c:pt>
                <c:pt idx="2059">
                  <c:v>2.8309691096305301</c:v>
                </c:pt>
                <c:pt idx="2060">
                  <c:v>2.8323440339188402</c:v>
                </c:pt>
                <c:pt idx="2061">
                  <c:v>2.8337189582071498</c:v>
                </c:pt>
                <c:pt idx="2062">
                  <c:v>2.8350938824954599</c:v>
                </c:pt>
                <c:pt idx="2063">
                  <c:v>2.83646880678377</c:v>
                </c:pt>
                <c:pt idx="2064">
                  <c:v>2.8378437310720801</c:v>
                </c:pt>
                <c:pt idx="2065">
                  <c:v>2.8392186553603902</c:v>
                </c:pt>
                <c:pt idx="2066">
                  <c:v>2.8405935796486999</c:v>
                </c:pt>
                <c:pt idx="2067">
                  <c:v>2.8419685039370099</c:v>
                </c:pt>
                <c:pt idx="2068">
                  <c:v>2.84334342822532</c:v>
                </c:pt>
                <c:pt idx="2069">
                  <c:v>2.8447183525136301</c:v>
                </c:pt>
                <c:pt idx="2070">
                  <c:v>2.8460932768019398</c:v>
                </c:pt>
                <c:pt idx="2071">
                  <c:v>2.8474682010902499</c:v>
                </c:pt>
                <c:pt idx="2072">
                  <c:v>2.84884312537856</c:v>
                </c:pt>
                <c:pt idx="2073">
                  <c:v>2.8502180496668701</c:v>
                </c:pt>
                <c:pt idx="2074">
                  <c:v>2.8515929739551802</c:v>
                </c:pt>
                <c:pt idx="2075">
                  <c:v>2.8529678982434898</c:v>
                </c:pt>
                <c:pt idx="2076">
                  <c:v>2.8543428225317999</c:v>
                </c:pt>
                <c:pt idx="2077">
                  <c:v>2.85571774682011</c:v>
                </c:pt>
                <c:pt idx="2078">
                  <c:v>2.8570926711084201</c:v>
                </c:pt>
                <c:pt idx="2079">
                  <c:v>2.8584675953967298</c:v>
                </c:pt>
                <c:pt idx="2080">
                  <c:v>2.8598425196850399</c:v>
                </c:pt>
                <c:pt idx="2081">
                  <c:v>2.86121744397335</c:v>
                </c:pt>
                <c:pt idx="2082">
                  <c:v>2.8625923682616601</c:v>
                </c:pt>
                <c:pt idx="2083">
                  <c:v>2.8639672925499702</c:v>
                </c:pt>
                <c:pt idx="2084">
                  <c:v>2.8653422168382798</c:v>
                </c:pt>
                <c:pt idx="2085">
                  <c:v>2.8667171411265899</c:v>
                </c:pt>
                <c:pt idx="2086">
                  <c:v>2.8680920654149</c:v>
                </c:pt>
                <c:pt idx="2087">
                  <c:v>2.8694669897032101</c:v>
                </c:pt>
                <c:pt idx="2088">
                  <c:v>2.8708419139915198</c:v>
                </c:pt>
                <c:pt idx="2089">
                  <c:v>2.8722168382798299</c:v>
                </c:pt>
                <c:pt idx="2090">
                  <c:v>2.87359176256814</c:v>
                </c:pt>
                <c:pt idx="2091">
                  <c:v>2.8749666868564501</c:v>
                </c:pt>
                <c:pt idx="2092">
                  <c:v>2.8763416111447602</c:v>
                </c:pt>
                <c:pt idx="2093">
                  <c:v>2.8777165354330698</c:v>
                </c:pt>
                <c:pt idx="2094">
                  <c:v>2.8790914597213799</c:v>
                </c:pt>
                <c:pt idx="2095">
                  <c:v>2.88046638400969</c:v>
                </c:pt>
                <c:pt idx="2096">
                  <c:v>2.8818413082980001</c:v>
                </c:pt>
                <c:pt idx="2097">
                  <c:v>2.8832162325863102</c:v>
                </c:pt>
                <c:pt idx="2098">
                  <c:v>2.8845911568746199</c:v>
                </c:pt>
                <c:pt idx="2099">
                  <c:v>2.88596608116293</c:v>
                </c:pt>
                <c:pt idx="2100">
                  <c:v>2.8873410054512401</c:v>
                </c:pt>
                <c:pt idx="2101">
                  <c:v>2.8887159297395502</c:v>
                </c:pt>
                <c:pt idx="2102">
                  <c:v>2.8900908540278598</c:v>
                </c:pt>
                <c:pt idx="2103">
                  <c:v>2.8914657783161699</c:v>
                </c:pt>
                <c:pt idx="2104">
                  <c:v>2.89284070260448</c:v>
                </c:pt>
                <c:pt idx="2105">
                  <c:v>2.8942156268927901</c:v>
                </c:pt>
                <c:pt idx="2106">
                  <c:v>2.8955905511811002</c:v>
                </c:pt>
                <c:pt idx="2107">
                  <c:v>2.8969654754694099</c:v>
                </c:pt>
                <c:pt idx="2108">
                  <c:v>2.89834039975772</c:v>
                </c:pt>
                <c:pt idx="2109">
                  <c:v>2.8997153240460301</c:v>
                </c:pt>
                <c:pt idx="2110">
                  <c:v>2.9010902483343401</c:v>
                </c:pt>
                <c:pt idx="2111">
                  <c:v>2.9024651726226498</c:v>
                </c:pt>
                <c:pt idx="2112">
                  <c:v>2.9038400969109599</c:v>
                </c:pt>
                <c:pt idx="2113">
                  <c:v>2.90521502119927</c:v>
                </c:pt>
                <c:pt idx="2114">
                  <c:v>2.9065899454875801</c:v>
                </c:pt>
                <c:pt idx="2115">
                  <c:v>2.9079648697758902</c:v>
                </c:pt>
                <c:pt idx="2116">
                  <c:v>2.9093397940641998</c:v>
                </c:pt>
                <c:pt idx="2117">
                  <c:v>2.9107147183525099</c:v>
                </c:pt>
                <c:pt idx="2118">
                  <c:v>2.91208964264082</c:v>
                </c:pt>
                <c:pt idx="2119">
                  <c:v>2.9134645669291301</c:v>
                </c:pt>
                <c:pt idx="2120">
                  <c:v>2.9148394912174398</c:v>
                </c:pt>
                <c:pt idx="2121">
                  <c:v>2.9162144155057499</c:v>
                </c:pt>
                <c:pt idx="2122">
                  <c:v>2.91758933979406</c:v>
                </c:pt>
                <c:pt idx="2123">
                  <c:v>2.9189642640823799</c:v>
                </c:pt>
                <c:pt idx="2124">
                  <c:v>2.9203391883706802</c:v>
                </c:pt>
                <c:pt idx="2125">
                  <c:v>2.9217141126590001</c:v>
                </c:pt>
                <c:pt idx="2126">
                  <c:v>2.9230890369473101</c:v>
                </c:pt>
                <c:pt idx="2127">
                  <c:v>2.9244639612356198</c:v>
                </c:pt>
                <c:pt idx="2128">
                  <c:v>2.9258388855239299</c:v>
                </c:pt>
                <c:pt idx="2129">
                  <c:v>2.92721380981224</c:v>
                </c:pt>
                <c:pt idx="2130">
                  <c:v>2.9285887341005501</c:v>
                </c:pt>
                <c:pt idx="2131">
                  <c:v>2.9299636583888602</c:v>
                </c:pt>
                <c:pt idx="2132">
                  <c:v>2.9313385826771698</c:v>
                </c:pt>
                <c:pt idx="2133">
                  <c:v>2.9327135069654799</c:v>
                </c:pt>
                <c:pt idx="2134">
                  <c:v>2.93408843125379</c:v>
                </c:pt>
                <c:pt idx="2135">
                  <c:v>2.9354633555421001</c:v>
                </c:pt>
                <c:pt idx="2136">
                  <c:v>2.9368382798304098</c:v>
                </c:pt>
                <c:pt idx="2137">
                  <c:v>2.9382132041187199</c:v>
                </c:pt>
                <c:pt idx="2138">
                  <c:v>2.93958812840703</c:v>
                </c:pt>
                <c:pt idx="2139">
                  <c:v>2.9409630526953401</c:v>
                </c:pt>
                <c:pt idx="2140">
                  <c:v>2.9423379769836502</c:v>
                </c:pt>
                <c:pt idx="2141">
                  <c:v>2.9437129012719598</c:v>
                </c:pt>
                <c:pt idx="2142">
                  <c:v>2.9450878255602699</c:v>
                </c:pt>
                <c:pt idx="2143">
                  <c:v>2.94646274984858</c:v>
                </c:pt>
                <c:pt idx="2144">
                  <c:v>2.9478376741368901</c:v>
                </c:pt>
                <c:pt idx="2145">
                  <c:v>2.9492125984251998</c:v>
                </c:pt>
                <c:pt idx="2146">
                  <c:v>2.9505875227135099</c:v>
                </c:pt>
                <c:pt idx="2147">
                  <c:v>2.95196244700182</c:v>
                </c:pt>
                <c:pt idx="2148">
                  <c:v>2.9533373712901301</c:v>
                </c:pt>
                <c:pt idx="2149">
                  <c:v>2.9547122955784402</c:v>
                </c:pt>
                <c:pt idx="2150">
                  <c:v>2.9560872198667498</c:v>
                </c:pt>
                <c:pt idx="2151">
                  <c:v>2.9574621441550599</c:v>
                </c:pt>
                <c:pt idx="2152">
                  <c:v>2.95883706844337</c:v>
                </c:pt>
                <c:pt idx="2153">
                  <c:v>2.9602119927316801</c:v>
                </c:pt>
                <c:pt idx="2154">
                  <c:v>2.9615869170199902</c:v>
                </c:pt>
                <c:pt idx="2155">
                  <c:v>2.9629618413082999</c:v>
                </c:pt>
                <c:pt idx="2156">
                  <c:v>2.96433676559661</c:v>
                </c:pt>
                <c:pt idx="2157">
                  <c:v>2.9657116898849201</c:v>
                </c:pt>
                <c:pt idx="2158">
                  <c:v>2.9670866141732302</c:v>
                </c:pt>
                <c:pt idx="2159">
                  <c:v>2.9684615384615398</c:v>
                </c:pt>
                <c:pt idx="2160">
                  <c:v>2.9698364627498499</c:v>
                </c:pt>
                <c:pt idx="2161">
                  <c:v>2.97121138703816</c:v>
                </c:pt>
                <c:pt idx="2162">
                  <c:v>2.9725863113264701</c:v>
                </c:pt>
                <c:pt idx="2163">
                  <c:v>2.9739612356147802</c:v>
                </c:pt>
                <c:pt idx="2164">
                  <c:v>2.9753361599030899</c:v>
                </c:pt>
                <c:pt idx="2165">
                  <c:v>2.9767110841914</c:v>
                </c:pt>
                <c:pt idx="2166">
                  <c:v>2.9780860084797101</c:v>
                </c:pt>
                <c:pt idx="2167">
                  <c:v>2.9794609327680202</c:v>
                </c:pt>
                <c:pt idx="2168">
                  <c:v>2.9808358570563298</c:v>
                </c:pt>
                <c:pt idx="2169">
                  <c:v>2.9822107813446399</c:v>
                </c:pt>
                <c:pt idx="2170">
                  <c:v>2.98358570563295</c:v>
                </c:pt>
                <c:pt idx="2171">
                  <c:v>2.9849606299212601</c:v>
                </c:pt>
                <c:pt idx="2172">
                  <c:v>2.9863355542095702</c:v>
                </c:pt>
                <c:pt idx="2173">
                  <c:v>2.9877104784978799</c:v>
                </c:pt>
                <c:pt idx="2174">
                  <c:v>2.9890854027861899</c:v>
                </c:pt>
                <c:pt idx="2175">
                  <c:v>2.9904603270745</c:v>
                </c:pt>
                <c:pt idx="2176">
                  <c:v>2.9918352513628101</c:v>
                </c:pt>
                <c:pt idx="2177">
                  <c:v>2.9932101756511198</c:v>
                </c:pt>
                <c:pt idx="2178">
                  <c:v>2.9945850999394299</c:v>
                </c:pt>
                <c:pt idx="2179">
                  <c:v>2.99596002422774</c:v>
                </c:pt>
                <c:pt idx="2180">
                  <c:v>2.9973349485160501</c:v>
                </c:pt>
                <c:pt idx="2181">
                  <c:v>2.9987098728043602</c:v>
                </c:pt>
                <c:pt idx="2182">
                  <c:v>3.0000847970926698</c:v>
                </c:pt>
                <c:pt idx="2183">
                  <c:v>3.0014597213809799</c:v>
                </c:pt>
                <c:pt idx="2184">
                  <c:v>3.00283464566929</c:v>
                </c:pt>
                <c:pt idx="2185">
                  <c:v>3.0042095699576001</c:v>
                </c:pt>
                <c:pt idx="2186">
                  <c:v>3.0055844942459098</c:v>
                </c:pt>
                <c:pt idx="2187">
                  <c:v>3.0069594185342199</c:v>
                </c:pt>
                <c:pt idx="2188">
                  <c:v>3.00833434282253</c:v>
                </c:pt>
                <c:pt idx="2189">
                  <c:v>3.0097092671108401</c:v>
                </c:pt>
                <c:pt idx="2190">
                  <c:v>3.0110841913991502</c:v>
                </c:pt>
                <c:pt idx="2191">
                  <c:v>3.0124591156874598</c:v>
                </c:pt>
                <c:pt idx="2192">
                  <c:v>3.0138340399757699</c:v>
                </c:pt>
                <c:pt idx="2193">
                  <c:v>3.01520896426408</c:v>
                </c:pt>
                <c:pt idx="2194">
                  <c:v>3.0165838885523901</c:v>
                </c:pt>
                <c:pt idx="2195">
                  <c:v>3.0179588128406998</c:v>
                </c:pt>
                <c:pt idx="2196">
                  <c:v>3.0193337371290099</c:v>
                </c:pt>
                <c:pt idx="2197">
                  <c:v>3.02070866141732</c:v>
                </c:pt>
                <c:pt idx="2198">
                  <c:v>3.0220835857056301</c:v>
                </c:pt>
                <c:pt idx="2199">
                  <c:v>3.0234585099939402</c:v>
                </c:pt>
                <c:pt idx="2200">
                  <c:v>3.0248334342822498</c:v>
                </c:pt>
                <c:pt idx="2201">
                  <c:v>3.0262083585705599</c:v>
                </c:pt>
                <c:pt idx="2202">
                  <c:v>3.02758328285887</c:v>
                </c:pt>
                <c:pt idx="2203">
                  <c:v>3.0289582071471801</c:v>
                </c:pt>
                <c:pt idx="2204">
                  <c:v>3.0303331314354902</c:v>
                </c:pt>
                <c:pt idx="2205">
                  <c:v>3.0317080557237999</c:v>
                </c:pt>
                <c:pt idx="2206">
                  <c:v>3.03308298001211</c:v>
                </c:pt>
                <c:pt idx="2207">
                  <c:v>3.0344579043004201</c:v>
                </c:pt>
                <c:pt idx="2208">
                  <c:v>3.0358328285887302</c:v>
                </c:pt>
                <c:pt idx="2209">
                  <c:v>3.0372077528770398</c:v>
                </c:pt>
                <c:pt idx="2210">
                  <c:v>3.0385826771653499</c:v>
                </c:pt>
                <c:pt idx="2211">
                  <c:v>3.0399576014536702</c:v>
                </c:pt>
                <c:pt idx="2212">
                  <c:v>3.0413325257419799</c:v>
                </c:pt>
                <c:pt idx="2213">
                  <c:v>3.04270745003029</c:v>
                </c:pt>
                <c:pt idx="2214">
                  <c:v>3.0440823743186001</c:v>
                </c:pt>
                <c:pt idx="2215">
                  <c:v>3.0454572986069102</c:v>
                </c:pt>
                <c:pt idx="2216">
                  <c:v>3.0468322228952198</c:v>
                </c:pt>
                <c:pt idx="2217">
                  <c:v>3.0482071471835299</c:v>
                </c:pt>
                <c:pt idx="2218">
                  <c:v>3.04958207147184</c:v>
                </c:pt>
                <c:pt idx="2219">
                  <c:v>3.0509569957601501</c:v>
                </c:pt>
                <c:pt idx="2220">
                  <c:v>3.0523319200484602</c:v>
                </c:pt>
                <c:pt idx="2221">
                  <c:v>3.0537068443367699</c:v>
                </c:pt>
                <c:pt idx="2222">
                  <c:v>3.05508176862508</c:v>
                </c:pt>
                <c:pt idx="2223">
                  <c:v>3.0564566929133901</c:v>
                </c:pt>
                <c:pt idx="2224">
                  <c:v>3.0578316172017002</c:v>
                </c:pt>
                <c:pt idx="2225">
                  <c:v>3.0592065414900098</c:v>
                </c:pt>
                <c:pt idx="2226">
                  <c:v>3.0605814657783199</c:v>
                </c:pt>
                <c:pt idx="2227">
                  <c:v>3.06195639006663</c:v>
                </c:pt>
                <c:pt idx="2228">
                  <c:v>3.0633313143549401</c:v>
                </c:pt>
                <c:pt idx="2229">
                  <c:v>3.0647062386432502</c:v>
                </c:pt>
                <c:pt idx="2230">
                  <c:v>3.0660811629315599</c:v>
                </c:pt>
                <c:pt idx="2231">
                  <c:v>3.06745608721987</c:v>
                </c:pt>
                <c:pt idx="2232">
                  <c:v>3.0688310115081801</c:v>
                </c:pt>
                <c:pt idx="2233">
                  <c:v>3.0702059357964901</c:v>
                </c:pt>
                <c:pt idx="2234">
                  <c:v>3.0715808600847998</c:v>
                </c:pt>
                <c:pt idx="2235">
                  <c:v>3.0729557843731099</c:v>
                </c:pt>
                <c:pt idx="2236">
                  <c:v>3.07433070866142</c:v>
                </c:pt>
                <c:pt idx="2237">
                  <c:v>3.0757056329497301</c:v>
                </c:pt>
                <c:pt idx="2238">
                  <c:v>3.0770805572380402</c:v>
                </c:pt>
                <c:pt idx="2239">
                  <c:v>3.0784554815263498</c:v>
                </c:pt>
                <c:pt idx="2240">
                  <c:v>3.0798304058146599</c:v>
                </c:pt>
                <c:pt idx="2241">
                  <c:v>3.08120533010297</c:v>
                </c:pt>
                <c:pt idx="2242">
                  <c:v>3.0825802543912801</c:v>
                </c:pt>
                <c:pt idx="2243">
                  <c:v>3.0839551786795898</c:v>
                </c:pt>
                <c:pt idx="2244">
                  <c:v>3.0853301029678999</c:v>
                </c:pt>
                <c:pt idx="2245">
                  <c:v>3.08670502725621</c:v>
                </c:pt>
                <c:pt idx="2246">
                  <c:v>3.0880799515445201</c:v>
                </c:pt>
                <c:pt idx="2247">
                  <c:v>3.0894548758328302</c:v>
                </c:pt>
                <c:pt idx="2248">
                  <c:v>3.0908298001211398</c:v>
                </c:pt>
                <c:pt idx="2249">
                  <c:v>3.0922047244094499</c:v>
                </c:pt>
                <c:pt idx="2250">
                  <c:v>3.09357964869776</c:v>
                </c:pt>
                <c:pt idx="2251">
                  <c:v>3.0949545729860701</c:v>
                </c:pt>
                <c:pt idx="2252">
                  <c:v>3.0963294972743798</c:v>
                </c:pt>
                <c:pt idx="2253">
                  <c:v>3.0977044215626899</c:v>
                </c:pt>
                <c:pt idx="2254">
                  <c:v>3.099079345851</c:v>
                </c:pt>
                <c:pt idx="2255">
                  <c:v>3.1004542701393101</c:v>
                </c:pt>
                <c:pt idx="2256">
                  <c:v>3.1018291944276202</c:v>
                </c:pt>
                <c:pt idx="2257">
                  <c:v>3.1032041187159298</c:v>
                </c:pt>
                <c:pt idx="2258">
                  <c:v>3.1045790430042399</c:v>
                </c:pt>
                <c:pt idx="2259">
                  <c:v>3.10595396729255</c:v>
                </c:pt>
                <c:pt idx="2260">
                  <c:v>3.1073288915808601</c:v>
                </c:pt>
                <c:pt idx="2261">
                  <c:v>3.1087038158691702</c:v>
                </c:pt>
                <c:pt idx="2262">
                  <c:v>3.1100787401574799</c:v>
                </c:pt>
                <c:pt idx="2263">
                  <c:v>3.11145366444579</c:v>
                </c:pt>
                <c:pt idx="2264">
                  <c:v>3.1128285887341001</c:v>
                </c:pt>
                <c:pt idx="2265">
                  <c:v>3.1142035130224102</c:v>
                </c:pt>
                <c:pt idx="2266">
                  <c:v>3.1155784373107198</c:v>
                </c:pt>
                <c:pt idx="2267">
                  <c:v>3.1169533615990299</c:v>
                </c:pt>
                <c:pt idx="2268">
                  <c:v>3.11832828588734</c:v>
                </c:pt>
                <c:pt idx="2269">
                  <c:v>3.1197032101756501</c:v>
                </c:pt>
                <c:pt idx="2270">
                  <c:v>3.1210781344639602</c:v>
                </c:pt>
                <c:pt idx="2271">
                  <c:v>3.1224530587522699</c:v>
                </c:pt>
                <c:pt idx="2272">
                  <c:v>3.12382798304058</c:v>
                </c:pt>
                <c:pt idx="2273">
                  <c:v>3.1252029073288901</c:v>
                </c:pt>
                <c:pt idx="2274">
                  <c:v>3.1265778316172002</c:v>
                </c:pt>
                <c:pt idx="2275">
                  <c:v>3.1279527559055098</c:v>
                </c:pt>
                <c:pt idx="2276">
                  <c:v>3.1293276801938199</c:v>
                </c:pt>
                <c:pt idx="2277">
                  <c:v>3.13070260448213</c:v>
                </c:pt>
                <c:pt idx="2278">
                  <c:v>3.1320775287704401</c:v>
                </c:pt>
                <c:pt idx="2279">
                  <c:v>3.1334524530587502</c:v>
                </c:pt>
                <c:pt idx="2280">
                  <c:v>3.1348273773470599</c:v>
                </c:pt>
                <c:pt idx="2281">
                  <c:v>3.1362023016353699</c:v>
                </c:pt>
                <c:pt idx="2282">
                  <c:v>3.13757722592368</c:v>
                </c:pt>
                <c:pt idx="2283">
                  <c:v>3.1389521502119901</c:v>
                </c:pt>
                <c:pt idx="2284">
                  <c:v>3.1403270745002998</c:v>
                </c:pt>
                <c:pt idx="2285">
                  <c:v>3.1417019987886099</c:v>
                </c:pt>
                <c:pt idx="2286">
                  <c:v>3.14307692307692</c:v>
                </c:pt>
                <c:pt idx="2287">
                  <c:v>3.1444518473652301</c:v>
                </c:pt>
                <c:pt idx="2288">
                  <c:v>3.1458267716535402</c:v>
                </c:pt>
                <c:pt idx="2289">
                  <c:v>3.1472016959418498</c:v>
                </c:pt>
                <c:pt idx="2290">
                  <c:v>3.1485766202301599</c:v>
                </c:pt>
                <c:pt idx="2291">
                  <c:v>3.14995154451847</c:v>
                </c:pt>
                <c:pt idx="2292">
                  <c:v>3.1513264688067801</c:v>
                </c:pt>
                <c:pt idx="2293">
                  <c:v>3.1527013930950898</c:v>
                </c:pt>
                <c:pt idx="2294">
                  <c:v>3.1540763173833999</c:v>
                </c:pt>
                <c:pt idx="2295">
                  <c:v>3.15545124167171</c:v>
                </c:pt>
                <c:pt idx="2296">
                  <c:v>3.1568261659600201</c:v>
                </c:pt>
                <c:pt idx="2297">
                  <c:v>3.1582010902483302</c:v>
                </c:pt>
                <c:pt idx="2298">
                  <c:v>3.1595760145366398</c:v>
                </c:pt>
                <c:pt idx="2299">
                  <c:v>3.1609509388249601</c:v>
                </c:pt>
                <c:pt idx="2300">
                  <c:v>3.1623258631132698</c:v>
                </c:pt>
                <c:pt idx="2301">
                  <c:v>3.1637007874015799</c:v>
                </c:pt>
                <c:pt idx="2302">
                  <c:v>3.16507571168989</c:v>
                </c:pt>
                <c:pt idx="2303">
                  <c:v>3.1664506359782001</c:v>
                </c:pt>
                <c:pt idx="2304">
                  <c:v>3.1678255602665102</c:v>
                </c:pt>
                <c:pt idx="2305">
                  <c:v>3.1692004845548198</c:v>
                </c:pt>
                <c:pt idx="2306">
                  <c:v>3.1705754088431299</c:v>
                </c:pt>
                <c:pt idx="2307">
                  <c:v>3.17195033313144</c:v>
                </c:pt>
                <c:pt idx="2308">
                  <c:v>3.1733252574197501</c:v>
                </c:pt>
                <c:pt idx="2309">
                  <c:v>3.1747001817080598</c:v>
                </c:pt>
                <c:pt idx="2310">
                  <c:v>3.1760751059963699</c:v>
                </c:pt>
                <c:pt idx="2311">
                  <c:v>3.17745003028468</c:v>
                </c:pt>
                <c:pt idx="2312">
                  <c:v>3.1788249545729901</c:v>
                </c:pt>
                <c:pt idx="2313">
                  <c:v>3.1801998788613002</c:v>
                </c:pt>
                <c:pt idx="2314">
                  <c:v>3.1815748031496098</c:v>
                </c:pt>
                <c:pt idx="2315">
                  <c:v>3.1829497274379199</c:v>
                </c:pt>
                <c:pt idx="2316">
                  <c:v>3.18432465172623</c:v>
                </c:pt>
                <c:pt idx="2317">
                  <c:v>3.1856995760145401</c:v>
                </c:pt>
                <c:pt idx="2318">
                  <c:v>3.1870745003028502</c:v>
                </c:pt>
                <c:pt idx="2319">
                  <c:v>3.1884494245911599</c:v>
                </c:pt>
                <c:pt idx="2320">
                  <c:v>3.18982434887947</c:v>
                </c:pt>
                <c:pt idx="2321">
                  <c:v>3.1911992731677801</c:v>
                </c:pt>
                <c:pt idx="2322">
                  <c:v>3.1925741974560902</c:v>
                </c:pt>
                <c:pt idx="2323">
                  <c:v>3.1939491217443998</c:v>
                </c:pt>
                <c:pt idx="2324">
                  <c:v>3.1953240460327099</c:v>
                </c:pt>
                <c:pt idx="2325">
                  <c:v>3.19669897032102</c:v>
                </c:pt>
                <c:pt idx="2326">
                  <c:v>3.1980738946093301</c:v>
                </c:pt>
                <c:pt idx="2327">
                  <c:v>3.1994488188976402</c:v>
                </c:pt>
                <c:pt idx="2328">
                  <c:v>3.2008237431859499</c:v>
                </c:pt>
                <c:pt idx="2329">
                  <c:v>3.20219866747426</c:v>
                </c:pt>
                <c:pt idx="2330">
                  <c:v>3.2035735917625701</c:v>
                </c:pt>
                <c:pt idx="2331">
                  <c:v>3.2049485160508802</c:v>
                </c:pt>
                <c:pt idx="2332">
                  <c:v>3.2063234403391898</c:v>
                </c:pt>
                <c:pt idx="2333">
                  <c:v>3.2076983646274999</c:v>
                </c:pt>
                <c:pt idx="2334">
                  <c:v>3.20907328891581</c:v>
                </c:pt>
                <c:pt idx="2335">
                  <c:v>3.2104482132041201</c:v>
                </c:pt>
                <c:pt idx="2336">
                  <c:v>3.2118231374924302</c:v>
                </c:pt>
                <c:pt idx="2337">
                  <c:v>3.2131980617807399</c:v>
                </c:pt>
                <c:pt idx="2338">
                  <c:v>3.21457298606905</c:v>
                </c:pt>
                <c:pt idx="2339">
                  <c:v>3.2159479103573601</c:v>
                </c:pt>
                <c:pt idx="2340">
                  <c:v>3.2173228346456701</c:v>
                </c:pt>
                <c:pt idx="2341">
                  <c:v>3.2186977589339798</c:v>
                </c:pt>
                <c:pt idx="2342">
                  <c:v>3.2200726832222899</c:v>
                </c:pt>
                <c:pt idx="2343">
                  <c:v>3.2214476075106</c:v>
                </c:pt>
                <c:pt idx="2344">
                  <c:v>3.2228225317989101</c:v>
                </c:pt>
                <c:pt idx="2345">
                  <c:v>3.2241974560872202</c:v>
                </c:pt>
                <c:pt idx="2346">
                  <c:v>3.2255723803755298</c:v>
                </c:pt>
                <c:pt idx="2347">
                  <c:v>3.2269473046638399</c:v>
                </c:pt>
                <c:pt idx="2348">
                  <c:v>3.22832222895215</c:v>
                </c:pt>
                <c:pt idx="2349">
                  <c:v>3.2296971532404601</c:v>
                </c:pt>
                <c:pt idx="2350">
                  <c:v>3.2310720775287698</c:v>
                </c:pt>
                <c:pt idx="2351">
                  <c:v>3.2324470018170799</c:v>
                </c:pt>
                <c:pt idx="2352">
                  <c:v>3.23382192610539</c:v>
                </c:pt>
                <c:pt idx="2353">
                  <c:v>3.2351968503937001</c:v>
                </c:pt>
                <c:pt idx="2354">
                  <c:v>3.2365717746820102</c:v>
                </c:pt>
                <c:pt idx="2355">
                  <c:v>3.2379466989703198</c:v>
                </c:pt>
                <c:pt idx="2356">
                  <c:v>3.2393216232586299</c:v>
                </c:pt>
                <c:pt idx="2357">
                  <c:v>3.24069654754694</c:v>
                </c:pt>
                <c:pt idx="2358">
                  <c:v>3.2420714718352501</c:v>
                </c:pt>
                <c:pt idx="2359">
                  <c:v>3.2434463961235598</c:v>
                </c:pt>
                <c:pt idx="2360">
                  <c:v>3.2448213204118699</c:v>
                </c:pt>
                <c:pt idx="2361">
                  <c:v>3.24619624470018</c:v>
                </c:pt>
                <c:pt idx="2362">
                  <c:v>3.2475711689884901</c:v>
                </c:pt>
                <c:pt idx="2363">
                  <c:v>3.2489460932768002</c:v>
                </c:pt>
                <c:pt idx="2364">
                  <c:v>3.2503210175651098</c:v>
                </c:pt>
                <c:pt idx="2365">
                  <c:v>3.2516959418534199</c:v>
                </c:pt>
                <c:pt idx="2366">
                  <c:v>3.25307086614173</c:v>
                </c:pt>
                <c:pt idx="2367">
                  <c:v>3.2544457904300401</c:v>
                </c:pt>
                <c:pt idx="2368">
                  <c:v>3.2558207147183502</c:v>
                </c:pt>
                <c:pt idx="2369">
                  <c:v>3.2571956390066599</c:v>
                </c:pt>
                <c:pt idx="2370">
                  <c:v>3.25857056329497</c:v>
                </c:pt>
                <c:pt idx="2371">
                  <c:v>3.2599454875832801</c:v>
                </c:pt>
                <c:pt idx="2372">
                  <c:v>3.2613204118715902</c:v>
                </c:pt>
                <c:pt idx="2373">
                  <c:v>3.2626953361598998</c:v>
                </c:pt>
                <c:pt idx="2374">
                  <c:v>3.2640702604482099</c:v>
                </c:pt>
                <c:pt idx="2375">
                  <c:v>3.26544518473652</c:v>
                </c:pt>
                <c:pt idx="2376">
                  <c:v>3.2668201090248301</c:v>
                </c:pt>
                <c:pt idx="2377">
                  <c:v>3.2681950333131402</c:v>
                </c:pt>
                <c:pt idx="2378">
                  <c:v>3.2695699576014499</c:v>
                </c:pt>
                <c:pt idx="2379">
                  <c:v>3.27094488188976</c:v>
                </c:pt>
                <c:pt idx="2380">
                  <c:v>3.2723198061780701</c:v>
                </c:pt>
                <c:pt idx="2381">
                  <c:v>3.2736947304663802</c:v>
                </c:pt>
                <c:pt idx="2382">
                  <c:v>3.2750696547546898</c:v>
                </c:pt>
                <c:pt idx="2383">
                  <c:v>3.2764445790429999</c:v>
                </c:pt>
                <c:pt idx="2384">
                  <c:v>3.27781950333131</c:v>
                </c:pt>
                <c:pt idx="2385">
                  <c:v>3.2791944276196201</c:v>
                </c:pt>
                <c:pt idx="2386">
                  <c:v>3.28056935190794</c:v>
                </c:pt>
                <c:pt idx="2387">
                  <c:v>3.2819442761962399</c:v>
                </c:pt>
                <c:pt idx="2388">
                  <c:v>3.2833192004845602</c:v>
                </c:pt>
                <c:pt idx="2389">
                  <c:v>3.2846941247728698</c:v>
                </c:pt>
                <c:pt idx="2390">
                  <c:v>3.2860690490611799</c:v>
                </c:pt>
                <c:pt idx="2391">
                  <c:v>3.28744397334949</c:v>
                </c:pt>
                <c:pt idx="2392">
                  <c:v>3.2888188976378001</c:v>
                </c:pt>
                <c:pt idx="2393">
                  <c:v>3.2901938219261102</c:v>
                </c:pt>
                <c:pt idx="2394">
                  <c:v>3.2915687462144199</c:v>
                </c:pt>
                <c:pt idx="2395">
                  <c:v>3.29294367050273</c:v>
                </c:pt>
                <c:pt idx="2396">
                  <c:v>3.2943185947910401</c:v>
                </c:pt>
                <c:pt idx="2397">
                  <c:v>3.2956935190793502</c:v>
                </c:pt>
                <c:pt idx="2398">
                  <c:v>3.2970684433676598</c:v>
                </c:pt>
                <c:pt idx="2399">
                  <c:v>3.2984433676559699</c:v>
                </c:pt>
                <c:pt idx="2400">
                  <c:v>3.29981829194428</c:v>
                </c:pt>
                <c:pt idx="2401">
                  <c:v>3.3011932162325901</c:v>
                </c:pt>
                <c:pt idx="2402">
                  <c:v>3.3025681405209002</c:v>
                </c:pt>
                <c:pt idx="2403">
                  <c:v>3.3039430648092099</c:v>
                </c:pt>
                <c:pt idx="2404">
                  <c:v>3.3053179890975199</c:v>
                </c:pt>
                <c:pt idx="2405">
                  <c:v>3.30669291338583</c:v>
                </c:pt>
                <c:pt idx="2406">
                  <c:v>3.3080678376741401</c:v>
                </c:pt>
                <c:pt idx="2407">
                  <c:v>3.3094427619624498</c:v>
                </c:pt>
                <c:pt idx="2408">
                  <c:v>3.3108176862507599</c:v>
                </c:pt>
                <c:pt idx="2409">
                  <c:v>3.31219261053907</c:v>
                </c:pt>
                <c:pt idx="2410">
                  <c:v>3.3135675348273801</c:v>
                </c:pt>
                <c:pt idx="2411">
                  <c:v>3.3149424591156902</c:v>
                </c:pt>
                <c:pt idx="2412">
                  <c:v>3.3163173834039998</c:v>
                </c:pt>
                <c:pt idx="2413">
                  <c:v>3.3176923076923099</c:v>
                </c:pt>
                <c:pt idx="2414">
                  <c:v>3.31906723198062</c:v>
                </c:pt>
                <c:pt idx="2415">
                  <c:v>3.3204421562689301</c:v>
                </c:pt>
                <c:pt idx="2416">
                  <c:v>3.3218170805572398</c:v>
                </c:pt>
                <c:pt idx="2417">
                  <c:v>3.3231920048455499</c:v>
                </c:pt>
                <c:pt idx="2418">
                  <c:v>3.32456692913386</c:v>
                </c:pt>
                <c:pt idx="2419">
                  <c:v>3.3259418534221701</c:v>
                </c:pt>
                <c:pt idx="2420">
                  <c:v>3.3273167777104802</c:v>
                </c:pt>
                <c:pt idx="2421">
                  <c:v>3.3286917019987898</c:v>
                </c:pt>
                <c:pt idx="2422">
                  <c:v>3.3300666262870999</c:v>
                </c:pt>
                <c:pt idx="2423">
                  <c:v>3.33144155057541</c:v>
                </c:pt>
                <c:pt idx="2424">
                  <c:v>3.3328164748637201</c:v>
                </c:pt>
                <c:pt idx="2425">
                  <c:v>3.3341913991520302</c:v>
                </c:pt>
                <c:pt idx="2426">
                  <c:v>3.3355663234403399</c:v>
                </c:pt>
                <c:pt idx="2427">
                  <c:v>3.33694124772865</c:v>
                </c:pt>
                <c:pt idx="2428">
                  <c:v>3.3383161720169601</c:v>
                </c:pt>
                <c:pt idx="2429">
                  <c:v>3.3396910963052702</c:v>
                </c:pt>
                <c:pt idx="2430">
                  <c:v>3.3410660205935798</c:v>
                </c:pt>
                <c:pt idx="2431">
                  <c:v>3.3424409448818899</c:v>
                </c:pt>
                <c:pt idx="2432">
                  <c:v>3.3438158691702</c:v>
                </c:pt>
                <c:pt idx="2433">
                  <c:v>3.3451907934585101</c:v>
                </c:pt>
                <c:pt idx="2434">
                  <c:v>3.3465657177468202</c:v>
                </c:pt>
                <c:pt idx="2435">
                  <c:v>3.3479406420351299</c:v>
                </c:pt>
                <c:pt idx="2436">
                  <c:v>3.34931556632344</c:v>
                </c:pt>
                <c:pt idx="2437">
                  <c:v>3.3506904906117501</c:v>
                </c:pt>
                <c:pt idx="2438">
                  <c:v>3.3520654149000602</c:v>
                </c:pt>
                <c:pt idx="2439">
                  <c:v>3.3534403391883698</c:v>
                </c:pt>
                <c:pt idx="2440">
                  <c:v>3.3548152634766799</c:v>
                </c:pt>
                <c:pt idx="2441">
                  <c:v>3.35619018776499</c:v>
                </c:pt>
                <c:pt idx="2442">
                  <c:v>3.3575651120533001</c:v>
                </c:pt>
                <c:pt idx="2443">
                  <c:v>3.3589400363416102</c:v>
                </c:pt>
                <c:pt idx="2444">
                  <c:v>3.3603149606299199</c:v>
                </c:pt>
                <c:pt idx="2445">
                  <c:v>3.36168988491823</c:v>
                </c:pt>
                <c:pt idx="2446">
                  <c:v>3.3630648092065401</c:v>
                </c:pt>
                <c:pt idx="2447">
                  <c:v>3.3644397334948501</c:v>
                </c:pt>
                <c:pt idx="2448">
                  <c:v>3.3658146577831598</c:v>
                </c:pt>
                <c:pt idx="2449">
                  <c:v>3.3671895820714699</c:v>
                </c:pt>
                <c:pt idx="2450">
                  <c:v>3.36856450635978</c:v>
                </c:pt>
                <c:pt idx="2451">
                  <c:v>3.3699394306480901</c:v>
                </c:pt>
                <c:pt idx="2452">
                  <c:v>3.3713143549364002</c:v>
                </c:pt>
                <c:pt idx="2453">
                  <c:v>3.3726892792247098</c:v>
                </c:pt>
                <c:pt idx="2454">
                  <c:v>3.3740642035130199</c:v>
                </c:pt>
                <c:pt idx="2455">
                  <c:v>3.37543912780133</c:v>
                </c:pt>
                <c:pt idx="2456">
                  <c:v>3.3768140520896401</c:v>
                </c:pt>
                <c:pt idx="2457">
                  <c:v>3.3781889763779498</c:v>
                </c:pt>
                <c:pt idx="2458">
                  <c:v>3.3795639006662599</c:v>
                </c:pt>
                <c:pt idx="2459">
                  <c:v>3.38093882495457</c:v>
                </c:pt>
                <c:pt idx="2460">
                  <c:v>3.3823137492428801</c:v>
                </c:pt>
                <c:pt idx="2461">
                  <c:v>3.3836886735311902</c:v>
                </c:pt>
                <c:pt idx="2462">
                  <c:v>3.3850635978194998</c:v>
                </c:pt>
                <c:pt idx="2463">
                  <c:v>3.3864385221078099</c:v>
                </c:pt>
                <c:pt idx="2464">
                  <c:v>3.38781344639612</c:v>
                </c:pt>
                <c:pt idx="2465">
                  <c:v>3.3891883706844301</c:v>
                </c:pt>
                <c:pt idx="2466">
                  <c:v>3.3905632949727398</c:v>
                </c:pt>
                <c:pt idx="2467">
                  <c:v>3.3919382192610499</c:v>
                </c:pt>
                <c:pt idx="2468">
                  <c:v>3.39331314354936</c:v>
                </c:pt>
                <c:pt idx="2469">
                  <c:v>3.3946880678376701</c:v>
                </c:pt>
                <c:pt idx="2470">
                  <c:v>3.3960629921259802</c:v>
                </c:pt>
                <c:pt idx="2471">
                  <c:v>3.3974379164142898</c:v>
                </c:pt>
                <c:pt idx="2472">
                  <c:v>3.3988128407026101</c:v>
                </c:pt>
                <c:pt idx="2473">
                  <c:v>3.4001877649909198</c:v>
                </c:pt>
                <c:pt idx="2474">
                  <c:v>3.4015626892792299</c:v>
                </c:pt>
                <c:pt idx="2475">
                  <c:v>3.40293761356754</c:v>
                </c:pt>
                <c:pt idx="2476">
                  <c:v>3.4043125378558501</c:v>
                </c:pt>
                <c:pt idx="2477">
                  <c:v>3.4056874621441602</c:v>
                </c:pt>
                <c:pt idx="2478">
                  <c:v>3.4070623864324698</c:v>
                </c:pt>
                <c:pt idx="2479">
                  <c:v>3.4084373107207799</c:v>
                </c:pt>
                <c:pt idx="2480">
                  <c:v>3.40981223500909</c:v>
                </c:pt>
                <c:pt idx="2481">
                  <c:v>3.4111871592974001</c:v>
                </c:pt>
                <c:pt idx="2482">
                  <c:v>3.4125620835857098</c:v>
                </c:pt>
                <c:pt idx="2483">
                  <c:v>3.4139370078740199</c:v>
                </c:pt>
                <c:pt idx="2484">
                  <c:v>3.41531193216233</c:v>
                </c:pt>
                <c:pt idx="2485">
                  <c:v>3.4166868564506401</c:v>
                </c:pt>
                <c:pt idx="2486">
                  <c:v>3.4180617807389502</c:v>
                </c:pt>
                <c:pt idx="2487">
                  <c:v>3.4194367050272598</c:v>
                </c:pt>
                <c:pt idx="2488">
                  <c:v>3.4208116293155699</c:v>
                </c:pt>
                <c:pt idx="2489">
                  <c:v>3.42218655360388</c:v>
                </c:pt>
                <c:pt idx="2490">
                  <c:v>3.4235614778921901</c:v>
                </c:pt>
                <c:pt idx="2491">
                  <c:v>3.4249364021805002</c:v>
                </c:pt>
                <c:pt idx="2492">
                  <c:v>3.4263113264688099</c:v>
                </c:pt>
                <c:pt idx="2493">
                  <c:v>3.42768625075712</c:v>
                </c:pt>
                <c:pt idx="2494">
                  <c:v>3.4290611750454301</c:v>
                </c:pt>
                <c:pt idx="2495">
                  <c:v>3.4304360993337402</c:v>
                </c:pt>
                <c:pt idx="2496">
                  <c:v>3.4318110236220498</c:v>
                </c:pt>
                <c:pt idx="2497">
                  <c:v>3.4331859479103599</c:v>
                </c:pt>
                <c:pt idx="2498">
                  <c:v>3.43456087219867</c:v>
                </c:pt>
                <c:pt idx="2499">
                  <c:v>3.4359357964869801</c:v>
                </c:pt>
                <c:pt idx="2500">
                  <c:v>3.4373107207752902</c:v>
                </c:pt>
                <c:pt idx="2501">
                  <c:v>3.4386856450635999</c:v>
                </c:pt>
                <c:pt idx="2502">
                  <c:v>3.44006056935191</c:v>
                </c:pt>
                <c:pt idx="2503">
                  <c:v>3.4414354936402201</c:v>
                </c:pt>
                <c:pt idx="2504">
                  <c:v>3.4428104179285302</c:v>
                </c:pt>
                <c:pt idx="2505">
                  <c:v>3.4441853422168398</c:v>
                </c:pt>
                <c:pt idx="2506">
                  <c:v>3.4455602665051499</c:v>
                </c:pt>
                <c:pt idx="2507">
                  <c:v>3.44693519079346</c:v>
                </c:pt>
                <c:pt idx="2508">
                  <c:v>3.4483101150817701</c:v>
                </c:pt>
                <c:pt idx="2509">
                  <c:v>3.4496850393700802</c:v>
                </c:pt>
                <c:pt idx="2510">
                  <c:v>3.4510599636583899</c:v>
                </c:pt>
                <c:pt idx="2511">
                  <c:v>3.4524348879466999</c:v>
                </c:pt>
                <c:pt idx="2512">
                  <c:v>3.45380981223501</c:v>
                </c:pt>
                <c:pt idx="2513">
                  <c:v>3.4551847365233201</c:v>
                </c:pt>
                <c:pt idx="2514">
                  <c:v>3.4565596608116298</c:v>
                </c:pt>
                <c:pt idx="2515">
                  <c:v>3.4579345850999399</c:v>
                </c:pt>
                <c:pt idx="2516">
                  <c:v>3.45930950938825</c:v>
                </c:pt>
                <c:pt idx="2517">
                  <c:v>3.4606844336765601</c:v>
                </c:pt>
                <c:pt idx="2518">
                  <c:v>3.4620593579648702</c:v>
                </c:pt>
                <c:pt idx="2519">
                  <c:v>3.4634342822531798</c:v>
                </c:pt>
                <c:pt idx="2520">
                  <c:v>3.4648092065414899</c:v>
                </c:pt>
                <c:pt idx="2521">
                  <c:v>3.4661841308298</c:v>
                </c:pt>
                <c:pt idx="2522">
                  <c:v>3.4675590551181101</c:v>
                </c:pt>
                <c:pt idx="2523">
                  <c:v>3.4689339794064198</c:v>
                </c:pt>
                <c:pt idx="2524">
                  <c:v>3.4703089036947299</c:v>
                </c:pt>
                <c:pt idx="2525">
                  <c:v>3.47168382798304</c:v>
                </c:pt>
                <c:pt idx="2526">
                  <c:v>3.4730587522713501</c:v>
                </c:pt>
                <c:pt idx="2527">
                  <c:v>3.4744336765596602</c:v>
                </c:pt>
                <c:pt idx="2528">
                  <c:v>3.4758086008479698</c:v>
                </c:pt>
                <c:pt idx="2529">
                  <c:v>3.4771835251362799</c:v>
                </c:pt>
                <c:pt idx="2530">
                  <c:v>3.47855844942459</c:v>
                </c:pt>
                <c:pt idx="2531">
                  <c:v>3.4799333737129001</c:v>
                </c:pt>
                <c:pt idx="2532">
                  <c:v>3.4813082980012098</c:v>
                </c:pt>
                <c:pt idx="2533">
                  <c:v>3.4826832222895199</c:v>
                </c:pt>
                <c:pt idx="2534">
                  <c:v>3.48405814657783</c:v>
                </c:pt>
                <c:pt idx="2535">
                  <c:v>3.4854330708661401</c:v>
                </c:pt>
                <c:pt idx="2536">
                  <c:v>3.4868079951544502</c:v>
                </c:pt>
                <c:pt idx="2537">
                  <c:v>3.4881829194427598</c:v>
                </c:pt>
                <c:pt idx="2538">
                  <c:v>3.4895578437310699</c:v>
                </c:pt>
                <c:pt idx="2539">
                  <c:v>3.49093276801938</c:v>
                </c:pt>
                <c:pt idx="2540">
                  <c:v>3.4923076923076901</c:v>
                </c:pt>
                <c:pt idx="2541">
                  <c:v>3.4936826165960002</c:v>
                </c:pt>
                <c:pt idx="2542">
                  <c:v>3.4950575408843099</c:v>
                </c:pt>
                <c:pt idx="2543">
                  <c:v>3.49643246517262</c:v>
                </c:pt>
                <c:pt idx="2544">
                  <c:v>3.4978073894609301</c:v>
                </c:pt>
                <c:pt idx="2545">
                  <c:v>3.4991823137492402</c:v>
                </c:pt>
                <c:pt idx="2546">
                  <c:v>3.5005572380375498</c:v>
                </c:pt>
                <c:pt idx="2547">
                  <c:v>3.5019321623258599</c:v>
                </c:pt>
                <c:pt idx="2548">
                  <c:v>3.50330708661417</c:v>
                </c:pt>
                <c:pt idx="2549">
                  <c:v>3.5046820109024801</c:v>
                </c:pt>
                <c:pt idx="2550">
                  <c:v>3.5060569351907902</c:v>
                </c:pt>
                <c:pt idx="2551">
                  <c:v>3.5074318594790999</c:v>
                </c:pt>
                <c:pt idx="2552">
                  <c:v>3.50880678376741</c:v>
                </c:pt>
                <c:pt idx="2553">
                  <c:v>3.5101817080557201</c:v>
                </c:pt>
                <c:pt idx="2554">
                  <c:v>3.5115566323440301</c:v>
                </c:pt>
                <c:pt idx="2555">
                  <c:v>3.5129315566323398</c:v>
                </c:pt>
                <c:pt idx="2556">
                  <c:v>3.5143064809206499</c:v>
                </c:pt>
                <c:pt idx="2557">
                  <c:v>3.51568140520896</c:v>
                </c:pt>
                <c:pt idx="2558">
                  <c:v>3.5170563294972701</c:v>
                </c:pt>
                <c:pt idx="2559">
                  <c:v>3.5184312537855802</c:v>
                </c:pt>
                <c:pt idx="2560">
                  <c:v>3.5198061780738898</c:v>
                </c:pt>
                <c:pt idx="2561">
                  <c:v>3.5211811023622102</c:v>
                </c:pt>
                <c:pt idx="2562">
                  <c:v>3.5225560266505198</c:v>
                </c:pt>
                <c:pt idx="2563">
                  <c:v>3.5239309509388299</c:v>
                </c:pt>
                <c:pt idx="2564">
                  <c:v>3.52530587522714</c:v>
                </c:pt>
                <c:pt idx="2565">
                  <c:v>3.5266807995154501</c:v>
                </c:pt>
                <c:pt idx="2566">
                  <c:v>3.5280557238037602</c:v>
                </c:pt>
                <c:pt idx="2567">
                  <c:v>3.5294306480920699</c:v>
                </c:pt>
                <c:pt idx="2568">
                  <c:v>3.53080557238038</c:v>
                </c:pt>
                <c:pt idx="2569">
                  <c:v>3.5321804966686901</c:v>
                </c:pt>
                <c:pt idx="2570">
                  <c:v>3.5335554209570001</c:v>
                </c:pt>
                <c:pt idx="2571">
                  <c:v>3.5349303452453098</c:v>
                </c:pt>
                <c:pt idx="2572">
                  <c:v>3.5363052695336199</c:v>
                </c:pt>
                <c:pt idx="2573">
                  <c:v>3.53768019382193</c:v>
                </c:pt>
                <c:pt idx="2574">
                  <c:v>3.5390551181102401</c:v>
                </c:pt>
                <c:pt idx="2575">
                  <c:v>3.5404300423985502</c:v>
                </c:pt>
                <c:pt idx="2576">
                  <c:v>3.5418049666868598</c:v>
                </c:pt>
                <c:pt idx="2577">
                  <c:v>3.5431798909751699</c:v>
                </c:pt>
                <c:pt idx="2578">
                  <c:v>3.54455481526348</c:v>
                </c:pt>
                <c:pt idx="2579">
                  <c:v>3.5459297395517901</c:v>
                </c:pt>
                <c:pt idx="2580">
                  <c:v>3.5473046638400998</c:v>
                </c:pt>
                <c:pt idx="2581">
                  <c:v>3.5486795881284099</c:v>
                </c:pt>
                <c:pt idx="2582">
                  <c:v>3.55005451241672</c:v>
                </c:pt>
                <c:pt idx="2583">
                  <c:v>3.5514294367050301</c:v>
                </c:pt>
                <c:pt idx="2584">
                  <c:v>3.5528043609933402</c:v>
                </c:pt>
                <c:pt idx="2585">
                  <c:v>3.5541792852816498</c:v>
                </c:pt>
                <c:pt idx="2586">
                  <c:v>3.5555542095699599</c:v>
                </c:pt>
                <c:pt idx="2587">
                  <c:v>3.55692913385827</c:v>
                </c:pt>
                <c:pt idx="2588">
                  <c:v>3.5583040581465801</c:v>
                </c:pt>
                <c:pt idx="2589">
                  <c:v>3.5596789824348898</c:v>
                </c:pt>
                <c:pt idx="2590">
                  <c:v>3.5610539067231999</c:v>
                </c:pt>
                <c:pt idx="2591">
                  <c:v>3.56242883101151</c:v>
                </c:pt>
                <c:pt idx="2592">
                  <c:v>3.5638037552998201</c:v>
                </c:pt>
                <c:pt idx="2593">
                  <c:v>3.5651786795881302</c:v>
                </c:pt>
                <c:pt idx="2594">
                  <c:v>3.5665536038764398</c:v>
                </c:pt>
                <c:pt idx="2595">
                  <c:v>3.5679285281647499</c:v>
                </c:pt>
                <c:pt idx="2596">
                  <c:v>3.56930345245306</c:v>
                </c:pt>
                <c:pt idx="2597">
                  <c:v>3.5706783767413701</c:v>
                </c:pt>
                <c:pt idx="2598">
                  <c:v>3.5720533010296802</c:v>
                </c:pt>
                <c:pt idx="2599">
                  <c:v>3.5734282253179899</c:v>
                </c:pt>
                <c:pt idx="2600">
                  <c:v>3.5748031496063</c:v>
                </c:pt>
                <c:pt idx="2601">
                  <c:v>3.5761780738946101</c:v>
                </c:pt>
                <c:pt idx="2602">
                  <c:v>3.5775529981829202</c:v>
                </c:pt>
                <c:pt idx="2603">
                  <c:v>3.5789279224712298</c:v>
                </c:pt>
                <c:pt idx="2604">
                  <c:v>3.5803028467595399</c:v>
                </c:pt>
                <c:pt idx="2605">
                  <c:v>3.58167777104785</c:v>
                </c:pt>
                <c:pt idx="2606">
                  <c:v>3.5830526953361601</c:v>
                </c:pt>
                <c:pt idx="2607">
                  <c:v>3.5844276196244702</c:v>
                </c:pt>
                <c:pt idx="2608">
                  <c:v>3.5858025439127799</c:v>
                </c:pt>
                <c:pt idx="2609">
                  <c:v>3.58717746820109</c:v>
                </c:pt>
                <c:pt idx="2610">
                  <c:v>3.5885523924894001</c:v>
                </c:pt>
                <c:pt idx="2611">
                  <c:v>3.5899273167777102</c:v>
                </c:pt>
                <c:pt idx="2612">
                  <c:v>3.5913022410660198</c:v>
                </c:pt>
                <c:pt idx="2613">
                  <c:v>3.5926771653543299</c:v>
                </c:pt>
                <c:pt idx="2614">
                  <c:v>3.59405208964264</c:v>
                </c:pt>
                <c:pt idx="2615">
                  <c:v>3.5954270139309501</c:v>
                </c:pt>
                <c:pt idx="2616">
                  <c:v>3.5968019382192602</c:v>
                </c:pt>
                <c:pt idx="2617">
                  <c:v>3.5981768625075699</c:v>
                </c:pt>
                <c:pt idx="2618">
                  <c:v>3.5995517867958799</c:v>
                </c:pt>
                <c:pt idx="2619">
                  <c:v>3.60092671108419</c:v>
                </c:pt>
                <c:pt idx="2620">
                  <c:v>3.6023016353725001</c:v>
                </c:pt>
                <c:pt idx="2621">
                  <c:v>3.6036765596608098</c:v>
                </c:pt>
                <c:pt idx="2622">
                  <c:v>3.6050514839491199</c:v>
                </c:pt>
                <c:pt idx="2623">
                  <c:v>3.60642640823743</c:v>
                </c:pt>
                <c:pt idx="2624">
                  <c:v>3.6078013325257401</c:v>
                </c:pt>
                <c:pt idx="2625">
                  <c:v>3.6091762568140502</c:v>
                </c:pt>
                <c:pt idx="2626">
                  <c:v>3.6105511811023598</c:v>
                </c:pt>
                <c:pt idx="2627">
                  <c:v>3.6119261053906699</c:v>
                </c:pt>
                <c:pt idx="2628">
                  <c:v>3.61330102967898</c:v>
                </c:pt>
                <c:pt idx="2629">
                  <c:v>3.6146759539672901</c:v>
                </c:pt>
                <c:pt idx="2630">
                  <c:v>3.6160508782555998</c:v>
                </c:pt>
                <c:pt idx="2631">
                  <c:v>3.6174258025439099</c:v>
                </c:pt>
                <c:pt idx="2632">
                  <c:v>3.61880072683222</c:v>
                </c:pt>
                <c:pt idx="2633">
                  <c:v>3.6201756511205301</c:v>
                </c:pt>
                <c:pt idx="2634">
                  <c:v>3.6215505754088402</c:v>
                </c:pt>
                <c:pt idx="2635">
                  <c:v>3.6229254996971498</c:v>
                </c:pt>
                <c:pt idx="2636">
                  <c:v>3.6243004239854599</c:v>
                </c:pt>
                <c:pt idx="2637">
                  <c:v>3.62567534827377</c:v>
                </c:pt>
                <c:pt idx="2638">
                  <c:v>3.6270502725620801</c:v>
                </c:pt>
                <c:pt idx="2639">
                  <c:v>3.6284251968503902</c:v>
                </c:pt>
                <c:pt idx="2640">
                  <c:v>3.6298001211386999</c:v>
                </c:pt>
                <c:pt idx="2641">
                  <c:v>3.63117504542701</c:v>
                </c:pt>
                <c:pt idx="2642">
                  <c:v>3.6325499697153201</c:v>
                </c:pt>
                <c:pt idx="2643">
                  <c:v>3.6339248940036302</c:v>
                </c:pt>
                <c:pt idx="2644">
                  <c:v>3.6352998182919398</c:v>
                </c:pt>
                <c:pt idx="2645">
                  <c:v>3.6366747425802499</c:v>
                </c:pt>
                <c:pt idx="2646">
                  <c:v>3.63804966686856</c:v>
                </c:pt>
                <c:pt idx="2647">
                  <c:v>3.6394245911568799</c:v>
                </c:pt>
                <c:pt idx="2648">
                  <c:v>3.64079951544519</c:v>
                </c:pt>
                <c:pt idx="2649">
                  <c:v>3.6421744397334899</c:v>
                </c:pt>
                <c:pt idx="2650">
                  <c:v>3.6435493640218102</c:v>
                </c:pt>
                <c:pt idx="2651">
                  <c:v>3.6449242883101198</c:v>
                </c:pt>
                <c:pt idx="2652">
                  <c:v>3.6462992125984299</c:v>
                </c:pt>
                <c:pt idx="2653">
                  <c:v>3.64767413688674</c:v>
                </c:pt>
                <c:pt idx="2654">
                  <c:v>3.6490490611750501</c:v>
                </c:pt>
                <c:pt idx="2655">
                  <c:v>3.6504239854633602</c:v>
                </c:pt>
                <c:pt idx="2656">
                  <c:v>3.6517989097516699</c:v>
                </c:pt>
                <c:pt idx="2657">
                  <c:v>3.65317383403998</c:v>
                </c:pt>
                <c:pt idx="2658">
                  <c:v>3.6545487583282901</c:v>
                </c:pt>
                <c:pt idx="2659">
                  <c:v>3.6559236826166002</c:v>
                </c:pt>
                <c:pt idx="2660">
                  <c:v>3.6572986069049098</c:v>
                </c:pt>
                <c:pt idx="2661">
                  <c:v>3.6586735311932199</c:v>
                </c:pt>
                <c:pt idx="2662">
                  <c:v>3.66004845548153</c:v>
                </c:pt>
                <c:pt idx="2663">
                  <c:v>3.6614233797698401</c:v>
                </c:pt>
                <c:pt idx="2664">
                  <c:v>3.6627983040581502</c:v>
                </c:pt>
                <c:pt idx="2665">
                  <c:v>3.6641732283464599</c:v>
                </c:pt>
                <c:pt idx="2666">
                  <c:v>3.66554815263477</c:v>
                </c:pt>
                <c:pt idx="2667">
                  <c:v>3.6669230769230801</c:v>
                </c:pt>
                <c:pt idx="2668">
                  <c:v>3.6682980012113902</c:v>
                </c:pt>
                <c:pt idx="2669">
                  <c:v>3.6696729254996998</c:v>
                </c:pt>
                <c:pt idx="2670">
                  <c:v>3.6710478497880099</c:v>
                </c:pt>
                <c:pt idx="2671">
                  <c:v>3.67242277407632</c:v>
                </c:pt>
                <c:pt idx="2672">
                  <c:v>3.6737976983646301</c:v>
                </c:pt>
                <c:pt idx="2673">
                  <c:v>3.6751726226529402</c:v>
                </c:pt>
                <c:pt idx="2674">
                  <c:v>3.6765475469412499</c:v>
                </c:pt>
                <c:pt idx="2675">
                  <c:v>3.67792247122956</c:v>
                </c:pt>
                <c:pt idx="2676">
                  <c:v>3.6792973955178701</c:v>
                </c:pt>
                <c:pt idx="2677">
                  <c:v>3.6806723198061801</c:v>
                </c:pt>
                <c:pt idx="2678">
                  <c:v>3.6820472440944898</c:v>
                </c:pt>
                <c:pt idx="2679">
                  <c:v>3.6834221683827999</c:v>
                </c:pt>
                <c:pt idx="2680">
                  <c:v>3.68479709267111</c:v>
                </c:pt>
                <c:pt idx="2681">
                  <c:v>3.6861720169594201</c:v>
                </c:pt>
                <c:pt idx="2682">
                  <c:v>3.6875469412477302</c:v>
                </c:pt>
                <c:pt idx="2683">
                  <c:v>3.6889218655360398</c:v>
                </c:pt>
                <c:pt idx="2684">
                  <c:v>3.6902967898243499</c:v>
                </c:pt>
                <c:pt idx="2685">
                  <c:v>3.69167171411266</c:v>
                </c:pt>
                <c:pt idx="2686">
                  <c:v>3.6930466384009701</c:v>
                </c:pt>
                <c:pt idx="2687">
                  <c:v>3.6944215626892798</c:v>
                </c:pt>
                <c:pt idx="2688">
                  <c:v>3.6957964869775899</c:v>
                </c:pt>
                <c:pt idx="2689">
                  <c:v>3.6971714112659</c:v>
                </c:pt>
                <c:pt idx="2690">
                  <c:v>3.6985463355542101</c:v>
                </c:pt>
                <c:pt idx="2691">
                  <c:v>3.6999212598425202</c:v>
                </c:pt>
                <c:pt idx="2692">
                  <c:v>3.7012961841308298</c:v>
                </c:pt>
                <c:pt idx="2693">
                  <c:v>3.7026711084191399</c:v>
                </c:pt>
                <c:pt idx="2694">
                  <c:v>3.70404603270745</c:v>
                </c:pt>
                <c:pt idx="2695">
                  <c:v>3.7054209569957601</c:v>
                </c:pt>
                <c:pt idx="2696">
                  <c:v>3.7067958812840698</c:v>
                </c:pt>
                <c:pt idx="2697">
                  <c:v>3.7081708055723799</c:v>
                </c:pt>
                <c:pt idx="2698">
                  <c:v>3.70954572986069</c:v>
                </c:pt>
                <c:pt idx="2699">
                  <c:v>3.7109206541490001</c:v>
                </c:pt>
                <c:pt idx="2700">
                  <c:v>3.7122955784373102</c:v>
                </c:pt>
                <c:pt idx="2701">
                  <c:v>3.7136705027256198</c:v>
                </c:pt>
                <c:pt idx="2702">
                  <c:v>3.7150454270139299</c:v>
                </c:pt>
                <c:pt idx="2703">
                  <c:v>3.71642035130224</c:v>
                </c:pt>
                <c:pt idx="2704">
                  <c:v>3.7177952755905501</c:v>
                </c:pt>
                <c:pt idx="2705">
                  <c:v>3.7191701998788602</c:v>
                </c:pt>
                <c:pt idx="2706">
                  <c:v>3.7205451241671699</c:v>
                </c:pt>
                <c:pt idx="2707">
                  <c:v>3.72192004845548</c:v>
                </c:pt>
                <c:pt idx="2708">
                  <c:v>3.7232949727437901</c:v>
                </c:pt>
                <c:pt idx="2709">
                  <c:v>3.7246698970321002</c:v>
                </c:pt>
                <c:pt idx="2710">
                  <c:v>3.7260448213204098</c:v>
                </c:pt>
                <c:pt idx="2711">
                  <c:v>3.7274197456087199</c:v>
                </c:pt>
                <c:pt idx="2712">
                  <c:v>3.72879466989703</c:v>
                </c:pt>
                <c:pt idx="2713">
                  <c:v>3.7301695941853401</c:v>
                </c:pt>
                <c:pt idx="2714">
                  <c:v>3.7315445184736502</c:v>
                </c:pt>
                <c:pt idx="2715">
                  <c:v>3.7329194427619599</c:v>
                </c:pt>
                <c:pt idx="2716">
                  <c:v>3.73429436705027</c:v>
                </c:pt>
                <c:pt idx="2717">
                  <c:v>3.7356692913385801</c:v>
                </c:pt>
                <c:pt idx="2718">
                  <c:v>3.7370442156268902</c:v>
                </c:pt>
                <c:pt idx="2719">
                  <c:v>3.7384191399151998</c:v>
                </c:pt>
                <c:pt idx="2720">
                  <c:v>3.7397940642035099</c:v>
                </c:pt>
                <c:pt idx="2721">
                  <c:v>3.74116898849182</c:v>
                </c:pt>
                <c:pt idx="2722">
                  <c:v>3.7425439127801301</c:v>
                </c:pt>
                <c:pt idx="2723">
                  <c:v>3.7439188370684402</c:v>
                </c:pt>
                <c:pt idx="2724">
                  <c:v>3.7452937613567499</c:v>
                </c:pt>
                <c:pt idx="2725">
                  <c:v>3.7466686856450599</c:v>
                </c:pt>
                <c:pt idx="2726">
                  <c:v>3.74804360993337</c:v>
                </c:pt>
                <c:pt idx="2727">
                  <c:v>3.7494185342216801</c:v>
                </c:pt>
                <c:pt idx="2728">
                  <c:v>3.7507934585099898</c:v>
                </c:pt>
                <c:pt idx="2729">
                  <c:v>3.7521683827982999</c:v>
                </c:pt>
                <c:pt idx="2730">
                  <c:v>3.75354330708661</c:v>
                </c:pt>
                <c:pt idx="2731">
                  <c:v>3.7549182313749201</c:v>
                </c:pt>
                <c:pt idx="2732">
                  <c:v>3.75629315566324</c:v>
                </c:pt>
                <c:pt idx="2733">
                  <c:v>3.7576680799515398</c:v>
                </c:pt>
                <c:pt idx="2734">
                  <c:v>3.7590430042398602</c:v>
                </c:pt>
                <c:pt idx="2735">
                  <c:v>3.7604179285281698</c:v>
                </c:pt>
                <c:pt idx="2736">
                  <c:v>3.7617928528164799</c:v>
                </c:pt>
                <c:pt idx="2737">
                  <c:v>3.76316777710479</c:v>
                </c:pt>
                <c:pt idx="2738">
                  <c:v>3.7645427013931001</c:v>
                </c:pt>
                <c:pt idx="2739">
                  <c:v>3.7659176256814102</c:v>
                </c:pt>
                <c:pt idx="2740">
                  <c:v>3.7672925499697199</c:v>
                </c:pt>
                <c:pt idx="2741">
                  <c:v>3.7686674742580299</c:v>
                </c:pt>
                <c:pt idx="2742">
                  <c:v>3.77004239854634</c:v>
                </c:pt>
                <c:pt idx="2743">
                  <c:v>3.7714173228346501</c:v>
                </c:pt>
                <c:pt idx="2744">
                  <c:v>3.7727922471229598</c:v>
                </c:pt>
                <c:pt idx="2745">
                  <c:v>3.7741671714112699</c:v>
                </c:pt>
                <c:pt idx="2746">
                  <c:v>3.77554209569958</c:v>
                </c:pt>
                <c:pt idx="2747">
                  <c:v>3.7769170199878901</c:v>
                </c:pt>
                <c:pt idx="2748">
                  <c:v>3.7782919442762002</c:v>
                </c:pt>
                <c:pt idx="2749">
                  <c:v>3.7796668685645098</c:v>
                </c:pt>
                <c:pt idx="2750">
                  <c:v>3.7810417928528199</c:v>
                </c:pt>
                <c:pt idx="2751">
                  <c:v>3.78241671714113</c:v>
                </c:pt>
                <c:pt idx="2752">
                  <c:v>3.7837916414294401</c:v>
                </c:pt>
                <c:pt idx="2753">
                  <c:v>3.7851665657177498</c:v>
                </c:pt>
                <c:pt idx="2754">
                  <c:v>3.7865414900060599</c:v>
                </c:pt>
                <c:pt idx="2755">
                  <c:v>3.78791641429437</c:v>
                </c:pt>
                <c:pt idx="2756">
                  <c:v>3.7892913385826801</c:v>
                </c:pt>
                <c:pt idx="2757">
                  <c:v>3.7906662628709902</c:v>
                </c:pt>
                <c:pt idx="2758">
                  <c:v>3.7920411871592998</c:v>
                </c:pt>
                <c:pt idx="2759">
                  <c:v>3.7934161114476099</c:v>
                </c:pt>
                <c:pt idx="2760">
                  <c:v>3.79479103573592</c:v>
                </c:pt>
                <c:pt idx="2761">
                  <c:v>3.7961659600242301</c:v>
                </c:pt>
                <c:pt idx="2762">
                  <c:v>3.7975408843125402</c:v>
                </c:pt>
                <c:pt idx="2763">
                  <c:v>3.7989158086008499</c:v>
                </c:pt>
                <c:pt idx="2764">
                  <c:v>3.80029073288916</c:v>
                </c:pt>
                <c:pt idx="2765">
                  <c:v>3.8016656571774701</c:v>
                </c:pt>
                <c:pt idx="2766">
                  <c:v>3.8030405814657802</c:v>
                </c:pt>
                <c:pt idx="2767">
                  <c:v>3.8044155057540898</c:v>
                </c:pt>
                <c:pt idx="2768">
                  <c:v>3.8057904300423999</c:v>
                </c:pt>
                <c:pt idx="2769">
                  <c:v>3.80716535433071</c:v>
                </c:pt>
                <c:pt idx="2770">
                  <c:v>3.8085402786190201</c:v>
                </c:pt>
                <c:pt idx="2771">
                  <c:v>3.8099152029073302</c:v>
                </c:pt>
                <c:pt idx="2772">
                  <c:v>3.8112901271956399</c:v>
                </c:pt>
                <c:pt idx="2773">
                  <c:v>3.81266505148395</c:v>
                </c:pt>
                <c:pt idx="2774">
                  <c:v>3.8140399757722601</c:v>
                </c:pt>
                <c:pt idx="2775">
                  <c:v>3.8154149000605702</c:v>
                </c:pt>
                <c:pt idx="2776">
                  <c:v>3.8167898243488798</c:v>
                </c:pt>
                <c:pt idx="2777">
                  <c:v>3.8181647486371899</c:v>
                </c:pt>
                <c:pt idx="2778">
                  <c:v>3.8195396729255</c:v>
                </c:pt>
                <c:pt idx="2779">
                  <c:v>3.8209145972138101</c:v>
                </c:pt>
                <c:pt idx="2780">
                  <c:v>3.8222895215021202</c:v>
                </c:pt>
                <c:pt idx="2781">
                  <c:v>3.8236644457904299</c:v>
                </c:pt>
                <c:pt idx="2782">
                  <c:v>3.82503937007874</c:v>
                </c:pt>
                <c:pt idx="2783">
                  <c:v>3.8264142943670501</c:v>
                </c:pt>
                <c:pt idx="2784">
                  <c:v>3.8277892186553601</c:v>
                </c:pt>
                <c:pt idx="2785">
                  <c:v>3.8291641429436698</c:v>
                </c:pt>
                <c:pt idx="2786">
                  <c:v>3.8305390672319799</c:v>
                </c:pt>
                <c:pt idx="2787">
                  <c:v>3.83191399152029</c:v>
                </c:pt>
                <c:pt idx="2788">
                  <c:v>3.8332889158086001</c:v>
                </c:pt>
                <c:pt idx="2789">
                  <c:v>3.8346638400969102</c:v>
                </c:pt>
                <c:pt idx="2790">
                  <c:v>3.8360387643852198</c:v>
                </c:pt>
                <c:pt idx="2791">
                  <c:v>3.8374136886735299</c:v>
                </c:pt>
                <c:pt idx="2792">
                  <c:v>3.83878861296184</c:v>
                </c:pt>
                <c:pt idx="2793">
                  <c:v>3.8401635372501501</c:v>
                </c:pt>
                <c:pt idx="2794">
                  <c:v>3.8415384615384598</c:v>
                </c:pt>
                <c:pt idx="2795">
                  <c:v>3.8429133858267699</c:v>
                </c:pt>
                <c:pt idx="2796">
                  <c:v>3.84428831011508</c:v>
                </c:pt>
                <c:pt idx="2797">
                  <c:v>3.8456632344033901</c:v>
                </c:pt>
                <c:pt idx="2798">
                  <c:v>3.8470381586917002</c:v>
                </c:pt>
                <c:pt idx="2799">
                  <c:v>3.8484130829800098</c:v>
                </c:pt>
                <c:pt idx="2800">
                  <c:v>3.8497880072683199</c:v>
                </c:pt>
                <c:pt idx="2801">
                  <c:v>3.85116293155663</c:v>
                </c:pt>
                <c:pt idx="2802">
                  <c:v>3.8525378558449401</c:v>
                </c:pt>
                <c:pt idx="2803">
                  <c:v>3.8539127801332498</c:v>
                </c:pt>
                <c:pt idx="2804">
                  <c:v>3.8552877044215599</c:v>
                </c:pt>
                <c:pt idx="2805">
                  <c:v>3.85666262870987</c:v>
                </c:pt>
                <c:pt idx="2806">
                  <c:v>3.8580375529981801</c:v>
                </c:pt>
                <c:pt idx="2807">
                  <c:v>3.8594124772864902</c:v>
                </c:pt>
                <c:pt idx="2808">
                  <c:v>3.8607874015747998</c:v>
                </c:pt>
                <c:pt idx="2809">
                  <c:v>3.8621623258631099</c:v>
                </c:pt>
                <c:pt idx="2810">
                  <c:v>3.86353725015142</c:v>
                </c:pt>
                <c:pt idx="2811">
                  <c:v>3.8649121744397301</c:v>
                </c:pt>
                <c:pt idx="2812">
                  <c:v>3.8662870987280402</c:v>
                </c:pt>
                <c:pt idx="2813">
                  <c:v>3.8676620230163499</c:v>
                </c:pt>
                <c:pt idx="2814">
                  <c:v>3.86903694730466</c:v>
                </c:pt>
                <c:pt idx="2815">
                  <c:v>3.8704118715929701</c:v>
                </c:pt>
                <c:pt idx="2816">
                  <c:v>3.8717867958812802</c:v>
                </c:pt>
                <c:pt idx="2817">
                  <c:v>3.8731617201695898</c:v>
                </c:pt>
                <c:pt idx="2818">
                  <c:v>3.8745366444579101</c:v>
                </c:pt>
                <c:pt idx="2819">
                  <c:v>3.87591156874621</c:v>
                </c:pt>
                <c:pt idx="2820">
                  <c:v>3.8772864930345201</c:v>
                </c:pt>
                <c:pt idx="2821">
                  <c:v>3.87866141732284</c:v>
                </c:pt>
                <c:pt idx="2822">
                  <c:v>3.8800363416111501</c:v>
                </c:pt>
                <c:pt idx="2823">
                  <c:v>3.8814112658994602</c:v>
                </c:pt>
                <c:pt idx="2824">
                  <c:v>3.8827861901877698</c:v>
                </c:pt>
                <c:pt idx="2825">
                  <c:v>3.8841611144760799</c:v>
                </c:pt>
                <c:pt idx="2826">
                  <c:v>3.88553603876439</c:v>
                </c:pt>
                <c:pt idx="2827">
                  <c:v>3.8869109630527001</c:v>
                </c:pt>
                <c:pt idx="2828">
                  <c:v>3.8882858873410102</c:v>
                </c:pt>
                <c:pt idx="2829">
                  <c:v>3.8896608116293199</c:v>
                </c:pt>
                <c:pt idx="2830">
                  <c:v>3.89103573591763</c:v>
                </c:pt>
                <c:pt idx="2831">
                  <c:v>3.8924106602059401</c:v>
                </c:pt>
                <c:pt idx="2832">
                  <c:v>3.8937855844942502</c:v>
                </c:pt>
                <c:pt idx="2833">
                  <c:v>3.8951605087825598</c:v>
                </c:pt>
                <c:pt idx="2834">
                  <c:v>3.8965354330708699</c:v>
                </c:pt>
                <c:pt idx="2835">
                  <c:v>3.89791035735918</c:v>
                </c:pt>
                <c:pt idx="2836">
                  <c:v>3.8992852816474901</c:v>
                </c:pt>
                <c:pt idx="2837">
                  <c:v>3.9006602059358002</c:v>
                </c:pt>
                <c:pt idx="2838">
                  <c:v>3.9020351302241099</c:v>
                </c:pt>
                <c:pt idx="2839">
                  <c:v>3.90341005451242</c:v>
                </c:pt>
                <c:pt idx="2840">
                  <c:v>3.9047849788007301</c:v>
                </c:pt>
                <c:pt idx="2841">
                  <c:v>3.9061599030890402</c:v>
                </c:pt>
                <c:pt idx="2842">
                  <c:v>3.9075348273773498</c:v>
                </c:pt>
                <c:pt idx="2843">
                  <c:v>3.9089097516656599</c:v>
                </c:pt>
                <c:pt idx="2844">
                  <c:v>3.91028467595397</c:v>
                </c:pt>
                <c:pt idx="2845">
                  <c:v>3.9116596002422801</c:v>
                </c:pt>
                <c:pt idx="2846">
                  <c:v>3.9130345245305902</c:v>
                </c:pt>
                <c:pt idx="2847">
                  <c:v>3.9144094488188999</c:v>
                </c:pt>
                <c:pt idx="2848">
                  <c:v>3.9157843731072099</c:v>
                </c:pt>
                <c:pt idx="2849">
                  <c:v>3.91715929739552</c:v>
                </c:pt>
                <c:pt idx="2850">
                  <c:v>3.9185342216838301</c:v>
                </c:pt>
                <c:pt idx="2851">
                  <c:v>3.9199091459721398</c:v>
                </c:pt>
                <c:pt idx="2852">
                  <c:v>3.9212840702604499</c:v>
                </c:pt>
                <c:pt idx="2853">
                  <c:v>3.92265899454876</c:v>
                </c:pt>
                <c:pt idx="2854">
                  <c:v>3.9240339188370701</c:v>
                </c:pt>
                <c:pt idx="2855">
                  <c:v>3.9254088431253802</c:v>
                </c:pt>
                <c:pt idx="2856">
                  <c:v>3.9267837674136898</c:v>
                </c:pt>
                <c:pt idx="2857">
                  <c:v>3.9281586917019999</c:v>
                </c:pt>
                <c:pt idx="2858">
                  <c:v>3.92953361599031</c:v>
                </c:pt>
                <c:pt idx="2859">
                  <c:v>3.9309085402786201</c:v>
                </c:pt>
                <c:pt idx="2860">
                  <c:v>3.9322834645669298</c:v>
                </c:pt>
                <c:pt idx="2861">
                  <c:v>3.9336583888552399</c:v>
                </c:pt>
                <c:pt idx="2862">
                  <c:v>3.93503331314355</c:v>
                </c:pt>
                <c:pt idx="2863">
                  <c:v>3.9364082374318601</c:v>
                </c:pt>
                <c:pt idx="2864">
                  <c:v>3.9377831617201702</c:v>
                </c:pt>
                <c:pt idx="2865">
                  <c:v>3.9391580860084798</c:v>
                </c:pt>
                <c:pt idx="2866">
                  <c:v>3.9405330102967899</c:v>
                </c:pt>
                <c:pt idx="2867">
                  <c:v>3.9419079345851</c:v>
                </c:pt>
                <c:pt idx="2868">
                  <c:v>3.9432828588734101</c:v>
                </c:pt>
                <c:pt idx="2869">
                  <c:v>3.9446577831617202</c:v>
                </c:pt>
                <c:pt idx="2870">
                  <c:v>3.9460327074500299</c:v>
                </c:pt>
                <c:pt idx="2871">
                  <c:v>3.94740763173834</c:v>
                </c:pt>
                <c:pt idx="2872">
                  <c:v>3.9487825560266501</c:v>
                </c:pt>
                <c:pt idx="2873">
                  <c:v>3.9501574803149602</c:v>
                </c:pt>
                <c:pt idx="2874">
                  <c:v>3.9515324046032698</c:v>
                </c:pt>
                <c:pt idx="2875">
                  <c:v>3.9529073288915799</c:v>
                </c:pt>
                <c:pt idx="2876">
                  <c:v>3.95428225317989</c:v>
                </c:pt>
                <c:pt idx="2877">
                  <c:v>3.9556571774682001</c:v>
                </c:pt>
                <c:pt idx="2878">
                  <c:v>3.9570321017565102</c:v>
                </c:pt>
                <c:pt idx="2879">
                  <c:v>3.9584070260448199</c:v>
                </c:pt>
                <c:pt idx="2880">
                  <c:v>3.95978195033313</c:v>
                </c:pt>
                <c:pt idx="2881">
                  <c:v>3.9611568746214401</c:v>
                </c:pt>
                <c:pt idx="2882">
                  <c:v>3.9625317989097502</c:v>
                </c:pt>
                <c:pt idx="2883">
                  <c:v>3.9639067231980598</c:v>
                </c:pt>
                <c:pt idx="2884">
                  <c:v>3.9652816474863699</c:v>
                </c:pt>
                <c:pt idx="2885">
                  <c:v>3.96665657177468</c:v>
                </c:pt>
                <c:pt idx="2886">
                  <c:v>3.9680314960629901</c:v>
                </c:pt>
                <c:pt idx="2887">
                  <c:v>3.9694064203513002</c:v>
                </c:pt>
                <c:pt idx="2888">
                  <c:v>3.9707813446396099</c:v>
                </c:pt>
                <c:pt idx="2889">
                  <c:v>3.97215626892792</c:v>
                </c:pt>
                <c:pt idx="2890">
                  <c:v>3.9735311932162301</c:v>
                </c:pt>
                <c:pt idx="2891">
                  <c:v>3.9749061175045401</c:v>
                </c:pt>
                <c:pt idx="2892">
                  <c:v>3.9762810417928498</c:v>
                </c:pt>
                <c:pt idx="2893">
                  <c:v>3.9776559660811599</c:v>
                </c:pt>
                <c:pt idx="2894">
                  <c:v>3.97903089036947</c:v>
                </c:pt>
                <c:pt idx="2895">
                  <c:v>3.9804058146577801</c:v>
                </c:pt>
                <c:pt idx="2896">
                  <c:v>3.9817807389460902</c:v>
                </c:pt>
                <c:pt idx="2897">
                  <c:v>3.9831556632343998</c:v>
                </c:pt>
                <c:pt idx="2898">
                  <c:v>3.9845305875227099</c:v>
                </c:pt>
                <c:pt idx="2899">
                  <c:v>3.98590551181102</c:v>
                </c:pt>
                <c:pt idx="2900">
                  <c:v>3.9872804360993301</c:v>
                </c:pt>
                <c:pt idx="2901">
                  <c:v>3.9886553603876398</c:v>
                </c:pt>
                <c:pt idx="2902">
                  <c:v>3.9900302846759499</c:v>
                </c:pt>
                <c:pt idx="2903">
                  <c:v>3.99140520896426</c:v>
                </c:pt>
                <c:pt idx="2904">
                  <c:v>3.9927801332525701</c:v>
                </c:pt>
                <c:pt idx="2905">
                  <c:v>3.9941550575408802</c:v>
                </c:pt>
                <c:pt idx="2906">
                  <c:v>3.9955299818292001</c:v>
                </c:pt>
                <c:pt idx="2907">
                  <c:v>3.9969049061175101</c:v>
                </c:pt>
                <c:pt idx="2908">
                  <c:v>3.9982798304058198</c:v>
                </c:pt>
                <c:pt idx="2909">
                  <c:v>3.9996547546941201</c:v>
                </c:pt>
                <c:pt idx="2910">
                  <c:v>4.00102967898244</c:v>
                </c:pt>
                <c:pt idx="2911">
                  <c:v>4.0024046032707501</c:v>
                </c:pt>
                <c:pt idx="2912">
                  <c:v>4.0037795275590602</c:v>
                </c:pt>
                <c:pt idx="2913">
                  <c:v>4.0051544518473703</c:v>
                </c:pt>
                <c:pt idx="2914">
                  <c:v>4.0065293761356804</c:v>
                </c:pt>
                <c:pt idx="2915">
                  <c:v>4.0079043004239896</c:v>
                </c:pt>
                <c:pt idx="2916">
                  <c:v>4.0092792247122997</c:v>
                </c:pt>
                <c:pt idx="2917">
                  <c:v>4.0106541490006098</c:v>
                </c:pt>
                <c:pt idx="2918">
                  <c:v>4.0120290732889199</c:v>
                </c:pt>
                <c:pt idx="2919">
                  <c:v>4.01340399757723</c:v>
                </c:pt>
                <c:pt idx="2920">
                  <c:v>4.0147789218655401</c:v>
                </c:pt>
                <c:pt idx="2921">
                  <c:v>4.0161538461538502</c:v>
                </c:pt>
                <c:pt idx="2922">
                  <c:v>4.0175287704421603</c:v>
                </c:pt>
                <c:pt idx="2923">
                  <c:v>4.0189036947304704</c:v>
                </c:pt>
                <c:pt idx="2924">
                  <c:v>4.0202786190187796</c:v>
                </c:pt>
                <c:pt idx="2925">
                  <c:v>4.0216535433070897</c:v>
                </c:pt>
                <c:pt idx="2926">
                  <c:v>4.0230284675953998</c:v>
                </c:pt>
                <c:pt idx="2927">
                  <c:v>4.0244033918837099</c:v>
                </c:pt>
                <c:pt idx="2928">
                  <c:v>4.02577831617202</c:v>
                </c:pt>
                <c:pt idx="2929">
                  <c:v>4.0271532404603301</c:v>
                </c:pt>
                <c:pt idx="2930">
                  <c:v>4.0285281647486402</c:v>
                </c:pt>
                <c:pt idx="2931">
                  <c:v>4.0299030890369503</c:v>
                </c:pt>
                <c:pt idx="2932">
                  <c:v>4.0312780133252604</c:v>
                </c:pt>
                <c:pt idx="2933">
                  <c:v>4.0326529376135696</c:v>
                </c:pt>
                <c:pt idx="2934">
                  <c:v>4.0340278619018797</c:v>
                </c:pt>
                <c:pt idx="2935">
                  <c:v>4.0354027861901898</c:v>
                </c:pt>
                <c:pt idx="2936">
                  <c:v>4.0367777104784999</c:v>
                </c:pt>
                <c:pt idx="2937">
                  <c:v>4.03815263476681</c:v>
                </c:pt>
                <c:pt idx="2938">
                  <c:v>4.0395275590551201</c:v>
                </c:pt>
                <c:pt idx="2939">
                  <c:v>4.0409024833434302</c:v>
                </c:pt>
                <c:pt idx="2940">
                  <c:v>4.0422774076317403</c:v>
                </c:pt>
                <c:pt idx="2941">
                  <c:v>4.0436523319200504</c:v>
                </c:pt>
                <c:pt idx="2942">
                  <c:v>4.0450272562083596</c:v>
                </c:pt>
                <c:pt idx="2943">
                  <c:v>4.0464021804966697</c:v>
                </c:pt>
                <c:pt idx="2944">
                  <c:v>4.0477771047849798</c:v>
                </c:pt>
                <c:pt idx="2945">
                  <c:v>4.0491520290732899</c:v>
                </c:pt>
                <c:pt idx="2946">
                  <c:v>4.0505269533616</c:v>
                </c:pt>
                <c:pt idx="2947">
                  <c:v>4.0519018776499101</c:v>
                </c:pt>
                <c:pt idx="2948">
                  <c:v>4.0532768019382202</c:v>
                </c:pt>
                <c:pt idx="2949">
                  <c:v>4.0546517262265303</c:v>
                </c:pt>
                <c:pt idx="2950">
                  <c:v>4.0560266505148403</c:v>
                </c:pt>
                <c:pt idx="2951">
                  <c:v>4.0574015748031496</c:v>
                </c:pt>
                <c:pt idx="2952">
                  <c:v>4.0587764990914597</c:v>
                </c:pt>
                <c:pt idx="2953">
                  <c:v>4.0601514233797698</c:v>
                </c:pt>
                <c:pt idx="2954">
                  <c:v>4.0615263476680799</c:v>
                </c:pt>
                <c:pt idx="2955">
                  <c:v>4.0629012719563899</c:v>
                </c:pt>
                <c:pt idx="2956">
                  <c:v>4.0642761962447</c:v>
                </c:pt>
                <c:pt idx="2957">
                  <c:v>4.0656511205330101</c:v>
                </c:pt>
                <c:pt idx="2958">
                  <c:v>4.0670260448213202</c:v>
                </c:pt>
                <c:pt idx="2959">
                  <c:v>4.0684009691096303</c:v>
                </c:pt>
                <c:pt idx="2960">
                  <c:v>4.0697758933979404</c:v>
                </c:pt>
                <c:pt idx="2961">
                  <c:v>4.0711508176862496</c:v>
                </c:pt>
                <c:pt idx="2962">
                  <c:v>4.0725257419745597</c:v>
                </c:pt>
                <c:pt idx="2963">
                  <c:v>4.0739006662628698</c:v>
                </c:pt>
                <c:pt idx="2964">
                  <c:v>4.0752755905511799</c:v>
                </c:pt>
                <c:pt idx="2965">
                  <c:v>4.07665051483949</c:v>
                </c:pt>
                <c:pt idx="2966">
                  <c:v>4.0780254391278001</c:v>
                </c:pt>
                <c:pt idx="2967">
                  <c:v>4.0794003634161102</c:v>
                </c:pt>
                <c:pt idx="2968">
                  <c:v>4.0807752877044203</c:v>
                </c:pt>
                <c:pt idx="2969">
                  <c:v>4.0821502119927304</c:v>
                </c:pt>
                <c:pt idx="2970">
                  <c:v>4.0835251362810396</c:v>
                </c:pt>
                <c:pt idx="2971">
                  <c:v>4.0849000605693497</c:v>
                </c:pt>
                <c:pt idx="2972">
                  <c:v>4.0862749848576598</c:v>
                </c:pt>
                <c:pt idx="2973">
                  <c:v>4.0876499091459699</c:v>
                </c:pt>
                <c:pt idx="2974">
                  <c:v>4.08902483343428</c:v>
                </c:pt>
                <c:pt idx="2975">
                  <c:v>4.0903997577225901</c:v>
                </c:pt>
                <c:pt idx="2976">
                  <c:v>4.0917746820109002</c:v>
                </c:pt>
                <c:pt idx="2977">
                  <c:v>4.0931496062992103</c:v>
                </c:pt>
                <c:pt idx="2978">
                  <c:v>4.0945245305875204</c:v>
                </c:pt>
                <c:pt idx="2979">
                  <c:v>4.0958994548758296</c:v>
                </c:pt>
                <c:pt idx="2980">
                  <c:v>4.0972743791641397</c:v>
                </c:pt>
                <c:pt idx="2981">
                  <c:v>4.0986493034524498</c:v>
                </c:pt>
                <c:pt idx="2982">
                  <c:v>4.1000242277407599</c:v>
                </c:pt>
                <c:pt idx="2983">
                  <c:v>4.10139915202907</c:v>
                </c:pt>
                <c:pt idx="2984">
                  <c:v>4.1027740763173801</c:v>
                </c:pt>
                <c:pt idx="2985">
                  <c:v>4.1041490006056902</c:v>
                </c:pt>
                <c:pt idx="2986">
                  <c:v>4.1055239248940003</c:v>
                </c:pt>
                <c:pt idx="2987">
                  <c:v>4.1068988491823202</c:v>
                </c:pt>
                <c:pt idx="2988">
                  <c:v>4.1082737734706196</c:v>
                </c:pt>
                <c:pt idx="2989">
                  <c:v>4.1096486977589297</c:v>
                </c:pt>
                <c:pt idx="2990">
                  <c:v>4.1110236220472398</c:v>
                </c:pt>
                <c:pt idx="2991">
                  <c:v>4.1123985463355597</c:v>
                </c:pt>
                <c:pt idx="2992">
                  <c:v>4.11377347062386</c:v>
                </c:pt>
                <c:pt idx="2993">
                  <c:v>4.1151483949121701</c:v>
                </c:pt>
                <c:pt idx="2994">
                  <c:v>4.11652331920049</c:v>
                </c:pt>
                <c:pt idx="2995">
                  <c:v>4.1178982434888001</c:v>
                </c:pt>
                <c:pt idx="2996">
                  <c:v>4.1192731677771102</c:v>
                </c:pt>
                <c:pt idx="2997">
                  <c:v>4.1206480920654203</c:v>
                </c:pt>
                <c:pt idx="2998">
                  <c:v>4.1220230163537304</c:v>
                </c:pt>
                <c:pt idx="2999">
                  <c:v>4.1233979406420396</c:v>
                </c:pt>
                <c:pt idx="3000">
                  <c:v>4.1247728649303497</c:v>
                </c:pt>
                <c:pt idx="3001">
                  <c:v>4.1261477892186598</c:v>
                </c:pt>
                <c:pt idx="3002">
                  <c:v>4.1275227135069699</c:v>
                </c:pt>
                <c:pt idx="3003">
                  <c:v>4.12889763779528</c:v>
                </c:pt>
                <c:pt idx="3004">
                  <c:v>4.1302725620835901</c:v>
                </c:pt>
                <c:pt idx="3005">
                  <c:v>4.1316474863719002</c:v>
                </c:pt>
                <c:pt idx="3006">
                  <c:v>4.1330224106602103</c:v>
                </c:pt>
                <c:pt idx="3007">
                  <c:v>4.1343973349485204</c:v>
                </c:pt>
                <c:pt idx="3008">
                  <c:v>4.1357722592368296</c:v>
                </c:pt>
                <c:pt idx="3009">
                  <c:v>4.1371471835251397</c:v>
                </c:pt>
                <c:pt idx="3010">
                  <c:v>4.1385221078134498</c:v>
                </c:pt>
                <c:pt idx="3011">
                  <c:v>4.1398970321017599</c:v>
                </c:pt>
                <c:pt idx="3012">
                  <c:v>4.14127195639007</c:v>
                </c:pt>
                <c:pt idx="3013">
                  <c:v>4.1426468806783801</c:v>
                </c:pt>
                <c:pt idx="3014">
                  <c:v>4.1440218049666901</c:v>
                </c:pt>
                <c:pt idx="3015">
                  <c:v>4.1453967292550002</c:v>
                </c:pt>
                <c:pt idx="3016">
                  <c:v>4.1467716535433103</c:v>
                </c:pt>
                <c:pt idx="3017">
                  <c:v>4.1481465778316204</c:v>
                </c:pt>
                <c:pt idx="3018">
                  <c:v>4.1495215021199297</c:v>
                </c:pt>
                <c:pt idx="3019">
                  <c:v>4.1508964264082397</c:v>
                </c:pt>
                <c:pt idx="3020">
                  <c:v>4.1522713506965498</c:v>
                </c:pt>
                <c:pt idx="3021">
                  <c:v>4.1536462749848599</c:v>
                </c:pt>
                <c:pt idx="3022">
                  <c:v>4.15502119927317</c:v>
                </c:pt>
                <c:pt idx="3023">
                  <c:v>4.1563961235614801</c:v>
                </c:pt>
                <c:pt idx="3024">
                  <c:v>4.1577710478497902</c:v>
                </c:pt>
                <c:pt idx="3025">
                  <c:v>4.1591459721381003</c:v>
                </c:pt>
                <c:pt idx="3026">
                  <c:v>4.1605208964264104</c:v>
                </c:pt>
                <c:pt idx="3027">
                  <c:v>4.1618958207147196</c:v>
                </c:pt>
                <c:pt idx="3028">
                  <c:v>4.1632707450030297</c:v>
                </c:pt>
                <c:pt idx="3029">
                  <c:v>4.1646456692913398</c:v>
                </c:pt>
                <c:pt idx="3030">
                  <c:v>4.1660205935796499</c:v>
                </c:pt>
                <c:pt idx="3031">
                  <c:v>4.16739551786796</c:v>
                </c:pt>
                <c:pt idx="3032">
                  <c:v>4.1687704421562701</c:v>
                </c:pt>
                <c:pt idx="3033">
                  <c:v>4.1701453664445802</c:v>
                </c:pt>
                <c:pt idx="3034">
                  <c:v>4.1715202907328903</c:v>
                </c:pt>
                <c:pt idx="3035">
                  <c:v>4.1728952150212004</c:v>
                </c:pt>
                <c:pt idx="3036">
                  <c:v>4.1742701393095096</c:v>
                </c:pt>
                <c:pt idx="3037">
                  <c:v>4.1756450635978197</c:v>
                </c:pt>
                <c:pt idx="3038">
                  <c:v>4.1770199878861298</c:v>
                </c:pt>
                <c:pt idx="3039">
                  <c:v>4.1783949121744399</c:v>
                </c:pt>
                <c:pt idx="3040">
                  <c:v>4.17976983646275</c:v>
                </c:pt>
                <c:pt idx="3041">
                  <c:v>4.1811447607510601</c:v>
                </c:pt>
                <c:pt idx="3042">
                  <c:v>4.1825196850393702</c:v>
                </c:pt>
                <c:pt idx="3043">
                  <c:v>4.1838946093276803</c:v>
                </c:pt>
                <c:pt idx="3044">
                  <c:v>4.1852695336159904</c:v>
                </c:pt>
                <c:pt idx="3045">
                  <c:v>4.1866444579042996</c:v>
                </c:pt>
                <c:pt idx="3046">
                  <c:v>4.1880193821926097</c:v>
                </c:pt>
                <c:pt idx="3047">
                  <c:v>4.1893943064809198</c:v>
                </c:pt>
                <c:pt idx="3048">
                  <c:v>4.1907692307692299</c:v>
                </c:pt>
                <c:pt idx="3049">
                  <c:v>4.19214415505754</c:v>
                </c:pt>
                <c:pt idx="3050">
                  <c:v>4.1935190793458501</c:v>
                </c:pt>
                <c:pt idx="3051">
                  <c:v>4.1948940036341602</c:v>
                </c:pt>
                <c:pt idx="3052">
                  <c:v>4.1962689279224703</c:v>
                </c:pt>
                <c:pt idx="3053">
                  <c:v>4.1976438522107804</c:v>
                </c:pt>
                <c:pt idx="3054">
                  <c:v>4.1990187764990896</c:v>
                </c:pt>
                <c:pt idx="3055">
                  <c:v>4.2003937007873997</c:v>
                </c:pt>
                <c:pt idx="3056">
                  <c:v>4.2017686250757098</c:v>
                </c:pt>
                <c:pt idx="3057">
                  <c:v>4.2031435493640199</c:v>
                </c:pt>
                <c:pt idx="3058">
                  <c:v>4.20451847365233</c:v>
                </c:pt>
                <c:pt idx="3059">
                  <c:v>4.2058933979406401</c:v>
                </c:pt>
                <c:pt idx="3060">
                  <c:v>4.2072683222289502</c:v>
                </c:pt>
                <c:pt idx="3061">
                  <c:v>4.2086432465172603</c:v>
                </c:pt>
                <c:pt idx="3062">
                  <c:v>4.2100181708055704</c:v>
                </c:pt>
                <c:pt idx="3063">
                  <c:v>4.2113930950938796</c:v>
                </c:pt>
                <c:pt idx="3064">
                  <c:v>4.2127680193821897</c:v>
                </c:pt>
                <c:pt idx="3065">
                  <c:v>4.2141429436704998</c:v>
                </c:pt>
                <c:pt idx="3066">
                  <c:v>4.2155178679588099</c:v>
                </c:pt>
                <c:pt idx="3067">
                  <c:v>4.21689279224712</c:v>
                </c:pt>
                <c:pt idx="3068">
                  <c:v>4.2182677165354301</c:v>
                </c:pt>
                <c:pt idx="3069">
                  <c:v>4.2196426408237402</c:v>
                </c:pt>
                <c:pt idx="3070">
                  <c:v>4.2210175651120503</c:v>
                </c:pt>
                <c:pt idx="3071">
                  <c:v>4.2223924894003604</c:v>
                </c:pt>
                <c:pt idx="3072">
                  <c:v>4.2237674136886696</c:v>
                </c:pt>
                <c:pt idx="3073">
                  <c:v>4.2251423379769797</c:v>
                </c:pt>
                <c:pt idx="3074">
                  <c:v>4.2265172622652898</c:v>
                </c:pt>
                <c:pt idx="3075">
                  <c:v>4.2278921865535999</c:v>
                </c:pt>
                <c:pt idx="3076">
                  <c:v>4.22926711084191</c:v>
                </c:pt>
                <c:pt idx="3077">
                  <c:v>4.2306420351302201</c:v>
                </c:pt>
                <c:pt idx="3078">
                  <c:v>4.2320169594185399</c:v>
                </c:pt>
                <c:pt idx="3079">
                  <c:v>4.23339188370685</c:v>
                </c:pt>
                <c:pt idx="3080">
                  <c:v>4.2347668079951601</c:v>
                </c:pt>
                <c:pt idx="3081">
                  <c:v>4.2361417322834702</c:v>
                </c:pt>
                <c:pt idx="3082">
                  <c:v>4.2375166565717803</c:v>
                </c:pt>
                <c:pt idx="3083">
                  <c:v>4.2388915808600904</c:v>
                </c:pt>
                <c:pt idx="3084">
                  <c:v>4.2402665051483996</c:v>
                </c:pt>
                <c:pt idx="3085">
                  <c:v>4.2416414294367097</c:v>
                </c:pt>
                <c:pt idx="3086">
                  <c:v>4.2430163537250198</c:v>
                </c:pt>
                <c:pt idx="3087">
                  <c:v>4.2443912780133299</c:v>
                </c:pt>
                <c:pt idx="3088">
                  <c:v>4.24576620230164</c:v>
                </c:pt>
                <c:pt idx="3089">
                  <c:v>4.2471411265899501</c:v>
                </c:pt>
                <c:pt idx="3090">
                  <c:v>4.2485160508782602</c:v>
                </c:pt>
                <c:pt idx="3091">
                  <c:v>4.2498909751665703</c:v>
                </c:pt>
                <c:pt idx="3092">
                  <c:v>4.2512658994548804</c:v>
                </c:pt>
                <c:pt idx="3093">
                  <c:v>4.2526408237431896</c:v>
                </c:pt>
                <c:pt idx="3094">
                  <c:v>4.2540157480314997</c:v>
                </c:pt>
                <c:pt idx="3095">
                  <c:v>4.2553906723198098</c:v>
                </c:pt>
                <c:pt idx="3096">
                  <c:v>4.2567655966081199</c:v>
                </c:pt>
                <c:pt idx="3097">
                  <c:v>4.25814052089643</c:v>
                </c:pt>
                <c:pt idx="3098">
                  <c:v>4.2595154451847401</c:v>
                </c:pt>
                <c:pt idx="3099">
                  <c:v>4.2608903694730502</c:v>
                </c:pt>
                <c:pt idx="3100">
                  <c:v>4.2622652937613603</c:v>
                </c:pt>
                <c:pt idx="3101">
                  <c:v>4.2636402180496704</c:v>
                </c:pt>
                <c:pt idx="3102">
                  <c:v>4.2650151423379796</c:v>
                </c:pt>
                <c:pt idx="3103">
                  <c:v>4.2663900666262897</c:v>
                </c:pt>
                <c:pt idx="3104">
                  <c:v>4.2677649909145998</c:v>
                </c:pt>
                <c:pt idx="3105">
                  <c:v>4.2691399152029099</c:v>
                </c:pt>
                <c:pt idx="3106">
                  <c:v>4.27051483949122</c:v>
                </c:pt>
                <c:pt idx="3107">
                  <c:v>4.2718897637795301</c:v>
                </c:pt>
                <c:pt idx="3108">
                  <c:v>4.2732646880678402</c:v>
                </c:pt>
                <c:pt idx="3109">
                  <c:v>4.2746396123561503</c:v>
                </c:pt>
                <c:pt idx="3110">
                  <c:v>4.2760145366444604</c:v>
                </c:pt>
                <c:pt idx="3111">
                  <c:v>4.2773894609327696</c:v>
                </c:pt>
                <c:pt idx="3112">
                  <c:v>4.2787643852210797</c:v>
                </c:pt>
                <c:pt idx="3113">
                  <c:v>4.2801393095093898</c:v>
                </c:pt>
                <c:pt idx="3114">
                  <c:v>4.2815142337976999</c:v>
                </c:pt>
                <c:pt idx="3115">
                  <c:v>4.28288915808601</c:v>
                </c:pt>
                <c:pt idx="3116">
                  <c:v>4.2842640823743201</c:v>
                </c:pt>
                <c:pt idx="3117">
                  <c:v>4.2856390066626302</c:v>
                </c:pt>
                <c:pt idx="3118">
                  <c:v>4.2870139309509403</c:v>
                </c:pt>
                <c:pt idx="3119">
                  <c:v>4.2883888552392504</c:v>
                </c:pt>
                <c:pt idx="3120">
                  <c:v>4.2897637795275596</c:v>
                </c:pt>
                <c:pt idx="3121">
                  <c:v>4.2911387038158697</c:v>
                </c:pt>
                <c:pt idx="3122">
                  <c:v>4.2925136281041798</c:v>
                </c:pt>
                <c:pt idx="3123">
                  <c:v>4.2938885523924899</c:v>
                </c:pt>
                <c:pt idx="3124">
                  <c:v>4.2952634766808</c:v>
                </c:pt>
                <c:pt idx="3125">
                  <c:v>4.2966384009691101</c:v>
                </c:pt>
                <c:pt idx="3126">
                  <c:v>4.2980133252574202</c:v>
                </c:pt>
                <c:pt idx="3127">
                  <c:v>4.2993882495457303</c:v>
                </c:pt>
                <c:pt idx="3128">
                  <c:v>4.3007631738340404</c:v>
                </c:pt>
                <c:pt idx="3129">
                  <c:v>4.3021380981223496</c:v>
                </c:pt>
                <c:pt idx="3130">
                  <c:v>4.3035130224106597</c:v>
                </c:pt>
                <c:pt idx="3131">
                  <c:v>4.3048879466989698</c:v>
                </c:pt>
                <c:pt idx="3132">
                  <c:v>4.3062628709872799</c:v>
                </c:pt>
                <c:pt idx="3133">
                  <c:v>4.30763779527559</c:v>
                </c:pt>
                <c:pt idx="3134">
                  <c:v>4.3090127195639001</c:v>
                </c:pt>
                <c:pt idx="3135">
                  <c:v>4.3103876438522102</c:v>
                </c:pt>
                <c:pt idx="3136">
                  <c:v>4.3117625681405203</c:v>
                </c:pt>
                <c:pt idx="3137">
                  <c:v>4.3131374924288304</c:v>
                </c:pt>
                <c:pt idx="3138">
                  <c:v>4.3145124167171396</c:v>
                </c:pt>
                <c:pt idx="3139">
                  <c:v>4.3158873410054497</c:v>
                </c:pt>
                <c:pt idx="3140">
                  <c:v>4.3172622652937598</c:v>
                </c:pt>
                <c:pt idx="3141">
                  <c:v>4.3186371895820699</c:v>
                </c:pt>
                <c:pt idx="3142">
                  <c:v>4.32001211387038</c:v>
                </c:pt>
                <c:pt idx="3143">
                  <c:v>4.3213870381586901</c:v>
                </c:pt>
                <c:pt idx="3144">
                  <c:v>4.3227619624470002</c:v>
                </c:pt>
                <c:pt idx="3145">
                  <c:v>4.3241368867353103</c:v>
                </c:pt>
                <c:pt idx="3146">
                  <c:v>4.3255118110236204</c:v>
                </c:pt>
                <c:pt idx="3147">
                  <c:v>4.3268867353119296</c:v>
                </c:pt>
                <c:pt idx="3148">
                  <c:v>4.3282616596002397</c:v>
                </c:pt>
                <c:pt idx="3149">
                  <c:v>4.3296365838885498</c:v>
                </c:pt>
                <c:pt idx="3150">
                  <c:v>4.3310115081768599</c:v>
                </c:pt>
                <c:pt idx="3151">
                  <c:v>4.33238643246517</c:v>
                </c:pt>
                <c:pt idx="3152">
                  <c:v>4.3337613567534801</c:v>
                </c:pt>
                <c:pt idx="3153">
                  <c:v>4.3351362810417902</c:v>
                </c:pt>
                <c:pt idx="3154">
                  <c:v>4.3365112053301003</c:v>
                </c:pt>
                <c:pt idx="3155">
                  <c:v>4.3378861296184104</c:v>
                </c:pt>
                <c:pt idx="3156">
                  <c:v>4.3392610539067196</c:v>
                </c:pt>
                <c:pt idx="3157">
                  <c:v>4.3406359781950297</c:v>
                </c:pt>
                <c:pt idx="3158">
                  <c:v>4.3420109024833398</c:v>
                </c:pt>
                <c:pt idx="3159">
                  <c:v>4.3433858267716499</c:v>
                </c:pt>
                <c:pt idx="3160">
                  <c:v>4.34476075105996</c:v>
                </c:pt>
                <c:pt idx="3161">
                  <c:v>4.3461356753482701</c:v>
                </c:pt>
                <c:pt idx="3162">
                  <c:v>4.3475105996365899</c:v>
                </c:pt>
                <c:pt idx="3163">
                  <c:v>4.3488855239249</c:v>
                </c:pt>
                <c:pt idx="3164">
                  <c:v>4.3502604482132003</c:v>
                </c:pt>
                <c:pt idx="3165">
                  <c:v>4.3516353725015202</c:v>
                </c:pt>
                <c:pt idx="3166">
                  <c:v>4.3530102967898303</c:v>
                </c:pt>
                <c:pt idx="3167">
                  <c:v>4.3543852210781404</c:v>
                </c:pt>
                <c:pt idx="3168">
                  <c:v>4.3557601453664399</c:v>
                </c:pt>
                <c:pt idx="3169">
                  <c:v>4.3571350696547597</c:v>
                </c:pt>
                <c:pt idx="3170">
                  <c:v>4.3585099939430698</c:v>
                </c:pt>
                <c:pt idx="3171">
                  <c:v>4.3598849182313799</c:v>
                </c:pt>
                <c:pt idx="3172">
                  <c:v>4.36125984251969</c:v>
                </c:pt>
                <c:pt idx="3173">
                  <c:v>4.3626347668080001</c:v>
                </c:pt>
                <c:pt idx="3174">
                  <c:v>4.3640096910963102</c:v>
                </c:pt>
                <c:pt idx="3175">
                  <c:v>4.3653846153846203</c:v>
                </c:pt>
                <c:pt idx="3176">
                  <c:v>4.3667595396729304</c:v>
                </c:pt>
                <c:pt idx="3177">
                  <c:v>4.3681344639612396</c:v>
                </c:pt>
                <c:pt idx="3178">
                  <c:v>4.3695093882495497</c:v>
                </c:pt>
                <c:pt idx="3179">
                  <c:v>4.3708843125378598</c:v>
                </c:pt>
                <c:pt idx="3180">
                  <c:v>4.3722592368261699</c:v>
                </c:pt>
                <c:pt idx="3181">
                  <c:v>4.37363416111448</c:v>
                </c:pt>
                <c:pt idx="3182">
                  <c:v>4.3750090854027901</c:v>
                </c:pt>
                <c:pt idx="3183">
                  <c:v>4.3763840096911002</c:v>
                </c:pt>
                <c:pt idx="3184">
                  <c:v>4.3777589339794103</c:v>
                </c:pt>
                <c:pt idx="3185">
                  <c:v>4.3791338582677204</c:v>
                </c:pt>
                <c:pt idx="3186">
                  <c:v>4.3805087825560296</c:v>
                </c:pt>
                <c:pt idx="3187">
                  <c:v>4.3818837068443397</c:v>
                </c:pt>
                <c:pt idx="3188">
                  <c:v>4.3832586311326498</c:v>
                </c:pt>
                <c:pt idx="3189">
                  <c:v>4.3846335554209599</c:v>
                </c:pt>
                <c:pt idx="3190">
                  <c:v>4.38600847970927</c:v>
                </c:pt>
                <c:pt idx="3191">
                  <c:v>4.3873834039975801</c:v>
                </c:pt>
                <c:pt idx="3192">
                  <c:v>4.3887583282858902</c:v>
                </c:pt>
                <c:pt idx="3193">
                  <c:v>4.3901332525742003</c:v>
                </c:pt>
                <c:pt idx="3194">
                  <c:v>4.3915081768625104</c:v>
                </c:pt>
                <c:pt idx="3195">
                  <c:v>4.3928831011508196</c:v>
                </c:pt>
                <c:pt idx="3196">
                  <c:v>4.3942580254391297</c:v>
                </c:pt>
                <c:pt idx="3197">
                  <c:v>4.3956329497274398</c:v>
                </c:pt>
                <c:pt idx="3198">
                  <c:v>4.3970078740157499</c:v>
                </c:pt>
                <c:pt idx="3199">
                  <c:v>4.39838279830406</c:v>
                </c:pt>
                <c:pt idx="3200">
                  <c:v>4.3997577225923701</c:v>
                </c:pt>
                <c:pt idx="3201">
                  <c:v>4.4011326468806802</c:v>
                </c:pt>
                <c:pt idx="3202">
                  <c:v>4.4025075711689903</c:v>
                </c:pt>
                <c:pt idx="3203">
                  <c:v>4.4038824954573004</c:v>
                </c:pt>
                <c:pt idx="3204">
                  <c:v>4.4052574197456096</c:v>
                </c:pt>
                <c:pt idx="3205">
                  <c:v>4.4066323440339197</c:v>
                </c:pt>
                <c:pt idx="3206">
                  <c:v>4.4080072683222298</c:v>
                </c:pt>
                <c:pt idx="3207">
                  <c:v>4.4093821926105399</c:v>
                </c:pt>
                <c:pt idx="3208">
                  <c:v>4.41075711689885</c:v>
                </c:pt>
                <c:pt idx="3209">
                  <c:v>4.4121320411871601</c:v>
                </c:pt>
                <c:pt idx="3210">
                  <c:v>4.4135069654754702</c:v>
                </c:pt>
                <c:pt idx="3211">
                  <c:v>4.4148818897637803</c:v>
                </c:pt>
                <c:pt idx="3212">
                  <c:v>4.4162568140520904</c:v>
                </c:pt>
                <c:pt idx="3213">
                  <c:v>4.4176317383403996</c:v>
                </c:pt>
                <c:pt idx="3214">
                  <c:v>4.4190066626287097</c:v>
                </c:pt>
                <c:pt idx="3215">
                  <c:v>4.4203815869170198</c:v>
                </c:pt>
                <c:pt idx="3216">
                  <c:v>4.4217565112053299</c:v>
                </c:pt>
                <c:pt idx="3217">
                  <c:v>4.42313143549364</c:v>
                </c:pt>
                <c:pt idx="3218">
                  <c:v>4.4245063597819501</c:v>
                </c:pt>
                <c:pt idx="3219">
                  <c:v>4.4258812840702602</c:v>
                </c:pt>
                <c:pt idx="3220">
                  <c:v>4.4272562083585703</c:v>
                </c:pt>
                <c:pt idx="3221">
                  <c:v>4.4286311326468804</c:v>
                </c:pt>
                <c:pt idx="3222">
                  <c:v>4.4300060569351896</c:v>
                </c:pt>
                <c:pt idx="3223">
                  <c:v>4.4313809812234997</c:v>
                </c:pt>
                <c:pt idx="3224">
                  <c:v>4.4327559055118098</c:v>
                </c:pt>
                <c:pt idx="3225">
                  <c:v>4.4341308298001199</c:v>
                </c:pt>
                <c:pt idx="3226">
                  <c:v>4.43550575408843</c:v>
                </c:pt>
                <c:pt idx="3227">
                  <c:v>4.4368806783767401</c:v>
                </c:pt>
                <c:pt idx="3228">
                  <c:v>4.4382556026650501</c:v>
                </c:pt>
                <c:pt idx="3229">
                  <c:v>4.4396305269533602</c:v>
                </c:pt>
                <c:pt idx="3230">
                  <c:v>4.4410054512416703</c:v>
                </c:pt>
                <c:pt idx="3231">
                  <c:v>4.4423803755299804</c:v>
                </c:pt>
                <c:pt idx="3232">
                  <c:v>4.4437552998182897</c:v>
                </c:pt>
                <c:pt idx="3233">
                  <c:v>4.4451302241065997</c:v>
                </c:pt>
                <c:pt idx="3234">
                  <c:v>4.4465051483949098</c:v>
                </c:pt>
                <c:pt idx="3235">
                  <c:v>4.4478800726832199</c:v>
                </c:pt>
                <c:pt idx="3236">
                  <c:v>4.44925499697153</c:v>
                </c:pt>
                <c:pt idx="3237">
                  <c:v>4.4506299212598401</c:v>
                </c:pt>
                <c:pt idx="3238">
                  <c:v>4.4520048455481502</c:v>
                </c:pt>
                <c:pt idx="3239">
                  <c:v>4.4533797698364603</c:v>
                </c:pt>
                <c:pt idx="3240">
                  <c:v>4.4547546941247704</c:v>
                </c:pt>
                <c:pt idx="3241">
                  <c:v>4.4561296184130796</c:v>
                </c:pt>
                <c:pt idx="3242">
                  <c:v>4.4575045427013897</c:v>
                </c:pt>
                <c:pt idx="3243">
                  <c:v>4.4588794669896998</c:v>
                </c:pt>
                <c:pt idx="3244">
                  <c:v>4.4602543912780099</c:v>
                </c:pt>
                <c:pt idx="3245">
                  <c:v>4.46162931556632</c:v>
                </c:pt>
                <c:pt idx="3246">
                  <c:v>4.4630042398546301</c:v>
                </c:pt>
                <c:pt idx="3247">
                  <c:v>4.46437916414295</c:v>
                </c:pt>
                <c:pt idx="3248">
                  <c:v>4.4657540884312503</c:v>
                </c:pt>
                <c:pt idx="3249">
                  <c:v>4.4671290127195604</c:v>
                </c:pt>
                <c:pt idx="3250">
                  <c:v>4.4685039370078803</c:v>
                </c:pt>
                <c:pt idx="3251">
                  <c:v>4.4698788612961904</c:v>
                </c:pt>
                <c:pt idx="3252">
                  <c:v>4.4712537855844898</c:v>
                </c:pt>
                <c:pt idx="3253">
                  <c:v>4.4726287098727999</c:v>
                </c:pt>
                <c:pt idx="3254">
                  <c:v>4.4740036341611198</c:v>
                </c:pt>
                <c:pt idx="3255">
                  <c:v>4.4753785584494299</c:v>
                </c:pt>
                <c:pt idx="3256">
                  <c:v>4.47675348273774</c:v>
                </c:pt>
                <c:pt idx="3257">
                  <c:v>4.4781284070260501</c:v>
                </c:pt>
                <c:pt idx="3258">
                  <c:v>4.4795033313143602</c:v>
                </c:pt>
                <c:pt idx="3259">
                  <c:v>4.4808782556026703</c:v>
                </c:pt>
                <c:pt idx="3260">
                  <c:v>4.4822531798909804</c:v>
                </c:pt>
                <c:pt idx="3261">
                  <c:v>4.4836281041792896</c:v>
                </c:pt>
                <c:pt idx="3262">
                  <c:v>4.4850030284675997</c:v>
                </c:pt>
                <c:pt idx="3263">
                  <c:v>4.4863779527559098</c:v>
                </c:pt>
                <c:pt idx="3264">
                  <c:v>4.4877528770442199</c:v>
                </c:pt>
                <c:pt idx="3265">
                  <c:v>4.48912780133253</c:v>
                </c:pt>
                <c:pt idx="3266">
                  <c:v>4.4905027256208401</c:v>
                </c:pt>
                <c:pt idx="3267">
                  <c:v>4.4918776499091502</c:v>
                </c:pt>
                <c:pt idx="3268">
                  <c:v>4.4932525741974603</c:v>
                </c:pt>
                <c:pt idx="3269">
                  <c:v>4.4946274984857704</c:v>
                </c:pt>
                <c:pt idx="3270">
                  <c:v>4.4960024227740796</c:v>
                </c:pt>
                <c:pt idx="3271">
                  <c:v>4.4973773470623897</c:v>
                </c:pt>
                <c:pt idx="3272">
                  <c:v>4.4987522713506998</c:v>
                </c:pt>
                <c:pt idx="3273">
                  <c:v>4.5001271956390099</c:v>
                </c:pt>
                <c:pt idx="3274">
                  <c:v>4.50150211992732</c:v>
                </c:pt>
                <c:pt idx="3275">
                  <c:v>4.5028770442156301</c:v>
                </c:pt>
                <c:pt idx="3276">
                  <c:v>4.5042519685039402</c:v>
                </c:pt>
                <c:pt idx="3277">
                  <c:v>4.5056268927922503</c:v>
                </c:pt>
                <c:pt idx="3278">
                  <c:v>4.5070018170805604</c:v>
                </c:pt>
                <c:pt idx="3279">
                  <c:v>4.5083767413688696</c:v>
                </c:pt>
                <c:pt idx="3280">
                  <c:v>4.5097516656571797</c:v>
                </c:pt>
                <c:pt idx="3281">
                  <c:v>4.5111265899454898</c:v>
                </c:pt>
                <c:pt idx="3282">
                  <c:v>4.5125015142337999</c:v>
                </c:pt>
                <c:pt idx="3283">
                  <c:v>4.51387643852211</c:v>
                </c:pt>
                <c:pt idx="3284">
                  <c:v>4.5152513628104201</c:v>
                </c:pt>
                <c:pt idx="3285">
                  <c:v>4.5166262870987302</c:v>
                </c:pt>
                <c:pt idx="3286">
                  <c:v>4.5180012113870403</c:v>
                </c:pt>
                <c:pt idx="3287">
                  <c:v>4.5193761356753503</c:v>
                </c:pt>
                <c:pt idx="3288">
                  <c:v>4.5207510599636596</c:v>
                </c:pt>
                <c:pt idx="3289">
                  <c:v>4.5221259842519697</c:v>
                </c:pt>
                <c:pt idx="3290">
                  <c:v>4.5235009085402798</c:v>
                </c:pt>
                <c:pt idx="3291">
                  <c:v>4.5248758328285899</c:v>
                </c:pt>
                <c:pt idx="3292">
                  <c:v>4.5262507571168999</c:v>
                </c:pt>
                <c:pt idx="3293">
                  <c:v>4.52762568140521</c:v>
                </c:pt>
                <c:pt idx="3294">
                  <c:v>4.5290006056935201</c:v>
                </c:pt>
                <c:pt idx="3295">
                  <c:v>4.5303755299818302</c:v>
                </c:pt>
                <c:pt idx="3296">
                  <c:v>4.5317504542701403</c:v>
                </c:pt>
                <c:pt idx="3297">
                  <c:v>4.5331253785584504</c:v>
                </c:pt>
                <c:pt idx="3298">
                  <c:v>4.5345003028467596</c:v>
                </c:pt>
                <c:pt idx="3299">
                  <c:v>4.5358752271350697</c:v>
                </c:pt>
                <c:pt idx="3300">
                  <c:v>4.5372501514233798</c:v>
                </c:pt>
                <c:pt idx="3301">
                  <c:v>4.5386250757116899</c:v>
                </c:pt>
                <c:pt idx="3302">
                  <c:v>4.54</c:v>
                </c:pt>
                <c:pt idx="3303">
                  <c:v>4.5413749242883101</c:v>
                </c:pt>
                <c:pt idx="3304">
                  <c:v>4.5427498485766202</c:v>
                </c:pt>
                <c:pt idx="3305">
                  <c:v>4.5441247728649303</c:v>
                </c:pt>
                <c:pt idx="3306">
                  <c:v>4.5454996971532404</c:v>
                </c:pt>
                <c:pt idx="3307">
                  <c:v>4.5468746214415496</c:v>
                </c:pt>
                <c:pt idx="3308">
                  <c:v>4.5482495457298597</c:v>
                </c:pt>
                <c:pt idx="3309">
                  <c:v>4.5496244700181698</c:v>
                </c:pt>
                <c:pt idx="3310">
                  <c:v>4.5509993943064799</c:v>
                </c:pt>
                <c:pt idx="3311">
                  <c:v>4.55237431859479</c:v>
                </c:pt>
                <c:pt idx="3312">
                  <c:v>4.5537492428831001</c:v>
                </c:pt>
                <c:pt idx="3313">
                  <c:v>4.5551241671714102</c:v>
                </c:pt>
                <c:pt idx="3314">
                  <c:v>4.5564990914597203</c:v>
                </c:pt>
                <c:pt idx="3315">
                  <c:v>4.5578740157480304</c:v>
                </c:pt>
                <c:pt idx="3316">
                  <c:v>4.5592489400363396</c:v>
                </c:pt>
                <c:pt idx="3317">
                  <c:v>4.5606238643246497</c:v>
                </c:pt>
                <c:pt idx="3318">
                  <c:v>4.5619987886129598</c:v>
                </c:pt>
                <c:pt idx="3319">
                  <c:v>4.5633737129012699</c:v>
                </c:pt>
                <c:pt idx="3320">
                  <c:v>4.56474863718958</c:v>
                </c:pt>
                <c:pt idx="3321">
                  <c:v>4.5661235614778901</c:v>
                </c:pt>
                <c:pt idx="3322">
                  <c:v>4.5674984857662002</c:v>
                </c:pt>
                <c:pt idx="3323">
                  <c:v>4.5688734100545103</c:v>
                </c:pt>
                <c:pt idx="3324">
                  <c:v>4.5702483343428204</c:v>
                </c:pt>
                <c:pt idx="3325">
                  <c:v>4.5716232586311296</c:v>
                </c:pt>
                <c:pt idx="3326">
                  <c:v>4.5729981829194397</c:v>
                </c:pt>
                <c:pt idx="3327">
                  <c:v>4.5743731072077498</c:v>
                </c:pt>
                <c:pt idx="3328">
                  <c:v>4.5757480314960599</c:v>
                </c:pt>
                <c:pt idx="3329">
                  <c:v>4.57712295578437</c:v>
                </c:pt>
                <c:pt idx="3330">
                  <c:v>4.5784978800726801</c:v>
                </c:pt>
                <c:pt idx="3331">
                  <c:v>4.5798728043609902</c:v>
                </c:pt>
                <c:pt idx="3332">
                  <c:v>4.5812477286493003</c:v>
                </c:pt>
                <c:pt idx="3333">
                  <c:v>4.5826226529376104</c:v>
                </c:pt>
                <c:pt idx="3334">
                  <c:v>4.5839975772259196</c:v>
                </c:pt>
                <c:pt idx="3335">
                  <c:v>4.5853725015142297</c:v>
                </c:pt>
                <c:pt idx="3336">
                  <c:v>4.5867474258025398</c:v>
                </c:pt>
                <c:pt idx="3337">
                  <c:v>4.5881223500908499</c:v>
                </c:pt>
                <c:pt idx="3338">
                  <c:v>4.58949727437916</c:v>
                </c:pt>
                <c:pt idx="3339">
                  <c:v>4.5908721986674701</c:v>
                </c:pt>
                <c:pt idx="3340">
                  <c:v>4.59224712295579</c:v>
                </c:pt>
                <c:pt idx="3341">
                  <c:v>4.5936220472441001</c:v>
                </c:pt>
                <c:pt idx="3342">
                  <c:v>4.5949969715324102</c:v>
                </c:pt>
                <c:pt idx="3343">
                  <c:v>4.5963718958207203</c:v>
                </c:pt>
                <c:pt idx="3344">
                  <c:v>4.5977468201090304</c:v>
                </c:pt>
                <c:pt idx="3345">
                  <c:v>4.5991217443973396</c:v>
                </c:pt>
                <c:pt idx="3346">
                  <c:v>4.6004966686856497</c:v>
                </c:pt>
                <c:pt idx="3347">
                  <c:v>4.6018715929739598</c:v>
                </c:pt>
                <c:pt idx="3348">
                  <c:v>4.6032465172622699</c:v>
                </c:pt>
                <c:pt idx="3349">
                  <c:v>4.60462144155058</c:v>
                </c:pt>
                <c:pt idx="3350">
                  <c:v>4.60599636583889</c:v>
                </c:pt>
                <c:pt idx="3351">
                  <c:v>4.6073712901272001</c:v>
                </c:pt>
                <c:pt idx="3352">
                  <c:v>4.6087462144155102</c:v>
                </c:pt>
                <c:pt idx="3353">
                  <c:v>4.6101211387038203</c:v>
                </c:pt>
                <c:pt idx="3354">
                  <c:v>4.6114960629921304</c:v>
                </c:pt>
                <c:pt idx="3355">
                  <c:v>4.6128709872804396</c:v>
                </c:pt>
                <c:pt idx="3356">
                  <c:v>4.6142459115687497</c:v>
                </c:pt>
                <c:pt idx="3357">
                  <c:v>4.6156208358570598</c:v>
                </c:pt>
                <c:pt idx="3358">
                  <c:v>4.6169957601453699</c:v>
                </c:pt>
                <c:pt idx="3359">
                  <c:v>4.61837068443368</c:v>
                </c:pt>
                <c:pt idx="3360">
                  <c:v>4.6197456087219901</c:v>
                </c:pt>
                <c:pt idx="3361">
                  <c:v>4.6211205330103002</c:v>
                </c:pt>
                <c:pt idx="3362">
                  <c:v>4.6224954572986103</c:v>
                </c:pt>
                <c:pt idx="3363">
                  <c:v>4.6238703815869204</c:v>
                </c:pt>
                <c:pt idx="3364">
                  <c:v>4.6252453058752296</c:v>
                </c:pt>
                <c:pt idx="3365">
                  <c:v>4.6266202301635397</c:v>
                </c:pt>
                <c:pt idx="3366">
                  <c:v>4.6279951544518498</c:v>
                </c:pt>
                <c:pt idx="3367">
                  <c:v>4.6293700787401599</c:v>
                </c:pt>
                <c:pt idx="3368">
                  <c:v>4.63074500302847</c:v>
                </c:pt>
                <c:pt idx="3369">
                  <c:v>4.6321199273167801</c:v>
                </c:pt>
                <c:pt idx="3370">
                  <c:v>4.6334948516050902</c:v>
                </c:pt>
                <c:pt idx="3371">
                  <c:v>4.6348697758934003</c:v>
                </c:pt>
                <c:pt idx="3372">
                  <c:v>4.6362447001817104</c:v>
                </c:pt>
                <c:pt idx="3373">
                  <c:v>4.6376196244700196</c:v>
                </c:pt>
                <c:pt idx="3374">
                  <c:v>4.6389945487583297</c:v>
                </c:pt>
                <c:pt idx="3375">
                  <c:v>4.6403694730466398</c:v>
                </c:pt>
                <c:pt idx="3376">
                  <c:v>4.6417443973349499</c:v>
                </c:pt>
                <c:pt idx="3377">
                  <c:v>4.64311932162326</c:v>
                </c:pt>
                <c:pt idx="3378">
                  <c:v>4.6444942459115701</c:v>
                </c:pt>
                <c:pt idx="3379">
                  <c:v>4.6458691701998802</c:v>
                </c:pt>
                <c:pt idx="3380">
                  <c:v>4.6472440944881903</c:v>
                </c:pt>
                <c:pt idx="3381">
                  <c:v>4.6486190187765004</c:v>
                </c:pt>
                <c:pt idx="3382">
                  <c:v>4.6499939430648096</c:v>
                </c:pt>
                <c:pt idx="3383">
                  <c:v>4.6513688673531197</c:v>
                </c:pt>
                <c:pt idx="3384">
                  <c:v>4.6527437916414298</c:v>
                </c:pt>
                <c:pt idx="3385">
                  <c:v>4.6541187159297399</c:v>
                </c:pt>
                <c:pt idx="3386">
                  <c:v>4.65549364021805</c:v>
                </c:pt>
                <c:pt idx="3387">
                  <c:v>4.6568685645063601</c:v>
                </c:pt>
                <c:pt idx="3388">
                  <c:v>4.6582434887946702</c:v>
                </c:pt>
                <c:pt idx="3389">
                  <c:v>4.6596184130829803</c:v>
                </c:pt>
                <c:pt idx="3390">
                  <c:v>4.6609933373712904</c:v>
                </c:pt>
                <c:pt idx="3391">
                  <c:v>4.6623682616595996</c:v>
                </c:pt>
                <c:pt idx="3392">
                  <c:v>4.6637431859479097</c:v>
                </c:pt>
                <c:pt idx="3393">
                  <c:v>4.6651181102362198</c:v>
                </c:pt>
                <c:pt idx="3394">
                  <c:v>4.6664930345245299</c:v>
                </c:pt>
                <c:pt idx="3395">
                  <c:v>4.66786795881284</c:v>
                </c:pt>
                <c:pt idx="3396">
                  <c:v>4.6692428831011501</c:v>
                </c:pt>
                <c:pt idx="3397">
                  <c:v>4.6706178073894602</c:v>
                </c:pt>
                <c:pt idx="3398">
                  <c:v>4.6719927316777703</c:v>
                </c:pt>
                <c:pt idx="3399">
                  <c:v>4.6733676559660804</c:v>
                </c:pt>
                <c:pt idx="3400">
                  <c:v>4.6747425802543896</c:v>
                </c:pt>
                <c:pt idx="3401">
                  <c:v>4.6761175045426997</c:v>
                </c:pt>
                <c:pt idx="3402">
                  <c:v>4.6774924288310098</c:v>
                </c:pt>
                <c:pt idx="3403">
                  <c:v>4.6788673531193199</c:v>
                </c:pt>
                <c:pt idx="3404">
                  <c:v>4.68024227740763</c:v>
                </c:pt>
                <c:pt idx="3405">
                  <c:v>4.6816172016959401</c:v>
                </c:pt>
                <c:pt idx="3406">
                  <c:v>4.6829921259842502</c:v>
                </c:pt>
                <c:pt idx="3407">
                  <c:v>4.6843670502725603</c:v>
                </c:pt>
                <c:pt idx="3408">
                  <c:v>4.6857419745608704</c:v>
                </c:pt>
                <c:pt idx="3409">
                  <c:v>4.6871168988491796</c:v>
                </c:pt>
                <c:pt idx="3410">
                  <c:v>4.6884918231374897</c:v>
                </c:pt>
                <c:pt idx="3411">
                  <c:v>4.6898667474257998</c:v>
                </c:pt>
                <c:pt idx="3412">
                  <c:v>4.6912416717141099</c:v>
                </c:pt>
                <c:pt idx="3413">
                  <c:v>4.69261659600242</c:v>
                </c:pt>
                <c:pt idx="3414">
                  <c:v>4.6939915202907301</c:v>
                </c:pt>
                <c:pt idx="3415">
                  <c:v>4.6953664445790402</c:v>
                </c:pt>
                <c:pt idx="3416">
                  <c:v>4.6967413688673503</c:v>
                </c:pt>
                <c:pt idx="3417">
                  <c:v>4.6981162931556604</c:v>
                </c:pt>
                <c:pt idx="3418">
                  <c:v>4.6994912174439696</c:v>
                </c:pt>
                <c:pt idx="3419">
                  <c:v>4.7008661417322797</c:v>
                </c:pt>
                <c:pt idx="3420">
                  <c:v>4.7022410660205898</c:v>
                </c:pt>
                <c:pt idx="3421">
                  <c:v>4.7036159903088999</c:v>
                </c:pt>
                <c:pt idx="3422">
                  <c:v>4.70499091459721</c:v>
                </c:pt>
                <c:pt idx="3423">
                  <c:v>4.7063658388855201</c:v>
                </c:pt>
                <c:pt idx="3424">
                  <c:v>4.7077407631738399</c:v>
                </c:pt>
                <c:pt idx="3425">
                  <c:v>4.70911568746215</c:v>
                </c:pt>
                <c:pt idx="3426">
                  <c:v>4.7104906117504601</c:v>
                </c:pt>
                <c:pt idx="3427">
                  <c:v>4.7118655360387702</c:v>
                </c:pt>
                <c:pt idx="3428">
                  <c:v>4.7132404603270803</c:v>
                </c:pt>
                <c:pt idx="3429">
                  <c:v>4.7146153846153904</c:v>
                </c:pt>
                <c:pt idx="3430">
                  <c:v>4.7159903089036996</c:v>
                </c:pt>
                <c:pt idx="3431">
                  <c:v>4.7173652331920097</c:v>
                </c:pt>
                <c:pt idx="3432">
                  <c:v>4.7187401574803198</c:v>
                </c:pt>
                <c:pt idx="3433">
                  <c:v>4.7201150817686299</c:v>
                </c:pt>
                <c:pt idx="3434">
                  <c:v>4.72149000605694</c:v>
                </c:pt>
                <c:pt idx="3435">
                  <c:v>4.7228649303452501</c:v>
                </c:pt>
                <c:pt idx="3436">
                  <c:v>4.7242398546335602</c:v>
                </c:pt>
                <c:pt idx="3437">
                  <c:v>4.7256147789218703</c:v>
                </c:pt>
                <c:pt idx="3438">
                  <c:v>4.7269897032101804</c:v>
                </c:pt>
                <c:pt idx="3439">
                  <c:v>4.7283646274984896</c:v>
                </c:pt>
                <c:pt idx="3440">
                  <c:v>4.7297395517867997</c:v>
                </c:pt>
                <c:pt idx="3441">
                  <c:v>4.7311144760751098</c:v>
                </c:pt>
                <c:pt idx="3442">
                  <c:v>4.7324894003634199</c:v>
                </c:pt>
                <c:pt idx="3443">
                  <c:v>4.73386432465173</c:v>
                </c:pt>
                <c:pt idx="3444">
                  <c:v>4.7352392489400401</c:v>
                </c:pt>
                <c:pt idx="3445">
                  <c:v>4.7366141732283502</c:v>
                </c:pt>
                <c:pt idx="3446">
                  <c:v>4.7379890975166603</c:v>
                </c:pt>
                <c:pt idx="3447">
                  <c:v>4.7393640218049704</c:v>
                </c:pt>
                <c:pt idx="3448">
                  <c:v>4.7407389460932796</c:v>
                </c:pt>
                <c:pt idx="3449">
                  <c:v>4.7421138703815897</c:v>
                </c:pt>
                <c:pt idx="3450">
                  <c:v>4.7434887946698998</c:v>
                </c:pt>
                <c:pt idx="3451">
                  <c:v>4.7448637189582099</c:v>
                </c:pt>
                <c:pt idx="3452">
                  <c:v>4.74623864324652</c:v>
                </c:pt>
                <c:pt idx="3453">
                  <c:v>4.7476135675348301</c:v>
                </c:pt>
                <c:pt idx="3454">
                  <c:v>4.7489884918231402</c:v>
                </c:pt>
                <c:pt idx="3455">
                  <c:v>4.7503634161114503</c:v>
                </c:pt>
                <c:pt idx="3456">
                  <c:v>4.7517383403997604</c:v>
                </c:pt>
                <c:pt idx="3457">
                  <c:v>4.7531132646880696</c:v>
                </c:pt>
                <c:pt idx="3458">
                  <c:v>4.7544881889763797</c:v>
                </c:pt>
                <c:pt idx="3459">
                  <c:v>4.7558631132646898</c:v>
                </c:pt>
                <c:pt idx="3460">
                  <c:v>4.7572380375529999</c:v>
                </c:pt>
                <c:pt idx="3461">
                  <c:v>4.75861296184131</c:v>
                </c:pt>
                <c:pt idx="3462">
                  <c:v>4.7599878861296201</c:v>
                </c:pt>
                <c:pt idx="3463">
                  <c:v>4.7613628104179302</c:v>
                </c:pt>
                <c:pt idx="3464">
                  <c:v>4.7627377347062403</c:v>
                </c:pt>
                <c:pt idx="3465">
                  <c:v>4.7641126589945504</c:v>
                </c:pt>
                <c:pt idx="3466">
                  <c:v>4.7654875832828596</c:v>
                </c:pt>
                <c:pt idx="3467">
                  <c:v>4.7668625075711697</c:v>
                </c:pt>
                <c:pt idx="3468">
                  <c:v>4.7682374318594798</c:v>
                </c:pt>
                <c:pt idx="3469">
                  <c:v>4.7696123561477899</c:v>
                </c:pt>
                <c:pt idx="3470">
                  <c:v>4.7709872804361</c:v>
                </c:pt>
                <c:pt idx="3471">
                  <c:v>4.7723622047244101</c:v>
                </c:pt>
                <c:pt idx="3472">
                  <c:v>4.7737371290127202</c:v>
                </c:pt>
                <c:pt idx="3473">
                  <c:v>4.7751120533010303</c:v>
                </c:pt>
                <c:pt idx="3474">
                  <c:v>4.7764869775893404</c:v>
                </c:pt>
                <c:pt idx="3475">
                  <c:v>4.7778619018776496</c:v>
                </c:pt>
                <c:pt idx="3476">
                  <c:v>4.7792368261659597</c:v>
                </c:pt>
                <c:pt idx="3477">
                  <c:v>4.7806117504542698</c:v>
                </c:pt>
                <c:pt idx="3478">
                  <c:v>4.7819866747425799</c:v>
                </c:pt>
                <c:pt idx="3479">
                  <c:v>4.78336159903089</c:v>
                </c:pt>
                <c:pt idx="3480">
                  <c:v>4.7847365233192001</c:v>
                </c:pt>
                <c:pt idx="3481">
                  <c:v>4.7861114476075102</c:v>
                </c:pt>
                <c:pt idx="3482">
                  <c:v>4.7874863718958203</c:v>
                </c:pt>
                <c:pt idx="3483">
                  <c:v>4.7888612961841304</c:v>
                </c:pt>
                <c:pt idx="3484">
                  <c:v>4.7902362204724396</c:v>
                </c:pt>
                <c:pt idx="3485">
                  <c:v>4.7916111447607497</c:v>
                </c:pt>
                <c:pt idx="3486">
                  <c:v>4.7929860690490598</c:v>
                </c:pt>
                <c:pt idx="3487">
                  <c:v>4.7943609933373699</c:v>
                </c:pt>
                <c:pt idx="3488">
                  <c:v>4.79573591762568</c:v>
                </c:pt>
                <c:pt idx="3489">
                  <c:v>4.7971108419139901</c:v>
                </c:pt>
                <c:pt idx="3490">
                  <c:v>4.7984857662023002</c:v>
                </c:pt>
                <c:pt idx="3491">
                  <c:v>4.7998606904906103</c:v>
                </c:pt>
                <c:pt idx="3492">
                  <c:v>4.8012356147789204</c:v>
                </c:pt>
                <c:pt idx="3493">
                  <c:v>4.8026105390672296</c:v>
                </c:pt>
                <c:pt idx="3494">
                  <c:v>4.8039854633555397</c:v>
                </c:pt>
                <c:pt idx="3495">
                  <c:v>4.8053603876438498</c:v>
                </c:pt>
                <c:pt idx="3496">
                  <c:v>4.8067353119321599</c:v>
                </c:pt>
                <c:pt idx="3497">
                  <c:v>4.80811023622047</c:v>
                </c:pt>
                <c:pt idx="3498">
                  <c:v>4.8094851605087801</c:v>
                </c:pt>
                <c:pt idx="3499">
                  <c:v>4.8108600847970902</c:v>
                </c:pt>
                <c:pt idx="3500">
                  <c:v>4.8122350090854003</c:v>
                </c:pt>
                <c:pt idx="3501">
                  <c:v>4.8136099333737103</c:v>
                </c:pt>
                <c:pt idx="3502">
                  <c:v>4.8149848576620196</c:v>
                </c:pt>
                <c:pt idx="3503">
                  <c:v>4.8163597819503297</c:v>
                </c:pt>
                <c:pt idx="3504">
                  <c:v>4.8177347062386398</c:v>
                </c:pt>
                <c:pt idx="3505">
                  <c:v>4.8191096305269499</c:v>
                </c:pt>
                <c:pt idx="3506">
                  <c:v>4.8204845548152599</c:v>
                </c:pt>
                <c:pt idx="3507">
                  <c:v>4.82185947910357</c:v>
                </c:pt>
                <c:pt idx="3508">
                  <c:v>4.8232344033918801</c:v>
                </c:pt>
                <c:pt idx="3509">
                  <c:v>4.8246093276801902</c:v>
                </c:pt>
                <c:pt idx="3510">
                  <c:v>4.8259842519685101</c:v>
                </c:pt>
                <c:pt idx="3511">
                  <c:v>4.8273591762568202</c:v>
                </c:pt>
                <c:pt idx="3512">
                  <c:v>4.8287341005451196</c:v>
                </c:pt>
                <c:pt idx="3513">
                  <c:v>4.8301090248334404</c:v>
                </c:pt>
                <c:pt idx="3514">
                  <c:v>4.8314839491217496</c:v>
                </c:pt>
                <c:pt idx="3515">
                  <c:v>4.8328588734100597</c:v>
                </c:pt>
                <c:pt idx="3516">
                  <c:v>4.83423379769836</c:v>
                </c:pt>
                <c:pt idx="3517">
                  <c:v>4.8356087219866799</c:v>
                </c:pt>
                <c:pt idx="3518">
                  <c:v>4.83698364627499</c:v>
                </c:pt>
                <c:pt idx="3519">
                  <c:v>4.8383585705633001</c:v>
                </c:pt>
                <c:pt idx="3520">
                  <c:v>4.8397334948516102</c:v>
                </c:pt>
                <c:pt idx="3521">
                  <c:v>4.8411084191399203</c:v>
                </c:pt>
                <c:pt idx="3522">
                  <c:v>4.8424833434282304</c:v>
                </c:pt>
                <c:pt idx="3523">
                  <c:v>4.8438582677165396</c:v>
                </c:pt>
                <c:pt idx="3524">
                  <c:v>4.8452331920048497</c:v>
                </c:pt>
                <c:pt idx="3525">
                  <c:v>4.8466081162931598</c:v>
                </c:pt>
                <c:pt idx="3526">
                  <c:v>4.8479830405814699</c:v>
                </c:pt>
                <c:pt idx="3527">
                  <c:v>4.84935796486978</c:v>
                </c:pt>
                <c:pt idx="3528">
                  <c:v>4.8507328891580901</c:v>
                </c:pt>
                <c:pt idx="3529">
                  <c:v>4.8521078134464002</c:v>
                </c:pt>
                <c:pt idx="3530">
                  <c:v>4.8534827377347103</c:v>
                </c:pt>
                <c:pt idx="3531">
                  <c:v>4.8548576620230204</c:v>
                </c:pt>
                <c:pt idx="3532">
                  <c:v>4.8562325863113296</c:v>
                </c:pt>
                <c:pt idx="3533">
                  <c:v>4.8576075105996397</c:v>
                </c:pt>
                <c:pt idx="3534">
                  <c:v>4.8589824348879498</c:v>
                </c:pt>
                <c:pt idx="3535">
                  <c:v>4.8603573591762599</c:v>
                </c:pt>
                <c:pt idx="3536">
                  <c:v>4.86173228346457</c:v>
                </c:pt>
                <c:pt idx="3537">
                  <c:v>4.8631072077528801</c:v>
                </c:pt>
                <c:pt idx="3538">
                  <c:v>4.8644821320411902</c:v>
                </c:pt>
                <c:pt idx="3539">
                  <c:v>4.8658570563295003</c:v>
                </c:pt>
                <c:pt idx="3540">
                  <c:v>4.8672319806178104</c:v>
                </c:pt>
                <c:pt idx="3541">
                  <c:v>4.8686069049061196</c:v>
                </c:pt>
                <c:pt idx="3542">
                  <c:v>4.8699818291944297</c:v>
                </c:pt>
                <c:pt idx="3543">
                  <c:v>4.8713567534827398</c:v>
                </c:pt>
                <c:pt idx="3544">
                  <c:v>4.8727316777710499</c:v>
                </c:pt>
                <c:pt idx="3545">
                  <c:v>4.87410660205936</c:v>
                </c:pt>
                <c:pt idx="3546">
                  <c:v>4.8754815263476701</c:v>
                </c:pt>
                <c:pt idx="3547">
                  <c:v>4.8768564506359802</c:v>
                </c:pt>
                <c:pt idx="3548">
                  <c:v>4.8782313749242903</c:v>
                </c:pt>
                <c:pt idx="3549">
                  <c:v>4.8796062992126004</c:v>
                </c:pt>
                <c:pt idx="3550">
                  <c:v>4.8809812235009096</c:v>
                </c:pt>
                <c:pt idx="3551">
                  <c:v>4.8823561477892197</c:v>
                </c:pt>
                <c:pt idx="3552">
                  <c:v>4.8837310720775298</c:v>
                </c:pt>
                <c:pt idx="3553">
                  <c:v>4.8851059963658399</c:v>
                </c:pt>
                <c:pt idx="3554">
                  <c:v>4.88648092065415</c:v>
                </c:pt>
                <c:pt idx="3555">
                  <c:v>4.8878558449424601</c:v>
                </c:pt>
                <c:pt idx="3556">
                  <c:v>4.8892307692307702</c:v>
                </c:pt>
                <c:pt idx="3557">
                  <c:v>4.8906056935190803</c:v>
                </c:pt>
                <c:pt idx="3558">
                  <c:v>4.8919806178073904</c:v>
                </c:pt>
                <c:pt idx="3559">
                  <c:v>4.8933555420956996</c:v>
                </c:pt>
                <c:pt idx="3560">
                  <c:v>4.8947304663840097</c:v>
                </c:pt>
                <c:pt idx="3561">
                  <c:v>4.8961053906723198</c:v>
                </c:pt>
                <c:pt idx="3562">
                  <c:v>4.8974803149606299</c:v>
                </c:pt>
                <c:pt idx="3563">
                  <c:v>4.89885523924894</c:v>
                </c:pt>
                <c:pt idx="3564">
                  <c:v>4.90023016353725</c:v>
                </c:pt>
                <c:pt idx="3565">
                  <c:v>4.9016050878255601</c:v>
                </c:pt>
                <c:pt idx="3566">
                  <c:v>4.9029800121138702</c:v>
                </c:pt>
                <c:pt idx="3567">
                  <c:v>4.9043549364021803</c:v>
                </c:pt>
                <c:pt idx="3568">
                  <c:v>4.9057298606904904</c:v>
                </c:pt>
                <c:pt idx="3569">
                  <c:v>4.9071047849787996</c:v>
                </c:pt>
                <c:pt idx="3570">
                  <c:v>4.9084797092671097</c:v>
                </c:pt>
                <c:pt idx="3571">
                  <c:v>4.9098546335554198</c:v>
                </c:pt>
                <c:pt idx="3572">
                  <c:v>4.9112295578437299</c:v>
                </c:pt>
                <c:pt idx="3573">
                  <c:v>4.91260448213204</c:v>
                </c:pt>
                <c:pt idx="3574">
                  <c:v>4.9139794064203501</c:v>
                </c:pt>
                <c:pt idx="3575">
                  <c:v>4.9153543307086602</c:v>
                </c:pt>
                <c:pt idx="3576">
                  <c:v>4.9167292549969703</c:v>
                </c:pt>
                <c:pt idx="3577">
                  <c:v>4.9181041792852804</c:v>
                </c:pt>
                <c:pt idx="3578">
                  <c:v>4.9194791035735896</c:v>
                </c:pt>
                <c:pt idx="3579">
                  <c:v>4.9208540278618997</c:v>
                </c:pt>
                <c:pt idx="3580">
                  <c:v>4.9222289521502098</c:v>
                </c:pt>
                <c:pt idx="3581">
                  <c:v>4.9236038764385199</c:v>
                </c:pt>
                <c:pt idx="3582">
                  <c:v>4.92497880072683</c:v>
                </c:pt>
                <c:pt idx="3583">
                  <c:v>4.9263537250151401</c:v>
                </c:pt>
                <c:pt idx="3584">
                  <c:v>4.9277286493034502</c:v>
                </c:pt>
                <c:pt idx="3585">
                  <c:v>4.9291035735917603</c:v>
                </c:pt>
                <c:pt idx="3586">
                  <c:v>4.9304784978800704</c:v>
                </c:pt>
                <c:pt idx="3587">
                  <c:v>4.9318534221683796</c:v>
                </c:pt>
                <c:pt idx="3588">
                  <c:v>4.9332283464566897</c:v>
                </c:pt>
                <c:pt idx="3589">
                  <c:v>4.9346032707449998</c:v>
                </c:pt>
                <c:pt idx="3590">
                  <c:v>4.9359781950333099</c:v>
                </c:pt>
                <c:pt idx="3591">
                  <c:v>4.93735311932162</c:v>
                </c:pt>
                <c:pt idx="3592">
                  <c:v>4.9387280436099301</c:v>
                </c:pt>
                <c:pt idx="3593">
                  <c:v>4.9401029678982402</c:v>
                </c:pt>
                <c:pt idx="3594">
                  <c:v>4.9414778921865503</c:v>
                </c:pt>
                <c:pt idx="3595">
                  <c:v>4.9428528164748604</c:v>
                </c:pt>
                <c:pt idx="3596">
                  <c:v>4.9442277407631696</c:v>
                </c:pt>
                <c:pt idx="3597">
                  <c:v>4.9456026650514797</c:v>
                </c:pt>
                <c:pt idx="3598">
                  <c:v>4.9469775893397996</c:v>
                </c:pt>
                <c:pt idx="3599">
                  <c:v>4.9483525136280999</c:v>
                </c:pt>
                <c:pt idx="3600">
                  <c:v>4.94972743791641</c:v>
                </c:pt>
                <c:pt idx="3601">
                  <c:v>4.9511023622047201</c:v>
                </c:pt>
                <c:pt idx="3602">
                  <c:v>4.95247728649304</c:v>
                </c:pt>
                <c:pt idx="3603">
                  <c:v>4.9538522107813501</c:v>
                </c:pt>
                <c:pt idx="3604">
                  <c:v>4.9552271350696602</c:v>
                </c:pt>
                <c:pt idx="3605">
                  <c:v>4.9566020593579703</c:v>
                </c:pt>
                <c:pt idx="3606">
                  <c:v>4.9579769836462804</c:v>
                </c:pt>
                <c:pt idx="3607">
                  <c:v>4.9593519079345896</c:v>
                </c:pt>
                <c:pt idx="3608">
                  <c:v>4.9607268322228997</c:v>
                </c:pt>
                <c:pt idx="3609">
                  <c:v>4.9621017565112098</c:v>
                </c:pt>
                <c:pt idx="3610">
                  <c:v>4.9634766807995199</c:v>
                </c:pt>
                <c:pt idx="3611">
                  <c:v>4.96485160508783</c:v>
                </c:pt>
                <c:pt idx="3612">
                  <c:v>4.9662265293761401</c:v>
                </c:pt>
                <c:pt idx="3613">
                  <c:v>4.9676014536644502</c:v>
                </c:pt>
                <c:pt idx="3614">
                  <c:v>4.9689763779527603</c:v>
                </c:pt>
                <c:pt idx="3615">
                  <c:v>4.9703513022410704</c:v>
                </c:pt>
                <c:pt idx="3616">
                  <c:v>4.9717262265293796</c:v>
                </c:pt>
                <c:pt idx="3617">
                  <c:v>4.9731011508176897</c:v>
                </c:pt>
                <c:pt idx="3618">
                  <c:v>4.9744760751059998</c:v>
                </c:pt>
                <c:pt idx="3619">
                  <c:v>4.9758509993943099</c:v>
                </c:pt>
                <c:pt idx="3620">
                  <c:v>4.97722592368262</c:v>
                </c:pt>
                <c:pt idx="3621">
                  <c:v>4.9786008479709301</c:v>
                </c:pt>
                <c:pt idx="3622">
                  <c:v>4.9799757722592402</c:v>
                </c:pt>
                <c:pt idx="3623">
                  <c:v>4.9813506965475502</c:v>
                </c:pt>
                <c:pt idx="3624">
                  <c:v>4.9827256208358603</c:v>
                </c:pt>
                <c:pt idx="3625">
                  <c:v>4.9841005451241696</c:v>
                </c:pt>
                <c:pt idx="3626">
                  <c:v>4.9854754694124797</c:v>
                </c:pt>
                <c:pt idx="3627">
                  <c:v>4.9868503937007898</c:v>
                </c:pt>
                <c:pt idx="3628">
                  <c:v>4.9882253179890998</c:v>
                </c:pt>
                <c:pt idx="3629">
                  <c:v>4.9896002422774099</c:v>
                </c:pt>
                <c:pt idx="3630">
                  <c:v>4.99097516656572</c:v>
                </c:pt>
                <c:pt idx="3631">
                  <c:v>4.9923500908540301</c:v>
                </c:pt>
                <c:pt idx="3632">
                  <c:v>4.9937250151423402</c:v>
                </c:pt>
                <c:pt idx="3633">
                  <c:v>4.9950999394306503</c:v>
                </c:pt>
                <c:pt idx="3634">
                  <c:v>4.9964748637189604</c:v>
                </c:pt>
                <c:pt idx="3635">
                  <c:v>4.9978497880072696</c:v>
                </c:pt>
                <c:pt idx="3636">
                  <c:v>4.9992247122955797</c:v>
                </c:pt>
                <c:pt idx="3637">
                  <c:v>5.0005996365838898</c:v>
                </c:pt>
                <c:pt idx="3638">
                  <c:v>5.0019745608721999</c:v>
                </c:pt>
                <c:pt idx="3639">
                  <c:v>5.00334948516051</c:v>
                </c:pt>
                <c:pt idx="3640">
                  <c:v>5.0047244094488201</c:v>
                </c:pt>
                <c:pt idx="3641">
                  <c:v>5.0060993337371302</c:v>
                </c:pt>
                <c:pt idx="3642">
                  <c:v>5.0074742580254403</c:v>
                </c:pt>
                <c:pt idx="3643">
                  <c:v>5.0088491823137504</c:v>
                </c:pt>
                <c:pt idx="3644">
                  <c:v>5.0102241066020596</c:v>
                </c:pt>
                <c:pt idx="3645">
                  <c:v>5.0115990308903697</c:v>
                </c:pt>
                <c:pt idx="3646">
                  <c:v>5.0129739551786798</c:v>
                </c:pt>
                <c:pt idx="3647">
                  <c:v>5.0143488794669899</c:v>
                </c:pt>
                <c:pt idx="3648">
                  <c:v>5.0157238037553</c:v>
                </c:pt>
                <c:pt idx="3649">
                  <c:v>5.0170987280436101</c:v>
                </c:pt>
                <c:pt idx="3650">
                  <c:v>5.0184736523319202</c:v>
                </c:pt>
                <c:pt idx="3651">
                  <c:v>5.0198485766202303</c:v>
                </c:pt>
                <c:pt idx="3652">
                  <c:v>5.0212235009085404</c:v>
                </c:pt>
                <c:pt idx="3653">
                  <c:v>5.0225984251968496</c:v>
                </c:pt>
                <c:pt idx="3654">
                  <c:v>5.0239733494851597</c:v>
                </c:pt>
                <c:pt idx="3655">
                  <c:v>5.0253482737734698</c:v>
                </c:pt>
                <c:pt idx="3656">
                  <c:v>5.0267231980617799</c:v>
                </c:pt>
                <c:pt idx="3657">
                  <c:v>5.02809812235009</c:v>
                </c:pt>
                <c:pt idx="3658">
                  <c:v>5.0294730466384001</c:v>
                </c:pt>
                <c:pt idx="3659">
                  <c:v>5.0308479709267102</c:v>
                </c:pt>
                <c:pt idx="3660">
                  <c:v>5.0322228952150203</c:v>
                </c:pt>
                <c:pt idx="3661">
                  <c:v>5.0335978195033304</c:v>
                </c:pt>
                <c:pt idx="3662">
                  <c:v>5.0349727437916396</c:v>
                </c:pt>
                <c:pt idx="3663">
                  <c:v>5.0363476680799497</c:v>
                </c:pt>
                <c:pt idx="3664">
                  <c:v>5.0377225923682598</c:v>
                </c:pt>
                <c:pt idx="3665">
                  <c:v>5.0390975166565699</c:v>
                </c:pt>
                <c:pt idx="3666">
                  <c:v>5.04047244094488</c:v>
                </c:pt>
                <c:pt idx="3667">
                  <c:v>5.0418473652331901</c:v>
                </c:pt>
                <c:pt idx="3668">
                  <c:v>5.0432222895215002</c:v>
                </c:pt>
                <c:pt idx="3669">
                  <c:v>5.0445972138098103</c:v>
                </c:pt>
                <c:pt idx="3670">
                  <c:v>5.0459721380981204</c:v>
                </c:pt>
                <c:pt idx="3671">
                  <c:v>5.0473470623864296</c:v>
                </c:pt>
                <c:pt idx="3672">
                  <c:v>5.0487219866747397</c:v>
                </c:pt>
                <c:pt idx="3673">
                  <c:v>5.0500969109630498</c:v>
                </c:pt>
                <c:pt idx="3674">
                  <c:v>5.0514718352513599</c:v>
                </c:pt>
                <c:pt idx="3675">
                  <c:v>5.05284675953967</c:v>
                </c:pt>
                <c:pt idx="3676">
                  <c:v>5.0542216838279801</c:v>
                </c:pt>
                <c:pt idx="3677">
                  <c:v>5.0555966081162902</c:v>
                </c:pt>
                <c:pt idx="3678">
                  <c:v>5.0569715324046003</c:v>
                </c:pt>
                <c:pt idx="3679">
                  <c:v>5.0583464566929104</c:v>
                </c:pt>
                <c:pt idx="3680">
                  <c:v>5.0597213809812196</c:v>
                </c:pt>
                <c:pt idx="3681">
                  <c:v>5.0610963052695297</c:v>
                </c:pt>
                <c:pt idx="3682">
                  <c:v>5.0624712295578398</c:v>
                </c:pt>
                <c:pt idx="3683">
                  <c:v>5.0638461538461499</c:v>
                </c:pt>
                <c:pt idx="3684">
                  <c:v>5.06522107813446</c:v>
                </c:pt>
                <c:pt idx="3685">
                  <c:v>5.0665960024227701</c:v>
                </c:pt>
                <c:pt idx="3686">
                  <c:v>5.06797092671109</c:v>
                </c:pt>
                <c:pt idx="3687">
                  <c:v>5.0693458509994</c:v>
                </c:pt>
                <c:pt idx="3688">
                  <c:v>5.0707207752877101</c:v>
                </c:pt>
                <c:pt idx="3689">
                  <c:v>5.0720956995760202</c:v>
                </c:pt>
                <c:pt idx="3690">
                  <c:v>5.0734706238643303</c:v>
                </c:pt>
                <c:pt idx="3691">
                  <c:v>5.0748455481526404</c:v>
                </c:pt>
                <c:pt idx="3692">
                  <c:v>5.0762204724409496</c:v>
                </c:pt>
                <c:pt idx="3693">
                  <c:v>5.0775953967292597</c:v>
                </c:pt>
                <c:pt idx="3694">
                  <c:v>5.0789703210175698</c:v>
                </c:pt>
                <c:pt idx="3695">
                  <c:v>5.0803452453058799</c:v>
                </c:pt>
                <c:pt idx="3696">
                  <c:v>5.08172016959419</c:v>
                </c:pt>
                <c:pt idx="3697">
                  <c:v>5.0830950938825001</c:v>
                </c:pt>
                <c:pt idx="3698">
                  <c:v>5.0844700181708102</c:v>
                </c:pt>
                <c:pt idx="3699">
                  <c:v>5.0858449424591203</c:v>
                </c:pt>
                <c:pt idx="3700">
                  <c:v>5.0872198667474304</c:v>
                </c:pt>
                <c:pt idx="3701">
                  <c:v>5.0885947910357396</c:v>
                </c:pt>
                <c:pt idx="3702">
                  <c:v>5.0899697153240497</c:v>
                </c:pt>
                <c:pt idx="3703">
                  <c:v>5.0913446396123598</c:v>
                </c:pt>
                <c:pt idx="3704">
                  <c:v>5.0927195639006699</c:v>
                </c:pt>
                <c:pt idx="3705">
                  <c:v>5.09409448818898</c:v>
                </c:pt>
                <c:pt idx="3706">
                  <c:v>5.0954694124772901</c:v>
                </c:pt>
                <c:pt idx="3707">
                  <c:v>5.0968443367656002</c:v>
                </c:pt>
                <c:pt idx="3708">
                  <c:v>5.0982192610539103</c:v>
                </c:pt>
                <c:pt idx="3709">
                  <c:v>5.0995941853422204</c:v>
                </c:pt>
                <c:pt idx="3710">
                  <c:v>5.1009691096305296</c:v>
                </c:pt>
                <c:pt idx="3711">
                  <c:v>5.1023440339188397</c:v>
                </c:pt>
                <c:pt idx="3712">
                  <c:v>5.1037189582071498</c:v>
                </c:pt>
                <c:pt idx="3713">
                  <c:v>5.1050938824954599</c:v>
                </c:pt>
                <c:pt idx="3714">
                  <c:v>5.10646880678377</c:v>
                </c:pt>
                <c:pt idx="3715">
                  <c:v>5.1078437310720801</c:v>
                </c:pt>
                <c:pt idx="3716">
                  <c:v>5.1092186553603902</c:v>
                </c:pt>
                <c:pt idx="3717">
                  <c:v>5.1105935796487003</c:v>
                </c:pt>
                <c:pt idx="3718">
                  <c:v>5.1119685039370104</c:v>
                </c:pt>
                <c:pt idx="3719">
                  <c:v>5.1133434282253196</c:v>
                </c:pt>
                <c:pt idx="3720">
                  <c:v>5.1147183525136297</c:v>
                </c:pt>
                <c:pt idx="3721">
                  <c:v>5.1160932768019398</c:v>
                </c:pt>
                <c:pt idx="3722">
                  <c:v>5.1174682010902499</c:v>
                </c:pt>
                <c:pt idx="3723">
                  <c:v>5.11884312537856</c:v>
                </c:pt>
                <c:pt idx="3724">
                  <c:v>5.1202180496668701</c:v>
                </c:pt>
                <c:pt idx="3725">
                  <c:v>5.1215929739551802</c:v>
                </c:pt>
                <c:pt idx="3726">
                  <c:v>5.1229678982434903</c:v>
                </c:pt>
                <c:pt idx="3727">
                  <c:v>5.1243428225318004</c:v>
                </c:pt>
                <c:pt idx="3728">
                  <c:v>5.1257177468201096</c:v>
                </c:pt>
                <c:pt idx="3729">
                  <c:v>5.1270926711084197</c:v>
                </c:pt>
                <c:pt idx="3730">
                  <c:v>5.1284675953967298</c:v>
                </c:pt>
                <c:pt idx="3731">
                  <c:v>5.1298425196850399</c:v>
                </c:pt>
                <c:pt idx="3732">
                  <c:v>5.13121744397335</c:v>
                </c:pt>
                <c:pt idx="3733">
                  <c:v>5.1325923682616601</c:v>
                </c:pt>
                <c:pt idx="3734">
                  <c:v>5.1339672925499702</c:v>
                </c:pt>
                <c:pt idx="3735">
                  <c:v>5.1353422168382803</c:v>
                </c:pt>
                <c:pt idx="3736">
                  <c:v>5.1367171411265904</c:v>
                </c:pt>
                <c:pt idx="3737">
                  <c:v>5.1380920654148996</c:v>
                </c:pt>
                <c:pt idx="3738">
                  <c:v>5.1394669897032097</c:v>
                </c:pt>
                <c:pt idx="3739">
                  <c:v>5.1408419139915198</c:v>
                </c:pt>
                <c:pt idx="3740">
                  <c:v>5.1422168382798299</c:v>
                </c:pt>
                <c:pt idx="3741">
                  <c:v>5.14359176256814</c:v>
                </c:pt>
                <c:pt idx="3742">
                  <c:v>5.1449666868564501</c:v>
                </c:pt>
                <c:pt idx="3743">
                  <c:v>5.1463416111447602</c:v>
                </c:pt>
                <c:pt idx="3744">
                  <c:v>5.1477165354330703</c:v>
                </c:pt>
                <c:pt idx="3745">
                  <c:v>5.1490914597213804</c:v>
                </c:pt>
                <c:pt idx="3746">
                  <c:v>5.1504663840096896</c:v>
                </c:pt>
                <c:pt idx="3747">
                  <c:v>5.1518413082979997</c:v>
                </c:pt>
                <c:pt idx="3748">
                  <c:v>5.1532162325863098</c:v>
                </c:pt>
                <c:pt idx="3749">
                  <c:v>5.1545911568746199</c:v>
                </c:pt>
                <c:pt idx="3750">
                  <c:v>5.15596608116293</c:v>
                </c:pt>
                <c:pt idx="3751">
                  <c:v>5.1573410054512401</c:v>
                </c:pt>
                <c:pt idx="3752">
                  <c:v>5.1587159297395502</c:v>
                </c:pt>
                <c:pt idx="3753">
                  <c:v>5.1600908540278603</c:v>
                </c:pt>
                <c:pt idx="3754">
                  <c:v>5.1614657783161704</c:v>
                </c:pt>
                <c:pt idx="3755">
                  <c:v>5.1628407026044796</c:v>
                </c:pt>
                <c:pt idx="3756">
                  <c:v>5.1642156268927897</c:v>
                </c:pt>
                <c:pt idx="3757">
                  <c:v>5.1655905511810998</c:v>
                </c:pt>
                <c:pt idx="3758">
                  <c:v>5.1669654754694099</c:v>
                </c:pt>
                <c:pt idx="3759">
                  <c:v>5.16834039975772</c:v>
                </c:pt>
                <c:pt idx="3760">
                  <c:v>5.1697153240460301</c:v>
                </c:pt>
                <c:pt idx="3761">
                  <c:v>5.1710902483343402</c:v>
                </c:pt>
                <c:pt idx="3762">
                  <c:v>5.1724651726226503</c:v>
                </c:pt>
                <c:pt idx="3763">
                  <c:v>5.1738400969109604</c:v>
                </c:pt>
                <c:pt idx="3764">
                  <c:v>5.1752150211992696</c:v>
                </c:pt>
                <c:pt idx="3765">
                  <c:v>5.1765899454875797</c:v>
                </c:pt>
                <c:pt idx="3766">
                  <c:v>5.1779648697758898</c:v>
                </c:pt>
                <c:pt idx="3767">
                  <c:v>5.1793397940641999</c:v>
                </c:pt>
                <c:pt idx="3768">
                  <c:v>5.18071471835251</c:v>
                </c:pt>
                <c:pt idx="3769">
                  <c:v>5.1820896426408201</c:v>
                </c:pt>
                <c:pt idx="3770">
                  <c:v>5.1834645669291399</c:v>
                </c:pt>
                <c:pt idx="3771">
                  <c:v>5.1848394912174403</c:v>
                </c:pt>
                <c:pt idx="3772">
                  <c:v>5.1862144155057601</c:v>
                </c:pt>
                <c:pt idx="3773">
                  <c:v>5.1875893397940702</c:v>
                </c:pt>
                <c:pt idx="3774">
                  <c:v>5.1889642640823803</c:v>
                </c:pt>
                <c:pt idx="3775">
                  <c:v>5.1903391883706798</c:v>
                </c:pt>
                <c:pt idx="3776">
                  <c:v>5.1917141126589996</c:v>
                </c:pt>
                <c:pt idx="3777">
                  <c:v>5.1930890369473097</c:v>
                </c:pt>
                <c:pt idx="3778">
                  <c:v>5.1944639612356198</c:v>
                </c:pt>
                <c:pt idx="3779">
                  <c:v>5.1958388855239299</c:v>
                </c:pt>
                <c:pt idx="3780">
                  <c:v>5.19721380981224</c:v>
                </c:pt>
                <c:pt idx="3781">
                  <c:v>5.1985887341005501</c:v>
                </c:pt>
                <c:pt idx="3782">
                  <c:v>5.1999636583888602</c:v>
                </c:pt>
                <c:pt idx="3783">
                  <c:v>5.2013385826771703</c:v>
                </c:pt>
                <c:pt idx="3784">
                  <c:v>5.2027135069654804</c:v>
                </c:pt>
                <c:pt idx="3785">
                  <c:v>5.2040884312537896</c:v>
                </c:pt>
                <c:pt idx="3786">
                  <c:v>5.2054633555420997</c:v>
                </c:pt>
                <c:pt idx="3787">
                  <c:v>5.2068382798304098</c:v>
                </c:pt>
                <c:pt idx="3788">
                  <c:v>5.2082132041187199</c:v>
                </c:pt>
                <c:pt idx="3789">
                  <c:v>5.20958812840703</c:v>
                </c:pt>
                <c:pt idx="3790">
                  <c:v>5.2109630526953401</c:v>
                </c:pt>
                <c:pt idx="3791">
                  <c:v>5.2123379769836502</c:v>
                </c:pt>
                <c:pt idx="3792">
                  <c:v>5.2137129012719603</c:v>
                </c:pt>
                <c:pt idx="3793">
                  <c:v>5.2150878255602704</c:v>
                </c:pt>
                <c:pt idx="3794">
                  <c:v>5.2164627498485796</c:v>
                </c:pt>
                <c:pt idx="3795">
                  <c:v>5.2178376741368897</c:v>
                </c:pt>
                <c:pt idx="3796">
                  <c:v>5.2192125984251998</c:v>
                </c:pt>
                <c:pt idx="3797">
                  <c:v>5.2205875227135099</c:v>
                </c:pt>
                <c:pt idx="3798">
                  <c:v>5.22196244700182</c:v>
                </c:pt>
                <c:pt idx="3799">
                  <c:v>5.2233373712901301</c:v>
                </c:pt>
                <c:pt idx="3800">
                  <c:v>5.2247122955784402</c:v>
                </c:pt>
                <c:pt idx="3801">
                  <c:v>5.2260872198667503</c:v>
                </c:pt>
                <c:pt idx="3802">
                  <c:v>5.2274621441550604</c:v>
                </c:pt>
                <c:pt idx="3803">
                  <c:v>5.2288370684433696</c:v>
                </c:pt>
                <c:pt idx="3804">
                  <c:v>5.2302119927316797</c:v>
                </c:pt>
                <c:pt idx="3805">
                  <c:v>5.2315869170199898</c:v>
                </c:pt>
                <c:pt idx="3806">
                  <c:v>5.2329618413082999</c:v>
                </c:pt>
                <c:pt idx="3807">
                  <c:v>5.23433676559661</c:v>
                </c:pt>
                <c:pt idx="3808">
                  <c:v>5.2357116898849201</c:v>
                </c:pt>
                <c:pt idx="3809">
                  <c:v>5.2370866141732302</c:v>
                </c:pt>
                <c:pt idx="3810">
                  <c:v>5.2384615384615403</c:v>
                </c:pt>
                <c:pt idx="3811">
                  <c:v>5.2398364627498504</c:v>
                </c:pt>
                <c:pt idx="3812">
                  <c:v>5.2412113870381596</c:v>
                </c:pt>
                <c:pt idx="3813">
                  <c:v>5.2425863113264697</c:v>
                </c:pt>
                <c:pt idx="3814">
                  <c:v>5.2439612356147798</c:v>
                </c:pt>
                <c:pt idx="3815">
                  <c:v>5.2453361599030899</c:v>
                </c:pt>
                <c:pt idx="3816">
                  <c:v>5.2467110841914</c:v>
                </c:pt>
                <c:pt idx="3817">
                  <c:v>5.2480860084797101</c:v>
                </c:pt>
                <c:pt idx="3818">
                  <c:v>5.2494609327680202</c:v>
                </c:pt>
                <c:pt idx="3819">
                  <c:v>5.2508358570563303</c:v>
                </c:pt>
                <c:pt idx="3820">
                  <c:v>5.2522107813446404</c:v>
                </c:pt>
                <c:pt idx="3821">
                  <c:v>5.2535857056329496</c:v>
                </c:pt>
                <c:pt idx="3822">
                  <c:v>5.2549606299212597</c:v>
                </c:pt>
                <c:pt idx="3823">
                  <c:v>5.2563355542095698</c:v>
                </c:pt>
                <c:pt idx="3824">
                  <c:v>5.2577104784978799</c:v>
                </c:pt>
                <c:pt idx="3825">
                  <c:v>5.25908540278619</c:v>
                </c:pt>
                <c:pt idx="3826">
                  <c:v>5.2604603270745001</c:v>
                </c:pt>
                <c:pt idx="3827">
                  <c:v>5.2618352513628102</c:v>
                </c:pt>
                <c:pt idx="3828">
                  <c:v>5.2632101756511203</c:v>
                </c:pt>
                <c:pt idx="3829">
                  <c:v>5.2645850999394304</c:v>
                </c:pt>
                <c:pt idx="3830">
                  <c:v>5.2659600242277396</c:v>
                </c:pt>
                <c:pt idx="3831">
                  <c:v>5.2673349485160497</c:v>
                </c:pt>
                <c:pt idx="3832">
                  <c:v>5.2687098728043598</c:v>
                </c:pt>
                <c:pt idx="3833">
                  <c:v>5.2700847970926699</c:v>
                </c:pt>
                <c:pt idx="3834">
                  <c:v>5.27145972138098</c:v>
                </c:pt>
                <c:pt idx="3835">
                  <c:v>5.2728346456692901</c:v>
                </c:pt>
                <c:pt idx="3836">
                  <c:v>5.2742095699576002</c:v>
                </c:pt>
                <c:pt idx="3837">
                  <c:v>5.2755844942459102</c:v>
                </c:pt>
                <c:pt idx="3838">
                  <c:v>5.2769594185342203</c:v>
                </c:pt>
                <c:pt idx="3839">
                  <c:v>5.2783343428225296</c:v>
                </c:pt>
                <c:pt idx="3840">
                  <c:v>5.2797092671108397</c:v>
                </c:pt>
                <c:pt idx="3841">
                  <c:v>5.2810841913991498</c:v>
                </c:pt>
                <c:pt idx="3842">
                  <c:v>5.2824591156874598</c:v>
                </c:pt>
                <c:pt idx="3843">
                  <c:v>5.2838340399757699</c:v>
                </c:pt>
                <c:pt idx="3844">
                  <c:v>5.28520896426408</c:v>
                </c:pt>
                <c:pt idx="3845">
                  <c:v>5.2865838885523901</c:v>
                </c:pt>
                <c:pt idx="3846">
                  <c:v>5.2879588128407002</c:v>
                </c:pt>
                <c:pt idx="3847">
                  <c:v>5.2893337371290103</c:v>
                </c:pt>
                <c:pt idx="3848">
                  <c:v>5.2907086614173204</c:v>
                </c:pt>
                <c:pt idx="3849">
                  <c:v>5.2920835857056296</c:v>
                </c:pt>
                <c:pt idx="3850">
                  <c:v>5.2934585099939397</c:v>
                </c:pt>
                <c:pt idx="3851">
                  <c:v>5.2948334342822498</c:v>
                </c:pt>
                <c:pt idx="3852">
                  <c:v>5.2962083585705599</c:v>
                </c:pt>
                <c:pt idx="3853">
                  <c:v>5.29758328285887</c:v>
                </c:pt>
                <c:pt idx="3854">
                  <c:v>5.2989582071471899</c:v>
                </c:pt>
                <c:pt idx="3855">
                  <c:v>5.3003331314354902</c:v>
                </c:pt>
                <c:pt idx="3856">
                  <c:v>5.3017080557238003</c:v>
                </c:pt>
                <c:pt idx="3857">
                  <c:v>5.3030829800121104</c:v>
                </c:pt>
                <c:pt idx="3858">
                  <c:v>5.3044579043004303</c:v>
                </c:pt>
                <c:pt idx="3859">
                  <c:v>5.3058328285887297</c:v>
                </c:pt>
                <c:pt idx="3860">
                  <c:v>5.3072077528770398</c:v>
                </c:pt>
                <c:pt idx="3861">
                  <c:v>5.3085826771653597</c:v>
                </c:pt>
                <c:pt idx="3862">
                  <c:v>5.3099576014536698</c:v>
                </c:pt>
                <c:pt idx="3863">
                  <c:v>5.3113325257419799</c:v>
                </c:pt>
                <c:pt idx="3864">
                  <c:v>5.31270745003029</c:v>
                </c:pt>
                <c:pt idx="3865">
                  <c:v>5.3140823743186001</c:v>
                </c:pt>
                <c:pt idx="3866">
                  <c:v>5.3154572986069102</c:v>
                </c:pt>
                <c:pt idx="3867">
                  <c:v>5.3168322228952203</c:v>
                </c:pt>
                <c:pt idx="3868">
                  <c:v>5.3182071471835304</c:v>
                </c:pt>
                <c:pt idx="3869">
                  <c:v>5.3195820714718396</c:v>
                </c:pt>
                <c:pt idx="3870">
                  <c:v>5.3209569957601497</c:v>
                </c:pt>
                <c:pt idx="3871">
                  <c:v>5.3223319200484598</c:v>
                </c:pt>
                <c:pt idx="3872">
                  <c:v>5.3237068443367699</c:v>
                </c:pt>
                <c:pt idx="3873">
                  <c:v>5.32508176862508</c:v>
                </c:pt>
                <c:pt idx="3874">
                  <c:v>5.3264566929133901</c:v>
                </c:pt>
                <c:pt idx="3875">
                  <c:v>5.3278316172017002</c:v>
                </c:pt>
                <c:pt idx="3876">
                  <c:v>5.3292065414900103</c:v>
                </c:pt>
                <c:pt idx="3877">
                  <c:v>5.3305814657783204</c:v>
                </c:pt>
                <c:pt idx="3878">
                  <c:v>5.3319563900666296</c:v>
                </c:pt>
                <c:pt idx="3879">
                  <c:v>5.3333313143549397</c:v>
                </c:pt>
                <c:pt idx="3880">
                  <c:v>5.3347062386432498</c:v>
                </c:pt>
                <c:pt idx="3881">
                  <c:v>5.3360811629315599</c:v>
                </c:pt>
                <c:pt idx="3882">
                  <c:v>5.33745608721987</c:v>
                </c:pt>
                <c:pt idx="3883">
                  <c:v>5.3388310115081801</c:v>
                </c:pt>
                <c:pt idx="3884">
                  <c:v>5.3402059357964902</c:v>
                </c:pt>
                <c:pt idx="3885">
                  <c:v>5.3415808600848003</c:v>
                </c:pt>
                <c:pt idx="3886">
                  <c:v>5.3429557843731104</c:v>
                </c:pt>
                <c:pt idx="3887">
                  <c:v>5.3443307086614196</c:v>
                </c:pt>
                <c:pt idx="3888">
                  <c:v>5.3457056329497297</c:v>
                </c:pt>
                <c:pt idx="3889">
                  <c:v>5.3470805572380398</c:v>
                </c:pt>
                <c:pt idx="3890">
                  <c:v>5.3484554815263499</c:v>
                </c:pt>
                <c:pt idx="3891">
                  <c:v>5.34983040581466</c:v>
                </c:pt>
                <c:pt idx="3892">
                  <c:v>5.3512053301029701</c:v>
                </c:pt>
                <c:pt idx="3893">
                  <c:v>5.3525802543912802</c:v>
                </c:pt>
                <c:pt idx="3894">
                  <c:v>5.3539551786795903</c:v>
                </c:pt>
                <c:pt idx="3895">
                  <c:v>5.3553301029679004</c:v>
                </c:pt>
                <c:pt idx="3896">
                  <c:v>5.3567050272562096</c:v>
                </c:pt>
                <c:pt idx="3897">
                  <c:v>5.3580799515445197</c:v>
                </c:pt>
                <c:pt idx="3898">
                  <c:v>5.3594548758328298</c:v>
                </c:pt>
                <c:pt idx="3899">
                  <c:v>5.3608298001211399</c:v>
                </c:pt>
                <c:pt idx="3900">
                  <c:v>5.36220472440945</c:v>
                </c:pt>
                <c:pt idx="3901">
                  <c:v>5.36357964869776</c:v>
                </c:pt>
                <c:pt idx="3902">
                  <c:v>5.3649545729860701</c:v>
                </c:pt>
                <c:pt idx="3903">
                  <c:v>5.3663294972743802</c:v>
                </c:pt>
                <c:pt idx="3904">
                  <c:v>5.3677044215626903</c:v>
                </c:pt>
                <c:pt idx="3905">
                  <c:v>5.3690793458510004</c:v>
                </c:pt>
                <c:pt idx="3906">
                  <c:v>5.3704542701393096</c:v>
                </c:pt>
                <c:pt idx="3907">
                  <c:v>5.3718291944276197</c:v>
                </c:pt>
                <c:pt idx="3908">
                  <c:v>5.3732041187159298</c:v>
                </c:pt>
                <c:pt idx="3909">
                  <c:v>5.3745790430042399</c:v>
                </c:pt>
                <c:pt idx="3910">
                  <c:v>5.37595396729255</c:v>
                </c:pt>
                <c:pt idx="3911">
                  <c:v>5.3773288915808601</c:v>
                </c:pt>
                <c:pt idx="3912">
                  <c:v>5.3787038158691702</c:v>
                </c:pt>
                <c:pt idx="3913">
                  <c:v>5.3800787401574803</c:v>
                </c:pt>
                <c:pt idx="3914">
                  <c:v>5.3814536644457904</c:v>
                </c:pt>
                <c:pt idx="3915">
                  <c:v>5.3828285887340996</c:v>
                </c:pt>
                <c:pt idx="3916">
                  <c:v>5.3842035130224097</c:v>
                </c:pt>
                <c:pt idx="3917">
                  <c:v>5.3855784373107198</c:v>
                </c:pt>
                <c:pt idx="3918">
                  <c:v>5.3869533615990299</c:v>
                </c:pt>
                <c:pt idx="3919">
                  <c:v>5.38832828588734</c:v>
                </c:pt>
                <c:pt idx="3920">
                  <c:v>5.3897032101756501</c:v>
                </c:pt>
                <c:pt idx="3921">
                  <c:v>5.3910781344639602</c:v>
                </c:pt>
                <c:pt idx="3922">
                  <c:v>5.3924530587522703</c:v>
                </c:pt>
                <c:pt idx="3923">
                  <c:v>5.3938279830405804</c:v>
                </c:pt>
                <c:pt idx="3924">
                  <c:v>5.3952029073288896</c:v>
                </c:pt>
                <c:pt idx="3925">
                  <c:v>5.3965778316171997</c:v>
                </c:pt>
                <c:pt idx="3926">
                  <c:v>5.3979527559055098</c:v>
                </c:pt>
                <c:pt idx="3927">
                  <c:v>5.3993276801938199</c:v>
                </c:pt>
                <c:pt idx="3928">
                  <c:v>5.40070260448213</c:v>
                </c:pt>
                <c:pt idx="3929">
                  <c:v>5.4020775287704401</c:v>
                </c:pt>
                <c:pt idx="3930">
                  <c:v>5.4034524530587502</c:v>
                </c:pt>
                <c:pt idx="3931">
                  <c:v>5.4048273773470603</c:v>
                </c:pt>
                <c:pt idx="3932">
                  <c:v>5.4062023016353704</c:v>
                </c:pt>
                <c:pt idx="3933">
                  <c:v>5.4075772259236796</c:v>
                </c:pt>
                <c:pt idx="3934">
                  <c:v>5.4089521502119897</c:v>
                </c:pt>
                <c:pt idx="3935">
                  <c:v>5.4103270745002998</c:v>
                </c:pt>
                <c:pt idx="3936">
                  <c:v>5.4117019987886099</c:v>
                </c:pt>
                <c:pt idx="3937">
                  <c:v>5.41307692307692</c:v>
                </c:pt>
                <c:pt idx="3938">
                  <c:v>5.4144518473652301</c:v>
                </c:pt>
                <c:pt idx="3939">
                  <c:v>5.4158267716535402</c:v>
                </c:pt>
                <c:pt idx="3940">
                  <c:v>5.4172016959418503</c:v>
                </c:pt>
                <c:pt idx="3941">
                  <c:v>5.4185766202301604</c:v>
                </c:pt>
                <c:pt idx="3942">
                  <c:v>5.4199515445184696</c:v>
                </c:pt>
                <c:pt idx="3943">
                  <c:v>5.4213264688067797</c:v>
                </c:pt>
                <c:pt idx="3944">
                  <c:v>5.4227013930950898</c:v>
                </c:pt>
                <c:pt idx="3945">
                  <c:v>5.4240763173833999</c:v>
                </c:pt>
                <c:pt idx="3946">
                  <c:v>5.42545124167171</c:v>
                </c:pt>
                <c:pt idx="3947">
                  <c:v>5.4268261659600201</c:v>
                </c:pt>
                <c:pt idx="3948">
                  <c:v>5.42820109024834</c:v>
                </c:pt>
                <c:pt idx="3949">
                  <c:v>5.4295760145366501</c:v>
                </c:pt>
                <c:pt idx="3950">
                  <c:v>5.4309509388249602</c:v>
                </c:pt>
                <c:pt idx="3951">
                  <c:v>5.4323258631132703</c:v>
                </c:pt>
                <c:pt idx="3952">
                  <c:v>5.4337007874015804</c:v>
                </c:pt>
                <c:pt idx="3953">
                  <c:v>5.4350757116898896</c:v>
                </c:pt>
                <c:pt idx="3954">
                  <c:v>5.4364506359781997</c:v>
                </c:pt>
                <c:pt idx="3955">
                  <c:v>5.4378255602665098</c:v>
                </c:pt>
                <c:pt idx="3956">
                  <c:v>5.4392004845548199</c:v>
                </c:pt>
                <c:pt idx="3957">
                  <c:v>5.44057540884313</c:v>
                </c:pt>
                <c:pt idx="3958">
                  <c:v>5.4419503331314401</c:v>
                </c:pt>
                <c:pt idx="3959">
                  <c:v>5.4433252574197502</c:v>
                </c:pt>
                <c:pt idx="3960">
                  <c:v>5.4447001817080602</c:v>
                </c:pt>
                <c:pt idx="3961">
                  <c:v>5.4460751059963703</c:v>
                </c:pt>
                <c:pt idx="3962">
                  <c:v>5.4474500302846796</c:v>
                </c:pt>
                <c:pt idx="3963">
                  <c:v>5.4488249545729897</c:v>
                </c:pt>
                <c:pt idx="3964">
                  <c:v>5.4501998788612998</c:v>
                </c:pt>
                <c:pt idx="3965">
                  <c:v>5.4515748031496098</c:v>
                </c:pt>
                <c:pt idx="3966">
                  <c:v>5.4529497274379199</c:v>
                </c:pt>
                <c:pt idx="3967">
                  <c:v>5.45432465172623</c:v>
                </c:pt>
                <c:pt idx="3968">
                  <c:v>5.4556995760145401</c:v>
                </c:pt>
                <c:pt idx="3969">
                  <c:v>5.4570745003028502</c:v>
                </c:pt>
                <c:pt idx="3970">
                  <c:v>5.4584494245911603</c:v>
                </c:pt>
                <c:pt idx="3971">
                  <c:v>5.4598243488794704</c:v>
                </c:pt>
                <c:pt idx="3972">
                  <c:v>5.4611992731677796</c:v>
                </c:pt>
                <c:pt idx="3973">
                  <c:v>5.4625741974560897</c:v>
                </c:pt>
                <c:pt idx="3974">
                  <c:v>5.4639491217443998</c:v>
                </c:pt>
                <c:pt idx="3975">
                  <c:v>5.4653240460327099</c:v>
                </c:pt>
                <c:pt idx="3976">
                  <c:v>5.46669897032102</c:v>
                </c:pt>
                <c:pt idx="3977">
                  <c:v>5.4680738946093301</c:v>
                </c:pt>
                <c:pt idx="3978">
                  <c:v>5.4694488188976402</c:v>
                </c:pt>
                <c:pt idx="3979">
                  <c:v>5.4708237431859503</c:v>
                </c:pt>
                <c:pt idx="3980">
                  <c:v>5.4721986674742604</c:v>
                </c:pt>
                <c:pt idx="3981">
                  <c:v>5.4735735917625696</c:v>
                </c:pt>
                <c:pt idx="3982">
                  <c:v>5.4749485160508797</c:v>
                </c:pt>
                <c:pt idx="3983">
                  <c:v>5.4763234403391898</c:v>
                </c:pt>
                <c:pt idx="3984">
                  <c:v>5.4776983646274999</c:v>
                </c:pt>
                <c:pt idx="3985">
                  <c:v>5.47907328891581</c:v>
                </c:pt>
                <c:pt idx="3986">
                  <c:v>5.4804482132041201</c:v>
                </c:pt>
                <c:pt idx="3987">
                  <c:v>5.4818231374924302</c:v>
                </c:pt>
                <c:pt idx="3988">
                  <c:v>5.4831980617807403</c:v>
                </c:pt>
                <c:pt idx="3989">
                  <c:v>5.4845729860690504</c:v>
                </c:pt>
                <c:pt idx="3990">
                  <c:v>5.4859479103573596</c:v>
                </c:pt>
                <c:pt idx="3991">
                  <c:v>5.4873228346456697</c:v>
                </c:pt>
                <c:pt idx="3992">
                  <c:v>5.4886977589339798</c:v>
                </c:pt>
                <c:pt idx="3993">
                  <c:v>5.4900726832222899</c:v>
                </c:pt>
                <c:pt idx="3994">
                  <c:v>5.4914476075106</c:v>
                </c:pt>
                <c:pt idx="3995">
                  <c:v>5.4928225317989101</c:v>
                </c:pt>
                <c:pt idx="3996">
                  <c:v>5.4941974560872202</c:v>
                </c:pt>
                <c:pt idx="3997">
                  <c:v>5.4955723803755303</c:v>
                </c:pt>
                <c:pt idx="3998">
                  <c:v>5.4969473046638404</c:v>
                </c:pt>
                <c:pt idx="3999">
                  <c:v>5.4983222289521496</c:v>
                </c:pt>
                <c:pt idx="4000">
                  <c:v>5.4996971532404597</c:v>
                </c:pt>
                <c:pt idx="4001">
                  <c:v>5.5010720775287698</c:v>
                </c:pt>
                <c:pt idx="4002">
                  <c:v>5.5024470018170799</c:v>
                </c:pt>
                <c:pt idx="4003">
                  <c:v>5.50382192610539</c:v>
                </c:pt>
                <c:pt idx="4004">
                  <c:v>5.5051968503937001</c:v>
                </c:pt>
                <c:pt idx="4005">
                  <c:v>5.5065717746820102</c:v>
                </c:pt>
                <c:pt idx="4006">
                  <c:v>5.5079466989703203</c:v>
                </c:pt>
                <c:pt idx="4007">
                  <c:v>5.5093216232586304</c:v>
                </c:pt>
                <c:pt idx="4008">
                  <c:v>5.5106965475469396</c:v>
                </c:pt>
                <c:pt idx="4009">
                  <c:v>5.5120714718352497</c:v>
                </c:pt>
                <c:pt idx="4010">
                  <c:v>5.5134463961235598</c:v>
                </c:pt>
                <c:pt idx="4011">
                  <c:v>5.5148213204118699</c:v>
                </c:pt>
                <c:pt idx="4012">
                  <c:v>5.51619624470018</c:v>
                </c:pt>
                <c:pt idx="4013">
                  <c:v>5.5175711689884901</c:v>
                </c:pt>
                <c:pt idx="4014">
                  <c:v>5.5189460932768002</c:v>
                </c:pt>
                <c:pt idx="4015">
                  <c:v>5.5203210175651103</c:v>
                </c:pt>
                <c:pt idx="4016">
                  <c:v>5.5216959418534204</c:v>
                </c:pt>
                <c:pt idx="4017">
                  <c:v>5.5230708661417296</c:v>
                </c:pt>
                <c:pt idx="4018">
                  <c:v>5.5244457904300397</c:v>
                </c:pt>
                <c:pt idx="4019">
                  <c:v>5.5258207147183498</c:v>
                </c:pt>
                <c:pt idx="4020">
                  <c:v>5.5271956390066599</c:v>
                </c:pt>
                <c:pt idx="4021">
                  <c:v>5.52857056329497</c:v>
                </c:pt>
                <c:pt idx="4022">
                  <c:v>5.5299454875832801</c:v>
                </c:pt>
                <c:pt idx="4023">
                  <c:v>5.5313204118715902</c:v>
                </c:pt>
                <c:pt idx="4024">
                  <c:v>5.5326953361599003</c:v>
                </c:pt>
                <c:pt idx="4025">
                  <c:v>5.5340702604482104</c:v>
                </c:pt>
                <c:pt idx="4026">
                  <c:v>5.5354451847365196</c:v>
                </c:pt>
                <c:pt idx="4027">
                  <c:v>5.5368201090248297</c:v>
                </c:pt>
                <c:pt idx="4028">
                  <c:v>5.5381950333131398</c:v>
                </c:pt>
                <c:pt idx="4029">
                  <c:v>5.5395699576014499</c:v>
                </c:pt>
                <c:pt idx="4030">
                  <c:v>5.54094488188976</c:v>
                </c:pt>
                <c:pt idx="4031">
                  <c:v>5.5423198061780701</c:v>
                </c:pt>
                <c:pt idx="4032">
                  <c:v>5.5436947304663899</c:v>
                </c:pt>
                <c:pt idx="4033">
                  <c:v>5.5450696547547</c:v>
                </c:pt>
                <c:pt idx="4034">
                  <c:v>5.5464445790430101</c:v>
                </c:pt>
                <c:pt idx="4035">
                  <c:v>5.5478195033313202</c:v>
                </c:pt>
                <c:pt idx="4036">
                  <c:v>5.5491944276196303</c:v>
                </c:pt>
                <c:pt idx="4037">
                  <c:v>5.5505693519079404</c:v>
                </c:pt>
                <c:pt idx="4038">
                  <c:v>5.5519442761962496</c:v>
                </c:pt>
                <c:pt idx="4039">
                  <c:v>5.5533192004845597</c:v>
                </c:pt>
                <c:pt idx="4040">
                  <c:v>5.5546941247728698</c:v>
                </c:pt>
                <c:pt idx="4041">
                  <c:v>5.5560690490611799</c:v>
                </c:pt>
                <c:pt idx="4042">
                  <c:v>5.55744397334949</c:v>
                </c:pt>
                <c:pt idx="4043">
                  <c:v>5.5588188976378001</c:v>
                </c:pt>
                <c:pt idx="4044">
                  <c:v>5.5601938219261102</c:v>
                </c:pt>
                <c:pt idx="4045">
                  <c:v>5.5615687462144203</c:v>
                </c:pt>
                <c:pt idx="4046">
                  <c:v>5.5629436705027304</c:v>
                </c:pt>
                <c:pt idx="4047">
                  <c:v>5.5643185947910396</c:v>
                </c:pt>
                <c:pt idx="4048">
                  <c:v>5.5656935190793497</c:v>
                </c:pt>
                <c:pt idx="4049">
                  <c:v>5.5670684433676598</c:v>
                </c:pt>
                <c:pt idx="4050">
                  <c:v>5.5684433676559699</c:v>
                </c:pt>
                <c:pt idx="4051">
                  <c:v>5.56981829194428</c:v>
                </c:pt>
                <c:pt idx="4052">
                  <c:v>5.5711932162325901</c:v>
                </c:pt>
                <c:pt idx="4053">
                  <c:v>5.5725681405209002</c:v>
                </c:pt>
                <c:pt idx="4054">
                  <c:v>5.5739430648092103</c:v>
                </c:pt>
                <c:pt idx="4055">
                  <c:v>5.5753179890975204</c:v>
                </c:pt>
                <c:pt idx="4056">
                  <c:v>5.5766929133858296</c:v>
                </c:pt>
                <c:pt idx="4057">
                  <c:v>5.5780678376741397</c:v>
                </c:pt>
                <c:pt idx="4058">
                  <c:v>5.5794427619624498</c:v>
                </c:pt>
                <c:pt idx="4059">
                  <c:v>5.5808176862507599</c:v>
                </c:pt>
                <c:pt idx="4060">
                  <c:v>5.58219261053907</c:v>
                </c:pt>
                <c:pt idx="4061">
                  <c:v>5.5835675348273801</c:v>
                </c:pt>
                <c:pt idx="4062">
                  <c:v>5.5849424591156902</c:v>
                </c:pt>
                <c:pt idx="4063">
                  <c:v>5.5863173834040003</c:v>
                </c:pt>
                <c:pt idx="4064">
                  <c:v>5.5876923076923104</c:v>
                </c:pt>
                <c:pt idx="4065">
                  <c:v>5.5890672319806196</c:v>
                </c:pt>
                <c:pt idx="4066">
                  <c:v>5.5904421562689297</c:v>
                </c:pt>
                <c:pt idx="4067">
                  <c:v>5.5918170805572398</c:v>
                </c:pt>
                <c:pt idx="4068">
                  <c:v>5.5931920048455499</c:v>
                </c:pt>
                <c:pt idx="4069">
                  <c:v>5.59456692913386</c:v>
                </c:pt>
                <c:pt idx="4070">
                  <c:v>5.5959418534221701</c:v>
                </c:pt>
                <c:pt idx="4071">
                  <c:v>5.5973167777104802</c:v>
                </c:pt>
                <c:pt idx="4072">
                  <c:v>5.5986917019987903</c:v>
                </c:pt>
                <c:pt idx="4073">
                  <c:v>5.6000666262871004</c:v>
                </c:pt>
                <c:pt idx="4074">
                  <c:v>5.6014415505754096</c:v>
                </c:pt>
                <c:pt idx="4075">
                  <c:v>5.6028164748637197</c:v>
                </c:pt>
                <c:pt idx="4076">
                  <c:v>5.6041913991520298</c:v>
                </c:pt>
                <c:pt idx="4077">
                  <c:v>5.6055663234403399</c:v>
                </c:pt>
                <c:pt idx="4078">
                  <c:v>5.60694124772865</c:v>
                </c:pt>
                <c:pt idx="4079">
                  <c:v>5.6083161720169601</c:v>
                </c:pt>
                <c:pt idx="4080">
                  <c:v>5.6096910963052702</c:v>
                </c:pt>
                <c:pt idx="4081">
                  <c:v>5.6110660205935803</c:v>
                </c:pt>
                <c:pt idx="4082">
                  <c:v>5.6124409448818904</c:v>
                </c:pt>
                <c:pt idx="4083">
                  <c:v>5.6138158691701996</c:v>
                </c:pt>
                <c:pt idx="4084">
                  <c:v>5.6151907934585097</c:v>
                </c:pt>
                <c:pt idx="4085">
                  <c:v>5.6165657177468198</c:v>
                </c:pt>
                <c:pt idx="4086">
                  <c:v>5.6179406420351299</c:v>
                </c:pt>
                <c:pt idx="4087">
                  <c:v>5.61931556632344</c:v>
                </c:pt>
                <c:pt idx="4088">
                  <c:v>5.6206904906117501</c:v>
                </c:pt>
                <c:pt idx="4089">
                  <c:v>5.6220654149000602</c:v>
                </c:pt>
                <c:pt idx="4090">
                  <c:v>5.6234403391883703</c:v>
                </c:pt>
                <c:pt idx="4091">
                  <c:v>5.6248152634766804</c:v>
                </c:pt>
                <c:pt idx="4092">
                  <c:v>5.6261901877649896</c:v>
                </c:pt>
                <c:pt idx="4093">
                  <c:v>5.6275651120532997</c:v>
                </c:pt>
                <c:pt idx="4094">
                  <c:v>5.6289400363416098</c:v>
                </c:pt>
                <c:pt idx="4095">
                  <c:v>5.6303149606299199</c:v>
                </c:pt>
                <c:pt idx="4096">
                  <c:v>5.63168988491823</c:v>
                </c:pt>
                <c:pt idx="4097">
                  <c:v>5.6330648092065401</c:v>
                </c:pt>
                <c:pt idx="4098">
                  <c:v>5.6344397334948502</c:v>
                </c:pt>
                <c:pt idx="4099">
                  <c:v>5.6358146577831603</c:v>
                </c:pt>
                <c:pt idx="4100">
                  <c:v>5.6371895820714704</c:v>
                </c:pt>
                <c:pt idx="4101">
                  <c:v>5.6385645063597796</c:v>
                </c:pt>
                <c:pt idx="4102">
                  <c:v>5.6399394306480897</c:v>
                </c:pt>
                <c:pt idx="4103">
                  <c:v>5.6413143549363998</c:v>
                </c:pt>
                <c:pt idx="4104">
                  <c:v>5.6426892792247099</c:v>
                </c:pt>
                <c:pt idx="4105">
                  <c:v>5.64406420351302</c:v>
                </c:pt>
                <c:pt idx="4106">
                  <c:v>5.6454391278013301</c:v>
                </c:pt>
                <c:pt idx="4107">
                  <c:v>5.6468140520896402</c:v>
                </c:pt>
                <c:pt idx="4108">
                  <c:v>5.6481889763779503</c:v>
                </c:pt>
                <c:pt idx="4109">
                  <c:v>5.6495639006662604</c:v>
                </c:pt>
                <c:pt idx="4110">
                  <c:v>5.6509388249545696</c:v>
                </c:pt>
                <c:pt idx="4111">
                  <c:v>5.6523137492428797</c:v>
                </c:pt>
                <c:pt idx="4112">
                  <c:v>5.6536886735311898</c:v>
                </c:pt>
                <c:pt idx="4113">
                  <c:v>5.6550635978194999</c:v>
                </c:pt>
                <c:pt idx="4114">
                  <c:v>5.65643852210781</c:v>
                </c:pt>
                <c:pt idx="4115">
                  <c:v>5.65781344639612</c:v>
                </c:pt>
                <c:pt idx="4116">
                  <c:v>5.6591883706844301</c:v>
                </c:pt>
                <c:pt idx="4117">
                  <c:v>5.66056329497275</c:v>
                </c:pt>
                <c:pt idx="4118">
                  <c:v>5.6619382192610601</c:v>
                </c:pt>
                <c:pt idx="4119">
                  <c:v>5.6633131435493604</c:v>
                </c:pt>
                <c:pt idx="4120">
                  <c:v>5.6646880678376696</c:v>
                </c:pt>
                <c:pt idx="4121">
                  <c:v>5.6660629921259904</c:v>
                </c:pt>
                <c:pt idx="4122">
                  <c:v>5.6674379164142996</c:v>
                </c:pt>
                <c:pt idx="4123">
                  <c:v>5.6688128407025999</c:v>
                </c:pt>
                <c:pt idx="4124">
                  <c:v>5.6701877649909198</c:v>
                </c:pt>
                <c:pt idx="4125">
                  <c:v>5.6715626892792299</c:v>
                </c:pt>
                <c:pt idx="4126">
                  <c:v>5.67293761356754</c:v>
                </c:pt>
                <c:pt idx="4127">
                  <c:v>5.6743125378558501</c:v>
                </c:pt>
                <c:pt idx="4128">
                  <c:v>5.6756874621441602</c:v>
                </c:pt>
                <c:pt idx="4129">
                  <c:v>5.6770623864324703</c:v>
                </c:pt>
                <c:pt idx="4130">
                  <c:v>5.6784373107207804</c:v>
                </c:pt>
                <c:pt idx="4131">
                  <c:v>5.6798122350090896</c:v>
                </c:pt>
                <c:pt idx="4132">
                  <c:v>5.6811871592973997</c:v>
                </c:pt>
                <c:pt idx="4133">
                  <c:v>5.6825620835857098</c:v>
                </c:pt>
                <c:pt idx="4134">
                  <c:v>5.6839370078740199</c:v>
                </c:pt>
                <c:pt idx="4135">
                  <c:v>5.68531193216233</c:v>
                </c:pt>
                <c:pt idx="4136">
                  <c:v>5.6866868564506401</c:v>
                </c:pt>
                <c:pt idx="4137">
                  <c:v>5.6880617807389502</c:v>
                </c:pt>
                <c:pt idx="4138">
                  <c:v>5.6894367050272603</c:v>
                </c:pt>
                <c:pt idx="4139">
                  <c:v>5.6908116293155704</c:v>
                </c:pt>
                <c:pt idx="4140">
                  <c:v>5.6921865536038796</c:v>
                </c:pt>
                <c:pt idx="4141">
                  <c:v>5.6935614778921897</c:v>
                </c:pt>
                <c:pt idx="4142">
                  <c:v>5.6949364021804998</c:v>
                </c:pt>
                <c:pt idx="4143">
                  <c:v>5.6963113264688099</c:v>
                </c:pt>
                <c:pt idx="4144">
                  <c:v>5.69768625075712</c:v>
                </c:pt>
                <c:pt idx="4145">
                  <c:v>5.6990611750454301</c:v>
                </c:pt>
                <c:pt idx="4146">
                  <c:v>5.7004360993337402</c:v>
                </c:pt>
                <c:pt idx="4147">
                  <c:v>5.7018110236220503</c:v>
                </c:pt>
                <c:pt idx="4148">
                  <c:v>5.7031859479103604</c:v>
                </c:pt>
                <c:pt idx="4149">
                  <c:v>5.7045608721986696</c:v>
                </c:pt>
                <c:pt idx="4150">
                  <c:v>5.7059357964869797</c:v>
                </c:pt>
                <c:pt idx="4151">
                  <c:v>5.7073107207752898</c:v>
                </c:pt>
                <c:pt idx="4152">
                  <c:v>5.7086856450635999</c:v>
                </c:pt>
                <c:pt idx="4153">
                  <c:v>5.71006056935191</c:v>
                </c:pt>
                <c:pt idx="4154">
                  <c:v>5.7114354936402201</c:v>
                </c:pt>
                <c:pt idx="4155">
                  <c:v>5.7128104179285302</c:v>
                </c:pt>
                <c:pt idx="4156">
                  <c:v>5.7141853422168403</c:v>
                </c:pt>
                <c:pt idx="4157">
                  <c:v>5.7155602665051504</c:v>
                </c:pt>
                <c:pt idx="4158">
                  <c:v>5.7169351907934596</c:v>
                </c:pt>
                <c:pt idx="4159">
                  <c:v>5.7183101150817697</c:v>
                </c:pt>
                <c:pt idx="4160">
                  <c:v>5.7196850393700798</c:v>
                </c:pt>
                <c:pt idx="4161">
                  <c:v>5.7210599636583899</c:v>
                </c:pt>
                <c:pt idx="4162">
                  <c:v>5.7224348879467</c:v>
                </c:pt>
                <c:pt idx="4163">
                  <c:v>5.7238098122350101</c:v>
                </c:pt>
                <c:pt idx="4164">
                  <c:v>5.7251847365233202</c:v>
                </c:pt>
                <c:pt idx="4165">
                  <c:v>5.7265596608116303</c:v>
                </c:pt>
                <c:pt idx="4166">
                  <c:v>5.7279345850999404</c:v>
                </c:pt>
                <c:pt idx="4167">
                  <c:v>5.7293095093882496</c:v>
                </c:pt>
                <c:pt idx="4168">
                  <c:v>5.7306844336765597</c:v>
                </c:pt>
                <c:pt idx="4169">
                  <c:v>5.7320593579648698</c:v>
                </c:pt>
                <c:pt idx="4170">
                  <c:v>5.7334342822531799</c:v>
                </c:pt>
                <c:pt idx="4171">
                  <c:v>5.73480920654149</c:v>
                </c:pt>
                <c:pt idx="4172">
                  <c:v>5.7361841308298001</c:v>
                </c:pt>
                <c:pt idx="4173">
                  <c:v>5.7375590551181102</c:v>
                </c:pt>
                <c:pt idx="4174">
                  <c:v>5.7389339794064202</c:v>
                </c:pt>
                <c:pt idx="4175">
                  <c:v>5.7403089036947303</c:v>
                </c:pt>
                <c:pt idx="4176">
                  <c:v>5.7416838279830396</c:v>
                </c:pt>
                <c:pt idx="4177">
                  <c:v>5.7430587522713497</c:v>
                </c:pt>
                <c:pt idx="4178">
                  <c:v>5.7444336765596598</c:v>
                </c:pt>
                <c:pt idx="4179">
                  <c:v>5.7458086008479698</c:v>
                </c:pt>
                <c:pt idx="4180">
                  <c:v>5.7471835251362799</c:v>
                </c:pt>
                <c:pt idx="4181">
                  <c:v>5.74855844942459</c:v>
                </c:pt>
                <c:pt idx="4182">
                  <c:v>5.7499333737129001</c:v>
                </c:pt>
                <c:pt idx="4183">
                  <c:v>5.7513082980012102</c:v>
                </c:pt>
                <c:pt idx="4184">
                  <c:v>5.7526832222895203</c:v>
                </c:pt>
                <c:pt idx="4185">
                  <c:v>5.7540581465778304</c:v>
                </c:pt>
                <c:pt idx="4186">
                  <c:v>5.7554330708661396</c:v>
                </c:pt>
                <c:pt idx="4187">
                  <c:v>5.7568079951544497</c:v>
                </c:pt>
                <c:pt idx="4188">
                  <c:v>5.7581829194427598</c:v>
                </c:pt>
                <c:pt idx="4189">
                  <c:v>5.7595578437310699</c:v>
                </c:pt>
                <c:pt idx="4190">
                  <c:v>5.76093276801938</c:v>
                </c:pt>
                <c:pt idx="4191">
                  <c:v>5.7623076923076901</c:v>
                </c:pt>
                <c:pt idx="4192">
                  <c:v>5.7636826165960002</c:v>
                </c:pt>
                <c:pt idx="4193">
                  <c:v>5.7650575408843103</c:v>
                </c:pt>
                <c:pt idx="4194">
                  <c:v>5.7664324651726204</c:v>
                </c:pt>
                <c:pt idx="4195">
                  <c:v>5.7678073894609296</c:v>
                </c:pt>
                <c:pt idx="4196">
                  <c:v>5.7691823137492397</c:v>
                </c:pt>
                <c:pt idx="4197">
                  <c:v>5.7705572380375498</c:v>
                </c:pt>
                <c:pt idx="4198">
                  <c:v>5.7719321623258599</c:v>
                </c:pt>
                <c:pt idx="4199">
                  <c:v>5.77330708661417</c:v>
                </c:pt>
                <c:pt idx="4200">
                  <c:v>5.7746820109024801</c:v>
                </c:pt>
                <c:pt idx="4201">
                  <c:v>5.7760569351907902</c:v>
                </c:pt>
                <c:pt idx="4202">
                  <c:v>5.7774318594791101</c:v>
                </c:pt>
                <c:pt idx="4203">
                  <c:v>5.7788067837674104</c:v>
                </c:pt>
                <c:pt idx="4204">
                  <c:v>5.7801817080557196</c:v>
                </c:pt>
                <c:pt idx="4205">
                  <c:v>5.7815566323440297</c:v>
                </c:pt>
                <c:pt idx="4206">
                  <c:v>5.7829315566323496</c:v>
                </c:pt>
                <c:pt idx="4207">
                  <c:v>5.7843064809206499</c:v>
                </c:pt>
                <c:pt idx="4208">
                  <c:v>5.78568140520896</c:v>
                </c:pt>
                <c:pt idx="4209">
                  <c:v>5.7870563294972799</c:v>
                </c:pt>
                <c:pt idx="4210">
                  <c:v>5.78843125378559</c:v>
                </c:pt>
                <c:pt idx="4211">
                  <c:v>5.7898061780739001</c:v>
                </c:pt>
                <c:pt idx="4212">
                  <c:v>5.7911811023622102</c:v>
                </c:pt>
                <c:pt idx="4213">
                  <c:v>5.7925560266505203</c:v>
                </c:pt>
                <c:pt idx="4214">
                  <c:v>5.7939309509388304</c:v>
                </c:pt>
                <c:pt idx="4215">
                  <c:v>5.7953058752271396</c:v>
                </c:pt>
                <c:pt idx="4216">
                  <c:v>5.7966807995154497</c:v>
                </c:pt>
                <c:pt idx="4217">
                  <c:v>5.7980557238037598</c:v>
                </c:pt>
                <c:pt idx="4218">
                  <c:v>5.7994306480920699</c:v>
                </c:pt>
                <c:pt idx="4219">
                  <c:v>5.80080557238038</c:v>
                </c:pt>
                <c:pt idx="4220">
                  <c:v>5.8021804966686901</c:v>
                </c:pt>
                <c:pt idx="4221">
                  <c:v>5.8035554209570002</c:v>
                </c:pt>
                <c:pt idx="4222">
                  <c:v>5.8049303452453103</c:v>
                </c:pt>
                <c:pt idx="4223">
                  <c:v>5.8063052695336204</c:v>
                </c:pt>
                <c:pt idx="4224">
                  <c:v>5.8076801938219296</c:v>
                </c:pt>
                <c:pt idx="4225">
                  <c:v>5.8090551181102397</c:v>
                </c:pt>
                <c:pt idx="4226">
                  <c:v>5.8104300423985498</c:v>
                </c:pt>
                <c:pt idx="4227">
                  <c:v>5.8118049666868599</c:v>
                </c:pt>
                <c:pt idx="4228">
                  <c:v>5.81317989097517</c:v>
                </c:pt>
                <c:pt idx="4229">
                  <c:v>5.8145548152634801</c:v>
                </c:pt>
                <c:pt idx="4230">
                  <c:v>5.8159297395517902</c:v>
                </c:pt>
                <c:pt idx="4231">
                  <c:v>5.8173046638401003</c:v>
                </c:pt>
                <c:pt idx="4232">
                  <c:v>5.8186795881284104</c:v>
                </c:pt>
                <c:pt idx="4233">
                  <c:v>5.8200545124167196</c:v>
                </c:pt>
                <c:pt idx="4234">
                  <c:v>5.8214294367050297</c:v>
                </c:pt>
                <c:pt idx="4235">
                  <c:v>5.8228043609933398</c:v>
                </c:pt>
                <c:pt idx="4236">
                  <c:v>5.8241792852816499</c:v>
                </c:pt>
                <c:pt idx="4237">
                  <c:v>5.82555420956996</c:v>
                </c:pt>
                <c:pt idx="4238">
                  <c:v>5.82692913385827</c:v>
                </c:pt>
                <c:pt idx="4239">
                  <c:v>5.8283040581465801</c:v>
                </c:pt>
                <c:pt idx="4240">
                  <c:v>5.8296789824348902</c:v>
                </c:pt>
                <c:pt idx="4241">
                  <c:v>5.8310539067232003</c:v>
                </c:pt>
                <c:pt idx="4242">
                  <c:v>5.8324288310115104</c:v>
                </c:pt>
                <c:pt idx="4243">
                  <c:v>5.8338037552998196</c:v>
                </c:pt>
                <c:pt idx="4244">
                  <c:v>5.8351786795881297</c:v>
                </c:pt>
                <c:pt idx="4245">
                  <c:v>5.8365536038764398</c:v>
                </c:pt>
                <c:pt idx="4246">
                  <c:v>5.8379285281647499</c:v>
                </c:pt>
                <c:pt idx="4247">
                  <c:v>5.83930345245306</c:v>
                </c:pt>
                <c:pt idx="4248">
                  <c:v>5.8406783767413701</c:v>
                </c:pt>
                <c:pt idx="4249">
                  <c:v>5.8420533010296802</c:v>
                </c:pt>
                <c:pt idx="4250">
                  <c:v>5.8434282253179903</c:v>
                </c:pt>
                <c:pt idx="4251">
                  <c:v>5.8448031496063004</c:v>
                </c:pt>
                <c:pt idx="4252">
                  <c:v>5.8461780738946096</c:v>
                </c:pt>
                <c:pt idx="4253">
                  <c:v>5.8475529981829197</c:v>
                </c:pt>
                <c:pt idx="4254">
                  <c:v>5.8489279224712298</c:v>
                </c:pt>
                <c:pt idx="4255">
                  <c:v>5.8503028467595399</c:v>
                </c:pt>
                <c:pt idx="4256">
                  <c:v>5.85167777104785</c:v>
                </c:pt>
                <c:pt idx="4257">
                  <c:v>5.8530526953361601</c:v>
                </c:pt>
                <c:pt idx="4258">
                  <c:v>5.8544276196244702</c:v>
                </c:pt>
                <c:pt idx="4259">
                  <c:v>5.8558025439127803</c:v>
                </c:pt>
                <c:pt idx="4260">
                  <c:v>5.8571774682010904</c:v>
                </c:pt>
                <c:pt idx="4261">
                  <c:v>5.8585523924893996</c:v>
                </c:pt>
                <c:pt idx="4262">
                  <c:v>5.8599273167777097</c:v>
                </c:pt>
                <c:pt idx="4263">
                  <c:v>5.8613022410660198</c:v>
                </c:pt>
                <c:pt idx="4264">
                  <c:v>5.8626771653543299</c:v>
                </c:pt>
                <c:pt idx="4265">
                  <c:v>5.86405208964264</c:v>
                </c:pt>
                <c:pt idx="4266">
                  <c:v>5.8654270139309501</c:v>
                </c:pt>
                <c:pt idx="4267">
                  <c:v>5.8668019382192602</c:v>
                </c:pt>
                <c:pt idx="4268">
                  <c:v>5.8681768625075703</c:v>
                </c:pt>
                <c:pt idx="4269">
                  <c:v>5.8695517867958804</c:v>
                </c:pt>
                <c:pt idx="4270">
                  <c:v>5.8709267110841896</c:v>
                </c:pt>
                <c:pt idx="4271">
                  <c:v>5.8723016353724997</c:v>
                </c:pt>
                <c:pt idx="4272">
                  <c:v>5.8736765596608098</c:v>
                </c:pt>
                <c:pt idx="4273">
                  <c:v>5.8750514839491199</c:v>
                </c:pt>
                <c:pt idx="4274">
                  <c:v>5.87642640823743</c:v>
                </c:pt>
                <c:pt idx="4275">
                  <c:v>5.8778013325257401</c:v>
                </c:pt>
                <c:pt idx="4276">
                  <c:v>5.8791762568140502</c:v>
                </c:pt>
                <c:pt idx="4277">
                  <c:v>5.8805511811023603</c:v>
                </c:pt>
                <c:pt idx="4278">
                  <c:v>5.8819261053906704</c:v>
                </c:pt>
                <c:pt idx="4279">
                  <c:v>5.8833010296789796</c:v>
                </c:pt>
                <c:pt idx="4280">
                  <c:v>5.8846759539672897</c:v>
                </c:pt>
                <c:pt idx="4281">
                  <c:v>5.8860508782555998</c:v>
                </c:pt>
                <c:pt idx="4282">
                  <c:v>5.8874258025439099</c:v>
                </c:pt>
                <c:pt idx="4283">
                  <c:v>5.88880072683222</c:v>
                </c:pt>
                <c:pt idx="4284">
                  <c:v>5.8901756511205301</c:v>
                </c:pt>
                <c:pt idx="4285">
                  <c:v>5.8915505754088402</c:v>
                </c:pt>
                <c:pt idx="4286">
                  <c:v>5.8929254996971503</c:v>
                </c:pt>
                <c:pt idx="4287">
                  <c:v>5.8943004239854604</c:v>
                </c:pt>
                <c:pt idx="4288">
                  <c:v>5.8956753482737696</c:v>
                </c:pt>
                <c:pt idx="4289">
                  <c:v>5.8970502725620797</c:v>
                </c:pt>
                <c:pt idx="4290">
                  <c:v>5.8984251968503898</c:v>
                </c:pt>
                <c:pt idx="4291">
                  <c:v>5.8998001211386999</c:v>
                </c:pt>
                <c:pt idx="4292">
                  <c:v>5.90117504542701</c:v>
                </c:pt>
                <c:pt idx="4293">
                  <c:v>5.9025499697153201</c:v>
                </c:pt>
                <c:pt idx="4294">
                  <c:v>5.90392489400364</c:v>
                </c:pt>
                <c:pt idx="4295">
                  <c:v>5.9052998182919501</c:v>
                </c:pt>
                <c:pt idx="4296">
                  <c:v>5.9066747425802602</c:v>
                </c:pt>
                <c:pt idx="4297">
                  <c:v>5.9080496668685702</c:v>
                </c:pt>
                <c:pt idx="4298">
                  <c:v>5.9094245911568803</c:v>
                </c:pt>
                <c:pt idx="4299">
                  <c:v>5.9107995154451896</c:v>
                </c:pt>
                <c:pt idx="4300">
                  <c:v>5.9121744397334997</c:v>
                </c:pt>
                <c:pt idx="4301">
                  <c:v>5.9135493640218098</c:v>
                </c:pt>
                <c:pt idx="4302">
                  <c:v>5.9149242883101198</c:v>
                </c:pt>
                <c:pt idx="4303">
                  <c:v>5.9162992125984299</c:v>
                </c:pt>
                <c:pt idx="4304">
                  <c:v>5.91767413688674</c:v>
                </c:pt>
                <c:pt idx="4305">
                  <c:v>5.9190490611750501</c:v>
                </c:pt>
                <c:pt idx="4306">
                  <c:v>5.9204239854633602</c:v>
                </c:pt>
                <c:pt idx="4307">
                  <c:v>5.9217989097516703</c:v>
                </c:pt>
                <c:pt idx="4308">
                  <c:v>5.9231738340399804</c:v>
                </c:pt>
                <c:pt idx="4309">
                  <c:v>5.9245487583282896</c:v>
                </c:pt>
                <c:pt idx="4310">
                  <c:v>5.9259236826165997</c:v>
                </c:pt>
                <c:pt idx="4311">
                  <c:v>5.9272986069049098</c:v>
                </c:pt>
                <c:pt idx="4312">
                  <c:v>5.9286735311932199</c:v>
                </c:pt>
                <c:pt idx="4313">
                  <c:v>5.93004845548153</c:v>
                </c:pt>
                <c:pt idx="4314">
                  <c:v>5.9314233797698401</c:v>
                </c:pt>
                <c:pt idx="4315">
                  <c:v>5.9327983040581502</c:v>
                </c:pt>
                <c:pt idx="4316">
                  <c:v>5.9341732283464603</c:v>
                </c:pt>
                <c:pt idx="4317">
                  <c:v>5.9355481526347704</c:v>
                </c:pt>
                <c:pt idx="4318">
                  <c:v>5.9369230769230796</c:v>
                </c:pt>
                <c:pt idx="4319">
                  <c:v>5.9382980012113897</c:v>
                </c:pt>
                <c:pt idx="4320">
                  <c:v>5.9396729254996998</c:v>
                </c:pt>
                <c:pt idx="4321">
                  <c:v>5.9410478497880099</c:v>
                </c:pt>
                <c:pt idx="4322">
                  <c:v>5.94242277407632</c:v>
                </c:pt>
                <c:pt idx="4323">
                  <c:v>5.9437976983646301</c:v>
                </c:pt>
                <c:pt idx="4324">
                  <c:v>5.9451726226529402</c:v>
                </c:pt>
                <c:pt idx="4325">
                  <c:v>5.9465475469412503</c:v>
                </c:pt>
                <c:pt idx="4326">
                  <c:v>5.9479224712295604</c:v>
                </c:pt>
                <c:pt idx="4327">
                  <c:v>5.9492973955178696</c:v>
                </c:pt>
                <c:pt idx="4328">
                  <c:v>5.9506723198061797</c:v>
                </c:pt>
                <c:pt idx="4329">
                  <c:v>5.9520472440944898</c:v>
                </c:pt>
                <c:pt idx="4330">
                  <c:v>5.9534221683827999</c:v>
                </c:pt>
                <c:pt idx="4331">
                  <c:v>5.95479709267111</c:v>
                </c:pt>
                <c:pt idx="4332">
                  <c:v>5.9561720169594201</c:v>
                </c:pt>
                <c:pt idx="4333">
                  <c:v>5.9575469412477302</c:v>
                </c:pt>
                <c:pt idx="4334">
                  <c:v>5.9589218655360403</c:v>
                </c:pt>
                <c:pt idx="4335">
                  <c:v>5.9602967898243504</c:v>
                </c:pt>
                <c:pt idx="4336">
                  <c:v>5.9616717141126596</c:v>
                </c:pt>
                <c:pt idx="4337">
                  <c:v>5.9630466384009697</c:v>
                </c:pt>
                <c:pt idx="4338">
                  <c:v>5.9644215626892798</c:v>
                </c:pt>
                <c:pt idx="4339">
                  <c:v>5.9657964869775899</c:v>
                </c:pt>
                <c:pt idx="4340">
                  <c:v>5.9671714112659</c:v>
                </c:pt>
                <c:pt idx="4341">
                  <c:v>5.9685463355542101</c:v>
                </c:pt>
                <c:pt idx="4342">
                  <c:v>5.9699212598425202</c:v>
                </c:pt>
                <c:pt idx="4343">
                  <c:v>5.9712961841308303</c:v>
                </c:pt>
                <c:pt idx="4344">
                  <c:v>5.9726711084191404</c:v>
                </c:pt>
                <c:pt idx="4345">
                  <c:v>5.9740460327074496</c:v>
                </c:pt>
                <c:pt idx="4346">
                  <c:v>5.9754209569957597</c:v>
                </c:pt>
                <c:pt idx="4347">
                  <c:v>5.9767958812840698</c:v>
                </c:pt>
                <c:pt idx="4348">
                  <c:v>5.9781708055723799</c:v>
                </c:pt>
                <c:pt idx="4349">
                  <c:v>5.97954572986069</c:v>
                </c:pt>
                <c:pt idx="4350">
                  <c:v>5.9809206541490001</c:v>
                </c:pt>
                <c:pt idx="4351">
                  <c:v>5.9822955784373102</c:v>
                </c:pt>
                <c:pt idx="4352">
                  <c:v>5.9836705027256203</c:v>
                </c:pt>
                <c:pt idx="4353">
                  <c:v>5.9850454270139304</c:v>
                </c:pt>
                <c:pt idx="4354">
                  <c:v>5.9864203513022396</c:v>
                </c:pt>
                <c:pt idx="4355">
                  <c:v>5.9877952755905497</c:v>
                </c:pt>
                <c:pt idx="4356">
                  <c:v>5.9891701998788598</c:v>
                </c:pt>
                <c:pt idx="4357">
                  <c:v>5.9905451241671699</c:v>
                </c:pt>
                <c:pt idx="4358">
                  <c:v>5.99192004845548</c:v>
                </c:pt>
                <c:pt idx="4359">
                  <c:v>5.9932949727437901</c:v>
                </c:pt>
                <c:pt idx="4360">
                  <c:v>5.9946698970321002</c:v>
                </c:pt>
                <c:pt idx="4361">
                  <c:v>5.9960448213204103</c:v>
                </c:pt>
                <c:pt idx="4362">
                  <c:v>5.9974197456087204</c:v>
                </c:pt>
                <c:pt idx="4363">
                  <c:v>5.9987946698970296</c:v>
                </c:pt>
                <c:pt idx="4364">
                  <c:v>6.0001695941853397</c:v>
                </c:pt>
                <c:pt idx="4365">
                  <c:v>6.0015445184736498</c:v>
                </c:pt>
                <c:pt idx="4366">
                  <c:v>6.0029194427619599</c:v>
                </c:pt>
                <c:pt idx="4367">
                  <c:v>6.00429436705027</c:v>
                </c:pt>
                <c:pt idx="4368">
                  <c:v>6.0056692913385801</c:v>
                </c:pt>
                <c:pt idx="4369">
                  <c:v>6.0070442156268902</c:v>
                </c:pt>
                <c:pt idx="4370">
                  <c:v>6.0084191399152003</c:v>
                </c:pt>
                <c:pt idx="4371">
                  <c:v>6.0097940642035104</c:v>
                </c:pt>
                <c:pt idx="4372">
                  <c:v>6.0111689884918196</c:v>
                </c:pt>
                <c:pt idx="4373">
                  <c:v>6.0125439127801297</c:v>
                </c:pt>
                <c:pt idx="4374">
                  <c:v>6.0139188370684398</c:v>
                </c:pt>
                <c:pt idx="4375">
                  <c:v>6.0152937613567499</c:v>
                </c:pt>
                <c:pt idx="4376">
                  <c:v>6.01666868564506</c:v>
                </c:pt>
                <c:pt idx="4377">
                  <c:v>6.0180436099333701</c:v>
                </c:pt>
                <c:pt idx="4378">
                  <c:v>6.0194185342216899</c:v>
                </c:pt>
                <c:pt idx="4379">
                  <c:v>6.0207934585099903</c:v>
                </c:pt>
                <c:pt idx="4380">
                  <c:v>6.0221683827983101</c:v>
                </c:pt>
                <c:pt idx="4381">
                  <c:v>6.0235433070866202</c:v>
                </c:pt>
                <c:pt idx="4382">
                  <c:v>6.0249182313749303</c:v>
                </c:pt>
                <c:pt idx="4383">
                  <c:v>6.0262931556632298</c:v>
                </c:pt>
                <c:pt idx="4384">
                  <c:v>6.0276680799515496</c:v>
                </c:pt>
                <c:pt idx="4385">
                  <c:v>6.0290430042398597</c:v>
                </c:pt>
                <c:pt idx="4386">
                  <c:v>6.0304179285281698</c:v>
                </c:pt>
                <c:pt idx="4387">
                  <c:v>6.0317928528164799</c:v>
                </c:pt>
                <c:pt idx="4388">
                  <c:v>6.03316777710479</c:v>
                </c:pt>
                <c:pt idx="4389">
                  <c:v>6.0345427013931001</c:v>
                </c:pt>
                <c:pt idx="4390">
                  <c:v>6.0359176256814102</c:v>
                </c:pt>
                <c:pt idx="4391">
                  <c:v>6.0372925499697203</c:v>
                </c:pt>
                <c:pt idx="4392">
                  <c:v>6.0386674742580304</c:v>
                </c:pt>
                <c:pt idx="4393">
                  <c:v>6.0400423985463396</c:v>
                </c:pt>
                <c:pt idx="4394">
                  <c:v>6.0414173228346497</c:v>
                </c:pt>
                <c:pt idx="4395">
                  <c:v>6.0427922471229598</c:v>
                </c:pt>
                <c:pt idx="4396">
                  <c:v>6.0441671714112699</c:v>
                </c:pt>
                <c:pt idx="4397">
                  <c:v>6.04554209569958</c:v>
                </c:pt>
                <c:pt idx="4398">
                  <c:v>6.0469170199878901</c:v>
                </c:pt>
                <c:pt idx="4399">
                  <c:v>6.0482919442762002</c:v>
                </c:pt>
                <c:pt idx="4400">
                  <c:v>6.0496668685645103</c:v>
                </c:pt>
                <c:pt idx="4401">
                  <c:v>6.0510417928528204</c:v>
                </c:pt>
                <c:pt idx="4402">
                  <c:v>6.0524167171411296</c:v>
                </c:pt>
                <c:pt idx="4403">
                  <c:v>6.0537916414294397</c:v>
                </c:pt>
                <c:pt idx="4404">
                  <c:v>6.0551665657177498</c:v>
                </c:pt>
                <c:pt idx="4405">
                  <c:v>6.0565414900060599</c:v>
                </c:pt>
                <c:pt idx="4406">
                  <c:v>6.05791641429437</c:v>
                </c:pt>
                <c:pt idx="4407">
                  <c:v>6.0592913385826801</c:v>
                </c:pt>
                <c:pt idx="4408">
                  <c:v>6.0606662628709902</c:v>
                </c:pt>
                <c:pt idx="4409">
                  <c:v>6.0620411871593003</c:v>
                </c:pt>
                <c:pt idx="4410">
                  <c:v>6.0634161114476104</c:v>
                </c:pt>
                <c:pt idx="4411">
                  <c:v>6.0647910357359196</c:v>
                </c:pt>
                <c:pt idx="4412">
                  <c:v>6.0661659600242297</c:v>
                </c:pt>
                <c:pt idx="4413">
                  <c:v>6.0675408843125398</c:v>
                </c:pt>
                <c:pt idx="4414">
                  <c:v>6.0689158086008499</c:v>
                </c:pt>
                <c:pt idx="4415">
                  <c:v>6.07029073288916</c:v>
                </c:pt>
                <c:pt idx="4416">
                  <c:v>6.0716656571774701</c:v>
                </c:pt>
                <c:pt idx="4417">
                  <c:v>6.0730405814657802</c:v>
                </c:pt>
                <c:pt idx="4418">
                  <c:v>6.0744155057540903</c:v>
                </c:pt>
                <c:pt idx="4419">
                  <c:v>6.0757904300424004</c:v>
                </c:pt>
                <c:pt idx="4420">
                  <c:v>6.0771653543307096</c:v>
                </c:pt>
                <c:pt idx="4421">
                  <c:v>6.0785402786190197</c:v>
                </c:pt>
                <c:pt idx="4422">
                  <c:v>6.0799152029073298</c:v>
                </c:pt>
                <c:pt idx="4423">
                  <c:v>6.0812901271956399</c:v>
                </c:pt>
                <c:pt idx="4424">
                  <c:v>6.08266505148395</c:v>
                </c:pt>
                <c:pt idx="4425">
                  <c:v>6.0840399757722601</c:v>
                </c:pt>
                <c:pt idx="4426">
                  <c:v>6.0854149000605702</c:v>
                </c:pt>
                <c:pt idx="4427">
                  <c:v>6.0867898243488803</c:v>
                </c:pt>
                <c:pt idx="4428">
                  <c:v>6.0881647486371904</c:v>
                </c:pt>
                <c:pt idx="4429">
                  <c:v>6.0895396729254996</c:v>
                </c:pt>
                <c:pt idx="4430">
                  <c:v>6.0909145972138097</c:v>
                </c:pt>
                <c:pt idx="4431">
                  <c:v>6.0922895215021198</c:v>
                </c:pt>
                <c:pt idx="4432">
                  <c:v>6.0936644457904299</c:v>
                </c:pt>
                <c:pt idx="4433">
                  <c:v>6.09503937007874</c:v>
                </c:pt>
                <c:pt idx="4434">
                  <c:v>6.0964142943670501</c:v>
                </c:pt>
                <c:pt idx="4435">
                  <c:v>6.0977892186553602</c:v>
                </c:pt>
                <c:pt idx="4436">
                  <c:v>6.0991641429436703</c:v>
                </c:pt>
                <c:pt idx="4437">
                  <c:v>6.1005390672319804</c:v>
                </c:pt>
                <c:pt idx="4438">
                  <c:v>6.1019139915202896</c:v>
                </c:pt>
                <c:pt idx="4439">
                  <c:v>6.1032889158085997</c:v>
                </c:pt>
                <c:pt idx="4440">
                  <c:v>6.1046638400969098</c:v>
                </c:pt>
                <c:pt idx="4441">
                  <c:v>6.1060387643852199</c:v>
                </c:pt>
                <c:pt idx="4442">
                  <c:v>6.10741368867353</c:v>
                </c:pt>
                <c:pt idx="4443">
                  <c:v>6.1087886129618401</c:v>
                </c:pt>
                <c:pt idx="4444">
                  <c:v>6.1101635372501502</c:v>
                </c:pt>
                <c:pt idx="4445">
                  <c:v>6.1115384615384603</c:v>
                </c:pt>
                <c:pt idx="4446">
                  <c:v>6.1129133858267704</c:v>
                </c:pt>
                <c:pt idx="4447">
                  <c:v>6.1142883101150796</c:v>
                </c:pt>
                <c:pt idx="4448">
                  <c:v>6.1156632344033897</c:v>
                </c:pt>
                <c:pt idx="4449">
                  <c:v>6.1170381586916998</c:v>
                </c:pt>
                <c:pt idx="4450">
                  <c:v>6.1184130829800099</c:v>
                </c:pt>
                <c:pt idx="4451">
                  <c:v>6.11978800726832</c:v>
                </c:pt>
                <c:pt idx="4452">
                  <c:v>6.12116293155663</c:v>
                </c:pt>
                <c:pt idx="4453">
                  <c:v>6.1225378558449401</c:v>
                </c:pt>
                <c:pt idx="4454">
                  <c:v>6.1239127801332502</c:v>
                </c:pt>
                <c:pt idx="4455">
                  <c:v>6.1252877044215603</c:v>
                </c:pt>
                <c:pt idx="4456">
                  <c:v>6.1266626287098704</c:v>
                </c:pt>
                <c:pt idx="4457">
                  <c:v>6.1280375529981796</c:v>
                </c:pt>
                <c:pt idx="4458">
                  <c:v>6.1294124772864897</c:v>
                </c:pt>
                <c:pt idx="4459">
                  <c:v>6.1307874015747998</c:v>
                </c:pt>
                <c:pt idx="4460">
                  <c:v>6.1321623258631099</c:v>
                </c:pt>
                <c:pt idx="4461">
                  <c:v>6.13353725015142</c:v>
                </c:pt>
                <c:pt idx="4462">
                  <c:v>6.1349121744397399</c:v>
                </c:pt>
                <c:pt idx="4463">
                  <c:v>6.1362870987280402</c:v>
                </c:pt>
                <c:pt idx="4464">
                  <c:v>6.1376620230163503</c:v>
                </c:pt>
                <c:pt idx="4465">
                  <c:v>6.1390369473046702</c:v>
                </c:pt>
                <c:pt idx="4466">
                  <c:v>6.1404118715929803</c:v>
                </c:pt>
                <c:pt idx="4467">
                  <c:v>6.1417867958812797</c:v>
                </c:pt>
                <c:pt idx="4468">
                  <c:v>6.1431617201695898</c:v>
                </c:pt>
                <c:pt idx="4469">
                  <c:v>6.1445366444579097</c:v>
                </c:pt>
                <c:pt idx="4470">
                  <c:v>6.1459115687462198</c:v>
                </c:pt>
                <c:pt idx="4471">
                  <c:v>6.1472864930345299</c:v>
                </c:pt>
                <c:pt idx="4472">
                  <c:v>6.14866141732284</c:v>
                </c:pt>
                <c:pt idx="4473">
                  <c:v>6.1500363416111501</c:v>
                </c:pt>
                <c:pt idx="4474">
                  <c:v>6.1514112658994602</c:v>
                </c:pt>
                <c:pt idx="4475">
                  <c:v>6.1527861901877703</c:v>
                </c:pt>
                <c:pt idx="4476">
                  <c:v>6.1541611144760804</c:v>
                </c:pt>
                <c:pt idx="4477">
                  <c:v>6.1555360387643896</c:v>
                </c:pt>
                <c:pt idx="4478">
                  <c:v>6.1569109630526997</c:v>
                </c:pt>
                <c:pt idx="4479">
                  <c:v>6.1582858873410098</c:v>
                </c:pt>
                <c:pt idx="4480">
                  <c:v>6.1596608116293199</c:v>
                </c:pt>
                <c:pt idx="4481">
                  <c:v>6.16103573591763</c:v>
                </c:pt>
                <c:pt idx="4482">
                  <c:v>6.1624106602059401</c:v>
                </c:pt>
                <c:pt idx="4483">
                  <c:v>6.1637855844942502</c:v>
                </c:pt>
                <c:pt idx="4484">
                  <c:v>6.1651605087825603</c:v>
                </c:pt>
                <c:pt idx="4485">
                  <c:v>6.1665354330708704</c:v>
                </c:pt>
                <c:pt idx="4486">
                  <c:v>6.1679103573591796</c:v>
                </c:pt>
                <c:pt idx="4487">
                  <c:v>6.1692852816474897</c:v>
                </c:pt>
                <c:pt idx="4488">
                  <c:v>6.1706602059357998</c:v>
                </c:pt>
                <c:pt idx="4489">
                  <c:v>6.1720351302241099</c:v>
                </c:pt>
                <c:pt idx="4490">
                  <c:v>6.17341005451242</c:v>
                </c:pt>
                <c:pt idx="4491">
                  <c:v>6.1747849788007301</c:v>
                </c:pt>
                <c:pt idx="4492">
                  <c:v>6.1761599030890402</c:v>
                </c:pt>
                <c:pt idx="4493">
                  <c:v>6.1775348273773503</c:v>
                </c:pt>
                <c:pt idx="4494">
                  <c:v>6.1789097516656604</c:v>
                </c:pt>
                <c:pt idx="4495">
                  <c:v>6.1802846759539696</c:v>
                </c:pt>
                <c:pt idx="4496">
                  <c:v>6.1816596002422797</c:v>
                </c:pt>
                <c:pt idx="4497">
                  <c:v>6.1830345245305898</c:v>
                </c:pt>
                <c:pt idx="4498">
                  <c:v>6.1844094488188999</c:v>
                </c:pt>
                <c:pt idx="4499">
                  <c:v>6.18578437310721</c:v>
                </c:pt>
                <c:pt idx="4500">
                  <c:v>6.1871592973955201</c:v>
                </c:pt>
                <c:pt idx="4501">
                  <c:v>6.1885342216838302</c:v>
                </c:pt>
                <c:pt idx="4502">
                  <c:v>6.1899091459721403</c:v>
                </c:pt>
                <c:pt idx="4503">
                  <c:v>6.1912840702604504</c:v>
                </c:pt>
                <c:pt idx="4504">
                  <c:v>6.1926589945487596</c:v>
                </c:pt>
                <c:pt idx="4505">
                  <c:v>6.1940339188370697</c:v>
                </c:pt>
                <c:pt idx="4506">
                  <c:v>6.1954088431253798</c:v>
                </c:pt>
                <c:pt idx="4507">
                  <c:v>6.1967837674136899</c:v>
                </c:pt>
                <c:pt idx="4508">
                  <c:v>6.198158691702</c:v>
                </c:pt>
                <c:pt idx="4509">
                  <c:v>6.1995336159903101</c:v>
                </c:pt>
                <c:pt idx="4510">
                  <c:v>6.2009085402786202</c:v>
                </c:pt>
                <c:pt idx="4511">
                  <c:v>6.2022834645669302</c:v>
                </c:pt>
                <c:pt idx="4512">
                  <c:v>6.2036583888552403</c:v>
                </c:pt>
                <c:pt idx="4513">
                  <c:v>6.2050333131435504</c:v>
                </c:pt>
                <c:pt idx="4514">
                  <c:v>6.2064082374318597</c:v>
                </c:pt>
                <c:pt idx="4515">
                  <c:v>6.2077831617201698</c:v>
                </c:pt>
                <c:pt idx="4516">
                  <c:v>6.2091580860084798</c:v>
                </c:pt>
                <c:pt idx="4517">
                  <c:v>6.2105330102967899</c:v>
                </c:pt>
                <c:pt idx="4518">
                  <c:v>6.2119079345851</c:v>
                </c:pt>
                <c:pt idx="4519">
                  <c:v>6.2132828588734101</c:v>
                </c:pt>
                <c:pt idx="4520">
                  <c:v>6.2146577831617202</c:v>
                </c:pt>
                <c:pt idx="4521">
                  <c:v>6.2160327074500303</c:v>
                </c:pt>
                <c:pt idx="4522">
                  <c:v>6.2174076317383404</c:v>
                </c:pt>
                <c:pt idx="4523">
                  <c:v>6.2187825560266496</c:v>
                </c:pt>
                <c:pt idx="4524">
                  <c:v>6.2201574803149597</c:v>
                </c:pt>
                <c:pt idx="4525">
                  <c:v>6.2215324046032698</c:v>
                </c:pt>
                <c:pt idx="4526">
                  <c:v>6.2229073288915799</c:v>
                </c:pt>
                <c:pt idx="4527">
                  <c:v>6.22428225317989</c:v>
                </c:pt>
                <c:pt idx="4528">
                  <c:v>6.2256571774682001</c:v>
                </c:pt>
                <c:pt idx="4529">
                  <c:v>6.2270321017565102</c:v>
                </c:pt>
                <c:pt idx="4530">
                  <c:v>6.2284070260448203</c:v>
                </c:pt>
                <c:pt idx="4531">
                  <c:v>6.2297819503331304</c:v>
                </c:pt>
                <c:pt idx="4532">
                  <c:v>6.2311568746214396</c:v>
                </c:pt>
                <c:pt idx="4533">
                  <c:v>6.2325317989097497</c:v>
                </c:pt>
                <c:pt idx="4534">
                  <c:v>6.2339067231980598</c:v>
                </c:pt>
                <c:pt idx="4535">
                  <c:v>6.2352816474863699</c:v>
                </c:pt>
                <c:pt idx="4536">
                  <c:v>6.23665657177468</c:v>
                </c:pt>
                <c:pt idx="4537">
                  <c:v>6.2380314960629901</c:v>
                </c:pt>
                <c:pt idx="4538">
                  <c:v>6.2394064203513002</c:v>
                </c:pt>
                <c:pt idx="4539">
                  <c:v>6.2407813446396103</c:v>
                </c:pt>
                <c:pt idx="4540">
                  <c:v>6.2421562689279204</c:v>
                </c:pt>
                <c:pt idx="4541">
                  <c:v>6.2435311932162296</c:v>
                </c:pt>
                <c:pt idx="4542">
                  <c:v>6.2449061175045397</c:v>
                </c:pt>
                <c:pt idx="4543">
                  <c:v>6.2462810417928498</c:v>
                </c:pt>
                <c:pt idx="4544">
                  <c:v>6.2476559660811599</c:v>
                </c:pt>
                <c:pt idx="4545">
                  <c:v>6.24903089036947</c:v>
                </c:pt>
                <c:pt idx="4546">
                  <c:v>6.2504058146577801</c:v>
                </c:pt>
                <c:pt idx="4547">
                  <c:v>6.2517807389460902</c:v>
                </c:pt>
                <c:pt idx="4548">
                  <c:v>6.2531556632344003</c:v>
                </c:pt>
                <c:pt idx="4549">
                  <c:v>6.2545305875227104</c:v>
                </c:pt>
                <c:pt idx="4550">
                  <c:v>6.2559055118110196</c:v>
                </c:pt>
                <c:pt idx="4551">
                  <c:v>6.2572804360993297</c:v>
                </c:pt>
                <c:pt idx="4552">
                  <c:v>6.2586553603876398</c:v>
                </c:pt>
                <c:pt idx="4553">
                  <c:v>6.2600302846759499</c:v>
                </c:pt>
                <c:pt idx="4554">
                  <c:v>6.26140520896426</c:v>
                </c:pt>
                <c:pt idx="4555">
                  <c:v>6.2627801332525701</c:v>
                </c:pt>
                <c:pt idx="4556">
                  <c:v>6.26415505754089</c:v>
                </c:pt>
                <c:pt idx="4557">
                  <c:v>6.2655299818292001</c:v>
                </c:pt>
                <c:pt idx="4558">
                  <c:v>6.2669049061175102</c:v>
                </c:pt>
                <c:pt idx="4559">
                  <c:v>6.2682798304058203</c:v>
                </c:pt>
                <c:pt idx="4560">
                  <c:v>6.2696547546941304</c:v>
                </c:pt>
                <c:pt idx="4561">
                  <c:v>6.2710296789824396</c:v>
                </c:pt>
                <c:pt idx="4562">
                  <c:v>6.2724046032707497</c:v>
                </c:pt>
                <c:pt idx="4563">
                  <c:v>6.2737795275590598</c:v>
                </c:pt>
                <c:pt idx="4564">
                  <c:v>6.2751544518473699</c:v>
                </c:pt>
                <c:pt idx="4565">
                  <c:v>6.27652937613568</c:v>
                </c:pt>
                <c:pt idx="4566">
                  <c:v>6.2779043004239901</c:v>
                </c:pt>
                <c:pt idx="4567">
                  <c:v>6.2792792247123002</c:v>
                </c:pt>
                <c:pt idx="4568">
                  <c:v>6.2806541490006103</c:v>
                </c:pt>
                <c:pt idx="4569">
                  <c:v>6.2820290732889204</c:v>
                </c:pt>
                <c:pt idx="4570">
                  <c:v>6.2834039975772296</c:v>
                </c:pt>
                <c:pt idx="4571">
                  <c:v>6.2847789218655397</c:v>
                </c:pt>
                <c:pt idx="4572">
                  <c:v>6.2861538461538498</c:v>
                </c:pt>
                <c:pt idx="4573">
                  <c:v>6.2875287704421599</c:v>
                </c:pt>
                <c:pt idx="4574">
                  <c:v>6.28890369473047</c:v>
                </c:pt>
                <c:pt idx="4575">
                  <c:v>6.29027861901878</c:v>
                </c:pt>
                <c:pt idx="4576">
                  <c:v>6.2916535433070901</c:v>
                </c:pt>
                <c:pt idx="4577">
                  <c:v>6.2930284675954002</c:v>
                </c:pt>
                <c:pt idx="4578">
                  <c:v>6.2944033918837103</c:v>
                </c:pt>
                <c:pt idx="4579">
                  <c:v>6.2957783161720204</c:v>
                </c:pt>
                <c:pt idx="4580">
                  <c:v>6.2971532404603296</c:v>
                </c:pt>
                <c:pt idx="4581">
                  <c:v>6.2985281647486397</c:v>
                </c:pt>
                <c:pt idx="4582">
                  <c:v>6.2999030890369498</c:v>
                </c:pt>
                <c:pt idx="4583">
                  <c:v>6.3012780133252599</c:v>
                </c:pt>
                <c:pt idx="4584">
                  <c:v>6.30265293761357</c:v>
                </c:pt>
                <c:pt idx="4585">
                  <c:v>6.3040278619018801</c:v>
                </c:pt>
                <c:pt idx="4586">
                  <c:v>6.3054027861901902</c:v>
                </c:pt>
                <c:pt idx="4587">
                  <c:v>6.3067777104785003</c:v>
                </c:pt>
                <c:pt idx="4588">
                  <c:v>6.3081526347668104</c:v>
                </c:pt>
                <c:pt idx="4589">
                  <c:v>6.3095275590551196</c:v>
                </c:pt>
                <c:pt idx="4590">
                  <c:v>6.3109024833434297</c:v>
                </c:pt>
                <c:pt idx="4591">
                  <c:v>6.3122774076317398</c:v>
                </c:pt>
                <c:pt idx="4592">
                  <c:v>6.3136523319200499</c:v>
                </c:pt>
                <c:pt idx="4593">
                  <c:v>6.31502725620836</c:v>
                </c:pt>
                <c:pt idx="4594">
                  <c:v>6.3164021804966701</c:v>
                </c:pt>
                <c:pt idx="4595">
                  <c:v>6.3177771047849802</c:v>
                </c:pt>
                <c:pt idx="4596">
                  <c:v>6.3191520290732903</c:v>
                </c:pt>
                <c:pt idx="4597">
                  <c:v>6.3205269533616004</c:v>
                </c:pt>
                <c:pt idx="4598">
                  <c:v>6.3219018776499096</c:v>
                </c:pt>
                <c:pt idx="4599">
                  <c:v>6.3232768019382197</c:v>
                </c:pt>
                <c:pt idx="4600">
                  <c:v>6.3246517262265298</c:v>
                </c:pt>
                <c:pt idx="4601">
                  <c:v>6.3260266505148399</c:v>
                </c:pt>
                <c:pt idx="4602">
                  <c:v>6.32740157480315</c:v>
                </c:pt>
                <c:pt idx="4603">
                  <c:v>6.3287764990914601</c:v>
                </c:pt>
                <c:pt idx="4604">
                  <c:v>6.3301514233797702</c:v>
                </c:pt>
                <c:pt idx="4605">
                  <c:v>6.3315263476680803</c:v>
                </c:pt>
                <c:pt idx="4606">
                  <c:v>6.3329012719563904</c:v>
                </c:pt>
                <c:pt idx="4607">
                  <c:v>6.3342761962446996</c:v>
                </c:pt>
                <c:pt idx="4608">
                  <c:v>6.3356511205330097</c:v>
                </c:pt>
                <c:pt idx="4609">
                  <c:v>6.3370260448213198</c:v>
                </c:pt>
                <c:pt idx="4610">
                  <c:v>6.3384009691096299</c:v>
                </c:pt>
                <c:pt idx="4611">
                  <c:v>6.33977589339794</c:v>
                </c:pt>
                <c:pt idx="4612">
                  <c:v>6.3411508176862501</c:v>
                </c:pt>
                <c:pt idx="4613">
                  <c:v>6.3425257419745602</c:v>
                </c:pt>
                <c:pt idx="4614">
                  <c:v>6.3439006662628703</c:v>
                </c:pt>
                <c:pt idx="4615">
                  <c:v>6.3452755905511804</c:v>
                </c:pt>
                <c:pt idx="4616">
                  <c:v>6.3466505148394896</c:v>
                </c:pt>
                <c:pt idx="4617">
                  <c:v>6.3480254391277997</c:v>
                </c:pt>
                <c:pt idx="4618">
                  <c:v>6.3494003634161098</c:v>
                </c:pt>
                <c:pt idx="4619">
                  <c:v>6.3507752877044199</c:v>
                </c:pt>
                <c:pt idx="4620">
                  <c:v>6.35215021199273</c:v>
                </c:pt>
                <c:pt idx="4621">
                  <c:v>6.3535251362810401</c:v>
                </c:pt>
                <c:pt idx="4622">
                  <c:v>6.3549000605693502</c:v>
                </c:pt>
                <c:pt idx="4623">
                  <c:v>6.3562749848576603</c:v>
                </c:pt>
                <c:pt idx="4624">
                  <c:v>6.3576499091459704</c:v>
                </c:pt>
                <c:pt idx="4625">
                  <c:v>6.3590248334342796</c:v>
                </c:pt>
                <c:pt idx="4626">
                  <c:v>6.3603997577225897</c:v>
                </c:pt>
                <c:pt idx="4627">
                  <c:v>6.3617746820108998</c:v>
                </c:pt>
                <c:pt idx="4628">
                  <c:v>6.3631496062992099</c:v>
                </c:pt>
                <c:pt idx="4629">
                  <c:v>6.36452453058752</c:v>
                </c:pt>
                <c:pt idx="4630">
                  <c:v>6.3658994548758301</c:v>
                </c:pt>
                <c:pt idx="4631">
                  <c:v>6.3672743791641402</c:v>
                </c:pt>
                <c:pt idx="4632">
                  <c:v>6.3686493034524503</c:v>
                </c:pt>
                <c:pt idx="4633">
                  <c:v>6.3700242277407604</c:v>
                </c:pt>
                <c:pt idx="4634">
                  <c:v>6.3713991520290696</c:v>
                </c:pt>
                <c:pt idx="4635">
                  <c:v>6.3727740763173797</c:v>
                </c:pt>
                <c:pt idx="4636">
                  <c:v>6.3741490006056898</c:v>
                </c:pt>
                <c:pt idx="4637">
                  <c:v>6.3755239248939999</c:v>
                </c:pt>
                <c:pt idx="4638">
                  <c:v>6.37689884918231</c:v>
                </c:pt>
                <c:pt idx="4639">
                  <c:v>6.3782737734706201</c:v>
                </c:pt>
                <c:pt idx="4640">
                  <c:v>6.3796486977589399</c:v>
                </c:pt>
                <c:pt idx="4641">
                  <c:v>6.38102362204725</c:v>
                </c:pt>
                <c:pt idx="4642">
                  <c:v>6.3823985463355601</c:v>
                </c:pt>
                <c:pt idx="4643">
                  <c:v>6.3837734706238702</c:v>
                </c:pt>
                <c:pt idx="4644">
                  <c:v>6.3851483949121803</c:v>
                </c:pt>
                <c:pt idx="4645">
                  <c:v>6.3865233192004904</c:v>
                </c:pt>
                <c:pt idx="4646">
                  <c:v>6.3878982434887996</c:v>
                </c:pt>
                <c:pt idx="4647">
                  <c:v>6.3892731677771097</c:v>
                </c:pt>
                <c:pt idx="4648">
                  <c:v>6.3906480920654198</c:v>
                </c:pt>
                <c:pt idx="4649">
                  <c:v>6.3920230163537299</c:v>
                </c:pt>
                <c:pt idx="4650">
                  <c:v>6.39339794064204</c:v>
                </c:pt>
                <c:pt idx="4651">
                  <c:v>6.3947728649303501</c:v>
                </c:pt>
                <c:pt idx="4652">
                  <c:v>6.3961477892186602</c:v>
                </c:pt>
                <c:pt idx="4653">
                  <c:v>6.3975227135069703</c:v>
                </c:pt>
                <c:pt idx="4654">
                  <c:v>6.3988976377952804</c:v>
                </c:pt>
                <c:pt idx="4655">
                  <c:v>6.4002725620835896</c:v>
                </c:pt>
                <c:pt idx="4656">
                  <c:v>6.4016474863718997</c:v>
                </c:pt>
                <c:pt idx="4657">
                  <c:v>6.4030224106602098</c:v>
                </c:pt>
                <c:pt idx="4658">
                  <c:v>6.4043973349485199</c:v>
                </c:pt>
                <c:pt idx="4659">
                  <c:v>6.40577225923683</c:v>
                </c:pt>
                <c:pt idx="4660">
                  <c:v>6.4071471835251401</c:v>
                </c:pt>
                <c:pt idx="4661">
                  <c:v>6.4085221078134502</c:v>
                </c:pt>
                <c:pt idx="4662">
                  <c:v>6.4098970321017603</c:v>
                </c:pt>
                <c:pt idx="4663">
                  <c:v>6.4112719563900704</c:v>
                </c:pt>
                <c:pt idx="4664">
                  <c:v>6.4126468806783796</c:v>
                </c:pt>
                <c:pt idx="4665">
                  <c:v>6.4140218049666897</c:v>
                </c:pt>
                <c:pt idx="4666">
                  <c:v>6.4153967292549998</c:v>
                </c:pt>
                <c:pt idx="4667">
                  <c:v>6.4167716535433099</c:v>
                </c:pt>
                <c:pt idx="4668">
                  <c:v>6.41814657783162</c:v>
                </c:pt>
                <c:pt idx="4669">
                  <c:v>6.4195215021199301</c:v>
                </c:pt>
                <c:pt idx="4670">
                  <c:v>6.4208964264082402</c:v>
                </c:pt>
                <c:pt idx="4671">
                  <c:v>6.4222713506965503</c:v>
                </c:pt>
                <c:pt idx="4672">
                  <c:v>6.4236462749848604</c:v>
                </c:pt>
                <c:pt idx="4673">
                  <c:v>6.4250211992731696</c:v>
                </c:pt>
                <c:pt idx="4674">
                  <c:v>6.4263961235614797</c:v>
                </c:pt>
                <c:pt idx="4675">
                  <c:v>6.4277710478497898</c:v>
                </c:pt>
                <c:pt idx="4676">
                  <c:v>6.4291459721380999</c:v>
                </c:pt>
                <c:pt idx="4677">
                  <c:v>6.43052089642641</c:v>
                </c:pt>
                <c:pt idx="4678">
                  <c:v>6.4318958207147201</c:v>
                </c:pt>
                <c:pt idx="4679">
                  <c:v>6.4332707450030302</c:v>
                </c:pt>
                <c:pt idx="4680">
                  <c:v>6.4346456692913403</c:v>
                </c:pt>
                <c:pt idx="4681">
                  <c:v>6.4360205935796504</c:v>
                </c:pt>
                <c:pt idx="4682">
                  <c:v>6.4373955178679596</c:v>
                </c:pt>
                <c:pt idx="4683">
                  <c:v>6.4387704421562697</c:v>
                </c:pt>
                <c:pt idx="4684">
                  <c:v>6.4401453664445798</c:v>
                </c:pt>
                <c:pt idx="4685">
                  <c:v>6.4415202907328899</c:v>
                </c:pt>
                <c:pt idx="4686">
                  <c:v>6.4428952150212</c:v>
                </c:pt>
                <c:pt idx="4687">
                  <c:v>6.4442701393095101</c:v>
                </c:pt>
                <c:pt idx="4688">
                  <c:v>6.4456450635978202</c:v>
                </c:pt>
                <c:pt idx="4689">
                  <c:v>6.4470199878861303</c:v>
                </c:pt>
                <c:pt idx="4690">
                  <c:v>6.4483949121744404</c:v>
                </c:pt>
                <c:pt idx="4691">
                  <c:v>6.4497698364627496</c:v>
                </c:pt>
                <c:pt idx="4692">
                  <c:v>6.4511447607510597</c:v>
                </c:pt>
                <c:pt idx="4693">
                  <c:v>6.4525196850393698</c:v>
                </c:pt>
                <c:pt idx="4694">
                  <c:v>6.4538946093276799</c:v>
                </c:pt>
                <c:pt idx="4695">
                  <c:v>6.45526953361599</c:v>
                </c:pt>
                <c:pt idx="4696">
                  <c:v>6.4566444579043001</c:v>
                </c:pt>
                <c:pt idx="4697">
                  <c:v>6.4580193821926102</c:v>
                </c:pt>
                <c:pt idx="4698">
                  <c:v>6.4593943064809203</c:v>
                </c:pt>
                <c:pt idx="4699">
                  <c:v>6.4607692307692304</c:v>
                </c:pt>
                <c:pt idx="4700">
                  <c:v>6.4621441550575396</c:v>
                </c:pt>
                <c:pt idx="4701">
                  <c:v>6.4635190793458497</c:v>
                </c:pt>
                <c:pt idx="4702">
                  <c:v>6.4648940036341598</c:v>
                </c:pt>
                <c:pt idx="4703">
                  <c:v>6.4662689279224699</c:v>
                </c:pt>
                <c:pt idx="4704">
                  <c:v>6.46764385221078</c:v>
                </c:pt>
                <c:pt idx="4705">
                  <c:v>6.4690187764990901</c:v>
                </c:pt>
                <c:pt idx="4706">
                  <c:v>6.4703937007874002</c:v>
                </c:pt>
                <c:pt idx="4707">
                  <c:v>6.4717686250757103</c:v>
                </c:pt>
                <c:pt idx="4708">
                  <c:v>6.4731435493640204</c:v>
                </c:pt>
                <c:pt idx="4709">
                  <c:v>6.4745184736523296</c:v>
                </c:pt>
                <c:pt idx="4710">
                  <c:v>6.4758933979406397</c:v>
                </c:pt>
                <c:pt idx="4711">
                  <c:v>6.4772683222289498</c:v>
                </c:pt>
                <c:pt idx="4712">
                  <c:v>6.4786432465172599</c:v>
                </c:pt>
                <c:pt idx="4713">
                  <c:v>6.48001817080557</c:v>
                </c:pt>
                <c:pt idx="4714">
                  <c:v>6.4813930950938801</c:v>
                </c:pt>
                <c:pt idx="4715">
                  <c:v>6.4827680193821902</c:v>
                </c:pt>
                <c:pt idx="4716">
                  <c:v>6.4841429436705003</c:v>
                </c:pt>
                <c:pt idx="4717">
                  <c:v>6.4855178679588104</c:v>
                </c:pt>
                <c:pt idx="4718">
                  <c:v>6.4868927922471196</c:v>
                </c:pt>
                <c:pt idx="4719">
                  <c:v>6.4882677165354297</c:v>
                </c:pt>
                <c:pt idx="4720">
                  <c:v>6.4896426408237398</c:v>
                </c:pt>
                <c:pt idx="4721">
                  <c:v>6.4910175651120499</c:v>
                </c:pt>
                <c:pt idx="4722">
                  <c:v>6.49239248940036</c:v>
                </c:pt>
                <c:pt idx="4723">
                  <c:v>6.4937674136886701</c:v>
                </c:pt>
                <c:pt idx="4724">
                  <c:v>6.4951423379769899</c:v>
                </c:pt>
                <c:pt idx="4725">
                  <c:v>6.4965172622653</c:v>
                </c:pt>
                <c:pt idx="4726">
                  <c:v>6.4978921865536101</c:v>
                </c:pt>
                <c:pt idx="4727">
                  <c:v>6.4992671108419096</c:v>
                </c:pt>
                <c:pt idx="4728">
                  <c:v>6.5006420351302303</c:v>
                </c:pt>
                <c:pt idx="4729">
                  <c:v>6.5020169594185404</c:v>
                </c:pt>
                <c:pt idx="4730">
                  <c:v>6.5033918837068496</c:v>
                </c:pt>
                <c:pt idx="4731">
                  <c:v>6.5047668079951499</c:v>
                </c:pt>
                <c:pt idx="4732">
                  <c:v>6.5061417322834698</c:v>
                </c:pt>
                <c:pt idx="4733">
                  <c:v>6.5075166565717799</c:v>
                </c:pt>
                <c:pt idx="4734">
                  <c:v>6.50889158086009</c:v>
                </c:pt>
                <c:pt idx="4735">
                  <c:v>6.5102665051484001</c:v>
                </c:pt>
                <c:pt idx="4736">
                  <c:v>6.5116414294367102</c:v>
                </c:pt>
                <c:pt idx="4737">
                  <c:v>6.5130163537250203</c:v>
                </c:pt>
                <c:pt idx="4738">
                  <c:v>6.5143912780133304</c:v>
                </c:pt>
                <c:pt idx="4739">
                  <c:v>6.5157662023016396</c:v>
                </c:pt>
                <c:pt idx="4740">
                  <c:v>6.5171411265899497</c:v>
                </c:pt>
                <c:pt idx="4741">
                  <c:v>6.5185160508782598</c:v>
                </c:pt>
                <c:pt idx="4742">
                  <c:v>6.5198909751665699</c:v>
                </c:pt>
                <c:pt idx="4743">
                  <c:v>6.52126589945488</c:v>
                </c:pt>
                <c:pt idx="4744">
                  <c:v>6.5226408237431901</c:v>
                </c:pt>
                <c:pt idx="4745">
                  <c:v>6.5240157480315002</c:v>
                </c:pt>
                <c:pt idx="4746">
                  <c:v>6.5253906723198103</c:v>
                </c:pt>
                <c:pt idx="4747">
                  <c:v>6.5267655966081204</c:v>
                </c:pt>
                <c:pt idx="4748">
                  <c:v>6.5281405208964296</c:v>
                </c:pt>
                <c:pt idx="4749">
                  <c:v>6.5295154451847397</c:v>
                </c:pt>
                <c:pt idx="4750">
                  <c:v>6.5308903694730498</c:v>
                </c:pt>
                <c:pt idx="4751">
                  <c:v>6.5322652937613599</c:v>
                </c:pt>
                <c:pt idx="4752">
                  <c:v>6.53364021804967</c:v>
                </c:pt>
                <c:pt idx="4753">
                  <c:v>6.5350151423379801</c:v>
                </c:pt>
                <c:pt idx="4754">
                  <c:v>6.5363900666262902</c:v>
                </c:pt>
                <c:pt idx="4755">
                  <c:v>6.5377649909146003</c:v>
                </c:pt>
                <c:pt idx="4756">
                  <c:v>6.5391399152029104</c:v>
                </c:pt>
                <c:pt idx="4757">
                  <c:v>6.5405148394912196</c:v>
                </c:pt>
                <c:pt idx="4758">
                  <c:v>6.5418897637795297</c:v>
                </c:pt>
                <c:pt idx="4759">
                  <c:v>6.5432646880678398</c:v>
                </c:pt>
                <c:pt idx="4760">
                  <c:v>6.5446396123561499</c:v>
                </c:pt>
                <c:pt idx="4761">
                  <c:v>6.54601453664446</c:v>
                </c:pt>
                <c:pt idx="4762">
                  <c:v>6.5473894609327701</c:v>
                </c:pt>
                <c:pt idx="4763">
                  <c:v>6.5487643852210802</c:v>
                </c:pt>
                <c:pt idx="4764">
                  <c:v>6.5501393095093903</c:v>
                </c:pt>
                <c:pt idx="4765">
                  <c:v>6.5515142337977004</c:v>
                </c:pt>
                <c:pt idx="4766">
                  <c:v>6.5528891580860096</c:v>
                </c:pt>
                <c:pt idx="4767">
                  <c:v>6.5542640823743197</c:v>
                </c:pt>
                <c:pt idx="4768">
                  <c:v>6.5556390066626298</c:v>
                </c:pt>
                <c:pt idx="4769">
                  <c:v>6.5570139309509399</c:v>
                </c:pt>
                <c:pt idx="4770">
                  <c:v>6.55838885523925</c:v>
                </c:pt>
                <c:pt idx="4771">
                  <c:v>6.5597637795275601</c:v>
                </c:pt>
                <c:pt idx="4772">
                  <c:v>6.5611387038158702</c:v>
                </c:pt>
                <c:pt idx="4773">
                  <c:v>6.5625136281041803</c:v>
                </c:pt>
                <c:pt idx="4774">
                  <c:v>6.5638885523924904</c:v>
                </c:pt>
                <c:pt idx="4775">
                  <c:v>6.5652634766807996</c:v>
                </c:pt>
                <c:pt idx="4776">
                  <c:v>6.5666384009691097</c:v>
                </c:pt>
                <c:pt idx="4777">
                  <c:v>6.5680133252574198</c:v>
                </c:pt>
                <c:pt idx="4778">
                  <c:v>6.5693882495457299</c:v>
                </c:pt>
                <c:pt idx="4779">
                  <c:v>6.57076317383404</c:v>
                </c:pt>
                <c:pt idx="4780">
                  <c:v>6.5721380981223501</c:v>
                </c:pt>
                <c:pt idx="4781">
                  <c:v>6.5735130224106602</c:v>
                </c:pt>
                <c:pt idx="4782">
                  <c:v>6.5748879466989703</c:v>
                </c:pt>
                <c:pt idx="4783">
                  <c:v>6.5762628709872804</c:v>
                </c:pt>
                <c:pt idx="4784">
                  <c:v>6.5776377952755896</c:v>
                </c:pt>
                <c:pt idx="4785">
                  <c:v>6.5790127195638997</c:v>
                </c:pt>
                <c:pt idx="4786">
                  <c:v>6.5803876438522098</c:v>
                </c:pt>
                <c:pt idx="4787">
                  <c:v>6.5817625681405199</c:v>
                </c:pt>
                <c:pt idx="4788">
                  <c:v>6.58313749242883</c:v>
                </c:pt>
                <c:pt idx="4789">
                  <c:v>6.58451241671714</c:v>
                </c:pt>
                <c:pt idx="4790">
                  <c:v>6.5858873410054501</c:v>
                </c:pt>
                <c:pt idx="4791">
                  <c:v>6.5872622652937602</c:v>
                </c:pt>
                <c:pt idx="4792">
                  <c:v>6.5886371895820703</c:v>
                </c:pt>
                <c:pt idx="4793">
                  <c:v>6.5900121138703804</c:v>
                </c:pt>
                <c:pt idx="4794">
                  <c:v>6.5913870381586896</c:v>
                </c:pt>
                <c:pt idx="4795">
                  <c:v>6.5927619624469997</c:v>
                </c:pt>
                <c:pt idx="4796">
                  <c:v>6.5941368867353098</c:v>
                </c:pt>
                <c:pt idx="4797">
                  <c:v>6.5955118110236199</c:v>
                </c:pt>
                <c:pt idx="4798">
                  <c:v>6.59688673531193</c:v>
                </c:pt>
                <c:pt idx="4799">
                  <c:v>6.5982616596002401</c:v>
                </c:pt>
                <c:pt idx="4800">
                  <c:v>6.5996365838885502</c:v>
                </c:pt>
                <c:pt idx="4801">
                  <c:v>6.6010115081768603</c:v>
                </c:pt>
                <c:pt idx="4802">
                  <c:v>6.6023864324651704</c:v>
                </c:pt>
                <c:pt idx="4803">
                  <c:v>6.6037613567534796</c:v>
                </c:pt>
                <c:pt idx="4804">
                  <c:v>6.6051362810417897</c:v>
                </c:pt>
                <c:pt idx="4805">
                  <c:v>6.6065112053300998</c:v>
                </c:pt>
                <c:pt idx="4806">
                  <c:v>6.6078861296184099</c:v>
                </c:pt>
                <c:pt idx="4807">
                  <c:v>6.60926105390672</c:v>
                </c:pt>
                <c:pt idx="4808">
                  <c:v>6.6106359781950301</c:v>
                </c:pt>
                <c:pt idx="4809">
                  <c:v>6.61201090248335</c:v>
                </c:pt>
                <c:pt idx="4810">
                  <c:v>6.6133858267716503</c:v>
                </c:pt>
                <c:pt idx="4811">
                  <c:v>6.6147607510599604</c:v>
                </c:pt>
                <c:pt idx="4812">
                  <c:v>6.6161356753482696</c:v>
                </c:pt>
                <c:pt idx="4813">
                  <c:v>6.6175105996365904</c:v>
                </c:pt>
                <c:pt idx="4814">
                  <c:v>6.6188855239248898</c:v>
                </c:pt>
                <c:pt idx="4815">
                  <c:v>6.6202604482131999</c:v>
                </c:pt>
                <c:pt idx="4816">
                  <c:v>6.62163537250151</c:v>
                </c:pt>
                <c:pt idx="4817">
                  <c:v>6.6230102967898299</c:v>
                </c:pt>
                <c:pt idx="4818">
                  <c:v>6.62438522107814</c:v>
                </c:pt>
                <c:pt idx="4819">
                  <c:v>6.6257601453664501</c:v>
                </c:pt>
                <c:pt idx="4820">
                  <c:v>6.6271350696547602</c:v>
                </c:pt>
                <c:pt idx="4821">
                  <c:v>6.6285099939430703</c:v>
                </c:pt>
                <c:pt idx="4822">
                  <c:v>6.6298849182313804</c:v>
                </c:pt>
                <c:pt idx="4823">
                  <c:v>6.6312598425196896</c:v>
                </c:pt>
                <c:pt idx="4824">
                  <c:v>6.6326347668079997</c:v>
                </c:pt>
                <c:pt idx="4825">
                  <c:v>6.6340096910963098</c:v>
                </c:pt>
                <c:pt idx="4826">
                  <c:v>6.6353846153846199</c:v>
                </c:pt>
                <c:pt idx="4827">
                  <c:v>6.63675953967293</c:v>
                </c:pt>
                <c:pt idx="4828">
                  <c:v>6.6381344639612401</c:v>
                </c:pt>
                <c:pt idx="4829">
                  <c:v>6.6395093882495502</c:v>
                </c:pt>
                <c:pt idx="4830">
                  <c:v>6.6408843125378603</c:v>
                </c:pt>
                <c:pt idx="4831">
                  <c:v>6.6422592368261704</c:v>
                </c:pt>
                <c:pt idx="4832">
                  <c:v>6.6436341611144796</c:v>
                </c:pt>
                <c:pt idx="4833">
                  <c:v>6.6450090854027897</c:v>
                </c:pt>
                <c:pt idx="4834">
                  <c:v>6.6463840096910998</c:v>
                </c:pt>
                <c:pt idx="4835">
                  <c:v>6.6477589339794099</c:v>
                </c:pt>
                <c:pt idx="4836">
                  <c:v>6.64913385826772</c:v>
                </c:pt>
                <c:pt idx="4837">
                  <c:v>6.6505087825560301</c:v>
                </c:pt>
                <c:pt idx="4838">
                  <c:v>6.6518837068443402</c:v>
                </c:pt>
                <c:pt idx="4839">
                  <c:v>6.6532586311326503</c:v>
                </c:pt>
                <c:pt idx="4840">
                  <c:v>6.6546335554209604</c:v>
                </c:pt>
                <c:pt idx="4841">
                  <c:v>6.6560084797092696</c:v>
                </c:pt>
                <c:pt idx="4842">
                  <c:v>6.6573834039975797</c:v>
                </c:pt>
                <c:pt idx="4843">
                  <c:v>6.6587583282858898</c:v>
                </c:pt>
                <c:pt idx="4844">
                  <c:v>6.6601332525741999</c:v>
                </c:pt>
                <c:pt idx="4845">
                  <c:v>6.66150817686251</c:v>
                </c:pt>
                <c:pt idx="4846">
                  <c:v>6.6628831011508201</c:v>
                </c:pt>
                <c:pt idx="4847">
                  <c:v>6.6642580254391302</c:v>
                </c:pt>
                <c:pt idx="4848">
                  <c:v>6.6656329497274402</c:v>
                </c:pt>
                <c:pt idx="4849">
                  <c:v>6.6670078740157503</c:v>
                </c:pt>
                <c:pt idx="4850">
                  <c:v>6.6683827983040604</c:v>
                </c:pt>
                <c:pt idx="4851">
                  <c:v>6.6697577225923697</c:v>
                </c:pt>
                <c:pt idx="4852">
                  <c:v>6.6711326468806798</c:v>
                </c:pt>
                <c:pt idx="4853">
                  <c:v>6.6725075711689898</c:v>
                </c:pt>
                <c:pt idx="4854">
                  <c:v>6.6738824954572999</c:v>
                </c:pt>
                <c:pt idx="4855">
                  <c:v>6.67525741974561</c:v>
                </c:pt>
                <c:pt idx="4856">
                  <c:v>6.6766323440339201</c:v>
                </c:pt>
                <c:pt idx="4857">
                  <c:v>6.6780072683222302</c:v>
                </c:pt>
                <c:pt idx="4858">
                  <c:v>6.6793821926105403</c:v>
                </c:pt>
                <c:pt idx="4859">
                  <c:v>6.6807571168988504</c:v>
                </c:pt>
                <c:pt idx="4860">
                  <c:v>6.6821320411871596</c:v>
                </c:pt>
                <c:pt idx="4861">
                  <c:v>6.6835069654754697</c:v>
                </c:pt>
                <c:pt idx="4862">
                  <c:v>6.6848818897637798</c:v>
                </c:pt>
                <c:pt idx="4863">
                  <c:v>6.6862568140520899</c:v>
                </c:pt>
                <c:pt idx="4864">
                  <c:v>6.6876317383404</c:v>
                </c:pt>
                <c:pt idx="4865">
                  <c:v>6.6890066626287101</c:v>
                </c:pt>
                <c:pt idx="4866">
                  <c:v>6.6903815869170202</c:v>
                </c:pt>
                <c:pt idx="4867">
                  <c:v>6.6917565112053303</c:v>
                </c:pt>
                <c:pt idx="4868">
                  <c:v>6.6931314354936404</c:v>
                </c:pt>
                <c:pt idx="4869">
                  <c:v>6.6945063597819496</c:v>
                </c:pt>
                <c:pt idx="4870">
                  <c:v>6.6958812840702597</c:v>
                </c:pt>
                <c:pt idx="4871">
                  <c:v>6.6972562083585698</c:v>
                </c:pt>
                <c:pt idx="4872">
                  <c:v>6.6986311326468799</c:v>
                </c:pt>
                <c:pt idx="4873">
                  <c:v>6.70000605693519</c:v>
                </c:pt>
                <c:pt idx="4874">
                  <c:v>6.7013809812235001</c:v>
                </c:pt>
                <c:pt idx="4875">
                  <c:v>6.7027559055118102</c:v>
                </c:pt>
                <c:pt idx="4876">
                  <c:v>6.7041308298001203</c:v>
                </c:pt>
                <c:pt idx="4877">
                  <c:v>6.7055057540884304</c:v>
                </c:pt>
                <c:pt idx="4878">
                  <c:v>6.7068806783767396</c:v>
                </c:pt>
                <c:pt idx="4879">
                  <c:v>6.7082556026650497</c:v>
                </c:pt>
                <c:pt idx="4880">
                  <c:v>6.7096305269533598</c:v>
                </c:pt>
                <c:pt idx="4881">
                  <c:v>6.7110054512416699</c:v>
                </c:pt>
                <c:pt idx="4882">
                  <c:v>6.71238037552998</c:v>
                </c:pt>
                <c:pt idx="4883">
                  <c:v>6.7137552998182901</c:v>
                </c:pt>
                <c:pt idx="4884">
                  <c:v>6.7151302241066002</c:v>
                </c:pt>
                <c:pt idx="4885">
                  <c:v>6.7165051483949103</c:v>
                </c:pt>
                <c:pt idx="4886">
                  <c:v>6.7178800726832204</c:v>
                </c:pt>
                <c:pt idx="4887">
                  <c:v>6.7192549969715296</c:v>
                </c:pt>
                <c:pt idx="4888">
                  <c:v>6.7206299212598397</c:v>
                </c:pt>
                <c:pt idx="4889">
                  <c:v>6.7220048455481498</c:v>
                </c:pt>
                <c:pt idx="4890">
                  <c:v>6.7233797698364599</c:v>
                </c:pt>
                <c:pt idx="4891">
                  <c:v>6.72475469412477</c:v>
                </c:pt>
                <c:pt idx="4892">
                  <c:v>6.7261296184130801</c:v>
                </c:pt>
                <c:pt idx="4893">
                  <c:v>6.7275045427013902</c:v>
                </c:pt>
                <c:pt idx="4894">
                  <c:v>6.7288794669897003</c:v>
                </c:pt>
                <c:pt idx="4895">
                  <c:v>6.7302543912780104</c:v>
                </c:pt>
                <c:pt idx="4896">
                  <c:v>6.7316293155663196</c:v>
                </c:pt>
                <c:pt idx="4897">
                  <c:v>6.7330042398546297</c:v>
                </c:pt>
                <c:pt idx="4898">
                  <c:v>6.7343791641429398</c:v>
                </c:pt>
                <c:pt idx="4899">
                  <c:v>6.7357540884312499</c:v>
                </c:pt>
                <c:pt idx="4900">
                  <c:v>6.73712901271956</c:v>
                </c:pt>
                <c:pt idx="4901">
                  <c:v>6.7385039370078701</c:v>
                </c:pt>
                <c:pt idx="4902">
                  <c:v>6.73987886129619</c:v>
                </c:pt>
                <c:pt idx="4903">
                  <c:v>6.7412537855845001</c:v>
                </c:pt>
                <c:pt idx="4904">
                  <c:v>6.7426287098728102</c:v>
                </c:pt>
                <c:pt idx="4905">
                  <c:v>6.7440036341611203</c:v>
                </c:pt>
                <c:pt idx="4906">
                  <c:v>6.7453785584494304</c:v>
                </c:pt>
                <c:pt idx="4907">
                  <c:v>6.7467534827377396</c:v>
                </c:pt>
                <c:pt idx="4908">
                  <c:v>6.7481284070260497</c:v>
                </c:pt>
                <c:pt idx="4909">
                  <c:v>6.7495033313143598</c:v>
                </c:pt>
                <c:pt idx="4910">
                  <c:v>6.7508782556026699</c:v>
                </c:pt>
                <c:pt idx="4911">
                  <c:v>6.75225317989098</c:v>
                </c:pt>
                <c:pt idx="4912">
                  <c:v>6.75362810417929</c:v>
                </c:pt>
                <c:pt idx="4913">
                  <c:v>6.7550030284676001</c:v>
                </c:pt>
                <c:pt idx="4914">
                  <c:v>6.7563779527559102</c:v>
                </c:pt>
                <c:pt idx="4915">
                  <c:v>6.7577528770442203</c:v>
                </c:pt>
                <c:pt idx="4916">
                  <c:v>6.7591278013325304</c:v>
                </c:pt>
                <c:pt idx="4917">
                  <c:v>6.7605027256208396</c:v>
                </c:pt>
                <c:pt idx="4918">
                  <c:v>6.7618776499091497</c:v>
                </c:pt>
                <c:pt idx="4919">
                  <c:v>6.7632525741974598</c:v>
                </c:pt>
                <c:pt idx="4920">
                  <c:v>6.7646274984857699</c:v>
                </c:pt>
                <c:pt idx="4921">
                  <c:v>6.76600242277408</c:v>
                </c:pt>
                <c:pt idx="4922">
                  <c:v>6.7673773470623901</c:v>
                </c:pt>
                <c:pt idx="4923">
                  <c:v>6.7687522713507002</c:v>
                </c:pt>
                <c:pt idx="4924">
                  <c:v>6.7701271956390103</c:v>
                </c:pt>
                <c:pt idx="4925">
                  <c:v>6.7715021199273204</c:v>
                </c:pt>
                <c:pt idx="4926">
                  <c:v>6.7728770442156296</c:v>
                </c:pt>
                <c:pt idx="4927">
                  <c:v>6.7742519685039397</c:v>
                </c:pt>
                <c:pt idx="4928">
                  <c:v>6.7756268927922498</c:v>
                </c:pt>
                <c:pt idx="4929">
                  <c:v>6.7770018170805599</c:v>
                </c:pt>
                <c:pt idx="4930">
                  <c:v>6.77837674136887</c:v>
                </c:pt>
                <c:pt idx="4931">
                  <c:v>6.7797516656571801</c:v>
                </c:pt>
                <c:pt idx="4932">
                  <c:v>6.7811265899454902</c:v>
                </c:pt>
                <c:pt idx="4933">
                  <c:v>6.7825015142338003</c:v>
                </c:pt>
                <c:pt idx="4934">
                  <c:v>6.7838764385221104</c:v>
                </c:pt>
                <c:pt idx="4935">
                  <c:v>6.7852513628104196</c:v>
                </c:pt>
                <c:pt idx="4936">
                  <c:v>6.7866262870987297</c:v>
                </c:pt>
                <c:pt idx="4937">
                  <c:v>6.7880012113870398</c:v>
                </c:pt>
                <c:pt idx="4938">
                  <c:v>6.7893761356753499</c:v>
                </c:pt>
                <c:pt idx="4939">
                  <c:v>6.79075105996366</c:v>
                </c:pt>
                <c:pt idx="4940">
                  <c:v>6.7921259842519701</c:v>
                </c:pt>
                <c:pt idx="4941">
                  <c:v>6.7935009085402802</c:v>
                </c:pt>
                <c:pt idx="4942">
                  <c:v>6.7948758328285903</c:v>
                </c:pt>
                <c:pt idx="4943">
                  <c:v>6.7962507571169004</c:v>
                </c:pt>
                <c:pt idx="4944">
                  <c:v>6.7976256814052096</c:v>
                </c:pt>
                <c:pt idx="4945">
                  <c:v>6.7990006056935197</c:v>
                </c:pt>
                <c:pt idx="4946">
                  <c:v>6.8003755299818298</c:v>
                </c:pt>
                <c:pt idx="4947">
                  <c:v>6.8017504542701399</c:v>
                </c:pt>
                <c:pt idx="4948">
                  <c:v>6.80312537855845</c:v>
                </c:pt>
                <c:pt idx="4949">
                  <c:v>6.8045003028467601</c:v>
                </c:pt>
                <c:pt idx="4950">
                  <c:v>6.8058752271350702</c:v>
                </c:pt>
                <c:pt idx="4951">
                  <c:v>6.8072501514233803</c:v>
                </c:pt>
                <c:pt idx="4952">
                  <c:v>6.8086250757116904</c:v>
                </c:pt>
                <c:pt idx="4953">
                  <c:v>6.81</c:v>
                </c:pt>
                <c:pt idx="4954">
                  <c:v>6.8113749242883097</c:v>
                </c:pt>
                <c:pt idx="4955">
                  <c:v>6.8127498485766198</c:v>
                </c:pt>
                <c:pt idx="4956">
                  <c:v>6.8141247728649299</c:v>
                </c:pt>
                <c:pt idx="4957">
                  <c:v>6.81549969715324</c:v>
                </c:pt>
                <c:pt idx="4958">
                  <c:v>6.8168746214415501</c:v>
                </c:pt>
                <c:pt idx="4959">
                  <c:v>6.8182495457298602</c:v>
                </c:pt>
                <c:pt idx="4960">
                  <c:v>6.8196244700181703</c:v>
                </c:pt>
                <c:pt idx="4961">
                  <c:v>6.8209993943064804</c:v>
                </c:pt>
                <c:pt idx="4962">
                  <c:v>6.8223743185947896</c:v>
                </c:pt>
                <c:pt idx="4963">
                  <c:v>6.8237492428830997</c:v>
                </c:pt>
                <c:pt idx="4964">
                  <c:v>6.8251241671714098</c:v>
                </c:pt>
                <c:pt idx="4965">
                  <c:v>6.8264990914597199</c:v>
                </c:pt>
                <c:pt idx="4966">
                  <c:v>6.82787401574803</c:v>
                </c:pt>
                <c:pt idx="4967">
                  <c:v>6.8292489400363401</c:v>
                </c:pt>
                <c:pt idx="4968">
                  <c:v>6.8306238643246502</c:v>
                </c:pt>
                <c:pt idx="4969">
                  <c:v>6.8319987886129603</c:v>
                </c:pt>
                <c:pt idx="4970">
                  <c:v>6.8333737129012704</c:v>
                </c:pt>
                <c:pt idx="4971">
                  <c:v>6.8347486371895796</c:v>
                </c:pt>
                <c:pt idx="4972">
                  <c:v>6.8361235614778897</c:v>
                </c:pt>
                <c:pt idx="4973">
                  <c:v>6.8374984857661998</c:v>
                </c:pt>
                <c:pt idx="4974">
                  <c:v>6.8388734100545099</c:v>
                </c:pt>
                <c:pt idx="4975">
                  <c:v>6.84024833434282</c:v>
                </c:pt>
                <c:pt idx="4976">
                  <c:v>6.8416232586311301</c:v>
                </c:pt>
                <c:pt idx="4977">
                  <c:v>6.8429981829194402</c:v>
                </c:pt>
                <c:pt idx="4978">
                  <c:v>6.8443731072077503</c:v>
                </c:pt>
                <c:pt idx="4979">
                  <c:v>6.8457480314960604</c:v>
                </c:pt>
                <c:pt idx="4980">
                  <c:v>6.8471229557843696</c:v>
                </c:pt>
                <c:pt idx="4981">
                  <c:v>6.8484978800726797</c:v>
                </c:pt>
                <c:pt idx="4982">
                  <c:v>6.8498728043609898</c:v>
                </c:pt>
                <c:pt idx="4983">
                  <c:v>6.8512477286492999</c:v>
                </c:pt>
                <c:pt idx="4984">
                  <c:v>6.85262265293761</c:v>
                </c:pt>
                <c:pt idx="4985">
                  <c:v>6.8539975772259201</c:v>
                </c:pt>
                <c:pt idx="4986">
                  <c:v>6.8553725015142302</c:v>
                </c:pt>
                <c:pt idx="4987">
                  <c:v>6.85674742580255</c:v>
                </c:pt>
                <c:pt idx="4988">
                  <c:v>6.8581223500908601</c:v>
                </c:pt>
                <c:pt idx="4989">
                  <c:v>6.8594972743791702</c:v>
                </c:pt>
                <c:pt idx="4990">
                  <c:v>6.8608721986674697</c:v>
                </c:pt>
                <c:pt idx="4991">
                  <c:v>6.8622471229557904</c:v>
                </c:pt>
                <c:pt idx="4992">
                  <c:v>6.8636220472440996</c:v>
                </c:pt>
                <c:pt idx="4993">
                  <c:v>6.8649969715324097</c:v>
                </c:pt>
                <c:pt idx="4994">
                  <c:v>6.8663718958207101</c:v>
                </c:pt>
                <c:pt idx="4995">
                  <c:v>6.8677468201090299</c:v>
                </c:pt>
                <c:pt idx="4996">
                  <c:v>6.86912174439734</c:v>
                </c:pt>
                <c:pt idx="4997">
                  <c:v>6.8704966686856501</c:v>
                </c:pt>
                <c:pt idx="4998">
                  <c:v>6.8718715929739602</c:v>
                </c:pt>
                <c:pt idx="4999">
                  <c:v>6.8732465172622703</c:v>
                </c:pt>
                <c:pt idx="5000">
                  <c:v>6.8746214415505804</c:v>
                </c:pt>
                <c:pt idx="5001">
                  <c:v>6.8759963658388896</c:v>
                </c:pt>
                <c:pt idx="5002">
                  <c:v>6.8773712901271997</c:v>
                </c:pt>
                <c:pt idx="5003">
                  <c:v>6.8787462144155098</c:v>
                </c:pt>
                <c:pt idx="5004">
                  <c:v>6.8801211387038199</c:v>
                </c:pt>
                <c:pt idx="5005">
                  <c:v>6.88149606299213</c:v>
                </c:pt>
                <c:pt idx="5006">
                  <c:v>6.8828709872804401</c:v>
                </c:pt>
                <c:pt idx="5007">
                  <c:v>6.8842459115687502</c:v>
                </c:pt>
                <c:pt idx="5008">
                  <c:v>6.8856208358570603</c:v>
                </c:pt>
                <c:pt idx="5009">
                  <c:v>6.8869957601453704</c:v>
                </c:pt>
                <c:pt idx="5010">
                  <c:v>6.8883706844336796</c:v>
                </c:pt>
                <c:pt idx="5011">
                  <c:v>6.8897456087219897</c:v>
                </c:pt>
                <c:pt idx="5012">
                  <c:v>6.8911205330102998</c:v>
                </c:pt>
                <c:pt idx="5013">
                  <c:v>6.8924954572986099</c:v>
                </c:pt>
                <c:pt idx="5014">
                  <c:v>6.89387038158692</c:v>
                </c:pt>
                <c:pt idx="5015">
                  <c:v>6.8952453058752301</c:v>
                </c:pt>
                <c:pt idx="5016">
                  <c:v>6.8966202301635402</c:v>
                </c:pt>
                <c:pt idx="5017">
                  <c:v>6.8979951544518503</c:v>
                </c:pt>
                <c:pt idx="5018">
                  <c:v>6.8993700787401604</c:v>
                </c:pt>
                <c:pt idx="5019">
                  <c:v>6.9007450030284696</c:v>
                </c:pt>
                <c:pt idx="5020">
                  <c:v>6.9021199273167797</c:v>
                </c:pt>
                <c:pt idx="5021">
                  <c:v>6.9034948516050898</c:v>
                </c:pt>
                <c:pt idx="5022">
                  <c:v>6.9048697758933999</c:v>
                </c:pt>
                <c:pt idx="5023">
                  <c:v>6.90624470018171</c:v>
                </c:pt>
                <c:pt idx="5024">
                  <c:v>6.9076196244700201</c:v>
                </c:pt>
                <c:pt idx="5025">
                  <c:v>6.9089945487583302</c:v>
                </c:pt>
                <c:pt idx="5026">
                  <c:v>6.9103694730466403</c:v>
                </c:pt>
                <c:pt idx="5027">
                  <c:v>6.9117443973349504</c:v>
                </c:pt>
                <c:pt idx="5028">
                  <c:v>6.9131193216232596</c:v>
                </c:pt>
                <c:pt idx="5029">
                  <c:v>6.9144942459115697</c:v>
                </c:pt>
                <c:pt idx="5030">
                  <c:v>6.9158691701998798</c:v>
                </c:pt>
                <c:pt idx="5031">
                  <c:v>6.9172440944881899</c:v>
                </c:pt>
                <c:pt idx="5032">
                  <c:v>6.9186190187765</c:v>
                </c:pt>
                <c:pt idx="5033">
                  <c:v>6.9199939430648101</c:v>
                </c:pt>
                <c:pt idx="5034">
                  <c:v>6.9213688673531202</c:v>
                </c:pt>
                <c:pt idx="5035">
                  <c:v>6.9227437916414303</c:v>
                </c:pt>
                <c:pt idx="5036">
                  <c:v>6.9241187159297404</c:v>
                </c:pt>
                <c:pt idx="5037">
                  <c:v>6.9254936402180496</c:v>
                </c:pt>
                <c:pt idx="5038">
                  <c:v>6.9268685645063597</c:v>
                </c:pt>
                <c:pt idx="5039">
                  <c:v>6.9282434887946698</c:v>
                </c:pt>
                <c:pt idx="5040">
                  <c:v>6.9296184130829799</c:v>
                </c:pt>
                <c:pt idx="5041">
                  <c:v>6.93099333737129</c:v>
                </c:pt>
                <c:pt idx="5042">
                  <c:v>6.9323682616596001</c:v>
                </c:pt>
                <c:pt idx="5043">
                  <c:v>6.9337431859479102</c:v>
                </c:pt>
                <c:pt idx="5044">
                  <c:v>6.9351181102362203</c:v>
                </c:pt>
                <c:pt idx="5045">
                  <c:v>6.9364930345245304</c:v>
                </c:pt>
                <c:pt idx="5046">
                  <c:v>6.9378679588128396</c:v>
                </c:pt>
                <c:pt idx="5047">
                  <c:v>6.9392428831011497</c:v>
                </c:pt>
                <c:pt idx="5048">
                  <c:v>6.9406178073894598</c:v>
                </c:pt>
                <c:pt idx="5049">
                  <c:v>6.9419927316777699</c:v>
                </c:pt>
                <c:pt idx="5050">
                  <c:v>6.94336765596608</c:v>
                </c:pt>
                <c:pt idx="5051">
                  <c:v>6.9447425802543901</c:v>
                </c:pt>
                <c:pt idx="5052">
                  <c:v>6.9461175045427002</c:v>
                </c:pt>
                <c:pt idx="5053">
                  <c:v>6.9474924288310103</c:v>
                </c:pt>
                <c:pt idx="5054">
                  <c:v>6.9488673531193204</c:v>
                </c:pt>
                <c:pt idx="5055">
                  <c:v>6.9502422774076296</c:v>
                </c:pt>
                <c:pt idx="5056">
                  <c:v>6.9516172016959397</c:v>
                </c:pt>
                <c:pt idx="5057">
                  <c:v>6.9529921259842498</c:v>
                </c:pt>
                <c:pt idx="5058">
                  <c:v>6.9543670502725599</c:v>
                </c:pt>
                <c:pt idx="5059">
                  <c:v>6.95574197456087</c:v>
                </c:pt>
                <c:pt idx="5060">
                  <c:v>6.9571168988491801</c:v>
                </c:pt>
                <c:pt idx="5061">
                  <c:v>6.9584918231374902</c:v>
                </c:pt>
                <c:pt idx="5062">
                  <c:v>6.9598667474258002</c:v>
                </c:pt>
                <c:pt idx="5063">
                  <c:v>6.9612416717141103</c:v>
                </c:pt>
                <c:pt idx="5064">
                  <c:v>6.9626165960024196</c:v>
                </c:pt>
                <c:pt idx="5065">
                  <c:v>6.9639915202907297</c:v>
                </c:pt>
                <c:pt idx="5066">
                  <c:v>6.9653664445790398</c:v>
                </c:pt>
                <c:pt idx="5067">
                  <c:v>6.9667413688673498</c:v>
                </c:pt>
                <c:pt idx="5068">
                  <c:v>6.9681162931556599</c:v>
                </c:pt>
                <c:pt idx="5069">
                  <c:v>6.96949121744397</c:v>
                </c:pt>
                <c:pt idx="5070">
                  <c:v>6.9708661417322801</c:v>
                </c:pt>
                <c:pt idx="5071">
                  <c:v>6.9722410660205902</c:v>
                </c:pt>
                <c:pt idx="5072">
                  <c:v>6.9736159903089101</c:v>
                </c:pt>
                <c:pt idx="5073">
                  <c:v>6.9749909145972202</c:v>
                </c:pt>
                <c:pt idx="5074">
                  <c:v>6.9763658388855196</c:v>
                </c:pt>
                <c:pt idx="5075">
                  <c:v>6.9777407631738297</c:v>
                </c:pt>
                <c:pt idx="5076">
                  <c:v>6.9791156874621496</c:v>
                </c:pt>
                <c:pt idx="5077">
                  <c:v>6.9804906117504597</c:v>
                </c:pt>
                <c:pt idx="5078">
                  <c:v>6.98186553603876</c:v>
                </c:pt>
                <c:pt idx="5079">
                  <c:v>6.9832404603270799</c:v>
                </c:pt>
                <c:pt idx="5080">
                  <c:v>6.98461538461539</c:v>
                </c:pt>
                <c:pt idx="5081">
                  <c:v>6.9859903089037001</c:v>
                </c:pt>
                <c:pt idx="5082">
                  <c:v>6.9873652331920102</c:v>
                </c:pt>
                <c:pt idx="5083">
                  <c:v>6.9887401574803203</c:v>
                </c:pt>
                <c:pt idx="5084">
                  <c:v>6.9901150817686304</c:v>
                </c:pt>
                <c:pt idx="5085">
                  <c:v>6.9914900060569396</c:v>
                </c:pt>
                <c:pt idx="5086">
                  <c:v>6.9928649303452497</c:v>
                </c:pt>
                <c:pt idx="5087">
                  <c:v>6.9942398546335598</c:v>
                </c:pt>
                <c:pt idx="5088">
                  <c:v>6.9956147789218699</c:v>
                </c:pt>
                <c:pt idx="5089">
                  <c:v>6.99698970321018</c:v>
                </c:pt>
                <c:pt idx="5090">
                  <c:v>6.9983646274984901</c:v>
                </c:pt>
                <c:pt idx="5091">
                  <c:v>6.9997395517868002</c:v>
                </c:pt>
                <c:pt idx="5092">
                  <c:v>7.0011144760751103</c:v>
                </c:pt>
                <c:pt idx="5093">
                  <c:v>7.0024894003634204</c:v>
                </c:pt>
                <c:pt idx="5094">
                  <c:v>7.0038643246517296</c:v>
                </c:pt>
                <c:pt idx="5095">
                  <c:v>7.0052392489400397</c:v>
                </c:pt>
                <c:pt idx="5096">
                  <c:v>7.0066141732283498</c:v>
                </c:pt>
                <c:pt idx="5097">
                  <c:v>7.0079890975166599</c:v>
                </c:pt>
                <c:pt idx="5098">
                  <c:v>7.00936402180497</c:v>
                </c:pt>
                <c:pt idx="5099">
                  <c:v>7.0107389460932801</c:v>
                </c:pt>
                <c:pt idx="5100">
                  <c:v>7.0121138703815902</c:v>
                </c:pt>
                <c:pt idx="5101">
                  <c:v>7.0134887946699003</c:v>
                </c:pt>
                <c:pt idx="5102">
                  <c:v>7.0148637189582104</c:v>
                </c:pt>
                <c:pt idx="5103">
                  <c:v>7.0162386432465196</c:v>
                </c:pt>
                <c:pt idx="5104">
                  <c:v>7.0176135675348297</c:v>
                </c:pt>
                <c:pt idx="5105">
                  <c:v>7.0189884918231398</c:v>
                </c:pt>
                <c:pt idx="5106">
                  <c:v>7.0203634161114499</c:v>
                </c:pt>
                <c:pt idx="5107">
                  <c:v>7.02173834039976</c:v>
                </c:pt>
                <c:pt idx="5108">
                  <c:v>7.0231132646880701</c:v>
                </c:pt>
                <c:pt idx="5109">
                  <c:v>7.0244881889763802</c:v>
                </c:pt>
                <c:pt idx="5110">
                  <c:v>7.0258631132646903</c:v>
                </c:pt>
                <c:pt idx="5111">
                  <c:v>7.0272380375530004</c:v>
                </c:pt>
                <c:pt idx="5112">
                  <c:v>7.0286129618413096</c:v>
                </c:pt>
                <c:pt idx="5113">
                  <c:v>7.0299878861296197</c:v>
                </c:pt>
                <c:pt idx="5114">
                  <c:v>7.0313628104179298</c:v>
                </c:pt>
                <c:pt idx="5115">
                  <c:v>7.0327377347062399</c:v>
                </c:pt>
                <c:pt idx="5116">
                  <c:v>7.03411265899455</c:v>
                </c:pt>
                <c:pt idx="5117">
                  <c:v>7.0354875832828601</c:v>
                </c:pt>
                <c:pt idx="5118">
                  <c:v>7.0368625075711702</c:v>
                </c:pt>
                <c:pt idx="5119">
                  <c:v>7.0382374318594803</c:v>
                </c:pt>
                <c:pt idx="5120">
                  <c:v>7.0396123561477904</c:v>
                </c:pt>
                <c:pt idx="5121">
                  <c:v>7.0409872804360996</c:v>
                </c:pt>
                <c:pt idx="5122">
                  <c:v>7.0423622047244097</c:v>
                </c:pt>
                <c:pt idx="5123">
                  <c:v>7.0437371290127198</c:v>
                </c:pt>
                <c:pt idx="5124">
                  <c:v>7.0451120533010299</c:v>
                </c:pt>
                <c:pt idx="5125">
                  <c:v>7.04648697758934</c:v>
                </c:pt>
                <c:pt idx="5126">
                  <c:v>7.04786190187765</c:v>
                </c:pt>
                <c:pt idx="5127">
                  <c:v>7.0492368261659601</c:v>
                </c:pt>
                <c:pt idx="5128">
                  <c:v>7.0506117504542702</c:v>
                </c:pt>
                <c:pt idx="5129">
                  <c:v>7.0519866747425803</c:v>
                </c:pt>
                <c:pt idx="5130">
                  <c:v>7.0533615990308904</c:v>
                </c:pt>
                <c:pt idx="5131">
                  <c:v>7.0547365233191996</c:v>
                </c:pt>
                <c:pt idx="5132">
                  <c:v>7.0561114476075097</c:v>
                </c:pt>
                <c:pt idx="5133">
                  <c:v>7.0574863718958198</c:v>
                </c:pt>
                <c:pt idx="5134">
                  <c:v>7.0588612961841299</c:v>
                </c:pt>
                <c:pt idx="5135">
                  <c:v>7.06023622047244</c:v>
                </c:pt>
                <c:pt idx="5136">
                  <c:v>7.0616111447607501</c:v>
                </c:pt>
                <c:pt idx="5137">
                  <c:v>7.0629860690490602</c:v>
                </c:pt>
                <c:pt idx="5138">
                  <c:v>7.0643609933373703</c:v>
                </c:pt>
                <c:pt idx="5139">
                  <c:v>7.0657359176256804</c:v>
                </c:pt>
                <c:pt idx="5140">
                  <c:v>7.0671108419139896</c:v>
                </c:pt>
                <c:pt idx="5141">
                  <c:v>7.0684857662022997</c:v>
                </c:pt>
                <c:pt idx="5142">
                  <c:v>7.0698606904906098</c:v>
                </c:pt>
                <c:pt idx="5143">
                  <c:v>7.0712356147789199</c:v>
                </c:pt>
                <c:pt idx="5144">
                  <c:v>7.07261053906723</c:v>
                </c:pt>
                <c:pt idx="5145">
                  <c:v>7.0739854633555401</c:v>
                </c:pt>
                <c:pt idx="5146">
                  <c:v>7.0753603876438502</c:v>
                </c:pt>
                <c:pt idx="5147">
                  <c:v>7.0767353119321603</c:v>
                </c:pt>
                <c:pt idx="5148">
                  <c:v>7.0781102362204704</c:v>
                </c:pt>
                <c:pt idx="5149">
                  <c:v>7.0794851605087796</c:v>
                </c:pt>
                <c:pt idx="5150">
                  <c:v>7.0808600847970897</c:v>
                </c:pt>
                <c:pt idx="5151">
                  <c:v>7.0822350090853998</c:v>
                </c:pt>
                <c:pt idx="5152">
                  <c:v>7.0836099333737099</c:v>
                </c:pt>
                <c:pt idx="5153">
                  <c:v>7.08498485766202</c:v>
                </c:pt>
                <c:pt idx="5154">
                  <c:v>7.0863597819503301</c:v>
                </c:pt>
                <c:pt idx="5155">
                  <c:v>7.0877347062386402</c:v>
                </c:pt>
                <c:pt idx="5156">
                  <c:v>7.0891096305269503</c:v>
                </c:pt>
                <c:pt idx="5157">
                  <c:v>7.0904845548152604</c:v>
                </c:pt>
                <c:pt idx="5158">
                  <c:v>7.0918594791035696</c:v>
                </c:pt>
                <c:pt idx="5159">
                  <c:v>7.0932344033918904</c:v>
                </c:pt>
                <c:pt idx="5160">
                  <c:v>7.0946093276801996</c:v>
                </c:pt>
                <c:pt idx="5161">
                  <c:v>7.0959842519685097</c:v>
                </c:pt>
                <c:pt idx="5162">
                  <c:v>7.09735917625681</c:v>
                </c:pt>
                <c:pt idx="5163">
                  <c:v>7.0987341005451201</c:v>
                </c:pt>
                <c:pt idx="5164">
                  <c:v>7.10010902483344</c:v>
                </c:pt>
                <c:pt idx="5165">
                  <c:v>7.1014839491217501</c:v>
                </c:pt>
                <c:pt idx="5166">
                  <c:v>7.1028588734100602</c:v>
                </c:pt>
                <c:pt idx="5167">
                  <c:v>7.1042337976983703</c:v>
                </c:pt>
                <c:pt idx="5168">
                  <c:v>7.1056087219866804</c:v>
                </c:pt>
                <c:pt idx="5169">
                  <c:v>7.1069836462749896</c:v>
                </c:pt>
                <c:pt idx="5170">
                  <c:v>7.1083585705632997</c:v>
                </c:pt>
                <c:pt idx="5171">
                  <c:v>7.1097334948516098</c:v>
                </c:pt>
                <c:pt idx="5172">
                  <c:v>7.1111084191399199</c:v>
                </c:pt>
                <c:pt idx="5173">
                  <c:v>7.11248334342823</c:v>
                </c:pt>
                <c:pt idx="5174">
                  <c:v>7.1138582677165401</c:v>
                </c:pt>
                <c:pt idx="5175">
                  <c:v>7.1152331920048502</c:v>
                </c:pt>
                <c:pt idx="5176">
                  <c:v>7.1166081162931603</c:v>
                </c:pt>
                <c:pt idx="5177">
                  <c:v>7.1179830405814704</c:v>
                </c:pt>
                <c:pt idx="5178">
                  <c:v>7.1193579648697796</c:v>
                </c:pt>
                <c:pt idx="5179">
                  <c:v>7.1207328891580897</c:v>
                </c:pt>
                <c:pt idx="5180">
                  <c:v>7.1221078134463998</c:v>
                </c:pt>
                <c:pt idx="5181">
                  <c:v>7.1234827377347099</c:v>
                </c:pt>
                <c:pt idx="5182">
                  <c:v>7.12485766202302</c:v>
                </c:pt>
                <c:pt idx="5183">
                  <c:v>7.1262325863113301</c:v>
                </c:pt>
                <c:pt idx="5184">
                  <c:v>7.1276075105996402</c:v>
                </c:pt>
                <c:pt idx="5185">
                  <c:v>7.1289824348879502</c:v>
                </c:pt>
                <c:pt idx="5186">
                  <c:v>7.1303573591762603</c:v>
                </c:pt>
                <c:pt idx="5187">
                  <c:v>7.1317322834645704</c:v>
                </c:pt>
                <c:pt idx="5188">
                  <c:v>7.1331072077528797</c:v>
                </c:pt>
                <c:pt idx="5189">
                  <c:v>7.1344821320411898</c:v>
                </c:pt>
                <c:pt idx="5190">
                  <c:v>7.1358570563294998</c:v>
                </c:pt>
                <c:pt idx="5191">
                  <c:v>7.1372319806178099</c:v>
                </c:pt>
                <c:pt idx="5192">
                  <c:v>7.13860690490612</c:v>
                </c:pt>
                <c:pt idx="5193">
                  <c:v>7.1399818291944301</c:v>
                </c:pt>
                <c:pt idx="5194">
                  <c:v>7.1413567534827402</c:v>
                </c:pt>
                <c:pt idx="5195">
                  <c:v>7.1427316777710503</c:v>
                </c:pt>
                <c:pt idx="5196">
                  <c:v>7.1441066020593604</c:v>
                </c:pt>
                <c:pt idx="5197">
                  <c:v>7.1454815263476696</c:v>
                </c:pt>
                <c:pt idx="5198">
                  <c:v>7.1468564506359797</c:v>
                </c:pt>
                <c:pt idx="5199">
                  <c:v>7.1482313749242898</c:v>
                </c:pt>
                <c:pt idx="5200">
                  <c:v>7.1496062992125999</c:v>
                </c:pt>
                <c:pt idx="5201">
                  <c:v>7.15098122350091</c:v>
                </c:pt>
                <c:pt idx="5202">
                  <c:v>7.1523561477892201</c:v>
                </c:pt>
                <c:pt idx="5203">
                  <c:v>7.1537310720775302</c:v>
                </c:pt>
                <c:pt idx="5204">
                  <c:v>7.1551059963658403</c:v>
                </c:pt>
                <c:pt idx="5205">
                  <c:v>7.1564809206541504</c:v>
                </c:pt>
                <c:pt idx="5206">
                  <c:v>7.1578558449424596</c:v>
                </c:pt>
                <c:pt idx="5207">
                  <c:v>7.1592307692307697</c:v>
                </c:pt>
                <c:pt idx="5208">
                  <c:v>7.1606056935190798</c:v>
                </c:pt>
                <c:pt idx="5209">
                  <c:v>7.1619806178073899</c:v>
                </c:pt>
                <c:pt idx="5210">
                  <c:v>7.1633555420957</c:v>
                </c:pt>
                <c:pt idx="5211">
                  <c:v>7.1647304663840101</c:v>
                </c:pt>
                <c:pt idx="5212">
                  <c:v>7.1661053906723202</c:v>
                </c:pt>
                <c:pt idx="5213">
                  <c:v>7.1674803149606303</c:v>
                </c:pt>
                <c:pt idx="5214">
                  <c:v>7.1688552392489404</c:v>
                </c:pt>
                <c:pt idx="5215">
                  <c:v>7.1702301635372496</c:v>
                </c:pt>
                <c:pt idx="5216">
                  <c:v>7.1716050878255597</c:v>
                </c:pt>
                <c:pt idx="5217">
                  <c:v>7.1729800121138698</c:v>
                </c:pt>
                <c:pt idx="5218">
                  <c:v>7.1743549364021799</c:v>
                </c:pt>
                <c:pt idx="5219">
                  <c:v>7.17572986069049</c:v>
                </c:pt>
                <c:pt idx="5220">
                  <c:v>7.1771047849788001</c:v>
                </c:pt>
                <c:pt idx="5221">
                  <c:v>7.1784797092671102</c:v>
                </c:pt>
                <c:pt idx="5222">
                  <c:v>7.1798546335554203</c:v>
                </c:pt>
                <c:pt idx="5223">
                  <c:v>7.1812295578437304</c:v>
                </c:pt>
                <c:pt idx="5224">
                  <c:v>7.1826044821320396</c:v>
                </c:pt>
                <c:pt idx="5225">
                  <c:v>7.1839794064203497</c:v>
                </c:pt>
                <c:pt idx="5226">
                  <c:v>7.1853543307086598</c:v>
                </c:pt>
                <c:pt idx="5227">
                  <c:v>7.1867292549969699</c:v>
                </c:pt>
                <c:pt idx="5228">
                  <c:v>7.18810417928528</c:v>
                </c:pt>
                <c:pt idx="5229">
                  <c:v>7.1894791035735901</c:v>
                </c:pt>
                <c:pt idx="5230">
                  <c:v>7.1908540278619002</c:v>
                </c:pt>
                <c:pt idx="5231">
                  <c:v>7.1922289521502103</c:v>
                </c:pt>
                <c:pt idx="5232">
                  <c:v>7.1936038764385204</c:v>
                </c:pt>
                <c:pt idx="5233">
                  <c:v>7.1949788007268296</c:v>
                </c:pt>
                <c:pt idx="5234">
                  <c:v>7.1963537250151397</c:v>
                </c:pt>
                <c:pt idx="5235">
                  <c:v>7.1977286493034498</c:v>
                </c:pt>
                <c:pt idx="5236">
                  <c:v>7.1991035735917599</c:v>
                </c:pt>
                <c:pt idx="5237">
                  <c:v>7.20047849788007</c:v>
                </c:pt>
                <c:pt idx="5238">
                  <c:v>7.2018534221683801</c:v>
                </c:pt>
                <c:pt idx="5239">
                  <c:v>7.2032283464566902</c:v>
                </c:pt>
                <c:pt idx="5240">
                  <c:v>7.2046032707450003</c:v>
                </c:pt>
                <c:pt idx="5241">
                  <c:v>7.2059781950333202</c:v>
                </c:pt>
                <c:pt idx="5242">
                  <c:v>7.2073531193216196</c:v>
                </c:pt>
                <c:pt idx="5243">
                  <c:v>7.2087280436099297</c:v>
                </c:pt>
                <c:pt idx="5244">
                  <c:v>7.2101029678982398</c:v>
                </c:pt>
                <c:pt idx="5245">
                  <c:v>7.2114778921865499</c:v>
                </c:pt>
                <c:pt idx="5246">
                  <c:v>7.21285281647486</c:v>
                </c:pt>
                <c:pt idx="5247">
                  <c:v>7.2142277407631701</c:v>
                </c:pt>
                <c:pt idx="5248">
                  <c:v>7.21560266505149</c:v>
                </c:pt>
                <c:pt idx="5249">
                  <c:v>7.2169775893398</c:v>
                </c:pt>
                <c:pt idx="5250">
                  <c:v>7.2183525136281101</c:v>
                </c:pt>
                <c:pt idx="5251">
                  <c:v>7.2197274379164202</c:v>
                </c:pt>
                <c:pt idx="5252">
                  <c:v>7.2211023622047303</c:v>
                </c:pt>
                <c:pt idx="5253">
                  <c:v>7.2224772864930404</c:v>
                </c:pt>
                <c:pt idx="5254">
                  <c:v>7.2238522107813399</c:v>
                </c:pt>
                <c:pt idx="5255">
                  <c:v>7.22522713506965</c:v>
                </c:pt>
                <c:pt idx="5256">
                  <c:v>7.2266020593579698</c:v>
                </c:pt>
                <c:pt idx="5257">
                  <c:v>7.2279769836462799</c:v>
                </c:pt>
                <c:pt idx="5258">
                  <c:v>7.22935190793459</c:v>
                </c:pt>
                <c:pt idx="5259">
                  <c:v>7.2307268322229001</c:v>
                </c:pt>
                <c:pt idx="5260">
                  <c:v>7.2321017565112102</c:v>
                </c:pt>
                <c:pt idx="5261">
                  <c:v>7.2334766807995203</c:v>
                </c:pt>
                <c:pt idx="5262">
                  <c:v>7.2348516050878304</c:v>
                </c:pt>
                <c:pt idx="5263">
                  <c:v>7.2362265293761396</c:v>
                </c:pt>
                <c:pt idx="5264">
                  <c:v>7.2376014536644497</c:v>
                </c:pt>
                <c:pt idx="5265">
                  <c:v>7.2389763779527598</c:v>
                </c:pt>
                <c:pt idx="5266">
                  <c:v>7.2403513022410699</c:v>
                </c:pt>
                <c:pt idx="5267">
                  <c:v>7.24172622652938</c:v>
                </c:pt>
                <c:pt idx="5268">
                  <c:v>7.2431011508176901</c:v>
                </c:pt>
                <c:pt idx="5269">
                  <c:v>7.2444760751060002</c:v>
                </c:pt>
                <c:pt idx="5270">
                  <c:v>7.2458509993943103</c:v>
                </c:pt>
                <c:pt idx="5271">
                  <c:v>7.2472259236826204</c:v>
                </c:pt>
                <c:pt idx="5272">
                  <c:v>7.2486008479709296</c:v>
                </c:pt>
                <c:pt idx="5273">
                  <c:v>7.2499757722592397</c:v>
                </c:pt>
                <c:pt idx="5274">
                  <c:v>7.2513506965475498</c:v>
                </c:pt>
                <c:pt idx="5275">
                  <c:v>7.2527256208358599</c:v>
                </c:pt>
                <c:pt idx="5276">
                  <c:v>7.25410054512417</c:v>
                </c:pt>
                <c:pt idx="5277">
                  <c:v>7.2554754694124801</c:v>
                </c:pt>
                <c:pt idx="5278">
                  <c:v>7.2568503937007902</c:v>
                </c:pt>
                <c:pt idx="5279">
                  <c:v>7.2582253179891003</c:v>
                </c:pt>
                <c:pt idx="5280">
                  <c:v>7.2596002422774104</c:v>
                </c:pt>
                <c:pt idx="5281">
                  <c:v>7.2609751665657196</c:v>
                </c:pt>
                <c:pt idx="5282">
                  <c:v>7.2623500908540297</c:v>
                </c:pt>
                <c:pt idx="5283">
                  <c:v>7.2637250151423398</c:v>
                </c:pt>
                <c:pt idx="5284">
                  <c:v>7.2650999394306499</c:v>
                </c:pt>
                <c:pt idx="5285">
                  <c:v>7.26647486371896</c:v>
                </c:pt>
                <c:pt idx="5286">
                  <c:v>7.2678497880072701</c:v>
                </c:pt>
                <c:pt idx="5287">
                  <c:v>7.2692247122955802</c:v>
                </c:pt>
                <c:pt idx="5288">
                  <c:v>7.2705996365838903</c:v>
                </c:pt>
                <c:pt idx="5289">
                  <c:v>7.2719745608722004</c:v>
                </c:pt>
                <c:pt idx="5290">
                  <c:v>7.2733494851605096</c:v>
                </c:pt>
                <c:pt idx="5291">
                  <c:v>7.2747244094488197</c:v>
                </c:pt>
                <c:pt idx="5292">
                  <c:v>7.2760993337371298</c:v>
                </c:pt>
                <c:pt idx="5293">
                  <c:v>7.2774742580254399</c:v>
                </c:pt>
                <c:pt idx="5294">
                  <c:v>7.27884918231375</c:v>
                </c:pt>
                <c:pt idx="5295">
                  <c:v>7.2802241066020601</c:v>
                </c:pt>
                <c:pt idx="5296">
                  <c:v>7.2815990308903702</c:v>
                </c:pt>
                <c:pt idx="5297">
                  <c:v>7.2829739551786803</c:v>
                </c:pt>
                <c:pt idx="5298">
                  <c:v>7.2843488794669904</c:v>
                </c:pt>
                <c:pt idx="5299">
                  <c:v>7.2857238037552996</c:v>
                </c:pt>
                <c:pt idx="5300">
                  <c:v>7.2870987280436097</c:v>
                </c:pt>
                <c:pt idx="5301">
                  <c:v>7.2884736523319198</c:v>
                </c:pt>
                <c:pt idx="5302">
                  <c:v>7.2898485766202299</c:v>
                </c:pt>
                <c:pt idx="5303">
                  <c:v>7.29122350090854</c:v>
                </c:pt>
                <c:pt idx="5304">
                  <c:v>7.2925984251968501</c:v>
                </c:pt>
                <c:pt idx="5305">
                  <c:v>7.2939733494851602</c:v>
                </c:pt>
                <c:pt idx="5306">
                  <c:v>7.2953482737734703</c:v>
                </c:pt>
                <c:pt idx="5307">
                  <c:v>7.2967231980617804</c:v>
                </c:pt>
                <c:pt idx="5308">
                  <c:v>7.2980981223500896</c:v>
                </c:pt>
                <c:pt idx="5309">
                  <c:v>7.2994730466383997</c:v>
                </c:pt>
                <c:pt idx="5310">
                  <c:v>7.3008479709267098</c:v>
                </c:pt>
                <c:pt idx="5311">
                  <c:v>7.3022228952150199</c:v>
                </c:pt>
                <c:pt idx="5312">
                  <c:v>7.30359781950333</c:v>
                </c:pt>
                <c:pt idx="5313">
                  <c:v>7.3049727437916401</c:v>
                </c:pt>
                <c:pt idx="5314">
                  <c:v>7.3063476680799502</c:v>
                </c:pt>
                <c:pt idx="5315">
                  <c:v>7.3077225923682603</c:v>
                </c:pt>
                <c:pt idx="5316">
                  <c:v>7.3090975166565704</c:v>
                </c:pt>
                <c:pt idx="5317">
                  <c:v>7.3104724409448796</c:v>
                </c:pt>
                <c:pt idx="5318">
                  <c:v>7.3118473652331897</c:v>
                </c:pt>
                <c:pt idx="5319">
                  <c:v>7.3132222895214998</c:v>
                </c:pt>
                <c:pt idx="5320">
                  <c:v>7.3145972138098099</c:v>
                </c:pt>
                <c:pt idx="5321">
                  <c:v>7.31597213809812</c:v>
                </c:pt>
                <c:pt idx="5322">
                  <c:v>7.3173470623864301</c:v>
                </c:pt>
                <c:pt idx="5323">
                  <c:v>7.3187219866747402</c:v>
                </c:pt>
                <c:pt idx="5324">
                  <c:v>7.3200969109630503</c:v>
                </c:pt>
                <c:pt idx="5325">
                  <c:v>7.3214718352513604</c:v>
                </c:pt>
                <c:pt idx="5326">
                  <c:v>7.3228467595396696</c:v>
                </c:pt>
                <c:pt idx="5327">
                  <c:v>7.3242216838279797</c:v>
                </c:pt>
                <c:pt idx="5328">
                  <c:v>7.3255966081162898</c:v>
                </c:pt>
                <c:pt idx="5329">
                  <c:v>7.3269715324045999</c:v>
                </c:pt>
                <c:pt idx="5330">
                  <c:v>7.32834645669291</c:v>
                </c:pt>
                <c:pt idx="5331">
                  <c:v>7.3297213809812201</c:v>
                </c:pt>
                <c:pt idx="5332">
                  <c:v>7.3310963052695399</c:v>
                </c:pt>
                <c:pt idx="5333">
                  <c:v>7.33247122955785</c:v>
                </c:pt>
                <c:pt idx="5334">
                  <c:v>7.3338461538461504</c:v>
                </c:pt>
                <c:pt idx="5335">
                  <c:v>7.3352210781344596</c:v>
                </c:pt>
                <c:pt idx="5336">
                  <c:v>7.3365960024227697</c:v>
                </c:pt>
                <c:pt idx="5337">
                  <c:v>7.3379709267110904</c:v>
                </c:pt>
                <c:pt idx="5338">
                  <c:v>7.3393458509993996</c:v>
                </c:pt>
                <c:pt idx="5339">
                  <c:v>7.3407207752877097</c:v>
                </c:pt>
                <c:pt idx="5340">
                  <c:v>7.3420956995760198</c:v>
                </c:pt>
                <c:pt idx="5341">
                  <c:v>7.3434706238643299</c:v>
                </c:pt>
                <c:pt idx="5342">
                  <c:v>7.34484554815264</c:v>
                </c:pt>
                <c:pt idx="5343">
                  <c:v>7.3462204724409501</c:v>
                </c:pt>
                <c:pt idx="5344">
                  <c:v>7.3475953967292602</c:v>
                </c:pt>
                <c:pt idx="5345">
                  <c:v>7.3489703210175703</c:v>
                </c:pt>
                <c:pt idx="5346">
                  <c:v>7.3503452453058804</c:v>
                </c:pt>
                <c:pt idx="5347">
                  <c:v>7.3517201695941896</c:v>
                </c:pt>
                <c:pt idx="5348">
                  <c:v>7.3530950938824997</c:v>
                </c:pt>
                <c:pt idx="5349">
                  <c:v>7.3544700181708098</c:v>
                </c:pt>
                <c:pt idx="5350">
                  <c:v>7.3558449424591199</c:v>
                </c:pt>
                <c:pt idx="5351">
                  <c:v>7.35721986674743</c:v>
                </c:pt>
                <c:pt idx="5352">
                  <c:v>7.3585947910357401</c:v>
                </c:pt>
                <c:pt idx="5353">
                  <c:v>7.3599697153240502</c:v>
                </c:pt>
                <c:pt idx="5354">
                  <c:v>7.3613446396123603</c:v>
                </c:pt>
                <c:pt idx="5355">
                  <c:v>7.3627195639006704</c:v>
                </c:pt>
                <c:pt idx="5356">
                  <c:v>7.3640944881889796</c:v>
                </c:pt>
                <c:pt idx="5357">
                  <c:v>7.3654694124772897</c:v>
                </c:pt>
                <c:pt idx="5358">
                  <c:v>7.3668443367655998</c:v>
                </c:pt>
                <c:pt idx="5359">
                  <c:v>7.3682192610539099</c:v>
                </c:pt>
                <c:pt idx="5360">
                  <c:v>7.36959418534222</c:v>
                </c:pt>
                <c:pt idx="5361">
                  <c:v>7.3709691096305301</c:v>
                </c:pt>
                <c:pt idx="5362">
                  <c:v>7.3723440339188402</c:v>
                </c:pt>
                <c:pt idx="5363">
                  <c:v>7.3737189582071503</c:v>
                </c:pt>
                <c:pt idx="5364">
                  <c:v>7.3750938824954604</c:v>
                </c:pt>
                <c:pt idx="5365">
                  <c:v>7.3764688067837696</c:v>
                </c:pt>
                <c:pt idx="5366">
                  <c:v>7.3778437310720797</c:v>
                </c:pt>
                <c:pt idx="5367">
                  <c:v>7.3792186553603898</c:v>
                </c:pt>
                <c:pt idx="5368">
                  <c:v>7.3805935796486999</c:v>
                </c:pt>
                <c:pt idx="5369">
                  <c:v>7.38196850393701</c:v>
                </c:pt>
                <c:pt idx="5370">
                  <c:v>7.3833434282253201</c:v>
                </c:pt>
                <c:pt idx="5371">
                  <c:v>7.3847183525136302</c:v>
                </c:pt>
                <c:pt idx="5372">
                  <c:v>7.3860932768019403</c:v>
                </c:pt>
                <c:pt idx="5373">
                  <c:v>7.3874682010902504</c:v>
                </c:pt>
                <c:pt idx="5374">
                  <c:v>7.3888431253785596</c:v>
                </c:pt>
                <c:pt idx="5375">
                  <c:v>7.3902180496668697</c:v>
                </c:pt>
                <c:pt idx="5376">
                  <c:v>7.3915929739551798</c:v>
                </c:pt>
                <c:pt idx="5377">
                  <c:v>7.3929678982434899</c:v>
                </c:pt>
                <c:pt idx="5378">
                  <c:v>7.3943428225318</c:v>
                </c:pt>
                <c:pt idx="5379">
                  <c:v>7.3957177468201101</c:v>
                </c:pt>
                <c:pt idx="5380">
                  <c:v>7.3970926711084202</c:v>
                </c:pt>
                <c:pt idx="5381">
                  <c:v>7.3984675953967303</c:v>
                </c:pt>
                <c:pt idx="5382">
                  <c:v>7.3998425196850404</c:v>
                </c:pt>
                <c:pt idx="5383">
                  <c:v>7.4012174439733496</c:v>
                </c:pt>
                <c:pt idx="5384">
                  <c:v>7.4025923682616597</c:v>
                </c:pt>
                <c:pt idx="5385">
                  <c:v>7.4039672925499698</c:v>
                </c:pt>
                <c:pt idx="5386">
                  <c:v>7.4053422168382799</c:v>
                </c:pt>
                <c:pt idx="5387">
                  <c:v>7.40671714112659</c:v>
                </c:pt>
                <c:pt idx="5388">
                  <c:v>7.4080920654149001</c:v>
                </c:pt>
                <c:pt idx="5389">
                  <c:v>7.4094669897032102</c:v>
                </c:pt>
                <c:pt idx="5390">
                  <c:v>7.4108419139915203</c:v>
                </c:pt>
                <c:pt idx="5391">
                  <c:v>7.4122168382798304</c:v>
                </c:pt>
                <c:pt idx="5392">
                  <c:v>7.4135917625681396</c:v>
                </c:pt>
                <c:pt idx="5393">
                  <c:v>7.4149666868564497</c:v>
                </c:pt>
                <c:pt idx="5394">
                  <c:v>7.4163416111447598</c:v>
                </c:pt>
                <c:pt idx="5395">
                  <c:v>7.4177165354330699</c:v>
                </c:pt>
                <c:pt idx="5396">
                  <c:v>7.41909145972138</c:v>
                </c:pt>
                <c:pt idx="5397">
                  <c:v>7.4204663840096901</c:v>
                </c:pt>
                <c:pt idx="5398">
                  <c:v>7.4218413082980002</c:v>
                </c:pt>
                <c:pt idx="5399">
                  <c:v>7.4232162325863102</c:v>
                </c:pt>
                <c:pt idx="5400">
                  <c:v>7.4245911568746203</c:v>
                </c:pt>
                <c:pt idx="5401">
                  <c:v>7.4259660811629304</c:v>
                </c:pt>
                <c:pt idx="5402">
                  <c:v>7.4273410054512397</c:v>
                </c:pt>
                <c:pt idx="5403">
                  <c:v>7.4287159297395498</c:v>
                </c:pt>
                <c:pt idx="5404">
                  <c:v>7.4300908540278598</c:v>
                </c:pt>
                <c:pt idx="5405">
                  <c:v>7.4314657783161699</c:v>
                </c:pt>
                <c:pt idx="5406">
                  <c:v>7.43284070260448</c:v>
                </c:pt>
                <c:pt idx="5407">
                  <c:v>7.4342156268927901</c:v>
                </c:pt>
                <c:pt idx="5408">
                  <c:v>7.4355905511811002</c:v>
                </c:pt>
                <c:pt idx="5409">
                  <c:v>7.4369654754694103</c:v>
                </c:pt>
                <c:pt idx="5410">
                  <c:v>7.4383403997577204</c:v>
                </c:pt>
                <c:pt idx="5411">
                  <c:v>7.4397153240460296</c:v>
                </c:pt>
                <c:pt idx="5412">
                  <c:v>7.4410902483343397</c:v>
                </c:pt>
                <c:pt idx="5413">
                  <c:v>7.4424651726226498</c:v>
                </c:pt>
                <c:pt idx="5414">
                  <c:v>7.4438400969109599</c:v>
                </c:pt>
                <c:pt idx="5415">
                  <c:v>7.44521502119927</c:v>
                </c:pt>
                <c:pt idx="5416">
                  <c:v>7.4465899454875801</c:v>
                </c:pt>
                <c:pt idx="5417">
                  <c:v>7.4479648697758902</c:v>
                </c:pt>
                <c:pt idx="5418">
                  <c:v>7.4493397940642003</c:v>
                </c:pt>
                <c:pt idx="5419">
                  <c:v>7.4507147183525202</c:v>
                </c:pt>
                <c:pt idx="5420">
                  <c:v>7.4520896426408303</c:v>
                </c:pt>
                <c:pt idx="5421">
                  <c:v>7.4534645669291404</c:v>
                </c:pt>
                <c:pt idx="5422">
                  <c:v>7.4548394912174398</c:v>
                </c:pt>
                <c:pt idx="5423">
                  <c:v>7.4562144155057499</c:v>
                </c:pt>
                <c:pt idx="5424">
                  <c:v>7.45758933979406</c:v>
                </c:pt>
                <c:pt idx="5425">
                  <c:v>7.4589642640823799</c:v>
                </c:pt>
                <c:pt idx="5426">
                  <c:v>7.46033918837069</c:v>
                </c:pt>
                <c:pt idx="5427">
                  <c:v>7.4617141126590001</c:v>
                </c:pt>
                <c:pt idx="5428">
                  <c:v>7.4630890369473102</c:v>
                </c:pt>
                <c:pt idx="5429">
                  <c:v>7.4644639612356203</c:v>
                </c:pt>
                <c:pt idx="5430">
                  <c:v>7.4658388855239304</c:v>
                </c:pt>
                <c:pt idx="5431">
                  <c:v>7.4672138098122396</c:v>
                </c:pt>
                <c:pt idx="5432">
                  <c:v>7.4685887341005497</c:v>
                </c:pt>
                <c:pt idx="5433">
                  <c:v>7.4699636583888598</c:v>
                </c:pt>
                <c:pt idx="5434">
                  <c:v>7.4713385826771699</c:v>
                </c:pt>
                <c:pt idx="5435">
                  <c:v>7.47271350696548</c:v>
                </c:pt>
                <c:pt idx="5436">
                  <c:v>7.4740884312537901</c:v>
                </c:pt>
                <c:pt idx="5437">
                  <c:v>7.4754633555421002</c:v>
                </c:pt>
                <c:pt idx="5438">
                  <c:v>7.4768382798304103</c:v>
                </c:pt>
                <c:pt idx="5439">
                  <c:v>7.4782132041187204</c:v>
                </c:pt>
                <c:pt idx="5440">
                  <c:v>7.4795881284070296</c:v>
                </c:pt>
                <c:pt idx="5441">
                  <c:v>7.4809630526953397</c:v>
                </c:pt>
                <c:pt idx="5442">
                  <c:v>7.4823379769836498</c:v>
                </c:pt>
                <c:pt idx="5443">
                  <c:v>7.4837129012719599</c:v>
                </c:pt>
                <c:pt idx="5444">
                  <c:v>7.48508782556027</c:v>
                </c:pt>
                <c:pt idx="5445">
                  <c:v>7.4864627498485801</c:v>
                </c:pt>
                <c:pt idx="5446">
                  <c:v>7.4878376741368902</c:v>
                </c:pt>
                <c:pt idx="5447">
                  <c:v>7.4892125984252003</c:v>
                </c:pt>
                <c:pt idx="5448">
                  <c:v>7.4905875227135104</c:v>
                </c:pt>
                <c:pt idx="5449">
                  <c:v>7.4919624470018196</c:v>
                </c:pt>
                <c:pt idx="5450">
                  <c:v>7.4933373712901297</c:v>
                </c:pt>
                <c:pt idx="5451">
                  <c:v>7.4947122955784398</c:v>
                </c:pt>
                <c:pt idx="5452">
                  <c:v>7.4960872198667499</c:v>
                </c:pt>
                <c:pt idx="5453">
                  <c:v>7.49746214415506</c:v>
                </c:pt>
                <c:pt idx="5454">
                  <c:v>7.4988370684433701</c:v>
                </c:pt>
                <c:pt idx="5455">
                  <c:v>7.5002119927316802</c:v>
                </c:pt>
                <c:pt idx="5456">
                  <c:v>7.5015869170199903</c:v>
                </c:pt>
                <c:pt idx="5457">
                  <c:v>7.5029618413083004</c:v>
                </c:pt>
                <c:pt idx="5458">
                  <c:v>7.5043367655966096</c:v>
                </c:pt>
                <c:pt idx="5459">
                  <c:v>7.5057116898849197</c:v>
                </c:pt>
                <c:pt idx="5460">
                  <c:v>7.5070866141732298</c:v>
                </c:pt>
                <c:pt idx="5461">
                  <c:v>7.5084615384615399</c:v>
                </c:pt>
                <c:pt idx="5462">
                  <c:v>7.50983646274985</c:v>
                </c:pt>
                <c:pt idx="5463">
                  <c:v>7.51121138703816</c:v>
                </c:pt>
                <c:pt idx="5464">
                  <c:v>7.5125863113264701</c:v>
                </c:pt>
                <c:pt idx="5465">
                  <c:v>7.5139612356147802</c:v>
                </c:pt>
                <c:pt idx="5466">
                  <c:v>7.5153361599030903</c:v>
                </c:pt>
                <c:pt idx="5467">
                  <c:v>7.5167110841914004</c:v>
                </c:pt>
                <c:pt idx="5468">
                  <c:v>7.5180860084797096</c:v>
                </c:pt>
                <c:pt idx="5469">
                  <c:v>7.5194609327680197</c:v>
                </c:pt>
                <c:pt idx="5470">
                  <c:v>7.5208358570563298</c:v>
                </c:pt>
                <c:pt idx="5471">
                  <c:v>7.5222107813446399</c:v>
                </c:pt>
                <c:pt idx="5472">
                  <c:v>7.52358570563295</c:v>
                </c:pt>
                <c:pt idx="5473">
                  <c:v>7.5249606299212601</c:v>
                </c:pt>
                <c:pt idx="5474">
                  <c:v>7.5263355542095702</c:v>
                </c:pt>
                <c:pt idx="5475">
                  <c:v>7.5277104784978803</c:v>
                </c:pt>
                <c:pt idx="5476">
                  <c:v>7.5290854027861904</c:v>
                </c:pt>
                <c:pt idx="5477">
                  <c:v>7.5304603270744996</c:v>
                </c:pt>
                <c:pt idx="5478">
                  <c:v>7.5318352513628097</c:v>
                </c:pt>
                <c:pt idx="5479">
                  <c:v>7.5332101756511198</c:v>
                </c:pt>
                <c:pt idx="5480">
                  <c:v>7.5345850999394299</c:v>
                </c:pt>
                <c:pt idx="5481">
                  <c:v>7.53596002422774</c:v>
                </c:pt>
                <c:pt idx="5482">
                  <c:v>7.5373349485160501</c:v>
                </c:pt>
                <c:pt idx="5483">
                  <c:v>7.5387098728043602</c:v>
                </c:pt>
                <c:pt idx="5484">
                  <c:v>7.5400847970926703</c:v>
                </c:pt>
                <c:pt idx="5485">
                  <c:v>7.5414597213809804</c:v>
                </c:pt>
                <c:pt idx="5486">
                  <c:v>7.5428346456692896</c:v>
                </c:pt>
                <c:pt idx="5487">
                  <c:v>7.5442095699575997</c:v>
                </c:pt>
                <c:pt idx="5488">
                  <c:v>7.5455844942459098</c:v>
                </c:pt>
                <c:pt idx="5489">
                  <c:v>7.5469594185342199</c:v>
                </c:pt>
                <c:pt idx="5490">
                  <c:v>7.54833434282253</c:v>
                </c:pt>
                <c:pt idx="5491">
                  <c:v>7.5497092671108401</c:v>
                </c:pt>
                <c:pt idx="5492">
                  <c:v>7.5510841913991502</c:v>
                </c:pt>
                <c:pt idx="5493">
                  <c:v>7.5524591156874603</c:v>
                </c:pt>
                <c:pt idx="5494">
                  <c:v>7.5538340399757704</c:v>
                </c:pt>
                <c:pt idx="5495">
                  <c:v>7.5552089642640796</c:v>
                </c:pt>
                <c:pt idx="5496">
                  <c:v>7.5565838885523897</c:v>
                </c:pt>
                <c:pt idx="5497">
                  <c:v>7.5579588128406998</c:v>
                </c:pt>
                <c:pt idx="5498">
                  <c:v>7.5593337371290099</c:v>
                </c:pt>
                <c:pt idx="5499">
                  <c:v>7.56070866141732</c:v>
                </c:pt>
                <c:pt idx="5500">
                  <c:v>7.5620835857056301</c:v>
                </c:pt>
                <c:pt idx="5501">
                  <c:v>7.56345850999395</c:v>
                </c:pt>
                <c:pt idx="5502">
                  <c:v>7.5648334342822503</c:v>
                </c:pt>
                <c:pt idx="5503">
                  <c:v>7.5662083585705604</c:v>
                </c:pt>
                <c:pt idx="5504">
                  <c:v>7.5675832828588696</c:v>
                </c:pt>
                <c:pt idx="5505">
                  <c:v>7.5689582071471797</c:v>
                </c:pt>
                <c:pt idx="5506">
                  <c:v>7.5703331314354898</c:v>
                </c:pt>
                <c:pt idx="5507">
                  <c:v>7.5717080557237999</c:v>
                </c:pt>
                <c:pt idx="5508">
                  <c:v>7.5730829800121198</c:v>
                </c:pt>
                <c:pt idx="5509">
                  <c:v>7.5744579043004299</c:v>
                </c:pt>
                <c:pt idx="5510">
                  <c:v>7.57583282858874</c:v>
                </c:pt>
                <c:pt idx="5511">
                  <c:v>7.5772077528770501</c:v>
                </c:pt>
                <c:pt idx="5512">
                  <c:v>7.5785826771653602</c:v>
                </c:pt>
                <c:pt idx="5513">
                  <c:v>7.5799576014536703</c:v>
                </c:pt>
                <c:pt idx="5514">
                  <c:v>7.5813325257419697</c:v>
                </c:pt>
                <c:pt idx="5515">
                  <c:v>7.5827074500302896</c:v>
                </c:pt>
                <c:pt idx="5516">
                  <c:v>7.5840823743185997</c:v>
                </c:pt>
                <c:pt idx="5517">
                  <c:v>7.5854572986069098</c:v>
                </c:pt>
                <c:pt idx="5518">
                  <c:v>7.5868322228952199</c:v>
                </c:pt>
                <c:pt idx="5519">
                  <c:v>7.58820714718353</c:v>
                </c:pt>
                <c:pt idx="5520">
                  <c:v>7.5895820714718401</c:v>
                </c:pt>
                <c:pt idx="5521">
                  <c:v>7.5909569957601501</c:v>
                </c:pt>
                <c:pt idx="5522">
                  <c:v>7.5923319200484602</c:v>
                </c:pt>
                <c:pt idx="5523">
                  <c:v>7.5937068443367703</c:v>
                </c:pt>
                <c:pt idx="5524">
                  <c:v>7.5950817686250804</c:v>
                </c:pt>
                <c:pt idx="5525">
                  <c:v>7.5964566929133897</c:v>
                </c:pt>
                <c:pt idx="5526">
                  <c:v>7.5978316172016997</c:v>
                </c:pt>
                <c:pt idx="5527">
                  <c:v>7.5992065414900098</c:v>
                </c:pt>
                <c:pt idx="5528">
                  <c:v>7.6005814657783199</c:v>
                </c:pt>
                <c:pt idx="5529">
                  <c:v>7.60195639006663</c:v>
                </c:pt>
                <c:pt idx="5530">
                  <c:v>7.6033313143549401</c:v>
                </c:pt>
                <c:pt idx="5531">
                  <c:v>7.6047062386432502</c:v>
                </c:pt>
                <c:pt idx="5532">
                  <c:v>7.6060811629315603</c:v>
                </c:pt>
                <c:pt idx="5533">
                  <c:v>7.6074560872198704</c:v>
                </c:pt>
                <c:pt idx="5534">
                  <c:v>7.6088310115081796</c:v>
                </c:pt>
                <c:pt idx="5535">
                  <c:v>7.6102059357964897</c:v>
                </c:pt>
                <c:pt idx="5536">
                  <c:v>7.6115808600847998</c:v>
                </c:pt>
                <c:pt idx="5537">
                  <c:v>7.6129557843731099</c:v>
                </c:pt>
                <c:pt idx="5538">
                  <c:v>7.61433070866142</c:v>
                </c:pt>
                <c:pt idx="5539">
                  <c:v>7.6157056329497301</c:v>
                </c:pt>
                <c:pt idx="5540">
                  <c:v>7.6170805572380402</c:v>
                </c:pt>
                <c:pt idx="5541">
                  <c:v>7.6184554815263503</c:v>
                </c:pt>
                <c:pt idx="5542">
                  <c:v>7.6198304058146604</c:v>
                </c:pt>
                <c:pt idx="5543">
                  <c:v>7.6212053301029696</c:v>
                </c:pt>
                <c:pt idx="5544">
                  <c:v>7.6225802543912797</c:v>
                </c:pt>
                <c:pt idx="5545">
                  <c:v>7.6239551786795898</c:v>
                </c:pt>
                <c:pt idx="5546">
                  <c:v>7.6253301029678999</c:v>
                </c:pt>
                <c:pt idx="5547">
                  <c:v>7.62670502725621</c:v>
                </c:pt>
                <c:pt idx="5548">
                  <c:v>7.6280799515445201</c:v>
                </c:pt>
                <c:pt idx="5549">
                  <c:v>7.6294548758328302</c:v>
                </c:pt>
                <c:pt idx="5550">
                  <c:v>7.6308298001211403</c:v>
                </c:pt>
                <c:pt idx="5551">
                  <c:v>7.6322047244094504</c:v>
                </c:pt>
                <c:pt idx="5552">
                  <c:v>7.6335796486977596</c:v>
                </c:pt>
                <c:pt idx="5553">
                  <c:v>7.6349545729860697</c:v>
                </c:pt>
                <c:pt idx="5554">
                  <c:v>7.6363294972743798</c:v>
                </c:pt>
                <c:pt idx="5555">
                  <c:v>7.6377044215626899</c:v>
                </c:pt>
                <c:pt idx="5556">
                  <c:v>7.639079345851</c:v>
                </c:pt>
                <c:pt idx="5557">
                  <c:v>7.6404542701393101</c:v>
                </c:pt>
                <c:pt idx="5558">
                  <c:v>7.6418291944276202</c:v>
                </c:pt>
                <c:pt idx="5559">
                  <c:v>7.6432041187159303</c:v>
                </c:pt>
                <c:pt idx="5560">
                  <c:v>7.6445790430042404</c:v>
                </c:pt>
                <c:pt idx="5561">
                  <c:v>7.6459539672925496</c:v>
                </c:pt>
                <c:pt idx="5562">
                  <c:v>7.6473288915808597</c:v>
                </c:pt>
                <c:pt idx="5563">
                  <c:v>7.6487038158691698</c:v>
                </c:pt>
                <c:pt idx="5564">
                  <c:v>7.6500787401574799</c:v>
                </c:pt>
                <c:pt idx="5565">
                  <c:v>7.65145366444579</c:v>
                </c:pt>
                <c:pt idx="5566">
                  <c:v>7.6528285887341001</c:v>
                </c:pt>
                <c:pt idx="5567">
                  <c:v>7.6542035130224102</c:v>
                </c:pt>
                <c:pt idx="5568">
                  <c:v>7.6555784373107203</c:v>
                </c:pt>
                <c:pt idx="5569">
                  <c:v>7.6569533615990304</c:v>
                </c:pt>
                <c:pt idx="5570">
                  <c:v>7.6583282858873396</c:v>
                </c:pt>
                <c:pt idx="5571">
                  <c:v>7.6597032101756497</c:v>
                </c:pt>
                <c:pt idx="5572">
                  <c:v>7.6610781344639598</c:v>
                </c:pt>
                <c:pt idx="5573">
                  <c:v>7.6624530587522699</c:v>
                </c:pt>
                <c:pt idx="5574">
                  <c:v>7.66382798304058</c:v>
                </c:pt>
                <c:pt idx="5575">
                  <c:v>7.6652029073288901</c:v>
                </c:pt>
                <c:pt idx="5576">
                  <c:v>7.6665778316172002</c:v>
                </c:pt>
                <c:pt idx="5577">
                  <c:v>7.6679527559055103</c:v>
                </c:pt>
                <c:pt idx="5578">
                  <c:v>7.6693276801938204</c:v>
                </c:pt>
                <c:pt idx="5579">
                  <c:v>7.6707026044821296</c:v>
                </c:pt>
                <c:pt idx="5580">
                  <c:v>7.6720775287704397</c:v>
                </c:pt>
                <c:pt idx="5581">
                  <c:v>7.6734524530587498</c:v>
                </c:pt>
                <c:pt idx="5582">
                  <c:v>7.6748273773470599</c:v>
                </c:pt>
                <c:pt idx="5583">
                  <c:v>7.67620230163537</c:v>
                </c:pt>
                <c:pt idx="5584">
                  <c:v>7.6775772259236801</c:v>
                </c:pt>
                <c:pt idx="5585">
                  <c:v>7.6789521502119902</c:v>
                </c:pt>
                <c:pt idx="5586">
                  <c:v>7.6803270745003003</c:v>
                </c:pt>
                <c:pt idx="5587">
                  <c:v>7.6817019987886104</c:v>
                </c:pt>
                <c:pt idx="5588">
                  <c:v>7.6830769230769196</c:v>
                </c:pt>
                <c:pt idx="5589">
                  <c:v>7.6844518473652297</c:v>
                </c:pt>
                <c:pt idx="5590">
                  <c:v>7.6858267716535398</c:v>
                </c:pt>
                <c:pt idx="5591">
                  <c:v>7.6872016959418499</c:v>
                </c:pt>
                <c:pt idx="5592">
                  <c:v>7.68857662023016</c:v>
                </c:pt>
                <c:pt idx="5593">
                  <c:v>7.6899515445184701</c:v>
                </c:pt>
                <c:pt idx="5594">
                  <c:v>7.6913264688067802</c:v>
                </c:pt>
                <c:pt idx="5595">
                  <c:v>7.6927013930950903</c:v>
                </c:pt>
                <c:pt idx="5596">
                  <c:v>7.6940763173834101</c:v>
                </c:pt>
                <c:pt idx="5597">
                  <c:v>7.6954512416717202</c:v>
                </c:pt>
                <c:pt idx="5598">
                  <c:v>7.6968261659600303</c:v>
                </c:pt>
                <c:pt idx="5599">
                  <c:v>7.6982010902483404</c:v>
                </c:pt>
                <c:pt idx="5600">
                  <c:v>7.6995760145366496</c:v>
                </c:pt>
                <c:pt idx="5601">
                  <c:v>7.7009509388249597</c:v>
                </c:pt>
                <c:pt idx="5602">
                  <c:v>7.7023258631132601</c:v>
                </c:pt>
                <c:pt idx="5603">
                  <c:v>7.7037007874015799</c:v>
                </c:pt>
                <c:pt idx="5604">
                  <c:v>7.70507571168989</c:v>
                </c:pt>
                <c:pt idx="5605">
                  <c:v>7.7064506359782001</c:v>
                </c:pt>
                <c:pt idx="5606">
                  <c:v>7.7078255602665102</c:v>
                </c:pt>
                <c:pt idx="5607">
                  <c:v>7.7092004845548203</c:v>
                </c:pt>
                <c:pt idx="5608">
                  <c:v>7.7105754088431304</c:v>
                </c:pt>
                <c:pt idx="5609">
                  <c:v>7.7119503331314396</c:v>
                </c:pt>
                <c:pt idx="5610">
                  <c:v>7.7133252574197497</c:v>
                </c:pt>
                <c:pt idx="5611">
                  <c:v>7.7147001817080598</c:v>
                </c:pt>
                <c:pt idx="5612">
                  <c:v>7.7160751059963699</c:v>
                </c:pt>
                <c:pt idx="5613">
                  <c:v>7.71745003028468</c:v>
                </c:pt>
                <c:pt idx="5614">
                  <c:v>7.7188249545729901</c:v>
                </c:pt>
                <c:pt idx="5615">
                  <c:v>7.7201998788613002</c:v>
                </c:pt>
                <c:pt idx="5616">
                  <c:v>7.7215748031496103</c:v>
                </c:pt>
                <c:pt idx="5617">
                  <c:v>7.7229497274379204</c:v>
                </c:pt>
                <c:pt idx="5618">
                  <c:v>7.7243246517262296</c:v>
                </c:pt>
                <c:pt idx="5619">
                  <c:v>7.7256995760145397</c:v>
                </c:pt>
                <c:pt idx="5620">
                  <c:v>7.7270745003028498</c:v>
                </c:pt>
                <c:pt idx="5621">
                  <c:v>7.7284494245911599</c:v>
                </c:pt>
                <c:pt idx="5622">
                  <c:v>7.72982434887947</c:v>
                </c:pt>
                <c:pt idx="5623">
                  <c:v>7.7311992731677801</c:v>
                </c:pt>
                <c:pt idx="5624">
                  <c:v>7.7325741974560902</c:v>
                </c:pt>
                <c:pt idx="5625">
                  <c:v>7.7339491217444003</c:v>
                </c:pt>
                <c:pt idx="5626">
                  <c:v>7.7353240460327104</c:v>
                </c:pt>
                <c:pt idx="5627">
                  <c:v>7.7366989703210196</c:v>
                </c:pt>
                <c:pt idx="5628">
                  <c:v>7.7380738946093297</c:v>
                </c:pt>
                <c:pt idx="5629">
                  <c:v>7.7394488188976398</c:v>
                </c:pt>
                <c:pt idx="5630">
                  <c:v>7.7408237431859499</c:v>
                </c:pt>
                <c:pt idx="5631">
                  <c:v>7.74219866747426</c:v>
                </c:pt>
                <c:pt idx="5632">
                  <c:v>7.7435735917625701</c:v>
                </c:pt>
                <c:pt idx="5633">
                  <c:v>7.7449485160508802</c:v>
                </c:pt>
                <c:pt idx="5634">
                  <c:v>7.7463234403391903</c:v>
                </c:pt>
                <c:pt idx="5635">
                  <c:v>7.7476983646275004</c:v>
                </c:pt>
                <c:pt idx="5636">
                  <c:v>7.7490732889158096</c:v>
                </c:pt>
                <c:pt idx="5637">
                  <c:v>7.7504482132041197</c:v>
                </c:pt>
                <c:pt idx="5638">
                  <c:v>7.7518231374924298</c:v>
                </c:pt>
                <c:pt idx="5639">
                  <c:v>7.7531980617807399</c:v>
                </c:pt>
                <c:pt idx="5640">
                  <c:v>7.75457298606905</c:v>
                </c:pt>
                <c:pt idx="5641">
                  <c:v>7.7559479103573601</c:v>
                </c:pt>
                <c:pt idx="5642">
                  <c:v>7.7573228346456702</c:v>
                </c:pt>
                <c:pt idx="5643">
                  <c:v>7.7586977589339803</c:v>
                </c:pt>
                <c:pt idx="5644">
                  <c:v>7.7600726832222904</c:v>
                </c:pt>
                <c:pt idx="5645">
                  <c:v>7.7614476075105996</c:v>
                </c:pt>
                <c:pt idx="5646">
                  <c:v>7.7628225317989097</c:v>
                </c:pt>
                <c:pt idx="5647">
                  <c:v>7.7641974560872198</c:v>
                </c:pt>
                <c:pt idx="5648">
                  <c:v>7.7655723803755299</c:v>
                </c:pt>
                <c:pt idx="5649">
                  <c:v>7.76694730466384</c:v>
                </c:pt>
                <c:pt idx="5650">
                  <c:v>7.7683222289521501</c:v>
                </c:pt>
                <c:pt idx="5651">
                  <c:v>7.7696971532404602</c:v>
                </c:pt>
                <c:pt idx="5652">
                  <c:v>7.7710720775287703</c:v>
                </c:pt>
                <c:pt idx="5653">
                  <c:v>7.7724470018170804</c:v>
                </c:pt>
                <c:pt idx="5654">
                  <c:v>7.7738219261053896</c:v>
                </c:pt>
                <c:pt idx="5655">
                  <c:v>7.7751968503936997</c:v>
                </c:pt>
                <c:pt idx="5656">
                  <c:v>7.7765717746820098</c:v>
                </c:pt>
                <c:pt idx="5657">
                  <c:v>7.7779466989703199</c:v>
                </c:pt>
                <c:pt idx="5658">
                  <c:v>7.77932162325863</c:v>
                </c:pt>
                <c:pt idx="5659">
                  <c:v>7.7806965475469401</c:v>
                </c:pt>
                <c:pt idx="5660">
                  <c:v>7.7820714718352502</c:v>
                </c:pt>
                <c:pt idx="5661">
                  <c:v>7.7834463961235603</c:v>
                </c:pt>
                <c:pt idx="5662">
                  <c:v>7.7848213204118704</c:v>
                </c:pt>
                <c:pt idx="5663">
                  <c:v>7.7861962447001796</c:v>
                </c:pt>
                <c:pt idx="5664">
                  <c:v>7.7875711689884897</c:v>
                </c:pt>
                <c:pt idx="5665">
                  <c:v>7.7889460932767998</c:v>
                </c:pt>
                <c:pt idx="5666">
                  <c:v>7.7903210175651099</c:v>
                </c:pt>
                <c:pt idx="5667">
                  <c:v>7.79169594185342</c:v>
                </c:pt>
                <c:pt idx="5668">
                  <c:v>7.7930708661417301</c:v>
                </c:pt>
                <c:pt idx="5669">
                  <c:v>7.7944457904300402</c:v>
                </c:pt>
                <c:pt idx="5670">
                  <c:v>7.7958207147183503</c:v>
                </c:pt>
                <c:pt idx="5671">
                  <c:v>7.7971956390066604</c:v>
                </c:pt>
                <c:pt idx="5672">
                  <c:v>7.7985705632949696</c:v>
                </c:pt>
                <c:pt idx="5673">
                  <c:v>7.7999454875832797</c:v>
                </c:pt>
                <c:pt idx="5674">
                  <c:v>7.8013204118715898</c:v>
                </c:pt>
                <c:pt idx="5675">
                  <c:v>7.8026953361598999</c:v>
                </c:pt>
                <c:pt idx="5676">
                  <c:v>7.80407026044821</c:v>
                </c:pt>
                <c:pt idx="5677">
                  <c:v>7.80544518473652</c:v>
                </c:pt>
                <c:pt idx="5678">
                  <c:v>7.8068201090248399</c:v>
                </c:pt>
                <c:pt idx="5679">
                  <c:v>7.80819503331315</c:v>
                </c:pt>
                <c:pt idx="5680">
                  <c:v>7.8095699576014601</c:v>
                </c:pt>
                <c:pt idx="5681">
                  <c:v>7.8109448818897702</c:v>
                </c:pt>
                <c:pt idx="5682">
                  <c:v>7.8123198061780696</c:v>
                </c:pt>
                <c:pt idx="5683">
                  <c:v>7.8136947304663797</c:v>
                </c:pt>
                <c:pt idx="5684">
                  <c:v>7.8150696547546898</c:v>
                </c:pt>
                <c:pt idx="5685">
                  <c:v>7.8164445790430097</c:v>
                </c:pt>
                <c:pt idx="5686">
                  <c:v>7.8178195033313198</c:v>
                </c:pt>
                <c:pt idx="5687">
                  <c:v>7.8191944276196299</c:v>
                </c:pt>
                <c:pt idx="5688">
                  <c:v>7.82056935190794</c:v>
                </c:pt>
                <c:pt idx="5689">
                  <c:v>7.8219442761962501</c:v>
                </c:pt>
                <c:pt idx="5690">
                  <c:v>7.8233192004845602</c:v>
                </c:pt>
                <c:pt idx="5691">
                  <c:v>7.8246941247728703</c:v>
                </c:pt>
                <c:pt idx="5692">
                  <c:v>7.8260690490611804</c:v>
                </c:pt>
                <c:pt idx="5693">
                  <c:v>7.8274439733494896</c:v>
                </c:pt>
                <c:pt idx="5694">
                  <c:v>7.8288188976377997</c:v>
                </c:pt>
                <c:pt idx="5695">
                  <c:v>7.8301938219261098</c:v>
                </c:pt>
                <c:pt idx="5696">
                  <c:v>7.8315687462144199</c:v>
                </c:pt>
                <c:pt idx="5697">
                  <c:v>7.83294367050273</c:v>
                </c:pt>
                <c:pt idx="5698">
                  <c:v>7.8343185947910401</c:v>
                </c:pt>
                <c:pt idx="5699">
                  <c:v>7.8356935190793502</c:v>
                </c:pt>
                <c:pt idx="5700">
                  <c:v>7.8370684433676603</c:v>
                </c:pt>
                <c:pt idx="5701">
                  <c:v>7.8384433676559704</c:v>
                </c:pt>
                <c:pt idx="5702">
                  <c:v>7.8398182919442796</c:v>
                </c:pt>
                <c:pt idx="5703">
                  <c:v>7.8411932162325897</c:v>
                </c:pt>
                <c:pt idx="5704">
                  <c:v>7.8425681405208998</c:v>
                </c:pt>
                <c:pt idx="5705">
                  <c:v>7.8439430648092099</c:v>
                </c:pt>
                <c:pt idx="5706">
                  <c:v>7.84531798909752</c:v>
                </c:pt>
                <c:pt idx="5707">
                  <c:v>7.8466929133858301</c:v>
                </c:pt>
                <c:pt idx="5708">
                  <c:v>7.8480678376741402</c:v>
                </c:pt>
                <c:pt idx="5709">
                  <c:v>7.8494427619624503</c:v>
                </c:pt>
                <c:pt idx="5710">
                  <c:v>7.8508176862507604</c:v>
                </c:pt>
                <c:pt idx="5711">
                  <c:v>7.8521926105390696</c:v>
                </c:pt>
                <c:pt idx="5712">
                  <c:v>7.8535675348273797</c:v>
                </c:pt>
                <c:pt idx="5713">
                  <c:v>7.8549424591156898</c:v>
                </c:pt>
                <c:pt idx="5714">
                  <c:v>7.8563173834039999</c:v>
                </c:pt>
                <c:pt idx="5715">
                  <c:v>7.85769230769231</c:v>
                </c:pt>
                <c:pt idx="5716">
                  <c:v>7.8590672319806201</c:v>
                </c:pt>
                <c:pt idx="5717">
                  <c:v>7.8604421562689302</c:v>
                </c:pt>
                <c:pt idx="5718">
                  <c:v>7.8618170805572403</c:v>
                </c:pt>
                <c:pt idx="5719">
                  <c:v>7.8631920048455504</c:v>
                </c:pt>
                <c:pt idx="5720">
                  <c:v>7.8645669291338596</c:v>
                </c:pt>
                <c:pt idx="5721">
                  <c:v>7.8659418534221697</c:v>
                </c:pt>
                <c:pt idx="5722">
                  <c:v>7.8673167777104798</c:v>
                </c:pt>
                <c:pt idx="5723">
                  <c:v>7.8686917019987899</c:v>
                </c:pt>
                <c:pt idx="5724">
                  <c:v>7.8700666262871</c:v>
                </c:pt>
                <c:pt idx="5725">
                  <c:v>7.8714415505754101</c:v>
                </c:pt>
                <c:pt idx="5726">
                  <c:v>7.8728164748637202</c:v>
                </c:pt>
                <c:pt idx="5727">
                  <c:v>7.8741913991520303</c:v>
                </c:pt>
                <c:pt idx="5728">
                  <c:v>7.8755663234403404</c:v>
                </c:pt>
                <c:pt idx="5729">
                  <c:v>7.8769412477286496</c:v>
                </c:pt>
                <c:pt idx="5730">
                  <c:v>7.8783161720169597</c:v>
                </c:pt>
                <c:pt idx="5731">
                  <c:v>7.8796910963052698</c:v>
                </c:pt>
                <c:pt idx="5732">
                  <c:v>7.8810660205935799</c:v>
                </c:pt>
                <c:pt idx="5733">
                  <c:v>7.88244094488189</c:v>
                </c:pt>
                <c:pt idx="5734">
                  <c:v>7.8838158691702001</c:v>
                </c:pt>
                <c:pt idx="5735">
                  <c:v>7.8851907934585102</c:v>
                </c:pt>
                <c:pt idx="5736">
                  <c:v>7.8865657177468202</c:v>
                </c:pt>
                <c:pt idx="5737">
                  <c:v>7.8879406420351303</c:v>
                </c:pt>
                <c:pt idx="5738">
                  <c:v>7.8893155663234404</c:v>
                </c:pt>
                <c:pt idx="5739">
                  <c:v>7.8906904906117497</c:v>
                </c:pt>
                <c:pt idx="5740">
                  <c:v>7.8920654149000597</c:v>
                </c:pt>
                <c:pt idx="5741">
                  <c:v>7.8934403391883698</c:v>
                </c:pt>
                <c:pt idx="5742">
                  <c:v>7.8948152634766799</c:v>
                </c:pt>
                <c:pt idx="5743">
                  <c:v>7.89619018776499</c:v>
                </c:pt>
                <c:pt idx="5744">
                  <c:v>7.8975651120533001</c:v>
                </c:pt>
                <c:pt idx="5745">
                  <c:v>7.8989400363416102</c:v>
                </c:pt>
                <c:pt idx="5746">
                  <c:v>7.9003149606299203</c:v>
                </c:pt>
                <c:pt idx="5747">
                  <c:v>7.9016898849182304</c:v>
                </c:pt>
                <c:pt idx="5748">
                  <c:v>7.9030648092065396</c:v>
                </c:pt>
                <c:pt idx="5749">
                  <c:v>7.9044397334948497</c:v>
                </c:pt>
                <c:pt idx="5750">
                  <c:v>7.9058146577831598</c:v>
                </c:pt>
                <c:pt idx="5751">
                  <c:v>7.9071895820714699</c:v>
                </c:pt>
                <c:pt idx="5752">
                  <c:v>7.90856450635978</c:v>
                </c:pt>
                <c:pt idx="5753">
                  <c:v>7.9099394306480901</c:v>
                </c:pt>
                <c:pt idx="5754">
                  <c:v>7.9113143549364002</c:v>
                </c:pt>
                <c:pt idx="5755">
                  <c:v>7.9126892792247103</c:v>
                </c:pt>
                <c:pt idx="5756">
                  <c:v>7.9140642035130204</c:v>
                </c:pt>
                <c:pt idx="5757">
                  <c:v>7.9154391278013296</c:v>
                </c:pt>
                <c:pt idx="5758">
                  <c:v>7.9168140520896397</c:v>
                </c:pt>
                <c:pt idx="5759">
                  <c:v>7.9181889763779498</c:v>
                </c:pt>
                <c:pt idx="5760">
                  <c:v>7.9195639006662599</c:v>
                </c:pt>
                <c:pt idx="5761">
                  <c:v>7.92093882495457</c:v>
                </c:pt>
                <c:pt idx="5762">
                  <c:v>7.9223137492428801</c:v>
                </c:pt>
                <c:pt idx="5763">
                  <c:v>7.9236886735311902</c:v>
                </c:pt>
                <c:pt idx="5764">
                  <c:v>7.9250635978195003</c:v>
                </c:pt>
                <c:pt idx="5765">
                  <c:v>7.9264385221078104</c:v>
                </c:pt>
                <c:pt idx="5766">
                  <c:v>7.9278134463961196</c:v>
                </c:pt>
                <c:pt idx="5767">
                  <c:v>7.9291883706844404</c:v>
                </c:pt>
                <c:pt idx="5768">
                  <c:v>7.9305632949727496</c:v>
                </c:pt>
                <c:pt idx="5769">
                  <c:v>7.9319382192610499</c:v>
                </c:pt>
                <c:pt idx="5770">
                  <c:v>7.93331314354936</c:v>
                </c:pt>
                <c:pt idx="5771">
                  <c:v>7.9346880678376701</c:v>
                </c:pt>
                <c:pt idx="5772">
                  <c:v>7.93606299212599</c:v>
                </c:pt>
                <c:pt idx="5773">
                  <c:v>7.9374379164143001</c:v>
                </c:pt>
                <c:pt idx="5774">
                  <c:v>7.9388128407026102</c:v>
                </c:pt>
                <c:pt idx="5775">
                  <c:v>7.9401877649909203</c:v>
                </c:pt>
                <c:pt idx="5776">
                  <c:v>7.9415626892792304</c:v>
                </c:pt>
                <c:pt idx="5777">
                  <c:v>7.9429376135675396</c:v>
                </c:pt>
                <c:pt idx="5778">
                  <c:v>7.9443125378558497</c:v>
                </c:pt>
                <c:pt idx="5779">
                  <c:v>7.9456874621441598</c:v>
                </c:pt>
                <c:pt idx="5780">
                  <c:v>7.9470623864324699</c:v>
                </c:pt>
                <c:pt idx="5781">
                  <c:v>7.94843731072078</c:v>
                </c:pt>
                <c:pt idx="5782">
                  <c:v>7.9498122350090901</c:v>
                </c:pt>
                <c:pt idx="5783">
                  <c:v>7.9511871592974002</c:v>
                </c:pt>
                <c:pt idx="5784">
                  <c:v>7.9525620835857103</c:v>
                </c:pt>
                <c:pt idx="5785">
                  <c:v>7.9539370078740204</c:v>
                </c:pt>
                <c:pt idx="5786">
                  <c:v>7.9553119321623296</c:v>
                </c:pt>
                <c:pt idx="5787">
                  <c:v>7.9566868564506397</c:v>
                </c:pt>
                <c:pt idx="5788">
                  <c:v>7.9580617807389498</c:v>
                </c:pt>
                <c:pt idx="5789">
                  <c:v>7.9594367050272599</c:v>
                </c:pt>
                <c:pt idx="5790">
                  <c:v>7.96081162931557</c:v>
                </c:pt>
                <c:pt idx="5791">
                  <c:v>7.9621865536038801</c:v>
                </c:pt>
                <c:pt idx="5792">
                  <c:v>7.9635614778921902</c:v>
                </c:pt>
                <c:pt idx="5793">
                  <c:v>7.9649364021805003</c:v>
                </c:pt>
                <c:pt idx="5794">
                  <c:v>7.9663113264688103</c:v>
                </c:pt>
                <c:pt idx="5795">
                  <c:v>7.9676862507571196</c:v>
                </c:pt>
                <c:pt idx="5796">
                  <c:v>7.9690611750454297</c:v>
                </c:pt>
                <c:pt idx="5797">
                  <c:v>7.9704360993337398</c:v>
                </c:pt>
                <c:pt idx="5798">
                  <c:v>7.9718110236220499</c:v>
                </c:pt>
                <c:pt idx="5799">
                  <c:v>7.9731859479103599</c:v>
                </c:pt>
                <c:pt idx="5800">
                  <c:v>7.97456087219867</c:v>
                </c:pt>
                <c:pt idx="5801">
                  <c:v>7.9759357964869801</c:v>
                </c:pt>
                <c:pt idx="5802">
                  <c:v>7.9773107207752902</c:v>
                </c:pt>
                <c:pt idx="5803">
                  <c:v>7.9786856450636003</c:v>
                </c:pt>
                <c:pt idx="5804">
                  <c:v>7.9800605693519104</c:v>
                </c:pt>
                <c:pt idx="5805">
                  <c:v>7.9814354936402196</c:v>
                </c:pt>
                <c:pt idx="5806">
                  <c:v>7.9828104179285297</c:v>
                </c:pt>
                <c:pt idx="5807">
                  <c:v>7.9841853422168398</c:v>
                </c:pt>
                <c:pt idx="5808">
                  <c:v>7.9855602665051499</c:v>
                </c:pt>
                <c:pt idx="5809">
                  <c:v>7.98693519079346</c:v>
                </c:pt>
                <c:pt idx="5810">
                  <c:v>7.9883101150817701</c:v>
                </c:pt>
                <c:pt idx="5811">
                  <c:v>7.9896850393700802</c:v>
                </c:pt>
                <c:pt idx="5812">
                  <c:v>7.9910599636583903</c:v>
                </c:pt>
                <c:pt idx="5813">
                  <c:v>7.9924348879467004</c:v>
                </c:pt>
                <c:pt idx="5814">
                  <c:v>7.9938098122350096</c:v>
                </c:pt>
                <c:pt idx="5815">
                  <c:v>7.9951847365233197</c:v>
                </c:pt>
                <c:pt idx="5816">
                  <c:v>7.9965596608116298</c:v>
                </c:pt>
                <c:pt idx="5817">
                  <c:v>7.9979345850999399</c:v>
                </c:pt>
                <c:pt idx="5818">
                  <c:v>7.99930950938825</c:v>
                </c:pt>
                <c:pt idx="5819">
                  <c:v>8.0006844336765592</c:v>
                </c:pt>
                <c:pt idx="5820">
                  <c:v>8.0020593579648693</c:v>
                </c:pt>
                <c:pt idx="5821">
                  <c:v>8.0034342822531794</c:v>
                </c:pt>
                <c:pt idx="5822">
                  <c:v>8.0048092065414895</c:v>
                </c:pt>
                <c:pt idx="5823">
                  <c:v>8.0061841308297996</c:v>
                </c:pt>
                <c:pt idx="5824">
                  <c:v>8.0075590551181097</c:v>
                </c:pt>
                <c:pt idx="5825">
                  <c:v>8.0089339794064198</c:v>
                </c:pt>
                <c:pt idx="5826">
                  <c:v>8.0103089036947299</c:v>
                </c:pt>
                <c:pt idx="5827">
                  <c:v>8.01168382798304</c:v>
                </c:pt>
                <c:pt idx="5828">
                  <c:v>8.0130587522713501</c:v>
                </c:pt>
                <c:pt idx="5829">
                  <c:v>8.0144336765596602</c:v>
                </c:pt>
                <c:pt idx="5830">
                  <c:v>8.0158086008479703</c:v>
                </c:pt>
                <c:pt idx="5831">
                  <c:v>8.0171835251362804</c:v>
                </c:pt>
                <c:pt idx="5832">
                  <c:v>8.0185584494245905</c:v>
                </c:pt>
                <c:pt idx="5833">
                  <c:v>8.0199333737129006</c:v>
                </c:pt>
                <c:pt idx="5834">
                  <c:v>8.0213082980012107</c:v>
                </c:pt>
                <c:pt idx="5835">
                  <c:v>8.0226832222895208</c:v>
                </c:pt>
                <c:pt idx="5836">
                  <c:v>8.0240581465778291</c:v>
                </c:pt>
                <c:pt idx="5837">
                  <c:v>8.0254330708661392</c:v>
                </c:pt>
                <c:pt idx="5838">
                  <c:v>8.0268079951544493</c:v>
                </c:pt>
                <c:pt idx="5839">
                  <c:v>8.0281829194427594</c:v>
                </c:pt>
                <c:pt idx="5840">
                  <c:v>8.0295578437310695</c:v>
                </c:pt>
                <c:pt idx="5841">
                  <c:v>8.0309327680193796</c:v>
                </c:pt>
                <c:pt idx="5842">
                  <c:v>8.0323076923076897</c:v>
                </c:pt>
                <c:pt idx="5843">
                  <c:v>8.0336826165959998</c:v>
                </c:pt>
                <c:pt idx="5844">
                  <c:v>8.0350575408843099</c:v>
                </c:pt>
                <c:pt idx="5845">
                  <c:v>8.03643246517262</c:v>
                </c:pt>
                <c:pt idx="5846">
                  <c:v>8.0378073894609301</c:v>
                </c:pt>
                <c:pt idx="5847">
                  <c:v>8.0391823137492402</c:v>
                </c:pt>
                <c:pt idx="5848">
                  <c:v>8.0405572380375503</c:v>
                </c:pt>
                <c:pt idx="5849">
                  <c:v>8.0419321623258604</c:v>
                </c:pt>
                <c:pt idx="5850">
                  <c:v>8.0433070866141705</c:v>
                </c:pt>
                <c:pt idx="5851">
                  <c:v>8.0446820109024806</c:v>
                </c:pt>
                <c:pt idx="5852">
                  <c:v>8.0460569351907907</c:v>
                </c:pt>
                <c:pt idx="5853">
                  <c:v>8.0474318594791008</c:v>
                </c:pt>
                <c:pt idx="5854">
                  <c:v>8.0488067837674109</c:v>
                </c:pt>
                <c:pt idx="5855">
                  <c:v>8.0501817080557299</c:v>
                </c:pt>
                <c:pt idx="5856">
                  <c:v>8.05155663234404</c:v>
                </c:pt>
                <c:pt idx="5857">
                  <c:v>8.0529315566323501</c:v>
                </c:pt>
                <c:pt idx="5858">
                  <c:v>8.0543064809206601</c:v>
                </c:pt>
                <c:pt idx="5859">
                  <c:v>8.0556814052089702</c:v>
                </c:pt>
                <c:pt idx="5860">
                  <c:v>8.0570563294972803</c:v>
                </c:pt>
                <c:pt idx="5861">
                  <c:v>8.0584312537855904</c:v>
                </c:pt>
                <c:pt idx="5862">
                  <c:v>8.0598061780739005</c:v>
                </c:pt>
                <c:pt idx="5863">
                  <c:v>8.0611811023622106</c:v>
                </c:pt>
                <c:pt idx="5864">
                  <c:v>8.0625560266505207</c:v>
                </c:pt>
                <c:pt idx="5865">
                  <c:v>8.0639309509388308</c:v>
                </c:pt>
                <c:pt idx="5866">
                  <c:v>8.0653058752271392</c:v>
                </c:pt>
                <c:pt idx="5867">
                  <c:v>8.0666807995154493</c:v>
                </c:pt>
                <c:pt idx="5868">
                  <c:v>8.0680557238037593</c:v>
                </c:pt>
                <c:pt idx="5869">
                  <c:v>8.0694306480920694</c:v>
                </c:pt>
                <c:pt idx="5870">
                  <c:v>8.0708055723803795</c:v>
                </c:pt>
                <c:pt idx="5871">
                  <c:v>8.0721804966686896</c:v>
                </c:pt>
                <c:pt idx="5872">
                  <c:v>8.0735554209569997</c:v>
                </c:pt>
                <c:pt idx="5873">
                  <c:v>8.0749303452453098</c:v>
                </c:pt>
                <c:pt idx="5874">
                  <c:v>8.0763052695336199</c:v>
                </c:pt>
                <c:pt idx="5875">
                  <c:v>8.07768019382193</c:v>
                </c:pt>
                <c:pt idx="5876">
                  <c:v>8.0790551181102401</c:v>
                </c:pt>
                <c:pt idx="5877">
                  <c:v>8.0804300423985502</c:v>
                </c:pt>
                <c:pt idx="5878">
                  <c:v>8.0818049666868603</c:v>
                </c:pt>
                <c:pt idx="5879">
                  <c:v>8.0831798909751704</c:v>
                </c:pt>
                <c:pt idx="5880">
                  <c:v>8.0845548152634805</c:v>
                </c:pt>
                <c:pt idx="5881">
                  <c:v>8.0859297395517906</c:v>
                </c:pt>
                <c:pt idx="5882">
                  <c:v>8.0873046638401007</c:v>
                </c:pt>
                <c:pt idx="5883">
                  <c:v>8.0886795881284108</c:v>
                </c:pt>
                <c:pt idx="5884">
                  <c:v>8.0900545124167191</c:v>
                </c:pt>
                <c:pt idx="5885">
                  <c:v>8.0914294367050292</c:v>
                </c:pt>
                <c:pt idx="5886">
                  <c:v>8.0928043609933393</c:v>
                </c:pt>
                <c:pt idx="5887">
                  <c:v>8.0941792852816494</c:v>
                </c:pt>
                <c:pt idx="5888">
                  <c:v>8.0955542095699595</c:v>
                </c:pt>
                <c:pt idx="5889">
                  <c:v>8.0969291338582696</c:v>
                </c:pt>
                <c:pt idx="5890">
                  <c:v>8.0983040581465797</c:v>
                </c:pt>
                <c:pt idx="5891">
                  <c:v>8.0996789824348898</c:v>
                </c:pt>
                <c:pt idx="5892">
                  <c:v>8.1010539067231999</c:v>
                </c:pt>
                <c:pt idx="5893">
                  <c:v>8.10242883101151</c:v>
                </c:pt>
                <c:pt idx="5894">
                  <c:v>8.1038037552998201</c:v>
                </c:pt>
                <c:pt idx="5895">
                  <c:v>8.1051786795881302</c:v>
                </c:pt>
                <c:pt idx="5896">
                  <c:v>8.1065536038764403</c:v>
                </c:pt>
                <c:pt idx="5897">
                  <c:v>8.1079285281647504</c:v>
                </c:pt>
                <c:pt idx="5898">
                  <c:v>8.1093034524530605</c:v>
                </c:pt>
                <c:pt idx="5899">
                  <c:v>8.1106783767413706</c:v>
                </c:pt>
                <c:pt idx="5900">
                  <c:v>8.1120533010296807</c:v>
                </c:pt>
                <c:pt idx="5901">
                  <c:v>8.1134282253179908</c:v>
                </c:pt>
                <c:pt idx="5902">
                  <c:v>8.1148031496062991</c:v>
                </c:pt>
                <c:pt idx="5903">
                  <c:v>8.1161780738946092</c:v>
                </c:pt>
                <c:pt idx="5904">
                  <c:v>8.1175529981829193</c:v>
                </c:pt>
                <c:pt idx="5905">
                  <c:v>8.1189279224712294</c:v>
                </c:pt>
                <c:pt idx="5906">
                  <c:v>8.1203028467595395</c:v>
                </c:pt>
                <c:pt idx="5907">
                  <c:v>8.1216777710478496</c:v>
                </c:pt>
                <c:pt idx="5908">
                  <c:v>8.1230526953361597</c:v>
                </c:pt>
                <c:pt idx="5909">
                  <c:v>8.1244276196244698</c:v>
                </c:pt>
                <c:pt idx="5910">
                  <c:v>8.1258025439127799</c:v>
                </c:pt>
                <c:pt idx="5911">
                  <c:v>8.12717746820109</c:v>
                </c:pt>
                <c:pt idx="5912">
                  <c:v>8.1285523924894001</c:v>
                </c:pt>
                <c:pt idx="5913">
                  <c:v>8.1299273167777102</c:v>
                </c:pt>
                <c:pt idx="5914">
                  <c:v>8.1313022410660203</c:v>
                </c:pt>
                <c:pt idx="5915">
                  <c:v>8.1326771653543304</c:v>
                </c:pt>
                <c:pt idx="5916">
                  <c:v>8.1340520896426405</c:v>
                </c:pt>
                <c:pt idx="5917">
                  <c:v>8.1354270139309506</c:v>
                </c:pt>
                <c:pt idx="5918">
                  <c:v>8.1368019382192607</c:v>
                </c:pt>
                <c:pt idx="5919">
                  <c:v>8.1381768625075708</c:v>
                </c:pt>
                <c:pt idx="5920">
                  <c:v>8.1395517867958809</c:v>
                </c:pt>
                <c:pt idx="5921">
                  <c:v>8.1409267110841892</c:v>
                </c:pt>
                <c:pt idx="5922">
                  <c:v>8.1423016353724993</c:v>
                </c:pt>
                <c:pt idx="5923">
                  <c:v>8.1436765596608094</c:v>
                </c:pt>
                <c:pt idx="5924">
                  <c:v>8.1450514839491195</c:v>
                </c:pt>
                <c:pt idx="5925">
                  <c:v>8.1464264082374296</c:v>
                </c:pt>
                <c:pt idx="5926">
                  <c:v>8.1478013325257397</c:v>
                </c:pt>
                <c:pt idx="5927">
                  <c:v>8.1491762568140498</c:v>
                </c:pt>
                <c:pt idx="5928">
                  <c:v>8.1505511811023599</c:v>
                </c:pt>
                <c:pt idx="5929">
                  <c:v>8.15192610539067</c:v>
                </c:pt>
                <c:pt idx="5930">
                  <c:v>8.1533010296789801</c:v>
                </c:pt>
                <c:pt idx="5931">
                  <c:v>8.1546759539672902</c:v>
                </c:pt>
                <c:pt idx="5932">
                  <c:v>8.1560508782556003</c:v>
                </c:pt>
                <c:pt idx="5933">
                  <c:v>8.1574258025439104</c:v>
                </c:pt>
                <c:pt idx="5934">
                  <c:v>8.1588007268322205</c:v>
                </c:pt>
                <c:pt idx="5935">
                  <c:v>8.1601756511205306</c:v>
                </c:pt>
                <c:pt idx="5936">
                  <c:v>8.1615505754088407</c:v>
                </c:pt>
                <c:pt idx="5937">
                  <c:v>8.1629254996971508</c:v>
                </c:pt>
                <c:pt idx="5938">
                  <c:v>8.1643004239854609</c:v>
                </c:pt>
                <c:pt idx="5939">
                  <c:v>8.1656753482737798</c:v>
                </c:pt>
                <c:pt idx="5940">
                  <c:v>8.1670502725620899</c:v>
                </c:pt>
                <c:pt idx="5941">
                  <c:v>8.1684251968504</c:v>
                </c:pt>
                <c:pt idx="5942">
                  <c:v>8.1698001211387101</c:v>
                </c:pt>
                <c:pt idx="5943">
                  <c:v>8.1711750454270202</c:v>
                </c:pt>
                <c:pt idx="5944">
                  <c:v>8.1725499697153197</c:v>
                </c:pt>
                <c:pt idx="5945">
                  <c:v>8.1739248940036404</c:v>
                </c:pt>
                <c:pt idx="5946">
                  <c:v>8.1752998182919505</c:v>
                </c:pt>
                <c:pt idx="5947">
                  <c:v>8.1766747425802606</c:v>
                </c:pt>
                <c:pt idx="5948">
                  <c:v>8.1780496668685707</c:v>
                </c:pt>
                <c:pt idx="5949">
                  <c:v>8.1794245911568808</c:v>
                </c:pt>
                <c:pt idx="5950">
                  <c:v>8.1807995154451891</c:v>
                </c:pt>
                <c:pt idx="5951">
                  <c:v>8.1821744397334992</c:v>
                </c:pt>
                <c:pt idx="5952">
                  <c:v>8.1835493640218093</c:v>
                </c:pt>
                <c:pt idx="5953">
                  <c:v>8.1849242883101194</c:v>
                </c:pt>
                <c:pt idx="5954">
                  <c:v>8.1862992125984295</c:v>
                </c:pt>
                <c:pt idx="5955">
                  <c:v>8.1876741368867396</c:v>
                </c:pt>
                <c:pt idx="5956">
                  <c:v>8.1890490611750497</c:v>
                </c:pt>
                <c:pt idx="5957">
                  <c:v>8.1904239854633598</c:v>
                </c:pt>
                <c:pt idx="5958">
                  <c:v>8.1917989097516699</c:v>
                </c:pt>
                <c:pt idx="5959">
                  <c:v>8.19317383403998</c:v>
                </c:pt>
                <c:pt idx="5960">
                  <c:v>8.1945487583282901</c:v>
                </c:pt>
                <c:pt idx="5961">
                  <c:v>8.1959236826166002</c:v>
                </c:pt>
                <c:pt idx="5962">
                  <c:v>8.1972986069049103</c:v>
                </c:pt>
                <c:pt idx="5963">
                  <c:v>8.1986735311932204</c:v>
                </c:pt>
                <c:pt idx="5964">
                  <c:v>8.2000484554815305</c:v>
                </c:pt>
                <c:pt idx="5965">
                  <c:v>8.2014233797698406</c:v>
                </c:pt>
                <c:pt idx="5966">
                  <c:v>8.2027983040581507</c:v>
                </c:pt>
                <c:pt idx="5967">
                  <c:v>8.2041732283464608</c:v>
                </c:pt>
                <c:pt idx="5968">
                  <c:v>8.2055481526347709</c:v>
                </c:pt>
                <c:pt idx="5969">
                  <c:v>8.2069230769230792</c:v>
                </c:pt>
                <c:pt idx="5970">
                  <c:v>8.2082980012113893</c:v>
                </c:pt>
                <c:pt idx="5971">
                  <c:v>8.2096729254996994</c:v>
                </c:pt>
                <c:pt idx="5972">
                  <c:v>8.2110478497880095</c:v>
                </c:pt>
                <c:pt idx="5973">
                  <c:v>8.2124227740763196</c:v>
                </c:pt>
                <c:pt idx="5974">
                  <c:v>8.2137976983646297</c:v>
                </c:pt>
                <c:pt idx="5975">
                  <c:v>8.2151726226529398</c:v>
                </c:pt>
                <c:pt idx="5976">
                  <c:v>8.2165475469412499</c:v>
                </c:pt>
                <c:pt idx="5977">
                  <c:v>8.21792247122956</c:v>
                </c:pt>
                <c:pt idx="5978">
                  <c:v>8.2192973955178701</c:v>
                </c:pt>
                <c:pt idx="5979">
                  <c:v>8.2206723198061802</c:v>
                </c:pt>
                <c:pt idx="5980">
                  <c:v>8.2220472440944903</c:v>
                </c:pt>
                <c:pt idx="5981">
                  <c:v>8.2234221683828004</c:v>
                </c:pt>
                <c:pt idx="5982">
                  <c:v>8.2247970926711105</c:v>
                </c:pt>
                <c:pt idx="5983">
                  <c:v>8.2261720169594206</c:v>
                </c:pt>
                <c:pt idx="5984">
                  <c:v>8.2275469412477307</c:v>
                </c:pt>
                <c:pt idx="5985">
                  <c:v>8.2289218655360408</c:v>
                </c:pt>
                <c:pt idx="5986">
                  <c:v>8.2302967898243509</c:v>
                </c:pt>
                <c:pt idx="5987">
                  <c:v>8.2316717141126592</c:v>
                </c:pt>
                <c:pt idx="5988">
                  <c:v>8.2330466384009693</c:v>
                </c:pt>
                <c:pt idx="5989">
                  <c:v>8.2344215626892794</c:v>
                </c:pt>
                <c:pt idx="5990">
                  <c:v>8.2357964869775895</c:v>
                </c:pt>
                <c:pt idx="5991">
                  <c:v>8.2371714112658996</c:v>
                </c:pt>
                <c:pt idx="5992">
                  <c:v>8.2385463355542097</c:v>
                </c:pt>
                <c:pt idx="5993">
                  <c:v>8.2399212598425198</c:v>
                </c:pt>
                <c:pt idx="5994">
                  <c:v>8.2412961841308299</c:v>
                </c:pt>
                <c:pt idx="5995">
                  <c:v>8.24267110841914</c:v>
                </c:pt>
                <c:pt idx="5996">
                  <c:v>8.2440460327074501</c:v>
                </c:pt>
                <c:pt idx="5997">
                  <c:v>8.2454209569957602</c:v>
                </c:pt>
                <c:pt idx="5998">
                  <c:v>8.2467958812840703</c:v>
                </c:pt>
                <c:pt idx="5999">
                  <c:v>8.2481708055723804</c:v>
                </c:pt>
                <c:pt idx="6000">
                  <c:v>8.2495457298606905</c:v>
                </c:pt>
                <c:pt idx="6001">
                  <c:v>8.2509206541490006</c:v>
                </c:pt>
                <c:pt idx="6002">
                  <c:v>8.2522955784373107</c:v>
                </c:pt>
                <c:pt idx="6003">
                  <c:v>8.2536705027256208</c:v>
                </c:pt>
                <c:pt idx="6004">
                  <c:v>8.2550454270139308</c:v>
                </c:pt>
                <c:pt idx="6005">
                  <c:v>8.2564203513022392</c:v>
                </c:pt>
                <c:pt idx="6006">
                  <c:v>8.2577952755905493</c:v>
                </c:pt>
                <c:pt idx="6007">
                  <c:v>8.2591701998788594</c:v>
                </c:pt>
                <c:pt idx="6008">
                  <c:v>8.2605451241671695</c:v>
                </c:pt>
                <c:pt idx="6009">
                  <c:v>8.2619200484554796</c:v>
                </c:pt>
                <c:pt idx="6010">
                  <c:v>8.2632949727437897</c:v>
                </c:pt>
                <c:pt idx="6011">
                  <c:v>8.2646698970320998</c:v>
                </c:pt>
                <c:pt idx="6012">
                  <c:v>8.2660448213204099</c:v>
                </c:pt>
                <c:pt idx="6013">
                  <c:v>8.2674197456087199</c:v>
                </c:pt>
                <c:pt idx="6014">
                  <c:v>8.26879466989703</c:v>
                </c:pt>
                <c:pt idx="6015">
                  <c:v>8.2701695941853401</c:v>
                </c:pt>
                <c:pt idx="6016">
                  <c:v>8.2715445184736502</c:v>
                </c:pt>
                <c:pt idx="6017">
                  <c:v>8.2729194427619603</c:v>
                </c:pt>
                <c:pt idx="6018">
                  <c:v>8.2742943670502704</c:v>
                </c:pt>
                <c:pt idx="6019">
                  <c:v>8.2756692913385805</c:v>
                </c:pt>
                <c:pt idx="6020">
                  <c:v>8.2770442156268906</c:v>
                </c:pt>
                <c:pt idx="6021">
                  <c:v>8.2784191399152007</c:v>
                </c:pt>
                <c:pt idx="6022">
                  <c:v>8.2797940642035108</c:v>
                </c:pt>
                <c:pt idx="6023">
                  <c:v>8.2811689884918191</c:v>
                </c:pt>
                <c:pt idx="6024">
                  <c:v>8.2825439127801292</c:v>
                </c:pt>
                <c:pt idx="6025">
                  <c:v>8.2839188370684393</c:v>
                </c:pt>
                <c:pt idx="6026">
                  <c:v>8.2852937613567601</c:v>
                </c:pt>
                <c:pt idx="6027">
                  <c:v>8.2866686856450702</c:v>
                </c:pt>
                <c:pt idx="6028">
                  <c:v>8.2880436099333803</c:v>
                </c:pt>
                <c:pt idx="6029">
                  <c:v>8.2894185342216904</c:v>
                </c:pt>
                <c:pt idx="6030">
                  <c:v>8.2907934585100005</c:v>
                </c:pt>
                <c:pt idx="6031">
                  <c:v>8.2921683827983106</c:v>
                </c:pt>
                <c:pt idx="6032">
                  <c:v>8.29354330708661</c:v>
                </c:pt>
                <c:pt idx="6033">
                  <c:v>8.2949182313749308</c:v>
                </c:pt>
                <c:pt idx="6034">
                  <c:v>8.2962931556632409</c:v>
                </c:pt>
                <c:pt idx="6035">
                  <c:v>8.2976680799515492</c:v>
                </c:pt>
                <c:pt idx="6036">
                  <c:v>8.2990430042398593</c:v>
                </c:pt>
                <c:pt idx="6037">
                  <c:v>8.3004179285281694</c:v>
                </c:pt>
                <c:pt idx="6038">
                  <c:v>8.3017928528164795</c:v>
                </c:pt>
                <c:pt idx="6039">
                  <c:v>8.3031677771047896</c:v>
                </c:pt>
                <c:pt idx="6040">
                  <c:v>8.3045427013930908</c:v>
                </c:pt>
                <c:pt idx="6041">
                  <c:v>8.3059176256814098</c:v>
                </c:pt>
                <c:pt idx="6042">
                  <c:v>8.3072925499697199</c:v>
                </c:pt>
                <c:pt idx="6043">
                  <c:v>8.30866747425803</c:v>
                </c:pt>
                <c:pt idx="6044">
                  <c:v>8.3100423985463401</c:v>
                </c:pt>
                <c:pt idx="6045">
                  <c:v>8.3114173228346502</c:v>
                </c:pt>
                <c:pt idx="6046">
                  <c:v>8.3127922471229603</c:v>
                </c:pt>
                <c:pt idx="6047">
                  <c:v>8.3141671714112704</c:v>
                </c:pt>
                <c:pt idx="6048">
                  <c:v>8.3155420956995805</c:v>
                </c:pt>
                <c:pt idx="6049">
                  <c:v>8.3169170199878906</c:v>
                </c:pt>
                <c:pt idx="6050">
                  <c:v>8.3182919442762007</c:v>
                </c:pt>
                <c:pt idx="6051">
                  <c:v>8.3196668685645108</c:v>
                </c:pt>
                <c:pt idx="6052">
                  <c:v>8.3210417928528209</c:v>
                </c:pt>
                <c:pt idx="6053">
                  <c:v>8.3224167171411292</c:v>
                </c:pt>
                <c:pt idx="6054">
                  <c:v>8.3237916414294393</c:v>
                </c:pt>
                <c:pt idx="6055">
                  <c:v>8.3251665657177494</c:v>
                </c:pt>
                <c:pt idx="6056">
                  <c:v>8.3265414900060595</c:v>
                </c:pt>
                <c:pt idx="6057">
                  <c:v>8.3279164142943696</c:v>
                </c:pt>
                <c:pt idx="6058">
                  <c:v>8.3292913385826797</c:v>
                </c:pt>
                <c:pt idx="6059">
                  <c:v>8.3306662628709898</c:v>
                </c:pt>
                <c:pt idx="6060">
                  <c:v>8.3320411871592999</c:v>
                </c:pt>
                <c:pt idx="6061">
                  <c:v>8.33341611144761</c:v>
                </c:pt>
                <c:pt idx="6062">
                  <c:v>8.3347910357359201</c:v>
                </c:pt>
                <c:pt idx="6063">
                  <c:v>8.3361659600242302</c:v>
                </c:pt>
                <c:pt idx="6064">
                  <c:v>8.3375408843125403</c:v>
                </c:pt>
                <c:pt idx="6065">
                  <c:v>8.3389158086008504</c:v>
                </c:pt>
                <c:pt idx="6066">
                  <c:v>8.3402907328891605</c:v>
                </c:pt>
                <c:pt idx="6067">
                  <c:v>8.3416656571774705</c:v>
                </c:pt>
                <c:pt idx="6068">
                  <c:v>8.3430405814657806</c:v>
                </c:pt>
                <c:pt idx="6069">
                  <c:v>8.3444155057540907</c:v>
                </c:pt>
                <c:pt idx="6070">
                  <c:v>8.3457904300424008</c:v>
                </c:pt>
                <c:pt idx="6071">
                  <c:v>8.3471653543307092</c:v>
                </c:pt>
                <c:pt idx="6072">
                  <c:v>8.3485402786190193</c:v>
                </c:pt>
                <c:pt idx="6073">
                  <c:v>8.3499152029073294</c:v>
                </c:pt>
                <c:pt idx="6074">
                  <c:v>8.3512901271956395</c:v>
                </c:pt>
                <c:pt idx="6075">
                  <c:v>8.3526650514839496</c:v>
                </c:pt>
                <c:pt idx="6076">
                  <c:v>8.3540399757722597</c:v>
                </c:pt>
                <c:pt idx="6077">
                  <c:v>8.3554149000605697</c:v>
                </c:pt>
                <c:pt idx="6078">
                  <c:v>8.3567898243488798</c:v>
                </c:pt>
                <c:pt idx="6079">
                  <c:v>8.3581647486371899</c:v>
                </c:pt>
                <c:pt idx="6080">
                  <c:v>8.3595396729255</c:v>
                </c:pt>
                <c:pt idx="6081">
                  <c:v>8.3609145972138101</c:v>
                </c:pt>
                <c:pt idx="6082">
                  <c:v>8.3622895215021202</c:v>
                </c:pt>
                <c:pt idx="6083">
                  <c:v>8.3636644457904303</c:v>
                </c:pt>
                <c:pt idx="6084">
                  <c:v>8.3650393700787404</c:v>
                </c:pt>
                <c:pt idx="6085">
                  <c:v>8.3664142943670505</c:v>
                </c:pt>
                <c:pt idx="6086">
                  <c:v>8.3677892186553606</c:v>
                </c:pt>
                <c:pt idx="6087">
                  <c:v>8.3691641429436707</c:v>
                </c:pt>
                <c:pt idx="6088">
                  <c:v>8.3705390672319808</c:v>
                </c:pt>
                <c:pt idx="6089">
                  <c:v>8.3719139915202891</c:v>
                </c:pt>
                <c:pt idx="6090">
                  <c:v>8.3732889158085992</c:v>
                </c:pt>
                <c:pt idx="6091">
                  <c:v>8.3746638400969093</c:v>
                </c:pt>
                <c:pt idx="6092">
                  <c:v>8.3760387643852194</c:v>
                </c:pt>
                <c:pt idx="6093">
                  <c:v>8.3774136886735295</c:v>
                </c:pt>
                <c:pt idx="6094">
                  <c:v>8.3787886129618396</c:v>
                </c:pt>
                <c:pt idx="6095">
                  <c:v>8.3801635372501497</c:v>
                </c:pt>
                <c:pt idx="6096">
                  <c:v>8.3815384615384598</c:v>
                </c:pt>
                <c:pt idx="6097">
                  <c:v>8.3829133858267699</c:v>
                </c:pt>
                <c:pt idx="6098">
                  <c:v>8.38428831011508</c:v>
                </c:pt>
                <c:pt idx="6099">
                  <c:v>8.3856632344033901</c:v>
                </c:pt>
                <c:pt idx="6100">
                  <c:v>8.3870381586917002</c:v>
                </c:pt>
                <c:pt idx="6101">
                  <c:v>8.3884130829800103</c:v>
                </c:pt>
                <c:pt idx="6102">
                  <c:v>8.3897880072683204</c:v>
                </c:pt>
                <c:pt idx="6103">
                  <c:v>8.3911629315566305</c:v>
                </c:pt>
                <c:pt idx="6104">
                  <c:v>8.3925378558449406</c:v>
                </c:pt>
                <c:pt idx="6105">
                  <c:v>8.3939127801332507</c:v>
                </c:pt>
                <c:pt idx="6106">
                  <c:v>8.3952877044215608</c:v>
                </c:pt>
                <c:pt idx="6107">
                  <c:v>8.3966626287098691</c:v>
                </c:pt>
                <c:pt idx="6108">
                  <c:v>8.3980375529981899</c:v>
                </c:pt>
                <c:pt idx="6109">
                  <c:v>8.3994124772865</c:v>
                </c:pt>
                <c:pt idx="6110">
                  <c:v>8.4007874015748101</c:v>
                </c:pt>
                <c:pt idx="6111">
                  <c:v>8.4021623258631095</c:v>
                </c:pt>
                <c:pt idx="6112">
                  <c:v>8.4035372501514196</c:v>
                </c:pt>
                <c:pt idx="6113">
                  <c:v>8.4049121744397297</c:v>
                </c:pt>
                <c:pt idx="6114">
                  <c:v>8.4062870987280398</c:v>
                </c:pt>
                <c:pt idx="6115">
                  <c:v>8.4076620230163606</c:v>
                </c:pt>
                <c:pt idx="6116">
                  <c:v>8.4090369473046707</c:v>
                </c:pt>
                <c:pt idx="6117">
                  <c:v>8.4104118715929808</c:v>
                </c:pt>
                <c:pt idx="6118">
                  <c:v>8.4117867958812909</c:v>
                </c:pt>
                <c:pt idx="6119">
                  <c:v>8.4131617201695903</c:v>
                </c:pt>
                <c:pt idx="6120">
                  <c:v>8.4145366444579004</c:v>
                </c:pt>
                <c:pt idx="6121">
                  <c:v>8.4159115687462105</c:v>
                </c:pt>
                <c:pt idx="6122">
                  <c:v>8.4172864930345295</c:v>
                </c:pt>
                <c:pt idx="6123">
                  <c:v>8.4186614173228396</c:v>
                </c:pt>
                <c:pt idx="6124">
                  <c:v>8.4200363416111497</c:v>
                </c:pt>
                <c:pt idx="6125">
                  <c:v>8.4214112658994598</c:v>
                </c:pt>
                <c:pt idx="6126">
                  <c:v>8.4227861901877699</c:v>
                </c:pt>
                <c:pt idx="6127">
                  <c:v>8.42416111447608</c:v>
                </c:pt>
                <c:pt idx="6128">
                  <c:v>8.4255360387643901</c:v>
                </c:pt>
                <c:pt idx="6129">
                  <c:v>8.4269109630527002</c:v>
                </c:pt>
                <c:pt idx="6130">
                  <c:v>8.4282858873410103</c:v>
                </c:pt>
                <c:pt idx="6131">
                  <c:v>8.4296608116293203</c:v>
                </c:pt>
                <c:pt idx="6132">
                  <c:v>8.4310357359176304</c:v>
                </c:pt>
                <c:pt idx="6133">
                  <c:v>8.4324106602059405</c:v>
                </c:pt>
                <c:pt idx="6134">
                  <c:v>8.4337855844942506</c:v>
                </c:pt>
                <c:pt idx="6135">
                  <c:v>8.4351605087825607</c:v>
                </c:pt>
                <c:pt idx="6136">
                  <c:v>8.4365354330708708</c:v>
                </c:pt>
                <c:pt idx="6137">
                  <c:v>8.4379103573591792</c:v>
                </c:pt>
                <c:pt idx="6138">
                  <c:v>8.4392852816474893</c:v>
                </c:pt>
                <c:pt idx="6139">
                  <c:v>8.4406602059357994</c:v>
                </c:pt>
                <c:pt idx="6140">
                  <c:v>8.4420351302241095</c:v>
                </c:pt>
                <c:pt idx="6141">
                  <c:v>8.4434100545124195</c:v>
                </c:pt>
                <c:pt idx="6142">
                  <c:v>8.4447849788007296</c:v>
                </c:pt>
                <c:pt idx="6143">
                  <c:v>8.4461599030890397</c:v>
                </c:pt>
                <c:pt idx="6144">
                  <c:v>8.4475348273773498</c:v>
                </c:pt>
                <c:pt idx="6145">
                  <c:v>8.4489097516656599</c:v>
                </c:pt>
                <c:pt idx="6146">
                  <c:v>8.45028467595397</c:v>
                </c:pt>
                <c:pt idx="6147">
                  <c:v>8.4516596002422801</c:v>
                </c:pt>
                <c:pt idx="6148">
                  <c:v>8.4530345245305902</c:v>
                </c:pt>
                <c:pt idx="6149">
                  <c:v>8.4544094488189003</c:v>
                </c:pt>
                <c:pt idx="6150">
                  <c:v>8.4557843731072104</c:v>
                </c:pt>
                <c:pt idx="6151">
                  <c:v>8.4571592973955205</c:v>
                </c:pt>
                <c:pt idx="6152">
                  <c:v>8.4585342216838306</c:v>
                </c:pt>
                <c:pt idx="6153">
                  <c:v>8.4599091459721407</c:v>
                </c:pt>
                <c:pt idx="6154">
                  <c:v>8.4612840702604508</c:v>
                </c:pt>
                <c:pt idx="6155">
                  <c:v>8.4626589945487591</c:v>
                </c:pt>
                <c:pt idx="6156">
                  <c:v>8.4640339188370692</c:v>
                </c:pt>
                <c:pt idx="6157">
                  <c:v>8.4654088431253793</c:v>
                </c:pt>
                <c:pt idx="6158">
                  <c:v>8.4667837674136894</c:v>
                </c:pt>
                <c:pt idx="6159">
                  <c:v>8.4681586917019995</c:v>
                </c:pt>
                <c:pt idx="6160">
                  <c:v>8.4695336159903096</c:v>
                </c:pt>
                <c:pt idx="6161">
                  <c:v>8.4709085402786197</c:v>
                </c:pt>
                <c:pt idx="6162">
                  <c:v>8.4722834645669298</c:v>
                </c:pt>
                <c:pt idx="6163">
                  <c:v>8.4736583888552399</c:v>
                </c:pt>
                <c:pt idx="6164">
                  <c:v>8.47503331314355</c:v>
                </c:pt>
                <c:pt idx="6165">
                  <c:v>8.4764082374318601</c:v>
                </c:pt>
                <c:pt idx="6166">
                  <c:v>8.4777831617201702</c:v>
                </c:pt>
                <c:pt idx="6167">
                  <c:v>8.4791580860084803</c:v>
                </c:pt>
                <c:pt idx="6168">
                  <c:v>8.4805330102967904</c:v>
                </c:pt>
                <c:pt idx="6169">
                  <c:v>8.4819079345851005</c:v>
                </c:pt>
                <c:pt idx="6170">
                  <c:v>8.4832828588734106</c:v>
                </c:pt>
                <c:pt idx="6171">
                  <c:v>8.4846577831617207</c:v>
                </c:pt>
                <c:pt idx="6172">
                  <c:v>8.4860327074500308</c:v>
                </c:pt>
                <c:pt idx="6173">
                  <c:v>8.4874076317383391</c:v>
                </c:pt>
                <c:pt idx="6174">
                  <c:v>8.4887825560266492</c:v>
                </c:pt>
                <c:pt idx="6175">
                  <c:v>8.4901574803149593</c:v>
                </c:pt>
                <c:pt idx="6176">
                  <c:v>8.4915324046032694</c:v>
                </c:pt>
                <c:pt idx="6177">
                  <c:v>8.4929073288915795</c:v>
                </c:pt>
                <c:pt idx="6178">
                  <c:v>8.4942822531798896</c:v>
                </c:pt>
                <c:pt idx="6179">
                  <c:v>8.4956571774681997</c:v>
                </c:pt>
                <c:pt idx="6180">
                  <c:v>8.4970321017565098</c:v>
                </c:pt>
                <c:pt idx="6181">
                  <c:v>8.4984070260448199</c:v>
                </c:pt>
                <c:pt idx="6182">
                  <c:v>8.49978195033313</c:v>
                </c:pt>
                <c:pt idx="6183">
                  <c:v>8.5011568746214401</c:v>
                </c:pt>
                <c:pt idx="6184">
                  <c:v>8.5025317989097502</c:v>
                </c:pt>
                <c:pt idx="6185">
                  <c:v>8.5039067231980603</c:v>
                </c:pt>
                <c:pt idx="6186">
                  <c:v>8.5052816474863704</c:v>
                </c:pt>
                <c:pt idx="6187">
                  <c:v>8.5066565717746805</c:v>
                </c:pt>
                <c:pt idx="6188">
                  <c:v>8.5080314960629906</c:v>
                </c:pt>
                <c:pt idx="6189">
                  <c:v>8.5094064203513007</c:v>
                </c:pt>
                <c:pt idx="6190">
                  <c:v>8.5107813446396108</c:v>
                </c:pt>
                <c:pt idx="6191">
                  <c:v>8.5121562689279209</c:v>
                </c:pt>
                <c:pt idx="6192">
                  <c:v>8.5135311932162292</c:v>
                </c:pt>
                <c:pt idx="6193">
                  <c:v>8.5149061175045393</c:v>
                </c:pt>
                <c:pt idx="6194">
                  <c:v>8.5162810417928494</c:v>
                </c:pt>
                <c:pt idx="6195">
                  <c:v>8.5176559660811595</c:v>
                </c:pt>
                <c:pt idx="6196">
                  <c:v>8.5190308903694802</c:v>
                </c:pt>
                <c:pt idx="6197">
                  <c:v>8.5204058146577903</c:v>
                </c:pt>
                <c:pt idx="6198">
                  <c:v>8.5217807389461004</c:v>
                </c:pt>
                <c:pt idx="6199">
                  <c:v>8.5231556632343999</c:v>
                </c:pt>
                <c:pt idx="6200">
                  <c:v>8.52453058752271</c:v>
                </c:pt>
                <c:pt idx="6201">
                  <c:v>8.5259055118110201</c:v>
                </c:pt>
                <c:pt idx="6202">
                  <c:v>8.5272804360993302</c:v>
                </c:pt>
                <c:pt idx="6203">
                  <c:v>8.5286553603876403</c:v>
                </c:pt>
                <c:pt idx="6204">
                  <c:v>8.5300302846759593</c:v>
                </c:pt>
                <c:pt idx="6205">
                  <c:v>8.5314052089642693</c:v>
                </c:pt>
                <c:pt idx="6206">
                  <c:v>8.5327801332525794</c:v>
                </c:pt>
                <c:pt idx="6207">
                  <c:v>8.5341550575408807</c:v>
                </c:pt>
                <c:pt idx="6208">
                  <c:v>8.5355299818291908</c:v>
                </c:pt>
                <c:pt idx="6209">
                  <c:v>8.5369049061175009</c:v>
                </c:pt>
                <c:pt idx="6210">
                  <c:v>8.5382798304058198</c:v>
                </c:pt>
                <c:pt idx="6211">
                  <c:v>8.5396547546941299</c:v>
                </c:pt>
                <c:pt idx="6212">
                  <c:v>8.54102967898244</c:v>
                </c:pt>
                <c:pt idx="6213">
                  <c:v>8.5424046032707501</c:v>
                </c:pt>
                <c:pt idx="6214">
                  <c:v>8.5437795275590602</c:v>
                </c:pt>
                <c:pt idx="6215">
                  <c:v>8.5451544518473703</c:v>
                </c:pt>
                <c:pt idx="6216">
                  <c:v>8.5465293761356804</c:v>
                </c:pt>
                <c:pt idx="6217">
                  <c:v>8.5479043004239905</c:v>
                </c:pt>
                <c:pt idx="6218">
                  <c:v>8.5492792247123006</c:v>
                </c:pt>
                <c:pt idx="6219">
                  <c:v>8.5506541490006107</c:v>
                </c:pt>
                <c:pt idx="6220">
                  <c:v>8.5520290732889208</c:v>
                </c:pt>
                <c:pt idx="6221">
                  <c:v>8.5534039975772291</c:v>
                </c:pt>
                <c:pt idx="6222">
                  <c:v>8.5547789218655392</c:v>
                </c:pt>
                <c:pt idx="6223">
                  <c:v>8.5561538461538493</c:v>
                </c:pt>
                <c:pt idx="6224">
                  <c:v>8.5575287704421594</c:v>
                </c:pt>
                <c:pt idx="6225">
                  <c:v>8.5589036947304695</c:v>
                </c:pt>
                <c:pt idx="6226">
                  <c:v>8.5602786190187796</c:v>
                </c:pt>
                <c:pt idx="6227">
                  <c:v>8.5616535433070897</c:v>
                </c:pt>
                <c:pt idx="6228">
                  <c:v>8.5630284675953998</c:v>
                </c:pt>
                <c:pt idx="6229">
                  <c:v>8.5644033918837099</c:v>
                </c:pt>
                <c:pt idx="6230">
                  <c:v>8.56577831617202</c:v>
                </c:pt>
                <c:pt idx="6231">
                  <c:v>8.5671532404603301</c:v>
                </c:pt>
                <c:pt idx="6232">
                  <c:v>8.5685281647486402</c:v>
                </c:pt>
                <c:pt idx="6233">
                  <c:v>8.5699030890369503</c:v>
                </c:pt>
                <c:pt idx="6234">
                  <c:v>8.5712780133252604</c:v>
                </c:pt>
                <c:pt idx="6235">
                  <c:v>8.5726529376135705</c:v>
                </c:pt>
                <c:pt idx="6236">
                  <c:v>8.5740278619018806</c:v>
                </c:pt>
                <c:pt idx="6237">
                  <c:v>8.5754027861901907</c:v>
                </c:pt>
                <c:pt idx="6238">
                  <c:v>8.5767777104785008</c:v>
                </c:pt>
                <c:pt idx="6239">
                  <c:v>8.5781526347668091</c:v>
                </c:pt>
                <c:pt idx="6240">
                  <c:v>8.5795275590551192</c:v>
                </c:pt>
                <c:pt idx="6241">
                  <c:v>8.5809024833434293</c:v>
                </c:pt>
                <c:pt idx="6242">
                  <c:v>8.5822774076317394</c:v>
                </c:pt>
                <c:pt idx="6243">
                  <c:v>8.5836523319200495</c:v>
                </c:pt>
                <c:pt idx="6244">
                  <c:v>8.5850272562083596</c:v>
                </c:pt>
                <c:pt idx="6245">
                  <c:v>8.5864021804966697</c:v>
                </c:pt>
                <c:pt idx="6246">
                  <c:v>8.5877771047849798</c:v>
                </c:pt>
                <c:pt idx="6247">
                  <c:v>8.5891520290732899</c:v>
                </c:pt>
                <c:pt idx="6248">
                  <c:v>8.5905269533616</c:v>
                </c:pt>
                <c:pt idx="6249">
                  <c:v>8.5919018776499101</c:v>
                </c:pt>
                <c:pt idx="6250">
                  <c:v>8.5932768019382202</c:v>
                </c:pt>
                <c:pt idx="6251">
                  <c:v>8.5946517262265303</c:v>
                </c:pt>
                <c:pt idx="6252">
                  <c:v>8.5960266505148404</c:v>
                </c:pt>
                <c:pt idx="6253">
                  <c:v>8.5974015748031505</c:v>
                </c:pt>
                <c:pt idx="6254">
                  <c:v>8.5987764990914606</c:v>
                </c:pt>
                <c:pt idx="6255">
                  <c:v>8.6001514233797707</c:v>
                </c:pt>
                <c:pt idx="6256">
                  <c:v>8.6015263476680808</c:v>
                </c:pt>
                <c:pt idx="6257">
                  <c:v>8.6029012719563909</c:v>
                </c:pt>
                <c:pt idx="6258">
                  <c:v>8.6042761962446992</c:v>
                </c:pt>
                <c:pt idx="6259">
                  <c:v>8.6056511205330093</c:v>
                </c:pt>
                <c:pt idx="6260">
                  <c:v>8.6070260448213194</c:v>
                </c:pt>
                <c:pt idx="6261">
                  <c:v>8.6084009691096295</c:v>
                </c:pt>
                <c:pt idx="6262">
                  <c:v>8.6097758933979396</c:v>
                </c:pt>
                <c:pt idx="6263">
                  <c:v>8.6111508176862497</c:v>
                </c:pt>
                <c:pt idx="6264">
                  <c:v>8.6125257419745598</c:v>
                </c:pt>
                <c:pt idx="6265">
                  <c:v>8.6139006662628699</c:v>
                </c:pt>
                <c:pt idx="6266">
                  <c:v>8.61527559055118</c:v>
                </c:pt>
                <c:pt idx="6267">
                  <c:v>8.6166505148394901</c:v>
                </c:pt>
                <c:pt idx="6268">
                  <c:v>8.6180254391278002</c:v>
                </c:pt>
                <c:pt idx="6269">
                  <c:v>8.6194003634161103</c:v>
                </c:pt>
                <c:pt idx="6270">
                  <c:v>8.6207752877044204</c:v>
                </c:pt>
                <c:pt idx="6271">
                  <c:v>8.6221502119927305</c:v>
                </c:pt>
                <c:pt idx="6272">
                  <c:v>8.6235251362810406</c:v>
                </c:pt>
                <c:pt idx="6273">
                  <c:v>8.6249000605693507</c:v>
                </c:pt>
                <c:pt idx="6274">
                  <c:v>8.6262749848576608</c:v>
                </c:pt>
                <c:pt idx="6275">
                  <c:v>8.6276499091459709</c:v>
                </c:pt>
                <c:pt idx="6276">
                  <c:v>8.6290248334342792</c:v>
                </c:pt>
                <c:pt idx="6277">
                  <c:v>8.6303997577225893</c:v>
                </c:pt>
                <c:pt idx="6278">
                  <c:v>8.63177468201091</c:v>
                </c:pt>
                <c:pt idx="6279">
                  <c:v>8.6331496062992095</c:v>
                </c:pt>
                <c:pt idx="6280">
                  <c:v>8.6345245305875196</c:v>
                </c:pt>
                <c:pt idx="6281">
                  <c:v>8.6358994548758297</c:v>
                </c:pt>
                <c:pt idx="6282">
                  <c:v>8.6372743791641398</c:v>
                </c:pt>
                <c:pt idx="6283">
                  <c:v>8.6386493034524499</c:v>
                </c:pt>
                <c:pt idx="6284">
                  <c:v>8.64002422774076</c:v>
                </c:pt>
                <c:pt idx="6285">
                  <c:v>8.6413991520290807</c:v>
                </c:pt>
                <c:pt idx="6286">
                  <c:v>8.6427740763173908</c:v>
                </c:pt>
                <c:pt idx="6287">
                  <c:v>8.6441490006056902</c:v>
                </c:pt>
                <c:pt idx="6288">
                  <c:v>8.6455239248940003</c:v>
                </c:pt>
                <c:pt idx="6289">
                  <c:v>8.6468988491823104</c:v>
                </c:pt>
                <c:pt idx="6290">
                  <c:v>8.6482737734706205</c:v>
                </c:pt>
                <c:pt idx="6291">
                  <c:v>8.6496486977589306</c:v>
                </c:pt>
                <c:pt idx="6292">
                  <c:v>8.6510236220472407</c:v>
                </c:pt>
                <c:pt idx="6293">
                  <c:v>8.6523985463355597</c:v>
                </c:pt>
                <c:pt idx="6294">
                  <c:v>8.6537734706238698</c:v>
                </c:pt>
                <c:pt idx="6295">
                  <c:v>8.6551483949121799</c:v>
                </c:pt>
                <c:pt idx="6296">
                  <c:v>8.65652331920049</c:v>
                </c:pt>
                <c:pt idx="6297">
                  <c:v>8.6578982434888001</c:v>
                </c:pt>
                <c:pt idx="6298">
                  <c:v>8.6592731677771102</c:v>
                </c:pt>
                <c:pt idx="6299">
                  <c:v>8.6606480920654203</c:v>
                </c:pt>
                <c:pt idx="6300">
                  <c:v>8.6620230163537304</c:v>
                </c:pt>
                <c:pt idx="6301">
                  <c:v>8.6633979406420405</c:v>
                </c:pt>
                <c:pt idx="6302">
                  <c:v>8.6647728649303506</c:v>
                </c:pt>
                <c:pt idx="6303">
                  <c:v>8.6661477892186607</c:v>
                </c:pt>
                <c:pt idx="6304">
                  <c:v>8.6675227135069708</c:v>
                </c:pt>
                <c:pt idx="6305">
                  <c:v>8.6688976377952809</c:v>
                </c:pt>
                <c:pt idx="6306">
                  <c:v>8.6702725620835892</c:v>
                </c:pt>
                <c:pt idx="6307">
                  <c:v>8.6716474863718993</c:v>
                </c:pt>
                <c:pt idx="6308">
                  <c:v>8.6730224106602094</c:v>
                </c:pt>
                <c:pt idx="6309">
                  <c:v>8.6743973349485195</c:v>
                </c:pt>
                <c:pt idx="6310">
                  <c:v>8.6757722592368296</c:v>
                </c:pt>
                <c:pt idx="6311">
                  <c:v>8.6771471835251397</c:v>
                </c:pt>
                <c:pt idx="6312">
                  <c:v>8.6785221078134498</c:v>
                </c:pt>
                <c:pt idx="6313">
                  <c:v>8.6798970321017599</c:v>
                </c:pt>
                <c:pt idx="6314">
                  <c:v>8.68127195639007</c:v>
                </c:pt>
                <c:pt idx="6315">
                  <c:v>8.6826468806783801</c:v>
                </c:pt>
                <c:pt idx="6316">
                  <c:v>8.6840218049666902</c:v>
                </c:pt>
                <c:pt idx="6317">
                  <c:v>8.6853967292550003</c:v>
                </c:pt>
                <c:pt idx="6318">
                  <c:v>8.6867716535433104</c:v>
                </c:pt>
                <c:pt idx="6319">
                  <c:v>8.6881465778316205</c:v>
                </c:pt>
                <c:pt idx="6320">
                  <c:v>8.6895215021199306</c:v>
                </c:pt>
                <c:pt idx="6321">
                  <c:v>8.6908964264082407</c:v>
                </c:pt>
                <c:pt idx="6322">
                  <c:v>8.6922713506965508</c:v>
                </c:pt>
                <c:pt idx="6323">
                  <c:v>8.6936462749848609</c:v>
                </c:pt>
                <c:pt idx="6324">
                  <c:v>8.6950211992731692</c:v>
                </c:pt>
                <c:pt idx="6325">
                  <c:v>8.6963961235614793</c:v>
                </c:pt>
                <c:pt idx="6326">
                  <c:v>8.6977710478497894</c:v>
                </c:pt>
                <c:pt idx="6327">
                  <c:v>8.6991459721380995</c:v>
                </c:pt>
                <c:pt idx="6328">
                  <c:v>8.7005208964264096</c:v>
                </c:pt>
                <c:pt idx="6329">
                  <c:v>8.7018958207147197</c:v>
                </c:pt>
                <c:pt idx="6330">
                  <c:v>8.7032707450030298</c:v>
                </c:pt>
                <c:pt idx="6331">
                  <c:v>8.7046456692913399</c:v>
                </c:pt>
                <c:pt idx="6332">
                  <c:v>8.70602059357965</c:v>
                </c:pt>
                <c:pt idx="6333">
                  <c:v>8.7073955178679601</c:v>
                </c:pt>
                <c:pt idx="6334">
                  <c:v>8.7087704421562702</c:v>
                </c:pt>
                <c:pt idx="6335">
                  <c:v>8.7101453664445803</c:v>
                </c:pt>
                <c:pt idx="6336">
                  <c:v>8.7115202907328904</c:v>
                </c:pt>
                <c:pt idx="6337">
                  <c:v>8.7128952150212005</c:v>
                </c:pt>
                <c:pt idx="6338">
                  <c:v>8.7142701393095106</c:v>
                </c:pt>
                <c:pt idx="6339">
                  <c:v>8.7156450635978207</c:v>
                </c:pt>
                <c:pt idx="6340">
                  <c:v>8.7170199878861307</c:v>
                </c:pt>
                <c:pt idx="6341">
                  <c:v>8.7183949121744408</c:v>
                </c:pt>
                <c:pt idx="6342">
                  <c:v>8.7197698364627492</c:v>
                </c:pt>
                <c:pt idx="6343">
                  <c:v>8.7211447607510593</c:v>
                </c:pt>
                <c:pt idx="6344">
                  <c:v>8.7225196850393694</c:v>
                </c:pt>
                <c:pt idx="6345">
                  <c:v>8.7238946093276795</c:v>
                </c:pt>
                <c:pt idx="6346">
                  <c:v>8.7252695336159896</c:v>
                </c:pt>
                <c:pt idx="6347">
                  <c:v>8.7266444579042997</c:v>
                </c:pt>
                <c:pt idx="6348">
                  <c:v>8.7280193821926098</c:v>
                </c:pt>
                <c:pt idx="6349">
                  <c:v>8.7293943064809199</c:v>
                </c:pt>
                <c:pt idx="6350">
                  <c:v>8.7307692307692299</c:v>
                </c:pt>
                <c:pt idx="6351">
                  <c:v>8.73214415505754</c:v>
                </c:pt>
                <c:pt idx="6352">
                  <c:v>8.7335190793458501</c:v>
                </c:pt>
                <c:pt idx="6353">
                  <c:v>8.7348940036341602</c:v>
                </c:pt>
                <c:pt idx="6354">
                  <c:v>8.7362689279224703</c:v>
                </c:pt>
                <c:pt idx="6355">
                  <c:v>8.7376438522107804</c:v>
                </c:pt>
                <c:pt idx="6356">
                  <c:v>8.7390187764990905</c:v>
                </c:pt>
                <c:pt idx="6357">
                  <c:v>8.7403937007874006</c:v>
                </c:pt>
                <c:pt idx="6358">
                  <c:v>8.7417686250757107</c:v>
                </c:pt>
                <c:pt idx="6359">
                  <c:v>8.7431435493640208</c:v>
                </c:pt>
                <c:pt idx="6360">
                  <c:v>8.7445184736523291</c:v>
                </c:pt>
                <c:pt idx="6361">
                  <c:v>8.7458933979406392</c:v>
                </c:pt>
                <c:pt idx="6362">
                  <c:v>8.7472683222289493</c:v>
                </c:pt>
                <c:pt idx="6363">
                  <c:v>8.7486432465172594</c:v>
                </c:pt>
                <c:pt idx="6364">
                  <c:v>8.7500181708055695</c:v>
                </c:pt>
                <c:pt idx="6365">
                  <c:v>8.7513930950938796</c:v>
                </c:pt>
                <c:pt idx="6366">
                  <c:v>8.7527680193821897</c:v>
                </c:pt>
                <c:pt idx="6367">
                  <c:v>8.7541429436704998</c:v>
                </c:pt>
                <c:pt idx="6368">
                  <c:v>8.7555178679588099</c:v>
                </c:pt>
                <c:pt idx="6369">
                  <c:v>8.75689279224712</c:v>
                </c:pt>
                <c:pt idx="6370">
                  <c:v>8.7582677165354301</c:v>
                </c:pt>
                <c:pt idx="6371">
                  <c:v>8.7596426408237402</c:v>
                </c:pt>
                <c:pt idx="6372">
                  <c:v>8.7610175651120503</c:v>
                </c:pt>
                <c:pt idx="6373">
                  <c:v>8.7623924894003604</c:v>
                </c:pt>
                <c:pt idx="6374">
                  <c:v>8.7637674136886794</c:v>
                </c:pt>
                <c:pt idx="6375">
                  <c:v>8.7651423379769806</c:v>
                </c:pt>
                <c:pt idx="6376">
                  <c:v>8.7665172622652907</c:v>
                </c:pt>
                <c:pt idx="6377">
                  <c:v>8.7678921865536008</c:v>
                </c:pt>
                <c:pt idx="6378">
                  <c:v>8.7692671108419091</c:v>
                </c:pt>
                <c:pt idx="6379">
                  <c:v>8.7706420351302299</c:v>
                </c:pt>
                <c:pt idx="6380">
                  <c:v>8.77201695941854</c:v>
                </c:pt>
                <c:pt idx="6381">
                  <c:v>8.7733918837068501</c:v>
                </c:pt>
                <c:pt idx="6382">
                  <c:v>8.7747668079951602</c:v>
                </c:pt>
                <c:pt idx="6383">
                  <c:v>8.7761417322834703</c:v>
                </c:pt>
                <c:pt idx="6384">
                  <c:v>8.7775166565717804</c:v>
                </c:pt>
                <c:pt idx="6385">
                  <c:v>8.7788915808600905</c:v>
                </c:pt>
                <c:pt idx="6386">
                  <c:v>8.7802665051484006</c:v>
                </c:pt>
                <c:pt idx="6387">
                  <c:v>8.7816414294367107</c:v>
                </c:pt>
                <c:pt idx="6388">
                  <c:v>8.7830163537250208</c:v>
                </c:pt>
                <c:pt idx="6389">
                  <c:v>8.7843912780133309</c:v>
                </c:pt>
                <c:pt idx="6390">
                  <c:v>8.7857662023016392</c:v>
                </c:pt>
                <c:pt idx="6391">
                  <c:v>8.7871411265899493</c:v>
                </c:pt>
                <c:pt idx="6392">
                  <c:v>8.7885160508782594</c:v>
                </c:pt>
                <c:pt idx="6393">
                  <c:v>8.7898909751665695</c:v>
                </c:pt>
                <c:pt idx="6394">
                  <c:v>8.7912658994548796</c:v>
                </c:pt>
                <c:pt idx="6395">
                  <c:v>8.7926408237431897</c:v>
                </c:pt>
                <c:pt idx="6396">
                  <c:v>8.7940157480314998</c:v>
                </c:pt>
                <c:pt idx="6397">
                  <c:v>8.7953906723198099</c:v>
                </c:pt>
                <c:pt idx="6398">
                  <c:v>8.79676559660812</c:v>
                </c:pt>
                <c:pt idx="6399">
                  <c:v>8.7981405208964301</c:v>
                </c:pt>
                <c:pt idx="6400">
                  <c:v>8.7995154451847402</c:v>
                </c:pt>
                <c:pt idx="6401">
                  <c:v>8.8008903694730503</c:v>
                </c:pt>
                <c:pt idx="6402">
                  <c:v>8.8022652937613604</c:v>
                </c:pt>
                <c:pt idx="6403">
                  <c:v>8.8036402180496705</c:v>
                </c:pt>
                <c:pt idx="6404">
                  <c:v>8.8050151423379805</c:v>
                </c:pt>
                <c:pt idx="6405">
                  <c:v>8.8063900666262906</c:v>
                </c:pt>
                <c:pt idx="6406">
                  <c:v>8.8077649909146007</c:v>
                </c:pt>
                <c:pt idx="6407">
                  <c:v>8.8091399152029108</c:v>
                </c:pt>
                <c:pt idx="6408">
                  <c:v>8.8105148394912192</c:v>
                </c:pt>
                <c:pt idx="6409">
                  <c:v>8.8118897637795293</c:v>
                </c:pt>
                <c:pt idx="6410">
                  <c:v>8.8132646880678394</c:v>
                </c:pt>
                <c:pt idx="6411">
                  <c:v>8.8146396123561495</c:v>
                </c:pt>
                <c:pt idx="6412">
                  <c:v>8.8160145366444596</c:v>
                </c:pt>
                <c:pt idx="6413">
                  <c:v>8.8173894609327697</c:v>
                </c:pt>
                <c:pt idx="6414">
                  <c:v>8.8187643852210797</c:v>
                </c:pt>
                <c:pt idx="6415">
                  <c:v>8.8201393095093898</c:v>
                </c:pt>
                <c:pt idx="6416">
                  <c:v>8.8215142337976999</c:v>
                </c:pt>
                <c:pt idx="6417">
                  <c:v>8.82288915808601</c:v>
                </c:pt>
                <c:pt idx="6418">
                  <c:v>8.8242640823743201</c:v>
                </c:pt>
                <c:pt idx="6419">
                  <c:v>8.8256390066626302</c:v>
                </c:pt>
                <c:pt idx="6420">
                  <c:v>8.8270139309509403</c:v>
                </c:pt>
                <c:pt idx="6421">
                  <c:v>8.8283888552392504</c:v>
                </c:pt>
                <c:pt idx="6422">
                  <c:v>8.8297637795275605</c:v>
                </c:pt>
                <c:pt idx="6423">
                  <c:v>8.8311387038158706</c:v>
                </c:pt>
                <c:pt idx="6424">
                  <c:v>8.8325136281041807</c:v>
                </c:pt>
                <c:pt idx="6425">
                  <c:v>8.8338885523924908</c:v>
                </c:pt>
                <c:pt idx="6426">
                  <c:v>8.8352634766807991</c:v>
                </c:pt>
                <c:pt idx="6427">
                  <c:v>8.8366384009691092</c:v>
                </c:pt>
                <c:pt idx="6428">
                  <c:v>8.8380133252574193</c:v>
                </c:pt>
                <c:pt idx="6429">
                  <c:v>8.8393882495457294</c:v>
                </c:pt>
                <c:pt idx="6430">
                  <c:v>8.8407631738340395</c:v>
                </c:pt>
                <c:pt idx="6431">
                  <c:v>8.8421380981223496</c:v>
                </c:pt>
                <c:pt idx="6432">
                  <c:v>8.8435130224106597</c:v>
                </c:pt>
                <c:pt idx="6433">
                  <c:v>8.8448879466989698</c:v>
                </c:pt>
                <c:pt idx="6434">
                  <c:v>8.8462628709872799</c:v>
                </c:pt>
                <c:pt idx="6435">
                  <c:v>8.84763779527559</c:v>
                </c:pt>
                <c:pt idx="6436">
                  <c:v>8.8490127195639001</c:v>
                </c:pt>
                <c:pt idx="6437">
                  <c:v>8.8503876438522102</c:v>
                </c:pt>
                <c:pt idx="6438">
                  <c:v>8.8517625681405203</c:v>
                </c:pt>
                <c:pt idx="6439">
                  <c:v>8.8531374924288304</c:v>
                </c:pt>
                <c:pt idx="6440">
                  <c:v>8.8545124167171405</c:v>
                </c:pt>
                <c:pt idx="6441">
                  <c:v>8.8558873410054506</c:v>
                </c:pt>
                <c:pt idx="6442">
                  <c:v>8.8572622652937607</c:v>
                </c:pt>
                <c:pt idx="6443">
                  <c:v>8.8586371895820708</c:v>
                </c:pt>
                <c:pt idx="6444">
                  <c:v>8.8600121138703791</c:v>
                </c:pt>
                <c:pt idx="6445">
                  <c:v>8.8613870381586892</c:v>
                </c:pt>
                <c:pt idx="6446">
                  <c:v>8.8627619624469993</c:v>
                </c:pt>
                <c:pt idx="6447">
                  <c:v>8.8641368867353094</c:v>
                </c:pt>
                <c:pt idx="6448">
                  <c:v>8.8655118110236195</c:v>
                </c:pt>
                <c:pt idx="6449">
                  <c:v>8.8668867353119296</c:v>
                </c:pt>
                <c:pt idx="6450">
                  <c:v>8.8682616596002397</c:v>
                </c:pt>
                <c:pt idx="6451">
                  <c:v>8.8696365838885498</c:v>
                </c:pt>
                <c:pt idx="6452">
                  <c:v>8.8710115081768599</c:v>
                </c:pt>
                <c:pt idx="6453">
                  <c:v>8.87238643246517</c:v>
                </c:pt>
                <c:pt idx="6454">
                  <c:v>8.8737613567534801</c:v>
                </c:pt>
                <c:pt idx="6455">
                  <c:v>8.8751362810417902</c:v>
                </c:pt>
                <c:pt idx="6456">
                  <c:v>8.8765112053301003</c:v>
                </c:pt>
                <c:pt idx="6457">
                  <c:v>8.8778861296184104</c:v>
                </c:pt>
                <c:pt idx="6458">
                  <c:v>8.8792610539067205</c:v>
                </c:pt>
                <c:pt idx="6459">
                  <c:v>8.8806359781950306</c:v>
                </c:pt>
                <c:pt idx="6460">
                  <c:v>8.8820109024833407</c:v>
                </c:pt>
                <c:pt idx="6461">
                  <c:v>8.8833858267716508</c:v>
                </c:pt>
                <c:pt idx="6462">
                  <c:v>8.8847607510599609</c:v>
                </c:pt>
                <c:pt idx="6463">
                  <c:v>8.8861356753482799</c:v>
                </c:pt>
                <c:pt idx="6464">
                  <c:v>8.88751059963659</c:v>
                </c:pt>
                <c:pt idx="6465">
                  <c:v>8.8888855239249001</c:v>
                </c:pt>
                <c:pt idx="6466">
                  <c:v>8.8902604482132102</c:v>
                </c:pt>
                <c:pt idx="6467">
                  <c:v>8.8916353725015203</c:v>
                </c:pt>
                <c:pt idx="6468">
                  <c:v>8.8930102967898303</c:v>
                </c:pt>
                <c:pt idx="6469">
                  <c:v>8.8943852210781404</c:v>
                </c:pt>
                <c:pt idx="6470">
                  <c:v>8.8957601453664505</c:v>
                </c:pt>
                <c:pt idx="6471">
                  <c:v>8.8971350696547606</c:v>
                </c:pt>
                <c:pt idx="6472">
                  <c:v>8.8985099939430707</c:v>
                </c:pt>
                <c:pt idx="6473">
                  <c:v>8.8998849182313808</c:v>
                </c:pt>
                <c:pt idx="6474">
                  <c:v>8.9012598425196892</c:v>
                </c:pt>
                <c:pt idx="6475">
                  <c:v>8.9026347668079993</c:v>
                </c:pt>
                <c:pt idx="6476">
                  <c:v>8.9040096910963094</c:v>
                </c:pt>
                <c:pt idx="6477">
                  <c:v>8.9053846153846195</c:v>
                </c:pt>
                <c:pt idx="6478">
                  <c:v>8.9067595396729295</c:v>
                </c:pt>
                <c:pt idx="6479">
                  <c:v>8.9081344639612396</c:v>
                </c:pt>
                <c:pt idx="6480">
                  <c:v>8.9095093882495497</c:v>
                </c:pt>
                <c:pt idx="6481">
                  <c:v>8.9108843125378598</c:v>
                </c:pt>
                <c:pt idx="6482">
                  <c:v>8.9122592368261699</c:v>
                </c:pt>
                <c:pt idx="6483">
                  <c:v>8.91363416111448</c:v>
                </c:pt>
                <c:pt idx="6484">
                  <c:v>8.9150090854027901</c:v>
                </c:pt>
                <c:pt idx="6485">
                  <c:v>8.9163840096911002</c:v>
                </c:pt>
                <c:pt idx="6486">
                  <c:v>8.9177589339794103</c:v>
                </c:pt>
                <c:pt idx="6487">
                  <c:v>8.9191338582677204</c:v>
                </c:pt>
                <c:pt idx="6488">
                  <c:v>8.9205087825560305</c:v>
                </c:pt>
                <c:pt idx="6489">
                  <c:v>8.9218837068443406</c:v>
                </c:pt>
                <c:pt idx="6490">
                  <c:v>8.9232586311326507</c:v>
                </c:pt>
                <c:pt idx="6491">
                  <c:v>8.9246335554209608</c:v>
                </c:pt>
                <c:pt idx="6492">
                  <c:v>8.9260084797092691</c:v>
                </c:pt>
                <c:pt idx="6493">
                  <c:v>8.9273834039975792</c:v>
                </c:pt>
                <c:pt idx="6494">
                  <c:v>8.9287583282858893</c:v>
                </c:pt>
                <c:pt idx="6495">
                  <c:v>8.9301332525741994</c:v>
                </c:pt>
                <c:pt idx="6496">
                  <c:v>8.9315081768625095</c:v>
                </c:pt>
                <c:pt idx="6497">
                  <c:v>8.9328831011508196</c:v>
                </c:pt>
                <c:pt idx="6498">
                  <c:v>8.9342580254391297</c:v>
                </c:pt>
                <c:pt idx="6499">
                  <c:v>8.9356329497274398</c:v>
                </c:pt>
                <c:pt idx="6500">
                  <c:v>8.9370078740157499</c:v>
                </c:pt>
                <c:pt idx="6501">
                  <c:v>8.93838279830406</c:v>
                </c:pt>
                <c:pt idx="6502">
                  <c:v>8.9397577225923701</c:v>
                </c:pt>
                <c:pt idx="6503">
                  <c:v>8.9411326468806802</c:v>
                </c:pt>
                <c:pt idx="6504">
                  <c:v>8.9425075711689903</c:v>
                </c:pt>
                <c:pt idx="6505">
                  <c:v>8.9438824954573004</c:v>
                </c:pt>
                <c:pt idx="6506">
                  <c:v>8.9452574197456105</c:v>
                </c:pt>
                <c:pt idx="6507">
                  <c:v>8.9466323440339206</c:v>
                </c:pt>
                <c:pt idx="6508">
                  <c:v>8.9480072683222307</c:v>
                </c:pt>
                <c:pt idx="6509">
                  <c:v>8.9493821926105408</c:v>
                </c:pt>
                <c:pt idx="6510">
                  <c:v>8.9507571168988491</c:v>
                </c:pt>
                <c:pt idx="6511">
                  <c:v>8.9521320411871592</c:v>
                </c:pt>
                <c:pt idx="6512">
                  <c:v>8.9535069654754693</c:v>
                </c:pt>
                <c:pt idx="6513">
                  <c:v>8.9548818897637794</c:v>
                </c:pt>
                <c:pt idx="6514">
                  <c:v>8.9562568140520895</c:v>
                </c:pt>
                <c:pt idx="6515">
                  <c:v>8.9576317383403996</c:v>
                </c:pt>
                <c:pt idx="6516">
                  <c:v>8.9590066626287097</c:v>
                </c:pt>
                <c:pt idx="6517">
                  <c:v>8.9603815869170198</c:v>
                </c:pt>
                <c:pt idx="6518">
                  <c:v>8.9617565112053299</c:v>
                </c:pt>
                <c:pt idx="6519">
                  <c:v>8.96313143549364</c:v>
                </c:pt>
                <c:pt idx="6520">
                  <c:v>8.9645063597819501</c:v>
                </c:pt>
                <c:pt idx="6521">
                  <c:v>8.9658812840702602</c:v>
                </c:pt>
                <c:pt idx="6522">
                  <c:v>8.9672562083585703</c:v>
                </c:pt>
                <c:pt idx="6523">
                  <c:v>8.9686311326468804</c:v>
                </c:pt>
                <c:pt idx="6524">
                  <c:v>8.9700060569351905</c:v>
                </c:pt>
                <c:pt idx="6525">
                  <c:v>8.9713809812235006</c:v>
                </c:pt>
                <c:pt idx="6526">
                  <c:v>8.9727559055118107</c:v>
                </c:pt>
                <c:pt idx="6527">
                  <c:v>8.9741308298001208</c:v>
                </c:pt>
                <c:pt idx="6528">
                  <c:v>8.9755057540884309</c:v>
                </c:pt>
                <c:pt idx="6529">
                  <c:v>8.9768806783767392</c:v>
                </c:pt>
                <c:pt idx="6530">
                  <c:v>8.9782556026650493</c:v>
                </c:pt>
                <c:pt idx="6531">
                  <c:v>8.9796305269533594</c:v>
                </c:pt>
                <c:pt idx="6532">
                  <c:v>8.9810054512416695</c:v>
                </c:pt>
                <c:pt idx="6533">
                  <c:v>8.9823803755299796</c:v>
                </c:pt>
                <c:pt idx="6534">
                  <c:v>8.9837552998182897</c:v>
                </c:pt>
                <c:pt idx="6535">
                  <c:v>8.9851302241065998</c:v>
                </c:pt>
                <c:pt idx="6536">
                  <c:v>8.9865051483949099</c:v>
                </c:pt>
                <c:pt idx="6537">
                  <c:v>8.98788007268322</c:v>
                </c:pt>
                <c:pt idx="6538">
                  <c:v>8.9892549969715301</c:v>
                </c:pt>
                <c:pt idx="6539">
                  <c:v>8.9906299212598402</c:v>
                </c:pt>
                <c:pt idx="6540">
                  <c:v>8.9920048455481503</c:v>
                </c:pt>
                <c:pt idx="6541">
                  <c:v>8.9933797698364604</c:v>
                </c:pt>
                <c:pt idx="6542">
                  <c:v>8.9947546941247705</c:v>
                </c:pt>
                <c:pt idx="6543">
                  <c:v>8.9961296184130806</c:v>
                </c:pt>
                <c:pt idx="6544">
                  <c:v>8.9975045427013907</c:v>
                </c:pt>
                <c:pt idx="6545">
                  <c:v>8.9988794669897008</c:v>
                </c:pt>
                <c:pt idx="6546">
                  <c:v>9.0002543912780109</c:v>
                </c:pt>
                <c:pt idx="6547">
                  <c:v>9.0016293155663298</c:v>
                </c:pt>
                <c:pt idx="6548">
                  <c:v>9.0030042398546399</c:v>
                </c:pt>
                <c:pt idx="6549">
                  <c:v>9.00437916414295</c:v>
                </c:pt>
                <c:pt idx="6550">
                  <c:v>9.0057540884312601</c:v>
                </c:pt>
                <c:pt idx="6551">
                  <c:v>9.0071290127195596</c:v>
                </c:pt>
                <c:pt idx="6552">
                  <c:v>9.0085039370078803</c:v>
                </c:pt>
                <c:pt idx="6553">
                  <c:v>9.0098788612961904</c:v>
                </c:pt>
                <c:pt idx="6554">
                  <c:v>9.0112537855845005</c:v>
                </c:pt>
                <c:pt idx="6555">
                  <c:v>9.0126287098728106</c:v>
                </c:pt>
                <c:pt idx="6556">
                  <c:v>9.0140036341611207</c:v>
                </c:pt>
                <c:pt idx="6557">
                  <c:v>9.0153785584494308</c:v>
                </c:pt>
                <c:pt idx="6558">
                  <c:v>9.0167534827377391</c:v>
                </c:pt>
                <c:pt idx="6559">
                  <c:v>9.0181284070260492</c:v>
                </c:pt>
                <c:pt idx="6560">
                  <c:v>9.0195033313143593</c:v>
                </c:pt>
                <c:pt idx="6561">
                  <c:v>9.0208782556026694</c:v>
                </c:pt>
                <c:pt idx="6562">
                  <c:v>9.0222531798909795</c:v>
                </c:pt>
                <c:pt idx="6563">
                  <c:v>9.0236281041792896</c:v>
                </c:pt>
                <c:pt idx="6564">
                  <c:v>9.0250030284675997</c:v>
                </c:pt>
                <c:pt idx="6565">
                  <c:v>9.0263779527559098</c:v>
                </c:pt>
                <c:pt idx="6566">
                  <c:v>9.0277528770442199</c:v>
                </c:pt>
                <c:pt idx="6567">
                  <c:v>9.02912780133253</c:v>
                </c:pt>
                <c:pt idx="6568">
                  <c:v>9.0305027256208401</c:v>
                </c:pt>
                <c:pt idx="6569">
                  <c:v>9.0318776499091502</c:v>
                </c:pt>
                <c:pt idx="6570">
                  <c:v>9.0332525741974603</c:v>
                </c:pt>
                <c:pt idx="6571">
                  <c:v>9.0346274984857704</c:v>
                </c:pt>
                <c:pt idx="6572">
                  <c:v>9.0360024227740805</c:v>
                </c:pt>
                <c:pt idx="6573">
                  <c:v>9.0373773470623906</c:v>
                </c:pt>
                <c:pt idx="6574">
                  <c:v>9.0387522713507007</c:v>
                </c:pt>
                <c:pt idx="6575">
                  <c:v>9.0401271956390108</c:v>
                </c:pt>
                <c:pt idx="6576">
                  <c:v>9.0415021199273191</c:v>
                </c:pt>
                <c:pt idx="6577">
                  <c:v>9.0428770442156292</c:v>
                </c:pt>
                <c:pt idx="6578">
                  <c:v>9.0442519685039393</c:v>
                </c:pt>
                <c:pt idx="6579">
                  <c:v>9.0456268927922494</c:v>
                </c:pt>
                <c:pt idx="6580">
                  <c:v>9.0470018170805595</c:v>
                </c:pt>
                <c:pt idx="6581">
                  <c:v>9.0483767413688696</c:v>
                </c:pt>
                <c:pt idx="6582">
                  <c:v>9.0497516656571797</c:v>
                </c:pt>
                <c:pt idx="6583">
                  <c:v>9.0511265899454898</c:v>
                </c:pt>
                <c:pt idx="6584">
                  <c:v>9.0525015142337999</c:v>
                </c:pt>
                <c:pt idx="6585">
                  <c:v>9.05387643852211</c:v>
                </c:pt>
                <c:pt idx="6586">
                  <c:v>9.0552513628104201</c:v>
                </c:pt>
                <c:pt idx="6587">
                  <c:v>9.0566262870987302</c:v>
                </c:pt>
                <c:pt idx="6588">
                  <c:v>9.0580012113870403</c:v>
                </c:pt>
                <c:pt idx="6589">
                  <c:v>9.0593761356753504</c:v>
                </c:pt>
                <c:pt idx="6590">
                  <c:v>9.0607510599636605</c:v>
                </c:pt>
                <c:pt idx="6591">
                  <c:v>9.0621259842519706</c:v>
                </c:pt>
                <c:pt idx="6592">
                  <c:v>9.0635009085402807</c:v>
                </c:pt>
                <c:pt idx="6593">
                  <c:v>9.0648758328285908</c:v>
                </c:pt>
                <c:pt idx="6594">
                  <c:v>9.0662507571169009</c:v>
                </c:pt>
                <c:pt idx="6595">
                  <c:v>9.0676256814052092</c:v>
                </c:pt>
                <c:pt idx="6596">
                  <c:v>9.0690006056935193</c:v>
                </c:pt>
                <c:pt idx="6597">
                  <c:v>9.0703755299818294</c:v>
                </c:pt>
                <c:pt idx="6598">
                  <c:v>9.0717504542701395</c:v>
                </c:pt>
                <c:pt idx="6599">
                  <c:v>9.0731253785584496</c:v>
                </c:pt>
                <c:pt idx="6600">
                  <c:v>9.0745003028467597</c:v>
                </c:pt>
                <c:pt idx="6601">
                  <c:v>9.0758752271350698</c:v>
                </c:pt>
                <c:pt idx="6602">
                  <c:v>9.0772501514233799</c:v>
                </c:pt>
                <c:pt idx="6603">
                  <c:v>9.07862507571169</c:v>
                </c:pt>
                <c:pt idx="6604">
                  <c:v>9.08</c:v>
                </c:pt>
                <c:pt idx="6605">
                  <c:v>9.0813749242883102</c:v>
                </c:pt>
                <c:pt idx="6606">
                  <c:v>9.0827498485766203</c:v>
                </c:pt>
                <c:pt idx="6607">
                  <c:v>9.0841247728649304</c:v>
                </c:pt>
                <c:pt idx="6608">
                  <c:v>9.0854996971532405</c:v>
                </c:pt>
                <c:pt idx="6609">
                  <c:v>9.0868746214415506</c:v>
                </c:pt>
                <c:pt idx="6610">
                  <c:v>9.0882495457298607</c:v>
                </c:pt>
                <c:pt idx="6611">
                  <c:v>9.0896244700181708</c:v>
                </c:pt>
                <c:pt idx="6612">
                  <c:v>9.0909993943064809</c:v>
                </c:pt>
                <c:pt idx="6613">
                  <c:v>9.0923743185947892</c:v>
                </c:pt>
                <c:pt idx="6614">
                  <c:v>9.0937492428830993</c:v>
                </c:pt>
                <c:pt idx="6615">
                  <c:v>9.0951241671714094</c:v>
                </c:pt>
                <c:pt idx="6616">
                  <c:v>9.0964990914597195</c:v>
                </c:pt>
                <c:pt idx="6617">
                  <c:v>9.0978740157480296</c:v>
                </c:pt>
                <c:pt idx="6618">
                  <c:v>9.0992489400363397</c:v>
                </c:pt>
                <c:pt idx="6619">
                  <c:v>9.1006238643246498</c:v>
                </c:pt>
                <c:pt idx="6620">
                  <c:v>9.1019987886129599</c:v>
                </c:pt>
                <c:pt idx="6621">
                  <c:v>9.10337371290127</c:v>
                </c:pt>
                <c:pt idx="6622">
                  <c:v>9.1047486371895801</c:v>
                </c:pt>
                <c:pt idx="6623">
                  <c:v>9.1061235614778901</c:v>
                </c:pt>
                <c:pt idx="6624">
                  <c:v>9.1074984857662002</c:v>
                </c:pt>
                <c:pt idx="6625">
                  <c:v>9.1088734100545103</c:v>
                </c:pt>
                <c:pt idx="6626">
                  <c:v>9.1102483343428204</c:v>
                </c:pt>
                <c:pt idx="6627">
                  <c:v>9.1116232586311305</c:v>
                </c:pt>
                <c:pt idx="6628">
                  <c:v>9.1129981829194406</c:v>
                </c:pt>
                <c:pt idx="6629">
                  <c:v>9.1143731072077507</c:v>
                </c:pt>
                <c:pt idx="6630">
                  <c:v>9.1157480314960608</c:v>
                </c:pt>
                <c:pt idx="6631">
                  <c:v>9.1171229557843692</c:v>
                </c:pt>
                <c:pt idx="6632">
                  <c:v>9.1184978800726793</c:v>
                </c:pt>
                <c:pt idx="6633">
                  <c:v>9.119872804361</c:v>
                </c:pt>
                <c:pt idx="6634">
                  <c:v>9.1212477286493101</c:v>
                </c:pt>
                <c:pt idx="6635">
                  <c:v>9.1226226529376202</c:v>
                </c:pt>
                <c:pt idx="6636">
                  <c:v>9.1239975772259303</c:v>
                </c:pt>
                <c:pt idx="6637">
                  <c:v>9.1253725015142404</c:v>
                </c:pt>
                <c:pt idx="6638">
                  <c:v>9.1267474258025505</c:v>
                </c:pt>
                <c:pt idx="6639">
                  <c:v>9.1281223500908499</c:v>
                </c:pt>
                <c:pt idx="6640">
                  <c:v>9.12949727437916</c:v>
                </c:pt>
                <c:pt idx="6641">
                  <c:v>9.1308721986674808</c:v>
                </c:pt>
                <c:pt idx="6642">
                  <c:v>9.1322471229557909</c:v>
                </c:pt>
                <c:pt idx="6643">
                  <c:v>9.1336220472440992</c:v>
                </c:pt>
                <c:pt idx="6644">
                  <c:v>9.1349969715324093</c:v>
                </c:pt>
                <c:pt idx="6645">
                  <c:v>9.1363718958207194</c:v>
                </c:pt>
                <c:pt idx="6646">
                  <c:v>9.1377468201090295</c:v>
                </c:pt>
                <c:pt idx="6647">
                  <c:v>9.1391217443973307</c:v>
                </c:pt>
                <c:pt idx="6648">
                  <c:v>9.1404966686856497</c:v>
                </c:pt>
                <c:pt idx="6649">
                  <c:v>9.1418715929739598</c:v>
                </c:pt>
                <c:pt idx="6650">
                  <c:v>9.1432465172622699</c:v>
                </c:pt>
                <c:pt idx="6651">
                  <c:v>9.14462144155058</c:v>
                </c:pt>
                <c:pt idx="6652">
                  <c:v>9.1459963658388901</c:v>
                </c:pt>
                <c:pt idx="6653">
                  <c:v>9.1473712901272002</c:v>
                </c:pt>
                <c:pt idx="6654">
                  <c:v>9.1487462144155103</c:v>
                </c:pt>
                <c:pt idx="6655">
                  <c:v>9.1501211387038204</c:v>
                </c:pt>
                <c:pt idx="6656">
                  <c:v>9.1514960629921305</c:v>
                </c:pt>
                <c:pt idx="6657">
                  <c:v>9.1528709872804406</c:v>
                </c:pt>
                <c:pt idx="6658">
                  <c:v>9.1542459115687507</c:v>
                </c:pt>
                <c:pt idx="6659">
                  <c:v>9.1556208358570608</c:v>
                </c:pt>
                <c:pt idx="6660">
                  <c:v>9.1569957601453709</c:v>
                </c:pt>
                <c:pt idx="6661">
                  <c:v>9.1583706844336792</c:v>
                </c:pt>
                <c:pt idx="6662">
                  <c:v>9.1597456087219893</c:v>
                </c:pt>
                <c:pt idx="6663">
                  <c:v>9.1611205330102994</c:v>
                </c:pt>
                <c:pt idx="6664">
                  <c:v>9.1624954572986095</c:v>
                </c:pt>
                <c:pt idx="6665">
                  <c:v>9.1638703815869196</c:v>
                </c:pt>
                <c:pt idx="6666">
                  <c:v>9.1652453058752297</c:v>
                </c:pt>
                <c:pt idx="6667">
                  <c:v>9.1666202301635398</c:v>
                </c:pt>
                <c:pt idx="6668">
                  <c:v>9.1679951544518499</c:v>
                </c:pt>
                <c:pt idx="6669">
                  <c:v>9.16937007874016</c:v>
                </c:pt>
                <c:pt idx="6670">
                  <c:v>9.1707450030284701</c:v>
                </c:pt>
                <c:pt idx="6671">
                  <c:v>9.1721199273167802</c:v>
                </c:pt>
                <c:pt idx="6672">
                  <c:v>9.1734948516050903</c:v>
                </c:pt>
                <c:pt idx="6673">
                  <c:v>9.1748697758934004</c:v>
                </c:pt>
                <c:pt idx="6674">
                  <c:v>9.1762447001817105</c:v>
                </c:pt>
                <c:pt idx="6675">
                  <c:v>9.1776196244700206</c:v>
                </c:pt>
                <c:pt idx="6676">
                  <c:v>9.1789945487583307</c:v>
                </c:pt>
                <c:pt idx="6677">
                  <c:v>9.1803694730466407</c:v>
                </c:pt>
                <c:pt idx="6678">
                  <c:v>9.1817443973349508</c:v>
                </c:pt>
                <c:pt idx="6679">
                  <c:v>9.1831193216232592</c:v>
                </c:pt>
                <c:pt idx="6680">
                  <c:v>9.1844942459115693</c:v>
                </c:pt>
                <c:pt idx="6681">
                  <c:v>9.1858691701998794</c:v>
                </c:pt>
                <c:pt idx="6682">
                  <c:v>9.1872440944881895</c:v>
                </c:pt>
                <c:pt idx="6683">
                  <c:v>9.1886190187764996</c:v>
                </c:pt>
                <c:pt idx="6684">
                  <c:v>9.1899939430648097</c:v>
                </c:pt>
                <c:pt idx="6685">
                  <c:v>9.1913688673531198</c:v>
                </c:pt>
                <c:pt idx="6686">
                  <c:v>9.1927437916414299</c:v>
                </c:pt>
                <c:pt idx="6687">
                  <c:v>9.1941187159297399</c:v>
                </c:pt>
                <c:pt idx="6688">
                  <c:v>9.19549364021805</c:v>
                </c:pt>
                <c:pt idx="6689">
                  <c:v>9.1968685645063601</c:v>
                </c:pt>
                <c:pt idx="6690">
                  <c:v>9.1982434887946702</c:v>
                </c:pt>
                <c:pt idx="6691">
                  <c:v>9.1996184130829803</c:v>
                </c:pt>
                <c:pt idx="6692">
                  <c:v>9.2009933373712904</c:v>
                </c:pt>
                <c:pt idx="6693">
                  <c:v>9.2023682616596005</c:v>
                </c:pt>
                <c:pt idx="6694">
                  <c:v>9.2037431859479106</c:v>
                </c:pt>
                <c:pt idx="6695">
                  <c:v>9.2051181102362207</c:v>
                </c:pt>
                <c:pt idx="6696">
                  <c:v>9.2064930345245308</c:v>
                </c:pt>
                <c:pt idx="6697">
                  <c:v>9.2078679588128391</c:v>
                </c:pt>
                <c:pt idx="6698">
                  <c:v>9.2092428831011492</c:v>
                </c:pt>
                <c:pt idx="6699">
                  <c:v>9.2106178073894593</c:v>
                </c:pt>
                <c:pt idx="6700">
                  <c:v>9.2119927316777694</c:v>
                </c:pt>
                <c:pt idx="6701">
                  <c:v>9.2133676559660795</c:v>
                </c:pt>
                <c:pt idx="6702">
                  <c:v>9.2147425802543896</c:v>
                </c:pt>
                <c:pt idx="6703">
                  <c:v>9.2161175045426997</c:v>
                </c:pt>
                <c:pt idx="6704">
                  <c:v>9.2174924288310098</c:v>
                </c:pt>
                <c:pt idx="6705">
                  <c:v>9.2188673531193199</c:v>
                </c:pt>
                <c:pt idx="6706">
                  <c:v>9.22024227740763</c:v>
                </c:pt>
                <c:pt idx="6707">
                  <c:v>9.2216172016959401</c:v>
                </c:pt>
                <c:pt idx="6708">
                  <c:v>9.2229921259842502</c:v>
                </c:pt>
                <c:pt idx="6709">
                  <c:v>9.2243670502725603</c:v>
                </c:pt>
                <c:pt idx="6710">
                  <c:v>9.2257419745608704</c:v>
                </c:pt>
                <c:pt idx="6711">
                  <c:v>9.2271168988491805</c:v>
                </c:pt>
                <c:pt idx="6712">
                  <c:v>9.2284918231374906</c:v>
                </c:pt>
                <c:pt idx="6713">
                  <c:v>9.2298667474258007</c:v>
                </c:pt>
                <c:pt idx="6714">
                  <c:v>9.2312416717141108</c:v>
                </c:pt>
                <c:pt idx="6715">
                  <c:v>9.2326165960024191</c:v>
                </c:pt>
                <c:pt idx="6716">
                  <c:v>9.2339915202907399</c:v>
                </c:pt>
                <c:pt idx="6717">
                  <c:v>9.23536644457905</c:v>
                </c:pt>
                <c:pt idx="6718">
                  <c:v>9.2367413688673601</c:v>
                </c:pt>
                <c:pt idx="6719">
                  <c:v>9.2381162931556595</c:v>
                </c:pt>
                <c:pt idx="6720">
                  <c:v>9.2394912174439696</c:v>
                </c:pt>
                <c:pt idx="6721">
                  <c:v>9.2408661417322797</c:v>
                </c:pt>
                <c:pt idx="6722">
                  <c:v>9.2422410660206005</c:v>
                </c:pt>
                <c:pt idx="6723">
                  <c:v>9.2436159903089106</c:v>
                </c:pt>
                <c:pt idx="6724">
                  <c:v>9.2449909145972207</c:v>
                </c:pt>
                <c:pt idx="6725">
                  <c:v>9.2463658388855308</c:v>
                </c:pt>
                <c:pt idx="6726">
                  <c:v>9.2477407631738409</c:v>
                </c:pt>
                <c:pt idx="6727">
                  <c:v>9.2491156874621403</c:v>
                </c:pt>
                <c:pt idx="6728">
                  <c:v>9.2504906117504504</c:v>
                </c:pt>
                <c:pt idx="6729">
                  <c:v>9.2518655360387605</c:v>
                </c:pt>
                <c:pt idx="6730">
                  <c:v>9.2532404603270795</c:v>
                </c:pt>
                <c:pt idx="6731">
                  <c:v>9.2546153846153896</c:v>
                </c:pt>
                <c:pt idx="6732">
                  <c:v>9.2559903089036997</c:v>
                </c:pt>
                <c:pt idx="6733">
                  <c:v>9.2573652331920098</c:v>
                </c:pt>
                <c:pt idx="6734">
                  <c:v>9.2587401574803199</c:v>
                </c:pt>
                <c:pt idx="6735">
                  <c:v>9.26011508176863</c:v>
                </c:pt>
                <c:pt idx="6736">
                  <c:v>9.2614900060569401</c:v>
                </c:pt>
                <c:pt idx="6737">
                  <c:v>9.2628649303452502</c:v>
                </c:pt>
                <c:pt idx="6738">
                  <c:v>9.2642398546335603</c:v>
                </c:pt>
                <c:pt idx="6739">
                  <c:v>9.2656147789218704</c:v>
                </c:pt>
                <c:pt idx="6740">
                  <c:v>9.2669897032101805</c:v>
                </c:pt>
                <c:pt idx="6741">
                  <c:v>9.2683646274984905</c:v>
                </c:pt>
                <c:pt idx="6742">
                  <c:v>9.2697395517868006</c:v>
                </c:pt>
                <c:pt idx="6743">
                  <c:v>9.2711144760751107</c:v>
                </c:pt>
                <c:pt idx="6744">
                  <c:v>9.2724894003634208</c:v>
                </c:pt>
                <c:pt idx="6745">
                  <c:v>9.2738643246517292</c:v>
                </c:pt>
                <c:pt idx="6746">
                  <c:v>9.2752392489400393</c:v>
                </c:pt>
                <c:pt idx="6747">
                  <c:v>9.2766141732283494</c:v>
                </c:pt>
                <c:pt idx="6748">
                  <c:v>9.2779890975166595</c:v>
                </c:pt>
                <c:pt idx="6749">
                  <c:v>9.2793640218049696</c:v>
                </c:pt>
                <c:pt idx="6750">
                  <c:v>9.2807389460932797</c:v>
                </c:pt>
                <c:pt idx="6751">
                  <c:v>9.2821138703815897</c:v>
                </c:pt>
                <c:pt idx="6752">
                  <c:v>9.2834887946698998</c:v>
                </c:pt>
                <c:pt idx="6753">
                  <c:v>9.2848637189582099</c:v>
                </c:pt>
                <c:pt idx="6754">
                  <c:v>9.28623864324652</c:v>
                </c:pt>
                <c:pt idx="6755">
                  <c:v>9.2876135675348301</c:v>
                </c:pt>
                <c:pt idx="6756">
                  <c:v>9.2889884918231402</c:v>
                </c:pt>
                <c:pt idx="6757">
                  <c:v>9.2903634161114503</c:v>
                </c:pt>
                <c:pt idx="6758">
                  <c:v>9.2917383403997604</c:v>
                </c:pt>
                <c:pt idx="6759">
                  <c:v>9.2931132646880705</c:v>
                </c:pt>
                <c:pt idx="6760">
                  <c:v>9.2944881889763806</c:v>
                </c:pt>
                <c:pt idx="6761">
                  <c:v>9.2958631132646907</c:v>
                </c:pt>
                <c:pt idx="6762">
                  <c:v>9.2972380375530008</c:v>
                </c:pt>
                <c:pt idx="6763">
                  <c:v>9.2986129618413091</c:v>
                </c:pt>
                <c:pt idx="6764">
                  <c:v>9.2999878861296192</c:v>
                </c:pt>
                <c:pt idx="6765">
                  <c:v>9.3013628104179293</c:v>
                </c:pt>
                <c:pt idx="6766">
                  <c:v>9.3027377347062394</c:v>
                </c:pt>
                <c:pt idx="6767">
                  <c:v>9.3041126589945495</c:v>
                </c:pt>
                <c:pt idx="6768">
                  <c:v>9.3054875832828596</c:v>
                </c:pt>
                <c:pt idx="6769">
                  <c:v>9.3068625075711697</c:v>
                </c:pt>
                <c:pt idx="6770">
                  <c:v>9.3082374318594798</c:v>
                </c:pt>
                <c:pt idx="6771">
                  <c:v>9.3096123561477899</c:v>
                </c:pt>
                <c:pt idx="6772">
                  <c:v>9.3109872804361</c:v>
                </c:pt>
                <c:pt idx="6773">
                  <c:v>9.3123622047244101</c:v>
                </c:pt>
                <c:pt idx="6774">
                  <c:v>9.3137371290127202</c:v>
                </c:pt>
                <c:pt idx="6775">
                  <c:v>9.3151120533010303</c:v>
                </c:pt>
                <c:pt idx="6776">
                  <c:v>9.3164869775893404</c:v>
                </c:pt>
                <c:pt idx="6777">
                  <c:v>9.3178619018776505</c:v>
                </c:pt>
                <c:pt idx="6778">
                  <c:v>9.3192368261659606</c:v>
                </c:pt>
                <c:pt idx="6779">
                  <c:v>9.3206117504542707</c:v>
                </c:pt>
                <c:pt idx="6780">
                  <c:v>9.3219866747425808</c:v>
                </c:pt>
                <c:pt idx="6781">
                  <c:v>9.3233615990308891</c:v>
                </c:pt>
                <c:pt idx="6782">
                  <c:v>9.3247365233191992</c:v>
                </c:pt>
                <c:pt idx="6783">
                  <c:v>9.3261114476075093</c:v>
                </c:pt>
                <c:pt idx="6784">
                  <c:v>9.3274863718958194</c:v>
                </c:pt>
                <c:pt idx="6785">
                  <c:v>9.3288612961841295</c:v>
                </c:pt>
                <c:pt idx="6786">
                  <c:v>9.3302362204724396</c:v>
                </c:pt>
                <c:pt idx="6787">
                  <c:v>9.3316111447607497</c:v>
                </c:pt>
                <c:pt idx="6788">
                  <c:v>9.3329860690490598</c:v>
                </c:pt>
                <c:pt idx="6789">
                  <c:v>9.3343609933373699</c:v>
                </c:pt>
                <c:pt idx="6790">
                  <c:v>9.33573591762568</c:v>
                </c:pt>
                <c:pt idx="6791">
                  <c:v>9.3371108419139901</c:v>
                </c:pt>
                <c:pt idx="6792">
                  <c:v>9.3384857662023002</c:v>
                </c:pt>
                <c:pt idx="6793">
                  <c:v>9.3398606904906103</c:v>
                </c:pt>
                <c:pt idx="6794">
                  <c:v>9.3412356147789204</c:v>
                </c:pt>
                <c:pt idx="6795">
                  <c:v>9.3426105390672305</c:v>
                </c:pt>
                <c:pt idx="6796">
                  <c:v>9.3439854633555406</c:v>
                </c:pt>
                <c:pt idx="6797">
                  <c:v>9.3453603876438507</c:v>
                </c:pt>
                <c:pt idx="6798">
                  <c:v>9.3467353119321608</c:v>
                </c:pt>
                <c:pt idx="6799">
                  <c:v>9.3481102362204709</c:v>
                </c:pt>
                <c:pt idx="6800">
                  <c:v>9.3494851605087792</c:v>
                </c:pt>
                <c:pt idx="6801">
                  <c:v>9.3508600847970893</c:v>
                </c:pt>
                <c:pt idx="6802">
                  <c:v>9.3522350090853994</c:v>
                </c:pt>
                <c:pt idx="6803">
                  <c:v>9.3536099333737095</c:v>
                </c:pt>
                <c:pt idx="6804">
                  <c:v>9.3549848576620303</c:v>
                </c:pt>
                <c:pt idx="6805">
                  <c:v>9.3563597819503403</c:v>
                </c:pt>
                <c:pt idx="6806">
                  <c:v>9.3577347062386504</c:v>
                </c:pt>
                <c:pt idx="6807">
                  <c:v>9.3591096305269499</c:v>
                </c:pt>
                <c:pt idx="6808">
                  <c:v>9.36048455481526</c:v>
                </c:pt>
                <c:pt idx="6809">
                  <c:v>9.3618594791035701</c:v>
                </c:pt>
                <c:pt idx="6810">
                  <c:v>9.3632344033918802</c:v>
                </c:pt>
                <c:pt idx="6811">
                  <c:v>9.3646093276801992</c:v>
                </c:pt>
                <c:pt idx="6812">
                  <c:v>9.3659842519685093</c:v>
                </c:pt>
                <c:pt idx="6813">
                  <c:v>9.3673591762568194</c:v>
                </c:pt>
                <c:pt idx="6814">
                  <c:v>9.3687341005451295</c:v>
                </c:pt>
                <c:pt idx="6815">
                  <c:v>9.3701090248334307</c:v>
                </c:pt>
                <c:pt idx="6816">
                  <c:v>9.3714839491217408</c:v>
                </c:pt>
                <c:pt idx="6817">
                  <c:v>9.3728588734100509</c:v>
                </c:pt>
                <c:pt idx="6818">
                  <c:v>9.3742337976983698</c:v>
                </c:pt>
                <c:pt idx="6819">
                  <c:v>9.3756087219866799</c:v>
                </c:pt>
                <c:pt idx="6820">
                  <c:v>9.37698364627499</c:v>
                </c:pt>
                <c:pt idx="6821">
                  <c:v>9.3783585705633001</c:v>
                </c:pt>
                <c:pt idx="6822">
                  <c:v>9.3797334948516102</c:v>
                </c:pt>
                <c:pt idx="6823">
                  <c:v>9.3811084191399203</c:v>
                </c:pt>
                <c:pt idx="6824">
                  <c:v>9.3824833434282304</c:v>
                </c:pt>
                <c:pt idx="6825">
                  <c:v>9.3838582677165405</c:v>
                </c:pt>
                <c:pt idx="6826">
                  <c:v>9.3852331920048506</c:v>
                </c:pt>
                <c:pt idx="6827">
                  <c:v>9.3866081162931607</c:v>
                </c:pt>
                <c:pt idx="6828">
                  <c:v>9.3879830405814708</c:v>
                </c:pt>
                <c:pt idx="6829">
                  <c:v>9.3893579648697791</c:v>
                </c:pt>
                <c:pt idx="6830">
                  <c:v>9.3907328891580892</c:v>
                </c:pt>
                <c:pt idx="6831">
                  <c:v>9.3921078134463993</c:v>
                </c:pt>
                <c:pt idx="6832">
                  <c:v>9.3934827377347094</c:v>
                </c:pt>
                <c:pt idx="6833">
                  <c:v>9.3948576620230195</c:v>
                </c:pt>
                <c:pt idx="6834">
                  <c:v>9.3962325863113296</c:v>
                </c:pt>
                <c:pt idx="6835">
                  <c:v>9.3976075105996397</c:v>
                </c:pt>
                <c:pt idx="6836">
                  <c:v>9.3989824348879498</c:v>
                </c:pt>
                <c:pt idx="6837">
                  <c:v>9.4003573591762599</c:v>
                </c:pt>
                <c:pt idx="6838">
                  <c:v>9.40173228346457</c:v>
                </c:pt>
                <c:pt idx="6839">
                  <c:v>9.4031072077528801</c:v>
                </c:pt>
                <c:pt idx="6840">
                  <c:v>9.4044821320411902</c:v>
                </c:pt>
                <c:pt idx="6841">
                  <c:v>9.4058570563295003</c:v>
                </c:pt>
                <c:pt idx="6842">
                  <c:v>9.4072319806178104</c:v>
                </c:pt>
                <c:pt idx="6843">
                  <c:v>9.4086069049061205</c:v>
                </c:pt>
                <c:pt idx="6844">
                  <c:v>9.4099818291944306</c:v>
                </c:pt>
                <c:pt idx="6845">
                  <c:v>9.4113567534827407</c:v>
                </c:pt>
                <c:pt idx="6846">
                  <c:v>9.4127316777710508</c:v>
                </c:pt>
                <c:pt idx="6847">
                  <c:v>9.4141066020593591</c:v>
                </c:pt>
                <c:pt idx="6848">
                  <c:v>9.4154815263476692</c:v>
                </c:pt>
                <c:pt idx="6849">
                  <c:v>9.4168564506359793</c:v>
                </c:pt>
                <c:pt idx="6850">
                  <c:v>9.4182313749242894</c:v>
                </c:pt>
                <c:pt idx="6851">
                  <c:v>9.4196062992125995</c:v>
                </c:pt>
                <c:pt idx="6852">
                  <c:v>9.4209812235009096</c:v>
                </c:pt>
                <c:pt idx="6853">
                  <c:v>9.4223561477892197</c:v>
                </c:pt>
                <c:pt idx="6854">
                  <c:v>9.4237310720775298</c:v>
                </c:pt>
                <c:pt idx="6855">
                  <c:v>9.4251059963658399</c:v>
                </c:pt>
                <c:pt idx="6856">
                  <c:v>9.42648092065415</c:v>
                </c:pt>
                <c:pt idx="6857">
                  <c:v>9.4278558449424601</c:v>
                </c:pt>
                <c:pt idx="6858">
                  <c:v>9.4292307692307702</c:v>
                </c:pt>
                <c:pt idx="6859">
                  <c:v>9.4306056935190803</c:v>
                </c:pt>
                <c:pt idx="6860">
                  <c:v>9.4319806178073904</c:v>
                </c:pt>
                <c:pt idx="6861">
                  <c:v>9.4333555420957005</c:v>
                </c:pt>
                <c:pt idx="6862">
                  <c:v>9.4347304663840106</c:v>
                </c:pt>
                <c:pt idx="6863">
                  <c:v>9.4361053906723207</c:v>
                </c:pt>
                <c:pt idx="6864">
                  <c:v>9.4374803149606308</c:v>
                </c:pt>
                <c:pt idx="6865">
                  <c:v>9.4388552392489409</c:v>
                </c:pt>
                <c:pt idx="6866">
                  <c:v>9.4402301635372492</c:v>
                </c:pt>
                <c:pt idx="6867">
                  <c:v>9.4416050878255593</c:v>
                </c:pt>
                <c:pt idx="6868">
                  <c:v>9.4429800121138694</c:v>
                </c:pt>
                <c:pt idx="6869">
                  <c:v>9.4443549364021795</c:v>
                </c:pt>
                <c:pt idx="6870">
                  <c:v>9.4457298606904896</c:v>
                </c:pt>
                <c:pt idx="6871">
                  <c:v>9.4471047849787997</c:v>
                </c:pt>
                <c:pt idx="6872">
                  <c:v>9.4484797092671098</c:v>
                </c:pt>
                <c:pt idx="6873">
                  <c:v>9.4498546335554199</c:v>
                </c:pt>
                <c:pt idx="6874">
                  <c:v>9.45122955784373</c:v>
                </c:pt>
                <c:pt idx="6875">
                  <c:v>9.4526044821320401</c:v>
                </c:pt>
                <c:pt idx="6876">
                  <c:v>9.4539794064203502</c:v>
                </c:pt>
                <c:pt idx="6877">
                  <c:v>9.4553543307086603</c:v>
                </c:pt>
                <c:pt idx="6878">
                  <c:v>9.4567292549969704</c:v>
                </c:pt>
                <c:pt idx="6879">
                  <c:v>9.4581041792852805</c:v>
                </c:pt>
                <c:pt idx="6880">
                  <c:v>9.4594791035735906</c:v>
                </c:pt>
                <c:pt idx="6881">
                  <c:v>9.4608540278619007</c:v>
                </c:pt>
                <c:pt idx="6882">
                  <c:v>9.4622289521502108</c:v>
                </c:pt>
                <c:pt idx="6883">
                  <c:v>9.4636038764385209</c:v>
                </c:pt>
                <c:pt idx="6884">
                  <c:v>9.4649788007268292</c:v>
                </c:pt>
                <c:pt idx="6885">
                  <c:v>9.4663537250151499</c:v>
                </c:pt>
                <c:pt idx="6886">
                  <c:v>9.4677286493034494</c:v>
                </c:pt>
                <c:pt idx="6887">
                  <c:v>9.4691035735917595</c:v>
                </c:pt>
                <c:pt idx="6888">
                  <c:v>9.4704784978800696</c:v>
                </c:pt>
                <c:pt idx="6889">
                  <c:v>9.4718534221683797</c:v>
                </c:pt>
                <c:pt idx="6890">
                  <c:v>9.4732283464566898</c:v>
                </c:pt>
                <c:pt idx="6891">
                  <c:v>9.4746032707449999</c:v>
                </c:pt>
                <c:pt idx="6892">
                  <c:v>9.47597819503331</c:v>
                </c:pt>
                <c:pt idx="6893">
                  <c:v>9.4773531193216307</c:v>
                </c:pt>
                <c:pt idx="6894">
                  <c:v>9.4787280436099302</c:v>
                </c:pt>
                <c:pt idx="6895">
                  <c:v>9.4801029678982403</c:v>
                </c:pt>
                <c:pt idx="6896">
                  <c:v>9.4814778921865503</c:v>
                </c:pt>
                <c:pt idx="6897">
                  <c:v>9.4828528164748604</c:v>
                </c:pt>
                <c:pt idx="6898">
                  <c:v>9.4842277407631705</c:v>
                </c:pt>
                <c:pt idx="6899">
                  <c:v>9.4856026650514806</c:v>
                </c:pt>
                <c:pt idx="6900">
                  <c:v>9.4869775893397996</c:v>
                </c:pt>
                <c:pt idx="6901">
                  <c:v>9.4883525136281097</c:v>
                </c:pt>
                <c:pt idx="6902">
                  <c:v>9.4897274379164092</c:v>
                </c:pt>
                <c:pt idx="6903">
                  <c:v>9.4911023622047299</c:v>
                </c:pt>
                <c:pt idx="6904">
                  <c:v>9.49247728649304</c:v>
                </c:pt>
                <c:pt idx="6905">
                  <c:v>9.4938522107813501</c:v>
                </c:pt>
                <c:pt idx="6906">
                  <c:v>9.4952271350696602</c:v>
                </c:pt>
                <c:pt idx="6907">
                  <c:v>9.4966020593579703</c:v>
                </c:pt>
                <c:pt idx="6908">
                  <c:v>9.4979769836462804</c:v>
                </c:pt>
                <c:pt idx="6909">
                  <c:v>9.4993519079345905</c:v>
                </c:pt>
                <c:pt idx="6910">
                  <c:v>9.5007268322229006</c:v>
                </c:pt>
                <c:pt idx="6911">
                  <c:v>9.5021017565112107</c:v>
                </c:pt>
                <c:pt idx="6912">
                  <c:v>9.5034766807995208</c:v>
                </c:pt>
                <c:pt idx="6913">
                  <c:v>9.5048516050878291</c:v>
                </c:pt>
                <c:pt idx="6914">
                  <c:v>9.5062265293761392</c:v>
                </c:pt>
                <c:pt idx="6915">
                  <c:v>9.5076014536644493</c:v>
                </c:pt>
                <c:pt idx="6916">
                  <c:v>9.5089763779527594</c:v>
                </c:pt>
                <c:pt idx="6917">
                  <c:v>9.5103513022410695</c:v>
                </c:pt>
                <c:pt idx="6918">
                  <c:v>9.5117262265293796</c:v>
                </c:pt>
                <c:pt idx="6919">
                  <c:v>9.5131011508176897</c:v>
                </c:pt>
                <c:pt idx="6920">
                  <c:v>9.5144760751059998</c:v>
                </c:pt>
                <c:pt idx="6921">
                  <c:v>9.5158509993943099</c:v>
                </c:pt>
                <c:pt idx="6922">
                  <c:v>9.51722592368262</c:v>
                </c:pt>
                <c:pt idx="6923">
                  <c:v>9.5186008479709301</c:v>
                </c:pt>
                <c:pt idx="6924">
                  <c:v>9.5199757722592402</c:v>
                </c:pt>
                <c:pt idx="6925">
                  <c:v>9.5213506965475503</c:v>
                </c:pt>
                <c:pt idx="6926">
                  <c:v>9.5227256208358604</c:v>
                </c:pt>
                <c:pt idx="6927">
                  <c:v>9.5241005451241705</c:v>
                </c:pt>
                <c:pt idx="6928">
                  <c:v>9.5254754694124806</c:v>
                </c:pt>
                <c:pt idx="6929">
                  <c:v>9.5268503937007907</c:v>
                </c:pt>
                <c:pt idx="6930">
                  <c:v>9.5282253179891008</c:v>
                </c:pt>
                <c:pt idx="6931">
                  <c:v>9.5296002422774109</c:v>
                </c:pt>
                <c:pt idx="6932">
                  <c:v>9.5309751665657192</c:v>
                </c:pt>
                <c:pt idx="6933">
                  <c:v>9.5323500908540293</c:v>
                </c:pt>
                <c:pt idx="6934">
                  <c:v>9.5337250151423394</c:v>
                </c:pt>
                <c:pt idx="6935">
                  <c:v>9.5350999394306495</c:v>
                </c:pt>
                <c:pt idx="6936">
                  <c:v>9.5364748637189596</c:v>
                </c:pt>
                <c:pt idx="6937">
                  <c:v>9.5378497880072697</c:v>
                </c:pt>
                <c:pt idx="6938">
                  <c:v>9.5392247122955798</c:v>
                </c:pt>
                <c:pt idx="6939">
                  <c:v>9.5405996365838899</c:v>
                </c:pt>
                <c:pt idx="6940">
                  <c:v>9.5419745608722</c:v>
                </c:pt>
                <c:pt idx="6941">
                  <c:v>9.5433494851605101</c:v>
                </c:pt>
                <c:pt idx="6942">
                  <c:v>9.5447244094488202</c:v>
                </c:pt>
                <c:pt idx="6943">
                  <c:v>9.5460993337371303</c:v>
                </c:pt>
                <c:pt idx="6944">
                  <c:v>9.5474742580254404</c:v>
                </c:pt>
                <c:pt idx="6945">
                  <c:v>9.5488491823137505</c:v>
                </c:pt>
                <c:pt idx="6946">
                  <c:v>9.5502241066020606</c:v>
                </c:pt>
                <c:pt idx="6947">
                  <c:v>9.5515990308903707</c:v>
                </c:pt>
                <c:pt idx="6948">
                  <c:v>9.5529739551786808</c:v>
                </c:pt>
                <c:pt idx="6949">
                  <c:v>9.5543488794669909</c:v>
                </c:pt>
                <c:pt idx="6950">
                  <c:v>9.5557238037552992</c:v>
                </c:pt>
                <c:pt idx="6951">
                  <c:v>9.5570987280436093</c:v>
                </c:pt>
                <c:pt idx="6952">
                  <c:v>9.5584736523319194</c:v>
                </c:pt>
                <c:pt idx="6953">
                  <c:v>9.5598485766202295</c:v>
                </c:pt>
                <c:pt idx="6954">
                  <c:v>9.5612235009085396</c:v>
                </c:pt>
                <c:pt idx="6955">
                  <c:v>9.5625984251968497</c:v>
                </c:pt>
                <c:pt idx="6956">
                  <c:v>9.5639733494851598</c:v>
                </c:pt>
                <c:pt idx="6957">
                  <c:v>9.5653482737734699</c:v>
                </c:pt>
                <c:pt idx="6958">
                  <c:v>9.56672319806178</c:v>
                </c:pt>
                <c:pt idx="6959">
                  <c:v>9.5680981223500901</c:v>
                </c:pt>
                <c:pt idx="6960">
                  <c:v>9.5694730466384001</c:v>
                </c:pt>
                <c:pt idx="6961">
                  <c:v>9.5708479709267102</c:v>
                </c:pt>
                <c:pt idx="6962">
                  <c:v>9.5722228952150203</c:v>
                </c:pt>
                <c:pt idx="6963">
                  <c:v>9.5735978195033304</c:v>
                </c:pt>
                <c:pt idx="6964">
                  <c:v>9.5749727437916405</c:v>
                </c:pt>
                <c:pt idx="6965">
                  <c:v>9.5763476680799506</c:v>
                </c:pt>
                <c:pt idx="6966">
                  <c:v>9.5777225923682607</c:v>
                </c:pt>
                <c:pt idx="6967">
                  <c:v>9.5790975166565708</c:v>
                </c:pt>
                <c:pt idx="6968">
                  <c:v>9.5804724409448792</c:v>
                </c:pt>
                <c:pt idx="6969">
                  <c:v>9.5818473652331893</c:v>
                </c:pt>
                <c:pt idx="6970">
                  <c:v>9.5832222895214993</c:v>
                </c:pt>
                <c:pt idx="6971">
                  <c:v>9.5845972138098094</c:v>
                </c:pt>
                <c:pt idx="6972">
                  <c:v>9.5859721380981195</c:v>
                </c:pt>
                <c:pt idx="6973">
                  <c:v>9.5873470623864296</c:v>
                </c:pt>
                <c:pt idx="6974">
                  <c:v>9.5887219866747397</c:v>
                </c:pt>
                <c:pt idx="6975">
                  <c:v>9.5900969109630498</c:v>
                </c:pt>
                <c:pt idx="6976">
                  <c:v>9.5914718352513599</c:v>
                </c:pt>
                <c:pt idx="6977">
                  <c:v>9.59284675953967</c:v>
                </c:pt>
                <c:pt idx="6978">
                  <c:v>9.5942216838279801</c:v>
                </c:pt>
                <c:pt idx="6979">
                  <c:v>9.5955966081162902</c:v>
                </c:pt>
                <c:pt idx="6980">
                  <c:v>9.5969715324046003</c:v>
                </c:pt>
                <c:pt idx="6981">
                  <c:v>9.5983464566929193</c:v>
                </c:pt>
                <c:pt idx="6982">
                  <c:v>9.5997213809812205</c:v>
                </c:pt>
                <c:pt idx="6983">
                  <c:v>9.6010963052695306</c:v>
                </c:pt>
                <c:pt idx="6984">
                  <c:v>9.6024712295578407</c:v>
                </c:pt>
                <c:pt idx="6985">
                  <c:v>9.6038461538461508</c:v>
                </c:pt>
                <c:pt idx="6986">
                  <c:v>9.6052210781344591</c:v>
                </c:pt>
                <c:pt idx="6987">
                  <c:v>9.6065960024227799</c:v>
                </c:pt>
                <c:pt idx="6988">
                  <c:v>9.60797092671109</c:v>
                </c:pt>
                <c:pt idx="6989">
                  <c:v>9.6093458509994001</c:v>
                </c:pt>
                <c:pt idx="6990">
                  <c:v>9.6107207752877102</c:v>
                </c:pt>
                <c:pt idx="6991">
                  <c:v>9.6120956995760203</c:v>
                </c:pt>
                <c:pt idx="6992">
                  <c:v>9.6134706238643304</c:v>
                </c:pt>
                <c:pt idx="6993">
                  <c:v>9.6148455481526405</c:v>
                </c:pt>
                <c:pt idx="6994">
                  <c:v>9.6162204724409506</c:v>
                </c:pt>
                <c:pt idx="6995">
                  <c:v>9.6175953967292607</c:v>
                </c:pt>
                <c:pt idx="6996">
                  <c:v>9.6189703210175708</c:v>
                </c:pt>
                <c:pt idx="6997">
                  <c:v>9.6203452453058809</c:v>
                </c:pt>
                <c:pt idx="6998">
                  <c:v>9.6217201695941892</c:v>
                </c:pt>
                <c:pt idx="6999">
                  <c:v>9.6230950938824993</c:v>
                </c:pt>
                <c:pt idx="7000">
                  <c:v>9.6244700181708094</c:v>
                </c:pt>
                <c:pt idx="7001">
                  <c:v>9.6258449424591195</c:v>
                </c:pt>
                <c:pt idx="7002">
                  <c:v>9.6272198667474296</c:v>
                </c:pt>
                <c:pt idx="7003">
                  <c:v>9.6285947910357397</c:v>
                </c:pt>
                <c:pt idx="7004">
                  <c:v>9.6299697153240498</c:v>
                </c:pt>
                <c:pt idx="7005">
                  <c:v>9.6313446396123599</c:v>
                </c:pt>
                <c:pt idx="7006">
                  <c:v>9.63271956390067</c:v>
                </c:pt>
                <c:pt idx="7007">
                  <c:v>9.6340944881889801</c:v>
                </c:pt>
                <c:pt idx="7008">
                  <c:v>9.6354694124772902</c:v>
                </c:pt>
                <c:pt idx="7009">
                  <c:v>9.6368443367656003</c:v>
                </c:pt>
                <c:pt idx="7010">
                  <c:v>9.6382192610539104</c:v>
                </c:pt>
                <c:pt idx="7011">
                  <c:v>9.6395941853422205</c:v>
                </c:pt>
                <c:pt idx="7012">
                  <c:v>9.6409691096305306</c:v>
                </c:pt>
                <c:pt idx="7013">
                  <c:v>9.6423440339188407</c:v>
                </c:pt>
                <c:pt idx="7014">
                  <c:v>9.6437189582071507</c:v>
                </c:pt>
                <c:pt idx="7015">
                  <c:v>9.6450938824954608</c:v>
                </c:pt>
                <c:pt idx="7016">
                  <c:v>9.6464688067837692</c:v>
                </c:pt>
                <c:pt idx="7017">
                  <c:v>9.6478437310720793</c:v>
                </c:pt>
                <c:pt idx="7018">
                  <c:v>9.6492186553603894</c:v>
                </c:pt>
                <c:pt idx="7019">
                  <c:v>9.6505935796486995</c:v>
                </c:pt>
                <c:pt idx="7020">
                  <c:v>9.6519685039370096</c:v>
                </c:pt>
                <c:pt idx="7021">
                  <c:v>9.6533434282253197</c:v>
                </c:pt>
                <c:pt idx="7022">
                  <c:v>9.6547183525136298</c:v>
                </c:pt>
                <c:pt idx="7023">
                  <c:v>9.6560932768019399</c:v>
                </c:pt>
                <c:pt idx="7024">
                  <c:v>9.6574682010902499</c:v>
                </c:pt>
                <c:pt idx="7025">
                  <c:v>9.65884312537856</c:v>
                </c:pt>
                <c:pt idx="7026">
                  <c:v>9.6602180496668701</c:v>
                </c:pt>
                <c:pt idx="7027">
                  <c:v>9.6615929739551802</c:v>
                </c:pt>
                <c:pt idx="7028">
                  <c:v>9.6629678982434903</c:v>
                </c:pt>
                <c:pt idx="7029">
                  <c:v>9.6643428225318004</c:v>
                </c:pt>
                <c:pt idx="7030">
                  <c:v>9.6657177468201105</c:v>
                </c:pt>
                <c:pt idx="7031">
                  <c:v>9.6670926711084206</c:v>
                </c:pt>
                <c:pt idx="7032">
                  <c:v>9.6684675953967307</c:v>
                </c:pt>
                <c:pt idx="7033">
                  <c:v>9.6698425196850408</c:v>
                </c:pt>
                <c:pt idx="7034">
                  <c:v>9.6712174439733491</c:v>
                </c:pt>
                <c:pt idx="7035">
                  <c:v>9.6725923682616592</c:v>
                </c:pt>
                <c:pt idx="7036">
                  <c:v>9.6739672925499693</c:v>
                </c:pt>
                <c:pt idx="7037">
                  <c:v>9.6753422168382794</c:v>
                </c:pt>
                <c:pt idx="7038">
                  <c:v>9.6767171411265895</c:v>
                </c:pt>
                <c:pt idx="7039">
                  <c:v>9.6780920654148996</c:v>
                </c:pt>
                <c:pt idx="7040">
                  <c:v>9.6794669897032097</c:v>
                </c:pt>
                <c:pt idx="7041">
                  <c:v>9.6808419139915198</c:v>
                </c:pt>
                <c:pt idx="7042">
                  <c:v>9.6822168382798299</c:v>
                </c:pt>
                <c:pt idx="7043">
                  <c:v>9.68359176256814</c:v>
                </c:pt>
                <c:pt idx="7044">
                  <c:v>9.6849666868564501</c:v>
                </c:pt>
                <c:pt idx="7045">
                  <c:v>9.6863416111447602</c:v>
                </c:pt>
                <c:pt idx="7046">
                  <c:v>9.6877165354330703</c:v>
                </c:pt>
                <c:pt idx="7047">
                  <c:v>9.6890914597213804</c:v>
                </c:pt>
                <c:pt idx="7048">
                  <c:v>9.6904663840096905</c:v>
                </c:pt>
                <c:pt idx="7049">
                  <c:v>9.6918413082980006</c:v>
                </c:pt>
                <c:pt idx="7050">
                  <c:v>9.6932162325863107</c:v>
                </c:pt>
                <c:pt idx="7051">
                  <c:v>9.6945911568746208</c:v>
                </c:pt>
                <c:pt idx="7052">
                  <c:v>9.6959660811629291</c:v>
                </c:pt>
                <c:pt idx="7053">
                  <c:v>9.6973410054512392</c:v>
                </c:pt>
                <c:pt idx="7054">
                  <c:v>9.6987159297395493</c:v>
                </c:pt>
                <c:pt idx="7055">
                  <c:v>9.7000908540278594</c:v>
                </c:pt>
                <c:pt idx="7056">
                  <c:v>9.7014657783161695</c:v>
                </c:pt>
                <c:pt idx="7057">
                  <c:v>9.7028407026044796</c:v>
                </c:pt>
                <c:pt idx="7058">
                  <c:v>9.7042156268927897</c:v>
                </c:pt>
                <c:pt idx="7059">
                  <c:v>9.7055905511810998</c:v>
                </c:pt>
                <c:pt idx="7060">
                  <c:v>9.7069654754694099</c:v>
                </c:pt>
                <c:pt idx="7061">
                  <c:v>9.70834039975772</c:v>
                </c:pt>
                <c:pt idx="7062">
                  <c:v>9.7097153240460301</c:v>
                </c:pt>
                <c:pt idx="7063">
                  <c:v>9.7110902483343402</c:v>
                </c:pt>
                <c:pt idx="7064">
                  <c:v>9.7124651726226503</c:v>
                </c:pt>
                <c:pt idx="7065">
                  <c:v>9.7138400969109604</c:v>
                </c:pt>
                <c:pt idx="7066">
                  <c:v>9.7152150211992705</c:v>
                </c:pt>
                <c:pt idx="7067">
                  <c:v>9.7165899454875806</c:v>
                </c:pt>
                <c:pt idx="7068">
                  <c:v>9.7179648697758907</c:v>
                </c:pt>
                <c:pt idx="7069">
                  <c:v>9.7193397940642008</c:v>
                </c:pt>
                <c:pt idx="7070">
                  <c:v>9.7207147183525109</c:v>
                </c:pt>
                <c:pt idx="7071">
                  <c:v>9.7220896426408299</c:v>
                </c:pt>
                <c:pt idx="7072">
                  <c:v>9.72346456692914</c:v>
                </c:pt>
                <c:pt idx="7073">
                  <c:v>9.7248394912174501</c:v>
                </c:pt>
                <c:pt idx="7074">
                  <c:v>9.7262144155057602</c:v>
                </c:pt>
                <c:pt idx="7075">
                  <c:v>9.7275893397940703</c:v>
                </c:pt>
                <c:pt idx="7076">
                  <c:v>9.7289642640823804</c:v>
                </c:pt>
                <c:pt idx="7077">
                  <c:v>9.7303391883706905</c:v>
                </c:pt>
                <c:pt idx="7078">
                  <c:v>9.7317141126590005</c:v>
                </c:pt>
                <c:pt idx="7079">
                  <c:v>9.7330890369473106</c:v>
                </c:pt>
                <c:pt idx="7080">
                  <c:v>9.7344639612356207</c:v>
                </c:pt>
                <c:pt idx="7081">
                  <c:v>9.7358388855239308</c:v>
                </c:pt>
                <c:pt idx="7082">
                  <c:v>9.7372138098122392</c:v>
                </c:pt>
                <c:pt idx="7083">
                  <c:v>9.7385887341005493</c:v>
                </c:pt>
                <c:pt idx="7084">
                  <c:v>9.7399636583888594</c:v>
                </c:pt>
                <c:pt idx="7085">
                  <c:v>9.7413385826771695</c:v>
                </c:pt>
                <c:pt idx="7086">
                  <c:v>9.7427135069654796</c:v>
                </c:pt>
                <c:pt idx="7087">
                  <c:v>9.7440884312537897</c:v>
                </c:pt>
                <c:pt idx="7088">
                  <c:v>9.7454633555420997</c:v>
                </c:pt>
                <c:pt idx="7089">
                  <c:v>9.7468382798304098</c:v>
                </c:pt>
                <c:pt idx="7090">
                  <c:v>9.7482132041187199</c:v>
                </c:pt>
                <c:pt idx="7091">
                  <c:v>9.74958812840703</c:v>
                </c:pt>
                <c:pt idx="7092">
                  <c:v>9.7509630526953401</c:v>
                </c:pt>
                <c:pt idx="7093">
                  <c:v>9.7523379769836502</c:v>
                </c:pt>
                <c:pt idx="7094">
                  <c:v>9.7537129012719603</c:v>
                </c:pt>
                <c:pt idx="7095">
                  <c:v>9.7550878255602704</c:v>
                </c:pt>
                <c:pt idx="7096">
                  <c:v>9.7564627498485805</c:v>
                </c:pt>
                <c:pt idx="7097">
                  <c:v>9.7578376741368906</c:v>
                </c:pt>
                <c:pt idx="7098">
                  <c:v>9.7592125984252007</c:v>
                </c:pt>
                <c:pt idx="7099">
                  <c:v>9.7605875227135108</c:v>
                </c:pt>
                <c:pt idx="7100">
                  <c:v>9.7619624470018191</c:v>
                </c:pt>
                <c:pt idx="7101">
                  <c:v>9.7633373712901292</c:v>
                </c:pt>
                <c:pt idx="7102">
                  <c:v>9.7647122955784393</c:v>
                </c:pt>
                <c:pt idx="7103">
                  <c:v>9.7660872198667494</c:v>
                </c:pt>
                <c:pt idx="7104">
                  <c:v>9.7674621441550595</c:v>
                </c:pt>
                <c:pt idx="7105">
                  <c:v>9.7688370684433696</c:v>
                </c:pt>
                <c:pt idx="7106">
                  <c:v>9.7702119927316797</c:v>
                </c:pt>
                <c:pt idx="7107">
                  <c:v>9.7715869170199898</c:v>
                </c:pt>
                <c:pt idx="7108">
                  <c:v>9.7729618413082999</c:v>
                </c:pt>
                <c:pt idx="7109">
                  <c:v>9.77433676559661</c:v>
                </c:pt>
                <c:pt idx="7110">
                  <c:v>9.7757116898849201</c:v>
                </c:pt>
                <c:pt idx="7111">
                  <c:v>9.7770866141732302</c:v>
                </c:pt>
                <c:pt idx="7112">
                  <c:v>9.7784615384615403</c:v>
                </c:pt>
                <c:pt idx="7113">
                  <c:v>9.7798364627498504</c:v>
                </c:pt>
                <c:pt idx="7114">
                  <c:v>9.7812113870381605</c:v>
                </c:pt>
                <c:pt idx="7115">
                  <c:v>9.7825863113264706</c:v>
                </c:pt>
                <c:pt idx="7116">
                  <c:v>9.7839612356147807</c:v>
                </c:pt>
                <c:pt idx="7117">
                  <c:v>9.7853361599030908</c:v>
                </c:pt>
                <c:pt idx="7118">
                  <c:v>9.7867110841913991</c:v>
                </c:pt>
                <c:pt idx="7119">
                  <c:v>9.7880860084797092</c:v>
                </c:pt>
                <c:pt idx="7120">
                  <c:v>9.7894609327680193</c:v>
                </c:pt>
                <c:pt idx="7121">
                  <c:v>9.7908358570563294</c:v>
                </c:pt>
                <c:pt idx="7122">
                  <c:v>9.7922107813446395</c:v>
                </c:pt>
                <c:pt idx="7123">
                  <c:v>9.7935857056329496</c:v>
                </c:pt>
                <c:pt idx="7124">
                  <c:v>9.7949606299212597</c:v>
                </c:pt>
                <c:pt idx="7125">
                  <c:v>9.7963355542095698</c:v>
                </c:pt>
                <c:pt idx="7126">
                  <c:v>9.7977104784978799</c:v>
                </c:pt>
                <c:pt idx="7127">
                  <c:v>9.79908540278619</c:v>
                </c:pt>
                <c:pt idx="7128">
                  <c:v>9.8004603270745001</c:v>
                </c:pt>
                <c:pt idx="7129">
                  <c:v>9.8018352513628102</c:v>
                </c:pt>
                <c:pt idx="7130">
                  <c:v>9.8032101756511203</c:v>
                </c:pt>
                <c:pt idx="7131">
                  <c:v>9.8045850999394304</c:v>
                </c:pt>
                <c:pt idx="7132">
                  <c:v>9.8059600242277405</c:v>
                </c:pt>
                <c:pt idx="7133">
                  <c:v>9.8073349485160506</c:v>
                </c:pt>
                <c:pt idx="7134">
                  <c:v>9.8087098728043607</c:v>
                </c:pt>
                <c:pt idx="7135">
                  <c:v>9.8100847970926708</c:v>
                </c:pt>
                <c:pt idx="7136">
                  <c:v>9.8114597213809809</c:v>
                </c:pt>
                <c:pt idx="7137">
                  <c:v>9.8128346456692892</c:v>
                </c:pt>
                <c:pt idx="7138">
                  <c:v>9.8142095699575993</c:v>
                </c:pt>
                <c:pt idx="7139">
                  <c:v>9.8155844942459094</c:v>
                </c:pt>
                <c:pt idx="7140">
                  <c:v>9.8169594185342195</c:v>
                </c:pt>
                <c:pt idx="7141">
                  <c:v>9.8183343428225296</c:v>
                </c:pt>
                <c:pt idx="7142">
                  <c:v>9.8197092671108397</c:v>
                </c:pt>
                <c:pt idx="7143">
                  <c:v>9.8210841913991498</c:v>
                </c:pt>
                <c:pt idx="7144">
                  <c:v>9.8224591156874599</c:v>
                </c:pt>
                <c:pt idx="7145">
                  <c:v>9.82383403997577</c:v>
                </c:pt>
                <c:pt idx="7146">
                  <c:v>9.8252089642640801</c:v>
                </c:pt>
                <c:pt idx="7147">
                  <c:v>9.8265838885523902</c:v>
                </c:pt>
                <c:pt idx="7148">
                  <c:v>9.8279588128407003</c:v>
                </c:pt>
                <c:pt idx="7149">
                  <c:v>9.8293337371290104</c:v>
                </c:pt>
                <c:pt idx="7150">
                  <c:v>9.8307086614173205</c:v>
                </c:pt>
                <c:pt idx="7151">
                  <c:v>9.8320835857056306</c:v>
                </c:pt>
                <c:pt idx="7152">
                  <c:v>9.8334585099939407</c:v>
                </c:pt>
                <c:pt idx="7153">
                  <c:v>9.8348334342822508</c:v>
                </c:pt>
                <c:pt idx="7154">
                  <c:v>9.8362083585705609</c:v>
                </c:pt>
                <c:pt idx="7155">
                  <c:v>9.8375832828588798</c:v>
                </c:pt>
                <c:pt idx="7156">
                  <c:v>9.8389582071471899</c:v>
                </c:pt>
                <c:pt idx="7157">
                  <c:v>9.8403331314355</c:v>
                </c:pt>
                <c:pt idx="7158">
                  <c:v>9.8417080557238101</c:v>
                </c:pt>
                <c:pt idx="7159">
                  <c:v>9.8430829800121202</c:v>
                </c:pt>
                <c:pt idx="7160">
                  <c:v>9.8444579043004303</c:v>
                </c:pt>
                <c:pt idx="7161">
                  <c:v>9.8458328285887404</c:v>
                </c:pt>
                <c:pt idx="7162">
                  <c:v>9.8472077528770505</c:v>
                </c:pt>
                <c:pt idx="7163">
                  <c:v>9.8485826771653606</c:v>
                </c:pt>
                <c:pt idx="7164">
                  <c:v>9.8499576014536707</c:v>
                </c:pt>
                <c:pt idx="7165">
                  <c:v>9.8513325257419808</c:v>
                </c:pt>
                <c:pt idx="7166">
                  <c:v>9.8527074500302891</c:v>
                </c:pt>
                <c:pt idx="7167">
                  <c:v>9.8540823743185992</c:v>
                </c:pt>
                <c:pt idx="7168">
                  <c:v>9.8554572986069093</c:v>
                </c:pt>
                <c:pt idx="7169">
                  <c:v>9.8568322228952194</c:v>
                </c:pt>
                <c:pt idx="7170">
                  <c:v>9.8582071471835295</c:v>
                </c:pt>
                <c:pt idx="7171">
                  <c:v>9.8595820714718396</c:v>
                </c:pt>
                <c:pt idx="7172">
                  <c:v>9.8609569957601497</c:v>
                </c:pt>
                <c:pt idx="7173">
                  <c:v>9.8623319200484598</c:v>
                </c:pt>
                <c:pt idx="7174">
                  <c:v>9.8637068443367699</c:v>
                </c:pt>
                <c:pt idx="7175">
                  <c:v>9.86508176862508</c:v>
                </c:pt>
                <c:pt idx="7176">
                  <c:v>9.8664566929133901</c:v>
                </c:pt>
                <c:pt idx="7177">
                  <c:v>9.8678316172017002</c:v>
                </c:pt>
                <c:pt idx="7178">
                  <c:v>9.8692065414900103</c:v>
                </c:pt>
                <c:pt idx="7179">
                  <c:v>9.8705814657783204</c:v>
                </c:pt>
                <c:pt idx="7180">
                  <c:v>9.8719563900666305</c:v>
                </c:pt>
                <c:pt idx="7181">
                  <c:v>9.8733313143549406</c:v>
                </c:pt>
                <c:pt idx="7182">
                  <c:v>9.8747062386432507</c:v>
                </c:pt>
                <c:pt idx="7183">
                  <c:v>9.8760811629315608</c:v>
                </c:pt>
                <c:pt idx="7184">
                  <c:v>9.8774560872198691</c:v>
                </c:pt>
                <c:pt idx="7185">
                  <c:v>9.8788310115081792</c:v>
                </c:pt>
                <c:pt idx="7186">
                  <c:v>9.8802059357964893</c:v>
                </c:pt>
                <c:pt idx="7187">
                  <c:v>9.8815808600847994</c:v>
                </c:pt>
                <c:pt idx="7188">
                  <c:v>9.8829557843731095</c:v>
                </c:pt>
                <c:pt idx="7189">
                  <c:v>9.8843307086614196</c:v>
                </c:pt>
                <c:pt idx="7190">
                  <c:v>9.8857056329497297</c:v>
                </c:pt>
                <c:pt idx="7191">
                  <c:v>9.8870805572380398</c:v>
                </c:pt>
                <c:pt idx="7192">
                  <c:v>9.8884554815263499</c:v>
                </c:pt>
                <c:pt idx="7193">
                  <c:v>9.88983040581466</c:v>
                </c:pt>
                <c:pt idx="7194">
                  <c:v>9.8912053301029701</c:v>
                </c:pt>
                <c:pt idx="7195">
                  <c:v>9.8925802543912802</c:v>
                </c:pt>
                <c:pt idx="7196">
                  <c:v>9.8939551786795903</c:v>
                </c:pt>
                <c:pt idx="7197">
                  <c:v>9.8953301029679004</c:v>
                </c:pt>
                <c:pt idx="7198">
                  <c:v>9.8967050272562105</c:v>
                </c:pt>
                <c:pt idx="7199">
                  <c:v>9.8980799515445206</c:v>
                </c:pt>
                <c:pt idx="7200">
                  <c:v>9.8994548758328307</c:v>
                </c:pt>
                <c:pt idx="7201">
                  <c:v>9.9008298001211408</c:v>
                </c:pt>
                <c:pt idx="7202">
                  <c:v>9.9022047244094509</c:v>
                </c:pt>
                <c:pt idx="7203">
                  <c:v>9.9035796486977592</c:v>
                </c:pt>
                <c:pt idx="7204">
                  <c:v>9.9049545729860693</c:v>
                </c:pt>
                <c:pt idx="7205">
                  <c:v>9.9063294972743794</c:v>
                </c:pt>
                <c:pt idx="7206">
                  <c:v>9.9077044215626895</c:v>
                </c:pt>
                <c:pt idx="7207">
                  <c:v>9.9090793458509996</c:v>
                </c:pt>
                <c:pt idx="7208">
                  <c:v>9.9104542701393097</c:v>
                </c:pt>
                <c:pt idx="7209">
                  <c:v>9.9118291944276198</c:v>
                </c:pt>
                <c:pt idx="7210">
                  <c:v>9.9132041187159299</c:v>
                </c:pt>
                <c:pt idx="7211">
                  <c:v>9.91457904300424</c:v>
                </c:pt>
                <c:pt idx="7212">
                  <c:v>9.9159539672925501</c:v>
                </c:pt>
                <c:pt idx="7213">
                  <c:v>9.9173288915808602</c:v>
                </c:pt>
                <c:pt idx="7214">
                  <c:v>9.9187038158691703</c:v>
                </c:pt>
                <c:pt idx="7215">
                  <c:v>9.9200787401574804</c:v>
                </c:pt>
                <c:pt idx="7216">
                  <c:v>9.9214536644457905</c:v>
                </c:pt>
                <c:pt idx="7217">
                  <c:v>9.9228285887341006</c:v>
                </c:pt>
                <c:pt idx="7218">
                  <c:v>9.9242035130224107</c:v>
                </c:pt>
                <c:pt idx="7219">
                  <c:v>9.9255784373107208</c:v>
                </c:pt>
                <c:pt idx="7220">
                  <c:v>9.9269533615990309</c:v>
                </c:pt>
                <c:pt idx="7221">
                  <c:v>9.9283282858873392</c:v>
                </c:pt>
                <c:pt idx="7222">
                  <c:v>9.9297032101756493</c:v>
                </c:pt>
                <c:pt idx="7223">
                  <c:v>9.9310781344639594</c:v>
                </c:pt>
                <c:pt idx="7224">
                  <c:v>9.9324530587522695</c:v>
                </c:pt>
                <c:pt idx="7225">
                  <c:v>9.9338279830405796</c:v>
                </c:pt>
                <c:pt idx="7226">
                  <c:v>9.9352029073288897</c:v>
                </c:pt>
                <c:pt idx="7227">
                  <c:v>9.9365778316171998</c:v>
                </c:pt>
                <c:pt idx="7228">
                  <c:v>9.9379527559055099</c:v>
                </c:pt>
                <c:pt idx="7229">
                  <c:v>9.93932768019382</c:v>
                </c:pt>
                <c:pt idx="7230">
                  <c:v>9.9407026044821301</c:v>
                </c:pt>
                <c:pt idx="7231">
                  <c:v>9.9420775287704402</c:v>
                </c:pt>
                <c:pt idx="7232">
                  <c:v>9.9434524530587503</c:v>
                </c:pt>
                <c:pt idx="7233">
                  <c:v>9.9448273773470603</c:v>
                </c:pt>
                <c:pt idx="7234">
                  <c:v>9.9462023016353704</c:v>
                </c:pt>
                <c:pt idx="7235">
                  <c:v>9.9475772259236805</c:v>
                </c:pt>
                <c:pt idx="7236">
                  <c:v>9.9489521502119906</c:v>
                </c:pt>
                <c:pt idx="7237">
                  <c:v>9.9503270745003007</c:v>
                </c:pt>
                <c:pt idx="7238">
                  <c:v>9.9517019987886108</c:v>
                </c:pt>
                <c:pt idx="7239">
                  <c:v>9.9530769230769192</c:v>
                </c:pt>
                <c:pt idx="7240">
                  <c:v>9.9544518473652293</c:v>
                </c:pt>
                <c:pt idx="7241">
                  <c:v>9.95582677165355</c:v>
                </c:pt>
                <c:pt idx="7242">
                  <c:v>9.9572016959418601</c:v>
                </c:pt>
                <c:pt idx="7243">
                  <c:v>9.9585766202301702</c:v>
                </c:pt>
                <c:pt idx="7244">
                  <c:v>9.9599515445184803</c:v>
                </c:pt>
                <c:pt idx="7245">
                  <c:v>9.9613264688067904</c:v>
                </c:pt>
                <c:pt idx="7246">
                  <c:v>9.9627013930951005</c:v>
                </c:pt>
                <c:pt idx="7247">
                  <c:v>9.9640763173833999</c:v>
                </c:pt>
                <c:pt idx="7248">
                  <c:v>9.9654512416717207</c:v>
                </c:pt>
                <c:pt idx="7249">
                  <c:v>9.9668261659600308</c:v>
                </c:pt>
                <c:pt idx="7250">
                  <c:v>9.9682010902483391</c:v>
                </c:pt>
                <c:pt idx="7251">
                  <c:v>9.9695760145366492</c:v>
                </c:pt>
                <c:pt idx="7252">
                  <c:v>9.9709509388249593</c:v>
                </c:pt>
                <c:pt idx="7253">
                  <c:v>9.9723258631132694</c:v>
                </c:pt>
                <c:pt idx="7254">
                  <c:v>9.9737007874015795</c:v>
                </c:pt>
                <c:pt idx="7255">
                  <c:v>9.9750757116898807</c:v>
                </c:pt>
                <c:pt idx="7256">
                  <c:v>9.9764506359781997</c:v>
                </c:pt>
                <c:pt idx="7257">
                  <c:v>9.9778255602665098</c:v>
                </c:pt>
                <c:pt idx="7258">
                  <c:v>9.9792004845548199</c:v>
                </c:pt>
                <c:pt idx="7259">
                  <c:v>9.98057540884313</c:v>
                </c:pt>
                <c:pt idx="7260">
                  <c:v>9.9819503331314401</c:v>
                </c:pt>
                <c:pt idx="7261">
                  <c:v>9.9833252574197502</c:v>
                </c:pt>
                <c:pt idx="7262">
                  <c:v>9.9847001817080603</c:v>
                </c:pt>
                <c:pt idx="7263">
                  <c:v>9.9860751059963704</c:v>
                </c:pt>
                <c:pt idx="7264">
                  <c:v>9.9874500302846805</c:v>
                </c:pt>
                <c:pt idx="7265">
                  <c:v>9.9888249545729906</c:v>
                </c:pt>
                <c:pt idx="7266">
                  <c:v>9.9901998788613007</c:v>
                </c:pt>
                <c:pt idx="7267">
                  <c:v>9.9915748031496108</c:v>
                </c:pt>
                <c:pt idx="7268">
                  <c:v>9.9929497274379209</c:v>
                </c:pt>
                <c:pt idx="7269">
                  <c:v>9.9943246517262292</c:v>
                </c:pt>
                <c:pt idx="7270">
                  <c:v>9.9956995760145393</c:v>
                </c:pt>
                <c:pt idx="7271">
                  <c:v>9.9970745003028494</c:v>
                </c:pt>
                <c:pt idx="7272">
                  <c:v>9.9984494245911595</c:v>
                </c:pt>
                <c:pt idx="7273">
                  <c:v>9.9998243488794696</c:v>
                </c:pt>
                <c:pt idx="7274">
                  <c:v>10.001199273167799</c:v>
                </c:pt>
                <c:pt idx="7275">
                  <c:v>10.0025741974561</c:v>
                </c:pt>
                <c:pt idx="7276">
                  <c:v>10.0039491217444</c:v>
                </c:pt>
                <c:pt idx="7277">
                  <c:v>10.005324046032699</c:v>
                </c:pt>
                <c:pt idx="7278">
                  <c:v>10.006698970321001</c:v>
                </c:pt>
                <c:pt idx="7279">
                  <c:v>10.0080738946093</c:v>
                </c:pt>
                <c:pt idx="7280">
                  <c:v>10.009448818897599</c:v>
                </c:pt>
                <c:pt idx="7281">
                  <c:v>10.010823743185901</c:v>
                </c:pt>
                <c:pt idx="7282">
                  <c:v>10.0121986674743</c:v>
                </c:pt>
                <c:pt idx="7283">
                  <c:v>10.013573591762601</c:v>
                </c:pt>
                <c:pt idx="7284">
                  <c:v>10.0149485160509</c:v>
                </c:pt>
                <c:pt idx="7285">
                  <c:v>10.0163234403392</c:v>
                </c:pt>
                <c:pt idx="7286">
                  <c:v>10.017698364627501</c:v>
                </c:pt>
                <c:pt idx="7287">
                  <c:v>10.0190732889158</c:v>
                </c:pt>
                <c:pt idx="7288">
                  <c:v>10.0204482132041</c:v>
                </c:pt>
                <c:pt idx="7289">
                  <c:v>10.021823137492399</c:v>
                </c:pt>
                <c:pt idx="7290">
                  <c:v>10.0231980617807</c:v>
                </c:pt>
                <c:pt idx="7291">
                  <c:v>10.024572986069099</c:v>
                </c:pt>
                <c:pt idx="7292">
                  <c:v>10.025947910357401</c:v>
                </c:pt>
                <c:pt idx="7293">
                  <c:v>10.0273228346457</c:v>
                </c:pt>
                <c:pt idx="7294">
                  <c:v>10.028697758933999</c:v>
                </c:pt>
                <c:pt idx="7295">
                  <c:v>10.030072683222301</c:v>
                </c:pt>
                <c:pt idx="7296">
                  <c:v>10.0314476075106</c:v>
                </c:pt>
                <c:pt idx="7297">
                  <c:v>10.032822531798899</c:v>
                </c:pt>
                <c:pt idx="7298">
                  <c:v>10.034197456087201</c:v>
                </c:pt>
                <c:pt idx="7299">
                  <c:v>10.0355723803755</c:v>
                </c:pt>
                <c:pt idx="7300">
                  <c:v>10.0369473046638</c:v>
                </c:pt>
                <c:pt idx="7301">
                  <c:v>10.0383222289522</c:v>
                </c:pt>
                <c:pt idx="7302">
                  <c:v>10.0396971532405</c:v>
                </c:pt>
                <c:pt idx="7303">
                  <c:v>10.041072077528799</c:v>
                </c:pt>
                <c:pt idx="7304">
                  <c:v>10.0424470018171</c:v>
                </c:pt>
                <c:pt idx="7305">
                  <c:v>10.0438219261054</c:v>
                </c:pt>
                <c:pt idx="7306">
                  <c:v>10.045196850393699</c:v>
                </c:pt>
                <c:pt idx="7307">
                  <c:v>10.046571774682</c:v>
                </c:pt>
                <c:pt idx="7308">
                  <c:v>10.0479466989703</c:v>
                </c:pt>
                <c:pt idx="7309">
                  <c:v>10.049321623258599</c:v>
                </c:pt>
                <c:pt idx="7310">
                  <c:v>10.050696547546901</c:v>
                </c:pt>
                <c:pt idx="7311">
                  <c:v>10.052071471835299</c:v>
                </c:pt>
                <c:pt idx="7312">
                  <c:v>10.053446396123601</c:v>
                </c:pt>
                <c:pt idx="7313">
                  <c:v>10.0548213204119</c:v>
                </c:pt>
                <c:pt idx="7314">
                  <c:v>10.0561962447002</c:v>
                </c:pt>
                <c:pt idx="7315">
                  <c:v>10.057571168988501</c:v>
                </c:pt>
                <c:pt idx="7316">
                  <c:v>10.0589460932768</c:v>
                </c:pt>
                <c:pt idx="7317">
                  <c:v>10.0603210175651</c:v>
                </c:pt>
                <c:pt idx="7318">
                  <c:v>10.061695941853401</c:v>
                </c:pt>
                <c:pt idx="7319">
                  <c:v>10.0630708661417</c:v>
                </c:pt>
                <c:pt idx="7320">
                  <c:v>10.06444579043</c:v>
                </c:pt>
                <c:pt idx="7321">
                  <c:v>10.0658207147184</c:v>
                </c:pt>
                <c:pt idx="7322">
                  <c:v>10.0671956390067</c:v>
                </c:pt>
                <c:pt idx="7323">
                  <c:v>10.068570563294999</c:v>
                </c:pt>
                <c:pt idx="7324">
                  <c:v>10.069945487583301</c:v>
                </c:pt>
                <c:pt idx="7325">
                  <c:v>10.0713204118716</c:v>
                </c:pt>
                <c:pt idx="7326">
                  <c:v>10.072695336159899</c:v>
                </c:pt>
                <c:pt idx="7327">
                  <c:v>10.074070260448201</c:v>
                </c:pt>
                <c:pt idx="7328">
                  <c:v>10.0754451847365</c:v>
                </c:pt>
                <c:pt idx="7329">
                  <c:v>10.0768201090248</c:v>
                </c:pt>
                <c:pt idx="7330">
                  <c:v>10.078195033313101</c:v>
                </c:pt>
                <c:pt idx="7331">
                  <c:v>10.0795699576015</c:v>
                </c:pt>
                <c:pt idx="7332">
                  <c:v>10.080944881889801</c:v>
                </c:pt>
                <c:pt idx="7333">
                  <c:v>10.0823198061781</c:v>
                </c:pt>
                <c:pt idx="7334">
                  <c:v>10.0836947304664</c:v>
                </c:pt>
                <c:pt idx="7335">
                  <c:v>10.085069654754699</c:v>
                </c:pt>
                <c:pt idx="7336">
                  <c:v>10.086444579043</c:v>
                </c:pt>
                <c:pt idx="7337">
                  <c:v>10.0878195033313</c:v>
                </c:pt>
                <c:pt idx="7338">
                  <c:v>10.089194427619599</c:v>
                </c:pt>
                <c:pt idx="7339">
                  <c:v>10.0905693519079</c:v>
                </c:pt>
                <c:pt idx="7340">
                  <c:v>10.0919442761962</c:v>
                </c:pt>
                <c:pt idx="7341">
                  <c:v>10.093319200484601</c:v>
                </c:pt>
                <c:pt idx="7342">
                  <c:v>10.0946941247729</c:v>
                </c:pt>
                <c:pt idx="7343">
                  <c:v>10.0960690490612</c:v>
                </c:pt>
                <c:pt idx="7344">
                  <c:v>10.097443973349501</c:v>
                </c:pt>
                <c:pt idx="7345">
                  <c:v>10.0988188976378</c:v>
                </c:pt>
                <c:pt idx="7346">
                  <c:v>10.1001938219261</c:v>
                </c:pt>
                <c:pt idx="7347">
                  <c:v>10.101568746214401</c:v>
                </c:pt>
                <c:pt idx="7348">
                  <c:v>10.1029436705027</c:v>
                </c:pt>
                <c:pt idx="7349">
                  <c:v>10.104318594791</c:v>
                </c:pt>
                <c:pt idx="7350">
                  <c:v>10.105693519079299</c:v>
                </c:pt>
                <c:pt idx="7351">
                  <c:v>10.1070684433677</c:v>
                </c:pt>
                <c:pt idx="7352">
                  <c:v>10.108443367655999</c:v>
                </c:pt>
                <c:pt idx="7353">
                  <c:v>10.1098182919443</c:v>
                </c:pt>
                <c:pt idx="7354">
                  <c:v>10.1111932162326</c:v>
                </c:pt>
                <c:pt idx="7355">
                  <c:v>10.112568140520899</c:v>
                </c:pt>
                <c:pt idx="7356">
                  <c:v>10.113943064809201</c:v>
                </c:pt>
                <c:pt idx="7357">
                  <c:v>10.1153179890975</c:v>
                </c:pt>
                <c:pt idx="7358">
                  <c:v>10.116692913385799</c:v>
                </c:pt>
                <c:pt idx="7359">
                  <c:v>10.118067837674101</c:v>
                </c:pt>
                <c:pt idx="7360">
                  <c:v>10.1194427619624</c:v>
                </c:pt>
                <c:pt idx="7361">
                  <c:v>10.120817686250801</c:v>
                </c:pt>
                <c:pt idx="7362">
                  <c:v>10.1221926105391</c:v>
                </c:pt>
                <c:pt idx="7363">
                  <c:v>10.1235675348274</c:v>
                </c:pt>
                <c:pt idx="7364">
                  <c:v>10.124942459115699</c:v>
                </c:pt>
                <c:pt idx="7365">
                  <c:v>10.126317383404</c:v>
                </c:pt>
                <c:pt idx="7366">
                  <c:v>10.1276923076923</c:v>
                </c:pt>
                <c:pt idx="7367">
                  <c:v>10.129067231980599</c:v>
                </c:pt>
                <c:pt idx="7368">
                  <c:v>10.1304421562689</c:v>
                </c:pt>
                <c:pt idx="7369">
                  <c:v>10.1318170805572</c:v>
                </c:pt>
                <c:pt idx="7370">
                  <c:v>10.133192004845499</c:v>
                </c:pt>
                <c:pt idx="7371">
                  <c:v>10.1345669291339</c:v>
                </c:pt>
                <c:pt idx="7372">
                  <c:v>10.135941853422199</c:v>
                </c:pt>
                <c:pt idx="7373">
                  <c:v>10.137316777710501</c:v>
                </c:pt>
                <c:pt idx="7374">
                  <c:v>10.1386917019988</c:v>
                </c:pt>
                <c:pt idx="7375">
                  <c:v>10.1400666262871</c:v>
                </c:pt>
                <c:pt idx="7376">
                  <c:v>10.141441550575401</c:v>
                </c:pt>
                <c:pt idx="7377">
                  <c:v>10.1428164748637</c:v>
                </c:pt>
                <c:pt idx="7378">
                  <c:v>10.144191399152</c:v>
                </c:pt>
                <c:pt idx="7379">
                  <c:v>10.145566323440301</c:v>
                </c:pt>
                <c:pt idx="7380">
                  <c:v>10.1469412477287</c:v>
                </c:pt>
                <c:pt idx="7381">
                  <c:v>10.148316172016999</c:v>
                </c:pt>
                <c:pt idx="7382">
                  <c:v>10.1496910963053</c:v>
                </c:pt>
                <c:pt idx="7383">
                  <c:v>10.1510660205936</c:v>
                </c:pt>
                <c:pt idx="7384">
                  <c:v>10.152440944881899</c:v>
                </c:pt>
                <c:pt idx="7385">
                  <c:v>10.153815869170201</c:v>
                </c:pt>
                <c:pt idx="7386">
                  <c:v>10.1551907934585</c:v>
                </c:pt>
                <c:pt idx="7387">
                  <c:v>10.156565717746799</c:v>
                </c:pt>
                <c:pt idx="7388">
                  <c:v>10.157940642035101</c:v>
                </c:pt>
                <c:pt idx="7389">
                  <c:v>10.1593155663234</c:v>
                </c:pt>
                <c:pt idx="7390">
                  <c:v>10.160690490611801</c:v>
                </c:pt>
                <c:pt idx="7391">
                  <c:v>10.1620654149001</c:v>
                </c:pt>
                <c:pt idx="7392">
                  <c:v>10.1634403391884</c:v>
                </c:pt>
                <c:pt idx="7393">
                  <c:v>10.164815263476701</c:v>
                </c:pt>
                <c:pt idx="7394">
                  <c:v>10.166190187765</c:v>
                </c:pt>
                <c:pt idx="7395">
                  <c:v>10.1675651120533</c:v>
                </c:pt>
                <c:pt idx="7396">
                  <c:v>10.168940036341599</c:v>
                </c:pt>
                <c:pt idx="7397">
                  <c:v>10.1703149606299</c:v>
                </c:pt>
                <c:pt idx="7398">
                  <c:v>10.1716898849182</c:v>
                </c:pt>
                <c:pt idx="7399">
                  <c:v>10.173064809206499</c:v>
                </c:pt>
                <c:pt idx="7400">
                  <c:v>10.1744397334949</c:v>
                </c:pt>
                <c:pt idx="7401">
                  <c:v>10.175814657783199</c:v>
                </c:pt>
                <c:pt idx="7402">
                  <c:v>10.177189582071501</c:v>
                </c:pt>
                <c:pt idx="7403">
                  <c:v>10.1785645063598</c:v>
                </c:pt>
                <c:pt idx="7404">
                  <c:v>10.179939430648099</c:v>
                </c:pt>
                <c:pt idx="7405">
                  <c:v>10.181314354936401</c:v>
                </c:pt>
                <c:pt idx="7406">
                  <c:v>10.1826892792247</c:v>
                </c:pt>
                <c:pt idx="7407">
                  <c:v>10.184064203513</c:v>
                </c:pt>
                <c:pt idx="7408">
                  <c:v>10.185439127801301</c:v>
                </c:pt>
                <c:pt idx="7409">
                  <c:v>10.1868140520896</c:v>
                </c:pt>
                <c:pt idx="7410">
                  <c:v>10.188188976377999</c:v>
                </c:pt>
                <c:pt idx="7411">
                  <c:v>10.1895639006663</c:v>
                </c:pt>
                <c:pt idx="7412">
                  <c:v>10.1909388249546</c:v>
                </c:pt>
                <c:pt idx="7413">
                  <c:v>10.192313749242899</c:v>
                </c:pt>
                <c:pt idx="7414">
                  <c:v>10.1936886735312</c:v>
                </c:pt>
                <c:pt idx="7415">
                  <c:v>10.1950635978195</c:v>
                </c:pt>
                <c:pt idx="7416">
                  <c:v>10.196438522107799</c:v>
                </c:pt>
                <c:pt idx="7417">
                  <c:v>10.197813446396101</c:v>
                </c:pt>
                <c:pt idx="7418">
                  <c:v>10.1991883706844</c:v>
                </c:pt>
                <c:pt idx="7419">
                  <c:v>10.200563294972699</c:v>
                </c:pt>
                <c:pt idx="7420">
                  <c:v>10.2019382192611</c:v>
                </c:pt>
                <c:pt idx="7421">
                  <c:v>10.2033131435494</c:v>
                </c:pt>
                <c:pt idx="7422">
                  <c:v>10.204688067837701</c:v>
                </c:pt>
                <c:pt idx="7423">
                  <c:v>10.206062992126</c:v>
                </c:pt>
                <c:pt idx="7424">
                  <c:v>10.2074379164143</c:v>
                </c:pt>
                <c:pt idx="7425">
                  <c:v>10.208812840702601</c:v>
                </c:pt>
                <c:pt idx="7426">
                  <c:v>10.2101877649909</c:v>
                </c:pt>
                <c:pt idx="7427">
                  <c:v>10.2115626892792</c:v>
                </c:pt>
                <c:pt idx="7428">
                  <c:v>10.212937613567499</c:v>
                </c:pt>
                <c:pt idx="7429">
                  <c:v>10.2143125378558</c:v>
                </c:pt>
                <c:pt idx="7430">
                  <c:v>10.215687462144199</c:v>
                </c:pt>
                <c:pt idx="7431">
                  <c:v>10.217062386432501</c:v>
                </c:pt>
                <c:pt idx="7432">
                  <c:v>10.2184373107208</c:v>
                </c:pt>
                <c:pt idx="7433">
                  <c:v>10.219812235009099</c:v>
                </c:pt>
                <c:pt idx="7434">
                  <c:v>10.221187159297401</c:v>
                </c:pt>
                <c:pt idx="7435">
                  <c:v>10.2225620835857</c:v>
                </c:pt>
                <c:pt idx="7436">
                  <c:v>10.223937007874</c:v>
                </c:pt>
                <c:pt idx="7437">
                  <c:v>10.225311932162301</c:v>
                </c:pt>
                <c:pt idx="7438">
                  <c:v>10.2266868564506</c:v>
                </c:pt>
                <c:pt idx="7439">
                  <c:v>10.2280617807389</c:v>
                </c:pt>
                <c:pt idx="7440">
                  <c:v>10.2294367050273</c:v>
                </c:pt>
                <c:pt idx="7441">
                  <c:v>10.2308116293156</c:v>
                </c:pt>
                <c:pt idx="7442">
                  <c:v>10.232186553603899</c:v>
                </c:pt>
                <c:pt idx="7443">
                  <c:v>10.2335614778922</c:v>
                </c:pt>
                <c:pt idx="7444">
                  <c:v>10.2349364021805</c:v>
                </c:pt>
                <c:pt idx="7445">
                  <c:v>10.236311326468799</c:v>
                </c:pt>
                <c:pt idx="7446">
                  <c:v>10.2376862507571</c:v>
                </c:pt>
                <c:pt idx="7447">
                  <c:v>10.2390611750454</c:v>
                </c:pt>
                <c:pt idx="7448">
                  <c:v>10.240436099333699</c:v>
                </c:pt>
                <c:pt idx="7449">
                  <c:v>10.241811023622001</c:v>
                </c:pt>
                <c:pt idx="7450">
                  <c:v>10.243185947910399</c:v>
                </c:pt>
                <c:pt idx="7451">
                  <c:v>10.244560872198701</c:v>
                </c:pt>
                <c:pt idx="7452">
                  <c:v>10.245935796487</c:v>
                </c:pt>
                <c:pt idx="7453">
                  <c:v>10.2473107207753</c:v>
                </c:pt>
                <c:pt idx="7454">
                  <c:v>10.248685645063601</c:v>
                </c:pt>
                <c:pt idx="7455">
                  <c:v>10.2500605693519</c:v>
                </c:pt>
                <c:pt idx="7456">
                  <c:v>10.2514354936402</c:v>
                </c:pt>
                <c:pt idx="7457">
                  <c:v>10.252810417928499</c:v>
                </c:pt>
                <c:pt idx="7458">
                  <c:v>10.2541853422168</c:v>
                </c:pt>
                <c:pt idx="7459">
                  <c:v>10.255560266505199</c:v>
                </c:pt>
                <c:pt idx="7460">
                  <c:v>10.2569351907935</c:v>
                </c:pt>
                <c:pt idx="7461">
                  <c:v>10.2583101150818</c:v>
                </c:pt>
                <c:pt idx="7462">
                  <c:v>10.259685039370099</c:v>
                </c:pt>
                <c:pt idx="7463">
                  <c:v>10.261059963658401</c:v>
                </c:pt>
                <c:pt idx="7464">
                  <c:v>10.2624348879467</c:v>
                </c:pt>
                <c:pt idx="7465">
                  <c:v>10.263809812234999</c:v>
                </c:pt>
                <c:pt idx="7466">
                  <c:v>10.265184736523301</c:v>
                </c:pt>
                <c:pt idx="7467">
                  <c:v>10.2665596608116</c:v>
                </c:pt>
                <c:pt idx="7468">
                  <c:v>10.2679345850999</c:v>
                </c:pt>
                <c:pt idx="7469">
                  <c:v>10.2693095093883</c:v>
                </c:pt>
                <c:pt idx="7470">
                  <c:v>10.2706844336766</c:v>
                </c:pt>
                <c:pt idx="7471">
                  <c:v>10.272059357964901</c:v>
                </c:pt>
                <c:pt idx="7472">
                  <c:v>10.2734342822532</c:v>
                </c:pt>
                <c:pt idx="7473">
                  <c:v>10.2748092065415</c:v>
                </c:pt>
                <c:pt idx="7474">
                  <c:v>10.276184130829799</c:v>
                </c:pt>
                <c:pt idx="7475">
                  <c:v>10.2775590551181</c:v>
                </c:pt>
                <c:pt idx="7476">
                  <c:v>10.2789339794064</c:v>
                </c:pt>
                <c:pt idx="7477">
                  <c:v>10.280308903694699</c:v>
                </c:pt>
                <c:pt idx="7478">
                  <c:v>10.281683827983001</c:v>
                </c:pt>
                <c:pt idx="7479">
                  <c:v>10.283058752271399</c:v>
                </c:pt>
                <c:pt idx="7480">
                  <c:v>10.284433676559701</c:v>
                </c:pt>
                <c:pt idx="7481">
                  <c:v>10.285808600848</c:v>
                </c:pt>
                <c:pt idx="7482">
                  <c:v>10.2871835251363</c:v>
                </c:pt>
                <c:pt idx="7483">
                  <c:v>10.288558449424601</c:v>
                </c:pt>
                <c:pt idx="7484">
                  <c:v>10.2899333737129</c:v>
                </c:pt>
                <c:pt idx="7485">
                  <c:v>10.2913082980012</c:v>
                </c:pt>
                <c:pt idx="7486">
                  <c:v>10.292683222289501</c:v>
                </c:pt>
                <c:pt idx="7487">
                  <c:v>10.2940581465778</c:v>
                </c:pt>
                <c:pt idx="7488">
                  <c:v>10.2954330708661</c:v>
                </c:pt>
                <c:pt idx="7489">
                  <c:v>10.2968079951545</c:v>
                </c:pt>
                <c:pt idx="7490">
                  <c:v>10.2981829194428</c:v>
                </c:pt>
                <c:pt idx="7491">
                  <c:v>10.299557843731099</c:v>
                </c:pt>
                <c:pt idx="7492">
                  <c:v>10.3009327680194</c:v>
                </c:pt>
                <c:pt idx="7493">
                  <c:v>10.3023076923077</c:v>
                </c:pt>
                <c:pt idx="7494">
                  <c:v>10.303682616595999</c:v>
                </c:pt>
                <c:pt idx="7495">
                  <c:v>10.305057540884301</c:v>
                </c:pt>
                <c:pt idx="7496">
                  <c:v>10.3064324651726</c:v>
                </c:pt>
                <c:pt idx="7497">
                  <c:v>10.307807389460899</c:v>
                </c:pt>
                <c:pt idx="7498">
                  <c:v>10.309182313749201</c:v>
                </c:pt>
                <c:pt idx="7499">
                  <c:v>10.3105572380376</c:v>
                </c:pt>
                <c:pt idx="7500">
                  <c:v>10.311932162325901</c:v>
                </c:pt>
                <c:pt idx="7501">
                  <c:v>10.3133070866142</c:v>
                </c:pt>
                <c:pt idx="7502">
                  <c:v>10.3146820109025</c:v>
                </c:pt>
                <c:pt idx="7503">
                  <c:v>10.316056935190799</c:v>
                </c:pt>
                <c:pt idx="7504">
                  <c:v>10.3174318594791</c:v>
                </c:pt>
                <c:pt idx="7505">
                  <c:v>10.3188067837674</c:v>
                </c:pt>
                <c:pt idx="7506">
                  <c:v>10.320181708055699</c:v>
                </c:pt>
                <c:pt idx="7507">
                  <c:v>10.321556632344</c:v>
                </c:pt>
                <c:pt idx="7508">
                  <c:v>10.3229315566323</c:v>
                </c:pt>
                <c:pt idx="7509">
                  <c:v>10.324306480920701</c:v>
                </c:pt>
                <c:pt idx="7510">
                  <c:v>10.325681405209</c:v>
                </c:pt>
                <c:pt idx="7511">
                  <c:v>10.327056329497299</c:v>
                </c:pt>
                <c:pt idx="7512">
                  <c:v>10.328431253785601</c:v>
                </c:pt>
                <c:pt idx="7513">
                  <c:v>10.3298061780739</c:v>
                </c:pt>
                <c:pt idx="7514">
                  <c:v>10.3311811023622</c:v>
                </c:pt>
                <c:pt idx="7515">
                  <c:v>10.332556026650501</c:v>
                </c:pt>
                <c:pt idx="7516">
                  <c:v>10.3339309509388</c:v>
                </c:pt>
                <c:pt idx="7517">
                  <c:v>10.3353058752271</c:v>
                </c:pt>
                <c:pt idx="7518">
                  <c:v>10.336680799515401</c:v>
                </c:pt>
                <c:pt idx="7519">
                  <c:v>10.3380557238038</c:v>
                </c:pt>
                <c:pt idx="7520">
                  <c:v>10.339430648092099</c:v>
                </c:pt>
                <c:pt idx="7521">
                  <c:v>10.3408055723804</c:v>
                </c:pt>
                <c:pt idx="7522">
                  <c:v>10.3421804966687</c:v>
                </c:pt>
                <c:pt idx="7523">
                  <c:v>10.343555420956999</c:v>
                </c:pt>
                <c:pt idx="7524">
                  <c:v>10.344930345245301</c:v>
                </c:pt>
                <c:pt idx="7525">
                  <c:v>10.3463052695336</c:v>
                </c:pt>
                <c:pt idx="7526">
                  <c:v>10.347680193821899</c:v>
                </c:pt>
                <c:pt idx="7527">
                  <c:v>10.349055118110201</c:v>
                </c:pt>
                <c:pt idx="7528">
                  <c:v>10.3504300423985</c:v>
                </c:pt>
                <c:pt idx="7529">
                  <c:v>10.351804966686901</c:v>
                </c:pt>
                <c:pt idx="7530">
                  <c:v>10.3531798909752</c:v>
                </c:pt>
                <c:pt idx="7531">
                  <c:v>10.3545548152635</c:v>
                </c:pt>
                <c:pt idx="7532">
                  <c:v>10.355929739551801</c:v>
                </c:pt>
                <c:pt idx="7533">
                  <c:v>10.3573046638401</c:v>
                </c:pt>
                <c:pt idx="7534">
                  <c:v>10.3586795881284</c:v>
                </c:pt>
                <c:pt idx="7535">
                  <c:v>10.360054512416699</c:v>
                </c:pt>
                <c:pt idx="7536">
                  <c:v>10.361429436705</c:v>
                </c:pt>
                <c:pt idx="7537">
                  <c:v>10.3628043609933</c:v>
                </c:pt>
                <c:pt idx="7538">
                  <c:v>10.364179285281599</c:v>
                </c:pt>
                <c:pt idx="7539">
                  <c:v>10.36555420957</c:v>
                </c:pt>
                <c:pt idx="7540">
                  <c:v>10.366929133858299</c:v>
                </c:pt>
                <c:pt idx="7541">
                  <c:v>10.368304058146601</c:v>
                </c:pt>
                <c:pt idx="7542">
                  <c:v>10.3696789824349</c:v>
                </c:pt>
                <c:pt idx="7543">
                  <c:v>10.371053906723199</c:v>
                </c:pt>
                <c:pt idx="7544">
                  <c:v>10.372428831011501</c:v>
                </c:pt>
                <c:pt idx="7545">
                  <c:v>10.3738037552998</c:v>
                </c:pt>
                <c:pt idx="7546">
                  <c:v>10.3751786795881</c:v>
                </c:pt>
                <c:pt idx="7547">
                  <c:v>10.376553603876401</c:v>
                </c:pt>
                <c:pt idx="7548">
                  <c:v>10.3779285281648</c:v>
                </c:pt>
                <c:pt idx="7549">
                  <c:v>10.379303452453099</c:v>
                </c:pt>
                <c:pt idx="7550">
                  <c:v>10.3806783767414</c:v>
                </c:pt>
                <c:pt idx="7551">
                  <c:v>10.3820533010297</c:v>
                </c:pt>
                <c:pt idx="7552">
                  <c:v>10.383428225317999</c:v>
                </c:pt>
                <c:pt idx="7553">
                  <c:v>10.3848031496063</c:v>
                </c:pt>
                <c:pt idx="7554">
                  <c:v>10.3861780738946</c:v>
                </c:pt>
                <c:pt idx="7555">
                  <c:v>10.387552998182899</c:v>
                </c:pt>
                <c:pt idx="7556">
                  <c:v>10.388927922471201</c:v>
                </c:pt>
                <c:pt idx="7557">
                  <c:v>10.3903028467595</c:v>
                </c:pt>
                <c:pt idx="7558">
                  <c:v>10.391677771047901</c:v>
                </c:pt>
                <c:pt idx="7559">
                  <c:v>10.3930526953362</c:v>
                </c:pt>
                <c:pt idx="7560">
                  <c:v>10.3944276196245</c:v>
                </c:pt>
                <c:pt idx="7561">
                  <c:v>10.395802543912801</c:v>
                </c:pt>
                <c:pt idx="7562">
                  <c:v>10.3971774682011</c:v>
                </c:pt>
                <c:pt idx="7563">
                  <c:v>10.3985523924894</c:v>
                </c:pt>
                <c:pt idx="7564">
                  <c:v>10.399927316777701</c:v>
                </c:pt>
                <c:pt idx="7565">
                  <c:v>10.401302241066</c:v>
                </c:pt>
                <c:pt idx="7566">
                  <c:v>10.4026771653543</c:v>
                </c:pt>
                <c:pt idx="7567">
                  <c:v>10.404052089642599</c:v>
                </c:pt>
                <c:pt idx="7568">
                  <c:v>10.405427013931</c:v>
                </c:pt>
                <c:pt idx="7569">
                  <c:v>10.406801938219299</c:v>
                </c:pt>
                <c:pt idx="7570">
                  <c:v>10.408176862507601</c:v>
                </c:pt>
                <c:pt idx="7571">
                  <c:v>10.4095517867959</c:v>
                </c:pt>
                <c:pt idx="7572">
                  <c:v>10.410926711084199</c:v>
                </c:pt>
                <c:pt idx="7573">
                  <c:v>10.412301635372501</c:v>
                </c:pt>
                <c:pt idx="7574">
                  <c:v>10.4136765596608</c:v>
                </c:pt>
                <c:pt idx="7575">
                  <c:v>10.4150514839491</c:v>
                </c:pt>
                <c:pt idx="7576">
                  <c:v>10.416426408237401</c:v>
                </c:pt>
                <c:pt idx="7577">
                  <c:v>10.4178013325257</c:v>
                </c:pt>
                <c:pt idx="7578">
                  <c:v>10.419176256814101</c:v>
                </c:pt>
                <c:pt idx="7579">
                  <c:v>10.4205511811024</c:v>
                </c:pt>
                <c:pt idx="7580">
                  <c:v>10.4219261053907</c:v>
                </c:pt>
                <c:pt idx="7581">
                  <c:v>10.423301029678999</c:v>
                </c:pt>
                <c:pt idx="7582">
                  <c:v>10.4246759539673</c:v>
                </c:pt>
                <c:pt idx="7583">
                  <c:v>10.4260508782556</c:v>
                </c:pt>
                <c:pt idx="7584">
                  <c:v>10.427425802543899</c:v>
                </c:pt>
                <c:pt idx="7585">
                  <c:v>10.4288007268322</c:v>
                </c:pt>
                <c:pt idx="7586">
                  <c:v>10.4301756511205</c:v>
                </c:pt>
                <c:pt idx="7587">
                  <c:v>10.431550575408799</c:v>
                </c:pt>
                <c:pt idx="7588">
                  <c:v>10.4329254996972</c:v>
                </c:pt>
                <c:pt idx="7589">
                  <c:v>10.4343004239855</c:v>
                </c:pt>
                <c:pt idx="7590">
                  <c:v>10.435675348273801</c:v>
                </c:pt>
                <c:pt idx="7591">
                  <c:v>10.4370502725621</c:v>
                </c:pt>
                <c:pt idx="7592">
                  <c:v>10.4384251968504</c:v>
                </c:pt>
                <c:pt idx="7593">
                  <c:v>10.439800121138701</c:v>
                </c:pt>
                <c:pt idx="7594">
                  <c:v>10.441175045427</c:v>
                </c:pt>
                <c:pt idx="7595">
                  <c:v>10.4425499697153</c:v>
                </c:pt>
                <c:pt idx="7596">
                  <c:v>10.443924894003599</c:v>
                </c:pt>
                <c:pt idx="7597">
                  <c:v>10.4452998182919</c:v>
                </c:pt>
                <c:pt idx="7598">
                  <c:v>10.446674742580299</c:v>
                </c:pt>
                <c:pt idx="7599">
                  <c:v>10.4480496668686</c:v>
                </c:pt>
                <c:pt idx="7600">
                  <c:v>10.4494245911569</c:v>
                </c:pt>
                <c:pt idx="7601">
                  <c:v>10.450799515445199</c:v>
                </c:pt>
                <c:pt idx="7602">
                  <c:v>10.452174439733501</c:v>
                </c:pt>
                <c:pt idx="7603">
                  <c:v>10.4535493640218</c:v>
                </c:pt>
                <c:pt idx="7604">
                  <c:v>10.454924288310099</c:v>
                </c:pt>
                <c:pt idx="7605">
                  <c:v>10.456299212598401</c:v>
                </c:pt>
                <c:pt idx="7606">
                  <c:v>10.4576741368867</c:v>
                </c:pt>
                <c:pt idx="7607">
                  <c:v>10.459049061175</c:v>
                </c:pt>
                <c:pt idx="7608">
                  <c:v>10.4604239854634</c:v>
                </c:pt>
                <c:pt idx="7609">
                  <c:v>10.4617989097517</c:v>
                </c:pt>
                <c:pt idx="7610">
                  <c:v>10.463173834039999</c:v>
                </c:pt>
                <c:pt idx="7611">
                  <c:v>10.4645487583283</c:v>
                </c:pt>
                <c:pt idx="7612">
                  <c:v>10.4659236826166</c:v>
                </c:pt>
                <c:pt idx="7613">
                  <c:v>10.467298606904899</c:v>
                </c:pt>
                <c:pt idx="7614">
                  <c:v>10.4686735311932</c:v>
                </c:pt>
                <c:pt idx="7615">
                  <c:v>10.4700484554815</c:v>
                </c:pt>
                <c:pt idx="7616">
                  <c:v>10.471423379769799</c:v>
                </c:pt>
                <c:pt idx="7617">
                  <c:v>10.472798304058101</c:v>
                </c:pt>
                <c:pt idx="7618">
                  <c:v>10.474173228346499</c:v>
                </c:pt>
                <c:pt idx="7619">
                  <c:v>10.475548152634801</c:v>
                </c:pt>
                <c:pt idx="7620">
                  <c:v>10.4769230769231</c:v>
                </c:pt>
                <c:pt idx="7621">
                  <c:v>10.4782980012114</c:v>
                </c:pt>
                <c:pt idx="7622">
                  <c:v>10.479672925499701</c:v>
                </c:pt>
                <c:pt idx="7623">
                  <c:v>10.481047849788</c:v>
                </c:pt>
                <c:pt idx="7624">
                  <c:v>10.4824227740763</c:v>
                </c:pt>
                <c:pt idx="7625">
                  <c:v>10.483797698364601</c:v>
                </c:pt>
                <c:pt idx="7626">
                  <c:v>10.4851726226529</c:v>
                </c:pt>
                <c:pt idx="7627">
                  <c:v>10.486547546941299</c:v>
                </c:pt>
                <c:pt idx="7628">
                  <c:v>10.4879224712296</c:v>
                </c:pt>
                <c:pt idx="7629">
                  <c:v>10.4892973955179</c:v>
                </c:pt>
                <c:pt idx="7630">
                  <c:v>10.490672319806199</c:v>
                </c:pt>
                <c:pt idx="7631">
                  <c:v>10.492047244094501</c:v>
                </c:pt>
                <c:pt idx="7632">
                  <c:v>10.4934221683828</c:v>
                </c:pt>
                <c:pt idx="7633">
                  <c:v>10.494797092671099</c:v>
                </c:pt>
                <c:pt idx="7634">
                  <c:v>10.496172016959401</c:v>
                </c:pt>
                <c:pt idx="7635">
                  <c:v>10.4975469412477</c:v>
                </c:pt>
                <c:pt idx="7636">
                  <c:v>10.498921865535999</c:v>
                </c:pt>
                <c:pt idx="7637">
                  <c:v>10.5002967898244</c:v>
                </c:pt>
                <c:pt idx="7638">
                  <c:v>10.5016717141127</c:v>
                </c:pt>
                <c:pt idx="7639">
                  <c:v>10.503046638401001</c:v>
                </c:pt>
                <c:pt idx="7640">
                  <c:v>10.5044215626893</c:v>
                </c:pt>
                <c:pt idx="7641">
                  <c:v>10.5057964869776</c:v>
                </c:pt>
                <c:pt idx="7642">
                  <c:v>10.507171411265899</c:v>
                </c:pt>
                <c:pt idx="7643">
                  <c:v>10.5085463355542</c:v>
                </c:pt>
                <c:pt idx="7644">
                  <c:v>10.5099212598425</c:v>
                </c:pt>
                <c:pt idx="7645">
                  <c:v>10.511296184130799</c:v>
                </c:pt>
                <c:pt idx="7646">
                  <c:v>10.5126711084191</c:v>
                </c:pt>
                <c:pt idx="7647">
                  <c:v>10.514046032707499</c:v>
                </c:pt>
                <c:pt idx="7648">
                  <c:v>10.515420956995801</c:v>
                </c:pt>
                <c:pt idx="7649">
                  <c:v>10.5167958812841</c:v>
                </c:pt>
                <c:pt idx="7650">
                  <c:v>10.518170805572399</c:v>
                </c:pt>
                <c:pt idx="7651">
                  <c:v>10.519545729860701</c:v>
                </c:pt>
                <c:pt idx="7652">
                  <c:v>10.520920654149</c:v>
                </c:pt>
                <c:pt idx="7653">
                  <c:v>10.5222955784373</c:v>
                </c:pt>
                <c:pt idx="7654">
                  <c:v>10.523670502725601</c:v>
                </c:pt>
                <c:pt idx="7655">
                  <c:v>10.5250454270139</c:v>
                </c:pt>
                <c:pt idx="7656">
                  <c:v>10.5264203513022</c:v>
                </c:pt>
                <c:pt idx="7657">
                  <c:v>10.5277952755906</c:v>
                </c:pt>
                <c:pt idx="7658">
                  <c:v>10.5291701998789</c:v>
                </c:pt>
                <c:pt idx="7659">
                  <c:v>10.530545124167199</c:v>
                </c:pt>
                <c:pt idx="7660">
                  <c:v>10.5319200484555</c:v>
                </c:pt>
                <c:pt idx="7661">
                  <c:v>10.5332949727438</c:v>
                </c:pt>
                <c:pt idx="7662">
                  <c:v>10.534669897032099</c:v>
                </c:pt>
                <c:pt idx="7663">
                  <c:v>10.536044821320401</c:v>
                </c:pt>
                <c:pt idx="7664">
                  <c:v>10.5374197456087</c:v>
                </c:pt>
                <c:pt idx="7665">
                  <c:v>10.538794669896999</c:v>
                </c:pt>
                <c:pt idx="7666">
                  <c:v>10.540169594185301</c:v>
                </c:pt>
                <c:pt idx="7667">
                  <c:v>10.5415445184737</c:v>
                </c:pt>
                <c:pt idx="7668">
                  <c:v>10.542919442762001</c:v>
                </c:pt>
                <c:pt idx="7669">
                  <c:v>10.5442943670503</c:v>
                </c:pt>
                <c:pt idx="7670">
                  <c:v>10.5456692913386</c:v>
                </c:pt>
                <c:pt idx="7671">
                  <c:v>10.547044215626901</c:v>
                </c:pt>
                <c:pt idx="7672">
                  <c:v>10.5484191399152</c:v>
                </c:pt>
                <c:pt idx="7673">
                  <c:v>10.5497940642035</c:v>
                </c:pt>
                <c:pt idx="7674">
                  <c:v>10.551168988491799</c:v>
                </c:pt>
                <c:pt idx="7675">
                  <c:v>10.5525439127801</c:v>
                </c:pt>
                <c:pt idx="7676">
                  <c:v>10.5539188370684</c:v>
                </c:pt>
                <c:pt idx="7677">
                  <c:v>10.555293761356801</c:v>
                </c:pt>
                <c:pt idx="7678">
                  <c:v>10.5566686856451</c:v>
                </c:pt>
                <c:pt idx="7679">
                  <c:v>10.558043609933399</c:v>
                </c:pt>
                <c:pt idx="7680">
                  <c:v>10.559418534221701</c:v>
                </c:pt>
                <c:pt idx="7681">
                  <c:v>10.56079345851</c:v>
                </c:pt>
                <c:pt idx="7682">
                  <c:v>10.5621683827983</c:v>
                </c:pt>
                <c:pt idx="7683">
                  <c:v>10.563543307086601</c:v>
                </c:pt>
                <c:pt idx="7684">
                  <c:v>10.5649182313749</c:v>
                </c:pt>
                <c:pt idx="7685">
                  <c:v>10.5662931556632</c:v>
                </c:pt>
                <c:pt idx="7686">
                  <c:v>10.567668079951501</c:v>
                </c:pt>
                <c:pt idx="7687">
                  <c:v>10.5690430042399</c:v>
                </c:pt>
                <c:pt idx="7688">
                  <c:v>10.570417928528199</c:v>
                </c:pt>
                <c:pt idx="7689">
                  <c:v>10.5717928528165</c:v>
                </c:pt>
                <c:pt idx="7690">
                  <c:v>10.5731677771048</c:v>
                </c:pt>
                <c:pt idx="7691">
                  <c:v>10.574542701393099</c:v>
                </c:pt>
                <c:pt idx="7692">
                  <c:v>10.5759176256814</c:v>
                </c:pt>
                <c:pt idx="7693">
                  <c:v>10.5772925499697</c:v>
                </c:pt>
                <c:pt idx="7694">
                  <c:v>10.578667474257999</c:v>
                </c:pt>
                <c:pt idx="7695">
                  <c:v>10.580042398546301</c:v>
                </c:pt>
                <c:pt idx="7696">
                  <c:v>10.5814173228346</c:v>
                </c:pt>
                <c:pt idx="7697">
                  <c:v>10.582792247123001</c:v>
                </c:pt>
                <c:pt idx="7698">
                  <c:v>10.5841671714113</c:v>
                </c:pt>
                <c:pt idx="7699">
                  <c:v>10.5855420956996</c:v>
                </c:pt>
                <c:pt idx="7700">
                  <c:v>10.586917019987901</c:v>
                </c:pt>
                <c:pt idx="7701">
                  <c:v>10.5882919442762</c:v>
                </c:pt>
                <c:pt idx="7702">
                  <c:v>10.5896668685645</c:v>
                </c:pt>
                <c:pt idx="7703">
                  <c:v>10.591041792852799</c:v>
                </c:pt>
                <c:pt idx="7704">
                  <c:v>10.5924167171411</c:v>
                </c:pt>
                <c:pt idx="7705">
                  <c:v>10.5937916414294</c:v>
                </c:pt>
                <c:pt idx="7706">
                  <c:v>10.595166565717699</c:v>
                </c:pt>
                <c:pt idx="7707">
                  <c:v>10.5965414900061</c:v>
                </c:pt>
                <c:pt idx="7708">
                  <c:v>10.597916414294399</c:v>
                </c:pt>
                <c:pt idx="7709">
                  <c:v>10.599291338582701</c:v>
                </c:pt>
                <c:pt idx="7710">
                  <c:v>10.600666262871</c:v>
                </c:pt>
                <c:pt idx="7711">
                  <c:v>10.602041187159299</c:v>
                </c:pt>
                <c:pt idx="7712">
                  <c:v>10.603416111447601</c:v>
                </c:pt>
                <c:pt idx="7713">
                  <c:v>10.6047910357359</c:v>
                </c:pt>
                <c:pt idx="7714">
                  <c:v>10.6061659600242</c:v>
                </c:pt>
                <c:pt idx="7715">
                  <c:v>10.607540884312501</c:v>
                </c:pt>
                <c:pt idx="7716">
                  <c:v>10.6089158086009</c:v>
                </c:pt>
                <c:pt idx="7717">
                  <c:v>10.610290732889201</c:v>
                </c:pt>
                <c:pt idx="7718">
                  <c:v>10.6116656571775</c:v>
                </c:pt>
                <c:pt idx="7719">
                  <c:v>10.6130405814658</c:v>
                </c:pt>
                <c:pt idx="7720">
                  <c:v>10.614415505754099</c:v>
                </c:pt>
                <c:pt idx="7721">
                  <c:v>10.6157904300424</c:v>
                </c:pt>
                <c:pt idx="7722">
                  <c:v>10.6171653543307</c:v>
                </c:pt>
                <c:pt idx="7723">
                  <c:v>10.618540278618999</c:v>
                </c:pt>
                <c:pt idx="7724">
                  <c:v>10.619915202907301</c:v>
                </c:pt>
                <c:pt idx="7725">
                  <c:v>10.6212901271956</c:v>
                </c:pt>
                <c:pt idx="7726">
                  <c:v>10.622665051484001</c:v>
                </c:pt>
                <c:pt idx="7727">
                  <c:v>10.6240399757723</c:v>
                </c:pt>
                <c:pt idx="7728">
                  <c:v>10.6254149000606</c:v>
                </c:pt>
                <c:pt idx="7729">
                  <c:v>10.626789824348901</c:v>
                </c:pt>
                <c:pt idx="7730">
                  <c:v>10.6281647486372</c:v>
                </c:pt>
                <c:pt idx="7731">
                  <c:v>10.6295396729255</c:v>
                </c:pt>
                <c:pt idx="7732">
                  <c:v>10.630914597213801</c:v>
                </c:pt>
                <c:pt idx="7733">
                  <c:v>10.6322895215021</c:v>
                </c:pt>
                <c:pt idx="7734">
                  <c:v>10.6336644457904</c:v>
                </c:pt>
                <c:pt idx="7735">
                  <c:v>10.635039370078699</c:v>
                </c:pt>
                <c:pt idx="7736">
                  <c:v>10.6364142943671</c:v>
                </c:pt>
                <c:pt idx="7737">
                  <c:v>10.637789218655399</c:v>
                </c:pt>
                <c:pt idx="7738">
                  <c:v>10.6391641429437</c:v>
                </c:pt>
                <c:pt idx="7739">
                  <c:v>10.640539067232</c:v>
                </c:pt>
                <c:pt idx="7740">
                  <c:v>10.641913991520299</c:v>
                </c:pt>
                <c:pt idx="7741">
                  <c:v>10.643288915808601</c:v>
                </c:pt>
                <c:pt idx="7742">
                  <c:v>10.6446638400969</c:v>
                </c:pt>
                <c:pt idx="7743">
                  <c:v>10.646038764385199</c:v>
                </c:pt>
                <c:pt idx="7744">
                  <c:v>10.647413688673501</c:v>
                </c:pt>
                <c:pt idx="7745">
                  <c:v>10.6487886129618</c:v>
                </c:pt>
                <c:pt idx="7746">
                  <c:v>10.650163537250201</c:v>
                </c:pt>
                <c:pt idx="7747">
                  <c:v>10.6515384615385</c:v>
                </c:pt>
                <c:pt idx="7748">
                  <c:v>10.6529133858268</c:v>
                </c:pt>
                <c:pt idx="7749">
                  <c:v>10.654288310115099</c:v>
                </c:pt>
                <c:pt idx="7750">
                  <c:v>10.6556632344034</c:v>
                </c:pt>
                <c:pt idx="7751">
                  <c:v>10.6570381586917</c:v>
                </c:pt>
                <c:pt idx="7752">
                  <c:v>10.658413082979999</c:v>
                </c:pt>
                <c:pt idx="7753">
                  <c:v>10.6597880072683</c:v>
                </c:pt>
                <c:pt idx="7754">
                  <c:v>10.6611629315566</c:v>
                </c:pt>
                <c:pt idx="7755">
                  <c:v>10.662537855844899</c:v>
                </c:pt>
                <c:pt idx="7756">
                  <c:v>10.6639127801333</c:v>
                </c:pt>
                <c:pt idx="7757">
                  <c:v>10.665287704421599</c:v>
                </c:pt>
                <c:pt idx="7758">
                  <c:v>10.666662628709901</c:v>
                </c:pt>
                <c:pt idx="7759">
                  <c:v>10.6680375529982</c:v>
                </c:pt>
                <c:pt idx="7760">
                  <c:v>10.6694124772865</c:v>
                </c:pt>
                <c:pt idx="7761">
                  <c:v>10.670787401574801</c:v>
                </c:pt>
                <c:pt idx="7762">
                  <c:v>10.6721623258631</c:v>
                </c:pt>
                <c:pt idx="7763">
                  <c:v>10.6735372501514</c:v>
                </c:pt>
                <c:pt idx="7764">
                  <c:v>10.674912174439701</c:v>
                </c:pt>
                <c:pt idx="7765">
                  <c:v>10.676287098728</c:v>
                </c:pt>
                <c:pt idx="7766">
                  <c:v>10.677662023016399</c:v>
                </c:pt>
                <c:pt idx="7767">
                  <c:v>10.6790369473047</c:v>
                </c:pt>
                <c:pt idx="7768">
                  <c:v>10.680411871593</c:v>
                </c:pt>
                <c:pt idx="7769">
                  <c:v>10.681786795881299</c:v>
                </c:pt>
                <c:pt idx="7770">
                  <c:v>10.683161720169601</c:v>
                </c:pt>
                <c:pt idx="7771">
                  <c:v>10.6845366444579</c:v>
                </c:pt>
                <c:pt idx="7772">
                  <c:v>10.685911568746199</c:v>
                </c:pt>
                <c:pt idx="7773">
                  <c:v>10.687286493034501</c:v>
                </c:pt>
                <c:pt idx="7774">
                  <c:v>10.6886614173228</c:v>
                </c:pt>
                <c:pt idx="7775">
                  <c:v>10.6900363416111</c:v>
                </c:pt>
                <c:pt idx="7776">
                  <c:v>10.6914112658995</c:v>
                </c:pt>
                <c:pt idx="7777">
                  <c:v>10.6927861901878</c:v>
                </c:pt>
                <c:pt idx="7778">
                  <c:v>10.694161114476101</c:v>
                </c:pt>
                <c:pt idx="7779">
                  <c:v>10.6955360387644</c:v>
                </c:pt>
                <c:pt idx="7780">
                  <c:v>10.6969109630527</c:v>
                </c:pt>
                <c:pt idx="7781">
                  <c:v>10.698285887340999</c:v>
                </c:pt>
                <c:pt idx="7782">
                  <c:v>10.6996608116293</c:v>
                </c:pt>
                <c:pt idx="7783">
                  <c:v>10.7010357359176</c:v>
                </c:pt>
                <c:pt idx="7784">
                  <c:v>10.702410660205899</c:v>
                </c:pt>
                <c:pt idx="7785">
                  <c:v>10.7037855844942</c:v>
                </c:pt>
                <c:pt idx="7786">
                  <c:v>10.705160508782599</c:v>
                </c:pt>
                <c:pt idx="7787">
                  <c:v>10.706535433070901</c:v>
                </c:pt>
                <c:pt idx="7788">
                  <c:v>10.7079103573592</c:v>
                </c:pt>
                <c:pt idx="7789">
                  <c:v>10.709285281647499</c:v>
                </c:pt>
                <c:pt idx="7790">
                  <c:v>10.710660205935801</c:v>
                </c:pt>
                <c:pt idx="7791">
                  <c:v>10.7120351302241</c:v>
                </c:pt>
                <c:pt idx="7792">
                  <c:v>10.7134100545124</c:v>
                </c:pt>
                <c:pt idx="7793">
                  <c:v>10.714784978800701</c:v>
                </c:pt>
                <c:pt idx="7794">
                  <c:v>10.716159903089</c:v>
                </c:pt>
                <c:pt idx="7795">
                  <c:v>10.7175348273773</c:v>
                </c:pt>
                <c:pt idx="7796">
                  <c:v>10.7189097516657</c:v>
                </c:pt>
                <c:pt idx="7797">
                  <c:v>10.720284675954</c:v>
                </c:pt>
                <c:pt idx="7798">
                  <c:v>10.721659600242299</c:v>
                </c:pt>
                <c:pt idx="7799">
                  <c:v>10.7230345245306</c:v>
                </c:pt>
                <c:pt idx="7800">
                  <c:v>10.7244094488189</c:v>
                </c:pt>
                <c:pt idx="7801">
                  <c:v>10.725784373107199</c:v>
                </c:pt>
                <c:pt idx="7802">
                  <c:v>10.727159297395501</c:v>
                </c:pt>
                <c:pt idx="7803">
                  <c:v>10.7285342216838</c:v>
                </c:pt>
                <c:pt idx="7804">
                  <c:v>10.729909145972099</c:v>
                </c:pt>
                <c:pt idx="7805">
                  <c:v>10.7312840702605</c:v>
                </c:pt>
                <c:pt idx="7806">
                  <c:v>10.7326589945488</c:v>
                </c:pt>
                <c:pt idx="7807">
                  <c:v>10.734033918837101</c:v>
                </c:pt>
                <c:pt idx="7808">
                  <c:v>10.7354088431254</c:v>
                </c:pt>
                <c:pt idx="7809">
                  <c:v>10.7367837674137</c:v>
                </c:pt>
                <c:pt idx="7810">
                  <c:v>10.738158691702001</c:v>
                </c:pt>
                <c:pt idx="7811">
                  <c:v>10.7395336159903</c:v>
                </c:pt>
                <c:pt idx="7812">
                  <c:v>10.7409085402786</c:v>
                </c:pt>
                <c:pt idx="7813">
                  <c:v>10.742283464566899</c:v>
                </c:pt>
                <c:pt idx="7814">
                  <c:v>10.7436583888552</c:v>
                </c:pt>
                <c:pt idx="7815">
                  <c:v>10.745033313143599</c:v>
                </c:pt>
                <c:pt idx="7816">
                  <c:v>10.746408237431901</c:v>
                </c:pt>
                <c:pt idx="7817">
                  <c:v>10.7477831617202</c:v>
                </c:pt>
                <c:pt idx="7818">
                  <c:v>10.749158086008499</c:v>
                </c:pt>
                <c:pt idx="7819">
                  <c:v>10.750533010296801</c:v>
                </c:pt>
                <c:pt idx="7820">
                  <c:v>10.7519079345851</c:v>
                </c:pt>
                <c:pt idx="7821">
                  <c:v>10.7532828588734</c:v>
                </c:pt>
                <c:pt idx="7822">
                  <c:v>10.754657783161701</c:v>
                </c:pt>
                <c:pt idx="7823">
                  <c:v>10.75603270745</c:v>
                </c:pt>
                <c:pt idx="7824">
                  <c:v>10.7574076317383</c:v>
                </c:pt>
                <c:pt idx="7825">
                  <c:v>10.7587825560267</c:v>
                </c:pt>
                <c:pt idx="7826">
                  <c:v>10.760157480315</c:v>
                </c:pt>
                <c:pt idx="7827">
                  <c:v>10.761532404603299</c:v>
                </c:pt>
                <c:pt idx="7828">
                  <c:v>10.7629073288916</c:v>
                </c:pt>
                <c:pt idx="7829">
                  <c:v>10.7642822531799</c:v>
                </c:pt>
                <c:pt idx="7830">
                  <c:v>10.765657177468199</c:v>
                </c:pt>
                <c:pt idx="7831">
                  <c:v>10.7670321017565</c:v>
                </c:pt>
                <c:pt idx="7832">
                  <c:v>10.7684070260448</c:v>
                </c:pt>
                <c:pt idx="7833">
                  <c:v>10.769781950333099</c:v>
                </c:pt>
                <c:pt idx="7834">
                  <c:v>10.771156874621401</c:v>
                </c:pt>
                <c:pt idx="7835">
                  <c:v>10.7725317989098</c:v>
                </c:pt>
                <c:pt idx="7836">
                  <c:v>10.773906723198101</c:v>
                </c:pt>
                <c:pt idx="7837">
                  <c:v>10.7752816474864</c:v>
                </c:pt>
                <c:pt idx="7838">
                  <c:v>10.7766565717747</c:v>
                </c:pt>
                <c:pt idx="7839">
                  <c:v>10.778031496063001</c:v>
                </c:pt>
                <c:pt idx="7840">
                  <c:v>10.7794064203513</c:v>
                </c:pt>
                <c:pt idx="7841">
                  <c:v>10.7807813446396</c:v>
                </c:pt>
                <c:pt idx="7842">
                  <c:v>10.782156268927899</c:v>
                </c:pt>
                <c:pt idx="7843">
                  <c:v>10.7835311932162</c:v>
                </c:pt>
                <c:pt idx="7844">
                  <c:v>10.7849061175045</c:v>
                </c:pt>
                <c:pt idx="7845">
                  <c:v>10.7862810417929</c:v>
                </c:pt>
                <c:pt idx="7846">
                  <c:v>10.7876559660812</c:v>
                </c:pt>
                <c:pt idx="7847">
                  <c:v>10.789030890369499</c:v>
                </c:pt>
                <c:pt idx="7848">
                  <c:v>10.790405814657801</c:v>
                </c:pt>
                <c:pt idx="7849">
                  <c:v>10.7917807389461</c:v>
                </c:pt>
                <c:pt idx="7850">
                  <c:v>10.793155663234399</c:v>
                </c:pt>
                <c:pt idx="7851">
                  <c:v>10.794530587522701</c:v>
                </c:pt>
                <c:pt idx="7852">
                  <c:v>10.795905511811</c:v>
                </c:pt>
                <c:pt idx="7853">
                  <c:v>10.7972804360993</c:v>
                </c:pt>
                <c:pt idx="7854">
                  <c:v>10.798655360387601</c:v>
                </c:pt>
                <c:pt idx="7855">
                  <c:v>10.800030284676</c:v>
                </c:pt>
                <c:pt idx="7856">
                  <c:v>10.801405208964299</c:v>
                </c:pt>
                <c:pt idx="7857">
                  <c:v>10.8027801332526</c:v>
                </c:pt>
                <c:pt idx="7858">
                  <c:v>10.8041550575409</c:v>
                </c:pt>
                <c:pt idx="7859">
                  <c:v>10.805529981829199</c:v>
                </c:pt>
                <c:pt idx="7860">
                  <c:v>10.8069049061175</c:v>
                </c:pt>
                <c:pt idx="7861">
                  <c:v>10.8082798304058</c:v>
                </c:pt>
                <c:pt idx="7862">
                  <c:v>10.809654754694099</c:v>
                </c:pt>
                <c:pt idx="7863">
                  <c:v>10.811029678982401</c:v>
                </c:pt>
                <c:pt idx="7864">
                  <c:v>10.8124046032707</c:v>
                </c:pt>
                <c:pt idx="7865">
                  <c:v>10.813779527559101</c:v>
                </c:pt>
                <c:pt idx="7866">
                  <c:v>10.8151544518474</c:v>
                </c:pt>
                <c:pt idx="7867">
                  <c:v>10.8165293761357</c:v>
                </c:pt>
                <c:pt idx="7868">
                  <c:v>10.817904300424001</c:v>
                </c:pt>
                <c:pt idx="7869">
                  <c:v>10.8192792247123</c:v>
                </c:pt>
                <c:pt idx="7870">
                  <c:v>10.8206541490006</c:v>
                </c:pt>
                <c:pt idx="7871">
                  <c:v>10.822029073288901</c:v>
                </c:pt>
                <c:pt idx="7872">
                  <c:v>10.8234039975772</c:v>
                </c:pt>
                <c:pt idx="7873">
                  <c:v>10.8247789218655</c:v>
                </c:pt>
                <c:pt idx="7874">
                  <c:v>10.826153846153799</c:v>
                </c:pt>
                <c:pt idx="7875">
                  <c:v>10.8275287704422</c:v>
                </c:pt>
                <c:pt idx="7876">
                  <c:v>10.828903694730499</c:v>
                </c:pt>
                <c:pt idx="7877">
                  <c:v>10.830278619018801</c:v>
                </c:pt>
                <c:pt idx="7878">
                  <c:v>10.8316535433071</c:v>
                </c:pt>
                <c:pt idx="7879">
                  <c:v>10.833028467595399</c:v>
                </c:pt>
                <c:pt idx="7880">
                  <c:v>10.834403391883701</c:v>
                </c:pt>
                <c:pt idx="7881">
                  <c:v>10.835778316172</c:v>
                </c:pt>
                <c:pt idx="7882">
                  <c:v>10.837153240460299</c:v>
                </c:pt>
                <c:pt idx="7883">
                  <c:v>10.838528164748601</c:v>
                </c:pt>
                <c:pt idx="7884">
                  <c:v>10.8399030890369</c:v>
                </c:pt>
                <c:pt idx="7885">
                  <c:v>10.841278013325301</c:v>
                </c:pt>
                <c:pt idx="7886">
                  <c:v>10.8426529376136</c:v>
                </c:pt>
                <c:pt idx="7887">
                  <c:v>10.8440278619019</c:v>
                </c:pt>
                <c:pt idx="7888">
                  <c:v>10.845402786190199</c:v>
                </c:pt>
                <c:pt idx="7889">
                  <c:v>10.8467777104785</c:v>
                </c:pt>
                <c:pt idx="7890">
                  <c:v>10.8481526347668</c:v>
                </c:pt>
                <c:pt idx="7891">
                  <c:v>10.849527559055099</c:v>
                </c:pt>
                <c:pt idx="7892">
                  <c:v>10.8509024833434</c:v>
                </c:pt>
                <c:pt idx="7893">
                  <c:v>10.8522774076317</c:v>
                </c:pt>
                <c:pt idx="7894">
                  <c:v>10.853652331919999</c:v>
                </c:pt>
                <c:pt idx="7895">
                  <c:v>10.8550272562084</c:v>
                </c:pt>
                <c:pt idx="7896">
                  <c:v>10.856402180496699</c:v>
                </c:pt>
                <c:pt idx="7897">
                  <c:v>10.857777104785001</c:v>
                </c:pt>
                <c:pt idx="7898">
                  <c:v>10.8591520290733</c:v>
                </c:pt>
                <c:pt idx="7899">
                  <c:v>10.8605269533616</c:v>
                </c:pt>
                <c:pt idx="7900">
                  <c:v>10.861901877649901</c:v>
                </c:pt>
                <c:pt idx="7901">
                  <c:v>10.8632768019382</c:v>
                </c:pt>
                <c:pt idx="7902">
                  <c:v>10.8646517262265</c:v>
                </c:pt>
                <c:pt idx="7903">
                  <c:v>10.866026650514801</c:v>
                </c:pt>
                <c:pt idx="7904">
                  <c:v>10.8674015748032</c:v>
                </c:pt>
                <c:pt idx="7905">
                  <c:v>10.868776499091499</c:v>
                </c:pt>
                <c:pt idx="7906">
                  <c:v>10.8701514233798</c:v>
                </c:pt>
                <c:pt idx="7907">
                  <c:v>10.8715263476681</c:v>
                </c:pt>
                <c:pt idx="7908">
                  <c:v>10.872901271956399</c:v>
                </c:pt>
                <c:pt idx="7909">
                  <c:v>10.874276196244701</c:v>
                </c:pt>
                <c:pt idx="7910">
                  <c:v>10.875651120533</c:v>
                </c:pt>
                <c:pt idx="7911">
                  <c:v>10.877026044821299</c:v>
                </c:pt>
                <c:pt idx="7912">
                  <c:v>10.878400969109601</c:v>
                </c:pt>
                <c:pt idx="7913">
                  <c:v>10.8797758933979</c:v>
                </c:pt>
                <c:pt idx="7914">
                  <c:v>10.881150817686301</c:v>
                </c:pt>
                <c:pt idx="7915">
                  <c:v>10.8825257419746</c:v>
                </c:pt>
                <c:pt idx="7916">
                  <c:v>10.8839006662629</c:v>
                </c:pt>
                <c:pt idx="7917">
                  <c:v>10.885275590551201</c:v>
                </c:pt>
                <c:pt idx="7918">
                  <c:v>10.8866505148395</c:v>
                </c:pt>
                <c:pt idx="7919">
                  <c:v>10.8880254391278</c:v>
                </c:pt>
                <c:pt idx="7920">
                  <c:v>10.889400363416099</c:v>
                </c:pt>
                <c:pt idx="7921">
                  <c:v>10.8907752877044</c:v>
                </c:pt>
                <c:pt idx="7922">
                  <c:v>10.8921502119927</c:v>
                </c:pt>
                <c:pt idx="7923">
                  <c:v>10.893525136280999</c:v>
                </c:pt>
                <c:pt idx="7924">
                  <c:v>10.8949000605694</c:v>
                </c:pt>
                <c:pt idx="7925">
                  <c:v>10.896274984857699</c:v>
                </c:pt>
                <c:pt idx="7926">
                  <c:v>10.897649909146001</c:v>
                </c:pt>
                <c:pt idx="7927">
                  <c:v>10.8990248334343</c:v>
                </c:pt>
                <c:pt idx="7928">
                  <c:v>10.9003997577226</c:v>
                </c:pt>
                <c:pt idx="7929">
                  <c:v>10.901774682010901</c:v>
                </c:pt>
                <c:pt idx="7930">
                  <c:v>10.9031496062992</c:v>
                </c:pt>
                <c:pt idx="7931">
                  <c:v>10.9045245305875</c:v>
                </c:pt>
                <c:pt idx="7932">
                  <c:v>10.905899454875801</c:v>
                </c:pt>
                <c:pt idx="7933">
                  <c:v>10.9072743791641</c:v>
                </c:pt>
                <c:pt idx="7934">
                  <c:v>10.908649303452499</c:v>
                </c:pt>
                <c:pt idx="7935">
                  <c:v>10.9100242277408</c:v>
                </c:pt>
                <c:pt idx="7936">
                  <c:v>10.9113991520291</c:v>
                </c:pt>
                <c:pt idx="7937">
                  <c:v>10.912774076317399</c:v>
                </c:pt>
                <c:pt idx="7938">
                  <c:v>10.9141490006057</c:v>
                </c:pt>
                <c:pt idx="7939">
                  <c:v>10.915523924894</c:v>
                </c:pt>
                <c:pt idx="7940">
                  <c:v>10.916898849182299</c:v>
                </c:pt>
                <c:pt idx="7941">
                  <c:v>10.918273773470601</c:v>
                </c:pt>
                <c:pt idx="7942">
                  <c:v>10.9196486977589</c:v>
                </c:pt>
                <c:pt idx="7943">
                  <c:v>10.921023622047199</c:v>
                </c:pt>
                <c:pt idx="7944">
                  <c:v>10.9223985463356</c:v>
                </c:pt>
                <c:pt idx="7945">
                  <c:v>10.9237734706239</c:v>
                </c:pt>
                <c:pt idx="7946">
                  <c:v>10.925148394912201</c:v>
                </c:pt>
                <c:pt idx="7947">
                  <c:v>10.9265233192005</c:v>
                </c:pt>
                <c:pt idx="7948">
                  <c:v>10.9278982434888</c:v>
                </c:pt>
                <c:pt idx="7949">
                  <c:v>10.929273167777099</c:v>
                </c:pt>
                <c:pt idx="7950">
                  <c:v>10.9306480920654</c:v>
                </c:pt>
                <c:pt idx="7951">
                  <c:v>10.9320230163537</c:v>
                </c:pt>
                <c:pt idx="7952">
                  <c:v>10.933397940641999</c:v>
                </c:pt>
                <c:pt idx="7953">
                  <c:v>10.9347728649303</c:v>
                </c:pt>
                <c:pt idx="7954">
                  <c:v>10.936147789218699</c:v>
                </c:pt>
                <c:pt idx="7955">
                  <c:v>10.937522713507001</c:v>
                </c:pt>
                <c:pt idx="7956">
                  <c:v>10.9388976377953</c:v>
                </c:pt>
                <c:pt idx="7957">
                  <c:v>10.940272562083599</c:v>
                </c:pt>
                <c:pt idx="7958">
                  <c:v>10.941647486371901</c:v>
                </c:pt>
                <c:pt idx="7959">
                  <c:v>10.9430224106602</c:v>
                </c:pt>
                <c:pt idx="7960">
                  <c:v>10.9443973349485</c:v>
                </c:pt>
                <c:pt idx="7961">
                  <c:v>10.945772259236801</c:v>
                </c:pt>
                <c:pt idx="7962">
                  <c:v>10.9471471835251</c:v>
                </c:pt>
                <c:pt idx="7963">
                  <c:v>10.9485221078134</c:v>
                </c:pt>
                <c:pt idx="7964">
                  <c:v>10.9498970321018</c:v>
                </c:pt>
                <c:pt idx="7965">
                  <c:v>10.9512719563901</c:v>
                </c:pt>
                <c:pt idx="7966">
                  <c:v>10.952646880678399</c:v>
                </c:pt>
                <c:pt idx="7967">
                  <c:v>10.9540218049667</c:v>
                </c:pt>
                <c:pt idx="7968">
                  <c:v>10.955396729255</c:v>
                </c:pt>
                <c:pt idx="7969">
                  <c:v>10.956771653543299</c:v>
                </c:pt>
                <c:pt idx="7970">
                  <c:v>10.958146577831601</c:v>
                </c:pt>
                <c:pt idx="7971">
                  <c:v>10.9595215021199</c:v>
                </c:pt>
                <c:pt idx="7972">
                  <c:v>10.960896426408199</c:v>
                </c:pt>
                <c:pt idx="7973">
                  <c:v>10.962271350696501</c:v>
                </c:pt>
                <c:pt idx="7974">
                  <c:v>10.9636462749849</c:v>
                </c:pt>
                <c:pt idx="7975">
                  <c:v>10.965021199273201</c:v>
                </c:pt>
                <c:pt idx="7976">
                  <c:v>10.9663961235615</c:v>
                </c:pt>
                <c:pt idx="7977">
                  <c:v>10.9677710478498</c:v>
                </c:pt>
                <c:pt idx="7978">
                  <c:v>10.969145972138101</c:v>
                </c:pt>
                <c:pt idx="7979">
                  <c:v>10.9705208964264</c:v>
                </c:pt>
                <c:pt idx="7980">
                  <c:v>10.9718958207147</c:v>
                </c:pt>
                <c:pt idx="7981">
                  <c:v>10.973270745002999</c:v>
                </c:pt>
                <c:pt idx="7982">
                  <c:v>10.9746456692913</c:v>
                </c:pt>
                <c:pt idx="7983">
                  <c:v>10.976020593579699</c:v>
                </c:pt>
                <c:pt idx="7984">
                  <c:v>10.977395517868</c:v>
                </c:pt>
                <c:pt idx="7985">
                  <c:v>10.9787704421563</c:v>
                </c:pt>
                <c:pt idx="7986">
                  <c:v>10.980145366444599</c:v>
                </c:pt>
                <c:pt idx="7987">
                  <c:v>10.981520290732901</c:v>
                </c:pt>
                <c:pt idx="7988">
                  <c:v>10.9828952150212</c:v>
                </c:pt>
                <c:pt idx="7989">
                  <c:v>10.984270139309499</c:v>
                </c:pt>
                <c:pt idx="7990">
                  <c:v>10.985645063597801</c:v>
                </c:pt>
                <c:pt idx="7991">
                  <c:v>10.9870199878861</c:v>
                </c:pt>
                <c:pt idx="7992">
                  <c:v>10.9883949121744</c:v>
                </c:pt>
                <c:pt idx="7993">
                  <c:v>10.9897698364628</c:v>
                </c:pt>
                <c:pt idx="7994">
                  <c:v>10.9911447607511</c:v>
                </c:pt>
                <c:pt idx="7995">
                  <c:v>10.992519685039399</c:v>
                </c:pt>
                <c:pt idx="7996">
                  <c:v>10.9938946093277</c:v>
                </c:pt>
                <c:pt idx="7997">
                  <c:v>10.995269533616</c:v>
                </c:pt>
                <c:pt idx="7998">
                  <c:v>10.996644457904299</c:v>
                </c:pt>
                <c:pt idx="7999">
                  <c:v>10.9980193821926</c:v>
                </c:pt>
                <c:pt idx="8000">
                  <c:v>10.9993943064809</c:v>
                </c:pt>
                <c:pt idx="8001">
                  <c:v>11.000769230769199</c:v>
                </c:pt>
                <c:pt idx="8002">
                  <c:v>11.002144155057501</c:v>
                </c:pt>
                <c:pt idx="8003">
                  <c:v>11.003519079345899</c:v>
                </c:pt>
                <c:pt idx="8004">
                  <c:v>11.004894003634201</c:v>
                </c:pt>
                <c:pt idx="8005">
                  <c:v>11.0062689279225</c:v>
                </c:pt>
                <c:pt idx="8006">
                  <c:v>11.0076438522108</c:v>
                </c:pt>
                <c:pt idx="8007">
                  <c:v>11.009018776499101</c:v>
                </c:pt>
                <c:pt idx="8008">
                  <c:v>11.0103937007874</c:v>
                </c:pt>
                <c:pt idx="8009">
                  <c:v>11.0117686250757</c:v>
                </c:pt>
                <c:pt idx="8010">
                  <c:v>11.013143549364001</c:v>
                </c:pt>
                <c:pt idx="8011">
                  <c:v>11.0145184736523</c:v>
                </c:pt>
                <c:pt idx="8012">
                  <c:v>11.0158933979406</c:v>
                </c:pt>
                <c:pt idx="8013">
                  <c:v>11.017268322229</c:v>
                </c:pt>
                <c:pt idx="8014">
                  <c:v>11.0186432465173</c:v>
                </c:pt>
                <c:pt idx="8015">
                  <c:v>11.020018170805599</c:v>
                </c:pt>
                <c:pt idx="8016">
                  <c:v>11.021393095093901</c:v>
                </c:pt>
                <c:pt idx="8017">
                  <c:v>11.0227680193822</c:v>
                </c:pt>
                <c:pt idx="8018">
                  <c:v>11.024142943670499</c:v>
                </c:pt>
                <c:pt idx="8019">
                  <c:v>11.025517867958801</c:v>
                </c:pt>
                <c:pt idx="8020">
                  <c:v>11.0268927922471</c:v>
                </c:pt>
                <c:pt idx="8021">
                  <c:v>11.0282677165354</c:v>
                </c:pt>
                <c:pt idx="8022">
                  <c:v>11.029642640823701</c:v>
                </c:pt>
                <c:pt idx="8023">
                  <c:v>11.0310175651121</c:v>
                </c:pt>
                <c:pt idx="8024">
                  <c:v>11.032392489400401</c:v>
                </c:pt>
                <c:pt idx="8025">
                  <c:v>11.0337674136887</c:v>
                </c:pt>
                <c:pt idx="8026">
                  <c:v>11.035142337977</c:v>
                </c:pt>
                <c:pt idx="8027">
                  <c:v>11.036517262265299</c:v>
                </c:pt>
                <c:pt idx="8028">
                  <c:v>11.0378921865536</c:v>
                </c:pt>
                <c:pt idx="8029">
                  <c:v>11.0392671108419</c:v>
                </c:pt>
                <c:pt idx="8030">
                  <c:v>11.040642035130199</c:v>
                </c:pt>
                <c:pt idx="8031">
                  <c:v>11.0420169594185</c:v>
                </c:pt>
                <c:pt idx="8032">
                  <c:v>11.0433918837068</c:v>
                </c:pt>
                <c:pt idx="8033">
                  <c:v>11.044766807995201</c:v>
                </c:pt>
                <c:pt idx="8034">
                  <c:v>11.0461417322835</c:v>
                </c:pt>
                <c:pt idx="8035">
                  <c:v>11.047516656571799</c:v>
                </c:pt>
                <c:pt idx="8036">
                  <c:v>11.048891580860101</c:v>
                </c:pt>
                <c:pt idx="8037">
                  <c:v>11.0502665051484</c:v>
                </c:pt>
                <c:pt idx="8038">
                  <c:v>11.0516414294367</c:v>
                </c:pt>
                <c:pt idx="8039">
                  <c:v>11.053016353725001</c:v>
                </c:pt>
                <c:pt idx="8040">
                  <c:v>11.0543912780133</c:v>
                </c:pt>
                <c:pt idx="8041">
                  <c:v>11.0557662023016</c:v>
                </c:pt>
                <c:pt idx="8042">
                  <c:v>11.057141126589899</c:v>
                </c:pt>
                <c:pt idx="8043">
                  <c:v>11.0585160508783</c:v>
                </c:pt>
                <c:pt idx="8044">
                  <c:v>11.059890975166599</c:v>
                </c:pt>
                <c:pt idx="8045">
                  <c:v>11.0612658994549</c:v>
                </c:pt>
                <c:pt idx="8046">
                  <c:v>11.0626408237432</c:v>
                </c:pt>
                <c:pt idx="8047">
                  <c:v>11.064015748031499</c:v>
                </c:pt>
                <c:pt idx="8048">
                  <c:v>11.065390672319801</c:v>
                </c:pt>
                <c:pt idx="8049">
                  <c:v>11.0667655966081</c:v>
                </c:pt>
                <c:pt idx="8050">
                  <c:v>11.068140520896399</c:v>
                </c:pt>
                <c:pt idx="8051">
                  <c:v>11.069515445184701</c:v>
                </c:pt>
                <c:pt idx="8052">
                  <c:v>11.070890369473</c:v>
                </c:pt>
                <c:pt idx="8053">
                  <c:v>11.072265293761401</c:v>
                </c:pt>
                <c:pt idx="8054">
                  <c:v>11.0736402180497</c:v>
                </c:pt>
                <c:pt idx="8055">
                  <c:v>11.075015142338</c:v>
                </c:pt>
                <c:pt idx="8056">
                  <c:v>11.076390066626301</c:v>
                </c:pt>
                <c:pt idx="8057">
                  <c:v>11.0777649909146</c:v>
                </c:pt>
                <c:pt idx="8058">
                  <c:v>11.0791399152029</c:v>
                </c:pt>
                <c:pt idx="8059">
                  <c:v>11.080514839491199</c:v>
                </c:pt>
                <c:pt idx="8060">
                  <c:v>11.0818897637795</c:v>
                </c:pt>
                <c:pt idx="8061">
                  <c:v>11.0832646880678</c:v>
                </c:pt>
                <c:pt idx="8062">
                  <c:v>11.084639612356099</c:v>
                </c:pt>
                <c:pt idx="8063">
                  <c:v>11.0860145366445</c:v>
                </c:pt>
                <c:pt idx="8064">
                  <c:v>11.087389460932799</c:v>
                </c:pt>
                <c:pt idx="8065">
                  <c:v>11.088764385221101</c:v>
                </c:pt>
                <c:pt idx="8066">
                  <c:v>11.0901393095094</c:v>
                </c:pt>
                <c:pt idx="8067">
                  <c:v>11.0915142337977</c:v>
                </c:pt>
                <c:pt idx="8068">
                  <c:v>11.092889158086001</c:v>
                </c:pt>
                <c:pt idx="8069">
                  <c:v>11.0942640823743</c:v>
                </c:pt>
                <c:pt idx="8070">
                  <c:v>11.0956390066626</c:v>
                </c:pt>
                <c:pt idx="8071">
                  <c:v>11.097013930950901</c:v>
                </c:pt>
                <c:pt idx="8072">
                  <c:v>11.0983888552393</c:v>
                </c:pt>
                <c:pt idx="8073">
                  <c:v>11.099763779527599</c:v>
                </c:pt>
                <c:pt idx="8074">
                  <c:v>11.1011387038159</c:v>
                </c:pt>
                <c:pt idx="8075">
                  <c:v>11.1025136281042</c:v>
                </c:pt>
                <c:pt idx="8076">
                  <c:v>11.103888552392499</c:v>
                </c:pt>
                <c:pt idx="8077">
                  <c:v>11.1052634766808</c:v>
                </c:pt>
                <c:pt idx="8078">
                  <c:v>11.1066384009691</c:v>
                </c:pt>
                <c:pt idx="8079">
                  <c:v>11.108013325257399</c:v>
                </c:pt>
                <c:pt idx="8080">
                  <c:v>11.109388249545701</c:v>
                </c:pt>
                <c:pt idx="8081">
                  <c:v>11.110763173834</c:v>
                </c:pt>
                <c:pt idx="8082">
                  <c:v>11.112138098122401</c:v>
                </c:pt>
                <c:pt idx="8083">
                  <c:v>11.1135130224107</c:v>
                </c:pt>
                <c:pt idx="8084">
                  <c:v>11.114887946699</c:v>
                </c:pt>
                <c:pt idx="8085">
                  <c:v>11.116262870987301</c:v>
                </c:pt>
                <c:pt idx="8086">
                  <c:v>11.1176377952756</c:v>
                </c:pt>
                <c:pt idx="8087">
                  <c:v>11.1190127195639</c:v>
                </c:pt>
                <c:pt idx="8088">
                  <c:v>11.120387643852199</c:v>
                </c:pt>
                <c:pt idx="8089">
                  <c:v>11.1217625681405</c:v>
                </c:pt>
                <c:pt idx="8090">
                  <c:v>11.1231374924288</c:v>
                </c:pt>
                <c:pt idx="8091">
                  <c:v>11.124512416717099</c:v>
                </c:pt>
                <c:pt idx="8092">
                  <c:v>11.1258873410055</c:v>
                </c:pt>
                <c:pt idx="8093">
                  <c:v>11.127262265293799</c:v>
                </c:pt>
                <c:pt idx="8094">
                  <c:v>11.128637189582101</c:v>
                </c:pt>
                <c:pt idx="8095">
                  <c:v>11.1300121138704</c:v>
                </c:pt>
                <c:pt idx="8096">
                  <c:v>11.131387038158699</c:v>
                </c:pt>
                <c:pt idx="8097">
                  <c:v>11.132761962447001</c:v>
                </c:pt>
                <c:pt idx="8098">
                  <c:v>11.1341368867353</c:v>
                </c:pt>
                <c:pt idx="8099">
                  <c:v>11.1355118110236</c:v>
                </c:pt>
                <c:pt idx="8100">
                  <c:v>11.136886735311901</c:v>
                </c:pt>
                <c:pt idx="8101">
                  <c:v>11.1382616596002</c:v>
                </c:pt>
                <c:pt idx="8102">
                  <c:v>11.139636583888599</c:v>
                </c:pt>
                <c:pt idx="8103">
                  <c:v>11.1410115081769</c:v>
                </c:pt>
                <c:pt idx="8104">
                  <c:v>11.1423864324652</c:v>
                </c:pt>
                <c:pt idx="8105">
                  <c:v>11.143761356753499</c:v>
                </c:pt>
                <c:pt idx="8106">
                  <c:v>11.1451362810418</c:v>
                </c:pt>
                <c:pt idx="8107">
                  <c:v>11.1465112053301</c:v>
                </c:pt>
                <c:pt idx="8108">
                  <c:v>11.147886129618399</c:v>
                </c:pt>
                <c:pt idx="8109">
                  <c:v>11.149261053906701</c:v>
                </c:pt>
                <c:pt idx="8110">
                  <c:v>11.150635978195</c:v>
                </c:pt>
                <c:pt idx="8111">
                  <c:v>11.152010902483299</c:v>
                </c:pt>
                <c:pt idx="8112">
                  <c:v>11.1533858267717</c:v>
                </c:pt>
                <c:pt idx="8113">
                  <c:v>11.15476075106</c:v>
                </c:pt>
                <c:pt idx="8114">
                  <c:v>11.156135675348301</c:v>
                </c:pt>
                <c:pt idx="8115">
                  <c:v>11.1575105996366</c:v>
                </c:pt>
                <c:pt idx="8116">
                  <c:v>11.1588855239249</c:v>
                </c:pt>
                <c:pt idx="8117">
                  <c:v>11.160260448213201</c:v>
                </c:pt>
                <c:pt idx="8118">
                  <c:v>11.1616353725015</c:v>
                </c:pt>
                <c:pt idx="8119">
                  <c:v>11.1630102967898</c:v>
                </c:pt>
                <c:pt idx="8120">
                  <c:v>11.164385221078099</c:v>
                </c:pt>
                <c:pt idx="8121">
                  <c:v>11.1657601453664</c:v>
                </c:pt>
                <c:pt idx="8122">
                  <c:v>11.167135069654799</c:v>
                </c:pt>
                <c:pt idx="8123">
                  <c:v>11.168509993943101</c:v>
                </c:pt>
                <c:pt idx="8124">
                  <c:v>11.1698849182314</c:v>
                </c:pt>
                <c:pt idx="8125">
                  <c:v>11.171259842519699</c:v>
                </c:pt>
                <c:pt idx="8126">
                  <c:v>11.172634766808001</c:v>
                </c:pt>
                <c:pt idx="8127">
                  <c:v>11.1740096910963</c:v>
                </c:pt>
                <c:pt idx="8128">
                  <c:v>11.175384615384599</c:v>
                </c:pt>
                <c:pt idx="8129">
                  <c:v>11.176759539672901</c:v>
                </c:pt>
                <c:pt idx="8130">
                  <c:v>11.1781344639612</c:v>
                </c:pt>
                <c:pt idx="8131">
                  <c:v>11.1795093882495</c:v>
                </c:pt>
                <c:pt idx="8132">
                  <c:v>11.1808843125379</c:v>
                </c:pt>
                <c:pt idx="8133">
                  <c:v>11.1822592368262</c:v>
                </c:pt>
                <c:pt idx="8134">
                  <c:v>11.183634161114499</c:v>
                </c:pt>
                <c:pt idx="8135">
                  <c:v>11.1850090854028</c:v>
                </c:pt>
                <c:pt idx="8136">
                  <c:v>11.1863840096911</c:v>
                </c:pt>
                <c:pt idx="8137">
                  <c:v>11.187758933979399</c:v>
                </c:pt>
                <c:pt idx="8138">
                  <c:v>11.1891338582677</c:v>
                </c:pt>
                <c:pt idx="8139">
                  <c:v>11.190508782556</c:v>
                </c:pt>
                <c:pt idx="8140">
                  <c:v>11.191883706844299</c:v>
                </c:pt>
                <c:pt idx="8141">
                  <c:v>11.193258631132601</c:v>
                </c:pt>
                <c:pt idx="8142">
                  <c:v>11.194633555420999</c:v>
                </c:pt>
                <c:pt idx="8143">
                  <c:v>11.196008479709301</c:v>
                </c:pt>
                <c:pt idx="8144">
                  <c:v>11.1973834039976</c:v>
                </c:pt>
                <c:pt idx="8145">
                  <c:v>11.1987583282859</c:v>
                </c:pt>
                <c:pt idx="8146">
                  <c:v>11.200133252574201</c:v>
                </c:pt>
                <c:pt idx="8147">
                  <c:v>11.2015081768625</c:v>
                </c:pt>
                <c:pt idx="8148">
                  <c:v>11.2028831011508</c:v>
                </c:pt>
                <c:pt idx="8149">
                  <c:v>11.204258025439101</c:v>
                </c:pt>
                <c:pt idx="8150">
                  <c:v>11.2056329497274</c:v>
                </c:pt>
                <c:pt idx="8151">
                  <c:v>11.2070078740157</c:v>
                </c:pt>
                <c:pt idx="8152">
                  <c:v>11.2083827983041</c:v>
                </c:pt>
                <c:pt idx="8153">
                  <c:v>11.2097577225924</c:v>
                </c:pt>
                <c:pt idx="8154">
                  <c:v>11.211132646880699</c:v>
                </c:pt>
                <c:pt idx="8155">
                  <c:v>11.212507571169001</c:v>
                </c:pt>
                <c:pt idx="8156">
                  <c:v>11.2138824954573</c:v>
                </c:pt>
                <c:pt idx="8157">
                  <c:v>11.215257419745599</c:v>
                </c:pt>
                <c:pt idx="8158">
                  <c:v>11.216632344033901</c:v>
                </c:pt>
                <c:pt idx="8159">
                  <c:v>11.2180072683222</c:v>
                </c:pt>
                <c:pt idx="8160">
                  <c:v>11.2193821926105</c:v>
                </c:pt>
                <c:pt idx="8161">
                  <c:v>11.2207571168989</c:v>
                </c:pt>
                <c:pt idx="8162">
                  <c:v>11.2221320411872</c:v>
                </c:pt>
                <c:pt idx="8163">
                  <c:v>11.223506965475501</c:v>
                </c:pt>
                <c:pt idx="8164">
                  <c:v>11.2248818897638</c:v>
                </c:pt>
                <c:pt idx="8165">
                  <c:v>11.2262568140521</c:v>
                </c:pt>
                <c:pt idx="8166">
                  <c:v>11.227631738340399</c:v>
                </c:pt>
                <c:pt idx="8167">
                  <c:v>11.2290066626287</c:v>
                </c:pt>
                <c:pt idx="8168">
                  <c:v>11.230381586917</c:v>
                </c:pt>
                <c:pt idx="8169">
                  <c:v>11.231756511205299</c:v>
                </c:pt>
                <c:pt idx="8170">
                  <c:v>11.2331314354936</c:v>
                </c:pt>
                <c:pt idx="8171">
                  <c:v>11.234506359781999</c:v>
                </c:pt>
                <c:pt idx="8172">
                  <c:v>11.235881284070301</c:v>
                </c:pt>
                <c:pt idx="8173">
                  <c:v>11.2372562083586</c:v>
                </c:pt>
                <c:pt idx="8174">
                  <c:v>11.2386311326469</c:v>
                </c:pt>
                <c:pt idx="8175">
                  <c:v>11.240006056935201</c:v>
                </c:pt>
                <c:pt idx="8176">
                  <c:v>11.2413809812235</c:v>
                </c:pt>
                <c:pt idx="8177">
                  <c:v>11.2427559055118</c:v>
                </c:pt>
                <c:pt idx="8178">
                  <c:v>11.244130829800101</c:v>
                </c:pt>
                <c:pt idx="8179">
                  <c:v>11.2455057540884</c:v>
                </c:pt>
                <c:pt idx="8180">
                  <c:v>11.2468806783767</c:v>
                </c:pt>
                <c:pt idx="8181">
                  <c:v>11.2482556026651</c:v>
                </c:pt>
                <c:pt idx="8182">
                  <c:v>11.2496305269534</c:v>
                </c:pt>
                <c:pt idx="8183">
                  <c:v>11.251005451241699</c:v>
                </c:pt>
                <c:pt idx="8184">
                  <c:v>11.25238037553</c:v>
                </c:pt>
                <c:pt idx="8185">
                  <c:v>11.2537552998183</c:v>
                </c:pt>
                <c:pt idx="8186">
                  <c:v>11.255130224106599</c:v>
                </c:pt>
                <c:pt idx="8187">
                  <c:v>11.256505148394901</c:v>
                </c:pt>
                <c:pt idx="8188">
                  <c:v>11.2578800726832</c:v>
                </c:pt>
                <c:pt idx="8189">
                  <c:v>11.259254996971499</c:v>
                </c:pt>
                <c:pt idx="8190">
                  <c:v>11.260629921259801</c:v>
                </c:pt>
                <c:pt idx="8191">
                  <c:v>11.2620048455482</c:v>
                </c:pt>
                <c:pt idx="8192">
                  <c:v>11.263379769836501</c:v>
                </c:pt>
                <c:pt idx="8193">
                  <c:v>11.2647546941248</c:v>
                </c:pt>
                <c:pt idx="8194">
                  <c:v>11.2661296184131</c:v>
                </c:pt>
                <c:pt idx="8195">
                  <c:v>11.267504542701399</c:v>
                </c:pt>
                <c:pt idx="8196">
                  <c:v>11.2688794669897</c:v>
                </c:pt>
                <c:pt idx="8197">
                  <c:v>11.270254391278</c:v>
                </c:pt>
                <c:pt idx="8198">
                  <c:v>11.271629315566299</c:v>
                </c:pt>
                <c:pt idx="8199">
                  <c:v>11.2730042398546</c:v>
                </c:pt>
                <c:pt idx="8200">
                  <c:v>11.2743791641429</c:v>
                </c:pt>
                <c:pt idx="8201">
                  <c:v>11.275754088431301</c:v>
                </c:pt>
                <c:pt idx="8202">
                  <c:v>11.2771290127196</c:v>
                </c:pt>
                <c:pt idx="8203">
                  <c:v>11.278503937007899</c:v>
                </c:pt>
                <c:pt idx="8204">
                  <c:v>11.279878861296201</c:v>
                </c:pt>
                <c:pt idx="8205">
                  <c:v>11.2812537855845</c:v>
                </c:pt>
                <c:pt idx="8206">
                  <c:v>11.2826287098728</c:v>
                </c:pt>
                <c:pt idx="8207">
                  <c:v>11.284003634161101</c:v>
                </c:pt>
                <c:pt idx="8208">
                  <c:v>11.2853785584494</c:v>
                </c:pt>
                <c:pt idx="8209">
                  <c:v>11.2867534827377</c:v>
                </c:pt>
                <c:pt idx="8210">
                  <c:v>11.288128407026001</c:v>
                </c:pt>
                <c:pt idx="8211">
                  <c:v>11.2895033313144</c:v>
                </c:pt>
                <c:pt idx="8212">
                  <c:v>11.290878255602699</c:v>
                </c:pt>
                <c:pt idx="8213">
                  <c:v>11.292253179891</c:v>
                </c:pt>
                <c:pt idx="8214">
                  <c:v>11.2936281041793</c:v>
                </c:pt>
                <c:pt idx="8215">
                  <c:v>11.295003028467599</c:v>
                </c:pt>
                <c:pt idx="8216">
                  <c:v>11.296377952755901</c:v>
                </c:pt>
                <c:pt idx="8217">
                  <c:v>11.2977528770442</c:v>
                </c:pt>
                <c:pt idx="8218">
                  <c:v>11.299127801332499</c:v>
                </c:pt>
                <c:pt idx="8219">
                  <c:v>11.300502725620801</c:v>
                </c:pt>
                <c:pt idx="8220">
                  <c:v>11.3018776499091</c:v>
                </c:pt>
                <c:pt idx="8221">
                  <c:v>11.303252574197501</c:v>
                </c:pt>
                <c:pt idx="8222">
                  <c:v>11.3046274984858</c:v>
                </c:pt>
                <c:pt idx="8223">
                  <c:v>11.3060024227741</c:v>
                </c:pt>
                <c:pt idx="8224">
                  <c:v>11.307377347062401</c:v>
                </c:pt>
                <c:pt idx="8225">
                  <c:v>11.3087522713507</c:v>
                </c:pt>
                <c:pt idx="8226">
                  <c:v>11.310127195639</c:v>
                </c:pt>
                <c:pt idx="8227">
                  <c:v>11.311502119927299</c:v>
                </c:pt>
                <c:pt idx="8228">
                  <c:v>11.3128770442156</c:v>
                </c:pt>
                <c:pt idx="8229">
                  <c:v>11.3142519685039</c:v>
                </c:pt>
                <c:pt idx="8230">
                  <c:v>11.315626892792199</c:v>
                </c:pt>
                <c:pt idx="8231">
                  <c:v>11.3170018170806</c:v>
                </c:pt>
                <c:pt idx="8232">
                  <c:v>11.318376741368899</c:v>
                </c:pt>
                <c:pt idx="8233">
                  <c:v>11.319751665657201</c:v>
                </c:pt>
                <c:pt idx="8234">
                  <c:v>11.3211265899455</c:v>
                </c:pt>
                <c:pt idx="8235">
                  <c:v>11.322501514233799</c:v>
                </c:pt>
                <c:pt idx="8236">
                  <c:v>11.323876438522101</c:v>
                </c:pt>
                <c:pt idx="8237">
                  <c:v>11.3252513628104</c:v>
                </c:pt>
                <c:pt idx="8238">
                  <c:v>11.3266262870987</c:v>
                </c:pt>
                <c:pt idx="8239">
                  <c:v>11.328001211387001</c:v>
                </c:pt>
                <c:pt idx="8240">
                  <c:v>11.3293761356753</c:v>
                </c:pt>
                <c:pt idx="8241">
                  <c:v>11.330751059963699</c:v>
                </c:pt>
                <c:pt idx="8242">
                  <c:v>11.332125984252</c:v>
                </c:pt>
                <c:pt idx="8243">
                  <c:v>11.3335009085403</c:v>
                </c:pt>
                <c:pt idx="8244">
                  <c:v>11.334875832828599</c:v>
                </c:pt>
                <c:pt idx="8245">
                  <c:v>11.3362507571169</c:v>
                </c:pt>
                <c:pt idx="8246">
                  <c:v>11.3376256814052</c:v>
                </c:pt>
                <c:pt idx="8247">
                  <c:v>11.339000605693499</c:v>
                </c:pt>
                <c:pt idx="8248">
                  <c:v>11.340375529981801</c:v>
                </c:pt>
                <c:pt idx="8249">
                  <c:v>11.3417504542701</c:v>
                </c:pt>
                <c:pt idx="8250">
                  <c:v>11.343125378558501</c:v>
                </c:pt>
                <c:pt idx="8251">
                  <c:v>11.3445003028468</c:v>
                </c:pt>
                <c:pt idx="8252">
                  <c:v>11.3458752271351</c:v>
                </c:pt>
                <c:pt idx="8253">
                  <c:v>11.347250151423401</c:v>
                </c:pt>
                <c:pt idx="8254">
                  <c:v>11.3486250757117</c:v>
                </c:pt>
                <c:pt idx="8255">
                  <c:v>11.35</c:v>
                </c:pt>
                <c:pt idx="8256">
                  <c:v>11.351374924288301</c:v>
                </c:pt>
                <c:pt idx="8257">
                  <c:v>11.3527498485766</c:v>
                </c:pt>
                <c:pt idx="8258">
                  <c:v>11.3541247728649</c:v>
                </c:pt>
                <c:pt idx="8259">
                  <c:v>11.355499697153199</c:v>
                </c:pt>
                <c:pt idx="8260">
                  <c:v>11.3568746214416</c:v>
                </c:pt>
                <c:pt idx="8261">
                  <c:v>11.358249545729899</c:v>
                </c:pt>
                <c:pt idx="8262">
                  <c:v>11.359624470018201</c:v>
                </c:pt>
                <c:pt idx="8263">
                  <c:v>11.3609993943065</c:v>
                </c:pt>
                <c:pt idx="8264">
                  <c:v>11.362374318594799</c:v>
                </c:pt>
                <c:pt idx="8265">
                  <c:v>11.363749242883101</c:v>
                </c:pt>
                <c:pt idx="8266">
                  <c:v>11.3651241671714</c:v>
                </c:pt>
                <c:pt idx="8267">
                  <c:v>11.366499091459699</c:v>
                </c:pt>
                <c:pt idx="8268">
                  <c:v>11.367874015748001</c:v>
                </c:pt>
                <c:pt idx="8269">
                  <c:v>11.3692489400363</c:v>
                </c:pt>
                <c:pt idx="8270">
                  <c:v>11.370623864324701</c:v>
                </c:pt>
                <c:pt idx="8271">
                  <c:v>11.371998788613</c:v>
                </c:pt>
                <c:pt idx="8272">
                  <c:v>11.3733737129013</c:v>
                </c:pt>
                <c:pt idx="8273">
                  <c:v>11.374748637189599</c:v>
                </c:pt>
                <c:pt idx="8274">
                  <c:v>11.3761235614779</c:v>
                </c:pt>
                <c:pt idx="8275">
                  <c:v>11.3774984857662</c:v>
                </c:pt>
                <c:pt idx="8276">
                  <c:v>11.378873410054499</c:v>
                </c:pt>
                <c:pt idx="8277">
                  <c:v>11.3802483343428</c:v>
                </c:pt>
                <c:pt idx="8278">
                  <c:v>11.3816232586311</c:v>
                </c:pt>
                <c:pt idx="8279">
                  <c:v>11.382998182919399</c:v>
                </c:pt>
                <c:pt idx="8280">
                  <c:v>11.3843731072078</c:v>
                </c:pt>
                <c:pt idx="8281">
                  <c:v>11.385748031496099</c:v>
                </c:pt>
                <c:pt idx="8282">
                  <c:v>11.387122955784401</c:v>
                </c:pt>
                <c:pt idx="8283">
                  <c:v>11.3884978800727</c:v>
                </c:pt>
                <c:pt idx="8284">
                  <c:v>11.389872804361</c:v>
                </c:pt>
                <c:pt idx="8285">
                  <c:v>11.391247728649301</c:v>
                </c:pt>
                <c:pt idx="8286">
                  <c:v>11.3926226529376</c:v>
                </c:pt>
                <c:pt idx="8287">
                  <c:v>11.3939975772259</c:v>
                </c:pt>
                <c:pt idx="8288">
                  <c:v>11.395372501514199</c:v>
                </c:pt>
                <c:pt idx="8289">
                  <c:v>11.3967474258025</c:v>
                </c:pt>
                <c:pt idx="8290">
                  <c:v>11.398122350090899</c:v>
                </c:pt>
                <c:pt idx="8291">
                  <c:v>11.3994972743792</c:v>
                </c:pt>
                <c:pt idx="8292">
                  <c:v>11.4008721986675</c:v>
                </c:pt>
                <c:pt idx="8293">
                  <c:v>11.402247122955799</c:v>
                </c:pt>
                <c:pt idx="8294">
                  <c:v>11.403622047244101</c:v>
                </c:pt>
                <c:pt idx="8295">
                  <c:v>11.4049969715324</c:v>
                </c:pt>
                <c:pt idx="8296">
                  <c:v>11.406371895820699</c:v>
                </c:pt>
                <c:pt idx="8297">
                  <c:v>11.407746820109001</c:v>
                </c:pt>
                <c:pt idx="8298">
                  <c:v>11.4091217443973</c:v>
                </c:pt>
                <c:pt idx="8299">
                  <c:v>11.4104966686856</c:v>
                </c:pt>
                <c:pt idx="8300">
                  <c:v>11.411871592974</c:v>
                </c:pt>
                <c:pt idx="8301">
                  <c:v>11.4132465172623</c:v>
                </c:pt>
                <c:pt idx="8302">
                  <c:v>11.414621441550601</c:v>
                </c:pt>
                <c:pt idx="8303">
                  <c:v>11.4159963658389</c:v>
                </c:pt>
                <c:pt idx="8304">
                  <c:v>11.4173712901272</c:v>
                </c:pt>
                <c:pt idx="8305">
                  <c:v>11.418746214415499</c:v>
                </c:pt>
                <c:pt idx="8306">
                  <c:v>11.4201211387038</c:v>
                </c:pt>
                <c:pt idx="8307">
                  <c:v>11.4214960629921</c:v>
                </c:pt>
                <c:pt idx="8308">
                  <c:v>11.422870987280399</c:v>
                </c:pt>
                <c:pt idx="8309">
                  <c:v>11.424245911568701</c:v>
                </c:pt>
                <c:pt idx="8310">
                  <c:v>11.425620835857099</c:v>
                </c:pt>
                <c:pt idx="8311">
                  <c:v>11.426995760145401</c:v>
                </c:pt>
                <c:pt idx="8312">
                  <c:v>11.4283706844337</c:v>
                </c:pt>
                <c:pt idx="8313">
                  <c:v>11.429745608722</c:v>
                </c:pt>
                <c:pt idx="8314">
                  <c:v>11.431120533010301</c:v>
                </c:pt>
                <c:pt idx="8315">
                  <c:v>11.4324954572986</c:v>
                </c:pt>
                <c:pt idx="8316">
                  <c:v>11.4338703815869</c:v>
                </c:pt>
                <c:pt idx="8317">
                  <c:v>11.435245305875201</c:v>
                </c:pt>
                <c:pt idx="8318">
                  <c:v>11.4366202301635</c:v>
                </c:pt>
                <c:pt idx="8319">
                  <c:v>11.4379951544518</c:v>
                </c:pt>
                <c:pt idx="8320">
                  <c:v>11.4393700787402</c:v>
                </c:pt>
                <c:pt idx="8321">
                  <c:v>11.4407450030285</c:v>
                </c:pt>
                <c:pt idx="8322">
                  <c:v>11.442119927316799</c:v>
                </c:pt>
                <c:pt idx="8323">
                  <c:v>11.4434948516051</c:v>
                </c:pt>
                <c:pt idx="8324">
                  <c:v>11.4448697758934</c:v>
                </c:pt>
                <c:pt idx="8325">
                  <c:v>11.446244700181699</c:v>
                </c:pt>
                <c:pt idx="8326">
                  <c:v>11.447619624470001</c:v>
                </c:pt>
                <c:pt idx="8327">
                  <c:v>11.4489945487583</c:v>
                </c:pt>
                <c:pt idx="8328">
                  <c:v>11.450369473046599</c:v>
                </c:pt>
                <c:pt idx="8329">
                  <c:v>11.451744397334901</c:v>
                </c:pt>
                <c:pt idx="8330">
                  <c:v>11.4531193216233</c:v>
                </c:pt>
                <c:pt idx="8331">
                  <c:v>11.454494245911601</c:v>
                </c:pt>
                <c:pt idx="8332">
                  <c:v>11.4558691701999</c:v>
                </c:pt>
                <c:pt idx="8333">
                  <c:v>11.4572440944882</c:v>
                </c:pt>
                <c:pt idx="8334">
                  <c:v>11.458619018776499</c:v>
                </c:pt>
                <c:pt idx="8335">
                  <c:v>11.4599939430648</c:v>
                </c:pt>
                <c:pt idx="8336">
                  <c:v>11.4613688673531</c:v>
                </c:pt>
                <c:pt idx="8337">
                  <c:v>11.462743791641399</c:v>
                </c:pt>
                <c:pt idx="8338">
                  <c:v>11.4641187159297</c:v>
                </c:pt>
                <c:pt idx="8339">
                  <c:v>11.465493640218099</c:v>
                </c:pt>
                <c:pt idx="8340">
                  <c:v>11.466868564506401</c:v>
                </c:pt>
                <c:pt idx="8341">
                  <c:v>11.4682434887947</c:v>
                </c:pt>
                <c:pt idx="8342">
                  <c:v>11.469618413082999</c:v>
                </c:pt>
                <c:pt idx="8343">
                  <c:v>11.470993337371301</c:v>
                </c:pt>
                <c:pt idx="8344">
                  <c:v>11.4723682616596</c:v>
                </c:pt>
                <c:pt idx="8345">
                  <c:v>11.4737431859479</c:v>
                </c:pt>
                <c:pt idx="8346">
                  <c:v>11.475118110236201</c:v>
                </c:pt>
                <c:pt idx="8347">
                  <c:v>11.4764930345245</c:v>
                </c:pt>
                <c:pt idx="8348">
                  <c:v>11.4778679588128</c:v>
                </c:pt>
                <c:pt idx="8349">
                  <c:v>11.4792428831012</c:v>
                </c:pt>
                <c:pt idx="8350">
                  <c:v>11.4806178073895</c:v>
                </c:pt>
                <c:pt idx="8351">
                  <c:v>11.481992731677799</c:v>
                </c:pt>
                <c:pt idx="8352">
                  <c:v>11.4833676559661</c:v>
                </c:pt>
                <c:pt idx="8353">
                  <c:v>11.4847425802544</c:v>
                </c:pt>
                <c:pt idx="8354">
                  <c:v>11.486117504542699</c:v>
                </c:pt>
                <c:pt idx="8355">
                  <c:v>11.487492428831001</c:v>
                </c:pt>
                <c:pt idx="8356">
                  <c:v>11.4888673531193</c:v>
                </c:pt>
                <c:pt idx="8357">
                  <c:v>11.490242277407599</c:v>
                </c:pt>
                <c:pt idx="8358">
                  <c:v>11.491617201695901</c:v>
                </c:pt>
                <c:pt idx="8359">
                  <c:v>11.4929921259843</c:v>
                </c:pt>
                <c:pt idx="8360">
                  <c:v>11.494367050272601</c:v>
                </c:pt>
                <c:pt idx="8361">
                  <c:v>11.4957419745609</c:v>
                </c:pt>
                <c:pt idx="8362">
                  <c:v>11.4971168988492</c:v>
                </c:pt>
                <c:pt idx="8363">
                  <c:v>11.498491823137501</c:v>
                </c:pt>
                <c:pt idx="8364">
                  <c:v>11.4998667474258</c:v>
                </c:pt>
                <c:pt idx="8365">
                  <c:v>11.5012416717141</c:v>
                </c:pt>
                <c:pt idx="8366">
                  <c:v>11.502616596002399</c:v>
                </c:pt>
                <c:pt idx="8367">
                  <c:v>11.5039915202907</c:v>
                </c:pt>
                <c:pt idx="8368">
                  <c:v>11.505366444579</c:v>
                </c:pt>
                <c:pt idx="8369">
                  <c:v>11.506741368867401</c:v>
                </c:pt>
                <c:pt idx="8370">
                  <c:v>11.5081162931557</c:v>
                </c:pt>
                <c:pt idx="8371">
                  <c:v>11.509491217443999</c:v>
                </c:pt>
                <c:pt idx="8372">
                  <c:v>11.510866141732301</c:v>
                </c:pt>
                <c:pt idx="8373">
                  <c:v>11.5122410660206</c:v>
                </c:pt>
                <c:pt idx="8374">
                  <c:v>11.513615990308899</c:v>
                </c:pt>
                <c:pt idx="8375">
                  <c:v>11.514990914597201</c:v>
                </c:pt>
                <c:pt idx="8376">
                  <c:v>11.5163658388855</c:v>
                </c:pt>
                <c:pt idx="8377">
                  <c:v>11.5177407631738</c:v>
                </c:pt>
                <c:pt idx="8378">
                  <c:v>11.519115687462101</c:v>
                </c:pt>
                <c:pt idx="8379">
                  <c:v>11.5204906117505</c:v>
                </c:pt>
                <c:pt idx="8380">
                  <c:v>11.521865536038799</c:v>
                </c:pt>
                <c:pt idx="8381">
                  <c:v>11.5232404603271</c:v>
                </c:pt>
                <c:pt idx="8382">
                  <c:v>11.5246153846154</c:v>
                </c:pt>
                <c:pt idx="8383">
                  <c:v>11.525990308903699</c:v>
                </c:pt>
                <c:pt idx="8384">
                  <c:v>11.527365233192</c:v>
                </c:pt>
                <c:pt idx="8385">
                  <c:v>11.5287401574803</c:v>
                </c:pt>
                <c:pt idx="8386">
                  <c:v>11.530115081768599</c:v>
                </c:pt>
                <c:pt idx="8387">
                  <c:v>11.531490006056901</c:v>
                </c:pt>
                <c:pt idx="8388">
                  <c:v>11.5328649303452</c:v>
                </c:pt>
                <c:pt idx="8389">
                  <c:v>11.534239854633601</c:v>
                </c:pt>
                <c:pt idx="8390">
                  <c:v>11.5356147789219</c:v>
                </c:pt>
                <c:pt idx="8391">
                  <c:v>11.5369897032102</c:v>
                </c:pt>
                <c:pt idx="8392">
                  <c:v>11.538364627498501</c:v>
                </c:pt>
                <c:pt idx="8393">
                  <c:v>11.5397395517868</c:v>
                </c:pt>
                <c:pt idx="8394">
                  <c:v>11.5411144760751</c:v>
                </c:pt>
                <c:pt idx="8395">
                  <c:v>11.542489400363401</c:v>
                </c:pt>
                <c:pt idx="8396">
                  <c:v>11.5438643246517</c:v>
                </c:pt>
                <c:pt idx="8397">
                  <c:v>11.54523924894</c:v>
                </c:pt>
                <c:pt idx="8398">
                  <c:v>11.546614173228299</c:v>
                </c:pt>
                <c:pt idx="8399">
                  <c:v>11.5479890975167</c:v>
                </c:pt>
                <c:pt idx="8400">
                  <c:v>11.549364021804999</c:v>
                </c:pt>
                <c:pt idx="8401">
                  <c:v>11.550738946093301</c:v>
                </c:pt>
                <c:pt idx="8402">
                  <c:v>11.5521138703816</c:v>
                </c:pt>
                <c:pt idx="8403">
                  <c:v>11.553488794669899</c:v>
                </c:pt>
                <c:pt idx="8404">
                  <c:v>11.554863718958201</c:v>
                </c:pt>
                <c:pt idx="8405">
                  <c:v>11.5562386432465</c:v>
                </c:pt>
                <c:pt idx="8406">
                  <c:v>11.5576135675348</c:v>
                </c:pt>
                <c:pt idx="8407">
                  <c:v>11.558988491823101</c:v>
                </c:pt>
                <c:pt idx="8408">
                  <c:v>11.5603634161114</c:v>
                </c:pt>
                <c:pt idx="8409">
                  <c:v>11.561738340399801</c:v>
                </c:pt>
                <c:pt idx="8410">
                  <c:v>11.5631132646881</c:v>
                </c:pt>
                <c:pt idx="8411">
                  <c:v>11.5644881889764</c:v>
                </c:pt>
                <c:pt idx="8412">
                  <c:v>11.565863113264699</c:v>
                </c:pt>
                <c:pt idx="8413">
                  <c:v>11.567238037553</c:v>
                </c:pt>
                <c:pt idx="8414">
                  <c:v>11.5686129618413</c:v>
                </c:pt>
                <c:pt idx="8415">
                  <c:v>11.569987886129599</c:v>
                </c:pt>
                <c:pt idx="8416">
                  <c:v>11.5713628104179</c:v>
                </c:pt>
                <c:pt idx="8417">
                  <c:v>11.5727377347062</c:v>
                </c:pt>
                <c:pt idx="8418">
                  <c:v>11.574112658994601</c:v>
                </c:pt>
                <c:pt idx="8419">
                  <c:v>11.5754875832829</c:v>
                </c:pt>
                <c:pt idx="8420">
                  <c:v>11.5768625075712</c:v>
                </c:pt>
                <c:pt idx="8421">
                  <c:v>11.578237431859501</c:v>
                </c:pt>
                <c:pt idx="8422">
                  <c:v>11.5796123561478</c:v>
                </c:pt>
                <c:pt idx="8423">
                  <c:v>11.5809872804361</c:v>
                </c:pt>
                <c:pt idx="8424">
                  <c:v>11.582362204724401</c:v>
                </c:pt>
                <c:pt idx="8425">
                  <c:v>11.5837371290127</c:v>
                </c:pt>
                <c:pt idx="8426">
                  <c:v>11.585112053301</c:v>
                </c:pt>
                <c:pt idx="8427">
                  <c:v>11.586486977589299</c:v>
                </c:pt>
                <c:pt idx="8428">
                  <c:v>11.5878619018777</c:v>
                </c:pt>
                <c:pt idx="8429">
                  <c:v>11.589236826165999</c:v>
                </c:pt>
                <c:pt idx="8430">
                  <c:v>11.5906117504543</c:v>
                </c:pt>
                <c:pt idx="8431">
                  <c:v>11.5919866747426</c:v>
                </c:pt>
                <c:pt idx="8432">
                  <c:v>11.593361599030899</c:v>
                </c:pt>
                <c:pt idx="8433">
                  <c:v>11.594736523319201</c:v>
                </c:pt>
                <c:pt idx="8434">
                  <c:v>11.5961114476075</c:v>
                </c:pt>
                <c:pt idx="8435">
                  <c:v>11.597486371895799</c:v>
                </c:pt>
                <c:pt idx="8436">
                  <c:v>11.598861296184101</c:v>
                </c:pt>
                <c:pt idx="8437">
                  <c:v>11.6002362204724</c:v>
                </c:pt>
                <c:pt idx="8438">
                  <c:v>11.601611144760801</c:v>
                </c:pt>
                <c:pt idx="8439">
                  <c:v>11.6029860690491</c:v>
                </c:pt>
                <c:pt idx="8440">
                  <c:v>11.6043609933374</c:v>
                </c:pt>
                <c:pt idx="8441">
                  <c:v>11.605735917625699</c:v>
                </c:pt>
                <c:pt idx="8442">
                  <c:v>11.607110841914</c:v>
                </c:pt>
                <c:pt idx="8443">
                  <c:v>11.6084857662023</c:v>
                </c:pt>
                <c:pt idx="8444">
                  <c:v>11.609860690490599</c:v>
                </c:pt>
                <c:pt idx="8445">
                  <c:v>11.6112356147789</c:v>
                </c:pt>
                <c:pt idx="8446">
                  <c:v>11.6126105390672</c:v>
                </c:pt>
                <c:pt idx="8447">
                  <c:v>11.613985463355499</c:v>
                </c:pt>
                <c:pt idx="8448">
                  <c:v>11.6153603876439</c:v>
                </c:pt>
                <c:pt idx="8449">
                  <c:v>11.616735311932199</c:v>
                </c:pt>
                <c:pt idx="8450">
                  <c:v>11.618110236220501</c:v>
                </c:pt>
                <c:pt idx="8451">
                  <c:v>11.6194851605088</c:v>
                </c:pt>
                <c:pt idx="8452">
                  <c:v>11.6208600847971</c:v>
                </c:pt>
                <c:pt idx="8453">
                  <c:v>11.622235009085401</c:v>
                </c:pt>
                <c:pt idx="8454">
                  <c:v>11.6236099333737</c:v>
                </c:pt>
                <c:pt idx="8455">
                  <c:v>11.624984857662</c:v>
                </c:pt>
                <c:pt idx="8456">
                  <c:v>11.626359781950301</c:v>
                </c:pt>
                <c:pt idx="8457">
                  <c:v>11.6277347062386</c:v>
                </c:pt>
                <c:pt idx="8458">
                  <c:v>11.629109630526999</c:v>
                </c:pt>
                <c:pt idx="8459">
                  <c:v>11.6304845548153</c:v>
                </c:pt>
                <c:pt idx="8460">
                  <c:v>11.6318594791036</c:v>
                </c:pt>
                <c:pt idx="8461">
                  <c:v>11.633234403391899</c:v>
                </c:pt>
                <c:pt idx="8462">
                  <c:v>11.634609327680201</c:v>
                </c:pt>
                <c:pt idx="8463">
                  <c:v>11.6359842519685</c:v>
                </c:pt>
                <c:pt idx="8464">
                  <c:v>11.637359176256799</c:v>
                </c:pt>
                <c:pt idx="8465">
                  <c:v>11.638734100545101</c:v>
                </c:pt>
                <c:pt idx="8466">
                  <c:v>11.6401090248334</c:v>
                </c:pt>
                <c:pt idx="8467">
                  <c:v>11.641483949121699</c:v>
                </c:pt>
                <c:pt idx="8468">
                  <c:v>11.6428588734101</c:v>
                </c:pt>
                <c:pt idx="8469">
                  <c:v>11.6442337976984</c:v>
                </c:pt>
                <c:pt idx="8470">
                  <c:v>11.645608721986701</c:v>
                </c:pt>
                <c:pt idx="8471">
                  <c:v>11.646983646275</c:v>
                </c:pt>
                <c:pt idx="8472">
                  <c:v>11.6483585705633</c:v>
                </c:pt>
                <c:pt idx="8473">
                  <c:v>11.649733494851599</c:v>
                </c:pt>
                <c:pt idx="8474">
                  <c:v>11.6511084191399</c:v>
                </c:pt>
                <c:pt idx="8475">
                  <c:v>11.6524833434282</c:v>
                </c:pt>
                <c:pt idx="8476">
                  <c:v>11.653858267716499</c:v>
                </c:pt>
                <c:pt idx="8477">
                  <c:v>11.6552331920048</c:v>
                </c:pt>
                <c:pt idx="8478">
                  <c:v>11.656608116293199</c:v>
                </c:pt>
                <c:pt idx="8479">
                  <c:v>11.657983040581501</c:v>
                </c:pt>
                <c:pt idx="8480">
                  <c:v>11.6593579648698</c:v>
                </c:pt>
                <c:pt idx="8481">
                  <c:v>11.660732889158099</c:v>
                </c:pt>
                <c:pt idx="8482">
                  <c:v>11.662107813446401</c:v>
                </c:pt>
                <c:pt idx="8483">
                  <c:v>11.6634827377347</c:v>
                </c:pt>
                <c:pt idx="8484">
                  <c:v>11.664857662023</c:v>
                </c:pt>
                <c:pt idx="8485">
                  <c:v>11.666232586311301</c:v>
                </c:pt>
                <c:pt idx="8486">
                  <c:v>11.6676075105996</c:v>
                </c:pt>
                <c:pt idx="8487">
                  <c:v>11.6689824348879</c:v>
                </c:pt>
                <c:pt idx="8488">
                  <c:v>11.6703573591763</c:v>
                </c:pt>
                <c:pt idx="8489">
                  <c:v>11.6717322834646</c:v>
                </c:pt>
                <c:pt idx="8490">
                  <c:v>11.673107207752899</c:v>
                </c:pt>
                <c:pt idx="8491">
                  <c:v>11.6744821320412</c:v>
                </c:pt>
                <c:pt idx="8492">
                  <c:v>11.6758570563295</c:v>
                </c:pt>
                <c:pt idx="8493">
                  <c:v>11.677231980617799</c:v>
                </c:pt>
                <c:pt idx="8494">
                  <c:v>11.678606904906101</c:v>
                </c:pt>
                <c:pt idx="8495">
                  <c:v>11.6799818291944</c:v>
                </c:pt>
                <c:pt idx="8496">
                  <c:v>11.681356753482699</c:v>
                </c:pt>
                <c:pt idx="8497">
                  <c:v>11.682731677771001</c:v>
                </c:pt>
                <c:pt idx="8498">
                  <c:v>11.6841066020594</c:v>
                </c:pt>
                <c:pt idx="8499">
                  <c:v>11.685481526347701</c:v>
                </c:pt>
                <c:pt idx="8500">
                  <c:v>11.686856450636</c:v>
                </c:pt>
                <c:pt idx="8501">
                  <c:v>11.6882313749243</c:v>
                </c:pt>
                <c:pt idx="8502">
                  <c:v>11.689606299212601</c:v>
                </c:pt>
                <c:pt idx="8503">
                  <c:v>11.6909812235009</c:v>
                </c:pt>
                <c:pt idx="8504">
                  <c:v>11.6923561477892</c:v>
                </c:pt>
                <c:pt idx="8505">
                  <c:v>11.693731072077499</c:v>
                </c:pt>
                <c:pt idx="8506">
                  <c:v>11.6951059963658</c:v>
                </c:pt>
                <c:pt idx="8507">
                  <c:v>11.696480920654199</c:v>
                </c:pt>
                <c:pt idx="8508">
                  <c:v>11.697855844942501</c:v>
                </c:pt>
                <c:pt idx="8509">
                  <c:v>11.6992307692308</c:v>
                </c:pt>
                <c:pt idx="8510">
                  <c:v>11.700605693519099</c:v>
                </c:pt>
                <c:pt idx="8511">
                  <c:v>11.701980617807401</c:v>
                </c:pt>
                <c:pt idx="8512">
                  <c:v>11.7033555420957</c:v>
                </c:pt>
                <c:pt idx="8513">
                  <c:v>11.704730466383999</c:v>
                </c:pt>
                <c:pt idx="8514">
                  <c:v>11.706105390672301</c:v>
                </c:pt>
                <c:pt idx="8515">
                  <c:v>11.7074803149606</c:v>
                </c:pt>
                <c:pt idx="8516">
                  <c:v>11.7088552392489</c:v>
                </c:pt>
                <c:pt idx="8517">
                  <c:v>11.7102301635373</c:v>
                </c:pt>
                <c:pt idx="8518">
                  <c:v>11.7116050878256</c:v>
                </c:pt>
                <c:pt idx="8519">
                  <c:v>11.712980012113899</c:v>
                </c:pt>
                <c:pt idx="8520">
                  <c:v>11.7143549364022</c:v>
                </c:pt>
                <c:pt idx="8521">
                  <c:v>11.7157298606905</c:v>
                </c:pt>
                <c:pt idx="8522">
                  <c:v>11.717104784978799</c:v>
                </c:pt>
                <c:pt idx="8523">
                  <c:v>11.7184797092671</c:v>
                </c:pt>
                <c:pt idx="8524">
                  <c:v>11.7198546335554</c:v>
                </c:pt>
                <c:pt idx="8525">
                  <c:v>11.721229557843699</c:v>
                </c:pt>
                <c:pt idx="8526">
                  <c:v>11.722604482132001</c:v>
                </c:pt>
                <c:pt idx="8527">
                  <c:v>11.723979406420399</c:v>
                </c:pt>
                <c:pt idx="8528">
                  <c:v>11.725354330708701</c:v>
                </c:pt>
                <c:pt idx="8529">
                  <c:v>11.726729254997</c:v>
                </c:pt>
                <c:pt idx="8530">
                  <c:v>11.7281041792853</c:v>
                </c:pt>
                <c:pt idx="8531">
                  <c:v>11.729479103573601</c:v>
                </c:pt>
                <c:pt idx="8532">
                  <c:v>11.7308540278619</c:v>
                </c:pt>
                <c:pt idx="8533">
                  <c:v>11.7322289521502</c:v>
                </c:pt>
                <c:pt idx="8534">
                  <c:v>11.733603876438499</c:v>
                </c:pt>
                <c:pt idx="8535">
                  <c:v>11.7349788007268</c:v>
                </c:pt>
                <c:pt idx="8536">
                  <c:v>11.7363537250151</c:v>
                </c:pt>
                <c:pt idx="8537">
                  <c:v>11.7377286493035</c:v>
                </c:pt>
                <c:pt idx="8538">
                  <c:v>11.7391035735918</c:v>
                </c:pt>
                <c:pt idx="8539">
                  <c:v>11.740478497880099</c:v>
                </c:pt>
                <c:pt idx="8540">
                  <c:v>11.741853422168401</c:v>
                </c:pt>
                <c:pt idx="8541">
                  <c:v>11.7432283464567</c:v>
                </c:pt>
                <c:pt idx="8542">
                  <c:v>11.744603270744999</c:v>
                </c:pt>
                <c:pt idx="8543">
                  <c:v>11.745978195033301</c:v>
                </c:pt>
                <c:pt idx="8544">
                  <c:v>11.7473531193216</c:v>
                </c:pt>
                <c:pt idx="8545">
                  <c:v>11.7487280436099</c:v>
                </c:pt>
                <c:pt idx="8546">
                  <c:v>11.750102967898201</c:v>
                </c:pt>
                <c:pt idx="8547">
                  <c:v>11.7514778921866</c:v>
                </c:pt>
                <c:pt idx="8548">
                  <c:v>11.752852816474901</c:v>
                </c:pt>
                <c:pt idx="8549">
                  <c:v>11.7542277407632</c:v>
                </c:pt>
                <c:pt idx="8550">
                  <c:v>11.7556026650515</c:v>
                </c:pt>
                <c:pt idx="8551">
                  <c:v>11.756977589339799</c:v>
                </c:pt>
                <c:pt idx="8552">
                  <c:v>11.7583525136281</c:v>
                </c:pt>
                <c:pt idx="8553">
                  <c:v>11.7597274379164</c:v>
                </c:pt>
                <c:pt idx="8554">
                  <c:v>11.761102362204699</c:v>
                </c:pt>
                <c:pt idx="8555">
                  <c:v>11.762477286493001</c:v>
                </c:pt>
                <c:pt idx="8556">
                  <c:v>11.7638522107813</c:v>
                </c:pt>
                <c:pt idx="8557">
                  <c:v>11.765227135069701</c:v>
                </c:pt>
                <c:pt idx="8558">
                  <c:v>11.766602059358</c:v>
                </c:pt>
                <c:pt idx="8559">
                  <c:v>11.7679769836463</c:v>
                </c:pt>
                <c:pt idx="8560">
                  <c:v>11.769351907934601</c:v>
                </c:pt>
                <c:pt idx="8561">
                  <c:v>11.7707268322229</c:v>
                </c:pt>
                <c:pt idx="8562">
                  <c:v>11.7721017565112</c:v>
                </c:pt>
                <c:pt idx="8563">
                  <c:v>11.773476680799501</c:v>
                </c:pt>
                <c:pt idx="8564">
                  <c:v>11.7748516050878</c:v>
                </c:pt>
                <c:pt idx="8565">
                  <c:v>11.7762265293761</c:v>
                </c:pt>
                <c:pt idx="8566">
                  <c:v>11.777601453664399</c:v>
                </c:pt>
                <c:pt idx="8567">
                  <c:v>11.7789763779528</c:v>
                </c:pt>
                <c:pt idx="8568">
                  <c:v>11.780351302241099</c:v>
                </c:pt>
                <c:pt idx="8569">
                  <c:v>11.7817262265294</c:v>
                </c:pt>
                <c:pt idx="8570">
                  <c:v>11.7831011508177</c:v>
                </c:pt>
                <c:pt idx="8571">
                  <c:v>11.784476075105999</c:v>
                </c:pt>
                <c:pt idx="8572">
                  <c:v>11.785850999394301</c:v>
                </c:pt>
                <c:pt idx="8573">
                  <c:v>11.7872259236826</c:v>
                </c:pt>
                <c:pt idx="8574">
                  <c:v>11.788600847970899</c:v>
                </c:pt>
                <c:pt idx="8575">
                  <c:v>11.789975772259201</c:v>
                </c:pt>
                <c:pt idx="8576">
                  <c:v>11.7913506965475</c:v>
                </c:pt>
                <c:pt idx="8577">
                  <c:v>11.792725620835901</c:v>
                </c:pt>
                <c:pt idx="8578">
                  <c:v>11.7941005451242</c:v>
                </c:pt>
                <c:pt idx="8579">
                  <c:v>11.7954754694125</c:v>
                </c:pt>
                <c:pt idx="8580">
                  <c:v>11.796850393700799</c:v>
                </c:pt>
                <c:pt idx="8581">
                  <c:v>11.7982253179891</c:v>
                </c:pt>
                <c:pt idx="8582">
                  <c:v>11.7996002422774</c:v>
                </c:pt>
                <c:pt idx="8583">
                  <c:v>11.800975166565699</c:v>
                </c:pt>
                <c:pt idx="8584">
                  <c:v>11.802350090854</c:v>
                </c:pt>
                <c:pt idx="8585">
                  <c:v>11.8037250151423</c:v>
                </c:pt>
                <c:pt idx="8586">
                  <c:v>11.805099939430599</c:v>
                </c:pt>
                <c:pt idx="8587">
                  <c:v>11.806474863719</c:v>
                </c:pt>
                <c:pt idx="8588">
                  <c:v>11.807849788007299</c:v>
                </c:pt>
                <c:pt idx="8589">
                  <c:v>11.809224712295601</c:v>
                </c:pt>
                <c:pt idx="8590">
                  <c:v>11.8105996365839</c:v>
                </c:pt>
                <c:pt idx="8591">
                  <c:v>11.8119745608722</c:v>
                </c:pt>
                <c:pt idx="8592">
                  <c:v>11.813349485160501</c:v>
                </c:pt>
                <c:pt idx="8593">
                  <c:v>11.8147244094488</c:v>
                </c:pt>
                <c:pt idx="8594">
                  <c:v>11.8160993337371</c:v>
                </c:pt>
                <c:pt idx="8595">
                  <c:v>11.817474258025401</c:v>
                </c:pt>
                <c:pt idx="8596">
                  <c:v>11.8188491823138</c:v>
                </c:pt>
                <c:pt idx="8597">
                  <c:v>11.820224106602099</c:v>
                </c:pt>
                <c:pt idx="8598">
                  <c:v>11.8215990308904</c:v>
                </c:pt>
                <c:pt idx="8599">
                  <c:v>11.8229739551787</c:v>
                </c:pt>
                <c:pt idx="8600">
                  <c:v>11.824348879466999</c:v>
                </c:pt>
                <c:pt idx="8601">
                  <c:v>11.825723803755301</c:v>
                </c:pt>
                <c:pt idx="8602">
                  <c:v>11.8270987280436</c:v>
                </c:pt>
                <c:pt idx="8603">
                  <c:v>11.828473652331899</c:v>
                </c:pt>
                <c:pt idx="8604">
                  <c:v>11.829848576620201</c:v>
                </c:pt>
                <c:pt idx="8605">
                  <c:v>11.8312235009085</c:v>
                </c:pt>
                <c:pt idx="8606">
                  <c:v>11.832598425196901</c:v>
                </c:pt>
                <c:pt idx="8607">
                  <c:v>11.8339733494852</c:v>
                </c:pt>
                <c:pt idx="8608">
                  <c:v>11.8353482737735</c:v>
                </c:pt>
                <c:pt idx="8609">
                  <c:v>11.836723198061801</c:v>
                </c:pt>
                <c:pt idx="8610">
                  <c:v>11.8380981223501</c:v>
                </c:pt>
                <c:pt idx="8611">
                  <c:v>11.8394730466384</c:v>
                </c:pt>
                <c:pt idx="8612">
                  <c:v>11.840847970926699</c:v>
                </c:pt>
                <c:pt idx="8613">
                  <c:v>11.842222895215</c:v>
                </c:pt>
                <c:pt idx="8614">
                  <c:v>11.8435978195033</c:v>
                </c:pt>
                <c:pt idx="8615">
                  <c:v>11.844972743791599</c:v>
                </c:pt>
                <c:pt idx="8616">
                  <c:v>11.84634766808</c:v>
                </c:pt>
                <c:pt idx="8617">
                  <c:v>11.847722592368299</c:v>
                </c:pt>
                <c:pt idx="8618">
                  <c:v>11.849097516656601</c:v>
                </c:pt>
                <c:pt idx="8619">
                  <c:v>11.8504724409449</c:v>
                </c:pt>
                <c:pt idx="8620">
                  <c:v>11.851847365233199</c:v>
                </c:pt>
                <c:pt idx="8621">
                  <c:v>11.853222289521501</c:v>
                </c:pt>
                <c:pt idx="8622">
                  <c:v>11.8545972138098</c:v>
                </c:pt>
                <c:pt idx="8623">
                  <c:v>11.8559721380981</c:v>
                </c:pt>
                <c:pt idx="8624">
                  <c:v>11.857347062386401</c:v>
                </c:pt>
                <c:pt idx="8625">
                  <c:v>11.8587219866747</c:v>
                </c:pt>
                <c:pt idx="8626">
                  <c:v>11.860096910963099</c:v>
                </c:pt>
                <c:pt idx="8627">
                  <c:v>11.8614718352514</c:v>
                </c:pt>
                <c:pt idx="8628">
                  <c:v>11.8628467595397</c:v>
                </c:pt>
                <c:pt idx="8629">
                  <c:v>11.864221683827999</c:v>
                </c:pt>
                <c:pt idx="8630">
                  <c:v>11.8655966081163</c:v>
                </c:pt>
                <c:pt idx="8631">
                  <c:v>11.8669715324046</c:v>
                </c:pt>
                <c:pt idx="8632">
                  <c:v>11.868346456692899</c:v>
                </c:pt>
                <c:pt idx="8633">
                  <c:v>11.869721380981201</c:v>
                </c:pt>
                <c:pt idx="8634">
                  <c:v>11.8710963052695</c:v>
                </c:pt>
                <c:pt idx="8635">
                  <c:v>11.872471229557799</c:v>
                </c:pt>
                <c:pt idx="8636">
                  <c:v>11.8738461538462</c:v>
                </c:pt>
                <c:pt idx="8637">
                  <c:v>11.8752210781345</c:v>
                </c:pt>
                <c:pt idx="8638">
                  <c:v>11.876596002422801</c:v>
                </c:pt>
                <c:pt idx="8639">
                  <c:v>11.8779709267111</c:v>
                </c:pt>
                <c:pt idx="8640">
                  <c:v>11.8793458509994</c:v>
                </c:pt>
                <c:pt idx="8641">
                  <c:v>11.880720775287701</c:v>
                </c:pt>
                <c:pt idx="8642">
                  <c:v>11.882095699576</c:v>
                </c:pt>
                <c:pt idx="8643">
                  <c:v>11.8834706238643</c:v>
                </c:pt>
                <c:pt idx="8644">
                  <c:v>11.884845548152599</c:v>
                </c:pt>
                <c:pt idx="8645">
                  <c:v>11.8862204724409</c:v>
                </c:pt>
                <c:pt idx="8646">
                  <c:v>11.887595396729299</c:v>
                </c:pt>
                <c:pt idx="8647">
                  <c:v>11.888970321017601</c:v>
                </c:pt>
                <c:pt idx="8648">
                  <c:v>11.8903452453059</c:v>
                </c:pt>
                <c:pt idx="8649">
                  <c:v>11.891720169594199</c:v>
                </c:pt>
                <c:pt idx="8650">
                  <c:v>11.893095093882501</c:v>
                </c:pt>
                <c:pt idx="8651">
                  <c:v>11.8944700181708</c:v>
                </c:pt>
                <c:pt idx="8652">
                  <c:v>11.8958449424591</c:v>
                </c:pt>
                <c:pt idx="8653">
                  <c:v>11.897219866747401</c:v>
                </c:pt>
                <c:pt idx="8654">
                  <c:v>11.8985947910357</c:v>
                </c:pt>
                <c:pt idx="8655">
                  <c:v>11.899969715324</c:v>
                </c:pt>
                <c:pt idx="8656">
                  <c:v>11.9013446396124</c:v>
                </c:pt>
                <c:pt idx="8657">
                  <c:v>11.9027195639007</c:v>
                </c:pt>
                <c:pt idx="8658">
                  <c:v>11.904094488188999</c:v>
                </c:pt>
                <c:pt idx="8659">
                  <c:v>11.9054694124773</c:v>
                </c:pt>
                <c:pt idx="8660">
                  <c:v>11.9068443367656</c:v>
                </c:pt>
                <c:pt idx="8661">
                  <c:v>11.908219261053899</c:v>
                </c:pt>
                <c:pt idx="8662">
                  <c:v>11.9095941853422</c:v>
                </c:pt>
                <c:pt idx="8663">
                  <c:v>11.9109691096305</c:v>
                </c:pt>
                <c:pt idx="8664">
                  <c:v>11.912344033918799</c:v>
                </c:pt>
                <c:pt idx="8665">
                  <c:v>11.913718958207101</c:v>
                </c:pt>
                <c:pt idx="8666">
                  <c:v>11.915093882495499</c:v>
                </c:pt>
                <c:pt idx="8667">
                  <c:v>11.916468806783801</c:v>
                </c:pt>
                <c:pt idx="8668">
                  <c:v>11.9178437310721</c:v>
                </c:pt>
                <c:pt idx="8669">
                  <c:v>11.9192186553604</c:v>
                </c:pt>
                <c:pt idx="8670">
                  <c:v>11.920593579648701</c:v>
                </c:pt>
                <c:pt idx="8671">
                  <c:v>11.921968503937</c:v>
                </c:pt>
                <c:pt idx="8672">
                  <c:v>11.9233434282253</c:v>
                </c:pt>
                <c:pt idx="8673">
                  <c:v>11.924718352513599</c:v>
                </c:pt>
                <c:pt idx="8674">
                  <c:v>11.9260932768019</c:v>
                </c:pt>
                <c:pt idx="8675">
                  <c:v>11.927468201090299</c:v>
                </c:pt>
                <c:pt idx="8676">
                  <c:v>11.9288431253786</c:v>
                </c:pt>
                <c:pt idx="8677">
                  <c:v>11.9302180496669</c:v>
                </c:pt>
                <c:pt idx="8678">
                  <c:v>11.931592973955199</c:v>
                </c:pt>
                <c:pt idx="8679">
                  <c:v>11.932967898243501</c:v>
                </c:pt>
                <c:pt idx="8680">
                  <c:v>11.9343428225318</c:v>
                </c:pt>
                <c:pt idx="8681">
                  <c:v>11.935717746820099</c:v>
                </c:pt>
                <c:pt idx="8682">
                  <c:v>11.937092671108401</c:v>
                </c:pt>
                <c:pt idx="8683">
                  <c:v>11.9384675953967</c:v>
                </c:pt>
                <c:pt idx="8684">
                  <c:v>11.939842519685</c:v>
                </c:pt>
                <c:pt idx="8685">
                  <c:v>11.9412174439734</c:v>
                </c:pt>
                <c:pt idx="8686">
                  <c:v>11.9425923682617</c:v>
                </c:pt>
                <c:pt idx="8687">
                  <c:v>11.943967292549999</c:v>
                </c:pt>
                <c:pt idx="8688">
                  <c:v>11.9453422168383</c:v>
                </c:pt>
                <c:pt idx="8689">
                  <c:v>11.9467171411266</c:v>
                </c:pt>
                <c:pt idx="8690">
                  <c:v>11.948092065414899</c:v>
                </c:pt>
                <c:pt idx="8691">
                  <c:v>11.9494669897032</c:v>
                </c:pt>
                <c:pt idx="8692">
                  <c:v>11.9508419139915</c:v>
                </c:pt>
                <c:pt idx="8693">
                  <c:v>11.952216838279799</c:v>
                </c:pt>
                <c:pt idx="8694">
                  <c:v>11.953591762568101</c:v>
                </c:pt>
                <c:pt idx="8695">
                  <c:v>11.954966686856499</c:v>
                </c:pt>
                <c:pt idx="8696">
                  <c:v>11.956341611144801</c:v>
                </c:pt>
                <c:pt idx="8697">
                  <c:v>11.9577165354331</c:v>
                </c:pt>
                <c:pt idx="8698">
                  <c:v>11.9590914597214</c:v>
                </c:pt>
                <c:pt idx="8699">
                  <c:v>11.960466384009701</c:v>
                </c:pt>
                <c:pt idx="8700">
                  <c:v>11.961841308298</c:v>
                </c:pt>
                <c:pt idx="8701">
                  <c:v>11.9632162325863</c:v>
                </c:pt>
                <c:pt idx="8702">
                  <c:v>11.964591156874601</c:v>
                </c:pt>
                <c:pt idx="8703">
                  <c:v>11.9659660811629</c:v>
                </c:pt>
                <c:pt idx="8704">
                  <c:v>11.9673410054512</c:v>
                </c:pt>
                <c:pt idx="8705">
                  <c:v>11.9687159297396</c:v>
                </c:pt>
                <c:pt idx="8706">
                  <c:v>11.9700908540279</c:v>
                </c:pt>
                <c:pt idx="8707">
                  <c:v>11.971465778316199</c:v>
                </c:pt>
                <c:pt idx="8708">
                  <c:v>11.972840702604501</c:v>
                </c:pt>
                <c:pt idx="8709">
                  <c:v>11.9742156268928</c:v>
                </c:pt>
                <c:pt idx="8710">
                  <c:v>11.975590551181099</c:v>
                </c:pt>
                <c:pt idx="8711">
                  <c:v>11.976965475469401</c:v>
                </c:pt>
                <c:pt idx="8712">
                  <c:v>11.9783403997577</c:v>
                </c:pt>
                <c:pt idx="8713">
                  <c:v>11.979715324045999</c:v>
                </c:pt>
                <c:pt idx="8714">
                  <c:v>11.981090248334301</c:v>
                </c:pt>
                <c:pt idx="8715">
                  <c:v>11.9824651726227</c:v>
                </c:pt>
                <c:pt idx="8716">
                  <c:v>11.983840096911001</c:v>
                </c:pt>
                <c:pt idx="8717">
                  <c:v>11.9852150211993</c:v>
                </c:pt>
                <c:pt idx="8718">
                  <c:v>11.9865899454876</c:v>
                </c:pt>
                <c:pt idx="8719">
                  <c:v>11.987964869775899</c:v>
                </c:pt>
                <c:pt idx="8720">
                  <c:v>11.9893397940642</c:v>
                </c:pt>
                <c:pt idx="8721">
                  <c:v>11.9907147183525</c:v>
                </c:pt>
                <c:pt idx="8722">
                  <c:v>11.992089642640799</c:v>
                </c:pt>
                <c:pt idx="8723">
                  <c:v>11.9934645669291</c:v>
                </c:pt>
                <c:pt idx="8724">
                  <c:v>11.9948394912174</c:v>
                </c:pt>
                <c:pt idx="8725">
                  <c:v>11.996214415505801</c:v>
                </c:pt>
                <c:pt idx="8726">
                  <c:v>11.9975893397941</c:v>
                </c:pt>
                <c:pt idx="8727">
                  <c:v>11.998964264082399</c:v>
                </c:pt>
                <c:pt idx="8728">
                  <c:v>12.000339188370701</c:v>
                </c:pt>
                <c:pt idx="8729">
                  <c:v>12.001714112659</c:v>
                </c:pt>
                <c:pt idx="8730">
                  <c:v>12.0030890369473</c:v>
                </c:pt>
                <c:pt idx="8731">
                  <c:v>12.004463961235601</c:v>
                </c:pt>
                <c:pt idx="8732">
                  <c:v>12.0058388855239</c:v>
                </c:pt>
                <c:pt idx="8733">
                  <c:v>12.0072138098122</c:v>
                </c:pt>
                <c:pt idx="8734">
                  <c:v>12.008588734100501</c:v>
                </c:pt>
                <c:pt idx="8735">
                  <c:v>12.0099636583889</c:v>
                </c:pt>
                <c:pt idx="8736">
                  <c:v>12.011338582677199</c:v>
                </c:pt>
                <c:pt idx="8737">
                  <c:v>12.0127135069655</c:v>
                </c:pt>
                <c:pt idx="8738">
                  <c:v>12.0140884312538</c:v>
                </c:pt>
                <c:pt idx="8739">
                  <c:v>12.015463355542099</c:v>
                </c:pt>
                <c:pt idx="8740">
                  <c:v>12.016838279830401</c:v>
                </c:pt>
                <c:pt idx="8741">
                  <c:v>12.0182132041187</c:v>
                </c:pt>
                <c:pt idx="8742">
                  <c:v>12.019588128406999</c:v>
                </c:pt>
                <c:pt idx="8743">
                  <c:v>12.020963052695301</c:v>
                </c:pt>
                <c:pt idx="8744">
                  <c:v>12.0223379769836</c:v>
                </c:pt>
                <c:pt idx="8745">
                  <c:v>12.023712901272001</c:v>
                </c:pt>
                <c:pt idx="8746">
                  <c:v>12.0250878255603</c:v>
                </c:pt>
                <c:pt idx="8747">
                  <c:v>12.0264627498486</c:v>
                </c:pt>
                <c:pt idx="8748">
                  <c:v>12.027837674136901</c:v>
                </c:pt>
                <c:pt idx="8749">
                  <c:v>12.0292125984252</c:v>
                </c:pt>
                <c:pt idx="8750">
                  <c:v>12.0305875227135</c:v>
                </c:pt>
                <c:pt idx="8751">
                  <c:v>12.031962447001799</c:v>
                </c:pt>
                <c:pt idx="8752">
                  <c:v>12.0333373712901</c:v>
                </c:pt>
                <c:pt idx="8753">
                  <c:v>12.0347122955784</c:v>
                </c:pt>
                <c:pt idx="8754">
                  <c:v>12.036087219866699</c:v>
                </c:pt>
                <c:pt idx="8755">
                  <c:v>12.0374621441551</c:v>
                </c:pt>
                <c:pt idx="8756">
                  <c:v>12.038837068443399</c:v>
                </c:pt>
                <c:pt idx="8757">
                  <c:v>12.040211992731701</c:v>
                </c:pt>
                <c:pt idx="8758">
                  <c:v>12.04158691702</c:v>
                </c:pt>
                <c:pt idx="8759">
                  <c:v>12.042961841308299</c:v>
                </c:pt>
                <c:pt idx="8760">
                  <c:v>12.044336765596601</c:v>
                </c:pt>
                <c:pt idx="8761">
                  <c:v>12.0457116898849</c:v>
                </c:pt>
                <c:pt idx="8762">
                  <c:v>12.0470866141732</c:v>
                </c:pt>
                <c:pt idx="8763">
                  <c:v>12.048461538461501</c:v>
                </c:pt>
                <c:pt idx="8764">
                  <c:v>12.0498364627499</c:v>
                </c:pt>
                <c:pt idx="8765">
                  <c:v>12.051211387038199</c:v>
                </c:pt>
                <c:pt idx="8766">
                  <c:v>12.0525863113265</c:v>
                </c:pt>
                <c:pt idx="8767">
                  <c:v>12.0539612356148</c:v>
                </c:pt>
                <c:pt idx="8768">
                  <c:v>12.055336159903099</c:v>
                </c:pt>
                <c:pt idx="8769">
                  <c:v>12.0567110841914</c:v>
                </c:pt>
                <c:pt idx="8770">
                  <c:v>12.0580860084797</c:v>
                </c:pt>
                <c:pt idx="8771">
                  <c:v>12.059460932767999</c:v>
                </c:pt>
                <c:pt idx="8772">
                  <c:v>12.060835857056301</c:v>
                </c:pt>
                <c:pt idx="8773">
                  <c:v>12.0622107813446</c:v>
                </c:pt>
                <c:pt idx="8774">
                  <c:v>12.063585705633001</c:v>
                </c:pt>
                <c:pt idx="8775">
                  <c:v>12.0649606299213</c:v>
                </c:pt>
                <c:pt idx="8776">
                  <c:v>12.0663355542096</c:v>
                </c:pt>
                <c:pt idx="8777">
                  <c:v>12.067710478497901</c:v>
                </c:pt>
                <c:pt idx="8778">
                  <c:v>12.0690854027862</c:v>
                </c:pt>
                <c:pt idx="8779">
                  <c:v>12.0704603270745</c:v>
                </c:pt>
                <c:pt idx="8780">
                  <c:v>12.071835251362799</c:v>
                </c:pt>
                <c:pt idx="8781">
                  <c:v>12.0732101756511</c:v>
                </c:pt>
                <c:pt idx="8782">
                  <c:v>12.0745850999394</c:v>
                </c:pt>
                <c:pt idx="8783">
                  <c:v>12.075960024227699</c:v>
                </c:pt>
                <c:pt idx="8784">
                  <c:v>12.0773349485161</c:v>
                </c:pt>
                <c:pt idx="8785">
                  <c:v>12.078709872804399</c:v>
                </c:pt>
                <c:pt idx="8786">
                  <c:v>12.080084797092701</c:v>
                </c:pt>
                <c:pt idx="8787">
                  <c:v>12.081459721381</c:v>
                </c:pt>
                <c:pt idx="8788">
                  <c:v>12.082834645669299</c:v>
                </c:pt>
                <c:pt idx="8789">
                  <c:v>12.084209569957601</c:v>
                </c:pt>
                <c:pt idx="8790">
                  <c:v>12.0855844942459</c:v>
                </c:pt>
                <c:pt idx="8791">
                  <c:v>12.0869594185342</c:v>
                </c:pt>
                <c:pt idx="8792">
                  <c:v>12.088334342822501</c:v>
                </c:pt>
                <c:pt idx="8793">
                  <c:v>12.0897092671108</c:v>
                </c:pt>
                <c:pt idx="8794">
                  <c:v>12.091084191399201</c:v>
                </c:pt>
                <c:pt idx="8795">
                  <c:v>12.0924591156875</c:v>
                </c:pt>
                <c:pt idx="8796">
                  <c:v>12.0938340399758</c:v>
                </c:pt>
                <c:pt idx="8797">
                  <c:v>12.095208964264099</c:v>
                </c:pt>
                <c:pt idx="8798">
                  <c:v>12.0965838885524</c:v>
                </c:pt>
                <c:pt idx="8799">
                  <c:v>12.0979588128407</c:v>
                </c:pt>
                <c:pt idx="8800">
                  <c:v>12.099333737128999</c:v>
                </c:pt>
                <c:pt idx="8801">
                  <c:v>12.100708661417301</c:v>
                </c:pt>
                <c:pt idx="8802">
                  <c:v>12.1020835857056</c:v>
                </c:pt>
                <c:pt idx="8803">
                  <c:v>12.103458509993899</c:v>
                </c:pt>
                <c:pt idx="8804">
                  <c:v>12.1048334342823</c:v>
                </c:pt>
                <c:pt idx="8805">
                  <c:v>12.1062083585706</c:v>
                </c:pt>
                <c:pt idx="8806">
                  <c:v>12.107583282858901</c:v>
                </c:pt>
                <c:pt idx="8807">
                  <c:v>12.1089582071472</c:v>
                </c:pt>
                <c:pt idx="8808">
                  <c:v>12.1103331314355</c:v>
                </c:pt>
                <c:pt idx="8809">
                  <c:v>12.111708055723801</c:v>
                </c:pt>
                <c:pt idx="8810">
                  <c:v>12.1130829800121</c:v>
                </c:pt>
                <c:pt idx="8811">
                  <c:v>12.1144579043004</c:v>
                </c:pt>
                <c:pt idx="8812">
                  <c:v>12.115832828588699</c:v>
                </c:pt>
                <c:pt idx="8813">
                  <c:v>12.117207752877</c:v>
                </c:pt>
                <c:pt idx="8814">
                  <c:v>12.118582677165399</c:v>
                </c:pt>
                <c:pt idx="8815">
                  <c:v>12.1199576014537</c:v>
                </c:pt>
                <c:pt idx="8816">
                  <c:v>12.121332525742</c:v>
                </c:pt>
                <c:pt idx="8817">
                  <c:v>12.122707450030299</c:v>
                </c:pt>
                <c:pt idx="8818">
                  <c:v>12.124082374318601</c:v>
                </c:pt>
                <c:pt idx="8819">
                  <c:v>12.1254572986069</c:v>
                </c:pt>
                <c:pt idx="8820">
                  <c:v>12.126832222895199</c:v>
                </c:pt>
                <c:pt idx="8821">
                  <c:v>12.128207147183501</c:v>
                </c:pt>
                <c:pt idx="8822">
                  <c:v>12.1295820714718</c:v>
                </c:pt>
                <c:pt idx="8823">
                  <c:v>12.1309569957601</c:v>
                </c:pt>
                <c:pt idx="8824">
                  <c:v>12.1323319200485</c:v>
                </c:pt>
                <c:pt idx="8825">
                  <c:v>12.1337068443368</c:v>
                </c:pt>
                <c:pt idx="8826">
                  <c:v>12.135081768625099</c:v>
                </c:pt>
                <c:pt idx="8827">
                  <c:v>12.1364566929134</c:v>
                </c:pt>
                <c:pt idx="8828">
                  <c:v>12.1378316172017</c:v>
                </c:pt>
                <c:pt idx="8829">
                  <c:v>12.139206541489999</c:v>
                </c:pt>
                <c:pt idx="8830">
                  <c:v>12.1405814657783</c:v>
                </c:pt>
                <c:pt idx="8831">
                  <c:v>12.1419563900666</c:v>
                </c:pt>
                <c:pt idx="8832">
                  <c:v>12.143331314354899</c:v>
                </c:pt>
                <c:pt idx="8833">
                  <c:v>12.144706238643201</c:v>
                </c:pt>
                <c:pt idx="8834">
                  <c:v>12.146081162931599</c:v>
                </c:pt>
                <c:pt idx="8835">
                  <c:v>12.147456087219901</c:v>
                </c:pt>
                <c:pt idx="8836">
                  <c:v>12.1488310115082</c:v>
                </c:pt>
                <c:pt idx="8837">
                  <c:v>12.1502059357965</c:v>
                </c:pt>
                <c:pt idx="8838">
                  <c:v>12.151580860084801</c:v>
                </c:pt>
                <c:pt idx="8839">
                  <c:v>12.1529557843731</c:v>
                </c:pt>
                <c:pt idx="8840">
                  <c:v>12.1543307086614</c:v>
                </c:pt>
                <c:pt idx="8841">
                  <c:v>12.155705632949701</c:v>
                </c:pt>
                <c:pt idx="8842">
                  <c:v>12.157080557238</c:v>
                </c:pt>
                <c:pt idx="8843">
                  <c:v>12.158455481526399</c:v>
                </c:pt>
                <c:pt idx="8844">
                  <c:v>12.1598304058147</c:v>
                </c:pt>
                <c:pt idx="8845">
                  <c:v>12.161205330103</c:v>
                </c:pt>
                <c:pt idx="8846">
                  <c:v>12.162580254391299</c:v>
                </c:pt>
                <c:pt idx="8847">
                  <c:v>12.163955178679601</c:v>
                </c:pt>
                <c:pt idx="8848">
                  <c:v>12.1653301029679</c:v>
                </c:pt>
                <c:pt idx="8849">
                  <c:v>12.166705027256199</c:v>
                </c:pt>
                <c:pt idx="8850">
                  <c:v>12.168079951544501</c:v>
                </c:pt>
                <c:pt idx="8851">
                  <c:v>12.1694548758328</c:v>
                </c:pt>
                <c:pt idx="8852">
                  <c:v>12.170829800121099</c:v>
                </c:pt>
                <c:pt idx="8853">
                  <c:v>12.172204724409401</c:v>
                </c:pt>
                <c:pt idx="8854">
                  <c:v>12.1735796486978</c:v>
                </c:pt>
                <c:pt idx="8855">
                  <c:v>12.174954572986101</c:v>
                </c:pt>
                <c:pt idx="8856">
                  <c:v>12.1763294972744</c:v>
                </c:pt>
                <c:pt idx="8857">
                  <c:v>12.1777044215627</c:v>
                </c:pt>
                <c:pt idx="8858">
                  <c:v>12.179079345850999</c:v>
                </c:pt>
                <c:pt idx="8859">
                  <c:v>12.1804542701393</c:v>
                </c:pt>
                <c:pt idx="8860">
                  <c:v>12.1818291944276</c:v>
                </c:pt>
                <c:pt idx="8861">
                  <c:v>12.183204118715899</c:v>
                </c:pt>
                <c:pt idx="8862">
                  <c:v>12.1845790430042</c:v>
                </c:pt>
                <c:pt idx="8863">
                  <c:v>12.185953967292599</c:v>
                </c:pt>
                <c:pt idx="8864">
                  <c:v>12.187328891580901</c:v>
                </c:pt>
                <c:pt idx="8865">
                  <c:v>12.1887038158692</c:v>
                </c:pt>
                <c:pt idx="8866">
                  <c:v>12.190078740157499</c:v>
                </c:pt>
                <c:pt idx="8867">
                  <c:v>12.191453664445801</c:v>
                </c:pt>
                <c:pt idx="8868">
                  <c:v>12.1928285887341</c:v>
                </c:pt>
                <c:pt idx="8869">
                  <c:v>12.1942035130224</c:v>
                </c:pt>
                <c:pt idx="8870">
                  <c:v>12.195578437310701</c:v>
                </c:pt>
                <c:pt idx="8871">
                  <c:v>12.196953361599</c:v>
                </c:pt>
                <c:pt idx="8872">
                  <c:v>12.1983282858873</c:v>
                </c:pt>
                <c:pt idx="8873">
                  <c:v>12.1997032101757</c:v>
                </c:pt>
                <c:pt idx="8874">
                  <c:v>12.201078134464</c:v>
                </c:pt>
                <c:pt idx="8875">
                  <c:v>12.202453058752299</c:v>
                </c:pt>
                <c:pt idx="8876">
                  <c:v>12.2038279830406</c:v>
                </c:pt>
                <c:pt idx="8877">
                  <c:v>12.2052029073289</c:v>
                </c:pt>
                <c:pt idx="8878">
                  <c:v>12.206577831617199</c:v>
                </c:pt>
                <c:pt idx="8879">
                  <c:v>12.207952755905501</c:v>
                </c:pt>
                <c:pt idx="8880">
                  <c:v>12.2093276801938</c:v>
                </c:pt>
                <c:pt idx="8881">
                  <c:v>12.210702604482099</c:v>
                </c:pt>
                <c:pt idx="8882">
                  <c:v>12.212077528770401</c:v>
                </c:pt>
                <c:pt idx="8883">
                  <c:v>12.2134524530588</c:v>
                </c:pt>
                <c:pt idx="8884">
                  <c:v>12.214827377347101</c:v>
                </c:pt>
                <c:pt idx="8885">
                  <c:v>12.2162023016354</c:v>
                </c:pt>
                <c:pt idx="8886">
                  <c:v>12.2175772259237</c:v>
                </c:pt>
                <c:pt idx="8887">
                  <c:v>12.218952150212001</c:v>
                </c:pt>
                <c:pt idx="8888">
                  <c:v>12.2203270745003</c:v>
                </c:pt>
                <c:pt idx="8889">
                  <c:v>12.2217019987886</c:v>
                </c:pt>
                <c:pt idx="8890">
                  <c:v>12.223076923076899</c:v>
                </c:pt>
                <c:pt idx="8891">
                  <c:v>12.2244518473652</c:v>
                </c:pt>
                <c:pt idx="8892">
                  <c:v>12.2258267716535</c:v>
                </c:pt>
                <c:pt idx="8893">
                  <c:v>12.227201695941901</c:v>
                </c:pt>
                <c:pt idx="8894">
                  <c:v>12.2285766202302</c:v>
                </c:pt>
                <c:pt idx="8895">
                  <c:v>12.229951544518499</c:v>
                </c:pt>
                <c:pt idx="8896">
                  <c:v>12.231326468806801</c:v>
                </c:pt>
                <c:pt idx="8897">
                  <c:v>12.2327013930951</c:v>
                </c:pt>
                <c:pt idx="8898">
                  <c:v>12.2340763173834</c:v>
                </c:pt>
                <c:pt idx="8899">
                  <c:v>12.235451241671701</c:v>
                </c:pt>
                <c:pt idx="8900">
                  <c:v>12.23682616596</c:v>
                </c:pt>
                <c:pt idx="8901">
                  <c:v>12.2382010902483</c:v>
                </c:pt>
                <c:pt idx="8902">
                  <c:v>12.239576014536601</c:v>
                </c:pt>
                <c:pt idx="8903">
                  <c:v>12.240950938825</c:v>
                </c:pt>
                <c:pt idx="8904">
                  <c:v>12.242325863113299</c:v>
                </c:pt>
                <c:pt idx="8905">
                  <c:v>12.2437007874016</c:v>
                </c:pt>
                <c:pt idx="8906">
                  <c:v>12.2450757116899</c:v>
                </c:pt>
                <c:pt idx="8907">
                  <c:v>12.246450635978199</c:v>
                </c:pt>
                <c:pt idx="8908">
                  <c:v>12.2478255602665</c:v>
                </c:pt>
                <c:pt idx="8909">
                  <c:v>12.2492004845548</c:v>
                </c:pt>
                <c:pt idx="8910">
                  <c:v>12.250575408843099</c:v>
                </c:pt>
                <c:pt idx="8911">
                  <c:v>12.251950333131401</c:v>
                </c:pt>
                <c:pt idx="8912">
                  <c:v>12.2533252574197</c:v>
                </c:pt>
                <c:pt idx="8913">
                  <c:v>12.254700181708101</c:v>
                </c:pt>
                <c:pt idx="8914">
                  <c:v>12.2560751059964</c:v>
                </c:pt>
                <c:pt idx="8915">
                  <c:v>12.2574500302847</c:v>
                </c:pt>
                <c:pt idx="8916">
                  <c:v>12.258824954573001</c:v>
                </c:pt>
                <c:pt idx="8917">
                  <c:v>12.2601998788613</c:v>
                </c:pt>
                <c:pt idx="8918">
                  <c:v>12.2615748031496</c:v>
                </c:pt>
                <c:pt idx="8919">
                  <c:v>12.262949727437899</c:v>
                </c:pt>
                <c:pt idx="8920">
                  <c:v>12.2643246517262</c:v>
                </c:pt>
                <c:pt idx="8921">
                  <c:v>12.2656995760145</c:v>
                </c:pt>
                <c:pt idx="8922">
                  <c:v>12.267074500302799</c:v>
                </c:pt>
                <c:pt idx="8923">
                  <c:v>12.2684494245912</c:v>
                </c:pt>
                <c:pt idx="8924">
                  <c:v>12.269824348879499</c:v>
                </c:pt>
                <c:pt idx="8925">
                  <c:v>12.271199273167801</c:v>
                </c:pt>
                <c:pt idx="8926">
                  <c:v>12.2725741974561</c:v>
                </c:pt>
                <c:pt idx="8927">
                  <c:v>12.273949121744399</c:v>
                </c:pt>
                <c:pt idx="8928">
                  <c:v>12.275324046032701</c:v>
                </c:pt>
                <c:pt idx="8929">
                  <c:v>12.276698970321</c:v>
                </c:pt>
                <c:pt idx="8930">
                  <c:v>12.2780738946093</c:v>
                </c:pt>
                <c:pt idx="8931">
                  <c:v>12.279448818897601</c:v>
                </c:pt>
                <c:pt idx="8932">
                  <c:v>12.280823743186</c:v>
                </c:pt>
                <c:pt idx="8933">
                  <c:v>12.282198667474299</c:v>
                </c:pt>
                <c:pt idx="8934">
                  <c:v>12.2835735917626</c:v>
                </c:pt>
                <c:pt idx="8935">
                  <c:v>12.2849485160509</c:v>
                </c:pt>
                <c:pt idx="8936">
                  <c:v>12.286323440339199</c:v>
                </c:pt>
                <c:pt idx="8937">
                  <c:v>12.2876983646275</c:v>
                </c:pt>
                <c:pt idx="8938">
                  <c:v>12.2890732889158</c:v>
                </c:pt>
                <c:pt idx="8939">
                  <c:v>12.290448213204099</c:v>
                </c:pt>
                <c:pt idx="8940">
                  <c:v>12.291823137492401</c:v>
                </c:pt>
                <c:pt idx="8941">
                  <c:v>12.2931980617807</c:v>
                </c:pt>
                <c:pt idx="8942">
                  <c:v>12.294572986069101</c:v>
                </c:pt>
                <c:pt idx="8943">
                  <c:v>12.2959479103574</c:v>
                </c:pt>
                <c:pt idx="8944">
                  <c:v>12.2973228346457</c:v>
                </c:pt>
                <c:pt idx="8945">
                  <c:v>12.298697758934001</c:v>
                </c:pt>
                <c:pt idx="8946">
                  <c:v>12.3000726832223</c:v>
                </c:pt>
                <c:pt idx="8947">
                  <c:v>12.3014476075106</c:v>
                </c:pt>
                <c:pt idx="8948">
                  <c:v>12.302822531798901</c:v>
                </c:pt>
                <c:pt idx="8949">
                  <c:v>12.3041974560872</c:v>
                </c:pt>
                <c:pt idx="8950">
                  <c:v>12.3055723803755</c:v>
                </c:pt>
                <c:pt idx="8951">
                  <c:v>12.306947304663799</c:v>
                </c:pt>
                <c:pt idx="8952">
                  <c:v>12.3083222289522</c:v>
                </c:pt>
                <c:pt idx="8953">
                  <c:v>12.309697153240499</c:v>
                </c:pt>
                <c:pt idx="8954">
                  <c:v>12.311072077528801</c:v>
                </c:pt>
                <c:pt idx="8955">
                  <c:v>12.3124470018171</c:v>
                </c:pt>
                <c:pt idx="8956">
                  <c:v>12.313821926105399</c:v>
                </c:pt>
                <c:pt idx="8957">
                  <c:v>12.315196850393701</c:v>
                </c:pt>
                <c:pt idx="8958">
                  <c:v>12.316571774682</c:v>
                </c:pt>
                <c:pt idx="8959">
                  <c:v>12.317946698970299</c:v>
                </c:pt>
                <c:pt idx="8960">
                  <c:v>12.319321623258601</c:v>
                </c:pt>
                <c:pt idx="8961">
                  <c:v>12.3206965475469</c:v>
                </c:pt>
                <c:pt idx="8962">
                  <c:v>12.322071471835301</c:v>
                </c:pt>
                <c:pt idx="8963">
                  <c:v>12.3234463961236</c:v>
                </c:pt>
                <c:pt idx="8964">
                  <c:v>12.3248213204119</c:v>
                </c:pt>
                <c:pt idx="8965">
                  <c:v>12.326196244700199</c:v>
                </c:pt>
                <c:pt idx="8966">
                  <c:v>12.3275711689885</c:v>
                </c:pt>
                <c:pt idx="8967">
                  <c:v>12.3289460932768</c:v>
                </c:pt>
                <c:pt idx="8968">
                  <c:v>12.330321017565099</c:v>
                </c:pt>
                <c:pt idx="8969">
                  <c:v>12.3316959418534</c:v>
                </c:pt>
                <c:pt idx="8970">
                  <c:v>12.3330708661417</c:v>
                </c:pt>
                <c:pt idx="8971">
                  <c:v>12.334445790429999</c:v>
                </c:pt>
                <c:pt idx="8972">
                  <c:v>12.3358207147184</c:v>
                </c:pt>
                <c:pt idx="8973">
                  <c:v>12.337195639006699</c:v>
                </c:pt>
                <c:pt idx="8974">
                  <c:v>12.338570563295001</c:v>
                </c:pt>
                <c:pt idx="8975">
                  <c:v>12.3399454875833</c:v>
                </c:pt>
                <c:pt idx="8976">
                  <c:v>12.3413204118716</c:v>
                </c:pt>
                <c:pt idx="8977">
                  <c:v>12.342695336159901</c:v>
                </c:pt>
                <c:pt idx="8978">
                  <c:v>12.3440702604482</c:v>
                </c:pt>
                <c:pt idx="8979">
                  <c:v>12.3454451847365</c:v>
                </c:pt>
                <c:pt idx="8980">
                  <c:v>12.346820109024801</c:v>
                </c:pt>
                <c:pt idx="8981">
                  <c:v>12.3481950333131</c:v>
                </c:pt>
                <c:pt idx="8982">
                  <c:v>12.349569957601499</c:v>
                </c:pt>
                <c:pt idx="8983">
                  <c:v>12.3509448818898</c:v>
                </c:pt>
                <c:pt idx="8984">
                  <c:v>12.3523198061781</c:v>
                </c:pt>
                <c:pt idx="8985">
                  <c:v>12.353694730466399</c:v>
                </c:pt>
                <c:pt idx="8986">
                  <c:v>12.355069654754701</c:v>
                </c:pt>
                <c:pt idx="8987">
                  <c:v>12.356444579043</c:v>
                </c:pt>
                <c:pt idx="8988">
                  <c:v>12.357819503331299</c:v>
                </c:pt>
                <c:pt idx="8989">
                  <c:v>12.359194427619601</c:v>
                </c:pt>
                <c:pt idx="8990">
                  <c:v>12.3605693519079</c:v>
                </c:pt>
                <c:pt idx="8991">
                  <c:v>12.3619442761962</c:v>
                </c:pt>
                <c:pt idx="8992">
                  <c:v>12.3633192004846</c:v>
                </c:pt>
                <c:pt idx="8993">
                  <c:v>12.3646941247729</c:v>
                </c:pt>
                <c:pt idx="8994">
                  <c:v>12.366069049061201</c:v>
                </c:pt>
                <c:pt idx="8995">
                  <c:v>12.3674439733495</c:v>
                </c:pt>
                <c:pt idx="8996">
                  <c:v>12.3688188976378</c:v>
                </c:pt>
                <c:pt idx="8997">
                  <c:v>12.370193821926099</c:v>
                </c:pt>
                <c:pt idx="8998">
                  <c:v>12.3715687462144</c:v>
                </c:pt>
                <c:pt idx="8999">
                  <c:v>12.3729436705027</c:v>
                </c:pt>
                <c:pt idx="9000">
                  <c:v>12.374318594790999</c:v>
                </c:pt>
                <c:pt idx="9001">
                  <c:v>12.3756935190793</c:v>
                </c:pt>
                <c:pt idx="9002">
                  <c:v>12.377068443367699</c:v>
                </c:pt>
                <c:pt idx="9003">
                  <c:v>12.378443367656001</c:v>
                </c:pt>
                <c:pt idx="9004">
                  <c:v>12.3798182919443</c:v>
                </c:pt>
                <c:pt idx="9005">
                  <c:v>12.381193216232599</c:v>
                </c:pt>
                <c:pt idx="9006">
                  <c:v>12.382568140520901</c:v>
                </c:pt>
                <c:pt idx="9007">
                  <c:v>12.3839430648092</c:v>
                </c:pt>
                <c:pt idx="9008">
                  <c:v>12.3853179890975</c:v>
                </c:pt>
                <c:pt idx="9009">
                  <c:v>12.386692913385801</c:v>
                </c:pt>
                <c:pt idx="9010">
                  <c:v>12.3880678376741</c:v>
                </c:pt>
                <c:pt idx="9011">
                  <c:v>12.389442761962499</c:v>
                </c:pt>
                <c:pt idx="9012">
                  <c:v>12.3908176862508</c:v>
                </c:pt>
                <c:pt idx="9013">
                  <c:v>12.3921926105391</c:v>
                </c:pt>
                <c:pt idx="9014">
                  <c:v>12.393567534827399</c:v>
                </c:pt>
                <c:pt idx="9015">
                  <c:v>12.3949424591157</c:v>
                </c:pt>
                <c:pt idx="9016">
                  <c:v>12.396317383404</c:v>
                </c:pt>
                <c:pt idx="9017">
                  <c:v>12.397692307692299</c:v>
                </c:pt>
                <c:pt idx="9018">
                  <c:v>12.399067231980601</c:v>
                </c:pt>
                <c:pt idx="9019">
                  <c:v>12.4004421562689</c:v>
                </c:pt>
                <c:pt idx="9020">
                  <c:v>12.401817080557199</c:v>
                </c:pt>
                <c:pt idx="9021">
                  <c:v>12.403192004845501</c:v>
                </c:pt>
                <c:pt idx="9022">
                  <c:v>12.4045669291339</c:v>
                </c:pt>
                <c:pt idx="9023">
                  <c:v>12.405941853422201</c:v>
                </c:pt>
                <c:pt idx="9024">
                  <c:v>12.4073167777105</c:v>
                </c:pt>
                <c:pt idx="9025">
                  <c:v>12.4086917019988</c:v>
                </c:pt>
                <c:pt idx="9026">
                  <c:v>12.410066626287101</c:v>
                </c:pt>
                <c:pt idx="9027">
                  <c:v>12.4114415505754</c:v>
                </c:pt>
                <c:pt idx="9028">
                  <c:v>12.4128164748637</c:v>
                </c:pt>
                <c:pt idx="9029">
                  <c:v>12.414191399151999</c:v>
                </c:pt>
                <c:pt idx="9030">
                  <c:v>12.4155663234403</c:v>
                </c:pt>
                <c:pt idx="9031">
                  <c:v>12.416941247728699</c:v>
                </c:pt>
                <c:pt idx="9032">
                  <c:v>12.418316172017001</c:v>
                </c:pt>
                <c:pt idx="9033">
                  <c:v>12.4196910963053</c:v>
                </c:pt>
                <c:pt idx="9034">
                  <c:v>12.421066020593599</c:v>
                </c:pt>
                <c:pt idx="9035">
                  <c:v>12.422440944881901</c:v>
                </c:pt>
                <c:pt idx="9036">
                  <c:v>12.4238158691702</c:v>
                </c:pt>
                <c:pt idx="9037">
                  <c:v>12.4251907934585</c:v>
                </c:pt>
                <c:pt idx="9038">
                  <c:v>12.426565717746801</c:v>
                </c:pt>
                <c:pt idx="9039">
                  <c:v>12.4279406420351</c:v>
                </c:pt>
                <c:pt idx="9040">
                  <c:v>12.4293155663234</c:v>
                </c:pt>
                <c:pt idx="9041">
                  <c:v>12.4306904906118</c:v>
                </c:pt>
                <c:pt idx="9042">
                  <c:v>12.4320654149001</c:v>
                </c:pt>
                <c:pt idx="9043">
                  <c:v>12.433440339188399</c:v>
                </c:pt>
                <c:pt idx="9044">
                  <c:v>12.4348152634767</c:v>
                </c:pt>
                <c:pt idx="9045">
                  <c:v>12.436190187765</c:v>
                </c:pt>
                <c:pt idx="9046">
                  <c:v>12.437565112053299</c:v>
                </c:pt>
                <c:pt idx="9047">
                  <c:v>12.438940036341601</c:v>
                </c:pt>
                <c:pt idx="9048">
                  <c:v>12.4403149606299</c:v>
                </c:pt>
                <c:pt idx="9049">
                  <c:v>12.441689884918199</c:v>
                </c:pt>
                <c:pt idx="9050">
                  <c:v>12.443064809206501</c:v>
                </c:pt>
                <c:pt idx="9051">
                  <c:v>12.4444397334949</c:v>
                </c:pt>
                <c:pt idx="9052">
                  <c:v>12.445814657783201</c:v>
                </c:pt>
                <c:pt idx="9053">
                  <c:v>12.4471895820715</c:v>
                </c:pt>
                <c:pt idx="9054">
                  <c:v>12.4485645063598</c:v>
                </c:pt>
                <c:pt idx="9055">
                  <c:v>12.449939430648101</c:v>
                </c:pt>
                <c:pt idx="9056">
                  <c:v>12.4513143549364</c:v>
                </c:pt>
                <c:pt idx="9057">
                  <c:v>12.4526892792247</c:v>
                </c:pt>
                <c:pt idx="9058">
                  <c:v>12.454064203512999</c:v>
                </c:pt>
                <c:pt idx="9059">
                  <c:v>12.4554391278013</c:v>
                </c:pt>
                <c:pt idx="9060">
                  <c:v>12.4568140520896</c:v>
                </c:pt>
                <c:pt idx="9061">
                  <c:v>12.458188976378</c:v>
                </c:pt>
                <c:pt idx="9062">
                  <c:v>12.4595639006663</c:v>
                </c:pt>
                <c:pt idx="9063">
                  <c:v>12.460938824954599</c:v>
                </c:pt>
                <c:pt idx="9064">
                  <c:v>12.462313749242901</c:v>
                </c:pt>
                <c:pt idx="9065">
                  <c:v>12.4636886735312</c:v>
                </c:pt>
                <c:pt idx="9066">
                  <c:v>12.465063597819499</c:v>
                </c:pt>
                <c:pt idx="9067">
                  <c:v>12.466438522107801</c:v>
                </c:pt>
                <c:pt idx="9068">
                  <c:v>12.4678134463961</c:v>
                </c:pt>
                <c:pt idx="9069">
                  <c:v>12.4691883706844</c:v>
                </c:pt>
                <c:pt idx="9070">
                  <c:v>12.470563294972701</c:v>
                </c:pt>
                <c:pt idx="9071">
                  <c:v>12.4719382192611</c:v>
                </c:pt>
                <c:pt idx="9072">
                  <c:v>12.473313143549399</c:v>
                </c:pt>
                <c:pt idx="9073">
                  <c:v>12.4746880678377</c:v>
                </c:pt>
                <c:pt idx="9074">
                  <c:v>12.476062992126</c:v>
                </c:pt>
                <c:pt idx="9075">
                  <c:v>12.477437916414299</c:v>
                </c:pt>
                <c:pt idx="9076">
                  <c:v>12.4788128407026</c:v>
                </c:pt>
                <c:pt idx="9077">
                  <c:v>12.4801877649909</c:v>
                </c:pt>
                <c:pt idx="9078">
                  <c:v>12.481562689279199</c:v>
                </c:pt>
                <c:pt idx="9079">
                  <c:v>12.482937613567501</c:v>
                </c:pt>
                <c:pt idx="9080">
                  <c:v>12.4843125378558</c:v>
                </c:pt>
                <c:pt idx="9081">
                  <c:v>12.485687462144201</c:v>
                </c:pt>
                <c:pt idx="9082">
                  <c:v>12.4870623864325</c:v>
                </c:pt>
                <c:pt idx="9083">
                  <c:v>12.4884373107208</c:v>
                </c:pt>
                <c:pt idx="9084">
                  <c:v>12.489812235009101</c:v>
                </c:pt>
                <c:pt idx="9085">
                  <c:v>12.4911871592974</c:v>
                </c:pt>
                <c:pt idx="9086">
                  <c:v>12.4925620835857</c:v>
                </c:pt>
                <c:pt idx="9087">
                  <c:v>12.493937007874001</c:v>
                </c:pt>
                <c:pt idx="9088">
                  <c:v>12.4953119321623</c:v>
                </c:pt>
                <c:pt idx="9089">
                  <c:v>12.4966868564506</c:v>
                </c:pt>
                <c:pt idx="9090">
                  <c:v>12.498061780738899</c:v>
                </c:pt>
                <c:pt idx="9091">
                  <c:v>12.4994367050273</c:v>
                </c:pt>
                <c:pt idx="9092">
                  <c:v>12.500811629315599</c:v>
                </c:pt>
                <c:pt idx="9093">
                  <c:v>12.502186553603901</c:v>
                </c:pt>
                <c:pt idx="9094">
                  <c:v>12.5035614778922</c:v>
                </c:pt>
                <c:pt idx="9095">
                  <c:v>12.504936402180499</c:v>
                </c:pt>
                <c:pt idx="9096">
                  <c:v>12.506311326468801</c:v>
                </c:pt>
                <c:pt idx="9097">
                  <c:v>12.5076862507571</c:v>
                </c:pt>
                <c:pt idx="9098">
                  <c:v>12.509061175045399</c:v>
                </c:pt>
                <c:pt idx="9099">
                  <c:v>12.510436099333701</c:v>
                </c:pt>
                <c:pt idx="9100">
                  <c:v>12.511811023622</c:v>
                </c:pt>
                <c:pt idx="9101">
                  <c:v>12.513185947910401</c:v>
                </c:pt>
                <c:pt idx="9102">
                  <c:v>12.5145608721987</c:v>
                </c:pt>
                <c:pt idx="9103">
                  <c:v>12.515935796487</c:v>
                </c:pt>
                <c:pt idx="9104">
                  <c:v>12.517310720775299</c:v>
                </c:pt>
                <c:pt idx="9105">
                  <c:v>12.5186856450636</c:v>
                </c:pt>
                <c:pt idx="9106">
                  <c:v>12.5200605693519</c:v>
                </c:pt>
                <c:pt idx="9107">
                  <c:v>12.521435493640199</c:v>
                </c:pt>
                <c:pt idx="9108">
                  <c:v>12.5228104179285</c:v>
                </c:pt>
                <c:pt idx="9109">
                  <c:v>12.5241853422168</c:v>
                </c:pt>
                <c:pt idx="9110">
                  <c:v>12.525560266505099</c:v>
                </c:pt>
                <c:pt idx="9111">
                  <c:v>12.5269351907935</c:v>
                </c:pt>
                <c:pt idx="9112">
                  <c:v>12.528310115081799</c:v>
                </c:pt>
                <c:pt idx="9113">
                  <c:v>12.529685039370101</c:v>
                </c:pt>
                <c:pt idx="9114">
                  <c:v>12.5310599636584</c:v>
                </c:pt>
                <c:pt idx="9115">
                  <c:v>12.5324348879467</c:v>
                </c:pt>
                <c:pt idx="9116">
                  <c:v>12.533809812235001</c:v>
                </c:pt>
                <c:pt idx="9117">
                  <c:v>12.5351847365233</c:v>
                </c:pt>
                <c:pt idx="9118">
                  <c:v>12.5365596608116</c:v>
                </c:pt>
                <c:pt idx="9119">
                  <c:v>12.537934585099901</c:v>
                </c:pt>
                <c:pt idx="9120">
                  <c:v>12.5393095093883</c:v>
                </c:pt>
                <c:pt idx="9121">
                  <c:v>12.540684433676599</c:v>
                </c:pt>
                <c:pt idx="9122">
                  <c:v>12.5420593579649</c:v>
                </c:pt>
                <c:pt idx="9123">
                  <c:v>12.5434342822532</c:v>
                </c:pt>
                <c:pt idx="9124">
                  <c:v>12.544809206541499</c:v>
                </c:pt>
                <c:pt idx="9125">
                  <c:v>12.546184130829801</c:v>
                </c:pt>
                <c:pt idx="9126">
                  <c:v>12.5475590551181</c:v>
                </c:pt>
                <c:pt idx="9127">
                  <c:v>12.548933979406399</c:v>
                </c:pt>
                <c:pt idx="9128">
                  <c:v>12.550308903694701</c:v>
                </c:pt>
                <c:pt idx="9129">
                  <c:v>12.551683827983</c:v>
                </c:pt>
                <c:pt idx="9130">
                  <c:v>12.553058752271401</c:v>
                </c:pt>
                <c:pt idx="9131">
                  <c:v>12.5544336765597</c:v>
                </c:pt>
                <c:pt idx="9132">
                  <c:v>12.555808600848</c:v>
                </c:pt>
                <c:pt idx="9133">
                  <c:v>12.557183525136301</c:v>
                </c:pt>
                <c:pt idx="9134">
                  <c:v>12.5585584494246</c:v>
                </c:pt>
                <c:pt idx="9135">
                  <c:v>12.5599333737129</c:v>
                </c:pt>
                <c:pt idx="9136">
                  <c:v>12.561308298001199</c:v>
                </c:pt>
                <c:pt idx="9137">
                  <c:v>12.5626832222895</c:v>
                </c:pt>
                <c:pt idx="9138">
                  <c:v>12.5640581465778</c:v>
                </c:pt>
                <c:pt idx="9139">
                  <c:v>12.565433070866099</c:v>
                </c:pt>
                <c:pt idx="9140">
                  <c:v>12.5668079951545</c:v>
                </c:pt>
                <c:pt idx="9141">
                  <c:v>12.568182919442799</c:v>
                </c:pt>
                <c:pt idx="9142">
                  <c:v>12.569557843731101</c:v>
                </c:pt>
                <c:pt idx="9143">
                  <c:v>12.5709327680194</c:v>
                </c:pt>
                <c:pt idx="9144">
                  <c:v>12.5723076923077</c:v>
                </c:pt>
                <c:pt idx="9145">
                  <c:v>12.573682616596001</c:v>
                </c:pt>
                <c:pt idx="9146">
                  <c:v>12.5750575408843</c:v>
                </c:pt>
                <c:pt idx="9147">
                  <c:v>12.5764324651726</c:v>
                </c:pt>
                <c:pt idx="9148">
                  <c:v>12.577807389460901</c:v>
                </c:pt>
                <c:pt idx="9149">
                  <c:v>12.5791823137492</c:v>
                </c:pt>
                <c:pt idx="9150">
                  <c:v>12.580557238037599</c:v>
                </c:pt>
                <c:pt idx="9151">
                  <c:v>12.5819321623259</c:v>
                </c:pt>
                <c:pt idx="9152">
                  <c:v>12.5833070866142</c:v>
                </c:pt>
                <c:pt idx="9153">
                  <c:v>12.584682010902499</c:v>
                </c:pt>
                <c:pt idx="9154">
                  <c:v>12.5860569351908</c:v>
                </c:pt>
                <c:pt idx="9155">
                  <c:v>12.5874318594791</c:v>
                </c:pt>
                <c:pt idx="9156">
                  <c:v>12.588806783767399</c:v>
                </c:pt>
                <c:pt idx="9157">
                  <c:v>12.590181708055701</c:v>
                </c:pt>
                <c:pt idx="9158">
                  <c:v>12.591556632344</c:v>
                </c:pt>
                <c:pt idx="9159">
                  <c:v>12.592931556632299</c:v>
                </c:pt>
                <c:pt idx="9160">
                  <c:v>12.5943064809207</c:v>
                </c:pt>
                <c:pt idx="9161">
                  <c:v>12.595681405209</c:v>
                </c:pt>
                <c:pt idx="9162">
                  <c:v>12.597056329497301</c:v>
                </c:pt>
                <c:pt idx="9163">
                  <c:v>12.5984312537856</c:v>
                </c:pt>
                <c:pt idx="9164">
                  <c:v>12.5998061780739</c:v>
                </c:pt>
                <c:pt idx="9165">
                  <c:v>12.601181102362199</c:v>
                </c:pt>
                <c:pt idx="9166">
                  <c:v>12.6025560266505</c:v>
                </c:pt>
                <c:pt idx="9167">
                  <c:v>12.6039309509388</c:v>
                </c:pt>
                <c:pt idx="9168">
                  <c:v>12.605305875227099</c:v>
                </c:pt>
                <c:pt idx="9169">
                  <c:v>12.6066807995154</c:v>
                </c:pt>
                <c:pt idx="9170">
                  <c:v>12.608055723803799</c:v>
                </c:pt>
                <c:pt idx="9171">
                  <c:v>12.609430648092101</c:v>
                </c:pt>
                <c:pt idx="9172">
                  <c:v>12.6108055723804</c:v>
                </c:pt>
                <c:pt idx="9173">
                  <c:v>12.612180496668699</c:v>
                </c:pt>
                <c:pt idx="9174">
                  <c:v>12.613555420957001</c:v>
                </c:pt>
                <c:pt idx="9175">
                  <c:v>12.6149303452453</c:v>
                </c:pt>
                <c:pt idx="9176">
                  <c:v>12.6163052695336</c:v>
                </c:pt>
                <c:pt idx="9177">
                  <c:v>12.617680193821901</c:v>
                </c:pt>
                <c:pt idx="9178">
                  <c:v>12.6190551181102</c:v>
                </c:pt>
                <c:pt idx="9179">
                  <c:v>12.6204300423985</c:v>
                </c:pt>
                <c:pt idx="9180">
                  <c:v>12.6218049666869</c:v>
                </c:pt>
                <c:pt idx="9181">
                  <c:v>12.6231798909752</c:v>
                </c:pt>
                <c:pt idx="9182">
                  <c:v>12.624554815263499</c:v>
                </c:pt>
                <c:pt idx="9183">
                  <c:v>12.6259297395518</c:v>
                </c:pt>
                <c:pt idx="9184">
                  <c:v>12.6273046638401</c:v>
                </c:pt>
                <c:pt idx="9185">
                  <c:v>12.628679588128399</c:v>
                </c:pt>
                <c:pt idx="9186">
                  <c:v>12.630054512416701</c:v>
                </c:pt>
                <c:pt idx="9187">
                  <c:v>12.631429436705</c:v>
                </c:pt>
                <c:pt idx="9188">
                  <c:v>12.632804360993299</c:v>
                </c:pt>
                <c:pt idx="9189">
                  <c:v>12.634179285281601</c:v>
                </c:pt>
                <c:pt idx="9190">
                  <c:v>12.63555420957</c:v>
                </c:pt>
                <c:pt idx="9191">
                  <c:v>12.636929133858301</c:v>
                </c:pt>
                <c:pt idx="9192">
                  <c:v>12.6383040581466</c:v>
                </c:pt>
                <c:pt idx="9193">
                  <c:v>12.6396789824349</c:v>
                </c:pt>
                <c:pt idx="9194">
                  <c:v>12.641053906723201</c:v>
                </c:pt>
                <c:pt idx="9195">
                  <c:v>12.6424288310115</c:v>
                </c:pt>
                <c:pt idx="9196">
                  <c:v>12.6438037552998</c:v>
                </c:pt>
                <c:pt idx="9197">
                  <c:v>12.645178679588099</c:v>
                </c:pt>
                <c:pt idx="9198">
                  <c:v>12.6465536038764</c:v>
                </c:pt>
                <c:pt idx="9199">
                  <c:v>12.647928528164799</c:v>
                </c:pt>
                <c:pt idx="9200">
                  <c:v>12.649303452453101</c:v>
                </c:pt>
                <c:pt idx="9201">
                  <c:v>12.6506783767414</c:v>
                </c:pt>
                <c:pt idx="9202">
                  <c:v>12.652053301029699</c:v>
                </c:pt>
                <c:pt idx="9203">
                  <c:v>12.653428225318001</c:v>
                </c:pt>
                <c:pt idx="9204">
                  <c:v>12.6548031496063</c:v>
                </c:pt>
                <c:pt idx="9205">
                  <c:v>12.656178073894599</c:v>
                </c:pt>
                <c:pt idx="9206">
                  <c:v>12.657552998182901</c:v>
                </c:pt>
                <c:pt idx="9207">
                  <c:v>12.6589279224712</c:v>
                </c:pt>
                <c:pt idx="9208">
                  <c:v>12.6603028467595</c:v>
                </c:pt>
                <c:pt idx="9209">
                  <c:v>12.6616777710479</c:v>
                </c:pt>
                <c:pt idx="9210">
                  <c:v>12.6630526953362</c:v>
                </c:pt>
                <c:pt idx="9211">
                  <c:v>12.664427619624499</c:v>
                </c:pt>
                <c:pt idx="9212">
                  <c:v>12.6658025439128</c:v>
                </c:pt>
                <c:pt idx="9213">
                  <c:v>12.6671774682011</c:v>
                </c:pt>
                <c:pt idx="9214">
                  <c:v>12.668552392489399</c:v>
                </c:pt>
                <c:pt idx="9215">
                  <c:v>12.6699273167777</c:v>
                </c:pt>
                <c:pt idx="9216">
                  <c:v>12.671302241066</c:v>
                </c:pt>
                <c:pt idx="9217">
                  <c:v>12.672677165354299</c:v>
                </c:pt>
                <c:pt idx="9218">
                  <c:v>12.674052089642601</c:v>
                </c:pt>
                <c:pt idx="9219">
                  <c:v>12.675427013930999</c:v>
                </c:pt>
                <c:pt idx="9220">
                  <c:v>12.676801938219301</c:v>
                </c:pt>
                <c:pt idx="9221">
                  <c:v>12.6781768625076</c:v>
                </c:pt>
                <c:pt idx="9222">
                  <c:v>12.6795517867959</c:v>
                </c:pt>
                <c:pt idx="9223">
                  <c:v>12.680926711084201</c:v>
                </c:pt>
                <c:pt idx="9224">
                  <c:v>12.6823016353725</c:v>
                </c:pt>
                <c:pt idx="9225">
                  <c:v>12.6836765596608</c:v>
                </c:pt>
                <c:pt idx="9226">
                  <c:v>12.685051483949101</c:v>
                </c:pt>
                <c:pt idx="9227">
                  <c:v>12.6864264082374</c:v>
                </c:pt>
                <c:pt idx="9228">
                  <c:v>12.6878013325257</c:v>
                </c:pt>
                <c:pt idx="9229">
                  <c:v>12.6891762568141</c:v>
                </c:pt>
                <c:pt idx="9230">
                  <c:v>12.6905511811024</c:v>
                </c:pt>
                <c:pt idx="9231">
                  <c:v>12.691926105390699</c:v>
                </c:pt>
                <c:pt idx="9232">
                  <c:v>12.693301029679001</c:v>
                </c:pt>
                <c:pt idx="9233">
                  <c:v>12.6946759539673</c:v>
                </c:pt>
                <c:pt idx="9234">
                  <c:v>12.696050878255599</c:v>
                </c:pt>
                <c:pt idx="9235">
                  <c:v>12.697425802543901</c:v>
                </c:pt>
                <c:pt idx="9236">
                  <c:v>12.6988007268322</c:v>
                </c:pt>
                <c:pt idx="9237">
                  <c:v>12.7001756511205</c:v>
                </c:pt>
                <c:pt idx="9238">
                  <c:v>12.701550575408801</c:v>
                </c:pt>
                <c:pt idx="9239">
                  <c:v>12.7029254996972</c:v>
                </c:pt>
                <c:pt idx="9240">
                  <c:v>12.704300423985501</c:v>
                </c:pt>
                <c:pt idx="9241">
                  <c:v>12.7056753482738</c:v>
                </c:pt>
                <c:pt idx="9242">
                  <c:v>12.7070502725621</c:v>
                </c:pt>
                <c:pt idx="9243">
                  <c:v>12.708425196850399</c:v>
                </c:pt>
                <c:pt idx="9244">
                  <c:v>12.7098001211387</c:v>
                </c:pt>
                <c:pt idx="9245">
                  <c:v>12.711175045427</c:v>
                </c:pt>
                <c:pt idx="9246">
                  <c:v>12.712549969715299</c:v>
                </c:pt>
                <c:pt idx="9247">
                  <c:v>12.7139248940036</c:v>
                </c:pt>
                <c:pt idx="9248">
                  <c:v>12.7152998182919</c:v>
                </c:pt>
                <c:pt idx="9249">
                  <c:v>12.716674742580301</c:v>
                </c:pt>
                <c:pt idx="9250">
                  <c:v>12.7180496668686</c:v>
                </c:pt>
                <c:pt idx="9251">
                  <c:v>12.719424591156899</c:v>
                </c:pt>
                <c:pt idx="9252">
                  <c:v>12.720799515445201</c:v>
                </c:pt>
                <c:pt idx="9253">
                  <c:v>12.7221744397335</c:v>
                </c:pt>
                <c:pt idx="9254">
                  <c:v>12.7235493640218</c:v>
                </c:pt>
                <c:pt idx="9255">
                  <c:v>12.724924288310101</c:v>
                </c:pt>
                <c:pt idx="9256">
                  <c:v>12.7262992125984</c:v>
                </c:pt>
                <c:pt idx="9257">
                  <c:v>12.7276741368867</c:v>
                </c:pt>
                <c:pt idx="9258">
                  <c:v>12.729049061174999</c:v>
                </c:pt>
                <c:pt idx="9259">
                  <c:v>12.7304239854634</c:v>
                </c:pt>
                <c:pt idx="9260">
                  <c:v>12.731798909751699</c:v>
                </c:pt>
                <c:pt idx="9261">
                  <c:v>12.73317383404</c:v>
                </c:pt>
                <c:pt idx="9262">
                  <c:v>12.7345487583283</c:v>
                </c:pt>
                <c:pt idx="9263">
                  <c:v>12.735923682616599</c:v>
                </c:pt>
                <c:pt idx="9264">
                  <c:v>12.737298606904901</c:v>
                </c:pt>
                <c:pt idx="9265">
                  <c:v>12.7386735311932</c:v>
                </c:pt>
                <c:pt idx="9266">
                  <c:v>12.740048455481499</c:v>
                </c:pt>
                <c:pt idx="9267">
                  <c:v>12.741423379769801</c:v>
                </c:pt>
                <c:pt idx="9268">
                  <c:v>12.7427983040581</c:v>
                </c:pt>
                <c:pt idx="9269">
                  <c:v>12.744173228346501</c:v>
                </c:pt>
                <c:pt idx="9270">
                  <c:v>12.7455481526348</c:v>
                </c:pt>
                <c:pt idx="9271">
                  <c:v>12.7469230769231</c:v>
                </c:pt>
                <c:pt idx="9272">
                  <c:v>12.748298001211401</c:v>
                </c:pt>
                <c:pt idx="9273">
                  <c:v>12.7496729254997</c:v>
                </c:pt>
                <c:pt idx="9274">
                  <c:v>12.751047849788</c:v>
                </c:pt>
                <c:pt idx="9275">
                  <c:v>12.752422774076299</c:v>
                </c:pt>
                <c:pt idx="9276">
                  <c:v>12.7537976983646</c:v>
                </c:pt>
                <c:pt idx="9277">
                  <c:v>12.7551726226529</c:v>
                </c:pt>
                <c:pt idx="9278">
                  <c:v>12.756547546941199</c:v>
                </c:pt>
                <c:pt idx="9279">
                  <c:v>12.7579224712296</c:v>
                </c:pt>
                <c:pt idx="9280">
                  <c:v>12.759297395517899</c:v>
                </c:pt>
                <c:pt idx="9281">
                  <c:v>12.760672319806201</c:v>
                </c:pt>
                <c:pt idx="9282">
                  <c:v>12.7620472440945</c:v>
                </c:pt>
                <c:pt idx="9283">
                  <c:v>12.7634221683828</c:v>
                </c:pt>
                <c:pt idx="9284">
                  <c:v>12.764797092671101</c:v>
                </c:pt>
                <c:pt idx="9285">
                  <c:v>12.7661720169594</c:v>
                </c:pt>
                <c:pt idx="9286">
                  <c:v>12.7675469412477</c:v>
                </c:pt>
                <c:pt idx="9287">
                  <c:v>12.768921865536001</c:v>
                </c:pt>
                <c:pt idx="9288">
                  <c:v>12.7702967898244</c:v>
                </c:pt>
                <c:pt idx="9289">
                  <c:v>12.771671714112699</c:v>
                </c:pt>
                <c:pt idx="9290">
                  <c:v>12.773046638401</c:v>
                </c:pt>
                <c:pt idx="9291">
                  <c:v>12.7744215626893</c:v>
                </c:pt>
                <c:pt idx="9292">
                  <c:v>12.775796486977599</c:v>
                </c:pt>
                <c:pt idx="9293">
                  <c:v>12.777171411265901</c:v>
                </c:pt>
                <c:pt idx="9294">
                  <c:v>12.7785463355542</c:v>
                </c:pt>
                <c:pt idx="9295">
                  <c:v>12.779921259842499</c:v>
                </c:pt>
                <c:pt idx="9296">
                  <c:v>12.781296184130801</c:v>
                </c:pt>
                <c:pt idx="9297">
                  <c:v>12.7826711084191</c:v>
                </c:pt>
                <c:pt idx="9298">
                  <c:v>12.784046032707501</c:v>
                </c:pt>
                <c:pt idx="9299">
                  <c:v>12.7854209569958</c:v>
                </c:pt>
                <c:pt idx="9300">
                  <c:v>12.7867958812841</c:v>
                </c:pt>
                <c:pt idx="9301">
                  <c:v>12.788170805572401</c:v>
                </c:pt>
                <c:pt idx="9302">
                  <c:v>12.7895457298607</c:v>
                </c:pt>
                <c:pt idx="9303">
                  <c:v>12.790920654149</c:v>
                </c:pt>
                <c:pt idx="9304">
                  <c:v>12.792295578437299</c:v>
                </c:pt>
                <c:pt idx="9305">
                  <c:v>12.7936705027256</c:v>
                </c:pt>
                <c:pt idx="9306">
                  <c:v>12.7950454270139</c:v>
                </c:pt>
                <c:pt idx="9307">
                  <c:v>12.796420351302199</c:v>
                </c:pt>
                <c:pt idx="9308">
                  <c:v>12.7977952755906</c:v>
                </c:pt>
                <c:pt idx="9309">
                  <c:v>12.799170199878899</c:v>
                </c:pt>
                <c:pt idx="9310">
                  <c:v>12.800545124167201</c:v>
                </c:pt>
                <c:pt idx="9311">
                  <c:v>12.8019200484555</c:v>
                </c:pt>
                <c:pt idx="9312">
                  <c:v>12.803294972743799</c:v>
                </c:pt>
                <c:pt idx="9313">
                  <c:v>12.804669897032101</c:v>
                </c:pt>
                <c:pt idx="9314">
                  <c:v>12.8060448213204</c:v>
                </c:pt>
                <c:pt idx="9315">
                  <c:v>12.8074197456087</c:v>
                </c:pt>
                <c:pt idx="9316">
                  <c:v>12.808794669897001</c:v>
                </c:pt>
                <c:pt idx="9317">
                  <c:v>12.8101695941853</c:v>
                </c:pt>
                <c:pt idx="9318">
                  <c:v>12.811544518473699</c:v>
                </c:pt>
                <c:pt idx="9319">
                  <c:v>12.812919442762</c:v>
                </c:pt>
                <c:pt idx="9320">
                  <c:v>12.8142943670503</c:v>
                </c:pt>
                <c:pt idx="9321">
                  <c:v>12.815669291338599</c:v>
                </c:pt>
                <c:pt idx="9322">
                  <c:v>12.8170442156269</c:v>
                </c:pt>
                <c:pt idx="9323">
                  <c:v>12.8184191399152</c:v>
                </c:pt>
                <c:pt idx="9324">
                  <c:v>12.819794064203499</c:v>
                </c:pt>
                <c:pt idx="9325">
                  <c:v>12.821168988491801</c:v>
                </c:pt>
                <c:pt idx="9326">
                  <c:v>12.8225439127801</c:v>
                </c:pt>
                <c:pt idx="9327">
                  <c:v>12.823918837068399</c:v>
                </c:pt>
                <c:pt idx="9328">
                  <c:v>12.8252937613568</c:v>
                </c:pt>
                <c:pt idx="9329">
                  <c:v>12.8266686856451</c:v>
                </c:pt>
                <c:pt idx="9330">
                  <c:v>12.828043609933401</c:v>
                </c:pt>
                <c:pt idx="9331">
                  <c:v>12.8294185342217</c:v>
                </c:pt>
                <c:pt idx="9332">
                  <c:v>12.83079345851</c:v>
                </c:pt>
                <c:pt idx="9333">
                  <c:v>12.832168382798301</c:v>
                </c:pt>
                <c:pt idx="9334">
                  <c:v>12.8335433070866</c:v>
                </c:pt>
                <c:pt idx="9335">
                  <c:v>12.8349182313749</c:v>
                </c:pt>
                <c:pt idx="9336">
                  <c:v>12.836293155663199</c:v>
                </c:pt>
                <c:pt idx="9337">
                  <c:v>12.8376680799515</c:v>
                </c:pt>
                <c:pt idx="9338">
                  <c:v>12.839043004239899</c:v>
                </c:pt>
                <c:pt idx="9339">
                  <c:v>12.840417928528201</c:v>
                </c:pt>
                <c:pt idx="9340">
                  <c:v>12.8417928528165</c:v>
                </c:pt>
                <c:pt idx="9341">
                  <c:v>12.843167777104799</c:v>
                </c:pt>
                <c:pt idx="9342">
                  <c:v>12.844542701393101</c:v>
                </c:pt>
                <c:pt idx="9343">
                  <c:v>12.8459176256814</c:v>
                </c:pt>
                <c:pt idx="9344">
                  <c:v>12.847292549969699</c:v>
                </c:pt>
                <c:pt idx="9345">
                  <c:v>12.848667474258001</c:v>
                </c:pt>
                <c:pt idx="9346">
                  <c:v>12.8500423985463</c:v>
                </c:pt>
                <c:pt idx="9347">
                  <c:v>12.8514173228346</c:v>
                </c:pt>
                <c:pt idx="9348">
                  <c:v>12.852792247123</c:v>
                </c:pt>
                <c:pt idx="9349">
                  <c:v>12.8541671714113</c:v>
                </c:pt>
                <c:pt idx="9350">
                  <c:v>12.855542095699599</c:v>
                </c:pt>
                <c:pt idx="9351">
                  <c:v>12.8569170199879</c:v>
                </c:pt>
                <c:pt idx="9352">
                  <c:v>12.8582919442762</c:v>
                </c:pt>
                <c:pt idx="9353">
                  <c:v>12.859666868564499</c:v>
                </c:pt>
                <c:pt idx="9354">
                  <c:v>12.8610417928528</c:v>
                </c:pt>
                <c:pt idx="9355">
                  <c:v>12.8624167171411</c:v>
                </c:pt>
                <c:pt idx="9356">
                  <c:v>12.863791641429399</c:v>
                </c:pt>
                <c:pt idx="9357">
                  <c:v>12.865166565717701</c:v>
                </c:pt>
                <c:pt idx="9358">
                  <c:v>12.866541490006099</c:v>
                </c:pt>
                <c:pt idx="9359">
                  <c:v>12.867916414294401</c:v>
                </c:pt>
                <c:pt idx="9360">
                  <c:v>12.8692913385827</c:v>
                </c:pt>
                <c:pt idx="9361">
                  <c:v>12.870666262871</c:v>
                </c:pt>
                <c:pt idx="9362">
                  <c:v>12.872041187159301</c:v>
                </c:pt>
                <c:pt idx="9363">
                  <c:v>12.8734161114476</c:v>
                </c:pt>
                <c:pt idx="9364">
                  <c:v>12.8747910357359</c:v>
                </c:pt>
                <c:pt idx="9365">
                  <c:v>12.876165960024201</c:v>
                </c:pt>
                <c:pt idx="9366">
                  <c:v>12.8775408843125</c:v>
                </c:pt>
                <c:pt idx="9367">
                  <c:v>12.878915808600899</c:v>
                </c:pt>
                <c:pt idx="9368">
                  <c:v>12.8802907328892</c:v>
                </c:pt>
                <c:pt idx="9369">
                  <c:v>12.8816656571775</c:v>
                </c:pt>
                <c:pt idx="9370">
                  <c:v>12.883040581465799</c:v>
                </c:pt>
                <c:pt idx="9371">
                  <c:v>12.884415505754101</c:v>
                </c:pt>
                <c:pt idx="9372">
                  <c:v>12.8857904300424</c:v>
                </c:pt>
                <c:pt idx="9373">
                  <c:v>12.887165354330699</c:v>
                </c:pt>
                <c:pt idx="9374">
                  <c:v>12.888540278619001</c:v>
                </c:pt>
                <c:pt idx="9375">
                  <c:v>12.8899152029073</c:v>
                </c:pt>
                <c:pt idx="9376">
                  <c:v>12.8912901271956</c:v>
                </c:pt>
                <c:pt idx="9377">
                  <c:v>12.892665051484</c:v>
                </c:pt>
                <c:pt idx="9378">
                  <c:v>12.8940399757723</c:v>
                </c:pt>
                <c:pt idx="9379">
                  <c:v>12.895414900060601</c:v>
                </c:pt>
                <c:pt idx="9380">
                  <c:v>12.8967898243489</c:v>
                </c:pt>
                <c:pt idx="9381">
                  <c:v>12.8981647486372</c:v>
                </c:pt>
                <c:pt idx="9382">
                  <c:v>12.899539672925499</c:v>
                </c:pt>
                <c:pt idx="9383">
                  <c:v>12.9009145972138</c:v>
                </c:pt>
                <c:pt idx="9384">
                  <c:v>12.9022895215021</c:v>
                </c:pt>
                <c:pt idx="9385">
                  <c:v>12.903664445790399</c:v>
                </c:pt>
                <c:pt idx="9386">
                  <c:v>12.905039370078701</c:v>
                </c:pt>
                <c:pt idx="9387">
                  <c:v>12.906414294367099</c:v>
                </c:pt>
                <c:pt idx="9388">
                  <c:v>12.907789218655401</c:v>
                </c:pt>
                <c:pt idx="9389">
                  <c:v>12.9091641429437</c:v>
                </c:pt>
                <c:pt idx="9390">
                  <c:v>12.910539067232</c:v>
                </c:pt>
                <c:pt idx="9391">
                  <c:v>12.911913991520301</c:v>
                </c:pt>
                <c:pt idx="9392">
                  <c:v>12.9132889158086</c:v>
                </c:pt>
                <c:pt idx="9393">
                  <c:v>12.9146638400969</c:v>
                </c:pt>
                <c:pt idx="9394">
                  <c:v>12.916038764385201</c:v>
                </c:pt>
                <c:pt idx="9395">
                  <c:v>12.9174136886735</c:v>
                </c:pt>
                <c:pt idx="9396">
                  <c:v>12.9187886129618</c:v>
                </c:pt>
                <c:pt idx="9397">
                  <c:v>12.9201635372502</c:v>
                </c:pt>
                <c:pt idx="9398">
                  <c:v>12.9215384615385</c:v>
                </c:pt>
                <c:pt idx="9399">
                  <c:v>12.922913385826799</c:v>
                </c:pt>
                <c:pt idx="9400">
                  <c:v>12.9242883101151</c:v>
                </c:pt>
                <c:pt idx="9401">
                  <c:v>12.9256632344034</c:v>
                </c:pt>
                <c:pt idx="9402">
                  <c:v>12.927038158691699</c:v>
                </c:pt>
                <c:pt idx="9403">
                  <c:v>12.928413082980001</c:v>
                </c:pt>
                <c:pt idx="9404">
                  <c:v>12.9297880072683</c:v>
                </c:pt>
                <c:pt idx="9405">
                  <c:v>12.931162931556599</c:v>
                </c:pt>
                <c:pt idx="9406">
                  <c:v>12.932537855844901</c:v>
                </c:pt>
                <c:pt idx="9407">
                  <c:v>12.9339127801333</c:v>
                </c:pt>
                <c:pt idx="9408">
                  <c:v>12.935287704421601</c:v>
                </c:pt>
                <c:pt idx="9409">
                  <c:v>12.9366626287099</c:v>
                </c:pt>
                <c:pt idx="9410">
                  <c:v>12.9380375529982</c:v>
                </c:pt>
                <c:pt idx="9411">
                  <c:v>12.939412477286499</c:v>
                </c:pt>
                <c:pt idx="9412">
                  <c:v>12.9407874015748</c:v>
                </c:pt>
                <c:pt idx="9413">
                  <c:v>12.9421623258631</c:v>
                </c:pt>
                <c:pt idx="9414">
                  <c:v>12.943537250151399</c:v>
                </c:pt>
                <c:pt idx="9415">
                  <c:v>12.9449121744397</c:v>
                </c:pt>
                <c:pt idx="9416">
                  <c:v>12.946287098728</c:v>
                </c:pt>
                <c:pt idx="9417">
                  <c:v>12.947662023016401</c:v>
                </c:pt>
                <c:pt idx="9418">
                  <c:v>12.9490369473047</c:v>
                </c:pt>
                <c:pt idx="9419">
                  <c:v>12.950411871592999</c:v>
                </c:pt>
                <c:pt idx="9420">
                  <c:v>12.951786795881301</c:v>
                </c:pt>
                <c:pt idx="9421">
                  <c:v>12.9531617201696</c:v>
                </c:pt>
                <c:pt idx="9422">
                  <c:v>12.9545366444579</c:v>
                </c:pt>
                <c:pt idx="9423">
                  <c:v>12.955911568746201</c:v>
                </c:pt>
                <c:pt idx="9424">
                  <c:v>12.9572864930345</c:v>
                </c:pt>
                <c:pt idx="9425">
                  <c:v>12.9586614173228</c:v>
                </c:pt>
                <c:pt idx="9426">
                  <c:v>12.960036341611101</c:v>
                </c:pt>
                <c:pt idx="9427">
                  <c:v>12.9614112658995</c:v>
                </c:pt>
                <c:pt idx="9428">
                  <c:v>12.962786190187799</c:v>
                </c:pt>
                <c:pt idx="9429">
                  <c:v>12.9641611144761</c:v>
                </c:pt>
                <c:pt idx="9430">
                  <c:v>12.9655360387644</c:v>
                </c:pt>
                <c:pt idx="9431">
                  <c:v>12.966910963052699</c:v>
                </c:pt>
                <c:pt idx="9432">
                  <c:v>12.968285887341001</c:v>
                </c:pt>
                <c:pt idx="9433">
                  <c:v>12.9696608116293</c:v>
                </c:pt>
                <c:pt idx="9434">
                  <c:v>12.971035735917599</c:v>
                </c:pt>
                <c:pt idx="9435">
                  <c:v>12.972410660205901</c:v>
                </c:pt>
                <c:pt idx="9436">
                  <c:v>12.9737855844942</c:v>
                </c:pt>
                <c:pt idx="9437">
                  <c:v>12.975160508782601</c:v>
                </c:pt>
                <c:pt idx="9438">
                  <c:v>12.9765354330709</c:v>
                </c:pt>
                <c:pt idx="9439">
                  <c:v>12.9779103573592</c:v>
                </c:pt>
                <c:pt idx="9440">
                  <c:v>12.979285281647501</c:v>
                </c:pt>
                <c:pt idx="9441">
                  <c:v>12.9806602059358</c:v>
                </c:pt>
                <c:pt idx="9442">
                  <c:v>12.9820351302241</c:v>
                </c:pt>
                <c:pt idx="9443">
                  <c:v>12.983410054512399</c:v>
                </c:pt>
                <c:pt idx="9444">
                  <c:v>12.9847849788007</c:v>
                </c:pt>
                <c:pt idx="9445">
                  <c:v>12.986159903089</c:v>
                </c:pt>
                <c:pt idx="9446">
                  <c:v>12.987534827377299</c:v>
                </c:pt>
                <c:pt idx="9447">
                  <c:v>12.9889097516657</c:v>
                </c:pt>
                <c:pt idx="9448">
                  <c:v>12.990284675953999</c:v>
                </c:pt>
                <c:pt idx="9449">
                  <c:v>12.991659600242301</c:v>
                </c:pt>
                <c:pt idx="9450">
                  <c:v>12.9930345245306</c:v>
                </c:pt>
                <c:pt idx="9451">
                  <c:v>12.994409448818899</c:v>
                </c:pt>
                <c:pt idx="9452">
                  <c:v>12.995784373107201</c:v>
                </c:pt>
                <c:pt idx="9453">
                  <c:v>12.9971592973955</c:v>
                </c:pt>
                <c:pt idx="9454">
                  <c:v>12.9985342216838</c:v>
                </c:pt>
                <c:pt idx="9455">
                  <c:v>12.999909145972101</c:v>
                </c:pt>
                <c:pt idx="9456">
                  <c:v>13.0012840702605</c:v>
                </c:pt>
                <c:pt idx="9457">
                  <c:v>13.002658994548799</c:v>
                </c:pt>
                <c:pt idx="9458">
                  <c:v>13.0040339188371</c:v>
                </c:pt>
                <c:pt idx="9459">
                  <c:v>13.0054088431254</c:v>
                </c:pt>
                <c:pt idx="9460">
                  <c:v>13.006783767413699</c:v>
                </c:pt>
                <c:pt idx="9461">
                  <c:v>13.008158691702</c:v>
                </c:pt>
                <c:pt idx="9462">
                  <c:v>13.0095336159903</c:v>
                </c:pt>
                <c:pt idx="9463">
                  <c:v>13.010908540278599</c:v>
                </c:pt>
                <c:pt idx="9464">
                  <c:v>13.012283464566901</c:v>
                </c:pt>
                <c:pt idx="9465">
                  <c:v>13.0136583888552</c:v>
                </c:pt>
                <c:pt idx="9466">
                  <c:v>13.015033313143601</c:v>
                </c:pt>
                <c:pt idx="9467">
                  <c:v>13.0164082374319</c:v>
                </c:pt>
                <c:pt idx="9468">
                  <c:v>13.0177831617202</c:v>
                </c:pt>
                <c:pt idx="9469">
                  <c:v>13.019158086008501</c:v>
                </c:pt>
                <c:pt idx="9470">
                  <c:v>13.0205330102968</c:v>
                </c:pt>
                <c:pt idx="9471">
                  <c:v>13.0219079345851</c:v>
                </c:pt>
                <c:pt idx="9472">
                  <c:v>13.023282858873401</c:v>
                </c:pt>
                <c:pt idx="9473">
                  <c:v>13.0246577831617</c:v>
                </c:pt>
                <c:pt idx="9474">
                  <c:v>13.02603270745</c:v>
                </c:pt>
                <c:pt idx="9475">
                  <c:v>13.027407631738299</c:v>
                </c:pt>
                <c:pt idx="9476">
                  <c:v>13.0287825560267</c:v>
                </c:pt>
                <c:pt idx="9477">
                  <c:v>13.030157480314999</c:v>
                </c:pt>
                <c:pt idx="9478">
                  <c:v>13.031532404603301</c:v>
                </c:pt>
                <c:pt idx="9479">
                  <c:v>13.0329073288916</c:v>
                </c:pt>
                <c:pt idx="9480">
                  <c:v>13.034282253179899</c:v>
                </c:pt>
                <c:pt idx="9481">
                  <c:v>13.035657177468201</c:v>
                </c:pt>
                <c:pt idx="9482">
                  <c:v>13.0370321017565</c:v>
                </c:pt>
                <c:pt idx="9483">
                  <c:v>13.0384070260448</c:v>
                </c:pt>
                <c:pt idx="9484">
                  <c:v>13.039781950333101</c:v>
                </c:pt>
                <c:pt idx="9485">
                  <c:v>13.0411568746214</c:v>
                </c:pt>
                <c:pt idx="9486">
                  <c:v>13.042531798909801</c:v>
                </c:pt>
                <c:pt idx="9487">
                  <c:v>13.0439067231981</c:v>
                </c:pt>
                <c:pt idx="9488">
                  <c:v>13.0452816474864</c:v>
                </c:pt>
                <c:pt idx="9489">
                  <c:v>13.046656571774699</c:v>
                </c:pt>
                <c:pt idx="9490">
                  <c:v>13.048031496063</c:v>
                </c:pt>
                <c:pt idx="9491">
                  <c:v>13.0494064203513</c:v>
                </c:pt>
                <c:pt idx="9492">
                  <c:v>13.050781344639599</c:v>
                </c:pt>
                <c:pt idx="9493">
                  <c:v>13.0521562689279</c:v>
                </c:pt>
                <c:pt idx="9494">
                  <c:v>13.0535311932162</c:v>
                </c:pt>
                <c:pt idx="9495">
                  <c:v>13.054906117504499</c:v>
                </c:pt>
                <c:pt idx="9496">
                  <c:v>13.0562810417929</c:v>
                </c:pt>
                <c:pt idx="9497">
                  <c:v>13.057655966081199</c:v>
                </c:pt>
                <c:pt idx="9498">
                  <c:v>13.059030890369501</c:v>
                </c:pt>
                <c:pt idx="9499">
                  <c:v>13.0604058146578</c:v>
                </c:pt>
                <c:pt idx="9500">
                  <c:v>13.0617807389461</c:v>
                </c:pt>
                <c:pt idx="9501">
                  <c:v>13.063155663234401</c:v>
                </c:pt>
                <c:pt idx="9502">
                  <c:v>13.0645305875227</c:v>
                </c:pt>
                <c:pt idx="9503">
                  <c:v>13.065905511811</c:v>
                </c:pt>
                <c:pt idx="9504">
                  <c:v>13.067280436099299</c:v>
                </c:pt>
                <c:pt idx="9505">
                  <c:v>13.0686553603876</c:v>
                </c:pt>
                <c:pt idx="9506">
                  <c:v>13.070030284675999</c:v>
                </c:pt>
                <c:pt idx="9507">
                  <c:v>13.0714052089643</c:v>
                </c:pt>
                <c:pt idx="9508">
                  <c:v>13.0727801332526</c:v>
                </c:pt>
                <c:pt idx="9509">
                  <c:v>13.074155057540899</c:v>
                </c:pt>
                <c:pt idx="9510">
                  <c:v>13.075529981829201</c:v>
                </c:pt>
                <c:pt idx="9511">
                  <c:v>13.0769049061175</c:v>
                </c:pt>
                <c:pt idx="9512">
                  <c:v>13.078279830405799</c:v>
                </c:pt>
                <c:pt idx="9513">
                  <c:v>13.079654754694101</c:v>
                </c:pt>
                <c:pt idx="9514">
                  <c:v>13.0810296789824</c:v>
                </c:pt>
                <c:pt idx="9515">
                  <c:v>13.0824046032707</c:v>
                </c:pt>
                <c:pt idx="9516">
                  <c:v>13.0837795275591</c:v>
                </c:pt>
                <c:pt idx="9517">
                  <c:v>13.0851544518474</c:v>
                </c:pt>
                <c:pt idx="9518">
                  <c:v>13.086529376135701</c:v>
                </c:pt>
                <c:pt idx="9519">
                  <c:v>13.087904300424</c:v>
                </c:pt>
                <c:pt idx="9520">
                  <c:v>13.0892792247123</c:v>
                </c:pt>
                <c:pt idx="9521">
                  <c:v>13.090654149000599</c:v>
                </c:pt>
                <c:pt idx="9522">
                  <c:v>13.0920290732889</c:v>
                </c:pt>
                <c:pt idx="9523">
                  <c:v>13.0934039975772</c:v>
                </c:pt>
                <c:pt idx="9524">
                  <c:v>13.094778921865499</c:v>
                </c:pt>
                <c:pt idx="9525">
                  <c:v>13.096153846153801</c:v>
                </c:pt>
                <c:pt idx="9526">
                  <c:v>13.097528770442199</c:v>
                </c:pt>
                <c:pt idx="9527">
                  <c:v>13.098903694730501</c:v>
                </c:pt>
                <c:pt idx="9528">
                  <c:v>13.1002786190188</c:v>
                </c:pt>
                <c:pt idx="9529">
                  <c:v>13.1016535433071</c:v>
                </c:pt>
                <c:pt idx="9530">
                  <c:v>13.103028467595401</c:v>
                </c:pt>
                <c:pt idx="9531">
                  <c:v>13.1044033918837</c:v>
                </c:pt>
                <c:pt idx="9532">
                  <c:v>13.105778316172</c:v>
                </c:pt>
                <c:pt idx="9533">
                  <c:v>13.107153240460301</c:v>
                </c:pt>
                <c:pt idx="9534">
                  <c:v>13.1085281647486</c:v>
                </c:pt>
                <c:pt idx="9535">
                  <c:v>13.1099030890369</c:v>
                </c:pt>
                <c:pt idx="9536">
                  <c:v>13.1112780133253</c:v>
                </c:pt>
                <c:pt idx="9537">
                  <c:v>13.1126529376136</c:v>
                </c:pt>
                <c:pt idx="9538">
                  <c:v>13.114027861901899</c:v>
                </c:pt>
                <c:pt idx="9539">
                  <c:v>13.115402786190201</c:v>
                </c:pt>
                <c:pt idx="9540">
                  <c:v>13.1167777104785</c:v>
                </c:pt>
                <c:pt idx="9541">
                  <c:v>13.118152634766799</c:v>
                </c:pt>
                <c:pt idx="9542">
                  <c:v>13.119527559055101</c:v>
                </c:pt>
                <c:pt idx="9543">
                  <c:v>13.1209024833434</c:v>
                </c:pt>
                <c:pt idx="9544">
                  <c:v>13.122277407631699</c:v>
                </c:pt>
                <c:pt idx="9545">
                  <c:v>13.1236523319201</c:v>
                </c:pt>
                <c:pt idx="9546">
                  <c:v>13.1250272562084</c:v>
                </c:pt>
                <c:pt idx="9547">
                  <c:v>13.126402180496701</c:v>
                </c:pt>
                <c:pt idx="9548">
                  <c:v>13.127777104785</c:v>
                </c:pt>
                <c:pt idx="9549">
                  <c:v>13.1291520290733</c:v>
                </c:pt>
                <c:pt idx="9550">
                  <c:v>13.130526953361599</c:v>
                </c:pt>
                <c:pt idx="9551">
                  <c:v>13.1319018776499</c:v>
                </c:pt>
                <c:pt idx="9552">
                  <c:v>13.1332768019382</c:v>
                </c:pt>
                <c:pt idx="9553">
                  <c:v>13.134651726226499</c:v>
                </c:pt>
                <c:pt idx="9554">
                  <c:v>13.1360266505148</c:v>
                </c:pt>
                <c:pt idx="9555">
                  <c:v>13.137401574803199</c:v>
                </c:pt>
                <c:pt idx="9556">
                  <c:v>13.138776499091501</c:v>
                </c:pt>
                <c:pt idx="9557">
                  <c:v>13.1401514233798</c:v>
                </c:pt>
                <c:pt idx="9558">
                  <c:v>13.141526347668099</c:v>
                </c:pt>
                <c:pt idx="9559">
                  <c:v>13.142901271956401</c:v>
                </c:pt>
                <c:pt idx="9560">
                  <c:v>13.1442761962447</c:v>
                </c:pt>
                <c:pt idx="9561">
                  <c:v>13.145651120533</c:v>
                </c:pt>
                <c:pt idx="9562">
                  <c:v>13.147026044821301</c:v>
                </c:pt>
                <c:pt idx="9563">
                  <c:v>13.1484009691096</c:v>
                </c:pt>
                <c:pt idx="9564">
                  <c:v>13.1497758933979</c:v>
                </c:pt>
                <c:pt idx="9565">
                  <c:v>13.1511508176863</c:v>
                </c:pt>
                <c:pt idx="9566">
                  <c:v>13.1525257419746</c:v>
                </c:pt>
                <c:pt idx="9567">
                  <c:v>13.153900666262899</c:v>
                </c:pt>
                <c:pt idx="9568">
                  <c:v>13.1552755905512</c:v>
                </c:pt>
                <c:pt idx="9569">
                  <c:v>13.1566505148395</c:v>
                </c:pt>
                <c:pt idx="9570">
                  <c:v>13.158025439127799</c:v>
                </c:pt>
                <c:pt idx="9571">
                  <c:v>13.159400363416101</c:v>
                </c:pt>
                <c:pt idx="9572">
                  <c:v>13.1607752877044</c:v>
                </c:pt>
                <c:pt idx="9573">
                  <c:v>13.162150211992699</c:v>
                </c:pt>
                <c:pt idx="9574">
                  <c:v>13.163525136281001</c:v>
                </c:pt>
                <c:pt idx="9575">
                  <c:v>13.1649000605694</c:v>
                </c:pt>
                <c:pt idx="9576">
                  <c:v>13.166274984857701</c:v>
                </c:pt>
                <c:pt idx="9577">
                  <c:v>13.167649909146</c:v>
                </c:pt>
                <c:pt idx="9578">
                  <c:v>13.1690248334343</c:v>
                </c:pt>
                <c:pt idx="9579">
                  <c:v>13.170399757722601</c:v>
                </c:pt>
                <c:pt idx="9580">
                  <c:v>13.1717746820109</c:v>
                </c:pt>
                <c:pt idx="9581">
                  <c:v>13.1731496062992</c:v>
                </c:pt>
                <c:pt idx="9582">
                  <c:v>13.174524530587499</c:v>
                </c:pt>
                <c:pt idx="9583">
                  <c:v>13.1758994548758</c:v>
                </c:pt>
                <c:pt idx="9584">
                  <c:v>13.1772743791641</c:v>
                </c:pt>
                <c:pt idx="9585">
                  <c:v>13.178649303452501</c:v>
                </c:pt>
                <c:pt idx="9586">
                  <c:v>13.1800242277408</c:v>
                </c:pt>
                <c:pt idx="9587">
                  <c:v>13.181399152029099</c:v>
                </c:pt>
                <c:pt idx="9588">
                  <c:v>13.182774076317401</c:v>
                </c:pt>
                <c:pt idx="9589">
                  <c:v>13.1841490006057</c:v>
                </c:pt>
                <c:pt idx="9590">
                  <c:v>13.185523924893999</c:v>
                </c:pt>
                <c:pt idx="9591">
                  <c:v>13.186898849182301</c:v>
                </c:pt>
                <c:pt idx="9592">
                  <c:v>13.1882737734706</c:v>
                </c:pt>
                <c:pt idx="9593">
                  <c:v>13.1896486977589</c:v>
                </c:pt>
                <c:pt idx="9594">
                  <c:v>13.191023622047201</c:v>
                </c:pt>
                <c:pt idx="9595">
                  <c:v>13.1923985463356</c:v>
                </c:pt>
                <c:pt idx="9596">
                  <c:v>13.193773470623899</c:v>
                </c:pt>
                <c:pt idx="9597">
                  <c:v>13.1951483949122</c:v>
                </c:pt>
                <c:pt idx="9598">
                  <c:v>13.1965233192005</c:v>
                </c:pt>
                <c:pt idx="9599">
                  <c:v>13.197898243488799</c:v>
                </c:pt>
                <c:pt idx="9600">
                  <c:v>13.1992731677771</c:v>
                </c:pt>
                <c:pt idx="9601">
                  <c:v>13.2006480920654</c:v>
                </c:pt>
                <c:pt idx="9602">
                  <c:v>13.202023016353699</c:v>
                </c:pt>
                <c:pt idx="9603">
                  <c:v>13.203397940642001</c:v>
                </c:pt>
                <c:pt idx="9604">
                  <c:v>13.2047728649303</c:v>
                </c:pt>
                <c:pt idx="9605">
                  <c:v>13.206147789218701</c:v>
                </c:pt>
                <c:pt idx="9606">
                  <c:v>13.207522713507</c:v>
                </c:pt>
                <c:pt idx="9607">
                  <c:v>13.2088976377953</c:v>
                </c:pt>
                <c:pt idx="9608">
                  <c:v>13.210272562083601</c:v>
                </c:pt>
                <c:pt idx="9609">
                  <c:v>13.2116474863719</c:v>
                </c:pt>
                <c:pt idx="9610">
                  <c:v>13.2130224106602</c:v>
                </c:pt>
                <c:pt idx="9611">
                  <c:v>13.214397334948501</c:v>
                </c:pt>
                <c:pt idx="9612">
                  <c:v>13.2157722592368</c:v>
                </c:pt>
                <c:pt idx="9613">
                  <c:v>13.2171471835251</c:v>
                </c:pt>
                <c:pt idx="9614">
                  <c:v>13.218522107813399</c:v>
                </c:pt>
                <c:pt idx="9615">
                  <c:v>13.2198970321018</c:v>
                </c:pt>
                <c:pt idx="9616">
                  <c:v>13.221271956390099</c:v>
                </c:pt>
                <c:pt idx="9617">
                  <c:v>13.222646880678401</c:v>
                </c:pt>
                <c:pt idx="9618">
                  <c:v>13.2240218049667</c:v>
                </c:pt>
                <c:pt idx="9619">
                  <c:v>13.225396729254999</c:v>
                </c:pt>
                <c:pt idx="9620">
                  <c:v>13.226771653543301</c:v>
                </c:pt>
                <c:pt idx="9621">
                  <c:v>13.2281465778316</c:v>
                </c:pt>
                <c:pt idx="9622">
                  <c:v>13.2295215021199</c:v>
                </c:pt>
                <c:pt idx="9623">
                  <c:v>13.230896426408201</c:v>
                </c:pt>
                <c:pt idx="9624">
                  <c:v>13.2322713506965</c:v>
                </c:pt>
                <c:pt idx="9625">
                  <c:v>13.233646274984901</c:v>
                </c:pt>
                <c:pt idx="9626">
                  <c:v>13.2350211992732</c:v>
                </c:pt>
                <c:pt idx="9627">
                  <c:v>13.2363961235615</c:v>
                </c:pt>
                <c:pt idx="9628">
                  <c:v>13.237771047849799</c:v>
                </c:pt>
                <c:pt idx="9629">
                  <c:v>13.2391459721381</c:v>
                </c:pt>
                <c:pt idx="9630">
                  <c:v>13.2405208964264</c:v>
                </c:pt>
                <c:pt idx="9631">
                  <c:v>13.241895820714699</c:v>
                </c:pt>
                <c:pt idx="9632">
                  <c:v>13.243270745003</c:v>
                </c:pt>
                <c:pt idx="9633">
                  <c:v>13.2446456692913</c:v>
                </c:pt>
                <c:pt idx="9634">
                  <c:v>13.246020593579701</c:v>
                </c:pt>
                <c:pt idx="9635">
                  <c:v>13.247395517868</c:v>
                </c:pt>
                <c:pt idx="9636">
                  <c:v>13.2487704421563</c:v>
                </c:pt>
                <c:pt idx="9637">
                  <c:v>13.250145366444601</c:v>
                </c:pt>
                <c:pt idx="9638">
                  <c:v>13.2515202907329</c:v>
                </c:pt>
                <c:pt idx="9639">
                  <c:v>13.2528952150212</c:v>
                </c:pt>
                <c:pt idx="9640">
                  <c:v>13.254270139309501</c:v>
                </c:pt>
                <c:pt idx="9641">
                  <c:v>13.2556450635978</c:v>
                </c:pt>
                <c:pt idx="9642">
                  <c:v>13.2570199878861</c:v>
                </c:pt>
                <c:pt idx="9643">
                  <c:v>13.258394912174399</c:v>
                </c:pt>
                <c:pt idx="9644">
                  <c:v>13.2597698364628</c:v>
                </c:pt>
                <c:pt idx="9645">
                  <c:v>13.261144760751099</c:v>
                </c:pt>
                <c:pt idx="9646">
                  <c:v>13.2625196850394</c:v>
                </c:pt>
                <c:pt idx="9647">
                  <c:v>13.2638946093277</c:v>
                </c:pt>
                <c:pt idx="9648">
                  <c:v>13.265269533615999</c:v>
                </c:pt>
                <c:pt idx="9649">
                  <c:v>13.266644457904301</c:v>
                </c:pt>
                <c:pt idx="9650">
                  <c:v>13.2680193821926</c:v>
                </c:pt>
                <c:pt idx="9651">
                  <c:v>13.269394306480899</c:v>
                </c:pt>
                <c:pt idx="9652">
                  <c:v>13.270769230769201</c:v>
                </c:pt>
                <c:pt idx="9653">
                  <c:v>13.2721441550575</c:v>
                </c:pt>
                <c:pt idx="9654">
                  <c:v>13.273519079345901</c:v>
                </c:pt>
                <c:pt idx="9655">
                  <c:v>13.2748940036342</c:v>
                </c:pt>
                <c:pt idx="9656">
                  <c:v>13.2762689279225</c:v>
                </c:pt>
                <c:pt idx="9657">
                  <c:v>13.277643852210799</c:v>
                </c:pt>
                <c:pt idx="9658">
                  <c:v>13.2790187764991</c:v>
                </c:pt>
                <c:pt idx="9659">
                  <c:v>13.2803937007874</c:v>
                </c:pt>
                <c:pt idx="9660">
                  <c:v>13.281768625075699</c:v>
                </c:pt>
                <c:pt idx="9661">
                  <c:v>13.283143549364</c:v>
                </c:pt>
                <c:pt idx="9662">
                  <c:v>13.2845184736523</c:v>
                </c:pt>
                <c:pt idx="9663">
                  <c:v>13.285893397940599</c:v>
                </c:pt>
                <c:pt idx="9664">
                  <c:v>13.287268322229</c:v>
                </c:pt>
                <c:pt idx="9665">
                  <c:v>13.288643246517299</c:v>
                </c:pt>
                <c:pt idx="9666">
                  <c:v>13.290018170805601</c:v>
                </c:pt>
                <c:pt idx="9667">
                  <c:v>13.2913930950939</c:v>
                </c:pt>
                <c:pt idx="9668">
                  <c:v>13.2927680193822</c:v>
                </c:pt>
                <c:pt idx="9669">
                  <c:v>13.294142943670501</c:v>
                </c:pt>
                <c:pt idx="9670">
                  <c:v>13.2955178679588</c:v>
                </c:pt>
                <c:pt idx="9671">
                  <c:v>13.2968927922471</c:v>
                </c:pt>
                <c:pt idx="9672">
                  <c:v>13.298267716535401</c:v>
                </c:pt>
                <c:pt idx="9673">
                  <c:v>13.2996426408237</c:v>
                </c:pt>
                <c:pt idx="9674">
                  <c:v>13.301017565112099</c:v>
                </c:pt>
                <c:pt idx="9675">
                  <c:v>13.3023924894004</c:v>
                </c:pt>
                <c:pt idx="9676">
                  <c:v>13.3037674136887</c:v>
                </c:pt>
                <c:pt idx="9677">
                  <c:v>13.305142337976999</c:v>
                </c:pt>
                <c:pt idx="9678">
                  <c:v>13.306517262265301</c:v>
                </c:pt>
                <c:pt idx="9679">
                  <c:v>13.3078921865536</c:v>
                </c:pt>
                <c:pt idx="9680">
                  <c:v>13.309267110841899</c:v>
                </c:pt>
                <c:pt idx="9681">
                  <c:v>13.310642035130201</c:v>
                </c:pt>
                <c:pt idx="9682">
                  <c:v>13.3120169594185</c:v>
                </c:pt>
                <c:pt idx="9683">
                  <c:v>13.313391883706799</c:v>
                </c:pt>
                <c:pt idx="9684">
                  <c:v>13.3147668079952</c:v>
                </c:pt>
                <c:pt idx="9685">
                  <c:v>13.3161417322835</c:v>
                </c:pt>
                <c:pt idx="9686">
                  <c:v>13.317516656571801</c:v>
                </c:pt>
                <c:pt idx="9687">
                  <c:v>13.3188915808601</c:v>
                </c:pt>
                <c:pt idx="9688">
                  <c:v>13.3202665051484</c:v>
                </c:pt>
                <c:pt idx="9689">
                  <c:v>13.321641429436699</c:v>
                </c:pt>
                <c:pt idx="9690">
                  <c:v>13.323016353725</c:v>
                </c:pt>
                <c:pt idx="9691">
                  <c:v>13.3243912780133</c:v>
                </c:pt>
                <c:pt idx="9692">
                  <c:v>13.325766202301599</c:v>
                </c:pt>
                <c:pt idx="9693">
                  <c:v>13.3271411265899</c:v>
                </c:pt>
                <c:pt idx="9694">
                  <c:v>13.328516050878299</c:v>
                </c:pt>
                <c:pt idx="9695">
                  <c:v>13.329890975166601</c:v>
                </c:pt>
                <c:pt idx="9696">
                  <c:v>13.3312658994549</c:v>
                </c:pt>
                <c:pt idx="9697">
                  <c:v>13.332640823743199</c:v>
                </c:pt>
                <c:pt idx="9698">
                  <c:v>13.334015748031501</c:v>
                </c:pt>
                <c:pt idx="9699">
                  <c:v>13.3353906723198</c:v>
                </c:pt>
                <c:pt idx="9700">
                  <c:v>13.3367655966081</c:v>
                </c:pt>
                <c:pt idx="9701">
                  <c:v>13.338140520896401</c:v>
                </c:pt>
                <c:pt idx="9702">
                  <c:v>13.3395154451847</c:v>
                </c:pt>
                <c:pt idx="9703">
                  <c:v>13.340890369473</c:v>
                </c:pt>
                <c:pt idx="9704">
                  <c:v>13.3422652937614</c:v>
                </c:pt>
                <c:pt idx="9705">
                  <c:v>13.3436402180497</c:v>
                </c:pt>
                <c:pt idx="9706">
                  <c:v>13.345015142337999</c:v>
                </c:pt>
                <c:pt idx="9707">
                  <c:v>13.3463900666263</c:v>
                </c:pt>
                <c:pt idx="9708">
                  <c:v>13.3477649909146</c:v>
                </c:pt>
                <c:pt idx="9709">
                  <c:v>13.349139915202899</c:v>
                </c:pt>
                <c:pt idx="9710">
                  <c:v>13.350514839491201</c:v>
                </c:pt>
                <c:pt idx="9711">
                  <c:v>13.3518897637795</c:v>
                </c:pt>
                <c:pt idx="9712">
                  <c:v>13.353264688067799</c:v>
                </c:pt>
                <c:pt idx="9713">
                  <c:v>13.354639612356101</c:v>
                </c:pt>
                <c:pt idx="9714">
                  <c:v>13.3560145366445</c:v>
                </c:pt>
                <c:pt idx="9715">
                  <c:v>13.357389460932801</c:v>
                </c:pt>
                <c:pt idx="9716">
                  <c:v>13.3587643852211</c:v>
                </c:pt>
                <c:pt idx="9717">
                  <c:v>13.3601393095094</c:v>
                </c:pt>
                <c:pt idx="9718">
                  <c:v>13.361514233797701</c:v>
                </c:pt>
                <c:pt idx="9719">
                  <c:v>13.362889158086</c:v>
                </c:pt>
                <c:pt idx="9720">
                  <c:v>13.3642640823743</c:v>
                </c:pt>
                <c:pt idx="9721">
                  <c:v>13.365639006662599</c:v>
                </c:pt>
                <c:pt idx="9722">
                  <c:v>13.3670139309509</c:v>
                </c:pt>
                <c:pt idx="9723">
                  <c:v>13.368388855239299</c:v>
                </c:pt>
                <c:pt idx="9724">
                  <c:v>13.369763779527601</c:v>
                </c:pt>
                <c:pt idx="9725">
                  <c:v>13.3711387038159</c:v>
                </c:pt>
                <c:pt idx="9726">
                  <c:v>13.372513628104199</c:v>
                </c:pt>
                <c:pt idx="9727">
                  <c:v>13.373888552392501</c:v>
                </c:pt>
                <c:pt idx="9728">
                  <c:v>13.3752634766808</c:v>
                </c:pt>
                <c:pt idx="9729">
                  <c:v>13.3766384009691</c:v>
                </c:pt>
                <c:pt idx="9730">
                  <c:v>13.378013325257401</c:v>
                </c:pt>
                <c:pt idx="9731">
                  <c:v>13.3793882495457</c:v>
                </c:pt>
                <c:pt idx="9732">
                  <c:v>13.380763173834</c:v>
                </c:pt>
                <c:pt idx="9733">
                  <c:v>13.3821380981224</c:v>
                </c:pt>
                <c:pt idx="9734">
                  <c:v>13.3835130224107</c:v>
                </c:pt>
                <c:pt idx="9735">
                  <c:v>13.384887946698999</c:v>
                </c:pt>
                <c:pt idx="9736">
                  <c:v>13.3862628709873</c:v>
                </c:pt>
                <c:pt idx="9737">
                  <c:v>13.3876377952756</c:v>
                </c:pt>
                <c:pt idx="9738">
                  <c:v>13.389012719563899</c:v>
                </c:pt>
                <c:pt idx="9739">
                  <c:v>13.3903876438522</c:v>
                </c:pt>
                <c:pt idx="9740">
                  <c:v>13.3917625681405</c:v>
                </c:pt>
                <c:pt idx="9741">
                  <c:v>13.393137492428799</c:v>
                </c:pt>
                <c:pt idx="9742">
                  <c:v>13.394512416717101</c:v>
                </c:pt>
                <c:pt idx="9743">
                  <c:v>13.395887341005499</c:v>
                </c:pt>
                <c:pt idx="9744">
                  <c:v>13.397262265293801</c:v>
                </c:pt>
                <c:pt idx="9745">
                  <c:v>13.3986371895821</c:v>
                </c:pt>
                <c:pt idx="9746">
                  <c:v>13.4000121138704</c:v>
                </c:pt>
                <c:pt idx="9747">
                  <c:v>13.401387038158701</c:v>
                </c:pt>
                <c:pt idx="9748">
                  <c:v>13.402761962447</c:v>
                </c:pt>
                <c:pt idx="9749">
                  <c:v>13.4041368867353</c:v>
                </c:pt>
                <c:pt idx="9750">
                  <c:v>13.405511811023599</c:v>
                </c:pt>
                <c:pt idx="9751">
                  <c:v>13.4068867353119</c:v>
                </c:pt>
                <c:pt idx="9752">
                  <c:v>13.4082616596002</c:v>
                </c:pt>
                <c:pt idx="9753">
                  <c:v>13.4096365838886</c:v>
                </c:pt>
                <c:pt idx="9754">
                  <c:v>13.4110115081769</c:v>
                </c:pt>
                <c:pt idx="9755">
                  <c:v>13.412386432465199</c:v>
                </c:pt>
                <c:pt idx="9756">
                  <c:v>13.413761356753501</c:v>
                </c:pt>
                <c:pt idx="9757">
                  <c:v>13.4151362810418</c:v>
                </c:pt>
                <c:pt idx="9758">
                  <c:v>13.416511205330099</c:v>
                </c:pt>
                <c:pt idx="9759">
                  <c:v>13.417886129618401</c:v>
                </c:pt>
                <c:pt idx="9760">
                  <c:v>13.4192610539067</c:v>
                </c:pt>
                <c:pt idx="9761">
                  <c:v>13.420635978195</c:v>
                </c:pt>
                <c:pt idx="9762">
                  <c:v>13.422010902483301</c:v>
                </c:pt>
                <c:pt idx="9763">
                  <c:v>13.4233858267717</c:v>
                </c:pt>
                <c:pt idx="9764">
                  <c:v>13.424760751060001</c:v>
                </c:pt>
                <c:pt idx="9765">
                  <c:v>13.4261356753483</c:v>
                </c:pt>
                <c:pt idx="9766">
                  <c:v>13.4275105996366</c:v>
                </c:pt>
                <c:pt idx="9767">
                  <c:v>13.428885523924899</c:v>
                </c:pt>
                <c:pt idx="9768">
                  <c:v>13.4302604482132</c:v>
                </c:pt>
                <c:pt idx="9769">
                  <c:v>13.4316353725015</c:v>
                </c:pt>
                <c:pt idx="9770">
                  <c:v>13.433010296789799</c:v>
                </c:pt>
                <c:pt idx="9771">
                  <c:v>13.434385221078101</c:v>
                </c:pt>
                <c:pt idx="9772">
                  <c:v>13.4357601453664</c:v>
                </c:pt>
                <c:pt idx="9773">
                  <c:v>13.437135069654801</c:v>
                </c:pt>
                <c:pt idx="9774">
                  <c:v>13.4385099939431</c:v>
                </c:pt>
                <c:pt idx="9775">
                  <c:v>13.4398849182314</c:v>
                </c:pt>
                <c:pt idx="9776">
                  <c:v>13.441259842519701</c:v>
                </c:pt>
                <c:pt idx="9777">
                  <c:v>13.442634766808</c:v>
                </c:pt>
                <c:pt idx="9778">
                  <c:v>13.4440096910963</c:v>
                </c:pt>
                <c:pt idx="9779">
                  <c:v>13.445384615384601</c:v>
                </c:pt>
                <c:pt idx="9780">
                  <c:v>13.4467595396729</c:v>
                </c:pt>
                <c:pt idx="9781">
                  <c:v>13.4481344639612</c:v>
                </c:pt>
                <c:pt idx="9782">
                  <c:v>13.449509388249499</c:v>
                </c:pt>
                <c:pt idx="9783">
                  <c:v>13.4508843125379</c:v>
                </c:pt>
                <c:pt idx="9784">
                  <c:v>13.452259236826199</c:v>
                </c:pt>
                <c:pt idx="9785">
                  <c:v>13.453634161114501</c:v>
                </c:pt>
                <c:pt idx="9786">
                  <c:v>13.4550090854028</c:v>
                </c:pt>
                <c:pt idx="9787">
                  <c:v>13.456384009691099</c:v>
                </c:pt>
                <c:pt idx="9788">
                  <c:v>13.457758933979401</c:v>
                </c:pt>
                <c:pt idx="9789">
                  <c:v>13.4591338582677</c:v>
                </c:pt>
                <c:pt idx="9790">
                  <c:v>13.460508782555999</c:v>
                </c:pt>
                <c:pt idx="9791">
                  <c:v>13.461883706844301</c:v>
                </c:pt>
                <c:pt idx="9792">
                  <c:v>13.4632586311326</c:v>
                </c:pt>
                <c:pt idx="9793">
                  <c:v>13.464633555421001</c:v>
                </c:pt>
                <c:pt idx="9794">
                  <c:v>13.4660084797093</c:v>
                </c:pt>
                <c:pt idx="9795">
                  <c:v>13.4673834039976</c:v>
                </c:pt>
                <c:pt idx="9796">
                  <c:v>13.468758328285899</c:v>
                </c:pt>
                <c:pt idx="9797">
                  <c:v>13.4701332525742</c:v>
                </c:pt>
                <c:pt idx="9798">
                  <c:v>13.4715081768625</c:v>
                </c:pt>
                <c:pt idx="9799">
                  <c:v>13.472883101150799</c:v>
                </c:pt>
                <c:pt idx="9800">
                  <c:v>13.4742580254391</c:v>
                </c:pt>
                <c:pt idx="9801">
                  <c:v>13.4756329497274</c:v>
                </c:pt>
                <c:pt idx="9802">
                  <c:v>13.477007874015699</c:v>
                </c:pt>
                <c:pt idx="9803">
                  <c:v>13.4783827983041</c:v>
                </c:pt>
                <c:pt idx="9804">
                  <c:v>13.479757722592399</c:v>
                </c:pt>
                <c:pt idx="9805">
                  <c:v>13.481132646880701</c:v>
                </c:pt>
                <c:pt idx="9806">
                  <c:v>13.482507571169</c:v>
                </c:pt>
                <c:pt idx="9807">
                  <c:v>13.4838824954573</c:v>
                </c:pt>
                <c:pt idx="9808">
                  <c:v>13.485257419745601</c:v>
                </c:pt>
                <c:pt idx="9809">
                  <c:v>13.4866323440339</c:v>
                </c:pt>
                <c:pt idx="9810">
                  <c:v>13.4880072683222</c:v>
                </c:pt>
                <c:pt idx="9811">
                  <c:v>13.489382192610501</c:v>
                </c:pt>
                <c:pt idx="9812">
                  <c:v>13.4907571168989</c:v>
                </c:pt>
                <c:pt idx="9813">
                  <c:v>13.492132041187199</c:v>
                </c:pt>
                <c:pt idx="9814">
                  <c:v>13.4935069654755</c:v>
                </c:pt>
                <c:pt idx="9815">
                  <c:v>13.4948818897638</c:v>
                </c:pt>
                <c:pt idx="9816">
                  <c:v>13.496256814052099</c:v>
                </c:pt>
                <c:pt idx="9817">
                  <c:v>13.497631738340401</c:v>
                </c:pt>
                <c:pt idx="9818">
                  <c:v>13.4990066626287</c:v>
                </c:pt>
                <c:pt idx="9819">
                  <c:v>13.500381586916999</c:v>
                </c:pt>
                <c:pt idx="9820">
                  <c:v>13.501756511205301</c:v>
                </c:pt>
                <c:pt idx="9821">
                  <c:v>13.5031314354936</c:v>
                </c:pt>
                <c:pt idx="9822">
                  <c:v>13.504506359782001</c:v>
                </c:pt>
                <c:pt idx="9823">
                  <c:v>13.5058812840703</c:v>
                </c:pt>
                <c:pt idx="9824">
                  <c:v>13.5072562083586</c:v>
                </c:pt>
                <c:pt idx="9825">
                  <c:v>13.508631132646901</c:v>
                </c:pt>
                <c:pt idx="9826">
                  <c:v>13.5100060569352</c:v>
                </c:pt>
                <c:pt idx="9827">
                  <c:v>13.5113809812235</c:v>
                </c:pt>
                <c:pt idx="9828">
                  <c:v>13.512755905511799</c:v>
                </c:pt>
                <c:pt idx="9829">
                  <c:v>13.5141308298001</c:v>
                </c:pt>
                <c:pt idx="9830">
                  <c:v>13.5155057540884</c:v>
                </c:pt>
                <c:pt idx="9831">
                  <c:v>13.516880678376699</c:v>
                </c:pt>
                <c:pt idx="9832">
                  <c:v>13.5182556026651</c:v>
                </c:pt>
                <c:pt idx="9833">
                  <c:v>13.519630526953399</c:v>
                </c:pt>
                <c:pt idx="9834">
                  <c:v>13.521005451241701</c:v>
                </c:pt>
                <c:pt idx="9835">
                  <c:v>13.52238037553</c:v>
                </c:pt>
                <c:pt idx="9836">
                  <c:v>13.523755299818299</c:v>
                </c:pt>
                <c:pt idx="9837">
                  <c:v>13.525130224106601</c:v>
                </c:pt>
                <c:pt idx="9838">
                  <c:v>13.5265051483949</c:v>
                </c:pt>
                <c:pt idx="9839">
                  <c:v>13.5278800726832</c:v>
                </c:pt>
                <c:pt idx="9840">
                  <c:v>13.529254996971501</c:v>
                </c:pt>
                <c:pt idx="9841">
                  <c:v>13.5306299212598</c:v>
                </c:pt>
                <c:pt idx="9842">
                  <c:v>13.532004845548199</c:v>
                </c:pt>
                <c:pt idx="9843">
                  <c:v>13.5333797698365</c:v>
                </c:pt>
                <c:pt idx="9844">
                  <c:v>13.5347546941248</c:v>
                </c:pt>
                <c:pt idx="9845">
                  <c:v>13.536129618413099</c:v>
                </c:pt>
                <c:pt idx="9846">
                  <c:v>13.5375045427014</c:v>
                </c:pt>
                <c:pt idx="9847">
                  <c:v>13.5388794669897</c:v>
                </c:pt>
                <c:pt idx="9848">
                  <c:v>13.540254391277999</c:v>
                </c:pt>
                <c:pt idx="9849">
                  <c:v>13.541629315566301</c:v>
                </c:pt>
                <c:pt idx="9850">
                  <c:v>13.5430042398546</c:v>
                </c:pt>
                <c:pt idx="9851">
                  <c:v>13.544379164142899</c:v>
                </c:pt>
                <c:pt idx="9852">
                  <c:v>13.5457540884313</c:v>
                </c:pt>
                <c:pt idx="9853">
                  <c:v>13.5471290127196</c:v>
                </c:pt>
                <c:pt idx="9854">
                  <c:v>13.548503937007901</c:v>
                </c:pt>
                <c:pt idx="9855">
                  <c:v>13.5498788612962</c:v>
                </c:pt>
                <c:pt idx="9856">
                  <c:v>13.5512537855845</c:v>
                </c:pt>
                <c:pt idx="9857">
                  <c:v>13.552628709872801</c:v>
                </c:pt>
                <c:pt idx="9858">
                  <c:v>13.5540036341611</c:v>
                </c:pt>
                <c:pt idx="9859">
                  <c:v>13.5553785584494</c:v>
                </c:pt>
                <c:pt idx="9860">
                  <c:v>13.556753482737699</c:v>
                </c:pt>
                <c:pt idx="9861">
                  <c:v>13.558128407026</c:v>
                </c:pt>
                <c:pt idx="9862">
                  <c:v>13.559503331314399</c:v>
                </c:pt>
                <c:pt idx="9863">
                  <c:v>13.560878255602701</c:v>
                </c:pt>
                <c:pt idx="9864">
                  <c:v>13.562253179891</c:v>
                </c:pt>
                <c:pt idx="9865">
                  <c:v>13.563628104179299</c:v>
                </c:pt>
                <c:pt idx="9866">
                  <c:v>13.565003028467601</c:v>
                </c:pt>
                <c:pt idx="9867">
                  <c:v>13.5663779527559</c:v>
                </c:pt>
                <c:pt idx="9868">
                  <c:v>13.5677528770442</c:v>
                </c:pt>
                <c:pt idx="9869">
                  <c:v>13.569127801332501</c:v>
                </c:pt>
                <c:pt idx="9870">
                  <c:v>13.5705027256208</c:v>
                </c:pt>
                <c:pt idx="9871">
                  <c:v>13.5718776499091</c:v>
                </c:pt>
                <c:pt idx="9872">
                  <c:v>13.5732525741975</c:v>
                </c:pt>
                <c:pt idx="9873">
                  <c:v>13.5746274984858</c:v>
                </c:pt>
                <c:pt idx="9874">
                  <c:v>13.576002422774099</c:v>
                </c:pt>
                <c:pt idx="9875">
                  <c:v>13.5773773470624</c:v>
                </c:pt>
                <c:pt idx="9876">
                  <c:v>13.5787522713507</c:v>
                </c:pt>
                <c:pt idx="9877">
                  <c:v>13.580127195638999</c:v>
                </c:pt>
                <c:pt idx="9878">
                  <c:v>13.5815021199273</c:v>
                </c:pt>
                <c:pt idx="9879">
                  <c:v>13.5828770442156</c:v>
                </c:pt>
                <c:pt idx="9880">
                  <c:v>13.584251968503899</c:v>
                </c:pt>
                <c:pt idx="9881">
                  <c:v>13.585626892792201</c:v>
                </c:pt>
                <c:pt idx="9882">
                  <c:v>13.5870018170806</c:v>
                </c:pt>
                <c:pt idx="9883">
                  <c:v>13.588376741368901</c:v>
                </c:pt>
                <c:pt idx="9884">
                  <c:v>13.5897516656572</c:v>
                </c:pt>
                <c:pt idx="9885">
                  <c:v>13.5911265899455</c:v>
                </c:pt>
                <c:pt idx="9886">
                  <c:v>13.592501514233801</c:v>
                </c:pt>
                <c:pt idx="9887">
                  <c:v>13.5938764385221</c:v>
                </c:pt>
                <c:pt idx="9888">
                  <c:v>13.5952513628104</c:v>
                </c:pt>
                <c:pt idx="9889">
                  <c:v>13.596626287098699</c:v>
                </c:pt>
                <c:pt idx="9890">
                  <c:v>13.598001211387</c:v>
                </c:pt>
                <c:pt idx="9891">
                  <c:v>13.599376135675399</c:v>
                </c:pt>
                <c:pt idx="9892">
                  <c:v>13.6007510599637</c:v>
                </c:pt>
                <c:pt idx="9893">
                  <c:v>13.602125984252</c:v>
                </c:pt>
                <c:pt idx="9894">
                  <c:v>13.603500908540299</c:v>
                </c:pt>
                <c:pt idx="9895">
                  <c:v>13.604875832828601</c:v>
                </c:pt>
                <c:pt idx="9896">
                  <c:v>13.6062507571169</c:v>
                </c:pt>
                <c:pt idx="9897">
                  <c:v>13.607625681405199</c:v>
                </c:pt>
                <c:pt idx="9898">
                  <c:v>13.609000605693501</c:v>
                </c:pt>
                <c:pt idx="9899">
                  <c:v>13.6103755299818</c:v>
                </c:pt>
                <c:pt idx="9900">
                  <c:v>13.6117504542701</c:v>
                </c:pt>
                <c:pt idx="9901">
                  <c:v>13.6131253785585</c:v>
                </c:pt>
                <c:pt idx="9902">
                  <c:v>13.6145003028468</c:v>
                </c:pt>
                <c:pt idx="9903">
                  <c:v>13.615875227135099</c:v>
                </c:pt>
                <c:pt idx="9904">
                  <c:v>13.6172501514234</c:v>
                </c:pt>
                <c:pt idx="9905">
                  <c:v>13.6186250757117</c:v>
                </c:pt>
                <c:pt idx="9906">
                  <c:v>13.62</c:v>
                </c:pt>
                <c:pt idx="9907">
                  <c:v>13.6213749242883</c:v>
                </c:pt>
                <c:pt idx="9908">
                  <c:v>13.6227498485766</c:v>
                </c:pt>
                <c:pt idx="9909">
                  <c:v>13.624124772864899</c:v>
                </c:pt>
                <c:pt idx="9910">
                  <c:v>13.625499697153201</c:v>
                </c:pt>
                <c:pt idx="9911">
                  <c:v>13.626874621441599</c:v>
                </c:pt>
                <c:pt idx="9912">
                  <c:v>13.628249545729901</c:v>
                </c:pt>
                <c:pt idx="9913">
                  <c:v>13.6296244700182</c:v>
                </c:pt>
                <c:pt idx="9914">
                  <c:v>13.6309993943065</c:v>
                </c:pt>
                <c:pt idx="9915">
                  <c:v>13.632374318594801</c:v>
                </c:pt>
                <c:pt idx="9916">
                  <c:v>13.6337492428831</c:v>
                </c:pt>
                <c:pt idx="9917">
                  <c:v>13.6351241671714</c:v>
                </c:pt>
                <c:pt idx="9918">
                  <c:v>13.636499091459701</c:v>
                </c:pt>
                <c:pt idx="9919">
                  <c:v>13.637874015748</c:v>
                </c:pt>
                <c:pt idx="9920">
                  <c:v>13.6392489400363</c:v>
                </c:pt>
                <c:pt idx="9921">
                  <c:v>13.6406238643247</c:v>
                </c:pt>
                <c:pt idx="9922">
                  <c:v>13.641998788613</c:v>
                </c:pt>
                <c:pt idx="9923">
                  <c:v>13.643373712901299</c:v>
                </c:pt>
                <c:pt idx="9924">
                  <c:v>13.644748637189601</c:v>
                </c:pt>
                <c:pt idx="9925">
                  <c:v>13.6461235614779</c:v>
                </c:pt>
                <c:pt idx="9926">
                  <c:v>13.647498485766199</c:v>
                </c:pt>
                <c:pt idx="9927">
                  <c:v>13.648873410054501</c:v>
                </c:pt>
                <c:pt idx="9928">
                  <c:v>13.6502483343428</c:v>
                </c:pt>
                <c:pt idx="9929">
                  <c:v>13.651623258631099</c:v>
                </c:pt>
                <c:pt idx="9930">
                  <c:v>13.652998182919401</c:v>
                </c:pt>
                <c:pt idx="9931">
                  <c:v>13.6543731072078</c:v>
                </c:pt>
                <c:pt idx="9932">
                  <c:v>13.655748031496101</c:v>
                </c:pt>
                <c:pt idx="9933">
                  <c:v>13.6571229557844</c:v>
                </c:pt>
                <c:pt idx="9934">
                  <c:v>13.6584978800727</c:v>
                </c:pt>
                <c:pt idx="9935">
                  <c:v>13.659872804360999</c:v>
                </c:pt>
                <c:pt idx="9936">
                  <c:v>13.6612477286493</c:v>
                </c:pt>
                <c:pt idx="9937">
                  <c:v>13.6626226529376</c:v>
                </c:pt>
                <c:pt idx="9938">
                  <c:v>13.663997577225899</c:v>
                </c:pt>
                <c:pt idx="9939">
                  <c:v>13.6653725015142</c:v>
                </c:pt>
                <c:pt idx="9940">
                  <c:v>13.6667474258025</c:v>
                </c:pt>
                <c:pt idx="9941">
                  <c:v>13.668122350090901</c:v>
                </c:pt>
                <c:pt idx="9942">
                  <c:v>13.6694972743792</c:v>
                </c:pt>
                <c:pt idx="9943">
                  <c:v>13.670872198667499</c:v>
                </c:pt>
                <c:pt idx="9944">
                  <c:v>13.672247122955801</c:v>
                </c:pt>
                <c:pt idx="9945">
                  <c:v>13.6736220472441</c:v>
                </c:pt>
                <c:pt idx="9946">
                  <c:v>13.6749969715324</c:v>
                </c:pt>
                <c:pt idx="9947">
                  <c:v>13.676371895820701</c:v>
                </c:pt>
                <c:pt idx="9948">
                  <c:v>13.677746820109</c:v>
                </c:pt>
                <c:pt idx="9949">
                  <c:v>13.6791217443973</c:v>
                </c:pt>
                <c:pt idx="9950">
                  <c:v>13.680496668685601</c:v>
                </c:pt>
                <c:pt idx="9951">
                  <c:v>13.681871592974</c:v>
                </c:pt>
                <c:pt idx="9952">
                  <c:v>13.683246517262299</c:v>
                </c:pt>
                <c:pt idx="9953">
                  <c:v>13.6846214415506</c:v>
                </c:pt>
                <c:pt idx="9954">
                  <c:v>13.6859963658389</c:v>
                </c:pt>
                <c:pt idx="9955">
                  <c:v>13.687371290127199</c:v>
                </c:pt>
                <c:pt idx="9956">
                  <c:v>13.688746214415501</c:v>
                </c:pt>
                <c:pt idx="9957">
                  <c:v>13.6901211387038</c:v>
                </c:pt>
                <c:pt idx="9958">
                  <c:v>13.691496062992099</c:v>
                </c:pt>
                <c:pt idx="9959">
                  <c:v>13.692870987280401</c:v>
                </c:pt>
                <c:pt idx="9960">
                  <c:v>13.6942459115687</c:v>
                </c:pt>
                <c:pt idx="9961">
                  <c:v>13.695620835857101</c:v>
                </c:pt>
                <c:pt idx="9962">
                  <c:v>13.6969957601454</c:v>
                </c:pt>
                <c:pt idx="9963">
                  <c:v>13.6983706844337</c:v>
                </c:pt>
                <c:pt idx="9964">
                  <c:v>13.699745608722001</c:v>
                </c:pt>
                <c:pt idx="9965">
                  <c:v>13.7011205330103</c:v>
                </c:pt>
                <c:pt idx="9966">
                  <c:v>13.7024954572986</c:v>
                </c:pt>
                <c:pt idx="9967">
                  <c:v>13.703870381586899</c:v>
                </c:pt>
                <c:pt idx="9968">
                  <c:v>13.7052453058752</c:v>
                </c:pt>
                <c:pt idx="9969">
                  <c:v>13.7066202301635</c:v>
                </c:pt>
                <c:pt idx="9970">
                  <c:v>13.707995154451799</c:v>
                </c:pt>
                <c:pt idx="9971">
                  <c:v>13.7093700787402</c:v>
                </c:pt>
                <c:pt idx="9972">
                  <c:v>13.710745003028499</c:v>
                </c:pt>
                <c:pt idx="9973">
                  <c:v>13.712119927316801</c:v>
                </c:pt>
                <c:pt idx="9974">
                  <c:v>13.7134948516051</c:v>
                </c:pt>
                <c:pt idx="9975">
                  <c:v>13.7148697758934</c:v>
                </c:pt>
                <c:pt idx="9976">
                  <c:v>13.716244700181701</c:v>
                </c:pt>
                <c:pt idx="9977">
                  <c:v>13.71761962447</c:v>
                </c:pt>
                <c:pt idx="9978">
                  <c:v>13.7189945487583</c:v>
                </c:pt>
                <c:pt idx="9979">
                  <c:v>13.720369473046601</c:v>
                </c:pt>
                <c:pt idx="9980">
                  <c:v>13.7217443973349</c:v>
                </c:pt>
                <c:pt idx="9981">
                  <c:v>13.723119321623299</c:v>
                </c:pt>
                <c:pt idx="9982">
                  <c:v>13.7244942459116</c:v>
                </c:pt>
                <c:pt idx="9983">
                  <c:v>13.7258691701999</c:v>
                </c:pt>
                <c:pt idx="9984">
                  <c:v>13.727244094488199</c:v>
                </c:pt>
                <c:pt idx="9985">
                  <c:v>13.7286190187765</c:v>
                </c:pt>
                <c:pt idx="9986">
                  <c:v>13.7299939430648</c:v>
                </c:pt>
                <c:pt idx="9987">
                  <c:v>13.731368867353099</c:v>
                </c:pt>
                <c:pt idx="9988">
                  <c:v>13.732743791641401</c:v>
                </c:pt>
                <c:pt idx="9989">
                  <c:v>13.7341187159297</c:v>
                </c:pt>
                <c:pt idx="9990">
                  <c:v>13.735493640218101</c:v>
                </c:pt>
                <c:pt idx="9991">
                  <c:v>13.7368685645064</c:v>
                </c:pt>
                <c:pt idx="9992">
                  <c:v>13.7382434887947</c:v>
                </c:pt>
                <c:pt idx="9993">
                  <c:v>13.739618413083001</c:v>
                </c:pt>
                <c:pt idx="9994">
                  <c:v>13.7409933373713</c:v>
                </c:pt>
                <c:pt idx="9995">
                  <c:v>13.7423682616596</c:v>
                </c:pt>
                <c:pt idx="9996">
                  <c:v>13.743743185947899</c:v>
                </c:pt>
                <c:pt idx="9997">
                  <c:v>13.7451181102362</c:v>
                </c:pt>
                <c:pt idx="9998">
                  <c:v>13.7464930345245</c:v>
                </c:pt>
                <c:pt idx="9999">
                  <c:v>13.747867958812799</c:v>
                </c:pt>
                <c:pt idx="10000">
                  <c:v>13.7492428831012</c:v>
                </c:pt>
                <c:pt idx="10001">
                  <c:v>13.750617807389499</c:v>
                </c:pt>
                <c:pt idx="10002">
                  <c:v>13.751992731677801</c:v>
                </c:pt>
                <c:pt idx="10003">
                  <c:v>13.7533676559661</c:v>
                </c:pt>
                <c:pt idx="10004">
                  <c:v>13.754742580254399</c:v>
                </c:pt>
                <c:pt idx="10005">
                  <c:v>13.756117504542701</c:v>
                </c:pt>
                <c:pt idx="10006">
                  <c:v>13.757492428831</c:v>
                </c:pt>
                <c:pt idx="10007">
                  <c:v>13.7588673531193</c:v>
                </c:pt>
                <c:pt idx="10008">
                  <c:v>13.760242277407601</c:v>
                </c:pt>
                <c:pt idx="10009">
                  <c:v>13.7616172016959</c:v>
                </c:pt>
                <c:pt idx="10010">
                  <c:v>13.762992125984301</c:v>
                </c:pt>
                <c:pt idx="10011">
                  <c:v>13.7643670502726</c:v>
                </c:pt>
                <c:pt idx="10012">
                  <c:v>13.7657419745609</c:v>
                </c:pt>
                <c:pt idx="10013">
                  <c:v>13.767116898849199</c:v>
                </c:pt>
                <c:pt idx="10014">
                  <c:v>13.7684918231375</c:v>
                </c:pt>
                <c:pt idx="10015">
                  <c:v>13.7698667474258</c:v>
                </c:pt>
                <c:pt idx="10016">
                  <c:v>13.771241671714099</c:v>
                </c:pt>
                <c:pt idx="10017">
                  <c:v>13.772616596002401</c:v>
                </c:pt>
                <c:pt idx="10018">
                  <c:v>13.7739915202907</c:v>
                </c:pt>
                <c:pt idx="10019">
                  <c:v>13.775366444578999</c:v>
                </c:pt>
                <c:pt idx="10020">
                  <c:v>13.7767413688674</c:v>
                </c:pt>
                <c:pt idx="10021">
                  <c:v>13.7781162931557</c:v>
                </c:pt>
                <c:pt idx="10022">
                  <c:v>13.779491217444001</c:v>
                </c:pt>
                <c:pt idx="10023">
                  <c:v>13.7808661417323</c:v>
                </c:pt>
                <c:pt idx="10024">
                  <c:v>13.7822410660206</c:v>
                </c:pt>
                <c:pt idx="10025">
                  <c:v>13.783615990308901</c:v>
                </c:pt>
                <c:pt idx="10026">
                  <c:v>13.7849909145972</c:v>
                </c:pt>
                <c:pt idx="10027">
                  <c:v>13.7863658388855</c:v>
                </c:pt>
                <c:pt idx="10028">
                  <c:v>13.787740763173799</c:v>
                </c:pt>
                <c:pt idx="10029">
                  <c:v>13.7891156874621</c:v>
                </c:pt>
                <c:pt idx="10030">
                  <c:v>13.790490611750499</c:v>
                </c:pt>
                <c:pt idx="10031">
                  <c:v>13.7918655360388</c:v>
                </c:pt>
                <c:pt idx="10032">
                  <c:v>13.7932404603271</c:v>
                </c:pt>
                <c:pt idx="10033">
                  <c:v>13.794615384615399</c:v>
                </c:pt>
                <c:pt idx="10034">
                  <c:v>13.795990308903701</c:v>
                </c:pt>
                <c:pt idx="10035">
                  <c:v>13.797365233192</c:v>
                </c:pt>
                <c:pt idx="10036">
                  <c:v>13.798740157480299</c:v>
                </c:pt>
                <c:pt idx="10037">
                  <c:v>13.800115081768601</c:v>
                </c:pt>
                <c:pt idx="10038">
                  <c:v>13.8014900060569</c:v>
                </c:pt>
                <c:pt idx="10039">
                  <c:v>13.8028649303452</c:v>
                </c:pt>
                <c:pt idx="10040">
                  <c:v>13.8042398546336</c:v>
                </c:pt>
                <c:pt idx="10041">
                  <c:v>13.8056147789219</c:v>
                </c:pt>
                <c:pt idx="10042">
                  <c:v>13.806989703210199</c:v>
                </c:pt>
                <c:pt idx="10043">
                  <c:v>13.8083646274985</c:v>
                </c:pt>
                <c:pt idx="10044">
                  <c:v>13.8097395517868</c:v>
                </c:pt>
                <c:pt idx="10045">
                  <c:v>13.811114476075099</c:v>
                </c:pt>
                <c:pt idx="10046">
                  <c:v>13.8124894003634</c:v>
                </c:pt>
                <c:pt idx="10047">
                  <c:v>13.8138643246517</c:v>
                </c:pt>
                <c:pt idx="10048">
                  <c:v>13.815239248939999</c:v>
                </c:pt>
                <c:pt idx="10049">
                  <c:v>13.816614173228301</c:v>
                </c:pt>
                <c:pt idx="10050">
                  <c:v>13.817989097516699</c:v>
                </c:pt>
                <c:pt idx="10051">
                  <c:v>13.819364021805001</c:v>
                </c:pt>
                <c:pt idx="10052">
                  <c:v>13.8207389460933</c:v>
                </c:pt>
                <c:pt idx="10053">
                  <c:v>13.8221138703816</c:v>
                </c:pt>
                <c:pt idx="10054">
                  <c:v>13.823488794669901</c:v>
                </c:pt>
                <c:pt idx="10055">
                  <c:v>13.8248637189582</c:v>
                </c:pt>
                <c:pt idx="10056">
                  <c:v>13.8262386432465</c:v>
                </c:pt>
                <c:pt idx="10057">
                  <c:v>13.827613567534801</c:v>
                </c:pt>
                <c:pt idx="10058">
                  <c:v>13.8289884918231</c:v>
                </c:pt>
                <c:pt idx="10059">
                  <c:v>13.830363416111499</c:v>
                </c:pt>
                <c:pt idx="10060">
                  <c:v>13.8317383403998</c:v>
                </c:pt>
                <c:pt idx="10061">
                  <c:v>13.8331132646881</c:v>
                </c:pt>
                <c:pt idx="10062">
                  <c:v>13.834488188976399</c:v>
                </c:pt>
                <c:pt idx="10063">
                  <c:v>13.835863113264701</c:v>
                </c:pt>
                <c:pt idx="10064">
                  <c:v>13.837238037553</c:v>
                </c:pt>
                <c:pt idx="10065">
                  <c:v>13.838612961841299</c:v>
                </c:pt>
                <c:pt idx="10066">
                  <c:v>13.839987886129601</c:v>
                </c:pt>
                <c:pt idx="10067">
                  <c:v>13.8413628104179</c:v>
                </c:pt>
                <c:pt idx="10068">
                  <c:v>13.8427377347062</c:v>
                </c:pt>
                <c:pt idx="10069">
                  <c:v>13.844112658994501</c:v>
                </c:pt>
                <c:pt idx="10070">
                  <c:v>13.8454875832829</c:v>
                </c:pt>
                <c:pt idx="10071">
                  <c:v>13.846862507571201</c:v>
                </c:pt>
                <c:pt idx="10072">
                  <c:v>13.8482374318595</c:v>
                </c:pt>
                <c:pt idx="10073">
                  <c:v>13.8496123561478</c:v>
                </c:pt>
                <c:pt idx="10074">
                  <c:v>13.850987280436099</c:v>
                </c:pt>
                <c:pt idx="10075">
                  <c:v>13.8523622047244</c:v>
                </c:pt>
                <c:pt idx="10076">
                  <c:v>13.8537371290127</c:v>
                </c:pt>
                <c:pt idx="10077">
                  <c:v>13.855112053300999</c:v>
                </c:pt>
                <c:pt idx="10078">
                  <c:v>13.8564869775893</c:v>
                </c:pt>
                <c:pt idx="10079">
                  <c:v>13.857861901877699</c:v>
                </c:pt>
                <c:pt idx="10080">
                  <c:v>13.859236826166001</c:v>
                </c:pt>
                <c:pt idx="10081">
                  <c:v>13.8606117504543</c:v>
                </c:pt>
                <c:pt idx="10082">
                  <c:v>13.861986674742599</c:v>
                </c:pt>
                <c:pt idx="10083">
                  <c:v>13.863361599030901</c:v>
                </c:pt>
                <c:pt idx="10084">
                  <c:v>13.8647365233192</c:v>
                </c:pt>
                <c:pt idx="10085">
                  <c:v>13.8661114476075</c:v>
                </c:pt>
                <c:pt idx="10086">
                  <c:v>13.867486371895801</c:v>
                </c:pt>
                <c:pt idx="10087">
                  <c:v>13.8688612961841</c:v>
                </c:pt>
                <c:pt idx="10088">
                  <c:v>13.8702362204724</c:v>
                </c:pt>
                <c:pt idx="10089">
                  <c:v>13.8716111447608</c:v>
                </c:pt>
                <c:pt idx="10090">
                  <c:v>13.8729860690491</c:v>
                </c:pt>
                <c:pt idx="10091">
                  <c:v>13.874360993337399</c:v>
                </c:pt>
                <c:pt idx="10092">
                  <c:v>13.8757359176257</c:v>
                </c:pt>
                <c:pt idx="10093">
                  <c:v>13.877110841914</c:v>
                </c:pt>
                <c:pt idx="10094">
                  <c:v>13.878485766202299</c:v>
                </c:pt>
                <c:pt idx="10095">
                  <c:v>13.879860690490601</c:v>
                </c:pt>
                <c:pt idx="10096">
                  <c:v>13.8812356147789</c:v>
                </c:pt>
                <c:pt idx="10097">
                  <c:v>13.882610539067199</c:v>
                </c:pt>
                <c:pt idx="10098">
                  <c:v>13.883985463355501</c:v>
                </c:pt>
                <c:pt idx="10099">
                  <c:v>13.8853603876439</c:v>
                </c:pt>
                <c:pt idx="10100">
                  <c:v>13.886735311932201</c:v>
                </c:pt>
                <c:pt idx="10101">
                  <c:v>13.8881102362205</c:v>
                </c:pt>
                <c:pt idx="10102">
                  <c:v>13.8894851605088</c:v>
                </c:pt>
                <c:pt idx="10103">
                  <c:v>13.890860084797101</c:v>
                </c:pt>
                <c:pt idx="10104">
                  <c:v>13.8922350090854</c:v>
                </c:pt>
                <c:pt idx="10105">
                  <c:v>13.8936099333737</c:v>
                </c:pt>
                <c:pt idx="10106">
                  <c:v>13.894984857661999</c:v>
                </c:pt>
                <c:pt idx="10107">
                  <c:v>13.8963597819503</c:v>
                </c:pt>
                <c:pt idx="10108">
                  <c:v>13.8977347062386</c:v>
                </c:pt>
                <c:pt idx="10109">
                  <c:v>13.899109630527001</c:v>
                </c:pt>
                <c:pt idx="10110">
                  <c:v>13.9004845548153</c:v>
                </c:pt>
                <c:pt idx="10111">
                  <c:v>13.901859479103599</c:v>
                </c:pt>
                <c:pt idx="10112">
                  <c:v>13.903234403391901</c:v>
                </c:pt>
                <c:pt idx="10113">
                  <c:v>13.9046093276802</c:v>
                </c:pt>
                <c:pt idx="10114">
                  <c:v>13.9059842519685</c:v>
                </c:pt>
                <c:pt idx="10115">
                  <c:v>13.907359176256801</c:v>
                </c:pt>
                <c:pt idx="10116">
                  <c:v>13.9087341005451</c:v>
                </c:pt>
                <c:pt idx="10117">
                  <c:v>13.9101090248334</c:v>
                </c:pt>
                <c:pt idx="10118">
                  <c:v>13.911483949121701</c:v>
                </c:pt>
                <c:pt idx="10119">
                  <c:v>13.9128588734101</c:v>
                </c:pt>
                <c:pt idx="10120">
                  <c:v>13.914233797698399</c:v>
                </c:pt>
                <c:pt idx="10121">
                  <c:v>13.9156087219867</c:v>
                </c:pt>
                <c:pt idx="10122">
                  <c:v>13.916983646275</c:v>
                </c:pt>
                <c:pt idx="10123">
                  <c:v>13.918358570563299</c:v>
                </c:pt>
                <c:pt idx="10124">
                  <c:v>13.9197334948516</c:v>
                </c:pt>
                <c:pt idx="10125">
                  <c:v>13.9211084191399</c:v>
                </c:pt>
                <c:pt idx="10126">
                  <c:v>13.922483343428199</c:v>
                </c:pt>
                <c:pt idx="10127">
                  <c:v>13.923858267716501</c:v>
                </c:pt>
                <c:pt idx="10128">
                  <c:v>13.9252331920048</c:v>
                </c:pt>
                <c:pt idx="10129">
                  <c:v>13.926608116293201</c:v>
                </c:pt>
                <c:pt idx="10130">
                  <c:v>13.9279830405815</c:v>
                </c:pt>
                <c:pt idx="10131">
                  <c:v>13.9293579648698</c:v>
                </c:pt>
                <c:pt idx="10132">
                  <c:v>13.930732889158101</c:v>
                </c:pt>
                <c:pt idx="10133">
                  <c:v>13.9321078134464</c:v>
                </c:pt>
                <c:pt idx="10134">
                  <c:v>13.9334827377347</c:v>
                </c:pt>
                <c:pt idx="10135">
                  <c:v>13.934857662022999</c:v>
                </c:pt>
                <c:pt idx="10136">
                  <c:v>13.9362325863113</c:v>
                </c:pt>
                <c:pt idx="10137">
                  <c:v>13.9376075105996</c:v>
                </c:pt>
                <c:pt idx="10138">
                  <c:v>13.938982434887899</c:v>
                </c:pt>
                <c:pt idx="10139">
                  <c:v>13.9403573591763</c:v>
                </c:pt>
                <c:pt idx="10140">
                  <c:v>13.941732283464599</c:v>
                </c:pt>
                <c:pt idx="10141">
                  <c:v>13.943107207752901</c:v>
                </c:pt>
                <c:pt idx="10142">
                  <c:v>13.9444821320412</c:v>
                </c:pt>
                <c:pt idx="10143">
                  <c:v>13.945857056329499</c:v>
                </c:pt>
                <c:pt idx="10144">
                  <c:v>13.947231980617801</c:v>
                </c:pt>
                <c:pt idx="10145">
                  <c:v>13.9486069049061</c:v>
                </c:pt>
                <c:pt idx="10146">
                  <c:v>13.9499818291944</c:v>
                </c:pt>
                <c:pt idx="10147">
                  <c:v>13.951356753482701</c:v>
                </c:pt>
                <c:pt idx="10148">
                  <c:v>13.952731677771</c:v>
                </c:pt>
                <c:pt idx="10149">
                  <c:v>13.954106602059399</c:v>
                </c:pt>
                <c:pt idx="10150">
                  <c:v>13.9554815263477</c:v>
                </c:pt>
                <c:pt idx="10151">
                  <c:v>13.956856450636</c:v>
                </c:pt>
                <c:pt idx="10152">
                  <c:v>13.958231374924299</c:v>
                </c:pt>
                <c:pt idx="10153">
                  <c:v>13.9596062992126</c:v>
                </c:pt>
                <c:pt idx="10154">
                  <c:v>13.9609812235009</c:v>
                </c:pt>
                <c:pt idx="10155">
                  <c:v>13.962356147789199</c:v>
                </c:pt>
                <c:pt idx="10156">
                  <c:v>13.963731072077501</c:v>
                </c:pt>
                <c:pt idx="10157">
                  <c:v>13.9651059963658</c:v>
                </c:pt>
                <c:pt idx="10158">
                  <c:v>13.966480920654201</c:v>
                </c:pt>
                <c:pt idx="10159">
                  <c:v>13.9678558449425</c:v>
                </c:pt>
                <c:pt idx="10160">
                  <c:v>13.9692307692308</c:v>
                </c:pt>
                <c:pt idx="10161">
                  <c:v>13.970605693519101</c:v>
                </c:pt>
                <c:pt idx="10162">
                  <c:v>13.9719806178074</c:v>
                </c:pt>
                <c:pt idx="10163">
                  <c:v>13.9733555420957</c:v>
                </c:pt>
                <c:pt idx="10164">
                  <c:v>13.974730466384001</c:v>
                </c:pt>
                <c:pt idx="10165">
                  <c:v>13.9761053906723</c:v>
                </c:pt>
                <c:pt idx="10166">
                  <c:v>13.9774803149606</c:v>
                </c:pt>
                <c:pt idx="10167">
                  <c:v>13.978855239248899</c:v>
                </c:pt>
                <c:pt idx="10168">
                  <c:v>13.9802301635373</c:v>
                </c:pt>
                <c:pt idx="10169">
                  <c:v>13.981605087825599</c:v>
                </c:pt>
                <c:pt idx="10170">
                  <c:v>13.982980012113901</c:v>
                </c:pt>
                <c:pt idx="10171">
                  <c:v>13.9843549364022</c:v>
                </c:pt>
                <c:pt idx="10172">
                  <c:v>13.985729860690499</c:v>
                </c:pt>
                <c:pt idx="10173">
                  <c:v>13.987104784978801</c:v>
                </c:pt>
                <c:pt idx="10174">
                  <c:v>13.9884797092671</c:v>
                </c:pt>
                <c:pt idx="10175">
                  <c:v>13.989854633555399</c:v>
                </c:pt>
                <c:pt idx="10176">
                  <c:v>13.991229557843701</c:v>
                </c:pt>
                <c:pt idx="10177">
                  <c:v>13.992604482132</c:v>
                </c:pt>
                <c:pt idx="10178">
                  <c:v>13.993979406420401</c:v>
                </c:pt>
                <c:pt idx="10179">
                  <c:v>13.9953543307087</c:v>
                </c:pt>
                <c:pt idx="10180">
                  <c:v>13.996729254997</c:v>
                </c:pt>
                <c:pt idx="10181">
                  <c:v>13.998104179285299</c:v>
                </c:pt>
                <c:pt idx="10182">
                  <c:v>13.9994791035736</c:v>
                </c:pt>
                <c:pt idx="10183">
                  <c:v>14.0008540278619</c:v>
                </c:pt>
                <c:pt idx="10184">
                  <c:v>14.002228952150199</c:v>
                </c:pt>
                <c:pt idx="10185">
                  <c:v>14.0036038764385</c:v>
                </c:pt>
                <c:pt idx="10186">
                  <c:v>14.0049788007268</c:v>
                </c:pt>
                <c:pt idx="10187">
                  <c:v>14.006353725015099</c:v>
                </c:pt>
                <c:pt idx="10188">
                  <c:v>14.0077286493035</c:v>
                </c:pt>
                <c:pt idx="10189">
                  <c:v>14.009103573591799</c:v>
                </c:pt>
                <c:pt idx="10190">
                  <c:v>14.010478497880101</c:v>
                </c:pt>
                <c:pt idx="10191">
                  <c:v>14.0118534221684</c:v>
                </c:pt>
                <c:pt idx="10192">
                  <c:v>14.0132283464567</c:v>
                </c:pt>
                <c:pt idx="10193">
                  <c:v>14.014603270745001</c:v>
                </c:pt>
                <c:pt idx="10194">
                  <c:v>14.0159781950333</c:v>
                </c:pt>
                <c:pt idx="10195">
                  <c:v>14.0173531193216</c:v>
                </c:pt>
                <c:pt idx="10196">
                  <c:v>14.018728043609901</c:v>
                </c:pt>
                <c:pt idx="10197">
                  <c:v>14.0201029678982</c:v>
                </c:pt>
                <c:pt idx="10198">
                  <c:v>14.021477892186599</c:v>
                </c:pt>
                <c:pt idx="10199">
                  <c:v>14.0228528164749</c:v>
                </c:pt>
                <c:pt idx="10200">
                  <c:v>14.0242277407632</c:v>
                </c:pt>
                <c:pt idx="10201">
                  <c:v>14.025602665051499</c:v>
                </c:pt>
                <c:pt idx="10202">
                  <c:v>14.026977589339801</c:v>
                </c:pt>
                <c:pt idx="10203">
                  <c:v>14.0283525136281</c:v>
                </c:pt>
                <c:pt idx="10204">
                  <c:v>14.029727437916399</c:v>
                </c:pt>
                <c:pt idx="10205">
                  <c:v>14.031102362204701</c:v>
                </c:pt>
                <c:pt idx="10206">
                  <c:v>14.032477286493</c:v>
                </c:pt>
                <c:pt idx="10207">
                  <c:v>14.0338522107813</c:v>
                </c:pt>
                <c:pt idx="10208">
                  <c:v>14.0352271350697</c:v>
                </c:pt>
                <c:pt idx="10209">
                  <c:v>14.036602059358</c:v>
                </c:pt>
                <c:pt idx="10210">
                  <c:v>14.037976983646301</c:v>
                </c:pt>
                <c:pt idx="10211">
                  <c:v>14.0393519079346</c:v>
                </c:pt>
                <c:pt idx="10212">
                  <c:v>14.0407268322229</c:v>
                </c:pt>
                <c:pt idx="10213">
                  <c:v>14.042101756511199</c:v>
                </c:pt>
                <c:pt idx="10214">
                  <c:v>14.0434766807995</c:v>
                </c:pt>
                <c:pt idx="10215">
                  <c:v>14.0448516050878</c:v>
                </c:pt>
                <c:pt idx="10216">
                  <c:v>14.046226529376099</c:v>
                </c:pt>
                <c:pt idx="10217">
                  <c:v>14.0476014536644</c:v>
                </c:pt>
                <c:pt idx="10218">
                  <c:v>14.048976377952799</c:v>
                </c:pt>
                <c:pt idx="10219">
                  <c:v>14.050351302241101</c:v>
                </c:pt>
                <c:pt idx="10220">
                  <c:v>14.0517262265294</c:v>
                </c:pt>
                <c:pt idx="10221">
                  <c:v>14.0531011508177</c:v>
                </c:pt>
                <c:pt idx="10222">
                  <c:v>14.054476075106001</c:v>
                </c:pt>
                <c:pt idx="10223">
                  <c:v>14.0558509993943</c:v>
                </c:pt>
                <c:pt idx="10224">
                  <c:v>14.0572259236826</c:v>
                </c:pt>
                <c:pt idx="10225">
                  <c:v>14.058600847970901</c:v>
                </c:pt>
                <c:pt idx="10226">
                  <c:v>14.0599757722592</c:v>
                </c:pt>
                <c:pt idx="10227">
                  <c:v>14.061350696547599</c:v>
                </c:pt>
                <c:pt idx="10228">
                  <c:v>14.0627256208359</c:v>
                </c:pt>
                <c:pt idx="10229">
                  <c:v>14.0641005451242</c:v>
                </c:pt>
                <c:pt idx="10230">
                  <c:v>14.065475469412499</c:v>
                </c:pt>
                <c:pt idx="10231">
                  <c:v>14.0668503937008</c:v>
                </c:pt>
                <c:pt idx="10232">
                  <c:v>14.0682253179891</c:v>
                </c:pt>
                <c:pt idx="10233">
                  <c:v>14.069600242277399</c:v>
                </c:pt>
                <c:pt idx="10234">
                  <c:v>14.070975166565701</c:v>
                </c:pt>
                <c:pt idx="10235">
                  <c:v>14.072350090854</c:v>
                </c:pt>
                <c:pt idx="10236">
                  <c:v>14.073725015142299</c:v>
                </c:pt>
                <c:pt idx="10237">
                  <c:v>14.075099939430601</c:v>
                </c:pt>
                <c:pt idx="10238">
                  <c:v>14.076474863719</c:v>
                </c:pt>
                <c:pt idx="10239">
                  <c:v>14.077849788007301</c:v>
                </c:pt>
                <c:pt idx="10240">
                  <c:v>14.0792247122956</c:v>
                </c:pt>
                <c:pt idx="10241">
                  <c:v>14.0805996365839</c:v>
                </c:pt>
                <c:pt idx="10242">
                  <c:v>14.081974560872199</c:v>
                </c:pt>
                <c:pt idx="10243">
                  <c:v>14.0833494851605</c:v>
                </c:pt>
                <c:pt idx="10244">
                  <c:v>14.0847244094488</c:v>
                </c:pt>
                <c:pt idx="10245">
                  <c:v>14.086099333737099</c:v>
                </c:pt>
                <c:pt idx="10246">
                  <c:v>14.0874742580254</c:v>
                </c:pt>
                <c:pt idx="10247">
                  <c:v>14.088849182313799</c:v>
                </c:pt>
                <c:pt idx="10248">
                  <c:v>14.090224106602101</c:v>
                </c:pt>
                <c:pt idx="10249">
                  <c:v>14.0915990308904</c:v>
                </c:pt>
                <c:pt idx="10250">
                  <c:v>14.092973955178699</c:v>
                </c:pt>
                <c:pt idx="10251">
                  <c:v>14.094348879467001</c:v>
                </c:pt>
                <c:pt idx="10252">
                  <c:v>14.0957238037553</c:v>
                </c:pt>
                <c:pt idx="10253">
                  <c:v>14.0970987280436</c:v>
                </c:pt>
                <c:pt idx="10254">
                  <c:v>14.098473652331901</c:v>
                </c:pt>
                <c:pt idx="10255">
                  <c:v>14.0998485766202</c:v>
                </c:pt>
                <c:pt idx="10256">
                  <c:v>14.1012235009085</c:v>
                </c:pt>
                <c:pt idx="10257">
                  <c:v>14.1025984251969</c:v>
                </c:pt>
                <c:pt idx="10258">
                  <c:v>14.1039733494852</c:v>
                </c:pt>
                <c:pt idx="10259">
                  <c:v>14.105348273773499</c:v>
                </c:pt>
                <c:pt idx="10260">
                  <c:v>14.1067231980618</c:v>
                </c:pt>
                <c:pt idx="10261">
                  <c:v>14.1080981223501</c:v>
                </c:pt>
                <c:pt idx="10262">
                  <c:v>14.109473046638399</c:v>
                </c:pt>
                <c:pt idx="10263">
                  <c:v>14.110847970926701</c:v>
                </c:pt>
                <c:pt idx="10264">
                  <c:v>14.112222895215</c:v>
                </c:pt>
                <c:pt idx="10265">
                  <c:v>14.113597819503299</c:v>
                </c:pt>
                <c:pt idx="10266">
                  <c:v>14.114972743791601</c:v>
                </c:pt>
                <c:pt idx="10267">
                  <c:v>14.11634766808</c:v>
                </c:pt>
                <c:pt idx="10268">
                  <c:v>14.117722592368301</c:v>
                </c:pt>
                <c:pt idx="10269">
                  <c:v>14.1190975166566</c:v>
                </c:pt>
                <c:pt idx="10270">
                  <c:v>14.1204724409449</c:v>
                </c:pt>
                <c:pt idx="10271">
                  <c:v>14.121847365233201</c:v>
                </c:pt>
                <c:pt idx="10272">
                  <c:v>14.1232222895215</c:v>
                </c:pt>
                <c:pt idx="10273">
                  <c:v>14.1245972138098</c:v>
                </c:pt>
                <c:pt idx="10274">
                  <c:v>14.125972138098099</c:v>
                </c:pt>
                <c:pt idx="10275">
                  <c:v>14.1273470623864</c:v>
                </c:pt>
                <c:pt idx="10276">
                  <c:v>14.1287219866747</c:v>
                </c:pt>
                <c:pt idx="10277">
                  <c:v>14.1300969109631</c:v>
                </c:pt>
                <c:pt idx="10278">
                  <c:v>14.1314718352514</c:v>
                </c:pt>
                <c:pt idx="10279">
                  <c:v>14.132846759539699</c:v>
                </c:pt>
                <c:pt idx="10280">
                  <c:v>14.134221683828001</c:v>
                </c:pt>
                <c:pt idx="10281">
                  <c:v>14.1355966081163</c:v>
                </c:pt>
                <c:pt idx="10282">
                  <c:v>14.136971532404599</c:v>
                </c:pt>
                <c:pt idx="10283">
                  <c:v>14.138346456692901</c:v>
                </c:pt>
                <c:pt idx="10284">
                  <c:v>14.1397213809812</c:v>
                </c:pt>
                <c:pt idx="10285">
                  <c:v>14.1410963052695</c:v>
                </c:pt>
                <c:pt idx="10286">
                  <c:v>14.142471229557801</c:v>
                </c:pt>
                <c:pt idx="10287">
                  <c:v>14.1438461538462</c:v>
                </c:pt>
                <c:pt idx="10288">
                  <c:v>14.145221078134499</c:v>
                </c:pt>
                <c:pt idx="10289">
                  <c:v>14.1465960024228</c:v>
                </c:pt>
                <c:pt idx="10290">
                  <c:v>14.1479709267111</c:v>
                </c:pt>
                <c:pt idx="10291">
                  <c:v>14.149345850999399</c:v>
                </c:pt>
                <c:pt idx="10292">
                  <c:v>14.1507207752877</c:v>
                </c:pt>
                <c:pt idx="10293">
                  <c:v>14.152095699576</c:v>
                </c:pt>
                <c:pt idx="10294">
                  <c:v>14.153470623864299</c:v>
                </c:pt>
                <c:pt idx="10295">
                  <c:v>14.154845548152601</c:v>
                </c:pt>
                <c:pt idx="10296">
                  <c:v>14.1562204724409</c:v>
                </c:pt>
                <c:pt idx="10297">
                  <c:v>14.157595396729301</c:v>
                </c:pt>
                <c:pt idx="10298">
                  <c:v>14.1589703210176</c:v>
                </c:pt>
                <c:pt idx="10299">
                  <c:v>14.1603452453059</c:v>
                </c:pt>
                <c:pt idx="10300">
                  <c:v>14.161720169594201</c:v>
                </c:pt>
                <c:pt idx="10301">
                  <c:v>14.1630950938825</c:v>
                </c:pt>
                <c:pt idx="10302">
                  <c:v>14.1644700181708</c:v>
                </c:pt>
                <c:pt idx="10303">
                  <c:v>14.165844942459101</c:v>
                </c:pt>
                <c:pt idx="10304">
                  <c:v>14.1672198667474</c:v>
                </c:pt>
                <c:pt idx="10305">
                  <c:v>14.1685947910357</c:v>
                </c:pt>
                <c:pt idx="10306">
                  <c:v>14.169969715323999</c:v>
                </c:pt>
                <c:pt idx="10307">
                  <c:v>14.1713446396124</c:v>
                </c:pt>
                <c:pt idx="10308">
                  <c:v>14.172719563900699</c:v>
                </c:pt>
                <c:pt idx="10309">
                  <c:v>14.174094488189001</c:v>
                </c:pt>
                <c:pt idx="10310">
                  <c:v>14.1754694124773</c:v>
                </c:pt>
                <c:pt idx="10311">
                  <c:v>14.176844336765599</c:v>
                </c:pt>
                <c:pt idx="10312">
                  <c:v>14.178219261053901</c:v>
                </c:pt>
                <c:pt idx="10313">
                  <c:v>14.1795941853422</c:v>
                </c:pt>
                <c:pt idx="10314">
                  <c:v>14.1809691096305</c:v>
                </c:pt>
                <c:pt idx="10315">
                  <c:v>14.182344033918801</c:v>
                </c:pt>
                <c:pt idx="10316">
                  <c:v>14.1837189582071</c:v>
                </c:pt>
                <c:pt idx="10317">
                  <c:v>14.185093882495501</c:v>
                </c:pt>
                <c:pt idx="10318">
                  <c:v>14.1864688067838</c:v>
                </c:pt>
                <c:pt idx="10319">
                  <c:v>14.1878437310721</c:v>
                </c:pt>
                <c:pt idx="10320">
                  <c:v>14.189218655360399</c:v>
                </c:pt>
                <c:pt idx="10321">
                  <c:v>14.1905935796487</c:v>
                </c:pt>
                <c:pt idx="10322">
                  <c:v>14.191968503937</c:v>
                </c:pt>
                <c:pt idx="10323">
                  <c:v>14.193343428225299</c:v>
                </c:pt>
                <c:pt idx="10324">
                  <c:v>14.1947183525136</c:v>
                </c:pt>
                <c:pt idx="10325">
                  <c:v>14.1960932768019</c:v>
                </c:pt>
                <c:pt idx="10326">
                  <c:v>14.197468201090199</c:v>
                </c:pt>
                <c:pt idx="10327">
                  <c:v>14.1988431253786</c:v>
                </c:pt>
                <c:pt idx="10328">
                  <c:v>14.200218049666899</c:v>
                </c:pt>
                <c:pt idx="10329">
                  <c:v>14.201592973955201</c:v>
                </c:pt>
                <c:pt idx="10330">
                  <c:v>14.2029678982435</c:v>
                </c:pt>
                <c:pt idx="10331">
                  <c:v>14.2043428225318</c:v>
                </c:pt>
                <c:pt idx="10332">
                  <c:v>14.205717746820101</c:v>
                </c:pt>
                <c:pt idx="10333">
                  <c:v>14.2070926711084</c:v>
                </c:pt>
                <c:pt idx="10334">
                  <c:v>14.2084675953967</c:v>
                </c:pt>
                <c:pt idx="10335">
                  <c:v>14.209842519684999</c:v>
                </c:pt>
                <c:pt idx="10336">
                  <c:v>14.2112174439734</c:v>
                </c:pt>
                <c:pt idx="10337">
                  <c:v>14.212592368261699</c:v>
                </c:pt>
                <c:pt idx="10338">
                  <c:v>14.21396729255</c:v>
                </c:pt>
                <c:pt idx="10339">
                  <c:v>14.2153422168383</c:v>
                </c:pt>
                <c:pt idx="10340">
                  <c:v>14.216717141126599</c:v>
                </c:pt>
                <c:pt idx="10341">
                  <c:v>14.218092065414901</c:v>
                </c:pt>
                <c:pt idx="10342">
                  <c:v>14.2194669897032</c:v>
                </c:pt>
                <c:pt idx="10343">
                  <c:v>14.220841913991499</c:v>
                </c:pt>
                <c:pt idx="10344">
                  <c:v>14.222216838279801</c:v>
                </c:pt>
                <c:pt idx="10345">
                  <c:v>14.2235917625681</c:v>
                </c:pt>
                <c:pt idx="10346">
                  <c:v>14.224966686856501</c:v>
                </c:pt>
                <c:pt idx="10347">
                  <c:v>14.2263416111448</c:v>
                </c:pt>
                <c:pt idx="10348">
                  <c:v>14.2277165354331</c:v>
                </c:pt>
                <c:pt idx="10349">
                  <c:v>14.229091459721401</c:v>
                </c:pt>
                <c:pt idx="10350">
                  <c:v>14.2304663840097</c:v>
                </c:pt>
                <c:pt idx="10351">
                  <c:v>14.231841308298</c:v>
                </c:pt>
                <c:pt idx="10352">
                  <c:v>14.233216232586299</c:v>
                </c:pt>
                <c:pt idx="10353">
                  <c:v>14.2345911568746</c:v>
                </c:pt>
                <c:pt idx="10354">
                  <c:v>14.2359660811629</c:v>
                </c:pt>
                <c:pt idx="10355">
                  <c:v>14.237341005451199</c:v>
                </c:pt>
                <c:pt idx="10356">
                  <c:v>14.2387159297396</c:v>
                </c:pt>
                <c:pt idx="10357">
                  <c:v>14.240090854027899</c:v>
                </c:pt>
                <c:pt idx="10358">
                  <c:v>14.241465778316201</c:v>
                </c:pt>
                <c:pt idx="10359">
                  <c:v>14.2428407026045</c:v>
                </c:pt>
                <c:pt idx="10360">
                  <c:v>14.2442156268928</c:v>
                </c:pt>
                <c:pt idx="10361">
                  <c:v>14.245590551181101</c:v>
                </c:pt>
                <c:pt idx="10362">
                  <c:v>14.2469654754694</c:v>
                </c:pt>
                <c:pt idx="10363">
                  <c:v>14.2483403997577</c:v>
                </c:pt>
                <c:pt idx="10364">
                  <c:v>14.249715324046001</c:v>
                </c:pt>
                <c:pt idx="10365">
                  <c:v>14.2510902483343</c:v>
                </c:pt>
                <c:pt idx="10366">
                  <c:v>14.252465172622699</c:v>
                </c:pt>
                <c:pt idx="10367">
                  <c:v>14.253840096911</c:v>
                </c:pt>
                <c:pt idx="10368">
                  <c:v>14.2552150211993</c:v>
                </c:pt>
                <c:pt idx="10369">
                  <c:v>14.256589945487599</c:v>
                </c:pt>
                <c:pt idx="10370">
                  <c:v>14.2579648697759</c:v>
                </c:pt>
                <c:pt idx="10371">
                  <c:v>14.2593397940642</c:v>
                </c:pt>
                <c:pt idx="10372">
                  <c:v>14.260714718352499</c:v>
                </c:pt>
                <c:pt idx="10373">
                  <c:v>14.262089642640801</c:v>
                </c:pt>
                <c:pt idx="10374">
                  <c:v>14.2634645669291</c:v>
                </c:pt>
                <c:pt idx="10375">
                  <c:v>14.264839491217399</c:v>
                </c:pt>
                <c:pt idx="10376">
                  <c:v>14.2662144155058</c:v>
                </c:pt>
                <c:pt idx="10377">
                  <c:v>14.2675893397941</c:v>
                </c:pt>
                <c:pt idx="10378">
                  <c:v>14.268964264082401</c:v>
                </c:pt>
                <c:pt idx="10379">
                  <c:v>14.2703391883707</c:v>
                </c:pt>
                <c:pt idx="10380">
                  <c:v>14.271714112659</c:v>
                </c:pt>
                <c:pt idx="10381">
                  <c:v>14.273089036947299</c:v>
                </c:pt>
                <c:pt idx="10382">
                  <c:v>14.2744639612356</c:v>
                </c:pt>
                <c:pt idx="10383">
                  <c:v>14.2758388855239</c:v>
                </c:pt>
                <c:pt idx="10384">
                  <c:v>14.277213809812199</c:v>
                </c:pt>
                <c:pt idx="10385">
                  <c:v>14.2785887341005</c:v>
                </c:pt>
                <c:pt idx="10386">
                  <c:v>14.279963658388899</c:v>
                </c:pt>
                <c:pt idx="10387">
                  <c:v>14.281338582677201</c:v>
                </c:pt>
                <c:pt idx="10388">
                  <c:v>14.2827135069655</c:v>
                </c:pt>
                <c:pt idx="10389">
                  <c:v>14.284088431253799</c:v>
                </c:pt>
                <c:pt idx="10390">
                  <c:v>14.285463355542101</c:v>
                </c:pt>
                <c:pt idx="10391">
                  <c:v>14.2868382798304</c:v>
                </c:pt>
                <c:pt idx="10392">
                  <c:v>14.2882132041187</c:v>
                </c:pt>
                <c:pt idx="10393">
                  <c:v>14.289588128407001</c:v>
                </c:pt>
                <c:pt idx="10394">
                  <c:v>14.2909630526953</c:v>
                </c:pt>
                <c:pt idx="10395">
                  <c:v>14.2923379769836</c:v>
                </c:pt>
                <c:pt idx="10396">
                  <c:v>14.293712901272</c:v>
                </c:pt>
                <c:pt idx="10397">
                  <c:v>14.2950878255603</c:v>
                </c:pt>
                <c:pt idx="10398">
                  <c:v>14.296462749848599</c:v>
                </c:pt>
                <c:pt idx="10399">
                  <c:v>14.2978376741369</c:v>
                </c:pt>
                <c:pt idx="10400">
                  <c:v>14.2992125984252</c:v>
                </c:pt>
                <c:pt idx="10401">
                  <c:v>14.300587522713499</c:v>
                </c:pt>
                <c:pt idx="10402">
                  <c:v>14.301962447001801</c:v>
                </c:pt>
                <c:pt idx="10403">
                  <c:v>14.3033373712901</c:v>
                </c:pt>
                <c:pt idx="10404">
                  <c:v>14.304712295578399</c:v>
                </c:pt>
                <c:pt idx="10405">
                  <c:v>14.306087219866701</c:v>
                </c:pt>
                <c:pt idx="10406">
                  <c:v>14.3074621441551</c:v>
                </c:pt>
                <c:pt idx="10407">
                  <c:v>14.308837068443401</c:v>
                </c:pt>
                <c:pt idx="10408">
                  <c:v>14.3102119927317</c:v>
                </c:pt>
                <c:pt idx="10409">
                  <c:v>14.31158691702</c:v>
                </c:pt>
                <c:pt idx="10410">
                  <c:v>14.312961841308301</c:v>
                </c:pt>
                <c:pt idx="10411">
                  <c:v>14.3143367655966</c:v>
                </c:pt>
                <c:pt idx="10412">
                  <c:v>14.3157116898849</c:v>
                </c:pt>
                <c:pt idx="10413">
                  <c:v>14.317086614173199</c:v>
                </c:pt>
                <c:pt idx="10414">
                  <c:v>14.3184615384615</c:v>
                </c:pt>
                <c:pt idx="10415">
                  <c:v>14.319836462749899</c:v>
                </c:pt>
                <c:pt idx="10416">
                  <c:v>14.321211387038201</c:v>
                </c:pt>
                <c:pt idx="10417">
                  <c:v>14.3225863113265</c:v>
                </c:pt>
                <c:pt idx="10418">
                  <c:v>14.323961235614799</c:v>
                </c:pt>
                <c:pt idx="10419">
                  <c:v>14.325336159903101</c:v>
                </c:pt>
                <c:pt idx="10420">
                  <c:v>14.3267110841914</c:v>
                </c:pt>
                <c:pt idx="10421">
                  <c:v>14.328086008479699</c:v>
                </c:pt>
                <c:pt idx="10422">
                  <c:v>14.329460932768001</c:v>
                </c:pt>
                <c:pt idx="10423">
                  <c:v>14.3308358570563</c:v>
                </c:pt>
                <c:pt idx="10424">
                  <c:v>14.3322107813446</c:v>
                </c:pt>
                <c:pt idx="10425">
                  <c:v>14.333585705633</c:v>
                </c:pt>
                <c:pt idx="10426">
                  <c:v>14.3349606299213</c:v>
                </c:pt>
                <c:pt idx="10427">
                  <c:v>14.336335554209599</c:v>
                </c:pt>
                <c:pt idx="10428">
                  <c:v>14.3377104784979</c:v>
                </c:pt>
                <c:pt idx="10429">
                  <c:v>14.3390854027862</c:v>
                </c:pt>
                <c:pt idx="10430">
                  <c:v>14.340460327074499</c:v>
                </c:pt>
                <c:pt idx="10431">
                  <c:v>14.3418352513628</c:v>
                </c:pt>
                <c:pt idx="10432">
                  <c:v>14.3432101756511</c:v>
                </c:pt>
                <c:pt idx="10433">
                  <c:v>14.344585099939399</c:v>
                </c:pt>
                <c:pt idx="10434">
                  <c:v>14.345960024227701</c:v>
                </c:pt>
                <c:pt idx="10435">
                  <c:v>14.347334948516099</c:v>
                </c:pt>
                <c:pt idx="10436">
                  <c:v>14.348709872804401</c:v>
                </c:pt>
                <c:pt idx="10437">
                  <c:v>14.3500847970927</c:v>
                </c:pt>
                <c:pt idx="10438">
                  <c:v>14.351459721381</c:v>
                </c:pt>
                <c:pt idx="10439">
                  <c:v>14.352834645669301</c:v>
                </c:pt>
                <c:pt idx="10440">
                  <c:v>14.3542095699576</c:v>
                </c:pt>
                <c:pt idx="10441">
                  <c:v>14.3555844942459</c:v>
                </c:pt>
                <c:pt idx="10442">
                  <c:v>14.356959418534201</c:v>
                </c:pt>
                <c:pt idx="10443">
                  <c:v>14.3583343428225</c:v>
                </c:pt>
                <c:pt idx="10444">
                  <c:v>14.3597092671108</c:v>
                </c:pt>
                <c:pt idx="10445">
                  <c:v>14.3610841913992</c:v>
                </c:pt>
                <c:pt idx="10446">
                  <c:v>14.3624591156875</c:v>
                </c:pt>
                <c:pt idx="10447">
                  <c:v>14.363834039975799</c:v>
                </c:pt>
                <c:pt idx="10448">
                  <c:v>14.365208964264101</c:v>
                </c:pt>
                <c:pt idx="10449">
                  <c:v>14.3665838885524</c:v>
                </c:pt>
                <c:pt idx="10450">
                  <c:v>14.367958812840699</c:v>
                </c:pt>
                <c:pt idx="10451">
                  <c:v>14.369333737129001</c:v>
                </c:pt>
                <c:pt idx="10452">
                  <c:v>14.3707086614173</c:v>
                </c:pt>
                <c:pt idx="10453">
                  <c:v>14.3720835857056</c:v>
                </c:pt>
                <c:pt idx="10454">
                  <c:v>14.373458509993901</c:v>
                </c:pt>
                <c:pt idx="10455">
                  <c:v>14.3748334342823</c:v>
                </c:pt>
                <c:pt idx="10456">
                  <c:v>14.376208358570601</c:v>
                </c:pt>
                <c:pt idx="10457">
                  <c:v>14.3775832828589</c:v>
                </c:pt>
                <c:pt idx="10458">
                  <c:v>14.3789582071472</c:v>
                </c:pt>
                <c:pt idx="10459">
                  <c:v>14.380333131435499</c:v>
                </c:pt>
                <c:pt idx="10460">
                  <c:v>14.3817080557238</c:v>
                </c:pt>
                <c:pt idx="10461">
                  <c:v>14.3830829800121</c:v>
                </c:pt>
                <c:pt idx="10462">
                  <c:v>14.384457904300399</c:v>
                </c:pt>
                <c:pt idx="10463">
                  <c:v>14.3858328285887</c:v>
                </c:pt>
                <c:pt idx="10464">
                  <c:v>14.387207752877</c:v>
                </c:pt>
                <c:pt idx="10465">
                  <c:v>14.388582677165401</c:v>
                </c:pt>
                <c:pt idx="10466">
                  <c:v>14.3899576014537</c:v>
                </c:pt>
                <c:pt idx="10467">
                  <c:v>14.391332525742</c:v>
                </c:pt>
                <c:pt idx="10468">
                  <c:v>14.392707450030301</c:v>
                </c:pt>
                <c:pt idx="10469">
                  <c:v>14.3940823743186</c:v>
                </c:pt>
                <c:pt idx="10470">
                  <c:v>14.3954572986069</c:v>
                </c:pt>
                <c:pt idx="10471">
                  <c:v>14.396832222895201</c:v>
                </c:pt>
                <c:pt idx="10472">
                  <c:v>14.3982071471835</c:v>
                </c:pt>
                <c:pt idx="10473">
                  <c:v>14.3995820714718</c:v>
                </c:pt>
                <c:pt idx="10474">
                  <c:v>14.400956995760099</c:v>
                </c:pt>
                <c:pt idx="10475">
                  <c:v>14.4023319200485</c:v>
                </c:pt>
                <c:pt idx="10476">
                  <c:v>14.403706844336799</c:v>
                </c:pt>
                <c:pt idx="10477">
                  <c:v>14.4050817686251</c:v>
                </c:pt>
                <c:pt idx="10478">
                  <c:v>14.4064566929134</c:v>
                </c:pt>
                <c:pt idx="10479">
                  <c:v>14.407831617201699</c:v>
                </c:pt>
                <c:pt idx="10480">
                  <c:v>14.409206541490001</c:v>
                </c:pt>
                <c:pt idx="10481">
                  <c:v>14.4105814657783</c:v>
                </c:pt>
                <c:pt idx="10482">
                  <c:v>14.411956390066599</c:v>
                </c:pt>
                <c:pt idx="10483">
                  <c:v>14.413331314354901</c:v>
                </c:pt>
                <c:pt idx="10484">
                  <c:v>14.4147062386432</c:v>
                </c:pt>
                <c:pt idx="10485">
                  <c:v>14.416081162931601</c:v>
                </c:pt>
                <c:pt idx="10486">
                  <c:v>14.4174560872199</c:v>
                </c:pt>
                <c:pt idx="10487">
                  <c:v>14.4188310115082</c:v>
                </c:pt>
                <c:pt idx="10488">
                  <c:v>14.420205935796499</c:v>
                </c:pt>
                <c:pt idx="10489">
                  <c:v>14.4215808600848</c:v>
                </c:pt>
                <c:pt idx="10490">
                  <c:v>14.4229557843731</c:v>
                </c:pt>
                <c:pt idx="10491">
                  <c:v>14.424330708661399</c:v>
                </c:pt>
                <c:pt idx="10492">
                  <c:v>14.4257056329497</c:v>
                </c:pt>
                <c:pt idx="10493">
                  <c:v>14.427080557238</c:v>
                </c:pt>
                <c:pt idx="10494">
                  <c:v>14.428455481526299</c:v>
                </c:pt>
                <c:pt idx="10495">
                  <c:v>14.4298304058147</c:v>
                </c:pt>
                <c:pt idx="10496">
                  <c:v>14.431205330102999</c:v>
                </c:pt>
                <c:pt idx="10497">
                  <c:v>14.432580254391301</c:v>
                </c:pt>
                <c:pt idx="10498">
                  <c:v>14.4339551786796</c:v>
                </c:pt>
                <c:pt idx="10499">
                  <c:v>14.4353301029679</c:v>
                </c:pt>
                <c:pt idx="10500">
                  <c:v>14.436705027256201</c:v>
                </c:pt>
                <c:pt idx="10501">
                  <c:v>14.4380799515445</c:v>
                </c:pt>
                <c:pt idx="10502">
                  <c:v>14.4394548758328</c:v>
                </c:pt>
                <c:pt idx="10503">
                  <c:v>14.440829800121101</c:v>
                </c:pt>
                <c:pt idx="10504">
                  <c:v>14.4422047244095</c:v>
                </c:pt>
                <c:pt idx="10505">
                  <c:v>14.443579648697799</c:v>
                </c:pt>
                <c:pt idx="10506">
                  <c:v>14.4449545729861</c:v>
                </c:pt>
                <c:pt idx="10507">
                  <c:v>14.4463294972744</c:v>
                </c:pt>
                <c:pt idx="10508">
                  <c:v>14.447704421562699</c:v>
                </c:pt>
                <c:pt idx="10509">
                  <c:v>14.449079345851001</c:v>
                </c:pt>
                <c:pt idx="10510">
                  <c:v>14.4504542701393</c:v>
                </c:pt>
                <c:pt idx="10511">
                  <c:v>14.451829194427599</c:v>
                </c:pt>
                <c:pt idx="10512">
                  <c:v>14.453204118715901</c:v>
                </c:pt>
                <c:pt idx="10513">
                  <c:v>14.4545790430042</c:v>
                </c:pt>
                <c:pt idx="10514">
                  <c:v>14.455953967292601</c:v>
                </c:pt>
                <c:pt idx="10515">
                  <c:v>14.4573288915809</c:v>
                </c:pt>
                <c:pt idx="10516">
                  <c:v>14.4587038158692</c:v>
                </c:pt>
                <c:pt idx="10517">
                  <c:v>14.460078740157501</c:v>
                </c:pt>
                <c:pt idx="10518">
                  <c:v>14.4614536644458</c:v>
                </c:pt>
                <c:pt idx="10519">
                  <c:v>14.4628285887341</c:v>
                </c:pt>
                <c:pt idx="10520">
                  <c:v>14.464203513022399</c:v>
                </c:pt>
                <c:pt idx="10521">
                  <c:v>14.4655784373107</c:v>
                </c:pt>
                <c:pt idx="10522">
                  <c:v>14.466953361599</c:v>
                </c:pt>
                <c:pt idx="10523">
                  <c:v>14.468328285887299</c:v>
                </c:pt>
                <c:pt idx="10524">
                  <c:v>14.4697032101757</c:v>
                </c:pt>
                <c:pt idx="10525">
                  <c:v>14.471078134463999</c:v>
                </c:pt>
                <c:pt idx="10526">
                  <c:v>14.472453058752301</c:v>
                </c:pt>
                <c:pt idx="10527">
                  <c:v>14.4738279830406</c:v>
                </c:pt>
                <c:pt idx="10528">
                  <c:v>14.475202907328899</c:v>
                </c:pt>
                <c:pt idx="10529">
                  <c:v>14.476577831617201</c:v>
                </c:pt>
                <c:pt idx="10530">
                  <c:v>14.4779527559055</c:v>
                </c:pt>
                <c:pt idx="10531">
                  <c:v>14.4793276801938</c:v>
                </c:pt>
                <c:pt idx="10532">
                  <c:v>14.480702604482101</c:v>
                </c:pt>
                <c:pt idx="10533">
                  <c:v>14.4820775287704</c:v>
                </c:pt>
                <c:pt idx="10534">
                  <c:v>14.483452453058799</c:v>
                </c:pt>
                <c:pt idx="10535">
                  <c:v>14.4848273773471</c:v>
                </c:pt>
                <c:pt idx="10536">
                  <c:v>14.4862023016354</c:v>
                </c:pt>
                <c:pt idx="10537">
                  <c:v>14.487577225923699</c:v>
                </c:pt>
                <c:pt idx="10538">
                  <c:v>14.488952150212</c:v>
                </c:pt>
                <c:pt idx="10539">
                  <c:v>14.4903270745003</c:v>
                </c:pt>
                <c:pt idx="10540">
                  <c:v>14.491701998788599</c:v>
                </c:pt>
                <c:pt idx="10541">
                  <c:v>14.493076923076901</c:v>
                </c:pt>
                <c:pt idx="10542">
                  <c:v>14.4944518473652</c:v>
                </c:pt>
                <c:pt idx="10543">
                  <c:v>14.495826771653499</c:v>
                </c:pt>
                <c:pt idx="10544">
                  <c:v>14.4972016959419</c:v>
                </c:pt>
                <c:pt idx="10545">
                  <c:v>14.4985766202302</c:v>
                </c:pt>
                <c:pt idx="10546">
                  <c:v>14.499951544518501</c:v>
                </c:pt>
                <c:pt idx="10547">
                  <c:v>14.5013264688068</c:v>
                </c:pt>
                <c:pt idx="10548">
                  <c:v>14.5027013930951</c:v>
                </c:pt>
                <c:pt idx="10549">
                  <c:v>14.504076317383401</c:v>
                </c:pt>
                <c:pt idx="10550">
                  <c:v>14.5054512416717</c:v>
                </c:pt>
                <c:pt idx="10551">
                  <c:v>14.50682616596</c:v>
                </c:pt>
                <c:pt idx="10552">
                  <c:v>14.508201090248299</c:v>
                </c:pt>
                <c:pt idx="10553">
                  <c:v>14.5095760145366</c:v>
                </c:pt>
                <c:pt idx="10554">
                  <c:v>14.510950938824999</c:v>
                </c:pt>
                <c:pt idx="10555">
                  <c:v>14.512325863113301</c:v>
                </c:pt>
                <c:pt idx="10556">
                  <c:v>14.5137007874016</c:v>
                </c:pt>
                <c:pt idx="10557">
                  <c:v>14.515075711689899</c:v>
                </c:pt>
                <c:pt idx="10558">
                  <c:v>14.516450635978201</c:v>
                </c:pt>
                <c:pt idx="10559">
                  <c:v>14.5178255602665</c:v>
                </c:pt>
                <c:pt idx="10560">
                  <c:v>14.5192004845548</c:v>
                </c:pt>
                <c:pt idx="10561">
                  <c:v>14.520575408843101</c:v>
                </c:pt>
                <c:pt idx="10562">
                  <c:v>14.5219503331314</c:v>
                </c:pt>
                <c:pt idx="10563">
                  <c:v>14.5233252574197</c:v>
                </c:pt>
                <c:pt idx="10564">
                  <c:v>14.5247001817081</c:v>
                </c:pt>
                <c:pt idx="10565">
                  <c:v>14.5260751059964</c:v>
                </c:pt>
                <c:pt idx="10566">
                  <c:v>14.527450030284699</c:v>
                </c:pt>
                <c:pt idx="10567">
                  <c:v>14.528824954573</c:v>
                </c:pt>
                <c:pt idx="10568">
                  <c:v>14.5301998788613</c:v>
                </c:pt>
                <c:pt idx="10569">
                  <c:v>14.531574803149599</c:v>
                </c:pt>
                <c:pt idx="10570">
                  <c:v>14.5329497274379</c:v>
                </c:pt>
                <c:pt idx="10571">
                  <c:v>14.5343246517262</c:v>
                </c:pt>
                <c:pt idx="10572">
                  <c:v>14.535699576014499</c:v>
                </c:pt>
                <c:pt idx="10573">
                  <c:v>14.537074500302801</c:v>
                </c:pt>
                <c:pt idx="10574">
                  <c:v>14.538449424591199</c:v>
                </c:pt>
                <c:pt idx="10575">
                  <c:v>14.539824348879501</c:v>
                </c:pt>
                <c:pt idx="10576">
                  <c:v>14.5411992731678</c:v>
                </c:pt>
                <c:pt idx="10577">
                  <c:v>14.5425741974561</c:v>
                </c:pt>
                <c:pt idx="10578">
                  <c:v>14.543949121744401</c:v>
                </c:pt>
                <c:pt idx="10579">
                  <c:v>14.5453240460327</c:v>
                </c:pt>
                <c:pt idx="10580">
                  <c:v>14.546698970321</c:v>
                </c:pt>
                <c:pt idx="10581">
                  <c:v>14.548073894609299</c:v>
                </c:pt>
                <c:pt idx="10582">
                  <c:v>14.5494488188976</c:v>
                </c:pt>
                <c:pt idx="10583">
                  <c:v>14.5508237431859</c:v>
                </c:pt>
                <c:pt idx="10584">
                  <c:v>14.5521986674743</c:v>
                </c:pt>
                <c:pt idx="10585">
                  <c:v>14.5535735917626</c:v>
                </c:pt>
                <c:pt idx="10586">
                  <c:v>14.554948516050899</c:v>
                </c:pt>
                <c:pt idx="10587">
                  <c:v>14.556323440339201</c:v>
                </c:pt>
                <c:pt idx="10588">
                  <c:v>14.5576983646275</c:v>
                </c:pt>
                <c:pt idx="10589">
                  <c:v>14.559073288915799</c:v>
                </c:pt>
                <c:pt idx="10590">
                  <c:v>14.560448213204101</c:v>
                </c:pt>
                <c:pt idx="10591">
                  <c:v>14.5618231374924</c:v>
                </c:pt>
                <c:pt idx="10592">
                  <c:v>14.5631980617807</c:v>
                </c:pt>
                <c:pt idx="10593">
                  <c:v>14.5645729860691</c:v>
                </c:pt>
                <c:pt idx="10594">
                  <c:v>14.5659479103574</c:v>
                </c:pt>
                <c:pt idx="10595">
                  <c:v>14.567322834645701</c:v>
                </c:pt>
                <c:pt idx="10596">
                  <c:v>14.568697758934</c:v>
                </c:pt>
                <c:pt idx="10597">
                  <c:v>14.5700726832223</c:v>
                </c:pt>
                <c:pt idx="10598">
                  <c:v>14.571447607510599</c:v>
                </c:pt>
                <c:pt idx="10599">
                  <c:v>14.5728225317989</c:v>
                </c:pt>
                <c:pt idx="10600">
                  <c:v>14.5741974560872</c:v>
                </c:pt>
                <c:pt idx="10601">
                  <c:v>14.575572380375499</c:v>
                </c:pt>
                <c:pt idx="10602">
                  <c:v>14.576947304663801</c:v>
                </c:pt>
                <c:pt idx="10603">
                  <c:v>14.578322228952199</c:v>
                </c:pt>
                <c:pt idx="10604">
                  <c:v>14.579697153240501</c:v>
                </c:pt>
                <c:pt idx="10605">
                  <c:v>14.5810720775288</c:v>
                </c:pt>
                <c:pt idx="10606">
                  <c:v>14.5824470018171</c:v>
                </c:pt>
                <c:pt idx="10607">
                  <c:v>14.583821926105401</c:v>
                </c:pt>
                <c:pt idx="10608">
                  <c:v>14.5851968503937</c:v>
                </c:pt>
                <c:pt idx="10609">
                  <c:v>14.586571774682</c:v>
                </c:pt>
                <c:pt idx="10610">
                  <c:v>14.587946698970301</c:v>
                </c:pt>
                <c:pt idx="10611">
                  <c:v>14.5893216232586</c:v>
                </c:pt>
                <c:pt idx="10612">
                  <c:v>14.5906965475469</c:v>
                </c:pt>
                <c:pt idx="10613">
                  <c:v>14.5920714718353</c:v>
                </c:pt>
                <c:pt idx="10614">
                  <c:v>14.5934463961236</c:v>
                </c:pt>
                <c:pt idx="10615">
                  <c:v>14.594821320411899</c:v>
                </c:pt>
                <c:pt idx="10616">
                  <c:v>14.5961962447002</c:v>
                </c:pt>
                <c:pt idx="10617">
                  <c:v>14.5975711689885</c:v>
                </c:pt>
                <c:pt idx="10618">
                  <c:v>14.598946093276799</c:v>
                </c:pt>
                <c:pt idx="10619">
                  <c:v>14.600321017565101</c:v>
                </c:pt>
                <c:pt idx="10620">
                  <c:v>14.6016959418534</c:v>
                </c:pt>
                <c:pt idx="10621">
                  <c:v>14.603070866141699</c:v>
                </c:pt>
                <c:pt idx="10622">
                  <c:v>14.604445790430001</c:v>
                </c:pt>
                <c:pt idx="10623">
                  <c:v>14.6058207147184</c:v>
                </c:pt>
                <c:pt idx="10624">
                  <c:v>14.607195639006701</c:v>
                </c:pt>
                <c:pt idx="10625">
                  <c:v>14.608570563295</c:v>
                </c:pt>
                <c:pt idx="10626">
                  <c:v>14.6099454875833</c:v>
                </c:pt>
                <c:pt idx="10627">
                  <c:v>14.611320411871599</c:v>
                </c:pt>
                <c:pt idx="10628">
                  <c:v>14.6126953361599</c:v>
                </c:pt>
                <c:pt idx="10629">
                  <c:v>14.6140702604482</c:v>
                </c:pt>
                <c:pt idx="10630">
                  <c:v>14.615445184736499</c:v>
                </c:pt>
                <c:pt idx="10631">
                  <c:v>14.6168201090248</c:v>
                </c:pt>
                <c:pt idx="10632">
                  <c:v>14.6181950333131</c:v>
                </c:pt>
                <c:pt idx="10633">
                  <c:v>14.619569957601501</c:v>
                </c:pt>
                <c:pt idx="10634">
                  <c:v>14.6209448818898</c:v>
                </c:pt>
                <c:pt idx="10635">
                  <c:v>14.622319806178099</c:v>
                </c:pt>
                <c:pt idx="10636">
                  <c:v>14.623694730466401</c:v>
                </c:pt>
                <c:pt idx="10637">
                  <c:v>14.6250696547547</c:v>
                </c:pt>
                <c:pt idx="10638">
                  <c:v>14.626444579043</c:v>
                </c:pt>
                <c:pt idx="10639">
                  <c:v>14.627819503331301</c:v>
                </c:pt>
                <c:pt idx="10640">
                  <c:v>14.6291944276196</c:v>
                </c:pt>
                <c:pt idx="10641">
                  <c:v>14.6305693519079</c:v>
                </c:pt>
                <c:pt idx="10642">
                  <c:v>14.631944276196201</c:v>
                </c:pt>
                <c:pt idx="10643">
                  <c:v>14.6333192004846</c:v>
                </c:pt>
                <c:pt idx="10644">
                  <c:v>14.634694124772899</c:v>
                </c:pt>
                <c:pt idx="10645">
                  <c:v>14.6360690490612</c:v>
                </c:pt>
                <c:pt idx="10646">
                  <c:v>14.6374439733495</c:v>
                </c:pt>
                <c:pt idx="10647">
                  <c:v>14.638818897637799</c:v>
                </c:pt>
                <c:pt idx="10648">
                  <c:v>14.640193821926101</c:v>
                </c:pt>
                <c:pt idx="10649">
                  <c:v>14.6415687462144</c:v>
                </c:pt>
                <c:pt idx="10650">
                  <c:v>14.642943670502699</c:v>
                </c:pt>
                <c:pt idx="10651">
                  <c:v>14.644318594791001</c:v>
                </c:pt>
                <c:pt idx="10652">
                  <c:v>14.6456935190793</c:v>
                </c:pt>
                <c:pt idx="10653">
                  <c:v>14.647068443367701</c:v>
                </c:pt>
                <c:pt idx="10654">
                  <c:v>14.648443367656</c:v>
                </c:pt>
                <c:pt idx="10655">
                  <c:v>14.6498182919443</c:v>
                </c:pt>
                <c:pt idx="10656">
                  <c:v>14.651193216232601</c:v>
                </c:pt>
                <c:pt idx="10657">
                  <c:v>14.6525681405209</c:v>
                </c:pt>
                <c:pt idx="10658">
                  <c:v>14.6539430648092</c:v>
                </c:pt>
                <c:pt idx="10659">
                  <c:v>14.655317989097499</c:v>
                </c:pt>
                <c:pt idx="10660">
                  <c:v>14.6566929133858</c:v>
                </c:pt>
                <c:pt idx="10661">
                  <c:v>14.6580678376741</c:v>
                </c:pt>
                <c:pt idx="10662">
                  <c:v>14.659442761962399</c:v>
                </c:pt>
                <c:pt idx="10663">
                  <c:v>14.6608176862508</c:v>
                </c:pt>
                <c:pt idx="10664">
                  <c:v>14.662192610539099</c:v>
                </c:pt>
                <c:pt idx="10665">
                  <c:v>14.663567534827401</c:v>
                </c:pt>
                <c:pt idx="10666">
                  <c:v>14.6649424591157</c:v>
                </c:pt>
                <c:pt idx="10667">
                  <c:v>14.666317383403999</c:v>
                </c:pt>
                <c:pt idx="10668">
                  <c:v>14.667692307692301</c:v>
                </c:pt>
                <c:pt idx="10669">
                  <c:v>14.6690672319806</c:v>
                </c:pt>
                <c:pt idx="10670">
                  <c:v>14.6704421562689</c:v>
                </c:pt>
                <c:pt idx="10671">
                  <c:v>14.671817080557201</c:v>
                </c:pt>
                <c:pt idx="10672">
                  <c:v>14.6731920048455</c:v>
                </c:pt>
                <c:pt idx="10673">
                  <c:v>14.674566929133899</c:v>
                </c:pt>
                <c:pt idx="10674">
                  <c:v>14.6759418534222</c:v>
                </c:pt>
                <c:pt idx="10675">
                  <c:v>14.6773167777105</c:v>
                </c:pt>
                <c:pt idx="10676">
                  <c:v>14.678691701998799</c:v>
                </c:pt>
                <c:pt idx="10677">
                  <c:v>14.6800666262871</c:v>
                </c:pt>
                <c:pt idx="10678">
                  <c:v>14.6814415505754</c:v>
                </c:pt>
                <c:pt idx="10679">
                  <c:v>14.682816474863699</c:v>
                </c:pt>
                <c:pt idx="10680">
                  <c:v>14.684191399152001</c:v>
                </c:pt>
                <c:pt idx="10681">
                  <c:v>14.6855663234403</c:v>
                </c:pt>
                <c:pt idx="10682">
                  <c:v>14.686941247728701</c:v>
                </c:pt>
                <c:pt idx="10683">
                  <c:v>14.688316172017</c:v>
                </c:pt>
                <c:pt idx="10684">
                  <c:v>14.6896910963053</c:v>
                </c:pt>
                <c:pt idx="10685">
                  <c:v>14.691066020593601</c:v>
                </c:pt>
                <c:pt idx="10686">
                  <c:v>14.6924409448819</c:v>
                </c:pt>
                <c:pt idx="10687">
                  <c:v>14.6938158691702</c:v>
                </c:pt>
                <c:pt idx="10688">
                  <c:v>14.695190793458501</c:v>
                </c:pt>
                <c:pt idx="10689">
                  <c:v>14.6965657177468</c:v>
                </c:pt>
                <c:pt idx="10690">
                  <c:v>14.6979406420351</c:v>
                </c:pt>
                <c:pt idx="10691">
                  <c:v>14.699315566323399</c:v>
                </c:pt>
                <c:pt idx="10692">
                  <c:v>14.7006904906118</c:v>
                </c:pt>
                <c:pt idx="10693">
                  <c:v>14.702065414900099</c:v>
                </c:pt>
                <c:pt idx="10694">
                  <c:v>14.703440339188401</c:v>
                </c:pt>
                <c:pt idx="10695">
                  <c:v>14.7048152634767</c:v>
                </c:pt>
                <c:pt idx="10696">
                  <c:v>14.706190187764999</c:v>
                </c:pt>
                <c:pt idx="10697">
                  <c:v>14.707565112053301</c:v>
                </c:pt>
                <c:pt idx="10698">
                  <c:v>14.7089400363416</c:v>
                </c:pt>
                <c:pt idx="10699">
                  <c:v>14.7103149606299</c:v>
                </c:pt>
                <c:pt idx="10700">
                  <c:v>14.711689884918201</c:v>
                </c:pt>
                <c:pt idx="10701">
                  <c:v>14.7130648092065</c:v>
                </c:pt>
                <c:pt idx="10702">
                  <c:v>14.714439733494901</c:v>
                </c:pt>
                <c:pt idx="10703">
                  <c:v>14.7158146577832</c:v>
                </c:pt>
                <c:pt idx="10704">
                  <c:v>14.7171895820715</c:v>
                </c:pt>
                <c:pt idx="10705">
                  <c:v>14.718564506359799</c:v>
                </c:pt>
                <c:pt idx="10706">
                  <c:v>14.7199394306481</c:v>
                </c:pt>
                <c:pt idx="10707">
                  <c:v>14.7213143549364</c:v>
                </c:pt>
                <c:pt idx="10708">
                  <c:v>14.722689279224699</c:v>
                </c:pt>
                <c:pt idx="10709">
                  <c:v>14.724064203513</c:v>
                </c:pt>
                <c:pt idx="10710">
                  <c:v>14.7254391278013</c:v>
                </c:pt>
                <c:pt idx="10711">
                  <c:v>14.726814052089599</c:v>
                </c:pt>
                <c:pt idx="10712">
                  <c:v>14.728188976378</c:v>
                </c:pt>
                <c:pt idx="10713">
                  <c:v>14.7295639006663</c:v>
                </c:pt>
                <c:pt idx="10714">
                  <c:v>14.730938824954601</c:v>
                </c:pt>
                <c:pt idx="10715">
                  <c:v>14.7323137492429</c:v>
                </c:pt>
                <c:pt idx="10716">
                  <c:v>14.7336886735312</c:v>
                </c:pt>
                <c:pt idx="10717">
                  <c:v>14.735063597819501</c:v>
                </c:pt>
                <c:pt idx="10718">
                  <c:v>14.7364385221078</c:v>
                </c:pt>
                <c:pt idx="10719">
                  <c:v>14.7378134463961</c:v>
                </c:pt>
                <c:pt idx="10720">
                  <c:v>14.739188370684399</c:v>
                </c:pt>
                <c:pt idx="10721">
                  <c:v>14.7405632949727</c:v>
                </c:pt>
                <c:pt idx="10722">
                  <c:v>14.741938219261099</c:v>
                </c:pt>
                <c:pt idx="10723">
                  <c:v>14.7433131435494</c:v>
                </c:pt>
                <c:pt idx="10724">
                  <c:v>14.7446880678377</c:v>
                </c:pt>
                <c:pt idx="10725">
                  <c:v>14.746062992125999</c:v>
                </c:pt>
                <c:pt idx="10726">
                  <c:v>14.747437916414301</c:v>
                </c:pt>
                <c:pt idx="10727">
                  <c:v>14.7488128407026</c:v>
                </c:pt>
                <c:pt idx="10728">
                  <c:v>14.750187764990899</c:v>
                </c:pt>
                <c:pt idx="10729">
                  <c:v>14.751562689279201</c:v>
                </c:pt>
                <c:pt idx="10730">
                  <c:v>14.7529376135675</c:v>
                </c:pt>
                <c:pt idx="10731">
                  <c:v>14.7543125378558</c:v>
                </c:pt>
                <c:pt idx="10732">
                  <c:v>14.7556874621442</c:v>
                </c:pt>
                <c:pt idx="10733">
                  <c:v>14.7570623864325</c:v>
                </c:pt>
                <c:pt idx="10734">
                  <c:v>14.758437310720799</c:v>
                </c:pt>
                <c:pt idx="10735">
                  <c:v>14.7598122350091</c:v>
                </c:pt>
                <c:pt idx="10736">
                  <c:v>14.7611871592974</c:v>
                </c:pt>
                <c:pt idx="10737">
                  <c:v>14.762562083585699</c:v>
                </c:pt>
                <c:pt idx="10738">
                  <c:v>14.763937007874</c:v>
                </c:pt>
                <c:pt idx="10739">
                  <c:v>14.7653119321623</c:v>
                </c:pt>
                <c:pt idx="10740">
                  <c:v>14.766686856450599</c:v>
                </c:pt>
                <c:pt idx="10741">
                  <c:v>14.768061780738901</c:v>
                </c:pt>
                <c:pt idx="10742">
                  <c:v>14.769436705027299</c:v>
                </c:pt>
                <c:pt idx="10743">
                  <c:v>14.770811629315601</c:v>
                </c:pt>
                <c:pt idx="10744">
                  <c:v>14.7721865536039</c:v>
                </c:pt>
                <c:pt idx="10745">
                  <c:v>14.7735614778922</c:v>
                </c:pt>
                <c:pt idx="10746">
                  <c:v>14.774936402180501</c:v>
                </c:pt>
                <c:pt idx="10747">
                  <c:v>14.7763113264688</c:v>
                </c:pt>
                <c:pt idx="10748">
                  <c:v>14.7776862507571</c:v>
                </c:pt>
                <c:pt idx="10749">
                  <c:v>14.779061175045401</c:v>
                </c:pt>
                <c:pt idx="10750">
                  <c:v>14.7804360993337</c:v>
                </c:pt>
                <c:pt idx="10751">
                  <c:v>14.781811023622099</c:v>
                </c:pt>
                <c:pt idx="10752">
                  <c:v>14.7831859479104</c:v>
                </c:pt>
                <c:pt idx="10753">
                  <c:v>14.7845608721987</c:v>
                </c:pt>
                <c:pt idx="10754">
                  <c:v>14.785935796486999</c:v>
                </c:pt>
                <c:pt idx="10755">
                  <c:v>14.787310720775301</c:v>
                </c:pt>
                <c:pt idx="10756">
                  <c:v>14.7886856450636</c:v>
                </c:pt>
                <c:pt idx="10757">
                  <c:v>14.790060569351899</c:v>
                </c:pt>
                <c:pt idx="10758">
                  <c:v>14.791435493640201</c:v>
                </c:pt>
                <c:pt idx="10759">
                  <c:v>14.7928104179285</c:v>
                </c:pt>
                <c:pt idx="10760">
                  <c:v>14.794185342216799</c:v>
                </c:pt>
                <c:pt idx="10761">
                  <c:v>14.795560266505101</c:v>
                </c:pt>
                <c:pt idx="10762">
                  <c:v>14.7969351907935</c:v>
                </c:pt>
                <c:pt idx="10763">
                  <c:v>14.798310115081801</c:v>
                </c:pt>
                <c:pt idx="10764">
                  <c:v>14.7996850393701</c:v>
                </c:pt>
                <c:pt idx="10765">
                  <c:v>14.8010599636584</c:v>
                </c:pt>
                <c:pt idx="10766">
                  <c:v>14.802434887946699</c:v>
                </c:pt>
                <c:pt idx="10767">
                  <c:v>14.803809812235</c:v>
                </c:pt>
                <c:pt idx="10768">
                  <c:v>14.8051847365233</c:v>
                </c:pt>
                <c:pt idx="10769">
                  <c:v>14.806559660811599</c:v>
                </c:pt>
                <c:pt idx="10770">
                  <c:v>14.8079345850999</c:v>
                </c:pt>
                <c:pt idx="10771">
                  <c:v>14.809309509388299</c:v>
                </c:pt>
                <c:pt idx="10772">
                  <c:v>14.810684433676601</c:v>
                </c:pt>
                <c:pt idx="10773">
                  <c:v>14.8120593579649</c:v>
                </c:pt>
                <c:pt idx="10774">
                  <c:v>14.813434282253199</c:v>
                </c:pt>
                <c:pt idx="10775">
                  <c:v>14.814809206541501</c:v>
                </c:pt>
                <c:pt idx="10776">
                  <c:v>14.8161841308298</c:v>
                </c:pt>
                <c:pt idx="10777">
                  <c:v>14.8175590551181</c:v>
                </c:pt>
                <c:pt idx="10778">
                  <c:v>14.818933979406401</c:v>
                </c:pt>
                <c:pt idx="10779">
                  <c:v>14.8203089036947</c:v>
                </c:pt>
                <c:pt idx="10780">
                  <c:v>14.821683827983</c:v>
                </c:pt>
                <c:pt idx="10781">
                  <c:v>14.8230587522714</c:v>
                </c:pt>
                <c:pt idx="10782">
                  <c:v>14.8244336765597</c:v>
                </c:pt>
                <c:pt idx="10783">
                  <c:v>14.825808600847999</c:v>
                </c:pt>
                <c:pt idx="10784">
                  <c:v>14.8271835251363</c:v>
                </c:pt>
                <c:pt idx="10785">
                  <c:v>14.8285584494246</c:v>
                </c:pt>
                <c:pt idx="10786">
                  <c:v>14.829933373712899</c:v>
                </c:pt>
                <c:pt idx="10787">
                  <c:v>14.831308298001201</c:v>
                </c:pt>
                <c:pt idx="10788">
                  <c:v>14.8326832222895</c:v>
                </c:pt>
                <c:pt idx="10789">
                  <c:v>14.834058146577799</c:v>
                </c:pt>
                <c:pt idx="10790">
                  <c:v>14.835433070866101</c:v>
                </c:pt>
                <c:pt idx="10791">
                  <c:v>14.8368079951545</c:v>
                </c:pt>
                <c:pt idx="10792">
                  <c:v>14.838182919442801</c:v>
                </c:pt>
                <c:pt idx="10793">
                  <c:v>14.8395578437311</c:v>
                </c:pt>
                <c:pt idx="10794">
                  <c:v>14.8409327680194</c:v>
                </c:pt>
                <c:pt idx="10795">
                  <c:v>14.842307692307701</c:v>
                </c:pt>
                <c:pt idx="10796">
                  <c:v>14.843682616596</c:v>
                </c:pt>
                <c:pt idx="10797">
                  <c:v>14.8450575408843</c:v>
                </c:pt>
                <c:pt idx="10798">
                  <c:v>14.846432465172599</c:v>
                </c:pt>
                <c:pt idx="10799">
                  <c:v>14.8478073894609</c:v>
                </c:pt>
                <c:pt idx="10800">
                  <c:v>14.8491823137492</c:v>
                </c:pt>
                <c:pt idx="10801">
                  <c:v>14.850557238037601</c:v>
                </c:pt>
                <c:pt idx="10802">
                  <c:v>14.8519321623259</c:v>
                </c:pt>
                <c:pt idx="10803">
                  <c:v>14.853307086614199</c:v>
                </c:pt>
                <c:pt idx="10804">
                  <c:v>14.854682010902501</c:v>
                </c:pt>
                <c:pt idx="10805">
                  <c:v>14.8560569351908</c:v>
                </c:pt>
                <c:pt idx="10806">
                  <c:v>14.8574318594791</c:v>
                </c:pt>
                <c:pt idx="10807">
                  <c:v>14.858806783767401</c:v>
                </c:pt>
                <c:pt idx="10808">
                  <c:v>14.8601817080557</c:v>
                </c:pt>
                <c:pt idx="10809">
                  <c:v>14.861556632344</c:v>
                </c:pt>
                <c:pt idx="10810">
                  <c:v>14.862931556632301</c:v>
                </c:pt>
                <c:pt idx="10811">
                  <c:v>14.8643064809207</c:v>
                </c:pt>
                <c:pt idx="10812">
                  <c:v>14.865681405208999</c:v>
                </c:pt>
                <c:pt idx="10813">
                  <c:v>14.8670563294973</c:v>
                </c:pt>
                <c:pt idx="10814">
                  <c:v>14.8684312537856</c:v>
                </c:pt>
                <c:pt idx="10815">
                  <c:v>14.869806178073899</c:v>
                </c:pt>
                <c:pt idx="10816">
                  <c:v>14.8711811023622</c:v>
                </c:pt>
                <c:pt idx="10817">
                  <c:v>14.8725560266505</c:v>
                </c:pt>
                <c:pt idx="10818">
                  <c:v>14.873930950938799</c:v>
                </c:pt>
                <c:pt idx="10819">
                  <c:v>14.875305875227101</c:v>
                </c:pt>
                <c:pt idx="10820">
                  <c:v>14.8766807995154</c:v>
                </c:pt>
                <c:pt idx="10821">
                  <c:v>14.878055723803801</c:v>
                </c:pt>
                <c:pt idx="10822">
                  <c:v>14.8794306480921</c:v>
                </c:pt>
                <c:pt idx="10823">
                  <c:v>14.8808055723804</c:v>
                </c:pt>
                <c:pt idx="10824">
                  <c:v>14.882180496668701</c:v>
                </c:pt>
                <c:pt idx="10825">
                  <c:v>14.883555420957</c:v>
                </c:pt>
                <c:pt idx="10826">
                  <c:v>14.8849303452453</c:v>
                </c:pt>
                <c:pt idx="10827">
                  <c:v>14.886305269533599</c:v>
                </c:pt>
                <c:pt idx="10828">
                  <c:v>14.8876801938219</c:v>
                </c:pt>
                <c:pt idx="10829">
                  <c:v>14.8890551181102</c:v>
                </c:pt>
                <c:pt idx="10830">
                  <c:v>14.890430042398499</c:v>
                </c:pt>
                <c:pt idx="10831">
                  <c:v>14.8918049666869</c:v>
                </c:pt>
                <c:pt idx="10832">
                  <c:v>14.893179890975199</c:v>
                </c:pt>
                <c:pt idx="10833">
                  <c:v>14.894554815263501</c:v>
                </c:pt>
                <c:pt idx="10834">
                  <c:v>14.8959297395518</c:v>
                </c:pt>
                <c:pt idx="10835">
                  <c:v>14.897304663840099</c:v>
                </c:pt>
                <c:pt idx="10836">
                  <c:v>14.898679588128401</c:v>
                </c:pt>
                <c:pt idx="10837">
                  <c:v>14.9000545124167</c:v>
                </c:pt>
                <c:pt idx="10838">
                  <c:v>14.901429436705</c:v>
                </c:pt>
                <c:pt idx="10839">
                  <c:v>14.902804360993301</c:v>
                </c:pt>
                <c:pt idx="10840">
                  <c:v>14.9041792852817</c:v>
                </c:pt>
                <c:pt idx="10841">
                  <c:v>14.905554209570001</c:v>
                </c:pt>
                <c:pt idx="10842">
                  <c:v>14.9069291338583</c:v>
                </c:pt>
                <c:pt idx="10843">
                  <c:v>14.9083040581466</c:v>
                </c:pt>
                <c:pt idx="10844">
                  <c:v>14.909678982434899</c:v>
                </c:pt>
                <c:pt idx="10845">
                  <c:v>14.9110539067232</c:v>
                </c:pt>
                <c:pt idx="10846">
                  <c:v>14.9124288310115</c:v>
                </c:pt>
                <c:pt idx="10847">
                  <c:v>14.913803755299799</c:v>
                </c:pt>
                <c:pt idx="10848">
                  <c:v>14.915178679588101</c:v>
                </c:pt>
                <c:pt idx="10849">
                  <c:v>14.9165536038764</c:v>
                </c:pt>
                <c:pt idx="10850">
                  <c:v>14.917928528164801</c:v>
                </c:pt>
                <c:pt idx="10851">
                  <c:v>14.9193034524531</c:v>
                </c:pt>
                <c:pt idx="10852">
                  <c:v>14.9206783767414</c:v>
                </c:pt>
                <c:pt idx="10853">
                  <c:v>14.922053301029701</c:v>
                </c:pt>
                <c:pt idx="10854">
                  <c:v>14.923428225318</c:v>
                </c:pt>
                <c:pt idx="10855">
                  <c:v>14.9248031496063</c:v>
                </c:pt>
                <c:pt idx="10856">
                  <c:v>14.926178073894601</c:v>
                </c:pt>
                <c:pt idx="10857">
                  <c:v>14.9275529981829</c:v>
                </c:pt>
                <c:pt idx="10858">
                  <c:v>14.9289279224712</c:v>
                </c:pt>
                <c:pt idx="10859">
                  <c:v>14.930302846759499</c:v>
                </c:pt>
                <c:pt idx="10860">
                  <c:v>14.9316777710479</c:v>
                </c:pt>
                <c:pt idx="10861">
                  <c:v>14.933052695336199</c:v>
                </c:pt>
                <c:pt idx="10862">
                  <c:v>14.9344276196245</c:v>
                </c:pt>
                <c:pt idx="10863">
                  <c:v>14.9358025439128</c:v>
                </c:pt>
                <c:pt idx="10864">
                  <c:v>14.937177468201099</c:v>
                </c:pt>
                <c:pt idx="10865">
                  <c:v>14.938552392489401</c:v>
                </c:pt>
                <c:pt idx="10866">
                  <c:v>14.9399273167777</c:v>
                </c:pt>
                <c:pt idx="10867">
                  <c:v>14.941302241065999</c:v>
                </c:pt>
                <c:pt idx="10868">
                  <c:v>14.942677165354301</c:v>
                </c:pt>
                <c:pt idx="10869">
                  <c:v>14.9440520896426</c:v>
                </c:pt>
                <c:pt idx="10870">
                  <c:v>14.945427013931001</c:v>
                </c:pt>
                <c:pt idx="10871">
                  <c:v>14.9468019382193</c:v>
                </c:pt>
                <c:pt idx="10872">
                  <c:v>14.9481768625076</c:v>
                </c:pt>
                <c:pt idx="10873">
                  <c:v>14.949551786795899</c:v>
                </c:pt>
                <c:pt idx="10874">
                  <c:v>14.9509267110842</c:v>
                </c:pt>
                <c:pt idx="10875">
                  <c:v>14.9523016353725</c:v>
                </c:pt>
                <c:pt idx="10876">
                  <c:v>14.953676559660799</c:v>
                </c:pt>
                <c:pt idx="10877">
                  <c:v>14.9550514839491</c:v>
                </c:pt>
                <c:pt idx="10878">
                  <c:v>14.9564264082374</c:v>
                </c:pt>
                <c:pt idx="10879">
                  <c:v>14.957801332525699</c:v>
                </c:pt>
                <c:pt idx="10880">
                  <c:v>14.9591762568141</c:v>
                </c:pt>
                <c:pt idx="10881">
                  <c:v>14.960551181102399</c:v>
                </c:pt>
                <c:pt idx="10882">
                  <c:v>14.961926105390701</c:v>
                </c:pt>
                <c:pt idx="10883">
                  <c:v>14.963301029679</c:v>
                </c:pt>
                <c:pt idx="10884">
                  <c:v>14.9646759539673</c:v>
                </c:pt>
                <c:pt idx="10885">
                  <c:v>14.966050878255601</c:v>
                </c:pt>
                <c:pt idx="10886">
                  <c:v>14.9674258025439</c:v>
                </c:pt>
                <c:pt idx="10887">
                  <c:v>14.9688007268322</c:v>
                </c:pt>
                <c:pt idx="10888">
                  <c:v>14.970175651120501</c:v>
                </c:pt>
                <c:pt idx="10889">
                  <c:v>14.9715505754088</c:v>
                </c:pt>
                <c:pt idx="10890">
                  <c:v>14.972925499697199</c:v>
                </c:pt>
                <c:pt idx="10891">
                  <c:v>14.9743004239855</c:v>
                </c:pt>
                <c:pt idx="10892">
                  <c:v>14.9756753482738</c:v>
                </c:pt>
                <c:pt idx="10893">
                  <c:v>14.977050272562099</c:v>
                </c:pt>
                <c:pt idx="10894">
                  <c:v>14.978425196850401</c:v>
                </c:pt>
                <c:pt idx="10895">
                  <c:v>14.9798001211387</c:v>
                </c:pt>
                <c:pt idx="10896">
                  <c:v>14.981175045426999</c:v>
                </c:pt>
                <c:pt idx="10897">
                  <c:v>14.982549969715301</c:v>
                </c:pt>
                <c:pt idx="10898">
                  <c:v>14.9839248940036</c:v>
                </c:pt>
                <c:pt idx="10899">
                  <c:v>14.985299818291899</c:v>
                </c:pt>
                <c:pt idx="10900">
                  <c:v>14.9866747425803</c:v>
                </c:pt>
                <c:pt idx="10901">
                  <c:v>14.9880496668686</c:v>
                </c:pt>
                <c:pt idx="10902">
                  <c:v>14.989424591156901</c:v>
                </c:pt>
                <c:pt idx="10903">
                  <c:v>14.9907995154452</c:v>
                </c:pt>
                <c:pt idx="10904">
                  <c:v>14.9921744397335</c:v>
                </c:pt>
                <c:pt idx="10905">
                  <c:v>14.993549364021799</c:v>
                </c:pt>
                <c:pt idx="10906">
                  <c:v>14.9949242883101</c:v>
                </c:pt>
                <c:pt idx="10907">
                  <c:v>14.9962992125984</c:v>
                </c:pt>
                <c:pt idx="10908">
                  <c:v>14.997674136886699</c:v>
                </c:pt>
                <c:pt idx="10909">
                  <c:v>14.999049061175</c:v>
                </c:pt>
                <c:pt idx="10910">
                  <c:v>15.000423985463399</c:v>
                </c:pt>
                <c:pt idx="10911">
                  <c:v>15.001798909751701</c:v>
                </c:pt>
                <c:pt idx="10912">
                  <c:v>15.00317383404</c:v>
                </c:pt>
                <c:pt idx="10913">
                  <c:v>15.004548758328299</c:v>
                </c:pt>
                <c:pt idx="10914">
                  <c:v>15.005923682616601</c:v>
                </c:pt>
                <c:pt idx="10915">
                  <c:v>15.0072986069049</c:v>
                </c:pt>
                <c:pt idx="10916">
                  <c:v>15.0086735311932</c:v>
                </c:pt>
                <c:pt idx="10917">
                  <c:v>15.010048455481501</c:v>
                </c:pt>
                <c:pt idx="10918">
                  <c:v>15.0114233797698</c:v>
                </c:pt>
                <c:pt idx="10919">
                  <c:v>15.0127983040581</c:v>
                </c:pt>
                <c:pt idx="10920">
                  <c:v>15.0141732283465</c:v>
                </c:pt>
                <c:pt idx="10921">
                  <c:v>15.0155481526348</c:v>
                </c:pt>
                <c:pt idx="10922">
                  <c:v>15.016923076923099</c:v>
                </c:pt>
                <c:pt idx="10923">
                  <c:v>15.0182980012114</c:v>
                </c:pt>
                <c:pt idx="10924">
                  <c:v>15.0196729254997</c:v>
                </c:pt>
                <c:pt idx="10925">
                  <c:v>15.021047849787999</c:v>
                </c:pt>
                <c:pt idx="10926">
                  <c:v>15.022422774076301</c:v>
                </c:pt>
                <c:pt idx="10927">
                  <c:v>15.0237976983646</c:v>
                </c:pt>
                <c:pt idx="10928">
                  <c:v>15.025172622652899</c:v>
                </c:pt>
                <c:pt idx="10929">
                  <c:v>15.0265475469413</c:v>
                </c:pt>
                <c:pt idx="10930">
                  <c:v>15.0279224712296</c:v>
                </c:pt>
                <c:pt idx="10931">
                  <c:v>15.029297395517901</c:v>
                </c:pt>
                <c:pt idx="10932">
                  <c:v>15.0306723198062</c:v>
                </c:pt>
                <c:pt idx="10933">
                  <c:v>15.0320472440945</c:v>
                </c:pt>
                <c:pt idx="10934">
                  <c:v>15.033422168382801</c:v>
                </c:pt>
                <c:pt idx="10935">
                  <c:v>15.0347970926711</c:v>
                </c:pt>
                <c:pt idx="10936">
                  <c:v>15.0361720169594</c:v>
                </c:pt>
                <c:pt idx="10937">
                  <c:v>15.037546941247699</c:v>
                </c:pt>
                <c:pt idx="10938">
                  <c:v>15.038921865536</c:v>
                </c:pt>
                <c:pt idx="10939">
                  <c:v>15.040296789824399</c:v>
                </c:pt>
                <c:pt idx="10940">
                  <c:v>15.041671714112701</c:v>
                </c:pt>
                <c:pt idx="10941">
                  <c:v>15.043046638401</c:v>
                </c:pt>
                <c:pt idx="10942">
                  <c:v>15.044421562689299</c:v>
                </c:pt>
                <c:pt idx="10943">
                  <c:v>15.045796486977601</c:v>
                </c:pt>
                <c:pt idx="10944">
                  <c:v>15.0471714112659</c:v>
                </c:pt>
                <c:pt idx="10945">
                  <c:v>15.0485463355542</c:v>
                </c:pt>
                <c:pt idx="10946">
                  <c:v>15.049921259842501</c:v>
                </c:pt>
                <c:pt idx="10947">
                  <c:v>15.0512961841308</c:v>
                </c:pt>
                <c:pt idx="10948">
                  <c:v>15.0526711084191</c:v>
                </c:pt>
                <c:pt idx="10949">
                  <c:v>15.0540460327075</c:v>
                </c:pt>
                <c:pt idx="10950">
                  <c:v>15.0554209569958</c:v>
                </c:pt>
                <c:pt idx="10951">
                  <c:v>15.056795881284099</c:v>
                </c:pt>
                <c:pt idx="10952">
                  <c:v>15.0581708055724</c:v>
                </c:pt>
                <c:pt idx="10953">
                  <c:v>15.0595457298607</c:v>
                </c:pt>
                <c:pt idx="10954">
                  <c:v>15.060920654148999</c:v>
                </c:pt>
                <c:pt idx="10955">
                  <c:v>15.0622955784373</c:v>
                </c:pt>
                <c:pt idx="10956">
                  <c:v>15.0636705027256</c:v>
                </c:pt>
                <c:pt idx="10957">
                  <c:v>15.065045427013899</c:v>
                </c:pt>
                <c:pt idx="10958">
                  <c:v>15.066420351302201</c:v>
                </c:pt>
                <c:pt idx="10959">
                  <c:v>15.0677952755906</c:v>
                </c:pt>
                <c:pt idx="10960">
                  <c:v>15.069170199878901</c:v>
                </c:pt>
                <c:pt idx="10961">
                  <c:v>15.0705451241672</c:v>
                </c:pt>
                <c:pt idx="10962">
                  <c:v>15.0719200484555</c:v>
                </c:pt>
                <c:pt idx="10963">
                  <c:v>15.073294972743801</c:v>
                </c:pt>
                <c:pt idx="10964">
                  <c:v>15.0746698970321</c:v>
                </c:pt>
                <c:pt idx="10965">
                  <c:v>15.0760448213204</c:v>
                </c:pt>
                <c:pt idx="10966">
                  <c:v>15.077419745608699</c:v>
                </c:pt>
                <c:pt idx="10967">
                  <c:v>15.078794669897</c:v>
                </c:pt>
                <c:pt idx="10968">
                  <c:v>15.0801695941853</c:v>
                </c:pt>
                <c:pt idx="10969">
                  <c:v>15.0815445184737</c:v>
                </c:pt>
                <c:pt idx="10970">
                  <c:v>15.082919442762</c:v>
                </c:pt>
                <c:pt idx="10971">
                  <c:v>15.084294367050299</c:v>
                </c:pt>
                <c:pt idx="10972">
                  <c:v>15.085669291338601</c:v>
                </c:pt>
                <c:pt idx="10973">
                  <c:v>15.0870442156269</c:v>
                </c:pt>
                <c:pt idx="10974">
                  <c:v>15.088419139915199</c:v>
                </c:pt>
                <c:pt idx="10975">
                  <c:v>15.089794064203501</c:v>
                </c:pt>
                <c:pt idx="10976">
                  <c:v>15.0911689884918</c:v>
                </c:pt>
                <c:pt idx="10977">
                  <c:v>15.0925439127801</c:v>
                </c:pt>
                <c:pt idx="10978">
                  <c:v>15.093918837068401</c:v>
                </c:pt>
                <c:pt idx="10979">
                  <c:v>15.0952937613568</c:v>
                </c:pt>
                <c:pt idx="10980">
                  <c:v>15.096668685645099</c:v>
                </c:pt>
                <c:pt idx="10981">
                  <c:v>15.0980436099334</c:v>
                </c:pt>
                <c:pt idx="10982">
                  <c:v>15.0994185342217</c:v>
                </c:pt>
                <c:pt idx="10983">
                  <c:v>15.100793458509999</c:v>
                </c:pt>
                <c:pt idx="10984">
                  <c:v>15.1021683827983</c:v>
                </c:pt>
                <c:pt idx="10985">
                  <c:v>15.1035433070866</c:v>
                </c:pt>
                <c:pt idx="10986">
                  <c:v>15.104918231374899</c:v>
                </c:pt>
                <c:pt idx="10987">
                  <c:v>15.106293155663201</c:v>
                </c:pt>
                <c:pt idx="10988">
                  <c:v>15.1076680799515</c:v>
                </c:pt>
                <c:pt idx="10989">
                  <c:v>15.109043004239901</c:v>
                </c:pt>
                <c:pt idx="10990">
                  <c:v>15.1104179285282</c:v>
                </c:pt>
                <c:pt idx="10991">
                  <c:v>15.1117928528165</c:v>
                </c:pt>
                <c:pt idx="10992">
                  <c:v>15.113167777104801</c:v>
                </c:pt>
                <c:pt idx="10993">
                  <c:v>15.1145427013931</c:v>
                </c:pt>
                <c:pt idx="10994">
                  <c:v>15.1159176256814</c:v>
                </c:pt>
                <c:pt idx="10995">
                  <c:v>15.117292549969701</c:v>
                </c:pt>
                <c:pt idx="10996">
                  <c:v>15.118667474258</c:v>
                </c:pt>
                <c:pt idx="10997">
                  <c:v>15.1200423985463</c:v>
                </c:pt>
                <c:pt idx="10998">
                  <c:v>15.121417322834599</c:v>
                </c:pt>
                <c:pt idx="10999">
                  <c:v>15.122792247123</c:v>
                </c:pt>
                <c:pt idx="11000">
                  <c:v>15.124167171411299</c:v>
                </c:pt>
                <c:pt idx="11001">
                  <c:v>15.125542095699601</c:v>
                </c:pt>
                <c:pt idx="11002">
                  <c:v>15.1269170199879</c:v>
                </c:pt>
                <c:pt idx="11003">
                  <c:v>15.128291944276199</c:v>
                </c:pt>
                <c:pt idx="11004">
                  <c:v>15.129666868564501</c:v>
                </c:pt>
                <c:pt idx="11005">
                  <c:v>15.1310417928528</c:v>
                </c:pt>
                <c:pt idx="11006">
                  <c:v>15.132416717141099</c:v>
                </c:pt>
                <c:pt idx="11007">
                  <c:v>15.133791641429401</c:v>
                </c:pt>
                <c:pt idx="11008">
                  <c:v>15.1351665657177</c:v>
                </c:pt>
                <c:pt idx="11009">
                  <c:v>15.136541490006101</c:v>
                </c:pt>
                <c:pt idx="11010">
                  <c:v>15.1379164142944</c:v>
                </c:pt>
                <c:pt idx="11011">
                  <c:v>15.1392913385827</c:v>
                </c:pt>
                <c:pt idx="11012">
                  <c:v>15.140666262870999</c:v>
                </c:pt>
                <c:pt idx="11013">
                  <c:v>15.1420411871593</c:v>
                </c:pt>
                <c:pt idx="11014">
                  <c:v>15.1434161114476</c:v>
                </c:pt>
                <c:pt idx="11015">
                  <c:v>15.144791035735899</c:v>
                </c:pt>
                <c:pt idx="11016">
                  <c:v>15.1461659600242</c:v>
                </c:pt>
                <c:pt idx="11017">
                  <c:v>15.1475408843125</c:v>
                </c:pt>
                <c:pt idx="11018">
                  <c:v>15.148915808600901</c:v>
                </c:pt>
                <c:pt idx="11019">
                  <c:v>15.1502907328892</c:v>
                </c:pt>
                <c:pt idx="11020">
                  <c:v>15.151665657177499</c:v>
                </c:pt>
                <c:pt idx="11021">
                  <c:v>15.153040581465801</c:v>
                </c:pt>
                <c:pt idx="11022">
                  <c:v>15.1544155057541</c:v>
                </c:pt>
                <c:pt idx="11023">
                  <c:v>15.1557904300424</c:v>
                </c:pt>
                <c:pt idx="11024">
                  <c:v>15.157165354330701</c:v>
                </c:pt>
                <c:pt idx="11025">
                  <c:v>15.158540278619</c:v>
                </c:pt>
                <c:pt idx="11026">
                  <c:v>15.1599152029073</c:v>
                </c:pt>
                <c:pt idx="11027">
                  <c:v>15.161290127195601</c:v>
                </c:pt>
                <c:pt idx="11028">
                  <c:v>15.1626650514839</c:v>
                </c:pt>
                <c:pt idx="11029">
                  <c:v>15.164039975772299</c:v>
                </c:pt>
                <c:pt idx="11030">
                  <c:v>15.1654149000606</c:v>
                </c:pt>
                <c:pt idx="11031">
                  <c:v>15.1667898243489</c:v>
                </c:pt>
                <c:pt idx="11032">
                  <c:v>15.168164748637199</c:v>
                </c:pt>
                <c:pt idx="11033">
                  <c:v>15.169539672925501</c:v>
                </c:pt>
                <c:pt idx="11034">
                  <c:v>15.1709145972138</c:v>
                </c:pt>
                <c:pt idx="11035">
                  <c:v>15.172289521502099</c:v>
                </c:pt>
                <c:pt idx="11036">
                  <c:v>15.173664445790401</c:v>
                </c:pt>
                <c:pt idx="11037">
                  <c:v>15.1750393700787</c:v>
                </c:pt>
                <c:pt idx="11038">
                  <c:v>15.176414294367101</c:v>
                </c:pt>
                <c:pt idx="11039">
                  <c:v>15.1777892186554</c:v>
                </c:pt>
                <c:pt idx="11040">
                  <c:v>15.1791641429437</c:v>
                </c:pt>
                <c:pt idx="11041">
                  <c:v>15.180539067232001</c:v>
                </c:pt>
                <c:pt idx="11042">
                  <c:v>15.1819139915203</c:v>
                </c:pt>
                <c:pt idx="11043">
                  <c:v>15.1832889158086</c:v>
                </c:pt>
                <c:pt idx="11044">
                  <c:v>15.184663840096899</c:v>
                </c:pt>
                <c:pt idx="11045">
                  <c:v>15.1860387643852</c:v>
                </c:pt>
                <c:pt idx="11046">
                  <c:v>15.1874136886735</c:v>
                </c:pt>
                <c:pt idx="11047">
                  <c:v>15.188788612961799</c:v>
                </c:pt>
                <c:pt idx="11048">
                  <c:v>15.1901635372502</c:v>
                </c:pt>
                <c:pt idx="11049">
                  <c:v>15.191538461538499</c:v>
                </c:pt>
                <c:pt idx="11050">
                  <c:v>15.192913385826801</c:v>
                </c:pt>
                <c:pt idx="11051">
                  <c:v>15.1942883101151</c:v>
                </c:pt>
                <c:pt idx="11052">
                  <c:v>15.195663234403399</c:v>
                </c:pt>
                <c:pt idx="11053">
                  <c:v>15.197038158691701</c:v>
                </c:pt>
                <c:pt idx="11054">
                  <c:v>15.19841308298</c:v>
                </c:pt>
                <c:pt idx="11055">
                  <c:v>15.1997880072683</c:v>
                </c:pt>
                <c:pt idx="11056">
                  <c:v>15.201162931556601</c:v>
                </c:pt>
                <c:pt idx="11057">
                  <c:v>15.2025378558449</c:v>
                </c:pt>
                <c:pt idx="11058">
                  <c:v>15.203912780133299</c:v>
                </c:pt>
                <c:pt idx="11059">
                  <c:v>15.2052877044216</c:v>
                </c:pt>
                <c:pt idx="11060">
                  <c:v>15.2066626287099</c:v>
                </c:pt>
                <c:pt idx="11061">
                  <c:v>15.208037552998199</c:v>
                </c:pt>
                <c:pt idx="11062">
                  <c:v>15.2094124772865</c:v>
                </c:pt>
                <c:pt idx="11063">
                  <c:v>15.2107874015748</c:v>
                </c:pt>
                <c:pt idx="11064">
                  <c:v>15.212162325863099</c:v>
                </c:pt>
                <c:pt idx="11065">
                  <c:v>15.213537250151401</c:v>
                </c:pt>
                <c:pt idx="11066">
                  <c:v>15.2149121744397</c:v>
                </c:pt>
                <c:pt idx="11067">
                  <c:v>15.216287098727999</c:v>
                </c:pt>
                <c:pt idx="11068">
                  <c:v>15.2176620230164</c:v>
                </c:pt>
                <c:pt idx="11069">
                  <c:v>15.2190369473047</c:v>
                </c:pt>
                <c:pt idx="11070">
                  <c:v>15.220411871593001</c:v>
                </c:pt>
                <c:pt idx="11071">
                  <c:v>15.2217867958813</c:v>
                </c:pt>
                <c:pt idx="11072">
                  <c:v>15.2231617201696</c:v>
                </c:pt>
                <c:pt idx="11073">
                  <c:v>15.224536644457899</c:v>
                </c:pt>
                <c:pt idx="11074">
                  <c:v>15.2259115687462</c:v>
                </c:pt>
                <c:pt idx="11075">
                  <c:v>15.2272864930345</c:v>
                </c:pt>
                <c:pt idx="11076">
                  <c:v>15.228661417322799</c:v>
                </c:pt>
                <c:pt idx="11077">
                  <c:v>15.2300363416111</c:v>
                </c:pt>
                <c:pt idx="11078">
                  <c:v>15.231411265899499</c:v>
                </c:pt>
                <c:pt idx="11079">
                  <c:v>15.232786190187801</c:v>
                </c:pt>
                <c:pt idx="11080">
                  <c:v>15.2341611144761</c:v>
                </c:pt>
                <c:pt idx="11081">
                  <c:v>15.235536038764399</c:v>
                </c:pt>
                <c:pt idx="11082">
                  <c:v>15.236910963052701</c:v>
                </c:pt>
                <c:pt idx="11083">
                  <c:v>15.238285887341</c:v>
                </c:pt>
                <c:pt idx="11084">
                  <c:v>15.2396608116293</c:v>
                </c:pt>
                <c:pt idx="11085">
                  <c:v>15.241035735917601</c:v>
                </c:pt>
                <c:pt idx="11086">
                  <c:v>15.2424106602059</c:v>
                </c:pt>
                <c:pt idx="11087">
                  <c:v>15.2437855844942</c:v>
                </c:pt>
                <c:pt idx="11088">
                  <c:v>15.2451605087826</c:v>
                </c:pt>
                <c:pt idx="11089">
                  <c:v>15.2465354330709</c:v>
                </c:pt>
                <c:pt idx="11090">
                  <c:v>15.247910357359199</c:v>
                </c:pt>
                <c:pt idx="11091">
                  <c:v>15.2492852816475</c:v>
                </c:pt>
                <c:pt idx="11092">
                  <c:v>15.2506602059358</c:v>
                </c:pt>
                <c:pt idx="11093">
                  <c:v>15.252035130224099</c:v>
                </c:pt>
                <c:pt idx="11094">
                  <c:v>15.253410054512401</c:v>
                </c:pt>
                <c:pt idx="11095">
                  <c:v>15.2547849788007</c:v>
                </c:pt>
                <c:pt idx="11096">
                  <c:v>15.256159903088999</c:v>
                </c:pt>
                <c:pt idx="11097">
                  <c:v>15.257534827377301</c:v>
                </c:pt>
                <c:pt idx="11098">
                  <c:v>15.2589097516657</c:v>
                </c:pt>
                <c:pt idx="11099">
                  <c:v>15.260284675954001</c:v>
                </c:pt>
                <c:pt idx="11100">
                  <c:v>15.2616596002423</c:v>
                </c:pt>
                <c:pt idx="11101">
                  <c:v>15.2630345245306</c:v>
                </c:pt>
                <c:pt idx="11102">
                  <c:v>15.264409448818901</c:v>
                </c:pt>
                <c:pt idx="11103">
                  <c:v>15.2657843731072</c:v>
                </c:pt>
                <c:pt idx="11104">
                  <c:v>15.2671592973955</c:v>
                </c:pt>
                <c:pt idx="11105">
                  <c:v>15.268534221683799</c:v>
                </c:pt>
                <c:pt idx="11106">
                  <c:v>15.2699091459721</c:v>
                </c:pt>
                <c:pt idx="11107">
                  <c:v>15.271284070260499</c:v>
                </c:pt>
                <c:pt idx="11108">
                  <c:v>15.2726589945488</c:v>
                </c:pt>
                <c:pt idx="11109">
                  <c:v>15.2740339188371</c:v>
                </c:pt>
                <c:pt idx="11110">
                  <c:v>15.275408843125399</c:v>
                </c:pt>
                <c:pt idx="11111">
                  <c:v>15.276783767413701</c:v>
                </c:pt>
                <c:pt idx="11112">
                  <c:v>15.278158691702</c:v>
                </c:pt>
                <c:pt idx="11113">
                  <c:v>15.279533615990299</c:v>
                </c:pt>
                <c:pt idx="11114">
                  <c:v>15.280908540278601</c:v>
                </c:pt>
                <c:pt idx="11115">
                  <c:v>15.2822834645669</c:v>
                </c:pt>
                <c:pt idx="11116">
                  <c:v>15.2836583888552</c:v>
                </c:pt>
                <c:pt idx="11117">
                  <c:v>15.285033313143501</c:v>
                </c:pt>
                <c:pt idx="11118">
                  <c:v>15.2864082374319</c:v>
                </c:pt>
                <c:pt idx="11119">
                  <c:v>15.287783161720199</c:v>
                </c:pt>
                <c:pt idx="11120">
                  <c:v>15.2891580860085</c:v>
                </c:pt>
                <c:pt idx="11121">
                  <c:v>15.2905330102968</c:v>
                </c:pt>
                <c:pt idx="11122">
                  <c:v>15.291907934585099</c:v>
                </c:pt>
                <c:pt idx="11123">
                  <c:v>15.2932828588734</c:v>
                </c:pt>
                <c:pt idx="11124">
                  <c:v>15.2946577831617</c:v>
                </c:pt>
                <c:pt idx="11125">
                  <c:v>15.296032707449999</c:v>
                </c:pt>
                <c:pt idx="11126">
                  <c:v>15.297407631738301</c:v>
                </c:pt>
                <c:pt idx="11127">
                  <c:v>15.298782556026699</c:v>
                </c:pt>
                <c:pt idx="11128">
                  <c:v>15.300157480315001</c:v>
                </c:pt>
                <c:pt idx="11129">
                  <c:v>15.3015324046033</c:v>
                </c:pt>
                <c:pt idx="11130">
                  <c:v>15.3029073288916</c:v>
                </c:pt>
                <c:pt idx="11131">
                  <c:v>15.304282253179901</c:v>
                </c:pt>
                <c:pt idx="11132">
                  <c:v>15.3056571774682</c:v>
                </c:pt>
                <c:pt idx="11133">
                  <c:v>15.3070321017565</c:v>
                </c:pt>
                <c:pt idx="11134">
                  <c:v>15.308407026044801</c:v>
                </c:pt>
                <c:pt idx="11135">
                  <c:v>15.3097819503331</c:v>
                </c:pt>
                <c:pt idx="11136">
                  <c:v>15.3111568746214</c:v>
                </c:pt>
                <c:pt idx="11137">
                  <c:v>15.3125317989098</c:v>
                </c:pt>
                <c:pt idx="11138">
                  <c:v>15.3139067231981</c:v>
                </c:pt>
                <c:pt idx="11139">
                  <c:v>15.315281647486399</c:v>
                </c:pt>
                <c:pt idx="11140">
                  <c:v>15.316656571774701</c:v>
                </c:pt>
                <c:pt idx="11141">
                  <c:v>15.318031496063</c:v>
                </c:pt>
                <c:pt idx="11142">
                  <c:v>15.319406420351299</c:v>
                </c:pt>
                <c:pt idx="11143">
                  <c:v>15.320781344639601</c:v>
                </c:pt>
                <c:pt idx="11144">
                  <c:v>15.3221562689279</c:v>
                </c:pt>
                <c:pt idx="11145">
                  <c:v>15.323531193216199</c:v>
                </c:pt>
                <c:pt idx="11146">
                  <c:v>15.324906117504501</c:v>
                </c:pt>
                <c:pt idx="11147">
                  <c:v>15.3262810417929</c:v>
                </c:pt>
                <c:pt idx="11148">
                  <c:v>15.327655966081201</c:v>
                </c:pt>
                <c:pt idx="11149">
                  <c:v>15.3290308903695</c:v>
                </c:pt>
                <c:pt idx="11150">
                  <c:v>15.3304058146578</c:v>
                </c:pt>
                <c:pt idx="11151">
                  <c:v>15.331780738946099</c:v>
                </c:pt>
                <c:pt idx="11152">
                  <c:v>15.3331556632344</c:v>
                </c:pt>
                <c:pt idx="11153">
                  <c:v>15.3345305875227</c:v>
                </c:pt>
                <c:pt idx="11154">
                  <c:v>15.335905511810999</c:v>
                </c:pt>
                <c:pt idx="11155">
                  <c:v>15.3372804360993</c:v>
                </c:pt>
                <c:pt idx="11156">
                  <c:v>15.3386553603876</c:v>
                </c:pt>
                <c:pt idx="11157">
                  <c:v>15.340030284676001</c:v>
                </c:pt>
                <c:pt idx="11158">
                  <c:v>15.3414052089643</c:v>
                </c:pt>
                <c:pt idx="11159">
                  <c:v>15.342780133252599</c:v>
                </c:pt>
                <c:pt idx="11160">
                  <c:v>15.344155057540901</c:v>
                </c:pt>
                <c:pt idx="11161">
                  <c:v>15.3455299818292</c:v>
                </c:pt>
                <c:pt idx="11162">
                  <c:v>15.3469049061175</c:v>
                </c:pt>
                <c:pt idx="11163">
                  <c:v>15.348279830405801</c:v>
                </c:pt>
                <c:pt idx="11164">
                  <c:v>15.3496547546941</c:v>
                </c:pt>
                <c:pt idx="11165">
                  <c:v>15.3510296789824</c:v>
                </c:pt>
                <c:pt idx="11166">
                  <c:v>15.352404603270699</c:v>
                </c:pt>
                <c:pt idx="11167">
                  <c:v>15.3537795275591</c:v>
                </c:pt>
                <c:pt idx="11168">
                  <c:v>15.355154451847399</c:v>
                </c:pt>
                <c:pt idx="11169">
                  <c:v>15.3565293761357</c:v>
                </c:pt>
                <c:pt idx="11170">
                  <c:v>15.357904300424</c:v>
                </c:pt>
                <c:pt idx="11171">
                  <c:v>15.359279224712299</c:v>
                </c:pt>
                <c:pt idx="11172">
                  <c:v>15.360654149000601</c:v>
                </c:pt>
                <c:pt idx="11173">
                  <c:v>15.3620290732889</c:v>
                </c:pt>
                <c:pt idx="11174">
                  <c:v>15.363403997577199</c:v>
                </c:pt>
                <c:pt idx="11175">
                  <c:v>15.364778921865501</c:v>
                </c:pt>
                <c:pt idx="11176">
                  <c:v>15.3661538461538</c:v>
                </c:pt>
                <c:pt idx="11177">
                  <c:v>15.367528770442201</c:v>
                </c:pt>
                <c:pt idx="11178">
                  <c:v>15.3689036947305</c:v>
                </c:pt>
                <c:pt idx="11179">
                  <c:v>15.3702786190188</c:v>
                </c:pt>
                <c:pt idx="11180">
                  <c:v>15.371653543307101</c:v>
                </c:pt>
                <c:pt idx="11181">
                  <c:v>15.3730284675954</c:v>
                </c:pt>
                <c:pt idx="11182">
                  <c:v>15.3744033918837</c:v>
                </c:pt>
                <c:pt idx="11183">
                  <c:v>15.375778316171999</c:v>
                </c:pt>
                <c:pt idx="11184">
                  <c:v>15.3771532404603</c:v>
                </c:pt>
                <c:pt idx="11185">
                  <c:v>15.3785281647486</c:v>
                </c:pt>
                <c:pt idx="11186">
                  <c:v>15.379903089036899</c:v>
                </c:pt>
                <c:pt idx="11187">
                  <c:v>15.3812780133253</c:v>
                </c:pt>
                <c:pt idx="11188">
                  <c:v>15.382652937613599</c:v>
                </c:pt>
                <c:pt idx="11189">
                  <c:v>15.384027861901901</c:v>
                </c:pt>
                <c:pt idx="11190">
                  <c:v>15.3854027861902</c:v>
                </c:pt>
                <c:pt idx="11191">
                  <c:v>15.3867777104785</c:v>
                </c:pt>
                <c:pt idx="11192">
                  <c:v>15.388152634766801</c:v>
                </c:pt>
                <c:pt idx="11193">
                  <c:v>15.3895275590551</c:v>
                </c:pt>
                <c:pt idx="11194">
                  <c:v>15.3909024833434</c:v>
                </c:pt>
                <c:pt idx="11195">
                  <c:v>15.392277407631701</c:v>
                </c:pt>
                <c:pt idx="11196">
                  <c:v>15.3936523319201</c:v>
                </c:pt>
                <c:pt idx="11197">
                  <c:v>15.395027256208399</c:v>
                </c:pt>
                <c:pt idx="11198">
                  <c:v>15.3964021804967</c:v>
                </c:pt>
                <c:pt idx="11199">
                  <c:v>15.397777104785</c:v>
                </c:pt>
                <c:pt idx="11200">
                  <c:v>15.399152029073299</c:v>
                </c:pt>
                <c:pt idx="11201">
                  <c:v>15.4005269533616</c:v>
                </c:pt>
                <c:pt idx="11202">
                  <c:v>15.4019018776499</c:v>
                </c:pt>
                <c:pt idx="11203">
                  <c:v>15.403276801938199</c:v>
                </c:pt>
                <c:pt idx="11204">
                  <c:v>15.404651726226501</c:v>
                </c:pt>
                <c:pt idx="11205">
                  <c:v>15.4060266505148</c:v>
                </c:pt>
                <c:pt idx="11206">
                  <c:v>15.407401574803201</c:v>
                </c:pt>
                <c:pt idx="11207">
                  <c:v>15.4087764990915</c:v>
                </c:pt>
                <c:pt idx="11208">
                  <c:v>15.4101514233798</c:v>
                </c:pt>
                <c:pt idx="11209">
                  <c:v>15.411526347668101</c:v>
                </c:pt>
                <c:pt idx="11210">
                  <c:v>15.4129012719564</c:v>
                </c:pt>
                <c:pt idx="11211">
                  <c:v>15.4142761962447</c:v>
                </c:pt>
                <c:pt idx="11212">
                  <c:v>15.415651120532999</c:v>
                </c:pt>
                <c:pt idx="11213">
                  <c:v>15.4170260448213</c:v>
                </c:pt>
                <c:pt idx="11214">
                  <c:v>15.4184009691096</c:v>
                </c:pt>
                <c:pt idx="11215">
                  <c:v>15.419775893397899</c:v>
                </c:pt>
                <c:pt idx="11216">
                  <c:v>15.4211508176863</c:v>
                </c:pt>
                <c:pt idx="11217">
                  <c:v>15.422525741974599</c:v>
                </c:pt>
                <c:pt idx="11218">
                  <c:v>15.423900666262901</c:v>
                </c:pt>
                <c:pt idx="11219">
                  <c:v>15.4252755905512</c:v>
                </c:pt>
                <c:pt idx="11220">
                  <c:v>15.426650514839499</c:v>
                </c:pt>
                <c:pt idx="11221">
                  <c:v>15.428025439127801</c:v>
                </c:pt>
                <c:pt idx="11222">
                  <c:v>15.4294003634161</c:v>
                </c:pt>
                <c:pt idx="11223">
                  <c:v>15.4307752877044</c:v>
                </c:pt>
                <c:pt idx="11224">
                  <c:v>15.432150211992701</c:v>
                </c:pt>
                <c:pt idx="11225">
                  <c:v>15.433525136281</c:v>
                </c:pt>
                <c:pt idx="11226">
                  <c:v>15.434900060569399</c:v>
                </c:pt>
                <c:pt idx="11227">
                  <c:v>15.4362749848577</c:v>
                </c:pt>
                <c:pt idx="11228">
                  <c:v>15.437649909146</c:v>
                </c:pt>
                <c:pt idx="11229">
                  <c:v>15.439024833434299</c:v>
                </c:pt>
                <c:pt idx="11230">
                  <c:v>15.4403997577226</c:v>
                </c:pt>
                <c:pt idx="11231">
                  <c:v>15.4417746820109</c:v>
                </c:pt>
                <c:pt idx="11232">
                  <c:v>15.443149606299199</c:v>
                </c:pt>
                <c:pt idx="11233">
                  <c:v>15.444524530587501</c:v>
                </c:pt>
                <c:pt idx="11234">
                  <c:v>15.4458994548758</c:v>
                </c:pt>
                <c:pt idx="11235">
                  <c:v>15.447274379164099</c:v>
                </c:pt>
                <c:pt idx="11236">
                  <c:v>15.4486493034525</c:v>
                </c:pt>
                <c:pt idx="11237">
                  <c:v>15.4500242277408</c:v>
                </c:pt>
                <c:pt idx="11238">
                  <c:v>15.451399152029101</c:v>
                </c:pt>
                <c:pt idx="11239">
                  <c:v>15.4527740763174</c:v>
                </c:pt>
                <c:pt idx="11240">
                  <c:v>15.4541490006057</c:v>
                </c:pt>
                <c:pt idx="11241">
                  <c:v>15.455523924894001</c:v>
                </c:pt>
                <c:pt idx="11242">
                  <c:v>15.4568988491823</c:v>
                </c:pt>
                <c:pt idx="11243">
                  <c:v>15.4582737734706</c:v>
                </c:pt>
                <c:pt idx="11244">
                  <c:v>15.459648697758899</c:v>
                </c:pt>
                <c:pt idx="11245">
                  <c:v>15.4610236220472</c:v>
                </c:pt>
                <c:pt idx="11246">
                  <c:v>15.462398546335599</c:v>
                </c:pt>
                <c:pt idx="11247">
                  <c:v>15.463773470623901</c:v>
                </c:pt>
                <c:pt idx="11248">
                  <c:v>15.4651483949122</c:v>
                </c:pt>
                <c:pt idx="11249">
                  <c:v>15.466523319200499</c:v>
                </c:pt>
                <c:pt idx="11250">
                  <c:v>15.467898243488801</c:v>
                </c:pt>
                <c:pt idx="11251">
                  <c:v>15.4692731677771</c:v>
                </c:pt>
                <c:pt idx="11252">
                  <c:v>15.470648092065399</c:v>
                </c:pt>
                <c:pt idx="11253">
                  <c:v>15.472023016353701</c:v>
                </c:pt>
                <c:pt idx="11254">
                  <c:v>15.473397940642</c:v>
                </c:pt>
                <c:pt idx="11255">
                  <c:v>15.4747728649303</c:v>
                </c:pt>
                <c:pt idx="11256">
                  <c:v>15.4761477892187</c:v>
                </c:pt>
                <c:pt idx="11257">
                  <c:v>15.477522713507</c:v>
                </c:pt>
                <c:pt idx="11258">
                  <c:v>15.478897637795299</c:v>
                </c:pt>
                <c:pt idx="11259">
                  <c:v>15.4802725620836</c:v>
                </c:pt>
                <c:pt idx="11260">
                  <c:v>15.4816474863719</c:v>
                </c:pt>
                <c:pt idx="11261">
                  <c:v>15.483022410660199</c:v>
                </c:pt>
                <c:pt idx="11262">
                  <c:v>15.4843973349485</c:v>
                </c:pt>
                <c:pt idx="11263">
                  <c:v>15.4857722592368</c:v>
                </c:pt>
                <c:pt idx="11264">
                  <c:v>15.487147183525099</c:v>
                </c:pt>
                <c:pt idx="11265">
                  <c:v>15.488522107813401</c:v>
                </c:pt>
                <c:pt idx="11266">
                  <c:v>15.489897032101799</c:v>
                </c:pt>
                <c:pt idx="11267">
                  <c:v>15.491271956390101</c:v>
                </c:pt>
                <c:pt idx="11268">
                  <c:v>15.4926468806784</c:v>
                </c:pt>
                <c:pt idx="11269">
                  <c:v>15.4940218049667</c:v>
                </c:pt>
                <c:pt idx="11270">
                  <c:v>15.495396729255001</c:v>
                </c:pt>
                <c:pt idx="11271">
                  <c:v>15.4967716535433</c:v>
                </c:pt>
                <c:pt idx="11272">
                  <c:v>15.4981465778316</c:v>
                </c:pt>
                <c:pt idx="11273">
                  <c:v>15.499521502119901</c:v>
                </c:pt>
                <c:pt idx="11274">
                  <c:v>15.5008964264082</c:v>
                </c:pt>
                <c:pt idx="11275">
                  <c:v>15.5022713506965</c:v>
                </c:pt>
                <c:pt idx="11276">
                  <c:v>15.5036462749849</c:v>
                </c:pt>
                <c:pt idx="11277">
                  <c:v>15.5050211992732</c:v>
                </c:pt>
                <c:pt idx="11278">
                  <c:v>15.506396123561499</c:v>
                </c:pt>
                <c:pt idx="11279">
                  <c:v>15.507771047849801</c:v>
                </c:pt>
                <c:pt idx="11280">
                  <c:v>15.5091459721381</c:v>
                </c:pt>
                <c:pt idx="11281">
                  <c:v>15.510520896426399</c:v>
                </c:pt>
                <c:pt idx="11282">
                  <c:v>15.511895820714701</c:v>
                </c:pt>
                <c:pt idx="11283">
                  <c:v>15.513270745003</c:v>
                </c:pt>
                <c:pt idx="11284">
                  <c:v>15.5146456692913</c:v>
                </c:pt>
                <c:pt idx="11285">
                  <c:v>15.5160205935797</c:v>
                </c:pt>
                <c:pt idx="11286">
                  <c:v>15.517395517868</c:v>
                </c:pt>
                <c:pt idx="11287">
                  <c:v>15.518770442156301</c:v>
                </c:pt>
                <c:pt idx="11288">
                  <c:v>15.5201453664446</c:v>
                </c:pt>
                <c:pt idx="11289">
                  <c:v>15.5215202907329</c:v>
                </c:pt>
                <c:pt idx="11290">
                  <c:v>15.522895215021199</c:v>
                </c:pt>
                <c:pt idx="11291">
                  <c:v>15.5242701393095</c:v>
                </c:pt>
                <c:pt idx="11292">
                  <c:v>15.5256450635978</c:v>
                </c:pt>
                <c:pt idx="11293">
                  <c:v>15.527019987886099</c:v>
                </c:pt>
                <c:pt idx="11294">
                  <c:v>15.5283949121744</c:v>
                </c:pt>
                <c:pt idx="11295">
                  <c:v>15.529769836462799</c:v>
                </c:pt>
                <c:pt idx="11296">
                  <c:v>15.531144760751101</c:v>
                </c:pt>
                <c:pt idx="11297">
                  <c:v>15.5325196850394</c:v>
                </c:pt>
                <c:pt idx="11298">
                  <c:v>15.533894609327699</c:v>
                </c:pt>
                <c:pt idx="11299">
                  <c:v>15.535269533616001</c:v>
                </c:pt>
                <c:pt idx="11300">
                  <c:v>15.5366444579043</c:v>
                </c:pt>
                <c:pt idx="11301">
                  <c:v>15.5380193821926</c:v>
                </c:pt>
                <c:pt idx="11302">
                  <c:v>15.539394306480901</c:v>
                </c:pt>
                <c:pt idx="11303">
                  <c:v>15.5407692307692</c:v>
                </c:pt>
                <c:pt idx="11304">
                  <c:v>15.5421441550575</c:v>
                </c:pt>
                <c:pt idx="11305">
                  <c:v>15.5435190793459</c:v>
                </c:pt>
                <c:pt idx="11306">
                  <c:v>15.5448940036342</c:v>
                </c:pt>
                <c:pt idx="11307">
                  <c:v>15.546268927922499</c:v>
                </c:pt>
                <c:pt idx="11308">
                  <c:v>15.5476438522108</c:v>
                </c:pt>
                <c:pt idx="11309">
                  <c:v>15.5490187764991</c:v>
                </c:pt>
                <c:pt idx="11310">
                  <c:v>15.550393700787399</c:v>
                </c:pt>
                <c:pt idx="11311">
                  <c:v>15.551768625075701</c:v>
                </c:pt>
                <c:pt idx="11312">
                  <c:v>15.553143549364</c:v>
                </c:pt>
                <c:pt idx="11313">
                  <c:v>15.554518473652299</c:v>
                </c:pt>
                <c:pt idx="11314">
                  <c:v>15.555893397940601</c:v>
                </c:pt>
                <c:pt idx="11315">
                  <c:v>15.557268322229</c:v>
                </c:pt>
                <c:pt idx="11316">
                  <c:v>15.558643246517301</c:v>
                </c:pt>
                <c:pt idx="11317">
                  <c:v>15.5600181708056</c:v>
                </c:pt>
                <c:pt idx="11318">
                  <c:v>15.5613930950939</c:v>
                </c:pt>
                <c:pt idx="11319">
                  <c:v>15.562768019382199</c:v>
                </c:pt>
                <c:pt idx="11320">
                  <c:v>15.5641429436705</c:v>
                </c:pt>
                <c:pt idx="11321">
                  <c:v>15.5655178679588</c:v>
                </c:pt>
                <c:pt idx="11322">
                  <c:v>15.566892792247099</c:v>
                </c:pt>
                <c:pt idx="11323">
                  <c:v>15.5682677165354</c:v>
                </c:pt>
                <c:pt idx="11324">
                  <c:v>15.5696426408237</c:v>
                </c:pt>
                <c:pt idx="11325">
                  <c:v>15.571017565112101</c:v>
                </c:pt>
                <c:pt idx="11326">
                  <c:v>15.5723924894004</c:v>
                </c:pt>
                <c:pt idx="11327">
                  <c:v>15.573767413688699</c:v>
                </c:pt>
                <c:pt idx="11328">
                  <c:v>15.575142337977001</c:v>
                </c:pt>
                <c:pt idx="11329">
                  <c:v>15.5765172622653</c:v>
                </c:pt>
                <c:pt idx="11330">
                  <c:v>15.5778921865536</c:v>
                </c:pt>
                <c:pt idx="11331">
                  <c:v>15.579267110841901</c:v>
                </c:pt>
                <c:pt idx="11332">
                  <c:v>15.5806420351302</c:v>
                </c:pt>
                <c:pt idx="11333">
                  <c:v>15.5820169594185</c:v>
                </c:pt>
                <c:pt idx="11334">
                  <c:v>15.583391883706801</c:v>
                </c:pt>
                <c:pt idx="11335">
                  <c:v>15.5847668079952</c:v>
                </c:pt>
                <c:pt idx="11336">
                  <c:v>15.586141732283499</c:v>
                </c:pt>
                <c:pt idx="11337">
                  <c:v>15.5875166565718</c:v>
                </c:pt>
                <c:pt idx="11338">
                  <c:v>15.5888915808601</c:v>
                </c:pt>
                <c:pt idx="11339">
                  <c:v>15.590266505148399</c:v>
                </c:pt>
                <c:pt idx="11340">
                  <c:v>15.591641429436701</c:v>
                </c:pt>
                <c:pt idx="11341">
                  <c:v>15.593016353725</c:v>
                </c:pt>
                <c:pt idx="11342">
                  <c:v>15.594391278013299</c:v>
                </c:pt>
                <c:pt idx="11343">
                  <c:v>15.595766202301601</c:v>
                </c:pt>
                <c:pt idx="11344">
                  <c:v>15.5971411265899</c:v>
                </c:pt>
                <c:pt idx="11345">
                  <c:v>15.598516050878301</c:v>
                </c:pt>
                <c:pt idx="11346">
                  <c:v>15.5998909751666</c:v>
                </c:pt>
                <c:pt idx="11347">
                  <c:v>15.6012658994549</c:v>
                </c:pt>
                <c:pt idx="11348">
                  <c:v>15.602640823743201</c:v>
                </c:pt>
                <c:pt idx="11349">
                  <c:v>15.6040157480315</c:v>
                </c:pt>
                <c:pt idx="11350">
                  <c:v>15.6053906723198</c:v>
                </c:pt>
                <c:pt idx="11351">
                  <c:v>15.606765596608099</c:v>
                </c:pt>
                <c:pt idx="11352">
                  <c:v>15.6081405208964</c:v>
                </c:pt>
                <c:pt idx="11353">
                  <c:v>15.6095154451847</c:v>
                </c:pt>
                <c:pt idx="11354">
                  <c:v>15.610890369472999</c:v>
                </c:pt>
                <c:pt idx="11355">
                  <c:v>15.6122652937614</c:v>
                </c:pt>
                <c:pt idx="11356">
                  <c:v>15.613640218049699</c:v>
                </c:pt>
                <c:pt idx="11357">
                  <c:v>15.615015142338001</c:v>
                </c:pt>
                <c:pt idx="11358">
                  <c:v>15.6163900666263</c:v>
                </c:pt>
                <c:pt idx="11359">
                  <c:v>15.617764990914599</c:v>
                </c:pt>
                <c:pt idx="11360">
                  <c:v>15.619139915202901</c:v>
                </c:pt>
                <c:pt idx="11361">
                  <c:v>15.6205148394912</c:v>
                </c:pt>
                <c:pt idx="11362">
                  <c:v>15.6218897637795</c:v>
                </c:pt>
                <c:pt idx="11363">
                  <c:v>15.623264688067801</c:v>
                </c:pt>
                <c:pt idx="11364">
                  <c:v>15.6246396123561</c:v>
                </c:pt>
                <c:pt idx="11365">
                  <c:v>15.626014536644499</c:v>
                </c:pt>
                <c:pt idx="11366">
                  <c:v>15.6273894609328</c:v>
                </c:pt>
                <c:pt idx="11367">
                  <c:v>15.6287643852211</c:v>
                </c:pt>
                <c:pt idx="11368">
                  <c:v>15.630139309509399</c:v>
                </c:pt>
                <c:pt idx="11369">
                  <c:v>15.6315142337977</c:v>
                </c:pt>
                <c:pt idx="11370">
                  <c:v>15.632889158086</c:v>
                </c:pt>
                <c:pt idx="11371">
                  <c:v>15.634264082374299</c:v>
                </c:pt>
                <c:pt idx="11372">
                  <c:v>15.635639006662601</c:v>
                </c:pt>
                <c:pt idx="11373">
                  <c:v>15.6370139309509</c:v>
                </c:pt>
                <c:pt idx="11374">
                  <c:v>15.638388855239301</c:v>
                </c:pt>
                <c:pt idx="11375">
                  <c:v>15.6397637795276</c:v>
                </c:pt>
                <c:pt idx="11376">
                  <c:v>15.6411387038159</c:v>
                </c:pt>
                <c:pt idx="11377">
                  <c:v>15.642513628104201</c:v>
                </c:pt>
                <c:pt idx="11378">
                  <c:v>15.6438885523925</c:v>
                </c:pt>
                <c:pt idx="11379">
                  <c:v>15.6452634766808</c:v>
                </c:pt>
                <c:pt idx="11380">
                  <c:v>15.646638400969101</c:v>
                </c:pt>
                <c:pt idx="11381">
                  <c:v>15.6480133252574</c:v>
                </c:pt>
                <c:pt idx="11382">
                  <c:v>15.6493882495457</c:v>
                </c:pt>
                <c:pt idx="11383">
                  <c:v>15.650763173833999</c:v>
                </c:pt>
                <c:pt idx="11384">
                  <c:v>15.6521380981224</c:v>
                </c:pt>
                <c:pt idx="11385">
                  <c:v>15.653513022410699</c:v>
                </c:pt>
                <c:pt idx="11386">
                  <c:v>15.654887946699001</c:v>
                </c:pt>
                <c:pt idx="11387">
                  <c:v>15.6562628709873</c:v>
                </c:pt>
                <c:pt idx="11388">
                  <c:v>15.657637795275599</c:v>
                </c:pt>
                <c:pt idx="11389">
                  <c:v>15.659012719563901</c:v>
                </c:pt>
                <c:pt idx="11390">
                  <c:v>15.6603876438522</c:v>
                </c:pt>
                <c:pt idx="11391">
                  <c:v>15.661762568140499</c:v>
                </c:pt>
                <c:pt idx="11392">
                  <c:v>15.663137492428801</c:v>
                </c:pt>
                <c:pt idx="11393">
                  <c:v>15.6645124167171</c:v>
                </c:pt>
                <c:pt idx="11394">
                  <c:v>15.665887341005501</c:v>
                </c:pt>
                <c:pt idx="11395">
                  <c:v>15.6672622652938</c:v>
                </c:pt>
                <c:pt idx="11396">
                  <c:v>15.6686371895821</c:v>
                </c:pt>
                <c:pt idx="11397">
                  <c:v>15.670012113870399</c:v>
                </c:pt>
                <c:pt idx="11398">
                  <c:v>15.6713870381587</c:v>
                </c:pt>
                <c:pt idx="11399">
                  <c:v>15.672761962447</c:v>
                </c:pt>
                <c:pt idx="11400">
                  <c:v>15.674136886735299</c:v>
                </c:pt>
                <c:pt idx="11401">
                  <c:v>15.6755118110236</c:v>
                </c:pt>
                <c:pt idx="11402">
                  <c:v>15.6768867353119</c:v>
                </c:pt>
                <c:pt idx="11403">
                  <c:v>15.678261659600199</c:v>
                </c:pt>
                <c:pt idx="11404">
                  <c:v>15.6796365838886</c:v>
                </c:pt>
                <c:pt idx="11405">
                  <c:v>15.681011508176899</c:v>
                </c:pt>
                <c:pt idx="11406">
                  <c:v>15.682386432465201</c:v>
                </c:pt>
                <c:pt idx="11407">
                  <c:v>15.6837613567535</c:v>
                </c:pt>
                <c:pt idx="11408">
                  <c:v>15.6851362810418</c:v>
                </c:pt>
                <c:pt idx="11409">
                  <c:v>15.686511205330101</c:v>
                </c:pt>
                <c:pt idx="11410">
                  <c:v>15.6878861296184</c:v>
                </c:pt>
                <c:pt idx="11411">
                  <c:v>15.6892610539067</c:v>
                </c:pt>
                <c:pt idx="11412">
                  <c:v>15.690635978195001</c:v>
                </c:pt>
                <c:pt idx="11413">
                  <c:v>15.6920109024833</c:v>
                </c:pt>
                <c:pt idx="11414">
                  <c:v>15.693385826771699</c:v>
                </c:pt>
                <c:pt idx="11415">
                  <c:v>15.69476075106</c:v>
                </c:pt>
                <c:pt idx="11416">
                  <c:v>15.6961356753483</c:v>
                </c:pt>
                <c:pt idx="11417">
                  <c:v>15.697510599636599</c:v>
                </c:pt>
                <c:pt idx="11418">
                  <c:v>15.698885523924901</c:v>
                </c:pt>
                <c:pt idx="11419">
                  <c:v>15.7002604482132</c:v>
                </c:pt>
                <c:pt idx="11420">
                  <c:v>15.701635372501499</c:v>
                </c:pt>
                <c:pt idx="11421">
                  <c:v>15.703010296789801</c:v>
                </c:pt>
                <c:pt idx="11422">
                  <c:v>15.7043852210781</c:v>
                </c:pt>
                <c:pt idx="11423">
                  <c:v>15.7057601453664</c:v>
                </c:pt>
                <c:pt idx="11424">
                  <c:v>15.7071350696548</c:v>
                </c:pt>
                <c:pt idx="11425">
                  <c:v>15.7085099939431</c:v>
                </c:pt>
                <c:pt idx="11426">
                  <c:v>15.709884918231401</c:v>
                </c:pt>
                <c:pt idx="11427">
                  <c:v>15.7112598425197</c:v>
                </c:pt>
                <c:pt idx="11428">
                  <c:v>15.712634766808</c:v>
                </c:pt>
                <c:pt idx="11429">
                  <c:v>15.714009691096299</c:v>
                </c:pt>
                <c:pt idx="11430">
                  <c:v>15.7153846153846</c:v>
                </c:pt>
                <c:pt idx="11431">
                  <c:v>15.7167595396729</c:v>
                </c:pt>
                <c:pt idx="11432">
                  <c:v>15.718134463961199</c:v>
                </c:pt>
                <c:pt idx="11433">
                  <c:v>15.719509388249501</c:v>
                </c:pt>
                <c:pt idx="11434">
                  <c:v>15.720884312537899</c:v>
                </c:pt>
                <c:pt idx="11435">
                  <c:v>15.722259236826201</c:v>
                </c:pt>
                <c:pt idx="11436">
                  <c:v>15.7236341611145</c:v>
                </c:pt>
                <c:pt idx="11437">
                  <c:v>15.7250090854028</c:v>
                </c:pt>
                <c:pt idx="11438">
                  <c:v>15.726384009691101</c:v>
                </c:pt>
                <c:pt idx="11439">
                  <c:v>15.7277589339794</c:v>
                </c:pt>
                <c:pt idx="11440">
                  <c:v>15.7291338582677</c:v>
                </c:pt>
                <c:pt idx="11441">
                  <c:v>15.730508782556001</c:v>
                </c:pt>
                <c:pt idx="11442">
                  <c:v>15.7318837068443</c:v>
                </c:pt>
                <c:pt idx="11443">
                  <c:v>15.7332586311326</c:v>
                </c:pt>
                <c:pt idx="11444">
                  <c:v>15.734633555421</c:v>
                </c:pt>
                <c:pt idx="11445">
                  <c:v>15.7360084797093</c:v>
                </c:pt>
                <c:pt idx="11446">
                  <c:v>15.737383403997599</c:v>
                </c:pt>
                <c:pt idx="11447">
                  <c:v>15.7387583282859</c:v>
                </c:pt>
                <c:pt idx="11448">
                  <c:v>15.7401332525742</c:v>
                </c:pt>
                <c:pt idx="11449">
                  <c:v>15.741508176862499</c:v>
                </c:pt>
                <c:pt idx="11450">
                  <c:v>15.742883101150801</c:v>
                </c:pt>
                <c:pt idx="11451">
                  <c:v>15.7442580254391</c:v>
                </c:pt>
                <c:pt idx="11452">
                  <c:v>15.745632949727399</c:v>
                </c:pt>
                <c:pt idx="11453">
                  <c:v>15.747007874015701</c:v>
                </c:pt>
                <c:pt idx="11454">
                  <c:v>15.7483827983041</c:v>
                </c:pt>
                <c:pt idx="11455">
                  <c:v>15.749757722592401</c:v>
                </c:pt>
                <c:pt idx="11456">
                  <c:v>15.7511326468807</c:v>
                </c:pt>
                <c:pt idx="11457">
                  <c:v>15.752507571169</c:v>
                </c:pt>
                <c:pt idx="11458">
                  <c:v>15.753882495457299</c:v>
                </c:pt>
                <c:pt idx="11459">
                  <c:v>15.7552574197456</c:v>
                </c:pt>
                <c:pt idx="11460">
                  <c:v>15.7566323440339</c:v>
                </c:pt>
                <c:pt idx="11461">
                  <c:v>15.758007268322199</c:v>
                </c:pt>
                <c:pt idx="11462">
                  <c:v>15.7593821926105</c:v>
                </c:pt>
                <c:pt idx="11463">
                  <c:v>15.760757116898899</c:v>
                </c:pt>
                <c:pt idx="11464">
                  <c:v>15.762132041187201</c:v>
                </c:pt>
                <c:pt idx="11465">
                  <c:v>15.7635069654755</c:v>
                </c:pt>
                <c:pt idx="11466">
                  <c:v>15.764881889763799</c:v>
                </c:pt>
                <c:pt idx="11467">
                  <c:v>15.766256814052101</c:v>
                </c:pt>
                <c:pt idx="11468">
                  <c:v>15.7676317383404</c:v>
                </c:pt>
                <c:pt idx="11469">
                  <c:v>15.7690066626287</c:v>
                </c:pt>
                <c:pt idx="11470">
                  <c:v>15.770381586917001</c:v>
                </c:pt>
                <c:pt idx="11471">
                  <c:v>15.7717565112053</c:v>
                </c:pt>
                <c:pt idx="11472">
                  <c:v>15.7731314354936</c:v>
                </c:pt>
                <c:pt idx="11473">
                  <c:v>15.774506359782</c:v>
                </c:pt>
                <c:pt idx="11474">
                  <c:v>15.7758812840703</c:v>
                </c:pt>
                <c:pt idx="11475">
                  <c:v>15.777256208358599</c:v>
                </c:pt>
                <c:pt idx="11476">
                  <c:v>15.7786311326469</c:v>
                </c:pt>
                <c:pt idx="11477">
                  <c:v>15.7800060569352</c:v>
                </c:pt>
                <c:pt idx="11478">
                  <c:v>15.781380981223499</c:v>
                </c:pt>
                <c:pt idx="11479">
                  <c:v>15.782755905511801</c:v>
                </c:pt>
                <c:pt idx="11480">
                  <c:v>15.7841308298001</c:v>
                </c:pt>
                <c:pt idx="11481">
                  <c:v>15.785505754088399</c:v>
                </c:pt>
                <c:pt idx="11482">
                  <c:v>15.786880678376701</c:v>
                </c:pt>
                <c:pt idx="11483">
                  <c:v>15.7882556026651</c:v>
                </c:pt>
                <c:pt idx="11484">
                  <c:v>15.789630526953401</c:v>
                </c:pt>
                <c:pt idx="11485">
                  <c:v>15.7910054512417</c:v>
                </c:pt>
                <c:pt idx="11486">
                  <c:v>15.79238037553</c:v>
                </c:pt>
                <c:pt idx="11487">
                  <c:v>15.793755299818301</c:v>
                </c:pt>
                <c:pt idx="11488">
                  <c:v>15.7951302241066</c:v>
                </c:pt>
                <c:pt idx="11489">
                  <c:v>15.7965051483949</c:v>
                </c:pt>
                <c:pt idx="11490">
                  <c:v>15.797880072683199</c:v>
                </c:pt>
                <c:pt idx="11491">
                  <c:v>15.7992549969715</c:v>
                </c:pt>
                <c:pt idx="11492">
                  <c:v>15.8006299212598</c:v>
                </c:pt>
                <c:pt idx="11493">
                  <c:v>15.802004845548201</c:v>
                </c:pt>
                <c:pt idx="11494">
                  <c:v>15.8033797698365</c:v>
                </c:pt>
                <c:pt idx="11495">
                  <c:v>15.804754694124799</c:v>
                </c:pt>
                <c:pt idx="11496">
                  <c:v>15.806129618413101</c:v>
                </c:pt>
                <c:pt idx="11497">
                  <c:v>15.8075045427014</c:v>
                </c:pt>
                <c:pt idx="11498">
                  <c:v>15.808879466989699</c:v>
                </c:pt>
                <c:pt idx="11499">
                  <c:v>15.810254391278001</c:v>
                </c:pt>
                <c:pt idx="11500">
                  <c:v>15.8116293155663</c:v>
                </c:pt>
                <c:pt idx="11501">
                  <c:v>15.8130042398546</c:v>
                </c:pt>
                <c:pt idx="11502">
                  <c:v>15.814379164142901</c:v>
                </c:pt>
                <c:pt idx="11503">
                  <c:v>15.8157540884313</c:v>
                </c:pt>
                <c:pt idx="11504">
                  <c:v>15.817129012719599</c:v>
                </c:pt>
                <c:pt idx="11505">
                  <c:v>15.8185039370079</c:v>
                </c:pt>
                <c:pt idx="11506">
                  <c:v>15.8198788612962</c:v>
                </c:pt>
                <c:pt idx="11507">
                  <c:v>15.821253785584499</c:v>
                </c:pt>
                <c:pt idx="11508">
                  <c:v>15.8226287098728</c:v>
                </c:pt>
                <c:pt idx="11509">
                  <c:v>15.8240036341611</c:v>
                </c:pt>
                <c:pt idx="11510">
                  <c:v>15.825378558449399</c:v>
                </c:pt>
                <c:pt idx="11511">
                  <c:v>15.826753482737701</c:v>
                </c:pt>
                <c:pt idx="11512">
                  <c:v>15.828128407026</c:v>
                </c:pt>
                <c:pt idx="11513">
                  <c:v>15.829503331314401</c:v>
                </c:pt>
                <c:pt idx="11514">
                  <c:v>15.8308782556027</c:v>
                </c:pt>
                <c:pt idx="11515">
                  <c:v>15.832253179891</c:v>
                </c:pt>
                <c:pt idx="11516">
                  <c:v>15.833628104179301</c:v>
                </c:pt>
                <c:pt idx="11517">
                  <c:v>15.8350030284676</c:v>
                </c:pt>
                <c:pt idx="11518">
                  <c:v>15.8363779527559</c:v>
                </c:pt>
                <c:pt idx="11519">
                  <c:v>15.837752877044201</c:v>
                </c:pt>
                <c:pt idx="11520">
                  <c:v>15.8391278013325</c:v>
                </c:pt>
                <c:pt idx="11521">
                  <c:v>15.8405027256208</c:v>
                </c:pt>
                <c:pt idx="11522">
                  <c:v>15.841877649909099</c:v>
                </c:pt>
                <c:pt idx="11523">
                  <c:v>15.8432525741975</c:v>
                </c:pt>
                <c:pt idx="11524">
                  <c:v>15.844627498485799</c:v>
                </c:pt>
                <c:pt idx="11525">
                  <c:v>15.846002422774101</c:v>
                </c:pt>
                <c:pt idx="11526">
                  <c:v>15.8473773470624</c:v>
                </c:pt>
                <c:pt idx="11527">
                  <c:v>15.848752271350699</c:v>
                </c:pt>
                <c:pt idx="11528">
                  <c:v>15.850127195639001</c:v>
                </c:pt>
                <c:pt idx="11529">
                  <c:v>15.8515021199273</c:v>
                </c:pt>
                <c:pt idx="11530">
                  <c:v>15.8528770442156</c:v>
                </c:pt>
                <c:pt idx="11531">
                  <c:v>15.854251968503901</c:v>
                </c:pt>
                <c:pt idx="11532">
                  <c:v>15.8556268927922</c:v>
                </c:pt>
                <c:pt idx="11533">
                  <c:v>15.857001817080601</c:v>
                </c:pt>
                <c:pt idx="11534">
                  <c:v>15.8583767413689</c:v>
                </c:pt>
                <c:pt idx="11535">
                  <c:v>15.8597516656572</c:v>
                </c:pt>
                <c:pt idx="11536">
                  <c:v>15.861126589945499</c:v>
                </c:pt>
                <c:pt idx="11537">
                  <c:v>15.8625015142338</c:v>
                </c:pt>
                <c:pt idx="11538">
                  <c:v>15.8638764385221</c:v>
                </c:pt>
                <c:pt idx="11539">
                  <c:v>15.865251362810399</c:v>
                </c:pt>
                <c:pt idx="11540">
                  <c:v>15.8666262870987</c:v>
                </c:pt>
                <c:pt idx="11541">
                  <c:v>15.868001211387</c:v>
                </c:pt>
                <c:pt idx="11542">
                  <c:v>15.869376135675299</c:v>
                </c:pt>
                <c:pt idx="11543">
                  <c:v>15.8707510599637</c:v>
                </c:pt>
                <c:pt idx="11544">
                  <c:v>15.872125984251999</c:v>
                </c:pt>
                <c:pt idx="11545">
                  <c:v>15.873500908540301</c:v>
                </c:pt>
                <c:pt idx="11546">
                  <c:v>15.8748758328286</c:v>
                </c:pt>
                <c:pt idx="11547">
                  <c:v>15.8762507571169</c:v>
                </c:pt>
                <c:pt idx="11548">
                  <c:v>15.877625681405201</c:v>
                </c:pt>
                <c:pt idx="11549">
                  <c:v>15.8790006056935</c:v>
                </c:pt>
                <c:pt idx="11550">
                  <c:v>15.8803755299818</c:v>
                </c:pt>
                <c:pt idx="11551">
                  <c:v>15.881750454270099</c:v>
                </c:pt>
                <c:pt idx="11552">
                  <c:v>15.8831253785585</c:v>
                </c:pt>
                <c:pt idx="11553">
                  <c:v>15.884500302846799</c:v>
                </c:pt>
                <c:pt idx="11554">
                  <c:v>15.8858752271351</c:v>
                </c:pt>
                <c:pt idx="11555">
                  <c:v>15.8872501514234</c:v>
                </c:pt>
                <c:pt idx="11556">
                  <c:v>15.888625075711699</c:v>
                </c:pt>
                <c:pt idx="11557">
                  <c:v>15.89</c:v>
                </c:pt>
                <c:pt idx="11558">
                  <c:v>15.8913749242883</c:v>
                </c:pt>
                <c:pt idx="11559">
                  <c:v>15.892749848576599</c:v>
                </c:pt>
                <c:pt idx="11560">
                  <c:v>15.894124772864901</c:v>
                </c:pt>
                <c:pt idx="11561">
                  <c:v>15.8954996971532</c:v>
                </c:pt>
                <c:pt idx="11562">
                  <c:v>15.896874621441601</c:v>
                </c:pt>
                <c:pt idx="11563">
                  <c:v>15.8982495457299</c:v>
                </c:pt>
                <c:pt idx="11564">
                  <c:v>15.8996244700182</c:v>
                </c:pt>
                <c:pt idx="11565">
                  <c:v>15.900999394306499</c:v>
                </c:pt>
                <c:pt idx="11566">
                  <c:v>15.9023743185948</c:v>
                </c:pt>
                <c:pt idx="11567">
                  <c:v>15.9037492428831</c:v>
                </c:pt>
                <c:pt idx="11568">
                  <c:v>15.905124167171399</c:v>
                </c:pt>
                <c:pt idx="11569">
                  <c:v>15.9064990914597</c:v>
                </c:pt>
                <c:pt idx="11570">
                  <c:v>15.907874015748</c:v>
                </c:pt>
                <c:pt idx="11571">
                  <c:v>15.909248940036299</c:v>
                </c:pt>
                <c:pt idx="11572">
                  <c:v>15.9106238643247</c:v>
                </c:pt>
                <c:pt idx="11573">
                  <c:v>15.911998788612999</c:v>
                </c:pt>
                <c:pt idx="11574">
                  <c:v>15.913373712901301</c:v>
                </c:pt>
                <c:pt idx="11575">
                  <c:v>15.9147486371896</c:v>
                </c:pt>
                <c:pt idx="11576">
                  <c:v>15.9161235614779</c:v>
                </c:pt>
                <c:pt idx="11577">
                  <c:v>15.917498485766201</c:v>
                </c:pt>
                <c:pt idx="11578">
                  <c:v>15.9188734100545</c:v>
                </c:pt>
                <c:pt idx="11579">
                  <c:v>15.9202483343428</c:v>
                </c:pt>
                <c:pt idx="11580">
                  <c:v>15.921623258631101</c:v>
                </c:pt>
                <c:pt idx="11581">
                  <c:v>15.9229981829194</c:v>
                </c:pt>
                <c:pt idx="11582">
                  <c:v>15.924373107207799</c:v>
                </c:pt>
                <c:pt idx="11583">
                  <c:v>15.9257480314961</c:v>
                </c:pt>
                <c:pt idx="11584">
                  <c:v>15.9271229557844</c:v>
                </c:pt>
                <c:pt idx="11585">
                  <c:v>15.928497880072699</c:v>
                </c:pt>
                <c:pt idx="11586">
                  <c:v>15.929872804361001</c:v>
                </c:pt>
                <c:pt idx="11587">
                  <c:v>15.9312477286493</c:v>
                </c:pt>
                <c:pt idx="11588">
                  <c:v>15.932622652937599</c:v>
                </c:pt>
                <c:pt idx="11589">
                  <c:v>15.933997577225901</c:v>
                </c:pt>
                <c:pt idx="11590">
                  <c:v>15.9353725015142</c:v>
                </c:pt>
                <c:pt idx="11591">
                  <c:v>15.936747425802499</c:v>
                </c:pt>
                <c:pt idx="11592">
                  <c:v>15.9381223500909</c:v>
                </c:pt>
                <c:pt idx="11593">
                  <c:v>15.9394972743792</c:v>
                </c:pt>
                <c:pt idx="11594">
                  <c:v>15.940872198667501</c:v>
                </c:pt>
                <c:pt idx="11595">
                  <c:v>15.9422471229558</c:v>
                </c:pt>
                <c:pt idx="11596">
                  <c:v>15.9436220472441</c:v>
                </c:pt>
                <c:pt idx="11597">
                  <c:v>15.944996971532399</c:v>
                </c:pt>
                <c:pt idx="11598">
                  <c:v>15.9463718958207</c:v>
                </c:pt>
                <c:pt idx="11599">
                  <c:v>15.947746820109</c:v>
                </c:pt>
                <c:pt idx="11600">
                  <c:v>15.949121744397299</c:v>
                </c:pt>
                <c:pt idx="11601">
                  <c:v>15.9504966686856</c:v>
                </c:pt>
                <c:pt idx="11602">
                  <c:v>15.951871592973999</c:v>
                </c:pt>
                <c:pt idx="11603">
                  <c:v>15.953246517262301</c:v>
                </c:pt>
                <c:pt idx="11604">
                  <c:v>15.9546214415506</c:v>
                </c:pt>
                <c:pt idx="11605">
                  <c:v>15.955996365838899</c:v>
                </c:pt>
                <c:pt idx="11606">
                  <c:v>15.957371290127201</c:v>
                </c:pt>
                <c:pt idx="11607">
                  <c:v>15.9587462144155</c:v>
                </c:pt>
                <c:pt idx="11608">
                  <c:v>15.9601211387038</c:v>
                </c:pt>
                <c:pt idx="11609">
                  <c:v>15.961496062992101</c:v>
                </c:pt>
                <c:pt idx="11610">
                  <c:v>15.9628709872804</c:v>
                </c:pt>
                <c:pt idx="11611">
                  <c:v>15.9642459115687</c:v>
                </c:pt>
                <c:pt idx="11612">
                  <c:v>15.9656208358571</c:v>
                </c:pt>
                <c:pt idx="11613">
                  <c:v>15.9669957601454</c:v>
                </c:pt>
                <c:pt idx="11614">
                  <c:v>15.968370684433699</c:v>
                </c:pt>
                <c:pt idx="11615">
                  <c:v>15.969745608722</c:v>
                </c:pt>
                <c:pt idx="11616">
                  <c:v>15.9711205330103</c:v>
                </c:pt>
                <c:pt idx="11617">
                  <c:v>15.972495457298599</c:v>
                </c:pt>
                <c:pt idx="11618">
                  <c:v>15.973870381586901</c:v>
                </c:pt>
                <c:pt idx="11619">
                  <c:v>15.9752453058752</c:v>
                </c:pt>
                <c:pt idx="11620">
                  <c:v>15.976620230163499</c:v>
                </c:pt>
                <c:pt idx="11621">
                  <c:v>15.977995154451801</c:v>
                </c:pt>
                <c:pt idx="11622">
                  <c:v>15.9793700787402</c:v>
                </c:pt>
                <c:pt idx="11623">
                  <c:v>15.980745003028501</c:v>
                </c:pt>
                <c:pt idx="11624">
                  <c:v>15.9821199273168</c:v>
                </c:pt>
                <c:pt idx="11625">
                  <c:v>15.9834948516051</c:v>
                </c:pt>
                <c:pt idx="11626">
                  <c:v>15.984869775893401</c:v>
                </c:pt>
                <c:pt idx="11627">
                  <c:v>15.9862447001817</c:v>
                </c:pt>
                <c:pt idx="11628">
                  <c:v>15.98761962447</c:v>
                </c:pt>
                <c:pt idx="11629">
                  <c:v>15.988994548758299</c:v>
                </c:pt>
                <c:pt idx="11630">
                  <c:v>15.9903694730466</c:v>
                </c:pt>
                <c:pt idx="11631">
                  <c:v>15.991744397334999</c:v>
                </c:pt>
                <c:pt idx="11632">
                  <c:v>15.993119321623301</c:v>
                </c:pt>
                <c:pt idx="11633">
                  <c:v>15.9944942459116</c:v>
                </c:pt>
                <c:pt idx="11634">
                  <c:v>15.995869170199899</c:v>
                </c:pt>
                <c:pt idx="11635">
                  <c:v>15.997244094488201</c:v>
                </c:pt>
                <c:pt idx="11636">
                  <c:v>15.9986190187765</c:v>
                </c:pt>
                <c:pt idx="11637">
                  <c:v>15.999993943064799</c:v>
                </c:pt>
                <c:pt idx="11638">
                  <c:v>16.001368867353101</c:v>
                </c:pt>
                <c:pt idx="11639">
                  <c:v>16.0027437916414</c:v>
                </c:pt>
                <c:pt idx="11640">
                  <c:v>16.0041187159297</c:v>
                </c:pt>
                <c:pt idx="11641">
                  <c:v>16.005493640218099</c:v>
                </c:pt>
                <c:pt idx="11642">
                  <c:v>16.006868564506401</c:v>
                </c:pt>
                <c:pt idx="11643">
                  <c:v>16.008243488794701</c:v>
                </c:pt>
                <c:pt idx="11644">
                  <c:v>16.009618413083</c:v>
                </c:pt>
                <c:pt idx="11645">
                  <c:v>16.0109933373713</c:v>
                </c:pt>
                <c:pt idx="11646">
                  <c:v>16.012368261659599</c:v>
                </c:pt>
                <c:pt idx="11647">
                  <c:v>16.013743185947899</c:v>
                </c:pt>
                <c:pt idx="11648">
                  <c:v>16.015118110236202</c:v>
                </c:pt>
                <c:pt idx="11649">
                  <c:v>16.016493034524501</c:v>
                </c:pt>
                <c:pt idx="11650">
                  <c:v>16.017867958812801</c:v>
                </c:pt>
                <c:pt idx="11651">
                  <c:v>16.019242883101199</c:v>
                </c:pt>
                <c:pt idx="11652">
                  <c:v>16.020617807389499</c:v>
                </c:pt>
                <c:pt idx="11653">
                  <c:v>16.021992731677798</c:v>
                </c:pt>
                <c:pt idx="11654">
                  <c:v>16.023367655966101</c:v>
                </c:pt>
                <c:pt idx="11655">
                  <c:v>16.024742580254401</c:v>
                </c:pt>
                <c:pt idx="11656">
                  <c:v>16.0261175045427</c:v>
                </c:pt>
                <c:pt idx="11657">
                  <c:v>16.027492428831</c:v>
                </c:pt>
                <c:pt idx="11658">
                  <c:v>16.028867353119299</c:v>
                </c:pt>
                <c:pt idx="11659">
                  <c:v>16.030242277407599</c:v>
                </c:pt>
                <c:pt idx="11660">
                  <c:v>16.031617201695902</c:v>
                </c:pt>
                <c:pt idx="11661">
                  <c:v>16.0329921259843</c:v>
                </c:pt>
                <c:pt idx="11662">
                  <c:v>16.0343670502726</c:v>
                </c:pt>
                <c:pt idx="11663">
                  <c:v>16.035741974560899</c:v>
                </c:pt>
                <c:pt idx="11664">
                  <c:v>16.037116898849199</c:v>
                </c:pt>
                <c:pt idx="11665">
                  <c:v>16.038491823137502</c:v>
                </c:pt>
                <c:pt idx="11666">
                  <c:v>16.039866747425801</c:v>
                </c:pt>
                <c:pt idx="11667">
                  <c:v>16.041241671714101</c:v>
                </c:pt>
                <c:pt idx="11668">
                  <c:v>16.0426165960024</c:v>
                </c:pt>
                <c:pt idx="11669">
                  <c:v>16.0439915202907</c:v>
                </c:pt>
                <c:pt idx="11670">
                  <c:v>16.045366444578999</c:v>
                </c:pt>
                <c:pt idx="11671">
                  <c:v>16.046741368867401</c:v>
                </c:pt>
                <c:pt idx="11672">
                  <c:v>16.048116293155701</c:v>
                </c:pt>
                <c:pt idx="11673">
                  <c:v>16.049491217444</c:v>
                </c:pt>
                <c:pt idx="11674">
                  <c:v>16.0508661417323</c:v>
                </c:pt>
                <c:pt idx="11675">
                  <c:v>16.052241066020599</c:v>
                </c:pt>
                <c:pt idx="11676">
                  <c:v>16.053615990308899</c:v>
                </c:pt>
                <c:pt idx="11677">
                  <c:v>16.054990914597202</c:v>
                </c:pt>
                <c:pt idx="11678">
                  <c:v>16.056365838885501</c:v>
                </c:pt>
                <c:pt idx="11679">
                  <c:v>16.057740763173801</c:v>
                </c:pt>
                <c:pt idx="11680">
                  <c:v>16.0591156874621</c:v>
                </c:pt>
                <c:pt idx="11681">
                  <c:v>16.060490611750499</c:v>
                </c:pt>
                <c:pt idx="11682">
                  <c:v>16.061865536038798</c:v>
                </c:pt>
                <c:pt idx="11683">
                  <c:v>16.063240460327101</c:v>
                </c:pt>
                <c:pt idx="11684">
                  <c:v>16.064615384615401</c:v>
                </c:pt>
                <c:pt idx="11685">
                  <c:v>16.0659903089037</c:v>
                </c:pt>
                <c:pt idx="11686">
                  <c:v>16.067365233192</c:v>
                </c:pt>
                <c:pt idx="11687">
                  <c:v>16.068740157480299</c:v>
                </c:pt>
                <c:pt idx="11688">
                  <c:v>16.070115081768598</c:v>
                </c:pt>
                <c:pt idx="11689">
                  <c:v>16.071490006056901</c:v>
                </c:pt>
                <c:pt idx="11690">
                  <c:v>16.072864930345201</c:v>
                </c:pt>
                <c:pt idx="11691">
                  <c:v>16.0742398546336</c:v>
                </c:pt>
                <c:pt idx="11692">
                  <c:v>16.075614778921899</c:v>
                </c:pt>
                <c:pt idx="11693">
                  <c:v>16.076989703210199</c:v>
                </c:pt>
                <c:pt idx="11694">
                  <c:v>16.078364627498502</c:v>
                </c:pt>
                <c:pt idx="11695">
                  <c:v>16.079739551786801</c:v>
                </c:pt>
                <c:pt idx="11696">
                  <c:v>16.081114476075101</c:v>
                </c:pt>
                <c:pt idx="11697">
                  <c:v>16.0824894003634</c:v>
                </c:pt>
                <c:pt idx="11698">
                  <c:v>16.083864324651699</c:v>
                </c:pt>
                <c:pt idx="11699">
                  <c:v>16.085239248939999</c:v>
                </c:pt>
                <c:pt idx="11700">
                  <c:v>16.086614173228298</c:v>
                </c:pt>
                <c:pt idx="11701">
                  <c:v>16.087989097516701</c:v>
                </c:pt>
                <c:pt idx="11702">
                  <c:v>16.089364021805</c:v>
                </c:pt>
                <c:pt idx="11703">
                  <c:v>16.0907389460933</c:v>
                </c:pt>
                <c:pt idx="11704">
                  <c:v>16.092113870381599</c:v>
                </c:pt>
                <c:pt idx="11705">
                  <c:v>16.093488794669899</c:v>
                </c:pt>
                <c:pt idx="11706">
                  <c:v>16.094863718958202</c:v>
                </c:pt>
                <c:pt idx="11707">
                  <c:v>16.096238643246501</c:v>
                </c:pt>
                <c:pt idx="11708">
                  <c:v>16.0976135675348</c:v>
                </c:pt>
                <c:pt idx="11709">
                  <c:v>16.0989884918231</c:v>
                </c:pt>
                <c:pt idx="11710">
                  <c:v>16.100363416111499</c:v>
                </c:pt>
                <c:pt idx="11711">
                  <c:v>16.101738340399798</c:v>
                </c:pt>
                <c:pt idx="11712">
                  <c:v>16.103113264688101</c:v>
                </c:pt>
                <c:pt idx="11713">
                  <c:v>16.104488188976401</c:v>
                </c:pt>
                <c:pt idx="11714">
                  <c:v>16.1058631132647</c:v>
                </c:pt>
                <c:pt idx="11715">
                  <c:v>16.107238037553</c:v>
                </c:pt>
                <c:pt idx="11716">
                  <c:v>16.108612961841299</c:v>
                </c:pt>
                <c:pt idx="11717">
                  <c:v>16.109987886129598</c:v>
                </c:pt>
                <c:pt idx="11718">
                  <c:v>16.111362810417901</c:v>
                </c:pt>
                <c:pt idx="11719">
                  <c:v>16.112737734706201</c:v>
                </c:pt>
                <c:pt idx="11720">
                  <c:v>16.1141126589946</c:v>
                </c:pt>
                <c:pt idx="11721">
                  <c:v>16.115487583282899</c:v>
                </c:pt>
                <c:pt idx="11722">
                  <c:v>16.116862507571199</c:v>
                </c:pt>
                <c:pt idx="11723">
                  <c:v>16.118237431859502</c:v>
                </c:pt>
                <c:pt idx="11724">
                  <c:v>16.119612356147801</c:v>
                </c:pt>
                <c:pt idx="11725">
                  <c:v>16.120987280436101</c:v>
                </c:pt>
                <c:pt idx="11726">
                  <c:v>16.1223622047244</c:v>
                </c:pt>
                <c:pt idx="11727">
                  <c:v>16.123737129012699</c:v>
                </c:pt>
                <c:pt idx="11728">
                  <c:v>16.125112053300999</c:v>
                </c:pt>
                <c:pt idx="11729">
                  <c:v>16.126486977589298</c:v>
                </c:pt>
                <c:pt idx="11730">
                  <c:v>16.127861901877701</c:v>
                </c:pt>
                <c:pt idx="11731">
                  <c:v>16.129236826166</c:v>
                </c:pt>
                <c:pt idx="11732">
                  <c:v>16.1306117504543</c:v>
                </c:pt>
                <c:pt idx="11733">
                  <c:v>16.131986674742599</c:v>
                </c:pt>
                <c:pt idx="11734">
                  <c:v>16.133361599030899</c:v>
                </c:pt>
                <c:pt idx="11735">
                  <c:v>16.134736523319201</c:v>
                </c:pt>
                <c:pt idx="11736">
                  <c:v>16.136111447607501</c:v>
                </c:pt>
                <c:pt idx="11737">
                  <c:v>16.1374863718958</c:v>
                </c:pt>
                <c:pt idx="11738">
                  <c:v>16.1388612961841</c:v>
                </c:pt>
                <c:pt idx="11739">
                  <c:v>16.140236220472399</c:v>
                </c:pt>
                <c:pt idx="11740">
                  <c:v>16.141611144760802</c:v>
                </c:pt>
                <c:pt idx="11741">
                  <c:v>16.142986069049101</c:v>
                </c:pt>
                <c:pt idx="11742">
                  <c:v>16.144360993337401</c:v>
                </c:pt>
                <c:pt idx="11743">
                  <c:v>16.1457359176257</c:v>
                </c:pt>
                <c:pt idx="11744">
                  <c:v>16.147110841913999</c:v>
                </c:pt>
                <c:pt idx="11745">
                  <c:v>16.148485766202299</c:v>
                </c:pt>
                <c:pt idx="11746">
                  <c:v>16.149860690490598</c:v>
                </c:pt>
                <c:pt idx="11747">
                  <c:v>16.151235614778901</c:v>
                </c:pt>
                <c:pt idx="11748">
                  <c:v>16.152610539067201</c:v>
                </c:pt>
                <c:pt idx="11749">
                  <c:v>16.1539854633555</c:v>
                </c:pt>
                <c:pt idx="11750">
                  <c:v>16.155360387643899</c:v>
                </c:pt>
                <c:pt idx="11751">
                  <c:v>16.156735311932199</c:v>
                </c:pt>
                <c:pt idx="11752">
                  <c:v>16.158110236220502</c:v>
                </c:pt>
                <c:pt idx="11753">
                  <c:v>16.159485160508801</c:v>
                </c:pt>
                <c:pt idx="11754">
                  <c:v>16.1608600847971</c:v>
                </c:pt>
                <c:pt idx="11755">
                  <c:v>16.1622350090854</c:v>
                </c:pt>
                <c:pt idx="11756">
                  <c:v>16.163609933373699</c:v>
                </c:pt>
                <c:pt idx="11757">
                  <c:v>16.164984857661999</c:v>
                </c:pt>
                <c:pt idx="11758">
                  <c:v>16.166359781950302</c:v>
                </c:pt>
                <c:pt idx="11759">
                  <c:v>16.167734706238601</c:v>
                </c:pt>
                <c:pt idx="11760">
                  <c:v>16.169109630527</c:v>
                </c:pt>
                <c:pt idx="11761">
                  <c:v>16.1704845548153</c:v>
                </c:pt>
                <c:pt idx="11762">
                  <c:v>16.171859479103599</c:v>
                </c:pt>
                <c:pt idx="11763">
                  <c:v>16.173234403391898</c:v>
                </c:pt>
                <c:pt idx="11764">
                  <c:v>16.174609327680201</c:v>
                </c:pt>
                <c:pt idx="11765">
                  <c:v>16.175984251968501</c:v>
                </c:pt>
                <c:pt idx="11766">
                  <c:v>16.1773591762568</c:v>
                </c:pt>
                <c:pt idx="11767">
                  <c:v>16.1787341005451</c:v>
                </c:pt>
                <c:pt idx="11768">
                  <c:v>16.180109024833399</c:v>
                </c:pt>
                <c:pt idx="11769">
                  <c:v>16.181483949121699</c:v>
                </c:pt>
                <c:pt idx="11770">
                  <c:v>16.182858873410101</c:v>
                </c:pt>
                <c:pt idx="11771">
                  <c:v>16.184233797698401</c:v>
                </c:pt>
                <c:pt idx="11772">
                  <c:v>16.1856087219867</c:v>
                </c:pt>
                <c:pt idx="11773">
                  <c:v>16.186983646274999</c:v>
                </c:pt>
                <c:pt idx="11774">
                  <c:v>16.188358570563299</c:v>
                </c:pt>
                <c:pt idx="11775">
                  <c:v>16.189733494851598</c:v>
                </c:pt>
                <c:pt idx="11776">
                  <c:v>16.191108419139901</c:v>
                </c:pt>
                <c:pt idx="11777">
                  <c:v>16.192483343428201</c:v>
                </c:pt>
                <c:pt idx="11778">
                  <c:v>16.1938582677165</c:v>
                </c:pt>
                <c:pt idx="11779">
                  <c:v>16.1952331920048</c:v>
                </c:pt>
                <c:pt idx="11780">
                  <c:v>16.196608116293199</c:v>
                </c:pt>
                <c:pt idx="11781">
                  <c:v>16.197983040581502</c:v>
                </c:pt>
                <c:pt idx="11782">
                  <c:v>16.199357964869801</c:v>
                </c:pt>
                <c:pt idx="11783">
                  <c:v>16.2007328891581</c:v>
                </c:pt>
                <c:pt idx="11784">
                  <c:v>16.2021078134464</c:v>
                </c:pt>
                <c:pt idx="11785">
                  <c:v>16.203482737734699</c:v>
                </c:pt>
                <c:pt idx="11786">
                  <c:v>16.204857662022999</c:v>
                </c:pt>
                <c:pt idx="11787">
                  <c:v>16.206232586311302</c:v>
                </c:pt>
                <c:pt idx="11788">
                  <c:v>16.207607510599601</c:v>
                </c:pt>
                <c:pt idx="11789">
                  <c:v>16.208982434888</c:v>
                </c:pt>
                <c:pt idx="11790">
                  <c:v>16.210357359176299</c:v>
                </c:pt>
                <c:pt idx="11791">
                  <c:v>16.211732283464599</c:v>
                </c:pt>
                <c:pt idx="11792">
                  <c:v>16.213107207752898</c:v>
                </c:pt>
                <c:pt idx="11793">
                  <c:v>16.214482132041201</c:v>
                </c:pt>
                <c:pt idx="11794">
                  <c:v>16.215857056329501</c:v>
                </c:pt>
                <c:pt idx="11795">
                  <c:v>16.2172319806178</c:v>
                </c:pt>
                <c:pt idx="11796">
                  <c:v>16.2186069049061</c:v>
                </c:pt>
                <c:pt idx="11797">
                  <c:v>16.219981829194399</c:v>
                </c:pt>
                <c:pt idx="11798">
                  <c:v>16.221356753482699</c:v>
                </c:pt>
                <c:pt idx="11799">
                  <c:v>16.222731677771002</c:v>
                </c:pt>
                <c:pt idx="11800">
                  <c:v>16.2241066020594</c:v>
                </c:pt>
                <c:pt idx="11801">
                  <c:v>16.2254815263477</c:v>
                </c:pt>
                <c:pt idx="11802">
                  <c:v>16.226856450635999</c:v>
                </c:pt>
                <c:pt idx="11803">
                  <c:v>16.228231374924299</c:v>
                </c:pt>
                <c:pt idx="11804">
                  <c:v>16.229606299212598</c:v>
                </c:pt>
                <c:pt idx="11805">
                  <c:v>16.230981223500901</c:v>
                </c:pt>
                <c:pt idx="11806">
                  <c:v>16.232356147789201</c:v>
                </c:pt>
                <c:pt idx="11807">
                  <c:v>16.2337310720775</c:v>
                </c:pt>
                <c:pt idx="11808">
                  <c:v>16.2351059963658</c:v>
                </c:pt>
                <c:pt idx="11809">
                  <c:v>16.236480920654198</c:v>
                </c:pt>
                <c:pt idx="11810">
                  <c:v>16.237855844942501</c:v>
                </c:pt>
                <c:pt idx="11811">
                  <c:v>16.239230769230801</c:v>
                </c:pt>
                <c:pt idx="11812">
                  <c:v>16.2406056935191</c:v>
                </c:pt>
                <c:pt idx="11813">
                  <c:v>16.2419806178074</c:v>
                </c:pt>
                <c:pt idx="11814">
                  <c:v>16.243355542095699</c:v>
                </c:pt>
                <c:pt idx="11815">
                  <c:v>16.244730466383999</c:v>
                </c:pt>
                <c:pt idx="11816">
                  <c:v>16.246105390672302</c:v>
                </c:pt>
                <c:pt idx="11817">
                  <c:v>16.247480314960601</c:v>
                </c:pt>
                <c:pt idx="11818">
                  <c:v>16.248855239248901</c:v>
                </c:pt>
                <c:pt idx="11819">
                  <c:v>16.250230163537299</c:v>
                </c:pt>
                <c:pt idx="11820">
                  <c:v>16.251605087825599</c:v>
                </c:pt>
                <c:pt idx="11821">
                  <c:v>16.252980012113898</c:v>
                </c:pt>
                <c:pt idx="11822">
                  <c:v>16.254354936402201</c:v>
                </c:pt>
                <c:pt idx="11823">
                  <c:v>16.255729860690501</c:v>
                </c:pt>
                <c:pt idx="11824">
                  <c:v>16.2571047849788</c:v>
                </c:pt>
                <c:pt idx="11825">
                  <c:v>16.2584797092671</c:v>
                </c:pt>
                <c:pt idx="11826">
                  <c:v>16.259854633555399</c:v>
                </c:pt>
                <c:pt idx="11827">
                  <c:v>16.261229557843699</c:v>
                </c:pt>
                <c:pt idx="11828">
                  <c:v>16.262604482132001</c:v>
                </c:pt>
                <c:pt idx="11829">
                  <c:v>16.2639794064204</c:v>
                </c:pt>
                <c:pt idx="11830">
                  <c:v>16.2653543307087</c:v>
                </c:pt>
                <c:pt idx="11831">
                  <c:v>16.266729254996999</c:v>
                </c:pt>
                <c:pt idx="11832">
                  <c:v>16.268104179285299</c:v>
                </c:pt>
                <c:pt idx="11833">
                  <c:v>16.269479103573602</c:v>
                </c:pt>
                <c:pt idx="11834">
                  <c:v>16.270854027861901</c:v>
                </c:pt>
                <c:pt idx="11835">
                  <c:v>16.272228952150201</c:v>
                </c:pt>
                <c:pt idx="11836">
                  <c:v>16.2736038764385</c:v>
                </c:pt>
                <c:pt idx="11837">
                  <c:v>16.274978800726799</c:v>
                </c:pt>
                <c:pt idx="11838">
                  <c:v>16.276353725015099</c:v>
                </c:pt>
                <c:pt idx="11839">
                  <c:v>16.277728649303501</c:v>
                </c:pt>
                <c:pt idx="11840">
                  <c:v>16.279103573591801</c:v>
                </c:pt>
                <c:pt idx="11841">
                  <c:v>16.2804784978801</c:v>
                </c:pt>
                <c:pt idx="11842">
                  <c:v>16.2818534221684</c:v>
                </c:pt>
                <c:pt idx="11843">
                  <c:v>16.283228346456699</c:v>
                </c:pt>
                <c:pt idx="11844">
                  <c:v>16.284603270744999</c:v>
                </c:pt>
                <c:pt idx="11845">
                  <c:v>16.285978195033302</c:v>
                </c:pt>
                <c:pt idx="11846">
                  <c:v>16.287353119321601</c:v>
                </c:pt>
                <c:pt idx="11847">
                  <c:v>16.2887280436099</c:v>
                </c:pt>
                <c:pt idx="11848">
                  <c:v>16.2901029678982</c:v>
                </c:pt>
                <c:pt idx="11849">
                  <c:v>16.291477892186599</c:v>
                </c:pt>
                <c:pt idx="11850">
                  <c:v>16.292852816474898</c:v>
                </c:pt>
                <c:pt idx="11851">
                  <c:v>16.294227740763201</c:v>
                </c:pt>
                <c:pt idx="11852">
                  <c:v>16.295602665051501</c:v>
                </c:pt>
                <c:pt idx="11853">
                  <c:v>16.2969775893398</c:v>
                </c:pt>
                <c:pt idx="11854">
                  <c:v>16.2983525136281</c:v>
                </c:pt>
                <c:pt idx="11855">
                  <c:v>16.299727437916399</c:v>
                </c:pt>
                <c:pt idx="11856">
                  <c:v>16.301102362204698</c:v>
                </c:pt>
                <c:pt idx="11857">
                  <c:v>16.302477286493001</c:v>
                </c:pt>
                <c:pt idx="11858">
                  <c:v>16.303852210781301</c:v>
                </c:pt>
                <c:pt idx="11859">
                  <c:v>16.3052271350697</c:v>
                </c:pt>
                <c:pt idx="11860">
                  <c:v>16.306602059357999</c:v>
                </c:pt>
                <c:pt idx="11861">
                  <c:v>16.307976983646299</c:v>
                </c:pt>
                <c:pt idx="11862">
                  <c:v>16.309351907934602</c:v>
                </c:pt>
                <c:pt idx="11863">
                  <c:v>16.310726832222901</c:v>
                </c:pt>
                <c:pt idx="11864">
                  <c:v>16.312101756511201</c:v>
                </c:pt>
                <c:pt idx="11865">
                  <c:v>16.3134766807995</c:v>
                </c:pt>
                <c:pt idx="11866">
                  <c:v>16.314851605087799</c:v>
                </c:pt>
                <c:pt idx="11867">
                  <c:v>16.316226529376099</c:v>
                </c:pt>
                <c:pt idx="11868">
                  <c:v>16.317601453664398</c:v>
                </c:pt>
                <c:pt idx="11869">
                  <c:v>16.318976377952801</c:v>
                </c:pt>
                <c:pt idx="11870">
                  <c:v>16.3203513022411</c:v>
                </c:pt>
                <c:pt idx="11871">
                  <c:v>16.3217262265294</c:v>
                </c:pt>
                <c:pt idx="11872">
                  <c:v>16.323101150817699</c:v>
                </c:pt>
                <c:pt idx="11873">
                  <c:v>16.324476075105999</c:v>
                </c:pt>
                <c:pt idx="11874">
                  <c:v>16.325850999394302</c:v>
                </c:pt>
                <c:pt idx="11875">
                  <c:v>16.327225923682601</c:v>
                </c:pt>
                <c:pt idx="11876">
                  <c:v>16.3286008479709</c:v>
                </c:pt>
                <c:pt idx="11877">
                  <c:v>16.3299757722592</c:v>
                </c:pt>
                <c:pt idx="11878">
                  <c:v>16.331350696547599</c:v>
                </c:pt>
                <c:pt idx="11879">
                  <c:v>16.332725620835902</c:v>
                </c:pt>
                <c:pt idx="11880">
                  <c:v>16.334100545124201</c:v>
                </c:pt>
                <c:pt idx="11881">
                  <c:v>16.335475469412501</c:v>
                </c:pt>
                <c:pt idx="11882">
                  <c:v>16.3368503937008</c:v>
                </c:pt>
                <c:pt idx="11883">
                  <c:v>16.338225317989099</c:v>
                </c:pt>
                <c:pt idx="11884">
                  <c:v>16.339600242277399</c:v>
                </c:pt>
                <c:pt idx="11885">
                  <c:v>16.340975166565698</c:v>
                </c:pt>
                <c:pt idx="11886">
                  <c:v>16.342350090854001</c:v>
                </c:pt>
                <c:pt idx="11887">
                  <c:v>16.343725015142301</c:v>
                </c:pt>
                <c:pt idx="11888">
                  <c:v>16.3450999394306</c:v>
                </c:pt>
                <c:pt idx="11889">
                  <c:v>16.346474863718999</c:v>
                </c:pt>
                <c:pt idx="11890">
                  <c:v>16.347849788007299</c:v>
                </c:pt>
                <c:pt idx="11891">
                  <c:v>16.349224712295602</c:v>
                </c:pt>
                <c:pt idx="11892">
                  <c:v>16.350599636583901</c:v>
                </c:pt>
                <c:pt idx="11893">
                  <c:v>16.3519745608722</c:v>
                </c:pt>
                <c:pt idx="11894">
                  <c:v>16.3533494851605</c:v>
                </c:pt>
                <c:pt idx="11895">
                  <c:v>16.354724409448799</c:v>
                </c:pt>
                <c:pt idx="11896">
                  <c:v>16.356099333737099</c:v>
                </c:pt>
                <c:pt idx="11897">
                  <c:v>16.357474258025398</c:v>
                </c:pt>
                <c:pt idx="11898">
                  <c:v>16.358849182313801</c:v>
                </c:pt>
                <c:pt idx="11899">
                  <c:v>16.3602241066021</c:v>
                </c:pt>
                <c:pt idx="11900">
                  <c:v>16.3615990308904</c:v>
                </c:pt>
                <c:pt idx="11901">
                  <c:v>16.362973955178699</c:v>
                </c:pt>
                <c:pt idx="11902">
                  <c:v>16.364348879466998</c:v>
                </c:pt>
                <c:pt idx="11903">
                  <c:v>16.365723803755301</c:v>
                </c:pt>
                <c:pt idx="11904">
                  <c:v>16.367098728043601</c:v>
                </c:pt>
                <c:pt idx="11905">
                  <c:v>16.3684736523319</c:v>
                </c:pt>
                <c:pt idx="11906">
                  <c:v>16.3698485766202</c:v>
                </c:pt>
                <c:pt idx="11907">
                  <c:v>16.371223500908499</c:v>
                </c:pt>
                <c:pt idx="11908">
                  <c:v>16.372598425196902</c:v>
                </c:pt>
                <c:pt idx="11909">
                  <c:v>16.373973349485201</c:v>
                </c:pt>
                <c:pt idx="11910">
                  <c:v>16.375348273773501</c:v>
                </c:pt>
                <c:pt idx="11911">
                  <c:v>16.3767231980618</c:v>
                </c:pt>
                <c:pt idx="11912">
                  <c:v>16.378098122350099</c:v>
                </c:pt>
                <c:pt idx="11913">
                  <c:v>16.379473046638399</c:v>
                </c:pt>
                <c:pt idx="11914">
                  <c:v>16.380847970926698</c:v>
                </c:pt>
                <c:pt idx="11915">
                  <c:v>16.382222895215001</c:v>
                </c:pt>
                <c:pt idx="11916">
                  <c:v>16.383597819503301</c:v>
                </c:pt>
                <c:pt idx="11917">
                  <c:v>16.3849727437916</c:v>
                </c:pt>
                <c:pt idx="11918">
                  <c:v>16.386347668079999</c:v>
                </c:pt>
                <c:pt idx="11919">
                  <c:v>16.387722592368299</c:v>
                </c:pt>
                <c:pt idx="11920">
                  <c:v>16.389097516656602</c:v>
                </c:pt>
                <c:pt idx="11921">
                  <c:v>16.390472440944901</c:v>
                </c:pt>
                <c:pt idx="11922">
                  <c:v>16.3918473652332</c:v>
                </c:pt>
                <c:pt idx="11923">
                  <c:v>16.3932222895215</c:v>
                </c:pt>
                <c:pt idx="11924">
                  <c:v>16.394597213809799</c:v>
                </c:pt>
                <c:pt idx="11925">
                  <c:v>16.395972138098099</c:v>
                </c:pt>
                <c:pt idx="11926">
                  <c:v>16.397347062386402</c:v>
                </c:pt>
                <c:pt idx="11927">
                  <c:v>16.398721986674701</c:v>
                </c:pt>
                <c:pt idx="11928">
                  <c:v>16.4000969109631</c:v>
                </c:pt>
                <c:pt idx="11929">
                  <c:v>16.4014718352514</c:v>
                </c:pt>
                <c:pt idx="11930">
                  <c:v>16.402846759539699</c:v>
                </c:pt>
                <c:pt idx="11931">
                  <c:v>16.404221683827998</c:v>
                </c:pt>
                <c:pt idx="11932">
                  <c:v>16.405596608116301</c:v>
                </c:pt>
                <c:pt idx="11933">
                  <c:v>16.406971532404601</c:v>
                </c:pt>
                <c:pt idx="11934">
                  <c:v>16.4083464566929</c:v>
                </c:pt>
                <c:pt idx="11935">
                  <c:v>16.4097213809812</c:v>
                </c:pt>
                <c:pt idx="11936">
                  <c:v>16.411096305269499</c:v>
                </c:pt>
                <c:pt idx="11937">
                  <c:v>16.412471229557799</c:v>
                </c:pt>
                <c:pt idx="11938">
                  <c:v>16.413846153846201</c:v>
                </c:pt>
                <c:pt idx="11939">
                  <c:v>16.4152210781345</c:v>
                </c:pt>
                <c:pt idx="11940">
                  <c:v>16.4165960024228</c:v>
                </c:pt>
                <c:pt idx="11941">
                  <c:v>16.417970926711099</c:v>
                </c:pt>
                <c:pt idx="11942">
                  <c:v>16.419345850999399</c:v>
                </c:pt>
                <c:pt idx="11943">
                  <c:v>16.420720775287698</c:v>
                </c:pt>
                <c:pt idx="11944">
                  <c:v>16.422095699576001</c:v>
                </c:pt>
                <c:pt idx="11945">
                  <c:v>16.423470623864301</c:v>
                </c:pt>
                <c:pt idx="11946">
                  <c:v>16.4248455481526</c:v>
                </c:pt>
                <c:pt idx="11947">
                  <c:v>16.4262204724409</c:v>
                </c:pt>
                <c:pt idx="11948">
                  <c:v>16.427595396729298</c:v>
                </c:pt>
                <c:pt idx="11949">
                  <c:v>16.428970321017601</c:v>
                </c:pt>
                <c:pt idx="11950">
                  <c:v>16.430345245305901</c:v>
                </c:pt>
                <c:pt idx="11951">
                  <c:v>16.4317201695942</c:v>
                </c:pt>
                <c:pt idx="11952">
                  <c:v>16.4330950938825</c:v>
                </c:pt>
                <c:pt idx="11953">
                  <c:v>16.434470018170799</c:v>
                </c:pt>
                <c:pt idx="11954">
                  <c:v>16.435844942459099</c:v>
                </c:pt>
                <c:pt idx="11955">
                  <c:v>16.437219866747402</c:v>
                </c:pt>
                <c:pt idx="11956">
                  <c:v>16.438594791035701</c:v>
                </c:pt>
                <c:pt idx="11957">
                  <c:v>16.439969715324001</c:v>
                </c:pt>
                <c:pt idx="11958">
                  <c:v>16.441344639612399</c:v>
                </c:pt>
                <c:pt idx="11959">
                  <c:v>16.442719563900699</c:v>
                </c:pt>
                <c:pt idx="11960">
                  <c:v>16.444094488188998</c:v>
                </c:pt>
                <c:pt idx="11961">
                  <c:v>16.445469412477301</c:v>
                </c:pt>
                <c:pt idx="11962">
                  <c:v>16.446844336765601</c:v>
                </c:pt>
                <c:pt idx="11963">
                  <c:v>16.4482192610539</c:v>
                </c:pt>
                <c:pt idx="11964">
                  <c:v>16.4495941853422</c:v>
                </c:pt>
                <c:pt idx="11965">
                  <c:v>16.450969109630499</c:v>
                </c:pt>
                <c:pt idx="11966">
                  <c:v>16.452344033918799</c:v>
                </c:pt>
                <c:pt idx="11967">
                  <c:v>16.453718958207102</c:v>
                </c:pt>
                <c:pt idx="11968">
                  <c:v>16.4550938824955</c:v>
                </c:pt>
                <c:pt idx="11969">
                  <c:v>16.4564688067838</c:v>
                </c:pt>
                <c:pt idx="11970">
                  <c:v>16.457843731072099</c:v>
                </c:pt>
                <c:pt idx="11971">
                  <c:v>16.459218655360399</c:v>
                </c:pt>
                <c:pt idx="11972">
                  <c:v>16.460593579648702</c:v>
                </c:pt>
                <c:pt idx="11973">
                  <c:v>16.461968503937001</c:v>
                </c:pt>
                <c:pt idx="11974">
                  <c:v>16.463343428225301</c:v>
                </c:pt>
                <c:pt idx="11975">
                  <c:v>16.4647183525136</c:v>
                </c:pt>
                <c:pt idx="11976">
                  <c:v>16.466093276801899</c:v>
                </c:pt>
                <c:pt idx="11977">
                  <c:v>16.467468201090298</c:v>
                </c:pt>
                <c:pt idx="11978">
                  <c:v>16.468843125378601</c:v>
                </c:pt>
                <c:pt idx="11979">
                  <c:v>16.470218049666901</c:v>
                </c:pt>
                <c:pt idx="11980">
                  <c:v>16.4715929739552</c:v>
                </c:pt>
                <c:pt idx="11981">
                  <c:v>16.4729678982435</c:v>
                </c:pt>
                <c:pt idx="11982">
                  <c:v>16.474342822531799</c:v>
                </c:pt>
                <c:pt idx="11983">
                  <c:v>16.475717746820099</c:v>
                </c:pt>
                <c:pt idx="11984">
                  <c:v>16.477092671108402</c:v>
                </c:pt>
                <c:pt idx="11985">
                  <c:v>16.478467595396701</c:v>
                </c:pt>
                <c:pt idx="11986">
                  <c:v>16.479842519685</c:v>
                </c:pt>
                <c:pt idx="11987">
                  <c:v>16.481217443973399</c:v>
                </c:pt>
                <c:pt idx="11988">
                  <c:v>16.482592368261699</c:v>
                </c:pt>
                <c:pt idx="11989">
                  <c:v>16.483967292549998</c:v>
                </c:pt>
                <c:pt idx="11990">
                  <c:v>16.485342216838301</c:v>
                </c:pt>
                <c:pt idx="11991">
                  <c:v>16.486717141126601</c:v>
                </c:pt>
                <c:pt idx="11992">
                  <c:v>16.4880920654149</c:v>
                </c:pt>
                <c:pt idx="11993">
                  <c:v>16.4894669897032</c:v>
                </c:pt>
                <c:pt idx="11994">
                  <c:v>16.490841913991499</c:v>
                </c:pt>
                <c:pt idx="11995">
                  <c:v>16.492216838279798</c:v>
                </c:pt>
                <c:pt idx="11996">
                  <c:v>16.493591762568101</c:v>
                </c:pt>
                <c:pt idx="11997">
                  <c:v>16.4949666868565</c:v>
                </c:pt>
                <c:pt idx="11998">
                  <c:v>16.4963416111448</c:v>
                </c:pt>
                <c:pt idx="11999">
                  <c:v>16.497716535433099</c:v>
                </c:pt>
                <c:pt idx="12000">
                  <c:v>16.499091459721399</c:v>
                </c:pt>
                <c:pt idx="12001">
                  <c:v>16.500466384009702</c:v>
                </c:pt>
                <c:pt idx="12002">
                  <c:v>16.501841308298001</c:v>
                </c:pt>
                <c:pt idx="12003">
                  <c:v>16.503216232586301</c:v>
                </c:pt>
                <c:pt idx="12004">
                  <c:v>16.5045911568746</c:v>
                </c:pt>
                <c:pt idx="12005">
                  <c:v>16.505966081162899</c:v>
                </c:pt>
                <c:pt idx="12006">
                  <c:v>16.507341005451199</c:v>
                </c:pt>
                <c:pt idx="12007">
                  <c:v>16.508715929739601</c:v>
                </c:pt>
                <c:pt idx="12008">
                  <c:v>16.510090854027901</c:v>
                </c:pt>
                <c:pt idx="12009">
                  <c:v>16.5114657783162</c:v>
                </c:pt>
                <c:pt idx="12010">
                  <c:v>16.5128407026045</c:v>
                </c:pt>
                <c:pt idx="12011">
                  <c:v>16.514215626892799</c:v>
                </c:pt>
                <c:pt idx="12012">
                  <c:v>16.515590551181099</c:v>
                </c:pt>
                <c:pt idx="12013">
                  <c:v>16.516965475469402</c:v>
                </c:pt>
                <c:pt idx="12014">
                  <c:v>16.518340399757701</c:v>
                </c:pt>
                <c:pt idx="12015">
                  <c:v>16.519715324046</c:v>
                </c:pt>
                <c:pt idx="12016">
                  <c:v>16.5210902483343</c:v>
                </c:pt>
                <c:pt idx="12017">
                  <c:v>16.522465172622699</c:v>
                </c:pt>
                <c:pt idx="12018">
                  <c:v>16.523840096911002</c:v>
                </c:pt>
                <c:pt idx="12019">
                  <c:v>16.525215021199301</c:v>
                </c:pt>
                <c:pt idx="12020">
                  <c:v>16.526589945487601</c:v>
                </c:pt>
                <c:pt idx="12021">
                  <c:v>16.5279648697759</c:v>
                </c:pt>
                <c:pt idx="12022">
                  <c:v>16.5293397940642</c:v>
                </c:pt>
                <c:pt idx="12023">
                  <c:v>16.530714718352499</c:v>
                </c:pt>
                <c:pt idx="12024">
                  <c:v>16.532089642640798</c:v>
                </c:pt>
                <c:pt idx="12025">
                  <c:v>16.533464566929101</c:v>
                </c:pt>
                <c:pt idx="12026">
                  <c:v>16.534839491217401</c:v>
                </c:pt>
                <c:pt idx="12027">
                  <c:v>16.5362144155058</c:v>
                </c:pt>
                <c:pt idx="12028">
                  <c:v>16.537589339794099</c:v>
                </c:pt>
                <c:pt idx="12029">
                  <c:v>16.538964264082399</c:v>
                </c:pt>
                <c:pt idx="12030">
                  <c:v>16.540339188370702</c:v>
                </c:pt>
                <c:pt idx="12031">
                  <c:v>16.541714112659001</c:v>
                </c:pt>
                <c:pt idx="12032">
                  <c:v>16.5430890369473</c:v>
                </c:pt>
                <c:pt idx="12033">
                  <c:v>16.5444639612356</c:v>
                </c:pt>
                <c:pt idx="12034">
                  <c:v>16.545838885523899</c:v>
                </c:pt>
                <c:pt idx="12035">
                  <c:v>16.547213809812199</c:v>
                </c:pt>
                <c:pt idx="12036">
                  <c:v>16.548588734100498</c:v>
                </c:pt>
                <c:pt idx="12037">
                  <c:v>16.549963658388901</c:v>
                </c:pt>
                <c:pt idx="12038">
                  <c:v>16.5513385826772</c:v>
                </c:pt>
                <c:pt idx="12039">
                  <c:v>16.5527135069655</c:v>
                </c:pt>
                <c:pt idx="12040">
                  <c:v>16.554088431253799</c:v>
                </c:pt>
                <c:pt idx="12041">
                  <c:v>16.555463355542098</c:v>
                </c:pt>
                <c:pt idx="12042">
                  <c:v>16.556838279830401</c:v>
                </c:pt>
                <c:pt idx="12043">
                  <c:v>16.558213204118701</c:v>
                </c:pt>
                <c:pt idx="12044">
                  <c:v>16.559588128407</c:v>
                </c:pt>
                <c:pt idx="12045">
                  <c:v>16.5609630526953</c:v>
                </c:pt>
                <c:pt idx="12046">
                  <c:v>16.562337976983699</c:v>
                </c:pt>
                <c:pt idx="12047">
                  <c:v>16.563712901272002</c:v>
                </c:pt>
                <c:pt idx="12048">
                  <c:v>16.565087825560301</c:v>
                </c:pt>
                <c:pt idx="12049">
                  <c:v>16.566462749848601</c:v>
                </c:pt>
                <c:pt idx="12050">
                  <c:v>16.5678376741369</c:v>
                </c:pt>
                <c:pt idx="12051">
                  <c:v>16.569212598425199</c:v>
                </c:pt>
                <c:pt idx="12052">
                  <c:v>16.570587522713499</c:v>
                </c:pt>
                <c:pt idx="12053">
                  <c:v>16.571962447001798</c:v>
                </c:pt>
                <c:pt idx="12054">
                  <c:v>16.573337371290101</c:v>
                </c:pt>
                <c:pt idx="12055">
                  <c:v>16.574712295578401</c:v>
                </c:pt>
                <c:pt idx="12056">
                  <c:v>16.5760872198668</c:v>
                </c:pt>
                <c:pt idx="12057">
                  <c:v>16.577462144155099</c:v>
                </c:pt>
                <c:pt idx="12058">
                  <c:v>16.578837068443399</c:v>
                </c:pt>
                <c:pt idx="12059">
                  <c:v>16.580211992731702</c:v>
                </c:pt>
                <c:pt idx="12060">
                  <c:v>16.581586917020001</c:v>
                </c:pt>
                <c:pt idx="12061">
                  <c:v>16.5829618413083</c:v>
                </c:pt>
                <c:pt idx="12062">
                  <c:v>16.5843367655966</c:v>
                </c:pt>
                <c:pt idx="12063">
                  <c:v>16.585711689884899</c:v>
                </c:pt>
                <c:pt idx="12064">
                  <c:v>16.587086614173199</c:v>
                </c:pt>
                <c:pt idx="12065">
                  <c:v>16.588461538461502</c:v>
                </c:pt>
                <c:pt idx="12066">
                  <c:v>16.589836462749901</c:v>
                </c:pt>
                <c:pt idx="12067">
                  <c:v>16.5912113870382</c:v>
                </c:pt>
                <c:pt idx="12068">
                  <c:v>16.5925863113265</c:v>
                </c:pt>
                <c:pt idx="12069">
                  <c:v>16.593961235614799</c:v>
                </c:pt>
                <c:pt idx="12070">
                  <c:v>16.595336159903098</c:v>
                </c:pt>
                <c:pt idx="12071">
                  <c:v>16.596711084191401</c:v>
                </c:pt>
                <c:pt idx="12072">
                  <c:v>16.598086008479701</c:v>
                </c:pt>
                <c:pt idx="12073">
                  <c:v>16.599460932768</c:v>
                </c:pt>
                <c:pt idx="12074">
                  <c:v>16.6008358570563</c:v>
                </c:pt>
                <c:pt idx="12075">
                  <c:v>16.602210781344599</c:v>
                </c:pt>
                <c:pt idx="12076">
                  <c:v>16.603585705633002</c:v>
                </c:pt>
                <c:pt idx="12077">
                  <c:v>16.604960629921301</c:v>
                </c:pt>
                <c:pt idx="12078">
                  <c:v>16.606335554209601</c:v>
                </c:pt>
                <c:pt idx="12079">
                  <c:v>16.6077104784979</c:v>
                </c:pt>
                <c:pt idx="12080">
                  <c:v>16.609085402786199</c:v>
                </c:pt>
                <c:pt idx="12081">
                  <c:v>16.610460327074499</c:v>
                </c:pt>
                <c:pt idx="12082">
                  <c:v>16.611835251362798</c:v>
                </c:pt>
                <c:pt idx="12083">
                  <c:v>16.613210175651101</c:v>
                </c:pt>
                <c:pt idx="12084">
                  <c:v>16.614585099939401</c:v>
                </c:pt>
                <c:pt idx="12085">
                  <c:v>16.6159600242277</c:v>
                </c:pt>
                <c:pt idx="12086">
                  <c:v>16.617334948516099</c:v>
                </c:pt>
                <c:pt idx="12087">
                  <c:v>16.618709872804398</c:v>
                </c:pt>
                <c:pt idx="12088">
                  <c:v>16.620084797092701</c:v>
                </c:pt>
                <c:pt idx="12089">
                  <c:v>16.621459721381001</c:v>
                </c:pt>
                <c:pt idx="12090">
                  <c:v>16.6228346456693</c:v>
                </c:pt>
                <c:pt idx="12091">
                  <c:v>16.6242095699576</c:v>
                </c:pt>
                <c:pt idx="12092">
                  <c:v>16.625584494245899</c:v>
                </c:pt>
                <c:pt idx="12093">
                  <c:v>16.626959418534199</c:v>
                </c:pt>
                <c:pt idx="12094">
                  <c:v>16.628334342822502</c:v>
                </c:pt>
                <c:pt idx="12095">
                  <c:v>16.629709267110801</c:v>
                </c:pt>
                <c:pt idx="12096">
                  <c:v>16.6310841913992</c:v>
                </c:pt>
                <c:pt idx="12097">
                  <c:v>16.632459115687499</c:v>
                </c:pt>
                <c:pt idx="12098">
                  <c:v>16.633834039975799</c:v>
                </c:pt>
                <c:pt idx="12099">
                  <c:v>16.635208964264098</c:v>
                </c:pt>
                <c:pt idx="12100">
                  <c:v>16.636583888552401</c:v>
                </c:pt>
                <c:pt idx="12101">
                  <c:v>16.637958812840701</c:v>
                </c:pt>
                <c:pt idx="12102">
                  <c:v>16.639333737129</c:v>
                </c:pt>
                <c:pt idx="12103">
                  <c:v>16.6407086614173</c:v>
                </c:pt>
                <c:pt idx="12104">
                  <c:v>16.642083585705599</c:v>
                </c:pt>
                <c:pt idx="12105">
                  <c:v>16.643458509993899</c:v>
                </c:pt>
                <c:pt idx="12106">
                  <c:v>16.644833434282301</c:v>
                </c:pt>
                <c:pt idx="12107">
                  <c:v>16.6462083585706</c:v>
                </c:pt>
                <c:pt idx="12108">
                  <c:v>16.6475832828589</c:v>
                </c:pt>
                <c:pt idx="12109">
                  <c:v>16.648958207147199</c:v>
                </c:pt>
                <c:pt idx="12110">
                  <c:v>16.650333131435499</c:v>
                </c:pt>
                <c:pt idx="12111">
                  <c:v>16.651708055723802</c:v>
                </c:pt>
                <c:pt idx="12112">
                  <c:v>16.653082980012101</c:v>
                </c:pt>
                <c:pt idx="12113">
                  <c:v>16.654457904300401</c:v>
                </c:pt>
                <c:pt idx="12114">
                  <c:v>16.6558328285887</c:v>
                </c:pt>
                <c:pt idx="12115">
                  <c:v>16.657207752877</c:v>
                </c:pt>
                <c:pt idx="12116">
                  <c:v>16.658582677165398</c:v>
                </c:pt>
                <c:pt idx="12117">
                  <c:v>16.659957601453701</c:v>
                </c:pt>
                <c:pt idx="12118">
                  <c:v>16.661332525742001</c:v>
                </c:pt>
                <c:pt idx="12119">
                  <c:v>16.6627074500303</c:v>
                </c:pt>
                <c:pt idx="12120">
                  <c:v>16.6640823743186</c:v>
                </c:pt>
                <c:pt idx="12121">
                  <c:v>16.665457298606899</c:v>
                </c:pt>
                <c:pt idx="12122">
                  <c:v>16.666832222895199</c:v>
                </c:pt>
                <c:pt idx="12123">
                  <c:v>16.668207147183502</c:v>
                </c:pt>
                <c:pt idx="12124">
                  <c:v>16.669582071471801</c:v>
                </c:pt>
                <c:pt idx="12125">
                  <c:v>16.6709569957601</c:v>
                </c:pt>
                <c:pt idx="12126">
                  <c:v>16.672331920048499</c:v>
                </c:pt>
                <c:pt idx="12127">
                  <c:v>16.673706844336799</c:v>
                </c:pt>
                <c:pt idx="12128">
                  <c:v>16.675081768625098</c:v>
                </c:pt>
                <c:pt idx="12129">
                  <c:v>16.676456692913401</c:v>
                </c:pt>
                <c:pt idx="12130">
                  <c:v>16.677831617201701</c:v>
                </c:pt>
                <c:pt idx="12131">
                  <c:v>16.67920654149</c:v>
                </c:pt>
                <c:pt idx="12132">
                  <c:v>16.6805814657783</c:v>
                </c:pt>
                <c:pt idx="12133">
                  <c:v>16.681956390066599</c:v>
                </c:pt>
                <c:pt idx="12134">
                  <c:v>16.683331314354898</c:v>
                </c:pt>
                <c:pt idx="12135">
                  <c:v>16.684706238643201</c:v>
                </c:pt>
                <c:pt idx="12136">
                  <c:v>16.6860811629316</c:v>
                </c:pt>
                <c:pt idx="12137">
                  <c:v>16.6874560872199</c:v>
                </c:pt>
                <c:pt idx="12138">
                  <c:v>16.688831011508199</c:v>
                </c:pt>
                <c:pt idx="12139">
                  <c:v>16.690205935796499</c:v>
                </c:pt>
                <c:pt idx="12140">
                  <c:v>16.691580860084802</c:v>
                </c:pt>
                <c:pt idx="12141">
                  <c:v>16.692955784373101</c:v>
                </c:pt>
                <c:pt idx="12142">
                  <c:v>16.694330708661401</c:v>
                </c:pt>
                <c:pt idx="12143">
                  <c:v>16.6957056329497</c:v>
                </c:pt>
                <c:pt idx="12144">
                  <c:v>16.697080557237999</c:v>
                </c:pt>
                <c:pt idx="12145">
                  <c:v>16.698455481526398</c:v>
                </c:pt>
                <c:pt idx="12146">
                  <c:v>16.699830405814701</c:v>
                </c:pt>
                <c:pt idx="12147">
                  <c:v>16.701205330103001</c:v>
                </c:pt>
                <c:pt idx="12148">
                  <c:v>16.7025802543913</c:v>
                </c:pt>
                <c:pt idx="12149">
                  <c:v>16.7039551786796</c:v>
                </c:pt>
                <c:pt idx="12150">
                  <c:v>16.705330102967899</c:v>
                </c:pt>
                <c:pt idx="12151">
                  <c:v>16.706705027256199</c:v>
                </c:pt>
                <c:pt idx="12152">
                  <c:v>16.708079951544502</c:v>
                </c:pt>
                <c:pt idx="12153">
                  <c:v>16.709454875832801</c:v>
                </c:pt>
                <c:pt idx="12154">
                  <c:v>16.7108298001211</c:v>
                </c:pt>
                <c:pt idx="12155">
                  <c:v>16.712204724409499</c:v>
                </c:pt>
                <c:pt idx="12156">
                  <c:v>16.713579648697799</c:v>
                </c:pt>
                <c:pt idx="12157">
                  <c:v>16.714954572986102</c:v>
                </c:pt>
                <c:pt idx="12158">
                  <c:v>16.716329497274401</c:v>
                </c:pt>
                <c:pt idx="12159">
                  <c:v>16.717704421562701</c:v>
                </c:pt>
                <c:pt idx="12160">
                  <c:v>16.719079345851</c:v>
                </c:pt>
                <c:pt idx="12161">
                  <c:v>16.7204542701393</c:v>
                </c:pt>
                <c:pt idx="12162">
                  <c:v>16.721829194427599</c:v>
                </c:pt>
                <c:pt idx="12163">
                  <c:v>16.723204118715898</c:v>
                </c:pt>
                <c:pt idx="12164">
                  <c:v>16.724579043004201</c:v>
                </c:pt>
                <c:pt idx="12165">
                  <c:v>16.7259539672926</c:v>
                </c:pt>
                <c:pt idx="12166">
                  <c:v>16.7273288915809</c:v>
                </c:pt>
                <c:pt idx="12167">
                  <c:v>16.728703815869199</c:v>
                </c:pt>
                <c:pt idx="12168">
                  <c:v>16.730078740157499</c:v>
                </c:pt>
                <c:pt idx="12169">
                  <c:v>16.731453664445802</c:v>
                </c:pt>
                <c:pt idx="12170">
                  <c:v>16.732828588734101</c:v>
                </c:pt>
                <c:pt idx="12171">
                  <c:v>16.734203513022401</c:v>
                </c:pt>
                <c:pt idx="12172">
                  <c:v>16.7355784373107</c:v>
                </c:pt>
                <c:pt idx="12173">
                  <c:v>16.736953361598999</c:v>
                </c:pt>
                <c:pt idx="12174">
                  <c:v>16.738328285887299</c:v>
                </c:pt>
                <c:pt idx="12175">
                  <c:v>16.739703210175701</c:v>
                </c:pt>
                <c:pt idx="12176">
                  <c:v>16.741078134464001</c:v>
                </c:pt>
                <c:pt idx="12177">
                  <c:v>16.7424530587523</c:v>
                </c:pt>
                <c:pt idx="12178">
                  <c:v>16.7438279830406</c:v>
                </c:pt>
                <c:pt idx="12179">
                  <c:v>16.745202907328899</c:v>
                </c:pt>
                <c:pt idx="12180">
                  <c:v>16.746577831617198</c:v>
                </c:pt>
                <c:pt idx="12181">
                  <c:v>16.747952755905501</c:v>
                </c:pt>
                <c:pt idx="12182">
                  <c:v>16.749327680193801</c:v>
                </c:pt>
                <c:pt idx="12183">
                  <c:v>16.7507026044821</c:v>
                </c:pt>
                <c:pt idx="12184">
                  <c:v>16.7520775287704</c:v>
                </c:pt>
                <c:pt idx="12185">
                  <c:v>16.753452453058799</c:v>
                </c:pt>
                <c:pt idx="12186">
                  <c:v>16.754827377347102</c:v>
                </c:pt>
                <c:pt idx="12187">
                  <c:v>16.756202301635401</c:v>
                </c:pt>
                <c:pt idx="12188">
                  <c:v>16.757577225923701</c:v>
                </c:pt>
                <c:pt idx="12189">
                  <c:v>16.758952150212</c:v>
                </c:pt>
                <c:pt idx="12190">
                  <c:v>16.760327074500299</c:v>
                </c:pt>
                <c:pt idx="12191">
                  <c:v>16.761701998788599</c:v>
                </c:pt>
                <c:pt idx="12192">
                  <c:v>16.763076923076898</c:v>
                </c:pt>
                <c:pt idx="12193">
                  <c:v>16.764451847365201</c:v>
                </c:pt>
                <c:pt idx="12194">
                  <c:v>16.765826771653501</c:v>
                </c:pt>
                <c:pt idx="12195">
                  <c:v>16.7672016959419</c:v>
                </c:pt>
                <c:pt idx="12196">
                  <c:v>16.768576620230199</c:v>
                </c:pt>
                <c:pt idx="12197">
                  <c:v>16.769951544518499</c:v>
                </c:pt>
                <c:pt idx="12198">
                  <c:v>16.771326468806802</c:v>
                </c:pt>
                <c:pt idx="12199">
                  <c:v>16.772701393095101</c:v>
                </c:pt>
                <c:pt idx="12200">
                  <c:v>16.7740763173834</c:v>
                </c:pt>
                <c:pt idx="12201">
                  <c:v>16.7754512416717</c:v>
                </c:pt>
                <c:pt idx="12202">
                  <c:v>16.776826165959999</c:v>
                </c:pt>
                <c:pt idx="12203">
                  <c:v>16.778201090248299</c:v>
                </c:pt>
                <c:pt idx="12204">
                  <c:v>16.779576014536602</c:v>
                </c:pt>
                <c:pt idx="12205">
                  <c:v>16.780950938825001</c:v>
                </c:pt>
                <c:pt idx="12206">
                  <c:v>16.7823258631133</c:v>
                </c:pt>
                <c:pt idx="12207">
                  <c:v>16.7837007874016</c:v>
                </c:pt>
                <c:pt idx="12208">
                  <c:v>16.785075711689899</c:v>
                </c:pt>
                <c:pt idx="12209">
                  <c:v>16.786450635978198</c:v>
                </c:pt>
                <c:pt idx="12210">
                  <c:v>16.787825560266501</c:v>
                </c:pt>
                <c:pt idx="12211">
                  <c:v>16.789200484554801</c:v>
                </c:pt>
                <c:pt idx="12212">
                  <c:v>16.7905754088431</c:v>
                </c:pt>
                <c:pt idx="12213">
                  <c:v>16.7919503331314</c:v>
                </c:pt>
                <c:pt idx="12214">
                  <c:v>16.793325257419799</c:v>
                </c:pt>
                <c:pt idx="12215">
                  <c:v>16.794700181708102</c:v>
                </c:pt>
                <c:pt idx="12216">
                  <c:v>16.796075105996401</c:v>
                </c:pt>
                <c:pt idx="12217">
                  <c:v>16.797450030284701</c:v>
                </c:pt>
                <c:pt idx="12218">
                  <c:v>16.798824954573</c:v>
                </c:pt>
                <c:pt idx="12219">
                  <c:v>16.800199878861299</c:v>
                </c:pt>
                <c:pt idx="12220">
                  <c:v>16.801574803149599</c:v>
                </c:pt>
                <c:pt idx="12221">
                  <c:v>16.802949727437898</c:v>
                </c:pt>
                <c:pt idx="12222">
                  <c:v>16.804324651726201</c:v>
                </c:pt>
                <c:pt idx="12223">
                  <c:v>16.805699576014501</c:v>
                </c:pt>
                <c:pt idx="12224">
                  <c:v>16.8070745003028</c:v>
                </c:pt>
                <c:pt idx="12225">
                  <c:v>16.808449424591199</c:v>
                </c:pt>
                <c:pt idx="12226">
                  <c:v>16.809824348879499</c:v>
                </c:pt>
                <c:pt idx="12227">
                  <c:v>16.811199273167801</c:v>
                </c:pt>
                <c:pt idx="12228">
                  <c:v>16.812574197456101</c:v>
                </c:pt>
                <c:pt idx="12229">
                  <c:v>16.8139491217444</c:v>
                </c:pt>
                <c:pt idx="12230">
                  <c:v>16.8153240460327</c:v>
                </c:pt>
                <c:pt idx="12231">
                  <c:v>16.816698970320999</c:v>
                </c:pt>
                <c:pt idx="12232">
                  <c:v>16.818073894609299</c:v>
                </c:pt>
                <c:pt idx="12233">
                  <c:v>16.819448818897602</c:v>
                </c:pt>
                <c:pt idx="12234">
                  <c:v>16.820823743186001</c:v>
                </c:pt>
                <c:pt idx="12235">
                  <c:v>16.8221986674743</c:v>
                </c:pt>
                <c:pt idx="12236">
                  <c:v>16.823573591762599</c:v>
                </c:pt>
                <c:pt idx="12237">
                  <c:v>16.824948516050899</c:v>
                </c:pt>
                <c:pt idx="12238">
                  <c:v>16.826323440339198</c:v>
                </c:pt>
                <c:pt idx="12239">
                  <c:v>16.827698364627501</c:v>
                </c:pt>
                <c:pt idx="12240">
                  <c:v>16.829073288915801</c:v>
                </c:pt>
                <c:pt idx="12241">
                  <c:v>16.8304482132041</c:v>
                </c:pt>
                <c:pt idx="12242">
                  <c:v>16.8318231374924</c:v>
                </c:pt>
                <c:pt idx="12243">
                  <c:v>16.833198061780699</c:v>
                </c:pt>
                <c:pt idx="12244">
                  <c:v>16.834572986069102</c:v>
                </c:pt>
                <c:pt idx="12245">
                  <c:v>16.835947910357401</c:v>
                </c:pt>
                <c:pt idx="12246">
                  <c:v>16.8373228346457</c:v>
                </c:pt>
                <c:pt idx="12247">
                  <c:v>16.838697758934</c:v>
                </c:pt>
                <c:pt idx="12248">
                  <c:v>16.840072683222299</c:v>
                </c:pt>
                <c:pt idx="12249">
                  <c:v>16.841447607510599</c:v>
                </c:pt>
                <c:pt idx="12250">
                  <c:v>16.842822531798902</c:v>
                </c:pt>
                <c:pt idx="12251">
                  <c:v>16.844197456087201</c:v>
                </c:pt>
                <c:pt idx="12252">
                  <c:v>16.845572380375501</c:v>
                </c:pt>
                <c:pt idx="12253">
                  <c:v>16.8469473046638</c:v>
                </c:pt>
                <c:pt idx="12254">
                  <c:v>16.848322228952199</c:v>
                </c:pt>
                <c:pt idx="12255">
                  <c:v>16.849697153240498</c:v>
                </c:pt>
                <c:pt idx="12256">
                  <c:v>16.851072077528801</c:v>
                </c:pt>
                <c:pt idx="12257">
                  <c:v>16.852447001817101</c:v>
                </c:pt>
                <c:pt idx="12258">
                  <c:v>16.8538219261054</c:v>
                </c:pt>
                <c:pt idx="12259">
                  <c:v>16.8551968503937</c:v>
                </c:pt>
                <c:pt idx="12260">
                  <c:v>16.856571774681999</c:v>
                </c:pt>
                <c:pt idx="12261">
                  <c:v>16.857946698970299</c:v>
                </c:pt>
                <c:pt idx="12262">
                  <c:v>16.859321623258602</c:v>
                </c:pt>
                <c:pt idx="12263">
                  <c:v>16.860696547546901</c:v>
                </c:pt>
                <c:pt idx="12264">
                  <c:v>16.8620714718353</c:v>
                </c:pt>
                <c:pt idx="12265">
                  <c:v>16.863446396123599</c:v>
                </c:pt>
                <c:pt idx="12266">
                  <c:v>16.864821320411899</c:v>
                </c:pt>
                <c:pt idx="12267">
                  <c:v>16.866196244700198</c:v>
                </c:pt>
                <c:pt idx="12268">
                  <c:v>16.867571168988501</c:v>
                </c:pt>
                <c:pt idx="12269">
                  <c:v>16.868946093276801</c:v>
                </c:pt>
                <c:pt idx="12270">
                  <c:v>16.8703210175651</c:v>
                </c:pt>
                <c:pt idx="12271">
                  <c:v>16.8716959418534</c:v>
                </c:pt>
                <c:pt idx="12272">
                  <c:v>16.873070866141699</c:v>
                </c:pt>
                <c:pt idx="12273">
                  <c:v>16.874445790429998</c:v>
                </c:pt>
                <c:pt idx="12274">
                  <c:v>16.875820714718401</c:v>
                </c:pt>
                <c:pt idx="12275">
                  <c:v>16.8771956390067</c:v>
                </c:pt>
                <c:pt idx="12276">
                  <c:v>16.878570563295</c:v>
                </c:pt>
                <c:pt idx="12277">
                  <c:v>16.879945487583299</c:v>
                </c:pt>
                <c:pt idx="12278">
                  <c:v>16.881320411871599</c:v>
                </c:pt>
                <c:pt idx="12279">
                  <c:v>16.882695336159902</c:v>
                </c:pt>
                <c:pt idx="12280">
                  <c:v>16.884070260448201</c:v>
                </c:pt>
                <c:pt idx="12281">
                  <c:v>16.885445184736501</c:v>
                </c:pt>
                <c:pt idx="12282">
                  <c:v>16.8868201090248</c:v>
                </c:pt>
                <c:pt idx="12283">
                  <c:v>16.888195033313099</c:v>
                </c:pt>
                <c:pt idx="12284">
                  <c:v>16.889569957601498</c:v>
                </c:pt>
                <c:pt idx="12285">
                  <c:v>16.890944881889801</c:v>
                </c:pt>
                <c:pt idx="12286">
                  <c:v>16.892319806178101</c:v>
                </c:pt>
                <c:pt idx="12287">
                  <c:v>16.8936947304664</c:v>
                </c:pt>
                <c:pt idx="12288">
                  <c:v>16.8950696547547</c:v>
                </c:pt>
                <c:pt idx="12289">
                  <c:v>16.896444579042999</c:v>
                </c:pt>
                <c:pt idx="12290">
                  <c:v>16.897819503331299</c:v>
                </c:pt>
                <c:pt idx="12291">
                  <c:v>16.899194427619602</c:v>
                </c:pt>
                <c:pt idx="12292">
                  <c:v>16.900569351907901</c:v>
                </c:pt>
                <c:pt idx="12293">
                  <c:v>16.9019442761962</c:v>
                </c:pt>
                <c:pt idx="12294">
                  <c:v>16.903319200484599</c:v>
                </c:pt>
                <c:pt idx="12295">
                  <c:v>16.904694124772899</c:v>
                </c:pt>
                <c:pt idx="12296">
                  <c:v>16.906069049061198</c:v>
                </c:pt>
                <c:pt idx="12297">
                  <c:v>16.907443973349501</c:v>
                </c:pt>
                <c:pt idx="12298">
                  <c:v>16.908818897637801</c:v>
                </c:pt>
                <c:pt idx="12299">
                  <c:v>16.9101938219261</c:v>
                </c:pt>
                <c:pt idx="12300">
                  <c:v>16.9115687462144</c:v>
                </c:pt>
                <c:pt idx="12301">
                  <c:v>16.912943670502699</c:v>
                </c:pt>
                <c:pt idx="12302">
                  <c:v>16.914318594790998</c:v>
                </c:pt>
                <c:pt idx="12303">
                  <c:v>16.915693519079301</c:v>
                </c:pt>
                <c:pt idx="12304">
                  <c:v>16.9170684433677</c:v>
                </c:pt>
                <c:pt idx="12305">
                  <c:v>16.918443367656</c:v>
                </c:pt>
                <c:pt idx="12306">
                  <c:v>16.919818291944299</c:v>
                </c:pt>
                <c:pt idx="12307">
                  <c:v>16.921193216232599</c:v>
                </c:pt>
                <c:pt idx="12308">
                  <c:v>16.922568140520902</c:v>
                </c:pt>
                <c:pt idx="12309">
                  <c:v>16.923943064809201</c:v>
                </c:pt>
                <c:pt idx="12310">
                  <c:v>16.925317989097501</c:v>
                </c:pt>
                <c:pt idx="12311">
                  <c:v>16.9266929133858</c:v>
                </c:pt>
                <c:pt idx="12312">
                  <c:v>16.928067837674099</c:v>
                </c:pt>
                <c:pt idx="12313">
                  <c:v>16.929442761962498</c:v>
                </c:pt>
                <c:pt idx="12314">
                  <c:v>16.930817686250801</c:v>
                </c:pt>
                <c:pt idx="12315">
                  <c:v>16.932192610539101</c:v>
                </c:pt>
                <c:pt idx="12316">
                  <c:v>16.9335675348274</c:v>
                </c:pt>
                <c:pt idx="12317">
                  <c:v>16.9349424591157</c:v>
                </c:pt>
                <c:pt idx="12318">
                  <c:v>16.936317383403999</c:v>
                </c:pt>
                <c:pt idx="12319">
                  <c:v>16.937692307692298</c:v>
                </c:pt>
                <c:pt idx="12320">
                  <c:v>16.939067231980601</c:v>
                </c:pt>
                <c:pt idx="12321">
                  <c:v>16.940442156268901</c:v>
                </c:pt>
                <c:pt idx="12322">
                  <c:v>16.9418170805572</c:v>
                </c:pt>
                <c:pt idx="12323">
                  <c:v>16.943192004845599</c:v>
                </c:pt>
                <c:pt idx="12324">
                  <c:v>16.944566929133899</c:v>
                </c:pt>
                <c:pt idx="12325">
                  <c:v>16.945941853422202</c:v>
                </c:pt>
                <c:pt idx="12326">
                  <c:v>16.947316777710501</c:v>
                </c:pt>
                <c:pt idx="12327">
                  <c:v>16.948691701998801</c:v>
                </c:pt>
                <c:pt idx="12328">
                  <c:v>16.9500666262871</c:v>
                </c:pt>
                <c:pt idx="12329">
                  <c:v>16.951441550575399</c:v>
                </c:pt>
                <c:pt idx="12330">
                  <c:v>16.952816474863699</c:v>
                </c:pt>
                <c:pt idx="12331">
                  <c:v>16.954191399151998</c:v>
                </c:pt>
                <c:pt idx="12332">
                  <c:v>16.955566323440301</c:v>
                </c:pt>
                <c:pt idx="12333">
                  <c:v>16.9569412477287</c:v>
                </c:pt>
                <c:pt idx="12334">
                  <c:v>16.958316172017</c:v>
                </c:pt>
                <c:pt idx="12335">
                  <c:v>16.959691096305299</c:v>
                </c:pt>
                <c:pt idx="12336">
                  <c:v>16.961066020593599</c:v>
                </c:pt>
                <c:pt idx="12337">
                  <c:v>16.962440944881902</c:v>
                </c:pt>
                <c:pt idx="12338">
                  <c:v>16.963815869170201</c:v>
                </c:pt>
                <c:pt idx="12339">
                  <c:v>16.9651907934585</c:v>
                </c:pt>
                <c:pt idx="12340">
                  <c:v>16.9665657177468</c:v>
                </c:pt>
                <c:pt idx="12341">
                  <c:v>16.967940642035099</c:v>
                </c:pt>
                <c:pt idx="12342">
                  <c:v>16.969315566323399</c:v>
                </c:pt>
                <c:pt idx="12343">
                  <c:v>16.970690490611801</c:v>
                </c:pt>
                <c:pt idx="12344">
                  <c:v>16.972065414900101</c:v>
                </c:pt>
                <c:pt idx="12345">
                  <c:v>16.9734403391884</c:v>
                </c:pt>
                <c:pt idx="12346">
                  <c:v>16.9748152634767</c:v>
                </c:pt>
                <c:pt idx="12347">
                  <c:v>16.976190187764999</c:v>
                </c:pt>
                <c:pt idx="12348">
                  <c:v>16.977565112053298</c:v>
                </c:pt>
                <c:pt idx="12349">
                  <c:v>16.978940036341601</c:v>
                </c:pt>
                <c:pt idx="12350">
                  <c:v>16.980314960629901</c:v>
                </c:pt>
                <c:pt idx="12351">
                  <c:v>16.9816898849182</c:v>
                </c:pt>
                <c:pt idx="12352">
                  <c:v>16.9830648092065</c:v>
                </c:pt>
                <c:pt idx="12353">
                  <c:v>16.984439733494899</c:v>
                </c:pt>
                <c:pt idx="12354">
                  <c:v>16.985814657783202</c:v>
                </c:pt>
                <c:pt idx="12355">
                  <c:v>16.987189582071501</c:v>
                </c:pt>
                <c:pt idx="12356">
                  <c:v>16.988564506359801</c:v>
                </c:pt>
                <c:pt idx="12357">
                  <c:v>16.9899394306481</c:v>
                </c:pt>
                <c:pt idx="12358">
                  <c:v>16.991314354936399</c:v>
                </c:pt>
                <c:pt idx="12359">
                  <c:v>16.992689279224699</c:v>
                </c:pt>
                <c:pt idx="12360">
                  <c:v>16.994064203512998</c:v>
                </c:pt>
                <c:pt idx="12361">
                  <c:v>16.995439127801301</c:v>
                </c:pt>
                <c:pt idx="12362">
                  <c:v>16.996814052089601</c:v>
                </c:pt>
                <c:pt idx="12363">
                  <c:v>16.998188976378</c:v>
                </c:pt>
                <c:pt idx="12364">
                  <c:v>16.999563900666299</c:v>
                </c:pt>
                <c:pt idx="12365">
                  <c:v>17.000938824954599</c:v>
                </c:pt>
                <c:pt idx="12366">
                  <c:v>17.002313749242902</c:v>
                </c:pt>
                <c:pt idx="12367">
                  <c:v>17.003688673531201</c:v>
                </c:pt>
                <c:pt idx="12368">
                  <c:v>17.0050635978195</c:v>
                </c:pt>
                <c:pt idx="12369">
                  <c:v>17.0064385221078</c:v>
                </c:pt>
                <c:pt idx="12370">
                  <c:v>17.007813446396099</c:v>
                </c:pt>
                <c:pt idx="12371">
                  <c:v>17.009188370684399</c:v>
                </c:pt>
                <c:pt idx="12372">
                  <c:v>17.010563294972702</c:v>
                </c:pt>
                <c:pt idx="12373">
                  <c:v>17.011938219261101</c:v>
                </c:pt>
                <c:pt idx="12374">
                  <c:v>17.0133131435494</c:v>
                </c:pt>
                <c:pt idx="12375">
                  <c:v>17.014688067837699</c:v>
                </c:pt>
                <c:pt idx="12376">
                  <c:v>17.016062992125999</c:v>
                </c:pt>
                <c:pt idx="12377">
                  <c:v>17.017437916414298</c:v>
                </c:pt>
                <c:pt idx="12378">
                  <c:v>17.018812840702601</c:v>
                </c:pt>
                <c:pt idx="12379">
                  <c:v>17.020187764990901</c:v>
                </c:pt>
                <c:pt idx="12380">
                  <c:v>17.0215626892792</c:v>
                </c:pt>
                <c:pt idx="12381">
                  <c:v>17.0229376135675</c:v>
                </c:pt>
                <c:pt idx="12382">
                  <c:v>17.024312537855799</c:v>
                </c:pt>
                <c:pt idx="12383">
                  <c:v>17.025687462144202</c:v>
                </c:pt>
                <c:pt idx="12384">
                  <c:v>17.027062386432501</c:v>
                </c:pt>
                <c:pt idx="12385">
                  <c:v>17.0284373107208</c:v>
                </c:pt>
                <c:pt idx="12386">
                  <c:v>17.0298122350091</c:v>
                </c:pt>
                <c:pt idx="12387">
                  <c:v>17.031187159297399</c:v>
                </c:pt>
                <c:pt idx="12388">
                  <c:v>17.032562083585699</c:v>
                </c:pt>
                <c:pt idx="12389">
                  <c:v>17.033937007873998</c:v>
                </c:pt>
                <c:pt idx="12390">
                  <c:v>17.035311932162301</c:v>
                </c:pt>
                <c:pt idx="12391">
                  <c:v>17.036686856450601</c:v>
                </c:pt>
                <c:pt idx="12392">
                  <c:v>17.038061780739</c:v>
                </c:pt>
                <c:pt idx="12393">
                  <c:v>17.039436705027299</c:v>
                </c:pt>
                <c:pt idx="12394">
                  <c:v>17.040811629315598</c:v>
                </c:pt>
                <c:pt idx="12395">
                  <c:v>17.042186553603901</c:v>
                </c:pt>
                <c:pt idx="12396">
                  <c:v>17.043561477892201</c:v>
                </c:pt>
                <c:pt idx="12397">
                  <c:v>17.0449364021805</c:v>
                </c:pt>
                <c:pt idx="12398">
                  <c:v>17.0463113264688</c:v>
                </c:pt>
                <c:pt idx="12399">
                  <c:v>17.047686250757099</c:v>
                </c:pt>
                <c:pt idx="12400">
                  <c:v>17.049061175045399</c:v>
                </c:pt>
                <c:pt idx="12401">
                  <c:v>17.050436099333702</c:v>
                </c:pt>
                <c:pt idx="12402">
                  <c:v>17.051811023622001</c:v>
                </c:pt>
                <c:pt idx="12403">
                  <c:v>17.0531859479104</c:v>
                </c:pt>
                <c:pt idx="12404">
                  <c:v>17.054560872198699</c:v>
                </c:pt>
                <c:pt idx="12405">
                  <c:v>17.055935796486999</c:v>
                </c:pt>
                <c:pt idx="12406">
                  <c:v>17.057310720775298</c:v>
                </c:pt>
                <c:pt idx="12407">
                  <c:v>17.058685645063601</c:v>
                </c:pt>
                <c:pt idx="12408">
                  <c:v>17.060060569351901</c:v>
                </c:pt>
                <c:pt idx="12409">
                  <c:v>17.0614354936402</c:v>
                </c:pt>
                <c:pt idx="12410">
                  <c:v>17.0628104179285</c:v>
                </c:pt>
                <c:pt idx="12411">
                  <c:v>17.064185342216799</c:v>
                </c:pt>
                <c:pt idx="12412">
                  <c:v>17.065560266505202</c:v>
                </c:pt>
                <c:pt idx="12413">
                  <c:v>17.066935190793501</c:v>
                </c:pt>
                <c:pt idx="12414">
                  <c:v>17.0683101150818</c:v>
                </c:pt>
                <c:pt idx="12415">
                  <c:v>17.0696850393701</c:v>
                </c:pt>
                <c:pt idx="12416">
                  <c:v>17.071059963658399</c:v>
                </c:pt>
                <c:pt idx="12417">
                  <c:v>17.072434887946699</c:v>
                </c:pt>
                <c:pt idx="12418">
                  <c:v>17.073809812235002</c:v>
                </c:pt>
                <c:pt idx="12419">
                  <c:v>17.075184736523301</c:v>
                </c:pt>
                <c:pt idx="12420">
                  <c:v>17.076559660811601</c:v>
                </c:pt>
                <c:pt idx="12421">
                  <c:v>17.0779345850999</c:v>
                </c:pt>
                <c:pt idx="12422">
                  <c:v>17.079309509388299</c:v>
                </c:pt>
                <c:pt idx="12423">
                  <c:v>17.080684433676598</c:v>
                </c:pt>
                <c:pt idx="12424">
                  <c:v>17.082059357964901</c:v>
                </c:pt>
                <c:pt idx="12425">
                  <c:v>17.083434282253201</c:v>
                </c:pt>
                <c:pt idx="12426">
                  <c:v>17.0848092065415</c:v>
                </c:pt>
                <c:pt idx="12427">
                  <c:v>17.0861841308298</c:v>
                </c:pt>
                <c:pt idx="12428">
                  <c:v>17.087559055118099</c:v>
                </c:pt>
                <c:pt idx="12429">
                  <c:v>17.088933979406399</c:v>
                </c:pt>
                <c:pt idx="12430">
                  <c:v>17.090308903694702</c:v>
                </c:pt>
                <c:pt idx="12431">
                  <c:v>17.091683827983001</c:v>
                </c:pt>
                <c:pt idx="12432">
                  <c:v>17.0930587522714</c:v>
                </c:pt>
                <c:pt idx="12433">
                  <c:v>17.094433676559699</c:v>
                </c:pt>
                <c:pt idx="12434">
                  <c:v>17.095808600847999</c:v>
                </c:pt>
                <c:pt idx="12435">
                  <c:v>17.097183525136298</c:v>
                </c:pt>
                <c:pt idx="12436">
                  <c:v>17.098558449424601</c:v>
                </c:pt>
                <c:pt idx="12437">
                  <c:v>17.099933373712901</c:v>
                </c:pt>
                <c:pt idx="12438">
                  <c:v>17.1013082980012</c:v>
                </c:pt>
                <c:pt idx="12439">
                  <c:v>17.1026832222895</c:v>
                </c:pt>
                <c:pt idx="12440">
                  <c:v>17.104058146577799</c:v>
                </c:pt>
                <c:pt idx="12441">
                  <c:v>17.105433070866098</c:v>
                </c:pt>
                <c:pt idx="12442">
                  <c:v>17.106807995154501</c:v>
                </c:pt>
                <c:pt idx="12443">
                  <c:v>17.1081829194428</c:v>
                </c:pt>
                <c:pt idx="12444">
                  <c:v>17.1095578437311</c:v>
                </c:pt>
                <c:pt idx="12445">
                  <c:v>17.110932768019399</c:v>
                </c:pt>
                <c:pt idx="12446">
                  <c:v>17.112307692307699</c:v>
                </c:pt>
                <c:pt idx="12447">
                  <c:v>17.113682616596002</c:v>
                </c:pt>
                <c:pt idx="12448">
                  <c:v>17.115057540884301</c:v>
                </c:pt>
                <c:pt idx="12449">
                  <c:v>17.116432465172601</c:v>
                </c:pt>
                <c:pt idx="12450">
                  <c:v>17.1178073894609</c:v>
                </c:pt>
                <c:pt idx="12451">
                  <c:v>17.119182313749199</c:v>
                </c:pt>
                <c:pt idx="12452">
                  <c:v>17.120557238037598</c:v>
                </c:pt>
                <c:pt idx="12453">
                  <c:v>17.121932162325901</c:v>
                </c:pt>
                <c:pt idx="12454">
                  <c:v>17.123307086614201</c:v>
                </c:pt>
                <c:pt idx="12455">
                  <c:v>17.1246820109025</c:v>
                </c:pt>
                <c:pt idx="12456">
                  <c:v>17.1260569351908</c:v>
                </c:pt>
                <c:pt idx="12457">
                  <c:v>17.127431859479099</c:v>
                </c:pt>
                <c:pt idx="12458">
                  <c:v>17.128806783767399</c:v>
                </c:pt>
                <c:pt idx="12459">
                  <c:v>17.130181708055702</c:v>
                </c:pt>
                <c:pt idx="12460">
                  <c:v>17.131556632344001</c:v>
                </c:pt>
                <c:pt idx="12461">
                  <c:v>17.1329315566323</c:v>
                </c:pt>
                <c:pt idx="12462">
                  <c:v>17.134306480920699</c:v>
                </c:pt>
                <c:pt idx="12463">
                  <c:v>17.135681405208999</c:v>
                </c:pt>
                <c:pt idx="12464">
                  <c:v>17.137056329497302</c:v>
                </c:pt>
                <c:pt idx="12465">
                  <c:v>17.138431253785601</c:v>
                </c:pt>
                <c:pt idx="12466">
                  <c:v>17.139806178073901</c:v>
                </c:pt>
                <c:pt idx="12467">
                  <c:v>17.1411811023622</c:v>
                </c:pt>
                <c:pt idx="12468">
                  <c:v>17.142556026650499</c:v>
                </c:pt>
                <c:pt idx="12469">
                  <c:v>17.143930950938799</c:v>
                </c:pt>
                <c:pt idx="12470">
                  <c:v>17.145305875227098</c:v>
                </c:pt>
                <c:pt idx="12471">
                  <c:v>17.146680799515401</c:v>
                </c:pt>
                <c:pt idx="12472">
                  <c:v>17.1480557238038</c:v>
                </c:pt>
                <c:pt idx="12473">
                  <c:v>17.1494306480921</c:v>
                </c:pt>
                <c:pt idx="12474">
                  <c:v>17.150805572380399</c:v>
                </c:pt>
                <c:pt idx="12475">
                  <c:v>17.152180496668699</c:v>
                </c:pt>
                <c:pt idx="12476">
                  <c:v>17.153555420957002</c:v>
                </c:pt>
                <c:pt idx="12477">
                  <c:v>17.154930345245301</c:v>
                </c:pt>
                <c:pt idx="12478">
                  <c:v>17.1563052695336</c:v>
                </c:pt>
                <c:pt idx="12479">
                  <c:v>17.1576801938219</c:v>
                </c:pt>
                <c:pt idx="12480">
                  <c:v>17.159055118110199</c:v>
                </c:pt>
                <c:pt idx="12481">
                  <c:v>17.160430042398598</c:v>
                </c:pt>
                <c:pt idx="12482">
                  <c:v>17.161804966686901</c:v>
                </c:pt>
                <c:pt idx="12483">
                  <c:v>17.163179890975201</c:v>
                </c:pt>
                <c:pt idx="12484">
                  <c:v>17.1645548152635</c:v>
                </c:pt>
                <c:pt idx="12485">
                  <c:v>17.1659297395518</c:v>
                </c:pt>
                <c:pt idx="12486">
                  <c:v>17.167304663840099</c:v>
                </c:pt>
                <c:pt idx="12487">
                  <c:v>17.168679588128398</c:v>
                </c:pt>
                <c:pt idx="12488">
                  <c:v>17.170054512416701</c:v>
                </c:pt>
                <c:pt idx="12489">
                  <c:v>17.171429436705001</c:v>
                </c:pt>
                <c:pt idx="12490">
                  <c:v>17.1728043609933</c:v>
                </c:pt>
                <c:pt idx="12491">
                  <c:v>17.174179285281699</c:v>
                </c:pt>
                <c:pt idx="12492">
                  <c:v>17.175554209569999</c:v>
                </c:pt>
                <c:pt idx="12493">
                  <c:v>17.176929133858302</c:v>
                </c:pt>
                <c:pt idx="12494">
                  <c:v>17.178304058146601</c:v>
                </c:pt>
                <c:pt idx="12495">
                  <c:v>17.179678982434901</c:v>
                </c:pt>
                <c:pt idx="12496">
                  <c:v>17.1810539067232</c:v>
                </c:pt>
                <c:pt idx="12497">
                  <c:v>17.182428831011499</c:v>
                </c:pt>
                <c:pt idx="12498">
                  <c:v>17.183803755299799</c:v>
                </c:pt>
                <c:pt idx="12499">
                  <c:v>17.185178679588098</c:v>
                </c:pt>
                <c:pt idx="12500">
                  <c:v>17.186553603876401</c:v>
                </c:pt>
                <c:pt idx="12501">
                  <c:v>17.1879285281648</c:v>
                </c:pt>
                <c:pt idx="12502">
                  <c:v>17.1893034524531</c:v>
                </c:pt>
                <c:pt idx="12503">
                  <c:v>17.190678376741399</c:v>
                </c:pt>
                <c:pt idx="12504">
                  <c:v>17.192053301029699</c:v>
                </c:pt>
                <c:pt idx="12505">
                  <c:v>17.193428225318002</c:v>
                </c:pt>
                <c:pt idx="12506">
                  <c:v>17.194803149606301</c:v>
                </c:pt>
                <c:pt idx="12507">
                  <c:v>17.1961780738946</c:v>
                </c:pt>
                <c:pt idx="12508">
                  <c:v>17.1975529981829</c:v>
                </c:pt>
                <c:pt idx="12509">
                  <c:v>17.198927922471199</c:v>
                </c:pt>
                <c:pt idx="12510">
                  <c:v>17.200302846759499</c:v>
                </c:pt>
                <c:pt idx="12511">
                  <c:v>17.201677771047901</c:v>
                </c:pt>
                <c:pt idx="12512">
                  <c:v>17.203052695336201</c:v>
                </c:pt>
                <c:pt idx="12513">
                  <c:v>17.2044276196245</c:v>
                </c:pt>
                <c:pt idx="12514">
                  <c:v>17.2058025439128</c:v>
                </c:pt>
                <c:pt idx="12515">
                  <c:v>17.207177468201099</c:v>
                </c:pt>
                <c:pt idx="12516">
                  <c:v>17.208552392489398</c:v>
                </c:pt>
                <c:pt idx="12517">
                  <c:v>17.209927316777701</c:v>
                </c:pt>
                <c:pt idx="12518">
                  <c:v>17.211302241066001</c:v>
                </c:pt>
                <c:pt idx="12519">
                  <c:v>17.2126771653543</c:v>
                </c:pt>
                <c:pt idx="12520">
                  <c:v>17.2140520896426</c:v>
                </c:pt>
                <c:pt idx="12521">
                  <c:v>17.215427013930999</c:v>
                </c:pt>
                <c:pt idx="12522">
                  <c:v>17.216801938219302</c:v>
                </c:pt>
                <c:pt idx="12523">
                  <c:v>17.218176862507601</c:v>
                </c:pt>
                <c:pt idx="12524">
                  <c:v>17.2195517867959</c:v>
                </c:pt>
                <c:pt idx="12525">
                  <c:v>17.2209267110842</c:v>
                </c:pt>
                <c:pt idx="12526">
                  <c:v>17.222301635372499</c:v>
                </c:pt>
                <c:pt idx="12527">
                  <c:v>17.223676559660799</c:v>
                </c:pt>
                <c:pt idx="12528">
                  <c:v>17.225051483949098</c:v>
                </c:pt>
                <c:pt idx="12529">
                  <c:v>17.226426408237401</c:v>
                </c:pt>
                <c:pt idx="12530">
                  <c:v>17.227801332525701</c:v>
                </c:pt>
                <c:pt idx="12531">
                  <c:v>17.2291762568141</c:v>
                </c:pt>
                <c:pt idx="12532">
                  <c:v>17.230551181102399</c:v>
                </c:pt>
                <c:pt idx="12533">
                  <c:v>17.231926105390698</c:v>
                </c:pt>
                <c:pt idx="12534">
                  <c:v>17.233301029679001</c:v>
                </c:pt>
                <c:pt idx="12535">
                  <c:v>17.234675953967301</c:v>
                </c:pt>
                <c:pt idx="12536">
                  <c:v>17.2360508782556</c:v>
                </c:pt>
                <c:pt idx="12537">
                  <c:v>17.2374258025439</c:v>
                </c:pt>
                <c:pt idx="12538">
                  <c:v>17.238800726832199</c:v>
                </c:pt>
                <c:pt idx="12539">
                  <c:v>17.240175651120499</c:v>
                </c:pt>
                <c:pt idx="12540">
                  <c:v>17.241550575408802</c:v>
                </c:pt>
                <c:pt idx="12541">
                  <c:v>17.242925499697201</c:v>
                </c:pt>
                <c:pt idx="12542">
                  <c:v>17.2443004239855</c:v>
                </c:pt>
                <c:pt idx="12543">
                  <c:v>17.245675348273799</c:v>
                </c:pt>
                <c:pt idx="12544">
                  <c:v>17.247050272562099</c:v>
                </c:pt>
                <c:pt idx="12545">
                  <c:v>17.248425196850398</c:v>
                </c:pt>
                <c:pt idx="12546">
                  <c:v>17.249800121138701</c:v>
                </c:pt>
                <c:pt idx="12547">
                  <c:v>17.251175045427001</c:v>
                </c:pt>
                <c:pt idx="12548">
                  <c:v>17.2525499697153</c:v>
                </c:pt>
                <c:pt idx="12549">
                  <c:v>17.2539248940036</c:v>
                </c:pt>
                <c:pt idx="12550">
                  <c:v>17.255299818291899</c:v>
                </c:pt>
                <c:pt idx="12551">
                  <c:v>17.256674742580302</c:v>
                </c:pt>
                <c:pt idx="12552">
                  <c:v>17.258049666868601</c:v>
                </c:pt>
                <c:pt idx="12553">
                  <c:v>17.2594245911569</c:v>
                </c:pt>
                <c:pt idx="12554">
                  <c:v>17.2607995154452</c:v>
                </c:pt>
                <c:pt idx="12555">
                  <c:v>17.262174439733499</c:v>
                </c:pt>
                <c:pt idx="12556">
                  <c:v>17.263549364021799</c:v>
                </c:pt>
                <c:pt idx="12557">
                  <c:v>17.264924288310102</c:v>
                </c:pt>
                <c:pt idx="12558">
                  <c:v>17.266299212598401</c:v>
                </c:pt>
                <c:pt idx="12559">
                  <c:v>17.267674136886701</c:v>
                </c:pt>
                <c:pt idx="12560">
                  <c:v>17.269049061175</c:v>
                </c:pt>
                <c:pt idx="12561">
                  <c:v>17.270423985463399</c:v>
                </c:pt>
                <c:pt idx="12562">
                  <c:v>17.271798909751698</c:v>
                </c:pt>
                <c:pt idx="12563">
                  <c:v>17.273173834040001</c:v>
                </c:pt>
                <c:pt idx="12564">
                  <c:v>17.274548758328301</c:v>
                </c:pt>
                <c:pt idx="12565">
                  <c:v>17.2759236826166</c:v>
                </c:pt>
                <c:pt idx="12566">
                  <c:v>17.2772986069049</c:v>
                </c:pt>
                <c:pt idx="12567">
                  <c:v>17.278673531193199</c:v>
                </c:pt>
                <c:pt idx="12568">
                  <c:v>17.280048455481499</c:v>
                </c:pt>
                <c:pt idx="12569">
                  <c:v>17.281423379769802</c:v>
                </c:pt>
                <c:pt idx="12570">
                  <c:v>17.282798304058201</c:v>
                </c:pt>
                <c:pt idx="12571">
                  <c:v>17.2841732283465</c:v>
                </c:pt>
                <c:pt idx="12572">
                  <c:v>17.285548152634799</c:v>
                </c:pt>
                <c:pt idx="12573">
                  <c:v>17.286923076923099</c:v>
                </c:pt>
                <c:pt idx="12574">
                  <c:v>17.288298001211398</c:v>
                </c:pt>
                <c:pt idx="12575">
                  <c:v>17.289672925499701</c:v>
                </c:pt>
                <c:pt idx="12576">
                  <c:v>17.291047849788001</c:v>
                </c:pt>
                <c:pt idx="12577">
                  <c:v>17.2924227740763</c:v>
                </c:pt>
                <c:pt idx="12578">
                  <c:v>17.2937976983646</c:v>
                </c:pt>
                <c:pt idx="12579">
                  <c:v>17.295172622652899</c:v>
                </c:pt>
                <c:pt idx="12580">
                  <c:v>17.296547546941198</c:v>
                </c:pt>
                <c:pt idx="12581">
                  <c:v>17.297922471229601</c:v>
                </c:pt>
                <c:pt idx="12582">
                  <c:v>17.2992973955179</c:v>
                </c:pt>
                <c:pt idx="12583">
                  <c:v>17.3006723198062</c:v>
                </c:pt>
                <c:pt idx="12584">
                  <c:v>17.302047244094499</c:v>
                </c:pt>
                <c:pt idx="12585">
                  <c:v>17.303422168382799</c:v>
                </c:pt>
                <c:pt idx="12586">
                  <c:v>17.304797092671102</c:v>
                </c:pt>
                <c:pt idx="12587">
                  <c:v>17.306172016959401</c:v>
                </c:pt>
                <c:pt idx="12588">
                  <c:v>17.307546941247701</c:v>
                </c:pt>
                <c:pt idx="12589">
                  <c:v>17.308921865536</c:v>
                </c:pt>
                <c:pt idx="12590">
                  <c:v>17.310296789824399</c:v>
                </c:pt>
                <c:pt idx="12591">
                  <c:v>17.311671714112698</c:v>
                </c:pt>
                <c:pt idx="12592">
                  <c:v>17.313046638401001</c:v>
                </c:pt>
                <c:pt idx="12593">
                  <c:v>17.314421562689301</c:v>
                </c:pt>
                <c:pt idx="12594">
                  <c:v>17.3157964869776</c:v>
                </c:pt>
                <c:pt idx="12595">
                  <c:v>17.3171714112659</c:v>
                </c:pt>
                <c:pt idx="12596">
                  <c:v>17.318546335554199</c:v>
                </c:pt>
                <c:pt idx="12597">
                  <c:v>17.319921259842499</c:v>
                </c:pt>
                <c:pt idx="12598">
                  <c:v>17.321296184130802</c:v>
                </c:pt>
                <c:pt idx="12599">
                  <c:v>17.322671108419101</c:v>
                </c:pt>
                <c:pt idx="12600">
                  <c:v>17.3240460327075</c:v>
                </c:pt>
                <c:pt idx="12601">
                  <c:v>17.325420956995799</c:v>
                </c:pt>
                <c:pt idx="12602">
                  <c:v>17.326795881284099</c:v>
                </c:pt>
                <c:pt idx="12603">
                  <c:v>17.328170805572402</c:v>
                </c:pt>
                <c:pt idx="12604">
                  <c:v>17.329545729860701</c:v>
                </c:pt>
                <c:pt idx="12605">
                  <c:v>17.330920654149001</c:v>
                </c:pt>
                <c:pt idx="12606">
                  <c:v>17.3322955784373</c:v>
                </c:pt>
                <c:pt idx="12607">
                  <c:v>17.3336705027256</c:v>
                </c:pt>
                <c:pt idx="12608">
                  <c:v>17.335045427013899</c:v>
                </c:pt>
                <c:pt idx="12609">
                  <c:v>17.336420351302198</c:v>
                </c:pt>
                <c:pt idx="12610">
                  <c:v>17.337795275590601</c:v>
                </c:pt>
                <c:pt idx="12611">
                  <c:v>17.3391701998789</c:v>
                </c:pt>
                <c:pt idx="12612">
                  <c:v>17.3405451241672</c:v>
                </c:pt>
                <c:pt idx="12613">
                  <c:v>17.341920048455499</c:v>
                </c:pt>
                <c:pt idx="12614">
                  <c:v>17.343294972743799</c:v>
                </c:pt>
                <c:pt idx="12615">
                  <c:v>17.344669897032102</c:v>
                </c:pt>
                <c:pt idx="12616">
                  <c:v>17.346044821320401</c:v>
                </c:pt>
                <c:pt idx="12617">
                  <c:v>17.3474197456087</c:v>
                </c:pt>
                <c:pt idx="12618">
                  <c:v>17.348794669897</c:v>
                </c:pt>
                <c:pt idx="12619">
                  <c:v>17.350169594185299</c:v>
                </c:pt>
                <c:pt idx="12620">
                  <c:v>17.351544518473698</c:v>
                </c:pt>
                <c:pt idx="12621">
                  <c:v>17.352919442762001</c:v>
                </c:pt>
                <c:pt idx="12622">
                  <c:v>17.354294367050301</c:v>
                </c:pt>
                <c:pt idx="12623">
                  <c:v>17.3556692913386</c:v>
                </c:pt>
                <c:pt idx="12624">
                  <c:v>17.3570442156269</c:v>
                </c:pt>
                <c:pt idx="12625">
                  <c:v>17.358419139915199</c:v>
                </c:pt>
                <c:pt idx="12626">
                  <c:v>17.359794064203498</c:v>
                </c:pt>
                <c:pt idx="12627">
                  <c:v>17.361168988491801</c:v>
                </c:pt>
                <c:pt idx="12628">
                  <c:v>17.362543912780101</c:v>
                </c:pt>
                <c:pt idx="12629">
                  <c:v>17.3639188370684</c:v>
                </c:pt>
                <c:pt idx="12630">
                  <c:v>17.365293761356799</c:v>
                </c:pt>
                <c:pt idx="12631">
                  <c:v>17.366668685645099</c:v>
                </c:pt>
                <c:pt idx="12632">
                  <c:v>17.368043609933402</c:v>
                </c:pt>
                <c:pt idx="12633">
                  <c:v>17.369418534221701</c:v>
                </c:pt>
                <c:pt idx="12634">
                  <c:v>17.370793458510001</c:v>
                </c:pt>
                <c:pt idx="12635">
                  <c:v>17.3721683827983</c:v>
                </c:pt>
                <c:pt idx="12636">
                  <c:v>17.373543307086599</c:v>
                </c:pt>
                <c:pt idx="12637">
                  <c:v>17.374918231374899</c:v>
                </c:pt>
                <c:pt idx="12638">
                  <c:v>17.376293155663198</c:v>
                </c:pt>
                <c:pt idx="12639">
                  <c:v>17.377668079951501</c:v>
                </c:pt>
                <c:pt idx="12640">
                  <c:v>17.3790430042399</c:v>
                </c:pt>
                <c:pt idx="12641">
                  <c:v>17.3804179285282</c:v>
                </c:pt>
                <c:pt idx="12642">
                  <c:v>17.381792852816499</c:v>
                </c:pt>
                <c:pt idx="12643">
                  <c:v>17.383167777104799</c:v>
                </c:pt>
                <c:pt idx="12644">
                  <c:v>17.384542701393102</c:v>
                </c:pt>
                <c:pt idx="12645">
                  <c:v>17.385917625681401</c:v>
                </c:pt>
                <c:pt idx="12646">
                  <c:v>17.3872925499697</c:v>
                </c:pt>
                <c:pt idx="12647">
                  <c:v>17.388667474258</c:v>
                </c:pt>
                <c:pt idx="12648">
                  <c:v>17.390042398546299</c:v>
                </c:pt>
                <c:pt idx="12649">
                  <c:v>17.391417322834702</c:v>
                </c:pt>
                <c:pt idx="12650">
                  <c:v>17.392792247123001</c:v>
                </c:pt>
                <c:pt idx="12651">
                  <c:v>17.394167171411301</c:v>
                </c:pt>
                <c:pt idx="12652">
                  <c:v>17.3955420956996</c:v>
                </c:pt>
                <c:pt idx="12653">
                  <c:v>17.3969170199879</c:v>
                </c:pt>
                <c:pt idx="12654">
                  <c:v>17.398291944276199</c:v>
                </c:pt>
                <c:pt idx="12655">
                  <c:v>17.399666868564498</c:v>
                </c:pt>
                <c:pt idx="12656">
                  <c:v>17.401041792852801</c:v>
                </c:pt>
                <c:pt idx="12657">
                  <c:v>17.402416717141101</c:v>
                </c:pt>
                <c:pt idx="12658">
                  <c:v>17.4037916414294</c:v>
                </c:pt>
                <c:pt idx="12659">
                  <c:v>17.405166565717799</c:v>
                </c:pt>
                <c:pt idx="12660">
                  <c:v>17.406541490006099</c:v>
                </c:pt>
                <c:pt idx="12661">
                  <c:v>17.407916414294402</c:v>
                </c:pt>
                <c:pt idx="12662">
                  <c:v>17.409291338582701</c:v>
                </c:pt>
                <c:pt idx="12663">
                  <c:v>17.410666262871</c:v>
                </c:pt>
                <c:pt idx="12664">
                  <c:v>17.4120411871593</c:v>
                </c:pt>
                <c:pt idx="12665">
                  <c:v>17.413416111447599</c:v>
                </c:pt>
                <c:pt idx="12666">
                  <c:v>17.414791035735899</c:v>
                </c:pt>
                <c:pt idx="12667">
                  <c:v>17.416165960024198</c:v>
                </c:pt>
                <c:pt idx="12668">
                  <c:v>17.417540884312501</c:v>
                </c:pt>
                <c:pt idx="12669">
                  <c:v>17.4189158086009</c:v>
                </c:pt>
                <c:pt idx="12670">
                  <c:v>17.4202907328892</c:v>
                </c:pt>
                <c:pt idx="12671">
                  <c:v>17.421665657177499</c:v>
                </c:pt>
                <c:pt idx="12672">
                  <c:v>17.423040581465798</c:v>
                </c:pt>
                <c:pt idx="12673">
                  <c:v>17.424415505754101</c:v>
                </c:pt>
                <c:pt idx="12674">
                  <c:v>17.425790430042401</c:v>
                </c:pt>
                <c:pt idx="12675">
                  <c:v>17.4271653543307</c:v>
                </c:pt>
                <c:pt idx="12676">
                  <c:v>17.428540278619</c:v>
                </c:pt>
                <c:pt idx="12677">
                  <c:v>17.429915202907299</c:v>
                </c:pt>
                <c:pt idx="12678">
                  <c:v>17.431290127195599</c:v>
                </c:pt>
                <c:pt idx="12679">
                  <c:v>17.432665051484001</c:v>
                </c:pt>
                <c:pt idx="12680">
                  <c:v>17.434039975772301</c:v>
                </c:pt>
                <c:pt idx="12681">
                  <c:v>17.4354149000606</c:v>
                </c:pt>
                <c:pt idx="12682">
                  <c:v>17.436789824348899</c:v>
                </c:pt>
                <c:pt idx="12683">
                  <c:v>17.438164748637199</c:v>
                </c:pt>
                <c:pt idx="12684">
                  <c:v>17.439539672925498</c:v>
                </c:pt>
                <c:pt idx="12685">
                  <c:v>17.440914597213801</c:v>
                </c:pt>
                <c:pt idx="12686">
                  <c:v>17.442289521502101</c:v>
                </c:pt>
                <c:pt idx="12687">
                  <c:v>17.4436644457904</c:v>
                </c:pt>
                <c:pt idx="12688">
                  <c:v>17.4450393700787</c:v>
                </c:pt>
                <c:pt idx="12689">
                  <c:v>17.446414294367099</c:v>
                </c:pt>
                <c:pt idx="12690">
                  <c:v>17.447789218655402</c:v>
                </c:pt>
                <c:pt idx="12691">
                  <c:v>17.449164142943701</c:v>
                </c:pt>
                <c:pt idx="12692">
                  <c:v>17.450539067232</c:v>
                </c:pt>
                <c:pt idx="12693">
                  <c:v>17.4519139915203</c:v>
                </c:pt>
                <c:pt idx="12694">
                  <c:v>17.453288915808599</c:v>
                </c:pt>
                <c:pt idx="12695">
                  <c:v>17.454663840096899</c:v>
                </c:pt>
                <c:pt idx="12696">
                  <c:v>17.456038764385202</c:v>
                </c:pt>
                <c:pt idx="12697">
                  <c:v>17.457413688673501</c:v>
                </c:pt>
                <c:pt idx="12698">
                  <c:v>17.458788612961801</c:v>
                </c:pt>
                <c:pt idx="12699">
                  <c:v>17.4601635372502</c:v>
                </c:pt>
                <c:pt idx="12700">
                  <c:v>17.461538461538499</c:v>
                </c:pt>
                <c:pt idx="12701">
                  <c:v>17.462913385826798</c:v>
                </c:pt>
                <c:pt idx="12702">
                  <c:v>17.464288310115101</c:v>
                </c:pt>
                <c:pt idx="12703">
                  <c:v>17.465663234403401</c:v>
                </c:pt>
                <c:pt idx="12704">
                  <c:v>17.4670381586917</c:v>
                </c:pt>
                <c:pt idx="12705">
                  <c:v>17.46841308298</c:v>
                </c:pt>
                <c:pt idx="12706">
                  <c:v>17.469788007268299</c:v>
                </c:pt>
                <c:pt idx="12707">
                  <c:v>17.471162931556599</c:v>
                </c:pt>
                <c:pt idx="12708">
                  <c:v>17.472537855844902</c:v>
                </c:pt>
                <c:pt idx="12709">
                  <c:v>17.473912780133301</c:v>
                </c:pt>
                <c:pt idx="12710">
                  <c:v>17.4752877044216</c:v>
                </c:pt>
                <c:pt idx="12711">
                  <c:v>17.476662628709899</c:v>
                </c:pt>
                <c:pt idx="12712">
                  <c:v>17.478037552998199</c:v>
                </c:pt>
                <c:pt idx="12713">
                  <c:v>17.479412477286498</c:v>
                </c:pt>
                <c:pt idx="12714">
                  <c:v>17.480787401574801</c:v>
                </c:pt>
                <c:pt idx="12715">
                  <c:v>17.482162325863101</c:v>
                </c:pt>
                <c:pt idx="12716">
                  <c:v>17.4835372501514</c:v>
                </c:pt>
                <c:pt idx="12717">
                  <c:v>17.4849121744397</c:v>
                </c:pt>
                <c:pt idx="12718">
                  <c:v>17.486287098727999</c:v>
                </c:pt>
                <c:pt idx="12719">
                  <c:v>17.487662023016401</c:v>
                </c:pt>
                <c:pt idx="12720">
                  <c:v>17.489036947304701</c:v>
                </c:pt>
                <c:pt idx="12721">
                  <c:v>17.490411871593</c:v>
                </c:pt>
                <c:pt idx="12722">
                  <c:v>17.4917867958813</c:v>
                </c:pt>
                <c:pt idx="12723">
                  <c:v>17.493161720169599</c:v>
                </c:pt>
                <c:pt idx="12724">
                  <c:v>17.494536644457899</c:v>
                </c:pt>
                <c:pt idx="12725">
                  <c:v>17.495911568746202</c:v>
                </c:pt>
                <c:pt idx="12726">
                  <c:v>17.497286493034501</c:v>
                </c:pt>
                <c:pt idx="12727">
                  <c:v>17.498661417322801</c:v>
                </c:pt>
                <c:pt idx="12728">
                  <c:v>17.5000363416111</c:v>
                </c:pt>
                <c:pt idx="12729">
                  <c:v>17.501411265899499</c:v>
                </c:pt>
                <c:pt idx="12730">
                  <c:v>17.502786190187798</c:v>
                </c:pt>
                <c:pt idx="12731">
                  <c:v>17.504161114476101</c:v>
                </c:pt>
                <c:pt idx="12732">
                  <c:v>17.505536038764401</c:v>
                </c:pt>
                <c:pt idx="12733">
                  <c:v>17.5069109630527</c:v>
                </c:pt>
                <c:pt idx="12734">
                  <c:v>17.508285887341</c:v>
                </c:pt>
                <c:pt idx="12735">
                  <c:v>17.509660811629299</c:v>
                </c:pt>
                <c:pt idx="12736">
                  <c:v>17.511035735917599</c:v>
                </c:pt>
                <c:pt idx="12737">
                  <c:v>17.512410660205902</c:v>
                </c:pt>
                <c:pt idx="12738">
                  <c:v>17.513785584494201</c:v>
                </c:pt>
                <c:pt idx="12739">
                  <c:v>17.5151605087826</c:v>
                </c:pt>
                <c:pt idx="12740">
                  <c:v>17.516535433070899</c:v>
                </c:pt>
                <c:pt idx="12741">
                  <c:v>17.517910357359199</c:v>
                </c:pt>
                <c:pt idx="12742">
                  <c:v>17.519285281647502</c:v>
                </c:pt>
                <c:pt idx="12743">
                  <c:v>17.520660205935801</c:v>
                </c:pt>
                <c:pt idx="12744">
                  <c:v>17.522035130224101</c:v>
                </c:pt>
                <c:pt idx="12745">
                  <c:v>17.5234100545124</c:v>
                </c:pt>
                <c:pt idx="12746">
                  <c:v>17.5247849788007</c:v>
                </c:pt>
                <c:pt idx="12747">
                  <c:v>17.526159903088999</c:v>
                </c:pt>
                <c:pt idx="12748">
                  <c:v>17.527534827377401</c:v>
                </c:pt>
                <c:pt idx="12749">
                  <c:v>17.528909751665701</c:v>
                </c:pt>
                <c:pt idx="12750">
                  <c:v>17.530284675954</c:v>
                </c:pt>
                <c:pt idx="12751">
                  <c:v>17.5316596002423</c:v>
                </c:pt>
                <c:pt idx="12752">
                  <c:v>17.533034524530599</c:v>
                </c:pt>
                <c:pt idx="12753">
                  <c:v>17.534409448818899</c:v>
                </c:pt>
                <c:pt idx="12754">
                  <c:v>17.535784373107202</c:v>
                </c:pt>
                <c:pt idx="12755">
                  <c:v>17.537159297395501</c:v>
                </c:pt>
                <c:pt idx="12756">
                  <c:v>17.5385342216838</c:v>
                </c:pt>
                <c:pt idx="12757">
                  <c:v>17.5399091459721</c:v>
                </c:pt>
                <c:pt idx="12758">
                  <c:v>17.541284070260499</c:v>
                </c:pt>
                <c:pt idx="12759">
                  <c:v>17.542658994548798</c:v>
                </c:pt>
                <c:pt idx="12760">
                  <c:v>17.544033918837101</c:v>
                </c:pt>
                <c:pt idx="12761">
                  <c:v>17.545408843125401</c:v>
                </c:pt>
                <c:pt idx="12762">
                  <c:v>17.5467837674137</c:v>
                </c:pt>
                <c:pt idx="12763">
                  <c:v>17.548158691702</c:v>
                </c:pt>
                <c:pt idx="12764">
                  <c:v>17.549533615990299</c:v>
                </c:pt>
                <c:pt idx="12765">
                  <c:v>17.550908540278598</c:v>
                </c:pt>
                <c:pt idx="12766">
                  <c:v>17.552283464566901</c:v>
                </c:pt>
                <c:pt idx="12767">
                  <c:v>17.553658388855201</c:v>
                </c:pt>
                <c:pt idx="12768">
                  <c:v>17.5550333131436</c:v>
                </c:pt>
                <c:pt idx="12769">
                  <c:v>17.556408237431899</c:v>
                </c:pt>
                <c:pt idx="12770">
                  <c:v>17.557783161720199</c:v>
                </c:pt>
                <c:pt idx="12771">
                  <c:v>17.559158086008502</c:v>
                </c:pt>
                <c:pt idx="12772">
                  <c:v>17.560533010296801</c:v>
                </c:pt>
                <c:pt idx="12773">
                  <c:v>17.561907934585101</c:v>
                </c:pt>
                <c:pt idx="12774">
                  <c:v>17.5632828588734</c:v>
                </c:pt>
                <c:pt idx="12775">
                  <c:v>17.564657783161699</c:v>
                </c:pt>
                <c:pt idx="12776">
                  <c:v>17.566032707449999</c:v>
                </c:pt>
                <c:pt idx="12777">
                  <c:v>17.567407631738298</c:v>
                </c:pt>
                <c:pt idx="12778">
                  <c:v>17.568782556026701</c:v>
                </c:pt>
                <c:pt idx="12779">
                  <c:v>17.570157480315</c:v>
                </c:pt>
                <c:pt idx="12780">
                  <c:v>17.5715324046033</c:v>
                </c:pt>
                <c:pt idx="12781">
                  <c:v>17.572907328891599</c:v>
                </c:pt>
                <c:pt idx="12782">
                  <c:v>17.574282253179899</c:v>
                </c:pt>
                <c:pt idx="12783">
                  <c:v>17.575657177468202</c:v>
                </c:pt>
                <c:pt idx="12784">
                  <c:v>17.577032101756501</c:v>
                </c:pt>
                <c:pt idx="12785">
                  <c:v>17.5784070260448</c:v>
                </c:pt>
                <c:pt idx="12786">
                  <c:v>17.5797819503331</c:v>
                </c:pt>
                <c:pt idx="12787">
                  <c:v>17.581156874621399</c:v>
                </c:pt>
                <c:pt idx="12788">
                  <c:v>17.582531798909798</c:v>
                </c:pt>
                <c:pt idx="12789">
                  <c:v>17.583906723198101</c:v>
                </c:pt>
                <c:pt idx="12790">
                  <c:v>17.585281647486401</c:v>
                </c:pt>
                <c:pt idx="12791">
                  <c:v>17.5866565717747</c:v>
                </c:pt>
                <c:pt idx="12792">
                  <c:v>17.588031496063</c:v>
                </c:pt>
                <c:pt idx="12793">
                  <c:v>17.589406420351299</c:v>
                </c:pt>
                <c:pt idx="12794">
                  <c:v>17.590781344639598</c:v>
                </c:pt>
                <c:pt idx="12795">
                  <c:v>17.592156268927901</c:v>
                </c:pt>
                <c:pt idx="12796">
                  <c:v>17.593531193216201</c:v>
                </c:pt>
                <c:pt idx="12797">
                  <c:v>17.5949061175045</c:v>
                </c:pt>
                <c:pt idx="12798">
                  <c:v>17.596281041792899</c:v>
                </c:pt>
                <c:pt idx="12799">
                  <c:v>17.597655966081199</c:v>
                </c:pt>
                <c:pt idx="12800">
                  <c:v>17.599030890369502</c:v>
                </c:pt>
                <c:pt idx="12801">
                  <c:v>17.600405814657801</c:v>
                </c:pt>
                <c:pt idx="12802">
                  <c:v>17.601780738946101</c:v>
                </c:pt>
                <c:pt idx="12803">
                  <c:v>17.6031556632344</c:v>
                </c:pt>
                <c:pt idx="12804">
                  <c:v>17.604530587522699</c:v>
                </c:pt>
                <c:pt idx="12805">
                  <c:v>17.605905511810999</c:v>
                </c:pt>
                <c:pt idx="12806">
                  <c:v>17.607280436099298</c:v>
                </c:pt>
                <c:pt idx="12807">
                  <c:v>17.608655360387601</c:v>
                </c:pt>
                <c:pt idx="12808">
                  <c:v>17.610030284676</c:v>
                </c:pt>
                <c:pt idx="12809">
                  <c:v>17.6114052089643</c:v>
                </c:pt>
                <c:pt idx="12810">
                  <c:v>17.612780133252599</c:v>
                </c:pt>
                <c:pt idx="12811">
                  <c:v>17.614155057540898</c:v>
                </c:pt>
                <c:pt idx="12812">
                  <c:v>17.615529981829201</c:v>
                </c:pt>
                <c:pt idx="12813">
                  <c:v>17.616904906117501</c:v>
                </c:pt>
                <c:pt idx="12814">
                  <c:v>17.6182798304058</c:v>
                </c:pt>
                <c:pt idx="12815">
                  <c:v>17.6196547546941</c:v>
                </c:pt>
                <c:pt idx="12816">
                  <c:v>17.621029678982399</c:v>
                </c:pt>
                <c:pt idx="12817">
                  <c:v>17.622404603270699</c:v>
                </c:pt>
                <c:pt idx="12818">
                  <c:v>17.623779527559101</c:v>
                </c:pt>
                <c:pt idx="12819">
                  <c:v>17.625154451847401</c:v>
                </c:pt>
                <c:pt idx="12820">
                  <c:v>17.6265293761357</c:v>
                </c:pt>
                <c:pt idx="12821">
                  <c:v>17.627904300423999</c:v>
                </c:pt>
                <c:pt idx="12822">
                  <c:v>17.629279224712299</c:v>
                </c:pt>
                <c:pt idx="12823">
                  <c:v>17.630654149000598</c:v>
                </c:pt>
                <c:pt idx="12824">
                  <c:v>17.632029073288901</c:v>
                </c:pt>
                <c:pt idx="12825">
                  <c:v>17.633403997577201</c:v>
                </c:pt>
                <c:pt idx="12826">
                  <c:v>17.6347789218655</c:v>
                </c:pt>
                <c:pt idx="12827">
                  <c:v>17.636153846153899</c:v>
                </c:pt>
                <c:pt idx="12828">
                  <c:v>17.637528770442199</c:v>
                </c:pt>
                <c:pt idx="12829">
                  <c:v>17.638903694730502</c:v>
                </c:pt>
                <c:pt idx="12830">
                  <c:v>17.640278619018801</c:v>
                </c:pt>
                <c:pt idx="12831">
                  <c:v>17.6416535433071</c:v>
                </c:pt>
                <c:pt idx="12832">
                  <c:v>17.6430284675954</c:v>
                </c:pt>
                <c:pt idx="12833">
                  <c:v>17.644403391883699</c:v>
                </c:pt>
                <c:pt idx="12834">
                  <c:v>17.645778316171999</c:v>
                </c:pt>
                <c:pt idx="12835">
                  <c:v>17.647153240460302</c:v>
                </c:pt>
                <c:pt idx="12836">
                  <c:v>17.648528164748601</c:v>
                </c:pt>
                <c:pt idx="12837">
                  <c:v>17.649903089037</c:v>
                </c:pt>
                <c:pt idx="12838">
                  <c:v>17.6512780133253</c:v>
                </c:pt>
                <c:pt idx="12839">
                  <c:v>17.652652937613599</c:v>
                </c:pt>
                <c:pt idx="12840">
                  <c:v>17.654027861901898</c:v>
                </c:pt>
                <c:pt idx="12841">
                  <c:v>17.655402786190201</c:v>
                </c:pt>
                <c:pt idx="12842">
                  <c:v>17.656777710478501</c:v>
                </c:pt>
                <c:pt idx="12843">
                  <c:v>17.6581526347668</c:v>
                </c:pt>
                <c:pt idx="12844">
                  <c:v>17.6595275590551</c:v>
                </c:pt>
                <c:pt idx="12845">
                  <c:v>17.660902483343399</c:v>
                </c:pt>
                <c:pt idx="12846">
                  <c:v>17.662277407631699</c:v>
                </c:pt>
                <c:pt idx="12847">
                  <c:v>17.663652331920002</c:v>
                </c:pt>
                <c:pt idx="12848">
                  <c:v>17.665027256208401</c:v>
                </c:pt>
                <c:pt idx="12849">
                  <c:v>17.6664021804967</c:v>
                </c:pt>
                <c:pt idx="12850">
                  <c:v>17.667777104784999</c:v>
                </c:pt>
                <c:pt idx="12851">
                  <c:v>17.669152029073299</c:v>
                </c:pt>
                <c:pt idx="12852">
                  <c:v>17.670526953361598</c:v>
                </c:pt>
                <c:pt idx="12853">
                  <c:v>17.671901877649901</c:v>
                </c:pt>
                <c:pt idx="12854">
                  <c:v>17.673276801938201</c:v>
                </c:pt>
                <c:pt idx="12855">
                  <c:v>17.6746517262265</c:v>
                </c:pt>
                <c:pt idx="12856">
                  <c:v>17.6760266505148</c:v>
                </c:pt>
                <c:pt idx="12857">
                  <c:v>17.677401574803199</c:v>
                </c:pt>
                <c:pt idx="12858">
                  <c:v>17.678776499091502</c:v>
                </c:pt>
                <c:pt idx="12859">
                  <c:v>17.680151423379801</c:v>
                </c:pt>
                <c:pt idx="12860">
                  <c:v>17.6815263476681</c:v>
                </c:pt>
                <c:pt idx="12861">
                  <c:v>17.6829012719564</c:v>
                </c:pt>
                <c:pt idx="12862">
                  <c:v>17.684276196244699</c:v>
                </c:pt>
                <c:pt idx="12863">
                  <c:v>17.685651120532999</c:v>
                </c:pt>
                <c:pt idx="12864">
                  <c:v>17.687026044821302</c:v>
                </c:pt>
                <c:pt idx="12865">
                  <c:v>17.688400969109601</c:v>
                </c:pt>
                <c:pt idx="12866">
                  <c:v>17.689775893397901</c:v>
                </c:pt>
                <c:pt idx="12867">
                  <c:v>17.691150817686299</c:v>
                </c:pt>
                <c:pt idx="12868">
                  <c:v>17.692525741974599</c:v>
                </c:pt>
                <c:pt idx="12869">
                  <c:v>17.693900666262898</c:v>
                </c:pt>
                <c:pt idx="12870">
                  <c:v>17.695275590551201</c:v>
                </c:pt>
                <c:pt idx="12871">
                  <c:v>17.696650514839501</c:v>
                </c:pt>
                <c:pt idx="12872">
                  <c:v>17.6980254391278</c:v>
                </c:pt>
                <c:pt idx="12873">
                  <c:v>17.6994003634161</c:v>
                </c:pt>
                <c:pt idx="12874">
                  <c:v>17.700775287704399</c:v>
                </c:pt>
                <c:pt idx="12875">
                  <c:v>17.702150211992699</c:v>
                </c:pt>
                <c:pt idx="12876">
                  <c:v>17.703525136281002</c:v>
                </c:pt>
                <c:pt idx="12877">
                  <c:v>17.7049000605694</c:v>
                </c:pt>
                <c:pt idx="12878">
                  <c:v>17.7062749848577</c:v>
                </c:pt>
                <c:pt idx="12879">
                  <c:v>17.707649909145999</c:v>
                </c:pt>
                <c:pt idx="12880">
                  <c:v>17.709024833434299</c:v>
                </c:pt>
                <c:pt idx="12881">
                  <c:v>17.710399757722598</c:v>
                </c:pt>
                <c:pt idx="12882">
                  <c:v>17.711774682010901</c:v>
                </c:pt>
                <c:pt idx="12883">
                  <c:v>17.713149606299201</c:v>
                </c:pt>
                <c:pt idx="12884">
                  <c:v>17.7145245305875</c:v>
                </c:pt>
                <c:pt idx="12885">
                  <c:v>17.7158994548758</c:v>
                </c:pt>
                <c:pt idx="12886">
                  <c:v>17.717274379164099</c:v>
                </c:pt>
                <c:pt idx="12887">
                  <c:v>17.718649303452501</c:v>
                </c:pt>
                <c:pt idx="12888">
                  <c:v>17.720024227740801</c:v>
                </c:pt>
                <c:pt idx="12889">
                  <c:v>17.7213991520291</c:v>
                </c:pt>
                <c:pt idx="12890">
                  <c:v>17.7227740763174</c:v>
                </c:pt>
                <c:pt idx="12891">
                  <c:v>17.724149000605699</c:v>
                </c:pt>
                <c:pt idx="12892">
                  <c:v>17.725523924893999</c:v>
                </c:pt>
                <c:pt idx="12893">
                  <c:v>17.726898849182302</c:v>
                </c:pt>
                <c:pt idx="12894">
                  <c:v>17.728273773470601</c:v>
                </c:pt>
                <c:pt idx="12895">
                  <c:v>17.729648697758901</c:v>
                </c:pt>
                <c:pt idx="12896">
                  <c:v>17.7310236220472</c:v>
                </c:pt>
                <c:pt idx="12897">
                  <c:v>17.732398546335599</c:v>
                </c:pt>
                <c:pt idx="12898">
                  <c:v>17.733773470623898</c:v>
                </c:pt>
                <c:pt idx="12899">
                  <c:v>17.735148394912201</c:v>
                </c:pt>
                <c:pt idx="12900">
                  <c:v>17.736523319200501</c:v>
                </c:pt>
                <c:pt idx="12901">
                  <c:v>17.7378982434888</c:v>
                </c:pt>
                <c:pt idx="12902">
                  <c:v>17.7392731677771</c:v>
                </c:pt>
                <c:pt idx="12903">
                  <c:v>17.740648092065399</c:v>
                </c:pt>
                <c:pt idx="12904">
                  <c:v>17.742023016353698</c:v>
                </c:pt>
                <c:pt idx="12905">
                  <c:v>17.743397940642001</c:v>
                </c:pt>
                <c:pt idx="12906">
                  <c:v>17.744772864930301</c:v>
                </c:pt>
                <c:pt idx="12907">
                  <c:v>17.7461477892187</c:v>
                </c:pt>
                <c:pt idx="12908">
                  <c:v>17.747522713506999</c:v>
                </c:pt>
                <c:pt idx="12909">
                  <c:v>17.748897637795299</c:v>
                </c:pt>
                <c:pt idx="12910">
                  <c:v>17.750272562083602</c:v>
                </c:pt>
                <c:pt idx="12911">
                  <c:v>17.751647486371901</c:v>
                </c:pt>
                <c:pt idx="12912">
                  <c:v>17.753022410660201</c:v>
                </c:pt>
                <c:pt idx="12913">
                  <c:v>17.7543973349485</c:v>
                </c:pt>
                <c:pt idx="12914">
                  <c:v>17.755772259236799</c:v>
                </c:pt>
                <c:pt idx="12915">
                  <c:v>17.757147183525099</c:v>
                </c:pt>
                <c:pt idx="12916">
                  <c:v>17.758522107813398</c:v>
                </c:pt>
                <c:pt idx="12917">
                  <c:v>17.759897032101801</c:v>
                </c:pt>
                <c:pt idx="12918">
                  <c:v>17.7612719563901</c:v>
                </c:pt>
                <c:pt idx="12919">
                  <c:v>17.7626468806784</c:v>
                </c:pt>
                <c:pt idx="12920">
                  <c:v>17.764021804966699</c:v>
                </c:pt>
                <c:pt idx="12921">
                  <c:v>17.765396729254999</c:v>
                </c:pt>
                <c:pt idx="12922">
                  <c:v>17.766771653543302</c:v>
                </c:pt>
                <c:pt idx="12923">
                  <c:v>17.768146577831601</c:v>
                </c:pt>
                <c:pt idx="12924">
                  <c:v>17.7695215021199</c:v>
                </c:pt>
                <c:pt idx="12925">
                  <c:v>17.7708964264082</c:v>
                </c:pt>
                <c:pt idx="12926">
                  <c:v>17.772271350696599</c:v>
                </c:pt>
                <c:pt idx="12927">
                  <c:v>17.773646274984898</c:v>
                </c:pt>
                <c:pt idx="12928">
                  <c:v>17.775021199273201</c:v>
                </c:pt>
                <c:pt idx="12929">
                  <c:v>17.776396123561501</c:v>
                </c:pt>
                <c:pt idx="12930">
                  <c:v>17.7777710478498</c:v>
                </c:pt>
                <c:pt idx="12931">
                  <c:v>17.7791459721381</c:v>
                </c:pt>
                <c:pt idx="12932">
                  <c:v>17.780520896426399</c:v>
                </c:pt>
                <c:pt idx="12933">
                  <c:v>17.781895820714698</c:v>
                </c:pt>
                <c:pt idx="12934">
                  <c:v>17.783270745003001</c:v>
                </c:pt>
                <c:pt idx="12935">
                  <c:v>17.784645669291301</c:v>
                </c:pt>
                <c:pt idx="12936">
                  <c:v>17.7860205935797</c:v>
                </c:pt>
                <c:pt idx="12937">
                  <c:v>17.787395517867999</c:v>
                </c:pt>
                <c:pt idx="12938">
                  <c:v>17.788770442156299</c:v>
                </c:pt>
                <c:pt idx="12939">
                  <c:v>17.790145366444602</c:v>
                </c:pt>
                <c:pt idx="12940">
                  <c:v>17.791520290732901</c:v>
                </c:pt>
                <c:pt idx="12941">
                  <c:v>17.792895215021201</c:v>
                </c:pt>
                <c:pt idx="12942">
                  <c:v>17.7942701393095</c:v>
                </c:pt>
                <c:pt idx="12943">
                  <c:v>17.795645063597799</c:v>
                </c:pt>
                <c:pt idx="12944">
                  <c:v>17.797019987886099</c:v>
                </c:pt>
                <c:pt idx="12945">
                  <c:v>17.798394912174398</c:v>
                </c:pt>
                <c:pt idx="12946">
                  <c:v>17.799769836462801</c:v>
                </c:pt>
                <c:pt idx="12947">
                  <c:v>17.8011447607511</c:v>
                </c:pt>
                <c:pt idx="12948">
                  <c:v>17.8025196850394</c:v>
                </c:pt>
                <c:pt idx="12949">
                  <c:v>17.803894609327699</c:v>
                </c:pt>
                <c:pt idx="12950">
                  <c:v>17.805269533615999</c:v>
                </c:pt>
                <c:pt idx="12951">
                  <c:v>17.806644457904302</c:v>
                </c:pt>
                <c:pt idx="12952">
                  <c:v>17.808019382192601</c:v>
                </c:pt>
                <c:pt idx="12953">
                  <c:v>17.8093943064809</c:v>
                </c:pt>
                <c:pt idx="12954">
                  <c:v>17.8107692307692</c:v>
                </c:pt>
                <c:pt idx="12955">
                  <c:v>17.812144155057499</c:v>
                </c:pt>
                <c:pt idx="12956">
                  <c:v>17.813519079345902</c:v>
                </c:pt>
                <c:pt idx="12957">
                  <c:v>17.814894003634201</c:v>
                </c:pt>
                <c:pt idx="12958">
                  <c:v>17.816268927922501</c:v>
                </c:pt>
                <c:pt idx="12959">
                  <c:v>17.8176438522108</c:v>
                </c:pt>
                <c:pt idx="12960">
                  <c:v>17.819018776499099</c:v>
                </c:pt>
                <c:pt idx="12961">
                  <c:v>17.820393700787399</c:v>
                </c:pt>
                <c:pt idx="12962">
                  <c:v>17.821768625075698</c:v>
                </c:pt>
                <c:pt idx="12963">
                  <c:v>17.823143549364001</c:v>
                </c:pt>
                <c:pt idx="12964">
                  <c:v>17.824518473652301</c:v>
                </c:pt>
                <c:pt idx="12965">
                  <c:v>17.8258933979406</c:v>
                </c:pt>
                <c:pt idx="12966">
                  <c:v>17.827268322228999</c:v>
                </c:pt>
                <c:pt idx="12967">
                  <c:v>17.828643246517299</c:v>
                </c:pt>
                <c:pt idx="12968">
                  <c:v>17.830018170805602</c:v>
                </c:pt>
                <c:pt idx="12969">
                  <c:v>17.831393095093901</c:v>
                </c:pt>
                <c:pt idx="12970">
                  <c:v>17.8327680193822</c:v>
                </c:pt>
                <c:pt idx="12971">
                  <c:v>17.8341429436705</c:v>
                </c:pt>
                <c:pt idx="12972">
                  <c:v>17.835517867958799</c:v>
                </c:pt>
                <c:pt idx="12973">
                  <c:v>17.836892792247099</c:v>
                </c:pt>
                <c:pt idx="12974">
                  <c:v>17.838267716535402</c:v>
                </c:pt>
                <c:pt idx="12975">
                  <c:v>17.839642640823701</c:v>
                </c:pt>
                <c:pt idx="12976">
                  <c:v>17.8410175651121</c:v>
                </c:pt>
                <c:pt idx="12977">
                  <c:v>17.8423924894004</c:v>
                </c:pt>
                <c:pt idx="12978">
                  <c:v>17.843767413688699</c:v>
                </c:pt>
                <c:pt idx="12979">
                  <c:v>17.845142337976998</c:v>
                </c:pt>
                <c:pt idx="12980">
                  <c:v>17.846517262265301</c:v>
                </c:pt>
                <c:pt idx="12981">
                  <c:v>17.847892186553601</c:v>
                </c:pt>
                <c:pt idx="12982">
                  <c:v>17.8492671108419</c:v>
                </c:pt>
                <c:pt idx="12983">
                  <c:v>17.8506420351302</c:v>
                </c:pt>
                <c:pt idx="12984">
                  <c:v>17.852016959418499</c:v>
                </c:pt>
                <c:pt idx="12985">
                  <c:v>17.853391883706902</c:v>
                </c:pt>
                <c:pt idx="12986">
                  <c:v>17.854766807995201</c:v>
                </c:pt>
                <c:pt idx="12987">
                  <c:v>17.856141732283501</c:v>
                </c:pt>
                <c:pt idx="12988">
                  <c:v>17.8575166565718</c:v>
                </c:pt>
                <c:pt idx="12989">
                  <c:v>17.858891580860099</c:v>
                </c:pt>
                <c:pt idx="12990">
                  <c:v>17.860266505148399</c:v>
                </c:pt>
                <c:pt idx="12991">
                  <c:v>17.861641429436698</c:v>
                </c:pt>
                <c:pt idx="12992">
                  <c:v>17.863016353725001</c:v>
                </c:pt>
                <c:pt idx="12993">
                  <c:v>17.864391278013301</c:v>
                </c:pt>
                <c:pt idx="12994">
                  <c:v>17.8657662023016</c:v>
                </c:pt>
                <c:pt idx="12995">
                  <c:v>17.8671411265899</c:v>
                </c:pt>
                <c:pt idx="12996">
                  <c:v>17.868516050878299</c:v>
                </c:pt>
                <c:pt idx="12997">
                  <c:v>17.869890975166602</c:v>
                </c:pt>
                <c:pt idx="12998">
                  <c:v>17.871265899454901</c:v>
                </c:pt>
                <c:pt idx="12999">
                  <c:v>17.8726408237432</c:v>
                </c:pt>
                <c:pt idx="13000">
                  <c:v>17.8740157480315</c:v>
                </c:pt>
                <c:pt idx="13001">
                  <c:v>17.875390672319799</c:v>
                </c:pt>
                <c:pt idx="13002">
                  <c:v>17.876765596608099</c:v>
                </c:pt>
                <c:pt idx="13003">
                  <c:v>17.878140520896402</c:v>
                </c:pt>
                <c:pt idx="13004">
                  <c:v>17.879515445184701</c:v>
                </c:pt>
                <c:pt idx="13005">
                  <c:v>17.880890369473001</c:v>
                </c:pt>
                <c:pt idx="13006">
                  <c:v>17.8822652937614</c:v>
                </c:pt>
                <c:pt idx="13007">
                  <c:v>17.883640218049699</c:v>
                </c:pt>
                <c:pt idx="13008">
                  <c:v>17.885015142337998</c:v>
                </c:pt>
                <c:pt idx="13009">
                  <c:v>17.886390066626301</c:v>
                </c:pt>
                <c:pt idx="13010">
                  <c:v>17.887764990914601</c:v>
                </c:pt>
                <c:pt idx="13011">
                  <c:v>17.8891399152029</c:v>
                </c:pt>
                <c:pt idx="13012">
                  <c:v>17.8905148394912</c:v>
                </c:pt>
                <c:pt idx="13013">
                  <c:v>17.891889763779499</c:v>
                </c:pt>
                <c:pt idx="13014">
                  <c:v>17.893264688067799</c:v>
                </c:pt>
                <c:pt idx="13015">
                  <c:v>17.894639612356201</c:v>
                </c:pt>
                <c:pt idx="13016">
                  <c:v>17.8960145366445</c:v>
                </c:pt>
                <c:pt idx="13017">
                  <c:v>17.8973894609328</c:v>
                </c:pt>
                <c:pt idx="13018">
                  <c:v>17.898764385221099</c:v>
                </c:pt>
                <c:pt idx="13019">
                  <c:v>17.900139309509399</c:v>
                </c:pt>
                <c:pt idx="13020">
                  <c:v>17.901514233797698</c:v>
                </c:pt>
                <c:pt idx="13021">
                  <c:v>17.902889158086001</c:v>
                </c:pt>
                <c:pt idx="13022">
                  <c:v>17.904264082374301</c:v>
                </c:pt>
                <c:pt idx="13023">
                  <c:v>17.9056390066626</c:v>
                </c:pt>
                <c:pt idx="13024">
                  <c:v>17.9070139309509</c:v>
                </c:pt>
                <c:pt idx="13025">
                  <c:v>17.908388855239298</c:v>
                </c:pt>
                <c:pt idx="13026">
                  <c:v>17.909763779527601</c:v>
                </c:pt>
                <c:pt idx="13027">
                  <c:v>17.911138703815901</c:v>
                </c:pt>
                <c:pt idx="13028">
                  <c:v>17.9125136281042</c:v>
                </c:pt>
                <c:pt idx="13029">
                  <c:v>17.9138885523925</c:v>
                </c:pt>
                <c:pt idx="13030">
                  <c:v>17.915263476680799</c:v>
                </c:pt>
                <c:pt idx="13031">
                  <c:v>17.916638400969099</c:v>
                </c:pt>
                <c:pt idx="13032">
                  <c:v>17.918013325257402</c:v>
                </c:pt>
                <c:pt idx="13033">
                  <c:v>17.919388249545701</c:v>
                </c:pt>
                <c:pt idx="13034">
                  <c:v>17.920763173834001</c:v>
                </c:pt>
                <c:pt idx="13035">
                  <c:v>17.922138098122399</c:v>
                </c:pt>
                <c:pt idx="13036">
                  <c:v>17.923513022410699</c:v>
                </c:pt>
                <c:pt idx="13037">
                  <c:v>17.924887946698998</c:v>
                </c:pt>
                <c:pt idx="13038">
                  <c:v>17.926262870987301</c:v>
                </c:pt>
                <c:pt idx="13039">
                  <c:v>17.927637795275601</c:v>
                </c:pt>
                <c:pt idx="13040">
                  <c:v>17.9290127195639</c:v>
                </c:pt>
                <c:pt idx="13041">
                  <c:v>17.9303876438522</c:v>
                </c:pt>
                <c:pt idx="13042">
                  <c:v>17.931762568140499</c:v>
                </c:pt>
                <c:pt idx="13043">
                  <c:v>17.933137492428799</c:v>
                </c:pt>
                <c:pt idx="13044">
                  <c:v>17.934512416717102</c:v>
                </c:pt>
                <c:pt idx="13045">
                  <c:v>17.9358873410055</c:v>
                </c:pt>
                <c:pt idx="13046">
                  <c:v>17.9372622652938</c:v>
                </c:pt>
                <c:pt idx="13047">
                  <c:v>17.938637189582099</c:v>
                </c:pt>
                <c:pt idx="13048">
                  <c:v>17.940012113870399</c:v>
                </c:pt>
                <c:pt idx="13049">
                  <c:v>17.941387038158702</c:v>
                </c:pt>
                <c:pt idx="13050">
                  <c:v>17.942761962447001</c:v>
                </c:pt>
                <c:pt idx="13051">
                  <c:v>17.944136886735301</c:v>
                </c:pt>
                <c:pt idx="13052">
                  <c:v>17.9455118110236</c:v>
                </c:pt>
                <c:pt idx="13053">
                  <c:v>17.946886735311899</c:v>
                </c:pt>
                <c:pt idx="13054">
                  <c:v>17.948261659600199</c:v>
                </c:pt>
                <c:pt idx="13055">
                  <c:v>17.949636583888601</c:v>
                </c:pt>
                <c:pt idx="13056">
                  <c:v>17.951011508176901</c:v>
                </c:pt>
                <c:pt idx="13057">
                  <c:v>17.9523864324652</c:v>
                </c:pt>
                <c:pt idx="13058">
                  <c:v>17.9537613567535</c:v>
                </c:pt>
                <c:pt idx="13059">
                  <c:v>17.955136281041799</c:v>
                </c:pt>
                <c:pt idx="13060">
                  <c:v>17.956511205330099</c:v>
                </c:pt>
                <c:pt idx="13061">
                  <c:v>17.957886129618402</c:v>
                </c:pt>
                <c:pt idx="13062">
                  <c:v>17.959261053906701</c:v>
                </c:pt>
                <c:pt idx="13063">
                  <c:v>17.960635978195</c:v>
                </c:pt>
                <c:pt idx="13064">
                  <c:v>17.9620109024833</c:v>
                </c:pt>
                <c:pt idx="13065">
                  <c:v>17.963385826771699</c:v>
                </c:pt>
                <c:pt idx="13066">
                  <c:v>17.964760751059998</c:v>
                </c:pt>
                <c:pt idx="13067">
                  <c:v>17.966135675348301</c:v>
                </c:pt>
                <c:pt idx="13068">
                  <c:v>17.967510599636601</c:v>
                </c:pt>
                <c:pt idx="13069">
                  <c:v>17.9688855239249</c:v>
                </c:pt>
                <c:pt idx="13070">
                  <c:v>17.9702604482132</c:v>
                </c:pt>
                <c:pt idx="13071">
                  <c:v>17.971635372501499</c:v>
                </c:pt>
                <c:pt idx="13072">
                  <c:v>17.973010296789798</c:v>
                </c:pt>
                <c:pt idx="13073">
                  <c:v>17.974385221078101</c:v>
                </c:pt>
                <c:pt idx="13074">
                  <c:v>17.975760145366401</c:v>
                </c:pt>
                <c:pt idx="13075">
                  <c:v>17.9771350696548</c:v>
                </c:pt>
                <c:pt idx="13076">
                  <c:v>17.978509993943099</c:v>
                </c:pt>
                <c:pt idx="13077">
                  <c:v>17.979884918231399</c:v>
                </c:pt>
                <c:pt idx="13078">
                  <c:v>17.981259842519702</c:v>
                </c:pt>
                <c:pt idx="13079">
                  <c:v>17.982634766808001</c:v>
                </c:pt>
                <c:pt idx="13080">
                  <c:v>17.984009691096301</c:v>
                </c:pt>
                <c:pt idx="13081">
                  <c:v>17.9853846153846</c:v>
                </c:pt>
                <c:pt idx="13082">
                  <c:v>17.986759539672899</c:v>
                </c:pt>
                <c:pt idx="13083">
                  <c:v>17.988134463961199</c:v>
                </c:pt>
                <c:pt idx="13084">
                  <c:v>17.989509388249498</c:v>
                </c:pt>
                <c:pt idx="13085">
                  <c:v>17.990884312537901</c:v>
                </c:pt>
                <c:pt idx="13086">
                  <c:v>17.9922592368262</c:v>
                </c:pt>
                <c:pt idx="13087">
                  <c:v>17.9936341611145</c:v>
                </c:pt>
                <c:pt idx="13088">
                  <c:v>17.995009085402799</c:v>
                </c:pt>
                <c:pt idx="13089">
                  <c:v>17.996384009691099</c:v>
                </c:pt>
                <c:pt idx="13090">
                  <c:v>17.997758933979402</c:v>
                </c:pt>
                <c:pt idx="13091">
                  <c:v>17.999133858267701</c:v>
                </c:pt>
                <c:pt idx="13092">
                  <c:v>18.000508782556</c:v>
                </c:pt>
                <c:pt idx="13093">
                  <c:v>18.0018837068443</c:v>
                </c:pt>
                <c:pt idx="13094">
                  <c:v>18.003258631132699</c:v>
                </c:pt>
                <c:pt idx="13095">
                  <c:v>18.004633555421002</c:v>
                </c:pt>
                <c:pt idx="13096">
                  <c:v>18.006008479709301</c:v>
                </c:pt>
                <c:pt idx="13097">
                  <c:v>18.007383403997601</c:v>
                </c:pt>
                <c:pt idx="13098">
                  <c:v>18.0087583282859</c:v>
                </c:pt>
                <c:pt idx="13099">
                  <c:v>18.0101332525742</c:v>
                </c:pt>
                <c:pt idx="13100">
                  <c:v>18.011508176862499</c:v>
                </c:pt>
                <c:pt idx="13101">
                  <c:v>18.012883101150798</c:v>
                </c:pt>
                <c:pt idx="13102">
                  <c:v>18.014258025439101</c:v>
                </c:pt>
                <c:pt idx="13103">
                  <c:v>18.015632949727401</c:v>
                </c:pt>
                <c:pt idx="13104">
                  <c:v>18.0170078740158</c:v>
                </c:pt>
                <c:pt idx="13105">
                  <c:v>18.018382798304099</c:v>
                </c:pt>
                <c:pt idx="13106">
                  <c:v>18.019757722592399</c:v>
                </c:pt>
                <c:pt idx="13107">
                  <c:v>18.021132646880702</c:v>
                </c:pt>
                <c:pt idx="13108">
                  <c:v>18.022507571169001</c:v>
                </c:pt>
                <c:pt idx="13109">
                  <c:v>18.0238824954573</c:v>
                </c:pt>
                <c:pt idx="13110">
                  <c:v>18.0252574197456</c:v>
                </c:pt>
                <c:pt idx="13111">
                  <c:v>18.026632344033899</c:v>
                </c:pt>
                <c:pt idx="13112">
                  <c:v>18.028007268322199</c:v>
                </c:pt>
                <c:pt idx="13113">
                  <c:v>18.029382192610498</c:v>
                </c:pt>
                <c:pt idx="13114">
                  <c:v>18.030757116898901</c:v>
                </c:pt>
                <c:pt idx="13115">
                  <c:v>18.0321320411872</c:v>
                </c:pt>
                <c:pt idx="13116">
                  <c:v>18.0335069654755</c:v>
                </c:pt>
                <c:pt idx="13117">
                  <c:v>18.034881889763799</c:v>
                </c:pt>
                <c:pt idx="13118">
                  <c:v>18.036256814052098</c:v>
                </c:pt>
                <c:pt idx="13119">
                  <c:v>18.037631738340401</c:v>
                </c:pt>
                <c:pt idx="13120">
                  <c:v>18.039006662628701</c:v>
                </c:pt>
                <c:pt idx="13121">
                  <c:v>18.040381586917</c:v>
                </c:pt>
                <c:pt idx="13122">
                  <c:v>18.0417565112053</c:v>
                </c:pt>
                <c:pt idx="13123">
                  <c:v>18.043131435493599</c:v>
                </c:pt>
                <c:pt idx="13124">
                  <c:v>18.044506359782002</c:v>
                </c:pt>
                <c:pt idx="13125">
                  <c:v>18.045881284070301</c:v>
                </c:pt>
                <c:pt idx="13126">
                  <c:v>18.047256208358601</c:v>
                </c:pt>
                <c:pt idx="13127">
                  <c:v>18.0486311326469</c:v>
                </c:pt>
                <c:pt idx="13128">
                  <c:v>18.050006056935199</c:v>
                </c:pt>
                <c:pt idx="13129">
                  <c:v>18.051380981223499</c:v>
                </c:pt>
                <c:pt idx="13130">
                  <c:v>18.052755905511798</c:v>
                </c:pt>
                <c:pt idx="13131">
                  <c:v>18.054130829800101</c:v>
                </c:pt>
                <c:pt idx="13132">
                  <c:v>18.055505754088401</c:v>
                </c:pt>
                <c:pt idx="13133">
                  <c:v>18.0568806783767</c:v>
                </c:pt>
                <c:pt idx="13134">
                  <c:v>18.058255602665099</c:v>
                </c:pt>
                <c:pt idx="13135">
                  <c:v>18.059630526953399</c:v>
                </c:pt>
                <c:pt idx="13136">
                  <c:v>18.061005451241702</c:v>
                </c:pt>
                <c:pt idx="13137">
                  <c:v>18.062380375530001</c:v>
                </c:pt>
                <c:pt idx="13138">
                  <c:v>18.0637552998183</c:v>
                </c:pt>
                <c:pt idx="13139">
                  <c:v>18.0651302241066</c:v>
                </c:pt>
                <c:pt idx="13140">
                  <c:v>18.066505148394899</c:v>
                </c:pt>
                <c:pt idx="13141">
                  <c:v>18.067880072683199</c:v>
                </c:pt>
                <c:pt idx="13142">
                  <c:v>18.069254996971502</c:v>
                </c:pt>
                <c:pt idx="13143">
                  <c:v>18.070629921259801</c:v>
                </c:pt>
                <c:pt idx="13144">
                  <c:v>18.0720048455482</c:v>
                </c:pt>
                <c:pt idx="13145">
                  <c:v>18.0733797698365</c:v>
                </c:pt>
                <c:pt idx="13146">
                  <c:v>18.074754694124799</c:v>
                </c:pt>
                <c:pt idx="13147">
                  <c:v>18.076129618413098</c:v>
                </c:pt>
                <c:pt idx="13148">
                  <c:v>18.077504542701401</c:v>
                </c:pt>
                <c:pt idx="13149">
                  <c:v>18.078879466989701</c:v>
                </c:pt>
                <c:pt idx="13150">
                  <c:v>18.080254391278</c:v>
                </c:pt>
                <c:pt idx="13151">
                  <c:v>18.0816293155663</c:v>
                </c:pt>
                <c:pt idx="13152">
                  <c:v>18.083004239854599</c:v>
                </c:pt>
                <c:pt idx="13153">
                  <c:v>18.084379164142899</c:v>
                </c:pt>
                <c:pt idx="13154">
                  <c:v>18.085754088431301</c:v>
                </c:pt>
                <c:pt idx="13155">
                  <c:v>18.0871290127196</c:v>
                </c:pt>
                <c:pt idx="13156">
                  <c:v>18.0885039370079</c:v>
                </c:pt>
                <c:pt idx="13157">
                  <c:v>18.089878861296199</c:v>
                </c:pt>
                <c:pt idx="13158">
                  <c:v>18.091253785584499</c:v>
                </c:pt>
                <c:pt idx="13159">
                  <c:v>18.092628709872798</c:v>
                </c:pt>
                <c:pt idx="13160">
                  <c:v>18.094003634161101</c:v>
                </c:pt>
                <c:pt idx="13161">
                  <c:v>18.095378558449401</c:v>
                </c:pt>
                <c:pt idx="13162">
                  <c:v>18.0967534827377</c:v>
                </c:pt>
                <c:pt idx="13163">
                  <c:v>18.098128407026099</c:v>
                </c:pt>
                <c:pt idx="13164">
                  <c:v>18.099503331314398</c:v>
                </c:pt>
                <c:pt idx="13165">
                  <c:v>18.100878255602701</c:v>
                </c:pt>
                <c:pt idx="13166">
                  <c:v>18.102253179891001</c:v>
                </c:pt>
                <c:pt idx="13167">
                  <c:v>18.1036281041793</c:v>
                </c:pt>
                <c:pt idx="13168">
                  <c:v>18.1050030284676</c:v>
                </c:pt>
                <c:pt idx="13169">
                  <c:v>18.106377952755899</c:v>
                </c:pt>
                <c:pt idx="13170">
                  <c:v>18.107752877044199</c:v>
                </c:pt>
                <c:pt idx="13171">
                  <c:v>18.109127801332502</c:v>
                </c:pt>
                <c:pt idx="13172">
                  <c:v>18.110502725620801</c:v>
                </c:pt>
                <c:pt idx="13173">
                  <c:v>18.111877649909101</c:v>
                </c:pt>
                <c:pt idx="13174">
                  <c:v>18.113252574197499</c:v>
                </c:pt>
                <c:pt idx="13175">
                  <c:v>18.114627498485799</c:v>
                </c:pt>
                <c:pt idx="13176">
                  <c:v>18.116002422774098</c:v>
                </c:pt>
                <c:pt idx="13177">
                  <c:v>18.117377347062401</c:v>
                </c:pt>
                <c:pt idx="13178">
                  <c:v>18.118752271350701</c:v>
                </c:pt>
                <c:pt idx="13179">
                  <c:v>18.120127195639</c:v>
                </c:pt>
                <c:pt idx="13180">
                  <c:v>18.1215021199273</c:v>
                </c:pt>
                <c:pt idx="13181">
                  <c:v>18.122877044215599</c:v>
                </c:pt>
                <c:pt idx="13182">
                  <c:v>18.124251968503899</c:v>
                </c:pt>
                <c:pt idx="13183">
                  <c:v>18.125626892792202</c:v>
                </c:pt>
                <c:pt idx="13184">
                  <c:v>18.1270018170806</c:v>
                </c:pt>
                <c:pt idx="13185">
                  <c:v>18.1283767413689</c:v>
                </c:pt>
                <c:pt idx="13186">
                  <c:v>18.129751665657199</c:v>
                </c:pt>
                <c:pt idx="13187">
                  <c:v>18.131126589945499</c:v>
                </c:pt>
                <c:pt idx="13188">
                  <c:v>18.132501514233802</c:v>
                </c:pt>
                <c:pt idx="13189">
                  <c:v>18.133876438522101</c:v>
                </c:pt>
                <c:pt idx="13190">
                  <c:v>18.135251362810401</c:v>
                </c:pt>
                <c:pt idx="13191">
                  <c:v>18.1366262870987</c:v>
                </c:pt>
                <c:pt idx="13192">
                  <c:v>18.138001211387</c:v>
                </c:pt>
                <c:pt idx="13193">
                  <c:v>18.139376135675398</c:v>
                </c:pt>
                <c:pt idx="13194">
                  <c:v>18.140751059963701</c:v>
                </c:pt>
                <c:pt idx="13195">
                  <c:v>18.142125984252001</c:v>
                </c:pt>
                <c:pt idx="13196">
                  <c:v>18.1435009085403</c:v>
                </c:pt>
                <c:pt idx="13197">
                  <c:v>18.1448758328286</c:v>
                </c:pt>
                <c:pt idx="13198">
                  <c:v>18.146250757116899</c:v>
                </c:pt>
                <c:pt idx="13199">
                  <c:v>18.147625681405199</c:v>
                </c:pt>
                <c:pt idx="13200">
                  <c:v>18.149000605693502</c:v>
                </c:pt>
                <c:pt idx="13201">
                  <c:v>18.150375529981801</c:v>
                </c:pt>
                <c:pt idx="13202">
                  <c:v>18.1517504542701</c:v>
                </c:pt>
                <c:pt idx="13203">
                  <c:v>18.153125378558499</c:v>
                </c:pt>
                <c:pt idx="13204">
                  <c:v>18.154500302846799</c:v>
                </c:pt>
                <c:pt idx="13205">
                  <c:v>18.155875227135098</c:v>
                </c:pt>
                <c:pt idx="13206">
                  <c:v>18.157250151423401</c:v>
                </c:pt>
                <c:pt idx="13207">
                  <c:v>18.158625075711701</c:v>
                </c:pt>
                <c:pt idx="13208">
                  <c:v>18.16</c:v>
                </c:pt>
                <c:pt idx="13209">
                  <c:v>18.1613749242883</c:v>
                </c:pt>
                <c:pt idx="13210">
                  <c:v>18.162749848576599</c:v>
                </c:pt>
                <c:pt idx="13211">
                  <c:v>18.164124772864898</c:v>
                </c:pt>
                <c:pt idx="13212">
                  <c:v>18.165499697153201</c:v>
                </c:pt>
                <c:pt idx="13213">
                  <c:v>18.1668746214416</c:v>
                </c:pt>
                <c:pt idx="13214">
                  <c:v>18.1682495457299</c:v>
                </c:pt>
                <c:pt idx="13215">
                  <c:v>18.169624470018199</c:v>
                </c:pt>
                <c:pt idx="13216">
                  <c:v>18.170999394306499</c:v>
                </c:pt>
                <c:pt idx="13217">
                  <c:v>18.172374318594802</c:v>
                </c:pt>
                <c:pt idx="13218">
                  <c:v>18.173749242883101</c:v>
                </c:pt>
                <c:pt idx="13219">
                  <c:v>18.175124167171401</c:v>
                </c:pt>
                <c:pt idx="13220">
                  <c:v>18.1764990914597</c:v>
                </c:pt>
                <c:pt idx="13221">
                  <c:v>18.177874015747999</c:v>
                </c:pt>
                <c:pt idx="13222">
                  <c:v>18.179248940036299</c:v>
                </c:pt>
                <c:pt idx="13223">
                  <c:v>18.180623864324701</c:v>
                </c:pt>
                <c:pt idx="13224">
                  <c:v>18.181998788613001</c:v>
                </c:pt>
                <c:pt idx="13225">
                  <c:v>18.1833737129013</c:v>
                </c:pt>
                <c:pt idx="13226">
                  <c:v>18.1847486371896</c:v>
                </c:pt>
                <c:pt idx="13227">
                  <c:v>18.186123561477899</c:v>
                </c:pt>
                <c:pt idx="13228">
                  <c:v>18.187498485766199</c:v>
                </c:pt>
                <c:pt idx="13229">
                  <c:v>18.188873410054502</c:v>
                </c:pt>
                <c:pt idx="13230">
                  <c:v>18.190248334342801</c:v>
                </c:pt>
                <c:pt idx="13231">
                  <c:v>18.1916232586311</c:v>
                </c:pt>
                <c:pt idx="13232">
                  <c:v>18.1929981829194</c:v>
                </c:pt>
                <c:pt idx="13233">
                  <c:v>18.194373107207799</c:v>
                </c:pt>
                <c:pt idx="13234">
                  <c:v>18.195748031496102</c:v>
                </c:pt>
                <c:pt idx="13235">
                  <c:v>18.197122955784401</c:v>
                </c:pt>
                <c:pt idx="13236">
                  <c:v>18.198497880072701</c:v>
                </c:pt>
                <c:pt idx="13237">
                  <c:v>18.199872804361</c:v>
                </c:pt>
                <c:pt idx="13238">
                  <c:v>18.2012477286493</c:v>
                </c:pt>
                <c:pt idx="13239">
                  <c:v>18.202622652937599</c:v>
                </c:pt>
                <c:pt idx="13240">
                  <c:v>18.203997577225898</c:v>
                </c:pt>
                <c:pt idx="13241">
                  <c:v>18.205372501514201</c:v>
                </c:pt>
                <c:pt idx="13242">
                  <c:v>18.206747425802501</c:v>
                </c:pt>
                <c:pt idx="13243">
                  <c:v>18.2081223500909</c:v>
                </c:pt>
                <c:pt idx="13244">
                  <c:v>18.209497274379199</c:v>
                </c:pt>
                <c:pt idx="13245">
                  <c:v>18.210872198667499</c:v>
                </c:pt>
                <c:pt idx="13246">
                  <c:v>18.212247122955802</c:v>
                </c:pt>
                <c:pt idx="13247">
                  <c:v>18.213622047244101</c:v>
                </c:pt>
                <c:pt idx="13248">
                  <c:v>18.2149969715324</c:v>
                </c:pt>
                <c:pt idx="13249">
                  <c:v>18.2163718958207</c:v>
                </c:pt>
                <c:pt idx="13250">
                  <c:v>18.217746820108999</c:v>
                </c:pt>
                <c:pt idx="13251">
                  <c:v>18.219121744397299</c:v>
                </c:pt>
                <c:pt idx="13252">
                  <c:v>18.220496668685598</c:v>
                </c:pt>
                <c:pt idx="13253">
                  <c:v>18.221871592974001</c:v>
                </c:pt>
                <c:pt idx="13254">
                  <c:v>18.2232465172623</c:v>
                </c:pt>
                <c:pt idx="13255">
                  <c:v>18.2246214415506</c:v>
                </c:pt>
                <c:pt idx="13256">
                  <c:v>18.225996365838899</c:v>
                </c:pt>
                <c:pt idx="13257">
                  <c:v>18.227371290127198</c:v>
                </c:pt>
                <c:pt idx="13258">
                  <c:v>18.228746214415501</c:v>
                </c:pt>
                <c:pt idx="13259">
                  <c:v>18.230121138703801</c:v>
                </c:pt>
                <c:pt idx="13260">
                  <c:v>18.2314960629921</c:v>
                </c:pt>
                <c:pt idx="13261">
                  <c:v>18.2328709872804</c:v>
                </c:pt>
                <c:pt idx="13262">
                  <c:v>18.234245911568699</c:v>
                </c:pt>
                <c:pt idx="13263">
                  <c:v>18.235620835857102</c:v>
                </c:pt>
                <c:pt idx="13264">
                  <c:v>18.236995760145401</c:v>
                </c:pt>
                <c:pt idx="13265">
                  <c:v>18.238370684433701</c:v>
                </c:pt>
                <c:pt idx="13266">
                  <c:v>18.239745608722</c:v>
                </c:pt>
                <c:pt idx="13267">
                  <c:v>18.241120533010299</c:v>
                </c:pt>
                <c:pt idx="13268">
                  <c:v>18.242495457298599</c:v>
                </c:pt>
                <c:pt idx="13269">
                  <c:v>18.243870381586898</c:v>
                </c:pt>
                <c:pt idx="13270">
                  <c:v>18.245245305875201</c:v>
                </c:pt>
                <c:pt idx="13271">
                  <c:v>18.246620230163501</c:v>
                </c:pt>
                <c:pt idx="13272">
                  <c:v>18.2479951544519</c:v>
                </c:pt>
                <c:pt idx="13273">
                  <c:v>18.249370078740199</c:v>
                </c:pt>
                <c:pt idx="13274">
                  <c:v>18.250745003028499</c:v>
                </c:pt>
                <c:pt idx="13275">
                  <c:v>18.252119927316802</c:v>
                </c:pt>
                <c:pt idx="13276">
                  <c:v>18.253494851605101</c:v>
                </c:pt>
                <c:pt idx="13277">
                  <c:v>18.2548697758934</c:v>
                </c:pt>
                <c:pt idx="13278">
                  <c:v>18.2562447001817</c:v>
                </c:pt>
                <c:pt idx="13279">
                  <c:v>18.257619624469999</c:v>
                </c:pt>
                <c:pt idx="13280">
                  <c:v>18.258994548758299</c:v>
                </c:pt>
                <c:pt idx="13281">
                  <c:v>18.260369473046602</c:v>
                </c:pt>
                <c:pt idx="13282">
                  <c:v>18.261744397335001</c:v>
                </c:pt>
                <c:pt idx="13283">
                  <c:v>18.2631193216233</c:v>
                </c:pt>
                <c:pt idx="13284">
                  <c:v>18.2644942459116</c:v>
                </c:pt>
                <c:pt idx="13285">
                  <c:v>18.265869170199899</c:v>
                </c:pt>
                <c:pt idx="13286">
                  <c:v>18.267244094488198</c:v>
                </c:pt>
                <c:pt idx="13287">
                  <c:v>18.268619018776501</c:v>
                </c:pt>
                <c:pt idx="13288">
                  <c:v>18.269993943064801</c:v>
                </c:pt>
                <c:pt idx="13289">
                  <c:v>18.2713688673531</c:v>
                </c:pt>
                <c:pt idx="13290">
                  <c:v>18.2727437916414</c:v>
                </c:pt>
                <c:pt idx="13291">
                  <c:v>18.274118715929699</c:v>
                </c:pt>
                <c:pt idx="13292">
                  <c:v>18.275493640218102</c:v>
                </c:pt>
                <c:pt idx="13293">
                  <c:v>18.276868564506401</c:v>
                </c:pt>
                <c:pt idx="13294">
                  <c:v>18.278243488794701</c:v>
                </c:pt>
                <c:pt idx="13295">
                  <c:v>18.279618413083</c:v>
                </c:pt>
                <c:pt idx="13296">
                  <c:v>18.280993337371299</c:v>
                </c:pt>
                <c:pt idx="13297">
                  <c:v>18.282368261659599</c:v>
                </c:pt>
                <c:pt idx="13298">
                  <c:v>18.283743185947898</c:v>
                </c:pt>
                <c:pt idx="13299">
                  <c:v>18.285118110236201</c:v>
                </c:pt>
                <c:pt idx="13300">
                  <c:v>18.286493034524501</c:v>
                </c:pt>
                <c:pt idx="13301">
                  <c:v>18.2878679588128</c:v>
                </c:pt>
                <c:pt idx="13302">
                  <c:v>18.289242883101199</c:v>
                </c:pt>
                <c:pt idx="13303">
                  <c:v>18.290617807389498</c:v>
                </c:pt>
                <c:pt idx="13304">
                  <c:v>18.291992731677801</c:v>
                </c:pt>
                <c:pt idx="13305">
                  <c:v>18.293367655966101</c:v>
                </c:pt>
                <c:pt idx="13306">
                  <c:v>18.2947425802544</c:v>
                </c:pt>
                <c:pt idx="13307">
                  <c:v>18.2961175045427</c:v>
                </c:pt>
                <c:pt idx="13308">
                  <c:v>18.297492428830999</c:v>
                </c:pt>
                <c:pt idx="13309">
                  <c:v>18.298867353119299</c:v>
                </c:pt>
                <c:pt idx="13310">
                  <c:v>18.300242277407602</c:v>
                </c:pt>
                <c:pt idx="13311">
                  <c:v>18.301617201695901</c:v>
                </c:pt>
                <c:pt idx="13312">
                  <c:v>18.3029921259843</c:v>
                </c:pt>
                <c:pt idx="13313">
                  <c:v>18.304367050272599</c:v>
                </c:pt>
                <c:pt idx="13314">
                  <c:v>18.305741974560899</c:v>
                </c:pt>
                <c:pt idx="13315">
                  <c:v>18.307116898849198</c:v>
                </c:pt>
                <c:pt idx="13316">
                  <c:v>18.308491823137501</c:v>
                </c:pt>
                <c:pt idx="13317">
                  <c:v>18.309866747425801</c:v>
                </c:pt>
                <c:pt idx="13318">
                  <c:v>18.3112416717141</c:v>
                </c:pt>
                <c:pt idx="13319">
                  <c:v>18.3126165960024</c:v>
                </c:pt>
                <c:pt idx="13320">
                  <c:v>18.313991520290699</c:v>
                </c:pt>
                <c:pt idx="13321">
                  <c:v>18.315366444578999</c:v>
                </c:pt>
                <c:pt idx="13322">
                  <c:v>18.316741368867401</c:v>
                </c:pt>
                <c:pt idx="13323">
                  <c:v>18.3181162931557</c:v>
                </c:pt>
                <c:pt idx="13324">
                  <c:v>18.319491217444</c:v>
                </c:pt>
                <c:pt idx="13325">
                  <c:v>18.320866141732299</c:v>
                </c:pt>
                <c:pt idx="13326">
                  <c:v>18.322241066020599</c:v>
                </c:pt>
                <c:pt idx="13327">
                  <c:v>18.323615990308902</c:v>
                </c:pt>
                <c:pt idx="13328">
                  <c:v>18.324990914597201</c:v>
                </c:pt>
                <c:pt idx="13329">
                  <c:v>18.326365838885501</c:v>
                </c:pt>
                <c:pt idx="13330">
                  <c:v>18.3277407631738</c:v>
                </c:pt>
                <c:pt idx="13331">
                  <c:v>18.3291156874621</c:v>
                </c:pt>
                <c:pt idx="13332">
                  <c:v>18.330490611750498</c:v>
                </c:pt>
                <c:pt idx="13333">
                  <c:v>18.331865536038801</c:v>
                </c:pt>
                <c:pt idx="13334">
                  <c:v>18.333240460327101</c:v>
                </c:pt>
                <c:pt idx="13335">
                  <c:v>18.3346153846154</c:v>
                </c:pt>
                <c:pt idx="13336">
                  <c:v>18.3359903089037</c:v>
                </c:pt>
                <c:pt idx="13337">
                  <c:v>18.337365233191999</c:v>
                </c:pt>
                <c:pt idx="13338">
                  <c:v>18.338740157480299</c:v>
                </c:pt>
                <c:pt idx="13339">
                  <c:v>18.340115081768602</c:v>
                </c:pt>
                <c:pt idx="13340">
                  <c:v>18.341490006056901</c:v>
                </c:pt>
                <c:pt idx="13341">
                  <c:v>18.3428649303452</c:v>
                </c:pt>
                <c:pt idx="13342">
                  <c:v>18.344239854633599</c:v>
                </c:pt>
                <c:pt idx="13343">
                  <c:v>18.345614778921899</c:v>
                </c:pt>
                <c:pt idx="13344">
                  <c:v>18.346989703210198</c:v>
                </c:pt>
                <c:pt idx="13345">
                  <c:v>18.348364627498501</c:v>
                </c:pt>
                <c:pt idx="13346">
                  <c:v>18.349739551786801</c:v>
                </c:pt>
                <c:pt idx="13347">
                  <c:v>18.3511144760751</c:v>
                </c:pt>
                <c:pt idx="13348">
                  <c:v>18.3524894003634</c:v>
                </c:pt>
                <c:pt idx="13349">
                  <c:v>18.353864324651699</c:v>
                </c:pt>
                <c:pt idx="13350">
                  <c:v>18.355239248939998</c:v>
                </c:pt>
                <c:pt idx="13351">
                  <c:v>18.356614173228301</c:v>
                </c:pt>
                <c:pt idx="13352">
                  <c:v>18.3579890975167</c:v>
                </c:pt>
                <c:pt idx="13353">
                  <c:v>18.359364021805</c:v>
                </c:pt>
                <c:pt idx="13354">
                  <c:v>18.360738946093299</c:v>
                </c:pt>
                <c:pt idx="13355">
                  <c:v>18.362113870381599</c:v>
                </c:pt>
                <c:pt idx="13356">
                  <c:v>18.363488794669902</c:v>
                </c:pt>
                <c:pt idx="13357">
                  <c:v>18.364863718958201</c:v>
                </c:pt>
                <c:pt idx="13358">
                  <c:v>18.366238643246501</c:v>
                </c:pt>
                <c:pt idx="13359">
                  <c:v>18.3676135675348</c:v>
                </c:pt>
                <c:pt idx="13360">
                  <c:v>18.368988491823099</c:v>
                </c:pt>
                <c:pt idx="13361">
                  <c:v>18.370363416111498</c:v>
                </c:pt>
                <c:pt idx="13362">
                  <c:v>18.371738340399801</c:v>
                </c:pt>
                <c:pt idx="13363">
                  <c:v>18.373113264688101</c:v>
                </c:pt>
                <c:pt idx="13364">
                  <c:v>18.3744881889764</c:v>
                </c:pt>
                <c:pt idx="13365">
                  <c:v>18.3758631132647</c:v>
                </c:pt>
                <c:pt idx="13366">
                  <c:v>18.377238037552999</c:v>
                </c:pt>
                <c:pt idx="13367">
                  <c:v>18.378612961841299</c:v>
                </c:pt>
                <c:pt idx="13368">
                  <c:v>18.379987886129602</c:v>
                </c:pt>
                <c:pt idx="13369">
                  <c:v>18.381362810417901</c:v>
                </c:pt>
                <c:pt idx="13370">
                  <c:v>18.3827377347062</c:v>
                </c:pt>
                <c:pt idx="13371">
                  <c:v>18.384112658994599</c:v>
                </c:pt>
                <c:pt idx="13372">
                  <c:v>18.385487583282899</c:v>
                </c:pt>
                <c:pt idx="13373">
                  <c:v>18.386862507571202</c:v>
                </c:pt>
                <c:pt idx="13374">
                  <c:v>18.388237431859501</c:v>
                </c:pt>
                <c:pt idx="13375">
                  <c:v>18.389612356147801</c:v>
                </c:pt>
                <c:pt idx="13376">
                  <c:v>18.3909872804361</c:v>
                </c:pt>
                <c:pt idx="13377">
                  <c:v>18.3923622047244</c:v>
                </c:pt>
                <c:pt idx="13378">
                  <c:v>18.393737129012699</c:v>
                </c:pt>
                <c:pt idx="13379">
                  <c:v>18.395112053300998</c:v>
                </c:pt>
                <c:pt idx="13380">
                  <c:v>18.396486977589301</c:v>
                </c:pt>
                <c:pt idx="13381">
                  <c:v>18.3978619018777</c:v>
                </c:pt>
                <c:pt idx="13382">
                  <c:v>18.399236826166</c:v>
                </c:pt>
                <c:pt idx="13383">
                  <c:v>18.400611750454299</c:v>
                </c:pt>
                <c:pt idx="13384">
                  <c:v>18.401986674742599</c:v>
                </c:pt>
                <c:pt idx="13385">
                  <c:v>18.403361599030902</c:v>
                </c:pt>
                <c:pt idx="13386">
                  <c:v>18.404736523319201</c:v>
                </c:pt>
                <c:pt idx="13387">
                  <c:v>18.406111447607501</c:v>
                </c:pt>
                <c:pt idx="13388">
                  <c:v>18.4074863718958</c:v>
                </c:pt>
                <c:pt idx="13389">
                  <c:v>18.408861296184099</c:v>
                </c:pt>
                <c:pt idx="13390">
                  <c:v>18.410236220472399</c:v>
                </c:pt>
                <c:pt idx="13391">
                  <c:v>18.411611144760801</c:v>
                </c:pt>
                <c:pt idx="13392">
                  <c:v>18.412986069049101</c:v>
                </c:pt>
                <c:pt idx="13393">
                  <c:v>18.4143609933374</c:v>
                </c:pt>
                <c:pt idx="13394">
                  <c:v>18.4157359176257</c:v>
                </c:pt>
                <c:pt idx="13395">
                  <c:v>18.417110841913999</c:v>
                </c:pt>
                <c:pt idx="13396">
                  <c:v>18.418485766202298</c:v>
                </c:pt>
                <c:pt idx="13397">
                  <c:v>18.419860690490601</c:v>
                </c:pt>
                <c:pt idx="13398">
                  <c:v>18.421235614778901</c:v>
                </c:pt>
                <c:pt idx="13399">
                  <c:v>18.4226105390672</c:v>
                </c:pt>
                <c:pt idx="13400">
                  <c:v>18.4239854633555</c:v>
                </c:pt>
                <c:pt idx="13401">
                  <c:v>18.425360387643899</c:v>
                </c:pt>
                <c:pt idx="13402">
                  <c:v>18.426735311932202</c:v>
                </c:pt>
                <c:pt idx="13403">
                  <c:v>18.428110236220501</c:v>
                </c:pt>
                <c:pt idx="13404">
                  <c:v>18.429485160508801</c:v>
                </c:pt>
                <c:pt idx="13405">
                  <c:v>18.4308600847971</c:v>
                </c:pt>
                <c:pt idx="13406">
                  <c:v>18.432235009085399</c:v>
                </c:pt>
                <c:pt idx="13407">
                  <c:v>18.433609933373699</c:v>
                </c:pt>
                <c:pt idx="13408">
                  <c:v>18.434984857661998</c:v>
                </c:pt>
                <c:pt idx="13409">
                  <c:v>18.436359781950301</c:v>
                </c:pt>
                <c:pt idx="13410">
                  <c:v>18.437734706238601</c:v>
                </c:pt>
                <c:pt idx="13411">
                  <c:v>18.439109630527</c:v>
                </c:pt>
                <c:pt idx="13412">
                  <c:v>18.440484554815299</c:v>
                </c:pt>
                <c:pt idx="13413">
                  <c:v>18.441859479103599</c:v>
                </c:pt>
                <c:pt idx="13414">
                  <c:v>18.443234403391902</c:v>
                </c:pt>
                <c:pt idx="13415">
                  <c:v>18.444609327680201</c:v>
                </c:pt>
                <c:pt idx="13416">
                  <c:v>18.4459842519685</c:v>
                </c:pt>
                <c:pt idx="13417">
                  <c:v>18.4473591762568</c:v>
                </c:pt>
                <c:pt idx="13418">
                  <c:v>18.448734100545099</c:v>
                </c:pt>
                <c:pt idx="13419">
                  <c:v>18.450109024833399</c:v>
                </c:pt>
                <c:pt idx="13420">
                  <c:v>18.451483949121702</c:v>
                </c:pt>
                <c:pt idx="13421">
                  <c:v>18.452858873410101</c:v>
                </c:pt>
                <c:pt idx="13422">
                  <c:v>18.4542337976984</c:v>
                </c:pt>
                <c:pt idx="13423">
                  <c:v>18.4556087219867</c:v>
                </c:pt>
                <c:pt idx="13424">
                  <c:v>18.456983646274999</c:v>
                </c:pt>
                <c:pt idx="13425">
                  <c:v>18.458358570563298</c:v>
                </c:pt>
                <c:pt idx="13426">
                  <c:v>18.459733494851601</c:v>
                </c:pt>
                <c:pt idx="13427">
                  <c:v>18.461108419139901</c:v>
                </c:pt>
                <c:pt idx="13428">
                  <c:v>18.4624833434282</c:v>
                </c:pt>
                <c:pt idx="13429">
                  <c:v>18.4638582677165</c:v>
                </c:pt>
                <c:pt idx="13430">
                  <c:v>18.465233192004899</c:v>
                </c:pt>
                <c:pt idx="13431">
                  <c:v>18.466608116293202</c:v>
                </c:pt>
                <c:pt idx="13432">
                  <c:v>18.467983040581501</c:v>
                </c:pt>
                <c:pt idx="13433">
                  <c:v>18.469357964869801</c:v>
                </c:pt>
                <c:pt idx="13434">
                  <c:v>18.4707328891581</c:v>
                </c:pt>
                <c:pt idx="13435">
                  <c:v>18.472107813446399</c:v>
                </c:pt>
                <c:pt idx="13436">
                  <c:v>18.473482737734699</c:v>
                </c:pt>
                <c:pt idx="13437">
                  <c:v>18.474857662022998</c:v>
                </c:pt>
                <c:pt idx="13438">
                  <c:v>18.476232586311301</c:v>
                </c:pt>
                <c:pt idx="13439">
                  <c:v>18.477607510599601</c:v>
                </c:pt>
                <c:pt idx="13440">
                  <c:v>18.4789824348879</c:v>
                </c:pt>
                <c:pt idx="13441">
                  <c:v>18.480357359176299</c:v>
                </c:pt>
                <c:pt idx="13442">
                  <c:v>18.481732283464599</c:v>
                </c:pt>
                <c:pt idx="13443">
                  <c:v>18.483107207752902</c:v>
                </c:pt>
                <c:pt idx="13444">
                  <c:v>18.484482132041201</c:v>
                </c:pt>
                <c:pt idx="13445">
                  <c:v>18.4858570563295</c:v>
                </c:pt>
                <c:pt idx="13446">
                  <c:v>18.4872319806178</c:v>
                </c:pt>
                <c:pt idx="13447">
                  <c:v>18.488606904906099</c:v>
                </c:pt>
                <c:pt idx="13448">
                  <c:v>18.489981829194399</c:v>
                </c:pt>
                <c:pt idx="13449">
                  <c:v>18.491356753482702</c:v>
                </c:pt>
                <c:pt idx="13450">
                  <c:v>18.492731677771101</c:v>
                </c:pt>
                <c:pt idx="13451">
                  <c:v>18.4941066020594</c:v>
                </c:pt>
                <c:pt idx="13452">
                  <c:v>18.495481526347699</c:v>
                </c:pt>
                <c:pt idx="13453">
                  <c:v>18.496856450635999</c:v>
                </c:pt>
                <c:pt idx="13454">
                  <c:v>18.498231374924298</c:v>
                </c:pt>
                <c:pt idx="13455">
                  <c:v>18.499606299212601</c:v>
                </c:pt>
                <c:pt idx="13456">
                  <c:v>18.500981223500901</c:v>
                </c:pt>
                <c:pt idx="13457">
                  <c:v>18.5023561477892</c:v>
                </c:pt>
                <c:pt idx="13458">
                  <c:v>18.5037310720775</c:v>
                </c:pt>
                <c:pt idx="13459">
                  <c:v>18.505105996365799</c:v>
                </c:pt>
                <c:pt idx="13460">
                  <c:v>18.506480920654202</c:v>
                </c:pt>
                <c:pt idx="13461">
                  <c:v>18.507855844942501</c:v>
                </c:pt>
                <c:pt idx="13462">
                  <c:v>18.5092307692308</c:v>
                </c:pt>
                <c:pt idx="13463">
                  <c:v>18.5106056935191</c:v>
                </c:pt>
                <c:pt idx="13464">
                  <c:v>18.511980617807399</c:v>
                </c:pt>
                <c:pt idx="13465">
                  <c:v>18.513355542095699</c:v>
                </c:pt>
                <c:pt idx="13466">
                  <c:v>18.514730466384002</c:v>
                </c:pt>
                <c:pt idx="13467">
                  <c:v>18.516105390672301</c:v>
                </c:pt>
                <c:pt idx="13468">
                  <c:v>18.517480314960601</c:v>
                </c:pt>
                <c:pt idx="13469">
                  <c:v>18.5188552392489</c:v>
                </c:pt>
                <c:pt idx="13470">
                  <c:v>18.520230163537299</c:v>
                </c:pt>
                <c:pt idx="13471">
                  <c:v>18.521605087825598</c:v>
                </c:pt>
                <c:pt idx="13472">
                  <c:v>18.522980012113901</c:v>
                </c:pt>
                <c:pt idx="13473">
                  <c:v>18.524354936402201</c:v>
                </c:pt>
                <c:pt idx="13474">
                  <c:v>18.5257298606905</c:v>
                </c:pt>
                <c:pt idx="13475">
                  <c:v>18.5271047849788</c:v>
                </c:pt>
                <c:pt idx="13476">
                  <c:v>18.528479709267099</c:v>
                </c:pt>
                <c:pt idx="13477">
                  <c:v>18.529854633555399</c:v>
                </c:pt>
                <c:pt idx="13478">
                  <c:v>18.531229557843702</c:v>
                </c:pt>
                <c:pt idx="13479">
                  <c:v>18.532604482132001</c:v>
                </c:pt>
                <c:pt idx="13480">
                  <c:v>18.5339794064204</c:v>
                </c:pt>
                <c:pt idx="13481">
                  <c:v>18.535354330708699</c:v>
                </c:pt>
                <c:pt idx="13482">
                  <c:v>18.536729254996999</c:v>
                </c:pt>
                <c:pt idx="13483">
                  <c:v>18.538104179285298</c:v>
                </c:pt>
                <c:pt idx="13484">
                  <c:v>18.539479103573601</c:v>
                </c:pt>
                <c:pt idx="13485">
                  <c:v>18.540854027861901</c:v>
                </c:pt>
                <c:pt idx="13486">
                  <c:v>18.5422289521502</c:v>
                </c:pt>
                <c:pt idx="13487">
                  <c:v>18.5436038764385</c:v>
                </c:pt>
                <c:pt idx="13488">
                  <c:v>18.544978800726799</c:v>
                </c:pt>
                <c:pt idx="13489">
                  <c:v>18.546353725015098</c:v>
                </c:pt>
                <c:pt idx="13490">
                  <c:v>18.547728649303501</c:v>
                </c:pt>
                <c:pt idx="13491">
                  <c:v>18.5491035735918</c:v>
                </c:pt>
                <c:pt idx="13492">
                  <c:v>18.5504784978801</c:v>
                </c:pt>
                <c:pt idx="13493">
                  <c:v>18.551853422168399</c:v>
                </c:pt>
                <c:pt idx="13494">
                  <c:v>18.553228346456699</c:v>
                </c:pt>
                <c:pt idx="13495">
                  <c:v>18.554603270745002</c:v>
                </c:pt>
                <c:pt idx="13496">
                  <c:v>18.555978195033301</c:v>
                </c:pt>
                <c:pt idx="13497">
                  <c:v>18.557353119321601</c:v>
                </c:pt>
                <c:pt idx="13498">
                  <c:v>18.5587280436099</c:v>
                </c:pt>
                <c:pt idx="13499">
                  <c:v>18.560102967898199</c:v>
                </c:pt>
                <c:pt idx="13500">
                  <c:v>18.561477892186598</c:v>
                </c:pt>
                <c:pt idx="13501">
                  <c:v>18.562852816474901</c:v>
                </c:pt>
                <c:pt idx="13502">
                  <c:v>18.564227740763201</c:v>
                </c:pt>
                <c:pt idx="13503">
                  <c:v>18.5656026650515</c:v>
                </c:pt>
                <c:pt idx="13504">
                  <c:v>18.5669775893398</c:v>
                </c:pt>
                <c:pt idx="13505">
                  <c:v>18.568352513628099</c:v>
                </c:pt>
                <c:pt idx="13506">
                  <c:v>18.569727437916399</c:v>
                </c:pt>
                <c:pt idx="13507">
                  <c:v>18.571102362204702</c:v>
                </c:pt>
                <c:pt idx="13508">
                  <c:v>18.572477286493001</c:v>
                </c:pt>
                <c:pt idx="13509">
                  <c:v>18.5738522107813</c:v>
                </c:pt>
                <c:pt idx="13510">
                  <c:v>18.575227135069699</c:v>
                </c:pt>
                <c:pt idx="13511">
                  <c:v>18.576602059357999</c:v>
                </c:pt>
                <c:pt idx="13512">
                  <c:v>18.577976983646298</c:v>
                </c:pt>
                <c:pt idx="13513">
                  <c:v>18.579351907934601</c:v>
                </c:pt>
                <c:pt idx="13514">
                  <c:v>18.580726832222901</c:v>
                </c:pt>
                <c:pt idx="13515">
                  <c:v>18.5821017565112</c:v>
                </c:pt>
                <c:pt idx="13516">
                  <c:v>18.5834766807995</c:v>
                </c:pt>
                <c:pt idx="13517">
                  <c:v>18.584851605087799</c:v>
                </c:pt>
                <c:pt idx="13518">
                  <c:v>18.586226529376098</c:v>
                </c:pt>
                <c:pt idx="13519">
                  <c:v>18.587601453664401</c:v>
                </c:pt>
                <c:pt idx="13520">
                  <c:v>18.5889763779528</c:v>
                </c:pt>
                <c:pt idx="13521">
                  <c:v>18.5903513022411</c:v>
                </c:pt>
                <c:pt idx="13522">
                  <c:v>18.591726226529399</c:v>
                </c:pt>
                <c:pt idx="13523">
                  <c:v>18.593101150817699</c:v>
                </c:pt>
                <c:pt idx="13524">
                  <c:v>18.594476075106002</c:v>
                </c:pt>
                <c:pt idx="13525">
                  <c:v>18.595850999394301</c:v>
                </c:pt>
                <c:pt idx="13526">
                  <c:v>18.597225923682601</c:v>
                </c:pt>
                <c:pt idx="13527">
                  <c:v>18.5986008479709</c:v>
                </c:pt>
                <c:pt idx="13528">
                  <c:v>18.599975772259199</c:v>
                </c:pt>
                <c:pt idx="13529">
                  <c:v>18.601350696547598</c:v>
                </c:pt>
                <c:pt idx="13530">
                  <c:v>18.602725620835901</c:v>
                </c:pt>
                <c:pt idx="13531">
                  <c:v>18.604100545124201</c:v>
                </c:pt>
                <c:pt idx="13532">
                  <c:v>18.6054754694125</c:v>
                </c:pt>
                <c:pt idx="13533">
                  <c:v>18.6068503937008</c:v>
                </c:pt>
                <c:pt idx="13534">
                  <c:v>18.608225317989099</c:v>
                </c:pt>
                <c:pt idx="13535">
                  <c:v>18.609600242277399</c:v>
                </c:pt>
                <c:pt idx="13536">
                  <c:v>18.610975166565701</c:v>
                </c:pt>
                <c:pt idx="13537">
                  <c:v>18.612350090854001</c:v>
                </c:pt>
                <c:pt idx="13538">
                  <c:v>18.6137250151423</c:v>
                </c:pt>
                <c:pt idx="13539">
                  <c:v>18.615099939430699</c:v>
                </c:pt>
                <c:pt idx="13540">
                  <c:v>18.616474863718999</c:v>
                </c:pt>
                <c:pt idx="13541">
                  <c:v>18.617849788007302</c:v>
                </c:pt>
                <c:pt idx="13542">
                  <c:v>18.619224712295601</c:v>
                </c:pt>
                <c:pt idx="13543">
                  <c:v>18.620599636583901</c:v>
                </c:pt>
                <c:pt idx="13544">
                  <c:v>18.6219745608722</c:v>
                </c:pt>
                <c:pt idx="13545">
                  <c:v>18.623349485160499</c:v>
                </c:pt>
                <c:pt idx="13546">
                  <c:v>18.624724409448799</c:v>
                </c:pt>
                <c:pt idx="13547">
                  <c:v>18.626099333737098</c:v>
                </c:pt>
                <c:pt idx="13548">
                  <c:v>18.627474258025401</c:v>
                </c:pt>
                <c:pt idx="13549">
                  <c:v>18.6288491823138</c:v>
                </c:pt>
                <c:pt idx="13550">
                  <c:v>18.6302241066021</c:v>
                </c:pt>
                <c:pt idx="13551">
                  <c:v>18.631599030890399</c:v>
                </c:pt>
                <c:pt idx="13552">
                  <c:v>18.632973955178699</c:v>
                </c:pt>
                <c:pt idx="13553">
                  <c:v>18.634348879467002</c:v>
                </c:pt>
                <c:pt idx="13554">
                  <c:v>18.635723803755301</c:v>
                </c:pt>
                <c:pt idx="13555">
                  <c:v>18.6370987280436</c:v>
                </c:pt>
                <c:pt idx="13556">
                  <c:v>18.6384736523319</c:v>
                </c:pt>
                <c:pt idx="13557">
                  <c:v>18.639848576620199</c:v>
                </c:pt>
                <c:pt idx="13558">
                  <c:v>18.641223500908499</c:v>
                </c:pt>
                <c:pt idx="13559">
                  <c:v>18.642598425196901</c:v>
                </c:pt>
                <c:pt idx="13560">
                  <c:v>18.643973349485201</c:v>
                </c:pt>
                <c:pt idx="13561">
                  <c:v>18.6453482737735</c:v>
                </c:pt>
                <c:pt idx="13562">
                  <c:v>18.6467231980618</c:v>
                </c:pt>
                <c:pt idx="13563">
                  <c:v>18.648098122350099</c:v>
                </c:pt>
                <c:pt idx="13564">
                  <c:v>18.649473046638398</c:v>
                </c:pt>
                <c:pt idx="13565">
                  <c:v>18.650847970926701</c:v>
                </c:pt>
                <c:pt idx="13566">
                  <c:v>18.652222895215001</c:v>
                </c:pt>
                <c:pt idx="13567">
                  <c:v>18.6535978195033</c:v>
                </c:pt>
                <c:pt idx="13568">
                  <c:v>18.6549727437916</c:v>
                </c:pt>
                <c:pt idx="13569">
                  <c:v>18.656347668079999</c:v>
                </c:pt>
                <c:pt idx="13570">
                  <c:v>18.657722592368302</c:v>
                </c:pt>
                <c:pt idx="13571">
                  <c:v>18.659097516656601</c:v>
                </c:pt>
                <c:pt idx="13572">
                  <c:v>18.660472440944901</c:v>
                </c:pt>
                <c:pt idx="13573">
                  <c:v>18.6618473652332</c:v>
                </c:pt>
                <c:pt idx="13574">
                  <c:v>18.663222289521499</c:v>
                </c:pt>
                <c:pt idx="13575">
                  <c:v>18.664597213809799</c:v>
                </c:pt>
                <c:pt idx="13576">
                  <c:v>18.665972138098098</c:v>
                </c:pt>
                <c:pt idx="13577">
                  <c:v>18.667347062386401</c:v>
                </c:pt>
                <c:pt idx="13578">
                  <c:v>18.668721986674701</c:v>
                </c:pt>
                <c:pt idx="13579">
                  <c:v>18.6700969109631</c:v>
                </c:pt>
                <c:pt idx="13580">
                  <c:v>18.671471835251399</c:v>
                </c:pt>
                <c:pt idx="13581">
                  <c:v>18.672846759539699</c:v>
                </c:pt>
                <c:pt idx="13582">
                  <c:v>18.674221683828002</c:v>
                </c:pt>
                <c:pt idx="13583">
                  <c:v>18.675596608116301</c:v>
                </c:pt>
                <c:pt idx="13584">
                  <c:v>18.6769715324046</c:v>
                </c:pt>
                <c:pt idx="13585">
                  <c:v>18.6783464566929</c:v>
                </c:pt>
                <c:pt idx="13586">
                  <c:v>18.679721380981199</c:v>
                </c:pt>
                <c:pt idx="13587">
                  <c:v>18.681096305269499</c:v>
                </c:pt>
                <c:pt idx="13588">
                  <c:v>18.682471229557802</c:v>
                </c:pt>
                <c:pt idx="13589">
                  <c:v>18.683846153846201</c:v>
                </c:pt>
                <c:pt idx="13590">
                  <c:v>18.6852210781345</c:v>
                </c:pt>
                <c:pt idx="13591">
                  <c:v>18.6865960024228</c:v>
                </c:pt>
                <c:pt idx="13592">
                  <c:v>18.687970926711099</c:v>
                </c:pt>
                <c:pt idx="13593">
                  <c:v>18.689345850999398</c:v>
                </c:pt>
                <c:pt idx="13594">
                  <c:v>18.690720775287701</c:v>
                </c:pt>
                <c:pt idx="13595">
                  <c:v>18.692095699576001</c:v>
                </c:pt>
                <c:pt idx="13596">
                  <c:v>18.6934706238643</c:v>
                </c:pt>
                <c:pt idx="13597">
                  <c:v>18.6948455481526</c:v>
                </c:pt>
                <c:pt idx="13598">
                  <c:v>18.696220472440899</c:v>
                </c:pt>
                <c:pt idx="13599">
                  <c:v>18.697595396729302</c:v>
                </c:pt>
                <c:pt idx="13600">
                  <c:v>18.698970321017601</c:v>
                </c:pt>
                <c:pt idx="13601">
                  <c:v>18.7003452453059</c:v>
                </c:pt>
                <c:pt idx="13602">
                  <c:v>18.7017201695942</c:v>
                </c:pt>
                <c:pt idx="13603">
                  <c:v>18.703095093882499</c:v>
                </c:pt>
                <c:pt idx="13604">
                  <c:v>18.704470018170799</c:v>
                </c:pt>
                <c:pt idx="13605">
                  <c:v>18.705844942459098</c:v>
                </c:pt>
                <c:pt idx="13606">
                  <c:v>18.707219866747401</c:v>
                </c:pt>
                <c:pt idx="13607">
                  <c:v>18.708594791035701</c:v>
                </c:pt>
                <c:pt idx="13608">
                  <c:v>18.7099697153241</c:v>
                </c:pt>
                <c:pt idx="13609">
                  <c:v>18.711344639612399</c:v>
                </c:pt>
                <c:pt idx="13610">
                  <c:v>18.712719563900698</c:v>
                </c:pt>
                <c:pt idx="13611">
                  <c:v>18.714094488189001</c:v>
                </c:pt>
                <c:pt idx="13612">
                  <c:v>18.715469412477301</c:v>
                </c:pt>
                <c:pt idx="13613">
                  <c:v>18.7168443367656</c:v>
                </c:pt>
                <c:pt idx="13614">
                  <c:v>18.7182192610539</c:v>
                </c:pt>
                <c:pt idx="13615">
                  <c:v>18.719594185342199</c:v>
                </c:pt>
                <c:pt idx="13616">
                  <c:v>18.720969109630499</c:v>
                </c:pt>
                <c:pt idx="13617">
                  <c:v>18.722344033918802</c:v>
                </c:pt>
                <c:pt idx="13618">
                  <c:v>18.723718958207101</c:v>
                </c:pt>
                <c:pt idx="13619">
                  <c:v>18.7250938824955</c:v>
                </c:pt>
                <c:pt idx="13620">
                  <c:v>18.726468806783799</c:v>
                </c:pt>
                <c:pt idx="13621">
                  <c:v>18.727843731072099</c:v>
                </c:pt>
                <c:pt idx="13622">
                  <c:v>18.729218655360398</c:v>
                </c:pt>
                <c:pt idx="13623">
                  <c:v>18.730593579648701</c:v>
                </c:pt>
                <c:pt idx="13624">
                  <c:v>18.731968503937001</c:v>
                </c:pt>
                <c:pt idx="13625">
                  <c:v>18.7333434282253</c:v>
                </c:pt>
                <c:pt idx="13626">
                  <c:v>18.7347183525136</c:v>
                </c:pt>
                <c:pt idx="13627">
                  <c:v>18.736093276801899</c:v>
                </c:pt>
                <c:pt idx="13628">
                  <c:v>18.737468201090302</c:v>
                </c:pt>
                <c:pt idx="13629">
                  <c:v>18.738843125378601</c:v>
                </c:pt>
                <c:pt idx="13630">
                  <c:v>18.7402180496669</c:v>
                </c:pt>
                <c:pt idx="13631">
                  <c:v>18.7415929739552</c:v>
                </c:pt>
                <c:pt idx="13632">
                  <c:v>18.742967898243499</c:v>
                </c:pt>
                <c:pt idx="13633">
                  <c:v>18.744342822531799</c:v>
                </c:pt>
                <c:pt idx="13634">
                  <c:v>18.745717746820102</c:v>
                </c:pt>
                <c:pt idx="13635">
                  <c:v>18.747092671108401</c:v>
                </c:pt>
                <c:pt idx="13636">
                  <c:v>18.748467595396701</c:v>
                </c:pt>
                <c:pt idx="13637">
                  <c:v>18.749842519685</c:v>
                </c:pt>
                <c:pt idx="13638">
                  <c:v>18.751217443973399</c:v>
                </c:pt>
                <c:pt idx="13639">
                  <c:v>18.752592368261698</c:v>
                </c:pt>
                <c:pt idx="13640">
                  <c:v>18.753967292550001</c:v>
                </c:pt>
                <c:pt idx="13641">
                  <c:v>18.755342216838301</c:v>
                </c:pt>
                <c:pt idx="13642">
                  <c:v>18.7567171411266</c:v>
                </c:pt>
                <c:pt idx="13643">
                  <c:v>18.7580920654149</c:v>
                </c:pt>
                <c:pt idx="13644">
                  <c:v>18.759466989703199</c:v>
                </c:pt>
                <c:pt idx="13645">
                  <c:v>18.760841913991499</c:v>
                </c:pt>
                <c:pt idx="13646">
                  <c:v>18.762216838279802</c:v>
                </c:pt>
                <c:pt idx="13647">
                  <c:v>18.763591762568101</c:v>
                </c:pt>
                <c:pt idx="13648">
                  <c:v>18.7649666868565</c:v>
                </c:pt>
                <c:pt idx="13649">
                  <c:v>18.766341611144799</c:v>
                </c:pt>
                <c:pt idx="13650">
                  <c:v>18.767716535433099</c:v>
                </c:pt>
                <c:pt idx="13651">
                  <c:v>18.769091459721398</c:v>
                </c:pt>
                <c:pt idx="13652">
                  <c:v>18.770466384009701</c:v>
                </c:pt>
                <c:pt idx="13653">
                  <c:v>18.771841308298001</c:v>
                </c:pt>
                <c:pt idx="13654">
                  <c:v>18.7732162325863</c:v>
                </c:pt>
                <c:pt idx="13655">
                  <c:v>18.7745911568746</c:v>
                </c:pt>
                <c:pt idx="13656">
                  <c:v>18.775966081162899</c:v>
                </c:pt>
                <c:pt idx="13657">
                  <c:v>18.777341005451198</c:v>
                </c:pt>
                <c:pt idx="13658">
                  <c:v>18.778715929739601</c:v>
                </c:pt>
                <c:pt idx="13659">
                  <c:v>18.7800908540279</c:v>
                </c:pt>
                <c:pt idx="13660">
                  <c:v>18.7814657783162</c:v>
                </c:pt>
                <c:pt idx="13661">
                  <c:v>18.782840702604499</c:v>
                </c:pt>
                <c:pt idx="13662">
                  <c:v>18.784215626892799</c:v>
                </c:pt>
                <c:pt idx="13663">
                  <c:v>18.785590551181102</c:v>
                </c:pt>
                <c:pt idx="13664">
                  <c:v>18.786965475469401</c:v>
                </c:pt>
                <c:pt idx="13665">
                  <c:v>18.788340399757701</c:v>
                </c:pt>
                <c:pt idx="13666">
                  <c:v>18.789715324046</c:v>
                </c:pt>
                <c:pt idx="13667">
                  <c:v>18.791090248334299</c:v>
                </c:pt>
                <c:pt idx="13668">
                  <c:v>18.792465172622698</c:v>
                </c:pt>
                <c:pt idx="13669">
                  <c:v>18.793840096911001</c:v>
                </c:pt>
                <c:pt idx="13670">
                  <c:v>18.795215021199301</c:v>
                </c:pt>
                <c:pt idx="13671">
                  <c:v>18.7965899454876</c:v>
                </c:pt>
                <c:pt idx="13672">
                  <c:v>18.7979648697759</c:v>
                </c:pt>
                <c:pt idx="13673">
                  <c:v>18.799339794064199</c:v>
                </c:pt>
                <c:pt idx="13674">
                  <c:v>18.800714718352499</c:v>
                </c:pt>
                <c:pt idx="13675">
                  <c:v>18.802089642640802</c:v>
                </c:pt>
                <c:pt idx="13676">
                  <c:v>18.803464566929101</c:v>
                </c:pt>
                <c:pt idx="13677">
                  <c:v>18.8048394912174</c:v>
                </c:pt>
                <c:pt idx="13678">
                  <c:v>18.806214415505799</c:v>
                </c:pt>
                <c:pt idx="13679">
                  <c:v>18.807589339794099</c:v>
                </c:pt>
                <c:pt idx="13680">
                  <c:v>18.808964264082402</c:v>
                </c:pt>
                <c:pt idx="13681">
                  <c:v>18.810339188370701</c:v>
                </c:pt>
                <c:pt idx="13682">
                  <c:v>18.811714112659001</c:v>
                </c:pt>
                <c:pt idx="13683">
                  <c:v>18.8130890369473</c:v>
                </c:pt>
                <c:pt idx="13684">
                  <c:v>18.814463961235599</c:v>
                </c:pt>
                <c:pt idx="13685">
                  <c:v>18.815838885523899</c:v>
                </c:pt>
                <c:pt idx="13686">
                  <c:v>18.817213809812198</c:v>
                </c:pt>
                <c:pt idx="13687">
                  <c:v>18.818588734100501</c:v>
                </c:pt>
                <c:pt idx="13688">
                  <c:v>18.8199636583889</c:v>
                </c:pt>
                <c:pt idx="13689">
                  <c:v>18.8213385826772</c:v>
                </c:pt>
                <c:pt idx="13690">
                  <c:v>18.822713506965499</c:v>
                </c:pt>
                <c:pt idx="13691">
                  <c:v>18.824088431253799</c:v>
                </c:pt>
                <c:pt idx="13692">
                  <c:v>18.825463355542102</c:v>
                </c:pt>
                <c:pt idx="13693">
                  <c:v>18.826838279830401</c:v>
                </c:pt>
                <c:pt idx="13694">
                  <c:v>18.8282132041187</c:v>
                </c:pt>
                <c:pt idx="13695">
                  <c:v>18.829588128407</c:v>
                </c:pt>
                <c:pt idx="13696">
                  <c:v>18.830963052695299</c:v>
                </c:pt>
                <c:pt idx="13697">
                  <c:v>18.832337976983698</c:v>
                </c:pt>
                <c:pt idx="13698">
                  <c:v>18.833712901272001</c:v>
                </c:pt>
                <c:pt idx="13699">
                  <c:v>18.835087825560301</c:v>
                </c:pt>
                <c:pt idx="13700">
                  <c:v>18.8364627498486</c:v>
                </c:pt>
                <c:pt idx="13701">
                  <c:v>18.8378376741369</c:v>
                </c:pt>
                <c:pt idx="13702">
                  <c:v>18.839212598425199</c:v>
                </c:pt>
                <c:pt idx="13703">
                  <c:v>18.840587522713498</c:v>
                </c:pt>
                <c:pt idx="13704">
                  <c:v>18.841962447001801</c:v>
                </c:pt>
                <c:pt idx="13705">
                  <c:v>18.843337371290101</c:v>
                </c:pt>
                <c:pt idx="13706">
                  <c:v>18.8447122955784</c:v>
                </c:pt>
                <c:pt idx="13707">
                  <c:v>18.846087219866799</c:v>
                </c:pt>
                <c:pt idx="13708">
                  <c:v>18.847462144155099</c:v>
                </c:pt>
                <c:pt idx="13709">
                  <c:v>18.848837068443402</c:v>
                </c:pt>
                <c:pt idx="13710">
                  <c:v>18.850211992731701</c:v>
                </c:pt>
                <c:pt idx="13711">
                  <c:v>18.851586917020001</c:v>
                </c:pt>
                <c:pt idx="13712">
                  <c:v>18.8529618413083</c:v>
                </c:pt>
                <c:pt idx="13713">
                  <c:v>18.854336765596599</c:v>
                </c:pt>
                <c:pt idx="13714">
                  <c:v>18.855711689884899</c:v>
                </c:pt>
                <c:pt idx="13715">
                  <c:v>18.857086614173198</c:v>
                </c:pt>
                <c:pt idx="13716">
                  <c:v>18.858461538461501</c:v>
                </c:pt>
                <c:pt idx="13717">
                  <c:v>18.8598364627499</c:v>
                </c:pt>
                <c:pt idx="13718">
                  <c:v>18.8612113870382</c:v>
                </c:pt>
                <c:pt idx="13719">
                  <c:v>18.862586311326499</c:v>
                </c:pt>
                <c:pt idx="13720">
                  <c:v>18.863961235614799</c:v>
                </c:pt>
                <c:pt idx="13721">
                  <c:v>18.865336159903102</c:v>
                </c:pt>
                <c:pt idx="13722">
                  <c:v>18.866711084191401</c:v>
                </c:pt>
                <c:pt idx="13723">
                  <c:v>18.8680860084797</c:v>
                </c:pt>
                <c:pt idx="13724">
                  <c:v>18.869460932768</c:v>
                </c:pt>
                <c:pt idx="13725">
                  <c:v>18.870835857056299</c:v>
                </c:pt>
                <c:pt idx="13726">
                  <c:v>18.872210781344599</c:v>
                </c:pt>
                <c:pt idx="13727">
                  <c:v>18.873585705633001</c:v>
                </c:pt>
                <c:pt idx="13728">
                  <c:v>18.874960629921301</c:v>
                </c:pt>
                <c:pt idx="13729">
                  <c:v>18.8763355542096</c:v>
                </c:pt>
                <c:pt idx="13730">
                  <c:v>18.8777104784979</c:v>
                </c:pt>
                <c:pt idx="13731">
                  <c:v>18.879085402786199</c:v>
                </c:pt>
                <c:pt idx="13732">
                  <c:v>18.880460327074498</c:v>
                </c:pt>
                <c:pt idx="13733">
                  <c:v>18.881835251362801</c:v>
                </c:pt>
                <c:pt idx="13734">
                  <c:v>18.883210175651101</c:v>
                </c:pt>
                <c:pt idx="13735">
                  <c:v>18.8845850999394</c:v>
                </c:pt>
                <c:pt idx="13736">
                  <c:v>18.8859600242277</c:v>
                </c:pt>
                <c:pt idx="13737">
                  <c:v>18.887334948516099</c:v>
                </c:pt>
                <c:pt idx="13738">
                  <c:v>18.888709872804402</c:v>
                </c:pt>
                <c:pt idx="13739">
                  <c:v>18.890084797092701</c:v>
                </c:pt>
                <c:pt idx="13740">
                  <c:v>18.891459721381</c:v>
                </c:pt>
                <c:pt idx="13741">
                  <c:v>18.8928346456693</c:v>
                </c:pt>
                <c:pt idx="13742">
                  <c:v>18.894209569957599</c:v>
                </c:pt>
                <c:pt idx="13743">
                  <c:v>18.895584494245899</c:v>
                </c:pt>
                <c:pt idx="13744">
                  <c:v>18.896959418534198</c:v>
                </c:pt>
                <c:pt idx="13745">
                  <c:v>18.898334342822501</c:v>
                </c:pt>
                <c:pt idx="13746">
                  <c:v>18.899709267110801</c:v>
                </c:pt>
                <c:pt idx="13747">
                  <c:v>18.9010841913992</c:v>
                </c:pt>
                <c:pt idx="13748">
                  <c:v>18.902459115687499</c:v>
                </c:pt>
                <c:pt idx="13749">
                  <c:v>18.903834039975798</c:v>
                </c:pt>
                <c:pt idx="13750">
                  <c:v>18.905208964264101</c:v>
                </c:pt>
                <c:pt idx="13751">
                  <c:v>18.906583888552401</c:v>
                </c:pt>
                <c:pt idx="13752">
                  <c:v>18.9079588128407</c:v>
                </c:pt>
                <c:pt idx="13753">
                  <c:v>18.909333737129</c:v>
                </c:pt>
                <c:pt idx="13754">
                  <c:v>18.910708661417299</c:v>
                </c:pt>
                <c:pt idx="13755">
                  <c:v>18.912083585705599</c:v>
                </c:pt>
                <c:pt idx="13756">
                  <c:v>18.913458509993902</c:v>
                </c:pt>
                <c:pt idx="13757">
                  <c:v>18.914833434282301</c:v>
                </c:pt>
                <c:pt idx="13758">
                  <c:v>18.9162083585706</c:v>
                </c:pt>
                <c:pt idx="13759">
                  <c:v>18.917583282858899</c:v>
                </c:pt>
                <c:pt idx="13760">
                  <c:v>18.918958207147199</c:v>
                </c:pt>
                <c:pt idx="13761">
                  <c:v>18.920333131435498</c:v>
                </c:pt>
                <c:pt idx="13762">
                  <c:v>18.921708055723801</c:v>
                </c:pt>
                <c:pt idx="13763">
                  <c:v>18.923082980012101</c:v>
                </c:pt>
                <c:pt idx="13764">
                  <c:v>18.9244579043004</c:v>
                </c:pt>
                <c:pt idx="13765">
                  <c:v>18.9258328285887</c:v>
                </c:pt>
                <c:pt idx="13766">
                  <c:v>18.927207752876999</c:v>
                </c:pt>
                <c:pt idx="13767">
                  <c:v>18.928582677165402</c:v>
                </c:pt>
                <c:pt idx="13768">
                  <c:v>18.929957601453701</c:v>
                </c:pt>
                <c:pt idx="13769">
                  <c:v>18.931332525742</c:v>
                </c:pt>
                <c:pt idx="13770">
                  <c:v>18.9327074500303</c:v>
                </c:pt>
                <c:pt idx="13771">
                  <c:v>18.934082374318599</c:v>
                </c:pt>
                <c:pt idx="13772">
                  <c:v>18.935457298606899</c:v>
                </c:pt>
                <c:pt idx="13773">
                  <c:v>18.936832222895202</c:v>
                </c:pt>
                <c:pt idx="13774">
                  <c:v>18.938207147183501</c:v>
                </c:pt>
                <c:pt idx="13775">
                  <c:v>18.939582071471801</c:v>
                </c:pt>
                <c:pt idx="13776">
                  <c:v>18.9409569957601</c:v>
                </c:pt>
                <c:pt idx="13777">
                  <c:v>18.942331920048499</c:v>
                </c:pt>
                <c:pt idx="13778">
                  <c:v>18.943706844336798</c:v>
                </c:pt>
                <c:pt idx="13779">
                  <c:v>18.945081768625101</c:v>
                </c:pt>
                <c:pt idx="13780">
                  <c:v>18.946456692913401</c:v>
                </c:pt>
                <c:pt idx="13781">
                  <c:v>18.9478316172017</c:v>
                </c:pt>
                <c:pt idx="13782">
                  <c:v>18.94920654149</c:v>
                </c:pt>
                <c:pt idx="13783">
                  <c:v>18.950581465778299</c:v>
                </c:pt>
                <c:pt idx="13784">
                  <c:v>18.951956390066599</c:v>
                </c:pt>
                <c:pt idx="13785">
                  <c:v>18.953331314354902</c:v>
                </c:pt>
                <c:pt idx="13786">
                  <c:v>18.954706238643301</c:v>
                </c:pt>
                <c:pt idx="13787">
                  <c:v>18.9560811629316</c:v>
                </c:pt>
                <c:pt idx="13788">
                  <c:v>18.957456087219899</c:v>
                </c:pt>
                <c:pt idx="13789">
                  <c:v>18.958831011508199</c:v>
                </c:pt>
                <c:pt idx="13790">
                  <c:v>18.960205935796498</c:v>
                </c:pt>
                <c:pt idx="13791">
                  <c:v>18.961580860084801</c:v>
                </c:pt>
                <c:pt idx="13792">
                  <c:v>18.962955784373101</c:v>
                </c:pt>
                <c:pt idx="13793">
                  <c:v>18.9643307086614</c:v>
                </c:pt>
                <c:pt idx="13794">
                  <c:v>18.9657056329497</c:v>
                </c:pt>
                <c:pt idx="13795">
                  <c:v>18.967080557237999</c:v>
                </c:pt>
                <c:pt idx="13796">
                  <c:v>18.968455481526298</c:v>
                </c:pt>
                <c:pt idx="13797">
                  <c:v>18.969830405814701</c:v>
                </c:pt>
                <c:pt idx="13798">
                  <c:v>18.971205330103</c:v>
                </c:pt>
                <c:pt idx="13799">
                  <c:v>18.9725802543913</c:v>
                </c:pt>
                <c:pt idx="13800">
                  <c:v>18.973955178679599</c:v>
                </c:pt>
                <c:pt idx="13801">
                  <c:v>18.975330102967899</c:v>
                </c:pt>
                <c:pt idx="13802">
                  <c:v>18.976705027256202</c:v>
                </c:pt>
                <c:pt idx="13803">
                  <c:v>18.978079951544501</c:v>
                </c:pt>
                <c:pt idx="13804">
                  <c:v>18.979454875832801</c:v>
                </c:pt>
                <c:pt idx="13805">
                  <c:v>18.9808298001211</c:v>
                </c:pt>
                <c:pt idx="13806">
                  <c:v>18.982204724409499</c:v>
                </c:pt>
                <c:pt idx="13807">
                  <c:v>18.983579648697798</c:v>
                </c:pt>
                <c:pt idx="13808">
                  <c:v>18.984954572986101</c:v>
                </c:pt>
                <c:pt idx="13809">
                  <c:v>18.986329497274401</c:v>
                </c:pt>
                <c:pt idx="13810">
                  <c:v>18.9877044215627</c:v>
                </c:pt>
                <c:pt idx="13811">
                  <c:v>18.989079345851</c:v>
                </c:pt>
                <c:pt idx="13812">
                  <c:v>18.990454270139299</c:v>
                </c:pt>
                <c:pt idx="13813">
                  <c:v>18.991829194427599</c:v>
                </c:pt>
                <c:pt idx="13814">
                  <c:v>18.993204118715902</c:v>
                </c:pt>
                <c:pt idx="13815">
                  <c:v>18.994579043004201</c:v>
                </c:pt>
                <c:pt idx="13816">
                  <c:v>18.9959539672926</c:v>
                </c:pt>
                <c:pt idx="13817">
                  <c:v>18.997328891580899</c:v>
                </c:pt>
                <c:pt idx="13818">
                  <c:v>18.998703815869199</c:v>
                </c:pt>
                <c:pt idx="13819">
                  <c:v>19.000078740157502</c:v>
                </c:pt>
                <c:pt idx="13820">
                  <c:v>19.001453664445801</c:v>
                </c:pt>
                <c:pt idx="13821">
                  <c:v>19.002828588734101</c:v>
                </c:pt>
                <c:pt idx="13822">
                  <c:v>19.0042035130224</c:v>
                </c:pt>
                <c:pt idx="13823">
                  <c:v>19.0055784373107</c:v>
                </c:pt>
                <c:pt idx="13824">
                  <c:v>19.006953361598999</c:v>
                </c:pt>
                <c:pt idx="13825">
                  <c:v>19.008328285887298</c:v>
                </c:pt>
                <c:pt idx="13826">
                  <c:v>19.009703210175701</c:v>
                </c:pt>
                <c:pt idx="13827">
                  <c:v>19.011078134464</c:v>
                </c:pt>
                <c:pt idx="13828">
                  <c:v>19.0124530587523</c:v>
                </c:pt>
                <c:pt idx="13829">
                  <c:v>19.013827983040599</c:v>
                </c:pt>
                <c:pt idx="13830">
                  <c:v>19.015202907328899</c:v>
                </c:pt>
                <c:pt idx="13831">
                  <c:v>19.016577831617202</c:v>
                </c:pt>
                <c:pt idx="13832">
                  <c:v>19.017952755905501</c:v>
                </c:pt>
                <c:pt idx="13833">
                  <c:v>19.0193276801938</c:v>
                </c:pt>
                <c:pt idx="13834">
                  <c:v>19.0207026044821</c:v>
                </c:pt>
                <c:pt idx="13835">
                  <c:v>19.022077528770399</c:v>
                </c:pt>
                <c:pt idx="13836">
                  <c:v>19.023452453058798</c:v>
                </c:pt>
                <c:pt idx="13837">
                  <c:v>19.024827377347101</c:v>
                </c:pt>
                <c:pt idx="13838">
                  <c:v>19.026202301635401</c:v>
                </c:pt>
                <c:pt idx="13839">
                  <c:v>19.0275772259237</c:v>
                </c:pt>
                <c:pt idx="13840">
                  <c:v>19.028952150212</c:v>
                </c:pt>
                <c:pt idx="13841">
                  <c:v>19.030327074500299</c:v>
                </c:pt>
                <c:pt idx="13842">
                  <c:v>19.031701998788598</c:v>
                </c:pt>
                <c:pt idx="13843">
                  <c:v>19.033076923076901</c:v>
                </c:pt>
                <c:pt idx="13844">
                  <c:v>19.034451847365201</c:v>
                </c:pt>
                <c:pt idx="13845">
                  <c:v>19.0358267716535</c:v>
                </c:pt>
                <c:pt idx="13846">
                  <c:v>19.037201695941899</c:v>
                </c:pt>
                <c:pt idx="13847">
                  <c:v>19.038576620230199</c:v>
                </c:pt>
                <c:pt idx="13848">
                  <c:v>19.039951544518502</c:v>
                </c:pt>
                <c:pt idx="13849">
                  <c:v>19.041326468806801</c:v>
                </c:pt>
                <c:pt idx="13850">
                  <c:v>19.042701393095101</c:v>
                </c:pt>
                <c:pt idx="13851">
                  <c:v>19.0440763173834</c:v>
                </c:pt>
                <c:pt idx="13852">
                  <c:v>19.045451241671699</c:v>
                </c:pt>
                <c:pt idx="13853">
                  <c:v>19.046826165959999</c:v>
                </c:pt>
                <c:pt idx="13854">
                  <c:v>19.048201090248298</c:v>
                </c:pt>
                <c:pt idx="13855">
                  <c:v>19.049576014536601</c:v>
                </c:pt>
                <c:pt idx="13856">
                  <c:v>19.050950938825</c:v>
                </c:pt>
                <c:pt idx="13857">
                  <c:v>19.0523258631133</c:v>
                </c:pt>
                <c:pt idx="13858">
                  <c:v>19.053700787401599</c:v>
                </c:pt>
                <c:pt idx="13859">
                  <c:v>19.055075711689899</c:v>
                </c:pt>
                <c:pt idx="13860">
                  <c:v>19.056450635978202</c:v>
                </c:pt>
                <c:pt idx="13861">
                  <c:v>19.057825560266501</c:v>
                </c:pt>
                <c:pt idx="13862">
                  <c:v>19.0592004845548</c:v>
                </c:pt>
                <c:pt idx="13863">
                  <c:v>19.0605754088431</c:v>
                </c:pt>
                <c:pt idx="13864">
                  <c:v>19.061950333131399</c:v>
                </c:pt>
                <c:pt idx="13865">
                  <c:v>19.063325257419802</c:v>
                </c:pt>
                <c:pt idx="13866">
                  <c:v>19.064700181708101</c:v>
                </c:pt>
                <c:pt idx="13867">
                  <c:v>19.066075105996401</c:v>
                </c:pt>
                <c:pt idx="13868">
                  <c:v>19.0674500302847</c:v>
                </c:pt>
                <c:pt idx="13869">
                  <c:v>19.068824954573</c:v>
                </c:pt>
                <c:pt idx="13870">
                  <c:v>19.070199878861299</c:v>
                </c:pt>
                <c:pt idx="13871">
                  <c:v>19.071574803149598</c:v>
                </c:pt>
                <c:pt idx="13872">
                  <c:v>19.072949727437901</c:v>
                </c:pt>
                <c:pt idx="13873">
                  <c:v>19.074324651726201</c:v>
                </c:pt>
                <c:pt idx="13874">
                  <c:v>19.0756995760145</c:v>
                </c:pt>
                <c:pt idx="13875">
                  <c:v>19.077074500302899</c:v>
                </c:pt>
                <c:pt idx="13876">
                  <c:v>19.078449424591199</c:v>
                </c:pt>
                <c:pt idx="13877">
                  <c:v>19.079824348879502</c:v>
                </c:pt>
                <c:pt idx="13878">
                  <c:v>19.081199273167801</c:v>
                </c:pt>
                <c:pt idx="13879">
                  <c:v>19.082574197456101</c:v>
                </c:pt>
                <c:pt idx="13880">
                  <c:v>19.0839491217444</c:v>
                </c:pt>
                <c:pt idx="13881">
                  <c:v>19.085324046032699</c:v>
                </c:pt>
                <c:pt idx="13882">
                  <c:v>19.086698970320999</c:v>
                </c:pt>
                <c:pt idx="13883">
                  <c:v>19.088073894609298</c:v>
                </c:pt>
                <c:pt idx="13884">
                  <c:v>19.089448818897601</c:v>
                </c:pt>
                <c:pt idx="13885">
                  <c:v>19.090823743185901</c:v>
                </c:pt>
                <c:pt idx="13886">
                  <c:v>19.0921986674743</c:v>
                </c:pt>
                <c:pt idx="13887">
                  <c:v>19.093573591762599</c:v>
                </c:pt>
                <c:pt idx="13888">
                  <c:v>19.094948516050898</c:v>
                </c:pt>
                <c:pt idx="13889">
                  <c:v>19.096323440339201</c:v>
                </c:pt>
                <c:pt idx="13890">
                  <c:v>19.097698364627501</c:v>
                </c:pt>
                <c:pt idx="13891">
                  <c:v>19.0990732889158</c:v>
                </c:pt>
                <c:pt idx="13892">
                  <c:v>19.1004482132041</c:v>
                </c:pt>
                <c:pt idx="13893">
                  <c:v>19.101823137492399</c:v>
                </c:pt>
                <c:pt idx="13894">
                  <c:v>19.103198061780699</c:v>
                </c:pt>
                <c:pt idx="13895">
                  <c:v>19.104572986069101</c:v>
                </c:pt>
                <c:pt idx="13896">
                  <c:v>19.105947910357401</c:v>
                </c:pt>
                <c:pt idx="13897">
                  <c:v>19.1073228346457</c:v>
                </c:pt>
                <c:pt idx="13898">
                  <c:v>19.108697758933999</c:v>
                </c:pt>
                <c:pt idx="13899">
                  <c:v>19.110072683222299</c:v>
                </c:pt>
                <c:pt idx="13900">
                  <c:v>19.111447607510598</c:v>
                </c:pt>
                <c:pt idx="13901">
                  <c:v>19.112822531798901</c:v>
                </c:pt>
                <c:pt idx="13902">
                  <c:v>19.114197456087201</c:v>
                </c:pt>
                <c:pt idx="13903">
                  <c:v>19.1155723803755</c:v>
                </c:pt>
                <c:pt idx="13904">
                  <c:v>19.1169473046638</c:v>
                </c:pt>
                <c:pt idx="13905">
                  <c:v>19.118322228952199</c:v>
                </c:pt>
                <c:pt idx="13906">
                  <c:v>19.119697153240502</c:v>
                </c:pt>
                <c:pt idx="13907">
                  <c:v>19.121072077528801</c:v>
                </c:pt>
                <c:pt idx="13908">
                  <c:v>19.1224470018171</c:v>
                </c:pt>
                <c:pt idx="13909">
                  <c:v>19.1238219261054</c:v>
                </c:pt>
                <c:pt idx="13910">
                  <c:v>19.125196850393699</c:v>
                </c:pt>
                <c:pt idx="13911">
                  <c:v>19.126571774681999</c:v>
                </c:pt>
                <c:pt idx="13912">
                  <c:v>19.127946698970302</c:v>
                </c:pt>
                <c:pt idx="13913">
                  <c:v>19.129321623258601</c:v>
                </c:pt>
                <c:pt idx="13914">
                  <c:v>19.130696547546901</c:v>
                </c:pt>
                <c:pt idx="13915">
                  <c:v>19.1320714718353</c:v>
                </c:pt>
                <c:pt idx="13916">
                  <c:v>19.133446396123599</c:v>
                </c:pt>
                <c:pt idx="13917">
                  <c:v>19.134821320411898</c:v>
                </c:pt>
                <c:pt idx="13918">
                  <c:v>19.136196244700201</c:v>
                </c:pt>
                <c:pt idx="13919">
                  <c:v>19.137571168988501</c:v>
                </c:pt>
                <c:pt idx="13920">
                  <c:v>19.1389460932768</c:v>
                </c:pt>
                <c:pt idx="13921">
                  <c:v>19.1403210175651</c:v>
                </c:pt>
                <c:pt idx="13922">
                  <c:v>19.141695941853399</c:v>
                </c:pt>
                <c:pt idx="13923">
                  <c:v>19.143070866141699</c:v>
                </c:pt>
                <c:pt idx="13924">
                  <c:v>19.144445790430002</c:v>
                </c:pt>
                <c:pt idx="13925">
                  <c:v>19.145820714718401</c:v>
                </c:pt>
                <c:pt idx="13926">
                  <c:v>19.1471956390067</c:v>
                </c:pt>
                <c:pt idx="13927">
                  <c:v>19.148570563294999</c:v>
                </c:pt>
                <c:pt idx="13928">
                  <c:v>19.149945487583299</c:v>
                </c:pt>
                <c:pt idx="13929">
                  <c:v>19.151320411871598</c:v>
                </c:pt>
                <c:pt idx="13930">
                  <c:v>19.152695336159901</c:v>
                </c:pt>
                <c:pt idx="13931">
                  <c:v>19.154070260448201</c:v>
                </c:pt>
                <c:pt idx="13932">
                  <c:v>19.1554451847365</c:v>
                </c:pt>
                <c:pt idx="13933">
                  <c:v>19.1568201090248</c:v>
                </c:pt>
                <c:pt idx="13934">
                  <c:v>19.158195033313099</c:v>
                </c:pt>
                <c:pt idx="13935">
                  <c:v>19.159569957601501</c:v>
                </c:pt>
                <c:pt idx="13936">
                  <c:v>19.160944881889801</c:v>
                </c:pt>
                <c:pt idx="13937">
                  <c:v>19.1623198061781</c:v>
                </c:pt>
                <c:pt idx="13938">
                  <c:v>19.1636947304664</c:v>
                </c:pt>
                <c:pt idx="13939">
                  <c:v>19.165069654754699</c:v>
                </c:pt>
                <c:pt idx="13940">
                  <c:v>19.166444579042999</c:v>
                </c:pt>
                <c:pt idx="13941">
                  <c:v>19.167819503331302</c:v>
                </c:pt>
                <c:pt idx="13942">
                  <c:v>19.169194427619601</c:v>
                </c:pt>
                <c:pt idx="13943">
                  <c:v>19.170569351907901</c:v>
                </c:pt>
                <c:pt idx="13944">
                  <c:v>19.1719442761962</c:v>
                </c:pt>
                <c:pt idx="13945">
                  <c:v>19.173319200484599</c:v>
                </c:pt>
                <c:pt idx="13946">
                  <c:v>19.174694124772898</c:v>
                </c:pt>
                <c:pt idx="13947">
                  <c:v>19.176069049061201</c:v>
                </c:pt>
                <c:pt idx="13948">
                  <c:v>19.177443973349501</c:v>
                </c:pt>
                <c:pt idx="13949">
                  <c:v>19.1788188976378</c:v>
                </c:pt>
                <c:pt idx="13950">
                  <c:v>19.1801938219261</c:v>
                </c:pt>
                <c:pt idx="13951">
                  <c:v>19.181568746214399</c:v>
                </c:pt>
                <c:pt idx="13952">
                  <c:v>19.182943670502699</c:v>
                </c:pt>
                <c:pt idx="13953">
                  <c:v>19.184318594791002</c:v>
                </c:pt>
                <c:pt idx="13954">
                  <c:v>19.185693519079301</c:v>
                </c:pt>
                <c:pt idx="13955">
                  <c:v>19.1870684433677</c:v>
                </c:pt>
                <c:pt idx="13956">
                  <c:v>19.188443367655999</c:v>
                </c:pt>
                <c:pt idx="13957">
                  <c:v>19.189818291944299</c:v>
                </c:pt>
                <c:pt idx="13958">
                  <c:v>19.191193216232602</c:v>
                </c:pt>
                <c:pt idx="13959">
                  <c:v>19.192568140520901</c:v>
                </c:pt>
                <c:pt idx="13960">
                  <c:v>19.193943064809201</c:v>
                </c:pt>
                <c:pt idx="13961">
                  <c:v>19.1953179890975</c:v>
                </c:pt>
                <c:pt idx="13962">
                  <c:v>19.1966929133858</c:v>
                </c:pt>
                <c:pt idx="13963">
                  <c:v>19.198067837674099</c:v>
                </c:pt>
                <c:pt idx="13964">
                  <c:v>19.199442761962398</c:v>
                </c:pt>
                <c:pt idx="13965">
                  <c:v>19.200817686250801</c:v>
                </c:pt>
                <c:pt idx="13966">
                  <c:v>19.2021926105391</c:v>
                </c:pt>
                <c:pt idx="13967">
                  <c:v>19.2035675348274</c:v>
                </c:pt>
                <c:pt idx="13968">
                  <c:v>19.204942459115699</c:v>
                </c:pt>
                <c:pt idx="13969">
                  <c:v>19.206317383403999</c:v>
                </c:pt>
                <c:pt idx="13970">
                  <c:v>19.207692307692302</c:v>
                </c:pt>
                <c:pt idx="13971">
                  <c:v>19.209067231980601</c:v>
                </c:pt>
                <c:pt idx="13972">
                  <c:v>19.210442156268901</c:v>
                </c:pt>
                <c:pt idx="13973">
                  <c:v>19.2118170805572</c:v>
                </c:pt>
                <c:pt idx="13974">
                  <c:v>19.213192004845599</c:v>
                </c:pt>
                <c:pt idx="13975">
                  <c:v>19.214566929133898</c:v>
                </c:pt>
                <c:pt idx="13976">
                  <c:v>19.215941853422201</c:v>
                </c:pt>
                <c:pt idx="13977">
                  <c:v>19.217316777710501</c:v>
                </c:pt>
                <c:pt idx="13978">
                  <c:v>19.2186917019988</c:v>
                </c:pt>
                <c:pt idx="13979">
                  <c:v>19.2200666262871</c:v>
                </c:pt>
                <c:pt idx="13980">
                  <c:v>19.221441550575399</c:v>
                </c:pt>
                <c:pt idx="13981">
                  <c:v>19.222816474863698</c:v>
                </c:pt>
                <c:pt idx="13982">
                  <c:v>19.224191399152001</c:v>
                </c:pt>
                <c:pt idx="13983">
                  <c:v>19.225566323440301</c:v>
                </c:pt>
                <c:pt idx="13984">
                  <c:v>19.2269412477287</c:v>
                </c:pt>
                <c:pt idx="13985">
                  <c:v>19.228316172016999</c:v>
                </c:pt>
                <c:pt idx="13986">
                  <c:v>19.229691096305299</c:v>
                </c:pt>
                <c:pt idx="13987">
                  <c:v>19.231066020593602</c:v>
                </c:pt>
                <c:pt idx="13988">
                  <c:v>19.232440944881901</c:v>
                </c:pt>
                <c:pt idx="13989">
                  <c:v>19.233815869170201</c:v>
                </c:pt>
                <c:pt idx="13990">
                  <c:v>19.2351907934585</c:v>
                </c:pt>
                <c:pt idx="13991">
                  <c:v>19.236565717746799</c:v>
                </c:pt>
                <c:pt idx="13992">
                  <c:v>19.237940642035099</c:v>
                </c:pt>
                <c:pt idx="13993">
                  <c:v>19.239315566323398</c:v>
                </c:pt>
                <c:pt idx="13994">
                  <c:v>19.240690490611801</c:v>
                </c:pt>
                <c:pt idx="13995">
                  <c:v>19.2420654149001</c:v>
                </c:pt>
                <c:pt idx="13996">
                  <c:v>19.2434403391884</c:v>
                </c:pt>
                <c:pt idx="13997">
                  <c:v>19.244815263476699</c:v>
                </c:pt>
                <c:pt idx="13998">
                  <c:v>19.246190187764999</c:v>
                </c:pt>
                <c:pt idx="13999">
                  <c:v>19.247565112053302</c:v>
                </c:pt>
                <c:pt idx="14000">
                  <c:v>19.248940036341601</c:v>
                </c:pt>
                <c:pt idx="14001">
                  <c:v>19.2503149606299</c:v>
                </c:pt>
                <c:pt idx="14002">
                  <c:v>19.2516898849182</c:v>
                </c:pt>
                <c:pt idx="14003">
                  <c:v>19.253064809206499</c:v>
                </c:pt>
                <c:pt idx="14004">
                  <c:v>19.254439733494898</c:v>
                </c:pt>
                <c:pt idx="14005">
                  <c:v>19.255814657783201</c:v>
                </c:pt>
                <c:pt idx="14006">
                  <c:v>19.257189582071501</c:v>
                </c:pt>
                <c:pt idx="14007">
                  <c:v>19.2585645063598</c:v>
                </c:pt>
                <c:pt idx="14008">
                  <c:v>19.2599394306481</c:v>
                </c:pt>
                <c:pt idx="14009">
                  <c:v>19.261314354936399</c:v>
                </c:pt>
                <c:pt idx="14010">
                  <c:v>19.262689279224698</c:v>
                </c:pt>
                <c:pt idx="14011">
                  <c:v>19.264064203513001</c:v>
                </c:pt>
                <c:pt idx="14012">
                  <c:v>19.265439127801301</c:v>
                </c:pt>
                <c:pt idx="14013">
                  <c:v>19.2668140520896</c:v>
                </c:pt>
                <c:pt idx="14014">
                  <c:v>19.268188976377999</c:v>
                </c:pt>
                <c:pt idx="14015">
                  <c:v>19.269563900666299</c:v>
                </c:pt>
                <c:pt idx="14016">
                  <c:v>19.270938824954602</c:v>
                </c:pt>
                <c:pt idx="14017">
                  <c:v>19.272313749242901</c:v>
                </c:pt>
                <c:pt idx="14018">
                  <c:v>19.273688673531201</c:v>
                </c:pt>
                <c:pt idx="14019">
                  <c:v>19.2750635978195</c:v>
                </c:pt>
                <c:pt idx="14020">
                  <c:v>19.276438522107799</c:v>
                </c:pt>
                <c:pt idx="14021">
                  <c:v>19.277813446396099</c:v>
                </c:pt>
                <c:pt idx="14022">
                  <c:v>19.279188370684398</c:v>
                </c:pt>
                <c:pt idx="14023">
                  <c:v>19.280563294972701</c:v>
                </c:pt>
                <c:pt idx="14024">
                  <c:v>19.2819382192611</c:v>
                </c:pt>
                <c:pt idx="14025">
                  <c:v>19.2833131435494</c:v>
                </c:pt>
                <c:pt idx="14026">
                  <c:v>19.284688067837699</c:v>
                </c:pt>
                <c:pt idx="14027">
                  <c:v>19.286062992125999</c:v>
                </c:pt>
                <c:pt idx="14028">
                  <c:v>19.287437916414301</c:v>
                </c:pt>
                <c:pt idx="14029">
                  <c:v>19.288812840702601</c:v>
                </c:pt>
                <c:pt idx="14030">
                  <c:v>19.2901877649909</c:v>
                </c:pt>
                <c:pt idx="14031">
                  <c:v>19.2915626892792</c:v>
                </c:pt>
                <c:pt idx="14032">
                  <c:v>19.292937613567499</c:v>
                </c:pt>
                <c:pt idx="14033">
                  <c:v>19.294312537855799</c:v>
                </c:pt>
                <c:pt idx="14034">
                  <c:v>19.295687462144201</c:v>
                </c:pt>
                <c:pt idx="14035">
                  <c:v>19.297062386432501</c:v>
                </c:pt>
                <c:pt idx="14036">
                  <c:v>19.2984373107208</c:v>
                </c:pt>
                <c:pt idx="14037">
                  <c:v>19.299812235009099</c:v>
                </c:pt>
                <c:pt idx="14038">
                  <c:v>19.301187159297399</c:v>
                </c:pt>
                <c:pt idx="14039">
                  <c:v>19.302562083585698</c:v>
                </c:pt>
                <c:pt idx="14040">
                  <c:v>19.303937007874001</c:v>
                </c:pt>
                <c:pt idx="14041">
                  <c:v>19.305311932162301</c:v>
                </c:pt>
                <c:pt idx="14042">
                  <c:v>19.3066868564506</c:v>
                </c:pt>
                <c:pt idx="14043">
                  <c:v>19.308061780738999</c:v>
                </c:pt>
                <c:pt idx="14044">
                  <c:v>19.309436705027299</c:v>
                </c:pt>
                <c:pt idx="14045">
                  <c:v>19.310811629315602</c:v>
                </c:pt>
                <c:pt idx="14046">
                  <c:v>19.312186553603901</c:v>
                </c:pt>
                <c:pt idx="14047">
                  <c:v>19.3135614778922</c:v>
                </c:pt>
                <c:pt idx="14048">
                  <c:v>19.3149364021805</c:v>
                </c:pt>
                <c:pt idx="14049">
                  <c:v>19.316311326468799</c:v>
                </c:pt>
                <c:pt idx="14050">
                  <c:v>19.317686250757099</c:v>
                </c:pt>
                <c:pt idx="14051">
                  <c:v>19.319061175045402</c:v>
                </c:pt>
                <c:pt idx="14052">
                  <c:v>19.320436099333701</c:v>
                </c:pt>
                <c:pt idx="14053">
                  <c:v>19.3218110236221</c:v>
                </c:pt>
                <c:pt idx="14054">
                  <c:v>19.3231859479104</c:v>
                </c:pt>
                <c:pt idx="14055">
                  <c:v>19.324560872198699</c:v>
                </c:pt>
                <c:pt idx="14056">
                  <c:v>19.325935796486998</c:v>
                </c:pt>
                <c:pt idx="14057">
                  <c:v>19.327310720775301</c:v>
                </c:pt>
                <c:pt idx="14058">
                  <c:v>19.328685645063601</c:v>
                </c:pt>
                <c:pt idx="14059">
                  <c:v>19.3300605693519</c:v>
                </c:pt>
                <c:pt idx="14060">
                  <c:v>19.3314354936402</c:v>
                </c:pt>
                <c:pt idx="14061">
                  <c:v>19.332810417928499</c:v>
                </c:pt>
                <c:pt idx="14062">
                  <c:v>19.334185342216799</c:v>
                </c:pt>
                <c:pt idx="14063">
                  <c:v>19.335560266505102</c:v>
                </c:pt>
                <c:pt idx="14064">
                  <c:v>19.336935190793501</c:v>
                </c:pt>
                <c:pt idx="14065">
                  <c:v>19.3383101150818</c:v>
                </c:pt>
                <c:pt idx="14066">
                  <c:v>19.339685039370099</c:v>
                </c:pt>
                <c:pt idx="14067">
                  <c:v>19.341059963658399</c:v>
                </c:pt>
                <c:pt idx="14068">
                  <c:v>19.342434887946698</c:v>
                </c:pt>
                <c:pt idx="14069">
                  <c:v>19.343809812235001</c:v>
                </c:pt>
                <c:pt idx="14070">
                  <c:v>19.345184736523301</c:v>
                </c:pt>
                <c:pt idx="14071">
                  <c:v>19.3465596608116</c:v>
                </c:pt>
                <c:pt idx="14072">
                  <c:v>19.3479345850999</c:v>
                </c:pt>
                <c:pt idx="14073">
                  <c:v>19.349309509388299</c:v>
                </c:pt>
                <c:pt idx="14074">
                  <c:v>19.350684433676602</c:v>
                </c:pt>
                <c:pt idx="14075">
                  <c:v>19.352059357964901</c:v>
                </c:pt>
                <c:pt idx="14076">
                  <c:v>19.3534342822532</c:v>
                </c:pt>
                <c:pt idx="14077">
                  <c:v>19.3548092065415</c:v>
                </c:pt>
                <c:pt idx="14078">
                  <c:v>19.356184130829799</c:v>
                </c:pt>
                <c:pt idx="14079">
                  <c:v>19.357559055118099</c:v>
                </c:pt>
                <c:pt idx="14080">
                  <c:v>19.358933979406402</c:v>
                </c:pt>
                <c:pt idx="14081">
                  <c:v>19.360308903694701</c:v>
                </c:pt>
                <c:pt idx="14082">
                  <c:v>19.361683827983001</c:v>
                </c:pt>
                <c:pt idx="14083">
                  <c:v>19.363058752271399</c:v>
                </c:pt>
                <c:pt idx="14084">
                  <c:v>19.364433676559699</c:v>
                </c:pt>
                <c:pt idx="14085">
                  <c:v>19.365808600847998</c:v>
                </c:pt>
                <c:pt idx="14086">
                  <c:v>19.367183525136301</c:v>
                </c:pt>
                <c:pt idx="14087">
                  <c:v>19.368558449424601</c:v>
                </c:pt>
                <c:pt idx="14088">
                  <c:v>19.3699333737129</c:v>
                </c:pt>
                <c:pt idx="14089">
                  <c:v>19.3713082980012</c:v>
                </c:pt>
                <c:pt idx="14090">
                  <c:v>19.372683222289499</c:v>
                </c:pt>
                <c:pt idx="14091">
                  <c:v>19.374058146577799</c:v>
                </c:pt>
                <c:pt idx="14092">
                  <c:v>19.375433070866102</c:v>
                </c:pt>
                <c:pt idx="14093">
                  <c:v>19.3768079951545</c:v>
                </c:pt>
                <c:pt idx="14094">
                  <c:v>19.3781829194428</c:v>
                </c:pt>
                <c:pt idx="14095">
                  <c:v>19.379557843731099</c:v>
                </c:pt>
                <c:pt idx="14096">
                  <c:v>19.380932768019399</c:v>
                </c:pt>
                <c:pt idx="14097">
                  <c:v>19.382307692307698</c:v>
                </c:pt>
                <c:pt idx="14098">
                  <c:v>19.383682616596001</c:v>
                </c:pt>
                <c:pt idx="14099">
                  <c:v>19.385057540884301</c:v>
                </c:pt>
                <c:pt idx="14100">
                  <c:v>19.3864324651726</c:v>
                </c:pt>
                <c:pt idx="14101">
                  <c:v>19.3878073894609</c:v>
                </c:pt>
                <c:pt idx="14102">
                  <c:v>19.389182313749199</c:v>
                </c:pt>
                <c:pt idx="14103">
                  <c:v>19.390557238037601</c:v>
                </c:pt>
                <c:pt idx="14104">
                  <c:v>19.391932162325901</c:v>
                </c:pt>
                <c:pt idx="14105">
                  <c:v>19.3933070866142</c:v>
                </c:pt>
                <c:pt idx="14106">
                  <c:v>19.3946820109025</c:v>
                </c:pt>
                <c:pt idx="14107">
                  <c:v>19.396056935190799</c:v>
                </c:pt>
                <c:pt idx="14108">
                  <c:v>19.397431859479099</c:v>
                </c:pt>
                <c:pt idx="14109">
                  <c:v>19.398806783767402</c:v>
                </c:pt>
                <c:pt idx="14110">
                  <c:v>19.400181708055701</c:v>
                </c:pt>
                <c:pt idx="14111">
                  <c:v>19.401556632344001</c:v>
                </c:pt>
                <c:pt idx="14112">
                  <c:v>19.4029315566323</c:v>
                </c:pt>
                <c:pt idx="14113">
                  <c:v>19.404306480920699</c:v>
                </c:pt>
                <c:pt idx="14114">
                  <c:v>19.405681405208998</c:v>
                </c:pt>
                <c:pt idx="14115">
                  <c:v>19.407056329497301</c:v>
                </c:pt>
                <c:pt idx="14116">
                  <c:v>19.408431253785601</c:v>
                </c:pt>
                <c:pt idx="14117">
                  <c:v>19.4098061780739</c:v>
                </c:pt>
                <c:pt idx="14118">
                  <c:v>19.4111811023622</c:v>
                </c:pt>
                <c:pt idx="14119">
                  <c:v>19.412556026650499</c:v>
                </c:pt>
                <c:pt idx="14120">
                  <c:v>19.413930950938799</c:v>
                </c:pt>
                <c:pt idx="14121">
                  <c:v>19.415305875227101</c:v>
                </c:pt>
                <c:pt idx="14122">
                  <c:v>19.416680799515401</c:v>
                </c:pt>
                <c:pt idx="14123">
                  <c:v>19.4180557238038</c:v>
                </c:pt>
                <c:pt idx="14124">
                  <c:v>19.419430648092099</c:v>
                </c:pt>
                <c:pt idx="14125">
                  <c:v>19.420805572380399</c:v>
                </c:pt>
                <c:pt idx="14126">
                  <c:v>19.422180496668702</c:v>
                </c:pt>
                <c:pt idx="14127">
                  <c:v>19.423555420957001</c:v>
                </c:pt>
                <c:pt idx="14128">
                  <c:v>19.424930345245301</c:v>
                </c:pt>
                <c:pt idx="14129">
                  <c:v>19.4263052695336</c:v>
                </c:pt>
                <c:pt idx="14130">
                  <c:v>19.427680193821899</c:v>
                </c:pt>
                <c:pt idx="14131">
                  <c:v>19.429055118110199</c:v>
                </c:pt>
                <c:pt idx="14132">
                  <c:v>19.430430042398498</c:v>
                </c:pt>
                <c:pt idx="14133">
                  <c:v>19.431804966686901</c:v>
                </c:pt>
                <c:pt idx="14134">
                  <c:v>19.4331798909752</c:v>
                </c:pt>
                <c:pt idx="14135">
                  <c:v>19.4345548152635</c:v>
                </c:pt>
                <c:pt idx="14136">
                  <c:v>19.435929739551799</c:v>
                </c:pt>
                <c:pt idx="14137">
                  <c:v>19.437304663840099</c:v>
                </c:pt>
                <c:pt idx="14138">
                  <c:v>19.438679588128402</c:v>
                </c:pt>
                <c:pt idx="14139">
                  <c:v>19.440054512416701</c:v>
                </c:pt>
                <c:pt idx="14140">
                  <c:v>19.441429436705</c:v>
                </c:pt>
                <c:pt idx="14141">
                  <c:v>19.4428043609933</c:v>
                </c:pt>
                <c:pt idx="14142">
                  <c:v>19.444179285281699</c:v>
                </c:pt>
                <c:pt idx="14143">
                  <c:v>19.445554209569998</c:v>
                </c:pt>
                <c:pt idx="14144">
                  <c:v>19.446929133858301</c:v>
                </c:pt>
                <c:pt idx="14145">
                  <c:v>19.448304058146601</c:v>
                </c:pt>
                <c:pt idx="14146">
                  <c:v>19.4496789824349</c:v>
                </c:pt>
                <c:pt idx="14147">
                  <c:v>19.4510539067232</c:v>
                </c:pt>
                <c:pt idx="14148">
                  <c:v>19.452428831011499</c:v>
                </c:pt>
                <c:pt idx="14149">
                  <c:v>19.453803755299798</c:v>
                </c:pt>
                <c:pt idx="14150">
                  <c:v>19.455178679588101</c:v>
                </c:pt>
                <c:pt idx="14151">
                  <c:v>19.456553603876401</c:v>
                </c:pt>
                <c:pt idx="14152">
                  <c:v>19.4579285281648</c:v>
                </c:pt>
                <c:pt idx="14153">
                  <c:v>19.459303452453099</c:v>
                </c:pt>
                <c:pt idx="14154">
                  <c:v>19.460678376741399</c:v>
                </c:pt>
                <c:pt idx="14155">
                  <c:v>19.462053301029702</c:v>
                </c:pt>
                <c:pt idx="14156">
                  <c:v>19.463428225318001</c:v>
                </c:pt>
                <c:pt idx="14157">
                  <c:v>19.464803149606301</c:v>
                </c:pt>
                <c:pt idx="14158">
                  <c:v>19.4661780738946</c:v>
                </c:pt>
                <c:pt idx="14159">
                  <c:v>19.467552998182899</c:v>
                </c:pt>
                <c:pt idx="14160">
                  <c:v>19.468927922471199</c:v>
                </c:pt>
                <c:pt idx="14161">
                  <c:v>19.470302846759498</c:v>
                </c:pt>
                <c:pt idx="14162">
                  <c:v>19.471677771047901</c:v>
                </c:pt>
                <c:pt idx="14163">
                  <c:v>19.4730526953362</c:v>
                </c:pt>
                <c:pt idx="14164">
                  <c:v>19.4744276196245</c:v>
                </c:pt>
                <c:pt idx="14165">
                  <c:v>19.475802543912799</c:v>
                </c:pt>
                <c:pt idx="14166">
                  <c:v>19.477177468201099</c:v>
                </c:pt>
                <c:pt idx="14167">
                  <c:v>19.478552392489402</c:v>
                </c:pt>
                <c:pt idx="14168">
                  <c:v>19.479927316777701</c:v>
                </c:pt>
                <c:pt idx="14169">
                  <c:v>19.481302241066</c:v>
                </c:pt>
                <c:pt idx="14170">
                  <c:v>19.4826771653543</c:v>
                </c:pt>
                <c:pt idx="14171">
                  <c:v>19.484052089642599</c:v>
                </c:pt>
                <c:pt idx="14172">
                  <c:v>19.485427013931002</c:v>
                </c:pt>
                <c:pt idx="14173">
                  <c:v>19.486801938219301</c:v>
                </c:pt>
                <c:pt idx="14174">
                  <c:v>19.488176862507601</c:v>
                </c:pt>
                <c:pt idx="14175">
                  <c:v>19.4895517867959</c:v>
                </c:pt>
                <c:pt idx="14176">
                  <c:v>19.490926711084199</c:v>
                </c:pt>
                <c:pt idx="14177">
                  <c:v>19.492301635372499</c:v>
                </c:pt>
                <c:pt idx="14178">
                  <c:v>19.493676559660798</c:v>
                </c:pt>
                <c:pt idx="14179">
                  <c:v>19.495051483949101</c:v>
                </c:pt>
                <c:pt idx="14180">
                  <c:v>19.496426408237401</c:v>
                </c:pt>
                <c:pt idx="14181">
                  <c:v>19.4978013325257</c:v>
                </c:pt>
                <c:pt idx="14182">
                  <c:v>19.499176256814099</c:v>
                </c:pt>
                <c:pt idx="14183">
                  <c:v>19.500551181102399</c:v>
                </c:pt>
                <c:pt idx="14184">
                  <c:v>19.501926105390702</c:v>
                </c:pt>
                <c:pt idx="14185">
                  <c:v>19.503301029679001</c:v>
                </c:pt>
                <c:pt idx="14186">
                  <c:v>19.5046759539673</c:v>
                </c:pt>
                <c:pt idx="14187">
                  <c:v>19.5060508782556</c:v>
                </c:pt>
                <c:pt idx="14188">
                  <c:v>19.507425802543899</c:v>
                </c:pt>
                <c:pt idx="14189">
                  <c:v>19.508800726832199</c:v>
                </c:pt>
                <c:pt idx="14190">
                  <c:v>19.510175651120498</c:v>
                </c:pt>
                <c:pt idx="14191">
                  <c:v>19.511550575408801</c:v>
                </c:pt>
                <c:pt idx="14192">
                  <c:v>19.5129254996972</c:v>
                </c:pt>
                <c:pt idx="14193">
                  <c:v>19.5143004239855</c:v>
                </c:pt>
                <c:pt idx="14194">
                  <c:v>19.515675348273799</c:v>
                </c:pt>
                <c:pt idx="14195">
                  <c:v>19.517050272562098</c:v>
                </c:pt>
                <c:pt idx="14196">
                  <c:v>19.518425196850401</c:v>
                </c:pt>
                <c:pt idx="14197">
                  <c:v>19.519800121138701</c:v>
                </c:pt>
                <c:pt idx="14198">
                  <c:v>19.521175045427</c:v>
                </c:pt>
                <c:pt idx="14199">
                  <c:v>19.5225499697153</c:v>
                </c:pt>
                <c:pt idx="14200">
                  <c:v>19.523924894003599</c:v>
                </c:pt>
                <c:pt idx="14201">
                  <c:v>19.525299818292002</c:v>
                </c:pt>
                <c:pt idx="14202">
                  <c:v>19.526674742580301</c:v>
                </c:pt>
                <c:pt idx="14203">
                  <c:v>19.528049666868601</c:v>
                </c:pt>
                <c:pt idx="14204">
                  <c:v>19.5294245911569</c:v>
                </c:pt>
                <c:pt idx="14205">
                  <c:v>19.530799515445199</c:v>
                </c:pt>
                <c:pt idx="14206">
                  <c:v>19.532174439733499</c:v>
                </c:pt>
                <c:pt idx="14207">
                  <c:v>19.533549364021798</c:v>
                </c:pt>
                <c:pt idx="14208">
                  <c:v>19.534924288310101</c:v>
                </c:pt>
                <c:pt idx="14209">
                  <c:v>19.536299212598401</c:v>
                </c:pt>
                <c:pt idx="14210">
                  <c:v>19.5376741368867</c:v>
                </c:pt>
                <c:pt idx="14211">
                  <c:v>19.539049061175</c:v>
                </c:pt>
                <c:pt idx="14212">
                  <c:v>19.540423985463399</c:v>
                </c:pt>
                <c:pt idx="14213">
                  <c:v>19.541798909751702</c:v>
                </c:pt>
                <c:pt idx="14214">
                  <c:v>19.543173834040001</c:v>
                </c:pt>
                <c:pt idx="14215">
                  <c:v>19.5445487583283</c:v>
                </c:pt>
                <c:pt idx="14216">
                  <c:v>19.5459236826166</c:v>
                </c:pt>
                <c:pt idx="14217">
                  <c:v>19.547298606904899</c:v>
                </c:pt>
                <c:pt idx="14218">
                  <c:v>19.548673531193199</c:v>
                </c:pt>
                <c:pt idx="14219">
                  <c:v>19.550048455481502</c:v>
                </c:pt>
                <c:pt idx="14220">
                  <c:v>19.551423379769801</c:v>
                </c:pt>
                <c:pt idx="14221">
                  <c:v>19.552798304058101</c:v>
                </c:pt>
                <c:pt idx="14222">
                  <c:v>19.5541732283465</c:v>
                </c:pt>
                <c:pt idx="14223">
                  <c:v>19.555548152634799</c:v>
                </c:pt>
                <c:pt idx="14224">
                  <c:v>19.556923076923098</c:v>
                </c:pt>
                <c:pt idx="14225">
                  <c:v>19.558298001211401</c:v>
                </c:pt>
                <c:pt idx="14226">
                  <c:v>19.559672925499701</c:v>
                </c:pt>
                <c:pt idx="14227">
                  <c:v>19.561047849788</c:v>
                </c:pt>
                <c:pt idx="14228">
                  <c:v>19.5624227740763</c:v>
                </c:pt>
                <c:pt idx="14229">
                  <c:v>19.563797698364599</c:v>
                </c:pt>
                <c:pt idx="14230">
                  <c:v>19.565172622652899</c:v>
                </c:pt>
                <c:pt idx="14231">
                  <c:v>19.566547546941301</c:v>
                </c:pt>
                <c:pt idx="14232">
                  <c:v>19.5679224712296</c:v>
                </c:pt>
                <c:pt idx="14233">
                  <c:v>19.5692973955179</c:v>
                </c:pt>
                <c:pt idx="14234">
                  <c:v>19.570672319806199</c:v>
                </c:pt>
                <c:pt idx="14235">
                  <c:v>19.572047244094499</c:v>
                </c:pt>
                <c:pt idx="14236">
                  <c:v>19.573422168382798</c:v>
                </c:pt>
                <c:pt idx="14237">
                  <c:v>19.574797092671101</c:v>
                </c:pt>
                <c:pt idx="14238">
                  <c:v>19.576172016959401</c:v>
                </c:pt>
                <c:pt idx="14239">
                  <c:v>19.5775469412477</c:v>
                </c:pt>
                <c:pt idx="14240">
                  <c:v>19.578921865536</c:v>
                </c:pt>
                <c:pt idx="14241">
                  <c:v>19.580296789824398</c:v>
                </c:pt>
                <c:pt idx="14242">
                  <c:v>19.581671714112701</c:v>
                </c:pt>
                <c:pt idx="14243">
                  <c:v>19.583046638401001</c:v>
                </c:pt>
                <c:pt idx="14244">
                  <c:v>19.5844215626893</c:v>
                </c:pt>
                <c:pt idx="14245">
                  <c:v>19.5857964869776</c:v>
                </c:pt>
                <c:pt idx="14246">
                  <c:v>19.587171411265899</c:v>
                </c:pt>
                <c:pt idx="14247">
                  <c:v>19.588546335554199</c:v>
                </c:pt>
                <c:pt idx="14248">
                  <c:v>19.589921259842502</c:v>
                </c:pt>
                <c:pt idx="14249">
                  <c:v>19.591296184130801</c:v>
                </c:pt>
                <c:pt idx="14250">
                  <c:v>19.592671108419101</c:v>
                </c:pt>
                <c:pt idx="14251">
                  <c:v>19.594046032707499</c:v>
                </c:pt>
                <c:pt idx="14252">
                  <c:v>19.595420956995799</c:v>
                </c:pt>
                <c:pt idx="14253">
                  <c:v>19.596795881284098</c:v>
                </c:pt>
                <c:pt idx="14254">
                  <c:v>19.598170805572401</c:v>
                </c:pt>
                <c:pt idx="14255">
                  <c:v>19.599545729860701</c:v>
                </c:pt>
                <c:pt idx="14256">
                  <c:v>19.600920654149</c:v>
                </c:pt>
                <c:pt idx="14257">
                  <c:v>19.6022955784373</c:v>
                </c:pt>
                <c:pt idx="14258">
                  <c:v>19.603670502725599</c:v>
                </c:pt>
                <c:pt idx="14259">
                  <c:v>19.605045427013899</c:v>
                </c:pt>
                <c:pt idx="14260">
                  <c:v>19.606420351302202</c:v>
                </c:pt>
                <c:pt idx="14261">
                  <c:v>19.6077952755906</c:v>
                </c:pt>
                <c:pt idx="14262">
                  <c:v>19.6091701998789</c:v>
                </c:pt>
                <c:pt idx="14263">
                  <c:v>19.610545124167199</c:v>
                </c:pt>
                <c:pt idx="14264">
                  <c:v>19.611920048455499</c:v>
                </c:pt>
                <c:pt idx="14265">
                  <c:v>19.613294972743802</c:v>
                </c:pt>
                <c:pt idx="14266">
                  <c:v>19.614669897032101</c:v>
                </c:pt>
                <c:pt idx="14267">
                  <c:v>19.616044821320401</c:v>
                </c:pt>
                <c:pt idx="14268">
                  <c:v>19.6174197456087</c:v>
                </c:pt>
                <c:pt idx="14269">
                  <c:v>19.618794669896999</c:v>
                </c:pt>
                <c:pt idx="14270">
                  <c:v>19.620169594185299</c:v>
                </c:pt>
                <c:pt idx="14271">
                  <c:v>19.621544518473701</c:v>
                </c:pt>
                <c:pt idx="14272">
                  <c:v>19.622919442762001</c:v>
                </c:pt>
                <c:pt idx="14273">
                  <c:v>19.6242943670503</c:v>
                </c:pt>
                <c:pt idx="14274">
                  <c:v>19.6256692913386</c:v>
                </c:pt>
                <c:pt idx="14275">
                  <c:v>19.627044215626899</c:v>
                </c:pt>
                <c:pt idx="14276">
                  <c:v>19.628419139915199</c:v>
                </c:pt>
                <c:pt idx="14277">
                  <c:v>19.629794064203502</c:v>
                </c:pt>
                <c:pt idx="14278">
                  <c:v>19.631168988491801</c:v>
                </c:pt>
                <c:pt idx="14279">
                  <c:v>19.6325439127801</c:v>
                </c:pt>
                <c:pt idx="14280">
                  <c:v>19.6339188370684</c:v>
                </c:pt>
                <c:pt idx="14281">
                  <c:v>19.635293761356799</c:v>
                </c:pt>
                <c:pt idx="14282">
                  <c:v>19.636668685645098</c:v>
                </c:pt>
                <c:pt idx="14283">
                  <c:v>19.638043609933401</c:v>
                </c:pt>
                <c:pt idx="14284">
                  <c:v>19.639418534221701</c:v>
                </c:pt>
                <c:pt idx="14285">
                  <c:v>19.64079345851</c:v>
                </c:pt>
                <c:pt idx="14286">
                  <c:v>19.6421683827983</c:v>
                </c:pt>
                <c:pt idx="14287">
                  <c:v>19.643543307086599</c:v>
                </c:pt>
                <c:pt idx="14288">
                  <c:v>19.644918231374898</c:v>
                </c:pt>
                <c:pt idx="14289">
                  <c:v>19.646293155663201</c:v>
                </c:pt>
                <c:pt idx="14290">
                  <c:v>19.647668079951501</c:v>
                </c:pt>
                <c:pt idx="14291">
                  <c:v>19.6490430042399</c:v>
                </c:pt>
                <c:pt idx="14292">
                  <c:v>19.650417928528199</c:v>
                </c:pt>
                <c:pt idx="14293">
                  <c:v>19.651792852816499</c:v>
                </c:pt>
                <c:pt idx="14294">
                  <c:v>19.653167777104802</c:v>
                </c:pt>
                <c:pt idx="14295">
                  <c:v>19.654542701393101</c:v>
                </c:pt>
                <c:pt idx="14296">
                  <c:v>19.655917625681401</c:v>
                </c:pt>
                <c:pt idx="14297">
                  <c:v>19.6572925499697</c:v>
                </c:pt>
                <c:pt idx="14298">
                  <c:v>19.658667474257999</c:v>
                </c:pt>
                <c:pt idx="14299">
                  <c:v>19.660042398546299</c:v>
                </c:pt>
                <c:pt idx="14300">
                  <c:v>19.661417322834598</c:v>
                </c:pt>
                <c:pt idx="14301">
                  <c:v>19.662792247123001</c:v>
                </c:pt>
                <c:pt idx="14302">
                  <c:v>19.6641671714113</c:v>
                </c:pt>
                <c:pt idx="14303">
                  <c:v>19.6655420956996</c:v>
                </c:pt>
                <c:pt idx="14304">
                  <c:v>19.666917019987899</c:v>
                </c:pt>
                <c:pt idx="14305">
                  <c:v>19.668291944276199</c:v>
                </c:pt>
                <c:pt idx="14306">
                  <c:v>19.669666868564502</c:v>
                </c:pt>
                <c:pt idx="14307">
                  <c:v>19.671041792852801</c:v>
                </c:pt>
                <c:pt idx="14308">
                  <c:v>19.6724167171411</c:v>
                </c:pt>
                <c:pt idx="14309">
                  <c:v>19.6737916414294</c:v>
                </c:pt>
                <c:pt idx="14310">
                  <c:v>19.675166565717799</c:v>
                </c:pt>
                <c:pt idx="14311">
                  <c:v>19.676541490006102</c:v>
                </c:pt>
                <c:pt idx="14312">
                  <c:v>19.677916414294401</c:v>
                </c:pt>
                <c:pt idx="14313">
                  <c:v>19.679291338582701</c:v>
                </c:pt>
                <c:pt idx="14314">
                  <c:v>19.680666262871</c:v>
                </c:pt>
                <c:pt idx="14315">
                  <c:v>19.6820411871593</c:v>
                </c:pt>
                <c:pt idx="14316">
                  <c:v>19.683416111447599</c:v>
                </c:pt>
                <c:pt idx="14317">
                  <c:v>19.684791035735898</c:v>
                </c:pt>
                <c:pt idx="14318">
                  <c:v>19.686165960024201</c:v>
                </c:pt>
                <c:pt idx="14319">
                  <c:v>19.687540884312501</c:v>
                </c:pt>
                <c:pt idx="14320">
                  <c:v>19.6889158086009</c:v>
                </c:pt>
                <c:pt idx="14321">
                  <c:v>19.690290732889199</c:v>
                </c:pt>
                <c:pt idx="14322">
                  <c:v>19.691665657177499</c:v>
                </c:pt>
                <c:pt idx="14323">
                  <c:v>19.693040581465802</c:v>
                </c:pt>
                <c:pt idx="14324">
                  <c:v>19.694415505754101</c:v>
                </c:pt>
                <c:pt idx="14325">
                  <c:v>19.6957904300424</c:v>
                </c:pt>
                <c:pt idx="14326">
                  <c:v>19.6971653543307</c:v>
                </c:pt>
                <c:pt idx="14327">
                  <c:v>19.698540278618999</c:v>
                </c:pt>
                <c:pt idx="14328">
                  <c:v>19.699915202907299</c:v>
                </c:pt>
                <c:pt idx="14329">
                  <c:v>19.701290127195598</c:v>
                </c:pt>
                <c:pt idx="14330">
                  <c:v>19.702665051484001</c:v>
                </c:pt>
                <c:pt idx="14331">
                  <c:v>19.7040399757723</c:v>
                </c:pt>
                <c:pt idx="14332">
                  <c:v>19.7054149000606</c:v>
                </c:pt>
                <c:pt idx="14333">
                  <c:v>19.706789824348899</c:v>
                </c:pt>
                <c:pt idx="14334">
                  <c:v>19.708164748637198</c:v>
                </c:pt>
                <c:pt idx="14335">
                  <c:v>19.709539672925501</c:v>
                </c:pt>
                <c:pt idx="14336">
                  <c:v>19.710914597213801</c:v>
                </c:pt>
                <c:pt idx="14337">
                  <c:v>19.7122895215021</c:v>
                </c:pt>
                <c:pt idx="14338">
                  <c:v>19.7136644457904</c:v>
                </c:pt>
                <c:pt idx="14339">
                  <c:v>19.715039370078699</c:v>
                </c:pt>
                <c:pt idx="14340">
                  <c:v>19.716414294367102</c:v>
                </c:pt>
                <c:pt idx="14341">
                  <c:v>19.717789218655401</c:v>
                </c:pt>
                <c:pt idx="14342">
                  <c:v>19.719164142943701</c:v>
                </c:pt>
                <c:pt idx="14343">
                  <c:v>19.720539067232</c:v>
                </c:pt>
                <c:pt idx="14344">
                  <c:v>19.721913991520299</c:v>
                </c:pt>
                <c:pt idx="14345">
                  <c:v>19.723288915808599</c:v>
                </c:pt>
                <c:pt idx="14346">
                  <c:v>19.724663840096898</c:v>
                </c:pt>
                <c:pt idx="14347">
                  <c:v>19.726038764385201</c:v>
                </c:pt>
                <c:pt idx="14348">
                  <c:v>19.727413688673501</c:v>
                </c:pt>
                <c:pt idx="14349">
                  <c:v>19.7287886129618</c:v>
                </c:pt>
                <c:pt idx="14350">
                  <c:v>19.730163537250199</c:v>
                </c:pt>
                <c:pt idx="14351">
                  <c:v>19.731538461538499</c:v>
                </c:pt>
                <c:pt idx="14352">
                  <c:v>19.732913385826802</c:v>
                </c:pt>
                <c:pt idx="14353">
                  <c:v>19.734288310115101</c:v>
                </c:pt>
                <c:pt idx="14354">
                  <c:v>19.7356632344034</c:v>
                </c:pt>
                <c:pt idx="14355">
                  <c:v>19.7370381586917</c:v>
                </c:pt>
                <c:pt idx="14356">
                  <c:v>19.738413082979999</c:v>
                </c:pt>
                <c:pt idx="14357">
                  <c:v>19.739788007268299</c:v>
                </c:pt>
                <c:pt idx="14358">
                  <c:v>19.741162931556602</c:v>
                </c:pt>
                <c:pt idx="14359">
                  <c:v>19.742537855844901</c:v>
                </c:pt>
                <c:pt idx="14360">
                  <c:v>19.7439127801333</c:v>
                </c:pt>
                <c:pt idx="14361">
                  <c:v>19.7452877044216</c:v>
                </c:pt>
                <c:pt idx="14362">
                  <c:v>19.746662628709899</c:v>
                </c:pt>
                <c:pt idx="14363">
                  <c:v>19.748037552998198</c:v>
                </c:pt>
                <c:pt idx="14364">
                  <c:v>19.749412477286501</c:v>
                </c:pt>
                <c:pt idx="14365">
                  <c:v>19.750787401574801</c:v>
                </c:pt>
                <c:pt idx="14366">
                  <c:v>19.7521623258631</c:v>
                </c:pt>
                <c:pt idx="14367">
                  <c:v>19.7535372501514</c:v>
                </c:pt>
                <c:pt idx="14368">
                  <c:v>19.754912174439699</c:v>
                </c:pt>
                <c:pt idx="14369">
                  <c:v>19.756287098727999</c:v>
                </c:pt>
                <c:pt idx="14370">
                  <c:v>19.757662023016401</c:v>
                </c:pt>
                <c:pt idx="14371">
                  <c:v>19.759036947304701</c:v>
                </c:pt>
                <c:pt idx="14372">
                  <c:v>19.760411871593</c:v>
                </c:pt>
                <c:pt idx="14373">
                  <c:v>19.761786795881299</c:v>
                </c:pt>
                <c:pt idx="14374">
                  <c:v>19.763161720169599</c:v>
                </c:pt>
                <c:pt idx="14375">
                  <c:v>19.764536644457898</c:v>
                </c:pt>
                <c:pt idx="14376">
                  <c:v>19.765911568746201</c:v>
                </c:pt>
                <c:pt idx="14377">
                  <c:v>19.767286493034501</c:v>
                </c:pt>
                <c:pt idx="14378">
                  <c:v>19.7686614173228</c:v>
                </c:pt>
                <c:pt idx="14379">
                  <c:v>19.770036341611199</c:v>
                </c:pt>
                <c:pt idx="14380">
                  <c:v>19.771411265899498</c:v>
                </c:pt>
                <c:pt idx="14381">
                  <c:v>19.772786190187801</c:v>
                </c:pt>
                <c:pt idx="14382">
                  <c:v>19.774161114476101</c:v>
                </c:pt>
                <c:pt idx="14383">
                  <c:v>19.7755360387644</c:v>
                </c:pt>
                <c:pt idx="14384">
                  <c:v>19.7769109630527</c:v>
                </c:pt>
                <c:pt idx="14385">
                  <c:v>19.778285887340999</c:v>
                </c:pt>
                <c:pt idx="14386">
                  <c:v>19.779660811629299</c:v>
                </c:pt>
                <c:pt idx="14387">
                  <c:v>19.781035735917602</c:v>
                </c:pt>
                <c:pt idx="14388">
                  <c:v>19.782410660205901</c:v>
                </c:pt>
                <c:pt idx="14389">
                  <c:v>19.783785584494201</c:v>
                </c:pt>
                <c:pt idx="14390">
                  <c:v>19.785160508782599</c:v>
                </c:pt>
                <c:pt idx="14391">
                  <c:v>19.786535433070899</c:v>
                </c:pt>
                <c:pt idx="14392">
                  <c:v>19.787910357359198</c:v>
                </c:pt>
                <c:pt idx="14393">
                  <c:v>19.789285281647501</c:v>
                </c:pt>
                <c:pt idx="14394">
                  <c:v>19.790660205935801</c:v>
                </c:pt>
                <c:pt idx="14395">
                  <c:v>19.7920351302241</c:v>
                </c:pt>
                <c:pt idx="14396">
                  <c:v>19.7934100545124</c:v>
                </c:pt>
                <c:pt idx="14397">
                  <c:v>19.794784978800699</c:v>
                </c:pt>
                <c:pt idx="14398">
                  <c:v>19.796159903088999</c:v>
                </c:pt>
                <c:pt idx="14399">
                  <c:v>19.797534827377302</c:v>
                </c:pt>
                <c:pt idx="14400">
                  <c:v>19.7989097516657</c:v>
                </c:pt>
                <c:pt idx="14401">
                  <c:v>19.800284675954</c:v>
                </c:pt>
                <c:pt idx="14402">
                  <c:v>19.801659600242299</c:v>
                </c:pt>
                <c:pt idx="14403">
                  <c:v>19.803034524530599</c:v>
                </c:pt>
                <c:pt idx="14404">
                  <c:v>19.804409448818902</c:v>
                </c:pt>
                <c:pt idx="14405">
                  <c:v>19.805784373107201</c:v>
                </c:pt>
                <c:pt idx="14406">
                  <c:v>19.807159297395501</c:v>
                </c:pt>
                <c:pt idx="14407">
                  <c:v>19.8085342216838</c:v>
                </c:pt>
                <c:pt idx="14408">
                  <c:v>19.8099091459721</c:v>
                </c:pt>
                <c:pt idx="14409">
                  <c:v>19.811284070260498</c:v>
                </c:pt>
                <c:pt idx="14410">
                  <c:v>19.812658994548801</c:v>
                </c:pt>
                <c:pt idx="14411">
                  <c:v>19.814033918837101</c:v>
                </c:pt>
                <c:pt idx="14412">
                  <c:v>19.8154088431254</c:v>
                </c:pt>
                <c:pt idx="14413">
                  <c:v>19.8167837674137</c:v>
                </c:pt>
                <c:pt idx="14414">
                  <c:v>19.818158691701999</c:v>
                </c:pt>
                <c:pt idx="14415">
                  <c:v>19.819533615990299</c:v>
                </c:pt>
                <c:pt idx="14416">
                  <c:v>19.820908540278602</c:v>
                </c:pt>
                <c:pt idx="14417">
                  <c:v>19.822283464566901</c:v>
                </c:pt>
                <c:pt idx="14418">
                  <c:v>19.8236583888552</c:v>
                </c:pt>
                <c:pt idx="14419">
                  <c:v>19.825033313143599</c:v>
                </c:pt>
                <c:pt idx="14420">
                  <c:v>19.826408237431899</c:v>
                </c:pt>
                <c:pt idx="14421">
                  <c:v>19.827783161720198</c:v>
                </c:pt>
                <c:pt idx="14422">
                  <c:v>19.829158086008501</c:v>
                </c:pt>
                <c:pt idx="14423">
                  <c:v>19.830533010296801</c:v>
                </c:pt>
                <c:pt idx="14424">
                  <c:v>19.8319079345851</c:v>
                </c:pt>
                <c:pt idx="14425">
                  <c:v>19.8332828588734</c:v>
                </c:pt>
                <c:pt idx="14426">
                  <c:v>19.834657783161699</c:v>
                </c:pt>
                <c:pt idx="14427">
                  <c:v>19.836032707449998</c:v>
                </c:pt>
                <c:pt idx="14428">
                  <c:v>19.837407631738301</c:v>
                </c:pt>
                <c:pt idx="14429">
                  <c:v>19.8387825560267</c:v>
                </c:pt>
                <c:pt idx="14430">
                  <c:v>19.840157480315</c:v>
                </c:pt>
                <c:pt idx="14431">
                  <c:v>19.841532404603299</c:v>
                </c:pt>
                <c:pt idx="14432">
                  <c:v>19.842907328891599</c:v>
                </c:pt>
                <c:pt idx="14433">
                  <c:v>19.844282253179902</c:v>
                </c:pt>
                <c:pt idx="14434">
                  <c:v>19.845657177468201</c:v>
                </c:pt>
                <c:pt idx="14435">
                  <c:v>19.847032101756501</c:v>
                </c:pt>
                <c:pt idx="14436">
                  <c:v>19.8484070260448</c:v>
                </c:pt>
                <c:pt idx="14437">
                  <c:v>19.849781950333099</c:v>
                </c:pt>
                <c:pt idx="14438">
                  <c:v>19.851156874621399</c:v>
                </c:pt>
                <c:pt idx="14439">
                  <c:v>19.852531798909801</c:v>
                </c:pt>
                <c:pt idx="14440">
                  <c:v>19.853906723198101</c:v>
                </c:pt>
                <c:pt idx="14441">
                  <c:v>19.8552816474864</c:v>
                </c:pt>
                <c:pt idx="14442">
                  <c:v>19.8566565717747</c:v>
                </c:pt>
                <c:pt idx="14443">
                  <c:v>19.858031496062999</c:v>
                </c:pt>
                <c:pt idx="14444">
                  <c:v>19.859406420351299</c:v>
                </c:pt>
                <c:pt idx="14445">
                  <c:v>19.860781344639602</c:v>
                </c:pt>
                <c:pt idx="14446">
                  <c:v>19.862156268927901</c:v>
                </c:pt>
                <c:pt idx="14447">
                  <c:v>19.8635311932162</c:v>
                </c:pt>
                <c:pt idx="14448">
                  <c:v>19.8649061175045</c:v>
                </c:pt>
                <c:pt idx="14449">
                  <c:v>19.866281041792899</c:v>
                </c:pt>
                <c:pt idx="14450">
                  <c:v>19.867655966081202</c:v>
                </c:pt>
                <c:pt idx="14451">
                  <c:v>19.869030890369501</c:v>
                </c:pt>
                <c:pt idx="14452">
                  <c:v>19.870405814657801</c:v>
                </c:pt>
                <c:pt idx="14453">
                  <c:v>19.8717807389461</c:v>
                </c:pt>
                <c:pt idx="14454">
                  <c:v>19.8731556632344</c:v>
                </c:pt>
                <c:pt idx="14455">
                  <c:v>19.874530587522699</c:v>
                </c:pt>
                <c:pt idx="14456">
                  <c:v>19.875905511810998</c:v>
                </c:pt>
                <c:pt idx="14457">
                  <c:v>19.877280436099301</c:v>
                </c:pt>
                <c:pt idx="14458">
                  <c:v>19.878655360387601</c:v>
                </c:pt>
                <c:pt idx="14459">
                  <c:v>19.880030284676</c:v>
                </c:pt>
                <c:pt idx="14460">
                  <c:v>19.881405208964299</c:v>
                </c:pt>
                <c:pt idx="14461">
                  <c:v>19.882780133252599</c:v>
                </c:pt>
                <c:pt idx="14462">
                  <c:v>19.884155057540902</c:v>
                </c:pt>
                <c:pt idx="14463">
                  <c:v>19.885529981829201</c:v>
                </c:pt>
                <c:pt idx="14464">
                  <c:v>19.886904906117501</c:v>
                </c:pt>
                <c:pt idx="14465">
                  <c:v>19.8882798304058</c:v>
                </c:pt>
                <c:pt idx="14466">
                  <c:v>19.889654754694099</c:v>
                </c:pt>
                <c:pt idx="14467">
                  <c:v>19.891029678982399</c:v>
                </c:pt>
                <c:pt idx="14468">
                  <c:v>19.892404603270698</c:v>
                </c:pt>
                <c:pt idx="14469">
                  <c:v>19.893779527559101</c:v>
                </c:pt>
                <c:pt idx="14470">
                  <c:v>19.8951544518474</c:v>
                </c:pt>
                <c:pt idx="14471">
                  <c:v>19.8965293761357</c:v>
                </c:pt>
                <c:pt idx="14472">
                  <c:v>19.897904300423999</c:v>
                </c:pt>
                <c:pt idx="14473">
                  <c:v>19.899279224712298</c:v>
                </c:pt>
                <c:pt idx="14474">
                  <c:v>19.900654149000601</c:v>
                </c:pt>
                <c:pt idx="14475">
                  <c:v>19.902029073288901</c:v>
                </c:pt>
                <c:pt idx="14476">
                  <c:v>19.9034039975772</c:v>
                </c:pt>
                <c:pt idx="14477">
                  <c:v>19.9047789218655</c:v>
                </c:pt>
                <c:pt idx="14478">
                  <c:v>19.906153846153799</c:v>
                </c:pt>
                <c:pt idx="14479">
                  <c:v>19.907528770442202</c:v>
                </c:pt>
                <c:pt idx="14480">
                  <c:v>19.908903694730501</c:v>
                </c:pt>
                <c:pt idx="14481">
                  <c:v>19.910278619018801</c:v>
                </c:pt>
                <c:pt idx="14482">
                  <c:v>19.9116535433071</c:v>
                </c:pt>
                <c:pt idx="14483">
                  <c:v>19.913028467595399</c:v>
                </c:pt>
                <c:pt idx="14484">
                  <c:v>19.914403391883699</c:v>
                </c:pt>
                <c:pt idx="14485">
                  <c:v>19.915778316171998</c:v>
                </c:pt>
                <c:pt idx="14486">
                  <c:v>19.917153240460301</c:v>
                </c:pt>
                <c:pt idx="14487">
                  <c:v>19.918528164748601</c:v>
                </c:pt>
                <c:pt idx="14488">
                  <c:v>19.919903089037</c:v>
                </c:pt>
                <c:pt idx="14489">
                  <c:v>19.921278013325299</c:v>
                </c:pt>
                <c:pt idx="14490">
                  <c:v>19.922652937613599</c:v>
                </c:pt>
                <c:pt idx="14491">
                  <c:v>19.924027861901902</c:v>
                </c:pt>
                <c:pt idx="14492">
                  <c:v>19.925402786190201</c:v>
                </c:pt>
                <c:pt idx="14493">
                  <c:v>19.9267777104785</c:v>
                </c:pt>
                <c:pt idx="14494">
                  <c:v>19.9281526347668</c:v>
                </c:pt>
                <c:pt idx="14495">
                  <c:v>19.929527559055099</c:v>
                </c:pt>
                <c:pt idx="14496">
                  <c:v>19.930902483343399</c:v>
                </c:pt>
                <c:pt idx="14497">
                  <c:v>19.932277407631702</c:v>
                </c:pt>
                <c:pt idx="14498">
                  <c:v>19.933652331920101</c:v>
                </c:pt>
                <c:pt idx="14499">
                  <c:v>19.9350272562084</c:v>
                </c:pt>
                <c:pt idx="14500">
                  <c:v>19.9364021804967</c:v>
                </c:pt>
                <c:pt idx="14501">
                  <c:v>19.937777104784999</c:v>
                </c:pt>
                <c:pt idx="14502">
                  <c:v>19.939152029073298</c:v>
                </c:pt>
                <c:pt idx="14503">
                  <c:v>19.940526953361601</c:v>
                </c:pt>
                <c:pt idx="14504">
                  <c:v>19.941901877649901</c:v>
                </c:pt>
                <c:pt idx="14505">
                  <c:v>19.9432768019382</c:v>
                </c:pt>
                <c:pt idx="14506">
                  <c:v>19.9446517262265</c:v>
                </c:pt>
                <c:pt idx="14507">
                  <c:v>19.946026650514799</c:v>
                </c:pt>
                <c:pt idx="14508">
                  <c:v>19.947401574803202</c:v>
                </c:pt>
                <c:pt idx="14509">
                  <c:v>19.948776499091501</c:v>
                </c:pt>
                <c:pt idx="14510">
                  <c:v>19.950151423379801</c:v>
                </c:pt>
                <c:pt idx="14511">
                  <c:v>19.9515263476681</c:v>
                </c:pt>
                <c:pt idx="14512">
                  <c:v>19.952901271956399</c:v>
                </c:pt>
                <c:pt idx="14513">
                  <c:v>19.954276196244699</c:v>
                </c:pt>
                <c:pt idx="14514">
                  <c:v>19.955651120532998</c:v>
                </c:pt>
                <c:pt idx="14515">
                  <c:v>19.957026044821301</c:v>
                </c:pt>
                <c:pt idx="14516">
                  <c:v>19.958400969109601</c:v>
                </c:pt>
                <c:pt idx="14517">
                  <c:v>19.9597758933979</c:v>
                </c:pt>
                <c:pt idx="14518">
                  <c:v>19.961150817686299</c:v>
                </c:pt>
                <c:pt idx="14519">
                  <c:v>19.962525741974599</c:v>
                </c:pt>
                <c:pt idx="14520">
                  <c:v>19.963900666262901</c:v>
                </c:pt>
                <c:pt idx="14521">
                  <c:v>19.965275590551201</c:v>
                </c:pt>
                <c:pt idx="14522">
                  <c:v>19.9666505148395</c:v>
                </c:pt>
                <c:pt idx="14523">
                  <c:v>19.9680254391278</c:v>
                </c:pt>
                <c:pt idx="14524">
                  <c:v>19.969400363416099</c:v>
                </c:pt>
                <c:pt idx="14525">
                  <c:v>19.970775287704399</c:v>
                </c:pt>
                <c:pt idx="14526">
                  <c:v>19.972150211992702</c:v>
                </c:pt>
                <c:pt idx="14527">
                  <c:v>19.973525136281001</c:v>
                </c:pt>
                <c:pt idx="14528">
                  <c:v>19.9749000605694</c:v>
                </c:pt>
                <c:pt idx="14529">
                  <c:v>19.976274984857699</c:v>
                </c:pt>
                <c:pt idx="14530">
                  <c:v>19.977649909145999</c:v>
                </c:pt>
                <c:pt idx="14531">
                  <c:v>19.979024833434298</c:v>
                </c:pt>
                <c:pt idx="14532">
                  <c:v>19.980399757722601</c:v>
                </c:pt>
                <c:pt idx="14533">
                  <c:v>19.981774682010901</c:v>
                </c:pt>
                <c:pt idx="14534">
                  <c:v>19.9831496062992</c:v>
                </c:pt>
                <c:pt idx="14535">
                  <c:v>19.9845245305875</c:v>
                </c:pt>
                <c:pt idx="14536">
                  <c:v>19.985899454875799</c:v>
                </c:pt>
                <c:pt idx="14537">
                  <c:v>19.987274379164099</c:v>
                </c:pt>
                <c:pt idx="14538">
                  <c:v>19.988649303452501</c:v>
                </c:pt>
                <c:pt idx="14539">
                  <c:v>19.9900242277408</c:v>
                </c:pt>
                <c:pt idx="14540">
                  <c:v>19.9913991520291</c:v>
                </c:pt>
                <c:pt idx="14541">
                  <c:v>19.992774076317399</c:v>
                </c:pt>
                <c:pt idx="14542">
                  <c:v>19.994149000605699</c:v>
                </c:pt>
                <c:pt idx="14543">
                  <c:v>19.995523924894002</c:v>
                </c:pt>
                <c:pt idx="14544">
                  <c:v>19.996898849182301</c:v>
                </c:pt>
                <c:pt idx="14545">
                  <c:v>19.998273773470601</c:v>
                </c:pt>
                <c:pt idx="14546">
                  <c:v>19.9996486977589</c:v>
                </c:pt>
                <c:pt idx="14547">
                  <c:v>20.0010236220472</c:v>
                </c:pt>
                <c:pt idx="14548">
                  <c:v>20.002398546335598</c:v>
                </c:pt>
                <c:pt idx="14549">
                  <c:v>20.003773470623901</c:v>
                </c:pt>
                <c:pt idx="14550">
                  <c:v>20.005148394912201</c:v>
                </c:pt>
                <c:pt idx="14551">
                  <c:v>20.0065233192005</c:v>
                </c:pt>
                <c:pt idx="14552">
                  <c:v>20.0078982434888</c:v>
                </c:pt>
                <c:pt idx="14553">
                  <c:v>20.009273167777099</c:v>
                </c:pt>
                <c:pt idx="14554">
                  <c:v>20.010648092065399</c:v>
                </c:pt>
                <c:pt idx="14555">
                  <c:v>20.012023016353702</c:v>
                </c:pt>
                <c:pt idx="14556">
                  <c:v>20.013397940642001</c:v>
                </c:pt>
                <c:pt idx="14557">
                  <c:v>20.0147728649303</c:v>
                </c:pt>
                <c:pt idx="14558">
                  <c:v>20.016147789218699</c:v>
                </c:pt>
                <c:pt idx="14559">
                  <c:v>20.017522713506999</c:v>
                </c:pt>
                <c:pt idx="14560">
                  <c:v>20.018897637795298</c:v>
                </c:pt>
                <c:pt idx="14561">
                  <c:v>20.020272562083601</c:v>
                </c:pt>
                <c:pt idx="14562">
                  <c:v>20.021647486371901</c:v>
                </c:pt>
                <c:pt idx="14563">
                  <c:v>20.0230224106602</c:v>
                </c:pt>
                <c:pt idx="14564">
                  <c:v>20.0243973349485</c:v>
                </c:pt>
                <c:pt idx="14565">
                  <c:v>20.025772259236799</c:v>
                </c:pt>
                <c:pt idx="14566">
                  <c:v>20.027147183525098</c:v>
                </c:pt>
                <c:pt idx="14567">
                  <c:v>20.028522107813401</c:v>
                </c:pt>
                <c:pt idx="14568">
                  <c:v>20.0298970321018</c:v>
                </c:pt>
                <c:pt idx="14569">
                  <c:v>20.0312719563901</c:v>
                </c:pt>
                <c:pt idx="14570">
                  <c:v>20.032646880678399</c:v>
                </c:pt>
                <c:pt idx="14571">
                  <c:v>20.034021804966699</c:v>
                </c:pt>
                <c:pt idx="14572">
                  <c:v>20.035396729255002</c:v>
                </c:pt>
                <c:pt idx="14573">
                  <c:v>20.036771653543301</c:v>
                </c:pt>
                <c:pt idx="14574">
                  <c:v>20.038146577831601</c:v>
                </c:pt>
                <c:pt idx="14575">
                  <c:v>20.0395215021199</c:v>
                </c:pt>
                <c:pt idx="14576">
                  <c:v>20.040896426408199</c:v>
                </c:pt>
                <c:pt idx="14577">
                  <c:v>20.042271350696598</c:v>
                </c:pt>
                <c:pt idx="14578">
                  <c:v>20.043646274984901</c:v>
                </c:pt>
                <c:pt idx="14579">
                  <c:v>20.045021199273201</c:v>
                </c:pt>
                <c:pt idx="14580">
                  <c:v>20.0463961235615</c:v>
                </c:pt>
                <c:pt idx="14581">
                  <c:v>20.0477710478498</c:v>
                </c:pt>
                <c:pt idx="14582">
                  <c:v>20.049145972138099</c:v>
                </c:pt>
                <c:pt idx="14583">
                  <c:v>20.050520896426399</c:v>
                </c:pt>
                <c:pt idx="14584">
                  <c:v>20.051895820714702</c:v>
                </c:pt>
                <c:pt idx="14585">
                  <c:v>20.053270745003001</c:v>
                </c:pt>
                <c:pt idx="14586">
                  <c:v>20.0546456692913</c:v>
                </c:pt>
                <c:pt idx="14587">
                  <c:v>20.056020593579699</c:v>
                </c:pt>
                <c:pt idx="14588">
                  <c:v>20.057395517867999</c:v>
                </c:pt>
                <c:pt idx="14589">
                  <c:v>20.058770442156298</c:v>
                </c:pt>
                <c:pt idx="14590">
                  <c:v>20.060145366444601</c:v>
                </c:pt>
                <c:pt idx="14591">
                  <c:v>20.061520290732901</c:v>
                </c:pt>
                <c:pt idx="14592">
                  <c:v>20.0628952150212</c:v>
                </c:pt>
                <c:pt idx="14593">
                  <c:v>20.0642701393095</c:v>
                </c:pt>
                <c:pt idx="14594">
                  <c:v>20.065645063597799</c:v>
                </c:pt>
                <c:pt idx="14595">
                  <c:v>20.067019987886098</c:v>
                </c:pt>
                <c:pt idx="14596">
                  <c:v>20.068394912174401</c:v>
                </c:pt>
                <c:pt idx="14597">
                  <c:v>20.0697698364628</c:v>
                </c:pt>
                <c:pt idx="14598">
                  <c:v>20.0711447607511</c:v>
                </c:pt>
                <c:pt idx="14599">
                  <c:v>20.072519685039399</c:v>
                </c:pt>
                <c:pt idx="14600">
                  <c:v>20.073894609327699</c:v>
                </c:pt>
                <c:pt idx="14601">
                  <c:v>20.075269533616002</c:v>
                </c:pt>
                <c:pt idx="14602">
                  <c:v>20.076644457904301</c:v>
                </c:pt>
                <c:pt idx="14603">
                  <c:v>20.078019382192601</c:v>
                </c:pt>
                <c:pt idx="14604">
                  <c:v>20.0793943064809</c:v>
                </c:pt>
                <c:pt idx="14605">
                  <c:v>20.080769230769199</c:v>
                </c:pt>
                <c:pt idx="14606">
                  <c:v>20.082144155057499</c:v>
                </c:pt>
                <c:pt idx="14607">
                  <c:v>20.083519079345901</c:v>
                </c:pt>
                <c:pt idx="14608">
                  <c:v>20.084894003634201</c:v>
                </c:pt>
                <c:pt idx="14609">
                  <c:v>20.0862689279225</c:v>
                </c:pt>
                <c:pt idx="14610">
                  <c:v>20.0876438522108</c:v>
                </c:pt>
                <c:pt idx="14611">
                  <c:v>20.089018776499099</c:v>
                </c:pt>
                <c:pt idx="14612">
                  <c:v>20.090393700787399</c:v>
                </c:pt>
                <c:pt idx="14613">
                  <c:v>20.091768625075701</c:v>
                </c:pt>
                <c:pt idx="14614">
                  <c:v>20.093143549364001</c:v>
                </c:pt>
                <c:pt idx="14615">
                  <c:v>20.0945184736523</c:v>
                </c:pt>
                <c:pt idx="14616">
                  <c:v>20.0958933979406</c:v>
                </c:pt>
                <c:pt idx="14617">
                  <c:v>20.097268322228999</c:v>
                </c:pt>
                <c:pt idx="14618">
                  <c:v>20.098643246517302</c:v>
                </c:pt>
                <c:pt idx="14619">
                  <c:v>20.100018170805601</c:v>
                </c:pt>
                <c:pt idx="14620">
                  <c:v>20.101393095093901</c:v>
                </c:pt>
                <c:pt idx="14621">
                  <c:v>20.1027680193822</c:v>
                </c:pt>
                <c:pt idx="14622">
                  <c:v>20.104142943670499</c:v>
                </c:pt>
                <c:pt idx="14623">
                  <c:v>20.105517867958799</c:v>
                </c:pt>
                <c:pt idx="14624">
                  <c:v>20.106892792247098</c:v>
                </c:pt>
                <c:pt idx="14625">
                  <c:v>20.108267716535401</c:v>
                </c:pt>
                <c:pt idx="14626">
                  <c:v>20.109642640823701</c:v>
                </c:pt>
                <c:pt idx="14627">
                  <c:v>20.1110175651121</c:v>
                </c:pt>
                <c:pt idx="14628">
                  <c:v>20.112392489400399</c:v>
                </c:pt>
                <c:pt idx="14629">
                  <c:v>20.113767413688699</c:v>
                </c:pt>
                <c:pt idx="14630">
                  <c:v>20.115142337977002</c:v>
                </c:pt>
                <c:pt idx="14631">
                  <c:v>20.116517262265301</c:v>
                </c:pt>
                <c:pt idx="14632">
                  <c:v>20.1178921865536</c:v>
                </c:pt>
                <c:pt idx="14633">
                  <c:v>20.1192671108419</c:v>
                </c:pt>
                <c:pt idx="14634">
                  <c:v>20.120642035130199</c:v>
                </c:pt>
                <c:pt idx="14635">
                  <c:v>20.122016959418499</c:v>
                </c:pt>
                <c:pt idx="14636">
                  <c:v>20.123391883706802</c:v>
                </c:pt>
                <c:pt idx="14637">
                  <c:v>20.124766807995201</c:v>
                </c:pt>
                <c:pt idx="14638">
                  <c:v>20.1261417322835</c:v>
                </c:pt>
                <c:pt idx="14639">
                  <c:v>20.1275166565718</c:v>
                </c:pt>
                <c:pt idx="14640">
                  <c:v>20.128891580860099</c:v>
                </c:pt>
                <c:pt idx="14641">
                  <c:v>20.130266505148398</c:v>
                </c:pt>
                <c:pt idx="14642">
                  <c:v>20.131641429436701</c:v>
                </c:pt>
                <c:pt idx="14643">
                  <c:v>20.133016353725001</c:v>
                </c:pt>
                <c:pt idx="14644">
                  <c:v>20.1343912780133</c:v>
                </c:pt>
                <c:pt idx="14645">
                  <c:v>20.1357662023016</c:v>
                </c:pt>
                <c:pt idx="14646">
                  <c:v>20.137141126589999</c:v>
                </c:pt>
                <c:pt idx="14647">
                  <c:v>20.138516050878302</c:v>
                </c:pt>
                <c:pt idx="14648">
                  <c:v>20.139890975166601</c:v>
                </c:pt>
                <c:pt idx="14649">
                  <c:v>20.141265899454901</c:v>
                </c:pt>
                <c:pt idx="14650">
                  <c:v>20.1426408237432</c:v>
                </c:pt>
                <c:pt idx="14651">
                  <c:v>20.144015748031499</c:v>
                </c:pt>
                <c:pt idx="14652">
                  <c:v>20.145390672319799</c:v>
                </c:pt>
                <c:pt idx="14653">
                  <c:v>20.146765596608098</c:v>
                </c:pt>
                <c:pt idx="14654">
                  <c:v>20.148140520896401</c:v>
                </c:pt>
                <c:pt idx="14655">
                  <c:v>20.149515445184701</c:v>
                </c:pt>
                <c:pt idx="14656">
                  <c:v>20.1508903694731</c:v>
                </c:pt>
                <c:pt idx="14657">
                  <c:v>20.152265293761399</c:v>
                </c:pt>
                <c:pt idx="14658">
                  <c:v>20.153640218049699</c:v>
                </c:pt>
                <c:pt idx="14659">
                  <c:v>20.155015142338002</c:v>
                </c:pt>
                <c:pt idx="14660">
                  <c:v>20.156390066626301</c:v>
                </c:pt>
                <c:pt idx="14661">
                  <c:v>20.1577649909146</c:v>
                </c:pt>
                <c:pt idx="14662">
                  <c:v>20.1591399152029</c:v>
                </c:pt>
                <c:pt idx="14663">
                  <c:v>20.160514839491199</c:v>
                </c:pt>
                <c:pt idx="14664">
                  <c:v>20.161889763779499</c:v>
                </c:pt>
                <c:pt idx="14665">
                  <c:v>20.163264688067802</c:v>
                </c:pt>
                <c:pt idx="14666">
                  <c:v>20.164639612356201</c:v>
                </c:pt>
                <c:pt idx="14667">
                  <c:v>20.1660145366445</c:v>
                </c:pt>
                <c:pt idx="14668">
                  <c:v>20.167389460932799</c:v>
                </c:pt>
                <c:pt idx="14669">
                  <c:v>20.168764385221099</c:v>
                </c:pt>
                <c:pt idx="14670">
                  <c:v>20.170139309509398</c:v>
                </c:pt>
                <c:pt idx="14671">
                  <c:v>20.171514233797701</c:v>
                </c:pt>
                <c:pt idx="14672">
                  <c:v>20.172889158086001</c:v>
                </c:pt>
                <c:pt idx="14673">
                  <c:v>20.1742640823743</c:v>
                </c:pt>
                <c:pt idx="14674">
                  <c:v>20.1756390066626</c:v>
                </c:pt>
                <c:pt idx="14675">
                  <c:v>20.177013930950899</c:v>
                </c:pt>
                <c:pt idx="14676">
                  <c:v>20.178388855239302</c:v>
                </c:pt>
                <c:pt idx="14677">
                  <c:v>20.179763779527601</c:v>
                </c:pt>
                <c:pt idx="14678">
                  <c:v>20.1811387038159</c:v>
                </c:pt>
                <c:pt idx="14679">
                  <c:v>20.1825136281042</c:v>
                </c:pt>
                <c:pt idx="14680">
                  <c:v>20.183888552392499</c:v>
                </c:pt>
                <c:pt idx="14681">
                  <c:v>20.185263476680799</c:v>
                </c:pt>
                <c:pt idx="14682">
                  <c:v>20.186638400969098</c:v>
                </c:pt>
                <c:pt idx="14683">
                  <c:v>20.188013325257401</c:v>
                </c:pt>
                <c:pt idx="14684">
                  <c:v>20.189388249545701</c:v>
                </c:pt>
                <c:pt idx="14685">
                  <c:v>20.190763173834</c:v>
                </c:pt>
                <c:pt idx="14686">
                  <c:v>20.192138098122399</c:v>
                </c:pt>
                <c:pt idx="14687">
                  <c:v>20.193513022410698</c:v>
                </c:pt>
                <c:pt idx="14688">
                  <c:v>20.194887946699001</c:v>
                </c:pt>
                <c:pt idx="14689">
                  <c:v>20.196262870987301</c:v>
                </c:pt>
                <c:pt idx="14690">
                  <c:v>20.1976377952756</c:v>
                </c:pt>
                <c:pt idx="14691">
                  <c:v>20.1990127195639</c:v>
                </c:pt>
                <c:pt idx="14692">
                  <c:v>20.200387643852199</c:v>
                </c:pt>
                <c:pt idx="14693">
                  <c:v>20.201762568140499</c:v>
                </c:pt>
                <c:pt idx="14694">
                  <c:v>20.203137492428802</c:v>
                </c:pt>
                <c:pt idx="14695">
                  <c:v>20.204512416717101</c:v>
                </c:pt>
                <c:pt idx="14696">
                  <c:v>20.2058873410055</c:v>
                </c:pt>
                <c:pt idx="14697">
                  <c:v>20.207262265293799</c:v>
                </c:pt>
                <c:pt idx="14698">
                  <c:v>20.208637189582099</c:v>
                </c:pt>
                <c:pt idx="14699">
                  <c:v>20.210012113870398</c:v>
                </c:pt>
                <c:pt idx="14700">
                  <c:v>20.211387038158701</c:v>
                </c:pt>
                <c:pt idx="14701">
                  <c:v>20.212761962447001</c:v>
                </c:pt>
                <c:pt idx="14702">
                  <c:v>20.2141368867353</c:v>
                </c:pt>
                <c:pt idx="14703">
                  <c:v>20.2155118110236</c:v>
                </c:pt>
                <c:pt idx="14704">
                  <c:v>20.216886735311899</c:v>
                </c:pt>
                <c:pt idx="14705">
                  <c:v>20.218261659600198</c:v>
                </c:pt>
                <c:pt idx="14706">
                  <c:v>20.219636583888601</c:v>
                </c:pt>
                <c:pt idx="14707">
                  <c:v>20.2210115081769</c:v>
                </c:pt>
                <c:pt idx="14708">
                  <c:v>20.2223864324652</c:v>
                </c:pt>
                <c:pt idx="14709">
                  <c:v>20.223761356753499</c:v>
                </c:pt>
                <c:pt idx="14710">
                  <c:v>20.225136281041799</c:v>
                </c:pt>
                <c:pt idx="14711">
                  <c:v>20.226511205330102</c:v>
                </c:pt>
                <c:pt idx="14712">
                  <c:v>20.227886129618401</c:v>
                </c:pt>
                <c:pt idx="14713">
                  <c:v>20.229261053906701</c:v>
                </c:pt>
                <c:pt idx="14714">
                  <c:v>20.230635978195</c:v>
                </c:pt>
                <c:pt idx="14715">
                  <c:v>20.232010902483299</c:v>
                </c:pt>
                <c:pt idx="14716">
                  <c:v>20.233385826771698</c:v>
                </c:pt>
                <c:pt idx="14717">
                  <c:v>20.234760751060001</c:v>
                </c:pt>
                <c:pt idx="14718">
                  <c:v>20.236135675348301</c:v>
                </c:pt>
                <c:pt idx="14719">
                  <c:v>20.2375105996366</c:v>
                </c:pt>
                <c:pt idx="14720">
                  <c:v>20.2388855239249</c:v>
                </c:pt>
                <c:pt idx="14721">
                  <c:v>20.240260448213199</c:v>
                </c:pt>
                <c:pt idx="14722">
                  <c:v>20.241635372501499</c:v>
                </c:pt>
                <c:pt idx="14723">
                  <c:v>20.243010296789802</c:v>
                </c:pt>
                <c:pt idx="14724">
                  <c:v>20.244385221078101</c:v>
                </c:pt>
                <c:pt idx="14725">
                  <c:v>20.2457601453665</c:v>
                </c:pt>
                <c:pt idx="14726">
                  <c:v>20.247135069654799</c:v>
                </c:pt>
                <c:pt idx="14727">
                  <c:v>20.248509993943099</c:v>
                </c:pt>
                <c:pt idx="14728">
                  <c:v>20.249884918231398</c:v>
                </c:pt>
                <c:pt idx="14729">
                  <c:v>20.251259842519701</c:v>
                </c:pt>
                <c:pt idx="14730">
                  <c:v>20.252634766808001</c:v>
                </c:pt>
                <c:pt idx="14731">
                  <c:v>20.2540096910963</c:v>
                </c:pt>
                <c:pt idx="14732">
                  <c:v>20.2553846153846</c:v>
                </c:pt>
                <c:pt idx="14733">
                  <c:v>20.256759539672899</c:v>
                </c:pt>
                <c:pt idx="14734">
                  <c:v>20.258134463961198</c:v>
                </c:pt>
                <c:pt idx="14735">
                  <c:v>20.259509388249501</c:v>
                </c:pt>
                <c:pt idx="14736">
                  <c:v>20.2608843125379</c:v>
                </c:pt>
                <c:pt idx="14737">
                  <c:v>20.2622592368262</c:v>
                </c:pt>
                <c:pt idx="14738">
                  <c:v>20.263634161114499</c:v>
                </c:pt>
                <c:pt idx="14739">
                  <c:v>20.265009085402799</c:v>
                </c:pt>
                <c:pt idx="14740">
                  <c:v>20.266384009691102</c:v>
                </c:pt>
                <c:pt idx="14741">
                  <c:v>20.267758933979401</c:v>
                </c:pt>
                <c:pt idx="14742">
                  <c:v>20.269133858267701</c:v>
                </c:pt>
                <c:pt idx="14743">
                  <c:v>20.270508782556</c:v>
                </c:pt>
                <c:pt idx="14744">
                  <c:v>20.271883706844299</c:v>
                </c:pt>
                <c:pt idx="14745">
                  <c:v>20.273258631132698</c:v>
                </c:pt>
                <c:pt idx="14746">
                  <c:v>20.274633555421001</c:v>
                </c:pt>
                <c:pt idx="14747">
                  <c:v>20.276008479709301</c:v>
                </c:pt>
                <c:pt idx="14748">
                  <c:v>20.2773834039976</c:v>
                </c:pt>
                <c:pt idx="14749">
                  <c:v>20.2787583282859</c:v>
                </c:pt>
                <c:pt idx="14750">
                  <c:v>20.280133252574199</c:v>
                </c:pt>
                <c:pt idx="14751">
                  <c:v>20.281508176862499</c:v>
                </c:pt>
                <c:pt idx="14752">
                  <c:v>20.282883101150802</c:v>
                </c:pt>
                <c:pt idx="14753">
                  <c:v>20.284258025439101</c:v>
                </c:pt>
                <c:pt idx="14754">
                  <c:v>20.2856329497274</c:v>
                </c:pt>
                <c:pt idx="14755">
                  <c:v>20.287007874015799</c:v>
                </c:pt>
                <c:pt idx="14756">
                  <c:v>20.288382798304099</c:v>
                </c:pt>
                <c:pt idx="14757">
                  <c:v>20.289757722592402</c:v>
                </c:pt>
                <c:pt idx="14758">
                  <c:v>20.291132646880701</c:v>
                </c:pt>
                <c:pt idx="14759">
                  <c:v>20.292507571169001</c:v>
                </c:pt>
                <c:pt idx="14760">
                  <c:v>20.2938824954573</c:v>
                </c:pt>
                <c:pt idx="14761">
                  <c:v>20.295257419745599</c:v>
                </c:pt>
                <c:pt idx="14762">
                  <c:v>20.296632344033899</c:v>
                </c:pt>
                <c:pt idx="14763">
                  <c:v>20.298007268322198</c:v>
                </c:pt>
                <c:pt idx="14764">
                  <c:v>20.299382192610501</c:v>
                </c:pt>
                <c:pt idx="14765">
                  <c:v>20.3007571168989</c:v>
                </c:pt>
                <c:pt idx="14766">
                  <c:v>20.3021320411872</c:v>
                </c:pt>
                <c:pt idx="14767">
                  <c:v>20.303506965475499</c:v>
                </c:pt>
                <c:pt idx="14768">
                  <c:v>20.304881889763799</c:v>
                </c:pt>
                <c:pt idx="14769">
                  <c:v>20.306256814052102</c:v>
                </c:pt>
                <c:pt idx="14770">
                  <c:v>20.307631738340401</c:v>
                </c:pt>
                <c:pt idx="14771">
                  <c:v>20.3090066626287</c:v>
                </c:pt>
                <c:pt idx="14772">
                  <c:v>20.310381586917</c:v>
                </c:pt>
                <c:pt idx="14773">
                  <c:v>20.311756511205299</c:v>
                </c:pt>
                <c:pt idx="14774">
                  <c:v>20.313131435493599</c:v>
                </c:pt>
                <c:pt idx="14775">
                  <c:v>20.314506359782001</c:v>
                </c:pt>
                <c:pt idx="14776">
                  <c:v>20.315881284070301</c:v>
                </c:pt>
                <c:pt idx="14777">
                  <c:v>20.3172562083586</c:v>
                </c:pt>
                <c:pt idx="14778">
                  <c:v>20.3186311326469</c:v>
                </c:pt>
                <c:pt idx="14779">
                  <c:v>20.320006056935199</c:v>
                </c:pt>
                <c:pt idx="14780">
                  <c:v>20.321380981223498</c:v>
                </c:pt>
                <c:pt idx="14781">
                  <c:v>20.322755905511801</c:v>
                </c:pt>
                <c:pt idx="14782">
                  <c:v>20.324130829800101</c:v>
                </c:pt>
                <c:pt idx="14783">
                  <c:v>20.3255057540884</c:v>
                </c:pt>
                <c:pt idx="14784">
                  <c:v>20.3268806783767</c:v>
                </c:pt>
                <c:pt idx="14785">
                  <c:v>20.328255602665099</c:v>
                </c:pt>
                <c:pt idx="14786">
                  <c:v>20.329630526953402</c:v>
                </c:pt>
                <c:pt idx="14787">
                  <c:v>20.331005451241701</c:v>
                </c:pt>
                <c:pt idx="14788">
                  <c:v>20.332380375530001</c:v>
                </c:pt>
                <c:pt idx="14789">
                  <c:v>20.3337552998183</c:v>
                </c:pt>
                <c:pt idx="14790">
                  <c:v>20.335130224106599</c:v>
                </c:pt>
                <c:pt idx="14791">
                  <c:v>20.336505148394899</c:v>
                </c:pt>
                <c:pt idx="14792">
                  <c:v>20.337880072683198</c:v>
                </c:pt>
                <c:pt idx="14793">
                  <c:v>20.339254996971501</c:v>
                </c:pt>
                <c:pt idx="14794">
                  <c:v>20.340629921259801</c:v>
                </c:pt>
                <c:pt idx="14795">
                  <c:v>20.3420048455482</c:v>
                </c:pt>
                <c:pt idx="14796">
                  <c:v>20.343379769836499</c:v>
                </c:pt>
                <c:pt idx="14797">
                  <c:v>20.344754694124799</c:v>
                </c:pt>
                <c:pt idx="14798">
                  <c:v>20.346129618413102</c:v>
                </c:pt>
                <c:pt idx="14799">
                  <c:v>20.347504542701401</c:v>
                </c:pt>
                <c:pt idx="14800">
                  <c:v>20.3488794669897</c:v>
                </c:pt>
                <c:pt idx="14801">
                  <c:v>20.350254391278</c:v>
                </c:pt>
                <c:pt idx="14802">
                  <c:v>20.351629315566299</c:v>
                </c:pt>
                <c:pt idx="14803">
                  <c:v>20.353004239854599</c:v>
                </c:pt>
                <c:pt idx="14804">
                  <c:v>20.354379164142902</c:v>
                </c:pt>
                <c:pt idx="14805">
                  <c:v>20.355754088431301</c:v>
                </c:pt>
                <c:pt idx="14806">
                  <c:v>20.3571290127196</c:v>
                </c:pt>
                <c:pt idx="14807">
                  <c:v>20.3585039370079</c:v>
                </c:pt>
                <c:pt idx="14808">
                  <c:v>20.359878861296199</c:v>
                </c:pt>
                <c:pt idx="14809">
                  <c:v>20.361253785584498</c:v>
                </c:pt>
                <c:pt idx="14810">
                  <c:v>20.362628709872801</c:v>
                </c:pt>
                <c:pt idx="14811">
                  <c:v>20.364003634161101</c:v>
                </c:pt>
                <c:pt idx="14812">
                  <c:v>20.3653785584494</c:v>
                </c:pt>
                <c:pt idx="14813">
                  <c:v>20.3667534827377</c:v>
                </c:pt>
                <c:pt idx="14814">
                  <c:v>20.368128407026099</c:v>
                </c:pt>
                <c:pt idx="14815">
                  <c:v>20.369503331314402</c:v>
                </c:pt>
                <c:pt idx="14816">
                  <c:v>20.370878255602701</c:v>
                </c:pt>
                <c:pt idx="14817">
                  <c:v>20.372253179891</c:v>
                </c:pt>
                <c:pt idx="14818">
                  <c:v>20.3736281041793</c:v>
                </c:pt>
                <c:pt idx="14819">
                  <c:v>20.375003028467599</c:v>
                </c:pt>
                <c:pt idx="14820">
                  <c:v>20.376377952755899</c:v>
                </c:pt>
                <c:pt idx="14821">
                  <c:v>20.377752877044198</c:v>
                </c:pt>
                <c:pt idx="14822">
                  <c:v>20.379127801332501</c:v>
                </c:pt>
                <c:pt idx="14823">
                  <c:v>20.380502725620801</c:v>
                </c:pt>
                <c:pt idx="14824">
                  <c:v>20.3818776499092</c:v>
                </c:pt>
                <c:pt idx="14825">
                  <c:v>20.383252574197499</c:v>
                </c:pt>
                <c:pt idx="14826">
                  <c:v>20.384627498485798</c:v>
                </c:pt>
                <c:pt idx="14827">
                  <c:v>20.386002422774101</c:v>
                </c:pt>
                <c:pt idx="14828">
                  <c:v>20.387377347062401</c:v>
                </c:pt>
                <c:pt idx="14829">
                  <c:v>20.3887522713507</c:v>
                </c:pt>
                <c:pt idx="14830">
                  <c:v>20.390127195639</c:v>
                </c:pt>
                <c:pt idx="14831">
                  <c:v>20.391502119927299</c:v>
                </c:pt>
                <c:pt idx="14832">
                  <c:v>20.392877044215599</c:v>
                </c:pt>
                <c:pt idx="14833">
                  <c:v>20.394251968503902</c:v>
                </c:pt>
                <c:pt idx="14834">
                  <c:v>20.395626892792301</c:v>
                </c:pt>
                <c:pt idx="14835">
                  <c:v>20.3970018170806</c:v>
                </c:pt>
                <c:pt idx="14836">
                  <c:v>20.398376741368899</c:v>
                </c:pt>
                <c:pt idx="14837">
                  <c:v>20.399751665657199</c:v>
                </c:pt>
                <c:pt idx="14838">
                  <c:v>20.401126589945498</c:v>
                </c:pt>
                <c:pt idx="14839">
                  <c:v>20.402501514233801</c:v>
                </c:pt>
                <c:pt idx="14840">
                  <c:v>20.403876438522101</c:v>
                </c:pt>
                <c:pt idx="14841">
                  <c:v>20.4052513628104</c:v>
                </c:pt>
                <c:pt idx="14842">
                  <c:v>20.4066262870987</c:v>
                </c:pt>
                <c:pt idx="14843">
                  <c:v>20.408001211386999</c:v>
                </c:pt>
                <c:pt idx="14844">
                  <c:v>20.409376135675402</c:v>
                </c:pt>
                <c:pt idx="14845">
                  <c:v>20.410751059963701</c:v>
                </c:pt>
                <c:pt idx="14846">
                  <c:v>20.412125984252</c:v>
                </c:pt>
                <c:pt idx="14847">
                  <c:v>20.4135009085403</c:v>
                </c:pt>
                <c:pt idx="14848">
                  <c:v>20.414875832828599</c:v>
                </c:pt>
                <c:pt idx="14849">
                  <c:v>20.416250757116899</c:v>
                </c:pt>
                <c:pt idx="14850">
                  <c:v>20.417625681405202</c:v>
                </c:pt>
                <c:pt idx="14851">
                  <c:v>20.419000605693501</c:v>
                </c:pt>
                <c:pt idx="14852">
                  <c:v>20.420375529981801</c:v>
                </c:pt>
                <c:pt idx="14853">
                  <c:v>20.4217504542701</c:v>
                </c:pt>
                <c:pt idx="14854">
                  <c:v>20.423125378558499</c:v>
                </c:pt>
                <c:pt idx="14855">
                  <c:v>20.424500302846798</c:v>
                </c:pt>
                <c:pt idx="14856">
                  <c:v>20.425875227135101</c:v>
                </c:pt>
                <c:pt idx="14857">
                  <c:v>20.427250151423401</c:v>
                </c:pt>
                <c:pt idx="14858">
                  <c:v>20.4286250757117</c:v>
                </c:pt>
                <c:pt idx="14859">
                  <c:v>20.43</c:v>
                </c:pt>
                <c:pt idx="14860">
                  <c:v>20.431374924288299</c:v>
                </c:pt>
                <c:pt idx="14861">
                  <c:v>20.432749848576599</c:v>
                </c:pt>
                <c:pt idx="14862">
                  <c:v>20.434124772864902</c:v>
                </c:pt>
                <c:pt idx="14863">
                  <c:v>20.435499697153201</c:v>
                </c:pt>
                <c:pt idx="14864">
                  <c:v>20.4368746214416</c:v>
                </c:pt>
                <c:pt idx="14865">
                  <c:v>20.438249545729899</c:v>
                </c:pt>
                <c:pt idx="14866">
                  <c:v>20.439624470018199</c:v>
                </c:pt>
                <c:pt idx="14867">
                  <c:v>20.440999394306498</c:v>
                </c:pt>
                <c:pt idx="14868">
                  <c:v>20.442374318594801</c:v>
                </c:pt>
                <c:pt idx="14869">
                  <c:v>20.443749242883101</c:v>
                </c:pt>
                <c:pt idx="14870">
                  <c:v>20.4451241671714</c:v>
                </c:pt>
                <c:pt idx="14871">
                  <c:v>20.4464990914597</c:v>
                </c:pt>
                <c:pt idx="14872">
                  <c:v>20.447874015747999</c:v>
                </c:pt>
                <c:pt idx="14873">
                  <c:v>20.449248940036298</c:v>
                </c:pt>
                <c:pt idx="14874">
                  <c:v>20.450623864324701</c:v>
                </c:pt>
                <c:pt idx="14875">
                  <c:v>20.451998788613</c:v>
                </c:pt>
                <c:pt idx="14876">
                  <c:v>20.4533737129013</c:v>
                </c:pt>
                <c:pt idx="14877">
                  <c:v>20.454748637189599</c:v>
                </c:pt>
                <c:pt idx="14878">
                  <c:v>20.456123561477899</c:v>
                </c:pt>
                <c:pt idx="14879">
                  <c:v>20.457498485766202</c:v>
                </c:pt>
                <c:pt idx="14880">
                  <c:v>20.458873410054501</c:v>
                </c:pt>
                <c:pt idx="14881">
                  <c:v>20.460248334342801</c:v>
                </c:pt>
                <c:pt idx="14882">
                  <c:v>20.4616232586311</c:v>
                </c:pt>
                <c:pt idx="14883">
                  <c:v>20.462998182919399</c:v>
                </c:pt>
                <c:pt idx="14884">
                  <c:v>20.464373107207798</c:v>
                </c:pt>
                <c:pt idx="14885">
                  <c:v>20.465748031496101</c:v>
                </c:pt>
                <c:pt idx="14886">
                  <c:v>20.467122955784401</c:v>
                </c:pt>
                <c:pt idx="14887">
                  <c:v>20.4684978800727</c:v>
                </c:pt>
                <c:pt idx="14888">
                  <c:v>20.469872804361</c:v>
                </c:pt>
                <c:pt idx="14889">
                  <c:v>20.471247728649299</c:v>
                </c:pt>
                <c:pt idx="14890">
                  <c:v>20.472622652937599</c:v>
                </c:pt>
                <c:pt idx="14891">
                  <c:v>20.473997577225902</c:v>
                </c:pt>
                <c:pt idx="14892">
                  <c:v>20.475372501514201</c:v>
                </c:pt>
                <c:pt idx="14893">
                  <c:v>20.4767474258025</c:v>
                </c:pt>
                <c:pt idx="14894">
                  <c:v>20.478122350090899</c:v>
                </c:pt>
                <c:pt idx="14895">
                  <c:v>20.479497274379199</c:v>
                </c:pt>
                <c:pt idx="14896">
                  <c:v>20.480872198667502</c:v>
                </c:pt>
                <c:pt idx="14897">
                  <c:v>20.482247122955801</c:v>
                </c:pt>
                <c:pt idx="14898">
                  <c:v>20.483622047244101</c:v>
                </c:pt>
                <c:pt idx="14899">
                  <c:v>20.4849969715324</c:v>
                </c:pt>
                <c:pt idx="14900">
                  <c:v>20.4863718958207</c:v>
                </c:pt>
                <c:pt idx="14901">
                  <c:v>20.487746820108999</c:v>
                </c:pt>
                <c:pt idx="14902">
                  <c:v>20.489121744397298</c:v>
                </c:pt>
                <c:pt idx="14903">
                  <c:v>20.490496668685701</c:v>
                </c:pt>
                <c:pt idx="14904">
                  <c:v>20.491871592974</c:v>
                </c:pt>
                <c:pt idx="14905">
                  <c:v>20.4932465172623</c:v>
                </c:pt>
                <c:pt idx="14906">
                  <c:v>20.494621441550599</c:v>
                </c:pt>
                <c:pt idx="14907">
                  <c:v>20.495996365838899</c:v>
                </c:pt>
                <c:pt idx="14908">
                  <c:v>20.497371290127202</c:v>
                </c:pt>
                <c:pt idx="14909">
                  <c:v>20.498746214415501</c:v>
                </c:pt>
                <c:pt idx="14910">
                  <c:v>20.5001211387038</c:v>
                </c:pt>
                <c:pt idx="14911">
                  <c:v>20.5014960629921</c:v>
                </c:pt>
                <c:pt idx="14912">
                  <c:v>20.502870987280399</c:v>
                </c:pt>
                <c:pt idx="14913">
                  <c:v>20.504245911568798</c:v>
                </c:pt>
                <c:pt idx="14914">
                  <c:v>20.505620835857101</c:v>
                </c:pt>
                <c:pt idx="14915">
                  <c:v>20.506995760145401</c:v>
                </c:pt>
                <c:pt idx="14916">
                  <c:v>20.5083706844337</c:v>
                </c:pt>
                <c:pt idx="14917">
                  <c:v>20.509745608722</c:v>
                </c:pt>
                <c:pt idx="14918">
                  <c:v>20.511120533010299</c:v>
                </c:pt>
                <c:pt idx="14919">
                  <c:v>20.512495457298598</c:v>
                </c:pt>
                <c:pt idx="14920">
                  <c:v>20.513870381586901</c:v>
                </c:pt>
                <c:pt idx="14921">
                  <c:v>20.515245305875201</c:v>
                </c:pt>
                <c:pt idx="14922">
                  <c:v>20.5166202301635</c:v>
                </c:pt>
                <c:pt idx="14923">
                  <c:v>20.517995154451899</c:v>
                </c:pt>
                <c:pt idx="14924">
                  <c:v>20.519370078740199</c:v>
                </c:pt>
                <c:pt idx="14925">
                  <c:v>20.520745003028502</c:v>
                </c:pt>
                <c:pt idx="14926">
                  <c:v>20.522119927316801</c:v>
                </c:pt>
                <c:pt idx="14927">
                  <c:v>20.523494851605101</c:v>
                </c:pt>
                <c:pt idx="14928">
                  <c:v>20.5248697758934</c:v>
                </c:pt>
                <c:pt idx="14929">
                  <c:v>20.526244700181699</c:v>
                </c:pt>
                <c:pt idx="14930">
                  <c:v>20.527619624469999</c:v>
                </c:pt>
                <c:pt idx="14931">
                  <c:v>20.528994548758298</c:v>
                </c:pt>
                <c:pt idx="14932">
                  <c:v>20.530369473046601</c:v>
                </c:pt>
                <c:pt idx="14933">
                  <c:v>20.531744397335</c:v>
                </c:pt>
                <c:pt idx="14934">
                  <c:v>20.5331193216233</c:v>
                </c:pt>
                <c:pt idx="14935">
                  <c:v>20.534494245911599</c:v>
                </c:pt>
                <c:pt idx="14936">
                  <c:v>20.535869170199899</c:v>
                </c:pt>
                <c:pt idx="14937">
                  <c:v>20.537244094488202</c:v>
                </c:pt>
                <c:pt idx="14938">
                  <c:v>20.538619018776501</c:v>
                </c:pt>
                <c:pt idx="14939">
                  <c:v>20.5399939430648</c:v>
                </c:pt>
                <c:pt idx="14940">
                  <c:v>20.5413688673531</c:v>
                </c:pt>
                <c:pt idx="14941">
                  <c:v>20.542743791641399</c:v>
                </c:pt>
                <c:pt idx="14942">
                  <c:v>20.544118715929699</c:v>
                </c:pt>
                <c:pt idx="14943">
                  <c:v>20.545493640218101</c:v>
                </c:pt>
                <c:pt idx="14944">
                  <c:v>20.546868564506401</c:v>
                </c:pt>
                <c:pt idx="14945">
                  <c:v>20.5482434887947</c:v>
                </c:pt>
                <c:pt idx="14946">
                  <c:v>20.549618413083</c:v>
                </c:pt>
                <c:pt idx="14947">
                  <c:v>20.550993337371299</c:v>
                </c:pt>
                <c:pt idx="14948">
                  <c:v>20.552368261659598</c:v>
                </c:pt>
                <c:pt idx="14949">
                  <c:v>20.553743185947901</c:v>
                </c:pt>
                <c:pt idx="14950">
                  <c:v>20.555118110236201</c:v>
                </c:pt>
                <c:pt idx="14951">
                  <c:v>20.5564930345245</c:v>
                </c:pt>
                <c:pt idx="14952">
                  <c:v>20.5578679588128</c:v>
                </c:pt>
                <c:pt idx="14953">
                  <c:v>20.559242883101199</c:v>
                </c:pt>
                <c:pt idx="14954">
                  <c:v>20.560617807389502</c:v>
                </c:pt>
                <c:pt idx="14955">
                  <c:v>20.561992731677801</c:v>
                </c:pt>
                <c:pt idx="14956">
                  <c:v>20.563367655966101</c:v>
                </c:pt>
                <c:pt idx="14957">
                  <c:v>20.5647425802544</c:v>
                </c:pt>
                <c:pt idx="14958">
                  <c:v>20.566117504542699</c:v>
                </c:pt>
                <c:pt idx="14959">
                  <c:v>20.567492428830999</c:v>
                </c:pt>
                <c:pt idx="14960">
                  <c:v>20.568867353119298</c:v>
                </c:pt>
                <c:pt idx="14961">
                  <c:v>20.570242277407601</c:v>
                </c:pt>
                <c:pt idx="14962">
                  <c:v>20.571617201695901</c:v>
                </c:pt>
                <c:pt idx="14963">
                  <c:v>20.5729921259843</c:v>
                </c:pt>
                <c:pt idx="14964">
                  <c:v>20.574367050272599</c:v>
                </c:pt>
                <c:pt idx="14965">
                  <c:v>20.575741974560898</c:v>
                </c:pt>
                <c:pt idx="14966">
                  <c:v>20.577116898849201</c:v>
                </c:pt>
                <c:pt idx="14967">
                  <c:v>20.578491823137501</c:v>
                </c:pt>
                <c:pt idx="14968">
                  <c:v>20.5798667474258</c:v>
                </c:pt>
                <c:pt idx="14969">
                  <c:v>20.5812416717141</c:v>
                </c:pt>
                <c:pt idx="14970">
                  <c:v>20.582616596002399</c:v>
                </c:pt>
                <c:pt idx="14971">
                  <c:v>20.583991520290699</c:v>
                </c:pt>
                <c:pt idx="14972">
                  <c:v>20.585366444579002</c:v>
                </c:pt>
                <c:pt idx="14973">
                  <c:v>20.586741368867401</c:v>
                </c:pt>
                <c:pt idx="14974">
                  <c:v>20.5881162931557</c:v>
                </c:pt>
                <c:pt idx="14975">
                  <c:v>20.589491217443999</c:v>
                </c:pt>
                <c:pt idx="14976">
                  <c:v>20.590866141732299</c:v>
                </c:pt>
                <c:pt idx="14977">
                  <c:v>20.592241066020598</c:v>
                </c:pt>
                <c:pt idx="14978">
                  <c:v>20.593615990308901</c:v>
                </c:pt>
                <c:pt idx="14979">
                  <c:v>20.594990914597201</c:v>
                </c:pt>
                <c:pt idx="14980">
                  <c:v>20.5963658388855</c:v>
                </c:pt>
                <c:pt idx="14981">
                  <c:v>20.5977407631738</c:v>
                </c:pt>
                <c:pt idx="14982">
                  <c:v>20.599115687462199</c:v>
                </c:pt>
                <c:pt idx="14983">
                  <c:v>20.600490611750502</c:v>
                </c:pt>
                <c:pt idx="14984">
                  <c:v>20.601865536038801</c:v>
                </c:pt>
                <c:pt idx="14985">
                  <c:v>20.6032404603271</c:v>
                </c:pt>
                <c:pt idx="14986">
                  <c:v>20.6046153846154</c:v>
                </c:pt>
                <c:pt idx="14987">
                  <c:v>20.605990308903699</c:v>
                </c:pt>
                <c:pt idx="14988">
                  <c:v>20.607365233191999</c:v>
                </c:pt>
                <c:pt idx="14989">
                  <c:v>20.608740157480302</c:v>
                </c:pt>
                <c:pt idx="14990">
                  <c:v>20.610115081768601</c:v>
                </c:pt>
                <c:pt idx="14991">
                  <c:v>20.611490006056901</c:v>
                </c:pt>
                <c:pt idx="14992">
                  <c:v>20.6128649303453</c:v>
                </c:pt>
                <c:pt idx="14993">
                  <c:v>20.614239854633599</c:v>
                </c:pt>
                <c:pt idx="14994">
                  <c:v>20.615614778921898</c:v>
                </c:pt>
                <c:pt idx="14995">
                  <c:v>20.616989703210201</c:v>
                </c:pt>
                <c:pt idx="14996">
                  <c:v>20.618364627498501</c:v>
                </c:pt>
                <c:pt idx="14997">
                  <c:v>20.6197395517868</c:v>
                </c:pt>
                <c:pt idx="14998">
                  <c:v>20.6211144760751</c:v>
                </c:pt>
                <c:pt idx="14999">
                  <c:v>20.622489400363399</c:v>
                </c:pt>
                <c:pt idx="15000">
                  <c:v>20.623864324651699</c:v>
                </c:pt>
                <c:pt idx="15001">
                  <c:v>20.625239248940002</c:v>
                </c:pt>
                <c:pt idx="15002">
                  <c:v>20.626614173228401</c:v>
                </c:pt>
                <c:pt idx="15003">
                  <c:v>20.6279890975167</c:v>
                </c:pt>
                <c:pt idx="15004">
                  <c:v>20.629364021804999</c:v>
                </c:pt>
                <c:pt idx="15005">
                  <c:v>20.630738946093299</c:v>
                </c:pt>
                <c:pt idx="15006">
                  <c:v>20.632113870381598</c:v>
                </c:pt>
                <c:pt idx="15007">
                  <c:v>20.633488794669901</c:v>
                </c:pt>
                <c:pt idx="15008">
                  <c:v>20.634863718958201</c:v>
                </c:pt>
                <c:pt idx="15009">
                  <c:v>20.6362386432465</c:v>
                </c:pt>
                <c:pt idx="15010">
                  <c:v>20.6376135675348</c:v>
                </c:pt>
                <c:pt idx="15011">
                  <c:v>20.638988491823099</c:v>
                </c:pt>
                <c:pt idx="15012">
                  <c:v>20.640363416111501</c:v>
                </c:pt>
                <c:pt idx="15013">
                  <c:v>20.641738340399801</c:v>
                </c:pt>
                <c:pt idx="15014">
                  <c:v>20.6431132646881</c:v>
                </c:pt>
                <c:pt idx="15015">
                  <c:v>20.6444881889764</c:v>
                </c:pt>
                <c:pt idx="15016">
                  <c:v>20.645863113264699</c:v>
                </c:pt>
                <c:pt idx="15017">
                  <c:v>20.647238037552999</c:v>
                </c:pt>
                <c:pt idx="15018">
                  <c:v>20.648612961841302</c:v>
                </c:pt>
                <c:pt idx="15019">
                  <c:v>20.649987886129601</c:v>
                </c:pt>
                <c:pt idx="15020">
                  <c:v>20.651362810417901</c:v>
                </c:pt>
                <c:pt idx="15021">
                  <c:v>20.6527377347062</c:v>
                </c:pt>
                <c:pt idx="15022">
                  <c:v>20.654112658994599</c:v>
                </c:pt>
                <c:pt idx="15023">
                  <c:v>20.655487583282898</c:v>
                </c:pt>
                <c:pt idx="15024">
                  <c:v>20.656862507571201</c:v>
                </c:pt>
                <c:pt idx="15025">
                  <c:v>20.658237431859501</c:v>
                </c:pt>
                <c:pt idx="15026">
                  <c:v>20.6596123561478</c:v>
                </c:pt>
                <c:pt idx="15027">
                  <c:v>20.6609872804361</c:v>
                </c:pt>
                <c:pt idx="15028">
                  <c:v>20.662362204724399</c:v>
                </c:pt>
                <c:pt idx="15029">
                  <c:v>20.663737129012699</c:v>
                </c:pt>
                <c:pt idx="15030">
                  <c:v>20.665112053301002</c:v>
                </c:pt>
                <c:pt idx="15031">
                  <c:v>20.666486977589301</c:v>
                </c:pt>
                <c:pt idx="15032">
                  <c:v>20.6678619018777</c:v>
                </c:pt>
                <c:pt idx="15033">
                  <c:v>20.669236826165999</c:v>
                </c:pt>
                <c:pt idx="15034">
                  <c:v>20.670611750454299</c:v>
                </c:pt>
                <c:pt idx="15035">
                  <c:v>20.671986674742602</c:v>
                </c:pt>
                <c:pt idx="15036">
                  <c:v>20.673361599030901</c:v>
                </c:pt>
                <c:pt idx="15037">
                  <c:v>20.674736523319201</c:v>
                </c:pt>
                <c:pt idx="15038">
                  <c:v>20.6761114476075</c:v>
                </c:pt>
                <c:pt idx="15039">
                  <c:v>20.6774863718958</c:v>
                </c:pt>
                <c:pt idx="15040">
                  <c:v>20.678861296184099</c:v>
                </c:pt>
                <c:pt idx="15041">
                  <c:v>20.680236220472398</c:v>
                </c:pt>
                <c:pt idx="15042">
                  <c:v>20.681611144760801</c:v>
                </c:pt>
                <c:pt idx="15043">
                  <c:v>20.6829860690491</c:v>
                </c:pt>
                <c:pt idx="15044">
                  <c:v>20.6843609933374</c:v>
                </c:pt>
                <c:pt idx="15045">
                  <c:v>20.685735917625699</c:v>
                </c:pt>
                <c:pt idx="15046">
                  <c:v>20.687110841913999</c:v>
                </c:pt>
                <c:pt idx="15047">
                  <c:v>20.688485766202302</c:v>
                </c:pt>
                <c:pt idx="15048">
                  <c:v>20.689860690490601</c:v>
                </c:pt>
                <c:pt idx="15049">
                  <c:v>20.6912356147789</c:v>
                </c:pt>
                <c:pt idx="15050">
                  <c:v>20.6926105390672</c:v>
                </c:pt>
                <c:pt idx="15051">
                  <c:v>20.693985463355499</c:v>
                </c:pt>
                <c:pt idx="15052">
                  <c:v>20.695360387643898</c:v>
                </c:pt>
                <c:pt idx="15053">
                  <c:v>20.696735311932201</c:v>
                </c:pt>
                <c:pt idx="15054">
                  <c:v>20.698110236220501</c:v>
                </c:pt>
                <c:pt idx="15055">
                  <c:v>20.6994851605088</c:v>
                </c:pt>
                <c:pt idx="15056">
                  <c:v>20.7008600847971</c:v>
                </c:pt>
                <c:pt idx="15057">
                  <c:v>20.702235009085399</c:v>
                </c:pt>
                <c:pt idx="15058">
                  <c:v>20.703609933373698</c:v>
                </c:pt>
                <c:pt idx="15059">
                  <c:v>20.704984857662001</c:v>
                </c:pt>
                <c:pt idx="15060">
                  <c:v>20.706359781950301</c:v>
                </c:pt>
                <c:pt idx="15061">
                  <c:v>20.7077347062386</c:v>
                </c:pt>
                <c:pt idx="15062">
                  <c:v>20.709109630526999</c:v>
                </c:pt>
                <c:pt idx="15063">
                  <c:v>20.710484554815299</c:v>
                </c:pt>
                <c:pt idx="15064">
                  <c:v>20.711859479103602</c:v>
                </c:pt>
                <c:pt idx="15065">
                  <c:v>20.713234403391901</c:v>
                </c:pt>
                <c:pt idx="15066">
                  <c:v>20.714609327680201</c:v>
                </c:pt>
                <c:pt idx="15067">
                  <c:v>20.7159842519685</c:v>
                </c:pt>
                <c:pt idx="15068">
                  <c:v>20.717359176256799</c:v>
                </c:pt>
                <c:pt idx="15069">
                  <c:v>20.718734100545099</c:v>
                </c:pt>
                <c:pt idx="15070">
                  <c:v>20.720109024833398</c:v>
                </c:pt>
                <c:pt idx="15071">
                  <c:v>20.721483949121701</c:v>
                </c:pt>
                <c:pt idx="15072">
                  <c:v>20.7228588734101</c:v>
                </c:pt>
                <c:pt idx="15073">
                  <c:v>20.7242337976984</c:v>
                </c:pt>
                <c:pt idx="15074">
                  <c:v>20.725608721986699</c:v>
                </c:pt>
                <c:pt idx="15075">
                  <c:v>20.726983646274999</c:v>
                </c:pt>
                <c:pt idx="15076">
                  <c:v>20.728358570563302</c:v>
                </c:pt>
                <c:pt idx="15077">
                  <c:v>20.729733494851601</c:v>
                </c:pt>
                <c:pt idx="15078">
                  <c:v>20.7311084191399</c:v>
                </c:pt>
                <c:pt idx="15079">
                  <c:v>20.7324833434282</c:v>
                </c:pt>
                <c:pt idx="15080">
                  <c:v>20.733858267716499</c:v>
                </c:pt>
                <c:pt idx="15081">
                  <c:v>20.735233192004898</c:v>
                </c:pt>
                <c:pt idx="15082">
                  <c:v>20.736608116293201</c:v>
                </c:pt>
                <c:pt idx="15083">
                  <c:v>20.737983040581501</c:v>
                </c:pt>
                <c:pt idx="15084">
                  <c:v>20.7393579648698</c:v>
                </c:pt>
                <c:pt idx="15085">
                  <c:v>20.7407328891581</c:v>
                </c:pt>
                <c:pt idx="15086">
                  <c:v>20.742107813446399</c:v>
                </c:pt>
                <c:pt idx="15087">
                  <c:v>20.743482737734698</c:v>
                </c:pt>
                <c:pt idx="15088">
                  <c:v>20.744857662023001</c:v>
                </c:pt>
                <c:pt idx="15089">
                  <c:v>20.746232586311301</c:v>
                </c:pt>
                <c:pt idx="15090">
                  <c:v>20.7476075105996</c:v>
                </c:pt>
                <c:pt idx="15091">
                  <c:v>20.748982434887999</c:v>
                </c:pt>
                <c:pt idx="15092">
                  <c:v>20.750357359176299</c:v>
                </c:pt>
                <c:pt idx="15093">
                  <c:v>20.751732283464602</c:v>
                </c:pt>
                <c:pt idx="15094">
                  <c:v>20.753107207752901</c:v>
                </c:pt>
                <c:pt idx="15095">
                  <c:v>20.754482132041201</c:v>
                </c:pt>
                <c:pt idx="15096">
                  <c:v>20.7558570563295</c:v>
                </c:pt>
                <c:pt idx="15097">
                  <c:v>20.757231980617799</c:v>
                </c:pt>
                <c:pt idx="15098">
                  <c:v>20.758606904906099</c:v>
                </c:pt>
                <c:pt idx="15099">
                  <c:v>20.759981829194398</c:v>
                </c:pt>
                <c:pt idx="15100">
                  <c:v>20.761356753482701</c:v>
                </c:pt>
                <c:pt idx="15101">
                  <c:v>20.7627316777711</c:v>
                </c:pt>
                <c:pt idx="15102">
                  <c:v>20.7641066020594</c:v>
                </c:pt>
                <c:pt idx="15103">
                  <c:v>20.765481526347699</c:v>
                </c:pt>
                <c:pt idx="15104">
                  <c:v>20.766856450635998</c:v>
                </c:pt>
                <c:pt idx="15105">
                  <c:v>20.768231374924301</c:v>
                </c:pt>
                <c:pt idx="15106">
                  <c:v>20.769606299212601</c:v>
                </c:pt>
                <c:pt idx="15107">
                  <c:v>20.7709812235009</c:v>
                </c:pt>
                <c:pt idx="15108">
                  <c:v>20.7723561477892</c:v>
                </c:pt>
                <c:pt idx="15109">
                  <c:v>20.773731072077499</c:v>
                </c:pt>
                <c:pt idx="15110">
                  <c:v>20.775105996365799</c:v>
                </c:pt>
                <c:pt idx="15111">
                  <c:v>20.776480920654201</c:v>
                </c:pt>
                <c:pt idx="15112">
                  <c:v>20.777855844942501</c:v>
                </c:pt>
                <c:pt idx="15113">
                  <c:v>20.7792307692308</c:v>
                </c:pt>
                <c:pt idx="15114">
                  <c:v>20.780605693519099</c:v>
                </c:pt>
                <c:pt idx="15115">
                  <c:v>20.781980617807399</c:v>
                </c:pt>
                <c:pt idx="15116">
                  <c:v>20.783355542095698</c:v>
                </c:pt>
                <c:pt idx="15117">
                  <c:v>20.784730466384001</c:v>
                </c:pt>
                <c:pt idx="15118">
                  <c:v>20.786105390672301</c:v>
                </c:pt>
                <c:pt idx="15119">
                  <c:v>20.7874803149606</c:v>
                </c:pt>
                <c:pt idx="15120">
                  <c:v>20.7888552392489</c:v>
                </c:pt>
                <c:pt idx="15121">
                  <c:v>20.790230163537299</c:v>
                </c:pt>
                <c:pt idx="15122">
                  <c:v>20.791605087825602</c:v>
                </c:pt>
                <c:pt idx="15123">
                  <c:v>20.792980012113901</c:v>
                </c:pt>
                <c:pt idx="15124">
                  <c:v>20.7943549364022</c:v>
                </c:pt>
                <c:pt idx="15125">
                  <c:v>20.7957298606905</c:v>
                </c:pt>
                <c:pt idx="15126">
                  <c:v>20.797104784978799</c:v>
                </c:pt>
                <c:pt idx="15127">
                  <c:v>20.798479709267099</c:v>
                </c:pt>
                <c:pt idx="15128">
                  <c:v>20.799854633555402</c:v>
                </c:pt>
                <c:pt idx="15129">
                  <c:v>20.801229557843701</c:v>
                </c:pt>
                <c:pt idx="15130">
                  <c:v>20.802604482132001</c:v>
                </c:pt>
                <c:pt idx="15131">
                  <c:v>20.8039794064204</c:v>
                </c:pt>
                <c:pt idx="15132">
                  <c:v>20.805354330708699</c:v>
                </c:pt>
                <c:pt idx="15133">
                  <c:v>20.806729254996998</c:v>
                </c:pt>
                <c:pt idx="15134">
                  <c:v>20.808104179285301</c:v>
                </c:pt>
                <c:pt idx="15135">
                  <c:v>20.809479103573601</c:v>
                </c:pt>
                <c:pt idx="15136">
                  <c:v>20.8108540278619</c:v>
                </c:pt>
                <c:pt idx="15137">
                  <c:v>20.8122289521502</c:v>
                </c:pt>
                <c:pt idx="15138">
                  <c:v>20.813603876438499</c:v>
                </c:pt>
                <c:pt idx="15139">
                  <c:v>20.814978800726799</c:v>
                </c:pt>
                <c:pt idx="15140">
                  <c:v>20.816353725015102</c:v>
                </c:pt>
                <c:pt idx="15141">
                  <c:v>20.817728649303501</c:v>
                </c:pt>
                <c:pt idx="15142">
                  <c:v>20.8191035735918</c:v>
                </c:pt>
                <c:pt idx="15143">
                  <c:v>20.820478497880099</c:v>
                </c:pt>
                <c:pt idx="15144">
                  <c:v>20.821853422168399</c:v>
                </c:pt>
                <c:pt idx="15145">
                  <c:v>20.823228346456698</c:v>
                </c:pt>
                <c:pt idx="15146">
                  <c:v>20.824603270745001</c:v>
                </c:pt>
                <c:pt idx="15147">
                  <c:v>20.825978195033301</c:v>
                </c:pt>
                <c:pt idx="15148">
                  <c:v>20.8273531193216</c:v>
                </c:pt>
                <c:pt idx="15149">
                  <c:v>20.8287280436099</c:v>
                </c:pt>
                <c:pt idx="15150">
                  <c:v>20.830102967898199</c:v>
                </c:pt>
                <c:pt idx="15151">
                  <c:v>20.831477892186602</c:v>
                </c:pt>
                <c:pt idx="15152">
                  <c:v>20.832852816474901</c:v>
                </c:pt>
                <c:pt idx="15153">
                  <c:v>20.8342277407632</c:v>
                </c:pt>
                <c:pt idx="15154">
                  <c:v>20.8356026650515</c:v>
                </c:pt>
                <c:pt idx="15155">
                  <c:v>20.836977589339799</c:v>
                </c:pt>
                <c:pt idx="15156">
                  <c:v>20.838352513628099</c:v>
                </c:pt>
                <c:pt idx="15157">
                  <c:v>20.839727437916402</c:v>
                </c:pt>
                <c:pt idx="15158">
                  <c:v>20.841102362204701</c:v>
                </c:pt>
                <c:pt idx="15159">
                  <c:v>20.842477286493001</c:v>
                </c:pt>
                <c:pt idx="15160">
                  <c:v>20.843852210781399</c:v>
                </c:pt>
                <c:pt idx="15161">
                  <c:v>20.845227135069699</c:v>
                </c:pt>
                <c:pt idx="15162">
                  <c:v>20.846602059357998</c:v>
                </c:pt>
                <c:pt idx="15163">
                  <c:v>20.847976983646301</c:v>
                </c:pt>
                <c:pt idx="15164">
                  <c:v>20.849351907934601</c:v>
                </c:pt>
                <c:pt idx="15165">
                  <c:v>20.8507268322229</c:v>
                </c:pt>
                <c:pt idx="15166">
                  <c:v>20.8521017565112</c:v>
                </c:pt>
                <c:pt idx="15167">
                  <c:v>20.853476680799499</c:v>
                </c:pt>
                <c:pt idx="15168">
                  <c:v>20.854851605087799</c:v>
                </c:pt>
                <c:pt idx="15169">
                  <c:v>20.856226529376102</c:v>
                </c:pt>
                <c:pt idx="15170">
                  <c:v>20.8576014536645</c:v>
                </c:pt>
                <c:pt idx="15171">
                  <c:v>20.8589763779528</c:v>
                </c:pt>
                <c:pt idx="15172">
                  <c:v>20.860351302241099</c:v>
                </c:pt>
                <c:pt idx="15173">
                  <c:v>20.861726226529399</c:v>
                </c:pt>
                <c:pt idx="15174">
                  <c:v>20.863101150817698</c:v>
                </c:pt>
                <c:pt idx="15175">
                  <c:v>20.864476075106001</c:v>
                </c:pt>
                <c:pt idx="15176">
                  <c:v>20.865850999394301</c:v>
                </c:pt>
                <c:pt idx="15177">
                  <c:v>20.8672259236826</c:v>
                </c:pt>
                <c:pt idx="15178">
                  <c:v>20.8686008479709</c:v>
                </c:pt>
                <c:pt idx="15179">
                  <c:v>20.869975772259199</c:v>
                </c:pt>
                <c:pt idx="15180">
                  <c:v>20.871350696547498</c:v>
                </c:pt>
                <c:pt idx="15181">
                  <c:v>20.872725620835901</c:v>
                </c:pt>
                <c:pt idx="15182">
                  <c:v>20.8741005451242</c:v>
                </c:pt>
                <c:pt idx="15183">
                  <c:v>20.8754754694125</c:v>
                </c:pt>
                <c:pt idx="15184">
                  <c:v>20.876850393700799</c:v>
                </c:pt>
                <c:pt idx="15185">
                  <c:v>20.878225317989099</c:v>
                </c:pt>
                <c:pt idx="15186">
                  <c:v>20.879600242277402</c:v>
                </c:pt>
                <c:pt idx="15187">
                  <c:v>20.880975166565701</c:v>
                </c:pt>
                <c:pt idx="15188">
                  <c:v>20.882350090854001</c:v>
                </c:pt>
                <c:pt idx="15189">
                  <c:v>20.8837250151423</c:v>
                </c:pt>
                <c:pt idx="15190">
                  <c:v>20.885099939430699</c:v>
                </c:pt>
                <c:pt idx="15191">
                  <c:v>20.886474863718998</c:v>
                </c:pt>
                <c:pt idx="15192">
                  <c:v>20.887849788007301</c:v>
                </c:pt>
                <c:pt idx="15193">
                  <c:v>20.889224712295601</c:v>
                </c:pt>
                <c:pt idx="15194">
                  <c:v>20.8905996365839</c:v>
                </c:pt>
                <c:pt idx="15195">
                  <c:v>20.8919745608722</c:v>
                </c:pt>
                <c:pt idx="15196">
                  <c:v>20.893349485160499</c:v>
                </c:pt>
                <c:pt idx="15197">
                  <c:v>20.894724409448798</c:v>
                </c:pt>
                <c:pt idx="15198">
                  <c:v>20.896099333737101</c:v>
                </c:pt>
                <c:pt idx="15199">
                  <c:v>20.897474258025401</c:v>
                </c:pt>
                <c:pt idx="15200">
                  <c:v>20.8988491823138</c:v>
                </c:pt>
                <c:pt idx="15201">
                  <c:v>20.900224106602099</c:v>
                </c:pt>
                <c:pt idx="15202">
                  <c:v>20.901599030890399</c:v>
                </c:pt>
                <c:pt idx="15203">
                  <c:v>20.902973955178702</c:v>
                </c:pt>
                <c:pt idx="15204">
                  <c:v>20.904348879467001</c:v>
                </c:pt>
                <c:pt idx="15205">
                  <c:v>20.905723803755301</c:v>
                </c:pt>
                <c:pt idx="15206">
                  <c:v>20.9070987280436</c:v>
                </c:pt>
                <c:pt idx="15207">
                  <c:v>20.908473652331899</c:v>
                </c:pt>
                <c:pt idx="15208">
                  <c:v>20.909848576620199</c:v>
                </c:pt>
                <c:pt idx="15209">
                  <c:v>20.911223500908498</c:v>
                </c:pt>
                <c:pt idx="15210">
                  <c:v>20.912598425196901</c:v>
                </c:pt>
                <c:pt idx="15211">
                  <c:v>20.9139733494852</c:v>
                </c:pt>
                <c:pt idx="15212">
                  <c:v>20.9153482737735</c:v>
                </c:pt>
                <c:pt idx="15213">
                  <c:v>20.916723198061799</c:v>
                </c:pt>
                <c:pt idx="15214">
                  <c:v>20.918098122350099</c:v>
                </c:pt>
                <c:pt idx="15215">
                  <c:v>20.919473046638402</c:v>
                </c:pt>
                <c:pt idx="15216">
                  <c:v>20.920847970926701</c:v>
                </c:pt>
                <c:pt idx="15217">
                  <c:v>20.922222895215</c:v>
                </c:pt>
                <c:pt idx="15218">
                  <c:v>20.9235978195033</c:v>
                </c:pt>
                <c:pt idx="15219">
                  <c:v>20.924972743791599</c:v>
                </c:pt>
                <c:pt idx="15220">
                  <c:v>20.926347668079998</c:v>
                </c:pt>
                <c:pt idx="15221">
                  <c:v>20.927722592368301</c:v>
                </c:pt>
                <c:pt idx="15222">
                  <c:v>20.929097516656601</c:v>
                </c:pt>
                <c:pt idx="15223">
                  <c:v>20.9304724409449</c:v>
                </c:pt>
                <c:pt idx="15224">
                  <c:v>20.9318473652332</c:v>
                </c:pt>
                <c:pt idx="15225">
                  <c:v>20.933222289521499</c:v>
                </c:pt>
                <c:pt idx="15226">
                  <c:v>20.934597213809798</c:v>
                </c:pt>
                <c:pt idx="15227">
                  <c:v>20.935972138098101</c:v>
                </c:pt>
                <c:pt idx="15228">
                  <c:v>20.937347062386401</c:v>
                </c:pt>
                <c:pt idx="15229">
                  <c:v>20.9387219866747</c:v>
                </c:pt>
                <c:pt idx="15230">
                  <c:v>20.940096910963099</c:v>
                </c:pt>
                <c:pt idx="15231">
                  <c:v>20.941471835251399</c:v>
                </c:pt>
                <c:pt idx="15232">
                  <c:v>20.942846759539702</c:v>
                </c:pt>
                <c:pt idx="15233">
                  <c:v>20.944221683828001</c:v>
                </c:pt>
                <c:pt idx="15234">
                  <c:v>20.945596608116301</c:v>
                </c:pt>
                <c:pt idx="15235">
                  <c:v>20.9469715324046</c:v>
                </c:pt>
                <c:pt idx="15236">
                  <c:v>20.948346456692899</c:v>
                </c:pt>
                <c:pt idx="15237">
                  <c:v>20.949721380981199</c:v>
                </c:pt>
                <c:pt idx="15238">
                  <c:v>20.951096305269498</c:v>
                </c:pt>
                <c:pt idx="15239">
                  <c:v>20.952471229557801</c:v>
                </c:pt>
                <c:pt idx="15240">
                  <c:v>20.9538461538462</c:v>
                </c:pt>
                <c:pt idx="15241">
                  <c:v>20.9552210781345</c:v>
                </c:pt>
                <c:pt idx="15242">
                  <c:v>20.956596002422799</c:v>
                </c:pt>
                <c:pt idx="15243">
                  <c:v>20.957970926711099</c:v>
                </c:pt>
                <c:pt idx="15244">
                  <c:v>20.959345850999402</c:v>
                </c:pt>
                <c:pt idx="15245">
                  <c:v>20.960720775287701</c:v>
                </c:pt>
                <c:pt idx="15246">
                  <c:v>20.962095699576</c:v>
                </c:pt>
                <c:pt idx="15247">
                  <c:v>20.9634706238643</c:v>
                </c:pt>
                <c:pt idx="15248">
                  <c:v>20.964845548152599</c:v>
                </c:pt>
                <c:pt idx="15249">
                  <c:v>20.966220472441002</c:v>
                </c:pt>
                <c:pt idx="15250">
                  <c:v>20.967595396729301</c:v>
                </c:pt>
                <c:pt idx="15251">
                  <c:v>20.968970321017601</c:v>
                </c:pt>
                <c:pt idx="15252">
                  <c:v>20.9703452453059</c:v>
                </c:pt>
                <c:pt idx="15253">
                  <c:v>20.971720169594199</c:v>
                </c:pt>
                <c:pt idx="15254">
                  <c:v>20.973095093882499</c:v>
                </c:pt>
                <c:pt idx="15255">
                  <c:v>20.974470018170798</c:v>
                </c:pt>
                <c:pt idx="15256">
                  <c:v>20.975844942459101</c:v>
                </c:pt>
                <c:pt idx="15257">
                  <c:v>20.977219866747401</c:v>
                </c:pt>
                <c:pt idx="15258">
                  <c:v>20.9785947910357</c:v>
                </c:pt>
                <c:pt idx="15259">
                  <c:v>20.979969715324099</c:v>
                </c:pt>
                <c:pt idx="15260">
                  <c:v>20.981344639612399</c:v>
                </c:pt>
                <c:pt idx="15261">
                  <c:v>20.982719563900702</c:v>
                </c:pt>
                <c:pt idx="15262">
                  <c:v>20.984094488189001</c:v>
                </c:pt>
                <c:pt idx="15263">
                  <c:v>20.9854694124773</c:v>
                </c:pt>
                <c:pt idx="15264">
                  <c:v>20.9868443367656</c:v>
                </c:pt>
                <c:pt idx="15265">
                  <c:v>20.988219261053899</c:v>
                </c:pt>
                <c:pt idx="15266">
                  <c:v>20.989594185342199</c:v>
                </c:pt>
                <c:pt idx="15267">
                  <c:v>20.990969109630498</c:v>
                </c:pt>
                <c:pt idx="15268">
                  <c:v>20.992344033918801</c:v>
                </c:pt>
                <c:pt idx="15269">
                  <c:v>20.9937189582072</c:v>
                </c:pt>
                <c:pt idx="15270">
                  <c:v>20.9950938824955</c:v>
                </c:pt>
                <c:pt idx="15271">
                  <c:v>20.996468806783799</c:v>
                </c:pt>
                <c:pt idx="15272">
                  <c:v>20.997843731072098</c:v>
                </c:pt>
                <c:pt idx="15273">
                  <c:v>20.999218655360401</c:v>
                </c:pt>
                <c:pt idx="15274">
                  <c:v>21.000593579648701</c:v>
                </c:pt>
                <c:pt idx="15275">
                  <c:v>21.001968503937</c:v>
                </c:pt>
                <c:pt idx="15276">
                  <c:v>21.0033434282253</c:v>
                </c:pt>
                <c:pt idx="15277">
                  <c:v>21.004718352513599</c:v>
                </c:pt>
                <c:pt idx="15278">
                  <c:v>21.006093276801899</c:v>
                </c:pt>
                <c:pt idx="15279">
                  <c:v>21.007468201090301</c:v>
                </c:pt>
                <c:pt idx="15280">
                  <c:v>21.008843125378601</c:v>
                </c:pt>
                <c:pt idx="15281">
                  <c:v>21.0102180496669</c:v>
                </c:pt>
                <c:pt idx="15282">
                  <c:v>21.011592973955199</c:v>
                </c:pt>
                <c:pt idx="15283">
                  <c:v>21.012967898243499</c:v>
                </c:pt>
                <c:pt idx="15284">
                  <c:v>21.014342822531798</c:v>
                </c:pt>
                <c:pt idx="15285">
                  <c:v>21.015717746820101</c:v>
                </c:pt>
                <c:pt idx="15286">
                  <c:v>21.017092671108401</c:v>
                </c:pt>
                <c:pt idx="15287">
                  <c:v>21.0184675953967</c:v>
                </c:pt>
                <c:pt idx="15288">
                  <c:v>21.019842519685</c:v>
                </c:pt>
                <c:pt idx="15289">
                  <c:v>21.021217443973399</c:v>
                </c:pt>
                <c:pt idx="15290">
                  <c:v>21.022592368261702</c:v>
                </c:pt>
                <c:pt idx="15291">
                  <c:v>21.023967292550001</c:v>
                </c:pt>
                <c:pt idx="15292">
                  <c:v>21.0253422168383</c:v>
                </c:pt>
                <c:pt idx="15293">
                  <c:v>21.0267171411266</c:v>
                </c:pt>
                <c:pt idx="15294">
                  <c:v>21.028092065414899</c:v>
                </c:pt>
                <c:pt idx="15295">
                  <c:v>21.029466989703199</c:v>
                </c:pt>
                <c:pt idx="15296">
                  <c:v>21.030841913991502</c:v>
                </c:pt>
                <c:pt idx="15297">
                  <c:v>21.032216838279801</c:v>
                </c:pt>
                <c:pt idx="15298">
                  <c:v>21.033591762568101</c:v>
                </c:pt>
                <c:pt idx="15299">
                  <c:v>21.0349666868565</c:v>
                </c:pt>
                <c:pt idx="15300">
                  <c:v>21.036341611144799</c:v>
                </c:pt>
                <c:pt idx="15301">
                  <c:v>21.037716535433098</c:v>
                </c:pt>
                <c:pt idx="15302">
                  <c:v>21.039091459721401</c:v>
                </c:pt>
                <c:pt idx="15303">
                  <c:v>21.040466384009701</c:v>
                </c:pt>
                <c:pt idx="15304">
                  <c:v>21.041841308298</c:v>
                </c:pt>
                <c:pt idx="15305">
                  <c:v>21.0432162325863</c:v>
                </c:pt>
                <c:pt idx="15306">
                  <c:v>21.044591156874599</c:v>
                </c:pt>
                <c:pt idx="15307">
                  <c:v>21.045966081162899</c:v>
                </c:pt>
                <c:pt idx="15308">
                  <c:v>21.047341005451202</c:v>
                </c:pt>
                <c:pt idx="15309">
                  <c:v>21.0487159297396</c:v>
                </c:pt>
                <c:pt idx="15310">
                  <c:v>21.0500908540279</c:v>
                </c:pt>
                <c:pt idx="15311">
                  <c:v>21.051465778316199</c:v>
                </c:pt>
                <c:pt idx="15312">
                  <c:v>21.052840702604499</c:v>
                </c:pt>
                <c:pt idx="15313">
                  <c:v>21.054215626892798</c:v>
                </c:pt>
                <c:pt idx="15314">
                  <c:v>21.055590551181101</c:v>
                </c:pt>
                <c:pt idx="15315">
                  <c:v>21.056965475469401</c:v>
                </c:pt>
                <c:pt idx="15316">
                  <c:v>21.0583403997577</c:v>
                </c:pt>
                <c:pt idx="15317">
                  <c:v>21.059715324046</c:v>
                </c:pt>
                <c:pt idx="15318">
                  <c:v>21.061090248334398</c:v>
                </c:pt>
                <c:pt idx="15319">
                  <c:v>21.062465172622701</c:v>
                </c:pt>
                <c:pt idx="15320">
                  <c:v>21.063840096911001</c:v>
                </c:pt>
                <c:pt idx="15321">
                  <c:v>21.0652150211993</c:v>
                </c:pt>
                <c:pt idx="15322">
                  <c:v>21.0665899454876</c:v>
                </c:pt>
                <c:pt idx="15323">
                  <c:v>21.067964869775899</c:v>
                </c:pt>
                <c:pt idx="15324">
                  <c:v>21.069339794064199</c:v>
                </c:pt>
                <c:pt idx="15325">
                  <c:v>21.070714718352502</c:v>
                </c:pt>
                <c:pt idx="15326">
                  <c:v>21.072089642640801</c:v>
                </c:pt>
                <c:pt idx="15327">
                  <c:v>21.073464566929101</c:v>
                </c:pt>
                <c:pt idx="15328">
                  <c:v>21.0748394912174</c:v>
                </c:pt>
                <c:pt idx="15329">
                  <c:v>21.076214415505799</c:v>
                </c:pt>
                <c:pt idx="15330">
                  <c:v>21.077589339794098</c:v>
                </c:pt>
                <c:pt idx="15331">
                  <c:v>21.078964264082401</c:v>
                </c:pt>
                <c:pt idx="15332">
                  <c:v>21.080339188370701</c:v>
                </c:pt>
                <c:pt idx="15333">
                  <c:v>21.081714112659</c:v>
                </c:pt>
                <c:pt idx="15334">
                  <c:v>21.0830890369473</c:v>
                </c:pt>
                <c:pt idx="15335">
                  <c:v>21.084463961235599</c:v>
                </c:pt>
                <c:pt idx="15336">
                  <c:v>21.085838885523899</c:v>
                </c:pt>
                <c:pt idx="15337">
                  <c:v>21.087213809812202</c:v>
                </c:pt>
                <c:pt idx="15338">
                  <c:v>21.088588734100501</c:v>
                </c:pt>
                <c:pt idx="15339">
                  <c:v>21.0899636583889</c:v>
                </c:pt>
                <c:pt idx="15340">
                  <c:v>21.091338582677199</c:v>
                </c:pt>
                <c:pt idx="15341">
                  <c:v>21.092713506965499</c:v>
                </c:pt>
                <c:pt idx="15342">
                  <c:v>21.094088431253802</c:v>
                </c:pt>
                <c:pt idx="15343">
                  <c:v>21.095463355542101</c:v>
                </c:pt>
                <c:pt idx="15344">
                  <c:v>21.096838279830401</c:v>
                </c:pt>
                <c:pt idx="15345">
                  <c:v>21.0982132041187</c:v>
                </c:pt>
                <c:pt idx="15346">
                  <c:v>21.099588128406999</c:v>
                </c:pt>
                <c:pt idx="15347">
                  <c:v>21.100963052695299</c:v>
                </c:pt>
                <c:pt idx="15348">
                  <c:v>21.102337976983701</c:v>
                </c:pt>
                <c:pt idx="15349">
                  <c:v>21.103712901272001</c:v>
                </c:pt>
                <c:pt idx="15350">
                  <c:v>21.1050878255603</c:v>
                </c:pt>
                <c:pt idx="15351">
                  <c:v>21.1064627498486</c:v>
                </c:pt>
                <c:pt idx="15352">
                  <c:v>21.107837674136899</c:v>
                </c:pt>
                <c:pt idx="15353">
                  <c:v>21.109212598425199</c:v>
                </c:pt>
                <c:pt idx="15354">
                  <c:v>21.110587522713502</c:v>
                </c:pt>
                <c:pt idx="15355">
                  <c:v>21.111962447001801</c:v>
                </c:pt>
                <c:pt idx="15356">
                  <c:v>21.1133373712901</c:v>
                </c:pt>
                <c:pt idx="15357">
                  <c:v>21.1147122955784</c:v>
                </c:pt>
                <c:pt idx="15358">
                  <c:v>21.116087219866799</c:v>
                </c:pt>
                <c:pt idx="15359">
                  <c:v>21.117462144155098</c:v>
                </c:pt>
                <c:pt idx="15360">
                  <c:v>21.118837068443401</c:v>
                </c:pt>
                <c:pt idx="15361">
                  <c:v>21.120211992731701</c:v>
                </c:pt>
                <c:pt idx="15362">
                  <c:v>21.12158691702</c:v>
                </c:pt>
                <c:pt idx="15363">
                  <c:v>21.1229618413083</c:v>
                </c:pt>
                <c:pt idx="15364">
                  <c:v>21.124336765596599</c:v>
                </c:pt>
                <c:pt idx="15365">
                  <c:v>21.125711689884898</c:v>
                </c:pt>
                <c:pt idx="15366">
                  <c:v>21.127086614173201</c:v>
                </c:pt>
                <c:pt idx="15367">
                  <c:v>21.128461538461501</c:v>
                </c:pt>
                <c:pt idx="15368">
                  <c:v>21.1298364627499</c:v>
                </c:pt>
                <c:pt idx="15369">
                  <c:v>21.131211387038199</c:v>
                </c:pt>
                <c:pt idx="15370">
                  <c:v>21.132586311326499</c:v>
                </c:pt>
                <c:pt idx="15371">
                  <c:v>21.133961235614802</c:v>
                </c:pt>
                <c:pt idx="15372">
                  <c:v>21.135336159903101</c:v>
                </c:pt>
                <c:pt idx="15373">
                  <c:v>21.136711084191401</c:v>
                </c:pt>
                <c:pt idx="15374">
                  <c:v>21.1380860084797</c:v>
                </c:pt>
                <c:pt idx="15375">
                  <c:v>21.139460932767999</c:v>
                </c:pt>
                <c:pt idx="15376">
                  <c:v>21.140835857056299</c:v>
                </c:pt>
                <c:pt idx="15377">
                  <c:v>21.142210781344598</c:v>
                </c:pt>
                <c:pt idx="15378">
                  <c:v>21.143585705633001</c:v>
                </c:pt>
                <c:pt idx="15379">
                  <c:v>21.1449606299213</c:v>
                </c:pt>
                <c:pt idx="15380">
                  <c:v>21.1463355542096</c:v>
                </c:pt>
                <c:pt idx="15381">
                  <c:v>21.147710478497899</c:v>
                </c:pt>
                <c:pt idx="15382">
                  <c:v>21.149085402786199</c:v>
                </c:pt>
                <c:pt idx="15383">
                  <c:v>21.150460327074502</c:v>
                </c:pt>
                <c:pt idx="15384">
                  <c:v>21.151835251362801</c:v>
                </c:pt>
                <c:pt idx="15385">
                  <c:v>21.1532101756511</c:v>
                </c:pt>
                <c:pt idx="15386">
                  <c:v>21.1545850999394</c:v>
                </c:pt>
                <c:pt idx="15387">
                  <c:v>21.155960024227699</c:v>
                </c:pt>
                <c:pt idx="15388">
                  <c:v>21.157334948516102</c:v>
                </c:pt>
                <c:pt idx="15389">
                  <c:v>21.158709872804401</c:v>
                </c:pt>
                <c:pt idx="15390">
                  <c:v>21.160084797092701</c:v>
                </c:pt>
                <c:pt idx="15391">
                  <c:v>21.161459721381</c:v>
                </c:pt>
                <c:pt idx="15392">
                  <c:v>21.1628346456693</c:v>
                </c:pt>
                <c:pt idx="15393">
                  <c:v>21.164209569957599</c:v>
                </c:pt>
                <c:pt idx="15394">
                  <c:v>21.165584494245898</c:v>
                </c:pt>
                <c:pt idx="15395">
                  <c:v>21.166959418534201</c:v>
                </c:pt>
                <c:pt idx="15396">
                  <c:v>21.168334342822501</c:v>
                </c:pt>
                <c:pt idx="15397">
                  <c:v>21.1697092671108</c:v>
                </c:pt>
                <c:pt idx="15398">
                  <c:v>21.171084191399199</c:v>
                </c:pt>
                <c:pt idx="15399">
                  <c:v>21.172459115687499</c:v>
                </c:pt>
                <c:pt idx="15400">
                  <c:v>21.173834039975802</c:v>
                </c:pt>
                <c:pt idx="15401">
                  <c:v>21.175208964264101</c:v>
                </c:pt>
                <c:pt idx="15402">
                  <c:v>21.1765838885524</c:v>
                </c:pt>
                <c:pt idx="15403">
                  <c:v>21.1779588128407</c:v>
                </c:pt>
                <c:pt idx="15404">
                  <c:v>21.179333737128999</c:v>
                </c:pt>
                <c:pt idx="15405">
                  <c:v>21.180708661417299</c:v>
                </c:pt>
                <c:pt idx="15406">
                  <c:v>21.182083585705598</c:v>
                </c:pt>
                <c:pt idx="15407">
                  <c:v>21.183458509993901</c:v>
                </c:pt>
                <c:pt idx="15408">
                  <c:v>21.1848334342823</c:v>
                </c:pt>
                <c:pt idx="15409">
                  <c:v>21.1862083585706</c:v>
                </c:pt>
                <c:pt idx="15410">
                  <c:v>21.187583282858899</c:v>
                </c:pt>
                <c:pt idx="15411">
                  <c:v>21.188958207147198</c:v>
                </c:pt>
                <c:pt idx="15412">
                  <c:v>21.190333131435501</c:v>
                </c:pt>
                <c:pt idx="15413">
                  <c:v>21.191708055723801</c:v>
                </c:pt>
                <c:pt idx="15414">
                  <c:v>21.1930829800121</c:v>
                </c:pt>
                <c:pt idx="15415">
                  <c:v>21.1944579043004</c:v>
                </c:pt>
                <c:pt idx="15416">
                  <c:v>21.195832828588699</c:v>
                </c:pt>
                <c:pt idx="15417">
                  <c:v>21.197207752877102</c:v>
                </c:pt>
                <c:pt idx="15418">
                  <c:v>21.198582677165401</c:v>
                </c:pt>
                <c:pt idx="15419">
                  <c:v>21.199957601453701</c:v>
                </c:pt>
                <c:pt idx="15420">
                  <c:v>21.201332525742</c:v>
                </c:pt>
                <c:pt idx="15421">
                  <c:v>21.202707450030299</c:v>
                </c:pt>
                <c:pt idx="15422">
                  <c:v>21.204082374318599</c:v>
                </c:pt>
                <c:pt idx="15423">
                  <c:v>21.205457298606898</c:v>
                </c:pt>
                <c:pt idx="15424">
                  <c:v>21.206832222895201</c:v>
                </c:pt>
                <c:pt idx="15425">
                  <c:v>21.208207147183501</c:v>
                </c:pt>
                <c:pt idx="15426">
                  <c:v>21.2095820714718</c:v>
                </c:pt>
                <c:pt idx="15427">
                  <c:v>21.210956995760199</c:v>
                </c:pt>
                <c:pt idx="15428">
                  <c:v>21.212331920048499</c:v>
                </c:pt>
                <c:pt idx="15429">
                  <c:v>21.213706844336802</c:v>
                </c:pt>
                <c:pt idx="15430">
                  <c:v>21.215081768625101</c:v>
                </c:pt>
                <c:pt idx="15431">
                  <c:v>21.2164566929134</c:v>
                </c:pt>
                <c:pt idx="15432">
                  <c:v>21.2178316172017</c:v>
                </c:pt>
                <c:pt idx="15433">
                  <c:v>21.219206541489999</c:v>
                </c:pt>
                <c:pt idx="15434">
                  <c:v>21.220581465778299</c:v>
                </c:pt>
                <c:pt idx="15435">
                  <c:v>21.221956390066602</c:v>
                </c:pt>
                <c:pt idx="15436">
                  <c:v>21.223331314354901</c:v>
                </c:pt>
                <c:pt idx="15437">
                  <c:v>21.2247062386433</c:v>
                </c:pt>
                <c:pt idx="15438">
                  <c:v>21.2260811629316</c:v>
                </c:pt>
                <c:pt idx="15439">
                  <c:v>21.227456087219899</c:v>
                </c:pt>
                <c:pt idx="15440">
                  <c:v>21.228831011508198</c:v>
                </c:pt>
                <c:pt idx="15441">
                  <c:v>21.230205935796501</c:v>
                </c:pt>
                <c:pt idx="15442">
                  <c:v>21.231580860084801</c:v>
                </c:pt>
                <c:pt idx="15443">
                  <c:v>21.2329557843731</c:v>
                </c:pt>
                <c:pt idx="15444">
                  <c:v>21.2343307086614</c:v>
                </c:pt>
                <c:pt idx="15445">
                  <c:v>21.235705632949699</c:v>
                </c:pt>
                <c:pt idx="15446">
                  <c:v>21.237080557237999</c:v>
                </c:pt>
                <c:pt idx="15447">
                  <c:v>21.238455481526401</c:v>
                </c:pt>
                <c:pt idx="15448">
                  <c:v>21.2398304058147</c:v>
                </c:pt>
                <c:pt idx="15449">
                  <c:v>21.241205330103</c:v>
                </c:pt>
                <c:pt idx="15450">
                  <c:v>21.242580254391299</c:v>
                </c:pt>
                <c:pt idx="15451">
                  <c:v>21.243955178679599</c:v>
                </c:pt>
                <c:pt idx="15452">
                  <c:v>21.245330102967898</c:v>
                </c:pt>
                <c:pt idx="15453">
                  <c:v>21.246705027256201</c:v>
                </c:pt>
                <c:pt idx="15454">
                  <c:v>21.248079951544501</c:v>
                </c:pt>
                <c:pt idx="15455">
                  <c:v>21.2494548758328</c:v>
                </c:pt>
                <c:pt idx="15456">
                  <c:v>21.2508298001211</c:v>
                </c:pt>
                <c:pt idx="15457">
                  <c:v>21.252204724409498</c:v>
                </c:pt>
                <c:pt idx="15458">
                  <c:v>21.253579648697801</c:v>
                </c:pt>
                <c:pt idx="15459">
                  <c:v>21.254954572986101</c:v>
                </c:pt>
                <c:pt idx="15460">
                  <c:v>21.2563294972744</c:v>
                </c:pt>
                <c:pt idx="15461">
                  <c:v>21.2577044215627</c:v>
                </c:pt>
                <c:pt idx="15462">
                  <c:v>21.259079345850999</c:v>
                </c:pt>
                <c:pt idx="15463">
                  <c:v>21.260454270139299</c:v>
                </c:pt>
                <c:pt idx="15464">
                  <c:v>21.261829194427602</c:v>
                </c:pt>
                <c:pt idx="15465">
                  <c:v>21.263204118715901</c:v>
                </c:pt>
                <c:pt idx="15466">
                  <c:v>21.264579043004201</c:v>
                </c:pt>
                <c:pt idx="15467">
                  <c:v>21.265953967292599</c:v>
                </c:pt>
                <c:pt idx="15468">
                  <c:v>21.267328891580899</c:v>
                </c:pt>
                <c:pt idx="15469">
                  <c:v>21.268703815869198</c:v>
                </c:pt>
                <c:pt idx="15470">
                  <c:v>21.270078740157501</c:v>
                </c:pt>
                <c:pt idx="15471">
                  <c:v>21.271453664445801</c:v>
                </c:pt>
                <c:pt idx="15472">
                  <c:v>21.2728285887341</c:v>
                </c:pt>
                <c:pt idx="15473">
                  <c:v>21.2742035130224</c:v>
                </c:pt>
                <c:pt idx="15474">
                  <c:v>21.275578437310699</c:v>
                </c:pt>
                <c:pt idx="15475">
                  <c:v>21.276953361598999</c:v>
                </c:pt>
                <c:pt idx="15476">
                  <c:v>21.278328285887302</c:v>
                </c:pt>
                <c:pt idx="15477">
                  <c:v>21.2797032101757</c:v>
                </c:pt>
                <c:pt idx="15478">
                  <c:v>21.281078134464</c:v>
                </c:pt>
                <c:pt idx="15479">
                  <c:v>21.282453058752299</c:v>
                </c:pt>
                <c:pt idx="15480">
                  <c:v>21.283827983040599</c:v>
                </c:pt>
                <c:pt idx="15481">
                  <c:v>21.285202907328902</c:v>
                </c:pt>
                <c:pt idx="15482">
                  <c:v>21.286577831617201</c:v>
                </c:pt>
                <c:pt idx="15483">
                  <c:v>21.287952755905501</c:v>
                </c:pt>
                <c:pt idx="15484">
                  <c:v>21.2893276801938</c:v>
                </c:pt>
                <c:pt idx="15485">
                  <c:v>21.2907026044821</c:v>
                </c:pt>
                <c:pt idx="15486">
                  <c:v>21.292077528770399</c:v>
                </c:pt>
                <c:pt idx="15487">
                  <c:v>21.293452453058801</c:v>
                </c:pt>
                <c:pt idx="15488">
                  <c:v>21.294827377347101</c:v>
                </c:pt>
                <c:pt idx="15489">
                  <c:v>21.2962023016354</c:v>
                </c:pt>
                <c:pt idx="15490">
                  <c:v>21.2975772259237</c:v>
                </c:pt>
                <c:pt idx="15491">
                  <c:v>21.298952150211999</c:v>
                </c:pt>
                <c:pt idx="15492">
                  <c:v>21.300327074500299</c:v>
                </c:pt>
                <c:pt idx="15493">
                  <c:v>21.301701998788602</c:v>
                </c:pt>
                <c:pt idx="15494">
                  <c:v>21.303076923076901</c:v>
                </c:pt>
                <c:pt idx="15495">
                  <c:v>21.3044518473652</c:v>
                </c:pt>
                <c:pt idx="15496">
                  <c:v>21.305826771653599</c:v>
                </c:pt>
                <c:pt idx="15497">
                  <c:v>21.307201695941899</c:v>
                </c:pt>
                <c:pt idx="15498">
                  <c:v>21.308576620230198</c:v>
                </c:pt>
                <c:pt idx="15499">
                  <c:v>21.309951544518501</c:v>
                </c:pt>
                <c:pt idx="15500">
                  <c:v>21.311326468806801</c:v>
                </c:pt>
                <c:pt idx="15501">
                  <c:v>21.3127013930951</c:v>
                </c:pt>
                <c:pt idx="15502">
                  <c:v>21.3140763173834</c:v>
                </c:pt>
                <c:pt idx="15503">
                  <c:v>21.315451241671699</c:v>
                </c:pt>
                <c:pt idx="15504">
                  <c:v>21.316826165959998</c:v>
                </c:pt>
                <c:pt idx="15505">
                  <c:v>21.318201090248301</c:v>
                </c:pt>
                <c:pt idx="15506">
                  <c:v>21.3195760145367</c:v>
                </c:pt>
                <c:pt idx="15507">
                  <c:v>21.320950938825</c:v>
                </c:pt>
                <c:pt idx="15508">
                  <c:v>21.322325863113299</c:v>
                </c:pt>
                <c:pt idx="15509">
                  <c:v>21.323700787401599</c:v>
                </c:pt>
                <c:pt idx="15510">
                  <c:v>21.325075711689902</c:v>
                </c:pt>
                <c:pt idx="15511">
                  <c:v>21.326450635978201</c:v>
                </c:pt>
                <c:pt idx="15512">
                  <c:v>21.327825560266501</c:v>
                </c:pt>
                <c:pt idx="15513">
                  <c:v>21.3292004845548</c:v>
                </c:pt>
                <c:pt idx="15514">
                  <c:v>21.330575408843099</c:v>
                </c:pt>
                <c:pt idx="15515">
                  <c:v>21.331950333131399</c:v>
                </c:pt>
                <c:pt idx="15516">
                  <c:v>21.333325257419698</c:v>
                </c:pt>
                <c:pt idx="15517">
                  <c:v>21.334700181708101</c:v>
                </c:pt>
                <c:pt idx="15518">
                  <c:v>21.3360751059964</c:v>
                </c:pt>
                <c:pt idx="15519">
                  <c:v>21.3374500302847</c:v>
                </c:pt>
                <c:pt idx="15520">
                  <c:v>21.338824954572999</c:v>
                </c:pt>
                <c:pt idx="15521">
                  <c:v>21.340199878861299</c:v>
                </c:pt>
                <c:pt idx="15522">
                  <c:v>21.341574803149602</c:v>
                </c:pt>
                <c:pt idx="15523">
                  <c:v>21.342949727437901</c:v>
                </c:pt>
                <c:pt idx="15524">
                  <c:v>21.3443246517262</c:v>
                </c:pt>
                <c:pt idx="15525">
                  <c:v>21.3456995760145</c:v>
                </c:pt>
                <c:pt idx="15526">
                  <c:v>21.347074500302899</c:v>
                </c:pt>
                <c:pt idx="15527">
                  <c:v>21.348449424591202</c:v>
                </c:pt>
                <c:pt idx="15528">
                  <c:v>21.349824348879501</c:v>
                </c:pt>
                <c:pt idx="15529">
                  <c:v>21.351199273167801</c:v>
                </c:pt>
                <c:pt idx="15530">
                  <c:v>21.3525741974561</c:v>
                </c:pt>
                <c:pt idx="15531">
                  <c:v>21.3539491217444</c:v>
                </c:pt>
                <c:pt idx="15532">
                  <c:v>21.355324046032699</c:v>
                </c:pt>
                <c:pt idx="15533">
                  <c:v>21.356698970320998</c:v>
                </c:pt>
                <c:pt idx="15534">
                  <c:v>21.358073894609301</c:v>
                </c:pt>
                <c:pt idx="15535">
                  <c:v>21.359448818897601</c:v>
                </c:pt>
                <c:pt idx="15536">
                  <c:v>21.360823743186</c:v>
                </c:pt>
                <c:pt idx="15537">
                  <c:v>21.362198667474299</c:v>
                </c:pt>
                <c:pt idx="15538">
                  <c:v>21.363573591762599</c:v>
                </c:pt>
                <c:pt idx="15539">
                  <c:v>21.364948516050902</c:v>
                </c:pt>
                <c:pt idx="15540">
                  <c:v>21.366323440339201</c:v>
                </c:pt>
                <c:pt idx="15541">
                  <c:v>21.3676983646275</c:v>
                </c:pt>
                <c:pt idx="15542">
                  <c:v>21.3690732889158</c:v>
                </c:pt>
                <c:pt idx="15543">
                  <c:v>21.370448213204099</c:v>
                </c:pt>
                <c:pt idx="15544">
                  <c:v>21.371823137492399</c:v>
                </c:pt>
                <c:pt idx="15545">
                  <c:v>21.373198061780698</c:v>
                </c:pt>
                <c:pt idx="15546">
                  <c:v>21.374572986069101</c:v>
                </c:pt>
                <c:pt idx="15547">
                  <c:v>21.3759479103574</c:v>
                </c:pt>
                <c:pt idx="15548">
                  <c:v>21.3773228346457</c:v>
                </c:pt>
                <c:pt idx="15549">
                  <c:v>21.378697758933999</c:v>
                </c:pt>
                <c:pt idx="15550">
                  <c:v>21.380072683222298</c:v>
                </c:pt>
                <c:pt idx="15551">
                  <c:v>21.381447607510601</c:v>
                </c:pt>
                <c:pt idx="15552">
                  <c:v>21.382822531798901</c:v>
                </c:pt>
                <c:pt idx="15553">
                  <c:v>21.3841974560872</c:v>
                </c:pt>
                <c:pt idx="15554">
                  <c:v>21.3855723803755</c:v>
                </c:pt>
                <c:pt idx="15555">
                  <c:v>21.386947304663799</c:v>
                </c:pt>
                <c:pt idx="15556">
                  <c:v>21.388322228952202</c:v>
                </c:pt>
                <c:pt idx="15557">
                  <c:v>21.389697153240501</c:v>
                </c:pt>
                <c:pt idx="15558">
                  <c:v>21.391072077528801</c:v>
                </c:pt>
                <c:pt idx="15559">
                  <c:v>21.3924470018171</c:v>
                </c:pt>
                <c:pt idx="15560">
                  <c:v>21.393821926105399</c:v>
                </c:pt>
                <c:pt idx="15561">
                  <c:v>21.395196850393699</c:v>
                </c:pt>
                <c:pt idx="15562">
                  <c:v>21.396571774681998</c:v>
                </c:pt>
                <c:pt idx="15563">
                  <c:v>21.397946698970301</c:v>
                </c:pt>
                <c:pt idx="15564">
                  <c:v>21.399321623258601</c:v>
                </c:pt>
                <c:pt idx="15565">
                  <c:v>21.4006965475469</c:v>
                </c:pt>
                <c:pt idx="15566">
                  <c:v>21.402071471835299</c:v>
                </c:pt>
                <c:pt idx="15567">
                  <c:v>21.403446396123599</c:v>
                </c:pt>
                <c:pt idx="15568">
                  <c:v>21.404821320411902</c:v>
                </c:pt>
                <c:pt idx="15569">
                  <c:v>21.406196244700201</c:v>
                </c:pt>
                <c:pt idx="15570">
                  <c:v>21.4075711689885</c:v>
                </c:pt>
                <c:pt idx="15571">
                  <c:v>21.4089460932768</c:v>
                </c:pt>
                <c:pt idx="15572">
                  <c:v>21.410321017565099</c:v>
                </c:pt>
                <c:pt idx="15573">
                  <c:v>21.411695941853399</c:v>
                </c:pt>
                <c:pt idx="15574">
                  <c:v>21.413070866141702</c:v>
                </c:pt>
                <c:pt idx="15575">
                  <c:v>21.414445790430001</c:v>
                </c:pt>
                <c:pt idx="15576">
                  <c:v>21.4158207147184</c:v>
                </c:pt>
                <c:pt idx="15577">
                  <c:v>21.4171956390067</c:v>
                </c:pt>
                <c:pt idx="15578">
                  <c:v>21.418570563294999</c:v>
                </c:pt>
                <c:pt idx="15579">
                  <c:v>21.419945487583298</c:v>
                </c:pt>
                <c:pt idx="15580">
                  <c:v>21.421320411871601</c:v>
                </c:pt>
                <c:pt idx="15581">
                  <c:v>21.422695336159901</c:v>
                </c:pt>
                <c:pt idx="15582">
                  <c:v>21.4240702604482</c:v>
                </c:pt>
                <c:pt idx="15583">
                  <c:v>21.4254451847365</c:v>
                </c:pt>
                <c:pt idx="15584">
                  <c:v>21.426820109024799</c:v>
                </c:pt>
                <c:pt idx="15585">
                  <c:v>21.428195033313202</c:v>
                </c:pt>
                <c:pt idx="15586">
                  <c:v>21.429569957601501</c:v>
                </c:pt>
                <c:pt idx="15587">
                  <c:v>21.430944881889801</c:v>
                </c:pt>
                <c:pt idx="15588">
                  <c:v>21.4323198061781</c:v>
                </c:pt>
                <c:pt idx="15589">
                  <c:v>21.433694730466399</c:v>
                </c:pt>
                <c:pt idx="15590">
                  <c:v>21.435069654754699</c:v>
                </c:pt>
                <c:pt idx="15591">
                  <c:v>21.436444579042998</c:v>
                </c:pt>
                <c:pt idx="15592">
                  <c:v>21.437819503331301</c:v>
                </c:pt>
                <c:pt idx="15593">
                  <c:v>21.439194427619601</c:v>
                </c:pt>
                <c:pt idx="15594">
                  <c:v>21.4405693519079</c:v>
                </c:pt>
                <c:pt idx="15595">
                  <c:v>21.441944276196299</c:v>
                </c:pt>
                <c:pt idx="15596">
                  <c:v>21.443319200484598</c:v>
                </c:pt>
                <c:pt idx="15597">
                  <c:v>21.444694124772901</c:v>
                </c:pt>
                <c:pt idx="15598">
                  <c:v>21.446069049061201</c:v>
                </c:pt>
                <c:pt idx="15599">
                  <c:v>21.4474439733495</c:v>
                </c:pt>
                <c:pt idx="15600">
                  <c:v>21.4488188976378</c:v>
                </c:pt>
                <c:pt idx="15601">
                  <c:v>21.450193821926099</c:v>
                </c:pt>
                <c:pt idx="15602">
                  <c:v>21.451568746214399</c:v>
                </c:pt>
                <c:pt idx="15603">
                  <c:v>21.452943670502702</c:v>
                </c:pt>
                <c:pt idx="15604">
                  <c:v>21.454318594791001</c:v>
                </c:pt>
                <c:pt idx="15605">
                  <c:v>21.4556935190794</c:v>
                </c:pt>
                <c:pt idx="15606">
                  <c:v>21.457068443367699</c:v>
                </c:pt>
                <c:pt idx="15607">
                  <c:v>21.458443367655999</c:v>
                </c:pt>
                <c:pt idx="15608">
                  <c:v>21.459818291944298</c:v>
                </c:pt>
                <c:pt idx="15609">
                  <c:v>21.461193216232601</c:v>
                </c:pt>
                <c:pt idx="15610">
                  <c:v>21.462568140520901</c:v>
                </c:pt>
                <c:pt idx="15611">
                  <c:v>21.4639430648092</c:v>
                </c:pt>
                <c:pt idx="15612">
                  <c:v>21.4653179890975</c:v>
                </c:pt>
                <c:pt idx="15613">
                  <c:v>21.466692913385799</c:v>
                </c:pt>
                <c:pt idx="15614">
                  <c:v>21.468067837674099</c:v>
                </c:pt>
                <c:pt idx="15615">
                  <c:v>21.469442761962501</c:v>
                </c:pt>
                <c:pt idx="15616">
                  <c:v>21.4708176862508</c:v>
                </c:pt>
                <c:pt idx="15617">
                  <c:v>21.4721926105391</c:v>
                </c:pt>
                <c:pt idx="15618">
                  <c:v>21.473567534827399</c:v>
                </c:pt>
                <c:pt idx="15619">
                  <c:v>21.474942459115699</c:v>
                </c:pt>
                <c:pt idx="15620">
                  <c:v>21.476317383404002</c:v>
                </c:pt>
                <c:pt idx="15621">
                  <c:v>21.477692307692301</c:v>
                </c:pt>
                <c:pt idx="15622">
                  <c:v>21.479067231980601</c:v>
                </c:pt>
                <c:pt idx="15623">
                  <c:v>21.4804421562689</c:v>
                </c:pt>
                <c:pt idx="15624">
                  <c:v>21.4818170805572</c:v>
                </c:pt>
                <c:pt idx="15625">
                  <c:v>21.483192004845598</c:v>
                </c:pt>
                <c:pt idx="15626">
                  <c:v>21.484566929133901</c:v>
                </c:pt>
                <c:pt idx="15627">
                  <c:v>21.485941853422201</c:v>
                </c:pt>
                <c:pt idx="15628">
                  <c:v>21.4873167777105</c:v>
                </c:pt>
                <c:pt idx="15629">
                  <c:v>21.4886917019988</c:v>
                </c:pt>
                <c:pt idx="15630">
                  <c:v>21.490066626287099</c:v>
                </c:pt>
                <c:pt idx="15631">
                  <c:v>21.491441550575399</c:v>
                </c:pt>
                <c:pt idx="15632">
                  <c:v>21.492816474863702</c:v>
                </c:pt>
                <c:pt idx="15633">
                  <c:v>21.494191399152001</c:v>
                </c:pt>
                <c:pt idx="15634">
                  <c:v>21.4955663234403</c:v>
                </c:pt>
                <c:pt idx="15635">
                  <c:v>21.496941247728699</c:v>
                </c:pt>
                <c:pt idx="15636">
                  <c:v>21.498316172016999</c:v>
                </c:pt>
                <c:pt idx="15637">
                  <c:v>21.499691096305298</c:v>
                </c:pt>
                <c:pt idx="15638">
                  <c:v>21.501066020593601</c:v>
                </c:pt>
                <c:pt idx="15639">
                  <c:v>21.502440944881901</c:v>
                </c:pt>
                <c:pt idx="15640">
                  <c:v>21.5038158691702</c:v>
                </c:pt>
                <c:pt idx="15641">
                  <c:v>21.5051907934585</c:v>
                </c:pt>
                <c:pt idx="15642">
                  <c:v>21.506565717746799</c:v>
                </c:pt>
                <c:pt idx="15643">
                  <c:v>21.507940642035098</c:v>
                </c:pt>
                <c:pt idx="15644">
                  <c:v>21.509315566323401</c:v>
                </c:pt>
                <c:pt idx="15645">
                  <c:v>21.5106904906118</c:v>
                </c:pt>
                <c:pt idx="15646">
                  <c:v>21.5120654149001</c:v>
                </c:pt>
                <c:pt idx="15647">
                  <c:v>21.513440339188399</c:v>
                </c:pt>
                <c:pt idx="15648">
                  <c:v>21.514815263476699</c:v>
                </c:pt>
                <c:pt idx="15649">
                  <c:v>21.516190187765002</c:v>
                </c:pt>
                <c:pt idx="15650">
                  <c:v>21.517565112053301</c:v>
                </c:pt>
                <c:pt idx="15651">
                  <c:v>21.518940036341601</c:v>
                </c:pt>
                <c:pt idx="15652">
                  <c:v>21.5203149606299</c:v>
                </c:pt>
                <c:pt idx="15653">
                  <c:v>21.521689884918199</c:v>
                </c:pt>
                <c:pt idx="15654">
                  <c:v>21.523064809206499</c:v>
                </c:pt>
                <c:pt idx="15655">
                  <c:v>21.524439733494901</c:v>
                </c:pt>
                <c:pt idx="15656">
                  <c:v>21.525814657783201</c:v>
                </c:pt>
                <c:pt idx="15657">
                  <c:v>21.5271895820715</c:v>
                </c:pt>
                <c:pt idx="15658">
                  <c:v>21.5285645063598</c:v>
                </c:pt>
                <c:pt idx="15659">
                  <c:v>21.529939430648099</c:v>
                </c:pt>
                <c:pt idx="15660">
                  <c:v>21.531314354936399</c:v>
                </c:pt>
                <c:pt idx="15661">
                  <c:v>21.532689279224702</c:v>
                </c:pt>
                <c:pt idx="15662">
                  <c:v>21.534064203513001</c:v>
                </c:pt>
                <c:pt idx="15663">
                  <c:v>21.5354391278013</c:v>
                </c:pt>
                <c:pt idx="15664">
                  <c:v>21.5368140520896</c:v>
                </c:pt>
                <c:pt idx="15665">
                  <c:v>21.538188976377999</c:v>
                </c:pt>
                <c:pt idx="15666">
                  <c:v>21.539563900666302</c:v>
                </c:pt>
                <c:pt idx="15667">
                  <c:v>21.540938824954601</c:v>
                </c:pt>
                <c:pt idx="15668">
                  <c:v>21.542313749242901</c:v>
                </c:pt>
                <c:pt idx="15669">
                  <c:v>21.5436886735312</c:v>
                </c:pt>
                <c:pt idx="15670">
                  <c:v>21.5450635978195</c:v>
                </c:pt>
                <c:pt idx="15671">
                  <c:v>21.546438522107799</c:v>
                </c:pt>
                <c:pt idx="15672">
                  <c:v>21.547813446396098</c:v>
                </c:pt>
                <c:pt idx="15673">
                  <c:v>21.549188370684401</c:v>
                </c:pt>
                <c:pt idx="15674">
                  <c:v>21.550563294972701</c:v>
                </c:pt>
                <c:pt idx="15675">
                  <c:v>21.5519382192611</c:v>
                </c:pt>
                <c:pt idx="15676">
                  <c:v>21.553313143549399</c:v>
                </c:pt>
                <c:pt idx="15677">
                  <c:v>21.554688067837699</c:v>
                </c:pt>
                <c:pt idx="15678">
                  <c:v>21.556062992126002</c:v>
                </c:pt>
                <c:pt idx="15679">
                  <c:v>21.557437916414301</c:v>
                </c:pt>
                <c:pt idx="15680">
                  <c:v>21.558812840702601</c:v>
                </c:pt>
                <c:pt idx="15681">
                  <c:v>21.5601877649909</c:v>
                </c:pt>
                <c:pt idx="15682">
                  <c:v>21.561562689279199</c:v>
                </c:pt>
                <c:pt idx="15683">
                  <c:v>21.562937613567499</c:v>
                </c:pt>
                <c:pt idx="15684">
                  <c:v>21.564312537855901</c:v>
                </c:pt>
                <c:pt idx="15685">
                  <c:v>21.565687462144201</c:v>
                </c:pt>
                <c:pt idx="15686">
                  <c:v>21.5670623864325</c:v>
                </c:pt>
                <c:pt idx="15687">
                  <c:v>21.5684373107208</c:v>
                </c:pt>
                <c:pt idx="15688">
                  <c:v>21.569812235009099</c:v>
                </c:pt>
                <c:pt idx="15689">
                  <c:v>21.571187159297398</c:v>
                </c:pt>
                <c:pt idx="15690">
                  <c:v>21.572562083585701</c:v>
                </c:pt>
                <c:pt idx="15691">
                  <c:v>21.573937007874001</c:v>
                </c:pt>
                <c:pt idx="15692">
                  <c:v>21.5753119321623</c:v>
                </c:pt>
                <c:pt idx="15693">
                  <c:v>21.5766868564506</c:v>
                </c:pt>
                <c:pt idx="15694">
                  <c:v>21.578061780738999</c:v>
                </c:pt>
                <c:pt idx="15695">
                  <c:v>21.579436705027302</c:v>
                </c:pt>
                <c:pt idx="15696">
                  <c:v>21.580811629315601</c:v>
                </c:pt>
                <c:pt idx="15697">
                  <c:v>21.582186553603901</c:v>
                </c:pt>
                <c:pt idx="15698">
                  <c:v>21.5835614778922</c:v>
                </c:pt>
                <c:pt idx="15699">
                  <c:v>21.584936402180499</c:v>
                </c:pt>
                <c:pt idx="15700">
                  <c:v>21.586311326468799</c:v>
                </c:pt>
                <c:pt idx="15701">
                  <c:v>21.587686250757098</c:v>
                </c:pt>
                <c:pt idx="15702">
                  <c:v>21.589061175045401</c:v>
                </c:pt>
                <c:pt idx="15703">
                  <c:v>21.590436099333701</c:v>
                </c:pt>
                <c:pt idx="15704">
                  <c:v>21.5918110236221</c:v>
                </c:pt>
                <c:pt idx="15705">
                  <c:v>21.593185947910399</c:v>
                </c:pt>
                <c:pt idx="15706">
                  <c:v>21.594560872198699</c:v>
                </c:pt>
                <c:pt idx="15707">
                  <c:v>21.595935796487002</c:v>
                </c:pt>
                <c:pt idx="15708">
                  <c:v>21.597310720775301</c:v>
                </c:pt>
                <c:pt idx="15709">
                  <c:v>21.5986856450636</c:v>
                </c:pt>
                <c:pt idx="15710">
                  <c:v>21.6000605693519</c:v>
                </c:pt>
                <c:pt idx="15711">
                  <c:v>21.601435493640199</c:v>
                </c:pt>
                <c:pt idx="15712">
                  <c:v>21.602810417928499</c:v>
                </c:pt>
                <c:pt idx="15713">
                  <c:v>21.604185342216802</c:v>
                </c:pt>
                <c:pt idx="15714">
                  <c:v>21.605560266505201</c:v>
                </c:pt>
                <c:pt idx="15715">
                  <c:v>21.6069351907935</c:v>
                </c:pt>
                <c:pt idx="15716">
                  <c:v>21.6083101150818</c:v>
                </c:pt>
                <c:pt idx="15717">
                  <c:v>21.609685039370099</c:v>
                </c:pt>
                <c:pt idx="15718">
                  <c:v>21.611059963658398</c:v>
                </c:pt>
                <c:pt idx="15719">
                  <c:v>21.612434887946701</c:v>
                </c:pt>
                <c:pt idx="15720">
                  <c:v>21.613809812235001</c:v>
                </c:pt>
                <c:pt idx="15721">
                  <c:v>21.6151847365233</c:v>
                </c:pt>
                <c:pt idx="15722">
                  <c:v>21.6165596608116</c:v>
                </c:pt>
                <c:pt idx="15723">
                  <c:v>21.617934585099899</c:v>
                </c:pt>
                <c:pt idx="15724">
                  <c:v>21.619309509388302</c:v>
                </c:pt>
                <c:pt idx="15725">
                  <c:v>21.620684433676601</c:v>
                </c:pt>
                <c:pt idx="15726">
                  <c:v>21.622059357964901</c:v>
                </c:pt>
                <c:pt idx="15727">
                  <c:v>21.6234342822532</c:v>
                </c:pt>
                <c:pt idx="15728">
                  <c:v>21.624809206541499</c:v>
                </c:pt>
                <c:pt idx="15729">
                  <c:v>21.626184130829799</c:v>
                </c:pt>
                <c:pt idx="15730">
                  <c:v>21.627559055118098</c:v>
                </c:pt>
                <c:pt idx="15731">
                  <c:v>21.628933979406401</c:v>
                </c:pt>
                <c:pt idx="15732">
                  <c:v>21.630308903694701</c:v>
                </c:pt>
                <c:pt idx="15733">
                  <c:v>21.631683827983</c:v>
                </c:pt>
                <c:pt idx="15734">
                  <c:v>21.633058752271399</c:v>
                </c:pt>
                <c:pt idx="15735">
                  <c:v>21.634433676559699</c:v>
                </c:pt>
                <c:pt idx="15736">
                  <c:v>21.635808600848002</c:v>
                </c:pt>
                <c:pt idx="15737">
                  <c:v>21.637183525136301</c:v>
                </c:pt>
                <c:pt idx="15738">
                  <c:v>21.6385584494246</c:v>
                </c:pt>
                <c:pt idx="15739">
                  <c:v>21.6399333737129</c:v>
                </c:pt>
                <c:pt idx="15740">
                  <c:v>21.641308298001199</c:v>
                </c:pt>
                <c:pt idx="15741">
                  <c:v>21.642683222289499</c:v>
                </c:pt>
                <c:pt idx="15742">
                  <c:v>21.644058146577802</c:v>
                </c:pt>
                <c:pt idx="15743">
                  <c:v>21.645433070866101</c:v>
                </c:pt>
                <c:pt idx="15744">
                  <c:v>21.6468079951545</c:v>
                </c:pt>
                <c:pt idx="15745">
                  <c:v>21.648182919442799</c:v>
                </c:pt>
                <c:pt idx="15746">
                  <c:v>21.649557843731099</c:v>
                </c:pt>
                <c:pt idx="15747">
                  <c:v>21.650932768019398</c:v>
                </c:pt>
                <c:pt idx="15748">
                  <c:v>21.652307692307701</c:v>
                </c:pt>
                <c:pt idx="15749">
                  <c:v>21.653682616596001</c:v>
                </c:pt>
                <c:pt idx="15750">
                  <c:v>21.6550575408843</c:v>
                </c:pt>
                <c:pt idx="15751">
                  <c:v>21.6564324651726</c:v>
                </c:pt>
                <c:pt idx="15752">
                  <c:v>21.657807389460899</c:v>
                </c:pt>
                <c:pt idx="15753">
                  <c:v>21.659182313749302</c:v>
                </c:pt>
                <c:pt idx="15754">
                  <c:v>21.660557238037601</c:v>
                </c:pt>
                <c:pt idx="15755">
                  <c:v>21.6619321623259</c:v>
                </c:pt>
                <c:pt idx="15756">
                  <c:v>21.6633070866142</c:v>
                </c:pt>
                <c:pt idx="15757">
                  <c:v>21.664682010902499</c:v>
                </c:pt>
                <c:pt idx="15758">
                  <c:v>21.666056935190799</c:v>
                </c:pt>
                <c:pt idx="15759">
                  <c:v>21.667431859479102</c:v>
                </c:pt>
                <c:pt idx="15760">
                  <c:v>21.668806783767401</c:v>
                </c:pt>
                <c:pt idx="15761">
                  <c:v>21.670181708055701</c:v>
                </c:pt>
                <c:pt idx="15762">
                  <c:v>21.671556632344</c:v>
                </c:pt>
                <c:pt idx="15763">
                  <c:v>21.672931556632399</c:v>
                </c:pt>
                <c:pt idx="15764">
                  <c:v>21.674306480920698</c:v>
                </c:pt>
                <c:pt idx="15765">
                  <c:v>21.675681405209001</c:v>
                </c:pt>
                <c:pt idx="15766">
                  <c:v>21.677056329497301</c:v>
                </c:pt>
                <c:pt idx="15767">
                  <c:v>21.6784312537856</c:v>
                </c:pt>
                <c:pt idx="15768">
                  <c:v>21.6798061780739</c:v>
                </c:pt>
                <c:pt idx="15769">
                  <c:v>21.681181102362199</c:v>
                </c:pt>
                <c:pt idx="15770">
                  <c:v>21.682556026650499</c:v>
                </c:pt>
                <c:pt idx="15771">
                  <c:v>21.683930950938802</c:v>
                </c:pt>
                <c:pt idx="15772">
                  <c:v>21.685305875227101</c:v>
                </c:pt>
                <c:pt idx="15773">
                  <c:v>21.6866807995155</c:v>
                </c:pt>
                <c:pt idx="15774">
                  <c:v>21.688055723803799</c:v>
                </c:pt>
                <c:pt idx="15775">
                  <c:v>21.689430648092099</c:v>
                </c:pt>
                <c:pt idx="15776">
                  <c:v>21.690805572380398</c:v>
                </c:pt>
                <c:pt idx="15777">
                  <c:v>21.692180496668701</c:v>
                </c:pt>
                <c:pt idx="15778">
                  <c:v>21.693555420957001</c:v>
                </c:pt>
                <c:pt idx="15779">
                  <c:v>21.6949303452453</c:v>
                </c:pt>
                <c:pt idx="15780">
                  <c:v>21.6963052695336</c:v>
                </c:pt>
                <c:pt idx="15781">
                  <c:v>21.697680193821899</c:v>
                </c:pt>
                <c:pt idx="15782">
                  <c:v>21.699055118110198</c:v>
                </c:pt>
                <c:pt idx="15783">
                  <c:v>21.700430042398601</c:v>
                </c:pt>
                <c:pt idx="15784">
                  <c:v>21.7018049666869</c:v>
                </c:pt>
                <c:pt idx="15785">
                  <c:v>21.7031798909752</c:v>
                </c:pt>
                <c:pt idx="15786">
                  <c:v>21.704554815263499</c:v>
                </c:pt>
                <c:pt idx="15787">
                  <c:v>21.705929739551799</c:v>
                </c:pt>
                <c:pt idx="15788">
                  <c:v>21.707304663840102</c:v>
                </c:pt>
                <c:pt idx="15789">
                  <c:v>21.708679588128401</c:v>
                </c:pt>
                <c:pt idx="15790">
                  <c:v>21.710054512416701</c:v>
                </c:pt>
                <c:pt idx="15791">
                  <c:v>21.711429436705</c:v>
                </c:pt>
                <c:pt idx="15792">
                  <c:v>21.712804360993299</c:v>
                </c:pt>
                <c:pt idx="15793">
                  <c:v>21.714179285281698</c:v>
                </c:pt>
                <c:pt idx="15794">
                  <c:v>21.715554209570001</c:v>
                </c:pt>
                <c:pt idx="15795">
                  <c:v>21.716929133858301</c:v>
                </c:pt>
                <c:pt idx="15796">
                  <c:v>21.7183040581466</c:v>
                </c:pt>
                <c:pt idx="15797">
                  <c:v>21.7196789824349</c:v>
                </c:pt>
                <c:pt idx="15798">
                  <c:v>21.721053906723199</c:v>
                </c:pt>
                <c:pt idx="15799">
                  <c:v>21.722428831011499</c:v>
                </c:pt>
                <c:pt idx="15800">
                  <c:v>21.723803755299802</c:v>
                </c:pt>
                <c:pt idx="15801">
                  <c:v>21.725178679588101</c:v>
                </c:pt>
                <c:pt idx="15802">
                  <c:v>21.7265536038764</c:v>
                </c:pt>
                <c:pt idx="15803">
                  <c:v>21.727928528164799</c:v>
                </c:pt>
                <c:pt idx="15804">
                  <c:v>21.729303452453099</c:v>
                </c:pt>
                <c:pt idx="15805">
                  <c:v>21.730678376741398</c:v>
                </c:pt>
                <c:pt idx="15806">
                  <c:v>21.732053301029701</c:v>
                </c:pt>
                <c:pt idx="15807">
                  <c:v>21.733428225318001</c:v>
                </c:pt>
                <c:pt idx="15808">
                  <c:v>21.7348031496063</c:v>
                </c:pt>
                <c:pt idx="15809">
                  <c:v>21.7361780738946</c:v>
                </c:pt>
                <c:pt idx="15810">
                  <c:v>21.737552998182899</c:v>
                </c:pt>
                <c:pt idx="15811">
                  <c:v>21.738927922471198</c:v>
                </c:pt>
                <c:pt idx="15812">
                  <c:v>21.740302846759501</c:v>
                </c:pt>
                <c:pt idx="15813">
                  <c:v>21.7416777710479</c:v>
                </c:pt>
                <c:pt idx="15814">
                  <c:v>21.7430526953362</c:v>
                </c:pt>
                <c:pt idx="15815">
                  <c:v>21.744427619624499</c:v>
                </c:pt>
                <c:pt idx="15816">
                  <c:v>21.745802543912799</c:v>
                </c:pt>
                <c:pt idx="15817">
                  <c:v>21.747177468201102</c:v>
                </c:pt>
                <c:pt idx="15818">
                  <c:v>21.748552392489401</c:v>
                </c:pt>
                <c:pt idx="15819">
                  <c:v>21.749927316777701</c:v>
                </c:pt>
                <c:pt idx="15820">
                  <c:v>21.751302241066</c:v>
                </c:pt>
                <c:pt idx="15821">
                  <c:v>21.752677165354299</c:v>
                </c:pt>
                <c:pt idx="15822">
                  <c:v>21.754052089642599</c:v>
                </c:pt>
                <c:pt idx="15823">
                  <c:v>21.755427013931001</c:v>
                </c:pt>
                <c:pt idx="15824">
                  <c:v>21.756801938219301</c:v>
                </c:pt>
                <c:pt idx="15825">
                  <c:v>21.7581768625076</c:v>
                </c:pt>
                <c:pt idx="15826">
                  <c:v>21.7595517867959</c:v>
                </c:pt>
                <c:pt idx="15827">
                  <c:v>21.760926711084199</c:v>
                </c:pt>
                <c:pt idx="15828">
                  <c:v>21.762301635372499</c:v>
                </c:pt>
                <c:pt idx="15829">
                  <c:v>21.763676559660802</c:v>
                </c:pt>
                <c:pt idx="15830">
                  <c:v>21.765051483949101</c:v>
                </c:pt>
                <c:pt idx="15831">
                  <c:v>21.7664264082374</c:v>
                </c:pt>
                <c:pt idx="15832">
                  <c:v>21.767801332525799</c:v>
                </c:pt>
                <c:pt idx="15833">
                  <c:v>21.769176256814099</c:v>
                </c:pt>
                <c:pt idx="15834">
                  <c:v>21.770551181102402</c:v>
                </c:pt>
                <c:pt idx="15835">
                  <c:v>21.771926105390701</c:v>
                </c:pt>
                <c:pt idx="15836">
                  <c:v>21.773301029679001</c:v>
                </c:pt>
                <c:pt idx="15837">
                  <c:v>21.7746759539673</c:v>
                </c:pt>
                <c:pt idx="15838">
                  <c:v>21.776050878255599</c:v>
                </c:pt>
                <c:pt idx="15839">
                  <c:v>21.777425802543899</c:v>
                </c:pt>
                <c:pt idx="15840">
                  <c:v>21.778800726832198</c:v>
                </c:pt>
                <c:pt idx="15841">
                  <c:v>21.780175651120501</c:v>
                </c:pt>
                <c:pt idx="15842">
                  <c:v>21.781550575408801</c:v>
                </c:pt>
                <c:pt idx="15843">
                  <c:v>21.7829254996972</c:v>
                </c:pt>
                <c:pt idx="15844">
                  <c:v>21.784300423985499</c:v>
                </c:pt>
                <c:pt idx="15845">
                  <c:v>21.785675348273799</c:v>
                </c:pt>
                <c:pt idx="15846">
                  <c:v>21.787050272562102</c:v>
                </c:pt>
                <c:pt idx="15847">
                  <c:v>21.788425196850401</c:v>
                </c:pt>
                <c:pt idx="15848">
                  <c:v>21.7898001211387</c:v>
                </c:pt>
                <c:pt idx="15849">
                  <c:v>21.791175045427</c:v>
                </c:pt>
                <c:pt idx="15850">
                  <c:v>21.792549969715299</c:v>
                </c:pt>
                <c:pt idx="15851">
                  <c:v>21.793924894003599</c:v>
                </c:pt>
                <c:pt idx="15852">
                  <c:v>21.795299818291902</c:v>
                </c:pt>
                <c:pt idx="15853">
                  <c:v>21.796674742580301</c:v>
                </c:pt>
                <c:pt idx="15854">
                  <c:v>21.7980496668686</c:v>
                </c:pt>
                <c:pt idx="15855">
                  <c:v>21.7994245911569</c:v>
                </c:pt>
                <c:pt idx="15856">
                  <c:v>21.800799515445199</c:v>
                </c:pt>
                <c:pt idx="15857">
                  <c:v>21.802174439733498</c:v>
                </c:pt>
                <c:pt idx="15858">
                  <c:v>21.803549364021801</c:v>
                </c:pt>
                <c:pt idx="15859">
                  <c:v>21.804924288310101</c:v>
                </c:pt>
                <c:pt idx="15860">
                  <c:v>21.8062992125984</c:v>
                </c:pt>
                <c:pt idx="15861">
                  <c:v>21.8076741368867</c:v>
                </c:pt>
                <c:pt idx="15862">
                  <c:v>21.809049061175099</c:v>
                </c:pt>
                <c:pt idx="15863">
                  <c:v>21.810423985463402</c:v>
                </c:pt>
                <c:pt idx="15864">
                  <c:v>21.811798909751701</c:v>
                </c:pt>
                <c:pt idx="15865">
                  <c:v>21.813173834040001</c:v>
                </c:pt>
                <c:pt idx="15866">
                  <c:v>21.8145487583283</c:v>
                </c:pt>
                <c:pt idx="15867">
                  <c:v>21.815923682616599</c:v>
                </c:pt>
                <c:pt idx="15868">
                  <c:v>21.817298606904899</c:v>
                </c:pt>
                <c:pt idx="15869">
                  <c:v>21.818673531193198</c:v>
                </c:pt>
                <c:pt idx="15870">
                  <c:v>21.820048455481501</c:v>
                </c:pt>
                <c:pt idx="15871">
                  <c:v>21.821423379769801</c:v>
                </c:pt>
                <c:pt idx="15872">
                  <c:v>21.8227983040582</c:v>
                </c:pt>
                <c:pt idx="15873">
                  <c:v>21.824173228346499</c:v>
                </c:pt>
                <c:pt idx="15874">
                  <c:v>21.825548152634799</c:v>
                </c:pt>
                <c:pt idx="15875">
                  <c:v>21.826923076923102</c:v>
                </c:pt>
                <c:pt idx="15876">
                  <c:v>21.828298001211401</c:v>
                </c:pt>
                <c:pt idx="15877">
                  <c:v>21.8296729254997</c:v>
                </c:pt>
                <c:pt idx="15878">
                  <c:v>21.831047849788</c:v>
                </c:pt>
                <c:pt idx="15879">
                  <c:v>21.832422774076299</c:v>
                </c:pt>
                <c:pt idx="15880">
                  <c:v>21.833797698364599</c:v>
                </c:pt>
                <c:pt idx="15881">
                  <c:v>21.835172622652902</c:v>
                </c:pt>
                <c:pt idx="15882">
                  <c:v>21.836547546941301</c:v>
                </c:pt>
                <c:pt idx="15883">
                  <c:v>21.8379224712296</c:v>
                </c:pt>
                <c:pt idx="15884">
                  <c:v>21.8392973955179</c:v>
                </c:pt>
                <c:pt idx="15885">
                  <c:v>21.840672319806199</c:v>
                </c:pt>
                <c:pt idx="15886">
                  <c:v>21.842047244094498</c:v>
                </c:pt>
                <c:pt idx="15887">
                  <c:v>21.843422168382801</c:v>
                </c:pt>
                <c:pt idx="15888">
                  <c:v>21.844797092671101</c:v>
                </c:pt>
                <c:pt idx="15889">
                  <c:v>21.8461720169594</c:v>
                </c:pt>
                <c:pt idx="15890">
                  <c:v>21.8475469412477</c:v>
                </c:pt>
                <c:pt idx="15891">
                  <c:v>21.848921865535999</c:v>
                </c:pt>
                <c:pt idx="15892">
                  <c:v>21.850296789824402</c:v>
                </c:pt>
                <c:pt idx="15893">
                  <c:v>21.851671714112701</c:v>
                </c:pt>
                <c:pt idx="15894">
                  <c:v>21.853046638401</c:v>
                </c:pt>
                <c:pt idx="15895">
                  <c:v>21.8544215626893</c:v>
                </c:pt>
                <c:pt idx="15896">
                  <c:v>21.855796486977599</c:v>
                </c:pt>
                <c:pt idx="15897">
                  <c:v>21.857171411265899</c:v>
                </c:pt>
                <c:pt idx="15898">
                  <c:v>21.858546335554198</c:v>
                </c:pt>
                <c:pt idx="15899">
                  <c:v>21.859921259842501</c:v>
                </c:pt>
                <c:pt idx="15900">
                  <c:v>21.861296184130801</c:v>
                </c:pt>
                <c:pt idx="15901">
                  <c:v>21.8626711084191</c:v>
                </c:pt>
                <c:pt idx="15902">
                  <c:v>21.864046032707499</c:v>
                </c:pt>
                <c:pt idx="15903">
                  <c:v>21.865420956995798</c:v>
                </c:pt>
                <c:pt idx="15904">
                  <c:v>21.866795881284101</c:v>
                </c:pt>
                <c:pt idx="15905">
                  <c:v>21.868170805572401</c:v>
                </c:pt>
                <c:pt idx="15906">
                  <c:v>21.8695457298607</c:v>
                </c:pt>
                <c:pt idx="15907">
                  <c:v>21.870920654149</c:v>
                </c:pt>
                <c:pt idx="15908">
                  <c:v>21.872295578437299</c:v>
                </c:pt>
                <c:pt idx="15909">
                  <c:v>21.873670502725599</c:v>
                </c:pt>
                <c:pt idx="15910">
                  <c:v>21.875045427013902</c:v>
                </c:pt>
                <c:pt idx="15911">
                  <c:v>21.876420351302201</c:v>
                </c:pt>
                <c:pt idx="15912">
                  <c:v>21.8777952755906</c:v>
                </c:pt>
                <c:pt idx="15913">
                  <c:v>21.879170199878899</c:v>
                </c:pt>
                <c:pt idx="15914">
                  <c:v>21.880545124167199</c:v>
                </c:pt>
                <c:pt idx="15915">
                  <c:v>21.881920048455498</c:v>
                </c:pt>
                <c:pt idx="15916">
                  <c:v>21.883294972743801</c:v>
                </c:pt>
                <c:pt idx="15917">
                  <c:v>21.884669897032101</c:v>
                </c:pt>
                <c:pt idx="15918">
                  <c:v>21.8860448213204</c:v>
                </c:pt>
                <c:pt idx="15919">
                  <c:v>21.8874197456087</c:v>
                </c:pt>
                <c:pt idx="15920">
                  <c:v>21.888794669896999</c:v>
                </c:pt>
                <c:pt idx="15921">
                  <c:v>21.890169594185402</c:v>
                </c:pt>
                <c:pt idx="15922">
                  <c:v>21.891544518473701</c:v>
                </c:pt>
                <c:pt idx="15923">
                  <c:v>21.892919442762</c:v>
                </c:pt>
                <c:pt idx="15924">
                  <c:v>21.8942943670503</c:v>
                </c:pt>
                <c:pt idx="15925">
                  <c:v>21.895669291338599</c:v>
                </c:pt>
                <c:pt idx="15926">
                  <c:v>21.897044215626899</c:v>
                </c:pt>
                <c:pt idx="15927">
                  <c:v>21.898419139915202</c:v>
                </c:pt>
                <c:pt idx="15928">
                  <c:v>21.899794064203501</c:v>
                </c:pt>
                <c:pt idx="15929">
                  <c:v>21.901168988491801</c:v>
                </c:pt>
                <c:pt idx="15930">
                  <c:v>21.9025439127801</c:v>
                </c:pt>
                <c:pt idx="15931">
                  <c:v>21.903918837068399</c:v>
                </c:pt>
                <c:pt idx="15932">
                  <c:v>21.905293761356798</c:v>
                </c:pt>
                <c:pt idx="15933">
                  <c:v>21.906668685645101</c:v>
                </c:pt>
                <c:pt idx="15934">
                  <c:v>21.908043609933401</c:v>
                </c:pt>
                <c:pt idx="15935">
                  <c:v>21.9094185342217</c:v>
                </c:pt>
                <c:pt idx="15936">
                  <c:v>21.91079345851</c:v>
                </c:pt>
                <c:pt idx="15937">
                  <c:v>21.912168382798299</c:v>
                </c:pt>
                <c:pt idx="15938">
                  <c:v>21.913543307086599</c:v>
                </c:pt>
                <c:pt idx="15939">
                  <c:v>21.914918231374902</c:v>
                </c:pt>
                <c:pt idx="15940">
                  <c:v>21.916293155663201</c:v>
                </c:pt>
                <c:pt idx="15941">
                  <c:v>21.9176680799516</c:v>
                </c:pt>
                <c:pt idx="15942">
                  <c:v>21.919043004239899</c:v>
                </c:pt>
                <c:pt idx="15943">
                  <c:v>21.920417928528199</c:v>
                </c:pt>
                <c:pt idx="15944">
                  <c:v>21.921792852816498</c:v>
                </c:pt>
                <c:pt idx="15945">
                  <c:v>21.923167777104801</c:v>
                </c:pt>
                <c:pt idx="15946">
                  <c:v>21.924542701393101</c:v>
                </c:pt>
                <c:pt idx="15947">
                  <c:v>21.9259176256814</c:v>
                </c:pt>
                <c:pt idx="15948">
                  <c:v>21.9272925499697</c:v>
                </c:pt>
                <c:pt idx="15949">
                  <c:v>21.928667474257999</c:v>
                </c:pt>
                <c:pt idx="15950">
                  <c:v>21.930042398546298</c:v>
                </c:pt>
                <c:pt idx="15951">
                  <c:v>21.931417322834701</c:v>
                </c:pt>
                <c:pt idx="15952">
                  <c:v>21.932792247123</c:v>
                </c:pt>
                <c:pt idx="15953">
                  <c:v>21.9341671714113</c:v>
                </c:pt>
                <c:pt idx="15954">
                  <c:v>21.935542095699599</c:v>
                </c:pt>
                <c:pt idx="15955">
                  <c:v>21.936917019987899</c:v>
                </c:pt>
                <c:pt idx="15956">
                  <c:v>21.938291944276202</c:v>
                </c:pt>
                <c:pt idx="15957">
                  <c:v>21.939666868564501</c:v>
                </c:pt>
                <c:pt idx="15958">
                  <c:v>21.941041792852801</c:v>
                </c:pt>
                <c:pt idx="15959">
                  <c:v>21.9424167171411</c:v>
                </c:pt>
                <c:pt idx="15960">
                  <c:v>21.943791641429399</c:v>
                </c:pt>
                <c:pt idx="15961">
                  <c:v>21.945166565717798</c:v>
                </c:pt>
                <c:pt idx="15962">
                  <c:v>21.946541490006101</c:v>
                </c:pt>
                <c:pt idx="15963">
                  <c:v>21.947916414294401</c:v>
                </c:pt>
                <c:pt idx="15964">
                  <c:v>21.9492913385827</c:v>
                </c:pt>
                <c:pt idx="15965">
                  <c:v>21.950666262871</c:v>
                </c:pt>
                <c:pt idx="15966">
                  <c:v>21.952041187159299</c:v>
                </c:pt>
                <c:pt idx="15967">
                  <c:v>21.953416111447599</c:v>
                </c:pt>
                <c:pt idx="15968">
                  <c:v>21.954791035735902</c:v>
                </c:pt>
                <c:pt idx="15969">
                  <c:v>21.956165960024201</c:v>
                </c:pt>
                <c:pt idx="15970">
                  <c:v>21.9575408843125</c:v>
                </c:pt>
                <c:pt idx="15971">
                  <c:v>21.958915808600899</c:v>
                </c:pt>
                <c:pt idx="15972">
                  <c:v>21.960290732889199</c:v>
                </c:pt>
                <c:pt idx="15973">
                  <c:v>21.961665657177502</c:v>
                </c:pt>
                <c:pt idx="15974">
                  <c:v>21.963040581465801</c:v>
                </c:pt>
                <c:pt idx="15975">
                  <c:v>21.964415505754101</c:v>
                </c:pt>
                <c:pt idx="15976">
                  <c:v>21.9657904300424</c:v>
                </c:pt>
                <c:pt idx="15977">
                  <c:v>21.9671653543307</c:v>
                </c:pt>
                <c:pt idx="15978">
                  <c:v>21.968540278618999</c:v>
                </c:pt>
                <c:pt idx="15979">
                  <c:v>21.969915202907298</c:v>
                </c:pt>
                <c:pt idx="15980">
                  <c:v>21.971290127195601</c:v>
                </c:pt>
                <c:pt idx="15981">
                  <c:v>21.972665051484</c:v>
                </c:pt>
                <c:pt idx="15982">
                  <c:v>21.9740399757723</c:v>
                </c:pt>
                <c:pt idx="15983">
                  <c:v>21.975414900060599</c:v>
                </c:pt>
                <c:pt idx="15984">
                  <c:v>21.976789824348899</c:v>
                </c:pt>
                <c:pt idx="15985">
                  <c:v>21.978164748637202</c:v>
                </c:pt>
                <c:pt idx="15986">
                  <c:v>21.979539672925501</c:v>
                </c:pt>
                <c:pt idx="15987">
                  <c:v>21.9809145972138</c:v>
                </c:pt>
                <c:pt idx="15988">
                  <c:v>21.9822895215021</c:v>
                </c:pt>
                <c:pt idx="15989">
                  <c:v>21.983664445790399</c:v>
                </c:pt>
                <c:pt idx="15990">
                  <c:v>21.985039370078699</c:v>
                </c:pt>
                <c:pt idx="15991">
                  <c:v>21.986414294367101</c:v>
                </c:pt>
                <c:pt idx="15992">
                  <c:v>21.987789218655401</c:v>
                </c:pt>
                <c:pt idx="15993">
                  <c:v>21.9891641429437</c:v>
                </c:pt>
                <c:pt idx="15994">
                  <c:v>21.990539067232</c:v>
                </c:pt>
                <c:pt idx="15995">
                  <c:v>21.991913991520299</c:v>
                </c:pt>
                <c:pt idx="15996">
                  <c:v>21.993288915808598</c:v>
                </c:pt>
                <c:pt idx="15997">
                  <c:v>21.994663840096901</c:v>
                </c:pt>
                <c:pt idx="15998">
                  <c:v>21.996038764385201</c:v>
                </c:pt>
                <c:pt idx="15999">
                  <c:v>21.9974136886735</c:v>
                </c:pt>
                <c:pt idx="16000">
                  <c:v>21.9987886129618</c:v>
                </c:pt>
                <c:pt idx="16001">
                  <c:v>22.000163537250199</c:v>
                </c:pt>
                <c:pt idx="16002">
                  <c:v>22.001538461538502</c:v>
                </c:pt>
                <c:pt idx="16003">
                  <c:v>22.002913385826801</c:v>
                </c:pt>
                <c:pt idx="16004">
                  <c:v>22.004288310115101</c:v>
                </c:pt>
                <c:pt idx="16005">
                  <c:v>22.0056632344034</c:v>
                </c:pt>
                <c:pt idx="16006">
                  <c:v>22.007038158691699</c:v>
                </c:pt>
                <c:pt idx="16007">
                  <c:v>22.008413082979999</c:v>
                </c:pt>
                <c:pt idx="16008">
                  <c:v>22.009788007268298</c:v>
                </c:pt>
                <c:pt idx="16009">
                  <c:v>22.011162931556601</c:v>
                </c:pt>
                <c:pt idx="16010">
                  <c:v>22.012537855844901</c:v>
                </c:pt>
                <c:pt idx="16011">
                  <c:v>22.0139127801333</c:v>
                </c:pt>
                <c:pt idx="16012">
                  <c:v>22.015287704421599</c:v>
                </c:pt>
                <c:pt idx="16013">
                  <c:v>22.016662628709899</c:v>
                </c:pt>
                <c:pt idx="16014">
                  <c:v>22.018037552998202</c:v>
                </c:pt>
                <c:pt idx="16015">
                  <c:v>22.019412477286501</c:v>
                </c:pt>
                <c:pt idx="16016">
                  <c:v>22.0207874015748</c:v>
                </c:pt>
                <c:pt idx="16017">
                  <c:v>22.0221623258631</c:v>
                </c:pt>
                <c:pt idx="16018">
                  <c:v>22.023537250151399</c:v>
                </c:pt>
                <c:pt idx="16019">
                  <c:v>22.024912174439699</c:v>
                </c:pt>
                <c:pt idx="16020">
                  <c:v>22.026287098728002</c:v>
                </c:pt>
                <c:pt idx="16021">
                  <c:v>22.027662023016401</c:v>
                </c:pt>
                <c:pt idx="16022">
                  <c:v>22.0290369473047</c:v>
                </c:pt>
                <c:pt idx="16023">
                  <c:v>22.030411871593</c:v>
                </c:pt>
                <c:pt idx="16024">
                  <c:v>22.031786795881299</c:v>
                </c:pt>
                <c:pt idx="16025">
                  <c:v>22.033161720169598</c:v>
                </c:pt>
                <c:pt idx="16026">
                  <c:v>22.034536644457901</c:v>
                </c:pt>
                <c:pt idx="16027">
                  <c:v>22.035911568746201</c:v>
                </c:pt>
                <c:pt idx="16028">
                  <c:v>22.0372864930345</c:v>
                </c:pt>
                <c:pt idx="16029">
                  <c:v>22.0386614173228</c:v>
                </c:pt>
                <c:pt idx="16030">
                  <c:v>22.040036341611199</c:v>
                </c:pt>
                <c:pt idx="16031">
                  <c:v>22.041411265899502</c:v>
                </c:pt>
                <c:pt idx="16032">
                  <c:v>22.042786190187801</c:v>
                </c:pt>
                <c:pt idx="16033">
                  <c:v>22.0441611144761</c:v>
                </c:pt>
                <c:pt idx="16034">
                  <c:v>22.0455360387644</c:v>
                </c:pt>
                <c:pt idx="16035">
                  <c:v>22.046910963052699</c:v>
                </c:pt>
                <c:pt idx="16036">
                  <c:v>22.048285887340999</c:v>
                </c:pt>
                <c:pt idx="16037">
                  <c:v>22.049660811629298</c:v>
                </c:pt>
                <c:pt idx="16038">
                  <c:v>22.051035735917601</c:v>
                </c:pt>
                <c:pt idx="16039">
                  <c:v>22.052410660205901</c:v>
                </c:pt>
                <c:pt idx="16040">
                  <c:v>22.0537855844943</c:v>
                </c:pt>
                <c:pt idx="16041">
                  <c:v>22.055160508782599</c:v>
                </c:pt>
                <c:pt idx="16042">
                  <c:v>22.056535433070898</c:v>
                </c:pt>
                <c:pt idx="16043">
                  <c:v>22.057910357359201</c:v>
                </c:pt>
                <c:pt idx="16044">
                  <c:v>22.059285281647501</c:v>
                </c:pt>
                <c:pt idx="16045">
                  <c:v>22.0606602059358</c:v>
                </c:pt>
                <c:pt idx="16046">
                  <c:v>22.0620351302241</c:v>
                </c:pt>
                <c:pt idx="16047">
                  <c:v>22.063410054512399</c:v>
                </c:pt>
                <c:pt idx="16048">
                  <c:v>22.064784978800699</c:v>
                </c:pt>
                <c:pt idx="16049">
                  <c:v>22.066159903089002</c:v>
                </c:pt>
                <c:pt idx="16050">
                  <c:v>22.067534827377401</c:v>
                </c:pt>
                <c:pt idx="16051">
                  <c:v>22.0689097516657</c:v>
                </c:pt>
                <c:pt idx="16052">
                  <c:v>22.070284675953999</c:v>
                </c:pt>
                <c:pt idx="16053">
                  <c:v>22.071659600242299</c:v>
                </c:pt>
                <c:pt idx="16054">
                  <c:v>22.073034524530598</c:v>
                </c:pt>
                <c:pt idx="16055">
                  <c:v>22.074409448818901</c:v>
                </c:pt>
                <c:pt idx="16056">
                  <c:v>22.075784373107201</c:v>
                </c:pt>
                <c:pt idx="16057">
                  <c:v>22.0771592973955</c:v>
                </c:pt>
                <c:pt idx="16058">
                  <c:v>22.0785342216838</c:v>
                </c:pt>
                <c:pt idx="16059">
                  <c:v>22.079909145972099</c:v>
                </c:pt>
                <c:pt idx="16060">
                  <c:v>22.081284070260502</c:v>
                </c:pt>
                <c:pt idx="16061">
                  <c:v>22.082658994548801</c:v>
                </c:pt>
                <c:pt idx="16062">
                  <c:v>22.0840339188371</c:v>
                </c:pt>
                <c:pt idx="16063">
                  <c:v>22.0854088431254</c:v>
                </c:pt>
                <c:pt idx="16064">
                  <c:v>22.086783767413699</c:v>
                </c:pt>
                <c:pt idx="16065">
                  <c:v>22.088158691701999</c:v>
                </c:pt>
                <c:pt idx="16066">
                  <c:v>22.089533615990302</c:v>
                </c:pt>
                <c:pt idx="16067">
                  <c:v>22.090908540278601</c:v>
                </c:pt>
                <c:pt idx="16068">
                  <c:v>22.092283464566901</c:v>
                </c:pt>
                <c:pt idx="16069">
                  <c:v>22.0936583888552</c:v>
                </c:pt>
                <c:pt idx="16070">
                  <c:v>22.095033313143599</c:v>
                </c:pt>
                <c:pt idx="16071">
                  <c:v>22.096408237431898</c:v>
                </c:pt>
                <c:pt idx="16072">
                  <c:v>22.097783161720201</c:v>
                </c:pt>
                <c:pt idx="16073">
                  <c:v>22.099158086008501</c:v>
                </c:pt>
                <c:pt idx="16074">
                  <c:v>22.1005330102968</c:v>
                </c:pt>
                <c:pt idx="16075">
                  <c:v>22.1019079345851</c:v>
                </c:pt>
                <c:pt idx="16076">
                  <c:v>22.103282858873399</c:v>
                </c:pt>
                <c:pt idx="16077">
                  <c:v>22.104657783161699</c:v>
                </c:pt>
                <c:pt idx="16078">
                  <c:v>22.106032707450002</c:v>
                </c:pt>
                <c:pt idx="16079">
                  <c:v>22.107407631738301</c:v>
                </c:pt>
                <c:pt idx="16080">
                  <c:v>22.1087825560267</c:v>
                </c:pt>
                <c:pt idx="16081">
                  <c:v>22.110157480314999</c:v>
                </c:pt>
                <c:pt idx="16082">
                  <c:v>22.111532404603299</c:v>
                </c:pt>
                <c:pt idx="16083">
                  <c:v>22.112907328891598</c:v>
                </c:pt>
                <c:pt idx="16084">
                  <c:v>22.114282253179901</c:v>
                </c:pt>
                <c:pt idx="16085">
                  <c:v>22.115657177468201</c:v>
                </c:pt>
                <c:pt idx="16086">
                  <c:v>22.1170321017565</c:v>
                </c:pt>
                <c:pt idx="16087">
                  <c:v>22.1184070260448</c:v>
                </c:pt>
                <c:pt idx="16088">
                  <c:v>22.119781950333099</c:v>
                </c:pt>
                <c:pt idx="16089">
                  <c:v>22.121156874621398</c:v>
                </c:pt>
                <c:pt idx="16090">
                  <c:v>22.122531798909801</c:v>
                </c:pt>
                <c:pt idx="16091">
                  <c:v>22.1239067231981</c:v>
                </c:pt>
                <c:pt idx="16092">
                  <c:v>22.1252816474864</c:v>
                </c:pt>
                <c:pt idx="16093">
                  <c:v>22.126656571774699</c:v>
                </c:pt>
                <c:pt idx="16094">
                  <c:v>22.128031496062999</c:v>
                </c:pt>
                <c:pt idx="16095">
                  <c:v>22.129406420351302</c:v>
                </c:pt>
                <c:pt idx="16096">
                  <c:v>22.130781344639601</c:v>
                </c:pt>
                <c:pt idx="16097">
                  <c:v>22.132156268927901</c:v>
                </c:pt>
                <c:pt idx="16098">
                  <c:v>22.1335311932162</c:v>
                </c:pt>
                <c:pt idx="16099">
                  <c:v>22.134906117504599</c:v>
                </c:pt>
                <c:pt idx="16100">
                  <c:v>22.136281041792898</c:v>
                </c:pt>
                <c:pt idx="16101">
                  <c:v>22.137655966081201</c:v>
                </c:pt>
                <c:pt idx="16102">
                  <c:v>22.139030890369501</c:v>
                </c:pt>
                <c:pt idx="16103">
                  <c:v>22.1404058146578</c:v>
                </c:pt>
                <c:pt idx="16104">
                  <c:v>22.1417807389461</c:v>
                </c:pt>
                <c:pt idx="16105">
                  <c:v>22.143155663234399</c:v>
                </c:pt>
                <c:pt idx="16106">
                  <c:v>22.144530587522699</c:v>
                </c:pt>
                <c:pt idx="16107">
                  <c:v>22.145905511811002</c:v>
                </c:pt>
                <c:pt idx="16108">
                  <c:v>22.147280436099301</c:v>
                </c:pt>
                <c:pt idx="16109">
                  <c:v>22.1486553603876</c:v>
                </c:pt>
                <c:pt idx="16110">
                  <c:v>22.150030284675999</c:v>
                </c:pt>
                <c:pt idx="16111">
                  <c:v>22.151405208964299</c:v>
                </c:pt>
                <c:pt idx="16112">
                  <c:v>22.152780133252602</c:v>
                </c:pt>
                <c:pt idx="16113">
                  <c:v>22.154155057540901</c:v>
                </c:pt>
                <c:pt idx="16114">
                  <c:v>22.155529981829201</c:v>
                </c:pt>
                <c:pt idx="16115">
                  <c:v>22.1569049061175</c:v>
                </c:pt>
                <c:pt idx="16116">
                  <c:v>22.1582798304058</c:v>
                </c:pt>
                <c:pt idx="16117">
                  <c:v>22.159654754694099</c:v>
                </c:pt>
                <c:pt idx="16118">
                  <c:v>22.161029678982398</c:v>
                </c:pt>
                <c:pt idx="16119">
                  <c:v>22.162404603270801</c:v>
                </c:pt>
                <c:pt idx="16120">
                  <c:v>22.1637795275591</c:v>
                </c:pt>
                <c:pt idx="16121">
                  <c:v>22.1651544518474</c:v>
                </c:pt>
                <c:pt idx="16122">
                  <c:v>22.166529376135699</c:v>
                </c:pt>
                <c:pt idx="16123">
                  <c:v>22.167904300423999</c:v>
                </c:pt>
                <c:pt idx="16124">
                  <c:v>22.169279224712302</c:v>
                </c:pt>
                <c:pt idx="16125">
                  <c:v>22.170654149000601</c:v>
                </c:pt>
                <c:pt idx="16126">
                  <c:v>22.1720290732889</c:v>
                </c:pt>
                <c:pt idx="16127">
                  <c:v>22.1734039975772</c:v>
                </c:pt>
                <c:pt idx="16128">
                  <c:v>22.174778921865499</c:v>
                </c:pt>
                <c:pt idx="16129">
                  <c:v>22.176153846153898</c:v>
                </c:pt>
                <c:pt idx="16130">
                  <c:v>22.177528770442201</c:v>
                </c:pt>
                <c:pt idx="16131">
                  <c:v>22.178903694730501</c:v>
                </c:pt>
                <c:pt idx="16132">
                  <c:v>22.1802786190188</c:v>
                </c:pt>
                <c:pt idx="16133">
                  <c:v>22.1816535433071</c:v>
                </c:pt>
                <c:pt idx="16134">
                  <c:v>22.183028467595399</c:v>
                </c:pt>
                <c:pt idx="16135">
                  <c:v>22.184403391883698</c:v>
                </c:pt>
                <c:pt idx="16136">
                  <c:v>22.185778316172001</c:v>
                </c:pt>
                <c:pt idx="16137">
                  <c:v>22.187153240460301</c:v>
                </c:pt>
                <c:pt idx="16138">
                  <c:v>22.1885281647486</c:v>
                </c:pt>
                <c:pt idx="16139">
                  <c:v>22.189903089036999</c:v>
                </c:pt>
                <c:pt idx="16140">
                  <c:v>22.191278013325299</c:v>
                </c:pt>
                <c:pt idx="16141">
                  <c:v>22.192652937613602</c:v>
                </c:pt>
                <c:pt idx="16142">
                  <c:v>22.194027861901901</c:v>
                </c:pt>
                <c:pt idx="16143">
                  <c:v>22.195402786190201</c:v>
                </c:pt>
                <c:pt idx="16144">
                  <c:v>22.1967777104785</c:v>
                </c:pt>
                <c:pt idx="16145">
                  <c:v>22.198152634766799</c:v>
                </c:pt>
                <c:pt idx="16146">
                  <c:v>22.199527559055099</c:v>
                </c:pt>
                <c:pt idx="16147">
                  <c:v>22.200902483343398</c:v>
                </c:pt>
                <c:pt idx="16148">
                  <c:v>22.202277407631701</c:v>
                </c:pt>
                <c:pt idx="16149">
                  <c:v>22.2036523319201</c:v>
                </c:pt>
                <c:pt idx="16150">
                  <c:v>22.2050272562084</c:v>
                </c:pt>
                <c:pt idx="16151">
                  <c:v>22.206402180496699</c:v>
                </c:pt>
                <c:pt idx="16152">
                  <c:v>22.207777104784999</c:v>
                </c:pt>
                <c:pt idx="16153">
                  <c:v>22.209152029073302</c:v>
                </c:pt>
                <c:pt idx="16154">
                  <c:v>22.210526953361601</c:v>
                </c:pt>
                <c:pt idx="16155">
                  <c:v>22.2119018776499</c:v>
                </c:pt>
                <c:pt idx="16156">
                  <c:v>22.2132768019382</c:v>
                </c:pt>
                <c:pt idx="16157">
                  <c:v>22.214651726226499</c:v>
                </c:pt>
                <c:pt idx="16158">
                  <c:v>22.216026650514799</c:v>
                </c:pt>
                <c:pt idx="16159">
                  <c:v>22.217401574803201</c:v>
                </c:pt>
                <c:pt idx="16160">
                  <c:v>22.218776499091501</c:v>
                </c:pt>
                <c:pt idx="16161">
                  <c:v>22.2201514233798</c:v>
                </c:pt>
                <c:pt idx="16162">
                  <c:v>22.2215263476681</c:v>
                </c:pt>
                <c:pt idx="16163">
                  <c:v>22.222901271956399</c:v>
                </c:pt>
                <c:pt idx="16164">
                  <c:v>22.224276196244698</c:v>
                </c:pt>
                <c:pt idx="16165">
                  <c:v>22.225651120533001</c:v>
                </c:pt>
                <c:pt idx="16166">
                  <c:v>22.227026044821301</c:v>
                </c:pt>
                <c:pt idx="16167">
                  <c:v>22.2284009691096</c:v>
                </c:pt>
                <c:pt idx="16168">
                  <c:v>22.2297758933979</c:v>
                </c:pt>
                <c:pt idx="16169">
                  <c:v>22.231150817686299</c:v>
                </c:pt>
                <c:pt idx="16170">
                  <c:v>22.232525741974602</c:v>
                </c:pt>
                <c:pt idx="16171">
                  <c:v>22.233900666262901</c:v>
                </c:pt>
                <c:pt idx="16172">
                  <c:v>22.235275590551201</c:v>
                </c:pt>
                <c:pt idx="16173">
                  <c:v>22.2366505148395</c:v>
                </c:pt>
                <c:pt idx="16174">
                  <c:v>22.238025439127799</c:v>
                </c:pt>
                <c:pt idx="16175">
                  <c:v>22.239400363416099</c:v>
                </c:pt>
                <c:pt idx="16176">
                  <c:v>22.240775287704398</c:v>
                </c:pt>
                <c:pt idx="16177">
                  <c:v>22.242150211992701</c:v>
                </c:pt>
                <c:pt idx="16178">
                  <c:v>22.243525136281001</c:v>
                </c:pt>
                <c:pt idx="16179">
                  <c:v>22.2449000605694</c:v>
                </c:pt>
                <c:pt idx="16180">
                  <c:v>22.246274984857699</c:v>
                </c:pt>
                <c:pt idx="16181">
                  <c:v>22.247649909145998</c:v>
                </c:pt>
                <c:pt idx="16182">
                  <c:v>22.249024833434301</c:v>
                </c:pt>
                <c:pt idx="16183">
                  <c:v>22.250399757722601</c:v>
                </c:pt>
                <c:pt idx="16184">
                  <c:v>22.2517746820109</c:v>
                </c:pt>
                <c:pt idx="16185">
                  <c:v>22.2531496062992</c:v>
                </c:pt>
                <c:pt idx="16186">
                  <c:v>22.254524530587499</c:v>
                </c:pt>
                <c:pt idx="16187">
                  <c:v>22.255899454875799</c:v>
                </c:pt>
                <c:pt idx="16188">
                  <c:v>22.257274379164102</c:v>
                </c:pt>
                <c:pt idx="16189">
                  <c:v>22.258649303452501</c:v>
                </c:pt>
                <c:pt idx="16190">
                  <c:v>22.2600242277408</c:v>
                </c:pt>
                <c:pt idx="16191">
                  <c:v>22.261399152029099</c:v>
                </c:pt>
                <c:pt idx="16192">
                  <c:v>22.262774076317399</c:v>
                </c:pt>
                <c:pt idx="16193">
                  <c:v>22.264149000605698</c:v>
                </c:pt>
                <c:pt idx="16194">
                  <c:v>22.265523924894001</c:v>
                </c:pt>
                <c:pt idx="16195">
                  <c:v>22.266898849182301</c:v>
                </c:pt>
                <c:pt idx="16196">
                  <c:v>22.2682737734706</c:v>
                </c:pt>
                <c:pt idx="16197">
                  <c:v>22.2696486977589</c:v>
                </c:pt>
                <c:pt idx="16198">
                  <c:v>22.271023622047299</c:v>
                </c:pt>
                <c:pt idx="16199">
                  <c:v>22.272398546335602</c:v>
                </c:pt>
                <c:pt idx="16200">
                  <c:v>22.273773470623901</c:v>
                </c:pt>
                <c:pt idx="16201">
                  <c:v>22.2751483949122</c:v>
                </c:pt>
                <c:pt idx="16202">
                  <c:v>22.2765233192005</c:v>
                </c:pt>
                <c:pt idx="16203">
                  <c:v>22.277898243488799</c:v>
                </c:pt>
                <c:pt idx="16204">
                  <c:v>22.279273167777099</c:v>
                </c:pt>
                <c:pt idx="16205">
                  <c:v>22.280648092065402</c:v>
                </c:pt>
                <c:pt idx="16206">
                  <c:v>22.282023016353701</c:v>
                </c:pt>
                <c:pt idx="16207">
                  <c:v>22.283397940642001</c:v>
                </c:pt>
                <c:pt idx="16208">
                  <c:v>22.2847728649304</c:v>
                </c:pt>
                <c:pt idx="16209">
                  <c:v>22.286147789218699</c:v>
                </c:pt>
                <c:pt idx="16210">
                  <c:v>22.287522713506998</c:v>
                </c:pt>
                <c:pt idx="16211">
                  <c:v>22.288897637795301</c:v>
                </c:pt>
                <c:pt idx="16212">
                  <c:v>22.290272562083601</c:v>
                </c:pt>
                <c:pt idx="16213">
                  <c:v>22.2916474863719</c:v>
                </c:pt>
                <c:pt idx="16214">
                  <c:v>22.2930224106602</c:v>
                </c:pt>
                <c:pt idx="16215">
                  <c:v>22.294397334948499</c:v>
                </c:pt>
                <c:pt idx="16216">
                  <c:v>22.295772259236799</c:v>
                </c:pt>
                <c:pt idx="16217">
                  <c:v>22.297147183525102</c:v>
                </c:pt>
                <c:pt idx="16218">
                  <c:v>22.298522107813501</c:v>
                </c:pt>
                <c:pt idx="16219">
                  <c:v>22.2998970321018</c:v>
                </c:pt>
                <c:pt idx="16220">
                  <c:v>22.301271956390099</c:v>
                </c:pt>
                <c:pt idx="16221">
                  <c:v>22.302646880678399</c:v>
                </c:pt>
                <c:pt idx="16222">
                  <c:v>22.304021804966698</c:v>
                </c:pt>
                <c:pt idx="16223">
                  <c:v>22.305396729255001</c:v>
                </c:pt>
                <c:pt idx="16224">
                  <c:v>22.306771653543301</c:v>
                </c:pt>
                <c:pt idx="16225">
                  <c:v>22.3081465778316</c:v>
                </c:pt>
                <c:pt idx="16226">
                  <c:v>22.3095215021199</c:v>
                </c:pt>
                <c:pt idx="16227">
                  <c:v>22.310896426408199</c:v>
                </c:pt>
                <c:pt idx="16228">
                  <c:v>22.312271350696602</c:v>
                </c:pt>
                <c:pt idx="16229">
                  <c:v>22.313646274984901</c:v>
                </c:pt>
                <c:pt idx="16230">
                  <c:v>22.3150211992732</c:v>
                </c:pt>
                <c:pt idx="16231">
                  <c:v>22.3163961235615</c:v>
                </c:pt>
                <c:pt idx="16232">
                  <c:v>22.317771047849799</c:v>
                </c:pt>
                <c:pt idx="16233">
                  <c:v>22.319145972138099</c:v>
                </c:pt>
                <c:pt idx="16234">
                  <c:v>22.320520896426402</c:v>
                </c:pt>
                <c:pt idx="16235">
                  <c:v>22.321895820714701</c:v>
                </c:pt>
                <c:pt idx="16236">
                  <c:v>22.323270745003001</c:v>
                </c:pt>
                <c:pt idx="16237">
                  <c:v>22.3246456692913</c:v>
                </c:pt>
                <c:pt idx="16238">
                  <c:v>22.326020593579699</c:v>
                </c:pt>
                <c:pt idx="16239">
                  <c:v>22.327395517867998</c:v>
                </c:pt>
                <c:pt idx="16240">
                  <c:v>22.328770442156301</c:v>
                </c:pt>
                <c:pt idx="16241">
                  <c:v>22.330145366444601</c:v>
                </c:pt>
                <c:pt idx="16242">
                  <c:v>22.3315202907329</c:v>
                </c:pt>
                <c:pt idx="16243">
                  <c:v>22.3328952150212</c:v>
                </c:pt>
                <c:pt idx="16244">
                  <c:v>22.334270139309499</c:v>
                </c:pt>
                <c:pt idx="16245">
                  <c:v>22.335645063597799</c:v>
                </c:pt>
                <c:pt idx="16246">
                  <c:v>22.337019987886102</c:v>
                </c:pt>
                <c:pt idx="16247">
                  <c:v>22.338394912174401</c:v>
                </c:pt>
                <c:pt idx="16248">
                  <c:v>22.3397698364628</c:v>
                </c:pt>
                <c:pt idx="16249">
                  <c:v>22.341144760751099</c:v>
                </c:pt>
                <c:pt idx="16250">
                  <c:v>22.342519685039399</c:v>
                </c:pt>
                <c:pt idx="16251">
                  <c:v>22.343894609327702</c:v>
                </c:pt>
                <c:pt idx="16252">
                  <c:v>22.345269533616001</c:v>
                </c:pt>
                <c:pt idx="16253">
                  <c:v>22.346644457904301</c:v>
                </c:pt>
                <c:pt idx="16254">
                  <c:v>22.3480193821926</c:v>
                </c:pt>
                <c:pt idx="16255">
                  <c:v>22.3493943064809</c:v>
                </c:pt>
                <c:pt idx="16256">
                  <c:v>22.350769230769199</c:v>
                </c:pt>
                <c:pt idx="16257">
                  <c:v>22.352144155057498</c:v>
                </c:pt>
                <c:pt idx="16258">
                  <c:v>22.353519079345901</c:v>
                </c:pt>
                <c:pt idx="16259">
                  <c:v>22.3548940036342</c:v>
                </c:pt>
                <c:pt idx="16260">
                  <c:v>22.3562689279225</c:v>
                </c:pt>
                <c:pt idx="16261">
                  <c:v>22.357643852210799</c:v>
                </c:pt>
                <c:pt idx="16262">
                  <c:v>22.359018776499099</c:v>
                </c:pt>
                <c:pt idx="16263">
                  <c:v>22.360393700787402</c:v>
                </c:pt>
                <c:pt idx="16264">
                  <c:v>22.361768625075701</c:v>
                </c:pt>
                <c:pt idx="16265">
                  <c:v>22.363143549364001</c:v>
                </c:pt>
                <c:pt idx="16266">
                  <c:v>22.3645184736523</c:v>
                </c:pt>
                <c:pt idx="16267">
                  <c:v>22.365893397940599</c:v>
                </c:pt>
                <c:pt idx="16268">
                  <c:v>22.367268322228998</c:v>
                </c:pt>
                <c:pt idx="16269">
                  <c:v>22.368643246517301</c:v>
                </c:pt>
                <c:pt idx="16270">
                  <c:v>22.370018170805601</c:v>
                </c:pt>
                <c:pt idx="16271">
                  <c:v>22.3713930950939</c:v>
                </c:pt>
                <c:pt idx="16272">
                  <c:v>22.3727680193822</c:v>
                </c:pt>
                <c:pt idx="16273">
                  <c:v>22.374142943670499</c:v>
                </c:pt>
                <c:pt idx="16274">
                  <c:v>22.375517867958798</c:v>
                </c:pt>
                <c:pt idx="16275">
                  <c:v>22.376892792247101</c:v>
                </c:pt>
                <c:pt idx="16276">
                  <c:v>22.378267716535401</c:v>
                </c:pt>
                <c:pt idx="16277">
                  <c:v>22.3796426408238</c:v>
                </c:pt>
                <c:pt idx="16278">
                  <c:v>22.381017565112099</c:v>
                </c:pt>
                <c:pt idx="16279">
                  <c:v>22.382392489400399</c:v>
                </c:pt>
                <c:pt idx="16280">
                  <c:v>22.383767413688702</c:v>
                </c:pt>
                <c:pt idx="16281">
                  <c:v>22.385142337977001</c:v>
                </c:pt>
                <c:pt idx="16282">
                  <c:v>22.386517262265301</c:v>
                </c:pt>
                <c:pt idx="16283">
                  <c:v>22.3878921865536</c:v>
                </c:pt>
                <c:pt idx="16284">
                  <c:v>22.389267110841899</c:v>
                </c:pt>
                <c:pt idx="16285">
                  <c:v>22.390642035130199</c:v>
                </c:pt>
                <c:pt idx="16286">
                  <c:v>22.392016959418498</c:v>
                </c:pt>
                <c:pt idx="16287">
                  <c:v>22.393391883706801</c:v>
                </c:pt>
                <c:pt idx="16288">
                  <c:v>22.3947668079952</c:v>
                </c:pt>
                <c:pt idx="16289">
                  <c:v>22.3961417322835</c:v>
                </c:pt>
                <c:pt idx="16290">
                  <c:v>22.397516656571799</c:v>
                </c:pt>
                <c:pt idx="16291">
                  <c:v>22.398891580860099</c:v>
                </c:pt>
                <c:pt idx="16292">
                  <c:v>22.400266505148402</c:v>
                </c:pt>
                <c:pt idx="16293">
                  <c:v>22.401641429436701</c:v>
                </c:pt>
                <c:pt idx="16294">
                  <c:v>22.403016353725</c:v>
                </c:pt>
                <c:pt idx="16295">
                  <c:v>22.4043912780133</c:v>
                </c:pt>
                <c:pt idx="16296">
                  <c:v>22.405766202301599</c:v>
                </c:pt>
                <c:pt idx="16297">
                  <c:v>22.407141126589998</c:v>
                </c:pt>
                <c:pt idx="16298">
                  <c:v>22.408516050878301</c:v>
                </c:pt>
                <c:pt idx="16299">
                  <c:v>22.409890975166601</c:v>
                </c:pt>
                <c:pt idx="16300">
                  <c:v>22.4112658994549</c:v>
                </c:pt>
                <c:pt idx="16301">
                  <c:v>22.4126408237432</c:v>
                </c:pt>
                <c:pt idx="16302">
                  <c:v>22.414015748031499</c:v>
                </c:pt>
                <c:pt idx="16303">
                  <c:v>22.415390672319798</c:v>
                </c:pt>
                <c:pt idx="16304">
                  <c:v>22.416765596608101</c:v>
                </c:pt>
                <c:pt idx="16305">
                  <c:v>22.418140520896401</c:v>
                </c:pt>
                <c:pt idx="16306">
                  <c:v>22.4195154451847</c:v>
                </c:pt>
                <c:pt idx="16307">
                  <c:v>22.420890369473099</c:v>
                </c:pt>
                <c:pt idx="16308">
                  <c:v>22.422265293761399</c:v>
                </c:pt>
                <c:pt idx="16309">
                  <c:v>22.423640218049702</c:v>
                </c:pt>
                <c:pt idx="16310">
                  <c:v>22.425015142338001</c:v>
                </c:pt>
                <c:pt idx="16311">
                  <c:v>22.426390066626301</c:v>
                </c:pt>
                <c:pt idx="16312">
                  <c:v>22.4277649909146</c:v>
                </c:pt>
                <c:pt idx="16313">
                  <c:v>22.429139915202899</c:v>
                </c:pt>
                <c:pt idx="16314">
                  <c:v>22.430514839491199</c:v>
                </c:pt>
                <c:pt idx="16315">
                  <c:v>22.431889763779498</c:v>
                </c:pt>
                <c:pt idx="16316">
                  <c:v>22.433264688067801</c:v>
                </c:pt>
                <c:pt idx="16317">
                  <c:v>22.4346396123562</c:v>
                </c:pt>
                <c:pt idx="16318">
                  <c:v>22.4360145366445</c:v>
                </c:pt>
                <c:pt idx="16319">
                  <c:v>22.437389460932799</c:v>
                </c:pt>
                <c:pt idx="16320">
                  <c:v>22.438764385221099</c:v>
                </c:pt>
                <c:pt idx="16321">
                  <c:v>22.440139309509401</c:v>
                </c:pt>
                <c:pt idx="16322">
                  <c:v>22.441514233797701</c:v>
                </c:pt>
                <c:pt idx="16323">
                  <c:v>22.442889158086</c:v>
                </c:pt>
                <c:pt idx="16324">
                  <c:v>22.4442640823743</c:v>
                </c:pt>
                <c:pt idx="16325">
                  <c:v>22.445639006662599</c:v>
                </c:pt>
                <c:pt idx="16326">
                  <c:v>22.447013930950899</c:v>
                </c:pt>
                <c:pt idx="16327">
                  <c:v>22.448388855239301</c:v>
                </c:pt>
                <c:pt idx="16328">
                  <c:v>22.449763779527601</c:v>
                </c:pt>
                <c:pt idx="16329">
                  <c:v>22.4511387038159</c:v>
                </c:pt>
                <c:pt idx="16330">
                  <c:v>22.452513628104199</c:v>
                </c:pt>
                <c:pt idx="16331">
                  <c:v>22.453888552392499</c:v>
                </c:pt>
                <c:pt idx="16332">
                  <c:v>22.455263476680798</c:v>
                </c:pt>
                <c:pt idx="16333">
                  <c:v>22.456638400969101</c:v>
                </c:pt>
                <c:pt idx="16334">
                  <c:v>22.458013325257401</c:v>
                </c:pt>
                <c:pt idx="16335">
                  <c:v>22.4593882495457</c:v>
                </c:pt>
                <c:pt idx="16336">
                  <c:v>22.460763173834</c:v>
                </c:pt>
                <c:pt idx="16337">
                  <c:v>22.462138098122399</c:v>
                </c:pt>
                <c:pt idx="16338">
                  <c:v>22.463513022410702</c:v>
                </c:pt>
                <c:pt idx="16339">
                  <c:v>22.464887946699001</c:v>
                </c:pt>
                <c:pt idx="16340">
                  <c:v>22.4662628709873</c:v>
                </c:pt>
                <c:pt idx="16341">
                  <c:v>22.4676377952756</c:v>
                </c:pt>
                <c:pt idx="16342">
                  <c:v>22.469012719563899</c:v>
                </c:pt>
                <c:pt idx="16343">
                  <c:v>22.470387643852199</c:v>
                </c:pt>
                <c:pt idx="16344">
                  <c:v>22.471762568140502</c:v>
                </c:pt>
                <c:pt idx="16345">
                  <c:v>22.473137492428801</c:v>
                </c:pt>
                <c:pt idx="16346">
                  <c:v>22.474512416717101</c:v>
                </c:pt>
                <c:pt idx="16347">
                  <c:v>22.4758873410055</c:v>
                </c:pt>
                <c:pt idx="16348">
                  <c:v>22.477262265293799</c:v>
                </c:pt>
                <c:pt idx="16349">
                  <c:v>22.478637189582098</c:v>
                </c:pt>
                <c:pt idx="16350">
                  <c:v>22.480012113870401</c:v>
                </c:pt>
                <c:pt idx="16351">
                  <c:v>22.481387038158701</c:v>
                </c:pt>
                <c:pt idx="16352">
                  <c:v>22.482761962447</c:v>
                </c:pt>
                <c:pt idx="16353">
                  <c:v>22.4841368867353</c:v>
                </c:pt>
                <c:pt idx="16354">
                  <c:v>22.485511811023599</c:v>
                </c:pt>
                <c:pt idx="16355">
                  <c:v>22.486886735311899</c:v>
                </c:pt>
                <c:pt idx="16356">
                  <c:v>22.488261659600202</c:v>
                </c:pt>
                <c:pt idx="16357">
                  <c:v>22.489636583888601</c:v>
                </c:pt>
                <c:pt idx="16358">
                  <c:v>22.4910115081769</c:v>
                </c:pt>
                <c:pt idx="16359">
                  <c:v>22.492386432465199</c:v>
                </c:pt>
                <c:pt idx="16360">
                  <c:v>22.493761356753499</c:v>
                </c:pt>
                <c:pt idx="16361">
                  <c:v>22.495136281041798</c:v>
                </c:pt>
                <c:pt idx="16362">
                  <c:v>22.496511205330101</c:v>
                </c:pt>
                <c:pt idx="16363">
                  <c:v>22.497886129618401</c:v>
                </c:pt>
                <c:pt idx="16364">
                  <c:v>22.4992610539067</c:v>
                </c:pt>
                <c:pt idx="16365">
                  <c:v>22.500635978195</c:v>
                </c:pt>
                <c:pt idx="16366">
                  <c:v>22.502010902483399</c:v>
                </c:pt>
                <c:pt idx="16367">
                  <c:v>22.503385826771702</c:v>
                </c:pt>
                <c:pt idx="16368">
                  <c:v>22.504760751060001</c:v>
                </c:pt>
                <c:pt idx="16369">
                  <c:v>22.5061356753483</c:v>
                </c:pt>
                <c:pt idx="16370">
                  <c:v>22.5075105996366</c:v>
                </c:pt>
                <c:pt idx="16371">
                  <c:v>22.508885523924899</c:v>
                </c:pt>
                <c:pt idx="16372">
                  <c:v>22.510260448213199</c:v>
                </c:pt>
                <c:pt idx="16373">
                  <c:v>22.511635372501502</c:v>
                </c:pt>
                <c:pt idx="16374">
                  <c:v>22.513010296789801</c:v>
                </c:pt>
                <c:pt idx="16375">
                  <c:v>22.514385221078101</c:v>
                </c:pt>
                <c:pt idx="16376">
                  <c:v>22.5157601453665</c:v>
                </c:pt>
                <c:pt idx="16377">
                  <c:v>22.517135069654799</c:v>
                </c:pt>
                <c:pt idx="16378">
                  <c:v>22.518509993943098</c:v>
                </c:pt>
                <c:pt idx="16379">
                  <c:v>22.519884918231401</c:v>
                </c:pt>
                <c:pt idx="16380">
                  <c:v>22.521259842519701</c:v>
                </c:pt>
                <c:pt idx="16381">
                  <c:v>22.522634766808</c:v>
                </c:pt>
                <c:pt idx="16382">
                  <c:v>22.5240096910963</c:v>
                </c:pt>
                <c:pt idx="16383">
                  <c:v>22.525384615384599</c:v>
                </c:pt>
                <c:pt idx="16384">
                  <c:v>22.526759539672899</c:v>
                </c:pt>
                <c:pt idx="16385">
                  <c:v>22.528134463961202</c:v>
                </c:pt>
                <c:pt idx="16386">
                  <c:v>22.5295093882496</c:v>
                </c:pt>
                <c:pt idx="16387">
                  <c:v>22.5308843125379</c:v>
                </c:pt>
                <c:pt idx="16388">
                  <c:v>22.532259236826199</c:v>
                </c:pt>
                <c:pt idx="16389">
                  <c:v>22.533634161114499</c:v>
                </c:pt>
                <c:pt idx="16390">
                  <c:v>22.535009085402798</c:v>
                </c:pt>
                <c:pt idx="16391">
                  <c:v>22.536384009691101</c:v>
                </c:pt>
                <c:pt idx="16392">
                  <c:v>22.537758933979401</c:v>
                </c:pt>
                <c:pt idx="16393">
                  <c:v>22.5391338582677</c:v>
                </c:pt>
                <c:pt idx="16394">
                  <c:v>22.540508782556</c:v>
                </c:pt>
                <c:pt idx="16395">
                  <c:v>22.541883706844299</c:v>
                </c:pt>
                <c:pt idx="16396">
                  <c:v>22.543258631132701</c:v>
                </c:pt>
                <c:pt idx="16397">
                  <c:v>22.544633555421001</c:v>
                </c:pt>
                <c:pt idx="16398">
                  <c:v>22.5460084797093</c:v>
                </c:pt>
                <c:pt idx="16399">
                  <c:v>22.5473834039976</c:v>
                </c:pt>
                <c:pt idx="16400">
                  <c:v>22.548758328285899</c:v>
                </c:pt>
                <c:pt idx="16401">
                  <c:v>22.550133252574199</c:v>
                </c:pt>
                <c:pt idx="16402">
                  <c:v>22.551508176862502</c:v>
                </c:pt>
                <c:pt idx="16403">
                  <c:v>22.552883101150801</c:v>
                </c:pt>
                <c:pt idx="16404">
                  <c:v>22.554258025439101</c:v>
                </c:pt>
                <c:pt idx="16405">
                  <c:v>22.5556329497274</c:v>
                </c:pt>
                <c:pt idx="16406">
                  <c:v>22.557007874015799</c:v>
                </c:pt>
                <c:pt idx="16407">
                  <c:v>22.558382798304098</c:v>
                </c:pt>
                <c:pt idx="16408">
                  <c:v>22.559757722592401</c:v>
                </c:pt>
                <c:pt idx="16409">
                  <c:v>22.561132646880701</c:v>
                </c:pt>
                <c:pt idx="16410">
                  <c:v>22.562507571169</c:v>
                </c:pt>
                <c:pt idx="16411">
                  <c:v>22.5638824954573</c:v>
                </c:pt>
                <c:pt idx="16412">
                  <c:v>22.565257419745599</c:v>
                </c:pt>
                <c:pt idx="16413">
                  <c:v>22.566632344033899</c:v>
                </c:pt>
                <c:pt idx="16414">
                  <c:v>22.568007268322201</c:v>
                </c:pt>
                <c:pt idx="16415">
                  <c:v>22.569382192610501</c:v>
                </c:pt>
                <c:pt idx="16416">
                  <c:v>22.5707571168989</c:v>
                </c:pt>
                <c:pt idx="16417">
                  <c:v>22.572132041187199</c:v>
                </c:pt>
                <c:pt idx="16418">
                  <c:v>22.573506965475499</c:v>
                </c:pt>
                <c:pt idx="16419">
                  <c:v>22.574881889763802</c:v>
                </c:pt>
                <c:pt idx="16420">
                  <c:v>22.576256814052101</c:v>
                </c:pt>
                <c:pt idx="16421">
                  <c:v>22.577631738340401</c:v>
                </c:pt>
                <c:pt idx="16422">
                  <c:v>22.5790066626287</c:v>
                </c:pt>
                <c:pt idx="16423">
                  <c:v>22.580381586916999</c:v>
                </c:pt>
                <c:pt idx="16424">
                  <c:v>22.581756511205299</c:v>
                </c:pt>
                <c:pt idx="16425">
                  <c:v>22.583131435493598</c:v>
                </c:pt>
                <c:pt idx="16426">
                  <c:v>22.584506359782001</c:v>
                </c:pt>
                <c:pt idx="16427">
                  <c:v>22.5858812840703</c:v>
                </c:pt>
                <c:pt idx="16428">
                  <c:v>22.5872562083586</c:v>
                </c:pt>
                <c:pt idx="16429">
                  <c:v>22.588631132646899</c:v>
                </c:pt>
                <c:pt idx="16430">
                  <c:v>22.590006056935199</c:v>
                </c:pt>
                <c:pt idx="16431">
                  <c:v>22.591380981223502</c:v>
                </c:pt>
                <c:pt idx="16432">
                  <c:v>22.592755905511801</c:v>
                </c:pt>
                <c:pt idx="16433">
                  <c:v>22.5941308298001</c:v>
                </c:pt>
                <c:pt idx="16434">
                  <c:v>22.5955057540884</c:v>
                </c:pt>
                <c:pt idx="16435">
                  <c:v>22.596880678376699</c:v>
                </c:pt>
                <c:pt idx="16436">
                  <c:v>22.598255602665098</c:v>
                </c:pt>
                <c:pt idx="16437">
                  <c:v>22.599630526953401</c:v>
                </c:pt>
                <c:pt idx="16438">
                  <c:v>22.601005451241701</c:v>
                </c:pt>
                <c:pt idx="16439">
                  <c:v>22.60238037553</c:v>
                </c:pt>
                <c:pt idx="16440">
                  <c:v>22.6037552998183</c:v>
                </c:pt>
                <c:pt idx="16441">
                  <c:v>22.605130224106599</c:v>
                </c:pt>
                <c:pt idx="16442">
                  <c:v>22.606505148394898</c:v>
                </c:pt>
                <c:pt idx="16443">
                  <c:v>22.607880072683201</c:v>
                </c:pt>
                <c:pt idx="16444">
                  <c:v>22.609254996971501</c:v>
                </c:pt>
                <c:pt idx="16445">
                  <c:v>22.6106299212598</c:v>
                </c:pt>
                <c:pt idx="16446">
                  <c:v>22.612004845548199</c:v>
                </c:pt>
                <c:pt idx="16447">
                  <c:v>22.613379769836499</c:v>
                </c:pt>
                <c:pt idx="16448">
                  <c:v>22.614754694124802</c:v>
                </c:pt>
                <c:pt idx="16449">
                  <c:v>22.616129618413101</c:v>
                </c:pt>
                <c:pt idx="16450">
                  <c:v>22.617504542701401</c:v>
                </c:pt>
                <c:pt idx="16451">
                  <c:v>22.6188794669897</c:v>
                </c:pt>
                <c:pt idx="16452">
                  <c:v>22.620254391277999</c:v>
                </c:pt>
                <c:pt idx="16453">
                  <c:v>22.621629315566299</c:v>
                </c:pt>
                <c:pt idx="16454">
                  <c:v>22.623004239854598</c:v>
                </c:pt>
                <c:pt idx="16455">
                  <c:v>22.624379164143001</c:v>
                </c:pt>
                <c:pt idx="16456">
                  <c:v>22.6257540884313</c:v>
                </c:pt>
                <c:pt idx="16457">
                  <c:v>22.6271290127196</c:v>
                </c:pt>
                <c:pt idx="16458">
                  <c:v>22.628503937007899</c:v>
                </c:pt>
                <c:pt idx="16459">
                  <c:v>22.629878861296199</c:v>
                </c:pt>
                <c:pt idx="16460">
                  <c:v>22.631253785584502</c:v>
                </c:pt>
                <c:pt idx="16461">
                  <c:v>22.632628709872801</c:v>
                </c:pt>
                <c:pt idx="16462">
                  <c:v>22.6340036341611</c:v>
                </c:pt>
                <c:pt idx="16463">
                  <c:v>22.6353785584494</c:v>
                </c:pt>
                <c:pt idx="16464">
                  <c:v>22.636753482737699</c:v>
                </c:pt>
                <c:pt idx="16465">
                  <c:v>22.638128407026102</c:v>
                </c:pt>
                <c:pt idx="16466">
                  <c:v>22.639503331314401</c:v>
                </c:pt>
                <c:pt idx="16467">
                  <c:v>22.640878255602701</c:v>
                </c:pt>
                <c:pt idx="16468">
                  <c:v>22.642253179891</c:v>
                </c:pt>
                <c:pt idx="16469">
                  <c:v>22.643628104179299</c:v>
                </c:pt>
                <c:pt idx="16470">
                  <c:v>22.645003028467599</c:v>
                </c:pt>
                <c:pt idx="16471">
                  <c:v>22.646377952755898</c:v>
                </c:pt>
                <c:pt idx="16472">
                  <c:v>22.647752877044201</c:v>
                </c:pt>
                <c:pt idx="16473">
                  <c:v>22.649127801332501</c:v>
                </c:pt>
                <c:pt idx="16474">
                  <c:v>22.6505027256208</c:v>
                </c:pt>
                <c:pt idx="16475">
                  <c:v>22.651877649909199</c:v>
                </c:pt>
                <c:pt idx="16476">
                  <c:v>22.653252574197499</c:v>
                </c:pt>
                <c:pt idx="16477">
                  <c:v>22.654627498485802</c:v>
                </c:pt>
                <c:pt idx="16478">
                  <c:v>22.656002422774101</c:v>
                </c:pt>
                <c:pt idx="16479">
                  <c:v>22.6573773470624</c:v>
                </c:pt>
                <c:pt idx="16480">
                  <c:v>22.6587522713507</c:v>
                </c:pt>
                <c:pt idx="16481">
                  <c:v>22.660127195638999</c:v>
                </c:pt>
                <c:pt idx="16482">
                  <c:v>22.661502119927299</c:v>
                </c:pt>
                <c:pt idx="16483">
                  <c:v>22.662877044215598</c:v>
                </c:pt>
                <c:pt idx="16484">
                  <c:v>22.664251968503901</c:v>
                </c:pt>
                <c:pt idx="16485">
                  <c:v>22.6656268927923</c:v>
                </c:pt>
                <c:pt idx="16486">
                  <c:v>22.6670018170806</c:v>
                </c:pt>
                <c:pt idx="16487">
                  <c:v>22.668376741368899</c:v>
                </c:pt>
                <c:pt idx="16488">
                  <c:v>22.669751665657198</c:v>
                </c:pt>
                <c:pt idx="16489">
                  <c:v>22.671126589945501</c:v>
                </c:pt>
                <c:pt idx="16490">
                  <c:v>22.672501514233801</c:v>
                </c:pt>
                <c:pt idx="16491">
                  <c:v>22.6738764385221</c:v>
                </c:pt>
                <c:pt idx="16492">
                  <c:v>22.6752513628104</c:v>
                </c:pt>
                <c:pt idx="16493">
                  <c:v>22.676626287098699</c:v>
                </c:pt>
                <c:pt idx="16494">
                  <c:v>22.678001211386999</c:v>
                </c:pt>
                <c:pt idx="16495">
                  <c:v>22.679376135675401</c:v>
                </c:pt>
                <c:pt idx="16496">
                  <c:v>22.680751059963701</c:v>
                </c:pt>
                <c:pt idx="16497">
                  <c:v>22.682125984252</c:v>
                </c:pt>
                <c:pt idx="16498">
                  <c:v>22.683500908540299</c:v>
                </c:pt>
                <c:pt idx="16499">
                  <c:v>22.684875832828599</c:v>
                </c:pt>
                <c:pt idx="16500">
                  <c:v>22.686250757116898</c:v>
                </c:pt>
                <c:pt idx="16501">
                  <c:v>22.687625681405201</c:v>
                </c:pt>
                <c:pt idx="16502">
                  <c:v>22.689000605693501</c:v>
                </c:pt>
                <c:pt idx="16503">
                  <c:v>22.6903755299818</c:v>
                </c:pt>
                <c:pt idx="16504">
                  <c:v>22.6917504542701</c:v>
                </c:pt>
                <c:pt idx="16505">
                  <c:v>22.693125378558499</c:v>
                </c:pt>
                <c:pt idx="16506">
                  <c:v>22.694500302846802</c:v>
                </c:pt>
                <c:pt idx="16507">
                  <c:v>22.695875227135101</c:v>
                </c:pt>
                <c:pt idx="16508">
                  <c:v>22.6972501514234</c:v>
                </c:pt>
                <c:pt idx="16509">
                  <c:v>22.6986250757117</c:v>
                </c:pt>
                <c:pt idx="16510">
                  <c:v>22.7</c:v>
                </c:pt>
                <c:pt idx="16511">
                  <c:v>22.701374924288299</c:v>
                </c:pt>
                <c:pt idx="16512">
                  <c:v>22.702749848576602</c:v>
                </c:pt>
                <c:pt idx="16513">
                  <c:v>22.704124772864901</c:v>
                </c:pt>
                <c:pt idx="16514">
                  <c:v>22.705499697153201</c:v>
                </c:pt>
                <c:pt idx="16515">
                  <c:v>22.7068746214416</c:v>
                </c:pt>
                <c:pt idx="16516">
                  <c:v>22.708249545729899</c:v>
                </c:pt>
                <c:pt idx="16517">
                  <c:v>22.709624470018198</c:v>
                </c:pt>
                <c:pt idx="16518">
                  <c:v>22.710999394306501</c:v>
                </c:pt>
                <c:pt idx="16519">
                  <c:v>22.712374318594801</c:v>
                </c:pt>
                <c:pt idx="16520">
                  <c:v>22.7137492428831</c:v>
                </c:pt>
                <c:pt idx="16521">
                  <c:v>22.7151241671714</c:v>
                </c:pt>
                <c:pt idx="16522">
                  <c:v>22.716499091459699</c:v>
                </c:pt>
                <c:pt idx="16523">
                  <c:v>22.717874015747999</c:v>
                </c:pt>
                <c:pt idx="16524">
                  <c:v>22.719248940036302</c:v>
                </c:pt>
                <c:pt idx="16525">
                  <c:v>22.7206238643247</c:v>
                </c:pt>
                <c:pt idx="16526">
                  <c:v>22.721998788613</c:v>
                </c:pt>
                <c:pt idx="16527">
                  <c:v>22.723373712901299</c:v>
                </c:pt>
                <c:pt idx="16528">
                  <c:v>22.724748637189599</c:v>
                </c:pt>
                <c:pt idx="16529">
                  <c:v>22.726123561477898</c:v>
                </c:pt>
                <c:pt idx="16530">
                  <c:v>22.727498485766201</c:v>
                </c:pt>
                <c:pt idx="16531">
                  <c:v>22.728873410054501</c:v>
                </c:pt>
                <c:pt idx="16532">
                  <c:v>22.7302483343428</c:v>
                </c:pt>
                <c:pt idx="16533">
                  <c:v>22.7316232586311</c:v>
                </c:pt>
                <c:pt idx="16534">
                  <c:v>22.732998182919498</c:v>
                </c:pt>
                <c:pt idx="16535">
                  <c:v>22.734373107207801</c:v>
                </c:pt>
                <c:pt idx="16536">
                  <c:v>22.735748031496101</c:v>
                </c:pt>
                <c:pt idx="16537">
                  <c:v>22.7371229557844</c:v>
                </c:pt>
                <c:pt idx="16538">
                  <c:v>22.7384978800727</c:v>
                </c:pt>
                <c:pt idx="16539">
                  <c:v>22.739872804360999</c:v>
                </c:pt>
                <c:pt idx="16540">
                  <c:v>22.741247728649299</c:v>
                </c:pt>
                <c:pt idx="16541">
                  <c:v>22.742622652937602</c:v>
                </c:pt>
                <c:pt idx="16542">
                  <c:v>22.743997577225901</c:v>
                </c:pt>
                <c:pt idx="16543">
                  <c:v>22.745372501514201</c:v>
                </c:pt>
                <c:pt idx="16544">
                  <c:v>22.746747425802599</c:v>
                </c:pt>
                <c:pt idx="16545">
                  <c:v>22.748122350090899</c:v>
                </c:pt>
                <c:pt idx="16546">
                  <c:v>22.749497274379198</c:v>
                </c:pt>
                <c:pt idx="16547">
                  <c:v>22.750872198667501</c:v>
                </c:pt>
                <c:pt idx="16548">
                  <c:v>22.752247122955801</c:v>
                </c:pt>
                <c:pt idx="16549">
                  <c:v>22.7536220472441</c:v>
                </c:pt>
                <c:pt idx="16550">
                  <c:v>22.7549969715324</c:v>
                </c:pt>
                <c:pt idx="16551">
                  <c:v>22.756371895820699</c:v>
                </c:pt>
                <c:pt idx="16552">
                  <c:v>22.757746820108999</c:v>
                </c:pt>
                <c:pt idx="16553">
                  <c:v>22.759121744397302</c:v>
                </c:pt>
                <c:pt idx="16554">
                  <c:v>22.760496668685601</c:v>
                </c:pt>
                <c:pt idx="16555">
                  <c:v>22.761871592974</c:v>
                </c:pt>
                <c:pt idx="16556">
                  <c:v>22.763246517262299</c:v>
                </c:pt>
                <c:pt idx="16557">
                  <c:v>22.764621441550599</c:v>
                </c:pt>
                <c:pt idx="16558">
                  <c:v>22.765996365838902</c:v>
                </c:pt>
                <c:pt idx="16559">
                  <c:v>22.767371290127201</c:v>
                </c:pt>
                <c:pt idx="16560">
                  <c:v>22.768746214415501</c:v>
                </c:pt>
                <c:pt idx="16561">
                  <c:v>22.7701211387038</c:v>
                </c:pt>
                <c:pt idx="16562">
                  <c:v>22.771496062992099</c:v>
                </c:pt>
                <c:pt idx="16563">
                  <c:v>22.772870987280399</c:v>
                </c:pt>
                <c:pt idx="16564">
                  <c:v>22.774245911568801</c:v>
                </c:pt>
                <c:pt idx="16565">
                  <c:v>22.775620835857101</c:v>
                </c:pt>
                <c:pt idx="16566">
                  <c:v>22.7769957601454</c:v>
                </c:pt>
                <c:pt idx="16567">
                  <c:v>22.7783706844337</c:v>
                </c:pt>
                <c:pt idx="16568">
                  <c:v>22.779745608721999</c:v>
                </c:pt>
                <c:pt idx="16569">
                  <c:v>22.781120533010299</c:v>
                </c:pt>
                <c:pt idx="16570">
                  <c:v>22.782495457298602</c:v>
                </c:pt>
                <c:pt idx="16571">
                  <c:v>22.783870381586901</c:v>
                </c:pt>
                <c:pt idx="16572">
                  <c:v>22.7852453058752</c:v>
                </c:pt>
                <c:pt idx="16573">
                  <c:v>22.7866202301635</c:v>
                </c:pt>
                <c:pt idx="16574">
                  <c:v>22.787995154451899</c:v>
                </c:pt>
                <c:pt idx="16575">
                  <c:v>22.789370078740198</c:v>
                </c:pt>
                <c:pt idx="16576">
                  <c:v>22.790745003028501</c:v>
                </c:pt>
                <c:pt idx="16577">
                  <c:v>22.792119927316801</c:v>
                </c:pt>
                <c:pt idx="16578">
                  <c:v>22.7934948516051</c:v>
                </c:pt>
                <c:pt idx="16579">
                  <c:v>22.7948697758934</c:v>
                </c:pt>
                <c:pt idx="16580">
                  <c:v>22.796244700181699</c:v>
                </c:pt>
                <c:pt idx="16581">
                  <c:v>22.797619624469998</c:v>
                </c:pt>
                <c:pt idx="16582">
                  <c:v>22.798994548758301</c:v>
                </c:pt>
                <c:pt idx="16583">
                  <c:v>22.800369473046601</c:v>
                </c:pt>
                <c:pt idx="16584">
                  <c:v>22.801744397335</c:v>
                </c:pt>
                <c:pt idx="16585">
                  <c:v>22.803119321623299</c:v>
                </c:pt>
                <c:pt idx="16586">
                  <c:v>22.804494245911599</c:v>
                </c:pt>
                <c:pt idx="16587">
                  <c:v>22.805869170199902</c:v>
                </c:pt>
                <c:pt idx="16588">
                  <c:v>22.807244094488201</c:v>
                </c:pt>
                <c:pt idx="16589">
                  <c:v>22.808619018776501</c:v>
                </c:pt>
                <c:pt idx="16590">
                  <c:v>22.8099939430648</c:v>
                </c:pt>
                <c:pt idx="16591">
                  <c:v>22.811368867353099</c:v>
                </c:pt>
                <c:pt idx="16592">
                  <c:v>22.812743791641399</c:v>
                </c:pt>
                <c:pt idx="16593">
                  <c:v>22.814118715929698</c:v>
                </c:pt>
                <c:pt idx="16594">
                  <c:v>22.815493640218101</c:v>
                </c:pt>
                <c:pt idx="16595">
                  <c:v>22.8168685645064</c:v>
                </c:pt>
                <c:pt idx="16596">
                  <c:v>22.8182434887947</c:v>
                </c:pt>
                <c:pt idx="16597">
                  <c:v>22.819618413082999</c:v>
                </c:pt>
                <c:pt idx="16598">
                  <c:v>22.820993337371299</c:v>
                </c:pt>
                <c:pt idx="16599">
                  <c:v>22.822368261659602</c:v>
                </c:pt>
                <c:pt idx="16600">
                  <c:v>22.823743185947901</c:v>
                </c:pt>
                <c:pt idx="16601">
                  <c:v>22.8251181102362</c:v>
                </c:pt>
                <c:pt idx="16602">
                  <c:v>22.8264930345245</c:v>
                </c:pt>
                <c:pt idx="16603">
                  <c:v>22.827867958812799</c:v>
                </c:pt>
                <c:pt idx="16604">
                  <c:v>22.829242883101202</c:v>
                </c:pt>
                <c:pt idx="16605">
                  <c:v>22.830617807389501</c:v>
                </c:pt>
                <c:pt idx="16606">
                  <c:v>22.831992731677801</c:v>
                </c:pt>
                <c:pt idx="16607">
                  <c:v>22.8333676559661</c:v>
                </c:pt>
                <c:pt idx="16608">
                  <c:v>22.8347425802544</c:v>
                </c:pt>
                <c:pt idx="16609">
                  <c:v>22.836117504542699</c:v>
                </c:pt>
                <c:pt idx="16610">
                  <c:v>22.837492428830998</c:v>
                </c:pt>
                <c:pt idx="16611">
                  <c:v>22.838867353119301</c:v>
                </c:pt>
                <c:pt idx="16612">
                  <c:v>22.840242277407601</c:v>
                </c:pt>
                <c:pt idx="16613">
                  <c:v>22.8416172016959</c:v>
                </c:pt>
                <c:pt idx="16614">
                  <c:v>22.842992125984299</c:v>
                </c:pt>
                <c:pt idx="16615">
                  <c:v>22.844367050272599</c:v>
                </c:pt>
                <c:pt idx="16616">
                  <c:v>22.845741974560902</c:v>
                </c:pt>
                <c:pt idx="16617">
                  <c:v>22.847116898849201</c:v>
                </c:pt>
                <c:pt idx="16618">
                  <c:v>22.8484918231375</c:v>
                </c:pt>
                <c:pt idx="16619">
                  <c:v>22.8498667474258</c:v>
                </c:pt>
                <c:pt idx="16620">
                  <c:v>22.851241671714099</c:v>
                </c:pt>
                <c:pt idx="16621">
                  <c:v>22.852616596002399</c:v>
                </c:pt>
                <c:pt idx="16622">
                  <c:v>22.853991520290698</c:v>
                </c:pt>
                <c:pt idx="16623">
                  <c:v>22.855366444579001</c:v>
                </c:pt>
                <c:pt idx="16624">
                  <c:v>22.8567413688674</c:v>
                </c:pt>
                <c:pt idx="16625">
                  <c:v>22.8581162931557</c:v>
                </c:pt>
                <c:pt idx="16626">
                  <c:v>22.859491217443999</c:v>
                </c:pt>
                <c:pt idx="16627">
                  <c:v>22.860866141732298</c:v>
                </c:pt>
                <c:pt idx="16628">
                  <c:v>22.862241066020601</c:v>
                </c:pt>
                <c:pt idx="16629">
                  <c:v>22.863615990308901</c:v>
                </c:pt>
                <c:pt idx="16630">
                  <c:v>22.8649909145972</c:v>
                </c:pt>
                <c:pt idx="16631">
                  <c:v>22.8663658388855</c:v>
                </c:pt>
                <c:pt idx="16632">
                  <c:v>22.867740763173799</c:v>
                </c:pt>
                <c:pt idx="16633">
                  <c:v>22.869115687462202</c:v>
                </c:pt>
                <c:pt idx="16634">
                  <c:v>22.870490611750501</c:v>
                </c:pt>
                <c:pt idx="16635">
                  <c:v>22.871865536038801</c:v>
                </c:pt>
                <c:pt idx="16636">
                  <c:v>22.8732404603271</c:v>
                </c:pt>
                <c:pt idx="16637">
                  <c:v>22.874615384615399</c:v>
                </c:pt>
                <c:pt idx="16638">
                  <c:v>22.875990308903699</c:v>
                </c:pt>
                <c:pt idx="16639">
                  <c:v>22.877365233191998</c:v>
                </c:pt>
                <c:pt idx="16640">
                  <c:v>22.878740157480301</c:v>
                </c:pt>
                <c:pt idx="16641">
                  <c:v>22.880115081768601</c:v>
                </c:pt>
                <c:pt idx="16642">
                  <c:v>22.8814900060569</c:v>
                </c:pt>
                <c:pt idx="16643">
                  <c:v>22.882864930345299</c:v>
                </c:pt>
                <c:pt idx="16644">
                  <c:v>22.884239854633599</c:v>
                </c:pt>
                <c:pt idx="16645">
                  <c:v>22.885614778921902</c:v>
                </c:pt>
                <c:pt idx="16646">
                  <c:v>22.886989703210201</c:v>
                </c:pt>
                <c:pt idx="16647">
                  <c:v>22.8883646274985</c:v>
                </c:pt>
                <c:pt idx="16648">
                  <c:v>22.8897395517868</c:v>
                </c:pt>
                <c:pt idx="16649">
                  <c:v>22.891114476075099</c:v>
                </c:pt>
                <c:pt idx="16650">
                  <c:v>22.892489400363399</c:v>
                </c:pt>
                <c:pt idx="16651">
                  <c:v>22.893864324651702</c:v>
                </c:pt>
                <c:pt idx="16652">
                  <c:v>22.895239248940001</c:v>
                </c:pt>
                <c:pt idx="16653">
                  <c:v>22.8966141732284</c:v>
                </c:pt>
                <c:pt idx="16654">
                  <c:v>22.8979890975167</c:v>
                </c:pt>
                <c:pt idx="16655">
                  <c:v>22.899364021804999</c:v>
                </c:pt>
                <c:pt idx="16656">
                  <c:v>22.900738946093298</c:v>
                </c:pt>
                <c:pt idx="16657">
                  <c:v>22.902113870381601</c:v>
                </c:pt>
                <c:pt idx="16658">
                  <c:v>22.903488794669901</c:v>
                </c:pt>
                <c:pt idx="16659">
                  <c:v>22.9048637189582</c:v>
                </c:pt>
                <c:pt idx="16660">
                  <c:v>22.9062386432465</c:v>
                </c:pt>
                <c:pt idx="16661">
                  <c:v>22.907613567534799</c:v>
                </c:pt>
                <c:pt idx="16662">
                  <c:v>22.908988491823099</c:v>
                </c:pt>
                <c:pt idx="16663">
                  <c:v>22.910363416111501</c:v>
                </c:pt>
                <c:pt idx="16664">
                  <c:v>22.911738340399801</c:v>
                </c:pt>
                <c:pt idx="16665">
                  <c:v>22.9131132646881</c:v>
                </c:pt>
                <c:pt idx="16666">
                  <c:v>22.914488188976399</c:v>
                </c:pt>
                <c:pt idx="16667">
                  <c:v>22.915863113264699</c:v>
                </c:pt>
                <c:pt idx="16668">
                  <c:v>22.917238037552998</c:v>
                </c:pt>
                <c:pt idx="16669">
                  <c:v>22.918612961841301</c:v>
                </c:pt>
                <c:pt idx="16670">
                  <c:v>22.919987886129601</c:v>
                </c:pt>
                <c:pt idx="16671">
                  <c:v>22.9213628104179</c:v>
                </c:pt>
                <c:pt idx="16672">
                  <c:v>22.9227377347062</c:v>
                </c:pt>
                <c:pt idx="16673">
                  <c:v>22.924112658994598</c:v>
                </c:pt>
                <c:pt idx="16674">
                  <c:v>22.925487583282901</c:v>
                </c:pt>
                <c:pt idx="16675">
                  <c:v>22.926862507571201</c:v>
                </c:pt>
                <c:pt idx="16676">
                  <c:v>22.9282374318595</c:v>
                </c:pt>
                <c:pt idx="16677">
                  <c:v>22.9296123561478</c:v>
                </c:pt>
                <c:pt idx="16678">
                  <c:v>22.930987280436099</c:v>
                </c:pt>
                <c:pt idx="16679">
                  <c:v>22.932362204724399</c:v>
                </c:pt>
                <c:pt idx="16680">
                  <c:v>22.933737129012702</c:v>
                </c:pt>
                <c:pt idx="16681">
                  <c:v>22.935112053301001</c:v>
                </c:pt>
                <c:pt idx="16682">
                  <c:v>22.936486977589301</c:v>
                </c:pt>
                <c:pt idx="16683">
                  <c:v>22.937861901877699</c:v>
                </c:pt>
                <c:pt idx="16684">
                  <c:v>22.939236826165999</c:v>
                </c:pt>
                <c:pt idx="16685">
                  <c:v>22.940611750454298</c:v>
                </c:pt>
                <c:pt idx="16686">
                  <c:v>22.941986674742601</c:v>
                </c:pt>
                <c:pt idx="16687">
                  <c:v>22.943361599030901</c:v>
                </c:pt>
                <c:pt idx="16688">
                  <c:v>22.9447365233192</c:v>
                </c:pt>
                <c:pt idx="16689">
                  <c:v>22.9461114476075</c:v>
                </c:pt>
                <c:pt idx="16690">
                  <c:v>22.947486371895799</c:v>
                </c:pt>
                <c:pt idx="16691">
                  <c:v>22.948861296184099</c:v>
                </c:pt>
                <c:pt idx="16692">
                  <c:v>22.950236220472402</c:v>
                </c:pt>
                <c:pt idx="16693">
                  <c:v>22.9516111447608</c:v>
                </c:pt>
                <c:pt idx="16694">
                  <c:v>22.9529860690491</c:v>
                </c:pt>
                <c:pt idx="16695">
                  <c:v>22.954360993337399</c:v>
                </c:pt>
                <c:pt idx="16696">
                  <c:v>22.955735917625699</c:v>
                </c:pt>
                <c:pt idx="16697">
                  <c:v>22.957110841914002</c:v>
                </c:pt>
                <c:pt idx="16698">
                  <c:v>22.958485766202301</c:v>
                </c:pt>
                <c:pt idx="16699">
                  <c:v>22.959860690490601</c:v>
                </c:pt>
                <c:pt idx="16700">
                  <c:v>22.9612356147789</c:v>
                </c:pt>
                <c:pt idx="16701">
                  <c:v>22.9626105390672</c:v>
                </c:pt>
                <c:pt idx="16702">
                  <c:v>22.963985463355499</c:v>
                </c:pt>
                <c:pt idx="16703">
                  <c:v>22.965360387643901</c:v>
                </c:pt>
                <c:pt idx="16704">
                  <c:v>22.966735311932201</c:v>
                </c:pt>
                <c:pt idx="16705">
                  <c:v>22.9681102362205</c:v>
                </c:pt>
                <c:pt idx="16706">
                  <c:v>22.9694851605088</c:v>
                </c:pt>
                <c:pt idx="16707">
                  <c:v>22.970860084797099</c:v>
                </c:pt>
                <c:pt idx="16708">
                  <c:v>22.972235009085399</c:v>
                </c:pt>
                <c:pt idx="16709">
                  <c:v>22.973609933373702</c:v>
                </c:pt>
                <c:pt idx="16710">
                  <c:v>22.974984857662001</c:v>
                </c:pt>
                <c:pt idx="16711">
                  <c:v>22.9763597819503</c:v>
                </c:pt>
                <c:pt idx="16712">
                  <c:v>22.977734706238699</c:v>
                </c:pt>
                <c:pt idx="16713">
                  <c:v>22.979109630526999</c:v>
                </c:pt>
                <c:pt idx="16714">
                  <c:v>22.980484554815298</c:v>
                </c:pt>
                <c:pt idx="16715">
                  <c:v>22.981859479103601</c:v>
                </c:pt>
                <c:pt idx="16716">
                  <c:v>22.983234403391901</c:v>
                </c:pt>
                <c:pt idx="16717">
                  <c:v>22.9846093276802</c:v>
                </c:pt>
                <c:pt idx="16718">
                  <c:v>22.9859842519685</c:v>
                </c:pt>
                <c:pt idx="16719">
                  <c:v>22.987359176256799</c:v>
                </c:pt>
                <c:pt idx="16720">
                  <c:v>22.988734100545098</c:v>
                </c:pt>
                <c:pt idx="16721">
                  <c:v>22.990109024833401</c:v>
                </c:pt>
                <c:pt idx="16722">
                  <c:v>22.9914839491218</c:v>
                </c:pt>
                <c:pt idx="16723">
                  <c:v>22.9928588734101</c:v>
                </c:pt>
                <c:pt idx="16724">
                  <c:v>22.994233797698399</c:v>
                </c:pt>
                <c:pt idx="16725">
                  <c:v>22.995608721986699</c:v>
                </c:pt>
                <c:pt idx="16726">
                  <c:v>22.996983646275002</c:v>
                </c:pt>
                <c:pt idx="16727">
                  <c:v>22.998358570563301</c:v>
                </c:pt>
                <c:pt idx="16728">
                  <c:v>22.999733494851601</c:v>
                </c:pt>
                <c:pt idx="16729">
                  <c:v>23.0011084191399</c:v>
                </c:pt>
                <c:pt idx="16730">
                  <c:v>23.002483343428199</c:v>
                </c:pt>
                <c:pt idx="16731">
                  <c:v>23.003858267716499</c:v>
                </c:pt>
                <c:pt idx="16732">
                  <c:v>23.005233192004798</c:v>
                </c:pt>
                <c:pt idx="16733">
                  <c:v>23.006608116293201</c:v>
                </c:pt>
                <c:pt idx="16734">
                  <c:v>23.0079830405815</c:v>
                </c:pt>
                <c:pt idx="16735">
                  <c:v>23.0093579648698</c:v>
                </c:pt>
                <c:pt idx="16736">
                  <c:v>23.010732889158099</c:v>
                </c:pt>
                <c:pt idx="16737">
                  <c:v>23.012107813446399</c:v>
                </c:pt>
                <c:pt idx="16738">
                  <c:v>23.013482737734702</c:v>
                </c:pt>
                <c:pt idx="16739">
                  <c:v>23.014857662023001</c:v>
                </c:pt>
                <c:pt idx="16740">
                  <c:v>23.0162325863113</c:v>
                </c:pt>
                <c:pt idx="16741">
                  <c:v>23.0176075105996</c:v>
                </c:pt>
                <c:pt idx="16742">
                  <c:v>23.018982434887999</c:v>
                </c:pt>
                <c:pt idx="16743">
                  <c:v>23.020357359176302</c:v>
                </c:pt>
                <c:pt idx="16744">
                  <c:v>23.021732283464601</c:v>
                </c:pt>
                <c:pt idx="16745">
                  <c:v>23.023107207752901</c:v>
                </c:pt>
                <c:pt idx="16746">
                  <c:v>23.0244821320412</c:v>
                </c:pt>
                <c:pt idx="16747">
                  <c:v>23.0258570563295</c:v>
                </c:pt>
                <c:pt idx="16748">
                  <c:v>23.027231980617799</c:v>
                </c:pt>
                <c:pt idx="16749">
                  <c:v>23.028606904906098</c:v>
                </c:pt>
                <c:pt idx="16750">
                  <c:v>23.029981829194401</c:v>
                </c:pt>
                <c:pt idx="16751">
                  <c:v>23.031356753482701</c:v>
                </c:pt>
                <c:pt idx="16752">
                  <c:v>23.0327316777711</c:v>
                </c:pt>
                <c:pt idx="16753">
                  <c:v>23.034106602059399</c:v>
                </c:pt>
                <c:pt idx="16754">
                  <c:v>23.035481526347699</c:v>
                </c:pt>
                <c:pt idx="16755">
                  <c:v>23.036856450636002</c:v>
                </c:pt>
                <c:pt idx="16756">
                  <c:v>23.038231374924301</c:v>
                </c:pt>
                <c:pt idx="16757">
                  <c:v>23.039606299212601</c:v>
                </c:pt>
                <c:pt idx="16758">
                  <c:v>23.0409812235009</c:v>
                </c:pt>
                <c:pt idx="16759">
                  <c:v>23.042356147789199</c:v>
                </c:pt>
                <c:pt idx="16760">
                  <c:v>23.043731072077499</c:v>
                </c:pt>
                <c:pt idx="16761">
                  <c:v>23.045105996365798</c:v>
                </c:pt>
                <c:pt idx="16762">
                  <c:v>23.046480920654201</c:v>
                </c:pt>
                <c:pt idx="16763">
                  <c:v>23.0478558449425</c:v>
                </c:pt>
                <c:pt idx="16764">
                  <c:v>23.0492307692308</c:v>
                </c:pt>
                <c:pt idx="16765">
                  <c:v>23.050605693519099</c:v>
                </c:pt>
                <c:pt idx="16766">
                  <c:v>23.051980617807398</c:v>
                </c:pt>
                <c:pt idx="16767">
                  <c:v>23.053355542095701</c:v>
                </c:pt>
                <c:pt idx="16768">
                  <c:v>23.054730466384001</c:v>
                </c:pt>
                <c:pt idx="16769">
                  <c:v>23.0561053906723</c:v>
                </c:pt>
                <c:pt idx="16770">
                  <c:v>23.0574803149606</c:v>
                </c:pt>
                <c:pt idx="16771">
                  <c:v>23.058855239248899</c:v>
                </c:pt>
                <c:pt idx="16772">
                  <c:v>23.060230163537302</c:v>
                </c:pt>
                <c:pt idx="16773">
                  <c:v>23.061605087825601</c:v>
                </c:pt>
                <c:pt idx="16774">
                  <c:v>23.062980012113901</c:v>
                </c:pt>
                <c:pt idx="16775">
                  <c:v>23.0643549364022</c:v>
                </c:pt>
                <c:pt idx="16776">
                  <c:v>23.065729860690499</c:v>
                </c:pt>
                <c:pt idx="16777">
                  <c:v>23.067104784978799</c:v>
                </c:pt>
                <c:pt idx="16778">
                  <c:v>23.068479709267098</c:v>
                </c:pt>
                <c:pt idx="16779">
                  <c:v>23.069854633555401</c:v>
                </c:pt>
                <c:pt idx="16780">
                  <c:v>23.071229557843701</c:v>
                </c:pt>
                <c:pt idx="16781">
                  <c:v>23.072604482132</c:v>
                </c:pt>
                <c:pt idx="16782">
                  <c:v>23.073979406420399</c:v>
                </c:pt>
                <c:pt idx="16783">
                  <c:v>23.075354330708699</c:v>
                </c:pt>
                <c:pt idx="16784">
                  <c:v>23.076729254997002</c:v>
                </c:pt>
                <c:pt idx="16785">
                  <c:v>23.078104179285301</c:v>
                </c:pt>
                <c:pt idx="16786">
                  <c:v>23.0794791035736</c:v>
                </c:pt>
                <c:pt idx="16787">
                  <c:v>23.0808540278619</c:v>
                </c:pt>
                <c:pt idx="16788">
                  <c:v>23.082228952150199</c:v>
                </c:pt>
                <c:pt idx="16789">
                  <c:v>23.083603876438499</c:v>
                </c:pt>
                <c:pt idx="16790">
                  <c:v>23.084978800726802</c:v>
                </c:pt>
                <c:pt idx="16791">
                  <c:v>23.086353725015101</c:v>
                </c:pt>
                <c:pt idx="16792">
                  <c:v>23.0877286493035</c:v>
                </c:pt>
                <c:pt idx="16793">
                  <c:v>23.0891035735918</c:v>
                </c:pt>
                <c:pt idx="16794">
                  <c:v>23.090478497880099</c:v>
                </c:pt>
                <c:pt idx="16795">
                  <c:v>23.091853422168398</c:v>
                </c:pt>
                <c:pt idx="16796">
                  <c:v>23.093228346456701</c:v>
                </c:pt>
                <c:pt idx="16797">
                  <c:v>23.094603270745001</c:v>
                </c:pt>
                <c:pt idx="16798">
                  <c:v>23.0959781950333</c:v>
                </c:pt>
                <c:pt idx="16799">
                  <c:v>23.0973531193216</c:v>
                </c:pt>
                <c:pt idx="16800">
                  <c:v>23.098728043609899</c:v>
                </c:pt>
                <c:pt idx="16801">
                  <c:v>23.100102967898302</c:v>
                </c:pt>
                <c:pt idx="16802">
                  <c:v>23.101477892186601</c:v>
                </c:pt>
                <c:pt idx="16803">
                  <c:v>23.102852816474901</c:v>
                </c:pt>
                <c:pt idx="16804">
                  <c:v>23.1042277407632</c:v>
                </c:pt>
                <c:pt idx="16805">
                  <c:v>23.105602665051499</c:v>
                </c:pt>
                <c:pt idx="16806">
                  <c:v>23.106977589339799</c:v>
                </c:pt>
                <c:pt idx="16807">
                  <c:v>23.108352513628098</c:v>
                </c:pt>
                <c:pt idx="16808">
                  <c:v>23.109727437916401</c:v>
                </c:pt>
                <c:pt idx="16809">
                  <c:v>23.111102362204701</c:v>
                </c:pt>
                <c:pt idx="16810">
                  <c:v>23.112477286493</c:v>
                </c:pt>
                <c:pt idx="16811">
                  <c:v>23.113852210781399</c:v>
                </c:pt>
                <c:pt idx="16812">
                  <c:v>23.115227135069699</c:v>
                </c:pt>
                <c:pt idx="16813">
                  <c:v>23.116602059358001</c:v>
                </c:pt>
                <c:pt idx="16814">
                  <c:v>23.117976983646301</c:v>
                </c:pt>
                <c:pt idx="16815">
                  <c:v>23.1193519079346</c:v>
                </c:pt>
                <c:pt idx="16816">
                  <c:v>23.1207268322229</c:v>
                </c:pt>
                <c:pt idx="16817">
                  <c:v>23.122101756511199</c:v>
                </c:pt>
                <c:pt idx="16818">
                  <c:v>23.123476680799499</c:v>
                </c:pt>
                <c:pt idx="16819">
                  <c:v>23.124851605087802</c:v>
                </c:pt>
                <c:pt idx="16820">
                  <c:v>23.126226529376101</c:v>
                </c:pt>
                <c:pt idx="16821">
                  <c:v>23.1276014536645</c:v>
                </c:pt>
                <c:pt idx="16822">
                  <c:v>23.128976377952799</c:v>
                </c:pt>
                <c:pt idx="16823">
                  <c:v>23.130351302241099</c:v>
                </c:pt>
                <c:pt idx="16824">
                  <c:v>23.131726226529398</c:v>
                </c:pt>
                <c:pt idx="16825">
                  <c:v>23.133101150817701</c:v>
                </c:pt>
                <c:pt idx="16826">
                  <c:v>23.134476075106001</c:v>
                </c:pt>
                <c:pt idx="16827">
                  <c:v>23.1358509993943</c:v>
                </c:pt>
                <c:pt idx="16828">
                  <c:v>23.1372259236826</c:v>
                </c:pt>
                <c:pt idx="16829">
                  <c:v>23.138600847970899</c:v>
                </c:pt>
                <c:pt idx="16830">
                  <c:v>23.139975772259199</c:v>
                </c:pt>
                <c:pt idx="16831">
                  <c:v>23.141350696547601</c:v>
                </c:pt>
                <c:pt idx="16832">
                  <c:v>23.1427256208359</c:v>
                </c:pt>
                <c:pt idx="16833">
                  <c:v>23.1441005451242</c:v>
                </c:pt>
                <c:pt idx="16834">
                  <c:v>23.145475469412499</c:v>
                </c:pt>
                <c:pt idx="16835">
                  <c:v>23.146850393700799</c:v>
                </c:pt>
                <c:pt idx="16836">
                  <c:v>23.148225317989102</c:v>
                </c:pt>
                <c:pt idx="16837">
                  <c:v>23.149600242277401</c:v>
                </c:pt>
                <c:pt idx="16838">
                  <c:v>23.150975166565701</c:v>
                </c:pt>
                <c:pt idx="16839">
                  <c:v>23.152350090854</c:v>
                </c:pt>
                <c:pt idx="16840">
                  <c:v>23.1537250151423</c:v>
                </c:pt>
                <c:pt idx="16841">
                  <c:v>23.155099939430698</c:v>
                </c:pt>
                <c:pt idx="16842">
                  <c:v>23.156474863719001</c:v>
                </c:pt>
                <c:pt idx="16843">
                  <c:v>23.157849788007301</c:v>
                </c:pt>
                <c:pt idx="16844">
                  <c:v>23.1592247122956</c:v>
                </c:pt>
                <c:pt idx="16845">
                  <c:v>23.1605996365839</c:v>
                </c:pt>
                <c:pt idx="16846">
                  <c:v>23.161974560872199</c:v>
                </c:pt>
                <c:pt idx="16847">
                  <c:v>23.163349485160499</c:v>
                </c:pt>
                <c:pt idx="16848">
                  <c:v>23.164724409448802</c:v>
                </c:pt>
                <c:pt idx="16849">
                  <c:v>23.166099333737101</c:v>
                </c:pt>
                <c:pt idx="16850">
                  <c:v>23.167474258025401</c:v>
                </c:pt>
                <c:pt idx="16851">
                  <c:v>23.168849182313799</c:v>
                </c:pt>
                <c:pt idx="16852">
                  <c:v>23.170224106602099</c:v>
                </c:pt>
                <c:pt idx="16853">
                  <c:v>23.171599030890398</c:v>
                </c:pt>
                <c:pt idx="16854">
                  <c:v>23.172973955178701</c:v>
                </c:pt>
                <c:pt idx="16855">
                  <c:v>23.174348879467001</c:v>
                </c:pt>
                <c:pt idx="16856">
                  <c:v>23.1757238037553</c:v>
                </c:pt>
                <c:pt idx="16857">
                  <c:v>23.1770987280436</c:v>
                </c:pt>
                <c:pt idx="16858">
                  <c:v>23.178473652331899</c:v>
                </c:pt>
                <c:pt idx="16859">
                  <c:v>23.179848576620198</c:v>
                </c:pt>
                <c:pt idx="16860">
                  <c:v>23.181223500908501</c:v>
                </c:pt>
                <c:pt idx="16861">
                  <c:v>23.1825984251969</c:v>
                </c:pt>
                <c:pt idx="16862">
                  <c:v>23.1839733494852</c:v>
                </c:pt>
                <c:pt idx="16863">
                  <c:v>23.185348273773499</c:v>
                </c:pt>
                <c:pt idx="16864">
                  <c:v>23.186723198061799</c:v>
                </c:pt>
                <c:pt idx="16865">
                  <c:v>23.188098122350102</c:v>
                </c:pt>
                <c:pt idx="16866">
                  <c:v>23.189473046638401</c:v>
                </c:pt>
                <c:pt idx="16867">
                  <c:v>23.190847970926701</c:v>
                </c:pt>
                <c:pt idx="16868">
                  <c:v>23.192222895215</c:v>
                </c:pt>
                <c:pt idx="16869">
                  <c:v>23.193597819503299</c:v>
                </c:pt>
                <c:pt idx="16870">
                  <c:v>23.194972743791698</c:v>
                </c:pt>
                <c:pt idx="16871">
                  <c:v>23.196347668080001</c:v>
                </c:pt>
                <c:pt idx="16872">
                  <c:v>23.197722592368301</c:v>
                </c:pt>
                <c:pt idx="16873">
                  <c:v>23.1990975166566</c:v>
                </c:pt>
                <c:pt idx="16874">
                  <c:v>23.2004724409449</c:v>
                </c:pt>
                <c:pt idx="16875">
                  <c:v>23.201847365233199</c:v>
                </c:pt>
                <c:pt idx="16876">
                  <c:v>23.203222289521499</c:v>
                </c:pt>
                <c:pt idx="16877">
                  <c:v>23.204597213809802</c:v>
                </c:pt>
                <c:pt idx="16878">
                  <c:v>23.205972138098101</c:v>
                </c:pt>
                <c:pt idx="16879">
                  <c:v>23.2073470623864</c:v>
                </c:pt>
                <c:pt idx="16880">
                  <c:v>23.2087219866747</c:v>
                </c:pt>
                <c:pt idx="16881">
                  <c:v>23.210096910963099</c:v>
                </c:pt>
                <c:pt idx="16882">
                  <c:v>23.211471835251398</c:v>
                </c:pt>
                <c:pt idx="16883">
                  <c:v>23.212846759539701</c:v>
                </c:pt>
                <c:pt idx="16884">
                  <c:v>23.214221683828001</c:v>
                </c:pt>
                <c:pt idx="16885">
                  <c:v>23.2155966081163</c:v>
                </c:pt>
                <c:pt idx="16886">
                  <c:v>23.2169715324046</c:v>
                </c:pt>
                <c:pt idx="16887">
                  <c:v>23.218346456692899</c:v>
                </c:pt>
                <c:pt idx="16888">
                  <c:v>23.219721380981198</c:v>
                </c:pt>
                <c:pt idx="16889">
                  <c:v>23.221096305269501</c:v>
                </c:pt>
                <c:pt idx="16890">
                  <c:v>23.222471229557801</c:v>
                </c:pt>
                <c:pt idx="16891">
                  <c:v>23.2238461538462</c:v>
                </c:pt>
                <c:pt idx="16892">
                  <c:v>23.225221078134499</c:v>
                </c:pt>
                <c:pt idx="16893">
                  <c:v>23.226596002422799</c:v>
                </c:pt>
                <c:pt idx="16894">
                  <c:v>23.227970926711102</c:v>
                </c:pt>
                <c:pt idx="16895">
                  <c:v>23.229345850999401</c:v>
                </c:pt>
                <c:pt idx="16896">
                  <c:v>23.230720775287701</c:v>
                </c:pt>
                <c:pt idx="16897">
                  <c:v>23.232095699576</c:v>
                </c:pt>
                <c:pt idx="16898">
                  <c:v>23.233470623864299</c:v>
                </c:pt>
                <c:pt idx="16899">
                  <c:v>23.234845548152599</c:v>
                </c:pt>
                <c:pt idx="16900">
                  <c:v>23.236220472441001</c:v>
                </c:pt>
                <c:pt idx="16901">
                  <c:v>23.237595396729301</c:v>
                </c:pt>
                <c:pt idx="16902">
                  <c:v>23.2389703210176</c:v>
                </c:pt>
                <c:pt idx="16903">
                  <c:v>23.2403452453059</c:v>
                </c:pt>
                <c:pt idx="16904">
                  <c:v>23.241720169594199</c:v>
                </c:pt>
                <c:pt idx="16905">
                  <c:v>23.243095093882499</c:v>
                </c:pt>
                <c:pt idx="16906">
                  <c:v>23.244470018170801</c:v>
                </c:pt>
                <c:pt idx="16907">
                  <c:v>23.245844942459101</c:v>
                </c:pt>
                <c:pt idx="16908">
                  <c:v>23.2472198667474</c:v>
                </c:pt>
                <c:pt idx="16909">
                  <c:v>23.2485947910357</c:v>
                </c:pt>
                <c:pt idx="16910">
                  <c:v>23.249969715324099</c:v>
                </c:pt>
                <c:pt idx="16911">
                  <c:v>23.251344639612402</c:v>
                </c:pt>
                <c:pt idx="16912">
                  <c:v>23.252719563900701</c:v>
                </c:pt>
                <c:pt idx="16913">
                  <c:v>23.254094488189001</c:v>
                </c:pt>
                <c:pt idx="16914">
                  <c:v>23.2554694124773</c:v>
                </c:pt>
                <c:pt idx="16915">
                  <c:v>23.256844336765599</c:v>
                </c:pt>
                <c:pt idx="16916">
                  <c:v>23.258219261053899</c:v>
                </c:pt>
                <c:pt idx="16917">
                  <c:v>23.259594185342198</c:v>
                </c:pt>
                <c:pt idx="16918">
                  <c:v>23.260969109630501</c:v>
                </c:pt>
                <c:pt idx="16919">
                  <c:v>23.262344033918801</c:v>
                </c:pt>
                <c:pt idx="16920">
                  <c:v>23.2637189582072</c:v>
                </c:pt>
                <c:pt idx="16921">
                  <c:v>23.265093882495499</c:v>
                </c:pt>
                <c:pt idx="16922">
                  <c:v>23.266468806783799</c:v>
                </c:pt>
                <c:pt idx="16923">
                  <c:v>23.267843731072102</c:v>
                </c:pt>
                <c:pt idx="16924">
                  <c:v>23.269218655360401</c:v>
                </c:pt>
                <c:pt idx="16925">
                  <c:v>23.2705935796487</c:v>
                </c:pt>
                <c:pt idx="16926">
                  <c:v>23.271968503937</c:v>
                </c:pt>
                <c:pt idx="16927">
                  <c:v>23.273343428225299</c:v>
                </c:pt>
                <c:pt idx="16928">
                  <c:v>23.274718352513599</c:v>
                </c:pt>
                <c:pt idx="16929">
                  <c:v>23.276093276801902</c:v>
                </c:pt>
                <c:pt idx="16930">
                  <c:v>23.277468201090301</c:v>
                </c:pt>
                <c:pt idx="16931">
                  <c:v>23.2788431253786</c:v>
                </c:pt>
                <c:pt idx="16932">
                  <c:v>23.2802180496669</c:v>
                </c:pt>
                <c:pt idx="16933">
                  <c:v>23.281592973955199</c:v>
                </c:pt>
                <c:pt idx="16934">
                  <c:v>23.282967898243498</c:v>
                </c:pt>
                <c:pt idx="16935">
                  <c:v>23.284342822531801</c:v>
                </c:pt>
                <c:pt idx="16936">
                  <c:v>23.285717746820101</c:v>
                </c:pt>
                <c:pt idx="16937">
                  <c:v>23.2870926711084</c:v>
                </c:pt>
                <c:pt idx="16938">
                  <c:v>23.2884675953967</c:v>
                </c:pt>
                <c:pt idx="16939">
                  <c:v>23.289842519684999</c:v>
                </c:pt>
                <c:pt idx="16940">
                  <c:v>23.291217443973402</c:v>
                </c:pt>
                <c:pt idx="16941">
                  <c:v>23.292592368261701</c:v>
                </c:pt>
                <c:pt idx="16942">
                  <c:v>23.293967292550001</c:v>
                </c:pt>
                <c:pt idx="16943">
                  <c:v>23.2953422168383</c:v>
                </c:pt>
                <c:pt idx="16944">
                  <c:v>23.296717141126599</c:v>
                </c:pt>
                <c:pt idx="16945">
                  <c:v>23.298092065414899</c:v>
                </c:pt>
                <c:pt idx="16946">
                  <c:v>23.299466989703198</c:v>
                </c:pt>
                <c:pt idx="16947">
                  <c:v>23.300841913991501</c:v>
                </c:pt>
                <c:pt idx="16948">
                  <c:v>23.302216838279801</c:v>
                </c:pt>
                <c:pt idx="16949">
                  <c:v>23.3035917625681</c:v>
                </c:pt>
                <c:pt idx="16950">
                  <c:v>23.304966686856499</c:v>
                </c:pt>
                <c:pt idx="16951">
                  <c:v>23.306341611144799</c:v>
                </c:pt>
                <c:pt idx="16952">
                  <c:v>23.307716535433102</c:v>
                </c:pt>
                <c:pt idx="16953">
                  <c:v>23.309091459721401</c:v>
                </c:pt>
                <c:pt idx="16954">
                  <c:v>23.3104663840097</c:v>
                </c:pt>
                <c:pt idx="16955">
                  <c:v>23.311841308298</c:v>
                </c:pt>
                <c:pt idx="16956">
                  <c:v>23.313216232586299</c:v>
                </c:pt>
                <c:pt idx="16957">
                  <c:v>23.314591156874599</c:v>
                </c:pt>
                <c:pt idx="16958">
                  <c:v>23.315966081162902</c:v>
                </c:pt>
                <c:pt idx="16959">
                  <c:v>23.317341005451201</c:v>
                </c:pt>
                <c:pt idx="16960">
                  <c:v>23.3187159297396</c:v>
                </c:pt>
                <c:pt idx="16961">
                  <c:v>23.320090854027899</c:v>
                </c:pt>
                <c:pt idx="16962">
                  <c:v>23.321465778316199</c:v>
                </c:pt>
                <c:pt idx="16963">
                  <c:v>23.322840702604498</c:v>
                </c:pt>
                <c:pt idx="16964">
                  <c:v>23.324215626892801</c:v>
                </c:pt>
                <c:pt idx="16965">
                  <c:v>23.325590551181101</c:v>
                </c:pt>
                <c:pt idx="16966">
                  <c:v>23.3269654754694</c:v>
                </c:pt>
                <c:pt idx="16967">
                  <c:v>23.3283403997577</c:v>
                </c:pt>
                <c:pt idx="16968">
                  <c:v>23.329715324045999</c:v>
                </c:pt>
                <c:pt idx="16969">
                  <c:v>23.331090248334299</c:v>
                </c:pt>
                <c:pt idx="16970">
                  <c:v>23.332465172622701</c:v>
                </c:pt>
                <c:pt idx="16971">
                  <c:v>23.333840096911</c:v>
                </c:pt>
                <c:pt idx="16972">
                  <c:v>23.3352150211993</c:v>
                </c:pt>
                <c:pt idx="16973">
                  <c:v>23.336589945487599</c:v>
                </c:pt>
                <c:pt idx="16974">
                  <c:v>23.337964869775899</c:v>
                </c:pt>
                <c:pt idx="16975">
                  <c:v>23.339339794064198</c:v>
                </c:pt>
                <c:pt idx="16976">
                  <c:v>23.340714718352501</c:v>
                </c:pt>
                <c:pt idx="16977">
                  <c:v>23.342089642640801</c:v>
                </c:pt>
                <c:pt idx="16978">
                  <c:v>23.3434645669291</c:v>
                </c:pt>
                <c:pt idx="16979">
                  <c:v>23.344839491217499</c:v>
                </c:pt>
                <c:pt idx="16980">
                  <c:v>23.346214415505798</c:v>
                </c:pt>
                <c:pt idx="16981">
                  <c:v>23.347589339794101</c:v>
                </c:pt>
                <c:pt idx="16982">
                  <c:v>23.348964264082401</c:v>
                </c:pt>
                <c:pt idx="16983">
                  <c:v>23.3503391883707</c:v>
                </c:pt>
                <c:pt idx="16984">
                  <c:v>23.351714112659</c:v>
                </c:pt>
                <c:pt idx="16985">
                  <c:v>23.353089036947299</c:v>
                </c:pt>
                <c:pt idx="16986">
                  <c:v>23.354463961235599</c:v>
                </c:pt>
                <c:pt idx="16987">
                  <c:v>23.355838885523902</c:v>
                </c:pt>
                <c:pt idx="16988">
                  <c:v>23.357213809812201</c:v>
                </c:pt>
                <c:pt idx="16989">
                  <c:v>23.3585887341006</c:v>
                </c:pt>
                <c:pt idx="16990">
                  <c:v>23.359963658388899</c:v>
                </c:pt>
                <c:pt idx="16991">
                  <c:v>23.361338582677199</c:v>
                </c:pt>
                <c:pt idx="16992">
                  <c:v>23.362713506965498</c:v>
                </c:pt>
                <c:pt idx="16993">
                  <c:v>23.364088431253801</c:v>
                </c:pt>
                <c:pt idx="16994">
                  <c:v>23.365463355542101</c:v>
                </c:pt>
                <c:pt idx="16995">
                  <c:v>23.3668382798304</c:v>
                </c:pt>
                <c:pt idx="16996">
                  <c:v>23.3682132041187</c:v>
                </c:pt>
                <c:pt idx="16997">
                  <c:v>23.369588128406999</c:v>
                </c:pt>
                <c:pt idx="16998">
                  <c:v>23.370963052695299</c:v>
                </c:pt>
                <c:pt idx="16999">
                  <c:v>23.372337976983701</c:v>
                </c:pt>
                <c:pt idx="17000">
                  <c:v>23.373712901272</c:v>
                </c:pt>
                <c:pt idx="17001">
                  <c:v>23.3750878255603</c:v>
                </c:pt>
                <c:pt idx="17002">
                  <c:v>23.376462749848599</c:v>
                </c:pt>
                <c:pt idx="17003">
                  <c:v>23.377837674136899</c:v>
                </c:pt>
                <c:pt idx="17004">
                  <c:v>23.379212598425202</c:v>
                </c:pt>
                <c:pt idx="17005">
                  <c:v>23.380587522713501</c:v>
                </c:pt>
                <c:pt idx="17006">
                  <c:v>23.381962447001801</c:v>
                </c:pt>
                <c:pt idx="17007">
                  <c:v>23.3833373712901</c:v>
                </c:pt>
                <c:pt idx="17008">
                  <c:v>23.384712295578399</c:v>
                </c:pt>
                <c:pt idx="17009">
                  <c:v>23.386087219866798</c:v>
                </c:pt>
                <c:pt idx="17010">
                  <c:v>23.387462144155101</c:v>
                </c:pt>
                <c:pt idx="17011">
                  <c:v>23.388837068443401</c:v>
                </c:pt>
                <c:pt idx="17012">
                  <c:v>23.3902119927317</c:v>
                </c:pt>
                <c:pt idx="17013">
                  <c:v>23.39158691702</c:v>
                </c:pt>
                <c:pt idx="17014">
                  <c:v>23.392961841308299</c:v>
                </c:pt>
                <c:pt idx="17015">
                  <c:v>23.394336765596599</c:v>
                </c:pt>
                <c:pt idx="17016">
                  <c:v>23.395711689884902</c:v>
                </c:pt>
                <c:pt idx="17017">
                  <c:v>23.397086614173201</c:v>
                </c:pt>
                <c:pt idx="17018">
                  <c:v>23.3984615384615</c:v>
                </c:pt>
                <c:pt idx="17019">
                  <c:v>23.399836462749899</c:v>
                </c:pt>
                <c:pt idx="17020">
                  <c:v>23.401211387038199</c:v>
                </c:pt>
                <c:pt idx="17021">
                  <c:v>23.402586311326498</c:v>
                </c:pt>
                <c:pt idx="17022">
                  <c:v>23.403961235614801</c:v>
                </c:pt>
                <c:pt idx="17023">
                  <c:v>23.405336159903101</c:v>
                </c:pt>
                <c:pt idx="17024">
                  <c:v>23.4067110841914</c:v>
                </c:pt>
                <c:pt idx="17025">
                  <c:v>23.4080860084797</c:v>
                </c:pt>
                <c:pt idx="17026">
                  <c:v>23.409460932767999</c:v>
                </c:pt>
                <c:pt idx="17027">
                  <c:v>23.410835857056298</c:v>
                </c:pt>
                <c:pt idx="17028">
                  <c:v>23.412210781344601</c:v>
                </c:pt>
                <c:pt idx="17029">
                  <c:v>23.413585705633</c:v>
                </c:pt>
                <c:pt idx="17030">
                  <c:v>23.4149606299213</c:v>
                </c:pt>
                <c:pt idx="17031">
                  <c:v>23.416335554209599</c:v>
                </c:pt>
                <c:pt idx="17032">
                  <c:v>23.417710478497899</c:v>
                </c:pt>
                <c:pt idx="17033">
                  <c:v>23.419085402786202</c:v>
                </c:pt>
                <c:pt idx="17034">
                  <c:v>23.420460327074501</c:v>
                </c:pt>
                <c:pt idx="17035">
                  <c:v>23.421835251362801</c:v>
                </c:pt>
                <c:pt idx="17036">
                  <c:v>23.4232101756511</c:v>
                </c:pt>
                <c:pt idx="17037">
                  <c:v>23.424585099939399</c:v>
                </c:pt>
                <c:pt idx="17038">
                  <c:v>23.425960024227699</c:v>
                </c:pt>
                <c:pt idx="17039">
                  <c:v>23.427334948516101</c:v>
                </c:pt>
                <c:pt idx="17040">
                  <c:v>23.428709872804401</c:v>
                </c:pt>
                <c:pt idx="17041">
                  <c:v>23.4300847970927</c:v>
                </c:pt>
                <c:pt idx="17042">
                  <c:v>23.431459721381</c:v>
                </c:pt>
                <c:pt idx="17043">
                  <c:v>23.432834645669299</c:v>
                </c:pt>
                <c:pt idx="17044">
                  <c:v>23.434209569957599</c:v>
                </c:pt>
                <c:pt idx="17045">
                  <c:v>23.435584494245902</c:v>
                </c:pt>
                <c:pt idx="17046">
                  <c:v>23.436959418534201</c:v>
                </c:pt>
                <c:pt idx="17047">
                  <c:v>23.4383343428225</c:v>
                </c:pt>
                <c:pt idx="17048">
                  <c:v>23.4397092671108</c:v>
                </c:pt>
                <c:pt idx="17049">
                  <c:v>23.441084191399199</c:v>
                </c:pt>
                <c:pt idx="17050">
                  <c:v>23.442459115687502</c:v>
                </c:pt>
                <c:pt idx="17051">
                  <c:v>23.443834039975801</c:v>
                </c:pt>
                <c:pt idx="17052">
                  <c:v>23.445208964264101</c:v>
                </c:pt>
                <c:pt idx="17053">
                  <c:v>23.4465838885524</c:v>
                </c:pt>
                <c:pt idx="17054">
                  <c:v>23.447958812840699</c:v>
                </c:pt>
                <c:pt idx="17055">
                  <c:v>23.449333737128999</c:v>
                </c:pt>
                <c:pt idx="17056">
                  <c:v>23.450708661417298</c:v>
                </c:pt>
                <c:pt idx="17057">
                  <c:v>23.452083585705601</c:v>
                </c:pt>
                <c:pt idx="17058">
                  <c:v>23.453458509993901</c:v>
                </c:pt>
                <c:pt idx="17059">
                  <c:v>23.4548334342823</c:v>
                </c:pt>
                <c:pt idx="17060">
                  <c:v>23.456208358570599</c:v>
                </c:pt>
                <c:pt idx="17061">
                  <c:v>23.457583282858899</c:v>
                </c:pt>
                <c:pt idx="17062">
                  <c:v>23.458958207147202</c:v>
                </c:pt>
                <c:pt idx="17063">
                  <c:v>23.460333131435501</c:v>
                </c:pt>
                <c:pt idx="17064">
                  <c:v>23.4617080557238</c:v>
                </c:pt>
                <c:pt idx="17065">
                  <c:v>23.4630829800121</c:v>
                </c:pt>
                <c:pt idx="17066">
                  <c:v>23.464457904300399</c:v>
                </c:pt>
                <c:pt idx="17067">
                  <c:v>23.465832828588699</c:v>
                </c:pt>
                <c:pt idx="17068">
                  <c:v>23.467207752876998</c:v>
                </c:pt>
                <c:pt idx="17069">
                  <c:v>23.468582677165401</c:v>
                </c:pt>
                <c:pt idx="17070">
                  <c:v>23.4699576014537</c:v>
                </c:pt>
                <c:pt idx="17071">
                  <c:v>23.471332525742</c:v>
                </c:pt>
                <c:pt idx="17072">
                  <c:v>23.472707450030299</c:v>
                </c:pt>
                <c:pt idx="17073">
                  <c:v>23.474082374318598</c:v>
                </c:pt>
                <c:pt idx="17074">
                  <c:v>23.475457298606901</c:v>
                </c:pt>
                <c:pt idx="17075">
                  <c:v>23.476832222895201</c:v>
                </c:pt>
                <c:pt idx="17076">
                  <c:v>23.4782071471835</c:v>
                </c:pt>
                <c:pt idx="17077">
                  <c:v>23.4795820714718</c:v>
                </c:pt>
                <c:pt idx="17078">
                  <c:v>23.480956995760199</c:v>
                </c:pt>
                <c:pt idx="17079">
                  <c:v>23.482331920048502</c:v>
                </c:pt>
                <c:pt idx="17080">
                  <c:v>23.483706844336801</c:v>
                </c:pt>
                <c:pt idx="17081">
                  <c:v>23.485081768625101</c:v>
                </c:pt>
                <c:pt idx="17082">
                  <c:v>23.4864566929134</c:v>
                </c:pt>
                <c:pt idx="17083">
                  <c:v>23.487831617201699</c:v>
                </c:pt>
                <c:pt idx="17084">
                  <c:v>23.489206541489999</c:v>
                </c:pt>
                <c:pt idx="17085">
                  <c:v>23.490581465778298</c:v>
                </c:pt>
                <c:pt idx="17086">
                  <c:v>23.491956390066601</c:v>
                </c:pt>
                <c:pt idx="17087">
                  <c:v>23.493331314354901</c:v>
                </c:pt>
                <c:pt idx="17088">
                  <c:v>23.4947062386433</c:v>
                </c:pt>
                <c:pt idx="17089">
                  <c:v>23.496081162931599</c:v>
                </c:pt>
                <c:pt idx="17090">
                  <c:v>23.497456087219899</c:v>
                </c:pt>
                <c:pt idx="17091">
                  <c:v>23.498831011508202</c:v>
                </c:pt>
                <c:pt idx="17092">
                  <c:v>23.500205935796501</c:v>
                </c:pt>
                <c:pt idx="17093">
                  <c:v>23.5015808600848</c:v>
                </c:pt>
                <c:pt idx="17094">
                  <c:v>23.5029557843731</c:v>
                </c:pt>
                <c:pt idx="17095">
                  <c:v>23.504330708661399</c:v>
                </c:pt>
                <c:pt idx="17096">
                  <c:v>23.505705632949699</c:v>
                </c:pt>
                <c:pt idx="17097">
                  <c:v>23.507080557238002</c:v>
                </c:pt>
                <c:pt idx="17098">
                  <c:v>23.508455481526401</c:v>
                </c:pt>
                <c:pt idx="17099">
                  <c:v>23.5098304058147</c:v>
                </c:pt>
                <c:pt idx="17100">
                  <c:v>23.511205330103</c:v>
                </c:pt>
                <c:pt idx="17101">
                  <c:v>23.512580254391299</c:v>
                </c:pt>
                <c:pt idx="17102">
                  <c:v>23.513955178679598</c:v>
                </c:pt>
                <c:pt idx="17103">
                  <c:v>23.515330102967901</c:v>
                </c:pt>
                <c:pt idx="17104">
                  <c:v>23.516705027256201</c:v>
                </c:pt>
                <c:pt idx="17105">
                  <c:v>23.5180799515445</c:v>
                </c:pt>
                <c:pt idx="17106">
                  <c:v>23.5194548758328</c:v>
                </c:pt>
                <c:pt idx="17107">
                  <c:v>23.520829800121099</c:v>
                </c:pt>
                <c:pt idx="17108">
                  <c:v>23.522204724409502</c:v>
                </c:pt>
                <c:pt idx="17109">
                  <c:v>23.523579648697801</c:v>
                </c:pt>
                <c:pt idx="17110">
                  <c:v>23.5249545729861</c:v>
                </c:pt>
                <c:pt idx="17111">
                  <c:v>23.5263294972744</c:v>
                </c:pt>
                <c:pt idx="17112">
                  <c:v>23.527704421562699</c:v>
                </c:pt>
                <c:pt idx="17113">
                  <c:v>23.529079345850999</c:v>
                </c:pt>
                <c:pt idx="17114">
                  <c:v>23.530454270139298</c:v>
                </c:pt>
                <c:pt idx="17115">
                  <c:v>23.531829194427601</c:v>
                </c:pt>
                <c:pt idx="17116">
                  <c:v>23.533204118715901</c:v>
                </c:pt>
                <c:pt idx="17117">
                  <c:v>23.5345790430042</c:v>
                </c:pt>
                <c:pt idx="17118">
                  <c:v>23.535953967292599</c:v>
                </c:pt>
                <c:pt idx="17119">
                  <c:v>23.537328891580898</c:v>
                </c:pt>
                <c:pt idx="17120">
                  <c:v>23.538703815869201</c:v>
                </c:pt>
                <c:pt idx="17121">
                  <c:v>23.540078740157501</c:v>
                </c:pt>
                <c:pt idx="17122">
                  <c:v>23.5414536644458</c:v>
                </c:pt>
                <c:pt idx="17123">
                  <c:v>23.5428285887341</c:v>
                </c:pt>
                <c:pt idx="17124">
                  <c:v>23.544203513022399</c:v>
                </c:pt>
                <c:pt idx="17125">
                  <c:v>23.545578437310699</c:v>
                </c:pt>
                <c:pt idx="17126">
                  <c:v>23.546953361599002</c:v>
                </c:pt>
                <c:pt idx="17127">
                  <c:v>23.548328285887301</c:v>
                </c:pt>
                <c:pt idx="17128">
                  <c:v>23.5497032101757</c:v>
                </c:pt>
                <c:pt idx="17129">
                  <c:v>23.551078134463999</c:v>
                </c:pt>
                <c:pt idx="17130">
                  <c:v>23.552453058752299</c:v>
                </c:pt>
                <c:pt idx="17131">
                  <c:v>23.553827983040598</c:v>
                </c:pt>
                <c:pt idx="17132">
                  <c:v>23.555202907328901</c:v>
                </c:pt>
                <c:pt idx="17133">
                  <c:v>23.556577831617201</c:v>
                </c:pt>
                <c:pt idx="17134">
                  <c:v>23.5579527559055</c:v>
                </c:pt>
                <c:pt idx="17135">
                  <c:v>23.5593276801938</c:v>
                </c:pt>
                <c:pt idx="17136">
                  <c:v>23.560702604482099</c:v>
                </c:pt>
                <c:pt idx="17137">
                  <c:v>23.562077528770502</c:v>
                </c:pt>
                <c:pt idx="17138">
                  <c:v>23.563452453058801</c:v>
                </c:pt>
                <c:pt idx="17139">
                  <c:v>23.5648273773471</c:v>
                </c:pt>
                <c:pt idx="17140">
                  <c:v>23.5662023016354</c:v>
                </c:pt>
                <c:pt idx="17141">
                  <c:v>23.567577225923699</c:v>
                </c:pt>
                <c:pt idx="17142">
                  <c:v>23.568952150211999</c:v>
                </c:pt>
                <c:pt idx="17143">
                  <c:v>23.570327074500302</c:v>
                </c:pt>
                <c:pt idx="17144">
                  <c:v>23.571701998788601</c:v>
                </c:pt>
                <c:pt idx="17145">
                  <c:v>23.573076923076901</c:v>
                </c:pt>
                <c:pt idx="17146">
                  <c:v>23.5744518473652</c:v>
                </c:pt>
                <c:pt idx="17147">
                  <c:v>23.575826771653499</c:v>
                </c:pt>
                <c:pt idx="17148">
                  <c:v>23.577201695941898</c:v>
                </c:pt>
                <c:pt idx="17149">
                  <c:v>23.578576620230201</c:v>
                </c:pt>
                <c:pt idx="17150">
                  <c:v>23.579951544518501</c:v>
                </c:pt>
                <c:pt idx="17151">
                  <c:v>23.5813264688068</c:v>
                </c:pt>
                <c:pt idx="17152">
                  <c:v>23.5827013930951</c:v>
                </c:pt>
                <c:pt idx="17153">
                  <c:v>23.584076317383399</c:v>
                </c:pt>
                <c:pt idx="17154">
                  <c:v>23.585451241671699</c:v>
                </c:pt>
                <c:pt idx="17155">
                  <c:v>23.586826165960002</c:v>
                </c:pt>
                <c:pt idx="17156">
                  <c:v>23.588201090248301</c:v>
                </c:pt>
                <c:pt idx="17157">
                  <c:v>23.5895760145367</c:v>
                </c:pt>
                <c:pt idx="17158">
                  <c:v>23.590950938824999</c:v>
                </c:pt>
                <c:pt idx="17159">
                  <c:v>23.592325863113299</c:v>
                </c:pt>
                <c:pt idx="17160">
                  <c:v>23.593700787401598</c:v>
                </c:pt>
                <c:pt idx="17161">
                  <c:v>23.595075711689901</c:v>
                </c:pt>
                <c:pt idx="17162">
                  <c:v>23.596450635978201</c:v>
                </c:pt>
                <c:pt idx="17163">
                  <c:v>23.5978255602665</c:v>
                </c:pt>
                <c:pt idx="17164">
                  <c:v>23.5992004845548</c:v>
                </c:pt>
                <c:pt idx="17165">
                  <c:v>23.600575408843099</c:v>
                </c:pt>
                <c:pt idx="17166">
                  <c:v>23.601950333131398</c:v>
                </c:pt>
                <c:pt idx="17167">
                  <c:v>23.603325257419801</c:v>
                </c:pt>
                <c:pt idx="17168">
                  <c:v>23.6047001817081</c:v>
                </c:pt>
                <c:pt idx="17169">
                  <c:v>23.6060751059964</c:v>
                </c:pt>
                <c:pt idx="17170">
                  <c:v>23.607450030284699</c:v>
                </c:pt>
                <c:pt idx="17171">
                  <c:v>23.608824954572999</c:v>
                </c:pt>
                <c:pt idx="17172">
                  <c:v>23.610199878861302</c:v>
                </c:pt>
                <c:pt idx="17173">
                  <c:v>23.611574803149601</c:v>
                </c:pt>
                <c:pt idx="17174">
                  <c:v>23.612949727437901</c:v>
                </c:pt>
                <c:pt idx="17175">
                  <c:v>23.6143246517262</c:v>
                </c:pt>
                <c:pt idx="17176">
                  <c:v>23.615699576014499</c:v>
                </c:pt>
                <c:pt idx="17177">
                  <c:v>23.617074500302898</c:v>
                </c:pt>
                <c:pt idx="17178">
                  <c:v>23.618449424591201</c:v>
                </c:pt>
                <c:pt idx="17179">
                  <c:v>23.619824348879501</c:v>
                </c:pt>
                <c:pt idx="17180">
                  <c:v>23.6211992731678</c:v>
                </c:pt>
                <c:pt idx="17181">
                  <c:v>23.6225741974561</c:v>
                </c:pt>
                <c:pt idx="17182">
                  <c:v>23.623949121744399</c:v>
                </c:pt>
                <c:pt idx="17183">
                  <c:v>23.625324046032699</c:v>
                </c:pt>
                <c:pt idx="17184">
                  <c:v>23.626698970321002</c:v>
                </c:pt>
                <c:pt idx="17185">
                  <c:v>23.628073894609301</c:v>
                </c:pt>
                <c:pt idx="17186">
                  <c:v>23.6294488188976</c:v>
                </c:pt>
                <c:pt idx="17187">
                  <c:v>23.630823743185999</c:v>
                </c:pt>
                <c:pt idx="17188">
                  <c:v>23.632198667474299</c:v>
                </c:pt>
                <c:pt idx="17189">
                  <c:v>23.633573591762602</c:v>
                </c:pt>
                <c:pt idx="17190">
                  <c:v>23.634948516050901</c:v>
                </c:pt>
                <c:pt idx="17191">
                  <c:v>23.636323440339201</c:v>
                </c:pt>
                <c:pt idx="17192">
                  <c:v>23.6376983646275</c:v>
                </c:pt>
                <c:pt idx="17193">
                  <c:v>23.6390732889158</c:v>
                </c:pt>
                <c:pt idx="17194">
                  <c:v>23.640448213204099</c:v>
                </c:pt>
                <c:pt idx="17195">
                  <c:v>23.641823137492398</c:v>
                </c:pt>
                <c:pt idx="17196">
                  <c:v>23.643198061780701</c:v>
                </c:pt>
                <c:pt idx="17197">
                  <c:v>23.6445729860691</c:v>
                </c:pt>
                <c:pt idx="17198">
                  <c:v>23.6459479103574</c:v>
                </c:pt>
                <c:pt idx="17199">
                  <c:v>23.647322834645699</c:v>
                </c:pt>
                <c:pt idx="17200">
                  <c:v>23.648697758933999</c:v>
                </c:pt>
                <c:pt idx="17201">
                  <c:v>23.650072683222302</c:v>
                </c:pt>
                <c:pt idx="17202">
                  <c:v>23.651447607510601</c:v>
                </c:pt>
                <c:pt idx="17203">
                  <c:v>23.6528225317989</c:v>
                </c:pt>
                <c:pt idx="17204">
                  <c:v>23.6541974560872</c:v>
                </c:pt>
                <c:pt idx="17205">
                  <c:v>23.655572380375499</c:v>
                </c:pt>
                <c:pt idx="17206">
                  <c:v>23.656947304663799</c:v>
                </c:pt>
                <c:pt idx="17207">
                  <c:v>23.658322228952201</c:v>
                </c:pt>
                <c:pt idx="17208">
                  <c:v>23.659697153240501</c:v>
                </c:pt>
                <c:pt idx="17209">
                  <c:v>23.6610720775288</c:v>
                </c:pt>
                <c:pt idx="17210">
                  <c:v>23.6624470018171</c:v>
                </c:pt>
                <c:pt idx="17211">
                  <c:v>23.663821926105399</c:v>
                </c:pt>
                <c:pt idx="17212">
                  <c:v>23.665196850393698</c:v>
                </c:pt>
                <c:pt idx="17213">
                  <c:v>23.666571774682001</c:v>
                </c:pt>
                <c:pt idx="17214">
                  <c:v>23.667946698970301</c:v>
                </c:pt>
                <c:pt idx="17215">
                  <c:v>23.6693216232586</c:v>
                </c:pt>
                <c:pt idx="17216">
                  <c:v>23.6706965475469</c:v>
                </c:pt>
                <c:pt idx="17217">
                  <c:v>23.672071471835299</c:v>
                </c:pt>
                <c:pt idx="17218">
                  <c:v>23.673446396123602</c:v>
                </c:pt>
                <c:pt idx="17219">
                  <c:v>23.674821320411901</c:v>
                </c:pt>
                <c:pt idx="17220">
                  <c:v>23.676196244700201</c:v>
                </c:pt>
                <c:pt idx="17221">
                  <c:v>23.6775711689885</c:v>
                </c:pt>
                <c:pt idx="17222">
                  <c:v>23.678946093276799</c:v>
                </c:pt>
                <c:pt idx="17223">
                  <c:v>23.680321017565099</c:v>
                </c:pt>
                <c:pt idx="17224">
                  <c:v>23.681695941853398</c:v>
                </c:pt>
                <c:pt idx="17225">
                  <c:v>23.683070866141701</c:v>
                </c:pt>
                <c:pt idx="17226">
                  <c:v>23.684445790430001</c:v>
                </c:pt>
                <c:pt idx="17227">
                  <c:v>23.6858207147184</c:v>
                </c:pt>
                <c:pt idx="17228">
                  <c:v>23.687195639006699</c:v>
                </c:pt>
                <c:pt idx="17229">
                  <c:v>23.688570563294999</c:v>
                </c:pt>
                <c:pt idx="17230">
                  <c:v>23.689945487583302</c:v>
                </c:pt>
                <c:pt idx="17231">
                  <c:v>23.691320411871601</c:v>
                </c:pt>
                <c:pt idx="17232">
                  <c:v>23.6926953361599</c:v>
                </c:pt>
                <c:pt idx="17233">
                  <c:v>23.6940702604482</c:v>
                </c:pt>
                <c:pt idx="17234">
                  <c:v>23.695445184736499</c:v>
                </c:pt>
                <c:pt idx="17235">
                  <c:v>23.696820109024799</c:v>
                </c:pt>
                <c:pt idx="17236">
                  <c:v>23.698195033313102</c:v>
                </c:pt>
                <c:pt idx="17237">
                  <c:v>23.699569957601501</c:v>
                </c:pt>
                <c:pt idx="17238">
                  <c:v>23.7009448818898</c:v>
                </c:pt>
                <c:pt idx="17239">
                  <c:v>23.7023198061781</c:v>
                </c:pt>
                <c:pt idx="17240">
                  <c:v>23.703694730466399</c:v>
                </c:pt>
                <c:pt idx="17241">
                  <c:v>23.705069654754698</c:v>
                </c:pt>
                <c:pt idx="17242">
                  <c:v>23.706444579043001</c:v>
                </c:pt>
                <c:pt idx="17243">
                  <c:v>23.707819503331301</c:v>
                </c:pt>
                <c:pt idx="17244">
                  <c:v>23.7091944276196</c:v>
                </c:pt>
                <c:pt idx="17245">
                  <c:v>23.7105693519079</c:v>
                </c:pt>
                <c:pt idx="17246">
                  <c:v>23.711944276196299</c:v>
                </c:pt>
                <c:pt idx="17247">
                  <c:v>23.713319200484602</c:v>
                </c:pt>
                <c:pt idx="17248">
                  <c:v>23.714694124772901</c:v>
                </c:pt>
                <c:pt idx="17249">
                  <c:v>23.716069049061201</c:v>
                </c:pt>
                <c:pt idx="17250">
                  <c:v>23.7174439733495</c:v>
                </c:pt>
                <c:pt idx="17251">
                  <c:v>23.718818897637799</c:v>
                </c:pt>
                <c:pt idx="17252">
                  <c:v>23.720193821926099</c:v>
                </c:pt>
                <c:pt idx="17253">
                  <c:v>23.721568746214398</c:v>
                </c:pt>
                <c:pt idx="17254">
                  <c:v>23.722943670502701</c:v>
                </c:pt>
                <c:pt idx="17255">
                  <c:v>23.724318594791001</c:v>
                </c:pt>
                <c:pt idx="17256">
                  <c:v>23.7256935190794</c:v>
                </c:pt>
                <c:pt idx="17257">
                  <c:v>23.727068443367699</c:v>
                </c:pt>
                <c:pt idx="17258">
                  <c:v>23.728443367655998</c:v>
                </c:pt>
                <c:pt idx="17259">
                  <c:v>23.729818291944301</c:v>
                </c:pt>
                <c:pt idx="17260">
                  <c:v>23.731193216232601</c:v>
                </c:pt>
                <c:pt idx="17261">
                  <c:v>23.7325681405209</c:v>
                </c:pt>
                <c:pt idx="17262">
                  <c:v>23.7339430648092</c:v>
                </c:pt>
                <c:pt idx="17263">
                  <c:v>23.735317989097499</c:v>
                </c:pt>
                <c:pt idx="17264">
                  <c:v>23.736692913385799</c:v>
                </c:pt>
                <c:pt idx="17265">
                  <c:v>23.738067837674102</c:v>
                </c:pt>
                <c:pt idx="17266">
                  <c:v>23.739442761962501</c:v>
                </c:pt>
                <c:pt idx="17267">
                  <c:v>23.7408176862508</c:v>
                </c:pt>
                <c:pt idx="17268">
                  <c:v>23.742192610539099</c:v>
                </c:pt>
                <c:pt idx="17269">
                  <c:v>23.743567534827399</c:v>
                </c:pt>
                <c:pt idx="17270">
                  <c:v>23.744942459115698</c:v>
                </c:pt>
                <c:pt idx="17271">
                  <c:v>23.746317383404001</c:v>
                </c:pt>
                <c:pt idx="17272">
                  <c:v>23.747692307692301</c:v>
                </c:pt>
                <c:pt idx="17273">
                  <c:v>23.7490672319806</c:v>
                </c:pt>
                <c:pt idx="17274">
                  <c:v>23.7504421562689</c:v>
                </c:pt>
                <c:pt idx="17275">
                  <c:v>23.751817080557199</c:v>
                </c:pt>
                <c:pt idx="17276">
                  <c:v>23.753192004845602</c:v>
                </c:pt>
                <c:pt idx="17277">
                  <c:v>23.754566929133901</c:v>
                </c:pt>
                <c:pt idx="17278">
                  <c:v>23.7559418534222</c:v>
                </c:pt>
                <c:pt idx="17279">
                  <c:v>23.7573167777105</c:v>
                </c:pt>
                <c:pt idx="17280">
                  <c:v>23.758691701998799</c:v>
                </c:pt>
                <c:pt idx="17281">
                  <c:v>23.760066626287099</c:v>
                </c:pt>
                <c:pt idx="17282">
                  <c:v>23.761441550575402</c:v>
                </c:pt>
                <c:pt idx="17283">
                  <c:v>23.762816474863701</c:v>
                </c:pt>
                <c:pt idx="17284">
                  <c:v>23.764191399152001</c:v>
                </c:pt>
                <c:pt idx="17285">
                  <c:v>23.7655663234403</c:v>
                </c:pt>
                <c:pt idx="17286">
                  <c:v>23.766941247728699</c:v>
                </c:pt>
                <c:pt idx="17287">
                  <c:v>23.768316172016998</c:v>
                </c:pt>
                <c:pt idx="17288">
                  <c:v>23.769691096305301</c:v>
                </c:pt>
                <c:pt idx="17289">
                  <c:v>23.771066020593601</c:v>
                </c:pt>
                <c:pt idx="17290">
                  <c:v>23.7724409448819</c:v>
                </c:pt>
                <c:pt idx="17291">
                  <c:v>23.7738158691702</c:v>
                </c:pt>
                <c:pt idx="17292">
                  <c:v>23.775190793458499</c:v>
                </c:pt>
                <c:pt idx="17293">
                  <c:v>23.776565717746799</c:v>
                </c:pt>
                <c:pt idx="17294">
                  <c:v>23.777940642035102</c:v>
                </c:pt>
                <c:pt idx="17295">
                  <c:v>23.779315566323401</c:v>
                </c:pt>
                <c:pt idx="17296">
                  <c:v>23.7806904906118</c:v>
                </c:pt>
                <c:pt idx="17297">
                  <c:v>23.782065414900099</c:v>
                </c:pt>
                <c:pt idx="17298">
                  <c:v>23.783440339188399</c:v>
                </c:pt>
                <c:pt idx="17299">
                  <c:v>23.784815263476698</c:v>
                </c:pt>
                <c:pt idx="17300">
                  <c:v>23.786190187765001</c:v>
                </c:pt>
                <c:pt idx="17301">
                  <c:v>23.787565112053301</c:v>
                </c:pt>
                <c:pt idx="17302">
                  <c:v>23.7889400363416</c:v>
                </c:pt>
                <c:pt idx="17303">
                  <c:v>23.7903149606299</c:v>
                </c:pt>
                <c:pt idx="17304">
                  <c:v>23.791689884918199</c:v>
                </c:pt>
                <c:pt idx="17305">
                  <c:v>23.793064809206498</c:v>
                </c:pt>
                <c:pt idx="17306">
                  <c:v>23.794439733494901</c:v>
                </c:pt>
                <c:pt idx="17307">
                  <c:v>23.7958146577832</c:v>
                </c:pt>
                <c:pt idx="17308">
                  <c:v>23.7971895820715</c:v>
                </c:pt>
                <c:pt idx="17309">
                  <c:v>23.798564506359799</c:v>
                </c:pt>
                <c:pt idx="17310">
                  <c:v>23.799939430648099</c:v>
                </c:pt>
                <c:pt idx="17311">
                  <c:v>23.801314354936402</c:v>
                </c:pt>
                <c:pt idx="17312">
                  <c:v>23.802689279224701</c:v>
                </c:pt>
                <c:pt idx="17313">
                  <c:v>23.804064203513001</c:v>
                </c:pt>
                <c:pt idx="17314">
                  <c:v>23.8054391278013</c:v>
                </c:pt>
                <c:pt idx="17315">
                  <c:v>23.806814052089699</c:v>
                </c:pt>
                <c:pt idx="17316">
                  <c:v>23.808188976377998</c:v>
                </c:pt>
                <c:pt idx="17317">
                  <c:v>23.809563900666301</c:v>
                </c:pt>
                <c:pt idx="17318">
                  <c:v>23.810938824954601</c:v>
                </c:pt>
                <c:pt idx="17319">
                  <c:v>23.8123137492429</c:v>
                </c:pt>
                <c:pt idx="17320">
                  <c:v>23.8136886735312</c:v>
                </c:pt>
                <c:pt idx="17321">
                  <c:v>23.815063597819499</c:v>
                </c:pt>
                <c:pt idx="17322">
                  <c:v>23.816438522107799</c:v>
                </c:pt>
                <c:pt idx="17323">
                  <c:v>23.817813446396102</c:v>
                </c:pt>
                <c:pt idx="17324">
                  <c:v>23.819188370684401</c:v>
                </c:pt>
                <c:pt idx="17325">
                  <c:v>23.8205632949727</c:v>
                </c:pt>
                <c:pt idx="17326">
                  <c:v>23.821938219261099</c:v>
                </c:pt>
                <c:pt idx="17327">
                  <c:v>23.823313143549399</c:v>
                </c:pt>
                <c:pt idx="17328">
                  <c:v>23.824688067837702</c:v>
                </c:pt>
                <c:pt idx="17329">
                  <c:v>23.826062992126001</c:v>
                </c:pt>
                <c:pt idx="17330">
                  <c:v>23.827437916414301</c:v>
                </c:pt>
                <c:pt idx="17331">
                  <c:v>23.8288128407026</c:v>
                </c:pt>
                <c:pt idx="17332">
                  <c:v>23.8301877649909</c:v>
                </c:pt>
                <c:pt idx="17333">
                  <c:v>23.831562689279199</c:v>
                </c:pt>
                <c:pt idx="17334">
                  <c:v>23.832937613567498</c:v>
                </c:pt>
                <c:pt idx="17335">
                  <c:v>23.834312537855901</c:v>
                </c:pt>
                <c:pt idx="17336">
                  <c:v>23.8356874621442</c:v>
                </c:pt>
                <c:pt idx="17337">
                  <c:v>23.8370623864325</c:v>
                </c:pt>
                <c:pt idx="17338">
                  <c:v>23.838437310720799</c:v>
                </c:pt>
                <c:pt idx="17339">
                  <c:v>23.839812235009099</c:v>
                </c:pt>
                <c:pt idx="17340">
                  <c:v>23.841187159297402</c:v>
                </c:pt>
                <c:pt idx="17341">
                  <c:v>23.842562083585701</c:v>
                </c:pt>
                <c:pt idx="17342">
                  <c:v>23.843937007874</c:v>
                </c:pt>
                <c:pt idx="17343">
                  <c:v>23.8453119321623</c:v>
                </c:pt>
                <c:pt idx="17344">
                  <c:v>23.846686856450599</c:v>
                </c:pt>
                <c:pt idx="17345">
                  <c:v>23.848061780738998</c:v>
                </c:pt>
                <c:pt idx="17346">
                  <c:v>23.849436705027301</c:v>
                </c:pt>
                <c:pt idx="17347">
                  <c:v>23.850811629315601</c:v>
                </c:pt>
                <c:pt idx="17348">
                  <c:v>23.8521865536039</c:v>
                </c:pt>
                <c:pt idx="17349">
                  <c:v>23.8535614778922</c:v>
                </c:pt>
                <c:pt idx="17350">
                  <c:v>23.854936402180499</c:v>
                </c:pt>
                <c:pt idx="17351">
                  <c:v>23.856311326468798</c:v>
                </c:pt>
                <c:pt idx="17352">
                  <c:v>23.857686250757101</c:v>
                </c:pt>
                <c:pt idx="17353">
                  <c:v>23.859061175045401</c:v>
                </c:pt>
                <c:pt idx="17354">
                  <c:v>23.8604360993337</c:v>
                </c:pt>
                <c:pt idx="17355">
                  <c:v>23.861811023622099</c:v>
                </c:pt>
                <c:pt idx="17356">
                  <c:v>23.863185947910399</c:v>
                </c:pt>
                <c:pt idx="17357">
                  <c:v>23.864560872198702</c:v>
                </c:pt>
                <c:pt idx="17358">
                  <c:v>23.865935796487001</c:v>
                </c:pt>
                <c:pt idx="17359">
                  <c:v>23.867310720775301</c:v>
                </c:pt>
                <c:pt idx="17360">
                  <c:v>23.8686856450636</c:v>
                </c:pt>
                <c:pt idx="17361">
                  <c:v>23.870060569351899</c:v>
                </c:pt>
                <c:pt idx="17362">
                  <c:v>23.871435493640199</c:v>
                </c:pt>
                <c:pt idx="17363">
                  <c:v>23.872810417928498</c:v>
                </c:pt>
                <c:pt idx="17364">
                  <c:v>23.874185342216801</c:v>
                </c:pt>
                <c:pt idx="17365">
                  <c:v>23.8755602665052</c:v>
                </c:pt>
                <c:pt idx="17366">
                  <c:v>23.8769351907935</c:v>
                </c:pt>
                <c:pt idx="17367">
                  <c:v>23.878310115081799</c:v>
                </c:pt>
                <c:pt idx="17368">
                  <c:v>23.879685039370099</c:v>
                </c:pt>
                <c:pt idx="17369">
                  <c:v>23.881059963658402</c:v>
                </c:pt>
                <c:pt idx="17370">
                  <c:v>23.882434887946701</c:v>
                </c:pt>
                <c:pt idx="17371">
                  <c:v>23.883809812235</c:v>
                </c:pt>
                <c:pt idx="17372">
                  <c:v>23.8851847365233</c:v>
                </c:pt>
                <c:pt idx="17373">
                  <c:v>23.886559660811599</c:v>
                </c:pt>
                <c:pt idx="17374">
                  <c:v>23.887934585099899</c:v>
                </c:pt>
                <c:pt idx="17375">
                  <c:v>23.889309509388301</c:v>
                </c:pt>
                <c:pt idx="17376">
                  <c:v>23.890684433676601</c:v>
                </c:pt>
                <c:pt idx="17377">
                  <c:v>23.8920593579649</c:v>
                </c:pt>
                <c:pt idx="17378">
                  <c:v>23.8934342822532</c:v>
                </c:pt>
                <c:pt idx="17379">
                  <c:v>23.894809206541499</c:v>
                </c:pt>
                <c:pt idx="17380">
                  <c:v>23.896184130829798</c:v>
                </c:pt>
                <c:pt idx="17381">
                  <c:v>23.897559055118101</c:v>
                </c:pt>
                <c:pt idx="17382">
                  <c:v>23.898933979406401</c:v>
                </c:pt>
                <c:pt idx="17383">
                  <c:v>23.9003089036947</c:v>
                </c:pt>
                <c:pt idx="17384">
                  <c:v>23.901683827983</c:v>
                </c:pt>
                <c:pt idx="17385">
                  <c:v>23.903058752271399</c:v>
                </c:pt>
                <c:pt idx="17386">
                  <c:v>23.904433676559702</c:v>
                </c:pt>
                <c:pt idx="17387">
                  <c:v>23.905808600848001</c:v>
                </c:pt>
                <c:pt idx="17388">
                  <c:v>23.907183525136301</c:v>
                </c:pt>
                <c:pt idx="17389">
                  <c:v>23.9085584494246</c:v>
                </c:pt>
                <c:pt idx="17390">
                  <c:v>23.909933373712899</c:v>
                </c:pt>
                <c:pt idx="17391">
                  <c:v>23.911308298001199</c:v>
                </c:pt>
                <c:pt idx="17392">
                  <c:v>23.912683222289498</c:v>
                </c:pt>
                <c:pt idx="17393">
                  <c:v>23.914058146577801</c:v>
                </c:pt>
                <c:pt idx="17394">
                  <c:v>23.915433070866101</c:v>
                </c:pt>
                <c:pt idx="17395">
                  <c:v>23.9168079951545</c:v>
                </c:pt>
                <c:pt idx="17396">
                  <c:v>23.918182919442799</c:v>
                </c:pt>
                <c:pt idx="17397">
                  <c:v>23.919557843731099</c:v>
                </c:pt>
                <c:pt idx="17398">
                  <c:v>23.920932768019401</c:v>
                </c:pt>
                <c:pt idx="17399">
                  <c:v>23.922307692307701</c:v>
                </c:pt>
                <c:pt idx="17400">
                  <c:v>23.923682616596</c:v>
                </c:pt>
                <c:pt idx="17401">
                  <c:v>23.9250575408843</c:v>
                </c:pt>
                <c:pt idx="17402">
                  <c:v>23.926432465172599</c:v>
                </c:pt>
                <c:pt idx="17403">
                  <c:v>23.927807389460899</c:v>
                </c:pt>
                <c:pt idx="17404">
                  <c:v>23.929182313749202</c:v>
                </c:pt>
                <c:pt idx="17405">
                  <c:v>23.930557238037601</c:v>
                </c:pt>
                <c:pt idx="17406">
                  <c:v>23.9319321623259</c:v>
                </c:pt>
                <c:pt idx="17407">
                  <c:v>23.933307086614199</c:v>
                </c:pt>
                <c:pt idx="17408">
                  <c:v>23.934682010902499</c:v>
                </c:pt>
                <c:pt idx="17409">
                  <c:v>23.936056935190798</c:v>
                </c:pt>
                <c:pt idx="17410">
                  <c:v>23.937431859479101</c:v>
                </c:pt>
                <c:pt idx="17411">
                  <c:v>23.938806783767401</c:v>
                </c:pt>
                <c:pt idx="17412">
                  <c:v>23.9401817080557</c:v>
                </c:pt>
                <c:pt idx="17413">
                  <c:v>23.941556632344</c:v>
                </c:pt>
                <c:pt idx="17414">
                  <c:v>23.942931556632399</c:v>
                </c:pt>
                <c:pt idx="17415">
                  <c:v>23.944306480920702</c:v>
                </c:pt>
                <c:pt idx="17416">
                  <c:v>23.945681405209001</c:v>
                </c:pt>
                <c:pt idx="17417">
                  <c:v>23.9470563294973</c:v>
                </c:pt>
                <c:pt idx="17418">
                  <c:v>23.9484312537856</c:v>
                </c:pt>
                <c:pt idx="17419">
                  <c:v>23.949806178073899</c:v>
                </c:pt>
                <c:pt idx="17420">
                  <c:v>23.951181102362199</c:v>
                </c:pt>
                <c:pt idx="17421">
                  <c:v>23.952556026650502</c:v>
                </c:pt>
                <c:pt idx="17422">
                  <c:v>23.953930950938801</c:v>
                </c:pt>
                <c:pt idx="17423">
                  <c:v>23.955305875227101</c:v>
                </c:pt>
                <c:pt idx="17424">
                  <c:v>23.9566807995155</c:v>
                </c:pt>
                <c:pt idx="17425">
                  <c:v>23.958055723803799</c:v>
                </c:pt>
                <c:pt idx="17426">
                  <c:v>23.959430648092098</c:v>
                </c:pt>
                <c:pt idx="17427">
                  <c:v>23.960805572380401</c:v>
                </c:pt>
                <c:pt idx="17428">
                  <c:v>23.962180496668701</c:v>
                </c:pt>
                <c:pt idx="17429">
                  <c:v>23.963555420957</c:v>
                </c:pt>
                <c:pt idx="17430">
                  <c:v>23.9649303452453</c:v>
                </c:pt>
                <c:pt idx="17431">
                  <c:v>23.966305269533599</c:v>
                </c:pt>
                <c:pt idx="17432">
                  <c:v>23.967680193821899</c:v>
                </c:pt>
                <c:pt idx="17433">
                  <c:v>23.969055118110202</c:v>
                </c:pt>
                <c:pt idx="17434">
                  <c:v>23.970430042398601</c:v>
                </c:pt>
                <c:pt idx="17435">
                  <c:v>23.9718049666869</c:v>
                </c:pt>
                <c:pt idx="17436">
                  <c:v>23.973179890975199</c:v>
                </c:pt>
                <c:pt idx="17437">
                  <c:v>23.974554815263499</c:v>
                </c:pt>
                <c:pt idx="17438">
                  <c:v>23.975929739551798</c:v>
                </c:pt>
                <c:pt idx="17439">
                  <c:v>23.977304663840101</c:v>
                </c:pt>
                <c:pt idx="17440">
                  <c:v>23.978679588128401</c:v>
                </c:pt>
                <c:pt idx="17441">
                  <c:v>23.9800545124167</c:v>
                </c:pt>
                <c:pt idx="17442">
                  <c:v>23.981429436705</c:v>
                </c:pt>
                <c:pt idx="17443">
                  <c:v>23.982804360993299</c:v>
                </c:pt>
                <c:pt idx="17444">
                  <c:v>23.984179285281702</c:v>
                </c:pt>
                <c:pt idx="17445">
                  <c:v>23.985554209570001</c:v>
                </c:pt>
                <c:pt idx="17446">
                  <c:v>23.9869291338583</c:v>
                </c:pt>
                <c:pt idx="17447">
                  <c:v>23.9883040581466</c:v>
                </c:pt>
                <c:pt idx="17448">
                  <c:v>23.989678982434899</c:v>
                </c:pt>
                <c:pt idx="17449">
                  <c:v>23.991053906723199</c:v>
                </c:pt>
                <c:pt idx="17450">
                  <c:v>23.992428831011502</c:v>
                </c:pt>
                <c:pt idx="17451">
                  <c:v>23.993803755299801</c:v>
                </c:pt>
                <c:pt idx="17452">
                  <c:v>23.995178679588101</c:v>
                </c:pt>
                <c:pt idx="17453">
                  <c:v>23.9965536038764</c:v>
                </c:pt>
                <c:pt idx="17454">
                  <c:v>23.997928528164799</c:v>
                </c:pt>
                <c:pt idx="17455">
                  <c:v>23.999303452453098</c:v>
                </c:pt>
                <c:pt idx="17456">
                  <c:v>24.000678376741401</c:v>
                </c:pt>
                <c:pt idx="17457">
                  <c:v>24.002053301029701</c:v>
                </c:pt>
                <c:pt idx="17458">
                  <c:v>24.003428225318</c:v>
                </c:pt>
                <c:pt idx="17459">
                  <c:v>24.0048031496063</c:v>
                </c:pt>
                <c:pt idx="17460">
                  <c:v>24.006178073894599</c:v>
                </c:pt>
                <c:pt idx="17461">
                  <c:v>24.007552998182899</c:v>
                </c:pt>
                <c:pt idx="17462">
                  <c:v>24.008927922471202</c:v>
                </c:pt>
                <c:pt idx="17463">
                  <c:v>24.010302846759501</c:v>
                </c:pt>
                <c:pt idx="17464">
                  <c:v>24.0116777710479</c:v>
                </c:pt>
                <c:pt idx="17465">
                  <c:v>24.013052695336199</c:v>
                </c:pt>
                <c:pt idx="17466">
                  <c:v>24.014427619624499</c:v>
                </c:pt>
                <c:pt idx="17467">
                  <c:v>24.015802543912798</c:v>
                </c:pt>
                <c:pt idx="17468">
                  <c:v>24.017177468201101</c:v>
                </c:pt>
                <c:pt idx="17469">
                  <c:v>24.018552392489401</c:v>
                </c:pt>
                <c:pt idx="17470">
                  <c:v>24.0199273167777</c:v>
                </c:pt>
                <c:pt idx="17471">
                  <c:v>24.021302241066</c:v>
                </c:pt>
                <c:pt idx="17472">
                  <c:v>24.022677165354299</c:v>
                </c:pt>
                <c:pt idx="17473">
                  <c:v>24.024052089642598</c:v>
                </c:pt>
                <c:pt idx="17474">
                  <c:v>24.025427013931001</c:v>
                </c:pt>
                <c:pt idx="17475">
                  <c:v>24.0268019382193</c:v>
                </c:pt>
                <c:pt idx="17476">
                  <c:v>24.0281768625076</c:v>
                </c:pt>
                <c:pt idx="17477">
                  <c:v>24.029551786795899</c:v>
                </c:pt>
                <c:pt idx="17478">
                  <c:v>24.030926711084199</c:v>
                </c:pt>
                <c:pt idx="17479">
                  <c:v>24.032301635372502</c:v>
                </c:pt>
                <c:pt idx="17480">
                  <c:v>24.033676559660801</c:v>
                </c:pt>
                <c:pt idx="17481">
                  <c:v>24.035051483949101</c:v>
                </c:pt>
                <c:pt idx="17482">
                  <c:v>24.0364264082374</c:v>
                </c:pt>
                <c:pt idx="17483">
                  <c:v>24.037801332525699</c:v>
                </c:pt>
                <c:pt idx="17484">
                  <c:v>24.039176256814098</c:v>
                </c:pt>
                <c:pt idx="17485">
                  <c:v>24.040551181102401</c:v>
                </c:pt>
                <c:pt idx="17486">
                  <c:v>24.041926105390701</c:v>
                </c:pt>
                <c:pt idx="17487">
                  <c:v>24.043301029679</c:v>
                </c:pt>
                <c:pt idx="17488">
                  <c:v>24.0446759539673</c:v>
                </c:pt>
                <c:pt idx="17489">
                  <c:v>24.046050878255599</c:v>
                </c:pt>
                <c:pt idx="17490">
                  <c:v>24.047425802543898</c:v>
                </c:pt>
                <c:pt idx="17491">
                  <c:v>24.048800726832201</c:v>
                </c:pt>
                <c:pt idx="17492">
                  <c:v>24.050175651120501</c:v>
                </c:pt>
                <c:pt idx="17493">
                  <c:v>24.0515505754089</c:v>
                </c:pt>
                <c:pt idx="17494">
                  <c:v>24.052925499697199</c:v>
                </c:pt>
                <c:pt idx="17495">
                  <c:v>24.054300423985499</c:v>
                </c:pt>
                <c:pt idx="17496">
                  <c:v>24.055675348273802</c:v>
                </c:pt>
                <c:pt idx="17497">
                  <c:v>24.057050272562101</c:v>
                </c:pt>
                <c:pt idx="17498">
                  <c:v>24.058425196850401</c:v>
                </c:pt>
                <c:pt idx="17499">
                  <c:v>24.0598001211387</c:v>
                </c:pt>
                <c:pt idx="17500">
                  <c:v>24.061175045426999</c:v>
                </c:pt>
                <c:pt idx="17501">
                  <c:v>24.062549969715299</c:v>
                </c:pt>
                <c:pt idx="17502">
                  <c:v>24.063924894003598</c:v>
                </c:pt>
                <c:pt idx="17503">
                  <c:v>24.065299818291901</c:v>
                </c:pt>
                <c:pt idx="17504">
                  <c:v>24.0666747425803</c:v>
                </c:pt>
                <c:pt idx="17505">
                  <c:v>24.0680496668686</c:v>
                </c:pt>
                <c:pt idx="17506">
                  <c:v>24.069424591156899</c:v>
                </c:pt>
                <c:pt idx="17507">
                  <c:v>24.070799515445199</c:v>
                </c:pt>
                <c:pt idx="17508">
                  <c:v>24.072174439733502</c:v>
                </c:pt>
                <c:pt idx="17509">
                  <c:v>24.073549364021801</c:v>
                </c:pt>
                <c:pt idx="17510">
                  <c:v>24.0749242883101</c:v>
                </c:pt>
                <c:pt idx="17511">
                  <c:v>24.0762992125984</c:v>
                </c:pt>
                <c:pt idx="17512">
                  <c:v>24.077674136886699</c:v>
                </c:pt>
                <c:pt idx="17513">
                  <c:v>24.079049061175098</c:v>
                </c:pt>
                <c:pt idx="17514">
                  <c:v>24.080423985463401</c:v>
                </c:pt>
                <c:pt idx="17515">
                  <c:v>24.081798909751701</c:v>
                </c:pt>
                <c:pt idx="17516">
                  <c:v>24.08317383404</c:v>
                </c:pt>
                <c:pt idx="17517">
                  <c:v>24.0845487583283</c:v>
                </c:pt>
                <c:pt idx="17518">
                  <c:v>24.085923682616599</c:v>
                </c:pt>
                <c:pt idx="17519">
                  <c:v>24.087298606904898</c:v>
                </c:pt>
                <c:pt idx="17520">
                  <c:v>24.088673531193201</c:v>
                </c:pt>
                <c:pt idx="17521">
                  <c:v>24.090048455481501</c:v>
                </c:pt>
                <c:pt idx="17522">
                  <c:v>24.0914233797698</c:v>
                </c:pt>
                <c:pt idx="17523">
                  <c:v>24.092798304058199</c:v>
                </c:pt>
                <c:pt idx="17524">
                  <c:v>24.094173228346499</c:v>
                </c:pt>
                <c:pt idx="17525">
                  <c:v>24.095548152634802</c:v>
                </c:pt>
                <c:pt idx="17526">
                  <c:v>24.096923076923101</c:v>
                </c:pt>
                <c:pt idx="17527">
                  <c:v>24.098298001211401</c:v>
                </c:pt>
                <c:pt idx="17528">
                  <c:v>24.0996729254997</c:v>
                </c:pt>
                <c:pt idx="17529">
                  <c:v>24.101047849787999</c:v>
                </c:pt>
                <c:pt idx="17530">
                  <c:v>24.102422774076299</c:v>
                </c:pt>
                <c:pt idx="17531">
                  <c:v>24.103797698364598</c:v>
                </c:pt>
                <c:pt idx="17532">
                  <c:v>24.105172622652901</c:v>
                </c:pt>
                <c:pt idx="17533">
                  <c:v>24.1065475469413</c:v>
                </c:pt>
                <c:pt idx="17534">
                  <c:v>24.1079224712296</c:v>
                </c:pt>
                <c:pt idx="17535">
                  <c:v>24.109297395517899</c:v>
                </c:pt>
                <c:pt idx="17536">
                  <c:v>24.110672319806199</c:v>
                </c:pt>
                <c:pt idx="17537">
                  <c:v>24.112047244094502</c:v>
                </c:pt>
                <c:pt idx="17538">
                  <c:v>24.113422168382801</c:v>
                </c:pt>
                <c:pt idx="17539">
                  <c:v>24.1147970926711</c:v>
                </c:pt>
                <c:pt idx="17540">
                  <c:v>24.1161720169594</c:v>
                </c:pt>
                <c:pt idx="17541">
                  <c:v>24.117546941247699</c:v>
                </c:pt>
                <c:pt idx="17542">
                  <c:v>24.118921865535999</c:v>
                </c:pt>
                <c:pt idx="17543">
                  <c:v>24.120296789824401</c:v>
                </c:pt>
                <c:pt idx="17544">
                  <c:v>24.121671714112701</c:v>
                </c:pt>
                <c:pt idx="17545">
                  <c:v>24.123046638401</c:v>
                </c:pt>
                <c:pt idx="17546">
                  <c:v>24.124421562689299</c:v>
                </c:pt>
                <c:pt idx="17547">
                  <c:v>24.125796486977599</c:v>
                </c:pt>
                <c:pt idx="17548">
                  <c:v>24.127171411265898</c:v>
                </c:pt>
                <c:pt idx="17549">
                  <c:v>24.128546335554201</c:v>
                </c:pt>
                <c:pt idx="17550">
                  <c:v>24.129921259842501</c:v>
                </c:pt>
                <c:pt idx="17551">
                  <c:v>24.1312961841308</c:v>
                </c:pt>
                <c:pt idx="17552">
                  <c:v>24.1326711084191</c:v>
                </c:pt>
                <c:pt idx="17553">
                  <c:v>24.134046032707499</c:v>
                </c:pt>
                <c:pt idx="17554">
                  <c:v>24.135420956995802</c:v>
                </c:pt>
                <c:pt idx="17555">
                  <c:v>24.136795881284101</c:v>
                </c:pt>
                <c:pt idx="17556">
                  <c:v>24.1381708055724</c:v>
                </c:pt>
                <c:pt idx="17557">
                  <c:v>24.1395457298607</c:v>
                </c:pt>
                <c:pt idx="17558">
                  <c:v>24.140920654148999</c:v>
                </c:pt>
                <c:pt idx="17559">
                  <c:v>24.142295578437299</c:v>
                </c:pt>
                <c:pt idx="17560">
                  <c:v>24.143670502725598</c:v>
                </c:pt>
                <c:pt idx="17561">
                  <c:v>24.145045427013901</c:v>
                </c:pt>
                <c:pt idx="17562">
                  <c:v>24.146420351302201</c:v>
                </c:pt>
                <c:pt idx="17563">
                  <c:v>24.1477952755906</c:v>
                </c:pt>
                <c:pt idx="17564">
                  <c:v>24.149170199878899</c:v>
                </c:pt>
                <c:pt idx="17565">
                  <c:v>24.150545124167198</c:v>
                </c:pt>
                <c:pt idx="17566">
                  <c:v>24.151920048455501</c:v>
                </c:pt>
                <c:pt idx="17567">
                  <c:v>24.153294972743801</c:v>
                </c:pt>
                <c:pt idx="17568">
                  <c:v>24.1546698970321</c:v>
                </c:pt>
                <c:pt idx="17569">
                  <c:v>24.1560448213204</c:v>
                </c:pt>
                <c:pt idx="17570">
                  <c:v>24.157419745608699</c:v>
                </c:pt>
                <c:pt idx="17571">
                  <c:v>24.158794669896999</c:v>
                </c:pt>
                <c:pt idx="17572">
                  <c:v>24.160169594185302</c:v>
                </c:pt>
                <c:pt idx="17573">
                  <c:v>24.161544518473701</c:v>
                </c:pt>
                <c:pt idx="17574">
                  <c:v>24.162919442762</c:v>
                </c:pt>
                <c:pt idx="17575">
                  <c:v>24.164294367050299</c:v>
                </c:pt>
                <c:pt idx="17576">
                  <c:v>24.165669291338599</c:v>
                </c:pt>
                <c:pt idx="17577">
                  <c:v>24.167044215626898</c:v>
                </c:pt>
                <c:pt idx="17578">
                  <c:v>24.168419139915201</c:v>
                </c:pt>
                <c:pt idx="17579">
                  <c:v>24.169794064203501</c:v>
                </c:pt>
                <c:pt idx="17580">
                  <c:v>24.1711689884918</c:v>
                </c:pt>
                <c:pt idx="17581">
                  <c:v>24.1725439127801</c:v>
                </c:pt>
                <c:pt idx="17582">
                  <c:v>24.173918837068499</c:v>
                </c:pt>
                <c:pt idx="17583">
                  <c:v>24.175293761356802</c:v>
                </c:pt>
                <c:pt idx="17584">
                  <c:v>24.176668685645101</c:v>
                </c:pt>
                <c:pt idx="17585">
                  <c:v>24.1780436099334</c:v>
                </c:pt>
                <c:pt idx="17586">
                  <c:v>24.1794185342217</c:v>
                </c:pt>
                <c:pt idx="17587">
                  <c:v>24.180793458509999</c:v>
                </c:pt>
                <c:pt idx="17588">
                  <c:v>24.182168382798299</c:v>
                </c:pt>
                <c:pt idx="17589">
                  <c:v>24.183543307086602</c:v>
                </c:pt>
                <c:pt idx="17590">
                  <c:v>24.184918231374901</c:v>
                </c:pt>
                <c:pt idx="17591">
                  <c:v>24.186293155663201</c:v>
                </c:pt>
                <c:pt idx="17592">
                  <c:v>24.1876680799516</c:v>
                </c:pt>
                <c:pt idx="17593">
                  <c:v>24.189043004239899</c:v>
                </c:pt>
                <c:pt idx="17594">
                  <c:v>24.190417928528198</c:v>
                </c:pt>
                <c:pt idx="17595">
                  <c:v>24.191792852816501</c:v>
                </c:pt>
                <c:pt idx="17596">
                  <c:v>24.193167777104801</c:v>
                </c:pt>
                <c:pt idx="17597">
                  <c:v>24.1945427013931</c:v>
                </c:pt>
                <c:pt idx="17598">
                  <c:v>24.1959176256814</c:v>
                </c:pt>
                <c:pt idx="17599">
                  <c:v>24.197292549969699</c:v>
                </c:pt>
                <c:pt idx="17600">
                  <c:v>24.198667474257999</c:v>
                </c:pt>
                <c:pt idx="17601">
                  <c:v>24.200042398546302</c:v>
                </c:pt>
                <c:pt idx="17602">
                  <c:v>24.2014173228347</c:v>
                </c:pt>
                <c:pt idx="17603">
                  <c:v>24.202792247123</c:v>
                </c:pt>
                <c:pt idx="17604">
                  <c:v>24.204167171411299</c:v>
                </c:pt>
                <c:pt idx="17605">
                  <c:v>24.205542095699599</c:v>
                </c:pt>
                <c:pt idx="17606">
                  <c:v>24.206917019987898</c:v>
                </c:pt>
                <c:pt idx="17607">
                  <c:v>24.208291944276201</c:v>
                </c:pt>
                <c:pt idx="17608">
                  <c:v>24.209666868564501</c:v>
                </c:pt>
                <c:pt idx="17609">
                  <c:v>24.2110417928528</c:v>
                </c:pt>
                <c:pt idx="17610">
                  <c:v>24.2124167171411</c:v>
                </c:pt>
                <c:pt idx="17611">
                  <c:v>24.213791641429399</c:v>
                </c:pt>
                <c:pt idx="17612">
                  <c:v>24.215166565717801</c:v>
                </c:pt>
                <c:pt idx="17613">
                  <c:v>24.216541490006101</c:v>
                </c:pt>
                <c:pt idx="17614">
                  <c:v>24.2179164142944</c:v>
                </c:pt>
                <c:pt idx="17615">
                  <c:v>24.2192913385827</c:v>
                </c:pt>
                <c:pt idx="17616">
                  <c:v>24.220666262870999</c:v>
                </c:pt>
                <c:pt idx="17617">
                  <c:v>24.222041187159299</c:v>
                </c:pt>
                <c:pt idx="17618">
                  <c:v>24.223416111447602</c:v>
                </c:pt>
                <c:pt idx="17619">
                  <c:v>24.224791035735901</c:v>
                </c:pt>
                <c:pt idx="17620">
                  <c:v>24.226165960024201</c:v>
                </c:pt>
                <c:pt idx="17621">
                  <c:v>24.2275408843125</c:v>
                </c:pt>
                <c:pt idx="17622">
                  <c:v>24.228915808600899</c:v>
                </c:pt>
                <c:pt idx="17623">
                  <c:v>24.230290732889198</c:v>
                </c:pt>
                <c:pt idx="17624">
                  <c:v>24.231665657177501</c:v>
                </c:pt>
                <c:pt idx="17625">
                  <c:v>24.233040581465801</c:v>
                </c:pt>
                <c:pt idx="17626">
                  <c:v>24.2344155057541</c:v>
                </c:pt>
                <c:pt idx="17627">
                  <c:v>24.2357904300424</c:v>
                </c:pt>
                <c:pt idx="17628">
                  <c:v>24.237165354330699</c:v>
                </c:pt>
                <c:pt idx="17629">
                  <c:v>24.238540278618999</c:v>
                </c:pt>
                <c:pt idx="17630">
                  <c:v>24.239915202907302</c:v>
                </c:pt>
                <c:pt idx="17631">
                  <c:v>24.241290127195601</c:v>
                </c:pt>
                <c:pt idx="17632">
                  <c:v>24.242665051484</c:v>
                </c:pt>
                <c:pt idx="17633">
                  <c:v>24.244039975772299</c:v>
                </c:pt>
                <c:pt idx="17634">
                  <c:v>24.245414900060599</c:v>
                </c:pt>
                <c:pt idx="17635">
                  <c:v>24.246789824348902</c:v>
                </c:pt>
                <c:pt idx="17636">
                  <c:v>24.248164748637201</c:v>
                </c:pt>
                <c:pt idx="17637">
                  <c:v>24.249539672925501</c:v>
                </c:pt>
                <c:pt idx="17638">
                  <c:v>24.2509145972138</c:v>
                </c:pt>
                <c:pt idx="17639">
                  <c:v>24.252289521502099</c:v>
                </c:pt>
                <c:pt idx="17640">
                  <c:v>24.253664445790399</c:v>
                </c:pt>
                <c:pt idx="17641">
                  <c:v>24.255039370078698</c:v>
                </c:pt>
                <c:pt idx="17642">
                  <c:v>24.256414294367101</c:v>
                </c:pt>
                <c:pt idx="17643">
                  <c:v>24.2577892186554</c:v>
                </c:pt>
                <c:pt idx="17644">
                  <c:v>24.2591641429437</c:v>
                </c:pt>
                <c:pt idx="17645">
                  <c:v>24.260539067231999</c:v>
                </c:pt>
                <c:pt idx="17646">
                  <c:v>24.261913991520299</c:v>
                </c:pt>
                <c:pt idx="17647">
                  <c:v>24.263288915808602</c:v>
                </c:pt>
                <c:pt idx="17648">
                  <c:v>24.264663840096901</c:v>
                </c:pt>
                <c:pt idx="17649">
                  <c:v>24.2660387643852</c:v>
                </c:pt>
                <c:pt idx="17650">
                  <c:v>24.2674136886735</c:v>
                </c:pt>
                <c:pt idx="17651">
                  <c:v>24.268788612961799</c:v>
                </c:pt>
                <c:pt idx="17652">
                  <c:v>24.270163537250198</c:v>
                </c:pt>
                <c:pt idx="17653">
                  <c:v>24.271538461538501</c:v>
                </c:pt>
                <c:pt idx="17654">
                  <c:v>24.272913385826801</c:v>
                </c:pt>
                <c:pt idx="17655">
                  <c:v>24.2742883101151</c:v>
                </c:pt>
                <c:pt idx="17656">
                  <c:v>24.2756632344034</c:v>
                </c:pt>
                <c:pt idx="17657">
                  <c:v>24.277038158691699</c:v>
                </c:pt>
                <c:pt idx="17658">
                  <c:v>24.278413082979998</c:v>
                </c:pt>
                <c:pt idx="17659">
                  <c:v>24.279788007268301</c:v>
                </c:pt>
                <c:pt idx="17660">
                  <c:v>24.281162931556601</c:v>
                </c:pt>
                <c:pt idx="17661">
                  <c:v>24.2825378558449</c:v>
                </c:pt>
                <c:pt idx="17662">
                  <c:v>24.283912780133299</c:v>
                </c:pt>
                <c:pt idx="17663">
                  <c:v>24.285287704421599</c:v>
                </c:pt>
                <c:pt idx="17664">
                  <c:v>24.286662628709902</c:v>
                </c:pt>
                <c:pt idx="17665">
                  <c:v>24.288037552998201</c:v>
                </c:pt>
                <c:pt idx="17666">
                  <c:v>24.289412477286501</c:v>
                </c:pt>
                <c:pt idx="17667">
                  <c:v>24.2907874015748</c:v>
                </c:pt>
                <c:pt idx="17668">
                  <c:v>24.292162325863099</c:v>
                </c:pt>
                <c:pt idx="17669">
                  <c:v>24.293537250151399</c:v>
                </c:pt>
                <c:pt idx="17670">
                  <c:v>24.294912174439698</c:v>
                </c:pt>
                <c:pt idx="17671">
                  <c:v>24.296287098728001</c:v>
                </c:pt>
                <c:pt idx="17672">
                  <c:v>24.2976620230164</c:v>
                </c:pt>
                <c:pt idx="17673">
                  <c:v>24.2990369473047</c:v>
                </c:pt>
                <c:pt idx="17674">
                  <c:v>24.300411871592999</c:v>
                </c:pt>
                <c:pt idx="17675">
                  <c:v>24.301786795881299</c:v>
                </c:pt>
                <c:pt idx="17676">
                  <c:v>24.303161720169602</c:v>
                </c:pt>
                <c:pt idx="17677">
                  <c:v>24.304536644457901</c:v>
                </c:pt>
                <c:pt idx="17678">
                  <c:v>24.3059115687462</c:v>
                </c:pt>
                <c:pt idx="17679">
                  <c:v>24.3072864930345</c:v>
                </c:pt>
                <c:pt idx="17680">
                  <c:v>24.308661417322799</c:v>
                </c:pt>
                <c:pt idx="17681">
                  <c:v>24.310036341611202</c:v>
                </c:pt>
                <c:pt idx="17682">
                  <c:v>24.311411265899501</c:v>
                </c:pt>
                <c:pt idx="17683">
                  <c:v>24.312786190187801</c:v>
                </c:pt>
                <c:pt idx="17684">
                  <c:v>24.3141611144761</c:v>
                </c:pt>
                <c:pt idx="17685">
                  <c:v>24.3155360387644</c:v>
                </c:pt>
                <c:pt idx="17686">
                  <c:v>24.316910963052699</c:v>
                </c:pt>
                <c:pt idx="17687">
                  <c:v>24.318285887340998</c:v>
                </c:pt>
                <c:pt idx="17688">
                  <c:v>24.319660811629301</c:v>
                </c:pt>
                <c:pt idx="17689">
                  <c:v>24.321035735917601</c:v>
                </c:pt>
                <c:pt idx="17690">
                  <c:v>24.3224106602059</c:v>
                </c:pt>
                <c:pt idx="17691">
                  <c:v>24.323785584494299</c:v>
                </c:pt>
                <c:pt idx="17692">
                  <c:v>24.325160508782599</c:v>
                </c:pt>
                <c:pt idx="17693">
                  <c:v>24.326535433070902</c:v>
                </c:pt>
                <c:pt idx="17694">
                  <c:v>24.327910357359201</c:v>
                </c:pt>
                <c:pt idx="17695">
                  <c:v>24.3292852816475</c:v>
                </c:pt>
                <c:pt idx="17696">
                  <c:v>24.3306602059358</c:v>
                </c:pt>
                <c:pt idx="17697">
                  <c:v>24.332035130224099</c:v>
                </c:pt>
                <c:pt idx="17698">
                  <c:v>24.333410054512399</c:v>
                </c:pt>
                <c:pt idx="17699">
                  <c:v>24.334784978800698</c:v>
                </c:pt>
                <c:pt idx="17700">
                  <c:v>24.336159903089001</c:v>
                </c:pt>
                <c:pt idx="17701">
                  <c:v>24.3375348273774</c:v>
                </c:pt>
                <c:pt idx="17702">
                  <c:v>24.3389097516657</c:v>
                </c:pt>
                <c:pt idx="17703">
                  <c:v>24.340284675953999</c:v>
                </c:pt>
                <c:pt idx="17704">
                  <c:v>24.341659600242298</c:v>
                </c:pt>
                <c:pt idx="17705">
                  <c:v>24.343034524530601</c:v>
                </c:pt>
                <c:pt idx="17706">
                  <c:v>24.344409448818901</c:v>
                </c:pt>
                <c:pt idx="17707">
                  <c:v>24.3457843731072</c:v>
                </c:pt>
                <c:pt idx="17708">
                  <c:v>24.3471592973955</c:v>
                </c:pt>
                <c:pt idx="17709">
                  <c:v>24.348534221683799</c:v>
                </c:pt>
                <c:pt idx="17710">
                  <c:v>24.349909145972099</c:v>
                </c:pt>
                <c:pt idx="17711">
                  <c:v>24.351284070260501</c:v>
                </c:pt>
                <c:pt idx="17712">
                  <c:v>24.352658994548801</c:v>
                </c:pt>
                <c:pt idx="17713">
                  <c:v>24.3540339188371</c:v>
                </c:pt>
                <c:pt idx="17714">
                  <c:v>24.355408843125399</c:v>
                </c:pt>
                <c:pt idx="17715">
                  <c:v>24.356783767413699</c:v>
                </c:pt>
                <c:pt idx="17716">
                  <c:v>24.358158691701998</c:v>
                </c:pt>
                <c:pt idx="17717">
                  <c:v>24.359533615990301</c:v>
                </c:pt>
                <c:pt idx="17718">
                  <c:v>24.360908540278601</c:v>
                </c:pt>
                <c:pt idx="17719">
                  <c:v>24.3622834645669</c:v>
                </c:pt>
                <c:pt idx="17720">
                  <c:v>24.3636583888552</c:v>
                </c:pt>
                <c:pt idx="17721">
                  <c:v>24.365033313143599</c:v>
                </c:pt>
                <c:pt idx="17722">
                  <c:v>24.366408237431902</c:v>
                </c:pt>
                <c:pt idx="17723">
                  <c:v>24.367783161720201</c:v>
                </c:pt>
                <c:pt idx="17724">
                  <c:v>24.3691580860085</c:v>
                </c:pt>
                <c:pt idx="17725">
                  <c:v>24.3705330102968</c:v>
                </c:pt>
                <c:pt idx="17726">
                  <c:v>24.371907934585099</c:v>
                </c:pt>
                <c:pt idx="17727">
                  <c:v>24.373282858873399</c:v>
                </c:pt>
                <c:pt idx="17728">
                  <c:v>24.374657783161702</c:v>
                </c:pt>
                <c:pt idx="17729">
                  <c:v>24.376032707450001</c:v>
                </c:pt>
                <c:pt idx="17730">
                  <c:v>24.377407631738301</c:v>
                </c:pt>
                <c:pt idx="17731">
                  <c:v>24.3787825560267</c:v>
                </c:pt>
                <c:pt idx="17732">
                  <c:v>24.380157480314999</c:v>
                </c:pt>
                <c:pt idx="17733">
                  <c:v>24.381532404603298</c:v>
                </c:pt>
                <c:pt idx="17734">
                  <c:v>24.382907328891601</c:v>
                </c:pt>
                <c:pt idx="17735">
                  <c:v>24.384282253179901</c:v>
                </c:pt>
                <c:pt idx="17736">
                  <c:v>24.3856571774682</c:v>
                </c:pt>
                <c:pt idx="17737">
                  <c:v>24.3870321017565</c:v>
                </c:pt>
                <c:pt idx="17738">
                  <c:v>24.388407026044799</c:v>
                </c:pt>
                <c:pt idx="17739">
                  <c:v>24.389781950333099</c:v>
                </c:pt>
                <c:pt idx="17740">
                  <c:v>24.391156874621402</c:v>
                </c:pt>
                <c:pt idx="17741">
                  <c:v>24.392531798909801</c:v>
                </c:pt>
                <c:pt idx="17742">
                  <c:v>24.3939067231981</c:v>
                </c:pt>
                <c:pt idx="17743">
                  <c:v>24.395281647486399</c:v>
                </c:pt>
                <c:pt idx="17744">
                  <c:v>24.396656571774699</c:v>
                </c:pt>
                <c:pt idx="17745">
                  <c:v>24.398031496062998</c:v>
                </c:pt>
                <c:pt idx="17746">
                  <c:v>24.399406420351301</c:v>
                </c:pt>
                <c:pt idx="17747">
                  <c:v>24.400781344639601</c:v>
                </c:pt>
                <c:pt idx="17748">
                  <c:v>24.4021562689279</c:v>
                </c:pt>
                <c:pt idx="17749">
                  <c:v>24.4035311932162</c:v>
                </c:pt>
                <c:pt idx="17750">
                  <c:v>24.404906117504598</c:v>
                </c:pt>
                <c:pt idx="17751">
                  <c:v>24.406281041792901</c:v>
                </c:pt>
                <c:pt idx="17752">
                  <c:v>24.407655966081201</c:v>
                </c:pt>
                <c:pt idx="17753">
                  <c:v>24.4090308903695</c:v>
                </c:pt>
                <c:pt idx="17754">
                  <c:v>24.4104058146578</c:v>
                </c:pt>
                <c:pt idx="17755">
                  <c:v>24.411780738946099</c:v>
                </c:pt>
                <c:pt idx="17756">
                  <c:v>24.413155663234399</c:v>
                </c:pt>
                <c:pt idx="17757">
                  <c:v>24.414530587522702</c:v>
                </c:pt>
                <c:pt idx="17758">
                  <c:v>24.415905511811001</c:v>
                </c:pt>
                <c:pt idx="17759">
                  <c:v>24.417280436099301</c:v>
                </c:pt>
                <c:pt idx="17760">
                  <c:v>24.418655360387699</c:v>
                </c:pt>
                <c:pt idx="17761">
                  <c:v>24.420030284675999</c:v>
                </c:pt>
                <c:pt idx="17762">
                  <c:v>24.421405208964298</c:v>
                </c:pt>
                <c:pt idx="17763">
                  <c:v>24.422780133252601</c:v>
                </c:pt>
                <c:pt idx="17764">
                  <c:v>24.424155057540901</c:v>
                </c:pt>
                <c:pt idx="17765">
                  <c:v>24.4255299818292</c:v>
                </c:pt>
                <c:pt idx="17766">
                  <c:v>24.4269049061175</c:v>
                </c:pt>
                <c:pt idx="17767">
                  <c:v>24.428279830405799</c:v>
                </c:pt>
                <c:pt idx="17768">
                  <c:v>24.429654754694099</c:v>
                </c:pt>
                <c:pt idx="17769">
                  <c:v>24.431029678982402</c:v>
                </c:pt>
                <c:pt idx="17770">
                  <c:v>24.432404603270701</c:v>
                </c:pt>
                <c:pt idx="17771">
                  <c:v>24.4337795275591</c:v>
                </c:pt>
                <c:pt idx="17772">
                  <c:v>24.435154451847399</c:v>
                </c:pt>
                <c:pt idx="17773">
                  <c:v>24.436529376135699</c:v>
                </c:pt>
                <c:pt idx="17774">
                  <c:v>24.437904300424002</c:v>
                </c:pt>
                <c:pt idx="17775">
                  <c:v>24.439279224712301</c:v>
                </c:pt>
                <c:pt idx="17776">
                  <c:v>24.440654149000601</c:v>
                </c:pt>
                <c:pt idx="17777">
                  <c:v>24.4420290732889</c:v>
                </c:pt>
                <c:pt idx="17778">
                  <c:v>24.4434039975772</c:v>
                </c:pt>
                <c:pt idx="17779">
                  <c:v>24.444778921865499</c:v>
                </c:pt>
                <c:pt idx="17780">
                  <c:v>24.446153846153901</c:v>
                </c:pt>
                <c:pt idx="17781">
                  <c:v>24.447528770442201</c:v>
                </c:pt>
                <c:pt idx="17782">
                  <c:v>24.4489036947305</c:v>
                </c:pt>
                <c:pt idx="17783">
                  <c:v>24.4502786190188</c:v>
                </c:pt>
                <c:pt idx="17784">
                  <c:v>24.451653543307099</c:v>
                </c:pt>
                <c:pt idx="17785">
                  <c:v>24.453028467595399</c:v>
                </c:pt>
                <c:pt idx="17786">
                  <c:v>24.454403391883702</c:v>
                </c:pt>
                <c:pt idx="17787">
                  <c:v>24.455778316172001</c:v>
                </c:pt>
                <c:pt idx="17788">
                  <c:v>24.4571532404603</c:v>
                </c:pt>
                <c:pt idx="17789">
                  <c:v>24.4585281647486</c:v>
                </c:pt>
                <c:pt idx="17790">
                  <c:v>24.459903089036999</c:v>
                </c:pt>
                <c:pt idx="17791">
                  <c:v>24.461278013325298</c:v>
                </c:pt>
                <c:pt idx="17792">
                  <c:v>24.462652937613601</c:v>
                </c:pt>
                <c:pt idx="17793">
                  <c:v>24.464027861901901</c:v>
                </c:pt>
                <c:pt idx="17794">
                  <c:v>24.4654027861902</c:v>
                </c:pt>
                <c:pt idx="17795">
                  <c:v>24.4667777104785</c:v>
                </c:pt>
                <c:pt idx="17796">
                  <c:v>24.468152634766799</c:v>
                </c:pt>
                <c:pt idx="17797">
                  <c:v>24.469527559055098</c:v>
                </c:pt>
                <c:pt idx="17798">
                  <c:v>24.470902483343401</c:v>
                </c:pt>
                <c:pt idx="17799">
                  <c:v>24.472277407631701</c:v>
                </c:pt>
                <c:pt idx="17800">
                  <c:v>24.4736523319201</c:v>
                </c:pt>
                <c:pt idx="17801">
                  <c:v>24.475027256208399</c:v>
                </c:pt>
                <c:pt idx="17802">
                  <c:v>24.476402180496699</c:v>
                </c:pt>
                <c:pt idx="17803">
                  <c:v>24.477777104785002</c:v>
                </c:pt>
                <c:pt idx="17804">
                  <c:v>24.479152029073301</c:v>
                </c:pt>
                <c:pt idx="17805">
                  <c:v>24.480526953361601</c:v>
                </c:pt>
                <c:pt idx="17806">
                  <c:v>24.4819018776499</c:v>
                </c:pt>
                <c:pt idx="17807">
                  <c:v>24.483276801938199</c:v>
                </c:pt>
                <c:pt idx="17808">
                  <c:v>24.484651726226499</c:v>
                </c:pt>
                <c:pt idx="17809">
                  <c:v>24.486026650514798</c:v>
                </c:pt>
                <c:pt idx="17810">
                  <c:v>24.487401574803201</c:v>
                </c:pt>
                <c:pt idx="17811">
                  <c:v>24.4887764990915</c:v>
                </c:pt>
                <c:pt idx="17812">
                  <c:v>24.4901514233798</c:v>
                </c:pt>
                <c:pt idx="17813">
                  <c:v>24.491526347668099</c:v>
                </c:pt>
                <c:pt idx="17814">
                  <c:v>24.492901271956399</c:v>
                </c:pt>
                <c:pt idx="17815">
                  <c:v>24.494276196244702</c:v>
                </c:pt>
                <c:pt idx="17816">
                  <c:v>24.495651120533001</c:v>
                </c:pt>
                <c:pt idx="17817">
                  <c:v>24.4970260448213</c:v>
                </c:pt>
                <c:pt idx="17818">
                  <c:v>24.4984009691096</c:v>
                </c:pt>
                <c:pt idx="17819">
                  <c:v>24.499775893397899</c:v>
                </c:pt>
                <c:pt idx="17820">
                  <c:v>24.501150817686302</c:v>
                </c:pt>
                <c:pt idx="17821">
                  <c:v>24.502525741974601</c:v>
                </c:pt>
                <c:pt idx="17822">
                  <c:v>24.503900666262901</c:v>
                </c:pt>
                <c:pt idx="17823">
                  <c:v>24.5052755905512</c:v>
                </c:pt>
                <c:pt idx="17824">
                  <c:v>24.5066505148395</c:v>
                </c:pt>
                <c:pt idx="17825">
                  <c:v>24.508025439127799</c:v>
                </c:pt>
                <c:pt idx="17826">
                  <c:v>24.509400363416098</c:v>
                </c:pt>
                <c:pt idx="17827">
                  <c:v>24.510775287704401</c:v>
                </c:pt>
                <c:pt idx="17828">
                  <c:v>24.512150211992701</c:v>
                </c:pt>
                <c:pt idx="17829">
                  <c:v>24.513525136281</c:v>
                </c:pt>
                <c:pt idx="17830">
                  <c:v>24.514900060569399</c:v>
                </c:pt>
                <c:pt idx="17831">
                  <c:v>24.516274984857699</c:v>
                </c:pt>
                <c:pt idx="17832">
                  <c:v>24.517649909146002</c:v>
                </c:pt>
                <c:pt idx="17833">
                  <c:v>24.519024833434301</c:v>
                </c:pt>
                <c:pt idx="17834">
                  <c:v>24.5203997577226</c:v>
                </c:pt>
                <c:pt idx="17835">
                  <c:v>24.5217746820109</c:v>
                </c:pt>
                <c:pt idx="17836">
                  <c:v>24.523149606299199</c:v>
                </c:pt>
                <c:pt idx="17837">
                  <c:v>24.524524530587499</c:v>
                </c:pt>
                <c:pt idx="17838">
                  <c:v>24.525899454875798</c:v>
                </c:pt>
                <c:pt idx="17839">
                  <c:v>24.527274379164101</c:v>
                </c:pt>
                <c:pt idx="17840">
                  <c:v>24.5286493034525</c:v>
                </c:pt>
                <c:pt idx="17841">
                  <c:v>24.5300242277408</c:v>
                </c:pt>
                <c:pt idx="17842">
                  <c:v>24.531399152029099</c:v>
                </c:pt>
                <c:pt idx="17843">
                  <c:v>24.532774076317398</c:v>
                </c:pt>
                <c:pt idx="17844">
                  <c:v>24.534149000605701</c:v>
                </c:pt>
                <c:pt idx="17845">
                  <c:v>24.535523924894001</c:v>
                </c:pt>
                <c:pt idx="17846">
                  <c:v>24.5368988491823</c:v>
                </c:pt>
                <c:pt idx="17847">
                  <c:v>24.5382737734706</c:v>
                </c:pt>
                <c:pt idx="17848">
                  <c:v>24.539648697758899</c:v>
                </c:pt>
                <c:pt idx="17849">
                  <c:v>24.541023622047302</c:v>
                </c:pt>
                <c:pt idx="17850">
                  <c:v>24.542398546335601</c:v>
                </c:pt>
                <c:pt idx="17851">
                  <c:v>24.543773470623901</c:v>
                </c:pt>
                <c:pt idx="17852">
                  <c:v>24.5451483949122</c:v>
                </c:pt>
                <c:pt idx="17853">
                  <c:v>24.546523319200499</c:v>
                </c:pt>
                <c:pt idx="17854">
                  <c:v>24.547898243488799</c:v>
                </c:pt>
                <c:pt idx="17855">
                  <c:v>24.549273167777098</c:v>
                </c:pt>
                <c:pt idx="17856">
                  <c:v>24.550648092065401</c:v>
                </c:pt>
                <c:pt idx="17857">
                  <c:v>24.552023016353701</c:v>
                </c:pt>
                <c:pt idx="17858">
                  <c:v>24.553397940642</c:v>
                </c:pt>
                <c:pt idx="17859">
                  <c:v>24.554772864930399</c:v>
                </c:pt>
                <c:pt idx="17860">
                  <c:v>24.556147789218699</c:v>
                </c:pt>
                <c:pt idx="17861">
                  <c:v>24.557522713507002</c:v>
                </c:pt>
                <c:pt idx="17862">
                  <c:v>24.558897637795301</c:v>
                </c:pt>
                <c:pt idx="17863">
                  <c:v>24.5602725620836</c:v>
                </c:pt>
                <c:pt idx="17864">
                  <c:v>24.5616474863719</c:v>
                </c:pt>
                <c:pt idx="17865">
                  <c:v>24.563022410660199</c:v>
                </c:pt>
                <c:pt idx="17866">
                  <c:v>24.564397334948499</c:v>
                </c:pt>
                <c:pt idx="17867">
                  <c:v>24.565772259236802</c:v>
                </c:pt>
                <c:pt idx="17868">
                  <c:v>24.567147183525101</c:v>
                </c:pt>
                <c:pt idx="17869">
                  <c:v>24.5685221078135</c:v>
                </c:pt>
                <c:pt idx="17870">
                  <c:v>24.5698970321018</c:v>
                </c:pt>
                <c:pt idx="17871">
                  <c:v>24.571271956390099</c:v>
                </c:pt>
                <c:pt idx="17872">
                  <c:v>24.572646880678398</c:v>
                </c:pt>
                <c:pt idx="17873">
                  <c:v>24.574021804966701</c:v>
                </c:pt>
                <c:pt idx="17874">
                  <c:v>24.575396729255001</c:v>
                </c:pt>
                <c:pt idx="17875">
                  <c:v>24.5767716535433</c:v>
                </c:pt>
                <c:pt idx="17876">
                  <c:v>24.5781465778316</c:v>
                </c:pt>
                <c:pt idx="17877">
                  <c:v>24.579521502119899</c:v>
                </c:pt>
                <c:pt idx="17878">
                  <c:v>24.580896426408199</c:v>
                </c:pt>
                <c:pt idx="17879">
                  <c:v>24.582271350696601</c:v>
                </c:pt>
                <c:pt idx="17880">
                  <c:v>24.583646274984901</c:v>
                </c:pt>
                <c:pt idx="17881">
                  <c:v>24.5850211992732</c:v>
                </c:pt>
                <c:pt idx="17882">
                  <c:v>24.586396123561499</c:v>
                </c:pt>
                <c:pt idx="17883">
                  <c:v>24.587771047849799</c:v>
                </c:pt>
                <c:pt idx="17884">
                  <c:v>24.589145972138098</c:v>
                </c:pt>
                <c:pt idx="17885">
                  <c:v>24.590520896426401</c:v>
                </c:pt>
                <c:pt idx="17886">
                  <c:v>24.591895820714701</c:v>
                </c:pt>
                <c:pt idx="17887">
                  <c:v>24.593270745003</c:v>
                </c:pt>
                <c:pt idx="17888">
                  <c:v>24.5946456692913</c:v>
                </c:pt>
                <c:pt idx="17889">
                  <c:v>24.596020593579698</c:v>
                </c:pt>
                <c:pt idx="17890">
                  <c:v>24.597395517868001</c:v>
                </c:pt>
                <c:pt idx="17891">
                  <c:v>24.598770442156301</c:v>
                </c:pt>
                <c:pt idx="17892">
                  <c:v>24.6001453664446</c:v>
                </c:pt>
                <c:pt idx="17893">
                  <c:v>24.6015202907329</c:v>
                </c:pt>
                <c:pt idx="17894">
                  <c:v>24.602895215021199</c:v>
                </c:pt>
                <c:pt idx="17895">
                  <c:v>24.604270139309499</c:v>
                </c:pt>
                <c:pt idx="17896">
                  <c:v>24.605645063597802</c:v>
                </c:pt>
                <c:pt idx="17897">
                  <c:v>24.607019987886101</c:v>
                </c:pt>
                <c:pt idx="17898">
                  <c:v>24.608394912174401</c:v>
                </c:pt>
                <c:pt idx="17899">
                  <c:v>24.609769836462799</c:v>
                </c:pt>
                <c:pt idx="17900">
                  <c:v>24.611144760751099</c:v>
                </c:pt>
                <c:pt idx="17901">
                  <c:v>24.612519685039398</c:v>
                </c:pt>
                <c:pt idx="17902">
                  <c:v>24.613894609327701</c:v>
                </c:pt>
                <c:pt idx="17903">
                  <c:v>24.615269533616001</c:v>
                </c:pt>
                <c:pt idx="17904">
                  <c:v>24.6166444579043</c:v>
                </c:pt>
                <c:pt idx="17905">
                  <c:v>24.6180193821926</c:v>
                </c:pt>
                <c:pt idx="17906">
                  <c:v>24.619394306480899</c:v>
                </c:pt>
                <c:pt idx="17907">
                  <c:v>24.620769230769199</c:v>
                </c:pt>
                <c:pt idx="17908">
                  <c:v>24.622144155057502</c:v>
                </c:pt>
                <c:pt idx="17909">
                  <c:v>24.6235190793459</c:v>
                </c:pt>
                <c:pt idx="17910">
                  <c:v>24.6248940036342</c:v>
                </c:pt>
                <c:pt idx="17911">
                  <c:v>24.626268927922499</c:v>
                </c:pt>
                <c:pt idx="17912">
                  <c:v>24.627643852210799</c:v>
                </c:pt>
                <c:pt idx="17913">
                  <c:v>24.629018776499102</c:v>
                </c:pt>
                <c:pt idx="17914">
                  <c:v>24.630393700787401</c:v>
                </c:pt>
                <c:pt idx="17915">
                  <c:v>24.631768625075701</c:v>
                </c:pt>
                <c:pt idx="17916">
                  <c:v>24.633143549364</c:v>
                </c:pt>
                <c:pt idx="17917">
                  <c:v>24.6345184736523</c:v>
                </c:pt>
                <c:pt idx="17918">
                  <c:v>24.635893397940599</c:v>
                </c:pt>
                <c:pt idx="17919">
                  <c:v>24.637268322229001</c:v>
                </c:pt>
                <c:pt idx="17920">
                  <c:v>24.638643246517301</c:v>
                </c:pt>
                <c:pt idx="17921">
                  <c:v>24.6400181708056</c:v>
                </c:pt>
                <c:pt idx="17922">
                  <c:v>24.6413930950939</c:v>
                </c:pt>
                <c:pt idx="17923">
                  <c:v>24.642768019382199</c:v>
                </c:pt>
                <c:pt idx="17924">
                  <c:v>24.644142943670499</c:v>
                </c:pt>
                <c:pt idx="17925">
                  <c:v>24.645517867958802</c:v>
                </c:pt>
                <c:pt idx="17926">
                  <c:v>24.646892792247101</c:v>
                </c:pt>
                <c:pt idx="17927">
                  <c:v>24.6482677165354</c:v>
                </c:pt>
                <c:pt idx="17928">
                  <c:v>24.6496426408237</c:v>
                </c:pt>
                <c:pt idx="17929">
                  <c:v>24.651017565112099</c:v>
                </c:pt>
                <c:pt idx="17930">
                  <c:v>24.652392489400398</c:v>
                </c:pt>
                <c:pt idx="17931">
                  <c:v>24.653767413688701</c:v>
                </c:pt>
                <c:pt idx="17932">
                  <c:v>24.655142337977001</c:v>
                </c:pt>
                <c:pt idx="17933">
                  <c:v>24.6565172622653</c:v>
                </c:pt>
                <c:pt idx="17934">
                  <c:v>24.6578921865536</c:v>
                </c:pt>
                <c:pt idx="17935">
                  <c:v>24.659267110841899</c:v>
                </c:pt>
                <c:pt idx="17936">
                  <c:v>24.660642035130198</c:v>
                </c:pt>
                <c:pt idx="17937">
                  <c:v>24.662016959418501</c:v>
                </c:pt>
                <c:pt idx="17938">
                  <c:v>24.6633918837069</c:v>
                </c:pt>
                <c:pt idx="17939">
                  <c:v>24.6647668079952</c:v>
                </c:pt>
                <c:pt idx="17940">
                  <c:v>24.666141732283499</c:v>
                </c:pt>
                <c:pt idx="17941">
                  <c:v>24.667516656571799</c:v>
                </c:pt>
                <c:pt idx="17942">
                  <c:v>24.668891580860102</c:v>
                </c:pt>
                <c:pt idx="17943">
                  <c:v>24.670266505148401</c:v>
                </c:pt>
                <c:pt idx="17944">
                  <c:v>24.671641429436701</c:v>
                </c:pt>
                <c:pt idx="17945">
                  <c:v>24.673016353725</c:v>
                </c:pt>
                <c:pt idx="17946">
                  <c:v>24.674391278013299</c:v>
                </c:pt>
                <c:pt idx="17947">
                  <c:v>24.675766202301599</c:v>
                </c:pt>
                <c:pt idx="17948">
                  <c:v>24.677141126589898</c:v>
                </c:pt>
                <c:pt idx="17949">
                  <c:v>24.678516050878301</c:v>
                </c:pt>
                <c:pt idx="17950">
                  <c:v>24.6798909751666</c:v>
                </c:pt>
                <c:pt idx="17951">
                  <c:v>24.6812658994549</c:v>
                </c:pt>
                <c:pt idx="17952">
                  <c:v>24.682640823743199</c:v>
                </c:pt>
                <c:pt idx="17953">
                  <c:v>24.684015748031499</c:v>
                </c:pt>
                <c:pt idx="17954">
                  <c:v>24.685390672319802</c:v>
                </c:pt>
                <c:pt idx="17955">
                  <c:v>24.686765596608101</c:v>
                </c:pt>
                <c:pt idx="17956">
                  <c:v>24.6881405208964</c:v>
                </c:pt>
                <c:pt idx="17957">
                  <c:v>24.6895154451847</c:v>
                </c:pt>
                <c:pt idx="17958">
                  <c:v>24.690890369473099</c:v>
                </c:pt>
                <c:pt idx="17959">
                  <c:v>24.692265293761398</c:v>
                </c:pt>
                <c:pt idx="17960">
                  <c:v>24.693640218049701</c:v>
                </c:pt>
                <c:pt idx="17961">
                  <c:v>24.695015142338001</c:v>
                </c:pt>
                <c:pt idx="17962">
                  <c:v>24.6963900666263</c:v>
                </c:pt>
                <c:pt idx="17963">
                  <c:v>24.6977649909146</c:v>
                </c:pt>
                <c:pt idx="17964">
                  <c:v>24.699139915202899</c:v>
                </c:pt>
                <c:pt idx="17965">
                  <c:v>24.700514839491198</c:v>
                </c:pt>
                <c:pt idx="17966">
                  <c:v>24.701889763779501</c:v>
                </c:pt>
                <c:pt idx="17967">
                  <c:v>24.703264688067801</c:v>
                </c:pt>
                <c:pt idx="17968">
                  <c:v>24.7046396123562</c:v>
                </c:pt>
                <c:pt idx="17969">
                  <c:v>24.706014536644499</c:v>
                </c:pt>
                <c:pt idx="17970">
                  <c:v>24.707389460932799</c:v>
                </c:pt>
                <c:pt idx="17971">
                  <c:v>24.708764385221102</c:v>
                </c:pt>
                <c:pt idx="17972">
                  <c:v>24.710139309509401</c:v>
                </c:pt>
                <c:pt idx="17973">
                  <c:v>24.711514233797701</c:v>
                </c:pt>
                <c:pt idx="17974">
                  <c:v>24.712889158086</c:v>
                </c:pt>
                <c:pt idx="17975">
                  <c:v>24.714264082374299</c:v>
                </c:pt>
                <c:pt idx="17976">
                  <c:v>24.715639006662599</c:v>
                </c:pt>
                <c:pt idx="17977">
                  <c:v>24.717013930950898</c:v>
                </c:pt>
                <c:pt idx="17978">
                  <c:v>24.718388855239301</c:v>
                </c:pt>
                <c:pt idx="17979">
                  <c:v>24.7197637795276</c:v>
                </c:pt>
                <c:pt idx="17980">
                  <c:v>24.7211387038159</c:v>
                </c:pt>
                <c:pt idx="17981">
                  <c:v>24.722513628104199</c:v>
                </c:pt>
                <c:pt idx="17982">
                  <c:v>24.723888552392498</c:v>
                </c:pt>
                <c:pt idx="17983">
                  <c:v>24.725263476680801</c:v>
                </c:pt>
                <c:pt idx="17984">
                  <c:v>24.726638400969101</c:v>
                </c:pt>
                <c:pt idx="17985">
                  <c:v>24.7280133252574</c:v>
                </c:pt>
                <c:pt idx="17986">
                  <c:v>24.7293882495457</c:v>
                </c:pt>
                <c:pt idx="17987">
                  <c:v>24.730763173833999</c:v>
                </c:pt>
                <c:pt idx="17988">
                  <c:v>24.732138098122402</c:v>
                </c:pt>
                <c:pt idx="17989">
                  <c:v>24.733513022410701</c:v>
                </c:pt>
                <c:pt idx="17990">
                  <c:v>24.734887946699001</c:v>
                </c:pt>
                <c:pt idx="17991">
                  <c:v>24.7362628709873</c:v>
                </c:pt>
                <c:pt idx="17992">
                  <c:v>24.737637795275599</c:v>
                </c:pt>
                <c:pt idx="17993">
                  <c:v>24.739012719563899</c:v>
                </c:pt>
                <c:pt idx="17994">
                  <c:v>24.740387643852198</c:v>
                </c:pt>
                <c:pt idx="17995">
                  <c:v>24.741762568140501</c:v>
                </c:pt>
                <c:pt idx="17996">
                  <c:v>24.743137492428801</c:v>
                </c:pt>
                <c:pt idx="17997">
                  <c:v>24.7445124167171</c:v>
                </c:pt>
                <c:pt idx="17998">
                  <c:v>24.745887341005499</c:v>
                </c:pt>
                <c:pt idx="17999">
                  <c:v>24.747262265293799</c:v>
                </c:pt>
                <c:pt idx="18000">
                  <c:v>24.748637189582102</c:v>
                </c:pt>
                <c:pt idx="18001">
                  <c:v>24.750012113870401</c:v>
                </c:pt>
                <c:pt idx="18002">
                  <c:v>24.7513870381587</c:v>
                </c:pt>
                <c:pt idx="18003">
                  <c:v>24.752761962447</c:v>
                </c:pt>
                <c:pt idx="18004">
                  <c:v>24.754136886735299</c:v>
                </c:pt>
                <c:pt idx="18005">
                  <c:v>24.755511811023599</c:v>
                </c:pt>
                <c:pt idx="18006">
                  <c:v>24.756886735311902</c:v>
                </c:pt>
                <c:pt idx="18007">
                  <c:v>24.758261659600201</c:v>
                </c:pt>
                <c:pt idx="18008">
                  <c:v>24.7596365838886</c:v>
                </c:pt>
                <c:pt idx="18009">
                  <c:v>24.7610115081769</c:v>
                </c:pt>
                <c:pt idx="18010">
                  <c:v>24.762386432465199</c:v>
                </c:pt>
                <c:pt idx="18011">
                  <c:v>24.763761356753498</c:v>
                </c:pt>
                <c:pt idx="18012">
                  <c:v>24.765136281041801</c:v>
                </c:pt>
                <c:pt idx="18013">
                  <c:v>24.766511205330101</c:v>
                </c:pt>
                <c:pt idx="18014">
                  <c:v>24.7678861296184</c:v>
                </c:pt>
                <c:pt idx="18015">
                  <c:v>24.7692610539067</c:v>
                </c:pt>
                <c:pt idx="18016">
                  <c:v>24.770635978194999</c:v>
                </c:pt>
                <c:pt idx="18017">
                  <c:v>24.772010902483402</c:v>
                </c:pt>
                <c:pt idx="18018">
                  <c:v>24.773385826771701</c:v>
                </c:pt>
                <c:pt idx="18019">
                  <c:v>24.774760751060001</c:v>
                </c:pt>
                <c:pt idx="18020">
                  <c:v>24.7761356753483</c:v>
                </c:pt>
                <c:pt idx="18021">
                  <c:v>24.777510599636599</c:v>
                </c:pt>
                <c:pt idx="18022">
                  <c:v>24.778885523924899</c:v>
                </c:pt>
                <c:pt idx="18023">
                  <c:v>24.780260448213198</c:v>
                </c:pt>
                <c:pt idx="18024">
                  <c:v>24.781635372501501</c:v>
                </c:pt>
                <c:pt idx="18025">
                  <c:v>24.783010296789801</c:v>
                </c:pt>
                <c:pt idx="18026">
                  <c:v>24.7843852210781</c:v>
                </c:pt>
                <c:pt idx="18027">
                  <c:v>24.785760145366499</c:v>
                </c:pt>
                <c:pt idx="18028">
                  <c:v>24.787135069654799</c:v>
                </c:pt>
                <c:pt idx="18029">
                  <c:v>24.788509993943102</c:v>
                </c:pt>
                <c:pt idx="18030">
                  <c:v>24.789884918231401</c:v>
                </c:pt>
                <c:pt idx="18031">
                  <c:v>24.7912598425197</c:v>
                </c:pt>
                <c:pt idx="18032">
                  <c:v>24.792634766808</c:v>
                </c:pt>
                <c:pt idx="18033">
                  <c:v>24.794009691096299</c:v>
                </c:pt>
                <c:pt idx="18034">
                  <c:v>24.795384615384599</c:v>
                </c:pt>
                <c:pt idx="18035">
                  <c:v>24.796759539672902</c:v>
                </c:pt>
                <c:pt idx="18036">
                  <c:v>24.798134463961201</c:v>
                </c:pt>
                <c:pt idx="18037">
                  <c:v>24.7995093882496</c:v>
                </c:pt>
                <c:pt idx="18038">
                  <c:v>24.800884312537899</c:v>
                </c:pt>
                <c:pt idx="18039">
                  <c:v>24.802259236826199</c:v>
                </c:pt>
                <c:pt idx="18040">
                  <c:v>24.803634161114498</c:v>
                </c:pt>
                <c:pt idx="18041">
                  <c:v>24.805009085402801</c:v>
                </c:pt>
                <c:pt idx="18042">
                  <c:v>24.806384009691101</c:v>
                </c:pt>
                <c:pt idx="18043">
                  <c:v>24.8077589339794</c:v>
                </c:pt>
                <c:pt idx="18044">
                  <c:v>24.8091338582677</c:v>
                </c:pt>
                <c:pt idx="18045">
                  <c:v>24.810508782555999</c:v>
                </c:pt>
                <c:pt idx="18046">
                  <c:v>24.811883706844299</c:v>
                </c:pt>
                <c:pt idx="18047">
                  <c:v>24.813258631132701</c:v>
                </c:pt>
                <c:pt idx="18048">
                  <c:v>24.814633555421</c:v>
                </c:pt>
                <c:pt idx="18049">
                  <c:v>24.8160084797093</c:v>
                </c:pt>
                <c:pt idx="18050">
                  <c:v>24.817383403997599</c:v>
                </c:pt>
                <c:pt idx="18051">
                  <c:v>24.818758328285899</c:v>
                </c:pt>
                <c:pt idx="18052">
                  <c:v>24.820133252574202</c:v>
                </c:pt>
                <c:pt idx="18053">
                  <c:v>24.821508176862501</c:v>
                </c:pt>
                <c:pt idx="18054">
                  <c:v>24.822883101150801</c:v>
                </c:pt>
                <c:pt idx="18055">
                  <c:v>24.8242580254391</c:v>
                </c:pt>
                <c:pt idx="18056">
                  <c:v>24.8256329497274</c:v>
                </c:pt>
                <c:pt idx="18057">
                  <c:v>24.827007874015798</c:v>
                </c:pt>
                <c:pt idx="18058">
                  <c:v>24.828382798304101</c:v>
                </c:pt>
                <c:pt idx="18059">
                  <c:v>24.829757722592401</c:v>
                </c:pt>
                <c:pt idx="18060">
                  <c:v>24.8311326468807</c:v>
                </c:pt>
                <c:pt idx="18061">
                  <c:v>24.832507571169</c:v>
                </c:pt>
                <c:pt idx="18062">
                  <c:v>24.833882495457299</c:v>
                </c:pt>
                <c:pt idx="18063">
                  <c:v>24.835257419745599</c:v>
                </c:pt>
                <c:pt idx="18064">
                  <c:v>24.836632344033902</c:v>
                </c:pt>
                <c:pt idx="18065">
                  <c:v>24.838007268322201</c:v>
                </c:pt>
                <c:pt idx="18066">
                  <c:v>24.839382192610501</c:v>
                </c:pt>
                <c:pt idx="18067">
                  <c:v>24.840757116898899</c:v>
                </c:pt>
                <c:pt idx="18068">
                  <c:v>24.842132041187199</c:v>
                </c:pt>
                <c:pt idx="18069">
                  <c:v>24.843506965475498</c:v>
                </c:pt>
                <c:pt idx="18070">
                  <c:v>24.844881889763801</c:v>
                </c:pt>
                <c:pt idx="18071">
                  <c:v>24.846256814052101</c:v>
                </c:pt>
                <c:pt idx="18072">
                  <c:v>24.8476317383404</c:v>
                </c:pt>
                <c:pt idx="18073">
                  <c:v>24.8490066626287</c:v>
                </c:pt>
                <c:pt idx="18074">
                  <c:v>24.850381586916999</c:v>
                </c:pt>
                <c:pt idx="18075">
                  <c:v>24.851756511205298</c:v>
                </c:pt>
                <c:pt idx="18076">
                  <c:v>24.853131435493601</c:v>
                </c:pt>
                <c:pt idx="18077">
                  <c:v>24.854506359782</c:v>
                </c:pt>
                <c:pt idx="18078">
                  <c:v>24.8558812840703</c:v>
                </c:pt>
                <c:pt idx="18079">
                  <c:v>24.857256208358599</c:v>
                </c:pt>
                <c:pt idx="18080">
                  <c:v>24.858631132646899</c:v>
                </c:pt>
                <c:pt idx="18081">
                  <c:v>24.860006056935202</c:v>
                </c:pt>
                <c:pt idx="18082">
                  <c:v>24.861380981223501</c:v>
                </c:pt>
                <c:pt idx="18083">
                  <c:v>24.862755905511801</c:v>
                </c:pt>
                <c:pt idx="18084">
                  <c:v>24.8641308298001</c:v>
                </c:pt>
                <c:pt idx="18085">
                  <c:v>24.865505754088399</c:v>
                </c:pt>
                <c:pt idx="18086">
                  <c:v>24.866880678376798</c:v>
                </c:pt>
                <c:pt idx="18087">
                  <c:v>24.868255602665101</c:v>
                </c:pt>
                <c:pt idx="18088">
                  <c:v>24.869630526953401</c:v>
                </c:pt>
                <c:pt idx="18089">
                  <c:v>24.8710054512417</c:v>
                </c:pt>
                <c:pt idx="18090">
                  <c:v>24.87238037553</c:v>
                </c:pt>
                <c:pt idx="18091">
                  <c:v>24.873755299818299</c:v>
                </c:pt>
                <c:pt idx="18092">
                  <c:v>24.875130224106599</c:v>
                </c:pt>
                <c:pt idx="18093">
                  <c:v>24.876505148394902</c:v>
                </c:pt>
                <c:pt idx="18094">
                  <c:v>24.877880072683201</c:v>
                </c:pt>
                <c:pt idx="18095">
                  <c:v>24.8792549969715</c:v>
                </c:pt>
                <c:pt idx="18096">
                  <c:v>24.8806299212598</c:v>
                </c:pt>
                <c:pt idx="18097">
                  <c:v>24.882004845548199</c:v>
                </c:pt>
                <c:pt idx="18098">
                  <c:v>24.883379769836498</c:v>
                </c:pt>
                <c:pt idx="18099">
                  <c:v>24.884754694124801</c:v>
                </c:pt>
                <c:pt idx="18100">
                  <c:v>24.886129618413101</c:v>
                </c:pt>
                <c:pt idx="18101">
                  <c:v>24.8875045427014</c:v>
                </c:pt>
                <c:pt idx="18102">
                  <c:v>24.8888794669897</c:v>
                </c:pt>
                <c:pt idx="18103">
                  <c:v>24.890254391277999</c:v>
                </c:pt>
                <c:pt idx="18104">
                  <c:v>24.891629315566298</c:v>
                </c:pt>
                <c:pt idx="18105">
                  <c:v>24.893004239854601</c:v>
                </c:pt>
                <c:pt idx="18106">
                  <c:v>24.894379164142901</c:v>
                </c:pt>
                <c:pt idx="18107">
                  <c:v>24.8957540884313</c:v>
                </c:pt>
                <c:pt idx="18108">
                  <c:v>24.897129012719599</c:v>
                </c:pt>
                <c:pt idx="18109">
                  <c:v>24.898503937007899</c:v>
                </c:pt>
                <c:pt idx="18110">
                  <c:v>24.899878861296202</c:v>
                </c:pt>
                <c:pt idx="18111">
                  <c:v>24.901253785584501</c:v>
                </c:pt>
                <c:pt idx="18112">
                  <c:v>24.902628709872801</c:v>
                </c:pt>
                <c:pt idx="18113">
                  <c:v>24.9040036341611</c:v>
                </c:pt>
                <c:pt idx="18114">
                  <c:v>24.905378558449399</c:v>
                </c:pt>
                <c:pt idx="18115">
                  <c:v>24.906753482737699</c:v>
                </c:pt>
                <c:pt idx="18116">
                  <c:v>24.908128407026101</c:v>
                </c:pt>
                <c:pt idx="18117">
                  <c:v>24.909503331314401</c:v>
                </c:pt>
                <c:pt idx="18118">
                  <c:v>24.9108782556027</c:v>
                </c:pt>
                <c:pt idx="18119">
                  <c:v>24.912253179891</c:v>
                </c:pt>
                <c:pt idx="18120">
                  <c:v>24.913628104179299</c:v>
                </c:pt>
                <c:pt idx="18121">
                  <c:v>24.915003028467599</c:v>
                </c:pt>
                <c:pt idx="18122">
                  <c:v>24.916377952755902</c:v>
                </c:pt>
                <c:pt idx="18123">
                  <c:v>24.917752877044201</c:v>
                </c:pt>
                <c:pt idx="18124">
                  <c:v>24.9191278013325</c:v>
                </c:pt>
                <c:pt idx="18125">
                  <c:v>24.9205027256208</c:v>
                </c:pt>
                <c:pt idx="18126">
                  <c:v>24.921877649909199</c:v>
                </c:pt>
                <c:pt idx="18127">
                  <c:v>24.923252574197502</c:v>
                </c:pt>
                <c:pt idx="18128">
                  <c:v>24.924627498485801</c:v>
                </c:pt>
                <c:pt idx="18129">
                  <c:v>24.926002422774101</c:v>
                </c:pt>
                <c:pt idx="18130">
                  <c:v>24.9273773470624</c:v>
                </c:pt>
                <c:pt idx="18131">
                  <c:v>24.928752271350699</c:v>
                </c:pt>
                <c:pt idx="18132">
                  <c:v>24.930127195638999</c:v>
                </c:pt>
                <c:pt idx="18133">
                  <c:v>24.931502119927298</c:v>
                </c:pt>
                <c:pt idx="18134">
                  <c:v>24.932877044215601</c:v>
                </c:pt>
                <c:pt idx="18135">
                  <c:v>24.934251968503901</c:v>
                </c:pt>
                <c:pt idx="18136">
                  <c:v>24.9356268927923</c:v>
                </c:pt>
                <c:pt idx="18137">
                  <c:v>24.937001817080599</c:v>
                </c:pt>
                <c:pt idx="18138">
                  <c:v>24.938376741368899</c:v>
                </c:pt>
                <c:pt idx="18139">
                  <c:v>24.939751665657202</c:v>
                </c:pt>
                <c:pt idx="18140">
                  <c:v>24.941126589945501</c:v>
                </c:pt>
                <c:pt idx="18141">
                  <c:v>24.9425015142338</c:v>
                </c:pt>
                <c:pt idx="18142">
                  <c:v>24.9438764385221</c:v>
                </c:pt>
                <c:pt idx="18143">
                  <c:v>24.945251362810399</c:v>
                </c:pt>
                <c:pt idx="18144">
                  <c:v>24.946626287098699</c:v>
                </c:pt>
                <c:pt idx="18145">
                  <c:v>24.948001211387002</c:v>
                </c:pt>
                <c:pt idx="18146">
                  <c:v>24.949376135675401</c:v>
                </c:pt>
                <c:pt idx="18147">
                  <c:v>24.9507510599637</c:v>
                </c:pt>
                <c:pt idx="18148">
                  <c:v>24.952125984252</c:v>
                </c:pt>
                <c:pt idx="18149">
                  <c:v>24.953500908540299</c:v>
                </c:pt>
                <c:pt idx="18150">
                  <c:v>24.954875832828598</c:v>
                </c:pt>
                <c:pt idx="18151">
                  <c:v>24.956250757116901</c:v>
                </c:pt>
                <c:pt idx="18152">
                  <c:v>24.957625681405201</c:v>
                </c:pt>
                <c:pt idx="18153">
                  <c:v>24.9590006056935</c:v>
                </c:pt>
                <c:pt idx="18154">
                  <c:v>24.9603755299818</c:v>
                </c:pt>
                <c:pt idx="18155">
                  <c:v>24.961750454270099</c:v>
                </c:pt>
                <c:pt idx="18156">
                  <c:v>24.963125378558502</c:v>
                </c:pt>
                <c:pt idx="18157">
                  <c:v>24.964500302846801</c:v>
                </c:pt>
                <c:pt idx="18158">
                  <c:v>24.965875227135101</c:v>
                </c:pt>
                <c:pt idx="18159">
                  <c:v>24.9672501514234</c:v>
                </c:pt>
                <c:pt idx="18160">
                  <c:v>24.968625075711699</c:v>
                </c:pt>
                <c:pt idx="18161">
                  <c:v>24.97</c:v>
                </c:pt>
                <c:pt idx="18162">
                  <c:v>24.971374924288298</c:v>
                </c:pt>
                <c:pt idx="18163">
                  <c:v>24.972749848576601</c:v>
                </c:pt>
                <c:pt idx="18164">
                  <c:v>24.974124772864901</c:v>
                </c:pt>
                <c:pt idx="18165">
                  <c:v>24.9754996971532</c:v>
                </c:pt>
                <c:pt idx="18166">
                  <c:v>24.976874621441599</c:v>
                </c:pt>
                <c:pt idx="18167">
                  <c:v>24.978249545729899</c:v>
                </c:pt>
                <c:pt idx="18168">
                  <c:v>24.979624470018202</c:v>
                </c:pt>
                <c:pt idx="18169">
                  <c:v>24.980999394306501</c:v>
                </c:pt>
                <c:pt idx="18170">
                  <c:v>24.9823743185948</c:v>
                </c:pt>
                <c:pt idx="18171">
                  <c:v>24.9837492428831</c:v>
                </c:pt>
                <c:pt idx="18172">
                  <c:v>24.985124167171399</c:v>
                </c:pt>
                <c:pt idx="18173">
                  <c:v>24.986499091459699</c:v>
                </c:pt>
                <c:pt idx="18174">
                  <c:v>24.987874015748002</c:v>
                </c:pt>
                <c:pt idx="18175">
                  <c:v>24.989248940036301</c:v>
                </c:pt>
                <c:pt idx="18176">
                  <c:v>24.9906238643247</c:v>
                </c:pt>
                <c:pt idx="18177">
                  <c:v>24.991998788613</c:v>
                </c:pt>
                <c:pt idx="18178">
                  <c:v>24.993373712901299</c:v>
                </c:pt>
                <c:pt idx="18179">
                  <c:v>24.994748637189598</c:v>
                </c:pt>
                <c:pt idx="18180">
                  <c:v>24.996123561477901</c:v>
                </c:pt>
                <c:pt idx="18181">
                  <c:v>24.997498485766201</c:v>
                </c:pt>
                <c:pt idx="18182">
                  <c:v>24.9988734100545</c:v>
                </c:pt>
                <c:pt idx="18183">
                  <c:v>25.0002483343428</c:v>
                </c:pt>
                <c:pt idx="18184">
                  <c:v>25.001623258631099</c:v>
                </c:pt>
                <c:pt idx="18185">
                  <c:v>25.002998182919399</c:v>
                </c:pt>
                <c:pt idx="18186">
                  <c:v>25.004373107207801</c:v>
                </c:pt>
                <c:pt idx="18187">
                  <c:v>25.0057480314961</c:v>
                </c:pt>
                <c:pt idx="18188">
                  <c:v>25.0071229557844</c:v>
                </c:pt>
                <c:pt idx="18189">
                  <c:v>25.008497880072699</c:v>
                </c:pt>
                <c:pt idx="18190">
                  <c:v>25.009872804360999</c:v>
                </c:pt>
                <c:pt idx="18191">
                  <c:v>25.011247728649298</c:v>
                </c:pt>
                <c:pt idx="18192">
                  <c:v>25.012622652937601</c:v>
                </c:pt>
                <c:pt idx="18193">
                  <c:v>25.013997577225901</c:v>
                </c:pt>
                <c:pt idx="18194">
                  <c:v>25.0153725015142</c:v>
                </c:pt>
                <c:pt idx="18195">
                  <c:v>25.016747425802599</c:v>
                </c:pt>
                <c:pt idx="18196">
                  <c:v>25.018122350090898</c:v>
                </c:pt>
                <c:pt idx="18197">
                  <c:v>25.019497274379201</c:v>
                </c:pt>
                <c:pt idx="18198">
                  <c:v>25.020872198667501</c:v>
                </c:pt>
                <c:pt idx="18199">
                  <c:v>25.0222471229558</c:v>
                </c:pt>
                <c:pt idx="18200">
                  <c:v>25.0236220472441</c:v>
                </c:pt>
                <c:pt idx="18201">
                  <c:v>25.024996971532399</c:v>
                </c:pt>
                <c:pt idx="18202">
                  <c:v>25.026371895820699</c:v>
                </c:pt>
                <c:pt idx="18203">
                  <c:v>25.027746820109002</c:v>
                </c:pt>
                <c:pt idx="18204">
                  <c:v>25.029121744397301</c:v>
                </c:pt>
                <c:pt idx="18205">
                  <c:v>25.0304966686857</c:v>
                </c:pt>
                <c:pt idx="18206">
                  <c:v>25.031871592973999</c:v>
                </c:pt>
                <c:pt idx="18207">
                  <c:v>25.033246517262299</c:v>
                </c:pt>
                <c:pt idx="18208">
                  <c:v>25.034621441550598</c:v>
                </c:pt>
                <c:pt idx="18209">
                  <c:v>25.035996365838901</c:v>
                </c:pt>
                <c:pt idx="18210">
                  <c:v>25.037371290127201</c:v>
                </c:pt>
                <c:pt idx="18211">
                  <c:v>25.0387462144155</c:v>
                </c:pt>
                <c:pt idx="18212">
                  <c:v>25.0401211387038</c:v>
                </c:pt>
                <c:pt idx="18213">
                  <c:v>25.041496062992099</c:v>
                </c:pt>
                <c:pt idx="18214">
                  <c:v>25.042870987280399</c:v>
                </c:pt>
                <c:pt idx="18215">
                  <c:v>25.044245911568801</c:v>
                </c:pt>
                <c:pt idx="18216">
                  <c:v>25.0456208358571</c:v>
                </c:pt>
                <c:pt idx="18217">
                  <c:v>25.0469957601454</c:v>
                </c:pt>
                <c:pt idx="18218">
                  <c:v>25.048370684433699</c:v>
                </c:pt>
                <c:pt idx="18219">
                  <c:v>25.049745608721999</c:v>
                </c:pt>
                <c:pt idx="18220">
                  <c:v>25.051120533010302</c:v>
                </c:pt>
                <c:pt idx="18221">
                  <c:v>25.052495457298601</c:v>
                </c:pt>
                <c:pt idx="18222">
                  <c:v>25.053870381586901</c:v>
                </c:pt>
                <c:pt idx="18223">
                  <c:v>25.0552453058752</c:v>
                </c:pt>
                <c:pt idx="18224">
                  <c:v>25.056620230163499</c:v>
                </c:pt>
                <c:pt idx="18225">
                  <c:v>25.057995154451898</c:v>
                </c:pt>
                <c:pt idx="18226">
                  <c:v>25.059370078740201</c:v>
                </c:pt>
                <c:pt idx="18227">
                  <c:v>25.060745003028501</c:v>
                </c:pt>
                <c:pt idx="18228">
                  <c:v>25.0621199273168</c:v>
                </c:pt>
                <c:pt idx="18229">
                  <c:v>25.0634948516051</c:v>
                </c:pt>
                <c:pt idx="18230">
                  <c:v>25.064869775893399</c:v>
                </c:pt>
                <c:pt idx="18231">
                  <c:v>25.066244700181699</c:v>
                </c:pt>
                <c:pt idx="18232">
                  <c:v>25.067619624470002</c:v>
                </c:pt>
                <c:pt idx="18233">
                  <c:v>25.068994548758301</c:v>
                </c:pt>
                <c:pt idx="18234">
                  <c:v>25.0703694730466</c:v>
                </c:pt>
                <c:pt idx="18235">
                  <c:v>25.071744397334999</c:v>
                </c:pt>
                <c:pt idx="18236">
                  <c:v>25.073119321623299</c:v>
                </c:pt>
                <c:pt idx="18237">
                  <c:v>25.074494245911598</c:v>
                </c:pt>
                <c:pt idx="18238">
                  <c:v>25.075869170199901</c:v>
                </c:pt>
                <c:pt idx="18239">
                  <c:v>25.077244094488201</c:v>
                </c:pt>
                <c:pt idx="18240">
                  <c:v>25.0786190187765</c:v>
                </c:pt>
                <c:pt idx="18241">
                  <c:v>25.0799939430648</c:v>
                </c:pt>
                <c:pt idx="18242">
                  <c:v>25.081368867353099</c:v>
                </c:pt>
                <c:pt idx="18243">
                  <c:v>25.082743791641398</c:v>
                </c:pt>
                <c:pt idx="18244">
                  <c:v>25.084118715929701</c:v>
                </c:pt>
                <c:pt idx="18245">
                  <c:v>25.0854936402181</c:v>
                </c:pt>
                <c:pt idx="18246">
                  <c:v>25.0868685645064</c:v>
                </c:pt>
                <c:pt idx="18247">
                  <c:v>25.088243488794699</c:v>
                </c:pt>
                <c:pt idx="18248">
                  <c:v>25.089618413082999</c:v>
                </c:pt>
                <c:pt idx="18249">
                  <c:v>25.090993337371302</c:v>
                </c:pt>
                <c:pt idx="18250">
                  <c:v>25.092368261659601</c:v>
                </c:pt>
                <c:pt idx="18251">
                  <c:v>25.093743185947901</c:v>
                </c:pt>
                <c:pt idx="18252">
                  <c:v>25.0951181102362</c:v>
                </c:pt>
                <c:pt idx="18253">
                  <c:v>25.096493034524499</c:v>
                </c:pt>
                <c:pt idx="18254">
                  <c:v>25.097867958812799</c:v>
                </c:pt>
                <c:pt idx="18255">
                  <c:v>25.099242883101201</c:v>
                </c:pt>
                <c:pt idx="18256">
                  <c:v>25.100617807389501</c:v>
                </c:pt>
                <c:pt idx="18257">
                  <c:v>25.1019927316778</c:v>
                </c:pt>
                <c:pt idx="18258">
                  <c:v>25.1033676559661</c:v>
                </c:pt>
                <c:pt idx="18259">
                  <c:v>25.104742580254399</c:v>
                </c:pt>
                <c:pt idx="18260">
                  <c:v>25.106117504542699</c:v>
                </c:pt>
                <c:pt idx="18261">
                  <c:v>25.107492428831002</c:v>
                </c:pt>
                <c:pt idx="18262">
                  <c:v>25.108867353119301</c:v>
                </c:pt>
                <c:pt idx="18263">
                  <c:v>25.1102422774076</c:v>
                </c:pt>
                <c:pt idx="18264">
                  <c:v>25.1116172016959</c:v>
                </c:pt>
                <c:pt idx="18265">
                  <c:v>25.112992125984299</c:v>
                </c:pt>
                <c:pt idx="18266">
                  <c:v>25.114367050272602</c:v>
                </c:pt>
                <c:pt idx="18267">
                  <c:v>25.115741974560901</c:v>
                </c:pt>
                <c:pt idx="18268">
                  <c:v>25.117116898849201</c:v>
                </c:pt>
                <c:pt idx="18269">
                  <c:v>25.1184918231375</c:v>
                </c:pt>
                <c:pt idx="18270">
                  <c:v>25.1198667474258</c:v>
                </c:pt>
                <c:pt idx="18271">
                  <c:v>25.121241671714099</c:v>
                </c:pt>
                <c:pt idx="18272">
                  <c:v>25.122616596002398</c:v>
                </c:pt>
                <c:pt idx="18273">
                  <c:v>25.123991520290701</c:v>
                </c:pt>
                <c:pt idx="18274">
                  <c:v>25.125366444579001</c:v>
                </c:pt>
                <c:pt idx="18275">
                  <c:v>25.1267413688674</c:v>
                </c:pt>
                <c:pt idx="18276">
                  <c:v>25.128116293155699</c:v>
                </c:pt>
                <c:pt idx="18277">
                  <c:v>25.129491217443999</c:v>
                </c:pt>
                <c:pt idx="18278">
                  <c:v>25.130866141732302</c:v>
                </c:pt>
                <c:pt idx="18279">
                  <c:v>25.132241066020601</c:v>
                </c:pt>
                <c:pt idx="18280">
                  <c:v>25.1336159903089</c:v>
                </c:pt>
                <c:pt idx="18281">
                  <c:v>25.1349909145972</c:v>
                </c:pt>
                <c:pt idx="18282">
                  <c:v>25.136365838885499</c:v>
                </c:pt>
                <c:pt idx="18283">
                  <c:v>25.137740763173799</c:v>
                </c:pt>
                <c:pt idx="18284">
                  <c:v>25.139115687462098</c:v>
                </c:pt>
                <c:pt idx="18285">
                  <c:v>25.140490611750501</c:v>
                </c:pt>
                <c:pt idx="18286">
                  <c:v>25.1418655360388</c:v>
                </c:pt>
                <c:pt idx="18287">
                  <c:v>25.1432404603271</c:v>
                </c:pt>
                <c:pt idx="18288">
                  <c:v>25.144615384615399</c:v>
                </c:pt>
                <c:pt idx="18289">
                  <c:v>25.145990308903698</c:v>
                </c:pt>
                <c:pt idx="18290">
                  <c:v>25.147365233192001</c:v>
                </c:pt>
                <c:pt idx="18291">
                  <c:v>25.148740157480301</c:v>
                </c:pt>
                <c:pt idx="18292">
                  <c:v>25.1501150817686</c:v>
                </c:pt>
                <c:pt idx="18293">
                  <c:v>25.1514900060569</c:v>
                </c:pt>
                <c:pt idx="18294">
                  <c:v>25.152864930345299</c:v>
                </c:pt>
                <c:pt idx="18295">
                  <c:v>25.154239854633602</c:v>
                </c:pt>
                <c:pt idx="18296">
                  <c:v>25.155614778921901</c:v>
                </c:pt>
                <c:pt idx="18297">
                  <c:v>25.156989703210201</c:v>
                </c:pt>
                <c:pt idx="18298">
                  <c:v>25.1583646274985</c:v>
                </c:pt>
                <c:pt idx="18299">
                  <c:v>25.159739551786799</c:v>
                </c:pt>
                <c:pt idx="18300">
                  <c:v>25.161114476075099</c:v>
                </c:pt>
                <c:pt idx="18301">
                  <c:v>25.162489400363398</c:v>
                </c:pt>
                <c:pt idx="18302">
                  <c:v>25.163864324651701</c:v>
                </c:pt>
                <c:pt idx="18303">
                  <c:v>25.165239248940001</c:v>
                </c:pt>
                <c:pt idx="18304">
                  <c:v>25.1666141732284</c:v>
                </c:pt>
                <c:pt idx="18305">
                  <c:v>25.167989097516699</c:v>
                </c:pt>
                <c:pt idx="18306">
                  <c:v>25.169364021804999</c:v>
                </c:pt>
                <c:pt idx="18307">
                  <c:v>25.170738946093302</c:v>
                </c:pt>
                <c:pt idx="18308">
                  <c:v>25.172113870381601</c:v>
                </c:pt>
                <c:pt idx="18309">
                  <c:v>25.1734887946699</c:v>
                </c:pt>
                <c:pt idx="18310">
                  <c:v>25.1748637189582</c:v>
                </c:pt>
                <c:pt idx="18311">
                  <c:v>25.176238643246499</c:v>
                </c:pt>
                <c:pt idx="18312">
                  <c:v>25.177613567534799</c:v>
                </c:pt>
                <c:pt idx="18313">
                  <c:v>25.178988491823102</c:v>
                </c:pt>
                <c:pt idx="18314">
                  <c:v>25.180363416111501</c:v>
                </c:pt>
                <c:pt idx="18315">
                  <c:v>25.1817383403998</c:v>
                </c:pt>
                <c:pt idx="18316">
                  <c:v>25.1831132646881</c:v>
                </c:pt>
                <c:pt idx="18317">
                  <c:v>25.184488188976399</c:v>
                </c:pt>
                <c:pt idx="18318">
                  <c:v>25.185863113264698</c:v>
                </c:pt>
                <c:pt idx="18319">
                  <c:v>25.187238037553001</c:v>
                </c:pt>
                <c:pt idx="18320">
                  <c:v>25.188612961841301</c:v>
                </c:pt>
                <c:pt idx="18321">
                  <c:v>25.1899878861296</c:v>
                </c:pt>
                <c:pt idx="18322">
                  <c:v>25.1913628104179</c:v>
                </c:pt>
                <c:pt idx="18323">
                  <c:v>25.192737734706199</c:v>
                </c:pt>
                <c:pt idx="18324">
                  <c:v>25.194112658994602</c:v>
                </c:pt>
                <c:pt idx="18325">
                  <c:v>25.195487583282901</c:v>
                </c:pt>
                <c:pt idx="18326">
                  <c:v>25.1968625075712</c:v>
                </c:pt>
                <c:pt idx="18327">
                  <c:v>25.1982374318595</c:v>
                </c:pt>
                <c:pt idx="18328">
                  <c:v>25.199612356147799</c:v>
                </c:pt>
                <c:pt idx="18329">
                  <c:v>25.200987280436099</c:v>
                </c:pt>
                <c:pt idx="18330">
                  <c:v>25.202362204724398</c:v>
                </c:pt>
                <c:pt idx="18331">
                  <c:v>25.203737129012701</c:v>
                </c:pt>
                <c:pt idx="18332">
                  <c:v>25.205112053301001</c:v>
                </c:pt>
                <c:pt idx="18333">
                  <c:v>25.2064869775893</c:v>
                </c:pt>
                <c:pt idx="18334">
                  <c:v>25.207861901877699</c:v>
                </c:pt>
                <c:pt idx="18335">
                  <c:v>25.209236826165998</c:v>
                </c:pt>
                <c:pt idx="18336">
                  <c:v>25.210611750454301</c:v>
                </c:pt>
                <c:pt idx="18337">
                  <c:v>25.211986674742601</c:v>
                </c:pt>
                <c:pt idx="18338">
                  <c:v>25.2133615990309</c:v>
                </c:pt>
                <c:pt idx="18339">
                  <c:v>25.2147365233192</c:v>
                </c:pt>
                <c:pt idx="18340">
                  <c:v>25.216111447607499</c:v>
                </c:pt>
                <c:pt idx="18341">
                  <c:v>25.217486371895799</c:v>
                </c:pt>
                <c:pt idx="18342">
                  <c:v>25.218861296184102</c:v>
                </c:pt>
                <c:pt idx="18343">
                  <c:v>25.220236220472401</c:v>
                </c:pt>
                <c:pt idx="18344">
                  <c:v>25.2216111447608</c:v>
                </c:pt>
                <c:pt idx="18345">
                  <c:v>25.222986069049099</c:v>
                </c:pt>
                <c:pt idx="18346">
                  <c:v>25.224360993337399</c:v>
                </c:pt>
                <c:pt idx="18347">
                  <c:v>25.225735917625698</c:v>
                </c:pt>
                <c:pt idx="18348">
                  <c:v>25.227110841914001</c:v>
                </c:pt>
                <c:pt idx="18349">
                  <c:v>25.228485766202301</c:v>
                </c:pt>
                <c:pt idx="18350">
                  <c:v>25.2298606904906</c:v>
                </c:pt>
                <c:pt idx="18351">
                  <c:v>25.2312356147789</c:v>
                </c:pt>
                <c:pt idx="18352">
                  <c:v>25.232610539067199</c:v>
                </c:pt>
                <c:pt idx="18353">
                  <c:v>25.233985463355602</c:v>
                </c:pt>
                <c:pt idx="18354">
                  <c:v>25.235360387643901</c:v>
                </c:pt>
                <c:pt idx="18355">
                  <c:v>25.2367353119322</c:v>
                </c:pt>
                <c:pt idx="18356">
                  <c:v>25.2381102362205</c:v>
                </c:pt>
                <c:pt idx="18357">
                  <c:v>25.239485160508799</c:v>
                </c:pt>
                <c:pt idx="18358">
                  <c:v>25.240860084797099</c:v>
                </c:pt>
                <c:pt idx="18359">
                  <c:v>25.242235009085402</c:v>
                </c:pt>
                <c:pt idx="18360">
                  <c:v>25.243609933373701</c:v>
                </c:pt>
                <c:pt idx="18361">
                  <c:v>25.244984857662001</c:v>
                </c:pt>
                <c:pt idx="18362">
                  <c:v>25.2463597819503</c:v>
                </c:pt>
                <c:pt idx="18363">
                  <c:v>25.2477347062386</c:v>
                </c:pt>
                <c:pt idx="18364">
                  <c:v>25.249109630526998</c:v>
                </c:pt>
                <c:pt idx="18365">
                  <c:v>25.250484554815301</c:v>
                </c:pt>
                <c:pt idx="18366">
                  <c:v>25.251859479103601</c:v>
                </c:pt>
                <c:pt idx="18367">
                  <c:v>25.2532344033919</c:v>
                </c:pt>
                <c:pt idx="18368">
                  <c:v>25.2546093276802</c:v>
                </c:pt>
                <c:pt idx="18369">
                  <c:v>25.255984251968499</c:v>
                </c:pt>
                <c:pt idx="18370">
                  <c:v>25.257359176256799</c:v>
                </c:pt>
                <c:pt idx="18371">
                  <c:v>25.258734100545102</c:v>
                </c:pt>
                <c:pt idx="18372">
                  <c:v>25.260109024833401</c:v>
                </c:pt>
                <c:pt idx="18373">
                  <c:v>25.2614839491218</c:v>
                </c:pt>
                <c:pt idx="18374">
                  <c:v>25.262858873410099</c:v>
                </c:pt>
                <c:pt idx="18375">
                  <c:v>25.264233797698399</c:v>
                </c:pt>
                <c:pt idx="18376">
                  <c:v>25.265608721986698</c:v>
                </c:pt>
                <c:pt idx="18377">
                  <c:v>25.266983646275001</c:v>
                </c:pt>
                <c:pt idx="18378">
                  <c:v>25.268358570563301</c:v>
                </c:pt>
                <c:pt idx="18379">
                  <c:v>25.2697334948516</c:v>
                </c:pt>
                <c:pt idx="18380">
                  <c:v>25.2711084191399</c:v>
                </c:pt>
                <c:pt idx="18381">
                  <c:v>25.272483343428199</c:v>
                </c:pt>
                <c:pt idx="18382">
                  <c:v>25.273858267716498</c:v>
                </c:pt>
                <c:pt idx="18383">
                  <c:v>25.275233192004901</c:v>
                </c:pt>
                <c:pt idx="18384">
                  <c:v>25.2766081162932</c:v>
                </c:pt>
                <c:pt idx="18385">
                  <c:v>25.2779830405815</c:v>
                </c:pt>
                <c:pt idx="18386">
                  <c:v>25.279357964869799</c:v>
                </c:pt>
                <c:pt idx="18387">
                  <c:v>25.280732889158099</c:v>
                </c:pt>
                <c:pt idx="18388">
                  <c:v>25.282107813446402</c:v>
                </c:pt>
                <c:pt idx="18389">
                  <c:v>25.283482737734701</c:v>
                </c:pt>
                <c:pt idx="18390">
                  <c:v>25.284857662023001</c:v>
                </c:pt>
                <c:pt idx="18391">
                  <c:v>25.2862325863113</c:v>
                </c:pt>
                <c:pt idx="18392">
                  <c:v>25.287607510599599</c:v>
                </c:pt>
                <c:pt idx="18393">
                  <c:v>25.288982434887998</c:v>
                </c:pt>
                <c:pt idx="18394">
                  <c:v>25.290357359176301</c:v>
                </c:pt>
                <c:pt idx="18395">
                  <c:v>25.291732283464601</c:v>
                </c:pt>
                <c:pt idx="18396">
                  <c:v>25.2931072077529</c:v>
                </c:pt>
                <c:pt idx="18397">
                  <c:v>25.2944821320412</c:v>
                </c:pt>
                <c:pt idx="18398">
                  <c:v>25.295857056329499</c:v>
                </c:pt>
                <c:pt idx="18399">
                  <c:v>25.297231980617799</c:v>
                </c:pt>
                <c:pt idx="18400">
                  <c:v>25.298606904906102</c:v>
                </c:pt>
                <c:pt idx="18401">
                  <c:v>25.299981829194401</c:v>
                </c:pt>
                <c:pt idx="18402">
                  <c:v>25.3013567534827</c:v>
                </c:pt>
                <c:pt idx="18403">
                  <c:v>25.302731677771099</c:v>
                </c:pt>
                <c:pt idx="18404">
                  <c:v>25.304106602059399</c:v>
                </c:pt>
                <c:pt idx="18405">
                  <c:v>25.305481526347702</c:v>
                </c:pt>
                <c:pt idx="18406">
                  <c:v>25.306856450636001</c:v>
                </c:pt>
                <c:pt idx="18407">
                  <c:v>25.308231374924301</c:v>
                </c:pt>
                <c:pt idx="18408">
                  <c:v>25.3096062992126</c:v>
                </c:pt>
                <c:pt idx="18409">
                  <c:v>25.3109812235009</c:v>
                </c:pt>
                <c:pt idx="18410">
                  <c:v>25.312356147789199</c:v>
                </c:pt>
                <c:pt idx="18411">
                  <c:v>25.313731072077498</c:v>
                </c:pt>
                <c:pt idx="18412">
                  <c:v>25.315105996365801</c:v>
                </c:pt>
                <c:pt idx="18413">
                  <c:v>25.3164809206542</c:v>
                </c:pt>
                <c:pt idx="18414">
                  <c:v>25.3178558449425</c:v>
                </c:pt>
                <c:pt idx="18415">
                  <c:v>25.319230769230799</c:v>
                </c:pt>
                <c:pt idx="18416">
                  <c:v>25.320605693519099</c:v>
                </c:pt>
                <c:pt idx="18417">
                  <c:v>25.321980617807402</c:v>
                </c:pt>
                <c:pt idx="18418">
                  <c:v>25.323355542095701</c:v>
                </c:pt>
                <c:pt idx="18419">
                  <c:v>25.324730466384</c:v>
                </c:pt>
                <c:pt idx="18420">
                  <c:v>25.3261053906723</c:v>
                </c:pt>
                <c:pt idx="18421">
                  <c:v>25.327480314960599</c:v>
                </c:pt>
                <c:pt idx="18422">
                  <c:v>25.328855239248899</c:v>
                </c:pt>
                <c:pt idx="18423">
                  <c:v>25.330230163537301</c:v>
                </c:pt>
                <c:pt idx="18424">
                  <c:v>25.331605087825601</c:v>
                </c:pt>
                <c:pt idx="18425">
                  <c:v>25.3329800121139</c:v>
                </c:pt>
                <c:pt idx="18426">
                  <c:v>25.3343549364022</c:v>
                </c:pt>
                <c:pt idx="18427">
                  <c:v>25.335729860690499</c:v>
                </c:pt>
                <c:pt idx="18428">
                  <c:v>25.337104784978798</c:v>
                </c:pt>
                <c:pt idx="18429">
                  <c:v>25.338479709267101</c:v>
                </c:pt>
                <c:pt idx="18430">
                  <c:v>25.339854633555401</c:v>
                </c:pt>
                <c:pt idx="18431">
                  <c:v>25.3412295578437</c:v>
                </c:pt>
                <c:pt idx="18432">
                  <c:v>25.342604482132</c:v>
                </c:pt>
                <c:pt idx="18433">
                  <c:v>25.343979406420399</c:v>
                </c:pt>
                <c:pt idx="18434">
                  <c:v>25.345354330708702</c:v>
                </c:pt>
                <c:pt idx="18435">
                  <c:v>25.346729254997001</c:v>
                </c:pt>
                <c:pt idx="18436">
                  <c:v>25.348104179285301</c:v>
                </c:pt>
                <c:pt idx="18437">
                  <c:v>25.3494791035736</c:v>
                </c:pt>
                <c:pt idx="18438">
                  <c:v>25.350854027861899</c:v>
                </c:pt>
                <c:pt idx="18439">
                  <c:v>25.352228952150199</c:v>
                </c:pt>
                <c:pt idx="18440">
                  <c:v>25.353603876438498</c:v>
                </c:pt>
                <c:pt idx="18441">
                  <c:v>25.354978800726801</c:v>
                </c:pt>
                <c:pt idx="18442">
                  <c:v>25.356353725015101</c:v>
                </c:pt>
                <c:pt idx="18443">
                  <c:v>25.3577286493035</c:v>
                </c:pt>
                <c:pt idx="18444">
                  <c:v>25.359103573591799</c:v>
                </c:pt>
                <c:pt idx="18445">
                  <c:v>25.360478497880099</c:v>
                </c:pt>
                <c:pt idx="18446">
                  <c:v>25.361853422168402</c:v>
                </c:pt>
                <c:pt idx="18447">
                  <c:v>25.363228346456701</c:v>
                </c:pt>
                <c:pt idx="18448">
                  <c:v>25.364603270745</c:v>
                </c:pt>
                <c:pt idx="18449">
                  <c:v>25.3659781950333</c:v>
                </c:pt>
                <c:pt idx="18450">
                  <c:v>25.367353119321599</c:v>
                </c:pt>
                <c:pt idx="18451">
                  <c:v>25.368728043609899</c:v>
                </c:pt>
                <c:pt idx="18452">
                  <c:v>25.370102967898202</c:v>
                </c:pt>
                <c:pt idx="18453">
                  <c:v>25.371477892186601</c:v>
                </c:pt>
                <c:pt idx="18454">
                  <c:v>25.3728528164749</c:v>
                </c:pt>
                <c:pt idx="18455">
                  <c:v>25.3742277407632</c:v>
                </c:pt>
                <c:pt idx="18456">
                  <c:v>25.375602665051499</c:v>
                </c:pt>
                <c:pt idx="18457">
                  <c:v>25.376977589339798</c:v>
                </c:pt>
                <c:pt idx="18458">
                  <c:v>25.378352513628101</c:v>
                </c:pt>
                <c:pt idx="18459">
                  <c:v>25.379727437916401</c:v>
                </c:pt>
                <c:pt idx="18460">
                  <c:v>25.3811023622047</c:v>
                </c:pt>
                <c:pt idx="18461">
                  <c:v>25.382477286493</c:v>
                </c:pt>
                <c:pt idx="18462">
                  <c:v>25.383852210781399</c:v>
                </c:pt>
                <c:pt idx="18463">
                  <c:v>25.385227135069702</c:v>
                </c:pt>
                <c:pt idx="18464">
                  <c:v>25.386602059358001</c:v>
                </c:pt>
                <c:pt idx="18465">
                  <c:v>25.387976983646301</c:v>
                </c:pt>
                <c:pt idx="18466">
                  <c:v>25.3893519079346</c:v>
                </c:pt>
                <c:pt idx="18467">
                  <c:v>25.390726832222899</c:v>
                </c:pt>
                <c:pt idx="18468">
                  <c:v>25.392101756511199</c:v>
                </c:pt>
                <c:pt idx="18469">
                  <c:v>25.393476680799498</c:v>
                </c:pt>
                <c:pt idx="18470">
                  <c:v>25.394851605087801</c:v>
                </c:pt>
                <c:pt idx="18471">
                  <c:v>25.396226529376101</c:v>
                </c:pt>
                <c:pt idx="18472">
                  <c:v>25.3976014536645</c:v>
                </c:pt>
                <c:pt idx="18473">
                  <c:v>25.398976377952799</c:v>
                </c:pt>
                <c:pt idx="18474">
                  <c:v>25.400351302241098</c:v>
                </c:pt>
                <c:pt idx="18475">
                  <c:v>25.401726226529401</c:v>
                </c:pt>
                <c:pt idx="18476">
                  <c:v>25.403101150817701</c:v>
                </c:pt>
                <c:pt idx="18477">
                  <c:v>25.404476075106</c:v>
                </c:pt>
                <c:pt idx="18478">
                  <c:v>25.4058509993943</c:v>
                </c:pt>
                <c:pt idx="18479">
                  <c:v>25.407225923682599</c:v>
                </c:pt>
                <c:pt idx="18480">
                  <c:v>25.408600847970899</c:v>
                </c:pt>
                <c:pt idx="18481">
                  <c:v>25.409975772259202</c:v>
                </c:pt>
                <c:pt idx="18482">
                  <c:v>25.411350696547601</c:v>
                </c:pt>
                <c:pt idx="18483">
                  <c:v>25.4127256208359</c:v>
                </c:pt>
                <c:pt idx="18484">
                  <c:v>25.414100545124199</c:v>
                </c:pt>
                <c:pt idx="18485">
                  <c:v>25.415475469412499</c:v>
                </c:pt>
                <c:pt idx="18486">
                  <c:v>25.416850393700798</c:v>
                </c:pt>
                <c:pt idx="18487">
                  <c:v>25.418225317989101</c:v>
                </c:pt>
                <c:pt idx="18488">
                  <c:v>25.419600242277401</c:v>
                </c:pt>
                <c:pt idx="18489">
                  <c:v>25.4209751665657</c:v>
                </c:pt>
                <c:pt idx="18490">
                  <c:v>25.422350090854</c:v>
                </c:pt>
                <c:pt idx="18491">
                  <c:v>25.423725015142299</c:v>
                </c:pt>
                <c:pt idx="18492">
                  <c:v>25.425099939430702</c:v>
                </c:pt>
                <c:pt idx="18493">
                  <c:v>25.426474863719001</c:v>
                </c:pt>
                <c:pt idx="18494">
                  <c:v>25.4278497880073</c:v>
                </c:pt>
                <c:pt idx="18495">
                  <c:v>25.4292247122956</c:v>
                </c:pt>
                <c:pt idx="18496">
                  <c:v>25.430599636583899</c:v>
                </c:pt>
                <c:pt idx="18497">
                  <c:v>25.431974560872199</c:v>
                </c:pt>
                <c:pt idx="18498">
                  <c:v>25.433349485160502</c:v>
                </c:pt>
                <c:pt idx="18499">
                  <c:v>25.434724409448801</c:v>
                </c:pt>
                <c:pt idx="18500">
                  <c:v>25.436099333737101</c:v>
                </c:pt>
                <c:pt idx="18501">
                  <c:v>25.4374742580254</c:v>
                </c:pt>
                <c:pt idx="18502">
                  <c:v>25.438849182313799</c:v>
                </c:pt>
                <c:pt idx="18503">
                  <c:v>25.440224106602098</c:v>
                </c:pt>
                <c:pt idx="18504">
                  <c:v>25.441599030890401</c:v>
                </c:pt>
                <c:pt idx="18505">
                  <c:v>25.442973955178701</c:v>
                </c:pt>
                <c:pt idx="18506">
                  <c:v>25.444348879467</c:v>
                </c:pt>
                <c:pt idx="18507">
                  <c:v>25.4457238037553</c:v>
                </c:pt>
                <c:pt idx="18508">
                  <c:v>25.447098728043599</c:v>
                </c:pt>
                <c:pt idx="18509">
                  <c:v>25.448473652331899</c:v>
                </c:pt>
                <c:pt idx="18510">
                  <c:v>25.449848576620202</c:v>
                </c:pt>
                <c:pt idx="18511">
                  <c:v>25.451223500908501</c:v>
                </c:pt>
                <c:pt idx="18512">
                  <c:v>25.4525984251969</c:v>
                </c:pt>
                <c:pt idx="18513">
                  <c:v>25.453973349485199</c:v>
                </c:pt>
                <c:pt idx="18514">
                  <c:v>25.455348273773499</c:v>
                </c:pt>
                <c:pt idx="18515">
                  <c:v>25.456723198061798</c:v>
                </c:pt>
                <c:pt idx="18516">
                  <c:v>25.458098122350101</c:v>
                </c:pt>
                <c:pt idx="18517">
                  <c:v>25.459473046638401</c:v>
                </c:pt>
                <c:pt idx="18518">
                  <c:v>25.4608479709267</c:v>
                </c:pt>
                <c:pt idx="18519">
                  <c:v>25.462222895215</c:v>
                </c:pt>
                <c:pt idx="18520">
                  <c:v>25.463597819503299</c:v>
                </c:pt>
                <c:pt idx="18521">
                  <c:v>25.464972743791598</c:v>
                </c:pt>
                <c:pt idx="18522">
                  <c:v>25.466347668080001</c:v>
                </c:pt>
                <c:pt idx="18523">
                  <c:v>25.4677225923683</c:v>
                </c:pt>
                <c:pt idx="18524">
                  <c:v>25.4690975166566</c:v>
                </c:pt>
                <c:pt idx="18525">
                  <c:v>25.470472440944899</c:v>
                </c:pt>
                <c:pt idx="18526">
                  <c:v>25.471847365233199</c:v>
                </c:pt>
                <c:pt idx="18527">
                  <c:v>25.473222289521502</c:v>
                </c:pt>
                <c:pt idx="18528">
                  <c:v>25.474597213809801</c:v>
                </c:pt>
                <c:pt idx="18529">
                  <c:v>25.475972138098101</c:v>
                </c:pt>
                <c:pt idx="18530">
                  <c:v>25.4773470623864</c:v>
                </c:pt>
                <c:pt idx="18531">
                  <c:v>25.478721986674799</c:v>
                </c:pt>
                <c:pt idx="18532">
                  <c:v>25.480096910963098</c:v>
                </c:pt>
                <c:pt idx="18533">
                  <c:v>25.481471835251401</c:v>
                </c:pt>
                <c:pt idx="18534">
                  <c:v>25.482846759539701</c:v>
                </c:pt>
                <c:pt idx="18535">
                  <c:v>25.484221683828</c:v>
                </c:pt>
                <c:pt idx="18536">
                  <c:v>25.4855966081163</c:v>
                </c:pt>
                <c:pt idx="18537">
                  <c:v>25.486971532404599</c:v>
                </c:pt>
                <c:pt idx="18538">
                  <c:v>25.488346456692899</c:v>
                </c:pt>
                <c:pt idx="18539">
                  <c:v>25.489721380981202</c:v>
                </c:pt>
                <c:pt idx="18540">
                  <c:v>25.491096305269501</c:v>
                </c:pt>
                <c:pt idx="18541">
                  <c:v>25.4924712295578</c:v>
                </c:pt>
                <c:pt idx="18542">
                  <c:v>25.493846153846199</c:v>
                </c:pt>
                <c:pt idx="18543">
                  <c:v>25.495221078134499</c:v>
                </c:pt>
                <c:pt idx="18544">
                  <c:v>25.496596002422802</c:v>
                </c:pt>
                <c:pt idx="18545">
                  <c:v>25.497970926711101</c:v>
                </c:pt>
                <c:pt idx="18546">
                  <c:v>25.499345850999401</c:v>
                </c:pt>
                <c:pt idx="18547">
                  <c:v>25.5007207752877</c:v>
                </c:pt>
                <c:pt idx="18548">
                  <c:v>25.502095699576</c:v>
                </c:pt>
                <c:pt idx="18549">
                  <c:v>25.503470623864299</c:v>
                </c:pt>
                <c:pt idx="18550">
                  <c:v>25.504845548152598</c:v>
                </c:pt>
                <c:pt idx="18551">
                  <c:v>25.506220472440901</c:v>
                </c:pt>
                <c:pt idx="18552">
                  <c:v>25.5075953967293</c:v>
                </c:pt>
                <c:pt idx="18553">
                  <c:v>25.5089703210176</c:v>
                </c:pt>
                <c:pt idx="18554">
                  <c:v>25.510345245305899</c:v>
                </c:pt>
                <c:pt idx="18555">
                  <c:v>25.511720169594199</c:v>
                </c:pt>
                <c:pt idx="18556">
                  <c:v>25.513095093882502</c:v>
                </c:pt>
                <c:pt idx="18557">
                  <c:v>25.514470018170801</c:v>
                </c:pt>
                <c:pt idx="18558">
                  <c:v>25.515844942459101</c:v>
                </c:pt>
                <c:pt idx="18559">
                  <c:v>25.5172198667474</c:v>
                </c:pt>
                <c:pt idx="18560">
                  <c:v>25.518594791035699</c:v>
                </c:pt>
                <c:pt idx="18561">
                  <c:v>25.519969715324098</c:v>
                </c:pt>
                <c:pt idx="18562">
                  <c:v>25.521344639612401</c:v>
                </c:pt>
                <c:pt idx="18563">
                  <c:v>25.522719563900701</c:v>
                </c:pt>
                <c:pt idx="18564">
                  <c:v>25.524094488189</c:v>
                </c:pt>
                <c:pt idx="18565">
                  <c:v>25.5254694124773</c:v>
                </c:pt>
                <c:pt idx="18566">
                  <c:v>25.526844336765599</c:v>
                </c:pt>
                <c:pt idx="18567">
                  <c:v>25.528219261053898</c:v>
                </c:pt>
                <c:pt idx="18568">
                  <c:v>25.529594185342201</c:v>
                </c:pt>
                <c:pt idx="18569">
                  <c:v>25.530969109630501</c:v>
                </c:pt>
                <c:pt idx="18570">
                  <c:v>25.5323440339188</c:v>
                </c:pt>
                <c:pt idx="18571">
                  <c:v>25.533718958207199</c:v>
                </c:pt>
                <c:pt idx="18572">
                  <c:v>25.535093882495499</c:v>
                </c:pt>
                <c:pt idx="18573">
                  <c:v>25.536468806783802</c:v>
                </c:pt>
                <c:pt idx="18574">
                  <c:v>25.537843731072101</c:v>
                </c:pt>
                <c:pt idx="18575">
                  <c:v>25.539218655360401</c:v>
                </c:pt>
                <c:pt idx="18576">
                  <c:v>25.5405935796487</c:v>
                </c:pt>
                <c:pt idx="18577">
                  <c:v>25.541968503936999</c:v>
                </c:pt>
                <c:pt idx="18578">
                  <c:v>25.543343428225299</c:v>
                </c:pt>
                <c:pt idx="18579">
                  <c:v>25.544718352513598</c:v>
                </c:pt>
                <c:pt idx="18580">
                  <c:v>25.546093276801901</c:v>
                </c:pt>
                <c:pt idx="18581">
                  <c:v>25.5474682010903</c:v>
                </c:pt>
                <c:pt idx="18582">
                  <c:v>25.5488431253786</c:v>
                </c:pt>
                <c:pt idx="18583">
                  <c:v>25.550218049666899</c:v>
                </c:pt>
                <c:pt idx="18584">
                  <c:v>25.551592973955199</c:v>
                </c:pt>
                <c:pt idx="18585">
                  <c:v>25.552967898243502</c:v>
                </c:pt>
                <c:pt idx="18586">
                  <c:v>25.554342822531801</c:v>
                </c:pt>
                <c:pt idx="18587">
                  <c:v>25.5557177468201</c:v>
                </c:pt>
                <c:pt idx="18588">
                  <c:v>25.5570926711084</c:v>
                </c:pt>
                <c:pt idx="18589">
                  <c:v>25.558467595396699</c:v>
                </c:pt>
                <c:pt idx="18590">
                  <c:v>25.559842519684999</c:v>
                </c:pt>
                <c:pt idx="18591">
                  <c:v>25.561217443973401</c:v>
                </c:pt>
                <c:pt idx="18592">
                  <c:v>25.562592368261701</c:v>
                </c:pt>
                <c:pt idx="18593">
                  <c:v>25.56396729255</c:v>
                </c:pt>
                <c:pt idx="18594">
                  <c:v>25.5653422168383</c:v>
                </c:pt>
                <c:pt idx="18595">
                  <c:v>25.566717141126599</c:v>
                </c:pt>
                <c:pt idx="18596">
                  <c:v>25.568092065414898</c:v>
                </c:pt>
                <c:pt idx="18597">
                  <c:v>25.569466989703201</c:v>
                </c:pt>
                <c:pt idx="18598">
                  <c:v>25.570841913991501</c:v>
                </c:pt>
                <c:pt idx="18599">
                  <c:v>25.5722168382798</c:v>
                </c:pt>
                <c:pt idx="18600">
                  <c:v>25.5735917625681</c:v>
                </c:pt>
                <c:pt idx="18601">
                  <c:v>25.574966686856499</c:v>
                </c:pt>
                <c:pt idx="18602">
                  <c:v>25.576341611144802</c:v>
                </c:pt>
                <c:pt idx="18603">
                  <c:v>25.577716535433101</c:v>
                </c:pt>
                <c:pt idx="18604">
                  <c:v>25.579091459721401</c:v>
                </c:pt>
                <c:pt idx="18605">
                  <c:v>25.5804663840097</c:v>
                </c:pt>
                <c:pt idx="18606">
                  <c:v>25.581841308297999</c:v>
                </c:pt>
                <c:pt idx="18607">
                  <c:v>25.583216232586299</c:v>
                </c:pt>
                <c:pt idx="18608">
                  <c:v>25.584591156874598</c:v>
                </c:pt>
                <c:pt idx="18609">
                  <c:v>25.585966081162901</c:v>
                </c:pt>
                <c:pt idx="18610">
                  <c:v>25.587341005451201</c:v>
                </c:pt>
                <c:pt idx="18611">
                  <c:v>25.5887159297396</c:v>
                </c:pt>
                <c:pt idx="18612">
                  <c:v>25.590090854027899</c:v>
                </c:pt>
                <c:pt idx="18613">
                  <c:v>25.591465778316199</c:v>
                </c:pt>
                <c:pt idx="18614">
                  <c:v>25.592840702604502</c:v>
                </c:pt>
                <c:pt idx="18615">
                  <c:v>25.594215626892801</c:v>
                </c:pt>
                <c:pt idx="18616">
                  <c:v>25.5955905511811</c:v>
                </c:pt>
                <c:pt idx="18617">
                  <c:v>25.5969654754694</c:v>
                </c:pt>
                <c:pt idx="18618">
                  <c:v>25.598340399757699</c:v>
                </c:pt>
                <c:pt idx="18619">
                  <c:v>25.599715324045999</c:v>
                </c:pt>
                <c:pt idx="18620">
                  <c:v>25.601090248334302</c:v>
                </c:pt>
                <c:pt idx="18621">
                  <c:v>25.602465172622701</c:v>
                </c:pt>
                <c:pt idx="18622">
                  <c:v>25.603840096911</c:v>
                </c:pt>
                <c:pt idx="18623">
                  <c:v>25.605215021199299</c:v>
                </c:pt>
                <c:pt idx="18624">
                  <c:v>25.606589945487599</c:v>
                </c:pt>
                <c:pt idx="18625">
                  <c:v>25.607964869775898</c:v>
                </c:pt>
                <c:pt idx="18626">
                  <c:v>25.609339794064201</c:v>
                </c:pt>
                <c:pt idx="18627">
                  <c:v>25.610714718352501</c:v>
                </c:pt>
                <c:pt idx="18628">
                  <c:v>25.6120896426408</c:v>
                </c:pt>
                <c:pt idx="18629">
                  <c:v>25.6134645669291</c:v>
                </c:pt>
                <c:pt idx="18630">
                  <c:v>25.614839491217499</c:v>
                </c:pt>
                <c:pt idx="18631">
                  <c:v>25.616214415505802</c:v>
                </c:pt>
                <c:pt idx="18632">
                  <c:v>25.617589339794101</c:v>
                </c:pt>
                <c:pt idx="18633">
                  <c:v>25.6189642640824</c:v>
                </c:pt>
                <c:pt idx="18634">
                  <c:v>25.6203391883707</c:v>
                </c:pt>
                <c:pt idx="18635">
                  <c:v>25.621714112658999</c:v>
                </c:pt>
                <c:pt idx="18636">
                  <c:v>25.623089036947299</c:v>
                </c:pt>
                <c:pt idx="18637">
                  <c:v>25.624463961235602</c:v>
                </c:pt>
                <c:pt idx="18638">
                  <c:v>25.625838885523901</c:v>
                </c:pt>
                <c:pt idx="18639">
                  <c:v>25.627213809812201</c:v>
                </c:pt>
                <c:pt idx="18640">
                  <c:v>25.6285887341006</c:v>
                </c:pt>
                <c:pt idx="18641">
                  <c:v>25.629963658388899</c:v>
                </c:pt>
                <c:pt idx="18642">
                  <c:v>25.631338582677198</c:v>
                </c:pt>
                <c:pt idx="18643">
                  <c:v>25.632713506965501</c:v>
                </c:pt>
                <c:pt idx="18644">
                  <c:v>25.634088431253801</c:v>
                </c:pt>
                <c:pt idx="18645">
                  <c:v>25.6354633555421</c:v>
                </c:pt>
                <c:pt idx="18646">
                  <c:v>25.6368382798304</c:v>
                </c:pt>
                <c:pt idx="18647">
                  <c:v>25.638213204118699</c:v>
                </c:pt>
                <c:pt idx="18648">
                  <c:v>25.639588128406999</c:v>
                </c:pt>
                <c:pt idx="18649">
                  <c:v>25.640963052695302</c:v>
                </c:pt>
                <c:pt idx="18650">
                  <c:v>25.642337976983701</c:v>
                </c:pt>
                <c:pt idx="18651">
                  <c:v>25.643712901272</c:v>
                </c:pt>
                <c:pt idx="18652">
                  <c:v>25.645087825560299</c:v>
                </c:pt>
                <c:pt idx="18653">
                  <c:v>25.646462749848599</c:v>
                </c:pt>
                <c:pt idx="18654">
                  <c:v>25.647837674136898</c:v>
                </c:pt>
                <c:pt idx="18655">
                  <c:v>25.649212598425201</c:v>
                </c:pt>
                <c:pt idx="18656">
                  <c:v>25.650587522713501</c:v>
                </c:pt>
                <c:pt idx="18657">
                  <c:v>25.6519624470018</c:v>
                </c:pt>
                <c:pt idx="18658">
                  <c:v>25.6533373712901</c:v>
                </c:pt>
                <c:pt idx="18659">
                  <c:v>25.654712295578399</c:v>
                </c:pt>
                <c:pt idx="18660">
                  <c:v>25.656087219866802</c:v>
                </c:pt>
                <c:pt idx="18661">
                  <c:v>25.657462144155101</c:v>
                </c:pt>
                <c:pt idx="18662">
                  <c:v>25.6588370684434</c:v>
                </c:pt>
                <c:pt idx="18663">
                  <c:v>25.6602119927317</c:v>
                </c:pt>
                <c:pt idx="18664">
                  <c:v>25.661586917019999</c:v>
                </c:pt>
                <c:pt idx="18665">
                  <c:v>25.662961841308299</c:v>
                </c:pt>
                <c:pt idx="18666">
                  <c:v>25.664336765596602</c:v>
                </c:pt>
                <c:pt idx="18667">
                  <c:v>25.665711689884901</c:v>
                </c:pt>
                <c:pt idx="18668">
                  <c:v>25.667086614173201</c:v>
                </c:pt>
                <c:pt idx="18669">
                  <c:v>25.6684615384615</c:v>
                </c:pt>
                <c:pt idx="18670">
                  <c:v>25.669836462749899</c:v>
                </c:pt>
                <c:pt idx="18671">
                  <c:v>25.671211387038198</c:v>
                </c:pt>
                <c:pt idx="18672">
                  <c:v>25.672586311326501</c:v>
                </c:pt>
                <c:pt idx="18673">
                  <c:v>25.673961235614801</c:v>
                </c:pt>
                <c:pt idx="18674">
                  <c:v>25.6753361599031</c:v>
                </c:pt>
                <c:pt idx="18675">
                  <c:v>25.6767110841914</c:v>
                </c:pt>
                <c:pt idx="18676">
                  <c:v>25.678086008479699</c:v>
                </c:pt>
                <c:pt idx="18677">
                  <c:v>25.679460932767999</c:v>
                </c:pt>
                <c:pt idx="18678">
                  <c:v>25.680835857056302</c:v>
                </c:pt>
                <c:pt idx="18679">
                  <c:v>25.682210781344601</c:v>
                </c:pt>
                <c:pt idx="18680">
                  <c:v>25.683585705633</c:v>
                </c:pt>
                <c:pt idx="18681">
                  <c:v>25.684960629921299</c:v>
                </c:pt>
                <c:pt idx="18682">
                  <c:v>25.686335554209599</c:v>
                </c:pt>
                <c:pt idx="18683">
                  <c:v>25.687710478497898</c:v>
                </c:pt>
                <c:pt idx="18684">
                  <c:v>25.689085402786201</c:v>
                </c:pt>
                <c:pt idx="18685">
                  <c:v>25.690460327074501</c:v>
                </c:pt>
                <c:pt idx="18686">
                  <c:v>25.6918352513628</c:v>
                </c:pt>
                <c:pt idx="18687">
                  <c:v>25.6932101756511</c:v>
                </c:pt>
                <c:pt idx="18688">
                  <c:v>25.694585099939399</c:v>
                </c:pt>
                <c:pt idx="18689">
                  <c:v>25.695960024227698</c:v>
                </c:pt>
                <c:pt idx="18690">
                  <c:v>25.697334948516101</c:v>
                </c:pt>
                <c:pt idx="18691">
                  <c:v>25.6987098728044</c:v>
                </c:pt>
                <c:pt idx="18692">
                  <c:v>25.7000847970927</c:v>
                </c:pt>
                <c:pt idx="18693">
                  <c:v>25.701459721380999</c:v>
                </c:pt>
                <c:pt idx="18694">
                  <c:v>25.702834645669299</c:v>
                </c:pt>
                <c:pt idx="18695">
                  <c:v>25.704209569957602</c:v>
                </c:pt>
                <c:pt idx="18696">
                  <c:v>25.705584494245901</c:v>
                </c:pt>
                <c:pt idx="18697">
                  <c:v>25.706959418534201</c:v>
                </c:pt>
                <c:pt idx="18698">
                  <c:v>25.7083343428225</c:v>
                </c:pt>
                <c:pt idx="18699">
                  <c:v>25.709709267110799</c:v>
                </c:pt>
                <c:pt idx="18700">
                  <c:v>25.711084191399198</c:v>
                </c:pt>
                <c:pt idx="18701">
                  <c:v>25.712459115687501</c:v>
                </c:pt>
                <c:pt idx="18702">
                  <c:v>25.713834039975801</c:v>
                </c:pt>
                <c:pt idx="18703">
                  <c:v>25.7152089642641</c:v>
                </c:pt>
                <c:pt idx="18704">
                  <c:v>25.7165838885524</c:v>
                </c:pt>
                <c:pt idx="18705">
                  <c:v>25.717958812840699</c:v>
                </c:pt>
                <c:pt idx="18706">
                  <c:v>25.719333737128999</c:v>
                </c:pt>
                <c:pt idx="18707">
                  <c:v>25.720708661417301</c:v>
                </c:pt>
                <c:pt idx="18708">
                  <c:v>25.722083585705601</c:v>
                </c:pt>
                <c:pt idx="18709">
                  <c:v>25.723458509994</c:v>
                </c:pt>
                <c:pt idx="18710">
                  <c:v>25.724833434282299</c:v>
                </c:pt>
                <c:pt idx="18711">
                  <c:v>25.726208358570599</c:v>
                </c:pt>
                <c:pt idx="18712">
                  <c:v>25.727583282858902</c:v>
                </c:pt>
                <c:pt idx="18713">
                  <c:v>25.728958207147201</c:v>
                </c:pt>
                <c:pt idx="18714">
                  <c:v>25.730333131435501</c:v>
                </c:pt>
                <c:pt idx="18715">
                  <c:v>25.7317080557238</c:v>
                </c:pt>
                <c:pt idx="18716">
                  <c:v>25.733082980012099</c:v>
                </c:pt>
                <c:pt idx="18717">
                  <c:v>25.734457904300399</c:v>
                </c:pt>
                <c:pt idx="18718">
                  <c:v>25.735832828588698</c:v>
                </c:pt>
                <c:pt idx="18719">
                  <c:v>25.737207752877001</c:v>
                </c:pt>
                <c:pt idx="18720">
                  <c:v>25.7385826771654</c:v>
                </c:pt>
                <c:pt idx="18721">
                  <c:v>25.7399576014537</c:v>
                </c:pt>
                <c:pt idx="18722">
                  <c:v>25.741332525741999</c:v>
                </c:pt>
                <c:pt idx="18723">
                  <c:v>25.742707450030299</c:v>
                </c:pt>
                <c:pt idx="18724">
                  <c:v>25.744082374318602</c:v>
                </c:pt>
                <c:pt idx="18725">
                  <c:v>25.745457298606901</c:v>
                </c:pt>
                <c:pt idx="18726">
                  <c:v>25.7468322228952</c:v>
                </c:pt>
                <c:pt idx="18727">
                  <c:v>25.7482071471835</c:v>
                </c:pt>
                <c:pt idx="18728">
                  <c:v>25.749582071471799</c:v>
                </c:pt>
                <c:pt idx="18729">
                  <c:v>25.750956995760198</c:v>
                </c:pt>
                <c:pt idx="18730">
                  <c:v>25.752331920048501</c:v>
                </c:pt>
                <c:pt idx="18731">
                  <c:v>25.753706844336801</c:v>
                </c:pt>
                <c:pt idx="18732">
                  <c:v>25.7550817686251</c:v>
                </c:pt>
                <c:pt idx="18733">
                  <c:v>25.7564566929134</c:v>
                </c:pt>
                <c:pt idx="18734">
                  <c:v>25.757831617201699</c:v>
                </c:pt>
                <c:pt idx="18735">
                  <c:v>25.759206541489998</c:v>
                </c:pt>
                <c:pt idx="18736">
                  <c:v>25.760581465778301</c:v>
                </c:pt>
                <c:pt idx="18737">
                  <c:v>25.761956390066601</c:v>
                </c:pt>
                <c:pt idx="18738">
                  <c:v>25.7633313143549</c:v>
                </c:pt>
                <c:pt idx="18739">
                  <c:v>25.764706238643299</c:v>
                </c:pt>
                <c:pt idx="18740">
                  <c:v>25.766081162931599</c:v>
                </c:pt>
                <c:pt idx="18741">
                  <c:v>25.767456087219902</c:v>
                </c:pt>
                <c:pt idx="18742">
                  <c:v>25.768831011508201</c:v>
                </c:pt>
                <c:pt idx="18743">
                  <c:v>25.770205935796501</c:v>
                </c:pt>
                <c:pt idx="18744">
                  <c:v>25.7715808600848</c:v>
                </c:pt>
                <c:pt idx="18745">
                  <c:v>25.772955784373099</c:v>
                </c:pt>
                <c:pt idx="18746">
                  <c:v>25.774330708661399</c:v>
                </c:pt>
                <c:pt idx="18747">
                  <c:v>25.775705632949698</c:v>
                </c:pt>
                <c:pt idx="18748">
                  <c:v>25.777080557238001</c:v>
                </c:pt>
                <c:pt idx="18749">
                  <c:v>25.7784554815264</c:v>
                </c:pt>
                <c:pt idx="18750">
                  <c:v>25.7798304058147</c:v>
                </c:pt>
                <c:pt idx="18751">
                  <c:v>25.781205330102999</c:v>
                </c:pt>
                <c:pt idx="18752">
                  <c:v>25.782580254391299</c:v>
                </c:pt>
                <c:pt idx="18753">
                  <c:v>25.783955178679602</c:v>
                </c:pt>
                <c:pt idx="18754">
                  <c:v>25.785330102967901</c:v>
                </c:pt>
                <c:pt idx="18755">
                  <c:v>25.7867050272562</c:v>
                </c:pt>
                <c:pt idx="18756">
                  <c:v>25.7880799515445</c:v>
                </c:pt>
                <c:pt idx="18757">
                  <c:v>25.789454875832799</c:v>
                </c:pt>
                <c:pt idx="18758">
                  <c:v>25.790829800121099</c:v>
                </c:pt>
                <c:pt idx="18759">
                  <c:v>25.792204724409501</c:v>
                </c:pt>
                <c:pt idx="18760">
                  <c:v>25.793579648697801</c:v>
                </c:pt>
                <c:pt idx="18761">
                  <c:v>25.7949545729861</c:v>
                </c:pt>
                <c:pt idx="18762">
                  <c:v>25.7963294972744</c:v>
                </c:pt>
                <c:pt idx="18763">
                  <c:v>25.797704421562699</c:v>
                </c:pt>
                <c:pt idx="18764">
                  <c:v>25.799079345850998</c:v>
                </c:pt>
                <c:pt idx="18765">
                  <c:v>25.800454270139301</c:v>
                </c:pt>
                <c:pt idx="18766">
                  <c:v>25.801829194427601</c:v>
                </c:pt>
                <c:pt idx="18767">
                  <c:v>25.8032041187159</c:v>
                </c:pt>
                <c:pt idx="18768">
                  <c:v>25.8045790430042</c:v>
                </c:pt>
                <c:pt idx="18769">
                  <c:v>25.805953967292599</c:v>
                </c:pt>
                <c:pt idx="18770">
                  <c:v>25.807328891580902</c:v>
                </c:pt>
                <c:pt idx="18771">
                  <c:v>25.808703815869201</c:v>
                </c:pt>
                <c:pt idx="18772">
                  <c:v>25.8100787401575</c:v>
                </c:pt>
                <c:pt idx="18773">
                  <c:v>25.8114536644458</c:v>
                </c:pt>
                <c:pt idx="18774">
                  <c:v>25.812828588734099</c:v>
                </c:pt>
                <c:pt idx="18775">
                  <c:v>25.814203513022399</c:v>
                </c:pt>
                <c:pt idx="18776">
                  <c:v>25.815578437310698</c:v>
                </c:pt>
                <c:pt idx="18777">
                  <c:v>25.816953361599001</c:v>
                </c:pt>
                <c:pt idx="18778">
                  <c:v>25.818328285887301</c:v>
                </c:pt>
                <c:pt idx="18779">
                  <c:v>25.8197032101757</c:v>
                </c:pt>
                <c:pt idx="18780">
                  <c:v>25.821078134463999</c:v>
                </c:pt>
                <c:pt idx="18781">
                  <c:v>25.822453058752298</c:v>
                </c:pt>
                <c:pt idx="18782">
                  <c:v>25.823827983040601</c:v>
                </c:pt>
                <c:pt idx="18783">
                  <c:v>25.825202907328901</c:v>
                </c:pt>
                <c:pt idx="18784">
                  <c:v>25.8265778316172</c:v>
                </c:pt>
                <c:pt idx="18785">
                  <c:v>25.8279527559055</c:v>
                </c:pt>
                <c:pt idx="18786">
                  <c:v>25.829327680193799</c:v>
                </c:pt>
                <c:pt idx="18787">
                  <c:v>25.830702604482099</c:v>
                </c:pt>
                <c:pt idx="18788">
                  <c:v>25.832077528770402</c:v>
                </c:pt>
                <c:pt idx="18789">
                  <c:v>25.833452453058801</c:v>
                </c:pt>
                <c:pt idx="18790">
                  <c:v>25.8348273773471</c:v>
                </c:pt>
                <c:pt idx="18791">
                  <c:v>25.836202301635399</c:v>
                </c:pt>
                <c:pt idx="18792">
                  <c:v>25.837577225923699</c:v>
                </c:pt>
                <c:pt idx="18793">
                  <c:v>25.838952150211998</c:v>
                </c:pt>
                <c:pt idx="18794">
                  <c:v>25.840327074500301</c:v>
                </c:pt>
                <c:pt idx="18795">
                  <c:v>25.841701998788601</c:v>
                </c:pt>
                <c:pt idx="18796">
                  <c:v>25.8430769230769</c:v>
                </c:pt>
                <c:pt idx="18797">
                  <c:v>25.8444518473652</c:v>
                </c:pt>
                <c:pt idx="18798">
                  <c:v>25.845826771653599</c:v>
                </c:pt>
                <c:pt idx="18799">
                  <c:v>25.847201695941902</c:v>
                </c:pt>
                <c:pt idx="18800">
                  <c:v>25.848576620230201</c:v>
                </c:pt>
                <c:pt idx="18801">
                  <c:v>25.8499515445185</c:v>
                </c:pt>
                <c:pt idx="18802">
                  <c:v>25.8513264688068</c:v>
                </c:pt>
                <c:pt idx="18803">
                  <c:v>25.852701393095099</c:v>
                </c:pt>
                <c:pt idx="18804">
                  <c:v>25.854076317383399</c:v>
                </c:pt>
                <c:pt idx="18805">
                  <c:v>25.855451241671702</c:v>
                </c:pt>
                <c:pt idx="18806">
                  <c:v>25.856826165960001</c:v>
                </c:pt>
                <c:pt idx="18807">
                  <c:v>25.858201090248301</c:v>
                </c:pt>
                <c:pt idx="18808">
                  <c:v>25.8595760145366</c:v>
                </c:pt>
                <c:pt idx="18809">
                  <c:v>25.860950938824999</c:v>
                </c:pt>
                <c:pt idx="18810">
                  <c:v>25.862325863113298</c:v>
                </c:pt>
                <c:pt idx="18811">
                  <c:v>25.863700787401601</c:v>
                </c:pt>
                <c:pt idx="18812">
                  <c:v>25.865075711689901</c:v>
                </c:pt>
                <c:pt idx="18813">
                  <c:v>25.8664506359782</c:v>
                </c:pt>
                <c:pt idx="18814">
                  <c:v>25.8678255602665</c:v>
                </c:pt>
                <c:pt idx="18815">
                  <c:v>25.869200484554799</c:v>
                </c:pt>
                <c:pt idx="18816">
                  <c:v>25.870575408843099</c:v>
                </c:pt>
                <c:pt idx="18817">
                  <c:v>25.871950333131402</c:v>
                </c:pt>
                <c:pt idx="18818">
                  <c:v>25.8733252574198</c:v>
                </c:pt>
                <c:pt idx="18819">
                  <c:v>25.8747001817081</c:v>
                </c:pt>
                <c:pt idx="18820">
                  <c:v>25.876075105996399</c:v>
                </c:pt>
                <c:pt idx="18821">
                  <c:v>25.877450030284699</c:v>
                </c:pt>
                <c:pt idx="18822">
                  <c:v>25.878824954572998</c:v>
                </c:pt>
                <c:pt idx="18823">
                  <c:v>25.880199878861301</c:v>
                </c:pt>
                <c:pt idx="18824">
                  <c:v>25.881574803149601</c:v>
                </c:pt>
                <c:pt idx="18825">
                  <c:v>25.8829497274379</c:v>
                </c:pt>
                <c:pt idx="18826">
                  <c:v>25.8843246517262</c:v>
                </c:pt>
                <c:pt idx="18827">
                  <c:v>25.885699576014499</c:v>
                </c:pt>
                <c:pt idx="18828">
                  <c:v>25.887074500302901</c:v>
                </c:pt>
                <c:pt idx="18829">
                  <c:v>25.888449424591201</c:v>
                </c:pt>
                <c:pt idx="18830">
                  <c:v>25.8898243488795</c:v>
                </c:pt>
                <c:pt idx="18831">
                  <c:v>25.8911992731678</c:v>
                </c:pt>
                <c:pt idx="18832">
                  <c:v>25.892574197456099</c:v>
                </c:pt>
                <c:pt idx="18833">
                  <c:v>25.893949121744399</c:v>
                </c:pt>
                <c:pt idx="18834">
                  <c:v>25.895324046032702</c:v>
                </c:pt>
                <c:pt idx="18835">
                  <c:v>25.896698970321001</c:v>
                </c:pt>
                <c:pt idx="18836">
                  <c:v>25.898073894609301</c:v>
                </c:pt>
                <c:pt idx="18837">
                  <c:v>25.8994488188976</c:v>
                </c:pt>
                <c:pt idx="18838">
                  <c:v>25.900823743185999</c:v>
                </c:pt>
                <c:pt idx="18839">
                  <c:v>25.902198667474298</c:v>
                </c:pt>
                <c:pt idx="18840">
                  <c:v>25.903573591762601</c:v>
                </c:pt>
                <c:pt idx="18841">
                  <c:v>25.904948516050901</c:v>
                </c:pt>
                <c:pt idx="18842">
                  <c:v>25.9063234403392</c:v>
                </c:pt>
                <c:pt idx="18843">
                  <c:v>25.9076983646275</c:v>
                </c:pt>
                <c:pt idx="18844">
                  <c:v>25.909073288915799</c:v>
                </c:pt>
                <c:pt idx="18845">
                  <c:v>25.910448213204099</c:v>
                </c:pt>
                <c:pt idx="18846">
                  <c:v>25.911823137492402</c:v>
                </c:pt>
                <c:pt idx="18847">
                  <c:v>25.913198061780701</c:v>
                </c:pt>
                <c:pt idx="18848">
                  <c:v>25.9145729860691</c:v>
                </c:pt>
                <c:pt idx="18849">
                  <c:v>25.915947910357399</c:v>
                </c:pt>
                <c:pt idx="18850">
                  <c:v>25.917322834645699</c:v>
                </c:pt>
                <c:pt idx="18851">
                  <c:v>25.918697758934002</c:v>
                </c:pt>
                <c:pt idx="18852">
                  <c:v>25.920072683222301</c:v>
                </c:pt>
                <c:pt idx="18853">
                  <c:v>25.921447607510601</c:v>
                </c:pt>
                <c:pt idx="18854">
                  <c:v>25.9228225317989</c:v>
                </c:pt>
                <c:pt idx="18855">
                  <c:v>25.924197456087199</c:v>
                </c:pt>
                <c:pt idx="18856">
                  <c:v>25.925572380375499</c:v>
                </c:pt>
                <c:pt idx="18857">
                  <c:v>25.926947304663798</c:v>
                </c:pt>
                <c:pt idx="18858">
                  <c:v>25.928322228952201</c:v>
                </c:pt>
                <c:pt idx="18859">
                  <c:v>25.9296971532405</c:v>
                </c:pt>
                <c:pt idx="18860">
                  <c:v>25.9310720775288</c:v>
                </c:pt>
                <c:pt idx="18861">
                  <c:v>25.932447001817099</c:v>
                </c:pt>
                <c:pt idx="18862">
                  <c:v>25.933821926105399</c:v>
                </c:pt>
                <c:pt idx="18863">
                  <c:v>25.935196850393702</c:v>
                </c:pt>
                <c:pt idx="18864">
                  <c:v>25.936571774682001</c:v>
                </c:pt>
                <c:pt idx="18865">
                  <c:v>25.9379466989703</c:v>
                </c:pt>
                <c:pt idx="18866">
                  <c:v>25.9393216232586</c:v>
                </c:pt>
                <c:pt idx="18867">
                  <c:v>25.940696547546899</c:v>
                </c:pt>
                <c:pt idx="18868">
                  <c:v>25.942071471835298</c:v>
                </c:pt>
                <c:pt idx="18869">
                  <c:v>25.943446396123601</c:v>
                </c:pt>
                <c:pt idx="18870">
                  <c:v>25.944821320411901</c:v>
                </c:pt>
                <c:pt idx="18871">
                  <c:v>25.9461962447002</c:v>
                </c:pt>
                <c:pt idx="18872">
                  <c:v>25.9475711689885</c:v>
                </c:pt>
                <c:pt idx="18873">
                  <c:v>25.948946093276799</c:v>
                </c:pt>
                <c:pt idx="18874">
                  <c:v>25.950321017565098</c:v>
                </c:pt>
                <c:pt idx="18875">
                  <c:v>25.951695941853401</c:v>
                </c:pt>
                <c:pt idx="18876">
                  <c:v>25.953070866141701</c:v>
                </c:pt>
                <c:pt idx="18877">
                  <c:v>25.95444579043</c:v>
                </c:pt>
                <c:pt idx="18878">
                  <c:v>25.955820714718399</c:v>
                </c:pt>
                <c:pt idx="18879">
                  <c:v>25.957195639006699</c:v>
                </c:pt>
                <c:pt idx="18880">
                  <c:v>25.958570563295002</c:v>
                </c:pt>
                <c:pt idx="18881">
                  <c:v>25.959945487583301</c:v>
                </c:pt>
                <c:pt idx="18882">
                  <c:v>25.961320411871601</c:v>
                </c:pt>
                <c:pt idx="18883">
                  <c:v>25.9626953361599</c:v>
                </c:pt>
                <c:pt idx="18884">
                  <c:v>25.964070260448199</c:v>
                </c:pt>
                <c:pt idx="18885">
                  <c:v>25.965445184736499</c:v>
                </c:pt>
                <c:pt idx="18886">
                  <c:v>25.966820109024798</c:v>
                </c:pt>
                <c:pt idx="18887">
                  <c:v>25.968195033313101</c:v>
                </c:pt>
                <c:pt idx="18888">
                  <c:v>25.9695699576015</c:v>
                </c:pt>
                <c:pt idx="18889">
                  <c:v>25.9709448818898</c:v>
                </c:pt>
                <c:pt idx="18890">
                  <c:v>25.972319806178099</c:v>
                </c:pt>
                <c:pt idx="18891">
                  <c:v>25.973694730466399</c:v>
                </c:pt>
                <c:pt idx="18892">
                  <c:v>25.975069654754702</c:v>
                </c:pt>
                <c:pt idx="18893">
                  <c:v>25.976444579043001</c:v>
                </c:pt>
                <c:pt idx="18894">
                  <c:v>25.9778195033313</c:v>
                </c:pt>
                <c:pt idx="18895">
                  <c:v>25.9791944276196</c:v>
                </c:pt>
                <c:pt idx="18896">
                  <c:v>25.980569351907899</c:v>
                </c:pt>
                <c:pt idx="18897">
                  <c:v>25.981944276196302</c:v>
                </c:pt>
                <c:pt idx="18898">
                  <c:v>25.983319200484601</c:v>
                </c:pt>
                <c:pt idx="18899">
                  <c:v>25.984694124772901</c:v>
                </c:pt>
                <c:pt idx="18900">
                  <c:v>25.9860690490612</c:v>
                </c:pt>
                <c:pt idx="18901">
                  <c:v>25.9874439733495</c:v>
                </c:pt>
                <c:pt idx="18902">
                  <c:v>25.988818897637799</c:v>
                </c:pt>
                <c:pt idx="18903">
                  <c:v>25.990193821926098</c:v>
                </c:pt>
                <c:pt idx="18904">
                  <c:v>25.991568746214401</c:v>
                </c:pt>
                <c:pt idx="18905">
                  <c:v>25.992943670502701</c:v>
                </c:pt>
                <c:pt idx="18906">
                  <c:v>25.994318594791</c:v>
                </c:pt>
                <c:pt idx="18907">
                  <c:v>25.995693519079399</c:v>
                </c:pt>
                <c:pt idx="18908">
                  <c:v>25.997068443367699</c:v>
                </c:pt>
                <c:pt idx="18909">
                  <c:v>25.998443367656002</c:v>
                </c:pt>
                <c:pt idx="18910">
                  <c:v>25.999818291944301</c:v>
                </c:pt>
                <c:pt idx="18911">
                  <c:v>26.0011932162326</c:v>
                </c:pt>
                <c:pt idx="18912">
                  <c:v>26.0025681405209</c:v>
                </c:pt>
                <c:pt idx="18913">
                  <c:v>26.003943064809199</c:v>
                </c:pt>
                <c:pt idx="18914">
                  <c:v>26.005317989097499</c:v>
                </c:pt>
                <c:pt idx="18915">
                  <c:v>26.006692913385798</c:v>
                </c:pt>
                <c:pt idx="18916">
                  <c:v>26.008067837674101</c:v>
                </c:pt>
                <c:pt idx="18917">
                  <c:v>26.0094427619625</c:v>
                </c:pt>
                <c:pt idx="18918">
                  <c:v>26.0108176862508</c:v>
                </c:pt>
                <c:pt idx="18919">
                  <c:v>26.012192610539099</c:v>
                </c:pt>
                <c:pt idx="18920">
                  <c:v>26.013567534827398</c:v>
                </c:pt>
                <c:pt idx="18921">
                  <c:v>26.014942459115701</c:v>
                </c:pt>
                <c:pt idx="18922">
                  <c:v>26.016317383404001</c:v>
                </c:pt>
                <c:pt idx="18923">
                  <c:v>26.0176923076923</c:v>
                </c:pt>
                <c:pt idx="18924">
                  <c:v>26.0190672319806</c:v>
                </c:pt>
                <c:pt idx="18925">
                  <c:v>26.020442156268899</c:v>
                </c:pt>
                <c:pt idx="18926">
                  <c:v>26.021817080557199</c:v>
                </c:pt>
                <c:pt idx="18927">
                  <c:v>26.023192004845601</c:v>
                </c:pt>
                <c:pt idx="18928">
                  <c:v>26.024566929133901</c:v>
                </c:pt>
                <c:pt idx="18929">
                  <c:v>26.0259418534222</c:v>
                </c:pt>
                <c:pt idx="18930">
                  <c:v>26.027316777710499</c:v>
                </c:pt>
                <c:pt idx="18931">
                  <c:v>26.028691701998799</c:v>
                </c:pt>
                <c:pt idx="18932">
                  <c:v>26.030066626287098</c:v>
                </c:pt>
                <c:pt idx="18933">
                  <c:v>26.031441550575401</c:v>
                </c:pt>
                <c:pt idx="18934">
                  <c:v>26.032816474863701</c:v>
                </c:pt>
                <c:pt idx="18935">
                  <c:v>26.034191399152</c:v>
                </c:pt>
                <c:pt idx="18936">
                  <c:v>26.0355663234403</c:v>
                </c:pt>
                <c:pt idx="18937">
                  <c:v>26.036941247728699</c:v>
                </c:pt>
                <c:pt idx="18938">
                  <c:v>26.038316172017002</c:v>
                </c:pt>
                <c:pt idx="18939">
                  <c:v>26.039691096305301</c:v>
                </c:pt>
                <c:pt idx="18940">
                  <c:v>26.0410660205936</c:v>
                </c:pt>
                <c:pt idx="18941">
                  <c:v>26.0424409448819</c:v>
                </c:pt>
                <c:pt idx="18942">
                  <c:v>26.043815869170199</c:v>
                </c:pt>
                <c:pt idx="18943">
                  <c:v>26.045190793458499</c:v>
                </c:pt>
                <c:pt idx="18944">
                  <c:v>26.046565717746802</c:v>
                </c:pt>
                <c:pt idx="18945">
                  <c:v>26.047940642035101</c:v>
                </c:pt>
                <c:pt idx="18946">
                  <c:v>26.049315566323401</c:v>
                </c:pt>
                <c:pt idx="18947">
                  <c:v>26.0506904906118</c:v>
                </c:pt>
                <c:pt idx="18948">
                  <c:v>26.052065414900099</c:v>
                </c:pt>
                <c:pt idx="18949">
                  <c:v>26.053440339188398</c:v>
                </c:pt>
                <c:pt idx="18950">
                  <c:v>26.054815263476701</c:v>
                </c:pt>
                <c:pt idx="18951">
                  <c:v>26.056190187765001</c:v>
                </c:pt>
                <c:pt idx="18952">
                  <c:v>26.0575651120533</c:v>
                </c:pt>
                <c:pt idx="18953">
                  <c:v>26.0589400363416</c:v>
                </c:pt>
                <c:pt idx="18954">
                  <c:v>26.060314960629899</c:v>
                </c:pt>
                <c:pt idx="18955">
                  <c:v>26.061689884918199</c:v>
                </c:pt>
                <c:pt idx="18956">
                  <c:v>26.063064809206502</c:v>
                </c:pt>
                <c:pt idx="18957">
                  <c:v>26.064439733494901</c:v>
                </c:pt>
                <c:pt idx="18958">
                  <c:v>26.0658146577832</c:v>
                </c:pt>
                <c:pt idx="18959">
                  <c:v>26.067189582071499</c:v>
                </c:pt>
                <c:pt idx="18960">
                  <c:v>26.068564506359799</c:v>
                </c:pt>
                <c:pt idx="18961">
                  <c:v>26.069939430648098</c:v>
                </c:pt>
                <c:pt idx="18962">
                  <c:v>26.071314354936401</c:v>
                </c:pt>
                <c:pt idx="18963">
                  <c:v>26.072689279224701</c:v>
                </c:pt>
                <c:pt idx="18964">
                  <c:v>26.074064203513</c:v>
                </c:pt>
                <c:pt idx="18965">
                  <c:v>26.0754391278013</c:v>
                </c:pt>
                <c:pt idx="18966">
                  <c:v>26.076814052089698</c:v>
                </c:pt>
                <c:pt idx="18967">
                  <c:v>26.078188976378001</c:v>
                </c:pt>
                <c:pt idx="18968">
                  <c:v>26.079563900666301</c:v>
                </c:pt>
                <c:pt idx="18969">
                  <c:v>26.0809388249546</c:v>
                </c:pt>
                <c:pt idx="18970">
                  <c:v>26.0823137492429</c:v>
                </c:pt>
                <c:pt idx="18971">
                  <c:v>26.083688673531199</c:v>
                </c:pt>
                <c:pt idx="18972">
                  <c:v>26.085063597819499</c:v>
                </c:pt>
                <c:pt idx="18973">
                  <c:v>26.086438522107802</c:v>
                </c:pt>
                <c:pt idx="18974">
                  <c:v>26.087813446396101</c:v>
                </c:pt>
                <c:pt idx="18975">
                  <c:v>26.089188370684401</c:v>
                </c:pt>
                <c:pt idx="18976">
                  <c:v>26.090563294972799</c:v>
                </c:pt>
                <c:pt idx="18977">
                  <c:v>26.091938219261099</c:v>
                </c:pt>
                <c:pt idx="18978">
                  <c:v>26.093313143549398</c:v>
                </c:pt>
                <c:pt idx="18979">
                  <c:v>26.094688067837701</c:v>
                </c:pt>
                <c:pt idx="18980">
                  <c:v>26.096062992126001</c:v>
                </c:pt>
                <c:pt idx="18981">
                  <c:v>26.0974379164143</c:v>
                </c:pt>
                <c:pt idx="18982">
                  <c:v>26.0988128407026</c:v>
                </c:pt>
                <c:pt idx="18983">
                  <c:v>26.100187764990899</c:v>
                </c:pt>
                <c:pt idx="18984">
                  <c:v>26.101562689279199</c:v>
                </c:pt>
                <c:pt idx="18985">
                  <c:v>26.102937613567502</c:v>
                </c:pt>
                <c:pt idx="18986">
                  <c:v>26.104312537855801</c:v>
                </c:pt>
                <c:pt idx="18987">
                  <c:v>26.1056874621442</c:v>
                </c:pt>
                <c:pt idx="18988">
                  <c:v>26.107062386432499</c:v>
                </c:pt>
                <c:pt idx="18989">
                  <c:v>26.108437310720799</c:v>
                </c:pt>
                <c:pt idx="18990">
                  <c:v>26.109812235009102</c:v>
                </c:pt>
                <c:pt idx="18991">
                  <c:v>26.111187159297401</c:v>
                </c:pt>
                <c:pt idx="18992">
                  <c:v>26.112562083585701</c:v>
                </c:pt>
                <c:pt idx="18993">
                  <c:v>26.113937007874</c:v>
                </c:pt>
                <c:pt idx="18994">
                  <c:v>26.1153119321623</c:v>
                </c:pt>
                <c:pt idx="18995">
                  <c:v>26.116686856450599</c:v>
                </c:pt>
                <c:pt idx="18996">
                  <c:v>26.118061780739001</c:v>
                </c:pt>
                <c:pt idx="18997">
                  <c:v>26.119436705027301</c:v>
                </c:pt>
                <c:pt idx="18998">
                  <c:v>26.1208116293156</c:v>
                </c:pt>
                <c:pt idx="18999">
                  <c:v>26.1221865536039</c:v>
                </c:pt>
                <c:pt idx="19000">
                  <c:v>26.123561477892199</c:v>
                </c:pt>
                <c:pt idx="19001">
                  <c:v>26.124936402180499</c:v>
                </c:pt>
                <c:pt idx="19002">
                  <c:v>26.126311326468802</c:v>
                </c:pt>
                <c:pt idx="19003">
                  <c:v>26.127686250757101</c:v>
                </c:pt>
                <c:pt idx="19004">
                  <c:v>26.1290611750454</c:v>
                </c:pt>
                <c:pt idx="19005">
                  <c:v>26.1304360993337</c:v>
                </c:pt>
                <c:pt idx="19006">
                  <c:v>26.131811023622099</c:v>
                </c:pt>
                <c:pt idx="19007">
                  <c:v>26.133185947910398</c:v>
                </c:pt>
                <c:pt idx="19008">
                  <c:v>26.134560872198701</c:v>
                </c:pt>
                <c:pt idx="19009">
                  <c:v>26.135935796487001</c:v>
                </c:pt>
                <c:pt idx="19010">
                  <c:v>26.1373107207753</c:v>
                </c:pt>
                <c:pt idx="19011">
                  <c:v>26.1386856450636</c:v>
                </c:pt>
                <c:pt idx="19012">
                  <c:v>26.140060569351899</c:v>
                </c:pt>
                <c:pt idx="19013">
                  <c:v>26.141435493640198</c:v>
                </c:pt>
                <c:pt idx="19014">
                  <c:v>26.142810417928501</c:v>
                </c:pt>
                <c:pt idx="19015">
                  <c:v>26.144185342216801</c:v>
                </c:pt>
                <c:pt idx="19016">
                  <c:v>26.1455602665052</c:v>
                </c:pt>
                <c:pt idx="19017">
                  <c:v>26.146935190793499</c:v>
                </c:pt>
                <c:pt idx="19018">
                  <c:v>26.148310115081799</c:v>
                </c:pt>
                <c:pt idx="19019">
                  <c:v>26.149685039370102</c:v>
                </c:pt>
                <c:pt idx="19020">
                  <c:v>26.151059963658401</c:v>
                </c:pt>
                <c:pt idx="19021">
                  <c:v>26.152434887946701</c:v>
                </c:pt>
                <c:pt idx="19022">
                  <c:v>26.153809812235</c:v>
                </c:pt>
                <c:pt idx="19023">
                  <c:v>26.155184736523299</c:v>
                </c:pt>
                <c:pt idx="19024">
                  <c:v>26.156559660811599</c:v>
                </c:pt>
                <c:pt idx="19025">
                  <c:v>26.157934585099898</c:v>
                </c:pt>
                <c:pt idx="19026">
                  <c:v>26.159309509388301</c:v>
                </c:pt>
                <c:pt idx="19027">
                  <c:v>26.1606844336766</c:v>
                </c:pt>
                <c:pt idx="19028">
                  <c:v>26.1620593579649</c:v>
                </c:pt>
                <c:pt idx="19029">
                  <c:v>26.163434282253199</c:v>
                </c:pt>
                <c:pt idx="19030">
                  <c:v>26.164809206541499</c:v>
                </c:pt>
                <c:pt idx="19031">
                  <c:v>26.166184130829802</c:v>
                </c:pt>
                <c:pt idx="19032">
                  <c:v>26.167559055118101</c:v>
                </c:pt>
                <c:pt idx="19033">
                  <c:v>26.1689339794064</c:v>
                </c:pt>
                <c:pt idx="19034">
                  <c:v>26.1703089036947</c:v>
                </c:pt>
                <c:pt idx="19035">
                  <c:v>26.171683827982999</c:v>
                </c:pt>
                <c:pt idx="19036">
                  <c:v>26.173058752271402</c:v>
                </c:pt>
                <c:pt idx="19037">
                  <c:v>26.174433676559701</c:v>
                </c:pt>
                <c:pt idx="19038">
                  <c:v>26.175808600848001</c:v>
                </c:pt>
                <c:pt idx="19039">
                  <c:v>26.1771835251363</c:v>
                </c:pt>
                <c:pt idx="19040">
                  <c:v>26.1785584494246</c:v>
                </c:pt>
                <c:pt idx="19041">
                  <c:v>26.179933373712899</c:v>
                </c:pt>
                <c:pt idx="19042">
                  <c:v>26.181308298001198</c:v>
                </c:pt>
                <c:pt idx="19043">
                  <c:v>26.182683222289501</c:v>
                </c:pt>
                <c:pt idx="19044">
                  <c:v>26.184058146577801</c:v>
                </c:pt>
                <c:pt idx="19045">
                  <c:v>26.1854330708661</c:v>
                </c:pt>
                <c:pt idx="19046">
                  <c:v>26.186807995154499</c:v>
                </c:pt>
                <c:pt idx="19047">
                  <c:v>26.188182919442799</c:v>
                </c:pt>
                <c:pt idx="19048">
                  <c:v>26.189557843731102</c:v>
                </c:pt>
                <c:pt idx="19049">
                  <c:v>26.190932768019401</c:v>
                </c:pt>
                <c:pt idx="19050">
                  <c:v>26.192307692307701</c:v>
                </c:pt>
                <c:pt idx="19051">
                  <c:v>26.193682616596</c:v>
                </c:pt>
                <c:pt idx="19052">
                  <c:v>26.195057540884299</c:v>
                </c:pt>
                <c:pt idx="19053">
                  <c:v>26.196432465172599</c:v>
                </c:pt>
                <c:pt idx="19054">
                  <c:v>26.197807389460898</c:v>
                </c:pt>
                <c:pt idx="19055">
                  <c:v>26.199182313749201</c:v>
                </c:pt>
                <c:pt idx="19056">
                  <c:v>26.2005572380376</c:v>
                </c:pt>
                <c:pt idx="19057">
                  <c:v>26.2019321623259</c:v>
                </c:pt>
                <c:pt idx="19058">
                  <c:v>26.203307086614199</c:v>
                </c:pt>
                <c:pt idx="19059">
                  <c:v>26.204682010902498</c:v>
                </c:pt>
                <c:pt idx="19060">
                  <c:v>26.206056935190801</c:v>
                </c:pt>
                <c:pt idx="19061">
                  <c:v>26.207431859479101</c:v>
                </c:pt>
                <c:pt idx="19062">
                  <c:v>26.2088067837674</c:v>
                </c:pt>
                <c:pt idx="19063">
                  <c:v>26.2101817080557</c:v>
                </c:pt>
                <c:pt idx="19064">
                  <c:v>26.211556632343999</c:v>
                </c:pt>
                <c:pt idx="19065">
                  <c:v>26.212931556632402</c:v>
                </c:pt>
                <c:pt idx="19066">
                  <c:v>26.214306480920701</c:v>
                </c:pt>
                <c:pt idx="19067">
                  <c:v>26.215681405209001</c:v>
                </c:pt>
                <c:pt idx="19068">
                  <c:v>26.2170563294973</c:v>
                </c:pt>
                <c:pt idx="19069">
                  <c:v>26.218431253785599</c:v>
                </c:pt>
                <c:pt idx="19070">
                  <c:v>26.219806178073899</c:v>
                </c:pt>
                <c:pt idx="19071">
                  <c:v>26.221181102362198</c:v>
                </c:pt>
                <c:pt idx="19072">
                  <c:v>26.222556026650501</c:v>
                </c:pt>
                <c:pt idx="19073">
                  <c:v>26.223930950938801</c:v>
                </c:pt>
                <c:pt idx="19074">
                  <c:v>26.2253058752271</c:v>
                </c:pt>
                <c:pt idx="19075">
                  <c:v>26.226680799515499</c:v>
                </c:pt>
                <c:pt idx="19076">
                  <c:v>26.228055723803799</c:v>
                </c:pt>
                <c:pt idx="19077">
                  <c:v>26.229430648092102</c:v>
                </c:pt>
                <c:pt idx="19078">
                  <c:v>26.230805572380401</c:v>
                </c:pt>
                <c:pt idx="19079">
                  <c:v>26.2321804966687</c:v>
                </c:pt>
                <c:pt idx="19080">
                  <c:v>26.233555420957</c:v>
                </c:pt>
                <c:pt idx="19081">
                  <c:v>26.234930345245299</c:v>
                </c:pt>
                <c:pt idx="19082">
                  <c:v>26.236305269533599</c:v>
                </c:pt>
                <c:pt idx="19083">
                  <c:v>26.237680193821902</c:v>
                </c:pt>
                <c:pt idx="19084">
                  <c:v>26.239055118110201</c:v>
                </c:pt>
                <c:pt idx="19085">
                  <c:v>26.2404300423986</c:v>
                </c:pt>
                <c:pt idx="19086">
                  <c:v>26.2418049666869</c:v>
                </c:pt>
                <c:pt idx="19087">
                  <c:v>26.243179890975199</c:v>
                </c:pt>
                <c:pt idx="19088">
                  <c:v>26.244554815263498</c:v>
                </c:pt>
                <c:pt idx="19089">
                  <c:v>26.245929739551801</c:v>
                </c:pt>
                <c:pt idx="19090">
                  <c:v>26.247304663840101</c:v>
                </c:pt>
                <c:pt idx="19091">
                  <c:v>26.2486795881284</c:v>
                </c:pt>
                <c:pt idx="19092">
                  <c:v>26.2500545124167</c:v>
                </c:pt>
                <c:pt idx="19093">
                  <c:v>26.251429436704999</c:v>
                </c:pt>
                <c:pt idx="19094">
                  <c:v>26.252804360993299</c:v>
                </c:pt>
                <c:pt idx="19095">
                  <c:v>26.254179285281701</c:v>
                </c:pt>
                <c:pt idx="19096">
                  <c:v>26.255554209570001</c:v>
                </c:pt>
                <c:pt idx="19097">
                  <c:v>26.2569291338583</c:v>
                </c:pt>
                <c:pt idx="19098">
                  <c:v>26.258304058146599</c:v>
                </c:pt>
                <c:pt idx="19099">
                  <c:v>26.259678982434899</c:v>
                </c:pt>
                <c:pt idx="19100">
                  <c:v>26.261053906723198</c:v>
                </c:pt>
                <c:pt idx="19101">
                  <c:v>26.262428831011501</c:v>
                </c:pt>
                <c:pt idx="19102">
                  <c:v>26.263803755299801</c:v>
                </c:pt>
                <c:pt idx="19103">
                  <c:v>26.2651786795881</c:v>
                </c:pt>
                <c:pt idx="19104">
                  <c:v>26.2665536038764</c:v>
                </c:pt>
                <c:pt idx="19105">
                  <c:v>26.267928528164799</c:v>
                </c:pt>
                <c:pt idx="19106">
                  <c:v>26.269303452453101</c:v>
                </c:pt>
                <c:pt idx="19107">
                  <c:v>26.270678376741401</c:v>
                </c:pt>
                <c:pt idx="19108">
                  <c:v>26.2720533010297</c:v>
                </c:pt>
                <c:pt idx="19109">
                  <c:v>26.273428225318</c:v>
                </c:pt>
                <c:pt idx="19110">
                  <c:v>26.274803149606299</c:v>
                </c:pt>
                <c:pt idx="19111">
                  <c:v>26.276178073894599</c:v>
                </c:pt>
                <c:pt idx="19112">
                  <c:v>26.277552998182902</c:v>
                </c:pt>
                <c:pt idx="19113">
                  <c:v>26.278927922471201</c:v>
                </c:pt>
                <c:pt idx="19114">
                  <c:v>26.280302846759501</c:v>
                </c:pt>
                <c:pt idx="19115">
                  <c:v>26.281677771047899</c:v>
                </c:pt>
                <c:pt idx="19116">
                  <c:v>26.283052695336199</c:v>
                </c:pt>
                <c:pt idx="19117">
                  <c:v>26.284427619624498</c:v>
                </c:pt>
                <c:pt idx="19118">
                  <c:v>26.285802543912801</c:v>
                </c:pt>
                <c:pt idx="19119">
                  <c:v>26.287177468201101</c:v>
                </c:pt>
                <c:pt idx="19120">
                  <c:v>26.2885523924894</c:v>
                </c:pt>
                <c:pt idx="19121">
                  <c:v>26.2899273167777</c:v>
                </c:pt>
                <c:pt idx="19122">
                  <c:v>26.291302241065999</c:v>
                </c:pt>
                <c:pt idx="19123">
                  <c:v>26.292677165354299</c:v>
                </c:pt>
                <c:pt idx="19124">
                  <c:v>26.294052089642602</c:v>
                </c:pt>
                <c:pt idx="19125">
                  <c:v>26.295427013931</c:v>
                </c:pt>
                <c:pt idx="19126">
                  <c:v>26.2968019382193</c:v>
                </c:pt>
                <c:pt idx="19127">
                  <c:v>26.298176862507599</c:v>
                </c:pt>
                <c:pt idx="19128">
                  <c:v>26.299551786795899</c:v>
                </c:pt>
                <c:pt idx="19129">
                  <c:v>26.300926711084202</c:v>
                </c:pt>
                <c:pt idx="19130">
                  <c:v>26.302301635372501</c:v>
                </c:pt>
                <c:pt idx="19131">
                  <c:v>26.303676559660801</c:v>
                </c:pt>
                <c:pt idx="19132">
                  <c:v>26.3050514839491</c:v>
                </c:pt>
                <c:pt idx="19133">
                  <c:v>26.3064264082374</c:v>
                </c:pt>
                <c:pt idx="19134">
                  <c:v>26.307801332525699</c:v>
                </c:pt>
                <c:pt idx="19135">
                  <c:v>26.309176256814101</c:v>
                </c:pt>
                <c:pt idx="19136">
                  <c:v>26.310551181102401</c:v>
                </c:pt>
                <c:pt idx="19137">
                  <c:v>26.3119261053907</c:v>
                </c:pt>
                <c:pt idx="19138">
                  <c:v>26.313301029679</c:v>
                </c:pt>
                <c:pt idx="19139">
                  <c:v>26.314675953967299</c:v>
                </c:pt>
                <c:pt idx="19140">
                  <c:v>26.316050878255599</c:v>
                </c:pt>
                <c:pt idx="19141">
                  <c:v>26.317425802543902</c:v>
                </c:pt>
                <c:pt idx="19142">
                  <c:v>26.318800726832201</c:v>
                </c:pt>
                <c:pt idx="19143">
                  <c:v>26.320175651120501</c:v>
                </c:pt>
                <c:pt idx="19144">
                  <c:v>26.3215505754088</c:v>
                </c:pt>
                <c:pt idx="19145">
                  <c:v>26.322925499697199</c:v>
                </c:pt>
                <c:pt idx="19146">
                  <c:v>26.324300423985498</c:v>
                </c:pt>
                <c:pt idx="19147">
                  <c:v>26.325675348273801</c:v>
                </c:pt>
                <c:pt idx="19148">
                  <c:v>26.327050272562101</c:v>
                </c:pt>
                <c:pt idx="19149">
                  <c:v>26.3284251968504</c:v>
                </c:pt>
                <c:pt idx="19150">
                  <c:v>26.3298001211387</c:v>
                </c:pt>
                <c:pt idx="19151">
                  <c:v>26.331175045426999</c:v>
                </c:pt>
                <c:pt idx="19152">
                  <c:v>26.332549969715298</c:v>
                </c:pt>
                <c:pt idx="19153">
                  <c:v>26.333924894003601</c:v>
                </c:pt>
                <c:pt idx="19154">
                  <c:v>26.335299818292</c:v>
                </c:pt>
                <c:pt idx="19155">
                  <c:v>26.3366747425803</c:v>
                </c:pt>
                <c:pt idx="19156">
                  <c:v>26.338049666868599</c:v>
                </c:pt>
                <c:pt idx="19157">
                  <c:v>26.339424591156899</c:v>
                </c:pt>
                <c:pt idx="19158">
                  <c:v>26.340799515445202</c:v>
                </c:pt>
                <c:pt idx="19159">
                  <c:v>26.342174439733501</c:v>
                </c:pt>
                <c:pt idx="19160">
                  <c:v>26.343549364021801</c:v>
                </c:pt>
                <c:pt idx="19161">
                  <c:v>26.3449242883101</c:v>
                </c:pt>
                <c:pt idx="19162">
                  <c:v>26.346299212598399</c:v>
                </c:pt>
                <c:pt idx="19163">
                  <c:v>26.347674136886699</c:v>
                </c:pt>
                <c:pt idx="19164">
                  <c:v>26.349049061174998</c:v>
                </c:pt>
                <c:pt idx="19165">
                  <c:v>26.350423985463401</c:v>
                </c:pt>
                <c:pt idx="19166">
                  <c:v>26.3517989097517</c:v>
                </c:pt>
                <c:pt idx="19167">
                  <c:v>26.35317383404</c:v>
                </c:pt>
                <c:pt idx="19168">
                  <c:v>26.354548758328299</c:v>
                </c:pt>
                <c:pt idx="19169">
                  <c:v>26.355923682616599</c:v>
                </c:pt>
                <c:pt idx="19170">
                  <c:v>26.357298606904902</c:v>
                </c:pt>
                <c:pt idx="19171">
                  <c:v>26.358673531193201</c:v>
                </c:pt>
                <c:pt idx="19172">
                  <c:v>26.3600484554815</c:v>
                </c:pt>
                <c:pt idx="19173">
                  <c:v>26.3614233797698</c:v>
                </c:pt>
                <c:pt idx="19174">
                  <c:v>26.362798304058199</c:v>
                </c:pt>
                <c:pt idx="19175">
                  <c:v>26.364173228346498</c:v>
                </c:pt>
                <c:pt idx="19176">
                  <c:v>26.365548152634801</c:v>
                </c:pt>
                <c:pt idx="19177">
                  <c:v>26.366923076923101</c:v>
                </c:pt>
                <c:pt idx="19178">
                  <c:v>26.3682980012114</c:v>
                </c:pt>
                <c:pt idx="19179">
                  <c:v>26.3696729254997</c:v>
                </c:pt>
                <c:pt idx="19180">
                  <c:v>26.371047849787999</c:v>
                </c:pt>
                <c:pt idx="19181">
                  <c:v>26.372422774076298</c:v>
                </c:pt>
                <c:pt idx="19182">
                  <c:v>26.373797698364601</c:v>
                </c:pt>
                <c:pt idx="19183">
                  <c:v>26.375172622652901</c:v>
                </c:pt>
                <c:pt idx="19184">
                  <c:v>26.3765475469413</c:v>
                </c:pt>
                <c:pt idx="19185">
                  <c:v>26.377922471229599</c:v>
                </c:pt>
                <c:pt idx="19186">
                  <c:v>26.379297395517899</c:v>
                </c:pt>
                <c:pt idx="19187">
                  <c:v>26.380672319806202</c:v>
                </c:pt>
                <c:pt idx="19188">
                  <c:v>26.382047244094501</c:v>
                </c:pt>
                <c:pt idx="19189">
                  <c:v>26.383422168382801</c:v>
                </c:pt>
                <c:pt idx="19190">
                  <c:v>26.3847970926711</c:v>
                </c:pt>
                <c:pt idx="19191">
                  <c:v>26.386172016959399</c:v>
                </c:pt>
                <c:pt idx="19192">
                  <c:v>26.387546941247699</c:v>
                </c:pt>
                <c:pt idx="19193">
                  <c:v>26.388921865535998</c:v>
                </c:pt>
                <c:pt idx="19194">
                  <c:v>26.390296789824401</c:v>
                </c:pt>
                <c:pt idx="19195">
                  <c:v>26.3916717141127</c:v>
                </c:pt>
                <c:pt idx="19196">
                  <c:v>26.393046638401</c:v>
                </c:pt>
                <c:pt idx="19197">
                  <c:v>26.394421562689299</c:v>
                </c:pt>
                <c:pt idx="19198">
                  <c:v>26.395796486977599</c:v>
                </c:pt>
                <c:pt idx="19199">
                  <c:v>26.397171411265901</c:v>
                </c:pt>
                <c:pt idx="19200">
                  <c:v>26.398546335554201</c:v>
                </c:pt>
                <c:pt idx="19201">
                  <c:v>26.3999212598425</c:v>
                </c:pt>
                <c:pt idx="19202">
                  <c:v>26.4012961841308</c:v>
                </c:pt>
                <c:pt idx="19203">
                  <c:v>26.402671108419099</c:v>
                </c:pt>
                <c:pt idx="19204">
                  <c:v>26.404046032707502</c:v>
                </c:pt>
                <c:pt idx="19205">
                  <c:v>26.405420956995801</c:v>
                </c:pt>
                <c:pt idx="19206">
                  <c:v>26.406795881284101</c:v>
                </c:pt>
                <c:pt idx="19207">
                  <c:v>26.4081708055724</c:v>
                </c:pt>
                <c:pt idx="19208">
                  <c:v>26.409545729860699</c:v>
                </c:pt>
                <c:pt idx="19209">
                  <c:v>26.410920654148999</c:v>
                </c:pt>
                <c:pt idx="19210">
                  <c:v>26.412295578437298</c:v>
                </c:pt>
                <c:pt idx="19211">
                  <c:v>26.413670502725601</c:v>
                </c:pt>
                <c:pt idx="19212">
                  <c:v>26.415045427013901</c:v>
                </c:pt>
                <c:pt idx="19213">
                  <c:v>26.4164203513022</c:v>
                </c:pt>
                <c:pt idx="19214">
                  <c:v>26.417795275590599</c:v>
                </c:pt>
                <c:pt idx="19215">
                  <c:v>26.419170199878899</c:v>
                </c:pt>
                <c:pt idx="19216">
                  <c:v>26.420545124167202</c:v>
                </c:pt>
                <c:pt idx="19217">
                  <c:v>26.421920048455501</c:v>
                </c:pt>
                <c:pt idx="19218">
                  <c:v>26.4232949727438</c:v>
                </c:pt>
                <c:pt idx="19219">
                  <c:v>26.4246698970321</c:v>
                </c:pt>
                <c:pt idx="19220">
                  <c:v>26.426044821320399</c:v>
                </c:pt>
                <c:pt idx="19221">
                  <c:v>26.427419745608699</c:v>
                </c:pt>
                <c:pt idx="19222">
                  <c:v>26.428794669897002</c:v>
                </c:pt>
                <c:pt idx="19223">
                  <c:v>26.430169594185301</c:v>
                </c:pt>
                <c:pt idx="19224">
                  <c:v>26.4315445184737</c:v>
                </c:pt>
                <c:pt idx="19225">
                  <c:v>26.432919442762</c:v>
                </c:pt>
                <c:pt idx="19226">
                  <c:v>26.434294367050299</c:v>
                </c:pt>
                <c:pt idx="19227">
                  <c:v>26.435669291338598</c:v>
                </c:pt>
                <c:pt idx="19228">
                  <c:v>26.437044215626901</c:v>
                </c:pt>
                <c:pt idx="19229">
                  <c:v>26.438419139915201</c:v>
                </c:pt>
                <c:pt idx="19230">
                  <c:v>26.4397940642035</c:v>
                </c:pt>
                <c:pt idx="19231">
                  <c:v>26.4411689884918</c:v>
                </c:pt>
                <c:pt idx="19232">
                  <c:v>26.442543912780099</c:v>
                </c:pt>
                <c:pt idx="19233">
                  <c:v>26.443918837068502</c:v>
                </c:pt>
                <c:pt idx="19234">
                  <c:v>26.445293761356801</c:v>
                </c:pt>
                <c:pt idx="19235">
                  <c:v>26.446668685645101</c:v>
                </c:pt>
                <c:pt idx="19236">
                  <c:v>26.4480436099334</c:v>
                </c:pt>
                <c:pt idx="19237">
                  <c:v>26.449418534221699</c:v>
                </c:pt>
                <c:pt idx="19238">
                  <c:v>26.450793458509999</c:v>
                </c:pt>
                <c:pt idx="19239">
                  <c:v>26.452168382798298</c:v>
                </c:pt>
                <c:pt idx="19240">
                  <c:v>26.453543307086601</c:v>
                </c:pt>
                <c:pt idx="19241">
                  <c:v>26.454918231374901</c:v>
                </c:pt>
                <c:pt idx="19242">
                  <c:v>26.4562931556632</c:v>
                </c:pt>
                <c:pt idx="19243">
                  <c:v>26.457668079951599</c:v>
                </c:pt>
                <c:pt idx="19244">
                  <c:v>26.459043004239899</c:v>
                </c:pt>
                <c:pt idx="19245">
                  <c:v>26.460417928528202</c:v>
                </c:pt>
                <c:pt idx="19246">
                  <c:v>26.461792852816501</c:v>
                </c:pt>
                <c:pt idx="19247">
                  <c:v>26.4631677771048</c:v>
                </c:pt>
                <c:pt idx="19248">
                  <c:v>26.4645427013931</c:v>
                </c:pt>
                <c:pt idx="19249">
                  <c:v>26.465917625681399</c:v>
                </c:pt>
                <c:pt idx="19250">
                  <c:v>26.467292549969699</c:v>
                </c:pt>
                <c:pt idx="19251">
                  <c:v>26.468667474258002</c:v>
                </c:pt>
                <c:pt idx="19252">
                  <c:v>26.470042398546301</c:v>
                </c:pt>
                <c:pt idx="19253">
                  <c:v>26.4714173228347</c:v>
                </c:pt>
                <c:pt idx="19254">
                  <c:v>26.472792247122999</c:v>
                </c:pt>
                <c:pt idx="19255">
                  <c:v>26.474167171411299</c:v>
                </c:pt>
                <c:pt idx="19256">
                  <c:v>26.475542095699598</c:v>
                </c:pt>
                <c:pt idx="19257">
                  <c:v>26.476917019987901</c:v>
                </c:pt>
                <c:pt idx="19258">
                  <c:v>26.478291944276201</c:v>
                </c:pt>
                <c:pt idx="19259">
                  <c:v>26.4796668685645</c:v>
                </c:pt>
                <c:pt idx="19260">
                  <c:v>26.4810417928528</c:v>
                </c:pt>
                <c:pt idx="19261">
                  <c:v>26.482416717141099</c:v>
                </c:pt>
                <c:pt idx="19262">
                  <c:v>26.483791641429399</c:v>
                </c:pt>
                <c:pt idx="19263">
                  <c:v>26.485166565717801</c:v>
                </c:pt>
                <c:pt idx="19264">
                  <c:v>26.4865414900061</c:v>
                </c:pt>
                <c:pt idx="19265">
                  <c:v>26.4879164142944</c:v>
                </c:pt>
                <c:pt idx="19266">
                  <c:v>26.489291338582699</c:v>
                </c:pt>
                <c:pt idx="19267">
                  <c:v>26.490666262870999</c:v>
                </c:pt>
                <c:pt idx="19268">
                  <c:v>26.492041187159298</c:v>
                </c:pt>
                <c:pt idx="19269">
                  <c:v>26.493416111447601</c:v>
                </c:pt>
                <c:pt idx="19270">
                  <c:v>26.494791035735901</c:v>
                </c:pt>
                <c:pt idx="19271">
                  <c:v>26.4961659600242</c:v>
                </c:pt>
                <c:pt idx="19272">
                  <c:v>26.4975408843125</c:v>
                </c:pt>
                <c:pt idx="19273">
                  <c:v>26.498915808600898</c:v>
                </c:pt>
                <c:pt idx="19274">
                  <c:v>26.500290732889201</c:v>
                </c:pt>
                <c:pt idx="19275">
                  <c:v>26.501665657177501</c:v>
                </c:pt>
                <c:pt idx="19276">
                  <c:v>26.5030405814658</c:v>
                </c:pt>
                <c:pt idx="19277">
                  <c:v>26.5044155057541</c:v>
                </c:pt>
                <c:pt idx="19278">
                  <c:v>26.505790430042399</c:v>
                </c:pt>
                <c:pt idx="19279">
                  <c:v>26.507165354330699</c:v>
                </c:pt>
                <c:pt idx="19280">
                  <c:v>26.508540278619002</c:v>
                </c:pt>
                <c:pt idx="19281">
                  <c:v>26.509915202907301</c:v>
                </c:pt>
                <c:pt idx="19282">
                  <c:v>26.511290127195601</c:v>
                </c:pt>
                <c:pt idx="19283">
                  <c:v>26.512665051483999</c:v>
                </c:pt>
                <c:pt idx="19284">
                  <c:v>26.514039975772299</c:v>
                </c:pt>
                <c:pt idx="19285">
                  <c:v>26.515414900060598</c:v>
                </c:pt>
                <c:pt idx="19286">
                  <c:v>26.516789824348901</c:v>
                </c:pt>
                <c:pt idx="19287">
                  <c:v>26.518164748637201</c:v>
                </c:pt>
                <c:pt idx="19288">
                  <c:v>26.5195396729255</c:v>
                </c:pt>
                <c:pt idx="19289">
                  <c:v>26.5209145972138</c:v>
                </c:pt>
                <c:pt idx="19290">
                  <c:v>26.522289521502099</c:v>
                </c:pt>
                <c:pt idx="19291">
                  <c:v>26.523664445790399</c:v>
                </c:pt>
                <c:pt idx="19292">
                  <c:v>26.525039370078701</c:v>
                </c:pt>
                <c:pt idx="19293">
                  <c:v>26.5264142943671</c:v>
                </c:pt>
                <c:pt idx="19294">
                  <c:v>26.5277892186554</c:v>
                </c:pt>
                <c:pt idx="19295">
                  <c:v>26.529164142943699</c:v>
                </c:pt>
                <c:pt idx="19296">
                  <c:v>26.530539067231999</c:v>
                </c:pt>
                <c:pt idx="19297">
                  <c:v>26.531913991520302</c:v>
                </c:pt>
                <c:pt idx="19298">
                  <c:v>26.533288915808601</c:v>
                </c:pt>
                <c:pt idx="19299">
                  <c:v>26.534663840096901</c:v>
                </c:pt>
                <c:pt idx="19300">
                  <c:v>26.5360387643852</c:v>
                </c:pt>
                <c:pt idx="19301">
                  <c:v>26.537413688673499</c:v>
                </c:pt>
                <c:pt idx="19302">
                  <c:v>26.538788612961799</c:v>
                </c:pt>
                <c:pt idx="19303">
                  <c:v>26.540163537250201</c:v>
                </c:pt>
                <c:pt idx="19304">
                  <c:v>26.541538461538501</c:v>
                </c:pt>
                <c:pt idx="19305">
                  <c:v>26.5429133858268</c:v>
                </c:pt>
                <c:pt idx="19306">
                  <c:v>26.5442883101151</c:v>
                </c:pt>
                <c:pt idx="19307">
                  <c:v>26.545663234403399</c:v>
                </c:pt>
                <c:pt idx="19308">
                  <c:v>26.547038158691699</c:v>
                </c:pt>
                <c:pt idx="19309">
                  <c:v>26.548413082980002</c:v>
                </c:pt>
                <c:pt idx="19310">
                  <c:v>26.549788007268301</c:v>
                </c:pt>
                <c:pt idx="19311">
                  <c:v>26.5511629315566</c:v>
                </c:pt>
                <c:pt idx="19312">
                  <c:v>26.5525378558449</c:v>
                </c:pt>
                <c:pt idx="19313">
                  <c:v>26.553912780133299</c:v>
                </c:pt>
                <c:pt idx="19314">
                  <c:v>26.555287704421598</c:v>
                </c:pt>
                <c:pt idx="19315">
                  <c:v>26.556662628709901</c:v>
                </c:pt>
                <c:pt idx="19316">
                  <c:v>26.558037552998201</c:v>
                </c:pt>
                <c:pt idx="19317">
                  <c:v>26.5594124772865</c:v>
                </c:pt>
                <c:pt idx="19318">
                  <c:v>26.5607874015748</c:v>
                </c:pt>
                <c:pt idx="19319">
                  <c:v>26.562162325863099</c:v>
                </c:pt>
                <c:pt idx="19320">
                  <c:v>26.563537250151398</c:v>
                </c:pt>
                <c:pt idx="19321">
                  <c:v>26.564912174439701</c:v>
                </c:pt>
                <c:pt idx="19322">
                  <c:v>26.566287098728001</c:v>
                </c:pt>
                <c:pt idx="19323">
                  <c:v>26.5676620230164</c:v>
                </c:pt>
                <c:pt idx="19324">
                  <c:v>26.569036947304699</c:v>
                </c:pt>
                <c:pt idx="19325">
                  <c:v>26.570411871592999</c:v>
                </c:pt>
                <c:pt idx="19326">
                  <c:v>26.571786795881302</c:v>
                </c:pt>
                <c:pt idx="19327">
                  <c:v>26.573161720169601</c:v>
                </c:pt>
                <c:pt idx="19328">
                  <c:v>26.574536644457901</c:v>
                </c:pt>
                <c:pt idx="19329">
                  <c:v>26.5759115687462</c:v>
                </c:pt>
                <c:pt idx="19330">
                  <c:v>26.577286493034499</c:v>
                </c:pt>
                <c:pt idx="19331">
                  <c:v>26.578661417322799</c:v>
                </c:pt>
                <c:pt idx="19332">
                  <c:v>26.580036341611201</c:v>
                </c:pt>
                <c:pt idx="19333">
                  <c:v>26.581411265899501</c:v>
                </c:pt>
                <c:pt idx="19334">
                  <c:v>26.5827861901878</c:v>
                </c:pt>
                <c:pt idx="19335">
                  <c:v>26.5841611144761</c:v>
                </c:pt>
                <c:pt idx="19336">
                  <c:v>26.585536038764399</c:v>
                </c:pt>
                <c:pt idx="19337">
                  <c:v>26.586910963052699</c:v>
                </c:pt>
                <c:pt idx="19338">
                  <c:v>26.588285887341002</c:v>
                </c:pt>
                <c:pt idx="19339">
                  <c:v>26.589660811629301</c:v>
                </c:pt>
                <c:pt idx="19340">
                  <c:v>26.5910357359176</c:v>
                </c:pt>
                <c:pt idx="19341">
                  <c:v>26.5924106602059</c:v>
                </c:pt>
                <c:pt idx="19342">
                  <c:v>26.593785584494299</c:v>
                </c:pt>
                <c:pt idx="19343">
                  <c:v>26.595160508782602</c:v>
                </c:pt>
                <c:pt idx="19344">
                  <c:v>26.596535433070901</c:v>
                </c:pt>
                <c:pt idx="19345">
                  <c:v>26.597910357359201</c:v>
                </c:pt>
                <c:pt idx="19346">
                  <c:v>26.5992852816475</c:v>
                </c:pt>
                <c:pt idx="19347">
                  <c:v>26.600660205935799</c:v>
                </c:pt>
                <c:pt idx="19348">
                  <c:v>26.602035130224099</c:v>
                </c:pt>
                <c:pt idx="19349">
                  <c:v>26.603410054512398</c:v>
                </c:pt>
                <c:pt idx="19350">
                  <c:v>26.604784978800701</c:v>
                </c:pt>
                <c:pt idx="19351">
                  <c:v>26.606159903089001</c:v>
                </c:pt>
                <c:pt idx="19352">
                  <c:v>26.6075348273774</c:v>
                </c:pt>
                <c:pt idx="19353">
                  <c:v>26.608909751665699</c:v>
                </c:pt>
                <c:pt idx="19354">
                  <c:v>26.610284675953999</c:v>
                </c:pt>
                <c:pt idx="19355">
                  <c:v>26.611659600242302</c:v>
                </c:pt>
                <c:pt idx="19356">
                  <c:v>26.613034524530601</c:v>
                </c:pt>
                <c:pt idx="19357">
                  <c:v>26.6144094488189</c:v>
                </c:pt>
                <c:pt idx="19358">
                  <c:v>26.6157843731072</c:v>
                </c:pt>
                <c:pt idx="19359">
                  <c:v>26.617159297395499</c:v>
                </c:pt>
                <c:pt idx="19360">
                  <c:v>26.618534221683799</c:v>
                </c:pt>
                <c:pt idx="19361">
                  <c:v>26.619909145972098</c:v>
                </c:pt>
                <c:pt idx="19362">
                  <c:v>26.621284070260501</c:v>
                </c:pt>
                <c:pt idx="19363">
                  <c:v>26.6226589945488</c:v>
                </c:pt>
                <c:pt idx="19364">
                  <c:v>26.6240339188371</c:v>
                </c:pt>
                <c:pt idx="19365">
                  <c:v>26.625408843125399</c:v>
                </c:pt>
                <c:pt idx="19366">
                  <c:v>26.626783767413698</c:v>
                </c:pt>
                <c:pt idx="19367">
                  <c:v>26.628158691702001</c:v>
                </c:pt>
                <c:pt idx="19368">
                  <c:v>26.629533615990301</c:v>
                </c:pt>
                <c:pt idx="19369">
                  <c:v>26.6309085402786</c:v>
                </c:pt>
                <c:pt idx="19370">
                  <c:v>26.6322834645669</c:v>
                </c:pt>
                <c:pt idx="19371">
                  <c:v>26.633658388855199</c:v>
                </c:pt>
                <c:pt idx="19372">
                  <c:v>26.635033313143602</c:v>
                </c:pt>
                <c:pt idx="19373">
                  <c:v>26.636408237431901</c:v>
                </c:pt>
                <c:pt idx="19374">
                  <c:v>26.637783161720201</c:v>
                </c:pt>
                <c:pt idx="19375">
                  <c:v>26.6391580860085</c:v>
                </c:pt>
                <c:pt idx="19376">
                  <c:v>26.640533010296799</c:v>
                </c:pt>
                <c:pt idx="19377">
                  <c:v>26.641907934585099</c:v>
                </c:pt>
                <c:pt idx="19378">
                  <c:v>26.643282858873398</c:v>
                </c:pt>
                <c:pt idx="19379">
                  <c:v>26.644657783161701</c:v>
                </c:pt>
                <c:pt idx="19380">
                  <c:v>26.646032707450001</c:v>
                </c:pt>
                <c:pt idx="19381">
                  <c:v>26.6474076317383</c:v>
                </c:pt>
                <c:pt idx="19382">
                  <c:v>26.648782556026699</c:v>
                </c:pt>
                <c:pt idx="19383">
                  <c:v>26.650157480314999</c:v>
                </c:pt>
                <c:pt idx="19384">
                  <c:v>26.651532404603302</c:v>
                </c:pt>
                <c:pt idx="19385">
                  <c:v>26.652907328891601</c:v>
                </c:pt>
                <c:pt idx="19386">
                  <c:v>26.6542822531799</c:v>
                </c:pt>
                <c:pt idx="19387">
                  <c:v>26.6556571774682</c:v>
                </c:pt>
                <c:pt idx="19388">
                  <c:v>26.657032101756499</c:v>
                </c:pt>
                <c:pt idx="19389">
                  <c:v>26.658407026044799</c:v>
                </c:pt>
                <c:pt idx="19390">
                  <c:v>26.659781950333102</c:v>
                </c:pt>
                <c:pt idx="19391">
                  <c:v>26.661156874621401</c:v>
                </c:pt>
                <c:pt idx="19392">
                  <c:v>26.6625317989098</c:v>
                </c:pt>
                <c:pt idx="19393">
                  <c:v>26.6639067231981</c:v>
                </c:pt>
                <c:pt idx="19394">
                  <c:v>26.665281647486399</c:v>
                </c:pt>
                <c:pt idx="19395">
                  <c:v>26.666656571774698</c:v>
                </c:pt>
                <c:pt idx="19396">
                  <c:v>26.668031496063001</c:v>
                </c:pt>
                <c:pt idx="19397">
                  <c:v>26.669406420351301</c:v>
                </c:pt>
                <c:pt idx="19398">
                  <c:v>26.6707813446396</c:v>
                </c:pt>
                <c:pt idx="19399">
                  <c:v>26.6721562689279</c:v>
                </c:pt>
                <c:pt idx="19400">
                  <c:v>26.673531193216199</c:v>
                </c:pt>
                <c:pt idx="19401">
                  <c:v>26.674906117504602</c:v>
                </c:pt>
                <c:pt idx="19402">
                  <c:v>26.676281041792901</c:v>
                </c:pt>
                <c:pt idx="19403">
                  <c:v>26.6776559660812</c:v>
                </c:pt>
                <c:pt idx="19404">
                  <c:v>26.6790308903695</c:v>
                </c:pt>
                <c:pt idx="19405">
                  <c:v>26.680405814657799</c:v>
                </c:pt>
                <c:pt idx="19406">
                  <c:v>26.681780738946099</c:v>
                </c:pt>
                <c:pt idx="19407">
                  <c:v>26.683155663234398</c:v>
                </c:pt>
                <c:pt idx="19408">
                  <c:v>26.684530587522701</c:v>
                </c:pt>
                <c:pt idx="19409">
                  <c:v>26.685905511811001</c:v>
                </c:pt>
                <c:pt idx="19410">
                  <c:v>26.6872804360993</c:v>
                </c:pt>
                <c:pt idx="19411">
                  <c:v>26.688655360387699</c:v>
                </c:pt>
                <c:pt idx="19412">
                  <c:v>26.690030284675998</c:v>
                </c:pt>
                <c:pt idx="19413">
                  <c:v>26.691405208964301</c:v>
                </c:pt>
                <c:pt idx="19414">
                  <c:v>26.692780133252601</c:v>
                </c:pt>
                <c:pt idx="19415">
                  <c:v>26.6941550575409</c:v>
                </c:pt>
                <c:pt idx="19416">
                  <c:v>26.6955299818292</c:v>
                </c:pt>
                <c:pt idx="19417">
                  <c:v>26.696904906117499</c:v>
                </c:pt>
                <c:pt idx="19418">
                  <c:v>26.698279830405799</c:v>
                </c:pt>
                <c:pt idx="19419">
                  <c:v>26.699654754694102</c:v>
                </c:pt>
                <c:pt idx="19420">
                  <c:v>26.701029678982401</c:v>
                </c:pt>
                <c:pt idx="19421">
                  <c:v>26.7024046032708</c:v>
                </c:pt>
                <c:pt idx="19422">
                  <c:v>26.703779527559099</c:v>
                </c:pt>
                <c:pt idx="19423">
                  <c:v>26.705154451847399</c:v>
                </c:pt>
                <c:pt idx="19424">
                  <c:v>26.706529376135698</c:v>
                </c:pt>
                <c:pt idx="19425">
                  <c:v>26.707904300424001</c:v>
                </c:pt>
                <c:pt idx="19426">
                  <c:v>26.709279224712301</c:v>
                </c:pt>
                <c:pt idx="19427">
                  <c:v>26.7106541490006</c:v>
                </c:pt>
                <c:pt idx="19428">
                  <c:v>26.7120290732889</c:v>
                </c:pt>
                <c:pt idx="19429">
                  <c:v>26.713403997577199</c:v>
                </c:pt>
                <c:pt idx="19430">
                  <c:v>26.714778921865499</c:v>
                </c:pt>
                <c:pt idx="19431">
                  <c:v>26.716153846153901</c:v>
                </c:pt>
                <c:pt idx="19432">
                  <c:v>26.7175287704422</c:v>
                </c:pt>
                <c:pt idx="19433">
                  <c:v>26.7189036947305</c:v>
                </c:pt>
                <c:pt idx="19434">
                  <c:v>26.720278619018799</c:v>
                </c:pt>
                <c:pt idx="19435">
                  <c:v>26.721653543307099</c:v>
                </c:pt>
                <c:pt idx="19436">
                  <c:v>26.723028467595402</c:v>
                </c:pt>
                <c:pt idx="19437">
                  <c:v>26.724403391883701</c:v>
                </c:pt>
                <c:pt idx="19438">
                  <c:v>26.725778316172001</c:v>
                </c:pt>
                <c:pt idx="19439">
                  <c:v>26.7271532404603</c:v>
                </c:pt>
                <c:pt idx="19440">
                  <c:v>26.728528164748599</c:v>
                </c:pt>
                <c:pt idx="19441">
                  <c:v>26.729903089036998</c:v>
                </c:pt>
                <c:pt idx="19442">
                  <c:v>26.731278013325301</c:v>
                </c:pt>
                <c:pt idx="19443">
                  <c:v>26.732652937613601</c:v>
                </c:pt>
                <c:pt idx="19444">
                  <c:v>26.7340278619019</c:v>
                </c:pt>
                <c:pt idx="19445">
                  <c:v>26.7354027861902</c:v>
                </c:pt>
                <c:pt idx="19446">
                  <c:v>26.736777710478499</c:v>
                </c:pt>
                <c:pt idx="19447">
                  <c:v>26.738152634766799</c:v>
                </c:pt>
                <c:pt idx="19448">
                  <c:v>26.739527559055102</c:v>
                </c:pt>
                <c:pt idx="19449">
                  <c:v>26.740902483343401</c:v>
                </c:pt>
                <c:pt idx="19450">
                  <c:v>26.7422774076317</c:v>
                </c:pt>
                <c:pt idx="19451">
                  <c:v>26.743652331920099</c:v>
                </c:pt>
                <c:pt idx="19452">
                  <c:v>26.745027256208399</c:v>
                </c:pt>
                <c:pt idx="19453">
                  <c:v>26.746402180496698</c:v>
                </c:pt>
                <c:pt idx="19454">
                  <c:v>26.747777104785001</c:v>
                </c:pt>
                <c:pt idx="19455">
                  <c:v>26.749152029073301</c:v>
                </c:pt>
                <c:pt idx="19456">
                  <c:v>26.7505269533616</c:v>
                </c:pt>
                <c:pt idx="19457">
                  <c:v>26.7519018776499</c:v>
                </c:pt>
                <c:pt idx="19458">
                  <c:v>26.753276801938199</c:v>
                </c:pt>
                <c:pt idx="19459">
                  <c:v>26.754651726226498</c:v>
                </c:pt>
                <c:pt idx="19460">
                  <c:v>26.756026650514801</c:v>
                </c:pt>
                <c:pt idx="19461">
                  <c:v>26.7574015748032</c:v>
                </c:pt>
                <c:pt idx="19462">
                  <c:v>26.7587764990915</c:v>
                </c:pt>
                <c:pt idx="19463">
                  <c:v>26.760151423379799</c:v>
                </c:pt>
                <c:pt idx="19464">
                  <c:v>26.761526347668099</c:v>
                </c:pt>
                <c:pt idx="19465">
                  <c:v>26.762901271956402</c:v>
                </c:pt>
                <c:pt idx="19466">
                  <c:v>26.764276196244701</c:v>
                </c:pt>
                <c:pt idx="19467">
                  <c:v>26.765651120533001</c:v>
                </c:pt>
                <c:pt idx="19468">
                  <c:v>26.7670260448213</c:v>
                </c:pt>
                <c:pt idx="19469">
                  <c:v>26.768400969109599</c:v>
                </c:pt>
                <c:pt idx="19470">
                  <c:v>26.769775893397899</c:v>
                </c:pt>
                <c:pt idx="19471">
                  <c:v>26.771150817686301</c:v>
                </c:pt>
                <c:pt idx="19472">
                  <c:v>26.772525741974601</c:v>
                </c:pt>
                <c:pt idx="19473">
                  <c:v>26.7739006662629</c:v>
                </c:pt>
                <c:pt idx="19474">
                  <c:v>26.7752755905512</c:v>
                </c:pt>
                <c:pt idx="19475">
                  <c:v>26.776650514839499</c:v>
                </c:pt>
                <c:pt idx="19476">
                  <c:v>26.778025439127799</c:v>
                </c:pt>
                <c:pt idx="19477">
                  <c:v>26.779400363416102</c:v>
                </c:pt>
                <c:pt idx="19478">
                  <c:v>26.780775287704401</c:v>
                </c:pt>
                <c:pt idx="19479">
                  <c:v>26.7821502119927</c:v>
                </c:pt>
                <c:pt idx="19480">
                  <c:v>26.783525136281</c:v>
                </c:pt>
                <c:pt idx="19481">
                  <c:v>26.784900060569399</c:v>
                </c:pt>
                <c:pt idx="19482">
                  <c:v>26.786274984857702</c:v>
                </c:pt>
                <c:pt idx="19483">
                  <c:v>26.787649909146001</c:v>
                </c:pt>
                <c:pt idx="19484">
                  <c:v>26.789024833434301</c:v>
                </c:pt>
                <c:pt idx="19485">
                  <c:v>26.7903997577226</c:v>
                </c:pt>
                <c:pt idx="19486">
                  <c:v>26.7917746820109</c:v>
                </c:pt>
                <c:pt idx="19487">
                  <c:v>26.793149606299199</c:v>
                </c:pt>
                <c:pt idx="19488">
                  <c:v>26.794524530587498</c:v>
                </c:pt>
                <c:pt idx="19489">
                  <c:v>26.795899454875801</c:v>
                </c:pt>
                <c:pt idx="19490">
                  <c:v>26.797274379164101</c:v>
                </c:pt>
                <c:pt idx="19491">
                  <c:v>26.7986493034525</c:v>
                </c:pt>
                <c:pt idx="19492">
                  <c:v>26.800024227740799</c:v>
                </c:pt>
                <c:pt idx="19493">
                  <c:v>26.801399152029099</c:v>
                </c:pt>
                <c:pt idx="19494">
                  <c:v>26.802774076317402</c:v>
                </c:pt>
                <c:pt idx="19495">
                  <c:v>26.804149000605701</c:v>
                </c:pt>
                <c:pt idx="19496">
                  <c:v>26.805523924894</c:v>
                </c:pt>
                <c:pt idx="19497">
                  <c:v>26.8068988491823</c:v>
                </c:pt>
                <c:pt idx="19498">
                  <c:v>26.808273773470599</c:v>
                </c:pt>
                <c:pt idx="19499">
                  <c:v>26.809648697758899</c:v>
                </c:pt>
                <c:pt idx="19500">
                  <c:v>26.811023622047198</c:v>
                </c:pt>
                <c:pt idx="19501">
                  <c:v>26.812398546335601</c:v>
                </c:pt>
                <c:pt idx="19502">
                  <c:v>26.8137734706239</c:v>
                </c:pt>
                <c:pt idx="19503">
                  <c:v>26.8151483949122</c:v>
                </c:pt>
                <c:pt idx="19504">
                  <c:v>26.816523319200499</c:v>
                </c:pt>
                <c:pt idx="19505">
                  <c:v>26.817898243488798</c:v>
                </c:pt>
                <c:pt idx="19506">
                  <c:v>26.819273167777101</c:v>
                </c:pt>
                <c:pt idx="19507">
                  <c:v>26.820648092065401</c:v>
                </c:pt>
                <c:pt idx="19508">
                  <c:v>26.8220230163537</c:v>
                </c:pt>
                <c:pt idx="19509">
                  <c:v>26.823397940642</c:v>
                </c:pt>
                <c:pt idx="19510">
                  <c:v>26.824772864930399</c:v>
                </c:pt>
                <c:pt idx="19511">
                  <c:v>26.826147789218702</c:v>
                </c:pt>
                <c:pt idx="19512">
                  <c:v>26.827522713507001</c:v>
                </c:pt>
                <c:pt idx="19513">
                  <c:v>26.828897637795301</c:v>
                </c:pt>
                <c:pt idx="19514">
                  <c:v>26.8302725620836</c:v>
                </c:pt>
                <c:pt idx="19515">
                  <c:v>26.831647486371899</c:v>
                </c:pt>
                <c:pt idx="19516">
                  <c:v>26.833022410660199</c:v>
                </c:pt>
                <c:pt idx="19517">
                  <c:v>26.834397334948498</c:v>
                </c:pt>
                <c:pt idx="19518">
                  <c:v>26.835772259236801</c:v>
                </c:pt>
                <c:pt idx="19519">
                  <c:v>26.837147183525101</c:v>
                </c:pt>
                <c:pt idx="19520">
                  <c:v>26.8385221078135</c:v>
                </c:pt>
                <c:pt idx="19521">
                  <c:v>26.839897032101799</c:v>
                </c:pt>
                <c:pt idx="19522">
                  <c:v>26.841271956390099</c:v>
                </c:pt>
                <c:pt idx="19523">
                  <c:v>26.842646880678402</c:v>
                </c:pt>
                <c:pt idx="19524">
                  <c:v>26.844021804966701</c:v>
                </c:pt>
                <c:pt idx="19525">
                  <c:v>26.845396729255</c:v>
                </c:pt>
                <c:pt idx="19526">
                  <c:v>26.8467716535433</c:v>
                </c:pt>
                <c:pt idx="19527">
                  <c:v>26.848146577831599</c:v>
                </c:pt>
                <c:pt idx="19528">
                  <c:v>26.849521502119899</c:v>
                </c:pt>
                <c:pt idx="19529">
                  <c:v>26.850896426408202</c:v>
                </c:pt>
                <c:pt idx="19530">
                  <c:v>26.852271350696601</c:v>
                </c:pt>
                <c:pt idx="19531">
                  <c:v>26.8536462749849</c:v>
                </c:pt>
                <c:pt idx="19532">
                  <c:v>26.8550211992732</c:v>
                </c:pt>
                <c:pt idx="19533">
                  <c:v>26.856396123561499</c:v>
                </c:pt>
                <c:pt idx="19534">
                  <c:v>26.857771047849798</c:v>
                </c:pt>
                <c:pt idx="19535">
                  <c:v>26.859145972138101</c:v>
                </c:pt>
                <c:pt idx="19536">
                  <c:v>26.860520896426401</c:v>
                </c:pt>
                <c:pt idx="19537">
                  <c:v>26.8618958207147</c:v>
                </c:pt>
                <c:pt idx="19538">
                  <c:v>26.863270745003</c:v>
                </c:pt>
                <c:pt idx="19539">
                  <c:v>26.864645669291299</c:v>
                </c:pt>
                <c:pt idx="19540">
                  <c:v>26.866020593579702</c:v>
                </c:pt>
                <c:pt idx="19541">
                  <c:v>26.867395517868001</c:v>
                </c:pt>
                <c:pt idx="19542">
                  <c:v>26.868770442156301</c:v>
                </c:pt>
                <c:pt idx="19543">
                  <c:v>26.8701453664446</c:v>
                </c:pt>
                <c:pt idx="19544">
                  <c:v>26.871520290732899</c:v>
                </c:pt>
                <c:pt idx="19545">
                  <c:v>26.872895215021199</c:v>
                </c:pt>
                <c:pt idx="19546">
                  <c:v>26.874270139309498</c:v>
                </c:pt>
                <c:pt idx="19547">
                  <c:v>26.875645063597801</c:v>
                </c:pt>
                <c:pt idx="19548">
                  <c:v>26.877019987886101</c:v>
                </c:pt>
                <c:pt idx="19549">
                  <c:v>26.8783949121744</c:v>
                </c:pt>
                <c:pt idx="19550">
                  <c:v>26.879769836462799</c:v>
                </c:pt>
                <c:pt idx="19551">
                  <c:v>26.881144760751098</c:v>
                </c:pt>
                <c:pt idx="19552">
                  <c:v>26.882519685039401</c:v>
                </c:pt>
                <c:pt idx="19553">
                  <c:v>26.883894609327701</c:v>
                </c:pt>
                <c:pt idx="19554">
                  <c:v>26.885269533616</c:v>
                </c:pt>
                <c:pt idx="19555">
                  <c:v>26.8866444579043</c:v>
                </c:pt>
                <c:pt idx="19556">
                  <c:v>26.888019382192599</c:v>
                </c:pt>
                <c:pt idx="19557">
                  <c:v>26.889394306480899</c:v>
                </c:pt>
                <c:pt idx="19558">
                  <c:v>26.890769230769202</c:v>
                </c:pt>
                <c:pt idx="19559">
                  <c:v>26.892144155057501</c:v>
                </c:pt>
                <c:pt idx="19560">
                  <c:v>26.8935190793459</c:v>
                </c:pt>
                <c:pt idx="19561">
                  <c:v>26.894894003634199</c:v>
                </c:pt>
                <c:pt idx="19562">
                  <c:v>26.896268927922499</c:v>
                </c:pt>
                <c:pt idx="19563">
                  <c:v>26.897643852210798</c:v>
                </c:pt>
                <c:pt idx="19564">
                  <c:v>26.899018776499101</c:v>
                </c:pt>
                <c:pt idx="19565">
                  <c:v>26.900393700787401</c:v>
                </c:pt>
                <c:pt idx="19566">
                  <c:v>26.9017686250757</c:v>
                </c:pt>
                <c:pt idx="19567">
                  <c:v>26.903143549364</c:v>
                </c:pt>
                <c:pt idx="19568">
                  <c:v>26.904518473652299</c:v>
                </c:pt>
                <c:pt idx="19569">
                  <c:v>26.905893397940702</c:v>
                </c:pt>
                <c:pt idx="19570">
                  <c:v>26.907268322229001</c:v>
                </c:pt>
                <c:pt idx="19571">
                  <c:v>26.9086432465173</c:v>
                </c:pt>
                <c:pt idx="19572">
                  <c:v>26.9100181708056</c:v>
                </c:pt>
                <c:pt idx="19573">
                  <c:v>26.911393095093899</c:v>
                </c:pt>
                <c:pt idx="19574">
                  <c:v>26.912768019382199</c:v>
                </c:pt>
                <c:pt idx="19575">
                  <c:v>26.914142943670502</c:v>
                </c:pt>
                <c:pt idx="19576">
                  <c:v>26.915517867958801</c:v>
                </c:pt>
                <c:pt idx="19577">
                  <c:v>26.916892792247101</c:v>
                </c:pt>
                <c:pt idx="19578">
                  <c:v>26.9182677165354</c:v>
                </c:pt>
                <c:pt idx="19579">
                  <c:v>26.919642640823799</c:v>
                </c:pt>
                <c:pt idx="19580">
                  <c:v>26.921017565112098</c:v>
                </c:pt>
                <c:pt idx="19581">
                  <c:v>26.922392489400401</c:v>
                </c:pt>
                <c:pt idx="19582">
                  <c:v>26.923767413688701</c:v>
                </c:pt>
                <c:pt idx="19583">
                  <c:v>26.925142337977</c:v>
                </c:pt>
                <c:pt idx="19584">
                  <c:v>26.9265172622653</c:v>
                </c:pt>
                <c:pt idx="19585">
                  <c:v>26.927892186553599</c:v>
                </c:pt>
                <c:pt idx="19586">
                  <c:v>26.929267110841899</c:v>
                </c:pt>
                <c:pt idx="19587">
                  <c:v>26.930642035130202</c:v>
                </c:pt>
                <c:pt idx="19588">
                  <c:v>26.932016959418501</c:v>
                </c:pt>
                <c:pt idx="19589">
                  <c:v>26.9333918837069</c:v>
                </c:pt>
                <c:pt idx="19590">
                  <c:v>26.934766807995199</c:v>
                </c:pt>
                <c:pt idx="19591">
                  <c:v>26.936141732283499</c:v>
                </c:pt>
                <c:pt idx="19592">
                  <c:v>26.937516656571798</c:v>
                </c:pt>
                <c:pt idx="19593">
                  <c:v>26.938891580860101</c:v>
                </c:pt>
                <c:pt idx="19594">
                  <c:v>26.940266505148401</c:v>
                </c:pt>
                <c:pt idx="19595">
                  <c:v>26.9416414294367</c:v>
                </c:pt>
                <c:pt idx="19596">
                  <c:v>26.943016353725</c:v>
                </c:pt>
                <c:pt idx="19597">
                  <c:v>26.944391278013299</c:v>
                </c:pt>
                <c:pt idx="19598">
                  <c:v>26.945766202301598</c:v>
                </c:pt>
                <c:pt idx="19599">
                  <c:v>26.947141126590001</c:v>
                </c:pt>
                <c:pt idx="19600">
                  <c:v>26.9485160508783</c:v>
                </c:pt>
                <c:pt idx="19601">
                  <c:v>26.9498909751666</c:v>
                </c:pt>
                <c:pt idx="19602">
                  <c:v>26.951265899454899</c:v>
                </c:pt>
                <c:pt idx="19603">
                  <c:v>26.952640823743199</c:v>
                </c:pt>
                <c:pt idx="19604">
                  <c:v>26.954015748031502</c:v>
                </c:pt>
                <c:pt idx="19605">
                  <c:v>26.955390672319801</c:v>
                </c:pt>
                <c:pt idx="19606">
                  <c:v>26.956765596608101</c:v>
                </c:pt>
                <c:pt idx="19607">
                  <c:v>26.9581405208964</c:v>
                </c:pt>
                <c:pt idx="19608">
                  <c:v>26.959515445184699</c:v>
                </c:pt>
                <c:pt idx="19609">
                  <c:v>26.960890369473098</c:v>
                </c:pt>
                <c:pt idx="19610">
                  <c:v>26.962265293761401</c:v>
                </c:pt>
                <c:pt idx="19611">
                  <c:v>26.963640218049701</c:v>
                </c:pt>
                <c:pt idx="19612">
                  <c:v>26.965015142338</c:v>
                </c:pt>
                <c:pt idx="19613">
                  <c:v>26.9663900666263</c:v>
                </c:pt>
                <c:pt idx="19614">
                  <c:v>26.967764990914599</c:v>
                </c:pt>
                <c:pt idx="19615">
                  <c:v>26.969139915202899</c:v>
                </c:pt>
                <c:pt idx="19616">
                  <c:v>26.970514839491202</c:v>
                </c:pt>
                <c:pt idx="19617">
                  <c:v>26.971889763779501</c:v>
                </c:pt>
                <c:pt idx="19618">
                  <c:v>26.9732646880678</c:v>
                </c:pt>
                <c:pt idx="19619">
                  <c:v>26.974639612356199</c:v>
                </c:pt>
                <c:pt idx="19620">
                  <c:v>26.976014536644499</c:v>
                </c:pt>
                <c:pt idx="19621">
                  <c:v>26.977389460932802</c:v>
                </c:pt>
                <c:pt idx="19622">
                  <c:v>26.978764385221101</c:v>
                </c:pt>
                <c:pt idx="19623">
                  <c:v>26.980139309509401</c:v>
                </c:pt>
                <c:pt idx="19624">
                  <c:v>26.9815142337977</c:v>
                </c:pt>
                <c:pt idx="19625">
                  <c:v>26.982889158086</c:v>
                </c:pt>
                <c:pt idx="19626">
                  <c:v>26.984264082374299</c:v>
                </c:pt>
                <c:pt idx="19627">
                  <c:v>26.985639006662598</c:v>
                </c:pt>
                <c:pt idx="19628">
                  <c:v>26.987013930950901</c:v>
                </c:pt>
                <c:pt idx="19629">
                  <c:v>26.9883888552393</c:v>
                </c:pt>
                <c:pt idx="19630">
                  <c:v>26.9897637795276</c:v>
                </c:pt>
                <c:pt idx="19631">
                  <c:v>26.991138703815899</c:v>
                </c:pt>
                <c:pt idx="19632">
                  <c:v>26.992513628104199</c:v>
                </c:pt>
                <c:pt idx="19633">
                  <c:v>26.993888552392502</c:v>
                </c:pt>
                <c:pt idx="19634">
                  <c:v>26.995263476680801</c:v>
                </c:pt>
                <c:pt idx="19635">
                  <c:v>26.996638400969101</c:v>
                </c:pt>
                <c:pt idx="19636">
                  <c:v>26.9980133252574</c:v>
                </c:pt>
                <c:pt idx="19637">
                  <c:v>26.999388249545699</c:v>
                </c:pt>
                <c:pt idx="19638">
                  <c:v>27.000763173833999</c:v>
                </c:pt>
                <c:pt idx="19639">
                  <c:v>27.002138098122401</c:v>
                </c:pt>
                <c:pt idx="19640">
                  <c:v>27.003513022410701</c:v>
                </c:pt>
                <c:pt idx="19641">
                  <c:v>27.004887946699</c:v>
                </c:pt>
                <c:pt idx="19642">
                  <c:v>27.0062628709873</c:v>
                </c:pt>
                <c:pt idx="19643">
                  <c:v>27.007637795275599</c:v>
                </c:pt>
                <c:pt idx="19644">
                  <c:v>27.009012719563898</c:v>
                </c:pt>
                <c:pt idx="19645">
                  <c:v>27.010387643852201</c:v>
                </c:pt>
                <c:pt idx="19646">
                  <c:v>27.011762568140501</c:v>
                </c:pt>
                <c:pt idx="19647">
                  <c:v>27.0131374924288</c:v>
                </c:pt>
                <c:pt idx="19648">
                  <c:v>27.0145124167171</c:v>
                </c:pt>
                <c:pt idx="19649">
                  <c:v>27.015887341005499</c:v>
                </c:pt>
                <c:pt idx="19650">
                  <c:v>27.017262265293802</c:v>
                </c:pt>
                <c:pt idx="19651">
                  <c:v>27.018637189582101</c:v>
                </c:pt>
                <c:pt idx="19652">
                  <c:v>27.020012113870401</c:v>
                </c:pt>
                <c:pt idx="19653">
                  <c:v>27.0213870381587</c:v>
                </c:pt>
                <c:pt idx="19654">
                  <c:v>27.022761962446999</c:v>
                </c:pt>
                <c:pt idx="19655">
                  <c:v>27.024136886735299</c:v>
                </c:pt>
                <c:pt idx="19656">
                  <c:v>27.025511811023598</c:v>
                </c:pt>
                <c:pt idx="19657">
                  <c:v>27.026886735311901</c:v>
                </c:pt>
                <c:pt idx="19658">
                  <c:v>27.028261659600201</c:v>
                </c:pt>
                <c:pt idx="19659">
                  <c:v>27.0296365838886</c:v>
                </c:pt>
                <c:pt idx="19660">
                  <c:v>27.031011508176899</c:v>
                </c:pt>
                <c:pt idx="19661">
                  <c:v>27.032386432465199</c:v>
                </c:pt>
                <c:pt idx="19662">
                  <c:v>27.033761356753502</c:v>
                </c:pt>
                <c:pt idx="19663">
                  <c:v>27.035136281041801</c:v>
                </c:pt>
                <c:pt idx="19664">
                  <c:v>27.0365112053301</c:v>
                </c:pt>
                <c:pt idx="19665">
                  <c:v>27.0378861296184</c:v>
                </c:pt>
                <c:pt idx="19666">
                  <c:v>27.039261053906699</c:v>
                </c:pt>
                <c:pt idx="19667">
                  <c:v>27.040635978194999</c:v>
                </c:pt>
                <c:pt idx="19668">
                  <c:v>27.042010902483302</c:v>
                </c:pt>
                <c:pt idx="19669">
                  <c:v>27.043385826771701</c:v>
                </c:pt>
                <c:pt idx="19670">
                  <c:v>27.04476075106</c:v>
                </c:pt>
                <c:pt idx="19671">
                  <c:v>27.0461356753483</c:v>
                </c:pt>
                <c:pt idx="19672">
                  <c:v>27.047510599636599</c:v>
                </c:pt>
                <c:pt idx="19673">
                  <c:v>27.048885523924898</c:v>
                </c:pt>
                <c:pt idx="19674">
                  <c:v>27.050260448213201</c:v>
                </c:pt>
                <c:pt idx="19675">
                  <c:v>27.051635372501501</c:v>
                </c:pt>
                <c:pt idx="19676">
                  <c:v>27.0530102967898</c:v>
                </c:pt>
                <c:pt idx="19677">
                  <c:v>27.0543852210781</c:v>
                </c:pt>
                <c:pt idx="19678">
                  <c:v>27.055760145366499</c:v>
                </c:pt>
                <c:pt idx="19679">
                  <c:v>27.057135069654802</c:v>
                </c:pt>
                <c:pt idx="19680">
                  <c:v>27.058509993943101</c:v>
                </c:pt>
                <c:pt idx="19681">
                  <c:v>27.059884918231401</c:v>
                </c:pt>
                <c:pt idx="19682">
                  <c:v>27.0612598425197</c:v>
                </c:pt>
                <c:pt idx="19683">
                  <c:v>27.062634766807999</c:v>
                </c:pt>
                <c:pt idx="19684">
                  <c:v>27.064009691096299</c:v>
                </c:pt>
                <c:pt idx="19685">
                  <c:v>27.065384615384598</c:v>
                </c:pt>
                <c:pt idx="19686">
                  <c:v>27.066759539672901</c:v>
                </c:pt>
                <c:pt idx="19687">
                  <c:v>27.068134463961201</c:v>
                </c:pt>
                <c:pt idx="19688">
                  <c:v>27.0695093882496</c:v>
                </c:pt>
                <c:pt idx="19689">
                  <c:v>27.070884312537899</c:v>
                </c:pt>
                <c:pt idx="19690">
                  <c:v>27.072259236826199</c:v>
                </c:pt>
                <c:pt idx="19691">
                  <c:v>27.073634161114501</c:v>
                </c:pt>
                <c:pt idx="19692">
                  <c:v>27.075009085402801</c:v>
                </c:pt>
                <c:pt idx="19693">
                  <c:v>27.0763840096911</c:v>
                </c:pt>
                <c:pt idx="19694">
                  <c:v>27.0777589339794</c:v>
                </c:pt>
                <c:pt idx="19695">
                  <c:v>27.079133858267699</c:v>
                </c:pt>
                <c:pt idx="19696">
                  <c:v>27.080508782555999</c:v>
                </c:pt>
                <c:pt idx="19697">
                  <c:v>27.081883706844302</c:v>
                </c:pt>
                <c:pt idx="19698">
                  <c:v>27.083258631132701</c:v>
                </c:pt>
                <c:pt idx="19699">
                  <c:v>27.084633555421</c:v>
                </c:pt>
                <c:pt idx="19700">
                  <c:v>27.086008479709299</c:v>
                </c:pt>
                <c:pt idx="19701">
                  <c:v>27.087383403997599</c:v>
                </c:pt>
                <c:pt idx="19702">
                  <c:v>27.088758328285898</c:v>
                </c:pt>
                <c:pt idx="19703">
                  <c:v>27.090133252574201</c:v>
                </c:pt>
                <c:pt idx="19704">
                  <c:v>27.091508176862501</c:v>
                </c:pt>
                <c:pt idx="19705">
                  <c:v>27.0928831011508</c:v>
                </c:pt>
                <c:pt idx="19706">
                  <c:v>27.0942580254391</c:v>
                </c:pt>
                <c:pt idx="19707">
                  <c:v>27.095632949727399</c:v>
                </c:pt>
                <c:pt idx="19708">
                  <c:v>27.097007874015802</c:v>
                </c:pt>
                <c:pt idx="19709">
                  <c:v>27.098382798304101</c:v>
                </c:pt>
                <c:pt idx="19710">
                  <c:v>27.0997577225924</c:v>
                </c:pt>
                <c:pt idx="19711">
                  <c:v>27.1011326468807</c:v>
                </c:pt>
                <c:pt idx="19712">
                  <c:v>27.102507571168999</c:v>
                </c:pt>
                <c:pt idx="19713">
                  <c:v>27.103882495457299</c:v>
                </c:pt>
                <c:pt idx="19714">
                  <c:v>27.105257419745602</c:v>
                </c:pt>
                <c:pt idx="19715">
                  <c:v>27.106632344033901</c:v>
                </c:pt>
                <c:pt idx="19716">
                  <c:v>27.108007268322201</c:v>
                </c:pt>
                <c:pt idx="19717">
                  <c:v>27.1093821926105</c:v>
                </c:pt>
                <c:pt idx="19718">
                  <c:v>27.110757116898899</c:v>
                </c:pt>
                <c:pt idx="19719">
                  <c:v>27.112132041187198</c:v>
                </c:pt>
                <c:pt idx="19720">
                  <c:v>27.113506965475501</c:v>
                </c:pt>
                <c:pt idx="19721">
                  <c:v>27.114881889763801</c:v>
                </c:pt>
                <c:pt idx="19722">
                  <c:v>27.1162568140521</c:v>
                </c:pt>
                <c:pt idx="19723">
                  <c:v>27.1176317383404</c:v>
                </c:pt>
                <c:pt idx="19724">
                  <c:v>27.119006662628699</c:v>
                </c:pt>
                <c:pt idx="19725">
                  <c:v>27.120381586916999</c:v>
                </c:pt>
                <c:pt idx="19726">
                  <c:v>27.121756511205302</c:v>
                </c:pt>
                <c:pt idx="19727">
                  <c:v>27.123131435493601</c:v>
                </c:pt>
                <c:pt idx="19728">
                  <c:v>27.124506359782</c:v>
                </c:pt>
                <c:pt idx="19729">
                  <c:v>27.125881284070299</c:v>
                </c:pt>
                <c:pt idx="19730">
                  <c:v>27.127256208358599</c:v>
                </c:pt>
                <c:pt idx="19731">
                  <c:v>27.128631132646898</c:v>
                </c:pt>
                <c:pt idx="19732">
                  <c:v>27.130006056935201</c:v>
                </c:pt>
                <c:pt idx="19733">
                  <c:v>27.131380981223501</c:v>
                </c:pt>
                <c:pt idx="19734">
                  <c:v>27.1327559055118</c:v>
                </c:pt>
                <c:pt idx="19735">
                  <c:v>27.1341308298001</c:v>
                </c:pt>
                <c:pt idx="19736">
                  <c:v>27.135505754088399</c:v>
                </c:pt>
                <c:pt idx="19737">
                  <c:v>27.136880678376698</c:v>
                </c:pt>
                <c:pt idx="19738">
                  <c:v>27.138255602665101</c:v>
                </c:pt>
                <c:pt idx="19739">
                  <c:v>27.1396305269534</c:v>
                </c:pt>
                <c:pt idx="19740">
                  <c:v>27.1410054512417</c:v>
                </c:pt>
                <c:pt idx="19741">
                  <c:v>27.142380375529999</c:v>
                </c:pt>
                <c:pt idx="19742">
                  <c:v>27.143755299818299</c:v>
                </c:pt>
                <c:pt idx="19743">
                  <c:v>27.145130224106602</c:v>
                </c:pt>
                <c:pt idx="19744">
                  <c:v>27.146505148394901</c:v>
                </c:pt>
                <c:pt idx="19745">
                  <c:v>27.147880072683201</c:v>
                </c:pt>
                <c:pt idx="19746">
                  <c:v>27.1492549969715</c:v>
                </c:pt>
                <c:pt idx="19747">
                  <c:v>27.150629921259899</c:v>
                </c:pt>
                <c:pt idx="19748">
                  <c:v>27.152004845548198</c:v>
                </c:pt>
                <c:pt idx="19749">
                  <c:v>27.153379769836501</c:v>
                </c:pt>
                <c:pt idx="19750">
                  <c:v>27.154754694124801</c:v>
                </c:pt>
                <c:pt idx="19751">
                  <c:v>27.1561296184131</c:v>
                </c:pt>
                <c:pt idx="19752">
                  <c:v>27.1575045427014</c:v>
                </c:pt>
                <c:pt idx="19753">
                  <c:v>27.158879466989699</c:v>
                </c:pt>
                <c:pt idx="19754">
                  <c:v>27.160254391277999</c:v>
                </c:pt>
                <c:pt idx="19755">
                  <c:v>27.161629315566302</c:v>
                </c:pt>
                <c:pt idx="19756">
                  <c:v>27.163004239854601</c:v>
                </c:pt>
                <c:pt idx="19757">
                  <c:v>27.164379164143</c:v>
                </c:pt>
                <c:pt idx="19758">
                  <c:v>27.165754088431299</c:v>
                </c:pt>
                <c:pt idx="19759">
                  <c:v>27.167129012719599</c:v>
                </c:pt>
                <c:pt idx="19760">
                  <c:v>27.168503937007898</c:v>
                </c:pt>
                <c:pt idx="19761">
                  <c:v>27.169878861296201</c:v>
                </c:pt>
                <c:pt idx="19762">
                  <c:v>27.171253785584501</c:v>
                </c:pt>
                <c:pt idx="19763">
                  <c:v>27.1726287098728</c:v>
                </c:pt>
                <c:pt idx="19764">
                  <c:v>27.1740036341611</c:v>
                </c:pt>
                <c:pt idx="19765">
                  <c:v>27.175378558449399</c:v>
                </c:pt>
                <c:pt idx="19766">
                  <c:v>27.176753482737698</c:v>
                </c:pt>
                <c:pt idx="19767">
                  <c:v>27.178128407026001</c:v>
                </c:pt>
                <c:pt idx="19768">
                  <c:v>27.1795033313144</c:v>
                </c:pt>
                <c:pt idx="19769">
                  <c:v>27.1808782556027</c:v>
                </c:pt>
                <c:pt idx="19770">
                  <c:v>27.182253179890999</c:v>
                </c:pt>
                <c:pt idx="19771">
                  <c:v>27.183628104179299</c:v>
                </c:pt>
                <c:pt idx="19772">
                  <c:v>27.185003028467602</c:v>
                </c:pt>
                <c:pt idx="19773">
                  <c:v>27.186377952755901</c:v>
                </c:pt>
                <c:pt idx="19774">
                  <c:v>27.187752877044201</c:v>
                </c:pt>
                <c:pt idx="19775">
                  <c:v>27.1891278013325</c:v>
                </c:pt>
                <c:pt idx="19776">
                  <c:v>27.190502725620799</c:v>
                </c:pt>
                <c:pt idx="19777">
                  <c:v>27.191877649909198</c:v>
                </c:pt>
                <c:pt idx="19778">
                  <c:v>27.193252574197501</c:v>
                </c:pt>
                <c:pt idx="19779">
                  <c:v>27.194627498485801</c:v>
                </c:pt>
                <c:pt idx="19780">
                  <c:v>27.1960024227741</c:v>
                </c:pt>
                <c:pt idx="19781">
                  <c:v>27.1973773470624</c:v>
                </c:pt>
                <c:pt idx="19782">
                  <c:v>27.198752271350699</c:v>
                </c:pt>
                <c:pt idx="19783">
                  <c:v>27.200127195638999</c:v>
                </c:pt>
                <c:pt idx="19784">
                  <c:v>27.201502119927301</c:v>
                </c:pt>
                <c:pt idx="19785">
                  <c:v>27.202877044215601</c:v>
                </c:pt>
                <c:pt idx="19786">
                  <c:v>27.2042519685039</c:v>
                </c:pt>
                <c:pt idx="19787">
                  <c:v>27.205626892792299</c:v>
                </c:pt>
                <c:pt idx="19788">
                  <c:v>27.207001817080599</c:v>
                </c:pt>
                <c:pt idx="19789">
                  <c:v>27.208376741368902</c:v>
                </c:pt>
                <c:pt idx="19790">
                  <c:v>27.209751665657201</c:v>
                </c:pt>
                <c:pt idx="19791">
                  <c:v>27.211126589945501</c:v>
                </c:pt>
                <c:pt idx="19792">
                  <c:v>27.2125015142338</c:v>
                </c:pt>
                <c:pt idx="19793">
                  <c:v>27.213876438522099</c:v>
                </c:pt>
                <c:pt idx="19794">
                  <c:v>27.215251362810399</c:v>
                </c:pt>
                <c:pt idx="19795">
                  <c:v>27.216626287098698</c:v>
                </c:pt>
                <c:pt idx="19796">
                  <c:v>27.218001211387001</c:v>
                </c:pt>
                <c:pt idx="19797">
                  <c:v>27.2193761356754</c:v>
                </c:pt>
                <c:pt idx="19798">
                  <c:v>27.2207510599637</c:v>
                </c:pt>
                <c:pt idx="19799">
                  <c:v>27.222125984251999</c:v>
                </c:pt>
                <c:pt idx="19800">
                  <c:v>27.223500908540299</c:v>
                </c:pt>
                <c:pt idx="19801">
                  <c:v>27.224875832828602</c:v>
                </c:pt>
                <c:pt idx="19802">
                  <c:v>27.226250757116901</c:v>
                </c:pt>
                <c:pt idx="19803">
                  <c:v>27.2276256814052</c:v>
                </c:pt>
                <c:pt idx="19804">
                  <c:v>27.2290006056935</c:v>
                </c:pt>
                <c:pt idx="19805">
                  <c:v>27.230375529981799</c:v>
                </c:pt>
                <c:pt idx="19806">
                  <c:v>27.231750454270099</c:v>
                </c:pt>
                <c:pt idx="19807">
                  <c:v>27.233125378558501</c:v>
                </c:pt>
                <c:pt idx="19808">
                  <c:v>27.234500302846801</c:v>
                </c:pt>
                <c:pt idx="19809">
                  <c:v>27.2358752271351</c:v>
                </c:pt>
                <c:pt idx="19810">
                  <c:v>27.2372501514234</c:v>
                </c:pt>
                <c:pt idx="19811">
                  <c:v>27.238625075711699</c:v>
                </c:pt>
                <c:pt idx="19812">
                  <c:v>27.24</c:v>
                </c:pt>
                <c:pt idx="19813">
                  <c:v>27.241374924288301</c:v>
                </c:pt>
                <c:pt idx="19814">
                  <c:v>27.242749848576601</c:v>
                </c:pt>
                <c:pt idx="19815">
                  <c:v>27.2441247728649</c:v>
                </c:pt>
                <c:pt idx="19816">
                  <c:v>27.2454996971532</c:v>
                </c:pt>
                <c:pt idx="19817">
                  <c:v>27.246874621441599</c:v>
                </c:pt>
                <c:pt idx="19818">
                  <c:v>27.248249545729902</c:v>
                </c:pt>
                <c:pt idx="19819">
                  <c:v>27.249624470018201</c:v>
                </c:pt>
                <c:pt idx="19820">
                  <c:v>27.250999394306501</c:v>
                </c:pt>
                <c:pt idx="19821">
                  <c:v>27.2523743185948</c:v>
                </c:pt>
                <c:pt idx="19822">
                  <c:v>27.253749242883099</c:v>
                </c:pt>
                <c:pt idx="19823">
                  <c:v>27.255124167171399</c:v>
                </c:pt>
                <c:pt idx="19824">
                  <c:v>27.256499091459698</c:v>
                </c:pt>
                <c:pt idx="19825">
                  <c:v>27.257874015748001</c:v>
                </c:pt>
                <c:pt idx="19826">
                  <c:v>27.259248940036301</c:v>
                </c:pt>
                <c:pt idx="19827">
                  <c:v>27.2606238643247</c:v>
                </c:pt>
                <c:pt idx="19828">
                  <c:v>27.261998788612999</c:v>
                </c:pt>
                <c:pt idx="19829">
                  <c:v>27.263373712901299</c:v>
                </c:pt>
                <c:pt idx="19830">
                  <c:v>27.264748637189602</c:v>
                </c:pt>
                <c:pt idx="19831">
                  <c:v>27.266123561477901</c:v>
                </c:pt>
                <c:pt idx="19832">
                  <c:v>27.2674984857662</c:v>
                </c:pt>
                <c:pt idx="19833">
                  <c:v>27.2688734100545</c:v>
                </c:pt>
                <c:pt idx="19834">
                  <c:v>27.270248334342799</c:v>
                </c:pt>
                <c:pt idx="19835">
                  <c:v>27.271623258631099</c:v>
                </c:pt>
                <c:pt idx="19836">
                  <c:v>27.272998182919402</c:v>
                </c:pt>
                <c:pt idx="19837">
                  <c:v>27.274373107207801</c:v>
                </c:pt>
                <c:pt idx="19838">
                  <c:v>27.2757480314961</c:v>
                </c:pt>
                <c:pt idx="19839">
                  <c:v>27.277122955784399</c:v>
                </c:pt>
                <c:pt idx="19840">
                  <c:v>27.278497880072699</c:v>
                </c:pt>
                <c:pt idx="19841">
                  <c:v>27.279872804360998</c:v>
                </c:pt>
                <c:pt idx="19842">
                  <c:v>27.281247728649301</c:v>
                </c:pt>
                <c:pt idx="19843">
                  <c:v>27.282622652937601</c:v>
                </c:pt>
                <c:pt idx="19844">
                  <c:v>27.2839975772259</c:v>
                </c:pt>
                <c:pt idx="19845">
                  <c:v>27.2853725015142</c:v>
                </c:pt>
                <c:pt idx="19846">
                  <c:v>27.286747425802599</c:v>
                </c:pt>
                <c:pt idx="19847">
                  <c:v>27.288122350090902</c:v>
                </c:pt>
                <c:pt idx="19848">
                  <c:v>27.289497274379201</c:v>
                </c:pt>
                <c:pt idx="19849">
                  <c:v>27.2908721986675</c:v>
                </c:pt>
                <c:pt idx="19850">
                  <c:v>27.2922471229558</c:v>
                </c:pt>
                <c:pt idx="19851">
                  <c:v>27.293622047244099</c:v>
                </c:pt>
                <c:pt idx="19852">
                  <c:v>27.294996971532399</c:v>
                </c:pt>
                <c:pt idx="19853">
                  <c:v>27.296371895820698</c:v>
                </c:pt>
                <c:pt idx="19854">
                  <c:v>27.297746820109001</c:v>
                </c:pt>
                <c:pt idx="19855">
                  <c:v>27.299121744397301</c:v>
                </c:pt>
                <c:pt idx="19856">
                  <c:v>27.3004966686857</c:v>
                </c:pt>
                <c:pt idx="19857">
                  <c:v>27.301871592973999</c:v>
                </c:pt>
                <c:pt idx="19858">
                  <c:v>27.303246517262298</c:v>
                </c:pt>
                <c:pt idx="19859">
                  <c:v>27.304621441550601</c:v>
                </c:pt>
                <c:pt idx="19860">
                  <c:v>27.305996365838901</c:v>
                </c:pt>
                <c:pt idx="19861">
                  <c:v>27.3073712901272</c:v>
                </c:pt>
                <c:pt idx="19862">
                  <c:v>27.3087462144155</c:v>
                </c:pt>
                <c:pt idx="19863">
                  <c:v>27.310121138703799</c:v>
                </c:pt>
                <c:pt idx="19864">
                  <c:v>27.311496062992099</c:v>
                </c:pt>
                <c:pt idx="19865">
                  <c:v>27.312870987280402</c:v>
                </c:pt>
                <c:pt idx="19866">
                  <c:v>27.314245911568801</c:v>
                </c:pt>
                <c:pt idx="19867">
                  <c:v>27.3156208358571</c:v>
                </c:pt>
                <c:pt idx="19868">
                  <c:v>27.316995760145399</c:v>
                </c:pt>
                <c:pt idx="19869">
                  <c:v>27.318370684433699</c:v>
                </c:pt>
                <c:pt idx="19870">
                  <c:v>27.319745608721998</c:v>
                </c:pt>
                <c:pt idx="19871">
                  <c:v>27.321120533010301</c:v>
                </c:pt>
                <c:pt idx="19872">
                  <c:v>27.322495457298601</c:v>
                </c:pt>
                <c:pt idx="19873">
                  <c:v>27.3238703815869</c:v>
                </c:pt>
                <c:pt idx="19874">
                  <c:v>27.3252453058752</c:v>
                </c:pt>
                <c:pt idx="19875">
                  <c:v>27.326620230163499</c:v>
                </c:pt>
                <c:pt idx="19876">
                  <c:v>27.327995154451902</c:v>
                </c:pt>
                <c:pt idx="19877">
                  <c:v>27.329370078740201</c:v>
                </c:pt>
                <c:pt idx="19878">
                  <c:v>27.3307450030285</c:v>
                </c:pt>
                <c:pt idx="19879">
                  <c:v>27.3321199273168</c:v>
                </c:pt>
                <c:pt idx="19880">
                  <c:v>27.333494851605099</c:v>
                </c:pt>
                <c:pt idx="19881">
                  <c:v>27.334869775893399</c:v>
                </c:pt>
                <c:pt idx="19882">
                  <c:v>27.336244700181702</c:v>
                </c:pt>
                <c:pt idx="19883">
                  <c:v>27.337619624470001</c:v>
                </c:pt>
                <c:pt idx="19884">
                  <c:v>27.338994548758301</c:v>
                </c:pt>
                <c:pt idx="19885">
                  <c:v>27.3403694730466</c:v>
                </c:pt>
                <c:pt idx="19886">
                  <c:v>27.341744397334999</c:v>
                </c:pt>
                <c:pt idx="19887">
                  <c:v>27.343119321623298</c:v>
                </c:pt>
                <c:pt idx="19888">
                  <c:v>27.344494245911601</c:v>
                </c:pt>
                <c:pt idx="19889">
                  <c:v>27.345869170199901</c:v>
                </c:pt>
                <c:pt idx="19890">
                  <c:v>27.3472440944882</c:v>
                </c:pt>
                <c:pt idx="19891">
                  <c:v>27.3486190187765</c:v>
                </c:pt>
                <c:pt idx="19892">
                  <c:v>27.349993943064799</c:v>
                </c:pt>
                <c:pt idx="19893">
                  <c:v>27.351368867353099</c:v>
                </c:pt>
                <c:pt idx="19894">
                  <c:v>27.352743791641402</c:v>
                </c:pt>
                <c:pt idx="19895">
                  <c:v>27.354118715929701</c:v>
                </c:pt>
                <c:pt idx="19896">
                  <c:v>27.3554936402181</c:v>
                </c:pt>
                <c:pt idx="19897">
                  <c:v>27.356868564506399</c:v>
                </c:pt>
                <c:pt idx="19898">
                  <c:v>27.358243488794699</c:v>
                </c:pt>
                <c:pt idx="19899">
                  <c:v>27.359618413082998</c:v>
                </c:pt>
                <c:pt idx="19900">
                  <c:v>27.360993337371301</c:v>
                </c:pt>
                <c:pt idx="19901">
                  <c:v>27.362368261659601</c:v>
                </c:pt>
                <c:pt idx="19902">
                  <c:v>27.3637431859479</c:v>
                </c:pt>
                <c:pt idx="19903">
                  <c:v>27.3651181102362</c:v>
                </c:pt>
                <c:pt idx="19904">
                  <c:v>27.366493034524499</c:v>
                </c:pt>
                <c:pt idx="19905">
                  <c:v>27.367867958812798</c:v>
                </c:pt>
                <c:pt idx="19906">
                  <c:v>27.369242883101201</c:v>
                </c:pt>
                <c:pt idx="19907">
                  <c:v>27.3706178073895</c:v>
                </c:pt>
                <c:pt idx="19908">
                  <c:v>27.3719927316778</c:v>
                </c:pt>
                <c:pt idx="19909">
                  <c:v>27.373367655966099</c:v>
                </c:pt>
                <c:pt idx="19910">
                  <c:v>27.374742580254399</c:v>
                </c:pt>
                <c:pt idx="19911">
                  <c:v>27.376117504542702</c:v>
                </c:pt>
                <c:pt idx="19912">
                  <c:v>27.377492428831001</c:v>
                </c:pt>
                <c:pt idx="19913">
                  <c:v>27.378867353119301</c:v>
                </c:pt>
                <c:pt idx="19914">
                  <c:v>27.3802422774076</c:v>
                </c:pt>
                <c:pt idx="19915">
                  <c:v>27.381617201695899</c:v>
                </c:pt>
                <c:pt idx="19916">
                  <c:v>27.382992125984298</c:v>
                </c:pt>
                <c:pt idx="19917">
                  <c:v>27.384367050272601</c:v>
                </c:pt>
                <c:pt idx="19918">
                  <c:v>27.385741974560901</c:v>
                </c:pt>
                <c:pt idx="19919">
                  <c:v>27.3871168988492</c:v>
                </c:pt>
                <c:pt idx="19920">
                  <c:v>27.3884918231375</c:v>
                </c:pt>
                <c:pt idx="19921">
                  <c:v>27.389866747425799</c:v>
                </c:pt>
                <c:pt idx="19922">
                  <c:v>27.391241671714099</c:v>
                </c:pt>
                <c:pt idx="19923">
                  <c:v>27.392616596002402</c:v>
                </c:pt>
                <c:pt idx="19924">
                  <c:v>27.393991520290701</c:v>
                </c:pt>
                <c:pt idx="19925">
                  <c:v>27.3953664445791</c:v>
                </c:pt>
                <c:pt idx="19926">
                  <c:v>27.396741368867399</c:v>
                </c:pt>
                <c:pt idx="19927">
                  <c:v>27.398116293155699</c:v>
                </c:pt>
                <c:pt idx="19928">
                  <c:v>27.399491217444002</c:v>
                </c:pt>
                <c:pt idx="19929">
                  <c:v>27.400866141732301</c:v>
                </c:pt>
                <c:pt idx="19930">
                  <c:v>27.402241066020601</c:v>
                </c:pt>
                <c:pt idx="19931">
                  <c:v>27.4036159903089</c:v>
                </c:pt>
                <c:pt idx="19932">
                  <c:v>27.404990914597199</c:v>
                </c:pt>
                <c:pt idx="19933">
                  <c:v>27.406365838885499</c:v>
                </c:pt>
                <c:pt idx="19934">
                  <c:v>27.407740763173798</c:v>
                </c:pt>
                <c:pt idx="19935">
                  <c:v>27.409115687462201</c:v>
                </c:pt>
                <c:pt idx="19936">
                  <c:v>27.4104906117505</c:v>
                </c:pt>
                <c:pt idx="19937">
                  <c:v>27.4118655360388</c:v>
                </c:pt>
                <c:pt idx="19938">
                  <c:v>27.413240460327099</c:v>
                </c:pt>
                <c:pt idx="19939">
                  <c:v>27.414615384615399</c:v>
                </c:pt>
                <c:pt idx="19940">
                  <c:v>27.415990308903702</c:v>
                </c:pt>
                <c:pt idx="19941">
                  <c:v>27.417365233192001</c:v>
                </c:pt>
                <c:pt idx="19942">
                  <c:v>27.4187401574803</c:v>
                </c:pt>
                <c:pt idx="19943">
                  <c:v>27.4201150817686</c:v>
                </c:pt>
                <c:pt idx="19944">
                  <c:v>27.421490006056899</c:v>
                </c:pt>
                <c:pt idx="19945">
                  <c:v>27.422864930345298</c:v>
                </c:pt>
                <c:pt idx="19946">
                  <c:v>27.424239854633601</c:v>
                </c:pt>
                <c:pt idx="19947">
                  <c:v>27.425614778921901</c:v>
                </c:pt>
                <c:pt idx="19948">
                  <c:v>27.4269897032102</c:v>
                </c:pt>
                <c:pt idx="19949">
                  <c:v>27.4283646274985</c:v>
                </c:pt>
                <c:pt idx="19950">
                  <c:v>27.429739551786799</c:v>
                </c:pt>
                <c:pt idx="19951">
                  <c:v>27.431114476075098</c:v>
                </c:pt>
                <c:pt idx="19952">
                  <c:v>27.432489400363401</c:v>
                </c:pt>
                <c:pt idx="19953">
                  <c:v>27.433864324651701</c:v>
                </c:pt>
                <c:pt idx="19954">
                  <c:v>27.43523924894</c:v>
                </c:pt>
                <c:pt idx="19955">
                  <c:v>27.436614173228399</c:v>
                </c:pt>
                <c:pt idx="19956">
                  <c:v>27.437989097516699</c:v>
                </c:pt>
                <c:pt idx="19957">
                  <c:v>27.439364021805002</c:v>
                </c:pt>
                <c:pt idx="19958">
                  <c:v>27.440738946093301</c:v>
                </c:pt>
                <c:pt idx="19959">
                  <c:v>27.442113870381601</c:v>
                </c:pt>
                <c:pt idx="19960">
                  <c:v>27.4434887946699</c:v>
                </c:pt>
                <c:pt idx="19961">
                  <c:v>27.444863718958199</c:v>
                </c:pt>
                <c:pt idx="19962">
                  <c:v>27.446238643246499</c:v>
                </c:pt>
                <c:pt idx="19963">
                  <c:v>27.447613567534798</c:v>
                </c:pt>
                <c:pt idx="19964">
                  <c:v>27.448988491823101</c:v>
                </c:pt>
                <c:pt idx="19965">
                  <c:v>27.4503634161115</c:v>
                </c:pt>
                <c:pt idx="19966">
                  <c:v>27.4517383403998</c:v>
                </c:pt>
                <c:pt idx="19967">
                  <c:v>27.453113264688099</c:v>
                </c:pt>
                <c:pt idx="19968">
                  <c:v>27.454488188976399</c:v>
                </c:pt>
                <c:pt idx="19969">
                  <c:v>27.455863113264702</c:v>
                </c:pt>
                <c:pt idx="19970">
                  <c:v>27.457238037553001</c:v>
                </c:pt>
                <c:pt idx="19971">
                  <c:v>27.4586129618413</c:v>
                </c:pt>
                <c:pt idx="19972">
                  <c:v>27.4599878861296</c:v>
                </c:pt>
                <c:pt idx="19973">
                  <c:v>27.461362810417899</c:v>
                </c:pt>
                <c:pt idx="19974">
                  <c:v>27.462737734706199</c:v>
                </c:pt>
                <c:pt idx="19975">
                  <c:v>27.464112658994601</c:v>
                </c:pt>
                <c:pt idx="19976">
                  <c:v>27.465487583282901</c:v>
                </c:pt>
                <c:pt idx="19977">
                  <c:v>27.4668625075712</c:v>
                </c:pt>
                <c:pt idx="19978">
                  <c:v>27.4682374318595</c:v>
                </c:pt>
                <c:pt idx="19979">
                  <c:v>27.469612356147799</c:v>
                </c:pt>
                <c:pt idx="19980">
                  <c:v>27.470987280436098</c:v>
                </c:pt>
                <c:pt idx="19981">
                  <c:v>27.472362204724401</c:v>
                </c:pt>
                <c:pt idx="19982">
                  <c:v>27.473737129012701</c:v>
                </c:pt>
                <c:pt idx="19983">
                  <c:v>27.475112053301</c:v>
                </c:pt>
                <c:pt idx="19984">
                  <c:v>27.4764869775893</c:v>
                </c:pt>
                <c:pt idx="19985">
                  <c:v>27.477861901877699</c:v>
                </c:pt>
                <c:pt idx="19986">
                  <c:v>27.479236826166002</c:v>
                </c:pt>
                <c:pt idx="19987">
                  <c:v>27.480611750454301</c:v>
                </c:pt>
                <c:pt idx="19988">
                  <c:v>27.4819866747426</c:v>
                </c:pt>
                <c:pt idx="19989">
                  <c:v>27.4833615990309</c:v>
                </c:pt>
                <c:pt idx="19990">
                  <c:v>27.484736523319199</c:v>
                </c:pt>
                <c:pt idx="19991">
                  <c:v>27.486111447607499</c:v>
                </c:pt>
                <c:pt idx="19992">
                  <c:v>27.487486371895798</c:v>
                </c:pt>
                <c:pt idx="19993">
                  <c:v>27.488861296184101</c:v>
                </c:pt>
                <c:pt idx="19994">
                  <c:v>27.490236220472401</c:v>
                </c:pt>
                <c:pt idx="19995">
                  <c:v>27.4916111447608</c:v>
                </c:pt>
                <c:pt idx="19996">
                  <c:v>27.492986069049099</c:v>
                </c:pt>
                <c:pt idx="19997">
                  <c:v>27.494360993337398</c:v>
                </c:pt>
                <c:pt idx="19998">
                  <c:v>27.495735917625701</c:v>
                </c:pt>
                <c:pt idx="19999">
                  <c:v>27.497110841914001</c:v>
                </c:pt>
                <c:pt idx="20000">
                  <c:v>27.4984857662023</c:v>
                </c:pt>
                <c:pt idx="20001">
                  <c:v>27.4998606904906</c:v>
                </c:pt>
                <c:pt idx="20002">
                  <c:v>27.501235614778899</c:v>
                </c:pt>
                <c:pt idx="20003">
                  <c:v>27.502610539067199</c:v>
                </c:pt>
                <c:pt idx="20004">
                  <c:v>27.503985463355502</c:v>
                </c:pt>
                <c:pt idx="20005">
                  <c:v>27.505360387643901</c:v>
                </c:pt>
                <c:pt idx="20006">
                  <c:v>27.5067353119322</c:v>
                </c:pt>
                <c:pt idx="20007">
                  <c:v>27.508110236220499</c:v>
                </c:pt>
                <c:pt idx="20008">
                  <c:v>27.509485160508799</c:v>
                </c:pt>
                <c:pt idx="20009">
                  <c:v>27.510860084797098</c:v>
                </c:pt>
                <c:pt idx="20010">
                  <c:v>27.512235009085401</c:v>
                </c:pt>
                <c:pt idx="20011">
                  <c:v>27.513609933373701</c:v>
                </c:pt>
                <c:pt idx="20012">
                  <c:v>27.514984857662</c:v>
                </c:pt>
                <c:pt idx="20013">
                  <c:v>27.5163597819503</c:v>
                </c:pt>
                <c:pt idx="20014">
                  <c:v>27.517734706238699</c:v>
                </c:pt>
                <c:pt idx="20015">
                  <c:v>27.519109630527002</c:v>
                </c:pt>
                <c:pt idx="20016">
                  <c:v>27.520484554815301</c:v>
                </c:pt>
                <c:pt idx="20017">
                  <c:v>27.5218594791036</c:v>
                </c:pt>
                <c:pt idx="20018">
                  <c:v>27.5232344033919</c:v>
                </c:pt>
                <c:pt idx="20019">
                  <c:v>27.524609327680199</c:v>
                </c:pt>
                <c:pt idx="20020">
                  <c:v>27.525984251968499</c:v>
                </c:pt>
                <c:pt idx="20021">
                  <c:v>27.527359176256802</c:v>
                </c:pt>
                <c:pt idx="20022">
                  <c:v>27.528734100545101</c:v>
                </c:pt>
                <c:pt idx="20023">
                  <c:v>27.530109024833401</c:v>
                </c:pt>
                <c:pt idx="20024">
                  <c:v>27.5314839491217</c:v>
                </c:pt>
                <c:pt idx="20025">
                  <c:v>27.532858873410099</c:v>
                </c:pt>
                <c:pt idx="20026">
                  <c:v>27.534233797698398</c:v>
                </c:pt>
                <c:pt idx="20027">
                  <c:v>27.535608721986701</c:v>
                </c:pt>
                <c:pt idx="20028">
                  <c:v>27.536983646275001</c:v>
                </c:pt>
                <c:pt idx="20029">
                  <c:v>27.5383585705633</c:v>
                </c:pt>
                <c:pt idx="20030">
                  <c:v>27.5397334948516</c:v>
                </c:pt>
                <c:pt idx="20031">
                  <c:v>27.541108419139899</c:v>
                </c:pt>
                <c:pt idx="20032">
                  <c:v>27.542483343428199</c:v>
                </c:pt>
                <c:pt idx="20033">
                  <c:v>27.543858267716502</c:v>
                </c:pt>
                <c:pt idx="20034">
                  <c:v>27.545233192004901</c:v>
                </c:pt>
                <c:pt idx="20035">
                  <c:v>27.5466081162932</c:v>
                </c:pt>
                <c:pt idx="20036">
                  <c:v>27.547983040581499</c:v>
                </c:pt>
                <c:pt idx="20037">
                  <c:v>27.549357964869799</c:v>
                </c:pt>
                <c:pt idx="20038">
                  <c:v>27.550732889158098</c:v>
                </c:pt>
                <c:pt idx="20039">
                  <c:v>27.552107813446401</c:v>
                </c:pt>
                <c:pt idx="20040">
                  <c:v>27.553482737734701</c:v>
                </c:pt>
                <c:pt idx="20041">
                  <c:v>27.554857662023</c:v>
                </c:pt>
                <c:pt idx="20042">
                  <c:v>27.5562325863113</c:v>
                </c:pt>
                <c:pt idx="20043">
                  <c:v>27.557607510599599</c:v>
                </c:pt>
                <c:pt idx="20044">
                  <c:v>27.558982434888001</c:v>
                </c:pt>
                <c:pt idx="20045">
                  <c:v>27.560357359176301</c:v>
                </c:pt>
                <c:pt idx="20046">
                  <c:v>27.5617322834646</c:v>
                </c:pt>
                <c:pt idx="20047">
                  <c:v>27.5631072077529</c:v>
                </c:pt>
                <c:pt idx="20048">
                  <c:v>27.564482132041199</c:v>
                </c:pt>
                <c:pt idx="20049">
                  <c:v>27.565857056329499</c:v>
                </c:pt>
                <c:pt idx="20050">
                  <c:v>27.567231980617802</c:v>
                </c:pt>
                <c:pt idx="20051">
                  <c:v>27.568606904906101</c:v>
                </c:pt>
                <c:pt idx="20052">
                  <c:v>27.569981829194401</c:v>
                </c:pt>
                <c:pt idx="20053">
                  <c:v>27.5713567534827</c:v>
                </c:pt>
                <c:pt idx="20054">
                  <c:v>27.572731677771099</c:v>
                </c:pt>
                <c:pt idx="20055">
                  <c:v>27.574106602059398</c:v>
                </c:pt>
                <c:pt idx="20056">
                  <c:v>27.575481526347701</c:v>
                </c:pt>
                <c:pt idx="20057">
                  <c:v>27.576856450636001</c:v>
                </c:pt>
                <c:pt idx="20058">
                  <c:v>27.5782313749243</c:v>
                </c:pt>
                <c:pt idx="20059">
                  <c:v>27.5796062992126</c:v>
                </c:pt>
                <c:pt idx="20060">
                  <c:v>27.580981223500899</c:v>
                </c:pt>
                <c:pt idx="20061">
                  <c:v>27.582356147789199</c:v>
                </c:pt>
                <c:pt idx="20062">
                  <c:v>27.583731072077502</c:v>
                </c:pt>
                <c:pt idx="20063">
                  <c:v>27.585105996365801</c:v>
                </c:pt>
                <c:pt idx="20064">
                  <c:v>27.5864809206542</c:v>
                </c:pt>
                <c:pt idx="20065">
                  <c:v>27.587855844942499</c:v>
                </c:pt>
                <c:pt idx="20066">
                  <c:v>27.589230769230799</c:v>
                </c:pt>
                <c:pt idx="20067">
                  <c:v>27.590605693519102</c:v>
                </c:pt>
                <c:pt idx="20068">
                  <c:v>27.591980617807401</c:v>
                </c:pt>
                <c:pt idx="20069">
                  <c:v>27.593355542095701</c:v>
                </c:pt>
                <c:pt idx="20070">
                  <c:v>27.594730466384</c:v>
                </c:pt>
                <c:pt idx="20071">
                  <c:v>27.5961053906723</c:v>
                </c:pt>
                <c:pt idx="20072">
                  <c:v>27.597480314960599</c:v>
                </c:pt>
                <c:pt idx="20073">
                  <c:v>27.598855239248898</c:v>
                </c:pt>
                <c:pt idx="20074">
                  <c:v>27.600230163537301</c:v>
                </c:pt>
                <c:pt idx="20075">
                  <c:v>27.6016050878256</c:v>
                </c:pt>
                <c:pt idx="20076">
                  <c:v>27.6029800121139</c:v>
                </c:pt>
                <c:pt idx="20077">
                  <c:v>27.604354936402199</c:v>
                </c:pt>
                <c:pt idx="20078">
                  <c:v>27.605729860690499</c:v>
                </c:pt>
                <c:pt idx="20079">
                  <c:v>27.607104784978802</c:v>
                </c:pt>
                <c:pt idx="20080">
                  <c:v>27.608479709267101</c:v>
                </c:pt>
                <c:pt idx="20081">
                  <c:v>27.6098546335554</c:v>
                </c:pt>
                <c:pt idx="20082">
                  <c:v>27.6112295578437</c:v>
                </c:pt>
                <c:pt idx="20083">
                  <c:v>27.612604482132099</c:v>
                </c:pt>
                <c:pt idx="20084">
                  <c:v>27.613979406420398</c:v>
                </c:pt>
                <c:pt idx="20085">
                  <c:v>27.615354330708701</c:v>
                </c:pt>
                <c:pt idx="20086">
                  <c:v>27.616729254997001</c:v>
                </c:pt>
                <c:pt idx="20087">
                  <c:v>27.6181041792853</c:v>
                </c:pt>
                <c:pt idx="20088">
                  <c:v>27.6194791035736</c:v>
                </c:pt>
                <c:pt idx="20089">
                  <c:v>27.620854027861899</c:v>
                </c:pt>
                <c:pt idx="20090">
                  <c:v>27.622228952150198</c:v>
                </c:pt>
                <c:pt idx="20091">
                  <c:v>27.623603876438501</c:v>
                </c:pt>
                <c:pt idx="20092">
                  <c:v>27.624978800726801</c:v>
                </c:pt>
                <c:pt idx="20093">
                  <c:v>27.6263537250151</c:v>
                </c:pt>
                <c:pt idx="20094">
                  <c:v>27.627728649303499</c:v>
                </c:pt>
                <c:pt idx="20095">
                  <c:v>27.629103573591799</c:v>
                </c:pt>
                <c:pt idx="20096">
                  <c:v>27.630478497880102</c:v>
                </c:pt>
                <c:pt idx="20097">
                  <c:v>27.631853422168401</c:v>
                </c:pt>
                <c:pt idx="20098">
                  <c:v>27.633228346456701</c:v>
                </c:pt>
                <c:pt idx="20099">
                  <c:v>27.634603270745</c:v>
                </c:pt>
                <c:pt idx="20100">
                  <c:v>27.635978195033299</c:v>
                </c:pt>
                <c:pt idx="20101">
                  <c:v>27.637353119321599</c:v>
                </c:pt>
                <c:pt idx="20102">
                  <c:v>27.638728043609898</c:v>
                </c:pt>
                <c:pt idx="20103">
                  <c:v>27.640102967898201</c:v>
                </c:pt>
                <c:pt idx="20104">
                  <c:v>27.6414778921866</c:v>
                </c:pt>
                <c:pt idx="20105">
                  <c:v>27.6428528164749</c:v>
                </c:pt>
                <c:pt idx="20106">
                  <c:v>27.644227740763199</c:v>
                </c:pt>
                <c:pt idx="20107">
                  <c:v>27.645602665051499</c:v>
                </c:pt>
                <c:pt idx="20108">
                  <c:v>27.646977589339802</c:v>
                </c:pt>
                <c:pt idx="20109">
                  <c:v>27.648352513628101</c:v>
                </c:pt>
                <c:pt idx="20110">
                  <c:v>27.6497274379164</c:v>
                </c:pt>
                <c:pt idx="20111">
                  <c:v>27.6511023622047</c:v>
                </c:pt>
                <c:pt idx="20112">
                  <c:v>27.652477286492999</c:v>
                </c:pt>
                <c:pt idx="20113">
                  <c:v>27.653852210781402</c:v>
                </c:pt>
                <c:pt idx="20114">
                  <c:v>27.655227135069701</c:v>
                </c:pt>
                <c:pt idx="20115">
                  <c:v>27.656602059358001</c:v>
                </c:pt>
                <c:pt idx="20116">
                  <c:v>27.6579769836463</c:v>
                </c:pt>
                <c:pt idx="20117">
                  <c:v>27.6593519079346</c:v>
                </c:pt>
                <c:pt idx="20118">
                  <c:v>27.660726832222899</c:v>
                </c:pt>
                <c:pt idx="20119">
                  <c:v>27.662101756511198</c:v>
                </c:pt>
                <c:pt idx="20120">
                  <c:v>27.663476680799501</c:v>
                </c:pt>
                <c:pt idx="20121">
                  <c:v>27.664851605087801</c:v>
                </c:pt>
                <c:pt idx="20122">
                  <c:v>27.6662265293761</c:v>
                </c:pt>
                <c:pt idx="20123">
                  <c:v>27.667601453664499</c:v>
                </c:pt>
                <c:pt idx="20124">
                  <c:v>27.668976377952799</c:v>
                </c:pt>
                <c:pt idx="20125">
                  <c:v>27.670351302241102</c:v>
                </c:pt>
                <c:pt idx="20126">
                  <c:v>27.671726226529401</c:v>
                </c:pt>
                <c:pt idx="20127">
                  <c:v>27.6731011508177</c:v>
                </c:pt>
                <c:pt idx="20128">
                  <c:v>27.674476075106</c:v>
                </c:pt>
                <c:pt idx="20129">
                  <c:v>27.675850999394299</c:v>
                </c:pt>
                <c:pt idx="20130">
                  <c:v>27.677225923682599</c:v>
                </c:pt>
                <c:pt idx="20131">
                  <c:v>27.678600847970898</c:v>
                </c:pt>
                <c:pt idx="20132">
                  <c:v>27.679975772259201</c:v>
                </c:pt>
                <c:pt idx="20133">
                  <c:v>27.6813506965476</c:v>
                </c:pt>
                <c:pt idx="20134">
                  <c:v>27.6827256208359</c:v>
                </c:pt>
                <c:pt idx="20135">
                  <c:v>27.684100545124199</c:v>
                </c:pt>
                <c:pt idx="20136">
                  <c:v>27.685475469412498</c:v>
                </c:pt>
                <c:pt idx="20137">
                  <c:v>27.686850393700801</c:v>
                </c:pt>
                <c:pt idx="20138">
                  <c:v>27.688225317989101</c:v>
                </c:pt>
                <c:pt idx="20139">
                  <c:v>27.6896002422774</c:v>
                </c:pt>
                <c:pt idx="20140">
                  <c:v>27.6909751665657</c:v>
                </c:pt>
                <c:pt idx="20141">
                  <c:v>27.692350090853999</c:v>
                </c:pt>
                <c:pt idx="20142">
                  <c:v>27.693725015142299</c:v>
                </c:pt>
                <c:pt idx="20143">
                  <c:v>27.695099939430701</c:v>
                </c:pt>
                <c:pt idx="20144">
                  <c:v>27.696474863719001</c:v>
                </c:pt>
                <c:pt idx="20145">
                  <c:v>27.6978497880073</c:v>
                </c:pt>
                <c:pt idx="20146">
                  <c:v>27.699224712295599</c:v>
                </c:pt>
                <c:pt idx="20147">
                  <c:v>27.700599636583899</c:v>
                </c:pt>
                <c:pt idx="20148">
                  <c:v>27.701974560872198</c:v>
                </c:pt>
                <c:pt idx="20149">
                  <c:v>27.703349485160501</c:v>
                </c:pt>
                <c:pt idx="20150">
                  <c:v>27.704724409448801</c:v>
                </c:pt>
                <c:pt idx="20151">
                  <c:v>27.7060993337371</c:v>
                </c:pt>
                <c:pt idx="20152">
                  <c:v>27.7074742580254</c:v>
                </c:pt>
                <c:pt idx="20153">
                  <c:v>27.708849182313799</c:v>
                </c:pt>
                <c:pt idx="20154">
                  <c:v>27.710224106602102</c:v>
                </c:pt>
                <c:pt idx="20155">
                  <c:v>27.711599030890401</c:v>
                </c:pt>
                <c:pt idx="20156">
                  <c:v>27.7129739551787</c:v>
                </c:pt>
                <c:pt idx="20157">
                  <c:v>27.714348879467</c:v>
                </c:pt>
                <c:pt idx="20158">
                  <c:v>27.715723803755299</c:v>
                </c:pt>
                <c:pt idx="20159">
                  <c:v>27.717098728043599</c:v>
                </c:pt>
                <c:pt idx="20160">
                  <c:v>27.718473652331902</c:v>
                </c:pt>
                <c:pt idx="20161">
                  <c:v>27.719848576620201</c:v>
                </c:pt>
                <c:pt idx="20162">
                  <c:v>27.721223500908501</c:v>
                </c:pt>
                <c:pt idx="20163">
                  <c:v>27.7225984251969</c:v>
                </c:pt>
                <c:pt idx="20164">
                  <c:v>27.723973349485199</c:v>
                </c:pt>
                <c:pt idx="20165">
                  <c:v>27.725348273773498</c:v>
                </c:pt>
                <c:pt idx="20166">
                  <c:v>27.726723198061801</c:v>
                </c:pt>
                <c:pt idx="20167">
                  <c:v>27.728098122350101</c:v>
                </c:pt>
                <c:pt idx="20168">
                  <c:v>27.7294730466384</c:v>
                </c:pt>
                <c:pt idx="20169">
                  <c:v>27.7308479709267</c:v>
                </c:pt>
                <c:pt idx="20170">
                  <c:v>27.732222895214999</c:v>
                </c:pt>
                <c:pt idx="20171">
                  <c:v>27.733597819503299</c:v>
                </c:pt>
                <c:pt idx="20172">
                  <c:v>27.734972743791602</c:v>
                </c:pt>
                <c:pt idx="20173">
                  <c:v>27.736347668080001</c:v>
                </c:pt>
                <c:pt idx="20174">
                  <c:v>27.7377225923683</c:v>
                </c:pt>
                <c:pt idx="20175">
                  <c:v>27.739097516656599</c:v>
                </c:pt>
                <c:pt idx="20176">
                  <c:v>27.740472440944899</c:v>
                </c:pt>
                <c:pt idx="20177">
                  <c:v>27.741847365233198</c:v>
                </c:pt>
                <c:pt idx="20178">
                  <c:v>27.743222289521501</c:v>
                </c:pt>
                <c:pt idx="20179">
                  <c:v>27.744597213809801</c:v>
                </c:pt>
                <c:pt idx="20180">
                  <c:v>27.7459721380981</c:v>
                </c:pt>
                <c:pt idx="20181">
                  <c:v>27.7473470623864</c:v>
                </c:pt>
                <c:pt idx="20182">
                  <c:v>27.748721986674699</c:v>
                </c:pt>
                <c:pt idx="20183">
                  <c:v>27.750096910963101</c:v>
                </c:pt>
                <c:pt idx="20184">
                  <c:v>27.751471835251401</c:v>
                </c:pt>
                <c:pt idx="20185">
                  <c:v>27.7528467595397</c:v>
                </c:pt>
                <c:pt idx="20186">
                  <c:v>27.754221683828</c:v>
                </c:pt>
                <c:pt idx="20187">
                  <c:v>27.755596608116299</c:v>
                </c:pt>
                <c:pt idx="20188">
                  <c:v>27.756971532404599</c:v>
                </c:pt>
                <c:pt idx="20189">
                  <c:v>27.758346456692902</c:v>
                </c:pt>
                <c:pt idx="20190">
                  <c:v>27.759721380981201</c:v>
                </c:pt>
                <c:pt idx="20191">
                  <c:v>27.761096305269501</c:v>
                </c:pt>
                <c:pt idx="20192">
                  <c:v>27.762471229557899</c:v>
                </c:pt>
                <c:pt idx="20193">
                  <c:v>27.763846153846199</c:v>
                </c:pt>
                <c:pt idx="20194">
                  <c:v>27.765221078134498</c:v>
                </c:pt>
                <c:pt idx="20195">
                  <c:v>27.766596002422801</c:v>
                </c:pt>
                <c:pt idx="20196">
                  <c:v>27.767970926711101</c:v>
                </c:pt>
                <c:pt idx="20197">
                  <c:v>27.7693458509994</c:v>
                </c:pt>
                <c:pt idx="20198">
                  <c:v>27.7707207752877</c:v>
                </c:pt>
                <c:pt idx="20199">
                  <c:v>27.772095699575999</c:v>
                </c:pt>
                <c:pt idx="20200">
                  <c:v>27.773470623864299</c:v>
                </c:pt>
                <c:pt idx="20201">
                  <c:v>27.774845548152602</c:v>
                </c:pt>
                <c:pt idx="20202">
                  <c:v>27.776220472440901</c:v>
                </c:pt>
                <c:pt idx="20203">
                  <c:v>27.7775953967293</c:v>
                </c:pt>
                <c:pt idx="20204">
                  <c:v>27.778970321017599</c:v>
                </c:pt>
                <c:pt idx="20205">
                  <c:v>27.780345245305899</c:v>
                </c:pt>
                <c:pt idx="20206">
                  <c:v>27.781720169594202</c:v>
                </c:pt>
                <c:pt idx="20207">
                  <c:v>27.783095093882501</c:v>
                </c:pt>
                <c:pt idx="20208">
                  <c:v>27.784470018170801</c:v>
                </c:pt>
                <c:pt idx="20209">
                  <c:v>27.7858449424591</c:v>
                </c:pt>
                <c:pt idx="20210">
                  <c:v>27.7872198667474</c:v>
                </c:pt>
                <c:pt idx="20211">
                  <c:v>27.788594791035699</c:v>
                </c:pt>
                <c:pt idx="20212">
                  <c:v>27.789969715324101</c:v>
                </c:pt>
                <c:pt idx="20213">
                  <c:v>27.791344639612401</c:v>
                </c:pt>
                <c:pt idx="20214">
                  <c:v>27.7927195639007</c:v>
                </c:pt>
                <c:pt idx="20215">
                  <c:v>27.794094488189</c:v>
                </c:pt>
                <c:pt idx="20216">
                  <c:v>27.795469412477299</c:v>
                </c:pt>
                <c:pt idx="20217">
                  <c:v>27.796844336765599</c:v>
                </c:pt>
                <c:pt idx="20218">
                  <c:v>27.798219261053902</c:v>
                </c:pt>
                <c:pt idx="20219">
                  <c:v>27.799594185342201</c:v>
                </c:pt>
                <c:pt idx="20220">
                  <c:v>27.8009691096305</c:v>
                </c:pt>
                <c:pt idx="20221">
                  <c:v>27.8023440339188</c:v>
                </c:pt>
                <c:pt idx="20222">
                  <c:v>27.803718958207199</c:v>
                </c:pt>
                <c:pt idx="20223">
                  <c:v>27.805093882495498</c:v>
                </c:pt>
                <c:pt idx="20224">
                  <c:v>27.806468806783801</c:v>
                </c:pt>
                <c:pt idx="20225">
                  <c:v>27.807843731072101</c:v>
                </c:pt>
                <c:pt idx="20226">
                  <c:v>27.8092186553604</c:v>
                </c:pt>
                <c:pt idx="20227">
                  <c:v>27.8105935796487</c:v>
                </c:pt>
                <c:pt idx="20228">
                  <c:v>27.811968503936999</c:v>
                </c:pt>
                <c:pt idx="20229">
                  <c:v>27.813343428225298</c:v>
                </c:pt>
                <c:pt idx="20230">
                  <c:v>27.814718352513601</c:v>
                </c:pt>
                <c:pt idx="20231">
                  <c:v>27.816093276801901</c:v>
                </c:pt>
                <c:pt idx="20232">
                  <c:v>27.8174682010903</c:v>
                </c:pt>
                <c:pt idx="20233">
                  <c:v>27.818843125378599</c:v>
                </c:pt>
                <c:pt idx="20234">
                  <c:v>27.820218049666899</c:v>
                </c:pt>
                <c:pt idx="20235">
                  <c:v>27.821592973955202</c:v>
                </c:pt>
                <c:pt idx="20236">
                  <c:v>27.822967898243501</c:v>
                </c:pt>
                <c:pt idx="20237">
                  <c:v>27.824342822531801</c:v>
                </c:pt>
                <c:pt idx="20238">
                  <c:v>27.8257177468201</c:v>
                </c:pt>
                <c:pt idx="20239">
                  <c:v>27.827092671108399</c:v>
                </c:pt>
                <c:pt idx="20240">
                  <c:v>27.828467595396699</c:v>
                </c:pt>
                <c:pt idx="20241">
                  <c:v>27.829842519684998</c:v>
                </c:pt>
                <c:pt idx="20242">
                  <c:v>27.831217443973401</c:v>
                </c:pt>
                <c:pt idx="20243">
                  <c:v>27.8325923682617</c:v>
                </c:pt>
                <c:pt idx="20244">
                  <c:v>27.83396729255</c:v>
                </c:pt>
                <c:pt idx="20245">
                  <c:v>27.835342216838299</c:v>
                </c:pt>
                <c:pt idx="20246">
                  <c:v>27.836717141126599</c:v>
                </c:pt>
                <c:pt idx="20247">
                  <c:v>27.838092065414902</c:v>
                </c:pt>
                <c:pt idx="20248">
                  <c:v>27.839466989703201</c:v>
                </c:pt>
                <c:pt idx="20249">
                  <c:v>27.8408419139915</c:v>
                </c:pt>
                <c:pt idx="20250">
                  <c:v>27.8422168382798</c:v>
                </c:pt>
                <c:pt idx="20251">
                  <c:v>27.843591762568099</c:v>
                </c:pt>
                <c:pt idx="20252">
                  <c:v>27.844966686856498</c:v>
                </c:pt>
                <c:pt idx="20253">
                  <c:v>27.846341611144801</c:v>
                </c:pt>
                <c:pt idx="20254">
                  <c:v>27.847716535433101</c:v>
                </c:pt>
                <c:pt idx="20255">
                  <c:v>27.8490914597214</c:v>
                </c:pt>
                <c:pt idx="20256">
                  <c:v>27.8504663840097</c:v>
                </c:pt>
                <c:pt idx="20257">
                  <c:v>27.851841308297999</c:v>
                </c:pt>
                <c:pt idx="20258">
                  <c:v>27.853216232586298</c:v>
                </c:pt>
                <c:pt idx="20259">
                  <c:v>27.854591156874601</c:v>
                </c:pt>
                <c:pt idx="20260">
                  <c:v>27.855966081162901</c:v>
                </c:pt>
                <c:pt idx="20261">
                  <c:v>27.8573410054512</c:v>
                </c:pt>
                <c:pt idx="20262">
                  <c:v>27.858715929739599</c:v>
                </c:pt>
                <c:pt idx="20263">
                  <c:v>27.860090854027899</c:v>
                </c:pt>
                <c:pt idx="20264">
                  <c:v>27.861465778316202</c:v>
                </c:pt>
                <c:pt idx="20265">
                  <c:v>27.862840702604501</c:v>
                </c:pt>
                <c:pt idx="20266">
                  <c:v>27.864215626892801</c:v>
                </c:pt>
                <c:pt idx="20267">
                  <c:v>27.8655905511811</c:v>
                </c:pt>
                <c:pt idx="20268">
                  <c:v>27.866965475469399</c:v>
                </c:pt>
                <c:pt idx="20269">
                  <c:v>27.868340399757699</c:v>
                </c:pt>
                <c:pt idx="20270">
                  <c:v>27.869715324045998</c:v>
                </c:pt>
                <c:pt idx="20271">
                  <c:v>27.871090248334301</c:v>
                </c:pt>
                <c:pt idx="20272">
                  <c:v>27.8724651726227</c:v>
                </c:pt>
                <c:pt idx="20273">
                  <c:v>27.873840096911</c:v>
                </c:pt>
                <c:pt idx="20274">
                  <c:v>27.875215021199299</c:v>
                </c:pt>
                <c:pt idx="20275">
                  <c:v>27.876589945487598</c:v>
                </c:pt>
                <c:pt idx="20276">
                  <c:v>27.877964869775901</c:v>
                </c:pt>
                <c:pt idx="20277">
                  <c:v>27.879339794064201</c:v>
                </c:pt>
                <c:pt idx="20278">
                  <c:v>27.8807147183525</c:v>
                </c:pt>
                <c:pt idx="20279">
                  <c:v>27.8820896426408</c:v>
                </c:pt>
                <c:pt idx="20280">
                  <c:v>27.883464566929099</c:v>
                </c:pt>
                <c:pt idx="20281">
                  <c:v>27.884839491217502</c:v>
                </c:pt>
                <c:pt idx="20282">
                  <c:v>27.886214415505801</c:v>
                </c:pt>
                <c:pt idx="20283">
                  <c:v>27.887589339794101</c:v>
                </c:pt>
                <c:pt idx="20284">
                  <c:v>27.8889642640824</c:v>
                </c:pt>
                <c:pt idx="20285">
                  <c:v>27.890339188370699</c:v>
                </c:pt>
                <c:pt idx="20286">
                  <c:v>27.891714112658999</c:v>
                </c:pt>
                <c:pt idx="20287">
                  <c:v>27.893089036947298</c:v>
                </c:pt>
                <c:pt idx="20288">
                  <c:v>27.894463961235601</c:v>
                </c:pt>
                <c:pt idx="20289">
                  <c:v>27.895838885523901</c:v>
                </c:pt>
                <c:pt idx="20290">
                  <c:v>27.8972138098122</c:v>
                </c:pt>
                <c:pt idx="20291">
                  <c:v>27.898588734100599</c:v>
                </c:pt>
                <c:pt idx="20292">
                  <c:v>27.899963658388899</c:v>
                </c:pt>
                <c:pt idx="20293">
                  <c:v>27.901338582677202</c:v>
                </c:pt>
                <c:pt idx="20294">
                  <c:v>27.902713506965501</c:v>
                </c:pt>
                <c:pt idx="20295">
                  <c:v>27.9040884312538</c:v>
                </c:pt>
                <c:pt idx="20296">
                  <c:v>27.9054633555421</c:v>
                </c:pt>
                <c:pt idx="20297">
                  <c:v>27.906838279830399</c:v>
                </c:pt>
                <c:pt idx="20298">
                  <c:v>27.908213204118699</c:v>
                </c:pt>
                <c:pt idx="20299">
                  <c:v>27.909588128407002</c:v>
                </c:pt>
                <c:pt idx="20300">
                  <c:v>27.910963052695301</c:v>
                </c:pt>
                <c:pt idx="20301">
                  <c:v>27.9123379769837</c:v>
                </c:pt>
                <c:pt idx="20302">
                  <c:v>27.913712901272</c:v>
                </c:pt>
                <c:pt idx="20303">
                  <c:v>27.915087825560299</c:v>
                </c:pt>
                <c:pt idx="20304">
                  <c:v>27.916462749848598</c:v>
                </c:pt>
                <c:pt idx="20305">
                  <c:v>27.917837674136901</c:v>
                </c:pt>
                <c:pt idx="20306">
                  <c:v>27.919212598425201</c:v>
                </c:pt>
                <c:pt idx="20307">
                  <c:v>27.9205875227135</c:v>
                </c:pt>
                <c:pt idx="20308">
                  <c:v>27.9219624470018</c:v>
                </c:pt>
                <c:pt idx="20309">
                  <c:v>27.923337371290099</c:v>
                </c:pt>
                <c:pt idx="20310">
                  <c:v>27.924712295578399</c:v>
                </c:pt>
                <c:pt idx="20311">
                  <c:v>27.926087219866801</c:v>
                </c:pt>
                <c:pt idx="20312">
                  <c:v>27.927462144155101</c:v>
                </c:pt>
                <c:pt idx="20313">
                  <c:v>27.9288370684434</c:v>
                </c:pt>
                <c:pt idx="20314">
                  <c:v>27.930211992731699</c:v>
                </c:pt>
                <c:pt idx="20315">
                  <c:v>27.931586917019999</c:v>
                </c:pt>
                <c:pt idx="20316">
                  <c:v>27.932961841308298</c:v>
                </c:pt>
                <c:pt idx="20317">
                  <c:v>27.934336765596601</c:v>
                </c:pt>
                <c:pt idx="20318">
                  <c:v>27.935711689884901</c:v>
                </c:pt>
                <c:pt idx="20319">
                  <c:v>27.9370866141732</c:v>
                </c:pt>
                <c:pt idx="20320">
                  <c:v>27.9384615384615</c:v>
                </c:pt>
                <c:pt idx="20321">
                  <c:v>27.939836462749899</c:v>
                </c:pt>
                <c:pt idx="20322">
                  <c:v>27.941211387038202</c:v>
                </c:pt>
                <c:pt idx="20323">
                  <c:v>27.942586311326501</c:v>
                </c:pt>
                <c:pt idx="20324">
                  <c:v>27.9439612356148</c:v>
                </c:pt>
                <c:pt idx="20325">
                  <c:v>27.9453361599031</c:v>
                </c:pt>
                <c:pt idx="20326">
                  <c:v>27.946711084191399</c:v>
                </c:pt>
                <c:pt idx="20327">
                  <c:v>27.948086008479699</c:v>
                </c:pt>
                <c:pt idx="20328">
                  <c:v>27.949460932768002</c:v>
                </c:pt>
                <c:pt idx="20329">
                  <c:v>27.950835857056301</c:v>
                </c:pt>
                <c:pt idx="20330">
                  <c:v>27.952210781344601</c:v>
                </c:pt>
                <c:pt idx="20331">
                  <c:v>27.953585705632999</c:v>
                </c:pt>
                <c:pt idx="20332">
                  <c:v>27.954960629921299</c:v>
                </c:pt>
                <c:pt idx="20333">
                  <c:v>27.956335554209598</c:v>
                </c:pt>
                <c:pt idx="20334">
                  <c:v>27.957710478497901</c:v>
                </c:pt>
                <c:pt idx="20335">
                  <c:v>27.959085402786201</c:v>
                </c:pt>
                <c:pt idx="20336">
                  <c:v>27.9604603270745</c:v>
                </c:pt>
                <c:pt idx="20337">
                  <c:v>27.9618352513628</c:v>
                </c:pt>
                <c:pt idx="20338">
                  <c:v>27.963210175651099</c:v>
                </c:pt>
                <c:pt idx="20339">
                  <c:v>27.964585099939399</c:v>
                </c:pt>
                <c:pt idx="20340">
                  <c:v>27.965960024227702</c:v>
                </c:pt>
                <c:pt idx="20341">
                  <c:v>27.9673349485161</c:v>
                </c:pt>
                <c:pt idx="20342">
                  <c:v>27.9687098728044</c:v>
                </c:pt>
                <c:pt idx="20343">
                  <c:v>27.970084797092699</c:v>
                </c:pt>
                <c:pt idx="20344">
                  <c:v>27.971459721380999</c:v>
                </c:pt>
                <c:pt idx="20345">
                  <c:v>27.972834645669298</c:v>
                </c:pt>
                <c:pt idx="20346">
                  <c:v>27.974209569957601</c:v>
                </c:pt>
                <c:pt idx="20347">
                  <c:v>27.975584494245901</c:v>
                </c:pt>
                <c:pt idx="20348">
                  <c:v>27.9769594185342</c:v>
                </c:pt>
                <c:pt idx="20349">
                  <c:v>27.9783343428225</c:v>
                </c:pt>
                <c:pt idx="20350">
                  <c:v>27.979709267110799</c:v>
                </c:pt>
                <c:pt idx="20351">
                  <c:v>27.981084191399201</c:v>
                </c:pt>
                <c:pt idx="20352">
                  <c:v>27.982459115687501</c:v>
                </c:pt>
                <c:pt idx="20353">
                  <c:v>27.9838340399758</c:v>
                </c:pt>
                <c:pt idx="20354">
                  <c:v>27.9852089642641</c:v>
                </c:pt>
                <c:pt idx="20355">
                  <c:v>27.986583888552399</c:v>
                </c:pt>
                <c:pt idx="20356">
                  <c:v>27.987958812840699</c:v>
                </c:pt>
                <c:pt idx="20357">
                  <c:v>27.989333737129002</c:v>
                </c:pt>
                <c:pt idx="20358">
                  <c:v>27.990708661417301</c:v>
                </c:pt>
                <c:pt idx="20359">
                  <c:v>27.992083585705601</c:v>
                </c:pt>
                <c:pt idx="20360">
                  <c:v>27.9934585099939</c:v>
                </c:pt>
                <c:pt idx="20361">
                  <c:v>27.994833434282299</c:v>
                </c:pt>
                <c:pt idx="20362">
                  <c:v>27.996208358570598</c:v>
                </c:pt>
                <c:pt idx="20363">
                  <c:v>27.997583282858901</c:v>
                </c:pt>
                <c:pt idx="20364">
                  <c:v>27.998958207147201</c:v>
                </c:pt>
                <c:pt idx="20365">
                  <c:v>28.0003331314355</c:v>
                </c:pt>
                <c:pt idx="20366">
                  <c:v>28.0017080557238</c:v>
                </c:pt>
                <c:pt idx="20367">
                  <c:v>28.003082980012099</c:v>
                </c:pt>
                <c:pt idx="20368">
                  <c:v>28.004457904300398</c:v>
                </c:pt>
                <c:pt idx="20369">
                  <c:v>28.005832828588701</c:v>
                </c:pt>
                <c:pt idx="20370">
                  <c:v>28.0072077528771</c:v>
                </c:pt>
                <c:pt idx="20371">
                  <c:v>28.0085826771654</c:v>
                </c:pt>
                <c:pt idx="20372">
                  <c:v>28.009957601453699</c:v>
                </c:pt>
                <c:pt idx="20373">
                  <c:v>28.011332525741999</c:v>
                </c:pt>
                <c:pt idx="20374">
                  <c:v>28.012707450030302</c:v>
                </c:pt>
                <c:pt idx="20375">
                  <c:v>28.014082374318601</c:v>
                </c:pt>
                <c:pt idx="20376">
                  <c:v>28.015457298606901</c:v>
                </c:pt>
                <c:pt idx="20377">
                  <c:v>28.0168322228952</c:v>
                </c:pt>
                <c:pt idx="20378">
                  <c:v>28.018207147183499</c:v>
                </c:pt>
                <c:pt idx="20379">
                  <c:v>28.019582071471799</c:v>
                </c:pt>
                <c:pt idx="20380">
                  <c:v>28.020956995760098</c:v>
                </c:pt>
                <c:pt idx="20381">
                  <c:v>28.022331920048501</c:v>
                </c:pt>
                <c:pt idx="20382">
                  <c:v>28.0237068443368</c:v>
                </c:pt>
                <c:pt idx="20383">
                  <c:v>28.0250817686251</c:v>
                </c:pt>
                <c:pt idx="20384">
                  <c:v>28.026456692913399</c:v>
                </c:pt>
                <c:pt idx="20385">
                  <c:v>28.027831617201699</c:v>
                </c:pt>
                <c:pt idx="20386">
                  <c:v>28.029206541490002</c:v>
                </c:pt>
                <c:pt idx="20387">
                  <c:v>28.030581465778301</c:v>
                </c:pt>
                <c:pt idx="20388">
                  <c:v>28.0319563900666</c:v>
                </c:pt>
                <c:pt idx="20389">
                  <c:v>28.0333313143549</c:v>
                </c:pt>
                <c:pt idx="20390">
                  <c:v>28.034706238643299</c:v>
                </c:pt>
                <c:pt idx="20391">
                  <c:v>28.036081162931598</c:v>
                </c:pt>
                <c:pt idx="20392">
                  <c:v>28.037456087219901</c:v>
                </c:pt>
                <c:pt idx="20393">
                  <c:v>28.038831011508201</c:v>
                </c:pt>
                <c:pt idx="20394">
                  <c:v>28.0402059357965</c:v>
                </c:pt>
                <c:pt idx="20395">
                  <c:v>28.0415808600848</c:v>
                </c:pt>
                <c:pt idx="20396">
                  <c:v>28.042955784373099</c:v>
                </c:pt>
                <c:pt idx="20397">
                  <c:v>28.044330708661398</c:v>
                </c:pt>
                <c:pt idx="20398">
                  <c:v>28.045705632949701</c:v>
                </c:pt>
                <c:pt idx="20399">
                  <c:v>28.047080557238001</c:v>
                </c:pt>
                <c:pt idx="20400">
                  <c:v>28.0484554815264</c:v>
                </c:pt>
                <c:pt idx="20401">
                  <c:v>28.049830405814699</c:v>
                </c:pt>
                <c:pt idx="20402">
                  <c:v>28.051205330102999</c:v>
                </c:pt>
                <c:pt idx="20403">
                  <c:v>28.052580254391302</c:v>
                </c:pt>
                <c:pt idx="20404">
                  <c:v>28.053955178679601</c:v>
                </c:pt>
                <c:pt idx="20405">
                  <c:v>28.055330102967901</c:v>
                </c:pt>
                <c:pt idx="20406">
                  <c:v>28.0567050272562</c:v>
                </c:pt>
                <c:pt idx="20407">
                  <c:v>28.058079951544499</c:v>
                </c:pt>
                <c:pt idx="20408">
                  <c:v>28.059454875832799</c:v>
                </c:pt>
                <c:pt idx="20409">
                  <c:v>28.060829800121098</c:v>
                </c:pt>
                <c:pt idx="20410">
                  <c:v>28.062204724409501</c:v>
                </c:pt>
                <c:pt idx="20411">
                  <c:v>28.0635796486978</c:v>
                </c:pt>
                <c:pt idx="20412">
                  <c:v>28.0649545729861</c:v>
                </c:pt>
                <c:pt idx="20413">
                  <c:v>28.066329497274399</c:v>
                </c:pt>
                <c:pt idx="20414">
                  <c:v>28.067704421562699</c:v>
                </c:pt>
                <c:pt idx="20415">
                  <c:v>28.069079345851002</c:v>
                </c:pt>
                <c:pt idx="20416">
                  <c:v>28.070454270139301</c:v>
                </c:pt>
                <c:pt idx="20417">
                  <c:v>28.0718291944276</c:v>
                </c:pt>
                <c:pt idx="20418">
                  <c:v>28.0732041187159</c:v>
                </c:pt>
                <c:pt idx="20419">
                  <c:v>28.074579043004199</c:v>
                </c:pt>
                <c:pt idx="20420">
                  <c:v>28.075953967292602</c:v>
                </c:pt>
                <c:pt idx="20421">
                  <c:v>28.077328891580901</c:v>
                </c:pt>
                <c:pt idx="20422">
                  <c:v>28.078703815869201</c:v>
                </c:pt>
                <c:pt idx="20423">
                  <c:v>28.0800787401575</c:v>
                </c:pt>
                <c:pt idx="20424">
                  <c:v>28.081453664445799</c:v>
                </c:pt>
                <c:pt idx="20425">
                  <c:v>28.082828588734099</c:v>
                </c:pt>
                <c:pt idx="20426">
                  <c:v>28.084203513022398</c:v>
                </c:pt>
                <c:pt idx="20427">
                  <c:v>28.085578437310701</c:v>
                </c:pt>
                <c:pt idx="20428">
                  <c:v>28.086953361599001</c:v>
                </c:pt>
                <c:pt idx="20429">
                  <c:v>28.0883282858873</c:v>
                </c:pt>
                <c:pt idx="20430">
                  <c:v>28.089703210175699</c:v>
                </c:pt>
                <c:pt idx="20431">
                  <c:v>28.091078134463999</c:v>
                </c:pt>
                <c:pt idx="20432">
                  <c:v>28.092453058752302</c:v>
                </c:pt>
                <c:pt idx="20433">
                  <c:v>28.093827983040601</c:v>
                </c:pt>
                <c:pt idx="20434">
                  <c:v>28.0952029073289</c:v>
                </c:pt>
                <c:pt idx="20435">
                  <c:v>28.0965778316172</c:v>
                </c:pt>
                <c:pt idx="20436">
                  <c:v>28.097952755905499</c:v>
                </c:pt>
                <c:pt idx="20437">
                  <c:v>28.099327680193799</c:v>
                </c:pt>
                <c:pt idx="20438">
                  <c:v>28.100702604482102</c:v>
                </c:pt>
                <c:pt idx="20439">
                  <c:v>28.102077528770401</c:v>
                </c:pt>
                <c:pt idx="20440">
                  <c:v>28.1034524530588</c:v>
                </c:pt>
                <c:pt idx="20441">
                  <c:v>28.1048273773471</c:v>
                </c:pt>
                <c:pt idx="20442">
                  <c:v>28.106202301635399</c:v>
                </c:pt>
                <c:pt idx="20443">
                  <c:v>28.107577225923698</c:v>
                </c:pt>
                <c:pt idx="20444">
                  <c:v>28.108952150212001</c:v>
                </c:pt>
                <c:pt idx="20445">
                  <c:v>28.110327074500301</c:v>
                </c:pt>
                <c:pt idx="20446">
                  <c:v>28.1117019987886</c:v>
                </c:pt>
                <c:pt idx="20447">
                  <c:v>28.1130769230769</c:v>
                </c:pt>
                <c:pt idx="20448">
                  <c:v>28.114451847365199</c:v>
                </c:pt>
                <c:pt idx="20449">
                  <c:v>28.115826771653602</c:v>
                </c:pt>
                <c:pt idx="20450">
                  <c:v>28.117201695941901</c:v>
                </c:pt>
                <c:pt idx="20451">
                  <c:v>28.118576620230201</c:v>
                </c:pt>
                <c:pt idx="20452">
                  <c:v>28.1199515445185</c:v>
                </c:pt>
                <c:pt idx="20453">
                  <c:v>28.121326468806799</c:v>
                </c:pt>
                <c:pt idx="20454">
                  <c:v>28.122701393095099</c:v>
                </c:pt>
                <c:pt idx="20455">
                  <c:v>28.124076317383398</c:v>
                </c:pt>
                <c:pt idx="20456">
                  <c:v>28.125451241671701</c:v>
                </c:pt>
                <c:pt idx="20457">
                  <c:v>28.126826165960001</c:v>
                </c:pt>
                <c:pt idx="20458">
                  <c:v>28.1282010902483</c:v>
                </c:pt>
                <c:pt idx="20459">
                  <c:v>28.129576014536699</c:v>
                </c:pt>
                <c:pt idx="20460">
                  <c:v>28.130950938824999</c:v>
                </c:pt>
                <c:pt idx="20461">
                  <c:v>28.132325863113302</c:v>
                </c:pt>
                <c:pt idx="20462">
                  <c:v>28.133700787401601</c:v>
                </c:pt>
                <c:pt idx="20463">
                  <c:v>28.1350757116899</c:v>
                </c:pt>
                <c:pt idx="20464">
                  <c:v>28.1364506359782</c:v>
                </c:pt>
                <c:pt idx="20465">
                  <c:v>28.137825560266499</c:v>
                </c:pt>
                <c:pt idx="20466">
                  <c:v>28.139200484554799</c:v>
                </c:pt>
                <c:pt idx="20467">
                  <c:v>28.140575408843102</c:v>
                </c:pt>
                <c:pt idx="20468">
                  <c:v>28.141950333131401</c:v>
                </c:pt>
                <c:pt idx="20469">
                  <c:v>28.1433252574198</c:v>
                </c:pt>
                <c:pt idx="20470">
                  <c:v>28.1447001817081</c:v>
                </c:pt>
                <c:pt idx="20471">
                  <c:v>28.146075105996399</c:v>
                </c:pt>
                <c:pt idx="20472">
                  <c:v>28.147450030284698</c:v>
                </c:pt>
                <c:pt idx="20473">
                  <c:v>28.148824954573001</c:v>
                </c:pt>
                <c:pt idx="20474">
                  <c:v>28.150199878861301</c:v>
                </c:pt>
                <c:pt idx="20475">
                  <c:v>28.1515748031496</c:v>
                </c:pt>
                <c:pt idx="20476">
                  <c:v>28.1529497274379</c:v>
                </c:pt>
                <c:pt idx="20477">
                  <c:v>28.154324651726199</c:v>
                </c:pt>
                <c:pt idx="20478">
                  <c:v>28.155699576014499</c:v>
                </c:pt>
                <c:pt idx="20479">
                  <c:v>28.157074500302901</c:v>
                </c:pt>
                <c:pt idx="20480">
                  <c:v>28.1584494245912</c:v>
                </c:pt>
                <c:pt idx="20481">
                  <c:v>28.1598243488795</c:v>
                </c:pt>
                <c:pt idx="20482">
                  <c:v>28.161199273167799</c:v>
                </c:pt>
                <c:pt idx="20483">
                  <c:v>28.162574197456099</c:v>
                </c:pt>
                <c:pt idx="20484">
                  <c:v>28.163949121744398</c:v>
                </c:pt>
                <c:pt idx="20485">
                  <c:v>28.165324046032701</c:v>
                </c:pt>
                <c:pt idx="20486">
                  <c:v>28.166698970321001</c:v>
                </c:pt>
                <c:pt idx="20487">
                  <c:v>28.1680738946093</c:v>
                </c:pt>
                <c:pt idx="20488">
                  <c:v>28.1694488188976</c:v>
                </c:pt>
                <c:pt idx="20489">
                  <c:v>28.170823743185998</c:v>
                </c:pt>
                <c:pt idx="20490">
                  <c:v>28.172198667474301</c:v>
                </c:pt>
                <c:pt idx="20491">
                  <c:v>28.173573591762601</c:v>
                </c:pt>
                <c:pt idx="20492">
                  <c:v>28.1749485160509</c:v>
                </c:pt>
                <c:pt idx="20493">
                  <c:v>28.1763234403392</c:v>
                </c:pt>
                <c:pt idx="20494">
                  <c:v>28.177698364627499</c:v>
                </c:pt>
                <c:pt idx="20495">
                  <c:v>28.179073288915799</c:v>
                </c:pt>
                <c:pt idx="20496">
                  <c:v>28.180448213204102</c:v>
                </c:pt>
                <c:pt idx="20497">
                  <c:v>28.181823137492401</c:v>
                </c:pt>
                <c:pt idx="20498">
                  <c:v>28.183198061780701</c:v>
                </c:pt>
                <c:pt idx="20499">
                  <c:v>28.184572986069099</c:v>
                </c:pt>
                <c:pt idx="20500">
                  <c:v>28.185947910357399</c:v>
                </c:pt>
                <c:pt idx="20501">
                  <c:v>28.187322834645698</c:v>
                </c:pt>
                <c:pt idx="20502">
                  <c:v>28.188697758934001</c:v>
                </c:pt>
                <c:pt idx="20503">
                  <c:v>28.190072683222301</c:v>
                </c:pt>
                <c:pt idx="20504">
                  <c:v>28.1914476075106</c:v>
                </c:pt>
                <c:pt idx="20505">
                  <c:v>28.1928225317989</c:v>
                </c:pt>
                <c:pt idx="20506">
                  <c:v>28.194197456087199</c:v>
                </c:pt>
                <c:pt idx="20507">
                  <c:v>28.195572380375499</c:v>
                </c:pt>
                <c:pt idx="20508">
                  <c:v>28.196947304663802</c:v>
                </c:pt>
                <c:pt idx="20509">
                  <c:v>28.1983222289522</c:v>
                </c:pt>
                <c:pt idx="20510">
                  <c:v>28.1996971532405</c:v>
                </c:pt>
                <c:pt idx="20511">
                  <c:v>28.201072077528799</c:v>
                </c:pt>
                <c:pt idx="20512">
                  <c:v>28.202447001817099</c:v>
                </c:pt>
                <c:pt idx="20513">
                  <c:v>28.203821926105402</c:v>
                </c:pt>
                <c:pt idx="20514">
                  <c:v>28.205196850393701</c:v>
                </c:pt>
                <c:pt idx="20515">
                  <c:v>28.206571774682001</c:v>
                </c:pt>
                <c:pt idx="20516">
                  <c:v>28.2079466989703</c:v>
                </c:pt>
                <c:pt idx="20517">
                  <c:v>28.209321623258599</c:v>
                </c:pt>
                <c:pt idx="20518">
                  <c:v>28.210696547546899</c:v>
                </c:pt>
                <c:pt idx="20519">
                  <c:v>28.212071471835301</c:v>
                </c:pt>
                <c:pt idx="20520">
                  <c:v>28.213446396123601</c:v>
                </c:pt>
                <c:pt idx="20521">
                  <c:v>28.2148213204119</c:v>
                </c:pt>
                <c:pt idx="20522">
                  <c:v>28.2161962447002</c:v>
                </c:pt>
                <c:pt idx="20523">
                  <c:v>28.217571168988499</c:v>
                </c:pt>
                <c:pt idx="20524">
                  <c:v>28.218946093276799</c:v>
                </c:pt>
                <c:pt idx="20525">
                  <c:v>28.220321017565102</c:v>
                </c:pt>
                <c:pt idx="20526">
                  <c:v>28.221695941853401</c:v>
                </c:pt>
                <c:pt idx="20527">
                  <c:v>28.2230708661417</c:v>
                </c:pt>
                <c:pt idx="20528">
                  <c:v>28.22444579043</c:v>
                </c:pt>
                <c:pt idx="20529">
                  <c:v>28.225820714718399</c:v>
                </c:pt>
                <c:pt idx="20530">
                  <c:v>28.227195639006698</c:v>
                </c:pt>
                <c:pt idx="20531">
                  <c:v>28.228570563295001</c:v>
                </c:pt>
                <c:pt idx="20532">
                  <c:v>28.229945487583301</c:v>
                </c:pt>
                <c:pt idx="20533">
                  <c:v>28.2313204118716</c:v>
                </c:pt>
                <c:pt idx="20534">
                  <c:v>28.2326953361599</c:v>
                </c:pt>
                <c:pt idx="20535">
                  <c:v>28.234070260448199</c:v>
                </c:pt>
                <c:pt idx="20536">
                  <c:v>28.235445184736498</c:v>
                </c:pt>
                <c:pt idx="20537">
                  <c:v>28.236820109024801</c:v>
                </c:pt>
                <c:pt idx="20538">
                  <c:v>28.238195033313101</c:v>
                </c:pt>
                <c:pt idx="20539">
                  <c:v>28.2395699576015</c:v>
                </c:pt>
                <c:pt idx="20540">
                  <c:v>28.240944881889799</c:v>
                </c:pt>
                <c:pt idx="20541">
                  <c:v>28.242319806178099</c:v>
                </c:pt>
                <c:pt idx="20542">
                  <c:v>28.243694730466402</c:v>
                </c:pt>
                <c:pt idx="20543">
                  <c:v>28.245069654754701</c:v>
                </c:pt>
                <c:pt idx="20544">
                  <c:v>28.246444579043001</c:v>
                </c:pt>
                <c:pt idx="20545">
                  <c:v>28.2478195033313</c:v>
                </c:pt>
                <c:pt idx="20546">
                  <c:v>28.249194427619599</c:v>
                </c:pt>
                <c:pt idx="20547">
                  <c:v>28.250569351907899</c:v>
                </c:pt>
                <c:pt idx="20548">
                  <c:v>28.251944276196301</c:v>
                </c:pt>
                <c:pt idx="20549">
                  <c:v>28.253319200484601</c:v>
                </c:pt>
                <c:pt idx="20550">
                  <c:v>28.2546941247729</c:v>
                </c:pt>
                <c:pt idx="20551">
                  <c:v>28.2560690490612</c:v>
                </c:pt>
                <c:pt idx="20552">
                  <c:v>28.257443973349499</c:v>
                </c:pt>
                <c:pt idx="20553">
                  <c:v>28.258818897637799</c:v>
                </c:pt>
                <c:pt idx="20554">
                  <c:v>28.260193821926102</c:v>
                </c:pt>
                <c:pt idx="20555">
                  <c:v>28.261568746214401</c:v>
                </c:pt>
                <c:pt idx="20556">
                  <c:v>28.2629436705027</c:v>
                </c:pt>
                <c:pt idx="20557">
                  <c:v>28.264318594791</c:v>
                </c:pt>
                <c:pt idx="20558">
                  <c:v>28.265693519079399</c:v>
                </c:pt>
                <c:pt idx="20559">
                  <c:v>28.267068443367702</c:v>
                </c:pt>
                <c:pt idx="20560">
                  <c:v>28.268443367656001</c:v>
                </c:pt>
                <c:pt idx="20561">
                  <c:v>28.269818291944301</c:v>
                </c:pt>
                <c:pt idx="20562">
                  <c:v>28.2711932162326</c:v>
                </c:pt>
                <c:pt idx="20563">
                  <c:v>28.2725681405209</c:v>
                </c:pt>
                <c:pt idx="20564">
                  <c:v>28.273943064809199</c:v>
                </c:pt>
                <c:pt idx="20565">
                  <c:v>28.275317989097498</c:v>
                </c:pt>
                <c:pt idx="20566">
                  <c:v>28.276692913385801</c:v>
                </c:pt>
                <c:pt idx="20567">
                  <c:v>28.278067837674101</c:v>
                </c:pt>
                <c:pt idx="20568">
                  <c:v>28.2794427619624</c:v>
                </c:pt>
                <c:pt idx="20569">
                  <c:v>28.280817686250799</c:v>
                </c:pt>
                <c:pt idx="20570">
                  <c:v>28.282192610539099</c:v>
                </c:pt>
                <c:pt idx="20571">
                  <c:v>28.283567534827402</c:v>
                </c:pt>
                <c:pt idx="20572">
                  <c:v>28.284942459115701</c:v>
                </c:pt>
                <c:pt idx="20573">
                  <c:v>28.286317383404</c:v>
                </c:pt>
                <c:pt idx="20574">
                  <c:v>28.2876923076923</c:v>
                </c:pt>
                <c:pt idx="20575">
                  <c:v>28.289067231980599</c:v>
                </c:pt>
                <c:pt idx="20576">
                  <c:v>28.290442156268899</c:v>
                </c:pt>
                <c:pt idx="20577">
                  <c:v>28.291817080557198</c:v>
                </c:pt>
                <c:pt idx="20578">
                  <c:v>28.293192004845601</c:v>
                </c:pt>
                <c:pt idx="20579">
                  <c:v>28.2945669291339</c:v>
                </c:pt>
                <c:pt idx="20580">
                  <c:v>28.2959418534222</c:v>
                </c:pt>
                <c:pt idx="20581">
                  <c:v>28.297316777710499</c:v>
                </c:pt>
                <c:pt idx="20582">
                  <c:v>28.298691701998798</c:v>
                </c:pt>
                <c:pt idx="20583">
                  <c:v>28.300066626287101</c:v>
                </c:pt>
                <c:pt idx="20584">
                  <c:v>28.301441550575401</c:v>
                </c:pt>
                <c:pt idx="20585">
                  <c:v>28.3028164748637</c:v>
                </c:pt>
                <c:pt idx="20586">
                  <c:v>28.304191399152</c:v>
                </c:pt>
                <c:pt idx="20587">
                  <c:v>28.305566323440299</c:v>
                </c:pt>
                <c:pt idx="20588">
                  <c:v>28.306941247728702</c:v>
                </c:pt>
                <c:pt idx="20589">
                  <c:v>28.308316172017001</c:v>
                </c:pt>
                <c:pt idx="20590">
                  <c:v>28.309691096305301</c:v>
                </c:pt>
                <c:pt idx="20591">
                  <c:v>28.3110660205936</c:v>
                </c:pt>
                <c:pt idx="20592">
                  <c:v>28.312440944881899</c:v>
                </c:pt>
                <c:pt idx="20593">
                  <c:v>28.313815869170199</c:v>
                </c:pt>
                <c:pt idx="20594">
                  <c:v>28.315190793458498</c:v>
                </c:pt>
                <c:pt idx="20595">
                  <c:v>28.316565717746801</c:v>
                </c:pt>
                <c:pt idx="20596">
                  <c:v>28.317940642035101</c:v>
                </c:pt>
                <c:pt idx="20597">
                  <c:v>28.3193155663234</c:v>
                </c:pt>
                <c:pt idx="20598">
                  <c:v>28.320690490611799</c:v>
                </c:pt>
                <c:pt idx="20599">
                  <c:v>28.322065414900099</c:v>
                </c:pt>
                <c:pt idx="20600">
                  <c:v>28.323440339188402</c:v>
                </c:pt>
                <c:pt idx="20601">
                  <c:v>28.324815263476701</c:v>
                </c:pt>
                <c:pt idx="20602">
                  <c:v>28.326190187765</c:v>
                </c:pt>
                <c:pt idx="20603">
                  <c:v>28.3275651120533</c:v>
                </c:pt>
                <c:pt idx="20604">
                  <c:v>28.328940036341599</c:v>
                </c:pt>
                <c:pt idx="20605">
                  <c:v>28.330314960629899</c:v>
                </c:pt>
                <c:pt idx="20606">
                  <c:v>28.331689884918202</c:v>
                </c:pt>
                <c:pt idx="20607">
                  <c:v>28.333064809206601</c:v>
                </c:pt>
                <c:pt idx="20608">
                  <c:v>28.3344397334949</c:v>
                </c:pt>
                <c:pt idx="20609">
                  <c:v>28.3358146577832</c:v>
                </c:pt>
                <c:pt idx="20610">
                  <c:v>28.337189582071499</c:v>
                </c:pt>
                <c:pt idx="20611">
                  <c:v>28.338564506359798</c:v>
                </c:pt>
                <c:pt idx="20612">
                  <c:v>28.339939430648101</c:v>
                </c:pt>
                <c:pt idx="20613">
                  <c:v>28.341314354936401</c:v>
                </c:pt>
                <c:pt idx="20614">
                  <c:v>28.3426892792247</c:v>
                </c:pt>
                <c:pt idx="20615">
                  <c:v>28.344064203513</c:v>
                </c:pt>
                <c:pt idx="20616">
                  <c:v>28.345439127801299</c:v>
                </c:pt>
                <c:pt idx="20617">
                  <c:v>28.346814052089702</c:v>
                </c:pt>
                <c:pt idx="20618">
                  <c:v>28.348188976378001</c:v>
                </c:pt>
                <c:pt idx="20619">
                  <c:v>28.3495639006663</c:v>
                </c:pt>
                <c:pt idx="20620">
                  <c:v>28.3509388249546</c:v>
                </c:pt>
                <c:pt idx="20621">
                  <c:v>28.352313749242899</c:v>
                </c:pt>
                <c:pt idx="20622">
                  <c:v>28.353688673531199</c:v>
                </c:pt>
                <c:pt idx="20623">
                  <c:v>28.355063597819498</c:v>
                </c:pt>
                <c:pt idx="20624">
                  <c:v>28.356438522107801</c:v>
                </c:pt>
                <c:pt idx="20625">
                  <c:v>28.357813446396101</c:v>
                </c:pt>
                <c:pt idx="20626">
                  <c:v>28.3591883706844</c:v>
                </c:pt>
                <c:pt idx="20627">
                  <c:v>28.360563294972799</c:v>
                </c:pt>
                <c:pt idx="20628">
                  <c:v>28.361938219261098</c:v>
                </c:pt>
                <c:pt idx="20629">
                  <c:v>28.363313143549401</c:v>
                </c:pt>
                <c:pt idx="20630">
                  <c:v>28.364688067837701</c:v>
                </c:pt>
                <c:pt idx="20631">
                  <c:v>28.366062992126</c:v>
                </c:pt>
                <c:pt idx="20632">
                  <c:v>28.3674379164143</c:v>
                </c:pt>
                <c:pt idx="20633">
                  <c:v>28.368812840702599</c:v>
                </c:pt>
                <c:pt idx="20634">
                  <c:v>28.370187764990899</c:v>
                </c:pt>
                <c:pt idx="20635">
                  <c:v>28.371562689279202</c:v>
                </c:pt>
                <c:pt idx="20636">
                  <c:v>28.372937613567501</c:v>
                </c:pt>
                <c:pt idx="20637">
                  <c:v>28.3743125378559</c:v>
                </c:pt>
                <c:pt idx="20638">
                  <c:v>28.375687462144199</c:v>
                </c:pt>
                <c:pt idx="20639">
                  <c:v>28.377062386432499</c:v>
                </c:pt>
                <c:pt idx="20640">
                  <c:v>28.378437310720798</c:v>
                </c:pt>
                <c:pt idx="20641">
                  <c:v>28.379812235009101</c:v>
                </c:pt>
                <c:pt idx="20642">
                  <c:v>28.381187159297401</c:v>
                </c:pt>
                <c:pt idx="20643">
                  <c:v>28.3825620835857</c:v>
                </c:pt>
                <c:pt idx="20644">
                  <c:v>28.383937007874</c:v>
                </c:pt>
                <c:pt idx="20645">
                  <c:v>28.385311932162299</c:v>
                </c:pt>
                <c:pt idx="20646">
                  <c:v>28.386686856450599</c:v>
                </c:pt>
                <c:pt idx="20647">
                  <c:v>28.388061780739001</c:v>
                </c:pt>
                <c:pt idx="20648">
                  <c:v>28.3894367050273</c:v>
                </c:pt>
                <c:pt idx="20649">
                  <c:v>28.3908116293156</c:v>
                </c:pt>
                <c:pt idx="20650">
                  <c:v>28.392186553603899</c:v>
                </c:pt>
                <c:pt idx="20651">
                  <c:v>28.393561477892199</c:v>
                </c:pt>
                <c:pt idx="20652">
                  <c:v>28.394936402180502</c:v>
                </c:pt>
                <c:pt idx="20653">
                  <c:v>28.396311326468801</c:v>
                </c:pt>
                <c:pt idx="20654">
                  <c:v>28.397686250757101</c:v>
                </c:pt>
                <c:pt idx="20655">
                  <c:v>28.3990611750454</c:v>
                </c:pt>
                <c:pt idx="20656">
                  <c:v>28.4004360993337</c:v>
                </c:pt>
                <c:pt idx="20657">
                  <c:v>28.401811023622098</c:v>
                </c:pt>
                <c:pt idx="20658">
                  <c:v>28.403185947910401</c:v>
                </c:pt>
                <c:pt idx="20659">
                  <c:v>28.404560872198701</c:v>
                </c:pt>
                <c:pt idx="20660">
                  <c:v>28.405935796487</c:v>
                </c:pt>
                <c:pt idx="20661">
                  <c:v>28.4073107207753</c:v>
                </c:pt>
                <c:pt idx="20662">
                  <c:v>28.408685645063599</c:v>
                </c:pt>
                <c:pt idx="20663">
                  <c:v>28.410060569351899</c:v>
                </c:pt>
                <c:pt idx="20664">
                  <c:v>28.411435493640202</c:v>
                </c:pt>
                <c:pt idx="20665">
                  <c:v>28.412810417928501</c:v>
                </c:pt>
                <c:pt idx="20666">
                  <c:v>28.4141853422168</c:v>
                </c:pt>
                <c:pt idx="20667">
                  <c:v>28.415560266505199</c:v>
                </c:pt>
                <c:pt idx="20668">
                  <c:v>28.416935190793499</c:v>
                </c:pt>
                <c:pt idx="20669">
                  <c:v>28.418310115081798</c:v>
                </c:pt>
                <c:pt idx="20670">
                  <c:v>28.419685039370101</c:v>
                </c:pt>
                <c:pt idx="20671">
                  <c:v>28.421059963658401</c:v>
                </c:pt>
                <c:pt idx="20672">
                  <c:v>28.4224348879467</c:v>
                </c:pt>
                <c:pt idx="20673">
                  <c:v>28.423809812235</c:v>
                </c:pt>
                <c:pt idx="20674">
                  <c:v>28.425184736523299</c:v>
                </c:pt>
                <c:pt idx="20675">
                  <c:v>28.426559660811598</c:v>
                </c:pt>
                <c:pt idx="20676">
                  <c:v>28.427934585099901</c:v>
                </c:pt>
                <c:pt idx="20677">
                  <c:v>28.4293095093883</c:v>
                </c:pt>
                <c:pt idx="20678">
                  <c:v>28.4306844336766</c:v>
                </c:pt>
                <c:pt idx="20679">
                  <c:v>28.432059357964899</c:v>
                </c:pt>
                <c:pt idx="20680">
                  <c:v>28.433434282253199</c:v>
                </c:pt>
                <c:pt idx="20681">
                  <c:v>28.434809206541502</c:v>
                </c:pt>
                <c:pt idx="20682">
                  <c:v>28.436184130829801</c:v>
                </c:pt>
                <c:pt idx="20683">
                  <c:v>28.437559055118101</c:v>
                </c:pt>
                <c:pt idx="20684">
                  <c:v>28.4389339794064</c:v>
                </c:pt>
                <c:pt idx="20685">
                  <c:v>28.440308903694699</c:v>
                </c:pt>
                <c:pt idx="20686">
                  <c:v>28.441683827983098</c:v>
                </c:pt>
                <c:pt idx="20687">
                  <c:v>28.443058752271401</c:v>
                </c:pt>
                <c:pt idx="20688">
                  <c:v>28.444433676559701</c:v>
                </c:pt>
                <c:pt idx="20689">
                  <c:v>28.445808600848</c:v>
                </c:pt>
                <c:pt idx="20690">
                  <c:v>28.4471835251363</c:v>
                </c:pt>
                <c:pt idx="20691">
                  <c:v>28.448558449424599</c:v>
                </c:pt>
                <c:pt idx="20692">
                  <c:v>28.449933373712899</c:v>
                </c:pt>
                <c:pt idx="20693">
                  <c:v>28.451308298001202</c:v>
                </c:pt>
                <c:pt idx="20694">
                  <c:v>28.452683222289501</c:v>
                </c:pt>
                <c:pt idx="20695">
                  <c:v>28.4540581465778</c:v>
                </c:pt>
                <c:pt idx="20696">
                  <c:v>28.4554330708661</c:v>
                </c:pt>
                <c:pt idx="20697">
                  <c:v>28.456807995154499</c:v>
                </c:pt>
                <c:pt idx="20698">
                  <c:v>28.458182919442802</c:v>
                </c:pt>
                <c:pt idx="20699">
                  <c:v>28.459557843731101</c:v>
                </c:pt>
                <c:pt idx="20700">
                  <c:v>28.460932768019401</c:v>
                </c:pt>
                <c:pt idx="20701">
                  <c:v>28.4623076923077</c:v>
                </c:pt>
                <c:pt idx="20702">
                  <c:v>28.463682616596</c:v>
                </c:pt>
                <c:pt idx="20703">
                  <c:v>28.465057540884299</c:v>
                </c:pt>
                <c:pt idx="20704">
                  <c:v>28.466432465172598</c:v>
                </c:pt>
                <c:pt idx="20705">
                  <c:v>28.467807389460901</c:v>
                </c:pt>
                <c:pt idx="20706">
                  <c:v>28.469182313749201</c:v>
                </c:pt>
                <c:pt idx="20707">
                  <c:v>28.4705572380376</c:v>
                </c:pt>
                <c:pt idx="20708">
                  <c:v>28.471932162325899</c:v>
                </c:pt>
                <c:pt idx="20709">
                  <c:v>28.473307086614199</c:v>
                </c:pt>
                <c:pt idx="20710">
                  <c:v>28.474682010902502</c:v>
                </c:pt>
                <c:pt idx="20711">
                  <c:v>28.476056935190801</c:v>
                </c:pt>
                <c:pt idx="20712">
                  <c:v>28.4774318594791</c:v>
                </c:pt>
                <c:pt idx="20713">
                  <c:v>28.4788067837674</c:v>
                </c:pt>
                <c:pt idx="20714">
                  <c:v>28.480181708055699</c:v>
                </c:pt>
                <c:pt idx="20715">
                  <c:v>28.481556632343999</c:v>
                </c:pt>
                <c:pt idx="20716">
                  <c:v>28.482931556632401</c:v>
                </c:pt>
                <c:pt idx="20717">
                  <c:v>28.484306480920701</c:v>
                </c:pt>
                <c:pt idx="20718">
                  <c:v>28.485681405209</c:v>
                </c:pt>
                <c:pt idx="20719">
                  <c:v>28.4870563294973</c:v>
                </c:pt>
                <c:pt idx="20720">
                  <c:v>28.488431253785599</c:v>
                </c:pt>
                <c:pt idx="20721">
                  <c:v>28.489806178073898</c:v>
                </c:pt>
                <c:pt idx="20722">
                  <c:v>28.491181102362201</c:v>
                </c:pt>
                <c:pt idx="20723">
                  <c:v>28.492556026650501</c:v>
                </c:pt>
                <c:pt idx="20724">
                  <c:v>28.4939309509388</c:v>
                </c:pt>
                <c:pt idx="20725">
                  <c:v>28.4953058752271</c:v>
                </c:pt>
                <c:pt idx="20726">
                  <c:v>28.496680799515499</c:v>
                </c:pt>
                <c:pt idx="20727">
                  <c:v>28.498055723803802</c:v>
                </c:pt>
                <c:pt idx="20728">
                  <c:v>28.499430648092101</c:v>
                </c:pt>
                <c:pt idx="20729">
                  <c:v>28.500805572380401</c:v>
                </c:pt>
                <c:pt idx="20730">
                  <c:v>28.5021804966687</c:v>
                </c:pt>
                <c:pt idx="20731">
                  <c:v>28.503555420956999</c:v>
                </c:pt>
                <c:pt idx="20732">
                  <c:v>28.504930345245299</c:v>
                </c:pt>
                <c:pt idx="20733">
                  <c:v>28.506305269533598</c:v>
                </c:pt>
                <c:pt idx="20734">
                  <c:v>28.507680193821901</c:v>
                </c:pt>
                <c:pt idx="20735">
                  <c:v>28.509055118110201</c:v>
                </c:pt>
                <c:pt idx="20736">
                  <c:v>28.5104300423986</c:v>
                </c:pt>
                <c:pt idx="20737">
                  <c:v>28.511804966686899</c:v>
                </c:pt>
                <c:pt idx="20738">
                  <c:v>28.513179890975199</c:v>
                </c:pt>
                <c:pt idx="20739">
                  <c:v>28.514554815263502</c:v>
                </c:pt>
                <c:pt idx="20740">
                  <c:v>28.515929739551801</c:v>
                </c:pt>
                <c:pt idx="20741">
                  <c:v>28.5173046638401</c:v>
                </c:pt>
                <c:pt idx="20742">
                  <c:v>28.5186795881284</c:v>
                </c:pt>
                <c:pt idx="20743">
                  <c:v>28.520054512416699</c:v>
                </c:pt>
                <c:pt idx="20744">
                  <c:v>28.521429436704999</c:v>
                </c:pt>
                <c:pt idx="20745">
                  <c:v>28.522804360993302</c:v>
                </c:pt>
                <c:pt idx="20746">
                  <c:v>28.524179285281701</c:v>
                </c:pt>
                <c:pt idx="20747">
                  <c:v>28.52555420957</c:v>
                </c:pt>
                <c:pt idx="20748">
                  <c:v>28.5269291338583</c:v>
                </c:pt>
                <c:pt idx="20749">
                  <c:v>28.528304058146599</c:v>
                </c:pt>
                <c:pt idx="20750">
                  <c:v>28.529678982434898</c:v>
                </c:pt>
                <c:pt idx="20751">
                  <c:v>28.531053906723201</c:v>
                </c:pt>
                <c:pt idx="20752">
                  <c:v>28.532428831011501</c:v>
                </c:pt>
                <c:pt idx="20753">
                  <c:v>28.5338037552998</c:v>
                </c:pt>
                <c:pt idx="20754">
                  <c:v>28.5351786795881</c:v>
                </c:pt>
                <c:pt idx="20755">
                  <c:v>28.536553603876399</c:v>
                </c:pt>
                <c:pt idx="20756">
                  <c:v>28.537928528164802</c:v>
                </c:pt>
                <c:pt idx="20757">
                  <c:v>28.539303452453101</c:v>
                </c:pt>
                <c:pt idx="20758">
                  <c:v>28.540678376741401</c:v>
                </c:pt>
                <c:pt idx="20759">
                  <c:v>28.5420533010297</c:v>
                </c:pt>
                <c:pt idx="20760">
                  <c:v>28.543428225317999</c:v>
                </c:pt>
                <c:pt idx="20761">
                  <c:v>28.544803149606299</c:v>
                </c:pt>
                <c:pt idx="20762">
                  <c:v>28.546178073894598</c:v>
                </c:pt>
                <c:pt idx="20763">
                  <c:v>28.547552998182901</c:v>
                </c:pt>
                <c:pt idx="20764">
                  <c:v>28.548927922471201</c:v>
                </c:pt>
                <c:pt idx="20765">
                  <c:v>28.5503028467595</c:v>
                </c:pt>
                <c:pt idx="20766">
                  <c:v>28.551677771047899</c:v>
                </c:pt>
                <c:pt idx="20767">
                  <c:v>28.553052695336198</c:v>
                </c:pt>
                <c:pt idx="20768">
                  <c:v>28.554427619624501</c:v>
                </c:pt>
                <c:pt idx="20769">
                  <c:v>28.555802543912801</c:v>
                </c:pt>
                <c:pt idx="20770">
                  <c:v>28.5571774682011</c:v>
                </c:pt>
                <c:pt idx="20771">
                  <c:v>28.5585523924894</c:v>
                </c:pt>
                <c:pt idx="20772">
                  <c:v>28.559927316777699</c:v>
                </c:pt>
                <c:pt idx="20773">
                  <c:v>28.561302241065999</c:v>
                </c:pt>
                <c:pt idx="20774">
                  <c:v>28.562677165354302</c:v>
                </c:pt>
                <c:pt idx="20775">
                  <c:v>28.564052089642601</c:v>
                </c:pt>
                <c:pt idx="20776">
                  <c:v>28.565427013931</c:v>
                </c:pt>
                <c:pt idx="20777">
                  <c:v>28.566801938219299</c:v>
                </c:pt>
                <c:pt idx="20778">
                  <c:v>28.568176862507599</c:v>
                </c:pt>
                <c:pt idx="20779">
                  <c:v>28.569551786795898</c:v>
                </c:pt>
                <c:pt idx="20780">
                  <c:v>28.570926711084201</c:v>
                </c:pt>
                <c:pt idx="20781">
                  <c:v>28.572301635372501</c:v>
                </c:pt>
                <c:pt idx="20782">
                  <c:v>28.5736765596608</c:v>
                </c:pt>
                <c:pt idx="20783">
                  <c:v>28.5750514839491</c:v>
                </c:pt>
                <c:pt idx="20784">
                  <c:v>28.576426408237399</c:v>
                </c:pt>
                <c:pt idx="20785">
                  <c:v>28.577801332525699</c:v>
                </c:pt>
                <c:pt idx="20786">
                  <c:v>28.579176256814101</c:v>
                </c:pt>
                <c:pt idx="20787">
                  <c:v>28.5805511811024</c:v>
                </c:pt>
                <c:pt idx="20788">
                  <c:v>28.5819261053907</c:v>
                </c:pt>
                <c:pt idx="20789">
                  <c:v>28.583301029678999</c:v>
                </c:pt>
                <c:pt idx="20790">
                  <c:v>28.584675953967299</c:v>
                </c:pt>
                <c:pt idx="20791">
                  <c:v>28.586050878255602</c:v>
                </c:pt>
                <c:pt idx="20792">
                  <c:v>28.587425802543901</c:v>
                </c:pt>
                <c:pt idx="20793">
                  <c:v>28.588800726832201</c:v>
                </c:pt>
                <c:pt idx="20794">
                  <c:v>28.5901756511205</c:v>
                </c:pt>
                <c:pt idx="20795">
                  <c:v>28.591550575408899</c:v>
                </c:pt>
                <c:pt idx="20796">
                  <c:v>28.592925499697198</c:v>
                </c:pt>
                <c:pt idx="20797">
                  <c:v>28.594300423985501</c:v>
                </c:pt>
                <c:pt idx="20798">
                  <c:v>28.595675348273801</c:v>
                </c:pt>
                <c:pt idx="20799">
                  <c:v>28.5970502725621</c:v>
                </c:pt>
                <c:pt idx="20800">
                  <c:v>28.5984251968504</c:v>
                </c:pt>
                <c:pt idx="20801">
                  <c:v>28.599800121138699</c:v>
                </c:pt>
                <c:pt idx="20802">
                  <c:v>28.601175045426999</c:v>
                </c:pt>
                <c:pt idx="20803">
                  <c:v>28.602549969715302</c:v>
                </c:pt>
                <c:pt idx="20804">
                  <c:v>28.603924894003601</c:v>
                </c:pt>
                <c:pt idx="20805">
                  <c:v>28.605299818292</c:v>
                </c:pt>
                <c:pt idx="20806">
                  <c:v>28.606674742580299</c:v>
                </c:pt>
                <c:pt idx="20807">
                  <c:v>28.608049666868599</c:v>
                </c:pt>
                <c:pt idx="20808">
                  <c:v>28.609424591156898</c:v>
                </c:pt>
                <c:pt idx="20809">
                  <c:v>28.610799515445201</c:v>
                </c:pt>
                <c:pt idx="20810">
                  <c:v>28.612174439733501</c:v>
                </c:pt>
                <c:pt idx="20811">
                  <c:v>28.6135493640218</c:v>
                </c:pt>
                <c:pt idx="20812">
                  <c:v>28.6149242883101</c:v>
                </c:pt>
                <c:pt idx="20813">
                  <c:v>28.616299212598399</c:v>
                </c:pt>
                <c:pt idx="20814">
                  <c:v>28.617674136886698</c:v>
                </c:pt>
                <c:pt idx="20815">
                  <c:v>28.619049061175001</c:v>
                </c:pt>
                <c:pt idx="20816">
                  <c:v>28.6204239854634</c:v>
                </c:pt>
                <c:pt idx="20817">
                  <c:v>28.6217989097517</c:v>
                </c:pt>
                <c:pt idx="20818">
                  <c:v>28.623173834039999</c:v>
                </c:pt>
                <c:pt idx="20819">
                  <c:v>28.624548758328299</c:v>
                </c:pt>
                <c:pt idx="20820">
                  <c:v>28.625923682616602</c:v>
                </c:pt>
                <c:pt idx="20821">
                  <c:v>28.627298606904901</c:v>
                </c:pt>
                <c:pt idx="20822">
                  <c:v>28.628673531193201</c:v>
                </c:pt>
                <c:pt idx="20823">
                  <c:v>28.6300484554815</c:v>
                </c:pt>
                <c:pt idx="20824">
                  <c:v>28.631423379769799</c:v>
                </c:pt>
                <c:pt idx="20825">
                  <c:v>28.632798304058198</c:v>
                </c:pt>
                <c:pt idx="20826">
                  <c:v>28.634173228346501</c:v>
                </c:pt>
                <c:pt idx="20827">
                  <c:v>28.635548152634801</c:v>
                </c:pt>
                <c:pt idx="20828">
                  <c:v>28.6369230769231</c:v>
                </c:pt>
                <c:pt idx="20829">
                  <c:v>28.6382980012114</c:v>
                </c:pt>
                <c:pt idx="20830">
                  <c:v>28.639672925499699</c:v>
                </c:pt>
                <c:pt idx="20831">
                  <c:v>28.641047849787999</c:v>
                </c:pt>
                <c:pt idx="20832">
                  <c:v>28.642422774076302</c:v>
                </c:pt>
                <c:pt idx="20833">
                  <c:v>28.643797698364601</c:v>
                </c:pt>
                <c:pt idx="20834">
                  <c:v>28.6451726226529</c:v>
                </c:pt>
                <c:pt idx="20835">
                  <c:v>28.646547546941299</c:v>
                </c:pt>
                <c:pt idx="20836">
                  <c:v>28.647922471229599</c:v>
                </c:pt>
                <c:pt idx="20837">
                  <c:v>28.649297395517898</c:v>
                </c:pt>
                <c:pt idx="20838">
                  <c:v>28.650672319806201</c:v>
                </c:pt>
                <c:pt idx="20839">
                  <c:v>28.652047244094501</c:v>
                </c:pt>
                <c:pt idx="20840">
                  <c:v>28.6534221683828</c:v>
                </c:pt>
                <c:pt idx="20841">
                  <c:v>28.6547970926711</c:v>
                </c:pt>
                <c:pt idx="20842">
                  <c:v>28.656172016959399</c:v>
                </c:pt>
                <c:pt idx="20843">
                  <c:v>28.657546941247698</c:v>
                </c:pt>
                <c:pt idx="20844">
                  <c:v>28.658921865536001</c:v>
                </c:pt>
                <c:pt idx="20845">
                  <c:v>28.6602967898244</c:v>
                </c:pt>
                <c:pt idx="20846">
                  <c:v>28.6616717141127</c:v>
                </c:pt>
                <c:pt idx="20847">
                  <c:v>28.663046638400999</c:v>
                </c:pt>
                <c:pt idx="20848">
                  <c:v>28.664421562689299</c:v>
                </c:pt>
                <c:pt idx="20849">
                  <c:v>28.665796486977602</c:v>
                </c:pt>
                <c:pt idx="20850">
                  <c:v>28.667171411265901</c:v>
                </c:pt>
                <c:pt idx="20851">
                  <c:v>28.668546335554201</c:v>
                </c:pt>
                <c:pt idx="20852">
                  <c:v>28.6699212598425</c:v>
                </c:pt>
                <c:pt idx="20853">
                  <c:v>28.671296184130799</c:v>
                </c:pt>
                <c:pt idx="20854">
                  <c:v>28.672671108419099</c:v>
                </c:pt>
                <c:pt idx="20855">
                  <c:v>28.674046032707501</c:v>
                </c:pt>
                <c:pt idx="20856">
                  <c:v>28.675420956995801</c:v>
                </c:pt>
                <c:pt idx="20857">
                  <c:v>28.6767958812841</c:v>
                </c:pt>
                <c:pt idx="20858">
                  <c:v>28.6781708055724</c:v>
                </c:pt>
                <c:pt idx="20859">
                  <c:v>28.679545729860699</c:v>
                </c:pt>
                <c:pt idx="20860">
                  <c:v>28.680920654148998</c:v>
                </c:pt>
                <c:pt idx="20861">
                  <c:v>28.682295578437301</c:v>
                </c:pt>
                <c:pt idx="20862">
                  <c:v>28.683670502725601</c:v>
                </c:pt>
                <c:pt idx="20863">
                  <c:v>28.6850454270139</c:v>
                </c:pt>
                <c:pt idx="20864">
                  <c:v>28.6864203513022</c:v>
                </c:pt>
                <c:pt idx="20865">
                  <c:v>28.687795275590599</c:v>
                </c:pt>
                <c:pt idx="20866">
                  <c:v>28.689170199878902</c:v>
                </c:pt>
                <c:pt idx="20867">
                  <c:v>28.690545124167201</c:v>
                </c:pt>
                <c:pt idx="20868">
                  <c:v>28.691920048455501</c:v>
                </c:pt>
                <c:pt idx="20869">
                  <c:v>28.6932949727438</c:v>
                </c:pt>
                <c:pt idx="20870">
                  <c:v>28.694669897032099</c:v>
                </c:pt>
                <c:pt idx="20871">
                  <c:v>28.696044821320399</c:v>
                </c:pt>
                <c:pt idx="20872">
                  <c:v>28.697419745608698</c:v>
                </c:pt>
                <c:pt idx="20873">
                  <c:v>28.698794669897001</c:v>
                </c:pt>
                <c:pt idx="20874">
                  <c:v>28.700169594185301</c:v>
                </c:pt>
                <c:pt idx="20875">
                  <c:v>28.7015445184737</c:v>
                </c:pt>
                <c:pt idx="20876">
                  <c:v>28.702919442761999</c:v>
                </c:pt>
                <c:pt idx="20877">
                  <c:v>28.704294367050299</c:v>
                </c:pt>
                <c:pt idx="20878">
                  <c:v>28.705669291338602</c:v>
                </c:pt>
                <c:pt idx="20879">
                  <c:v>28.707044215626901</c:v>
                </c:pt>
                <c:pt idx="20880">
                  <c:v>28.7084191399152</c:v>
                </c:pt>
                <c:pt idx="20881">
                  <c:v>28.7097940642035</c:v>
                </c:pt>
                <c:pt idx="20882">
                  <c:v>28.711168988491799</c:v>
                </c:pt>
                <c:pt idx="20883">
                  <c:v>28.712543912780099</c:v>
                </c:pt>
                <c:pt idx="20884">
                  <c:v>28.713918837068402</c:v>
                </c:pt>
                <c:pt idx="20885">
                  <c:v>28.715293761356801</c:v>
                </c:pt>
                <c:pt idx="20886">
                  <c:v>28.7166686856451</c:v>
                </c:pt>
                <c:pt idx="20887">
                  <c:v>28.7180436099334</c:v>
                </c:pt>
                <c:pt idx="20888">
                  <c:v>28.719418534221699</c:v>
                </c:pt>
                <c:pt idx="20889">
                  <c:v>28.720793458509998</c:v>
                </c:pt>
                <c:pt idx="20890">
                  <c:v>28.722168382798301</c:v>
                </c:pt>
                <c:pt idx="20891">
                  <c:v>28.723543307086601</c:v>
                </c:pt>
                <c:pt idx="20892">
                  <c:v>28.7249182313749</c:v>
                </c:pt>
                <c:pt idx="20893">
                  <c:v>28.7262931556632</c:v>
                </c:pt>
                <c:pt idx="20894">
                  <c:v>28.727668079951499</c:v>
                </c:pt>
                <c:pt idx="20895">
                  <c:v>28.729043004239902</c:v>
                </c:pt>
                <c:pt idx="20896">
                  <c:v>28.730417928528201</c:v>
                </c:pt>
                <c:pt idx="20897">
                  <c:v>28.731792852816501</c:v>
                </c:pt>
                <c:pt idx="20898">
                  <c:v>28.7331677771048</c:v>
                </c:pt>
                <c:pt idx="20899">
                  <c:v>28.734542701393099</c:v>
                </c:pt>
                <c:pt idx="20900">
                  <c:v>28.735917625681399</c:v>
                </c:pt>
                <c:pt idx="20901">
                  <c:v>28.737292549969698</c:v>
                </c:pt>
                <c:pt idx="20902">
                  <c:v>28.738667474258001</c:v>
                </c:pt>
                <c:pt idx="20903">
                  <c:v>28.740042398546301</c:v>
                </c:pt>
                <c:pt idx="20904">
                  <c:v>28.7414173228347</c:v>
                </c:pt>
                <c:pt idx="20905">
                  <c:v>28.742792247122999</c:v>
                </c:pt>
                <c:pt idx="20906">
                  <c:v>28.744167171411299</c:v>
                </c:pt>
                <c:pt idx="20907">
                  <c:v>28.745542095699602</c:v>
                </c:pt>
                <c:pt idx="20908">
                  <c:v>28.746917019987901</c:v>
                </c:pt>
                <c:pt idx="20909">
                  <c:v>28.7482919442762</c:v>
                </c:pt>
                <c:pt idx="20910">
                  <c:v>28.7496668685645</c:v>
                </c:pt>
                <c:pt idx="20911">
                  <c:v>28.751041792852799</c:v>
                </c:pt>
                <c:pt idx="20912">
                  <c:v>28.752416717141099</c:v>
                </c:pt>
                <c:pt idx="20913">
                  <c:v>28.753791641429402</c:v>
                </c:pt>
                <c:pt idx="20914">
                  <c:v>28.755166565717801</c:v>
                </c:pt>
                <c:pt idx="20915">
                  <c:v>28.7565414900061</c:v>
                </c:pt>
                <c:pt idx="20916">
                  <c:v>28.757916414294399</c:v>
                </c:pt>
                <c:pt idx="20917">
                  <c:v>28.759291338582699</c:v>
                </c:pt>
                <c:pt idx="20918">
                  <c:v>28.760666262870998</c:v>
                </c:pt>
                <c:pt idx="20919">
                  <c:v>28.762041187159301</c:v>
                </c:pt>
                <c:pt idx="20920">
                  <c:v>28.763416111447601</c:v>
                </c:pt>
                <c:pt idx="20921">
                  <c:v>28.7647910357359</c:v>
                </c:pt>
                <c:pt idx="20922">
                  <c:v>28.7661659600242</c:v>
                </c:pt>
                <c:pt idx="20923">
                  <c:v>28.767540884312499</c:v>
                </c:pt>
                <c:pt idx="20924">
                  <c:v>28.768915808600902</c:v>
                </c:pt>
                <c:pt idx="20925">
                  <c:v>28.770290732889201</c:v>
                </c:pt>
                <c:pt idx="20926">
                  <c:v>28.7716656571775</c:v>
                </c:pt>
                <c:pt idx="20927">
                  <c:v>28.7730405814658</c:v>
                </c:pt>
                <c:pt idx="20928">
                  <c:v>28.774415505754099</c:v>
                </c:pt>
                <c:pt idx="20929">
                  <c:v>28.775790430042399</c:v>
                </c:pt>
                <c:pt idx="20930">
                  <c:v>28.777165354330702</c:v>
                </c:pt>
                <c:pt idx="20931">
                  <c:v>28.778540278619001</c:v>
                </c:pt>
                <c:pt idx="20932">
                  <c:v>28.779915202907301</c:v>
                </c:pt>
                <c:pt idx="20933">
                  <c:v>28.7812901271956</c:v>
                </c:pt>
                <c:pt idx="20934">
                  <c:v>28.782665051483999</c:v>
                </c:pt>
                <c:pt idx="20935">
                  <c:v>28.784039975772298</c:v>
                </c:pt>
                <c:pt idx="20936">
                  <c:v>28.785414900060601</c:v>
                </c:pt>
                <c:pt idx="20937">
                  <c:v>28.786789824348901</c:v>
                </c:pt>
                <c:pt idx="20938">
                  <c:v>28.7881647486372</c:v>
                </c:pt>
                <c:pt idx="20939">
                  <c:v>28.7895396729255</c:v>
                </c:pt>
                <c:pt idx="20940">
                  <c:v>28.790914597213799</c:v>
                </c:pt>
                <c:pt idx="20941">
                  <c:v>28.792289521502099</c:v>
                </c:pt>
                <c:pt idx="20942">
                  <c:v>28.793664445790402</c:v>
                </c:pt>
                <c:pt idx="20943">
                  <c:v>28.795039370078701</c:v>
                </c:pt>
                <c:pt idx="20944">
                  <c:v>28.7964142943671</c:v>
                </c:pt>
                <c:pt idx="20945">
                  <c:v>28.797789218655399</c:v>
                </c:pt>
                <c:pt idx="20946">
                  <c:v>28.799164142943699</c:v>
                </c:pt>
                <c:pt idx="20947">
                  <c:v>28.800539067231998</c:v>
                </c:pt>
                <c:pt idx="20948">
                  <c:v>28.801913991520301</c:v>
                </c:pt>
                <c:pt idx="20949">
                  <c:v>28.803288915808601</c:v>
                </c:pt>
                <c:pt idx="20950">
                  <c:v>28.8046638400969</c:v>
                </c:pt>
                <c:pt idx="20951">
                  <c:v>28.8060387643852</c:v>
                </c:pt>
                <c:pt idx="20952">
                  <c:v>28.807413688673499</c:v>
                </c:pt>
                <c:pt idx="20953">
                  <c:v>28.808788612961798</c:v>
                </c:pt>
                <c:pt idx="20954">
                  <c:v>28.810163537250201</c:v>
                </c:pt>
                <c:pt idx="20955">
                  <c:v>28.8115384615385</c:v>
                </c:pt>
                <c:pt idx="20956">
                  <c:v>28.8129133858268</c:v>
                </c:pt>
                <c:pt idx="20957">
                  <c:v>28.814288310115099</c:v>
                </c:pt>
                <c:pt idx="20958">
                  <c:v>28.815663234403399</c:v>
                </c:pt>
                <c:pt idx="20959">
                  <c:v>28.817038158691702</c:v>
                </c:pt>
                <c:pt idx="20960">
                  <c:v>28.818413082980001</c:v>
                </c:pt>
                <c:pt idx="20961">
                  <c:v>28.819788007268301</c:v>
                </c:pt>
                <c:pt idx="20962">
                  <c:v>28.8211629315566</c:v>
                </c:pt>
                <c:pt idx="20963">
                  <c:v>28.822537855844999</c:v>
                </c:pt>
                <c:pt idx="20964">
                  <c:v>28.823912780133298</c:v>
                </c:pt>
                <c:pt idx="20965">
                  <c:v>28.825287704421601</c:v>
                </c:pt>
                <c:pt idx="20966">
                  <c:v>28.826662628709901</c:v>
                </c:pt>
                <c:pt idx="20967">
                  <c:v>28.8280375529982</c:v>
                </c:pt>
                <c:pt idx="20968">
                  <c:v>28.8294124772865</c:v>
                </c:pt>
                <c:pt idx="20969">
                  <c:v>28.830787401574799</c:v>
                </c:pt>
                <c:pt idx="20970">
                  <c:v>28.832162325863099</c:v>
                </c:pt>
                <c:pt idx="20971">
                  <c:v>28.833537250151402</c:v>
                </c:pt>
                <c:pt idx="20972">
                  <c:v>28.834912174439701</c:v>
                </c:pt>
                <c:pt idx="20973">
                  <c:v>28.8362870987281</c:v>
                </c:pt>
                <c:pt idx="20974">
                  <c:v>28.837662023016399</c:v>
                </c:pt>
                <c:pt idx="20975">
                  <c:v>28.839036947304699</c:v>
                </c:pt>
                <c:pt idx="20976">
                  <c:v>28.840411871592998</c:v>
                </c:pt>
                <c:pt idx="20977">
                  <c:v>28.841786795881301</c:v>
                </c:pt>
                <c:pt idx="20978">
                  <c:v>28.843161720169601</c:v>
                </c:pt>
                <c:pt idx="20979">
                  <c:v>28.8445366444579</c:v>
                </c:pt>
                <c:pt idx="20980">
                  <c:v>28.8459115687462</c:v>
                </c:pt>
                <c:pt idx="20981">
                  <c:v>28.847286493034499</c:v>
                </c:pt>
                <c:pt idx="20982">
                  <c:v>28.848661417322798</c:v>
                </c:pt>
                <c:pt idx="20983">
                  <c:v>28.850036341611101</c:v>
                </c:pt>
                <c:pt idx="20984">
                  <c:v>28.8514112658995</c:v>
                </c:pt>
                <c:pt idx="20985">
                  <c:v>28.8527861901878</c:v>
                </c:pt>
                <c:pt idx="20986">
                  <c:v>28.854161114476099</c:v>
                </c:pt>
                <c:pt idx="20987">
                  <c:v>28.855536038764399</c:v>
                </c:pt>
                <c:pt idx="20988">
                  <c:v>28.856910963052702</c:v>
                </c:pt>
                <c:pt idx="20989">
                  <c:v>28.858285887341001</c:v>
                </c:pt>
                <c:pt idx="20990">
                  <c:v>28.859660811629301</c:v>
                </c:pt>
                <c:pt idx="20991">
                  <c:v>28.8610357359176</c:v>
                </c:pt>
                <c:pt idx="20992">
                  <c:v>28.862410660205899</c:v>
                </c:pt>
                <c:pt idx="20993">
                  <c:v>28.863785584494298</c:v>
                </c:pt>
                <c:pt idx="20994">
                  <c:v>28.865160508782601</c:v>
                </c:pt>
                <c:pt idx="20995">
                  <c:v>28.866535433070901</c:v>
                </c:pt>
                <c:pt idx="20996">
                  <c:v>28.8679103573592</c:v>
                </c:pt>
                <c:pt idx="20997">
                  <c:v>28.8692852816475</c:v>
                </c:pt>
                <c:pt idx="20998">
                  <c:v>28.870660205935799</c:v>
                </c:pt>
                <c:pt idx="20999">
                  <c:v>28.872035130224099</c:v>
                </c:pt>
                <c:pt idx="21000">
                  <c:v>28.873410054512402</c:v>
                </c:pt>
                <c:pt idx="21001">
                  <c:v>28.874784978800701</c:v>
                </c:pt>
                <c:pt idx="21002">
                  <c:v>28.876159903089</c:v>
                </c:pt>
                <c:pt idx="21003">
                  <c:v>28.877534827377399</c:v>
                </c:pt>
                <c:pt idx="21004">
                  <c:v>28.878909751665699</c:v>
                </c:pt>
                <c:pt idx="21005">
                  <c:v>28.880284675954002</c:v>
                </c:pt>
                <c:pt idx="21006">
                  <c:v>28.881659600242301</c:v>
                </c:pt>
                <c:pt idx="21007">
                  <c:v>28.883034524530601</c:v>
                </c:pt>
                <c:pt idx="21008">
                  <c:v>28.8844094488189</c:v>
                </c:pt>
                <c:pt idx="21009">
                  <c:v>28.885784373107199</c:v>
                </c:pt>
                <c:pt idx="21010">
                  <c:v>28.887159297395499</c:v>
                </c:pt>
                <c:pt idx="21011">
                  <c:v>28.888534221683798</c:v>
                </c:pt>
                <c:pt idx="21012">
                  <c:v>28.889909145972101</c:v>
                </c:pt>
                <c:pt idx="21013">
                  <c:v>28.8912840702605</c:v>
                </c:pt>
                <c:pt idx="21014">
                  <c:v>28.8926589945488</c:v>
                </c:pt>
                <c:pt idx="21015">
                  <c:v>28.894033918837099</c:v>
                </c:pt>
                <c:pt idx="21016">
                  <c:v>28.895408843125399</c:v>
                </c:pt>
                <c:pt idx="21017">
                  <c:v>28.896783767413702</c:v>
                </c:pt>
                <c:pt idx="21018">
                  <c:v>28.898158691702001</c:v>
                </c:pt>
                <c:pt idx="21019">
                  <c:v>28.8995336159903</c:v>
                </c:pt>
                <c:pt idx="21020">
                  <c:v>28.9009085402786</c:v>
                </c:pt>
                <c:pt idx="21021">
                  <c:v>28.902283464566899</c:v>
                </c:pt>
                <c:pt idx="21022">
                  <c:v>28.903658388855199</c:v>
                </c:pt>
                <c:pt idx="21023">
                  <c:v>28.905033313143601</c:v>
                </c:pt>
                <c:pt idx="21024">
                  <c:v>28.906408237431901</c:v>
                </c:pt>
                <c:pt idx="21025">
                  <c:v>28.9077831617202</c:v>
                </c:pt>
                <c:pt idx="21026">
                  <c:v>28.9091580860085</c:v>
                </c:pt>
                <c:pt idx="21027">
                  <c:v>28.910533010296799</c:v>
                </c:pt>
                <c:pt idx="21028">
                  <c:v>28.911907934585098</c:v>
                </c:pt>
                <c:pt idx="21029">
                  <c:v>28.913282858873401</c:v>
                </c:pt>
                <c:pt idx="21030">
                  <c:v>28.914657783161701</c:v>
                </c:pt>
                <c:pt idx="21031">
                  <c:v>28.91603270745</c:v>
                </c:pt>
                <c:pt idx="21032">
                  <c:v>28.9174076317383</c:v>
                </c:pt>
                <c:pt idx="21033">
                  <c:v>28.918782556026699</c:v>
                </c:pt>
                <c:pt idx="21034">
                  <c:v>28.920157480315002</c:v>
                </c:pt>
                <c:pt idx="21035">
                  <c:v>28.921532404603301</c:v>
                </c:pt>
                <c:pt idx="21036">
                  <c:v>28.922907328891601</c:v>
                </c:pt>
                <c:pt idx="21037">
                  <c:v>28.9242822531799</c:v>
                </c:pt>
                <c:pt idx="21038">
                  <c:v>28.925657177468199</c:v>
                </c:pt>
                <c:pt idx="21039">
                  <c:v>28.927032101756499</c:v>
                </c:pt>
                <c:pt idx="21040">
                  <c:v>28.928407026044798</c:v>
                </c:pt>
                <c:pt idx="21041">
                  <c:v>28.929781950333101</c:v>
                </c:pt>
                <c:pt idx="21042">
                  <c:v>28.9311568746215</c:v>
                </c:pt>
                <c:pt idx="21043">
                  <c:v>28.9325317989098</c:v>
                </c:pt>
                <c:pt idx="21044">
                  <c:v>28.933906723198099</c:v>
                </c:pt>
                <c:pt idx="21045">
                  <c:v>28.935281647486399</c:v>
                </c:pt>
                <c:pt idx="21046">
                  <c:v>28.936656571774702</c:v>
                </c:pt>
                <c:pt idx="21047">
                  <c:v>28.938031496063001</c:v>
                </c:pt>
                <c:pt idx="21048">
                  <c:v>28.9394064203513</c:v>
                </c:pt>
                <c:pt idx="21049">
                  <c:v>28.9407813446396</c:v>
                </c:pt>
                <c:pt idx="21050">
                  <c:v>28.942156268927899</c:v>
                </c:pt>
                <c:pt idx="21051">
                  <c:v>28.943531193216199</c:v>
                </c:pt>
                <c:pt idx="21052">
                  <c:v>28.944906117504502</c:v>
                </c:pt>
                <c:pt idx="21053">
                  <c:v>28.946281041792901</c:v>
                </c:pt>
                <c:pt idx="21054">
                  <c:v>28.9476559660812</c:v>
                </c:pt>
                <c:pt idx="21055">
                  <c:v>28.9490308903695</c:v>
                </c:pt>
                <c:pt idx="21056">
                  <c:v>28.950405814657799</c:v>
                </c:pt>
                <c:pt idx="21057">
                  <c:v>28.951780738946098</c:v>
                </c:pt>
                <c:pt idx="21058">
                  <c:v>28.953155663234401</c:v>
                </c:pt>
                <c:pt idx="21059">
                  <c:v>28.954530587522701</c:v>
                </c:pt>
                <c:pt idx="21060">
                  <c:v>28.955905511811</c:v>
                </c:pt>
                <c:pt idx="21061">
                  <c:v>28.9572804360993</c:v>
                </c:pt>
                <c:pt idx="21062">
                  <c:v>28.958655360387599</c:v>
                </c:pt>
                <c:pt idx="21063">
                  <c:v>28.960030284676002</c:v>
                </c:pt>
                <c:pt idx="21064">
                  <c:v>28.961405208964301</c:v>
                </c:pt>
                <c:pt idx="21065">
                  <c:v>28.9627801332526</c:v>
                </c:pt>
                <c:pt idx="21066">
                  <c:v>28.9641550575409</c:v>
                </c:pt>
                <c:pt idx="21067">
                  <c:v>28.965529981829199</c:v>
                </c:pt>
                <c:pt idx="21068">
                  <c:v>28.966904906117499</c:v>
                </c:pt>
                <c:pt idx="21069">
                  <c:v>28.968279830405798</c:v>
                </c:pt>
                <c:pt idx="21070">
                  <c:v>28.969654754694101</c:v>
                </c:pt>
                <c:pt idx="21071">
                  <c:v>28.971029678982401</c:v>
                </c:pt>
                <c:pt idx="21072">
                  <c:v>28.9724046032708</c:v>
                </c:pt>
                <c:pt idx="21073">
                  <c:v>28.973779527559099</c:v>
                </c:pt>
                <c:pt idx="21074">
                  <c:v>28.975154451847398</c:v>
                </c:pt>
                <c:pt idx="21075">
                  <c:v>28.976529376135701</c:v>
                </c:pt>
                <c:pt idx="21076">
                  <c:v>28.977904300424001</c:v>
                </c:pt>
                <c:pt idx="21077">
                  <c:v>28.9792792247123</c:v>
                </c:pt>
                <c:pt idx="21078">
                  <c:v>28.9806541490006</c:v>
                </c:pt>
                <c:pt idx="21079">
                  <c:v>28.982029073288899</c:v>
                </c:pt>
                <c:pt idx="21080">
                  <c:v>28.983403997577199</c:v>
                </c:pt>
                <c:pt idx="21081">
                  <c:v>28.984778921865502</c:v>
                </c:pt>
                <c:pt idx="21082">
                  <c:v>28.986153846153901</c:v>
                </c:pt>
                <c:pt idx="21083">
                  <c:v>28.9875287704422</c:v>
                </c:pt>
                <c:pt idx="21084">
                  <c:v>28.988903694730499</c:v>
                </c:pt>
                <c:pt idx="21085">
                  <c:v>28.990278619018799</c:v>
                </c:pt>
                <c:pt idx="21086">
                  <c:v>28.991653543307098</c:v>
                </c:pt>
                <c:pt idx="21087">
                  <c:v>28.993028467595401</c:v>
                </c:pt>
                <c:pt idx="21088">
                  <c:v>28.994403391883701</c:v>
                </c:pt>
                <c:pt idx="21089">
                  <c:v>28.995778316172</c:v>
                </c:pt>
                <c:pt idx="21090">
                  <c:v>28.9971532404603</c:v>
                </c:pt>
                <c:pt idx="21091">
                  <c:v>28.998528164748599</c:v>
                </c:pt>
                <c:pt idx="21092">
                  <c:v>28.999903089037002</c:v>
                </c:pt>
                <c:pt idx="21093">
                  <c:v>29.001278013325301</c:v>
                </c:pt>
                <c:pt idx="21094">
                  <c:v>29.0026529376136</c:v>
                </c:pt>
                <c:pt idx="21095">
                  <c:v>29.0040278619019</c:v>
                </c:pt>
                <c:pt idx="21096">
                  <c:v>29.005402786190199</c:v>
                </c:pt>
                <c:pt idx="21097">
                  <c:v>29.006777710478499</c:v>
                </c:pt>
                <c:pt idx="21098">
                  <c:v>29.008152634766802</c:v>
                </c:pt>
                <c:pt idx="21099">
                  <c:v>29.009527559055101</c:v>
                </c:pt>
                <c:pt idx="21100">
                  <c:v>29.010902483343401</c:v>
                </c:pt>
                <c:pt idx="21101">
                  <c:v>29.0122774076317</c:v>
                </c:pt>
                <c:pt idx="21102">
                  <c:v>29.013652331920099</c:v>
                </c:pt>
                <c:pt idx="21103">
                  <c:v>29.015027256208398</c:v>
                </c:pt>
                <c:pt idx="21104">
                  <c:v>29.016402180496701</c:v>
                </c:pt>
                <c:pt idx="21105">
                  <c:v>29.017777104785001</c:v>
                </c:pt>
                <c:pt idx="21106">
                  <c:v>29.0191520290733</c:v>
                </c:pt>
                <c:pt idx="21107">
                  <c:v>29.0205269533616</c:v>
                </c:pt>
                <c:pt idx="21108">
                  <c:v>29.021901877649899</c:v>
                </c:pt>
                <c:pt idx="21109">
                  <c:v>29.023276801938199</c:v>
                </c:pt>
                <c:pt idx="21110">
                  <c:v>29.024651726226502</c:v>
                </c:pt>
                <c:pt idx="21111">
                  <c:v>29.026026650514801</c:v>
                </c:pt>
                <c:pt idx="21112">
                  <c:v>29.0274015748032</c:v>
                </c:pt>
                <c:pt idx="21113">
                  <c:v>29.028776499091499</c:v>
                </c:pt>
                <c:pt idx="21114">
                  <c:v>29.030151423379799</c:v>
                </c:pt>
                <c:pt idx="21115">
                  <c:v>29.031526347668098</c:v>
                </c:pt>
                <c:pt idx="21116">
                  <c:v>29.032901271956401</c:v>
                </c:pt>
                <c:pt idx="21117">
                  <c:v>29.034276196244701</c:v>
                </c:pt>
                <c:pt idx="21118">
                  <c:v>29.035651120533</c:v>
                </c:pt>
                <c:pt idx="21119">
                  <c:v>29.0370260448213</c:v>
                </c:pt>
                <c:pt idx="21120">
                  <c:v>29.038400969109599</c:v>
                </c:pt>
                <c:pt idx="21121">
                  <c:v>29.039775893397898</c:v>
                </c:pt>
                <c:pt idx="21122">
                  <c:v>29.041150817686301</c:v>
                </c:pt>
                <c:pt idx="21123">
                  <c:v>29.0425257419746</c:v>
                </c:pt>
                <c:pt idx="21124">
                  <c:v>29.0439006662629</c:v>
                </c:pt>
                <c:pt idx="21125">
                  <c:v>29.045275590551199</c:v>
                </c:pt>
                <c:pt idx="21126">
                  <c:v>29.046650514839499</c:v>
                </c:pt>
                <c:pt idx="21127">
                  <c:v>29.048025439127802</c:v>
                </c:pt>
                <c:pt idx="21128">
                  <c:v>29.049400363416101</c:v>
                </c:pt>
                <c:pt idx="21129">
                  <c:v>29.050775287704401</c:v>
                </c:pt>
                <c:pt idx="21130">
                  <c:v>29.0521502119927</c:v>
                </c:pt>
                <c:pt idx="21131">
                  <c:v>29.053525136280999</c:v>
                </c:pt>
                <c:pt idx="21132">
                  <c:v>29.054900060569398</c:v>
                </c:pt>
                <c:pt idx="21133">
                  <c:v>29.056274984857701</c:v>
                </c:pt>
                <c:pt idx="21134">
                  <c:v>29.057649909146001</c:v>
                </c:pt>
                <c:pt idx="21135">
                  <c:v>29.0590248334343</c:v>
                </c:pt>
                <c:pt idx="21136">
                  <c:v>29.0603997577226</c:v>
                </c:pt>
                <c:pt idx="21137">
                  <c:v>29.061774682010899</c:v>
                </c:pt>
                <c:pt idx="21138">
                  <c:v>29.063149606299199</c:v>
                </c:pt>
                <c:pt idx="21139">
                  <c:v>29.064524530587502</c:v>
                </c:pt>
                <c:pt idx="21140">
                  <c:v>29.065899454875801</c:v>
                </c:pt>
                <c:pt idx="21141">
                  <c:v>29.0672743791641</c:v>
                </c:pt>
                <c:pt idx="21142">
                  <c:v>29.068649303452499</c:v>
                </c:pt>
                <c:pt idx="21143">
                  <c:v>29.070024227740799</c:v>
                </c:pt>
                <c:pt idx="21144">
                  <c:v>29.071399152029102</c:v>
                </c:pt>
                <c:pt idx="21145">
                  <c:v>29.072774076317401</c:v>
                </c:pt>
                <c:pt idx="21146">
                  <c:v>29.074149000605701</c:v>
                </c:pt>
                <c:pt idx="21147">
                  <c:v>29.075523924894</c:v>
                </c:pt>
                <c:pt idx="21148">
                  <c:v>29.0768988491823</c:v>
                </c:pt>
                <c:pt idx="21149">
                  <c:v>29.078273773470599</c:v>
                </c:pt>
                <c:pt idx="21150">
                  <c:v>29.079648697758898</c:v>
                </c:pt>
                <c:pt idx="21151">
                  <c:v>29.081023622047301</c:v>
                </c:pt>
                <c:pt idx="21152">
                  <c:v>29.0823985463356</c:v>
                </c:pt>
                <c:pt idx="21153">
                  <c:v>29.0837734706239</c:v>
                </c:pt>
                <c:pt idx="21154">
                  <c:v>29.085148394912199</c:v>
                </c:pt>
                <c:pt idx="21155">
                  <c:v>29.086523319200499</c:v>
                </c:pt>
                <c:pt idx="21156">
                  <c:v>29.087898243488802</c:v>
                </c:pt>
                <c:pt idx="21157">
                  <c:v>29.089273167777101</c:v>
                </c:pt>
                <c:pt idx="21158">
                  <c:v>29.0906480920654</c:v>
                </c:pt>
                <c:pt idx="21159">
                  <c:v>29.0920230163537</c:v>
                </c:pt>
                <c:pt idx="21160">
                  <c:v>29.093397940641999</c:v>
                </c:pt>
                <c:pt idx="21161">
                  <c:v>29.094772864930398</c:v>
                </c:pt>
                <c:pt idx="21162">
                  <c:v>29.096147789218701</c:v>
                </c:pt>
                <c:pt idx="21163">
                  <c:v>29.097522713507001</c:v>
                </c:pt>
                <c:pt idx="21164">
                  <c:v>29.0988976377953</c:v>
                </c:pt>
                <c:pt idx="21165">
                  <c:v>29.1002725620836</c:v>
                </c:pt>
                <c:pt idx="21166">
                  <c:v>29.101647486371899</c:v>
                </c:pt>
                <c:pt idx="21167">
                  <c:v>29.103022410660198</c:v>
                </c:pt>
                <c:pt idx="21168">
                  <c:v>29.104397334948501</c:v>
                </c:pt>
                <c:pt idx="21169">
                  <c:v>29.105772259236801</c:v>
                </c:pt>
                <c:pt idx="21170">
                  <c:v>29.1071471835251</c:v>
                </c:pt>
                <c:pt idx="21171">
                  <c:v>29.108522107813499</c:v>
                </c:pt>
                <c:pt idx="21172">
                  <c:v>29.109897032101799</c:v>
                </c:pt>
                <c:pt idx="21173">
                  <c:v>29.111271956390102</c:v>
                </c:pt>
                <c:pt idx="21174">
                  <c:v>29.112646880678401</c:v>
                </c:pt>
                <c:pt idx="21175">
                  <c:v>29.114021804966701</c:v>
                </c:pt>
                <c:pt idx="21176">
                  <c:v>29.115396729255</c:v>
                </c:pt>
                <c:pt idx="21177">
                  <c:v>29.116771653543299</c:v>
                </c:pt>
                <c:pt idx="21178">
                  <c:v>29.118146577831599</c:v>
                </c:pt>
                <c:pt idx="21179">
                  <c:v>29.119521502119898</c:v>
                </c:pt>
                <c:pt idx="21180">
                  <c:v>29.120896426408201</c:v>
                </c:pt>
                <c:pt idx="21181">
                  <c:v>29.1222713506966</c:v>
                </c:pt>
                <c:pt idx="21182">
                  <c:v>29.1236462749849</c:v>
                </c:pt>
                <c:pt idx="21183">
                  <c:v>29.125021199273199</c:v>
                </c:pt>
                <c:pt idx="21184">
                  <c:v>29.126396123561499</c:v>
                </c:pt>
                <c:pt idx="21185">
                  <c:v>29.127771047849802</c:v>
                </c:pt>
                <c:pt idx="21186">
                  <c:v>29.129145972138101</c:v>
                </c:pt>
                <c:pt idx="21187">
                  <c:v>29.1305208964264</c:v>
                </c:pt>
                <c:pt idx="21188">
                  <c:v>29.1318958207147</c:v>
                </c:pt>
                <c:pt idx="21189">
                  <c:v>29.133270745002999</c:v>
                </c:pt>
                <c:pt idx="21190">
                  <c:v>29.134645669291299</c:v>
                </c:pt>
                <c:pt idx="21191">
                  <c:v>29.136020593579701</c:v>
                </c:pt>
                <c:pt idx="21192">
                  <c:v>29.137395517868001</c:v>
                </c:pt>
                <c:pt idx="21193">
                  <c:v>29.1387704421563</c:v>
                </c:pt>
                <c:pt idx="21194">
                  <c:v>29.1401453664446</c:v>
                </c:pt>
                <c:pt idx="21195">
                  <c:v>29.141520290732899</c:v>
                </c:pt>
                <c:pt idx="21196">
                  <c:v>29.142895215021198</c:v>
                </c:pt>
                <c:pt idx="21197">
                  <c:v>29.144270139309501</c:v>
                </c:pt>
                <c:pt idx="21198">
                  <c:v>29.145645063597801</c:v>
                </c:pt>
                <c:pt idx="21199">
                  <c:v>29.1470199878861</c:v>
                </c:pt>
                <c:pt idx="21200">
                  <c:v>29.1483949121744</c:v>
                </c:pt>
                <c:pt idx="21201">
                  <c:v>29.149769836462799</c:v>
                </c:pt>
                <c:pt idx="21202">
                  <c:v>29.151144760751102</c:v>
                </c:pt>
                <c:pt idx="21203">
                  <c:v>29.152519685039401</c:v>
                </c:pt>
                <c:pt idx="21204">
                  <c:v>29.1538946093277</c:v>
                </c:pt>
                <c:pt idx="21205">
                  <c:v>29.155269533616</c:v>
                </c:pt>
                <c:pt idx="21206">
                  <c:v>29.156644457904299</c:v>
                </c:pt>
                <c:pt idx="21207">
                  <c:v>29.158019382192599</c:v>
                </c:pt>
                <c:pt idx="21208">
                  <c:v>29.159394306480898</c:v>
                </c:pt>
                <c:pt idx="21209">
                  <c:v>29.160769230769201</c:v>
                </c:pt>
                <c:pt idx="21210">
                  <c:v>29.162144155057501</c:v>
                </c:pt>
                <c:pt idx="21211">
                  <c:v>29.1635190793459</c:v>
                </c:pt>
                <c:pt idx="21212">
                  <c:v>29.164894003634199</c:v>
                </c:pt>
                <c:pt idx="21213">
                  <c:v>29.166268927922498</c:v>
                </c:pt>
                <c:pt idx="21214">
                  <c:v>29.167643852210801</c:v>
                </c:pt>
                <c:pt idx="21215">
                  <c:v>29.169018776499101</c:v>
                </c:pt>
                <c:pt idx="21216">
                  <c:v>29.1703937007874</c:v>
                </c:pt>
                <c:pt idx="21217">
                  <c:v>29.1717686250757</c:v>
                </c:pt>
                <c:pt idx="21218">
                  <c:v>29.173143549363999</c:v>
                </c:pt>
                <c:pt idx="21219">
                  <c:v>29.174518473652299</c:v>
                </c:pt>
                <c:pt idx="21220">
                  <c:v>29.175893397940602</c:v>
                </c:pt>
                <c:pt idx="21221">
                  <c:v>29.177268322229001</c:v>
                </c:pt>
                <c:pt idx="21222">
                  <c:v>29.1786432465173</c:v>
                </c:pt>
                <c:pt idx="21223">
                  <c:v>29.180018170805599</c:v>
                </c:pt>
                <c:pt idx="21224">
                  <c:v>29.181393095093899</c:v>
                </c:pt>
                <c:pt idx="21225">
                  <c:v>29.182768019382198</c:v>
                </c:pt>
                <c:pt idx="21226">
                  <c:v>29.184142943670501</c:v>
                </c:pt>
                <c:pt idx="21227">
                  <c:v>29.185517867958801</c:v>
                </c:pt>
                <c:pt idx="21228">
                  <c:v>29.1868927922471</c:v>
                </c:pt>
                <c:pt idx="21229">
                  <c:v>29.1882677165354</c:v>
                </c:pt>
                <c:pt idx="21230">
                  <c:v>29.189642640823799</c:v>
                </c:pt>
                <c:pt idx="21231">
                  <c:v>29.191017565112102</c:v>
                </c:pt>
                <c:pt idx="21232">
                  <c:v>29.192392489400401</c:v>
                </c:pt>
                <c:pt idx="21233">
                  <c:v>29.1937674136887</c:v>
                </c:pt>
                <c:pt idx="21234">
                  <c:v>29.195142337977</c:v>
                </c:pt>
                <c:pt idx="21235">
                  <c:v>29.196517262265299</c:v>
                </c:pt>
                <c:pt idx="21236">
                  <c:v>29.197892186553599</c:v>
                </c:pt>
                <c:pt idx="21237">
                  <c:v>29.199267110841902</c:v>
                </c:pt>
                <c:pt idx="21238">
                  <c:v>29.200642035130201</c:v>
                </c:pt>
                <c:pt idx="21239">
                  <c:v>29.202016959418501</c:v>
                </c:pt>
                <c:pt idx="21240">
                  <c:v>29.2033918837068</c:v>
                </c:pt>
                <c:pt idx="21241">
                  <c:v>29.204766807995199</c:v>
                </c:pt>
                <c:pt idx="21242">
                  <c:v>29.206141732283498</c:v>
                </c:pt>
                <c:pt idx="21243">
                  <c:v>29.207516656571801</c:v>
                </c:pt>
                <c:pt idx="21244">
                  <c:v>29.208891580860101</c:v>
                </c:pt>
                <c:pt idx="21245">
                  <c:v>29.2102665051484</c:v>
                </c:pt>
                <c:pt idx="21246">
                  <c:v>29.2116414294367</c:v>
                </c:pt>
                <c:pt idx="21247">
                  <c:v>29.213016353724999</c:v>
                </c:pt>
                <c:pt idx="21248">
                  <c:v>29.214391278013299</c:v>
                </c:pt>
                <c:pt idx="21249">
                  <c:v>29.215766202301602</c:v>
                </c:pt>
                <c:pt idx="21250">
                  <c:v>29.217141126589901</c:v>
                </c:pt>
                <c:pt idx="21251">
                  <c:v>29.2185160508783</c:v>
                </c:pt>
                <c:pt idx="21252">
                  <c:v>29.219890975166599</c:v>
                </c:pt>
                <c:pt idx="21253">
                  <c:v>29.221265899454899</c:v>
                </c:pt>
                <c:pt idx="21254">
                  <c:v>29.222640823743198</c:v>
                </c:pt>
                <c:pt idx="21255">
                  <c:v>29.224015748031501</c:v>
                </c:pt>
                <c:pt idx="21256">
                  <c:v>29.225390672319801</c:v>
                </c:pt>
                <c:pt idx="21257">
                  <c:v>29.2267655966081</c:v>
                </c:pt>
                <c:pt idx="21258">
                  <c:v>29.2281405208964</c:v>
                </c:pt>
                <c:pt idx="21259">
                  <c:v>29.229515445184699</c:v>
                </c:pt>
                <c:pt idx="21260">
                  <c:v>29.230890369473101</c:v>
                </c:pt>
                <c:pt idx="21261">
                  <c:v>29.232265293761401</c:v>
                </c:pt>
                <c:pt idx="21262">
                  <c:v>29.2336402180497</c:v>
                </c:pt>
                <c:pt idx="21263">
                  <c:v>29.235015142338</c:v>
                </c:pt>
                <c:pt idx="21264">
                  <c:v>29.236390066626299</c:v>
                </c:pt>
                <c:pt idx="21265">
                  <c:v>29.237764990914599</c:v>
                </c:pt>
                <c:pt idx="21266">
                  <c:v>29.239139915202902</c:v>
                </c:pt>
                <c:pt idx="21267">
                  <c:v>29.240514839491201</c:v>
                </c:pt>
                <c:pt idx="21268">
                  <c:v>29.241889763779501</c:v>
                </c:pt>
                <c:pt idx="21269">
                  <c:v>29.2432646880678</c:v>
                </c:pt>
                <c:pt idx="21270">
                  <c:v>29.244639612356199</c:v>
                </c:pt>
                <c:pt idx="21271">
                  <c:v>29.246014536644498</c:v>
                </c:pt>
                <c:pt idx="21272">
                  <c:v>29.247389460932801</c:v>
                </c:pt>
                <c:pt idx="21273">
                  <c:v>29.248764385221101</c:v>
                </c:pt>
                <c:pt idx="21274">
                  <c:v>29.2501393095094</c:v>
                </c:pt>
                <c:pt idx="21275">
                  <c:v>29.2515142337977</c:v>
                </c:pt>
                <c:pt idx="21276">
                  <c:v>29.252889158085999</c:v>
                </c:pt>
                <c:pt idx="21277">
                  <c:v>29.254264082374299</c:v>
                </c:pt>
                <c:pt idx="21278">
                  <c:v>29.255639006662602</c:v>
                </c:pt>
                <c:pt idx="21279">
                  <c:v>29.257013930950901</c:v>
                </c:pt>
                <c:pt idx="21280">
                  <c:v>29.2583888552393</c:v>
                </c:pt>
                <c:pt idx="21281">
                  <c:v>29.259763779527599</c:v>
                </c:pt>
                <c:pt idx="21282">
                  <c:v>29.261138703815899</c:v>
                </c:pt>
                <c:pt idx="21283">
                  <c:v>29.262513628104202</c:v>
                </c:pt>
                <c:pt idx="21284">
                  <c:v>29.263888552392501</c:v>
                </c:pt>
                <c:pt idx="21285">
                  <c:v>29.265263476680801</c:v>
                </c:pt>
                <c:pt idx="21286">
                  <c:v>29.2666384009691</c:v>
                </c:pt>
                <c:pt idx="21287">
                  <c:v>29.2680133252574</c:v>
                </c:pt>
                <c:pt idx="21288">
                  <c:v>29.269388249545699</c:v>
                </c:pt>
                <c:pt idx="21289">
                  <c:v>29.270763173833998</c:v>
                </c:pt>
                <c:pt idx="21290">
                  <c:v>29.272138098122401</c:v>
                </c:pt>
                <c:pt idx="21291">
                  <c:v>29.2735130224107</c:v>
                </c:pt>
                <c:pt idx="21292">
                  <c:v>29.274887946699</c:v>
                </c:pt>
                <c:pt idx="21293">
                  <c:v>29.276262870987299</c:v>
                </c:pt>
                <c:pt idx="21294">
                  <c:v>29.277637795275599</c:v>
                </c:pt>
                <c:pt idx="21295">
                  <c:v>29.279012719563902</c:v>
                </c:pt>
                <c:pt idx="21296">
                  <c:v>29.280387643852201</c:v>
                </c:pt>
                <c:pt idx="21297">
                  <c:v>29.2817625681405</c:v>
                </c:pt>
                <c:pt idx="21298">
                  <c:v>29.2831374924288</c:v>
                </c:pt>
                <c:pt idx="21299">
                  <c:v>29.284512416717199</c:v>
                </c:pt>
                <c:pt idx="21300">
                  <c:v>29.285887341005498</c:v>
                </c:pt>
                <c:pt idx="21301">
                  <c:v>29.287262265293801</c:v>
                </c:pt>
                <c:pt idx="21302">
                  <c:v>29.288637189582101</c:v>
                </c:pt>
                <c:pt idx="21303">
                  <c:v>29.2900121138704</c:v>
                </c:pt>
                <c:pt idx="21304">
                  <c:v>29.2913870381587</c:v>
                </c:pt>
                <c:pt idx="21305">
                  <c:v>29.292761962446999</c:v>
                </c:pt>
                <c:pt idx="21306">
                  <c:v>29.294136886735298</c:v>
                </c:pt>
                <c:pt idx="21307">
                  <c:v>29.295511811023601</c:v>
                </c:pt>
                <c:pt idx="21308">
                  <c:v>29.296886735311901</c:v>
                </c:pt>
                <c:pt idx="21309">
                  <c:v>29.2982616596002</c:v>
                </c:pt>
                <c:pt idx="21310">
                  <c:v>29.299636583888599</c:v>
                </c:pt>
                <c:pt idx="21311">
                  <c:v>29.301011508176899</c:v>
                </c:pt>
                <c:pt idx="21312">
                  <c:v>29.302386432465202</c:v>
                </c:pt>
                <c:pt idx="21313">
                  <c:v>29.303761356753501</c:v>
                </c:pt>
                <c:pt idx="21314">
                  <c:v>29.305136281041801</c:v>
                </c:pt>
                <c:pt idx="21315">
                  <c:v>29.3065112053301</c:v>
                </c:pt>
                <c:pt idx="21316">
                  <c:v>29.307886129618399</c:v>
                </c:pt>
                <c:pt idx="21317">
                  <c:v>29.309261053906699</c:v>
                </c:pt>
                <c:pt idx="21318">
                  <c:v>29.310635978194998</c:v>
                </c:pt>
                <c:pt idx="21319">
                  <c:v>29.312010902483401</c:v>
                </c:pt>
                <c:pt idx="21320">
                  <c:v>29.3133858267717</c:v>
                </c:pt>
                <c:pt idx="21321">
                  <c:v>29.31476075106</c:v>
                </c:pt>
                <c:pt idx="21322">
                  <c:v>29.316135675348299</c:v>
                </c:pt>
                <c:pt idx="21323">
                  <c:v>29.317510599636599</c:v>
                </c:pt>
                <c:pt idx="21324">
                  <c:v>29.318885523924902</c:v>
                </c:pt>
                <c:pt idx="21325">
                  <c:v>29.320260448213201</c:v>
                </c:pt>
                <c:pt idx="21326">
                  <c:v>29.3216353725015</c:v>
                </c:pt>
                <c:pt idx="21327">
                  <c:v>29.3230102967898</c:v>
                </c:pt>
                <c:pt idx="21328">
                  <c:v>29.324385221078099</c:v>
                </c:pt>
                <c:pt idx="21329">
                  <c:v>29.325760145366502</c:v>
                </c:pt>
                <c:pt idx="21330">
                  <c:v>29.327135069654801</c:v>
                </c:pt>
                <c:pt idx="21331">
                  <c:v>29.328509993943101</c:v>
                </c:pt>
                <c:pt idx="21332">
                  <c:v>29.3298849182314</c:v>
                </c:pt>
                <c:pt idx="21333">
                  <c:v>29.3312598425197</c:v>
                </c:pt>
                <c:pt idx="21334">
                  <c:v>29.332634766807999</c:v>
                </c:pt>
                <c:pt idx="21335">
                  <c:v>29.334009691096298</c:v>
                </c:pt>
                <c:pt idx="21336">
                  <c:v>29.335384615384601</c:v>
                </c:pt>
                <c:pt idx="21337">
                  <c:v>29.336759539672901</c:v>
                </c:pt>
                <c:pt idx="21338">
                  <c:v>29.3381344639612</c:v>
                </c:pt>
                <c:pt idx="21339">
                  <c:v>29.339509388249599</c:v>
                </c:pt>
                <c:pt idx="21340">
                  <c:v>29.340884312537899</c:v>
                </c:pt>
                <c:pt idx="21341">
                  <c:v>29.342259236826202</c:v>
                </c:pt>
                <c:pt idx="21342">
                  <c:v>29.343634161114501</c:v>
                </c:pt>
                <c:pt idx="21343">
                  <c:v>29.345009085402801</c:v>
                </c:pt>
                <c:pt idx="21344">
                  <c:v>29.3463840096911</c:v>
                </c:pt>
                <c:pt idx="21345">
                  <c:v>29.347758933979399</c:v>
                </c:pt>
                <c:pt idx="21346">
                  <c:v>29.349133858267699</c:v>
                </c:pt>
                <c:pt idx="21347">
                  <c:v>29.350508782555998</c:v>
                </c:pt>
                <c:pt idx="21348">
                  <c:v>29.351883706844301</c:v>
                </c:pt>
                <c:pt idx="21349">
                  <c:v>29.3532586311327</c:v>
                </c:pt>
                <c:pt idx="21350">
                  <c:v>29.354633555421</c:v>
                </c:pt>
                <c:pt idx="21351">
                  <c:v>29.356008479709299</c:v>
                </c:pt>
                <c:pt idx="21352">
                  <c:v>29.357383403997598</c:v>
                </c:pt>
                <c:pt idx="21353">
                  <c:v>29.358758328285901</c:v>
                </c:pt>
                <c:pt idx="21354">
                  <c:v>29.360133252574201</c:v>
                </c:pt>
                <c:pt idx="21355">
                  <c:v>29.3615081768625</c:v>
                </c:pt>
                <c:pt idx="21356">
                  <c:v>29.3628831011508</c:v>
                </c:pt>
                <c:pt idx="21357">
                  <c:v>29.364258025439099</c:v>
                </c:pt>
                <c:pt idx="21358">
                  <c:v>29.365632949727399</c:v>
                </c:pt>
                <c:pt idx="21359">
                  <c:v>29.367007874015801</c:v>
                </c:pt>
                <c:pt idx="21360">
                  <c:v>29.368382798304101</c:v>
                </c:pt>
                <c:pt idx="21361">
                  <c:v>29.3697577225924</c:v>
                </c:pt>
                <c:pt idx="21362">
                  <c:v>29.371132646880699</c:v>
                </c:pt>
                <c:pt idx="21363">
                  <c:v>29.372507571168999</c:v>
                </c:pt>
                <c:pt idx="21364">
                  <c:v>29.373882495457298</c:v>
                </c:pt>
                <c:pt idx="21365">
                  <c:v>29.375257419745601</c:v>
                </c:pt>
                <c:pt idx="21366">
                  <c:v>29.376632344033901</c:v>
                </c:pt>
                <c:pt idx="21367">
                  <c:v>29.3780072683222</c:v>
                </c:pt>
                <c:pt idx="21368">
                  <c:v>29.3793821926105</c:v>
                </c:pt>
                <c:pt idx="21369">
                  <c:v>29.380757116898899</c:v>
                </c:pt>
                <c:pt idx="21370">
                  <c:v>29.382132041187202</c:v>
                </c:pt>
                <c:pt idx="21371">
                  <c:v>29.383506965475501</c:v>
                </c:pt>
                <c:pt idx="21372">
                  <c:v>29.3848818897638</c:v>
                </c:pt>
                <c:pt idx="21373">
                  <c:v>29.3862568140521</c:v>
                </c:pt>
                <c:pt idx="21374">
                  <c:v>29.387631738340399</c:v>
                </c:pt>
                <c:pt idx="21375">
                  <c:v>29.389006662628699</c:v>
                </c:pt>
                <c:pt idx="21376">
                  <c:v>29.390381586917002</c:v>
                </c:pt>
                <c:pt idx="21377">
                  <c:v>29.391756511205301</c:v>
                </c:pt>
                <c:pt idx="21378">
                  <c:v>29.393131435493601</c:v>
                </c:pt>
                <c:pt idx="21379">
                  <c:v>29.394506359782</c:v>
                </c:pt>
                <c:pt idx="21380">
                  <c:v>29.395881284070299</c:v>
                </c:pt>
                <c:pt idx="21381">
                  <c:v>29.397256208358598</c:v>
                </c:pt>
                <c:pt idx="21382">
                  <c:v>29.398631132646901</c:v>
                </c:pt>
                <c:pt idx="21383">
                  <c:v>29.400006056935201</c:v>
                </c:pt>
                <c:pt idx="21384">
                  <c:v>29.4013809812235</c:v>
                </c:pt>
                <c:pt idx="21385">
                  <c:v>29.4027559055118</c:v>
                </c:pt>
                <c:pt idx="21386">
                  <c:v>29.404130829800099</c:v>
                </c:pt>
                <c:pt idx="21387">
                  <c:v>29.405505754088399</c:v>
                </c:pt>
                <c:pt idx="21388">
                  <c:v>29.406880678376702</c:v>
                </c:pt>
                <c:pt idx="21389">
                  <c:v>29.408255602665101</c:v>
                </c:pt>
                <c:pt idx="21390">
                  <c:v>29.4096305269534</c:v>
                </c:pt>
                <c:pt idx="21391">
                  <c:v>29.411005451241699</c:v>
                </c:pt>
                <c:pt idx="21392">
                  <c:v>29.412380375529999</c:v>
                </c:pt>
                <c:pt idx="21393">
                  <c:v>29.413755299818298</c:v>
                </c:pt>
                <c:pt idx="21394">
                  <c:v>29.415130224106601</c:v>
                </c:pt>
                <c:pt idx="21395">
                  <c:v>29.416505148394901</c:v>
                </c:pt>
                <c:pt idx="21396">
                  <c:v>29.4178800726832</c:v>
                </c:pt>
                <c:pt idx="21397">
                  <c:v>29.4192549969715</c:v>
                </c:pt>
                <c:pt idx="21398">
                  <c:v>29.420629921259899</c:v>
                </c:pt>
                <c:pt idx="21399">
                  <c:v>29.422004845548202</c:v>
                </c:pt>
                <c:pt idx="21400">
                  <c:v>29.423379769836501</c:v>
                </c:pt>
                <c:pt idx="21401">
                  <c:v>29.4247546941248</c:v>
                </c:pt>
                <c:pt idx="21402">
                  <c:v>29.4261296184131</c:v>
                </c:pt>
                <c:pt idx="21403">
                  <c:v>29.427504542701399</c:v>
                </c:pt>
                <c:pt idx="21404">
                  <c:v>29.428879466989699</c:v>
                </c:pt>
                <c:pt idx="21405">
                  <c:v>29.430254391278002</c:v>
                </c:pt>
                <c:pt idx="21406">
                  <c:v>29.431629315566301</c:v>
                </c:pt>
                <c:pt idx="21407">
                  <c:v>29.433004239854601</c:v>
                </c:pt>
                <c:pt idx="21408">
                  <c:v>29.434379164142999</c:v>
                </c:pt>
                <c:pt idx="21409">
                  <c:v>29.435754088431299</c:v>
                </c:pt>
                <c:pt idx="21410">
                  <c:v>29.437129012719598</c:v>
                </c:pt>
                <c:pt idx="21411">
                  <c:v>29.438503937007901</c:v>
                </c:pt>
                <c:pt idx="21412">
                  <c:v>29.439878861296201</c:v>
                </c:pt>
                <c:pt idx="21413">
                  <c:v>29.4412537855845</c:v>
                </c:pt>
                <c:pt idx="21414">
                  <c:v>29.4426287098728</c:v>
                </c:pt>
                <c:pt idx="21415">
                  <c:v>29.444003634161099</c:v>
                </c:pt>
                <c:pt idx="21416">
                  <c:v>29.445378558449399</c:v>
                </c:pt>
                <c:pt idx="21417">
                  <c:v>29.446753482737702</c:v>
                </c:pt>
                <c:pt idx="21418">
                  <c:v>29.448128407026001</c:v>
                </c:pt>
                <c:pt idx="21419">
                  <c:v>29.4495033313144</c:v>
                </c:pt>
                <c:pt idx="21420">
                  <c:v>29.450878255602699</c:v>
                </c:pt>
                <c:pt idx="21421">
                  <c:v>29.452253179890999</c:v>
                </c:pt>
                <c:pt idx="21422">
                  <c:v>29.453628104179302</c:v>
                </c:pt>
                <c:pt idx="21423">
                  <c:v>29.455003028467601</c:v>
                </c:pt>
                <c:pt idx="21424">
                  <c:v>29.456377952755901</c:v>
                </c:pt>
                <c:pt idx="21425">
                  <c:v>29.4577528770442</c:v>
                </c:pt>
                <c:pt idx="21426">
                  <c:v>29.4591278013325</c:v>
                </c:pt>
                <c:pt idx="21427">
                  <c:v>29.460502725620799</c:v>
                </c:pt>
                <c:pt idx="21428">
                  <c:v>29.461877649909201</c:v>
                </c:pt>
                <c:pt idx="21429">
                  <c:v>29.463252574197501</c:v>
                </c:pt>
                <c:pt idx="21430">
                  <c:v>29.4646274984858</c:v>
                </c:pt>
                <c:pt idx="21431">
                  <c:v>29.4660024227741</c:v>
                </c:pt>
                <c:pt idx="21432">
                  <c:v>29.467377347062399</c:v>
                </c:pt>
                <c:pt idx="21433">
                  <c:v>29.468752271350699</c:v>
                </c:pt>
                <c:pt idx="21434">
                  <c:v>29.470127195639002</c:v>
                </c:pt>
                <c:pt idx="21435">
                  <c:v>29.471502119927301</c:v>
                </c:pt>
                <c:pt idx="21436">
                  <c:v>29.472877044215601</c:v>
                </c:pt>
                <c:pt idx="21437">
                  <c:v>29.4742519685039</c:v>
                </c:pt>
                <c:pt idx="21438">
                  <c:v>29.475626892792299</c:v>
                </c:pt>
                <c:pt idx="21439">
                  <c:v>29.477001817080598</c:v>
                </c:pt>
                <c:pt idx="21440">
                  <c:v>29.478376741368901</c:v>
                </c:pt>
                <c:pt idx="21441">
                  <c:v>29.479751665657201</c:v>
                </c:pt>
                <c:pt idx="21442">
                  <c:v>29.4811265899455</c:v>
                </c:pt>
                <c:pt idx="21443">
                  <c:v>29.4825015142338</c:v>
                </c:pt>
                <c:pt idx="21444">
                  <c:v>29.483876438522099</c:v>
                </c:pt>
                <c:pt idx="21445">
                  <c:v>29.485251362810398</c:v>
                </c:pt>
                <c:pt idx="21446">
                  <c:v>29.486626287098701</c:v>
                </c:pt>
                <c:pt idx="21447">
                  <c:v>29.488001211387001</c:v>
                </c:pt>
                <c:pt idx="21448">
                  <c:v>29.4893761356754</c:v>
                </c:pt>
                <c:pt idx="21449">
                  <c:v>29.490751059963699</c:v>
                </c:pt>
                <c:pt idx="21450">
                  <c:v>29.492125984251999</c:v>
                </c:pt>
                <c:pt idx="21451">
                  <c:v>29.493500908540302</c:v>
                </c:pt>
                <c:pt idx="21452">
                  <c:v>29.494875832828601</c:v>
                </c:pt>
                <c:pt idx="21453">
                  <c:v>29.496250757116901</c:v>
                </c:pt>
                <c:pt idx="21454">
                  <c:v>29.4976256814052</c:v>
                </c:pt>
                <c:pt idx="21455">
                  <c:v>29.499000605693499</c:v>
                </c:pt>
                <c:pt idx="21456">
                  <c:v>29.500375529981799</c:v>
                </c:pt>
                <c:pt idx="21457">
                  <c:v>29.501750454270098</c:v>
                </c:pt>
                <c:pt idx="21458">
                  <c:v>29.503125378558501</c:v>
                </c:pt>
                <c:pt idx="21459">
                  <c:v>29.5045003028468</c:v>
                </c:pt>
                <c:pt idx="21460">
                  <c:v>29.5058752271351</c:v>
                </c:pt>
                <c:pt idx="21461">
                  <c:v>29.507250151423399</c:v>
                </c:pt>
                <c:pt idx="21462">
                  <c:v>29.508625075711699</c:v>
                </c:pt>
                <c:pt idx="21463">
                  <c:v>29.51</c:v>
                </c:pt>
                <c:pt idx="21464">
                  <c:v>29.511374924288301</c:v>
                </c:pt>
                <c:pt idx="21465">
                  <c:v>29.5127498485766</c:v>
                </c:pt>
                <c:pt idx="21466">
                  <c:v>29.5141247728649</c:v>
                </c:pt>
                <c:pt idx="21467">
                  <c:v>29.515499697153199</c:v>
                </c:pt>
                <c:pt idx="21468">
                  <c:v>29.516874621441598</c:v>
                </c:pt>
                <c:pt idx="21469">
                  <c:v>29.518249545729901</c:v>
                </c:pt>
                <c:pt idx="21470">
                  <c:v>29.519624470018201</c:v>
                </c:pt>
                <c:pt idx="21471">
                  <c:v>29.5209993943065</c:v>
                </c:pt>
                <c:pt idx="21472">
                  <c:v>29.5223743185948</c:v>
                </c:pt>
                <c:pt idx="21473">
                  <c:v>29.523749242883099</c:v>
                </c:pt>
                <c:pt idx="21474">
                  <c:v>29.525124167171398</c:v>
                </c:pt>
                <c:pt idx="21475">
                  <c:v>29.526499091459701</c:v>
                </c:pt>
                <c:pt idx="21476">
                  <c:v>29.527874015748001</c:v>
                </c:pt>
                <c:pt idx="21477">
                  <c:v>29.5292489400363</c:v>
                </c:pt>
                <c:pt idx="21478">
                  <c:v>29.530623864324699</c:v>
                </c:pt>
                <c:pt idx="21479">
                  <c:v>29.531998788612999</c:v>
                </c:pt>
                <c:pt idx="21480">
                  <c:v>29.533373712901302</c:v>
                </c:pt>
                <c:pt idx="21481">
                  <c:v>29.534748637189601</c:v>
                </c:pt>
                <c:pt idx="21482">
                  <c:v>29.536123561477901</c:v>
                </c:pt>
                <c:pt idx="21483">
                  <c:v>29.5374984857662</c:v>
                </c:pt>
                <c:pt idx="21484">
                  <c:v>29.538873410054499</c:v>
                </c:pt>
                <c:pt idx="21485">
                  <c:v>29.540248334342799</c:v>
                </c:pt>
                <c:pt idx="21486">
                  <c:v>29.541623258631098</c:v>
                </c:pt>
                <c:pt idx="21487">
                  <c:v>29.542998182919401</c:v>
                </c:pt>
                <c:pt idx="21488">
                  <c:v>29.5443731072078</c:v>
                </c:pt>
                <c:pt idx="21489">
                  <c:v>29.5457480314961</c:v>
                </c:pt>
                <c:pt idx="21490">
                  <c:v>29.547122955784399</c:v>
                </c:pt>
                <c:pt idx="21491">
                  <c:v>29.548497880072699</c:v>
                </c:pt>
                <c:pt idx="21492">
                  <c:v>29.549872804361001</c:v>
                </c:pt>
                <c:pt idx="21493">
                  <c:v>29.551247728649301</c:v>
                </c:pt>
                <c:pt idx="21494">
                  <c:v>29.5526226529376</c:v>
                </c:pt>
                <c:pt idx="21495">
                  <c:v>29.5539975772259</c:v>
                </c:pt>
                <c:pt idx="21496">
                  <c:v>29.555372501514199</c:v>
                </c:pt>
                <c:pt idx="21497">
                  <c:v>29.556747425802499</c:v>
                </c:pt>
                <c:pt idx="21498">
                  <c:v>29.558122350090901</c:v>
                </c:pt>
                <c:pt idx="21499">
                  <c:v>29.559497274379201</c:v>
                </c:pt>
                <c:pt idx="21500">
                  <c:v>29.5608721986675</c:v>
                </c:pt>
                <c:pt idx="21501">
                  <c:v>29.562247122955799</c:v>
                </c:pt>
                <c:pt idx="21502">
                  <c:v>29.563622047244099</c:v>
                </c:pt>
                <c:pt idx="21503">
                  <c:v>29.564996971532398</c:v>
                </c:pt>
                <c:pt idx="21504">
                  <c:v>29.566371895820701</c:v>
                </c:pt>
                <c:pt idx="21505">
                  <c:v>29.567746820109001</c:v>
                </c:pt>
                <c:pt idx="21506">
                  <c:v>29.5691217443973</c:v>
                </c:pt>
                <c:pt idx="21507">
                  <c:v>29.570496668685699</c:v>
                </c:pt>
                <c:pt idx="21508">
                  <c:v>29.571871592973999</c:v>
                </c:pt>
                <c:pt idx="21509">
                  <c:v>29.573246517262302</c:v>
                </c:pt>
                <c:pt idx="21510">
                  <c:v>29.574621441550601</c:v>
                </c:pt>
                <c:pt idx="21511">
                  <c:v>29.5759963658389</c:v>
                </c:pt>
                <c:pt idx="21512">
                  <c:v>29.5773712901272</c:v>
                </c:pt>
                <c:pt idx="21513">
                  <c:v>29.578746214415499</c:v>
                </c:pt>
                <c:pt idx="21514">
                  <c:v>29.580121138703799</c:v>
                </c:pt>
                <c:pt idx="21515">
                  <c:v>29.581496062992102</c:v>
                </c:pt>
                <c:pt idx="21516">
                  <c:v>29.582870987280401</c:v>
                </c:pt>
                <c:pt idx="21517">
                  <c:v>29.5842459115688</c:v>
                </c:pt>
                <c:pt idx="21518">
                  <c:v>29.5856208358571</c:v>
                </c:pt>
                <c:pt idx="21519">
                  <c:v>29.586995760145399</c:v>
                </c:pt>
                <c:pt idx="21520">
                  <c:v>29.588370684433698</c:v>
                </c:pt>
                <c:pt idx="21521">
                  <c:v>29.589745608722001</c:v>
                </c:pt>
                <c:pt idx="21522">
                  <c:v>29.591120533010301</c:v>
                </c:pt>
                <c:pt idx="21523">
                  <c:v>29.5924954572986</c:v>
                </c:pt>
                <c:pt idx="21524">
                  <c:v>29.5938703815869</c:v>
                </c:pt>
                <c:pt idx="21525">
                  <c:v>29.595245305875199</c:v>
                </c:pt>
                <c:pt idx="21526">
                  <c:v>29.596620230163499</c:v>
                </c:pt>
                <c:pt idx="21527">
                  <c:v>29.597995154451802</c:v>
                </c:pt>
                <c:pt idx="21528">
                  <c:v>29.599370078740201</c:v>
                </c:pt>
                <c:pt idx="21529">
                  <c:v>29.6007450030285</c:v>
                </c:pt>
                <c:pt idx="21530">
                  <c:v>29.602119927316799</c:v>
                </c:pt>
                <c:pt idx="21531">
                  <c:v>29.603494851605099</c:v>
                </c:pt>
                <c:pt idx="21532">
                  <c:v>29.604869775893398</c:v>
                </c:pt>
                <c:pt idx="21533">
                  <c:v>29.606244700181701</c:v>
                </c:pt>
                <c:pt idx="21534">
                  <c:v>29.607619624470001</c:v>
                </c:pt>
                <c:pt idx="21535">
                  <c:v>29.6089945487583</c:v>
                </c:pt>
                <c:pt idx="21536">
                  <c:v>29.6103694730466</c:v>
                </c:pt>
                <c:pt idx="21537">
                  <c:v>29.611744397334999</c:v>
                </c:pt>
                <c:pt idx="21538">
                  <c:v>29.613119321623302</c:v>
                </c:pt>
                <c:pt idx="21539">
                  <c:v>29.614494245911601</c:v>
                </c:pt>
                <c:pt idx="21540">
                  <c:v>29.6158691701999</c:v>
                </c:pt>
                <c:pt idx="21541">
                  <c:v>29.6172440944882</c:v>
                </c:pt>
                <c:pt idx="21542">
                  <c:v>29.618619018776499</c:v>
                </c:pt>
                <c:pt idx="21543">
                  <c:v>29.619993943064799</c:v>
                </c:pt>
                <c:pt idx="21544">
                  <c:v>29.621368867353102</c:v>
                </c:pt>
                <c:pt idx="21545">
                  <c:v>29.622743791641401</c:v>
                </c:pt>
                <c:pt idx="21546">
                  <c:v>29.624118715929701</c:v>
                </c:pt>
                <c:pt idx="21547">
                  <c:v>29.6254936402181</c:v>
                </c:pt>
                <c:pt idx="21548">
                  <c:v>29.626868564506399</c:v>
                </c:pt>
                <c:pt idx="21549">
                  <c:v>29.628243488794698</c:v>
                </c:pt>
                <c:pt idx="21550">
                  <c:v>29.629618413083001</c:v>
                </c:pt>
                <c:pt idx="21551">
                  <c:v>29.630993337371301</c:v>
                </c:pt>
                <c:pt idx="21552">
                  <c:v>29.6323682616596</c:v>
                </c:pt>
                <c:pt idx="21553">
                  <c:v>29.6337431859479</c:v>
                </c:pt>
                <c:pt idx="21554">
                  <c:v>29.635118110236199</c:v>
                </c:pt>
                <c:pt idx="21555">
                  <c:v>29.636493034524499</c:v>
                </c:pt>
                <c:pt idx="21556">
                  <c:v>29.637867958812802</c:v>
                </c:pt>
                <c:pt idx="21557">
                  <c:v>29.6392428831012</c:v>
                </c:pt>
                <c:pt idx="21558">
                  <c:v>29.6406178073895</c:v>
                </c:pt>
                <c:pt idx="21559">
                  <c:v>29.641992731677799</c:v>
                </c:pt>
                <c:pt idx="21560">
                  <c:v>29.643367655966099</c:v>
                </c:pt>
                <c:pt idx="21561">
                  <c:v>29.644742580254398</c:v>
                </c:pt>
                <c:pt idx="21562">
                  <c:v>29.646117504542701</c:v>
                </c:pt>
                <c:pt idx="21563">
                  <c:v>29.647492428831001</c:v>
                </c:pt>
                <c:pt idx="21564">
                  <c:v>29.6488673531193</c:v>
                </c:pt>
                <c:pt idx="21565">
                  <c:v>29.6502422774076</c:v>
                </c:pt>
                <c:pt idx="21566">
                  <c:v>29.651617201695899</c:v>
                </c:pt>
                <c:pt idx="21567">
                  <c:v>29.652992125984301</c:v>
                </c:pt>
                <c:pt idx="21568">
                  <c:v>29.654367050272601</c:v>
                </c:pt>
                <c:pt idx="21569">
                  <c:v>29.6557419745609</c:v>
                </c:pt>
                <c:pt idx="21570">
                  <c:v>29.6571168988492</c:v>
                </c:pt>
                <c:pt idx="21571">
                  <c:v>29.658491823137499</c:v>
                </c:pt>
                <c:pt idx="21572">
                  <c:v>29.659866747425799</c:v>
                </c:pt>
                <c:pt idx="21573">
                  <c:v>29.661241671714102</c:v>
                </c:pt>
                <c:pt idx="21574">
                  <c:v>29.662616596002401</c:v>
                </c:pt>
                <c:pt idx="21575">
                  <c:v>29.663991520290701</c:v>
                </c:pt>
                <c:pt idx="21576">
                  <c:v>29.665366444579099</c:v>
                </c:pt>
                <c:pt idx="21577">
                  <c:v>29.666741368867399</c:v>
                </c:pt>
                <c:pt idx="21578">
                  <c:v>29.668116293155698</c:v>
                </c:pt>
                <c:pt idx="21579">
                  <c:v>29.669491217444001</c:v>
                </c:pt>
                <c:pt idx="21580">
                  <c:v>29.670866141732301</c:v>
                </c:pt>
                <c:pt idx="21581">
                  <c:v>29.6722410660206</c:v>
                </c:pt>
                <c:pt idx="21582">
                  <c:v>29.6736159903089</c:v>
                </c:pt>
                <c:pt idx="21583">
                  <c:v>29.674990914597199</c:v>
                </c:pt>
                <c:pt idx="21584">
                  <c:v>29.676365838885499</c:v>
                </c:pt>
                <c:pt idx="21585">
                  <c:v>29.677740763173801</c:v>
                </c:pt>
                <c:pt idx="21586">
                  <c:v>29.6791156874622</c:v>
                </c:pt>
                <c:pt idx="21587">
                  <c:v>29.6804906117505</c:v>
                </c:pt>
                <c:pt idx="21588">
                  <c:v>29.681865536038799</c:v>
                </c:pt>
                <c:pt idx="21589">
                  <c:v>29.683240460327099</c:v>
                </c:pt>
                <c:pt idx="21590">
                  <c:v>29.684615384615402</c:v>
                </c:pt>
                <c:pt idx="21591">
                  <c:v>29.685990308903701</c:v>
                </c:pt>
                <c:pt idx="21592">
                  <c:v>29.687365233192001</c:v>
                </c:pt>
                <c:pt idx="21593">
                  <c:v>29.6887401574803</c:v>
                </c:pt>
                <c:pt idx="21594">
                  <c:v>29.690115081768599</c:v>
                </c:pt>
                <c:pt idx="21595">
                  <c:v>29.691490006056899</c:v>
                </c:pt>
                <c:pt idx="21596">
                  <c:v>29.692864930345198</c:v>
                </c:pt>
                <c:pt idx="21597">
                  <c:v>29.694239854633601</c:v>
                </c:pt>
                <c:pt idx="21598">
                  <c:v>29.6956147789219</c:v>
                </c:pt>
                <c:pt idx="21599">
                  <c:v>29.6969897032102</c:v>
                </c:pt>
                <c:pt idx="21600">
                  <c:v>29.698364627498499</c:v>
                </c:pt>
                <c:pt idx="21601">
                  <c:v>29.699739551786799</c:v>
                </c:pt>
                <c:pt idx="21602">
                  <c:v>29.701114476075102</c:v>
                </c:pt>
                <c:pt idx="21603">
                  <c:v>29.702489400363401</c:v>
                </c:pt>
                <c:pt idx="21604">
                  <c:v>29.7038643246517</c:v>
                </c:pt>
                <c:pt idx="21605">
                  <c:v>29.70523924894</c:v>
                </c:pt>
                <c:pt idx="21606">
                  <c:v>29.706614173228399</c:v>
                </c:pt>
                <c:pt idx="21607">
                  <c:v>29.707989097516698</c:v>
                </c:pt>
                <c:pt idx="21608">
                  <c:v>29.709364021805001</c:v>
                </c:pt>
                <c:pt idx="21609">
                  <c:v>29.710738946093301</c:v>
                </c:pt>
                <c:pt idx="21610">
                  <c:v>29.7121138703816</c:v>
                </c:pt>
                <c:pt idx="21611">
                  <c:v>29.7134887946699</c:v>
                </c:pt>
                <c:pt idx="21612">
                  <c:v>29.714863718958199</c:v>
                </c:pt>
                <c:pt idx="21613">
                  <c:v>29.716238643246498</c:v>
                </c:pt>
                <c:pt idx="21614">
                  <c:v>29.717613567534801</c:v>
                </c:pt>
                <c:pt idx="21615">
                  <c:v>29.718988491823101</c:v>
                </c:pt>
                <c:pt idx="21616">
                  <c:v>29.7203634161115</c:v>
                </c:pt>
                <c:pt idx="21617">
                  <c:v>29.721738340399799</c:v>
                </c:pt>
                <c:pt idx="21618">
                  <c:v>29.723113264688099</c:v>
                </c:pt>
                <c:pt idx="21619">
                  <c:v>29.724488188976402</c:v>
                </c:pt>
                <c:pt idx="21620">
                  <c:v>29.725863113264701</c:v>
                </c:pt>
                <c:pt idx="21621">
                  <c:v>29.727238037553001</c:v>
                </c:pt>
                <c:pt idx="21622">
                  <c:v>29.7286129618413</c:v>
                </c:pt>
                <c:pt idx="21623">
                  <c:v>29.729987886129599</c:v>
                </c:pt>
                <c:pt idx="21624">
                  <c:v>29.731362810417899</c:v>
                </c:pt>
                <c:pt idx="21625">
                  <c:v>29.732737734706198</c:v>
                </c:pt>
                <c:pt idx="21626">
                  <c:v>29.734112658994601</c:v>
                </c:pt>
                <c:pt idx="21627">
                  <c:v>29.7354875832829</c:v>
                </c:pt>
                <c:pt idx="21628">
                  <c:v>29.7368625075712</c:v>
                </c:pt>
                <c:pt idx="21629">
                  <c:v>29.738237431859499</c:v>
                </c:pt>
                <c:pt idx="21630">
                  <c:v>29.739612356147799</c:v>
                </c:pt>
                <c:pt idx="21631">
                  <c:v>29.740987280436102</c:v>
                </c:pt>
                <c:pt idx="21632">
                  <c:v>29.742362204724401</c:v>
                </c:pt>
                <c:pt idx="21633">
                  <c:v>29.7437371290127</c:v>
                </c:pt>
                <c:pt idx="21634">
                  <c:v>29.745112053301</c:v>
                </c:pt>
                <c:pt idx="21635">
                  <c:v>29.746486977589299</c:v>
                </c:pt>
                <c:pt idx="21636">
                  <c:v>29.747861901877702</c:v>
                </c:pt>
                <c:pt idx="21637">
                  <c:v>29.749236826166001</c:v>
                </c:pt>
                <c:pt idx="21638">
                  <c:v>29.750611750454301</c:v>
                </c:pt>
                <c:pt idx="21639">
                  <c:v>29.7519866747426</c:v>
                </c:pt>
                <c:pt idx="21640">
                  <c:v>29.753361599030899</c:v>
                </c:pt>
                <c:pt idx="21641">
                  <c:v>29.754736523319199</c:v>
                </c:pt>
                <c:pt idx="21642">
                  <c:v>29.756111447607498</c:v>
                </c:pt>
                <c:pt idx="21643">
                  <c:v>29.757486371895801</c:v>
                </c:pt>
                <c:pt idx="21644">
                  <c:v>29.758861296184101</c:v>
                </c:pt>
                <c:pt idx="21645">
                  <c:v>29.7602362204725</c:v>
                </c:pt>
                <c:pt idx="21646">
                  <c:v>29.761611144760799</c:v>
                </c:pt>
                <c:pt idx="21647">
                  <c:v>29.762986069049099</c:v>
                </c:pt>
                <c:pt idx="21648">
                  <c:v>29.764360993337402</c:v>
                </c:pt>
                <c:pt idx="21649">
                  <c:v>29.765735917625701</c:v>
                </c:pt>
                <c:pt idx="21650">
                  <c:v>29.767110841914</c:v>
                </c:pt>
                <c:pt idx="21651">
                  <c:v>29.7684857662023</c:v>
                </c:pt>
                <c:pt idx="21652">
                  <c:v>29.769860690490599</c:v>
                </c:pt>
                <c:pt idx="21653">
                  <c:v>29.771235614778899</c:v>
                </c:pt>
                <c:pt idx="21654">
                  <c:v>29.772610539067198</c:v>
                </c:pt>
                <c:pt idx="21655">
                  <c:v>29.773985463355501</c:v>
                </c:pt>
                <c:pt idx="21656">
                  <c:v>29.7753603876439</c:v>
                </c:pt>
                <c:pt idx="21657">
                  <c:v>29.7767353119322</c:v>
                </c:pt>
                <c:pt idx="21658">
                  <c:v>29.778110236220499</c:v>
                </c:pt>
                <c:pt idx="21659">
                  <c:v>29.779485160508798</c:v>
                </c:pt>
                <c:pt idx="21660">
                  <c:v>29.780860084797101</c:v>
                </c:pt>
                <c:pt idx="21661">
                  <c:v>29.782235009085401</c:v>
                </c:pt>
                <c:pt idx="21662">
                  <c:v>29.7836099333737</c:v>
                </c:pt>
                <c:pt idx="21663">
                  <c:v>29.784984857662</c:v>
                </c:pt>
                <c:pt idx="21664">
                  <c:v>29.786359781950299</c:v>
                </c:pt>
                <c:pt idx="21665">
                  <c:v>29.787734706238702</c:v>
                </c:pt>
                <c:pt idx="21666">
                  <c:v>29.789109630527001</c:v>
                </c:pt>
                <c:pt idx="21667">
                  <c:v>29.790484554815301</c:v>
                </c:pt>
                <c:pt idx="21668">
                  <c:v>29.7918594791036</c:v>
                </c:pt>
                <c:pt idx="21669">
                  <c:v>29.793234403391899</c:v>
                </c:pt>
                <c:pt idx="21670">
                  <c:v>29.794609327680199</c:v>
                </c:pt>
                <c:pt idx="21671">
                  <c:v>29.795984251968498</c:v>
                </c:pt>
                <c:pt idx="21672">
                  <c:v>29.797359176256801</c:v>
                </c:pt>
                <c:pt idx="21673">
                  <c:v>29.798734100545101</c:v>
                </c:pt>
                <c:pt idx="21674">
                  <c:v>29.8001090248334</c:v>
                </c:pt>
                <c:pt idx="21675">
                  <c:v>29.801483949121799</c:v>
                </c:pt>
                <c:pt idx="21676">
                  <c:v>29.802858873410099</c:v>
                </c:pt>
                <c:pt idx="21677">
                  <c:v>29.804233797698402</c:v>
                </c:pt>
                <c:pt idx="21678">
                  <c:v>29.805608721986701</c:v>
                </c:pt>
                <c:pt idx="21679">
                  <c:v>29.806983646275</c:v>
                </c:pt>
                <c:pt idx="21680">
                  <c:v>29.8083585705633</c:v>
                </c:pt>
                <c:pt idx="21681">
                  <c:v>29.809733494851599</c:v>
                </c:pt>
                <c:pt idx="21682">
                  <c:v>29.811108419139899</c:v>
                </c:pt>
                <c:pt idx="21683">
                  <c:v>29.812483343428202</c:v>
                </c:pt>
                <c:pt idx="21684">
                  <c:v>29.813858267716501</c:v>
                </c:pt>
                <c:pt idx="21685">
                  <c:v>29.8152331920049</c:v>
                </c:pt>
                <c:pt idx="21686">
                  <c:v>29.8166081162932</c:v>
                </c:pt>
                <c:pt idx="21687">
                  <c:v>29.817983040581499</c:v>
                </c:pt>
                <c:pt idx="21688">
                  <c:v>29.819357964869798</c:v>
                </c:pt>
                <c:pt idx="21689">
                  <c:v>29.820732889158101</c:v>
                </c:pt>
                <c:pt idx="21690">
                  <c:v>29.822107813446401</c:v>
                </c:pt>
                <c:pt idx="21691">
                  <c:v>29.8234827377347</c:v>
                </c:pt>
                <c:pt idx="21692">
                  <c:v>29.824857662023</c:v>
                </c:pt>
                <c:pt idx="21693">
                  <c:v>29.826232586311299</c:v>
                </c:pt>
                <c:pt idx="21694">
                  <c:v>29.827607510599599</c:v>
                </c:pt>
                <c:pt idx="21695">
                  <c:v>29.828982434888001</c:v>
                </c:pt>
                <c:pt idx="21696">
                  <c:v>29.8303573591763</c:v>
                </c:pt>
                <c:pt idx="21697">
                  <c:v>29.8317322834646</c:v>
                </c:pt>
                <c:pt idx="21698">
                  <c:v>29.833107207752899</c:v>
                </c:pt>
                <c:pt idx="21699">
                  <c:v>29.834482132041199</c:v>
                </c:pt>
                <c:pt idx="21700">
                  <c:v>29.835857056329498</c:v>
                </c:pt>
                <c:pt idx="21701">
                  <c:v>29.837231980617801</c:v>
                </c:pt>
                <c:pt idx="21702">
                  <c:v>29.838606904906101</c:v>
                </c:pt>
                <c:pt idx="21703">
                  <c:v>29.8399818291944</c:v>
                </c:pt>
                <c:pt idx="21704">
                  <c:v>29.8413567534827</c:v>
                </c:pt>
                <c:pt idx="21705">
                  <c:v>29.842731677771098</c:v>
                </c:pt>
                <c:pt idx="21706">
                  <c:v>29.844106602059401</c:v>
                </c:pt>
                <c:pt idx="21707">
                  <c:v>29.845481526347701</c:v>
                </c:pt>
                <c:pt idx="21708">
                  <c:v>29.846856450636</c:v>
                </c:pt>
                <c:pt idx="21709">
                  <c:v>29.8482313749243</c:v>
                </c:pt>
                <c:pt idx="21710">
                  <c:v>29.849606299212599</c:v>
                </c:pt>
                <c:pt idx="21711">
                  <c:v>29.850981223500899</c:v>
                </c:pt>
                <c:pt idx="21712">
                  <c:v>29.852356147789202</c:v>
                </c:pt>
                <c:pt idx="21713">
                  <c:v>29.853731072077501</c:v>
                </c:pt>
                <c:pt idx="21714">
                  <c:v>29.855105996365801</c:v>
                </c:pt>
                <c:pt idx="21715">
                  <c:v>29.856480920654199</c:v>
                </c:pt>
                <c:pt idx="21716">
                  <c:v>29.857855844942499</c:v>
                </c:pt>
                <c:pt idx="21717">
                  <c:v>29.859230769230798</c:v>
                </c:pt>
                <c:pt idx="21718">
                  <c:v>29.860605693519101</c:v>
                </c:pt>
                <c:pt idx="21719">
                  <c:v>29.861980617807401</c:v>
                </c:pt>
                <c:pt idx="21720">
                  <c:v>29.8633555420957</c:v>
                </c:pt>
                <c:pt idx="21721">
                  <c:v>29.864730466384</c:v>
                </c:pt>
                <c:pt idx="21722">
                  <c:v>29.866105390672299</c:v>
                </c:pt>
                <c:pt idx="21723">
                  <c:v>29.867480314960599</c:v>
                </c:pt>
                <c:pt idx="21724">
                  <c:v>29.868855239248902</c:v>
                </c:pt>
                <c:pt idx="21725">
                  <c:v>29.8702301635373</c:v>
                </c:pt>
                <c:pt idx="21726">
                  <c:v>29.8716050878256</c:v>
                </c:pt>
                <c:pt idx="21727">
                  <c:v>29.872980012113899</c:v>
                </c:pt>
                <c:pt idx="21728">
                  <c:v>29.874354936402199</c:v>
                </c:pt>
                <c:pt idx="21729">
                  <c:v>29.875729860690502</c:v>
                </c:pt>
                <c:pt idx="21730">
                  <c:v>29.877104784978801</c:v>
                </c:pt>
                <c:pt idx="21731">
                  <c:v>29.878479709267101</c:v>
                </c:pt>
                <c:pt idx="21732">
                  <c:v>29.8798546335554</c:v>
                </c:pt>
                <c:pt idx="21733">
                  <c:v>29.881229557843699</c:v>
                </c:pt>
                <c:pt idx="21734">
                  <c:v>29.882604482131999</c:v>
                </c:pt>
                <c:pt idx="21735">
                  <c:v>29.883979406420401</c:v>
                </c:pt>
                <c:pt idx="21736">
                  <c:v>29.885354330708701</c:v>
                </c:pt>
                <c:pt idx="21737">
                  <c:v>29.886729254997</c:v>
                </c:pt>
                <c:pt idx="21738">
                  <c:v>29.8881041792853</c:v>
                </c:pt>
                <c:pt idx="21739">
                  <c:v>29.889479103573599</c:v>
                </c:pt>
                <c:pt idx="21740">
                  <c:v>29.890854027861899</c:v>
                </c:pt>
                <c:pt idx="21741">
                  <c:v>29.892228952150202</c:v>
                </c:pt>
                <c:pt idx="21742">
                  <c:v>29.893603876438501</c:v>
                </c:pt>
                <c:pt idx="21743">
                  <c:v>29.8949788007268</c:v>
                </c:pt>
                <c:pt idx="21744">
                  <c:v>29.8963537250151</c:v>
                </c:pt>
                <c:pt idx="21745">
                  <c:v>29.897728649303499</c:v>
                </c:pt>
                <c:pt idx="21746">
                  <c:v>29.899103573591798</c:v>
                </c:pt>
                <c:pt idx="21747">
                  <c:v>29.900478497880101</c:v>
                </c:pt>
                <c:pt idx="21748">
                  <c:v>29.901853422168401</c:v>
                </c:pt>
                <c:pt idx="21749">
                  <c:v>29.9032283464567</c:v>
                </c:pt>
                <c:pt idx="21750">
                  <c:v>29.904603270745</c:v>
                </c:pt>
                <c:pt idx="21751">
                  <c:v>29.905978195033299</c:v>
                </c:pt>
                <c:pt idx="21752">
                  <c:v>29.907353119321598</c:v>
                </c:pt>
                <c:pt idx="21753">
                  <c:v>29.908728043609901</c:v>
                </c:pt>
                <c:pt idx="21754">
                  <c:v>29.9101029678983</c:v>
                </c:pt>
                <c:pt idx="21755">
                  <c:v>29.9114778921866</c:v>
                </c:pt>
                <c:pt idx="21756">
                  <c:v>29.912852816474899</c:v>
                </c:pt>
                <c:pt idx="21757">
                  <c:v>29.914227740763199</c:v>
                </c:pt>
                <c:pt idx="21758">
                  <c:v>29.915602665051502</c:v>
                </c:pt>
                <c:pt idx="21759">
                  <c:v>29.916977589339801</c:v>
                </c:pt>
                <c:pt idx="21760">
                  <c:v>29.918352513628101</c:v>
                </c:pt>
                <c:pt idx="21761">
                  <c:v>29.9197274379164</c:v>
                </c:pt>
                <c:pt idx="21762">
                  <c:v>29.921102362204699</c:v>
                </c:pt>
                <c:pt idx="21763">
                  <c:v>29.922477286492999</c:v>
                </c:pt>
                <c:pt idx="21764">
                  <c:v>29.923852210781298</c:v>
                </c:pt>
                <c:pt idx="21765">
                  <c:v>29.925227135069701</c:v>
                </c:pt>
                <c:pt idx="21766">
                  <c:v>29.926602059358</c:v>
                </c:pt>
                <c:pt idx="21767">
                  <c:v>29.9279769836463</c:v>
                </c:pt>
                <c:pt idx="21768">
                  <c:v>29.929351907934599</c:v>
                </c:pt>
                <c:pt idx="21769">
                  <c:v>29.930726832222899</c:v>
                </c:pt>
                <c:pt idx="21770">
                  <c:v>29.932101756511202</c:v>
                </c:pt>
                <c:pt idx="21771">
                  <c:v>29.933476680799501</c:v>
                </c:pt>
                <c:pt idx="21772">
                  <c:v>29.9348516050878</c:v>
                </c:pt>
                <c:pt idx="21773">
                  <c:v>29.9362265293761</c:v>
                </c:pt>
                <c:pt idx="21774">
                  <c:v>29.937601453664499</c:v>
                </c:pt>
                <c:pt idx="21775">
                  <c:v>29.938976377952802</c:v>
                </c:pt>
                <c:pt idx="21776">
                  <c:v>29.940351302241101</c:v>
                </c:pt>
                <c:pt idx="21777">
                  <c:v>29.941726226529401</c:v>
                </c:pt>
                <c:pt idx="21778">
                  <c:v>29.9431011508177</c:v>
                </c:pt>
                <c:pt idx="21779">
                  <c:v>29.944476075106</c:v>
                </c:pt>
                <c:pt idx="21780">
                  <c:v>29.945850999394299</c:v>
                </c:pt>
                <c:pt idx="21781">
                  <c:v>29.947225923682598</c:v>
                </c:pt>
                <c:pt idx="21782">
                  <c:v>29.948600847970901</c:v>
                </c:pt>
                <c:pt idx="21783">
                  <c:v>29.949975772259201</c:v>
                </c:pt>
                <c:pt idx="21784">
                  <c:v>29.9513506965476</c:v>
                </c:pt>
                <c:pt idx="21785">
                  <c:v>29.952725620835899</c:v>
                </c:pt>
                <c:pt idx="21786">
                  <c:v>29.954100545124199</c:v>
                </c:pt>
                <c:pt idx="21787">
                  <c:v>29.955475469412502</c:v>
                </c:pt>
                <c:pt idx="21788">
                  <c:v>29.956850393700801</c:v>
                </c:pt>
                <c:pt idx="21789">
                  <c:v>29.9582253179891</c:v>
                </c:pt>
                <c:pt idx="21790">
                  <c:v>29.9596002422774</c:v>
                </c:pt>
                <c:pt idx="21791">
                  <c:v>29.960975166565699</c:v>
                </c:pt>
                <c:pt idx="21792">
                  <c:v>29.962350090853999</c:v>
                </c:pt>
                <c:pt idx="21793">
                  <c:v>29.963725015142298</c:v>
                </c:pt>
                <c:pt idx="21794">
                  <c:v>29.965099939430701</c:v>
                </c:pt>
                <c:pt idx="21795">
                  <c:v>29.966474863719</c:v>
                </c:pt>
                <c:pt idx="21796">
                  <c:v>29.9678497880073</c:v>
                </c:pt>
                <c:pt idx="21797">
                  <c:v>29.969224712295599</c:v>
                </c:pt>
                <c:pt idx="21798">
                  <c:v>29.970599636583898</c:v>
                </c:pt>
                <c:pt idx="21799">
                  <c:v>29.971974560872201</c:v>
                </c:pt>
                <c:pt idx="21800">
                  <c:v>29.973349485160501</c:v>
                </c:pt>
                <c:pt idx="21801">
                  <c:v>29.9747244094488</c:v>
                </c:pt>
                <c:pt idx="21802">
                  <c:v>29.9760993337371</c:v>
                </c:pt>
                <c:pt idx="21803">
                  <c:v>29.977474258025399</c:v>
                </c:pt>
                <c:pt idx="21804">
                  <c:v>29.978849182313802</c:v>
                </c:pt>
                <c:pt idx="21805">
                  <c:v>29.980224106602101</c:v>
                </c:pt>
                <c:pt idx="21806">
                  <c:v>29.981599030890401</c:v>
                </c:pt>
                <c:pt idx="21807">
                  <c:v>29.9829739551787</c:v>
                </c:pt>
                <c:pt idx="21808">
                  <c:v>29.984348879466999</c:v>
                </c:pt>
                <c:pt idx="21809">
                  <c:v>29.985723803755299</c:v>
                </c:pt>
                <c:pt idx="21810">
                  <c:v>29.987098728043598</c:v>
                </c:pt>
                <c:pt idx="21811">
                  <c:v>29.988473652331901</c:v>
                </c:pt>
                <c:pt idx="21812">
                  <c:v>29.989848576620201</c:v>
                </c:pt>
                <c:pt idx="21813">
                  <c:v>29.9912235009085</c:v>
                </c:pt>
                <c:pt idx="21814">
                  <c:v>29.992598425196899</c:v>
                </c:pt>
                <c:pt idx="21815">
                  <c:v>29.993973349485199</c:v>
                </c:pt>
                <c:pt idx="21816">
                  <c:v>29.995348273773502</c:v>
                </c:pt>
                <c:pt idx="21817">
                  <c:v>29.996723198061801</c:v>
                </c:pt>
                <c:pt idx="21818">
                  <c:v>29.9980981223501</c:v>
                </c:pt>
                <c:pt idx="21819">
                  <c:v>29.9994730466384</c:v>
                </c:pt>
                <c:pt idx="21820">
                  <c:v>30.000847970926699</c:v>
                </c:pt>
                <c:pt idx="21821">
                  <c:v>30.002222895214999</c:v>
                </c:pt>
                <c:pt idx="21822">
                  <c:v>30.003597819503302</c:v>
                </c:pt>
                <c:pt idx="21823">
                  <c:v>30.004972743791601</c:v>
                </c:pt>
                <c:pt idx="21824">
                  <c:v>30.00634766808</c:v>
                </c:pt>
                <c:pt idx="21825">
                  <c:v>30.0077225923683</c:v>
                </c:pt>
                <c:pt idx="21826">
                  <c:v>30.009097516656599</c:v>
                </c:pt>
                <c:pt idx="21827">
                  <c:v>30.010472440944898</c:v>
                </c:pt>
                <c:pt idx="21828">
                  <c:v>30.011847365233201</c:v>
                </c:pt>
                <c:pt idx="21829">
                  <c:v>30.013222289521501</c:v>
                </c:pt>
                <c:pt idx="21830">
                  <c:v>30.0145972138098</c:v>
                </c:pt>
                <c:pt idx="21831">
                  <c:v>30.0159721380981</c:v>
                </c:pt>
                <c:pt idx="21832">
                  <c:v>30.017347062386399</c:v>
                </c:pt>
                <c:pt idx="21833">
                  <c:v>30.018721986674802</c:v>
                </c:pt>
                <c:pt idx="21834">
                  <c:v>30.020096910963101</c:v>
                </c:pt>
                <c:pt idx="21835">
                  <c:v>30.021471835251401</c:v>
                </c:pt>
                <c:pt idx="21836">
                  <c:v>30.0228467595397</c:v>
                </c:pt>
                <c:pt idx="21837">
                  <c:v>30.024221683827999</c:v>
                </c:pt>
                <c:pt idx="21838">
                  <c:v>30.025596608116299</c:v>
                </c:pt>
                <c:pt idx="21839">
                  <c:v>30.026971532404598</c:v>
                </c:pt>
                <c:pt idx="21840">
                  <c:v>30.028346456692901</c:v>
                </c:pt>
                <c:pt idx="21841">
                  <c:v>30.029721380981201</c:v>
                </c:pt>
                <c:pt idx="21842">
                  <c:v>30.0310963052695</c:v>
                </c:pt>
                <c:pt idx="21843">
                  <c:v>30.032471229557899</c:v>
                </c:pt>
                <c:pt idx="21844">
                  <c:v>30.033846153846198</c:v>
                </c:pt>
                <c:pt idx="21845">
                  <c:v>30.035221078134501</c:v>
                </c:pt>
                <c:pt idx="21846">
                  <c:v>30.036596002422801</c:v>
                </c:pt>
                <c:pt idx="21847">
                  <c:v>30.0379709267111</c:v>
                </c:pt>
                <c:pt idx="21848">
                  <c:v>30.0393458509994</c:v>
                </c:pt>
                <c:pt idx="21849">
                  <c:v>30.040720775287699</c:v>
                </c:pt>
                <c:pt idx="21850">
                  <c:v>30.042095699575999</c:v>
                </c:pt>
                <c:pt idx="21851">
                  <c:v>30.043470623864302</c:v>
                </c:pt>
                <c:pt idx="21852">
                  <c:v>30.044845548152601</c:v>
                </c:pt>
                <c:pt idx="21853">
                  <c:v>30.046220472440901</c:v>
                </c:pt>
                <c:pt idx="21854">
                  <c:v>30.047595396729299</c:v>
                </c:pt>
                <c:pt idx="21855">
                  <c:v>30.048970321017599</c:v>
                </c:pt>
                <c:pt idx="21856">
                  <c:v>30.050345245305898</c:v>
                </c:pt>
                <c:pt idx="21857">
                  <c:v>30.051720169594201</c:v>
                </c:pt>
                <c:pt idx="21858">
                  <c:v>30.053095093882501</c:v>
                </c:pt>
                <c:pt idx="21859">
                  <c:v>30.0544700181708</c:v>
                </c:pt>
                <c:pt idx="21860">
                  <c:v>30.0558449424591</c:v>
                </c:pt>
                <c:pt idx="21861">
                  <c:v>30.057219866747399</c:v>
                </c:pt>
                <c:pt idx="21862">
                  <c:v>30.058594791035699</c:v>
                </c:pt>
                <c:pt idx="21863">
                  <c:v>30.059969715324101</c:v>
                </c:pt>
                <c:pt idx="21864">
                  <c:v>30.0613446396124</c:v>
                </c:pt>
                <c:pt idx="21865">
                  <c:v>30.0627195639007</c:v>
                </c:pt>
                <c:pt idx="21866">
                  <c:v>30.064094488188999</c:v>
                </c:pt>
                <c:pt idx="21867">
                  <c:v>30.065469412477299</c:v>
                </c:pt>
                <c:pt idx="21868">
                  <c:v>30.066844336765602</c:v>
                </c:pt>
                <c:pt idx="21869">
                  <c:v>30.068219261053901</c:v>
                </c:pt>
                <c:pt idx="21870">
                  <c:v>30.069594185342201</c:v>
                </c:pt>
                <c:pt idx="21871">
                  <c:v>30.0709691096305</c:v>
                </c:pt>
                <c:pt idx="21872">
                  <c:v>30.0723440339188</c:v>
                </c:pt>
                <c:pt idx="21873">
                  <c:v>30.073718958207198</c:v>
                </c:pt>
                <c:pt idx="21874">
                  <c:v>30.075093882495501</c:v>
                </c:pt>
                <c:pt idx="21875">
                  <c:v>30.076468806783801</c:v>
                </c:pt>
                <c:pt idx="21876">
                  <c:v>30.0778437310721</c:v>
                </c:pt>
                <c:pt idx="21877">
                  <c:v>30.0792186553604</c:v>
                </c:pt>
                <c:pt idx="21878">
                  <c:v>30.080593579648699</c:v>
                </c:pt>
                <c:pt idx="21879">
                  <c:v>30.081968503936999</c:v>
                </c:pt>
                <c:pt idx="21880">
                  <c:v>30.083343428225302</c:v>
                </c:pt>
                <c:pt idx="21881">
                  <c:v>30.084718352513601</c:v>
                </c:pt>
                <c:pt idx="21882">
                  <c:v>30.0860932768019</c:v>
                </c:pt>
                <c:pt idx="21883">
                  <c:v>30.087468201090299</c:v>
                </c:pt>
                <c:pt idx="21884">
                  <c:v>30.088843125378599</c:v>
                </c:pt>
                <c:pt idx="21885">
                  <c:v>30.090218049666898</c:v>
                </c:pt>
                <c:pt idx="21886">
                  <c:v>30.091592973955201</c:v>
                </c:pt>
                <c:pt idx="21887">
                  <c:v>30.092967898243501</c:v>
                </c:pt>
                <c:pt idx="21888">
                  <c:v>30.0943428225318</c:v>
                </c:pt>
                <c:pt idx="21889">
                  <c:v>30.0957177468201</c:v>
                </c:pt>
                <c:pt idx="21890">
                  <c:v>30.097092671108399</c:v>
                </c:pt>
                <c:pt idx="21891">
                  <c:v>30.098467595396698</c:v>
                </c:pt>
                <c:pt idx="21892">
                  <c:v>30.099842519685001</c:v>
                </c:pt>
                <c:pt idx="21893">
                  <c:v>30.1012174439734</c:v>
                </c:pt>
                <c:pt idx="21894">
                  <c:v>30.1025923682617</c:v>
                </c:pt>
                <c:pt idx="21895">
                  <c:v>30.103967292549999</c:v>
                </c:pt>
                <c:pt idx="21896">
                  <c:v>30.105342216838299</c:v>
                </c:pt>
                <c:pt idx="21897">
                  <c:v>30.106717141126602</c:v>
                </c:pt>
                <c:pt idx="21898">
                  <c:v>30.108092065414901</c:v>
                </c:pt>
                <c:pt idx="21899">
                  <c:v>30.109466989703201</c:v>
                </c:pt>
                <c:pt idx="21900">
                  <c:v>30.1108419139915</c:v>
                </c:pt>
                <c:pt idx="21901">
                  <c:v>30.112216838279799</c:v>
                </c:pt>
                <c:pt idx="21902">
                  <c:v>30.113591762568198</c:v>
                </c:pt>
                <c:pt idx="21903">
                  <c:v>30.114966686856501</c:v>
                </c:pt>
                <c:pt idx="21904">
                  <c:v>30.116341611144801</c:v>
                </c:pt>
                <c:pt idx="21905">
                  <c:v>30.1177165354331</c:v>
                </c:pt>
                <c:pt idx="21906">
                  <c:v>30.1190914597214</c:v>
                </c:pt>
                <c:pt idx="21907">
                  <c:v>30.120466384009699</c:v>
                </c:pt>
                <c:pt idx="21908">
                  <c:v>30.121841308297999</c:v>
                </c:pt>
                <c:pt idx="21909">
                  <c:v>30.123216232586302</c:v>
                </c:pt>
                <c:pt idx="21910">
                  <c:v>30.124591156874601</c:v>
                </c:pt>
                <c:pt idx="21911">
                  <c:v>30.1259660811629</c:v>
                </c:pt>
                <c:pt idx="21912">
                  <c:v>30.1273410054512</c:v>
                </c:pt>
                <c:pt idx="21913">
                  <c:v>30.128715929739599</c:v>
                </c:pt>
                <c:pt idx="21914">
                  <c:v>30.130090854027902</c:v>
                </c:pt>
                <c:pt idx="21915">
                  <c:v>30.131465778316201</c:v>
                </c:pt>
                <c:pt idx="21916">
                  <c:v>30.132840702604501</c:v>
                </c:pt>
                <c:pt idx="21917">
                  <c:v>30.1342156268928</c:v>
                </c:pt>
                <c:pt idx="21918">
                  <c:v>30.1355905511811</c:v>
                </c:pt>
                <c:pt idx="21919">
                  <c:v>30.136965475469399</c:v>
                </c:pt>
                <c:pt idx="21920">
                  <c:v>30.138340399757698</c:v>
                </c:pt>
                <c:pt idx="21921">
                  <c:v>30.139715324046001</c:v>
                </c:pt>
                <c:pt idx="21922">
                  <c:v>30.141090248334301</c:v>
                </c:pt>
                <c:pt idx="21923">
                  <c:v>30.1424651726227</c:v>
                </c:pt>
                <c:pt idx="21924">
                  <c:v>30.143840096910999</c:v>
                </c:pt>
                <c:pt idx="21925">
                  <c:v>30.145215021199299</c:v>
                </c:pt>
                <c:pt idx="21926">
                  <c:v>30.146589945487602</c:v>
                </c:pt>
                <c:pt idx="21927">
                  <c:v>30.147964869775901</c:v>
                </c:pt>
                <c:pt idx="21928">
                  <c:v>30.149339794064201</c:v>
                </c:pt>
                <c:pt idx="21929">
                  <c:v>30.1507147183525</c:v>
                </c:pt>
                <c:pt idx="21930">
                  <c:v>30.152089642640799</c:v>
                </c:pt>
                <c:pt idx="21931">
                  <c:v>30.153464566929099</c:v>
                </c:pt>
                <c:pt idx="21932">
                  <c:v>30.154839491217501</c:v>
                </c:pt>
                <c:pt idx="21933">
                  <c:v>30.156214415505801</c:v>
                </c:pt>
                <c:pt idx="21934">
                  <c:v>30.1575893397941</c:v>
                </c:pt>
                <c:pt idx="21935">
                  <c:v>30.1589642640824</c:v>
                </c:pt>
                <c:pt idx="21936">
                  <c:v>30.160339188370699</c:v>
                </c:pt>
                <c:pt idx="21937">
                  <c:v>30.161714112658998</c:v>
                </c:pt>
                <c:pt idx="21938">
                  <c:v>30.163089036947301</c:v>
                </c:pt>
                <c:pt idx="21939">
                  <c:v>30.164463961235601</c:v>
                </c:pt>
                <c:pt idx="21940">
                  <c:v>30.1658388855239</c:v>
                </c:pt>
                <c:pt idx="21941">
                  <c:v>30.1672138098122</c:v>
                </c:pt>
                <c:pt idx="21942">
                  <c:v>30.168588734100599</c:v>
                </c:pt>
                <c:pt idx="21943">
                  <c:v>30.169963658388902</c:v>
                </c:pt>
                <c:pt idx="21944">
                  <c:v>30.171338582677201</c:v>
                </c:pt>
                <c:pt idx="21945">
                  <c:v>30.172713506965501</c:v>
                </c:pt>
                <c:pt idx="21946">
                  <c:v>30.1740884312538</c:v>
                </c:pt>
                <c:pt idx="21947">
                  <c:v>30.175463355542099</c:v>
                </c:pt>
                <c:pt idx="21948">
                  <c:v>30.176838279830399</c:v>
                </c:pt>
                <c:pt idx="21949">
                  <c:v>30.178213204118698</c:v>
                </c:pt>
                <c:pt idx="21950">
                  <c:v>30.179588128407001</c:v>
                </c:pt>
                <c:pt idx="21951">
                  <c:v>30.180963052695301</c:v>
                </c:pt>
                <c:pt idx="21952">
                  <c:v>30.1823379769837</c:v>
                </c:pt>
                <c:pt idx="21953">
                  <c:v>30.183712901271999</c:v>
                </c:pt>
                <c:pt idx="21954">
                  <c:v>30.185087825560299</c:v>
                </c:pt>
                <c:pt idx="21955">
                  <c:v>30.186462749848602</c:v>
                </c:pt>
                <c:pt idx="21956">
                  <c:v>30.187837674136901</c:v>
                </c:pt>
                <c:pt idx="21957">
                  <c:v>30.1892125984252</c:v>
                </c:pt>
                <c:pt idx="21958">
                  <c:v>30.1905875227135</c:v>
                </c:pt>
                <c:pt idx="21959">
                  <c:v>30.191962447001799</c:v>
                </c:pt>
                <c:pt idx="21960">
                  <c:v>30.193337371290099</c:v>
                </c:pt>
                <c:pt idx="21961">
                  <c:v>30.194712295578402</c:v>
                </c:pt>
                <c:pt idx="21962">
                  <c:v>30.196087219866801</c:v>
                </c:pt>
                <c:pt idx="21963">
                  <c:v>30.1974621441551</c:v>
                </c:pt>
                <c:pt idx="21964">
                  <c:v>30.1988370684434</c:v>
                </c:pt>
                <c:pt idx="21965">
                  <c:v>30.200211992731699</c:v>
                </c:pt>
                <c:pt idx="21966">
                  <c:v>30.201586917019998</c:v>
                </c:pt>
                <c:pt idx="21967">
                  <c:v>30.202961841308301</c:v>
                </c:pt>
                <c:pt idx="21968">
                  <c:v>30.204336765596601</c:v>
                </c:pt>
                <c:pt idx="21969">
                  <c:v>30.2057116898849</c:v>
                </c:pt>
                <c:pt idx="21970">
                  <c:v>30.2070866141732</c:v>
                </c:pt>
                <c:pt idx="21971">
                  <c:v>30.208461538461499</c:v>
                </c:pt>
                <c:pt idx="21972">
                  <c:v>30.209836462749902</c:v>
                </c:pt>
                <c:pt idx="21973">
                  <c:v>30.211211387038201</c:v>
                </c:pt>
                <c:pt idx="21974">
                  <c:v>30.212586311326501</c:v>
                </c:pt>
                <c:pt idx="21975">
                  <c:v>30.2139612356148</c:v>
                </c:pt>
                <c:pt idx="21976">
                  <c:v>30.215336159903099</c:v>
                </c:pt>
                <c:pt idx="21977">
                  <c:v>30.216711084191399</c:v>
                </c:pt>
                <c:pt idx="21978">
                  <c:v>30.218086008479698</c:v>
                </c:pt>
                <c:pt idx="21979">
                  <c:v>30.219460932768001</c:v>
                </c:pt>
                <c:pt idx="21980">
                  <c:v>30.220835857056301</c:v>
                </c:pt>
                <c:pt idx="21981">
                  <c:v>30.2222107813446</c:v>
                </c:pt>
                <c:pt idx="21982">
                  <c:v>30.223585705632999</c:v>
                </c:pt>
                <c:pt idx="21983">
                  <c:v>30.224960629921299</c:v>
                </c:pt>
                <c:pt idx="21984">
                  <c:v>30.226335554209601</c:v>
                </c:pt>
                <c:pt idx="21985">
                  <c:v>30.227710478497901</c:v>
                </c:pt>
                <c:pt idx="21986">
                  <c:v>30.2290854027862</c:v>
                </c:pt>
                <c:pt idx="21987">
                  <c:v>30.2304603270745</c:v>
                </c:pt>
                <c:pt idx="21988">
                  <c:v>30.231835251362799</c:v>
                </c:pt>
                <c:pt idx="21989">
                  <c:v>30.233210175651099</c:v>
                </c:pt>
                <c:pt idx="21990">
                  <c:v>30.234585099939402</c:v>
                </c:pt>
                <c:pt idx="21991">
                  <c:v>30.235960024227701</c:v>
                </c:pt>
                <c:pt idx="21992">
                  <c:v>30.2373349485161</c:v>
                </c:pt>
                <c:pt idx="21993">
                  <c:v>30.238709872804399</c:v>
                </c:pt>
                <c:pt idx="21994">
                  <c:v>30.240084797092699</c:v>
                </c:pt>
                <c:pt idx="21995">
                  <c:v>30.241459721380998</c:v>
                </c:pt>
                <c:pt idx="21996">
                  <c:v>30.242834645669301</c:v>
                </c:pt>
                <c:pt idx="21997">
                  <c:v>30.244209569957601</c:v>
                </c:pt>
                <c:pt idx="21998">
                  <c:v>30.2455844942459</c:v>
                </c:pt>
                <c:pt idx="21999">
                  <c:v>30.2469594185342</c:v>
                </c:pt>
                <c:pt idx="22000">
                  <c:v>30.248334342822499</c:v>
                </c:pt>
                <c:pt idx="22001">
                  <c:v>30.249709267110902</c:v>
                </c:pt>
                <c:pt idx="22002">
                  <c:v>30.251084191399201</c:v>
                </c:pt>
                <c:pt idx="22003">
                  <c:v>30.2524591156875</c:v>
                </c:pt>
                <c:pt idx="22004">
                  <c:v>30.2538340399758</c:v>
                </c:pt>
                <c:pt idx="22005">
                  <c:v>30.255208964264099</c:v>
                </c:pt>
                <c:pt idx="22006">
                  <c:v>30.256583888552399</c:v>
                </c:pt>
                <c:pt idx="22007">
                  <c:v>30.257958812840702</c:v>
                </c:pt>
                <c:pt idx="22008">
                  <c:v>30.259333737129001</c:v>
                </c:pt>
                <c:pt idx="22009">
                  <c:v>30.260708661417301</c:v>
                </c:pt>
                <c:pt idx="22010">
                  <c:v>30.2620835857056</c:v>
                </c:pt>
                <c:pt idx="22011">
                  <c:v>30.263458509993999</c:v>
                </c:pt>
                <c:pt idx="22012">
                  <c:v>30.264833434282298</c:v>
                </c:pt>
                <c:pt idx="22013">
                  <c:v>30.266208358570601</c:v>
                </c:pt>
                <c:pt idx="22014">
                  <c:v>30.267583282858901</c:v>
                </c:pt>
                <c:pt idx="22015">
                  <c:v>30.2689582071472</c:v>
                </c:pt>
                <c:pt idx="22016">
                  <c:v>30.2703331314355</c:v>
                </c:pt>
                <c:pt idx="22017">
                  <c:v>30.271708055723799</c:v>
                </c:pt>
                <c:pt idx="22018">
                  <c:v>30.273082980012099</c:v>
                </c:pt>
                <c:pt idx="22019">
                  <c:v>30.274457904300402</c:v>
                </c:pt>
                <c:pt idx="22020">
                  <c:v>30.275832828588701</c:v>
                </c:pt>
                <c:pt idx="22021">
                  <c:v>30.277207752877001</c:v>
                </c:pt>
                <c:pt idx="22022">
                  <c:v>30.278582677165399</c:v>
                </c:pt>
                <c:pt idx="22023">
                  <c:v>30.279957601453699</c:v>
                </c:pt>
                <c:pt idx="22024">
                  <c:v>30.281332525741998</c:v>
                </c:pt>
                <c:pt idx="22025">
                  <c:v>30.282707450030301</c:v>
                </c:pt>
                <c:pt idx="22026">
                  <c:v>30.284082374318601</c:v>
                </c:pt>
                <c:pt idx="22027">
                  <c:v>30.2854572986069</c:v>
                </c:pt>
                <c:pt idx="22028">
                  <c:v>30.2868322228952</c:v>
                </c:pt>
                <c:pt idx="22029">
                  <c:v>30.288207147183499</c:v>
                </c:pt>
                <c:pt idx="22030">
                  <c:v>30.289582071471798</c:v>
                </c:pt>
                <c:pt idx="22031">
                  <c:v>30.290956995760201</c:v>
                </c:pt>
                <c:pt idx="22032">
                  <c:v>30.2923319200485</c:v>
                </c:pt>
                <c:pt idx="22033">
                  <c:v>30.2937068443368</c:v>
                </c:pt>
                <c:pt idx="22034">
                  <c:v>30.295081768625099</c:v>
                </c:pt>
                <c:pt idx="22035">
                  <c:v>30.296456692913399</c:v>
                </c:pt>
                <c:pt idx="22036">
                  <c:v>30.297831617201702</c:v>
                </c:pt>
                <c:pt idx="22037">
                  <c:v>30.299206541490001</c:v>
                </c:pt>
                <c:pt idx="22038">
                  <c:v>30.300581465778301</c:v>
                </c:pt>
                <c:pt idx="22039">
                  <c:v>30.3019563900666</c:v>
                </c:pt>
                <c:pt idx="22040">
                  <c:v>30.303331314354899</c:v>
                </c:pt>
                <c:pt idx="22041">
                  <c:v>30.304706238643298</c:v>
                </c:pt>
                <c:pt idx="22042">
                  <c:v>30.306081162931601</c:v>
                </c:pt>
                <c:pt idx="22043">
                  <c:v>30.307456087219901</c:v>
                </c:pt>
                <c:pt idx="22044">
                  <c:v>30.3088310115082</c:v>
                </c:pt>
                <c:pt idx="22045">
                  <c:v>30.3102059357965</c:v>
                </c:pt>
                <c:pt idx="22046">
                  <c:v>30.311580860084799</c:v>
                </c:pt>
                <c:pt idx="22047">
                  <c:v>30.312955784373099</c:v>
                </c:pt>
                <c:pt idx="22048">
                  <c:v>30.314330708661402</c:v>
                </c:pt>
                <c:pt idx="22049">
                  <c:v>30.315705632949701</c:v>
                </c:pt>
                <c:pt idx="22050">
                  <c:v>30.317080557238</c:v>
                </c:pt>
                <c:pt idx="22051">
                  <c:v>30.318455481526399</c:v>
                </c:pt>
                <c:pt idx="22052">
                  <c:v>30.319830405814699</c:v>
                </c:pt>
                <c:pt idx="22053">
                  <c:v>30.321205330102998</c:v>
                </c:pt>
                <c:pt idx="22054">
                  <c:v>30.322580254391301</c:v>
                </c:pt>
                <c:pt idx="22055">
                  <c:v>30.323955178679601</c:v>
                </c:pt>
                <c:pt idx="22056">
                  <c:v>30.3253301029679</c:v>
                </c:pt>
                <c:pt idx="22057">
                  <c:v>30.3267050272562</c:v>
                </c:pt>
                <c:pt idx="22058">
                  <c:v>30.328079951544499</c:v>
                </c:pt>
                <c:pt idx="22059">
                  <c:v>30.329454875832798</c:v>
                </c:pt>
                <c:pt idx="22060">
                  <c:v>30.330829800121101</c:v>
                </c:pt>
                <c:pt idx="22061">
                  <c:v>30.3322047244095</c:v>
                </c:pt>
                <c:pt idx="22062">
                  <c:v>30.3335796486978</c:v>
                </c:pt>
                <c:pt idx="22063">
                  <c:v>30.334954572986099</c:v>
                </c:pt>
                <c:pt idx="22064">
                  <c:v>30.336329497274399</c:v>
                </c:pt>
                <c:pt idx="22065">
                  <c:v>30.337704421562702</c:v>
                </c:pt>
                <c:pt idx="22066">
                  <c:v>30.339079345851001</c:v>
                </c:pt>
                <c:pt idx="22067">
                  <c:v>30.340454270139301</c:v>
                </c:pt>
                <c:pt idx="22068">
                  <c:v>30.3418291944276</c:v>
                </c:pt>
                <c:pt idx="22069">
                  <c:v>30.343204118715899</c:v>
                </c:pt>
                <c:pt idx="22070">
                  <c:v>30.344579043004199</c:v>
                </c:pt>
                <c:pt idx="22071">
                  <c:v>30.345953967292601</c:v>
                </c:pt>
                <c:pt idx="22072">
                  <c:v>30.347328891580901</c:v>
                </c:pt>
                <c:pt idx="22073">
                  <c:v>30.3487038158692</c:v>
                </c:pt>
                <c:pt idx="22074">
                  <c:v>30.3500787401575</c:v>
                </c:pt>
                <c:pt idx="22075">
                  <c:v>30.351453664445799</c:v>
                </c:pt>
                <c:pt idx="22076">
                  <c:v>30.352828588734099</c:v>
                </c:pt>
                <c:pt idx="22077">
                  <c:v>30.354203513022401</c:v>
                </c:pt>
                <c:pt idx="22078">
                  <c:v>30.355578437310701</c:v>
                </c:pt>
                <c:pt idx="22079">
                  <c:v>30.356953361599</c:v>
                </c:pt>
                <c:pt idx="22080">
                  <c:v>30.358328285887399</c:v>
                </c:pt>
                <c:pt idx="22081">
                  <c:v>30.359703210175699</c:v>
                </c:pt>
                <c:pt idx="22082">
                  <c:v>30.361078134464002</c:v>
                </c:pt>
                <c:pt idx="22083">
                  <c:v>30.362453058752301</c:v>
                </c:pt>
                <c:pt idx="22084">
                  <c:v>30.363827983040601</c:v>
                </c:pt>
                <c:pt idx="22085">
                  <c:v>30.3652029073289</c:v>
                </c:pt>
                <c:pt idx="22086">
                  <c:v>30.366577831617199</c:v>
                </c:pt>
                <c:pt idx="22087">
                  <c:v>30.367952755905499</c:v>
                </c:pt>
                <c:pt idx="22088">
                  <c:v>30.369327680193798</c:v>
                </c:pt>
                <c:pt idx="22089">
                  <c:v>30.370702604482101</c:v>
                </c:pt>
                <c:pt idx="22090">
                  <c:v>30.372077528770401</c:v>
                </c:pt>
                <c:pt idx="22091">
                  <c:v>30.3734524530588</c:v>
                </c:pt>
                <c:pt idx="22092">
                  <c:v>30.374827377347099</c:v>
                </c:pt>
                <c:pt idx="22093">
                  <c:v>30.376202301635399</c:v>
                </c:pt>
                <c:pt idx="22094">
                  <c:v>30.377577225923702</c:v>
                </c:pt>
                <c:pt idx="22095">
                  <c:v>30.378952150212001</c:v>
                </c:pt>
                <c:pt idx="22096">
                  <c:v>30.3803270745003</c:v>
                </c:pt>
                <c:pt idx="22097">
                  <c:v>30.3817019987886</c:v>
                </c:pt>
                <c:pt idx="22098">
                  <c:v>30.383076923076899</c:v>
                </c:pt>
                <c:pt idx="22099">
                  <c:v>30.384451847365199</c:v>
                </c:pt>
                <c:pt idx="22100">
                  <c:v>30.385826771653502</c:v>
                </c:pt>
                <c:pt idx="22101">
                  <c:v>30.387201695941901</c:v>
                </c:pt>
                <c:pt idx="22102">
                  <c:v>30.3885766202302</c:v>
                </c:pt>
                <c:pt idx="22103">
                  <c:v>30.3899515445185</c:v>
                </c:pt>
                <c:pt idx="22104">
                  <c:v>30.391326468806799</c:v>
                </c:pt>
                <c:pt idx="22105">
                  <c:v>30.392701393095098</c:v>
                </c:pt>
                <c:pt idx="22106">
                  <c:v>30.394076317383401</c:v>
                </c:pt>
                <c:pt idx="22107">
                  <c:v>30.395451241671701</c:v>
                </c:pt>
                <c:pt idx="22108">
                  <c:v>30.39682616596</c:v>
                </c:pt>
                <c:pt idx="22109">
                  <c:v>30.3982010902483</c:v>
                </c:pt>
                <c:pt idx="22110">
                  <c:v>30.399576014536699</c:v>
                </c:pt>
                <c:pt idx="22111">
                  <c:v>30.400950938825002</c:v>
                </c:pt>
                <c:pt idx="22112">
                  <c:v>30.402325863113301</c:v>
                </c:pt>
                <c:pt idx="22113">
                  <c:v>30.403700787401601</c:v>
                </c:pt>
                <c:pt idx="22114">
                  <c:v>30.4050757116899</c:v>
                </c:pt>
                <c:pt idx="22115">
                  <c:v>30.406450635978199</c:v>
                </c:pt>
                <c:pt idx="22116">
                  <c:v>30.407825560266499</c:v>
                </c:pt>
                <c:pt idx="22117">
                  <c:v>30.409200484554798</c:v>
                </c:pt>
                <c:pt idx="22118">
                  <c:v>30.410575408843101</c:v>
                </c:pt>
                <c:pt idx="22119">
                  <c:v>30.411950333131401</c:v>
                </c:pt>
                <c:pt idx="22120">
                  <c:v>30.4133252574198</c:v>
                </c:pt>
                <c:pt idx="22121">
                  <c:v>30.414700181708099</c:v>
                </c:pt>
                <c:pt idx="22122">
                  <c:v>30.416075105996399</c:v>
                </c:pt>
                <c:pt idx="22123">
                  <c:v>30.417450030284702</c:v>
                </c:pt>
                <c:pt idx="22124">
                  <c:v>30.418824954573001</c:v>
                </c:pt>
                <c:pt idx="22125">
                  <c:v>30.4201998788613</c:v>
                </c:pt>
                <c:pt idx="22126">
                  <c:v>30.4215748031496</c:v>
                </c:pt>
                <c:pt idx="22127">
                  <c:v>30.422949727437899</c:v>
                </c:pt>
                <c:pt idx="22128">
                  <c:v>30.424324651726199</c:v>
                </c:pt>
                <c:pt idx="22129">
                  <c:v>30.425699576014502</c:v>
                </c:pt>
                <c:pt idx="22130">
                  <c:v>30.427074500302901</c:v>
                </c:pt>
                <c:pt idx="22131">
                  <c:v>30.4284494245912</c:v>
                </c:pt>
                <c:pt idx="22132">
                  <c:v>30.429824348879499</c:v>
                </c:pt>
                <c:pt idx="22133">
                  <c:v>30.431199273167799</c:v>
                </c:pt>
                <c:pt idx="22134">
                  <c:v>30.432574197456098</c:v>
                </c:pt>
                <c:pt idx="22135">
                  <c:v>30.433949121744401</c:v>
                </c:pt>
                <c:pt idx="22136">
                  <c:v>30.435324046032701</c:v>
                </c:pt>
                <c:pt idx="22137">
                  <c:v>30.436698970321</c:v>
                </c:pt>
                <c:pt idx="22138">
                  <c:v>30.4380738946093</c:v>
                </c:pt>
                <c:pt idx="22139">
                  <c:v>30.439448818897599</c:v>
                </c:pt>
                <c:pt idx="22140">
                  <c:v>30.440823743186002</c:v>
                </c:pt>
                <c:pt idx="22141">
                  <c:v>30.442198667474301</c:v>
                </c:pt>
                <c:pt idx="22142">
                  <c:v>30.4435735917626</c:v>
                </c:pt>
                <c:pt idx="22143">
                  <c:v>30.4449485160509</c:v>
                </c:pt>
                <c:pt idx="22144">
                  <c:v>30.446323440339199</c:v>
                </c:pt>
                <c:pt idx="22145">
                  <c:v>30.447698364627499</c:v>
                </c:pt>
                <c:pt idx="22146">
                  <c:v>30.449073288915798</c:v>
                </c:pt>
                <c:pt idx="22147">
                  <c:v>30.450448213204101</c:v>
                </c:pt>
                <c:pt idx="22148">
                  <c:v>30.451823137492401</c:v>
                </c:pt>
                <c:pt idx="22149">
                  <c:v>30.4531980617807</c:v>
                </c:pt>
                <c:pt idx="22150">
                  <c:v>30.454572986069099</c:v>
                </c:pt>
                <c:pt idx="22151">
                  <c:v>30.455947910357398</c:v>
                </c:pt>
                <c:pt idx="22152">
                  <c:v>30.457322834645701</c:v>
                </c:pt>
                <c:pt idx="22153">
                  <c:v>30.458697758934001</c:v>
                </c:pt>
                <c:pt idx="22154">
                  <c:v>30.4600726832223</c:v>
                </c:pt>
                <c:pt idx="22155">
                  <c:v>30.4614476075106</c:v>
                </c:pt>
                <c:pt idx="22156">
                  <c:v>30.462822531798899</c:v>
                </c:pt>
                <c:pt idx="22157">
                  <c:v>30.464197456087199</c:v>
                </c:pt>
                <c:pt idx="22158">
                  <c:v>30.465572380375502</c:v>
                </c:pt>
                <c:pt idx="22159">
                  <c:v>30.466947304663801</c:v>
                </c:pt>
                <c:pt idx="22160">
                  <c:v>30.4683222289522</c:v>
                </c:pt>
                <c:pt idx="22161">
                  <c:v>30.469697153240499</c:v>
                </c:pt>
                <c:pt idx="22162">
                  <c:v>30.471072077528799</c:v>
                </c:pt>
                <c:pt idx="22163">
                  <c:v>30.472447001817098</c:v>
                </c:pt>
                <c:pt idx="22164">
                  <c:v>30.473821926105401</c:v>
                </c:pt>
                <c:pt idx="22165">
                  <c:v>30.475196850393701</c:v>
                </c:pt>
                <c:pt idx="22166">
                  <c:v>30.476571774682</c:v>
                </c:pt>
                <c:pt idx="22167">
                  <c:v>30.4779466989703</c:v>
                </c:pt>
                <c:pt idx="22168">
                  <c:v>30.479321623258599</c:v>
                </c:pt>
                <c:pt idx="22169">
                  <c:v>30.480696547546899</c:v>
                </c:pt>
                <c:pt idx="22170">
                  <c:v>30.482071471835301</c:v>
                </c:pt>
                <c:pt idx="22171">
                  <c:v>30.4834463961236</c:v>
                </c:pt>
                <c:pt idx="22172">
                  <c:v>30.4848213204119</c:v>
                </c:pt>
                <c:pt idx="22173">
                  <c:v>30.486196244700199</c:v>
                </c:pt>
                <c:pt idx="22174">
                  <c:v>30.487571168988499</c:v>
                </c:pt>
                <c:pt idx="22175">
                  <c:v>30.488946093276802</c:v>
                </c:pt>
                <c:pt idx="22176">
                  <c:v>30.490321017565101</c:v>
                </c:pt>
                <c:pt idx="22177">
                  <c:v>30.491695941853401</c:v>
                </c:pt>
                <c:pt idx="22178">
                  <c:v>30.4930708661417</c:v>
                </c:pt>
                <c:pt idx="22179">
                  <c:v>30.494445790429999</c:v>
                </c:pt>
                <c:pt idx="22180">
                  <c:v>30.495820714718398</c:v>
                </c:pt>
                <c:pt idx="22181">
                  <c:v>30.497195639006701</c:v>
                </c:pt>
                <c:pt idx="22182">
                  <c:v>30.498570563295001</c:v>
                </c:pt>
                <c:pt idx="22183">
                  <c:v>30.4999454875833</c:v>
                </c:pt>
                <c:pt idx="22184">
                  <c:v>30.5013204118716</c:v>
                </c:pt>
                <c:pt idx="22185">
                  <c:v>30.502695336159899</c:v>
                </c:pt>
                <c:pt idx="22186">
                  <c:v>30.504070260448199</c:v>
                </c:pt>
                <c:pt idx="22187">
                  <c:v>30.505445184736502</c:v>
                </c:pt>
                <c:pt idx="22188">
                  <c:v>30.506820109024801</c:v>
                </c:pt>
                <c:pt idx="22189">
                  <c:v>30.5081950333132</c:v>
                </c:pt>
                <c:pt idx="22190">
                  <c:v>30.509569957601499</c:v>
                </c:pt>
                <c:pt idx="22191">
                  <c:v>30.510944881889799</c:v>
                </c:pt>
                <c:pt idx="22192">
                  <c:v>30.512319806178098</c:v>
                </c:pt>
                <c:pt idx="22193">
                  <c:v>30.513694730466401</c:v>
                </c:pt>
                <c:pt idx="22194">
                  <c:v>30.515069654754701</c:v>
                </c:pt>
                <c:pt idx="22195">
                  <c:v>30.516444579043</c:v>
                </c:pt>
                <c:pt idx="22196">
                  <c:v>30.5178195033313</c:v>
                </c:pt>
                <c:pt idx="22197">
                  <c:v>30.519194427619599</c:v>
                </c:pt>
                <c:pt idx="22198">
                  <c:v>30.520569351907898</c:v>
                </c:pt>
                <c:pt idx="22199">
                  <c:v>30.521944276196201</c:v>
                </c:pt>
                <c:pt idx="22200">
                  <c:v>30.5233192004846</c:v>
                </c:pt>
                <c:pt idx="22201">
                  <c:v>30.5246941247729</c:v>
                </c:pt>
                <c:pt idx="22202">
                  <c:v>30.526069049061199</c:v>
                </c:pt>
                <c:pt idx="22203">
                  <c:v>30.527443973349499</c:v>
                </c:pt>
                <c:pt idx="22204">
                  <c:v>30.528818897637802</c:v>
                </c:pt>
                <c:pt idx="22205">
                  <c:v>30.530193821926101</c:v>
                </c:pt>
                <c:pt idx="22206">
                  <c:v>30.531568746214401</c:v>
                </c:pt>
                <c:pt idx="22207">
                  <c:v>30.5329436705027</c:v>
                </c:pt>
                <c:pt idx="22208">
                  <c:v>30.534318594790999</c:v>
                </c:pt>
                <c:pt idx="22209">
                  <c:v>30.535693519079398</c:v>
                </c:pt>
                <c:pt idx="22210">
                  <c:v>30.537068443367701</c:v>
                </c:pt>
                <c:pt idx="22211">
                  <c:v>30.538443367656001</c:v>
                </c:pt>
                <c:pt idx="22212">
                  <c:v>30.5398182919443</c:v>
                </c:pt>
                <c:pt idx="22213">
                  <c:v>30.5411932162326</c:v>
                </c:pt>
                <c:pt idx="22214">
                  <c:v>30.542568140520899</c:v>
                </c:pt>
                <c:pt idx="22215">
                  <c:v>30.543943064809199</c:v>
                </c:pt>
                <c:pt idx="22216">
                  <c:v>30.545317989097502</c:v>
                </c:pt>
                <c:pt idx="22217">
                  <c:v>30.546692913385801</c:v>
                </c:pt>
                <c:pt idx="22218">
                  <c:v>30.5480678376741</c:v>
                </c:pt>
                <c:pt idx="22219">
                  <c:v>30.549442761962499</c:v>
                </c:pt>
                <c:pt idx="22220">
                  <c:v>30.550817686250799</c:v>
                </c:pt>
                <c:pt idx="22221">
                  <c:v>30.552192610539102</c:v>
                </c:pt>
                <c:pt idx="22222">
                  <c:v>30.553567534827401</c:v>
                </c:pt>
                <c:pt idx="22223">
                  <c:v>30.554942459115701</c:v>
                </c:pt>
                <c:pt idx="22224">
                  <c:v>30.556317383404</c:v>
                </c:pt>
                <c:pt idx="22225">
                  <c:v>30.557692307692299</c:v>
                </c:pt>
                <c:pt idx="22226">
                  <c:v>30.559067231980599</c:v>
                </c:pt>
                <c:pt idx="22227">
                  <c:v>30.560442156268898</c:v>
                </c:pt>
                <c:pt idx="22228">
                  <c:v>30.561817080557201</c:v>
                </c:pt>
                <c:pt idx="22229">
                  <c:v>30.5631920048456</c:v>
                </c:pt>
                <c:pt idx="22230">
                  <c:v>30.5645669291339</c:v>
                </c:pt>
                <c:pt idx="22231">
                  <c:v>30.565941853422199</c:v>
                </c:pt>
                <c:pt idx="22232">
                  <c:v>30.567316777710499</c:v>
                </c:pt>
                <c:pt idx="22233">
                  <c:v>30.568691701998802</c:v>
                </c:pt>
                <c:pt idx="22234">
                  <c:v>30.570066626287101</c:v>
                </c:pt>
                <c:pt idx="22235">
                  <c:v>30.5714415505754</c:v>
                </c:pt>
                <c:pt idx="22236">
                  <c:v>30.5728164748637</c:v>
                </c:pt>
                <c:pt idx="22237">
                  <c:v>30.574191399151999</c:v>
                </c:pt>
                <c:pt idx="22238">
                  <c:v>30.575566323440299</c:v>
                </c:pt>
                <c:pt idx="22239">
                  <c:v>30.576941247728701</c:v>
                </c:pt>
                <c:pt idx="22240">
                  <c:v>30.578316172017001</c:v>
                </c:pt>
                <c:pt idx="22241">
                  <c:v>30.5796910963053</c:v>
                </c:pt>
                <c:pt idx="22242">
                  <c:v>30.5810660205936</c:v>
                </c:pt>
                <c:pt idx="22243">
                  <c:v>30.582440944881899</c:v>
                </c:pt>
                <c:pt idx="22244">
                  <c:v>30.583815869170198</c:v>
                </c:pt>
                <c:pt idx="22245">
                  <c:v>30.585190793458501</c:v>
                </c:pt>
                <c:pt idx="22246">
                  <c:v>30.586565717746801</c:v>
                </c:pt>
                <c:pt idx="22247">
                  <c:v>30.5879406420351</c:v>
                </c:pt>
                <c:pt idx="22248">
                  <c:v>30.5893155663234</c:v>
                </c:pt>
                <c:pt idx="22249">
                  <c:v>30.590690490611799</c:v>
                </c:pt>
                <c:pt idx="22250">
                  <c:v>30.592065414900102</c:v>
                </c:pt>
                <c:pt idx="22251">
                  <c:v>30.593440339188401</c:v>
                </c:pt>
                <c:pt idx="22252">
                  <c:v>30.594815263476701</c:v>
                </c:pt>
                <c:pt idx="22253">
                  <c:v>30.596190187765</c:v>
                </c:pt>
                <c:pt idx="22254">
                  <c:v>30.597565112053299</c:v>
                </c:pt>
                <c:pt idx="22255">
                  <c:v>30.598940036341599</c:v>
                </c:pt>
                <c:pt idx="22256">
                  <c:v>30.600314960629898</c:v>
                </c:pt>
                <c:pt idx="22257">
                  <c:v>30.601689884918201</c:v>
                </c:pt>
                <c:pt idx="22258">
                  <c:v>30.6030648092066</c:v>
                </c:pt>
                <c:pt idx="22259">
                  <c:v>30.6044397334949</c:v>
                </c:pt>
                <c:pt idx="22260">
                  <c:v>30.605814657783199</c:v>
                </c:pt>
                <c:pt idx="22261">
                  <c:v>30.607189582071499</c:v>
                </c:pt>
                <c:pt idx="22262">
                  <c:v>30.608564506359802</c:v>
                </c:pt>
                <c:pt idx="22263">
                  <c:v>30.609939430648101</c:v>
                </c:pt>
                <c:pt idx="22264">
                  <c:v>30.6113143549364</c:v>
                </c:pt>
                <c:pt idx="22265">
                  <c:v>30.6126892792247</c:v>
                </c:pt>
                <c:pt idx="22266">
                  <c:v>30.614064203512999</c:v>
                </c:pt>
                <c:pt idx="22267">
                  <c:v>30.615439127801299</c:v>
                </c:pt>
                <c:pt idx="22268">
                  <c:v>30.616814052089602</c:v>
                </c:pt>
                <c:pt idx="22269">
                  <c:v>30.618188976378001</c:v>
                </c:pt>
                <c:pt idx="22270">
                  <c:v>30.6195639006663</c:v>
                </c:pt>
                <c:pt idx="22271">
                  <c:v>30.6209388249546</c:v>
                </c:pt>
                <c:pt idx="22272">
                  <c:v>30.622313749242899</c:v>
                </c:pt>
                <c:pt idx="22273">
                  <c:v>30.623688673531198</c:v>
                </c:pt>
                <c:pt idx="22274">
                  <c:v>30.625063597819501</c:v>
                </c:pt>
                <c:pt idx="22275">
                  <c:v>30.626438522107801</c:v>
                </c:pt>
                <c:pt idx="22276">
                  <c:v>30.6278134463961</c:v>
                </c:pt>
                <c:pt idx="22277">
                  <c:v>30.6291883706844</c:v>
                </c:pt>
                <c:pt idx="22278">
                  <c:v>30.630563294972699</c:v>
                </c:pt>
                <c:pt idx="22279">
                  <c:v>30.631938219261102</c:v>
                </c:pt>
                <c:pt idx="22280">
                  <c:v>30.633313143549401</c:v>
                </c:pt>
                <c:pt idx="22281">
                  <c:v>30.6346880678377</c:v>
                </c:pt>
                <c:pt idx="22282">
                  <c:v>30.636062992126</c:v>
                </c:pt>
                <c:pt idx="22283">
                  <c:v>30.637437916414299</c:v>
                </c:pt>
                <c:pt idx="22284">
                  <c:v>30.638812840702599</c:v>
                </c:pt>
                <c:pt idx="22285">
                  <c:v>30.640187764990898</c:v>
                </c:pt>
                <c:pt idx="22286">
                  <c:v>30.641562689279201</c:v>
                </c:pt>
                <c:pt idx="22287">
                  <c:v>30.642937613567501</c:v>
                </c:pt>
                <c:pt idx="22288">
                  <c:v>30.6443125378559</c:v>
                </c:pt>
                <c:pt idx="22289">
                  <c:v>30.645687462144199</c:v>
                </c:pt>
                <c:pt idx="22290">
                  <c:v>30.647062386432498</c:v>
                </c:pt>
                <c:pt idx="22291">
                  <c:v>30.648437310720801</c:v>
                </c:pt>
                <c:pt idx="22292">
                  <c:v>30.649812235009101</c:v>
                </c:pt>
                <c:pt idx="22293">
                  <c:v>30.6511871592974</c:v>
                </c:pt>
                <c:pt idx="22294">
                  <c:v>30.6525620835857</c:v>
                </c:pt>
                <c:pt idx="22295">
                  <c:v>30.653937007873999</c:v>
                </c:pt>
                <c:pt idx="22296">
                  <c:v>30.655311932162299</c:v>
                </c:pt>
                <c:pt idx="22297">
                  <c:v>30.656686856450602</c:v>
                </c:pt>
                <c:pt idx="22298">
                  <c:v>30.658061780739001</c:v>
                </c:pt>
                <c:pt idx="22299">
                  <c:v>30.6594367050273</c:v>
                </c:pt>
                <c:pt idx="22300">
                  <c:v>30.660811629315599</c:v>
                </c:pt>
                <c:pt idx="22301">
                  <c:v>30.662186553603899</c:v>
                </c:pt>
                <c:pt idx="22302">
                  <c:v>30.663561477892198</c:v>
                </c:pt>
                <c:pt idx="22303">
                  <c:v>30.664936402180501</c:v>
                </c:pt>
                <c:pt idx="22304">
                  <c:v>30.666311326468801</c:v>
                </c:pt>
                <c:pt idx="22305">
                  <c:v>30.6676862507571</c:v>
                </c:pt>
                <c:pt idx="22306">
                  <c:v>30.6690611750454</c:v>
                </c:pt>
                <c:pt idx="22307">
                  <c:v>30.670436099333699</c:v>
                </c:pt>
                <c:pt idx="22308">
                  <c:v>30.671811023622102</c:v>
                </c:pt>
                <c:pt idx="22309">
                  <c:v>30.673185947910401</c:v>
                </c:pt>
                <c:pt idx="22310">
                  <c:v>30.6745608721987</c:v>
                </c:pt>
                <c:pt idx="22311">
                  <c:v>30.675935796487</c:v>
                </c:pt>
                <c:pt idx="22312">
                  <c:v>30.677310720775299</c:v>
                </c:pt>
                <c:pt idx="22313">
                  <c:v>30.678685645063599</c:v>
                </c:pt>
                <c:pt idx="22314">
                  <c:v>30.680060569351902</c:v>
                </c:pt>
                <c:pt idx="22315">
                  <c:v>30.681435493640201</c:v>
                </c:pt>
                <c:pt idx="22316">
                  <c:v>30.682810417928501</c:v>
                </c:pt>
                <c:pt idx="22317">
                  <c:v>30.6841853422168</c:v>
                </c:pt>
                <c:pt idx="22318">
                  <c:v>30.685560266505199</c:v>
                </c:pt>
                <c:pt idx="22319">
                  <c:v>30.686935190793498</c:v>
                </c:pt>
                <c:pt idx="22320">
                  <c:v>30.688310115081801</c:v>
                </c:pt>
                <c:pt idx="22321">
                  <c:v>30.689685039370101</c:v>
                </c:pt>
                <c:pt idx="22322">
                  <c:v>30.6910599636584</c:v>
                </c:pt>
                <c:pt idx="22323">
                  <c:v>30.6924348879467</c:v>
                </c:pt>
                <c:pt idx="22324">
                  <c:v>30.693809812234999</c:v>
                </c:pt>
                <c:pt idx="22325">
                  <c:v>30.695184736523299</c:v>
                </c:pt>
                <c:pt idx="22326">
                  <c:v>30.696559660811602</c:v>
                </c:pt>
                <c:pt idx="22327">
                  <c:v>30.697934585099901</c:v>
                </c:pt>
                <c:pt idx="22328">
                  <c:v>30.6993095093883</c:v>
                </c:pt>
                <c:pt idx="22329">
                  <c:v>30.700684433676599</c:v>
                </c:pt>
                <c:pt idx="22330">
                  <c:v>30.702059357964899</c:v>
                </c:pt>
                <c:pt idx="22331">
                  <c:v>30.703434282253198</c:v>
                </c:pt>
                <c:pt idx="22332">
                  <c:v>30.704809206541501</c:v>
                </c:pt>
                <c:pt idx="22333">
                  <c:v>30.706184130829801</c:v>
                </c:pt>
                <c:pt idx="22334">
                  <c:v>30.7075590551181</c:v>
                </c:pt>
                <c:pt idx="22335">
                  <c:v>30.7089339794064</c:v>
                </c:pt>
                <c:pt idx="22336">
                  <c:v>30.710308903694699</c:v>
                </c:pt>
                <c:pt idx="22337">
                  <c:v>30.711683827982998</c:v>
                </c:pt>
                <c:pt idx="22338">
                  <c:v>30.713058752271401</c:v>
                </c:pt>
                <c:pt idx="22339">
                  <c:v>30.7144336765597</c:v>
                </c:pt>
                <c:pt idx="22340">
                  <c:v>30.715808600848</c:v>
                </c:pt>
                <c:pt idx="22341">
                  <c:v>30.717183525136299</c:v>
                </c:pt>
                <c:pt idx="22342">
                  <c:v>30.718558449424599</c:v>
                </c:pt>
                <c:pt idx="22343">
                  <c:v>30.719933373712902</c:v>
                </c:pt>
                <c:pt idx="22344">
                  <c:v>30.721308298001201</c:v>
                </c:pt>
                <c:pt idx="22345">
                  <c:v>30.722683222289501</c:v>
                </c:pt>
                <c:pt idx="22346">
                  <c:v>30.7240581465778</c:v>
                </c:pt>
                <c:pt idx="22347">
                  <c:v>30.725433070866099</c:v>
                </c:pt>
                <c:pt idx="22348">
                  <c:v>30.726807995154498</c:v>
                </c:pt>
                <c:pt idx="22349">
                  <c:v>30.728182919442801</c:v>
                </c:pt>
                <c:pt idx="22350">
                  <c:v>30.729557843731101</c:v>
                </c:pt>
                <c:pt idx="22351">
                  <c:v>30.7309327680194</c:v>
                </c:pt>
                <c:pt idx="22352">
                  <c:v>30.7323076923077</c:v>
                </c:pt>
                <c:pt idx="22353">
                  <c:v>30.733682616595999</c:v>
                </c:pt>
                <c:pt idx="22354">
                  <c:v>30.735057540884299</c:v>
                </c:pt>
                <c:pt idx="22355">
                  <c:v>30.736432465172602</c:v>
                </c:pt>
                <c:pt idx="22356">
                  <c:v>30.737807389460901</c:v>
                </c:pt>
                <c:pt idx="22357">
                  <c:v>30.7391823137493</c:v>
                </c:pt>
                <c:pt idx="22358">
                  <c:v>30.740557238037599</c:v>
                </c:pt>
                <c:pt idx="22359">
                  <c:v>30.741932162325899</c:v>
                </c:pt>
                <c:pt idx="22360">
                  <c:v>30.743307086614202</c:v>
                </c:pt>
                <c:pt idx="22361">
                  <c:v>30.744682010902501</c:v>
                </c:pt>
                <c:pt idx="22362">
                  <c:v>30.746056935190801</c:v>
                </c:pt>
                <c:pt idx="22363">
                  <c:v>30.7474318594791</c:v>
                </c:pt>
                <c:pt idx="22364">
                  <c:v>30.7488067837674</c:v>
                </c:pt>
                <c:pt idx="22365">
                  <c:v>30.750181708055699</c:v>
                </c:pt>
                <c:pt idx="22366">
                  <c:v>30.751556632343998</c:v>
                </c:pt>
                <c:pt idx="22367">
                  <c:v>30.752931556632401</c:v>
                </c:pt>
                <c:pt idx="22368">
                  <c:v>30.7543064809207</c:v>
                </c:pt>
                <c:pt idx="22369">
                  <c:v>30.755681405209</c:v>
                </c:pt>
                <c:pt idx="22370">
                  <c:v>30.757056329497299</c:v>
                </c:pt>
                <c:pt idx="22371">
                  <c:v>30.758431253785599</c:v>
                </c:pt>
                <c:pt idx="22372">
                  <c:v>30.759806178073902</c:v>
                </c:pt>
                <c:pt idx="22373">
                  <c:v>30.761181102362201</c:v>
                </c:pt>
                <c:pt idx="22374">
                  <c:v>30.7625560266505</c:v>
                </c:pt>
                <c:pt idx="22375">
                  <c:v>30.7639309509388</c:v>
                </c:pt>
                <c:pt idx="22376">
                  <c:v>30.765305875227099</c:v>
                </c:pt>
                <c:pt idx="22377">
                  <c:v>30.766680799515498</c:v>
                </c:pt>
                <c:pt idx="22378">
                  <c:v>30.768055723803801</c:v>
                </c:pt>
                <c:pt idx="22379">
                  <c:v>30.769430648092101</c:v>
                </c:pt>
                <c:pt idx="22380">
                  <c:v>30.7708055723804</c:v>
                </c:pt>
                <c:pt idx="22381">
                  <c:v>30.7721804966687</c:v>
                </c:pt>
                <c:pt idx="22382">
                  <c:v>30.773555420956999</c:v>
                </c:pt>
                <c:pt idx="22383">
                  <c:v>30.774930345245298</c:v>
                </c:pt>
                <c:pt idx="22384">
                  <c:v>30.776305269533601</c:v>
                </c:pt>
                <c:pt idx="22385">
                  <c:v>30.777680193821901</c:v>
                </c:pt>
                <c:pt idx="22386">
                  <c:v>30.7790551181102</c:v>
                </c:pt>
                <c:pt idx="22387">
                  <c:v>30.780430042398599</c:v>
                </c:pt>
                <c:pt idx="22388">
                  <c:v>30.781804966686899</c:v>
                </c:pt>
                <c:pt idx="22389">
                  <c:v>30.783179890975202</c:v>
                </c:pt>
                <c:pt idx="22390">
                  <c:v>30.784554815263501</c:v>
                </c:pt>
                <c:pt idx="22391">
                  <c:v>30.785929739551801</c:v>
                </c:pt>
                <c:pt idx="22392">
                  <c:v>30.7873046638401</c:v>
                </c:pt>
                <c:pt idx="22393">
                  <c:v>30.788679588128399</c:v>
                </c:pt>
                <c:pt idx="22394">
                  <c:v>30.790054512416699</c:v>
                </c:pt>
                <c:pt idx="22395">
                  <c:v>30.791429436704998</c:v>
                </c:pt>
                <c:pt idx="22396">
                  <c:v>30.792804360993301</c:v>
                </c:pt>
                <c:pt idx="22397">
                  <c:v>30.7941792852817</c:v>
                </c:pt>
                <c:pt idx="22398">
                  <c:v>30.79555420957</c:v>
                </c:pt>
                <c:pt idx="22399">
                  <c:v>30.796929133858299</c:v>
                </c:pt>
                <c:pt idx="22400">
                  <c:v>30.798304058146599</c:v>
                </c:pt>
                <c:pt idx="22401">
                  <c:v>30.799678982434902</c:v>
                </c:pt>
                <c:pt idx="22402">
                  <c:v>30.801053906723201</c:v>
                </c:pt>
                <c:pt idx="22403">
                  <c:v>30.8024288310115</c:v>
                </c:pt>
                <c:pt idx="22404">
                  <c:v>30.8038037552998</c:v>
                </c:pt>
                <c:pt idx="22405">
                  <c:v>30.805178679588099</c:v>
                </c:pt>
                <c:pt idx="22406">
                  <c:v>30.806553603876399</c:v>
                </c:pt>
                <c:pt idx="22407">
                  <c:v>30.807928528164801</c:v>
                </c:pt>
                <c:pt idx="22408">
                  <c:v>30.809303452453101</c:v>
                </c:pt>
                <c:pt idx="22409">
                  <c:v>30.8106783767414</c:v>
                </c:pt>
                <c:pt idx="22410">
                  <c:v>30.8120533010297</c:v>
                </c:pt>
                <c:pt idx="22411">
                  <c:v>30.813428225317999</c:v>
                </c:pt>
                <c:pt idx="22412">
                  <c:v>30.814803149606298</c:v>
                </c:pt>
                <c:pt idx="22413">
                  <c:v>30.816178073894601</c:v>
                </c:pt>
                <c:pt idx="22414">
                  <c:v>30.817552998182901</c:v>
                </c:pt>
                <c:pt idx="22415">
                  <c:v>30.8189279224712</c:v>
                </c:pt>
                <c:pt idx="22416">
                  <c:v>30.8203028467595</c:v>
                </c:pt>
                <c:pt idx="22417">
                  <c:v>30.821677771047899</c:v>
                </c:pt>
                <c:pt idx="22418">
                  <c:v>30.823052695336202</c:v>
                </c:pt>
                <c:pt idx="22419">
                  <c:v>30.824427619624501</c:v>
                </c:pt>
                <c:pt idx="22420">
                  <c:v>30.825802543912801</c:v>
                </c:pt>
                <c:pt idx="22421">
                  <c:v>30.8271774682011</c:v>
                </c:pt>
                <c:pt idx="22422">
                  <c:v>30.828552392489399</c:v>
                </c:pt>
                <c:pt idx="22423">
                  <c:v>30.829927316777699</c:v>
                </c:pt>
                <c:pt idx="22424">
                  <c:v>30.831302241065998</c:v>
                </c:pt>
                <c:pt idx="22425">
                  <c:v>30.832677165354301</c:v>
                </c:pt>
                <c:pt idx="22426">
                  <c:v>30.834052089642601</c:v>
                </c:pt>
                <c:pt idx="22427">
                  <c:v>30.835427013931</c:v>
                </c:pt>
                <c:pt idx="22428">
                  <c:v>30.836801938219299</c:v>
                </c:pt>
                <c:pt idx="22429">
                  <c:v>30.838176862507598</c:v>
                </c:pt>
                <c:pt idx="22430">
                  <c:v>30.839551786795901</c:v>
                </c:pt>
                <c:pt idx="22431">
                  <c:v>30.840926711084201</c:v>
                </c:pt>
                <c:pt idx="22432">
                  <c:v>30.8423016353725</c:v>
                </c:pt>
                <c:pt idx="22433">
                  <c:v>30.8436765596608</c:v>
                </c:pt>
                <c:pt idx="22434">
                  <c:v>30.845051483949099</c:v>
                </c:pt>
                <c:pt idx="22435">
                  <c:v>30.846426408237399</c:v>
                </c:pt>
                <c:pt idx="22436">
                  <c:v>30.847801332525702</c:v>
                </c:pt>
                <c:pt idx="22437">
                  <c:v>30.849176256814101</c:v>
                </c:pt>
                <c:pt idx="22438">
                  <c:v>30.8505511811024</c:v>
                </c:pt>
                <c:pt idx="22439">
                  <c:v>30.851926105390699</c:v>
                </c:pt>
                <c:pt idx="22440">
                  <c:v>30.853301029678999</c:v>
                </c:pt>
                <c:pt idx="22441">
                  <c:v>30.854675953967298</c:v>
                </c:pt>
                <c:pt idx="22442">
                  <c:v>30.856050878255601</c:v>
                </c:pt>
                <c:pt idx="22443">
                  <c:v>30.857425802543901</c:v>
                </c:pt>
                <c:pt idx="22444">
                  <c:v>30.8588007268322</c:v>
                </c:pt>
                <c:pt idx="22445">
                  <c:v>30.8601756511205</c:v>
                </c:pt>
                <c:pt idx="22446">
                  <c:v>30.861550575408899</c:v>
                </c:pt>
                <c:pt idx="22447">
                  <c:v>30.862925499697202</c:v>
                </c:pt>
                <c:pt idx="22448">
                  <c:v>30.864300423985501</c:v>
                </c:pt>
                <c:pt idx="22449">
                  <c:v>30.8656753482738</c:v>
                </c:pt>
                <c:pt idx="22450">
                  <c:v>30.8670502725621</c:v>
                </c:pt>
                <c:pt idx="22451">
                  <c:v>30.868425196850399</c:v>
                </c:pt>
                <c:pt idx="22452">
                  <c:v>30.869800121138699</c:v>
                </c:pt>
                <c:pt idx="22453">
                  <c:v>30.871175045427002</c:v>
                </c:pt>
                <c:pt idx="22454">
                  <c:v>30.872549969715301</c:v>
                </c:pt>
                <c:pt idx="22455">
                  <c:v>30.873924894003601</c:v>
                </c:pt>
                <c:pt idx="22456">
                  <c:v>30.8752998182919</c:v>
                </c:pt>
                <c:pt idx="22457">
                  <c:v>30.876674742580299</c:v>
                </c:pt>
                <c:pt idx="22458">
                  <c:v>30.878049666868598</c:v>
                </c:pt>
                <c:pt idx="22459">
                  <c:v>30.879424591156901</c:v>
                </c:pt>
                <c:pt idx="22460">
                  <c:v>30.880799515445201</c:v>
                </c:pt>
                <c:pt idx="22461">
                  <c:v>30.8821744397335</c:v>
                </c:pt>
                <c:pt idx="22462">
                  <c:v>30.8835493640218</c:v>
                </c:pt>
                <c:pt idx="22463">
                  <c:v>30.884924288310099</c:v>
                </c:pt>
                <c:pt idx="22464">
                  <c:v>30.886299212598399</c:v>
                </c:pt>
                <c:pt idx="22465">
                  <c:v>30.887674136886702</c:v>
                </c:pt>
                <c:pt idx="22466">
                  <c:v>30.889049061175101</c:v>
                </c:pt>
                <c:pt idx="22467">
                  <c:v>30.8904239854634</c:v>
                </c:pt>
                <c:pt idx="22468">
                  <c:v>30.891798909751699</c:v>
                </c:pt>
                <c:pt idx="22469">
                  <c:v>30.893173834039999</c:v>
                </c:pt>
                <c:pt idx="22470">
                  <c:v>30.894548758328298</c:v>
                </c:pt>
                <c:pt idx="22471">
                  <c:v>30.895923682616601</c:v>
                </c:pt>
                <c:pt idx="22472">
                  <c:v>30.897298606904901</c:v>
                </c:pt>
                <c:pt idx="22473">
                  <c:v>30.8986735311932</c:v>
                </c:pt>
                <c:pt idx="22474">
                  <c:v>30.9000484554815</c:v>
                </c:pt>
                <c:pt idx="22475">
                  <c:v>30.901423379769799</c:v>
                </c:pt>
                <c:pt idx="22476">
                  <c:v>30.902798304058201</c:v>
                </c:pt>
                <c:pt idx="22477">
                  <c:v>30.904173228346501</c:v>
                </c:pt>
                <c:pt idx="22478">
                  <c:v>30.9055481526348</c:v>
                </c:pt>
                <c:pt idx="22479">
                  <c:v>30.9069230769231</c:v>
                </c:pt>
                <c:pt idx="22480">
                  <c:v>30.908298001211399</c:v>
                </c:pt>
                <c:pt idx="22481">
                  <c:v>30.909672925499699</c:v>
                </c:pt>
                <c:pt idx="22482">
                  <c:v>30.911047849788002</c:v>
                </c:pt>
                <c:pt idx="22483">
                  <c:v>30.912422774076301</c:v>
                </c:pt>
                <c:pt idx="22484">
                  <c:v>30.913797698364601</c:v>
                </c:pt>
                <c:pt idx="22485">
                  <c:v>30.9151726226529</c:v>
                </c:pt>
                <c:pt idx="22486">
                  <c:v>30.916547546941299</c:v>
                </c:pt>
                <c:pt idx="22487">
                  <c:v>30.917922471229598</c:v>
                </c:pt>
                <c:pt idx="22488">
                  <c:v>30.919297395517901</c:v>
                </c:pt>
                <c:pt idx="22489">
                  <c:v>30.920672319806201</c:v>
                </c:pt>
                <c:pt idx="22490">
                  <c:v>30.9220472440945</c:v>
                </c:pt>
                <c:pt idx="22491">
                  <c:v>30.9234221683828</c:v>
                </c:pt>
                <c:pt idx="22492">
                  <c:v>30.924797092671099</c:v>
                </c:pt>
                <c:pt idx="22493">
                  <c:v>30.926172016959399</c:v>
                </c:pt>
                <c:pt idx="22494">
                  <c:v>30.927546941247702</c:v>
                </c:pt>
                <c:pt idx="22495">
                  <c:v>30.928921865536001</c:v>
                </c:pt>
                <c:pt idx="22496">
                  <c:v>30.9302967898244</c:v>
                </c:pt>
                <c:pt idx="22497">
                  <c:v>30.931671714112699</c:v>
                </c:pt>
                <c:pt idx="22498">
                  <c:v>30.933046638400999</c:v>
                </c:pt>
                <c:pt idx="22499">
                  <c:v>30.934421562689302</c:v>
                </c:pt>
                <c:pt idx="22500">
                  <c:v>30.935796486977601</c:v>
                </c:pt>
                <c:pt idx="22501">
                  <c:v>30.937171411265901</c:v>
                </c:pt>
                <c:pt idx="22502">
                  <c:v>30.9385463355542</c:v>
                </c:pt>
                <c:pt idx="22503">
                  <c:v>30.9399212598425</c:v>
                </c:pt>
                <c:pt idx="22504">
                  <c:v>30.941296184130799</c:v>
                </c:pt>
                <c:pt idx="22505">
                  <c:v>30.942671108419098</c:v>
                </c:pt>
                <c:pt idx="22506">
                  <c:v>30.944046032707501</c:v>
                </c:pt>
                <c:pt idx="22507">
                  <c:v>30.9454209569958</c:v>
                </c:pt>
                <c:pt idx="22508">
                  <c:v>30.9467958812841</c:v>
                </c:pt>
                <c:pt idx="22509">
                  <c:v>30.948170805572399</c:v>
                </c:pt>
                <c:pt idx="22510">
                  <c:v>30.949545729860699</c:v>
                </c:pt>
                <c:pt idx="22511">
                  <c:v>30.950920654149002</c:v>
                </c:pt>
                <c:pt idx="22512">
                  <c:v>30.952295578437301</c:v>
                </c:pt>
                <c:pt idx="22513">
                  <c:v>30.9536705027256</c:v>
                </c:pt>
                <c:pt idx="22514">
                  <c:v>30.9550454270139</c:v>
                </c:pt>
                <c:pt idx="22515">
                  <c:v>30.956420351302199</c:v>
                </c:pt>
                <c:pt idx="22516">
                  <c:v>30.957795275590598</c:v>
                </c:pt>
                <c:pt idx="22517">
                  <c:v>30.959170199878901</c:v>
                </c:pt>
                <c:pt idx="22518">
                  <c:v>30.960545124167201</c:v>
                </c:pt>
                <c:pt idx="22519">
                  <c:v>30.9619200484555</c:v>
                </c:pt>
                <c:pt idx="22520">
                  <c:v>30.9632949727438</c:v>
                </c:pt>
                <c:pt idx="22521">
                  <c:v>30.964669897032099</c:v>
                </c:pt>
                <c:pt idx="22522">
                  <c:v>30.966044821320398</c:v>
                </c:pt>
                <c:pt idx="22523">
                  <c:v>30.967419745608701</c:v>
                </c:pt>
                <c:pt idx="22524">
                  <c:v>30.968794669897001</c:v>
                </c:pt>
                <c:pt idx="22525">
                  <c:v>30.9701695941853</c:v>
                </c:pt>
                <c:pt idx="22526">
                  <c:v>30.971544518473699</c:v>
                </c:pt>
                <c:pt idx="22527">
                  <c:v>30.972919442761999</c:v>
                </c:pt>
                <c:pt idx="22528">
                  <c:v>30.974294367050302</c:v>
                </c:pt>
                <c:pt idx="22529">
                  <c:v>30.975669291338601</c:v>
                </c:pt>
                <c:pt idx="22530">
                  <c:v>30.977044215626901</c:v>
                </c:pt>
                <c:pt idx="22531">
                  <c:v>30.9784191399152</c:v>
                </c:pt>
                <c:pt idx="22532">
                  <c:v>30.979794064203499</c:v>
                </c:pt>
                <c:pt idx="22533">
                  <c:v>30.981168988491799</c:v>
                </c:pt>
                <c:pt idx="22534">
                  <c:v>30.982543912780098</c:v>
                </c:pt>
                <c:pt idx="22535">
                  <c:v>30.983918837068401</c:v>
                </c:pt>
                <c:pt idx="22536">
                  <c:v>30.9852937613568</c:v>
                </c:pt>
                <c:pt idx="22537">
                  <c:v>30.9866686856451</c:v>
                </c:pt>
                <c:pt idx="22538">
                  <c:v>30.988043609933399</c:v>
                </c:pt>
                <c:pt idx="22539">
                  <c:v>30.989418534221699</c:v>
                </c:pt>
                <c:pt idx="22540">
                  <c:v>30.990793458510002</c:v>
                </c:pt>
                <c:pt idx="22541">
                  <c:v>30.992168382798301</c:v>
                </c:pt>
                <c:pt idx="22542">
                  <c:v>30.9935433070866</c:v>
                </c:pt>
                <c:pt idx="22543">
                  <c:v>30.9949182313749</c:v>
                </c:pt>
                <c:pt idx="22544">
                  <c:v>30.996293155663199</c:v>
                </c:pt>
                <c:pt idx="22545">
                  <c:v>30.997668079951598</c:v>
                </c:pt>
                <c:pt idx="22546">
                  <c:v>30.999043004239901</c:v>
                </c:pt>
                <c:pt idx="22547">
                  <c:v>31.000417928528201</c:v>
                </c:pt>
                <c:pt idx="22548">
                  <c:v>31.0017928528165</c:v>
                </c:pt>
                <c:pt idx="22549">
                  <c:v>31.0031677771048</c:v>
                </c:pt>
                <c:pt idx="22550">
                  <c:v>31.004542701393099</c:v>
                </c:pt>
                <c:pt idx="22551">
                  <c:v>31.005917625681398</c:v>
                </c:pt>
                <c:pt idx="22552">
                  <c:v>31.007292549969701</c:v>
                </c:pt>
                <c:pt idx="22553">
                  <c:v>31.008667474258001</c:v>
                </c:pt>
                <c:pt idx="22554">
                  <c:v>31.0100423985463</c:v>
                </c:pt>
                <c:pt idx="22555">
                  <c:v>31.011417322834699</c:v>
                </c:pt>
                <c:pt idx="22556">
                  <c:v>31.012792247122999</c:v>
                </c:pt>
                <c:pt idx="22557">
                  <c:v>31.014167171411302</c:v>
                </c:pt>
                <c:pt idx="22558">
                  <c:v>31.015542095699601</c:v>
                </c:pt>
                <c:pt idx="22559">
                  <c:v>31.016917019987901</c:v>
                </c:pt>
                <c:pt idx="22560">
                  <c:v>31.0182919442762</c:v>
                </c:pt>
                <c:pt idx="22561">
                  <c:v>31.019666868564499</c:v>
                </c:pt>
                <c:pt idx="22562">
                  <c:v>31.021041792852799</c:v>
                </c:pt>
                <c:pt idx="22563">
                  <c:v>31.022416717141098</c:v>
                </c:pt>
                <c:pt idx="22564">
                  <c:v>31.023791641429401</c:v>
                </c:pt>
                <c:pt idx="22565">
                  <c:v>31.0251665657178</c:v>
                </c:pt>
                <c:pt idx="22566">
                  <c:v>31.0265414900061</c:v>
                </c:pt>
                <c:pt idx="22567">
                  <c:v>31.027916414294399</c:v>
                </c:pt>
                <c:pt idx="22568">
                  <c:v>31.029291338582699</c:v>
                </c:pt>
                <c:pt idx="22569">
                  <c:v>31.030666262871001</c:v>
                </c:pt>
                <c:pt idx="22570">
                  <c:v>31.032041187159301</c:v>
                </c:pt>
                <c:pt idx="22571">
                  <c:v>31.0334161114476</c:v>
                </c:pt>
                <c:pt idx="22572">
                  <c:v>31.0347910357359</c:v>
                </c:pt>
                <c:pt idx="22573">
                  <c:v>31.036165960024199</c:v>
                </c:pt>
                <c:pt idx="22574">
                  <c:v>31.037540884312499</c:v>
                </c:pt>
                <c:pt idx="22575">
                  <c:v>31.038915808600901</c:v>
                </c:pt>
                <c:pt idx="22576">
                  <c:v>31.040290732889201</c:v>
                </c:pt>
                <c:pt idx="22577">
                  <c:v>31.0416656571775</c:v>
                </c:pt>
                <c:pt idx="22578">
                  <c:v>31.043040581465799</c:v>
                </c:pt>
                <c:pt idx="22579">
                  <c:v>31.044415505754099</c:v>
                </c:pt>
                <c:pt idx="22580">
                  <c:v>31.045790430042398</c:v>
                </c:pt>
                <c:pt idx="22581">
                  <c:v>31.047165354330701</c:v>
                </c:pt>
                <c:pt idx="22582">
                  <c:v>31.048540278619001</c:v>
                </c:pt>
                <c:pt idx="22583">
                  <c:v>31.0499152029073</c:v>
                </c:pt>
                <c:pt idx="22584">
                  <c:v>31.0512901271956</c:v>
                </c:pt>
                <c:pt idx="22585">
                  <c:v>31.052665051483999</c:v>
                </c:pt>
                <c:pt idx="22586">
                  <c:v>31.054039975772302</c:v>
                </c:pt>
                <c:pt idx="22587">
                  <c:v>31.055414900060601</c:v>
                </c:pt>
                <c:pt idx="22588">
                  <c:v>31.0567898243489</c:v>
                </c:pt>
                <c:pt idx="22589">
                  <c:v>31.0581647486372</c:v>
                </c:pt>
                <c:pt idx="22590">
                  <c:v>31.059539672925499</c:v>
                </c:pt>
                <c:pt idx="22591">
                  <c:v>31.060914597213799</c:v>
                </c:pt>
                <c:pt idx="22592">
                  <c:v>31.062289521502102</c:v>
                </c:pt>
                <c:pt idx="22593">
                  <c:v>31.063664445790401</c:v>
                </c:pt>
                <c:pt idx="22594">
                  <c:v>31.065039370078701</c:v>
                </c:pt>
                <c:pt idx="22595">
                  <c:v>31.0664142943671</c:v>
                </c:pt>
                <c:pt idx="22596">
                  <c:v>31.067789218655399</c:v>
                </c:pt>
                <c:pt idx="22597">
                  <c:v>31.069164142943698</c:v>
                </c:pt>
                <c:pt idx="22598">
                  <c:v>31.070539067232001</c:v>
                </c:pt>
                <c:pt idx="22599">
                  <c:v>31.071913991520301</c:v>
                </c:pt>
                <c:pt idx="22600">
                  <c:v>31.0732889158086</c:v>
                </c:pt>
                <c:pt idx="22601">
                  <c:v>31.0746638400969</c:v>
                </c:pt>
                <c:pt idx="22602">
                  <c:v>31.076038764385199</c:v>
                </c:pt>
                <c:pt idx="22603">
                  <c:v>31.077413688673499</c:v>
                </c:pt>
                <c:pt idx="22604">
                  <c:v>31.078788612961802</c:v>
                </c:pt>
                <c:pt idx="22605">
                  <c:v>31.080163537250201</c:v>
                </c:pt>
                <c:pt idx="22606">
                  <c:v>31.0815384615385</c:v>
                </c:pt>
                <c:pt idx="22607">
                  <c:v>31.082913385826799</c:v>
                </c:pt>
                <c:pt idx="22608">
                  <c:v>31.084288310115099</c:v>
                </c:pt>
                <c:pt idx="22609">
                  <c:v>31.085663234403398</c:v>
                </c:pt>
                <c:pt idx="22610">
                  <c:v>31.087038158691701</c:v>
                </c:pt>
                <c:pt idx="22611">
                  <c:v>31.088413082980001</c:v>
                </c:pt>
                <c:pt idx="22612">
                  <c:v>31.0897880072683</c:v>
                </c:pt>
                <c:pt idx="22613">
                  <c:v>31.0911629315566</c:v>
                </c:pt>
                <c:pt idx="22614">
                  <c:v>31.092537855844999</c:v>
                </c:pt>
                <c:pt idx="22615">
                  <c:v>31.093912780133302</c:v>
                </c:pt>
                <c:pt idx="22616">
                  <c:v>31.095287704421601</c:v>
                </c:pt>
                <c:pt idx="22617">
                  <c:v>31.0966626287099</c:v>
                </c:pt>
                <c:pt idx="22618">
                  <c:v>31.0980375529982</c:v>
                </c:pt>
                <c:pt idx="22619">
                  <c:v>31.099412477286499</c:v>
                </c:pt>
                <c:pt idx="22620">
                  <c:v>31.100787401574799</c:v>
                </c:pt>
                <c:pt idx="22621">
                  <c:v>31.102162325863102</c:v>
                </c:pt>
                <c:pt idx="22622">
                  <c:v>31.103537250151401</c:v>
                </c:pt>
                <c:pt idx="22623">
                  <c:v>31.104912174439701</c:v>
                </c:pt>
                <c:pt idx="22624">
                  <c:v>31.106287098728099</c:v>
                </c:pt>
                <c:pt idx="22625">
                  <c:v>31.107662023016399</c:v>
                </c:pt>
                <c:pt idx="22626">
                  <c:v>31.109036947304698</c:v>
                </c:pt>
                <c:pt idx="22627">
                  <c:v>31.110411871593001</c:v>
                </c:pt>
                <c:pt idx="22628">
                  <c:v>31.111786795881301</c:v>
                </c:pt>
                <c:pt idx="22629">
                  <c:v>31.1131617201696</c:v>
                </c:pt>
                <c:pt idx="22630">
                  <c:v>31.1145366444579</c:v>
                </c:pt>
                <c:pt idx="22631">
                  <c:v>31.115911568746199</c:v>
                </c:pt>
                <c:pt idx="22632">
                  <c:v>31.117286493034499</c:v>
                </c:pt>
                <c:pt idx="22633">
                  <c:v>31.118661417322802</c:v>
                </c:pt>
                <c:pt idx="22634">
                  <c:v>31.120036341611101</c:v>
                </c:pt>
                <c:pt idx="22635">
                  <c:v>31.1214112658995</c:v>
                </c:pt>
                <c:pt idx="22636">
                  <c:v>31.122786190187799</c:v>
                </c:pt>
                <c:pt idx="22637">
                  <c:v>31.124161114476099</c:v>
                </c:pt>
                <c:pt idx="22638">
                  <c:v>31.125536038764398</c:v>
                </c:pt>
                <c:pt idx="22639">
                  <c:v>31.126910963052701</c:v>
                </c:pt>
                <c:pt idx="22640">
                  <c:v>31.128285887341001</c:v>
                </c:pt>
                <c:pt idx="22641">
                  <c:v>31.1296608116293</c:v>
                </c:pt>
                <c:pt idx="22642">
                  <c:v>31.1310357359176</c:v>
                </c:pt>
                <c:pt idx="22643">
                  <c:v>31.132410660205899</c:v>
                </c:pt>
                <c:pt idx="22644">
                  <c:v>31.133785584494301</c:v>
                </c:pt>
                <c:pt idx="22645">
                  <c:v>31.135160508782601</c:v>
                </c:pt>
                <c:pt idx="22646">
                  <c:v>31.1365354330709</c:v>
                </c:pt>
                <c:pt idx="22647">
                  <c:v>31.1379103573592</c:v>
                </c:pt>
                <c:pt idx="22648">
                  <c:v>31.139285281647499</c:v>
                </c:pt>
                <c:pt idx="22649">
                  <c:v>31.140660205935799</c:v>
                </c:pt>
                <c:pt idx="22650">
                  <c:v>31.142035130224102</c:v>
                </c:pt>
                <c:pt idx="22651">
                  <c:v>31.143410054512401</c:v>
                </c:pt>
                <c:pt idx="22652">
                  <c:v>31.144784978800701</c:v>
                </c:pt>
                <c:pt idx="22653">
                  <c:v>31.146159903089</c:v>
                </c:pt>
                <c:pt idx="22654">
                  <c:v>31.147534827377399</c:v>
                </c:pt>
                <c:pt idx="22655">
                  <c:v>31.148909751665698</c:v>
                </c:pt>
                <c:pt idx="22656">
                  <c:v>31.150284675954001</c:v>
                </c:pt>
                <c:pt idx="22657">
                  <c:v>31.151659600242301</c:v>
                </c:pt>
                <c:pt idx="22658">
                  <c:v>31.1530345245306</c:v>
                </c:pt>
                <c:pt idx="22659">
                  <c:v>31.1544094488189</c:v>
                </c:pt>
                <c:pt idx="22660">
                  <c:v>31.155784373107199</c:v>
                </c:pt>
                <c:pt idx="22661">
                  <c:v>31.157159297395498</c:v>
                </c:pt>
                <c:pt idx="22662">
                  <c:v>31.158534221683801</c:v>
                </c:pt>
                <c:pt idx="22663">
                  <c:v>31.159909145972101</c:v>
                </c:pt>
                <c:pt idx="22664">
                  <c:v>31.1612840702605</c:v>
                </c:pt>
                <c:pt idx="22665">
                  <c:v>31.162658994548799</c:v>
                </c:pt>
                <c:pt idx="22666">
                  <c:v>31.164033918837099</c:v>
                </c:pt>
                <c:pt idx="22667">
                  <c:v>31.165408843125402</c:v>
                </c:pt>
                <c:pt idx="22668">
                  <c:v>31.166783767413701</c:v>
                </c:pt>
                <c:pt idx="22669">
                  <c:v>31.168158691702001</c:v>
                </c:pt>
                <c:pt idx="22670">
                  <c:v>31.1695336159903</c:v>
                </c:pt>
                <c:pt idx="22671">
                  <c:v>31.170908540278599</c:v>
                </c:pt>
                <c:pt idx="22672">
                  <c:v>31.172283464566899</c:v>
                </c:pt>
                <c:pt idx="22673">
                  <c:v>31.173658388855198</c:v>
                </c:pt>
                <c:pt idx="22674">
                  <c:v>31.175033313143601</c:v>
                </c:pt>
                <c:pt idx="22675">
                  <c:v>31.1764082374319</c:v>
                </c:pt>
                <c:pt idx="22676">
                  <c:v>31.1777831617202</c:v>
                </c:pt>
                <c:pt idx="22677">
                  <c:v>31.179158086008499</c:v>
                </c:pt>
                <c:pt idx="22678">
                  <c:v>31.180533010296799</c:v>
                </c:pt>
                <c:pt idx="22679">
                  <c:v>31.181907934585102</c:v>
                </c:pt>
                <c:pt idx="22680">
                  <c:v>31.183282858873401</c:v>
                </c:pt>
                <c:pt idx="22681">
                  <c:v>31.1846577831617</c:v>
                </c:pt>
                <c:pt idx="22682">
                  <c:v>31.18603270745</c:v>
                </c:pt>
                <c:pt idx="22683">
                  <c:v>31.187407631738399</c:v>
                </c:pt>
                <c:pt idx="22684">
                  <c:v>31.188782556026698</c:v>
                </c:pt>
                <c:pt idx="22685">
                  <c:v>31.190157480315001</c:v>
                </c:pt>
                <c:pt idx="22686">
                  <c:v>31.191532404603301</c:v>
                </c:pt>
                <c:pt idx="22687">
                  <c:v>31.1929073288916</c:v>
                </c:pt>
                <c:pt idx="22688">
                  <c:v>31.1942822531799</c:v>
                </c:pt>
                <c:pt idx="22689">
                  <c:v>31.195657177468199</c:v>
                </c:pt>
                <c:pt idx="22690">
                  <c:v>31.197032101756498</c:v>
                </c:pt>
                <c:pt idx="22691">
                  <c:v>31.198407026044801</c:v>
                </c:pt>
                <c:pt idx="22692">
                  <c:v>31.199781950333101</c:v>
                </c:pt>
                <c:pt idx="22693">
                  <c:v>31.2011568746214</c:v>
                </c:pt>
                <c:pt idx="22694">
                  <c:v>31.202531798909799</c:v>
                </c:pt>
                <c:pt idx="22695">
                  <c:v>31.203906723198099</c:v>
                </c:pt>
                <c:pt idx="22696">
                  <c:v>31.205281647486402</c:v>
                </c:pt>
                <c:pt idx="22697">
                  <c:v>31.206656571774701</c:v>
                </c:pt>
                <c:pt idx="22698">
                  <c:v>31.208031496063001</c:v>
                </c:pt>
                <c:pt idx="22699">
                  <c:v>31.2094064203513</c:v>
                </c:pt>
                <c:pt idx="22700">
                  <c:v>31.210781344639599</c:v>
                </c:pt>
                <c:pt idx="22701">
                  <c:v>31.212156268927899</c:v>
                </c:pt>
                <c:pt idx="22702">
                  <c:v>31.213531193216198</c:v>
                </c:pt>
                <c:pt idx="22703">
                  <c:v>31.214906117504501</c:v>
                </c:pt>
                <c:pt idx="22704">
                  <c:v>31.2162810417929</c:v>
                </c:pt>
                <c:pt idx="22705">
                  <c:v>31.2176559660812</c:v>
                </c:pt>
                <c:pt idx="22706">
                  <c:v>31.219030890369499</c:v>
                </c:pt>
                <c:pt idx="22707">
                  <c:v>31.220405814657799</c:v>
                </c:pt>
                <c:pt idx="22708">
                  <c:v>31.221780738946102</c:v>
                </c:pt>
                <c:pt idx="22709">
                  <c:v>31.223155663234401</c:v>
                </c:pt>
                <c:pt idx="22710">
                  <c:v>31.2245305875227</c:v>
                </c:pt>
                <c:pt idx="22711">
                  <c:v>31.225905511811</c:v>
                </c:pt>
                <c:pt idx="22712">
                  <c:v>31.227280436099299</c:v>
                </c:pt>
                <c:pt idx="22713">
                  <c:v>31.228655360387702</c:v>
                </c:pt>
                <c:pt idx="22714">
                  <c:v>31.230030284676001</c:v>
                </c:pt>
                <c:pt idx="22715">
                  <c:v>31.231405208964301</c:v>
                </c:pt>
                <c:pt idx="22716">
                  <c:v>31.2327801332526</c:v>
                </c:pt>
                <c:pt idx="22717">
                  <c:v>31.234155057540899</c:v>
                </c:pt>
                <c:pt idx="22718">
                  <c:v>31.235529981829199</c:v>
                </c:pt>
                <c:pt idx="22719">
                  <c:v>31.236904906117498</c:v>
                </c:pt>
                <c:pt idx="22720">
                  <c:v>31.238279830405801</c:v>
                </c:pt>
                <c:pt idx="22721">
                  <c:v>31.239654754694101</c:v>
                </c:pt>
                <c:pt idx="22722">
                  <c:v>31.2410296789824</c:v>
                </c:pt>
                <c:pt idx="22723">
                  <c:v>31.242404603270799</c:v>
                </c:pt>
                <c:pt idx="22724">
                  <c:v>31.243779527559099</c:v>
                </c:pt>
                <c:pt idx="22725">
                  <c:v>31.245154451847402</c:v>
                </c:pt>
                <c:pt idx="22726">
                  <c:v>31.246529376135701</c:v>
                </c:pt>
                <c:pt idx="22727">
                  <c:v>31.247904300424</c:v>
                </c:pt>
                <c:pt idx="22728">
                  <c:v>31.2492792247123</c:v>
                </c:pt>
                <c:pt idx="22729">
                  <c:v>31.250654149000599</c:v>
                </c:pt>
                <c:pt idx="22730">
                  <c:v>31.252029073288899</c:v>
                </c:pt>
                <c:pt idx="22731">
                  <c:v>31.253403997577198</c:v>
                </c:pt>
                <c:pt idx="22732">
                  <c:v>31.254778921865501</c:v>
                </c:pt>
                <c:pt idx="22733">
                  <c:v>31.2561538461539</c:v>
                </c:pt>
                <c:pt idx="22734">
                  <c:v>31.2575287704422</c:v>
                </c:pt>
                <c:pt idx="22735">
                  <c:v>31.258903694730499</c:v>
                </c:pt>
                <c:pt idx="22736">
                  <c:v>31.260278619018798</c:v>
                </c:pt>
                <c:pt idx="22737">
                  <c:v>31.261653543307101</c:v>
                </c:pt>
                <c:pt idx="22738">
                  <c:v>31.263028467595401</c:v>
                </c:pt>
                <c:pt idx="22739">
                  <c:v>31.2644033918837</c:v>
                </c:pt>
                <c:pt idx="22740">
                  <c:v>31.265778316172</c:v>
                </c:pt>
                <c:pt idx="22741">
                  <c:v>31.267153240460299</c:v>
                </c:pt>
                <c:pt idx="22742">
                  <c:v>31.268528164748599</c:v>
                </c:pt>
                <c:pt idx="22743">
                  <c:v>31.269903089037001</c:v>
                </c:pt>
                <c:pt idx="22744">
                  <c:v>31.271278013325301</c:v>
                </c:pt>
                <c:pt idx="22745">
                  <c:v>31.2726529376136</c:v>
                </c:pt>
                <c:pt idx="22746">
                  <c:v>31.274027861901899</c:v>
                </c:pt>
                <c:pt idx="22747">
                  <c:v>31.275402786190199</c:v>
                </c:pt>
                <c:pt idx="22748">
                  <c:v>31.276777710478498</c:v>
                </c:pt>
                <c:pt idx="22749">
                  <c:v>31.278152634766801</c:v>
                </c:pt>
                <c:pt idx="22750">
                  <c:v>31.279527559055101</c:v>
                </c:pt>
                <c:pt idx="22751">
                  <c:v>31.2809024833434</c:v>
                </c:pt>
                <c:pt idx="22752">
                  <c:v>31.2822774076317</c:v>
                </c:pt>
                <c:pt idx="22753">
                  <c:v>31.283652331920099</c:v>
                </c:pt>
                <c:pt idx="22754">
                  <c:v>31.285027256208402</c:v>
                </c:pt>
                <c:pt idx="22755">
                  <c:v>31.286402180496701</c:v>
                </c:pt>
                <c:pt idx="22756">
                  <c:v>31.287777104785</c:v>
                </c:pt>
                <c:pt idx="22757">
                  <c:v>31.2891520290733</c:v>
                </c:pt>
                <c:pt idx="22758">
                  <c:v>31.290526953361599</c:v>
                </c:pt>
                <c:pt idx="22759">
                  <c:v>31.291901877649899</c:v>
                </c:pt>
                <c:pt idx="22760">
                  <c:v>31.293276801938202</c:v>
                </c:pt>
                <c:pt idx="22761">
                  <c:v>31.294651726226501</c:v>
                </c:pt>
                <c:pt idx="22762">
                  <c:v>31.296026650514801</c:v>
                </c:pt>
                <c:pt idx="22763">
                  <c:v>31.2974015748032</c:v>
                </c:pt>
                <c:pt idx="22764">
                  <c:v>31.298776499091499</c:v>
                </c:pt>
                <c:pt idx="22765">
                  <c:v>31.300151423379798</c:v>
                </c:pt>
                <c:pt idx="22766">
                  <c:v>31.301526347668101</c:v>
                </c:pt>
                <c:pt idx="22767">
                  <c:v>31.302901271956401</c:v>
                </c:pt>
                <c:pt idx="22768">
                  <c:v>31.3042761962447</c:v>
                </c:pt>
                <c:pt idx="22769">
                  <c:v>31.305651120533</c:v>
                </c:pt>
                <c:pt idx="22770">
                  <c:v>31.307026044821299</c:v>
                </c:pt>
                <c:pt idx="22771">
                  <c:v>31.308400969109599</c:v>
                </c:pt>
                <c:pt idx="22772">
                  <c:v>31.309775893397902</c:v>
                </c:pt>
                <c:pt idx="22773">
                  <c:v>31.3111508176863</c:v>
                </c:pt>
                <c:pt idx="22774">
                  <c:v>31.3125257419746</c:v>
                </c:pt>
                <c:pt idx="22775">
                  <c:v>31.313900666262899</c:v>
                </c:pt>
                <c:pt idx="22776">
                  <c:v>31.315275590551199</c:v>
                </c:pt>
                <c:pt idx="22777">
                  <c:v>31.316650514839498</c:v>
                </c:pt>
                <c:pt idx="22778">
                  <c:v>31.318025439127801</c:v>
                </c:pt>
                <c:pt idx="22779">
                  <c:v>31.319400363416101</c:v>
                </c:pt>
                <c:pt idx="22780">
                  <c:v>31.3207752877044</c:v>
                </c:pt>
                <c:pt idx="22781">
                  <c:v>31.3221502119927</c:v>
                </c:pt>
                <c:pt idx="22782">
                  <c:v>31.323525136280999</c:v>
                </c:pt>
                <c:pt idx="22783">
                  <c:v>31.324900060569401</c:v>
                </c:pt>
                <c:pt idx="22784">
                  <c:v>31.326274984857701</c:v>
                </c:pt>
                <c:pt idx="22785">
                  <c:v>31.327649909146</c:v>
                </c:pt>
                <c:pt idx="22786">
                  <c:v>31.3290248334343</c:v>
                </c:pt>
                <c:pt idx="22787">
                  <c:v>31.330399757722599</c:v>
                </c:pt>
                <c:pt idx="22788">
                  <c:v>31.331774682010899</c:v>
                </c:pt>
                <c:pt idx="22789">
                  <c:v>31.333149606299202</c:v>
                </c:pt>
                <c:pt idx="22790">
                  <c:v>31.334524530587501</c:v>
                </c:pt>
                <c:pt idx="22791">
                  <c:v>31.335899454875801</c:v>
                </c:pt>
                <c:pt idx="22792">
                  <c:v>31.337274379164199</c:v>
                </c:pt>
                <c:pt idx="22793">
                  <c:v>31.338649303452499</c:v>
                </c:pt>
                <c:pt idx="22794">
                  <c:v>31.340024227740798</c:v>
                </c:pt>
                <c:pt idx="22795">
                  <c:v>31.341399152029101</c:v>
                </c:pt>
                <c:pt idx="22796">
                  <c:v>31.342774076317401</c:v>
                </c:pt>
                <c:pt idx="22797">
                  <c:v>31.3441490006057</c:v>
                </c:pt>
                <c:pt idx="22798">
                  <c:v>31.345523924894</c:v>
                </c:pt>
                <c:pt idx="22799">
                  <c:v>31.346898849182299</c:v>
                </c:pt>
                <c:pt idx="22800">
                  <c:v>31.348273773470599</c:v>
                </c:pt>
                <c:pt idx="22801">
                  <c:v>31.349648697758902</c:v>
                </c:pt>
                <c:pt idx="22802">
                  <c:v>31.3510236220473</c:v>
                </c:pt>
                <c:pt idx="22803">
                  <c:v>31.3523985463356</c:v>
                </c:pt>
                <c:pt idx="22804">
                  <c:v>31.353773470623899</c:v>
                </c:pt>
                <c:pt idx="22805">
                  <c:v>31.355148394912199</c:v>
                </c:pt>
                <c:pt idx="22806">
                  <c:v>31.356523319200502</c:v>
                </c:pt>
                <c:pt idx="22807">
                  <c:v>31.357898243488801</c:v>
                </c:pt>
                <c:pt idx="22808">
                  <c:v>31.359273167777101</c:v>
                </c:pt>
                <c:pt idx="22809">
                  <c:v>31.3606480920654</c:v>
                </c:pt>
                <c:pt idx="22810">
                  <c:v>31.362023016353699</c:v>
                </c:pt>
                <c:pt idx="22811">
                  <c:v>31.363397940641999</c:v>
                </c:pt>
                <c:pt idx="22812">
                  <c:v>31.364772864930298</c:v>
                </c:pt>
                <c:pt idx="22813">
                  <c:v>31.366147789218701</c:v>
                </c:pt>
                <c:pt idx="22814">
                  <c:v>31.367522713507</c:v>
                </c:pt>
                <c:pt idx="22815">
                  <c:v>31.3688976377953</c:v>
                </c:pt>
                <c:pt idx="22816">
                  <c:v>31.370272562083599</c:v>
                </c:pt>
                <c:pt idx="22817">
                  <c:v>31.371647486371899</c:v>
                </c:pt>
                <c:pt idx="22818">
                  <c:v>31.373022410660202</c:v>
                </c:pt>
                <c:pt idx="22819">
                  <c:v>31.374397334948501</c:v>
                </c:pt>
                <c:pt idx="22820">
                  <c:v>31.3757722592368</c:v>
                </c:pt>
                <c:pt idx="22821">
                  <c:v>31.3771471835251</c:v>
                </c:pt>
                <c:pt idx="22822">
                  <c:v>31.378522107813499</c:v>
                </c:pt>
                <c:pt idx="22823">
                  <c:v>31.379897032101798</c:v>
                </c:pt>
                <c:pt idx="22824">
                  <c:v>31.381271956390101</c:v>
                </c:pt>
                <c:pt idx="22825">
                  <c:v>31.382646880678401</c:v>
                </c:pt>
                <c:pt idx="22826">
                  <c:v>31.3840218049667</c:v>
                </c:pt>
                <c:pt idx="22827">
                  <c:v>31.385396729255</c:v>
                </c:pt>
                <c:pt idx="22828">
                  <c:v>31.386771653543299</c:v>
                </c:pt>
                <c:pt idx="22829">
                  <c:v>31.388146577831598</c:v>
                </c:pt>
                <c:pt idx="22830">
                  <c:v>31.389521502119901</c:v>
                </c:pt>
                <c:pt idx="22831">
                  <c:v>31.390896426408201</c:v>
                </c:pt>
                <c:pt idx="22832">
                  <c:v>31.3922713506966</c:v>
                </c:pt>
                <c:pt idx="22833">
                  <c:v>31.393646274984899</c:v>
                </c:pt>
                <c:pt idx="22834">
                  <c:v>31.395021199273199</c:v>
                </c:pt>
                <c:pt idx="22835">
                  <c:v>31.396396123561502</c:v>
                </c:pt>
                <c:pt idx="22836">
                  <c:v>31.397771047849801</c:v>
                </c:pt>
                <c:pt idx="22837">
                  <c:v>31.399145972138101</c:v>
                </c:pt>
                <c:pt idx="22838">
                  <c:v>31.4005208964264</c:v>
                </c:pt>
                <c:pt idx="22839">
                  <c:v>31.401895820714699</c:v>
                </c:pt>
                <c:pt idx="22840">
                  <c:v>31.403270745002999</c:v>
                </c:pt>
                <c:pt idx="22841">
                  <c:v>31.404645669291298</c:v>
                </c:pt>
                <c:pt idx="22842">
                  <c:v>31.406020593579701</c:v>
                </c:pt>
                <c:pt idx="22843">
                  <c:v>31.407395517868</c:v>
                </c:pt>
                <c:pt idx="22844">
                  <c:v>31.4087704421563</c:v>
                </c:pt>
                <c:pt idx="22845">
                  <c:v>31.410145366444599</c:v>
                </c:pt>
                <c:pt idx="22846">
                  <c:v>31.411520290732899</c:v>
                </c:pt>
                <c:pt idx="22847">
                  <c:v>31.412895215021202</c:v>
                </c:pt>
                <c:pt idx="22848">
                  <c:v>31.414270139309501</c:v>
                </c:pt>
                <c:pt idx="22849">
                  <c:v>31.4156450635978</c:v>
                </c:pt>
                <c:pt idx="22850">
                  <c:v>31.4170199878861</c:v>
                </c:pt>
                <c:pt idx="22851">
                  <c:v>31.418394912174399</c:v>
                </c:pt>
                <c:pt idx="22852">
                  <c:v>31.419769836462802</c:v>
                </c:pt>
                <c:pt idx="22853">
                  <c:v>31.421144760751101</c:v>
                </c:pt>
                <c:pt idx="22854">
                  <c:v>31.422519685039401</c:v>
                </c:pt>
                <c:pt idx="22855">
                  <c:v>31.4238946093277</c:v>
                </c:pt>
                <c:pt idx="22856">
                  <c:v>31.425269533616</c:v>
                </c:pt>
                <c:pt idx="22857">
                  <c:v>31.426644457904299</c:v>
                </c:pt>
                <c:pt idx="22858">
                  <c:v>31.428019382192598</c:v>
                </c:pt>
                <c:pt idx="22859">
                  <c:v>31.429394306480901</c:v>
                </c:pt>
                <c:pt idx="22860">
                  <c:v>31.430769230769201</c:v>
                </c:pt>
                <c:pt idx="22861">
                  <c:v>31.4321441550575</c:v>
                </c:pt>
                <c:pt idx="22862">
                  <c:v>31.433519079345899</c:v>
                </c:pt>
                <c:pt idx="22863">
                  <c:v>31.434894003634199</c:v>
                </c:pt>
                <c:pt idx="22864">
                  <c:v>31.436268927922502</c:v>
                </c:pt>
                <c:pt idx="22865">
                  <c:v>31.437643852210801</c:v>
                </c:pt>
                <c:pt idx="22866">
                  <c:v>31.4390187764991</c:v>
                </c:pt>
                <c:pt idx="22867">
                  <c:v>31.4403937007874</c:v>
                </c:pt>
                <c:pt idx="22868">
                  <c:v>31.441768625075699</c:v>
                </c:pt>
                <c:pt idx="22869">
                  <c:v>31.443143549363999</c:v>
                </c:pt>
                <c:pt idx="22870">
                  <c:v>31.444518473652298</c:v>
                </c:pt>
                <c:pt idx="22871">
                  <c:v>31.445893397940601</c:v>
                </c:pt>
                <c:pt idx="22872">
                  <c:v>31.447268322229</c:v>
                </c:pt>
                <c:pt idx="22873">
                  <c:v>31.4486432465173</c:v>
                </c:pt>
                <c:pt idx="22874">
                  <c:v>31.450018170805599</c:v>
                </c:pt>
                <c:pt idx="22875">
                  <c:v>31.451393095093898</c:v>
                </c:pt>
                <c:pt idx="22876">
                  <c:v>31.452768019382201</c:v>
                </c:pt>
                <c:pt idx="22877">
                  <c:v>31.454142943670501</c:v>
                </c:pt>
                <c:pt idx="22878">
                  <c:v>31.4555178679588</c:v>
                </c:pt>
                <c:pt idx="22879">
                  <c:v>31.4568927922471</c:v>
                </c:pt>
                <c:pt idx="22880">
                  <c:v>31.458267716535399</c:v>
                </c:pt>
                <c:pt idx="22881">
                  <c:v>31.459642640823802</c:v>
                </c:pt>
                <c:pt idx="22882">
                  <c:v>31.461017565112101</c:v>
                </c:pt>
                <c:pt idx="22883">
                  <c:v>31.462392489400401</c:v>
                </c:pt>
                <c:pt idx="22884">
                  <c:v>31.4637674136887</c:v>
                </c:pt>
                <c:pt idx="22885">
                  <c:v>31.465142337976999</c:v>
                </c:pt>
                <c:pt idx="22886">
                  <c:v>31.466517262265299</c:v>
                </c:pt>
                <c:pt idx="22887">
                  <c:v>31.467892186553598</c:v>
                </c:pt>
                <c:pt idx="22888">
                  <c:v>31.469267110841901</c:v>
                </c:pt>
                <c:pt idx="22889">
                  <c:v>31.470642035130201</c:v>
                </c:pt>
                <c:pt idx="22890">
                  <c:v>31.4720169594185</c:v>
                </c:pt>
                <c:pt idx="22891">
                  <c:v>31.4733918837068</c:v>
                </c:pt>
                <c:pt idx="22892">
                  <c:v>31.474766807995199</c:v>
                </c:pt>
                <c:pt idx="22893">
                  <c:v>31.476141732283502</c:v>
                </c:pt>
                <c:pt idx="22894">
                  <c:v>31.477516656571801</c:v>
                </c:pt>
                <c:pt idx="22895">
                  <c:v>31.4788915808601</c:v>
                </c:pt>
                <c:pt idx="22896">
                  <c:v>31.4802665051484</c:v>
                </c:pt>
                <c:pt idx="22897">
                  <c:v>31.481641429436699</c:v>
                </c:pt>
                <c:pt idx="22898">
                  <c:v>31.483016353724999</c:v>
                </c:pt>
                <c:pt idx="22899">
                  <c:v>31.484391278013302</c:v>
                </c:pt>
                <c:pt idx="22900">
                  <c:v>31.485766202301601</c:v>
                </c:pt>
                <c:pt idx="22901">
                  <c:v>31.48714112659</c:v>
                </c:pt>
                <c:pt idx="22902">
                  <c:v>31.4885160508783</c:v>
                </c:pt>
                <c:pt idx="22903">
                  <c:v>31.489890975166599</c:v>
                </c:pt>
                <c:pt idx="22904">
                  <c:v>31.491265899454898</c:v>
                </c:pt>
                <c:pt idx="22905">
                  <c:v>31.492640823743201</c:v>
                </c:pt>
                <c:pt idx="22906">
                  <c:v>31.494015748031501</c:v>
                </c:pt>
                <c:pt idx="22907">
                  <c:v>31.4953906723198</c:v>
                </c:pt>
                <c:pt idx="22908">
                  <c:v>31.4967655966081</c:v>
                </c:pt>
                <c:pt idx="22909">
                  <c:v>31.498140520896399</c:v>
                </c:pt>
                <c:pt idx="22910">
                  <c:v>31.499515445184699</c:v>
                </c:pt>
                <c:pt idx="22911">
                  <c:v>31.500890369473101</c:v>
                </c:pt>
                <c:pt idx="22912">
                  <c:v>31.5022652937614</c:v>
                </c:pt>
                <c:pt idx="22913">
                  <c:v>31.5036402180497</c:v>
                </c:pt>
                <c:pt idx="22914">
                  <c:v>31.505015142337999</c:v>
                </c:pt>
                <c:pt idx="22915">
                  <c:v>31.506390066626299</c:v>
                </c:pt>
                <c:pt idx="22916">
                  <c:v>31.507764990914598</c:v>
                </c:pt>
                <c:pt idx="22917">
                  <c:v>31.509139915202901</c:v>
                </c:pt>
                <c:pt idx="22918">
                  <c:v>31.510514839491201</c:v>
                </c:pt>
                <c:pt idx="22919">
                  <c:v>31.5118897637795</c:v>
                </c:pt>
                <c:pt idx="22920">
                  <c:v>31.5132646880678</c:v>
                </c:pt>
                <c:pt idx="22921">
                  <c:v>31.514639612356198</c:v>
                </c:pt>
                <c:pt idx="22922">
                  <c:v>31.516014536644501</c:v>
                </c:pt>
                <c:pt idx="22923">
                  <c:v>31.517389460932801</c:v>
                </c:pt>
                <c:pt idx="22924">
                  <c:v>31.5187643852211</c:v>
                </c:pt>
                <c:pt idx="22925">
                  <c:v>31.5201393095094</c:v>
                </c:pt>
                <c:pt idx="22926">
                  <c:v>31.521514233797699</c:v>
                </c:pt>
                <c:pt idx="22927">
                  <c:v>31.522889158085999</c:v>
                </c:pt>
                <c:pt idx="22928">
                  <c:v>31.524264082374302</c:v>
                </c:pt>
                <c:pt idx="22929">
                  <c:v>31.525639006662601</c:v>
                </c:pt>
                <c:pt idx="22930">
                  <c:v>31.527013930950901</c:v>
                </c:pt>
                <c:pt idx="22931">
                  <c:v>31.528388855239299</c:v>
                </c:pt>
                <c:pt idx="22932">
                  <c:v>31.529763779527599</c:v>
                </c:pt>
                <c:pt idx="22933">
                  <c:v>31.531138703815898</c:v>
                </c:pt>
                <c:pt idx="22934">
                  <c:v>31.532513628104201</c:v>
                </c:pt>
                <c:pt idx="22935">
                  <c:v>31.533888552392501</c:v>
                </c:pt>
                <c:pt idx="22936">
                  <c:v>31.5352634766808</c:v>
                </c:pt>
                <c:pt idx="22937">
                  <c:v>31.5366384009691</c:v>
                </c:pt>
                <c:pt idx="22938">
                  <c:v>31.538013325257399</c:v>
                </c:pt>
                <c:pt idx="22939">
                  <c:v>31.539388249545699</c:v>
                </c:pt>
                <c:pt idx="22940">
                  <c:v>31.540763173834002</c:v>
                </c:pt>
                <c:pt idx="22941">
                  <c:v>31.5421380981224</c:v>
                </c:pt>
                <c:pt idx="22942">
                  <c:v>31.5435130224107</c:v>
                </c:pt>
                <c:pt idx="22943">
                  <c:v>31.544887946698999</c:v>
                </c:pt>
                <c:pt idx="22944">
                  <c:v>31.546262870987299</c:v>
                </c:pt>
                <c:pt idx="22945">
                  <c:v>31.547637795275602</c:v>
                </c:pt>
                <c:pt idx="22946">
                  <c:v>31.549012719563901</c:v>
                </c:pt>
                <c:pt idx="22947">
                  <c:v>31.550387643852201</c:v>
                </c:pt>
                <c:pt idx="22948">
                  <c:v>31.5517625681405</c:v>
                </c:pt>
                <c:pt idx="22949">
                  <c:v>31.5531374924288</c:v>
                </c:pt>
                <c:pt idx="22950">
                  <c:v>31.554512416717099</c:v>
                </c:pt>
                <c:pt idx="22951">
                  <c:v>31.555887341005501</c:v>
                </c:pt>
                <c:pt idx="22952">
                  <c:v>31.557262265293801</c:v>
                </c:pt>
                <c:pt idx="22953">
                  <c:v>31.5586371895821</c:v>
                </c:pt>
                <c:pt idx="22954">
                  <c:v>31.5600121138704</c:v>
                </c:pt>
                <c:pt idx="22955">
                  <c:v>31.561387038158699</c:v>
                </c:pt>
                <c:pt idx="22956">
                  <c:v>31.562761962446999</c:v>
                </c:pt>
                <c:pt idx="22957">
                  <c:v>31.564136886735302</c:v>
                </c:pt>
                <c:pt idx="22958">
                  <c:v>31.565511811023601</c:v>
                </c:pt>
                <c:pt idx="22959">
                  <c:v>31.5668867353119</c:v>
                </c:pt>
                <c:pt idx="22960">
                  <c:v>31.5682616596002</c:v>
                </c:pt>
                <c:pt idx="22961">
                  <c:v>31.569636583888599</c:v>
                </c:pt>
                <c:pt idx="22962">
                  <c:v>31.571011508176898</c:v>
                </c:pt>
                <c:pt idx="22963">
                  <c:v>31.572386432465201</c:v>
                </c:pt>
                <c:pt idx="22964">
                  <c:v>31.573761356753501</c:v>
                </c:pt>
                <c:pt idx="22965">
                  <c:v>31.5751362810418</c:v>
                </c:pt>
                <c:pt idx="22966">
                  <c:v>31.5765112053301</c:v>
                </c:pt>
                <c:pt idx="22967">
                  <c:v>31.577886129618399</c:v>
                </c:pt>
                <c:pt idx="22968">
                  <c:v>31.579261053906698</c:v>
                </c:pt>
                <c:pt idx="22969">
                  <c:v>31.580635978195001</c:v>
                </c:pt>
                <c:pt idx="22970">
                  <c:v>31.5820109024834</c:v>
                </c:pt>
                <c:pt idx="22971">
                  <c:v>31.5833858267717</c:v>
                </c:pt>
                <c:pt idx="22972">
                  <c:v>31.584760751059999</c:v>
                </c:pt>
                <c:pt idx="22973">
                  <c:v>31.586135675348299</c:v>
                </c:pt>
                <c:pt idx="22974">
                  <c:v>31.587510599636602</c:v>
                </c:pt>
                <c:pt idx="22975">
                  <c:v>31.588885523924901</c:v>
                </c:pt>
                <c:pt idx="22976">
                  <c:v>31.590260448213201</c:v>
                </c:pt>
                <c:pt idx="22977">
                  <c:v>31.5916353725015</c:v>
                </c:pt>
                <c:pt idx="22978">
                  <c:v>31.593010296789799</c:v>
                </c:pt>
                <c:pt idx="22979">
                  <c:v>31.594385221078099</c:v>
                </c:pt>
                <c:pt idx="22980">
                  <c:v>31.595760145366398</c:v>
                </c:pt>
                <c:pt idx="22981">
                  <c:v>31.597135069654801</c:v>
                </c:pt>
                <c:pt idx="22982">
                  <c:v>31.5985099939431</c:v>
                </c:pt>
                <c:pt idx="22983">
                  <c:v>31.5998849182314</c:v>
                </c:pt>
                <c:pt idx="22984">
                  <c:v>31.601259842519699</c:v>
                </c:pt>
                <c:pt idx="22985">
                  <c:v>31.602634766807999</c:v>
                </c:pt>
                <c:pt idx="22986">
                  <c:v>31.604009691096302</c:v>
                </c:pt>
                <c:pt idx="22987">
                  <c:v>31.605384615384601</c:v>
                </c:pt>
                <c:pt idx="22988">
                  <c:v>31.6067595396729</c:v>
                </c:pt>
                <c:pt idx="22989">
                  <c:v>31.6081344639612</c:v>
                </c:pt>
                <c:pt idx="22990">
                  <c:v>31.609509388249599</c:v>
                </c:pt>
                <c:pt idx="22991">
                  <c:v>31.610884312537902</c:v>
                </c:pt>
                <c:pt idx="22992">
                  <c:v>31.612259236826201</c:v>
                </c:pt>
                <c:pt idx="22993">
                  <c:v>31.613634161114501</c:v>
                </c:pt>
                <c:pt idx="22994">
                  <c:v>31.6150090854028</c:v>
                </c:pt>
                <c:pt idx="22995">
                  <c:v>31.6163840096911</c:v>
                </c:pt>
                <c:pt idx="22996">
                  <c:v>31.617758933979399</c:v>
                </c:pt>
                <c:pt idx="22997">
                  <c:v>31.619133858267698</c:v>
                </c:pt>
                <c:pt idx="22998">
                  <c:v>31.620508782556001</c:v>
                </c:pt>
                <c:pt idx="22999">
                  <c:v>31.621883706844301</c:v>
                </c:pt>
                <c:pt idx="23000">
                  <c:v>31.6232586311327</c:v>
                </c:pt>
                <c:pt idx="23001">
                  <c:v>31.624633555420999</c:v>
                </c:pt>
                <c:pt idx="23002">
                  <c:v>31.626008479709299</c:v>
                </c:pt>
                <c:pt idx="23003">
                  <c:v>31.627383403997602</c:v>
                </c:pt>
                <c:pt idx="23004">
                  <c:v>31.628758328285901</c:v>
                </c:pt>
                <c:pt idx="23005">
                  <c:v>31.6301332525742</c:v>
                </c:pt>
                <c:pt idx="23006">
                  <c:v>31.6315081768625</c:v>
                </c:pt>
                <c:pt idx="23007">
                  <c:v>31.632883101150799</c:v>
                </c:pt>
                <c:pt idx="23008">
                  <c:v>31.634258025439099</c:v>
                </c:pt>
                <c:pt idx="23009">
                  <c:v>31.635632949727398</c:v>
                </c:pt>
                <c:pt idx="23010">
                  <c:v>31.637007874015801</c:v>
                </c:pt>
                <c:pt idx="23011">
                  <c:v>31.6383827983041</c:v>
                </c:pt>
                <c:pt idx="23012">
                  <c:v>31.6397577225924</c:v>
                </c:pt>
                <c:pt idx="23013">
                  <c:v>31.641132646880699</c:v>
                </c:pt>
                <c:pt idx="23014">
                  <c:v>31.642507571168998</c:v>
                </c:pt>
                <c:pt idx="23015">
                  <c:v>31.643882495457301</c:v>
                </c:pt>
                <c:pt idx="23016">
                  <c:v>31.645257419745601</c:v>
                </c:pt>
                <c:pt idx="23017">
                  <c:v>31.6466323440339</c:v>
                </c:pt>
                <c:pt idx="23018">
                  <c:v>31.6480072683222</c:v>
                </c:pt>
                <c:pt idx="23019">
                  <c:v>31.649382192610499</c:v>
                </c:pt>
                <c:pt idx="23020">
                  <c:v>31.650757116898902</c:v>
                </c:pt>
                <c:pt idx="23021">
                  <c:v>31.652132041187201</c:v>
                </c:pt>
                <c:pt idx="23022">
                  <c:v>31.653506965475501</c:v>
                </c:pt>
                <c:pt idx="23023">
                  <c:v>31.6548818897638</c:v>
                </c:pt>
                <c:pt idx="23024">
                  <c:v>31.656256814052099</c:v>
                </c:pt>
                <c:pt idx="23025">
                  <c:v>31.657631738340399</c:v>
                </c:pt>
                <c:pt idx="23026">
                  <c:v>31.659006662628698</c:v>
                </c:pt>
                <c:pt idx="23027">
                  <c:v>31.660381586917001</c:v>
                </c:pt>
                <c:pt idx="23028">
                  <c:v>31.661756511205301</c:v>
                </c:pt>
                <c:pt idx="23029">
                  <c:v>31.6631314354936</c:v>
                </c:pt>
                <c:pt idx="23030">
                  <c:v>31.664506359781999</c:v>
                </c:pt>
                <c:pt idx="23031">
                  <c:v>31.665881284070299</c:v>
                </c:pt>
                <c:pt idx="23032">
                  <c:v>31.667256208358602</c:v>
                </c:pt>
                <c:pt idx="23033">
                  <c:v>31.668631132646901</c:v>
                </c:pt>
                <c:pt idx="23034">
                  <c:v>31.6700060569352</c:v>
                </c:pt>
                <c:pt idx="23035">
                  <c:v>31.6713809812235</c:v>
                </c:pt>
                <c:pt idx="23036">
                  <c:v>31.672755905511799</c:v>
                </c:pt>
                <c:pt idx="23037">
                  <c:v>31.674130829800099</c:v>
                </c:pt>
                <c:pt idx="23038">
                  <c:v>31.675505754088402</c:v>
                </c:pt>
                <c:pt idx="23039">
                  <c:v>31.676880678376801</c:v>
                </c:pt>
                <c:pt idx="23040">
                  <c:v>31.6782556026651</c:v>
                </c:pt>
                <c:pt idx="23041">
                  <c:v>31.6796305269534</c:v>
                </c:pt>
                <c:pt idx="23042">
                  <c:v>31.681005451241699</c:v>
                </c:pt>
                <c:pt idx="23043">
                  <c:v>31.682380375529998</c:v>
                </c:pt>
                <c:pt idx="23044">
                  <c:v>31.683755299818301</c:v>
                </c:pt>
                <c:pt idx="23045">
                  <c:v>31.685130224106601</c:v>
                </c:pt>
                <c:pt idx="23046">
                  <c:v>31.6865051483949</c:v>
                </c:pt>
                <c:pt idx="23047">
                  <c:v>31.6878800726832</c:v>
                </c:pt>
                <c:pt idx="23048">
                  <c:v>31.689254996971499</c:v>
                </c:pt>
                <c:pt idx="23049">
                  <c:v>31.690629921259902</c:v>
                </c:pt>
                <c:pt idx="23050">
                  <c:v>31.692004845548201</c:v>
                </c:pt>
                <c:pt idx="23051">
                  <c:v>31.693379769836501</c:v>
                </c:pt>
                <c:pt idx="23052">
                  <c:v>31.6947546941248</c:v>
                </c:pt>
                <c:pt idx="23053">
                  <c:v>31.696129618413099</c:v>
                </c:pt>
                <c:pt idx="23054">
                  <c:v>31.697504542701399</c:v>
                </c:pt>
                <c:pt idx="23055">
                  <c:v>31.698879466989698</c:v>
                </c:pt>
                <c:pt idx="23056">
                  <c:v>31.700254391278001</c:v>
                </c:pt>
                <c:pt idx="23057">
                  <c:v>31.701629315566301</c:v>
                </c:pt>
                <c:pt idx="23058">
                  <c:v>31.7030042398546</c:v>
                </c:pt>
                <c:pt idx="23059">
                  <c:v>31.704379164142999</c:v>
                </c:pt>
                <c:pt idx="23060">
                  <c:v>31.705754088431298</c:v>
                </c:pt>
                <c:pt idx="23061">
                  <c:v>31.707129012719601</c:v>
                </c:pt>
                <c:pt idx="23062">
                  <c:v>31.708503937007901</c:v>
                </c:pt>
                <c:pt idx="23063">
                  <c:v>31.7098788612962</c:v>
                </c:pt>
                <c:pt idx="23064">
                  <c:v>31.7112537855845</c:v>
                </c:pt>
                <c:pt idx="23065">
                  <c:v>31.712628709872799</c:v>
                </c:pt>
                <c:pt idx="23066">
                  <c:v>31.714003634161099</c:v>
                </c:pt>
                <c:pt idx="23067">
                  <c:v>31.715378558449402</c:v>
                </c:pt>
                <c:pt idx="23068">
                  <c:v>31.716753482737701</c:v>
                </c:pt>
                <c:pt idx="23069">
                  <c:v>31.7181284070261</c:v>
                </c:pt>
                <c:pt idx="23070">
                  <c:v>31.719503331314399</c:v>
                </c:pt>
                <c:pt idx="23071">
                  <c:v>31.720878255602699</c:v>
                </c:pt>
                <c:pt idx="23072">
                  <c:v>31.722253179890998</c:v>
                </c:pt>
                <c:pt idx="23073">
                  <c:v>31.723628104179301</c:v>
                </c:pt>
                <c:pt idx="23074">
                  <c:v>31.725003028467601</c:v>
                </c:pt>
                <c:pt idx="23075">
                  <c:v>31.7263779527559</c:v>
                </c:pt>
                <c:pt idx="23076">
                  <c:v>31.7277528770442</c:v>
                </c:pt>
                <c:pt idx="23077">
                  <c:v>31.729127801332499</c:v>
                </c:pt>
                <c:pt idx="23078">
                  <c:v>31.730502725620799</c:v>
                </c:pt>
                <c:pt idx="23079">
                  <c:v>31.731877649909201</c:v>
                </c:pt>
                <c:pt idx="23080">
                  <c:v>31.7332525741975</c:v>
                </c:pt>
                <c:pt idx="23081">
                  <c:v>31.7346274984858</c:v>
                </c:pt>
                <c:pt idx="23082">
                  <c:v>31.736002422774099</c:v>
                </c:pt>
                <c:pt idx="23083">
                  <c:v>31.737377347062399</c:v>
                </c:pt>
                <c:pt idx="23084">
                  <c:v>31.738752271350702</c:v>
                </c:pt>
                <c:pt idx="23085">
                  <c:v>31.740127195639001</c:v>
                </c:pt>
                <c:pt idx="23086">
                  <c:v>31.741502119927301</c:v>
                </c:pt>
                <c:pt idx="23087">
                  <c:v>31.7428770442156</c:v>
                </c:pt>
                <c:pt idx="23088">
                  <c:v>31.7442519685039</c:v>
                </c:pt>
                <c:pt idx="23089">
                  <c:v>31.745626892792298</c:v>
                </c:pt>
                <c:pt idx="23090">
                  <c:v>31.747001817080601</c:v>
                </c:pt>
                <c:pt idx="23091">
                  <c:v>31.748376741368901</c:v>
                </c:pt>
                <c:pt idx="23092">
                  <c:v>31.7497516656572</c:v>
                </c:pt>
                <c:pt idx="23093">
                  <c:v>31.7511265899455</c:v>
                </c:pt>
                <c:pt idx="23094">
                  <c:v>31.752501514233799</c:v>
                </c:pt>
                <c:pt idx="23095">
                  <c:v>31.753876438522099</c:v>
                </c:pt>
                <c:pt idx="23096">
                  <c:v>31.755251362810402</c:v>
                </c:pt>
                <c:pt idx="23097">
                  <c:v>31.756626287098701</c:v>
                </c:pt>
                <c:pt idx="23098">
                  <c:v>31.758001211387</c:v>
                </c:pt>
                <c:pt idx="23099">
                  <c:v>31.759376135675399</c:v>
                </c:pt>
                <c:pt idx="23100">
                  <c:v>31.760751059963699</c:v>
                </c:pt>
                <c:pt idx="23101">
                  <c:v>31.762125984251998</c:v>
                </c:pt>
                <c:pt idx="23102">
                  <c:v>31.763500908540301</c:v>
                </c:pt>
                <c:pt idx="23103">
                  <c:v>31.764875832828601</c:v>
                </c:pt>
                <c:pt idx="23104">
                  <c:v>31.7662507571169</c:v>
                </c:pt>
                <c:pt idx="23105">
                  <c:v>31.7676256814052</c:v>
                </c:pt>
                <c:pt idx="23106">
                  <c:v>31.769000605693499</c:v>
                </c:pt>
                <c:pt idx="23107">
                  <c:v>31.770375529981798</c:v>
                </c:pt>
                <c:pt idx="23108">
                  <c:v>31.771750454270101</c:v>
                </c:pt>
                <c:pt idx="23109">
                  <c:v>31.7731253785585</c:v>
                </c:pt>
                <c:pt idx="23110">
                  <c:v>31.7745003028468</c:v>
                </c:pt>
                <c:pt idx="23111">
                  <c:v>31.775875227135099</c:v>
                </c:pt>
                <c:pt idx="23112">
                  <c:v>31.777250151423399</c:v>
                </c:pt>
                <c:pt idx="23113">
                  <c:v>31.778625075711702</c:v>
                </c:pt>
                <c:pt idx="23114">
                  <c:v>31.78</c:v>
                </c:pt>
                <c:pt idx="23115">
                  <c:v>31.781374924288301</c:v>
                </c:pt>
                <c:pt idx="23116">
                  <c:v>31.7827498485766</c:v>
                </c:pt>
                <c:pt idx="23117">
                  <c:v>31.784124772864899</c:v>
                </c:pt>
                <c:pt idx="23118">
                  <c:v>31.785499697153298</c:v>
                </c:pt>
                <c:pt idx="23119">
                  <c:v>31.786874621441601</c:v>
                </c:pt>
                <c:pt idx="23120">
                  <c:v>31.788249545729901</c:v>
                </c:pt>
                <c:pt idx="23121">
                  <c:v>31.7896244700182</c:v>
                </c:pt>
                <c:pt idx="23122">
                  <c:v>31.7909993943065</c:v>
                </c:pt>
                <c:pt idx="23123">
                  <c:v>31.792374318594799</c:v>
                </c:pt>
                <c:pt idx="23124">
                  <c:v>31.793749242883099</c:v>
                </c:pt>
                <c:pt idx="23125">
                  <c:v>31.795124167171402</c:v>
                </c:pt>
                <c:pt idx="23126">
                  <c:v>31.796499091459701</c:v>
                </c:pt>
                <c:pt idx="23127">
                  <c:v>31.797874015748</c:v>
                </c:pt>
                <c:pt idx="23128">
                  <c:v>31.7992489400363</c:v>
                </c:pt>
                <c:pt idx="23129">
                  <c:v>31.800623864324699</c:v>
                </c:pt>
                <c:pt idx="23130">
                  <c:v>31.801998788612998</c:v>
                </c:pt>
                <c:pt idx="23131">
                  <c:v>31.803373712901301</c:v>
                </c:pt>
                <c:pt idx="23132">
                  <c:v>31.804748637189601</c:v>
                </c:pt>
                <c:pt idx="23133">
                  <c:v>31.8061235614779</c:v>
                </c:pt>
                <c:pt idx="23134">
                  <c:v>31.8074984857662</c:v>
                </c:pt>
                <c:pt idx="23135">
                  <c:v>31.808873410054499</c:v>
                </c:pt>
                <c:pt idx="23136">
                  <c:v>31.810248334342798</c:v>
                </c:pt>
                <c:pt idx="23137">
                  <c:v>31.811623258631101</c:v>
                </c:pt>
                <c:pt idx="23138">
                  <c:v>31.812998182919401</c:v>
                </c:pt>
                <c:pt idx="23139">
                  <c:v>31.8143731072078</c:v>
                </c:pt>
                <c:pt idx="23140">
                  <c:v>31.815748031496099</c:v>
                </c:pt>
                <c:pt idx="23141">
                  <c:v>31.817122955784399</c:v>
                </c:pt>
                <c:pt idx="23142">
                  <c:v>31.818497880072702</c:v>
                </c:pt>
                <c:pt idx="23143">
                  <c:v>31.819872804361001</c:v>
                </c:pt>
                <c:pt idx="23144">
                  <c:v>31.821247728649301</c:v>
                </c:pt>
                <c:pt idx="23145">
                  <c:v>31.8226226529376</c:v>
                </c:pt>
                <c:pt idx="23146">
                  <c:v>31.823997577225899</c:v>
                </c:pt>
                <c:pt idx="23147">
                  <c:v>31.825372501514199</c:v>
                </c:pt>
                <c:pt idx="23148">
                  <c:v>31.826747425802601</c:v>
                </c:pt>
                <c:pt idx="23149">
                  <c:v>31.828122350090901</c:v>
                </c:pt>
                <c:pt idx="23150">
                  <c:v>31.8294972743792</c:v>
                </c:pt>
                <c:pt idx="23151">
                  <c:v>31.8308721986675</c:v>
                </c:pt>
                <c:pt idx="23152">
                  <c:v>31.832247122955799</c:v>
                </c:pt>
                <c:pt idx="23153">
                  <c:v>31.833622047244098</c:v>
                </c:pt>
                <c:pt idx="23154">
                  <c:v>31.834996971532401</c:v>
                </c:pt>
                <c:pt idx="23155">
                  <c:v>31.836371895820701</c:v>
                </c:pt>
                <c:pt idx="23156">
                  <c:v>31.837746820109</c:v>
                </c:pt>
                <c:pt idx="23157">
                  <c:v>31.8391217443973</c:v>
                </c:pt>
                <c:pt idx="23158">
                  <c:v>31.840496668685699</c:v>
                </c:pt>
                <c:pt idx="23159">
                  <c:v>31.841871592974002</c:v>
                </c:pt>
                <c:pt idx="23160">
                  <c:v>31.843246517262301</c:v>
                </c:pt>
                <c:pt idx="23161">
                  <c:v>31.844621441550601</c:v>
                </c:pt>
                <c:pt idx="23162">
                  <c:v>31.8459963658389</c:v>
                </c:pt>
                <c:pt idx="23163">
                  <c:v>31.847371290127199</c:v>
                </c:pt>
                <c:pt idx="23164">
                  <c:v>31.848746214415499</c:v>
                </c:pt>
                <c:pt idx="23165">
                  <c:v>31.850121138703798</c:v>
                </c:pt>
                <c:pt idx="23166">
                  <c:v>31.851496062992101</c:v>
                </c:pt>
                <c:pt idx="23167">
                  <c:v>31.852870987280401</c:v>
                </c:pt>
                <c:pt idx="23168">
                  <c:v>31.8542459115688</c:v>
                </c:pt>
                <c:pt idx="23169">
                  <c:v>31.855620835857099</c:v>
                </c:pt>
                <c:pt idx="23170">
                  <c:v>31.856995760145399</c:v>
                </c:pt>
                <c:pt idx="23171">
                  <c:v>31.858370684433702</c:v>
                </c:pt>
                <c:pt idx="23172">
                  <c:v>31.859745608722001</c:v>
                </c:pt>
                <c:pt idx="23173">
                  <c:v>31.8611205330103</c:v>
                </c:pt>
                <c:pt idx="23174">
                  <c:v>31.8624954572986</c:v>
                </c:pt>
                <c:pt idx="23175">
                  <c:v>31.863870381586899</c:v>
                </c:pt>
                <c:pt idx="23176">
                  <c:v>31.865245305875199</c:v>
                </c:pt>
                <c:pt idx="23177">
                  <c:v>31.866620230163502</c:v>
                </c:pt>
                <c:pt idx="23178">
                  <c:v>31.867995154451901</c:v>
                </c:pt>
                <c:pt idx="23179">
                  <c:v>31.8693700787402</c:v>
                </c:pt>
                <c:pt idx="23180">
                  <c:v>31.8707450030285</c:v>
                </c:pt>
                <c:pt idx="23181">
                  <c:v>31.872119927316799</c:v>
                </c:pt>
                <c:pt idx="23182">
                  <c:v>31.873494851605098</c:v>
                </c:pt>
                <c:pt idx="23183">
                  <c:v>31.874869775893401</c:v>
                </c:pt>
                <c:pt idx="23184">
                  <c:v>31.876244700181701</c:v>
                </c:pt>
                <c:pt idx="23185">
                  <c:v>31.87761962447</c:v>
                </c:pt>
                <c:pt idx="23186">
                  <c:v>31.8789945487583</c:v>
                </c:pt>
                <c:pt idx="23187">
                  <c:v>31.880369473046599</c:v>
                </c:pt>
                <c:pt idx="23188">
                  <c:v>31.881744397335002</c:v>
                </c:pt>
                <c:pt idx="23189">
                  <c:v>31.883119321623301</c:v>
                </c:pt>
                <c:pt idx="23190">
                  <c:v>31.884494245911601</c:v>
                </c:pt>
                <c:pt idx="23191">
                  <c:v>31.8858691701999</c:v>
                </c:pt>
                <c:pt idx="23192">
                  <c:v>31.887244094488199</c:v>
                </c:pt>
                <c:pt idx="23193">
                  <c:v>31.888619018776499</c:v>
                </c:pt>
                <c:pt idx="23194">
                  <c:v>31.889993943064798</c:v>
                </c:pt>
                <c:pt idx="23195">
                  <c:v>31.891368867353101</c:v>
                </c:pt>
                <c:pt idx="23196">
                  <c:v>31.892743791641401</c:v>
                </c:pt>
                <c:pt idx="23197">
                  <c:v>31.8941187159297</c:v>
                </c:pt>
                <c:pt idx="23198">
                  <c:v>31.895493640218099</c:v>
                </c:pt>
                <c:pt idx="23199">
                  <c:v>31.896868564506399</c:v>
                </c:pt>
                <c:pt idx="23200">
                  <c:v>31.898243488794702</c:v>
                </c:pt>
                <c:pt idx="23201">
                  <c:v>31.899618413083001</c:v>
                </c:pt>
                <c:pt idx="23202">
                  <c:v>31.9009933373713</c:v>
                </c:pt>
                <c:pt idx="23203">
                  <c:v>31.9023682616596</c:v>
                </c:pt>
                <c:pt idx="23204">
                  <c:v>31.903743185947899</c:v>
                </c:pt>
                <c:pt idx="23205">
                  <c:v>31.905118110236199</c:v>
                </c:pt>
                <c:pt idx="23206">
                  <c:v>31.906493034524502</c:v>
                </c:pt>
                <c:pt idx="23207">
                  <c:v>31.907867958812801</c:v>
                </c:pt>
                <c:pt idx="23208">
                  <c:v>31.9092428831012</c:v>
                </c:pt>
                <c:pt idx="23209">
                  <c:v>31.910617807389499</c:v>
                </c:pt>
                <c:pt idx="23210">
                  <c:v>31.911992731677799</c:v>
                </c:pt>
                <c:pt idx="23211">
                  <c:v>31.913367655966098</c:v>
                </c:pt>
                <c:pt idx="23212">
                  <c:v>31.914742580254401</c:v>
                </c:pt>
                <c:pt idx="23213">
                  <c:v>31.916117504542701</c:v>
                </c:pt>
                <c:pt idx="23214">
                  <c:v>31.917492428831</c:v>
                </c:pt>
                <c:pt idx="23215">
                  <c:v>31.9188673531193</c:v>
                </c:pt>
                <c:pt idx="23216">
                  <c:v>31.920242277407599</c:v>
                </c:pt>
                <c:pt idx="23217">
                  <c:v>31.921617201695899</c:v>
                </c:pt>
                <c:pt idx="23218">
                  <c:v>31.922992125984301</c:v>
                </c:pt>
                <c:pt idx="23219">
                  <c:v>31.9243670502726</c:v>
                </c:pt>
                <c:pt idx="23220">
                  <c:v>31.9257419745609</c:v>
                </c:pt>
                <c:pt idx="23221">
                  <c:v>31.927116898849199</c:v>
                </c:pt>
                <c:pt idx="23222">
                  <c:v>31.928491823137499</c:v>
                </c:pt>
                <c:pt idx="23223">
                  <c:v>31.929866747425798</c:v>
                </c:pt>
                <c:pt idx="23224">
                  <c:v>31.931241671714101</c:v>
                </c:pt>
                <c:pt idx="23225">
                  <c:v>31.932616596002401</c:v>
                </c:pt>
                <c:pt idx="23226">
                  <c:v>31.9339915202907</c:v>
                </c:pt>
                <c:pt idx="23227">
                  <c:v>31.935366444579099</c:v>
                </c:pt>
                <c:pt idx="23228">
                  <c:v>31.936741368867398</c:v>
                </c:pt>
                <c:pt idx="23229">
                  <c:v>31.938116293155701</c:v>
                </c:pt>
                <c:pt idx="23230">
                  <c:v>31.939491217444001</c:v>
                </c:pt>
                <c:pt idx="23231">
                  <c:v>31.9408661417323</c:v>
                </c:pt>
                <c:pt idx="23232">
                  <c:v>31.9422410660206</c:v>
                </c:pt>
                <c:pt idx="23233">
                  <c:v>31.943615990308899</c:v>
                </c:pt>
                <c:pt idx="23234">
                  <c:v>31.944990914597199</c:v>
                </c:pt>
                <c:pt idx="23235">
                  <c:v>31.946365838885502</c:v>
                </c:pt>
                <c:pt idx="23236">
                  <c:v>31.947740763173801</c:v>
                </c:pt>
                <c:pt idx="23237">
                  <c:v>31.949115687462101</c:v>
                </c:pt>
                <c:pt idx="23238">
                  <c:v>31.950490611750499</c:v>
                </c:pt>
                <c:pt idx="23239">
                  <c:v>31.951865536038799</c:v>
                </c:pt>
                <c:pt idx="23240">
                  <c:v>31.953240460327098</c:v>
                </c:pt>
                <c:pt idx="23241">
                  <c:v>31.954615384615401</c:v>
                </c:pt>
                <c:pt idx="23242">
                  <c:v>31.955990308903701</c:v>
                </c:pt>
                <c:pt idx="23243">
                  <c:v>31.957365233192</c:v>
                </c:pt>
                <c:pt idx="23244">
                  <c:v>31.9587401574803</c:v>
                </c:pt>
                <c:pt idx="23245">
                  <c:v>31.960115081768599</c:v>
                </c:pt>
                <c:pt idx="23246">
                  <c:v>31.961490006056898</c:v>
                </c:pt>
                <c:pt idx="23247">
                  <c:v>31.962864930345201</c:v>
                </c:pt>
                <c:pt idx="23248">
                  <c:v>31.9642398546336</c:v>
                </c:pt>
                <c:pt idx="23249">
                  <c:v>31.9656147789219</c:v>
                </c:pt>
                <c:pt idx="23250">
                  <c:v>31.966989703210199</c:v>
                </c:pt>
                <c:pt idx="23251">
                  <c:v>31.968364627498499</c:v>
                </c:pt>
                <c:pt idx="23252">
                  <c:v>31.969739551786802</c:v>
                </c:pt>
                <c:pt idx="23253">
                  <c:v>31.971114476075101</c:v>
                </c:pt>
                <c:pt idx="23254">
                  <c:v>31.972489400363401</c:v>
                </c:pt>
                <c:pt idx="23255">
                  <c:v>31.9738643246517</c:v>
                </c:pt>
                <c:pt idx="23256">
                  <c:v>31.975239248939999</c:v>
                </c:pt>
                <c:pt idx="23257">
                  <c:v>31.976614173228398</c:v>
                </c:pt>
                <c:pt idx="23258">
                  <c:v>31.977989097516701</c:v>
                </c:pt>
                <c:pt idx="23259">
                  <c:v>31.979364021805001</c:v>
                </c:pt>
                <c:pt idx="23260">
                  <c:v>31.9807389460933</c:v>
                </c:pt>
                <c:pt idx="23261">
                  <c:v>31.9821138703816</c:v>
                </c:pt>
                <c:pt idx="23262">
                  <c:v>31.983488794669899</c:v>
                </c:pt>
                <c:pt idx="23263">
                  <c:v>31.984863718958199</c:v>
                </c:pt>
                <c:pt idx="23264">
                  <c:v>31.986238643246502</c:v>
                </c:pt>
                <c:pt idx="23265">
                  <c:v>31.987613567534801</c:v>
                </c:pt>
                <c:pt idx="23266">
                  <c:v>31.9889884918231</c:v>
                </c:pt>
                <c:pt idx="23267">
                  <c:v>31.990363416111499</c:v>
                </c:pt>
                <c:pt idx="23268">
                  <c:v>31.991738340399799</c:v>
                </c:pt>
                <c:pt idx="23269">
                  <c:v>31.993113264688098</c:v>
                </c:pt>
                <c:pt idx="23270">
                  <c:v>31.994488188976401</c:v>
                </c:pt>
                <c:pt idx="23271">
                  <c:v>31.995863113264701</c:v>
                </c:pt>
                <c:pt idx="23272">
                  <c:v>31.997238037553</c:v>
                </c:pt>
                <c:pt idx="23273">
                  <c:v>31.9986129618413</c:v>
                </c:pt>
                <c:pt idx="23274">
                  <c:v>31.999987886129599</c:v>
                </c:pt>
                <c:pt idx="23275">
                  <c:v>32.001362810417902</c:v>
                </c:pt>
                <c:pt idx="23276">
                  <c:v>32.002737734706201</c:v>
                </c:pt>
                <c:pt idx="23277">
                  <c:v>32.0041126589946</c:v>
                </c:pt>
                <c:pt idx="23278">
                  <c:v>32.0054875832829</c:v>
                </c:pt>
                <c:pt idx="23279">
                  <c:v>32.006862507571199</c:v>
                </c:pt>
                <c:pt idx="23280">
                  <c:v>32.008237431859499</c:v>
                </c:pt>
                <c:pt idx="23281">
                  <c:v>32.009612356147798</c:v>
                </c:pt>
                <c:pt idx="23282">
                  <c:v>32.010987280436098</c:v>
                </c:pt>
                <c:pt idx="23283">
                  <c:v>32.012362204724397</c:v>
                </c:pt>
                <c:pt idx="23284">
                  <c:v>32.013737129012704</c:v>
                </c:pt>
                <c:pt idx="23285">
                  <c:v>32.015112053301003</c:v>
                </c:pt>
                <c:pt idx="23286">
                  <c:v>32.016486977589302</c:v>
                </c:pt>
                <c:pt idx="23287">
                  <c:v>32.017861901877701</c:v>
                </c:pt>
                <c:pt idx="23288">
                  <c:v>32.019236826166001</c:v>
                </c:pt>
                <c:pt idx="23289">
                  <c:v>32.0206117504543</c:v>
                </c:pt>
                <c:pt idx="23290">
                  <c:v>32.0219866747426</c:v>
                </c:pt>
                <c:pt idx="23291">
                  <c:v>32.023361599030899</c:v>
                </c:pt>
                <c:pt idx="23292">
                  <c:v>32.024736523319199</c:v>
                </c:pt>
                <c:pt idx="23293">
                  <c:v>32.026111447607498</c:v>
                </c:pt>
                <c:pt idx="23294">
                  <c:v>32.027486371895797</c:v>
                </c:pt>
                <c:pt idx="23295">
                  <c:v>32.028861296184097</c:v>
                </c:pt>
                <c:pt idx="23296">
                  <c:v>32.030236220472403</c:v>
                </c:pt>
                <c:pt idx="23297">
                  <c:v>32.031611144760802</c:v>
                </c:pt>
                <c:pt idx="23298">
                  <c:v>32.032986069049102</c:v>
                </c:pt>
                <c:pt idx="23299">
                  <c:v>32.034360993337401</c:v>
                </c:pt>
                <c:pt idx="23300">
                  <c:v>32.035735917625701</c:v>
                </c:pt>
                <c:pt idx="23301">
                  <c:v>32.037110841914</c:v>
                </c:pt>
                <c:pt idx="23302">
                  <c:v>32.038485766202299</c:v>
                </c:pt>
                <c:pt idx="23303">
                  <c:v>32.039860690490599</c:v>
                </c:pt>
                <c:pt idx="23304">
                  <c:v>32.041235614778898</c:v>
                </c:pt>
                <c:pt idx="23305">
                  <c:v>32.042610539067198</c:v>
                </c:pt>
                <c:pt idx="23306">
                  <c:v>32.043985463355597</c:v>
                </c:pt>
                <c:pt idx="23307">
                  <c:v>32.045360387643903</c:v>
                </c:pt>
                <c:pt idx="23308">
                  <c:v>32.046735311932203</c:v>
                </c:pt>
                <c:pt idx="23309">
                  <c:v>32.048110236220502</c:v>
                </c:pt>
                <c:pt idx="23310">
                  <c:v>32.049485160508802</c:v>
                </c:pt>
                <c:pt idx="23311">
                  <c:v>32.050860084797101</c:v>
                </c:pt>
                <c:pt idx="23312">
                  <c:v>32.0522350090854</c:v>
                </c:pt>
                <c:pt idx="23313">
                  <c:v>32.0536099333737</c:v>
                </c:pt>
                <c:pt idx="23314">
                  <c:v>32.054984857661999</c:v>
                </c:pt>
                <c:pt idx="23315">
                  <c:v>32.056359781950299</c:v>
                </c:pt>
                <c:pt idx="23316">
                  <c:v>32.057734706238698</c:v>
                </c:pt>
                <c:pt idx="23317">
                  <c:v>32.059109630526997</c:v>
                </c:pt>
                <c:pt idx="23318">
                  <c:v>32.060484554815297</c:v>
                </c:pt>
                <c:pt idx="23319">
                  <c:v>32.061859479103603</c:v>
                </c:pt>
                <c:pt idx="23320">
                  <c:v>32.063234403391903</c:v>
                </c:pt>
                <c:pt idx="23321">
                  <c:v>32.064609327680202</c:v>
                </c:pt>
                <c:pt idx="23322">
                  <c:v>32.065984251968501</c:v>
                </c:pt>
                <c:pt idx="23323">
                  <c:v>32.067359176256801</c:v>
                </c:pt>
                <c:pt idx="23324">
                  <c:v>32.0687341005451</c:v>
                </c:pt>
                <c:pt idx="23325">
                  <c:v>32.0701090248334</c:v>
                </c:pt>
                <c:pt idx="23326">
                  <c:v>32.071483949121799</c:v>
                </c:pt>
                <c:pt idx="23327">
                  <c:v>32.072858873410098</c:v>
                </c:pt>
                <c:pt idx="23328">
                  <c:v>32.074233797698398</c:v>
                </c:pt>
                <c:pt idx="23329">
                  <c:v>32.075608721986697</c:v>
                </c:pt>
                <c:pt idx="23330">
                  <c:v>32.076983646275004</c:v>
                </c:pt>
                <c:pt idx="23331">
                  <c:v>32.078358570563303</c:v>
                </c:pt>
                <c:pt idx="23332">
                  <c:v>32.079733494851602</c:v>
                </c:pt>
                <c:pt idx="23333">
                  <c:v>32.081108419139902</c:v>
                </c:pt>
                <c:pt idx="23334">
                  <c:v>32.082483343428201</c:v>
                </c:pt>
                <c:pt idx="23335">
                  <c:v>32.083858267716501</c:v>
                </c:pt>
                <c:pt idx="23336">
                  <c:v>32.0852331920049</c:v>
                </c:pt>
                <c:pt idx="23337">
                  <c:v>32.086608116293199</c:v>
                </c:pt>
                <c:pt idx="23338">
                  <c:v>32.087983040581499</c:v>
                </c:pt>
                <c:pt idx="23339">
                  <c:v>32.089357964869798</c:v>
                </c:pt>
                <c:pt idx="23340">
                  <c:v>32.090732889158097</c:v>
                </c:pt>
                <c:pt idx="23341">
                  <c:v>32.092107813446397</c:v>
                </c:pt>
                <c:pt idx="23342">
                  <c:v>32.093482737734703</c:v>
                </c:pt>
                <c:pt idx="23343">
                  <c:v>32.094857662023003</c:v>
                </c:pt>
                <c:pt idx="23344">
                  <c:v>32.096232586311302</c:v>
                </c:pt>
                <c:pt idx="23345">
                  <c:v>32.097607510599602</c:v>
                </c:pt>
                <c:pt idx="23346">
                  <c:v>32.098982434888001</c:v>
                </c:pt>
                <c:pt idx="23347">
                  <c:v>32.1003573591763</c:v>
                </c:pt>
                <c:pt idx="23348">
                  <c:v>32.1017322834646</c:v>
                </c:pt>
                <c:pt idx="23349">
                  <c:v>32.103107207752899</c:v>
                </c:pt>
                <c:pt idx="23350">
                  <c:v>32.104482132041198</c:v>
                </c:pt>
                <c:pt idx="23351">
                  <c:v>32.105857056329498</c:v>
                </c:pt>
                <c:pt idx="23352">
                  <c:v>32.107231980617797</c:v>
                </c:pt>
                <c:pt idx="23353">
                  <c:v>32.108606904906097</c:v>
                </c:pt>
                <c:pt idx="23354">
                  <c:v>32.109981829194403</c:v>
                </c:pt>
                <c:pt idx="23355">
                  <c:v>32.111356753482703</c:v>
                </c:pt>
                <c:pt idx="23356">
                  <c:v>32.112731677771102</c:v>
                </c:pt>
                <c:pt idx="23357">
                  <c:v>32.114106602059401</c:v>
                </c:pt>
                <c:pt idx="23358">
                  <c:v>32.1154815263477</c:v>
                </c:pt>
                <c:pt idx="23359">
                  <c:v>32.116856450636</c:v>
                </c:pt>
                <c:pt idx="23360">
                  <c:v>32.118231374924299</c:v>
                </c:pt>
                <c:pt idx="23361">
                  <c:v>32.119606299212599</c:v>
                </c:pt>
                <c:pt idx="23362">
                  <c:v>32.120981223500898</c:v>
                </c:pt>
                <c:pt idx="23363">
                  <c:v>32.122356147789198</c:v>
                </c:pt>
                <c:pt idx="23364">
                  <c:v>32.123731072077497</c:v>
                </c:pt>
                <c:pt idx="23365">
                  <c:v>32.125105996365797</c:v>
                </c:pt>
                <c:pt idx="23366">
                  <c:v>32.126480920654203</c:v>
                </c:pt>
                <c:pt idx="23367">
                  <c:v>32.127855844942502</c:v>
                </c:pt>
                <c:pt idx="23368">
                  <c:v>32.129230769230801</c:v>
                </c:pt>
                <c:pt idx="23369">
                  <c:v>32.130605693519101</c:v>
                </c:pt>
                <c:pt idx="23370">
                  <c:v>32.1319806178074</c:v>
                </c:pt>
                <c:pt idx="23371">
                  <c:v>32.1333555420957</c:v>
                </c:pt>
                <c:pt idx="23372">
                  <c:v>32.134730466383999</c:v>
                </c:pt>
                <c:pt idx="23373">
                  <c:v>32.136105390672299</c:v>
                </c:pt>
                <c:pt idx="23374">
                  <c:v>32.137480314960598</c:v>
                </c:pt>
                <c:pt idx="23375">
                  <c:v>32.138855239248997</c:v>
                </c:pt>
                <c:pt idx="23376">
                  <c:v>32.140230163537296</c:v>
                </c:pt>
                <c:pt idx="23377">
                  <c:v>32.141605087825603</c:v>
                </c:pt>
                <c:pt idx="23378">
                  <c:v>32.142980012113902</c:v>
                </c:pt>
                <c:pt idx="23379">
                  <c:v>32.144354936402202</c:v>
                </c:pt>
                <c:pt idx="23380">
                  <c:v>32.145729860690501</c:v>
                </c:pt>
                <c:pt idx="23381">
                  <c:v>32.147104784978801</c:v>
                </c:pt>
                <c:pt idx="23382">
                  <c:v>32.1484797092671</c:v>
                </c:pt>
                <c:pt idx="23383">
                  <c:v>32.1498546335554</c:v>
                </c:pt>
                <c:pt idx="23384">
                  <c:v>32.151229557843699</c:v>
                </c:pt>
                <c:pt idx="23385">
                  <c:v>32.152604482132098</c:v>
                </c:pt>
                <c:pt idx="23386">
                  <c:v>32.153979406420397</c:v>
                </c:pt>
                <c:pt idx="23387">
                  <c:v>32.155354330708697</c:v>
                </c:pt>
                <c:pt idx="23388">
                  <c:v>32.156729254997003</c:v>
                </c:pt>
                <c:pt idx="23389">
                  <c:v>32.158104179285303</c:v>
                </c:pt>
                <c:pt idx="23390">
                  <c:v>32.159479103573602</c:v>
                </c:pt>
                <c:pt idx="23391">
                  <c:v>32.160854027861902</c:v>
                </c:pt>
                <c:pt idx="23392">
                  <c:v>32.162228952150201</c:v>
                </c:pt>
                <c:pt idx="23393">
                  <c:v>32.163603876438501</c:v>
                </c:pt>
                <c:pt idx="23394">
                  <c:v>32.1649788007268</c:v>
                </c:pt>
                <c:pt idx="23395">
                  <c:v>32.166353725015199</c:v>
                </c:pt>
                <c:pt idx="23396">
                  <c:v>32.167728649303498</c:v>
                </c:pt>
                <c:pt idx="23397">
                  <c:v>32.169103573591798</c:v>
                </c:pt>
                <c:pt idx="23398">
                  <c:v>32.170478497880097</c:v>
                </c:pt>
                <c:pt idx="23399">
                  <c:v>32.171853422168397</c:v>
                </c:pt>
                <c:pt idx="23400">
                  <c:v>32.173228346456703</c:v>
                </c:pt>
                <c:pt idx="23401">
                  <c:v>32.174603270745003</c:v>
                </c:pt>
                <c:pt idx="23402">
                  <c:v>32.175978195033302</c:v>
                </c:pt>
                <c:pt idx="23403">
                  <c:v>32.177353119321602</c:v>
                </c:pt>
                <c:pt idx="23404">
                  <c:v>32.178728043609901</c:v>
                </c:pt>
                <c:pt idx="23405">
                  <c:v>32.1801029678983</c:v>
                </c:pt>
                <c:pt idx="23406">
                  <c:v>32.181477892186599</c:v>
                </c:pt>
                <c:pt idx="23407">
                  <c:v>32.182852816474899</c:v>
                </c:pt>
                <c:pt idx="23408">
                  <c:v>32.184227740763198</c:v>
                </c:pt>
                <c:pt idx="23409">
                  <c:v>32.185602665051498</c:v>
                </c:pt>
                <c:pt idx="23410">
                  <c:v>32.186977589339797</c:v>
                </c:pt>
                <c:pt idx="23411">
                  <c:v>32.188352513628097</c:v>
                </c:pt>
                <c:pt idx="23412">
                  <c:v>32.189727437916403</c:v>
                </c:pt>
                <c:pt idx="23413">
                  <c:v>32.191102362204703</c:v>
                </c:pt>
                <c:pt idx="23414">
                  <c:v>32.192477286493002</c:v>
                </c:pt>
                <c:pt idx="23415">
                  <c:v>32.193852210781401</c:v>
                </c:pt>
                <c:pt idx="23416">
                  <c:v>32.1952271350697</c:v>
                </c:pt>
                <c:pt idx="23417">
                  <c:v>32.196602059358</c:v>
                </c:pt>
                <c:pt idx="23418">
                  <c:v>32.197976983646299</c:v>
                </c:pt>
                <c:pt idx="23419">
                  <c:v>32.199351907934599</c:v>
                </c:pt>
                <c:pt idx="23420">
                  <c:v>32.200726832222898</c:v>
                </c:pt>
                <c:pt idx="23421">
                  <c:v>32.202101756511198</c:v>
                </c:pt>
                <c:pt idx="23422">
                  <c:v>32.203476680799497</c:v>
                </c:pt>
                <c:pt idx="23423">
                  <c:v>32.204851605087804</c:v>
                </c:pt>
                <c:pt idx="23424">
                  <c:v>32.206226529376103</c:v>
                </c:pt>
                <c:pt idx="23425">
                  <c:v>32.207601453664502</c:v>
                </c:pt>
                <c:pt idx="23426">
                  <c:v>32.208976377952801</c:v>
                </c:pt>
                <c:pt idx="23427">
                  <c:v>32.210351302241101</c:v>
                </c:pt>
                <c:pt idx="23428">
                  <c:v>32.2117262265294</c:v>
                </c:pt>
                <c:pt idx="23429">
                  <c:v>32.2131011508177</c:v>
                </c:pt>
                <c:pt idx="23430">
                  <c:v>32.214476075105999</c:v>
                </c:pt>
                <c:pt idx="23431">
                  <c:v>32.215850999394299</c:v>
                </c:pt>
                <c:pt idx="23432">
                  <c:v>32.217225923682598</c:v>
                </c:pt>
                <c:pt idx="23433">
                  <c:v>32.218600847970897</c:v>
                </c:pt>
                <c:pt idx="23434">
                  <c:v>32.219975772259197</c:v>
                </c:pt>
                <c:pt idx="23435">
                  <c:v>32.221350696547603</c:v>
                </c:pt>
                <c:pt idx="23436">
                  <c:v>32.222725620835902</c:v>
                </c:pt>
                <c:pt idx="23437">
                  <c:v>32.224100545124202</c:v>
                </c:pt>
                <c:pt idx="23438">
                  <c:v>32.225475469412501</c:v>
                </c:pt>
                <c:pt idx="23439">
                  <c:v>32.226850393700801</c:v>
                </c:pt>
                <c:pt idx="23440">
                  <c:v>32.2282253179891</c:v>
                </c:pt>
                <c:pt idx="23441">
                  <c:v>32.2296002422774</c:v>
                </c:pt>
                <c:pt idx="23442">
                  <c:v>32.230975166565699</c:v>
                </c:pt>
                <c:pt idx="23443">
                  <c:v>32.232350090853998</c:v>
                </c:pt>
                <c:pt idx="23444">
                  <c:v>32.233725015142397</c:v>
                </c:pt>
                <c:pt idx="23445">
                  <c:v>32.235099939430697</c:v>
                </c:pt>
                <c:pt idx="23446">
                  <c:v>32.236474863719003</c:v>
                </c:pt>
                <c:pt idx="23447">
                  <c:v>32.237849788007303</c:v>
                </c:pt>
                <c:pt idx="23448">
                  <c:v>32.239224712295602</c:v>
                </c:pt>
                <c:pt idx="23449">
                  <c:v>32.240599636583902</c:v>
                </c:pt>
                <c:pt idx="23450">
                  <c:v>32.241974560872201</c:v>
                </c:pt>
                <c:pt idx="23451">
                  <c:v>32.2433494851605</c:v>
                </c:pt>
                <c:pt idx="23452">
                  <c:v>32.2447244094488</c:v>
                </c:pt>
                <c:pt idx="23453">
                  <c:v>32.246099333737099</c:v>
                </c:pt>
                <c:pt idx="23454">
                  <c:v>32.247474258025399</c:v>
                </c:pt>
                <c:pt idx="23455">
                  <c:v>32.248849182313798</c:v>
                </c:pt>
                <c:pt idx="23456">
                  <c:v>32.250224106602097</c:v>
                </c:pt>
                <c:pt idx="23457">
                  <c:v>32.251599030890397</c:v>
                </c:pt>
                <c:pt idx="23458">
                  <c:v>32.252973955178703</c:v>
                </c:pt>
                <c:pt idx="23459">
                  <c:v>32.254348879467003</c:v>
                </c:pt>
                <c:pt idx="23460">
                  <c:v>32.255723803755302</c:v>
                </c:pt>
                <c:pt idx="23461">
                  <c:v>32.257098728043601</c:v>
                </c:pt>
                <c:pt idx="23462">
                  <c:v>32.258473652331901</c:v>
                </c:pt>
                <c:pt idx="23463">
                  <c:v>32.2598485766202</c:v>
                </c:pt>
                <c:pt idx="23464">
                  <c:v>32.2612235009085</c:v>
                </c:pt>
                <c:pt idx="23465">
                  <c:v>32.262598425196899</c:v>
                </c:pt>
                <c:pt idx="23466">
                  <c:v>32.263973349485198</c:v>
                </c:pt>
                <c:pt idx="23467">
                  <c:v>32.265348273773498</c:v>
                </c:pt>
                <c:pt idx="23468">
                  <c:v>32.266723198061797</c:v>
                </c:pt>
                <c:pt idx="23469">
                  <c:v>32.268098122350096</c:v>
                </c:pt>
                <c:pt idx="23470">
                  <c:v>32.269473046638403</c:v>
                </c:pt>
                <c:pt idx="23471">
                  <c:v>32.270847970926702</c:v>
                </c:pt>
                <c:pt idx="23472">
                  <c:v>32.272222895215002</c:v>
                </c:pt>
                <c:pt idx="23473">
                  <c:v>32.273597819503301</c:v>
                </c:pt>
                <c:pt idx="23474">
                  <c:v>32.2749727437917</c:v>
                </c:pt>
                <c:pt idx="23475">
                  <c:v>32.27634766808</c:v>
                </c:pt>
                <c:pt idx="23476">
                  <c:v>32.277722592368299</c:v>
                </c:pt>
                <c:pt idx="23477">
                  <c:v>32.279097516656599</c:v>
                </c:pt>
                <c:pt idx="23478">
                  <c:v>32.280472440944898</c:v>
                </c:pt>
                <c:pt idx="23479">
                  <c:v>32.281847365233197</c:v>
                </c:pt>
                <c:pt idx="23480">
                  <c:v>32.283222289521497</c:v>
                </c:pt>
                <c:pt idx="23481">
                  <c:v>32.284597213809803</c:v>
                </c:pt>
                <c:pt idx="23482">
                  <c:v>32.285972138098103</c:v>
                </c:pt>
                <c:pt idx="23483">
                  <c:v>32.287347062386402</c:v>
                </c:pt>
                <c:pt idx="23484">
                  <c:v>32.288721986674702</c:v>
                </c:pt>
                <c:pt idx="23485">
                  <c:v>32.290096910963101</c:v>
                </c:pt>
                <c:pt idx="23486">
                  <c:v>32.2914718352514</c:v>
                </c:pt>
                <c:pt idx="23487">
                  <c:v>32.2928467595397</c:v>
                </c:pt>
                <c:pt idx="23488">
                  <c:v>32.294221683827999</c:v>
                </c:pt>
                <c:pt idx="23489">
                  <c:v>32.295596608116298</c:v>
                </c:pt>
                <c:pt idx="23490">
                  <c:v>32.296971532404598</c:v>
                </c:pt>
                <c:pt idx="23491">
                  <c:v>32.298346456692897</c:v>
                </c:pt>
                <c:pt idx="23492">
                  <c:v>32.299721380981197</c:v>
                </c:pt>
                <c:pt idx="23493">
                  <c:v>32.301096305269503</c:v>
                </c:pt>
                <c:pt idx="23494">
                  <c:v>32.302471229557803</c:v>
                </c:pt>
                <c:pt idx="23495">
                  <c:v>32.303846153846202</c:v>
                </c:pt>
                <c:pt idx="23496">
                  <c:v>32.305221078134501</c:v>
                </c:pt>
                <c:pt idx="23497">
                  <c:v>32.3065960024228</c:v>
                </c:pt>
                <c:pt idx="23498">
                  <c:v>32.3079709267111</c:v>
                </c:pt>
                <c:pt idx="23499">
                  <c:v>32.309345850999399</c:v>
                </c:pt>
                <c:pt idx="23500">
                  <c:v>32.310720775287699</c:v>
                </c:pt>
                <c:pt idx="23501">
                  <c:v>32.312095699575998</c:v>
                </c:pt>
                <c:pt idx="23502">
                  <c:v>32.313470623864298</c:v>
                </c:pt>
                <c:pt idx="23503">
                  <c:v>32.314845548152597</c:v>
                </c:pt>
                <c:pt idx="23504">
                  <c:v>32.316220472441003</c:v>
                </c:pt>
                <c:pt idx="23505">
                  <c:v>32.317595396729303</c:v>
                </c:pt>
                <c:pt idx="23506">
                  <c:v>32.318970321017602</c:v>
                </c:pt>
                <c:pt idx="23507">
                  <c:v>32.320345245305901</c:v>
                </c:pt>
                <c:pt idx="23508">
                  <c:v>32.321720169594201</c:v>
                </c:pt>
                <c:pt idx="23509">
                  <c:v>32.3230950938825</c:v>
                </c:pt>
                <c:pt idx="23510">
                  <c:v>32.3244700181708</c:v>
                </c:pt>
                <c:pt idx="23511">
                  <c:v>32.325844942459099</c:v>
                </c:pt>
                <c:pt idx="23512">
                  <c:v>32.327219866747399</c:v>
                </c:pt>
                <c:pt idx="23513">
                  <c:v>32.328594791035698</c:v>
                </c:pt>
                <c:pt idx="23514">
                  <c:v>32.329969715324097</c:v>
                </c:pt>
                <c:pt idx="23515">
                  <c:v>32.331344639612396</c:v>
                </c:pt>
                <c:pt idx="23516">
                  <c:v>32.332719563900703</c:v>
                </c:pt>
                <c:pt idx="23517">
                  <c:v>32.334094488189002</c:v>
                </c:pt>
                <c:pt idx="23518">
                  <c:v>32.335469412477302</c:v>
                </c:pt>
                <c:pt idx="23519">
                  <c:v>32.336844336765601</c:v>
                </c:pt>
                <c:pt idx="23520">
                  <c:v>32.338219261053901</c:v>
                </c:pt>
                <c:pt idx="23521">
                  <c:v>32.3395941853422</c:v>
                </c:pt>
                <c:pt idx="23522">
                  <c:v>32.3409691096305</c:v>
                </c:pt>
                <c:pt idx="23523">
                  <c:v>32.342344033918799</c:v>
                </c:pt>
                <c:pt idx="23524">
                  <c:v>32.343718958207198</c:v>
                </c:pt>
                <c:pt idx="23525">
                  <c:v>32.345093882495497</c:v>
                </c:pt>
                <c:pt idx="23526">
                  <c:v>32.346468806783797</c:v>
                </c:pt>
                <c:pt idx="23527">
                  <c:v>32.347843731072103</c:v>
                </c:pt>
                <c:pt idx="23528">
                  <c:v>32.349218655360403</c:v>
                </c:pt>
                <c:pt idx="23529">
                  <c:v>32.350593579648702</c:v>
                </c:pt>
                <c:pt idx="23530">
                  <c:v>32.351968503937002</c:v>
                </c:pt>
                <c:pt idx="23531">
                  <c:v>32.353343428225301</c:v>
                </c:pt>
                <c:pt idx="23532">
                  <c:v>32.354718352513601</c:v>
                </c:pt>
                <c:pt idx="23533">
                  <c:v>32.3560932768019</c:v>
                </c:pt>
                <c:pt idx="23534">
                  <c:v>32.357468201090299</c:v>
                </c:pt>
                <c:pt idx="23535">
                  <c:v>32.358843125378598</c:v>
                </c:pt>
                <c:pt idx="23536">
                  <c:v>32.360218049666898</c:v>
                </c:pt>
                <c:pt idx="23537">
                  <c:v>32.361592973955197</c:v>
                </c:pt>
                <c:pt idx="23538">
                  <c:v>32.362967898243497</c:v>
                </c:pt>
                <c:pt idx="23539">
                  <c:v>32.364342822531803</c:v>
                </c:pt>
                <c:pt idx="23540">
                  <c:v>32.365717746820103</c:v>
                </c:pt>
                <c:pt idx="23541">
                  <c:v>32.367092671108402</c:v>
                </c:pt>
                <c:pt idx="23542">
                  <c:v>32.368467595396702</c:v>
                </c:pt>
                <c:pt idx="23543">
                  <c:v>32.369842519685001</c:v>
                </c:pt>
                <c:pt idx="23544">
                  <c:v>32.3712174439734</c:v>
                </c:pt>
                <c:pt idx="23545">
                  <c:v>32.372592368261699</c:v>
                </c:pt>
                <c:pt idx="23546">
                  <c:v>32.373967292549999</c:v>
                </c:pt>
                <c:pt idx="23547">
                  <c:v>32.375342216838298</c:v>
                </c:pt>
                <c:pt idx="23548">
                  <c:v>32.376717141126598</c:v>
                </c:pt>
                <c:pt idx="23549">
                  <c:v>32.378092065414897</c:v>
                </c:pt>
                <c:pt idx="23550">
                  <c:v>32.379466989703197</c:v>
                </c:pt>
                <c:pt idx="23551">
                  <c:v>32.380841913991503</c:v>
                </c:pt>
                <c:pt idx="23552">
                  <c:v>32.382216838279803</c:v>
                </c:pt>
                <c:pt idx="23553">
                  <c:v>32.383591762568102</c:v>
                </c:pt>
                <c:pt idx="23554">
                  <c:v>32.384966686856501</c:v>
                </c:pt>
                <c:pt idx="23555">
                  <c:v>32.3863416111448</c:v>
                </c:pt>
                <c:pt idx="23556">
                  <c:v>32.3877165354331</c:v>
                </c:pt>
                <c:pt idx="23557">
                  <c:v>32.389091459721399</c:v>
                </c:pt>
                <c:pt idx="23558">
                  <c:v>32.390466384009699</c:v>
                </c:pt>
                <c:pt idx="23559">
                  <c:v>32.391841308297998</c:v>
                </c:pt>
                <c:pt idx="23560">
                  <c:v>32.393216232586298</c:v>
                </c:pt>
                <c:pt idx="23561">
                  <c:v>32.394591156874597</c:v>
                </c:pt>
                <c:pt idx="23562">
                  <c:v>32.395966081162904</c:v>
                </c:pt>
                <c:pt idx="23563">
                  <c:v>32.397341005451203</c:v>
                </c:pt>
                <c:pt idx="23564">
                  <c:v>32.398715929739602</c:v>
                </c:pt>
                <c:pt idx="23565">
                  <c:v>32.400090854027901</c:v>
                </c:pt>
                <c:pt idx="23566">
                  <c:v>32.401465778316201</c:v>
                </c:pt>
                <c:pt idx="23567">
                  <c:v>32.4028407026045</c:v>
                </c:pt>
                <c:pt idx="23568">
                  <c:v>32.4042156268928</c:v>
                </c:pt>
                <c:pt idx="23569">
                  <c:v>32.405590551181099</c:v>
                </c:pt>
                <c:pt idx="23570">
                  <c:v>32.406965475469399</c:v>
                </c:pt>
                <c:pt idx="23571">
                  <c:v>32.408340399757698</c:v>
                </c:pt>
                <c:pt idx="23572">
                  <c:v>32.409715324045997</c:v>
                </c:pt>
                <c:pt idx="23573">
                  <c:v>32.411090248334403</c:v>
                </c:pt>
                <c:pt idx="23574">
                  <c:v>32.412465172622703</c:v>
                </c:pt>
                <c:pt idx="23575">
                  <c:v>32.413840096911002</c:v>
                </c:pt>
                <c:pt idx="23576">
                  <c:v>32.415215021199302</c:v>
                </c:pt>
                <c:pt idx="23577">
                  <c:v>32.416589945487601</c:v>
                </c:pt>
                <c:pt idx="23578">
                  <c:v>32.417964869775901</c:v>
                </c:pt>
                <c:pt idx="23579">
                  <c:v>32.4193397940642</c:v>
                </c:pt>
                <c:pt idx="23580">
                  <c:v>32.4207147183525</c:v>
                </c:pt>
                <c:pt idx="23581">
                  <c:v>32.422089642640799</c:v>
                </c:pt>
                <c:pt idx="23582">
                  <c:v>32.423464566929098</c:v>
                </c:pt>
                <c:pt idx="23583">
                  <c:v>32.424839491217497</c:v>
                </c:pt>
                <c:pt idx="23584">
                  <c:v>32.426214415505797</c:v>
                </c:pt>
                <c:pt idx="23585">
                  <c:v>32.427589339794103</c:v>
                </c:pt>
                <c:pt idx="23586">
                  <c:v>32.428964264082403</c:v>
                </c:pt>
                <c:pt idx="23587">
                  <c:v>32.430339188370702</c:v>
                </c:pt>
                <c:pt idx="23588">
                  <c:v>32.431714112659002</c:v>
                </c:pt>
                <c:pt idx="23589">
                  <c:v>32.433089036947301</c:v>
                </c:pt>
                <c:pt idx="23590">
                  <c:v>32.4344639612356</c:v>
                </c:pt>
                <c:pt idx="23591">
                  <c:v>32.4358388855239</c:v>
                </c:pt>
                <c:pt idx="23592">
                  <c:v>32.437213809812199</c:v>
                </c:pt>
                <c:pt idx="23593">
                  <c:v>32.438588734100598</c:v>
                </c:pt>
                <c:pt idx="23594">
                  <c:v>32.439963658388898</c:v>
                </c:pt>
                <c:pt idx="23595">
                  <c:v>32.441338582677197</c:v>
                </c:pt>
                <c:pt idx="23596">
                  <c:v>32.442713506965497</c:v>
                </c:pt>
                <c:pt idx="23597">
                  <c:v>32.444088431253803</c:v>
                </c:pt>
                <c:pt idx="23598">
                  <c:v>32.445463355542103</c:v>
                </c:pt>
                <c:pt idx="23599">
                  <c:v>32.446838279830402</c:v>
                </c:pt>
                <c:pt idx="23600">
                  <c:v>32.448213204118701</c:v>
                </c:pt>
                <c:pt idx="23601">
                  <c:v>32.449588128407001</c:v>
                </c:pt>
                <c:pt idx="23602">
                  <c:v>32.4509630526953</c:v>
                </c:pt>
                <c:pt idx="23603">
                  <c:v>32.452337976983699</c:v>
                </c:pt>
                <c:pt idx="23604">
                  <c:v>32.453712901271999</c:v>
                </c:pt>
                <c:pt idx="23605">
                  <c:v>32.455087825560298</c:v>
                </c:pt>
                <c:pt idx="23606">
                  <c:v>32.456462749848598</c:v>
                </c:pt>
                <c:pt idx="23607">
                  <c:v>32.457837674136897</c:v>
                </c:pt>
                <c:pt idx="23608">
                  <c:v>32.459212598425196</c:v>
                </c:pt>
                <c:pt idx="23609">
                  <c:v>32.460587522713503</c:v>
                </c:pt>
                <c:pt idx="23610">
                  <c:v>32.461962447001802</c:v>
                </c:pt>
                <c:pt idx="23611">
                  <c:v>32.463337371290102</c:v>
                </c:pt>
                <c:pt idx="23612">
                  <c:v>32.464712295578401</c:v>
                </c:pt>
                <c:pt idx="23613">
                  <c:v>32.4660872198668</c:v>
                </c:pt>
                <c:pt idx="23614">
                  <c:v>32.4674621441551</c:v>
                </c:pt>
                <c:pt idx="23615">
                  <c:v>32.468837068443399</c:v>
                </c:pt>
                <c:pt idx="23616">
                  <c:v>32.470211992731699</c:v>
                </c:pt>
                <c:pt idx="23617">
                  <c:v>32.471586917019998</c:v>
                </c:pt>
                <c:pt idx="23618">
                  <c:v>32.472961841308297</c:v>
                </c:pt>
                <c:pt idx="23619">
                  <c:v>32.474336765596597</c:v>
                </c:pt>
                <c:pt idx="23620">
                  <c:v>32.475711689884903</c:v>
                </c:pt>
                <c:pt idx="23621">
                  <c:v>32.477086614173203</c:v>
                </c:pt>
                <c:pt idx="23622">
                  <c:v>32.478461538461502</c:v>
                </c:pt>
                <c:pt idx="23623">
                  <c:v>32.479836462749901</c:v>
                </c:pt>
                <c:pt idx="23624">
                  <c:v>32.481211387038201</c:v>
                </c:pt>
                <c:pt idx="23625">
                  <c:v>32.4825863113265</c:v>
                </c:pt>
                <c:pt idx="23626">
                  <c:v>32.4839612356148</c:v>
                </c:pt>
                <c:pt idx="23627">
                  <c:v>32.485336159903099</c:v>
                </c:pt>
                <c:pt idx="23628">
                  <c:v>32.486711084191398</c:v>
                </c:pt>
                <c:pt idx="23629">
                  <c:v>32.488086008479698</c:v>
                </c:pt>
                <c:pt idx="23630">
                  <c:v>32.489460932767997</c:v>
                </c:pt>
                <c:pt idx="23631">
                  <c:v>32.490835857056297</c:v>
                </c:pt>
                <c:pt idx="23632">
                  <c:v>32.492210781344603</c:v>
                </c:pt>
                <c:pt idx="23633">
                  <c:v>32.493585705633002</c:v>
                </c:pt>
                <c:pt idx="23634">
                  <c:v>32.494960629921302</c:v>
                </c:pt>
                <c:pt idx="23635">
                  <c:v>32.496335554209601</c:v>
                </c:pt>
                <c:pt idx="23636">
                  <c:v>32.497710478497901</c:v>
                </c:pt>
                <c:pt idx="23637">
                  <c:v>32.4990854027862</c:v>
                </c:pt>
                <c:pt idx="23638">
                  <c:v>32.500460327074499</c:v>
                </c:pt>
                <c:pt idx="23639">
                  <c:v>32.501835251362799</c:v>
                </c:pt>
                <c:pt idx="23640">
                  <c:v>32.503210175651098</c:v>
                </c:pt>
                <c:pt idx="23641">
                  <c:v>32.504585099939398</c:v>
                </c:pt>
                <c:pt idx="23642">
                  <c:v>32.505960024227797</c:v>
                </c:pt>
                <c:pt idx="23643">
                  <c:v>32.507334948516103</c:v>
                </c:pt>
                <c:pt idx="23644">
                  <c:v>32.508709872804403</c:v>
                </c:pt>
                <c:pt idx="23645">
                  <c:v>32.510084797092702</c:v>
                </c:pt>
                <c:pt idx="23646">
                  <c:v>32.511459721381001</c:v>
                </c:pt>
                <c:pt idx="23647">
                  <c:v>32.512834645669301</c:v>
                </c:pt>
                <c:pt idx="23648">
                  <c:v>32.5142095699576</c:v>
                </c:pt>
                <c:pt idx="23649">
                  <c:v>32.5155844942459</c:v>
                </c:pt>
                <c:pt idx="23650">
                  <c:v>32.516959418534199</c:v>
                </c:pt>
                <c:pt idx="23651">
                  <c:v>32.518334342822499</c:v>
                </c:pt>
                <c:pt idx="23652">
                  <c:v>32.519709267110898</c:v>
                </c:pt>
                <c:pt idx="23653">
                  <c:v>32.521084191399197</c:v>
                </c:pt>
                <c:pt idx="23654">
                  <c:v>32.522459115687496</c:v>
                </c:pt>
                <c:pt idx="23655">
                  <c:v>32.523834039975803</c:v>
                </c:pt>
                <c:pt idx="23656">
                  <c:v>32.525208964264102</c:v>
                </c:pt>
                <c:pt idx="23657">
                  <c:v>32.526583888552402</c:v>
                </c:pt>
                <c:pt idx="23658">
                  <c:v>32.527958812840701</c:v>
                </c:pt>
                <c:pt idx="23659">
                  <c:v>32.529333737129001</c:v>
                </c:pt>
                <c:pt idx="23660">
                  <c:v>32.5307086614173</c:v>
                </c:pt>
                <c:pt idx="23661">
                  <c:v>32.5320835857056</c:v>
                </c:pt>
                <c:pt idx="23662">
                  <c:v>32.533458509993999</c:v>
                </c:pt>
                <c:pt idx="23663">
                  <c:v>32.534833434282298</c:v>
                </c:pt>
                <c:pt idx="23664">
                  <c:v>32.536208358570597</c:v>
                </c:pt>
                <c:pt idx="23665">
                  <c:v>32.537583282858897</c:v>
                </c:pt>
                <c:pt idx="23666">
                  <c:v>32.538958207147203</c:v>
                </c:pt>
                <c:pt idx="23667">
                  <c:v>32.540333131435503</c:v>
                </c:pt>
                <c:pt idx="23668">
                  <c:v>32.541708055723802</c:v>
                </c:pt>
                <c:pt idx="23669">
                  <c:v>32.543082980012102</c:v>
                </c:pt>
                <c:pt idx="23670">
                  <c:v>32.544457904300401</c:v>
                </c:pt>
                <c:pt idx="23671">
                  <c:v>32.545832828588701</c:v>
                </c:pt>
                <c:pt idx="23672">
                  <c:v>32.5472077528771</c:v>
                </c:pt>
                <c:pt idx="23673">
                  <c:v>32.548582677165399</c:v>
                </c:pt>
                <c:pt idx="23674">
                  <c:v>32.549957601453698</c:v>
                </c:pt>
                <c:pt idx="23675">
                  <c:v>32.551332525741998</c:v>
                </c:pt>
                <c:pt idx="23676">
                  <c:v>32.552707450030297</c:v>
                </c:pt>
                <c:pt idx="23677">
                  <c:v>32.554082374318597</c:v>
                </c:pt>
                <c:pt idx="23678">
                  <c:v>32.555457298606903</c:v>
                </c:pt>
                <c:pt idx="23679">
                  <c:v>32.556832222895203</c:v>
                </c:pt>
                <c:pt idx="23680">
                  <c:v>32.558207147183502</c:v>
                </c:pt>
                <c:pt idx="23681">
                  <c:v>32.559582071471802</c:v>
                </c:pt>
                <c:pt idx="23682">
                  <c:v>32.560956995760201</c:v>
                </c:pt>
                <c:pt idx="23683">
                  <c:v>32.5623319200485</c:v>
                </c:pt>
                <c:pt idx="23684">
                  <c:v>32.563706844336799</c:v>
                </c:pt>
                <c:pt idx="23685">
                  <c:v>32.565081768625099</c:v>
                </c:pt>
                <c:pt idx="23686">
                  <c:v>32.566456692913398</c:v>
                </c:pt>
                <c:pt idx="23687">
                  <c:v>32.567831617201698</c:v>
                </c:pt>
                <c:pt idx="23688">
                  <c:v>32.569206541489997</c:v>
                </c:pt>
                <c:pt idx="23689">
                  <c:v>32.570581465778297</c:v>
                </c:pt>
                <c:pt idx="23690">
                  <c:v>32.571956390066603</c:v>
                </c:pt>
                <c:pt idx="23691">
                  <c:v>32.573331314354903</c:v>
                </c:pt>
                <c:pt idx="23692">
                  <c:v>32.574706238643302</c:v>
                </c:pt>
                <c:pt idx="23693">
                  <c:v>32.576081162931601</c:v>
                </c:pt>
                <c:pt idx="23694">
                  <c:v>32.5774560872199</c:v>
                </c:pt>
                <c:pt idx="23695">
                  <c:v>32.5788310115082</c:v>
                </c:pt>
                <c:pt idx="23696">
                  <c:v>32.580205935796499</c:v>
                </c:pt>
                <c:pt idx="23697">
                  <c:v>32.581580860084799</c:v>
                </c:pt>
                <c:pt idx="23698">
                  <c:v>32.582955784373098</c:v>
                </c:pt>
                <c:pt idx="23699">
                  <c:v>32.584330708661398</c:v>
                </c:pt>
                <c:pt idx="23700">
                  <c:v>32.585705632949697</c:v>
                </c:pt>
                <c:pt idx="23701">
                  <c:v>32.587080557237996</c:v>
                </c:pt>
                <c:pt idx="23702">
                  <c:v>32.588455481526402</c:v>
                </c:pt>
                <c:pt idx="23703">
                  <c:v>32.589830405814702</c:v>
                </c:pt>
                <c:pt idx="23704">
                  <c:v>32.591205330103001</c:v>
                </c:pt>
                <c:pt idx="23705">
                  <c:v>32.592580254391301</c:v>
                </c:pt>
                <c:pt idx="23706">
                  <c:v>32.5939551786796</c:v>
                </c:pt>
                <c:pt idx="23707">
                  <c:v>32.5953301029679</c:v>
                </c:pt>
                <c:pt idx="23708">
                  <c:v>32.596705027256199</c:v>
                </c:pt>
                <c:pt idx="23709">
                  <c:v>32.598079951544499</c:v>
                </c:pt>
                <c:pt idx="23710">
                  <c:v>32.599454875832798</c:v>
                </c:pt>
                <c:pt idx="23711">
                  <c:v>32.600829800121097</c:v>
                </c:pt>
                <c:pt idx="23712">
                  <c:v>32.602204724409503</c:v>
                </c:pt>
                <c:pt idx="23713">
                  <c:v>32.603579648697803</c:v>
                </c:pt>
                <c:pt idx="23714">
                  <c:v>32.604954572986102</c:v>
                </c:pt>
                <c:pt idx="23715">
                  <c:v>32.606329497274402</c:v>
                </c:pt>
                <c:pt idx="23716">
                  <c:v>32.607704421562701</c:v>
                </c:pt>
                <c:pt idx="23717">
                  <c:v>32.609079345851001</c:v>
                </c:pt>
                <c:pt idx="23718">
                  <c:v>32.6104542701393</c:v>
                </c:pt>
                <c:pt idx="23719">
                  <c:v>32.6118291944276</c:v>
                </c:pt>
                <c:pt idx="23720">
                  <c:v>32.613204118715899</c:v>
                </c:pt>
                <c:pt idx="23721">
                  <c:v>32.614579043004298</c:v>
                </c:pt>
                <c:pt idx="23722">
                  <c:v>32.615953967292597</c:v>
                </c:pt>
                <c:pt idx="23723">
                  <c:v>32.617328891580897</c:v>
                </c:pt>
                <c:pt idx="23724">
                  <c:v>32.618703815869203</c:v>
                </c:pt>
                <c:pt idx="23725">
                  <c:v>32.620078740157503</c:v>
                </c:pt>
                <c:pt idx="23726">
                  <c:v>32.621453664445802</c:v>
                </c:pt>
                <c:pt idx="23727">
                  <c:v>32.622828588734102</c:v>
                </c:pt>
                <c:pt idx="23728">
                  <c:v>32.624203513022401</c:v>
                </c:pt>
                <c:pt idx="23729">
                  <c:v>32.625578437310701</c:v>
                </c:pt>
                <c:pt idx="23730">
                  <c:v>32.626953361599</c:v>
                </c:pt>
                <c:pt idx="23731">
                  <c:v>32.628328285887399</c:v>
                </c:pt>
                <c:pt idx="23732">
                  <c:v>32.629703210175698</c:v>
                </c:pt>
                <c:pt idx="23733">
                  <c:v>32.631078134463998</c:v>
                </c:pt>
                <c:pt idx="23734">
                  <c:v>32.632453058752297</c:v>
                </c:pt>
                <c:pt idx="23735">
                  <c:v>32.633827983040597</c:v>
                </c:pt>
                <c:pt idx="23736">
                  <c:v>32.635202907328903</c:v>
                </c:pt>
                <c:pt idx="23737">
                  <c:v>32.636577831617203</c:v>
                </c:pt>
                <c:pt idx="23738">
                  <c:v>32.637952755905502</c:v>
                </c:pt>
                <c:pt idx="23739">
                  <c:v>32.639327680193801</c:v>
                </c:pt>
                <c:pt idx="23740">
                  <c:v>32.640702604482101</c:v>
                </c:pt>
                <c:pt idx="23741">
                  <c:v>32.6420775287704</c:v>
                </c:pt>
                <c:pt idx="23742">
                  <c:v>32.643452453058799</c:v>
                </c:pt>
                <c:pt idx="23743">
                  <c:v>32.644827377347099</c:v>
                </c:pt>
                <c:pt idx="23744">
                  <c:v>32.646202301635398</c:v>
                </c:pt>
                <c:pt idx="23745">
                  <c:v>32.647577225923698</c:v>
                </c:pt>
                <c:pt idx="23746">
                  <c:v>32.648952150211997</c:v>
                </c:pt>
                <c:pt idx="23747">
                  <c:v>32.650327074500296</c:v>
                </c:pt>
                <c:pt idx="23748">
                  <c:v>32.651701998788603</c:v>
                </c:pt>
                <c:pt idx="23749">
                  <c:v>32.653076923076902</c:v>
                </c:pt>
                <c:pt idx="23750">
                  <c:v>32.654451847365202</c:v>
                </c:pt>
                <c:pt idx="23751">
                  <c:v>32.655826771653601</c:v>
                </c:pt>
                <c:pt idx="23752">
                  <c:v>32.6572016959419</c:v>
                </c:pt>
                <c:pt idx="23753">
                  <c:v>32.6585766202302</c:v>
                </c:pt>
                <c:pt idx="23754">
                  <c:v>32.659951544518499</c:v>
                </c:pt>
                <c:pt idx="23755">
                  <c:v>32.661326468806799</c:v>
                </c:pt>
                <c:pt idx="23756">
                  <c:v>32.662701393095098</c:v>
                </c:pt>
                <c:pt idx="23757">
                  <c:v>32.664076317383397</c:v>
                </c:pt>
                <c:pt idx="23758">
                  <c:v>32.665451241671697</c:v>
                </c:pt>
                <c:pt idx="23759">
                  <c:v>32.666826165960003</c:v>
                </c:pt>
                <c:pt idx="23760">
                  <c:v>32.668201090248303</c:v>
                </c:pt>
                <c:pt idx="23761">
                  <c:v>32.669576014536702</c:v>
                </c:pt>
                <c:pt idx="23762">
                  <c:v>32.670950938825001</c:v>
                </c:pt>
                <c:pt idx="23763">
                  <c:v>32.672325863113301</c:v>
                </c:pt>
                <c:pt idx="23764">
                  <c:v>32.6737007874016</c:v>
                </c:pt>
                <c:pt idx="23765">
                  <c:v>32.6750757116899</c:v>
                </c:pt>
                <c:pt idx="23766">
                  <c:v>32.676450635978199</c:v>
                </c:pt>
                <c:pt idx="23767">
                  <c:v>32.677825560266498</c:v>
                </c:pt>
                <c:pt idx="23768">
                  <c:v>32.679200484554798</c:v>
                </c:pt>
                <c:pt idx="23769">
                  <c:v>32.680575408843097</c:v>
                </c:pt>
                <c:pt idx="23770">
                  <c:v>32.681950333131397</c:v>
                </c:pt>
                <c:pt idx="23771">
                  <c:v>32.683325257419803</c:v>
                </c:pt>
                <c:pt idx="23772">
                  <c:v>32.684700181708102</c:v>
                </c:pt>
                <c:pt idx="23773">
                  <c:v>32.686075105996402</c:v>
                </c:pt>
                <c:pt idx="23774">
                  <c:v>32.687450030284701</c:v>
                </c:pt>
                <c:pt idx="23775">
                  <c:v>32.688824954573001</c:v>
                </c:pt>
                <c:pt idx="23776">
                  <c:v>32.6901998788613</c:v>
                </c:pt>
                <c:pt idx="23777">
                  <c:v>32.691574803149599</c:v>
                </c:pt>
                <c:pt idx="23778">
                  <c:v>32.692949727437899</c:v>
                </c:pt>
                <c:pt idx="23779">
                  <c:v>32.694324651726198</c:v>
                </c:pt>
                <c:pt idx="23780">
                  <c:v>32.695699576014498</c:v>
                </c:pt>
                <c:pt idx="23781">
                  <c:v>32.697074500302897</c:v>
                </c:pt>
                <c:pt idx="23782">
                  <c:v>32.698449424591203</c:v>
                </c:pt>
                <c:pt idx="23783">
                  <c:v>32.699824348879503</c:v>
                </c:pt>
                <c:pt idx="23784">
                  <c:v>32.701199273167802</c:v>
                </c:pt>
                <c:pt idx="23785">
                  <c:v>32.702574197456102</c:v>
                </c:pt>
                <c:pt idx="23786">
                  <c:v>32.703949121744401</c:v>
                </c:pt>
                <c:pt idx="23787">
                  <c:v>32.7053240460327</c:v>
                </c:pt>
                <c:pt idx="23788">
                  <c:v>32.706698970321</c:v>
                </c:pt>
                <c:pt idx="23789">
                  <c:v>32.708073894609299</c:v>
                </c:pt>
                <c:pt idx="23790">
                  <c:v>32.709448818897599</c:v>
                </c:pt>
                <c:pt idx="23791">
                  <c:v>32.710823743185998</c:v>
                </c:pt>
                <c:pt idx="23792">
                  <c:v>32.712198667474297</c:v>
                </c:pt>
                <c:pt idx="23793">
                  <c:v>32.713573591762596</c:v>
                </c:pt>
                <c:pt idx="23794">
                  <c:v>32.714948516050903</c:v>
                </c:pt>
                <c:pt idx="23795">
                  <c:v>32.716323440339202</c:v>
                </c:pt>
                <c:pt idx="23796">
                  <c:v>32.717698364627502</c:v>
                </c:pt>
                <c:pt idx="23797">
                  <c:v>32.719073288915801</c:v>
                </c:pt>
                <c:pt idx="23798">
                  <c:v>32.720448213204101</c:v>
                </c:pt>
                <c:pt idx="23799">
                  <c:v>32.7218231374924</c:v>
                </c:pt>
                <c:pt idx="23800">
                  <c:v>32.723198061780799</c:v>
                </c:pt>
                <c:pt idx="23801">
                  <c:v>32.724572986069099</c:v>
                </c:pt>
                <c:pt idx="23802">
                  <c:v>32.725947910357398</c:v>
                </c:pt>
                <c:pt idx="23803">
                  <c:v>32.727322834645697</c:v>
                </c:pt>
                <c:pt idx="23804">
                  <c:v>32.728697758933997</c:v>
                </c:pt>
                <c:pt idx="23805">
                  <c:v>32.730072683222303</c:v>
                </c:pt>
                <c:pt idx="23806">
                  <c:v>32.731447607510603</c:v>
                </c:pt>
                <c:pt idx="23807">
                  <c:v>32.732822531798902</c:v>
                </c:pt>
                <c:pt idx="23808">
                  <c:v>32.734197456087202</c:v>
                </c:pt>
                <c:pt idx="23809">
                  <c:v>32.735572380375501</c:v>
                </c:pt>
                <c:pt idx="23810">
                  <c:v>32.736947304663801</c:v>
                </c:pt>
                <c:pt idx="23811">
                  <c:v>32.7383222289522</c:v>
                </c:pt>
                <c:pt idx="23812">
                  <c:v>32.739697153240499</c:v>
                </c:pt>
                <c:pt idx="23813">
                  <c:v>32.741072077528798</c:v>
                </c:pt>
                <c:pt idx="23814">
                  <c:v>32.742447001817098</c:v>
                </c:pt>
                <c:pt idx="23815">
                  <c:v>32.743821926105397</c:v>
                </c:pt>
                <c:pt idx="23816">
                  <c:v>32.745196850393697</c:v>
                </c:pt>
                <c:pt idx="23817">
                  <c:v>32.746571774682003</c:v>
                </c:pt>
                <c:pt idx="23818">
                  <c:v>32.747946698970303</c:v>
                </c:pt>
                <c:pt idx="23819">
                  <c:v>32.749321623258602</c:v>
                </c:pt>
                <c:pt idx="23820">
                  <c:v>32.750696547546902</c:v>
                </c:pt>
                <c:pt idx="23821">
                  <c:v>32.752071471835301</c:v>
                </c:pt>
                <c:pt idx="23822">
                  <c:v>32.7534463961236</c:v>
                </c:pt>
                <c:pt idx="23823">
                  <c:v>32.754821320411899</c:v>
                </c:pt>
                <c:pt idx="23824">
                  <c:v>32.756196244700199</c:v>
                </c:pt>
                <c:pt idx="23825">
                  <c:v>32.757571168988498</c:v>
                </c:pt>
                <c:pt idx="23826">
                  <c:v>32.758946093276798</c:v>
                </c:pt>
                <c:pt idx="23827">
                  <c:v>32.760321017565097</c:v>
                </c:pt>
                <c:pt idx="23828">
                  <c:v>32.761695941853397</c:v>
                </c:pt>
                <c:pt idx="23829">
                  <c:v>32.763070866141703</c:v>
                </c:pt>
                <c:pt idx="23830">
                  <c:v>32.764445790430102</c:v>
                </c:pt>
                <c:pt idx="23831">
                  <c:v>32.765820714718402</c:v>
                </c:pt>
                <c:pt idx="23832">
                  <c:v>32.767195639006701</c:v>
                </c:pt>
                <c:pt idx="23833">
                  <c:v>32.768570563295</c:v>
                </c:pt>
                <c:pt idx="23834">
                  <c:v>32.7699454875833</c:v>
                </c:pt>
                <c:pt idx="23835">
                  <c:v>32.771320411871599</c:v>
                </c:pt>
                <c:pt idx="23836">
                  <c:v>32.772695336159899</c:v>
                </c:pt>
                <c:pt idx="23837">
                  <c:v>32.774070260448198</c:v>
                </c:pt>
                <c:pt idx="23838">
                  <c:v>32.775445184736498</c:v>
                </c:pt>
                <c:pt idx="23839">
                  <c:v>32.776820109024797</c:v>
                </c:pt>
                <c:pt idx="23840">
                  <c:v>32.778195033313096</c:v>
                </c:pt>
                <c:pt idx="23841">
                  <c:v>32.779569957601502</c:v>
                </c:pt>
                <c:pt idx="23842">
                  <c:v>32.780944881889802</c:v>
                </c:pt>
                <c:pt idx="23843">
                  <c:v>32.782319806178101</c:v>
                </c:pt>
                <c:pt idx="23844">
                  <c:v>32.783694730466401</c:v>
                </c:pt>
                <c:pt idx="23845">
                  <c:v>32.7850696547547</c:v>
                </c:pt>
                <c:pt idx="23846">
                  <c:v>32.786444579043</c:v>
                </c:pt>
                <c:pt idx="23847">
                  <c:v>32.787819503331299</c:v>
                </c:pt>
                <c:pt idx="23848">
                  <c:v>32.789194427619599</c:v>
                </c:pt>
                <c:pt idx="23849">
                  <c:v>32.790569351907898</c:v>
                </c:pt>
                <c:pt idx="23850">
                  <c:v>32.791944276196297</c:v>
                </c:pt>
                <c:pt idx="23851">
                  <c:v>32.793319200484603</c:v>
                </c:pt>
                <c:pt idx="23852">
                  <c:v>32.794694124772903</c:v>
                </c:pt>
                <c:pt idx="23853">
                  <c:v>32.796069049061202</c:v>
                </c:pt>
                <c:pt idx="23854">
                  <c:v>32.797443973349502</c:v>
                </c:pt>
                <c:pt idx="23855">
                  <c:v>32.798818897637801</c:v>
                </c:pt>
                <c:pt idx="23856">
                  <c:v>32.800193821926101</c:v>
                </c:pt>
                <c:pt idx="23857">
                  <c:v>32.8015687462144</c:v>
                </c:pt>
                <c:pt idx="23858">
                  <c:v>32.8029436705027</c:v>
                </c:pt>
                <c:pt idx="23859">
                  <c:v>32.804318594790999</c:v>
                </c:pt>
                <c:pt idx="23860">
                  <c:v>32.805693519079398</c:v>
                </c:pt>
                <c:pt idx="23861">
                  <c:v>32.807068443367697</c:v>
                </c:pt>
                <c:pt idx="23862">
                  <c:v>32.808443367655997</c:v>
                </c:pt>
                <c:pt idx="23863">
                  <c:v>32.809818291944303</c:v>
                </c:pt>
                <c:pt idx="23864">
                  <c:v>32.811193216232603</c:v>
                </c:pt>
                <c:pt idx="23865">
                  <c:v>32.812568140520902</c:v>
                </c:pt>
                <c:pt idx="23866">
                  <c:v>32.813943064809202</c:v>
                </c:pt>
                <c:pt idx="23867">
                  <c:v>32.815317989097501</c:v>
                </c:pt>
                <c:pt idx="23868">
                  <c:v>32.816692913385801</c:v>
                </c:pt>
                <c:pt idx="23869">
                  <c:v>32.8180678376741</c:v>
                </c:pt>
                <c:pt idx="23870">
                  <c:v>32.819442761962499</c:v>
                </c:pt>
                <c:pt idx="23871">
                  <c:v>32.820817686250798</c:v>
                </c:pt>
                <c:pt idx="23872">
                  <c:v>32.822192610539098</c:v>
                </c:pt>
                <c:pt idx="23873">
                  <c:v>32.823567534827397</c:v>
                </c:pt>
                <c:pt idx="23874">
                  <c:v>32.824942459115697</c:v>
                </c:pt>
                <c:pt idx="23875">
                  <c:v>32.826317383404003</c:v>
                </c:pt>
                <c:pt idx="23876">
                  <c:v>32.827692307692303</c:v>
                </c:pt>
                <c:pt idx="23877">
                  <c:v>32.829067231980602</c:v>
                </c:pt>
                <c:pt idx="23878">
                  <c:v>32.830442156268901</c:v>
                </c:pt>
                <c:pt idx="23879">
                  <c:v>32.831817080557201</c:v>
                </c:pt>
                <c:pt idx="23880">
                  <c:v>32.8331920048456</c:v>
                </c:pt>
                <c:pt idx="23881">
                  <c:v>32.834566929133899</c:v>
                </c:pt>
                <c:pt idx="23882">
                  <c:v>32.835941853422199</c:v>
                </c:pt>
                <c:pt idx="23883">
                  <c:v>32.837316777710498</c:v>
                </c:pt>
                <c:pt idx="23884">
                  <c:v>32.838691701998798</c:v>
                </c:pt>
                <c:pt idx="23885">
                  <c:v>32.840066626287097</c:v>
                </c:pt>
                <c:pt idx="23886">
                  <c:v>32.841441550575396</c:v>
                </c:pt>
                <c:pt idx="23887">
                  <c:v>32.842816474863703</c:v>
                </c:pt>
                <c:pt idx="23888">
                  <c:v>32.844191399152002</c:v>
                </c:pt>
                <c:pt idx="23889">
                  <c:v>32.845566323440302</c:v>
                </c:pt>
                <c:pt idx="23890">
                  <c:v>32.846941247728701</c:v>
                </c:pt>
                <c:pt idx="23891">
                  <c:v>32.848316172017</c:v>
                </c:pt>
                <c:pt idx="23892">
                  <c:v>32.8496910963053</c:v>
                </c:pt>
                <c:pt idx="23893">
                  <c:v>32.851066020593599</c:v>
                </c:pt>
                <c:pt idx="23894">
                  <c:v>32.852440944881899</c:v>
                </c:pt>
                <c:pt idx="23895">
                  <c:v>32.853815869170198</c:v>
                </c:pt>
                <c:pt idx="23896">
                  <c:v>32.855190793458497</c:v>
                </c:pt>
                <c:pt idx="23897">
                  <c:v>32.856565717746797</c:v>
                </c:pt>
                <c:pt idx="23898">
                  <c:v>32.857940642035103</c:v>
                </c:pt>
                <c:pt idx="23899">
                  <c:v>32.859315566323403</c:v>
                </c:pt>
                <c:pt idx="23900">
                  <c:v>32.860690490611802</c:v>
                </c:pt>
                <c:pt idx="23901">
                  <c:v>32.862065414900101</c:v>
                </c:pt>
                <c:pt idx="23902">
                  <c:v>32.863440339188401</c:v>
                </c:pt>
                <c:pt idx="23903">
                  <c:v>32.8648152634767</c:v>
                </c:pt>
                <c:pt idx="23904">
                  <c:v>32.866190187765</c:v>
                </c:pt>
                <c:pt idx="23905">
                  <c:v>32.867565112053299</c:v>
                </c:pt>
                <c:pt idx="23906">
                  <c:v>32.868940036341598</c:v>
                </c:pt>
                <c:pt idx="23907">
                  <c:v>32.870314960629898</c:v>
                </c:pt>
                <c:pt idx="23908">
                  <c:v>32.871689884918197</c:v>
                </c:pt>
                <c:pt idx="23909">
                  <c:v>32.873064809206603</c:v>
                </c:pt>
                <c:pt idx="23910">
                  <c:v>32.874439733494903</c:v>
                </c:pt>
                <c:pt idx="23911">
                  <c:v>32.875814657783202</c:v>
                </c:pt>
                <c:pt idx="23912">
                  <c:v>32.877189582071502</c:v>
                </c:pt>
                <c:pt idx="23913">
                  <c:v>32.878564506359801</c:v>
                </c:pt>
                <c:pt idx="23914">
                  <c:v>32.879939430648101</c:v>
                </c:pt>
                <c:pt idx="23915">
                  <c:v>32.8813143549364</c:v>
                </c:pt>
                <c:pt idx="23916">
                  <c:v>32.882689279224699</c:v>
                </c:pt>
                <c:pt idx="23917">
                  <c:v>32.884064203512999</c:v>
                </c:pt>
                <c:pt idx="23918">
                  <c:v>32.885439127801298</c:v>
                </c:pt>
                <c:pt idx="23919">
                  <c:v>32.886814052089697</c:v>
                </c:pt>
                <c:pt idx="23920">
                  <c:v>32.888188976377997</c:v>
                </c:pt>
                <c:pt idx="23921">
                  <c:v>32.889563900666303</c:v>
                </c:pt>
                <c:pt idx="23922">
                  <c:v>32.890938824954603</c:v>
                </c:pt>
                <c:pt idx="23923">
                  <c:v>32.892313749242902</c:v>
                </c:pt>
                <c:pt idx="23924">
                  <c:v>32.893688673531202</c:v>
                </c:pt>
                <c:pt idx="23925">
                  <c:v>32.895063597819501</c:v>
                </c:pt>
                <c:pt idx="23926">
                  <c:v>32.8964385221078</c:v>
                </c:pt>
                <c:pt idx="23927">
                  <c:v>32.8978134463961</c:v>
                </c:pt>
                <c:pt idx="23928">
                  <c:v>32.899188370684399</c:v>
                </c:pt>
                <c:pt idx="23929">
                  <c:v>32.900563294972798</c:v>
                </c:pt>
                <c:pt idx="23930">
                  <c:v>32.901938219261098</c:v>
                </c:pt>
                <c:pt idx="23931">
                  <c:v>32.903313143549397</c:v>
                </c:pt>
                <c:pt idx="23932">
                  <c:v>32.904688067837697</c:v>
                </c:pt>
                <c:pt idx="23933">
                  <c:v>32.906062992126003</c:v>
                </c:pt>
                <c:pt idx="23934">
                  <c:v>32.907437916414302</c:v>
                </c:pt>
                <c:pt idx="23935">
                  <c:v>32.908812840702602</c:v>
                </c:pt>
                <c:pt idx="23936">
                  <c:v>32.910187764990901</c:v>
                </c:pt>
                <c:pt idx="23937">
                  <c:v>32.911562689279201</c:v>
                </c:pt>
                <c:pt idx="23938">
                  <c:v>32.9129376135675</c:v>
                </c:pt>
                <c:pt idx="23939">
                  <c:v>32.914312537855899</c:v>
                </c:pt>
                <c:pt idx="23940">
                  <c:v>32.915687462144199</c:v>
                </c:pt>
                <c:pt idx="23941">
                  <c:v>32.917062386432498</c:v>
                </c:pt>
                <c:pt idx="23942">
                  <c:v>32.918437310720797</c:v>
                </c:pt>
                <c:pt idx="23943">
                  <c:v>32.919812235009097</c:v>
                </c:pt>
                <c:pt idx="23944">
                  <c:v>32.921187159297403</c:v>
                </c:pt>
                <c:pt idx="23945">
                  <c:v>32.922562083585703</c:v>
                </c:pt>
                <c:pt idx="23946">
                  <c:v>32.923937007874002</c:v>
                </c:pt>
                <c:pt idx="23947">
                  <c:v>32.925311932162302</c:v>
                </c:pt>
                <c:pt idx="23948">
                  <c:v>32.926686856450601</c:v>
                </c:pt>
                <c:pt idx="23949">
                  <c:v>32.928061780739</c:v>
                </c:pt>
                <c:pt idx="23950">
                  <c:v>32.9294367050273</c:v>
                </c:pt>
                <c:pt idx="23951">
                  <c:v>32.930811629315599</c:v>
                </c:pt>
                <c:pt idx="23952">
                  <c:v>32.932186553603898</c:v>
                </c:pt>
                <c:pt idx="23953">
                  <c:v>32.933561477892198</c:v>
                </c:pt>
                <c:pt idx="23954">
                  <c:v>32.934936402180497</c:v>
                </c:pt>
                <c:pt idx="23955">
                  <c:v>32.936311326468797</c:v>
                </c:pt>
                <c:pt idx="23956">
                  <c:v>32.937686250757103</c:v>
                </c:pt>
                <c:pt idx="23957">
                  <c:v>32.939061175045403</c:v>
                </c:pt>
                <c:pt idx="23958">
                  <c:v>32.940436099333702</c:v>
                </c:pt>
                <c:pt idx="23959">
                  <c:v>32.941811023622101</c:v>
                </c:pt>
                <c:pt idx="23960">
                  <c:v>32.943185947910401</c:v>
                </c:pt>
                <c:pt idx="23961">
                  <c:v>32.9445608721987</c:v>
                </c:pt>
                <c:pt idx="23962">
                  <c:v>32.945935796486999</c:v>
                </c:pt>
                <c:pt idx="23963">
                  <c:v>32.947310720775299</c:v>
                </c:pt>
                <c:pt idx="23964">
                  <c:v>32.948685645063598</c:v>
                </c:pt>
                <c:pt idx="23965">
                  <c:v>32.950060569351898</c:v>
                </c:pt>
                <c:pt idx="23966">
                  <c:v>32.951435493640197</c:v>
                </c:pt>
                <c:pt idx="23967">
                  <c:v>32.952810417928497</c:v>
                </c:pt>
                <c:pt idx="23968">
                  <c:v>32.954185342216803</c:v>
                </c:pt>
                <c:pt idx="23969">
                  <c:v>32.955560266505202</c:v>
                </c:pt>
                <c:pt idx="23970">
                  <c:v>32.956935190793502</c:v>
                </c:pt>
                <c:pt idx="23971">
                  <c:v>32.958310115081801</c:v>
                </c:pt>
                <c:pt idx="23972">
                  <c:v>32.9596850393701</c:v>
                </c:pt>
                <c:pt idx="23973">
                  <c:v>32.9610599636584</c:v>
                </c:pt>
                <c:pt idx="23974">
                  <c:v>32.962434887946699</c:v>
                </c:pt>
                <c:pt idx="23975">
                  <c:v>32.963809812234999</c:v>
                </c:pt>
                <c:pt idx="23976">
                  <c:v>32.965184736523298</c:v>
                </c:pt>
                <c:pt idx="23977">
                  <c:v>32.966559660811598</c:v>
                </c:pt>
                <c:pt idx="23978">
                  <c:v>32.967934585099997</c:v>
                </c:pt>
                <c:pt idx="23979">
                  <c:v>32.969309509388303</c:v>
                </c:pt>
                <c:pt idx="23980">
                  <c:v>32.970684433676603</c:v>
                </c:pt>
                <c:pt idx="23981">
                  <c:v>32.972059357964902</c:v>
                </c:pt>
                <c:pt idx="23982">
                  <c:v>32.973434282253201</c:v>
                </c:pt>
                <c:pt idx="23983">
                  <c:v>32.974809206541501</c:v>
                </c:pt>
                <c:pt idx="23984">
                  <c:v>32.9761841308298</c:v>
                </c:pt>
                <c:pt idx="23985">
                  <c:v>32.9775590551181</c:v>
                </c:pt>
                <c:pt idx="23986">
                  <c:v>32.978933979406399</c:v>
                </c:pt>
                <c:pt idx="23987">
                  <c:v>32.980308903694699</c:v>
                </c:pt>
                <c:pt idx="23988">
                  <c:v>32.981683827983098</c:v>
                </c:pt>
                <c:pt idx="23989">
                  <c:v>32.983058752271397</c:v>
                </c:pt>
                <c:pt idx="23990">
                  <c:v>32.984433676559703</c:v>
                </c:pt>
                <c:pt idx="23991">
                  <c:v>32.985808600848003</c:v>
                </c:pt>
                <c:pt idx="23992">
                  <c:v>32.987183525136302</c:v>
                </c:pt>
                <c:pt idx="23993">
                  <c:v>32.988558449424602</c:v>
                </c:pt>
                <c:pt idx="23994">
                  <c:v>32.989933373712901</c:v>
                </c:pt>
                <c:pt idx="23995">
                  <c:v>32.991308298001201</c:v>
                </c:pt>
                <c:pt idx="23996">
                  <c:v>32.9926832222895</c:v>
                </c:pt>
                <c:pt idx="23997">
                  <c:v>32.9940581465778</c:v>
                </c:pt>
                <c:pt idx="23998">
                  <c:v>32.995433070866198</c:v>
                </c:pt>
                <c:pt idx="23999">
                  <c:v>32.996807995154498</c:v>
                </c:pt>
                <c:pt idx="24000">
                  <c:v>32.998182919442797</c:v>
                </c:pt>
                <c:pt idx="24001">
                  <c:v>32.999557843731097</c:v>
                </c:pt>
                <c:pt idx="24002">
                  <c:v>33.000932768019403</c:v>
                </c:pt>
                <c:pt idx="24003">
                  <c:v>33.002307692307703</c:v>
                </c:pt>
                <c:pt idx="24004">
                  <c:v>33.003682616596002</c:v>
                </c:pt>
                <c:pt idx="24005">
                  <c:v>33.005057540884302</c:v>
                </c:pt>
                <c:pt idx="24006">
                  <c:v>33.006432465172601</c:v>
                </c:pt>
                <c:pt idx="24007">
                  <c:v>33.007807389460901</c:v>
                </c:pt>
                <c:pt idx="24008">
                  <c:v>33.009182313749299</c:v>
                </c:pt>
                <c:pt idx="24009">
                  <c:v>33.010557238037599</c:v>
                </c:pt>
                <c:pt idx="24010">
                  <c:v>33.011932162325898</c:v>
                </c:pt>
                <c:pt idx="24011">
                  <c:v>33.013307086614198</c:v>
                </c:pt>
                <c:pt idx="24012">
                  <c:v>33.014682010902497</c:v>
                </c:pt>
                <c:pt idx="24013">
                  <c:v>33.016056935190797</c:v>
                </c:pt>
                <c:pt idx="24014">
                  <c:v>33.017431859479103</c:v>
                </c:pt>
                <c:pt idx="24015">
                  <c:v>33.018806783767403</c:v>
                </c:pt>
                <c:pt idx="24016">
                  <c:v>33.020181708055702</c:v>
                </c:pt>
                <c:pt idx="24017">
                  <c:v>33.021556632344002</c:v>
                </c:pt>
                <c:pt idx="24018">
                  <c:v>33.0229315566324</c:v>
                </c:pt>
                <c:pt idx="24019">
                  <c:v>33.0243064809207</c:v>
                </c:pt>
                <c:pt idx="24020">
                  <c:v>33.025681405208999</c:v>
                </c:pt>
                <c:pt idx="24021">
                  <c:v>33.027056329497299</c:v>
                </c:pt>
                <c:pt idx="24022">
                  <c:v>33.028431253785598</c:v>
                </c:pt>
                <c:pt idx="24023">
                  <c:v>33.029806178073898</c:v>
                </c:pt>
                <c:pt idx="24024">
                  <c:v>33.031181102362197</c:v>
                </c:pt>
                <c:pt idx="24025">
                  <c:v>33.032556026650497</c:v>
                </c:pt>
                <c:pt idx="24026">
                  <c:v>33.033930950938803</c:v>
                </c:pt>
                <c:pt idx="24027">
                  <c:v>33.035305875227102</c:v>
                </c:pt>
                <c:pt idx="24028">
                  <c:v>33.036680799515501</c:v>
                </c:pt>
                <c:pt idx="24029">
                  <c:v>33.038055723803801</c:v>
                </c:pt>
                <c:pt idx="24030">
                  <c:v>33.0394306480921</c:v>
                </c:pt>
                <c:pt idx="24031">
                  <c:v>33.0408055723804</c:v>
                </c:pt>
                <c:pt idx="24032">
                  <c:v>33.042180496668699</c:v>
                </c:pt>
                <c:pt idx="24033">
                  <c:v>33.043555420956999</c:v>
                </c:pt>
                <c:pt idx="24034">
                  <c:v>33.044930345245298</c:v>
                </c:pt>
                <c:pt idx="24035">
                  <c:v>33.046305269533597</c:v>
                </c:pt>
                <c:pt idx="24036">
                  <c:v>33.047680193821897</c:v>
                </c:pt>
                <c:pt idx="24037">
                  <c:v>33.049055118110203</c:v>
                </c:pt>
                <c:pt idx="24038">
                  <c:v>33.050430042398602</c:v>
                </c:pt>
                <c:pt idx="24039">
                  <c:v>33.051804966686902</c:v>
                </c:pt>
                <c:pt idx="24040">
                  <c:v>33.053179890975201</c:v>
                </c:pt>
                <c:pt idx="24041">
                  <c:v>33.054554815263501</c:v>
                </c:pt>
                <c:pt idx="24042">
                  <c:v>33.0559297395518</c:v>
                </c:pt>
                <c:pt idx="24043">
                  <c:v>33.0573046638401</c:v>
                </c:pt>
                <c:pt idx="24044">
                  <c:v>33.058679588128399</c:v>
                </c:pt>
                <c:pt idx="24045">
                  <c:v>33.060054512416698</c:v>
                </c:pt>
                <c:pt idx="24046">
                  <c:v>33.061429436704998</c:v>
                </c:pt>
                <c:pt idx="24047">
                  <c:v>33.062804360993397</c:v>
                </c:pt>
                <c:pt idx="24048">
                  <c:v>33.064179285281703</c:v>
                </c:pt>
                <c:pt idx="24049">
                  <c:v>33.065554209570003</c:v>
                </c:pt>
                <c:pt idx="24050">
                  <c:v>33.066929133858302</c:v>
                </c:pt>
                <c:pt idx="24051">
                  <c:v>33.068304058146602</c:v>
                </c:pt>
                <c:pt idx="24052">
                  <c:v>33.069678982434901</c:v>
                </c:pt>
                <c:pt idx="24053">
                  <c:v>33.071053906723201</c:v>
                </c:pt>
                <c:pt idx="24054">
                  <c:v>33.0724288310115</c:v>
                </c:pt>
                <c:pt idx="24055">
                  <c:v>33.073803755299799</c:v>
                </c:pt>
                <c:pt idx="24056">
                  <c:v>33.075178679588099</c:v>
                </c:pt>
                <c:pt idx="24057">
                  <c:v>33.076553603876498</c:v>
                </c:pt>
                <c:pt idx="24058">
                  <c:v>33.077928528164797</c:v>
                </c:pt>
                <c:pt idx="24059">
                  <c:v>33.079303452453097</c:v>
                </c:pt>
                <c:pt idx="24060">
                  <c:v>33.080678376741403</c:v>
                </c:pt>
                <c:pt idx="24061">
                  <c:v>33.082053301029703</c:v>
                </c:pt>
                <c:pt idx="24062">
                  <c:v>33.083428225318002</c:v>
                </c:pt>
                <c:pt idx="24063">
                  <c:v>33.084803149606302</c:v>
                </c:pt>
                <c:pt idx="24064">
                  <c:v>33.086178073894601</c:v>
                </c:pt>
                <c:pt idx="24065">
                  <c:v>33.0875529981829</c:v>
                </c:pt>
                <c:pt idx="24066">
                  <c:v>33.0889279224712</c:v>
                </c:pt>
                <c:pt idx="24067">
                  <c:v>33.090302846759499</c:v>
                </c:pt>
                <c:pt idx="24068">
                  <c:v>33.091677771047898</c:v>
                </c:pt>
                <c:pt idx="24069">
                  <c:v>33.093052695336198</c:v>
                </c:pt>
                <c:pt idx="24070">
                  <c:v>33.094427619624497</c:v>
                </c:pt>
                <c:pt idx="24071">
                  <c:v>33.095802543912797</c:v>
                </c:pt>
                <c:pt idx="24072">
                  <c:v>33.097177468201103</c:v>
                </c:pt>
                <c:pt idx="24073">
                  <c:v>33.098552392489403</c:v>
                </c:pt>
                <c:pt idx="24074">
                  <c:v>33.099927316777702</c:v>
                </c:pt>
                <c:pt idx="24075">
                  <c:v>33.101302241066001</c:v>
                </c:pt>
                <c:pt idx="24076">
                  <c:v>33.102677165354301</c:v>
                </c:pt>
                <c:pt idx="24077">
                  <c:v>33.1040520896427</c:v>
                </c:pt>
                <c:pt idx="24078">
                  <c:v>33.105427013930999</c:v>
                </c:pt>
                <c:pt idx="24079">
                  <c:v>33.106801938219299</c:v>
                </c:pt>
                <c:pt idx="24080">
                  <c:v>33.108176862507598</c:v>
                </c:pt>
                <c:pt idx="24081">
                  <c:v>33.109551786795897</c:v>
                </c:pt>
                <c:pt idx="24082">
                  <c:v>33.110926711084197</c:v>
                </c:pt>
                <c:pt idx="24083">
                  <c:v>33.112301635372503</c:v>
                </c:pt>
                <c:pt idx="24084">
                  <c:v>33.113676559660803</c:v>
                </c:pt>
                <c:pt idx="24085">
                  <c:v>33.115051483949102</c:v>
                </c:pt>
                <c:pt idx="24086">
                  <c:v>33.116426408237402</c:v>
                </c:pt>
                <c:pt idx="24087">
                  <c:v>33.117801332525801</c:v>
                </c:pt>
                <c:pt idx="24088">
                  <c:v>33.1191762568141</c:v>
                </c:pt>
                <c:pt idx="24089">
                  <c:v>33.1205511811024</c:v>
                </c:pt>
                <c:pt idx="24090">
                  <c:v>33.121926105390699</c:v>
                </c:pt>
                <c:pt idx="24091">
                  <c:v>33.123301029678998</c:v>
                </c:pt>
                <c:pt idx="24092">
                  <c:v>33.124675953967298</c:v>
                </c:pt>
                <c:pt idx="24093">
                  <c:v>33.126050878255597</c:v>
                </c:pt>
                <c:pt idx="24094">
                  <c:v>33.127425802543897</c:v>
                </c:pt>
                <c:pt idx="24095">
                  <c:v>33.128800726832203</c:v>
                </c:pt>
                <c:pt idx="24096">
                  <c:v>33.130175651120503</c:v>
                </c:pt>
                <c:pt idx="24097">
                  <c:v>33.131550575408802</c:v>
                </c:pt>
                <c:pt idx="24098">
                  <c:v>33.132925499697201</c:v>
                </c:pt>
                <c:pt idx="24099">
                  <c:v>33.134300423985501</c:v>
                </c:pt>
                <c:pt idx="24100">
                  <c:v>33.1356753482738</c:v>
                </c:pt>
                <c:pt idx="24101">
                  <c:v>33.137050272562099</c:v>
                </c:pt>
                <c:pt idx="24102">
                  <c:v>33.138425196850399</c:v>
                </c:pt>
                <c:pt idx="24103">
                  <c:v>33.139800121138698</c:v>
                </c:pt>
                <c:pt idx="24104">
                  <c:v>33.141175045426998</c:v>
                </c:pt>
                <c:pt idx="24105">
                  <c:v>33.142549969715297</c:v>
                </c:pt>
                <c:pt idx="24106">
                  <c:v>33.143924894003597</c:v>
                </c:pt>
                <c:pt idx="24107">
                  <c:v>33.145299818292003</c:v>
                </c:pt>
                <c:pt idx="24108">
                  <c:v>33.146674742580302</c:v>
                </c:pt>
                <c:pt idx="24109">
                  <c:v>33.148049666868602</c:v>
                </c:pt>
                <c:pt idx="24110">
                  <c:v>33.149424591156901</c:v>
                </c:pt>
                <c:pt idx="24111">
                  <c:v>33.1507995154452</c:v>
                </c:pt>
                <c:pt idx="24112">
                  <c:v>33.1521744397335</c:v>
                </c:pt>
                <c:pt idx="24113">
                  <c:v>33.153549364021799</c:v>
                </c:pt>
                <c:pt idx="24114">
                  <c:v>33.154924288310099</c:v>
                </c:pt>
                <c:pt idx="24115">
                  <c:v>33.156299212598398</c:v>
                </c:pt>
                <c:pt idx="24116">
                  <c:v>33.157674136886698</c:v>
                </c:pt>
                <c:pt idx="24117">
                  <c:v>33.159049061175097</c:v>
                </c:pt>
                <c:pt idx="24118">
                  <c:v>33.160423985463403</c:v>
                </c:pt>
                <c:pt idx="24119">
                  <c:v>33.161798909751703</c:v>
                </c:pt>
                <c:pt idx="24120">
                  <c:v>33.163173834040002</c:v>
                </c:pt>
                <c:pt idx="24121">
                  <c:v>33.164548758328301</c:v>
                </c:pt>
                <c:pt idx="24122">
                  <c:v>33.165923682616601</c:v>
                </c:pt>
                <c:pt idx="24123">
                  <c:v>33.1672986069049</c:v>
                </c:pt>
                <c:pt idx="24124">
                  <c:v>33.1686735311932</c:v>
                </c:pt>
                <c:pt idx="24125">
                  <c:v>33.170048455481499</c:v>
                </c:pt>
                <c:pt idx="24126">
                  <c:v>33.171423379769799</c:v>
                </c:pt>
                <c:pt idx="24127">
                  <c:v>33.172798304058198</c:v>
                </c:pt>
                <c:pt idx="24128">
                  <c:v>33.174173228346497</c:v>
                </c:pt>
                <c:pt idx="24129">
                  <c:v>33.175548152634804</c:v>
                </c:pt>
                <c:pt idx="24130">
                  <c:v>33.176923076923103</c:v>
                </c:pt>
                <c:pt idx="24131">
                  <c:v>33.178298001211402</c:v>
                </c:pt>
                <c:pt idx="24132">
                  <c:v>33.179672925499702</c:v>
                </c:pt>
                <c:pt idx="24133">
                  <c:v>33.181047849788001</c:v>
                </c:pt>
                <c:pt idx="24134">
                  <c:v>33.182422774076301</c:v>
                </c:pt>
                <c:pt idx="24135">
                  <c:v>33.1837976983646</c:v>
                </c:pt>
                <c:pt idx="24136">
                  <c:v>33.1851726226529</c:v>
                </c:pt>
                <c:pt idx="24137">
                  <c:v>33.186547546941298</c:v>
                </c:pt>
                <c:pt idx="24138">
                  <c:v>33.187922471229598</c:v>
                </c:pt>
                <c:pt idx="24139">
                  <c:v>33.189297395517897</c:v>
                </c:pt>
                <c:pt idx="24140">
                  <c:v>33.190672319806197</c:v>
                </c:pt>
                <c:pt idx="24141">
                  <c:v>33.192047244094503</c:v>
                </c:pt>
                <c:pt idx="24142">
                  <c:v>33.193422168382803</c:v>
                </c:pt>
                <c:pt idx="24143">
                  <c:v>33.194797092671102</c:v>
                </c:pt>
                <c:pt idx="24144">
                  <c:v>33.196172016959402</c:v>
                </c:pt>
                <c:pt idx="24145">
                  <c:v>33.197546941247701</c:v>
                </c:pt>
                <c:pt idx="24146">
                  <c:v>33.198921865536001</c:v>
                </c:pt>
                <c:pt idx="24147">
                  <c:v>33.200296789824399</c:v>
                </c:pt>
                <c:pt idx="24148">
                  <c:v>33.201671714112699</c:v>
                </c:pt>
                <c:pt idx="24149">
                  <c:v>33.203046638400998</c:v>
                </c:pt>
                <c:pt idx="24150">
                  <c:v>33.204421562689298</c:v>
                </c:pt>
                <c:pt idx="24151">
                  <c:v>33.205796486977597</c:v>
                </c:pt>
                <c:pt idx="24152">
                  <c:v>33.207171411265897</c:v>
                </c:pt>
                <c:pt idx="24153">
                  <c:v>33.208546335554203</c:v>
                </c:pt>
                <c:pt idx="24154">
                  <c:v>33.209921259842503</c:v>
                </c:pt>
                <c:pt idx="24155">
                  <c:v>33.211296184130802</c:v>
                </c:pt>
                <c:pt idx="24156">
                  <c:v>33.212671108419102</c:v>
                </c:pt>
                <c:pt idx="24157">
                  <c:v>33.2140460327075</c:v>
                </c:pt>
                <c:pt idx="24158">
                  <c:v>33.2154209569958</c:v>
                </c:pt>
                <c:pt idx="24159">
                  <c:v>33.216795881284099</c:v>
                </c:pt>
                <c:pt idx="24160">
                  <c:v>33.218170805572399</c:v>
                </c:pt>
                <c:pt idx="24161">
                  <c:v>33.219545729860698</c:v>
                </c:pt>
                <c:pt idx="24162">
                  <c:v>33.220920654148998</c:v>
                </c:pt>
                <c:pt idx="24163">
                  <c:v>33.222295578437297</c:v>
                </c:pt>
                <c:pt idx="24164">
                  <c:v>33.223670502725597</c:v>
                </c:pt>
                <c:pt idx="24165">
                  <c:v>33.225045427013903</c:v>
                </c:pt>
                <c:pt idx="24166">
                  <c:v>33.226420351302203</c:v>
                </c:pt>
                <c:pt idx="24167">
                  <c:v>33.227795275590601</c:v>
                </c:pt>
                <c:pt idx="24168">
                  <c:v>33.229170199878901</c:v>
                </c:pt>
                <c:pt idx="24169">
                  <c:v>33.2305451241672</c:v>
                </c:pt>
                <c:pt idx="24170">
                  <c:v>33.2319200484555</c:v>
                </c:pt>
                <c:pt idx="24171">
                  <c:v>33.233294972743799</c:v>
                </c:pt>
                <c:pt idx="24172">
                  <c:v>33.234669897032099</c:v>
                </c:pt>
                <c:pt idx="24173">
                  <c:v>33.236044821320398</c:v>
                </c:pt>
                <c:pt idx="24174">
                  <c:v>33.237419745608697</c:v>
                </c:pt>
                <c:pt idx="24175">
                  <c:v>33.238794669896997</c:v>
                </c:pt>
                <c:pt idx="24176">
                  <c:v>33.240169594185303</c:v>
                </c:pt>
                <c:pt idx="24177">
                  <c:v>33.241544518473702</c:v>
                </c:pt>
                <c:pt idx="24178">
                  <c:v>33.242919442762002</c:v>
                </c:pt>
                <c:pt idx="24179">
                  <c:v>33.244294367050301</c:v>
                </c:pt>
                <c:pt idx="24180">
                  <c:v>33.245669291338601</c:v>
                </c:pt>
                <c:pt idx="24181">
                  <c:v>33.2470442156269</c:v>
                </c:pt>
                <c:pt idx="24182">
                  <c:v>33.2484191399152</c:v>
                </c:pt>
                <c:pt idx="24183">
                  <c:v>33.249794064203499</c:v>
                </c:pt>
                <c:pt idx="24184">
                  <c:v>33.251168988491798</c:v>
                </c:pt>
                <c:pt idx="24185">
                  <c:v>33.252543912780098</c:v>
                </c:pt>
                <c:pt idx="24186">
                  <c:v>33.253918837068497</c:v>
                </c:pt>
                <c:pt idx="24187">
                  <c:v>33.255293761356803</c:v>
                </c:pt>
                <c:pt idx="24188">
                  <c:v>33.256668685645103</c:v>
                </c:pt>
                <c:pt idx="24189">
                  <c:v>33.258043609933402</c:v>
                </c:pt>
                <c:pt idx="24190">
                  <c:v>33.259418534221702</c:v>
                </c:pt>
                <c:pt idx="24191">
                  <c:v>33.260793458510001</c:v>
                </c:pt>
                <c:pt idx="24192">
                  <c:v>33.262168382798301</c:v>
                </c:pt>
                <c:pt idx="24193">
                  <c:v>33.2635433070866</c:v>
                </c:pt>
                <c:pt idx="24194">
                  <c:v>33.264918231374899</c:v>
                </c:pt>
                <c:pt idx="24195">
                  <c:v>33.266293155663199</c:v>
                </c:pt>
                <c:pt idx="24196">
                  <c:v>33.267668079951598</c:v>
                </c:pt>
                <c:pt idx="24197">
                  <c:v>33.269043004239897</c:v>
                </c:pt>
                <c:pt idx="24198">
                  <c:v>33.270417928528197</c:v>
                </c:pt>
                <c:pt idx="24199">
                  <c:v>33.271792852816503</c:v>
                </c:pt>
                <c:pt idx="24200">
                  <c:v>33.273167777104803</c:v>
                </c:pt>
                <c:pt idx="24201">
                  <c:v>33.274542701393102</c:v>
                </c:pt>
                <c:pt idx="24202">
                  <c:v>33.275917625681402</c:v>
                </c:pt>
                <c:pt idx="24203">
                  <c:v>33.277292549969701</c:v>
                </c:pt>
                <c:pt idx="24204">
                  <c:v>33.278667474258</c:v>
                </c:pt>
                <c:pt idx="24205">
                  <c:v>33.2800423985463</c:v>
                </c:pt>
                <c:pt idx="24206">
                  <c:v>33.281417322834699</c:v>
                </c:pt>
                <c:pt idx="24207">
                  <c:v>33.282792247122998</c:v>
                </c:pt>
                <c:pt idx="24208">
                  <c:v>33.284167171411298</c:v>
                </c:pt>
                <c:pt idx="24209">
                  <c:v>33.285542095699597</c:v>
                </c:pt>
                <c:pt idx="24210">
                  <c:v>33.286917019987897</c:v>
                </c:pt>
                <c:pt idx="24211">
                  <c:v>33.288291944276203</c:v>
                </c:pt>
                <c:pt idx="24212">
                  <c:v>33.289666868564503</c:v>
                </c:pt>
                <c:pt idx="24213">
                  <c:v>33.291041792852802</c:v>
                </c:pt>
                <c:pt idx="24214">
                  <c:v>33.292416717141101</c:v>
                </c:pt>
                <c:pt idx="24215">
                  <c:v>33.293791641429401</c:v>
                </c:pt>
                <c:pt idx="24216">
                  <c:v>33.2951665657178</c:v>
                </c:pt>
                <c:pt idx="24217">
                  <c:v>33.296541490006099</c:v>
                </c:pt>
                <c:pt idx="24218">
                  <c:v>33.297916414294399</c:v>
                </c:pt>
                <c:pt idx="24219">
                  <c:v>33.299291338582698</c:v>
                </c:pt>
                <c:pt idx="24220">
                  <c:v>33.300666262870998</c:v>
                </c:pt>
                <c:pt idx="24221">
                  <c:v>33.302041187159297</c:v>
                </c:pt>
                <c:pt idx="24222">
                  <c:v>33.303416111447603</c:v>
                </c:pt>
                <c:pt idx="24223">
                  <c:v>33.304791035735903</c:v>
                </c:pt>
                <c:pt idx="24224">
                  <c:v>33.306165960024202</c:v>
                </c:pt>
                <c:pt idx="24225">
                  <c:v>33.307540884312502</c:v>
                </c:pt>
                <c:pt idx="24226">
                  <c:v>33.308915808600901</c:v>
                </c:pt>
                <c:pt idx="24227">
                  <c:v>33.3102907328892</c:v>
                </c:pt>
                <c:pt idx="24228">
                  <c:v>33.3116656571775</c:v>
                </c:pt>
                <c:pt idx="24229">
                  <c:v>33.313040581465799</c:v>
                </c:pt>
                <c:pt idx="24230">
                  <c:v>33.314415505754098</c:v>
                </c:pt>
                <c:pt idx="24231">
                  <c:v>33.315790430042398</c:v>
                </c:pt>
                <c:pt idx="24232">
                  <c:v>33.317165354330697</c:v>
                </c:pt>
                <c:pt idx="24233">
                  <c:v>33.318540278618997</c:v>
                </c:pt>
                <c:pt idx="24234">
                  <c:v>33.319915202907303</c:v>
                </c:pt>
                <c:pt idx="24235">
                  <c:v>33.321290127195603</c:v>
                </c:pt>
                <c:pt idx="24236">
                  <c:v>33.322665051484002</c:v>
                </c:pt>
                <c:pt idx="24237">
                  <c:v>33.324039975772301</c:v>
                </c:pt>
                <c:pt idx="24238">
                  <c:v>33.325414900060601</c:v>
                </c:pt>
                <c:pt idx="24239">
                  <c:v>33.3267898243489</c:v>
                </c:pt>
                <c:pt idx="24240">
                  <c:v>33.328164748637199</c:v>
                </c:pt>
                <c:pt idx="24241">
                  <c:v>33.329539672925499</c:v>
                </c:pt>
                <c:pt idx="24242">
                  <c:v>33.330914597213798</c:v>
                </c:pt>
                <c:pt idx="24243">
                  <c:v>33.332289521502098</c:v>
                </c:pt>
                <c:pt idx="24244">
                  <c:v>33.333664445790397</c:v>
                </c:pt>
                <c:pt idx="24245">
                  <c:v>33.335039370078697</c:v>
                </c:pt>
                <c:pt idx="24246">
                  <c:v>33.336414294367103</c:v>
                </c:pt>
                <c:pt idx="24247">
                  <c:v>33.337789218655402</c:v>
                </c:pt>
                <c:pt idx="24248">
                  <c:v>33.339164142943702</c:v>
                </c:pt>
                <c:pt idx="24249">
                  <c:v>33.340539067232001</c:v>
                </c:pt>
                <c:pt idx="24250">
                  <c:v>33.3419139915203</c:v>
                </c:pt>
                <c:pt idx="24251">
                  <c:v>33.3432889158086</c:v>
                </c:pt>
                <c:pt idx="24252">
                  <c:v>33.344663840096899</c:v>
                </c:pt>
                <c:pt idx="24253">
                  <c:v>33.346038764385199</c:v>
                </c:pt>
                <c:pt idx="24254">
                  <c:v>33.347413688673498</c:v>
                </c:pt>
                <c:pt idx="24255">
                  <c:v>33.348788612961798</c:v>
                </c:pt>
                <c:pt idx="24256">
                  <c:v>33.350163537250197</c:v>
                </c:pt>
                <c:pt idx="24257">
                  <c:v>33.351538461538503</c:v>
                </c:pt>
                <c:pt idx="24258">
                  <c:v>33.352913385826803</c:v>
                </c:pt>
                <c:pt idx="24259">
                  <c:v>33.354288310115102</c:v>
                </c:pt>
                <c:pt idx="24260">
                  <c:v>33.355663234403401</c:v>
                </c:pt>
                <c:pt idx="24261">
                  <c:v>33.357038158691701</c:v>
                </c:pt>
                <c:pt idx="24262">
                  <c:v>33.35841308298</c:v>
                </c:pt>
                <c:pt idx="24263">
                  <c:v>33.3597880072683</c:v>
                </c:pt>
                <c:pt idx="24264">
                  <c:v>33.361162931556599</c:v>
                </c:pt>
                <c:pt idx="24265">
                  <c:v>33.362537855844998</c:v>
                </c:pt>
                <c:pt idx="24266">
                  <c:v>33.363912780133298</c:v>
                </c:pt>
                <c:pt idx="24267">
                  <c:v>33.365287704421597</c:v>
                </c:pt>
                <c:pt idx="24268">
                  <c:v>33.366662628709904</c:v>
                </c:pt>
                <c:pt idx="24269">
                  <c:v>33.368037552998203</c:v>
                </c:pt>
                <c:pt idx="24270">
                  <c:v>33.369412477286502</c:v>
                </c:pt>
                <c:pt idx="24271">
                  <c:v>33.370787401574802</c:v>
                </c:pt>
                <c:pt idx="24272">
                  <c:v>33.372162325863101</c:v>
                </c:pt>
                <c:pt idx="24273">
                  <c:v>33.373537250151401</c:v>
                </c:pt>
                <c:pt idx="24274">
                  <c:v>33.3749121744397</c:v>
                </c:pt>
                <c:pt idx="24275">
                  <c:v>33.376287098728099</c:v>
                </c:pt>
                <c:pt idx="24276">
                  <c:v>33.377662023016399</c:v>
                </c:pt>
                <c:pt idx="24277">
                  <c:v>33.379036947304698</c:v>
                </c:pt>
                <c:pt idx="24278">
                  <c:v>33.380411871592997</c:v>
                </c:pt>
                <c:pt idx="24279">
                  <c:v>33.381786795881297</c:v>
                </c:pt>
                <c:pt idx="24280">
                  <c:v>33.383161720169603</c:v>
                </c:pt>
                <c:pt idx="24281">
                  <c:v>33.384536644457903</c:v>
                </c:pt>
                <c:pt idx="24282">
                  <c:v>33.385911568746202</c:v>
                </c:pt>
                <c:pt idx="24283">
                  <c:v>33.387286493034502</c:v>
                </c:pt>
                <c:pt idx="24284">
                  <c:v>33.388661417322801</c:v>
                </c:pt>
                <c:pt idx="24285">
                  <c:v>33.3900363416112</c:v>
                </c:pt>
                <c:pt idx="24286">
                  <c:v>33.391411265899499</c:v>
                </c:pt>
                <c:pt idx="24287">
                  <c:v>33.392786190187799</c:v>
                </c:pt>
                <c:pt idx="24288">
                  <c:v>33.394161114476098</c:v>
                </c:pt>
                <c:pt idx="24289">
                  <c:v>33.395536038764398</c:v>
                </c:pt>
                <c:pt idx="24290">
                  <c:v>33.396910963052697</c:v>
                </c:pt>
                <c:pt idx="24291">
                  <c:v>33.398285887340997</c:v>
                </c:pt>
                <c:pt idx="24292">
                  <c:v>33.399660811629303</c:v>
                </c:pt>
                <c:pt idx="24293">
                  <c:v>33.401035735917603</c:v>
                </c:pt>
                <c:pt idx="24294">
                  <c:v>33.402410660205902</c:v>
                </c:pt>
                <c:pt idx="24295">
                  <c:v>33.403785584494301</c:v>
                </c:pt>
                <c:pt idx="24296">
                  <c:v>33.4051605087826</c:v>
                </c:pt>
                <c:pt idx="24297">
                  <c:v>33.4065354330709</c:v>
                </c:pt>
                <c:pt idx="24298">
                  <c:v>33.407910357359199</c:v>
                </c:pt>
                <c:pt idx="24299">
                  <c:v>33.409285281647499</c:v>
                </c:pt>
                <c:pt idx="24300">
                  <c:v>33.410660205935798</c:v>
                </c:pt>
                <c:pt idx="24301">
                  <c:v>33.412035130224098</c:v>
                </c:pt>
                <c:pt idx="24302">
                  <c:v>33.413410054512397</c:v>
                </c:pt>
                <c:pt idx="24303">
                  <c:v>33.414784978800697</c:v>
                </c:pt>
                <c:pt idx="24304">
                  <c:v>33.416159903089003</c:v>
                </c:pt>
                <c:pt idx="24305">
                  <c:v>33.417534827377402</c:v>
                </c:pt>
                <c:pt idx="24306">
                  <c:v>33.418909751665701</c:v>
                </c:pt>
                <c:pt idx="24307">
                  <c:v>33.420284675954001</c:v>
                </c:pt>
                <c:pt idx="24308">
                  <c:v>33.4216596002423</c:v>
                </c:pt>
                <c:pt idx="24309">
                  <c:v>33.4230345245306</c:v>
                </c:pt>
                <c:pt idx="24310">
                  <c:v>33.424409448818899</c:v>
                </c:pt>
                <c:pt idx="24311">
                  <c:v>33.425784373107199</c:v>
                </c:pt>
                <c:pt idx="24312">
                  <c:v>33.427159297395498</c:v>
                </c:pt>
                <c:pt idx="24313">
                  <c:v>33.428534221683798</c:v>
                </c:pt>
                <c:pt idx="24314">
                  <c:v>33.429909145972097</c:v>
                </c:pt>
                <c:pt idx="24315">
                  <c:v>33.431284070260503</c:v>
                </c:pt>
                <c:pt idx="24316">
                  <c:v>33.432658994548802</c:v>
                </c:pt>
                <c:pt idx="24317">
                  <c:v>33.434033918837102</c:v>
                </c:pt>
                <c:pt idx="24318">
                  <c:v>33.435408843125401</c:v>
                </c:pt>
                <c:pt idx="24319">
                  <c:v>33.436783767413701</c:v>
                </c:pt>
                <c:pt idx="24320">
                  <c:v>33.438158691702</c:v>
                </c:pt>
                <c:pt idx="24321">
                  <c:v>33.4395336159903</c:v>
                </c:pt>
                <c:pt idx="24322">
                  <c:v>33.440908540278599</c:v>
                </c:pt>
                <c:pt idx="24323">
                  <c:v>33.442283464566898</c:v>
                </c:pt>
                <c:pt idx="24324">
                  <c:v>33.443658388855198</c:v>
                </c:pt>
                <c:pt idx="24325">
                  <c:v>33.445033313143597</c:v>
                </c:pt>
                <c:pt idx="24326">
                  <c:v>33.446408237431903</c:v>
                </c:pt>
                <c:pt idx="24327">
                  <c:v>33.447783161720203</c:v>
                </c:pt>
                <c:pt idx="24328">
                  <c:v>33.449158086008502</c:v>
                </c:pt>
                <c:pt idx="24329">
                  <c:v>33.450533010296802</c:v>
                </c:pt>
                <c:pt idx="24330">
                  <c:v>33.451907934585101</c:v>
                </c:pt>
                <c:pt idx="24331">
                  <c:v>33.453282858873401</c:v>
                </c:pt>
                <c:pt idx="24332">
                  <c:v>33.4546577831617</c:v>
                </c:pt>
                <c:pt idx="24333">
                  <c:v>33.456032707449999</c:v>
                </c:pt>
                <c:pt idx="24334">
                  <c:v>33.457407631738398</c:v>
                </c:pt>
                <c:pt idx="24335">
                  <c:v>33.458782556026698</c:v>
                </c:pt>
                <c:pt idx="24336">
                  <c:v>33.460157480314997</c:v>
                </c:pt>
                <c:pt idx="24337">
                  <c:v>33.461532404603297</c:v>
                </c:pt>
                <c:pt idx="24338">
                  <c:v>33.462907328891603</c:v>
                </c:pt>
                <c:pt idx="24339">
                  <c:v>33.464282253179903</c:v>
                </c:pt>
                <c:pt idx="24340">
                  <c:v>33.465657177468202</c:v>
                </c:pt>
                <c:pt idx="24341">
                  <c:v>33.467032101756502</c:v>
                </c:pt>
                <c:pt idx="24342">
                  <c:v>33.468407026044801</c:v>
                </c:pt>
                <c:pt idx="24343">
                  <c:v>33.4697819503331</c:v>
                </c:pt>
                <c:pt idx="24344">
                  <c:v>33.471156874621499</c:v>
                </c:pt>
                <c:pt idx="24345">
                  <c:v>33.472531798909799</c:v>
                </c:pt>
                <c:pt idx="24346">
                  <c:v>33.473906723198098</c:v>
                </c:pt>
                <c:pt idx="24347">
                  <c:v>33.475281647486398</c:v>
                </c:pt>
                <c:pt idx="24348">
                  <c:v>33.476656571774697</c:v>
                </c:pt>
                <c:pt idx="24349">
                  <c:v>33.478031496062997</c:v>
                </c:pt>
                <c:pt idx="24350">
                  <c:v>33.479406420351303</c:v>
                </c:pt>
                <c:pt idx="24351">
                  <c:v>33.480781344639603</c:v>
                </c:pt>
                <c:pt idx="24352">
                  <c:v>33.482156268927902</c:v>
                </c:pt>
                <c:pt idx="24353">
                  <c:v>33.483531193216201</c:v>
                </c:pt>
                <c:pt idx="24354">
                  <c:v>33.484906117504501</c:v>
                </c:pt>
                <c:pt idx="24355">
                  <c:v>33.4862810417929</c:v>
                </c:pt>
                <c:pt idx="24356">
                  <c:v>33.487655966081199</c:v>
                </c:pt>
                <c:pt idx="24357">
                  <c:v>33.489030890369499</c:v>
                </c:pt>
                <c:pt idx="24358">
                  <c:v>33.490405814657798</c:v>
                </c:pt>
                <c:pt idx="24359">
                  <c:v>33.491780738946098</c:v>
                </c:pt>
                <c:pt idx="24360">
                  <c:v>33.493155663234397</c:v>
                </c:pt>
                <c:pt idx="24361">
                  <c:v>33.494530587522704</c:v>
                </c:pt>
                <c:pt idx="24362">
                  <c:v>33.495905511811003</c:v>
                </c:pt>
                <c:pt idx="24363">
                  <c:v>33.497280436099302</c:v>
                </c:pt>
                <c:pt idx="24364">
                  <c:v>33.498655360387701</c:v>
                </c:pt>
                <c:pt idx="24365">
                  <c:v>33.500030284676001</c:v>
                </c:pt>
                <c:pt idx="24366">
                  <c:v>33.5014052089643</c:v>
                </c:pt>
                <c:pt idx="24367">
                  <c:v>33.5027801332526</c:v>
                </c:pt>
                <c:pt idx="24368">
                  <c:v>33.504155057540899</c:v>
                </c:pt>
                <c:pt idx="24369">
                  <c:v>33.505529981829199</c:v>
                </c:pt>
                <c:pt idx="24370">
                  <c:v>33.506904906117498</c:v>
                </c:pt>
                <c:pt idx="24371">
                  <c:v>33.508279830405797</c:v>
                </c:pt>
                <c:pt idx="24372">
                  <c:v>33.509654754694097</c:v>
                </c:pt>
                <c:pt idx="24373">
                  <c:v>33.511029678982403</c:v>
                </c:pt>
                <c:pt idx="24374">
                  <c:v>33.512404603270802</c:v>
                </c:pt>
                <c:pt idx="24375">
                  <c:v>33.513779527559102</c:v>
                </c:pt>
                <c:pt idx="24376">
                  <c:v>33.515154451847401</c:v>
                </c:pt>
                <c:pt idx="24377">
                  <c:v>33.516529376135701</c:v>
                </c:pt>
                <c:pt idx="24378">
                  <c:v>33.517904300424</c:v>
                </c:pt>
                <c:pt idx="24379">
                  <c:v>33.519279224712299</c:v>
                </c:pt>
                <c:pt idx="24380">
                  <c:v>33.520654149000599</c:v>
                </c:pt>
                <c:pt idx="24381">
                  <c:v>33.522029073288898</c:v>
                </c:pt>
                <c:pt idx="24382">
                  <c:v>33.523403997577198</c:v>
                </c:pt>
                <c:pt idx="24383">
                  <c:v>33.524778921865497</c:v>
                </c:pt>
                <c:pt idx="24384">
                  <c:v>33.526153846153797</c:v>
                </c:pt>
                <c:pt idx="24385">
                  <c:v>33.527528770442203</c:v>
                </c:pt>
                <c:pt idx="24386">
                  <c:v>33.528903694730502</c:v>
                </c:pt>
                <c:pt idx="24387">
                  <c:v>33.530278619018802</c:v>
                </c:pt>
                <c:pt idx="24388">
                  <c:v>33.531653543307101</c:v>
                </c:pt>
                <c:pt idx="24389">
                  <c:v>33.5330284675954</c:v>
                </c:pt>
                <c:pt idx="24390">
                  <c:v>33.5344033918837</c:v>
                </c:pt>
                <c:pt idx="24391">
                  <c:v>33.535778316171999</c:v>
                </c:pt>
                <c:pt idx="24392">
                  <c:v>33.537153240460299</c:v>
                </c:pt>
                <c:pt idx="24393">
                  <c:v>33.538528164748598</c:v>
                </c:pt>
                <c:pt idx="24394">
                  <c:v>33.539903089036997</c:v>
                </c:pt>
                <c:pt idx="24395">
                  <c:v>33.541278013325297</c:v>
                </c:pt>
                <c:pt idx="24396">
                  <c:v>33.542652937613603</c:v>
                </c:pt>
                <c:pt idx="24397">
                  <c:v>33.544027861901903</c:v>
                </c:pt>
                <c:pt idx="24398">
                  <c:v>33.545402786190202</c:v>
                </c:pt>
                <c:pt idx="24399">
                  <c:v>33.546777710478501</c:v>
                </c:pt>
                <c:pt idx="24400">
                  <c:v>33.548152634766801</c:v>
                </c:pt>
                <c:pt idx="24401">
                  <c:v>33.5495275590551</c:v>
                </c:pt>
                <c:pt idx="24402">
                  <c:v>33.5509024833434</c:v>
                </c:pt>
                <c:pt idx="24403">
                  <c:v>33.552277407631799</c:v>
                </c:pt>
                <c:pt idx="24404">
                  <c:v>33.553652331920098</c:v>
                </c:pt>
                <c:pt idx="24405">
                  <c:v>33.555027256208398</c:v>
                </c:pt>
                <c:pt idx="24406">
                  <c:v>33.556402180496697</c:v>
                </c:pt>
                <c:pt idx="24407">
                  <c:v>33.557777104785004</c:v>
                </c:pt>
                <c:pt idx="24408">
                  <c:v>33.559152029073303</c:v>
                </c:pt>
                <c:pt idx="24409">
                  <c:v>33.560526953361602</c:v>
                </c:pt>
                <c:pt idx="24410">
                  <c:v>33.561901877649902</c:v>
                </c:pt>
                <c:pt idx="24411">
                  <c:v>33.563276801938201</c:v>
                </c:pt>
                <c:pt idx="24412">
                  <c:v>33.564651726226501</c:v>
                </c:pt>
                <c:pt idx="24413">
                  <c:v>33.5660266505148</c:v>
                </c:pt>
                <c:pt idx="24414">
                  <c:v>33.567401574803199</c:v>
                </c:pt>
                <c:pt idx="24415">
                  <c:v>33.568776499091499</c:v>
                </c:pt>
                <c:pt idx="24416">
                  <c:v>33.570151423379798</c:v>
                </c:pt>
                <c:pt idx="24417">
                  <c:v>33.571526347668097</c:v>
                </c:pt>
                <c:pt idx="24418">
                  <c:v>33.572901271956397</c:v>
                </c:pt>
                <c:pt idx="24419">
                  <c:v>33.574276196244703</c:v>
                </c:pt>
                <c:pt idx="24420">
                  <c:v>33.575651120533003</c:v>
                </c:pt>
                <c:pt idx="24421">
                  <c:v>33.577026044821302</c:v>
                </c:pt>
                <c:pt idx="24422">
                  <c:v>33.578400969109602</c:v>
                </c:pt>
                <c:pt idx="24423">
                  <c:v>33.579775893397901</c:v>
                </c:pt>
                <c:pt idx="24424">
                  <c:v>33.5811508176863</c:v>
                </c:pt>
                <c:pt idx="24425">
                  <c:v>33.582525741974599</c:v>
                </c:pt>
                <c:pt idx="24426">
                  <c:v>33.583900666262899</c:v>
                </c:pt>
                <c:pt idx="24427">
                  <c:v>33.585275590551198</c:v>
                </c:pt>
                <c:pt idx="24428">
                  <c:v>33.586650514839498</c:v>
                </c:pt>
                <c:pt idx="24429">
                  <c:v>33.588025439127797</c:v>
                </c:pt>
                <c:pt idx="24430">
                  <c:v>33.589400363416097</c:v>
                </c:pt>
                <c:pt idx="24431">
                  <c:v>33.590775287704403</c:v>
                </c:pt>
                <c:pt idx="24432">
                  <c:v>33.592150211992703</c:v>
                </c:pt>
                <c:pt idx="24433">
                  <c:v>33.593525136281102</c:v>
                </c:pt>
                <c:pt idx="24434">
                  <c:v>33.594900060569401</c:v>
                </c:pt>
                <c:pt idx="24435">
                  <c:v>33.5962749848577</c:v>
                </c:pt>
                <c:pt idx="24436">
                  <c:v>33.597649909146</c:v>
                </c:pt>
                <c:pt idx="24437">
                  <c:v>33.599024833434299</c:v>
                </c:pt>
                <c:pt idx="24438">
                  <c:v>33.600399757722599</c:v>
                </c:pt>
                <c:pt idx="24439">
                  <c:v>33.601774682010898</c:v>
                </c:pt>
                <c:pt idx="24440">
                  <c:v>33.603149606299198</c:v>
                </c:pt>
                <c:pt idx="24441">
                  <c:v>33.604524530587497</c:v>
                </c:pt>
                <c:pt idx="24442">
                  <c:v>33.605899454875797</c:v>
                </c:pt>
                <c:pt idx="24443">
                  <c:v>33.607274379164103</c:v>
                </c:pt>
                <c:pt idx="24444">
                  <c:v>33.608649303452502</c:v>
                </c:pt>
                <c:pt idx="24445">
                  <c:v>33.610024227740801</c:v>
                </c:pt>
                <c:pt idx="24446">
                  <c:v>33.611399152029101</c:v>
                </c:pt>
                <c:pt idx="24447">
                  <c:v>33.6127740763174</c:v>
                </c:pt>
                <c:pt idx="24448">
                  <c:v>33.6141490006057</c:v>
                </c:pt>
                <c:pt idx="24449">
                  <c:v>33.615523924893999</c:v>
                </c:pt>
                <c:pt idx="24450">
                  <c:v>33.616898849182299</c:v>
                </c:pt>
                <c:pt idx="24451">
                  <c:v>33.618273773470598</c:v>
                </c:pt>
                <c:pt idx="24452">
                  <c:v>33.619648697758898</c:v>
                </c:pt>
                <c:pt idx="24453">
                  <c:v>33.621023622047304</c:v>
                </c:pt>
                <c:pt idx="24454">
                  <c:v>33.622398546335603</c:v>
                </c:pt>
                <c:pt idx="24455">
                  <c:v>33.623773470623902</c:v>
                </c:pt>
                <c:pt idx="24456">
                  <c:v>33.625148394912202</c:v>
                </c:pt>
                <c:pt idx="24457">
                  <c:v>33.626523319200501</c:v>
                </c:pt>
                <c:pt idx="24458">
                  <c:v>33.627898243488801</c:v>
                </c:pt>
                <c:pt idx="24459">
                  <c:v>33.6292731677771</c:v>
                </c:pt>
                <c:pt idx="24460">
                  <c:v>33.6306480920654</c:v>
                </c:pt>
                <c:pt idx="24461">
                  <c:v>33.632023016353699</c:v>
                </c:pt>
                <c:pt idx="24462">
                  <c:v>33.633397940641999</c:v>
                </c:pt>
                <c:pt idx="24463">
                  <c:v>33.634772864930397</c:v>
                </c:pt>
                <c:pt idx="24464">
                  <c:v>33.636147789218697</c:v>
                </c:pt>
                <c:pt idx="24465">
                  <c:v>33.637522713507003</c:v>
                </c:pt>
                <c:pt idx="24466">
                  <c:v>33.638897637795303</c:v>
                </c:pt>
                <c:pt idx="24467">
                  <c:v>33.640272562083602</c:v>
                </c:pt>
                <c:pt idx="24468">
                  <c:v>33.641647486371902</c:v>
                </c:pt>
                <c:pt idx="24469">
                  <c:v>33.643022410660201</c:v>
                </c:pt>
                <c:pt idx="24470">
                  <c:v>33.644397334948501</c:v>
                </c:pt>
                <c:pt idx="24471">
                  <c:v>33.6457722592368</c:v>
                </c:pt>
                <c:pt idx="24472">
                  <c:v>33.647147183525099</c:v>
                </c:pt>
                <c:pt idx="24473">
                  <c:v>33.648522107813498</c:v>
                </c:pt>
                <c:pt idx="24474">
                  <c:v>33.649897032101798</c:v>
                </c:pt>
                <c:pt idx="24475">
                  <c:v>33.651271956390097</c:v>
                </c:pt>
                <c:pt idx="24476">
                  <c:v>33.652646880678397</c:v>
                </c:pt>
                <c:pt idx="24477">
                  <c:v>33.654021804966703</c:v>
                </c:pt>
                <c:pt idx="24478">
                  <c:v>33.655396729255003</c:v>
                </c:pt>
                <c:pt idx="24479">
                  <c:v>33.656771653543302</c:v>
                </c:pt>
                <c:pt idx="24480">
                  <c:v>33.658146577831602</c:v>
                </c:pt>
                <c:pt idx="24481">
                  <c:v>33.659521502119901</c:v>
                </c:pt>
                <c:pt idx="24482">
                  <c:v>33.6608964264082</c:v>
                </c:pt>
                <c:pt idx="24483">
                  <c:v>33.662271350696599</c:v>
                </c:pt>
                <c:pt idx="24484">
                  <c:v>33.663646274984899</c:v>
                </c:pt>
                <c:pt idx="24485">
                  <c:v>33.665021199273198</c:v>
                </c:pt>
                <c:pt idx="24486">
                  <c:v>33.666396123561498</c:v>
                </c:pt>
                <c:pt idx="24487">
                  <c:v>33.667771047849797</c:v>
                </c:pt>
                <c:pt idx="24488">
                  <c:v>33.669145972138097</c:v>
                </c:pt>
                <c:pt idx="24489">
                  <c:v>33.670520896426403</c:v>
                </c:pt>
                <c:pt idx="24490">
                  <c:v>33.671895820714703</c:v>
                </c:pt>
                <c:pt idx="24491">
                  <c:v>33.673270745003002</c:v>
                </c:pt>
                <c:pt idx="24492">
                  <c:v>33.674645669291301</c:v>
                </c:pt>
                <c:pt idx="24493">
                  <c:v>33.6760205935797</c:v>
                </c:pt>
                <c:pt idx="24494">
                  <c:v>33.677395517868</c:v>
                </c:pt>
                <c:pt idx="24495">
                  <c:v>33.678770442156299</c:v>
                </c:pt>
                <c:pt idx="24496">
                  <c:v>33.680145366444599</c:v>
                </c:pt>
                <c:pt idx="24497">
                  <c:v>33.681520290732898</c:v>
                </c:pt>
                <c:pt idx="24498">
                  <c:v>33.682895215021198</c:v>
                </c:pt>
                <c:pt idx="24499">
                  <c:v>33.684270139309497</c:v>
                </c:pt>
                <c:pt idx="24500">
                  <c:v>33.685645063597804</c:v>
                </c:pt>
                <c:pt idx="24501">
                  <c:v>33.687019987886103</c:v>
                </c:pt>
                <c:pt idx="24502">
                  <c:v>33.688394912174402</c:v>
                </c:pt>
                <c:pt idx="24503">
                  <c:v>33.689769836462801</c:v>
                </c:pt>
                <c:pt idx="24504">
                  <c:v>33.691144760751101</c:v>
                </c:pt>
                <c:pt idx="24505">
                  <c:v>33.6925196850394</c:v>
                </c:pt>
                <c:pt idx="24506">
                  <c:v>33.6938946093277</c:v>
                </c:pt>
                <c:pt idx="24507">
                  <c:v>33.695269533615999</c:v>
                </c:pt>
                <c:pt idx="24508">
                  <c:v>33.696644457904299</c:v>
                </c:pt>
                <c:pt idx="24509">
                  <c:v>33.698019382192598</c:v>
                </c:pt>
                <c:pt idx="24510">
                  <c:v>33.699394306480897</c:v>
                </c:pt>
                <c:pt idx="24511">
                  <c:v>33.700769230769197</c:v>
                </c:pt>
                <c:pt idx="24512">
                  <c:v>33.702144155057503</c:v>
                </c:pt>
                <c:pt idx="24513">
                  <c:v>33.703519079345902</c:v>
                </c:pt>
                <c:pt idx="24514">
                  <c:v>33.704894003634202</c:v>
                </c:pt>
                <c:pt idx="24515">
                  <c:v>33.706268927922501</c:v>
                </c:pt>
                <c:pt idx="24516">
                  <c:v>33.707643852210801</c:v>
                </c:pt>
                <c:pt idx="24517">
                  <c:v>33.7090187764991</c:v>
                </c:pt>
                <c:pt idx="24518">
                  <c:v>33.710393700787399</c:v>
                </c:pt>
                <c:pt idx="24519">
                  <c:v>33.711768625075699</c:v>
                </c:pt>
                <c:pt idx="24520">
                  <c:v>33.713143549363998</c:v>
                </c:pt>
                <c:pt idx="24521">
                  <c:v>33.714518473652298</c:v>
                </c:pt>
                <c:pt idx="24522">
                  <c:v>33.715893397940697</c:v>
                </c:pt>
                <c:pt idx="24523">
                  <c:v>33.717268322229003</c:v>
                </c:pt>
                <c:pt idx="24524">
                  <c:v>33.718643246517303</c:v>
                </c:pt>
                <c:pt idx="24525">
                  <c:v>33.720018170805602</c:v>
                </c:pt>
                <c:pt idx="24526">
                  <c:v>33.721393095093902</c:v>
                </c:pt>
                <c:pt idx="24527">
                  <c:v>33.722768019382201</c:v>
                </c:pt>
                <c:pt idx="24528">
                  <c:v>33.7241429436705</c:v>
                </c:pt>
                <c:pt idx="24529">
                  <c:v>33.7255178679588</c:v>
                </c:pt>
                <c:pt idx="24530">
                  <c:v>33.726892792247099</c:v>
                </c:pt>
                <c:pt idx="24531">
                  <c:v>33.728267716535399</c:v>
                </c:pt>
                <c:pt idx="24532">
                  <c:v>33.729642640823798</c:v>
                </c:pt>
                <c:pt idx="24533">
                  <c:v>33.731017565112097</c:v>
                </c:pt>
                <c:pt idx="24534">
                  <c:v>33.732392489400397</c:v>
                </c:pt>
                <c:pt idx="24535">
                  <c:v>33.733767413688703</c:v>
                </c:pt>
                <c:pt idx="24536">
                  <c:v>33.735142337977003</c:v>
                </c:pt>
                <c:pt idx="24537">
                  <c:v>33.736517262265302</c:v>
                </c:pt>
                <c:pt idx="24538">
                  <c:v>33.737892186553601</c:v>
                </c:pt>
                <c:pt idx="24539">
                  <c:v>33.739267110841901</c:v>
                </c:pt>
                <c:pt idx="24540">
                  <c:v>33.7406420351302</c:v>
                </c:pt>
                <c:pt idx="24541">
                  <c:v>33.7420169594185</c:v>
                </c:pt>
                <c:pt idx="24542">
                  <c:v>33.743391883706899</c:v>
                </c:pt>
                <c:pt idx="24543">
                  <c:v>33.744766807995198</c:v>
                </c:pt>
                <c:pt idx="24544">
                  <c:v>33.746141732283498</c:v>
                </c:pt>
                <c:pt idx="24545">
                  <c:v>33.747516656571797</c:v>
                </c:pt>
                <c:pt idx="24546">
                  <c:v>33.748891580860104</c:v>
                </c:pt>
                <c:pt idx="24547">
                  <c:v>33.750266505148403</c:v>
                </c:pt>
                <c:pt idx="24548">
                  <c:v>33.751641429436702</c:v>
                </c:pt>
                <c:pt idx="24549">
                  <c:v>33.753016353725002</c:v>
                </c:pt>
                <c:pt idx="24550">
                  <c:v>33.754391278013301</c:v>
                </c:pt>
                <c:pt idx="24551">
                  <c:v>33.755766202301601</c:v>
                </c:pt>
                <c:pt idx="24552">
                  <c:v>33.75714112659</c:v>
                </c:pt>
                <c:pt idx="24553">
                  <c:v>33.758516050878299</c:v>
                </c:pt>
                <c:pt idx="24554">
                  <c:v>33.759890975166599</c:v>
                </c:pt>
                <c:pt idx="24555">
                  <c:v>33.761265899454898</c:v>
                </c:pt>
                <c:pt idx="24556">
                  <c:v>33.762640823743197</c:v>
                </c:pt>
                <c:pt idx="24557">
                  <c:v>33.764015748031497</c:v>
                </c:pt>
                <c:pt idx="24558">
                  <c:v>33.765390672319803</c:v>
                </c:pt>
                <c:pt idx="24559">
                  <c:v>33.766765596608103</c:v>
                </c:pt>
                <c:pt idx="24560">
                  <c:v>33.768140520896402</c:v>
                </c:pt>
                <c:pt idx="24561">
                  <c:v>33.769515445184702</c:v>
                </c:pt>
                <c:pt idx="24562">
                  <c:v>33.770890369473101</c:v>
                </c:pt>
                <c:pt idx="24563">
                  <c:v>33.7722652937614</c:v>
                </c:pt>
                <c:pt idx="24564">
                  <c:v>33.7736402180497</c:v>
                </c:pt>
                <c:pt idx="24565">
                  <c:v>33.775015142337999</c:v>
                </c:pt>
                <c:pt idx="24566">
                  <c:v>33.776390066626298</c:v>
                </c:pt>
                <c:pt idx="24567">
                  <c:v>33.777764990914598</c:v>
                </c:pt>
                <c:pt idx="24568">
                  <c:v>33.779139915202897</c:v>
                </c:pt>
                <c:pt idx="24569">
                  <c:v>33.780514839491197</c:v>
                </c:pt>
                <c:pt idx="24570">
                  <c:v>33.781889763779503</c:v>
                </c:pt>
                <c:pt idx="24571">
                  <c:v>33.783264688067803</c:v>
                </c:pt>
                <c:pt idx="24572">
                  <c:v>33.784639612356202</c:v>
                </c:pt>
                <c:pt idx="24573">
                  <c:v>33.786014536644501</c:v>
                </c:pt>
                <c:pt idx="24574">
                  <c:v>33.7873894609328</c:v>
                </c:pt>
                <c:pt idx="24575">
                  <c:v>33.7887643852211</c:v>
                </c:pt>
                <c:pt idx="24576">
                  <c:v>33.790139309509399</c:v>
                </c:pt>
                <c:pt idx="24577">
                  <c:v>33.791514233797699</c:v>
                </c:pt>
                <c:pt idx="24578">
                  <c:v>33.792889158085998</c:v>
                </c:pt>
                <c:pt idx="24579">
                  <c:v>33.794264082374298</c:v>
                </c:pt>
                <c:pt idx="24580">
                  <c:v>33.795639006662597</c:v>
                </c:pt>
                <c:pt idx="24581">
                  <c:v>33.797013930950897</c:v>
                </c:pt>
                <c:pt idx="24582">
                  <c:v>33.798388855239303</c:v>
                </c:pt>
                <c:pt idx="24583">
                  <c:v>33.799763779527602</c:v>
                </c:pt>
                <c:pt idx="24584">
                  <c:v>33.801138703815901</c:v>
                </c:pt>
                <c:pt idx="24585">
                  <c:v>33.802513628104201</c:v>
                </c:pt>
                <c:pt idx="24586">
                  <c:v>33.8038885523925</c:v>
                </c:pt>
                <c:pt idx="24587">
                  <c:v>33.8052634766808</c:v>
                </c:pt>
                <c:pt idx="24588">
                  <c:v>33.806638400969099</c:v>
                </c:pt>
                <c:pt idx="24589">
                  <c:v>33.808013325257399</c:v>
                </c:pt>
                <c:pt idx="24590">
                  <c:v>33.809388249545698</c:v>
                </c:pt>
                <c:pt idx="24591">
                  <c:v>33.810763173834097</c:v>
                </c:pt>
                <c:pt idx="24592">
                  <c:v>33.812138098122396</c:v>
                </c:pt>
                <c:pt idx="24593">
                  <c:v>33.813513022410703</c:v>
                </c:pt>
                <c:pt idx="24594">
                  <c:v>33.814887946699002</c:v>
                </c:pt>
                <c:pt idx="24595">
                  <c:v>33.816262870987302</c:v>
                </c:pt>
                <c:pt idx="24596">
                  <c:v>33.817637795275601</c:v>
                </c:pt>
                <c:pt idx="24597">
                  <c:v>33.819012719563901</c:v>
                </c:pt>
                <c:pt idx="24598">
                  <c:v>33.8203876438522</c:v>
                </c:pt>
                <c:pt idx="24599">
                  <c:v>33.8217625681405</c:v>
                </c:pt>
                <c:pt idx="24600">
                  <c:v>33.823137492428799</c:v>
                </c:pt>
                <c:pt idx="24601">
                  <c:v>33.824512416717198</c:v>
                </c:pt>
                <c:pt idx="24602">
                  <c:v>33.825887341005497</c:v>
                </c:pt>
                <c:pt idx="24603">
                  <c:v>33.827262265293797</c:v>
                </c:pt>
                <c:pt idx="24604">
                  <c:v>33.828637189582103</c:v>
                </c:pt>
                <c:pt idx="24605">
                  <c:v>33.830012113870403</c:v>
                </c:pt>
                <c:pt idx="24606">
                  <c:v>33.831387038158702</c:v>
                </c:pt>
                <c:pt idx="24607">
                  <c:v>33.832761962447002</c:v>
                </c:pt>
                <c:pt idx="24608">
                  <c:v>33.834136886735301</c:v>
                </c:pt>
                <c:pt idx="24609">
                  <c:v>33.835511811023601</c:v>
                </c:pt>
                <c:pt idx="24610">
                  <c:v>33.8368867353119</c:v>
                </c:pt>
                <c:pt idx="24611">
                  <c:v>33.838261659600299</c:v>
                </c:pt>
                <c:pt idx="24612">
                  <c:v>33.839636583888598</c:v>
                </c:pt>
                <c:pt idx="24613">
                  <c:v>33.841011508176898</c:v>
                </c:pt>
                <c:pt idx="24614">
                  <c:v>33.842386432465197</c:v>
                </c:pt>
                <c:pt idx="24615">
                  <c:v>33.843761356753497</c:v>
                </c:pt>
                <c:pt idx="24616">
                  <c:v>33.845136281041803</c:v>
                </c:pt>
                <c:pt idx="24617">
                  <c:v>33.846511205330103</c:v>
                </c:pt>
                <c:pt idx="24618">
                  <c:v>33.847886129618402</c:v>
                </c:pt>
                <c:pt idx="24619">
                  <c:v>33.849261053906702</c:v>
                </c:pt>
                <c:pt idx="24620">
                  <c:v>33.850635978195001</c:v>
                </c:pt>
                <c:pt idx="24621">
                  <c:v>33.8520109024834</c:v>
                </c:pt>
                <c:pt idx="24622">
                  <c:v>33.853385826771699</c:v>
                </c:pt>
                <c:pt idx="24623">
                  <c:v>33.854760751059999</c:v>
                </c:pt>
                <c:pt idx="24624">
                  <c:v>33.856135675348298</c:v>
                </c:pt>
                <c:pt idx="24625">
                  <c:v>33.857510599636598</c:v>
                </c:pt>
                <c:pt idx="24626">
                  <c:v>33.858885523924897</c:v>
                </c:pt>
                <c:pt idx="24627">
                  <c:v>33.860260448213197</c:v>
                </c:pt>
                <c:pt idx="24628">
                  <c:v>33.861635372501503</c:v>
                </c:pt>
                <c:pt idx="24629">
                  <c:v>33.863010296789803</c:v>
                </c:pt>
                <c:pt idx="24630">
                  <c:v>33.864385221078102</c:v>
                </c:pt>
                <c:pt idx="24631">
                  <c:v>33.865760145366501</c:v>
                </c:pt>
                <c:pt idx="24632">
                  <c:v>33.8671350696548</c:v>
                </c:pt>
                <c:pt idx="24633">
                  <c:v>33.8685099939431</c:v>
                </c:pt>
                <c:pt idx="24634">
                  <c:v>33.869884918231399</c:v>
                </c:pt>
                <c:pt idx="24635">
                  <c:v>33.871259842519699</c:v>
                </c:pt>
                <c:pt idx="24636">
                  <c:v>33.872634766807998</c:v>
                </c:pt>
                <c:pt idx="24637">
                  <c:v>33.874009691096298</c:v>
                </c:pt>
                <c:pt idx="24638">
                  <c:v>33.875384615384597</c:v>
                </c:pt>
                <c:pt idx="24639">
                  <c:v>33.876759539672904</c:v>
                </c:pt>
                <c:pt idx="24640">
                  <c:v>33.878134463961203</c:v>
                </c:pt>
                <c:pt idx="24641">
                  <c:v>33.879509388249602</c:v>
                </c:pt>
                <c:pt idx="24642">
                  <c:v>33.880884312537901</c:v>
                </c:pt>
                <c:pt idx="24643">
                  <c:v>33.882259236826201</c:v>
                </c:pt>
                <c:pt idx="24644">
                  <c:v>33.8836341611145</c:v>
                </c:pt>
                <c:pt idx="24645">
                  <c:v>33.8850090854028</c:v>
                </c:pt>
                <c:pt idx="24646">
                  <c:v>33.886384009691099</c:v>
                </c:pt>
                <c:pt idx="24647">
                  <c:v>33.887758933979399</c:v>
                </c:pt>
                <c:pt idx="24648">
                  <c:v>33.889133858267698</c:v>
                </c:pt>
                <c:pt idx="24649">
                  <c:v>33.890508782555997</c:v>
                </c:pt>
                <c:pt idx="24650">
                  <c:v>33.891883706844297</c:v>
                </c:pt>
                <c:pt idx="24651">
                  <c:v>33.893258631132703</c:v>
                </c:pt>
                <c:pt idx="24652">
                  <c:v>33.894633555421002</c:v>
                </c:pt>
                <c:pt idx="24653">
                  <c:v>33.896008479709302</c:v>
                </c:pt>
                <c:pt idx="24654">
                  <c:v>33.897383403997601</c:v>
                </c:pt>
                <c:pt idx="24655">
                  <c:v>33.898758328285901</c:v>
                </c:pt>
                <c:pt idx="24656">
                  <c:v>33.9001332525742</c:v>
                </c:pt>
                <c:pt idx="24657">
                  <c:v>33.9015081768625</c:v>
                </c:pt>
                <c:pt idx="24658">
                  <c:v>33.902883101150799</c:v>
                </c:pt>
                <c:pt idx="24659">
                  <c:v>33.904258025439098</c:v>
                </c:pt>
                <c:pt idx="24660">
                  <c:v>33.905632949727497</c:v>
                </c:pt>
                <c:pt idx="24661">
                  <c:v>33.907007874015797</c:v>
                </c:pt>
                <c:pt idx="24662">
                  <c:v>33.908382798304103</c:v>
                </c:pt>
                <c:pt idx="24663">
                  <c:v>33.909757722592403</c:v>
                </c:pt>
                <c:pt idx="24664">
                  <c:v>33.911132646880702</c:v>
                </c:pt>
                <c:pt idx="24665">
                  <c:v>33.912507571169002</c:v>
                </c:pt>
                <c:pt idx="24666">
                  <c:v>33.913882495457301</c:v>
                </c:pt>
                <c:pt idx="24667">
                  <c:v>33.9152574197456</c:v>
                </c:pt>
                <c:pt idx="24668">
                  <c:v>33.9166323440339</c:v>
                </c:pt>
                <c:pt idx="24669">
                  <c:v>33.918007268322199</c:v>
                </c:pt>
                <c:pt idx="24670">
                  <c:v>33.919382192610499</c:v>
                </c:pt>
                <c:pt idx="24671">
                  <c:v>33.920757116898898</c:v>
                </c:pt>
                <c:pt idx="24672">
                  <c:v>33.922132041187197</c:v>
                </c:pt>
                <c:pt idx="24673">
                  <c:v>33.923506965475497</c:v>
                </c:pt>
                <c:pt idx="24674">
                  <c:v>33.924881889763803</c:v>
                </c:pt>
                <c:pt idx="24675">
                  <c:v>33.926256814052103</c:v>
                </c:pt>
                <c:pt idx="24676">
                  <c:v>33.927631738340402</c:v>
                </c:pt>
                <c:pt idx="24677">
                  <c:v>33.929006662628701</c:v>
                </c:pt>
                <c:pt idx="24678">
                  <c:v>33.930381586917001</c:v>
                </c:pt>
                <c:pt idx="24679">
                  <c:v>33.9317565112053</c:v>
                </c:pt>
                <c:pt idx="24680">
                  <c:v>33.9331314354936</c:v>
                </c:pt>
                <c:pt idx="24681">
                  <c:v>33.934506359781999</c:v>
                </c:pt>
                <c:pt idx="24682">
                  <c:v>33.935881284070298</c:v>
                </c:pt>
                <c:pt idx="24683">
                  <c:v>33.937256208358598</c:v>
                </c:pt>
                <c:pt idx="24684">
                  <c:v>33.938631132646897</c:v>
                </c:pt>
                <c:pt idx="24685">
                  <c:v>33.940006056935196</c:v>
                </c:pt>
                <c:pt idx="24686">
                  <c:v>33.941380981223503</c:v>
                </c:pt>
                <c:pt idx="24687">
                  <c:v>33.942755905511802</c:v>
                </c:pt>
                <c:pt idx="24688">
                  <c:v>33.944130829800102</c:v>
                </c:pt>
                <c:pt idx="24689">
                  <c:v>33.945505754088401</c:v>
                </c:pt>
                <c:pt idx="24690">
                  <c:v>33.9468806783768</c:v>
                </c:pt>
                <c:pt idx="24691">
                  <c:v>33.9482556026651</c:v>
                </c:pt>
                <c:pt idx="24692">
                  <c:v>33.949630526953399</c:v>
                </c:pt>
                <c:pt idx="24693">
                  <c:v>33.951005451241699</c:v>
                </c:pt>
                <c:pt idx="24694">
                  <c:v>33.952380375529998</c:v>
                </c:pt>
                <c:pt idx="24695">
                  <c:v>33.953755299818297</c:v>
                </c:pt>
                <c:pt idx="24696">
                  <c:v>33.955130224106597</c:v>
                </c:pt>
                <c:pt idx="24697">
                  <c:v>33.956505148394903</c:v>
                </c:pt>
                <c:pt idx="24698">
                  <c:v>33.957880072683203</c:v>
                </c:pt>
                <c:pt idx="24699">
                  <c:v>33.959254996971502</c:v>
                </c:pt>
                <c:pt idx="24700">
                  <c:v>33.960629921259802</c:v>
                </c:pt>
                <c:pt idx="24701">
                  <c:v>33.962004845548201</c:v>
                </c:pt>
                <c:pt idx="24702">
                  <c:v>33.9633797698365</c:v>
                </c:pt>
                <c:pt idx="24703">
                  <c:v>33.9647546941248</c:v>
                </c:pt>
                <c:pt idx="24704">
                  <c:v>33.966129618413099</c:v>
                </c:pt>
                <c:pt idx="24705">
                  <c:v>33.967504542701398</c:v>
                </c:pt>
                <c:pt idx="24706">
                  <c:v>33.968879466989698</c:v>
                </c:pt>
                <c:pt idx="24707">
                  <c:v>33.970254391277997</c:v>
                </c:pt>
                <c:pt idx="24708">
                  <c:v>33.971629315566297</c:v>
                </c:pt>
                <c:pt idx="24709">
                  <c:v>33.973004239854603</c:v>
                </c:pt>
                <c:pt idx="24710">
                  <c:v>33.974379164142903</c:v>
                </c:pt>
                <c:pt idx="24711">
                  <c:v>33.975754088431302</c:v>
                </c:pt>
                <c:pt idx="24712">
                  <c:v>33.977129012719601</c:v>
                </c:pt>
                <c:pt idx="24713">
                  <c:v>33.978503937007901</c:v>
                </c:pt>
                <c:pt idx="24714">
                  <c:v>33.9798788612962</c:v>
                </c:pt>
                <c:pt idx="24715">
                  <c:v>33.981253785584499</c:v>
                </c:pt>
                <c:pt idx="24716">
                  <c:v>33.982628709872799</c:v>
                </c:pt>
                <c:pt idx="24717">
                  <c:v>33.984003634161098</c:v>
                </c:pt>
                <c:pt idx="24718">
                  <c:v>33.985378558449398</c:v>
                </c:pt>
                <c:pt idx="24719">
                  <c:v>33.986753482737697</c:v>
                </c:pt>
                <c:pt idx="24720">
                  <c:v>33.988128407026103</c:v>
                </c:pt>
                <c:pt idx="24721">
                  <c:v>33.989503331314403</c:v>
                </c:pt>
                <c:pt idx="24722">
                  <c:v>33.990878255602702</c:v>
                </c:pt>
                <c:pt idx="24723">
                  <c:v>33.992253179891001</c:v>
                </c:pt>
                <c:pt idx="24724">
                  <c:v>33.993628104179301</c:v>
                </c:pt>
                <c:pt idx="24725">
                  <c:v>33.9950030284676</c:v>
                </c:pt>
                <c:pt idx="24726">
                  <c:v>33.9963779527559</c:v>
                </c:pt>
                <c:pt idx="24727">
                  <c:v>33.997752877044199</c:v>
                </c:pt>
                <c:pt idx="24728">
                  <c:v>33.999127801332499</c:v>
                </c:pt>
                <c:pt idx="24729">
                  <c:v>34.000502725620798</c:v>
                </c:pt>
                <c:pt idx="24730">
                  <c:v>34.001877649909197</c:v>
                </c:pt>
                <c:pt idx="24731">
                  <c:v>34.003252574197496</c:v>
                </c:pt>
                <c:pt idx="24732">
                  <c:v>34.004627498485803</c:v>
                </c:pt>
                <c:pt idx="24733">
                  <c:v>34.006002422774102</c:v>
                </c:pt>
                <c:pt idx="24734">
                  <c:v>34.007377347062402</c:v>
                </c:pt>
                <c:pt idx="24735">
                  <c:v>34.008752271350701</c:v>
                </c:pt>
                <c:pt idx="24736">
                  <c:v>34.010127195639001</c:v>
                </c:pt>
                <c:pt idx="24737">
                  <c:v>34.0115021199273</c:v>
                </c:pt>
                <c:pt idx="24738">
                  <c:v>34.0128770442156</c:v>
                </c:pt>
                <c:pt idx="24739">
                  <c:v>34.014251968503899</c:v>
                </c:pt>
                <c:pt idx="24740">
                  <c:v>34.015626892792298</c:v>
                </c:pt>
                <c:pt idx="24741">
                  <c:v>34.017001817080597</c:v>
                </c:pt>
                <c:pt idx="24742">
                  <c:v>34.018376741368897</c:v>
                </c:pt>
                <c:pt idx="24743">
                  <c:v>34.019751665657203</c:v>
                </c:pt>
                <c:pt idx="24744">
                  <c:v>34.021126589945503</c:v>
                </c:pt>
                <c:pt idx="24745">
                  <c:v>34.022501514233802</c:v>
                </c:pt>
                <c:pt idx="24746">
                  <c:v>34.023876438522102</c:v>
                </c:pt>
                <c:pt idx="24747">
                  <c:v>34.025251362810401</c:v>
                </c:pt>
                <c:pt idx="24748">
                  <c:v>34.026626287098701</c:v>
                </c:pt>
                <c:pt idx="24749">
                  <c:v>34.028001211387</c:v>
                </c:pt>
                <c:pt idx="24750">
                  <c:v>34.029376135675399</c:v>
                </c:pt>
                <c:pt idx="24751">
                  <c:v>34.030751059963698</c:v>
                </c:pt>
                <c:pt idx="24752">
                  <c:v>34.032125984251998</c:v>
                </c:pt>
                <c:pt idx="24753">
                  <c:v>34.033500908540297</c:v>
                </c:pt>
                <c:pt idx="24754">
                  <c:v>34.034875832828597</c:v>
                </c:pt>
                <c:pt idx="24755">
                  <c:v>34.036250757116903</c:v>
                </c:pt>
                <c:pt idx="24756">
                  <c:v>34.037625681405203</c:v>
                </c:pt>
                <c:pt idx="24757">
                  <c:v>34.039000605693502</c:v>
                </c:pt>
                <c:pt idx="24758">
                  <c:v>34.040375529981802</c:v>
                </c:pt>
                <c:pt idx="24759">
                  <c:v>34.041750454270201</c:v>
                </c:pt>
                <c:pt idx="24760">
                  <c:v>34.0431253785585</c:v>
                </c:pt>
                <c:pt idx="24761">
                  <c:v>34.044500302846799</c:v>
                </c:pt>
                <c:pt idx="24762">
                  <c:v>34.045875227135099</c:v>
                </c:pt>
                <c:pt idx="24763">
                  <c:v>34.047250151423398</c:v>
                </c:pt>
                <c:pt idx="24764">
                  <c:v>34.048625075711698</c:v>
                </c:pt>
                <c:pt idx="24765">
                  <c:v>34.049999999999997</c:v>
                </c:pt>
                <c:pt idx="24766">
                  <c:v>34.051374924288297</c:v>
                </c:pt>
                <c:pt idx="24767">
                  <c:v>34.052749848576603</c:v>
                </c:pt>
                <c:pt idx="24768">
                  <c:v>34.054124772864903</c:v>
                </c:pt>
                <c:pt idx="24769">
                  <c:v>34.055499697153202</c:v>
                </c:pt>
                <c:pt idx="24770">
                  <c:v>34.056874621441601</c:v>
                </c:pt>
                <c:pt idx="24771">
                  <c:v>34.0582495457299</c:v>
                </c:pt>
                <c:pt idx="24772">
                  <c:v>34.0596244700182</c:v>
                </c:pt>
                <c:pt idx="24773">
                  <c:v>34.060999394306499</c:v>
                </c:pt>
                <c:pt idx="24774">
                  <c:v>34.062374318594799</c:v>
                </c:pt>
                <c:pt idx="24775">
                  <c:v>34.063749242883098</c:v>
                </c:pt>
                <c:pt idx="24776">
                  <c:v>34.065124167171398</c:v>
                </c:pt>
                <c:pt idx="24777">
                  <c:v>34.066499091459697</c:v>
                </c:pt>
                <c:pt idx="24778">
                  <c:v>34.067874015747996</c:v>
                </c:pt>
                <c:pt idx="24779">
                  <c:v>34.069248940036303</c:v>
                </c:pt>
                <c:pt idx="24780">
                  <c:v>34.070623864324702</c:v>
                </c:pt>
                <c:pt idx="24781">
                  <c:v>34.071998788613001</c:v>
                </c:pt>
                <c:pt idx="24782">
                  <c:v>34.073373712901301</c:v>
                </c:pt>
                <c:pt idx="24783">
                  <c:v>34.0747486371896</c:v>
                </c:pt>
                <c:pt idx="24784">
                  <c:v>34.0761235614779</c:v>
                </c:pt>
                <c:pt idx="24785">
                  <c:v>34.077498485766199</c:v>
                </c:pt>
                <c:pt idx="24786">
                  <c:v>34.078873410054499</c:v>
                </c:pt>
                <c:pt idx="24787">
                  <c:v>34.080248334342798</c:v>
                </c:pt>
                <c:pt idx="24788">
                  <c:v>34.081623258631097</c:v>
                </c:pt>
                <c:pt idx="24789">
                  <c:v>34.082998182919503</c:v>
                </c:pt>
                <c:pt idx="24790">
                  <c:v>34.084373107207803</c:v>
                </c:pt>
                <c:pt idx="24791">
                  <c:v>34.085748031496102</c:v>
                </c:pt>
                <c:pt idx="24792">
                  <c:v>34.087122955784402</c:v>
                </c:pt>
                <c:pt idx="24793">
                  <c:v>34.088497880072701</c:v>
                </c:pt>
                <c:pt idx="24794">
                  <c:v>34.089872804361001</c:v>
                </c:pt>
                <c:pt idx="24795">
                  <c:v>34.0912477286493</c:v>
                </c:pt>
                <c:pt idx="24796">
                  <c:v>34.0926226529376</c:v>
                </c:pt>
                <c:pt idx="24797">
                  <c:v>34.093997577225899</c:v>
                </c:pt>
                <c:pt idx="24798">
                  <c:v>34.095372501514198</c:v>
                </c:pt>
                <c:pt idx="24799">
                  <c:v>34.096747425802597</c:v>
                </c:pt>
                <c:pt idx="24800">
                  <c:v>34.098122350090897</c:v>
                </c:pt>
                <c:pt idx="24801">
                  <c:v>34.099497274379203</c:v>
                </c:pt>
                <c:pt idx="24802">
                  <c:v>34.100872198667503</c:v>
                </c:pt>
                <c:pt idx="24803">
                  <c:v>34.102247122955802</c:v>
                </c:pt>
                <c:pt idx="24804">
                  <c:v>34.103622047244102</c:v>
                </c:pt>
                <c:pt idx="24805">
                  <c:v>34.104996971532401</c:v>
                </c:pt>
                <c:pt idx="24806">
                  <c:v>34.106371895820701</c:v>
                </c:pt>
                <c:pt idx="24807">
                  <c:v>34.107746820109</c:v>
                </c:pt>
                <c:pt idx="24808">
                  <c:v>34.109121744397299</c:v>
                </c:pt>
                <c:pt idx="24809">
                  <c:v>34.110496668685698</c:v>
                </c:pt>
                <c:pt idx="24810">
                  <c:v>34.111871592973998</c:v>
                </c:pt>
                <c:pt idx="24811">
                  <c:v>34.113246517262297</c:v>
                </c:pt>
                <c:pt idx="24812">
                  <c:v>34.114621441550597</c:v>
                </c:pt>
                <c:pt idx="24813">
                  <c:v>34.115996365838903</c:v>
                </c:pt>
                <c:pt idx="24814">
                  <c:v>34.117371290127203</c:v>
                </c:pt>
                <c:pt idx="24815">
                  <c:v>34.118746214415502</c:v>
                </c:pt>
                <c:pt idx="24816">
                  <c:v>34.120121138703801</c:v>
                </c:pt>
                <c:pt idx="24817">
                  <c:v>34.121496062992101</c:v>
                </c:pt>
                <c:pt idx="24818">
                  <c:v>34.1228709872804</c:v>
                </c:pt>
                <c:pt idx="24819">
                  <c:v>34.124245911568799</c:v>
                </c:pt>
                <c:pt idx="24820">
                  <c:v>34.125620835857099</c:v>
                </c:pt>
                <c:pt idx="24821">
                  <c:v>34.126995760145398</c:v>
                </c:pt>
                <c:pt idx="24822">
                  <c:v>34.128370684433698</c:v>
                </c:pt>
                <c:pt idx="24823">
                  <c:v>34.129745608721997</c:v>
                </c:pt>
                <c:pt idx="24824">
                  <c:v>34.131120533010296</c:v>
                </c:pt>
                <c:pt idx="24825">
                  <c:v>34.132495457298603</c:v>
                </c:pt>
                <c:pt idx="24826">
                  <c:v>34.133870381586902</c:v>
                </c:pt>
                <c:pt idx="24827">
                  <c:v>34.135245305875202</c:v>
                </c:pt>
                <c:pt idx="24828">
                  <c:v>34.136620230163501</c:v>
                </c:pt>
                <c:pt idx="24829">
                  <c:v>34.1379951544519</c:v>
                </c:pt>
                <c:pt idx="24830">
                  <c:v>34.1393700787402</c:v>
                </c:pt>
                <c:pt idx="24831">
                  <c:v>34.140745003028499</c:v>
                </c:pt>
                <c:pt idx="24832">
                  <c:v>34.142119927316799</c:v>
                </c:pt>
                <c:pt idx="24833">
                  <c:v>34.143494851605098</c:v>
                </c:pt>
                <c:pt idx="24834">
                  <c:v>34.144869775893397</c:v>
                </c:pt>
                <c:pt idx="24835">
                  <c:v>34.146244700181697</c:v>
                </c:pt>
                <c:pt idx="24836">
                  <c:v>34.147619624470003</c:v>
                </c:pt>
                <c:pt idx="24837">
                  <c:v>34.148994548758303</c:v>
                </c:pt>
                <c:pt idx="24838">
                  <c:v>34.150369473046602</c:v>
                </c:pt>
                <c:pt idx="24839">
                  <c:v>34.151744397335001</c:v>
                </c:pt>
                <c:pt idx="24840">
                  <c:v>34.153119321623301</c:v>
                </c:pt>
                <c:pt idx="24841">
                  <c:v>34.1544942459116</c:v>
                </c:pt>
                <c:pt idx="24842">
                  <c:v>34.1558691701999</c:v>
                </c:pt>
                <c:pt idx="24843">
                  <c:v>34.157244094488199</c:v>
                </c:pt>
                <c:pt idx="24844">
                  <c:v>34.158619018776498</c:v>
                </c:pt>
                <c:pt idx="24845">
                  <c:v>34.159993943064798</c:v>
                </c:pt>
                <c:pt idx="24846">
                  <c:v>34.161368867353097</c:v>
                </c:pt>
                <c:pt idx="24847">
                  <c:v>34.162743791641397</c:v>
                </c:pt>
                <c:pt idx="24848">
                  <c:v>34.164118715929703</c:v>
                </c:pt>
                <c:pt idx="24849">
                  <c:v>34.165493640218102</c:v>
                </c:pt>
                <c:pt idx="24850">
                  <c:v>34.166868564506402</c:v>
                </c:pt>
                <c:pt idx="24851">
                  <c:v>34.168243488794701</c:v>
                </c:pt>
                <c:pt idx="24852">
                  <c:v>34.169618413083001</c:v>
                </c:pt>
                <c:pt idx="24853">
                  <c:v>34.1709933373713</c:v>
                </c:pt>
                <c:pt idx="24854">
                  <c:v>34.172368261659599</c:v>
                </c:pt>
                <c:pt idx="24855">
                  <c:v>34.173743185947899</c:v>
                </c:pt>
                <c:pt idx="24856">
                  <c:v>34.175118110236198</c:v>
                </c:pt>
                <c:pt idx="24857">
                  <c:v>34.176493034524498</c:v>
                </c:pt>
                <c:pt idx="24858">
                  <c:v>34.177867958812897</c:v>
                </c:pt>
                <c:pt idx="24859">
                  <c:v>34.179242883101203</c:v>
                </c:pt>
                <c:pt idx="24860">
                  <c:v>34.180617807389503</c:v>
                </c:pt>
                <c:pt idx="24861">
                  <c:v>34.181992731677802</c:v>
                </c:pt>
                <c:pt idx="24862">
                  <c:v>34.183367655966101</c:v>
                </c:pt>
                <c:pt idx="24863">
                  <c:v>34.184742580254401</c:v>
                </c:pt>
                <c:pt idx="24864">
                  <c:v>34.1861175045427</c:v>
                </c:pt>
                <c:pt idx="24865">
                  <c:v>34.187492428831</c:v>
                </c:pt>
                <c:pt idx="24866">
                  <c:v>34.188867353119299</c:v>
                </c:pt>
                <c:pt idx="24867">
                  <c:v>34.190242277407599</c:v>
                </c:pt>
                <c:pt idx="24868">
                  <c:v>34.191617201695998</c:v>
                </c:pt>
                <c:pt idx="24869">
                  <c:v>34.192992125984297</c:v>
                </c:pt>
                <c:pt idx="24870">
                  <c:v>34.194367050272596</c:v>
                </c:pt>
                <c:pt idx="24871">
                  <c:v>34.195741974560903</c:v>
                </c:pt>
                <c:pt idx="24872">
                  <c:v>34.197116898849202</c:v>
                </c:pt>
                <c:pt idx="24873">
                  <c:v>34.198491823137502</c:v>
                </c:pt>
                <c:pt idx="24874">
                  <c:v>34.199866747425801</c:v>
                </c:pt>
                <c:pt idx="24875">
                  <c:v>34.201241671714101</c:v>
                </c:pt>
                <c:pt idx="24876">
                  <c:v>34.2026165960024</c:v>
                </c:pt>
                <c:pt idx="24877">
                  <c:v>34.2039915202907</c:v>
                </c:pt>
                <c:pt idx="24878">
                  <c:v>34.205366444579099</c:v>
                </c:pt>
                <c:pt idx="24879">
                  <c:v>34.206741368867398</c:v>
                </c:pt>
                <c:pt idx="24880">
                  <c:v>34.208116293155697</c:v>
                </c:pt>
                <c:pt idx="24881">
                  <c:v>34.209491217443997</c:v>
                </c:pt>
                <c:pt idx="24882">
                  <c:v>34.210866141732303</c:v>
                </c:pt>
                <c:pt idx="24883">
                  <c:v>34.212241066020603</c:v>
                </c:pt>
                <c:pt idx="24884">
                  <c:v>34.213615990308902</c:v>
                </c:pt>
                <c:pt idx="24885">
                  <c:v>34.214990914597202</c:v>
                </c:pt>
                <c:pt idx="24886">
                  <c:v>34.216365838885501</c:v>
                </c:pt>
                <c:pt idx="24887">
                  <c:v>34.217740763173801</c:v>
                </c:pt>
                <c:pt idx="24888">
                  <c:v>34.2191156874622</c:v>
                </c:pt>
                <c:pt idx="24889">
                  <c:v>34.220490611750499</c:v>
                </c:pt>
                <c:pt idx="24890">
                  <c:v>34.221865536038798</c:v>
                </c:pt>
                <c:pt idx="24891">
                  <c:v>34.223240460327098</c:v>
                </c:pt>
                <c:pt idx="24892">
                  <c:v>34.224615384615397</c:v>
                </c:pt>
                <c:pt idx="24893">
                  <c:v>34.225990308903697</c:v>
                </c:pt>
                <c:pt idx="24894">
                  <c:v>34.227365233192003</c:v>
                </c:pt>
                <c:pt idx="24895">
                  <c:v>34.228740157480303</c:v>
                </c:pt>
                <c:pt idx="24896">
                  <c:v>34.230115081768602</c:v>
                </c:pt>
                <c:pt idx="24897">
                  <c:v>34.231490006056902</c:v>
                </c:pt>
                <c:pt idx="24898">
                  <c:v>34.232864930345301</c:v>
                </c:pt>
                <c:pt idx="24899">
                  <c:v>34.2342398546336</c:v>
                </c:pt>
                <c:pt idx="24900">
                  <c:v>34.235614778921899</c:v>
                </c:pt>
                <c:pt idx="24901">
                  <c:v>34.236989703210199</c:v>
                </c:pt>
                <c:pt idx="24902">
                  <c:v>34.238364627498498</c:v>
                </c:pt>
                <c:pt idx="24903">
                  <c:v>34.239739551786798</c:v>
                </c:pt>
                <c:pt idx="24904">
                  <c:v>34.241114476075097</c:v>
                </c:pt>
                <c:pt idx="24905">
                  <c:v>34.242489400363397</c:v>
                </c:pt>
                <c:pt idx="24906">
                  <c:v>34.243864324651703</c:v>
                </c:pt>
                <c:pt idx="24907">
                  <c:v>34.245239248940003</c:v>
                </c:pt>
                <c:pt idx="24908">
                  <c:v>34.246614173228402</c:v>
                </c:pt>
                <c:pt idx="24909">
                  <c:v>34.247989097516701</c:v>
                </c:pt>
                <c:pt idx="24910">
                  <c:v>34.249364021805</c:v>
                </c:pt>
                <c:pt idx="24911">
                  <c:v>34.2507389460933</c:v>
                </c:pt>
                <c:pt idx="24912">
                  <c:v>34.252113870381599</c:v>
                </c:pt>
                <c:pt idx="24913">
                  <c:v>34.253488794669899</c:v>
                </c:pt>
                <c:pt idx="24914">
                  <c:v>34.254863718958198</c:v>
                </c:pt>
                <c:pt idx="24915">
                  <c:v>34.256238643246498</c:v>
                </c:pt>
                <c:pt idx="24916">
                  <c:v>34.257613567534797</c:v>
                </c:pt>
                <c:pt idx="24917">
                  <c:v>34.258988491823096</c:v>
                </c:pt>
                <c:pt idx="24918">
                  <c:v>34.260363416111502</c:v>
                </c:pt>
                <c:pt idx="24919">
                  <c:v>34.261738340399802</c:v>
                </c:pt>
                <c:pt idx="24920">
                  <c:v>34.263113264688101</c:v>
                </c:pt>
                <c:pt idx="24921">
                  <c:v>34.264488188976401</c:v>
                </c:pt>
                <c:pt idx="24922">
                  <c:v>34.2658631132647</c:v>
                </c:pt>
                <c:pt idx="24923">
                  <c:v>34.267238037553</c:v>
                </c:pt>
                <c:pt idx="24924">
                  <c:v>34.268612961841299</c:v>
                </c:pt>
                <c:pt idx="24925">
                  <c:v>34.269987886129599</c:v>
                </c:pt>
                <c:pt idx="24926">
                  <c:v>34.271362810417898</c:v>
                </c:pt>
                <c:pt idx="24927">
                  <c:v>34.272737734706197</c:v>
                </c:pt>
                <c:pt idx="24928">
                  <c:v>34.274112658994603</c:v>
                </c:pt>
                <c:pt idx="24929">
                  <c:v>34.275487583282903</c:v>
                </c:pt>
                <c:pt idx="24930">
                  <c:v>34.276862507571202</c:v>
                </c:pt>
                <c:pt idx="24931">
                  <c:v>34.278237431859502</c:v>
                </c:pt>
                <c:pt idx="24932">
                  <c:v>34.279612356147801</c:v>
                </c:pt>
                <c:pt idx="24933">
                  <c:v>34.280987280436101</c:v>
                </c:pt>
                <c:pt idx="24934">
                  <c:v>34.2823622047244</c:v>
                </c:pt>
                <c:pt idx="24935">
                  <c:v>34.2837371290127</c:v>
                </c:pt>
                <c:pt idx="24936">
                  <c:v>34.285112053300999</c:v>
                </c:pt>
                <c:pt idx="24937">
                  <c:v>34.286486977589398</c:v>
                </c:pt>
                <c:pt idx="24938">
                  <c:v>34.287861901877697</c:v>
                </c:pt>
                <c:pt idx="24939">
                  <c:v>34.289236826165997</c:v>
                </c:pt>
                <c:pt idx="24940">
                  <c:v>34.290611750454303</c:v>
                </c:pt>
                <c:pt idx="24941">
                  <c:v>34.291986674742603</c:v>
                </c:pt>
                <c:pt idx="24942">
                  <c:v>34.293361599030902</c:v>
                </c:pt>
                <c:pt idx="24943">
                  <c:v>34.294736523319202</c:v>
                </c:pt>
                <c:pt idx="24944">
                  <c:v>34.296111447607501</c:v>
                </c:pt>
                <c:pt idx="24945">
                  <c:v>34.297486371895801</c:v>
                </c:pt>
                <c:pt idx="24946">
                  <c:v>34.2988612961841</c:v>
                </c:pt>
                <c:pt idx="24947">
                  <c:v>34.300236220472499</c:v>
                </c:pt>
                <c:pt idx="24948">
                  <c:v>34.301611144760798</c:v>
                </c:pt>
                <c:pt idx="24949">
                  <c:v>34.302986069049098</c:v>
                </c:pt>
                <c:pt idx="24950">
                  <c:v>34.304360993337397</c:v>
                </c:pt>
                <c:pt idx="24951">
                  <c:v>34.305735917625697</c:v>
                </c:pt>
                <c:pt idx="24952">
                  <c:v>34.307110841914003</c:v>
                </c:pt>
                <c:pt idx="24953">
                  <c:v>34.308485766202303</c:v>
                </c:pt>
                <c:pt idx="24954">
                  <c:v>34.309860690490602</c:v>
                </c:pt>
                <c:pt idx="24955">
                  <c:v>34.311235614778901</c:v>
                </c:pt>
                <c:pt idx="24956">
                  <c:v>34.312610539067201</c:v>
                </c:pt>
                <c:pt idx="24957">
                  <c:v>34.3139854633555</c:v>
                </c:pt>
                <c:pt idx="24958">
                  <c:v>34.315360387643899</c:v>
                </c:pt>
                <c:pt idx="24959">
                  <c:v>34.316735311932199</c:v>
                </c:pt>
                <c:pt idx="24960">
                  <c:v>34.318110236220498</c:v>
                </c:pt>
                <c:pt idx="24961">
                  <c:v>34.319485160508798</c:v>
                </c:pt>
                <c:pt idx="24962">
                  <c:v>34.320860084797097</c:v>
                </c:pt>
                <c:pt idx="24963">
                  <c:v>34.322235009085396</c:v>
                </c:pt>
                <c:pt idx="24964">
                  <c:v>34.323609933373703</c:v>
                </c:pt>
                <c:pt idx="24965">
                  <c:v>34.324984857662002</c:v>
                </c:pt>
                <c:pt idx="24966">
                  <c:v>34.326359781950302</c:v>
                </c:pt>
                <c:pt idx="24967">
                  <c:v>34.327734706238701</c:v>
                </c:pt>
                <c:pt idx="24968">
                  <c:v>34.329109630527</c:v>
                </c:pt>
                <c:pt idx="24969">
                  <c:v>34.3304845548153</c:v>
                </c:pt>
                <c:pt idx="24970">
                  <c:v>34.331859479103599</c:v>
                </c:pt>
                <c:pt idx="24971">
                  <c:v>34.333234403391899</c:v>
                </c:pt>
                <c:pt idx="24972">
                  <c:v>34.334609327680198</c:v>
                </c:pt>
                <c:pt idx="24973">
                  <c:v>34.335984251968497</c:v>
                </c:pt>
                <c:pt idx="24974">
                  <c:v>34.337359176256797</c:v>
                </c:pt>
                <c:pt idx="24975">
                  <c:v>34.338734100545103</c:v>
                </c:pt>
                <c:pt idx="24976">
                  <c:v>34.340109024833403</c:v>
                </c:pt>
                <c:pt idx="24977">
                  <c:v>34.341483949121802</c:v>
                </c:pt>
                <c:pt idx="24978">
                  <c:v>34.342858873410101</c:v>
                </c:pt>
                <c:pt idx="24979">
                  <c:v>34.344233797698401</c:v>
                </c:pt>
                <c:pt idx="24980">
                  <c:v>34.3456087219867</c:v>
                </c:pt>
                <c:pt idx="24981">
                  <c:v>34.346983646275</c:v>
                </c:pt>
                <c:pt idx="24982">
                  <c:v>34.348358570563299</c:v>
                </c:pt>
                <c:pt idx="24983">
                  <c:v>34.349733494851598</c:v>
                </c:pt>
                <c:pt idx="24984">
                  <c:v>34.351108419139898</c:v>
                </c:pt>
                <c:pt idx="24985">
                  <c:v>34.352483343428197</c:v>
                </c:pt>
                <c:pt idx="24986">
                  <c:v>34.353858267716497</c:v>
                </c:pt>
                <c:pt idx="24987">
                  <c:v>34.355233192004803</c:v>
                </c:pt>
                <c:pt idx="24988">
                  <c:v>34.356608116293202</c:v>
                </c:pt>
                <c:pt idx="24989">
                  <c:v>34.357983040581502</c:v>
                </c:pt>
                <c:pt idx="24990">
                  <c:v>34.359357964869801</c:v>
                </c:pt>
                <c:pt idx="24991">
                  <c:v>34.360732889158101</c:v>
                </c:pt>
                <c:pt idx="24992">
                  <c:v>34.3621078134464</c:v>
                </c:pt>
                <c:pt idx="24993">
                  <c:v>34.363482737734699</c:v>
                </c:pt>
                <c:pt idx="24994">
                  <c:v>34.364857662022999</c:v>
                </c:pt>
                <c:pt idx="24995">
                  <c:v>34.366232586311298</c:v>
                </c:pt>
                <c:pt idx="24996">
                  <c:v>34.367607510599598</c:v>
                </c:pt>
                <c:pt idx="24997">
                  <c:v>34.368982434887997</c:v>
                </c:pt>
                <c:pt idx="24998">
                  <c:v>34.370357359176303</c:v>
                </c:pt>
                <c:pt idx="24999">
                  <c:v>34.371732283464603</c:v>
                </c:pt>
                <c:pt idx="25000">
                  <c:v>34.373107207752902</c:v>
                </c:pt>
                <c:pt idx="25001">
                  <c:v>34.374482132041202</c:v>
                </c:pt>
                <c:pt idx="25002">
                  <c:v>34.375857056329501</c:v>
                </c:pt>
                <c:pt idx="25003">
                  <c:v>34.3772319806178</c:v>
                </c:pt>
                <c:pt idx="25004">
                  <c:v>34.3786069049061</c:v>
                </c:pt>
                <c:pt idx="25005">
                  <c:v>34.379981829194399</c:v>
                </c:pt>
                <c:pt idx="25006">
                  <c:v>34.381356753482699</c:v>
                </c:pt>
                <c:pt idx="25007">
                  <c:v>34.382731677771098</c:v>
                </c:pt>
                <c:pt idx="25008">
                  <c:v>34.384106602059397</c:v>
                </c:pt>
                <c:pt idx="25009">
                  <c:v>34.385481526347697</c:v>
                </c:pt>
                <c:pt idx="25010">
                  <c:v>34.386856450636003</c:v>
                </c:pt>
                <c:pt idx="25011">
                  <c:v>34.388231374924302</c:v>
                </c:pt>
                <c:pt idx="25012">
                  <c:v>34.389606299212602</c:v>
                </c:pt>
                <c:pt idx="25013">
                  <c:v>34.390981223500901</c:v>
                </c:pt>
                <c:pt idx="25014">
                  <c:v>34.392356147789201</c:v>
                </c:pt>
                <c:pt idx="25015">
                  <c:v>34.3937310720775</c:v>
                </c:pt>
                <c:pt idx="25016">
                  <c:v>34.395105996365899</c:v>
                </c:pt>
                <c:pt idx="25017">
                  <c:v>34.396480920654199</c:v>
                </c:pt>
                <c:pt idx="25018">
                  <c:v>34.397855844942498</c:v>
                </c:pt>
                <c:pt idx="25019">
                  <c:v>34.399230769230797</c:v>
                </c:pt>
                <c:pt idx="25020">
                  <c:v>34.400605693519097</c:v>
                </c:pt>
                <c:pt idx="25021">
                  <c:v>34.401980617807403</c:v>
                </c:pt>
                <c:pt idx="25022">
                  <c:v>34.403355542095703</c:v>
                </c:pt>
                <c:pt idx="25023">
                  <c:v>34.404730466384002</c:v>
                </c:pt>
                <c:pt idx="25024">
                  <c:v>34.406105390672302</c:v>
                </c:pt>
                <c:pt idx="25025">
                  <c:v>34.407480314960601</c:v>
                </c:pt>
                <c:pt idx="25026">
                  <c:v>34.408855239248901</c:v>
                </c:pt>
                <c:pt idx="25027">
                  <c:v>34.4102301635373</c:v>
                </c:pt>
                <c:pt idx="25028">
                  <c:v>34.411605087825599</c:v>
                </c:pt>
                <c:pt idx="25029">
                  <c:v>34.412980012113898</c:v>
                </c:pt>
                <c:pt idx="25030">
                  <c:v>34.414354936402198</c:v>
                </c:pt>
                <c:pt idx="25031">
                  <c:v>34.415729860690497</c:v>
                </c:pt>
                <c:pt idx="25032">
                  <c:v>34.417104784978797</c:v>
                </c:pt>
                <c:pt idx="25033">
                  <c:v>34.418479709267103</c:v>
                </c:pt>
                <c:pt idx="25034">
                  <c:v>34.419854633555403</c:v>
                </c:pt>
                <c:pt idx="25035">
                  <c:v>34.421229557843702</c:v>
                </c:pt>
                <c:pt idx="25036">
                  <c:v>34.422604482132002</c:v>
                </c:pt>
                <c:pt idx="25037">
                  <c:v>34.423979406420401</c:v>
                </c:pt>
                <c:pt idx="25038">
                  <c:v>34.4253543307087</c:v>
                </c:pt>
                <c:pt idx="25039">
                  <c:v>34.426729254996999</c:v>
                </c:pt>
                <c:pt idx="25040">
                  <c:v>34.428104179285299</c:v>
                </c:pt>
                <c:pt idx="25041">
                  <c:v>34.429479103573598</c:v>
                </c:pt>
                <c:pt idx="25042">
                  <c:v>34.430854027861898</c:v>
                </c:pt>
                <c:pt idx="25043">
                  <c:v>34.432228952150197</c:v>
                </c:pt>
                <c:pt idx="25044">
                  <c:v>34.433603876438497</c:v>
                </c:pt>
                <c:pt idx="25045">
                  <c:v>34.434978800726803</c:v>
                </c:pt>
                <c:pt idx="25046">
                  <c:v>34.436353725015202</c:v>
                </c:pt>
                <c:pt idx="25047">
                  <c:v>34.437728649303502</c:v>
                </c:pt>
                <c:pt idx="25048">
                  <c:v>34.439103573591801</c:v>
                </c:pt>
                <c:pt idx="25049">
                  <c:v>34.4404784978801</c:v>
                </c:pt>
                <c:pt idx="25050">
                  <c:v>34.4418534221684</c:v>
                </c:pt>
                <c:pt idx="25051">
                  <c:v>34.443228346456699</c:v>
                </c:pt>
                <c:pt idx="25052">
                  <c:v>34.444603270744999</c:v>
                </c:pt>
                <c:pt idx="25053">
                  <c:v>34.445978195033298</c:v>
                </c:pt>
                <c:pt idx="25054">
                  <c:v>34.447353119321598</c:v>
                </c:pt>
                <c:pt idx="25055">
                  <c:v>34.448728043609897</c:v>
                </c:pt>
                <c:pt idx="25056">
                  <c:v>34.450102967898196</c:v>
                </c:pt>
                <c:pt idx="25057">
                  <c:v>34.451477892186603</c:v>
                </c:pt>
                <c:pt idx="25058">
                  <c:v>34.452852816474902</c:v>
                </c:pt>
                <c:pt idx="25059">
                  <c:v>34.454227740763201</c:v>
                </c:pt>
                <c:pt idx="25060">
                  <c:v>34.455602665051501</c:v>
                </c:pt>
                <c:pt idx="25061">
                  <c:v>34.4569775893398</c:v>
                </c:pt>
                <c:pt idx="25062">
                  <c:v>34.4583525136281</c:v>
                </c:pt>
                <c:pt idx="25063">
                  <c:v>34.459727437916399</c:v>
                </c:pt>
                <c:pt idx="25064">
                  <c:v>34.461102362204699</c:v>
                </c:pt>
                <c:pt idx="25065">
                  <c:v>34.462477286492998</c:v>
                </c:pt>
                <c:pt idx="25066">
                  <c:v>34.463852210781397</c:v>
                </c:pt>
                <c:pt idx="25067">
                  <c:v>34.465227135069703</c:v>
                </c:pt>
                <c:pt idx="25068">
                  <c:v>34.466602059358003</c:v>
                </c:pt>
                <c:pt idx="25069">
                  <c:v>34.467976983646302</c:v>
                </c:pt>
                <c:pt idx="25070">
                  <c:v>34.469351907934602</c:v>
                </c:pt>
                <c:pt idx="25071">
                  <c:v>34.470726832222901</c:v>
                </c:pt>
                <c:pt idx="25072">
                  <c:v>34.472101756511201</c:v>
                </c:pt>
                <c:pt idx="25073">
                  <c:v>34.4734766807995</c:v>
                </c:pt>
                <c:pt idx="25074">
                  <c:v>34.4748516050878</c:v>
                </c:pt>
                <c:pt idx="25075">
                  <c:v>34.476226529376099</c:v>
                </c:pt>
                <c:pt idx="25076">
                  <c:v>34.477601453664498</c:v>
                </c:pt>
                <c:pt idx="25077">
                  <c:v>34.478976377952797</c:v>
                </c:pt>
                <c:pt idx="25078">
                  <c:v>34.480351302241097</c:v>
                </c:pt>
                <c:pt idx="25079">
                  <c:v>34.481726226529403</c:v>
                </c:pt>
                <c:pt idx="25080">
                  <c:v>34.483101150817703</c:v>
                </c:pt>
                <c:pt idx="25081">
                  <c:v>34.484476075106002</c:v>
                </c:pt>
                <c:pt idx="25082">
                  <c:v>34.485850999394302</c:v>
                </c:pt>
                <c:pt idx="25083">
                  <c:v>34.487225923682601</c:v>
                </c:pt>
                <c:pt idx="25084">
                  <c:v>34.488600847970901</c:v>
                </c:pt>
                <c:pt idx="25085">
                  <c:v>34.4899757722592</c:v>
                </c:pt>
                <c:pt idx="25086">
                  <c:v>34.491350696547599</c:v>
                </c:pt>
                <c:pt idx="25087">
                  <c:v>34.492725620835898</c:v>
                </c:pt>
                <c:pt idx="25088">
                  <c:v>34.494100545124198</c:v>
                </c:pt>
                <c:pt idx="25089">
                  <c:v>34.495475469412497</c:v>
                </c:pt>
                <c:pt idx="25090">
                  <c:v>34.496850393700797</c:v>
                </c:pt>
                <c:pt idx="25091">
                  <c:v>34.498225317989103</c:v>
                </c:pt>
                <c:pt idx="25092">
                  <c:v>34.499600242277403</c:v>
                </c:pt>
                <c:pt idx="25093">
                  <c:v>34.500975166565702</c:v>
                </c:pt>
                <c:pt idx="25094">
                  <c:v>34.502350090854002</c:v>
                </c:pt>
                <c:pt idx="25095">
                  <c:v>34.503725015142301</c:v>
                </c:pt>
                <c:pt idx="25096">
                  <c:v>34.5050999394307</c:v>
                </c:pt>
                <c:pt idx="25097">
                  <c:v>34.506474863718999</c:v>
                </c:pt>
                <c:pt idx="25098">
                  <c:v>34.507849788007299</c:v>
                </c:pt>
                <c:pt idx="25099">
                  <c:v>34.509224712295598</c:v>
                </c:pt>
                <c:pt idx="25100">
                  <c:v>34.510599636583898</c:v>
                </c:pt>
                <c:pt idx="25101">
                  <c:v>34.511974560872197</c:v>
                </c:pt>
                <c:pt idx="25102">
                  <c:v>34.513349485160496</c:v>
                </c:pt>
                <c:pt idx="25103">
                  <c:v>34.514724409448803</c:v>
                </c:pt>
                <c:pt idx="25104">
                  <c:v>34.516099333737102</c:v>
                </c:pt>
                <c:pt idx="25105">
                  <c:v>34.517474258025402</c:v>
                </c:pt>
                <c:pt idx="25106">
                  <c:v>34.518849182313801</c:v>
                </c:pt>
                <c:pt idx="25107">
                  <c:v>34.5202241066021</c:v>
                </c:pt>
                <c:pt idx="25108">
                  <c:v>34.5215990308904</c:v>
                </c:pt>
                <c:pt idx="25109">
                  <c:v>34.522973955178699</c:v>
                </c:pt>
                <c:pt idx="25110">
                  <c:v>34.524348879466999</c:v>
                </c:pt>
                <c:pt idx="25111">
                  <c:v>34.525723803755298</c:v>
                </c:pt>
                <c:pt idx="25112">
                  <c:v>34.527098728043597</c:v>
                </c:pt>
                <c:pt idx="25113">
                  <c:v>34.528473652331897</c:v>
                </c:pt>
                <c:pt idx="25114">
                  <c:v>34.529848576620203</c:v>
                </c:pt>
                <c:pt idx="25115">
                  <c:v>34.531223500908503</c:v>
                </c:pt>
                <c:pt idx="25116">
                  <c:v>34.532598425196902</c:v>
                </c:pt>
                <c:pt idx="25117">
                  <c:v>34.533973349485201</c:v>
                </c:pt>
                <c:pt idx="25118">
                  <c:v>34.535348273773501</c:v>
                </c:pt>
                <c:pt idx="25119">
                  <c:v>34.5367231980618</c:v>
                </c:pt>
                <c:pt idx="25120">
                  <c:v>34.5380981223501</c:v>
                </c:pt>
                <c:pt idx="25121">
                  <c:v>34.539473046638399</c:v>
                </c:pt>
                <c:pt idx="25122">
                  <c:v>34.540847970926698</c:v>
                </c:pt>
                <c:pt idx="25123">
                  <c:v>34.542222895214998</c:v>
                </c:pt>
                <c:pt idx="25124">
                  <c:v>34.543597819503297</c:v>
                </c:pt>
                <c:pt idx="25125">
                  <c:v>34.544972743791703</c:v>
                </c:pt>
                <c:pt idx="25126">
                  <c:v>34.546347668080003</c:v>
                </c:pt>
                <c:pt idx="25127">
                  <c:v>34.547722592368302</c:v>
                </c:pt>
                <c:pt idx="25128">
                  <c:v>34.549097516656602</c:v>
                </c:pt>
                <c:pt idx="25129">
                  <c:v>34.550472440944901</c:v>
                </c:pt>
                <c:pt idx="25130">
                  <c:v>34.551847365233201</c:v>
                </c:pt>
                <c:pt idx="25131">
                  <c:v>34.5532222895215</c:v>
                </c:pt>
                <c:pt idx="25132">
                  <c:v>34.554597213809799</c:v>
                </c:pt>
                <c:pt idx="25133">
                  <c:v>34.555972138098099</c:v>
                </c:pt>
                <c:pt idx="25134">
                  <c:v>34.557347062386398</c:v>
                </c:pt>
                <c:pt idx="25135">
                  <c:v>34.558721986674797</c:v>
                </c:pt>
                <c:pt idx="25136">
                  <c:v>34.560096910963097</c:v>
                </c:pt>
                <c:pt idx="25137">
                  <c:v>34.561471835251403</c:v>
                </c:pt>
                <c:pt idx="25138">
                  <c:v>34.562846759539703</c:v>
                </c:pt>
                <c:pt idx="25139">
                  <c:v>34.564221683828002</c:v>
                </c:pt>
                <c:pt idx="25140">
                  <c:v>34.565596608116302</c:v>
                </c:pt>
                <c:pt idx="25141">
                  <c:v>34.566971532404601</c:v>
                </c:pt>
                <c:pt idx="25142">
                  <c:v>34.5683464566929</c:v>
                </c:pt>
                <c:pt idx="25143">
                  <c:v>34.5697213809812</c:v>
                </c:pt>
                <c:pt idx="25144">
                  <c:v>34.571096305269499</c:v>
                </c:pt>
                <c:pt idx="25145">
                  <c:v>34.572471229557898</c:v>
                </c:pt>
                <c:pt idx="25146">
                  <c:v>34.573846153846198</c:v>
                </c:pt>
                <c:pt idx="25147">
                  <c:v>34.575221078134497</c:v>
                </c:pt>
                <c:pt idx="25148">
                  <c:v>34.576596002422797</c:v>
                </c:pt>
                <c:pt idx="25149">
                  <c:v>34.577970926711103</c:v>
                </c:pt>
                <c:pt idx="25150">
                  <c:v>34.579345850999403</c:v>
                </c:pt>
                <c:pt idx="25151">
                  <c:v>34.580720775287702</c:v>
                </c:pt>
                <c:pt idx="25152">
                  <c:v>34.582095699576001</c:v>
                </c:pt>
                <c:pt idx="25153">
                  <c:v>34.583470623864301</c:v>
                </c:pt>
                <c:pt idx="25154">
                  <c:v>34.5848455481526</c:v>
                </c:pt>
                <c:pt idx="25155">
                  <c:v>34.586220472440999</c:v>
                </c:pt>
                <c:pt idx="25156">
                  <c:v>34.587595396729299</c:v>
                </c:pt>
                <c:pt idx="25157">
                  <c:v>34.588970321017598</c:v>
                </c:pt>
                <c:pt idx="25158">
                  <c:v>34.590345245305897</c:v>
                </c:pt>
                <c:pt idx="25159">
                  <c:v>34.591720169594197</c:v>
                </c:pt>
                <c:pt idx="25160">
                  <c:v>34.593095093882503</c:v>
                </c:pt>
                <c:pt idx="25161">
                  <c:v>34.594470018170803</c:v>
                </c:pt>
                <c:pt idx="25162">
                  <c:v>34.595844942459102</c:v>
                </c:pt>
                <c:pt idx="25163">
                  <c:v>34.597219866747402</c:v>
                </c:pt>
                <c:pt idx="25164">
                  <c:v>34.598594791035701</c:v>
                </c:pt>
                <c:pt idx="25165">
                  <c:v>34.5999697153241</c:v>
                </c:pt>
                <c:pt idx="25166">
                  <c:v>34.6013446396124</c:v>
                </c:pt>
                <c:pt idx="25167">
                  <c:v>34.602719563900699</c:v>
                </c:pt>
                <c:pt idx="25168">
                  <c:v>34.604094488188998</c:v>
                </c:pt>
                <c:pt idx="25169">
                  <c:v>34.605469412477298</c:v>
                </c:pt>
                <c:pt idx="25170">
                  <c:v>34.606844336765597</c:v>
                </c:pt>
                <c:pt idx="25171">
                  <c:v>34.608219261053897</c:v>
                </c:pt>
                <c:pt idx="25172">
                  <c:v>34.609594185342203</c:v>
                </c:pt>
                <c:pt idx="25173">
                  <c:v>34.610969109630503</c:v>
                </c:pt>
                <c:pt idx="25174">
                  <c:v>34.612344033918802</c:v>
                </c:pt>
                <c:pt idx="25175">
                  <c:v>34.613718958207201</c:v>
                </c:pt>
                <c:pt idx="25176">
                  <c:v>34.615093882495501</c:v>
                </c:pt>
                <c:pt idx="25177">
                  <c:v>34.6164688067838</c:v>
                </c:pt>
                <c:pt idx="25178">
                  <c:v>34.617843731072099</c:v>
                </c:pt>
                <c:pt idx="25179">
                  <c:v>34.619218655360399</c:v>
                </c:pt>
                <c:pt idx="25180">
                  <c:v>34.620593579648698</c:v>
                </c:pt>
                <c:pt idx="25181">
                  <c:v>34.621968503936998</c:v>
                </c:pt>
                <c:pt idx="25182">
                  <c:v>34.623343428225297</c:v>
                </c:pt>
                <c:pt idx="25183">
                  <c:v>34.624718352513597</c:v>
                </c:pt>
                <c:pt idx="25184">
                  <c:v>34.626093276801903</c:v>
                </c:pt>
                <c:pt idx="25185">
                  <c:v>34.627468201090302</c:v>
                </c:pt>
                <c:pt idx="25186">
                  <c:v>34.628843125378602</c:v>
                </c:pt>
                <c:pt idx="25187">
                  <c:v>34.630218049666901</c:v>
                </c:pt>
                <c:pt idx="25188">
                  <c:v>34.6315929739552</c:v>
                </c:pt>
                <c:pt idx="25189">
                  <c:v>34.6329678982435</c:v>
                </c:pt>
                <c:pt idx="25190">
                  <c:v>34.634342822531799</c:v>
                </c:pt>
                <c:pt idx="25191">
                  <c:v>34.635717746820099</c:v>
                </c:pt>
                <c:pt idx="25192">
                  <c:v>34.637092671108398</c:v>
                </c:pt>
                <c:pt idx="25193">
                  <c:v>34.638467595396698</c:v>
                </c:pt>
                <c:pt idx="25194">
                  <c:v>34.639842519685097</c:v>
                </c:pt>
                <c:pt idx="25195">
                  <c:v>34.641217443973403</c:v>
                </c:pt>
                <c:pt idx="25196">
                  <c:v>34.642592368261703</c:v>
                </c:pt>
                <c:pt idx="25197">
                  <c:v>34.643967292550002</c:v>
                </c:pt>
                <c:pt idx="25198">
                  <c:v>34.645342216838301</c:v>
                </c:pt>
                <c:pt idx="25199">
                  <c:v>34.646717141126601</c:v>
                </c:pt>
                <c:pt idx="25200">
                  <c:v>34.6480920654149</c:v>
                </c:pt>
                <c:pt idx="25201">
                  <c:v>34.6494669897032</c:v>
                </c:pt>
                <c:pt idx="25202">
                  <c:v>34.650841913991499</c:v>
                </c:pt>
                <c:pt idx="25203">
                  <c:v>34.652216838279799</c:v>
                </c:pt>
                <c:pt idx="25204">
                  <c:v>34.653591762568198</c:v>
                </c:pt>
                <c:pt idx="25205">
                  <c:v>34.654966686856497</c:v>
                </c:pt>
                <c:pt idx="25206">
                  <c:v>34.656341611144803</c:v>
                </c:pt>
                <c:pt idx="25207">
                  <c:v>34.657716535433103</c:v>
                </c:pt>
                <c:pt idx="25208">
                  <c:v>34.659091459721402</c:v>
                </c:pt>
                <c:pt idx="25209">
                  <c:v>34.660466384009702</c:v>
                </c:pt>
                <c:pt idx="25210">
                  <c:v>34.661841308298001</c:v>
                </c:pt>
                <c:pt idx="25211">
                  <c:v>34.663216232586301</c:v>
                </c:pt>
                <c:pt idx="25212">
                  <c:v>34.6645911568746</c:v>
                </c:pt>
                <c:pt idx="25213">
                  <c:v>34.6659660811629</c:v>
                </c:pt>
                <c:pt idx="25214">
                  <c:v>34.667341005451199</c:v>
                </c:pt>
                <c:pt idx="25215">
                  <c:v>34.668715929739598</c:v>
                </c:pt>
                <c:pt idx="25216">
                  <c:v>34.670090854027897</c:v>
                </c:pt>
                <c:pt idx="25217">
                  <c:v>34.671465778316197</c:v>
                </c:pt>
                <c:pt idx="25218">
                  <c:v>34.672840702604503</c:v>
                </c:pt>
                <c:pt idx="25219">
                  <c:v>34.674215626892803</c:v>
                </c:pt>
                <c:pt idx="25220">
                  <c:v>34.675590551181102</c:v>
                </c:pt>
                <c:pt idx="25221">
                  <c:v>34.676965475469402</c:v>
                </c:pt>
                <c:pt idx="25222">
                  <c:v>34.678340399757701</c:v>
                </c:pt>
                <c:pt idx="25223">
                  <c:v>34.679715324046001</c:v>
                </c:pt>
                <c:pt idx="25224">
                  <c:v>34.681090248334399</c:v>
                </c:pt>
                <c:pt idx="25225">
                  <c:v>34.682465172622699</c:v>
                </c:pt>
                <c:pt idx="25226">
                  <c:v>34.683840096910998</c:v>
                </c:pt>
                <c:pt idx="25227">
                  <c:v>34.685215021199298</c:v>
                </c:pt>
                <c:pt idx="25228">
                  <c:v>34.686589945487597</c:v>
                </c:pt>
                <c:pt idx="25229">
                  <c:v>34.687964869775897</c:v>
                </c:pt>
                <c:pt idx="25230">
                  <c:v>34.689339794064203</c:v>
                </c:pt>
                <c:pt idx="25231">
                  <c:v>34.690714718352503</c:v>
                </c:pt>
                <c:pt idx="25232">
                  <c:v>34.692089642640802</c:v>
                </c:pt>
                <c:pt idx="25233">
                  <c:v>34.693464566929102</c:v>
                </c:pt>
                <c:pt idx="25234">
                  <c:v>34.6948394912175</c:v>
                </c:pt>
                <c:pt idx="25235">
                  <c:v>34.6962144155058</c:v>
                </c:pt>
                <c:pt idx="25236">
                  <c:v>34.697589339794099</c:v>
                </c:pt>
                <c:pt idx="25237">
                  <c:v>34.698964264082399</c:v>
                </c:pt>
                <c:pt idx="25238">
                  <c:v>34.700339188370698</c:v>
                </c:pt>
                <c:pt idx="25239">
                  <c:v>34.701714112658998</c:v>
                </c:pt>
                <c:pt idx="25240">
                  <c:v>34.703089036947297</c:v>
                </c:pt>
                <c:pt idx="25241">
                  <c:v>34.704463961235597</c:v>
                </c:pt>
                <c:pt idx="25242">
                  <c:v>34.705838885523903</c:v>
                </c:pt>
                <c:pt idx="25243">
                  <c:v>34.707213809812202</c:v>
                </c:pt>
                <c:pt idx="25244">
                  <c:v>34.708588734100502</c:v>
                </c:pt>
                <c:pt idx="25245">
                  <c:v>34.709963658388901</c:v>
                </c:pt>
                <c:pt idx="25246">
                  <c:v>34.7113385826772</c:v>
                </c:pt>
                <c:pt idx="25247">
                  <c:v>34.7127135069655</c:v>
                </c:pt>
                <c:pt idx="25248">
                  <c:v>34.714088431253799</c:v>
                </c:pt>
                <c:pt idx="25249">
                  <c:v>34.715463355542099</c:v>
                </c:pt>
                <c:pt idx="25250">
                  <c:v>34.716838279830398</c:v>
                </c:pt>
                <c:pt idx="25251">
                  <c:v>34.718213204118697</c:v>
                </c:pt>
                <c:pt idx="25252">
                  <c:v>34.719588128406997</c:v>
                </c:pt>
                <c:pt idx="25253">
                  <c:v>34.720963052695303</c:v>
                </c:pt>
                <c:pt idx="25254">
                  <c:v>34.722337976983702</c:v>
                </c:pt>
                <c:pt idx="25255">
                  <c:v>34.723712901272002</c:v>
                </c:pt>
                <c:pt idx="25256">
                  <c:v>34.725087825560301</c:v>
                </c:pt>
                <c:pt idx="25257">
                  <c:v>34.726462749848601</c:v>
                </c:pt>
                <c:pt idx="25258">
                  <c:v>34.7278376741369</c:v>
                </c:pt>
                <c:pt idx="25259">
                  <c:v>34.7292125984252</c:v>
                </c:pt>
                <c:pt idx="25260">
                  <c:v>34.730587522713499</c:v>
                </c:pt>
                <c:pt idx="25261">
                  <c:v>34.731962447001798</c:v>
                </c:pt>
                <c:pt idx="25262">
                  <c:v>34.733337371290098</c:v>
                </c:pt>
                <c:pt idx="25263">
                  <c:v>34.734712295578497</c:v>
                </c:pt>
                <c:pt idx="25264">
                  <c:v>34.736087219866803</c:v>
                </c:pt>
                <c:pt idx="25265">
                  <c:v>34.737462144155103</c:v>
                </c:pt>
                <c:pt idx="25266">
                  <c:v>34.738837068443402</c:v>
                </c:pt>
                <c:pt idx="25267">
                  <c:v>34.740211992731702</c:v>
                </c:pt>
                <c:pt idx="25268">
                  <c:v>34.741586917020001</c:v>
                </c:pt>
                <c:pt idx="25269">
                  <c:v>34.742961841308301</c:v>
                </c:pt>
                <c:pt idx="25270">
                  <c:v>34.7443367655966</c:v>
                </c:pt>
                <c:pt idx="25271">
                  <c:v>34.745711689884899</c:v>
                </c:pt>
                <c:pt idx="25272">
                  <c:v>34.747086614173199</c:v>
                </c:pt>
                <c:pt idx="25273">
                  <c:v>34.748461538461498</c:v>
                </c:pt>
                <c:pt idx="25274">
                  <c:v>34.749836462749897</c:v>
                </c:pt>
                <c:pt idx="25275">
                  <c:v>34.751211387038197</c:v>
                </c:pt>
                <c:pt idx="25276">
                  <c:v>34.752586311326503</c:v>
                </c:pt>
                <c:pt idx="25277">
                  <c:v>34.753961235614803</c:v>
                </c:pt>
                <c:pt idx="25278">
                  <c:v>34.755336159903102</c:v>
                </c:pt>
                <c:pt idx="25279">
                  <c:v>34.756711084191402</c:v>
                </c:pt>
                <c:pt idx="25280">
                  <c:v>34.758086008479701</c:v>
                </c:pt>
                <c:pt idx="25281">
                  <c:v>34.759460932768</c:v>
                </c:pt>
                <c:pt idx="25282">
                  <c:v>34.7608358570563</c:v>
                </c:pt>
                <c:pt idx="25283">
                  <c:v>34.762210781344599</c:v>
                </c:pt>
                <c:pt idx="25284">
                  <c:v>34.763585705632998</c:v>
                </c:pt>
                <c:pt idx="25285">
                  <c:v>34.764960629921298</c:v>
                </c:pt>
                <c:pt idx="25286">
                  <c:v>34.766335554209597</c:v>
                </c:pt>
                <c:pt idx="25287">
                  <c:v>34.767710478497897</c:v>
                </c:pt>
                <c:pt idx="25288">
                  <c:v>34.769085402786203</c:v>
                </c:pt>
                <c:pt idx="25289">
                  <c:v>34.770460327074503</c:v>
                </c:pt>
                <c:pt idx="25290">
                  <c:v>34.771835251362802</c:v>
                </c:pt>
                <c:pt idx="25291">
                  <c:v>34.773210175651101</c:v>
                </c:pt>
                <c:pt idx="25292">
                  <c:v>34.774585099939401</c:v>
                </c:pt>
                <c:pt idx="25293">
                  <c:v>34.7759600242278</c:v>
                </c:pt>
                <c:pt idx="25294">
                  <c:v>34.777334948516099</c:v>
                </c:pt>
                <c:pt idx="25295">
                  <c:v>34.778709872804399</c:v>
                </c:pt>
                <c:pt idx="25296">
                  <c:v>34.780084797092698</c:v>
                </c:pt>
                <c:pt idx="25297">
                  <c:v>34.781459721380998</c:v>
                </c:pt>
                <c:pt idx="25298">
                  <c:v>34.782834645669297</c:v>
                </c:pt>
                <c:pt idx="25299">
                  <c:v>34.784209569957603</c:v>
                </c:pt>
                <c:pt idx="25300">
                  <c:v>34.785584494245903</c:v>
                </c:pt>
                <c:pt idx="25301">
                  <c:v>34.786959418534202</c:v>
                </c:pt>
                <c:pt idx="25302">
                  <c:v>34.788334342822502</c:v>
                </c:pt>
                <c:pt idx="25303">
                  <c:v>34.789709267110901</c:v>
                </c:pt>
                <c:pt idx="25304">
                  <c:v>34.7910841913992</c:v>
                </c:pt>
                <c:pt idx="25305">
                  <c:v>34.7924591156875</c:v>
                </c:pt>
                <c:pt idx="25306">
                  <c:v>34.793834039975799</c:v>
                </c:pt>
                <c:pt idx="25307">
                  <c:v>34.795208964264098</c:v>
                </c:pt>
                <c:pt idx="25308">
                  <c:v>34.796583888552398</c:v>
                </c:pt>
                <c:pt idx="25309">
                  <c:v>34.797958812840697</c:v>
                </c:pt>
                <c:pt idx="25310">
                  <c:v>34.799333737128997</c:v>
                </c:pt>
                <c:pt idx="25311">
                  <c:v>34.800708661417303</c:v>
                </c:pt>
                <c:pt idx="25312">
                  <c:v>34.802083585705603</c:v>
                </c:pt>
                <c:pt idx="25313">
                  <c:v>34.803458509993902</c:v>
                </c:pt>
                <c:pt idx="25314">
                  <c:v>34.804833434282301</c:v>
                </c:pt>
                <c:pt idx="25315">
                  <c:v>34.806208358570601</c:v>
                </c:pt>
                <c:pt idx="25316">
                  <c:v>34.8075832828589</c:v>
                </c:pt>
                <c:pt idx="25317">
                  <c:v>34.808958207147199</c:v>
                </c:pt>
                <c:pt idx="25318">
                  <c:v>34.810333131435499</c:v>
                </c:pt>
                <c:pt idx="25319">
                  <c:v>34.811708055723798</c:v>
                </c:pt>
                <c:pt idx="25320">
                  <c:v>34.813082980012098</c:v>
                </c:pt>
                <c:pt idx="25321">
                  <c:v>34.814457904300397</c:v>
                </c:pt>
                <c:pt idx="25322">
                  <c:v>34.815832828588697</c:v>
                </c:pt>
                <c:pt idx="25323">
                  <c:v>34.817207752877103</c:v>
                </c:pt>
                <c:pt idx="25324">
                  <c:v>34.818582677165402</c:v>
                </c:pt>
                <c:pt idx="25325">
                  <c:v>34.819957601453702</c:v>
                </c:pt>
                <c:pt idx="25326">
                  <c:v>34.821332525742001</c:v>
                </c:pt>
                <c:pt idx="25327">
                  <c:v>34.8227074500303</c:v>
                </c:pt>
                <c:pt idx="25328">
                  <c:v>34.8240823743186</c:v>
                </c:pt>
                <c:pt idx="25329">
                  <c:v>34.825457298606899</c:v>
                </c:pt>
                <c:pt idx="25330">
                  <c:v>34.826832222895199</c:v>
                </c:pt>
                <c:pt idx="25331">
                  <c:v>34.828207147183498</c:v>
                </c:pt>
                <c:pt idx="25332">
                  <c:v>34.829582071471798</c:v>
                </c:pt>
                <c:pt idx="25333">
                  <c:v>34.830956995760197</c:v>
                </c:pt>
                <c:pt idx="25334">
                  <c:v>34.832331920048503</c:v>
                </c:pt>
                <c:pt idx="25335">
                  <c:v>34.833706844336803</c:v>
                </c:pt>
                <c:pt idx="25336">
                  <c:v>34.835081768625102</c:v>
                </c:pt>
                <c:pt idx="25337">
                  <c:v>34.836456692913401</c:v>
                </c:pt>
                <c:pt idx="25338">
                  <c:v>34.837831617201701</c:v>
                </c:pt>
                <c:pt idx="25339">
                  <c:v>34.83920654149</c:v>
                </c:pt>
                <c:pt idx="25340">
                  <c:v>34.8405814657783</c:v>
                </c:pt>
                <c:pt idx="25341">
                  <c:v>34.841956390066599</c:v>
                </c:pt>
                <c:pt idx="25342">
                  <c:v>34.843331314354899</c:v>
                </c:pt>
                <c:pt idx="25343">
                  <c:v>34.844706238643298</c:v>
                </c:pt>
                <c:pt idx="25344">
                  <c:v>34.846081162931597</c:v>
                </c:pt>
                <c:pt idx="25345">
                  <c:v>34.847456087219904</c:v>
                </c:pt>
                <c:pt idx="25346">
                  <c:v>34.848831011508203</c:v>
                </c:pt>
                <c:pt idx="25347">
                  <c:v>34.850205935796502</c:v>
                </c:pt>
                <c:pt idx="25348">
                  <c:v>34.851580860084802</c:v>
                </c:pt>
                <c:pt idx="25349">
                  <c:v>34.852955784373101</c:v>
                </c:pt>
                <c:pt idx="25350">
                  <c:v>34.854330708661401</c:v>
                </c:pt>
                <c:pt idx="25351">
                  <c:v>34.8557056329497</c:v>
                </c:pt>
                <c:pt idx="25352">
                  <c:v>34.857080557238</c:v>
                </c:pt>
                <c:pt idx="25353">
                  <c:v>34.858455481526399</c:v>
                </c:pt>
                <c:pt idx="25354">
                  <c:v>34.859830405814698</c:v>
                </c:pt>
                <c:pt idx="25355">
                  <c:v>34.861205330102997</c:v>
                </c:pt>
                <c:pt idx="25356">
                  <c:v>34.862580254391297</c:v>
                </c:pt>
                <c:pt idx="25357">
                  <c:v>34.863955178679603</c:v>
                </c:pt>
                <c:pt idx="25358">
                  <c:v>34.865330102967903</c:v>
                </c:pt>
                <c:pt idx="25359">
                  <c:v>34.866705027256202</c:v>
                </c:pt>
                <c:pt idx="25360">
                  <c:v>34.868079951544502</c:v>
                </c:pt>
                <c:pt idx="25361">
                  <c:v>34.869454875832801</c:v>
                </c:pt>
                <c:pt idx="25362">
                  <c:v>34.870829800121101</c:v>
                </c:pt>
                <c:pt idx="25363">
                  <c:v>34.872204724409499</c:v>
                </c:pt>
                <c:pt idx="25364">
                  <c:v>34.873579648697799</c:v>
                </c:pt>
                <c:pt idx="25365">
                  <c:v>34.874954572986098</c:v>
                </c:pt>
                <c:pt idx="25366">
                  <c:v>34.876329497274398</c:v>
                </c:pt>
                <c:pt idx="25367">
                  <c:v>34.877704421562697</c:v>
                </c:pt>
                <c:pt idx="25368">
                  <c:v>34.879079345850997</c:v>
                </c:pt>
                <c:pt idx="25369">
                  <c:v>34.880454270139303</c:v>
                </c:pt>
                <c:pt idx="25370">
                  <c:v>34.881829194427603</c:v>
                </c:pt>
                <c:pt idx="25371">
                  <c:v>34.883204118715902</c:v>
                </c:pt>
                <c:pt idx="25372">
                  <c:v>34.884579043004202</c:v>
                </c:pt>
                <c:pt idx="25373">
                  <c:v>34.8859539672926</c:v>
                </c:pt>
                <c:pt idx="25374">
                  <c:v>34.8873288915809</c:v>
                </c:pt>
                <c:pt idx="25375">
                  <c:v>34.888703815869199</c:v>
                </c:pt>
                <c:pt idx="25376">
                  <c:v>34.890078740157499</c:v>
                </c:pt>
                <c:pt idx="25377">
                  <c:v>34.891453664445798</c:v>
                </c:pt>
                <c:pt idx="25378">
                  <c:v>34.892828588734098</c:v>
                </c:pt>
                <c:pt idx="25379">
                  <c:v>34.894203513022397</c:v>
                </c:pt>
                <c:pt idx="25380">
                  <c:v>34.895578437310697</c:v>
                </c:pt>
                <c:pt idx="25381">
                  <c:v>34.896953361599003</c:v>
                </c:pt>
                <c:pt idx="25382">
                  <c:v>34.898328285887303</c:v>
                </c:pt>
                <c:pt idx="25383">
                  <c:v>34.899703210175701</c:v>
                </c:pt>
                <c:pt idx="25384">
                  <c:v>34.901078134464001</c:v>
                </c:pt>
                <c:pt idx="25385">
                  <c:v>34.9024530587523</c:v>
                </c:pt>
                <c:pt idx="25386">
                  <c:v>34.9038279830406</c:v>
                </c:pt>
                <c:pt idx="25387">
                  <c:v>34.905202907328899</c:v>
                </c:pt>
                <c:pt idx="25388">
                  <c:v>34.906577831617199</c:v>
                </c:pt>
                <c:pt idx="25389">
                  <c:v>34.907952755905498</c:v>
                </c:pt>
                <c:pt idx="25390">
                  <c:v>34.909327680193798</c:v>
                </c:pt>
                <c:pt idx="25391">
                  <c:v>34.910702604482097</c:v>
                </c:pt>
                <c:pt idx="25392">
                  <c:v>34.912077528770403</c:v>
                </c:pt>
                <c:pt idx="25393">
                  <c:v>34.913452453058802</c:v>
                </c:pt>
                <c:pt idx="25394">
                  <c:v>34.914827377347102</c:v>
                </c:pt>
                <c:pt idx="25395">
                  <c:v>34.916202301635401</c:v>
                </c:pt>
                <c:pt idx="25396">
                  <c:v>34.917577225923701</c:v>
                </c:pt>
                <c:pt idx="25397">
                  <c:v>34.918952150212</c:v>
                </c:pt>
                <c:pt idx="25398">
                  <c:v>34.9203270745003</c:v>
                </c:pt>
                <c:pt idx="25399">
                  <c:v>34.921701998788599</c:v>
                </c:pt>
                <c:pt idx="25400">
                  <c:v>34.923076923076898</c:v>
                </c:pt>
                <c:pt idx="25401">
                  <c:v>34.924451847365198</c:v>
                </c:pt>
                <c:pt idx="25402">
                  <c:v>34.925826771653597</c:v>
                </c:pt>
                <c:pt idx="25403">
                  <c:v>34.927201695941903</c:v>
                </c:pt>
                <c:pt idx="25404">
                  <c:v>34.928576620230203</c:v>
                </c:pt>
                <c:pt idx="25405">
                  <c:v>34.929951544518502</c:v>
                </c:pt>
                <c:pt idx="25406">
                  <c:v>34.931326468806802</c:v>
                </c:pt>
                <c:pt idx="25407">
                  <c:v>34.932701393095101</c:v>
                </c:pt>
                <c:pt idx="25408">
                  <c:v>34.934076317383401</c:v>
                </c:pt>
                <c:pt idx="25409">
                  <c:v>34.9354512416717</c:v>
                </c:pt>
                <c:pt idx="25410">
                  <c:v>34.936826165959999</c:v>
                </c:pt>
                <c:pt idx="25411">
                  <c:v>34.938201090248299</c:v>
                </c:pt>
                <c:pt idx="25412">
                  <c:v>34.939576014536698</c:v>
                </c:pt>
                <c:pt idx="25413">
                  <c:v>34.940950938824997</c:v>
                </c:pt>
                <c:pt idx="25414">
                  <c:v>34.942325863113297</c:v>
                </c:pt>
                <c:pt idx="25415">
                  <c:v>34.943700787401603</c:v>
                </c:pt>
                <c:pt idx="25416">
                  <c:v>34.945075711689903</c:v>
                </c:pt>
                <c:pt idx="25417">
                  <c:v>34.946450635978202</c:v>
                </c:pt>
                <c:pt idx="25418">
                  <c:v>34.947825560266502</c:v>
                </c:pt>
                <c:pt idx="25419">
                  <c:v>34.949200484554801</c:v>
                </c:pt>
                <c:pt idx="25420">
                  <c:v>34.9505754088431</c:v>
                </c:pt>
                <c:pt idx="25421">
                  <c:v>34.9519503331314</c:v>
                </c:pt>
                <c:pt idx="25422">
                  <c:v>34.953325257419799</c:v>
                </c:pt>
                <c:pt idx="25423">
                  <c:v>34.954700181708098</c:v>
                </c:pt>
                <c:pt idx="25424">
                  <c:v>34.956075105996398</c:v>
                </c:pt>
                <c:pt idx="25425">
                  <c:v>34.957450030284697</c:v>
                </c:pt>
                <c:pt idx="25426">
                  <c:v>34.958824954572997</c:v>
                </c:pt>
                <c:pt idx="25427">
                  <c:v>34.960199878861303</c:v>
                </c:pt>
                <c:pt idx="25428">
                  <c:v>34.961574803149603</c:v>
                </c:pt>
                <c:pt idx="25429">
                  <c:v>34.962949727437902</c:v>
                </c:pt>
                <c:pt idx="25430">
                  <c:v>34.964324651726201</c:v>
                </c:pt>
                <c:pt idx="25431">
                  <c:v>34.965699576014501</c:v>
                </c:pt>
                <c:pt idx="25432">
                  <c:v>34.9670745003029</c:v>
                </c:pt>
                <c:pt idx="25433">
                  <c:v>34.968449424591199</c:v>
                </c:pt>
                <c:pt idx="25434">
                  <c:v>34.969824348879499</c:v>
                </c:pt>
                <c:pt idx="25435">
                  <c:v>34.971199273167798</c:v>
                </c:pt>
                <c:pt idx="25436">
                  <c:v>34.972574197456098</c:v>
                </c:pt>
                <c:pt idx="25437">
                  <c:v>34.973949121744397</c:v>
                </c:pt>
                <c:pt idx="25438">
                  <c:v>34.975324046032704</c:v>
                </c:pt>
                <c:pt idx="25439">
                  <c:v>34.976698970321003</c:v>
                </c:pt>
                <c:pt idx="25440">
                  <c:v>34.978073894609302</c:v>
                </c:pt>
                <c:pt idx="25441">
                  <c:v>34.979448818897602</c:v>
                </c:pt>
                <c:pt idx="25442">
                  <c:v>34.980823743186001</c:v>
                </c:pt>
                <c:pt idx="25443">
                  <c:v>34.9821986674743</c:v>
                </c:pt>
                <c:pt idx="25444">
                  <c:v>34.9835735917626</c:v>
                </c:pt>
                <c:pt idx="25445">
                  <c:v>34.984948516050899</c:v>
                </c:pt>
                <c:pt idx="25446">
                  <c:v>34.986323440339198</c:v>
                </c:pt>
                <c:pt idx="25447">
                  <c:v>34.987698364627498</c:v>
                </c:pt>
                <c:pt idx="25448">
                  <c:v>34.989073288915797</c:v>
                </c:pt>
                <c:pt idx="25449">
                  <c:v>34.990448213204097</c:v>
                </c:pt>
                <c:pt idx="25450">
                  <c:v>34.991823137492403</c:v>
                </c:pt>
                <c:pt idx="25451">
                  <c:v>34.993198061780703</c:v>
                </c:pt>
                <c:pt idx="25452">
                  <c:v>34.994572986069102</c:v>
                </c:pt>
                <c:pt idx="25453">
                  <c:v>34.995947910357401</c:v>
                </c:pt>
                <c:pt idx="25454">
                  <c:v>34.997322834645701</c:v>
                </c:pt>
                <c:pt idx="25455">
                  <c:v>34.998697758934</c:v>
                </c:pt>
                <c:pt idx="25456">
                  <c:v>35.000072683222299</c:v>
                </c:pt>
                <c:pt idx="25457">
                  <c:v>35.001447607510599</c:v>
                </c:pt>
                <c:pt idx="25458">
                  <c:v>35.002822531798898</c:v>
                </c:pt>
                <c:pt idx="25459">
                  <c:v>35.004197456087198</c:v>
                </c:pt>
                <c:pt idx="25460">
                  <c:v>35.005572380375497</c:v>
                </c:pt>
                <c:pt idx="25461">
                  <c:v>35.006947304663797</c:v>
                </c:pt>
                <c:pt idx="25462">
                  <c:v>35.008322228952203</c:v>
                </c:pt>
                <c:pt idx="25463">
                  <c:v>35.009697153240502</c:v>
                </c:pt>
                <c:pt idx="25464">
                  <c:v>35.011072077528802</c:v>
                </c:pt>
                <c:pt idx="25465">
                  <c:v>35.012447001817101</c:v>
                </c:pt>
                <c:pt idx="25466">
                  <c:v>35.0138219261054</c:v>
                </c:pt>
                <c:pt idx="25467">
                  <c:v>35.0151968503937</c:v>
                </c:pt>
                <c:pt idx="25468">
                  <c:v>35.016571774681999</c:v>
                </c:pt>
                <c:pt idx="25469">
                  <c:v>35.017946698970299</c:v>
                </c:pt>
                <c:pt idx="25470">
                  <c:v>35.019321623258598</c:v>
                </c:pt>
                <c:pt idx="25471">
                  <c:v>35.020696547546997</c:v>
                </c:pt>
                <c:pt idx="25472">
                  <c:v>35.022071471835297</c:v>
                </c:pt>
                <c:pt idx="25473">
                  <c:v>35.023446396123603</c:v>
                </c:pt>
                <c:pt idx="25474">
                  <c:v>35.024821320411903</c:v>
                </c:pt>
                <c:pt idx="25475">
                  <c:v>35.026196244700202</c:v>
                </c:pt>
                <c:pt idx="25476">
                  <c:v>35.027571168988501</c:v>
                </c:pt>
                <c:pt idx="25477">
                  <c:v>35.028946093276801</c:v>
                </c:pt>
                <c:pt idx="25478">
                  <c:v>35.0303210175651</c:v>
                </c:pt>
                <c:pt idx="25479">
                  <c:v>35.0316959418534</c:v>
                </c:pt>
                <c:pt idx="25480">
                  <c:v>35.033070866141699</c:v>
                </c:pt>
                <c:pt idx="25481">
                  <c:v>35.034445790430098</c:v>
                </c:pt>
                <c:pt idx="25482">
                  <c:v>35.035820714718398</c:v>
                </c:pt>
                <c:pt idx="25483">
                  <c:v>35.037195639006697</c:v>
                </c:pt>
                <c:pt idx="25484">
                  <c:v>35.038570563295004</c:v>
                </c:pt>
                <c:pt idx="25485">
                  <c:v>35.039945487583303</c:v>
                </c:pt>
                <c:pt idx="25486">
                  <c:v>35.041320411871602</c:v>
                </c:pt>
                <c:pt idx="25487">
                  <c:v>35.042695336159902</c:v>
                </c:pt>
                <c:pt idx="25488">
                  <c:v>35.044070260448201</c:v>
                </c:pt>
                <c:pt idx="25489">
                  <c:v>35.045445184736501</c:v>
                </c:pt>
                <c:pt idx="25490">
                  <c:v>35.0468201090248</c:v>
                </c:pt>
                <c:pt idx="25491">
                  <c:v>35.048195033313199</c:v>
                </c:pt>
                <c:pt idx="25492">
                  <c:v>35.049569957601499</c:v>
                </c:pt>
                <c:pt idx="25493">
                  <c:v>35.050944881889798</c:v>
                </c:pt>
                <c:pt idx="25494">
                  <c:v>35.052319806178097</c:v>
                </c:pt>
                <c:pt idx="25495">
                  <c:v>35.053694730466397</c:v>
                </c:pt>
                <c:pt idx="25496">
                  <c:v>35.055069654754703</c:v>
                </c:pt>
                <c:pt idx="25497">
                  <c:v>35.056444579043003</c:v>
                </c:pt>
                <c:pt idx="25498">
                  <c:v>35.057819503331302</c:v>
                </c:pt>
                <c:pt idx="25499">
                  <c:v>35.059194427619602</c:v>
                </c:pt>
                <c:pt idx="25500">
                  <c:v>35.060569351907901</c:v>
                </c:pt>
                <c:pt idx="25501">
                  <c:v>35.0619442761963</c:v>
                </c:pt>
                <c:pt idx="25502">
                  <c:v>35.063319200484599</c:v>
                </c:pt>
                <c:pt idx="25503">
                  <c:v>35.064694124772899</c:v>
                </c:pt>
                <c:pt idx="25504">
                  <c:v>35.066069049061198</c:v>
                </c:pt>
                <c:pt idx="25505">
                  <c:v>35.067443973349498</c:v>
                </c:pt>
                <c:pt idx="25506">
                  <c:v>35.068818897637797</c:v>
                </c:pt>
                <c:pt idx="25507">
                  <c:v>35.070193821926097</c:v>
                </c:pt>
                <c:pt idx="25508">
                  <c:v>35.071568746214403</c:v>
                </c:pt>
                <c:pt idx="25509">
                  <c:v>35.072943670502703</c:v>
                </c:pt>
                <c:pt idx="25510">
                  <c:v>35.074318594791002</c:v>
                </c:pt>
                <c:pt idx="25511">
                  <c:v>35.075693519079401</c:v>
                </c:pt>
                <c:pt idx="25512">
                  <c:v>35.0770684433677</c:v>
                </c:pt>
                <c:pt idx="25513">
                  <c:v>35.078443367656</c:v>
                </c:pt>
                <c:pt idx="25514">
                  <c:v>35.079818291944299</c:v>
                </c:pt>
                <c:pt idx="25515">
                  <c:v>35.081193216232599</c:v>
                </c:pt>
                <c:pt idx="25516">
                  <c:v>35.082568140520898</c:v>
                </c:pt>
                <c:pt idx="25517">
                  <c:v>35.083943064809198</c:v>
                </c:pt>
                <c:pt idx="25518">
                  <c:v>35.085317989097497</c:v>
                </c:pt>
                <c:pt idx="25519">
                  <c:v>35.086692913385797</c:v>
                </c:pt>
                <c:pt idx="25520">
                  <c:v>35.088067837674103</c:v>
                </c:pt>
                <c:pt idx="25521">
                  <c:v>35.089442761962502</c:v>
                </c:pt>
                <c:pt idx="25522">
                  <c:v>35.090817686250801</c:v>
                </c:pt>
                <c:pt idx="25523">
                  <c:v>35.092192610539101</c:v>
                </c:pt>
                <c:pt idx="25524">
                  <c:v>35.0935675348274</c:v>
                </c:pt>
                <c:pt idx="25525">
                  <c:v>35.0949424591157</c:v>
                </c:pt>
                <c:pt idx="25526">
                  <c:v>35.096317383403999</c:v>
                </c:pt>
                <c:pt idx="25527">
                  <c:v>35.097692307692299</c:v>
                </c:pt>
                <c:pt idx="25528">
                  <c:v>35.099067231980598</c:v>
                </c:pt>
                <c:pt idx="25529">
                  <c:v>35.100442156268898</c:v>
                </c:pt>
                <c:pt idx="25530">
                  <c:v>35.101817080557197</c:v>
                </c:pt>
                <c:pt idx="25531">
                  <c:v>35.103192004845603</c:v>
                </c:pt>
                <c:pt idx="25532">
                  <c:v>35.104566929133902</c:v>
                </c:pt>
                <c:pt idx="25533">
                  <c:v>35.105941853422202</c:v>
                </c:pt>
                <c:pt idx="25534">
                  <c:v>35.107316777710501</c:v>
                </c:pt>
                <c:pt idx="25535">
                  <c:v>35.108691701998801</c:v>
                </c:pt>
                <c:pt idx="25536">
                  <c:v>35.1100666262871</c:v>
                </c:pt>
                <c:pt idx="25537">
                  <c:v>35.1114415505754</c:v>
                </c:pt>
                <c:pt idx="25538">
                  <c:v>35.112816474863699</c:v>
                </c:pt>
                <c:pt idx="25539">
                  <c:v>35.114191399151998</c:v>
                </c:pt>
                <c:pt idx="25540">
                  <c:v>35.115566323440298</c:v>
                </c:pt>
                <c:pt idx="25541">
                  <c:v>35.116941247728697</c:v>
                </c:pt>
                <c:pt idx="25542">
                  <c:v>35.118316172017003</c:v>
                </c:pt>
                <c:pt idx="25543">
                  <c:v>35.119691096305303</c:v>
                </c:pt>
                <c:pt idx="25544">
                  <c:v>35.121066020593602</c:v>
                </c:pt>
                <c:pt idx="25545">
                  <c:v>35.122440944881902</c:v>
                </c:pt>
                <c:pt idx="25546">
                  <c:v>35.123815869170201</c:v>
                </c:pt>
                <c:pt idx="25547">
                  <c:v>35.125190793458501</c:v>
                </c:pt>
                <c:pt idx="25548">
                  <c:v>35.1265657177468</c:v>
                </c:pt>
                <c:pt idx="25549">
                  <c:v>35.127940642035099</c:v>
                </c:pt>
                <c:pt idx="25550">
                  <c:v>35.129315566323498</c:v>
                </c:pt>
                <c:pt idx="25551">
                  <c:v>35.130690490611798</c:v>
                </c:pt>
                <c:pt idx="25552">
                  <c:v>35.132065414900097</c:v>
                </c:pt>
                <c:pt idx="25553">
                  <c:v>35.133440339188397</c:v>
                </c:pt>
                <c:pt idx="25554">
                  <c:v>35.134815263476703</c:v>
                </c:pt>
                <c:pt idx="25555">
                  <c:v>35.136190187765003</c:v>
                </c:pt>
                <c:pt idx="25556">
                  <c:v>35.137565112053302</c:v>
                </c:pt>
                <c:pt idx="25557">
                  <c:v>35.138940036341602</c:v>
                </c:pt>
                <c:pt idx="25558">
                  <c:v>35.140314960629901</c:v>
                </c:pt>
                <c:pt idx="25559">
                  <c:v>35.1416898849182</c:v>
                </c:pt>
                <c:pt idx="25560">
                  <c:v>35.143064809206599</c:v>
                </c:pt>
                <c:pt idx="25561">
                  <c:v>35.144439733494899</c:v>
                </c:pt>
                <c:pt idx="25562">
                  <c:v>35.145814657783198</c:v>
                </c:pt>
                <c:pt idx="25563">
                  <c:v>35.147189582071498</c:v>
                </c:pt>
                <c:pt idx="25564">
                  <c:v>35.148564506359797</c:v>
                </c:pt>
                <c:pt idx="25565">
                  <c:v>35.149939430648097</c:v>
                </c:pt>
                <c:pt idx="25566">
                  <c:v>35.151314354936403</c:v>
                </c:pt>
                <c:pt idx="25567">
                  <c:v>35.152689279224703</c:v>
                </c:pt>
                <c:pt idx="25568">
                  <c:v>35.154064203513002</c:v>
                </c:pt>
                <c:pt idx="25569">
                  <c:v>35.155439127801301</c:v>
                </c:pt>
                <c:pt idx="25570">
                  <c:v>35.156814052089601</c:v>
                </c:pt>
                <c:pt idx="25571">
                  <c:v>35.158188976378</c:v>
                </c:pt>
                <c:pt idx="25572">
                  <c:v>35.159563900666299</c:v>
                </c:pt>
                <c:pt idx="25573">
                  <c:v>35.160938824954599</c:v>
                </c:pt>
                <c:pt idx="25574">
                  <c:v>35.162313749242898</c:v>
                </c:pt>
                <c:pt idx="25575">
                  <c:v>35.163688673531198</c:v>
                </c:pt>
                <c:pt idx="25576">
                  <c:v>35.165063597819497</c:v>
                </c:pt>
                <c:pt idx="25577">
                  <c:v>35.166438522107804</c:v>
                </c:pt>
                <c:pt idx="25578">
                  <c:v>35.167813446396103</c:v>
                </c:pt>
                <c:pt idx="25579">
                  <c:v>35.169188370684402</c:v>
                </c:pt>
                <c:pt idx="25580">
                  <c:v>35.170563294972801</c:v>
                </c:pt>
                <c:pt idx="25581">
                  <c:v>35.171938219261101</c:v>
                </c:pt>
                <c:pt idx="25582">
                  <c:v>35.1733131435494</c:v>
                </c:pt>
                <c:pt idx="25583">
                  <c:v>35.1746880678377</c:v>
                </c:pt>
                <c:pt idx="25584">
                  <c:v>35.176062992125999</c:v>
                </c:pt>
                <c:pt idx="25585">
                  <c:v>35.177437916414299</c:v>
                </c:pt>
                <c:pt idx="25586">
                  <c:v>35.178812840702598</c:v>
                </c:pt>
                <c:pt idx="25587">
                  <c:v>35.180187764990897</c:v>
                </c:pt>
                <c:pt idx="25588">
                  <c:v>35.181562689279197</c:v>
                </c:pt>
                <c:pt idx="25589">
                  <c:v>35.182937613567503</c:v>
                </c:pt>
                <c:pt idx="25590">
                  <c:v>35.184312537855902</c:v>
                </c:pt>
                <c:pt idx="25591">
                  <c:v>35.185687462144202</c:v>
                </c:pt>
                <c:pt idx="25592">
                  <c:v>35.187062386432501</c:v>
                </c:pt>
                <c:pt idx="25593">
                  <c:v>35.188437310720801</c:v>
                </c:pt>
                <c:pt idx="25594">
                  <c:v>35.1898122350091</c:v>
                </c:pt>
                <c:pt idx="25595">
                  <c:v>35.191187159297399</c:v>
                </c:pt>
                <c:pt idx="25596">
                  <c:v>35.192562083585699</c:v>
                </c:pt>
                <c:pt idx="25597">
                  <c:v>35.193937007873998</c:v>
                </c:pt>
                <c:pt idx="25598">
                  <c:v>35.195311932162298</c:v>
                </c:pt>
                <c:pt idx="25599">
                  <c:v>35.196686856450597</c:v>
                </c:pt>
                <c:pt idx="25600">
                  <c:v>35.198061780738897</c:v>
                </c:pt>
                <c:pt idx="25601">
                  <c:v>35.199436705027303</c:v>
                </c:pt>
                <c:pt idx="25602">
                  <c:v>35.200811629315602</c:v>
                </c:pt>
                <c:pt idx="25603">
                  <c:v>35.202186553603902</c:v>
                </c:pt>
                <c:pt idx="25604">
                  <c:v>35.203561477892201</c:v>
                </c:pt>
                <c:pt idx="25605">
                  <c:v>35.2049364021805</c:v>
                </c:pt>
                <c:pt idx="25606">
                  <c:v>35.2063113264688</c:v>
                </c:pt>
                <c:pt idx="25607">
                  <c:v>35.207686250757099</c:v>
                </c:pt>
                <c:pt idx="25608">
                  <c:v>35.209061175045399</c:v>
                </c:pt>
                <c:pt idx="25609">
                  <c:v>35.210436099333698</c:v>
                </c:pt>
                <c:pt idx="25610">
                  <c:v>35.211811023622097</c:v>
                </c:pt>
                <c:pt idx="25611">
                  <c:v>35.213185947910397</c:v>
                </c:pt>
                <c:pt idx="25612">
                  <c:v>35.214560872198703</c:v>
                </c:pt>
                <c:pt idx="25613">
                  <c:v>35.215935796487003</c:v>
                </c:pt>
                <c:pt idx="25614">
                  <c:v>35.217310720775302</c:v>
                </c:pt>
                <c:pt idx="25615">
                  <c:v>35.218685645063601</c:v>
                </c:pt>
                <c:pt idx="25616">
                  <c:v>35.220060569351901</c:v>
                </c:pt>
                <c:pt idx="25617">
                  <c:v>35.2214354936402</c:v>
                </c:pt>
                <c:pt idx="25618">
                  <c:v>35.2228104179285</c:v>
                </c:pt>
                <c:pt idx="25619">
                  <c:v>35.224185342216899</c:v>
                </c:pt>
                <c:pt idx="25620">
                  <c:v>35.225560266505198</c:v>
                </c:pt>
                <c:pt idx="25621">
                  <c:v>35.226935190793498</c:v>
                </c:pt>
                <c:pt idx="25622">
                  <c:v>35.228310115081797</c:v>
                </c:pt>
                <c:pt idx="25623">
                  <c:v>35.229685039370104</c:v>
                </c:pt>
                <c:pt idx="25624">
                  <c:v>35.231059963658403</c:v>
                </c:pt>
                <c:pt idx="25625">
                  <c:v>35.232434887946702</c:v>
                </c:pt>
                <c:pt idx="25626">
                  <c:v>35.233809812235002</c:v>
                </c:pt>
                <c:pt idx="25627">
                  <c:v>35.235184736523301</c:v>
                </c:pt>
                <c:pt idx="25628">
                  <c:v>35.236559660811601</c:v>
                </c:pt>
                <c:pt idx="25629">
                  <c:v>35.2379345850999</c:v>
                </c:pt>
                <c:pt idx="25630">
                  <c:v>35.239309509388299</c:v>
                </c:pt>
                <c:pt idx="25631">
                  <c:v>35.240684433676599</c:v>
                </c:pt>
                <c:pt idx="25632">
                  <c:v>35.242059357964898</c:v>
                </c:pt>
                <c:pt idx="25633">
                  <c:v>35.243434282253197</c:v>
                </c:pt>
                <c:pt idx="25634">
                  <c:v>35.244809206541497</c:v>
                </c:pt>
                <c:pt idx="25635">
                  <c:v>35.246184130829803</c:v>
                </c:pt>
                <c:pt idx="25636">
                  <c:v>35.247559055118103</c:v>
                </c:pt>
                <c:pt idx="25637">
                  <c:v>35.248933979406402</c:v>
                </c:pt>
                <c:pt idx="25638">
                  <c:v>35.250308903694702</c:v>
                </c:pt>
                <c:pt idx="25639">
                  <c:v>35.251683827983001</c:v>
                </c:pt>
                <c:pt idx="25640">
                  <c:v>35.2530587522714</c:v>
                </c:pt>
                <c:pt idx="25641">
                  <c:v>35.2544336765597</c:v>
                </c:pt>
                <c:pt idx="25642">
                  <c:v>35.255808600847999</c:v>
                </c:pt>
                <c:pt idx="25643">
                  <c:v>35.257183525136298</c:v>
                </c:pt>
                <c:pt idx="25644">
                  <c:v>35.258558449424598</c:v>
                </c:pt>
                <c:pt idx="25645">
                  <c:v>35.259933373712897</c:v>
                </c:pt>
                <c:pt idx="25646">
                  <c:v>35.261308298001197</c:v>
                </c:pt>
                <c:pt idx="25647">
                  <c:v>35.262683222289503</c:v>
                </c:pt>
                <c:pt idx="25648">
                  <c:v>35.264058146577803</c:v>
                </c:pt>
                <c:pt idx="25649">
                  <c:v>35.265433070866202</c:v>
                </c:pt>
                <c:pt idx="25650">
                  <c:v>35.266807995154501</c:v>
                </c:pt>
                <c:pt idx="25651">
                  <c:v>35.2681829194428</c:v>
                </c:pt>
                <c:pt idx="25652">
                  <c:v>35.2695578437311</c:v>
                </c:pt>
                <c:pt idx="25653">
                  <c:v>35.270932768019399</c:v>
                </c:pt>
                <c:pt idx="25654">
                  <c:v>35.272307692307699</c:v>
                </c:pt>
                <c:pt idx="25655">
                  <c:v>35.273682616595998</c:v>
                </c:pt>
                <c:pt idx="25656">
                  <c:v>35.275057540884298</c:v>
                </c:pt>
                <c:pt idx="25657">
                  <c:v>35.276432465172597</c:v>
                </c:pt>
                <c:pt idx="25658">
                  <c:v>35.277807389460897</c:v>
                </c:pt>
                <c:pt idx="25659">
                  <c:v>35.279182313749203</c:v>
                </c:pt>
                <c:pt idx="25660">
                  <c:v>35.280557238037602</c:v>
                </c:pt>
                <c:pt idx="25661">
                  <c:v>35.281932162325901</c:v>
                </c:pt>
                <c:pt idx="25662">
                  <c:v>35.283307086614201</c:v>
                </c:pt>
                <c:pt idx="25663">
                  <c:v>35.2846820109025</c:v>
                </c:pt>
                <c:pt idx="25664">
                  <c:v>35.2860569351908</c:v>
                </c:pt>
                <c:pt idx="25665">
                  <c:v>35.287431859479099</c:v>
                </c:pt>
                <c:pt idx="25666">
                  <c:v>35.288806783767399</c:v>
                </c:pt>
                <c:pt idx="25667">
                  <c:v>35.290181708055698</c:v>
                </c:pt>
                <c:pt idx="25668">
                  <c:v>35.291556632343998</c:v>
                </c:pt>
                <c:pt idx="25669">
                  <c:v>35.292931556632396</c:v>
                </c:pt>
                <c:pt idx="25670">
                  <c:v>35.294306480920703</c:v>
                </c:pt>
                <c:pt idx="25671">
                  <c:v>35.295681405209002</c:v>
                </c:pt>
                <c:pt idx="25672">
                  <c:v>35.297056329497302</c:v>
                </c:pt>
                <c:pt idx="25673">
                  <c:v>35.298431253785601</c:v>
                </c:pt>
                <c:pt idx="25674">
                  <c:v>35.299806178073901</c:v>
                </c:pt>
                <c:pt idx="25675">
                  <c:v>35.3011811023622</c:v>
                </c:pt>
                <c:pt idx="25676">
                  <c:v>35.3025560266505</c:v>
                </c:pt>
                <c:pt idx="25677">
                  <c:v>35.303930950938799</c:v>
                </c:pt>
                <c:pt idx="25678">
                  <c:v>35.305305875227099</c:v>
                </c:pt>
                <c:pt idx="25679">
                  <c:v>35.306680799515497</c:v>
                </c:pt>
                <c:pt idx="25680">
                  <c:v>35.308055723803797</c:v>
                </c:pt>
                <c:pt idx="25681">
                  <c:v>35.309430648092103</c:v>
                </c:pt>
                <c:pt idx="25682">
                  <c:v>35.310805572380403</c:v>
                </c:pt>
                <c:pt idx="25683">
                  <c:v>35.312180496668702</c:v>
                </c:pt>
                <c:pt idx="25684">
                  <c:v>35.313555420957002</c:v>
                </c:pt>
                <c:pt idx="25685">
                  <c:v>35.314930345245301</c:v>
                </c:pt>
                <c:pt idx="25686">
                  <c:v>35.316305269533601</c:v>
                </c:pt>
                <c:pt idx="25687">
                  <c:v>35.3176801938219</c:v>
                </c:pt>
                <c:pt idx="25688">
                  <c:v>35.319055118110199</c:v>
                </c:pt>
                <c:pt idx="25689">
                  <c:v>35.320430042398598</c:v>
                </c:pt>
                <c:pt idx="25690">
                  <c:v>35.321804966686898</c:v>
                </c:pt>
                <c:pt idx="25691">
                  <c:v>35.323179890975197</c:v>
                </c:pt>
                <c:pt idx="25692">
                  <c:v>35.324554815263497</c:v>
                </c:pt>
                <c:pt idx="25693">
                  <c:v>35.325929739551803</c:v>
                </c:pt>
                <c:pt idx="25694">
                  <c:v>35.327304663840103</c:v>
                </c:pt>
                <c:pt idx="25695">
                  <c:v>35.328679588128402</c:v>
                </c:pt>
                <c:pt idx="25696">
                  <c:v>35.330054512416702</c:v>
                </c:pt>
                <c:pt idx="25697">
                  <c:v>35.331429436705001</c:v>
                </c:pt>
                <c:pt idx="25698">
                  <c:v>35.3328043609933</c:v>
                </c:pt>
                <c:pt idx="25699">
                  <c:v>35.334179285281699</c:v>
                </c:pt>
                <c:pt idx="25700">
                  <c:v>35.335554209569999</c:v>
                </c:pt>
                <c:pt idx="25701">
                  <c:v>35.336929133858298</c:v>
                </c:pt>
                <c:pt idx="25702">
                  <c:v>35.338304058146598</c:v>
                </c:pt>
                <c:pt idx="25703">
                  <c:v>35.339678982434897</c:v>
                </c:pt>
                <c:pt idx="25704">
                  <c:v>35.341053906723197</c:v>
                </c:pt>
                <c:pt idx="25705">
                  <c:v>35.342428831011503</c:v>
                </c:pt>
                <c:pt idx="25706">
                  <c:v>35.343803755299803</c:v>
                </c:pt>
                <c:pt idx="25707">
                  <c:v>35.345178679588102</c:v>
                </c:pt>
                <c:pt idx="25708">
                  <c:v>35.346553603876401</c:v>
                </c:pt>
                <c:pt idx="25709">
                  <c:v>35.3479285281648</c:v>
                </c:pt>
                <c:pt idx="25710">
                  <c:v>35.3493034524531</c:v>
                </c:pt>
                <c:pt idx="25711">
                  <c:v>35.350678376741399</c:v>
                </c:pt>
                <c:pt idx="25712">
                  <c:v>35.352053301029699</c:v>
                </c:pt>
                <c:pt idx="25713">
                  <c:v>35.353428225317998</c:v>
                </c:pt>
                <c:pt idx="25714">
                  <c:v>35.354803149606298</c:v>
                </c:pt>
                <c:pt idx="25715">
                  <c:v>35.356178073894597</c:v>
                </c:pt>
                <c:pt idx="25716">
                  <c:v>35.357552998182904</c:v>
                </c:pt>
                <c:pt idx="25717">
                  <c:v>35.358927922471203</c:v>
                </c:pt>
                <c:pt idx="25718">
                  <c:v>35.360302846759502</c:v>
                </c:pt>
                <c:pt idx="25719">
                  <c:v>35.361677771047901</c:v>
                </c:pt>
                <c:pt idx="25720">
                  <c:v>35.363052695336201</c:v>
                </c:pt>
                <c:pt idx="25721">
                  <c:v>35.3644276196245</c:v>
                </c:pt>
                <c:pt idx="25722">
                  <c:v>35.3658025439128</c:v>
                </c:pt>
                <c:pt idx="25723">
                  <c:v>35.367177468201099</c:v>
                </c:pt>
                <c:pt idx="25724">
                  <c:v>35.368552392489399</c:v>
                </c:pt>
                <c:pt idx="25725">
                  <c:v>35.369927316777698</c:v>
                </c:pt>
                <c:pt idx="25726">
                  <c:v>35.371302241065997</c:v>
                </c:pt>
                <c:pt idx="25727">
                  <c:v>35.372677165354297</c:v>
                </c:pt>
                <c:pt idx="25728">
                  <c:v>35.374052089642603</c:v>
                </c:pt>
                <c:pt idx="25729">
                  <c:v>35.375427013931002</c:v>
                </c:pt>
                <c:pt idx="25730">
                  <c:v>35.376801938219302</c:v>
                </c:pt>
                <c:pt idx="25731">
                  <c:v>35.378176862507601</c:v>
                </c:pt>
                <c:pt idx="25732">
                  <c:v>35.379551786795901</c:v>
                </c:pt>
                <c:pt idx="25733">
                  <c:v>35.3809267110842</c:v>
                </c:pt>
                <c:pt idx="25734">
                  <c:v>35.3823016353725</c:v>
                </c:pt>
                <c:pt idx="25735">
                  <c:v>35.383676559660799</c:v>
                </c:pt>
                <c:pt idx="25736">
                  <c:v>35.385051483949098</c:v>
                </c:pt>
                <c:pt idx="25737">
                  <c:v>35.386426408237398</c:v>
                </c:pt>
                <c:pt idx="25738">
                  <c:v>35.387801332525797</c:v>
                </c:pt>
                <c:pt idx="25739">
                  <c:v>35.389176256814103</c:v>
                </c:pt>
                <c:pt idx="25740">
                  <c:v>35.390551181102403</c:v>
                </c:pt>
                <c:pt idx="25741">
                  <c:v>35.391926105390702</c:v>
                </c:pt>
                <c:pt idx="25742">
                  <c:v>35.393301029679002</c:v>
                </c:pt>
                <c:pt idx="25743">
                  <c:v>35.394675953967301</c:v>
                </c:pt>
                <c:pt idx="25744">
                  <c:v>35.3960508782556</c:v>
                </c:pt>
                <c:pt idx="25745">
                  <c:v>35.3974258025439</c:v>
                </c:pt>
                <c:pt idx="25746">
                  <c:v>35.398800726832199</c:v>
                </c:pt>
                <c:pt idx="25747">
                  <c:v>35.400175651120499</c:v>
                </c:pt>
                <c:pt idx="25748">
                  <c:v>35.401550575408898</c:v>
                </c:pt>
                <c:pt idx="25749">
                  <c:v>35.402925499697197</c:v>
                </c:pt>
                <c:pt idx="25750">
                  <c:v>35.404300423985497</c:v>
                </c:pt>
                <c:pt idx="25751">
                  <c:v>35.405675348273803</c:v>
                </c:pt>
                <c:pt idx="25752">
                  <c:v>35.407050272562103</c:v>
                </c:pt>
                <c:pt idx="25753">
                  <c:v>35.408425196850402</c:v>
                </c:pt>
                <c:pt idx="25754">
                  <c:v>35.409800121138701</c:v>
                </c:pt>
                <c:pt idx="25755">
                  <c:v>35.411175045427001</c:v>
                </c:pt>
                <c:pt idx="25756">
                  <c:v>35.4125499697153</c:v>
                </c:pt>
                <c:pt idx="25757">
                  <c:v>35.4139248940036</c:v>
                </c:pt>
                <c:pt idx="25758">
                  <c:v>35.415299818291999</c:v>
                </c:pt>
                <c:pt idx="25759">
                  <c:v>35.416674742580298</c:v>
                </c:pt>
                <c:pt idx="25760">
                  <c:v>35.418049666868598</c:v>
                </c:pt>
                <c:pt idx="25761">
                  <c:v>35.419424591156897</c:v>
                </c:pt>
                <c:pt idx="25762">
                  <c:v>35.420799515445196</c:v>
                </c:pt>
                <c:pt idx="25763">
                  <c:v>35.422174439733503</c:v>
                </c:pt>
                <c:pt idx="25764">
                  <c:v>35.423549364021802</c:v>
                </c:pt>
                <c:pt idx="25765">
                  <c:v>35.424924288310102</c:v>
                </c:pt>
                <c:pt idx="25766">
                  <c:v>35.426299212598401</c:v>
                </c:pt>
                <c:pt idx="25767">
                  <c:v>35.427674136886701</c:v>
                </c:pt>
                <c:pt idx="25768">
                  <c:v>35.4290490611751</c:v>
                </c:pt>
                <c:pt idx="25769">
                  <c:v>35.430423985463399</c:v>
                </c:pt>
                <c:pt idx="25770">
                  <c:v>35.431798909751699</c:v>
                </c:pt>
                <c:pt idx="25771">
                  <c:v>35.433173834039998</c:v>
                </c:pt>
                <c:pt idx="25772">
                  <c:v>35.434548758328297</c:v>
                </c:pt>
                <c:pt idx="25773">
                  <c:v>35.435923682616597</c:v>
                </c:pt>
                <c:pt idx="25774">
                  <c:v>35.437298606904903</c:v>
                </c:pt>
                <c:pt idx="25775">
                  <c:v>35.438673531193203</c:v>
                </c:pt>
                <c:pt idx="25776">
                  <c:v>35.440048455481502</c:v>
                </c:pt>
                <c:pt idx="25777">
                  <c:v>35.441423379769802</c:v>
                </c:pt>
                <c:pt idx="25778">
                  <c:v>35.442798304058201</c:v>
                </c:pt>
                <c:pt idx="25779">
                  <c:v>35.4441732283465</c:v>
                </c:pt>
                <c:pt idx="25780">
                  <c:v>35.4455481526348</c:v>
                </c:pt>
                <c:pt idx="25781">
                  <c:v>35.446923076923099</c:v>
                </c:pt>
                <c:pt idx="25782">
                  <c:v>35.448298001211398</c:v>
                </c:pt>
                <c:pt idx="25783">
                  <c:v>35.449672925499698</c:v>
                </c:pt>
                <c:pt idx="25784">
                  <c:v>35.451047849787997</c:v>
                </c:pt>
                <c:pt idx="25785">
                  <c:v>35.452422774076297</c:v>
                </c:pt>
                <c:pt idx="25786">
                  <c:v>35.453797698364603</c:v>
                </c:pt>
                <c:pt idx="25787">
                  <c:v>35.455172622652903</c:v>
                </c:pt>
                <c:pt idx="25788">
                  <c:v>35.456547546941302</c:v>
                </c:pt>
                <c:pt idx="25789">
                  <c:v>35.457922471229601</c:v>
                </c:pt>
                <c:pt idx="25790">
                  <c:v>35.4592973955179</c:v>
                </c:pt>
                <c:pt idx="25791">
                  <c:v>35.4606723198062</c:v>
                </c:pt>
                <c:pt idx="25792">
                  <c:v>35.462047244094499</c:v>
                </c:pt>
                <c:pt idx="25793">
                  <c:v>35.463422168382799</c:v>
                </c:pt>
                <c:pt idx="25794">
                  <c:v>35.464797092671098</c:v>
                </c:pt>
                <c:pt idx="25795">
                  <c:v>35.466172016959398</c:v>
                </c:pt>
                <c:pt idx="25796">
                  <c:v>35.467546941247697</c:v>
                </c:pt>
                <c:pt idx="25797">
                  <c:v>35.468921865535997</c:v>
                </c:pt>
                <c:pt idx="25798">
                  <c:v>35.470296789824403</c:v>
                </c:pt>
                <c:pt idx="25799">
                  <c:v>35.471671714112702</c:v>
                </c:pt>
                <c:pt idx="25800">
                  <c:v>35.473046638401001</c:v>
                </c:pt>
                <c:pt idx="25801">
                  <c:v>35.474421562689301</c:v>
                </c:pt>
                <c:pt idx="25802">
                  <c:v>35.4757964869776</c:v>
                </c:pt>
                <c:pt idx="25803">
                  <c:v>35.4771714112659</c:v>
                </c:pt>
                <c:pt idx="25804">
                  <c:v>35.478546335554199</c:v>
                </c:pt>
                <c:pt idx="25805">
                  <c:v>35.479921259842499</c:v>
                </c:pt>
                <c:pt idx="25806">
                  <c:v>35.481296184130798</c:v>
                </c:pt>
                <c:pt idx="25807">
                  <c:v>35.482671108419197</c:v>
                </c:pt>
                <c:pt idx="25808">
                  <c:v>35.484046032707496</c:v>
                </c:pt>
                <c:pt idx="25809">
                  <c:v>35.485420956995803</c:v>
                </c:pt>
                <c:pt idx="25810">
                  <c:v>35.486795881284102</c:v>
                </c:pt>
                <c:pt idx="25811">
                  <c:v>35.488170805572402</c:v>
                </c:pt>
                <c:pt idx="25812">
                  <c:v>35.489545729860701</c:v>
                </c:pt>
                <c:pt idx="25813">
                  <c:v>35.490920654149001</c:v>
                </c:pt>
                <c:pt idx="25814">
                  <c:v>35.4922955784373</c:v>
                </c:pt>
                <c:pt idx="25815">
                  <c:v>35.4936705027256</c:v>
                </c:pt>
                <c:pt idx="25816">
                  <c:v>35.495045427013899</c:v>
                </c:pt>
                <c:pt idx="25817">
                  <c:v>35.496420351302298</c:v>
                </c:pt>
                <c:pt idx="25818">
                  <c:v>35.497795275590597</c:v>
                </c:pt>
                <c:pt idx="25819">
                  <c:v>35.499170199878897</c:v>
                </c:pt>
                <c:pt idx="25820">
                  <c:v>35.500545124167203</c:v>
                </c:pt>
                <c:pt idx="25821">
                  <c:v>35.501920048455503</c:v>
                </c:pt>
                <c:pt idx="25822">
                  <c:v>35.503294972743802</c:v>
                </c:pt>
                <c:pt idx="25823">
                  <c:v>35.504669897032102</c:v>
                </c:pt>
                <c:pt idx="25824">
                  <c:v>35.506044821320401</c:v>
                </c:pt>
                <c:pt idx="25825">
                  <c:v>35.507419745608701</c:v>
                </c:pt>
                <c:pt idx="25826">
                  <c:v>35.508794669897</c:v>
                </c:pt>
                <c:pt idx="25827">
                  <c:v>35.510169594185399</c:v>
                </c:pt>
                <c:pt idx="25828">
                  <c:v>35.511544518473698</c:v>
                </c:pt>
                <c:pt idx="25829">
                  <c:v>35.512919442761998</c:v>
                </c:pt>
                <c:pt idx="25830">
                  <c:v>35.514294367050297</c:v>
                </c:pt>
                <c:pt idx="25831">
                  <c:v>35.515669291338597</c:v>
                </c:pt>
                <c:pt idx="25832">
                  <c:v>35.517044215626903</c:v>
                </c:pt>
                <c:pt idx="25833">
                  <c:v>35.518419139915203</c:v>
                </c:pt>
                <c:pt idx="25834">
                  <c:v>35.519794064203502</c:v>
                </c:pt>
                <c:pt idx="25835">
                  <c:v>35.521168988491802</c:v>
                </c:pt>
                <c:pt idx="25836">
                  <c:v>35.522543912780101</c:v>
                </c:pt>
                <c:pt idx="25837">
                  <c:v>35.5239188370685</c:v>
                </c:pt>
                <c:pt idx="25838">
                  <c:v>35.525293761356799</c:v>
                </c:pt>
                <c:pt idx="25839">
                  <c:v>35.526668685645099</c:v>
                </c:pt>
                <c:pt idx="25840">
                  <c:v>35.528043609933398</c:v>
                </c:pt>
                <c:pt idx="25841">
                  <c:v>35.529418534221698</c:v>
                </c:pt>
                <c:pt idx="25842">
                  <c:v>35.530793458509997</c:v>
                </c:pt>
                <c:pt idx="25843">
                  <c:v>35.532168382798297</c:v>
                </c:pt>
                <c:pt idx="25844">
                  <c:v>35.533543307086603</c:v>
                </c:pt>
                <c:pt idx="25845">
                  <c:v>35.534918231374903</c:v>
                </c:pt>
                <c:pt idx="25846">
                  <c:v>35.536293155663202</c:v>
                </c:pt>
                <c:pt idx="25847">
                  <c:v>35.537668079951601</c:v>
                </c:pt>
                <c:pt idx="25848">
                  <c:v>35.5390430042399</c:v>
                </c:pt>
                <c:pt idx="25849">
                  <c:v>35.5404179285282</c:v>
                </c:pt>
                <c:pt idx="25850">
                  <c:v>35.541792852816499</c:v>
                </c:pt>
                <c:pt idx="25851">
                  <c:v>35.543167777104799</c:v>
                </c:pt>
                <c:pt idx="25852">
                  <c:v>35.544542701393098</c:v>
                </c:pt>
                <c:pt idx="25853">
                  <c:v>35.545917625681398</c:v>
                </c:pt>
                <c:pt idx="25854">
                  <c:v>35.547292549969697</c:v>
                </c:pt>
                <c:pt idx="25855">
                  <c:v>35.548667474257996</c:v>
                </c:pt>
                <c:pt idx="25856">
                  <c:v>35.550042398546303</c:v>
                </c:pt>
                <c:pt idx="25857">
                  <c:v>35.551417322834702</c:v>
                </c:pt>
                <c:pt idx="25858">
                  <c:v>35.552792247123001</c:v>
                </c:pt>
                <c:pt idx="25859">
                  <c:v>35.554167171411301</c:v>
                </c:pt>
                <c:pt idx="25860">
                  <c:v>35.5555420956996</c:v>
                </c:pt>
                <c:pt idx="25861">
                  <c:v>35.5569170199879</c:v>
                </c:pt>
                <c:pt idx="25862">
                  <c:v>35.558291944276199</c:v>
                </c:pt>
                <c:pt idx="25863">
                  <c:v>35.559666868564499</c:v>
                </c:pt>
                <c:pt idx="25864">
                  <c:v>35.561041792852798</c:v>
                </c:pt>
                <c:pt idx="25865">
                  <c:v>35.562416717141097</c:v>
                </c:pt>
                <c:pt idx="25866">
                  <c:v>35.563791641429397</c:v>
                </c:pt>
                <c:pt idx="25867">
                  <c:v>35.565166565717803</c:v>
                </c:pt>
                <c:pt idx="25868">
                  <c:v>35.566541490006102</c:v>
                </c:pt>
                <c:pt idx="25869">
                  <c:v>35.567916414294402</c:v>
                </c:pt>
                <c:pt idx="25870">
                  <c:v>35.569291338582701</c:v>
                </c:pt>
                <c:pt idx="25871">
                  <c:v>35.570666262871001</c:v>
                </c:pt>
                <c:pt idx="25872">
                  <c:v>35.5720411871593</c:v>
                </c:pt>
                <c:pt idx="25873">
                  <c:v>35.5734161114476</c:v>
                </c:pt>
                <c:pt idx="25874">
                  <c:v>35.574791035735899</c:v>
                </c:pt>
                <c:pt idx="25875">
                  <c:v>35.576165960024198</c:v>
                </c:pt>
                <c:pt idx="25876">
                  <c:v>35.577540884312597</c:v>
                </c:pt>
                <c:pt idx="25877">
                  <c:v>35.578915808600897</c:v>
                </c:pt>
                <c:pt idx="25878">
                  <c:v>35.580290732889203</c:v>
                </c:pt>
                <c:pt idx="25879">
                  <c:v>35.581665657177503</c:v>
                </c:pt>
                <c:pt idx="25880">
                  <c:v>35.583040581465802</c:v>
                </c:pt>
                <c:pt idx="25881">
                  <c:v>35.584415505754102</c:v>
                </c:pt>
                <c:pt idx="25882">
                  <c:v>35.585790430042401</c:v>
                </c:pt>
                <c:pt idx="25883">
                  <c:v>35.5871653543307</c:v>
                </c:pt>
                <c:pt idx="25884">
                  <c:v>35.588540278619</c:v>
                </c:pt>
                <c:pt idx="25885">
                  <c:v>35.589915202907299</c:v>
                </c:pt>
                <c:pt idx="25886">
                  <c:v>35.591290127195599</c:v>
                </c:pt>
                <c:pt idx="25887">
                  <c:v>35.592665051483998</c:v>
                </c:pt>
                <c:pt idx="25888">
                  <c:v>35.594039975772297</c:v>
                </c:pt>
                <c:pt idx="25889">
                  <c:v>35.595414900060597</c:v>
                </c:pt>
                <c:pt idx="25890">
                  <c:v>35.596789824348903</c:v>
                </c:pt>
                <c:pt idx="25891">
                  <c:v>35.598164748637203</c:v>
                </c:pt>
                <c:pt idx="25892">
                  <c:v>35.599539672925502</c:v>
                </c:pt>
                <c:pt idx="25893">
                  <c:v>35.600914597213801</c:v>
                </c:pt>
                <c:pt idx="25894">
                  <c:v>35.602289521502101</c:v>
                </c:pt>
                <c:pt idx="25895">
                  <c:v>35.6036644457904</c:v>
                </c:pt>
                <c:pt idx="25896">
                  <c:v>35.6050393700787</c:v>
                </c:pt>
                <c:pt idx="25897">
                  <c:v>35.606414294367099</c:v>
                </c:pt>
                <c:pt idx="25898">
                  <c:v>35.607789218655398</c:v>
                </c:pt>
                <c:pt idx="25899">
                  <c:v>35.609164142943698</c:v>
                </c:pt>
                <c:pt idx="25900">
                  <c:v>35.610539067231997</c:v>
                </c:pt>
                <c:pt idx="25901">
                  <c:v>35.611913991520296</c:v>
                </c:pt>
                <c:pt idx="25902">
                  <c:v>35.613288915808603</c:v>
                </c:pt>
                <c:pt idx="25903">
                  <c:v>35.614663840096902</c:v>
                </c:pt>
                <c:pt idx="25904">
                  <c:v>35.616038764385202</c:v>
                </c:pt>
                <c:pt idx="25905">
                  <c:v>35.617413688673501</c:v>
                </c:pt>
                <c:pt idx="25906">
                  <c:v>35.6187886129619</c:v>
                </c:pt>
                <c:pt idx="25907">
                  <c:v>35.6201635372502</c:v>
                </c:pt>
                <c:pt idx="25908">
                  <c:v>35.621538461538499</c:v>
                </c:pt>
                <c:pt idx="25909">
                  <c:v>35.622913385826799</c:v>
                </c:pt>
                <c:pt idx="25910">
                  <c:v>35.624288310115098</c:v>
                </c:pt>
                <c:pt idx="25911">
                  <c:v>35.625663234403397</c:v>
                </c:pt>
                <c:pt idx="25912">
                  <c:v>35.627038158691697</c:v>
                </c:pt>
                <c:pt idx="25913">
                  <c:v>35.628413082980003</c:v>
                </c:pt>
                <c:pt idx="25914">
                  <c:v>35.629788007268303</c:v>
                </c:pt>
                <c:pt idx="25915">
                  <c:v>35.631162931556602</c:v>
                </c:pt>
                <c:pt idx="25916">
                  <c:v>35.632537855844902</c:v>
                </c:pt>
                <c:pt idx="25917">
                  <c:v>35.633912780133301</c:v>
                </c:pt>
                <c:pt idx="25918">
                  <c:v>35.6352877044216</c:v>
                </c:pt>
                <c:pt idx="25919">
                  <c:v>35.6366626287099</c:v>
                </c:pt>
                <c:pt idx="25920">
                  <c:v>35.638037552998199</c:v>
                </c:pt>
                <c:pt idx="25921">
                  <c:v>35.639412477286498</c:v>
                </c:pt>
                <c:pt idx="25922">
                  <c:v>35.640787401574798</c:v>
                </c:pt>
                <c:pt idx="25923">
                  <c:v>35.642162325863097</c:v>
                </c:pt>
                <c:pt idx="25924">
                  <c:v>35.643537250151397</c:v>
                </c:pt>
                <c:pt idx="25925">
                  <c:v>35.644912174439703</c:v>
                </c:pt>
                <c:pt idx="25926">
                  <c:v>35.646287098728003</c:v>
                </c:pt>
                <c:pt idx="25927">
                  <c:v>35.647662023016402</c:v>
                </c:pt>
                <c:pt idx="25928">
                  <c:v>35.649036947304701</c:v>
                </c:pt>
                <c:pt idx="25929">
                  <c:v>35.650411871593001</c:v>
                </c:pt>
                <c:pt idx="25930">
                  <c:v>35.6517867958813</c:v>
                </c:pt>
                <c:pt idx="25931">
                  <c:v>35.653161720169599</c:v>
                </c:pt>
                <c:pt idx="25932">
                  <c:v>35.654536644457899</c:v>
                </c:pt>
                <c:pt idx="25933">
                  <c:v>35.655911568746198</c:v>
                </c:pt>
                <c:pt idx="25934">
                  <c:v>35.657286493034498</c:v>
                </c:pt>
                <c:pt idx="25935">
                  <c:v>35.658661417322797</c:v>
                </c:pt>
                <c:pt idx="25936">
                  <c:v>35.660036341611203</c:v>
                </c:pt>
                <c:pt idx="25937">
                  <c:v>35.661411265899503</c:v>
                </c:pt>
                <c:pt idx="25938">
                  <c:v>35.662786190187802</c:v>
                </c:pt>
                <c:pt idx="25939">
                  <c:v>35.664161114476101</c:v>
                </c:pt>
                <c:pt idx="25940">
                  <c:v>35.665536038764401</c:v>
                </c:pt>
                <c:pt idx="25941">
                  <c:v>35.6669109630527</c:v>
                </c:pt>
                <c:pt idx="25942">
                  <c:v>35.668285887341</c:v>
                </c:pt>
                <c:pt idx="25943">
                  <c:v>35.669660811629299</c:v>
                </c:pt>
                <c:pt idx="25944">
                  <c:v>35.671035735917599</c:v>
                </c:pt>
                <c:pt idx="25945">
                  <c:v>35.672410660205898</c:v>
                </c:pt>
                <c:pt idx="25946">
                  <c:v>35.673785584494297</c:v>
                </c:pt>
                <c:pt idx="25947">
                  <c:v>35.675160508782596</c:v>
                </c:pt>
                <c:pt idx="25948">
                  <c:v>35.676535433070903</c:v>
                </c:pt>
                <c:pt idx="25949">
                  <c:v>35.677910357359202</c:v>
                </c:pt>
                <c:pt idx="25950">
                  <c:v>35.679285281647502</c:v>
                </c:pt>
                <c:pt idx="25951">
                  <c:v>35.680660205935801</c:v>
                </c:pt>
                <c:pt idx="25952">
                  <c:v>35.682035130224101</c:v>
                </c:pt>
                <c:pt idx="25953">
                  <c:v>35.6834100545124</c:v>
                </c:pt>
                <c:pt idx="25954">
                  <c:v>35.6847849788007</c:v>
                </c:pt>
                <c:pt idx="25955">
                  <c:v>35.686159903088999</c:v>
                </c:pt>
                <c:pt idx="25956">
                  <c:v>35.687534827377398</c:v>
                </c:pt>
                <c:pt idx="25957">
                  <c:v>35.688909751665697</c:v>
                </c:pt>
                <c:pt idx="25958">
                  <c:v>35.690284675953997</c:v>
                </c:pt>
                <c:pt idx="25959">
                  <c:v>35.691659600242303</c:v>
                </c:pt>
                <c:pt idx="25960">
                  <c:v>35.693034524530603</c:v>
                </c:pt>
                <c:pt idx="25961">
                  <c:v>35.694409448818902</c:v>
                </c:pt>
                <c:pt idx="25962">
                  <c:v>35.695784373107202</c:v>
                </c:pt>
                <c:pt idx="25963">
                  <c:v>35.697159297395501</c:v>
                </c:pt>
                <c:pt idx="25964">
                  <c:v>35.698534221683801</c:v>
                </c:pt>
                <c:pt idx="25965">
                  <c:v>35.6999091459721</c:v>
                </c:pt>
                <c:pt idx="25966">
                  <c:v>35.701284070260499</c:v>
                </c:pt>
                <c:pt idx="25967">
                  <c:v>35.702658994548798</c:v>
                </c:pt>
                <c:pt idx="25968">
                  <c:v>35.704033918837098</c:v>
                </c:pt>
                <c:pt idx="25969">
                  <c:v>35.705408843125397</c:v>
                </c:pt>
                <c:pt idx="25970">
                  <c:v>35.706783767413697</c:v>
                </c:pt>
                <c:pt idx="25971">
                  <c:v>35.708158691702003</c:v>
                </c:pt>
                <c:pt idx="25972">
                  <c:v>35.709533615990303</c:v>
                </c:pt>
                <c:pt idx="25973">
                  <c:v>35.710908540278602</c:v>
                </c:pt>
                <c:pt idx="25974">
                  <c:v>35.712283464566902</c:v>
                </c:pt>
                <c:pt idx="25975">
                  <c:v>35.713658388855201</c:v>
                </c:pt>
                <c:pt idx="25976">
                  <c:v>35.7150333131436</c:v>
                </c:pt>
                <c:pt idx="25977">
                  <c:v>35.716408237431899</c:v>
                </c:pt>
                <c:pt idx="25978">
                  <c:v>35.717783161720199</c:v>
                </c:pt>
                <c:pt idx="25979">
                  <c:v>35.719158086008498</c:v>
                </c:pt>
                <c:pt idx="25980">
                  <c:v>35.720533010296798</c:v>
                </c:pt>
                <c:pt idx="25981">
                  <c:v>35.721907934585097</c:v>
                </c:pt>
                <c:pt idx="25982">
                  <c:v>35.723282858873397</c:v>
                </c:pt>
                <c:pt idx="25983">
                  <c:v>35.724657783161703</c:v>
                </c:pt>
                <c:pt idx="25984">
                  <c:v>35.726032707450003</c:v>
                </c:pt>
                <c:pt idx="25985">
                  <c:v>35.727407631738302</c:v>
                </c:pt>
                <c:pt idx="25986">
                  <c:v>35.728782556026701</c:v>
                </c:pt>
                <c:pt idx="25987">
                  <c:v>35.730157480315</c:v>
                </c:pt>
                <c:pt idx="25988">
                  <c:v>35.7315324046033</c:v>
                </c:pt>
                <c:pt idx="25989">
                  <c:v>35.732907328891599</c:v>
                </c:pt>
                <c:pt idx="25990">
                  <c:v>35.734282253179899</c:v>
                </c:pt>
                <c:pt idx="25991">
                  <c:v>35.735657177468198</c:v>
                </c:pt>
                <c:pt idx="25992">
                  <c:v>35.737032101756498</c:v>
                </c:pt>
                <c:pt idx="25993">
                  <c:v>35.738407026044797</c:v>
                </c:pt>
                <c:pt idx="25994">
                  <c:v>35.739781950333096</c:v>
                </c:pt>
                <c:pt idx="25995">
                  <c:v>35.741156874621403</c:v>
                </c:pt>
                <c:pt idx="25996">
                  <c:v>35.742531798909802</c:v>
                </c:pt>
                <c:pt idx="25997">
                  <c:v>35.743906723198101</c:v>
                </c:pt>
                <c:pt idx="25998">
                  <c:v>35.745281647486401</c:v>
                </c:pt>
                <c:pt idx="25999">
                  <c:v>35.7466565717747</c:v>
                </c:pt>
                <c:pt idx="26000">
                  <c:v>35.748031496063</c:v>
                </c:pt>
                <c:pt idx="26001">
                  <c:v>35.749406420351299</c:v>
                </c:pt>
                <c:pt idx="26002">
                  <c:v>35.750781344639599</c:v>
                </c:pt>
                <c:pt idx="26003">
                  <c:v>35.752156268927898</c:v>
                </c:pt>
                <c:pt idx="26004">
                  <c:v>35.753531193216197</c:v>
                </c:pt>
                <c:pt idx="26005">
                  <c:v>35.754906117504603</c:v>
                </c:pt>
                <c:pt idx="26006">
                  <c:v>35.756281041792903</c:v>
                </c:pt>
                <c:pt idx="26007">
                  <c:v>35.757655966081202</c:v>
                </c:pt>
                <c:pt idx="26008">
                  <c:v>35.759030890369502</c:v>
                </c:pt>
                <c:pt idx="26009">
                  <c:v>35.760405814657801</c:v>
                </c:pt>
                <c:pt idx="26010">
                  <c:v>35.761780738946101</c:v>
                </c:pt>
                <c:pt idx="26011">
                  <c:v>35.7631556632344</c:v>
                </c:pt>
                <c:pt idx="26012">
                  <c:v>35.7645305875227</c:v>
                </c:pt>
                <c:pt idx="26013">
                  <c:v>35.765905511810999</c:v>
                </c:pt>
                <c:pt idx="26014">
                  <c:v>35.767280436099298</c:v>
                </c:pt>
                <c:pt idx="26015">
                  <c:v>35.768655360387697</c:v>
                </c:pt>
                <c:pt idx="26016">
                  <c:v>35.770030284675997</c:v>
                </c:pt>
                <c:pt idx="26017">
                  <c:v>35.771405208964303</c:v>
                </c:pt>
                <c:pt idx="26018">
                  <c:v>35.772780133252603</c:v>
                </c:pt>
                <c:pt idx="26019">
                  <c:v>35.774155057540902</c:v>
                </c:pt>
                <c:pt idx="26020">
                  <c:v>35.775529981829202</c:v>
                </c:pt>
                <c:pt idx="26021">
                  <c:v>35.776904906117501</c:v>
                </c:pt>
                <c:pt idx="26022">
                  <c:v>35.778279830405801</c:v>
                </c:pt>
                <c:pt idx="26023">
                  <c:v>35.7796547546941</c:v>
                </c:pt>
                <c:pt idx="26024">
                  <c:v>35.781029678982399</c:v>
                </c:pt>
                <c:pt idx="26025">
                  <c:v>35.782404603270798</c:v>
                </c:pt>
                <c:pt idx="26026">
                  <c:v>35.783779527559098</c:v>
                </c:pt>
                <c:pt idx="26027">
                  <c:v>35.785154451847397</c:v>
                </c:pt>
                <c:pt idx="26028">
                  <c:v>35.786529376135697</c:v>
                </c:pt>
                <c:pt idx="26029">
                  <c:v>35.787904300424003</c:v>
                </c:pt>
                <c:pt idx="26030">
                  <c:v>35.789279224712303</c:v>
                </c:pt>
                <c:pt idx="26031">
                  <c:v>35.790654149000602</c:v>
                </c:pt>
                <c:pt idx="26032">
                  <c:v>35.792029073288901</c:v>
                </c:pt>
                <c:pt idx="26033">
                  <c:v>35.793403997577201</c:v>
                </c:pt>
                <c:pt idx="26034">
                  <c:v>35.7947789218655</c:v>
                </c:pt>
                <c:pt idx="26035">
                  <c:v>35.796153846153899</c:v>
                </c:pt>
                <c:pt idx="26036">
                  <c:v>35.797528770442199</c:v>
                </c:pt>
                <c:pt idx="26037">
                  <c:v>35.798903694730498</c:v>
                </c:pt>
                <c:pt idx="26038">
                  <c:v>35.800278619018798</c:v>
                </c:pt>
                <c:pt idx="26039">
                  <c:v>35.801653543307097</c:v>
                </c:pt>
                <c:pt idx="26040">
                  <c:v>35.803028467595396</c:v>
                </c:pt>
                <c:pt idx="26041">
                  <c:v>35.804403391883703</c:v>
                </c:pt>
                <c:pt idx="26042">
                  <c:v>35.805778316172002</c:v>
                </c:pt>
                <c:pt idx="26043">
                  <c:v>35.807153240460302</c:v>
                </c:pt>
                <c:pt idx="26044">
                  <c:v>35.808528164748601</c:v>
                </c:pt>
                <c:pt idx="26045">
                  <c:v>35.809903089037</c:v>
                </c:pt>
                <c:pt idx="26046">
                  <c:v>35.8112780133253</c:v>
                </c:pt>
                <c:pt idx="26047">
                  <c:v>35.812652937613599</c:v>
                </c:pt>
                <c:pt idx="26048">
                  <c:v>35.814027861901899</c:v>
                </c:pt>
                <c:pt idx="26049">
                  <c:v>35.815402786190198</c:v>
                </c:pt>
                <c:pt idx="26050">
                  <c:v>35.816777710478497</c:v>
                </c:pt>
                <c:pt idx="26051">
                  <c:v>35.818152634766797</c:v>
                </c:pt>
                <c:pt idx="26052">
                  <c:v>35.819527559055103</c:v>
                </c:pt>
                <c:pt idx="26053">
                  <c:v>35.820902483343403</c:v>
                </c:pt>
                <c:pt idx="26054">
                  <c:v>35.822277407631702</c:v>
                </c:pt>
                <c:pt idx="26055">
                  <c:v>35.823652331920101</c:v>
                </c:pt>
                <c:pt idx="26056">
                  <c:v>35.825027256208401</c:v>
                </c:pt>
                <c:pt idx="26057">
                  <c:v>35.8264021804967</c:v>
                </c:pt>
                <c:pt idx="26058">
                  <c:v>35.827777104785</c:v>
                </c:pt>
                <c:pt idx="26059">
                  <c:v>35.829152029073299</c:v>
                </c:pt>
                <c:pt idx="26060">
                  <c:v>35.830526953361598</c:v>
                </c:pt>
                <c:pt idx="26061">
                  <c:v>35.831901877649898</c:v>
                </c:pt>
                <c:pt idx="26062">
                  <c:v>35.833276801938197</c:v>
                </c:pt>
                <c:pt idx="26063">
                  <c:v>35.834651726226497</c:v>
                </c:pt>
                <c:pt idx="26064">
                  <c:v>35.836026650514803</c:v>
                </c:pt>
                <c:pt idx="26065">
                  <c:v>35.837401574803202</c:v>
                </c:pt>
                <c:pt idx="26066">
                  <c:v>35.838776499091502</c:v>
                </c:pt>
                <c:pt idx="26067">
                  <c:v>35.840151423379801</c:v>
                </c:pt>
                <c:pt idx="26068">
                  <c:v>35.841526347668101</c:v>
                </c:pt>
                <c:pt idx="26069">
                  <c:v>35.8429012719564</c:v>
                </c:pt>
                <c:pt idx="26070">
                  <c:v>35.844276196244699</c:v>
                </c:pt>
                <c:pt idx="26071">
                  <c:v>35.845651120532999</c:v>
                </c:pt>
                <c:pt idx="26072">
                  <c:v>35.847026044821298</c:v>
                </c:pt>
                <c:pt idx="26073">
                  <c:v>35.848400969109598</c:v>
                </c:pt>
                <c:pt idx="26074">
                  <c:v>35.849775893397997</c:v>
                </c:pt>
                <c:pt idx="26075">
                  <c:v>35.851150817686303</c:v>
                </c:pt>
                <c:pt idx="26076">
                  <c:v>35.852525741974603</c:v>
                </c:pt>
                <c:pt idx="26077">
                  <c:v>35.853900666262902</c:v>
                </c:pt>
                <c:pt idx="26078">
                  <c:v>35.855275590551202</c:v>
                </c:pt>
                <c:pt idx="26079">
                  <c:v>35.856650514839501</c:v>
                </c:pt>
                <c:pt idx="26080">
                  <c:v>35.8580254391278</c:v>
                </c:pt>
                <c:pt idx="26081">
                  <c:v>35.8594003634161</c:v>
                </c:pt>
                <c:pt idx="26082">
                  <c:v>35.860775287704399</c:v>
                </c:pt>
                <c:pt idx="26083">
                  <c:v>35.862150211992699</c:v>
                </c:pt>
                <c:pt idx="26084">
                  <c:v>35.863525136281098</c:v>
                </c:pt>
                <c:pt idx="26085">
                  <c:v>35.864900060569397</c:v>
                </c:pt>
                <c:pt idx="26086">
                  <c:v>35.866274984857696</c:v>
                </c:pt>
                <c:pt idx="26087">
                  <c:v>35.867649909146003</c:v>
                </c:pt>
                <c:pt idx="26088">
                  <c:v>35.869024833434302</c:v>
                </c:pt>
                <c:pt idx="26089">
                  <c:v>35.870399757722602</c:v>
                </c:pt>
                <c:pt idx="26090">
                  <c:v>35.871774682010901</c:v>
                </c:pt>
                <c:pt idx="26091">
                  <c:v>35.873149606299201</c:v>
                </c:pt>
                <c:pt idx="26092">
                  <c:v>35.8745245305875</c:v>
                </c:pt>
                <c:pt idx="26093">
                  <c:v>35.8758994548758</c:v>
                </c:pt>
                <c:pt idx="26094">
                  <c:v>35.877274379164199</c:v>
                </c:pt>
                <c:pt idx="26095">
                  <c:v>35.878649303452498</c:v>
                </c:pt>
                <c:pt idx="26096">
                  <c:v>35.880024227740797</c:v>
                </c:pt>
                <c:pt idx="26097">
                  <c:v>35.881399152029097</c:v>
                </c:pt>
                <c:pt idx="26098">
                  <c:v>35.882774076317403</c:v>
                </c:pt>
                <c:pt idx="26099">
                  <c:v>35.884149000605703</c:v>
                </c:pt>
                <c:pt idx="26100">
                  <c:v>35.885523924894002</c:v>
                </c:pt>
                <c:pt idx="26101">
                  <c:v>35.886898849182302</c:v>
                </c:pt>
                <c:pt idx="26102">
                  <c:v>35.888273773470601</c:v>
                </c:pt>
                <c:pt idx="26103">
                  <c:v>35.889648697758901</c:v>
                </c:pt>
                <c:pt idx="26104">
                  <c:v>35.8910236220473</c:v>
                </c:pt>
                <c:pt idx="26105">
                  <c:v>35.892398546335599</c:v>
                </c:pt>
                <c:pt idx="26106">
                  <c:v>35.893773470623898</c:v>
                </c:pt>
                <c:pt idx="26107">
                  <c:v>35.895148394912198</c:v>
                </c:pt>
                <c:pt idx="26108">
                  <c:v>35.896523319200497</c:v>
                </c:pt>
                <c:pt idx="26109">
                  <c:v>35.897898243488797</c:v>
                </c:pt>
                <c:pt idx="26110">
                  <c:v>35.899273167777103</c:v>
                </c:pt>
                <c:pt idx="26111">
                  <c:v>35.900648092065403</c:v>
                </c:pt>
                <c:pt idx="26112">
                  <c:v>35.902023016353702</c:v>
                </c:pt>
                <c:pt idx="26113">
                  <c:v>35.903397940642002</c:v>
                </c:pt>
                <c:pt idx="26114">
                  <c:v>35.904772864930401</c:v>
                </c:pt>
                <c:pt idx="26115">
                  <c:v>35.9061477892187</c:v>
                </c:pt>
                <c:pt idx="26116">
                  <c:v>35.907522713506999</c:v>
                </c:pt>
                <c:pt idx="26117">
                  <c:v>35.908897637795299</c:v>
                </c:pt>
                <c:pt idx="26118">
                  <c:v>35.910272562083598</c:v>
                </c:pt>
                <c:pt idx="26119">
                  <c:v>35.911647486371898</c:v>
                </c:pt>
                <c:pt idx="26120">
                  <c:v>35.913022410660197</c:v>
                </c:pt>
                <c:pt idx="26121">
                  <c:v>35.914397334948497</c:v>
                </c:pt>
                <c:pt idx="26122">
                  <c:v>35.915772259236803</c:v>
                </c:pt>
                <c:pt idx="26123">
                  <c:v>35.917147183525103</c:v>
                </c:pt>
                <c:pt idx="26124">
                  <c:v>35.918522107813502</c:v>
                </c:pt>
                <c:pt idx="26125">
                  <c:v>35.919897032101801</c:v>
                </c:pt>
                <c:pt idx="26126">
                  <c:v>35.9212719563901</c:v>
                </c:pt>
                <c:pt idx="26127">
                  <c:v>35.9226468806784</c:v>
                </c:pt>
                <c:pt idx="26128">
                  <c:v>35.924021804966699</c:v>
                </c:pt>
                <c:pt idx="26129">
                  <c:v>35.925396729254999</c:v>
                </c:pt>
                <c:pt idx="26130">
                  <c:v>35.926771653543298</c:v>
                </c:pt>
                <c:pt idx="26131">
                  <c:v>35.928146577831598</c:v>
                </c:pt>
                <c:pt idx="26132">
                  <c:v>35.929521502119897</c:v>
                </c:pt>
                <c:pt idx="26133">
                  <c:v>35.930896426408196</c:v>
                </c:pt>
                <c:pt idx="26134">
                  <c:v>35.932271350696602</c:v>
                </c:pt>
                <c:pt idx="26135">
                  <c:v>35.933646274984902</c:v>
                </c:pt>
                <c:pt idx="26136">
                  <c:v>35.935021199273201</c:v>
                </c:pt>
                <c:pt idx="26137">
                  <c:v>35.936396123561501</c:v>
                </c:pt>
                <c:pt idx="26138">
                  <c:v>35.9377710478498</c:v>
                </c:pt>
                <c:pt idx="26139">
                  <c:v>35.9391459721381</c:v>
                </c:pt>
                <c:pt idx="26140">
                  <c:v>35.940520896426399</c:v>
                </c:pt>
                <c:pt idx="26141">
                  <c:v>35.941895820714699</c:v>
                </c:pt>
                <c:pt idx="26142">
                  <c:v>35.943270745002998</c:v>
                </c:pt>
                <c:pt idx="26143">
                  <c:v>35.944645669291297</c:v>
                </c:pt>
                <c:pt idx="26144">
                  <c:v>35.946020593579703</c:v>
                </c:pt>
                <c:pt idx="26145">
                  <c:v>35.947395517868003</c:v>
                </c:pt>
                <c:pt idx="26146">
                  <c:v>35.948770442156302</c:v>
                </c:pt>
                <c:pt idx="26147">
                  <c:v>35.950145366444602</c:v>
                </c:pt>
                <c:pt idx="26148">
                  <c:v>35.951520290732901</c:v>
                </c:pt>
                <c:pt idx="26149">
                  <c:v>35.952895215021201</c:v>
                </c:pt>
                <c:pt idx="26150">
                  <c:v>35.9542701393095</c:v>
                </c:pt>
                <c:pt idx="26151">
                  <c:v>35.9556450635978</c:v>
                </c:pt>
                <c:pt idx="26152">
                  <c:v>35.957019987886099</c:v>
                </c:pt>
                <c:pt idx="26153">
                  <c:v>35.958394912174498</c:v>
                </c:pt>
                <c:pt idx="26154">
                  <c:v>35.959769836462797</c:v>
                </c:pt>
                <c:pt idx="26155">
                  <c:v>35.961144760751097</c:v>
                </c:pt>
                <c:pt idx="26156">
                  <c:v>35.962519685039403</c:v>
                </c:pt>
                <c:pt idx="26157">
                  <c:v>35.963894609327703</c:v>
                </c:pt>
                <c:pt idx="26158">
                  <c:v>35.965269533616002</c:v>
                </c:pt>
                <c:pt idx="26159">
                  <c:v>35.966644457904302</c:v>
                </c:pt>
                <c:pt idx="26160">
                  <c:v>35.968019382192601</c:v>
                </c:pt>
                <c:pt idx="26161">
                  <c:v>35.969394306480901</c:v>
                </c:pt>
                <c:pt idx="26162">
                  <c:v>35.9707692307692</c:v>
                </c:pt>
                <c:pt idx="26163">
                  <c:v>35.972144155057599</c:v>
                </c:pt>
                <c:pt idx="26164">
                  <c:v>35.973519079345898</c:v>
                </c:pt>
                <c:pt idx="26165">
                  <c:v>35.974894003634198</c:v>
                </c:pt>
                <c:pt idx="26166">
                  <c:v>35.976268927922497</c:v>
                </c:pt>
                <c:pt idx="26167">
                  <c:v>35.977643852210797</c:v>
                </c:pt>
                <c:pt idx="26168">
                  <c:v>35.979018776499103</c:v>
                </c:pt>
                <c:pt idx="26169">
                  <c:v>35.980393700787403</c:v>
                </c:pt>
                <c:pt idx="26170">
                  <c:v>35.981768625075702</c:v>
                </c:pt>
                <c:pt idx="26171">
                  <c:v>35.983143549364002</c:v>
                </c:pt>
                <c:pt idx="26172">
                  <c:v>35.984518473652301</c:v>
                </c:pt>
                <c:pt idx="26173">
                  <c:v>35.9858933979406</c:v>
                </c:pt>
                <c:pt idx="26174">
                  <c:v>35.987268322228999</c:v>
                </c:pt>
                <c:pt idx="26175">
                  <c:v>35.988643246517299</c:v>
                </c:pt>
                <c:pt idx="26176">
                  <c:v>35.990018170805598</c:v>
                </c:pt>
                <c:pt idx="26177">
                  <c:v>35.991393095093898</c:v>
                </c:pt>
                <c:pt idx="26178">
                  <c:v>35.992768019382197</c:v>
                </c:pt>
                <c:pt idx="26179">
                  <c:v>35.994142943670496</c:v>
                </c:pt>
                <c:pt idx="26180">
                  <c:v>35.995517867958803</c:v>
                </c:pt>
                <c:pt idx="26181">
                  <c:v>35.996892792247102</c:v>
                </c:pt>
                <c:pt idx="26182">
                  <c:v>35.998267716535402</c:v>
                </c:pt>
                <c:pt idx="26183">
                  <c:v>35.999642640823801</c:v>
                </c:pt>
                <c:pt idx="26184">
                  <c:v>36.0010175651121</c:v>
                </c:pt>
                <c:pt idx="26185">
                  <c:v>36.0023924894004</c:v>
                </c:pt>
                <c:pt idx="26186">
                  <c:v>36.003767413688699</c:v>
                </c:pt>
                <c:pt idx="26187">
                  <c:v>36.005142337976999</c:v>
                </c:pt>
                <c:pt idx="26188">
                  <c:v>36.006517262265298</c:v>
                </c:pt>
                <c:pt idx="26189">
                  <c:v>36.007892186553597</c:v>
                </c:pt>
                <c:pt idx="26190">
                  <c:v>36.009267110841897</c:v>
                </c:pt>
                <c:pt idx="26191">
                  <c:v>36.010642035130203</c:v>
                </c:pt>
                <c:pt idx="26192">
                  <c:v>36.012016959418503</c:v>
                </c:pt>
                <c:pt idx="26193">
                  <c:v>36.013391883706902</c:v>
                </c:pt>
                <c:pt idx="26194">
                  <c:v>36.014766807995201</c:v>
                </c:pt>
                <c:pt idx="26195">
                  <c:v>36.016141732283501</c:v>
                </c:pt>
                <c:pt idx="26196">
                  <c:v>36.0175166565718</c:v>
                </c:pt>
                <c:pt idx="26197">
                  <c:v>36.0188915808601</c:v>
                </c:pt>
                <c:pt idx="26198">
                  <c:v>36.020266505148399</c:v>
                </c:pt>
                <c:pt idx="26199">
                  <c:v>36.021641429436698</c:v>
                </c:pt>
                <c:pt idx="26200">
                  <c:v>36.023016353724998</c:v>
                </c:pt>
                <c:pt idx="26201">
                  <c:v>36.024391278013297</c:v>
                </c:pt>
                <c:pt idx="26202">
                  <c:v>36.025766202301597</c:v>
                </c:pt>
                <c:pt idx="26203">
                  <c:v>36.027141126589903</c:v>
                </c:pt>
                <c:pt idx="26204">
                  <c:v>36.028516050878302</c:v>
                </c:pt>
                <c:pt idx="26205">
                  <c:v>36.029890975166602</c:v>
                </c:pt>
                <c:pt idx="26206">
                  <c:v>36.031265899454901</c:v>
                </c:pt>
                <c:pt idx="26207">
                  <c:v>36.032640823743201</c:v>
                </c:pt>
                <c:pt idx="26208">
                  <c:v>36.0340157480315</c:v>
                </c:pt>
                <c:pt idx="26209">
                  <c:v>36.035390672319799</c:v>
                </c:pt>
                <c:pt idx="26210">
                  <c:v>36.036765596608099</c:v>
                </c:pt>
                <c:pt idx="26211">
                  <c:v>36.038140520896398</c:v>
                </c:pt>
                <c:pt idx="26212">
                  <c:v>36.039515445184698</c:v>
                </c:pt>
                <c:pt idx="26213">
                  <c:v>36.040890369473097</c:v>
                </c:pt>
                <c:pt idx="26214">
                  <c:v>36.042265293761403</c:v>
                </c:pt>
                <c:pt idx="26215">
                  <c:v>36.043640218049703</c:v>
                </c:pt>
                <c:pt idx="26216">
                  <c:v>36.045015142338002</c:v>
                </c:pt>
                <c:pt idx="26217">
                  <c:v>36.046390066626302</c:v>
                </c:pt>
                <c:pt idx="26218">
                  <c:v>36.047764990914601</c:v>
                </c:pt>
                <c:pt idx="26219">
                  <c:v>36.0491399152029</c:v>
                </c:pt>
                <c:pt idx="26220">
                  <c:v>36.0505148394912</c:v>
                </c:pt>
                <c:pt idx="26221">
                  <c:v>36.051889763779499</c:v>
                </c:pt>
                <c:pt idx="26222">
                  <c:v>36.053264688067799</c:v>
                </c:pt>
                <c:pt idx="26223">
                  <c:v>36.054639612356198</c:v>
                </c:pt>
                <c:pt idx="26224">
                  <c:v>36.056014536644497</c:v>
                </c:pt>
                <c:pt idx="26225">
                  <c:v>36.057389460932797</c:v>
                </c:pt>
                <c:pt idx="26226">
                  <c:v>36.058764385221103</c:v>
                </c:pt>
                <c:pt idx="26227">
                  <c:v>36.060139309509402</c:v>
                </c:pt>
                <c:pt idx="26228">
                  <c:v>36.061514233797702</c:v>
                </c:pt>
                <c:pt idx="26229">
                  <c:v>36.062889158086001</c:v>
                </c:pt>
                <c:pt idx="26230">
                  <c:v>36.064264082374301</c:v>
                </c:pt>
                <c:pt idx="26231">
                  <c:v>36.0656390066626</c:v>
                </c:pt>
                <c:pt idx="26232">
                  <c:v>36.0670139309509</c:v>
                </c:pt>
                <c:pt idx="26233">
                  <c:v>36.068388855239299</c:v>
                </c:pt>
                <c:pt idx="26234">
                  <c:v>36.069763779527598</c:v>
                </c:pt>
                <c:pt idx="26235">
                  <c:v>36.071138703815897</c:v>
                </c:pt>
                <c:pt idx="26236">
                  <c:v>36.072513628104197</c:v>
                </c:pt>
                <c:pt idx="26237">
                  <c:v>36.073888552392503</c:v>
                </c:pt>
                <c:pt idx="26238">
                  <c:v>36.075263476680803</c:v>
                </c:pt>
                <c:pt idx="26239">
                  <c:v>36.076638400969102</c:v>
                </c:pt>
                <c:pt idx="26240">
                  <c:v>36.078013325257402</c:v>
                </c:pt>
                <c:pt idx="26241">
                  <c:v>36.079388249545701</c:v>
                </c:pt>
                <c:pt idx="26242">
                  <c:v>36.080763173834001</c:v>
                </c:pt>
                <c:pt idx="26243">
                  <c:v>36.0821380981224</c:v>
                </c:pt>
                <c:pt idx="26244">
                  <c:v>36.083513022410699</c:v>
                </c:pt>
                <c:pt idx="26245">
                  <c:v>36.084887946698998</c:v>
                </c:pt>
                <c:pt idx="26246">
                  <c:v>36.086262870987298</c:v>
                </c:pt>
                <c:pt idx="26247">
                  <c:v>36.087637795275597</c:v>
                </c:pt>
                <c:pt idx="26248">
                  <c:v>36.089012719563897</c:v>
                </c:pt>
                <c:pt idx="26249">
                  <c:v>36.090387643852203</c:v>
                </c:pt>
                <c:pt idx="26250">
                  <c:v>36.091762568140503</c:v>
                </c:pt>
                <c:pt idx="26251">
                  <c:v>36.093137492428802</c:v>
                </c:pt>
                <c:pt idx="26252">
                  <c:v>36.094512416717102</c:v>
                </c:pt>
                <c:pt idx="26253">
                  <c:v>36.095887341005501</c:v>
                </c:pt>
                <c:pt idx="26254">
                  <c:v>36.0972622652938</c:v>
                </c:pt>
                <c:pt idx="26255">
                  <c:v>36.098637189582099</c:v>
                </c:pt>
                <c:pt idx="26256">
                  <c:v>36.100012113870399</c:v>
                </c:pt>
                <c:pt idx="26257">
                  <c:v>36.101387038158698</c:v>
                </c:pt>
                <c:pt idx="26258">
                  <c:v>36.102761962446998</c:v>
                </c:pt>
                <c:pt idx="26259">
                  <c:v>36.104136886735297</c:v>
                </c:pt>
                <c:pt idx="26260">
                  <c:v>36.105511811023597</c:v>
                </c:pt>
                <c:pt idx="26261">
                  <c:v>36.106886735311903</c:v>
                </c:pt>
                <c:pt idx="26262">
                  <c:v>36.108261659600302</c:v>
                </c:pt>
                <c:pt idx="26263">
                  <c:v>36.109636583888602</c:v>
                </c:pt>
                <c:pt idx="26264">
                  <c:v>36.111011508176901</c:v>
                </c:pt>
                <c:pt idx="26265">
                  <c:v>36.1123864324652</c:v>
                </c:pt>
                <c:pt idx="26266">
                  <c:v>36.1137613567535</c:v>
                </c:pt>
                <c:pt idx="26267">
                  <c:v>36.115136281041799</c:v>
                </c:pt>
                <c:pt idx="26268">
                  <c:v>36.116511205330099</c:v>
                </c:pt>
                <c:pt idx="26269">
                  <c:v>36.117886129618398</c:v>
                </c:pt>
                <c:pt idx="26270">
                  <c:v>36.119261053906698</c:v>
                </c:pt>
                <c:pt idx="26271">
                  <c:v>36.120635978194997</c:v>
                </c:pt>
                <c:pt idx="26272">
                  <c:v>36.122010902483296</c:v>
                </c:pt>
                <c:pt idx="26273">
                  <c:v>36.123385826771703</c:v>
                </c:pt>
                <c:pt idx="26274">
                  <c:v>36.124760751060002</c:v>
                </c:pt>
                <c:pt idx="26275">
                  <c:v>36.126135675348301</c:v>
                </c:pt>
                <c:pt idx="26276">
                  <c:v>36.127510599636601</c:v>
                </c:pt>
                <c:pt idx="26277">
                  <c:v>36.1288855239249</c:v>
                </c:pt>
                <c:pt idx="26278">
                  <c:v>36.1302604482132</c:v>
                </c:pt>
                <c:pt idx="26279">
                  <c:v>36.131635372501499</c:v>
                </c:pt>
                <c:pt idx="26280">
                  <c:v>36.133010296789799</c:v>
                </c:pt>
                <c:pt idx="26281">
                  <c:v>36.134385221078098</c:v>
                </c:pt>
                <c:pt idx="26282">
                  <c:v>36.135760145366497</c:v>
                </c:pt>
                <c:pt idx="26283">
                  <c:v>36.137135069654803</c:v>
                </c:pt>
                <c:pt idx="26284">
                  <c:v>36.138509993943103</c:v>
                </c:pt>
                <c:pt idx="26285">
                  <c:v>36.139884918231402</c:v>
                </c:pt>
                <c:pt idx="26286">
                  <c:v>36.141259842519702</c:v>
                </c:pt>
                <c:pt idx="26287">
                  <c:v>36.142634766808001</c:v>
                </c:pt>
                <c:pt idx="26288">
                  <c:v>36.144009691096301</c:v>
                </c:pt>
                <c:pt idx="26289">
                  <c:v>36.1453846153846</c:v>
                </c:pt>
                <c:pt idx="26290">
                  <c:v>36.1467595396729</c:v>
                </c:pt>
                <c:pt idx="26291">
                  <c:v>36.148134463961199</c:v>
                </c:pt>
                <c:pt idx="26292">
                  <c:v>36.149509388249598</c:v>
                </c:pt>
                <c:pt idx="26293">
                  <c:v>36.150884312537897</c:v>
                </c:pt>
                <c:pt idx="26294">
                  <c:v>36.152259236826197</c:v>
                </c:pt>
                <c:pt idx="26295">
                  <c:v>36.153634161114503</c:v>
                </c:pt>
                <c:pt idx="26296">
                  <c:v>36.155009085402803</c:v>
                </c:pt>
                <c:pt idx="26297">
                  <c:v>36.156384009691102</c:v>
                </c:pt>
                <c:pt idx="26298">
                  <c:v>36.157758933979402</c:v>
                </c:pt>
                <c:pt idx="26299">
                  <c:v>36.159133858267701</c:v>
                </c:pt>
                <c:pt idx="26300">
                  <c:v>36.160508782556001</c:v>
                </c:pt>
                <c:pt idx="26301">
                  <c:v>36.1618837068443</c:v>
                </c:pt>
                <c:pt idx="26302">
                  <c:v>36.163258631132699</c:v>
                </c:pt>
                <c:pt idx="26303">
                  <c:v>36.164633555420998</c:v>
                </c:pt>
                <c:pt idx="26304">
                  <c:v>36.166008479709298</c:v>
                </c:pt>
                <c:pt idx="26305">
                  <c:v>36.167383403997597</c:v>
                </c:pt>
                <c:pt idx="26306">
                  <c:v>36.168758328285897</c:v>
                </c:pt>
                <c:pt idx="26307">
                  <c:v>36.170133252574203</c:v>
                </c:pt>
                <c:pt idx="26308">
                  <c:v>36.171508176862503</c:v>
                </c:pt>
                <c:pt idx="26309">
                  <c:v>36.172883101150802</c:v>
                </c:pt>
                <c:pt idx="26310">
                  <c:v>36.174258025439102</c:v>
                </c:pt>
                <c:pt idx="26311">
                  <c:v>36.175632949727401</c:v>
                </c:pt>
                <c:pt idx="26312">
                  <c:v>36.1770078740158</c:v>
                </c:pt>
                <c:pt idx="26313">
                  <c:v>36.178382798304099</c:v>
                </c:pt>
                <c:pt idx="26314">
                  <c:v>36.179757722592399</c:v>
                </c:pt>
                <c:pt idx="26315">
                  <c:v>36.181132646880698</c:v>
                </c:pt>
                <c:pt idx="26316">
                  <c:v>36.182507571168998</c:v>
                </c:pt>
                <c:pt idx="26317">
                  <c:v>36.183882495457297</c:v>
                </c:pt>
                <c:pt idx="26318">
                  <c:v>36.185257419745597</c:v>
                </c:pt>
                <c:pt idx="26319">
                  <c:v>36.186632344033903</c:v>
                </c:pt>
                <c:pt idx="26320">
                  <c:v>36.188007268322202</c:v>
                </c:pt>
                <c:pt idx="26321">
                  <c:v>36.189382192610502</c:v>
                </c:pt>
                <c:pt idx="26322">
                  <c:v>36.190757116898901</c:v>
                </c:pt>
                <c:pt idx="26323">
                  <c:v>36.1921320411872</c:v>
                </c:pt>
                <c:pt idx="26324">
                  <c:v>36.1935069654755</c:v>
                </c:pt>
                <c:pt idx="26325">
                  <c:v>36.194881889763799</c:v>
                </c:pt>
                <c:pt idx="26326">
                  <c:v>36.196256814052099</c:v>
                </c:pt>
                <c:pt idx="26327">
                  <c:v>36.197631738340398</c:v>
                </c:pt>
                <c:pt idx="26328">
                  <c:v>36.199006662628697</c:v>
                </c:pt>
                <c:pt idx="26329">
                  <c:v>36.200381586916997</c:v>
                </c:pt>
                <c:pt idx="26330">
                  <c:v>36.201756511205303</c:v>
                </c:pt>
                <c:pt idx="26331">
                  <c:v>36.203131435493603</c:v>
                </c:pt>
                <c:pt idx="26332">
                  <c:v>36.204506359782002</c:v>
                </c:pt>
                <c:pt idx="26333">
                  <c:v>36.205881284070301</c:v>
                </c:pt>
                <c:pt idx="26334">
                  <c:v>36.207256208358601</c:v>
                </c:pt>
                <c:pt idx="26335">
                  <c:v>36.2086311326469</c:v>
                </c:pt>
                <c:pt idx="26336">
                  <c:v>36.2100060569352</c:v>
                </c:pt>
                <c:pt idx="26337">
                  <c:v>36.211380981223499</c:v>
                </c:pt>
                <c:pt idx="26338">
                  <c:v>36.212755905511798</c:v>
                </c:pt>
                <c:pt idx="26339">
                  <c:v>36.214130829800098</c:v>
                </c:pt>
                <c:pt idx="26340">
                  <c:v>36.215505754088397</c:v>
                </c:pt>
                <c:pt idx="26341">
                  <c:v>36.216880678376803</c:v>
                </c:pt>
                <c:pt idx="26342">
                  <c:v>36.218255602665103</c:v>
                </c:pt>
                <c:pt idx="26343">
                  <c:v>36.219630526953402</c:v>
                </c:pt>
                <c:pt idx="26344">
                  <c:v>36.221005451241702</c:v>
                </c:pt>
                <c:pt idx="26345">
                  <c:v>36.222380375530001</c:v>
                </c:pt>
                <c:pt idx="26346">
                  <c:v>36.223755299818301</c:v>
                </c:pt>
                <c:pt idx="26347">
                  <c:v>36.2251302241066</c:v>
                </c:pt>
                <c:pt idx="26348">
                  <c:v>36.226505148394899</c:v>
                </c:pt>
                <c:pt idx="26349">
                  <c:v>36.227880072683199</c:v>
                </c:pt>
                <c:pt idx="26350">
                  <c:v>36.229254996971498</c:v>
                </c:pt>
                <c:pt idx="26351">
                  <c:v>36.230629921259897</c:v>
                </c:pt>
                <c:pt idx="26352">
                  <c:v>36.232004845548197</c:v>
                </c:pt>
                <c:pt idx="26353">
                  <c:v>36.233379769836503</c:v>
                </c:pt>
                <c:pt idx="26354">
                  <c:v>36.234754694124803</c:v>
                </c:pt>
                <c:pt idx="26355">
                  <c:v>36.236129618413102</c:v>
                </c:pt>
                <c:pt idx="26356">
                  <c:v>36.237504542701402</c:v>
                </c:pt>
                <c:pt idx="26357">
                  <c:v>36.238879466989701</c:v>
                </c:pt>
                <c:pt idx="26358">
                  <c:v>36.240254391278</c:v>
                </c:pt>
                <c:pt idx="26359">
                  <c:v>36.2416293155663</c:v>
                </c:pt>
                <c:pt idx="26360">
                  <c:v>36.243004239854599</c:v>
                </c:pt>
                <c:pt idx="26361">
                  <c:v>36.244379164142998</c:v>
                </c:pt>
                <c:pt idx="26362">
                  <c:v>36.245754088431298</c:v>
                </c:pt>
                <c:pt idx="26363">
                  <c:v>36.247129012719597</c:v>
                </c:pt>
                <c:pt idx="26364">
                  <c:v>36.248503937007897</c:v>
                </c:pt>
                <c:pt idx="26365">
                  <c:v>36.249878861296203</c:v>
                </c:pt>
                <c:pt idx="26366">
                  <c:v>36.251253785584503</c:v>
                </c:pt>
                <c:pt idx="26367">
                  <c:v>36.252628709872802</c:v>
                </c:pt>
                <c:pt idx="26368">
                  <c:v>36.254003634161101</c:v>
                </c:pt>
                <c:pt idx="26369">
                  <c:v>36.255378558449401</c:v>
                </c:pt>
                <c:pt idx="26370">
                  <c:v>36.2567534827377</c:v>
                </c:pt>
                <c:pt idx="26371">
                  <c:v>36.258128407026099</c:v>
                </c:pt>
                <c:pt idx="26372">
                  <c:v>36.259503331314399</c:v>
                </c:pt>
                <c:pt idx="26373">
                  <c:v>36.260878255602698</c:v>
                </c:pt>
                <c:pt idx="26374">
                  <c:v>36.262253179890998</c:v>
                </c:pt>
                <c:pt idx="26375">
                  <c:v>36.263628104179297</c:v>
                </c:pt>
                <c:pt idx="26376">
                  <c:v>36.265003028467603</c:v>
                </c:pt>
                <c:pt idx="26377">
                  <c:v>36.266377952755903</c:v>
                </c:pt>
                <c:pt idx="26378">
                  <c:v>36.267752877044202</c:v>
                </c:pt>
                <c:pt idx="26379">
                  <c:v>36.269127801332502</c:v>
                </c:pt>
                <c:pt idx="26380">
                  <c:v>36.270502725620801</c:v>
                </c:pt>
                <c:pt idx="26381">
                  <c:v>36.2718776499092</c:v>
                </c:pt>
                <c:pt idx="26382">
                  <c:v>36.2732525741975</c:v>
                </c:pt>
                <c:pt idx="26383">
                  <c:v>36.274627498485799</c:v>
                </c:pt>
                <c:pt idx="26384">
                  <c:v>36.276002422774098</c:v>
                </c:pt>
                <c:pt idx="26385">
                  <c:v>36.277377347062398</c:v>
                </c:pt>
                <c:pt idx="26386">
                  <c:v>36.278752271350697</c:v>
                </c:pt>
                <c:pt idx="26387">
                  <c:v>36.280127195638997</c:v>
                </c:pt>
                <c:pt idx="26388">
                  <c:v>36.281502119927303</c:v>
                </c:pt>
                <c:pt idx="26389">
                  <c:v>36.282877044215603</c:v>
                </c:pt>
                <c:pt idx="26390">
                  <c:v>36.284251968503902</c:v>
                </c:pt>
                <c:pt idx="26391">
                  <c:v>36.285626892792301</c:v>
                </c:pt>
                <c:pt idx="26392">
                  <c:v>36.287001817080601</c:v>
                </c:pt>
                <c:pt idx="26393">
                  <c:v>36.2883767413689</c:v>
                </c:pt>
                <c:pt idx="26394">
                  <c:v>36.289751665657199</c:v>
                </c:pt>
                <c:pt idx="26395">
                  <c:v>36.291126589945499</c:v>
                </c:pt>
                <c:pt idx="26396">
                  <c:v>36.292501514233798</c:v>
                </c:pt>
                <c:pt idx="26397">
                  <c:v>36.293876438522098</c:v>
                </c:pt>
                <c:pt idx="26398">
                  <c:v>36.295251362810397</c:v>
                </c:pt>
                <c:pt idx="26399">
                  <c:v>36.296626287098697</c:v>
                </c:pt>
                <c:pt idx="26400">
                  <c:v>36.298001211387003</c:v>
                </c:pt>
                <c:pt idx="26401">
                  <c:v>36.299376135675402</c:v>
                </c:pt>
                <c:pt idx="26402">
                  <c:v>36.300751059963702</c:v>
                </c:pt>
                <c:pt idx="26403">
                  <c:v>36.302125984252001</c:v>
                </c:pt>
                <c:pt idx="26404">
                  <c:v>36.3035009085403</c:v>
                </c:pt>
                <c:pt idx="26405">
                  <c:v>36.3048758328286</c:v>
                </c:pt>
                <c:pt idx="26406">
                  <c:v>36.306250757116899</c:v>
                </c:pt>
                <c:pt idx="26407">
                  <c:v>36.307625681405199</c:v>
                </c:pt>
                <c:pt idx="26408">
                  <c:v>36.309000605693498</c:v>
                </c:pt>
                <c:pt idx="26409">
                  <c:v>36.310375529981798</c:v>
                </c:pt>
                <c:pt idx="26410">
                  <c:v>36.311750454270197</c:v>
                </c:pt>
                <c:pt idx="26411">
                  <c:v>36.313125378558503</c:v>
                </c:pt>
                <c:pt idx="26412">
                  <c:v>36.314500302846803</c:v>
                </c:pt>
                <c:pt idx="26413">
                  <c:v>36.315875227135102</c:v>
                </c:pt>
                <c:pt idx="26414">
                  <c:v>36.317250151423401</c:v>
                </c:pt>
                <c:pt idx="26415">
                  <c:v>36.318625075711701</c:v>
                </c:pt>
                <c:pt idx="26416">
                  <c:v>36.32</c:v>
                </c:pt>
                <c:pt idx="26417">
                  <c:v>36.3213749242883</c:v>
                </c:pt>
                <c:pt idx="26418">
                  <c:v>36.322749848576599</c:v>
                </c:pt>
                <c:pt idx="26419">
                  <c:v>36.324124772864899</c:v>
                </c:pt>
                <c:pt idx="26420">
                  <c:v>36.325499697153298</c:v>
                </c:pt>
                <c:pt idx="26421">
                  <c:v>36.326874621441597</c:v>
                </c:pt>
                <c:pt idx="26422">
                  <c:v>36.328249545729904</c:v>
                </c:pt>
                <c:pt idx="26423">
                  <c:v>36.329624470018203</c:v>
                </c:pt>
                <c:pt idx="26424">
                  <c:v>36.330999394306502</c:v>
                </c:pt>
                <c:pt idx="26425">
                  <c:v>36.332374318594802</c:v>
                </c:pt>
                <c:pt idx="26426">
                  <c:v>36.333749242883101</c:v>
                </c:pt>
                <c:pt idx="26427">
                  <c:v>36.335124167171401</c:v>
                </c:pt>
                <c:pt idx="26428">
                  <c:v>36.3364990914597</c:v>
                </c:pt>
                <c:pt idx="26429">
                  <c:v>36.337874015748</c:v>
                </c:pt>
                <c:pt idx="26430">
                  <c:v>36.339248940036398</c:v>
                </c:pt>
                <c:pt idx="26431">
                  <c:v>36.340623864324698</c:v>
                </c:pt>
                <c:pt idx="26432">
                  <c:v>36.341998788612997</c:v>
                </c:pt>
                <c:pt idx="26433">
                  <c:v>36.343373712901297</c:v>
                </c:pt>
                <c:pt idx="26434">
                  <c:v>36.344748637189603</c:v>
                </c:pt>
                <c:pt idx="26435">
                  <c:v>36.346123561477903</c:v>
                </c:pt>
                <c:pt idx="26436">
                  <c:v>36.347498485766202</c:v>
                </c:pt>
                <c:pt idx="26437">
                  <c:v>36.348873410054502</c:v>
                </c:pt>
                <c:pt idx="26438">
                  <c:v>36.350248334342801</c:v>
                </c:pt>
                <c:pt idx="26439">
                  <c:v>36.351623258631101</c:v>
                </c:pt>
                <c:pt idx="26440">
                  <c:v>36.352998182919499</c:v>
                </c:pt>
                <c:pt idx="26441">
                  <c:v>36.354373107207799</c:v>
                </c:pt>
                <c:pt idx="26442">
                  <c:v>36.355748031496098</c:v>
                </c:pt>
                <c:pt idx="26443">
                  <c:v>36.357122955784398</c:v>
                </c:pt>
                <c:pt idx="26444">
                  <c:v>36.358497880072697</c:v>
                </c:pt>
                <c:pt idx="26445">
                  <c:v>36.359872804360997</c:v>
                </c:pt>
                <c:pt idx="26446">
                  <c:v>36.361247728649303</c:v>
                </c:pt>
                <c:pt idx="26447">
                  <c:v>36.362622652937603</c:v>
                </c:pt>
                <c:pt idx="26448">
                  <c:v>36.363997577225902</c:v>
                </c:pt>
                <c:pt idx="26449">
                  <c:v>36.365372501514202</c:v>
                </c:pt>
                <c:pt idx="26450">
                  <c:v>36.3667474258026</c:v>
                </c:pt>
                <c:pt idx="26451">
                  <c:v>36.3681223500909</c:v>
                </c:pt>
                <c:pt idx="26452">
                  <c:v>36.369497274379199</c:v>
                </c:pt>
                <c:pt idx="26453">
                  <c:v>36.370872198667499</c:v>
                </c:pt>
                <c:pt idx="26454">
                  <c:v>36.372247122955798</c:v>
                </c:pt>
                <c:pt idx="26455">
                  <c:v>36.373622047244098</c:v>
                </c:pt>
                <c:pt idx="26456">
                  <c:v>36.374996971532397</c:v>
                </c:pt>
                <c:pt idx="26457">
                  <c:v>36.376371895820697</c:v>
                </c:pt>
                <c:pt idx="26458">
                  <c:v>36.377746820109003</c:v>
                </c:pt>
                <c:pt idx="26459">
                  <c:v>36.379121744397303</c:v>
                </c:pt>
                <c:pt idx="26460">
                  <c:v>36.380496668685701</c:v>
                </c:pt>
                <c:pt idx="26461">
                  <c:v>36.381871592974001</c:v>
                </c:pt>
                <c:pt idx="26462">
                  <c:v>36.3832465172623</c:v>
                </c:pt>
                <c:pt idx="26463">
                  <c:v>36.3846214415506</c:v>
                </c:pt>
                <c:pt idx="26464">
                  <c:v>36.385996365838899</c:v>
                </c:pt>
                <c:pt idx="26465">
                  <c:v>36.387371290127199</c:v>
                </c:pt>
                <c:pt idx="26466">
                  <c:v>36.388746214415498</c:v>
                </c:pt>
                <c:pt idx="26467">
                  <c:v>36.390121138703797</c:v>
                </c:pt>
                <c:pt idx="26468">
                  <c:v>36.391496062992097</c:v>
                </c:pt>
                <c:pt idx="26469">
                  <c:v>36.392870987280403</c:v>
                </c:pt>
                <c:pt idx="26470">
                  <c:v>36.394245911568802</c:v>
                </c:pt>
                <c:pt idx="26471">
                  <c:v>36.395620835857102</c:v>
                </c:pt>
                <c:pt idx="26472">
                  <c:v>36.396995760145401</c:v>
                </c:pt>
                <c:pt idx="26473">
                  <c:v>36.398370684433701</c:v>
                </c:pt>
                <c:pt idx="26474">
                  <c:v>36.399745608722</c:v>
                </c:pt>
                <c:pt idx="26475">
                  <c:v>36.4011205330103</c:v>
                </c:pt>
                <c:pt idx="26476">
                  <c:v>36.402495457298599</c:v>
                </c:pt>
                <c:pt idx="26477">
                  <c:v>36.403870381586898</c:v>
                </c:pt>
                <c:pt idx="26478">
                  <c:v>36.405245305875198</c:v>
                </c:pt>
                <c:pt idx="26479">
                  <c:v>36.406620230163597</c:v>
                </c:pt>
                <c:pt idx="26480">
                  <c:v>36.407995154451903</c:v>
                </c:pt>
                <c:pt idx="26481">
                  <c:v>36.409370078740203</c:v>
                </c:pt>
                <c:pt idx="26482">
                  <c:v>36.410745003028502</c:v>
                </c:pt>
                <c:pt idx="26483">
                  <c:v>36.412119927316802</c:v>
                </c:pt>
                <c:pt idx="26484">
                  <c:v>36.413494851605101</c:v>
                </c:pt>
                <c:pt idx="26485">
                  <c:v>36.414869775893401</c:v>
                </c:pt>
                <c:pt idx="26486">
                  <c:v>36.4162447001817</c:v>
                </c:pt>
                <c:pt idx="26487">
                  <c:v>36.417619624469999</c:v>
                </c:pt>
                <c:pt idx="26488">
                  <c:v>36.418994548758299</c:v>
                </c:pt>
                <c:pt idx="26489">
                  <c:v>36.420369473046598</c:v>
                </c:pt>
                <c:pt idx="26490">
                  <c:v>36.421744397334997</c:v>
                </c:pt>
                <c:pt idx="26491">
                  <c:v>36.423119321623297</c:v>
                </c:pt>
                <c:pt idx="26492">
                  <c:v>36.424494245911603</c:v>
                </c:pt>
                <c:pt idx="26493">
                  <c:v>36.425869170199903</c:v>
                </c:pt>
                <c:pt idx="26494">
                  <c:v>36.427244094488202</c:v>
                </c:pt>
                <c:pt idx="26495">
                  <c:v>36.428619018776502</c:v>
                </c:pt>
                <c:pt idx="26496">
                  <c:v>36.429993943064801</c:v>
                </c:pt>
                <c:pt idx="26497">
                  <c:v>36.4313688673531</c:v>
                </c:pt>
                <c:pt idx="26498">
                  <c:v>36.4327437916414</c:v>
                </c:pt>
                <c:pt idx="26499">
                  <c:v>36.434118715929699</c:v>
                </c:pt>
                <c:pt idx="26500">
                  <c:v>36.435493640218098</c:v>
                </c:pt>
                <c:pt idx="26501">
                  <c:v>36.436868564506398</c:v>
                </c:pt>
                <c:pt idx="26502">
                  <c:v>36.438243488794697</c:v>
                </c:pt>
                <c:pt idx="26503">
                  <c:v>36.439618413082997</c:v>
                </c:pt>
                <c:pt idx="26504">
                  <c:v>36.440993337371303</c:v>
                </c:pt>
                <c:pt idx="26505">
                  <c:v>36.442368261659603</c:v>
                </c:pt>
                <c:pt idx="26506">
                  <c:v>36.443743185947902</c:v>
                </c:pt>
                <c:pt idx="26507">
                  <c:v>36.445118110236201</c:v>
                </c:pt>
                <c:pt idx="26508">
                  <c:v>36.446493034524501</c:v>
                </c:pt>
                <c:pt idx="26509">
                  <c:v>36.4478679588129</c:v>
                </c:pt>
                <c:pt idx="26510">
                  <c:v>36.449242883101199</c:v>
                </c:pt>
                <c:pt idx="26511">
                  <c:v>36.450617807389499</c:v>
                </c:pt>
                <c:pt idx="26512">
                  <c:v>36.451992731677798</c:v>
                </c:pt>
                <c:pt idx="26513">
                  <c:v>36.453367655966098</c:v>
                </c:pt>
                <c:pt idx="26514">
                  <c:v>36.454742580254397</c:v>
                </c:pt>
                <c:pt idx="26515">
                  <c:v>36.456117504542704</c:v>
                </c:pt>
                <c:pt idx="26516">
                  <c:v>36.457492428831003</c:v>
                </c:pt>
                <c:pt idx="26517">
                  <c:v>36.458867353119302</c:v>
                </c:pt>
                <c:pt idx="26518">
                  <c:v>36.460242277407602</c:v>
                </c:pt>
                <c:pt idx="26519">
                  <c:v>36.461617201696001</c:v>
                </c:pt>
                <c:pt idx="26520">
                  <c:v>36.4629921259843</c:v>
                </c:pt>
                <c:pt idx="26521">
                  <c:v>36.4643670502726</c:v>
                </c:pt>
                <c:pt idx="26522">
                  <c:v>36.465741974560899</c:v>
                </c:pt>
                <c:pt idx="26523">
                  <c:v>36.467116898849198</c:v>
                </c:pt>
                <c:pt idx="26524">
                  <c:v>36.468491823137498</c:v>
                </c:pt>
                <c:pt idx="26525">
                  <c:v>36.469866747425797</c:v>
                </c:pt>
                <c:pt idx="26526">
                  <c:v>36.471241671714097</c:v>
                </c:pt>
                <c:pt idx="26527">
                  <c:v>36.472616596002403</c:v>
                </c:pt>
                <c:pt idx="26528">
                  <c:v>36.473991520290703</c:v>
                </c:pt>
                <c:pt idx="26529">
                  <c:v>36.475366444579002</c:v>
                </c:pt>
                <c:pt idx="26530">
                  <c:v>36.476741368867401</c:v>
                </c:pt>
                <c:pt idx="26531">
                  <c:v>36.478116293155701</c:v>
                </c:pt>
                <c:pt idx="26532">
                  <c:v>36.479491217444</c:v>
                </c:pt>
                <c:pt idx="26533">
                  <c:v>36.480866141732299</c:v>
                </c:pt>
                <c:pt idx="26534">
                  <c:v>36.482241066020599</c:v>
                </c:pt>
                <c:pt idx="26535">
                  <c:v>36.483615990308898</c:v>
                </c:pt>
                <c:pt idx="26536">
                  <c:v>36.484990914597198</c:v>
                </c:pt>
                <c:pt idx="26537">
                  <c:v>36.486365838885497</c:v>
                </c:pt>
                <c:pt idx="26538">
                  <c:v>36.487740763173797</c:v>
                </c:pt>
                <c:pt idx="26539">
                  <c:v>36.489115687462203</c:v>
                </c:pt>
                <c:pt idx="26540">
                  <c:v>36.490490611750502</c:v>
                </c:pt>
                <c:pt idx="26541">
                  <c:v>36.491865536038802</c:v>
                </c:pt>
                <c:pt idx="26542">
                  <c:v>36.493240460327101</c:v>
                </c:pt>
                <c:pt idx="26543">
                  <c:v>36.4946153846154</c:v>
                </c:pt>
                <c:pt idx="26544">
                  <c:v>36.4959903089037</c:v>
                </c:pt>
                <c:pt idx="26545">
                  <c:v>36.497365233191999</c:v>
                </c:pt>
                <c:pt idx="26546">
                  <c:v>36.498740157480299</c:v>
                </c:pt>
                <c:pt idx="26547">
                  <c:v>36.500115081768598</c:v>
                </c:pt>
                <c:pt idx="26548">
                  <c:v>36.501490006056898</c:v>
                </c:pt>
                <c:pt idx="26549">
                  <c:v>36.502864930345297</c:v>
                </c:pt>
                <c:pt idx="26550">
                  <c:v>36.504239854633603</c:v>
                </c:pt>
                <c:pt idx="26551">
                  <c:v>36.505614778921903</c:v>
                </c:pt>
                <c:pt idx="26552">
                  <c:v>36.506989703210202</c:v>
                </c:pt>
                <c:pt idx="26553">
                  <c:v>36.508364627498501</c:v>
                </c:pt>
                <c:pt idx="26554">
                  <c:v>36.509739551786801</c:v>
                </c:pt>
                <c:pt idx="26555">
                  <c:v>36.5111144760751</c:v>
                </c:pt>
                <c:pt idx="26556">
                  <c:v>36.5124894003634</c:v>
                </c:pt>
                <c:pt idx="26557">
                  <c:v>36.513864324651699</c:v>
                </c:pt>
                <c:pt idx="26558">
                  <c:v>36.515239248939999</c:v>
                </c:pt>
                <c:pt idx="26559">
                  <c:v>36.516614173228398</c:v>
                </c:pt>
                <c:pt idx="26560">
                  <c:v>36.517989097516697</c:v>
                </c:pt>
                <c:pt idx="26561">
                  <c:v>36.519364021805004</c:v>
                </c:pt>
                <c:pt idx="26562">
                  <c:v>36.520738946093303</c:v>
                </c:pt>
                <c:pt idx="26563">
                  <c:v>36.522113870381602</c:v>
                </c:pt>
                <c:pt idx="26564">
                  <c:v>36.523488794669902</c:v>
                </c:pt>
                <c:pt idx="26565">
                  <c:v>36.524863718958201</c:v>
                </c:pt>
                <c:pt idx="26566">
                  <c:v>36.526238643246501</c:v>
                </c:pt>
                <c:pt idx="26567">
                  <c:v>36.5276135675348</c:v>
                </c:pt>
                <c:pt idx="26568">
                  <c:v>36.5289884918231</c:v>
                </c:pt>
                <c:pt idx="26569">
                  <c:v>36.530363416111499</c:v>
                </c:pt>
                <c:pt idx="26570">
                  <c:v>36.531738340399798</c:v>
                </c:pt>
                <c:pt idx="26571">
                  <c:v>36.533113264688097</c:v>
                </c:pt>
                <c:pt idx="26572">
                  <c:v>36.534488188976397</c:v>
                </c:pt>
                <c:pt idx="26573">
                  <c:v>36.535863113264703</c:v>
                </c:pt>
                <c:pt idx="26574">
                  <c:v>36.537238037553003</c:v>
                </c:pt>
                <c:pt idx="26575">
                  <c:v>36.538612961841302</c:v>
                </c:pt>
                <c:pt idx="26576">
                  <c:v>36.539987886129602</c:v>
                </c:pt>
                <c:pt idx="26577">
                  <c:v>36.541362810417901</c:v>
                </c:pt>
                <c:pt idx="26578">
                  <c:v>36.542737734706201</c:v>
                </c:pt>
                <c:pt idx="26579">
                  <c:v>36.544112658994599</c:v>
                </c:pt>
                <c:pt idx="26580">
                  <c:v>36.545487583282899</c:v>
                </c:pt>
                <c:pt idx="26581">
                  <c:v>36.546862507571198</c:v>
                </c:pt>
                <c:pt idx="26582">
                  <c:v>36.548237431859498</c:v>
                </c:pt>
                <c:pt idx="26583">
                  <c:v>36.549612356147797</c:v>
                </c:pt>
                <c:pt idx="26584">
                  <c:v>36.550987280436097</c:v>
                </c:pt>
                <c:pt idx="26585">
                  <c:v>36.552362204724403</c:v>
                </c:pt>
                <c:pt idx="26586">
                  <c:v>36.553737129012703</c:v>
                </c:pt>
                <c:pt idx="26587">
                  <c:v>36.555112053301002</c:v>
                </c:pt>
                <c:pt idx="26588">
                  <c:v>36.556486977589302</c:v>
                </c:pt>
                <c:pt idx="26589">
                  <c:v>36.5578619018777</c:v>
                </c:pt>
                <c:pt idx="26590">
                  <c:v>36.559236826166</c:v>
                </c:pt>
                <c:pt idx="26591">
                  <c:v>36.560611750454299</c:v>
                </c:pt>
                <c:pt idx="26592">
                  <c:v>36.561986674742599</c:v>
                </c:pt>
                <c:pt idx="26593">
                  <c:v>36.563361599030898</c:v>
                </c:pt>
                <c:pt idx="26594">
                  <c:v>36.564736523319198</c:v>
                </c:pt>
                <c:pt idx="26595">
                  <c:v>36.566111447607497</c:v>
                </c:pt>
                <c:pt idx="26596">
                  <c:v>36.567486371895797</c:v>
                </c:pt>
                <c:pt idx="26597">
                  <c:v>36.568861296184103</c:v>
                </c:pt>
                <c:pt idx="26598">
                  <c:v>36.570236220472403</c:v>
                </c:pt>
                <c:pt idx="26599">
                  <c:v>36.571611144760801</c:v>
                </c:pt>
                <c:pt idx="26600">
                  <c:v>36.572986069049101</c:v>
                </c:pt>
                <c:pt idx="26601">
                  <c:v>36.5743609933374</c:v>
                </c:pt>
                <c:pt idx="26602">
                  <c:v>36.5757359176257</c:v>
                </c:pt>
                <c:pt idx="26603">
                  <c:v>36.577110841913999</c:v>
                </c:pt>
                <c:pt idx="26604">
                  <c:v>36.578485766202299</c:v>
                </c:pt>
                <c:pt idx="26605">
                  <c:v>36.579860690490598</c:v>
                </c:pt>
                <c:pt idx="26606">
                  <c:v>36.581235614778898</c:v>
                </c:pt>
                <c:pt idx="26607">
                  <c:v>36.582610539067197</c:v>
                </c:pt>
                <c:pt idx="26608">
                  <c:v>36.583985463355503</c:v>
                </c:pt>
                <c:pt idx="26609">
                  <c:v>36.585360387643902</c:v>
                </c:pt>
                <c:pt idx="26610">
                  <c:v>36.586735311932202</c:v>
                </c:pt>
                <c:pt idx="26611">
                  <c:v>36.588110236220501</c:v>
                </c:pt>
                <c:pt idx="26612">
                  <c:v>36.589485160508801</c:v>
                </c:pt>
                <c:pt idx="26613">
                  <c:v>36.5908600847971</c:v>
                </c:pt>
                <c:pt idx="26614">
                  <c:v>36.5922350090854</c:v>
                </c:pt>
                <c:pt idx="26615">
                  <c:v>36.593609933373699</c:v>
                </c:pt>
                <c:pt idx="26616">
                  <c:v>36.594984857661998</c:v>
                </c:pt>
                <c:pt idx="26617">
                  <c:v>36.596359781950298</c:v>
                </c:pt>
                <c:pt idx="26618">
                  <c:v>36.597734706238697</c:v>
                </c:pt>
                <c:pt idx="26619">
                  <c:v>36.599109630527003</c:v>
                </c:pt>
                <c:pt idx="26620">
                  <c:v>36.600484554815303</c:v>
                </c:pt>
                <c:pt idx="26621">
                  <c:v>36.601859479103602</c:v>
                </c:pt>
                <c:pt idx="26622">
                  <c:v>36.603234403391902</c:v>
                </c:pt>
                <c:pt idx="26623">
                  <c:v>36.604609327680201</c:v>
                </c:pt>
                <c:pt idx="26624">
                  <c:v>36.605984251968501</c:v>
                </c:pt>
                <c:pt idx="26625">
                  <c:v>36.6073591762568</c:v>
                </c:pt>
                <c:pt idx="26626">
                  <c:v>36.608734100545099</c:v>
                </c:pt>
                <c:pt idx="26627">
                  <c:v>36.610109024833399</c:v>
                </c:pt>
                <c:pt idx="26628">
                  <c:v>36.611483949121798</c:v>
                </c:pt>
                <c:pt idx="26629">
                  <c:v>36.612858873410097</c:v>
                </c:pt>
                <c:pt idx="26630">
                  <c:v>36.614233797698397</c:v>
                </c:pt>
                <c:pt idx="26631">
                  <c:v>36.615608721986703</c:v>
                </c:pt>
                <c:pt idx="26632">
                  <c:v>36.616983646275003</c:v>
                </c:pt>
                <c:pt idx="26633">
                  <c:v>36.618358570563302</c:v>
                </c:pt>
                <c:pt idx="26634">
                  <c:v>36.619733494851602</c:v>
                </c:pt>
                <c:pt idx="26635">
                  <c:v>36.621108419139901</c:v>
                </c:pt>
                <c:pt idx="26636">
                  <c:v>36.6224833434282</c:v>
                </c:pt>
                <c:pt idx="26637">
                  <c:v>36.6238582677165</c:v>
                </c:pt>
                <c:pt idx="26638">
                  <c:v>36.625233192004899</c:v>
                </c:pt>
                <c:pt idx="26639">
                  <c:v>36.626608116293198</c:v>
                </c:pt>
                <c:pt idx="26640">
                  <c:v>36.627983040581498</c:v>
                </c:pt>
                <c:pt idx="26641">
                  <c:v>36.629357964869797</c:v>
                </c:pt>
                <c:pt idx="26642">
                  <c:v>36.630732889158097</c:v>
                </c:pt>
                <c:pt idx="26643">
                  <c:v>36.632107813446403</c:v>
                </c:pt>
                <c:pt idx="26644">
                  <c:v>36.633482737734703</c:v>
                </c:pt>
                <c:pt idx="26645">
                  <c:v>36.634857662023002</c:v>
                </c:pt>
                <c:pt idx="26646">
                  <c:v>36.636232586311301</c:v>
                </c:pt>
                <c:pt idx="26647">
                  <c:v>36.637607510599601</c:v>
                </c:pt>
                <c:pt idx="26648">
                  <c:v>36.638982434888</c:v>
                </c:pt>
                <c:pt idx="26649">
                  <c:v>36.640357359176299</c:v>
                </c:pt>
                <c:pt idx="26650">
                  <c:v>36.641732283464599</c:v>
                </c:pt>
                <c:pt idx="26651">
                  <c:v>36.643107207752898</c:v>
                </c:pt>
                <c:pt idx="26652">
                  <c:v>36.644482132041198</c:v>
                </c:pt>
                <c:pt idx="26653">
                  <c:v>36.645857056329497</c:v>
                </c:pt>
                <c:pt idx="26654">
                  <c:v>36.647231980617804</c:v>
                </c:pt>
                <c:pt idx="26655">
                  <c:v>36.648606904906103</c:v>
                </c:pt>
                <c:pt idx="26656">
                  <c:v>36.649981829194402</c:v>
                </c:pt>
                <c:pt idx="26657">
                  <c:v>36.651356753482702</c:v>
                </c:pt>
                <c:pt idx="26658">
                  <c:v>36.652731677771101</c:v>
                </c:pt>
                <c:pt idx="26659">
                  <c:v>36.6541066020594</c:v>
                </c:pt>
                <c:pt idx="26660">
                  <c:v>36.6554815263477</c:v>
                </c:pt>
                <c:pt idx="26661">
                  <c:v>36.656856450635999</c:v>
                </c:pt>
                <c:pt idx="26662">
                  <c:v>36.658231374924299</c:v>
                </c:pt>
                <c:pt idx="26663">
                  <c:v>36.659606299212598</c:v>
                </c:pt>
                <c:pt idx="26664">
                  <c:v>36.660981223500897</c:v>
                </c:pt>
                <c:pt idx="26665">
                  <c:v>36.662356147789197</c:v>
                </c:pt>
                <c:pt idx="26666">
                  <c:v>36.663731072077503</c:v>
                </c:pt>
                <c:pt idx="26667">
                  <c:v>36.665105996365803</c:v>
                </c:pt>
                <c:pt idx="26668">
                  <c:v>36.666480920654202</c:v>
                </c:pt>
                <c:pt idx="26669">
                  <c:v>36.667855844942501</c:v>
                </c:pt>
                <c:pt idx="26670">
                  <c:v>36.669230769230801</c:v>
                </c:pt>
                <c:pt idx="26671">
                  <c:v>36.6706056935191</c:v>
                </c:pt>
                <c:pt idx="26672">
                  <c:v>36.671980617807399</c:v>
                </c:pt>
                <c:pt idx="26673">
                  <c:v>36.673355542095699</c:v>
                </c:pt>
                <c:pt idx="26674">
                  <c:v>36.674730466383998</c:v>
                </c:pt>
                <c:pt idx="26675">
                  <c:v>36.676105390672298</c:v>
                </c:pt>
                <c:pt idx="26676">
                  <c:v>36.677480314960597</c:v>
                </c:pt>
                <c:pt idx="26677">
                  <c:v>36.678855239248897</c:v>
                </c:pt>
                <c:pt idx="26678">
                  <c:v>36.680230163537303</c:v>
                </c:pt>
                <c:pt idx="26679">
                  <c:v>36.681605087825602</c:v>
                </c:pt>
                <c:pt idx="26680">
                  <c:v>36.682980012113902</c:v>
                </c:pt>
                <c:pt idx="26681">
                  <c:v>36.684354936402201</c:v>
                </c:pt>
                <c:pt idx="26682">
                  <c:v>36.6857298606905</c:v>
                </c:pt>
                <c:pt idx="26683">
                  <c:v>36.6871047849788</c:v>
                </c:pt>
                <c:pt idx="26684">
                  <c:v>36.688479709267099</c:v>
                </c:pt>
                <c:pt idx="26685">
                  <c:v>36.689854633555399</c:v>
                </c:pt>
                <c:pt idx="26686">
                  <c:v>36.691229557843698</c:v>
                </c:pt>
                <c:pt idx="26687">
                  <c:v>36.692604482132097</c:v>
                </c:pt>
                <c:pt idx="26688">
                  <c:v>36.693979406420397</c:v>
                </c:pt>
                <c:pt idx="26689">
                  <c:v>36.695354330708703</c:v>
                </c:pt>
                <c:pt idx="26690">
                  <c:v>36.696729254997003</c:v>
                </c:pt>
                <c:pt idx="26691">
                  <c:v>36.698104179285302</c:v>
                </c:pt>
                <c:pt idx="26692">
                  <c:v>36.699479103573601</c:v>
                </c:pt>
                <c:pt idx="26693">
                  <c:v>36.700854027861901</c:v>
                </c:pt>
                <c:pt idx="26694">
                  <c:v>36.7022289521502</c:v>
                </c:pt>
                <c:pt idx="26695">
                  <c:v>36.7036038764385</c:v>
                </c:pt>
                <c:pt idx="26696">
                  <c:v>36.704978800726799</c:v>
                </c:pt>
                <c:pt idx="26697">
                  <c:v>36.706353725015198</c:v>
                </c:pt>
                <c:pt idx="26698">
                  <c:v>36.707728649303498</c:v>
                </c:pt>
                <c:pt idx="26699">
                  <c:v>36.709103573591797</c:v>
                </c:pt>
                <c:pt idx="26700">
                  <c:v>36.710478497880104</c:v>
                </c:pt>
                <c:pt idx="26701">
                  <c:v>36.711853422168403</c:v>
                </c:pt>
                <c:pt idx="26702">
                  <c:v>36.713228346456702</c:v>
                </c:pt>
                <c:pt idx="26703">
                  <c:v>36.714603270745002</c:v>
                </c:pt>
                <c:pt idx="26704">
                  <c:v>36.715978195033301</c:v>
                </c:pt>
                <c:pt idx="26705">
                  <c:v>36.717353119321601</c:v>
                </c:pt>
                <c:pt idx="26706">
                  <c:v>36.7187280436099</c:v>
                </c:pt>
                <c:pt idx="26707">
                  <c:v>36.720102967898299</c:v>
                </c:pt>
                <c:pt idx="26708">
                  <c:v>36.721477892186599</c:v>
                </c:pt>
                <c:pt idx="26709">
                  <c:v>36.722852816474898</c:v>
                </c:pt>
                <c:pt idx="26710">
                  <c:v>36.724227740763197</c:v>
                </c:pt>
                <c:pt idx="26711">
                  <c:v>36.725602665051497</c:v>
                </c:pt>
                <c:pt idx="26712">
                  <c:v>36.726977589339803</c:v>
                </c:pt>
                <c:pt idx="26713">
                  <c:v>36.728352513628103</c:v>
                </c:pt>
                <c:pt idx="26714">
                  <c:v>36.729727437916402</c:v>
                </c:pt>
                <c:pt idx="26715">
                  <c:v>36.731102362204702</c:v>
                </c:pt>
                <c:pt idx="26716">
                  <c:v>36.732477286493001</c:v>
                </c:pt>
                <c:pt idx="26717">
                  <c:v>36.7338522107814</c:v>
                </c:pt>
                <c:pt idx="26718">
                  <c:v>36.7352271350697</c:v>
                </c:pt>
                <c:pt idx="26719">
                  <c:v>36.736602059357999</c:v>
                </c:pt>
                <c:pt idx="26720">
                  <c:v>36.737976983646298</c:v>
                </c:pt>
                <c:pt idx="26721">
                  <c:v>36.739351907934598</c:v>
                </c:pt>
                <c:pt idx="26722">
                  <c:v>36.740726832222897</c:v>
                </c:pt>
                <c:pt idx="26723">
                  <c:v>36.742101756511197</c:v>
                </c:pt>
                <c:pt idx="26724">
                  <c:v>36.743476680799503</c:v>
                </c:pt>
                <c:pt idx="26725">
                  <c:v>36.744851605087803</c:v>
                </c:pt>
                <c:pt idx="26726">
                  <c:v>36.746226529376102</c:v>
                </c:pt>
                <c:pt idx="26727">
                  <c:v>36.747601453664501</c:v>
                </c:pt>
                <c:pt idx="26728">
                  <c:v>36.7489763779528</c:v>
                </c:pt>
                <c:pt idx="26729">
                  <c:v>36.7503513022411</c:v>
                </c:pt>
                <c:pt idx="26730">
                  <c:v>36.751726226529399</c:v>
                </c:pt>
                <c:pt idx="26731">
                  <c:v>36.753101150817699</c:v>
                </c:pt>
                <c:pt idx="26732">
                  <c:v>36.754476075105998</c:v>
                </c:pt>
                <c:pt idx="26733">
                  <c:v>36.755850999394298</c:v>
                </c:pt>
                <c:pt idx="26734">
                  <c:v>36.757225923682597</c:v>
                </c:pt>
                <c:pt idx="26735">
                  <c:v>36.758600847970897</c:v>
                </c:pt>
                <c:pt idx="26736">
                  <c:v>36.759975772259203</c:v>
                </c:pt>
                <c:pt idx="26737">
                  <c:v>36.761350696547602</c:v>
                </c:pt>
                <c:pt idx="26738">
                  <c:v>36.762725620835901</c:v>
                </c:pt>
                <c:pt idx="26739">
                  <c:v>36.764100545124201</c:v>
                </c:pt>
                <c:pt idx="26740">
                  <c:v>36.7654754694125</c:v>
                </c:pt>
                <c:pt idx="26741">
                  <c:v>36.7668503937008</c:v>
                </c:pt>
                <c:pt idx="26742">
                  <c:v>36.768225317989099</c:v>
                </c:pt>
                <c:pt idx="26743">
                  <c:v>36.769600242277399</c:v>
                </c:pt>
                <c:pt idx="26744">
                  <c:v>36.770975166565698</c:v>
                </c:pt>
                <c:pt idx="26745">
                  <c:v>36.772350090853998</c:v>
                </c:pt>
                <c:pt idx="26746">
                  <c:v>36.773725015142297</c:v>
                </c:pt>
                <c:pt idx="26747">
                  <c:v>36.775099939430703</c:v>
                </c:pt>
                <c:pt idx="26748">
                  <c:v>36.776474863719002</c:v>
                </c:pt>
                <c:pt idx="26749">
                  <c:v>36.777849788007302</c:v>
                </c:pt>
                <c:pt idx="26750">
                  <c:v>36.779224712295601</c:v>
                </c:pt>
                <c:pt idx="26751">
                  <c:v>36.780599636583901</c:v>
                </c:pt>
                <c:pt idx="26752">
                  <c:v>36.7819745608722</c:v>
                </c:pt>
                <c:pt idx="26753">
                  <c:v>36.7833494851605</c:v>
                </c:pt>
                <c:pt idx="26754">
                  <c:v>36.784724409448799</c:v>
                </c:pt>
                <c:pt idx="26755">
                  <c:v>36.786099333737099</c:v>
                </c:pt>
                <c:pt idx="26756">
                  <c:v>36.787474258025398</c:v>
                </c:pt>
                <c:pt idx="26757">
                  <c:v>36.788849182313797</c:v>
                </c:pt>
                <c:pt idx="26758">
                  <c:v>36.790224106602103</c:v>
                </c:pt>
                <c:pt idx="26759">
                  <c:v>36.791599030890403</c:v>
                </c:pt>
                <c:pt idx="26760">
                  <c:v>36.792973955178702</c:v>
                </c:pt>
                <c:pt idx="26761">
                  <c:v>36.794348879467002</c:v>
                </c:pt>
                <c:pt idx="26762">
                  <c:v>36.795723803755301</c:v>
                </c:pt>
                <c:pt idx="26763">
                  <c:v>36.797098728043601</c:v>
                </c:pt>
                <c:pt idx="26764">
                  <c:v>36.7984736523319</c:v>
                </c:pt>
                <c:pt idx="26765">
                  <c:v>36.799848576620199</c:v>
                </c:pt>
                <c:pt idx="26766">
                  <c:v>36.801223500908598</c:v>
                </c:pt>
                <c:pt idx="26767">
                  <c:v>36.802598425196898</c:v>
                </c:pt>
                <c:pt idx="26768">
                  <c:v>36.803973349485197</c:v>
                </c:pt>
                <c:pt idx="26769">
                  <c:v>36.805348273773497</c:v>
                </c:pt>
                <c:pt idx="26770">
                  <c:v>36.806723198061803</c:v>
                </c:pt>
                <c:pt idx="26771">
                  <c:v>36.808098122350103</c:v>
                </c:pt>
                <c:pt idx="26772">
                  <c:v>36.809473046638402</c:v>
                </c:pt>
                <c:pt idx="26773">
                  <c:v>36.810847970926702</c:v>
                </c:pt>
                <c:pt idx="26774">
                  <c:v>36.812222895215001</c:v>
                </c:pt>
                <c:pt idx="26775">
                  <c:v>36.8135978195033</c:v>
                </c:pt>
                <c:pt idx="26776">
                  <c:v>36.814972743791699</c:v>
                </c:pt>
                <c:pt idx="26777">
                  <c:v>36.816347668079999</c:v>
                </c:pt>
                <c:pt idx="26778">
                  <c:v>36.817722592368298</c:v>
                </c:pt>
                <c:pt idx="26779">
                  <c:v>36.819097516656598</c:v>
                </c:pt>
                <c:pt idx="26780">
                  <c:v>36.820472440944897</c:v>
                </c:pt>
                <c:pt idx="26781">
                  <c:v>36.821847365233197</c:v>
                </c:pt>
                <c:pt idx="26782">
                  <c:v>36.823222289521503</c:v>
                </c:pt>
                <c:pt idx="26783">
                  <c:v>36.824597213809803</c:v>
                </c:pt>
                <c:pt idx="26784">
                  <c:v>36.825972138098102</c:v>
                </c:pt>
                <c:pt idx="26785">
                  <c:v>36.827347062386401</c:v>
                </c:pt>
                <c:pt idx="26786">
                  <c:v>36.8287219866748</c:v>
                </c:pt>
                <c:pt idx="26787">
                  <c:v>36.8300969109631</c:v>
                </c:pt>
                <c:pt idx="26788">
                  <c:v>36.831471835251399</c:v>
                </c:pt>
                <c:pt idx="26789">
                  <c:v>36.832846759539699</c:v>
                </c:pt>
                <c:pt idx="26790">
                  <c:v>36.834221683827998</c:v>
                </c:pt>
                <c:pt idx="26791">
                  <c:v>36.835596608116298</c:v>
                </c:pt>
                <c:pt idx="26792">
                  <c:v>36.836971532404597</c:v>
                </c:pt>
                <c:pt idx="26793">
                  <c:v>36.838346456692904</c:v>
                </c:pt>
                <c:pt idx="26794">
                  <c:v>36.839721380981203</c:v>
                </c:pt>
                <c:pt idx="26795">
                  <c:v>36.841096305269502</c:v>
                </c:pt>
                <c:pt idx="26796">
                  <c:v>36.842471229557901</c:v>
                </c:pt>
                <c:pt idx="26797">
                  <c:v>36.843846153846201</c:v>
                </c:pt>
                <c:pt idx="26798">
                  <c:v>36.8452210781345</c:v>
                </c:pt>
                <c:pt idx="26799">
                  <c:v>36.8465960024228</c:v>
                </c:pt>
                <c:pt idx="26800">
                  <c:v>36.847970926711099</c:v>
                </c:pt>
                <c:pt idx="26801">
                  <c:v>36.849345850999399</c:v>
                </c:pt>
                <c:pt idx="26802">
                  <c:v>36.850720775287698</c:v>
                </c:pt>
                <c:pt idx="26803">
                  <c:v>36.852095699575997</c:v>
                </c:pt>
                <c:pt idx="26804">
                  <c:v>36.853470623864297</c:v>
                </c:pt>
                <c:pt idx="26805">
                  <c:v>36.854845548152603</c:v>
                </c:pt>
                <c:pt idx="26806">
                  <c:v>36.856220472441002</c:v>
                </c:pt>
                <c:pt idx="26807">
                  <c:v>36.857595396729302</c:v>
                </c:pt>
                <c:pt idx="26808">
                  <c:v>36.858970321017601</c:v>
                </c:pt>
                <c:pt idx="26809">
                  <c:v>36.860345245305901</c:v>
                </c:pt>
                <c:pt idx="26810">
                  <c:v>36.8617201695942</c:v>
                </c:pt>
                <c:pt idx="26811">
                  <c:v>36.863095093882499</c:v>
                </c:pt>
                <c:pt idx="26812">
                  <c:v>36.864470018170799</c:v>
                </c:pt>
                <c:pt idx="26813">
                  <c:v>36.865844942459098</c:v>
                </c:pt>
                <c:pt idx="26814">
                  <c:v>36.867219866747398</c:v>
                </c:pt>
                <c:pt idx="26815">
                  <c:v>36.868594791035697</c:v>
                </c:pt>
                <c:pt idx="26816">
                  <c:v>36.869969715324103</c:v>
                </c:pt>
                <c:pt idx="26817">
                  <c:v>36.871344639612403</c:v>
                </c:pt>
                <c:pt idx="26818">
                  <c:v>36.872719563900702</c:v>
                </c:pt>
                <c:pt idx="26819">
                  <c:v>36.874094488189002</c:v>
                </c:pt>
                <c:pt idx="26820">
                  <c:v>36.875469412477301</c:v>
                </c:pt>
                <c:pt idx="26821">
                  <c:v>36.8768443367656</c:v>
                </c:pt>
                <c:pt idx="26822">
                  <c:v>36.8782192610539</c:v>
                </c:pt>
                <c:pt idx="26823">
                  <c:v>36.879594185342199</c:v>
                </c:pt>
                <c:pt idx="26824">
                  <c:v>36.880969109630499</c:v>
                </c:pt>
                <c:pt idx="26825">
                  <c:v>36.882344033918798</c:v>
                </c:pt>
                <c:pt idx="26826">
                  <c:v>36.883718958207197</c:v>
                </c:pt>
                <c:pt idx="26827">
                  <c:v>36.885093882495497</c:v>
                </c:pt>
                <c:pt idx="26828">
                  <c:v>36.886468806783803</c:v>
                </c:pt>
                <c:pt idx="26829">
                  <c:v>36.887843731072103</c:v>
                </c:pt>
                <c:pt idx="26830">
                  <c:v>36.889218655360402</c:v>
                </c:pt>
                <c:pt idx="26831">
                  <c:v>36.890593579648701</c:v>
                </c:pt>
                <c:pt idx="26832">
                  <c:v>36.891968503937001</c:v>
                </c:pt>
                <c:pt idx="26833">
                  <c:v>36.8933434282253</c:v>
                </c:pt>
                <c:pt idx="26834">
                  <c:v>36.8947183525136</c:v>
                </c:pt>
                <c:pt idx="26835">
                  <c:v>36.896093276801999</c:v>
                </c:pt>
                <c:pt idx="26836">
                  <c:v>36.897468201090298</c:v>
                </c:pt>
                <c:pt idx="26837">
                  <c:v>36.898843125378598</c:v>
                </c:pt>
                <c:pt idx="26838">
                  <c:v>36.900218049666897</c:v>
                </c:pt>
                <c:pt idx="26839">
                  <c:v>36.901592973955204</c:v>
                </c:pt>
                <c:pt idx="26840">
                  <c:v>36.902967898243503</c:v>
                </c:pt>
                <c:pt idx="26841">
                  <c:v>36.904342822531802</c:v>
                </c:pt>
                <c:pt idx="26842">
                  <c:v>36.905717746820102</c:v>
                </c:pt>
                <c:pt idx="26843">
                  <c:v>36.907092671108401</c:v>
                </c:pt>
                <c:pt idx="26844">
                  <c:v>36.908467595396701</c:v>
                </c:pt>
                <c:pt idx="26845">
                  <c:v>36.909842519685</c:v>
                </c:pt>
                <c:pt idx="26846">
                  <c:v>36.911217443973399</c:v>
                </c:pt>
                <c:pt idx="26847">
                  <c:v>36.912592368261699</c:v>
                </c:pt>
                <c:pt idx="26848">
                  <c:v>36.913967292549998</c:v>
                </c:pt>
                <c:pt idx="26849">
                  <c:v>36.915342216838297</c:v>
                </c:pt>
                <c:pt idx="26850">
                  <c:v>36.916717141126597</c:v>
                </c:pt>
                <c:pt idx="26851">
                  <c:v>36.918092065414903</c:v>
                </c:pt>
                <c:pt idx="26852">
                  <c:v>36.919466989703203</c:v>
                </c:pt>
                <c:pt idx="26853">
                  <c:v>36.920841913991502</c:v>
                </c:pt>
                <c:pt idx="26854">
                  <c:v>36.922216838279802</c:v>
                </c:pt>
                <c:pt idx="26855">
                  <c:v>36.923591762568101</c:v>
                </c:pt>
                <c:pt idx="26856">
                  <c:v>36.9249666868565</c:v>
                </c:pt>
                <c:pt idx="26857">
                  <c:v>36.9263416111448</c:v>
                </c:pt>
                <c:pt idx="26858">
                  <c:v>36.927716535433099</c:v>
                </c:pt>
                <c:pt idx="26859">
                  <c:v>36.929091459721398</c:v>
                </c:pt>
                <c:pt idx="26860">
                  <c:v>36.930466384009698</c:v>
                </c:pt>
                <c:pt idx="26861">
                  <c:v>36.931841308297997</c:v>
                </c:pt>
                <c:pt idx="26862">
                  <c:v>36.933216232586297</c:v>
                </c:pt>
                <c:pt idx="26863">
                  <c:v>36.934591156874603</c:v>
                </c:pt>
                <c:pt idx="26864">
                  <c:v>36.935966081162903</c:v>
                </c:pt>
                <c:pt idx="26865">
                  <c:v>36.937341005451302</c:v>
                </c:pt>
                <c:pt idx="26866">
                  <c:v>36.938715929739601</c:v>
                </c:pt>
                <c:pt idx="26867">
                  <c:v>36.9400908540279</c:v>
                </c:pt>
                <c:pt idx="26868">
                  <c:v>36.9414657783162</c:v>
                </c:pt>
                <c:pt idx="26869">
                  <c:v>36.942840702604499</c:v>
                </c:pt>
                <c:pt idx="26870">
                  <c:v>36.944215626892799</c:v>
                </c:pt>
                <c:pt idx="26871">
                  <c:v>36.945590551181098</c:v>
                </c:pt>
                <c:pt idx="26872">
                  <c:v>36.946965475469398</c:v>
                </c:pt>
                <c:pt idx="26873">
                  <c:v>36.948340399757697</c:v>
                </c:pt>
                <c:pt idx="26874">
                  <c:v>36.949715324045997</c:v>
                </c:pt>
                <c:pt idx="26875">
                  <c:v>36.951090248334303</c:v>
                </c:pt>
                <c:pt idx="26876">
                  <c:v>36.952465172622702</c:v>
                </c:pt>
                <c:pt idx="26877">
                  <c:v>36.953840096911001</c:v>
                </c:pt>
                <c:pt idx="26878">
                  <c:v>36.955215021199301</c:v>
                </c:pt>
                <c:pt idx="26879">
                  <c:v>36.9565899454876</c:v>
                </c:pt>
                <c:pt idx="26880">
                  <c:v>36.9579648697759</c:v>
                </c:pt>
                <c:pt idx="26881">
                  <c:v>36.959339794064199</c:v>
                </c:pt>
                <c:pt idx="26882">
                  <c:v>36.960714718352499</c:v>
                </c:pt>
                <c:pt idx="26883">
                  <c:v>36.962089642640798</c:v>
                </c:pt>
                <c:pt idx="26884">
                  <c:v>36.963464566929098</c:v>
                </c:pt>
                <c:pt idx="26885">
                  <c:v>36.964839491217496</c:v>
                </c:pt>
                <c:pt idx="26886">
                  <c:v>36.966214415505803</c:v>
                </c:pt>
                <c:pt idx="26887">
                  <c:v>36.967589339794102</c:v>
                </c:pt>
                <c:pt idx="26888">
                  <c:v>36.968964264082402</c:v>
                </c:pt>
                <c:pt idx="26889">
                  <c:v>36.970339188370701</c:v>
                </c:pt>
                <c:pt idx="26890">
                  <c:v>36.971714112659001</c:v>
                </c:pt>
                <c:pt idx="26891">
                  <c:v>36.9730890369473</c:v>
                </c:pt>
                <c:pt idx="26892">
                  <c:v>36.9744639612356</c:v>
                </c:pt>
                <c:pt idx="26893">
                  <c:v>36.975838885523899</c:v>
                </c:pt>
                <c:pt idx="26894">
                  <c:v>36.977213809812199</c:v>
                </c:pt>
                <c:pt idx="26895">
                  <c:v>36.978588734100597</c:v>
                </c:pt>
                <c:pt idx="26896">
                  <c:v>36.979963658388897</c:v>
                </c:pt>
                <c:pt idx="26897">
                  <c:v>36.981338582677203</c:v>
                </c:pt>
                <c:pt idx="26898">
                  <c:v>36.982713506965503</c:v>
                </c:pt>
                <c:pt idx="26899">
                  <c:v>36.984088431253802</c:v>
                </c:pt>
                <c:pt idx="26900">
                  <c:v>36.985463355542102</c:v>
                </c:pt>
                <c:pt idx="26901">
                  <c:v>36.986838279830401</c:v>
                </c:pt>
                <c:pt idx="26902">
                  <c:v>36.988213204118701</c:v>
                </c:pt>
                <c:pt idx="26903">
                  <c:v>36.989588128407</c:v>
                </c:pt>
                <c:pt idx="26904">
                  <c:v>36.990963052695299</c:v>
                </c:pt>
                <c:pt idx="26905">
                  <c:v>36.992337976983698</c:v>
                </c:pt>
                <c:pt idx="26906">
                  <c:v>36.993712901271998</c:v>
                </c:pt>
                <c:pt idx="26907">
                  <c:v>36.995087825560297</c:v>
                </c:pt>
                <c:pt idx="26908">
                  <c:v>36.996462749848597</c:v>
                </c:pt>
                <c:pt idx="26909">
                  <c:v>36.997837674136903</c:v>
                </c:pt>
                <c:pt idx="26910">
                  <c:v>36.999212598425203</c:v>
                </c:pt>
                <c:pt idx="26911">
                  <c:v>37.000587522713502</c:v>
                </c:pt>
                <c:pt idx="26912">
                  <c:v>37.001962447001802</c:v>
                </c:pt>
                <c:pt idx="26913">
                  <c:v>37.003337371290101</c:v>
                </c:pt>
                <c:pt idx="26914">
                  <c:v>37.0047122955784</c:v>
                </c:pt>
                <c:pt idx="26915">
                  <c:v>37.006087219866799</c:v>
                </c:pt>
                <c:pt idx="26916">
                  <c:v>37.007462144155099</c:v>
                </c:pt>
                <c:pt idx="26917">
                  <c:v>37.008837068443398</c:v>
                </c:pt>
                <c:pt idx="26918">
                  <c:v>37.010211992731698</c:v>
                </c:pt>
                <c:pt idx="26919">
                  <c:v>37.011586917019997</c:v>
                </c:pt>
                <c:pt idx="26920">
                  <c:v>37.012961841308297</c:v>
                </c:pt>
                <c:pt idx="26921">
                  <c:v>37.014336765596603</c:v>
                </c:pt>
                <c:pt idx="26922">
                  <c:v>37.015711689884903</c:v>
                </c:pt>
                <c:pt idx="26923">
                  <c:v>37.017086614173202</c:v>
                </c:pt>
                <c:pt idx="26924">
                  <c:v>37.018461538461501</c:v>
                </c:pt>
                <c:pt idx="26925">
                  <c:v>37.0198364627499</c:v>
                </c:pt>
                <c:pt idx="26926">
                  <c:v>37.0212113870382</c:v>
                </c:pt>
                <c:pt idx="26927">
                  <c:v>37.022586311326499</c:v>
                </c:pt>
                <c:pt idx="26928">
                  <c:v>37.023961235614799</c:v>
                </c:pt>
                <c:pt idx="26929">
                  <c:v>37.025336159903098</c:v>
                </c:pt>
                <c:pt idx="26930">
                  <c:v>37.026711084191398</c:v>
                </c:pt>
                <c:pt idx="26931">
                  <c:v>37.028086008479697</c:v>
                </c:pt>
                <c:pt idx="26932">
                  <c:v>37.029460932768004</c:v>
                </c:pt>
                <c:pt idx="26933">
                  <c:v>37.030835857056303</c:v>
                </c:pt>
                <c:pt idx="26934">
                  <c:v>37.032210781344602</c:v>
                </c:pt>
                <c:pt idx="26935">
                  <c:v>37.033585705633001</c:v>
                </c:pt>
                <c:pt idx="26936">
                  <c:v>37.034960629921301</c:v>
                </c:pt>
                <c:pt idx="26937">
                  <c:v>37.0363355542096</c:v>
                </c:pt>
                <c:pt idx="26938">
                  <c:v>37.0377104784979</c:v>
                </c:pt>
                <c:pt idx="26939">
                  <c:v>37.039085402786199</c:v>
                </c:pt>
                <c:pt idx="26940">
                  <c:v>37.040460327074499</c:v>
                </c:pt>
                <c:pt idx="26941">
                  <c:v>37.041835251362798</c:v>
                </c:pt>
                <c:pt idx="26942">
                  <c:v>37.043210175651097</c:v>
                </c:pt>
                <c:pt idx="26943">
                  <c:v>37.044585099939397</c:v>
                </c:pt>
                <c:pt idx="26944">
                  <c:v>37.045960024227703</c:v>
                </c:pt>
                <c:pt idx="26945">
                  <c:v>37.047334948516102</c:v>
                </c:pt>
                <c:pt idx="26946">
                  <c:v>37.048709872804402</c:v>
                </c:pt>
                <c:pt idx="26947">
                  <c:v>37.050084797092701</c:v>
                </c:pt>
                <c:pt idx="26948">
                  <c:v>37.051459721381001</c:v>
                </c:pt>
                <c:pt idx="26949">
                  <c:v>37.0528346456693</c:v>
                </c:pt>
                <c:pt idx="26950">
                  <c:v>37.0542095699576</c:v>
                </c:pt>
                <c:pt idx="26951">
                  <c:v>37.055584494245899</c:v>
                </c:pt>
                <c:pt idx="26952">
                  <c:v>37.056959418534198</c:v>
                </c:pt>
                <c:pt idx="26953">
                  <c:v>37.058334342822498</c:v>
                </c:pt>
                <c:pt idx="26954">
                  <c:v>37.059709267110897</c:v>
                </c:pt>
                <c:pt idx="26955">
                  <c:v>37.061084191399203</c:v>
                </c:pt>
                <c:pt idx="26956">
                  <c:v>37.062459115687503</c:v>
                </c:pt>
                <c:pt idx="26957">
                  <c:v>37.063834039975802</c:v>
                </c:pt>
                <c:pt idx="26958">
                  <c:v>37.065208964264102</c:v>
                </c:pt>
                <c:pt idx="26959">
                  <c:v>37.066583888552401</c:v>
                </c:pt>
                <c:pt idx="26960">
                  <c:v>37.0679588128407</c:v>
                </c:pt>
                <c:pt idx="26961">
                  <c:v>37.069333737129</c:v>
                </c:pt>
                <c:pt idx="26962">
                  <c:v>37.070708661417299</c:v>
                </c:pt>
                <c:pt idx="26963">
                  <c:v>37.072083585705599</c:v>
                </c:pt>
                <c:pt idx="26964">
                  <c:v>37.073458509993998</c:v>
                </c:pt>
                <c:pt idx="26965">
                  <c:v>37.074833434282297</c:v>
                </c:pt>
                <c:pt idx="26966">
                  <c:v>37.076208358570597</c:v>
                </c:pt>
                <c:pt idx="26967">
                  <c:v>37.077583282858903</c:v>
                </c:pt>
                <c:pt idx="26968">
                  <c:v>37.078958207147203</c:v>
                </c:pt>
                <c:pt idx="26969">
                  <c:v>37.080333131435502</c:v>
                </c:pt>
                <c:pt idx="26970">
                  <c:v>37.081708055723801</c:v>
                </c:pt>
                <c:pt idx="26971">
                  <c:v>37.083082980012101</c:v>
                </c:pt>
                <c:pt idx="26972">
                  <c:v>37.0844579043004</c:v>
                </c:pt>
                <c:pt idx="26973">
                  <c:v>37.0858328285887</c:v>
                </c:pt>
                <c:pt idx="26974">
                  <c:v>37.087207752877099</c:v>
                </c:pt>
                <c:pt idx="26975">
                  <c:v>37.088582677165398</c:v>
                </c:pt>
                <c:pt idx="26976">
                  <c:v>37.089957601453698</c:v>
                </c:pt>
                <c:pt idx="26977">
                  <c:v>37.091332525741997</c:v>
                </c:pt>
                <c:pt idx="26978">
                  <c:v>37.092707450030296</c:v>
                </c:pt>
                <c:pt idx="26979">
                  <c:v>37.094082374318603</c:v>
                </c:pt>
                <c:pt idx="26980">
                  <c:v>37.095457298606902</c:v>
                </c:pt>
                <c:pt idx="26981">
                  <c:v>37.096832222895202</c:v>
                </c:pt>
                <c:pt idx="26982">
                  <c:v>37.098207147183501</c:v>
                </c:pt>
                <c:pt idx="26983">
                  <c:v>37.099582071471801</c:v>
                </c:pt>
                <c:pt idx="26984">
                  <c:v>37.1009569957602</c:v>
                </c:pt>
                <c:pt idx="26985">
                  <c:v>37.102331920048499</c:v>
                </c:pt>
                <c:pt idx="26986">
                  <c:v>37.103706844336799</c:v>
                </c:pt>
                <c:pt idx="26987">
                  <c:v>37.105081768625098</c:v>
                </c:pt>
                <c:pt idx="26988">
                  <c:v>37.106456692913397</c:v>
                </c:pt>
                <c:pt idx="26989">
                  <c:v>37.107831617201697</c:v>
                </c:pt>
                <c:pt idx="26990">
                  <c:v>37.109206541490003</c:v>
                </c:pt>
                <c:pt idx="26991">
                  <c:v>37.110581465778303</c:v>
                </c:pt>
                <c:pt idx="26992">
                  <c:v>37.111956390066602</c:v>
                </c:pt>
                <c:pt idx="26993">
                  <c:v>37.113331314354902</c:v>
                </c:pt>
                <c:pt idx="26994">
                  <c:v>37.114706238643301</c:v>
                </c:pt>
                <c:pt idx="26995">
                  <c:v>37.1160811629316</c:v>
                </c:pt>
                <c:pt idx="26996">
                  <c:v>37.1174560872199</c:v>
                </c:pt>
                <c:pt idx="26997">
                  <c:v>37.118831011508199</c:v>
                </c:pt>
                <c:pt idx="26998">
                  <c:v>37.120205935796498</c:v>
                </c:pt>
                <c:pt idx="26999">
                  <c:v>37.121580860084798</c:v>
                </c:pt>
                <c:pt idx="27000">
                  <c:v>37.122955784373097</c:v>
                </c:pt>
                <c:pt idx="27001">
                  <c:v>37.124330708661397</c:v>
                </c:pt>
                <c:pt idx="27002">
                  <c:v>37.125705632949703</c:v>
                </c:pt>
                <c:pt idx="27003">
                  <c:v>37.127080557238003</c:v>
                </c:pt>
                <c:pt idx="27004">
                  <c:v>37.128455481526402</c:v>
                </c:pt>
                <c:pt idx="27005">
                  <c:v>37.129830405814701</c:v>
                </c:pt>
                <c:pt idx="27006">
                  <c:v>37.131205330103001</c:v>
                </c:pt>
                <c:pt idx="27007">
                  <c:v>37.1325802543913</c:v>
                </c:pt>
                <c:pt idx="27008">
                  <c:v>37.133955178679599</c:v>
                </c:pt>
                <c:pt idx="27009">
                  <c:v>37.135330102967899</c:v>
                </c:pt>
                <c:pt idx="27010">
                  <c:v>37.136705027256198</c:v>
                </c:pt>
                <c:pt idx="27011">
                  <c:v>37.138079951544498</c:v>
                </c:pt>
                <c:pt idx="27012">
                  <c:v>37.139454875832797</c:v>
                </c:pt>
                <c:pt idx="27013">
                  <c:v>37.140829800121097</c:v>
                </c:pt>
                <c:pt idx="27014">
                  <c:v>37.142204724409503</c:v>
                </c:pt>
                <c:pt idx="27015">
                  <c:v>37.143579648697802</c:v>
                </c:pt>
                <c:pt idx="27016">
                  <c:v>37.144954572986101</c:v>
                </c:pt>
                <c:pt idx="27017">
                  <c:v>37.146329497274401</c:v>
                </c:pt>
                <c:pt idx="27018">
                  <c:v>37.1477044215627</c:v>
                </c:pt>
                <c:pt idx="27019">
                  <c:v>37.149079345851</c:v>
                </c:pt>
                <c:pt idx="27020">
                  <c:v>37.150454270139299</c:v>
                </c:pt>
                <c:pt idx="27021">
                  <c:v>37.151829194427599</c:v>
                </c:pt>
                <c:pt idx="27022">
                  <c:v>37.153204118715898</c:v>
                </c:pt>
                <c:pt idx="27023">
                  <c:v>37.154579043004297</c:v>
                </c:pt>
                <c:pt idx="27024">
                  <c:v>37.155953967292596</c:v>
                </c:pt>
                <c:pt idx="27025">
                  <c:v>37.157328891580903</c:v>
                </c:pt>
                <c:pt idx="27026">
                  <c:v>37.158703815869202</c:v>
                </c:pt>
                <c:pt idx="27027">
                  <c:v>37.160078740157502</c:v>
                </c:pt>
                <c:pt idx="27028">
                  <c:v>37.161453664445801</c:v>
                </c:pt>
                <c:pt idx="27029">
                  <c:v>37.162828588734101</c:v>
                </c:pt>
                <c:pt idx="27030">
                  <c:v>37.1642035130224</c:v>
                </c:pt>
                <c:pt idx="27031">
                  <c:v>37.1655784373107</c:v>
                </c:pt>
                <c:pt idx="27032">
                  <c:v>37.166953361598999</c:v>
                </c:pt>
                <c:pt idx="27033">
                  <c:v>37.168328285887299</c:v>
                </c:pt>
                <c:pt idx="27034">
                  <c:v>37.169703210175697</c:v>
                </c:pt>
                <c:pt idx="27035">
                  <c:v>37.171078134463997</c:v>
                </c:pt>
                <c:pt idx="27036">
                  <c:v>37.172453058752303</c:v>
                </c:pt>
                <c:pt idx="27037">
                  <c:v>37.173827983040603</c:v>
                </c:pt>
                <c:pt idx="27038">
                  <c:v>37.175202907328902</c:v>
                </c:pt>
                <c:pt idx="27039">
                  <c:v>37.176577831617202</c:v>
                </c:pt>
                <c:pt idx="27040">
                  <c:v>37.177952755905501</c:v>
                </c:pt>
                <c:pt idx="27041">
                  <c:v>37.179327680193801</c:v>
                </c:pt>
                <c:pt idx="27042">
                  <c:v>37.1807026044821</c:v>
                </c:pt>
                <c:pt idx="27043">
                  <c:v>37.182077528770499</c:v>
                </c:pt>
                <c:pt idx="27044">
                  <c:v>37.183452453058798</c:v>
                </c:pt>
                <c:pt idx="27045">
                  <c:v>37.184827377347098</c:v>
                </c:pt>
                <c:pt idx="27046">
                  <c:v>37.186202301635397</c:v>
                </c:pt>
                <c:pt idx="27047">
                  <c:v>37.187577225923697</c:v>
                </c:pt>
                <c:pt idx="27048">
                  <c:v>37.188952150212003</c:v>
                </c:pt>
                <c:pt idx="27049">
                  <c:v>37.190327074500303</c:v>
                </c:pt>
                <c:pt idx="27050">
                  <c:v>37.191701998788602</c:v>
                </c:pt>
                <c:pt idx="27051">
                  <c:v>37.193076923076902</c:v>
                </c:pt>
                <c:pt idx="27052">
                  <c:v>37.194451847365201</c:v>
                </c:pt>
                <c:pt idx="27053">
                  <c:v>37.1958267716536</c:v>
                </c:pt>
                <c:pt idx="27054">
                  <c:v>37.197201695941899</c:v>
                </c:pt>
                <c:pt idx="27055">
                  <c:v>37.198576620230199</c:v>
                </c:pt>
                <c:pt idx="27056">
                  <c:v>37.199951544518498</c:v>
                </c:pt>
                <c:pt idx="27057">
                  <c:v>37.201326468806798</c:v>
                </c:pt>
                <c:pt idx="27058">
                  <c:v>37.202701393095097</c:v>
                </c:pt>
                <c:pt idx="27059">
                  <c:v>37.204076317383397</c:v>
                </c:pt>
                <c:pt idx="27060">
                  <c:v>37.205451241671703</c:v>
                </c:pt>
                <c:pt idx="27061">
                  <c:v>37.206826165960003</c:v>
                </c:pt>
                <c:pt idx="27062">
                  <c:v>37.208201090248302</c:v>
                </c:pt>
                <c:pt idx="27063">
                  <c:v>37.209576014536701</c:v>
                </c:pt>
                <c:pt idx="27064">
                  <c:v>37.210950938825</c:v>
                </c:pt>
                <c:pt idx="27065">
                  <c:v>37.2123258631133</c:v>
                </c:pt>
                <c:pt idx="27066">
                  <c:v>37.213700787401599</c:v>
                </c:pt>
                <c:pt idx="27067">
                  <c:v>37.215075711689899</c:v>
                </c:pt>
                <c:pt idx="27068">
                  <c:v>37.216450635978198</c:v>
                </c:pt>
                <c:pt idx="27069">
                  <c:v>37.217825560266498</c:v>
                </c:pt>
                <c:pt idx="27070">
                  <c:v>37.219200484554797</c:v>
                </c:pt>
                <c:pt idx="27071">
                  <c:v>37.220575408843096</c:v>
                </c:pt>
                <c:pt idx="27072">
                  <c:v>37.221950333131403</c:v>
                </c:pt>
                <c:pt idx="27073">
                  <c:v>37.223325257419802</c:v>
                </c:pt>
                <c:pt idx="27074">
                  <c:v>37.224700181708101</c:v>
                </c:pt>
                <c:pt idx="27075">
                  <c:v>37.226075105996401</c:v>
                </c:pt>
                <c:pt idx="27076">
                  <c:v>37.2274500302847</c:v>
                </c:pt>
                <c:pt idx="27077">
                  <c:v>37.228824954573</c:v>
                </c:pt>
                <c:pt idx="27078">
                  <c:v>37.230199878861299</c:v>
                </c:pt>
                <c:pt idx="27079">
                  <c:v>37.231574803149599</c:v>
                </c:pt>
                <c:pt idx="27080">
                  <c:v>37.232949727437898</c:v>
                </c:pt>
                <c:pt idx="27081">
                  <c:v>37.234324651726197</c:v>
                </c:pt>
                <c:pt idx="27082">
                  <c:v>37.235699576014497</c:v>
                </c:pt>
                <c:pt idx="27083">
                  <c:v>37.237074500302903</c:v>
                </c:pt>
                <c:pt idx="27084">
                  <c:v>37.238449424591202</c:v>
                </c:pt>
                <c:pt idx="27085">
                  <c:v>37.239824348879502</c:v>
                </c:pt>
                <c:pt idx="27086">
                  <c:v>37.241199273167801</c:v>
                </c:pt>
                <c:pt idx="27087">
                  <c:v>37.242574197456101</c:v>
                </c:pt>
                <c:pt idx="27088">
                  <c:v>37.2439491217444</c:v>
                </c:pt>
                <c:pt idx="27089">
                  <c:v>37.2453240460327</c:v>
                </c:pt>
                <c:pt idx="27090">
                  <c:v>37.246698970320999</c:v>
                </c:pt>
                <c:pt idx="27091">
                  <c:v>37.248073894609298</c:v>
                </c:pt>
                <c:pt idx="27092">
                  <c:v>37.249448818897697</c:v>
                </c:pt>
                <c:pt idx="27093">
                  <c:v>37.250823743185997</c:v>
                </c:pt>
                <c:pt idx="27094">
                  <c:v>37.252198667474303</c:v>
                </c:pt>
                <c:pt idx="27095">
                  <c:v>37.253573591762603</c:v>
                </c:pt>
                <c:pt idx="27096">
                  <c:v>37.254948516050902</c:v>
                </c:pt>
                <c:pt idx="27097">
                  <c:v>37.256323440339202</c:v>
                </c:pt>
                <c:pt idx="27098">
                  <c:v>37.257698364627501</c:v>
                </c:pt>
                <c:pt idx="27099">
                  <c:v>37.259073288915801</c:v>
                </c:pt>
                <c:pt idx="27100">
                  <c:v>37.2604482132041</c:v>
                </c:pt>
                <c:pt idx="27101">
                  <c:v>37.261823137492399</c:v>
                </c:pt>
                <c:pt idx="27102">
                  <c:v>37.263198061780699</c:v>
                </c:pt>
                <c:pt idx="27103">
                  <c:v>37.264572986069098</c:v>
                </c:pt>
                <c:pt idx="27104">
                  <c:v>37.265947910357397</c:v>
                </c:pt>
                <c:pt idx="27105">
                  <c:v>37.267322834645697</c:v>
                </c:pt>
                <c:pt idx="27106">
                  <c:v>37.268697758934003</c:v>
                </c:pt>
                <c:pt idx="27107">
                  <c:v>37.270072683222303</c:v>
                </c:pt>
                <c:pt idx="27108">
                  <c:v>37.271447607510602</c:v>
                </c:pt>
                <c:pt idx="27109">
                  <c:v>37.272822531798901</c:v>
                </c:pt>
                <c:pt idx="27110">
                  <c:v>37.274197456087201</c:v>
                </c:pt>
                <c:pt idx="27111">
                  <c:v>37.2755723803755</c:v>
                </c:pt>
                <c:pt idx="27112">
                  <c:v>37.276947304663899</c:v>
                </c:pt>
                <c:pt idx="27113">
                  <c:v>37.278322228952199</c:v>
                </c:pt>
                <c:pt idx="27114">
                  <c:v>37.279697153240498</c:v>
                </c:pt>
                <c:pt idx="27115">
                  <c:v>37.281072077528798</c:v>
                </c:pt>
                <c:pt idx="27116">
                  <c:v>37.282447001817097</c:v>
                </c:pt>
                <c:pt idx="27117">
                  <c:v>37.283821926105396</c:v>
                </c:pt>
                <c:pt idx="27118">
                  <c:v>37.285196850393703</c:v>
                </c:pt>
                <c:pt idx="27119">
                  <c:v>37.286571774682002</c:v>
                </c:pt>
                <c:pt idx="27120">
                  <c:v>37.287946698970302</c:v>
                </c:pt>
                <c:pt idx="27121">
                  <c:v>37.289321623258601</c:v>
                </c:pt>
                <c:pt idx="27122">
                  <c:v>37.290696547547</c:v>
                </c:pt>
                <c:pt idx="27123">
                  <c:v>37.2920714718353</c:v>
                </c:pt>
                <c:pt idx="27124">
                  <c:v>37.293446396123599</c:v>
                </c:pt>
                <c:pt idx="27125">
                  <c:v>37.294821320411899</c:v>
                </c:pt>
                <c:pt idx="27126">
                  <c:v>37.296196244700198</c:v>
                </c:pt>
                <c:pt idx="27127">
                  <c:v>37.297571168988497</c:v>
                </c:pt>
                <c:pt idx="27128">
                  <c:v>37.298946093276797</c:v>
                </c:pt>
                <c:pt idx="27129">
                  <c:v>37.300321017565103</c:v>
                </c:pt>
                <c:pt idx="27130">
                  <c:v>37.301695941853403</c:v>
                </c:pt>
                <c:pt idx="27131">
                  <c:v>37.303070866141702</c:v>
                </c:pt>
                <c:pt idx="27132">
                  <c:v>37.304445790430002</c:v>
                </c:pt>
                <c:pt idx="27133">
                  <c:v>37.305820714718401</c:v>
                </c:pt>
                <c:pt idx="27134">
                  <c:v>37.3071956390067</c:v>
                </c:pt>
                <c:pt idx="27135">
                  <c:v>37.308570563295</c:v>
                </c:pt>
                <c:pt idx="27136">
                  <c:v>37.309945487583299</c:v>
                </c:pt>
                <c:pt idx="27137">
                  <c:v>37.311320411871598</c:v>
                </c:pt>
                <c:pt idx="27138">
                  <c:v>37.312695336159898</c:v>
                </c:pt>
                <c:pt idx="27139">
                  <c:v>37.314070260448197</c:v>
                </c:pt>
                <c:pt idx="27140">
                  <c:v>37.315445184736497</c:v>
                </c:pt>
                <c:pt idx="27141">
                  <c:v>37.316820109024803</c:v>
                </c:pt>
                <c:pt idx="27142">
                  <c:v>37.318195033313202</c:v>
                </c:pt>
                <c:pt idx="27143">
                  <c:v>37.319569957601502</c:v>
                </c:pt>
                <c:pt idx="27144">
                  <c:v>37.320944881889801</c:v>
                </c:pt>
                <c:pt idx="27145">
                  <c:v>37.322319806178101</c:v>
                </c:pt>
                <c:pt idx="27146">
                  <c:v>37.3236947304664</c:v>
                </c:pt>
                <c:pt idx="27147">
                  <c:v>37.325069654754699</c:v>
                </c:pt>
                <c:pt idx="27148">
                  <c:v>37.326444579042999</c:v>
                </c:pt>
                <c:pt idx="27149">
                  <c:v>37.327819503331298</c:v>
                </c:pt>
                <c:pt idx="27150">
                  <c:v>37.329194427619598</c:v>
                </c:pt>
                <c:pt idx="27151">
                  <c:v>37.330569351907897</c:v>
                </c:pt>
                <c:pt idx="27152">
                  <c:v>37.331944276196303</c:v>
                </c:pt>
                <c:pt idx="27153">
                  <c:v>37.333319200484603</c:v>
                </c:pt>
                <c:pt idx="27154">
                  <c:v>37.334694124772902</c:v>
                </c:pt>
                <c:pt idx="27155">
                  <c:v>37.336069049061201</c:v>
                </c:pt>
                <c:pt idx="27156">
                  <c:v>37.337443973349501</c:v>
                </c:pt>
                <c:pt idx="27157">
                  <c:v>37.3388188976378</c:v>
                </c:pt>
                <c:pt idx="27158">
                  <c:v>37.3401938219261</c:v>
                </c:pt>
                <c:pt idx="27159">
                  <c:v>37.341568746214399</c:v>
                </c:pt>
                <c:pt idx="27160">
                  <c:v>37.342943670502699</c:v>
                </c:pt>
                <c:pt idx="27161">
                  <c:v>37.344318594790998</c:v>
                </c:pt>
                <c:pt idx="27162">
                  <c:v>37.345693519079397</c:v>
                </c:pt>
                <c:pt idx="27163">
                  <c:v>37.347068443367696</c:v>
                </c:pt>
                <c:pt idx="27164">
                  <c:v>37.348443367656003</c:v>
                </c:pt>
                <c:pt idx="27165">
                  <c:v>37.349818291944302</c:v>
                </c:pt>
                <c:pt idx="27166">
                  <c:v>37.351193216232602</c:v>
                </c:pt>
                <c:pt idx="27167">
                  <c:v>37.352568140520901</c:v>
                </c:pt>
                <c:pt idx="27168">
                  <c:v>37.353943064809201</c:v>
                </c:pt>
                <c:pt idx="27169">
                  <c:v>37.3553179890975</c:v>
                </c:pt>
                <c:pt idx="27170">
                  <c:v>37.3566929133858</c:v>
                </c:pt>
                <c:pt idx="27171">
                  <c:v>37.358067837674099</c:v>
                </c:pt>
                <c:pt idx="27172">
                  <c:v>37.359442761962498</c:v>
                </c:pt>
                <c:pt idx="27173">
                  <c:v>37.360817686250797</c:v>
                </c:pt>
                <c:pt idx="27174">
                  <c:v>37.362192610539097</c:v>
                </c:pt>
                <c:pt idx="27175">
                  <c:v>37.363567534827403</c:v>
                </c:pt>
                <c:pt idx="27176">
                  <c:v>37.364942459115703</c:v>
                </c:pt>
                <c:pt idx="27177">
                  <c:v>37.366317383404002</c:v>
                </c:pt>
                <c:pt idx="27178">
                  <c:v>37.367692307692302</c:v>
                </c:pt>
                <c:pt idx="27179">
                  <c:v>37.369067231980601</c:v>
                </c:pt>
                <c:pt idx="27180">
                  <c:v>37.370442156268901</c:v>
                </c:pt>
                <c:pt idx="27181">
                  <c:v>37.3718170805572</c:v>
                </c:pt>
                <c:pt idx="27182">
                  <c:v>37.373192004845599</c:v>
                </c:pt>
                <c:pt idx="27183">
                  <c:v>37.374566929133898</c:v>
                </c:pt>
                <c:pt idx="27184">
                  <c:v>37.375941853422198</c:v>
                </c:pt>
                <c:pt idx="27185">
                  <c:v>37.377316777710497</c:v>
                </c:pt>
                <c:pt idx="27186">
                  <c:v>37.378691701998797</c:v>
                </c:pt>
                <c:pt idx="27187">
                  <c:v>37.380066626287103</c:v>
                </c:pt>
                <c:pt idx="27188">
                  <c:v>37.381441550575403</c:v>
                </c:pt>
                <c:pt idx="27189">
                  <c:v>37.382816474863702</c:v>
                </c:pt>
                <c:pt idx="27190">
                  <c:v>37.384191399152002</c:v>
                </c:pt>
                <c:pt idx="27191">
                  <c:v>37.385566323440301</c:v>
                </c:pt>
                <c:pt idx="27192">
                  <c:v>37.3869412477287</c:v>
                </c:pt>
                <c:pt idx="27193">
                  <c:v>37.388316172016999</c:v>
                </c:pt>
                <c:pt idx="27194">
                  <c:v>37.389691096305299</c:v>
                </c:pt>
                <c:pt idx="27195">
                  <c:v>37.391066020593598</c:v>
                </c:pt>
                <c:pt idx="27196">
                  <c:v>37.392440944881898</c:v>
                </c:pt>
                <c:pt idx="27197">
                  <c:v>37.393815869170197</c:v>
                </c:pt>
                <c:pt idx="27198">
                  <c:v>37.395190793458497</c:v>
                </c:pt>
                <c:pt idx="27199">
                  <c:v>37.396565717746803</c:v>
                </c:pt>
                <c:pt idx="27200">
                  <c:v>37.397940642035103</c:v>
                </c:pt>
                <c:pt idx="27201">
                  <c:v>37.399315566323402</c:v>
                </c:pt>
                <c:pt idx="27202">
                  <c:v>37.400690490611801</c:v>
                </c:pt>
                <c:pt idx="27203">
                  <c:v>37.4020654149001</c:v>
                </c:pt>
                <c:pt idx="27204">
                  <c:v>37.4034403391884</c:v>
                </c:pt>
                <c:pt idx="27205">
                  <c:v>37.404815263476699</c:v>
                </c:pt>
                <c:pt idx="27206">
                  <c:v>37.406190187764999</c:v>
                </c:pt>
                <c:pt idx="27207">
                  <c:v>37.407565112053298</c:v>
                </c:pt>
                <c:pt idx="27208">
                  <c:v>37.408940036341598</c:v>
                </c:pt>
                <c:pt idx="27209">
                  <c:v>37.410314960629897</c:v>
                </c:pt>
                <c:pt idx="27210">
                  <c:v>37.411689884918196</c:v>
                </c:pt>
                <c:pt idx="27211">
                  <c:v>37.413064809206503</c:v>
                </c:pt>
                <c:pt idx="27212">
                  <c:v>37.414439733494902</c:v>
                </c:pt>
                <c:pt idx="27213">
                  <c:v>37.415814657783201</c:v>
                </c:pt>
                <c:pt idx="27214">
                  <c:v>37.417189582071501</c:v>
                </c:pt>
                <c:pt idx="27215">
                  <c:v>37.4185645063598</c:v>
                </c:pt>
                <c:pt idx="27216">
                  <c:v>37.4199394306481</c:v>
                </c:pt>
                <c:pt idx="27217">
                  <c:v>37.421314354936399</c:v>
                </c:pt>
                <c:pt idx="27218">
                  <c:v>37.422689279224699</c:v>
                </c:pt>
                <c:pt idx="27219">
                  <c:v>37.424064203512998</c:v>
                </c:pt>
                <c:pt idx="27220">
                  <c:v>37.425439127801297</c:v>
                </c:pt>
                <c:pt idx="27221">
                  <c:v>37.426814052089703</c:v>
                </c:pt>
                <c:pt idx="27222">
                  <c:v>37.428188976378003</c:v>
                </c:pt>
                <c:pt idx="27223">
                  <c:v>37.429563900666302</c:v>
                </c:pt>
                <c:pt idx="27224">
                  <c:v>37.430938824954602</c:v>
                </c:pt>
                <c:pt idx="27225">
                  <c:v>37.432313749242901</c:v>
                </c:pt>
                <c:pt idx="27226">
                  <c:v>37.433688673531201</c:v>
                </c:pt>
                <c:pt idx="27227">
                  <c:v>37.4350635978195</c:v>
                </c:pt>
                <c:pt idx="27228">
                  <c:v>37.4364385221078</c:v>
                </c:pt>
                <c:pt idx="27229">
                  <c:v>37.437813446396099</c:v>
                </c:pt>
                <c:pt idx="27230">
                  <c:v>37.439188370684398</c:v>
                </c:pt>
                <c:pt idx="27231">
                  <c:v>37.440563294972797</c:v>
                </c:pt>
                <c:pt idx="27232">
                  <c:v>37.441938219261097</c:v>
                </c:pt>
                <c:pt idx="27233">
                  <c:v>37.443313143549403</c:v>
                </c:pt>
                <c:pt idx="27234">
                  <c:v>37.444688067837703</c:v>
                </c:pt>
                <c:pt idx="27235">
                  <c:v>37.446062992126002</c:v>
                </c:pt>
                <c:pt idx="27236">
                  <c:v>37.447437916414302</c:v>
                </c:pt>
                <c:pt idx="27237">
                  <c:v>37.448812840702601</c:v>
                </c:pt>
                <c:pt idx="27238">
                  <c:v>37.450187764990901</c:v>
                </c:pt>
                <c:pt idx="27239">
                  <c:v>37.4515626892792</c:v>
                </c:pt>
                <c:pt idx="27240">
                  <c:v>37.452937613567499</c:v>
                </c:pt>
                <c:pt idx="27241">
                  <c:v>37.454312537855898</c:v>
                </c:pt>
                <c:pt idx="27242">
                  <c:v>37.455687462144198</c:v>
                </c:pt>
                <c:pt idx="27243">
                  <c:v>37.457062386432497</c:v>
                </c:pt>
                <c:pt idx="27244">
                  <c:v>37.458437310720797</c:v>
                </c:pt>
                <c:pt idx="27245">
                  <c:v>37.459812235009103</c:v>
                </c:pt>
                <c:pt idx="27246">
                  <c:v>37.461187159297403</c:v>
                </c:pt>
                <c:pt idx="27247">
                  <c:v>37.462562083585702</c:v>
                </c:pt>
                <c:pt idx="27248">
                  <c:v>37.463937007874001</c:v>
                </c:pt>
                <c:pt idx="27249">
                  <c:v>37.465311932162301</c:v>
                </c:pt>
                <c:pt idx="27250">
                  <c:v>37.4666868564506</c:v>
                </c:pt>
                <c:pt idx="27251">
                  <c:v>37.468061780738999</c:v>
                </c:pt>
                <c:pt idx="27252">
                  <c:v>37.469436705027299</c:v>
                </c:pt>
                <c:pt idx="27253">
                  <c:v>37.470811629315598</c:v>
                </c:pt>
                <c:pt idx="27254">
                  <c:v>37.472186553603898</c:v>
                </c:pt>
                <c:pt idx="27255">
                  <c:v>37.473561477892197</c:v>
                </c:pt>
                <c:pt idx="27256">
                  <c:v>37.474936402180496</c:v>
                </c:pt>
                <c:pt idx="27257">
                  <c:v>37.476311326468803</c:v>
                </c:pt>
                <c:pt idx="27258">
                  <c:v>37.477686250757102</c:v>
                </c:pt>
                <c:pt idx="27259">
                  <c:v>37.479061175045402</c:v>
                </c:pt>
                <c:pt idx="27260">
                  <c:v>37.480436099333701</c:v>
                </c:pt>
                <c:pt idx="27261">
                  <c:v>37.4818110236221</c:v>
                </c:pt>
                <c:pt idx="27262">
                  <c:v>37.4831859479104</c:v>
                </c:pt>
                <c:pt idx="27263">
                  <c:v>37.484560872198699</c:v>
                </c:pt>
                <c:pt idx="27264">
                  <c:v>37.485935796486999</c:v>
                </c:pt>
                <c:pt idx="27265">
                  <c:v>37.487310720775298</c:v>
                </c:pt>
                <c:pt idx="27266">
                  <c:v>37.488685645063597</c:v>
                </c:pt>
                <c:pt idx="27267">
                  <c:v>37.490060569351897</c:v>
                </c:pt>
                <c:pt idx="27268">
                  <c:v>37.491435493640203</c:v>
                </c:pt>
                <c:pt idx="27269">
                  <c:v>37.492810417928503</c:v>
                </c:pt>
                <c:pt idx="27270">
                  <c:v>37.494185342216802</c:v>
                </c:pt>
                <c:pt idx="27271">
                  <c:v>37.495560266505201</c:v>
                </c:pt>
                <c:pt idx="27272">
                  <c:v>37.496935190793501</c:v>
                </c:pt>
                <c:pt idx="27273">
                  <c:v>37.4983101150818</c:v>
                </c:pt>
                <c:pt idx="27274">
                  <c:v>37.4996850393701</c:v>
                </c:pt>
                <c:pt idx="27275">
                  <c:v>37.501059963658399</c:v>
                </c:pt>
                <c:pt idx="27276">
                  <c:v>37.502434887946698</c:v>
                </c:pt>
                <c:pt idx="27277">
                  <c:v>37.503809812234998</c:v>
                </c:pt>
                <c:pt idx="27278">
                  <c:v>37.505184736523297</c:v>
                </c:pt>
                <c:pt idx="27279">
                  <c:v>37.506559660811597</c:v>
                </c:pt>
                <c:pt idx="27280">
                  <c:v>37.507934585099903</c:v>
                </c:pt>
                <c:pt idx="27281">
                  <c:v>37.509309509388302</c:v>
                </c:pt>
                <c:pt idx="27282">
                  <c:v>37.510684433676602</c:v>
                </c:pt>
                <c:pt idx="27283">
                  <c:v>37.512059357964901</c:v>
                </c:pt>
                <c:pt idx="27284">
                  <c:v>37.513434282253201</c:v>
                </c:pt>
                <c:pt idx="27285">
                  <c:v>37.5148092065415</c:v>
                </c:pt>
                <c:pt idx="27286">
                  <c:v>37.516184130829799</c:v>
                </c:pt>
                <c:pt idx="27287">
                  <c:v>37.517559055118099</c:v>
                </c:pt>
                <c:pt idx="27288">
                  <c:v>37.518933979406398</c:v>
                </c:pt>
                <c:pt idx="27289">
                  <c:v>37.520308903694698</c:v>
                </c:pt>
                <c:pt idx="27290">
                  <c:v>37.521683827982997</c:v>
                </c:pt>
                <c:pt idx="27291">
                  <c:v>37.523058752271403</c:v>
                </c:pt>
                <c:pt idx="27292">
                  <c:v>37.524433676559703</c:v>
                </c:pt>
                <c:pt idx="27293">
                  <c:v>37.525808600848002</c:v>
                </c:pt>
                <c:pt idx="27294">
                  <c:v>37.527183525136302</c:v>
                </c:pt>
                <c:pt idx="27295">
                  <c:v>37.528558449424601</c:v>
                </c:pt>
                <c:pt idx="27296">
                  <c:v>37.5299333737129</c:v>
                </c:pt>
                <c:pt idx="27297">
                  <c:v>37.5313082980012</c:v>
                </c:pt>
                <c:pt idx="27298">
                  <c:v>37.532683222289499</c:v>
                </c:pt>
                <c:pt idx="27299">
                  <c:v>37.534058146577799</c:v>
                </c:pt>
                <c:pt idx="27300">
                  <c:v>37.535433070866198</c:v>
                </c:pt>
                <c:pt idx="27301">
                  <c:v>37.536807995154497</c:v>
                </c:pt>
                <c:pt idx="27302">
                  <c:v>37.538182919442797</c:v>
                </c:pt>
                <c:pt idx="27303">
                  <c:v>37.539557843731103</c:v>
                </c:pt>
                <c:pt idx="27304">
                  <c:v>37.540932768019402</c:v>
                </c:pt>
                <c:pt idx="27305">
                  <c:v>37.542307692307702</c:v>
                </c:pt>
                <c:pt idx="27306">
                  <c:v>37.543682616596001</c:v>
                </c:pt>
                <c:pt idx="27307">
                  <c:v>37.545057540884301</c:v>
                </c:pt>
                <c:pt idx="27308">
                  <c:v>37.5464324651726</c:v>
                </c:pt>
                <c:pt idx="27309">
                  <c:v>37.5478073894609</c:v>
                </c:pt>
                <c:pt idx="27310">
                  <c:v>37.549182313749299</c:v>
                </c:pt>
                <c:pt idx="27311">
                  <c:v>37.550557238037598</c:v>
                </c:pt>
                <c:pt idx="27312">
                  <c:v>37.551932162325897</c:v>
                </c:pt>
                <c:pt idx="27313">
                  <c:v>37.553307086614197</c:v>
                </c:pt>
                <c:pt idx="27314">
                  <c:v>37.554682010902503</c:v>
                </c:pt>
                <c:pt idx="27315">
                  <c:v>37.556056935190803</c:v>
                </c:pt>
                <c:pt idx="27316">
                  <c:v>37.557431859479102</c:v>
                </c:pt>
                <c:pt idx="27317">
                  <c:v>37.558806783767402</c:v>
                </c:pt>
                <c:pt idx="27318">
                  <c:v>37.560181708055701</c:v>
                </c:pt>
                <c:pt idx="27319">
                  <c:v>37.561556632344001</c:v>
                </c:pt>
                <c:pt idx="27320">
                  <c:v>37.5629315566324</c:v>
                </c:pt>
                <c:pt idx="27321">
                  <c:v>37.564306480920699</c:v>
                </c:pt>
                <c:pt idx="27322">
                  <c:v>37.565681405208998</c:v>
                </c:pt>
                <c:pt idx="27323">
                  <c:v>37.567056329497298</c:v>
                </c:pt>
                <c:pt idx="27324">
                  <c:v>37.568431253785597</c:v>
                </c:pt>
                <c:pt idx="27325">
                  <c:v>37.569806178073897</c:v>
                </c:pt>
                <c:pt idx="27326">
                  <c:v>37.571181102362203</c:v>
                </c:pt>
                <c:pt idx="27327">
                  <c:v>37.572556026650503</c:v>
                </c:pt>
                <c:pt idx="27328">
                  <c:v>37.573930950938802</c:v>
                </c:pt>
                <c:pt idx="27329">
                  <c:v>37.575305875227102</c:v>
                </c:pt>
                <c:pt idx="27330">
                  <c:v>37.576680799515501</c:v>
                </c:pt>
                <c:pt idx="27331">
                  <c:v>37.5780557238038</c:v>
                </c:pt>
                <c:pt idx="27332">
                  <c:v>37.579430648092099</c:v>
                </c:pt>
                <c:pt idx="27333">
                  <c:v>37.580805572380399</c:v>
                </c:pt>
                <c:pt idx="27334">
                  <c:v>37.582180496668698</c:v>
                </c:pt>
                <c:pt idx="27335">
                  <c:v>37.583555420956998</c:v>
                </c:pt>
                <c:pt idx="27336">
                  <c:v>37.584930345245297</c:v>
                </c:pt>
                <c:pt idx="27337">
                  <c:v>37.586305269533597</c:v>
                </c:pt>
                <c:pt idx="27338">
                  <c:v>37.587680193821903</c:v>
                </c:pt>
                <c:pt idx="27339">
                  <c:v>37.589055118110203</c:v>
                </c:pt>
                <c:pt idx="27340">
                  <c:v>37.590430042398602</c:v>
                </c:pt>
                <c:pt idx="27341">
                  <c:v>37.591804966686901</c:v>
                </c:pt>
                <c:pt idx="27342">
                  <c:v>37.5931798909752</c:v>
                </c:pt>
                <c:pt idx="27343">
                  <c:v>37.5945548152635</c:v>
                </c:pt>
                <c:pt idx="27344">
                  <c:v>37.595929739551799</c:v>
                </c:pt>
                <c:pt idx="27345">
                  <c:v>37.597304663840099</c:v>
                </c:pt>
                <c:pt idx="27346">
                  <c:v>37.598679588128398</c:v>
                </c:pt>
                <c:pt idx="27347">
                  <c:v>37.600054512416698</c:v>
                </c:pt>
                <c:pt idx="27348">
                  <c:v>37.601429436704997</c:v>
                </c:pt>
                <c:pt idx="27349">
                  <c:v>37.602804360993296</c:v>
                </c:pt>
                <c:pt idx="27350">
                  <c:v>37.604179285281703</c:v>
                </c:pt>
                <c:pt idx="27351">
                  <c:v>37.605554209570002</c:v>
                </c:pt>
                <c:pt idx="27352">
                  <c:v>37.606929133858301</c:v>
                </c:pt>
                <c:pt idx="27353">
                  <c:v>37.608304058146601</c:v>
                </c:pt>
                <c:pt idx="27354">
                  <c:v>37.6096789824349</c:v>
                </c:pt>
                <c:pt idx="27355">
                  <c:v>37.6110539067232</c:v>
                </c:pt>
                <c:pt idx="27356">
                  <c:v>37.612428831011499</c:v>
                </c:pt>
                <c:pt idx="27357">
                  <c:v>37.613803755299799</c:v>
                </c:pt>
                <c:pt idx="27358">
                  <c:v>37.615178679588098</c:v>
                </c:pt>
                <c:pt idx="27359">
                  <c:v>37.616553603876397</c:v>
                </c:pt>
                <c:pt idx="27360">
                  <c:v>37.617928528164803</c:v>
                </c:pt>
                <c:pt idx="27361">
                  <c:v>37.619303452453103</c:v>
                </c:pt>
                <c:pt idx="27362">
                  <c:v>37.620678376741402</c:v>
                </c:pt>
                <c:pt idx="27363">
                  <c:v>37.622053301029702</c:v>
                </c:pt>
                <c:pt idx="27364">
                  <c:v>37.623428225318001</c:v>
                </c:pt>
                <c:pt idx="27365">
                  <c:v>37.624803149606301</c:v>
                </c:pt>
                <c:pt idx="27366">
                  <c:v>37.6261780738946</c:v>
                </c:pt>
                <c:pt idx="27367">
                  <c:v>37.6275529981829</c:v>
                </c:pt>
                <c:pt idx="27368">
                  <c:v>37.628927922471199</c:v>
                </c:pt>
                <c:pt idx="27369">
                  <c:v>37.630302846759598</c:v>
                </c:pt>
                <c:pt idx="27370">
                  <c:v>37.631677771047897</c:v>
                </c:pt>
                <c:pt idx="27371">
                  <c:v>37.633052695336197</c:v>
                </c:pt>
                <c:pt idx="27372">
                  <c:v>37.634427619624503</c:v>
                </c:pt>
                <c:pt idx="27373">
                  <c:v>37.635802543912803</c:v>
                </c:pt>
                <c:pt idx="27374">
                  <c:v>37.637177468201102</c:v>
                </c:pt>
                <c:pt idx="27375">
                  <c:v>37.638552392489402</c:v>
                </c:pt>
                <c:pt idx="27376">
                  <c:v>37.639927316777701</c:v>
                </c:pt>
                <c:pt idx="27377">
                  <c:v>37.641302241066001</c:v>
                </c:pt>
                <c:pt idx="27378">
                  <c:v>37.6426771653543</c:v>
                </c:pt>
                <c:pt idx="27379">
                  <c:v>37.644052089642699</c:v>
                </c:pt>
                <c:pt idx="27380">
                  <c:v>37.645427013930998</c:v>
                </c:pt>
                <c:pt idx="27381">
                  <c:v>37.646801938219298</c:v>
                </c:pt>
                <c:pt idx="27382">
                  <c:v>37.648176862507597</c:v>
                </c:pt>
                <c:pt idx="27383">
                  <c:v>37.649551786795897</c:v>
                </c:pt>
                <c:pt idx="27384">
                  <c:v>37.650926711084203</c:v>
                </c:pt>
                <c:pt idx="27385">
                  <c:v>37.652301635372503</c:v>
                </c:pt>
                <c:pt idx="27386">
                  <c:v>37.653676559660802</c:v>
                </c:pt>
                <c:pt idx="27387">
                  <c:v>37.655051483949102</c:v>
                </c:pt>
                <c:pt idx="27388">
                  <c:v>37.656426408237401</c:v>
                </c:pt>
                <c:pt idx="27389">
                  <c:v>37.6578013325257</c:v>
                </c:pt>
                <c:pt idx="27390">
                  <c:v>37.659176256814099</c:v>
                </c:pt>
                <c:pt idx="27391">
                  <c:v>37.660551181102399</c:v>
                </c:pt>
                <c:pt idx="27392">
                  <c:v>37.661926105390698</c:v>
                </c:pt>
                <c:pt idx="27393">
                  <c:v>37.663301029678998</c:v>
                </c:pt>
                <c:pt idx="27394">
                  <c:v>37.664675953967297</c:v>
                </c:pt>
                <c:pt idx="27395">
                  <c:v>37.666050878255597</c:v>
                </c:pt>
                <c:pt idx="27396">
                  <c:v>37.667425802543903</c:v>
                </c:pt>
                <c:pt idx="27397">
                  <c:v>37.668800726832202</c:v>
                </c:pt>
                <c:pt idx="27398">
                  <c:v>37.670175651120502</c:v>
                </c:pt>
                <c:pt idx="27399">
                  <c:v>37.671550575408901</c:v>
                </c:pt>
                <c:pt idx="27400">
                  <c:v>37.6729254996972</c:v>
                </c:pt>
                <c:pt idx="27401">
                  <c:v>37.6743004239855</c:v>
                </c:pt>
                <c:pt idx="27402">
                  <c:v>37.675675348273799</c:v>
                </c:pt>
                <c:pt idx="27403">
                  <c:v>37.677050272562099</c:v>
                </c:pt>
                <c:pt idx="27404">
                  <c:v>37.678425196850398</c:v>
                </c:pt>
                <c:pt idx="27405">
                  <c:v>37.679800121138697</c:v>
                </c:pt>
                <c:pt idx="27406">
                  <c:v>37.681175045426997</c:v>
                </c:pt>
                <c:pt idx="27407">
                  <c:v>37.682549969715303</c:v>
                </c:pt>
                <c:pt idx="27408">
                  <c:v>37.683924894003603</c:v>
                </c:pt>
                <c:pt idx="27409">
                  <c:v>37.685299818292002</c:v>
                </c:pt>
                <c:pt idx="27410">
                  <c:v>37.686674742580301</c:v>
                </c:pt>
                <c:pt idx="27411">
                  <c:v>37.688049666868601</c:v>
                </c:pt>
                <c:pt idx="27412">
                  <c:v>37.6894245911569</c:v>
                </c:pt>
                <c:pt idx="27413">
                  <c:v>37.6907995154452</c:v>
                </c:pt>
                <c:pt idx="27414">
                  <c:v>37.692174439733499</c:v>
                </c:pt>
                <c:pt idx="27415">
                  <c:v>37.693549364021798</c:v>
                </c:pt>
                <c:pt idx="27416">
                  <c:v>37.694924288310098</c:v>
                </c:pt>
                <c:pt idx="27417">
                  <c:v>37.696299212598397</c:v>
                </c:pt>
                <c:pt idx="27418">
                  <c:v>37.697674136886697</c:v>
                </c:pt>
                <c:pt idx="27419">
                  <c:v>37.699049061175003</c:v>
                </c:pt>
                <c:pt idx="27420">
                  <c:v>37.700423985463402</c:v>
                </c:pt>
                <c:pt idx="27421">
                  <c:v>37.701798909751702</c:v>
                </c:pt>
                <c:pt idx="27422">
                  <c:v>37.703173834040001</c:v>
                </c:pt>
                <c:pt idx="27423">
                  <c:v>37.704548758328301</c:v>
                </c:pt>
                <c:pt idx="27424">
                  <c:v>37.7059236826166</c:v>
                </c:pt>
                <c:pt idx="27425">
                  <c:v>37.707298606904899</c:v>
                </c:pt>
                <c:pt idx="27426">
                  <c:v>37.708673531193199</c:v>
                </c:pt>
                <c:pt idx="27427">
                  <c:v>37.710048455481498</c:v>
                </c:pt>
                <c:pt idx="27428">
                  <c:v>37.711423379769798</c:v>
                </c:pt>
                <c:pt idx="27429">
                  <c:v>37.712798304058197</c:v>
                </c:pt>
                <c:pt idx="27430">
                  <c:v>37.714173228346503</c:v>
                </c:pt>
                <c:pt idx="27431">
                  <c:v>37.715548152634803</c:v>
                </c:pt>
                <c:pt idx="27432">
                  <c:v>37.716923076923102</c:v>
                </c:pt>
                <c:pt idx="27433">
                  <c:v>37.718298001211402</c:v>
                </c:pt>
                <c:pt idx="27434">
                  <c:v>37.719672925499701</c:v>
                </c:pt>
                <c:pt idx="27435">
                  <c:v>37.721047849788</c:v>
                </c:pt>
                <c:pt idx="27436">
                  <c:v>37.7224227740763</c:v>
                </c:pt>
                <c:pt idx="27437">
                  <c:v>37.723797698364599</c:v>
                </c:pt>
                <c:pt idx="27438">
                  <c:v>37.725172622652998</c:v>
                </c:pt>
                <c:pt idx="27439">
                  <c:v>37.726547546941298</c:v>
                </c:pt>
                <c:pt idx="27440">
                  <c:v>37.727922471229597</c:v>
                </c:pt>
                <c:pt idx="27441">
                  <c:v>37.729297395517897</c:v>
                </c:pt>
                <c:pt idx="27442">
                  <c:v>37.730672319806203</c:v>
                </c:pt>
                <c:pt idx="27443">
                  <c:v>37.732047244094503</c:v>
                </c:pt>
                <c:pt idx="27444">
                  <c:v>37.733422168382802</c:v>
                </c:pt>
                <c:pt idx="27445">
                  <c:v>37.734797092671101</c:v>
                </c:pt>
                <c:pt idx="27446">
                  <c:v>37.736172016959401</c:v>
                </c:pt>
                <c:pt idx="27447">
                  <c:v>37.7375469412477</c:v>
                </c:pt>
                <c:pt idx="27448">
                  <c:v>37.738921865536</c:v>
                </c:pt>
                <c:pt idx="27449">
                  <c:v>37.740296789824399</c:v>
                </c:pt>
                <c:pt idx="27450">
                  <c:v>37.741671714112698</c:v>
                </c:pt>
                <c:pt idx="27451">
                  <c:v>37.743046638400997</c:v>
                </c:pt>
                <c:pt idx="27452">
                  <c:v>37.744421562689297</c:v>
                </c:pt>
                <c:pt idx="27453">
                  <c:v>37.745796486977603</c:v>
                </c:pt>
                <c:pt idx="27454">
                  <c:v>37.747171411265903</c:v>
                </c:pt>
                <c:pt idx="27455">
                  <c:v>37.748546335554202</c:v>
                </c:pt>
                <c:pt idx="27456">
                  <c:v>37.749921259842502</c:v>
                </c:pt>
                <c:pt idx="27457">
                  <c:v>37.751296184130801</c:v>
                </c:pt>
                <c:pt idx="27458">
                  <c:v>37.752671108419101</c:v>
                </c:pt>
                <c:pt idx="27459">
                  <c:v>37.7540460327075</c:v>
                </c:pt>
                <c:pt idx="27460">
                  <c:v>37.755420956995799</c:v>
                </c:pt>
                <c:pt idx="27461">
                  <c:v>37.756795881284098</c:v>
                </c:pt>
                <c:pt idx="27462">
                  <c:v>37.758170805572398</c:v>
                </c:pt>
                <c:pt idx="27463">
                  <c:v>37.759545729860697</c:v>
                </c:pt>
                <c:pt idx="27464">
                  <c:v>37.760920654148997</c:v>
                </c:pt>
                <c:pt idx="27465">
                  <c:v>37.762295578437303</c:v>
                </c:pt>
                <c:pt idx="27466">
                  <c:v>37.763670502725603</c:v>
                </c:pt>
                <c:pt idx="27467">
                  <c:v>37.765045427013902</c:v>
                </c:pt>
                <c:pt idx="27468">
                  <c:v>37.766420351302301</c:v>
                </c:pt>
                <c:pt idx="27469">
                  <c:v>37.767795275590601</c:v>
                </c:pt>
                <c:pt idx="27470">
                  <c:v>37.7691701998789</c:v>
                </c:pt>
                <c:pt idx="27471">
                  <c:v>37.770545124167199</c:v>
                </c:pt>
                <c:pt idx="27472">
                  <c:v>37.771920048455499</c:v>
                </c:pt>
                <c:pt idx="27473">
                  <c:v>37.773294972743798</c:v>
                </c:pt>
                <c:pt idx="27474">
                  <c:v>37.774669897032098</c:v>
                </c:pt>
                <c:pt idx="27475">
                  <c:v>37.776044821320397</c:v>
                </c:pt>
                <c:pt idx="27476">
                  <c:v>37.777419745608697</c:v>
                </c:pt>
                <c:pt idx="27477">
                  <c:v>37.778794669897003</c:v>
                </c:pt>
                <c:pt idx="27478">
                  <c:v>37.780169594185402</c:v>
                </c:pt>
                <c:pt idx="27479">
                  <c:v>37.781544518473702</c:v>
                </c:pt>
                <c:pt idx="27480">
                  <c:v>37.782919442762001</c:v>
                </c:pt>
                <c:pt idx="27481">
                  <c:v>37.7842943670503</c:v>
                </c:pt>
                <c:pt idx="27482">
                  <c:v>37.7856692913386</c:v>
                </c:pt>
                <c:pt idx="27483">
                  <c:v>37.787044215626899</c:v>
                </c:pt>
                <c:pt idx="27484">
                  <c:v>37.788419139915199</c:v>
                </c:pt>
                <c:pt idx="27485">
                  <c:v>37.789794064203498</c:v>
                </c:pt>
                <c:pt idx="27486">
                  <c:v>37.791168988491798</c:v>
                </c:pt>
                <c:pt idx="27487">
                  <c:v>37.792543912780097</c:v>
                </c:pt>
                <c:pt idx="27488">
                  <c:v>37.793918837068396</c:v>
                </c:pt>
                <c:pt idx="27489">
                  <c:v>37.795293761356803</c:v>
                </c:pt>
                <c:pt idx="27490">
                  <c:v>37.796668685645102</c:v>
                </c:pt>
                <c:pt idx="27491">
                  <c:v>37.798043609933401</c:v>
                </c:pt>
                <c:pt idx="27492">
                  <c:v>37.799418534221701</c:v>
                </c:pt>
                <c:pt idx="27493">
                  <c:v>37.80079345851</c:v>
                </c:pt>
                <c:pt idx="27494">
                  <c:v>37.8021683827983</c:v>
                </c:pt>
                <c:pt idx="27495">
                  <c:v>37.803543307086599</c:v>
                </c:pt>
                <c:pt idx="27496">
                  <c:v>37.804918231374899</c:v>
                </c:pt>
                <c:pt idx="27497">
                  <c:v>37.806293155663198</c:v>
                </c:pt>
                <c:pt idx="27498">
                  <c:v>37.807668079951597</c:v>
                </c:pt>
                <c:pt idx="27499">
                  <c:v>37.809043004239903</c:v>
                </c:pt>
                <c:pt idx="27500">
                  <c:v>37.810417928528203</c:v>
                </c:pt>
                <c:pt idx="27501">
                  <c:v>37.811792852816502</c:v>
                </c:pt>
                <c:pt idx="27502">
                  <c:v>37.813167777104802</c:v>
                </c:pt>
                <c:pt idx="27503">
                  <c:v>37.814542701393101</c:v>
                </c:pt>
                <c:pt idx="27504">
                  <c:v>37.815917625681401</c:v>
                </c:pt>
                <c:pt idx="27505">
                  <c:v>37.8172925499697</c:v>
                </c:pt>
                <c:pt idx="27506">
                  <c:v>37.818667474258</c:v>
                </c:pt>
                <c:pt idx="27507">
                  <c:v>37.820042398546299</c:v>
                </c:pt>
                <c:pt idx="27508">
                  <c:v>37.821417322834698</c:v>
                </c:pt>
                <c:pt idx="27509">
                  <c:v>37.822792247122997</c:v>
                </c:pt>
                <c:pt idx="27510">
                  <c:v>37.824167171411297</c:v>
                </c:pt>
                <c:pt idx="27511">
                  <c:v>37.825542095699603</c:v>
                </c:pt>
                <c:pt idx="27512">
                  <c:v>37.826917019987903</c:v>
                </c:pt>
                <c:pt idx="27513">
                  <c:v>37.828291944276202</c:v>
                </c:pt>
                <c:pt idx="27514">
                  <c:v>37.829666868564502</c:v>
                </c:pt>
                <c:pt idx="27515">
                  <c:v>37.831041792852801</c:v>
                </c:pt>
                <c:pt idx="27516">
                  <c:v>37.832416717141101</c:v>
                </c:pt>
                <c:pt idx="27517">
                  <c:v>37.8337916414294</c:v>
                </c:pt>
                <c:pt idx="27518">
                  <c:v>37.835166565717799</c:v>
                </c:pt>
                <c:pt idx="27519">
                  <c:v>37.836541490006098</c:v>
                </c:pt>
                <c:pt idx="27520">
                  <c:v>37.837916414294398</c:v>
                </c:pt>
                <c:pt idx="27521">
                  <c:v>37.839291338582697</c:v>
                </c:pt>
                <c:pt idx="27522">
                  <c:v>37.840666262870997</c:v>
                </c:pt>
                <c:pt idx="27523">
                  <c:v>37.842041187159303</c:v>
                </c:pt>
                <c:pt idx="27524">
                  <c:v>37.843416111447603</c:v>
                </c:pt>
                <c:pt idx="27525">
                  <c:v>37.844791035735902</c:v>
                </c:pt>
                <c:pt idx="27526">
                  <c:v>37.846165960024202</c:v>
                </c:pt>
                <c:pt idx="27527">
                  <c:v>37.847540884312501</c:v>
                </c:pt>
                <c:pt idx="27528">
                  <c:v>37.8489158086009</c:v>
                </c:pt>
                <c:pt idx="27529">
                  <c:v>37.850290732889199</c:v>
                </c:pt>
                <c:pt idx="27530">
                  <c:v>37.851665657177499</c:v>
                </c:pt>
                <c:pt idx="27531">
                  <c:v>37.853040581465798</c:v>
                </c:pt>
                <c:pt idx="27532">
                  <c:v>37.854415505754098</c:v>
                </c:pt>
                <c:pt idx="27533">
                  <c:v>37.855790430042397</c:v>
                </c:pt>
                <c:pt idx="27534">
                  <c:v>37.857165354330697</c:v>
                </c:pt>
                <c:pt idx="27535">
                  <c:v>37.858540278619003</c:v>
                </c:pt>
                <c:pt idx="27536">
                  <c:v>37.859915202907303</c:v>
                </c:pt>
                <c:pt idx="27537">
                  <c:v>37.861290127195602</c:v>
                </c:pt>
                <c:pt idx="27538">
                  <c:v>37.862665051484001</c:v>
                </c:pt>
                <c:pt idx="27539">
                  <c:v>37.8640399757723</c:v>
                </c:pt>
                <c:pt idx="27540">
                  <c:v>37.8654149000606</c:v>
                </c:pt>
                <c:pt idx="27541">
                  <c:v>37.866789824348899</c:v>
                </c:pt>
                <c:pt idx="27542">
                  <c:v>37.868164748637199</c:v>
                </c:pt>
                <c:pt idx="27543">
                  <c:v>37.869539672925498</c:v>
                </c:pt>
                <c:pt idx="27544">
                  <c:v>37.870914597213797</c:v>
                </c:pt>
                <c:pt idx="27545">
                  <c:v>37.872289521502097</c:v>
                </c:pt>
                <c:pt idx="27546">
                  <c:v>37.873664445790403</c:v>
                </c:pt>
                <c:pt idx="27547">
                  <c:v>37.875039370078703</c:v>
                </c:pt>
                <c:pt idx="27548">
                  <c:v>37.876414294367102</c:v>
                </c:pt>
                <c:pt idx="27549">
                  <c:v>37.877789218655401</c:v>
                </c:pt>
                <c:pt idx="27550">
                  <c:v>37.879164142943701</c:v>
                </c:pt>
                <c:pt idx="27551">
                  <c:v>37.880539067232</c:v>
                </c:pt>
                <c:pt idx="27552">
                  <c:v>37.8819139915203</c:v>
                </c:pt>
                <c:pt idx="27553">
                  <c:v>37.883288915808599</c:v>
                </c:pt>
                <c:pt idx="27554">
                  <c:v>37.884663840096898</c:v>
                </c:pt>
                <c:pt idx="27555">
                  <c:v>37.886038764385198</c:v>
                </c:pt>
                <c:pt idx="27556">
                  <c:v>37.887413688673497</c:v>
                </c:pt>
                <c:pt idx="27557">
                  <c:v>37.888788612961903</c:v>
                </c:pt>
                <c:pt idx="27558">
                  <c:v>37.890163537250203</c:v>
                </c:pt>
                <c:pt idx="27559">
                  <c:v>37.891538461538502</c:v>
                </c:pt>
                <c:pt idx="27560">
                  <c:v>37.892913385826802</c:v>
                </c:pt>
                <c:pt idx="27561">
                  <c:v>37.894288310115101</c:v>
                </c:pt>
                <c:pt idx="27562">
                  <c:v>37.895663234403401</c:v>
                </c:pt>
                <c:pt idx="27563">
                  <c:v>37.8970381586917</c:v>
                </c:pt>
                <c:pt idx="27564">
                  <c:v>37.898413082979999</c:v>
                </c:pt>
                <c:pt idx="27565">
                  <c:v>37.899788007268299</c:v>
                </c:pt>
                <c:pt idx="27566">
                  <c:v>37.901162931556598</c:v>
                </c:pt>
                <c:pt idx="27567">
                  <c:v>37.902537855844997</c:v>
                </c:pt>
                <c:pt idx="27568">
                  <c:v>37.903912780133297</c:v>
                </c:pt>
                <c:pt idx="27569">
                  <c:v>37.905287704421603</c:v>
                </c:pt>
                <c:pt idx="27570">
                  <c:v>37.906662628709903</c:v>
                </c:pt>
                <c:pt idx="27571">
                  <c:v>37.908037552998202</c:v>
                </c:pt>
                <c:pt idx="27572">
                  <c:v>37.909412477286502</c:v>
                </c:pt>
                <c:pt idx="27573">
                  <c:v>37.910787401574801</c:v>
                </c:pt>
                <c:pt idx="27574">
                  <c:v>37.9121623258631</c:v>
                </c:pt>
                <c:pt idx="27575">
                  <c:v>37.9135372501514</c:v>
                </c:pt>
                <c:pt idx="27576">
                  <c:v>37.914912174439699</c:v>
                </c:pt>
                <c:pt idx="27577">
                  <c:v>37.916287098728098</c:v>
                </c:pt>
                <c:pt idx="27578">
                  <c:v>37.917662023016398</c:v>
                </c:pt>
                <c:pt idx="27579">
                  <c:v>37.919036947304697</c:v>
                </c:pt>
                <c:pt idx="27580">
                  <c:v>37.920411871592997</c:v>
                </c:pt>
                <c:pt idx="27581">
                  <c:v>37.921786795881303</c:v>
                </c:pt>
                <c:pt idx="27582">
                  <c:v>37.923161720169603</c:v>
                </c:pt>
                <c:pt idx="27583">
                  <c:v>37.924536644457902</c:v>
                </c:pt>
                <c:pt idx="27584">
                  <c:v>37.925911568746201</c:v>
                </c:pt>
                <c:pt idx="27585">
                  <c:v>37.927286493034501</c:v>
                </c:pt>
                <c:pt idx="27586">
                  <c:v>37.9286614173228</c:v>
                </c:pt>
                <c:pt idx="27587">
                  <c:v>37.930036341611199</c:v>
                </c:pt>
                <c:pt idx="27588">
                  <c:v>37.931411265899499</c:v>
                </c:pt>
                <c:pt idx="27589">
                  <c:v>37.932786190187798</c:v>
                </c:pt>
                <c:pt idx="27590">
                  <c:v>37.934161114476098</c:v>
                </c:pt>
                <c:pt idx="27591">
                  <c:v>37.935536038764397</c:v>
                </c:pt>
                <c:pt idx="27592">
                  <c:v>37.936910963052703</c:v>
                </c:pt>
                <c:pt idx="27593">
                  <c:v>37.938285887341003</c:v>
                </c:pt>
                <c:pt idx="27594">
                  <c:v>37.939660811629302</c:v>
                </c:pt>
                <c:pt idx="27595">
                  <c:v>37.941035735917602</c:v>
                </c:pt>
                <c:pt idx="27596">
                  <c:v>37.942410660205901</c:v>
                </c:pt>
                <c:pt idx="27597">
                  <c:v>37.9437855844943</c:v>
                </c:pt>
                <c:pt idx="27598">
                  <c:v>37.9451605087826</c:v>
                </c:pt>
                <c:pt idx="27599">
                  <c:v>37.946535433070899</c:v>
                </c:pt>
                <c:pt idx="27600">
                  <c:v>37.947910357359198</c:v>
                </c:pt>
                <c:pt idx="27601">
                  <c:v>37.949285281647498</c:v>
                </c:pt>
                <c:pt idx="27602">
                  <c:v>37.950660205935797</c:v>
                </c:pt>
                <c:pt idx="27603">
                  <c:v>37.952035130224097</c:v>
                </c:pt>
                <c:pt idx="27604">
                  <c:v>37.953410054512403</c:v>
                </c:pt>
                <c:pt idx="27605">
                  <c:v>37.954784978800703</c:v>
                </c:pt>
                <c:pt idx="27606">
                  <c:v>37.956159903089002</c:v>
                </c:pt>
                <c:pt idx="27607">
                  <c:v>37.957534827377401</c:v>
                </c:pt>
                <c:pt idx="27608">
                  <c:v>37.958909751665701</c:v>
                </c:pt>
                <c:pt idx="27609">
                  <c:v>37.960284675954</c:v>
                </c:pt>
                <c:pt idx="27610">
                  <c:v>37.961659600242299</c:v>
                </c:pt>
                <c:pt idx="27611">
                  <c:v>37.963034524530599</c:v>
                </c:pt>
                <c:pt idx="27612">
                  <c:v>37.964409448818898</c:v>
                </c:pt>
                <c:pt idx="27613">
                  <c:v>37.965784373107198</c:v>
                </c:pt>
                <c:pt idx="27614">
                  <c:v>37.967159297395497</c:v>
                </c:pt>
                <c:pt idx="27615">
                  <c:v>37.968534221683797</c:v>
                </c:pt>
                <c:pt idx="27616">
                  <c:v>37.969909145972103</c:v>
                </c:pt>
                <c:pt idx="27617">
                  <c:v>37.971284070260502</c:v>
                </c:pt>
                <c:pt idx="27618">
                  <c:v>37.972658994548802</c:v>
                </c:pt>
                <c:pt idx="27619">
                  <c:v>37.974033918837101</c:v>
                </c:pt>
                <c:pt idx="27620">
                  <c:v>37.9754088431254</c:v>
                </c:pt>
                <c:pt idx="27621">
                  <c:v>37.9767837674137</c:v>
                </c:pt>
                <c:pt idx="27622">
                  <c:v>37.978158691701999</c:v>
                </c:pt>
                <c:pt idx="27623">
                  <c:v>37.979533615990299</c:v>
                </c:pt>
                <c:pt idx="27624">
                  <c:v>37.980908540278598</c:v>
                </c:pt>
                <c:pt idx="27625">
                  <c:v>37.982283464566898</c:v>
                </c:pt>
                <c:pt idx="27626">
                  <c:v>37.983658388855297</c:v>
                </c:pt>
                <c:pt idx="27627">
                  <c:v>37.985033313143603</c:v>
                </c:pt>
                <c:pt idx="27628">
                  <c:v>37.986408237431903</c:v>
                </c:pt>
                <c:pt idx="27629">
                  <c:v>37.987783161720202</c:v>
                </c:pt>
                <c:pt idx="27630">
                  <c:v>37.989158086008501</c:v>
                </c:pt>
                <c:pt idx="27631">
                  <c:v>37.990533010296801</c:v>
                </c:pt>
                <c:pt idx="27632">
                  <c:v>37.9919079345851</c:v>
                </c:pt>
                <c:pt idx="27633">
                  <c:v>37.9932828588734</c:v>
                </c:pt>
                <c:pt idx="27634">
                  <c:v>37.994657783161699</c:v>
                </c:pt>
                <c:pt idx="27635">
                  <c:v>37.996032707449999</c:v>
                </c:pt>
                <c:pt idx="27636">
                  <c:v>37.997407631738398</c:v>
                </c:pt>
                <c:pt idx="27637">
                  <c:v>37.998782556026697</c:v>
                </c:pt>
                <c:pt idx="27638">
                  <c:v>38.000157480315004</c:v>
                </c:pt>
                <c:pt idx="27639">
                  <c:v>38.001532404603303</c:v>
                </c:pt>
                <c:pt idx="27640">
                  <c:v>38.002907328891602</c:v>
                </c:pt>
                <c:pt idx="27641">
                  <c:v>38.004282253179902</c:v>
                </c:pt>
                <c:pt idx="27642">
                  <c:v>38.005657177468201</c:v>
                </c:pt>
                <c:pt idx="27643">
                  <c:v>38.007032101756501</c:v>
                </c:pt>
                <c:pt idx="27644">
                  <c:v>38.0084070260448</c:v>
                </c:pt>
                <c:pt idx="27645">
                  <c:v>38.0097819503331</c:v>
                </c:pt>
                <c:pt idx="27646">
                  <c:v>38.011156874621399</c:v>
                </c:pt>
                <c:pt idx="27647">
                  <c:v>38.012531798909798</c:v>
                </c:pt>
                <c:pt idx="27648">
                  <c:v>38.013906723198097</c:v>
                </c:pt>
                <c:pt idx="27649">
                  <c:v>38.015281647486397</c:v>
                </c:pt>
                <c:pt idx="27650">
                  <c:v>38.016656571774703</c:v>
                </c:pt>
                <c:pt idx="27651">
                  <c:v>38.018031496063003</c:v>
                </c:pt>
                <c:pt idx="27652">
                  <c:v>38.019406420351302</c:v>
                </c:pt>
                <c:pt idx="27653">
                  <c:v>38.020781344639602</c:v>
                </c:pt>
                <c:pt idx="27654">
                  <c:v>38.022156268927901</c:v>
                </c:pt>
                <c:pt idx="27655">
                  <c:v>38.023531193216201</c:v>
                </c:pt>
                <c:pt idx="27656">
                  <c:v>38.024906117504599</c:v>
                </c:pt>
                <c:pt idx="27657">
                  <c:v>38.026281041792899</c:v>
                </c:pt>
                <c:pt idx="27658">
                  <c:v>38.027655966081198</c:v>
                </c:pt>
                <c:pt idx="27659">
                  <c:v>38.029030890369498</c:v>
                </c:pt>
                <c:pt idx="27660">
                  <c:v>38.030405814657797</c:v>
                </c:pt>
                <c:pt idx="27661">
                  <c:v>38.031780738946097</c:v>
                </c:pt>
                <c:pt idx="27662">
                  <c:v>38.033155663234403</c:v>
                </c:pt>
                <c:pt idx="27663">
                  <c:v>38.034530587522703</c:v>
                </c:pt>
                <c:pt idx="27664">
                  <c:v>38.035905511811002</c:v>
                </c:pt>
                <c:pt idx="27665">
                  <c:v>38.037280436099302</c:v>
                </c:pt>
                <c:pt idx="27666">
                  <c:v>38.0386553603877</c:v>
                </c:pt>
                <c:pt idx="27667">
                  <c:v>38.040030284676</c:v>
                </c:pt>
                <c:pt idx="27668">
                  <c:v>38.041405208964299</c:v>
                </c:pt>
                <c:pt idx="27669">
                  <c:v>38.042780133252599</c:v>
                </c:pt>
                <c:pt idx="27670">
                  <c:v>38.044155057540898</c:v>
                </c:pt>
                <c:pt idx="27671">
                  <c:v>38.045529981829198</c:v>
                </c:pt>
                <c:pt idx="27672">
                  <c:v>38.046904906117497</c:v>
                </c:pt>
                <c:pt idx="27673">
                  <c:v>38.048279830405797</c:v>
                </c:pt>
                <c:pt idx="27674">
                  <c:v>38.049654754694103</c:v>
                </c:pt>
                <c:pt idx="27675">
                  <c:v>38.051029678982403</c:v>
                </c:pt>
                <c:pt idx="27676">
                  <c:v>38.052404603270702</c:v>
                </c:pt>
                <c:pt idx="27677">
                  <c:v>38.053779527559101</c:v>
                </c:pt>
                <c:pt idx="27678">
                  <c:v>38.0551544518474</c:v>
                </c:pt>
                <c:pt idx="27679">
                  <c:v>38.0565293761357</c:v>
                </c:pt>
                <c:pt idx="27680">
                  <c:v>38.057904300423999</c:v>
                </c:pt>
                <c:pt idx="27681">
                  <c:v>38.059279224712299</c:v>
                </c:pt>
                <c:pt idx="27682">
                  <c:v>38.060654149000598</c:v>
                </c:pt>
                <c:pt idx="27683">
                  <c:v>38.062029073288898</c:v>
                </c:pt>
                <c:pt idx="27684">
                  <c:v>38.063403997577197</c:v>
                </c:pt>
                <c:pt idx="27685">
                  <c:v>38.064778921865503</c:v>
                </c:pt>
                <c:pt idx="27686">
                  <c:v>38.066153846153902</c:v>
                </c:pt>
                <c:pt idx="27687">
                  <c:v>38.067528770442202</c:v>
                </c:pt>
                <c:pt idx="27688">
                  <c:v>38.068903694730501</c:v>
                </c:pt>
                <c:pt idx="27689">
                  <c:v>38.070278619018801</c:v>
                </c:pt>
                <c:pt idx="27690">
                  <c:v>38.0716535433071</c:v>
                </c:pt>
                <c:pt idx="27691">
                  <c:v>38.0730284675954</c:v>
                </c:pt>
                <c:pt idx="27692">
                  <c:v>38.074403391883699</c:v>
                </c:pt>
                <c:pt idx="27693">
                  <c:v>38.075778316171998</c:v>
                </c:pt>
                <c:pt idx="27694">
                  <c:v>38.077153240460298</c:v>
                </c:pt>
                <c:pt idx="27695">
                  <c:v>38.078528164748697</c:v>
                </c:pt>
                <c:pt idx="27696">
                  <c:v>38.079903089037003</c:v>
                </c:pt>
                <c:pt idx="27697">
                  <c:v>38.081278013325303</c:v>
                </c:pt>
                <c:pt idx="27698">
                  <c:v>38.082652937613602</c:v>
                </c:pt>
                <c:pt idx="27699">
                  <c:v>38.084027861901902</c:v>
                </c:pt>
                <c:pt idx="27700">
                  <c:v>38.085402786190201</c:v>
                </c:pt>
                <c:pt idx="27701">
                  <c:v>38.086777710478501</c:v>
                </c:pt>
                <c:pt idx="27702">
                  <c:v>38.0881526347668</c:v>
                </c:pt>
                <c:pt idx="27703">
                  <c:v>38.089527559055099</c:v>
                </c:pt>
                <c:pt idx="27704">
                  <c:v>38.090902483343399</c:v>
                </c:pt>
                <c:pt idx="27705">
                  <c:v>38.092277407631698</c:v>
                </c:pt>
                <c:pt idx="27706">
                  <c:v>38.093652331920097</c:v>
                </c:pt>
                <c:pt idx="27707">
                  <c:v>38.095027256208397</c:v>
                </c:pt>
                <c:pt idx="27708">
                  <c:v>38.096402180496703</c:v>
                </c:pt>
                <c:pt idx="27709">
                  <c:v>38.097777104785003</c:v>
                </c:pt>
                <c:pt idx="27710">
                  <c:v>38.099152029073302</c:v>
                </c:pt>
                <c:pt idx="27711">
                  <c:v>38.100526953361602</c:v>
                </c:pt>
                <c:pt idx="27712">
                  <c:v>38.101901877649901</c:v>
                </c:pt>
                <c:pt idx="27713">
                  <c:v>38.1032768019382</c:v>
                </c:pt>
                <c:pt idx="27714">
                  <c:v>38.1046517262265</c:v>
                </c:pt>
                <c:pt idx="27715">
                  <c:v>38.106026650514799</c:v>
                </c:pt>
                <c:pt idx="27716">
                  <c:v>38.107401574803198</c:v>
                </c:pt>
                <c:pt idx="27717">
                  <c:v>38.108776499091498</c:v>
                </c:pt>
                <c:pt idx="27718">
                  <c:v>38.110151423379797</c:v>
                </c:pt>
                <c:pt idx="27719">
                  <c:v>38.111526347668097</c:v>
                </c:pt>
                <c:pt idx="27720">
                  <c:v>38.112901271956403</c:v>
                </c:pt>
                <c:pt idx="27721">
                  <c:v>38.114276196244703</c:v>
                </c:pt>
                <c:pt idx="27722">
                  <c:v>38.115651120533002</c:v>
                </c:pt>
                <c:pt idx="27723">
                  <c:v>38.117026044821301</c:v>
                </c:pt>
                <c:pt idx="27724">
                  <c:v>38.118400969109601</c:v>
                </c:pt>
                <c:pt idx="27725">
                  <c:v>38.119775893398</c:v>
                </c:pt>
                <c:pt idx="27726">
                  <c:v>38.121150817686299</c:v>
                </c:pt>
                <c:pt idx="27727">
                  <c:v>38.122525741974599</c:v>
                </c:pt>
                <c:pt idx="27728">
                  <c:v>38.123900666262898</c:v>
                </c:pt>
                <c:pt idx="27729">
                  <c:v>38.125275590551198</c:v>
                </c:pt>
                <c:pt idx="27730">
                  <c:v>38.126650514839497</c:v>
                </c:pt>
                <c:pt idx="27731">
                  <c:v>38.128025439127804</c:v>
                </c:pt>
                <c:pt idx="27732">
                  <c:v>38.129400363416103</c:v>
                </c:pt>
                <c:pt idx="27733">
                  <c:v>38.130775287704402</c:v>
                </c:pt>
                <c:pt idx="27734">
                  <c:v>38.132150211992702</c:v>
                </c:pt>
                <c:pt idx="27735">
                  <c:v>38.133525136281001</c:v>
                </c:pt>
                <c:pt idx="27736">
                  <c:v>38.1349000605694</c:v>
                </c:pt>
                <c:pt idx="27737">
                  <c:v>38.1362749848577</c:v>
                </c:pt>
                <c:pt idx="27738">
                  <c:v>38.137649909145999</c:v>
                </c:pt>
                <c:pt idx="27739">
                  <c:v>38.139024833434299</c:v>
                </c:pt>
                <c:pt idx="27740">
                  <c:v>38.140399757722598</c:v>
                </c:pt>
                <c:pt idx="27741">
                  <c:v>38.141774682010897</c:v>
                </c:pt>
                <c:pt idx="27742">
                  <c:v>38.143149606299197</c:v>
                </c:pt>
                <c:pt idx="27743">
                  <c:v>38.144524530587503</c:v>
                </c:pt>
                <c:pt idx="27744">
                  <c:v>38.145899454875803</c:v>
                </c:pt>
                <c:pt idx="27745">
                  <c:v>38.147274379164102</c:v>
                </c:pt>
                <c:pt idx="27746">
                  <c:v>38.148649303452501</c:v>
                </c:pt>
                <c:pt idx="27747">
                  <c:v>38.150024227740801</c:v>
                </c:pt>
                <c:pt idx="27748">
                  <c:v>38.1513991520291</c:v>
                </c:pt>
                <c:pt idx="27749">
                  <c:v>38.152774076317399</c:v>
                </c:pt>
                <c:pt idx="27750">
                  <c:v>38.154149000605699</c:v>
                </c:pt>
                <c:pt idx="27751">
                  <c:v>38.155523924893998</c:v>
                </c:pt>
                <c:pt idx="27752">
                  <c:v>38.156898849182298</c:v>
                </c:pt>
                <c:pt idx="27753">
                  <c:v>38.158273773470597</c:v>
                </c:pt>
                <c:pt idx="27754">
                  <c:v>38.159648697758897</c:v>
                </c:pt>
                <c:pt idx="27755">
                  <c:v>38.161023622047303</c:v>
                </c:pt>
                <c:pt idx="27756">
                  <c:v>38.162398546335602</c:v>
                </c:pt>
                <c:pt idx="27757">
                  <c:v>38.163773470623902</c:v>
                </c:pt>
                <c:pt idx="27758">
                  <c:v>38.165148394912201</c:v>
                </c:pt>
                <c:pt idx="27759">
                  <c:v>38.1665233192005</c:v>
                </c:pt>
                <c:pt idx="27760">
                  <c:v>38.1678982434888</c:v>
                </c:pt>
                <c:pt idx="27761">
                  <c:v>38.169273167777099</c:v>
                </c:pt>
                <c:pt idx="27762">
                  <c:v>38.170648092065399</c:v>
                </c:pt>
                <c:pt idx="27763">
                  <c:v>38.172023016353698</c:v>
                </c:pt>
                <c:pt idx="27764">
                  <c:v>38.173397940642097</c:v>
                </c:pt>
                <c:pt idx="27765">
                  <c:v>38.174772864930397</c:v>
                </c:pt>
                <c:pt idx="27766">
                  <c:v>38.176147789218703</c:v>
                </c:pt>
                <c:pt idx="27767">
                  <c:v>38.177522713507003</c:v>
                </c:pt>
                <c:pt idx="27768">
                  <c:v>38.178897637795302</c:v>
                </c:pt>
                <c:pt idx="27769">
                  <c:v>38.180272562083601</c:v>
                </c:pt>
                <c:pt idx="27770">
                  <c:v>38.181647486371901</c:v>
                </c:pt>
                <c:pt idx="27771">
                  <c:v>38.1830224106602</c:v>
                </c:pt>
                <c:pt idx="27772">
                  <c:v>38.1843973349485</c:v>
                </c:pt>
                <c:pt idx="27773">
                  <c:v>38.185772259236799</c:v>
                </c:pt>
                <c:pt idx="27774">
                  <c:v>38.187147183525099</c:v>
                </c:pt>
                <c:pt idx="27775">
                  <c:v>38.188522107813498</c:v>
                </c:pt>
                <c:pt idx="27776">
                  <c:v>38.189897032101797</c:v>
                </c:pt>
                <c:pt idx="27777">
                  <c:v>38.191271956390104</c:v>
                </c:pt>
                <c:pt idx="27778">
                  <c:v>38.192646880678403</c:v>
                </c:pt>
                <c:pt idx="27779">
                  <c:v>38.194021804966702</c:v>
                </c:pt>
                <c:pt idx="27780">
                  <c:v>38.195396729255002</c:v>
                </c:pt>
                <c:pt idx="27781">
                  <c:v>38.196771653543301</c:v>
                </c:pt>
                <c:pt idx="27782">
                  <c:v>38.198146577831601</c:v>
                </c:pt>
                <c:pt idx="27783">
                  <c:v>38.1995215021199</c:v>
                </c:pt>
                <c:pt idx="27784">
                  <c:v>38.2008964264082</c:v>
                </c:pt>
                <c:pt idx="27785">
                  <c:v>38.202271350696599</c:v>
                </c:pt>
                <c:pt idx="27786">
                  <c:v>38.203646274984898</c:v>
                </c:pt>
                <c:pt idx="27787">
                  <c:v>38.205021199273197</c:v>
                </c:pt>
                <c:pt idx="27788">
                  <c:v>38.206396123561497</c:v>
                </c:pt>
                <c:pt idx="27789">
                  <c:v>38.207771047849803</c:v>
                </c:pt>
                <c:pt idx="27790">
                  <c:v>38.209145972138103</c:v>
                </c:pt>
                <c:pt idx="27791">
                  <c:v>38.210520896426402</c:v>
                </c:pt>
                <c:pt idx="27792">
                  <c:v>38.211895820714702</c:v>
                </c:pt>
                <c:pt idx="27793">
                  <c:v>38.213270745003001</c:v>
                </c:pt>
                <c:pt idx="27794">
                  <c:v>38.2146456692914</c:v>
                </c:pt>
                <c:pt idx="27795">
                  <c:v>38.216020593579699</c:v>
                </c:pt>
                <c:pt idx="27796">
                  <c:v>38.217395517867999</c:v>
                </c:pt>
                <c:pt idx="27797">
                  <c:v>38.218770442156298</c:v>
                </c:pt>
                <c:pt idx="27798">
                  <c:v>38.220145366444598</c:v>
                </c:pt>
                <c:pt idx="27799">
                  <c:v>38.221520290732897</c:v>
                </c:pt>
                <c:pt idx="27800">
                  <c:v>38.222895215021197</c:v>
                </c:pt>
                <c:pt idx="27801">
                  <c:v>38.224270139309503</c:v>
                </c:pt>
                <c:pt idx="27802">
                  <c:v>38.225645063597803</c:v>
                </c:pt>
                <c:pt idx="27803">
                  <c:v>38.227019987886102</c:v>
                </c:pt>
                <c:pt idx="27804">
                  <c:v>38.228394912174402</c:v>
                </c:pt>
                <c:pt idx="27805">
                  <c:v>38.2297698364628</c:v>
                </c:pt>
                <c:pt idx="27806">
                  <c:v>38.2311447607511</c:v>
                </c:pt>
                <c:pt idx="27807">
                  <c:v>38.232519685039399</c:v>
                </c:pt>
                <c:pt idx="27808">
                  <c:v>38.233894609327699</c:v>
                </c:pt>
                <c:pt idx="27809">
                  <c:v>38.235269533615998</c:v>
                </c:pt>
                <c:pt idx="27810">
                  <c:v>38.236644457904298</c:v>
                </c:pt>
                <c:pt idx="27811">
                  <c:v>38.238019382192597</c:v>
                </c:pt>
                <c:pt idx="27812">
                  <c:v>38.239394306480897</c:v>
                </c:pt>
                <c:pt idx="27813">
                  <c:v>38.240769230769203</c:v>
                </c:pt>
                <c:pt idx="27814">
                  <c:v>38.242144155057503</c:v>
                </c:pt>
                <c:pt idx="27815">
                  <c:v>38.243519079345901</c:v>
                </c:pt>
                <c:pt idx="27816">
                  <c:v>38.244894003634201</c:v>
                </c:pt>
                <c:pt idx="27817">
                  <c:v>38.2462689279225</c:v>
                </c:pt>
                <c:pt idx="27818">
                  <c:v>38.2476438522108</c:v>
                </c:pt>
                <c:pt idx="27819">
                  <c:v>38.249018776499099</c:v>
                </c:pt>
                <c:pt idx="27820">
                  <c:v>38.250393700787399</c:v>
                </c:pt>
                <c:pt idx="27821">
                  <c:v>38.251768625075698</c:v>
                </c:pt>
                <c:pt idx="27822">
                  <c:v>38.253143549363998</c:v>
                </c:pt>
                <c:pt idx="27823">
                  <c:v>38.254518473652297</c:v>
                </c:pt>
                <c:pt idx="27824">
                  <c:v>38.255893397940703</c:v>
                </c:pt>
                <c:pt idx="27825">
                  <c:v>38.257268322229002</c:v>
                </c:pt>
                <c:pt idx="27826">
                  <c:v>38.258643246517302</c:v>
                </c:pt>
                <c:pt idx="27827">
                  <c:v>38.260018170805601</c:v>
                </c:pt>
                <c:pt idx="27828">
                  <c:v>38.261393095093901</c:v>
                </c:pt>
                <c:pt idx="27829">
                  <c:v>38.2627680193822</c:v>
                </c:pt>
                <c:pt idx="27830">
                  <c:v>38.2641429436705</c:v>
                </c:pt>
                <c:pt idx="27831">
                  <c:v>38.265517867958799</c:v>
                </c:pt>
                <c:pt idx="27832">
                  <c:v>38.266892792247098</c:v>
                </c:pt>
                <c:pt idx="27833">
                  <c:v>38.268267716535398</c:v>
                </c:pt>
                <c:pt idx="27834">
                  <c:v>38.269642640823797</c:v>
                </c:pt>
                <c:pt idx="27835">
                  <c:v>38.271017565112103</c:v>
                </c:pt>
                <c:pt idx="27836">
                  <c:v>38.272392489400403</c:v>
                </c:pt>
                <c:pt idx="27837">
                  <c:v>38.273767413688702</c:v>
                </c:pt>
                <c:pt idx="27838">
                  <c:v>38.275142337977002</c:v>
                </c:pt>
                <c:pt idx="27839">
                  <c:v>38.276517262265301</c:v>
                </c:pt>
                <c:pt idx="27840">
                  <c:v>38.277892186553601</c:v>
                </c:pt>
                <c:pt idx="27841">
                  <c:v>38.2792671108419</c:v>
                </c:pt>
                <c:pt idx="27842">
                  <c:v>38.280642035130199</c:v>
                </c:pt>
                <c:pt idx="27843">
                  <c:v>38.282016959418499</c:v>
                </c:pt>
                <c:pt idx="27844">
                  <c:v>38.283391883706898</c:v>
                </c:pt>
                <c:pt idx="27845">
                  <c:v>38.284766807995197</c:v>
                </c:pt>
                <c:pt idx="27846">
                  <c:v>38.286141732283497</c:v>
                </c:pt>
                <c:pt idx="27847">
                  <c:v>38.287516656571803</c:v>
                </c:pt>
                <c:pt idx="27848">
                  <c:v>38.288891580860103</c:v>
                </c:pt>
                <c:pt idx="27849">
                  <c:v>38.290266505148402</c:v>
                </c:pt>
                <c:pt idx="27850">
                  <c:v>38.291641429436702</c:v>
                </c:pt>
                <c:pt idx="27851">
                  <c:v>38.293016353725001</c:v>
                </c:pt>
                <c:pt idx="27852">
                  <c:v>38.2943912780133</c:v>
                </c:pt>
                <c:pt idx="27853">
                  <c:v>38.2957662023016</c:v>
                </c:pt>
                <c:pt idx="27854">
                  <c:v>38.297141126589999</c:v>
                </c:pt>
                <c:pt idx="27855">
                  <c:v>38.298516050878298</c:v>
                </c:pt>
                <c:pt idx="27856">
                  <c:v>38.299890975166598</c:v>
                </c:pt>
                <c:pt idx="27857">
                  <c:v>38.301265899454897</c:v>
                </c:pt>
                <c:pt idx="27858">
                  <c:v>38.302640823743197</c:v>
                </c:pt>
                <c:pt idx="27859">
                  <c:v>38.304015748031503</c:v>
                </c:pt>
                <c:pt idx="27860">
                  <c:v>38.305390672319803</c:v>
                </c:pt>
                <c:pt idx="27861">
                  <c:v>38.306765596608102</c:v>
                </c:pt>
                <c:pt idx="27862">
                  <c:v>38.308140520896401</c:v>
                </c:pt>
                <c:pt idx="27863">
                  <c:v>38.309515445184701</c:v>
                </c:pt>
                <c:pt idx="27864">
                  <c:v>38.3108903694731</c:v>
                </c:pt>
                <c:pt idx="27865">
                  <c:v>38.312265293761399</c:v>
                </c:pt>
                <c:pt idx="27866">
                  <c:v>38.313640218049699</c:v>
                </c:pt>
                <c:pt idx="27867">
                  <c:v>38.315015142337998</c:v>
                </c:pt>
                <c:pt idx="27868">
                  <c:v>38.316390066626298</c:v>
                </c:pt>
                <c:pt idx="27869">
                  <c:v>38.317764990914597</c:v>
                </c:pt>
                <c:pt idx="27870">
                  <c:v>38.319139915202904</c:v>
                </c:pt>
                <c:pt idx="27871">
                  <c:v>38.320514839491203</c:v>
                </c:pt>
                <c:pt idx="27872">
                  <c:v>38.321889763779502</c:v>
                </c:pt>
                <c:pt idx="27873">
                  <c:v>38.323264688067802</c:v>
                </c:pt>
                <c:pt idx="27874">
                  <c:v>38.324639612356201</c:v>
                </c:pt>
                <c:pt idx="27875">
                  <c:v>38.3260145366445</c:v>
                </c:pt>
                <c:pt idx="27876">
                  <c:v>38.3273894609328</c:v>
                </c:pt>
                <c:pt idx="27877">
                  <c:v>38.328764385221099</c:v>
                </c:pt>
                <c:pt idx="27878">
                  <c:v>38.330139309509399</c:v>
                </c:pt>
                <c:pt idx="27879">
                  <c:v>38.331514233797698</c:v>
                </c:pt>
                <c:pt idx="27880">
                  <c:v>38.332889158085997</c:v>
                </c:pt>
                <c:pt idx="27881">
                  <c:v>38.334264082374297</c:v>
                </c:pt>
                <c:pt idx="27882">
                  <c:v>38.335639006662603</c:v>
                </c:pt>
                <c:pt idx="27883">
                  <c:v>38.337013930950903</c:v>
                </c:pt>
                <c:pt idx="27884">
                  <c:v>38.338388855239302</c:v>
                </c:pt>
                <c:pt idx="27885">
                  <c:v>38.339763779527601</c:v>
                </c:pt>
                <c:pt idx="27886">
                  <c:v>38.341138703815901</c:v>
                </c:pt>
                <c:pt idx="27887">
                  <c:v>38.3425136281042</c:v>
                </c:pt>
                <c:pt idx="27888">
                  <c:v>38.343888552392499</c:v>
                </c:pt>
                <c:pt idx="27889">
                  <c:v>38.345263476680799</c:v>
                </c:pt>
                <c:pt idx="27890">
                  <c:v>38.346638400969098</c:v>
                </c:pt>
                <c:pt idx="27891">
                  <c:v>38.348013325257398</c:v>
                </c:pt>
                <c:pt idx="27892">
                  <c:v>38.349388249545697</c:v>
                </c:pt>
                <c:pt idx="27893">
                  <c:v>38.350763173833997</c:v>
                </c:pt>
                <c:pt idx="27894">
                  <c:v>38.352138098122403</c:v>
                </c:pt>
                <c:pt idx="27895">
                  <c:v>38.353513022410702</c:v>
                </c:pt>
                <c:pt idx="27896">
                  <c:v>38.354887946699002</c:v>
                </c:pt>
                <c:pt idx="27897">
                  <c:v>38.356262870987301</c:v>
                </c:pt>
                <c:pt idx="27898">
                  <c:v>38.3576377952756</c:v>
                </c:pt>
                <c:pt idx="27899">
                  <c:v>38.3590127195639</c:v>
                </c:pt>
                <c:pt idx="27900">
                  <c:v>38.360387643852199</c:v>
                </c:pt>
                <c:pt idx="27901">
                  <c:v>38.361762568140499</c:v>
                </c:pt>
                <c:pt idx="27902">
                  <c:v>38.363137492428798</c:v>
                </c:pt>
                <c:pt idx="27903">
                  <c:v>38.364512416717197</c:v>
                </c:pt>
                <c:pt idx="27904">
                  <c:v>38.365887341005497</c:v>
                </c:pt>
                <c:pt idx="27905">
                  <c:v>38.367262265293803</c:v>
                </c:pt>
                <c:pt idx="27906">
                  <c:v>38.368637189582103</c:v>
                </c:pt>
                <c:pt idx="27907">
                  <c:v>38.370012113870402</c:v>
                </c:pt>
                <c:pt idx="27908">
                  <c:v>38.371387038158701</c:v>
                </c:pt>
                <c:pt idx="27909">
                  <c:v>38.372761962447001</c:v>
                </c:pt>
                <c:pt idx="27910">
                  <c:v>38.3741368867353</c:v>
                </c:pt>
                <c:pt idx="27911">
                  <c:v>38.3755118110236</c:v>
                </c:pt>
                <c:pt idx="27912">
                  <c:v>38.376886735311899</c:v>
                </c:pt>
                <c:pt idx="27913">
                  <c:v>38.378261659600298</c:v>
                </c:pt>
                <c:pt idx="27914">
                  <c:v>38.379636583888598</c:v>
                </c:pt>
                <c:pt idx="27915">
                  <c:v>38.381011508176897</c:v>
                </c:pt>
                <c:pt idx="27916">
                  <c:v>38.382386432465204</c:v>
                </c:pt>
                <c:pt idx="27917">
                  <c:v>38.383761356753503</c:v>
                </c:pt>
                <c:pt idx="27918">
                  <c:v>38.385136281041802</c:v>
                </c:pt>
                <c:pt idx="27919">
                  <c:v>38.386511205330102</c:v>
                </c:pt>
                <c:pt idx="27920">
                  <c:v>38.387886129618401</c:v>
                </c:pt>
                <c:pt idx="27921">
                  <c:v>38.389261053906701</c:v>
                </c:pt>
                <c:pt idx="27922">
                  <c:v>38.390635978195</c:v>
                </c:pt>
                <c:pt idx="27923">
                  <c:v>38.392010902483399</c:v>
                </c:pt>
                <c:pt idx="27924">
                  <c:v>38.393385826771699</c:v>
                </c:pt>
                <c:pt idx="27925">
                  <c:v>38.394760751059998</c:v>
                </c:pt>
                <c:pt idx="27926">
                  <c:v>38.396135675348297</c:v>
                </c:pt>
                <c:pt idx="27927">
                  <c:v>38.397510599636597</c:v>
                </c:pt>
                <c:pt idx="27928">
                  <c:v>38.398885523924903</c:v>
                </c:pt>
                <c:pt idx="27929">
                  <c:v>38.400260448213203</c:v>
                </c:pt>
                <c:pt idx="27930">
                  <c:v>38.401635372501502</c:v>
                </c:pt>
                <c:pt idx="27931">
                  <c:v>38.403010296789802</c:v>
                </c:pt>
                <c:pt idx="27932">
                  <c:v>38.404385221078101</c:v>
                </c:pt>
                <c:pt idx="27933">
                  <c:v>38.4057601453665</c:v>
                </c:pt>
                <c:pt idx="27934">
                  <c:v>38.4071350696548</c:v>
                </c:pt>
                <c:pt idx="27935">
                  <c:v>38.408509993943099</c:v>
                </c:pt>
                <c:pt idx="27936">
                  <c:v>38.409884918231398</c:v>
                </c:pt>
                <c:pt idx="27937">
                  <c:v>38.411259842519698</c:v>
                </c:pt>
                <c:pt idx="27938">
                  <c:v>38.412634766807997</c:v>
                </c:pt>
                <c:pt idx="27939">
                  <c:v>38.414009691096297</c:v>
                </c:pt>
                <c:pt idx="27940">
                  <c:v>38.415384615384603</c:v>
                </c:pt>
                <c:pt idx="27941">
                  <c:v>38.416759539672903</c:v>
                </c:pt>
                <c:pt idx="27942">
                  <c:v>38.418134463961202</c:v>
                </c:pt>
                <c:pt idx="27943">
                  <c:v>38.419509388249601</c:v>
                </c:pt>
                <c:pt idx="27944">
                  <c:v>38.4208843125379</c:v>
                </c:pt>
                <c:pt idx="27945">
                  <c:v>38.4222592368262</c:v>
                </c:pt>
                <c:pt idx="27946">
                  <c:v>38.423634161114499</c:v>
                </c:pt>
                <c:pt idx="27947">
                  <c:v>38.425009085402799</c:v>
                </c:pt>
                <c:pt idx="27948">
                  <c:v>38.426384009691098</c:v>
                </c:pt>
                <c:pt idx="27949">
                  <c:v>38.427758933979398</c:v>
                </c:pt>
                <c:pt idx="27950">
                  <c:v>38.429133858267697</c:v>
                </c:pt>
                <c:pt idx="27951">
                  <c:v>38.430508782555997</c:v>
                </c:pt>
                <c:pt idx="27952">
                  <c:v>38.431883706844303</c:v>
                </c:pt>
                <c:pt idx="27953">
                  <c:v>38.433258631132702</c:v>
                </c:pt>
                <c:pt idx="27954">
                  <c:v>38.434633555421001</c:v>
                </c:pt>
                <c:pt idx="27955">
                  <c:v>38.436008479709301</c:v>
                </c:pt>
                <c:pt idx="27956">
                  <c:v>38.4373834039976</c:v>
                </c:pt>
                <c:pt idx="27957">
                  <c:v>38.4387583282859</c:v>
                </c:pt>
                <c:pt idx="27958">
                  <c:v>38.440133252574199</c:v>
                </c:pt>
                <c:pt idx="27959">
                  <c:v>38.441508176862499</c:v>
                </c:pt>
                <c:pt idx="27960">
                  <c:v>38.442883101150798</c:v>
                </c:pt>
                <c:pt idx="27961">
                  <c:v>38.444258025439098</c:v>
                </c:pt>
                <c:pt idx="27962">
                  <c:v>38.445632949727397</c:v>
                </c:pt>
                <c:pt idx="27963">
                  <c:v>38.447007874015803</c:v>
                </c:pt>
                <c:pt idx="27964">
                  <c:v>38.448382798304102</c:v>
                </c:pt>
                <c:pt idx="27965">
                  <c:v>38.449757722592402</c:v>
                </c:pt>
                <c:pt idx="27966">
                  <c:v>38.451132646880701</c:v>
                </c:pt>
                <c:pt idx="27967">
                  <c:v>38.452507571169001</c:v>
                </c:pt>
                <c:pt idx="27968">
                  <c:v>38.4538824954573</c:v>
                </c:pt>
                <c:pt idx="27969">
                  <c:v>38.4552574197456</c:v>
                </c:pt>
                <c:pt idx="27970">
                  <c:v>38.456632344033899</c:v>
                </c:pt>
                <c:pt idx="27971">
                  <c:v>38.458007268322199</c:v>
                </c:pt>
                <c:pt idx="27972">
                  <c:v>38.459382192610498</c:v>
                </c:pt>
                <c:pt idx="27973">
                  <c:v>38.460757116898897</c:v>
                </c:pt>
                <c:pt idx="27974">
                  <c:v>38.462132041187203</c:v>
                </c:pt>
                <c:pt idx="27975">
                  <c:v>38.463506965475503</c:v>
                </c:pt>
                <c:pt idx="27976">
                  <c:v>38.464881889763802</c:v>
                </c:pt>
                <c:pt idx="27977">
                  <c:v>38.466256814052102</c:v>
                </c:pt>
                <c:pt idx="27978">
                  <c:v>38.467631738340401</c:v>
                </c:pt>
                <c:pt idx="27979">
                  <c:v>38.469006662628701</c:v>
                </c:pt>
                <c:pt idx="27980">
                  <c:v>38.470381586917</c:v>
                </c:pt>
                <c:pt idx="27981">
                  <c:v>38.471756511205299</c:v>
                </c:pt>
                <c:pt idx="27982">
                  <c:v>38.473131435493698</c:v>
                </c:pt>
                <c:pt idx="27983">
                  <c:v>38.474506359781998</c:v>
                </c:pt>
                <c:pt idx="27984">
                  <c:v>38.475881284070297</c:v>
                </c:pt>
                <c:pt idx="27985">
                  <c:v>38.477256208358597</c:v>
                </c:pt>
                <c:pt idx="27986">
                  <c:v>38.478631132646903</c:v>
                </c:pt>
                <c:pt idx="27987">
                  <c:v>38.480006056935203</c:v>
                </c:pt>
                <c:pt idx="27988">
                  <c:v>38.481380981223502</c:v>
                </c:pt>
                <c:pt idx="27989">
                  <c:v>38.482755905511802</c:v>
                </c:pt>
                <c:pt idx="27990">
                  <c:v>38.484130829800101</c:v>
                </c:pt>
                <c:pt idx="27991">
                  <c:v>38.4855057540884</c:v>
                </c:pt>
                <c:pt idx="27992">
                  <c:v>38.4868806783767</c:v>
                </c:pt>
                <c:pt idx="27993">
                  <c:v>38.488255602665099</c:v>
                </c:pt>
                <c:pt idx="27994">
                  <c:v>38.489630526953398</c:v>
                </c:pt>
                <c:pt idx="27995">
                  <c:v>38.491005451241698</c:v>
                </c:pt>
                <c:pt idx="27996">
                  <c:v>38.492380375529997</c:v>
                </c:pt>
                <c:pt idx="27997">
                  <c:v>38.493755299818297</c:v>
                </c:pt>
                <c:pt idx="27998">
                  <c:v>38.495130224106603</c:v>
                </c:pt>
                <c:pt idx="27999">
                  <c:v>38.496505148394903</c:v>
                </c:pt>
                <c:pt idx="28000">
                  <c:v>38.497880072683202</c:v>
                </c:pt>
                <c:pt idx="28001">
                  <c:v>38.499254996971501</c:v>
                </c:pt>
                <c:pt idx="28002">
                  <c:v>38.500629921259801</c:v>
                </c:pt>
                <c:pt idx="28003">
                  <c:v>38.5020048455482</c:v>
                </c:pt>
                <c:pt idx="28004">
                  <c:v>38.503379769836499</c:v>
                </c:pt>
                <c:pt idx="28005">
                  <c:v>38.504754694124799</c:v>
                </c:pt>
                <c:pt idx="28006">
                  <c:v>38.506129618413098</c:v>
                </c:pt>
                <c:pt idx="28007">
                  <c:v>38.507504542701398</c:v>
                </c:pt>
                <c:pt idx="28008">
                  <c:v>38.508879466989697</c:v>
                </c:pt>
                <c:pt idx="28009">
                  <c:v>38.510254391278004</c:v>
                </c:pt>
                <c:pt idx="28010">
                  <c:v>38.511629315566303</c:v>
                </c:pt>
                <c:pt idx="28011">
                  <c:v>38.513004239854602</c:v>
                </c:pt>
                <c:pt idx="28012">
                  <c:v>38.514379164143001</c:v>
                </c:pt>
                <c:pt idx="28013">
                  <c:v>38.515754088431301</c:v>
                </c:pt>
                <c:pt idx="28014">
                  <c:v>38.5171290127196</c:v>
                </c:pt>
                <c:pt idx="28015">
                  <c:v>38.5185039370079</c:v>
                </c:pt>
                <c:pt idx="28016">
                  <c:v>38.519878861296199</c:v>
                </c:pt>
                <c:pt idx="28017">
                  <c:v>38.521253785584499</c:v>
                </c:pt>
                <c:pt idx="28018">
                  <c:v>38.522628709872798</c:v>
                </c:pt>
                <c:pt idx="28019">
                  <c:v>38.524003634161097</c:v>
                </c:pt>
                <c:pt idx="28020">
                  <c:v>38.525378558449397</c:v>
                </c:pt>
                <c:pt idx="28021">
                  <c:v>38.526753482737703</c:v>
                </c:pt>
                <c:pt idx="28022">
                  <c:v>38.528128407026102</c:v>
                </c:pt>
                <c:pt idx="28023">
                  <c:v>38.529503331314402</c:v>
                </c:pt>
                <c:pt idx="28024">
                  <c:v>38.530878255602701</c:v>
                </c:pt>
                <c:pt idx="28025">
                  <c:v>38.532253179891001</c:v>
                </c:pt>
                <c:pt idx="28026">
                  <c:v>38.5336281041793</c:v>
                </c:pt>
                <c:pt idx="28027">
                  <c:v>38.5350030284676</c:v>
                </c:pt>
                <c:pt idx="28028">
                  <c:v>38.536377952755899</c:v>
                </c:pt>
                <c:pt idx="28029">
                  <c:v>38.537752877044198</c:v>
                </c:pt>
                <c:pt idx="28030">
                  <c:v>38.539127801332498</c:v>
                </c:pt>
                <c:pt idx="28031">
                  <c:v>38.540502725620797</c:v>
                </c:pt>
                <c:pt idx="28032">
                  <c:v>38.541877649909203</c:v>
                </c:pt>
                <c:pt idx="28033">
                  <c:v>38.543252574197503</c:v>
                </c:pt>
                <c:pt idx="28034">
                  <c:v>38.544627498485802</c:v>
                </c:pt>
                <c:pt idx="28035">
                  <c:v>38.546002422774102</c:v>
                </c:pt>
                <c:pt idx="28036">
                  <c:v>38.547377347062401</c:v>
                </c:pt>
                <c:pt idx="28037">
                  <c:v>38.5487522713507</c:v>
                </c:pt>
                <c:pt idx="28038">
                  <c:v>38.550127195639</c:v>
                </c:pt>
                <c:pt idx="28039">
                  <c:v>38.551502119927299</c:v>
                </c:pt>
                <c:pt idx="28040">
                  <c:v>38.552877044215599</c:v>
                </c:pt>
                <c:pt idx="28041">
                  <c:v>38.554251968503898</c:v>
                </c:pt>
                <c:pt idx="28042">
                  <c:v>38.555626892792297</c:v>
                </c:pt>
                <c:pt idx="28043">
                  <c:v>38.557001817080597</c:v>
                </c:pt>
                <c:pt idx="28044">
                  <c:v>38.558376741368903</c:v>
                </c:pt>
                <c:pt idx="28045">
                  <c:v>38.559751665657203</c:v>
                </c:pt>
                <c:pt idx="28046">
                  <c:v>38.561126589945502</c:v>
                </c:pt>
                <c:pt idx="28047">
                  <c:v>38.562501514233801</c:v>
                </c:pt>
                <c:pt idx="28048">
                  <c:v>38.563876438522101</c:v>
                </c:pt>
                <c:pt idx="28049">
                  <c:v>38.5652513628104</c:v>
                </c:pt>
                <c:pt idx="28050">
                  <c:v>38.5666262870987</c:v>
                </c:pt>
                <c:pt idx="28051">
                  <c:v>38.568001211387099</c:v>
                </c:pt>
                <c:pt idx="28052">
                  <c:v>38.569376135675398</c:v>
                </c:pt>
                <c:pt idx="28053">
                  <c:v>38.570751059963698</c:v>
                </c:pt>
                <c:pt idx="28054">
                  <c:v>38.572125984251997</c:v>
                </c:pt>
                <c:pt idx="28055">
                  <c:v>38.573500908540296</c:v>
                </c:pt>
                <c:pt idx="28056">
                  <c:v>38.574875832828603</c:v>
                </c:pt>
                <c:pt idx="28057">
                  <c:v>38.576250757116902</c:v>
                </c:pt>
                <c:pt idx="28058">
                  <c:v>38.577625681405202</c:v>
                </c:pt>
                <c:pt idx="28059">
                  <c:v>38.579000605693501</c:v>
                </c:pt>
                <c:pt idx="28060">
                  <c:v>38.580375529981801</c:v>
                </c:pt>
                <c:pt idx="28061">
                  <c:v>38.5817504542701</c:v>
                </c:pt>
                <c:pt idx="28062">
                  <c:v>38.583125378558499</c:v>
                </c:pt>
                <c:pt idx="28063">
                  <c:v>38.584500302846799</c:v>
                </c:pt>
                <c:pt idx="28064">
                  <c:v>38.585875227135098</c:v>
                </c:pt>
                <c:pt idx="28065">
                  <c:v>38.587250151423397</c:v>
                </c:pt>
                <c:pt idx="28066">
                  <c:v>38.588625075711697</c:v>
                </c:pt>
                <c:pt idx="28067">
                  <c:v>38.590000000000003</c:v>
                </c:pt>
                <c:pt idx="28068">
                  <c:v>38.591374924288303</c:v>
                </c:pt>
                <c:pt idx="28069">
                  <c:v>38.592749848576602</c:v>
                </c:pt>
                <c:pt idx="28070">
                  <c:v>38.594124772864902</c:v>
                </c:pt>
                <c:pt idx="28071">
                  <c:v>38.595499697153201</c:v>
                </c:pt>
                <c:pt idx="28072">
                  <c:v>38.5968746214416</c:v>
                </c:pt>
                <c:pt idx="28073">
                  <c:v>38.5982495457299</c:v>
                </c:pt>
                <c:pt idx="28074">
                  <c:v>38.599624470018199</c:v>
                </c:pt>
                <c:pt idx="28075">
                  <c:v>38.600999394306498</c:v>
                </c:pt>
                <c:pt idx="28076">
                  <c:v>38.602374318594798</c:v>
                </c:pt>
                <c:pt idx="28077">
                  <c:v>38.603749242883097</c:v>
                </c:pt>
                <c:pt idx="28078">
                  <c:v>38.605124167171397</c:v>
                </c:pt>
                <c:pt idx="28079">
                  <c:v>38.606499091459703</c:v>
                </c:pt>
                <c:pt idx="28080">
                  <c:v>38.607874015748003</c:v>
                </c:pt>
                <c:pt idx="28081">
                  <c:v>38.609248940036402</c:v>
                </c:pt>
                <c:pt idx="28082">
                  <c:v>38.610623864324701</c:v>
                </c:pt>
                <c:pt idx="28083">
                  <c:v>38.611998788613</c:v>
                </c:pt>
                <c:pt idx="28084">
                  <c:v>38.6133737129013</c:v>
                </c:pt>
                <c:pt idx="28085">
                  <c:v>38.614748637189599</c:v>
                </c:pt>
                <c:pt idx="28086">
                  <c:v>38.616123561477899</c:v>
                </c:pt>
                <c:pt idx="28087">
                  <c:v>38.617498485766198</c:v>
                </c:pt>
                <c:pt idx="28088">
                  <c:v>38.618873410054498</c:v>
                </c:pt>
                <c:pt idx="28089">
                  <c:v>38.620248334342797</c:v>
                </c:pt>
                <c:pt idx="28090">
                  <c:v>38.621623258631097</c:v>
                </c:pt>
                <c:pt idx="28091">
                  <c:v>38.622998182919403</c:v>
                </c:pt>
                <c:pt idx="28092">
                  <c:v>38.624373107207802</c:v>
                </c:pt>
                <c:pt idx="28093">
                  <c:v>38.625748031496101</c:v>
                </c:pt>
                <c:pt idx="28094">
                  <c:v>38.627122955784401</c:v>
                </c:pt>
                <c:pt idx="28095">
                  <c:v>38.6284978800727</c:v>
                </c:pt>
                <c:pt idx="28096">
                  <c:v>38.629872804361</c:v>
                </c:pt>
                <c:pt idx="28097">
                  <c:v>38.631247728649299</c:v>
                </c:pt>
                <c:pt idx="28098">
                  <c:v>38.632622652937599</c:v>
                </c:pt>
                <c:pt idx="28099">
                  <c:v>38.633997577225898</c:v>
                </c:pt>
                <c:pt idx="28100">
                  <c:v>38.635372501514198</c:v>
                </c:pt>
                <c:pt idx="28101">
                  <c:v>38.636747425802596</c:v>
                </c:pt>
                <c:pt idx="28102">
                  <c:v>38.638122350090903</c:v>
                </c:pt>
                <c:pt idx="28103">
                  <c:v>38.639497274379202</c:v>
                </c:pt>
                <c:pt idx="28104">
                  <c:v>38.640872198667502</c:v>
                </c:pt>
                <c:pt idx="28105">
                  <c:v>38.642247122955801</c:v>
                </c:pt>
                <c:pt idx="28106">
                  <c:v>38.643622047244101</c:v>
                </c:pt>
                <c:pt idx="28107">
                  <c:v>38.6449969715324</c:v>
                </c:pt>
                <c:pt idx="28108">
                  <c:v>38.6463718958207</c:v>
                </c:pt>
                <c:pt idx="28109">
                  <c:v>38.647746820108999</c:v>
                </c:pt>
                <c:pt idx="28110">
                  <c:v>38.649121744397299</c:v>
                </c:pt>
                <c:pt idx="28111">
                  <c:v>38.650496668685697</c:v>
                </c:pt>
                <c:pt idx="28112">
                  <c:v>38.651871592973997</c:v>
                </c:pt>
                <c:pt idx="28113">
                  <c:v>38.653246517262303</c:v>
                </c:pt>
                <c:pt idx="28114">
                  <c:v>38.654621441550603</c:v>
                </c:pt>
                <c:pt idx="28115">
                  <c:v>38.655996365838902</c:v>
                </c:pt>
                <c:pt idx="28116">
                  <c:v>38.657371290127202</c:v>
                </c:pt>
                <c:pt idx="28117">
                  <c:v>38.658746214415501</c:v>
                </c:pt>
                <c:pt idx="28118">
                  <c:v>38.660121138703801</c:v>
                </c:pt>
                <c:pt idx="28119">
                  <c:v>38.6614960629921</c:v>
                </c:pt>
                <c:pt idx="28120">
                  <c:v>38.6628709872804</c:v>
                </c:pt>
                <c:pt idx="28121">
                  <c:v>38.664245911568798</c:v>
                </c:pt>
                <c:pt idx="28122">
                  <c:v>38.665620835857098</c:v>
                </c:pt>
                <c:pt idx="28123">
                  <c:v>38.666995760145397</c:v>
                </c:pt>
                <c:pt idx="28124">
                  <c:v>38.668370684433697</c:v>
                </c:pt>
                <c:pt idx="28125">
                  <c:v>38.669745608722003</c:v>
                </c:pt>
                <c:pt idx="28126">
                  <c:v>38.671120533010303</c:v>
                </c:pt>
                <c:pt idx="28127">
                  <c:v>38.672495457298602</c:v>
                </c:pt>
                <c:pt idx="28128">
                  <c:v>38.673870381586902</c:v>
                </c:pt>
                <c:pt idx="28129">
                  <c:v>38.675245305875201</c:v>
                </c:pt>
                <c:pt idx="28130">
                  <c:v>38.6766202301635</c:v>
                </c:pt>
                <c:pt idx="28131">
                  <c:v>38.677995154451899</c:v>
                </c:pt>
                <c:pt idx="28132">
                  <c:v>38.679370078740199</c:v>
                </c:pt>
                <c:pt idx="28133">
                  <c:v>38.680745003028498</c:v>
                </c:pt>
                <c:pt idx="28134">
                  <c:v>38.682119927316798</c:v>
                </c:pt>
                <c:pt idx="28135">
                  <c:v>38.683494851605097</c:v>
                </c:pt>
                <c:pt idx="28136">
                  <c:v>38.684869775893397</c:v>
                </c:pt>
                <c:pt idx="28137">
                  <c:v>38.686244700181703</c:v>
                </c:pt>
                <c:pt idx="28138">
                  <c:v>38.687619624470003</c:v>
                </c:pt>
                <c:pt idx="28139">
                  <c:v>38.688994548758302</c:v>
                </c:pt>
                <c:pt idx="28140">
                  <c:v>38.690369473046601</c:v>
                </c:pt>
                <c:pt idx="28141">
                  <c:v>38.691744397335</c:v>
                </c:pt>
                <c:pt idx="28142">
                  <c:v>38.6931193216233</c:v>
                </c:pt>
                <c:pt idx="28143">
                  <c:v>38.694494245911599</c:v>
                </c:pt>
                <c:pt idx="28144">
                  <c:v>38.695869170199899</c:v>
                </c:pt>
                <c:pt idx="28145">
                  <c:v>38.697244094488198</c:v>
                </c:pt>
                <c:pt idx="28146">
                  <c:v>38.698619018776498</c:v>
                </c:pt>
                <c:pt idx="28147">
                  <c:v>38.699993943064797</c:v>
                </c:pt>
                <c:pt idx="28148">
                  <c:v>38.701368867353096</c:v>
                </c:pt>
                <c:pt idx="28149">
                  <c:v>38.702743791641403</c:v>
                </c:pt>
                <c:pt idx="28150">
                  <c:v>38.704118715929702</c:v>
                </c:pt>
                <c:pt idx="28151">
                  <c:v>38.705493640218101</c:v>
                </c:pt>
                <c:pt idx="28152">
                  <c:v>38.706868564506401</c:v>
                </c:pt>
                <c:pt idx="28153">
                  <c:v>38.7082434887947</c:v>
                </c:pt>
                <c:pt idx="28154">
                  <c:v>38.709618413083</c:v>
                </c:pt>
                <c:pt idx="28155">
                  <c:v>38.710993337371299</c:v>
                </c:pt>
                <c:pt idx="28156">
                  <c:v>38.712368261659599</c:v>
                </c:pt>
                <c:pt idx="28157">
                  <c:v>38.713743185947898</c:v>
                </c:pt>
                <c:pt idx="28158">
                  <c:v>38.715118110236197</c:v>
                </c:pt>
                <c:pt idx="28159">
                  <c:v>38.716493034524497</c:v>
                </c:pt>
                <c:pt idx="28160">
                  <c:v>38.717867958812803</c:v>
                </c:pt>
                <c:pt idx="28161">
                  <c:v>38.719242883101202</c:v>
                </c:pt>
                <c:pt idx="28162">
                  <c:v>38.720617807389502</c:v>
                </c:pt>
                <c:pt idx="28163">
                  <c:v>38.721992731677801</c:v>
                </c:pt>
                <c:pt idx="28164">
                  <c:v>38.723367655966101</c:v>
                </c:pt>
                <c:pt idx="28165">
                  <c:v>38.7247425802544</c:v>
                </c:pt>
                <c:pt idx="28166">
                  <c:v>38.7261175045427</c:v>
                </c:pt>
                <c:pt idx="28167">
                  <c:v>38.727492428830999</c:v>
                </c:pt>
                <c:pt idx="28168">
                  <c:v>38.728867353119298</c:v>
                </c:pt>
                <c:pt idx="28169">
                  <c:v>38.730242277407598</c:v>
                </c:pt>
                <c:pt idx="28170">
                  <c:v>38.731617201695997</c:v>
                </c:pt>
                <c:pt idx="28171">
                  <c:v>38.732992125984303</c:v>
                </c:pt>
                <c:pt idx="28172">
                  <c:v>38.734367050272603</c:v>
                </c:pt>
                <c:pt idx="28173">
                  <c:v>38.735741974560902</c:v>
                </c:pt>
                <c:pt idx="28174">
                  <c:v>38.737116898849202</c:v>
                </c:pt>
                <c:pt idx="28175">
                  <c:v>38.738491823137501</c:v>
                </c:pt>
                <c:pt idx="28176">
                  <c:v>38.7398667474258</c:v>
                </c:pt>
                <c:pt idx="28177">
                  <c:v>38.7412416717141</c:v>
                </c:pt>
                <c:pt idx="28178">
                  <c:v>38.742616596002399</c:v>
                </c:pt>
                <c:pt idx="28179">
                  <c:v>38.743991520290699</c:v>
                </c:pt>
                <c:pt idx="28180">
                  <c:v>38.745366444579098</c:v>
                </c:pt>
                <c:pt idx="28181">
                  <c:v>38.746741368867397</c:v>
                </c:pt>
                <c:pt idx="28182">
                  <c:v>38.748116293155697</c:v>
                </c:pt>
                <c:pt idx="28183">
                  <c:v>38.749491217444003</c:v>
                </c:pt>
                <c:pt idx="28184">
                  <c:v>38.750866141732303</c:v>
                </c:pt>
                <c:pt idx="28185">
                  <c:v>38.752241066020602</c:v>
                </c:pt>
                <c:pt idx="28186">
                  <c:v>38.753615990308901</c:v>
                </c:pt>
                <c:pt idx="28187">
                  <c:v>38.754990914597201</c:v>
                </c:pt>
                <c:pt idx="28188">
                  <c:v>38.7563658388855</c:v>
                </c:pt>
                <c:pt idx="28189">
                  <c:v>38.7577407631738</c:v>
                </c:pt>
                <c:pt idx="28190">
                  <c:v>38.759115687462199</c:v>
                </c:pt>
                <c:pt idx="28191">
                  <c:v>38.760490611750498</c:v>
                </c:pt>
                <c:pt idx="28192">
                  <c:v>38.761865536038798</c:v>
                </c:pt>
                <c:pt idx="28193">
                  <c:v>38.763240460327097</c:v>
                </c:pt>
                <c:pt idx="28194">
                  <c:v>38.764615384615396</c:v>
                </c:pt>
                <c:pt idx="28195">
                  <c:v>38.765990308903703</c:v>
                </c:pt>
                <c:pt idx="28196">
                  <c:v>38.767365233192002</c:v>
                </c:pt>
                <c:pt idx="28197">
                  <c:v>38.768740157480302</c:v>
                </c:pt>
                <c:pt idx="28198">
                  <c:v>38.770115081768601</c:v>
                </c:pt>
                <c:pt idx="28199">
                  <c:v>38.771490006056901</c:v>
                </c:pt>
                <c:pt idx="28200">
                  <c:v>38.7728649303453</c:v>
                </c:pt>
                <c:pt idx="28201">
                  <c:v>38.774239854633599</c:v>
                </c:pt>
                <c:pt idx="28202">
                  <c:v>38.775614778921899</c:v>
                </c:pt>
                <c:pt idx="28203">
                  <c:v>38.776989703210198</c:v>
                </c:pt>
                <c:pt idx="28204">
                  <c:v>38.778364627498497</c:v>
                </c:pt>
                <c:pt idx="28205">
                  <c:v>38.779739551786797</c:v>
                </c:pt>
                <c:pt idx="28206">
                  <c:v>38.781114476075103</c:v>
                </c:pt>
                <c:pt idx="28207">
                  <c:v>38.782489400363403</c:v>
                </c:pt>
                <c:pt idx="28208">
                  <c:v>38.783864324651702</c:v>
                </c:pt>
                <c:pt idx="28209">
                  <c:v>38.785239248940002</c:v>
                </c:pt>
                <c:pt idx="28210">
                  <c:v>38.786614173228401</c:v>
                </c:pt>
                <c:pt idx="28211">
                  <c:v>38.7879890975167</c:v>
                </c:pt>
                <c:pt idx="28212">
                  <c:v>38.789364021805</c:v>
                </c:pt>
                <c:pt idx="28213">
                  <c:v>38.790738946093299</c:v>
                </c:pt>
                <c:pt idx="28214">
                  <c:v>38.792113870381598</c:v>
                </c:pt>
                <c:pt idx="28215">
                  <c:v>38.793488794669898</c:v>
                </c:pt>
                <c:pt idx="28216">
                  <c:v>38.794863718958197</c:v>
                </c:pt>
                <c:pt idx="28217">
                  <c:v>38.796238643246497</c:v>
                </c:pt>
                <c:pt idx="28218">
                  <c:v>38.797613567534803</c:v>
                </c:pt>
                <c:pt idx="28219">
                  <c:v>38.798988491823103</c:v>
                </c:pt>
                <c:pt idx="28220">
                  <c:v>38.800363416111502</c:v>
                </c:pt>
                <c:pt idx="28221">
                  <c:v>38.801738340399801</c:v>
                </c:pt>
                <c:pt idx="28222">
                  <c:v>38.803113264688101</c:v>
                </c:pt>
                <c:pt idx="28223">
                  <c:v>38.8044881889764</c:v>
                </c:pt>
                <c:pt idx="28224">
                  <c:v>38.805863113264699</c:v>
                </c:pt>
                <c:pt idx="28225">
                  <c:v>38.807238037552999</c:v>
                </c:pt>
                <c:pt idx="28226">
                  <c:v>38.808612961841298</c:v>
                </c:pt>
                <c:pt idx="28227">
                  <c:v>38.809987886129598</c:v>
                </c:pt>
                <c:pt idx="28228">
                  <c:v>38.811362810417897</c:v>
                </c:pt>
                <c:pt idx="28229">
                  <c:v>38.812737734706197</c:v>
                </c:pt>
                <c:pt idx="28230">
                  <c:v>38.814112658994603</c:v>
                </c:pt>
                <c:pt idx="28231">
                  <c:v>38.815487583282902</c:v>
                </c:pt>
                <c:pt idx="28232">
                  <c:v>38.816862507571201</c:v>
                </c:pt>
                <c:pt idx="28233">
                  <c:v>38.818237431859501</c:v>
                </c:pt>
                <c:pt idx="28234">
                  <c:v>38.8196123561478</c:v>
                </c:pt>
                <c:pt idx="28235">
                  <c:v>38.8209872804361</c:v>
                </c:pt>
                <c:pt idx="28236">
                  <c:v>38.822362204724399</c:v>
                </c:pt>
                <c:pt idx="28237">
                  <c:v>38.823737129012699</c:v>
                </c:pt>
                <c:pt idx="28238">
                  <c:v>38.825112053300998</c:v>
                </c:pt>
                <c:pt idx="28239">
                  <c:v>38.826486977589397</c:v>
                </c:pt>
                <c:pt idx="28240">
                  <c:v>38.827861901877696</c:v>
                </c:pt>
                <c:pt idx="28241">
                  <c:v>38.829236826166003</c:v>
                </c:pt>
                <c:pt idx="28242">
                  <c:v>38.830611750454302</c:v>
                </c:pt>
                <c:pt idx="28243">
                  <c:v>38.831986674742602</c:v>
                </c:pt>
                <c:pt idx="28244">
                  <c:v>38.833361599030901</c:v>
                </c:pt>
                <c:pt idx="28245">
                  <c:v>38.834736523319201</c:v>
                </c:pt>
                <c:pt idx="28246">
                  <c:v>38.8361114476075</c:v>
                </c:pt>
                <c:pt idx="28247">
                  <c:v>38.8374863718958</c:v>
                </c:pt>
                <c:pt idx="28248">
                  <c:v>38.838861296184099</c:v>
                </c:pt>
                <c:pt idx="28249">
                  <c:v>38.840236220472399</c:v>
                </c:pt>
                <c:pt idx="28250">
                  <c:v>38.841611144760797</c:v>
                </c:pt>
                <c:pt idx="28251">
                  <c:v>38.842986069049097</c:v>
                </c:pt>
                <c:pt idx="28252">
                  <c:v>38.844360993337403</c:v>
                </c:pt>
                <c:pt idx="28253">
                  <c:v>38.845735917625703</c:v>
                </c:pt>
                <c:pt idx="28254">
                  <c:v>38.847110841914002</c:v>
                </c:pt>
                <c:pt idx="28255">
                  <c:v>38.848485766202302</c:v>
                </c:pt>
                <c:pt idx="28256">
                  <c:v>38.849860690490601</c:v>
                </c:pt>
                <c:pt idx="28257">
                  <c:v>38.851235614778901</c:v>
                </c:pt>
                <c:pt idx="28258">
                  <c:v>38.8526105390672</c:v>
                </c:pt>
                <c:pt idx="28259">
                  <c:v>38.853985463355599</c:v>
                </c:pt>
                <c:pt idx="28260">
                  <c:v>38.855360387643898</c:v>
                </c:pt>
                <c:pt idx="28261">
                  <c:v>38.856735311932198</c:v>
                </c:pt>
                <c:pt idx="28262">
                  <c:v>38.858110236220497</c:v>
                </c:pt>
                <c:pt idx="28263">
                  <c:v>38.859485160508797</c:v>
                </c:pt>
                <c:pt idx="28264">
                  <c:v>38.860860084797103</c:v>
                </c:pt>
                <c:pt idx="28265">
                  <c:v>38.862235009085403</c:v>
                </c:pt>
                <c:pt idx="28266">
                  <c:v>38.863609933373702</c:v>
                </c:pt>
                <c:pt idx="28267">
                  <c:v>38.864984857662002</c:v>
                </c:pt>
                <c:pt idx="28268">
                  <c:v>38.866359781950301</c:v>
                </c:pt>
                <c:pt idx="28269">
                  <c:v>38.8677347062387</c:v>
                </c:pt>
                <c:pt idx="28270">
                  <c:v>38.869109630526999</c:v>
                </c:pt>
                <c:pt idx="28271">
                  <c:v>38.870484554815299</c:v>
                </c:pt>
                <c:pt idx="28272">
                  <c:v>38.871859479103598</c:v>
                </c:pt>
                <c:pt idx="28273">
                  <c:v>38.873234403391898</c:v>
                </c:pt>
                <c:pt idx="28274">
                  <c:v>38.874609327680197</c:v>
                </c:pt>
                <c:pt idx="28275">
                  <c:v>38.875984251968497</c:v>
                </c:pt>
                <c:pt idx="28276">
                  <c:v>38.877359176256803</c:v>
                </c:pt>
                <c:pt idx="28277">
                  <c:v>38.878734100545103</c:v>
                </c:pt>
                <c:pt idx="28278">
                  <c:v>38.880109024833402</c:v>
                </c:pt>
                <c:pt idx="28279">
                  <c:v>38.881483949121801</c:v>
                </c:pt>
                <c:pt idx="28280">
                  <c:v>38.8828588734101</c:v>
                </c:pt>
                <c:pt idx="28281">
                  <c:v>38.8842337976984</c:v>
                </c:pt>
                <c:pt idx="28282">
                  <c:v>38.885608721986699</c:v>
                </c:pt>
                <c:pt idx="28283">
                  <c:v>38.886983646274999</c:v>
                </c:pt>
                <c:pt idx="28284">
                  <c:v>38.888358570563298</c:v>
                </c:pt>
                <c:pt idx="28285">
                  <c:v>38.889733494851598</c:v>
                </c:pt>
                <c:pt idx="28286">
                  <c:v>38.891108419139897</c:v>
                </c:pt>
                <c:pt idx="28287">
                  <c:v>38.892483343428196</c:v>
                </c:pt>
                <c:pt idx="28288">
                  <c:v>38.893858267716503</c:v>
                </c:pt>
                <c:pt idx="28289">
                  <c:v>38.895233192004902</c:v>
                </c:pt>
                <c:pt idx="28290">
                  <c:v>38.896608116293201</c:v>
                </c:pt>
                <c:pt idx="28291">
                  <c:v>38.897983040581501</c:v>
                </c:pt>
                <c:pt idx="28292">
                  <c:v>38.8993579648698</c:v>
                </c:pt>
                <c:pt idx="28293">
                  <c:v>38.9007328891581</c:v>
                </c:pt>
                <c:pt idx="28294">
                  <c:v>38.902107813446399</c:v>
                </c:pt>
                <c:pt idx="28295">
                  <c:v>38.903482737734699</c:v>
                </c:pt>
                <c:pt idx="28296">
                  <c:v>38.904857662022998</c:v>
                </c:pt>
                <c:pt idx="28297">
                  <c:v>38.906232586311297</c:v>
                </c:pt>
                <c:pt idx="28298">
                  <c:v>38.907607510599597</c:v>
                </c:pt>
                <c:pt idx="28299">
                  <c:v>38.908982434888003</c:v>
                </c:pt>
                <c:pt idx="28300">
                  <c:v>38.910357359176302</c:v>
                </c:pt>
                <c:pt idx="28301">
                  <c:v>38.911732283464602</c:v>
                </c:pt>
                <c:pt idx="28302">
                  <c:v>38.913107207752901</c:v>
                </c:pt>
                <c:pt idx="28303">
                  <c:v>38.914482132041201</c:v>
                </c:pt>
                <c:pt idx="28304">
                  <c:v>38.9158570563295</c:v>
                </c:pt>
                <c:pt idx="28305">
                  <c:v>38.9172319806178</c:v>
                </c:pt>
                <c:pt idx="28306">
                  <c:v>38.918606904906099</c:v>
                </c:pt>
                <c:pt idx="28307">
                  <c:v>38.919981829194398</c:v>
                </c:pt>
                <c:pt idx="28308">
                  <c:v>38.921356753482797</c:v>
                </c:pt>
                <c:pt idx="28309">
                  <c:v>38.922731677771097</c:v>
                </c:pt>
                <c:pt idx="28310">
                  <c:v>38.924106602059403</c:v>
                </c:pt>
                <c:pt idx="28311">
                  <c:v>38.925481526347703</c:v>
                </c:pt>
                <c:pt idx="28312">
                  <c:v>38.926856450636002</c:v>
                </c:pt>
                <c:pt idx="28313">
                  <c:v>38.928231374924302</c:v>
                </c:pt>
                <c:pt idx="28314">
                  <c:v>38.929606299212601</c:v>
                </c:pt>
                <c:pt idx="28315">
                  <c:v>38.930981223500901</c:v>
                </c:pt>
                <c:pt idx="28316">
                  <c:v>38.9323561477892</c:v>
                </c:pt>
                <c:pt idx="28317">
                  <c:v>38.933731072077499</c:v>
                </c:pt>
                <c:pt idx="28318">
                  <c:v>38.935105996365799</c:v>
                </c:pt>
                <c:pt idx="28319">
                  <c:v>38.936480920654198</c:v>
                </c:pt>
                <c:pt idx="28320">
                  <c:v>38.937855844942497</c:v>
                </c:pt>
                <c:pt idx="28321">
                  <c:v>38.939230769230797</c:v>
                </c:pt>
                <c:pt idx="28322">
                  <c:v>38.940605693519103</c:v>
                </c:pt>
                <c:pt idx="28323">
                  <c:v>38.941980617807403</c:v>
                </c:pt>
                <c:pt idx="28324">
                  <c:v>38.943355542095702</c:v>
                </c:pt>
                <c:pt idx="28325">
                  <c:v>38.944730466384001</c:v>
                </c:pt>
                <c:pt idx="28326">
                  <c:v>38.946105390672301</c:v>
                </c:pt>
                <c:pt idx="28327">
                  <c:v>38.9474803149606</c:v>
                </c:pt>
                <c:pt idx="28328">
                  <c:v>38.948855239248999</c:v>
                </c:pt>
                <c:pt idx="28329">
                  <c:v>38.950230163537299</c:v>
                </c:pt>
                <c:pt idx="28330">
                  <c:v>38.951605087825598</c:v>
                </c:pt>
                <c:pt idx="28331">
                  <c:v>38.952980012113898</c:v>
                </c:pt>
                <c:pt idx="28332">
                  <c:v>38.954354936402197</c:v>
                </c:pt>
                <c:pt idx="28333">
                  <c:v>38.955729860690496</c:v>
                </c:pt>
                <c:pt idx="28334">
                  <c:v>38.957104784978803</c:v>
                </c:pt>
                <c:pt idx="28335">
                  <c:v>38.958479709267102</c:v>
                </c:pt>
                <c:pt idx="28336">
                  <c:v>38.959854633555402</c:v>
                </c:pt>
                <c:pt idx="28337">
                  <c:v>38.961229557843701</c:v>
                </c:pt>
                <c:pt idx="28338">
                  <c:v>38.9626044821321</c:v>
                </c:pt>
                <c:pt idx="28339">
                  <c:v>38.9639794064204</c:v>
                </c:pt>
                <c:pt idx="28340">
                  <c:v>38.965354330708699</c:v>
                </c:pt>
                <c:pt idx="28341">
                  <c:v>38.966729254996999</c:v>
                </c:pt>
                <c:pt idx="28342">
                  <c:v>38.968104179285298</c:v>
                </c:pt>
                <c:pt idx="28343">
                  <c:v>38.969479103573597</c:v>
                </c:pt>
                <c:pt idx="28344">
                  <c:v>38.970854027861897</c:v>
                </c:pt>
                <c:pt idx="28345">
                  <c:v>38.972228952150203</c:v>
                </c:pt>
                <c:pt idx="28346">
                  <c:v>38.973603876438503</c:v>
                </c:pt>
                <c:pt idx="28347">
                  <c:v>38.974978800726802</c:v>
                </c:pt>
                <c:pt idx="28348">
                  <c:v>38.976353725015102</c:v>
                </c:pt>
                <c:pt idx="28349">
                  <c:v>38.977728649303501</c:v>
                </c:pt>
                <c:pt idx="28350">
                  <c:v>38.9791035735918</c:v>
                </c:pt>
                <c:pt idx="28351">
                  <c:v>38.9804784978801</c:v>
                </c:pt>
                <c:pt idx="28352">
                  <c:v>38.981853422168399</c:v>
                </c:pt>
                <c:pt idx="28353">
                  <c:v>38.983228346456698</c:v>
                </c:pt>
                <c:pt idx="28354">
                  <c:v>38.984603270744998</c:v>
                </c:pt>
                <c:pt idx="28355">
                  <c:v>38.985978195033297</c:v>
                </c:pt>
                <c:pt idx="28356">
                  <c:v>38.987353119321597</c:v>
                </c:pt>
                <c:pt idx="28357">
                  <c:v>38.988728043609903</c:v>
                </c:pt>
                <c:pt idx="28358">
                  <c:v>38.990102967898302</c:v>
                </c:pt>
                <c:pt idx="28359">
                  <c:v>38.991477892186602</c:v>
                </c:pt>
                <c:pt idx="28360">
                  <c:v>38.992852816474901</c:v>
                </c:pt>
                <c:pt idx="28361">
                  <c:v>38.994227740763201</c:v>
                </c:pt>
                <c:pt idx="28362">
                  <c:v>38.9956026650515</c:v>
                </c:pt>
                <c:pt idx="28363">
                  <c:v>38.996977589339799</c:v>
                </c:pt>
                <c:pt idx="28364">
                  <c:v>38.998352513628099</c:v>
                </c:pt>
                <c:pt idx="28365">
                  <c:v>38.999727437916398</c:v>
                </c:pt>
                <c:pt idx="28366">
                  <c:v>39.001102362204698</c:v>
                </c:pt>
                <c:pt idx="28367">
                  <c:v>39.002477286492997</c:v>
                </c:pt>
                <c:pt idx="28368">
                  <c:v>39.003852210781403</c:v>
                </c:pt>
                <c:pt idx="28369">
                  <c:v>39.005227135069703</c:v>
                </c:pt>
                <c:pt idx="28370">
                  <c:v>39.006602059358002</c:v>
                </c:pt>
                <c:pt idx="28371">
                  <c:v>39.007976983646302</c:v>
                </c:pt>
                <c:pt idx="28372">
                  <c:v>39.009351907934601</c:v>
                </c:pt>
                <c:pt idx="28373">
                  <c:v>39.0107268322229</c:v>
                </c:pt>
                <c:pt idx="28374">
                  <c:v>39.0121017565112</c:v>
                </c:pt>
                <c:pt idx="28375">
                  <c:v>39.013476680799499</c:v>
                </c:pt>
                <c:pt idx="28376">
                  <c:v>39.014851605087799</c:v>
                </c:pt>
                <c:pt idx="28377">
                  <c:v>39.016226529376098</c:v>
                </c:pt>
                <c:pt idx="28378">
                  <c:v>39.017601453664497</c:v>
                </c:pt>
                <c:pt idx="28379">
                  <c:v>39.018976377952796</c:v>
                </c:pt>
                <c:pt idx="28380">
                  <c:v>39.020351302241103</c:v>
                </c:pt>
                <c:pt idx="28381">
                  <c:v>39.021726226529402</c:v>
                </c:pt>
                <c:pt idx="28382">
                  <c:v>39.023101150817702</c:v>
                </c:pt>
                <c:pt idx="28383">
                  <c:v>39.024476075106001</c:v>
                </c:pt>
                <c:pt idx="28384">
                  <c:v>39.025850999394301</c:v>
                </c:pt>
                <c:pt idx="28385">
                  <c:v>39.0272259236826</c:v>
                </c:pt>
                <c:pt idx="28386">
                  <c:v>39.0286008479709</c:v>
                </c:pt>
                <c:pt idx="28387">
                  <c:v>39.029975772259199</c:v>
                </c:pt>
                <c:pt idx="28388">
                  <c:v>39.031350696547598</c:v>
                </c:pt>
                <c:pt idx="28389">
                  <c:v>39.032725620835897</c:v>
                </c:pt>
                <c:pt idx="28390">
                  <c:v>39.034100545124197</c:v>
                </c:pt>
                <c:pt idx="28391">
                  <c:v>39.035475469412503</c:v>
                </c:pt>
                <c:pt idx="28392">
                  <c:v>39.036850393700803</c:v>
                </c:pt>
                <c:pt idx="28393">
                  <c:v>39.038225317989102</c:v>
                </c:pt>
                <c:pt idx="28394">
                  <c:v>39.039600242277402</c:v>
                </c:pt>
                <c:pt idx="28395">
                  <c:v>39.040975166565701</c:v>
                </c:pt>
                <c:pt idx="28396">
                  <c:v>39.042350090854001</c:v>
                </c:pt>
                <c:pt idx="28397">
                  <c:v>39.0437250151423</c:v>
                </c:pt>
                <c:pt idx="28398">
                  <c:v>39.045099939430699</c:v>
                </c:pt>
                <c:pt idx="28399">
                  <c:v>39.046474863718998</c:v>
                </c:pt>
                <c:pt idx="28400">
                  <c:v>39.047849788007298</c:v>
                </c:pt>
                <c:pt idx="28401">
                  <c:v>39.049224712295597</c:v>
                </c:pt>
                <c:pt idx="28402">
                  <c:v>39.050599636583897</c:v>
                </c:pt>
                <c:pt idx="28403">
                  <c:v>39.051974560872203</c:v>
                </c:pt>
                <c:pt idx="28404">
                  <c:v>39.053349485160503</c:v>
                </c:pt>
                <c:pt idx="28405">
                  <c:v>39.054724409448802</c:v>
                </c:pt>
                <c:pt idx="28406">
                  <c:v>39.056099333737102</c:v>
                </c:pt>
                <c:pt idx="28407">
                  <c:v>39.057474258025401</c:v>
                </c:pt>
                <c:pt idx="28408">
                  <c:v>39.0588491823138</c:v>
                </c:pt>
                <c:pt idx="28409">
                  <c:v>39.060224106602099</c:v>
                </c:pt>
                <c:pt idx="28410">
                  <c:v>39.061599030890399</c:v>
                </c:pt>
                <c:pt idx="28411">
                  <c:v>39.062973955178698</c:v>
                </c:pt>
                <c:pt idx="28412">
                  <c:v>39.064348879466998</c:v>
                </c:pt>
                <c:pt idx="28413">
                  <c:v>39.065723803755297</c:v>
                </c:pt>
                <c:pt idx="28414">
                  <c:v>39.067098728043597</c:v>
                </c:pt>
                <c:pt idx="28415">
                  <c:v>39.068473652331903</c:v>
                </c:pt>
                <c:pt idx="28416">
                  <c:v>39.069848576620203</c:v>
                </c:pt>
                <c:pt idx="28417">
                  <c:v>39.071223500908502</c:v>
                </c:pt>
                <c:pt idx="28418">
                  <c:v>39.072598425196901</c:v>
                </c:pt>
                <c:pt idx="28419">
                  <c:v>39.0739733494852</c:v>
                </c:pt>
                <c:pt idx="28420">
                  <c:v>39.0753482737735</c:v>
                </c:pt>
                <c:pt idx="28421">
                  <c:v>39.076723198061799</c:v>
                </c:pt>
                <c:pt idx="28422">
                  <c:v>39.078098122350099</c:v>
                </c:pt>
                <c:pt idx="28423">
                  <c:v>39.079473046638398</c:v>
                </c:pt>
                <c:pt idx="28424">
                  <c:v>39.080847970926698</c:v>
                </c:pt>
                <c:pt idx="28425">
                  <c:v>39.082222895214997</c:v>
                </c:pt>
                <c:pt idx="28426">
                  <c:v>39.083597819503296</c:v>
                </c:pt>
                <c:pt idx="28427">
                  <c:v>39.084972743791603</c:v>
                </c:pt>
                <c:pt idx="28428">
                  <c:v>39.086347668080002</c:v>
                </c:pt>
                <c:pt idx="28429">
                  <c:v>39.087722592368301</c:v>
                </c:pt>
                <c:pt idx="28430">
                  <c:v>39.089097516656601</c:v>
                </c:pt>
                <c:pt idx="28431">
                  <c:v>39.0904724409449</c:v>
                </c:pt>
                <c:pt idx="28432">
                  <c:v>39.0918473652332</c:v>
                </c:pt>
                <c:pt idx="28433">
                  <c:v>39.093222289521499</c:v>
                </c:pt>
                <c:pt idx="28434">
                  <c:v>39.094597213809799</c:v>
                </c:pt>
                <c:pt idx="28435">
                  <c:v>39.095972138098098</c:v>
                </c:pt>
                <c:pt idx="28436">
                  <c:v>39.097347062386397</c:v>
                </c:pt>
                <c:pt idx="28437">
                  <c:v>39.098721986674803</c:v>
                </c:pt>
                <c:pt idx="28438">
                  <c:v>39.100096910963103</c:v>
                </c:pt>
                <c:pt idx="28439">
                  <c:v>39.101471835251402</c:v>
                </c:pt>
                <c:pt idx="28440">
                  <c:v>39.102846759539702</c:v>
                </c:pt>
                <c:pt idx="28441">
                  <c:v>39.104221683828001</c:v>
                </c:pt>
                <c:pt idx="28442">
                  <c:v>39.105596608116301</c:v>
                </c:pt>
                <c:pt idx="28443">
                  <c:v>39.1069715324046</c:v>
                </c:pt>
                <c:pt idx="28444">
                  <c:v>39.1083464566929</c:v>
                </c:pt>
                <c:pt idx="28445">
                  <c:v>39.109721380981199</c:v>
                </c:pt>
                <c:pt idx="28446">
                  <c:v>39.111096305269498</c:v>
                </c:pt>
                <c:pt idx="28447">
                  <c:v>39.112471229557897</c:v>
                </c:pt>
                <c:pt idx="28448">
                  <c:v>39.113846153846197</c:v>
                </c:pt>
                <c:pt idx="28449">
                  <c:v>39.115221078134503</c:v>
                </c:pt>
                <c:pt idx="28450">
                  <c:v>39.116596002422803</c:v>
                </c:pt>
                <c:pt idx="28451">
                  <c:v>39.117970926711102</c:v>
                </c:pt>
                <c:pt idx="28452">
                  <c:v>39.119345850999402</c:v>
                </c:pt>
                <c:pt idx="28453">
                  <c:v>39.120720775287701</c:v>
                </c:pt>
                <c:pt idx="28454">
                  <c:v>39.122095699576001</c:v>
                </c:pt>
                <c:pt idx="28455">
                  <c:v>39.1234706238643</c:v>
                </c:pt>
                <c:pt idx="28456">
                  <c:v>39.124845548152599</c:v>
                </c:pt>
                <c:pt idx="28457">
                  <c:v>39.126220472440998</c:v>
                </c:pt>
                <c:pt idx="28458">
                  <c:v>39.127595396729298</c:v>
                </c:pt>
                <c:pt idx="28459">
                  <c:v>39.128970321017597</c:v>
                </c:pt>
                <c:pt idx="28460">
                  <c:v>39.130345245305897</c:v>
                </c:pt>
                <c:pt idx="28461">
                  <c:v>39.131720169594203</c:v>
                </c:pt>
                <c:pt idx="28462">
                  <c:v>39.133095093882503</c:v>
                </c:pt>
                <c:pt idx="28463">
                  <c:v>39.134470018170802</c:v>
                </c:pt>
                <c:pt idx="28464">
                  <c:v>39.135844942459102</c:v>
                </c:pt>
                <c:pt idx="28465">
                  <c:v>39.137219866747401</c:v>
                </c:pt>
                <c:pt idx="28466">
                  <c:v>39.1385947910357</c:v>
                </c:pt>
                <c:pt idx="28467">
                  <c:v>39.139969715324099</c:v>
                </c:pt>
                <c:pt idx="28468">
                  <c:v>39.141344639612399</c:v>
                </c:pt>
                <c:pt idx="28469">
                  <c:v>39.142719563900698</c:v>
                </c:pt>
                <c:pt idx="28470">
                  <c:v>39.144094488188998</c:v>
                </c:pt>
                <c:pt idx="28471">
                  <c:v>39.145469412477297</c:v>
                </c:pt>
                <c:pt idx="28472">
                  <c:v>39.146844336765596</c:v>
                </c:pt>
                <c:pt idx="28473">
                  <c:v>39.148219261053903</c:v>
                </c:pt>
                <c:pt idx="28474">
                  <c:v>39.149594185342202</c:v>
                </c:pt>
                <c:pt idx="28475">
                  <c:v>39.150969109630502</c:v>
                </c:pt>
                <c:pt idx="28476">
                  <c:v>39.152344033918801</c:v>
                </c:pt>
                <c:pt idx="28477">
                  <c:v>39.1537189582072</c:v>
                </c:pt>
                <c:pt idx="28478">
                  <c:v>39.1550938824955</c:v>
                </c:pt>
                <c:pt idx="28479">
                  <c:v>39.156468806783799</c:v>
                </c:pt>
                <c:pt idx="28480">
                  <c:v>39.157843731072099</c:v>
                </c:pt>
                <c:pt idx="28481">
                  <c:v>39.159218655360398</c:v>
                </c:pt>
                <c:pt idx="28482">
                  <c:v>39.160593579648697</c:v>
                </c:pt>
                <c:pt idx="28483">
                  <c:v>39.161968503936997</c:v>
                </c:pt>
                <c:pt idx="28484">
                  <c:v>39.163343428225303</c:v>
                </c:pt>
                <c:pt idx="28485">
                  <c:v>39.164718352513603</c:v>
                </c:pt>
                <c:pt idx="28486">
                  <c:v>39.166093276801902</c:v>
                </c:pt>
                <c:pt idx="28487">
                  <c:v>39.167468201090301</c:v>
                </c:pt>
                <c:pt idx="28488">
                  <c:v>39.168843125378601</c:v>
                </c:pt>
                <c:pt idx="28489">
                  <c:v>39.1702180496669</c:v>
                </c:pt>
                <c:pt idx="28490">
                  <c:v>39.1715929739552</c:v>
                </c:pt>
                <c:pt idx="28491">
                  <c:v>39.172967898243499</c:v>
                </c:pt>
                <c:pt idx="28492">
                  <c:v>39.174342822531798</c:v>
                </c:pt>
                <c:pt idx="28493">
                  <c:v>39.175717746820098</c:v>
                </c:pt>
                <c:pt idx="28494">
                  <c:v>39.177092671108397</c:v>
                </c:pt>
                <c:pt idx="28495">
                  <c:v>39.178467595396697</c:v>
                </c:pt>
                <c:pt idx="28496">
                  <c:v>39.179842519685003</c:v>
                </c:pt>
                <c:pt idx="28497">
                  <c:v>39.181217443973402</c:v>
                </c:pt>
                <c:pt idx="28498">
                  <c:v>39.182592368261702</c:v>
                </c:pt>
                <c:pt idx="28499">
                  <c:v>39.183967292550001</c:v>
                </c:pt>
                <c:pt idx="28500">
                  <c:v>39.185342216838301</c:v>
                </c:pt>
                <c:pt idx="28501">
                  <c:v>39.1867171411266</c:v>
                </c:pt>
                <c:pt idx="28502">
                  <c:v>39.188092065414899</c:v>
                </c:pt>
                <c:pt idx="28503">
                  <c:v>39.189466989703199</c:v>
                </c:pt>
                <c:pt idx="28504">
                  <c:v>39.190841913991498</c:v>
                </c:pt>
                <c:pt idx="28505">
                  <c:v>39.192216838279798</c:v>
                </c:pt>
                <c:pt idx="28506">
                  <c:v>39.193591762568197</c:v>
                </c:pt>
                <c:pt idx="28507">
                  <c:v>39.194966686856503</c:v>
                </c:pt>
                <c:pt idx="28508">
                  <c:v>39.196341611144803</c:v>
                </c:pt>
                <c:pt idx="28509">
                  <c:v>39.197716535433102</c:v>
                </c:pt>
                <c:pt idx="28510">
                  <c:v>39.199091459721402</c:v>
                </c:pt>
                <c:pt idx="28511">
                  <c:v>39.200466384009701</c:v>
                </c:pt>
                <c:pt idx="28512">
                  <c:v>39.201841308298</c:v>
                </c:pt>
                <c:pt idx="28513">
                  <c:v>39.2032162325863</c:v>
                </c:pt>
                <c:pt idx="28514">
                  <c:v>39.204591156874599</c:v>
                </c:pt>
                <c:pt idx="28515">
                  <c:v>39.205966081162899</c:v>
                </c:pt>
                <c:pt idx="28516">
                  <c:v>39.207341005451298</c:v>
                </c:pt>
                <c:pt idx="28517">
                  <c:v>39.208715929739597</c:v>
                </c:pt>
                <c:pt idx="28518">
                  <c:v>39.210090854027897</c:v>
                </c:pt>
                <c:pt idx="28519">
                  <c:v>39.211465778316203</c:v>
                </c:pt>
                <c:pt idx="28520">
                  <c:v>39.212840702604502</c:v>
                </c:pt>
                <c:pt idx="28521">
                  <c:v>39.214215626892802</c:v>
                </c:pt>
                <c:pt idx="28522">
                  <c:v>39.215590551181101</c:v>
                </c:pt>
                <c:pt idx="28523">
                  <c:v>39.216965475469401</c:v>
                </c:pt>
                <c:pt idx="28524">
                  <c:v>39.2183403997577</c:v>
                </c:pt>
                <c:pt idx="28525">
                  <c:v>39.219715324046</c:v>
                </c:pt>
                <c:pt idx="28526">
                  <c:v>39.221090248334399</c:v>
                </c:pt>
                <c:pt idx="28527">
                  <c:v>39.222465172622698</c:v>
                </c:pt>
                <c:pt idx="28528">
                  <c:v>39.223840096910997</c:v>
                </c:pt>
                <c:pt idx="28529">
                  <c:v>39.225215021199297</c:v>
                </c:pt>
                <c:pt idx="28530">
                  <c:v>39.226589945487603</c:v>
                </c:pt>
                <c:pt idx="28531">
                  <c:v>39.227964869775903</c:v>
                </c:pt>
                <c:pt idx="28532">
                  <c:v>39.229339794064202</c:v>
                </c:pt>
                <c:pt idx="28533">
                  <c:v>39.230714718352502</c:v>
                </c:pt>
                <c:pt idx="28534">
                  <c:v>39.232089642640801</c:v>
                </c:pt>
                <c:pt idx="28535">
                  <c:v>39.233464566929101</c:v>
                </c:pt>
                <c:pt idx="28536">
                  <c:v>39.2348394912175</c:v>
                </c:pt>
                <c:pt idx="28537">
                  <c:v>39.236214415505799</c:v>
                </c:pt>
                <c:pt idx="28538">
                  <c:v>39.237589339794098</c:v>
                </c:pt>
                <c:pt idx="28539">
                  <c:v>39.238964264082398</c:v>
                </c:pt>
                <c:pt idx="28540">
                  <c:v>39.240339188370697</c:v>
                </c:pt>
                <c:pt idx="28541">
                  <c:v>39.241714112658997</c:v>
                </c:pt>
                <c:pt idx="28542">
                  <c:v>39.243089036947303</c:v>
                </c:pt>
                <c:pt idx="28543">
                  <c:v>39.244463961235603</c:v>
                </c:pt>
                <c:pt idx="28544">
                  <c:v>39.245838885523902</c:v>
                </c:pt>
                <c:pt idx="28545">
                  <c:v>39.247213809812202</c:v>
                </c:pt>
                <c:pt idx="28546">
                  <c:v>39.248588734100601</c:v>
                </c:pt>
                <c:pt idx="28547">
                  <c:v>39.2499636583889</c:v>
                </c:pt>
                <c:pt idx="28548">
                  <c:v>39.251338582677199</c:v>
                </c:pt>
                <c:pt idx="28549">
                  <c:v>39.252713506965499</c:v>
                </c:pt>
                <c:pt idx="28550">
                  <c:v>39.254088431253798</c:v>
                </c:pt>
                <c:pt idx="28551">
                  <c:v>39.255463355542098</c:v>
                </c:pt>
                <c:pt idx="28552">
                  <c:v>39.256838279830397</c:v>
                </c:pt>
                <c:pt idx="28553">
                  <c:v>39.258213204118697</c:v>
                </c:pt>
                <c:pt idx="28554">
                  <c:v>39.259588128407003</c:v>
                </c:pt>
                <c:pt idx="28555">
                  <c:v>39.260963052695303</c:v>
                </c:pt>
                <c:pt idx="28556">
                  <c:v>39.262337976983702</c:v>
                </c:pt>
                <c:pt idx="28557">
                  <c:v>39.263712901272001</c:v>
                </c:pt>
                <c:pt idx="28558">
                  <c:v>39.2650878255603</c:v>
                </c:pt>
                <c:pt idx="28559">
                  <c:v>39.2664627498486</c:v>
                </c:pt>
                <c:pt idx="28560">
                  <c:v>39.267837674136899</c:v>
                </c:pt>
                <c:pt idx="28561">
                  <c:v>39.269212598425199</c:v>
                </c:pt>
                <c:pt idx="28562">
                  <c:v>39.270587522713498</c:v>
                </c:pt>
                <c:pt idx="28563">
                  <c:v>39.271962447001798</c:v>
                </c:pt>
                <c:pt idx="28564">
                  <c:v>39.273337371290097</c:v>
                </c:pt>
                <c:pt idx="28565">
                  <c:v>39.274712295578396</c:v>
                </c:pt>
                <c:pt idx="28566">
                  <c:v>39.276087219866803</c:v>
                </c:pt>
                <c:pt idx="28567">
                  <c:v>39.277462144155102</c:v>
                </c:pt>
                <c:pt idx="28568">
                  <c:v>39.278837068443401</c:v>
                </c:pt>
                <c:pt idx="28569">
                  <c:v>39.280211992731701</c:v>
                </c:pt>
                <c:pt idx="28570">
                  <c:v>39.28158691702</c:v>
                </c:pt>
                <c:pt idx="28571">
                  <c:v>39.2829618413083</c:v>
                </c:pt>
                <c:pt idx="28572">
                  <c:v>39.284336765596599</c:v>
                </c:pt>
                <c:pt idx="28573">
                  <c:v>39.285711689884899</c:v>
                </c:pt>
                <c:pt idx="28574">
                  <c:v>39.287086614173198</c:v>
                </c:pt>
                <c:pt idx="28575">
                  <c:v>39.288461538461497</c:v>
                </c:pt>
                <c:pt idx="28576">
                  <c:v>39.289836462749903</c:v>
                </c:pt>
                <c:pt idx="28577">
                  <c:v>39.291211387038203</c:v>
                </c:pt>
                <c:pt idx="28578">
                  <c:v>39.292586311326502</c:v>
                </c:pt>
                <c:pt idx="28579">
                  <c:v>39.293961235614802</c:v>
                </c:pt>
                <c:pt idx="28580">
                  <c:v>39.295336159903101</c:v>
                </c:pt>
                <c:pt idx="28581">
                  <c:v>39.296711084191401</c:v>
                </c:pt>
                <c:pt idx="28582">
                  <c:v>39.2980860084797</c:v>
                </c:pt>
                <c:pt idx="28583">
                  <c:v>39.299460932768</c:v>
                </c:pt>
                <c:pt idx="28584">
                  <c:v>39.300835857056299</c:v>
                </c:pt>
                <c:pt idx="28585">
                  <c:v>39.302210781344698</c:v>
                </c:pt>
                <c:pt idx="28586">
                  <c:v>39.303585705632997</c:v>
                </c:pt>
                <c:pt idx="28587">
                  <c:v>39.304960629921297</c:v>
                </c:pt>
                <c:pt idx="28588">
                  <c:v>39.306335554209603</c:v>
                </c:pt>
                <c:pt idx="28589">
                  <c:v>39.307710478497903</c:v>
                </c:pt>
                <c:pt idx="28590">
                  <c:v>39.309085402786202</c:v>
                </c:pt>
                <c:pt idx="28591">
                  <c:v>39.310460327074502</c:v>
                </c:pt>
                <c:pt idx="28592">
                  <c:v>39.311835251362801</c:v>
                </c:pt>
                <c:pt idx="28593">
                  <c:v>39.313210175651101</c:v>
                </c:pt>
                <c:pt idx="28594">
                  <c:v>39.3145850999394</c:v>
                </c:pt>
                <c:pt idx="28595">
                  <c:v>39.315960024227799</c:v>
                </c:pt>
                <c:pt idx="28596">
                  <c:v>39.317334948516098</c:v>
                </c:pt>
                <c:pt idx="28597">
                  <c:v>39.318709872804398</c:v>
                </c:pt>
                <c:pt idx="28598">
                  <c:v>39.320084797092697</c:v>
                </c:pt>
                <c:pt idx="28599">
                  <c:v>39.321459721380997</c:v>
                </c:pt>
                <c:pt idx="28600">
                  <c:v>39.322834645669303</c:v>
                </c:pt>
                <c:pt idx="28601">
                  <c:v>39.324209569957603</c:v>
                </c:pt>
                <c:pt idx="28602">
                  <c:v>39.325584494245902</c:v>
                </c:pt>
                <c:pt idx="28603">
                  <c:v>39.326959418534202</c:v>
                </c:pt>
                <c:pt idx="28604">
                  <c:v>39.328334342822501</c:v>
                </c:pt>
                <c:pt idx="28605">
                  <c:v>39.3297092671108</c:v>
                </c:pt>
                <c:pt idx="28606">
                  <c:v>39.331084191399199</c:v>
                </c:pt>
                <c:pt idx="28607">
                  <c:v>39.332459115687499</c:v>
                </c:pt>
                <c:pt idx="28608">
                  <c:v>39.333834039975798</c:v>
                </c:pt>
                <c:pt idx="28609">
                  <c:v>39.335208964264098</c:v>
                </c:pt>
                <c:pt idx="28610">
                  <c:v>39.336583888552397</c:v>
                </c:pt>
                <c:pt idx="28611">
                  <c:v>39.337958812840697</c:v>
                </c:pt>
                <c:pt idx="28612">
                  <c:v>39.339333737129003</c:v>
                </c:pt>
                <c:pt idx="28613">
                  <c:v>39.340708661417302</c:v>
                </c:pt>
                <c:pt idx="28614">
                  <c:v>39.342083585705602</c:v>
                </c:pt>
                <c:pt idx="28615">
                  <c:v>39.343458509994001</c:v>
                </c:pt>
                <c:pt idx="28616">
                  <c:v>39.3448334342823</c:v>
                </c:pt>
                <c:pt idx="28617">
                  <c:v>39.3462083585706</c:v>
                </c:pt>
                <c:pt idx="28618">
                  <c:v>39.347583282858899</c:v>
                </c:pt>
                <c:pt idx="28619">
                  <c:v>39.348958207147199</c:v>
                </c:pt>
                <c:pt idx="28620">
                  <c:v>39.350333131435498</c:v>
                </c:pt>
                <c:pt idx="28621">
                  <c:v>39.351708055723797</c:v>
                </c:pt>
                <c:pt idx="28622">
                  <c:v>39.353082980012097</c:v>
                </c:pt>
                <c:pt idx="28623">
                  <c:v>39.354457904300403</c:v>
                </c:pt>
                <c:pt idx="28624">
                  <c:v>39.355832828588703</c:v>
                </c:pt>
                <c:pt idx="28625">
                  <c:v>39.357207752877102</c:v>
                </c:pt>
                <c:pt idx="28626">
                  <c:v>39.358582677165401</c:v>
                </c:pt>
                <c:pt idx="28627">
                  <c:v>39.359957601453701</c:v>
                </c:pt>
                <c:pt idx="28628">
                  <c:v>39.361332525742</c:v>
                </c:pt>
                <c:pt idx="28629">
                  <c:v>39.3627074500303</c:v>
                </c:pt>
                <c:pt idx="28630">
                  <c:v>39.364082374318599</c:v>
                </c:pt>
                <c:pt idx="28631">
                  <c:v>39.365457298606898</c:v>
                </c:pt>
                <c:pt idx="28632">
                  <c:v>39.366832222895198</c:v>
                </c:pt>
                <c:pt idx="28633">
                  <c:v>39.368207147183497</c:v>
                </c:pt>
                <c:pt idx="28634">
                  <c:v>39.369582071471797</c:v>
                </c:pt>
                <c:pt idx="28635">
                  <c:v>39.370956995760103</c:v>
                </c:pt>
                <c:pt idx="28636">
                  <c:v>39.372331920048502</c:v>
                </c:pt>
                <c:pt idx="28637">
                  <c:v>39.373706844336802</c:v>
                </c:pt>
                <c:pt idx="28638">
                  <c:v>39.375081768625101</c:v>
                </c:pt>
                <c:pt idx="28639">
                  <c:v>39.376456692913401</c:v>
                </c:pt>
                <c:pt idx="28640">
                  <c:v>39.3778316172017</c:v>
                </c:pt>
                <c:pt idx="28641">
                  <c:v>39.379206541489999</c:v>
                </c:pt>
                <c:pt idx="28642">
                  <c:v>39.380581465778299</c:v>
                </c:pt>
                <c:pt idx="28643">
                  <c:v>39.381956390066598</c:v>
                </c:pt>
                <c:pt idx="28644">
                  <c:v>39.383331314354898</c:v>
                </c:pt>
                <c:pt idx="28645">
                  <c:v>39.384706238643297</c:v>
                </c:pt>
                <c:pt idx="28646">
                  <c:v>39.386081162931603</c:v>
                </c:pt>
                <c:pt idx="28647">
                  <c:v>39.387456087219903</c:v>
                </c:pt>
                <c:pt idx="28648">
                  <c:v>39.388831011508202</c:v>
                </c:pt>
                <c:pt idx="28649">
                  <c:v>39.390205935796502</c:v>
                </c:pt>
                <c:pt idx="28650">
                  <c:v>39.391580860084801</c:v>
                </c:pt>
                <c:pt idx="28651">
                  <c:v>39.3929557843731</c:v>
                </c:pt>
                <c:pt idx="28652">
                  <c:v>39.3943307086614</c:v>
                </c:pt>
                <c:pt idx="28653">
                  <c:v>39.395705632949699</c:v>
                </c:pt>
                <c:pt idx="28654">
                  <c:v>39.397080557238098</c:v>
                </c:pt>
                <c:pt idx="28655">
                  <c:v>39.398455481526398</c:v>
                </c:pt>
                <c:pt idx="28656">
                  <c:v>39.399830405814697</c:v>
                </c:pt>
                <c:pt idx="28657">
                  <c:v>39.401205330102997</c:v>
                </c:pt>
                <c:pt idx="28658">
                  <c:v>39.402580254391303</c:v>
                </c:pt>
                <c:pt idx="28659">
                  <c:v>39.403955178679603</c:v>
                </c:pt>
                <c:pt idx="28660">
                  <c:v>39.405330102967902</c:v>
                </c:pt>
                <c:pt idx="28661">
                  <c:v>39.406705027256201</c:v>
                </c:pt>
                <c:pt idx="28662">
                  <c:v>39.408079951544501</c:v>
                </c:pt>
                <c:pt idx="28663">
                  <c:v>39.4094548758328</c:v>
                </c:pt>
                <c:pt idx="28664">
                  <c:v>39.4108298001211</c:v>
                </c:pt>
                <c:pt idx="28665">
                  <c:v>39.412204724409499</c:v>
                </c:pt>
                <c:pt idx="28666">
                  <c:v>39.413579648697798</c:v>
                </c:pt>
                <c:pt idx="28667">
                  <c:v>39.414954572986098</c:v>
                </c:pt>
                <c:pt idx="28668">
                  <c:v>39.416329497274397</c:v>
                </c:pt>
                <c:pt idx="28669">
                  <c:v>39.417704421562703</c:v>
                </c:pt>
                <c:pt idx="28670">
                  <c:v>39.419079345851003</c:v>
                </c:pt>
                <c:pt idx="28671">
                  <c:v>39.420454270139302</c:v>
                </c:pt>
                <c:pt idx="28672">
                  <c:v>39.421829194427602</c:v>
                </c:pt>
                <c:pt idx="28673">
                  <c:v>39.423204118715901</c:v>
                </c:pt>
                <c:pt idx="28674">
                  <c:v>39.424579043004201</c:v>
                </c:pt>
                <c:pt idx="28675">
                  <c:v>39.4259539672926</c:v>
                </c:pt>
                <c:pt idx="28676">
                  <c:v>39.427328891580899</c:v>
                </c:pt>
                <c:pt idx="28677">
                  <c:v>39.428703815869198</c:v>
                </c:pt>
                <c:pt idx="28678">
                  <c:v>39.430078740157498</c:v>
                </c:pt>
                <c:pt idx="28679">
                  <c:v>39.431453664445797</c:v>
                </c:pt>
                <c:pt idx="28680">
                  <c:v>39.432828588734097</c:v>
                </c:pt>
                <c:pt idx="28681">
                  <c:v>39.434203513022403</c:v>
                </c:pt>
                <c:pt idx="28682">
                  <c:v>39.435578437310703</c:v>
                </c:pt>
                <c:pt idx="28683">
                  <c:v>39.436953361599002</c:v>
                </c:pt>
                <c:pt idx="28684">
                  <c:v>39.438328285887401</c:v>
                </c:pt>
                <c:pt idx="28685">
                  <c:v>39.439703210175701</c:v>
                </c:pt>
                <c:pt idx="28686">
                  <c:v>39.441078134464</c:v>
                </c:pt>
                <c:pt idx="28687">
                  <c:v>39.442453058752299</c:v>
                </c:pt>
                <c:pt idx="28688">
                  <c:v>39.443827983040599</c:v>
                </c:pt>
                <c:pt idx="28689">
                  <c:v>39.445202907328898</c:v>
                </c:pt>
                <c:pt idx="28690">
                  <c:v>39.446577831617198</c:v>
                </c:pt>
                <c:pt idx="28691">
                  <c:v>39.447952755905497</c:v>
                </c:pt>
                <c:pt idx="28692">
                  <c:v>39.449327680193797</c:v>
                </c:pt>
                <c:pt idx="28693">
                  <c:v>39.450702604482103</c:v>
                </c:pt>
                <c:pt idx="28694">
                  <c:v>39.452077528770403</c:v>
                </c:pt>
                <c:pt idx="28695">
                  <c:v>39.453452453058802</c:v>
                </c:pt>
                <c:pt idx="28696">
                  <c:v>39.454827377347101</c:v>
                </c:pt>
                <c:pt idx="28697">
                  <c:v>39.4562023016354</c:v>
                </c:pt>
                <c:pt idx="28698">
                  <c:v>39.4575772259237</c:v>
                </c:pt>
                <c:pt idx="28699">
                  <c:v>39.458952150211999</c:v>
                </c:pt>
                <c:pt idx="28700">
                  <c:v>39.460327074500299</c:v>
                </c:pt>
                <c:pt idx="28701">
                  <c:v>39.461701998788598</c:v>
                </c:pt>
                <c:pt idx="28702">
                  <c:v>39.463076923076898</c:v>
                </c:pt>
                <c:pt idx="28703">
                  <c:v>39.464451847365197</c:v>
                </c:pt>
                <c:pt idx="28704">
                  <c:v>39.465826771653497</c:v>
                </c:pt>
                <c:pt idx="28705">
                  <c:v>39.467201695941903</c:v>
                </c:pt>
                <c:pt idx="28706">
                  <c:v>39.468576620230202</c:v>
                </c:pt>
                <c:pt idx="28707">
                  <c:v>39.469951544518501</c:v>
                </c:pt>
                <c:pt idx="28708">
                  <c:v>39.471326468806801</c:v>
                </c:pt>
                <c:pt idx="28709">
                  <c:v>39.4727013930951</c:v>
                </c:pt>
                <c:pt idx="28710">
                  <c:v>39.4740763173834</c:v>
                </c:pt>
                <c:pt idx="28711">
                  <c:v>39.475451241671699</c:v>
                </c:pt>
                <c:pt idx="28712">
                  <c:v>39.476826165959999</c:v>
                </c:pt>
                <c:pt idx="28713">
                  <c:v>39.478201090248298</c:v>
                </c:pt>
                <c:pt idx="28714">
                  <c:v>39.479576014536697</c:v>
                </c:pt>
                <c:pt idx="28715">
                  <c:v>39.480950938825004</c:v>
                </c:pt>
                <c:pt idx="28716">
                  <c:v>39.482325863113303</c:v>
                </c:pt>
                <c:pt idx="28717">
                  <c:v>39.483700787401602</c:v>
                </c:pt>
                <c:pt idx="28718">
                  <c:v>39.485075711689902</c:v>
                </c:pt>
                <c:pt idx="28719">
                  <c:v>39.486450635978201</c:v>
                </c:pt>
                <c:pt idx="28720">
                  <c:v>39.487825560266501</c:v>
                </c:pt>
                <c:pt idx="28721">
                  <c:v>39.4892004845548</c:v>
                </c:pt>
                <c:pt idx="28722">
                  <c:v>39.4905754088431</c:v>
                </c:pt>
                <c:pt idx="28723">
                  <c:v>39.491950333131399</c:v>
                </c:pt>
                <c:pt idx="28724">
                  <c:v>39.493325257419798</c:v>
                </c:pt>
                <c:pt idx="28725">
                  <c:v>39.494700181708097</c:v>
                </c:pt>
                <c:pt idx="28726">
                  <c:v>39.496075105996397</c:v>
                </c:pt>
                <c:pt idx="28727">
                  <c:v>39.497450030284703</c:v>
                </c:pt>
                <c:pt idx="28728">
                  <c:v>39.498824954573003</c:v>
                </c:pt>
                <c:pt idx="28729">
                  <c:v>39.500199878861302</c:v>
                </c:pt>
                <c:pt idx="28730">
                  <c:v>39.501574803149602</c:v>
                </c:pt>
                <c:pt idx="28731">
                  <c:v>39.502949727437901</c:v>
                </c:pt>
                <c:pt idx="28732">
                  <c:v>39.504324651726201</c:v>
                </c:pt>
                <c:pt idx="28733">
                  <c:v>39.5056995760145</c:v>
                </c:pt>
                <c:pt idx="28734">
                  <c:v>39.507074500302899</c:v>
                </c:pt>
                <c:pt idx="28735">
                  <c:v>39.508449424591198</c:v>
                </c:pt>
                <c:pt idx="28736">
                  <c:v>39.509824348879498</c:v>
                </c:pt>
                <c:pt idx="28737">
                  <c:v>39.511199273167797</c:v>
                </c:pt>
                <c:pt idx="28738">
                  <c:v>39.512574197456097</c:v>
                </c:pt>
                <c:pt idx="28739">
                  <c:v>39.513949121744403</c:v>
                </c:pt>
                <c:pt idx="28740">
                  <c:v>39.515324046032703</c:v>
                </c:pt>
                <c:pt idx="28741">
                  <c:v>39.516698970321002</c:v>
                </c:pt>
                <c:pt idx="28742">
                  <c:v>39.518073894609302</c:v>
                </c:pt>
                <c:pt idx="28743">
                  <c:v>39.519448818897601</c:v>
                </c:pt>
                <c:pt idx="28744">
                  <c:v>39.520823743186</c:v>
                </c:pt>
                <c:pt idx="28745">
                  <c:v>39.522198667474299</c:v>
                </c:pt>
                <c:pt idx="28746">
                  <c:v>39.523573591762599</c:v>
                </c:pt>
                <c:pt idx="28747">
                  <c:v>39.524948516050898</c:v>
                </c:pt>
                <c:pt idx="28748">
                  <c:v>39.526323440339198</c:v>
                </c:pt>
                <c:pt idx="28749">
                  <c:v>39.527698364627497</c:v>
                </c:pt>
                <c:pt idx="28750">
                  <c:v>39.529073288915797</c:v>
                </c:pt>
                <c:pt idx="28751">
                  <c:v>39.530448213204103</c:v>
                </c:pt>
                <c:pt idx="28752">
                  <c:v>39.531823137492403</c:v>
                </c:pt>
                <c:pt idx="28753">
                  <c:v>39.533198061780702</c:v>
                </c:pt>
                <c:pt idx="28754">
                  <c:v>39.534572986069101</c:v>
                </c:pt>
                <c:pt idx="28755">
                  <c:v>39.5359479103574</c:v>
                </c:pt>
                <c:pt idx="28756">
                  <c:v>39.5373228346457</c:v>
                </c:pt>
                <c:pt idx="28757">
                  <c:v>39.538697758933999</c:v>
                </c:pt>
                <c:pt idx="28758">
                  <c:v>39.540072683222299</c:v>
                </c:pt>
                <c:pt idx="28759">
                  <c:v>39.541447607510598</c:v>
                </c:pt>
                <c:pt idx="28760">
                  <c:v>39.542822531798898</c:v>
                </c:pt>
                <c:pt idx="28761">
                  <c:v>39.544197456087197</c:v>
                </c:pt>
                <c:pt idx="28762">
                  <c:v>39.545572380375503</c:v>
                </c:pt>
                <c:pt idx="28763">
                  <c:v>39.546947304663803</c:v>
                </c:pt>
                <c:pt idx="28764">
                  <c:v>39.548322228952202</c:v>
                </c:pt>
                <c:pt idx="28765">
                  <c:v>39.549697153240501</c:v>
                </c:pt>
                <c:pt idx="28766">
                  <c:v>39.551072077528801</c:v>
                </c:pt>
                <c:pt idx="28767">
                  <c:v>39.5524470018171</c:v>
                </c:pt>
                <c:pt idx="28768">
                  <c:v>39.5538219261054</c:v>
                </c:pt>
                <c:pt idx="28769">
                  <c:v>39.555196850393699</c:v>
                </c:pt>
                <c:pt idx="28770">
                  <c:v>39.556571774681998</c:v>
                </c:pt>
                <c:pt idx="28771">
                  <c:v>39.557946698970298</c:v>
                </c:pt>
                <c:pt idx="28772">
                  <c:v>39.559321623258597</c:v>
                </c:pt>
                <c:pt idx="28773">
                  <c:v>39.560696547547003</c:v>
                </c:pt>
                <c:pt idx="28774">
                  <c:v>39.562071471835303</c:v>
                </c:pt>
                <c:pt idx="28775">
                  <c:v>39.563446396123602</c:v>
                </c:pt>
                <c:pt idx="28776">
                  <c:v>39.564821320411902</c:v>
                </c:pt>
                <c:pt idx="28777">
                  <c:v>39.566196244700201</c:v>
                </c:pt>
                <c:pt idx="28778">
                  <c:v>39.567571168988501</c:v>
                </c:pt>
                <c:pt idx="28779">
                  <c:v>39.5689460932768</c:v>
                </c:pt>
                <c:pt idx="28780">
                  <c:v>39.570321017565099</c:v>
                </c:pt>
                <c:pt idx="28781">
                  <c:v>39.571695941853399</c:v>
                </c:pt>
                <c:pt idx="28782">
                  <c:v>39.573070866141698</c:v>
                </c:pt>
                <c:pt idx="28783">
                  <c:v>39.574445790430097</c:v>
                </c:pt>
                <c:pt idx="28784">
                  <c:v>39.575820714718397</c:v>
                </c:pt>
                <c:pt idx="28785">
                  <c:v>39.577195639006703</c:v>
                </c:pt>
                <c:pt idx="28786">
                  <c:v>39.578570563295003</c:v>
                </c:pt>
                <c:pt idx="28787">
                  <c:v>39.579945487583302</c:v>
                </c:pt>
                <c:pt idx="28788">
                  <c:v>39.581320411871602</c:v>
                </c:pt>
                <c:pt idx="28789">
                  <c:v>39.582695336159901</c:v>
                </c:pt>
                <c:pt idx="28790">
                  <c:v>39.5840702604482</c:v>
                </c:pt>
                <c:pt idx="28791">
                  <c:v>39.5854451847365</c:v>
                </c:pt>
                <c:pt idx="28792">
                  <c:v>39.586820109024799</c:v>
                </c:pt>
                <c:pt idx="28793">
                  <c:v>39.588195033313198</c:v>
                </c:pt>
                <c:pt idx="28794">
                  <c:v>39.589569957601498</c:v>
                </c:pt>
                <c:pt idx="28795">
                  <c:v>39.590944881889797</c:v>
                </c:pt>
                <c:pt idx="28796">
                  <c:v>39.592319806178097</c:v>
                </c:pt>
                <c:pt idx="28797">
                  <c:v>39.593694730466403</c:v>
                </c:pt>
                <c:pt idx="28798">
                  <c:v>39.595069654754703</c:v>
                </c:pt>
                <c:pt idx="28799">
                  <c:v>39.596444579043002</c:v>
                </c:pt>
                <c:pt idx="28800">
                  <c:v>39.597819503331301</c:v>
                </c:pt>
                <c:pt idx="28801">
                  <c:v>39.599194427619601</c:v>
                </c:pt>
                <c:pt idx="28802">
                  <c:v>39.6005693519079</c:v>
                </c:pt>
                <c:pt idx="28803">
                  <c:v>39.601944276196299</c:v>
                </c:pt>
                <c:pt idx="28804">
                  <c:v>39.603319200484599</c:v>
                </c:pt>
                <c:pt idx="28805">
                  <c:v>39.604694124772898</c:v>
                </c:pt>
                <c:pt idx="28806">
                  <c:v>39.606069049061198</c:v>
                </c:pt>
                <c:pt idx="28807">
                  <c:v>39.607443973349497</c:v>
                </c:pt>
                <c:pt idx="28808">
                  <c:v>39.608818897637804</c:v>
                </c:pt>
                <c:pt idx="28809">
                  <c:v>39.610193821926103</c:v>
                </c:pt>
                <c:pt idx="28810">
                  <c:v>39.611568746214402</c:v>
                </c:pt>
                <c:pt idx="28811">
                  <c:v>39.612943670502702</c:v>
                </c:pt>
                <c:pt idx="28812">
                  <c:v>39.614318594791001</c:v>
                </c:pt>
                <c:pt idx="28813">
                  <c:v>39.6156935190794</c:v>
                </c:pt>
                <c:pt idx="28814">
                  <c:v>39.6170684433677</c:v>
                </c:pt>
                <c:pt idx="28815">
                  <c:v>39.618443367655999</c:v>
                </c:pt>
                <c:pt idx="28816">
                  <c:v>39.619818291944298</c:v>
                </c:pt>
                <c:pt idx="28817">
                  <c:v>39.621193216232598</c:v>
                </c:pt>
                <c:pt idx="28818">
                  <c:v>39.622568140520897</c:v>
                </c:pt>
                <c:pt idx="28819">
                  <c:v>39.623943064809197</c:v>
                </c:pt>
                <c:pt idx="28820">
                  <c:v>39.625317989097503</c:v>
                </c:pt>
                <c:pt idx="28821">
                  <c:v>39.626692913385803</c:v>
                </c:pt>
                <c:pt idx="28822">
                  <c:v>39.628067837674102</c:v>
                </c:pt>
                <c:pt idx="28823">
                  <c:v>39.629442761962501</c:v>
                </c:pt>
                <c:pt idx="28824">
                  <c:v>39.630817686250801</c:v>
                </c:pt>
                <c:pt idx="28825">
                  <c:v>39.6321926105391</c:v>
                </c:pt>
                <c:pt idx="28826">
                  <c:v>39.633567534827399</c:v>
                </c:pt>
                <c:pt idx="28827">
                  <c:v>39.634942459115699</c:v>
                </c:pt>
                <c:pt idx="28828">
                  <c:v>39.636317383403998</c:v>
                </c:pt>
                <c:pt idx="28829">
                  <c:v>39.637692307692298</c:v>
                </c:pt>
                <c:pt idx="28830">
                  <c:v>39.639067231980597</c:v>
                </c:pt>
                <c:pt idx="28831">
                  <c:v>39.640442156268897</c:v>
                </c:pt>
                <c:pt idx="28832">
                  <c:v>39.641817080557203</c:v>
                </c:pt>
                <c:pt idx="28833">
                  <c:v>39.643192004845602</c:v>
                </c:pt>
                <c:pt idx="28834">
                  <c:v>39.644566929133902</c:v>
                </c:pt>
                <c:pt idx="28835">
                  <c:v>39.645941853422201</c:v>
                </c:pt>
                <c:pt idx="28836">
                  <c:v>39.6473167777105</c:v>
                </c:pt>
                <c:pt idx="28837">
                  <c:v>39.6486917019988</c:v>
                </c:pt>
                <c:pt idx="28838">
                  <c:v>39.650066626287099</c:v>
                </c:pt>
                <c:pt idx="28839">
                  <c:v>39.651441550575399</c:v>
                </c:pt>
                <c:pt idx="28840">
                  <c:v>39.652816474863698</c:v>
                </c:pt>
                <c:pt idx="28841">
                  <c:v>39.654191399151998</c:v>
                </c:pt>
                <c:pt idx="28842">
                  <c:v>39.655566323440397</c:v>
                </c:pt>
                <c:pt idx="28843">
                  <c:v>39.656941247728703</c:v>
                </c:pt>
                <c:pt idx="28844">
                  <c:v>39.658316172017003</c:v>
                </c:pt>
                <c:pt idx="28845">
                  <c:v>39.659691096305302</c:v>
                </c:pt>
                <c:pt idx="28846">
                  <c:v>39.661066020593601</c:v>
                </c:pt>
                <c:pt idx="28847">
                  <c:v>39.662440944881901</c:v>
                </c:pt>
                <c:pt idx="28848">
                  <c:v>39.6638158691702</c:v>
                </c:pt>
                <c:pt idx="28849">
                  <c:v>39.6651907934585</c:v>
                </c:pt>
                <c:pt idx="28850">
                  <c:v>39.666565717746799</c:v>
                </c:pt>
                <c:pt idx="28851">
                  <c:v>39.667940642035099</c:v>
                </c:pt>
                <c:pt idx="28852">
                  <c:v>39.669315566323498</c:v>
                </c:pt>
                <c:pt idx="28853">
                  <c:v>39.670690490611797</c:v>
                </c:pt>
                <c:pt idx="28854">
                  <c:v>39.672065414900104</c:v>
                </c:pt>
                <c:pt idx="28855">
                  <c:v>39.673440339188403</c:v>
                </c:pt>
                <c:pt idx="28856">
                  <c:v>39.674815263476702</c:v>
                </c:pt>
                <c:pt idx="28857">
                  <c:v>39.676190187765002</c:v>
                </c:pt>
                <c:pt idx="28858">
                  <c:v>39.677565112053301</c:v>
                </c:pt>
                <c:pt idx="28859">
                  <c:v>39.678940036341601</c:v>
                </c:pt>
                <c:pt idx="28860">
                  <c:v>39.6803149606299</c:v>
                </c:pt>
                <c:pt idx="28861">
                  <c:v>39.6816898849182</c:v>
                </c:pt>
                <c:pt idx="28862">
                  <c:v>39.683064809206599</c:v>
                </c:pt>
                <c:pt idx="28863">
                  <c:v>39.684439733494898</c:v>
                </c:pt>
                <c:pt idx="28864">
                  <c:v>39.685814657783197</c:v>
                </c:pt>
                <c:pt idx="28865">
                  <c:v>39.687189582071497</c:v>
                </c:pt>
                <c:pt idx="28866">
                  <c:v>39.688564506359803</c:v>
                </c:pt>
                <c:pt idx="28867">
                  <c:v>39.689939430648103</c:v>
                </c:pt>
                <c:pt idx="28868">
                  <c:v>39.691314354936402</c:v>
                </c:pt>
                <c:pt idx="28869">
                  <c:v>39.692689279224702</c:v>
                </c:pt>
                <c:pt idx="28870">
                  <c:v>39.694064203513001</c:v>
                </c:pt>
                <c:pt idx="28871">
                  <c:v>39.695439127801301</c:v>
                </c:pt>
                <c:pt idx="28872">
                  <c:v>39.696814052089699</c:v>
                </c:pt>
                <c:pt idx="28873">
                  <c:v>39.698188976377999</c:v>
                </c:pt>
                <c:pt idx="28874">
                  <c:v>39.699563900666298</c:v>
                </c:pt>
                <c:pt idx="28875">
                  <c:v>39.700938824954598</c:v>
                </c:pt>
                <c:pt idx="28876">
                  <c:v>39.702313749242897</c:v>
                </c:pt>
                <c:pt idx="28877">
                  <c:v>39.703688673531197</c:v>
                </c:pt>
                <c:pt idx="28878">
                  <c:v>39.705063597819503</c:v>
                </c:pt>
                <c:pt idx="28879">
                  <c:v>39.706438522107803</c:v>
                </c:pt>
                <c:pt idx="28880">
                  <c:v>39.707813446396102</c:v>
                </c:pt>
                <c:pt idx="28881">
                  <c:v>39.709188370684402</c:v>
                </c:pt>
                <c:pt idx="28882">
                  <c:v>39.7105632949728</c:v>
                </c:pt>
                <c:pt idx="28883">
                  <c:v>39.7119382192611</c:v>
                </c:pt>
                <c:pt idx="28884">
                  <c:v>39.713313143549399</c:v>
                </c:pt>
                <c:pt idx="28885">
                  <c:v>39.714688067837699</c:v>
                </c:pt>
                <c:pt idx="28886">
                  <c:v>39.716062992125998</c:v>
                </c:pt>
                <c:pt idx="28887">
                  <c:v>39.717437916414298</c:v>
                </c:pt>
                <c:pt idx="28888">
                  <c:v>39.718812840702597</c:v>
                </c:pt>
                <c:pt idx="28889">
                  <c:v>39.720187764990897</c:v>
                </c:pt>
                <c:pt idx="28890">
                  <c:v>39.721562689279203</c:v>
                </c:pt>
                <c:pt idx="28891">
                  <c:v>39.722937613567503</c:v>
                </c:pt>
                <c:pt idx="28892">
                  <c:v>39.724312537855901</c:v>
                </c:pt>
                <c:pt idx="28893">
                  <c:v>39.725687462144201</c:v>
                </c:pt>
                <c:pt idx="28894">
                  <c:v>39.7270623864325</c:v>
                </c:pt>
                <c:pt idx="28895">
                  <c:v>39.7284373107208</c:v>
                </c:pt>
                <c:pt idx="28896">
                  <c:v>39.729812235009099</c:v>
                </c:pt>
                <c:pt idx="28897">
                  <c:v>39.731187159297399</c:v>
                </c:pt>
                <c:pt idx="28898">
                  <c:v>39.732562083585698</c:v>
                </c:pt>
                <c:pt idx="28899">
                  <c:v>39.733937007873998</c:v>
                </c:pt>
                <c:pt idx="28900">
                  <c:v>39.735311932162297</c:v>
                </c:pt>
                <c:pt idx="28901">
                  <c:v>39.736686856450603</c:v>
                </c:pt>
                <c:pt idx="28902">
                  <c:v>39.738061780739002</c:v>
                </c:pt>
                <c:pt idx="28903">
                  <c:v>39.739436705027302</c:v>
                </c:pt>
                <c:pt idx="28904">
                  <c:v>39.740811629315601</c:v>
                </c:pt>
                <c:pt idx="28905">
                  <c:v>39.742186553603901</c:v>
                </c:pt>
                <c:pt idx="28906">
                  <c:v>39.7435614778922</c:v>
                </c:pt>
                <c:pt idx="28907">
                  <c:v>39.7449364021805</c:v>
                </c:pt>
                <c:pt idx="28908">
                  <c:v>39.746311326468799</c:v>
                </c:pt>
                <c:pt idx="28909">
                  <c:v>39.747686250757098</c:v>
                </c:pt>
                <c:pt idx="28910">
                  <c:v>39.749061175045398</c:v>
                </c:pt>
                <c:pt idx="28911">
                  <c:v>39.750436099333797</c:v>
                </c:pt>
                <c:pt idx="28912">
                  <c:v>39.751811023622103</c:v>
                </c:pt>
                <c:pt idx="28913">
                  <c:v>39.753185947910403</c:v>
                </c:pt>
                <c:pt idx="28914">
                  <c:v>39.754560872198702</c:v>
                </c:pt>
                <c:pt idx="28915">
                  <c:v>39.755935796487002</c:v>
                </c:pt>
                <c:pt idx="28916">
                  <c:v>39.757310720775301</c:v>
                </c:pt>
                <c:pt idx="28917">
                  <c:v>39.758685645063601</c:v>
                </c:pt>
                <c:pt idx="28918">
                  <c:v>39.7600605693519</c:v>
                </c:pt>
                <c:pt idx="28919">
                  <c:v>39.761435493640199</c:v>
                </c:pt>
                <c:pt idx="28920">
                  <c:v>39.762810417928499</c:v>
                </c:pt>
                <c:pt idx="28921">
                  <c:v>39.764185342216798</c:v>
                </c:pt>
                <c:pt idx="28922">
                  <c:v>39.765560266505197</c:v>
                </c:pt>
                <c:pt idx="28923">
                  <c:v>39.766935190793497</c:v>
                </c:pt>
                <c:pt idx="28924">
                  <c:v>39.768310115081803</c:v>
                </c:pt>
                <c:pt idx="28925">
                  <c:v>39.769685039370103</c:v>
                </c:pt>
                <c:pt idx="28926">
                  <c:v>39.771059963658402</c:v>
                </c:pt>
                <c:pt idx="28927">
                  <c:v>39.772434887946702</c:v>
                </c:pt>
                <c:pt idx="28928">
                  <c:v>39.773809812235001</c:v>
                </c:pt>
                <c:pt idx="28929">
                  <c:v>39.7751847365233</c:v>
                </c:pt>
                <c:pt idx="28930">
                  <c:v>39.7765596608116</c:v>
                </c:pt>
                <c:pt idx="28931">
                  <c:v>39.777934585099899</c:v>
                </c:pt>
                <c:pt idx="28932">
                  <c:v>39.779309509388298</c:v>
                </c:pt>
                <c:pt idx="28933">
                  <c:v>39.780684433676598</c:v>
                </c:pt>
                <c:pt idx="28934">
                  <c:v>39.782059357964897</c:v>
                </c:pt>
                <c:pt idx="28935">
                  <c:v>39.783434282253197</c:v>
                </c:pt>
                <c:pt idx="28936">
                  <c:v>39.784809206541503</c:v>
                </c:pt>
                <c:pt idx="28937">
                  <c:v>39.786184130829803</c:v>
                </c:pt>
                <c:pt idx="28938">
                  <c:v>39.787559055118102</c:v>
                </c:pt>
                <c:pt idx="28939">
                  <c:v>39.788933979406401</c:v>
                </c:pt>
                <c:pt idx="28940">
                  <c:v>39.790308903694701</c:v>
                </c:pt>
                <c:pt idx="28941">
                  <c:v>39.7916838279831</c:v>
                </c:pt>
                <c:pt idx="28942">
                  <c:v>39.793058752271399</c:v>
                </c:pt>
                <c:pt idx="28943">
                  <c:v>39.794433676559699</c:v>
                </c:pt>
                <c:pt idx="28944">
                  <c:v>39.795808600847998</c:v>
                </c:pt>
                <c:pt idx="28945">
                  <c:v>39.797183525136298</c:v>
                </c:pt>
                <c:pt idx="28946">
                  <c:v>39.798558449424597</c:v>
                </c:pt>
                <c:pt idx="28947">
                  <c:v>39.799933373712904</c:v>
                </c:pt>
                <c:pt idx="28948">
                  <c:v>39.801308298001203</c:v>
                </c:pt>
                <c:pt idx="28949">
                  <c:v>39.802683222289502</c:v>
                </c:pt>
                <c:pt idx="28950">
                  <c:v>39.804058146577802</c:v>
                </c:pt>
                <c:pt idx="28951">
                  <c:v>39.805433070866101</c:v>
                </c:pt>
                <c:pt idx="28952">
                  <c:v>39.8068079951545</c:v>
                </c:pt>
                <c:pt idx="28953">
                  <c:v>39.8081829194428</c:v>
                </c:pt>
                <c:pt idx="28954">
                  <c:v>39.809557843731099</c:v>
                </c:pt>
                <c:pt idx="28955">
                  <c:v>39.810932768019399</c:v>
                </c:pt>
                <c:pt idx="28956">
                  <c:v>39.812307692307698</c:v>
                </c:pt>
                <c:pt idx="28957">
                  <c:v>39.813682616595997</c:v>
                </c:pt>
                <c:pt idx="28958">
                  <c:v>39.815057540884297</c:v>
                </c:pt>
                <c:pt idx="28959">
                  <c:v>39.816432465172603</c:v>
                </c:pt>
                <c:pt idx="28960">
                  <c:v>39.817807389460903</c:v>
                </c:pt>
                <c:pt idx="28961">
                  <c:v>39.819182313749202</c:v>
                </c:pt>
                <c:pt idx="28962">
                  <c:v>39.820557238037601</c:v>
                </c:pt>
                <c:pt idx="28963">
                  <c:v>39.821932162325901</c:v>
                </c:pt>
                <c:pt idx="28964">
                  <c:v>39.8233070866142</c:v>
                </c:pt>
                <c:pt idx="28965">
                  <c:v>39.824682010902499</c:v>
                </c:pt>
                <c:pt idx="28966">
                  <c:v>39.826056935190799</c:v>
                </c:pt>
                <c:pt idx="28967">
                  <c:v>39.827431859479098</c:v>
                </c:pt>
                <c:pt idx="28968">
                  <c:v>39.828806783767398</c:v>
                </c:pt>
                <c:pt idx="28969">
                  <c:v>39.830181708055697</c:v>
                </c:pt>
                <c:pt idx="28970">
                  <c:v>39.831556632343997</c:v>
                </c:pt>
                <c:pt idx="28971">
                  <c:v>39.832931556632403</c:v>
                </c:pt>
                <c:pt idx="28972">
                  <c:v>39.834306480920702</c:v>
                </c:pt>
                <c:pt idx="28973">
                  <c:v>39.835681405209002</c:v>
                </c:pt>
                <c:pt idx="28974">
                  <c:v>39.837056329497301</c:v>
                </c:pt>
                <c:pt idx="28975">
                  <c:v>39.8384312537856</c:v>
                </c:pt>
                <c:pt idx="28976">
                  <c:v>39.8398061780739</c:v>
                </c:pt>
                <c:pt idx="28977">
                  <c:v>39.841181102362199</c:v>
                </c:pt>
                <c:pt idx="28978">
                  <c:v>39.842556026650499</c:v>
                </c:pt>
                <c:pt idx="28979">
                  <c:v>39.843930950938798</c:v>
                </c:pt>
                <c:pt idx="28980">
                  <c:v>39.845305875227197</c:v>
                </c:pt>
                <c:pt idx="28981">
                  <c:v>39.846680799515497</c:v>
                </c:pt>
                <c:pt idx="28982">
                  <c:v>39.848055723803803</c:v>
                </c:pt>
                <c:pt idx="28983">
                  <c:v>39.849430648092103</c:v>
                </c:pt>
                <c:pt idx="28984">
                  <c:v>39.850805572380402</c:v>
                </c:pt>
                <c:pt idx="28985">
                  <c:v>39.852180496668701</c:v>
                </c:pt>
                <c:pt idx="28986">
                  <c:v>39.853555420957001</c:v>
                </c:pt>
                <c:pt idx="28987">
                  <c:v>39.8549303452453</c:v>
                </c:pt>
                <c:pt idx="28988">
                  <c:v>39.8563052695336</c:v>
                </c:pt>
                <c:pt idx="28989">
                  <c:v>39.857680193821899</c:v>
                </c:pt>
                <c:pt idx="28990">
                  <c:v>39.859055118110199</c:v>
                </c:pt>
                <c:pt idx="28991">
                  <c:v>39.860430042398598</c:v>
                </c:pt>
                <c:pt idx="28992">
                  <c:v>39.861804966686897</c:v>
                </c:pt>
                <c:pt idx="28993">
                  <c:v>39.863179890975204</c:v>
                </c:pt>
                <c:pt idx="28994">
                  <c:v>39.864554815263503</c:v>
                </c:pt>
                <c:pt idx="28995">
                  <c:v>39.865929739551802</c:v>
                </c:pt>
                <c:pt idx="28996">
                  <c:v>39.867304663840102</c:v>
                </c:pt>
                <c:pt idx="28997">
                  <c:v>39.868679588128401</c:v>
                </c:pt>
                <c:pt idx="28998">
                  <c:v>39.870054512416701</c:v>
                </c:pt>
                <c:pt idx="28999">
                  <c:v>39.871429436705</c:v>
                </c:pt>
                <c:pt idx="29000">
                  <c:v>39.8728043609933</c:v>
                </c:pt>
                <c:pt idx="29001">
                  <c:v>39.874179285281699</c:v>
                </c:pt>
                <c:pt idx="29002">
                  <c:v>39.875554209569998</c:v>
                </c:pt>
                <c:pt idx="29003">
                  <c:v>39.876929133858297</c:v>
                </c:pt>
                <c:pt idx="29004">
                  <c:v>39.878304058146597</c:v>
                </c:pt>
                <c:pt idx="29005">
                  <c:v>39.879678982434903</c:v>
                </c:pt>
                <c:pt idx="29006">
                  <c:v>39.881053906723203</c:v>
                </c:pt>
                <c:pt idx="29007">
                  <c:v>39.882428831011502</c:v>
                </c:pt>
                <c:pt idx="29008">
                  <c:v>39.883803755299802</c:v>
                </c:pt>
                <c:pt idx="29009">
                  <c:v>39.885178679588101</c:v>
                </c:pt>
                <c:pt idx="29010">
                  <c:v>39.8865536038765</c:v>
                </c:pt>
                <c:pt idx="29011">
                  <c:v>39.8879285281648</c:v>
                </c:pt>
                <c:pt idx="29012">
                  <c:v>39.889303452453099</c:v>
                </c:pt>
                <c:pt idx="29013">
                  <c:v>39.890678376741398</c:v>
                </c:pt>
                <c:pt idx="29014">
                  <c:v>39.892053301029698</c:v>
                </c:pt>
                <c:pt idx="29015">
                  <c:v>39.893428225317997</c:v>
                </c:pt>
                <c:pt idx="29016">
                  <c:v>39.894803149606297</c:v>
                </c:pt>
                <c:pt idx="29017">
                  <c:v>39.896178073894603</c:v>
                </c:pt>
                <c:pt idx="29018">
                  <c:v>39.897552998182903</c:v>
                </c:pt>
                <c:pt idx="29019">
                  <c:v>39.898927922471202</c:v>
                </c:pt>
                <c:pt idx="29020">
                  <c:v>39.900302846759502</c:v>
                </c:pt>
                <c:pt idx="29021">
                  <c:v>39.9016777710479</c:v>
                </c:pt>
                <c:pt idx="29022">
                  <c:v>39.9030526953362</c:v>
                </c:pt>
                <c:pt idx="29023">
                  <c:v>39.904427619624499</c:v>
                </c:pt>
                <c:pt idx="29024">
                  <c:v>39.905802543912799</c:v>
                </c:pt>
                <c:pt idx="29025">
                  <c:v>39.907177468201098</c:v>
                </c:pt>
                <c:pt idx="29026">
                  <c:v>39.908552392489398</c:v>
                </c:pt>
                <c:pt idx="29027">
                  <c:v>39.909927316777697</c:v>
                </c:pt>
                <c:pt idx="29028">
                  <c:v>39.911302241065997</c:v>
                </c:pt>
                <c:pt idx="29029">
                  <c:v>39.912677165354303</c:v>
                </c:pt>
                <c:pt idx="29030">
                  <c:v>39.914052089642603</c:v>
                </c:pt>
                <c:pt idx="29031">
                  <c:v>39.915427013931001</c:v>
                </c:pt>
                <c:pt idx="29032">
                  <c:v>39.916801938219301</c:v>
                </c:pt>
                <c:pt idx="29033">
                  <c:v>39.9181768625076</c:v>
                </c:pt>
                <c:pt idx="29034">
                  <c:v>39.9195517867959</c:v>
                </c:pt>
                <c:pt idx="29035">
                  <c:v>39.920926711084199</c:v>
                </c:pt>
                <c:pt idx="29036">
                  <c:v>39.922301635372499</c:v>
                </c:pt>
                <c:pt idx="29037">
                  <c:v>39.923676559660798</c:v>
                </c:pt>
                <c:pt idx="29038">
                  <c:v>39.925051483949098</c:v>
                </c:pt>
                <c:pt idx="29039">
                  <c:v>39.926426408237397</c:v>
                </c:pt>
                <c:pt idx="29040">
                  <c:v>39.927801332525803</c:v>
                </c:pt>
                <c:pt idx="29041">
                  <c:v>39.929176256814102</c:v>
                </c:pt>
                <c:pt idx="29042">
                  <c:v>39.930551181102402</c:v>
                </c:pt>
                <c:pt idx="29043">
                  <c:v>39.931926105390701</c:v>
                </c:pt>
                <c:pt idx="29044">
                  <c:v>39.933301029679001</c:v>
                </c:pt>
                <c:pt idx="29045">
                  <c:v>39.9346759539673</c:v>
                </c:pt>
                <c:pt idx="29046">
                  <c:v>39.9360508782556</c:v>
                </c:pt>
                <c:pt idx="29047">
                  <c:v>39.937425802543899</c:v>
                </c:pt>
                <c:pt idx="29048">
                  <c:v>39.938800726832199</c:v>
                </c:pt>
                <c:pt idx="29049">
                  <c:v>39.940175651120498</c:v>
                </c:pt>
                <c:pt idx="29050">
                  <c:v>39.941550575408897</c:v>
                </c:pt>
                <c:pt idx="29051">
                  <c:v>39.942925499697203</c:v>
                </c:pt>
                <c:pt idx="29052">
                  <c:v>39.944300423985503</c:v>
                </c:pt>
                <c:pt idx="29053">
                  <c:v>39.945675348273802</c:v>
                </c:pt>
                <c:pt idx="29054">
                  <c:v>39.947050272562102</c:v>
                </c:pt>
                <c:pt idx="29055">
                  <c:v>39.948425196850401</c:v>
                </c:pt>
                <c:pt idx="29056">
                  <c:v>39.949800121138701</c:v>
                </c:pt>
                <c:pt idx="29057">
                  <c:v>39.951175045427</c:v>
                </c:pt>
                <c:pt idx="29058">
                  <c:v>39.952549969715299</c:v>
                </c:pt>
                <c:pt idx="29059">
                  <c:v>39.953924894003599</c:v>
                </c:pt>
                <c:pt idx="29060">
                  <c:v>39.955299818291998</c:v>
                </c:pt>
                <c:pt idx="29061">
                  <c:v>39.956674742580297</c:v>
                </c:pt>
                <c:pt idx="29062">
                  <c:v>39.958049666868597</c:v>
                </c:pt>
                <c:pt idx="29063">
                  <c:v>39.959424591156903</c:v>
                </c:pt>
                <c:pt idx="29064">
                  <c:v>39.960799515445203</c:v>
                </c:pt>
                <c:pt idx="29065">
                  <c:v>39.962174439733502</c:v>
                </c:pt>
                <c:pt idx="29066">
                  <c:v>39.963549364021802</c:v>
                </c:pt>
                <c:pt idx="29067">
                  <c:v>39.964924288310101</c:v>
                </c:pt>
                <c:pt idx="29068">
                  <c:v>39.9662992125984</c:v>
                </c:pt>
                <c:pt idx="29069">
                  <c:v>39.9676741368867</c:v>
                </c:pt>
                <c:pt idx="29070">
                  <c:v>39.969049061175099</c:v>
                </c:pt>
                <c:pt idx="29071">
                  <c:v>39.970423985463398</c:v>
                </c:pt>
                <c:pt idx="29072">
                  <c:v>39.971798909751698</c:v>
                </c:pt>
                <c:pt idx="29073">
                  <c:v>39.973173834039997</c:v>
                </c:pt>
                <c:pt idx="29074">
                  <c:v>39.974548758328297</c:v>
                </c:pt>
                <c:pt idx="29075">
                  <c:v>39.975923682616603</c:v>
                </c:pt>
                <c:pt idx="29076">
                  <c:v>39.977298606904903</c:v>
                </c:pt>
                <c:pt idx="29077">
                  <c:v>39.978673531193202</c:v>
                </c:pt>
                <c:pt idx="29078">
                  <c:v>39.980048455481501</c:v>
                </c:pt>
                <c:pt idx="29079">
                  <c:v>39.981423379769801</c:v>
                </c:pt>
                <c:pt idx="29080">
                  <c:v>39.9827983040582</c:v>
                </c:pt>
                <c:pt idx="29081">
                  <c:v>39.984173228346499</c:v>
                </c:pt>
                <c:pt idx="29082">
                  <c:v>39.985548152634799</c:v>
                </c:pt>
                <c:pt idx="29083">
                  <c:v>39.986923076923098</c:v>
                </c:pt>
                <c:pt idx="29084">
                  <c:v>39.988298001211398</c:v>
                </c:pt>
                <c:pt idx="29085">
                  <c:v>39.989672925499697</c:v>
                </c:pt>
                <c:pt idx="29086">
                  <c:v>39.991047849788004</c:v>
                </c:pt>
                <c:pt idx="29087">
                  <c:v>39.992422774076303</c:v>
                </c:pt>
                <c:pt idx="29088">
                  <c:v>39.993797698364602</c:v>
                </c:pt>
                <c:pt idx="29089">
                  <c:v>39.995172622652902</c:v>
                </c:pt>
                <c:pt idx="29090">
                  <c:v>39.996547546941301</c:v>
                </c:pt>
                <c:pt idx="29091">
                  <c:v>39.9979224712296</c:v>
                </c:pt>
                <c:pt idx="29092">
                  <c:v>39.9992973955179</c:v>
                </c:pt>
                <c:pt idx="29093">
                  <c:v>40.000672319806199</c:v>
                </c:pt>
                <c:pt idx="29094">
                  <c:v>40.002047244094499</c:v>
                </c:pt>
                <c:pt idx="29095">
                  <c:v>40.003422168382798</c:v>
                </c:pt>
                <c:pt idx="29096">
                  <c:v>40.004797092671097</c:v>
                </c:pt>
                <c:pt idx="29097">
                  <c:v>40.006172016959397</c:v>
                </c:pt>
                <c:pt idx="29098">
                  <c:v>40.007546941247703</c:v>
                </c:pt>
                <c:pt idx="29099">
                  <c:v>40.008921865536003</c:v>
                </c:pt>
                <c:pt idx="29100">
                  <c:v>40.010296789824402</c:v>
                </c:pt>
                <c:pt idx="29101">
                  <c:v>40.011671714112701</c:v>
                </c:pt>
                <c:pt idx="29102">
                  <c:v>40.013046638401001</c:v>
                </c:pt>
                <c:pt idx="29103">
                  <c:v>40.0144215626893</c:v>
                </c:pt>
                <c:pt idx="29104">
                  <c:v>40.015796486977599</c:v>
                </c:pt>
                <c:pt idx="29105">
                  <c:v>40.017171411265899</c:v>
                </c:pt>
                <c:pt idx="29106">
                  <c:v>40.018546335554198</c:v>
                </c:pt>
                <c:pt idx="29107">
                  <c:v>40.019921259842498</c:v>
                </c:pt>
                <c:pt idx="29108">
                  <c:v>40.021296184130797</c:v>
                </c:pt>
                <c:pt idx="29109">
                  <c:v>40.022671108419097</c:v>
                </c:pt>
                <c:pt idx="29110">
                  <c:v>40.024046032707503</c:v>
                </c:pt>
                <c:pt idx="29111">
                  <c:v>40.025420956995802</c:v>
                </c:pt>
                <c:pt idx="29112">
                  <c:v>40.026795881284102</c:v>
                </c:pt>
                <c:pt idx="29113">
                  <c:v>40.028170805572401</c:v>
                </c:pt>
                <c:pt idx="29114">
                  <c:v>40.0295457298607</c:v>
                </c:pt>
                <c:pt idx="29115">
                  <c:v>40.030920654149</c:v>
                </c:pt>
                <c:pt idx="29116">
                  <c:v>40.032295578437299</c:v>
                </c:pt>
                <c:pt idx="29117">
                  <c:v>40.033670502725599</c:v>
                </c:pt>
                <c:pt idx="29118">
                  <c:v>40.035045427013898</c:v>
                </c:pt>
                <c:pt idx="29119">
                  <c:v>40.036420351302297</c:v>
                </c:pt>
                <c:pt idx="29120">
                  <c:v>40.037795275590597</c:v>
                </c:pt>
                <c:pt idx="29121">
                  <c:v>40.039170199878903</c:v>
                </c:pt>
                <c:pt idx="29122">
                  <c:v>40.040545124167203</c:v>
                </c:pt>
                <c:pt idx="29123">
                  <c:v>40.041920048455502</c:v>
                </c:pt>
                <c:pt idx="29124">
                  <c:v>40.043294972743801</c:v>
                </c:pt>
                <c:pt idx="29125">
                  <c:v>40.044669897032101</c:v>
                </c:pt>
                <c:pt idx="29126">
                  <c:v>40.0460448213204</c:v>
                </c:pt>
                <c:pt idx="29127">
                  <c:v>40.0474197456087</c:v>
                </c:pt>
                <c:pt idx="29128">
                  <c:v>40.048794669896999</c:v>
                </c:pt>
                <c:pt idx="29129">
                  <c:v>40.050169594185398</c:v>
                </c:pt>
                <c:pt idx="29130">
                  <c:v>40.051544518473698</c:v>
                </c:pt>
                <c:pt idx="29131">
                  <c:v>40.052919442761997</c:v>
                </c:pt>
                <c:pt idx="29132">
                  <c:v>40.054294367050304</c:v>
                </c:pt>
                <c:pt idx="29133">
                  <c:v>40.055669291338603</c:v>
                </c:pt>
                <c:pt idx="29134">
                  <c:v>40.057044215626902</c:v>
                </c:pt>
                <c:pt idx="29135">
                  <c:v>40.058419139915202</c:v>
                </c:pt>
                <c:pt idx="29136">
                  <c:v>40.059794064203501</c:v>
                </c:pt>
                <c:pt idx="29137">
                  <c:v>40.061168988491801</c:v>
                </c:pt>
                <c:pt idx="29138">
                  <c:v>40.0625439127801</c:v>
                </c:pt>
                <c:pt idx="29139">
                  <c:v>40.063918837068499</c:v>
                </c:pt>
                <c:pt idx="29140">
                  <c:v>40.065293761356799</c:v>
                </c:pt>
                <c:pt idx="29141">
                  <c:v>40.066668685645098</c:v>
                </c:pt>
                <c:pt idx="29142">
                  <c:v>40.068043609933397</c:v>
                </c:pt>
                <c:pt idx="29143">
                  <c:v>40.069418534221697</c:v>
                </c:pt>
                <c:pt idx="29144">
                  <c:v>40.070793458510003</c:v>
                </c:pt>
                <c:pt idx="29145">
                  <c:v>40.072168382798303</c:v>
                </c:pt>
                <c:pt idx="29146">
                  <c:v>40.073543307086602</c:v>
                </c:pt>
                <c:pt idx="29147">
                  <c:v>40.074918231374902</c:v>
                </c:pt>
                <c:pt idx="29148">
                  <c:v>40.076293155663201</c:v>
                </c:pt>
                <c:pt idx="29149">
                  <c:v>40.0776680799516</c:v>
                </c:pt>
                <c:pt idx="29150">
                  <c:v>40.0790430042399</c:v>
                </c:pt>
                <c:pt idx="29151">
                  <c:v>40.080417928528199</c:v>
                </c:pt>
                <c:pt idx="29152">
                  <c:v>40.081792852816498</c:v>
                </c:pt>
                <c:pt idx="29153">
                  <c:v>40.083167777104798</c:v>
                </c:pt>
                <c:pt idx="29154">
                  <c:v>40.084542701393097</c:v>
                </c:pt>
                <c:pt idx="29155">
                  <c:v>40.085917625681397</c:v>
                </c:pt>
                <c:pt idx="29156">
                  <c:v>40.087292549969703</c:v>
                </c:pt>
                <c:pt idx="29157">
                  <c:v>40.088667474258003</c:v>
                </c:pt>
                <c:pt idx="29158">
                  <c:v>40.090042398546302</c:v>
                </c:pt>
                <c:pt idx="29159">
                  <c:v>40.091417322834701</c:v>
                </c:pt>
                <c:pt idx="29160">
                  <c:v>40.092792247123</c:v>
                </c:pt>
                <c:pt idx="29161">
                  <c:v>40.0941671714113</c:v>
                </c:pt>
                <c:pt idx="29162">
                  <c:v>40.095542095699599</c:v>
                </c:pt>
                <c:pt idx="29163">
                  <c:v>40.096917019987899</c:v>
                </c:pt>
                <c:pt idx="29164">
                  <c:v>40.098291944276198</c:v>
                </c:pt>
                <c:pt idx="29165">
                  <c:v>40.099666868564498</c:v>
                </c:pt>
                <c:pt idx="29166">
                  <c:v>40.101041792852797</c:v>
                </c:pt>
                <c:pt idx="29167">
                  <c:v>40.102416717141097</c:v>
                </c:pt>
                <c:pt idx="29168">
                  <c:v>40.103791641429403</c:v>
                </c:pt>
                <c:pt idx="29169">
                  <c:v>40.105166565717802</c:v>
                </c:pt>
                <c:pt idx="29170">
                  <c:v>40.106541490006101</c:v>
                </c:pt>
                <c:pt idx="29171">
                  <c:v>40.107916414294401</c:v>
                </c:pt>
                <c:pt idx="29172">
                  <c:v>40.1092913385827</c:v>
                </c:pt>
                <c:pt idx="29173">
                  <c:v>40.110666262871</c:v>
                </c:pt>
                <c:pt idx="29174">
                  <c:v>40.112041187159299</c:v>
                </c:pt>
                <c:pt idx="29175">
                  <c:v>40.113416111447599</c:v>
                </c:pt>
                <c:pt idx="29176">
                  <c:v>40.114791035735898</c:v>
                </c:pt>
                <c:pt idx="29177">
                  <c:v>40.116165960024198</c:v>
                </c:pt>
                <c:pt idx="29178">
                  <c:v>40.117540884312497</c:v>
                </c:pt>
                <c:pt idx="29179">
                  <c:v>40.118915808600903</c:v>
                </c:pt>
                <c:pt idx="29180">
                  <c:v>40.120290732889202</c:v>
                </c:pt>
                <c:pt idx="29181">
                  <c:v>40.121665657177502</c:v>
                </c:pt>
                <c:pt idx="29182">
                  <c:v>40.123040581465801</c:v>
                </c:pt>
                <c:pt idx="29183">
                  <c:v>40.124415505754101</c:v>
                </c:pt>
                <c:pt idx="29184">
                  <c:v>40.1257904300424</c:v>
                </c:pt>
                <c:pt idx="29185">
                  <c:v>40.1271653543307</c:v>
                </c:pt>
                <c:pt idx="29186">
                  <c:v>40.128540278618999</c:v>
                </c:pt>
                <c:pt idx="29187">
                  <c:v>40.129915202907299</c:v>
                </c:pt>
                <c:pt idx="29188">
                  <c:v>40.131290127195697</c:v>
                </c:pt>
                <c:pt idx="29189">
                  <c:v>40.132665051483997</c:v>
                </c:pt>
                <c:pt idx="29190">
                  <c:v>40.134039975772303</c:v>
                </c:pt>
                <c:pt idx="29191">
                  <c:v>40.135414900060603</c:v>
                </c:pt>
                <c:pt idx="29192">
                  <c:v>40.136789824348902</c:v>
                </c:pt>
                <c:pt idx="29193">
                  <c:v>40.138164748637202</c:v>
                </c:pt>
                <c:pt idx="29194">
                  <c:v>40.139539672925501</c:v>
                </c:pt>
                <c:pt idx="29195">
                  <c:v>40.140914597213801</c:v>
                </c:pt>
                <c:pt idx="29196">
                  <c:v>40.1422895215021</c:v>
                </c:pt>
                <c:pt idx="29197">
                  <c:v>40.143664445790399</c:v>
                </c:pt>
                <c:pt idx="29198">
                  <c:v>40.145039370078798</c:v>
                </c:pt>
                <c:pt idx="29199">
                  <c:v>40.146414294367098</c:v>
                </c:pt>
                <c:pt idx="29200">
                  <c:v>40.147789218655397</c:v>
                </c:pt>
                <c:pt idx="29201">
                  <c:v>40.149164142943697</c:v>
                </c:pt>
                <c:pt idx="29202">
                  <c:v>40.150539067232003</c:v>
                </c:pt>
                <c:pt idx="29203">
                  <c:v>40.151913991520303</c:v>
                </c:pt>
                <c:pt idx="29204">
                  <c:v>40.153288915808602</c:v>
                </c:pt>
                <c:pt idx="29205">
                  <c:v>40.154663840096902</c:v>
                </c:pt>
                <c:pt idx="29206">
                  <c:v>40.156038764385201</c:v>
                </c:pt>
                <c:pt idx="29207">
                  <c:v>40.1574136886735</c:v>
                </c:pt>
                <c:pt idx="29208">
                  <c:v>40.1587886129618</c:v>
                </c:pt>
                <c:pt idx="29209">
                  <c:v>40.160163537250199</c:v>
                </c:pt>
                <c:pt idx="29210">
                  <c:v>40.161538461538498</c:v>
                </c:pt>
                <c:pt idx="29211">
                  <c:v>40.162913385826798</c:v>
                </c:pt>
                <c:pt idx="29212">
                  <c:v>40.164288310115097</c:v>
                </c:pt>
                <c:pt idx="29213">
                  <c:v>40.165663234403397</c:v>
                </c:pt>
                <c:pt idx="29214">
                  <c:v>40.167038158691703</c:v>
                </c:pt>
                <c:pt idx="29215">
                  <c:v>40.168413082980003</c:v>
                </c:pt>
                <c:pt idx="29216">
                  <c:v>40.169788007268302</c:v>
                </c:pt>
                <c:pt idx="29217">
                  <c:v>40.171162931556601</c:v>
                </c:pt>
                <c:pt idx="29218">
                  <c:v>40.172537855845</c:v>
                </c:pt>
                <c:pt idx="29219">
                  <c:v>40.1739127801333</c:v>
                </c:pt>
                <c:pt idx="29220">
                  <c:v>40.175287704421599</c:v>
                </c:pt>
                <c:pt idx="29221">
                  <c:v>40.176662628709899</c:v>
                </c:pt>
                <c:pt idx="29222">
                  <c:v>40.178037552998198</c:v>
                </c:pt>
                <c:pt idx="29223">
                  <c:v>40.179412477286498</c:v>
                </c:pt>
                <c:pt idx="29224">
                  <c:v>40.180787401574797</c:v>
                </c:pt>
                <c:pt idx="29225">
                  <c:v>40.182162325863104</c:v>
                </c:pt>
                <c:pt idx="29226">
                  <c:v>40.183537250151403</c:v>
                </c:pt>
                <c:pt idx="29227">
                  <c:v>40.184912174439702</c:v>
                </c:pt>
                <c:pt idx="29228">
                  <c:v>40.186287098728101</c:v>
                </c:pt>
                <c:pt idx="29229">
                  <c:v>40.187662023016401</c:v>
                </c:pt>
                <c:pt idx="29230">
                  <c:v>40.1890369473047</c:v>
                </c:pt>
                <c:pt idx="29231">
                  <c:v>40.190411871593</c:v>
                </c:pt>
                <c:pt idx="29232">
                  <c:v>40.191786795881299</c:v>
                </c:pt>
                <c:pt idx="29233">
                  <c:v>40.193161720169599</c:v>
                </c:pt>
                <c:pt idx="29234">
                  <c:v>40.194536644457898</c:v>
                </c:pt>
                <c:pt idx="29235">
                  <c:v>40.195911568746197</c:v>
                </c:pt>
                <c:pt idx="29236">
                  <c:v>40.197286493034497</c:v>
                </c:pt>
                <c:pt idx="29237">
                  <c:v>40.198661417322803</c:v>
                </c:pt>
                <c:pt idx="29238">
                  <c:v>40.200036341611202</c:v>
                </c:pt>
                <c:pt idx="29239">
                  <c:v>40.201411265899502</c:v>
                </c:pt>
                <c:pt idx="29240">
                  <c:v>40.202786190187801</c:v>
                </c:pt>
                <c:pt idx="29241">
                  <c:v>40.204161114476101</c:v>
                </c:pt>
                <c:pt idx="29242">
                  <c:v>40.2055360387644</c:v>
                </c:pt>
                <c:pt idx="29243">
                  <c:v>40.2069109630527</c:v>
                </c:pt>
                <c:pt idx="29244">
                  <c:v>40.208285887340999</c:v>
                </c:pt>
                <c:pt idx="29245">
                  <c:v>40.209660811629298</c:v>
                </c:pt>
                <c:pt idx="29246">
                  <c:v>40.211035735917598</c:v>
                </c:pt>
                <c:pt idx="29247">
                  <c:v>40.212410660205897</c:v>
                </c:pt>
                <c:pt idx="29248">
                  <c:v>40.213785584494303</c:v>
                </c:pt>
                <c:pt idx="29249">
                  <c:v>40.215160508782603</c:v>
                </c:pt>
                <c:pt idx="29250">
                  <c:v>40.216535433070902</c:v>
                </c:pt>
                <c:pt idx="29251">
                  <c:v>40.217910357359202</c:v>
                </c:pt>
                <c:pt idx="29252">
                  <c:v>40.219285281647501</c:v>
                </c:pt>
                <c:pt idx="29253">
                  <c:v>40.2206602059358</c:v>
                </c:pt>
                <c:pt idx="29254">
                  <c:v>40.2220351302241</c:v>
                </c:pt>
                <c:pt idx="29255">
                  <c:v>40.223410054512399</c:v>
                </c:pt>
                <c:pt idx="29256">
                  <c:v>40.224784978800699</c:v>
                </c:pt>
                <c:pt idx="29257">
                  <c:v>40.226159903088998</c:v>
                </c:pt>
                <c:pt idx="29258">
                  <c:v>40.227534827377397</c:v>
                </c:pt>
                <c:pt idx="29259">
                  <c:v>40.228909751665697</c:v>
                </c:pt>
                <c:pt idx="29260">
                  <c:v>40.230284675954003</c:v>
                </c:pt>
                <c:pt idx="29261">
                  <c:v>40.231659600242303</c:v>
                </c:pt>
                <c:pt idx="29262">
                  <c:v>40.233034524530602</c:v>
                </c:pt>
                <c:pt idx="29263">
                  <c:v>40.234409448818901</c:v>
                </c:pt>
                <c:pt idx="29264">
                  <c:v>40.235784373107201</c:v>
                </c:pt>
                <c:pt idx="29265">
                  <c:v>40.2371592973955</c:v>
                </c:pt>
                <c:pt idx="29266">
                  <c:v>40.2385342216838</c:v>
                </c:pt>
                <c:pt idx="29267">
                  <c:v>40.239909145972199</c:v>
                </c:pt>
                <c:pt idx="29268">
                  <c:v>40.241284070260498</c:v>
                </c:pt>
                <c:pt idx="29269">
                  <c:v>40.242658994548798</c:v>
                </c:pt>
                <c:pt idx="29270">
                  <c:v>40.244033918837097</c:v>
                </c:pt>
                <c:pt idx="29271">
                  <c:v>40.245408843125396</c:v>
                </c:pt>
                <c:pt idx="29272">
                  <c:v>40.246783767413703</c:v>
                </c:pt>
                <c:pt idx="29273">
                  <c:v>40.248158691702002</c:v>
                </c:pt>
                <c:pt idx="29274">
                  <c:v>40.249533615990302</c:v>
                </c:pt>
                <c:pt idx="29275">
                  <c:v>40.250908540278601</c:v>
                </c:pt>
                <c:pt idx="29276">
                  <c:v>40.252283464566901</c:v>
                </c:pt>
                <c:pt idx="29277">
                  <c:v>40.2536583888552</c:v>
                </c:pt>
                <c:pt idx="29278">
                  <c:v>40.255033313143599</c:v>
                </c:pt>
                <c:pt idx="29279">
                  <c:v>40.256408237431899</c:v>
                </c:pt>
                <c:pt idx="29280">
                  <c:v>40.257783161720198</c:v>
                </c:pt>
                <c:pt idx="29281">
                  <c:v>40.259158086008497</c:v>
                </c:pt>
                <c:pt idx="29282">
                  <c:v>40.260533010296797</c:v>
                </c:pt>
                <c:pt idx="29283">
                  <c:v>40.261907934585103</c:v>
                </c:pt>
                <c:pt idx="29284">
                  <c:v>40.263282858873403</c:v>
                </c:pt>
                <c:pt idx="29285">
                  <c:v>40.264657783161702</c:v>
                </c:pt>
                <c:pt idx="29286">
                  <c:v>40.266032707450002</c:v>
                </c:pt>
                <c:pt idx="29287">
                  <c:v>40.267407631738301</c:v>
                </c:pt>
                <c:pt idx="29288">
                  <c:v>40.2687825560267</c:v>
                </c:pt>
                <c:pt idx="29289">
                  <c:v>40.270157480315</c:v>
                </c:pt>
                <c:pt idx="29290">
                  <c:v>40.271532404603299</c:v>
                </c:pt>
                <c:pt idx="29291">
                  <c:v>40.272907328891598</c:v>
                </c:pt>
                <c:pt idx="29292">
                  <c:v>40.274282253179898</c:v>
                </c:pt>
                <c:pt idx="29293">
                  <c:v>40.275657177468197</c:v>
                </c:pt>
                <c:pt idx="29294">
                  <c:v>40.277032101756497</c:v>
                </c:pt>
                <c:pt idx="29295">
                  <c:v>40.278407026044803</c:v>
                </c:pt>
                <c:pt idx="29296">
                  <c:v>40.279781950333103</c:v>
                </c:pt>
                <c:pt idx="29297">
                  <c:v>40.281156874621502</c:v>
                </c:pt>
                <c:pt idx="29298">
                  <c:v>40.282531798909801</c:v>
                </c:pt>
                <c:pt idx="29299">
                  <c:v>40.283906723198101</c:v>
                </c:pt>
                <c:pt idx="29300">
                  <c:v>40.2852816474864</c:v>
                </c:pt>
                <c:pt idx="29301">
                  <c:v>40.286656571774699</c:v>
                </c:pt>
                <c:pt idx="29302">
                  <c:v>40.288031496062999</c:v>
                </c:pt>
                <c:pt idx="29303">
                  <c:v>40.289406420351298</c:v>
                </c:pt>
                <c:pt idx="29304">
                  <c:v>40.290781344639598</c:v>
                </c:pt>
                <c:pt idx="29305">
                  <c:v>40.292156268927897</c:v>
                </c:pt>
              </c:numCache>
            </c:numRef>
          </c:xVal>
          <c:yVal>
            <c:numRef>
              <c:f>'ISO_e-14.81w2.495'!$B$4:$B$29309</c:f>
              <c:numCache>
                <c:formatCode>0.00E+00</c:formatCode>
                <c:ptCount val="29306"/>
                <c:pt idx="0" formatCode="General">
                  <c:v>0</c:v>
                </c:pt>
                <c:pt idx="1">
                  <c:v>-7.6717542373393895E-5</c:v>
                </c:pt>
                <c:pt idx="2" formatCode="General">
                  <c:v>-1.1089125056458801E-3</c:v>
                </c:pt>
                <c:pt idx="3" formatCode="General">
                  <c:v>-4.2430967517801997E-3</c:v>
                </c:pt>
                <c:pt idx="4" formatCode="General">
                  <c:v>-1.01894503804963E-2</c:v>
                </c:pt>
                <c:pt idx="5" formatCode="General">
                  <c:v>-1.9289325118736999E-2</c:v>
                </c:pt>
                <c:pt idx="6" formatCode="General">
                  <c:v>-3.04181479573996E-2</c:v>
                </c:pt>
                <c:pt idx="7" formatCode="General">
                  <c:v>-4.1454000586558702E-2</c:v>
                </c:pt>
                <c:pt idx="8" formatCode="General">
                  <c:v>-5.0840769822651899E-2</c:v>
                </c:pt>
                <c:pt idx="9" formatCode="General">
                  <c:v>-5.8132054531085102E-2</c:v>
                </c:pt>
                <c:pt idx="10" formatCode="General">
                  <c:v>-6.3585413797326407E-2</c:v>
                </c:pt>
                <c:pt idx="11" formatCode="General">
                  <c:v>-6.7630716339255006E-2</c:v>
                </c:pt>
                <c:pt idx="12" formatCode="General">
                  <c:v>-7.0664744298051696E-2</c:v>
                </c:pt>
                <c:pt idx="13" formatCode="General">
                  <c:v>-7.2673707161568499E-2</c:v>
                </c:pt>
                <c:pt idx="14" formatCode="General">
                  <c:v>-7.3750585342152897E-2</c:v>
                </c:pt>
                <c:pt idx="15" formatCode="General">
                  <c:v>-7.5314440976875702E-2</c:v>
                </c:pt>
                <c:pt idx="16" formatCode="General">
                  <c:v>-7.8215705983953193E-2</c:v>
                </c:pt>
                <c:pt idx="17" formatCode="General">
                  <c:v>-8.1408084175461595E-2</c:v>
                </c:pt>
                <c:pt idx="18" formatCode="General">
                  <c:v>-8.4030230823388702E-2</c:v>
                </c:pt>
                <c:pt idx="19" formatCode="General">
                  <c:v>-8.6231495171597602E-2</c:v>
                </c:pt>
                <c:pt idx="20" formatCode="General">
                  <c:v>-8.8017465864228997E-2</c:v>
                </c:pt>
                <c:pt idx="21" formatCode="General">
                  <c:v>-8.9917759380825302E-2</c:v>
                </c:pt>
                <c:pt idx="22" formatCode="General">
                  <c:v>-9.3019227811411795E-2</c:v>
                </c:pt>
                <c:pt idx="23" formatCode="General">
                  <c:v>-9.6858583329468104E-2</c:v>
                </c:pt>
                <c:pt idx="24" formatCode="General">
                  <c:v>-0.101463439649323</c:v>
                </c:pt>
                <c:pt idx="25" formatCode="General">
                  <c:v>-0.107901750605313</c:v>
                </c:pt>
                <c:pt idx="26" formatCode="General">
                  <c:v>-0.114809704006944</c:v>
                </c:pt>
                <c:pt idx="27" formatCode="General">
                  <c:v>-0.120198745946458</c:v>
                </c:pt>
                <c:pt idx="28" formatCode="General">
                  <c:v>-0.12432926700383801</c:v>
                </c:pt>
                <c:pt idx="29" formatCode="General">
                  <c:v>-0.12745419338912001</c:v>
                </c:pt>
                <c:pt idx="30" formatCode="General">
                  <c:v>-0.129017431371936</c:v>
                </c:pt>
                <c:pt idx="31" formatCode="General">
                  <c:v>-0.12843520640071601</c:v>
                </c:pt>
                <c:pt idx="32" formatCode="General">
                  <c:v>-0.12557402451844701</c:v>
                </c:pt>
                <c:pt idx="33" formatCode="General">
                  <c:v>-0.12010063502829101</c:v>
                </c:pt>
                <c:pt idx="34" formatCode="General">
                  <c:v>-0.112736202536474</c:v>
                </c:pt>
                <c:pt idx="35" formatCode="General">
                  <c:v>-0.10501526061008699</c:v>
                </c:pt>
                <c:pt idx="36" formatCode="General">
                  <c:v>-9.7673703865443398E-2</c:v>
                </c:pt>
                <c:pt idx="37" formatCode="General">
                  <c:v>-9.23287826709209E-2</c:v>
                </c:pt>
                <c:pt idx="38" formatCode="General">
                  <c:v>-9.0257363655557796E-2</c:v>
                </c:pt>
                <c:pt idx="39" formatCode="General">
                  <c:v>-9.0820406034265305E-2</c:v>
                </c:pt>
                <c:pt idx="40" formatCode="General">
                  <c:v>-9.3598023559379101E-2</c:v>
                </c:pt>
                <c:pt idx="41" formatCode="General">
                  <c:v>-9.8686689804018596E-2</c:v>
                </c:pt>
                <c:pt idx="42" formatCode="General">
                  <c:v>-0.10606688873454</c:v>
                </c:pt>
                <c:pt idx="43" formatCode="General">
                  <c:v>-0.11488765846835799</c:v>
                </c:pt>
                <c:pt idx="44" formatCode="General">
                  <c:v>-0.123074109874341</c:v>
                </c:pt>
                <c:pt idx="45" formatCode="General">
                  <c:v>-0.12976514254039201</c:v>
                </c:pt>
                <c:pt idx="46" formatCode="General">
                  <c:v>-0.135196998038043</c:v>
                </c:pt>
                <c:pt idx="47" formatCode="General">
                  <c:v>-0.13907254897120799</c:v>
                </c:pt>
                <c:pt idx="48" formatCode="General">
                  <c:v>-0.140479447598961</c:v>
                </c:pt>
                <c:pt idx="49" formatCode="General">
                  <c:v>-0.13841623102825201</c:v>
                </c:pt>
                <c:pt idx="50" formatCode="General">
                  <c:v>-0.132531878757433</c:v>
                </c:pt>
                <c:pt idx="51" formatCode="General">
                  <c:v>-0.122233204255097</c:v>
                </c:pt>
                <c:pt idx="52" formatCode="General">
                  <c:v>-0.10782091103606101</c:v>
                </c:pt>
                <c:pt idx="53" formatCode="General">
                  <c:v>-9.0428535847892497E-2</c:v>
                </c:pt>
                <c:pt idx="54" formatCode="General">
                  <c:v>-7.0323197842086904E-2</c:v>
                </c:pt>
                <c:pt idx="55" formatCode="General">
                  <c:v>-4.8422083896812497E-2</c:v>
                </c:pt>
                <c:pt idx="56" formatCode="General">
                  <c:v>-2.60753297447609E-2</c:v>
                </c:pt>
                <c:pt idx="57" formatCode="General">
                  <c:v>-4.2712646679593496E-3</c:v>
                </c:pt>
                <c:pt idx="58" formatCode="General">
                  <c:v>1.5949384171102501E-2</c:v>
                </c:pt>
                <c:pt idx="59" formatCode="General">
                  <c:v>3.3653920495634801E-2</c:v>
                </c:pt>
                <c:pt idx="60" formatCode="General">
                  <c:v>4.8314084796604803E-2</c:v>
                </c:pt>
                <c:pt idx="61" formatCode="General">
                  <c:v>6.0111427495564897E-2</c:v>
                </c:pt>
                <c:pt idx="62" formatCode="General">
                  <c:v>6.9354961813619997E-2</c:v>
                </c:pt>
                <c:pt idx="63" formatCode="General">
                  <c:v>7.4393018071529496E-2</c:v>
                </c:pt>
                <c:pt idx="64" formatCode="General">
                  <c:v>7.3603934594678899E-2</c:v>
                </c:pt>
                <c:pt idx="65" formatCode="General">
                  <c:v>6.7764780737208596E-2</c:v>
                </c:pt>
                <c:pt idx="66" formatCode="General">
                  <c:v>5.7645714073347502E-2</c:v>
                </c:pt>
                <c:pt idx="67" formatCode="General">
                  <c:v>4.3414834624051601E-2</c:v>
                </c:pt>
                <c:pt idx="68" formatCode="General">
                  <c:v>2.6060155405940099E-2</c:v>
                </c:pt>
                <c:pt idx="69" formatCode="General">
                  <c:v>6.6047977232951702E-3</c:v>
                </c:pt>
                <c:pt idx="70" formatCode="General">
                  <c:v>-1.48613802627434E-2</c:v>
                </c:pt>
                <c:pt idx="71" formatCode="General">
                  <c:v>-3.6788756715049699E-2</c:v>
                </c:pt>
                <c:pt idx="72" formatCode="General">
                  <c:v>-5.7804738232191101E-2</c:v>
                </c:pt>
                <c:pt idx="73" formatCode="General">
                  <c:v>-7.7796493763614499E-2</c:v>
                </c:pt>
                <c:pt idx="74" formatCode="General">
                  <c:v>-9.5712052657451904E-2</c:v>
                </c:pt>
                <c:pt idx="75" formatCode="General">
                  <c:v>-0.110875014522527</c:v>
                </c:pt>
                <c:pt idx="76" formatCode="General">
                  <c:v>-0.12251522024047901</c:v>
                </c:pt>
                <c:pt idx="77" formatCode="General">
                  <c:v>-0.13091393659832501</c:v>
                </c:pt>
                <c:pt idx="78" formatCode="General">
                  <c:v>-0.13674638831532801</c:v>
                </c:pt>
                <c:pt idx="79" formatCode="General">
                  <c:v>-0.13987519506687901</c:v>
                </c:pt>
                <c:pt idx="80" formatCode="General">
                  <c:v>-0.140670301944744</c:v>
                </c:pt>
                <c:pt idx="81" formatCode="General">
                  <c:v>-0.139499400897384</c:v>
                </c:pt>
                <c:pt idx="82" formatCode="General">
                  <c:v>-0.135495274994439</c:v>
                </c:pt>
                <c:pt idx="83" formatCode="General">
                  <c:v>-0.129033523591325</c:v>
                </c:pt>
                <c:pt idx="84" formatCode="General">
                  <c:v>-0.121196866452327</c:v>
                </c:pt>
                <c:pt idx="85" formatCode="General">
                  <c:v>-0.111261316155641</c:v>
                </c:pt>
                <c:pt idx="86" formatCode="General">
                  <c:v>-9.8582116143255405E-2</c:v>
                </c:pt>
                <c:pt idx="87" formatCode="General">
                  <c:v>-8.4006736812250196E-2</c:v>
                </c:pt>
                <c:pt idx="88" formatCode="General">
                  <c:v>-6.8535037094349799E-2</c:v>
                </c:pt>
                <c:pt idx="89" formatCode="General">
                  <c:v>-5.1685246746576499E-2</c:v>
                </c:pt>
                <c:pt idx="90" formatCode="General">
                  <c:v>-3.3780990631164298E-2</c:v>
                </c:pt>
                <c:pt idx="91" formatCode="General">
                  <c:v>-1.6770941878010402E-2</c:v>
                </c:pt>
                <c:pt idx="92" formatCode="General">
                  <c:v>-2.5441070241333501E-3</c:v>
                </c:pt>
                <c:pt idx="93" formatCode="General">
                  <c:v>8.7427425179006802E-3</c:v>
                </c:pt>
                <c:pt idx="94" formatCode="General">
                  <c:v>1.8203050166906699E-2</c:v>
                </c:pt>
                <c:pt idx="95" formatCode="General">
                  <c:v>2.6723596591505801E-2</c:v>
                </c:pt>
                <c:pt idx="96" formatCode="General">
                  <c:v>3.3792271058338298E-2</c:v>
                </c:pt>
                <c:pt idx="97" formatCode="General">
                  <c:v>3.9349987203522403E-2</c:v>
                </c:pt>
                <c:pt idx="98" formatCode="General">
                  <c:v>4.3962822113987797E-2</c:v>
                </c:pt>
                <c:pt idx="99" formatCode="General">
                  <c:v>4.7535508964263E-2</c:v>
                </c:pt>
                <c:pt idx="100" formatCode="General">
                  <c:v>5.04982043800591E-2</c:v>
                </c:pt>
                <c:pt idx="101" formatCode="General">
                  <c:v>5.2970041226547797E-2</c:v>
                </c:pt>
                <c:pt idx="102" formatCode="General">
                  <c:v>5.4076624047022001E-2</c:v>
                </c:pt>
                <c:pt idx="103" formatCode="General">
                  <c:v>5.3184047684775797E-2</c:v>
                </c:pt>
                <c:pt idx="104" formatCode="General">
                  <c:v>5.0544508794911298E-2</c:v>
                </c:pt>
                <c:pt idx="105" formatCode="General">
                  <c:v>4.73854721219358E-2</c:v>
                </c:pt>
                <c:pt idx="106" formatCode="General">
                  <c:v>4.5279614936386603E-2</c:v>
                </c:pt>
                <c:pt idx="107" formatCode="General">
                  <c:v>4.5453990537176601E-2</c:v>
                </c:pt>
                <c:pt idx="108" formatCode="General">
                  <c:v>4.9236414619017899E-2</c:v>
                </c:pt>
                <c:pt idx="109" formatCode="General">
                  <c:v>5.5857366260925502E-2</c:v>
                </c:pt>
                <c:pt idx="110" formatCode="General">
                  <c:v>6.4037074710246306E-2</c:v>
                </c:pt>
                <c:pt idx="111" formatCode="General">
                  <c:v>7.41727053382044E-2</c:v>
                </c:pt>
                <c:pt idx="112" formatCode="General">
                  <c:v>8.6998423030460403E-2</c:v>
                </c:pt>
                <c:pt idx="113" formatCode="General">
                  <c:v>0.101895899372534</c:v>
                </c:pt>
                <c:pt idx="114" formatCode="General">
                  <c:v>0.116843336457537</c:v>
                </c:pt>
                <c:pt idx="115" formatCode="General">
                  <c:v>0.131572910785131</c:v>
                </c:pt>
                <c:pt idx="116" formatCode="General">
                  <c:v>0.14708118753973501</c:v>
                </c:pt>
                <c:pt idx="117" formatCode="General">
                  <c:v>0.16363960460985399</c:v>
                </c:pt>
                <c:pt idx="118" formatCode="General">
                  <c:v>0.18100358035453901</c:v>
                </c:pt>
                <c:pt idx="119" formatCode="General">
                  <c:v>0.198872461685493</c:v>
                </c:pt>
                <c:pt idx="120" formatCode="General">
                  <c:v>0.21734651209706601</c:v>
                </c:pt>
                <c:pt idx="121" formatCode="General">
                  <c:v>0.235630719699502</c:v>
                </c:pt>
                <c:pt idx="122" formatCode="General">
                  <c:v>0.25254974573198102</c:v>
                </c:pt>
                <c:pt idx="123" formatCode="General">
                  <c:v>0.267172293972191</c:v>
                </c:pt>
                <c:pt idx="124" formatCode="General">
                  <c:v>0.279046180781509</c:v>
                </c:pt>
                <c:pt idx="125" formatCode="General">
                  <c:v>0.28801982492564998</c:v>
                </c:pt>
                <c:pt idx="126" formatCode="General">
                  <c:v>0.29346891177367901</c:v>
                </c:pt>
                <c:pt idx="127" formatCode="General">
                  <c:v>0.294651852906891</c:v>
                </c:pt>
                <c:pt idx="128" formatCode="General">
                  <c:v>0.29140571210356497</c:v>
                </c:pt>
                <c:pt idx="129" formatCode="General">
                  <c:v>0.28410548961956</c:v>
                </c:pt>
                <c:pt idx="130" formatCode="General">
                  <c:v>0.27382083618005099</c:v>
                </c:pt>
                <c:pt idx="131" formatCode="General">
                  <c:v>0.26180476322158303</c:v>
                </c:pt>
                <c:pt idx="132" formatCode="General">
                  <c:v>0.24825473729990699</c:v>
                </c:pt>
                <c:pt idx="133" formatCode="General">
                  <c:v>0.23350508276576801</c:v>
                </c:pt>
                <c:pt idx="134" formatCode="General">
                  <c:v>0.21814151694020401</c:v>
                </c:pt>
                <c:pt idx="135" formatCode="General">
                  <c:v>0.20217312911027899</c:v>
                </c:pt>
                <c:pt idx="136" formatCode="General">
                  <c:v>0.18644661737811799</c:v>
                </c:pt>
                <c:pt idx="137" formatCode="General">
                  <c:v>0.17241580466657699</c:v>
                </c:pt>
                <c:pt idx="138" formatCode="General">
                  <c:v>0.16201809429059799</c:v>
                </c:pt>
                <c:pt idx="139" formatCode="General">
                  <c:v>0.156163943818944</c:v>
                </c:pt>
                <c:pt idx="140" formatCode="General">
                  <c:v>0.153792043499314</c:v>
                </c:pt>
                <c:pt idx="141" formatCode="General">
                  <c:v>0.15466177299049599</c:v>
                </c:pt>
                <c:pt idx="142" formatCode="General">
                  <c:v>0.15933101139678099</c:v>
                </c:pt>
                <c:pt idx="143" formatCode="General">
                  <c:v>0.167577255295426</c:v>
                </c:pt>
                <c:pt idx="144" formatCode="General">
                  <c:v>0.17870116372351699</c:v>
                </c:pt>
                <c:pt idx="145" formatCode="General">
                  <c:v>0.19141344698535701</c:v>
                </c:pt>
                <c:pt idx="146" formatCode="General">
                  <c:v>0.20362377543200599</c:v>
                </c:pt>
                <c:pt idx="147" formatCode="General">
                  <c:v>0.21399501889546799</c:v>
                </c:pt>
                <c:pt idx="148" formatCode="General">
                  <c:v>0.222730367694433</c:v>
                </c:pt>
                <c:pt idx="149" formatCode="General">
                  <c:v>0.23008276999716301</c:v>
                </c:pt>
                <c:pt idx="150" formatCode="General">
                  <c:v>0.23563110504792301</c:v>
                </c:pt>
                <c:pt idx="151" formatCode="General">
                  <c:v>0.23897514980141299</c:v>
                </c:pt>
                <c:pt idx="152" formatCode="General">
                  <c:v>0.239961643921103</c:v>
                </c:pt>
                <c:pt idx="153" formatCode="General">
                  <c:v>0.23944820837654399</c:v>
                </c:pt>
                <c:pt idx="154" formatCode="General">
                  <c:v>0.23871299409087601</c:v>
                </c:pt>
                <c:pt idx="155" formatCode="General">
                  <c:v>0.23749651437452099</c:v>
                </c:pt>
                <c:pt idx="156" formatCode="General">
                  <c:v>0.234957965698044</c:v>
                </c:pt>
                <c:pt idx="157" formatCode="General">
                  <c:v>0.23115451534127399</c:v>
                </c:pt>
                <c:pt idx="158" formatCode="General">
                  <c:v>0.22778316807908999</c:v>
                </c:pt>
                <c:pt idx="159" formatCode="General">
                  <c:v>0.22630513667046701</c:v>
                </c:pt>
                <c:pt idx="160" formatCode="General">
                  <c:v>0.226306220234396</c:v>
                </c:pt>
                <c:pt idx="161" formatCode="General">
                  <c:v>0.22736965341589499</c:v>
                </c:pt>
                <c:pt idx="162" formatCode="General">
                  <c:v>0.228725440816793</c:v>
                </c:pt>
                <c:pt idx="163" formatCode="General">
                  <c:v>0.22947732071020899</c:v>
                </c:pt>
                <c:pt idx="164" formatCode="General">
                  <c:v>0.22940178915637299</c:v>
                </c:pt>
                <c:pt idx="165" formatCode="General">
                  <c:v>0.22798401584346201</c:v>
                </c:pt>
                <c:pt idx="166" formatCode="General">
                  <c:v>0.22514145977535599</c:v>
                </c:pt>
                <c:pt idx="167" formatCode="General">
                  <c:v>0.221722210978612</c:v>
                </c:pt>
                <c:pt idx="168" formatCode="General">
                  <c:v>0.217790781674119</c:v>
                </c:pt>
                <c:pt idx="169" formatCode="General">
                  <c:v>0.213175185463963</c:v>
                </c:pt>
                <c:pt idx="170" formatCode="General">
                  <c:v>0.208201965053009</c:v>
                </c:pt>
                <c:pt idx="171" formatCode="General">
                  <c:v>0.202932815378081</c:v>
                </c:pt>
                <c:pt idx="172" formatCode="General">
                  <c:v>0.19773058591162801</c:v>
                </c:pt>
                <c:pt idx="173" formatCode="General">
                  <c:v>0.19173858733157301</c:v>
                </c:pt>
                <c:pt idx="174" formatCode="General">
                  <c:v>0.18454372394225099</c:v>
                </c:pt>
                <c:pt idx="175" formatCode="General">
                  <c:v>0.17751344104521</c:v>
                </c:pt>
                <c:pt idx="176" formatCode="General">
                  <c:v>0.17105098472952801</c:v>
                </c:pt>
                <c:pt idx="177" formatCode="General">
                  <c:v>0.16510318568389301</c:v>
                </c:pt>
                <c:pt idx="178" formatCode="General">
                  <c:v>0.16023730537706901</c:v>
                </c:pt>
                <c:pt idx="179" formatCode="General">
                  <c:v>0.156442609686093</c:v>
                </c:pt>
                <c:pt idx="180" formatCode="General">
                  <c:v>0.15336286563301799</c:v>
                </c:pt>
                <c:pt idx="181" formatCode="General">
                  <c:v>0.150884806421448</c:v>
                </c:pt>
                <c:pt idx="182" formatCode="General">
                  <c:v>0.148968017460193</c:v>
                </c:pt>
                <c:pt idx="183" formatCode="General">
                  <c:v>0.14778449804144</c:v>
                </c:pt>
                <c:pt idx="184" formatCode="General">
                  <c:v>0.14777175343384</c:v>
                </c:pt>
                <c:pt idx="185" formatCode="General">
                  <c:v>0.148842660809793</c:v>
                </c:pt>
                <c:pt idx="186" formatCode="General">
                  <c:v>0.1501818799478</c:v>
                </c:pt>
                <c:pt idx="187" formatCode="General">
                  <c:v>0.15161190328930699</c:v>
                </c:pt>
                <c:pt idx="188" formatCode="General">
                  <c:v>0.15248158992157099</c:v>
                </c:pt>
                <c:pt idx="189" formatCode="General">
                  <c:v>0.15238410138119901</c:v>
                </c:pt>
                <c:pt idx="190" formatCode="General">
                  <c:v>0.152708251048288</c:v>
                </c:pt>
                <c:pt idx="191" formatCode="General">
                  <c:v>0.15318067071091401</c:v>
                </c:pt>
                <c:pt idx="192" formatCode="General">
                  <c:v>0.15333803864814999</c:v>
                </c:pt>
                <c:pt idx="193" formatCode="General">
                  <c:v>0.15238541288386701</c:v>
                </c:pt>
                <c:pt idx="194" formatCode="General">
                  <c:v>0.14895940906580399</c:v>
                </c:pt>
                <c:pt idx="195" formatCode="General">
                  <c:v>0.143927939322955</c:v>
                </c:pt>
                <c:pt idx="196" formatCode="General">
                  <c:v>0.13714004112384001</c:v>
                </c:pt>
                <c:pt idx="197" formatCode="General">
                  <c:v>0.127954592869018</c:v>
                </c:pt>
                <c:pt idx="198" formatCode="General">
                  <c:v>0.116421595741796</c:v>
                </c:pt>
                <c:pt idx="199" formatCode="General">
                  <c:v>0.102363393465981</c:v>
                </c:pt>
                <c:pt idx="200" formatCode="General">
                  <c:v>8.5967856952747002E-2</c:v>
                </c:pt>
                <c:pt idx="201" formatCode="General">
                  <c:v>6.8100361320668101E-2</c:v>
                </c:pt>
                <c:pt idx="202" formatCode="General">
                  <c:v>4.9319541651309001E-2</c:v>
                </c:pt>
                <c:pt idx="203" formatCode="General">
                  <c:v>2.96438068066604E-2</c:v>
                </c:pt>
                <c:pt idx="204" formatCode="General">
                  <c:v>9.4530846789874605E-3</c:v>
                </c:pt>
                <c:pt idx="205" formatCode="General">
                  <c:v>-1.00447250473648E-2</c:v>
                </c:pt>
                <c:pt idx="206" formatCode="General">
                  <c:v>-2.7881973593262801E-2</c:v>
                </c:pt>
                <c:pt idx="207" formatCode="General">
                  <c:v>-4.3661149155298597E-2</c:v>
                </c:pt>
                <c:pt idx="208" formatCode="General">
                  <c:v>-5.7287702162527897E-2</c:v>
                </c:pt>
                <c:pt idx="209" formatCode="General">
                  <c:v>-6.9566728431630503E-2</c:v>
                </c:pt>
                <c:pt idx="210" formatCode="General">
                  <c:v>-8.1155870009902806E-2</c:v>
                </c:pt>
                <c:pt idx="211" formatCode="General">
                  <c:v>-9.1295834340281906E-2</c:v>
                </c:pt>
                <c:pt idx="212" formatCode="General">
                  <c:v>-9.9607675955091901E-2</c:v>
                </c:pt>
                <c:pt idx="213" formatCode="General">
                  <c:v>-0.10776309048888499</c:v>
                </c:pt>
                <c:pt idx="214" formatCode="General">
                  <c:v>-0.115817871317672</c:v>
                </c:pt>
                <c:pt idx="215" formatCode="General">
                  <c:v>-0.12170447675019599</c:v>
                </c:pt>
                <c:pt idx="216" formatCode="General">
                  <c:v>-0.12435224408425199</c:v>
                </c:pt>
                <c:pt idx="217" formatCode="General">
                  <c:v>-0.124213866157995</c:v>
                </c:pt>
                <c:pt idx="218" formatCode="General">
                  <c:v>-0.122787945466274</c:v>
                </c:pt>
                <c:pt idx="219" formatCode="General">
                  <c:v>-0.120820361374427</c:v>
                </c:pt>
                <c:pt idx="220" formatCode="General">
                  <c:v>-0.11762306928343801</c:v>
                </c:pt>
                <c:pt idx="221" formatCode="General">
                  <c:v>-0.11222471298955999</c:v>
                </c:pt>
                <c:pt idx="222" formatCode="General">
                  <c:v>-0.104901937000771</c:v>
                </c:pt>
                <c:pt idx="223" formatCode="General">
                  <c:v>-9.6768125731527002E-2</c:v>
                </c:pt>
                <c:pt idx="224" formatCode="General">
                  <c:v>-8.81569946866015E-2</c:v>
                </c:pt>
                <c:pt idx="225" formatCode="General">
                  <c:v>-7.9027945049434001E-2</c:v>
                </c:pt>
                <c:pt idx="226" formatCode="General">
                  <c:v>-7.0071916565858997E-2</c:v>
                </c:pt>
                <c:pt idx="227" formatCode="General">
                  <c:v>-6.1849448068231103E-2</c:v>
                </c:pt>
                <c:pt idx="228" formatCode="General">
                  <c:v>-5.4927880024751997E-2</c:v>
                </c:pt>
                <c:pt idx="229" formatCode="General">
                  <c:v>-4.9325132337460401E-2</c:v>
                </c:pt>
                <c:pt idx="230" formatCode="General">
                  <c:v>-4.5678489345627703E-2</c:v>
                </c:pt>
                <c:pt idx="231" formatCode="General">
                  <c:v>-4.5445616213809999E-2</c:v>
                </c:pt>
                <c:pt idx="232" formatCode="General">
                  <c:v>-4.8881556890516403E-2</c:v>
                </c:pt>
                <c:pt idx="233" formatCode="General">
                  <c:v>-5.5527354385002697E-2</c:v>
                </c:pt>
                <c:pt idx="234" formatCode="General">
                  <c:v>-6.4277941868469801E-2</c:v>
                </c:pt>
                <c:pt idx="235" formatCode="General">
                  <c:v>-7.49334245292375E-2</c:v>
                </c:pt>
                <c:pt idx="236" formatCode="General">
                  <c:v>-8.8316155479797098E-2</c:v>
                </c:pt>
                <c:pt idx="237" formatCode="General">
                  <c:v>-0.104549037708317</c:v>
                </c:pt>
                <c:pt idx="238" formatCode="General">
                  <c:v>-0.123732392883213</c:v>
                </c:pt>
                <c:pt idx="239" formatCode="General">
                  <c:v>-0.145747676498727</c:v>
                </c:pt>
                <c:pt idx="240" formatCode="General">
                  <c:v>-0.168859910805578</c:v>
                </c:pt>
                <c:pt idx="241" formatCode="General">
                  <c:v>-0.190570958604006</c:v>
                </c:pt>
                <c:pt idx="242" formatCode="General">
                  <c:v>-0.20887773757255401</c:v>
                </c:pt>
                <c:pt idx="243" formatCode="General">
                  <c:v>-0.222594792144748</c:v>
                </c:pt>
                <c:pt idx="244" formatCode="General">
                  <c:v>-0.23200299850081599</c:v>
                </c:pt>
                <c:pt idx="245" formatCode="General">
                  <c:v>-0.237518656345233</c:v>
                </c:pt>
                <c:pt idx="246" formatCode="General">
                  <c:v>-0.23949135040457201</c:v>
                </c:pt>
                <c:pt idx="247" formatCode="General">
                  <c:v>-0.238608579432524</c:v>
                </c:pt>
                <c:pt idx="248" formatCode="General">
                  <c:v>-0.23456129976232201</c:v>
                </c:pt>
                <c:pt idx="249" formatCode="General">
                  <c:v>-0.22761666369177</c:v>
                </c:pt>
                <c:pt idx="250" formatCode="General">
                  <c:v>-0.21885559725020501</c:v>
                </c:pt>
                <c:pt idx="251" formatCode="General">
                  <c:v>-0.20842332367956901</c:v>
                </c:pt>
                <c:pt idx="252" formatCode="General">
                  <c:v>-0.19614921635879901</c:v>
                </c:pt>
                <c:pt idx="253" formatCode="General">
                  <c:v>-0.18259725405292801</c:v>
                </c:pt>
                <c:pt idx="254" formatCode="General">
                  <c:v>-0.16816552049210701</c:v>
                </c:pt>
                <c:pt idx="255" formatCode="General">
                  <c:v>-0.15302209962367799</c:v>
                </c:pt>
                <c:pt idx="256" formatCode="General">
                  <c:v>-0.13821110285378499</c:v>
                </c:pt>
                <c:pt idx="257" formatCode="General">
                  <c:v>-0.125446797104275</c:v>
                </c:pt>
                <c:pt idx="258" formatCode="General">
                  <c:v>-0.11580816616728699</c:v>
                </c:pt>
                <c:pt idx="259" formatCode="General">
                  <c:v>-0.110082989068416</c:v>
                </c:pt>
                <c:pt idx="260" formatCode="General">
                  <c:v>-0.108812019132768</c:v>
                </c:pt>
                <c:pt idx="261" formatCode="General">
                  <c:v>-0.11128560977696</c:v>
                </c:pt>
                <c:pt idx="262" formatCode="General">
                  <c:v>-0.117109510421672</c:v>
                </c:pt>
                <c:pt idx="263" formatCode="General">
                  <c:v>-0.125903856784054</c:v>
                </c:pt>
                <c:pt idx="264" formatCode="General">
                  <c:v>-0.13603859833242901</c:v>
                </c:pt>
                <c:pt idx="265" formatCode="General">
                  <c:v>-0.14658955214634301</c:v>
                </c:pt>
                <c:pt idx="266" formatCode="General">
                  <c:v>-0.15698861149592699</c:v>
                </c:pt>
                <c:pt idx="267" formatCode="General">
                  <c:v>-0.167253653106505</c:v>
                </c:pt>
                <c:pt idx="268" formatCode="General">
                  <c:v>-0.17805730440652301</c:v>
                </c:pt>
                <c:pt idx="269" formatCode="General">
                  <c:v>-0.18967294616194399</c:v>
                </c:pt>
                <c:pt idx="270" formatCode="General">
                  <c:v>-0.20241452114240599</c:v>
                </c:pt>
                <c:pt idx="271" formatCode="General">
                  <c:v>-0.21592993250370801</c:v>
                </c:pt>
                <c:pt idx="272" formatCode="General">
                  <c:v>-0.229026101785267</c:v>
                </c:pt>
                <c:pt idx="273" formatCode="General">
                  <c:v>-0.24111510998280999</c:v>
                </c:pt>
                <c:pt idx="274" formatCode="General">
                  <c:v>-0.25202403700806703</c:v>
                </c:pt>
                <c:pt idx="275" formatCode="General">
                  <c:v>-0.26078766403126202</c:v>
                </c:pt>
                <c:pt idx="276" formatCode="General">
                  <c:v>-0.26732326754219898</c:v>
                </c:pt>
                <c:pt idx="277" formatCode="General">
                  <c:v>-0.27206877034483801</c:v>
                </c:pt>
                <c:pt idx="278" formatCode="General">
                  <c:v>-0.27457403902356498</c:v>
                </c:pt>
                <c:pt idx="279" formatCode="General">
                  <c:v>-0.27380420003198003</c:v>
                </c:pt>
                <c:pt idx="280" formatCode="General">
                  <c:v>-0.26965227742081699</c:v>
                </c:pt>
                <c:pt idx="281" formatCode="General">
                  <c:v>-0.26408234467969</c:v>
                </c:pt>
                <c:pt idx="282" formatCode="General">
                  <c:v>-0.25926408540260798</c:v>
                </c:pt>
                <c:pt idx="283" formatCode="General">
                  <c:v>-0.25567504640549998</c:v>
                </c:pt>
                <c:pt idx="284" formatCode="General">
                  <c:v>-0.25293718261466003</c:v>
                </c:pt>
                <c:pt idx="285" formatCode="General">
                  <c:v>-0.25161631719708399</c:v>
                </c:pt>
                <c:pt idx="286" formatCode="General">
                  <c:v>-0.252461836593736</c:v>
                </c:pt>
                <c:pt idx="287" formatCode="General">
                  <c:v>-0.25468367217119198</c:v>
                </c:pt>
                <c:pt idx="288" formatCode="General">
                  <c:v>-0.25715241266630001</c:v>
                </c:pt>
                <c:pt idx="289" formatCode="General">
                  <c:v>-0.25950445696102298</c:v>
                </c:pt>
                <c:pt idx="290" formatCode="General">
                  <c:v>-0.26122490067243997</c:v>
                </c:pt>
                <c:pt idx="291" formatCode="General">
                  <c:v>-0.26207691340818101</c:v>
                </c:pt>
                <c:pt idx="292" formatCode="General">
                  <c:v>-0.26322006420041499</c:v>
                </c:pt>
                <c:pt idx="293" formatCode="General">
                  <c:v>-0.26462224861994799</c:v>
                </c:pt>
                <c:pt idx="294" formatCode="General">
                  <c:v>-0.26477702288455002</c:v>
                </c:pt>
                <c:pt idx="295" formatCode="General">
                  <c:v>-0.26426466906332702</c:v>
                </c:pt>
                <c:pt idx="296" formatCode="General">
                  <c:v>-0.26324027897833402</c:v>
                </c:pt>
                <c:pt idx="297" formatCode="General">
                  <c:v>-0.26139510111642</c:v>
                </c:pt>
                <c:pt idx="298" formatCode="General">
                  <c:v>-0.26030855746564802</c:v>
                </c:pt>
                <c:pt idx="299" formatCode="General">
                  <c:v>-0.26099140225820999</c:v>
                </c:pt>
                <c:pt idx="300" formatCode="General">
                  <c:v>-0.26356989936145597</c:v>
                </c:pt>
                <c:pt idx="301" formatCode="General">
                  <c:v>-0.26697210468260602</c:v>
                </c:pt>
                <c:pt idx="302" formatCode="General">
                  <c:v>-0.26907480962355301</c:v>
                </c:pt>
                <c:pt idx="303" formatCode="General">
                  <c:v>-0.270326775044476</c:v>
                </c:pt>
                <c:pt idx="304" formatCode="General">
                  <c:v>-0.27243230223231402</c:v>
                </c:pt>
                <c:pt idx="305" formatCode="General">
                  <c:v>-0.27616550177238502</c:v>
                </c:pt>
                <c:pt idx="306" formatCode="General">
                  <c:v>-0.282310059631385</c:v>
                </c:pt>
                <c:pt idx="307" formatCode="General">
                  <c:v>-0.29116540192142298</c:v>
                </c:pt>
                <c:pt idx="308" formatCode="General">
                  <c:v>-0.30112353467421898</c:v>
                </c:pt>
                <c:pt idx="309" formatCode="General">
                  <c:v>-0.31046750779246302</c:v>
                </c:pt>
                <c:pt idx="310" formatCode="General">
                  <c:v>-0.31918290165234398</c:v>
                </c:pt>
                <c:pt idx="311" formatCode="General">
                  <c:v>-0.32734465047240902</c:v>
                </c:pt>
                <c:pt idx="312" formatCode="General">
                  <c:v>-0.33537023975470598</c:v>
                </c:pt>
                <c:pt idx="313" formatCode="General">
                  <c:v>-0.34441342030009697</c:v>
                </c:pt>
                <c:pt idx="314" formatCode="General">
                  <c:v>-0.354932696619774</c:v>
                </c:pt>
                <c:pt idx="315" formatCode="General">
                  <c:v>-0.36772859523536799</c:v>
                </c:pt>
                <c:pt idx="316" formatCode="General">
                  <c:v>-0.382187793577412</c:v>
                </c:pt>
                <c:pt idx="317" formatCode="General">
                  <c:v>-0.396618726391476</c:v>
                </c:pt>
                <c:pt idx="318" formatCode="General">
                  <c:v>-0.41007527399736099</c:v>
                </c:pt>
                <c:pt idx="319" formatCode="General">
                  <c:v>-0.42185541604809002</c:v>
                </c:pt>
                <c:pt idx="320" formatCode="General">
                  <c:v>-0.432483479425184</c:v>
                </c:pt>
                <c:pt idx="321" formatCode="General">
                  <c:v>-0.44137888123178198</c:v>
                </c:pt>
                <c:pt idx="322" formatCode="General">
                  <c:v>-0.44757537666505798</c:v>
                </c:pt>
                <c:pt idx="323" formatCode="General">
                  <c:v>-0.45033940296344599</c:v>
                </c:pt>
                <c:pt idx="324" formatCode="General">
                  <c:v>-0.44873577779437102</c:v>
                </c:pt>
                <c:pt idx="325" formatCode="General">
                  <c:v>-0.44205717799344002</c:v>
                </c:pt>
                <c:pt idx="326" formatCode="General">
                  <c:v>-0.43047963119371802</c:v>
                </c:pt>
                <c:pt idx="327" formatCode="General">
                  <c:v>-0.41475066434014102</c:v>
                </c:pt>
                <c:pt idx="328" formatCode="General">
                  <c:v>-0.39548650762603199</c:v>
                </c:pt>
                <c:pt idx="329" formatCode="General">
                  <c:v>-0.37417373076687299</c:v>
                </c:pt>
                <c:pt idx="330" formatCode="General">
                  <c:v>-0.35219847368815099</c:v>
                </c:pt>
                <c:pt idx="331" formatCode="General">
                  <c:v>-0.33121988459959201</c:v>
                </c:pt>
                <c:pt idx="332" formatCode="General">
                  <c:v>-0.31225155664468102</c:v>
                </c:pt>
                <c:pt idx="333" formatCode="General">
                  <c:v>-0.294879688538844</c:v>
                </c:pt>
                <c:pt idx="334" formatCode="General">
                  <c:v>-0.27975864459864902</c:v>
                </c:pt>
                <c:pt idx="335" formatCode="General">
                  <c:v>-0.26753817820770198</c:v>
                </c:pt>
                <c:pt idx="336" formatCode="General">
                  <c:v>-0.25813798927748199</c:v>
                </c:pt>
                <c:pt idx="337" formatCode="General">
                  <c:v>-0.25147620450880998</c:v>
                </c:pt>
                <c:pt idx="338" formatCode="General">
                  <c:v>-0.24763559716488101</c:v>
                </c:pt>
                <c:pt idx="339" formatCode="General">
                  <c:v>-0.24686735616698099</c:v>
                </c:pt>
                <c:pt idx="340" formatCode="General">
                  <c:v>-0.24928566672841701</c:v>
                </c:pt>
                <c:pt idx="341" formatCode="General">
                  <c:v>-0.25381921014122899</c:v>
                </c:pt>
                <c:pt idx="342" formatCode="General">
                  <c:v>-0.25981584435732302</c:v>
                </c:pt>
                <c:pt idx="343" formatCode="General">
                  <c:v>-0.26676729240181302</c:v>
                </c:pt>
                <c:pt idx="344" formatCode="General">
                  <c:v>-0.27403672406838597</c:v>
                </c:pt>
                <c:pt idx="345" formatCode="General">
                  <c:v>-0.28118503138155498</c:v>
                </c:pt>
                <c:pt idx="346" formatCode="General">
                  <c:v>-0.287499881159684</c:v>
                </c:pt>
                <c:pt idx="347" formatCode="General">
                  <c:v>-0.29283048862690297</c:v>
                </c:pt>
                <c:pt idx="348" formatCode="General">
                  <c:v>-0.29672437758187498</c:v>
                </c:pt>
                <c:pt idx="349" formatCode="General">
                  <c:v>-0.29952395820155198</c:v>
                </c:pt>
                <c:pt idx="350" formatCode="General">
                  <c:v>-0.30031904602014098</c:v>
                </c:pt>
                <c:pt idx="351" formatCode="General">
                  <c:v>-0.29719561722572302</c:v>
                </c:pt>
                <c:pt idx="352" formatCode="General">
                  <c:v>-0.29040466328860698</c:v>
                </c:pt>
                <c:pt idx="353" formatCode="General">
                  <c:v>-0.280491299211937</c:v>
                </c:pt>
                <c:pt idx="354" formatCode="General">
                  <c:v>-0.26765463045235599</c:v>
                </c:pt>
                <c:pt idx="355" formatCode="General">
                  <c:v>-0.25224883393562902</c:v>
                </c:pt>
                <c:pt idx="356" formatCode="General">
                  <c:v>-0.23521829596073701</c:v>
                </c:pt>
                <c:pt idx="357" formatCode="General">
                  <c:v>-0.217061060678442</c:v>
                </c:pt>
                <c:pt idx="358" formatCode="General">
                  <c:v>-0.198156836956625</c:v>
                </c:pt>
                <c:pt idx="359" formatCode="General">
                  <c:v>-0.178595610578377</c:v>
                </c:pt>
                <c:pt idx="360" formatCode="General">
                  <c:v>-0.158249746222142</c:v>
                </c:pt>
                <c:pt idx="361" formatCode="General">
                  <c:v>-0.13814984308922901</c:v>
                </c:pt>
                <c:pt idx="362" formatCode="General">
                  <c:v>-0.119442674497289</c:v>
                </c:pt>
                <c:pt idx="363" formatCode="General">
                  <c:v>-0.10262089294339399</c:v>
                </c:pt>
                <c:pt idx="364" formatCode="General">
                  <c:v>-8.7836649455399193E-2</c:v>
                </c:pt>
                <c:pt idx="365" formatCode="General">
                  <c:v>-7.6194254028027E-2</c:v>
                </c:pt>
                <c:pt idx="366" formatCode="General">
                  <c:v>-6.8470815555904299E-2</c:v>
                </c:pt>
                <c:pt idx="367" formatCode="General">
                  <c:v>-6.3397775321519106E-2</c:v>
                </c:pt>
                <c:pt idx="368" formatCode="General">
                  <c:v>-5.9447406993449803E-2</c:v>
                </c:pt>
                <c:pt idx="369" formatCode="General">
                  <c:v>-5.7250874911333301E-2</c:v>
                </c:pt>
                <c:pt idx="370" formatCode="General">
                  <c:v>-5.7320190061344298E-2</c:v>
                </c:pt>
                <c:pt idx="371" formatCode="General">
                  <c:v>-5.8706158896833401E-2</c:v>
                </c:pt>
                <c:pt idx="372" formatCode="General">
                  <c:v>-5.9832897725513701E-2</c:v>
                </c:pt>
                <c:pt idx="373" formatCode="General">
                  <c:v>-5.9074851574206201E-2</c:v>
                </c:pt>
                <c:pt idx="374" formatCode="General">
                  <c:v>-5.6027350414767398E-2</c:v>
                </c:pt>
                <c:pt idx="375" formatCode="General">
                  <c:v>-5.1642387991113203E-2</c:v>
                </c:pt>
                <c:pt idx="376" formatCode="General">
                  <c:v>-4.6287660954365997E-2</c:v>
                </c:pt>
                <c:pt idx="377" formatCode="General">
                  <c:v>-3.9408879689950403E-2</c:v>
                </c:pt>
                <c:pt idx="378" formatCode="General">
                  <c:v>-3.0807154030809601E-2</c:v>
                </c:pt>
                <c:pt idx="379" formatCode="General">
                  <c:v>-2.0875116953563699E-2</c:v>
                </c:pt>
                <c:pt idx="380" formatCode="General">
                  <c:v>-9.6282318604501305E-3</c:v>
                </c:pt>
                <c:pt idx="381" formatCode="General">
                  <c:v>3.3249661138315101E-3</c:v>
                </c:pt>
                <c:pt idx="382" formatCode="General">
                  <c:v>1.743057729259E-2</c:v>
                </c:pt>
                <c:pt idx="383" formatCode="General">
                  <c:v>3.2795938099481003E-2</c:v>
                </c:pt>
                <c:pt idx="384" formatCode="General">
                  <c:v>4.94736920935177E-2</c:v>
                </c:pt>
                <c:pt idx="385" formatCode="General">
                  <c:v>6.6215549950438796E-2</c:v>
                </c:pt>
                <c:pt idx="386" formatCode="General">
                  <c:v>8.2411876396237094E-2</c:v>
                </c:pt>
                <c:pt idx="387" formatCode="General">
                  <c:v>9.8218243054891005E-2</c:v>
                </c:pt>
                <c:pt idx="388" formatCode="General">
                  <c:v>0.113532623635934</c:v>
                </c:pt>
                <c:pt idx="389" formatCode="General">
                  <c:v>0.12800124616029601</c:v>
                </c:pt>
                <c:pt idx="390" formatCode="General">
                  <c:v>0.14145983713539201</c:v>
                </c:pt>
                <c:pt idx="391" formatCode="General">
                  <c:v>0.153763414783987</c:v>
                </c:pt>
                <c:pt idx="392" formatCode="General">
                  <c:v>0.165742038028589</c:v>
                </c:pt>
                <c:pt idx="393" formatCode="General">
                  <c:v>0.17811686500214199</c:v>
                </c:pt>
                <c:pt idx="394" formatCode="General">
                  <c:v>0.189993639375616</c:v>
                </c:pt>
                <c:pt idx="395" formatCode="General">
                  <c:v>0.20038391713182699</c:v>
                </c:pt>
                <c:pt idx="396" formatCode="General">
                  <c:v>0.209688078880512</c:v>
                </c:pt>
                <c:pt idx="397" formatCode="General">
                  <c:v>0.218913714424916</c:v>
                </c:pt>
                <c:pt idx="398" formatCode="General">
                  <c:v>0.22847009492339099</c:v>
                </c:pt>
                <c:pt idx="399" formatCode="General">
                  <c:v>0.23861768148754001</c:v>
                </c:pt>
                <c:pt idx="400" formatCode="General">
                  <c:v>0.248984697814635</c:v>
                </c:pt>
                <c:pt idx="401" formatCode="General">
                  <c:v>0.25876127066844401</c:v>
                </c:pt>
                <c:pt idx="402" formatCode="General">
                  <c:v>0.26671463367718501</c:v>
                </c:pt>
                <c:pt idx="403" formatCode="General">
                  <c:v>0.27291680635354398</c:v>
                </c:pt>
                <c:pt idx="404" formatCode="General">
                  <c:v>0.27813447628708698</c:v>
                </c:pt>
                <c:pt idx="405" formatCode="General">
                  <c:v>0.28308836961360501</c:v>
                </c:pt>
                <c:pt idx="406" formatCode="General">
                  <c:v>0.28886635344551198</c:v>
                </c:pt>
                <c:pt idx="407" formatCode="General">
                  <c:v>0.29393852616046801</c:v>
                </c:pt>
                <c:pt idx="408" formatCode="General">
                  <c:v>0.29660615928348799</c:v>
                </c:pt>
                <c:pt idx="409" formatCode="General">
                  <c:v>0.29723258873224401</c:v>
                </c:pt>
                <c:pt idx="410" formatCode="General">
                  <c:v>0.29574854856834698</c:v>
                </c:pt>
                <c:pt idx="411" formatCode="General">
                  <c:v>0.29174552453035002</c:v>
                </c:pt>
                <c:pt idx="412" formatCode="General">
                  <c:v>0.285042741417525</c:v>
                </c:pt>
                <c:pt idx="413" formatCode="General">
                  <c:v>0.27601325773413798</c:v>
                </c:pt>
                <c:pt idx="414" formatCode="General">
                  <c:v>0.26603689454382501</c:v>
                </c:pt>
                <c:pt idx="415" formatCode="General">
                  <c:v>0.25646963800509298</c:v>
                </c:pt>
                <c:pt idx="416" formatCode="General">
                  <c:v>0.24765198699209201</c:v>
                </c:pt>
                <c:pt idx="417" formatCode="General">
                  <c:v>0.23954275469743899</c:v>
                </c:pt>
                <c:pt idx="418" formatCode="General">
                  <c:v>0.23258154598609099</c:v>
                </c:pt>
                <c:pt idx="419" formatCode="General">
                  <c:v>0.22814120422881401</c:v>
                </c:pt>
                <c:pt idx="420" formatCode="General">
                  <c:v>0.22765054175239399</c:v>
                </c:pt>
                <c:pt idx="421" formatCode="General">
                  <c:v>0.230995613811766</c:v>
                </c:pt>
                <c:pt idx="422" formatCode="General">
                  <c:v>0.23768967536084701</c:v>
                </c:pt>
                <c:pt idx="423" formatCode="General">
                  <c:v>0.24771282442130901</c:v>
                </c:pt>
                <c:pt idx="424" formatCode="General">
                  <c:v>0.259854990288303</c:v>
                </c:pt>
                <c:pt idx="425" formatCode="General">
                  <c:v>0.27259108780111702</c:v>
                </c:pt>
                <c:pt idx="426" formatCode="General">
                  <c:v>0.285569331478988</c:v>
                </c:pt>
                <c:pt idx="427" formatCode="General">
                  <c:v>0.299102090960499</c:v>
                </c:pt>
                <c:pt idx="428" formatCode="General">
                  <c:v>0.31308583046508498</c:v>
                </c:pt>
                <c:pt idx="429" formatCode="General">
                  <c:v>0.32705015512574698</c:v>
                </c:pt>
                <c:pt idx="430" formatCode="General">
                  <c:v>0.34018602002835402</c:v>
                </c:pt>
                <c:pt idx="431" formatCode="General">
                  <c:v>0.352122994610855</c:v>
                </c:pt>
                <c:pt idx="432" formatCode="General">
                  <c:v>0.36367800549974399</c:v>
                </c:pt>
                <c:pt idx="433" formatCode="General">
                  <c:v>0.37536854270474301</c:v>
                </c:pt>
                <c:pt idx="434" formatCode="General">
                  <c:v>0.38604196714292999</c:v>
                </c:pt>
                <c:pt idx="435" formatCode="General">
                  <c:v>0.39502144951051199</c:v>
                </c:pt>
                <c:pt idx="436" formatCode="General">
                  <c:v>0.40255677856571298</c:v>
                </c:pt>
                <c:pt idx="437" formatCode="General">
                  <c:v>0.40897083070982998</c:v>
                </c:pt>
                <c:pt idx="438" formatCode="General">
                  <c:v>0.41409756707536699</c:v>
                </c:pt>
                <c:pt idx="439" formatCode="General">
                  <c:v>0.41639813980378498</c:v>
                </c:pt>
                <c:pt idx="440" formatCode="General">
                  <c:v>0.414314613803417</c:v>
                </c:pt>
                <c:pt idx="441" formatCode="General">
                  <c:v>0.40815376522811098</c:v>
                </c:pt>
                <c:pt idx="442" formatCode="General">
                  <c:v>0.39916407070267101</c:v>
                </c:pt>
                <c:pt idx="443" formatCode="General">
                  <c:v>0.38844840354958798</c:v>
                </c:pt>
                <c:pt idx="444" formatCode="General">
                  <c:v>0.37796206474780097</c:v>
                </c:pt>
                <c:pt idx="445" formatCode="General">
                  <c:v>0.36812918456990701</c:v>
                </c:pt>
                <c:pt idx="446" formatCode="General">
                  <c:v>0.35833016202828599</c:v>
                </c:pt>
                <c:pt idx="447" formatCode="General">
                  <c:v>0.34912935848112803</c:v>
                </c:pt>
                <c:pt idx="448" formatCode="General">
                  <c:v>0.34201799681664802</c:v>
                </c:pt>
                <c:pt idx="449" formatCode="General">
                  <c:v>0.33796454400999998</c:v>
                </c:pt>
                <c:pt idx="450" formatCode="General">
                  <c:v>0.33724347220622702</c:v>
                </c:pt>
                <c:pt idx="451" formatCode="General">
                  <c:v>0.33948866322582</c:v>
                </c:pt>
                <c:pt idx="452" formatCode="General">
                  <c:v>0.343686854330231</c:v>
                </c:pt>
                <c:pt idx="453" formatCode="General">
                  <c:v>0.349574772377654</c:v>
                </c:pt>
                <c:pt idx="454" formatCode="General">
                  <c:v>0.356957598205217</c:v>
                </c:pt>
                <c:pt idx="455" formatCode="General">
                  <c:v>0.36554911302260201</c:v>
                </c:pt>
                <c:pt idx="456" formatCode="General">
                  <c:v>0.37451427102211199</c:v>
                </c:pt>
                <c:pt idx="457" formatCode="General">
                  <c:v>0.38298663596649801</c:v>
                </c:pt>
                <c:pt idx="458" formatCode="General">
                  <c:v>0.39033574779027902</c:v>
                </c:pt>
                <c:pt idx="459" formatCode="General">
                  <c:v>0.39534483404269599</c:v>
                </c:pt>
                <c:pt idx="460" formatCode="General">
                  <c:v>0.39723221403217901</c:v>
                </c:pt>
                <c:pt idx="461" formatCode="General">
                  <c:v>0.39622126741736602</c:v>
                </c:pt>
                <c:pt idx="462" formatCode="General">
                  <c:v>0.39271250193598201</c:v>
                </c:pt>
                <c:pt idx="463" formatCode="General">
                  <c:v>0.38674016678825002</c:v>
                </c:pt>
                <c:pt idx="464" formatCode="General">
                  <c:v>0.378086039078529</c:v>
                </c:pt>
                <c:pt idx="465" formatCode="General">
                  <c:v>0.36742698230749998</c:v>
                </c:pt>
                <c:pt idx="466" formatCode="General">
                  <c:v>0.35570378431196398</c:v>
                </c:pt>
                <c:pt idx="467" formatCode="General">
                  <c:v>0.34364036443540802</c:v>
                </c:pt>
                <c:pt idx="468" formatCode="General">
                  <c:v>0.33175785467924801</c:v>
                </c:pt>
                <c:pt idx="469" formatCode="General">
                  <c:v>0.32015676629685702</c:v>
                </c:pt>
                <c:pt idx="470" formatCode="General">
                  <c:v>0.30883586540042701</c:v>
                </c:pt>
                <c:pt idx="471" formatCode="General">
                  <c:v>0.29757999806250202</c:v>
                </c:pt>
                <c:pt idx="472" formatCode="General">
                  <c:v>0.28663883043456201</c:v>
                </c:pt>
                <c:pt idx="473" formatCode="General">
                  <c:v>0.27738709499083403</c:v>
                </c:pt>
                <c:pt idx="474" formatCode="General">
                  <c:v>0.27073750739602198</c:v>
                </c:pt>
                <c:pt idx="475" formatCode="General">
                  <c:v>0.26602083001518101</c:v>
                </c:pt>
                <c:pt idx="476" formatCode="General">
                  <c:v>0.26372318173645598</c:v>
                </c:pt>
                <c:pt idx="477" formatCode="General">
                  <c:v>0.26479882811753902</c:v>
                </c:pt>
                <c:pt idx="478" formatCode="General">
                  <c:v>0.26902370222667299</c:v>
                </c:pt>
                <c:pt idx="479" formatCode="General">
                  <c:v>0.27506161370429899</c:v>
                </c:pt>
                <c:pt idx="480" formatCode="General">
                  <c:v>0.28144107808250601</c:v>
                </c:pt>
                <c:pt idx="481" formatCode="General">
                  <c:v>0.28672624986599199</c:v>
                </c:pt>
                <c:pt idx="482" formatCode="General">
                  <c:v>0.289362963610237</c:v>
                </c:pt>
                <c:pt idx="483" formatCode="General">
                  <c:v>0.28926168048122902</c:v>
                </c:pt>
                <c:pt idx="484" formatCode="General">
                  <c:v>0.28756744314745702</c:v>
                </c:pt>
                <c:pt idx="485" formatCode="General">
                  <c:v>0.28558426307891599</c:v>
                </c:pt>
                <c:pt idx="486" formatCode="General">
                  <c:v>0.28363444272327898</c:v>
                </c:pt>
                <c:pt idx="487" formatCode="General">
                  <c:v>0.28077794504206299</c:v>
                </c:pt>
                <c:pt idx="488" formatCode="General">
                  <c:v>0.27611472962213501</c:v>
                </c:pt>
                <c:pt idx="489" formatCode="General">
                  <c:v>0.26971268330746301</c:v>
                </c:pt>
                <c:pt idx="490" formatCode="General">
                  <c:v>0.262646077304796</c:v>
                </c:pt>
                <c:pt idx="491" formatCode="General">
                  <c:v>0.25599737520035198</c:v>
                </c:pt>
                <c:pt idx="492" formatCode="General">
                  <c:v>0.249997275190358</c:v>
                </c:pt>
                <c:pt idx="493" formatCode="General">
                  <c:v>0.24456497616025</c:v>
                </c:pt>
                <c:pt idx="494" formatCode="General">
                  <c:v>0.23979161472624599</c:v>
                </c:pt>
                <c:pt idx="495" formatCode="General">
                  <c:v>0.23569637770457999</c:v>
                </c:pt>
                <c:pt idx="496" formatCode="General">
                  <c:v>0.23233004646535499</c:v>
                </c:pt>
                <c:pt idx="497" formatCode="General">
                  <c:v>0.22972032881136201</c:v>
                </c:pt>
                <c:pt idx="498" formatCode="General">
                  <c:v>0.22752092921544401</c:v>
                </c:pt>
                <c:pt idx="499" formatCode="General">
                  <c:v>0.225599416444064</c:v>
                </c:pt>
                <c:pt idx="500" formatCode="General">
                  <c:v>0.22333397173568201</c:v>
                </c:pt>
                <c:pt idx="501" formatCode="General">
                  <c:v>0.21981267937253501</c:v>
                </c:pt>
                <c:pt idx="502" formatCode="General">
                  <c:v>0.21563921251288501</c:v>
                </c:pt>
                <c:pt idx="503" formatCode="General">
                  <c:v>0.21149884188033599</c:v>
                </c:pt>
                <c:pt idx="504" formatCode="General">
                  <c:v>0.20747455613841601</c:v>
                </c:pt>
                <c:pt idx="505" formatCode="General">
                  <c:v>0.20457744519122301</c:v>
                </c:pt>
                <c:pt idx="506" formatCode="General">
                  <c:v>0.203735630252845</c:v>
                </c:pt>
                <c:pt idx="507" formatCode="General">
                  <c:v>0.20396450305758701</c:v>
                </c:pt>
                <c:pt idx="508" formatCode="General">
                  <c:v>0.204315061375205</c:v>
                </c:pt>
                <c:pt idx="509" formatCode="General">
                  <c:v>0.20534636845078799</c:v>
                </c:pt>
                <c:pt idx="510" formatCode="General">
                  <c:v>0.207005129414253</c:v>
                </c:pt>
                <c:pt idx="511" formatCode="General">
                  <c:v>0.20817975362504301</c:v>
                </c:pt>
                <c:pt idx="512" formatCode="General">
                  <c:v>0.20832696810982601</c:v>
                </c:pt>
                <c:pt idx="513" formatCode="General">
                  <c:v>0.20736848138111699</c:v>
                </c:pt>
                <c:pt idx="514" formatCode="General">
                  <c:v>0.205257508786858</c:v>
                </c:pt>
                <c:pt idx="515" formatCode="General">
                  <c:v>0.20147181024166699</c:v>
                </c:pt>
                <c:pt idx="516" formatCode="General">
                  <c:v>0.19590419011979401</c:v>
                </c:pt>
                <c:pt idx="517" formatCode="General">
                  <c:v>0.18900101754915299</c:v>
                </c:pt>
                <c:pt idx="518" formatCode="General">
                  <c:v>0.181161894555707</c:v>
                </c:pt>
                <c:pt idx="519" formatCode="General">
                  <c:v>0.17266667757572801</c:v>
                </c:pt>
                <c:pt idx="520" formatCode="General">
                  <c:v>0.162776415779815</c:v>
                </c:pt>
                <c:pt idx="521" formatCode="General">
                  <c:v>0.15092546686529901</c:v>
                </c:pt>
                <c:pt idx="522" formatCode="General">
                  <c:v>0.137573601986022</c:v>
                </c:pt>
                <c:pt idx="523" formatCode="General">
                  <c:v>0.12264169462397</c:v>
                </c:pt>
                <c:pt idx="524" formatCode="General">
                  <c:v>0.106253320497999</c:v>
                </c:pt>
                <c:pt idx="525" formatCode="General">
                  <c:v>8.9296629239350903E-2</c:v>
                </c:pt>
                <c:pt idx="526" formatCode="General">
                  <c:v>7.3248391168428698E-2</c:v>
                </c:pt>
                <c:pt idx="527" formatCode="General">
                  <c:v>5.9382264407160802E-2</c:v>
                </c:pt>
                <c:pt idx="528" formatCode="General">
                  <c:v>4.7349624836458097E-2</c:v>
                </c:pt>
                <c:pt idx="529" formatCode="General">
                  <c:v>3.6586107954931203E-2</c:v>
                </c:pt>
                <c:pt idx="530" formatCode="General">
                  <c:v>2.7755740870968999E-2</c:v>
                </c:pt>
                <c:pt idx="531" formatCode="General">
                  <c:v>2.1385138623818599E-2</c:v>
                </c:pt>
                <c:pt idx="532" formatCode="General">
                  <c:v>1.7337761577476001E-2</c:v>
                </c:pt>
                <c:pt idx="533" formatCode="General">
                  <c:v>1.5204354394349801E-2</c:v>
                </c:pt>
                <c:pt idx="534" formatCode="General">
                  <c:v>1.51948853836567E-2</c:v>
                </c:pt>
                <c:pt idx="535" formatCode="General">
                  <c:v>1.73391523278623E-2</c:v>
                </c:pt>
                <c:pt idx="536" formatCode="General">
                  <c:v>2.0544920284799401E-2</c:v>
                </c:pt>
                <c:pt idx="537" formatCode="General">
                  <c:v>2.45152393730632E-2</c:v>
                </c:pt>
                <c:pt idx="538" formatCode="General">
                  <c:v>2.9028631624906799E-2</c:v>
                </c:pt>
                <c:pt idx="539" formatCode="General">
                  <c:v>3.3022068510014303E-2</c:v>
                </c:pt>
                <c:pt idx="540" formatCode="General">
                  <c:v>3.5434416533619999E-2</c:v>
                </c:pt>
                <c:pt idx="541" formatCode="General">
                  <c:v>3.6134995360316599E-2</c:v>
                </c:pt>
                <c:pt idx="542" formatCode="General">
                  <c:v>3.46946208167975E-2</c:v>
                </c:pt>
                <c:pt idx="543" formatCode="General">
                  <c:v>3.1043498921451002E-2</c:v>
                </c:pt>
                <c:pt idx="544" formatCode="General">
                  <c:v>2.6173181503853799E-2</c:v>
                </c:pt>
                <c:pt idx="545" formatCode="General">
                  <c:v>2.0040924147644901E-2</c:v>
                </c:pt>
                <c:pt idx="546" formatCode="General">
                  <c:v>1.19149337876775E-2</c:v>
                </c:pt>
                <c:pt idx="547" formatCode="General">
                  <c:v>1.9907697710797099E-3</c:v>
                </c:pt>
                <c:pt idx="548" formatCode="General">
                  <c:v>-9.9851484913173194E-3</c:v>
                </c:pt>
                <c:pt idx="549" formatCode="General">
                  <c:v>-2.39200091204246E-2</c:v>
                </c:pt>
                <c:pt idx="550" formatCode="General">
                  <c:v>-3.8785258800060299E-2</c:v>
                </c:pt>
                <c:pt idx="551" formatCode="General">
                  <c:v>-5.3612011168220203E-2</c:v>
                </c:pt>
                <c:pt idx="552" formatCode="General">
                  <c:v>-6.7894558938806096E-2</c:v>
                </c:pt>
                <c:pt idx="553" formatCode="General">
                  <c:v>-8.1107640396417505E-2</c:v>
                </c:pt>
                <c:pt idx="554" formatCode="General">
                  <c:v>-9.2142791843963998E-2</c:v>
                </c:pt>
                <c:pt idx="555" formatCode="General">
                  <c:v>-0.101511052615417</c:v>
                </c:pt>
                <c:pt idx="556" formatCode="General">
                  <c:v>-0.109973489886999</c:v>
                </c:pt>
                <c:pt idx="557" formatCode="General">
                  <c:v>-0.11658701292866901</c:v>
                </c:pt>
                <c:pt idx="558" formatCode="General">
                  <c:v>-0.120984982207836</c:v>
                </c:pt>
                <c:pt idx="559" formatCode="General">
                  <c:v>-0.123767094002376</c:v>
                </c:pt>
                <c:pt idx="560" formatCode="General">
                  <c:v>-0.12460996648391801</c:v>
                </c:pt>
                <c:pt idx="561" formatCode="General">
                  <c:v>-0.123344438812669</c:v>
                </c:pt>
                <c:pt idx="562" formatCode="General">
                  <c:v>-0.120767921898355</c:v>
                </c:pt>
                <c:pt idx="563" formatCode="General">
                  <c:v>-0.11748228886012201</c:v>
                </c:pt>
                <c:pt idx="564" formatCode="General">
                  <c:v>-0.113726429410999</c:v>
                </c:pt>
                <c:pt idx="565" formatCode="General">
                  <c:v>-0.111082629354696</c:v>
                </c:pt>
                <c:pt idx="566" formatCode="General">
                  <c:v>-0.110591530994102</c:v>
                </c:pt>
                <c:pt idx="567" formatCode="General">
                  <c:v>-0.111596045338601</c:v>
                </c:pt>
                <c:pt idx="568" formatCode="General">
                  <c:v>-0.11438277675816499</c:v>
                </c:pt>
                <c:pt idx="569" formatCode="General">
                  <c:v>-0.118912213083983</c:v>
                </c:pt>
                <c:pt idx="570" formatCode="General">
                  <c:v>-0.12394731452737</c:v>
                </c:pt>
                <c:pt idx="571" formatCode="General">
                  <c:v>-0.128528873155975</c:v>
                </c:pt>
                <c:pt idx="572" formatCode="General">
                  <c:v>-0.13212331985319001</c:v>
                </c:pt>
                <c:pt idx="573" formatCode="General">
                  <c:v>-0.13502437094085701</c:v>
                </c:pt>
                <c:pt idx="574" formatCode="General">
                  <c:v>-0.13814083753307199</c:v>
                </c:pt>
                <c:pt idx="575" formatCode="General">
                  <c:v>-0.14229671500523799</c:v>
                </c:pt>
                <c:pt idx="576" formatCode="General">
                  <c:v>-0.147667296399833</c:v>
                </c:pt>
                <c:pt idx="577" formatCode="General">
                  <c:v>-0.15461259718282999</c:v>
                </c:pt>
                <c:pt idx="578" formatCode="General">
                  <c:v>-0.16391369132707201</c:v>
                </c:pt>
                <c:pt idx="579" formatCode="General">
                  <c:v>-0.17485943013410399</c:v>
                </c:pt>
                <c:pt idx="580" formatCode="General">
                  <c:v>-0.18565345128560401</c:v>
                </c:pt>
                <c:pt idx="581" formatCode="General">
                  <c:v>-0.19606710477699699</c:v>
                </c:pt>
                <c:pt idx="582" formatCode="General">
                  <c:v>-0.20668412070589801</c:v>
                </c:pt>
                <c:pt idx="583" formatCode="General">
                  <c:v>-0.216655214125684</c:v>
                </c:pt>
                <c:pt idx="584" formatCode="General">
                  <c:v>-0.22487953529235899</c:v>
                </c:pt>
                <c:pt idx="585" formatCode="General">
                  <c:v>-0.22939707388703201</c:v>
                </c:pt>
                <c:pt idx="586" formatCode="General">
                  <c:v>-0.22989189383505901</c:v>
                </c:pt>
                <c:pt idx="587" formatCode="General">
                  <c:v>-0.227985068923928</c:v>
                </c:pt>
                <c:pt idx="588" formatCode="General">
                  <c:v>-0.22469913194416599</c:v>
                </c:pt>
                <c:pt idx="589" formatCode="General">
                  <c:v>-0.220483796346333</c:v>
                </c:pt>
                <c:pt idx="590" formatCode="General">
                  <c:v>-0.21506067235068399</c:v>
                </c:pt>
                <c:pt idx="591" formatCode="General">
                  <c:v>-0.20907115816635899</c:v>
                </c:pt>
                <c:pt idx="592" formatCode="General">
                  <c:v>-0.20358543778954</c:v>
                </c:pt>
                <c:pt idx="593" formatCode="General">
                  <c:v>-0.19924421086549299</c:v>
                </c:pt>
                <c:pt idx="594" formatCode="General">
                  <c:v>-0.19623324925971899</c:v>
                </c:pt>
                <c:pt idx="595" formatCode="General">
                  <c:v>-0.19450580636720299</c:v>
                </c:pt>
                <c:pt idx="596" formatCode="General">
                  <c:v>-0.19374882765724699</c:v>
                </c:pt>
                <c:pt idx="597" formatCode="General">
                  <c:v>-0.19381123484061999</c:v>
                </c:pt>
                <c:pt idx="598" formatCode="General">
                  <c:v>-0.19514473919700301</c:v>
                </c:pt>
                <c:pt idx="599" formatCode="General">
                  <c:v>-0.19798656040250401</c:v>
                </c:pt>
                <c:pt idx="600" formatCode="General">
                  <c:v>-0.20227921552408601</c:v>
                </c:pt>
                <c:pt idx="601" formatCode="General">
                  <c:v>-0.207302382511098</c:v>
                </c:pt>
                <c:pt idx="602" formatCode="General">
                  <c:v>-0.21227701368058</c:v>
                </c:pt>
                <c:pt idx="603" formatCode="General">
                  <c:v>-0.21699230897536301</c:v>
                </c:pt>
                <c:pt idx="604" formatCode="General">
                  <c:v>-0.221843787796424</c:v>
                </c:pt>
                <c:pt idx="605" formatCode="General">
                  <c:v>-0.227150421156607</c:v>
                </c:pt>
                <c:pt idx="606" formatCode="General">
                  <c:v>-0.23259924476237301</c:v>
                </c:pt>
                <c:pt idx="607" formatCode="General">
                  <c:v>-0.23825057319770299</c:v>
                </c:pt>
                <c:pt idx="608" formatCode="General">
                  <c:v>-0.24349679801069399</c:v>
                </c:pt>
                <c:pt idx="609" formatCode="General">
                  <c:v>-0.247436699572124</c:v>
                </c:pt>
                <c:pt idx="610" formatCode="General">
                  <c:v>-0.249592970028573</c:v>
                </c:pt>
                <c:pt idx="611" formatCode="General">
                  <c:v>-0.249643988423462</c:v>
                </c:pt>
                <c:pt idx="612" formatCode="General">
                  <c:v>-0.247546029399069</c:v>
                </c:pt>
                <c:pt idx="613" formatCode="General">
                  <c:v>-0.24347210682485601</c:v>
                </c:pt>
                <c:pt idx="614" formatCode="General">
                  <c:v>-0.237874259742891</c:v>
                </c:pt>
                <c:pt idx="615" formatCode="General">
                  <c:v>-0.23047744042498899</c:v>
                </c:pt>
                <c:pt idx="616" formatCode="General">
                  <c:v>-0.22134760575211801</c:v>
                </c:pt>
                <c:pt idx="617" formatCode="General">
                  <c:v>-0.21046628478863899</c:v>
                </c:pt>
                <c:pt idx="618" formatCode="General">
                  <c:v>-0.19823268445668399</c:v>
                </c:pt>
                <c:pt idx="619" formatCode="General">
                  <c:v>-0.185784436091746</c:v>
                </c:pt>
                <c:pt idx="620" formatCode="General">
                  <c:v>-0.17241474065790299</c:v>
                </c:pt>
                <c:pt idx="621" formatCode="General">
                  <c:v>-0.15766890380704501</c:v>
                </c:pt>
                <c:pt idx="622" formatCode="General">
                  <c:v>-0.143180280428059</c:v>
                </c:pt>
                <c:pt idx="623" formatCode="General">
                  <c:v>-0.13014021489576899</c:v>
                </c:pt>
                <c:pt idx="624" formatCode="General">
                  <c:v>-0.11880135804458</c:v>
                </c:pt>
                <c:pt idx="625" formatCode="General">
                  <c:v>-0.109862942713709</c:v>
                </c:pt>
                <c:pt idx="626" formatCode="General">
                  <c:v>-0.103731302258339</c:v>
                </c:pt>
                <c:pt idx="627" formatCode="General">
                  <c:v>-9.9867288849500399E-2</c:v>
                </c:pt>
                <c:pt idx="628" formatCode="General">
                  <c:v>-9.8137103876454607E-2</c:v>
                </c:pt>
                <c:pt idx="629" formatCode="General">
                  <c:v>-9.8399754883484805E-2</c:v>
                </c:pt>
                <c:pt idx="630" formatCode="General">
                  <c:v>-0.100438606966639</c:v>
                </c:pt>
                <c:pt idx="631" formatCode="General">
                  <c:v>-0.10471617654335599</c:v>
                </c:pt>
                <c:pt idx="632" formatCode="General">
                  <c:v>-0.11147879505649901</c:v>
                </c:pt>
                <c:pt idx="633" formatCode="General">
                  <c:v>-0.120389014299792</c:v>
                </c:pt>
                <c:pt idx="634" formatCode="General">
                  <c:v>-0.13022049707026701</c:v>
                </c:pt>
                <c:pt idx="635" formatCode="General">
                  <c:v>-0.13930245418252199</c:v>
                </c:pt>
                <c:pt idx="636" formatCode="General">
                  <c:v>-0.14643776221146601</c:v>
                </c:pt>
                <c:pt idx="637" formatCode="General">
                  <c:v>-0.15074149924691899</c:v>
                </c:pt>
                <c:pt idx="638" formatCode="General">
                  <c:v>-0.15200067736745099</c:v>
                </c:pt>
                <c:pt idx="639" formatCode="General">
                  <c:v>-0.15002894886913101</c:v>
                </c:pt>
                <c:pt idx="640" formatCode="General">
                  <c:v>-0.144283719768934</c:v>
                </c:pt>
                <c:pt idx="641" formatCode="General">
                  <c:v>-0.13560704047286201</c:v>
                </c:pt>
                <c:pt idx="642" formatCode="General">
                  <c:v>-0.125922267695639</c:v>
                </c:pt>
                <c:pt idx="643" formatCode="General">
                  <c:v>-0.11680932092331101</c:v>
                </c:pt>
                <c:pt idx="644" formatCode="General">
                  <c:v>-0.109052738468102</c:v>
                </c:pt>
                <c:pt idx="645" formatCode="General">
                  <c:v>-0.102548892412187</c:v>
                </c:pt>
                <c:pt idx="646" formatCode="General">
                  <c:v>-9.6858778619405103E-2</c:v>
                </c:pt>
                <c:pt idx="647" formatCode="General">
                  <c:v>-9.2532560100823502E-2</c:v>
                </c:pt>
                <c:pt idx="648" formatCode="General">
                  <c:v>-9.1366034131054694E-2</c:v>
                </c:pt>
                <c:pt idx="649" formatCode="General">
                  <c:v>-9.4317153228368006E-2</c:v>
                </c:pt>
                <c:pt idx="650" formatCode="General">
                  <c:v>-0.100204188103583</c:v>
                </c:pt>
                <c:pt idx="651" formatCode="General">
                  <c:v>-0.106756580043238</c:v>
                </c:pt>
                <c:pt idx="652" formatCode="General">
                  <c:v>-0.112481381480852</c:v>
                </c:pt>
                <c:pt idx="653" formatCode="General">
                  <c:v>-0.11685327786635399</c:v>
                </c:pt>
                <c:pt idx="654" formatCode="General">
                  <c:v>-0.120302784333167</c:v>
                </c:pt>
                <c:pt idx="655" formatCode="General">
                  <c:v>-0.12352649102221699</c:v>
                </c:pt>
                <c:pt idx="656" formatCode="General">
                  <c:v>-0.12571491002011201</c:v>
                </c:pt>
                <c:pt idx="657" formatCode="General">
                  <c:v>-0.12692098108136601</c:v>
                </c:pt>
                <c:pt idx="658" formatCode="General">
                  <c:v>-0.12831314865285201</c:v>
                </c:pt>
                <c:pt idx="659" formatCode="General">
                  <c:v>-0.130023339559518</c:v>
                </c:pt>
                <c:pt idx="660" formatCode="General">
                  <c:v>-0.13206928158518899</c:v>
                </c:pt>
                <c:pt idx="661" formatCode="General">
                  <c:v>-0.134695852720743</c:v>
                </c:pt>
                <c:pt idx="662" formatCode="General">
                  <c:v>-0.13751444036777899</c:v>
                </c:pt>
                <c:pt idx="663" formatCode="General">
                  <c:v>-0.139645979114008</c:v>
                </c:pt>
                <c:pt idx="664" formatCode="General">
                  <c:v>-0.14092546553185001</c:v>
                </c:pt>
                <c:pt idx="665" formatCode="General">
                  <c:v>-0.14160309952168501</c:v>
                </c:pt>
                <c:pt idx="666" formatCode="General">
                  <c:v>-0.14079936873916901</c:v>
                </c:pt>
                <c:pt idx="667" formatCode="General">
                  <c:v>-0.13742938008832001</c:v>
                </c:pt>
                <c:pt idx="668" formatCode="General">
                  <c:v>-0.13139904560632201</c:v>
                </c:pt>
                <c:pt idx="669" formatCode="General">
                  <c:v>-0.122859258408726</c:v>
                </c:pt>
                <c:pt idx="670" formatCode="General">
                  <c:v>-0.112244703981511</c:v>
                </c:pt>
                <c:pt idx="671" formatCode="General">
                  <c:v>-0.100027089099804</c:v>
                </c:pt>
                <c:pt idx="672" formatCode="General">
                  <c:v>-8.6455843458759896E-2</c:v>
                </c:pt>
                <c:pt idx="673" formatCode="General">
                  <c:v>-7.2222655312737999E-2</c:v>
                </c:pt>
                <c:pt idx="674" formatCode="General">
                  <c:v>-5.78802369109708E-2</c:v>
                </c:pt>
                <c:pt idx="675" formatCode="General">
                  <c:v>-4.4368027939698899E-2</c:v>
                </c:pt>
                <c:pt idx="676" formatCode="General">
                  <c:v>-3.2622860336482998E-2</c:v>
                </c:pt>
                <c:pt idx="677" formatCode="General">
                  <c:v>-2.21782157792225E-2</c:v>
                </c:pt>
                <c:pt idx="678" formatCode="General">
                  <c:v>-1.27979838913557E-2</c:v>
                </c:pt>
                <c:pt idx="679" formatCode="General">
                  <c:v>-3.8231004686449001E-3</c:v>
                </c:pt>
                <c:pt idx="680" formatCode="General">
                  <c:v>5.4397346231057899E-3</c:v>
                </c:pt>
                <c:pt idx="681" formatCode="General">
                  <c:v>1.45574995476582E-2</c:v>
                </c:pt>
                <c:pt idx="682" formatCode="General">
                  <c:v>2.3095765475781401E-2</c:v>
                </c:pt>
                <c:pt idx="683" formatCode="General">
                  <c:v>3.0778889250750702E-2</c:v>
                </c:pt>
                <c:pt idx="684" formatCode="General">
                  <c:v>3.79629834688184E-2</c:v>
                </c:pt>
                <c:pt idx="685" formatCode="General">
                  <c:v>4.4396378038748699E-2</c:v>
                </c:pt>
                <c:pt idx="686" formatCode="General">
                  <c:v>4.9728157002484299E-2</c:v>
                </c:pt>
                <c:pt idx="687" formatCode="General">
                  <c:v>5.4482457464190399E-2</c:v>
                </c:pt>
                <c:pt idx="688" formatCode="General">
                  <c:v>5.9189611237433902E-2</c:v>
                </c:pt>
                <c:pt idx="689" formatCode="General">
                  <c:v>6.43150285504758E-2</c:v>
                </c:pt>
                <c:pt idx="690" formatCode="General">
                  <c:v>6.9551019992876995E-2</c:v>
                </c:pt>
                <c:pt idx="691" formatCode="General">
                  <c:v>7.4408774017632198E-2</c:v>
                </c:pt>
                <c:pt idx="692" formatCode="General">
                  <c:v>7.8815186537329399E-2</c:v>
                </c:pt>
                <c:pt idx="693" formatCode="General">
                  <c:v>8.3102027606798606E-2</c:v>
                </c:pt>
                <c:pt idx="694" formatCode="General">
                  <c:v>8.78192840586694E-2</c:v>
                </c:pt>
                <c:pt idx="695" formatCode="General">
                  <c:v>9.2416794774472399E-2</c:v>
                </c:pt>
                <c:pt idx="696" formatCode="General">
                  <c:v>9.5352785365953194E-2</c:v>
                </c:pt>
                <c:pt idx="697" formatCode="General">
                  <c:v>9.6023796656338894E-2</c:v>
                </c:pt>
                <c:pt idx="698" formatCode="General">
                  <c:v>9.4644553299910394E-2</c:v>
                </c:pt>
                <c:pt idx="699" formatCode="General">
                  <c:v>9.0540763817408401E-2</c:v>
                </c:pt>
                <c:pt idx="700" formatCode="General">
                  <c:v>8.3637558348119798E-2</c:v>
                </c:pt>
                <c:pt idx="701" formatCode="General">
                  <c:v>7.4301608607264397E-2</c:v>
                </c:pt>
                <c:pt idx="702" formatCode="General">
                  <c:v>6.2846919762591005E-2</c:v>
                </c:pt>
                <c:pt idx="703" formatCode="General">
                  <c:v>4.9797368936169699E-2</c:v>
                </c:pt>
                <c:pt idx="704" formatCode="General">
                  <c:v>3.5951032629594502E-2</c:v>
                </c:pt>
                <c:pt idx="705" formatCode="General">
                  <c:v>2.2530351362180501E-2</c:v>
                </c:pt>
                <c:pt idx="706" formatCode="General">
                  <c:v>1.12601591671818E-2</c:v>
                </c:pt>
                <c:pt idx="707" formatCode="General">
                  <c:v>2.9358753346148399E-3</c:v>
                </c:pt>
                <c:pt idx="708" formatCode="General">
                  <c:v>-1.80840436028806E-3</c:v>
                </c:pt>
                <c:pt idx="709" formatCode="General">
                  <c:v>-2.4237703825343601E-3</c:v>
                </c:pt>
                <c:pt idx="710" formatCode="General">
                  <c:v>4.5274774283020998E-4</c:v>
                </c:pt>
                <c:pt idx="711" formatCode="General">
                  <c:v>5.3453692099665199E-3</c:v>
                </c:pt>
                <c:pt idx="712" formatCode="General">
                  <c:v>1.0790047638426E-2</c:v>
                </c:pt>
                <c:pt idx="713" formatCode="General">
                  <c:v>1.74083608002037E-2</c:v>
                </c:pt>
                <c:pt idx="714" formatCode="General">
                  <c:v>2.60257523022689E-2</c:v>
                </c:pt>
                <c:pt idx="715" formatCode="General">
                  <c:v>3.5716206353483798E-2</c:v>
                </c:pt>
                <c:pt idx="716" formatCode="General">
                  <c:v>4.51665758295339E-2</c:v>
                </c:pt>
                <c:pt idx="717" formatCode="General">
                  <c:v>5.3877573805132403E-2</c:v>
                </c:pt>
                <c:pt idx="718" formatCode="General">
                  <c:v>6.2634137707938103E-2</c:v>
                </c:pt>
                <c:pt idx="719" formatCode="General">
                  <c:v>7.1212086956002604E-2</c:v>
                </c:pt>
                <c:pt idx="720" formatCode="General">
                  <c:v>7.8704496288209205E-2</c:v>
                </c:pt>
                <c:pt idx="721" formatCode="General">
                  <c:v>8.5304038646854999E-2</c:v>
                </c:pt>
                <c:pt idx="722" formatCode="General">
                  <c:v>9.0971344920420194E-2</c:v>
                </c:pt>
                <c:pt idx="723" formatCode="General">
                  <c:v>9.5225929931577705E-2</c:v>
                </c:pt>
                <c:pt idx="724" formatCode="General">
                  <c:v>9.8103947610002504E-2</c:v>
                </c:pt>
                <c:pt idx="725" formatCode="General">
                  <c:v>0.10005875547026399</c:v>
                </c:pt>
                <c:pt idx="726" formatCode="General">
                  <c:v>0.100746030096822</c:v>
                </c:pt>
                <c:pt idx="727" formatCode="General">
                  <c:v>9.9795770895236197E-2</c:v>
                </c:pt>
                <c:pt idx="728" formatCode="General">
                  <c:v>9.6939143162677099E-2</c:v>
                </c:pt>
                <c:pt idx="729" formatCode="General">
                  <c:v>9.1959690134794797E-2</c:v>
                </c:pt>
                <c:pt idx="730" formatCode="General">
                  <c:v>8.5787515965107294E-2</c:v>
                </c:pt>
                <c:pt idx="731" formatCode="General">
                  <c:v>7.9667465746540503E-2</c:v>
                </c:pt>
                <c:pt idx="732" formatCode="General">
                  <c:v>7.3514626997618904E-2</c:v>
                </c:pt>
                <c:pt idx="733" formatCode="General">
                  <c:v>6.7013746259103599E-2</c:v>
                </c:pt>
                <c:pt idx="734" formatCode="General">
                  <c:v>6.0714792993733099E-2</c:v>
                </c:pt>
                <c:pt idx="735" formatCode="General">
                  <c:v>5.4852219559592699E-2</c:v>
                </c:pt>
                <c:pt idx="736" formatCode="General">
                  <c:v>4.9186202944672401E-2</c:v>
                </c:pt>
                <c:pt idx="737" formatCode="General">
                  <c:v>4.3777572559683502E-2</c:v>
                </c:pt>
                <c:pt idx="738" formatCode="General">
                  <c:v>3.9126494859370697E-2</c:v>
                </c:pt>
                <c:pt idx="739" formatCode="General">
                  <c:v>3.6085635925762298E-2</c:v>
                </c:pt>
                <c:pt idx="740" formatCode="General">
                  <c:v>3.5008165314100601E-2</c:v>
                </c:pt>
                <c:pt idx="741" formatCode="General">
                  <c:v>3.6696346996645299E-2</c:v>
                </c:pt>
                <c:pt idx="742" formatCode="General">
                  <c:v>4.2681573710458401E-2</c:v>
                </c:pt>
                <c:pt idx="743" formatCode="General">
                  <c:v>5.2975466261687199E-2</c:v>
                </c:pt>
                <c:pt idx="744" formatCode="General">
                  <c:v>6.5954720215477894E-2</c:v>
                </c:pt>
                <c:pt idx="745" formatCode="General">
                  <c:v>7.9736885918764794E-2</c:v>
                </c:pt>
                <c:pt idx="746" formatCode="General">
                  <c:v>9.3141982415226698E-2</c:v>
                </c:pt>
                <c:pt idx="747" formatCode="General">
                  <c:v>0.104918045762222</c:v>
                </c:pt>
                <c:pt idx="748" formatCode="General">
                  <c:v>0.113685010731383</c:v>
                </c:pt>
                <c:pt idx="749" formatCode="General">
                  <c:v>0.119578541961766</c:v>
                </c:pt>
                <c:pt idx="750" formatCode="General">
                  <c:v>0.123641529602265</c:v>
                </c:pt>
                <c:pt idx="751" formatCode="General">
                  <c:v>0.12613645028771001</c:v>
                </c:pt>
                <c:pt idx="752" formatCode="General">
                  <c:v>0.12701165597931399</c:v>
                </c:pt>
                <c:pt idx="753" formatCode="General">
                  <c:v>0.12642252912572599</c:v>
                </c:pt>
                <c:pt idx="754" formatCode="General">
                  <c:v>0.123525161070397</c:v>
                </c:pt>
                <c:pt idx="755" formatCode="General">
                  <c:v>0.117827450773307</c:v>
                </c:pt>
                <c:pt idx="756" formatCode="General">
                  <c:v>0.109708983682466</c:v>
                </c:pt>
                <c:pt idx="757" formatCode="General">
                  <c:v>9.8672588113127693E-2</c:v>
                </c:pt>
                <c:pt idx="758" formatCode="General">
                  <c:v>8.4608956375575695E-2</c:v>
                </c:pt>
                <c:pt idx="759" formatCode="General">
                  <c:v>6.8992900711304803E-2</c:v>
                </c:pt>
                <c:pt idx="760" formatCode="General">
                  <c:v>5.3126411690293598E-2</c:v>
                </c:pt>
                <c:pt idx="761" formatCode="General">
                  <c:v>3.8346832323843699E-2</c:v>
                </c:pt>
                <c:pt idx="762" formatCode="General">
                  <c:v>2.57206562485944E-2</c:v>
                </c:pt>
                <c:pt idx="763" formatCode="General">
                  <c:v>1.5496144947223799E-2</c:v>
                </c:pt>
                <c:pt idx="764" formatCode="General">
                  <c:v>8.05277009465785E-3</c:v>
                </c:pt>
                <c:pt idx="765" formatCode="General">
                  <c:v>3.5012102209622999E-3</c:v>
                </c:pt>
                <c:pt idx="766" formatCode="General">
                  <c:v>2.6262614646051698E-3</c:v>
                </c:pt>
                <c:pt idx="767" formatCode="General">
                  <c:v>6.3543148686560401E-3</c:v>
                </c:pt>
                <c:pt idx="768" formatCode="General">
                  <c:v>1.3984022561841E-2</c:v>
                </c:pt>
                <c:pt idx="769" formatCode="General">
                  <c:v>2.4787639434778099E-2</c:v>
                </c:pt>
                <c:pt idx="770" formatCode="General">
                  <c:v>3.7873176982695302E-2</c:v>
                </c:pt>
                <c:pt idx="771" formatCode="General">
                  <c:v>5.1721004356692198E-2</c:v>
                </c:pt>
                <c:pt idx="772" formatCode="General">
                  <c:v>6.5413685280100803E-2</c:v>
                </c:pt>
                <c:pt idx="773" formatCode="General">
                  <c:v>7.7487319525828505E-2</c:v>
                </c:pt>
                <c:pt idx="774" formatCode="General">
                  <c:v>8.6523521599724498E-2</c:v>
                </c:pt>
                <c:pt idx="775" formatCode="General">
                  <c:v>9.1595057628805501E-2</c:v>
                </c:pt>
                <c:pt idx="776" formatCode="General">
                  <c:v>9.29160175880277E-2</c:v>
                </c:pt>
                <c:pt idx="777" formatCode="General">
                  <c:v>9.0729334645738194E-2</c:v>
                </c:pt>
                <c:pt idx="778" formatCode="General">
                  <c:v>8.4174563469623501E-2</c:v>
                </c:pt>
                <c:pt idx="779" formatCode="General">
                  <c:v>7.39357283899304E-2</c:v>
                </c:pt>
                <c:pt idx="780" formatCode="General">
                  <c:v>6.0593057329711097E-2</c:v>
                </c:pt>
                <c:pt idx="781" formatCode="General">
                  <c:v>4.3943510933635403E-2</c:v>
                </c:pt>
                <c:pt idx="782" formatCode="General">
                  <c:v>2.4768881868495699E-2</c:v>
                </c:pt>
                <c:pt idx="783" formatCode="General">
                  <c:v>4.3266011938699203E-3</c:v>
                </c:pt>
                <c:pt idx="784" formatCode="General">
                  <c:v>-1.5680473501240601E-2</c:v>
                </c:pt>
                <c:pt idx="785" formatCode="General">
                  <c:v>-3.5059508632948898E-2</c:v>
                </c:pt>
                <c:pt idx="786" formatCode="General">
                  <c:v>-5.4308085979787403E-2</c:v>
                </c:pt>
                <c:pt idx="787" formatCode="General">
                  <c:v>-7.2555503524697099E-2</c:v>
                </c:pt>
                <c:pt idx="788" formatCode="General">
                  <c:v>-8.8875901749972105E-2</c:v>
                </c:pt>
                <c:pt idx="789" formatCode="General">
                  <c:v>-0.10204003924923501</c:v>
                </c:pt>
                <c:pt idx="790" formatCode="General">
                  <c:v>-0.110955498769404</c:v>
                </c:pt>
                <c:pt idx="791" formatCode="General">
                  <c:v>-0.115613135859681</c:v>
                </c:pt>
                <c:pt idx="792" formatCode="General">
                  <c:v>-0.116584160019182</c:v>
                </c:pt>
                <c:pt idx="793" formatCode="General">
                  <c:v>-0.113624439273358</c:v>
                </c:pt>
                <c:pt idx="794" formatCode="General">
                  <c:v>-0.105984204659871</c:v>
                </c:pt>
                <c:pt idx="795" formatCode="General">
                  <c:v>-9.4678151427717794E-2</c:v>
                </c:pt>
                <c:pt idx="796" formatCode="General">
                  <c:v>-8.2077552787858804E-2</c:v>
                </c:pt>
                <c:pt idx="797" formatCode="General">
                  <c:v>-6.9387779459236104E-2</c:v>
                </c:pt>
                <c:pt idx="798" formatCode="General">
                  <c:v>-5.6343296534511401E-2</c:v>
                </c:pt>
                <c:pt idx="799" formatCode="General">
                  <c:v>-4.2677848420093097E-2</c:v>
                </c:pt>
                <c:pt idx="800" formatCode="General">
                  <c:v>-2.9245930368383698E-2</c:v>
                </c:pt>
                <c:pt idx="801" formatCode="General">
                  <c:v>-1.74449997725525E-2</c:v>
                </c:pt>
                <c:pt idx="802" formatCode="General">
                  <c:v>-7.7218247528024597E-3</c:v>
                </c:pt>
                <c:pt idx="803">
                  <c:v>3.7277643411750401E-5</c:v>
                </c:pt>
                <c:pt idx="804" formatCode="General">
                  <c:v>5.2035443564472901E-3</c:v>
                </c:pt>
                <c:pt idx="805" formatCode="General">
                  <c:v>7.2937086111673297E-3</c:v>
                </c:pt>
                <c:pt idx="806" formatCode="General">
                  <c:v>7.2711808761178696E-3</c:v>
                </c:pt>
                <c:pt idx="807" formatCode="General">
                  <c:v>5.5325809236352096E-3</c:v>
                </c:pt>
                <c:pt idx="808" formatCode="General">
                  <c:v>1.9850580495303998E-3</c:v>
                </c:pt>
                <c:pt idx="809" formatCode="General">
                  <c:v>-3.4205592779151099E-3</c:v>
                </c:pt>
                <c:pt idx="810" formatCode="General">
                  <c:v>-1.0781036915452199E-2</c:v>
                </c:pt>
                <c:pt idx="811" formatCode="General">
                  <c:v>-1.8960130318641601E-2</c:v>
                </c:pt>
                <c:pt idx="812" formatCode="General">
                  <c:v>-2.7066574709772001E-2</c:v>
                </c:pt>
                <c:pt idx="813" formatCode="General">
                  <c:v>-3.4987425307991801E-2</c:v>
                </c:pt>
                <c:pt idx="814" formatCode="General">
                  <c:v>-4.2715654288861697E-2</c:v>
                </c:pt>
                <c:pt idx="815" formatCode="General">
                  <c:v>-5.0902735971302002E-2</c:v>
                </c:pt>
                <c:pt idx="816" formatCode="General">
                  <c:v>-6.0312605099139598E-2</c:v>
                </c:pt>
                <c:pt idx="817" formatCode="General">
                  <c:v>-7.0388277069818705E-2</c:v>
                </c:pt>
                <c:pt idx="818" formatCode="General">
                  <c:v>-8.0042979286756993E-2</c:v>
                </c:pt>
                <c:pt idx="819" formatCode="General">
                  <c:v>-8.8370233355122896E-2</c:v>
                </c:pt>
                <c:pt idx="820" formatCode="General">
                  <c:v>-9.5800322319640904E-2</c:v>
                </c:pt>
                <c:pt idx="821" formatCode="General">
                  <c:v>-0.103413603477442</c:v>
                </c:pt>
                <c:pt idx="822" formatCode="General">
                  <c:v>-0.111568180137173</c:v>
                </c:pt>
                <c:pt idx="823" formatCode="General">
                  <c:v>-0.120597620810821</c:v>
                </c:pt>
                <c:pt idx="824" formatCode="General">
                  <c:v>-0.12975256120280801</c:v>
                </c:pt>
                <c:pt idx="825" formatCode="General">
                  <c:v>-0.13662704820534399</c:v>
                </c:pt>
                <c:pt idx="826" formatCode="General">
                  <c:v>-0.14038805381514599</c:v>
                </c:pt>
                <c:pt idx="827" formatCode="General">
                  <c:v>-0.14273871216002501</c:v>
                </c:pt>
                <c:pt idx="828" formatCode="General">
                  <c:v>-0.14381453194011401</c:v>
                </c:pt>
                <c:pt idx="829" formatCode="General">
                  <c:v>-0.14255551627805399</c:v>
                </c:pt>
                <c:pt idx="830" formatCode="General">
                  <c:v>-0.13829683225985401</c:v>
                </c:pt>
                <c:pt idx="831" formatCode="General">
                  <c:v>-0.131474705097884</c:v>
                </c:pt>
                <c:pt idx="832" formatCode="General">
                  <c:v>-0.12306753199102</c:v>
                </c:pt>
                <c:pt idx="833" formatCode="General">
                  <c:v>-0.113350815333886</c:v>
                </c:pt>
                <c:pt idx="834" formatCode="General">
                  <c:v>-0.10235989471911799</c:v>
                </c:pt>
                <c:pt idx="835" formatCode="General">
                  <c:v>-9.0817573583942698E-2</c:v>
                </c:pt>
                <c:pt idx="836" formatCode="General">
                  <c:v>-8.0816120431879704E-2</c:v>
                </c:pt>
                <c:pt idx="837" formatCode="General">
                  <c:v>-7.28690985968347E-2</c:v>
                </c:pt>
                <c:pt idx="838" formatCode="General">
                  <c:v>-6.5306600009879104E-2</c:v>
                </c:pt>
                <c:pt idx="839" formatCode="General">
                  <c:v>-5.8250924257557402E-2</c:v>
                </c:pt>
                <c:pt idx="840" formatCode="General">
                  <c:v>-5.31633385120295E-2</c:v>
                </c:pt>
                <c:pt idx="841" formatCode="General">
                  <c:v>-5.0560283907413302E-2</c:v>
                </c:pt>
                <c:pt idx="842" formatCode="General">
                  <c:v>-4.9884047359383898E-2</c:v>
                </c:pt>
                <c:pt idx="843" formatCode="General">
                  <c:v>-4.9912679167272003E-2</c:v>
                </c:pt>
                <c:pt idx="844" formatCode="General">
                  <c:v>-4.9573719119250001E-2</c:v>
                </c:pt>
                <c:pt idx="845" formatCode="General">
                  <c:v>-4.8726555743538999E-2</c:v>
                </c:pt>
                <c:pt idx="846" formatCode="General">
                  <c:v>-4.7948565599483399E-2</c:v>
                </c:pt>
                <c:pt idx="847" formatCode="General">
                  <c:v>-4.7018719063662603E-2</c:v>
                </c:pt>
                <c:pt idx="848" formatCode="General">
                  <c:v>-4.5194227362032498E-2</c:v>
                </c:pt>
                <c:pt idx="849" formatCode="General">
                  <c:v>-4.1993316177064602E-2</c:v>
                </c:pt>
                <c:pt idx="850" formatCode="General">
                  <c:v>-3.7277026544066998E-2</c:v>
                </c:pt>
                <c:pt idx="851" formatCode="General">
                  <c:v>-3.1127147053669299E-2</c:v>
                </c:pt>
                <c:pt idx="852" formatCode="General">
                  <c:v>-2.3682731487448799E-2</c:v>
                </c:pt>
                <c:pt idx="853" formatCode="General">
                  <c:v>-1.47944825425278E-2</c:v>
                </c:pt>
                <c:pt idx="854" formatCode="General">
                  <c:v>-4.55620036908748E-3</c:v>
                </c:pt>
                <c:pt idx="855" formatCode="General">
                  <c:v>6.9877786168934001E-3</c:v>
                </c:pt>
                <c:pt idx="856" formatCode="General">
                  <c:v>1.9640439610272901E-2</c:v>
                </c:pt>
                <c:pt idx="857" formatCode="General">
                  <c:v>3.2702253566400198E-2</c:v>
                </c:pt>
                <c:pt idx="858" formatCode="General">
                  <c:v>4.6074107287259303E-2</c:v>
                </c:pt>
                <c:pt idx="859" formatCode="General">
                  <c:v>5.9018932002031503E-2</c:v>
                </c:pt>
                <c:pt idx="860" formatCode="General">
                  <c:v>7.0097338276927199E-2</c:v>
                </c:pt>
                <c:pt idx="861" formatCode="General">
                  <c:v>7.8888275964881696E-2</c:v>
                </c:pt>
                <c:pt idx="862" formatCode="General">
                  <c:v>8.5120371255296007E-2</c:v>
                </c:pt>
                <c:pt idx="863" formatCode="General">
                  <c:v>8.8409821592022597E-2</c:v>
                </c:pt>
                <c:pt idx="864" formatCode="General">
                  <c:v>8.8432497152849496E-2</c:v>
                </c:pt>
                <c:pt idx="865" formatCode="General">
                  <c:v>8.5288220114079494E-2</c:v>
                </c:pt>
                <c:pt idx="866" formatCode="General">
                  <c:v>7.9822974952979894E-2</c:v>
                </c:pt>
                <c:pt idx="867" formatCode="General">
                  <c:v>7.3120115979769307E-2</c:v>
                </c:pt>
                <c:pt idx="868" formatCode="General">
                  <c:v>6.6180016387204693E-2</c:v>
                </c:pt>
                <c:pt idx="869" formatCode="General">
                  <c:v>5.9267904981850701E-2</c:v>
                </c:pt>
                <c:pt idx="870" formatCode="General">
                  <c:v>5.2053824470820201E-2</c:v>
                </c:pt>
                <c:pt idx="871" formatCode="General">
                  <c:v>4.5013322465072003E-2</c:v>
                </c:pt>
                <c:pt idx="872" formatCode="General">
                  <c:v>3.8857874193191998E-2</c:v>
                </c:pt>
                <c:pt idx="873" formatCode="General">
                  <c:v>3.3388692126811302E-2</c:v>
                </c:pt>
                <c:pt idx="874" formatCode="General">
                  <c:v>2.83510107467475E-2</c:v>
                </c:pt>
                <c:pt idx="875" formatCode="General">
                  <c:v>2.4515343170106198E-2</c:v>
                </c:pt>
                <c:pt idx="876" formatCode="General">
                  <c:v>2.20468541618874E-2</c:v>
                </c:pt>
                <c:pt idx="877" formatCode="General">
                  <c:v>2.09032797165669E-2</c:v>
                </c:pt>
                <c:pt idx="878" formatCode="General">
                  <c:v>2.14587657051243E-2</c:v>
                </c:pt>
                <c:pt idx="879" formatCode="General">
                  <c:v>2.29800548629484E-2</c:v>
                </c:pt>
                <c:pt idx="880" formatCode="General">
                  <c:v>2.43362541228937E-2</c:v>
                </c:pt>
                <c:pt idx="881" formatCode="General">
                  <c:v>2.4342642821714701E-2</c:v>
                </c:pt>
                <c:pt idx="882" formatCode="General">
                  <c:v>2.1431504745951201E-2</c:v>
                </c:pt>
                <c:pt idx="883" formatCode="General">
                  <c:v>1.4439913015090899E-2</c:v>
                </c:pt>
                <c:pt idx="884" formatCode="General">
                  <c:v>3.6593084021982998E-3</c:v>
                </c:pt>
                <c:pt idx="885" formatCode="General">
                  <c:v>-1.0236419414750699E-2</c:v>
                </c:pt>
                <c:pt idx="886" formatCode="General">
                  <c:v>-2.69909002374038E-2</c:v>
                </c:pt>
                <c:pt idx="887" formatCode="General">
                  <c:v>-4.57242615807767E-2</c:v>
                </c:pt>
                <c:pt idx="888" formatCode="General">
                  <c:v>-6.4897917699625801E-2</c:v>
                </c:pt>
                <c:pt idx="889" formatCode="General">
                  <c:v>-8.3858465609228106E-2</c:v>
                </c:pt>
                <c:pt idx="890" formatCode="General">
                  <c:v>-0.10251096611824</c:v>
                </c:pt>
                <c:pt idx="891" formatCode="General">
                  <c:v>-0.12022624082901701</c:v>
                </c:pt>
                <c:pt idx="892" formatCode="General">
                  <c:v>-0.13733395211452201</c:v>
                </c:pt>
                <c:pt idx="893" formatCode="General">
                  <c:v>-0.15269510042142001</c:v>
                </c:pt>
                <c:pt idx="894" formatCode="General">
                  <c:v>-0.16460079654215201</c:v>
                </c:pt>
                <c:pt idx="895" formatCode="General">
                  <c:v>-0.173003883782087</c:v>
                </c:pt>
                <c:pt idx="896" formatCode="General">
                  <c:v>-0.17753539542640201</c:v>
                </c:pt>
                <c:pt idx="897" formatCode="General">
                  <c:v>-0.17839588498144601</c:v>
                </c:pt>
                <c:pt idx="898" formatCode="General">
                  <c:v>-0.17664634641308199</c:v>
                </c:pt>
                <c:pt idx="899" formatCode="General">
                  <c:v>-0.17351907141445599</c:v>
                </c:pt>
                <c:pt idx="900" formatCode="General">
                  <c:v>-0.169761779154528</c:v>
                </c:pt>
                <c:pt idx="901" formatCode="General">
                  <c:v>-0.163939495968701</c:v>
                </c:pt>
                <c:pt idx="902" formatCode="General">
                  <c:v>-0.15506342316333899</c:v>
                </c:pt>
                <c:pt idx="903" formatCode="General">
                  <c:v>-0.14452383077266401</c:v>
                </c:pt>
                <c:pt idx="904" formatCode="General">
                  <c:v>-0.132483829208461</c:v>
                </c:pt>
                <c:pt idx="905" formatCode="General">
                  <c:v>-0.118163140812614</c:v>
                </c:pt>
                <c:pt idx="906" formatCode="General">
                  <c:v>-0.10132785930735801</c:v>
                </c:pt>
                <c:pt idx="907" formatCode="General">
                  <c:v>-8.2815710704914697E-2</c:v>
                </c:pt>
                <c:pt idx="908" formatCode="General">
                  <c:v>-6.4274493178211406E-2</c:v>
                </c:pt>
                <c:pt idx="909" formatCode="General">
                  <c:v>-4.6706468487636398E-2</c:v>
                </c:pt>
                <c:pt idx="910" formatCode="General">
                  <c:v>-3.0596874419478601E-2</c:v>
                </c:pt>
                <c:pt idx="911" formatCode="General">
                  <c:v>-1.6287787504373E-2</c:v>
                </c:pt>
                <c:pt idx="912" formatCode="General">
                  <c:v>-3.8515440712548E-3</c:v>
                </c:pt>
                <c:pt idx="913" formatCode="General">
                  <c:v>6.3728234051726798E-3</c:v>
                </c:pt>
                <c:pt idx="914" formatCode="General">
                  <c:v>1.4428810343985901E-2</c:v>
                </c:pt>
                <c:pt idx="915" formatCode="General">
                  <c:v>2.05576794505032E-2</c:v>
                </c:pt>
                <c:pt idx="916" formatCode="General">
                  <c:v>2.4503179763660302E-2</c:v>
                </c:pt>
                <c:pt idx="917" formatCode="General">
                  <c:v>2.59025139717417E-2</c:v>
                </c:pt>
                <c:pt idx="918" formatCode="General">
                  <c:v>2.51769375103259E-2</c:v>
                </c:pt>
                <c:pt idx="919" formatCode="General">
                  <c:v>2.2526190397272799E-2</c:v>
                </c:pt>
                <c:pt idx="920" formatCode="General">
                  <c:v>1.8745170024697499E-2</c:v>
                </c:pt>
                <c:pt idx="921" formatCode="General">
                  <c:v>1.5290137643944501E-2</c:v>
                </c:pt>
                <c:pt idx="922" formatCode="General">
                  <c:v>1.2325142264839399E-2</c:v>
                </c:pt>
                <c:pt idx="923" formatCode="General">
                  <c:v>8.7097579281463205E-3</c:v>
                </c:pt>
                <c:pt idx="924" formatCode="General">
                  <c:v>2.7766303582188699E-3</c:v>
                </c:pt>
                <c:pt idx="925" formatCode="General">
                  <c:v>-5.3390114958585602E-3</c:v>
                </c:pt>
                <c:pt idx="926" formatCode="General">
                  <c:v>-1.5230524235338201E-2</c:v>
                </c:pt>
                <c:pt idx="927" formatCode="General">
                  <c:v>-2.6382230783539601E-2</c:v>
                </c:pt>
                <c:pt idx="928" formatCode="General">
                  <c:v>-3.70381966601043E-2</c:v>
                </c:pt>
                <c:pt idx="929" formatCode="General">
                  <c:v>-4.6609188897423298E-2</c:v>
                </c:pt>
                <c:pt idx="930" formatCode="General">
                  <c:v>-5.4538856875563098E-2</c:v>
                </c:pt>
                <c:pt idx="931" formatCode="General">
                  <c:v>-6.0265663490641802E-2</c:v>
                </c:pt>
                <c:pt idx="932" formatCode="General">
                  <c:v>-6.41242207615004E-2</c:v>
                </c:pt>
                <c:pt idx="933" formatCode="General">
                  <c:v>-6.5421567225563096E-2</c:v>
                </c:pt>
                <c:pt idx="934" formatCode="General">
                  <c:v>-6.3954744145669401E-2</c:v>
                </c:pt>
                <c:pt idx="935" formatCode="General">
                  <c:v>-6.0383894698430703E-2</c:v>
                </c:pt>
                <c:pt idx="936" formatCode="General">
                  <c:v>-5.5474432173503299E-2</c:v>
                </c:pt>
                <c:pt idx="937" formatCode="General">
                  <c:v>-4.9532595465490097E-2</c:v>
                </c:pt>
                <c:pt idx="938" formatCode="General">
                  <c:v>-4.3172719529289402E-2</c:v>
                </c:pt>
                <c:pt idx="939" formatCode="General">
                  <c:v>-3.7440616820518101E-2</c:v>
                </c:pt>
                <c:pt idx="940" formatCode="General">
                  <c:v>-3.2028430893618599E-2</c:v>
                </c:pt>
                <c:pt idx="941" formatCode="General">
                  <c:v>-2.5978132122225099E-2</c:v>
                </c:pt>
                <c:pt idx="942" formatCode="General">
                  <c:v>-1.9097671104103601E-2</c:v>
                </c:pt>
                <c:pt idx="943" formatCode="General">
                  <c:v>-1.18991107158353E-2</c:v>
                </c:pt>
                <c:pt idx="944" formatCode="General">
                  <c:v>-5.7091237673921802E-3</c:v>
                </c:pt>
                <c:pt idx="945" formatCode="General">
                  <c:v>-1.7222322250326999E-3</c:v>
                </c:pt>
                <c:pt idx="946" formatCode="General">
                  <c:v>1.2028205295115601E-3</c:v>
                </c:pt>
                <c:pt idx="947" formatCode="General">
                  <c:v>4.27925710756319E-3</c:v>
                </c:pt>
                <c:pt idx="948" formatCode="General">
                  <c:v>8.0852131483677599E-3</c:v>
                </c:pt>
                <c:pt idx="949" formatCode="General">
                  <c:v>1.2697805164878199E-2</c:v>
                </c:pt>
                <c:pt idx="950" formatCode="General">
                  <c:v>1.7692083507388101E-2</c:v>
                </c:pt>
                <c:pt idx="951" formatCode="General">
                  <c:v>2.2936887034044801E-2</c:v>
                </c:pt>
                <c:pt idx="952" formatCode="General">
                  <c:v>2.8191875685028098E-2</c:v>
                </c:pt>
                <c:pt idx="953" formatCode="General">
                  <c:v>3.2567678578195702E-2</c:v>
                </c:pt>
                <c:pt idx="954" formatCode="General">
                  <c:v>3.5165260761824003E-2</c:v>
                </c:pt>
                <c:pt idx="955" formatCode="General">
                  <c:v>3.6288799762779801E-2</c:v>
                </c:pt>
                <c:pt idx="956" formatCode="General">
                  <c:v>3.7263196212561502E-2</c:v>
                </c:pt>
                <c:pt idx="957" formatCode="General">
                  <c:v>3.8574035728269E-2</c:v>
                </c:pt>
                <c:pt idx="958" formatCode="General">
                  <c:v>4.0071113940877798E-2</c:v>
                </c:pt>
                <c:pt idx="959" formatCode="General">
                  <c:v>4.2238918501560897E-2</c:v>
                </c:pt>
                <c:pt idx="960" formatCode="General">
                  <c:v>4.6105896142945899E-2</c:v>
                </c:pt>
                <c:pt idx="961" formatCode="General">
                  <c:v>5.2317045843354698E-2</c:v>
                </c:pt>
                <c:pt idx="962" formatCode="General">
                  <c:v>6.0585883856125199E-2</c:v>
                </c:pt>
                <c:pt idx="963" formatCode="General">
                  <c:v>7.1156332504311803E-2</c:v>
                </c:pt>
                <c:pt idx="964" formatCode="General">
                  <c:v>8.3623903411147796E-2</c:v>
                </c:pt>
                <c:pt idx="965" formatCode="General">
                  <c:v>9.7370443880017005E-2</c:v>
                </c:pt>
                <c:pt idx="966" formatCode="General">
                  <c:v>0.111870059290923</c:v>
                </c:pt>
                <c:pt idx="967" formatCode="General">
                  <c:v>0.126029305562322</c:v>
                </c:pt>
                <c:pt idx="968" formatCode="General">
                  <c:v>0.13930609198918301</c:v>
                </c:pt>
                <c:pt idx="969" formatCode="General">
                  <c:v>0.15187557335872001</c:v>
                </c:pt>
                <c:pt idx="970" formatCode="General">
                  <c:v>0.16383155637910601</c:v>
                </c:pt>
                <c:pt idx="971" formatCode="General">
                  <c:v>0.17505302074971699</c:v>
                </c:pt>
                <c:pt idx="972" formatCode="General">
                  <c:v>0.185059553108151</c:v>
                </c:pt>
                <c:pt idx="973" formatCode="General">
                  <c:v>0.19332088336620201</c:v>
                </c:pt>
                <c:pt idx="974" formatCode="General">
                  <c:v>0.20048722471109701</c:v>
                </c:pt>
                <c:pt idx="975" formatCode="General">
                  <c:v>0.20705938736861901</c:v>
                </c:pt>
                <c:pt idx="976" formatCode="General">
                  <c:v>0.21304905859242701</c:v>
                </c:pt>
                <c:pt idx="977" formatCode="General">
                  <c:v>0.21765283278426301</c:v>
                </c:pt>
                <c:pt idx="978" formatCode="General">
                  <c:v>0.220160732999092</c:v>
                </c:pt>
                <c:pt idx="979" formatCode="General">
                  <c:v>0.22092776039377399</c:v>
                </c:pt>
                <c:pt idx="980" formatCode="General">
                  <c:v>0.220101086849425</c:v>
                </c:pt>
                <c:pt idx="981" formatCode="General">
                  <c:v>0.21758201993825499</c:v>
                </c:pt>
                <c:pt idx="982" formatCode="General">
                  <c:v>0.21277679319652701</c:v>
                </c:pt>
                <c:pt idx="983" formatCode="General">
                  <c:v>0.205694990806258</c:v>
                </c:pt>
                <c:pt idx="984" formatCode="General">
                  <c:v>0.19746655436436999</c:v>
                </c:pt>
                <c:pt idx="985" formatCode="General">
                  <c:v>0.18922768496678199</c:v>
                </c:pt>
                <c:pt idx="986" formatCode="General">
                  <c:v>0.18246717562124901</c:v>
                </c:pt>
                <c:pt idx="987" formatCode="General">
                  <c:v>0.17825753667221</c:v>
                </c:pt>
                <c:pt idx="988" formatCode="General">
                  <c:v>0.17609745594721099</c:v>
                </c:pt>
                <c:pt idx="989" formatCode="General">
                  <c:v>0.17503203097507</c:v>
                </c:pt>
                <c:pt idx="990" formatCode="General">
                  <c:v>0.175384185517937</c:v>
                </c:pt>
                <c:pt idx="991" formatCode="General">
                  <c:v>0.17730486204129201</c:v>
                </c:pt>
                <c:pt idx="992" formatCode="General">
                  <c:v>0.179767256597272</c:v>
                </c:pt>
                <c:pt idx="993" formatCode="General">
                  <c:v>0.18288437063761101</c:v>
                </c:pt>
                <c:pt idx="994" formatCode="General">
                  <c:v>0.187257400627206</c:v>
                </c:pt>
                <c:pt idx="995" formatCode="General">
                  <c:v>0.19274017401990301</c:v>
                </c:pt>
                <c:pt idx="996" formatCode="General">
                  <c:v>0.19868679347978399</c:v>
                </c:pt>
                <c:pt idx="997" formatCode="General">
                  <c:v>0.20463488219659701</c:v>
                </c:pt>
                <c:pt idx="998" formatCode="General">
                  <c:v>0.21171983864343399</c:v>
                </c:pt>
                <c:pt idx="999" formatCode="General">
                  <c:v>0.22089351659824999</c:v>
                </c:pt>
                <c:pt idx="1000" formatCode="General">
                  <c:v>0.231555800131133</c:v>
                </c:pt>
                <c:pt idx="1001" formatCode="General">
                  <c:v>0.24410272855610901</c:v>
                </c:pt>
                <c:pt idx="1002" formatCode="General">
                  <c:v>0.25850476743358197</c:v>
                </c:pt>
                <c:pt idx="1003" formatCode="General">
                  <c:v>0.27307289312349903</c:v>
                </c:pt>
                <c:pt idx="1004" formatCode="General">
                  <c:v>0.286316095053679</c:v>
                </c:pt>
                <c:pt idx="1005" formatCode="General">
                  <c:v>0.29748171135665002</c:v>
                </c:pt>
                <c:pt idx="1006" formatCode="General">
                  <c:v>0.30619792631972298</c:v>
                </c:pt>
                <c:pt idx="1007" formatCode="General">
                  <c:v>0.31193038686336499</c:v>
                </c:pt>
                <c:pt idx="1008" formatCode="General">
                  <c:v>0.31489575529527503</c:v>
                </c:pt>
                <c:pt idx="1009" formatCode="General">
                  <c:v>0.31607313159202299</c:v>
                </c:pt>
                <c:pt idx="1010" formatCode="General">
                  <c:v>0.31665831443164</c:v>
                </c:pt>
                <c:pt idx="1011" formatCode="General">
                  <c:v>0.31751180881174701</c:v>
                </c:pt>
                <c:pt idx="1012" formatCode="General">
                  <c:v>0.31917234014690898</c:v>
                </c:pt>
                <c:pt idx="1013" formatCode="General">
                  <c:v>0.32098049065481599</c:v>
                </c:pt>
                <c:pt idx="1014" formatCode="General">
                  <c:v>0.32084280405649002</c:v>
                </c:pt>
                <c:pt idx="1015" formatCode="General">
                  <c:v>0.318806033308075</c:v>
                </c:pt>
                <c:pt idx="1016" formatCode="General">
                  <c:v>0.31665262748400402</c:v>
                </c:pt>
                <c:pt idx="1017" formatCode="General">
                  <c:v>0.314985041678156</c:v>
                </c:pt>
                <c:pt idx="1018" formatCode="General">
                  <c:v>0.31400655111041698</c:v>
                </c:pt>
                <c:pt idx="1019" formatCode="General">
                  <c:v>0.314179617191222</c:v>
                </c:pt>
                <c:pt idx="1020" formatCode="General">
                  <c:v>0.31563387803713999</c:v>
                </c:pt>
                <c:pt idx="1021" formatCode="General">
                  <c:v>0.317188290806246</c:v>
                </c:pt>
                <c:pt idx="1022" formatCode="General">
                  <c:v>0.31791066941823398</c:v>
                </c:pt>
                <c:pt idx="1023" formatCode="General">
                  <c:v>0.317742292831517</c:v>
                </c:pt>
                <c:pt idx="1024" formatCode="General">
                  <c:v>0.31662983673312101</c:v>
                </c:pt>
                <c:pt idx="1025" formatCode="General">
                  <c:v>0.314406159089822</c:v>
                </c:pt>
                <c:pt idx="1026" formatCode="General">
                  <c:v>0.31051692224827698</c:v>
                </c:pt>
                <c:pt idx="1027" formatCode="General">
                  <c:v>0.30512202863657401</c:v>
                </c:pt>
                <c:pt idx="1028" formatCode="General">
                  <c:v>0.29886521222250501</c:v>
                </c:pt>
                <c:pt idx="1029" formatCode="General">
                  <c:v>0.29212797717038302</c:v>
                </c:pt>
                <c:pt idx="1030" formatCode="General">
                  <c:v>0.28579273296955099</c:v>
                </c:pt>
                <c:pt idx="1031" formatCode="General">
                  <c:v>0.280243602253546</c:v>
                </c:pt>
                <c:pt idx="1032" formatCode="General">
                  <c:v>0.27601170816849602</c:v>
                </c:pt>
                <c:pt idx="1033" formatCode="General">
                  <c:v>0.27305988365722</c:v>
                </c:pt>
                <c:pt idx="1034" formatCode="General">
                  <c:v>0.27038144084783799</c:v>
                </c:pt>
                <c:pt idx="1035" formatCode="General">
                  <c:v>0.26744598156808103</c:v>
                </c:pt>
                <c:pt idx="1036" formatCode="General">
                  <c:v>0.26383921830423002</c:v>
                </c:pt>
                <c:pt idx="1037" formatCode="General">
                  <c:v>0.25826755230456799</c:v>
                </c:pt>
                <c:pt idx="1038" formatCode="General">
                  <c:v>0.24973633083751701</c:v>
                </c:pt>
                <c:pt idx="1039" formatCode="General">
                  <c:v>0.23921521246306601</c:v>
                </c:pt>
                <c:pt idx="1040" formatCode="General">
                  <c:v>0.227439701754208</c:v>
                </c:pt>
                <c:pt idx="1041" formatCode="General">
                  <c:v>0.21460107631217801</c:v>
                </c:pt>
                <c:pt idx="1042" formatCode="General">
                  <c:v>0.20095163198673699</c:v>
                </c:pt>
                <c:pt idx="1043" formatCode="General">
                  <c:v>0.186012372487076</c:v>
                </c:pt>
                <c:pt idx="1044" formatCode="General">
                  <c:v>0.17009005637080499</c:v>
                </c:pt>
                <c:pt idx="1045" formatCode="General">
                  <c:v>0.15424298481954901</c:v>
                </c:pt>
                <c:pt idx="1046" formatCode="General">
                  <c:v>0.13843726250198901</c:v>
                </c:pt>
                <c:pt idx="1047" formatCode="General">
                  <c:v>0.12278052030655701</c:v>
                </c:pt>
                <c:pt idx="1048" formatCode="General">
                  <c:v>0.10758311956764501</c:v>
                </c:pt>
                <c:pt idx="1049" formatCode="General">
                  <c:v>9.2412423571683305E-2</c:v>
                </c:pt>
                <c:pt idx="1050" formatCode="General">
                  <c:v>7.72281247588784E-2</c:v>
                </c:pt>
                <c:pt idx="1051" formatCode="General">
                  <c:v>6.2418205233877103E-2</c:v>
                </c:pt>
                <c:pt idx="1052" formatCode="General">
                  <c:v>4.80731649349855E-2</c:v>
                </c:pt>
                <c:pt idx="1053" formatCode="General">
                  <c:v>3.4360585860220998E-2</c:v>
                </c:pt>
                <c:pt idx="1054" formatCode="General">
                  <c:v>2.1185226447121001E-2</c:v>
                </c:pt>
                <c:pt idx="1055" formatCode="General">
                  <c:v>8.0071489289058103E-3</c:v>
                </c:pt>
                <c:pt idx="1056" formatCode="General">
                  <c:v>-5.7209534855835204E-3</c:v>
                </c:pt>
                <c:pt idx="1057" formatCode="General">
                  <c:v>-2.0040432925662099E-2</c:v>
                </c:pt>
                <c:pt idx="1058" formatCode="General">
                  <c:v>-3.4389112049315398E-2</c:v>
                </c:pt>
                <c:pt idx="1059" formatCode="General">
                  <c:v>-4.8666005132404697E-2</c:v>
                </c:pt>
                <c:pt idx="1060" formatCode="General">
                  <c:v>-6.3008145731709E-2</c:v>
                </c:pt>
                <c:pt idx="1061" formatCode="General">
                  <c:v>-7.7113793623402704E-2</c:v>
                </c:pt>
                <c:pt idx="1062" formatCode="General">
                  <c:v>-9.0211089283604995E-2</c:v>
                </c:pt>
                <c:pt idx="1063" formatCode="General">
                  <c:v>-0.101723670178932</c:v>
                </c:pt>
                <c:pt idx="1064" formatCode="General">
                  <c:v>-0.11095099928859301</c:v>
                </c:pt>
                <c:pt idx="1065" formatCode="General">
                  <c:v>-0.116773040604549</c:v>
                </c:pt>
                <c:pt idx="1066" formatCode="General">
                  <c:v>-0.11910188526476501</c:v>
                </c:pt>
                <c:pt idx="1067" formatCode="General">
                  <c:v>-0.118714736083714</c:v>
                </c:pt>
                <c:pt idx="1068" formatCode="General">
                  <c:v>-0.116367156730771</c:v>
                </c:pt>
                <c:pt idx="1069" formatCode="General">
                  <c:v>-0.11265343719682699</c:v>
                </c:pt>
                <c:pt idx="1070" formatCode="General">
                  <c:v>-0.108985172118424</c:v>
                </c:pt>
                <c:pt idx="1071" formatCode="General">
                  <c:v>-0.106508862353005</c:v>
                </c:pt>
                <c:pt idx="1072" formatCode="General">
                  <c:v>-0.106044247362968</c:v>
                </c:pt>
                <c:pt idx="1073" formatCode="General">
                  <c:v>-0.108416015001771</c:v>
                </c:pt>
                <c:pt idx="1074" formatCode="General">
                  <c:v>-0.113166272471933</c:v>
                </c:pt>
                <c:pt idx="1075" formatCode="General">
                  <c:v>-0.120385418354227</c:v>
                </c:pt>
                <c:pt idx="1076" formatCode="General">
                  <c:v>-0.130018777827863</c:v>
                </c:pt>
                <c:pt idx="1077" formatCode="General">
                  <c:v>-0.14127389966321099</c:v>
                </c:pt>
                <c:pt idx="1078" formatCode="General">
                  <c:v>-0.15385403721712301</c:v>
                </c:pt>
                <c:pt idx="1079" formatCode="General">
                  <c:v>-0.16743072423477801</c:v>
                </c:pt>
                <c:pt idx="1080" formatCode="General">
                  <c:v>-0.182347025504417</c:v>
                </c:pt>
                <c:pt idx="1081" formatCode="General">
                  <c:v>-0.19942803529054601</c:v>
                </c:pt>
                <c:pt idx="1082" formatCode="General">
                  <c:v>-0.219285150329846</c:v>
                </c:pt>
                <c:pt idx="1083" formatCode="General">
                  <c:v>-0.24177869398933399</c:v>
                </c:pt>
                <c:pt idx="1084" formatCode="General">
                  <c:v>-0.264895263088333</c:v>
                </c:pt>
                <c:pt idx="1085" formatCode="General">
                  <c:v>-0.28786267901523399</c:v>
                </c:pt>
                <c:pt idx="1086" formatCode="General">
                  <c:v>-0.31134253062150902</c:v>
                </c:pt>
                <c:pt idx="1087" formatCode="General">
                  <c:v>-0.333732947988236</c:v>
                </c:pt>
                <c:pt idx="1088" formatCode="General">
                  <c:v>-0.35340113180074401</c:v>
                </c:pt>
                <c:pt idx="1089" formatCode="General">
                  <c:v>-0.370909883999889</c:v>
                </c:pt>
                <c:pt idx="1090" formatCode="General">
                  <c:v>-0.38731473249553</c:v>
                </c:pt>
                <c:pt idx="1091" formatCode="General">
                  <c:v>-0.40135107714572099</c:v>
                </c:pt>
                <c:pt idx="1092" formatCode="General">
                  <c:v>-0.41104451215356902</c:v>
                </c:pt>
                <c:pt idx="1093" formatCode="General">
                  <c:v>-0.41623415613514803</c:v>
                </c:pt>
                <c:pt idx="1094" formatCode="General">
                  <c:v>-0.41761769477209398</c:v>
                </c:pt>
                <c:pt idx="1095" formatCode="General">
                  <c:v>-0.41609821529355101</c:v>
                </c:pt>
                <c:pt idx="1096" formatCode="General">
                  <c:v>-0.411852298281567</c:v>
                </c:pt>
                <c:pt idx="1097" formatCode="General">
                  <c:v>-0.40472144163168899</c:v>
                </c:pt>
                <c:pt idx="1098" formatCode="General">
                  <c:v>-0.39542168891239798</c:v>
                </c:pt>
                <c:pt idx="1099" formatCode="General">
                  <c:v>-0.38462795401118399</c:v>
                </c:pt>
                <c:pt idx="1100" formatCode="General">
                  <c:v>-0.37147591252684198</c:v>
                </c:pt>
                <c:pt idx="1101" formatCode="General">
                  <c:v>-0.35616674928150199</c:v>
                </c:pt>
                <c:pt idx="1102" formatCode="General">
                  <c:v>-0.33977538996303203</c:v>
                </c:pt>
                <c:pt idx="1103" formatCode="General">
                  <c:v>-0.32219343940664102</c:v>
                </c:pt>
                <c:pt idx="1104" formatCode="General">
                  <c:v>-0.304326773019097</c:v>
                </c:pt>
                <c:pt idx="1105" formatCode="General">
                  <c:v>-0.28889182500309601</c:v>
                </c:pt>
                <c:pt idx="1106" formatCode="General">
                  <c:v>-0.27830327869670302</c:v>
                </c:pt>
                <c:pt idx="1107" formatCode="General">
                  <c:v>-0.27164105455769499</c:v>
                </c:pt>
                <c:pt idx="1108" formatCode="General">
                  <c:v>-0.26699614375242298</c:v>
                </c:pt>
                <c:pt idx="1109" formatCode="General">
                  <c:v>-0.26399801760282998</c:v>
                </c:pt>
                <c:pt idx="1110" formatCode="General">
                  <c:v>-0.26300727550255498</c:v>
                </c:pt>
                <c:pt idx="1111" formatCode="General">
                  <c:v>-0.263781805257089</c:v>
                </c:pt>
                <c:pt idx="1112" formatCode="General">
                  <c:v>-0.26595135224966598</c:v>
                </c:pt>
                <c:pt idx="1113" formatCode="General">
                  <c:v>-0.26934137024311799</c:v>
                </c:pt>
                <c:pt idx="1114" formatCode="General">
                  <c:v>-0.27373796174956799</c:v>
                </c:pt>
                <c:pt idx="1115" formatCode="General">
                  <c:v>-0.27919565886655801</c:v>
                </c:pt>
                <c:pt idx="1116" formatCode="General">
                  <c:v>-0.28452653817037799</c:v>
                </c:pt>
                <c:pt idx="1117" formatCode="General">
                  <c:v>-0.28915152331918098</c:v>
                </c:pt>
                <c:pt idx="1118" formatCode="General">
                  <c:v>-0.29415429406002502</c:v>
                </c:pt>
                <c:pt idx="1119" formatCode="General">
                  <c:v>-0.299639288917948</c:v>
                </c:pt>
                <c:pt idx="1120" formatCode="General">
                  <c:v>-0.30532438556191199</c:v>
                </c:pt>
                <c:pt idx="1121" formatCode="General">
                  <c:v>-0.31162577225909099</c:v>
                </c:pt>
                <c:pt idx="1122" formatCode="General">
                  <c:v>-0.31811390075961199</c:v>
                </c:pt>
                <c:pt idx="1123" formatCode="General">
                  <c:v>-0.32419062572007601</c:v>
                </c:pt>
                <c:pt idx="1124" formatCode="General">
                  <c:v>-0.32974560450614798</c:v>
                </c:pt>
                <c:pt idx="1125" formatCode="General">
                  <c:v>-0.33315601773867098</c:v>
                </c:pt>
                <c:pt idx="1126" formatCode="General">
                  <c:v>-0.33289871749877098</c:v>
                </c:pt>
                <c:pt idx="1127" formatCode="General">
                  <c:v>-0.32934962022277497</c:v>
                </c:pt>
                <c:pt idx="1128" formatCode="General">
                  <c:v>-0.32343582130961501</c:v>
                </c:pt>
                <c:pt idx="1129" formatCode="General">
                  <c:v>-0.31551333288011302</c:v>
                </c:pt>
                <c:pt idx="1130" formatCode="General">
                  <c:v>-0.30646996273615101</c:v>
                </c:pt>
                <c:pt idx="1131" formatCode="General">
                  <c:v>-0.29771718819354898</c:v>
                </c:pt>
                <c:pt idx="1132" formatCode="General">
                  <c:v>-0.28969429453618001</c:v>
                </c:pt>
                <c:pt idx="1133" formatCode="General">
                  <c:v>-0.28162291573988502</c:v>
                </c:pt>
                <c:pt idx="1134" formatCode="General">
                  <c:v>-0.272729974315358</c:v>
                </c:pt>
                <c:pt idx="1135" formatCode="General">
                  <c:v>-0.263774841333202</c:v>
                </c:pt>
                <c:pt idx="1136" formatCode="General">
                  <c:v>-0.25636395939161999</c:v>
                </c:pt>
                <c:pt idx="1137" formatCode="General">
                  <c:v>-0.25098955953825502</c:v>
                </c:pt>
                <c:pt idx="1138" formatCode="General">
                  <c:v>-0.247226490291169</c:v>
                </c:pt>
                <c:pt idx="1139" formatCode="General">
                  <c:v>-0.24533280977416599</c:v>
                </c:pt>
                <c:pt idx="1140" formatCode="General">
                  <c:v>-0.24500985360681701</c:v>
                </c:pt>
                <c:pt idx="1141" formatCode="General">
                  <c:v>-0.24577885406390801</c:v>
                </c:pt>
                <c:pt idx="1142" formatCode="General">
                  <c:v>-0.24713972031768</c:v>
                </c:pt>
                <c:pt idx="1143" formatCode="General">
                  <c:v>-0.248931478049152</c:v>
                </c:pt>
                <c:pt idx="1144" formatCode="General">
                  <c:v>-0.25097717576581702</c:v>
                </c:pt>
                <c:pt idx="1145" formatCode="General">
                  <c:v>-0.253228216704315</c:v>
                </c:pt>
                <c:pt idx="1146" formatCode="General">
                  <c:v>-0.255633477866679</c:v>
                </c:pt>
                <c:pt idx="1147" formatCode="General">
                  <c:v>-0.25793302727131301</c:v>
                </c:pt>
                <c:pt idx="1148" formatCode="General">
                  <c:v>-0.26000298898208501</c:v>
                </c:pt>
                <c:pt idx="1149" formatCode="General">
                  <c:v>-0.26077301567139299</c:v>
                </c:pt>
                <c:pt idx="1150" formatCode="General">
                  <c:v>-0.25989422404072599</c:v>
                </c:pt>
                <c:pt idx="1151" formatCode="General">
                  <c:v>-0.25773834076183799</c:v>
                </c:pt>
                <c:pt idx="1152" formatCode="General">
                  <c:v>-0.25458759685001298</c:v>
                </c:pt>
                <c:pt idx="1153" formatCode="General">
                  <c:v>-0.25070143170518</c:v>
                </c:pt>
                <c:pt idx="1154" formatCode="General">
                  <c:v>-0.245639978103456</c:v>
                </c:pt>
                <c:pt idx="1155" formatCode="General">
                  <c:v>-0.23954445666761301</c:v>
                </c:pt>
                <c:pt idx="1156" formatCode="General">
                  <c:v>-0.23260346935058801</c:v>
                </c:pt>
                <c:pt idx="1157" formatCode="General">
                  <c:v>-0.22495185673507101</c:v>
                </c:pt>
                <c:pt idx="1158" formatCode="General">
                  <c:v>-0.21742467122947001</c:v>
                </c:pt>
                <c:pt idx="1159" formatCode="General">
                  <c:v>-0.210049611171399</c:v>
                </c:pt>
                <c:pt idx="1160" formatCode="General">
                  <c:v>-0.204104877947166</c:v>
                </c:pt>
                <c:pt idx="1161" formatCode="General">
                  <c:v>-0.20093560072476199</c:v>
                </c:pt>
                <c:pt idx="1162" formatCode="General">
                  <c:v>-0.200387970887551</c:v>
                </c:pt>
                <c:pt idx="1163" formatCode="General">
                  <c:v>-0.20144516355706499</c:v>
                </c:pt>
                <c:pt idx="1164" formatCode="General">
                  <c:v>-0.20277625226986701</c:v>
                </c:pt>
                <c:pt idx="1165" formatCode="General">
                  <c:v>-0.204060516090181</c:v>
                </c:pt>
                <c:pt idx="1166" formatCode="General">
                  <c:v>-0.204963191325957</c:v>
                </c:pt>
                <c:pt idx="1167" formatCode="General">
                  <c:v>-0.20563431714850999</c:v>
                </c:pt>
                <c:pt idx="1168" formatCode="General">
                  <c:v>-0.20669871740910101</c:v>
                </c:pt>
                <c:pt idx="1169" formatCode="General">
                  <c:v>-0.20812741885050301</c:v>
                </c:pt>
                <c:pt idx="1170" formatCode="General">
                  <c:v>-0.20962172535575299</c:v>
                </c:pt>
                <c:pt idx="1171" formatCode="General">
                  <c:v>-0.21063545972455799</c:v>
                </c:pt>
                <c:pt idx="1172" formatCode="General">
                  <c:v>-0.21133875423911899</c:v>
                </c:pt>
                <c:pt idx="1173" formatCode="General">
                  <c:v>-0.212321997846976</c:v>
                </c:pt>
                <c:pt idx="1174" formatCode="General">
                  <c:v>-0.213107460620448</c:v>
                </c:pt>
                <c:pt idx="1175" formatCode="General">
                  <c:v>-0.21307699400506799</c:v>
                </c:pt>
                <c:pt idx="1176" formatCode="General">
                  <c:v>-0.21183957332874001</c:v>
                </c:pt>
                <c:pt idx="1177" formatCode="General">
                  <c:v>-0.209343515523016</c:v>
                </c:pt>
                <c:pt idx="1178" formatCode="General">
                  <c:v>-0.20481100893600601</c:v>
                </c:pt>
                <c:pt idx="1179" formatCode="General">
                  <c:v>-0.19701669027760099</c:v>
                </c:pt>
                <c:pt idx="1180" formatCode="General">
                  <c:v>-0.18702186110695601</c:v>
                </c:pt>
                <c:pt idx="1181" formatCode="General">
                  <c:v>-0.176185359804095</c:v>
                </c:pt>
                <c:pt idx="1182" formatCode="General">
                  <c:v>-0.164462430235397</c:v>
                </c:pt>
                <c:pt idx="1183" formatCode="General">
                  <c:v>-0.15275053426677099</c:v>
                </c:pt>
                <c:pt idx="1184" formatCode="General">
                  <c:v>-0.142297459258139</c:v>
                </c:pt>
                <c:pt idx="1185" formatCode="General">
                  <c:v>-0.133811737915148</c:v>
                </c:pt>
                <c:pt idx="1186" formatCode="General">
                  <c:v>-0.12771900796772101</c:v>
                </c:pt>
                <c:pt idx="1187" formatCode="General">
                  <c:v>-0.12401644524026501</c:v>
                </c:pt>
                <c:pt idx="1188" formatCode="General">
                  <c:v>-0.122911434147305</c:v>
                </c:pt>
                <c:pt idx="1189" formatCode="General">
                  <c:v>-0.124746459899581</c:v>
                </c:pt>
                <c:pt idx="1190" formatCode="General">
                  <c:v>-0.128956849581464</c:v>
                </c:pt>
                <c:pt idx="1191" formatCode="General">
                  <c:v>-0.134631026445831</c:v>
                </c:pt>
                <c:pt idx="1192" formatCode="General">
                  <c:v>-0.14162019329635001</c:v>
                </c:pt>
                <c:pt idx="1193" formatCode="General">
                  <c:v>-0.14966703813912499</c:v>
                </c:pt>
                <c:pt idx="1194" formatCode="General">
                  <c:v>-0.158415951651901</c:v>
                </c:pt>
                <c:pt idx="1195" formatCode="General">
                  <c:v>-0.168083516480898</c:v>
                </c:pt>
                <c:pt idx="1196" formatCode="General">
                  <c:v>-0.17848916976166401</c:v>
                </c:pt>
                <c:pt idx="1197" formatCode="General">
                  <c:v>-0.188804383488266</c:v>
                </c:pt>
                <c:pt idx="1198" formatCode="General">
                  <c:v>-0.19835903569905899</c:v>
                </c:pt>
                <c:pt idx="1199" formatCode="General">
                  <c:v>-0.206225803543235</c:v>
                </c:pt>
                <c:pt idx="1200" formatCode="General">
                  <c:v>-0.211735036858828</c:v>
                </c:pt>
                <c:pt idx="1201" formatCode="General">
                  <c:v>-0.21393755579491799</c:v>
                </c:pt>
                <c:pt idx="1202" formatCode="General">
                  <c:v>-0.21142534671875801</c:v>
                </c:pt>
                <c:pt idx="1203" formatCode="General">
                  <c:v>-0.20399437655664601</c:v>
                </c:pt>
                <c:pt idx="1204" formatCode="General">
                  <c:v>-0.192113645423168</c:v>
                </c:pt>
                <c:pt idx="1205" formatCode="General">
                  <c:v>-0.177337323628181</c:v>
                </c:pt>
                <c:pt idx="1206" formatCode="General">
                  <c:v>-0.16155108582020999</c:v>
                </c:pt>
                <c:pt idx="1207" formatCode="General">
                  <c:v>-0.14500457761948199</c:v>
                </c:pt>
                <c:pt idx="1208" formatCode="General">
                  <c:v>-0.12716019985198901</c:v>
                </c:pt>
                <c:pt idx="1209" formatCode="General">
                  <c:v>-0.108550089107499</c:v>
                </c:pt>
                <c:pt idx="1210" formatCode="General">
                  <c:v>-9.0555126293451693E-2</c:v>
                </c:pt>
                <c:pt idx="1211" formatCode="General">
                  <c:v>-7.43497380132494E-2</c:v>
                </c:pt>
                <c:pt idx="1212" formatCode="General">
                  <c:v>-6.0532853002176097E-2</c:v>
                </c:pt>
                <c:pt idx="1213" formatCode="General">
                  <c:v>-4.8869652510846399E-2</c:v>
                </c:pt>
                <c:pt idx="1214" formatCode="General">
                  <c:v>-3.9342070020090103E-2</c:v>
                </c:pt>
                <c:pt idx="1215" formatCode="General">
                  <c:v>-3.2560070882972802E-2</c:v>
                </c:pt>
                <c:pt idx="1216" formatCode="General">
                  <c:v>-2.90610587031635E-2</c:v>
                </c:pt>
                <c:pt idx="1217" formatCode="General">
                  <c:v>-2.87083210646778E-2</c:v>
                </c:pt>
                <c:pt idx="1218" formatCode="General">
                  <c:v>-3.1766131531972303E-2</c:v>
                </c:pt>
                <c:pt idx="1219" formatCode="General">
                  <c:v>-3.8049682439557003E-2</c:v>
                </c:pt>
                <c:pt idx="1220" formatCode="General">
                  <c:v>-4.5351926757609698E-2</c:v>
                </c:pt>
                <c:pt idx="1221" formatCode="General">
                  <c:v>-5.1684168847008799E-2</c:v>
                </c:pt>
                <c:pt idx="1222" formatCode="General">
                  <c:v>-5.6515480984588702E-2</c:v>
                </c:pt>
                <c:pt idx="1223" formatCode="General">
                  <c:v>-6.0229400378943497E-2</c:v>
                </c:pt>
                <c:pt idx="1224" formatCode="General">
                  <c:v>-6.3298192278943594E-2</c:v>
                </c:pt>
                <c:pt idx="1225" formatCode="General">
                  <c:v>-6.6130084250198506E-2</c:v>
                </c:pt>
                <c:pt idx="1226" formatCode="General">
                  <c:v>-6.8687156291502904E-2</c:v>
                </c:pt>
                <c:pt idx="1227" formatCode="General">
                  <c:v>-7.0917019822705096E-2</c:v>
                </c:pt>
                <c:pt idx="1228" formatCode="General">
                  <c:v>-7.3117126200316601E-2</c:v>
                </c:pt>
                <c:pt idx="1229" formatCode="General">
                  <c:v>-7.4463870340179497E-2</c:v>
                </c:pt>
                <c:pt idx="1230" formatCode="General">
                  <c:v>-7.4394280359463202E-2</c:v>
                </c:pt>
                <c:pt idx="1231" formatCode="General">
                  <c:v>-7.3220673498351305E-2</c:v>
                </c:pt>
                <c:pt idx="1232" formatCode="General">
                  <c:v>-7.0087392290699296E-2</c:v>
                </c:pt>
                <c:pt idx="1233" formatCode="General">
                  <c:v>-6.3907041561250905E-2</c:v>
                </c:pt>
                <c:pt idx="1234" formatCode="General">
                  <c:v>-5.51708020897516E-2</c:v>
                </c:pt>
                <c:pt idx="1235" formatCode="General">
                  <c:v>-4.5469703108703297E-2</c:v>
                </c:pt>
                <c:pt idx="1236" formatCode="General">
                  <c:v>-3.4836881332943499E-2</c:v>
                </c:pt>
                <c:pt idx="1237" formatCode="General">
                  <c:v>-2.2542373297787299E-2</c:v>
                </c:pt>
                <c:pt idx="1238" formatCode="General">
                  <c:v>-9.1586590402724308E-3</c:v>
                </c:pt>
                <c:pt idx="1239" formatCode="General">
                  <c:v>4.4614736403605299E-3</c:v>
                </c:pt>
                <c:pt idx="1240" formatCode="General">
                  <c:v>1.8424847714597001E-2</c:v>
                </c:pt>
                <c:pt idx="1241" formatCode="General">
                  <c:v>3.3229930937162797E-2</c:v>
                </c:pt>
                <c:pt idx="1242" formatCode="General">
                  <c:v>4.8898266122764898E-2</c:v>
                </c:pt>
                <c:pt idx="1243" formatCode="General">
                  <c:v>6.4516714163968703E-2</c:v>
                </c:pt>
                <c:pt idx="1244" formatCode="General">
                  <c:v>7.9004436176164497E-2</c:v>
                </c:pt>
                <c:pt idx="1245" formatCode="General">
                  <c:v>9.2420826555589405E-2</c:v>
                </c:pt>
                <c:pt idx="1246" formatCode="General">
                  <c:v>0.105187654395504</c:v>
                </c:pt>
                <c:pt idx="1247" formatCode="General">
                  <c:v>0.11805538409380099</c:v>
                </c:pt>
                <c:pt idx="1248" formatCode="General">
                  <c:v>0.130651536865872</c:v>
                </c:pt>
                <c:pt idx="1249" formatCode="General">
                  <c:v>0.141920375790801</c:v>
                </c:pt>
                <c:pt idx="1250" formatCode="General">
                  <c:v>0.15232161451562701</c:v>
                </c:pt>
                <c:pt idx="1251" formatCode="General">
                  <c:v>0.16212246380018999</c:v>
                </c:pt>
                <c:pt idx="1252" formatCode="General">
                  <c:v>0.171194927773195</c:v>
                </c:pt>
                <c:pt idx="1253" formatCode="General">
                  <c:v>0.17959972933509799</c:v>
                </c:pt>
                <c:pt idx="1254" formatCode="General">
                  <c:v>0.186907450784214</c:v>
                </c:pt>
                <c:pt idx="1255" formatCode="General">
                  <c:v>0.19326442027777899</c:v>
                </c:pt>
                <c:pt idx="1256" formatCode="General">
                  <c:v>0.19975984148708201</c:v>
                </c:pt>
                <c:pt idx="1257" formatCode="General">
                  <c:v>0.20742392179101801</c:v>
                </c:pt>
                <c:pt idx="1258" formatCode="General">
                  <c:v>0.21631977447011799</c:v>
                </c:pt>
                <c:pt idx="1259" formatCode="General">
                  <c:v>0.22567328351959001</c:v>
                </c:pt>
                <c:pt idx="1260" formatCode="General">
                  <c:v>0.23498298989139599</c:v>
                </c:pt>
                <c:pt idx="1261" formatCode="General">
                  <c:v>0.243380609794561</c:v>
                </c:pt>
                <c:pt idx="1262" formatCode="General">
                  <c:v>0.25003404874631202</c:v>
                </c:pt>
                <c:pt idx="1263" formatCode="General">
                  <c:v>0.254408748449926</c:v>
                </c:pt>
                <c:pt idx="1264" formatCode="General">
                  <c:v>0.25660639681837999</c:v>
                </c:pt>
                <c:pt idx="1265" formatCode="General">
                  <c:v>0.25820838465017198</c:v>
                </c:pt>
                <c:pt idx="1266" formatCode="General">
                  <c:v>0.26002195668693001</c:v>
                </c:pt>
                <c:pt idx="1267" formatCode="General">
                  <c:v>0.262024018975898</c:v>
                </c:pt>
                <c:pt idx="1268" formatCode="General">
                  <c:v>0.26491324397309002</c:v>
                </c:pt>
                <c:pt idx="1269" formatCode="General">
                  <c:v>0.27000663108252398</c:v>
                </c:pt>
                <c:pt idx="1270" formatCode="General">
                  <c:v>0.27833892656310399</c:v>
                </c:pt>
                <c:pt idx="1271" formatCode="General">
                  <c:v>0.28957636575365397</c:v>
                </c:pt>
                <c:pt idx="1272" formatCode="General">
                  <c:v>0.30293566482364198</c:v>
                </c:pt>
                <c:pt idx="1273" formatCode="General">
                  <c:v>0.318917824683847</c:v>
                </c:pt>
                <c:pt idx="1274" formatCode="General">
                  <c:v>0.33658743001369701</c:v>
                </c:pt>
                <c:pt idx="1275" formatCode="General">
                  <c:v>0.35447829618188598</c:v>
                </c:pt>
                <c:pt idx="1276" formatCode="General">
                  <c:v>0.37251697990237898</c:v>
                </c:pt>
                <c:pt idx="1277" formatCode="General">
                  <c:v>0.39005255026487801</c:v>
                </c:pt>
                <c:pt idx="1278" formatCode="General">
                  <c:v>0.40620195248158802</c:v>
                </c:pt>
                <c:pt idx="1279" formatCode="General">
                  <c:v>0.42126301303566099</c:v>
                </c:pt>
                <c:pt idx="1280" formatCode="General">
                  <c:v>0.43641924577966201</c:v>
                </c:pt>
                <c:pt idx="1281" formatCode="General">
                  <c:v>0.45156264264597701</c:v>
                </c:pt>
                <c:pt idx="1282" formatCode="General">
                  <c:v>0.46564253177276099</c:v>
                </c:pt>
                <c:pt idx="1283" formatCode="General">
                  <c:v>0.478216987262438</c:v>
                </c:pt>
                <c:pt idx="1284" formatCode="General">
                  <c:v>0.48844678281069498</c:v>
                </c:pt>
                <c:pt idx="1285" formatCode="General">
                  <c:v>0.49548149245537898</c:v>
                </c:pt>
                <c:pt idx="1286" formatCode="General">
                  <c:v>0.49982716340765898</c:v>
                </c:pt>
                <c:pt idx="1287" formatCode="General">
                  <c:v>0.50208275295642102</c:v>
                </c:pt>
                <c:pt idx="1288" formatCode="General">
                  <c:v>0.50129420609349795</c:v>
                </c:pt>
                <c:pt idx="1289" formatCode="General">
                  <c:v>0.49792642339510101</c:v>
                </c:pt>
                <c:pt idx="1290" formatCode="General">
                  <c:v>0.49404076495121801</c:v>
                </c:pt>
                <c:pt idx="1291" formatCode="General">
                  <c:v>0.48965938334137099</c:v>
                </c:pt>
                <c:pt idx="1292" formatCode="General">
                  <c:v>0.48387154361941598</c:v>
                </c:pt>
                <c:pt idx="1293" formatCode="General">
                  <c:v>0.47665847118003901</c:v>
                </c:pt>
                <c:pt idx="1294" formatCode="General">
                  <c:v>0.46908601320302601</c:v>
                </c:pt>
                <c:pt idx="1295" formatCode="General">
                  <c:v>0.46182310649858399</c:v>
                </c:pt>
                <c:pt idx="1296" formatCode="General">
                  <c:v>0.45473566525707099</c:v>
                </c:pt>
                <c:pt idx="1297" formatCode="General">
                  <c:v>0.44773909766247599</c:v>
                </c:pt>
                <c:pt idx="1298" formatCode="General">
                  <c:v>0.441426197358255</c:v>
                </c:pt>
                <c:pt idx="1299" formatCode="General">
                  <c:v>0.43605472043810201</c:v>
                </c:pt>
                <c:pt idx="1300" formatCode="General">
                  <c:v>0.43148741004524699</c:v>
                </c:pt>
                <c:pt idx="1301" formatCode="General">
                  <c:v>0.42824376455491903</c:v>
                </c:pt>
                <c:pt idx="1302" formatCode="General">
                  <c:v>0.42697178949057901</c:v>
                </c:pt>
                <c:pt idx="1303" formatCode="General">
                  <c:v>0.427202376418787</c:v>
                </c:pt>
                <c:pt idx="1304" formatCode="General">
                  <c:v>0.42785803530331001</c:v>
                </c:pt>
                <c:pt idx="1305" formatCode="General">
                  <c:v>0.427969070096961</c:v>
                </c:pt>
                <c:pt idx="1306" formatCode="General">
                  <c:v>0.42712332141961101</c:v>
                </c:pt>
                <c:pt idx="1307" formatCode="General">
                  <c:v>0.42630010346660402</c:v>
                </c:pt>
                <c:pt idx="1308" formatCode="General">
                  <c:v>0.42612403949073602</c:v>
                </c:pt>
                <c:pt idx="1309" formatCode="General">
                  <c:v>0.42563171396778299</c:v>
                </c:pt>
                <c:pt idx="1310" formatCode="General">
                  <c:v>0.42445351112971003</c:v>
                </c:pt>
                <c:pt idx="1311" formatCode="General">
                  <c:v>0.42459342030334801</c:v>
                </c:pt>
                <c:pt idx="1312" formatCode="General">
                  <c:v>0.42736507212305902</c:v>
                </c:pt>
                <c:pt idx="1313" formatCode="General">
                  <c:v>0.431286993449297</c:v>
                </c:pt>
                <c:pt idx="1314" formatCode="General">
                  <c:v>0.43447741244773203</c:v>
                </c:pt>
                <c:pt idx="1315" formatCode="General">
                  <c:v>0.43792455482981302</c:v>
                </c:pt>
                <c:pt idx="1316" formatCode="General">
                  <c:v>0.44290232582869499</c:v>
                </c:pt>
                <c:pt idx="1317" formatCode="General">
                  <c:v>0.448201166673169</c:v>
                </c:pt>
                <c:pt idx="1318" formatCode="General">
                  <c:v>0.45364058490296999</c:v>
                </c:pt>
                <c:pt idx="1319" formatCode="General">
                  <c:v>0.459649165875818</c:v>
                </c:pt>
                <c:pt idx="1320" formatCode="General">
                  <c:v>0.46497687773094099</c:v>
                </c:pt>
                <c:pt idx="1321" formatCode="General">
                  <c:v>0.46866900871497502</c:v>
                </c:pt>
                <c:pt idx="1322" formatCode="General">
                  <c:v>0.471274773995281</c:v>
                </c:pt>
                <c:pt idx="1323" formatCode="General">
                  <c:v>0.47318689691722299</c:v>
                </c:pt>
                <c:pt idx="1324" formatCode="General">
                  <c:v>0.47477553177519599</c:v>
                </c:pt>
                <c:pt idx="1325" formatCode="General">
                  <c:v>0.47619215523512898</c:v>
                </c:pt>
                <c:pt idx="1326" formatCode="General">
                  <c:v>0.47713395241461498</c:v>
                </c:pt>
                <c:pt idx="1327" formatCode="General">
                  <c:v>0.47762415697900801</c:v>
                </c:pt>
                <c:pt idx="1328" formatCode="General">
                  <c:v>0.47783446383039502</c:v>
                </c:pt>
                <c:pt idx="1329" formatCode="General">
                  <c:v>0.47722432182210001</c:v>
                </c:pt>
                <c:pt idx="1330" formatCode="General">
                  <c:v>0.47449633013661202</c:v>
                </c:pt>
                <c:pt idx="1331" formatCode="General">
                  <c:v>0.46889145938113602</c:v>
                </c:pt>
                <c:pt idx="1332" formatCode="General">
                  <c:v>0.46041014557826498</c:v>
                </c:pt>
                <c:pt idx="1333" formatCode="General">
                  <c:v>0.44981007593623201</c:v>
                </c:pt>
                <c:pt idx="1334" formatCode="General">
                  <c:v>0.43754091484954</c:v>
                </c:pt>
                <c:pt idx="1335" formatCode="General">
                  <c:v>0.42293744032969699</c:v>
                </c:pt>
                <c:pt idx="1336" formatCode="General">
                  <c:v>0.40621615620247797</c:v>
                </c:pt>
                <c:pt idx="1337" formatCode="General">
                  <c:v>0.38953395529636298</c:v>
                </c:pt>
                <c:pt idx="1338" formatCode="General">
                  <c:v>0.37461819026158699</c:v>
                </c:pt>
                <c:pt idx="1339" formatCode="General">
                  <c:v>0.36140936770135301</c:v>
                </c:pt>
                <c:pt idx="1340" formatCode="General">
                  <c:v>0.34841521304767897</c:v>
                </c:pt>
                <c:pt idx="1341" formatCode="General">
                  <c:v>0.33559183861361402</c:v>
                </c:pt>
                <c:pt idx="1342" formatCode="General">
                  <c:v>0.32481367479478801</c:v>
                </c:pt>
                <c:pt idx="1343" formatCode="General">
                  <c:v>0.31660903765690501</c:v>
                </c:pt>
                <c:pt idx="1344" formatCode="General">
                  <c:v>0.31023537649420002</c:v>
                </c:pt>
                <c:pt idx="1345" formatCode="General">
                  <c:v>0.30460083415565897</c:v>
                </c:pt>
                <c:pt idx="1346" formatCode="General">
                  <c:v>0.29774603966077001</c:v>
                </c:pt>
                <c:pt idx="1347" formatCode="General">
                  <c:v>0.28819248287775701</c:v>
                </c:pt>
                <c:pt idx="1348" formatCode="General">
                  <c:v>0.276113656455721</c:v>
                </c:pt>
                <c:pt idx="1349" formatCode="General">
                  <c:v>0.26277999214860098</c:v>
                </c:pt>
                <c:pt idx="1350" formatCode="General">
                  <c:v>0.24905912072633801</c:v>
                </c:pt>
                <c:pt idx="1351" formatCode="General">
                  <c:v>0.23498505706153999</c:v>
                </c:pt>
                <c:pt idx="1352" formatCode="General">
                  <c:v>0.220690070753953</c:v>
                </c:pt>
                <c:pt idx="1353" formatCode="General">
                  <c:v>0.206225410575958</c:v>
                </c:pt>
                <c:pt idx="1354" formatCode="General">
                  <c:v>0.19255343207138001</c:v>
                </c:pt>
                <c:pt idx="1355" formatCode="General">
                  <c:v>0.17993887611755099</c:v>
                </c:pt>
                <c:pt idx="1356" formatCode="General">
                  <c:v>0.16779790360035299</c:v>
                </c:pt>
                <c:pt idx="1357" formatCode="General">
                  <c:v>0.156407060207432</c:v>
                </c:pt>
                <c:pt idx="1358" formatCode="General">
                  <c:v>0.145101641243676</c:v>
                </c:pt>
                <c:pt idx="1359" formatCode="General">
                  <c:v>0.134439568179585</c:v>
                </c:pt>
                <c:pt idx="1360" formatCode="General">
                  <c:v>0.12522027207630401</c:v>
                </c:pt>
                <c:pt idx="1361" formatCode="General">
                  <c:v>0.115867013261939</c:v>
                </c:pt>
                <c:pt idx="1362" formatCode="General">
                  <c:v>0.105573276893833</c:v>
                </c:pt>
                <c:pt idx="1363" formatCode="General">
                  <c:v>9.4994454677549398E-2</c:v>
                </c:pt>
                <c:pt idx="1364" formatCode="General">
                  <c:v>8.4486583284486702E-2</c:v>
                </c:pt>
                <c:pt idx="1365" formatCode="General">
                  <c:v>7.3284837733749303E-2</c:v>
                </c:pt>
                <c:pt idx="1366" formatCode="General">
                  <c:v>6.0959795054636098E-2</c:v>
                </c:pt>
                <c:pt idx="1367" formatCode="General">
                  <c:v>4.7902722591654803E-2</c:v>
                </c:pt>
                <c:pt idx="1368" formatCode="General">
                  <c:v>3.4505650953098099E-2</c:v>
                </c:pt>
                <c:pt idx="1369" formatCode="General">
                  <c:v>2.0722544771757199E-2</c:v>
                </c:pt>
                <c:pt idx="1370" formatCode="General">
                  <c:v>6.5468173605925696E-3</c:v>
                </c:pt>
                <c:pt idx="1371" formatCode="General">
                  <c:v>-6.9064178152145302E-3</c:v>
                </c:pt>
                <c:pt idx="1372" formatCode="General">
                  <c:v>-1.9601279145493901E-2</c:v>
                </c:pt>
                <c:pt idx="1373" formatCode="General">
                  <c:v>-3.2167393175785298E-2</c:v>
                </c:pt>
                <c:pt idx="1374" formatCode="General">
                  <c:v>-4.3739712122689997E-2</c:v>
                </c:pt>
                <c:pt idx="1375" formatCode="General">
                  <c:v>-5.4438785982024403E-2</c:v>
                </c:pt>
                <c:pt idx="1376" formatCode="General">
                  <c:v>-6.4713613613293294E-2</c:v>
                </c:pt>
                <c:pt idx="1377" formatCode="General">
                  <c:v>-7.3469897832153602E-2</c:v>
                </c:pt>
                <c:pt idx="1378" formatCode="General">
                  <c:v>-8.0673138847405707E-2</c:v>
                </c:pt>
                <c:pt idx="1379" formatCode="General">
                  <c:v>-8.6116936843385103E-2</c:v>
                </c:pt>
                <c:pt idx="1380" formatCode="General">
                  <c:v>-8.9492138352712997E-2</c:v>
                </c:pt>
                <c:pt idx="1381" formatCode="General">
                  <c:v>-9.17351492178623E-2</c:v>
                </c:pt>
                <c:pt idx="1382" formatCode="General">
                  <c:v>-9.3258861875538696E-2</c:v>
                </c:pt>
                <c:pt idx="1383" formatCode="General">
                  <c:v>-9.3628263063309597E-2</c:v>
                </c:pt>
                <c:pt idx="1384" formatCode="General">
                  <c:v>-9.2196071212262601E-2</c:v>
                </c:pt>
                <c:pt idx="1385" formatCode="General">
                  <c:v>-8.97337264458897E-2</c:v>
                </c:pt>
                <c:pt idx="1386" formatCode="General">
                  <c:v>-8.9031197075709001E-2</c:v>
                </c:pt>
                <c:pt idx="1387" formatCode="General">
                  <c:v>-9.0876131428309706E-2</c:v>
                </c:pt>
                <c:pt idx="1388" formatCode="General">
                  <c:v>-9.2869374967849097E-2</c:v>
                </c:pt>
                <c:pt idx="1389" formatCode="General">
                  <c:v>-9.3846645498147696E-2</c:v>
                </c:pt>
                <c:pt idx="1390" formatCode="General">
                  <c:v>-9.5131819021575206E-2</c:v>
                </c:pt>
                <c:pt idx="1391" formatCode="General">
                  <c:v>-9.7021058370852703E-2</c:v>
                </c:pt>
                <c:pt idx="1392" formatCode="General">
                  <c:v>-9.9232743854053701E-2</c:v>
                </c:pt>
                <c:pt idx="1393" formatCode="General">
                  <c:v>-0.101892574380425</c:v>
                </c:pt>
                <c:pt idx="1394" formatCode="General">
                  <c:v>-0.105060726494865</c:v>
                </c:pt>
                <c:pt idx="1395" formatCode="General">
                  <c:v>-0.109537358785132</c:v>
                </c:pt>
                <c:pt idx="1396" formatCode="General">
                  <c:v>-0.116181723079336</c:v>
                </c:pt>
                <c:pt idx="1397" formatCode="General">
                  <c:v>-0.12548999014979201</c:v>
                </c:pt>
                <c:pt idx="1398" formatCode="General">
                  <c:v>-0.13695520395279001</c:v>
                </c:pt>
                <c:pt idx="1399" formatCode="General">
                  <c:v>-0.14978089225447999</c:v>
                </c:pt>
                <c:pt idx="1400" formatCode="General">
                  <c:v>-0.163527922447157</c:v>
                </c:pt>
                <c:pt idx="1401" formatCode="General">
                  <c:v>-0.17799636626689899</c:v>
                </c:pt>
                <c:pt idx="1402" formatCode="General">
                  <c:v>-0.19277073904898701</c:v>
                </c:pt>
                <c:pt idx="1403" formatCode="General">
                  <c:v>-0.20766780071826399</c:v>
                </c:pt>
                <c:pt idx="1404" formatCode="General">
                  <c:v>-0.22233265152937401</c:v>
                </c:pt>
                <c:pt idx="1405" formatCode="General">
                  <c:v>-0.23657108568613799</c:v>
                </c:pt>
                <c:pt idx="1406" formatCode="General">
                  <c:v>-0.25086550837668797</c:v>
                </c:pt>
                <c:pt idx="1407" formatCode="General">
                  <c:v>-0.264510967240977</c:v>
                </c:pt>
                <c:pt idx="1408" formatCode="General">
                  <c:v>-0.27705253066539798</c:v>
                </c:pt>
                <c:pt idx="1409" formatCode="General">
                  <c:v>-0.28890274868292998</c:v>
                </c:pt>
                <c:pt idx="1410" formatCode="General">
                  <c:v>-0.30068084201060502</c:v>
                </c:pt>
                <c:pt idx="1411" formatCode="General">
                  <c:v>-0.31268500535383997</c:v>
                </c:pt>
                <c:pt idx="1412" formatCode="General">
                  <c:v>-0.325024454407702</c:v>
                </c:pt>
                <c:pt idx="1413" formatCode="General">
                  <c:v>-0.337663588255325</c:v>
                </c:pt>
                <c:pt idx="1414" formatCode="General">
                  <c:v>-0.34951328173659502</c:v>
                </c:pt>
                <c:pt idx="1415" formatCode="General">
                  <c:v>-0.35976530832664599</c:v>
                </c:pt>
                <c:pt idx="1416" formatCode="General">
                  <c:v>-0.36824838946538802</c:v>
                </c:pt>
                <c:pt idx="1417" formatCode="General">
                  <c:v>-0.374797221371797</c:v>
                </c:pt>
                <c:pt idx="1418" formatCode="General">
                  <c:v>-0.37991151305552501</c:v>
                </c:pt>
                <c:pt idx="1419" formatCode="General">
                  <c:v>-0.38427799388561201</c:v>
                </c:pt>
                <c:pt idx="1420" formatCode="General">
                  <c:v>-0.388030786288586</c:v>
                </c:pt>
                <c:pt idx="1421" formatCode="General">
                  <c:v>-0.39128909474239798</c:v>
                </c:pt>
                <c:pt idx="1422" formatCode="General">
                  <c:v>-0.39374073455533698</c:v>
                </c:pt>
                <c:pt idx="1423" formatCode="General">
                  <c:v>-0.39599002812814399</c:v>
                </c:pt>
                <c:pt idx="1424" formatCode="General">
                  <c:v>-0.398469448012641</c:v>
                </c:pt>
                <c:pt idx="1425" formatCode="General">
                  <c:v>-0.40010729988223398</c:v>
                </c:pt>
                <c:pt idx="1426" formatCode="General">
                  <c:v>-0.40011864549506898</c:v>
                </c:pt>
                <c:pt idx="1427" formatCode="General">
                  <c:v>-0.398621632389069</c:v>
                </c:pt>
                <c:pt idx="1428" formatCode="General">
                  <c:v>-0.395433680156624</c:v>
                </c:pt>
                <c:pt idx="1429" formatCode="General">
                  <c:v>-0.38928811438449201</c:v>
                </c:pt>
                <c:pt idx="1430" formatCode="General">
                  <c:v>-0.37944207010060299</c:v>
                </c:pt>
                <c:pt idx="1431" formatCode="General">
                  <c:v>-0.36663853491124099</c:v>
                </c:pt>
                <c:pt idx="1432" formatCode="General">
                  <c:v>-0.35150717702232398</c:v>
                </c:pt>
                <c:pt idx="1433" formatCode="General">
                  <c:v>-0.33450831137934101</c:v>
                </c:pt>
                <c:pt idx="1434" formatCode="General">
                  <c:v>-0.31657781127901802</c:v>
                </c:pt>
                <c:pt idx="1435" formatCode="General">
                  <c:v>-0.298260731906134</c:v>
                </c:pt>
                <c:pt idx="1436" formatCode="General">
                  <c:v>-0.28067180286568899</c:v>
                </c:pt>
                <c:pt idx="1437" formatCode="General">
                  <c:v>-0.26558338097587503</c:v>
                </c:pt>
                <c:pt idx="1438" formatCode="General">
                  <c:v>-0.25387657456823298</c:v>
                </c:pt>
                <c:pt idx="1439" formatCode="General">
                  <c:v>-0.245449435072366</c:v>
                </c:pt>
                <c:pt idx="1440" formatCode="General">
                  <c:v>-0.23920026180611501</c:v>
                </c:pt>
                <c:pt idx="1441" formatCode="General">
                  <c:v>-0.23569348659348099</c:v>
                </c:pt>
                <c:pt idx="1442" formatCode="General">
                  <c:v>-0.23692063824648199</c:v>
                </c:pt>
                <c:pt idx="1443" formatCode="General">
                  <c:v>-0.24258945663038001</c:v>
                </c:pt>
                <c:pt idx="1444" formatCode="General">
                  <c:v>-0.25065223016690502</c:v>
                </c:pt>
                <c:pt idx="1445" formatCode="General">
                  <c:v>-0.25922705278613301</c:v>
                </c:pt>
                <c:pt idx="1446" formatCode="General">
                  <c:v>-0.26808456034084399</c:v>
                </c:pt>
                <c:pt idx="1447" formatCode="General">
                  <c:v>-0.27792181335051902</c:v>
                </c:pt>
                <c:pt idx="1448" formatCode="General">
                  <c:v>-0.28839854141265198</c:v>
                </c:pt>
                <c:pt idx="1449" formatCode="General">
                  <c:v>-0.299573342461248</c:v>
                </c:pt>
                <c:pt idx="1450" formatCode="General">
                  <c:v>-0.31069007049554398</c:v>
                </c:pt>
                <c:pt idx="1451" formatCode="General">
                  <c:v>-0.31965183798116797</c:v>
                </c:pt>
                <c:pt idx="1452" formatCode="General">
                  <c:v>-0.32617622266760399</c:v>
                </c:pt>
                <c:pt idx="1453" formatCode="General">
                  <c:v>-0.33071870769929801</c:v>
                </c:pt>
                <c:pt idx="1454" formatCode="General">
                  <c:v>-0.33353504304151299</c:v>
                </c:pt>
                <c:pt idx="1455" formatCode="General">
                  <c:v>-0.33375354424826797</c:v>
                </c:pt>
                <c:pt idx="1456" formatCode="General">
                  <c:v>-0.33003740485399802</c:v>
                </c:pt>
                <c:pt idx="1457" formatCode="General">
                  <c:v>-0.32094267957280298</c:v>
                </c:pt>
                <c:pt idx="1458" formatCode="General">
                  <c:v>-0.30614607436910102</c:v>
                </c:pt>
                <c:pt idx="1459" formatCode="General">
                  <c:v>-0.287232201683912</c:v>
                </c:pt>
                <c:pt idx="1460" formatCode="General">
                  <c:v>-0.26549899806848898</c:v>
                </c:pt>
                <c:pt idx="1461" formatCode="General">
                  <c:v>-0.242332580826504</c:v>
                </c:pt>
                <c:pt idx="1462" formatCode="General">
                  <c:v>-0.21961422909735701</c:v>
                </c:pt>
                <c:pt idx="1463" formatCode="General">
                  <c:v>-0.19804618694645701</c:v>
                </c:pt>
                <c:pt idx="1464" formatCode="General">
                  <c:v>-0.177915220046101</c:v>
                </c:pt>
                <c:pt idx="1465" formatCode="General">
                  <c:v>-0.159977723614419</c:v>
                </c:pt>
                <c:pt idx="1466" formatCode="General">
                  <c:v>-0.14562447396203801</c:v>
                </c:pt>
                <c:pt idx="1467" formatCode="General">
                  <c:v>-0.13648859094747101</c:v>
                </c:pt>
                <c:pt idx="1468" formatCode="General">
                  <c:v>-0.132332620615979</c:v>
                </c:pt>
                <c:pt idx="1469" formatCode="General">
                  <c:v>-0.13330094957315999</c:v>
                </c:pt>
                <c:pt idx="1470" formatCode="General">
                  <c:v>-0.13985876846180101</c:v>
                </c:pt>
                <c:pt idx="1471" formatCode="General">
                  <c:v>-0.15072290391700599</c:v>
                </c:pt>
                <c:pt idx="1472" formatCode="General">
                  <c:v>-0.16420091479718199</c:v>
                </c:pt>
                <c:pt idx="1473" formatCode="General">
                  <c:v>-0.17951849829285499</c:v>
                </c:pt>
                <c:pt idx="1474" formatCode="General">
                  <c:v>-0.196243398309732</c:v>
                </c:pt>
                <c:pt idx="1475" formatCode="General">
                  <c:v>-0.213874227397819</c:v>
                </c:pt>
                <c:pt idx="1476" formatCode="General">
                  <c:v>-0.231053598243597</c:v>
                </c:pt>
                <c:pt idx="1477" formatCode="General">
                  <c:v>-0.246985432980348</c:v>
                </c:pt>
                <c:pt idx="1478" formatCode="General">
                  <c:v>-0.261432459391925</c:v>
                </c:pt>
                <c:pt idx="1479" formatCode="General">
                  <c:v>-0.27312856737543401</c:v>
                </c:pt>
                <c:pt idx="1480" formatCode="General">
                  <c:v>-0.28111360107822803</c:v>
                </c:pt>
                <c:pt idx="1481" formatCode="General">
                  <c:v>-0.28448047763263301</c:v>
                </c:pt>
                <c:pt idx="1482" formatCode="General">
                  <c:v>-0.28322453674943798</c:v>
                </c:pt>
                <c:pt idx="1483" formatCode="General">
                  <c:v>-0.27813067421179699</c:v>
                </c:pt>
                <c:pt idx="1484" formatCode="General">
                  <c:v>-0.27017706381002099</c:v>
                </c:pt>
                <c:pt idx="1485" formatCode="General">
                  <c:v>-0.26052006423965002</c:v>
                </c:pt>
                <c:pt idx="1486" formatCode="General">
                  <c:v>-0.24955267114763499</c:v>
                </c:pt>
                <c:pt idx="1487" formatCode="General">
                  <c:v>-0.23780607697430201</c:v>
                </c:pt>
                <c:pt idx="1488" formatCode="General">
                  <c:v>-0.22612313472930601</c:v>
                </c:pt>
                <c:pt idx="1489" formatCode="General">
                  <c:v>-0.21468827688740699</c:v>
                </c:pt>
                <c:pt idx="1490" formatCode="General">
                  <c:v>-0.20292890077735401</c:v>
                </c:pt>
                <c:pt idx="1491" formatCode="General">
                  <c:v>-0.19018563385190901</c:v>
                </c:pt>
                <c:pt idx="1492" formatCode="General">
                  <c:v>-0.17670570725401899</c:v>
                </c:pt>
                <c:pt idx="1493" formatCode="General">
                  <c:v>-0.16319007580891901</c:v>
                </c:pt>
                <c:pt idx="1494" formatCode="General">
                  <c:v>-0.150380176932706</c:v>
                </c:pt>
                <c:pt idx="1495" formatCode="General">
                  <c:v>-0.138300482866657</c:v>
                </c:pt>
                <c:pt idx="1496" formatCode="General">
                  <c:v>-0.126255235155771</c:v>
                </c:pt>
                <c:pt idx="1497" formatCode="General">
                  <c:v>-0.114490028272497</c:v>
                </c:pt>
                <c:pt idx="1498" formatCode="General">
                  <c:v>-0.104258831253488</c:v>
                </c:pt>
                <c:pt idx="1499" formatCode="General">
                  <c:v>-9.5988428250578697E-2</c:v>
                </c:pt>
                <c:pt idx="1500" formatCode="General">
                  <c:v>-8.9535316510104698E-2</c:v>
                </c:pt>
                <c:pt idx="1501" formatCode="General">
                  <c:v>-8.5361809933721694E-2</c:v>
                </c:pt>
                <c:pt idx="1502" formatCode="General">
                  <c:v>-8.3074807093076103E-2</c:v>
                </c:pt>
                <c:pt idx="1503" formatCode="General">
                  <c:v>-8.1174681432781295E-2</c:v>
                </c:pt>
                <c:pt idx="1504" formatCode="General">
                  <c:v>-7.8481100124397296E-2</c:v>
                </c:pt>
                <c:pt idx="1505" formatCode="General">
                  <c:v>-7.4857311928103298E-2</c:v>
                </c:pt>
                <c:pt idx="1506" formatCode="General">
                  <c:v>-7.1369058345961398E-2</c:v>
                </c:pt>
                <c:pt idx="1507" formatCode="General">
                  <c:v>-6.8381885960390104E-2</c:v>
                </c:pt>
                <c:pt idx="1508" formatCode="General">
                  <c:v>-6.5037869525602907E-2</c:v>
                </c:pt>
                <c:pt idx="1509" formatCode="General">
                  <c:v>-6.1292716982691502E-2</c:v>
                </c:pt>
                <c:pt idx="1510" formatCode="General">
                  <c:v>-5.7510926293283499E-2</c:v>
                </c:pt>
                <c:pt idx="1511" formatCode="General">
                  <c:v>-5.3540804632162299E-2</c:v>
                </c:pt>
                <c:pt idx="1512" formatCode="General">
                  <c:v>-4.9640121171111801E-2</c:v>
                </c:pt>
                <c:pt idx="1513" formatCode="General">
                  <c:v>-4.6032061081188298E-2</c:v>
                </c:pt>
                <c:pt idx="1514" formatCode="General">
                  <c:v>-4.2554435114359399E-2</c:v>
                </c:pt>
                <c:pt idx="1515" formatCode="General">
                  <c:v>-3.9257740925297803E-2</c:v>
                </c:pt>
                <c:pt idx="1516" formatCode="General">
                  <c:v>-3.6054738668042798E-2</c:v>
                </c:pt>
                <c:pt idx="1517" formatCode="General">
                  <c:v>-3.27268577659292E-2</c:v>
                </c:pt>
                <c:pt idx="1518" formatCode="General">
                  <c:v>-2.8584900797966599E-2</c:v>
                </c:pt>
                <c:pt idx="1519" formatCode="General">
                  <c:v>-2.3057852277867601E-2</c:v>
                </c:pt>
                <c:pt idx="1520" formatCode="General">
                  <c:v>-1.59966102860086E-2</c:v>
                </c:pt>
                <c:pt idx="1521" formatCode="General">
                  <c:v>-7.6415018273341302E-3</c:v>
                </c:pt>
                <c:pt idx="1522" formatCode="General">
                  <c:v>2.59969709601894E-3</c:v>
                </c:pt>
                <c:pt idx="1523" formatCode="General">
                  <c:v>1.4777449970116501E-2</c:v>
                </c:pt>
                <c:pt idx="1524" formatCode="General">
                  <c:v>2.8144149285451701E-2</c:v>
                </c:pt>
                <c:pt idx="1525" formatCode="General">
                  <c:v>4.2954216991520501E-2</c:v>
                </c:pt>
                <c:pt idx="1526" formatCode="General">
                  <c:v>5.8620608118724903E-2</c:v>
                </c:pt>
                <c:pt idx="1527" formatCode="General">
                  <c:v>7.4202837062349494E-2</c:v>
                </c:pt>
                <c:pt idx="1528" formatCode="General">
                  <c:v>8.9620799218876696E-2</c:v>
                </c:pt>
                <c:pt idx="1529" formatCode="General">
                  <c:v>0.105257282333319</c:v>
                </c:pt>
                <c:pt idx="1530" formatCode="General">
                  <c:v>0.120682949357505</c:v>
                </c:pt>
                <c:pt idx="1531" formatCode="General">
                  <c:v>0.13481810728397201</c:v>
                </c:pt>
                <c:pt idx="1532" formatCode="General">
                  <c:v>0.147914478128613</c:v>
                </c:pt>
                <c:pt idx="1533" formatCode="General">
                  <c:v>0.160834557866708</c:v>
                </c:pt>
                <c:pt idx="1534" formatCode="General">
                  <c:v>0.17380154672044601</c:v>
                </c:pt>
                <c:pt idx="1535" formatCode="General">
                  <c:v>0.186361541602766</c:v>
                </c:pt>
                <c:pt idx="1536" formatCode="General">
                  <c:v>0.197664983801012</c:v>
                </c:pt>
                <c:pt idx="1537" formatCode="General">
                  <c:v>0.20646368982584601</c:v>
                </c:pt>
                <c:pt idx="1538" formatCode="General">
                  <c:v>0.211924540295861</c:v>
                </c:pt>
                <c:pt idx="1539" formatCode="General">
                  <c:v>0.21468607861727501</c:v>
                </c:pt>
                <c:pt idx="1540" formatCode="General">
                  <c:v>0.21543454084055899</c:v>
                </c:pt>
                <c:pt idx="1541" formatCode="General">
                  <c:v>0.21529996652286601</c:v>
                </c:pt>
                <c:pt idx="1542" formatCode="General">
                  <c:v>0.214995705972398</c:v>
                </c:pt>
                <c:pt idx="1543" formatCode="General">
                  <c:v>0.21369022997961401</c:v>
                </c:pt>
                <c:pt idx="1544" formatCode="General">
                  <c:v>0.21221796674405</c:v>
                </c:pt>
                <c:pt idx="1545" formatCode="General">
                  <c:v>0.21269543909461999</c:v>
                </c:pt>
                <c:pt idx="1546" formatCode="General">
                  <c:v>0.21614358403053399</c:v>
                </c:pt>
                <c:pt idx="1547" formatCode="General">
                  <c:v>0.22253673829221601</c:v>
                </c:pt>
                <c:pt idx="1548" formatCode="General">
                  <c:v>0.23108363970787901</c:v>
                </c:pt>
                <c:pt idx="1549" formatCode="General">
                  <c:v>0.24063340322766899</c:v>
                </c:pt>
                <c:pt idx="1550" formatCode="General">
                  <c:v>0.25020601516769098</c:v>
                </c:pt>
                <c:pt idx="1551" formatCode="General">
                  <c:v>0.25946986841119601</c:v>
                </c:pt>
                <c:pt idx="1552" formatCode="General">
                  <c:v>0.26865700702927903</c:v>
                </c:pt>
                <c:pt idx="1553" formatCode="General">
                  <c:v>0.27760872884307503</c:v>
                </c:pt>
                <c:pt idx="1554" formatCode="General">
                  <c:v>0.28549095226528698</c:v>
                </c:pt>
                <c:pt idx="1555" formatCode="General">
                  <c:v>0.29225270594705899</c:v>
                </c:pt>
                <c:pt idx="1556" formatCode="General">
                  <c:v>0.29769559167711002</c:v>
                </c:pt>
                <c:pt idx="1557" formatCode="General">
                  <c:v>0.30037745669468202</c:v>
                </c:pt>
                <c:pt idx="1558" formatCode="General">
                  <c:v>0.299842265358928</c:v>
                </c:pt>
                <c:pt idx="1559" formatCode="General">
                  <c:v>0.29662415533129699</c:v>
                </c:pt>
                <c:pt idx="1560" formatCode="General">
                  <c:v>0.29252689810487997</c:v>
                </c:pt>
                <c:pt idx="1561" formatCode="General">
                  <c:v>0.289570027489437</c:v>
                </c:pt>
                <c:pt idx="1562" formatCode="General">
                  <c:v>0.28759369944489499</c:v>
                </c:pt>
                <c:pt idx="1563" formatCode="General">
                  <c:v>0.28659326587982398</c:v>
                </c:pt>
                <c:pt idx="1564" formatCode="General">
                  <c:v>0.28759290829494599</c:v>
                </c:pt>
                <c:pt idx="1565" formatCode="General">
                  <c:v>0.29021836954161301</c:v>
                </c:pt>
                <c:pt idx="1566" formatCode="General">
                  <c:v>0.29309878650397603</c:v>
                </c:pt>
                <c:pt idx="1567" formatCode="General">
                  <c:v>0.29569645037521403</c:v>
                </c:pt>
                <c:pt idx="1568" formatCode="General">
                  <c:v>0.29838060473524203</c:v>
                </c:pt>
                <c:pt idx="1569" formatCode="General">
                  <c:v>0.30156585883549403</c:v>
                </c:pt>
                <c:pt idx="1570" formatCode="General">
                  <c:v>0.30515395246089</c:v>
                </c:pt>
                <c:pt idx="1571" formatCode="General">
                  <c:v>0.31008329870189799</c:v>
                </c:pt>
                <c:pt idx="1572" formatCode="General">
                  <c:v>0.316779688550128</c:v>
                </c:pt>
                <c:pt idx="1573" formatCode="General">
                  <c:v>0.32361131107813901</c:v>
                </c:pt>
                <c:pt idx="1574" formatCode="General">
                  <c:v>0.33007811515275398</c:v>
                </c:pt>
                <c:pt idx="1575" formatCode="General">
                  <c:v>0.33652250304793702</c:v>
                </c:pt>
                <c:pt idx="1576" formatCode="General">
                  <c:v>0.34227495694559501</c:v>
                </c:pt>
                <c:pt idx="1577" formatCode="General">
                  <c:v>0.34651955167336901</c:v>
                </c:pt>
                <c:pt idx="1578" formatCode="General">
                  <c:v>0.34906635376379502</c:v>
                </c:pt>
                <c:pt idx="1579" formatCode="General">
                  <c:v>0.35052056429238898</c:v>
                </c:pt>
                <c:pt idx="1580" formatCode="General">
                  <c:v>0.351458988671701</c:v>
                </c:pt>
                <c:pt idx="1581" formatCode="General">
                  <c:v>0.35129249806559498</c:v>
                </c:pt>
                <c:pt idx="1582" formatCode="General">
                  <c:v>0.34890396496860798</c:v>
                </c:pt>
                <c:pt idx="1583" formatCode="General">
                  <c:v>0.34346619426297698</c:v>
                </c:pt>
                <c:pt idx="1584" formatCode="General">
                  <c:v>0.33508218974779402</c:v>
                </c:pt>
                <c:pt idx="1585" formatCode="General">
                  <c:v>0.32473933748505901</c:v>
                </c:pt>
                <c:pt idx="1586" formatCode="General">
                  <c:v>0.31382621436893698</c:v>
                </c:pt>
                <c:pt idx="1587" formatCode="General">
                  <c:v>0.30334619409557101</c:v>
                </c:pt>
                <c:pt idx="1588" formatCode="General">
                  <c:v>0.29356863545119599</c:v>
                </c:pt>
                <c:pt idx="1589" formatCode="General">
                  <c:v>0.28430206406035002</c:v>
                </c:pt>
                <c:pt idx="1590" formatCode="General">
                  <c:v>0.274928389683191</c:v>
                </c:pt>
                <c:pt idx="1591" formatCode="General">
                  <c:v>0.26495592301939602</c:v>
                </c:pt>
                <c:pt idx="1592" formatCode="General">
                  <c:v>0.25408589610054</c:v>
                </c:pt>
                <c:pt idx="1593" formatCode="General">
                  <c:v>0.24257874131266399</c:v>
                </c:pt>
                <c:pt idx="1594" formatCode="General">
                  <c:v>0.231338379599623</c:v>
                </c:pt>
                <c:pt idx="1595" formatCode="General">
                  <c:v>0.220924193633419</c:v>
                </c:pt>
                <c:pt idx="1596" formatCode="General">
                  <c:v>0.211314506016403</c:v>
                </c:pt>
                <c:pt idx="1597" formatCode="General">
                  <c:v>0.20250463632278601</c:v>
                </c:pt>
                <c:pt idx="1598" formatCode="General">
                  <c:v>0.19501724257653399</c:v>
                </c:pt>
                <c:pt idx="1599" formatCode="General">
                  <c:v>0.189215167765141</c:v>
                </c:pt>
                <c:pt idx="1600" formatCode="General">
                  <c:v>0.186122269129818</c:v>
                </c:pt>
                <c:pt idx="1601" formatCode="General">
                  <c:v>0.18715268195035201</c:v>
                </c:pt>
                <c:pt idx="1602" formatCode="General">
                  <c:v>0.19157298543571799</c:v>
                </c:pt>
                <c:pt idx="1603" formatCode="General">
                  <c:v>0.198261871134391</c:v>
                </c:pt>
                <c:pt idx="1604" formatCode="General">
                  <c:v>0.20698330771106399</c:v>
                </c:pt>
                <c:pt idx="1605" formatCode="General">
                  <c:v>0.21712114496569099</c:v>
                </c:pt>
                <c:pt idx="1606" formatCode="General">
                  <c:v>0.22809281238169599</c:v>
                </c:pt>
                <c:pt idx="1607" formatCode="General">
                  <c:v>0.23861251600691699</c:v>
                </c:pt>
                <c:pt idx="1608" formatCode="General">
                  <c:v>0.247803491690192</c:v>
                </c:pt>
                <c:pt idx="1609" formatCode="General">
                  <c:v>0.25592474864760001</c:v>
                </c:pt>
                <c:pt idx="1610" formatCode="General">
                  <c:v>0.26236802704520801</c:v>
                </c:pt>
                <c:pt idx="1611" formatCode="General">
                  <c:v>0.26589966104200602</c:v>
                </c:pt>
                <c:pt idx="1612" formatCode="General">
                  <c:v>0.26622919308083698</c:v>
                </c:pt>
                <c:pt idx="1613" formatCode="General">
                  <c:v>0.26344074841947901</c:v>
                </c:pt>
                <c:pt idx="1614" formatCode="General">
                  <c:v>0.257643879395827</c:v>
                </c:pt>
                <c:pt idx="1615" formatCode="General">
                  <c:v>0.24914574940751899</c:v>
                </c:pt>
                <c:pt idx="1616" formatCode="General">
                  <c:v>0.237659408570461</c:v>
                </c:pt>
                <c:pt idx="1617" formatCode="General">
                  <c:v>0.223225140268278</c:v>
                </c:pt>
                <c:pt idx="1618" formatCode="General">
                  <c:v>0.20702702940473899</c:v>
                </c:pt>
                <c:pt idx="1619" formatCode="General">
                  <c:v>0.19025469275096499</c:v>
                </c:pt>
                <c:pt idx="1620" formatCode="General">
                  <c:v>0.17316877075614701</c:v>
                </c:pt>
                <c:pt idx="1621" formatCode="General">
                  <c:v>0.15651806051653</c:v>
                </c:pt>
                <c:pt idx="1622" formatCode="General">
                  <c:v>0.14097461338619599</c:v>
                </c:pt>
                <c:pt idx="1623" formatCode="General">
                  <c:v>0.12662440703658701</c:v>
                </c:pt>
                <c:pt idx="1624" formatCode="General">
                  <c:v>0.113933448810964</c:v>
                </c:pt>
                <c:pt idx="1625" formatCode="General">
                  <c:v>0.10418878929398701</c:v>
                </c:pt>
                <c:pt idx="1626" formatCode="General">
                  <c:v>9.7652174253632998E-2</c:v>
                </c:pt>
                <c:pt idx="1627" formatCode="General">
                  <c:v>9.3566691521970599E-2</c:v>
                </c:pt>
                <c:pt idx="1628" formatCode="General">
                  <c:v>9.2236045383230797E-2</c:v>
                </c:pt>
                <c:pt idx="1629" formatCode="General">
                  <c:v>9.3203384946112494E-2</c:v>
                </c:pt>
                <c:pt idx="1630" formatCode="General">
                  <c:v>9.5829649987514295E-2</c:v>
                </c:pt>
                <c:pt idx="1631" formatCode="General">
                  <c:v>0.10000276342836099</c:v>
                </c:pt>
                <c:pt idx="1632" formatCode="General">
                  <c:v>0.105757961111324</c:v>
                </c:pt>
                <c:pt idx="1633" formatCode="General">
                  <c:v>0.11301907050395101</c:v>
                </c:pt>
                <c:pt idx="1634" formatCode="General">
                  <c:v>0.12087896549747899</c:v>
                </c:pt>
                <c:pt idx="1635" formatCode="General">
                  <c:v>0.12788493179840299</c:v>
                </c:pt>
                <c:pt idx="1636" formatCode="General">
                  <c:v>0.13286297052922699</c:v>
                </c:pt>
                <c:pt idx="1637" formatCode="General">
                  <c:v>0.13613983737638399</c:v>
                </c:pt>
                <c:pt idx="1638" formatCode="General">
                  <c:v>0.13743089515213699</c:v>
                </c:pt>
                <c:pt idx="1639" formatCode="General">
                  <c:v>0.136144532598581</c:v>
                </c:pt>
                <c:pt idx="1640" formatCode="General">
                  <c:v>0.132786737130725</c:v>
                </c:pt>
                <c:pt idx="1641" formatCode="General">
                  <c:v>0.127770389331956</c:v>
                </c:pt>
                <c:pt idx="1642" formatCode="General">
                  <c:v>0.121792261664135</c:v>
                </c:pt>
                <c:pt idx="1643" formatCode="General">
                  <c:v>0.115418870956344</c:v>
                </c:pt>
                <c:pt idx="1644" formatCode="General">
                  <c:v>0.108519955694782</c:v>
                </c:pt>
                <c:pt idx="1645" formatCode="General">
                  <c:v>0.100197459148555</c:v>
                </c:pt>
                <c:pt idx="1646" formatCode="General">
                  <c:v>8.9298550558536402E-2</c:v>
                </c:pt>
                <c:pt idx="1647" formatCode="General">
                  <c:v>7.5997529530664507E-2</c:v>
                </c:pt>
                <c:pt idx="1648" formatCode="General">
                  <c:v>6.1308060062280297E-2</c:v>
                </c:pt>
                <c:pt idx="1649" formatCode="General">
                  <c:v>4.5236945157282799E-2</c:v>
                </c:pt>
                <c:pt idx="1650" formatCode="General">
                  <c:v>2.7964284266792899E-2</c:v>
                </c:pt>
                <c:pt idx="1651" formatCode="General">
                  <c:v>1.1416448440638599E-2</c:v>
                </c:pt>
                <c:pt idx="1652" formatCode="General">
                  <c:v>-2.7973286558351999E-3</c:v>
                </c:pt>
                <c:pt idx="1653" formatCode="General">
                  <c:v>-1.4070171038461201E-2</c:v>
                </c:pt>
                <c:pt idx="1654" formatCode="General">
                  <c:v>-2.2084829246530699E-2</c:v>
                </c:pt>
                <c:pt idx="1655" formatCode="General">
                  <c:v>-2.6862339111842298E-2</c:v>
                </c:pt>
                <c:pt idx="1656" formatCode="General">
                  <c:v>-2.9373056665866801E-2</c:v>
                </c:pt>
                <c:pt idx="1657" formatCode="General">
                  <c:v>-3.0963296266319398E-2</c:v>
                </c:pt>
                <c:pt idx="1658" formatCode="General">
                  <c:v>-3.2303245204583698E-2</c:v>
                </c:pt>
                <c:pt idx="1659" formatCode="General">
                  <c:v>-3.3454531943274697E-2</c:v>
                </c:pt>
                <c:pt idx="1660" formatCode="General">
                  <c:v>-3.46880098506697E-2</c:v>
                </c:pt>
                <c:pt idx="1661" formatCode="General">
                  <c:v>-3.59403848322431E-2</c:v>
                </c:pt>
                <c:pt idx="1662" formatCode="General">
                  <c:v>-3.7416260932345201E-2</c:v>
                </c:pt>
                <c:pt idx="1663" formatCode="General">
                  <c:v>-4.0578702694933598E-2</c:v>
                </c:pt>
                <c:pt idx="1664" formatCode="General">
                  <c:v>-4.5729242761849802E-2</c:v>
                </c:pt>
                <c:pt idx="1665" formatCode="General">
                  <c:v>-5.2794352972158301E-2</c:v>
                </c:pt>
                <c:pt idx="1666" formatCode="General">
                  <c:v>-6.17836877802811E-2</c:v>
                </c:pt>
                <c:pt idx="1667" formatCode="General">
                  <c:v>-7.1761523895357796E-2</c:v>
                </c:pt>
                <c:pt idx="1668" formatCode="General">
                  <c:v>-8.2328906294005202E-2</c:v>
                </c:pt>
                <c:pt idx="1669" formatCode="General">
                  <c:v>-9.3756399273950297E-2</c:v>
                </c:pt>
                <c:pt idx="1670" formatCode="General">
                  <c:v>-0.106304326860663</c:v>
                </c:pt>
                <c:pt idx="1671" formatCode="General">
                  <c:v>-0.119608915504802</c:v>
                </c:pt>
                <c:pt idx="1672" formatCode="General">
                  <c:v>-0.132465519796517</c:v>
                </c:pt>
                <c:pt idx="1673" formatCode="General">
                  <c:v>-0.144790777701233</c:v>
                </c:pt>
                <c:pt idx="1674" formatCode="General">
                  <c:v>-0.15660694756299501</c:v>
                </c:pt>
                <c:pt idx="1675" formatCode="General">
                  <c:v>-0.167601073787567</c:v>
                </c:pt>
                <c:pt idx="1676" formatCode="General">
                  <c:v>-0.17713754178983501</c:v>
                </c:pt>
                <c:pt idx="1677" formatCode="General">
                  <c:v>-0.18486255683220901</c:v>
                </c:pt>
                <c:pt idx="1678" formatCode="General">
                  <c:v>-0.191543207728569</c:v>
                </c:pt>
                <c:pt idx="1679" formatCode="General">
                  <c:v>-0.19763407774625</c:v>
                </c:pt>
                <c:pt idx="1680" formatCode="General">
                  <c:v>-0.20278027461975201</c:v>
                </c:pt>
                <c:pt idx="1681" formatCode="General">
                  <c:v>-0.206382032854287</c:v>
                </c:pt>
                <c:pt idx="1682" formatCode="General">
                  <c:v>-0.20808866648670299</c:v>
                </c:pt>
                <c:pt idx="1683" formatCode="General">
                  <c:v>-0.20742193913291401</c:v>
                </c:pt>
                <c:pt idx="1684" formatCode="General">
                  <c:v>-0.20424511510714</c:v>
                </c:pt>
                <c:pt idx="1685" formatCode="General">
                  <c:v>-0.199516074882819</c:v>
                </c:pt>
                <c:pt idx="1686" formatCode="General">
                  <c:v>-0.19474850236274999</c:v>
                </c:pt>
                <c:pt idx="1687" formatCode="General">
                  <c:v>-0.19020157061477699</c:v>
                </c:pt>
                <c:pt idx="1688" formatCode="General">
                  <c:v>-0.18553296162765701</c:v>
                </c:pt>
                <c:pt idx="1689" formatCode="General">
                  <c:v>-0.18091216237282201</c:v>
                </c:pt>
                <c:pt idx="1690" formatCode="General">
                  <c:v>-0.17676348468184799</c:v>
                </c:pt>
                <c:pt idx="1691" formatCode="General">
                  <c:v>-0.17365875993173599</c:v>
                </c:pt>
                <c:pt idx="1692" formatCode="General">
                  <c:v>-0.17125121490817699</c:v>
                </c:pt>
                <c:pt idx="1693" formatCode="General">
                  <c:v>-0.16911341531228599</c:v>
                </c:pt>
                <c:pt idx="1694" formatCode="General">
                  <c:v>-0.16714022236009801</c:v>
                </c:pt>
                <c:pt idx="1695" formatCode="General">
                  <c:v>-0.16527923826150301</c:v>
                </c:pt>
                <c:pt idx="1696" formatCode="General">
                  <c:v>-0.16478533274541701</c:v>
                </c:pt>
                <c:pt idx="1697" formatCode="General">
                  <c:v>-0.16664283517692399</c:v>
                </c:pt>
                <c:pt idx="1698" formatCode="General">
                  <c:v>-0.171066436920631</c:v>
                </c:pt>
                <c:pt idx="1699" formatCode="General">
                  <c:v>-0.17814434427766199</c:v>
                </c:pt>
                <c:pt idx="1700" formatCode="General">
                  <c:v>-0.187265238536584</c:v>
                </c:pt>
                <c:pt idx="1701" formatCode="General">
                  <c:v>-0.19838777962622201</c:v>
                </c:pt>
                <c:pt idx="1702" formatCode="General">
                  <c:v>-0.21140217034707301</c:v>
                </c:pt>
                <c:pt idx="1703" formatCode="General">
                  <c:v>-0.225636778146006</c:v>
                </c:pt>
                <c:pt idx="1704" formatCode="General">
                  <c:v>-0.24107012666171701</c:v>
                </c:pt>
                <c:pt idx="1705" formatCode="General">
                  <c:v>-0.25816246923256903</c:v>
                </c:pt>
                <c:pt idx="1706" formatCode="General">
                  <c:v>-0.27687702008996901</c:v>
                </c:pt>
                <c:pt idx="1707" formatCode="General">
                  <c:v>-0.29664400525352602</c:v>
                </c:pt>
                <c:pt idx="1708" formatCode="General">
                  <c:v>-0.31695763187263198</c:v>
                </c:pt>
                <c:pt idx="1709" formatCode="General">
                  <c:v>-0.33714945829984999</c:v>
                </c:pt>
                <c:pt idx="1710" formatCode="General">
                  <c:v>-0.35583224518568701</c:v>
                </c:pt>
                <c:pt idx="1711" formatCode="General">
                  <c:v>-0.37197601652768297</c:v>
                </c:pt>
                <c:pt idx="1712" formatCode="General">
                  <c:v>-0.38523457463469502</c:v>
                </c:pt>
                <c:pt idx="1713" formatCode="General">
                  <c:v>-0.39458184760974202</c:v>
                </c:pt>
                <c:pt idx="1714" formatCode="General">
                  <c:v>-0.39975687025673801</c:v>
                </c:pt>
                <c:pt idx="1715" formatCode="General">
                  <c:v>-0.40082155628348698</c:v>
                </c:pt>
                <c:pt idx="1716" formatCode="General">
                  <c:v>-0.397279555677649</c:v>
                </c:pt>
                <c:pt idx="1717" formatCode="General">
                  <c:v>-0.389568945993432</c:v>
                </c:pt>
                <c:pt idx="1718" formatCode="General">
                  <c:v>-0.37845716396694401</c:v>
                </c:pt>
                <c:pt idx="1719" formatCode="General">
                  <c:v>-0.36575877392898198</c:v>
                </c:pt>
                <c:pt idx="1720" formatCode="General">
                  <c:v>-0.35353374308542901</c:v>
                </c:pt>
                <c:pt idx="1721" formatCode="General">
                  <c:v>-0.34257018845752601</c:v>
                </c:pt>
                <c:pt idx="1722" formatCode="General">
                  <c:v>-0.333388678834034</c:v>
                </c:pt>
                <c:pt idx="1723" formatCode="General">
                  <c:v>-0.32576643406419897</c:v>
                </c:pt>
                <c:pt idx="1724" formatCode="General">
                  <c:v>-0.319570310552307</c:v>
                </c:pt>
                <c:pt idx="1725" formatCode="General">
                  <c:v>-0.31502034058351303</c:v>
                </c:pt>
                <c:pt idx="1726" formatCode="General">
                  <c:v>-0.31281819049533699</c:v>
                </c:pt>
                <c:pt idx="1727" formatCode="General">
                  <c:v>-0.31309390042407897</c:v>
                </c:pt>
                <c:pt idx="1728" formatCode="General">
                  <c:v>-0.31472588973420101</c:v>
                </c:pt>
                <c:pt idx="1729" formatCode="General">
                  <c:v>-0.31679540670045903</c:v>
                </c:pt>
                <c:pt idx="1730" formatCode="General">
                  <c:v>-0.31923108007015999</c:v>
                </c:pt>
                <c:pt idx="1731" formatCode="General">
                  <c:v>-0.322945650056917</c:v>
                </c:pt>
                <c:pt idx="1732" formatCode="General">
                  <c:v>-0.328429612046299</c:v>
                </c:pt>
                <c:pt idx="1733" formatCode="General">
                  <c:v>-0.334525103178339</c:v>
                </c:pt>
                <c:pt idx="1734" formatCode="General">
                  <c:v>-0.33968379581837799</c:v>
                </c:pt>
                <c:pt idx="1735" formatCode="General">
                  <c:v>-0.34391794928071201</c:v>
                </c:pt>
                <c:pt idx="1736" formatCode="General">
                  <c:v>-0.34767991174669799</c:v>
                </c:pt>
                <c:pt idx="1737" formatCode="General">
                  <c:v>-0.35082018429869499</c:v>
                </c:pt>
                <c:pt idx="1738" formatCode="General">
                  <c:v>-0.353055404637524</c:v>
                </c:pt>
                <c:pt idx="1739" formatCode="General">
                  <c:v>-0.354123809520901</c:v>
                </c:pt>
                <c:pt idx="1740" formatCode="General">
                  <c:v>-0.35384814660759101</c:v>
                </c:pt>
                <c:pt idx="1741" formatCode="General">
                  <c:v>-0.35271588865292502</c:v>
                </c:pt>
                <c:pt idx="1742" formatCode="General">
                  <c:v>-0.350900920784046</c:v>
                </c:pt>
                <c:pt idx="1743" formatCode="General">
                  <c:v>-0.34779026126594798</c:v>
                </c:pt>
                <c:pt idx="1744" formatCode="General">
                  <c:v>-0.34350970482827498</c:v>
                </c:pt>
                <c:pt idx="1745" formatCode="General">
                  <c:v>-0.33866588378495799</c:v>
                </c:pt>
                <c:pt idx="1746" formatCode="General">
                  <c:v>-0.33408317011286798</c:v>
                </c:pt>
                <c:pt idx="1747" formatCode="General">
                  <c:v>-0.329920378322619</c:v>
                </c:pt>
                <c:pt idx="1748" formatCode="General">
                  <c:v>-0.32588223362813701</c:v>
                </c:pt>
                <c:pt idx="1749" formatCode="General">
                  <c:v>-0.32170729333171699</c:v>
                </c:pt>
                <c:pt idx="1750" formatCode="General">
                  <c:v>-0.31747997042318599</c:v>
                </c:pt>
                <c:pt idx="1751" formatCode="General">
                  <c:v>-0.314756578394494</c:v>
                </c:pt>
                <c:pt idx="1752" formatCode="General">
                  <c:v>-0.31470220359579898</c:v>
                </c:pt>
                <c:pt idx="1753" formatCode="General">
                  <c:v>-0.31764272241607799</c:v>
                </c:pt>
                <c:pt idx="1754" formatCode="General">
                  <c:v>-0.32300889174174902</c:v>
                </c:pt>
                <c:pt idx="1755" formatCode="General">
                  <c:v>-0.32953415128203201</c:v>
                </c:pt>
                <c:pt idx="1756" formatCode="General">
                  <c:v>-0.33629075901226102</c:v>
                </c:pt>
                <c:pt idx="1757" formatCode="General">
                  <c:v>-0.343190189726849</c:v>
                </c:pt>
                <c:pt idx="1758" formatCode="General">
                  <c:v>-0.35159754901790902</c:v>
                </c:pt>
                <c:pt idx="1759" formatCode="General">
                  <c:v>-0.36214478802885802</c:v>
                </c:pt>
                <c:pt idx="1760" formatCode="General">
                  <c:v>-0.37397926950952298</c:v>
                </c:pt>
                <c:pt idx="1761" formatCode="General">
                  <c:v>-0.38606023263176897</c:v>
                </c:pt>
                <c:pt idx="1762" formatCode="General">
                  <c:v>-0.39794473342477799</c:v>
                </c:pt>
                <c:pt idx="1763" formatCode="General">
                  <c:v>-0.40902532130451502</c:v>
                </c:pt>
                <c:pt idx="1764" formatCode="General">
                  <c:v>-0.41832030214079002</c:v>
                </c:pt>
                <c:pt idx="1765" formatCode="General">
                  <c:v>-0.424418055202814</c:v>
                </c:pt>
                <c:pt idx="1766" formatCode="General">
                  <c:v>-0.42568123517661999</c:v>
                </c:pt>
                <c:pt idx="1767" formatCode="General">
                  <c:v>-0.42312700069514497</c:v>
                </c:pt>
                <c:pt idx="1768" formatCode="General">
                  <c:v>-0.41895879427788801</c:v>
                </c:pt>
                <c:pt idx="1769" formatCode="General">
                  <c:v>-0.41445468392736501</c:v>
                </c:pt>
                <c:pt idx="1770" formatCode="General">
                  <c:v>-0.40940362163753502</c:v>
                </c:pt>
                <c:pt idx="1771" formatCode="General">
                  <c:v>-0.40488829365275603</c:v>
                </c:pt>
                <c:pt idx="1772" formatCode="General">
                  <c:v>-0.40248331613366201</c:v>
                </c:pt>
                <c:pt idx="1773" formatCode="General">
                  <c:v>-0.40195353449603899</c:v>
                </c:pt>
                <c:pt idx="1774" formatCode="General">
                  <c:v>-0.40337049175296102</c:v>
                </c:pt>
                <c:pt idx="1775" formatCode="General">
                  <c:v>-0.406220859733398</c:v>
                </c:pt>
                <c:pt idx="1776" formatCode="General">
                  <c:v>-0.40975461272928598</c:v>
                </c:pt>
                <c:pt idx="1777" formatCode="General">
                  <c:v>-0.41350427049265498</c:v>
                </c:pt>
                <c:pt idx="1778" formatCode="General">
                  <c:v>-0.41569842656952499</c:v>
                </c:pt>
                <c:pt idx="1779" formatCode="General">
                  <c:v>-0.41476721516530402</c:v>
                </c:pt>
                <c:pt idx="1780" formatCode="General">
                  <c:v>-0.41067316885536398</c:v>
                </c:pt>
                <c:pt idx="1781" formatCode="General">
                  <c:v>-0.40359140312757402</c:v>
                </c:pt>
                <c:pt idx="1782" formatCode="General">
                  <c:v>-0.39362709580529298</c:v>
                </c:pt>
                <c:pt idx="1783" formatCode="General">
                  <c:v>-0.38035501811647998</c:v>
                </c:pt>
                <c:pt idx="1784" formatCode="General">
                  <c:v>-0.36337199266584003</c:v>
                </c:pt>
                <c:pt idx="1785" formatCode="General">
                  <c:v>-0.343494998130351</c:v>
                </c:pt>
                <c:pt idx="1786" formatCode="General">
                  <c:v>-0.32305401419961399</c:v>
                </c:pt>
                <c:pt idx="1787" formatCode="General">
                  <c:v>-0.30387596242102299</c:v>
                </c:pt>
                <c:pt idx="1788" formatCode="General">
                  <c:v>-0.285773072198308</c:v>
                </c:pt>
                <c:pt idx="1789" formatCode="General">
                  <c:v>-0.26941331659317003</c:v>
                </c:pt>
                <c:pt idx="1790" formatCode="General">
                  <c:v>-0.25590411395259999</c:v>
                </c:pt>
                <c:pt idx="1791" formatCode="General">
                  <c:v>-0.244867260565657</c:v>
                </c:pt>
                <c:pt idx="1792" formatCode="General">
                  <c:v>-0.2357152313458</c:v>
                </c:pt>
                <c:pt idx="1793" formatCode="General">
                  <c:v>-0.22847151096228499</c:v>
                </c:pt>
                <c:pt idx="1794" formatCode="General">
                  <c:v>-0.22323044276151799</c:v>
                </c:pt>
                <c:pt idx="1795" formatCode="General">
                  <c:v>-0.21903282740145799</c:v>
                </c:pt>
                <c:pt idx="1796" formatCode="General">
                  <c:v>-0.214951497927165</c:v>
                </c:pt>
                <c:pt idx="1797" formatCode="General">
                  <c:v>-0.21119179802149701</c:v>
                </c:pt>
                <c:pt idx="1798" formatCode="General">
                  <c:v>-0.20801035058690601</c:v>
                </c:pt>
                <c:pt idx="1799" formatCode="General">
                  <c:v>-0.204331721951338</c:v>
                </c:pt>
                <c:pt idx="1800" formatCode="General">
                  <c:v>-0.19903261536142799</c:v>
                </c:pt>
                <c:pt idx="1801" formatCode="General">
                  <c:v>-0.19237855732178899</c:v>
                </c:pt>
                <c:pt idx="1802" formatCode="General">
                  <c:v>-0.18508549483881301</c:v>
                </c:pt>
                <c:pt idx="1803" formatCode="General">
                  <c:v>-0.17751740229586699</c:v>
                </c:pt>
                <c:pt idx="1804" formatCode="General">
                  <c:v>-0.17030746502684499</c:v>
                </c:pt>
                <c:pt idx="1805" formatCode="General">
                  <c:v>-0.164115497716149</c:v>
                </c:pt>
                <c:pt idx="1806" formatCode="General">
                  <c:v>-0.15815331501492799</c:v>
                </c:pt>
                <c:pt idx="1807" formatCode="General">
                  <c:v>-0.15158424270715901</c:v>
                </c:pt>
                <c:pt idx="1808" formatCode="General">
                  <c:v>-0.143698671356281</c:v>
                </c:pt>
                <c:pt idx="1809" formatCode="General">
                  <c:v>-0.13365210888269899</c:v>
                </c:pt>
                <c:pt idx="1810" formatCode="General">
                  <c:v>-0.121277147716513</c:v>
                </c:pt>
                <c:pt idx="1811" formatCode="General">
                  <c:v>-0.106860730482868</c:v>
                </c:pt>
                <c:pt idx="1812" formatCode="General">
                  <c:v>-9.0837277753975904E-2</c:v>
                </c:pt>
                <c:pt idx="1813" formatCode="General">
                  <c:v>-7.3127874262058107E-2</c:v>
                </c:pt>
                <c:pt idx="1814" formatCode="General">
                  <c:v>-5.3332788889664501E-2</c:v>
                </c:pt>
                <c:pt idx="1815" formatCode="General">
                  <c:v>-3.24853612198557E-2</c:v>
                </c:pt>
                <c:pt idx="1816" formatCode="General">
                  <c:v>-1.25096529483562E-2</c:v>
                </c:pt>
                <c:pt idx="1817" formatCode="General">
                  <c:v>5.8046927831437002E-3</c:v>
                </c:pt>
                <c:pt idx="1818" formatCode="General">
                  <c:v>2.3072497581417498E-2</c:v>
                </c:pt>
                <c:pt idx="1819" formatCode="General">
                  <c:v>3.9789269191575202E-2</c:v>
                </c:pt>
                <c:pt idx="1820" formatCode="General">
                  <c:v>5.5838806504609102E-2</c:v>
                </c:pt>
                <c:pt idx="1821" formatCode="General">
                  <c:v>7.0995696357123605E-2</c:v>
                </c:pt>
                <c:pt idx="1822" formatCode="General">
                  <c:v>8.4797812825086999E-2</c:v>
                </c:pt>
                <c:pt idx="1823" formatCode="General">
                  <c:v>9.6793302150801994E-2</c:v>
                </c:pt>
                <c:pt idx="1824" formatCode="General">
                  <c:v>0.107605255634787</c:v>
                </c:pt>
                <c:pt idx="1825" formatCode="General">
                  <c:v>0.117637233772783</c:v>
                </c:pt>
                <c:pt idx="1826" formatCode="General">
                  <c:v>0.12589292452568199</c:v>
                </c:pt>
                <c:pt idx="1827" formatCode="General">
                  <c:v>0.133323004803581</c:v>
                </c:pt>
                <c:pt idx="1828" formatCode="General">
                  <c:v>0.14165749552170101</c:v>
                </c:pt>
                <c:pt idx="1829" formatCode="General">
                  <c:v>0.150633673381418</c:v>
                </c:pt>
                <c:pt idx="1830" formatCode="General">
                  <c:v>0.15972446145903699</c:v>
                </c:pt>
                <c:pt idx="1831" formatCode="General">
                  <c:v>0.168843340221322</c:v>
                </c:pt>
                <c:pt idx="1832" formatCode="General">
                  <c:v>0.17695333163577801</c:v>
                </c:pt>
                <c:pt idx="1833" formatCode="General">
                  <c:v>0.18366864934670199</c:v>
                </c:pt>
                <c:pt idx="1834" formatCode="General">
                  <c:v>0.19017500561445499</c:v>
                </c:pt>
                <c:pt idx="1835" formatCode="General">
                  <c:v>0.196249487594576</c:v>
                </c:pt>
                <c:pt idx="1836" formatCode="General">
                  <c:v>0.200935763176355</c:v>
                </c:pt>
                <c:pt idx="1837" formatCode="General">
                  <c:v>0.20384330208585599</c:v>
                </c:pt>
                <c:pt idx="1838" formatCode="General">
                  <c:v>0.20476403315761901</c:v>
                </c:pt>
                <c:pt idx="1839" formatCode="General">
                  <c:v>0.20325320022247001</c:v>
                </c:pt>
                <c:pt idx="1840" formatCode="General">
                  <c:v>0.19875078353117501</c:v>
                </c:pt>
                <c:pt idx="1841" formatCode="General">
                  <c:v>0.19253773525547899</c:v>
                </c:pt>
                <c:pt idx="1842" formatCode="General">
                  <c:v>0.186760643723242</c:v>
                </c:pt>
                <c:pt idx="1843" formatCode="General">
                  <c:v>0.182218275134059</c:v>
                </c:pt>
                <c:pt idx="1844" formatCode="General">
                  <c:v>0.17944440716857901</c:v>
                </c:pt>
                <c:pt idx="1845" formatCode="General">
                  <c:v>0.178796597332982</c:v>
                </c:pt>
                <c:pt idx="1846" formatCode="General">
                  <c:v>0.180292206996127</c:v>
                </c:pt>
                <c:pt idx="1847" formatCode="General">
                  <c:v>0.184947092833294</c:v>
                </c:pt>
                <c:pt idx="1848" formatCode="General">
                  <c:v>0.19379483067085601</c:v>
                </c:pt>
                <c:pt idx="1849" formatCode="General">
                  <c:v>0.20654256387052999</c:v>
                </c:pt>
                <c:pt idx="1850" formatCode="General">
                  <c:v>0.22167899339757199</c:v>
                </c:pt>
                <c:pt idx="1851" formatCode="General">
                  <c:v>0.237432767651859</c:v>
                </c:pt>
                <c:pt idx="1852" formatCode="General">
                  <c:v>0.25284872505698802</c:v>
                </c:pt>
                <c:pt idx="1853" formatCode="General">
                  <c:v>0.268605735592299</c:v>
                </c:pt>
                <c:pt idx="1854" formatCode="General">
                  <c:v>0.28564525955318798</c:v>
                </c:pt>
                <c:pt idx="1855" formatCode="General">
                  <c:v>0.30351583782091501</c:v>
                </c:pt>
                <c:pt idx="1856" formatCode="General">
                  <c:v>0.32202828149261098</c:v>
                </c:pt>
                <c:pt idx="1857" formatCode="General">
                  <c:v>0.34203527270190698</c:v>
                </c:pt>
                <c:pt idx="1858" formatCode="General">
                  <c:v>0.36318171740105198</c:v>
                </c:pt>
                <c:pt idx="1859" formatCode="General">
                  <c:v>0.38389195812535698</c:v>
                </c:pt>
                <c:pt idx="1860" formatCode="General">
                  <c:v>0.40305337732155699</c:v>
                </c:pt>
                <c:pt idx="1861" formatCode="General">
                  <c:v>0.41963896751240298</c:v>
                </c:pt>
                <c:pt idx="1862" formatCode="General">
                  <c:v>0.433818771612687</c:v>
                </c:pt>
                <c:pt idx="1863" formatCode="General">
                  <c:v>0.44611907455144201</c:v>
                </c:pt>
                <c:pt idx="1864" formatCode="General">
                  <c:v>0.45637605196674302</c:v>
                </c:pt>
                <c:pt idx="1865" formatCode="General">
                  <c:v>0.46522361930433798</c:v>
                </c:pt>
                <c:pt idx="1866" formatCode="General">
                  <c:v>0.47329813190315201</c:v>
                </c:pt>
                <c:pt idx="1867" formatCode="General">
                  <c:v>0.48128671635314002</c:v>
                </c:pt>
                <c:pt idx="1868" formatCode="General">
                  <c:v>0.490399594020755</c:v>
                </c:pt>
                <c:pt idx="1869" formatCode="General">
                  <c:v>0.50124519472081797</c:v>
                </c:pt>
                <c:pt idx="1870" formatCode="General">
                  <c:v>0.51294960819936097</c:v>
                </c:pt>
                <c:pt idx="1871" formatCode="General">
                  <c:v>0.52381757460527301</c:v>
                </c:pt>
                <c:pt idx="1872" formatCode="General">
                  <c:v>0.53308560734282395</c:v>
                </c:pt>
                <c:pt idx="1873" formatCode="General">
                  <c:v>0.54048735536194104</c:v>
                </c:pt>
                <c:pt idx="1874" formatCode="General">
                  <c:v>0.54617716187763499</c:v>
                </c:pt>
                <c:pt idx="1875" formatCode="General">
                  <c:v>0.55213346432612898</c:v>
                </c:pt>
                <c:pt idx="1876" formatCode="General">
                  <c:v>0.56007470182487895</c:v>
                </c:pt>
                <c:pt idx="1877" formatCode="General">
                  <c:v>0.56978392734079497</c:v>
                </c:pt>
                <c:pt idx="1878" formatCode="General">
                  <c:v>0.58106491545996097</c:v>
                </c:pt>
                <c:pt idx="1879" formatCode="General">
                  <c:v>0.59285915321137395</c:v>
                </c:pt>
                <c:pt idx="1880" formatCode="General">
                  <c:v>0.60384430109732401</c:v>
                </c:pt>
                <c:pt idx="1881" formatCode="General">
                  <c:v>0.61370183810205003</c:v>
                </c:pt>
                <c:pt idx="1882" formatCode="General">
                  <c:v>0.62237608306735903</c:v>
                </c:pt>
                <c:pt idx="1883" formatCode="General">
                  <c:v>0.62996499810012596</c:v>
                </c:pt>
                <c:pt idx="1884" formatCode="General">
                  <c:v>0.63653001026671296</c:v>
                </c:pt>
                <c:pt idx="1885" formatCode="General">
                  <c:v>0.64142246682332305</c:v>
                </c:pt>
                <c:pt idx="1886" formatCode="General">
                  <c:v>0.64419741624933502</c:v>
                </c:pt>
                <c:pt idx="1887" formatCode="General">
                  <c:v>0.64519480006079599</c:v>
                </c:pt>
                <c:pt idx="1888" formatCode="General">
                  <c:v>0.64381339912257396</c:v>
                </c:pt>
                <c:pt idx="1889" formatCode="General">
                  <c:v>0.64042493886813301</c:v>
                </c:pt>
                <c:pt idx="1890" formatCode="General">
                  <c:v>0.63638780670689898</c:v>
                </c:pt>
                <c:pt idx="1891" formatCode="General">
                  <c:v>0.63064212498741301</c:v>
                </c:pt>
                <c:pt idx="1892" formatCode="General">
                  <c:v>0.62192140880422497</c:v>
                </c:pt>
                <c:pt idx="1893" formatCode="General">
                  <c:v>0.61100893854392802</c:v>
                </c:pt>
                <c:pt idx="1894" formatCode="General">
                  <c:v>0.598416628843224</c:v>
                </c:pt>
                <c:pt idx="1895" formatCode="General">
                  <c:v>0.58536731020224997</c:v>
                </c:pt>
                <c:pt idx="1896" formatCode="General">
                  <c:v>0.57324617122816202</c:v>
                </c:pt>
                <c:pt idx="1897" formatCode="General">
                  <c:v>0.56207407619664196</c:v>
                </c:pt>
                <c:pt idx="1898" formatCode="General">
                  <c:v>0.55149418568669495</c:v>
                </c:pt>
                <c:pt idx="1899" formatCode="General">
                  <c:v>0.54089313341238299</c:v>
                </c:pt>
                <c:pt idx="1900" formatCode="General">
                  <c:v>0.53022219126591197</c:v>
                </c:pt>
                <c:pt idx="1901" formatCode="General">
                  <c:v>0.52018928758781202</c:v>
                </c:pt>
                <c:pt idx="1902" formatCode="General">
                  <c:v>0.51109022161714301</c:v>
                </c:pt>
                <c:pt idx="1903" formatCode="General">
                  <c:v>0.50286024457322898</c:v>
                </c:pt>
                <c:pt idx="1904" formatCode="General">
                  <c:v>0.495807358469113</c:v>
                </c:pt>
                <c:pt idx="1905" formatCode="General">
                  <c:v>0.49058756538516202</c:v>
                </c:pt>
                <c:pt idx="1906" formatCode="General">
                  <c:v>0.487915589938275</c:v>
                </c:pt>
                <c:pt idx="1907" formatCode="General">
                  <c:v>0.48817814794411901</c:v>
                </c:pt>
                <c:pt idx="1908" formatCode="General">
                  <c:v>0.49108720134379003</c:v>
                </c:pt>
                <c:pt idx="1909" formatCode="General">
                  <c:v>0.49599399415184697</c:v>
                </c:pt>
                <c:pt idx="1910" formatCode="General">
                  <c:v>0.50226787831806896</c:v>
                </c:pt>
                <c:pt idx="1911" formatCode="General">
                  <c:v>0.50896082577623702</c:v>
                </c:pt>
                <c:pt idx="1912" formatCode="General">
                  <c:v>0.516250169624488</c:v>
                </c:pt>
                <c:pt idx="1913" formatCode="General">
                  <c:v>0.52393304313785405</c:v>
                </c:pt>
                <c:pt idx="1914" formatCode="General">
                  <c:v>0.53118636331302105</c:v>
                </c:pt>
                <c:pt idx="1915" formatCode="General">
                  <c:v>0.53778630547337603</c:v>
                </c:pt>
                <c:pt idx="1916" formatCode="General">
                  <c:v>0.543208585440492</c:v>
                </c:pt>
                <c:pt idx="1917" formatCode="General">
                  <c:v>0.54708124709207895</c:v>
                </c:pt>
                <c:pt idx="1918" formatCode="General">
                  <c:v>0.54884737010754903</c:v>
                </c:pt>
                <c:pt idx="1919" formatCode="General">
                  <c:v>0.54782617630206598</c:v>
                </c:pt>
                <c:pt idx="1920" formatCode="General">
                  <c:v>0.54330591840656095</c:v>
                </c:pt>
                <c:pt idx="1921" formatCode="General">
                  <c:v>0.53551836410841902</c:v>
                </c:pt>
                <c:pt idx="1922" formatCode="General">
                  <c:v>0.52521250882771597</c:v>
                </c:pt>
                <c:pt idx="1923" formatCode="General">
                  <c:v>0.51382270197873803</c:v>
                </c:pt>
                <c:pt idx="1924" formatCode="General">
                  <c:v>0.50194767592397005</c:v>
                </c:pt>
                <c:pt idx="1925" formatCode="General">
                  <c:v>0.488588191540759</c:v>
                </c:pt>
                <c:pt idx="1926" formatCode="General">
                  <c:v>0.47346754031940502</c:v>
                </c:pt>
                <c:pt idx="1927" formatCode="General">
                  <c:v>0.45746516955119998</c:v>
                </c:pt>
                <c:pt idx="1928" formatCode="General">
                  <c:v>0.44189862317926099</c:v>
                </c:pt>
                <c:pt idx="1929" formatCode="General">
                  <c:v>0.42790009810560098</c:v>
                </c:pt>
                <c:pt idx="1930" formatCode="General">
                  <c:v>0.41617890841849697</c:v>
                </c:pt>
                <c:pt idx="1931" formatCode="General">
                  <c:v>0.40548596055215502</c:v>
                </c:pt>
                <c:pt idx="1932" formatCode="General">
                  <c:v>0.39441033894561101</c:v>
                </c:pt>
                <c:pt idx="1933" formatCode="General">
                  <c:v>0.38305912819869398</c:v>
                </c:pt>
                <c:pt idx="1934" formatCode="General">
                  <c:v>0.37138757502073599</c:v>
                </c:pt>
                <c:pt idx="1935" formatCode="General">
                  <c:v>0.35916939326157399</c:v>
                </c:pt>
                <c:pt idx="1936" formatCode="General">
                  <c:v>0.34691339398571602</c:v>
                </c:pt>
                <c:pt idx="1937" formatCode="General">
                  <c:v>0.33472389007848702</c:v>
                </c:pt>
                <c:pt idx="1938" formatCode="General">
                  <c:v>0.32141200580976598</c:v>
                </c:pt>
                <c:pt idx="1939" formatCode="General">
                  <c:v>0.30615034038862099</c:v>
                </c:pt>
                <c:pt idx="1940" formatCode="General">
                  <c:v>0.289713017351651</c:v>
                </c:pt>
                <c:pt idx="1941" formatCode="General">
                  <c:v>0.27315920068155503</c:v>
                </c:pt>
                <c:pt idx="1942" formatCode="General">
                  <c:v>0.25705142517336899</c:v>
                </c:pt>
                <c:pt idx="1943" formatCode="General">
                  <c:v>0.24139103947443999</c:v>
                </c:pt>
                <c:pt idx="1944" formatCode="General">
                  <c:v>0.225048725813038</c:v>
                </c:pt>
                <c:pt idx="1945" formatCode="General">
                  <c:v>0.20738840642901499</c:v>
                </c:pt>
                <c:pt idx="1946" formatCode="General">
                  <c:v>0.18952809578171301</c:v>
                </c:pt>
                <c:pt idx="1947" formatCode="General">
                  <c:v>0.17241449351966501</c:v>
                </c:pt>
                <c:pt idx="1948" formatCode="General">
                  <c:v>0.15578544444557199</c:v>
                </c:pt>
                <c:pt idx="1949" formatCode="General">
                  <c:v>0.13920888837283299</c:v>
                </c:pt>
                <c:pt idx="1950" formatCode="General">
                  <c:v>0.12302021466204</c:v>
                </c:pt>
                <c:pt idx="1951" formatCode="General">
                  <c:v>0.10693589478903601</c:v>
                </c:pt>
                <c:pt idx="1952" formatCode="General">
                  <c:v>9.1112468919538406E-2</c:v>
                </c:pt>
                <c:pt idx="1953" formatCode="General">
                  <c:v>7.7434665694964794E-2</c:v>
                </c:pt>
                <c:pt idx="1954" formatCode="General">
                  <c:v>6.6171470471984795E-2</c:v>
                </c:pt>
                <c:pt idx="1955" formatCode="General">
                  <c:v>5.61722787787255E-2</c:v>
                </c:pt>
                <c:pt idx="1956" formatCode="General">
                  <c:v>4.6680561765145602E-2</c:v>
                </c:pt>
                <c:pt idx="1957" formatCode="General">
                  <c:v>3.7874608045844201E-2</c:v>
                </c:pt>
                <c:pt idx="1958" formatCode="General">
                  <c:v>3.0226218638563399E-2</c:v>
                </c:pt>
                <c:pt idx="1959" formatCode="General">
                  <c:v>2.3795857967325799E-2</c:v>
                </c:pt>
                <c:pt idx="1960" formatCode="General">
                  <c:v>1.8504620914681899E-2</c:v>
                </c:pt>
                <c:pt idx="1961" formatCode="General">
                  <c:v>1.47446525889751E-2</c:v>
                </c:pt>
                <c:pt idx="1962" formatCode="General">
                  <c:v>1.2958306449885101E-2</c:v>
                </c:pt>
                <c:pt idx="1963" formatCode="General">
                  <c:v>1.27811822400157E-2</c:v>
                </c:pt>
                <c:pt idx="1964" formatCode="General">
                  <c:v>1.3253630629989801E-2</c:v>
                </c:pt>
                <c:pt idx="1965" formatCode="General">
                  <c:v>1.3703585086404501E-2</c:v>
                </c:pt>
                <c:pt idx="1966" formatCode="General">
                  <c:v>1.38666025169997E-2</c:v>
                </c:pt>
                <c:pt idx="1967" formatCode="General">
                  <c:v>1.3314992152234299E-2</c:v>
                </c:pt>
                <c:pt idx="1968" formatCode="General">
                  <c:v>1.22563545864367E-2</c:v>
                </c:pt>
                <c:pt idx="1969" formatCode="General">
                  <c:v>1.1851585403363601E-2</c:v>
                </c:pt>
                <c:pt idx="1970" formatCode="General">
                  <c:v>1.1673900257733001E-2</c:v>
                </c:pt>
                <c:pt idx="1971" formatCode="General">
                  <c:v>1.1152191397714501E-2</c:v>
                </c:pt>
                <c:pt idx="1972" formatCode="General">
                  <c:v>1.0385128661584E-2</c:v>
                </c:pt>
                <c:pt idx="1973" formatCode="General">
                  <c:v>7.9221735487901498E-3</c:v>
                </c:pt>
                <c:pt idx="1974" formatCode="General">
                  <c:v>2.3151069174353498E-3</c:v>
                </c:pt>
                <c:pt idx="1975" formatCode="General">
                  <c:v>-7.0920946012264802E-3</c:v>
                </c:pt>
                <c:pt idx="1976" formatCode="General">
                  <c:v>-2.0004552985529701E-2</c:v>
                </c:pt>
                <c:pt idx="1977" formatCode="General">
                  <c:v>-3.5060693150411798E-2</c:v>
                </c:pt>
                <c:pt idx="1978" formatCode="General">
                  <c:v>-5.1397572865262101E-2</c:v>
                </c:pt>
                <c:pt idx="1979" formatCode="General">
                  <c:v>-6.7916403702337397E-2</c:v>
                </c:pt>
                <c:pt idx="1980" formatCode="General">
                  <c:v>-8.2896091600101501E-2</c:v>
                </c:pt>
                <c:pt idx="1981" formatCode="General">
                  <c:v>-9.5844787151167704E-2</c:v>
                </c:pt>
                <c:pt idx="1982" formatCode="General">
                  <c:v>-0.106434739172601</c:v>
                </c:pt>
                <c:pt idx="1983" formatCode="General">
                  <c:v>-0.114332367618612</c:v>
                </c:pt>
                <c:pt idx="1984" formatCode="General">
                  <c:v>-0.119579707995794</c:v>
                </c:pt>
                <c:pt idx="1985" formatCode="General">
                  <c:v>-0.122825250442106</c:v>
                </c:pt>
                <c:pt idx="1986" formatCode="General">
                  <c:v>-0.12614140798017201</c:v>
                </c:pt>
                <c:pt idx="1987" formatCode="General">
                  <c:v>-0.12991244968617999</c:v>
                </c:pt>
                <c:pt idx="1988" formatCode="General">
                  <c:v>-0.13370584844778899</c:v>
                </c:pt>
                <c:pt idx="1989" formatCode="General">
                  <c:v>-0.13848521144325801</c:v>
                </c:pt>
                <c:pt idx="1990" formatCode="General">
                  <c:v>-0.14469188830857099</c:v>
                </c:pt>
                <c:pt idx="1991" formatCode="General">
                  <c:v>-0.151944832272147</c:v>
                </c:pt>
                <c:pt idx="1992" formatCode="General">
                  <c:v>-0.16051466135571699</c:v>
                </c:pt>
                <c:pt idx="1993" formatCode="General">
                  <c:v>-0.170308747524336</c:v>
                </c:pt>
                <c:pt idx="1994" formatCode="General">
                  <c:v>-0.17998042169782799</c:v>
                </c:pt>
                <c:pt idx="1995" formatCode="General">
                  <c:v>-0.18965251629639401</c:v>
                </c:pt>
                <c:pt idx="1996" formatCode="General">
                  <c:v>-0.20072023350231699</c:v>
                </c:pt>
                <c:pt idx="1997" formatCode="General">
                  <c:v>-0.21415406262963799</c:v>
                </c:pt>
                <c:pt idx="1998" formatCode="General">
                  <c:v>-0.22954230275164</c:v>
                </c:pt>
                <c:pt idx="1999" formatCode="General">
                  <c:v>-0.245992180057438</c:v>
                </c:pt>
                <c:pt idx="2000" formatCode="General">
                  <c:v>-0.26298250672432999</c:v>
                </c:pt>
                <c:pt idx="2001" formatCode="General">
                  <c:v>-0.27969977469851698</c:v>
                </c:pt>
                <c:pt idx="2002" formatCode="General">
                  <c:v>-0.29559135414786197</c:v>
                </c:pt>
                <c:pt idx="2003" formatCode="General">
                  <c:v>-0.30869601225785898</c:v>
                </c:pt>
                <c:pt idx="2004" formatCode="General">
                  <c:v>-0.31679815655495303</c:v>
                </c:pt>
                <c:pt idx="2005" formatCode="General">
                  <c:v>-0.32067479515477099</c:v>
                </c:pt>
                <c:pt idx="2006" formatCode="General">
                  <c:v>-0.32087403590284502</c:v>
                </c:pt>
                <c:pt idx="2007" formatCode="General">
                  <c:v>-0.31743770272891197</c:v>
                </c:pt>
                <c:pt idx="2008" formatCode="General">
                  <c:v>-0.31199332757998</c:v>
                </c:pt>
                <c:pt idx="2009" formatCode="General">
                  <c:v>-0.30640627439412599</c:v>
                </c:pt>
                <c:pt idx="2010" formatCode="General">
                  <c:v>-0.30120744033384</c:v>
                </c:pt>
                <c:pt idx="2011" formatCode="General">
                  <c:v>-0.29685749479713103</c:v>
                </c:pt>
                <c:pt idx="2012" formatCode="General">
                  <c:v>-0.29397663770308202</c:v>
                </c:pt>
                <c:pt idx="2013" formatCode="General">
                  <c:v>-0.29296894663098999</c:v>
                </c:pt>
                <c:pt idx="2014" formatCode="General">
                  <c:v>-0.29433215842001997</c:v>
                </c:pt>
                <c:pt idx="2015" formatCode="General">
                  <c:v>-0.297663477710507</c:v>
                </c:pt>
                <c:pt idx="2016" formatCode="General">
                  <c:v>-0.302807828466025</c:v>
                </c:pt>
                <c:pt idx="2017" formatCode="General">
                  <c:v>-0.30963530546768198</c:v>
                </c:pt>
                <c:pt idx="2018" formatCode="General">
                  <c:v>-0.31844517312510101</c:v>
                </c:pt>
                <c:pt idx="2019" formatCode="General">
                  <c:v>-0.33010180256008098</c:v>
                </c:pt>
                <c:pt idx="2020" formatCode="General">
                  <c:v>-0.34342828514884799</c:v>
                </c:pt>
                <c:pt idx="2021" formatCode="General">
                  <c:v>-0.35749255597971002</c:v>
                </c:pt>
                <c:pt idx="2022" formatCode="General">
                  <c:v>-0.37250494885438901</c:v>
                </c:pt>
                <c:pt idx="2023" formatCode="General">
                  <c:v>-0.38847639629925901</c:v>
                </c:pt>
                <c:pt idx="2024" formatCode="General">
                  <c:v>-0.40542062640464699</c:v>
                </c:pt>
                <c:pt idx="2025" formatCode="General">
                  <c:v>-0.421847388149375</c:v>
                </c:pt>
                <c:pt idx="2026" formatCode="General">
                  <c:v>-0.43663436060732802</c:v>
                </c:pt>
                <c:pt idx="2027" formatCode="General">
                  <c:v>-0.45032136364103198</c:v>
                </c:pt>
                <c:pt idx="2028" formatCode="General">
                  <c:v>-0.46364500734249298</c:v>
                </c:pt>
                <c:pt idx="2029" formatCode="General">
                  <c:v>-0.47632419664519599</c:v>
                </c:pt>
                <c:pt idx="2030" formatCode="General">
                  <c:v>-0.48739457972973499</c:v>
                </c:pt>
                <c:pt idx="2031" formatCode="General">
                  <c:v>-0.496466214199422</c:v>
                </c:pt>
                <c:pt idx="2032" formatCode="General">
                  <c:v>-0.50307886322013595</c:v>
                </c:pt>
                <c:pt idx="2033" formatCode="General">
                  <c:v>-0.50673211599946499</c:v>
                </c:pt>
                <c:pt idx="2034" formatCode="General">
                  <c:v>-0.50824307289321502</c:v>
                </c:pt>
                <c:pt idx="2035" formatCode="General">
                  <c:v>-0.50869530530694695</c:v>
                </c:pt>
                <c:pt idx="2036" formatCode="General">
                  <c:v>-0.50862777916265201</c:v>
                </c:pt>
                <c:pt idx="2037" formatCode="General">
                  <c:v>-0.50917956656237995</c:v>
                </c:pt>
                <c:pt idx="2038" formatCode="General">
                  <c:v>-0.51098535641498899</c:v>
                </c:pt>
                <c:pt idx="2039" formatCode="General">
                  <c:v>-0.51330761942408898</c:v>
                </c:pt>
                <c:pt idx="2040" formatCode="General">
                  <c:v>-0.51575383379997397</c:v>
                </c:pt>
                <c:pt idx="2041" formatCode="General">
                  <c:v>-0.51801283840020196</c:v>
                </c:pt>
                <c:pt idx="2042" formatCode="General">
                  <c:v>-0.52069667127158703</c:v>
                </c:pt>
                <c:pt idx="2043" formatCode="General">
                  <c:v>-0.52463918261998399</c:v>
                </c:pt>
                <c:pt idx="2044" formatCode="General">
                  <c:v>-0.52844495974394101</c:v>
                </c:pt>
                <c:pt idx="2045" formatCode="General">
                  <c:v>-0.53053349307898201</c:v>
                </c:pt>
                <c:pt idx="2046" formatCode="General">
                  <c:v>-0.53130046797278896</c:v>
                </c:pt>
                <c:pt idx="2047" formatCode="General">
                  <c:v>-0.53140238179913002</c:v>
                </c:pt>
                <c:pt idx="2048" formatCode="General">
                  <c:v>-0.53104458654495901</c:v>
                </c:pt>
                <c:pt idx="2049" formatCode="General">
                  <c:v>-0.53051307605778197</c:v>
                </c:pt>
                <c:pt idx="2050" formatCode="General">
                  <c:v>-0.52971285779338095</c:v>
                </c:pt>
                <c:pt idx="2051" formatCode="General">
                  <c:v>-0.52836160921634701</c:v>
                </c:pt>
                <c:pt idx="2052" formatCode="General">
                  <c:v>-0.52663813022412398</c:v>
                </c:pt>
                <c:pt idx="2053" formatCode="General">
                  <c:v>-0.52449398864762997</c:v>
                </c:pt>
                <c:pt idx="2054" formatCode="General">
                  <c:v>-0.52138863283050596</c:v>
                </c:pt>
                <c:pt idx="2055" formatCode="General">
                  <c:v>-0.51752478002083402</c:v>
                </c:pt>
                <c:pt idx="2056" formatCode="General">
                  <c:v>-0.51316430531295398</c:v>
                </c:pt>
                <c:pt idx="2057" formatCode="General">
                  <c:v>-0.50866649018641297</c:v>
                </c:pt>
                <c:pt idx="2058" formatCode="General">
                  <c:v>-0.50463310640256798</c:v>
                </c:pt>
                <c:pt idx="2059" formatCode="General">
                  <c:v>-0.50102379333163904</c:v>
                </c:pt>
                <c:pt idx="2060" formatCode="General">
                  <c:v>-0.497862644518627</c:v>
                </c:pt>
                <c:pt idx="2061" formatCode="General">
                  <c:v>-0.49545433927703098</c:v>
                </c:pt>
                <c:pt idx="2062" formatCode="General">
                  <c:v>-0.49485866942040702</c:v>
                </c:pt>
                <c:pt idx="2063" formatCode="General">
                  <c:v>-0.49720590005338</c:v>
                </c:pt>
                <c:pt idx="2064" formatCode="General">
                  <c:v>-0.50190295277070696</c:v>
                </c:pt>
                <c:pt idx="2065" formatCode="General">
                  <c:v>-0.50696968312675394</c:v>
                </c:pt>
                <c:pt idx="2066" formatCode="General">
                  <c:v>-0.51099348300905401</c:v>
                </c:pt>
                <c:pt idx="2067" formatCode="General">
                  <c:v>-0.51413071184213199</c:v>
                </c:pt>
                <c:pt idx="2068" formatCode="General">
                  <c:v>-0.51594543745930999</c:v>
                </c:pt>
                <c:pt idx="2069" formatCode="General">
                  <c:v>-0.51646235156264098</c:v>
                </c:pt>
                <c:pt idx="2070" formatCode="General">
                  <c:v>-0.51654509445762498</c:v>
                </c:pt>
                <c:pt idx="2071" formatCode="General">
                  <c:v>-0.51654541068808901</c:v>
                </c:pt>
                <c:pt idx="2072" formatCode="General">
                  <c:v>-0.51561800139251301</c:v>
                </c:pt>
                <c:pt idx="2073" formatCode="General">
                  <c:v>-0.51257071170712198</c:v>
                </c:pt>
                <c:pt idx="2074" formatCode="General">
                  <c:v>-0.50728208257129204</c:v>
                </c:pt>
                <c:pt idx="2075" formatCode="General">
                  <c:v>-0.49943624164682998</c:v>
                </c:pt>
                <c:pt idx="2076" formatCode="General">
                  <c:v>-0.48850930713265001</c:v>
                </c:pt>
                <c:pt idx="2077" formatCode="General">
                  <c:v>-0.47488825870368101</c:v>
                </c:pt>
                <c:pt idx="2078" formatCode="General">
                  <c:v>-0.460125220335594</c:v>
                </c:pt>
                <c:pt idx="2079" formatCode="General">
                  <c:v>-0.44549941511999003</c:v>
                </c:pt>
                <c:pt idx="2080" formatCode="General">
                  <c:v>-0.43144524199084899</c:v>
                </c:pt>
                <c:pt idx="2081" formatCode="General">
                  <c:v>-0.41747313268983999</c:v>
                </c:pt>
                <c:pt idx="2082" formatCode="General">
                  <c:v>-0.40275209385745098</c:v>
                </c:pt>
                <c:pt idx="2083" formatCode="General">
                  <c:v>-0.38677181611244299</c:v>
                </c:pt>
                <c:pt idx="2084" formatCode="General">
                  <c:v>-0.369642226119761</c:v>
                </c:pt>
                <c:pt idx="2085" formatCode="General">
                  <c:v>-0.35274011809897299</c:v>
                </c:pt>
                <c:pt idx="2086" formatCode="General">
                  <c:v>-0.33706227408415501</c:v>
                </c:pt>
                <c:pt idx="2087" formatCode="General">
                  <c:v>-0.32288979061495798</c:v>
                </c:pt>
                <c:pt idx="2088" formatCode="General">
                  <c:v>-0.31063712331878301</c:v>
                </c:pt>
                <c:pt idx="2089" formatCode="General">
                  <c:v>-0.30033720887027798</c:v>
                </c:pt>
                <c:pt idx="2090" formatCode="General">
                  <c:v>-0.29111917715962898</c:v>
                </c:pt>
                <c:pt idx="2091" formatCode="General">
                  <c:v>-0.28226274310433802</c:v>
                </c:pt>
                <c:pt idx="2092" formatCode="General">
                  <c:v>-0.27401064337728298</c:v>
                </c:pt>
                <c:pt idx="2093" formatCode="General">
                  <c:v>-0.26617457027267399</c:v>
                </c:pt>
                <c:pt idx="2094" formatCode="General">
                  <c:v>-0.25898082067744399</c:v>
                </c:pt>
                <c:pt idx="2095" formatCode="General">
                  <c:v>-0.25295200930616901</c:v>
                </c:pt>
                <c:pt idx="2096" formatCode="General">
                  <c:v>-0.24734774100944701</c:v>
                </c:pt>
                <c:pt idx="2097" formatCode="General">
                  <c:v>-0.24217643623478199</c:v>
                </c:pt>
                <c:pt idx="2098" formatCode="General">
                  <c:v>-0.238510286532679</c:v>
                </c:pt>
                <c:pt idx="2099" formatCode="General">
                  <c:v>-0.23564371041634799</c:v>
                </c:pt>
                <c:pt idx="2100" formatCode="General">
                  <c:v>-0.231029151563759</c:v>
                </c:pt>
                <c:pt idx="2101" formatCode="General">
                  <c:v>-0.22417503695348001</c:v>
                </c:pt>
                <c:pt idx="2102" formatCode="General">
                  <c:v>-0.21605385294685001</c:v>
                </c:pt>
                <c:pt idx="2103" formatCode="General">
                  <c:v>-0.20719386367930201</c:v>
                </c:pt>
                <c:pt idx="2104" formatCode="General">
                  <c:v>-0.19741971099345301</c:v>
                </c:pt>
                <c:pt idx="2105" formatCode="General">
                  <c:v>-0.18619586014007999</c:v>
                </c:pt>
                <c:pt idx="2106" formatCode="General">
                  <c:v>-0.17332827301696799</c:v>
                </c:pt>
                <c:pt idx="2107" formatCode="General">
                  <c:v>-0.15927147711921399</c:v>
                </c:pt>
                <c:pt idx="2108" formatCode="General">
                  <c:v>-0.14412240746272401</c:v>
                </c:pt>
                <c:pt idx="2109" formatCode="General">
                  <c:v>-0.12881708655948099</c:v>
                </c:pt>
                <c:pt idx="2110" formatCode="General">
                  <c:v>-0.115208162184033</c:v>
                </c:pt>
                <c:pt idx="2111" formatCode="General">
                  <c:v>-0.10386218407284201</c:v>
                </c:pt>
                <c:pt idx="2112" formatCode="General">
                  <c:v>-9.5013259059355801E-2</c:v>
                </c:pt>
                <c:pt idx="2113" formatCode="General">
                  <c:v>-8.9192108847881604E-2</c:v>
                </c:pt>
                <c:pt idx="2114" formatCode="General">
                  <c:v>-8.6781265672553606E-2</c:v>
                </c:pt>
                <c:pt idx="2115" formatCode="General">
                  <c:v>-8.75354941821712E-2</c:v>
                </c:pt>
                <c:pt idx="2116" formatCode="General">
                  <c:v>-9.0024193878530501E-2</c:v>
                </c:pt>
                <c:pt idx="2117" formatCode="General">
                  <c:v>-9.2457783363849702E-2</c:v>
                </c:pt>
                <c:pt idx="2118" formatCode="General">
                  <c:v>-9.4816090971058906E-2</c:v>
                </c:pt>
                <c:pt idx="2119" formatCode="General">
                  <c:v>-9.7839444462073599E-2</c:v>
                </c:pt>
                <c:pt idx="2120" formatCode="General">
                  <c:v>-0.10125061353758801</c:v>
                </c:pt>
                <c:pt idx="2121" formatCode="General">
                  <c:v>-0.103904634885065</c:v>
                </c:pt>
                <c:pt idx="2122" formatCode="General">
                  <c:v>-0.104932073096585</c:v>
                </c:pt>
                <c:pt idx="2123" formatCode="General">
                  <c:v>-0.104135602661863</c:v>
                </c:pt>
                <c:pt idx="2124" formatCode="General">
                  <c:v>-0.101869427330957</c:v>
                </c:pt>
                <c:pt idx="2125" formatCode="General">
                  <c:v>-9.7965143870570606E-2</c:v>
                </c:pt>
                <c:pt idx="2126" formatCode="General">
                  <c:v>-9.2241163030585993E-2</c:v>
                </c:pt>
                <c:pt idx="2127" formatCode="General">
                  <c:v>-8.5437842408706E-2</c:v>
                </c:pt>
                <c:pt idx="2128" formatCode="General">
                  <c:v>-7.7552768562745594E-2</c:v>
                </c:pt>
                <c:pt idx="2129" formatCode="General">
                  <c:v>-6.8087289714405794E-2</c:v>
                </c:pt>
                <c:pt idx="2130" formatCode="General">
                  <c:v>-5.7474613311207498E-2</c:v>
                </c:pt>
                <c:pt idx="2131" formatCode="General">
                  <c:v>-4.6573981607058598E-2</c:v>
                </c:pt>
                <c:pt idx="2132" formatCode="General">
                  <c:v>-3.5507592717193101E-2</c:v>
                </c:pt>
                <c:pt idx="2133" formatCode="General">
                  <c:v>-2.3193582711180501E-2</c:v>
                </c:pt>
                <c:pt idx="2134" formatCode="General">
                  <c:v>-9.8490426483002803E-3</c:v>
                </c:pt>
                <c:pt idx="2135" formatCode="General">
                  <c:v>4.2602890859913499E-3</c:v>
                </c:pt>
                <c:pt idx="2136" formatCode="General">
                  <c:v>1.9727646800943799E-2</c:v>
                </c:pt>
                <c:pt idx="2137" formatCode="General">
                  <c:v>3.5660464067368197E-2</c:v>
                </c:pt>
                <c:pt idx="2138" formatCode="General">
                  <c:v>5.0734378008941698E-2</c:v>
                </c:pt>
                <c:pt idx="2139" formatCode="General">
                  <c:v>6.4853658859218705E-2</c:v>
                </c:pt>
                <c:pt idx="2140" formatCode="General">
                  <c:v>7.8240559148349695E-2</c:v>
                </c:pt>
                <c:pt idx="2141" formatCode="General">
                  <c:v>9.01341374507829E-2</c:v>
                </c:pt>
                <c:pt idx="2142" formatCode="General">
                  <c:v>9.9721367078759296E-2</c:v>
                </c:pt>
                <c:pt idx="2143" formatCode="General">
                  <c:v>0.106363991885623</c:v>
                </c:pt>
                <c:pt idx="2144" formatCode="General">
                  <c:v>0.109010745869284</c:v>
                </c:pt>
                <c:pt idx="2145" formatCode="General">
                  <c:v>0.107702328687739</c:v>
                </c:pt>
                <c:pt idx="2146" formatCode="General">
                  <c:v>0.103374358703721</c:v>
                </c:pt>
                <c:pt idx="2147" formatCode="General">
                  <c:v>9.6543721521517994E-2</c:v>
                </c:pt>
                <c:pt idx="2148" formatCode="General">
                  <c:v>8.8078998337889403E-2</c:v>
                </c:pt>
                <c:pt idx="2149" formatCode="General">
                  <c:v>7.9127371887813297E-2</c:v>
                </c:pt>
                <c:pt idx="2150" formatCode="General">
                  <c:v>7.0939109945777401E-2</c:v>
                </c:pt>
                <c:pt idx="2151" formatCode="General">
                  <c:v>6.4723197023320203E-2</c:v>
                </c:pt>
                <c:pt idx="2152" formatCode="General">
                  <c:v>6.0495825886903498E-2</c:v>
                </c:pt>
                <c:pt idx="2153" formatCode="General">
                  <c:v>5.72254718678726E-2</c:v>
                </c:pt>
                <c:pt idx="2154" formatCode="General">
                  <c:v>5.5068392129757997E-2</c:v>
                </c:pt>
                <c:pt idx="2155" formatCode="General">
                  <c:v>5.4471732242307898E-2</c:v>
                </c:pt>
                <c:pt idx="2156" formatCode="General">
                  <c:v>5.5521481316125103E-2</c:v>
                </c:pt>
                <c:pt idx="2157" formatCode="General">
                  <c:v>5.8828771849245197E-2</c:v>
                </c:pt>
                <c:pt idx="2158" formatCode="General">
                  <c:v>6.5179387341994494E-2</c:v>
                </c:pt>
                <c:pt idx="2159" formatCode="General">
                  <c:v>7.4713842537200703E-2</c:v>
                </c:pt>
                <c:pt idx="2160" formatCode="General">
                  <c:v>8.6906362557117006E-2</c:v>
                </c:pt>
                <c:pt idx="2161" formatCode="General">
                  <c:v>0.10140130843820699</c:v>
                </c:pt>
                <c:pt idx="2162" formatCode="General">
                  <c:v>0.11685901363236301</c:v>
                </c:pt>
                <c:pt idx="2163" formatCode="General">
                  <c:v>0.13086409354533399</c:v>
                </c:pt>
                <c:pt idx="2164" formatCode="General">
                  <c:v>0.141529084110943</c:v>
                </c:pt>
                <c:pt idx="2165" formatCode="General">
                  <c:v>0.14836386397576401</c:v>
                </c:pt>
                <c:pt idx="2166" formatCode="General">
                  <c:v>0.15294296971215299</c:v>
                </c:pt>
                <c:pt idx="2167" formatCode="General">
                  <c:v>0.15639824150543999</c:v>
                </c:pt>
                <c:pt idx="2168" formatCode="General">
                  <c:v>0.15792373221661499</c:v>
                </c:pt>
                <c:pt idx="2169" formatCode="General">
                  <c:v>0.15639622178802801</c:v>
                </c:pt>
                <c:pt idx="2170" formatCode="General">
                  <c:v>0.15163464975422999</c:v>
                </c:pt>
                <c:pt idx="2171" formatCode="General">
                  <c:v>0.14433937335028801</c:v>
                </c:pt>
                <c:pt idx="2172" formatCode="General">
                  <c:v>0.135274666603734</c:v>
                </c:pt>
                <c:pt idx="2173" formatCode="General">
                  <c:v>0.12599421150835299</c:v>
                </c:pt>
                <c:pt idx="2174" formatCode="General">
                  <c:v>0.11806688009906501</c:v>
                </c:pt>
                <c:pt idx="2175" formatCode="General">
                  <c:v>0.111442960819413</c:v>
                </c:pt>
                <c:pt idx="2176" formatCode="General">
                  <c:v>0.106274174024978</c:v>
                </c:pt>
                <c:pt idx="2177" formatCode="General">
                  <c:v>0.103475452408527</c:v>
                </c:pt>
                <c:pt idx="2178" formatCode="General">
                  <c:v>0.10348979464885</c:v>
                </c:pt>
                <c:pt idx="2179" formatCode="General">
                  <c:v>0.106552989160707</c:v>
                </c:pt>
                <c:pt idx="2180" formatCode="General">
                  <c:v>0.11274202562570899</c:v>
                </c:pt>
                <c:pt idx="2181" formatCode="General">
                  <c:v>0.12228147758784</c:v>
                </c:pt>
                <c:pt idx="2182" formatCode="General">
                  <c:v>0.13386640576637401</c:v>
                </c:pt>
                <c:pt idx="2183" formatCode="General">
                  <c:v>0.14550967358443001</c:v>
                </c:pt>
                <c:pt idx="2184" formatCode="General">
                  <c:v>0.15720181574294301</c:v>
                </c:pt>
                <c:pt idx="2185" formatCode="General">
                  <c:v>0.169847935166627</c:v>
                </c:pt>
                <c:pt idx="2186" formatCode="General">
                  <c:v>0.184020318763083</c:v>
                </c:pt>
                <c:pt idx="2187" formatCode="General">
                  <c:v>0.199553605034482</c:v>
                </c:pt>
                <c:pt idx="2188" formatCode="General">
                  <c:v>0.215552653845174</c:v>
                </c:pt>
                <c:pt idx="2189" formatCode="General">
                  <c:v>0.230152353936937</c:v>
                </c:pt>
                <c:pt idx="2190" formatCode="General">
                  <c:v>0.24335041588283601</c:v>
                </c:pt>
                <c:pt idx="2191" formatCode="General">
                  <c:v>0.256197798553986</c:v>
                </c:pt>
                <c:pt idx="2192" formatCode="General">
                  <c:v>0.26831353047356299</c:v>
                </c:pt>
                <c:pt idx="2193" formatCode="General">
                  <c:v>0.27936344982883998</c:v>
                </c:pt>
                <c:pt idx="2194" formatCode="General">
                  <c:v>0.28913109714547303</c:v>
                </c:pt>
                <c:pt idx="2195" formatCode="General">
                  <c:v>0.29655861850735699</c:v>
                </c:pt>
                <c:pt idx="2196" formatCode="General">
                  <c:v>0.300330813562321</c:v>
                </c:pt>
                <c:pt idx="2197" formatCode="General">
                  <c:v>0.30101258317375001</c:v>
                </c:pt>
                <c:pt idx="2198" formatCode="General">
                  <c:v>0.29969699991399201</c:v>
                </c:pt>
                <c:pt idx="2199" formatCode="General">
                  <c:v>0.29774368865338402</c:v>
                </c:pt>
                <c:pt idx="2200" formatCode="General">
                  <c:v>0.29604112324667903</c:v>
                </c:pt>
                <c:pt idx="2201" formatCode="General">
                  <c:v>0.29435052810587398</c:v>
                </c:pt>
                <c:pt idx="2202" formatCode="General">
                  <c:v>0.29230015296753897</c:v>
                </c:pt>
                <c:pt idx="2203" formatCode="General">
                  <c:v>0.289717874589772</c:v>
                </c:pt>
                <c:pt idx="2204" formatCode="General">
                  <c:v>0.28665758989317403</c:v>
                </c:pt>
                <c:pt idx="2205" formatCode="General">
                  <c:v>0.28249437973636499</c:v>
                </c:pt>
                <c:pt idx="2206" formatCode="General">
                  <c:v>0.27693347797148099</c:v>
                </c:pt>
                <c:pt idx="2207" formatCode="General">
                  <c:v>0.271039718618237</c:v>
                </c:pt>
                <c:pt idx="2208" formatCode="General">
                  <c:v>0.265507272532372</c:v>
                </c:pt>
                <c:pt idx="2209" formatCode="General">
                  <c:v>0.26072885865377399</c:v>
                </c:pt>
                <c:pt idx="2210" formatCode="General">
                  <c:v>0.25715686853449599</c:v>
                </c:pt>
                <c:pt idx="2211" formatCode="General">
                  <c:v>0.25439023958273899</c:v>
                </c:pt>
                <c:pt idx="2212" formatCode="General">
                  <c:v>0.25307254302085103</c:v>
                </c:pt>
                <c:pt idx="2213" formatCode="General">
                  <c:v>0.25436732561012998</c:v>
                </c:pt>
                <c:pt idx="2214" formatCode="General">
                  <c:v>0.25850759957296598</c:v>
                </c:pt>
                <c:pt idx="2215" formatCode="General">
                  <c:v>0.264770506789613</c:v>
                </c:pt>
                <c:pt idx="2216" formatCode="General">
                  <c:v>0.27267983189802197</c:v>
                </c:pt>
                <c:pt idx="2217" formatCode="General">
                  <c:v>0.282456017631184</c:v>
                </c:pt>
                <c:pt idx="2218" formatCode="General">
                  <c:v>0.293525678646743</c:v>
                </c:pt>
                <c:pt idx="2219" formatCode="General">
                  <c:v>0.30423124902980903</c:v>
                </c:pt>
                <c:pt idx="2220" formatCode="General">
                  <c:v>0.313541060474196</c:v>
                </c:pt>
                <c:pt idx="2221" formatCode="General">
                  <c:v>0.32151446091147901</c:v>
                </c:pt>
                <c:pt idx="2222" formatCode="General">
                  <c:v>0.328094526441712</c:v>
                </c:pt>
                <c:pt idx="2223" formatCode="General">
                  <c:v>0.33258463219036399</c:v>
                </c:pt>
                <c:pt idx="2224" formatCode="General">
                  <c:v>0.33340760215317999</c:v>
                </c:pt>
                <c:pt idx="2225" formatCode="General">
                  <c:v>0.330501234060881</c:v>
                </c:pt>
                <c:pt idx="2226" formatCode="General">
                  <c:v>0.32465318462888398</c:v>
                </c:pt>
                <c:pt idx="2227" formatCode="General">
                  <c:v>0.31624157213977699</c:v>
                </c:pt>
                <c:pt idx="2228" formatCode="General">
                  <c:v>0.30630088414871798</c:v>
                </c:pt>
                <c:pt idx="2229" formatCode="General">
                  <c:v>0.29602461793569002</c:v>
                </c:pt>
                <c:pt idx="2230" formatCode="General">
                  <c:v>0.28563841027504799</c:v>
                </c:pt>
                <c:pt idx="2231" formatCode="General">
                  <c:v>0.27451342628905201</c:v>
                </c:pt>
                <c:pt idx="2232" formatCode="General">
                  <c:v>0.26240876670386898</c:v>
                </c:pt>
                <c:pt idx="2233" formatCode="General">
                  <c:v>0.249654394869364</c:v>
                </c:pt>
                <c:pt idx="2234" formatCode="General">
                  <c:v>0.23681211476778199</c:v>
                </c:pt>
                <c:pt idx="2235" formatCode="General">
                  <c:v>0.22413678375583199</c:v>
                </c:pt>
                <c:pt idx="2236" formatCode="General">
                  <c:v>0.21266719370705101</c:v>
                </c:pt>
                <c:pt idx="2237" formatCode="General">
                  <c:v>0.20371735346348899</c:v>
                </c:pt>
                <c:pt idx="2238" formatCode="General">
                  <c:v>0.197801419866452</c:v>
                </c:pt>
                <c:pt idx="2239" formatCode="General">
                  <c:v>0.19489374006011401</c:v>
                </c:pt>
                <c:pt idx="2240" formatCode="General">
                  <c:v>0.194861173344859</c:v>
                </c:pt>
                <c:pt idx="2241" formatCode="General">
                  <c:v>0.198324252615552</c:v>
                </c:pt>
                <c:pt idx="2242" formatCode="General">
                  <c:v>0.20506780318162601</c:v>
                </c:pt>
                <c:pt idx="2243" formatCode="General">
                  <c:v>0.21333996155243201</c:v>
                </c:pt>
                <c:pt idx="2244" formatCode="General">
                  <c:v>0.22152108062694101</c:v>
                </c:pt>
                <c:pt idx="2245" formatCode="General">
                  <c:v>0.228975408806389</c:v>
                </c:pt>
                <c:pt idx="2246" formatCode="General">
                  <c:v>0.23534043743074601</c:v>
                </c:pt>
                <c:pt idx="2247" formatCode="General">
                  <c:v>0.24069256164135699</c:v>
                </c:pt>
                <c:pt idx="2248" formatCode="General">
                  <c:v>0.245103088521755</c:v>
                </c:pt>
                <c:pt idx="2249" formatCode="General">
                  <c:v>0.24784899530854701</c:v>
                </c:pt>
                <c:pt idx="2250" formatCode="General">
                  <c:v>0.24790168824914999</c:v>
                </c:pt>
                <c:pt idx="2251" formatCode="General">
                  <c:v>0.24495920011821001</c:v>
                </c:pt>
                <c:pt idx="2252" formatCode="General">
                  <c:v>0.23917195495879001</c:v>
                </c:pt>
                <c:pt idx="2253" formatCode="General">
                  <c:v>0.23035895256771999</c:v>
                </c:pt>
                <c:pt idx="2254" formatCode="General">
                  <c:v>0.218126791994145</c:v>
                </c:pt>
                <c:pt idx="2255" formatCode="General">
                  <c:v>0.20240115178454601</c:v>
                </c:pt>
                <c:pt idx="2256" formatCode="General">
                  <c:v>0.18417549660666499</c:v>
                </c:pt>
                <c:pt idx="2257" formatCode="General">
                  <c:v>0.16435890102546</c:v>
                </c:pt>
                <c:pt idx="2258" formatCode="General">
                  <c:v>0.14400974894972099</c:v>
                </c:pt>
                <c:pt idx="2259" formatCode="General">
                  <c:v>0.12454221475474</c:v>
                </c:pt>
                <c:pt idx="2260" formatCode="General">
                  <c:v>0.10624619763193401</c:v>
                </c:pt>
                <c:pt idx="2261" formatCode="General">
                  <c:v>8.9308081373530607E-2</c:v>
                </c:pt>
                <c:pt idx="2262" formatCode="General">
                  <c:v>7.4534957850818401E-2</c:v>
                </c:pt>
                <c:pt idx="2263" formatCode="General">
                  <c:v>6.2516308300082896E-2</c:v>
                </c:pt>
                <c:pt idx="2264" formatCode="General">
                  <c:v>5.23988391646482E-2</c:v>
                </c:pt>
                <c:pt idx="2265" formatCode="General">
                  <c:v>4.3334493607543698E-2</c:v>
                </c:pt>
                <c:pt idx="2266" formatCode="General">
                  <c:v>3.5807260818789099E-2</c:v>
                </c:pt>
                <c:pt idx="2267" formatCode="General">
                  <c:v>3.04002433547753E-2</c:v>
                </c:pt>
                <c:pt idx="2268" formatCode="General">
                  <c:v>2.7655713629937399E-2</c:v>
                </c:pt>
                <c:pt idx="2269" formatCode="General">
                  <c:v>2.67112397626251E-2</c:v>
                </c:pt>
                <c:pt idx="2270" formatCode="General">
                  <c:v>2.55449218297263E-2</c:v>
                </c:pt>
                <c:pt idx="2271" formatCode="General">
                  <c:v>2.3653909075712298E-2</c:v>
                </c:pt>
                <c:pt idx="2272" formatCode="General">
                  <c:v>2.1971431678737802E-2</c:v>
                </c:pt>
                <c:pt idx="2273" formatCode="General">
                  <c:v>2.09350897231457E-2</c:v>
                </c:pt>
                <c:pt idx="2274" formatCode="General">
                  <c:v>1.98364081114683E-2</c:v>
                </c:pt>
                <c:pt idx="2275" formatCode="General">
                  <c:v>1.8296437367231098E-2</c:v>
                </c:pt>
                <c:pt idx="2276" formatCode="General">
                  <c:v>1.7232384280924801E-2</c:v>
                </c:pt>
                <c:pt idx="2277" formatCode="General">
                  <c:v>1.6738885059128902E-2</c:v>
                </c:pt>
                <c:pt idx="2278" formatCode="General">
                  <c:v>1.6324986445379001E-2</c:v>
                </c:pt>
                <c:pt idx="2279" formatCode="General">
                  <c:v>1.72402141880049E-2</c:v>
                </c:pt>
                <c:pt idx="2280" formatCode="General">
                  <c:v>1.96645833777408E-2</c:v>
                </c:pt>
                <c:pt idx="2281" formatCode="General">
                  <c:v>2.2646880878137699E-2</c:v>
                </c:pt>
                <c:pt idx="2282" formatCode="General">
                  <c:v>2.53547255633641E-2</c:v>
                </c:pt>
                <c:pt idx="2283" formatCode="General">
                  <c:v>2.71496839812593E-2</c:v>
                </c:pt>
                <c:pt idx="2284" formatCode="General">
                  <c:v>2.8913631825335101E-2</c:v>
                </c:pt>
                <c:pt idx="2285" formatCode="General">
                  <c:v>3.1174330277141699E-2</c:v>
                </c:pt>
                <c:pt idx="2286" formatCode="General">
                  <c:v>3.3376188471144298E-2</c:v>
                </c:pt>
                <c:pt idx="2287" formatCode="General">
                  <c:v>3.4121825599073702E-2</c:v>
                </c:pt>
                <c:pt idx="2288" formatCode="General">
                  <c:v>3.2393615151406402E-2</c:v>
                </c:pt>
                <c:pt idx="2289" formatCode="General">
                  <c:v>2.9107226597335899E-2</c:v>
                </c:pt>
                <c:pt idx="2290" formatCode="General">
                  <c:v>2.5791314914667799E-2</c:v>
                </c:pt>
                <c:pt idx="2291" formatCode="General">
                  <c:v>2.2970629158231001E-2</c:v>
                </c:pt>
                <c:pt idx="2292" formatCode="General">
                  <c:v>2.0849685867861401E-2</c:v>
                </c:pt>
                <c:pt idx="2293" formatCode="General">
                  <c:v>2.0067946006076198E-2</c:v>
                </c:pt>
                <c:pt idx="2294" formatCode="General">
                  <c:v>2.0287227112336201E-2</c:v>
                </c:pt>
                <c:pt idx="2295" formatCode="General">
                  <c:v>2.0647050328975E-2</c:v>
                </c:pt>
                <c:pt idx="2296" formatCode="General">
                  <c:v>2.0547112703566298E-2</c:v>
                </c:pt>
                <c:pt idx="2297" formatCode="General">
                  <c:v>1.9795738535825901E-2</c:v>
                </c:pt>
                <c:pt idx="2298" formatCode="General">
                  <c:v>1.8238956134762101E-2</c:v>
                </c:pt>
                <c:pt idx="2299" formatCode="General">
                  <c:v>1.53418699419799E-2</c:v>
                </c:pt>
                <c:pt idx="2300" formatCode="General">
                  <c:v>1.1453854119156301E-2</c:v>
                </c:pt>
                <c:pt idx="2301" formatCode="General">
                  <c:v>8.2308903449861207E-3</c:v>
                </c:pt>
                <c:pt idx="2302" formatCode="General">
                  <c:v>6.0447901540977697E-3</c:v>
                </c:pt>
                <c:pt idx="2303" formatCode="General">
                  <c:v>3.6036453926862702E-3</c:v>
                </c:pt>
                <c:pt idx="2304" formatCode="General">
                  <c:v>3.3068716138633699E-4</c:v>
                </c:pt>
                <c:pt idx="2305" formatCode="General">
                  <c:v>-3.19493824095513E-3</c:v>
                </c:pt>
                <c:pt idx="2306" formatCode="General">
                  <c:v>-6.2391282424522796E-3</c:v>
                </c:pt>
                <c:pt idx="2307" formatCode="General">
                  <c:v>-8.9606993397213994E-3</c:v>
                </c:pt>
                <c:pt idx="2308" formatCode="General">
                  <c:v>-1.16777516430338E-2</c:v>
                </c:pt>
                <c:pt idx="2309" formatCode="General">
                  <c:v>-1.43635392520222E-2</c:v>
                </c:pt>
                <c:pt idx="2310" formatCode="General">
                  <c:v>-1.61912719116124E-2</c:v>
                </c:pt>
                <c:pt idx="2311" formatCode="General">
                  <c:v>-1.7137908942218401E-2</c:v>
                </c:pt>
                <c:pt idx="2312" formatCode="General">
                  <c:v>-1.8896461334053399E-2</c:v>
                </c:pt>
                <c:pt idx="2313" formatCode="General">
                  <c:v>-2.2222591605795799E-2</c:v>
                </c:pt>
                <c:pt idx="2314" formatCode="General">
                  <c:v>-2.7072756408487199E-2</c:v>
                </c:pt>
                <c:pt idx="2315" formatCode="General">
                  <c:v>-3.2943811198081603E-2</c:v>
                </c:pt>
                <c:pt idx="2316" formatCode="General">
                  <c:v>-3.9114981040267199E-2</c:v>
                </c:pt>
                <c:pt idx="2317" formatCode="General">
                  <c:v>-4.5833745850403701E-2</c:v>
                </c:pt>
                <c:pt idx="2318" formatCode="General">
                  <c:v>-5.3527161926787303E-2</c:v>
                </c:pt>
                <c:pt idx="2319" formatCode="General">
                  <c:v>-6.1897350405582398E-2</c:v>
                </c:pt>
                <c:pt idx="2320" formatCode="General">
                  <c:v>-7.0860665819438298E-2</c:v>
                </c:pt>
                <c:pt idx="2321" formatCode="General">
                  <c:v>-8.0698271864956803E-2</c:v>
                </c:pt>
                <c:pt idx="2322" formatCode="General">
                  <c:v>-9.1132570586761399E-2</c:v>
                </c:pt>
                <c:pt idx="2323" formatCode="General">
                  <c:v>-0.10101491878443</c:v>
                </c:pt>
                <c:pt idx="2324" formatCode="General">
                  <c:v>-0.109879628957214</c:v>
                </c:pt>
                <c:pt idx="2325" formatCode="General">
                  <c:v>-0.118509349361231</c:v>
                </c:pt>
                <c:pt idx="2326" formatCode="General">
                  <c:v>-0.12690922145626099</c:v>
                </c:pt>
                <c:pt idx="2327" formatCode="General">
                  <c:v>-0.13486220927835699</c:v>
                </c:pt>
                <c:pt idx="2328" formatCode="General">
                  <c:v>-0.14203209598029601</c:v>
                </c:pt>
                <c:pt idx="2329" formatCode="General">
                  <c:v>-0.14769494988200599</c:v>
                </c:pt>
                <c:pt idx="2330" formatCode="General">
                  <c:v>-0.15180821276304399</c:v>
                </c:pt>
                <c:pt idx="2331" formatCode="General">
                  <c:v>-0.154554318736048</c:v>
                </c:pt>
                <c:pt idx="2332" formatCode="General">
                  <c:v>-0.156326067119333</c:v>
                </c:pt>
                <c:pt idx="2333" formatCode="General">
                  <c:v>-0.15788550398985601</c:v>
                </c:pt>
                <c:pt idx="2334" formatCode="General">
                  <c:v>-0.159097620679087</c:v>
                </c:pt>
                <c:pt idx="2335" formatCode="General">
                  <c:v>-0.16008032634910699</c:v>
                </c:pt>
                <c:pt idx="2336" formatCode="General">
                  <c:v>-0.161677643703068</c:v>
                </c:pt>
                <c:pt idx="2337" formatCode="General">
                  <c:v>-0.163880446767219</c:v>
                </c:pt>
                <c:pt idx="2338" formatCode="General">
                  <c:v>-0.166984025363873</c:v>
                </c:pt>
                <c:pt idx="2339" formatCode="General">
                  <c:v>-0.17076468470832201</c:v>
                </c:pt>
                <c:pt idx="2340" formatCode="General">
                  <c:v>-0.17524777258947399</c:v>
                </c:pt>
                <c:pt idx="2341" formatCode="General">
                  <c:v>-0.18214587994779399</c:v>
                </c:pt>
                <c:pt idx="2342" formatCode="General">
                  <c:v>-0.191877996274192</c:v>
                </c:pt>
                <c:pt idx="2343" formatCode="General">
                  <c:v>-0.20434083391934799</c:v>
                </c:pt>
                <c:pt idx="2344" formatCode="General">
                  <c:v>-0.21976534216719301</c:v>
                </c:pt>
                <c:pt idx="2345" formatCode="General">
                  <c:v>-0.23670246237329901</c:v>
                </c:pt>
                <c:pt idx="2346" formatCode="General">
                  <c:v>-0.25344162725263902</c:v>
                </c:pt>
                <c:pt idx="2347" formatCode="General">
                  <c:v>-0.26975315161205898</c:v>
                </c:pt>
                <c:pt idx="2348" formatCode="General">
                  <c:v>-0.28502863707912901</c:v>
                </c:pt>
                <c:pt idx="2349" formatCode="General">
                  <c:v>-0.29852334462859398</c:v>
                </c:pt>
                <c:pt idx="2350" formatCode="General">
                  <c:v>-0.30981055528865398</c:v>
                </c:pt>
                <c:pt idx="2351" formatCode="General">
                  <c:v>-0.31771268880624598</c:v>
                </c:pt>
                <c:pt idx="2352" formatCode="General">
                  <c:v>-0.32181706639874003</c:v>
                </c:pt>
                <c:pt idx="2353" formatCode="General">
                  <c:v>-0.32239901397710202</c:v>
                </c:pt>
                <c:pt idx="2354" formatCode="General">
                  <c:v>-0.31987940837956902</c:v>
                </c:pt>
                <c:pt idx="2355" formatCode="General">
                  <c:v>-0.31482203295724298</c:v>
                </c:pt>
                <c:pt idx="2356" formatCode="General">
                  <c:v>-0.30713871433693601</c:v>
                </c:pt>
                <c:pt idx="2357" formatCode="General">
                  <c:v>-0.29663898523581</c:v>
                </c:pt>
                <c:pt idx="2358" formatCode="General">
                  <c:v>-0.283917772017582</c:v>
                </c:pt>
                <c:pt idx="2359" formatCode="General">
                  <c:v>-0.270443641813092</c:v>
                </c:pt>
                <c:pt idx="2360" formatCode="General">
                  <c:v>-0.25681998994537703</c:v>
                </c:pt>
                <c:pt idx="2361" formatCode="General">
                  <c:v>-0.24379985352353201</c:v>
                </c:pt>
                <c:pt idx="2362" formatCode="General">
                  <c:v>-0.23318879821153801</c:v>
                </c:pt>
                <c:pt idx="2363" formatCode="General">
                  <c:v>-0.22500800537761001</c:v>
                </c:pt>
                <c:pt idx="2364" formatCode="General">
                  <c:v>-0.21797040165710599</c:v>
                </c:pt>
                <c:pt idx="2365" formatCode="General">
                  <c:v>-0.21061361350841701</c:v>
                </c:pt>
                <c:pt idx="2366" formatCode="General">
                  <c:v>-0.202913241799138</c:v>
                </c:pt>
                <c:pt idx="2367" formatCode="General">
                  <c:v>-0.19558856381481801</c:v>
                </c:pt>
                <c:pt idx="2368" formatCode="General">
                  <c:v>-0.18798692091338701</c:v>
                </c:pt>
                <c:pt idx="2369" formatCode="General">
                  <c:v>-0.18050781259931001</c:v>
                </c:pt>
                <c:pt idx="2370" formatCode="General">
                  <c:v>-0.17388901128707199</c:v>
                </c:pt>
                <c:pt idx="2371" formatCode="General">
                  <c:v>-0.167017941727197</c:v>
                </c:pt>
                <c:pt idx="2372" formatCode="General">
                  <c:v>-0.159167357468667</c:v>
                </c:pt>
                <c:pt idx="2373" formatCode="General">
                  <c:v>-0.150842166403343</c:v>
                </c:pt>
                <c:pt idx="2374" formatCode="General">
                  <c:v>-0.14299890650017999</c:v>
                </c:pt>
                <c:pt idx="2375" formatCode="General">
                  <c:v>-0.13559237092569801</c:v>
                </c:pt>
                <c:pt idx="2376" formatCode="General">
                  <c:v>-0.127879158966892</c:v>
                </c:pt>
                <c:pt idx="2377" formatCode="General">
                  <c:v>-0.119998459790187</c:v>
                </c:pt>
                <c:pt idx="2378" formatCode="General">
                  <c:v>-0.11212956186053701</c:v>
                </c:pt>
                <c:pt idx="2379" formatCode="General">
                  <c:v>-0.10437202780185</c:v>
                </c:pt>
                <c:pt idx="2380" formatCode="General">
                  <c:v>-9.7112172229539495E-2</c:v>
                </c:pt>
                <c:pt idx="2381" formatCode="General">
                  <c:v>-9.0844073811440898E-2</c:v>
                </c:pt>
                <c:pt idx="2382" formatCode="General">
                  <c:v>-8.5573644872332905E-2</c:v>
                </c:pt>
                <c:pt idx="2383" formatCode="General">
                  <c:v>-8.0934413338828004E-2</c:v>
                </c:pt>
                <c:pt idx="2384" formatCode="General">
                  <c:v>-7.7643318764024194E-2</c:v>
                </c:pt>
                <c:pt idx="2385" formatCode="General">
                  <c:v>-7.6515736693452893E-2</c:v>
                </c:pt>
                <c:pt idx="2386" formatCode="General">
                  <c:v>-7.7428487686449998E-2</c:v>
                </c:pt>
                <c:pt idx="2387" formatCode="General">
                  <c:v>-7.96302243934119E-2</c:v>
                </c:pt>
                <c:pt idx="2388" formatCode="General">
                  <c:v>-8.3105256458505097E-2</c:v>
                </c:pt>
                <c:pt idx="2389" formatCode="General">
                  <c:v>-8.7972557079943794E-2</c:v>
                </c:pt>
                <c:pt idx="2390" formatCode="General">
                  <c:v>-9.2934192079374006E-2</c:v>
                </c:pt>
                <c:pt idx="2391" formatCode="General">
                  <c:v>-9.6746530333268299E-2</c:v>
                </c:pt>
                <c:pt idx="2392" formatCode="General">
                  <c:v>-0.100600702115949</c:v>
                </c:pt>
                <c:pt idx="2393" formatCode="General">
                  <c:v>-0.106237841000467</c:v>
                </c:pt>
                <c:pt idx="2394" formatCode="General">
                  <c:v>-0.112609338907495</c:v>
                </c:pt>
                <c:pt idx="2395" formatCode="General">
                  <c:v>-0.118982173181057</c:v>
                </c:pt>
                <c:pt idx="2396" formatCode="General">
                  <c:v>-0.12592903117443</c:v>
                </c:pt>
                <c:pt idx="2397" formatCode="General">
                  <c:v>-0.13326352350979101</c:v>
                </c:pt>
                <c:pt idx="2398" formatCode="General">
                  <c:v>-0.14071518938948299</c:v>
                </c:pt>
                <c:pt idx="2399" formatCode="General">
                  <c:v>-0.14701857200385501</c:v>
                </c:pt>
                <c:pt idx="2400" formatCode="General">
                  <c:v>-0.15022538627190199</c:v>
                </c:pt>
                <c:pt idx="2401" formatCode="General">
                  <c:v>-0.149858675702294</c:v>
                </c:pt>
                <c:pt idx="2402" formatCode="General">
                  <c:v>-0.14618097310169501</c:v>
                </c:pt>
                <c:pt idx="2403" formatCode="General">
                  <c:v>-0.140499341377507</c:v>
                </c:pt>
                <c:pt idx="2404" formatCode="General">
                  <c:v>-0.13421444558763301</c:v>
                </c:pt>
                <c:pt idx="2405" formatCode="General">
                  <c:v>-0.12794054319261799</c:v>
                </c:pt>
                <c:pt idx="2406" formatCode="General">
                  <c:v>-0.122035636657973</c:v>
                </c:pt>
                <c:pt idx="2407" formatCode="General">
                  <c:v>-0.117148926333836</c:v>
                </c:pt>
                <c:pt idx="2408" formatCode="General">
                  <c:v>-0.11371763701129201</c:v>
                </c:pt>
                <c:pt idx="2409" formatCode="General">
                  <c:v>-0.111185587834591</c:v>
                </c:pt>
                <c:pt idx="2410" formatCode="General">
                  <c:v>-0.109596879369089</c:v>
                </c:pt>
                <c:pt idx="2411" formatCode="General">
                  <c:v>-0.10856775827804201</c:v>
                </c:pt>
                <c:pt idx="2412" formatCode="General">
                  <c:v>-0.107283435651432</c:v>
                </c:pt>
                <c:pt idx="2413" formatCode="General">
                  <c:v>-0.106105236001658</c:v>
                </c:pt>
                <c:pt idx="2414" formatCode="General">
                  <c:v>-0.105333690189681</c:v>
                </c:pt>
                <c:pt idx="2415" formatCode="General">
                  <c:v>-0.104002223781932</c:v>
                </c:pt>
                <c:pt idx="2416" formatCode="General">
                  <c:v>-0.101087107151846</c:v>
                </c:pt>
                <c:pt idx="2417" formatCode="General">
                  <c:v>-9.5903326674864703E-2</c:v>
                </c:pt>
                <c:pt idx="2418" formatCode="General">
                  <c:v>-8.8914784053590296E-2</c:v>
                </c:pt>
                <c:pt idx="2419" formatCode="General">
                  <c:v>-8.1797661907434094E-2</c:v>
                </c:pt>
                <c:pt idx="2420" formatCode="General">
                  <c:v>-7.4597672241960303E-2</c:v>
                </c:pt>
                <c:pt idx="2421" formatCode="General">
                  <c:v>-6.6201906198418106E-2</c:v>
                </c:pt>
                <c:pt idx="2422" formatCode="General">
                  <c:v>-5.6449986866728301E-2</c:v>
                </c:pt>
                <c:pt idx="2423" formatCode="General">
                  <c:v>-4.5553565357972899E-2</c:v>
                </c:pt>
                <c:pt idx="2424" formatCode="General">
                  <c:v>-3.3481516077566803E-2</c:v>
                </c:pt>
                <c:pt idx="2425" formatCode="General">
                  <c:v>-2.07513642681957E-2</c:v>
                </c:pt>
                <c:pt idx="2426" formatCode="General">
                  <c:v>-8.2965284458165704E-3</c:v>
                </c:pt>
                <c:pt idx="2427" formatCode="General">
                  <c:v>4.3057579701192804E-3</c:v>
                </c:pt>
                <c:pt idx="2428" formatCode="General">
                  <c:v>1.7767367983992199E-2</c:v>
                </c:pt>
                <c:pt idx="2429" formatCode="General">
                  <c:v>3.1398570927016901E-2</c:v>
                </c:pt>
                <c:pt idx="2430" formatCode="General">
                  <c:v>4.4371425042739797E-2</c:v>
                </c:pt>
                <c:pt idx="2431" formatCode="General">
                  <c:v>5.6853390165178902E-2</c:v>
                </c:pt>
                <c:pt idx="2432" formatCode="General">
                  <c:v>6.8044975071360495E-2</c:v>
                </c:pt>
                <c:pt idx="2433" formatCode="General">
                  <c:v>7.6397331684331604E-2</c:v>
                </c:pt>
                <c:pt idx="2434" formatCode="General">
                  <c:v>8.2111415416967107E-2</c:v>
                </c:pt>
                <c:pt idx="2435" formatCode="General">
                  <c:v>8.6569282455670804E-2</c:v>
                </c:pt>
                <c:pt idx="2436" formatCode="General">
                  <c:v>8.9939122800896304E-2</c:v>
                </c:pt>
                <c:pt idx="2437" formatCode="General">
                  <c:v>9.1715427760892795E-2</c:v>
                </c:pt>
                <c:pt idx="2438" formatCode="General">
                  <c:v>9.2212034911841503E-2</c:v>
                </c:pt>
                <c:pt idx="2439" formatCode="General">
                  <c:v>9.1970757744414794E-2</c:v>
                </c:pt>
                <c:pt idx="2440" formatCode="General">
                  <c:v>9.1317220638145402E-2</c:v>
                </c:pt>
                <c:pt idx="2441" formatCode="General">
                  <c:v>9.0329142054584505E-2</c:v>
                </c:pt>
                <c:pt idx="2442" formatCode="General">
                  <c:v>8.9270509850966601E-2</c:v>
                </c:pt>
                <c:pt idx="2443" formatCode="General">
                  <c:v>8.7687234296293701E-2</c:v>
                </c:pt>
                <c:pt idx="2444" formatCode="General">
                  <c:v>8.44670073692773E-2</c:v>
                </c:pt>
                <c:pt idx="2445" formatCode="General">
                  <c:v>7.9551943701587899E-2</c:v>
                </c:pt>
                <c:pt idx="2446" formatCode="General">
                  <c:v>7.4345593976749502E-2</c:v>
                </c:pt>
                <c:pt idx="2447" formatCode="General">
                  <c:v>7.0350382739518699E-2</c:v>
                </c:pt>
                <c:pt idx="2448" formatCode="General">
                  <c:v>6.8170546340416097E-2</c:v>
                </c:pt>
                <c:pt idx="2449" formatCode="General">
                  <c:v>6.7944356513557402E-2</c:v>
                </c:pt>
                <c:pt idx="2450" formatCode="General">
                  <c:v>6.9496190021676202E-2</c:v>
                </c:pt>
                <c:pt idx="2451" formatCode="General">
                  <c:v>7.2649581228894797E-2</c:v>
                </c:pt>
                <c:pt idx="2452" formatCode="General">
                  <c:v>7.7078381591866293E-2</c:v>
                </c:pt>
                <c:pt idx="2453" formatCode="General">
                  <c:v>8.2993720627784803E-2</c:v>
                </c:pt>
                <c:pt idx="2454" formatCode="General">
                  <c:v>9.0262348073752496E-2</c:v>
                </c:pt>
                <c:pt idx="2455" formatCode="General">
                  <c:v>9.7319591494364893E-2</c:v>
                </c:pt>
                <c:pt idx="2456" formatCode="General">
                  <c:v>0.104270563925891</c:v>
                </c:pt>
                <c:pt idx="2457" formatCode="General">
                  <c:v>0.11160271834343199</c:v>
                </c:pt>
                <c:pt idx="2458" formatCode="General">
                  <c:v>0.119494150512579</c:v>
                </c:pt>
                <c:pt idx="2459" formatCode="General">
                  <c:v>0.128441092412696</c:v>
                </c:pt>
                <c:pt idx="2460" formatCode="General">
                  <c:v>0.138640353463099</c:v>
                </c:pt>
                <c:pt idx="2461" formatCode="General">
                  <c:v>0.14993602302579501</c:v>
                </c:pt>
                <c:pt idx="2462" formatCode="General">
                  <c:v>0.161652475945186</c:v>
                </c:pt>
                <c:pt idx="2463" formatCode="General">
                  <c:v>0.173094697002425</c:v>
                </c:pt>
                <c:pt idx="2464" formatCode="General">
                  <c:v>0.18425529417463399</c:v>
                </c:pt>
                <c:pt idx="2465" formatCode="General">
                  <c:v>0.19559735273267301</c:v>
                </c:pt>
                <c:pt idx="2466" formatCode="General">
                  <c:v>0.207614109625052</c:v>
                </c:pt>
                <c:pt idx="2467" formatCode="General">
                  <c:v>0.22015438050643299</c:v>
                </c:pt>
                <c:pt idx="2468" formatCode="General">
                  <c:v>0.23165139404846799</c:v>
                </c:pt>
                <c:pt idx="2469" formatCode="General">
                  <c:v>0.241311753212399</c:v>
                </c:pt>
                <c:pt idx="2470" formatCode="General">
                  <c:v>0.24877719806471901</c:v>
                </c:pt>
                <c:pt idx="2471" formatCode="General">
                  <c:v>0.253903531797319</c:v>
                </c:pt>
                <c:pt idx="2472" formatCode="General">
                  <c:v>0.25708612655889201</c:v>
                </c:pt>
                <c:pt idx="2473" formatCode="General">
                  <c:v>0.258960907707107</c:v>
                </c:pt>
                <c:pt idx="2474" formatCode="General">
                  <c:v>0.26003707095932399</c:v>
                </c:pt>
                <c:pt idx="2475" formatCode="General">
                  <c:v>0.25907719402891299</c:v>
                </c:pt>
                <c:pt idx="2476" formatCode="General">
                  <c:v>0.25531400529427101</c:v>
                </c:pt>
                <c:pt idx="2477" formatCode="General">
                  <c:v>0.249951711292665</c:v>
                </c:pt>
                <c:pt idx="2478" formatCode="General">
                  <c:v>0.24359677274295699</c:v>
                </c:pt>
                <c:pt idx="2479" formatCode="General">
                  <c:v>0.23639626262235799</c:v>
                </c:pt>
                <c:pt idx="2480" formatCode="General">
                  <c:v>0.22909134540266901</c:v>
                </c:pt>
                <c:pt idx="2481" formatCode="General">
                  <c:v>0.22235268217469401</c:v>
                </c:pt>
                <c:pt idx="2482" formatCode="General">
                  <c:v>0.21679480275483401</c:v>
                </c:pt>
                <c:pt idx="2483" formatCode="General">
                  <c:v>0.21307743036082699</c:v>
                </c:pt>
                <c:pt idx="2484" formatCode="General">
                  <c:v>0.212052306372328</c:v>
                </c:pt>
                <c:pt idx="2485" formatCode="General">
                  <c:v>0.21446950835103801</c:v>
                </c:pt>
                <c:pt idx="2486" formatCode="General">
                  <c:v>0.220895371877291</c:v>
                </c:pt>
                <c:pt idx="2487" formatCode="General">
                  <c:v>0.231787098969061</c:v>
                </c:pt>
                <c:pt idx="2488" formatCode="General">
                  <c:v>0.24598338777474499</c:v>
                </c:pt>
                <c:pt idx="2489" formatCode="General">
                  <c:v>0.261988186340397</c:v>
                </c:pt>
                <c:pt idx="2490" formatCode="General">
                  <c:v>0.27891198870976602</c:v>
                </c:pt>
                <c:pt idx="2491" formatCode="General">
                  <c:v>0.29576985377986598</c:v>
                </c:pt>
                <c:pt idx="2492" formatCode="General">
                  <c:v>0.31204492412948898</c:v>
                </c:pt>
                <c:pt idx="2493" formatCode="General">
                  <c:v>0.32746851599076099</c:v>
                </c:pt>
                <c:pt idx="2494" formatCode="General">
                  <c:v>0.34220130150552902</c:v>
                </c:pt>
                <c:pt idx="2495" formatCode="General">
                  <c:v>0.35592782842514498</c:v>
                </c:pt>
                <c:pt idx="2496" formatCode="General">
                  <c:v>0.36826249800734601</c:v>
                </c:pt>
                <c:pt idx="2497" formatCode="General">
                  <c:v>0.37881633248160901</c:v>
                </c:pt>
                <c:pt idx="2498" formatCode="General">
                  <c:v>0.38728651579345402</c:v>
                </c:pt>
                <c:pt idx="2499" formatCode="General">
                  <c:v>0.39420472035217202</c:v>
                </c:pt>
                <c:pt idx="2500" formatCode="General">
                  <c:v>0.39942365412706798</c:v>
                </c:pt>
                <c:pt idx="2501" formatCode="General">
                  <c:v>0.401680740740674</c:v>
                </c:pt>
                <c:pt idx="2502" formatCode="General">
                  <c:v>0.40086018060251399</c:v>
                </c:pt>
                <c:pt idx="2503" formatCode="General">
                  <c:v>0.397686237528658</c:v>
                </c:pt>
                <c:pt idx="2504" formatCode="General">
                  <c:v>0.392770669402845</c:v>
                </c:pt>
                <c:pt idx="2505" formatCode="General">
                  <c:v>0.38641413093972299</c:v>
                </c:pt>
                <c:pt idx="2506" formatCode="General">
                  <c:v>0.37909214237901701</c:v>
                </c:pt>
                <c:pt idx="2507" formatCode="General">
                  <c:v>0.37209053165137601</c:v>
                </c:pt>
                <c:pt idx="2508" formatCode="General">
                  <c:v>0.36644454796254999</c:v>
                </c:pt>
                <c:pt idx="2509" formatCode="General">
                  <c:v>0.36291710715770098</c:v>
                </c:pt>
                <c:pt idx="2510" formatCode="General">
                  <c:v>0.36174883009050401</c:v>
                </c:pt>
                <c:pt idx="2511" formatCode="General">
                  <c:v>0.36229061229874399</c:v>
                </c:pt>
                <c:pt idx="2512" formatCode="General">
                  <c:v>0.36363540794990501</c:v>
                </c:pt>
                <c:pt idx="2513" formatCode="General">
                  <c:v>0.36536750691519698</c:v>
                </c:pt>
                <c:pt idx="2514" formatCode="General">
                  <c:v>0.367600437152871</c:v>
                </c:pt>
                <c:pt idx="2515" formatCode="General">
                  <c:v>0.37052764932592702</c:v>
                </c:pt>
                <c:pt idx="2516" formatCode="General">
                  <c:v>0.37325458904374897</c:v>
                </c:pt>
                <c:pt idx="2517" formatCode="General">
                  <c:v>0.375749952956551</c:v>
                </c:pt>
                <c:pt idx="2518" formatCode="General">
                  <c:v>0.37824763091910202</c:v>
                </c:pt>
                <c:pt idx="2519" formatCode="General">
                  <c:v>0.379879989617319</c:v>
                </c:pt>
                <c:pt idx="2520" formatCode="General">
                  <c:v>0.37975633156966598</c:v>
                </c:pt>
                <c:pt idx="2521" formatCode="General">
                  <c:v>0.377198353695195</c:v>
                </c:pt>
                <c:pt idx="2522" formatCode="General">
                  <c:v>0.371832903695345</c:v>
                </c:pt>
                <c:pt idx="2523" formatCode="General">
                  <c:v>0.363447965475232</c:v>
                </c:pt>
                <c:pt idx="2524" formatCode="General">
                  <c:v>0.352610715813239</c:v>
                </c:pt>
                <c:pt idx="2525" formatCode="General">
                  <c:v>0.34021095637545401</c:v>
                </c:pt>
                <c:pt idx="2526" formatCode="General">
                  <c:v>0.32607406871189198</c:v>
                </c:pt>
                <c:pt idx="2527" formatCode="General">
                  <c:v>0.309504437486054</c:v>
                </c:pt>
                <c:pt idx="2528" formatCode="General">
                  <c:v>0.290558303140318</c:v>
                </c:pt>
                <c:pt idx="2529" formatCode="General">
                  <c:v>0.27013362400304203</c:v>
                </c:pt>
                <c:pt idx="2530" formatCode="General">
                  <c:v>0.249635550294278</c:v>
                </c:pt>
                <c:pt idx="2531" formatCode="General">
                  <c:v>0.229901125296603</c:v>
                </c:pt>
                <c:pt idx="2532" formatCode="General">
                  <c:v>0.21185358159239301</c:v>
                </c:pt>
                <c:pt idx="2533" formatCode="General">
                  <c:v>0.19651396097325799</c:v>
                </c:pt>
                <c:pt idx="2534" formatCode="General">
                  <c:v>0.184101967575662</c:v>
                </c:pt>
                <c:pt idx="2535" formatCode="General">
                  <c:v>0.17464164500396201</c:v>
                </c:pt>
                <c:pt idx="2536" formatCode="General">
                  <c:v>0.16892400886359199</c:v>
                </c:pt>
                <c:pt idx="2537" formatCode="General">
                  <c:v>0.167913918570747</c:v>
                </c:pt>
                <c:pt idx="2538" formatCode="General">
                  <c:v>0.17164123428115199</c:v>
                </c:pt>
                <c:pt idx="2539" formatCode="General">
                  <c:v>0.179626518793264</c:v>
                </c:pt>
                <c:pt idx="2540" formatCode="General">
                  <c:v>0.190492547362964</c:v>
                </c:pt>
                <c:pt idx="2541" formatCode="General">
                  <c:v>0.20331347821232401</c:v>
                </c:pt>
                <c:pt idx="2542" formatCode="General">
                  <c:v>0.21761345786933201</c:v>
                </c:pt>
                <c:pt idx="2543" formatCode="General">
                  <c:v>0.232489981952997</c:v>
                </c:pt>
                <c:pt idx="2544" formatCode="General">
                  <c:v>0.246366379885267</c:v>
                </c:pt>
                <c:pt idx="2545" formatCode="General">
                  <c:v>0.25750860621900601</c:v>
                </c:pt>
                <c:pt idx="2546" formatCode="General">
                  <c:v>0.266091125984246</c:v>
                </c:pt>
                <c:pt idx="2547" formatCode="General">
                  <c:v>0.272521996704643</c:v>
                </c:pt>
                <c:pt idx="2548" formatCode="General">
                  <c:v>0.275693718073241</c:v>
                </c:pt>
                <c:pt idx="2549" formatCode="General">
                  <c:v>0.27555798735707598</c:v>
                </c:pt>
                <c:pt idx="2550" formatCode="General">
                  <c:v>0.27278488664690598</c:v>
                </c:pt>
                <c:pt idx="2551" formatCode="General">
                  <c:v>0.26773801561998001</c:v>
                </c:pt>
                <c:pt idx="2552" formatCode="General">
                  <c:v>0.26174521997107802</c:v>
                </c:pt>
                <c:pt idx="2553" formatCode="General">
                  <c:v>0.255152462328671</c:v>
                </c:pt>
                <c:pt idx="2554" formatCode="General">
                  <c:v>0.24750788838344101</c:v>
                </c:pt>
                <c:pt idx="2555" formatCode="General">
                  <c:v>0.23954934705363201</c:v>
                </c:pt>
                <c:pt idx="2556" formatCode="General">
                  <c:v>0.23197230147133699</c:v>
                </c:pt>
                <c:pt idx="2557" formatCode="General">
                  <c:v>0.224441967059582</c:v>
                </c:pt>
                <c:pt idx="2558" formatCode="General">
                  <c:v>0.21696228503710299</c:v>
                </c:pt>
                <c:pt idx="2559" formatCode="General">
                  <c:v>0.20995702089486701</c:v>
                </c:pt>
                <c:pt idx="2560" formatCode="General">
                  <c:v>0.20260167844686799</c:v>
                </c:pt>
                <c:pt idx="2561" formatCode="General">
                  <c:v>0.193470473960874</c:v>
                </c:pt>
                <c:pt idx="2562" formatCode="General">
                  <c:v>0.18239345572506199</c:v>
                </c:pt>
                <c:pt idx="2563" formatCode="General">
                  <c:v>0.16995574787581499</c:v>
                </c:pt>
                <c:pt idx="2564" formatCode="General">
                  <c:v>0.155443344893646</c:v>
                </c:pt>
                <c:pt idx="2565" formatCode="General">
                  <c:v>0.13788464929276401</c:v>
                </c:pt>
                <c:pt idx="2566" formatCode="General">
                  <c:v>0.117351108180417</c:v>
                </c:pt>
                <c:pt idx="2567" formatCode="General">
                  <c:v>9.3756440569224095E-2</c:v>
                </c:pt>
                <c:pt idx="2568" formatCode="General">
                  <c:v>6.7480559758488504E-2</c:v>
                </c:pt>
                <c:pt idx="2569" formatCode="General">
                  <c:v>4.0199999057978102E-2</c:v>
                </c:pt>
                <c:pt idx="2570" formatCode="General">
                  <c:v>1.36940954627134E-2</c:v>
                </c:pt>
                <c:pt idx="2571" formatCode="General">
                  <c:v>-1.0475696454113999E-2</c:v>
                </c:pt>
                <c:pt idx="2572" formatCode="General">
                  <c:v>-3.1919379906464602E-2</c:v>
                </c:pt>
                <c:pt idx="2573" formatCode="General">
                  <c:v>-5.1275325909279197E-2</c:v>
                </c:pt>
                <c:pt idx="2574" formatCode="General">
                  <c:v>-6.9298098848532205E-2</c:v>
                </c:pt>
                <c:pt idx="2575" formatCode="General">
                  <c:v>-8.69246347406952E-2</c:v>
                </c:pt>
                <c:pt idx="2576" formatCode="General">
                  <c:v>-0.10396223145269499</c:v>
                </c:pt>
                <c:pt idx="2577" formatCode="General">
                  <c:v>-0.11995868621285399</c:v>
                </c:pt>
                <c:pt idx="2578" formatCode="General">
                  <c:v>-0.13463971810807801</c:v>
                </c:pt>
                <c:pt idx="2579" formatCode="General">
                  <c:v>-0.148027254082893</c:v>
                </c:pt>
                <c:pt idx="2580" formatCode="General">
                  <c:v>-0.16067715259995299</c:v>
                </c:pt>
                <c:pt idx="2581" formatCode="General">
                  <c:v>-0.172958630259994</c:v>
                </c:pt>
                <c:pt idx="2582" formatCode="General">
                  <c:v>-0.18413320717350401</c:v>
                </c:pt>
                <c:pt idx="2583" formatCode="General">
                  <c:v>-0.19325428316311699</c:v>
                </c:pt>
                <c:pt idx="2584" formatCode="General">
                  <c:v>-0.200424208344465</c:v>
                </c:pt>
                <c:pt idx="2585" formatCode="General">
                  <c:v>-0.20493953770186399</c:v>
                </c:pt>
                <c:pt idx="2586" formatCode="General">
                  <c:v>-0.206220220311956</c:v>
                </c:pt>
                <c:pt idx="2587" formatCode="General">
                  <c:v>-0.20476264756748899</c:v>
                </c:pt>
                <c:pt idx="2588" formatCode="General">
                  <c:v>-0.20116556508123301</c:v>
                </c:pt>
                <c:pt idx="2589" formatCode="General">
                  <c:v>-0.19596628065546401</c:v>
                </c:pt>
                <c:pt idx="2590" formatCode="General">
                  <c:v>-0.18928192080186201</c:v>
                </c:pt>
                <c:pt idx="2591" formatCode="General">
                  <c:v>-0.18181646915948599</c:v>
                </c:pt>
                <c:pt idx="2592" formatCode="General">
                  <c:v>-0.17524618656489799</c:v>
                </c:pt>
                <c:pt idx="2593" formatCode="General">
                  <c:v>-0.17150470370281101</c:v>
                </c:pt>
                <c:pt idx="2594" formatCode="General">
                  <c:v>-0.172181161906935</c:v>
                </c:pt>
                <c:pt idx="2595" formatCode="General">
                  <c:v>-0.176706863536681</c:v>
                </c:pt>
                <c:pt idx="2596" formatCode="General">
                  <c:v>-0.18392352524929001</c:v>
                </c:pt>
                <c:pt idx="2597" formatCode="General">
                  <c:v>-0.193313768752952</c:v>
                </c:pt>
                <c:pt idx="2598" formatCode="General">
                  <c:v>-0.20550111290641601</c:v>
                </c:pt>
                <c:pt idx="2599" formatCode="General">
                  <c:v>-0.22279720958865301</c:v>
                </c:pt>
                <c:pt idx="2600" formatCode="General">
                  <c:v>-0.24599992581001701</c:v>
                </c:pt>
                <c:pt idx="2601" formatCode="General">
                  <c:v>-0.27308154673785401</c:v>
                </c:pt>
                <c:pt idx="2602" formatCode="General">
                  <c:v>-0.30171913037109899</c:v>
                </c:pt>
                <c:pt idx="2603" formatCode="General">
                  <c:v>-0.32972143153712402</c:v>
                </c:pt>
                <c:pt idx="2604" formatCode="General">
                  <c:v>-0.35471821682472199</c:v>
                </c:pt>
                <c:pt idx="2605" formatCode="General">
                  <c:v>-0.37591568321145302</c:v>
                </c:pt>
                <c:pt idx="2606" formatCode="General">
                  <c:v>-0.39326485893991497</c:v>
                </c:pt>
                <c:pt idx="2607" formatCode="General">
                  <c:v>-0.40627514734009201</c:v>
                </c:pt>
                <c:pt idx="2608" formatCode="General">
                  <c:v>-0.41503059286756999</c:v>
                </c:pt>
                <c:pt idx="2609" formatCode="General">
                  <c:v>-0.42044036066979501</c:v>
                </c:pt>
                <c:pt idx="2610" formatCode="General">
                  <c:v>-0.422774354282483</c:v>
                </c:pt>
                <c:pt idx="2611" formatCode="General">
                  <c:v>-0.42153658021131701</c:v>
                </c:pt>
                <c:pt idx="2612" formatCode="General">
                  <c:v>-0.41661158659249897</c:v>
                </c:pt>
                <c:pt idx="2613" formatCode="General">
                  <c:v>-0.40868062740204503</c:v>
                </c:pt>
                <c:pt idx="2614" formatCode="General">
                  <c:v>-0.398150739135818</c:v>
                </c:pt>
                <c:pt idx="2615" formatCode="General">
                  <c:v>-0.38526758841220698</c:v>
                </c:pt>
                <c:pt idx="2616" formatCode="General">
                  <c:v>-0.36996663248473999</c:v>
                </c:pt>
                <c:pt idx="2617" formatCode="General">
                  <c:v>-0.35270199731986701</c:v>
                </c:pt>
                <c:pt idx="2618" formatCode="General">
                  <c:v>-0.33497537115326798</c:v>
                </c:pt>
                <c:pt idx="2619" formatCode="General">
                  <c:v>-0.31885180262111301</c:v>
                </c:pt>
                <c:pt idx="2620" formatCode="General">
                  <c:v>-0.305784927154653</c:v>
                </c:pt>
                <c:pt idx="2621" formatCode="General">
                  <c:v>-0.29567900363610999</c:v>
                </c:pt>
                <c:pt idx="2622" formatCode="General">
                  <c:v>-0.28952322975839301</c:v>
                </c:pt>
                <c:pt idx="2623" formatCode="General">
                  <c:v>-0.28721628229201901</c:v>
                </c:pt>
                <c:pt idx="2624" formatCode="General">
                  <c:v>-0.28792379232804099</c:v>
                </c:pt>
                <c:pt idx="2625" formatCode="General">
                  <c:v>-0.29219434954363999</c:v>
                </c:pt>
                <c:pt idx="2626" formatCode="General">
                  <c:v>-0.30050516250338699</c:v>
                </c:pt>
                <c:pt idx="2627" formatCode="General">
                  <c:v>-0.312891206580174</c:v>
                </c:pt>
                <c:pt idx="2628" formatCode="General">
                  <c:v>-0.32781348511814501</c:v>
                </c:pt>
                <c:pt idx="2629" formatCode="General">
                  <c:v>-0.34354279914625102</c:v>
                </c:pt>
                <c:pt idx="2630" formatCode="General">
                  <c:v>-0.35913841499805799</c:v>
                </c:pt>
                <c:pt idx="2631" formatCode="General">
                  <c:v>-0.37361944903490901</c:v>
                </c:pt>
                <c:pt idx="2632" formatCode="General">
                  <c:v>-0.385603052412409</c:v>
                </c:pt>
                <c:pt idx="2633" formatCode="General">
                  <c:v>-0.39407973452258199</c:v>
                </c:pt>
                <c:pt idx="2634" formatCode="General">
                  <c:v>-0.39902592954529098</c:v>
                </c:pt>
                <c:pt idx="2635" formatCode="General">
                  <c:v>-0.40056716399537001</c:v>
                </c:pt>
                <c:pt idx="2636" formatCode="General">
                  <c:v>-0.39868116214797</c:v>
                </c:pt>
                <c:pt idx="2637" formatCode="General">
                  <c:v>-0.39335687902988797</c:v>
                </c:pt>
                <c:pt idx="2638" formatCode="General">
                  <c:v>-0.38479157082637699</c:v>
                </c:pt>
                <c:pt idx="2639" formatCode="General">
                  <c:v>-0.37366074639434299</c:v>
                </c:pt>
                <c:pt idx="2640" formatCode="General">
                  <c:v>-0.36104787763165402</c:v>
                </c:pt>
                <c:pt idx="2641" formatCode="General">
                  <c:v>-0.34787148360999498</c:v>
                </c:pt>
                <c:pt idx="2642" formatCode="General">
                  <c:v>-0.333984917844803</c:v>
                </c:pt>
                <c:pt idx="2643" formatCode="General">
                  <c:v>-0.318972146438673</c:v>
                </c:pt>
                <c:pt idx="2644" formatCode="General">
                  <c:v>-0.30396840838980399</c:v>
                </c:pt>
                <c:pt idx="2645" formatCode="General">
                  <c:v>-0.29090534085014402</c:v>
                </c:pt>
                <c:pt idx="2646" formatCode="General">
                  <c:v>-0.28099601604885499</c:v>
                </c:pt>
                <c:pt idx="2647" formatCode="General">
                  <c:v>-0.27424682571466502</c:v>
                </c:pt>
                <c:pt idx="2648" formatCode="General">
                  <c:v>-0.27011607324765302</c:v>
                </c:pt>
                <c:pt idx="2649" formatCode="General">
                  <c:v>-0.26878852508592699</c:v>
                </c:pt>
                <c:pt idx="2650" formatCode="General">
                  <c:v>-0.27096766615062301</c:v>
                </c:pt>
                <c:pt idx="2651" formatCode="General">
                  <c:v>-0.27668147390752801</c:v>
                </c:pt>
                <c:pt idx="2652" formatCode="General">
                  <c:v>-0.28609254715959198</c:v>
                </c:pt>
                <c:pt idx="2653" formatCode="General">
                  <c:v>-0.29908654940708301</c:v>
                </c:pt>
                <c:pt idx="2654" formatCode="General">
                  <c:v>-0.31415330016843401</c:v>
                </c:pt>
                <c:pt idx="2655" formatCode="General">
                  <c:v>-0.330044497034158</c:v>
                </c:pt>
                <c:pt idx="2656" formatCode="General">
                  <c:v>-0.34569421162978198</c:v>
                </c:pt>
                <c:pt idx="2657" formatCode="General">
                  <c:v>-0.35928591100558899</c:v>
                </c:pt>
                <c:pt idx="2658" formatCode="General">
                  <c:v>-0.36984001576459802</c:v>
                </c:pt>
                <c:pt idx="2659" formatCode="General">
                  <c:v>-0.376870482348375</c:v>
                </c:pt>
                <c:pt idx="2660" formatCode="General">
                  <c:v>-0.37893635707012402</c:v>
                </c:pt>
                <c:pt idx="2661" formatCode="General">
                  <c:v>-0.37595934894722799</c:v>
                </c:pt>
                <c:pt idx="2662" formatCode="General">
                  <c:v>-0.36922162830991201</c:v>
                </c:pt>
                <c:pt idx="2663" formatCode="General">
                  <c:v>-0.35992793101547799</c:v>
                </c:pt>
                <c:pt idx="2664" formatCode="General">
                  <c:v>-0.34903577346589998</c:v>
                </c:pt>
                <c:pt idx="2665" formatCode="General">
                  <c:v>-0.33641130929726598</c:v>
                </c:pt>
                <c:pt idx="2666" formatCode="General">
                  <c:v>-0.32100318216568702</c:v>
                </c:pt>
                <c:pt idx="2667" formatCode="General">
                  <c:v>-0.30289411597727101</c:v>
                </c:pt>
                <c:pt idx="2668" formatCode="General">
                  <c:v>-0.28441177678130802</c:v>
                </c:pt>
                <c:pt idx="2669" formatCode="General">
                  <c:v>-0.26720688385772901</c:v>
                </c:pt>
                <c:pt idx="2670" formatCode="General">
                  <c:v>-0.251631106173344</c:v>
                </c:pt>
                <c:pt idx="2671" formatCode="General">
                  <c:v>-0.23772928490017201</c:v>
                </c:pt>
                <c:pt idx="2672" formatCode="General">
                  <c:v>-0.226319625200324</c:v>
                </c:pt>
                <c:pt idx="2673" formatCode="General">
                  <c:v>-0.21816892486287601</c:v>
                </c:pt>
                <c:pt idx="2674" formatCode="General">
                  <c:v>-0.21249407155422301</c:v>
                </c:pt>
                <c:pt idx="2675" formatCode="General">
                  <c:v>-0.20821273708507701</c:v>
                </c:pt>
                <c:pt idx="2676" formatCode="General">
                  <c:v>-0.204877160920478</c:v>
                </c:pt>
                <c:pt idx="2677" formatCode="General">
                  <c:v>-0.20245740215275801</c:v>
                </c:pt>
                <c:pt idx="2678" formatCode="General">
                  <c:v>-0.19994753822019301</c:v>
                </c:pt>
                <c:pt idx="2679" formatCode="General">
                  <c:v>-0.196525157971213</c:v>
                </c:pt>
                <c:pt idx="2680" formatCode="General">
                  <c:v>-0.19183729491033299</c:v>
                </c:pt>
                <c:pt idx="2681" formatCode="General">
                  <c:v>-0.185118570826865</c:v>
                </c:pt>
                <c:pt idx="2682" formatCode="General">
                  <c:v>-0.17619956878343801</c:v>
                </c:pt>
                <c:pt idx="2683" formatCode="General">
                  <c:v>-0.166053875979323</c:v>
                </c:pt>
                <c:pt idx="2684" formatCode="General">
                  <c:v>-0.15505135211700299</c:v>
                </c:pt>
                <c:pt idx="2685" formatCode="General">
                  <c:v>-0.14408913691142899</c:v>
                </c:pt>
                <c:pt idx="2686" formatCode="General">
                  <c:v>-0.134004344161571</c:v>
                </c:pt>
                <c:pt idx="2687" formatCode="General">
                  <c:v>-0.124736115025314</c:v>
                </c:pt>
                <c:pt idx="2688" formatCode="General">
                  <c:v>-0.11592259941213</c:v>
                </c:pt>
                <c:pt idx="2689" formatCode="General">
                  <c:v>-0.10608300305182899</c:v>
                </c:pt>
                <c:pt idx="2690" formatCode="General">
                  <c:v>-9.4634662332661101E-2</c:v>
                </c:pt>
                <c:pt idx="2691" formatCode="General">
                  <c:v>-8.2025803478462098E-2</c:v>
                </c:pt>
                <c:pt idx="2692" formatCode="General">
                  <c:v>-6.9071385102304705E-2</c:v>
                </c:pt>
                <c:pt idx="2693" formatCode="General">
                  <c:v>-5.7567403919357003E-2</c:v>
                </c:pt>
                <c:pt idx="2694" formatCode="General">
                  <c:v>-4.8255766897574701E-2</c:v>
                </c:pt>
                <c:pt idx="2695" formatCode="General">
                  <c:v>-3.9993409638129397E-2</c:v>
                </c:pt>
                <c:pt idx="2696" formatCode="General">
                  <c:v>-3.2500516940083102E-2</c:v>
                </c:pt>
                <c:pt idx="2697" formatCode="General">
                  <c:v>-2.7008533677526401E-2</c:v>
                </c:pt>
                <c:pt idx="2698" formatCode="General">
                  <c:v>-2.5064920749982102E-2</c:v>
                </c:pt>
                <c:pt idx="2699" formatCode="General">
                  <c:v>-2.6207789179308199E-2</c:v>
                </c:pt>
                <c:pt idx="2700" formatCode="General">
                  <c:v>-2.9522750948257799E-2</c:v>
                </c:pt>
                <c:pt idx="2701" formatCode="General">
                  <c:v>-3.4401774681025399E-2</c:v>
                </c:pt>
                <c:pt idx="2702" formatCode="General">
                  <c:v>-3.8866023858664202E-2</c:v>
                </c:pt>
                <c:pt idx="2703" formatCode="General">
                  <c:v>-4.1995453477723599E-2</c:v>
                </c:pt>
                <c:pt idx="2704" formatCode="General">
                  <c:v>-4.3531570983969703E-2</c:v>
                </c:pt>
                <c:pt idx="2705" formatCode="General">
                  <c:v>-4.2803446286915799E-2</c:v>
                </c:pt>
                <c:pt idx="2706" formatCode="General">
                  <c:v>-4.0356016820869201E-2</c:v>
                </c:pt>
                <c:pt idx="2707" formatCode="General">
                  <c:v>-3.6688108722713199E-2</c:v>
                </c:pt>
                <c:pt idx="2708" formatCode="General">
                  <c:v>-3.1530375161291799E-2</c:v>
                </c:pt>
                <c:pt idx="2709" formatCode="General">
                  <c:v>-2.4926947518389701E-2</c:v>
                </c:pt>
                <c:pt idx="2710" formatCode="General">
                  <c:v>-1.6329014836445901E-2</c:v>
                </c:pt>
                <c:pt idx="2711" formatCode="General">
                  <c:v>-5.7139224297727501E-3</c:v>
                </c:pt>
                <c:pt idx="2712" formatCode="General">
                  <c:v>5.57336284871769E-3</c:v>
                </c:pt>
                <c:pt idx="2713" formatCode="General">
                  <c:v>1.7402270943109401E-2</c:v>
                </c:pt>
                <c:pt idx="2714" formatCode="General">
                  <c:v>3.00303361911698E-2</c:v>
                </c:pt>
                <c:pt idx="2715" formatCode="General">
                  <c:v>4.2578521516639899E-2</c:v>
                </c:pt>
                <c:pt idx="2716" formatCode="General">
                  <c:v>5.4581792368808398E-2</c:v>
                </c:pt>
                <c:pt idx="2717" formatCode="General">
                  <c:v>6.6382560149820996E-2</c:v>
                </c:pt>
                <c:pt idx="2718" formatCode="General">
                  <c:v>7.7852335298295106E-2</c:v>
                </c:pt>
                <c:pt idx="2719" formatCode="General">
                  <c:v>8.8431562465395297E-2</c:v>
                </c:pt>
                <c:pt idx="2720" formatCode="General">
                  <c:v>9.7761760628269703E-2</c:v>
                </c:pt>
                <c:pt idx="2721" formatCode="General">
                  <c:v>0.105907766064474</c:v>
                </c:pt>
                <c:pt idx="2722" formatCode="General">
                  <c:v>0.11400778865927499</c:v>
                </c:pt>
                <c:pt idx="2723" formatCode="General">
                  <c:v>0.122961891607153</c:v>
                </c:pt>
                <c:pt idx="2724" formatCode="General">
                  <c:v>0.132641195171431</c:v>
                </c:pt>
                <c:pt idx="2725" formatCode="General">
                  <c:v>0.14307850561572499</c:v>
                </c:pt>
                <c:pt idx="2726" formatCode="General">
                  <c:v>0.15448651750484199</c:v>
                </c:pt>
                <c:pt idx="2727" formatCode="General">
                  <c:v>0.16696620019216399</c:v>
                </c:pt>
                <c:pt idx="2728" formatCode="General">
                  <c:v>0.18018929719866</c:v>
                </c:pt>
                <c:pt idx="2729" formatCode="General">
                  <c:v>0.19403594802745899</c:v>
                </c:pt>
                <c:pt idx="2730" formatCode="General">
                  <c:v>0.20824224413294501</c:v>
                </c:pt>
                <c:pt idx="2731" formatCode="General">
                  <c:v>0.22194099434968501</c:v>
                </c:pt>
                <c:pt idx="2732" formatCode="General">
                  <c:v>0.234490025019673</c:v>
                </c:pt>
                <c:pt idx="2733" formatCode="General">
                  <c:v>0.24614529693505999</c:v>
                </c:pt>
                <c:pt idx="2734" formatCode="General">
                  <c:v>0.257526523236765</c:v>
                </c:pt>
                <c:pt idx="2735" formatCode="General">
                  <c:v>0.26854893391866902</c:v>
                </c:pt>
                <c:pt idx="2736" formatCode="General">
                  <c:v>0.27844348999888102</c:v>
                </c:pt>
                <c:pt idx="2737" formatCode="General">
                  <c:v>0.28736227245337698</c:v>
                </c:pt>
                <c:pt idx="2738" formatCode="General">
                  <c:v>0.29610377522204001</c:v>
                </c:pt>
                <c:pt idx="2739" formatCode="General">
                  <c:v>0.30441072518613399</c:v>
                </c:pt>
                <c:pt idx="2740" formatCode="General">
                  <c:v>0.31205439743069102</c:v>
                </c:pt>
                <c:pt idx="2741" formatCode="General">
                  <c:v>0.31959889875631797</c:v>
                </c:pt>
                <c:pt idx="2742" formatCode="General">
                  <c:v>0.32668913269931799</c:v>
                </c:pt>
                <c:pt idx="2743" formatCode="General">
                  <c:v>0.33210484189809097</c:v>
                </c:pt>
                <c:pt idx="2744" formatCode="General">
                  <c:v>0.33517548888711002</c:v>
                </c:pt>
                <c:pt idx="2745" formatCode="General">
                  <c:v>0.33540051006816901</c:v>
                </c:pt>
                <c:pt idx="2746" formatCode="General">
                  <c:v>0.33320849419203502</c:v>
                </c:pt>
                <c:pt idx="2747" formatCode="General">
                  <c:v>0.32982355035451999</c:v>
                </c:pt>
                <c:pt idx="2748" formatCode="General">
                  <c:v>0.325813797289637</c:v>
                </c:pt>
                <c:pt idx="2749" formatCode="General">
                  <c:v>0.32207101123955201</c:v>
                </c:pt>
                <c:pt idx="2750" formatCode="General">
                  <c:v>0.31998681830960501</c:v>
                </c:pt>
                <c:pt idx="2751" formatCode="General">
                  <c:v>0.32046807238685099</c:v>
                </c:pt>
                <c:pt idx="2752" formatCode="General">
                  <c:v>0.32328890256993498</c:v>
                </c:pt>
                <c:pt idx="2753" formatCode="General">
                  <c:v>0.32821886395442601</c:v>
                </c:pt>
                <c:pt idx="2754" formatCode="General">
                  <c:v>0.33564731543246001</c:v>
                </c:pt>
                <c:pt idx="2755" formatCode="General">
                  <c:v>0.34543957983302798</c:v>
                </c:pt>
                <c:pt idx="2756" formatCode="General">
                  <c:v>0.35818231785906601</c:v>
                </c:pt>
                <c:pt idx="2757" formatCode="General">
                  <c:v>0.37491129094085102</c:v>
                </c:pt>
                <c:pt idx="2758" formatCode="General">
                  <c:v>0.39578703802834803</c:v>
                </c:pt>
                <c:pt idx="2759" formatCode="General">
                  <c:v>0.41961078394833501</c:v>
                </c:pt>
                <c:pt idx="2760" formatCode="General">
                  <c:v>0.44459812248071001</c:v>
                </c:pt>
                <c:pt idx="2761" formatCode="General">
                  <c:v>0.46956530892294102</c:v>
                </c:pt>
                <c:pt idx="2762" formatCode="General">
                  <c:v>0.49482083785747599</c:v>
                </c:pt>
                <c:pt idx="2763" formatCode="General">
                  <c:v>0.52122640929082698</c:v>
                </c:pt>
                <c:pt idx="2764" formatCode="General">
                  <c:v>0.54804501132913197</c:v>
                </c:pt>
                <c:pt idx="2765" formatCode="General">
                  <c:v>0.57355165322800705</c:v>
                </c:pt>
                <c:pt idx="2766" formatCode="General">
                  <c:v>0.59573445942641501</c:v>
                </c:pt>
                <c:pt idx="2767" formatCode="General">
                  <c:v>0.61312059493300797</c:v>
                </c:pt>
                <c:pt idx="2768" formatCode="General">
                  <c:v>0.62514339972098398</c:v>
                </c:pt>
                <c:pt idx="2769" formatCode="General">
                  <c:v>0.63287898661749298</c:v>
                </c:pt>
                <c:pt idx="2770" formatCode="General">
                  <c:v>0.63778259846210195</c:v>
                </c:pt>
                <c:pt idx="2771" formatCode="General">
                  <c:v>0.639351960356354</c:v>
                </c:pt>
                <c:pt idx="2772" formatCode="General">
                  <c:v>0.63677311092822797</c:v>
                </c:pt>
                <c:pt idx="2773" formatCode="General">
                  <c:v>0.63074766521354797</c:v>
                </c:pt>
                <c:pt idx="2774" formatCode="General">
                  <c:v>0.62186789168640599</c:v>
                </c:pt>
                <c:pt idx="2775" formatCode="General">
                  <c:v>0.60957427612624904</c:v>
                </c:pt>
                <c:pt idx="2776" formatCode="General">
                  <c:v>0.59394660533938304</c:v>
                </c:pt>
                <c:pt idx="2777" formatCode="General">
                  <c:v>0.57593372242773699</c:v>
                </c:pt>
                <c:pt idx="2778" formatCode="General">
                  <c:v>0.55663783104444597</c:v>
                </c:pt>
                <c:pt idx="2779" formatCode="General">
                  <c:v>0.53818355877345803</c:v>
                </c:pt>
                <c:pt idx="2780" formatCode="General">
                  <c:v>0.52290142059962497</c:v>
                </c:pt>
                <c:pt idx="2781" formatCode="General">
                  <c:v>0.51101636481669499</c:v>
                </c:pt>
                <c:pt idx="2782" formatCode="General">
                  <c:v>0.50197560178115097</c:v>
                </c:pt>
                <c:pt idx="2783" formatCode="General">
                  <c:v>0.495778195558845</c:v>
                </c:pt>
                <c:pt idx="2784" formatCode="General">
                  <c:v>0.49287000166707601</c:v>
                </c:pt>
                <c:pt idx="2785" formatCode="General">
                  <c:v>0.49391852901537198</c:v>
                </c:pt>
                <c:pt idx="2786" formatCode="General">
                  <c:v>0.498196684186687</c:v>
                </c:pt>
                <c:pt idx="2787" formatCode="General">
                  <c:v>0.50490686824980102</c:v>
                </c:pt>
                <c:pt idx="2788" formatCode="General">
                  <c:v>0.51377153942542597</c:v>
                </c:pt>
                <c:pt idx="2789" formatCode="General">
                  <c:v>0.52395675414362197</c:v>
                </c:pt>
                <c:pt idx="2790" formatCode="General">
                  <c:v>0.53465561878698298</c:v>
                </c:pt>
                <c:pt idx="2791" formatCode="General">
                  <c:v>0.54550299182718098</c:v>
                </c:pt>
                <c:pt idx="2792" formatCode="General">
                  <c:v>0.55600117817471495</c:v>
                </c:pt>
                <c:pt idx="2793" formatCode="General">
                  <c:v>0.56582298323174396</c:v>
                </c:pt>
                <c:pt idx="2794" formatCode="General">
                  <c:v>0.57390772774476995</c:v>
                </c:pt>
                <c:pt idx="2795" formatCode="General">
                  <c:v>0.57923777100125595</c:v>
                </c:pt>
                <c:pt idx="2796" formatCode="General">
                  <c:v>0.58264472355680896</c:v>
                </c:pt>
                <c:pt idx="2797" formatCode="General">
                  <c:v>0.58432579205657598</c:v>
                </c:pt>
                <c:pt idx="2798" formatCode="General">
                  <c:v>0.58312280765298696</c:v>
                </c:pt>
                <c:pt idx="2799" formatCode="General">
                  <c:v>0.578188667373012</c:v>
                </c:pt>
                <c:pt idx="2800" formatCode="General">
                  <c:v>0.57020888618111398</c:v>
                </c:pt>
                <c:pt idx="2801" formatCode="General">
                  <c:v>0.55995039036906502</c:v>
                </c:pt>
                <c:pt idx="2802" formatCode="General">
                  <c:v>0.54748894494486899</c:v>
                </c:pt>
                <c:pt idx="2803" formatCode="General">
                  <c:v>0.53307122567867504</c:v>
                </c:pt>
                <c:pt idx="2804" formatCode="General">
                  <c:v>0.51687688689987199</c:v>
                </c:pt>
                <c:pt idx="2805" formatCode="General">
                  <c:v>0.49913863999561597</c:v>
                </c:pt>
                <c:pt idx="2806" formatCode="General">
                  <c:v>0.48061171466582903</c:v>
                </c:pt>
                <c:pt idx="2807" formatCode="General">
                  <c:v>0.46227732582838199</c:v>
                </c:pt>
                <c:pt idx="2808" formatCode="General">
                  <c:v>0.44457371749815</c:v>
                </c:pt>
                <c:pt idx="2809" formatCode="General">
                  <c:v>0.42766423819930399</c:v>
                </c:pt>
                <c:pt idx="2810" formatCode="General">
                  <c:v>0.41095295604725501</c:v>
                </c:pt>
                <c:pt idx="2811" formatCode="General">
                  <c:v>0.393604334758968</c:v>
                </c:pt>
                <c:pt idx="2812" formatCode="General">
                  <c:v>0.37604101304411203</c:v>
                </c:pt>
                <c:pt idx="2813" formatCode="General">
                  <c:v>0.36029400373105502</c:v>
                </c:pt>
                <c:pt idx="2814" formatCode="General">
                  <c:v>0.34742689645265401</c:v>
                </c:pt>
                <c:pt idx="2815" formatCode="General">
                  <c:v>0.33629770631198702</c:v>
                </c:pt>
                <c:pt idx="2816" formatCode="General">
                  <c:v>0.32677947344956498</c:v>
                </c:pt>
                <c:pt idx="2817" formatCode="General">
                  <c:v>0.31924549675344399</c:v>
                </c:pt>
                <c:pt idx="2818" formatCode="General">
                  <c:v>0.312832200371984</c:v>
                </c:pt>
                <c:pt idx="2819" formatCode="General">
                  <c:v>0.30686281165710699</c:v>
                </c:pt>
                <c:pt idx="2820" formatCode="General">
                  <c:v>0.30180773152222901</c:v>
                </c:pt>
                <c:pt idx="2821" formatCode="General">
                  <c:v>0.29784836394207498</c:v>
                </c:pt>
                <c:pt idx="2822" formatCode="General">
                  <c:v>0.294823029181771</c:v>
                </c:pt>
                <c:pt idx="2823" formatCode="General">
                  <c:v>0.29217763084103598</c:v>
                </c:pt>
                <c:pt idx="2824" formatCode="General">
                  <c:v>0.288747927664879</c:v>
                </c:pt>
                <c:pt idx="2825" formatCode="General">
                  <c:v>0.28445125879635802</c:v>
                </c:pt>
                <c:pt idx="2826" formatCode="General">
                  <c:v>0.27998026110913499</c:v>
                </c:pt>
                <c:pt idx="2827" formatCode="General">
                  <c:v>0.27561207806971799</c:v>
                </c:pt>
                <c:pt idx="2828" formatCode="General">
                  <c:v>0.27137544745064401</c:v>
                </c:pt>
                <c:pt idx="2829" formatCode="General">
                  <c:v>0.26698250241625698</c:v>
                </c:pt>
                <c:pt idx="2830" formatCode="General">
                  <c:v>0.26170550473994603</c:v>
                </c:pt>
                <c:pt idx="2831" formatCode="General">
                  <c:v>0.25441680999044602</c:v>
                </c:pt>
                <c:pt idx="2832" formatCode="General">
                  <c:v>0.244137005201428</c:v>
                </c:pt>
                <c:pt idx="2833" formatCode="General">
                  <c:v>0.23118686083953899</c:v>
                </c:pt>
                <c:pt idx="2834" formatCode="General">
                  <c:v>0.215465872339062</c:v>
                </c:pt>
                <c:pt idx="2835" formatCode="General">
                  <c:v>0.19712240542209999</c:v>
                </c:pt>
                <c:pt idx="2836" formatCode="General">
                  <c:v>0.177195895975479</c:v>
                </c:pt>
                <c:pt idx="2837" formatCode="General">
                  <c:v>0.156372206430578</c:v>
                </c:pt>
                <c:pt idx="2838" formatCode="General">
                  <c:v>0.13551655350301101</c:v>
                </c:pt>
                <c:pt idx="2839" formatCode="General">
                  <c:v>0.115247746628601</c:v>
                </c:pt>
                <c:pt idx="2840" formatCode="General">
                  <c:v>9.5476023390536402E-2</c:v>
                </c:pt>
                <c:pt idx="2841" formatCode="General">
                  <c:v>7.6089457078375403E-2</c:v>
                </c:pt>
                <c:pt idx="2842" formatCode="General">
                  <c:v>5.7555717292437802E-2</c:v>
                </c:pt>
                <c:pt idx="2843" formatCode="General">
                  <c:v>4.0629730806225402E-2</c:v>
                </c:pt>
                <c:pt idx="2844" formatCode="General">
                  <c:v>2.4634452970134502E-2</c:v>
                </c:pt>
                <c:pt idx="2845" formatCode="General">
                  <c:v>8.7112081050972102E-3</c:v>
                </c:pt>
                <c:pt idx="2846" formatCode="General">
                  <c:v>-6.7685518314171697E-3</c:v>
                </c:pt>
                <c:pt idx="2847" formatCode="General">
                  <c:v>-2.2269099786665799E-2</c:v>
                </c:pt>
                <c:pt idx="2848" formatCode="General">
                  <c:v>-3.8495053025820902E-2</c:v>
                </c:pt>
                <c:pt idx="2849" formatCode="General">
                  <c:v>-5.5275356532377799E-2</c:v>
                </c:pt>
                <c:pt idx="2850" formatCode="General">
                  <c:v>-7.2109224151449894E-2</c:v>
                </c:pt>
                <c:pt idx="2851" formatCode="General">
                  <c:v>-8.74069884134549E-2</c:v>
                </c:pt>
                <c:pt idx="2852" formatCode="General">
                  <c:v>-0.100644388279184</c:v>
                </c:pt>
                <c:pt idx="2853" formatCode="General">
                  <c:v>-0.113367392405938</c:v>
                </c:pt>
                <c:pt idx="2854" formatCode="General">
                  <c:v>-0.12662580142867499</c:v>
                </c:pt>
                <c:pt idx="2855" formatCode="General">
                  <c:v>-0.14083961465144701</c:v>
                </c:pt>
                <c:pt idx="2856" formatCode="General">
                  <c:v>-0.15610104519323001</c:v>
                </c:pt>
                <c:pt idx="2857" formatCode="General">
                  <c:v>-0.17173420866227401</c:v>
                </c:pt>
                <c:pt idx="2858" formatCode="General">
                  <c:v>-0.18638192663095399</c:v>
                </c:pt>
                <c:pt idx="2859" formatCode="General">
                  <c:v>-0.20013135209253799</c:v>
                </c:pt>
                <c:pt idx="2860" formatCode="General">
                  <c:v>-0.21337178091380299</c:v>
                </c:pt>
                <c:pt idx="2861" formatCode="General">
                  <c:v>-0.22585636299234299</c:v>
                </c:pt>
                <c:pt idx="2862" formatCode="General">
                  <c:v>-0.23834948728208</c:v>
                </c:pt>
                <c:pt idx="2863" formatCode="General">
                  <c:v>-0.25152450036468799</c:v>
                </c:pt>
                <c:pt idx="2864" formatCode="General">
                  <c:v>-0.26473649754085599</c:v>
                </c:pt>
                <c:pt idx="2865" formatCode="General">
                  <c:v>-0.27755767758123401</c:v>
                </c:pt>
                <c:pt idx="2866" formatCode="General">
                  <c:v>-0.29049476212849301</c:v>
                </c:pt>
                <c:pt idx="2867" formatCode="General">
                  <c:v>-0.30380505365939497</c:v>
                </c:pt>
                <c:pt idx="2868" formatCode="General">
                  <c:v>-0.31647939605927</c:v>
                </c:pt>
                <c:pt idx="2869" formatCode="General">
                  <c:v>-0.32740283525646902</c:v>
                </c:pt>
                <c:pt idx="2870" formatCode="General">
                  <c:v>-0.33628372042576898</c:v>
                </c:pt>
                <c:pt idx="2871" formatCode="General">
                  <c:v>-0.342923675577823</c:v>
                </c:pt>
                <c:pt idx="2872" formatCode="General">
                  <c:v>-0.34779244965231398</c:v>
                </c:pt>
                <c:pt idx="2873" formatCode="General">
                  <c:v>-0.35130536019254599</c:v>
                </c:pt>
                <c:pt idx="2874" formatCode="General">
                  <c:v>-0.35348182025420399</c:v>
                </c:pt>
                <c:pt idx="2875" formatCode="General">
                  <c:v>-0.35488287057793899</c:v>
                </c:pt>
                <c:pt idx="2876" formatCode="General">
                  <c:v>-0.356670524871742</c:v>
                </c:pt>
                <c:pt idx="2877" formatCode="General">
                  <c:v>-0.36009839481588901</c:v>
                </c:pt>
                <c:pt idx="2878" formatCode="General">
                  <c:v>-0.36512566774915101</c:v>
                </c:pt>
                <c:pt idx="2879" formatCode="General">
                  <c:v>-0.37078551525317899</c:v>
                </c:pt>
                <c:pt idx="2880" formatCode="General">
                  <c:v>-0.37682907410601602</c:v>
                </c:pt>
                <c:pt idx="2881" formatCode="General">
                  <c:v>-0.38390632165273503</c:v>
                </c:pt>
                <c:pt idx="2882" formatCode="General">
                  <c:v>-0.39261208231631201</c:v>
                </c:pt>
                <c:pt idx="2883" formatCode="General">
                  <c:v>-0.40316321017974299</c:v>
                </c:pt>
                <c:pt idx="2884" formatCode="General">
                  <c:v>-0.41581857594702298</c:v>
                </c:pt>
                <c:pt idx="2885" formatCode="General">
                  <c:v>-0.43012724187391699</c:v>
                </c:pt>
                <c:pt idx="2886" formatCode="General">
                  <c:v>-0.44499018870644902</c:v>
                </c:pt>
                <c:pt idx="2887" formatCode="General">
                  <c:v>-0.459999740435383</c:v>
                </c:pt>
                <c:pt idx="2888" formatCode="General">
                  <c:v>-0.47462189216962603</c:v>
                </c:pt>
                <c:pt idx="2889" formatCode="General">
                  <c:v>-0.48781066684751501</c:v>
                </c:pt>
                <c:pt idx="2890" formatCode="General">
                  <c:v>-0.49960875550385397</c:v>
                </c:pt>
                <c:pt idx="2891" formatCode="General">
                  <c:v>-0.50990412721825595</c:v>
                </c:pt>
                <c:pt idx="2892" formatCode="General">
                  <c:v>-0.51802248891952696</c:v>
                </c:pt>
                <c:pt idx="2893" formatCode="General">
                  <c:v>-0.52388896281558595</c:v>
                </c:pt>
                <c:pt idx="2894" formatCode="General">
                  <c:v>-0.52742307603966199</c:v>
                </c:pt>
                <c:pt idx="2895" formatCode="General">
                  <c:v>-0.52860191910847598</c:v>
                </c:pt>
                <c:pt idx="2896" formatCode="General">
                  <c:v>-0.52776987207583204</c:v>
                </c:pt>
                <c:pt idx="2897" formatCode="General">
                  <c:v>-0.52712009789024905</c:v>
                </c:pt>
                <c:pt idx="2898" formatCode="General">
                  <c:v>-0.52830088428963395</c:v>
                </c:pt>
                <c:pt idx="2899" formatCode="General">
                  <c:v>-0.53073480851460197</c:v>
                </c:pt>
                <c:pt idx="2900" formatCode="General">
                  <c:v>-0.53345526201947202</c:v>
                </c:pt>
                <c:pt idx="2901" formatCode="General">
                  <c:v>-0.53539196253977095</c:v>
                </c:pt>
                <c:pt idx="2902" formatCode="General">
                  <c:v>-0.53628624858694895</c:v>
                </c:pt>
                <c:pt idx="2903" formatCode="General">
                  <c:v>-0.53689128189042101</c:v>
                </c:pt>
                <c:pt idx="2904" formatCode="General">
                  <c:v>-0.53723138447769403</c:v>
                </c:pt>
                <c:pt idx="2905" formatCode="General">
                  <c:v>-0.536967178867783</c:v>
                </c:pt>
                <c:pt idx="2906" formatCode="General">
                  <c:v>-0.53694790446193097</c:v>
                </c:pt>
                <c:pt idx="2907" formatCode="General">
                  <c:v>-0.53799130652042104</c:v>
                </c:pt>
                <c:pt idx="2908" formatCode="General">
                  <c:v>-0.54080091563292898</c:v>
                </c:pt>
                <c:pt idx="2909" formatCode="General">
                  <c:v>-0.54577605396363504</c:v>
                </c:pt>
                <c:pt idx="2910" formatCode="General">
                  <c:v>-0.55273323724297296</c:v>
                </c:pt>
                <c:pt idx="2911" formatCode="General">
                  <c:v>-0.56127934913752797</c:v>
                </c:pt>
                <c:pt idx="2912" formatCode="General">
                  <c:v>-0.57034827195833004</c:v>
                </c:pt>
                <c:pt idx="2913" formatCode="General">
                  <c:v>-0.579570365483425</c:v>
                </c:pt>
                <c:pt idx="2914" formatCode="General">
                  <c:v>-0.58922111454925297</c:v>
                </c:pt>
                <c:pt idx="2915" formatCode="General">
                  <c:v>-0.59921398861221598</c:v>
                </c:pt>
                <c:pt idx="2916" formatCode="General">
                  <c:v>-0.60990324425620501</c:v>
                </c:pt>
                <c:pt idx="2917" formatCode="General">
                  <c:v>-0.62057645926506999</c:v>
                </c:pt>
                <c:pt idx="2918" formatCode="General">
                  <c:v>-0.62941571093013604</c:v>
                </c:pt>
                <c:pt idx="2919" formatCode="General">
                  <c:v>-0.63532030345292301</c:v>
                </c:pt>
                <c:pt idx="2920" formatCode="General">
                  <c:v>-0.63887423280938305</c:v>
                </c:pt>
                <c:pt idx="2921" formatCode="General">
                  <c:v>-0.64152031669380605</c:v>
                </c:pt>
                <c:pt idx="2922" formatCode="General">
                  <c:v>-0.64335635207850095</c:v>
                </c:pt>
                <c:pt idx="2923" formatCode="General">
                  <c:v>-0.64383392869172995</c:v>
                </c:pt>
                <c:pt idx="2924" formatCode="General">
                  <c:v>-0.64304858775487905</c:v>
                </c:pt>
                <c:pt idx="2925" formatCode="General">
                  <c:v>-0.64121653891915897</c:v>
                </c:pt>
                <c:pt idx="2926" formatCode="General">
                  <c:v>-0.63902757188310599</c:v>
                </c:pt>
                <c:pt idx="2927" formatCode="General">
                  <c:v>-0.63636705331916399</c:v>
                </c:pt>
                <c:pt idx="2928" formatCode="General">
                  <c:v>-0.63270066557379201</c:v>
                </c:pt>
                <c:pt idx="2929" formatCode="General">
                  <c:v>-0.62805024348611405</c:v>
                </c:pt>
                <c:pt idx="2930" formatCode="General">
                  <c:v>-0.62219828923523102</c:v>
                </c:pt>
                <c:pt idx="2931" formatCode="General">
                  <c:v>-0.61567827087258498</c:v>
                </c:pt>
                <c:pt idx="2932" formatCode="General">
                  <c:v>-0.60931297319118305</c:v>
                </c:pt>
                <c:pt idx="2933" formatCode="General">
                  <c:v>-0.60329536102680004</c:v>
                </c:pt>
                <c:pt idx="2934" formatCode="General">
                  <c:v>-0.59688083562150995</c:v>
                </c:pt>
                <c:pt idx="2935" formatCode="General">
                  <c:v>-0.59021882216685695</c:v>
                </c:pt>
                <c:pt idx="2936" formatCode="General">
                  <c:v>-0.58403204428698097</c:v>
                </c:pt>
                <c:pt idx="2937" formatCode="General">
                  <c:v>-0.57813569713410995</c:v>
                </c:pt>
                <c:pt idx="2938" formatCode="General">
                  <c:v>-0.572522148317817</c:v>
                </c:pt>
                <c:pt idx="2939" formatCode="General">
                  <c:v>-0.56727327276162098</c:v>
                </c:pt>
                <c:pt idx="2940" formatCode="General">
                  <c:v>-0.56213945181574798</c:v>
                </c:pt>
                <c:pt idx="2941" formatCode="General">
                  <c:v>-0.55645382888559303</c:v>
                </c:pt>
                <c:pt idx="2942" formatCode="General">
                  <c:v>-0.54964799112173901</c:v>
                </c:pt>
                <c:pt idx="2943" formatCode="General">
                  <c:v>-0.54209965528654902</c:v>
                </c:pt>
                <c:pt idx="2944" formatCode="General">
                  <c:v>-0.53455216661531701</c:v>
                </c:pt>
                <c:pt idx="2945" formatCode="General">
                  <c:v>-0.52746102147054197</c:v>
                </c:pt>
                <c:pt idx="2946" formatCode="General">
                  <c:v>-0.52084943320953303</c:v>
                </c:pt>
                <c:pt idx="2947" formatCode="General">
                  <c:v>-0.51499786417367499</c:v>
                </c:pt>
                <c:pt idx="2948" formatCode="General">
                  <c:v>-0.51073972282087798</c:v>
                </c:pt>
                <c:pt idx="2949" formatCode="General">
                  <c:v>-0.507839607922145</c:v>
                </c:pt>
                <c:pt idx="2950" formatCode="General">
                  <c:v>-0.50661923582490098</c:v>
                </c:pt>
                <c:pt idx="2951" formatCode="General">
                  <c:v>-0.50812845909502602</c:v>
                </c:pt>
                <c:pt idx="2952" formatCode="General">
                  <c:v>-0.51177124105591298</c:v>
                </c:pt>
                <c:pt idx="2953" formatCode="General">
                  <c:v>-0.51644317864757106</c:v>
                </c:pt>
                <c:pt idx="2954" formatCode="General">
                  <c:v>-0.52126396027695798</c:v>
                </c:pt>
                <c:pt idx="2955" formatCode="General">
                  <c:v>-0.52560584641149299</c:v>
                </c:pt>
                <c:pt idx="2956" formatCode="General">
                  <c:v>-0.52968417118252198</c:v>
                </c:pt>
                <c:pt idx="2957" formatCode="General">
                  <c:v>-0.533643408623663</c:v>
                </c:pt>
                <c:pt idx="2958" formatCode="General">
                  <c:v>-0.53764507671817496</c:v>
                </c:pt>
                <c:pt idx="2959" formatCode="General">
                  <c:v>-0.54073589406954203</c:v>
                </c:pt>
                <c:pt idx="2960" formatCode="General">
                  <c:v>-0.54266388271138899</c:v>
                </c:pt>
                <c:pt idx="2961" formatCode="General">
                  <c:v>-0.54417143812072699</c:v>
                </c:pt>
                <c:pt idx="2962" formatCode="General">
                  <c:v>-0.54521072859811903</c:v>
                </c:pt>
                <c:pt idx="2963" formatCode="General">
                  <c:v>-0.54590372862964398</c:v>
                </c:pt>
                <c:pt idx="2964" formatCode="General">
                  <c:v>-0.54474886739323602</c:v>
                </c:pt>
                <c:pt idx="2965" formatCode="General">
                  <c:v>-0.54141086942497396</c:v>
                </c:pt>
                <c:pt idx="2966" formatCode="General">
                  <c:v>-0.53741952890559497</c:v>
                </c:pt>
                <c:pt idx="2967" formatCode="General">
                  <c:v>-0.53299221455338897</c:v>
                </c:pt>
                <c:pt idx="2968" formatCode="General">
                  <c:v>-0.52731001572365299</c:v>
                </c:pt>
                <c:pt idx="2969" formatCode="General">
                  <c:v>-0.51931516689017698</c:v>
                </c:pt>
                <c:pt idx="2970" formatCode="General">
                  <c:v>-0.50895307072462703</c:v>
                </c:pt>
                <c:pt idx="2971" formatCode="General">
                  <c:v>-0.49769514259346798</c:v>
                </c:pt>
                <c:pt idx="2972" formatCode="General">
                  <c:v>-0.48605359264165399</c:v>
                </c:pt>
                <c:pt idx="2973" formatCode="General">
                  <c:v>-0.47411880896740799</c:v>
                </c:pt>
                <c:pt idx="2974" formatCode="General">
                  <c:v>-0.462643748518481</c:v>
                </c:pt>
                <c:pt idx="2975" formatCode="General">
                  <c:v>-0.45155172605951499</c:v>
                </c:pt>
                <c:pt idx="2976" formatCode="General">
                  <c:v>-0.43974707142335201</c:v>
                </c:pt>
                <c:pt idx="2977" formatCode="General">
                  <c:v>-0.42699850126473898</c:v>
                </c:pt>
                <c:pt idx="2978" formatCode="General">
                  <c:v>-0.41338963919632299</c:v>
                </c:pt>
                <c:pt idx="2979" formatCode="General">
                  <c:v>-0.39887535879012698</c:v>
                </c:pt>
                <c:pt idx="2980" formatCode="General">
                  <c:v>-0.38382955732739998</c:v>
                </c:pt>
                <c:pt idx="2981" formatCode="General">
                  <c:v>-0.36851628484367199</c:v>
                </c:pt>
                <c:pt idx="2982" formatCode="General">
                  <c:v>-0.35357417361025201</c:v>
                </c:pt>
                <c:pt idx="2983" formatCode="General">
                  <c:v>-0.339085110397706</c:v>
                </c:pt>
                <c:pt idx="2984" formatCode="General">
                  <c:v>-0.324646034353681</c:v>
                </c:pt>
                <c:pt idx="2985" formatCode="General">
                  <c:v>-0.30988318680624599</c:v>
                </c:pt>
                <c:pt idx="2986" formatCode="General">
                  <c:v>-0.294413046170452</c:v>
                </c:pt>
                <c:pt idx="2987" formatCode="General">
                  <c:v>-0.27806616791237898</c:v>
                </c:pt>
                <c:pt idx="2988" formatCode="General">
                  <c:v>-0.26106269841357099</c:v>
                </c:pt>
                <c:pt idx="2989" formatCode="General">
                  <c:v>-0.243740773599219</c:v>
                </c:pt>
                <c:pt idx="2990" formatCode="General">
                  <c:v>-0.22687714054833999</c:v>
                </c:pt>
                <c:pt idx="2991" formatCode="General">
                  <c:v>-0.21142818366108401</c:v>
                </c:pt>
                <c:pt idx="2992" formatCode="General">
                  <c:v>-0.19742549628428599</c:v>
                </c:pt>
                <c:pt idx="2993" formatCode="General">
                  <c:v>-0.185405315102084</c:v>
                </c:pt>
                <c:pt idx="2994" formatCode="General">
                  <c:v>-0.176024214716866</c:v>
                </c:pt>
                <c:pt idx="2995" formatCode="General">
                  <c:v>-0.16893371016855999</c:v>
                </c:pt>
                <c:pt idx="2996" formatCode="General">
                  <c:v>-0.164787485985122</c:v>
                </c:pt>
                <c:pt idx="2997" formatCode="General">
                  <c:v>-0.163864062524225</c:v>
                </c:pt>
                <c:pt idx="2998" formatCode="General">
                  <c:v>-0.16502922036151599</c:v>
                </c:pt>
                <c:pt idx="2999" formatCode="General">
                  <c:v>-0.16775645464226199</c:v>
                </c:pt>
                <c:pt idx="3000" formatCode="General">
                  <c:v>-0.171313826743095</c:v>
                </c:pt>
                <c:pt idx="3001" formatCode="General">
                  <c:v>-0.17511324114184601</c:v>
                </c:pt>
                <c:pt idx="3002" formatCode="General">
                  <c:v>-0.17968002001484301</c:v>
                </c:pt>
                <c:pt idx="3003" formatCode="General">
                  <c:v>-0.18406785521125399</c:v>
                </c:pt>
                <c:pt idx="3004" formatCode="General">
                  <c:v>-0.186218496691582</c:v>
                </c:pt>
                <c:pt idx="3005" formatCode="General">
                  <c:v>-0.183824413424544</c:v>
                </c:pt>
                <c:pt idx="3006" formatCode="General">
                  <c:v>-0.17542226830958299</c:v>
                </c:pt>
                <c:pt idx="3007" formatCode="General">
                  <c:v>-0.16195452797784901</c:v>
                </c:pt>
                <c:pt idx="3008" formatCode="General">
                  <c:v>-0.144384418689046</c:v>
                </c:pt>
                <c:pt idx="3009" formatCode="General">
                  <c:v>-0.123349999089037</c:v>
                </c:pt>
                <c:pt idx="3010" formatCode="General">
                  <c:v>-9.9892129218213097E-2</c:v>
                </c:pt>
                <c:pt idx="3011" formatCode="General">
                  <c:v>-7.5488663703063202E-2</c:v>
                </c:pt>
                <c:pt idx="3012" formatCode="General">
                  <c:v>-5.1058120187987999E-2</c:v>
                </c:pt>
                <c:pt idx="3013" formatCode="General">
                  <c:v>-2.6523160025010602E-2</c:v>
                </c:pt>
                <c:pt idx="3014" formatCode="General">
                  <c:v>-1.61517778211565E-3</c:v>
                </c:pt>
                <c:pt idx="3015" formatCode="General">
                  <c:v>2.32780006701898E-2</c:v>
                </c:pt>
                <c:pt idx="3016" formatCode="General">
                  <c:v>4.76129721137327E-2</c:v>
                </c:pt>
                <c:pt idx="3017" formatCode="General">
                  <c:v>7.1891469102955102E-2</c:v>
                </c:pt>
                <c:pt idx="3018" formatCode="General">
                  <c:v>9.5072611594334402E-2</c:v>
                </c:pt>
                <c:pt idx="3019" formatCode="General">
                  <c:v>0.11512163238879999</c:v>
                </c:pt>
                <c:pt idx="3020" formatCode="General">
                  <c:v>0.130682994467125</c:v>
                </c:pt>
                <c:pt idx="3021" formatCode="General">
                  <c:v>0.14226267399286799</c:v>
                </c:pt>
                <c:pt idx="3022" formatCode="General">
                  <c:v>0.151930142406137</c:v>
                </c:pt>
                <c:pt idx="3023" formatCode="General">
                  <c:v>0.16028277317343001</c:v>
                </c:pt>
                <c:pt idx="3024" formatCode="General">
                  <c:v>0.167411717944876</c:v>
                </c:pt>
                <c:pt idx="3025" formatCode="General">
                  <c:v>0.17305778771696201</c:v>
                </c:pt>
                <c:pt idx="3026" formatCode="General">
                  <c:v>0.17650186173924601</c:v>
                </c:pt>
                <c:pt idx="3027" formatCode="General">
                  <c:v>0.179159133652602</c:v>
                </c:pt>
                <c:pt idx="3028" formatCode="General">
                  <c:v>0.18342577944837901</c:v>
                </c:pt>
                <c:pt idx="3029" formatCode="General">
                  <c:v>0.18968754621822601</c:v>
                </c:pt>
                <c:pt idx="3030" formatCode="General">
                  <c:v>0.19716661603222299</c:v>
                </c:pt>
                <c:pt idx="3031" formatCode="General">
                  <c:v>0.20593797844952999</c:v>
                </c:pt>
                <c:pt idx="3032" formatCode="General">
                  <c:v>0.216808281336453</c:v>
                </c:pt>
                <c:pt idx="3033" formatCode="General">
                  <c:v>0.22992270917204899</c:v>
                </c:pt>
                <c:pt idx="3034" formatCode="General">
                  <c:v>0.24481027466071101</c:v>
                </c:pt>
                <c:pt idx="3035" formatCode="General">
                  <c:v>0.26120766798720702</c:v>
                </c:pt>
                <c:pt idx="3036" formatCode="General">
                  <c:v>0.27886591563122598</c:v>
                </c:pt>
                <c:pt idx="3037" formatCode="General">
                  <c:v>0.29742509269427297</c:v>
                </c:pt>
                <c:pt idx="3038" formatCode="General">
                  <c:v>0.31567358543759</c:v>
                </c:pt>
                <c:pt idx="3039" formatCode="General">
                  <c:v>0.33290059594858101</c:v>
                </c:pt>
                <c:pt idx="3040" formatCode="General">
                  <c:v>0.34922131317218702</c:v>
                </c:pt>
                <c:pt idx="3041" formatCode="General">
                  <c:v>0.36483107490920402</c:v>
                </c:pt>
                <c:pt idx="3042" formatCode="General">
                  <c:v>0.38064189602506499</c:v>
                </c:pt>
                <c:pt idx="3043" formatCode="General">
                  <c:v>0.39716457614997602</c:v>
                </c:pt>
                <c:pt idx="3044" formatCode="General">
                  <c:v>0.41489287630067101</c:v>
                </c:pt>
                <c:pt idx="3045" formatCode="General">
                  <c:v>0.43405602634603602</c:v>
                </c:pt>
                <c:pt idx="3046" formatCode="General">
                  <c:v>0.45309350195285503</c:v>
                </c:pt>
                <c:pt idx="3047" formatCode="General">
                  <c:v>0.47116844788031198</c:v>
                </c:pt>
                <c:pt idx="3048" formatCode="General">
                  <c:v>0.488586259084694</c:v>
                </c:pt>
                <c:pt idx="3049" formatCode="General">
                  <c:v>0.50505706580307397</c:v>
                </c:pt>
                <c:pt idx="3050" formatCode="General">
                  <c:v>0.519831296065982</c:v>
                </c:pt>
                <c:pt idx="3051" formatCode="General">
                  <c:v>0.53302068808844105</c:v>
                </c:pt>
                <c:pt idx="3052" formatCode="General">
                  <c:v>0.54440725411606605</c:v>
                </c:pt>
                <c:pt idx="3053" formatCode="General">
                  <c:v>0.55301782366573005</c:v>
                </c:pt>
                <c:pt idx="3054" formatCode="General">
                  <c:v>0.55895272157361597</c:v>
                </c:pt>
                <c:pt idx="3055" formatCode="General">
                  <c:v>0.56295437065596199</c:v>
                </c:pt>
                <c:pt idx="3056" formatCode="General">
                  <c:v>0.56513720080904595</c:v>
                </c:pt>
                <c:pt idx="3057" formatCode="General">
                  <c:v>0.56551043251549804</c:v>
                </c:pt>
                <c:pt idx="3058" formatCode="General">
                  <c:v>0.56514221926666997</c:v>
                </c:pt>
                <c:pt idx="3059" formatCode="General">
                  <c:v>0.56486889850713096</c:v>
                </c:pt>
                <c:pt idx="3060" formatCode="General">
                  <c:v>0.56440427330953102</c:v>
                </c:pt>
                <c:pt idx="3061" formatCode="General">
                  <c:v>0.56365683935280797</c:v>
                </c:pt>
                <c:pt idx="3062" formatCode="General">
                  <c:v>0.56315947530421895</c:v>
                </c:pt>
                <c:pt idx="3063" formatCode="General">
                  <c:v>0.56362273432307497</c:v>
                </c:pt>
                <c:pt idx="3064" formatCode="General">
                  <c:v>0.56562234364458097</c:v>
                </c:pt>
                <c:pt idx="3065" formatCode="General">
                  <c:v>0.56836537295886802</c:v>
                </c:pt>
                <c:pt idx="3066" formatCode="General">
                  <c:v>0.57120509656156504</c:v>
                </c:pt>
                <c:pt idx="3067" formatCode="General">
                  <c:v>0.57408123147966295</c:v>
                </c:pt>
                <c:pt idx="3068" formatCode="General">
                  <c:v>0.57775270430686898</c:v>
                </c:pt>
                <c:pt idx="3069" formatCode="General">
                  <c:v>0.583608303959959</c:v>
                </c:pt>
                <c:pt idx="3070" formatCode="General">
                  <c:v>0.59137559516337201</c:v>
                </c:pt>
                <c:pt idx="3071" formatCode="General">
                  <c:v>0.59974550574974295</c:v>
                </c:pt>
                <c:pt idx="3072" formatCode="General">
                  <c:v>0.60759210698232502</c:v>
                </c:pt>
                <c:pt idx="3073" formatCode="General">
                  <c:v>0.61412693206794899</c:v>
                </c:pt>
                <c:pt idx="3074" formatCode="General">
                  <c:v>0.61910085037878004</c:v>
                </c:pt>
                <c:pt idx="3075" formatCode="General">
                  <c:v>0.62250719053249204</c:v>
                </c:pt>
                <c:pt idx="3076" formatCode="General">
                  <c:v>0.62464542081241003</c:v>
                </c:pt>
                <c:pt idx="3077" formatCode="General">
                  <c:v>0.62604390946014898</c:v>
                </c:pt>
                <c:pt idx="3078" formatCode="General">
                  <c:v>0.62731940134473896</c:v>
                </c:pt>
                <c:pt idx="3079" formatCode="General">
                  <c:v>0.62844406881887205</c:v>
                </c:pt>
                <c:pt idx="3080" formatCode="General">
                  <c:v>0.62865405517414896</c:v>
                </c:pt>
                <c:pt idx="3081" formatCode="General">
                  <c:v>0.62789103783369504</c:v>
                </c:pt>
                <c:pt idx="3082" formatCode="General">
                  <c:v>0.62588059363891901</c:v>
                </c:pt>
                <c:pt idx="3083" formatCode="General">
                  <c:v>0.62153715779315</c:v>
                </c:pt>
                <c:pt idx="3084" formatCode="General">
                  <c:v>0.61492782920651501</c:v>
                </c:pt>
                <c:pt idx="3085" formatCode="General">
                  <c:v>0.60717932021108401</c:v>
                </c:pt>
                <c:pt idx="3086" formatCode="General">
                  <c:v>0.59969976016362603</c:v>
                </c:pt>
                <c:pt idx="3087" formatCode="General">
                  <c:v>0.59377966045741604</c:v>
                </c:pt>
                <c:pt idx="3088" formatCode="General">
                  <c:v>0.58853578610527502</c:v>
                </c:pt>
                <c:pt idx="3089" formatCode="General">
                  <c:v>0.582191030866679</c:v>
                </c:pt>
                <c:pt idx="3090" formatCode="General">
                  <c:v>0.57418007223094802</c:v>
                </c:pt>
                <c:pt idx="3091" formatCode="General">
                  <c:v>0.56550294853793603</c:v>
                </c:pt>
                <c:pt idx="3092" formatCode="General">
                  <c:v>0.55811184354013998</c:v>
                </c:pt>
                <c:pt idx="3093" formatCode="General">
                  <c:v>0.55162653551226704</c:v>
                </c:pt>
                <c:pt idx="3094" formatCode="General">
                  <c:v>0.54510072294857903</c:v>
                </c:pt>
                <c:pt idx="3095" formatCode="General">
                  <c:v>0.53829054825808298</c:v>
                </c:pt>
                <c:pt idx="3096" formatCode="General">
                  <c:v>0.53086989551644004</c:v>
                </c:pt>
                <c:pt idx="3097" formatCode="General">
                  <c:v>0.52357208197532301</c:v>
                </c:pt>
                <c:pt idx="3098" formatCode="General">
                  <c:v>0.51689662082532795</c:v>
                </c:pt>
                <c:pt idx="3099" formatCode="General">
                  <c:v>0.51006757902292599</c:v>
                </c:pt>
                <c:pt idx="3100" formatCode="General">
                  <c:v>0.50288704232782</c:v>
                </c:pt>
                <c:pt idx="3101" formatCode="General">
                  <c:v>0.496711102003561</c:v>
                </c:pt>
                <c:pt idx="3102" formatCode="General">
                  <c:v>0.49247358197136398</c:v>
                </c:pt>
                <c:pt idx="3103" formatCode="General">
                  <c:v>0.489787088285908</c:v>
                </c:pt>
                <c:pt idx="3104" formatCode="General">
                  <c:v>0.48785263164523102</c:v>
                </c:pt>
                <c:pt idx="3105" formatCode="General">
                  <c:v>0.486589052055799</c:v>
                </c:pt>
                <c:pt idx="3106" formatCode="General">
                  <c:v>0.48593473419002597</c:v>
                </c:pt>
                <c:pt idx="3107" formatCode="General">
                  <c:v>0.48557564272188602</c:v>
                </c:pt>
                <c:pt idx="3108" formatCode="General">
                  <c:v>0.48586854176377797</c:v>
                </c:pt>
                <c:pt idx="3109" formatCode="General">
                  <c:v>0.486776522638798</c:v>
                </c:pt>
                <c:pt idx="3110" formatCode="General">
                  <c:v>0.48756554615176001</c:v>
                </c:pt>
                <c:pt idx="3111" formatCode="General">
                  <c:v>0.488679334209775</c:v>
                </c:pt>
                <c:pt idx="3112" formatCode="General">
                  <c:v>0.490528987969233</c:v>
                </c:pt>
                <c:pt idx="3113" formatCode="General">
                  <c:v>0.49246085714305599</c:v>
                </c:pt>
                <c:pt idx="3114" formatCode="General">
                  <c:v>0.49346909603919598</c:v>
                </c:pt>
                <c:pt idx="3115" formatCode="General">
                  <c:v>0.49284929723955601</c:v>
                </c:pt>
                <c:pt idx="3116" formatCode="General">
                  <c:v>0.490593464596704</c:v>
                </c:pt>
                <c:pt idx="3117" formatCode="General">
                  <c:v>0.486903064759174</c:v>
                </c:pt>
                <c:pt idx="3118" formatCode="General">
                  <c:v>0.48146164055407698</c:v>
                </c:pt>
                <c:pt idx="3119" formatCode="General">
                  <c:v>0.473917026083574</c:v>
                </c:pt>
                <c:pt idx="3120" formatCode="General">
                  <c:v>0.46407801825621797</c:v>
                </c:pt>
                <c:pt idx="3121" formatCode="General">
                  <c:v>0.45066610016801201</c:v>
                </c:pt>
                <c:pt idx="3122" formatCode="General">
                  <c:v>0.43454791529768699</c:v>
                </c:pt>
                <c:pt idx="3123" formatCode="General">
                  <c:v>0.41753837073772698</c:v>
                </c:pt>
                <c:pt idx="3124" formatCode="General">
                  <c:v>0.40072975905317099</c:v>
                </c:pt>
                <c:pt idx="3125" formatCode="General">
                  <c:v>0.38453316044826302</c:v>
                </c:pt>
                <c:pt idx="3126" formatCode="General">
                  <c:v>0.36818438186707397</c:v>
                </c:pt>
                <c:pt idx="3127" formatCode="General">
                  <c:v>0.35232453456368701</c:v>
                </c:pt>
                <c:pt idx="3128" formatCode="General">
                  <c:v>0.33787297581108999</c:v>
                </c:pt>
                <c:pt idx="3129" formatCode="General">
                  <c:v>0.32484754149566297</c:v>
                </c:pt>
                <c:pt idx="3130" formatCode="General">
                  <c:v>0.31345876616521601</c:v>
                </c:pt>
                <c:pt idx="3131" formatCode="General">
                  <c:v>0.303732659860874</c:v>
                </c:pt>
                <c:pt idx="3132" formatCode="General">
                  <c:v>0.29500705157560497</c:v>
                </c:pt>
                <c:pt idx="3133" formatCode="General">
                  <c:v>0.28666493173389501</c:v>
                </c:pt>
                <c:pt idx="3134" formatCode="General">
                  <c:v>0.27792937850600902</c:v>
                </c:pt>
                <c:pt idx="3135" formatCode="General">
                  <c:v>0.267862646928272</c:v>
                </c:pt>
                <c:pt idx="3136" formatCode="General">
                  <c:v>0.25627573355461802</c:v>
                </c:pt>
                <c:pt idx="3137" formatCode="General">
                  <c:v>0.24416775246493599</c:v>
                </c:pt>
                <c:pt idx="3138" formatCode="General">
                  <c:v>0.23261319160986299</c:v>
                </c:pt>
                <c:pt idx="3139" formatCode="General">
                  <c:v>0.22238327996021001</c:v>
                </c:pt>
                <c:pt idx="3140" formatCode="General">
                  <c:v>0.21429286926218499</c:v>
                </c:pt>
                <c:pt idx="3141" formatCode="General">
                  <c:v>0.20833350761642699</c:v>
                </c:pt>
                <c:pt idx="3142" formatCode="General">
                  <c:v>0.202222827936865</c:v>
                </c:pt>
                <c:pt idx="3143" formatCode="General">
                  <c:v>0.193950449482515</c:v>
                </c:pt>
                <c:pt idx="3144" formatCode="General">
                  <c:v>0.184198075511597</c:v>
                </c:pt>
                <c:pt idx="3145" formatCode="General">
                  <c:v>0.17466545025714</c:v>
                </c:pt>
                <c:pt idx="3146" formatCode="General">
                  <c:v>0.165669628767942</c:v>
                </c:pt>
                <c:pt idx="3147" formatCode="General">
                  <c:v>0.15616274603196501</c:v>
                </c:pt>
                <c:pt idx="3148" formatCode="General">
                  <c:v>0.14521277399067301</c:v>
                </c:pt>
                <c:pt idx="3149" formatCode="General">
                  <c:v>0.13188337395192801</c:v>
                </c:pt>
                <c:pt idx="3150" formatCode="General">
                  <c:v>0.116540144919246</c:v>
                </c:pt>
                <c:pt idx="3151" formatCode="General">
                  <c:v>0.10032266639415199</c:v>
                </c:pt>
                <c:pt idx="3152" formatCode="General">
                  <c:v>8.3953503770905394E-2</c:v>
                </c:pt>
                <c:pt idx="3153" formatCode="General">
                  <c:v>6.8056012080796105E-2</c:v>
                </c:pt>
                <c:pt idx="3154" formatCode="General">
                  <c:v>5.3180741972418802E-2</c:v>
                </c:pt>
                <c:pt idx="3155" formatCode="General">
                  <c:v>3.9061024985279302E-2</c:v>
                </c:pt>
                <c:pt idx="3156" formatCode="General">
                  <c:v>2.4334675257674802E-2</c:v>
                </c:pt>
                <c:pt idx="3157" formatCode="General">
                  <c:v>7.5084508073725801E-3</c:v>
                </c:pt>
                <c:pt idx="3158" formatCode="General">
                  <c:v>-1.2067655587589E-2</c:v>
                </c:pt>
                <c:pt idx="3159" formatCode="General">
                  <c:v>-3.3966218725182198E-2</c:v>
                </c:pt>
                <c:pt idx="3160" formatCode="General">
                  <c:v>-5.7980771366382099E-2</c:v>
                </c:pt>
                <c:pt idx="3161" formatCode="General">
                  <c:v>-8.3499249604872705E-2</c:v>
                </c:pt>
                <c:pt idx="3162" formatCode="General">
                  <c:v>-0.109726830509871</c:v>
                </c:pt>
                <c:pt idx="3163" formatCode="General">
                  <c:v>-0.135935102884747</c:v>
                </c:pt>
                <c:pt idx="3164" formatCode="General">
                  <c:v>-0.160600091928328</c:v>
                </c:pt>
                <c:pt idx="3165" formatCode="General">
                  <c:v>-0.181873417963546</c:v>
                </c:pt>
                <c:pt idx="3166" formatCode="General">
                  <c:v>-0.199240508589868</c:v>
                </c:pt>
                <c:pt idx="3167" formatCode="General">
                  <c:v>-0.214521896784692</c:v>
                </c:pt>
                <c:pt idx="3168" formatCode="General">
                  <c:v>-0.22887095614272701</c:v>
                </c:pt>
                <c:pt idx="3169" formatCode="General">
                  <c:v>-0.242098826010824</c:v>
                </c:pt>
                <c:pt idx="3170" formatCode="General">
                  <c:v>-0.25317475850849802</c:v>
                </c:pt>
                <c:pt idx="3171" formatCode="General">
                  <c:v>-0.261516542565362</c:v>
                </c:pt>
                <c:pt idx="3172" formatCode="General">
                  <c:v>-0.26816990094519899</c:v>
                </c:pt>
                <c:pt idx="3173" formatCode="General">
                  <c:v>-0.27406940037521799</c:v>
                </c:pt>
                <c:pt idx="3174" formatCode="General">
                  <c:v>-0.27920434289899598</c:v>
                </c:pt>
                <c:pt idx="3175" formatCode="General">
                  <c:v>-0.28374296130501397</c:v>
                </c:pt>
                <c:pt idx="3176" formatCode="General">
                  <c:v>-0.28843086115386002</c:v>
                </c:pt>
                <c:pt idx="3177" formatCode="General">
                  <c:v>-0.292099817107074</c:v>
                </c:pt>
                <c:pt idx="3178" formatCode="General">
                  <c:v>-0.29365180078723402</c:v>
                </c:pt>
                <c:pt idx="3179" formatCode="General">
                  <c:v>-0.294448828758406</c:v>
                </c:pt>
                <c:pt idx="3180" formatCode="General">
                  <c:v>-0.29645538721164599</c:v>
                </c:pt>
                <c:pt idx="3181" formatCode="General">
                  <c:v>-0.29979801592708799</c:v>
                </c:pt>
                <c:pt idx="3182" formatCode="General">
                  <c:v>-0.30284527229991098</c:v>
                </c:pt>
                <c:pt idx="3183" formatCode="General">
                  <c:v>-0.30541533610819799</c:v>
                </c:pt>
                <c:pt idx="3184" formatCode="General">
                  <c:v>-0.308511057752623</c:v>
                </c:pt>
                <c:pt idx="3185" formatCode="General">
                  <c:v>-0.31192723536022499</c:v>
                </c:pt>
                <c:pt idx="3186" formatCode="General">
                  <c:v>-0.31483428696105198</c:v>
                </c:pt>
                <c:pt idx="3187" formatCode="General">
                  <c:v>-0.31730501264723898</c:v>
                </c:pt>
                <c:pt idx="3188" formatCode="General">
                  <c:v>-0.31957641713909102</c:v>
                </c:pt>
                <c:pt idx="3189" formatCode="General">
                  <c:v>-0.32185007840107999</c:v>
                </c:pt>
                <c:pt idx="3190" formatCode="General">
                  <c:v>-0.32428609200091801</c:v>
                </c:pt>
                <c:pt idx="3191" formatCode="General">
                  <c:v>-0.32662884335515602</c:v>
                </c:pt>
                <c:pt idx="3192" formatCode="General">
                  <c:v>-0.32914148911693902</c:v>
                </c:pt>
                <c:pt idx="3193" formatCode="General">
                  <c:v>-0.332634709268333</c:v>
                </c:pt>
                <c:pt idx="3194" formatCode="General">
                  <c:v>-0.33707153756060998</c:v>
                </c:pt>
                <c:pt idx="3195" formatCode="General">
                  <c:v>-0.34166166831049899</c:v>
                </c:pt>
                <c:pt idx="3196" formatCode="General">
                  <c:v>-0.34716770267807301</c:v>
                </c:pt>
                <c:pt idx="3197" formatCode="General">
                  <c:v>-0.35421215535760697</c:v>
                </c:pt>
                <c:pt idx="3198" formatCode="General">
                  <c:v>-0.36255106510579799</c:v>
                </c:pt>
                <c:pt idx="3199" formatCode="General">
                  <c:v>-0.37242656687091102</c:v>
                </c:pt>
                <c:pt idx="3200" formatCode="General">
                  <c:v>-0.38426191770135798</c:v>
                </c:pt>
                <c:pt idx="3201" formatCode="General">
                  <c:v>-0.39788322420301397</c:v>
                </c:pt>
                <c:pt idx="3202" formatCode="General">
                  <c:v>-0.41246865682047601</c:v>
                </c:pt>
                <c:pt idx="3203" formatCode="General">
                  <c:v>-0.42855954748834202</c:v>
                </c:pt>
                <c:pt idx="3204" formatCode="General">
                  <c:v>-0.445667866001071</c:v>
                </c:pt>
                <c:pt idx="3205" formatCode="General">
                  <c:v>-0.46195158956061899</c:v>
                </c:pt>
                <c:pt idx="3206" formatCode="General">
                  <c:v>-0.47572205856412397</c:v>
                </c:pt>
                <c:pt idx="3207" formatCode="General">
                  <c:v>-0.48543273301405299</c:v>
                </c:pt>
                <c:pt idx="3208" formatCode="General">
                  <c:v>-0.491330126224303</c:v>
                </c:pt>
                <c:pt idx="3209" formatCode="General">
                  <c:v>-0.49428906413624801</c:v>
                </c:pt>
                <c:pt idx="3210" formatCode="General">
                  <c:v>-0.49421098119434098</c:v>
                </c:pt>
                <c:pt idx="3211" formatCode="General">
                  <c:v>-0.49120899452254502</c:v>
                </c:pt>
                <c:pt idx="3212" formatCode="General">
                  <c:v>-0.48538945595830102</c:v>
                </c:pt>
                <c:pt idx="3213" formatCode="General">
                  <c:v>-0.47726819083965599</c:v>
                </c:pt>
                <c:pt idx="3214" formatCode="General">
                  <c:v>-0.46861980806999998</c:v>
                </c:pt>
                <c:pt idx="3215" formatCode="General">
                  <c:v>-0.461084083646356</c:v>
                </c:pt>
                <c:pt idx="3216" formatCode="General">
                  <c:v>-0.45487296364636198</c:v>
                </c:pt>
                <c:pt idx="3217" formatCode="General">
                  <c:v>-0.450221869649927</c:v>
                </c:pt>
                <c:pt idx="3218" formatCode="General">
                  <c:v>-0.44834012200552598</c:v>
                </c:pt>
                <c:pt idx="3219" formatCode="General">
                  <c:v>-0.44948892390797801</c:v>
                </c:pt>
                <c:pt idx="3220" formatCode="General">
                  <c:v>-0.45345752808152701</c:v>
                </c:pt>
                <c:pt idx="3221" formatCode="General">
                  <c:v>-0.46039261428132</c:v>
                </c:pt>
                <c:pt idx="3222" formatCode="General">
                  <c:v>-0.46961340140743801</c:v>
                </c:pt>
                <c:pt idx="3223" formatCode="General">
                  <c:v>-0.479747147744297</c:v>
                </c:pt>
                <c:pt idx="3224" formatCode="General">
                  <c:v>-0.489669029266323</c:v>
                </c:pt>
                <c:pt idx="3225" formatCode="General">
                  <c:v>-0.49910678717725199</c:v>
                </c:pt>
                <c:pt idx="3226" formatCode="General">
                  <c:v>-0.50762905270675696</c:v>
                </c:pt>
                <c:pt idx="3227" formatCode="General">
                  <c:v>-0.51453927950074296</c:v>
                </c:pt>
                <c:pt idx="3228" formatCode="General">
                  <c:v>-0.51992953837941103</c:v>
                </c:pt>
                <c:pt idx="3229" formatCode="General">
                  <c:v>-0.52472465275053704</c:v>
                </c:pt>
                <c:pt idx="3230" formatCode="General">
                  <c:v>-0.529954179875333</c:v>
                </c:pt>
                <c:pt idx="3231" formatCode="General">
                  <c:v>-0.53477725723091996</c:v>
                </c:pt>
                <c:pt idx="3232" formatCode="General">
                  <c:v>-0.538646643735746</c:v>
                </c:pt>
                <c:pt idx="3233" formatCode="General">
                  <c:v>-0.54195468757680498</c:v>
                </c:pt>
                <c:pt idx="3234" formatCode="General">
                  <c:v>-0.54424432311598203</c:v>
                </c:pt>
                <c:pt idx="3235" formatCode="General">
                  <c:v>-0.54456268643995298</c:v>
                </c:pt>
                <c:pt idx="3236" formatCode="General">
                  <c:v>-0.54340782056673798</c:v>
                </c:pt>
                <c:pt idx="3237" formatCode="General">
                  <c:v>-0.54199119717936295</c:v>
                </c:pt>
                <c:pt idx="3238" formatCode="General">
                  <c:v>-0.54068214376826096</c:v>
                </c:pt>
                <c:pt idx="3239" formatCode="General">
                  <c:v>-0.539881944379485</c:v>
                </c:pt>
                <c:pt idx="3240" formatCode="General">
                  <c:v>-0.53941633772739705</c:v>
                </c:pt>
                <c:pt idx="3241" formatCode="General">
                  <c:v>-0.53810119794573896</c:v>
                </c:pt>
                <c:pt idx="3242" formatCode="General">
                  <c:v>-0.53473900835048804</c:v>
                </c:pt>
                <c:pt idx="3243" formatCode="General">
                  <c:v>-0.52894101247692804</c:v>
                </c:pt>
                <c:pt idx="3244" formatCode="General">
                  <c:v>-0.52172830258872904</c:v>
                </c:pt>
                <c:pt idx="3245" formatCode="General">
                  <c:v>-0.51471683947047897</c:v>
                </c:pt>
                <c:pt idx="3246" formatCode="General">
                  <c:v>-0.50819038450189702</c:v>
                </c:pt>
                <c:pt idx="3247" formatCode="General">
                  <c:v>-0.50085098434820796</c:v>
                </c:pt>
                <c:pt idx="3248" formatCode="General">
                  <c:v>-0.49193138705404199</c:v>
                </c:pt>
                <c:pt idx="3249" formatCode="General">
                  <c:v>-0.48295185503468702</c:v>
                </c:pt>
                <c:pt idx="3250" formatCode="General">
                  <c:v>-0.47511345853042702</c:v>
                </c:pt>
                <c:pt idx="3251" formatCode="General">
                  <c:v>-0.468098563887899</c:v>
                </c:pt>
                <c:pt idx="3252" formatCode="General">
                  <c:v>-0.46165227331117098</c:v>
                </c:pt>
                <c:pt idx="3253" formatCode="General">
                  <c:v>-0.45552241800403098</c:v>
                </c:pt>
                <c:pt idx="3254" formatCode="General">
                  <c:v>-0.448602642278912</c:v>
                </c:pt>
                <c:pt idx="3255" formatCode="General">
                  <c:v>-0.43986723863718602</c:v>
                </c:pt>
                <c:pt idx="3256" formatCode="General">
                  <c:v>-0.43033905721662302</c:v>
                </c:pt>
                <c:pt idx="3257" formatCode="General">
                  <c:v>-0.42186315383509199</c:v>
                </c:pt>
                <c:pt idx="3258" formatCode="General">
                  <c:v>-0.41449166600000098</c:v>
                </c:pt>
                <c:pt idx="3259" formatCode="General">
                  <c:v>-0.40800253892052002</c:v>
                </c:pt>
                <c:pt idx="3260" formatCode="General">
                  <c:v>-0.40235720798639701</c:v>
                </c:pt>
                <c:pt idx="3261" formatCode="General">
                  <c:v>-0.39737158883268597</c:v>
                </c:pt>
                <c:pt idx="3262" formatCode="General">
                  <c:v>-0.39258224196563801</c:v>
                </c:pt>
                <c:pt idx="3263" formatCode="General">
                  <c:v>-0.38670971924887299</c:v>
                </c:pt>
                <c:pt idx="3264" formatCode="General">
                  <c:v>-0.37960989978437598</c:v>
                </c:pt>
                <c:pt idx="3265" formatCode="General">
                  <c:v>-0.37176952976369099</c:v>
                </c:pt>
                <c:pt idx="3266" formatCode="General">
                  <c:v>-0.36266857589543</c:v>
                </c:pt>
                <c:pt idx="3267" formatCode="General">
                  <c:v>-0.35277613846189698</c:v>
                </c:pt>
                <c:pt idx="3268" formatCode="General">
                  <c:v>-0.34225222974937802</c:v>
                </c:pt>
                <c:pt idx="3269" formatCode="General">
                  <c:v>-0.32926152350264698</c:v>
                </c:pt>
                <c:pt idx="3270" formatCode="General">
                  <c:v>-0.31336565222820201</c:v>
                </c:pt>
                <c:pt idx="3271" formatCode="General">
                  <c:v>-0.29585081685092501</c:v>
                </c:pt>
                <c:pt idx="3272" formatCode="General">
                  <c:v>-0.27767400630287298</c:v>
                </c:pt>
                <c:pt idx="3273" formatCode="General">
                  <c:v>-0.25868471789373199</c:v>
                </c:pt>
                <c:pt idx="3274" formatCode="General">
                  <c:v>-0.23908031884185801</c:v>
                </c:pt>
                <c:pt idx="3275" formatCode="General">
                  <c:v>-0.22020347490283501</c:v>
                </c:pt>
                <c:pt idx="3276" formatCode="General">
                  <c:v>-0.20366669873029</c:v>
                </c:pt>
                <c:pt idx="3277" formatCode="General">
                  <c:v>-0.189309664971234</c:v>
                </c:pt>
                <c:pt idx="3278" formatCode="General">
                  <c:v>-0.17683625263498901</c:v>
                </c:pt>
                <c:pt idx="3279" formatCode="General">
                  <c:v>-0.166364030215675</c:v>
                </c:pt>
                <c:pt idx="3280" formatCode="General">
                  <c:v>-0.15778825195336399</c:v>
                </c:pt>
                <c:pt idx="3281" formatCode="General">
                  <c:v>-0.15100868997236899</c:v>
                </c:pt>
                <c:pt idx="3282" formatCode="General">
                  <c:v>-0.14497660558575201</c:v>
                </c:pt>
                <c:pt idx="3283" formatCode="General">
                  <c:v>-0.13916657626720499</c:v>
                </c:pt>
                <c:pt idx="3284" formatCode="General">
                  <c:v>-0.13365503096728801</c:v>
                </c:pt>
                <c:pt idx="3285" formatCode="General">
                  <c:v>-0.130159225563936</c:v>
                </c:pt>
                <c:pt idx="3286" formatCode="General">
                  <c:v>-0.12884320774368799</c:v>
                </c:pt>
                <c:pt idx="3287" formatCode="General">
                  <c:v>-0.12798102592628299</c:v>
                </c:pt>
                <c:pt idx="3288" formatCode="General">
                  <c:v>-0.12676396832359299</c:v>
                </c:pt>
                <c:pt idx="3289" formatCode="General">
                  <c:v>-0.12485252649959799</c:v>
                </c:pt>
                <c:pt idx="3290" formatCode="General">
                  <c:v>-0.121106758307248</c:v>
                </c:pt>
                <c:pt idx="3291" formatCode="General">
                  <c:v>-0.114228737314121</c:v>
                </c:pt>
                <c:pt idx="3292" formatCode="General">
                  <c:v>-0.104850179324736</c:v>
                </c:pt>
                <c:pt idx="3293" formatCode="General">
                  <c:v>-9.4024387843235302E-2</c:v>
                </c:pt>
                <c:pt idx="3294" formatCode="General">
                  <c:v>-8.0953592270177496E-2</c:v>
                </c:pt>
                <c:pt idx="3295" formatCode="General">
                  <c:v>-6.5062063245656998E-2</c:v>
                </c:pt>
                <c:pt idx="3296" formatCode="General">
                  <c:v>-4.7202046943294197E-2</c:v>
                </c:pt>
                <c:pt idx="3297" formatCode="General">
                  <c:v>-2.694904060439E-2</c:v>
                </c:pt>
                <c:pt idx="3298" formatCode="General">
                  <c:v>-3.34764662874355E-3</c:v>
                </c:pt>
                <c:pt idx="3299" formatCode="General">
                  <c:v>2.26102645324904E-2</c:v>
                </c:pt>
                <c:pt idx="3300" formatCode="General">
                  <c:v>5.0100361755567903E-2</c:v>
                </c:pt>
                <c:pt idx="3301" formatCode="General">
                  <c:v>7.8429603601753897E-2</c:v>
                </c:pt>
                <c:pt idx="3302" formatCode="General">
                  <c:v>0.10561022004785101</c:v>
                </c:pt>
                <c:pt idx="3303" formatCode="General">
                  <c:v>0.13059235267154601</c:v>
                </c:pt>
                <c:pt idx="3304" formatCode="General">
                  <c:v>0.15246997657255401</c:v>
                </c:pt>
                <c:pt idx="3305" formatCode="General">
                  <c:v>0.170789432356975</c:v>
                </c:pt>
                <c:pt idx="3306" formatCode="General">
                  <c:v>0.18619586813216901</c:v>
                </c:pt>
                <c:pt idx="3307" formatCode="General">
                  <c:v>0.19980155183013401</c:v>
                </c:pt>
                <c:pt idx="3308" formatCode="General">
                  <c:v>0.21217188996782299</c:v>
                </c:pt>
                <c:pt idx="3309" formatCode="General">
                  <c:v>0.22277609462032999</c:v>
                </c:pt>
                <c:pt idx="3310" formatCode="General">
                  <c:v>0.231254925429391</c:v>
                </c:pt>
                <c:pt idx="3311" formatCode="General">
                  <c:v>0.23743688092691101</c:v>
                </c:pt>
                <c:pt idx="3312" formatCode="General">
                  <c:v>0.241764726762628</c:v>
                </c:pt>
                <c:pt idx="3313" formatCode="General">
                  <c:v>0.24493166617413101</c:v>
                </c:pt>
                <c:pt idx="3314" formatCode="General">
                  <c:v>0.247003473461512</c:v>
                </c:pt>
                <c:pt idx="3315" formatCode="General">
                  <c:v>0.248470555524476</c:v>
                </c:pt>
                <c:pt idx="3316" formatCode="General">
                  <c:v>0.25015936458468802</c:v>
                </c:pt>
                <c:pt idx="3317" formatCode="General">
                  <c:v>0.25219804921574801</c:v>
                </c:pt>
                <c:pt idx="3318" formatCode="General">
                  <c:v>0.25466821522529598</c:v>
                </c:pt>
                <c:pt idx="3319" formatCode="General">
                  <c:v>0.25809630013003798</c:v>
                </c:pt>
                <c:pt idx="3320" formatCode="General">
                  <c:v>0.26310716868921302</c:v>
                </c:pt>
                <c:pt idx="3321" formatCode="General">
                  <c:v>0.26936725035240699</c:v>
                </c:pt>
                <c:pt idx="3322" formatCode="General">
                  <c:v>0.276682171138321</c:v>
                </c:pt>
                <c:pt idx="3323" formatCode="General">
                  <c:v>0.28510836104884402</c:v>
                </c:pt>
                <c:pt idx="3324" formatCode="General">
                  <c:v>0.29423044344477001</c:v>
                </c:pt>
                <c:pt idx="3325" formatCode="General">
                  <c:v>0.30454682969117702</c:v>
                </c:pt>
                <c:pt idx="3326" formatCode="General">
                  <c:v>0.31678086216892298</c:v>
                </c:pt>
                <c:pt idx="3327" formatCode="General">
                  <c:v>0.33100267992551002</c:v>
                </c:pt>
                <c:pt idx="3328" formatCode="General">
                  <c:v>0.34497097236264102</c:v>
                </c:pt>
                <c:pt idx="3329" formatCode="General">
                  <c:v>0.35682636378514798</c:v>
                </c:pt>
                <c:pt idx="3330" formatCode="General">
                  <c:v>0.366083540371689</c:v>
                </c:pt>
                <c:pt idx="3331" formatCode="General">
                  <c:v>0.37202939651536099</c:v>
                </c:pt>
                <c:pt idx="3332" formatCode="General">
                  <c:v>0.37506183354807299</c:v>
                </c:pt>
                <c:pt idx="3333" formatCode="General">
                  <c:v>0.37626471434491299</c:v>
                </c:pt>
                <c:pt idx="3334" formatCode="General">
                  <c:v>0.37622505995820299</c:v>
                </c:pt>
                <c:pt idx="3335" formatCode="General">
                  <c:v>0.37577111512649403</c:v>
                </c:pt>
                <c:pt idx="3336" formatCode="General">
                  <c:v>0.37581527561372302</c:v>
                </c:pt>
                <c:pt idx="3337" formatCode="General">
                  <c:v>0.37682571163386902</c:v>
                </c:pt>
                <c:pt idx="3338" formatCode="General">
                  <c:v>0.379284258403842</c:v>
                </c:pt>
                <c:pt idx="3339" formatCode="General">
                  <c:v>0.38276436785455797</c:v>
                </c:pt>
                <c:pt idx="3340" formatCode="General">
                  <c:v>0.38646388631525203</c:v>
                </c:pt>
                <c:pt idx="3341" formatCode="General">
                  <c:v>0.38995418992203501</c:v>
                </c:pt>
                <c:pt idx="3342" formatCode="General">
                  <c:v>0.39316623560298197</c:v>
                </c:pt>
                <c:pt idx="3343" formatCode="General">
                  <c:v>0.39641417544804902</c:v>
                </c:pt>
                <c:pt idx="3344" formatCode="General">
                  <c:v>0.399594573486793</c:v>
                </c:pt>
                <c:pt idx="3345" formatCode="General">
                  <c:v>0.40255423526525203</c:v>
                </c:pt>
                <c:pt idx="3346" formatCode="General">
                  <c:v>0.40412038142109402</c:v>
                </c:pt>
                <c:pt idx="3347" formatCode="General">
                  <c:v>0.40326383511582198</c:v>
                </c:pt>
                <c:pt idx="3348" formatCode="General">
                  <c:v>0.401130291684202</c:v>
                </c:pt>
                <c:pt idx="3349" formatCode="General">
                  <c:v>0.39779011464675801</c:v>
                </c:pt>
                <c:pt idx="3350" formatCode="General">
                  <c:v>0.39229628605488798</c:v>
                </c:pt>
                <c:pt idx="3351" formatCode="General">
                  <c:v>0.384713495190946</c:v>
                </c:pt>
                <c:pt idx="3352" formatCode="General">
                  <c:v>0.37530462538919601</c:v>
                </c:pt>
                <c:pt idx="3353" formatCode="General">
                  <c:v>0.36516408983071802</c:v>
                </c:pt>
                <c:pt idx="3354" formatCode="General">
                  <c:v>0.35571697816417802</c:v>
                </c:pt>
                <c:pt idx="3355" formatCode="General">
                  <c:v>0.34677191840412502</c:v>
                </c:pt>
                <c:pt idx="3356" formatCode="General">
                  <c:v>0.33801168124008701</c:v>
                </c:pt>
                <c:pt idx="3357" formatCode="General">
                  <c:v>0.33059004798696501</c:v>
                </c:pt>
                <c:pt idx="3358" formatCode="General">
                  <c:v>0.32547684195348697</c:v>
                </c:pt>
                <c:pt idx="3359" formatCode="General">
                  <c:v>0.32224980682860999</c:v>
                </c:pt>
                <c:pt idx="3360" formatCode="General">
                  <c:v>0.32064177763569401</c:v>
                </c:pt>
                <c:pt idx="3361" formatCode="General">
                  <c:v>0.32124217170150299</c:v>
                </c:pt>
                <c:pt idx="3362" formatCode="General">
                  <c:v>0.324199300104142</c:v>
                </c:pt>
                <c:pt idx="3363" formatCode="General">
                  <c:v>0.329875316773245</c:v>
                </c:pt>
                <c:pt idx="3364" formatCode="General">
                  <c:v>0.33756550619633902</c:v>
                </c:pt>
                <c:pt idx="3365" formatCode="General">
                  <c:v>0.34639252327944497</c:v>
                </c:pt>
                <c:pt idx="3366" formatCode="General">
                  <c:v>0.35585079304095302</c:v>
                </c:pt>
                <c:pt idx="3367" formatCode="General">
                  <c:v>0.365007219603733</c:v>
                </c:pt>
                <c:pt idx="3368" formatCode="General">
                  <c:v>0.37301225950313499</c:v>
                </c:pt>
                <c:pt idx="3369" formatCode="General">
                  <c:v>0.37925647935946299</c:v>
                </c:pt>
                <c:pt idx="3370" formatCode="General">
                  <c:v>0.38400473574529598</c:v>
                </c:pt>
                <c:pt idx="3371" formatCode="General">
                  <c:v>0.38698746510048299</c:v>
                </c:pt>
                <c:pt idx="3372" formatCode="General">
                  <c:v>0.38827213098059399</c:v>
                </c:pt>
                <c:pt idx="3373" formatCode="General">
                  <c:v>0.38845339498894599</c:v>
                </c:pt>
                <c:pt idx="3374" formatCode="General">
                  <c:v>0.38750848056877102</c:v>
                </c:pt>
                <c:pt idx="3375" formatCode="General">
                  <c:v>0.38489136716679001</c:v>
                </c:pt>
                <c:pt idx="3376" formatCode="General">
                  <c:v>0.37998358336521698</c:v>
                </c:pt>
                <c:pt idx="3377" formatCode="General">
                  <c:v>0.37271945764259301</c:v>
                </c:pt>
                <c:pt idx="3378" formatCode="General">
                  <c:v>0.36370661102866902</c:v>
                </c:pt>
                <c:pt idx="3379" formatCode="General">
                  <c:v>0.35350429017038998</c:v>
                </c:pt>
                <c:pt idx="3380" formatCode="General">
                  <c:v>0.34233688729780198</c:v>
                </c:pt>
                <c:pt idx="3381" formatCode="General">
                  <c:v>0.33128959859645402</c:v>
                </c:pt>
                <c:pt idx="3382" formatCode="General">
                  <c:v>0.32120237430299498</c:v>
                </c:pt>
                <c:pt idx="3383" formatCode="General">
                  <c:v>0.31276196798210198</c:v>
                </c:pt>
                <c:pt idx="3384" formatCode="General">
                  <c:v>0.30725840149268102</c:v>
                </c:pt>
                <c:pt idx="3385" formatCode="General">
                  <c:v>0.30501599335602098</c:v>
                </c:pt>
                <c:pt idx="3386" formatCode="General">
                  <c:v>0.30534693904649002</c:v>
                </c:pt>
                <c:pt idx="3387" formatCode="General">
                  <c:v>0.30796328502876302</c:v>
                </c:pt>
                <c:pt idx="3388" formatCode="General">
                  <c:v>0.31286679429124098</c:v>
                </c:pt>
                <c:pt idx="3389" formatCode="General">
                  <c:v>0.31902835789551098</c:v>
                </c:pt>
                <c:pt idx="3390" formatCode="General">
                  <c:v>0.32489016997944298</c:v>
                </c:pt>
                <c:pt idx="3391" formatCode="General">
                  <c:v>0.32941056814059999</c:v>
                </c:pt>
                <c:pt idx="3392" formatCode="General">
                  <c:v>0.33181074283672402</c:v>
                </c:pt>
                <c:pt idx="3393" formatCode="General">
                  <c:v>0.33286378272976902</c:v>
                </c:pt>
                <c:pt idx="3394" formatCode="General">
                  <c:v>0.33356690847486398</c:v>
                </c:pt>
                <c:pt idx="3395" formatCode="General">
                  <c:v>0.33370703725788498</c:v>
                </c:pt>
                <c:pt idx="3396" formatCode="General">
                  <c:v>0.33263823172979701</c:v>
                </c:pt>
                <c:pt idx="3397" formatCode="General">
                  <c:v>0.32949736393568502</c:v>
                </c:pt>
                <c:pt idx="3398" formatCode="General">
                  <c:v>0.323619505560792</c:v>
                </c:pt>
                <c:pt idx="3399" formatCode="General">
                  <c:v>0.31493417360897802</c:v>
                </c:pt>
                <c:pt idx="3400" formatCode="General">
                  <c:v>0.30390430043217997</c:v>
                </c:pt>
                <c:pt idx="3401" formatCode="General">
                  <c:v>0.291591123020355</c:v>
                </c:pt>
                <c:pt idx="3402" formatCode="General">
                  <c:v>0.27922060468835302</c:v>
                </c:pt>
                <c:pt idx="3403" formatCode="General">
                  <c:v>0.26729741846635902</c:v>
                </c:pt>
                <c:pt idx="3404" formatCode="General">
                  <c:v>0.25593484288560497</c:v>
                </c:pt>
                <c:pt idx="3405" formatCode="General">
                  <c:v>0.244614257991152</c:v>
                </c:pt>
                <c:pt idx="3406" formatCode="General">
                  <c:v>0.23203014281457199</c:v>
                </c:pt>
                <c:pt idx="3407" formatCode="General">
                  <c:v>0.21771715390202001</c:v>
                </c:pt>
                <c:pt idx="3408" formatCode="General">
                  <c:v>0.20316480661303801</c:v>
                </c:pt>
                <c:pt idx="3409" formatCode="General">
                  <c:v>0.18963201129235099</c:v>
                </c:pt>
                <c:pt idx="3410" formatCode="General">
                  <c:v>0.178063519636876</c:v>
                </c:pt>
                <c:pt idx="3411" formatCode="General">
                  <c:v>0.16842888234386399</c:v>
                </c:pt>
                <c:pt idx="3412" formatCode="General">
                  <c:v>0.160566191111922</c:v>
                </c:pt>
                <c:pt idx="3413" formatCode="General">
                  <c:v>0.15525516839266601</c:v>
                </c:pt>
                <c:pt idx="3414" formatCode="General">
                  <c:v>0.15319252762705801</c:v>
                </c:pt>
                <c:pt idx="3415" formatCode="General">
                  <c:v>0.154987189966904</c:v>
                </c:pt>
                <c:pt idx="3416" formatCode="General">
                  <c:v>0.15986738209386001</c:v>
                </c:pt>
                <c:pt idx="3417" formatCode="General">
                  <c:v>0.16676832677534101</c:v>
                </c:pt>
                <c:pt idx="3418" formatCode="General">
                  <c:v>0.17658867364022901</c:v>
                </c:pt>
                <c:pt idx="3419" formatCode="General">
                  <c:v>0.190127500275835</c:v>
                </c:pt>
                <c:pt idx="3420" formatCode="General">
                  <c:v>0.20687129287452899</c:v>
                </c:pt>
                <c:pt idx="3421" formatCode="General">
                  <c:v>0.225519148442545</c:v>
                </c:pt>
                <c:pt idx="3422" formatCode="General">
                  <c:v>0.24364047139516001</c:v>
                </c:pt>
                <c:pt idx="3423" formatCode="General">
                  <c:v>0.258985870711546</c:v>
                </c:pt>
                <c:pt idx="3424" formatCode="General">
                  <c:v>0.270824517067147</c:v>
                </c:pt>
                <c:pt idx="3425" formatCode="General">
                  <c:v>0.27892429832492799</c:v>
                </c:pt>
                <c:pt idx="3426" formatCode="General">
                  <c:v>0.28299912015751799</c:v>
                </c:pt>
                <c:pt idx="3427" formatCode="General">
                  <c:v>0.28329433918159902</c:v>
                </c:pt>
                <c:pt idx="3428" formatCode="General">
                  <c:v>0.280225331454659</c:v>
                </c:pt>
                <c:pt idx="3429" formatCode="General">
                  <c:v>0.27426154254601198</c:v>
                </c:pt>
                <c:pt idx="3430" formatCode="General">
                  <c:v>0.26630456261192398</c:v>
                </c:pt>
                <c:pt idx="3431" formatCode="General">
                  <c:v>0.25719503650611703</c:v>
                </c:pt>
                <c:pt idx="3432" formatCode="General">
                  <c:v>0.247340884048936</c:v>
                </c:pt>
                <c:pt idx="3433" formatCode="General">
                  <c:v>0.23652811918004499</c:v>
                </c:pt>
                <c:pt idx="3434" formatCode="General">
                  <c:v>0.225009128757405</c:v>
                </c:pt>
                <c:pt idx="3435" formatCode="General">
                  <c:v>0.213727854763163</c:v>
                </c:pt>
                <c:pt idx="3436" formatCode="General">
                  <c:v>0.202980872417659</c:v>
                </c:pt>
                <c:pt idx="3437" formatCode="General">
                  <c:v>0.19257646416563101</c:v>
                </c:pt>
                <c:pt idx="3438" formatCode="General">
                  <c:v>0.18213552847914299</c:v>
                </c:pt>
                <c:pt idx="3439" formatCode="General">
                  <c:v>0.17108572272463701</c:v>
                </c:pt>
                <c:pt idx="3440" formatCode="General">
                  <c:v>0.159359203511383</c:v>
                </c:pt>
                <c:pt idx="3441" formatCode="General">
                  <c:v>0.14814122383046099</c:v>
                </c:pt>
                <c:pt idx="3442" formatCode="General">
                  <c:v>0.13920160476670301</c:v>
                </c:pt>
                <c:pt idx="3443" formatCode="General">
                  <c:v>0.133415073107751</c:v>
                </c:pt>
                <c:pt idx="3444" formatCode="General">
                  <c:v>0.12999595466022801</c:v>
                </c:pt>
                <c:pt idx="3445" formatCode="General">
                  <c:v>0.12851712534242299</c:v>
                </c:pt>
                <c:pt idx="3446" formatCode="General">
                  <c:v>0.12843923320187001</c:v>
                </c:pt>
                <c:pt idx="3447" formatCode="General">
                  <c:v>0.129381981109181</c:v>
                </c:pt>
                <c:pt idx="3448" formatCode="General">
                  <c:v>0.13190376643125401</c:v>
                </c:pt>
                <c:pt idx="3449" formatCode="General">
                  <c:v>0.13541460321461701</c:v>
                </c:pt>
                <c:pt idx="3450" formatCode="General">
                  <c:v>0.13980861728022401</c:v>
                </c:pt>
                <c:pt idx="3451" formatCode="General">
                  <c:v>0.145246740799442</c:v>
                </c:pt>
                <c:pt idx="3452" formatCode="General">
                  <c:v>0.15125046592663399</c:v>
                </c:pt>
                <c:pt idx="3453" formatCode="General">
                  <c:v>0.15709519330844299</c:v>
                </c:pt>
                <c:pt idx="3454" formatCode="General">
                  <c:v>0.16191850861641799</c:v>
                </c:pt>
                <c:pt idx="3455" formatCode="General">
                  <c:v>0.16563442555655</c:v>
                </c:pt>
                <c:pt idx="3456" formatCode="General">
                  <c:v>0.168357740332511</c:v>
                </c:pt>
                <c:pt idx="3457" formatCode="General">
                  <c:v>0.16967003469564099</c:v>
                </c:pt>
                <c:pt idx="3458" formatCode="General">
                  <c:v>0.16903587054907501</c:v>
                </c:pt>
                <c:pt idx="3459" formatCode="General">
                  <c:v>0.16613140019818001</c:v>
                </c:pt>
                <c:pt idx="3460" formatCode="General">
                  <c:v>0.16068904222719299</c:v>
                </c:pt>
                <c:pt idx="3461" formatCode="General">
                  <c:v>0.15277632168501101</c:v>
                </c:pt>
                <c:pt idx="3462" formatCode="General">
                  <c:v>0.14209276551775801</c:v>
                </c:pt>
                <c:pt idx="3463" formatCode="General">
                  <c:v>0.128843223550305</c:v>
                </c:pt>
                <c:pt idx="3464" formatCode="General">
                  <c:v>0.11413765528221401</c:v>
                </c:pt>
                <c:pt idx="3465" formatCode="General">
                  <c:v>9.9190113178710501E-2</c:v>
                </c:pt>
                <c:pt idx="3466" formatCode="General">
                  <c:v>8.4402593533079495E-2</c:v>
                </c:pt>
                <c:pt idx="3467" formatCode="General">
                  <c:v>6.9499708530440907E-2</c:v>
                </c:pt>
                <c:pt idx="3468" formatCode="General">
                  <c:v>5.4888956644420402E-2</c:v>
                </c:pt>
                <c:pt idx="3469" formatCode="General">
                  <c:v>4.1825949538093203E-2</c:v>
                </c:pt>
                <c:pt idx="3470" formatCode="General">
                  <c:v>3.1726489129036001E-2</c:v>
                </c:pt>
                <c:pt idx="3471" formatCode="General">
                  <c:v>2.43987918949038E-2</c:v>
                </c:pt>
                <c:pt idx="3472" formatCode="General">
                  <c:v>1.8994717639971601E-2</c:v>
                </c:pt>
                <c:pt idx="3473" formatCode="General">
                  <c:v>1.4929114448552E-2</c:v>
                </c:pt>
                <c:pt idx="3474" formatCode="General">
                  <c:v>1.1261402889138499E-2</c:v>
                </c:pt>
                <c:pt idx="3475" formatCode="General">
                  <c:v>8.0794793534673792E-3</c:v>
                </c:pt>
                <c:pt idx="3476" formatCode="General">
                  <c:v>6.1887491661466402E-3</c:v>
                </c:pt>
                <c:pt idx="3477" formatCode="General">
                  <c:v>5.8819316361918101E-3</c:v>
                </c:pt>
                <c:pt idx="3478" formatCode="General">
                  <c:v>7.9362782405202094E-3</c:v>
                </c:pt>
                <c:pt idx="3479" formatCode="General">
                  <c:v>1.28464034972787E-2</c:v>
                </c:pt>
                <c:pt idx="3480" formatCode="General">
                  <c:v>1.9541254714200099E-2</c:v>
                </c:pt>
                <c:pt idx="3481" formatCode="General">
                  <c:v>2.6769509200135599E-2</c:v>
                </c:pt>
                <c:pt idx="3482" formatCode="General">
                  <c:v>3.2759629032859998E-2</c:v>
                </c:pt>
                <c:pt idx="3483" formatCode="General">
                  <c:v>3.6369035585185998E-2</c:v>
                </c:pt>
                <c:pt idx="3484" formatCode="General">
                  <c:v>3.8422888239057797E-2</c:v>
                </c:pt>
                <c:pt idx="3485" formatCode="General">
                  <c:v>3.9252782370450802E-2</c:v>
                </c:pt>
                <c:pt idx="3486" formatCode="General">
                  <c:v>3.8075497914079701E-2</c:v>
                </c:pt>
                <c:pt idx="3487" formatCode="General">
                  <c:v>3.4332335050028799E-2</c:v>
                </c:pt>
                <c:pt idx="3488" formatCode="General">
                  <c:v>2.8769638875153401E-2</c:v>
                </c:pt>
                <c:pt idx="3489" formatCode="General">
                  <c:v>2.1761418180589499E-2</c:v>
                </c:pt>
                <c:pt idx="3490" formatCode="General">
                  <c:v>1.1715452719244001E-2</c:v>
                </c:pt>
                <c:pt idx="3491" formatCode="General">
                  <c:v>-1.61298212252589E-3</c:v>
                </c:pt>
                <c:pt idx="3492" formatCode="General">
                  <c:v>-1.7200100215975001E-2</c:v>
                </c:pt>
                <c:pt idx="3493" formatCode="General">
                  <c:v>-3.6083844638479599E-2</c:v>
                </c:pt>
                <c:pt idx="3494" formatCode="General">
                  <c:v>-5.9388108130354403E-2</c:v>
                </c:pt>
                <c:pt idx="3495" formatCode="General">
                  <c:v>-8.6461916193402502E-2</c:v>
                </c:pt>
                <c:pt idx="3496" formatCode="General">
                  <c:v>-0.114747955714599</c:v>
                </c:pt>
                <c:pt idx="3497" formatCode="General">
                  <c:v>-0.141836124281708</c:v>
                </c:pt>
                <c:pt idx="3498" formatCode="General">
                  <c:v>-0.16727747662036299</c:v>
                </c:pt>
                <c:pt idx="3499" formatCode="General">
                  <c:v>-0.19061098005041399</c:v>
                </c:pt>
                <c:pt idx="3500" formatCode="General">
                  <c:v>-0.21086175131044699</c:v>
                </c:pt>
                <c:pt idx="3501" formatCode="General">
                  <c:v>-0.22652642698644901</c:v>
                </c:pt>
                <c:pt idx="3502" formatCode="General">
                  <c:v>-0.23653027257357101</c:v>
                </c:pt>
                <c:pt idx="3503" formatCode="General">
                  <c:v>-0.24146598318897</c:v>
                </c:pt>
                <c:pt idx="3504" formatCode="General">
                  <c:v>-0.242035467193156</c:v>
                </c:pt>
                <c:pt idx="3505" formatCode="General">
                  <c:v>-0.23935396491962199</c:v>
                </c:pt>
                <c:pt idx="3506" formatCode="General">
                  <c:v>-0.23457665839636899</c:v>
                </c:pt>
                <c:pt idx="3507" formatCode="General">
                  <c:v>-0.22783851961623799</c:v>
                </c:pt>
                <c:pt idx="3508" formatCode="General">
                  <c:v>-0.22024607576198599</c:v>
                </c:pt>
                <c:pt idx="3509" formatCode="General">
                  <c:v>-0.212456764801742</c:v>
                </c:pt>
                <c:pt idx="3510" formatCode="General">
                  <c:v>-0.20436226313099501</c:v>
                </c:pt>
                <c:pt idx="3511" formatCode="General">
                  <c:v>-0.19622991954963601</c:v>
                </c:pt>
                <c:pt idx="3512" formatCode="General">
                  <c:v>-0.18806514402854899</c:v>
                </c:pt>
                <c:pt idx="3513" formatCode="General">
                  <c:v>-0.180459772668353</c:v>
                </c:pt>
                <c:pt idx="3514" formatCode="General">
                  <c:v>-0.174770417148015</c:v>
                </c:pt>
                <c:pt idx="3515" formatCode="General">
                  <c:v>-0.17137214589983299</c:v>
                </c:pt>
                <c:pt idx="3516" formatCode="General">
                  <c:v>-0.17042430980751599</c:v>
                </c:pt>
                <c:pt idx="3517" formatCode="General">
                  <c:v>-0.172960114502962</c:v>
                </c:pt>
                <c:pt idx="3518" formatCode="General">
                  <c:v>-0.17934343002216399</c:v>
                </c:pt>
                <c:pt idx="3519" formatCode="General">
                  <c:v>-0.188525404992784</c:v>
                </c:pt>
                <c:pt idx="3520" formatCode="General">
                  <c:v>-0.19918339704357901</c:v>
                </c:pt>
                <c:pt idx="3521" formatCode="General">
                  <c:v>-0.21095455707100699</c:v>
                </c:pt>
                <c:pt idx="3522" formatCode="General">
                  <c:v>-0.22420337913632399</c:v>
                </c:pt>
                <c:pt idx="3523" formatCode="General">
                  <c:v>-0.23883477760284499</c:v>
                </c:pt>
                <c:pt idx="3524" formatCode="General">
                  <c:v>-0.25406932112684</c:v>
                </c:pt>
                <c:pt idx="3525" formatCode="General">
                  <c:v>-0.27011528329997903</c:v>
                </c:pt>
                <c:pt idx="3526" formatCode="General">
                  <c:v>-0.28717840281833801</c:v>
                </c:pt>
                <c:pt idx="3527" formatCode="General">
                  <c:v>-0.30470628950804601</c:v>
                </c:pt>
                <c:pt idx="3528" formatCode="General">
                  <c:v>-0.32137405727040802</c:v>
                </c:pt>
                <c:pt idx="3529" formatCode="General">
                  <c:v>-0.335664580962663</c:v>
                </c:pt>
                <c:pt idx="3530" formatCode="General">
                  <c:v>-0.34701019530328098</c:v>
                </c:pt>
                <c:pt idx="3531" formatCode="General">
                  <c:v>-0.355939839558577</c:v>
                </c:pt>
                <c:pt idx="3532" formatCode="General">
                  <c:v>-0.36233738570241802</c:v>
                </c:pt>
                <c:pt idx="3533" formatCode="General">
                  <c:v>-0.36490378449668698</c:v>
                </c:pt>
                <c:pt idx="3534" formatCode="General">
                  <c:v>-0.36269897267602702</c:v>
                </c:pt>
                <c:pt idx="3535" formatCode="General">
                  <c:v>-0.35576690891134399</c:v>
                </c:pt>
                <c:pt idx="3536" formatCode="General">
                  <c:v>-0.34530231080810803</c:v>
                </c:pt>
                <c:pt idx="3537" formatCode="General">
                  <c:v>-0.332140906600152</c:v>
                </c:pt>
                <c:pt idx="3538" formatCode="General">
                  <c:v>-0.31702632005362602</c:v>
                </c:pt>
                <c:pt idx="3539" formatCode="General">
                  <c:v>-0.30075523257255998</c:v>
                </c:pt>
                <c:pt idx="3540" formatCode="General">
                  <c:v>-0.28428574102953202</c:v>
                </c:pt>
                <c:pt idx="3541" formatCode="General">
                  <c:v>-0.26841811977027802</c:v>
                </c:pt>
                <c:pt idx="3542" formatCode="General">
                  <c:v>-0.25371917928344301</c:v>
                </c:pt>
                <c:pt idx="3543" formatCode="General">
                  <c:v>-0.24075306155937201</c:v>
                </c:pt>
                <c:pt idx="3544" formatCode="General">
                  <c:v>-0.22990265153938699</c:v>
                </c:pt>
                <c:pt idx="3545" formatCode="General">
                  <c:v>-0.22177481432587201</c:v>
                </c:pt>
                <c:pt idx="3546" formatCode="General">
                  <c:v>-0.21603473986742699</c:v>
                </c:pt>
                <c:pt idx="3547" formatCode="General">
                  <c:v>-0.21239942553393801</c:v>
                </c:pt>
                <c:pt idx="3548" formatCode="General">
                  <c:v>-0.21108536075596901</c:v>
                </c:pt>
                <c:pt idx="3549" formatCode="General">
                  <c:v>-0.21215184983170399</c:v>
                </c:pt>
                <c:pt idx="3550" formatCode="General">
                  <c:v>-0.21570166069595501</c:v>
                </c:pt>
                <c:pt idx="3551" formatCode="General">
                  <c:v>-0.22177823169783001</c:v>
                </c:pt>
                <c:pt idx="3552" formatCode="General">
                  <c:v>-0.23036100885622099</c:v>
                </c:pt>
                <c:pt idx="3553" formatCode="General">
                  <c:v>-0.241472596311716</c:v>
                </c:pt>
                <c:pt idx="3554" formatCode="General">
                  <c:v>-0.25536152029446602</c:v>
                </c:pt>
                <c:pt idx="3555" formatCode="General">
                  <c:v>-0.27066438501512202</c:v>
                </c:pt>
                <c:pt idx="3556" formatCode="General">
                  <c:v>-0.28585679954040899</c:v>
                </c:pt>
                <c:pt idx="3557" formatCode="General">
                  <c:v>-0.30088025184973699</c:v>
                </c:pt>
                <c:pt idx="3558" formatCode="General">
                  <c:v>-0.31614955289014002</c:v>
                </c:pt>
                <c:pt idx="3559" formatCode="General">
                  <c:v>-0.33127180416397201</c:v>
                </c:pt>
                <c:pt idx="3560" formatCode="General">
                  <c:v>-0.34618918696533102</c:v>
                </c:pt>
                <c:pt idx="3561" formatCode="General">
                  <c:v>-0.36076977274865402</c:v>
                </c:pt>
                <c:pt idx="3562" formatCode="General">
                  <c:v>-0.37364840585801301</c:v>
                </c:pt>
                <c:pt idx="3563" formatCode="General">
                  <c:v>-0.38441091076762202</c:v>
                </c:pt>
                <c:pt idx="3564" formatCode="General">
                  <c:v>-0.39331672373721999</c:v>
                </c:pt>
                <c:pt idx="3565" formatCode="General">
                  <c:v>-0.40024072807347699</c:v>
                </c:pt>
                <c:pt idx="3566" formatCode="General">
                  <c:v>-0.40473465551316401</c:v>
                </c:pt>
                <c:pt idx="3567" formatCode="General">
                  <c:v>-0.40669028460894802</c:v>
                </c:pt>
                <c:pt idx="3568" formatCode="General">
                  <c:v>-0.40582558548233799</c:v>
                </c:pt>
                <c:pt idx="3569" formatCode="General">
                  <c:v>-0.402556446681127</c:v>
                </c:pt>
                <c:pt idx="3570" formatCode="General">
                  <c:v>-0.39808814053621999</c:v>
                </c:pt>
                <c:pt idx="3571" formatCode="General">
                  <c:v>-0.39336362096134803</c:v>
                </c:pt>
                <c:pt idx="3572" formatCode="General">
                  <c:v>-0.38866504815807801</c:v>
                </c:pt>
                <c:pt idx="3573" formatCode="General">
                  <c:v>-0.38323166827727501</c:v>
                </c:pt>
                <c:pt idx="3574" formatCode="General">
                  <c:v>-0.37707151530352001</c:v>
                </c:pt>
                <c:pt idx="3575" formatCode="General">
                  <c:v>-0.37083218251440397</c:v>
                </c:pt>
                <c:pt idx="3576" formatCode="General">
                  <c:v>-0.36456715628105901</c:v>
                </c:pt>
                <c:pt idx="3577" formatCode="General">
                  <c:v>-0.35822652591110499</c:v>
                </c:pt>
                <c:pt idx="3578" formatCode="General">
                  <c:v>-0.35132992036871602</c:v>
                </c:pt>
                <c:pt idx="3579" formatCode="General">
                  <c:v>-0.34281999123050699</c:v>
                </c:pt>
                <c:pt idx="3580" formatCode="General">
                  <c:v>-0.33280781979193702</c:v>
                </c:pt>
                <c:pt idx="3581" formatCode="General">
                  <c:v>-0.32255171876717198</c:v>
                </c:pt>
                <c:pt idx="3582" formatCode="General">
                  <c:v>-0.31280763468957901</c:v>
                </c:pt>
                <c:pt idx="3583" formatCode="General">
                  <c:v>-0.30340643891982999</c:v>
                </c:pt>
                <c:pt idx="3584" formatCode="General">
                  <c:v>-0.29445376286095798</c:v>
                </c:pt>
                <c:pt idx="3585" formatCode="General">
                  <c:v>-0.28607800040589998</c:v>
                </c:pt>
                <c:pt idx="3586" formatCode="General">
                  <c:v>-0.27745346808473897</c:v>
                </c:pt>
                <c:pt idx="3587" formatCode="General">
                  <c:v>-0.268070562177255</c:v>
                </c:pt>
                <c:pt idx="3588" formatCode="General">
                  <c:v>-0.25810841847712901</c:v>
                </c:pt>
                <c:pt idx="3589" formatCode="General">
                  <c:v>-0.248736903647999</c:v>
                </c:pt>
                <c:pt idx="3590" formatCode="General">
                  <c:v>-0.24026842150029601</c:v>
                </c:pt>
                <c:pt idx="3591" formatCode="General">
                  <c:v>-0.232547149315463</c:v>
                </c:pt>
                <c:pt idx="3592" formatCode="General">
                  <c:v>-0.22603625860186299</c:v>
                </c:pt>
                <c:pt idx="3593" formatCode="General">
                  <c:v>-0.22039973799845</c:v>
                </c:pt>
                <c:pt idx="3594" formatCode="General">
                  <c:v>-0.215745039677467</c:v>
                </c:pt>
                <c:pt idx="3595" formatCode="General">
                  <c:v>-0.21218973174934699</c:v>
                </c:pt>
                <c:pt idx="3596" formatCode="General">
                  <c:v>-0.209155070377506</c:v>
                </c:pt>
                <c:pt idx="3597" formatCode="General">
                  <c:v>-0.206084008070994</c:v>
                </c:pt>
                <c:pt idx="3598" formatCode="General">
                  <c:v>-0.20270665195531601</c:v>
                </c:pt>
                <c:pt idx="3599" formatCode="General">
                  <c:v>-0.199413683479649</c:v>
                </c:pt>
                <c:pt idx="3600" formatCode="General">
                  <c:v>-0.19696033084650999</c:v>
                </c:pt>
                <c:pt idx="3601" formatCode="General">
                  <c:v>-0.19618628218231701</c:v>
                </c:pt>
                <c:pt idx="3602" formatCode="General">
                  <c:v>-0.196638820529107</c:v>
                </c:pt>
                <c:pt idx="3603" formatCode="General">
                  <c:v>-0.19814412850423099</c:v>
                </c:pt>
                <c:pt idx="3604" formatCode="General">
                  <c:v>-0.20020410453491799</c:v>
                </c:pt>
                <c:pt idx="3605" formatCode="General">
                  <c:v>-0.202466698161195</c:v>
                </c:pt>
                <c:pt idx="3606" formatCode="General">
                  <c:v>-0.20496305268007101</c:v>
                </c:pt>
                <c:pt idx="3607" formatCode="General">
                  <c:v>-0.20644758273428501</c:v>
                </c:pt>
                <c:pt idx="3608" formatCode="General">
                  <c:v>-0.20680409657121099</c:v>
                </c:pt>
                <c:pt idx="3609" formatCode="General">
                  <c:v>-0.207694796630808</c:v>
                </c:pt>
                <c:pt idx="3610" formatCode="General">
                  <c:v>-0.20985325705126101</c:v>
                </c:pt>
                <c:pt idx="3611" formatCode="General">
                  <c:v>-0.21210706127463899</c:v>
                </c:pt>
                <c:pt idx="3612" formatCode="General">
                  <c:v>-0.21445677849988701</c:v>
                </c:pt>
                <c:pt idx="3613" formatCode="General">
                  <c:v>-0.21714941554728601</c:v>
                </c:pt>
                <c:pt idx="3614" formatCode="General">
                  <c:v>-0.21950268389305899</c:v>
                </c:pt>
                <c:pt idx="3615" formatCode="General">
                  <c:v>-0.22068302105841101</c:v>
                </c:pt>
                <c:pt idx="3616" formatCode="General">
                  <c:v>-0.221108249273895</c:v>
                </c:pt>
                <c:pt idx="3617" formatCode="General">
                  <c:v>-0.22140930945750401</c:v>
                </c:pt>
                <c:pt idx="3618" formatCode="General">
                  <c:v>-0.22078414706798299</c:v>
                </c:pt>
                <c:pt idx="3619" formatCode="General">
                  <c:v>-0.21884028427157601</c:v>
                </c:pt>
                <c:pt idx="3620" formatCode="General">
                  <c:v>-0.215119724790925</c:v>
                </c:pt>
                <c:pt idx="3621" formatCode="General">
                  <c:v>-0.20875923731621501</c:v>
                </c:pt>
                <c:pt idx="3622" formatCode="General">
                  <c:v>-0.20011289532631399</c:v>
                </c:pt>
                <c:pt idx="3623" formatCode="General">
                  <c:v>-0.189721147384565</c:v>
                </c:pt>
                <c:pt idx="3624" formatCode="General">
                  <c:v>-0.177313810032389</c:v>
                </c:pt>
                <c:pt idx="3625" formatCode="General">
                  <c:v>-0.16304999679571</c:v>
                </c:pt>
                <c:pt idx="3626" formatCode="General">
                  <c:v>-0.147884369473092</c:v>
                </c:pt>
                <c:pt idx="3627" formatCode="General">
                  <c:v>-0.13278075605780801</c:v>
                </c:pt>
                <c:pt idx="3628" formatCode="General">
                  <c:v>-0.11795426003208601</c:v>
                </c:pt>
                <c:pt idx="3629" formatCode="General">
                  <c:v>-0.103129323573054</c:v>
                </c:pt>
                <c:pt idx="3630" formatCode="General">
                  <c:v>-8.9131374363163193E-2</c:v>
                </c:pt>
                <c:pt idx="3631" formatCode="General">
                  <c:v>-7.7035741407167194E-2</c:v>
                </c:pt>
                <c:pt idx="3632" formatCode="General">
                  <c:v>-6.7017791917562894E-2</c:v>
                </c:pt>
                <c:pt idx="3633" formatCode="General">
                  <c:v>-5.98949968267826E-2</c:v>
                </c:pt>
                <c:pt idx="3634" formatCode="General">
                  <c:v>-5.6308002622701997E-2</c:v>
                </c:pt>
                <c:pt idx="3635" formatCode="General">
                  <c:v>-5.5108348829022699E-2</c:v>
                </c:pt>
                <c:pt idx="3636" formatCode="General">
                  <c:v>-5.5278797222063497E-2</c:v>
                </c:pt>
                <c:pt idx="3637" formatCode="General">
                  <c:v>-5.71113495268738E-2</c:v>
                </c:pt>
                <c:pt idx="3638" formatCode="General">
                  <c:v>-6.0638795465807499E-2</c:v>
                </c:pt>
                <c:pt idx="3639" formatCode="General">
                  <c:v>-6.4536870906325594E-2</c:v>
                </c:pt>
                <c:pt idx="3640" formatCode="General">
                  <c:v>-6.7462781354656304E-2</c:v>
                </c:pt>
                <c:pt idx="3641" formatCode="General">
                  <c:v>-6.8678085691504701E-2</c:v>
                </c:pt>
                <c:pt idx="3642" formatCode="General">
                  <c:v>-6.7901728696473096E-2</c:v>
                </c:pt>
                <c:pt idx="3643" formatCode="General">
                  <c:v>-6.4202003431944696E-2</c:v>
                </c:pt>
                <c:pt idx="3644" formatCode="General">
                  <c:v>-5.6572165199976598E-2</c:v>
                </c:pt>
                <c:pt idx="3645" formatCode="General">
                  <c:v>-4.5653502219319603E-2</c:v>
                </c:pt>
                <c:pt idx="3646" formatCode="General">
                  <c:v>-3.2226880968325398E-2</c:v>
                </c:pt>
                <c:pt idx="3647" formatCode="General">
                  <c:v>-1.6147936414132001E-2</c:v>
                </c:pt>
                <c:pt idx="3648" formatCode="General">
                  <c:v>1.9841896670282099E-3</c:v>
                </c:pt>
                <c:pt idx="3649" formatCode="General">
                  <c:v>2.0598507387896901E-2</c:v>
                </c:pt>
                <c:pt idx="3650" formatCode="General">
                  <c:v>3.9177015504761298E-2</c:v>
                </c:pt>
                <c:pt idx="3651" formatCode="General">
                  <c:v>5.6845898218712602E-2</c:v>
                </c:pt>
                <c:pt idx="3652" formatCode="General">
                  <c:v>7.1690200368166104E-2</c:v>
                </c:pt>
                <c:pt idx="3653" formatCode="General">
                  <c:v>8.25353105737614E-2</c:v>
                </c:pt>
                <c:pt idx="3654" formatCode="General">
                  <c:v>9.0426584173009306E-2</c:v>
                </c:pt>
                <c:pt idx="3655" formatCode="General">
                  <c:v>9.7004682264672806E-2</c:v>
                </c:pt>
                <c:pt idx="3656" formatCode="General">
                  <c:v>0.102347813495323</c:v>
                </c:pt>
                <c:pt idx="3657" formatCode="General">
                  <c:v>0.106012171663146</c:v>
                </c:pt>
                <c:pt idx="3658" formatCode="General">
                  <c:v>0.108273846486607</c:v>
                </c:pt>
                <c:pt idx="3659" formatCode="General">
                  <c:v>0.109895990151145</c:v>
                </c:pt>
                <c:pt idx="3660" formatCode="General">
                  <c:v>0.110754016610506</c:v>
                </c:pt>
                <c:pt idx="3661" formatCode="General">
                  <c:v>0.110470571228618</c:v>
                </c:pt>
                <c:pt idx="3662" formatCode="General">
                  <c:v>0.109250287700382</c:v>
                </c:pt>
                <c:pt idx="3663" formatCode="General">
                  <c:v>0.10819318710474</c:v>
                </c:pt>
                <c:pt idx="3664" formatCode="General">
                  <c:v>0.108657409215029</c:v>
                </c:pt>
                <c:pt idx="3665" formatCode="General">
                  <c:v>0.110512003329342</c:v>
                </c:pt>
                <c:pt idx="3666" formatCode="General">
                  <c:v>0.113073230622998</c:v>
                </c:pt>
                <c:pt idx="3667" formatCode="General">
                  <c:v>0.11626827252953199</c:v>
                </c:pt>
                <c:pt idx="3668" formatCode="General">
                  <c:v>0.12021554303608301</c:v>
                </c:pt>
                <c:pt idx="3669" formatCode="General">
                  <c:v>0.125918455851665</c:v>
                </c:pt>
                <c:pt idx="3670" formatCode="General">
                  <c:v>0.133522976603898</c:v>
                </c:pt>
                <c:pt idx="3671" formatCode="General">
                  <c:v>0.141898243170901</c:v>
                </c:pt>
                <c:pt idx="3672" formatCode="General">
                  <c:v>0.151348063260177</c:v>
                </c:pt>
                <c:pt idx="3673" formatCode="General">
                  <c:v>0.162978160916947</c:v>
                </c:pt>
                <c:pt idx="3674" formatCode="General">
                  <c:v>0.176757798766699</c:v>
                </c:pt>
                <c:pt idx="3675" formatCode="General">
                  <c:v>0.191489629080834</c:v>
                </c:pt>
                <c:pt idx="3676" formatCode="General">
                  <c:v>0.20585538678283</c:v>
                </c:pt>
                <c:pt idx="3677" formatCode="General">
                  <c:v>0.21918224212979701</c:v>
                </c:pt>
                <c:pt idx="3678" formatCode="General">
                  <c:v>0.23081429529227901</c:v>
                </c:pt>
                <c:pt idx="3679" formatCode="General">
                  <c:v>0.240915757757931</c:v>
                </c:pt>
                <c:pt idx="3680" formatCode="General">
                  <c:v>0.250165321791881</c:v>
                </c:pt>
                <c:pt idx="3681" formatCode="General">
                  <c:v>0.25827676150113299</c:v>
                </c:pt>
                <c:pt idx="3682" formatCode="General">
                  <c:v>0.26427240443248801</c:v>
                </c:pt>
                <c:pt idx="3683" formatCode="General">
                  <c:v>0.26792034262596098</c:v>
                </c:pt>
                <c:pt idx="3684" formatCode="General">
                  <c:v>0.27019730473312598</c:v>
                </c:pt>
                <c:pt idx="3685" formatCode="General">
                  <c:v>0.27186706759021001</c:v>
                </c:pt>
                <c:pt idx="3686" formatCode="General">
                  <c:v>0.272762676148461</c:v>
                </c:pt>
                <c:pt idx="3687" formatCode="General">
                  <c:v>0.273832852305323</c:v>
                </c:pt>
                <c:pt idx="3688" formatCode="General">
                  <c:v>0.275774534275042</c:v>
                </c:pt>
                <c:pt idx="3689" formatCode="General">
                  <c:v>0.27808512475610803</c:v>
                </c:pt>
                <c:pt idx="3690" formatCode="General">
                  <c:v>0.28075547505144699</c:v>
                </c:pt>
                <c:pt idx="3691" formatCode="General">
                  <c:v>0.28341821364506498</c:v>
                </c:pt>
                <c:pt idx="3692" formatCode="General">
                  <c:v>0.28594623689430798</c:v>
                </c:pt>
                <c:pt idx="3693" formatCode="General">
                  <c:v>0.28901398855843602</c:v>
                </c:pt>
                <c:pt idx="3694" formatCode="General">
                  <c:v>0.29313679257102798</c:v>
                </c:pt>
                <c:pt idx="3695" formatCode="General">
                  <c:v>0.29804871005688499</c:v>
                </c:pt>
                <c:pt idx="3696" formatCode="General">
                  <c:v>0.30379008925032802</c:v>
                </c:pt>
                <c:pt idx="3697" formatCode="General">
                  <c:v>0.30994892625973403</c:v>
                </c:pt>
                <c:pt idx="3698" formatCode="General">
                  <c:v>0.31635365257870401</c:v>
                </c:pt>
                <c:pt idx="3699" formatCode="General">
                  <c:v>0.322857553401593</c:v>
                </c:pt>
                <c:pt idx="3700" formatCode="General">
                  <c:v>0.32797036317012401</c:v>
                </c:pt>
                <c:pt idx="3701" formatCode="General">
                  <c:v>0.33103434316959601</c:v>
                </c:pt>
                <c:pt idx="3702" formatCode="General">
                  <c:v>0.33323467244773503</c:v>
                </c:pt>
                <c:pt idx="3703" formatCode="General">
                  <c:v>0.33574240390153098</c:v>
                </c:pt>
                <c:pt idx="3704" formatCode="General">
                  <c:v>0.33831211187811799</c:v>
                </c:pt>
                <c:pt idx="3705" formatCode="General">
                  <c:v>0.34067205429443997</c:v>
                </c:pt>
                <c:pt idx="3706" formatCode="General">
                  <c:v>0.34385418369947102</c:v>
                </c:pt>
                <c:pt idx="3707" formatCode="General">
                  <c:v>0.34781400864800299</c:v>
                </c:pt>
                <c:pt idx="3708" formatCode="General">
                  <c:v>0.350848768416754</c:v>
                </c:pt>
                <c:pt idx="3709" formatCode="General">
                  <c:v>0.35147087893916501</c:v>
                </c:pt>
                <c:pt idx="3710" formatCode="General">
                  <c:v>0.349312750484782</c:v>
                </c:pt>
                <c:pt idx="3711" formatCode="General">
                  <c:v>0.34483352097504799</c:v>
                </c:pt>
                <c:pt idx="3712" formatCode="General">
                  <c:v>0.33798398806847202</c:v>
                </c:pt>
                <c:pt idx="3713" formatCode="General">
                  <c:v>0.32907448637124198</c:v>
                </c:pt>
                <c:pt idx="3714" formatCode="General">
                  <c:v>0.319028189326797</c:v>
                </c:pt>
                <c:pt idx="3715" formatCode="General">
                  <c:v>0.30827626653615398</c:v>
                </c:pt>
                <c:pt idx="3716" formatCode="General">
                  <c:v>0.296704904731869</c:v>
                </c:pt>
                <c:pt idx="3717" formatCode="General">
                  <c:v>0.283586637515715</c:v>
                </c:pt>
                <c:pt idx="3718" formatCode="General">
                  <c:v>0.26954307117688198</c:v>
                </c:pt>
                <c:pt idx="3719" formatCode="General">
                  <c:v>0.25663807809621397</c:v>
                </c:pt>
                <c:pt idx="3720" formatCode="General">
                  <c:v>0.24636168823961299</c:v>
                </c:pt>
                <c:pt idx="3721" formatCode="General">
                  <c:v>0.23972006201726001</c:v>
                </c:pt>
                <c:pt idx="3722" formatCode="General">
                  <c:v>0.23683379905555199</c:v>
                </c:pt>
                <c:pt idx="3723" formatCode="General">
                  <c:v>0.23736414744088599</c:v>
                </c:pt>
                <c:pt idx="3724" formatCode="General">
                  <c:v>0.24052965310083199</c:v>
                </c:pt>
                <c:pt idx="3725" formatCode="General">
                  <c:v>0.245740035678742</c:v>
                </c:pt>
                <c:pt idx="3726" formatCode="General">
                  <c:v>0.25240019296585298</c:v>
                </c:pt>
                <c:pt idx="3727" formatCode="General">
                  <c:v>0.25958859112462401</c:v>
                </c:pt>
                <c:pt idx="3728" formatCode="General">
                  <c:v>0.26737165455633399</c:v>
                </c:pt>
                <c:pt idx="3729" formatCode="General">
                  <c:v>0.27557093481713202</c:v>
                </c:pt>
                <c:pt idx="3730" formatCode="General">
                  <c:v>0.28362175250633798</c:v>
                </c:pt>
                <c:pt idx="3731" formatCode="General">
                  <c:v>0.29149392656455902</c:v>
                </c:pt>
                <c:pt idx="3732" formatCode="General">
                  <c:v>0.29936202921302701</c:v>
                </c:pt>
                <c:pt idx="3733" formatCode="General">
                  <c:v>0.30648793393354101</c:v>
                </c:pt>
                <c:pt idx="3734" formatCode="General">
                  <c:v>0.31193927689637002</c:v>
                </c:pt>
                <c:pt idx="3735" formatCode="General">
                  <c:v>0.31535665262886697</c:v>
                </c:pt>
                <c:pt idx="3736" formatCode="General">
                  <c:v>0.31695660822981098</c:v>
                </c:pt>
                <c:pt idx="3737" formatCode="General">
                  <c:v>0.318897608247592</c:v>
                </c:pt>
                <c:pt idx="3738" formatCode="General">
                  <c:v>0.32330037153195901</c:v>
                </c:pt>
                <c:pt idx="3739" formatCode="General">
                  <c:v>0.32921913134863601</c:v>
                </c:pt>
                <c:pt idx="3740" formatCode="General">
                  <c:v>0.334654917107364</c:v>
                </c:pt>
                <c:pt idx="3741" formatCode="General">
                  <c:v>0.33877282191935698</c:v>
                </c:pt>
                <c:pt idx="3742" formatCode="General">
                  <c:v>0.34137103269172903</c:v>
                </c:pt>
                <c:pt idx="3743" formatCode="General">
                  <c:v>0.342484634534928</c:v>
                </c:pt>
                <c:pt idx="3744" formatCode="General">
                  <c:v>0.34205979166490103</c:v>
                </c:pt>
                <c:pt idx="3745" formatCode="General">
                  <c:v>0.34037427300970402</c:v>
                </c:pt>
                <c:pt idx="3746" formatCode="General">
                  <c:v>0.338291463089959</c:v>
                </c:pt>
                <c:pt idx="3747" formatCode="General">
                  <c:v>0.33673528934319003</c:v>
                </c:pt>
                <c:pt idx="3748" formatCode="General">
                  <c:v>0.33526938333897399</c:v>
                </c:pt>
                <c:pt idx="3749" formatCode="General">
                  <c:v>0.33324239437013697</c:v>
                </c:pt>
                <c:pt idx="3750" formatCode="General">
                  <c:v>0.331517799886765</c:v>
                </c:pt>
                <c:pt idx="3751" formatCode="General">
                  <c:v>0.32983415936786997</c:v>
                </c:pt>
                <c:pt idx="3752" formatCode="General">
                  <c:v>0.32707986445675002</c:v>
                </c:pt>
                <c:pt idx="3753" formatCode="General">
                  <c:v>0.32415884499939701</c:v>
                </c:pt>
                <c:pt idx="3754" formatCode="General">
                  <c:v>0.32246403477972402</c:v>
                </c:pt>
                <c:pt idx="3755" formatCode="General">
                  <c:v>0.32169882547178202</c:v>
                </c:pt>
                <c:pt idx="3756" formatCode="General">
                  <c:v>0.32057961435495202</c:v>
                </c:pt>
                <c:pt idx="3757" formatCode="General">
                  <c:v>0.31797199413301502</c:v>
                </c:pt>
                <c:pt idx="3758" formatCode="General">
                  <c:v>0.31324389382686102</c:v>
                </c:pt>
                <c:pt idx="3759" formatCode="General">
                  <c:v>0.30672705622673202</c:v>
                </c:pt>
                <c:pt idx="3760" formatCode="General">
                  <c:v>0.29860810741343502</c:v>
                </c:pt>
                <c:pt idx="3761" formatCode="General">
                  <c:v>0.288732475214174</c:v>
                </c:pt>
                <c:pt idx="3762" formatCode="General">
                  <c:v>0.27735749509008001</c:v>
                </c:pt>
                <c:pt idx="3763" formatCode="General">
                  <c:v>0.26521557434816601</c:v>
                </c:pt>
                <c:pt idx="3764" formatCode="General">
                  <c:v>0.25354470718218097</c:v>
                </c:pt>
                <c:pt idx="3765" formatCode="General">
                  <c:v>0.24345173472033399</c:v>
                </c:pt>
                <c:pt idx="3766" formatCode="General">
                  <c:v>0.23542900906618899</c:v>
                </c:pt>
                <c:pt idx="3767" formatCode="General">
                  <c:v>0.22919009722428399</c:v>
                </c:pt>
                <c:pt idx="3768" formatCode="General">
                  <c:v>0.225253641419211</c:v>
                </c:pt>
                <c:pt idx="3769" formatCode="General">
                  <c:v>0.22394043378981299</c:v>
                </c:pt>
                <c:pt idx="3770" formatCode="General">
                  <c:v>0.223525378520983</c:v>
                </c:pt>
                <c:pt idx="3771" formatCode="General">
                  <c:v>0.223072426701901</c:v>
                </c:pt>
                <c:pt idx="3772" formatCode="General">
                  <c:v>0.22232325348660401</c:v>
                </c:pt>
                <c:pt idx="3773" formatCode="General">
                  <c:v>0.221060597777958</c:v>
                </c:pt>
                <c:pt idx="3774" formatCode="General">
                  <c:v>0.218471432082848</c:v>
                </c:pt>
                <c:pt idx="3775" formatCode="General">
                  <c:v>0.21433377887618399</c:v>
                </c:pt>
                <c:pt idx="3776" formatCode="General">
                  <c:v>0.210391363928769</c:v>
                </c:pt>
                <c:pt idx="3777" formatCode="General">
                  <c:v>0.2074600278299</c:v>
                </c:pt>
                <c:pt idx="3778" formatCode="General">
                  <c:v>0.20549976611899201</c:v>
                </c:pt>
                <c:pt idx="3779" formatCode="General">
                  <c:v>0.20452117910218001</c:v>
                </c:pt>
                <c:pt idx="3780" formatCode="General">
                  <c:v>0.20341715473352801</c:v>
                </c:pt>
                <c:pt idx="3781" formatCode="General">
                  <c:v>0.20080533051038199</c:v>
                </c:pt>
                <c:pt idx="3782" formatCode="General">
                  <c:v>0.19627639819408199</c:v>
                </c:pt>
                <c:pt idx="3783" formatCode="General">
                  <c:v>0.19033673591634501</c:v>
                </c:pt>
                <c:pt idx="3784" formatCode="General">
                  <c:v>0.18315392806865799</c:v>
                </c:pt>
                <c:pt idx="3785" formatCode="General">
                  <c:v>0.17429595136628701</c:v>
                </c:pt>
                <c:pt idx="3786" formatCode="General">
                  <c:v>0.16354147004123901</c:v>
                </c:pt>
                <c:pt idx="3787" formatCode="General">
                  <c:v>0.15074864523818701</c:v>
                </c:pt>
                <c:pt idx="3788" formatCode="General">
                  <c:v>0.13601457038618001</c:v>
                </c:pt>
                <c:pt idx="3789" formatCode="General">
                  <c:v>0.11976547953739</c:v>
                </c:pt>
                <c:pt idx="3790" formatCode="General">
                  <c:v>0.103211836121455</c:v>
                </c:pt>
                <c:pt idx="3791" formatCode="General">
                  <c:v>8.7883813129514696E-2</c:v>
                </c:pt>
                <c:pt idx="3792" formatCode="General">
                  <c:v>7.4349391432596695E-2</c:v>
                </c:pt>
                <c:pt idx="3793" formatCode="General">
                  <c:v>6.1864054083663501E-2</c:v>
                </c:pt>
                <c:pt idx="3794" formatCode="General">
                  <c:v>4.9689986946717397E-2</c:v>
                </c:pt>
                <c:pt idx="3795" formatCode="General">
                  <c:v>3.78325585584421E-2</c:v>
                </c:pt>
                <c:pt idx="3796" formatCode="General">
                  <c:v>2.5817634966869101E-2</c:v>
                </c:pt>
                <c:pt idx="3797" formatCode="General">
                  <c:v>1.2318351290233899E-2</c:v>
                </c:pt>
                <c:pt idx="3798" formatCode="General">
                  <c:v>-2.6787160752359401E-3</c:v>
                </c:pt>
                <c:pt idx="3799" formatCode="General">
                  <c:v>-1.8762467246008701E-2</c:v>
                </c:pt>
                <c:pt idx="3800" formatCode="General">
                  <c:v>-3.5416802321342103E-2</c:v>
                </c:pt>
                <c:pt idx="3801" formatCode="General">
                  <c:v>-5.22794112631206E-2</c:v>
                </c:pt>
                <c:pt idx="3802" formatCode="General">
                  <c:v>-6.8935822847473599E-2</c:v>
                </c:pt>
                <c:pt idx="3803" formatCode="General">
                  <c:v>-8.4434516755329994E-2</c:v>
                </c:pt>
                <c:pt idx="3804" formatCode="General">
                  <c:v>-9.8738790229039503E-2</c:v>
                </c:pt>
                <c:pt idx="3805" formatCode="General">
                  <c:v>-0.11159417330692099</c:v>
                </c:pt>
                <c:pt idx="3806" formatCode="General">
                  <c:v>-0.122437908032756</c:v>
                </c:pt>
                <c:pt idx="3807" formatCode="General">
                  <c:v>-0.131135002481752</c:v>
                </c:pt>
                <c:pt idx="3808" formatCode="General">
                  <c:v>-0.13876164532121599</c:v>
                </c:pt>
                <c:pt idx="3809" formatCode="General">
                  <c:v>-0.14697562819998899</c:v>
                </c:pt>
                <c:pt idx="3810" formatCode="General">
                  <c:v>-0.156435635253204</c:v>
                </c:pt>
                <c:pt idx="3811" formatCode="General">
                  <c:v>-0.16612201376754099</c:v>
                </c:pt>
                <c:pt idx="3812" formatCode="General">
                  <c:v>-0.17535382682912101</c:v>
                </c:pt>
                <c:pt idx="3813" formatCode="General">
                  <c:v>-0.184270560579024</c:v>
                </c:pt>
                <c:pt idx="3814" formatCode="General">
                  <c:v>-0.19171867732562101</c:v>
                </c:pt>
                <c:pt idx="3815" formatCode="General">
                  <c:v>-0.19644312753671</c:v>
                </c:pt>
                <c:pt idx="3816" formatCode="General">
                  <c:v>-0.19867440949661699</c:v>
                </c:pt>
                <c:pt idx="3817" formatCode="General">
                  <c:v>-0.20002163954972901</c:v>
                </c:pt>
                <c:pt idx="3818" formatCode="General">
                  <c:v>-0.20125367384054699</c:v>
                </c:pt>
                <c:pt idx="3819" formatCode="General">
                  <c:v>-0.20283463361458501</c:v>
                </c:pt>
                <c:pt idx="3820" formatCode="General">
                  <c:v>-0.20489405052067799</c:v>
                </c:pt>
                <c:pt idx="3821" formatCode="General">
                  <c:v>-0.20595527528805099</c:v>
                </c:pt>
                <c:pt idx="3822" formatCode="General">
                  <c:v>-0.20587376417718001</c:v>
                </c:pt>
                <c:pt idx="3823" formatCode="General">
                  <c:v>-0.207191250560227</c:v>
                </c:pt>
                <c:pt idx="3824" formatCode="General">
                  <c:v>-0.210428957758001</c:v>
                </c:pt>
                <c:pt idx="3825" formatCode="General">
                  <c:v>-0.21443735033189101</c:v>
                </c:pt>
                <c:pt idx="3826" formatCode="General">
                  <c:v>-0.218776345255775</c:v>
                </c:pt>
                <c:pt idx="3827" formatCode="General">
                  <c:v>-0.22300694558249901</c:v>
                </c:pt>
                <c:pt idx="3828" formatCode="General">
                  <c:v>-0.22739992114097601</c:v>
                </c:pt>
                <c:pt idx="3829" formatCode="General">
                  <c:v>-0.23263097761259499</c:v>
                </c:pt>
                <c:pt idx="3830" formatCode="General">
                  <c:v>-0.23924689253204001</c:v>
                </c:pt>
                <c:pt idx="3831" formatCode="General">
                  <c:v>-0.246298282967987</c:v>
                </c:pt>
                <c:pt idx="3832" formatCode="General">
                  <c:v>-0.25259166565588398</c:v>
                </c:pt>
                <c:pt idx="3833" formatCode="General">
                  <c:v>-0.25758070969811098</c:v>
                </c:pt>
                <c:pt idx="3834" formatCode="General">
                  <c:v>-0.26041253001603198</c:v>
                </c:pt>
                <c:pt idx="3835" formatCode="General">
                  <c:v>-0.261554340239675</c:v>
                </c:pt>
                <c:pt idx="3836" formatCode="General">
                  <c:v>-0.26338799574932797</c:v>
                </c:pt>
                <c:pt idx="3837" formatCode="General">
                  <c:v>-0.26632538014973201</c:v>
                </c:pt>
                <c:pt idx="3838" formatCode="General">
                  <c:v>-0.269108726997977</c:v>
                </c:pt>
                <c:pt idx="3839" formatCode="General">
                  <c:v>-0.27121580403889001</c:v>
                </c:pt>
                <c:pt idx="3840" formatCode="General">
                  <c:v>-0.27332700796764903</c:v>
                </c:pt>
                <c:pt idx="3841" formatCode="General">
                  <c:v>-0.27585921762415799</c:v>
                </c:pt>
                <c:pt idx="3842" formatCode="General">
                  <c:v>-0.27817383250806699</c:v>
                </c:pt>
                <c:pt idx="3843" formatCode="General">
                  <c:v>-0.28017409764760298</c:v>
                </c:pt>
                <c:pt idx="3844" formatCode="General">
                  <c:v>-0.280680956337089</c:v>
                </c:pt>
                <c:pt idx="3845" formatCode="General">
                  <c:v>-0.27919688865076098</c:v>
                </c:pt>
                <c:pt idx="3846" formatCode="General">
                  <c:v>-0.276271379989947</c:v>
                </c:pt>
                <c:pt idx="3847" formatCode="General">
                  <c:v>-0.27117940975306698</c:v>
                </c:pt>
                <c:pt idx="3848" formatCode="General">
                  <c:v>-0.26438245487304901</c:v>
                </c:pt>
                <c:pt idx="3849" formatCode="General">
                  <c:v>-0.25772905076712099</c:v>
                </c:pt>
                <c:pt idx="3850" formatCode="General">
                  <c:v>-0.252225258848011</c:v>
                </c:pt>
                <c:pt idx="3851" formatCode="General">
                  <c:v>-0.24795436351084699</c:v>
                </c:pt>
                <c:pt idx="3852" formatCode="General">
                  <c:v>-0.24446587691911001</c:v>
                </c:pt>
                <c:pt idx="3853" formatCode="General">
                  <c:v>-0.24219175828895001</c:v>
                </c:pt>
                <c:pt idx="3854" formatCode="General">
                  <c:v>-0.24129954945438101</c:v>
                </c:pt>
                <c:pt idx="3855" formatCode="General">
                  <c:v>-0.241482612965632</c:v>
                </c:pt>
                <c:pt idx="3856" formatCode="General">
                  <c:v>-0.242832667819254</c:v>
                </c:pt>
                <c:pt idx="3857" formatCode="General">
                  <c:v>-0.24544099052750401</c:v>
                </c:pt>
                <c:pt idx="3858" formatCode="General">
                  <c:v>-0.250250628967287</c:v>
                </c:pt>
                <c:pt idx="3859" formatCode="General">
                  <c:v>-0.25705257827218497</c:v>
                </c:pt>
                <c:pt idx="3860" formatCode="General">
                  <c:v>-0.26491771180707002</c:v>
                </c:pt>
                <c:pt idx="3861" formatCode="General">
                  <c:v>-0.273170759395444</c:v>
                </c:pt>
                <c:pt idx="3862" formatCode="General">
                  <c:v>-0.28042828718463902</c:v>
                </c:pt>
                <c:pt idx="3863" formatCode="General">
                  <c:v>-0.28524127494116902</c:v>
                </c:pt>
                <c:pt idx="3864" formatCode="General">
                  <c:v>-0.28661725687061301</c:v>
                </c:pt>
                <c:pt idx="3865" formatCode="General">
                  <c:v>-0.28402805932935599</c:v>
                </c:pt>
                <c:pt idx="3866" formatCode="General">
                  <c:v>-0.27881560251038501</c:v>
                </c:pt>
                <c:pt idx="3867" formatCode="General">
                  <c:v>-0.27236992922636899</c:v>
                </c:pt>
                <c:pt idx="3868" formatCode="General">
                  <c:v>-0.264555951058706</c:v>
                </c:pt>
                <c:pt idx="3869" formatCode="General">
                  <c:v>-0.25549667335543202</c:v>
                </c:pt>
                <c:pt idx="3870" formatCode="General">
                  <c:v>-0.24525155668857601</c:v>
                </c:pt>
                <c:pt idx="3871" formatCode="General">
                  <c:v>-0.23318353311704701</c:v>
                </c:pt>
                <c:pt idx="3872" formatCode="General">
                  <c:v>-0.22014407146024101</c:v>
                </c:pt>
                <c:pt idx="3873" formatCode="General">
                  <c:v>-0.20757800976351401</c:v>
                </c:pt>
                <c:pt idx="3874" formatCode="General">
                  <c:v>-0.19566430792457101</c:v>
                </c:pt>
                <c:pt idx="3875" formatCode="General">
                  <c:v>-0.18477523716768601</c:v>
                </c:pt>
                <c:pt idx="3876" formatCode="General">
                  <c:v>-0.175255570358329</c:v>
                </c:pt>
                <c:pt idx="3877" formatCode="General">
                  <c:v>-0.16795540186143801</c:v>
                </c:pt>
                <c:pt idx="3878" formatCode="General">
                  <c:v>-0.16364267732622301</c:v>
                </c:pt>
                <c:pt idx="3879" formatCode="General">
                  <c:v>-0.16227250984546199</c:v>
                </c:pt>
                <c:pt idx="3880" formatCode="General">
                  <c:v>-0.16338186659606399</c:v>
                </c:pt>
                <c:pt idx="3881" formatCode="General">
                  <c:v>-0.16590003989935101</c:v>
                </c:pt>
                <c:pt idx="3882" formatCode="General">
                  <c:v>-0.16914907833353901</c:v>
                </c:pt>
                <c:pt idx="3883" formatCode="General">
                  <c:v>-0.17316392203165101</c:v>
                </c:pt>
                <c:pt idx="3884" formatCode="General">
                  <c:v>-0.177431620965945</c:v>
                </c:pt>
                <c:pt idx="3885" formatCode="General">
                  <c:v>-0.180851962078485</c:v>
                </c:pt>
                <c:pt idx="3886" formatCode="General">
                  <c:v>-0.18285942631132501</c:v>
                </c:pt>
                <c:pt idx="3887" formatCode="General">
                  <c:v>-0.18280130792695601</c:v>
                </c:pt>
                <c:pt idx="3888" formatCode="General">
                  <c:v>-0.18057176311871301</c:v>
                </c:pt>
                <c:pt idx="3889" formatCode="General">
                  <c:v>-0.17670658387567201</c:v>
                </c:pt>
                <c:pt idx="3890" formatCode="General">
                  <c:v>-0.17137976113092601</c:v>
                </c:pt>
                <c:pt idx="3891" formatCode="General">
                  <c:v>-0.165012729827715</c:v>
                </c:pt>
                <c:pt idx="3892" formatCode="General">
                  <c:v>-0.15725045432562201</c:v>
                </c:pt>
                <c:pt idx="3893" formatCode="General">
                  <c:v>-0.14737796087622801</c:v>
                </c:pt>
                <c:pt idx="3894" formatCode="General">
                  <c:v>-0.136134873514031</c:v>
                </c:pt>
                <c:pt idx="3895" formatCode="General">
                  <c:v>-0.124254806396333</c:v>
                </c:pt>
                <c:pt idx="3896" formatCode="General">
                  <c:v>-0.112145882184951</c:v>
                </c:pt>
                <c:pt idx="3897" formatCode="General">
                  <c:v>-0.100295733013632</c:v>
                </c:pt>
                <c:pt idx="3898" formatCode="General">
                  <c:v>-8.8569303419373704E-2</c:v>
                </c:pt>
                <c:pt idx="3899" formatCode="General">
                  <c:v>-7.5945066239710896E-2</c:v>
                </c:pt>
                <c:pt idx="3900" formatCode="General">
                  <c:v>-6.1705768690178797E-2</c:v>
                </c:pt>
                <c:pt idx="3901" formatCode="General">
                  <c:v>-4.6435204594488397E-2</c:v>
                </c:pt>
                <c:pt idx="3902" formatCode="General">
                  <c:v>-3.1070937553111199E-2</c:v>
                </c:pt>
                <c:pt idx="3903" formatCode="General">
                  <c:v>-1.7019440034608799E-2</c:v>
                </c:pt>
                <c:pt idx="3904" formatCode="General">
                  <c:v>-5.9973896252075703E-3</c:v>
                </c:pt>
                <c:pt idx="3905" formatCode="General">
                  <c:v>2.48402756726376E-3</c:v>
                </c:pt>
                <c:pt idx="3906" formatCode="General">
                  <c:v>9.3547653528559902E-3</c:v>
                </c:pt>
                <c:pt idx="3907" formatCode="General">
                  <c:v>1.4059116122532401E-2</c:v>
                </c:pt>
                <c:pt idx="3908" formatCode="General">
                  <c:v>1.63272575609568E-2</c:v>
                </c:pt>
                <c:pt idx="3909" formatCode="General">
                  <c:v>1.70971506385619E-2</c:v>
                </c:pt>
                <c:pt idx="3910" formatCode="General">
                  <c:v>1.69526331405646E-2</c:v>
                </c:pt>
                <c:pt idx="3911" formatCode="General">
                  <c:v>1.45834326960456E-2</c:v>
                </c:pt>
                <c:pt idx="3912" formatCode="General">
                  <c:v>9.6893421132518403E-3</c:v>
                </c:pt>
                <c:pt idx="3913" formatCode="General">
                  <c:v>3.4512608214073799E-3</c:v>
                </c:pt>
                <c:pt idx="3914" formatCode="General">
                  <c:v>-3.2514483590653201E-3</c:v>
                </c:pt>
                <c:pt idx="3915" formatCode="General">
                  <c:v>-9.3989680356192998E-3</c:v>
                </c:pt>
                <c:pt idx="3916" formatCode="General">
                  <c:v>-1.37239273431477E-2</c:v>
                </c:pt>
                <c:pt idx="3917" formatCode="General">
                  <c:v>-1.574234925335E-2</c:v>
                </c:pt>
                <c:pt idx="3918" formatCode="General">
                  <c:v>-1.51803455175149E-2</c:v>
                </c:pt>
                <c:pt idx="3919" formatCode="General">
                  <c:v>-1.18139377374185E-2</c:v>
                </c:pt>
                <c:pt idx="3920" formatCode="General">
                  <c:v>-5.8051173888514496E-3</c:v>
                </c:pt>
                <c:pt idx="3921" formatCode="General">
                  <c:v>1.6473468831245E-3</c:v>
                </c:pt>
                <c:pt idx="3922" formatCode="General">
                  <c:v>9.5082615474965607E-3</c:v>
                </c:pt>
                <c:pt idx="3923" formatCode="General">
                  <c:v>1.8826197973889201E-2</c:v>
                </c:pt>
                <c:pt idx="3924" formatCode="General">
                  <c:v>3.0122952798807799E-2</c:v>
                </c:pt>
                <c:pt idx="3925" formatCode="General">
                  <c:v>4.20747429731895E-2</c:v>
                </c:pt>
                <c:pt idx="3926" formatCode="General">
                  <c:v>5.2852007218408201E-2</c:v>
                </c:pt>
                <c:pt idx="3927" formatCode="General">
                  <c:v>6.15735154252888E-2</c:v>
                </c:pt>
                <c:pt idx="3928" formatCode="General">
                  <c:v>6.9263948649756504E-2</c:v>
                </c:pt>
                <c:pt idx="3929" formatCode="General">
                  <c:v>7.6875892171850396E-2</c:v>
                </c:pt>
                <c:pt idx="3930" formatCode="General">
                  <c:v>8.4541719114383199E-2</c:v>
                </c:pt>
                <c:pt idx="3931" formatCode="General">
                  <c:v>9.19070270321517E-2</c:v>
                </c:pt>
                <c:pt idx="3932" formatCode="General">
                  <c:v>9.8155431896686393E-2</c:v>
                </c:pt>
                <c:pt idx="3933" formatCode="General">
                  <c:v>0.103369106403549</c:v>
                </c:pt>
                <c:pt idx="3934" formatCode="General">
                  <c:v>0.10867916131544</c:v>
                </c:pt>
                <c:pt idx="3935" formatCode="General">
                  <c:v>0.113892596332756</c:v>
                </c:pt>
                <c:pt idx="3936" formatCode="General">
                  <c:v>0.11850739834781999</c:v>
                </c:pt>
                <c:pt idx="3937" formatCode="General">
                  <c:v>0.123469441555174</c:v>
                </c:pt>
                <c:pt idx="3938" formatCode="General">
                  <c:v>0.12874066396893699</c:v>
                </c:pt>
                <c:pt idx="3939" formatCode="General">
                  <c:v>0.13463933231219599</c:v>
                </c:pt>
                <c:pt idx="3940" formatCode="General">
                  <c:v>0.14209539552014899</c:v>
                </c:pt>
                <c:pt idx="3941" formatCode="General">
                  <c:v>0.151601243583708</c:v>
                </c:pt>
                <c:pt idx="3942" formatCode="General">
                  <c:v>0.16349883701047699</c:v>
                </c:pt>
                <c:pt idx="3943" formatCode="General">
                  <c:v>0.17627915710011399</c:v>
                </c:pt>
                <c:pt idx="3944" formatCode="General">
                  <c:v>0.18797695383503399</c:v>
                </c:pt>
                <c:pt idx="3945" formatCode="General">
                  <c:v>0.19794780381111701</c:v>
                </c:pt>
                <c:pt idx="3946" formatCode="General">
                  <c:v>0.20635185982225601</c:v>
                </c:pt>
                <c:pt idx="3947" formatCode="General">
                  <c:v>0.21322763819478299</c:v>
                </c:pt>
                <c:pt idx="3948" formatCode="General">
                  <c:v>0.218114894475543</c:v>
                </c:pt>
                <c:pt idx="3949" formatCode="General">
                  <c:v>0.220545673397295</c:v>
                </c:pt>
                <c:pt idx="3950" formatCode="General">
                  <c:v>0.22030946909329699</c:v>
                </c:pt>
                <c:pt idx="3951" formatCode="General">
                  <c:v>0.21788868987458501</c:v>
                </c:pt>
                <c:pt idx="3952" formatCode="General">
                  <c:v>0.214001903716136</c:v>
                </c:pt>
                <c:pt idx="3953" formatCode="General">
                  <c:v>0.20868059809266201</c:v>
                </c:pt>
                <c:pt idx="3954" formatCode="General">
                  <c:v>0.20179071570245599</c:v>
                </c:pt>
                <c:pt idx="3955" formatCode="General">
                  <c:v>0.19403158510086299</c:v>
                </c:pt>
                <c:pt idx="3956" formatCode="General">
                  <c:v>0.18565944248372299</c:v>
                </c:pt>
                <c:pt idx="3957" formatCode="General">
                  <c:v>0.17600554347087899</c:v>
                </c:pt>
                <c:pt idx="3958" formatCode="General">
                  <c:v>0.16529093308408799</c:v>
                </c:pt>
                <c:pt idx="3959" formatCode="General">
                  <c:v>0.15487023309836601</c:v>
                </c:pt>
                <c:pt idx="3960" formatCode="General">
                  <c:v>0.14587264651916901</c:v>
                </c:pt>
                <c:pt idx="3961" formatCode="General">
                  <c:v>0.138949876903571</c:v>
                </c:pt>
                <c:pt idx="3962" formatCode="General">
                  <c:v>0.13451358401831501</c:v>
                </c:pt>
                <c:pt idx="3963" formatCode="General">
                  <c:v>0.131740222248761</c:v>
                </c:pt>
                <c:pt idx="3964" formatCode="General">
                  <c:v>0.12983565574061501</c:v>
                </c:pt>
                <c:pt idx="3965" formatCode="General">
                  <c:v>0.12784228856016799</c:v>
                </c:pt>
                <c:pt idx="3966" formatCode="General">
                  <c:v>0.124910264135261</c:v>
                </c:pt>
                <c:pt idx="3967" formatCode="General">
                  <c:v>0.121712382596143</c:v>
                </c:pt>
                <c:pt idx="3968" formatCode="General">
                  <c:v>0.11893412138581499</c:v>
                </c:pt>
                <c:pt idx="3969" formatCode="General">
                  <c:v>0.116914218767424</c:v>
                </c:pt>
                <c:pt idx="3970" formatCode="General">
                  <c:v>0.115932721197335</c:v>
                </c:pt>
                <c:pt idx="3971" formatCode="General">
                  <c:v>0.116250501803099</c:v>
                </c:pt>
                <c:pt idx="3972" formatCode="General">
                  <c:v>0.119026701022741</c:v>
                </c:pt>
                <c:pt idx="3973" formatCode="General">
                  <c:v>0.12510019496557101</c:v>
                </c:pt>
                <c:pt idx="3974" formatCode="General">
                  <c:v>0.133390310601503</c:v>
                </c:pt>
                <c:pt idx="3975" formatCode="General">
                  <c:v>0.14296527022893499</c:v>
                </c:pt>
                <c:pt idx="3976" formatCode="General">
                  <c:v>0.15344632902178201</c:v>
                </c:pt>
                <c:pt idx="3977" formatCode="General">
                  <c:v>0.16469660910311601</c:v>
                </c:pt>
                <c:pt idx="3978" formatCode="General">
                  <c:v>0.176983481539839</c:v>
                </c:pt>
                <c:pt idx="3979" formatCode="General">
                  <c:v>0.18976886156006001</c:v>
                </c:pt>
                <c:pt idx="3980" formatCode="General">
                  <c:v>0.20303166136998299</c:v>
                </c:pt>
                <c:pt idx="3981" formatCode="General">
                  <c:v>0.21703795287620101</c:v>
                </c:pt>
                <c:pt idx="3982" formatCode="General">
                  <c:v>0.229589309074368</c:v>
                </c:pt>
                <c:pt idx="3983" formatCode="General">
                  <c:v>0.23912954709100301</c:v>
                </c:pt>
                <c:pt idx="3984" formatCode="General">
                  <c:v>0.24617614810299199</c:v>
                </c:pt>
                <c:pt idx="3985" formatCode="General">
                  <c:v>0.25185507010262698</c:v>
                </c:pt>
                <c:pt idx="3986" formatCode="General">
                  <c:v>0.25688874446166599</c:v>
                </c:pt>
                <c:pt idx="3987" formatCode="General">
                  <c:v>0.26038436313499402</c:v>
                </c:pt>
                <c:pt idx="3988" formatCode="General">
                  <c:v>0.26175146003507399</c:v>
                </c:pt>
                <c:pt idx="3989" formatCode="General">
                  <c:v>0.26165355533733498</c:v>
                </c:pt>
                <c:pt idx="3990" formatCode="General">
                  <c:v>0.260203432903303</c:v>
                </c:pt>
                <c:pt idx="3991" formatCode="General">
                  <c:v>0.25719905686591898</c:v>
                </c:pt>
                <c:pt idx="3992" formatCode="General">
                  <c:v>0.25352748206380998</c:v>
                </c:pt>
                <c:pt idx="3993" formatCode="General">
                  <c:v>0.24981551456859</c:v>
                </c:pt>
                <c:pt idx="3994" formatCode="General">
                  <c:v>0.245418228846254</c:v>
                </c:pt>
                <c:pt idx="3995" formatCode="General">
                  <c:v>0.238828442090006</c:v>
                </c:pt>
                <c:pt idx="3996" formatCode="General">
                  <c:v>0.229590182555479</c:v>
                </c:pt>
                <c:pt idx="3997" formatCode="General">
                  <c:v>0.219087847984548</c:v>
                </c:pt>
                <c:pt idx="3998" formatCode="General">
                  <c:v>0.208794066448071</c:v>
                </c:pt>
                <c:pt idx="3999" formatCode="General">
                  <c:v>0.19830467750973399</c:v>
                </c:pt>
                <c:pt idx="4000" formatCode="General">
                  <c:v>0.18619756403633</c:v>
                </c:pt>
                <c:pt idx="4001" formatCode="General">
                  <c:v>0.17287514734686699</c:v>
                </c:pt>
                <c:pt idx="4002" formatCode="General">
                  <c:v>0.15931119192531901</c:v>
                </c:pt>
                <c:pt idx="4003" formatCode="General">
                  <c:v>0.14634477383573399</c:v>
                </c:pt>
                <c:pt idx="4004" formatCode="General">
                  <c:v>0.135045316203595</c:v>
                </c:pt>
                <c:pt idx="4005" formatCode="General">
                  <c:v>0.12584756930256699</c:v>
                </c:pt>
                <c:pt idx="4006" formatCode="General">
                  <c:v>0.11888952571184599</c:v>
                </c:pt>
                <c:pt idx="4007" formatCode="General">
                  <c:v>0.113894843606399</c:v>
                </c:pt>
                <c:pt idx="4008" formatCode="General">
                  <c:v>0.11055250002749301</c:v>
                </c:pt>
                <c:pt idx="4009" formatCode="General">
                  <c:v>0.109633751806842</c:v>
                </c:pt>
                <c:pt idx="4010" formatCode="General">
                  <c:v>0.111196077982084</c:v>
                </c:pt>
                <c:pt idx="4011" formatCode="General">
                  <c:v>0.114514744977182</c:v>
                </c:pt>
                <c:pt idx="4012" formatCode="General">
                  <c:v>0.119487037056729</c:v>
                </c:pt>
                <c:pt idx="4013" formatCode="General">
                  <c:v>0.12567949884190999</c:v>
                </c:pt>
                <c:pt idx="4014" formatCode="General">
                  <c:v>0.13270685070262001</c:v>
                </c:pt>
                <c:pt idx="4015" formatCode="General">
                  <c:v>0.14070664503858801</c:v>
                </c:pt>
                <c:pt idx="4016" formatCode="General">
                  <c:v>0.14981600548478799</c:v>
                </c:pt>
                <c:pt idx="4017" formatCode="General">
                  <c:v>0.15955118145698699</c:v>
                </c:pt>
                <c:pt idx="4018" formatCode="General">
                  <c:v>0.169624503428913</c:v>
                </c:pt>
                <c:pt idx="4019" formatCode="General">
                  <c:v>0.17997165066726101</c:v>
                </c:pt>
                <c:pt idx="4020" formatCode="General">
                  <c:v>0.189670339261551</c:v>
                </c:pt>
                <c:pt idx="4021" formatCode="General">
                  <c:v>0.19773966579945601</c:v>
                </c:pt>
                <c:pt idx="4022" formatCode="General">
                  <c:v>0.203371406211592</c:v>
                </c:pt>
                <c:pt idx="4023" formatCode="General">
                  <c:v>0.20598485621308801</c:v>
                </c:pt>
                <c:pt idx="4024" formatCode="General">
                  <c:v>0.205539741897978</c:v>
                </c:pt>
                <c:pt idx="4025" formatCode="General">
                  <c:v>0.202055632943828</c:v>
                </c:pt>
                <c:pt idx="4026" formatCode="General">
                  <c:v>0.195783041743533</c:v>
                </c:pt>
                <c:pt idx="4027" formatCode="General">
                  <c:v>0.186946174605365</c:v>
                </c:pt>
                <c:pt idx="4028" formatCode="General">
                  <c:v>0.17571422591942401</c:v>
                </c:pt>
                <c:pt idx="4029" formatCode="General">
                  <c:v>0.16184628365898601</c:v>
                </c:pt>
                <c:pt idx="4030" formatCode="General">
                  <c:v>0.146039312328648</c:v>
                </c:pt>
                <c:pt idx="4031" formatCode="General">
                  <c:v>0.13032368086999299</c:v>
                </c:pt>
                <c:pt idx="4032" formatCode="General">
                  <c:v>0.11604437919249599</c:v>
                </c:pt>
                <c:pt idx="4033" formatCode="General">
                  <c:v>0.10347523446071499</c:v>
                </c:pt>
                <c:pt idx="4034" formatCode="General">
                  <c:v>9.2009401165905003E-2</c:v>
                </c:pt>
                <c:pt idx="4035" formatCode="General">
                  <c:v>8.1325374133154604E-2</c:v>
                </c:pt>
                <c:pt idx="4036" formatCode="General">
                  <c:v>7.2460858852403498E-2</c:v>
                </c:pt>
                <c:pt idx="4037" formatCode="General">
                  <c:v>6.7002026313048302E-2</c:v>
                </c:pt>
                <c:pt idx="4038" formatCode="General">
                  <c:v>6.4519569283596298E-2</c:v>
                </c:pt>
                <c:pt idx="4039" formatCode="General">
                  <c:v>6.3530709585856507E-2</c:v>
                </c:pt>
                <c:pt idx="4040" formatCode="General">
                  <c:v>6.3073421204002403E-2</c:v>
                </c:pt>
                <c:pt idx="4041" formatCode="General">
                  <c:v>6.2318841900829702E-2</c:v>
                </c:pt>
                <c:pt idx="4042" formatCode="General">
                  <c:v>6.1127401470107701E-2</c:v>
                </c:pt>
                <c:pt idx="4043" formatCode="General">
                  <c:v>5.9636814261805698E-2</c:v>
                </c:pt>
                <c:pt idx="4044" formatCode="General">
                  <c:v>5.7490613571028998E-2</c:v>
                </c:pt>
                <c:pt idx="4045" formatCode="General">
                  <c:v>5.5037120014195799E-2</c:v>
                </c:pt>
                <c:pt idx="4046" formatCode="General">
                  <c:v>5.30763666800982E-2</c:v>
                </c:pt>
                <c:pt idx="4047" formatCode="General">
                  <c:v>5.20525038537012E-2</c:v>
                </c:pt>
                <c:pt idx="4048" formatCode="General">
                  <c:v>5.1337960406065503E-2</c:v>
                </c:pt>
                <c:pt idx="4049" formatCode="General">
                  <c:v>5.02222454720982E-2</c:v>
                </c:pt>
                <c:pt idx="4050" formatCode="General">
                  <c:v>4.8584506600895597E-2</c:v>
                </c:pt>
                <c:pt idx="4051" formatCode="General">
                  <c:v>4.5975070395153202E-2</c:v>
                </c:pt>
                <c:pt idx="4052" formatCode="General">
                  <c:v>4.2488165584736802E-2</c:v>
                </c:pt>
                <c:pt idx="4053" formatCode="General">
                  <c:v>3.8806888501985999E-2</c:v>
                </c:pt>
                <c:pt idx="4054" formatCode="General">
                  <c:v>3.5393646894931997E-2</c:v>
                </c:pt>
                <c:pt idx="4055" formatCode="General">
                  <c:v>3.1270015297156097E-2</c:v>
                </c:pt>
                <c:pt idx="4056" formatCode="General">
                  <c:v>2.4786297276542898E-2</c:v>
                </c:pt>
                <c:pt idx="4057" formatCode="General">
                  <c:v>1.5670579541761299E-2</c:v>
                </c:pt>
                <c:pt idx="4058" formatCode="General">
                  <c:v>4.88702074348989E-3</c:v>
                </c:pt>
                <c:pt idx="4059" formatCode="General">
                  <c:v>-6.85374371813143E-3</c:v>
                </c:pt>
                <c:pt idx="4060" formatCode="General">
                  <c:v>-1.8849014909082199E-2</c:v>
                </c:pt>
                <c:pt idx="4061" formatCode="General">
                  <c:v>-3.06445833640119E-2</c:v>
                </c:pt>
                <c:pt idx="4062" formatCode="General">
                  <c:v>-4.2630051339829098E-2</c:v>
                </c:pt>
                <c:pt idx="4063" formatCode="General">
                  <c:v>-5.47082716149302E-2</c:v>
                </c:pt>
                <c:pt idx="4064" formatCode="General">
                  <c:v>-6.6325835479435893E-2</c:v>
                </c:pt>
                <c:pt idx="4065" formatCode="General">
                  <c:v>-7.7204661239995601E-2</c:v>
                </c:pt>
                <c:pt idx="4066" formatCode="General">
                  <c:v>-8.7511511912197096E-2</c:v>
                </c:pt>
                <c:pt idx="4067" formatCode="General">
                  <c:v>-9.7623883970555797E-2</c:v>
                </c:pt>
                <c:pt idx="4068" formatCode="General">
                  <c:v>-0.106481732009636</c:v>
                </c:pt>
                <c:pt idx="4069" formatCode="General">
                  <c:v>-0.11276198624535499</c:v>
                </c:pt>
                <c:pt idx="4070" formatCode="General">
                  <c:v>-0.117282932589999</c:v>
                </c:pt>
                <c:pt idx="4071" formatCode="General">
                  <c:v>-0.122007370947296</c:v>
                </c:pt>
                <c:pt idx="4072" formatCode="General">
                  <c:v>-0.12738131595117899</c:v>
                </c:pt>
                <c:pt idx="4073" formatCode="General">
                  <c:v>-0.13275524787602</c:v>
                </c:pt>
                <c:pt idx="4074" formatCode="General">
                  <c:v>-0.13799563918799801</c:v>
                </c:pt>
                <c:pt idx="4075" formatCode="General">
                  <c:v>-0.14262785767181099</c:v>
                </c:pt>
                <c:pt idx="4076" formatCode="General">
                  <c:v>-0.14568316857060401</c:v>
                </c:pt>
                <c:pt idx="4077" formatCode="General">
                  <c:v>-0.14694916993160201</c:v>
                </c:pt>
                <c:pt idx="4078" formatCode="General">
                  <c:v>-0.147737515362486</c:v>
                </c:pt>
                <c:pt idx="4079" formatCode="General">
                  <c:v>-0.14891194425523499</c:v>
                </c:pt>
                <c:pt idx="4080" formatCode="General">
                  <c:v>-0.15096818391097799</c:v>
                </c:pt>
                <c:pt idx="4081" formatCode="General">
                  <c:v>-0.15475405046760901</c:v>
                </c:pt>
                <c:pt idx="4082" formatCode="General">
                  <c:v>-0.16037485645994001</c:v>
                </c:pt>
                <c:pt idx="4083" formatCode="General">
                  <c:v>-0.16758987483985599</c:v>
                </c:pt>
                <c:pt idx="4084" formatCode="General">
                  <c:v>-0.17658175621417499</c:v>
                </c:pt>
                <c:pt idx="4085" formatCode="General">
                  <c:v>-0.18776834406326401</c:v>
                </c:pt>
                <c:pt idx="4086" formatCode="General">
                  <c:v>-0.20053630813134299</c:v>
                </c:pt>
                <c:pt idx="4087" formatCode="General">
                  <c:v>-0.21381614525957501</c:v>
                </c:pt>
                <c:pt idx="4088" formatCode="General">
                  <c:v>-0.22747309912229099</c:v>
                </c:pt>
                <c:pt idx="4089" formatCode="General">
                  <c:v>-0.241169631786772</c:v>
                </c:pt>
                <c:pt idx="4090" formatCode="General">
                  <c:v>-0.25463470479538303</c:v>
                </c:pt>
                <c:pt idx="4091" formatCode="General">
                  <c:v>-0.268206199448983</c:v>
                </c:pt>
                <c:pt idx="4092" formatCode="General">
                  <c:v>-0.28201659384561201</c:v>
                </c:pt>
                <c:pt idx="4093" formatCode="General">
                  <c:v>-0.29577472395617799</c:v>
                </c:pt>
                <c:pt idx="4094" formatCode="General">
                  <c:v>-0.30876152928464001</c:v>
                </c:pt>
                <c:pt idx="4095" formatCode="General">
                  <c:v>-0.32085781204365899</c:v>
                </c:pt>
                <c:pt idx="4096" formatCode="General">
                  <c:v>-0.33171066539245903</c:v>
                </c:pt>
                <c:pt idx="4097" formatCode="General">
                  <c:v>-0.34072025479162199</c:v>
                </c:pt>
                <c:pt idx="4098" formatCode="General">
                  <c:v>-0.347085237653804</c:v>
                </c:pt>
                <c:pt idx="4099" formatCode="General">
                  <c:v>-0.350358997465128</c:v>
                </c:pt>
                <c:pt idx="4100" formatCode="General">
                  <c:v>-0.35164595366493301</c:v>
                </c:pt>
                <c:pt idx="4101" formatCode="General">
                  <c:v>-0.35138504395505799</c:v>
                </c:pt>
                <c:pt idx="4102" formatCode="General">
                  <c:v>-0.350833762736661</c:v>
                </c:pt>
                <c:pt idx="4103" formatCode="General">
                  <c:v>-0.35071460536682902</c:v>
                </c:pt>
                <c:pt idx="4104" formatCode="General">
                  <c:v>-0.35011702482678903</c:v>
                </c:pt>
                <c:pt idx="4105" formatCode="General">
                  <c:v>-0.34886907750080098</c:v>
                </c:pt>
                <c:pt idx="4106" formatCode="General">
                  <c:v>-0.347004100356058</c:v>
                </c:pt>
                <c:pt idx="4107" formatCode="General">
                  <c:v>-0.345160376859873</c:v>
                </c:pt>
                <c:pt idx="4108" formatCode="General">
                  <c:v>-0.34393198610030701</c:v>
                </c:pt>
                <c:pt idx="4109" formatCode="General">
                  <c:v>-0.34326775167558898</c:v>
                </c:pt>
                <c:pt idx="4110" formatCode="General">
                  <c:v>-0.343238212997174</c:v>
                </c:pt>
                <c:pt idx="4111" formatCode="General">
                  <c:v>-0.344239911146762</c:v>
                </c:pt>
                <c:pt idx="4112" formatCode="General">
                  <c:v>-0.34693101349765898</c:v>
                </c:pt>
                <c:pt idx="4113" formatCode="General">
                  <c:v>-0.351248636157098</c:v>
                </c:pt>
                <c:pt idx="4114" formatCode="General">
                  <c:v>-0.35669510153020201</c:v>
                </c:pt>
                <c:pt idx="4115" formatCode="General">
                  <c:v>-0.36326352414883101</c:v>
                </c:pt>
                <c:pt idx="4116" formatCode="General">
                  <c:v>-0.37008522635432001</c:v>
                </c:pt>
                <c:pt idx="4117" formatCode="General">
                  <c:v>-0.37577038012866099</c:v>
                </c:pt>
                <c:pt idx="4118" formatCode="General">
                  <c:v>-0.37972702358673799</c:v>
                </c:pt>
                <c:pt idx="4119" formatCode="General">
                  <c:v>-0.38246308096764903</c:v>
                </c:pt>
                <c:pt idx="4120" formatCode="General">
                  <c:v>-0.38504638359214199</c:v>
                </c:pt>
                <c:pt idx="4121" formatCode="General">
                  <c:v>-0.387799798062478</c:v>
                </c:pt>
                <c:pt idx="4122" formatCode="General">
                  <c:v>-0.39047473665590299</c:v>
                </c:pt>
                <c:pt idx="4123" formatCode="General">
                  <c:v>-0.39278970283312298</c:v>
                </c:pt>
                <c:pt idx="4124" formatCode="General">
                  <c:v>-0.39484854418582599</c:v>
                </c:pt>
                <c:pt idx="4125" formatCode="General">
                  <c:v>-0.39618715350107497</c:v>
                </c:pt>
                <c:pt idx="4126" formatCode="General">
                  <c:v>-0.39575219975515102</c:v>
                </c:pt>
                <c:pt idx="4127" formatCode="General">
                  <c:v>-0.394899134742147</c:v>
                </c:pt>
                <c:pt idx="4128" formatCode="General">
                  <c:v>-0.39484134777540297</c:v>
                </c:pt>
                <c:pt idx="4129" formatCode="General">
                  <c:v>-0.395202498407765</c:v>
                </c:pt>
                <c:pt idx="4130" formatCode="General">
                  <c:v>-0.39680323783304</c:v>
                </c:pt>
                <c:pt idx="4131" formatCode="General">
                  <c:v>-0.399706275889746</c:v>
                </c:pt>
                <c:pt idx="4132" formatCode="General">
                  <c:v>-0.40279960587081198</c:v>
                </c:pt>
                <c:pt idx="4133" formatCode="General">
                  <c:v>-0.40543740147956397</c:v>
                </c:pt>
                <c:pt idx="4134" formatCode="General">
                  <c:v>-0.40769600856739602</c:v>
                </c:pt>
                <c:pt idx="4135" formatCode="General">
                  <c:v>-0.40894642022927202</c:v>
                </c:pt>
                <c:pt idx="4136" formatCode="General">
                  <c:v>-0.40779925904937597</c:v>
                </c:pt>
                <c:pt idx="4137" formatCode="General">
                  <c:v>-0.40401516551842298</c:v>
                </c:pt>
                <c:pt idx="4138" formatCode="General">
                  <c:v>-0.39773720679693603</c:v>
                </c:pt>
                <c:pt idx="4139" formatCode="General">
                  <c:v>-0.388475424307478</c:v>
                </c:pt>
                <c:pt idx="4140" formatCode="General">
                  <c:v>-0.37619640802940602</c:v>
                </c:pt>
                <c:pt idx="4141" formatCode="General">
                  <c:v>-0.361064392686958</c:v>
                </c:pt>
                <c:pt idx="4142" formatCode="General">
                  <c:v>-0.34277449581833802</c:v>
                </c:pt>
                <c:pt idx="4143" formatCode="General">
                  <c:v>-0.32290632043516998</c:v>
                </c:pt>
                <c:pt idx="4144" formatCode="General">
                  <c:v>-0.30330041228889698</c:v>
                </c:pt>
                <c:pt idx="4145" formatCode="General">
                  <c:v>-0.28390057415283898</c:v>
                </c:pt>
                <c:pt idx="4146" formatCode="General">
                  <c:v>-0.26457265518477902</c:v>
                </c:pt>
                <c:pt idx="4147" formatCode="General">
                  <c:v>-0.245535390594425</c:v>
                </c:pt>
                <c:pt idx="4148" formatCode="General">
                  <c:v>-0.22718929508851701</c:v>
                </c:pt>
                <c:pt idx="4149" formatCode="General">
                  <c:v>-0.210719509041808</c:v>
                </c:pt>
                <c:pt idx="4150" formatCode="General">
                  <c:v>-0.197066103593907</c:v>
                </c:pt>
                <c:pt idx="4151" formatCode="General">
                  <c:v>-0.18593196024705</c:v>
                </c:pt>
                <c:pt idx="4152" formatCode="General">
                  <c:v>-0.17736097382374999</c:v>
                </c:pt>
                <c:pt idx="4153" formatCode="General">
                  <c:v>-0.17215007237173199</c:v>
                </c:pt>
                <c:pt idx="4154" formatCode="General">
                  <c:v>-0.17028568550654</c:v>
                </c:pt>
                <c:pt idx="4155" formatCode="General">
                  <c:v>-0.171874436206088</c:v>
                </c:pt>
                <c:pt idx="4156" formatCode="General">
                  <c:v>-0.17673629722108999</c:v>
                </c:pt>
                <c:pt idx="4157" formatCode="General">
                  <c:v>-0.183251282377276</c:v>
                </c:pt>
                <c:pt idx="4158" formatCode="General">
                  <c:v>-0.19062304518467399</c:v>
                </c:pt>
                <c:pt idx="4159" formatCode="General">
                  <c:v>-0.19865520120066901</c:v>
                </c:pt>
                <c:pt idx="4160" formatCode="General">
                  <c:v>-0.20693920458041901</c:v>
                </c:pt>
                <c:pt idx="4161" formatCode="General">
                  <c:v>-0.21578748838182299</c:v>
                </c:pt>
                <c:pt idx="4162" formatCode="General">
                  <c:v>-0.22512585681446801</c:v>
                </c:pt>
                <c:pt idx="4163" formatCode="General">
                  <c:v>-0.234080014421988</c:v>
                </c:pt>
                <c:pt idx="4164" formatCode="General">
                  <c:v>-0.24169219077748799</c:v>
                </c:pt>
                <c:pt idx="4165" formatCode="General">
                  <c:v>-0.24780127654826001</c:v>
                </c:pt>
                <c:pt idx="4166" formatCode="General">
                  <c:v>-0.25188057459893798</c:v>
                </c:pt>
                <c:pt idx="4167" formatCode="General">
                  <c:v>-0.25324892962328099</c:v>
                </c:pt>
                <c:pt idx="4168" formatCode="General">
                  <c:v>-0.252253766893825</c:v>
                </c:pt>
                <c:pt idx="4169" formatCode="General">
                  <c:v>-0.24898033676012499</c:v>
                </c:pt>
                <c:pt idx="4170" formatCode="General">
                  <c:v>-0.24328576487269701</c:v>
                </c:pt>
                <c:pt idx="4171" formatCode="General">
                  <c:v>-0.23567697242292299</c:v>
                </c:pt>
                <c:pt idx="4172" formatCode="General">
                  <c:v>-0.227575327385306</c:v>
                </c:pt>
                <c:pt idx="4173" formatCode="General">
                  <c:v>-0.21984874648807801</c:v>
                </c:pt>
                <c:pt idx="4174" formatCode="General">
                  <c:v>-0.212814116514361</c:v>
                </c:pt>
                <c:pt idx="4175" formatCode="General">
                  <c:v>-0.20687258221396401</c:v>
                </c:pt>
                <c:pt idx="4176" formatCode="General">
                  <c:v>-0.201604766238209</c:v>
                </c:pt>
                <c:pt idx="4177" formatCode="General">
                  <c:v>-0.19694759057356501</c:v>
                </c:pt>
                <c:pt idx="4178" formatCode="General">
                  <c:v>-0.19280039940874599</c:v>
                </c:pt>
                <c:pt idx="4179" formatCode="General">
                  <c:v>-0.18940721182598899</c:v>
                </c:pt>
                <c:pt idx="4180" formatCode="General">
                  <c:v>-0.18696807243612501</c:v>
                </c:pt>
                <c:pt idx="4181" formatCode="General">
                  <c:v>-0.18426804090068599</c:v>
                </c:pt>
                <c:pt idx="4182" formatCode="General">
                  <c:v>-0.17985385771604101</c:v>
                </c:pt>
                <c:pt idx="4183" formatCode="General">
                  <c:v>-0.172741427684066</c:v>
                </c:pt>
                <c:pt idx="4184" formatCode="General">
                  <c:v>-0.163120383644282</c:v>
                </c:pt>
                <c:pt idx="4185" formatCode="General">
                  <c:v>-0.151631339963234</c:v>
                </c:pt>
                <c:pt idx="4186" formatCode="General">
                  <c:v>-0.139421174735159</c:v>
                </c:pt>
                <c:pt idx="4187" formatCode="General">
                  <c:v>-0.127752346591924</c:v>
                </c:pt>
                <c:pt idx="4188" formatCode="General">
                  <c:v>-0.11702645417498</c:v>
                </c:pt>
                <c:pt idx="4189" formatCode="General">
                  <c:v>-0.106561298006515</c:v>
                </c:pt>
                <c:pt idx="4190" formatCode="General">
                  <c:v>-9.6671376507807896E-2</c:v>
                </c:pt>
                <c:pt idx="4191" formatCode="General">
                  <c:v>-8.8678818991429806E-2</c:v>
                </c:pt>
                <c:pt idx="4192" formatCode="General">
                  <c:v>-8.3494345124859495E-2</c:v>
                </c:pt>
                <c:pt idx="4193" formatCode="General">
                  <c:v>-8.1284849828332506E-2</c:v>
                </c:pt>
                <c:pt idx="4194" formatCode="General">
                  <c:v>-8.0949061890537799E-2</c:v>
                </c:pt>
                <c:pt idx="4195" formatCode="General">
                  <c:v>-8.2470046660761798E-2</c:v>
                </c:pt>
                <c:pt idx="4196" formatCode="General">
                  <c:v>-8.6197079339458402E-2</c:v>
                </c:pt>
                <c:pt idx="4197" formatCode="General">
                  <c:v>-9.1470949930924306E-2</c:v>
                </c:pt>
                <c:pt idx="4198" formatCode="General">
                  <c:v>-9.7876759992902407E-2</c:v>
                </c:pt>
                <c:pt idx="4199" formatCode="General">
                  <c:v>-0.105319097126852</c:v>
                </c:pt>
                <c:pt idx="4200" formatCode="General">
                  <c:v>-0.11362552700223801</c:v>
                </c:pt>
                <c:pt idx="4201" formatCode="General">
                  <c:v>-0.122050731910024</c:v>
                </c:pt>
                <c:pt idx="4202" formatCode="General">
                  <c:v>-0.130087308965632</c:v>
                </c:pt>
                <c:pt idx="4203" formatCode="General">
                  <c:v>-0.13691232060804401</c:v>
                </c:pt>
                <c:pt idx="4204" formatCode="General">
                  <c:v>-0.140916681941156</c:v>
                </c:pt>
                <c:pt idx="4205" formatCode="General">
                  <c:v>-0.14148100914982401</c:v>
                </c:pt>
                <c:pt idx="4206" formatCode="General">
                  <c:v>-0.13871940988267401</c:v>
                </c:pt>
                <c:pt idx="4207" formatCode="General">
                  <c:v>-0.13226427105109001</c:v>
                </c:pt>
                <c:pt idx="4208" formatCode="General">
                  <c:v>-0.12261673838520599</c:v>
                </c:pt>
                <c:pt idx="4209" formatCode="General">
                  <c:v>-0.110758518992742</c:v>
                </c:pt>
                <c:pt idx="4210" formatCode="General">
                  <c:v>-9.6635976521145597E-2</c:v>
                </c:pt>
                <c:pt idx="4211" formatCode="General">
                  <c:v>-8.0639737865413702E-2</c:v>
                </c:pt>
                <c:pt idx="4212" formatCode="General">
                  <c:v>-6.3431944059353096E-2</c:v>
                </c:pt>
                <c:pt idx="4213" formatCode="General">
                  <c:v>-4.5878579981801802E-2</c:v>
                </c:pt>
                <c:pt idx="4214" formatCode="General">
                  <c:v>-2.9531508962652199E-2</c:v>
                </c:pt>
                <c:pt idx="4215" formatCode="General">
                  <c:v>-1.45219440736907E-2</c:v>
                </c:pt>
                <c:pt idx="4216" formatCode="General">
                  <c:v>-4.0505436350135902E-4</c:v>
                </c:pt>
                <c:pt idx="4217" formatCode="General">
                  <c:v>1.25471999073894E-2</c:v>
                </c:pt>
                <c:pt idx="4218" formatCode="General">
                  <c:v>2.3494628519845798E-2</c:v>
                </c:pt>
                <c:pt idx="4219" formatCode="General">
                  <c:v>3.26346946725624E-2</c:v>
                </c:pt>
                <c:pt idx="4220" formatCode="General">
                  <c:v>4.1245364034218399E-2</c:v>
                </c:pt>
                <c:pt idx="4221" formatCode="General">
                  <c:v>4.8912253602291102E-2</c:v>
                </c:pt>
                <c:pt idx="4222" formatCode="General">
                  <c:v>5.5707015045493503E-2</c:v>
                </c:pt>
                <c:pt idx="4223" formatCode="General">
                  <c:v>6.2045343816765103E-2</c:v>
                </c:pt>
                <c:pt idx="4224" formatCode="General">
                  <c:v>6.7562472346194197E-2</c:v>
                </c:pt>
                <c:pt idx="4225" formatCode="General">
                  <c:v>7.2388796902844804E-2</c:v>
                </c:pt>
                <c:pt idx="4226" formatCode="General">
                  <c:v>7.6761921031847605E-2</c:v>
                </c:pt>
                <c:pt idx="4227" formatCode="General">
                  <c:v>8.0301236493774103E-2</c:v>
                </c:pt>
                <c:pt idx="4228" formatCode="General">
                  <c:v>8.2661983894671401E-2</c:v>
                </c:pt>
                <c:pt idx="4229" formatCode="General">
                  <c:v>8.4636826150385494E-2</c:v>
                </c:pt>
                <c:pt idx="4230" formatCode="General">
                  <c:v>8.6868756510448106E-2</c:v>
                </c:pt>
                <c:pt idx="4231" formatCode="General">
                  <c:v>8.8705975243219506E-2</c:v>
                </c:pt>
                <c:pt idx="4232" formatCode="General">
                  <c:v>8.9818955039026302E-2</c:v>
                </c:pt>
                <c:pt idx="4233" formatCode="General">
                  <c:v>9.0815831691009E-2</c:v>
                </c:pt>
                <c:pt idx="4234" formatCode="General">
                  <c:v>9.2621253126716194E-2</c:v>
                </c:pt>
                <c:pt idx="4235" formatCode="General">
                  <c:v>9.5965987884880102E-2</c:v>
                </c:pt>
                <c:pt idx="4236" formatCode="General">
                  <c:v>0.100823708137183</c:v>
                </c:pt>
                <c:pt idx="4237" formatCode="General">
                  <c:v>0.107095562843137</c:v>
                </c:pt>
                <c:pt idx="4238" formatCode="General">
                  <c:v>0.114998310715745</c:v>
                </c:pt>
                <c:pt idx="4239" formatCode="General">
                  <c:v>0.1245596770938</c:v>
                </c:pt>
                <c:pt idx="4240" formatCode="General">
                  <c:v>0.13484341447862699</c:v>
                </c:pt>
                <c:pt idx="4241" formatCode="General">
                  <c:v>0.14396261244817599</c:v>
                </c:pt>
                <c:pt idx="4242" formatCode="General">
                  <c:v>0.15164278652164601</c:v>
                </c:pt>
                <c:pt idx="4243" formatCode="General">
                  <c:v>0.15836503312633099</c:v>
                </c:pt>
                <c:pt idx="4244" formatCode="General">
                  <c:v>0.163353704373986</c:v>
                </c:pt>
                <c:pt idx="4245" formatCode="General">
                  <c:v>0.16650126109844501</c:v>
                </c:pt>
                <c:pt idx="4246" formatCode="General">
                  <c:v>0.16859125909546499</c:v>
                </c:pt>
                <c:pt idx="4247" formatCode="General">
                  <c:v>0.170164201963766</c:v>
                </c:pt>
                <c:pt idx="4248" formatCode="General">
                  <c:v>0.17158707728387901</c:v>
                </c:pt>
                <c:pt idx="4249" formatCode="General">
                  <c:v>0.1731690767853</c:v>
                </c:pt>
                <c:pt idx="4250" formatCode="General">
                  <c:v>0.175403527036541</c:v>
                </c:pt>
                <c:pt idx="4251" formatCode="General">
                  <c:v>0.178177759971926</c:v>
                </c:pt>
                <c:pt idx="4252" formatCode="General">
                  <c:v>0.18177313242086399</c:v>
                </c:pt>
                <c:pt idx="4253" formatCode="General">
                  <c:v>0.18730873181126301</c:v>
                </c:pt>
                <c:pt idx="4254" formatCode="General">
                  <c:v>0.19443950026811399</c:v>
                </c:pt>
                <c:pt idx="4255" formatCode="General">
                  <c:v>0.202089526769161</c:v>
                </c:pt>
                <c:pt idx="4256" formatCode="General">
                  <c:v>0.20957336677365401</c:v>
                </c:pt>
                <c:pt idx="4257" formatCode="General">
                  <c:v>0.21767585762717601</c:v>
                </c:pt>
                <c:pt idx="4258" formatCode="General">
                  <c:v>0.22763005057192301</c:v>
                </c:pt>
                <c:pt idx="4259" formatCode="General">
                  <c:v>0.23899822860947301</c:v>
                </c:pt>
                <c:pt idx="4260" formatCode="General">
                  <c:v>0.25189400962116398</c:v>
                </c:pt>
                <c:pt idx="4261" formatCode="General">
                  <c:v>0.266651547480528</c:v>
                </c:pt>
                <c:pt idx="4262" formatCode="General">
                  <c:v>0.28287195362565598</c:v>
                </c:pt>
                <c:pt idx="4263" formatCode="General">
                  <c:v>0.29987945780556502</c:v>
                </c:pt>
                <c:pt idx="4264" formatCode="General">
                  <c:v>0.316905560242077</c:v>
                </c:pt>
                <c:pt idx="4265" formatCode="General">
                  <c:v>0.33332822484725899</c:v>
                </c:pt>
                <c:pt idx="4266" formatCode="General">
                  <c:v>0.34770628828928102</c:v>
                </c:pt>
                <c:pt idx="4267" formatCode="General">
                  <c:v>0.35973958474284601</c:v>
                </c:pt>
                <c:pt idx="4268" formatCode="General">
                  <c:v>0.37074362527142402</c:v>
                </c:pt>
                <c:pt idx="4269" formatCode="General">
                  <c:v>0.38005430430953002</c:v>
                </c:pt>
                <c:pt idx="4270" formatCode="General">
                  <c:v>0.38656922907075197</c:v>
                </c:pt>
                <c:pt idx="4271" formatCode="General">
                  <c:v>0.390148650631858</c:v>
                </c:pt>
                <c:pt idx="4272" formatCode="General">
                  <c:v>0.39027735531466001</c:v>
                </c:pt>
                <c:pt idx="4273" formatCode="General">
                  <c:v>0.38819071569477198</c:v>
                </c:pt>
                <c:pt idx="4274" formatCode="General">
                  <c:v>0.38555705681338998</c:v>
                </c:pt>
                <c:pt idx="4275" formatCode="General">
                  <c:v>0.38239509138375799</c:v>
                </c:pt>
                <c:pt idx="4276" formatCode="General">
                  <c:v>0.37785787189374698</c:v>
                </c:pt>
                <c:pt idx="4277" formatCode="General">
                  <c:v>0.37143625474493402</c:v>
                </c:pt>
                <c:pt idx="4278" formatCode="General">
                  <c:v>0.36408259284095601</c:v>
                </c:pt>
                <c:pt idx="4279" formatCode="General">
                  <c:v>0.356883348107147</c:v>
                </c:pt>
                <c:pt idx="4280" formatCode="General">
                  <c:v>0.35089607688075602</c:v>
                </c:pt>
                <c:pt idx="4281" formatCode="General">
                  <c:v>0.34675466608525102</c:v>
                </c:pt>
                <c:pt idx="4282" formatCode="General">
                  <c:v>0.344364373335105</c:v>
                </c:pt>
                <c:pt idx="4283" formatCode="General">
                  <c:v>0.34363739965961199</c:v>
                </c:pt>
                <c:pt idx="4284" formatCode="General">
                  <c:v>0.34450223325121399</c:v>
                </c:pt>
                <c:pt idx="4285" formatCode="General">
                  <c:v>0.34665699417921703</c:v>
                </c:pt>
                <c:pt idx="4286" formatCode="General">
                  <c:v>0.34868103990624699</c:v>
                </c:pt>
                <c:pt idx="4287" formatCode="General">
                  <c:v>0.35013700356132199</c:v>
                </c:pt>
                <c:pt idx="4288" formatCode="General">
                  <c:v>0.352009632274421</c:v>
                </c:pt>
                <c:pt idx="4289" formatCode="General">
                  <c:v>0.354173200788656</c:v>
                </c:pt>
                <c:pt idx="4290" formatCode="General">
                  <c:v>0.35617626921191697</c:v>
                </c:pt>
                <c:pt idx="4291" formatCode="General">
                  <c:v>0.35847166972481898</c:v>
                </c:pt>
                <c:pt idx="4292" formatCode="General">
                  <c:v>0.36230122099225498</c:v>
                </c:pt>
                <c:pt idx="4293" formatCode="General">
                  <c:v>0.36887560689679699</c:v>
                </c:pt>
                <c:pt idx="4294" formatCode="General">
                  <c:v>0.37774453553093301</c:v>
                </c:pt>
                <c:pt idx="4295" formatCode="General">
                  <c:v>0.38840265162705001</c:v>
                </c:pt>
                <c:pt idx="4296" formatCode="General">
                  <c:v>0.40137583274927902</c:v>
                </c:pt>
                <c:pt idx="4297" formatCode="General">
                  <c:v>0.41603025768773899</c:v>
                </c:pt>
                <c:pt idx="4298" formatCode="General">
                  <c:v>0.43126520559853698</c:v>
                </c:pt>
                <c:pt idx="4299" formatCode="General">
                  <c:v>0.44635566992950998</c:v>
                </c:pt>
                <c:pt idx="4300" formatCode="General">
                  <c:v>0.46003861573529098</c:v>
                </c:pt>
                <c:pt idx="4301" formatCode="General">
                  <c:v>0.47131352809095201</c:v>
                </c:pt>
                <c:pt idx="4302" formatCode="General">
                  <c:v>0.48023529845836899</c:v>
                </c:pt>
                <c:pt idx="4303" formatCode="General">
                  <c:v>0.48662343352295701</c:v>
                </c:pt>
                <c:pt idx="4304" formatCode="General">
                  <c:v>0.48957085224584901</c:v>
                </c:pt>
                <c:pt idx="4305" formatCode="General">
                  <c:v>0.48807122296461602</c:v>
                </c:pt>
                <c:pt idx="4306" formatCode="General">
                  <c:v>0.48227441599290699</c:v>
                </c:pt>
                <c:pt idx="4307" formatCode="General">
                  <c:v>0.473120176550413</c:v>
                </c:pt>
                <c:pt idx="4308" formatCode="General">
                  <c:v>0.46098801119551902</c:v>
                </c:pt>
                <c:pt idx="4309" formatCode="General">
                  <c:v>0.44525035547258801</c:v>
                </c:pt>
                <c:pt idx="4310" formatCode="General">
                  <c:v>0.42498115140482501</c:v>
                </c:pt>
                <c:pt idx="4311" formatCode="General">
                  <c:v>0.40107798019188301</c:v>
                </c:pt>
                <c:pt idx="4312" formatCode="General">
                  <c:v>0.37536447230162201</c:v>
                </c:pt>
                <c:pt idx="4313" formatCode="General">
                  <c:v>0.349804406472914</c:v>
                </c:pt>
                <c:pt idx="4314" formatCode="General">
                  <c:v>0.32581231870695898</c:v>
                </c:pt>
                <c:pt idx="4315" formatCode="General">
                  <c:v>0.30382343029636699</c:v>
                </c:pt>
                <c:pt idx="4316" formatCode="General">
                  <c:v>0.28425085821963098</c:v>
                </c:pt>
                <c:pt idx="4317" formatCode="General">
                  <c:v>0.26762206307338299</c:v>
                </c:pt>
                <c:pt idx="4318" formatCode="General">
                  <c:v>0.25414927656383002</c:v>
                </c:pt>
                <c:pt idx="4319" formatCode="General">
                  <c:v>0.24401499590529999</c:v>
                </c:pt>
                <c:pt idx="4320" formatCode="General">
                  <c:v>0.23752115612823499</c:v>
                </c:pt>
                <c:pt idx="4321" formatCode="General">
                  <c:v>0.23437214525962299</c:v>
                </c:pt>
                <c:pt idx="4322" formatCode="General">
                  <c:v>0.23458369038820001</c:v>
                </c:pt>
                <c:pt idx="4323" formatCode="General">
                  <c:v>0.23757643286113</c:v>
                </c:pt>
                <c:pt idx="4324" formatCode="General">
                  <c:v>0.24169209739809999</c:v>
                </c:pt>
                <c:pt idx="4325" formatCode="General">
                  <c:v>0.24628046254016001</c:v>
                </c:pt>
                <c:pt idx="4326" formatCode="General">
                  <c:v>0.25112202352011698</c:v>
                </c:pt>
                <c:pt idx="4327" formatCode="General">
                  <c:v>0.255303884977786</c:v>
                </c:pt>
                <c:pt idx="4328" formatCode="General">
                  <c:v>0.25848646618844201</c:v>
                </c:pt>
                <c:pt idx="4329" formatCode="General">
                  <c:v>0.26046682209817501</c:v>
                </c:pt>
                <c:pt idx="4330" formatCode="General">
                  <c:v>0.26083162516512998</c:v>
                </c:pt>
                <c:pt idx="4331" formatCode="General">
                  <c:v>0.259585817921475</c:v>
                </c:pt>
                <c:pt idx="4332" formatCode="General">
                  <c:v>0.25686868565771098</c:v>
                </c:pt>
                <c:pt idx="4333" formatCode="General">
                  <c:v>0.25276067835579902</c:v>
                </c:pt>
                <c:pt idx="4334" formatCode="General">
                  <c:v>0.24728647086326599</c:v>
                </c:pt>
                <c:pt idx="4335" formatCode="General">
                  <c:v>0.24078533330422899</c:v>
                </c:pt>
                <c:pt idx="4336" formatCode="General">
                  <c:v>0.23468104532405601</c:v>
                </c:pt>
                <c:pt idx="4337" formatCode="General">
                  <c:v>0.23052183881152</c:v>
                </c:pt>
                <c:pt idx="4338" formatCode="General">
                  <c:v>0.227297711322799</c:v>
                </c:pt>
                <c:pt idx="4339" formatCode="General">
                  <c:v>0.22297368707187001</c:v>
                </c:pt>
                <c:pt idx="4340" formatCode="General">
                  <c:v>0.21742810505738899</c:v>
                </c:pt>
                <c:pt idx="4341" formatCode="General">
                  <c:v>0.21189112608895999</c:v>
                </c:pt>
                <c:pt idx="4342" formatCode="General">
                  <c:v>0.20714832289310001</c:v>
                </c:pt>
                <c:pt idx="4343" formatCode="General">
                  <c:v>0.203006444092274</c:v>
                </c:pt>
                <c:pt idx="4344" formatCode="General">
                  <c:v>0.19860976019981399</c:v>
                </c:pt>
                <c:pt idx="4345" formatCode="General">
                  <c:v>0.19334307806533901</c:v>
                </c:pt>
                <c:pt idx="4346" formatCode="General">
                  <c:v>0.18666360162816201</c:v>
                </c:pt>
                <c:pt idx="4347" formatCode="General">
                  <c:v>0.17745419152606701</c:v>
                </c:pt>
                <c:pt idx="4348" formatCode="General">
                  <c:v>0.16635036604961001</c:v>
                </c:pt>
                <c:pt idx="4349" formatCode="General">
                  <c:v>0.15620956620623999</c:v>
                </c:pt>
                <c:pt idx="4350" formatCode="General">
                  <c:v>0.14835442372768201</c:v>
                </c:pt>
                <c:pt idx="4351" formatCode="General">
                  <c:v>0.142126158546243</c:v>
                </c:pt>
                <c:pt idx="4352" formatCode="General">
                  <c:v>0.136359025798763</c:v>
                </c:pt>
                <c:pt idx="4353" formatCode="General">
                  <c:v>0.12987702037028001</c:v>
                </c:pt>
                <c:pt idx="4354" formatCode="General">
                  <c:v>0.122427972926925</c:v>
                </c:pt>
                <c:pt idx="4355" formatCode="General">
                  <c:v>0.11437438332581799</c:v>
                </c:pt>
                <c:pt idx="4356" formatCode="General">
                  <c:v>0.10659312661690799</c:v>
                </c:pt>
                <c:pt idx="4357" formatCode="General">
                  <c:v>9.9669124027302894E-2</c:v>
                </c:pt>
                <c:pt idx="4358" formatCode="General">
                  <c:v>9.3005938214192299E-2</c:v>
                </c:pt>
                <c:pt idx="4359" formatCode="General">
                  <c:v>8.5832884244198798E-2</c:v>
                </c:pt>
                <c:pt idx="4360" formatCode="General">
                  <c:v>7.8643612413004396E-2</c:v>
                </c:pt>
                <c:pt idx="4361" formatCode="General">
                  <c:v>7.1853986169001696E-2</c:v>
                </c:pt>
                <c:pt idx="4362" formatCode="General">
                  <c:v>6.50993328616047E-2</c:v>
                </c:pt>
                <c:pt idx="4363" formatCode="General">
                  <c:v>5.859393143747E-2</c:v>
                </c:pt>
                <c:pt idx="4364" formatCode="General">
                  <c:v>5.2587825774529202E-2</c:v>
                </c:pt>
                <c:pt idx="4365" formatCode="General">
                  <c:v>4.7408001750206798E-2</c:v>
                </c:pt>
                <c:pt idx="4366" formatCode="General">
                  <c:v>4.3327858087037201E-2</c:v>
                </c:pt>
                <c:pt idx="4367" formatCode="General">
                  <c:v>4.0280188788389702E-2</c:v>
                </c:pt>
                <c:pt idx="4368" formatCode="General">
                  <c:v>3.7756433370116901E-2</c:v>
                </c:pt>
                <c:pt idx="4369" formatCode="General">
                  <c:v>3.4918196056641301E-2</c:v>
                </c:pt>
                <c:pt idx="4370" formatCode="General">
                  <c:v>3.1172571307474101E-2</c:v>
                </c:pt>
                <c:pt idx="4371" formatCode="General">
                  <c:v>2.6156268878188099E-2</c:v>
                </c:pt>
                <c:pt idx="4372" formatCode="General">
                  <c:v>1.9731235762383999E-2</c:v>
                </c:pt>
                <c:pt idx="4373" formatCode="General">
                  <c:v>1.26798277207358E-2</c:v>
                </c:pt>
                <c:pt idx="4374" formatCode="General">
                  <c:v>5.9535864986463597E-3</c:v>
                </c:pt>
                <c:pt idx="4375" formatCode="General">
                  <c:v>-7.1614038214907799E-4</c:v>
                </c:pt>
                <c:pt idx="4376" formatCode="General">
                  <c:v>-7.4309520742194702E-3</c:v>
                </c:pt>
                <c:pt idx="4377" formatCode="General">
                  <c:v>-1.42978141685787E-2</c:v>
                </c:pt>
                <c:pt idx="4378" formatCode="General">
                  <c:v>-2.1843852315257099E-2</c:v>
                </c:pt>
                <c:pt idx="4379" formatCode="General">
                  <c:v>-3.0279232728014398E-2</c:v>
                </c:pt>
                <c:pt idx="4380" formatCode="General">
                  <c:v>-3.9470646073018298E-2</c:v>
                </c:pt>
                <c:pt idx="4381" formatCode="General">
                  <c:v>-4.9480105846099999E-2</c:v>
                </c:pt>
                <c:pt idx="4382" formatCode="General">
                  <c:v>-6.04015638774517E-2</c:v>
                </c:pt>
                <c:pt idx="4383" formatCode="General">
                  <c:v>-7.2009049323673899E-2</c:v>
                </c:pt>
                <c:pt idx="4384" formatCode="General">
                  <c:v>-8.3355237447267805E-2</c:v>
                </c:pt>
                <c:pt idx="4385" formatCode="General">
                  <c:v>-9.2993207207347897E-2</c:v>
                </c:pt>
                <c:pt idx="4386" formatCode="General">
                  <c:v>-0.1007440070213</c:v>
                </c:pt>
                <c:pt idx="4387" formatCode="General">
                  <c:v>-0.106657384876124</c:v>
                </c:pt>
                <c:pt idx="4388" formatCode="General">
                  <c:v>-0.110606834184778</c:v>
                </c:pt>
                <c:pt idx="4389" formatCode="General">
                  <c:v>-0.11259936391332399</c:v>
                </c:pt>
                <c:pt idx="4390" formatCode="General">
                  <c:v>-0.112332080538705</c:v>
                </c:pt>
                <c:pt idx="4391" formatCode="General">
                  <c:v>-0.10989120392333999</c:v>
                </c:pt>
                <c:pt idx="4392" formatCode="General">
                  <c:v>-0.105402933172732</c:v>
                </c:pt>
                <c:pt idx="4393" formatCode="General">
                  <c:v>-9.9377315749024905E-2</c:v>
                </c:pt>
                <c:pt idx="4394" formatCode="General">
                  <c:v>-9.2984180037025702E-2</c:v>
                </c:pt>
                <c:pt idx="4395" formatCode="General">
                  <c:v>-8.7509768221698106E-2</c:v>
                </c:pt>
                <c:pt idx="4396" formatCode="General">
                  <c:v>-8.2875019848895198E-2</c:v>
                </c:pt>
                <c:pt idx="4397" formatCode="General">
                  <c:v>-7.8373198249255802E-2</c:v>
                </c:pt>
                <c:pt idx="4398" formatCode="General">
                  <c:v>-7.4888604310769602E-2</c:v>
                </c:pt>
                <c:pt idx="4399" formatCode="General">
                  <c:v>-7.29259694144853E-2</c:v>
                </c:pt>
                <c:pt idx="4400" formatCode="General">
                  <c:v>-7.2229850324707107E-2</c:v>
                </c:pt>
                <c:pt idx="4401" formatCode="General">
                  <c:v>-7.2061489622553099E-2</c:v>
                </c:pt>
                <c:pt idx="4402" formatCode="General">
                  <c:v>-7.2236593489220402E-2</c:v>
                </c:pt>
                <c:pt idx="4403" formatCode="General">
                  <c:v>-7.3832469389277303E-2</c:v>
                </c:pt>
                <c:pt idx="4404" formatCode="General">
                  <c:v>-7.7469256556768104E-2</c:v>
                </c:pt>
                <c:pt idx="4405" formatCode="General">
                  <c:v>-8.2281453242126407E-2</c:v>
                </c:pt>
                <c:pt idx="4406" formatCode="General">
                  <c:v>-8.7219100487357995E-2</c:v>
                </c:pt>
                <c:pt idx="4407" formatCode="General">
                  <c:v>-9.2976139748766506E-2</c:v>
                </c:pt>
                <c:pt idx="4408" formatCode="General">
                  <c:v>-9.9744911558972499E-2</c:v>
                </c:pt>
                <c:pt idx="4409" formatCode="General">
                  <c:v>-0.10615280675332101</c:v>
                </c:pt>
                <c:pt idx="4410" formatCode="General">
                  <c:v>-0.111482497982256</c:v>
                </c:pt>
                <c:pt idx="4411" formatCode="General">
                  <c:v>-0.115673480216528</c:v>
                </c:pt>
                <c:pt idx="4412" formatCode="General">
                  <c:v>-0.11801675812040099</c:v>
                </c:pt>
                <c:pt idx="4413" formatCode="General">
                  <c:v>-0.117695445326694</c:v>
                </c:pt>
                <c:pt idx="4414" formatCode="General">
                  <c:v>-0.116900618587318</c:v>
                </c:pt>
                <c:pt idx="4415" formatCode="General">
                  <c:v>-0.118866352520902</c:v>
                </c:pt>
                <c:pt idx="4416" formatCode="General">
                  <c:v>-0.12391435071984799</c:v>
                </c:pt>
                <c:pt idx="4417" formatCode="General">
                  <c:v>-0.130906483199243</c:v>
                </c:pt>
                <c:pt idx="4418" formatCode="General">
                  <c:v>-0.13974028406108299</c:v>
                </c:pt>
                <c:pt idx="4419" formatCode="General">
                  <c:v>-0.15073896030829401</c:v>
                </c:pt>
                <c:pt idx="4420" formatCode="General">
                  <c:v>-0.16255985300374001</c:v>
                </c:pt>
                <c:pt idx="4421" formatCode="General">
                  <c:v>-0.17417435525654301</c:v>
                </c:pt>
                <c:pt idx="4422" formatCode="General">
                  <c:v>-0.18556259451868901</c:v>
                </c:pt>
                <c:pt idx="4423" formatCode="General">
                  <c:v>-0.19663171871999099</c:v>
                </c:pt>
                <c:pt idx="4424" formatCode="General">
                  <c:v>-0.20691846078457099</c:v>
                </c:pt>
                <c:pt idx="4425" formatCode="General">
                  <c:v>-0.216617390042044</c:v>
                </c:pt>
                <c:pt idx="4426" formatCode="General">
                  <c:v>-0.22679919781096899</c:v>
                </c:pt>
                <c:pt idx="4427" formatCode="General">
                  <c:v>-0.23704146651185301</c:v>
                </c:pt>
                <c:pt idx="4428" formatCode="General">
                  <c:v>-0.24574249697893499</c:v>
                </c:pt>
                <c:pt idx="4429" formatCode="General">
                  <c:v>-0.25245373092774798</c:v>
                </c:pt>
                <c:pt idx="4430" formatCode="General">
                  <c:v>-0.25813179382130202</c:v>
                </c:pt>
                <c:pt idx="4431" formatCode="General">
                  <c:v>-0.263071868667349</c:v>
                </c:pt>
                <c:pt idx="4432" formatCode="General">
                  <c:v>-0.26696292891034301</c:v>
                </c:pt>
                <c:pt idx="4433" formatCode="General">
                  <c:v>-0.26938633318974797</c:v>
                </c:pt>
                <c:pt idx="4434" formatCode="General">
                  <c:v>-0.27000207842753199</c:v>
                </c:pt>
                <c:pt idx="4435" formatCode="General">
                  <c:v>-0.26907862643249503</c:v>
                </c:pt>
                <c:pt idx="4436" formatCode="General">
                  <c:v>-0.26757191932308899</c:v>
                </c:pt>
                <c:pt idx="4437" formatCode="General">
                  <c:v>-0.26642140118477597</c:v>
                </c:pt>
                <c:pt idx="4438" formatCode="General">
                  <c:v>-0.26603854010092798</c:v>
                </c:pt>
                <c:pt idx="4439" formatCode="General">
                  <c:v>-0.26680571307185202</c:v>
                </c:pt>
                <c:pt idx="4440" formatCode="General">
                  <c:v>-0.26771925884093001</c:v>
                </c:pt>
                <c:pt idx="4441" formatCode="General">
                  <c:v>-0.26793372892553002</c:v>
                </c:pt>
                <c:pt idx="4442" formatCode="General">
                  <c:v>-0.26767964424358098</c:v>
                </c:pt>
                <c:pt idx="4443" formatCode="General">
                  <c:v>-0.267537227175213</c:v>
                </c:pt>
                <c:pt idx="4444" formatCode="General">
                  <c:v>-0.26861190761034598</c:v>
                </c:pt>
                <c:pt idx="4445" formatCode="General">
                  <c:v>-0.27167490814450301</c:v>
                </c:pt>
                <c:pt idx="4446" formatCode="General">
                  <c:v>-0.27704542286241401</c:v>
                </c:pt>
                <c:pt idx="4447" formatCode="General">
                  <c:v>-0.28486201501416403</c:v>
                </c:pt>
                <c:pt idx="4448" formatCode="General">
                  <c:v>-0.29406452808697497</c:v>
                </c:pt>
                <c:pt idx="4449" formatCode="General">
                  <c:v>-0.30320827966068797</c:v>
                </c:pt>
                <c:pt idx="4450" formatCode="General">
                  <c:v>-0.31112732820043798</c:v>
                </c:pt>
                <c:pt idx="4451" formatCode="General">
                  <c:v>-0.31613726084437099</c:v>
                </c:pt>
                <c:pt idx="4452" formatCode="General">
                  <c:v>-0.31738511424994598</c:v>
                </c:pt>
                <c:pt idx="4453" formatCode="General">
                  <c:v>-0.31558314728440701</c:v>
                </c:pt>
                <c:pt idx="4454" formatCode="General">
                  <c:v>-0.31179277002385503</c:v>
                </c:pt>
                <c:pt idx="4455" formatCode="General">
                  <c:v>-0.30677983744930698</c:v>
                </c:pt>
                <c:pt idx="4456" formatCode="General">
                  <c:v>-0.301282407809432</c:v>
                </c:pt>
                <c:pt idx="4457" formatCode="General">
                  <c:v>-0.29525145362636002</c:v>
                </c:pt>
                <c:pt idx="4458" formatCode="General">
                  <c:v>-0.28802724560411902</c:v>
                </c:pt>
                <c:pt idx="4459" formatCode="General">
                  <c:v>-0.27971650817111998</c:v>
                </c:pt>
                <c:pt idx="4460" formatCode="General">
                  <c:v>-0.27124770462803899</c:v>
                </c:pt>
                <c:pt idx="4461" formatCode="General">
                  <c:v>-0.26349697622978102</c:v>
                </c:pt>
                <c:pt idx="4462" formatCode="General">
                  <c:v>-0.25641072470430598</c:v>
                </c:pt>
                <c:pt idx="4463" formatCode="General">
                  <c:v>-0.249531018943558</c:v>
                </c:pt>
                <c:pt idx="4464" formatCode="General">
                  <c:v>-0.242322122116019</c:v>
                </c:pt>
                <c:pt idx="4465" formatCode="General">
                  <c:v>-0.234798723469757</c:v>
                </c:pt>
                <c:pt idx="4466" formatCode="General">
                  <c:v>-0.227912017117013</c:v>
                </c:pt>
                <c:pt idx="4467" formatCode="General">
                  <c:v>-0.222371130012298</c:v>
                </c:pt>
                <c:pt idx="4468" formatCode="General">
                  <c:v>-0.21857503675356399</c:v>
                </c:pt>
                <c:pt idx="4469" formatCode="General">
                  <c:v>-0.21653583505853399</c:v>
                </c:pt>
                <c:pt idx="4470" formatCode="General">
                  <c:v>-0.215834168531123</c:v>
                </c:pt>
                <c:pt idx="4471" formatCode="General">
                  <c:v>-0.216865096110199</c:v>
                </c:pt>
                <c:pt idx="4472" formatCode="General">
                  <c:v>-0.22027672020557801</c:v>
                </c:pt>
                <c:pt idx="4473" formatCode="General">
                  <c:v>-0.22584016960199299</c:v>
                </c:pt>
                <c:pt idx="4474" formatCode="General">
                  <c:v>-0.2332247965782</c:v>
                </c:pt>
                <c:pt idx="4475" formatCode="General">
                  <c:v>-0.24195815139389401</c:v>
                </c:pt>
                <c:pt idx="4476" formatCode="General">
                  <c:v>-0.25092745238209702</c:v>
                </c:pt>
                <c:pt idx="4477" formatCode="General">
                  <c:v>-0.258419162821593</c:v>
                </c:pt>
                <c:pt idx="4478" formatCode="General">
                  <c:v>-0.263029630631199</c:v>
                </c:pt>
                <c:pt idx="4479" formatCode="General">
                  <c:v>-0.26531575769510402</c:v>
                </c:pt>
                <c:pt idx="4480" formatCode="General">
                  <c:v>-0.26740596336300299</c:v>
                </c:pt>
                <c:pt idx="4481" formatCode="General">
                  <c:v>-0.27000608885108102</c:v>
                </c:pt>
                <c:pt idx="4482" formatCode="General">
                  <c:v>-0.27175601806780703</c:v>
                </c:pt>
                <c:pt idx="4483" formatCode="General">
                  <c:v>-0.27189958019454602</c:v>
                </c:pt>
                <c:pt idx="4484" formatCode="General">
                  <c:v>-0.270612084981116</c:v>
                </c:pt>
                <c:pt idx="4485" formatCode="General">
                  <c:v>-0.26745375266432603</c:v>
                </c:pt>
                <c:pt idx="4486" formatCode="General">
                  <c:v>-0.26089292995562102</c:v>
                </c:pt>
                <c:pt idx="4487" formatCode="General">
                  <c:v>-0.251267848561053</c:v>
                </c:pt>
                <c:pt idx="4488" formatCode="General">
                  <c:v>-0.24073874230880499</c:v>
                </c:pt>
                <c:pt idx="4489" formatCode="General">
                  <c:v>-0.229720758722612</c:v>
                </c:pt>
                <c:pt idx="4490" formatCode="General">
                  <c:v>-0.21816389126026201</c:v>
                </c:pt>
                <c:pt idx="4491" formatCode="General">
                  <c:v>-0.20671965037383699</c:v>
                </c:pt>
                <c:pt idx="4492" formatCode="General">
                  <c:v>-0.19615365659835299</c:v>
                </c:pt>
                <c:pt idx="4493" formatCode="General">
                  <c:v>-0.18734851262063201</c:v>
                </c:pt>
                <c:pt idx="4494" formatCode="General">
                  <c:v>-0.181326217867818</c:v>
                </c:pt>
                <c:pt idx="4495" formatCode="General">
                  <c:v>-0.17845318046392</c:v>
                </c:pt>
                <c:pt idx="4496" formatCode="General">
                  <c:v>-0.17838831311053199</c:v>
                </c:pt>
                <c:pt idx="4497" formatCode="General">
                  <c:v>-0.18133591066312199</c:v>
                </c:pt>
                <c:pt idx="4498" formatCode="General">
                  <c:v>-0.18712410951606301</c:v>
                </c:pt>
                <c:pt idx="4499" formatCode="General">
                  <c:v>-0.19410257692429</c:v>
                </c:pt>
                <c:pt idx="4500" formatCode="General">
                  <c:v>-0.20170477783152099</c:v>
                </c:pt>
                <c:pt idx="4501" formatCode="General">
                  <c:v>-0.210591581437412</c:v>
                </c:pt>
                <c:pt idx="4502" formatCode="General">
                  <c:v>-0.219717493762941</c:v>
                </c:pt>
                <c:pt idx="4503" formatCode="General">
                  <c:v>-0.22783588238253</c:v>
                </c:pt>
                <c:pt idx="4504" formatCode="General">
                  <c:v>-0.23404521683055499</c:v>
                </c:pt>
                <c:pt idx="4505" formatCode="General">
                  <c:v>-0.23749144733456101</c:v>
                </c:pt>
                <c:pt idx="4506" formatCode="General">
                  <c:v>-0.23818379349910701</c:v>
                </c:pt>
                <c:pt idx="4507" formatCode="General">
                  <c:v>-0.23571445617360001</c:v>
                </c:pt>
                <c:pt idx="4508" formatCode="General">
                  <c:v>-0.22990225918806201</c:v>
                </c:pt>
                <c:pt idx="4509" formatCode="General">
                  <c:v>-0.221226067382011</c:v>
                </c:pt>
                <c:pt idx="4510" formatCode="General">
                  <c:v>-0.21021744809587201</c:v>
                </c:pt>
                <c:pt idx="4511" formatCode="General">
                  <c:v>-0.197592130335637</c:v>
                </c:pt>
                <c:pt idx="4512" formatCode="General">
                  <c:v>-0.18412287427402699</c:v>
                </c:pt>
                <c:pt idx="4513" formatCode="General">
                  <c:v>-0.16972783329364599</c:v>
                </c:pt>
                <c:pt idx="4514" formatCode="General">
                  <c:v>-0.15428751285810499</c:v>
                </c:pt>
                <c:pt idx="4515" formatCode="General">
                  <c:v>-0.138732098590549</c:v>
                </c:pt>
                <c:pt idx="4516" formatCode="General">
                  <c:v>-0.123871621755133</c:v>
                </c:pt>
                <c:pt idx="4517" formatCode="General">
                  <c:v>-0.109170370315728</c:v>
                </c:pt>
                <c:pt idx="4518" formatCode="General">
                  <c:v>-9.5137429095662598E-2</c:v>
                </c:pt>
                <c:pt idx="4519" formatCode="General">
                  <c:v>-8.2973030408563006E-2</c:v>
                </c:pt>
                <c:pt idx="4520" formatCode="General">
                  <c:v>-7.3082004971330994E-2</c:v>
                </c:pt>
                <c:pt idx="4521" formatCode="General">
                  <c:v>-6.6086086325576193E-2</c:v>
                </c:pt>
                <c:pt idx="4522" formatCode="General">
                  <c:v>-6.1298939926497903E-2</c:v>
                </c:pt>
                <c:pt idx="4523" formatCode="General">
                  <c:v>-5.7751825436973499E-2</c:v>
                </c:pt>
                <c:pt idx="4524" formatCode="General">
                  <c:v>-5.4805501769130398E-2</c:v>
                </c:pt>
                <c:pt idx="4525" formatCode="General">
                  <c:v>-5.2307515587503399E-2</c:v>
                </c:pt>
                <c:pt idx="4526" formatCode="General">
                  <c:v>-5.0391536426483099E-2</c:v>
                </c:pt>
                <c:pt idx="4527" formatCode="General">
                  <c:v>-4.8644615399541603E-2</c:v>
                </c:pt>
                <c:pt idx="4528" formatCode="General">
                  <c:v>-4.6832815696051099E-2</c:v>
                </c:pt>
                <c:pt idx="4529" formatCode="General">
                  <c:v>-4.4974281621648897E-2</c:v>
                </c:pt>
                <c:pt idx="4530" formatCode="General">
                  <c:v>-4.2735942087887398E-2</c:v>
                </c:pt>
                <c:pt idx="4531" formatCode="General">
                  <c:v>-4.00923034260336E-2</c:v>
                </c:pt>
                <c:pt idx="4532" formatCode="General">
                  <c:v>-3.7960069895216601E-2</c:v>
                </c:pt>
                <c:pt idx="4533" formatCode="General">
                  <c:v>-3.6775985504156297E-2</c:v>
                </c:pt>
                <c:pt idx="4534" formatCode="General">
                  <c:v>-3.6315824427118101E-2</c:v>
                </c:pt>
                <c:pt idx="4535" formatCode="General">
                  <c:v>-3.6452216975475099E-2</c:v>
                </c:pt>
                <c:pt idx="4536" formatCode="General">
                  <c:v>-3.6906565648094997E-2</c:v>
                </c:pt>
                <c:pt idx="4537" formatCode="General">
                  <c:v>-3.67887386002414E-2</c:v>
                </c:pt>
                <c:pt idx="4538" formatCode="General">
                  <c:v>-3.5231354877241598E-2</c:v>
                </c:pt>
                <c:pt idx="4539" formatCode="General">
                  <c:v>-3.2530254801653703E-2</c:v>
                </c:pt>
                <c:pt idx="4540" formatCode="General">
                  <c:v>-2.93143974695366E-2</c:v>
                </c:pt>
                <c:pt idx="4541" formatCode="General">
                  <c:v>-2.55013068607957E-2</c:v>
                </c:pt>
                <c:pt idx="4542" formatCode="General">
                  <c:v>-2.1250281269679001E-2</c:v>
                </c:pt>
                <c:pt idx="4543" formatCode="General">
                  <c:v>-1.6767425866132901E-2</c:v>
                </c:pt>
                <c:pt idx="4544" formatCode="General">
                  <c:v>-1.13656370391816E-2</c:v>
                </c:pt>
                <c:pt idx="4545" formatCode="General">
                  <c:v>-5.73152819122324E-3</c:v>
                </c:pt>
                <c:pt idx="4546" formatCode="General">
                  <c:v>-2.66590579956597E-3</c:v>
                </c:pt>
                <c:pt idx="4547" formatCode="General">
                  <c:v>-2.6277659665663602E-3</c:v>
                </c:pt>
                <c:pt idx="4548" formatCode="General">
                  <c:v>-4.0468803667518399E-3</c:v>
                </c:pt>
                <c:pt idx="4549" formatCode="General">
                  <c:v>-6.0631718538053598E-3</c:v>
                </c:pt>
                <c:pt idx="4550" formatCode="General">
                  <c:v>-8.8780490261896692E-3</c:v>
                </c:pt>
                <c:pt idx="4551" formatCode="General">
                  <c:v>-1.28718765174548E-2</c:v>
                </c:pt>
                <c:pt idx="4552" formatCode="General">
                  <c:v>-1.72330246540148E-2</c:v>
                </c:pt>
                <c:pt idx="4553" formatCode="General">
                  <c:v>-2.1387130312367501E-2</c:v>
                </c:pt>
                <c:pt idx="4554" formatCode="General">
                  <c:v>-2.5430088341318699E-2</c:v>
                </c:pt>
                <c:pt idx="4555" formatCode="General">
                  <c:v>-2.81189779956483E-2</c:v>
                </c:pt>
                <c:pt idx="4556" formatCode="General">
                  <c:v>-2.7883217880185499E-2</c:v>
                </c:pt>
                <c:pt idx="4557" formatCode="General">
                  <c:v>-2.5100254678488299E-2</c:v>
                </c:pt>
                <c:pt idx="4558" formatCode="General">
                  <c:v>-1.9920449057641901E-2</c:v>
                </c:pt>
                <c:pt idx="4559" formatCode="General">
                  <c:v>-1.26609971284468E-2</c:v>
                </c:pt>
                <c:pt idx="4560" formatCode="General">
                  <c:v>-4.6367076119365599E-3</c:v>
                </c:pt>
                <c:pt idx="4561" formatCode="General">
                  <c:v>3.1720979523480802E-3</c:v>
                </c:pt>
                <c:pt idx="4562" formatCode="General">
                  <c:v>1.0495636446216899E-2</c:v>
                </c:pt>
                <c:pt idx="4563" formatCode="General">
                  <c:v>1.7762245134916001E-2</c:v>
                </c:pt>
                <c:pt idx="4564" formatCode="General">
                  <c:v>2.4569062663291501E-2</c:v>
                </c:pt>
                <c:pt idx="4565" formatCode="General">
                  <c:v>2.9603327481714199E-2</c:v>
                </c:pt>
                <c:pt idx="4566" formatCode="General">
                  <c:v>3.2358902217806101E-2</c:v>
                </c:pt>
                <c:pt idx="4567" formatCode="General">
                  <c:v>3.4268833932809599E-2</c:v>
                </c:pt>
                <c:pt idx="4568" formatCode="General">
                  <c:v>3.6662043095886797E-2</c:v>
                </c:pt>
                <c:pt idx="4569" formatCode="General">
                  <c:v>3.89964522162079E-2</c:v>
                </c:pt>
                <c:pt idx="4570" formatCode="General">
                  <c:v>4.0452795273934701E-2</c:v>
                </c:pt>
                <c:pt idx="4571" formatCode="General">
                  <c:v>4.1531889020545797E-2</c:v>
                </c:pt>
                <c:pt idx="4572" formatCode="General">
                  <c:v>4.2805637066239299E-2</c:v>
                </c:pt>
                <c:pt idx="4573" formatCode="General">
                  <c:v>4.5006727962439701E-2</c:v>
                </c:pt>
                <c:pt idx="4574" formatCode="General">
                  <c:v>4.9141481759959402E-2</c:v>
                </c:pt>
                <c:pt idx="4575" formatCode="General">
                  <c:v>5.5777949901179499E-2</c:v>
                </c:pt>
                <c:pt idx="4576" formatCode="General">
                  <c:v>6.5818414901815905E-2</c:v>
                </c:pt>
                <c:pt idx="4577" formatCode="General">
                  <c:v>7.9455819437491707E-2</c:v>
                </c:pt>
                <c:pt idx="4578" formatCode="General">
                  <c:v>9.5535642157387995E-2</c:v>
                </c:pt>
                <c:pt idx="4579" formatCode="General">
                  <c:v>0.112575564327126</c:v>
                </c:pt>
                <c:pt idx="4580" formatCode="General">
                  <c:v>0.129639186896751</c:v>
                </c:pt>
                <c:pt idx="4581" formatCode="General">
                  <c:v>0.14545544536570201</c:v>
                </c:pt>
                <c:pt idx="4582" formatCode="General">
                  <c:v>0.15769528743258199</c:v>
                </c:pt>
                <c:pt idx="4583" formatCode="General">
                  <c:v>0.16585356360516901</c:v>
                </c:pt>
                <c:pt idx="4584" formatCode="General">
                  <c:v>0.17169742109320199</c:v>
                </c:pt>
                <c:pt idx="4585" formatCode="General">
                  <c:v>0.17658267328379401</c:v>
                </c:pt>
                <c:pt idx="4586" formatCode="General">
                  <c:v>0.18194251230252401</c:v>
                </c:pt>
                <c:pt idx="4587" formatCode="General">
                  <c:v>0.18810150952320001</c:v>
                </c:pt>
                <c:pt idx="4588" formatCode="General">
                  <c:v>0.193194445147754</c:v>
                </c:pt>
                <c:pt idx="4589" formatCode="General">
                  <c:v>0.19641622922992699</c:v>
                </c:pt>
                <c:pt idx="4590" formatCode="General">
                  <c:v>0.19799770993958599</c:v>
                </c:pt>
                <c:pt idx="4591" formatCode="General">
                  <c:v>0.19747497458152799</c:v>
                </c:pt>
                <c:pt idx="4592" formatCode="General">
                  <c:v>0.19527653529782801</c:v>
                </c:pt>
                <c:pt idx="4593" formatCode="General">
                  <c:v>0.19288078513690701</c:v>
                </c:pt>
                <c:pt idx="4594" formatCode="General">
                  <c:v>0.191392329477728</c:v>
                </c:pt>
                <c:pt idx="4595" formatCode="General">
                  <c:v>0.19084940595154401</c:v>
                </c:pt>
                <c:pt idx="4596" formatCode="General">
                  <c:v>0.19082690067779301</c:v>
                </c:pt>
                <c:pt idx="4597" formatCode="General">
                  <c:v>0.191021894509882</c:v>
                </c:pt>
                <c:pt idx="4598" formatCode="General">
                  <c:v>0.19046145330893299</c:v>
                </c:pt>
                <c:pt idx="4599" formatCode="General">
                  <c:v>0.18924541952823001</c:v>
                </c:pt>
                <c:pt idx="4600" formatCode="General">
                  <c:v>0.188135509555557</c:v>
                </c:pt>
                <c:pt idx="4601" formatCode="General">
                  <c:v>0.186625921506023</c:v>
                </c:pt>
                <c:pt idx="4602" formatCode="General">
                  <c:v>0.184922073098815</c:v>
                </c:pt>
                <c:pt idx="4603" formatCode="General">
                  <c:v>0.18291679424439</c:v>
                </c:pt>
                <c:pt idx="4604" formatCode="General">
                  <c:v>0.18111720803100101</c:v>
                </c:pt>
                <c:pt idx="4605" formatCode="General">
                  <c:v>0.18110730097908001</c:v>
                </c:pt>
                <c:pt idx="4606" formatCode="General">
                  <c:v>0.18196247265660501</c:v>
                </c:pt>
                <c:pt idx="4607" formatCode="General">
                  <c:v>0.18232430366720401</c:v>
                </c:pt>
                <c:pt idx="4608" formatCode="General">
                  <c:v>0.182610420036348</c:v>
                </c:pt>
                <c:pt idx="4609" formatCode="General">
                  <c:v>0.18359705636408599</c:v>
                </c:pt>
                <c:pt idx="4610" formatCode="General">
                  <c:v>0.18535213187528499</c:v>
                </c:pt>
                <c:pt idx="4611" formatCode="General">
                  <c:v>0.18810101876528201</c:v>
                </c:pt>
                <c:pt idx="4612" formatCode="General">
                  <c:v>0.19131548054592801</c:v>
                </c:pt>
                <c:pt idx="4613" formatCode="General">
                  <c:v>0.19346151159255801</c:v>
                </c:pt>
                <c:pt idx="4614" formatCode="General">
                  <c:v>0.195221703367464</c:v>
                </c:pt>
                <c:pt idx="4615" formatCode="General">
                  <c:v>0.19832374510769099</c:v>
                </c:pt>
                <c:pt idx="4616" formatCode="General">
                  <c:v>0.20270856453490199</c:v>
                </c:pt>
                <c:pt idx="4617" formatCode="General">
                  <c:v>0.20636496398295301</c:v>
                </c:pt>
                <c:pt idx="4618" formatCode="General">
                  <c:v>0.20682216811638601</c:v>
                </c:pt>
                <c:pt idx="4619" formatCode="General">
                  <c:v>0.20370311919398201</c:v>
                </c:pt>
                <c:pt idx="4620" formatCode="General">
                  <c:v>0.19773527029833901</c:v>
                </c:pt>
                <c:pt idx="4621" formatCode="General">
                  <c:v>0.189045108947556</c:v>
                </c:pt>
                <c:pt idx="4622" formatCode="General">
                  <c:v>0.178066852036082</c:v>
                </c:pt>
                <c:pt idx="4623" formatCode="General">
                  <c:v>0.165164500989153</c:v>
                </c:pt>
                <c:pt idx="4624" formatCode="General">
                  <c:v>0.15056005854193599</c:v>
                </c:pt>
                <c:pt idx="4625" formatCode="General">
                  <c:v>0.13501652009119899</c:v>
                </c:pt>
                <c:pt idx="4626" formatCode="General">
                  <c:v>0.119151046502687</c:v>
                </c:pt>
                <c:pt idx="4627" formatCode="General">
                  <c:v>0.102314711119615</c:v>
                </c:pt>
                <c:pt idx="4628" formatCode="General">
                  <c:v>8.4832878234467196E-2</c:v>
                </c:pt>
                <c:pt idx="4629" formatCode="General">
                  <c:v>6.9545403251545096E-2</c:v>
                </c:pt>
                <c:pt idx="4630" formatCode="General">
                  <c:v>5.8809751325116601E-2</c:v>
                </c:pt>
                <c:pt idx="4631" formatCode="General">
                  <c:v>5.2631760376582598E-2</c:v>
                </c:pt>
                <c:pt idx="4632" formatCode="General">
                  <c:v>4.9900057320821298E-2</c:v>
                </c:pt>
                <c:pt idx="4633" formatCode="General">
                  <c:v>4.9370132822073899E-2</c:v>
                </c:pt>
                <c:pt idx="4634" formatCode="General">
                  <c:v>5.0706152842429103E-2</c:v>
                </c:pt>
                <c:pt idx="4635" formatCode="General">
                  <c:v>5.3841483738157898E-2</c:v>
                </c:pt>
                <c:pt idx="4636" formatCode="General">
                  <c:v>5.9204582769555501E-2</c:v>
                </c:pt>
                <c:pt idx="4637" formatCode="General">
                  <c:v>6.8229523260013206E-2</c:v>
                </c:pt>
                <c:pt idx="4638" formatCode="General">
                  <c:v>8.0262520614986205E-2</c:v>
                </c:pt>
                <c:pt idx="4639" formatCode="General">
                  <c:v>9.3020994005685406E-2</c:v>
                </c:pt>
                <c:pt idx="4640" formatCode="General">
                  <c:v>0.10552490807204799</c:v>
                </c:pt>
                <c:pt idx="4641" formatCode="General">
                  <c:v>0.117790318479131</c:v>
                </c:pt>
                <c:pt idx="4642" formatCode="General">
                  <c:v>0.12957195172104999</c:v>
                </c:pt>
                <c:pt idx="4643" formatCode="General">
                  <c:v>0.140153521836336</c:v>
                </c:pt>
                <c:pt idx="4644" formatCode="General">
                  <c:v>0.14904189912888099</c:v>
                </c:pt>
                <c:pt idx="4645" formatCode="General">
                  <c:v>0.156274518672602</c:v>
                </c:pt>
                <c:pt idx="4646" formatCode="General">
                  <c:v>0.162953292528384</c:v>
                </c:pt>
                <c:pt idx="4647" formatCode="General">
                  <c:v>0.16921143978149</c:v>
                </c:pt>
                <c:pt idx="4648" formatCode="General">
                  <c:v>0.17280441942038</c:v>
                </c:pt>
                <c:pt idx="4649" formatCode="General">
                  <c:v>0.17353266575231199</c:v>
                </c:pt>
                <c:pt idx="4650" formatCode="General">
                  <c:v>0.17251062921823401</c:v>
                </c:pt>
                <c:pt idx="4651" formatCode="General">
                  <c:v>0.168926415523562</c:v>
                </c:pt>
                <c:pt idx="4652" formatCode="General">
                  <c:v>0.16288650299601701</c:v>
                </c:pt>
                <c:pt idx="4653" formatCode="General">
                  <c:v>0.15487376225805299</c:v>
                </c:pt>
                <c:pt idx="4654" formatCode="General">
                  <c:v>0.14493123817158099</c:v>
                </c:pt>
                <c:pt idx="4655" formatCode="General">
                  <c:v>0.134330216895751</c:v>
                </c:pt>
                <c:pt idx="4656" formatCode="General">
                  <c:v>0.123898283481402</c:v>
                </c:pt>
                <c:pt idx="4657" formatCode="General">
                  <c:v>0.113557526944097</c:v>
                </c:pt>
                <c:pt idx="4658" formatCode="General">
                  <c:v>0.103622203065867</c:v>
                </c:pt>
                <c:pt idx="4659" formatCode="General">
                  <c:v>9.4641278773217194E-2</c:v>
                </c:pt>
                <c:pt idx="4660" formatCode="General">
                  <c:v>8.7704618490386299E-2</c:v>
                </c:pt>
                <c:pt idx="4661" formatCode="General">
                  <c:v>8.3582750347061599E-2</c:v>
                </c:pt>
                <c:pt idx="4662" formatCode="General">
                  <c:v>8.1130128218036404E-2</c:v>
                </c:pt>
                <c:pt idx="4663" formatCode="General">
                  <c:v>7.90844762572043E-2</c:v>
                </c:pt>
                <c:pt idx="4664" formatCode="General">
                  <c:v>7.7203440503948506E-2</c:v>
                </c:pt>
                <c:pt idx="4665" formatCode="General">
                  <c:v>7.6061022438286593E-2</c:v>
                </c:pt>
                <c:pt idx="4666" formatCode="General">
                  <c:v>7.6590111608847003E-2</c:v>
                </c:pt>
                <c:pt idx="4667" formatCode="General">
                  <c:v>7.9456708897279502E-2</c:v>
                </c:pt>
                <c:pt idx="4668" formatCode="General">
                  <c:v>8.4769118552485298E-2</c:v>
                </c:pt>
                <c:pt idx="4669" formatCode="General">
                  <c:v>9.1759635280240295E-2</c:v>
                </c:pt>
                <c:pt idx="4670" formatCode="General">
                  <c:v>9.9145834913258499E-2</c:v>
                </c:pt>
                <c:pt idx="4671" formatCode="General">
                  <c:v>0.106020874105098</c:v>
                </c:pt>
                <c:pt idx="4672" formatCode="General">
                  <c:v>0.111998339557676</c:v>
                </c:pt>
                <c:pt idx="4673" formatCode="General">
                  <c:v>0.116569980193115</c:v>
                </c:pt>
                <c:pt idx="4674" formatCode="General">
                  <c:v>0.119775744696818</c:v>
                </c:pt>
                <c:pt idx="4675" formatCode="General">
                  <c:v>0.121930165130216</c:v>
                </c:pt>
                <c:pt idx="4676" formatCode="General">
                  <c:v>0.122934020457294</c:v>
                </c:pt>
                <c:pt idx="4677" formatCode="General">
                  <c:v>0.122737739592529</c:v>
                </c:pt>
                <c:pt idx="4678" formatCode="General">
                  <c:v>0.12051643214839999</c:v>
                </c:pt>
                <c:pt idx="4679" formatCode="General">
                  <c:v>0.116152806404658</c:v>
                </c:pt>
                <c:pt idx="4680" formatCode="General">
                  <c:v>0.110732859807992</c:v>
                </c:pt>
                <c:pt idx="4681" formatCode="General">
                  <c:v>0.104737150418378</c:v>
                </c:pt>
                <c:pt idx="4682" formatCode="General">
                  <c:v>9.7826190356400597E-2</c:v>
                </c:pt>
                <c:pt idx="4683" formatCode="General">
                  <c:v>8.9282455781050402E-2</c:v>
                </c:pt>
                <c:pt idx="4684" formatCode="General">
                  <c:v>7.9176732882582299E-2</c:v>
                </c:pt>
                <c:pt idx="4685" formatCode="General">
                  <c:v>6.8025489338591497E-2</c:v>
                </c:pt>
                <c:pt idx="4686" formatCode="General">
                  <c:v>5.60999579759177E-2</c:v>
                </c:pt>
                <c:pt idx="4687" formatCode="General">
                  <c:v>4.3891185767081897E-2</c:v>
                </c:pt>
                <c:pt idx="4688" formatCode="General">
                  <c:v>3.1611350369852603E-2</c:v>
                </c:pt>
                <c:pt idx="4689" formatCode="General">
                  <c:v>1.9431597806049399E-2</c:v>
                </c:pt>
                <c:pt idx="4690" formatCode="General">
                  <c:v>7.9202875341438904E-3</c:v>
                </c:pt>
                <c:pt idx="4691" formatCode="General">
                  <c:v>-2.95628311049497E-3</c:v>
                </c:pt>
                <c:pt idx="4692" formatCode="General">
                  <c:v>-1.31352893465873E-2</c:v>
                </c:pt>
                <c:pt idx="4693" formatCode="General">
                  <c:v>-2.15905356947429E-2</c:v>
                </c:pt>
                <c:pt idx="4694" formatCode="General">
                  <c:v>-2.77136028540639E-2</c:v>
                </c:pt>
                <c:pt idx="4695" formatCode="General">
                  <c:v>-3.0982474926390599E-2</c:v>
                </c:pt>
                <c:pt idx="4696" formatCode="General">
                  <c:v>-3.1322746860089297E-2</c:v>
                </c:pt>
                <c:pt idx="4697" formatCode="General">
                  <c:v>-2.9901146744938899E-2</c:v>
                </c:pt>
                <c:pt idx="4698" formatCode="General">
                  <c:v>-2.68380723196745E-2</c:v>
                </c:pt>
                <c:pt idx="4699" formatCode="General">
                  <c:v>-2.2466872611024601E-2</c:v>
                </c:pt>
                <c:pt idx="4700" formatCode="General">
                  <c:v>-1.80043348853073E-2</c:v>
                </c:pt>
                <c:pt idx="4701" formatCode="General">
                  <c:v>-1.45802229001039E-2</c:v>
                </c:pt>
                <c:pt idx="4702" formatCode="General">
                  <c:v>-1.4162881964590901E-2</c:v>
                </c:pt>
                <c:pt idx="4703" formatCode="General">
                  <c:v>-1.7075279376023399E-2</c:v>
                </c:pt>
                <c:pt idx="4704" formatCode="General">
                  <c:v>-2.2346225348648701E-2</c:v>
                </c:pt>
                <c:pt idx="4705" formatCode="General">
                  <c:v>-3.0142872830691499E-2</c:v>
                </c:pt>
                <c:pt idx="4706" formatCode="General">
                  <c:v>-4.0639115579699403E-2</c:v>
                </c:pt>
                <c:pt idx="4707" formatCode="General">
                  <c:v>-5.3058154159958001E-2</c:v>
                </c:pt>
                <c:pt idx="4708" formatCode="General">
                  <c:v>-6.6244304198964196E-2</c:v>
                </c:pt>
                <c:pt idx="4709" formatCode="General">
                  <c:v>-8.0003806563512206E-2</c:v>
                </c:pt>
                <c:pt idx="4710" formatCode="General">
                  <c:v>-9.4689679426413598E-2</c:v>
                </c:pt>
                <c:pt idx="4711" formatCode="General">
                  <c:v>-0.109685307578266</c:v>
                </c:pt>
                <c:pt idx="4712" formatCode="General">
                  <c:v>-0.123512503424222</c:v>
                </c:pt>
                <c:pt idx="4713" formatCode="General">
                  <c:v>-0.13503094808215299</c:v>
                </c:pt>
                <c:pt idx="4714" formatCode="General">
                  <c:v>-0.144790720511043</c:v>
                </c:pt>
                <c:pt idx="4715" formatCode="General">
                  <c:v>-0.15333168594125199</c:v>
                </c:pt>
                <c:pt idx="4716" formatCode="General">
                  <c:v>-0.16030178202315801</c:v>
                </c:pt>
                <c:pt idx="4717" formatCode="General">
                  <c:v>-0.16503855234739701</c:v>
                </c:pt>
                <c:pt idx="4718" formatCode="General">
                  <c:v>-0.166852806473647</c:v>
                </c:pt>
                <c:pt idx="4719" formatCode="General">
                  <c:v>-0.16597236905575999</c:v>
                </c:pt>
                <c:pt idx="4720" formatCode="General">
                  <c:v>-0.163068222738083</c:v>
                </c:pt>
                <c:pt idx="4721" formatCode="General">
                  <c:v>-0.15911341023508499</c:v>
                </c:pt>
                <c:pt idx="4722" formatCode="General">
                  <c:v>-0.15511468762872499</c:v>
                </c:pt>
                <c:pt idx="4723" formatCode="General">
                  <c:v>-0.150622143575698</c:v>
                </c:pt>
                <c:pt idx="4724" formatCode="General">
                  <c:v>-0.14553356526518299</c:v>
                </c:pt>
                <c:pt idx="4725" formatCode="General">
                  <c:v>-0.139847135894824</c:v>
                </c:pt>
                <c:pt idx="4726" formatCode="General">
                  <c:v>-0.13241289365221001</c:v>
                </c:pt>
                <c:pt idx="4727" formatCode="General">
                  <c:v>-0.12373166405431001</c:v>
                </c:pt>
                <c:pt idx="4728" formatCode="General">
                  <c:v>-0.114854035561851</c:v>
                </c:pt>
                <c:pt idx="4729" formatCode="General">
                  <c:v>-0.106827793160635</c:v>
                </c:pt>
                <c:pt idx="4730" formatCode="General">
                  <c:v>-0.100194368673067</c:v>
                </c:pt>
                <c:pt idx="4731" formatCode="General">
                  <c:v>-9.44547263803385E-2</c:v>
                </c:pt>
                <c:pt idx="4732" formatCode="General">
                  <c:v>-8.8844346840039001E-2</c:v>
                </c:pt>
                <c:pt idx="4733" formatCode="General">
                  <c:v>-8.2525054458332497E-2</c:v>
                </c:pt>
                <c:pt idx="4734" formatCode="General">
                  <c:v>-7.5739478231549903E-2</c:v>
                </c:pt>
                <c:pt idx="4735" formatCode="General">
                  <c:v>-6.9872697876940795E-2</c:v>
                </c:pt>
                <c:pt idx="4736" formatCode="General">
                  <c:v>-6.5931495060457798E-2</c:v>
                </c:pt>
                <c:pt idx="4737" formatCode="General">
                  <c:v>-6.3762934239907101E-2</c:v>
                </c:pt>
                <c:pt idx="4738" formatCode="General">
                  <c:v>-6.2892939019864702E-2</c:v>
                </c:pt>
                <c:pt idx="4739" formatCode="General">
                  <c:v>-6.2630101937234298E-2</c:v>
                </c:pt>
                <c:pt idx="4740" formatCode="General">
                  <c:v>-6.2896487291546205E-2</c:v>
                </c:pt>
                <c:pt idx="4741" formatCode="General">
                  <c:v>-6.4808772821417698E-2</c:v>
                </c:pt>
                <c:pt idx="4742" formatCode="General">
                  <c:v>-6.92322331109331E-2</c:v>
                </c:pt>
                <c:pt idx="4743" formatCode="General">
                  <c:v>-7.5693098668689104E-2</c:v>
                </c:pt>
                <c:pt idx="4744" formatCode="General">
                  <c:v>-8.3097052272325098E-2</c:v>
                </c:pt>
                <c:pt idx="4745" formatCode="General">
                  <c:v>-9.0880601636497998E-2</c:v>
                </c:pt>
                <c:pt idx="4746" formatCode="General">
                  <c:v>-9.8867926675762205E-2</c:v>
                </c:pt>
                <c:pt idx="4747" formatCode="General">
                  <c:v>-0.106356155067849</c:v>
                </c:pt>
                <c:pt idx="4748" formatCode="General">
                  <c:v>-0.113569650743694</c:v>
                </c:pt>
                <c:pt idx="4749" formatCode="General">
                  <c:v>-0.12008351722555299</c:v>
                </c:pt>
                <c:pt idx="4750" formatCode="General">
                  <c:v>-0.12478430743298199</c:v>
                </c:pt>
                <c:pt idx="4751" formatCode="General">
                  <c:v>-0.12818571340992299</c:v>
                </c:pt>
                <c:pt idx="4752" formatCode="General">
                  <c:v>-0.13031464723476899</c:v>
                </c:pt>
                <c:pt idx="4753" formatCode="General">
                  <c:v>-0.13026740022372199</c:v>
                </c:pt>
                <c:pt idx="4754" formatCode="General">
                  <c:v>-0.12798062891034201</c:v>
                </c:pt>
                <c:pt idx="4755" formatCode="General">
                  <c:v>-0.12355698179088</c:v>
                </c:pt>
                <c:pt idx="4756" formatCode="General">
                  <c:v>-0.116927663965263</c:v>
                </c:pt>
                <c:pt idx="4757" formatCode="General">
                  <c:v>-0.10876049812093</c:v>
                </c:pt>
                <c:pt idx="4758" formatCode="General">
                  <c:v>-0.100066335270788</c:v>
                </c:pt>
                <c:pt idx="4759" formatCode="General">
                  <c:v>-9.1743048132210903E-2</c:v>
                </c:pt>
                <c:pt idx="4760" formatCode="General">
                  <c:v>-8.4989700499703405E-2</c:v>
                </c:pt>
                <c:pt idx="4761" formatCode="General">
                  <c:v>-8.1300646265586904E-2</c:v>
                </c:pt>
                <c:pt idx="4762" formatCode="General">
                  <c:v>-8.0099003839439201E-2</c:v>
                </c:pt>
                <c:pt idx="4763" formatCode="General">
                  <c:v>-8.0041223741772097E-2</c:v>
                </c:pt>
                <c:pt idx="4764" formatCode="General">
                  <c:v>-8.1143627659978304E-2</c:v>
                </c:pt>
                <c:pt idx="4765" formatCode="General">
                  <c:v>-8.3127575847983498E-2</c:v>
                </c:pt>
                <c:pt idx="4766" formatCode="General">
                  <c:v>-8.4886738040029802E-2</c:v>
                </c:pt>
                <c:pt idx="4767" formatCode="General">
                  <c:v>-8.5914407764837497E-2</c:v>
                </c:pt>
                <c:pt idx="4768" formatCode="General">
                  <c:v>-8.6273445449236597E-2</c:v>
                </c:pt>
                <c:pt idx="4769" formatCode="General">
                  <c:v>-8.6332144096482502E-2</c:v>
                </c:pt>
                <c:pt idx="4770" formatCode="General">
                  <c:v>-8.6409752281091906E-2</c:v>
                </c:pt>
                <c:pt idx="4771" formatCode="General">
                  <c:v>-8.6650935209858795E-2</c:v>
                </c:pt>
                <c:pt idx="4772" formatCode="General">
                  <c:v>-8.7697662702120802E-2</c:v>
                </c:pt>
                <c:pt idx="4773" formatCode="General">
                  <c:v>-8.9566934279231403E-2</c:v>
                </c:pt>
                <c:pt idx="4774" formatCode="General">
                  <c:v>-9.2519693853364504E-2</c:v>
                </c:pt>
                <c:pt idx="4775" formatCode="General">
                  <c:v>-9.6984220396793497E-2</c:v>
                </c:pt>
                <c:pt idx="4776" formatCode="General">
                  <c:v>-0.102414387594298</c:v>
                </c:pt>
                <c:pt idx="4777" formatCode="General">
                  <c:v>-0.106684902524404</c:v>
                </c:pt>
                <c:pt idx="4778" formatCode="General">
                  <c:v>-0.108916593620259</c:v>
                </c:pt>
                <c:pt idx="4779" formatCode="General">
                  <c:v>-0.110524619443987</c:v>
                </c:pt>
                <c:pt idx="4780" formatCode="General">
                  <c:v>-0.11221501111111699</c:v>
                </c:pt>
                <c:pt idx="4781" formatCode="General">
                  <c:v>-0.11347746996190999</c:v>
                </c:pt>
                <c:pt idx="4782" formatCode="General">
                  <c:v>-0.113351061333074</c:v>
                </c:pt>
                <c:pt idx="4783" formatCode="General">
                  <c:v>-0.111907753120242</c:v>
                </c:pt>
                <c:pt idx="4784" formatCode="General">
                  <c:v>-0.109823844231127</c:v>
                </c:pt>
                <c:pt idx="4785" formatCode="General">
                  <c:v>-0.107972156631483</c:v>
                </c:pt>
                <c:pt idx="4786" formatCode="General">
                  <c:v>-0.106907768516671</c:v>
                </c:pt>
                <c:pt idx="4787" formatCode="General">
                  <c:v>-0.10656455282989601</c:v>
                </c:pt>
                <c:pt idx="4788" formatCode="General">
                  <c:v>-0.10689590964840399</c:v>
                </c:pt>
                <c:pt idx="4789" formatCode="General">
                  <c:v>-0.107442713866878</c:v>
                </c:pt>
                <c:pt idx="4790" formatCode="General">
                  <c:v>-0.107180312331962</c:v>
                </c:pt>
                <c:pt idx="4791" formatCode="General">
                  <c:v>-0.105792320297836</c:v>
                </c:pt>
                <c:pt idx="4792" formatCode="General">
                  <c:v>-0.103542516977598</c:v>
                </c:pt>
                <c:pt idx="4793" formatCode="General">
                  <c:v>-0.100733444711245</c:v>
                </c:pt>
                <c:pt idx="4794" formatCode="General">
                  <c:v>-9.7979434403026699E-2</c:v>
                </c:pt>
                <c:pt idx="4795" formatCode="General">
                  <c:v>-9.5894691962963005E-2</c:v>
                </c:pt>
                <c:pt idx="4796" formatCode="General">
                  <c:v>-9.4111185133917502E-2</c:v>
                </c:pt>
                <c:pt idx="4797" formatCode="General">
                  <c:v>-9.2334146452328597E-2</c:v>
                </c:pt>
                <c:pt idx="4798" formatCode="General">
                  <c:v>-9.1685196679584094E-2</c:v>
                </c:pt>
                <c:pt idx="4799" formatCode="General">
                  <c:v>-9.2439068034352201E-2</c:v>
                </c:pt>
                <c:pt idx="4800" formatCode="General">
                  <c:v>-9.3944435662607906E-2</c:v>
                </c:pt>
                <c:pt idx="4801" formatCode="General">
                  <c:v>-9.5617062975734898E-2</c:v>
                </c:pt>
                <c:pt idx="4802" formatCode="General">
                  <c:v>-9.6711298731195702E-2</c:v>
                </c:pt>
                <c:pt idx="4803" formatCode="General">
                  <c:v>-9.8118747767227801E-2</c:v>
                </c:pt>
                <c:pt idx="4804" formatCode="General">
                  <c:v>-0.100676110259105</c:v>
                </c:pt>
                <c:pt idx="4805" formatCode="General">
                  <c:v>-0.10437911164090399</c:v>
                </c:pt>
                <c:pt idx="4806" formatCode="General">
                  <c:v>-0.109412385192301</c:v>
                </c:pt>
                <c:pt idx="4807" formatCode="General">
                  <c:v>-0.11562895434954799</c:v>
                </c:pt>
                <c:pt idx="4808" formatCode="General">
                  <c:v>-0.121718536534809</c:v>
                </c:pt>
                <c:pt idx="4809" formatCode="General">
                  <c:v>-0.12638848891851201</c:v>
                </c:pt>
                <c:pt idx="4810" formatCode="General">
                  <c:v>-0.12922169808391701</c:v>
                </c:pt>
                <c:pt idx="4811" formatCode="General">
                  <c:v>-0.12968680631735099</c:v>
                </c:pt>
                <c:pt idx="4812" formatCode="General">
                  <c:v>-0.128352727880574</c:v>
                </c:pt>
                <c:pt idx="4813" formatCode="General">
                  <c:v>-0.12623470910477</c:v>
                </c:pt>
                <c:pt idx="4814" formatCode="General">
                  <c:v>-0.123221602299529</c:v>
                </c:pt>
                <c:pt idx="4815" formatCode="General">
                  <c:v>-0.118303395549139</c:v>
                </c:pt>
                <c:pt idx="4816" formatCode="General">
                  <c:v>-0.11111740055151501</c:v>
                </c:pt>
                <c:pt idx="4817" formatCode="General">
                  <c:v>-0.102449750043878</c:v>
                </c:pt>
                <c:pt idx="4818" formatCode="General">
                  <c:v>-9.3205037546248606E-2</c:v>
                </c:pt>
                <c:pt idx="4819" formatCode="General">
                  <c:v>-8.4266233245002695E-2</c:v>
                </c:pt>
                <c:pt idx="4820" formatCode="General">
                  <c:v>-7.7249161817735904E-2</c:v>
                </c:pt>
                <c:pt idx="4821" formatCode="General">
                  <c:v>-7.3413250910606603E-2</c:v>
                </c:pt>
                <c:pt idx="4822" formatCode="General">
                  <c:v>-7.1569583116823501E-2</c:v>
                </c:pt>
                <c:pt idx="4823" formatCode="General">
                  <c:v>-7.0555747225592796E-2</c:v>
                </c:pt>
                <c:pt idx="4824" formatCode="General">
                  <c:v>-7.0012682136784299E-2</c:v>
                </c:pt>
                <c:pt idx="4825" formatCode="General">
                  <c:v>-6.9384473796289398E-2</c:v>
                </c:pt>
                <c:pt idx="4826" formatCode="General">
                  <c:v>-6.9536674570902804E-2</c:v>
                </c:pt>
                <c:pt idx="4827" formatCode="General">
                  <c:v>-7.1170461067359594E-2</c:v>
                </c:pt>
                <c:pt idx="4828" formatCode="General">
                  <c:v>-7.3576801804617994E-2</c:v>
                </c:pt>
                <c:pt idx="4829" formatCode="General">
                  <c:v>-7.6881276125456297E-2</c:v>
                </c:pt>
                <c:pt idx="4830" formatCode="General">
                  <c:v>-8.13758008266494E-2</c:v>
                </c:pt>
                <c:pt idx="4831" formatCode="General">
                  <c:v>-8.6553818414468797E-2</c:v>
                </c:pt>
                <c:pt idx="4832" formatCode="General">
                  <c:v>-9.21487982598201E-2</c:v>
                </c:pt>
                <c:pt idx="4833" formatCode="General">
                  <c:v>-9.7818973387641298E-2</c:v>
                </c:pt>
                <c:pt idx="4834" formatCode="General">
                  <c:v>-0.102188282030513</c:v>
                </c:pt>
                <c:pt idx="4835" formatCode="General">
                  <c:v>-0.103457717899052</c:v>
                </c:pt>
                <c:pt idx="4836" formatCode="General">
                  <c:v>-0.101863915922128</c:v>
                </c:pt>
                <c:pt idx="4837" formatCode="General">
                  <c:v>-9.8615018692429293E-2</c:v>
                </c:pt>
                <c:pt idx="4838" formatCode="General">
                  <c:v>-9.4493601237793198E-2</c:v>
                </c:pt>
                <c:pt idx="4839" formatCode="General">
                  <c:v>-9.0769840841223401E-2</c:v>
                </c:pt>
                <c:pt idx="4840" formatCode="General">
                  <c:v>-8.84181636055828E-2</c:v>
                </c:pt>
                <c:pt idx="4841" formatCode="General">
                  <c:v>-8.7378408695746201E-2</c:v>
                </c:pt>
                <c:pt idx="4842" formatCode="General">
                  <c:v>-8.7519488894483799E-2</c:v>
                </c:pt>
                <c:pt idx="4843" formatCode="General">
                  <c:v>-8.8590555452663894E-2</c:v>
                </c:pt>
                <c:pt idx="4844" formatCode="General">
                  <c:v>-9.0605255774916002E-2</c:v>
                </c:pt>
                <c:pt idx="4845" formatCode="General">
                  <c:v>-9.4309871543241497E-2</c:v>
                </c:pt>
                <c:pt idx="4846" formatCode="General">
                  <c:v>-9.9489424730435802E-2</c:v>
                </c:pt>
                <c:pt idx="4847" formatCode="General">
                  <c:v>-0.105567409546619</c:v>
                </c:pt>
                <c:pt idx="4848" formatCode="General">
                  <c:v>-0.113181032529278</c:v>
                </c:pt>
                <c:pt idx="4849" formatCode="General">
                  <c:v>-0.12267818877495699</c:v>
                </c:pt>
                <c:pt idx="4850" formatCode="General">
                  <c:v>-0.133329879684704</c:v>
                </c:pt>
                <c:pt idx="4851" formatCode="General">
                  <c:v>-0.145036678939891</c:v>
                </c:pt>
                <c:pt idx="4852" formatCode="General">
                  <c:v>-0.15830625531494499</c:v>
                </c:pt>
                <c:pt idx="4853" formatCode="General">
                  <c:v>-0.17286350579451301</c:v>
                </c:pt>
                <c:pt idx="4854" formatCode="General">
                  <c:v>-0.187363817963726</c:v>
                </c:pt>
                <c:pt idx="4855" formatCode="General">
                  <c:v>-0.19974406484583199</c:v>
                </c:pt>
                <c:pt idx="4856" formatCode="General">
                  <c:v>-0.21031393966956999</c:v>
                </c:pt>
                <c:pt idx="4857" formatCode="General">
                  <c:v>-0.219876616241136</c:v>
                </c:pt>
                <c:pt idx="4858" formatCode="General">
                  <c:v>-0.22807463454966601</c:v>
                </c:pt>
                <c:pt idx="4859" formatCode="General">
                  <c:v>-0.23494853793828199</c:v>
                </c:pt>
                <c:pt idx="4860" formatCode="General">
                  <c:v>-0.24028803838985099</c:v>
                </c:pt>
                <c:pt idx="4861" formatCode="General">
                  <c:v>-0.24379148605436499</c:v>
                </c:pt>
                <c:pt idx="4862" formatCode="General">
                  <c:v>-0.24454799849387199</c:v>
                </c:pt>
                <c:pt idx="4863" formatCode="General">
                  <c:v>-0.24149315868335999</c:v>
                </c:pt>
                <c:pt idx="4864" formatCode="General">
                  <c:v>-0.23504193329370901</c:v>
                </c:pt>
                <c:pt idx="4865" formatCode="General">
                  <c:v>-0.22571945756018499</c:v>
                </c:pt>
                <c:pt idx="4866" formatCode="General">
                  <c:v>-0.213962799934696</c:v>
                </c:pt>
                <c:pt idx="4867" formatCode="General">
                  <c:v>-0.20106945811834401</c:v>
                </c:pt>
                <c:pt idx="4868" formatCode="General">
                  <c:v>-0.187860368384655</c:v>
                </c:pt>
                <c:pt idx="4869" formatCode="General">
                  <c:v>-0.17430503949541401</c:v>
                </c:pt>
                <c:pt idx="4870" formatCode="General">
                  <c:v>-0.16057471802377599</c:v>
                </c:pt>
                <c:pt idx="4871" formatCode="General">
                  <c:v>-0.147558164661581</c:v>
                </c:pt>
                <c:pt idx="4872" formatCode="General">
                  <c:v>-0.135464400835449</c:v>
                </c:pt>
                <c:pt idx="4873" formatCode="General">
                  <c:v>-0.123700896322717</c:v>
                </c:pt>
                <c:pt idx="4874" formatCode="General">
                  <c:v>-0.113069695089853</c:v>
                </c:pt>
                <c:pt idx="4875" formatCode="General">
                  <c:v>-0.104966185824014</c:v>
                </c:pt>
                <c:pt idx="4876" formatCode="General">
                  <c:v>-9.9159470791101503E-2</c:v>
                </c:pt>
                <c:pt idx="4877" formatCode="General">
                  <c:v>-9.4314280023377703E-2</c:v>
                </c:pt>
                <c:pt idx="4878" formatCode="General">
                  <c:v>-9.0635299146424597E-2</c:v>
                </c:pt>
                <c:pt idx="4879" formatCode="General">
                  <c:v>-8.9695842857837702E-2</c:v>
                </c:pt>
                <c:pt idx="4880" formatCode="General">
                  <c:v>-9.1404076303938805E-2</c:v>
                </c:pt>
                <c:pt idx="4881" formatCode="General">
                  <c:v>-9.4246104832392499E-2</c:v>
                </c:pt>
                <c:pt idx="4882" formatCode="General">
                  <c:v>-9.6564893321585396E-2</c:v>
                </c:pt>
                <c:pt idx="4883" formatCode="General">
                  <c:v>-9.6754073446614797E-2</c:v>
                </c:pt>
                <c:pt idx="4884" formatCode="General">
                  <c:v>-9.3922129740852997E-2</c:v>
                </c:pt>
                <c:pt idx="4885" formatCode="General">
                  <c:v>-8.8770285124674997E-2</c:v>
                </c:pt>
                <c:pt idx="4886" formatCode="General">
                  <c:v>-8.2370954437205296E-2</c:v>
                </c:pt>
                <c:pt idx="4887" formatCode="General">
                  <c:v>-7.4833322154897602E-2</c:v>
                </c:pt>
                <c:pt idx="4888" formatCode="General">
                  <c:v>-6.5851619372744905E-2</c:v>
                </c:pt>
                <c:pt idx="4889" formatCode="General">
                  <c:v>-5.60521838460021E-2</c:v>
                </c:pt>
                <c:pt idx="4890" formatCode="General">
                  <c:v>-4.6560638190473402E-2</c:v>
                </c:pt>
                <c:pt idx="4891" formatCode="General">
                  <c:v>-3.6531471423279401E-2</c:v>
                </c:pt>
                <c:pt idx="4892" formatCode="General">
                  <c:v>-2.5004855430773801E-2</c:v>
                </c:pt>
                <c:pt idx="4893" formatCode="General">
                  <c:v>-1.3004276361357699E-2</c:v>
                </c:pt>
                <c:pt idx="4894" formatCode="General">
                  <c:v>-1.6275896004034299E-3</c:v>
                </c:pt>
                <c:pt idx="4895" formatCode="General">
                  <c:v>8.3488208204331605E-3</c:v>
                </c:pt>
                <c:pt idx="4896" formatCode="General">
                  <c:v>1.6363101189178601E-2</c:v>
                </c:pt>
                <c:pt idx="4897" formatCode="General">
                  <c:v>2.28157262185287E-2</c:v>
                </c:pt>
                <c:pt idx="4898" formatCode="General">
                  <c:v>2.80927940760093E-2</c:v>
                </c:pt>
                <c:pt idx="4899" formatCode="General">
                  <c:v>3.1977548565471699E-2</c:v>
                </c:pt>
                <c:pt idx="4900" formatCode="General">
                  <c:v>3.4275578470961798E-2</c:v>
                </c:pt>
                <c:pt idx="4901" formatCode="General">
                  <c:v>3.5227929641338897E-2</c:v>
                </c:pt>
                <c:pt idx="4902" formatCode="General">
                  <c:v>3.5399551589233698E-2</c:v>
                </c:pt>
                <c:pt idx="4903" formatCode="General">
                  <c:v>3.4375411943849202E-2</c:v>
                </c:pt>
                <c:pt idx="4904" formatCode="General">
                  <c:v>3.2139203980499298E-2</c:v>
                </c:pt>
                <c:pt idx="4905" formatCode="General">
                  <c:v>2.9486682985230502E-2</c:v>
                </c:pt>
                <c:pt idx="4906" formatCode="General">
                  <c:v>2.63626757988237E-2</c:v>
                </c:pt>
                <c:pt idx="4907" formatCode="General">
                  <c:v>2.2631526693862002E-2</c:v>
                </c:pt>
                <c:pt idx="4908" formatCode="General">
                  <c:v>1.92335342284333E-2</c:v>
                </c:pt>
                <c:pt idx="4909" formatCode="General">
                  <c:v>1.78396227168022E-2</c:v>
                </c:pt>
                <c:pt idx="4910" formatCode="General">
                  <c:v>1.8939396270783001E-2</c:v>
                </c:pt>
                <c:pt idx="4911" formatCode="General">
                  <c:v>2.2956894217618901E-2</c:v>
                </c:pt>
                <c:pt idx="4912" formatCode="General">
                  <c:v>3.0704915088139401E-2</c:v>
                </c:pt>
                <c:pt idx="4913" formatCode="General">
                  <c:v>4.23888519670143E-2</c:v>
                </c:pt>
                <c:pt idx="4914" formatCode="General">
                  <c:v>5.7526789126859497E-2</c:v>
                </c:pt>
                <c:pt idx="4915" formatCode="General">
                  <c:v>7.5369171926428405E-2</c:v>
                </c:pt>
                <c:pt idx="4916" formatCode="General">
                  <c:v>9.4813745988015896E-2</c:v>
                </c:pt>
                <c:pt idx="4917" formatCode="General">
                  <c:v>0.11427889587334999</c:v>
                </c:pt>
                <c:pt idx="4918" formatCode="General">
                  <c:v>0.133322097869639</c:v>
                </c:pt>
                <c:pt idx="4919" formatCode="General">
                  <c:v>0.15153386904861901</c:v>
                </c:pt>
                <c:pt idx="4920" formatCode="General">
                  <c:v>0.16810850907731401</c:v>
                </c:pt>
                <c:pt idx="4921" formatCode="General">
                  <c:v>0.18293066671028199</c:v>
                </c:pt>
                <c:pt idx="4922" formatCode="General">
                  <c:v>0.19538709006417801</c:v>
                </c:pt>
                <c:pt idx="4923" formatCode="General">
                  <c:v>0.20446872089315099</c:v>
                </c:pt>
                <c:pt idx="4924" formatCode="General">
                  <c:v>0.210189556313891</c:v>
                </c:pt>
                <c:pt idx="4925" formatCode="General">
                  <c:v>0.213188376860873</c:v>
                </c:pt>
                <c:pt idx="4926" formatCode="General">
                  <c:v>0.21371545140217199</c:v>
                </c:pt>
                <c:pt idx="4927" formatCode="General">
                  <c:v>0.21207944162838799</c:v>
                </c:pt>
                <c:pt idx="4928" formatCode="General">
                  <c:v>0.20987157614733801</c:v>
                </c:pt>
                <c:pt idx="4929" formatCode="General">
                  <c:v>0.208640368599322</c:v>
                </c:pt>
                <c:pt idx="4930" formatCode="General">
                  <c:v>0.20820335572394699</c:v>
                </c:pt>
                <c:pt idx="4931" formatCode="General">
                  <c:v>0.207294279924676</c:v>
                </c:pt>
                <c:pt idx="4932" formatCode="General">
                  <c:v>0.20583113772286299</c:v>
                </c:pt>
                <c:pt idx="4933" formatCode="General">
                  <c:v>0.20399496612954701</c:v>
                </c:pt>
                <c:pt idx="4934" formatCode="General">
                  <c:v>0.20144078041999</c:v>
                </c:pt>
                <c:pt idx="4935" formatCode="General">
                  <c:v>0.19869115284300801</c:v>
                </c:pt>
                <c:pt idx="4936" formatCode="General">
                  <c:v>0.19605770019400801</c:v>
                </c:pt>
                <c:pt idx="4937" formatCode="General">
                  <c:v>0.19503795421206199</c:v>
                </c:pt>
                <c:pt idx="4938" formatCode="General">
                  <c:v>0.19803757513524201</c:v>
                </c:pt>
                <c:pt idx="4939" formatCode="General">
                  <c:v>0.204935808121743</c:v>
                </c:pt>
                <c:pt idx="4940" formatCode="General">
                  <c:v>0.21436087901947001</c:v>
                </c:pt>
                <c:pt idx="4941" formatCode="General">
                  <c:v>0.225479363029056</c:v>
                </c:pt>
                <c:pt idx="4942" formatCode="General">
                  <c:v>0.237038788737576</c:v>
                </c:pt>
                <c:pt idx="4943" formatCode="General">
                  <c:v>0.24805887870330401</c:v>
                </c:pt>
                <c:pt idx="4944" formatCode="General">
                  <c:v>0.25859957776464998</c:v>
                </c:pt>
                <c:pt idx="4945" formatCode="General">
                  <c:v>0.26837449345229802</c:v>
                </c:pt>
                <c:pt idx="4946" formatCode="General">
                  <c:v>0.277063693598946</c:v>
                </c:pt>
                <c:pt idx="4947" formatCode="General">
                  <c:v>0.28519375723927298</c:v>
                </c:pt>
                <c:pt idx="4948" formatCode="General">
                  <c:v>0.292432482661869</c:v>
                </c:pt>
                <c:pt idx="4949" formatCode="General">
                  <c:v>0.29825624134215301</c:v>
                </c:pt>
                <c:pt idx="4950" formatCode="General">
                  <c:v>0.30393096052172702</c:v>
                </c:pt>
                <c:pt idx="4951" formatCode="General">
                  <c:v>0.30990277122259802</c:v>
                </c:pt>
                <c:pt idx="4952" formatCode="General">
                  <c:v>0.31542463822116701</c:v>
                </c:pt>
                <c:pt idx="4953" formatCode="General">
                  <c:v>0.32035469413266399</c:v>
                </c:pt>
                <c:pt idx="4954" formatCode="General">
                  <c:v>0.32448206132331198</c:v>
                </c:pt>
                <c:pt idx="4955" formatCode="General">
                  <c:v>0.32786445031949302</c:v>
                </c:pt>
                <c:pt idx="4956" formatCode="General">
                  <c:v>0.33019777929665101</c:v>
                </c:pt>
                <c:pt idx="4957" formatCode="General">
                  <c:v>0.33129265291298399</c:v>
                </c:pt>
                <c:pt idx="4958" formatCode="General">
                  <c:v>0.331373619455333</c:v>
                </c:pt>
                <c:pt idx="4959" formatCode="General">
                  <c:v>0.33037224798978698</c:v>
                </c:pt>
                <c:pt idx="4960" formatCode="General">
                  <c:v>0.32834522962717</c:v>
                </c:pt>
                <c:pt idx="4961" formatCode="General">
                  <c:v>0.324847107625855</c:v>
                </c:pt>
                <c:pt idx="4962" formatCode="General">
                  <c:v>0.31987453505398</c:v>
                </c:pt>
                <c:pt idx="4963" formatCode="General">
                  <c:v>0.31393549765295198</c:v>
                </c:pt>
                <c:pt idx="4964" formatCode="General">
                  <c:v>0.30751836211904299</c:v>
                </c:pt>
                <c:pt idx="4965" formatCode="General">
                  <c:v>0.300726432755268</c:v>
                </c:pt>
                <c:pt idx="4966" formatCode="General">
                  <c:v>0.29387871992077802</c:v>
                </c:pt>
                <c:pt idx="4967" formatCode="General">
                  <c:v>0.28777455460704099</c:v>
                </c:pt>
                <c:pt idx="4968" formatCode="General">
                  <c:v>0.28355730732471501</c:v>
                </c:pt>
                <c:pt idx="4969" formatCode="General">
                  <c:v>0.28208817227157801</c:v>
                </c:pt>
                <c:pt idx="4970" formatCode="General">
                  <c:v>0.28222231310089002</c:v>
                </c:pt>
                <c:pt idx="4971" formatCode="General">
                  <c:v>0.283326272613102</c:v>
                </c:pt>
                <c:pt idx="4972" formatCode="General">
                  <c:v>0.286414438229812</c:v>
                </c:pt>
                <c:pt idx="4973" formatCode="General">
                  <c:v>0.29143328723322998</c:v>
                </c:pt>
                <c:pt idx="4974" formatCode="General">
                  <c:v>0.29764666755131303</c:v>
                </c:pt>
                <c:pt idx="4975" formatCode="General">
                  <c:v>0.30434018269762603</c:v>
                </c:pt>
                <c:pt idx="4976" formatCode="General">
                  <c:v>0.310245145516584</c:v>
                </c:pt>
                <c:pt idx="4977" formatCode="General">
                  <c:v>0.31453185573914699</c:v>
                </c:pt>
                <c:pt idx="4978" formatCode="General">
                  <c:v>0.317565749135858</c:v>
                </c:pt>
                <c:pt idx="4979" formatCode="General">
                  <c:v>0.31976508287223998</c:v>
                </c:pt>
                <c:pt idx="4980" formatCode="General">
                  <c:v>0.32080249745799799</c:v>
                </c:pt>
                <c:pt idx="4981" formatCode="General">
                  <c:v>0.32010008630005299</c:v>
                </c:pt>
                <c:pt idx="4982" formatCode="General">
                  <c:v>0.317215917138779</c:v>
                </c:pt>
                <c:pt idx="4983" formatCode="General">
                  <c:v>0.31223949791461703</c:v>
                </c:pt>
                <c:pt idx="4984" formatCode="General">
                  <c:v>0.304701629507109</c:v>
                </c:pt>
                <c:pt idx="4985" formatCode="General">
                  <c:v>0.29472353791523398</c:v>
                </c:pt>
                <c:pt idx="4986" formatCode="General">
                  <c:v>0.28343196504439999</c:v>
                </c:pt>
                <c:pt idx="4987" formatCode="General">
                  <c:v>0.27210681406356702</c:v>
                </c:pt>
                <c:pt idx="4988" formatCode="General">
                  <c:v>0.26078993076638202</c:v>
                </c:pt>
                <c:pt idx="4989" formatCode="General">
                  <c:v>0.249219356388275</c:v>
                </c:pt>
                <c:pt idx="4990" formatCode="General">
                  <c:v>0.23836348981989</c:v>
                </c:pt>
                <c:pt idx="4991" formatCode="General">
                  <c:v>0.228833556543168</c:v>
                </c:pt>
                <c:pt idx="4992" formatCode="General">
                  <c:v>0.22173563550921699</c:v>
                </c:pt>
                <c:pt idx="4993" formatCode="General">
                  <c:v>0.21787203711341799</c:v>
                </c:pt>
                <c:pt idx="4994" formatCode="General">
                  <c:v>0.216937072636192</c:v>
                </c:pt>
                <c:pt idx="4995" formatCode="General">
                  <c:v>0.21856901055920899</c:v>
                </c:pt>
                <c:pt idx="4996" formatCode="General">
                  <c:v>0.22237089291790199</c:v>
                </c:pt>
                <c:pt idx="4997" formatCode="General">
                  <c:v>0.22782229234745499</c:v>
                </c:pt>
                <c:pt idx="4998" formatCode="General">
                  <c:v>0.234482180944665</c:v>
                </c:pt>
                <c:pt idx="4999" formatCode="General">
                  <c:v>0.24262428177655501</c:v>
                </c:pt>
                <c:pt idx="5000" formatCode="General">
                  <c:v>0.25285285524948897</c:v>
                </c:pt>
                <c:pt idx="5001" formatCode="General">
                  <c:v>0.26490577039889202</c:v>
                </c:pt>
                <c:pt idx="5002" formatCode="General">
                  <c:v>0.27763136752601397</c:v>
                </c:pt>
                <c:pt idx="5003" formatCode="General">
                  <c:v>0.29025718181767202</c:v>
                </c:pt>
                <c:pt idx="5004" formatCode="General">
                  <c:v>0.30255160536976</c:v>
                </c:pt>
                <c:pt idx="5005" formatCode="General">
                  <c:v>0.314484889627338</c:v>
                </c:pt>
                <c:pt idx="5006" formatCode="General">
                  <c:v>0.32655920413581002</c:v>
                </c:pt>
                <c:pt idx="5007" formatCode="General">
                  <c:v>0.33883335982797302</c:v>
                </c:pt>
                <c:pt idx="5008" formatCode="General">
                  <c:v>0.35018486945770699</c:v>
                </c:pt>
                <c:pt idx="5009" formatCode="General">
                  <c:v>0.35980311169032098</c:v>
                </c:pt>
                <c:pt idx="5010" formatCode="General">
                  <c:v>0.36767299024149702</c:v>
                </c:pt>
                <c:pt idx="5011" formatCode="General">
                  <c:v>0.37199045449942097</c:v>
                </c:pt>
                <c:pt idx="5012" formatCode="General">
                  <c:v>0.371294209114158</c:v>
                </c:pt>
                <c:pt idx="5013" formatCode="General">
                  <c:v>0.36607095616402302</c:v>
                </c:pt>
                <c:pt idx="5014" formatCode="General">
                  <c:v>0.35798819285003702</c:v>
                </c:pt>
                <c:pt idx="5015" formatCode="General">
                  <c:v>0.34843362591320998</c:v>
                </c:pt>
                <c:pt idx="5016" formatCode="General">
                  <c:v>0.33636057119566098</c:v>
                </c:pt>
                <c:pt idx="5017" formatCode="General">
                  <c:v>0.32118924576642999</c:v>
                </c:pt>
                <c:pt idx="5018" formatCode="General">
                  <c:v>0.303566204720363</c:v>
                </c:pt>
                <c:pt idx="5019" formatCode="General">
                  <c:v>0.28461792490816001</c:v>
                </c:pt>
                <c:pt idx="5020" formatCode="General">
                  <c:v>0.26525529053996399</c:v>
                </c:pt>
                <c:pt idx="5021" formatCode="General">
                  <c:v>0.245164420765069</c:v>
                </c:pt>
                <c:pt idx="5022" formatCode="General">
                  <c:v>0.22483821296867201</c:v>
                </c:pt>
                <c:pt idx="5023" formatCode="General">
                  <c:v>0.20560270752602999</c:v>
                </c:pt>
                <c:pt idx="5024" formatCode="General">
                  <c:v>0.187633999538455</c:v>
                </c:pt>
                <c:pt idx="5025" formatCode="General">
                  <c:v>0.17045828782634201</c:v>
                </c:pt>
                <c:pt idx="5026" formatCode="General">
                  <c:v>0.154321992703609</c:v>
                </c:pt>
                <c:pt idx="5027" formatCode="General">
                  <c:v>0.13981401106328301</c:v>
                </c:pt>
                <c:pt idx="5028" formatCode="General">
                  <c:v>0.12631191469261299</c:v>
                </c:pt>
                <c:pt idx="5029" formatCode="General">
                  <c:v>0.112605105013285</c:v>
                </c:pt>
                <c:pt idx="5030" formatCode="General">
                  <c:v>9.9238767416610099E-2</c:v>
                </c:pt>
                <c:pt idx="5031" formatCode="General">
                  <c:v>8.7534859261769501E-2</c:v>
                </c:pt>
                <c:pt idx="5032" formatCode="General">
                  <c:v>7.7261099132250294E-2</c:v>
                </c:pt>
                <c:pt idx="5033" formatCode="General">
                  <c:v>6.7861257886283999E-2</c:v>
                </c:pt>
                <c:pt idx="5034" formatCode="General">
                  <c:v>5.9304570783350399E-2</c:v>
                </c:pt>
                <c:pt idx="5035" formatCode="General">
                  <c:v>5.2638823802532202E-2</c:v>
                </c:pt>
                <c:pt idx="5036" formatCode="General">
                  <c:v>4.7907428914283297E-2</c:v>
                </c:pt>
                <c:pt idx="5037" formatCode="General">
                  <c:v>4.3305715367597197E-2</c:v>
                </c:pt>
                <c:pt idx="5038" formatCode="General">
                  <c:v>3.7931414901788203E-2</c:v>
                </c:pt>
                <c:pt idx="5039" formatCode="General">
                  <c:v>3.1994345095358201E-2</c:v>
                </c:pt>
                <c:pt idx="5040" formatCode="General">
                  <c:v>2.6031347889452799E-2</c:v>
                </c:pt>
                <c:pt idx="5041" formatCode="General">
                  <c:v>2.0338549202490199E-2</c:v>
                </c:pt>
                <c:pt idx="5042" formatCode="General">
                  <c:v>1.50263623711572E-2</c:v>
                </c:pt>
                <c:pt idx="5043" formatCode="General">
                  <c:v>9.0153555426756501E-3</c:v>
                </c:pt>
                <c:pt idx="5044" formatCode="General">
                  <c:v>1.2560618381622301E-3</c:v>
                </c:pt>
                <c:pt idx="5045" formatCode="General">
                  <c:v>-7.9562296824339102E-3</c:v>
                </c:pt>
                <c:pt idx="5046" formatCode="General">
                  <c:v>-1.78236617959278E-2</c:v>
                </c:pt>
                <c:pt idx="5047" formatCode="General">
                  <c:v>-2.7486991001261101E-2</c:v>
                </c:pt>
                <c:pt idx="5048" formatCode="General">
                  <c:v>-3.77678374686631E-2</c:v>
                </c:pt>
                <c:pt idx="5049" formatCode="General">
                  <c:v>-4.9347420916402797E-2</c:v>
                </c:pt>
                <c:pt idx="5050" formatCode="General">
                  <c:v>-6.2140109770399701E-2</c:v>
                </c:pt>
                <c:pt idx="5051" formatCode="General">
                  <c:v>-7.6591307741086606E-2</c:v>
                </c:pt>
                <c:pt idx="5052" formatCode="General">
                  <c:v>-9.1835862519794406E-2</c:v>
                </c:pt>
                <c:pt idx="5053" formatCode="General">
                  <c:v>-0.10615387243362299</c:v>
                </c:pt>
                <c:pt idx="5054" formatCode="General">
                  <c:v>-0.11882354187512</c:v>
                </c:pt>
                <c:pt idx="5055" formatCode="General">
                  <c:v>-0.129739356589816</c:v>
                </c:pt>
                <c:pt idx="5056" formatCode="General">
                  <c:v>-0.13870603971561199</c:v>
                </c:pt>
                <c:pt idx="5057" formatCode="General">
                  <c:v>-0.1451225135151</c:v>
                </c:pt>
                <c:pt idx="5058" formatCode="General">
                  <c:v>-0.14840519134629601</c:v>
                </c:pt>
                <c:pt idx="5059" formatCode="General">
                  <c:v>-0.14877389668950999</c:v>
                </c:pt>
                <c:pt idx="5060" formatCode="General">
                  <c:v>-0.14723990248709101</c:v>
                </c:pt>
                <c:pt idx="5061" formatCode="General">
                  <c:v>-0.144542878373354</c:v>
                </c:pt>
                <c:pt idx="5062" formatCode="General">
                  <c:v>-0.13990782389759701</c:v>
                </c:pt>
                <c:pt idx="5063" formatCode="General">
                  <c:v>-0.133643964911137</c:v>
                </c:pt>
                <c:pt idx="5064" formatCode="General">
                  <c:v>-0.127103183303171</c:v>
                </c:pt>
                <c:pt idx="5065" formatCode="General">
                  <c:v>-0.121684839099687</c:v>
                </c:pt>
                <c:pt idx="5066" formatCode="General">
                  <c:v>-0.118481117624189</c:v>
                </c:pt>
                <c:pt idx="5067" formatCode="General">
                  <c:v>-0.11767899356811801</c:v>
                </c:pt>
                <c:pt idx="5068" formatCode="General">
                  <c:v>-0.118932518186405</c:v>
                </c:pt>
                <c:pt idx="5069" formatCode="General">
                  <c:v>-0.121350431906395</c:v>
                </c:pt>
                <c:pt idx="5070" formatCode="General">
                  <c:v>-0.123899758171737</c:v>
                </c:pt>
                <c:pt idx="5071" formatCode="General">
                  <c:v>-0.12548949764213099</c:v>
                </c:pt>
                <c:pt idx="5072" formatCode="General">
                  <c:v>-0.12574541251055901</c:v>
                </c:pt>
                <c:pt idx="5073" formatCode="General">
                  <c:v>-0.12474158937799699</c:v>
                </c:pt>
                <c:pt idx="5074" formatCode="General">
                  <c:v>-0.12353091604847</c:v>
                </c:pt>
                <c:pt idx="5075" formatCode="General">
                  <c:v>-0.12431564628245199</c:v>
                </c:pt>
                <c:pt idx="5076" formatCode="General">
                  <c:v>-0.12759653565858201</c:v>
                </c:pt>
                <c:pt idx="5077" formatCode="General">
                  <c:v>-0.131818796165246</c:v>
                </c:pt>
                <c:pt idx="5078" formatCode="General">
                  <c:v>-0.136097577324022</c:v>
                </c:pt>
                <c:pt idx="5079" formatCode="General">
                  <c:v>-0.14135811439054599</c:v>
                </c:pt>
                <c:pt idx="5080" formatCode="General">
                  <c:v>-0.148451184281959</c:v>
                </c:pt>
                <c:pt idx="5081" formatCode="General">
                  <c:v>-0.157724333539316</c:v>
                </c:pt>
                <c:pt idx="5082" formatCode="General">
                  <c:v>-0.16918206150219001</c:v>
                </c:pt>
                <c:pt idx="5083" formatCode="General">
                  <c:v>-0.18189289651625101</c:v>
                </c:pt>
                <c:pt idx="5084" formatCode="General">
                  <c:v>-0.19496643118323601</c:v>
                </c:pt>
                <c:pt idx="5085" formatCode="General">
                  <c:v>-0.20719574724389</c:v>
                </c:pt>
                <c:pt idx="5086" formatCode="General">
                  <c:v>-0.21642804711231001</c:v>
                </c:pt>
                <c:pt idx="5087" formatCode="General">
                  <c:v>-0.22266350098266799</c:v>
                </c:pt>
                <c:pt idx="5088" formatCode="General">
                  <c:v>-0.228087460324782</c:v>
                </c:pt>
                <c:pt idx="5089" formatCode="General">
                  <c:v>-0.233647269655926</c:v>
                </c:pt>
                <c:pt idx="5090" formatCode="General">
                  <c:v>-0.239282441665912</c:v>
                </c:pt>
                <c:pt idx="5091" formatCode="General">
                  <c:v>-0.244651263181905</c:v>
                </c:pt>
                <c:pt idx="5092" formatCode="General">
                  <c:v>-0.24940398295753299</c:v>
                </c:pt>
                <c:pt idx="5093" formatCode="General">
                  <c:v>-0.25385866944681101</c:v>
                </c:pt>
                <c:pt idx="5094" formatCode="General">
                  <c:v>-0.257745855292555</c:v>
                </c:pt>
                <c:pt idx="5095" formatCode="General">
                  <c:v>-0.26082835796297099</c:v>
                </c:pt>
                <c:pt idx="5096" formatCode="General">
                  <c:v>-0.262811688704159</c:v>
                </c:pt>
                <c:pt idx="5097" formatCode="General">
                  <c:v>-0.263056612465847</c:v>
                </c:pt>
                <c:pt idx="5098" formatCode="General">
                  <c:v>-0.26159008073363998</c:v>
                </c:pt>
                <c:pt idx="5099" formatCode="General">
                  <c:v>-0.25930265641226002</c:v>
                </c:pt>
                <c:pt idx="5100" formatCode="General">
                  <c:v>-0.258193515050192</c:v>
                </c:pt>
                <c:pt idx="5101" formatCode="General">
                  <c:v>-0.25841550993034501</c:v>
                </c:pt>
                <c:pt idx="5102" formatCode="General">
                  <c:v>-0.258904260205508</c:v>
                </c:pt>
                <c:pt idx="5103" formatCode="General">
                  <c:v>-0.25904104765770097</c:v>
                </c:pt>
                <c:pt idx="5104" formatCode="General">
                  <c:v>-0.259346410516546</c:v>
                </c:pt>
                <c:pt idx="5105" formatCode="General">
                  <c:v>-0.26079065233667698</c:v>
                </c:pt>
                <c:pt idx="5106" formatCode="General">
                  <c:v>-0.262874362294929</c:v>
                </c:pt>
                <c:pt idx="5107" formatCode="General">
                  <c:v>-0.26451877620299102</c:v>
                </c:pt>
                <c:pt idx="5108" formatCode="General">
                  <c:v>-0.26557404426497999</c:v>
                </c:pt>
                <c:pt idx="5109" formatCode="General">
                  <c:v>-0.266324096120577</c:v>
                </c:pt>
                <c:pt idx="5110" formatCode="General">
                  <c:v>-0.265705138540685</c:v>
                </c:pt>
                <c:pt idx="5111" formatCode="General">
                  <c:v>-0.26382259371459998</c:v>
                </c:pt>
                <c:pt idx="5112" formatCode="General">
                  <c:v>-0.26216374920760099</c:v>
                </c:pt>
                <c:pt idx="5113" formatCode="General">
                  <c:v>-0.26106965458815901</c:v>
                </c:pt>
                <c:pt idx="5114" formatCode="General">
                  <c:v>-0.26101180031999799</c:v>
                </c:pt>
                <c:pt idx="5115" formatCode="General">
                  <c:v>-0.26241467157515302</c:v>
                </c:pt>
                <c:pt idx="5116" formatCode="General">
                  <c:v>-0.264760598315538</c:v>
                </c:pt>
                <c:pt idx="5117" formatCode="General">
                  <c:v>-0.26848776106821198</c:v>
                </c:pt>
                <c:pt idx="5118" formatCode="General">
                  <c:v>-0.274269636542611</c:v>
                </c:pt>
                <c:pt idx="5119" formatCode="General">
                  <c:v>-0.28187479891990302</c:v>
                </c:pt>
                <c:pt idx="5120" formatCode="General">
                  <c:v>-0.29144657484680597</c:v>
                </c:pt>
                <c:pt idx="5121" formatCode="General">
                  <c:v>-0.30236607579425601</c:v>
                </c:pt>
                <c:pt idx="5122" formatCode="General">
                  <c:v>-0.31356300560625999</c:v>
                </c:pt>
                <c:pt idx="5123" formatCode="General">
                  <c:v>-0.32458874398654203</c:v>
                </c:pt>
                <c:pt idx="5124" formatCode="General">
                  <c:v>-0.33492547491070501</c:v>
                </c:pt>
                <c:pt idx="5125" formatCode="General">
                  <c:v>-0.34364501633042999</c:v>
                </c:pt>
                <c:pt idx="5126" formatCode="General">
                  <c:v>-0.34971248577570402</c:v>
                </c:pt>
                <c:pt idx="5127" formatCode="General">
                  <c:v>-0.35278464535190701</c:v>
                </c:pt>
                <c:pt idx="5128" formatCode="General">
                  <c:v>-0.35254393367465497</c:v>
                </c:pt>
                <c:pt idx="5129" formatCode="General">
                  <c:v>-0.348898521069407</c:v>
                </c:pt>
                <c:pt idx="5130" formatCode="General">
                  <c:v>-0.342877239017851</c:v>
                </c:pt>
                <c:pt idx="5131" formatCode="General">
                  <c:v>-0.33568052478659</c:v>
                </c:pt>
                <c:pt idx="5132" formatCode="General">
                  <c:v>-0.32790984266593298</c:v>
                </c:pt>
                <c:pt idx="5133" formatCode="General">
                  <c:v>-0.31903372737965702</c:v>
                </c:pt>
                <c:pt idx="5134" formatCode="General">
                  <c:v>-0.30872224502578999</c:v>
                </c:pt>
                <c:pt idx="5135" formatCode="General">
                  <c:v>-0.29824721616872102</c:v>
                </c:pt>
                <c:pt idx="5136" formatCode="General">
                  <c:v>-0.28857981583186998</c:v>
                </c:pt>
                <c:pt idx="5137" formatCode="General">
                  <c:v>-0.279430788104994</c:v>
                </c:pt>
                <c:pt idx="5138" formatCode="General">
                  <c:v>-0.271348072215156</c:v>
                </c:pt>
                <c:pt idx="5139" formatCode="General">
                  <c:v>-0.26477372213640399</c:v>
                </c:pt>
                <c:pt idx="5140" formatCode="General">
                  <c:v>-0.25946552713156501</c:v>
                </c:pt>
                <c:pt idx="5141" formatCode="General">
                  <c:v>-0.25610644083703699</c:v>
                </c:pt>
                <c:pt idx="5142" formatCode="General">
                  <c:v>-0.255587114800227</c:v>
                </c:pt>
                <c:pt idx="5143" formatCode="General">
                  <c:v>-0.25853191926694402</c:v>
                </c:pt>
                <c:pt idx="5144" formatCode="General">
                  <c:v>-0.26500518037915199</c:v>
                </c:pt>
                <c:pt idx="5145" formatCode="General">
                  <c:v>-0.27432795773027002</c:v>
                </c:pt>
                <c:pt idx="5146" formatCode="General">
                  <c:v>-0.28530757148512997</c:v>
                </c:pt>
                <c:pt idx="5147" formatCode="General">
                  <c:v>-0.29667554509136002</c:v>
                </c:pt>
                <c:pt idx="5148" formatCode="General">
                  <c:v>-0.30716528812049598</c:v>
                </c:pt>
                <c:pt idx="5149" formatCode="General">
                  <c:v>-0.31603260666617</c:v>
                </c:pt>
                <c:pt idx="5150" formatCode="General">
                  <c:v>-0.32376903857679401</c:v>
                </c:pt>
                <c:pt idx="5151" formatCode="General">
                  <c:v>-0.33078596706885899</c:v>
                </c:pt>
                <c:pt idx="5152" formatCode="General">
                  <c:v>-0.33616588204731701</c:v>
                </c:pt>
                <c:pt idx="5153" formatCode="General">
                  <c:v>-0.33910606982293101</c:v>
                </c:pt>
                <c:pt idx="5154" formatCode="General">
                  <c:v>-0.33918086971396</c:v>
                </c:pt>
                <c:pt idx="5155" formatCode="General">
                  <c:v>-0.33450319995404199</c:v>
                </c:pt>
                <c:pt idx="5156" formatCode="General">
                  <c:v>-0.32469119197128499</c:v>
                </c:pt>
                <c:pt idx="5157" formatCode="General">
                  <c:v>-0.31196019108005102</c:v>
                </c:pt>
                <c:pt idx="5158" formatCode="General">
                  <c:v>-0.29865579980618301</c:v>
                </c:pt>
                <c:pt idx="5159" formatCode="General">
                  <c:v>-0.28672071940344002</c:v>
                </c:pt>
                <c:pt idx="5160" formatCode="General">
                  <c:v>-0.27734270072939299</c:v>
                </c:pt>
                <c:pt idx="5161" formatCode="General">
                  <c:v>-0.270583947748259</c:v>
                </c:pt>
                <c:pt idx="5162" formatCode="General">
                  <c:v>-0.265817257599058</c:v>
                </c:pt>
                <c:pt idx="5163" formatCode="General">
                  <c:v>-0.26309022243598601</c:v>
                </c:pt>
                <c:pt idx="5164" formatCode="General">
                  <c:v>-0.26169133690205398</c:v>
                </c:pt>
                <c:pt idx="5165" formatCode="General">
                  <c:v>-0.26085234537427798</c:v>
                </c:pt>
                <c:pt idx="5166" formatCode="General">
                  <c:v>-0.26039534158470701</c:v>
                </c:pt>
                <c:pt idx="5167" formatCode="General">
                  <c:v>-0.25956080252840802</c:v>
                </c:pt>
                <c:pt idx="5168" formatCode="General">
                  <c:v>-0.25735281721155101</c:v>
                </c:pt>
                <c:pt idx="5169" formatCode="General">
                  <c:v>-0.25479068062662102</c:v>
                </c:pt>
                <c:pt idx="5170" formatCode="General">
                  <c:v>-0.25240717803778001</c:v>
                </c:pt>
                <c:pt idx="5171" formatCode="General">
                  <c:v>-0.248659382583447</c:v>
                </c:pt>
                <c:pt idx="5172" formatCode="General">
                  <c:v>-0.243197153647458</c:v>
                </c:pt>
                <c:pt idx="5173" formatCode="General">
                  <c:v>-0.23647910118564699</c:v>
                </c:pt>
                <c:pt idx="5174" formatCode="General">
                  <c:v>-0.22960121927142499</c:v>
                </c:pt>
                <c:pt idx="5175" formatCode="General">
                  <c:v>-0.223154889393957</c:v>
                </c:pt>
                <c:pt idx="5176" formatCode="General">
                  <c:v>-0.216561016385488</c:v>
                </c:pt>
                <c:pt idx="5177" formatCode="General">
                  <c:v>-0.209654547402879</c:v>
                </c:pt>
                <c:pt idx="5178" formatCode="General">
                  <c:v>-0.20287750972042001</c:v>
                </c:pt>
                <c:pt idx="5179" formatCode="General">
                  <c:v>-0.19620923376941199</c:v>
                </c:pt>
                <c:pt idx="5180" formatCode="General">
                  <c:v>-0.18899901420915799</c:v>
                </c:pt>
                <c:pt idx="5181" formatCode="General">
                  <c:v>-0.18167303918069</c:v>
                </c:pt>
                <c:pt idx="5182" formatCode="General">
                  <c:v>-0.17521458546482399</c:v>
                </c:pt>
                <c:pt idx="5183" formatCode="General">
                  <c:v>-0.169453092536302</c:v>
                </c:pt>
                <c:pt idx="5184" formatCode="General">
                  <c:v>-0.16362143133385701</c:v>
                </c:pt>
                <c:pt idx="5185" formatCode="General">
                  <c:v>-0.156879576110696</c:v>
                </c:pt>
                <c:pt idx="5186" formatCode="General">
                  <c:v>-0.14815078413475799</c:v>
                </c:pt>
                <c:pt idx="5187" formatCode="General">
                  <c:v>-0.136854500188266</c:v>
                </c:pt>
                <c:pt idx="5188" formatCode="General">
                  <c:v>-0.12324107239241899</c:v>
                </c:pt>
                <c:pt idx="5189" formatCode="General">
                  <c:v>-0.108460741731202</c:v>
                </c:pt>
                <c:pt idx="5190" formatCode="General">
                  <c:v>-9.3339465778463804E-2</c:v>
                </c:pt>
                <c:pt idx="5191" formatCode="General">
                  <c:v>-7.7327484599357205E-2</c:v>
                </c:pt>
                <c:pt idx="5192" formatCode="General">
                  <c:v>-5.9822969974004901E-2</c:v>
                </c:pt>
                <c:pt idx="5193" formatCode="General">
                  <c:v>-4.1386008466942403E-2</c:v>
                </c:pt>
                <c:pt idx="5194" formatCode="General">
                  <c:v>-2.35951937421927E-2</c:v>
                </c:pt>
                <c:pt idx="5195" formatCode="General">
                  <c:v>-7.0737143611783199E-3</c:v>
                </c:pt>
                <c:pt idx="5196" formatCode="General">
                  <c:v>7.9255750512932099E-3</c:v>
                </c:pt>
                <c:pt idx="5197" formatCode="General">
                  <c:v>2.1133511301681101E-2</c:v>
                </c:pt>
                <c:pt idx="5198" formatCode="General">
                  <c:v>3.32430813291274E-2</c:v>
                </c:pt>
                <c:pt idx="5199" formatCode="General">
                  <c:v>4.3899943001691803E-2</c:v>
                </c:pt>
                <c:pt idx="5200" formatCode="General">
                  <c:v>5.2311848221360903E-2</c:v>
                </c:pt>
                <c:pt idx="5201" formatCode="General">
                  <c:v>5.9152927563186498E-2</c:v>
                </c:pt>
                <c:pt idx="5202" formatCode="General">
                  <c:v>6.53697991519918E-2</c:v>
                </c:pt>
                <c:pt idx="5203" formatCode="General">
                  <c:v>7.0987451730471995E-2</c:v>
                </c:pt>
                <c:pt idx="5204" formatCode="General">
                  <c:v>7.5838186805436997E-2</c:v>
                </c:pt>
                <c:pt idx="5205" formatCode="General">
                  <c:v>8.0491478941035893E-2</c:v>
                </c:pt>
                <c:pt idx="5206" formatCode="General">
                  <c:v>8.5619769662109796E-2</c:v>
                </c:pt>
                <c:pt idx="5207" formatCode="General">
                  <c:v>9.2275703292415703E-2</c:v>
                </c:pt>
                <c:pt idx="5208" formatCode="General">
                  <c:v>0.100814923510106</c:v>
                </c:pt>
                <c:pt idx="5209" formatCode="General">
                  <c:v>0.111371955810214</c:v>
                </c:pt>
                <c:pt idx="5210" formatCode="General">
                  <c:v>0.123838208033936</c:v>
                </c:pt>
                <c:pt idx="5211" formatCode="General">
                  <c:v>0.137563703193638</c:v>
                </c:pt>
                <c:pt idx="5212" formatCode="General">
                  <c:v>0.15289352524223701</c:v>
                </c:pt>
                <c:pt idx="5213" formatCode="General">
                  <c:v>0.169096636339508</c:v>
                </c:pt>
                <c:pt idx="5214" formatCode="General">
                  <c:v>0.18542171743066299</c:v>
                </c:pt>
                <c:pt idx="5215" formatCode="General">
                  <c:v>0.20241279981225099</c:v>
                </c:pt>
                <c:pt idx="5216" formatCode="General">
                  <c:v>0.22077762114827401</c:v>
                </c:pt>
                <c:pt idx="5217" formatCode="General">
                  <c:v>0.24060546840729699</c:v>
                </c:pt>
                <c:pt idx="5218" formatCode="General">
                  <c:v>0.26128468390944598</c:v>
                </c:pt>
                <c:pt idx="5219" formatCode="General">
                  <c:v>0.28282373114814602</c:v>
                </c:pt>
                <c:pt idx="5220" formatCode="General">
                  <c:v>0.30556495513475102</c:v>
                </c:pt>
                <c:pt idx="5221" formatCode="General">
                  <c:v>0.32943394741743198</c:v>
                </c:pt>
                <c:pt idx="5222" formatCode="General">
                  <c:v>0.35324454882614198</c:v>
                </c:pt>
                <c:pt idx="5223" formatCode="General">
                  <c:v>0.37563379952792297</c:v>
                </c:pt>
                <c:pt idx="5224" formatCode="General">
                  <c:v>0.395596587298297</c:v>
                </c:pt>
                <c:pt idx="5225" formatCode="General">
                  <c:v>0.41193945895749001</c:v>
                </c:pt>
                <c:pt idx="5226" formatCode="General">
                  <c:v>0.424102838017682</c:v>
                </c:pt>
                <c:pt idx="5227" formatCode="General">
                  <c:v>0.43151175783314</c:v>
                </c:pt>
                <c:pt idx="5228" formatCode="General">
                  <c:v>0.43350561981409103</c:v>
                </c:pt>
                <c:pt idx="5229" formatCode="General">
                  <c:v>0.43152932810068501</c:v>
                </c:pt>
                <c:pt idx="5230" formatCode="General">
                  <c:v>0.427695049748538</c:v>
                </c:pt>
                <c:pt idx="5231" formatCode="General">
                  <c:v>0.42301370085326601</c:v>
                </c:pt>
                <c:pt idx="5232" formatCode="General">
                  <c:v>0.417775540437266</c:v>
                </c:pt>
                <c:pt idx="5233" formatCode="General">
                  <c:v>0.41208556526895701</c:v>
                </c:pt>
                <c:pt idx="5234" formatCode="General">
                  <c:v>0.40653217982044798</c:v>
                </c:pt>
                <c:pt idx="5235" formatCode="General">
                  <c:v>0.40125076402651499</c:v>
                </c:pt>
                <c:pt idx="5236" formatCode="General">
                  <c:v>0.39517835430125198</c:v>
                </c:pt>
                <c:pt idx="5237" formatCode="General">
                  <c:v>0.38638286113978199</c:v>
                </c:pt>
                <c:pt idx="5238" formatCode="General">
                  <c:v>0.37473407133527797</c:v>
                </c:pt>
                <c:pt idx="5239" formatCode="General">
                  <c:v>0.36219532379473701</c:v>
                </c:pt>
                <c:pt idx="5240" formatCode="General">
                  <c:v>0.35020643829926801</c:v>
                </c:pt>
                <c:pt idx="5241" formatCode="General">
                  <c:v>0.33945496924449198</c:v>
                </c:pt>
                <c:pt idx="5242" formatCode="General">
                  <c:v>0.32997281913473597</c:v>
                </c:pt>
                <c:pt idx="5243" formatCode="General">
                  <c:v>0.32163531768554199</c:v>
                </c:pt>
                <c:pt idx="5244" formatCode="General">
                  <c:v>0.31452487375181298</c:v>
                </c:pt>
                <c:pt idx="5245" formatCode="General">
                  <c:v>0.30816701934940199</c:v>
                </c:pt>
                <c:pt idx="5246" formatCode="General">
                  <c:v>0.302065296476411</c:v>
                </c:pt>
                <c:pt idx="5247" formatCode="General">
                  <c:v>0.295599057390459</c:v>
                </c:pt>
                <c:pt idx="5248" formatCode="General">
                  <c:v>0.28865451119237601</c:v>
                </c:pt>
                <c:pt idx="5249" formatCode="General">
                  <c:v>0.28186698766826801</c:v>
                </c:pt>
                <c:pt idx="5250" formatCode="General">
                  <c:v>0.27614703361234999</c:v>
                </c:pt>
                <c:pt idx="5251" formatCode="General">
                  <c:v>0.27227628019238798</c:v>
                </c:pt>
                <c:pt idx="5252" formatCode="General">
                  <c:v>0.26978687394204498</c:v>
                </c:pt>
                <c:pt idx="5253" formatCode="General">
                  <c:v>0.267211763873271</c:v>
                </c:pt>
                <c:pt idx="5254" formatCode="General">
                  <c:v>0.26461883113183199</c:v>
                </c:pt>
                <c:pt idx="5255" formatCode="General">
                  <c:v>0.26271694116056599</c:v>
                </c:pt>
                <c:pt idx="5256" formatCode="General">
                  <c:v>0.26153224348807003</c:v>
                </c:pt>
                <c:pt idx="5257" formatCode="General">
                  <c:v>0.261125466089356</c:v>
                </c:pt>
                <c:pt idx="5258" formatCode="General">
                  <c:v>0.26028126734956702</c:v>
                </c:pt>
                <c:pt idx="5259" formatCode="General">
                  <c:v>0.25759648244973699</c:v>
                </c:pt>
                <c:pt idx="5260" formatCode="General">
                  <c:v>0.252914340593557</c:v>
                </c:pt>
                <c:pt idx="5261" formatCode="General">
                  <c:v>0.24732084183783001</c:v>
                </c:pt>
                <c:pt idx="5262" formatCode="General">
                  <c:v>0.242653266255488</c:v>
                </c:pt>
                <c:pt idx="5263" formatCode="General">
                  <c:v>0.240104982052294</c:v>
                </c:pt>
                <c:pt idx="5264" formatCode="General">
                  <c:v>0.23872121408952099</c:v>
                </c:pt>
                <c:pt idx="5265" formatCode="General">
                  <c:v>0.23708919514073001</c:v>
                </c:pt>
                <c:pt idx="5266" formatCode="General">
                  <c:v>0.23542229849826701</c:v>
                </c:pt>
                <c:pt idx="5267" formatCode="General">
                  <c:v>0.23352044070353101</c:v>
                </c:pt>
                <c:pt idx="5268" formatCode="General">
                  <c:v>0.23031560607722901</c:v>
                </c:pt>
                <c:pt idx="5269" formatCode="General">
                  <c:v>0.22572408730629301</c:v>
                </c:pt>
                <c:pt idx="5270" formatCode="General">
                  <c:v>0.21972409268590801</c:v>
                </c:pt>
                <c:pt idx="5271" formatCode="General">
                  <c:v>0.21170334750742001</c:v>
                </c:pt>
                <c:pt idx="5272" formatCode="General">
                  <c:v>0.20212375976543701</c:v>
                </c:pt>
                <c:pt idx="5273" formatCode="General">
                  <c:v>0.19189157901457499</c:v>
                </c:pt>
                <c:pt idx="5274" formatCode="General">
                  <c:v>0.18092937351305599</c:v>
                </c:pt>
                <c:pt idx="5275" formatCode="General">
                  <c:v>0.16938377655070899</c:v>
                </c:pt>
                <c:pt idx="5276" formatCode="General">
                  <c:v>0.157754831403257</c:v>
                </c:pt>
                <c:pt idx="5277" formatCode="General">
                  <c:v>0.14687671062492999</c:v>
                </c:pt>
                <c:pt idx="5278" formatCode="General">
                  <c:v>0.13743989496021899</c:v>
                </c:pt>
                <c:pt idx="5279" formatCode="General">
                  <c:v>0.12936759106123699</c:v>
                </c:pt>
                <c:pt idx="5280" formatCode="General">
                  <c:v>0.121510834506329</c:v>
                </c:pt>
                <c:pt idx="5281" formatCode="General">
                  <c:v>0.11315161624193899</c:v>
                </c:pt>
                <c:pt idx="5282" formatCode="General">
                  <c:v>0.104693197305064</c:v>
                </c:pt>
                <c:pt idx="5283" formatCode="General">
                  <c:v>9.7436356160025994E-2</c:v>
                </c:pt>
                <c:pt idx="5284" formatCode="General">
                  <c:v>9.1686468367533205E-2</c:v>
                </c:pt>
                <c:pt idx="5285" formatCode="General">
                  <c:v>8.6614664418374301E-2</c:v>
                </c:pt>
                <c:pt idx="5286" formatCode="General">
                  <c:v>8.2772691354054101E-2</c:v>
                </c:pt>
                <c:pt idx="5287" formatCode="General">
                  <c:v>8.0276035492880302E-2</c:v>
                </c:pt>
                <c:pt idx="5288" formatCode="General">
                  <c:v>7.8852543782681805E-2</c:v>
                </c:pt>
                <c:pt idx="5289" formatCode="General">
                  <c:v>7.8342652363924806E-2</c:v>
                </c:pt>
                <c:pt idx="5290" formatCode="General">
                  <c:v>7.8411377792729497E-2</c:v>
                </c:pt>
                <c:pt idx="5291" formatCode="General">
                  <c:v>7.9236247261430706E-2</c:v>
                </c:pt>
                <c:pt idx="5292" formatCode="General">
                  <c:v>8.1198500164908996E-2</c:v>
                </c:pt>
                <c:pt idx="5293" formatCode="General">
                  <c:v>8.3352959644486094E-2</c:v>
                </c:pt>
                <c:pt idx="5294" formatCode="General">
                  <c:v>8.4922195557347702E-2</c:v>
                </c:pt>
                <c:pt idx="5295" formatCode="General">
                  <c:v>8.6764863080978694E-2</c:v>
                </c:pt>
                <c:pt idx="5296" formatCode="General">
                  <c:v>8.9775446570452805E-2</c:v>
                </c:pt>
                <c:pt idx="5297" formatCode="General">
                  <c:v>9.4518419036496507E-2</c:v>
                </c:pt>
                <c:pt idx="5298" formatCode="General">
                  <c:v>0.101308826887991</c:v>
                </c:pt>
                <c:pt idx="5299" formatCode="General">
                  <c:v>0.110140296191302</c:v>
                </c:pt>
                <c:pt idx="5300" formatCode="General">
                  <c:v>0.119779837738977</c:v>
                </c:pt>
                <c:pt idx="5301" formatCode="General">
                  <c:v>0.12854091844819801</c:v>
                </c:pt>
                <c:pt idx="5302" formatCode="General">
                  <c:v>0.13557477891362901</c:v>
                </c:pt>
                <c:pt idx="5303" formatCode="General">
                  <c:v>0.14096731950838701</c:v>
                </c:pt>
                <c:pt idx="5304" formatCode="General">
                  <c:v>0.144930047546006</c:v>
                </c:pt>
                <c:pt idx="5305" formatCode="General">
                  <c:v>0.148087036367376</c:v>
                </c:pt>
                <c:pt idx="5306" formatCode="General">
                  <c:v>0.15172536290407901</c:v>
                </c:pt>
                <c:pt idx="5307" formatCode="General">
                  <c:v>0.15540287067070799</c:v>
                </c:pt>
                <c:pt idx="5308" formatCode="General">
                  <c:v>0.157279959733203</c:v>
                </c:pt>
                <c:pt idx="5309" formatCode="General">
                  <c:v>0.15723152270481699</c:v>
                </c:pt>
                <c:pt idx="5310" formatCode="General">
                  <c:v>0.156164016204585</c:v>
                </c:pt>
                <c:pt idx="5311" formatCode="General">
                  <c:v>0.15474135212875201</c:v>
                </c:pt>
                <c:pt idx="5312" formatCode="General">
                  <c:v>0.151826763253566</c:v>
                </c:pt>
                <c:pt idx="5313" formatCode="General">
                  <c:v>0.146045299921057</c:v>
                </c:pt>
                <c:pt idx="5314" formatCode="General">
                  <c:v>0.13880323909789399</c:v>
                </c:pt>
                <c:pt idx="5315" formatCode="General">
                  <c:v>0.13170512224053099</c:v>
                </c:pt>
                <c:pt idx="5316" formatCode="General">
                  <c:v>0.12515468183474501</c:v>
                </c:pt>
                <c:pt idx="5317" formatCode="General">
                  <c:v>0.11919955095456</c:v>
                </c:pt>
                <c:pt idx="5318" formatCode="General">
                  <c:v>0.113398663609625</c:v>
                </c:pt>
                <c:pt idx="5319" formatCode="General">
                  <c:v>0.10794572629988999</c:v>
                </c:pt>
                <c:pt idx="5320" formatCode="General">
                  <c:v>0.10408234767409399</c:v>
                </c:pt>
                <c:pt idx="5321" formatCode="General">
                  <c:v>0.10190777002798899</c:v>
                </c:pt>
                <c:pt idx="5322" formatCode="General">
                  <c:v>0.100530483230779</c:v>
                </c:pt>
                <c:pt idx="5323" formatCode="General">
                  <c:v>9.9433911539726694E-2</c:v>
                </c:pt>
                <c:pt idx="5324" formatCode="General">
                  <c:v>9.8677640312688095E-2</c:v>
                </c:pt>
                <c:pt idx="5325" formatCode="General">
                  <c:v>9.9353690893758798E-2</c:v>
                </c:pt>
                <c:pt idx="5326" formatCode="General">
                  <c:v>0.101854125599872</c:v>
                </c:pt>
                <c:pt idx="5327" formatCode="General">
                  <c:v>0.104977475343069</c:v>
                </c:pt>
                <c:pt idx="5328" formatCode="General">
                  <c:v>0.108334605125566</c:v>
                </c:pt>
                <c:pt idx="5329" formatCode="General">
                  <c:v>0.11120334420690201</c:v>
                </c:pt>
                <c:pt idx="5330" formatCode="General">
                  <c:v>0.11331670621261999</c:v>
                </c:pt>
                <c:pt idx="5331" formatCode="General">
                  <c:v>0.11502196691194</c:v>
                </c:pt>
                <c:pt idx="5332" formatCode="General">
                  <c:v>0.11540389200253701</c:v>
                </c:pt>
                <c:pt idx="5333" formatCode="General">
                  <c:v>0.113294567740108</c:v>
                </c:pt>
                <c:pt idx="5334" formatCode="General">
                  <c:v>0.108290703868802</c:v>
                </c:pt>
                <c:pt idx="5335" formatCode="General">
                  <c:v>0.100299766115181</c:v>
                </c:pt>
                <c:pt idx="5336" formatCode="General">
                  <c:v>8.9835458825061401E-2</c:v>
                </c:pt>
                <c:pt idx="5337" formatCode="General">
                  <c:v>7.8273376646539605E-2</c:v>
                </c:pt>
                <c:pt idx="5338" formatCode="General">
                  <c:v>6.6665674891425705E-2</c:v>
                </c:pt>
                <c:pt idx="5339" formatCode="General">
                  <c:v>5.53657776993925E-2</c:v>
                </c:pt>
                <c:pt idx="5340" formatCode="General">
                  <c:v>4.5069922189595803E-2</c:v>
                </c:pt>
                <c:pt idx="5341" formatCode="General">
                  <c:v>3.6062481185416002E-2</c:v>
                </c:pt>
                <c:pt idx="5342" formatCode="General">
                  <c:v>2.8523663107154901E-2</c:v>
                </c:pt>
                <c:pt idx="5343" formatCode="General">
                  <c:v>2.3279523698701302E-2</c:v>
                </c:pt>
                <c:pt idx="5344" formatCode="General">
                  <c:v>2.0115678155091601E-2</c:v>
                </c:pt>
                <c:pt idx="5345" formatCode="General">
                  <c:v>1.75426003103645E-2</c:v>
                </c:pt>
                <c:pt idx="5346" formatCode="General">
                  <c:v>1.4676453563258101E-2</c:v>
                </c:pt>
                <c:pt idx="5347" formatCode="General">
                  <c:v>1.19484925566118E-2</c:v>
                </c:pt>
                <c:pt idx="5348" formatCode="General">
                  <c:v>9.3157927494684802E-3</c:v>
                </c:pt>
                <c:pt idx="5349" formatCode="General">
                  <c:v>6.4701441289167798E-3</c:v>
                </c:pt>
                <c:pt idx="5350" formatCode="General">
                  <c:v>3.7290818194432502E-3</c:v>
                </c:pt>
                <c:pt idx="5351" formatCode="General">
                  <c:v>2.4565828344354402E-4</c:v>
                </c:pt>
                <c:pt idx="5352" formatCode="General">
                  <c:v>-4.3345123212401903E-3</c:v>
                </c:pt>
                <c:pt idx="5353" formatCode="General">
                  <c:v>-7.6191053026928197E-3</c:v>
                </c:pt>
                <c:pt idx="5354" formatCode="General">
                  <c:v>-8.6197046657649993E-3</c:v>
                </c:pt>
                <c:pt idx="5355" formatCode="General">
                  <c:v>-8.5940214227932694E-3</c:v>
                </c:pt>
                <c:pt idx="5356" formatCode="General">
                  <c:v>-7.7894431490766096E-3</c:v>
                </c:pt>
                <c:pt idx="5357" formatCode="General">
                  <c:v>-5.7469537172573099E-3</c:v>
                </c:pt>
                <c:pt idx="5358" formatCode="General">
                  <c:v>-2.5735455586884601E-3</c:v>
                </c:pt>
                <c:pt idx="5359" formatCode="General">
                  <c:v>7.4958973647170496E-4</c:v>
                </c:pt>
                <c:pt idx="5360" formatCode="General">
                  <c:v>3.6132401308212598E-3</c:v>
                </c:pt>
                <c:pt idx="5361" formatCode="General">
                  <c:v>6.8183292565985399E-3</c:v>
                </c:pt>
                <c:pt idx="5362" formatCode="General">
                  <c:v>1.08942855075805E-2</c:v>
                </c:pt>
                <c:pt idx="5363" formatCode="General">
                  <c:v>1.4734051276737201E-2</c:v>
                </c:pt>
                <c:pt idx="5364" formatCode="General">
                  <c:v>1.7587859946501801E-2</c:v>
                </c:pt>
                <c:pt idx="5365" formatCode="General">
                  <c:v>1.93727190439426E-2</c:v>
                </c:pt>
                <c:pt idx="5366" formatCode="General">
                  <c:v>1.9250463050923601E-2</c:v>
                </c:pt>
                <c:pt idx="5367" formatCode="General">
                  <c:v>1.7623724084363399E-2</c:v>
                </c:pt>
                <c:pt idx="5368" formatCode="General">
                  <c:v>1.5490597282140899E-2</c:v>
                </c:pt>
                <c:pt idx="5369" formatCode="General">
                  <c:v>1.28269447790681E-2</c:v>
                </c:pt>
                <c:pt idx="5370" formatCode="General">
                  <c:v>9.5453330286930198E-3</c:v>
                </c:pt>
                <c:pt idx="5371" formatCode="General">
                  <c:v>5.1783082916237498E-3</c:v>
                </c:pt>
                <c:pt idx="5372" formatCode="General">
                  <c:v>-7.5000078228883301E-4</c:v>
                </c:pt>
                <c:pt idx="5373" formatCode="General">
                  <c:v>-7.7754734707669504E-3</c:v>
                </c:pt>
                <c:pt idx="5374" formatCode="General">
                  <c:v>-1.6053032216249902E-2</c:v>
                </c:pt>
                <c:pt idx="5375" formatCode="General">
                  <c:v>-2.5423438381412401E-2</c:v>
                </c:pt>
                <c:pt idx="5376" formatCode="General">
                  <c:v>-3.5396014718795103E-2</c:v>
                </c:pt>
                <c:pt idx="5377" formatCode="General">
                  <c:v>-4.6058141703320503E-2</c:v>
                </c:pt>
                <c:pt idx="5378" formatCode="General">
                  <c:v>-5.7150359907010298E-2</c:v>
                </c:pt>
                <c:pt idx="5379" formatCode="General">
                  <c:v>-6.9085167979404505E-2</c:v>
                </c:pt>
                <c:pt idx="5380" formatCode="General">
                  <c:v>-8.1834541716369502E-2</c:v>
                </c:pt>
                <c:pt idx="5381" formatCode="General">
                  <c:v>-9.3947793383217307E-2</c:v>
                </c:pt>
                <c:pt idx="5382" formatCode="General">
                  <c:v>-0.104663473780553</c:v>
                </c:pt>
                <c:pt idx="5383" formatCode="General">
                  <c:v>-0.11406711305613799</c:v>
                </c:pt>
                <c:pt idx="5384" formatCode="General">
                  <c:v>-0.122153322362616</c:v>
                </c:pt>
                <c:pt idx="5385" formatCode="General">
                  <c:v>-0.12930163298559</c:v>
                </c:pt>
                <c:pt idx="5386" formatCode="General">
                  <c:v>-0.135314381259034</c:v>
                </c:pt>
                <c:pt idx="5387" formatCode="General">
                  <c:v>-0.13937876168260599</c:v>
                </c:pt>
                <c:pt idx="5388" formatCode="General">
                  <c:v>-0.141543437835188</c:v>
                </c:pt>
                <c:pt idx="5389" formatCode="General">
                  <c:v>-0.14190441463430001</c:v>
                </c:pt>
                <c:pt idx="5390" formatCode="General">
                  <c:v>-0.14090658734539899</c:v>
                </c:pt>
                <c:pt idx="5391" formatCode="General">
                  <c:v>-0.139558145558006</c:v>
                </c:pt>
                <c:pt idx="5392" formatCode="General">
                  <c:v>-0.138699708944095</c:v>
                </c:pt>
                <c:pt idx="5393" formatCode="General">
                  <c:v>-0.139570919455583</c:v>
                </c:pt>
                <c:pt idx="5394" formatCode="General">
                  <c:v>-0.141810406425804</c:v>
                </c:pt>
                <c:pt idx="5395" formatCode="General">
                  <c:v>-0.14472716486591</c:v>
                </c:pt>
                <c:pt idx="5396" formatCode="General">
                  <c:v>-0.148667720060397</c:v>
                </c:pt>
                <c:pt idx="5397" formatCode="General">
                  <c:v>-0.153262467694321</c:v>
                </c:pt>
                <c:pt idx="5398" formatCode="General">
                  <c:v>-0.15896104925281301</c:v>
                </c:pt>
                <c:pt idx="5399" formatCode="General">
                  <c:v>-0.16593771308060401</c:v>
                </c:pt>
                <c:pt idx="5400" formatCode="General">
                  <c:v>-0.17279345851842501</c:v>
                </c:pt>
                <c:pt idx="5401" formatCode="General">
                  <c:v>-0.178780569912739</c:v>
                </c:pt>
                <c:pt idx="5402" formatCode="General">
                  <c:v>-0.18436431106162199</c:v>
                </c:pt>
                <c:pt idx="5403" formatCode="General">
                  <c:v>-0.18990451195182401</c:v>
                </c:pt>
                <c:pt idx="5404" formatCode="General">
                  <c:v>-0.19489091432135</c:v>
                </c:pt>
                <c:pt idx="5405" formatCode="General">
                  <c:v>-0.199438570411657</c:v>
                </c:pt>
                <c:pt idx="5406" formatCode="General">
                  <c:v>-0.203800238558874</c:v>
                </c:pt>
                <c:pt idx="5407" formatCode="General">
                  <c:v>-0.208308204169872</c:v>
                </c:pt>
                <c:pt idx="5408" formatCode="General">
                  <c:v>-0.21331280862222601</c:v>
                </c:pt>
                <c:pt idx="5409" formatCode="General">
                  <c:v>-0.21921489102980199</c:v>
                </c:pt>
                <c:pt idx="5410" formatCode="General">
                  <c:v>-0.22622303550328501</c:v>
                </c:pt>
                <c:pt idx="5411" formatCode="General">
                  <c:v>-0.232387146535315</c:v>
                </c:pt>
                <c:pt idx="5412" formatCode="General">
                  <c:v>-0.23660412814692999</c:v>
                </c:pt>
                <c:pt idx="5413" formatCode="General">
                  <c:v>-0.23912500206929599</c:v>
                </c:pt>
                <c:pt idx="5414" formatCode="General">
                  <c:v>-0.240783826285458</c:v>
                </c:pt>
                <c:pt idx="5415" formatCode="General">
                  <c:v>-0.24254704488562701</c:v>
                </c:pt>
                <c:pt idx="5416" formatCode="General">
                  <c:v>-0.24464005897643501</c:v>
                </c:pt>
                <c:pt idx="5417" formatCode="General">
                  <c:v>-0.24673294547035099</c:v>
                </c:pt>
                <c:pt idx="5418" formatCode="General">
                  <c:v>-0.247695084529933</c:v>
                </c:pt>
                <c:pt idx="5419" formatCode="General">
                  <c:v>-0.246844934380618</c:v>
                </c:pt>
                <c:pt idx="5420" formatCode="General">
                  <c:v>-0.24510011324866501</c:v>
                </c:pt>
                <c:pt idx="5421" formatCode="General">
                  <c:v>-0.24437024309261099</c:v>
                </c:pt>
                <c:pt idx="5422" formatCode="General">
                  <c:v>-0.24581656623349801</c:v>
                </c:pt>
                <c:pt idx="5423" formatCode="General">
                  <c:v>-0.24888019522030599</c:v>
                </c:pt>
                <c:pt idx="5424" formatCode="General">
                  <c:v>-0.25188255544663901</c:v>
                </c:pt>
                <c:pt idx="5425" formatCode="General">
                  <c:v>-0.25372881529840202</c:v>
                </c:pt>
                <c:pt idx="5426" formatCode="General">
                  <c:v>-0.25561423779487902</c:v>
                </c:pt>
                <c:pt idx="5427" formatCode="General">
                  <c:v>-0.25888062385185001</c:v>
                </c:pt>
                <c:pt idx="5428" formatCode="General">
                  <c:v>-0.26259884227652103</c:v>
                </c:pt>
                <c:pt idx="5429" formatCode="General">
                  <c:v>-0.26507959695281902</c:v>
                </c:pt>
                <c:pt idx="5430" formatCode="General">
                  <c:v>-0.26589869801532201</c:v>
                </c:pt>
                <c:pt idx="5431" formatCode="General">
                  <c:v>-0.26534490279018802</c:v>
                </c:pt>
                <c:pt idx="5432" formatCode="General">
                  <c:v>-0.26388538801502398</c:v>
                </c:pt>
                <c:pt idx="5433" formatCode="General">
                  <c:v>-0.26233422746726498</c:v>
                </c:pt>
                <c:pt idx="5434" formatCode="General">
                  <c:v>-0.26037096281143302</c:v>
                </c:pt>
                <c:pt idx="5435" formatCode="General">
                  <c:v>-0.25706546072855402</c:v>
                </c:pt>
                <c:pt idx="5436" formatCode="General">
                  <c:v>-0.25263673694314098</c:v>
                </c:pt>
                <c:pt idx="5437" formatCode="General">
                  <c:v>-0.248998026902602</c:v>
                </c:pt>
                <c:pt idx="5438" formatCode="General">
                  <c:v>-0.247035243728218</c:v>
                </c:pt>
                <c:pt idx="5439" formatCode="General">
                  <c:v>-0.24588827545946701</c:v>
                </c:pt>
                <c:pt idx="5440" formatCode="General">
                  <c:v>-0.245153765301589</c:v>
                </c:pt>
                <c:pt idx="5441" formatCode="General">
                  <c:v>-0.24361786033928901</c:v>
                </c:pt>
                <c:pt idx="5442" formatCode="General">
                  <c:v>-0.24041037836696399</c:v>
                </c:pt>
                <c:pt idx="5443" formatCode="General">
                  <c:v>-0.23587209474849799</c:v>
                </c:pt>
                <c:pt idx="5444" formatCode="General">
                  <c:v>-0.23015063846540201</c:v>
                </c:pt>
                <c:pt idx="5445" formatCode="General">
                  <c:v>-0.22292644328865199</c:v>
                </c:pt>
                <c:pt idx="5446" formatCode="General">
                  <c:v>-0.21466799214561999</c:v>
                </c:pt>
                <c:pt idx="5447" formatCode="General">
                  <c:v>-0.20686052433922</c:v>
                </c:pt>
                <c:pt idx="5448" formatCode="General">
                  <c:v>-0.20015431377908299</c:v>
                </c:pt>
                <c:pt idx="5449" formatCode="General">
                  <c:v>-0.19470756456485</c:v>
                </c:pt>
                <c:pt idx="5450" formatCode="General">
                  <c:v>-0.19032494949827899</c:v>
                </c:pt>
                <c:pt idx="5451" formatCode="General">
                  <c:v>-0.186050889444422</c:v>
                </c:pt>
                <c:pt idx="5452" formatCode="General">
                  <c:v>-0.18048323358492499</c:v>
                </c:pt>
                <c:pt idx="5453" formatCode="General">
                  <c:v>-0.17306922543565501</c:v>
                </c:pt>
                <c:pt idx="5454" formatCode="General">
                  <c:v>-0.16568185136431701</c:v>
                </c:pt>
                <c:pt idx="5455" formatCode="General">
                  <c:v>-0.16097680259358099</c:v>
                </c:pt>
                <c:pt idx="5456" formatCode="General">
                  <c:v>-0.15939588589086101</c:v>
                </c:pt>
                <c:pt idx="5457" formatCode="General">
                  <c:v>-0.15887628042150601</c:v>
                </c:pt>
                <c:pt idx="5458" formatCode="General">
                  <c:v>-0.157814628058566</c:v>
                </c:pt>
                <c:pt idx="5459" formatCode="General">
                  <c:v>-0.15644857321481401</c:v>
                </c:pt>
                <c:pt idx="5460" formatCode="General">
                  <c:v>-0.15555540585625599</c:v>
                </c:pt>
                <c:pt idx="5461" formatCode="General">
                  <c:v>-0.15615720167884001</c:v>
                </c:pt>
                <c:pt idx="5462" formatCode="General">
                  <c:v>-0.159213117113087</c:v>
                </c:pt>
                <c:pt idx="5463" formatCode="General">
                  <c:v>-0.16470143021672301</c:v>
                </c:pt>
                <c:pt idx="5464" formatCode="General">
                  <c:v>-0.17153362353762899</c:v>
                </c:pt>
                <c:pt idx="5465" formatCode="General">
                  <c:v>-0.17904532273909901</c:v>
                </c:pt>
                <c:pt idx="5466" formatCode="General">
                  <c:v>-0.18698566533483299</c:v>
                </c:pt>
                <c:pt idx="5467" formatCode="General">
                  <c:v>-0.194407180196703</c:v>
                </c:pt>
                <c:pt idx="5468" formatCode="General">
                  <c:v>-0.20135181335066399</c:v>
                </c:pt>
                <c:pt idx="5469" formatCode="General">
                  <c:v>-0.20852620396211</c:v>
                </c:pt>
                <c:pt idx="5470" formatCode="General">
                  <c:v>-0.21625186327061</c:v>
                </c:pt>
                <c:pt idx="5471" formatCode="General">
                  <c:v>-0.22372462623330799</c:v>
                </c:pt>
                <c:pt idx="5472" formatCode="General">
                  <c:v>-0.230018423621695</c:v>
                </c:pt>
                <c:pt idx="5473" formatCode="General">
                  <c:v>-0.23506373219292001</c:v>
                </c:pt>
                <c:pt idx="5474" formatCode="General">
                  <c:v>-0.23823562025554301</c:v>
                </c:pt>
                <c:pt idx="5475" formatCode="General">
                  <c:v>-0.23915463539947401</c:v>
                </c:pt>
                <c:pt idx="5476" formatCode="General">
                  <c:v>-0.237807877735422</c:v>
                </c:pt>
                <c:pt idx="5477" formatCode="General">
                  <c:v>-0.23462727518330201</c:v>
                </c:pt>
                <c:pt idx="5478" formatCode="General">
                  <c:v>-0.23067673723537199</c:v>
                </c:pt>
                <c:pt idx="5479" formatCode="General">
                  <c:v>-0.22546674330477101</c:v>
                </c:pt>
                <c:pt idx="5480" formatCode="General">
                  <c:v>-0.218624412050934</c:v>
                </c:pt>
                <c:pt idx="5481" formatCode="General">
                  <c:v>-0.211191785852995</c:v>
                </c:pt>
                <c:pt idx="5482" formatCode="General">
                  <c:v>-0.20345767790073499</c:v>
                </c:pt>
                <c:pt idx="5483" formatCode="General">
                  <c:v>-0.196870237344657</c:v>
                </c:pt>
                <c:pt idx="5484" formatCode="General">
                  <c:v>-0.19256668148399</c:v>
                </c:pt>
                <c:pt idx="5485" formatCode="General">
                  <c:v>-0.18974212209399499</c:v>
                </c:pt>
                <c:pt idx="5486" formatCode="General">
                  <c:v>-0.18759716450819799</c:v>
                </c:pt>
                <c:pt idx="5487" formatCode="General">
                  <c:v>-0.186813787878024</c:v>
                </c:pt>
                <c:pt idx="5488" formatCode="General">
                  <c:v>-0.18791288039617601</c:v>
                </c:pt>
                <c:pt idx="5489" formatCode="General">
                  <c:v>-0.19069028218581299</c:v>
                </c:pt>
                <c:pt idx="5490" formatCode="General">
                  <c:v>-0.194451625615915</c:v>
                </c:pt>
                <c:pt idx="5491" formatCode="General">
                  <c:v>-0.19761933289132799</c:v>
                </c:pt>
                <c:pt idx="5492" formatCode="General">
                  <c:v>-0.199706180507954</c:v>
                </c:pt>
                <c:pt idx="5493" formatCode="General">
                  <c:v>-0.201887325443729</c:v>
                </c:pt>
                <c:pt idx="5494" formatCode="General">
                  <c:v>-0.20407297874907501</c:v>
                </c:pt>
                <c:pt idx="5495" formatCode="General">
                  <c:v>-0.20487835531543699</c:v>
                </c:pt>
                <c:pt idx="5496" formatCode="General">
                  <c:v>-0.20485295025273201</c:v>
                </c:pt>
                <c:pt idx="5497" formatCode="General">
                  <c:v>-0.20485753583848201</c:v>
                </c:pt>
                <c:pt idx="5498" formatCode="General">
                  <c:v>-0.20518590866696701</c:v>
                </c:pt>
                <c:pt idx="5499" formatCode="General">
                  <c:v>-0.20554818993862101</c:v>
                </c:pt>
                <c:pt idx="5500" formatCode="General">
                  <c:v>-0.20465796776789</c:v>
                </c:pt>
                <c:pt idx="5501" formatCode="General">
                  <c:v>-0.20219375879596799</c:v>
                </c:pt>
                <c:pt idx="5502" formatCode="General">
                  <c:v>-0.198712817395921</c:v>
                </c:pt>
                <c:pt idx="5503" formatCode="General">
                  <c:v>-0.19486185848982601</c:v>
                </c:pt>
                <c:pt idx="5504" formatCode="General">
                  <c:v>-0.19071855945340499</c:v>
                </c:pt>
                <c:pt idx="5505" formatCode="General">
                  <c:v>-0.18542144477098499</c:v>
                </c:pt>
                <c:pt idx="5506" formatCode="General">
                  <c:v>-0.17867054599502</c:v>
                </c:pt>
                <c:pt idx="5507" formatCode="General">
                  <c:v>-0.17144987470911399</c:v>
                </c:pt>
                <c:pt idx="5508" formatCode="General">
                  <c:v>-0.16462936506603601</c:v>
                </c:pt>
                <c:pt idx="5509" formatCode="General">
                  <c:v>-0.158039860938336</c:v>
                </c:pt>
                <c:pt idx="5510" formatCode="General">
                  <c:v>-0.15126714461510199</c:v>
                </c:pt>
                <c:pt idx="5511" formatCode="General">
                  <c:v>-0.144391883440255</c:v>
                </c:pt>
                <c:pt idx="5512" formatCode="General">
                  <c:v>-0.13868357975905901</c:v>
                </c:pt>
                <c:pt idx="5513" formatCode="General">
                  <c:v>-0.13486153322733199</c:v>
                </c:pt>
                <c:pt idx="5514" formatCode="General">
                  <c:v>-0.132593089246891</c:v>
                </c:pt>
                <c:pt idx="5515" formatCode="General">
                  <c:v>-0.13203137091814501</c:v>
                </c:pt>
                <c:pt idx="5516" formatCode="General">
                  <c:v>-0.133381469953187</c:v>
                </c:pt>
                <c:pt idx="5517" formatCode="General">
                  <c:v>-0.13597874164117901</c:v>
                </c:pt>
                <c:pt idx="5518" formatCode="General">
                  <c:v>-0.139129856733514</c:v>
                </c:pt>
                <c:pt idx="5519" formatCode="General">
                  <c:v>-0.142689848892601</c:v>
                </c:pt>
                <c:pt idx="5520" formatCode="General">
                  <c:v>-0.14598240075251501</c:v>
                </c:pt>
                <c:pt idx="5521" formatCode="General">
                  <c:v>-0.14797931990170601</c:v>
                </c:pt>
                <c:pt idx="5522" formatCode="General">
                  <c:v>-0.14855575153798201</c:v>
                </c:pt>
                <c:pt idx="5523" formatCode="General">
                  <c:v>-0.14794919377858001</c:v>
                </c:pt>
                <c:pt idx="5524" formatCode="General">
                  <c:v>-0.14710434823799001</c:v>
                </c:pt>
                <c:pt idx="5525" formatCode="General">
                  <c:v>-0.147360438058139</c:v>
                </c:pt>
                <c:pt idx="5526" formatCode="General">
                  <c:v>-0.14871826954862899</c:v>
                </c:pt>
                <c:pt idx="5527" formatCode="General">
                  <c:v>-0.149954539373127</c:v>
                </c:pt>
                <c:pt idx="5528" formatCode="General">
                  <c:v>-0.14975941669652201</c:v>
                </c:pt>
                <c:pt idx="5529" formatCode="General">
                  <c:v>-0.14706073562845901</c:v>
                </c:pt>
                <c:pt idx="5530" formatCode="General">
                  <c:v>-0.14148052170676101</c:v>
                </c:pt>
                <c:pt idx="5531" formatCode="General">
                  <c:v>-0.13464071701390201</c:v>
                </c:pt>
                <c:pt idx="5532" formatCode="General">
                  <c:v>-0.128192188547083</c:v>
                </c:pt>
                <c:pt idx="5533" formatCode="General">
                  <c:v>-0.12259318655184299</c:v>
                </c:pt>
                <c:pt idx="5534" formatCode="General">
                  <c:v>-0.116844096269431</c:v>
                </c:pt>
                <c:pt idx="5535" formatCode="General">
                  <c:v>-0.109282387542221</c:v>
                </c:pt>
                <c:pt idx="5536" formatCode="General">
                  <c:v>-9.9515684638278701E-2</c:v>
                </c:pt>
                <c:pt idx="5537" formatCode="General">
                  <c:v>-8.7328625578095398E-2</c:v>
                </c:pt>
                <c:pt idx="5538" formatCode="General">
                  <c:v>-7.3192611590889606E-2</c:v>
                </c:pt>
                <c:pt idx="5539" formatCode="General">
                  <c:v>-5.8428769067182897E-2</c:v>
                </c:pt>
                <c:pt idx="5540" formatCode="General">
                  <c:v>-4.3686199363818602E-2</c:v>
                </c:pt>
                <c:pt idx="5541" formatCode="General">
                  <c:v>-2.9466713970291498E-2</c:v>
                </c:pt>
                <c:pt idx="5542" formatCode="General">
                  <c:v>-1.57020715981501E-2</c:v>
                </c:pt>
                <c:pt idx="5543" formatCode="General">
                  <c:v>-1.8816091155331701E-3</c:v>
                </c:pt>
                <c:pt idx="5544" formatCode="General">
                  <c:v>1.179606959762E-2</c:v>
                </c:pt>
                <c:pt idx="5545" formatCode="General">
                  <c:v>2.4715384226374901E-2</c:v>
                </c:pt>
                <c:pt idx="5546" formatCode="General">
                  <c:v>3.6243795420331397E-2</c:v>
                </c:pt>
                <c:pt idx="5547" formatCode="General">
                  <c:v>4.6108052557832499E-2</c:v>
                </c:pt>
                <c:pt idx="5548" formatCode="General">
                  <c:v>5.4062424201792102E-2</c:v>
                </c:pt>
                <c:pt idx="5549" formatCode="General">
                  <c:v>6.0278568345338603E-2</c:v>
                </c:pt>
                <c:pt idx="5550" formatCode="General">
                  <c:v>6.5928268406800702E-2</c:v>
                </c:pt>
                <c:pt idx="5551" formatCode="General">
                  <c:v>7.2425826992154205E-2</c:v>
                </c:pt>
                <c:pt idx="5552" formatCode="General">
                  <c:v>8.01977381819622E-2</c:v>
                </c:pt>
                <c:pt idx="5553" formatCode="General">
                  <c:v>8.8268202992195996E-2</c:v>
                </c:pt>
                <c:pt idx="5554" formatCode="General">
                  <c:v>9.5010987470643501E-2</c:v>
                </c:pt>
                <c:pt idx="5555" formatCode="General">
                  <c:v>9.9959263974332704E-2</c:v>
                </c:pt>
                <c:pt idx="5556" formatCode="General">
                  <c:v>0.103492569682156</c:v>
                </c:pt>
                <c:pt idx="5557" formatCode="General">
                  <c:v>0.105483056904546</c:v>
                </c:pt>
                <c:pt idx="5558" formatCode="General">
                  <c:v>0.105949609887993</c:v>
                </c:pt>
                <c:pt idx="5559" formatCode="General">
                  <c:v>0.105073440864866</c:v>
                </c:pt>
                <c:pt idx="5560" formatCode="General">
                  <c:v>0.103072991082008</c:v>
                </c:pt>
                <c:pt idx="5561" formatCode="General">
                  <c:v>0.101429583593781</c:v>
                </c:pt>
                <c:pt idx="5562" formatCode="General">
                  <c:v>0.101104792527941</c:v>
                </c:pt>
                <c:pt idx="5563" formatCode="General">
                  <c:v>0.101889466528362</c:v>
                </c:pt>
                <c:pt idx="5564" formatCode="General">
                  <c:v>0.10377416413645001</c:v>
                </c:pt>
                <c:pt idx="5565" formatCode="General">
                  <c:v>0.10614362623279799</c:v>
                </c:pt>
                <c:pt idx="5566" formatCode="General">
                  <c:v>0.108029364670608</c:v>
                </c:pt>
                <c:pt idx="5567" formatCode="General">
                  <c:v>0.108831036053238</c:v>
                </c:pt>
                <c:pt idx="5568" formatCode="General">
                  <c:v>0.109126911653412</c:v>
                </c:pt>
                <c:pt idx="5569" formatCode="General">
                  <c:v>0.110392007331777</c:v>
                </c:pt>
                <c:pt idx="5570" formatCode="General">
                  <c:v>0.114057639028232</c:v>
                </c:pt>
                <c:pt idx="5571" formatCode="General">
                  <c:v>0.120798996764544</c:v>
                </c:pt>
                <c:pt idx="5572" formatCode="General">
                  <c:v>0.129171052382973</c:v>
                </c:pt>
                <c:pt idx="5573" formatCode="General">
                  <c:v>0.137744650174661</c:v>
                </c:pt>
                <c:pt idx="5574" formatCode="General">
                  <c:v>0.147423606471659</c:v>
                </c:pt>
                <c:pt idx="5575" formatCode="General">
                  <c:v>0.15930978777552399</c:v>
                </c:pt>
                <c:pt idx="5576" formatCode="General">
                  <c:v>0.174067385769413</c:v>
                </c:pt>
                <c:pt idx="5577" formatCode="General">
                  <c:v>0.19148146217171999</c:v>
                </c:pt>
                <c:pt idx="5578" formatCode="General">
                  <c:v>0.210689351333292</c:v>
                </c:pt>
                <c:pt idx="5579" formatCode="General">
                  <c:v>0.230182907054722</c:v>
                </c:pt>
                <c:pt idx="5580" formatCode="General">
                  <c:v>0.247664049799698</c:v>
                </c:pt>
                <c:pt idx="5581" formatCode="General">
                  <c:v>0.26261828669047699</c:v>
                </c:pt>
                <c:pt idx="5582" formatCode="General">
                  <c:v>0.27547907369987601</c:v>
                </c:pt>
                <c:pt idx="5583" formatCode="General">
                  <c:v>0.28638621069116799</c:v>
                </c:pt>
                <c:pt idx="5584" formatCode="General">
                  <c:v>0.29643800540142901</c:v>
                </c:pt>
                <c:pt idx="5585" formatCode="General">
                  <c:v>0.30688070117337102</c:v>
                </c:pt>
                <c:pt idx="5586" formatCode="General">
                  <c:v>0.31773083174626099</c:v>
                </c:pt>
                <c:pt idx="5587" formatCode="General">
                  <c:v>0.32756207609729099</c:v>
                </c:pt>
                <c:pt idx="5588" formatCode="General">
                  <c:v>0.33490918681547599</c:v>
                </c:pt>
                <c:pt idx="5589" formatCode="General">
                  <c:v>0.33957890124339801</c:v>
                </c:pt>
                <c:pt idx="5590" formatCode="General">
                  <c:v>0.34241721947195503</c:v>
                </c:pt>
                <c:pt idx="5591" formatCode="General">
                  <c:v>0.34403657257453901</c:v>
                </c:pt>
                <c:pt idx="5592" formatCode="General">
                  <c:v>0.344368569320742</c:v>
                </c:pt>
                <c:pt idx="5593" formatCode="General">
                  <c:v>0.34393839034183499</c:v>
                </c:pt>
                <c:pt idx="5594" formatCode="General">
                  <c:v>0.34334463991525399</c:v>
                </c:pt>
                <c:pt idx="5595" formatCode="General">
                  <c:v>0.34276490169268697</c:v>
                </c:pt>
                <c:pt idx="5596" formatCode="General">
                  <c:v>0.342658843429821</c:v>
                </c:pt>
                <c:pt idx="5597" formatCode="General">
                  <c:v>0.34385465101028401</c:v>
                </c:pt>
                <c:pt idx="5598" formatCode="General">
                  <c:v>0.34637006659969199</c:v>
                </c:pt>
                <c:pt idx="5599" formatCode="General">
                  <c:v>0.34939985274462199</c:v>
                </c:pt>
                <c:pt idx="5600" formatCode="General">
                  <c:v>0.352734523584946</c:v>
                </c:pt>
                <c:pt idx="5601" formatCode="General">
                  <c:v>0.35606469678344299</c:v>
                </c:pt>
                <c:pt idx="5602" formatCode="General">
                  <c:v>0.35947061166153699</c:v>
                </c:pt>
                <c:pt idx="5603" formatCode="General">
                  <c:v>0.36380653975209598</c:v>
                </c:pt>
                <c:pt idx="5604" formatCode="General">
                  <c:v>0.36883918751151201</c:v>
                </c:pt>
                <c:pt idx="5605" formatCode="General">
                  <c:v>0.37469949555926702</c:v>
                </c:pt>
                <c:pt idx="5606" formatCode="General">
                  <c:v>0.38307637545998802</c:v>
                </c:pt>
                <c:pt idx="5607" formatCode="General">
                  <c:v>0.39471557247217198</c:v>
                </c:pt>
                <c:pt idx="5608" formatCode="General">
                  <c:v>0.40855439588690501</c:v>
                </c:pt>
                <c:pt idx="5609" formatCode="General">
                  <c:v>0.423411116034841</c:v>
                </c:pt>
                <c:pt idx="5610" formatCode="General">
                  <c:v>0.43899335540371598</c:v>
                </c:pt>
                <c:pt idx="5611" formatCode="General">
                  <c:v>0.45476799431818998</c:v>
                </c:pt>
                <c:pt idx="5612" formatCode="General">
                  <c:v>0.46978013372489202</c:v>
                </c:pt>
                <c:pt idx="5613" formatCode="General">
                  <c:v>0.48295796772321797</c:v>
                </c:pt>
                <c:pt idx="5614" formatCode="General">
                  <c:v>0.49360392541492498</c:v>
                </c:pt>
                <c:pt idx="5615" formatCode="General">
                  <c:v>0.50095888537183098</c:v>
                </c:pt>
                <c:pt idx="5616" formatCode="General">
                  <c:v>0.504842265959766</c:v>
                </c:pt>
                <c:pt idx="5617" formatCode="General">
                  <c:v>0.50685212110909905</c:v>
                </c:pt>
                <c:pt idx="5618" formatCode="General">
                  <c:v>0.50700766916519102</c:v>
                </c:pt>
                <c:pt idx="5619" formatCode="General">
                  <c:v>0.50437377605822598</c:v>
                </c:pt>
                <c:pt idx="5620" formatCode="General">
                  <c:v>0.499525424410459</c:v>
                </c:pt>
                <c:pt idx="5621" formatCode="General">
                  <c:v>0.49385349224592001</c:v>
                </c:pt>
                <c:pt idx="5622" formatCode="General">
                  <c:v>0.48870690206726197</c:v>
                </c:pt>
                <c:pt idx="5623" formatCode="General">
                  <c:v>0.48497810087112803</c:v>
                </c:pt>
                <c:pt idx="5624" formatCode="General">
                  <c:v>0.48335864990070199</c:v>
                </c:pt>
                <c:pt idx="5625" formatCode="General">
                  <c:v>0.48328178408276201</c:v>
                </c:pt>
                <c:pt idx="5626" formatCode="General">
                  <c:v>0.48292859971761598</c:v>
                </c:pt>
                <c:pt idx="5627" formatCode="General">
                  <c:v>0.48168891886162302</c:v>
                </c:pt>
                <c:pt idx="5628" formatCode="General">
                  <c:v>0.48001794114591001</c:v>
                </c:pt>
                <c:pt idx="5629" formatCode="General">
                  <c:v>0.477534723474004</c:v>
                </c:pt>
                <c:pt idx="5630" formatCode="General">
                  <c:v>0.47364164943293502</c:v>
                </c:pt>
                <c:pt idx="5631" formatCode="General">
                  <c:v>0.468174912775706</c:v>
                </c:pt>
                <c:pt idx="5632" formatCode="General">
                  <c:v>0.46051384619503999</c:v>
                </c:pt>
                <c:pt idx="5633" formatCode="General">
                  <c:v>0.45025700266102497</c:v>
                </c:pt>
                <c:pt idx="5634" formatCode="General">
                  <c:v>0.43757616770332902</c:v>
                </c:pt>
                <c:pt idx="5635" formatCode="General">
                  <c:v>0.42276797446985398</c:v>
                </c:pt>
                <c:pt idx="5636" formatCode="General">
                  <c:v>0.40698329783229398</c:v>
                </c:pt>
                <c:pt idx="5637" formatCode="General">
                  <c:v>0.39175858303199901</c:v>
                </c:pt>
                <c:pt idx="5638" formatCode="General">
                  <c:v>0.37737194331302498</c:v>
                </c:pt>
                <c:pt idx="5639" formatCode="General">
                  <c:v>0.36342583976041298</c:v>
                </c:pt>
                <c:pt idx="5640" formatCode="General">
                  <c:v>0.35019943220577499</c:v>
                </c:pt>
                <c:pt idx="5641" formatCode="General">
                  <c:v>0.33707663657779802</c:v>
                </c:pt>
                <c:pt idx="5642" formatCode="General">
                  <c:v>0.32415072195537598</c:v>
                </c:pt>
                <c:pt idx="5643" formatCode="General">
                  <c:v>0.31316507076869599</c:v>
                </c:pt>
                <c:pt idx="5644" formatCode="General">
                  <c:v>0.30406363598587899</c:v>
                </c:pt>
                <c:pt idx="5645" formatCode="General">
                  <c:v>0.29619490676912602</c:v>
                </c:pt>
                <c:pt idx="5646" formatCode="General">
                  <c:v>0.28925404861509801</c:v>
                </c:pt>
                <c:pt idx="5647" formatCode="General">
                  <c:v>0.28257359207493998</c:v>
                </c:pt>
                <c:pt idx="5648" formatCode="General">
                  <c:v>0.27649547563407501</c:v>
                </c:pt>
                <c:pt idx="5649" formatCode="General">
                  <c:v>0.27180444118353397</c:v>
                </c:pt>
                <c:pt idx="5650" formatCode="General">
                  <c:v>0.26873555584130299</c:v>
                </c:pt>
                <c:pt idx="5651" formatCode="General">
                  <c:v>0.26682984001725202</c:v>
                </c:pt>
                <c:pt idx="5652" formatCode="General">
                  <c:v>0.26591775340572499</c:v>
                </c:pt>
                <c:pt idx="5653" formatCode="General">
                  <c:v>0.26694725949346199</c:v>
                </c:pt>
                <c:pt idx="5654" formatCode="General">
                  <c:v>0.26942981718711201</c:v>
                </c:pt>
                <c:pt idx="5655" formatCode="General">
                  <c:v>0.271727036684135</c:v>
                </c:pt>
                <c:pt idx="5656" formatCode="General">
                  <c:v>0.27251419334028598</c:v>
                </c:pt>
                <c:pt idx="5657" formatCode="General">
                  <c:v>0.27003387934060002</c:v>
                </c:pt>
                <c:pt idx="5658" formatCode="General">
                  <c:v>0.26407697089922799</c:v>
                </c:pt>
                <c:pt idx="5659" formatCode="General">
                  <c:v>0.25579664971427601</c:v>
                </c:pt>
                <c:pt idx="5660" formatCode="General">
                  <c:v>0.246020739274666</c:v>
                </c:pt>
                <c:pt idx="5661" formatCode="General">
                  <c:v>0.234371533354269</c:v>
                </c:pt>
                <c:pt idx="5662" formatCode="General">
                  <c:v>0.221805983694641</c:v>
                </c:pt>
                <c:pt idx="5663" formatCode="General">
                  <c:v>0.20918601114056701</c:v>
                </c:pt>
                <c:pt idx="5664" formatCode="General">
                  <c:v>0.19510875893857099</c:v>
                </c:pt>
                <c:pt idx="5665" formatCode="General">
                  <c:v>0.17928930472834101</c:v>
                </c:pt>
                <c:pt idx="5666" formatCode="General">
                  <c:v>0.162804009729419</c:v>
                </c:pt>
                <c:pt idx="5667" formatCode="General">
                  <c:v>0.14531233165270199</c:v>
                </c:pt>
                <c:pt idx="5668" formatCode="General">
                  <c:v>0.126112851311805</c:v>
                </c:pt>
                <c:pt idx="5669" formatCode="General">
                  <c:v>0.10689555983176401</c:v>
                </c:pt>
                <c:pt idx="5670" formatCode="General">
                  <c:v>8.8770733746751304E-2</c:v>
                </c:pt>
                <c:pt idx="5671" formatCode="General">
                  <c:v>7.1470025479872898E-2</c:v>
                </c:pt>
                <c:pt idx="5672" formatCode="General">
                  <c:v>5.5241919133639503E-2</c:v>
                </c:pt>
                <c:pt idx="5673" formatCode="General">
                  <c:v>4.05675365119397E-2</c:v>
                </c:pt>
                <c:pt idx="5674" formatCode="General">
                  <c:v>2.7306365872120899E-2</c:v>
                </c:pt>
                <c:pt idx="5675" formatCode="General">
                  <c:v>1.55501391444867E-2</c:v>
                </c:pt>
                <c:pt idx="5676" formatCode="General">
                  <c:v>5.9489789660363496E-3</c:v>
                </c:pt>
                <c:pt idx="5677" formatCode="General">
                  <c:v>-3.37836268666666E-4</c:v>
                </c:pt>
                <c:pt idx="5678" formatCode="General">
                  <c:v>-2.6340696837718401E-3</c:v>
                </c:pt>
                <c:pt idx="5679" formatCode="General">
                  <c:v>-1.6346743956672999E-3</c:v>
                </c:pt>
                <c:pt idx="5680" formatCode="General">
                  <c:v>2.4450195027521499E-3</c:v>
                </c:pt>
                <c:pt idx="5681" formatCode="General">
                  <c:v>9.5534108303662497E-3</c:v>
                </c:pt>
                <c:pt idx="5682" formatCode="General">
                  <c:v>1.87389423028251E-2</c:v>
                </c:pt>
                <c:pt idx="5683" formatCode="General">
                  <c:v>2.8359292303826299E-2</c:v>
                </c:pt>
                <c:pt idx="5684" formatCode="General">
                  <c:v>3.6740713488691998E-2</c:v>
                </c:pt>
                <c:pt idx="5685" formatCode="General">
                  <c:v>4.2907119593041401E-2</c:v>
                </c:pt>
                <c:pt idx="5686" formatCode="General">
                  <c:v>4.6545361044197403E-2</c:v>
                </c:pt>
                <c:pt idx="5687" formatCode="General">
                  <c:v>4.7153753393311001E-2</c:v>
                </c:pt>
                <c:pt idx="5688" formatCode="General">
                  <c:v>4.4653465716795501E-2</c:v>
                </c:pt>
                <c:pt idx="5689" formatCode="General">
                  <c:v>3.9793707988120798E-2</c:v>
                </c:pt>
                <c:pt idx="5690" formatCode="General">
                  <c:v>3.2234228116044303E-2</c:v>
                </c:pt>
                <c:pt idx="5691" formatCode="General">
                  <c:v>2.1191387540612502E-2</c:v>
                </c:pt>
                <c:pt idx="5692" formatCode="General">
                  <c:v>6.3924675894503503E-3</c:v>
                </c:pt>
                <c:pt idx="5693" formatCode="General">
                  <c:v>-1.13337122526682E-2</c:v>
                </c:pt>
                <c:pt idx="5694" formatCode="General">
                  <c:v>-3.1244425214649599E-2</c:v>
                </c:pt>
                <c:pt idx="5695" formatCode="General">
                  <c:v>-5.3426908298212998E-2</c:v>
                </c:pt>
                <c:pt idx="5696" formatCode="General">
                  <c:v>-7.7784824302169001E-2</c:v>
                </c:pt>
                <c:pt idx="5697" formatCode="General">
                  <c:v>-0.104564675271986</c:v>
                </c:pt>
                <c:pt idx="5698" formatCode="General">
                  <c:v>-0.133230701453419</c:v>
                </c:pt>
                <c:pt idx="5699" formatCode="General">
                  <c:v>-0.162812705943119</c:v>
                </c:pt>
                <c:pt idx="5700" formatCode="General">
                  <c:v>-0.19223151893426399</c:v>
                </c:pt>
                <c:pt idx="5701" formatCode="General">
                  <c:v>-0.22099784332671099</c:v>
                </c:pt>
                <c:pt idx="5702" formatCode="General">
                  <c:v>-0.248842716116074</c:v>
                </c:pt>
                <c:pt idx="5703" formatCode="General">
                  <c:v>-0.27519968549245999</c:v>
                </c:pt>
                <c:pt idx="5704" formatCode="General">
                  <c:v>-0.29922166965639002</c:v>
                </c:pt>
                <c:pt idx="5705" formatCode="General">
                  <c:v>-0.31986361467925301</c:v>
                </c:pt>
                <c:pt idx="5706" formatCode="General">
                  <c:v>-0.33641875800834597</c:v>
                </c:pt>
                <c:pt idx="5707" formatCode="General">
                  <c:v>-0.34884294696089901</c:v>
                </c:pt>
                <c:pt idx="5708" formatCode="General">
                  <c:v>-0.35706022181039099</c:v>
                </c:pt>
                <c:pt idx="5709" formatCode="General">
                  <c:v>-0.36059745515284702</c:v>
                </c:pt>
                <c:pt idx="5710" formatCode="General">
                  <c:v>-0.35980493241662898</c:v>
                </c:pt>
                <c:pt idx="5711" formatCode="General">
                  <c:v>-0.355149239290177</c:v>
                </c:pt>
                <c:pt idx="5712" formatCode="General">
                  <c:v>-0.34788774868517303</c:v>
                </c:pt>
                <c:pt idx="5713" formatCode="General">
                  <c:v>-0.34026383105726399</c:v>
                </c:pt>
                <c:pt idx="5714" formatCode="General">
                  <c:v>-0.333630596907176</c:v>
                </c:pt>
                <c:pt idx="5715" formatCode="General">
                  <c:v>-0.32818807844056402</c:v>
                </c:pt>
                <c:pt idx="5716" formatCode="General">
                  <c:v>-0.32379341544732498</c:v>
                </c:pt>
                <c:pt idx="5717" formatCode="General">
                  <c:v>-0.32021891801616298</c:v>
                </c:pt>
                <c:pt idx="5718" formatCode="General">
                  <c:v>-0.31746046829720398</c:v>
                </c:pt>
                <c:pt idx="5719" formatCode="General">
                  <c:v>-0.31582498982883001</c:v>
                </c:pt>
                <c:pt idx="5720" formatCode="General">
                  <c:v>-0.31548281839251002</c:v>
                </c:pt>
                <c:pt idx="5721" formatCode="General">
                  <c:v>-0.31704984793374902</c:v>
                </c:pt>
                <c:pt idx="5722" formatCode="General">
                  <c:v>-0.32008794479868202</c:v>
                </c:pt>
                <c:pt idx="5723" formatCode="General">
                  <c:v>-0.32313613978819999</c:v>
                </c:pt>
                <c:pt idx="5724" formatCode="General">
                  <c:v>-0.32580970761175299</c:v>
                </c:pt>
                <c:pt idx="5725" formatCode="General">
                  <c:v>-0.329143394928402</c:v>
                </c:pt>
                <c:pt idx="5726" formatCode="General">
                  <c:v>-0.33465639225057597</c:v>
                </c:pt>
                <c:pt idx="5727" formatCode="General">
                  <c:v>-0.34222232675621</c:v>
                </c:pt>
                <c:pt idx="5728" formatCode="General">
                  <c:v>-0.35126688688000901</c:v>
                </c:pt>
                <c:pt idx="5729" formatCode="General">
                  <c:v>-0.36147444291729097</c:v>
                </c:pt>
                <c:pt idx="5730" formatCode="General">
                  <c:v>-0.37274261498154698</c:v>
                </c:pt>
                <c:pt idx="5731" formatCode="General">
                  <c:v>-0.38587881974361998</c:v>
                </c:pt>
                <c:pt idx="5732" formatCode="General">
                  <c:v>-0.40108402666831899</c:v>
                </c:pt>
                <c:pt idx="5733" formatCode="General">
                  <c:v>-0.41729953380766099</c:v>
                </c:pt>
                <c:pt idx="5734" formatCode="General">
                  <c:v>-0.43350398676317498</c:v>
                </c:pt>
                <c:pt idx="5735" formatCode="General">
                  <c:v>-0.44836478868910001</c:v>
                </c:pt>
                <c:pt idx="5736" formatCode="General">
                  <c:v>-0.46035256679778802</c:v>
                </c:pt>
                <c:pt idx="5737" formatCode="General">
                  <c:v>-0.46955312613539402</c:v>
                </c:pt>
                <c:pt idx="5738" formatCode="General">
                  <c:v>-0.47608673051168299</c:v>
                </c:pt>
                <c:pt idx="5739" formatCode="General">
                  <c:v>-0.47954888632015602</c:v>
                </c:pt>
                <c:pt idx="5740" formatCode="General">
                  <c:v>-0.48013052230147402</c:v>
                </c:pt>
                <c:pt idx="5741" formatCode="General">
                  <c:v>-0.47821481633791801</c:v>
                </c:pt>
                <c:pt idx="5742" formatCode="General">
                  <c:v>-0.47451375402541701</c:v>
                </c:pt>
                <c:pt idx="5743" formatCode="General">
                  <c:v>-0.46878757550587102</c:v>
                </c:pt>
                <c:pt idx="5744" formatCode="General">
                  <c:v>-0.460137971781449</c:v>
                </c:pt>
                <c:pt idx="5745" formatCode="General">
                  <c:v>-0.44907642664740199</c:v>
                </c:pt>
                <c:pt idx="5746" formatCode="General">
                  <c:v>-0.43684376364271599</c:v>
                </c:pt>
                <c:pt idx="5747" formatCode="General">
                  <c:v>-0.42486577729258301</c:v>
                </c:pt>
                <c:pt idx="5748" formatCode="General">
                  <c:v>-0.41547019325530699</c:v>
                </c:pt>
                <c:pt idx="5749" formatCode="General">
                  <c:v>-0.41021559474783797</c:v>
                </c:pt>
                <c:pt idx="5750" formatCode="General">
                  <c:v>-0.40852286620327499</c:v>
                </c:pt>
                <c:pt idx="5751" formatCode="General">
                  <c:v>-0.40920565804406001</c:v>
                </c:pt>
                <c:pt idx="5752" formatCode="General">
                  <c:v>-0.412133229156251</c:v>
                </c:pt>
                <c:pt idx="5753" formatCode="General">
                  <c:v>-0.41740581929725301</c:v>
                </c:pt>
                <c:pt idx="5754" formatCode="General">
                  <c:v>-0.42397631642751898</c:v>
                </c:pt>
                <c:pt idx="5755" formatCode="General">
                  <c:v>-0.43031115232830403</c:v>
                </c:pt>
                <c:pt idx="5756" formatCode="General">
                  <c:v>-0.43575940405583702</c:v>
                </c:pt>
                <c:pt idx="5757" formatCode="General">
                  <c:v>-0.44019633253826101</c:v>
                </c:pt>
                <c:pt idx="5758" formatCode="General">
                  <c:v>-0.44378084783496402</c:v>
                </c:pt>
                <c:pt idx="5759" formatCode="General">
                  <c:v>-0.44720687958119598</c:v>
                </c:pt>
                <c:pt idx="5760" formatCode="General">
                  <c:v>-0.45051218325637099</c:v>
                </c:pt>
                <c:pt idx="5761" formatCode="General">
                  <c:v>-0.453814496075094</c:v>
                </c:pt>
                <c:pt idx="5762" formatCode="General">
                  <c:v>-0.457674957729584</c:v>
                </c:pt>
                <c:pt idx="5763" formatCode="General">
                  <c:v>-0.46128516805665798</c:v>
                </c:pt>
                <c:pt idx="5764" formatCode="General">
                  <c:v>-0.463828377627793</c:v>
                </c:pt>
                <c:pt idx="5765" formatCode="General">
                  <c:v>-0.46456742355618802</c:v>
                </c:pt>
                <c:pt idx="5766" formatCode="General">
                  <c:v>-0.46301490338557</c:v>
                </c:pt>
                <c:pt idx="5767" formatCode="General">
                  <c:v>-0.46033081691927102</c:v>
                </c:pt>
                <c:pt idx="5768" formatCode="General">
                  <c:v>-0.45726692060429802</c:v>
                </c:pt>
                <c:pt idx="5769" formatCode="General">
                  <c:v>-0.453650825600943</c:v>
                </c:pt>
                <c:pt idx="5770" formatCode="General">
                  <c:v>-0.44892846944727499</c:v>
                </c:pt>
                <c:pt idx="5771" formatCode="General">
                  <c:v>-0.44311177424537601</c:v>
                </c:pt>
                <c:pt idx="5772" formatCode="General">
                  <c:v>-0.43723812160654002</c:v>
                </c:pt>
                <c:pt idx="5773" formatCode="General">
                  <c:v>-0.43106367229366099</c:v>
                </c:pt>
                <c:pt idx="5774" formatCode="General">
                  <c:v>-0.42393413059774798</c:v>
                </c:pt>
                <c:pt idx="5775" formatCode="General">
                  <c:v>-0.41614128590392602</c:v>
                </c:pt>
                <c:pt idx="5776" formatCode="General">
                  <c:v>-0.407557927489545</c:v>
                </c:pt>
                <c:pt idx="5777" formatCode="General">
                  <c:v>-0.39787577324809897</c:v>
                </c:pt>
                <c:pt idx="5778" formatCode="General">
                  <c:v>-0.38758067041231398</c:v>
                </c:pt>
                <c:pt idx="5779" formatCode="General">
                  <c:v>-0.37741302054525699</c:v>
                </c:pt>
                <c:pt idx="5780" formatCode="General">
                  <c:v>-0.36707529397698102</c:v>
                </c:pt>
                <c:pt idx="5781" formatCode="General">
                  <c:v>-0.35629654041687198</c:v>
                </c:pt>
                <c:pt idx="5782" formatCode="General">
                  <c:v>-0.34473258296971598</c:v>
                </c:pt>
                <c:pt idx="5783" formatCode="General">
                  <c:v>-0.332867442740792</c:v>
                </c:pt>
                <c:pt idx="5784" formatCode="General">
                  <c:v>-0.322350631481364</c:v>
                </c:pt>
                <c:pt idx="5785" formatCode="General">
                  <c:v>-0.313747611353764</c:v>
                </c:pt>
                <c:pt idx="5786" formatCode="General">
                  <c:v>-0.30647930839784998</c:v>
                </c:pt>
                <c:pt idx="5787" formatCode="General">
                  <c:v>-0.30029233297181701</c:v>
                </c:pt>
                <c:pt idx="5788" formatCode="General">
                  <c:v>-0.296092609564725</c:v>
                </c:pt>
                <c:pt idx="5789" formatCode="General">
                  <c:v>-0.29408160525918903</c:v>
                </c:pt>
                <c:pt idx="5790" formatCode="General">
                  <c:v>-0.29396920215165501</c:v>
                </c:pt>
                <c:pt idx="5791" formatCode="General">
                  <c:v>-0.29420752252529198</c:v>
                </c:pt>
                <c:pt idx="5792" formatCode="General">
                  <c:v>-0.29257735571677301</c:v>
                </c:pt>
                <c:pt idx="5793" formatCode="General">
                  <c:v>-0.28828836918462503</c:v>
                </c:pt>
                <c:pt idx="5794" formatCode="General">
                  <c:v>-0.28116412567256799</c:v>
                </c:pt>
                <c:pt idx="5795" formatCode="General">
                  <c:v>-0.27164218313851002</c:v>
                </c:pt>
                <c:pt idx="5796" formatCode="General">
                  <c:v>-0.26164255742800502</c:v>
                </c:pt>
                <c:pt idx="5797" formatCode="General">
                  <c:v>-0.25225480136480299</c:v>
                </c:pt>
                <c:pt idx="5798" formatCode="General">
                  <c:v>-0.24248185991128801</c:v>
                </c:pt>
                <c:pt idx="5799" formatCode="General">
                  <c:v>-0.231223438720839</c:v>
                </c:pt>
                <c:pt idx="5800" formatCode="General">
                  <c:v>-0.21854287397593899</c:v>
                </c:pt>
                <c:pt idx="5801" formatCode="General">
                  <c:v>-0.205274527203852</c:v>
                </c:pt>
                <c:pt idx="5802" formatCode="General">
                  <c:v>-0.19214861008886699</c:v>
                </c:pt>
                <c:pt idx="5803" formatCode="General">
                  <c:v>-0.17979704480885</c:v>
                </c:pt>
                <c:pt idx="5804" formatCode="General">
                  <c:v>-0.16882948216883301</c:v>
                </c:pt>
                <c:pt idx="5805" formatCode="General">
                  <c:v>-0.15995255283781301</c:v>
                </c:pt>
                <c:pt idx="5806" formatCode="General">
                  <c:v>-0.15328195323317001</c:v>
                </c:pt>
                <c:pt idx="5807" formatCode="General">
                  <c:v>-0.147996584991296</c:v>
                </c:pt>
                <c:pt idx="5808" formatCode="General">
                  <c:v>-0.14289230324820901</c:v>
                </c:pt>
                <c:pt idx="5809" formatCode="General">
                  <c:v>-0.13763082801151</c:v>
                </c:pt>
                <c:pt idx="5810" formatCode="General">
                  <c:v>-0.132900570086392</c:v>
                </c:pt>
                <c:pt idx="5811" formatCode="General">
                  <c:v>-0.12858976142112599</c:v>
                </c:pt>
                <c:pt idx="5812" formatCode="General">
                  <c:v>-0.123207150116111</c:v>
                </c:pt>
                <c:pt idx="5813" formatCode="General">
                  <c:v>-0.116037577010712</c:v>
                </c:pt>
                <c:pt idx="5814" formatCode="General">
                  <c:v>-0.106970652448412</c:v>
                </c:pt>
                <c:pt idx="5815" formatCode="General">
                  <c:v>-9.5501181699143498E-2</c:v>
                </c:pt>
                <c:pt idx="5816" formatCode="General">
                  <c:v>-8.19122336429607E-2</c:v>
                </c:pt>
                <c:pt idx="5817" formatCode="General">
                  <c:v>-6.7168874155887404E-2</c:v>
                </c:pt>
                <c:pt idx="5818" formatCode="General">
                  <c:v>-5.2115864666176501E-2</c:v>
                </c:pt>
                <c:pt idx="5819" formatCode="General">
                  <c:v>-3.7472560766313501E-2</c:v>
                </c:pt>
                <c:pt idx="5820" formatCode="General">
                  <c:v>-2.4238914194628501E-2</c:v>
                </c:pt>
                <c:pt idx="5821" formatCode="General">
                  <c:v>-1.23123602589806E-2</c:v>
                </c:pt>
                <c:pt idx="5822" formatCode="General">
                  <c:v>-2.28051815136621E-3</c:v>
                </c:pt>
                <c:pt idx="5823" formatCode="General">
                  <c:v>4.4327879197094602E-3</c:v>
                </c:pt>
                <c:pt idx="5824" formatCode="General">
                  <c:v>8.1962538657264009E-3</c:v>
                </c:pt>
                <c:pt idx="5825" formatCode="General">
                  <c:v>1.0743270920838099E-2</c:v>
                </c:pt>
                <c:pt idx="5826" formatCode="General">
                  <c:v>1.2977735093068999E-2</c:v>
                </c:pt>
                <c:pt idx="5827" formatCode="General">
                  <c:v>1.4967749194513699E-2</c:v>
                </c:pt>
                <c:pt idx="5828" formatCode="General">
                  <c:v>1.7845659151460899E-2</c:v>
                </c:pt>
                <c:pt idx="5829" formatCode="General">
                  <c:v>2.3092569069726E-2</c:v>
                </c:pt>
                <c:pt idx="5830" formatCode="General">
                  <c:v>3.0927036872478299E-2</c:v>
                </c:pt>
                <c:pt idx="5831" formatCode="General">
                  <c:v>3.9830796762496901E-2</c:v>
                </c:pt>
                <c:pt idx="5832" formatCode="General">
                  <c:v>4.8940937424137097E-2</c:v>
                </c:pt>
                <c:pt idx="5833" formatCode="General">
                  <c:v>5.80364027908069E-2</c:v>
                </c:pt>
                <c:pt idx="5834" formatCode="General">
                  <c:v>6.6694288660691603E-2</c:v>
                </c:pt>
                <c:pt idx="5835" formatCode="General">
                  <c:v>7.56313635387484E-2</c:v>
                </c:pt>
                <c:pt idx="5836" formatCode="General">
                  <c:v>8.5539328980891297E-2</c:v>
                </c:pt>
                <c:pt idx="5837" formatCode="General">
                  <c:v>9.6279155214841802E-2</c:v>
                </c:pt>
                <c:pt idx="5838" formatCode="General">
                  <c:v>0.10786538822778401</c:v>
                </c:pt>
                <c:pt idx="5839" formatCode="General">
                  <c:v>0.120285184019502</c:v>
                </c:pt>
                <c:pt idx="5840" formatCode="General">
                  <c:v>0.13352021954280599</c:v>
                </c:pt>
                <c:pt idx="5841" formatCode="General">
                  <c:v>0.147505850540079</c:v>
                </c:pt>
                <c:pt idx="5842" formatCode="General">
                  <c:v>0.16202831609116999</c:v>
                </c:pt>
                <c:pt idx="5843" formatCode="General">
                  <c:v>0.17701266216133399</c:v>
                </c:pt>
                <c:pt idx="5844" formatCode="General">
                  <c:v>0.19219652816921701</c:v>
                </c:pt>
                <c:pt idx="5845" formatCode="General">
                  <c:v>0.20697683069040901</c:v>
                </c:pt>
                <c:pt idx="5846" formatCode="General">
                  <c:v>0.22092360310106701</c:v>
                </c:pt>
                <c:pt idx="5847" formatCode="General">
                  <c:v>0.234061509506688</c:v>
                </c:pt>
                <c:pt idx="5848" formatCode="General">
                  <c:v>0.245422265301664</c:v>
                </c:pt>
                <c:pt idx="5849" formatCode="General">
                  <c:v>0.25398626969078802</c:v>
                </c:pt>
                <c:pt idx="5850" formatCode="General">
                  <c:v>0.25994055653686199</c:v>
                </c:pt>
                <c:pt idx="5851" formatCode="General">
                  <c:v>0.26398263135229</c:v>
                </c:pt>
                <c:pt idx="5852" formatCode="General">
                  <c:v>0.26592986272065999</c:v>
                </c:pt>
                <c:pt idx="5853" formatCode="General">
                  <c:v>0.26551851506898799</c:v>
                </c:pt>
                <c:pt idx="5854" formatCode="General">
                  <c:v>0.26370902923124501</c:v>
                </c:pt>
                <c:pt idx="5855" formatCode="General">
                  <c:v>0.26126287918954599</c:v>
                </c:pt>
                <c:pt idx="5856" formatCode="General">
                  <c:v>0.25893734073270902</c:v>
                </c:pt>
                <c:pt idx="5857" formatCode="General">
                  <c:v>0.25737994055680602</c:v>
                </c:pt>
                <c:pt idx="5858" formatCode="General">
                  <c:v>0.25722763123836201</c:v>
                </c:pt>
                <c:pt idx="5859" formatCode="General">
                  <c:v>0.25837263696481599</c:v>
                </c:pt>
                <c:pt idx="5860" formatCode="General">
                  <c:v>0.26033002573195602</c:v>
                </c:pt>
                <c:pt idx="5861" formatCode="General">
                  <c:v>0.26340031219160298</c:v>
                </c:pt>
                <c:pt idx="5862" formatCode="General">
                  <c:v>0.26681819427141501</c:v>
                </c:pt>
                <c:pt idx="5863" formatCode="General">
                  <c:v>0.26988497212817603</c:v>
                </c:pt>
                <c:pt idx="5864" formatCode="General">
                  <c:v>0.27279957051042603</c:v>
                </c:pt>
                <c:pt idx="5865" formatCode="General">
                  <c:v>0.27634872371510899</c:v>
                </c:pt>
                <c:pt idx="5866" formatCode="General">
                  <c:v>0.28062474689073602</c:v>
                </c:pt>
                <c:pt idx="5867" formatCode="General">
                  <c:v>0.28464918304477799</c:v>
                </c:pt>
                <c:pt idx="5868" formatCode="General">
                  <c:v>0.28801503382217097</c:v>
                </c:pt>
                <c:pt idx="5869" formatCode="General">
                  <c:v>0.29079250059784001</c:v>
                </c:pt>
                <c:pt idx="5870" formatCode="General">
                  <c:v>0.29420073889779103</c:v>
                </c:pt>
                <c:pt idx="5871" formatCode="General">
                  <c:v>0.29982712679356199</c:v>
                </c:pt>
                <c:pt idx="5872" formatCode="General">
                  <c:v>0.309034980722382</c:v>
                </c:pt>
                <c:pt idx="5873" formatCode="General">
                  <c:v>0.32205850474977998</c:v>
                </c:pt>
                <c:pt idx="5874" formatCode="General">
                  <c:v>0.33840078291911302</c:v>
                </c:pt>
                <c:pt idx="5875" formatCode="General">
                  <c:v>0.35730593545834</c:v>
                </c:pt>
                <c:pt idx="5876" formatCode="General">
                  <c:v>0.37707869765538998</c:v>
                </c:pt>
                <c:pt idx="5877" formatCode="General">
                  <c:v>0.39555064451622701</c:v>
                </c:pt>
                <c:pt idx="5878" formatCode="General">
                  <c:v>0.41164339086502899</c:v>
                </c:pt>
                <c:pt idx="5879" formatCode="General">
                  <c:v>0.42564719470430601</c:v>
                </c:pt>
                <c:pt idx="5880" formatCode="General">
                  <c:v>0.43813078556002599</c:v>
                </c:pt>
                <c:pt idx="5881" formatCode="General">
                  <c:v>0.44975722632055998</c:v>
                </c:pt>
                <c:pt idx="5882" formatCode="General">
                  <c:v>0.461120935518263</c:v>
                </c:pt>
                <c:pt idx="5883" formatCode="General">
                  <c:v>0.47247148770955999</c:v>
                </c:pt>
                <c:pt idx="5884" formatCode="General">
                  <c:v>0.48371508285381598</c:v>
                </c:pt>
                <c:pt idx="5885" formatCode="General">
                  <c:v>0.49558682429941697</c:v>
                </c:pt>
                <c:pt idx="5886" formatCode="General">
                  <c:v>0.50765845706571799</c:v>
                </c:pt>
                <c:pt idx="5887" formatCode="General">
                  <c:v>0.51768567936551302</c:v>
                </c:pt>
                <c:pt idx="5888" formatCode="General">
                  <c:v>0.52420505723515898</c:v>
                </c:pt>
                <c:pt idx="5889" formatCode="General">
                  <c:v>0.52682684618126496</c:v>
                </c:pt>
                <c:pt idx="5890" formatCode="General">
                  <c:v>0.52603595691015703</c:v>
                </c:pt>
                <c:pt idx="5891" formatCode="General">
                  <c:v>0.52346057468007101</c:v>
                </c:pt>
                <c:pt idx="5892" formatCode="General">
                  <c:v>0.51981552830875299</c:v>
                </c:pt>
                <c:pt idx="5893" formatCode="General">
                  <c:v>0.514811526233517</c:v>
                </c:pt>
                <c:pt idx="5894" formatCode="General">
                  <c:v>0.50776217920086097</c:v>
                </c:pt>
                <c:pt idx="5895" formatCode="General">
                  <c:v>0.49905130604495401</c:v>
                </c:pt>
                <c:pt idx="5896" formatCode="General">
                  <c:v>0.49076698857958501</c:v>
                </c:pt>
                <c:pt idx="5897" formatCode="General">
                  <c:v>0.48356398254112698</c:v>
                </c:pt>
                <c:pt idx="5898" formatCode="General">
                  <c:v>0.47678359071849302</c:v>
                </c:pt>
                <c:pt idx="5899" formatCode="General">
                  <c:v>0.47086232245385101</c:v>
                </c:pt>
                <c:pt idx="5900" formatCode="General">
                  <c:v>0.46710893732576803</c:v>
                </c:pt>
                <c:pt idx="5901" formatCode="General">
                  <c:v>0.46554289367160301</c:v>
                </c:pt>
                <c:pt idx="5902" formatCode="General">
                  <c:v>0.46579792551323901</c:v>
                </c:pt>
                <c:pt idx="5903" formatCode="General">
                  <c:v>0.46872856104829003</c:v>
                </c:pt>
                <c:pt idx="5904" formatCode="General">
                  <c:v>0.473951173638822</c:v>
                </c:pt>
                <c:pt idx="5905" formatCode="General">
                  <c:v>0.480235529912096</c:v>
                </c:pt>
                <c:pt idx="5906" formatCode="General">
                  <c:v>0.48769893413364901</c:v>
                </c:pt>
                <c:pt idx="5907" formatCode="General">
                  <c:v>0.49734579831374298</c:v>
                </c:pt>
                <c:pt idx="5908" formatCode="General">
                  <c:v>0.51005535896584797</c:v>
                </c:pt>
                <c:pt idx="5909" formatCode="General">
                  <c:v>0.52471678612531802</c:v>
                </c:pt>
                <c:pt idx="5910" formatCode="General">
                  <c:v>0.53970674529330498</c:v>
                </c:pt>
                <c:pt idx="5911" formatCode="General">
                  <c:v>0.55371655168937595</c:v>
                </c:pt>
                <c:pt idx="5912" formatCode="General">
                  <c:v>0.56526494468271404</c:v>
                </c:pt>
                <c:pt idx="5913" formatCode="General">
                  <c:v>0.57349930842286101</c:v>
                </c:pt>
                <c:pt idx="5914" formatCode="General">
                  <c:v>0.57776313845348004</c:v>
                </c:pt>
                <c:pt idx="5915" formatCode="General">
                  <c:v>0.57818412209077896</c:v>
                </c:pt>
                <c:pt idx="5916" formatCode="General">
                  <c:v>0.57580382206701097</c:v>
                </c:pt>
                <c:pt idx="5917" formatCode="General">
                  <c:v>0.57040084826497295</c:v>
                </c:pt>
                <c:pt idx="5918" formatCode="General">
                  <c:v>0.56191711168242198</c:v>
                </c:pt>
                <c:pt idx="5919" formatCode="General">
                  <c:v>0.55127979004439498</c:v>
                </c:pt>
                <c:pt idx="5920" formatCode="General">
                  <c:v>0.539294144950348</c:v>
                </c:pt>
                <c:pt idx="5921" formatCode="General">
                  <c:v>0.52629154833468905</c:v>
                </c:pt>
                <c:pt idx="5922" formatCode="General">
                  <c:v>0.512252329979478</c:v>
                </c:pt>
                <c:pt idx="5923" formatCode="General">
                  <c:v>0.49697534807317401</c:v>
                </c:pt>
                <c:pt idx="5924" formatCode="General">
                  <c:v>0.48019121958746203</c:v>
                </c:pt>
                <c:pt idx="5925" formatCode="General">
                  <c:v>0.46236604729669101</c:v>
                </c:pt>
                <c:pt idx="5926" formatCode="General">
                  <c:v>0.444533015229644</c:v>
                </c:pt>
                <c:pt idx="5927" formatCode="General">
                  <c:v>0.42814239590440401</c:v>
                </c:pt>
                <c:pt idx="5928" formatCode="General">
                  <c:v>0.414694160127905</c:v>
                </c:pt>
                <c:pt idx="5929" formatCode="General">
                  <c:v>0.40498768784946498</c:v>
                </c:pt>
                <c:pt idx="5930" formatCode="General">
                  <c:v>0.39806353677268103</c:v>
                </c:pt>
                <c:pt idx="5931" formatCode="General">
                  <c:v>0.39284085440152799</c:v>
                </c:pt>
                <c:pt idx="5932" formatCode="General">
                  <c:v>0.38988936334795399</c:v>
                </c:pt>
                <c:pt idx="5933" formatCode="General">
                  <c:v>0.38915298566566098</c:v>
                </c:pt>
                <c:pt idx="5934" formatCode="General">
                  <c:v>0.39024388352317702</c:v>
                </c:pt>
                <c:pt idx="5935" formatCode="General">
                  <c:v>0.39190266789903999</c:v>
                </c:pt>
                <c:pt idx="5936" formatCode="General">
                  <c:v>0.39249653687196701</c:v>
                </c:pt>
                <c:pt idx="5937" formatCode="General">
                  <c:v>0.39217541557902202</c:v>
                </c:pt>
                <c:pt idx="5938" formatCode="General">
                  <c:v>0.39095878802264999</c:v>
                </c:pt>
                <c:pt idx="5939" formatCode="General">
                  <c:v>0.38966580583002502</c:v>
                </c:pt>
                <c:pt idx="5940" formatCode="General">
                  <c:v>0.38914083192799098</c:v>
                </c:pt>
                <c:pt idx="5941" formatCode="General">
                  <c:v>0.38893573842324702</c:v>
                </c:pt>
                <c:pt idx="5942" formatCode="General">
                  <c:v>0.38769798795507199</c:v>
                </c:pt>
                <c:pt idx="5943" formatCode="General">
                  <c:v>0.38446467530022599</c:v>
                </c:pt>
                <c:pt idx="5944" formatCode="General">
                  <c:v>0.37934894846942602</c:v>
                </c:pt>
                <c:pt idx="5945" formatCode="General">
                  <c:v>0.37312512395526598</c:v>
                </c:pt>
                <c:pt idx="5946" formatCode="General">
                  <c:v>0.36621592646895401</c:v>
                </c:pt>
                <c:pt idx="5947" formatCode="General">
                  <c:v>0.35788757754067602</c:v>
                </c:pt>
                <c:pt idx="5948" formatCode="General">
                  <c:v>0.34855306636601802</c:v>
                </c:pt>
                <c:pt idx="5949" formatCode="General">
                  <c:v>0.33978764662785998</c:v>
                </c:pt>
                <c:pt idx="5950" formatCode="General">
                  <c:v>0.33182361741635402</c:v>
                </c:pt>
                <c:pt idx="5951" formatCode="General">
                  <c:v>0.32464662699760199</c:v>
                </c:pt>
                <c:pt idx="5952" formatCode="General">
                  <c:v>0.31924742276949403</c:v>
                </c:pt>
                <c:pt idx="5953" formatCode="General">
                  <c:v>0.315876539403806</c:v>
                </c:pt>
                <c:pt idx="5954" formatCode="General">
                  <c:v>0.31417535445940897</c:v>
                </c:pt>
                <c:pt idx="5955" formatCode="General">
                  <c:v>0.31384287703660702</c:v>
                </c:pt>
                <c:pt idx="5956" formatCode="General">
                  <c:v>0.31391871403404198</c:v>
                </c:pt>
                <c:pt idx="5957" formatCode="General">
                  <c:v>0.31417309900609802</c:v>
                </c:pt>
                <c:pt idx="5958" formatCode="General">
                  <c:v>0.31423904909811001</c:v>
                </c:pt>
                <c:pt idx="5959" formatCode="General">
                  <c:v>0.31311799043864602</c:v>
                </c:pt>
                <c:pt idx="5960" formatCode="General">
                  <c:v>0.31043158401941801</c:v>
                </c:pt>
                <c:pt idx="5961" formatCode="General">
                  <c:v>0.30585228031203998</c:v>
                </c:pt>
                <c:pt idx="5962" formatCode="General">
                  <c:v>0.29931979478556198</c:v>
                </c:pt>
                <c:pt idx="5963" formatCode="General">
                  <c:v>0.29224967933458901</c:v>
                </c:pt>
                <c:pt idx="5964" formatCode="General">
                  <c:v>0.28463491522192202</c:v>
                </c:pt>
                <c:pt idx="5965" formatCode="General">
                  <c:v>0.27530620918508197</c:v>
                </c:pt>
                <c:pt idx="5966" formatCode="General">
                  <c:v>0.264886792706437</c:v>
                </c:pt>
                <c:pt idx="5967" formatCode="General">
                  <c:v>0.253026707671408</c:v>
                </c:pt>
                <c:pt idx="5968" formatCode="General">
                  <c:v>0.239463460265986</c:v>
                </c:pt>
                <c:pt idx="5969" formatCode="General">
                  <c:v>0.22556096356233199</c:v>
                </c:pt>
                <c:pt idx="5970" formatCode="General">
                  <c:v>0.212421552809164</c:v>
                </c:pt>
                <c:pt idx="5971" formatCode="General">
                  <c:v>0.199609517769788</c:v>
                </c:pt>
                <c:pt idx="5972" formatCode="General">
                  <c:v>0.18670443734276901</c:v>
                </c:pt>
                <c:pt idx="5973" formatCode="General">
                  <c:v>0.17427877055253099</c:v>
                </c:pt>
                <c:pt idx="5974" formatCode="General">
                  <c:v>0.16216415908655599</c:v>
                </c:pt>
                <c:pt idx="5975" formatCode="General">
                  <c:v>0.15002751182577101</c:v>
                </c:pt>
                <c:pt idx="5976" formatCode="General">
                  <c:v>0.13810467061873299</c:v>
                </c:pt>
                <c:pt idx="5977" formatCode="General">
                  <c:v>0.125770013179242</c:v>
                </c:pt>
                <c:pt idx="5978" formatCode="General">
                  <c:v>0.112236004221969</c:v>
                </c:pt>
                <c:pt idx="5979" formatCode="General">
                  <c:v>9.7800923921914099E-2</c:v>
                </c:pt>
                <c:pt idx="5980" formatCode="General">
                  <c:v>8.2947454861774003E-2</c:v>
                </c:pt>
                <c:pt idx="5981" formatCode="General">
                  <c:v>6.7604935998469298E-2</c:v>
                </c:pt>
                <c:pt idx="5982" formatCode="General">
                  <c:v>5.1519205142952301E-2</c:v>
                </c:pt>
                <c:pt idx="5983" formatCode="General">
                  <c:v>3.5853734658914199E-2</c:v>
                </c:pt>
                <c:pt idx="5984" formatCode="General">
                  <c:v>2.0467026937977102E-2</c:v>
                </c:pt>
                <c:pt idx="5985" formatCode="General">
                  <c:v>3.7035531817227701E-3</c:v>
                </c:pt>
                <c:pt idx="5986" formatCode="General">
                  <c:v>-1.41365582998885E-2</c:v>
                </c:pt>
                <c:pt idx="5987" formatCode="General">
                  <c:v>-3.20756371228888E-2</c:v>
                </c:pt>
                <c:pt idx="5988" formatCode="General">
                  <c:v>-5.0509891475808102E-2</c:v>
                </c:pt>
                <c:pt idx="5989" formatCode="General">
                  <c:v>-6.9042532812619795E-2</c:v>
                </c:pt>
                <c:pt idx="5990" formatCode="General">
                  <c:v>-8.6706011727789495E-2</c:v>
                </c:pt>
                <c:pt idx="5991" formatCode="General">
                  <c:v>-0.103845812071423</c:v>
                </c:pt>
                <c:pt idx="5992" formatCode="General">
                  <c:v>-0.120116611982653</c:v>
                </c:pt>
                <c:pt idx="5993" formatCode="General">
                  <c:v>-0.13427856032226701</c:v>
                </c:pt>
                <c:pt idx="5994" formatCode="General">
                  <c:v>-0.145555349473145</c:v>
                </c:pt>
                <c:pt idx="5995" formatCode="General">
                  <c:v>-0.154357683132962</c:v>
                </c:pt>
                <c:pt idx="5996" formatCode="General">
                  <c:v>-0.160593947054682</c:v>
                </c:pt>
                <c:pt idx="5997" formatCode="General">
                  <c:v>-0.16426655057967801</c:v>
                </c:pt>
                <c:pt idx="5998" formatCode="General">
                  <c:v>-0.166616276923023</c:v>
                </c:pt>
                <c:pt idx="5999" formatCode="General">
                  <c:v>-0.168527183370313</c:v>
                </c:pt>
                <c:pt idx="6000" formatCode="General">
                  <c:v>-0.170668167010706</c:v>
                </c:pt>
                <c:pt idx="6001" formatCode="General">
                  <c:v>-0.17393662217515299</c:v>
                </c:pt>
                <c:pt idx="6002" formatCode="General">
                  <c:v>-0.17990070232017399</c:v>
                </c:pt>
                <c:pt idx="6003" formatCode="General">
                  <c:v>-0.18869825497967499</c:v>
                </c:pt>
                <c:pt idx="6004" formatCode="General">
                  <c:v>-0.19888622834750999</c:v>
                </c:pt>
                <c:pt idx="6005" formatCode="General">
                  <c:v>-0.21012481232126801</c:v>
                </c:pt>
                <c:pt idx="6006" formatCode="General">
                  <c:v>-0.22204558822836201</c:v>
                </c:pt>
                <c:pt idx="6007" formatCode="General">
                  <c:v>-0.23469472479357001</c:v>
                </c:pt>
                <c:pt idx="6008" formatCode="General">
                  <c:v>-0.24860258218261</c:v>
                </c:pt>
                <c:pt idx="6009" formatCode="General">
                  <c:v>-0.26288387940470798</c:v>
                </c:pt>
                <c:pt idx="6010" formatCode="General">
                  <c:v>-0.27740625311857597</c:v>
                </c:pt>
                <c:pt idx="6011" formatCode="General">
                  <c:v>-0.29187049211025501</c:v>
                </c:pt>
                <c:pt idx="6012" formatCode="General">
                  <c:v>-0.305242727657904</c:v>
                </c:pt>
                <c:pt idx="6013" formatCode="General">
                  <c:v>-0.318119772199558</c:v>
                </c:pt>
                <c:pt idx="6014" formatCode="General">
                  <c:v>-0.33046569136961801</c:v>
                </c:pt>
                <c:pt idx="6015" formatCode="General">
                  <c:v>-0.34235555583599703</c:v>
                </c:pt>
                <c:pt idx="6016" formatCode="General">
                  <c:v>-0.354816365070316</c:v>
                </c:pt>
                <c:pt idx="6017" formatCode="General">
                  <c:v>-0.36790382473541999</c:v>
                </c:pt>
                <c:pt idx="6018" formatCode="General">
                  <c:v>-0.38089377844731698</c:v>
                </c:pt>
                <c:pt idx="6019" formatCode="General">
                  <c:v>-0.39322833373627702</c:v>
                </c:pt>
                <c:pt idx="6020" formatCode="General">
                  <c:v>-0.40473019898102203</c:v>
                </c:pt>
                <c:pt idx="6021" formatCode="General">
                  <c:v>-0.41523537176261899</c:v>
                </c:pt>
                <c:pt idx="6022" formatCode="General">
                  <c:v>-0.424503168866461</c:v>
                </c:pt>
                <c:pt idx="6023" formatCode="General">
                  <c:v>-0.43247305801251301</c:v>
                </c:pt>
                <c:pt idx="6024" formatCode="General">
                  <c:v>-0.43948667436188998</c:v>
                </c:pt>
                <c:pt idx="6025" formatCode="General">
                  <c:v>-0.44590997073928801</c:v>
                </c:pt>
                <c:pt idx="6026" formatCode="General">
                  <c:v>-0.45187929704264701</c:v>
                </c:pt>
                <c:pt idx="6027" formatCode="General">
                  <c:v>-0.45746740174856898</c:v>
                </c:pt>
                <c:pt idx="6028" formatCode="General">
                  <c:v>-0.46251412008277698</c:v>
                </c:pt>
                <c:pt idx="6029" formatCode="General">
                  <c:v>-0.46652420737475297</c:v>
                </c:pt>
                <c:pt idx="6030" formatCode="General">
                  <c:v>-0.46923954724376199</c:v>
                </c:pt>
                <c:pt idx="6031" formatCode="General">
                  <c:v>-0.47070191487270002</c:v>
                </c:pt>
                <c:pt idx="6032" formatCode="General">
                  <c:v>-0.47178341913105898</c:v>
                </c:pt>
                <c:pt idx="6033" formatCode="General">
                  <c:v>-0.474036951985147</c:v>
                </c:pt>
                <c:pt idx="6034" formatCode="General">
                  <c:v>-0.47754590245182199</c:v>
                </c:pt>
                <c:pt idx="6035" formatCode="General">
                  <c:v>-0.481946589980012</c:v>
                </c:pt>
                <c:pt idx="6036" formatCode="General">
                  <c:v>-0.48710897274842901</c:v>
                </c:pt>
                <c:pt idx="6037" formatCode="General">
                  <c:v>-0.49260817948541302</c:v>
                </c:pt>
                <c:pt idx="6038" formatCode="General">
                  <c:v>-0.49804978719019399</c:v>
                </c:pt>
                <c:pt idx="6039" formatCode="General">
                  <c:v>-0.50363178449688895</c:v>
                </c:pt>
                <c:pt idx="6040" formatCode="General">
                  <c:v>-0.50945502140133203</c:v>
                </c:pt>
                <c:pt idx="6041" formatCode="General">
                  <c:v>-0.51480212231710398</c:v>
                </c:pt>
                <c:pt idx="6042" formatCode="General">
                  <c:v>-0.51883704323081403</c:v>
                </c:pt>
                <c:pt idx="6043" formatCode="General">
                  <c:v>-0.520866671519846</c:v>
                </c:pt>
                <c:pt idx="6044" formatCode="General">
                  <c:v>-0.52092001088195905</c:v>
                </c:pt>
                <c:pt idx="6045" formatCode="General">
                  <c:v>-0.52046711412348501</c:v>
                </c:pt>
                <c:pt idx="6046" formatCode="General">
                  <c:v>-0.519920327304492</c:v>
                </c:pt>
                <c:pt idx="6047" formatCode="General">
                  <c:v>-0.51902387148749196</c:v>
                </c:pt>
                <c:pt idx="6048" formatCode="General">
                  <c:v>-0.51747544279506597</c:v>
                </c:pt>
                <c:pt idx="6049" formatCode="General">
                  <c:v>-0.51490417650252396</c:v>
                </c:pt>
                <c:pt idx="6050" formatCode="General">
                  <c:v>-0.51255005261597897</c:v>
                </c:pt>
                <c:pt idx="6051" formatCode="General">
                  <c:v>-0.51130695463026798</c:v>
                </c:pt>
                <c:pt idx="6052" formatCode="General">
                  <c:v>-0.51099553586742996</c:v>
                </c:pt>
                <c:pt idx="6053" formatCode="General">
                  <c:v>-0.51087035043624496</c:v>
                </c:pt>
                <c:pt idx="6054" formatCode="General">
                  <c:v>-0.51059528420292599</c:v>
                </c:pt>
                <c:pt idx="6055" formatCode="General">
                  <c:v>-0.510720898049149</c:v>
                </c:pt>
                <c:pt idx="6056" formatCode="General">
                  <c:v>-0.51188385824270699</c:v>
                </c:pt>
                <c:pt idx="6057" formatCode="General">
                  <c:v>-0.514609310132633</c:v>
                </c:pt>
                <c:pt idx="6058" formatCode="General">
                  <c:v>-0.51891104741414695</c:v>
                </c:pt>
                <c:pt idx="6059" formatCode="General">
                  <c:v>-0.52372023501599096</c:v>
                </c:pt>
                <c:pt idx="6060" formatCode="General">
                  <c:v>-0.52709513764023497</c:v>
                </c:pt>
                <c:pt idx="6061" formatCode="General">
                  <c:v>-0.52788808596341097</c:v>
                </c:pt>
                <c:pt idx="6062" formatCode="General">
                  <c:v>-0.52635867631140398</c:v>
                </c:pt>
                <c:pt idx="6063" formatCode="General">
                  <c:v>-0.52350435785845395</c:v>
                </c:pt>
                <c:pt idx="6064" formatCode="General">
                  <c:v>-0.51938235143992195</c:v>
                </c:pt>
                <c:pt idx="6065" formatCode="General">
                  <c:v>-0.51336219238218095</c:v>
                </c:pt>
                <c:pt idx="6066" formatCode="General">
                  <c:v>-0.50552279999630201</c:v>
                </c:pt>
                <c:pt idx="6067" formatCode="General">
                  <c:v>-0.495454117704965</c:v>
                </c:pt>
                <c:pt idx="6068" formatCode="General">
                  <c:v>-0.48321506885836302</c:v>
                </c:pt>
                <c:pt idx="6069" formatCode="General">
                  <c:v>-0.470357350256913</c:v>
                </c:pt>
                <c:pt idx="6070" formatCode="General">
                  <c:v>-0.45715974869049403</c:v>
                </c:pt>
                <c:pt idx="6071" formatCode="General">
                  <c:v>-0.44309070249481203</c:v>
                </c:pt>
                <c:pt idx="6072" formatCode="General">
                  <c:v>-0.42881191059781798</c:v>
                </c:pt>
                <c:pt idx="6073" formatCode="General">
                  <c:v>-0.41626963475467099</c:v>
                </c:pt>
                <c:pt idx="6074" formatCode="General">
                  <c:v>-0.40720460060469799</c:v>
                </c:pt>
                <c:pt idx="6075" formatCode="General">
                  <c:v>-0.40158064012266098</c:v>
                </c:pt>
                <c:pt idx="6076" formatCode="General">
                  <c:v>-0.39923664359862199</c:v>
                </c:pt>
                <c:pt idx="6077" formatCode="General">
                  <c:v>-0.400021268508024</c:v>
                </c:pt>
                <c:pt idx="6078" formatCode="General">
                  <c:v>-0.40302915225577601</c:v>
                </c:pt>
                <c:pt idx="6079" formatCode="General">
                  <c:v>-0.40705087517399102</c:v>
                </c:pt>
                <c:pt idx="6080" formatCode="General">
                  <c:v>-0.41141649479825998</c:v>
                </c:pt>
                <c:pt idx="6081" formatCode="General">
                  <c:v>-0.41539397023997598</c:v>
                </c:pt>
                <c:pt idx="6082" formatCode="General">
                  <c:v>-0.417830064878421</c:v>
                </c:pt>
                <c:pt idx="6083" formatCode="General">
                  <c:v>-0.41852470829437</c:v>
                </c:pt>
                <c:pt idx="6084" formatCode="General">
                  <c:v>-0.41861327508215401</c:v>
                </c:pt>
                <c:pt idx="6085" formatCode="General">
                  <c:v>-0.41857250428618198</c:v>
                </c:pt>
                <c:pt idx="6086" formatCode="General">
                  <c:v>-0.41744456212924702</c:v>
                </c:pt>
                <c:pt idx="6087" formatCode="General">
                  <c:v>-0.41568727533792699</c:v>
                </c:pt>
                <c:pt idx="6088" formatCode="General">
                  <c:v>-0.41378139000105202</c:v>
                </c:pt>
                <c:pt idx="6089" formatCode="General">
                  <c:v>-0.41111384027027198</c:v>
                </c:pt>
                <c:pt idx="6090" formatCode="General">
                  <c:v>-0.40750870466894701</c:v>
                </c:pt>
                <c:pt idx="6091" formatCode="General">
                  <c:v>-0.40246920474973402</c:v>
                </c:pt>
                <c:pt idx="6092" formatCode="General">
                  <c:v>-0.39579108952234399</c:v>
                </c:pt>
                <c:pt idx="6093" formatCode="General">
                  <c:v>-0.38637661170816401</c:v>
                </c:pt>
                <c:pt idx="6094" formatCode="General">
                  <c:v>-0.37306725494181803</c:v>
                </c:pt>
                <c:pt idx="6095" formatCode="General">
                  <c:v>-0.35608280840872197</c:v>
                </c:pt>
                <c:pt idx="6096" formatCode="General">
                  <c:v>-0.336327946759512</c:v>
                </c:pt>
                <c:pt idx="6097" formatCode="General">
                  <c:v>-0.31497769172620299</c:v>
                </c:pt>
                <c:pt idx="6098" formatCode="General">
                  <c:v>-0.29213726622407299</c:v>
                </c:pt>
                <c:pt idx="6099" formatCode="General">
                  <c:v>-0.26837411008818801</c:v>
                </c:pt>
                <c:pt idx="6100" formatCode="General">
                  <c:v>-0.24504210768197901</c:v>
                </c:pt>
                <c:pt idx="6101" formatCode="General">
                  <c:v>-0.22202299020369001</c:v>
                </c:pt>
                <c:pt idx="6102" formatCode="General">
                  <c:v>-0.19914559557728201</c:v>
                </c:pt>
                <c:pt idx="6103" formatCode="General">
                  <c:v>-0.176857605378507</c:v>
                </c:pt>
                <c:pt idx="6104" formatCode="General">
                  <c:v>-0.155544336096269</c:v>
                </c:pt>
                <c:pt idx="6105" formatCode="General">
                  <c:v>-0.136007714160779</c:v>
                </c:pt>
                <c:pt idx="6106" formatCode="General">
                  <c:v>-0.11810686220269299</c:v>
                </c:pt>
                <c:pt idx="6107" formatCode="General">
                  <c:v>-0.10124894316701</c:v>
                </c:pt>
                <c:pt idx="6108" formatCode="General">
                  <c:v>-8.6523903334246297E-2</c:v>
                </c:pt>
                <c:pt idx="6109" formatCode="General">
                  <c:v>-7.4749998799249401E-2</c:v>
                </c:pt>
                <c:pt idx="6110" formatCode="General">
                  <c:v>-6.5525175898299898E-2</c:v>
                </c:pt>
                <c:pt idx="6111" formatCode="General">
                  <c:v>-5.8769339511169E-2</c:v>
                </c:pt>
                <c:pt idx="6112" formatCode="General">
                  <c:v>-5.5201566828559603E-2</c:v>
                </c:pt>
                <c:pt idx="6113" formatCode="General">
                  <c:v>-5.4554007346932699E-2</c:v>
                </c:pt>
                <c:pt idx="6114" formatCode="General">
                  <c:v>-5.4611043766869698E-2</c:v>
                </c:pt>
                <c:pt idx="6115" formatCode="General">
                  <c:v>-5.3628310510483002E-2</c:v>
                </c:pt>
                <c:pt idx="6116" formatCode="General">
                  <c:v>-5.1608411103029599E-2</c:v>
                </c:pt>
                <c:pt idx="6117" formatCode="General">
                  <c:v>-4.9307896829223499E-2</c:v>
                </c:pt>
                <c:pt idx="6118" formatCode="General">
                  <c:v>-4.7083284426555398E-2</c:v>
                </c:pt>
                <c:pt idx="6119" formatCode="General">
                  <c:v>-4.4752135729922302E-2</c:v>
                </c:pt>
                <c:pt idx="6120" formatCode="General">
                  <c:v>-4.1850873670256902E-2</c:v>
                </c:pt>
                <c:pt idx="6121" formatCode="General">
                  <c:v>-3.8241050819867901E-2</c:v>
                </c:pt>
                <c:pt idx="6122" formatCode="General">
                  <c:v>-3.3636912691038898E-2</c:v>
                </c:pt>
                <c:pt idx="6123" formatCode="General">
                  <c:v>-2.7588334607224499E-2</c:v>
                </c:pt>
                <c:pt idx="6124" formatCode="General">
                  <c:v>-2.0464706514565799E-2</c:v>
                </c:pt>
                <c:pt idx="6125" formatCode="General">
                  <c:v>-1.29075142018084E-2</c:v>
                </c:pt>
                <c:pt idx="6126" formatCode="General">
                  <c:v>-4.3468716966842897E-3</c:v>
                </c:pt>
                <c:pt idx="6127" formatCode="General">
                  <c:v>5.5063124228769897E-3</c:v>
                </c:pt>
                <c:pt idx="6128" formatCode="General">
                  <c:v>1.6007302417704601E-2</c:v>
                </c:pt>
                <c:pt idx="6129" formatCode="General">
                  <c:v>2.55597471425821E-2</c:v>
                </c:pt>
                <c:pt idx="6130" formatCode="General">
                  <c:v>3.2189256225946698E-2</c:v>
                </c:pt>
                <c:pt idx="6131" formatCode="General">
                  <c:v>3.5215762028935803E-2</c:v>
                </c:pt>
                <c:pt idx="6132" formatCode="General">
                  <c:v>3.44581675007396E-2</c:v>
                </c:pt>
                <c:pt idx="6133" formatCode="General">
                  <c:v>3.0567370940733401E-2</c:v>
                </c:pt>
                <c:pt idx="6134" formatCode="General">
                  <c:v>2.5040517897188499E-2</c:v>
                </c:pt>
                <c:pt idx="6135" formatCode="General">
                  <c:v>1.82570207168858E-2</c:v>
                </c:pt>
                <c:pt idx="6136" formatCode="General">
                  <c:v>1.1438535434084201E-2</c:v>
                </c:pt>
                <c:pt idx="6137" formatCode="General">
                  <c:v>5.2840473952894098E-3</c:v>
                </c:pt>
                <c:pt idx="6138" formatCode="General">
                  <c:v>-1.0371212778792101E-3</c:v>
                </c:pt>
                <c:pt idx="6139" formatCode="General">
                  <c:v>-6.2142755259294797E-3</c:v>
                </c:pt>
                <c:pt idx="6140" formatCode="General">
                  <c:v>-9.0806182181904505E-3</c:v>
                </c:pt>
                <c:pt idx="6141" formatCode="General">
                  <c:v>-9.4177968507575607E-3</c:v>
                </c:pt>
                <c:pt idx="6142" formatCode="General">
                  <c:v>-6.6990505448687801E-3</c:v>
                </c:pt>
                <c:pt idx="6143" formatCode="General">
                  <c:v>-9.0679415835819195E-4</c:v>
                </c:pt>
                <c:pt idx="6144" formatCode="General">
                  <c:v>8.0744610109542807E-3</c:v>
                </c:pt>
                <c:pt idx="6145" formatCode="General">
                  <c:v>2.0755406259557799E-2</c:v>
                </c:pt>
                <c:pt idx="6146" formatCode="General">
                  <c:v>3.7402273894360398E-2</c:v>
                </c:pt>
                <c:pt idx="6147" formatCode="General">
                  <c:v>5.7472541084310297E-2</c:v>
                </c:pt>
                <c:pt idx="6148" formatCode="General">
                  <c:v>7.8937830154766894E-2</c:v>
                </c:pt>
                <c:pt idx="6149" formatCode="General">
                  <c:v>9.9207117469813103E-2</c:v>
                </c:pt>
                <c:pt idx="6150" formatCode="General">
                  <c:v>0.116915665960791</c:v>
                </c:pt>
                <c:pt idx="6151" formatCode="General">
                  <c:v>0.13249375743050501</c:v>
                </c:pt>
                <c:pt idx="6152" formatCode="General">
                  <c:v>0.14645319594357301</c:v>
                </c:pt>
                <c:pt idx="6153" formatCode="General">
                  <c:v>0.158788797989623</c:v>
                </c:pt>
                <c:pt idx="6154" formatCode="General">
                  <c:v>0.16893146747493801</c:v>
                </c:pt>
                <c:pt idx="6155" formatCode="General">
                  <c:v>0.17657471088256699</c:v>
                </c:pt>
                <c:pt idx="6156" formatCode="General">
                  <c:v>0.18232457507316999</c:v>
                </c:pt>
                <c:pt idx="6157" formatCode="General">
                  <c:v>0.186984743791063</c:v>
                </c:pt>
                <c:pt idx="6158" formatCode="General">
                  <c:v>0.19117071037837599</c:v>
                </c:pt>
                <c:pt idx="6159" formatCode="General">
                  <c:v>0.19509818993026201</c:v>
                </c:pt>
                <c:pt idx="6160" formatCode="General">
                  <c:v>0.19801888973985601</c:v>
                </c:pt>
                <c:pt idx="6161" formatCode="General">
                  <c:v>0.19958099306338201</c:v>
                </c:pt>
                <c:pt idx="6162" formatCode="General">
                  <c:v>0.20097382027775501</c:v>
                </c:pt>
                <c:pt idx="6163" formatCode="General">
                  <c:v>0.20293988468228</c:v>
                </c:pt>
                <c:pt idx="6164" formatCode="General">
                  <c:v>0.205120023078388</c:v>
                </c:pt>
                <c:pt idx="6165" formatCode="General">
                  <c:v>0.20656711838199299</c:v>
                </c:pt>
                <c:pt idx="6166" formatCode="General">
                  <c:v>0.206858668945061</c:v>
                </c:pt>
                <c:pt idx="6167" formatCode="General">
                  <c:v>0.20682434846464701</c:v>
                </c:pt>
                <c:pt idx="6168" formatCode="General">
                  <c:v>0.207112448809045</c:v>
                </c:pt>
                <c:pt idx="6169" formatCode="General">
                  <c:v>0.206975377988593</c:v>
                </c:pt>
                <c:pt idx="6170" formatCode="General">
                  <c:v>0.20625736673746201</c:v>
                </c:pt>
                <c:pt idx="6171" formatCode="General">
                  <c:v>0.20457397368024399</c:v>
                </c:pt>
                <c:pt idx="6172" formatCode="General">
                  <c:v>0.201548384282562</c:v>
                </c:pt>
                <c:pt idx="6173" formatCode="General">
                  <c:v>0.19841505159137601</c:v>
                </c:pt>
                <c:pt idx="6174" formatCode="General">
                  <c:v>0.19549377662641901</c:v>
                </c:pt>
                <c:pt idx="6175" formatCode="General">
                  <c:v>0.19262075465192799</c:v>
                </c:pt>
                <c:pt idx="6176" formatCode="General">
                  <c:v>0.19086010882792601</c:v>
                </c:pt>
                <c:pt idx="6177" formatCode="General">
                  <c:v>0.19021162911526801</c:v>
                </c:pt>
                <c:pt idx="6178" formatCode="General">
                  <c:v>0.190401138769935</c:v>
                </c:pt>
                <c:pt idx="6179" formatCode="General">
                  <c:v>0.19234375799477499</c:v>
                </c:pt>
                <c:pt idx="6180" formatCode="General">
                  <c:v>0.19637022401527601</c:v>
                </c:pt>
                <c:pt idx="6181" formatCode="General">
                  <c:v>0.201819771588931</c:v>
                </c:pt>
                <c:pt idx="6182" formatCode="General">
                  <c:v>0.20785538275727899</c:v>
                </c:pt>
                <c:pt idx="6183" formatCode="General">
                  <c:v>0.21401868211031</c:v>
                </c:pt>
                <c:pt idx="6184" formatCode="General">
                  <c:v>0.21933908307175101</c:v>
                </c:pt>
                <c:pt idx="6185" formatCode="General">
                  <c:v>0.22305205035442799</c:v>
                </c:pt>
                <c:pt idx="6186" formatCode="General">
                  <c:v>0.22522086546546999</c:v>
                </c:pt>
                <c:pt idx="6187" formatCode="General">
                  <c:v>0.22578040557020701</c:v>
                </c:pt>
                <c:pt idx="6188" formatCode="General">
                  <c:v>0.22504160906715401</c:v>
                </c:pt>
                <c:pt idx="6189" formatCode="General">
                  <c:v>0.222907141502833</c:v>
                </c:pt>
                <c:pt idx="6190" formatCode="General">
                  <c:v>0.21884266231862201</c:v>
                </c:pt>
                <c:pt idx="6191" formatCode="General">
                  <c:v>0.21394925433445</c:v>
                </c:pt>
                <c:pt idx="6192" formatCode="General">
                  <c:v>0.20971676881216</c:v>
                </c:pt>
                <c:pt idx="6193" formatCode="General">
                  <c:v>0.20587751870635901</c:v>
                </c:pt>
                <c:pt idx="6194" formatCode="General">
                  <c:v>0.20204932621503499</c:v>
                </c:pt>
                <c:pt idx="6195" formatCode="General">
                  <c:v>0.19872010159624001</c:v>
                </c:pt>
                <c:pt idx="6196" formatCode="General">
                  <c:v>0.19548614994208599</c:v>
                </c:pt>
                <c:pt idx="6197" formatCode="General">
                  <c:v>0.19131059185972599</c:v>
                </c:pt>
                <c:pt idx="6198" formatCode="General">
                  <c:v>0.18572106462058</c:v>
                </c:pt>
                <c:pt idx="6199" formatCode="General">
                  <c:v>0.17905304536164801</c:v>
                </c:pt>
                <c:pt idx="6200" formatCode="General">
                  <c:v>0.17215558690119201</c:v>
                </c:pt>
                <c:pt idx="6201" formatCode="General">
                  <c:v>0.16543151332934899</c:v>
                </c:pt>
                <c:pt idx="6202" formatCode="General">
                  <c:v>0.15999745458411099</c:v>
                </c:pt>
                <c:pt idx="6203" formatCode="General">
                  <c:v>0.15664993781601799</c:v>
                </c:pt>
                <c:pt idx="6204" formatCode="General">
                  <c:v>0.15555303025314299</c:v>
                </c:pt>
                <c:pt idx="6205" formatCode="General">
                  <c:v>0.15651851853877899</c:v>
                </c:pt>
                <c:pt idx="6206" formatCode="General">
                  <c:v>0.15875282749286801</c:v>
                </c:pt>
                <c:pt idx="6207" formatCode="General">
                  <c:v>0.16207693169883899</c:v>
                </c:pt>
                <c:pt idx="6208" formatCode="General">
                  <c:v>0.166354726019353</c:v>
                </c:pt>
                <c:pt idx="6209" formatCode="General">
                  <c:v>0.171638402743538</c:v>
                </c:pt>
                <c:pt idx="6210" formatCode="General">
                  <c:v>0.17751259069384601</c:v>
                </c:pt>
                <c:pt idx="6211" formatCode="General">
                  <c:v>0.18350807671146499</c:v>
                </c:pt>
                <c:pt idx="6212" formatCode="General">
                  <c:v>0.189216166320445</c:v>
                </c:pt>
                <c:pt idx="6213" formatCode="General">
                  <c:v>0.19352484294529201</c:v>
                </c:pt>
                <c:pt idx="6214" formatCode="General">
                  <c:v>0.19530197470582999</c:v>
                </c:pt>
                <c:pt idx="6215" formatCode="General">
                  <c:v>0.194403497804504</c:v>
                </c:pt>
                <c:pt idx="6216" formatCode="General">
                  <c:v>0.19187792087396499</c:v>
                </c:pt>
                <c:pt idx="6217" formatCode="General">
                  <c:v>0.18852785466661801</c:v>
                </c:pt>
                <c:pt idx="6218" formatCode="General">
                  <c:v>0.18476009142900399</c:v>
                </c:pt>
                <c:pt idx="6219" formatCode="General">
                  <c:v>0.180856387746922</c:v>
                </c:pt>
                <c:pt idx="6220" formatCode="General">
                  <c:v>0.177550300053442</c:v>
                </c:pt>
                <c:pt idx="6221" formatCode="General">
                  <c:v>0.17471301717714799</c:v>
                </c:pt>
                <c:pt idx="6222" formatCode="General">
                  <c:v>0.17179212018244699</c:v>
                </c:pt>
                <c:pt idx="6223" formatCode="General">
                  <c:v>0.16916033126763899</c:v>
                </c:pt>
                <c:pt idx="6224" formatCode="General">
                  <c:v>0.16642715524162399</c:v>
                </c:pt>
                <c:pt idx="6225" formatCode="General">
                  <c:v>0.163275071556892</c:v>
                </c:pt>
                <c:pt idx="6226" formatCode="General">
                  <c:v>0.16007887607308799</c:v>
                </c:pt>
                <c:pt idx="6227" formatCode="General">
                  <c:v>0.157429391936873</c:v>
                </c:pt>
                <c:pt idx="6228" formatCode="General">
                  <c:v>0.15601022786749499</c:v>
                </c:pt>
                <c:pt idx="6229" formatCode="General">
                  <c:v>0.156019388347099</c:v>
                </c:pt>
                <c:pt idx="6230" formatCode="General">
                  <c:v>0.15640338301585199</c:v>
                </c:pt>
                <c:pt idx="6231" formatCode="General">
                  <c:v>0.156261458837721</c:v>
                </c:pt>
                <c:pt idx="6232" formatCode="General">
                  <c:v>0.15606472568053001</c:v>
                </c:pt>
                <c:pt idx="6233" formatCode="General">
                  <c:v>0.15705966600521601</c:v>
                </c:pt>
                <c:pt idx="6234" formatCode="General">
                  <c:v>0.159405137102578</c:v>
                </c:pt>
                <c:pt idx="6235" formatCode="General">
                  <c:v>0.162256156637339</c:v>
                </c:pt>
                <c:pt idx="6236" formatCode="General">
                  <c:v>0.16548632299784999</c:v>
                </c:pt>
                <c:pt idx="6237" formatCode="General">
                  <c:v>0.16920950994277401</c:v>
                </c:pt>
                <c:pt idx="6238" formatCode="General">
                  <c:v>0.17298994492206701</c:v>
                </c:pt>
                <c:pt idx="6239" formatCode="General">
                  <c:v>0.17649629757153401</c:v>
                </c:pt>
                <c:pt idx="6240" formatCode="General">
                  <c:v>0.18016914525876401</c:v>
                </c:pt>
                <c:pt idx="6241" formatCode="General">
                  <c:v>0.18436463828945099</c:v>
                </c:pt>
                <c:pt idx="6242" formatCode="General">
                  <c:v>0.188878713697721</c:v>
                </c:pt>
                <c:pt idx="6243" formatCode="General">
                  <c:v>0.194017531938352</c:v>
                </c:pt>
                <c:pt idx="6244" formatCode="General">
                  <c:v>0.199765465834017</c:v>
                </c:pt>
                <c:pt idx="6245" formatCode="General">
                  <c:v>0.205432462678627</c:v>
                </c:pt>
                <c:pt idx="6246" formatCode="General">
                  <c:v>0.21087305802619899</c:v>
                </c:pt>
                <c:pt idx="6247" formatCode="General">
                  <c:v>0.21586631146436999</c:v>
                </c:pt>
                <c:pt idx="6248" formatCode="General">
                  <c:v>0.22021466562634801</c:v>
                </c:pt>
                <c:pt idx="6249" formatCode="General">
                  <c:v>0.22397703122801499</c:v>
                </c:pt>
                <c:pt idx="6250" formatCode="General">
                  <c:v>0.22678597057868299</c:v>
                </c:pt>
                <c:pt idx="6251" formatCode="General">
                  <c:v>0.22866909042858999</c:v>
                </c:pt>
                <c:pt idx="6252" formatCode="General">
                  <c:v>0.22937124844141701</c:v>
                </c:pt>
                <c:pt idx="6253" formatCode="General">
                  <c:v>0.227758729429448</c:v>
                </c:pt>
                <c:pt idx="6254" formatCode="General">
                  <c:v>0.22409202483106799</c:v>
                </c:pt>
                <c:pt idx="6255" formatCode="General">
                  <c:v>0.219018479119059</c:v>
                </c:pt>
                <c:pt idx="6256" formatCode="General">
                  <c:v>0.21288264080723901</c:v>
                </c:pt>
                <c:pt idx="6257" formatCode="General">
                  <c:v>0.20606153370275301</c:v>
                </c:pt>
                <c:pt idx="6258" formatCode="General">
                  <c:v>0.198926856624524</c:v>
                </c:pt>
                <c:pt idx="6259" formatCode="General">
                  <c:v>0.19235269111477599</c:v>
                </c:pt>
                <c:pt idx="6260" formatCode="General">
                  <c:v>0.18582019793513499</c:v>
                </c:pt>
                <c:pt idx="6261" formatCode="General">
                  <c:v>0.17834758526120201</c:v>
                </c:pt>
                <c:pt idx="6262" formatCode="General">
                  <c:v>0.171020133351933</c:v>
                </c:pt>
                <c:pt idx="6263" formatCode="General">
                  <c:v>0.16499300940227299</c:v>
                </c:pt>
                <c:pt idx="6264" formatCode="General">
                  <c:v>0.16018239652702701</c:v>
                </c:pt>
                <c:pt idx="6265" formatCode="General">
                  <c:v>0.15657199946647199</c:v>
                </c:pt>
                <c:pt idx="6266" formatCode="General">
                  <c:v>0.154259662527019</c:v>
                </c:pt>
                <c:pt idx="6267" formatCode="General">
                  <c:v>0.153342100270316</c:v>
                </c:pt>
                <c:pt idx="6268" formatCode="General">
                  <c:v>0.154457042560944</c:v>
                </c:pt>
                <c:pt idx="6269" formatCode="General">
                  <c:v>0.15770374747709001</c:v>
                </c:pt>
                <c:pt idx="6270" formatCode="General">
                  <c:v>0.16222630934034199</c:v>
                </c:pt>
                <c:pt idx="6271" formatCode="General">
                  <c:v>0.16742508033779799</c:v>
                </c:pt>
                <c:pt idx="6272" formatCode="General">
                  <c:v>0.17255511992061701</c:v>
                </c:pt>
                <c:pt idx="6273" formatCode="General">
                  <c:v>0.17592199062182501</c:v>
                </c:pt>
                <c:pt idx="6274" formatCode="General">
                  <c:v>0.177280645203821</c:v>
                </c:pt>
                <c:pt idx="6275" formatCode="General">
                  <c:v>0.177785227842814</c:v>
                </c:pt>
                <c:pt idx="6276" formatCode="General">
                  <c:v>0.17796221934520501</c:v>
                </c:pt>
                <c:pt idx="6277" formatCode="General">
                  <c:v>0.17785476632344299</c:v>
                </c:pt>
                <c:pt idx="6278" formatCode="General">
                  <c:v>0.17727557052711199</c:v>
                </c:pt>
                <c:pt idx="6279" formatCode="General">
                  <c:v>0.175683404064716</c:v>
                </c:pt>
                <c:pt idx="6280" formatCode="General">
                  <c:v>0.172075679624411</c:v>
                </c:pt>
                <c:pt idx="6281" formatCode="General">
                  <c:v>0.166421333932911</c:v>
                </c:pt>
                <c:pt idx="6282" formatCode="General">
                  <c:v>0.15966315709001599</c:v>
                </c:pt>
                <c:pt idx="6283" formatCode="General">
                  <c:v>0.15249797013281399</c:v>
                </c:pt>
                <c:pt idx="6284" formatCode="General">
                  <c:v>0.14499860940697101</c:v>
                </c:pt>
                <c:pt idx="6285" formatCode="General">
                  <c:v>0.13697167963292201</c:v>
                </c:pt>
                <c:pt idx="6286" formatCode="General">
                  <c:v>0.12921685913595299</c:v>
                </c:pt>
                <c:pt idx="6287" formatCode="General">
                  <c:v>0.12260842481543401</c:v>
                </c:pt>
                <c:pt idx="6288" formatCode="General">
                  <c:v>0.117331103646255</c:v>
                </c:pt>
                <c:pt idx="6289" formatCode="General">
                  <c:v>0.112193411495404</c:v>
                </c:pt>
                <c:pt idx="6290" formatCode="General">
                  <c:v>0.10568659899499699</c:v>
                </c:pt>
                <c:pt idx="6291" formatCode="General">
                  <c:v>9.8119720539070004E-2</c:v>
                </c:pt>
                <c:pt idx="6292" formatCode="General">
                  <c:v>9.04761174108447E-2</c:v>
                </c:pt>
                <c:pt idx="6293" formatCode="General">
                  <c:v>8.3161640170734505E-2</c:v>
                </c:pt>
                <c:pt idx="6294" formatCode="General">
                  <c:v>7.5253735120927104E-2</c:v>
                </c:pt>
                <c:pt idx="6295" formatCode="General">
                  <c:v>6.6875647354557893E-2</c:v>
                </c:pt>
                <c:pt idx="6296" formatCode="General">
                  <c:v>5.8957538909660399E-2</c:v>
                </c:pt>
                <c:pt idx="6297" formatCode="General">
                  <c:v>5.0931593721047802E-2</c:v>
                </c:pt>
                <c:pt idx="6298" formatCode="General">
                  <c:v>4.19958953641748E-2</c:v>
                </c:pt>
                <c:pt idx="6299" formatCode="General">
                  <c:v>3.24236109557864E-2</c:v>
                </c:pt>
                <c:pt idx="6300" formatCode="General">
                  <c:v>2.2833284651462799E-2</c:v>
                </c:pt>
                <c:pt idx="6301" formatCode="General">
                  <c:v>1.4062708007093999E-2</c:v>
                </c:pt>
                <c:pt idx="6302" formatCode="General">
                  <c:v>7.3273253235351899E-3</c:v>
                </c:pt>
                <c:pt idx="6303" formatCode="General">
                  <c:v>2.4619487127296499E-3</c:v>
                </c:pt>
                <c:pt idx="6304" formatCode="General">
                  <c:v>-9.4272278636271703E-4</c:v>
                </c:pt>
                <c:pt idx="6305" formatCode="General">
                  <c:v>-3.2677813458244801E-3</c:v>
                </c:pt>
                <c:pt idx="6306" formatCode="General">
                  <c:v>-5.9779917835755397E-3</c:v>
                </c:pt>
                <c:pt idx="6307" formatCode="General">
                  <c:v>-9.3496036584484604E-3</c:v>
                </c:pt>
                <c:pt idx="6308" formatCode="General">
                  <c:v>-1.3091231492673199E-2</c:v>
                </c:pt>
                <c:pt idx="6309" formatCode="General">
                  <c:v>-1.74588751723001E-2</c:v>
                </c:pt>
                <c:pt idx="6310" formatCode="General">
                  <c:v>-2.3092813694294102E-2</c:v>
                </c:pt>
                <c:pt idx="6311" formatCode="General">
                  <c:v>-3.0189788191159101E-2</c:v>
                </c:pt>
                <c:pt idx="6312" formatCode="General">
                  <c:v>-3.7596739781554499E-2</c:v>
                </c:pt>
                <c:pt idx="6313" formatCode="General">
                  <c:v>-4.3445960366918897E-2</c:v>
                </c:pt>
                <c:pt idx="6314" formatCode="General">
                  <c:v>-4.7108603634942903E-2</c:v>
                </c:pt>
                <c:pt idx="6315" formatCode="General">
                  <c:v>-4.8905844918346798E-2</c:v>
                </c:pt>
                <c:pt idx="6316" formatCode="General">
                  <c:v>-4.9062830867511897E-2</c:v>
                </c:pt>
                <c:pt idx="6317" formatCode="General">
                  <c:v>-4.7709435602637802E-2</c:v>
                </c:pt>
                <c:pt idx="6318" formatCode="General">
                  <c:v>-4.4882530770574199E-2</c:v>
                </c:pt>
                <c:pt idx="6319" formatCode="General">
                  <c:v>-4.0410528649634E-2</c:v>
                </c:pt>
                <c:pt idx="6320" formatCode="General">
                  <c:v>-3.4905809028195102E-2</c:v>
                </c:pt>
                <c:pt idx="6321" formatCode="General">
                  <c:v>-2.95284455374255E-2</c:v>
                </c:pt>
                <c:pt idx="6322" formatCode="General">
                  <c:v>-2.43069867426551E-2</c:v>
                </c:pt>
                <c:pt idx="6323" formatCode="General">
                  <c:v>-1.9393720627947399E-2</c:v>
                </c:pt>
                <c:pt idx="6324" formatCode="General">
                  <c:v>-1.56101886647918E-2</c:v>
                </c:pt>
                <c:pt idx="6325" formatCode="General">
                  <c:v>-1.4366346489550199E-2</c:v>
                </c:pt>
                <c:pt idx="6326" formatCode="General">
                  <c:v>-1.5319507895651801E-2</c:v>
                </c:pt>
                <c:pt idx="6327" formatCode="General">
                  <c:v>-1.7267905743031699E-2</c:v>
                </c:pt>
                <c:pt idx="6328" formatCode="General">
                  <c:v>-2.06877092482354E-2</c:v>
                </c:pt>
                <c:pt idx="6329" formatCode="General">
                  <c:v>-2.58586329662371E-2</c:v>
                </c:pt>
                <c:pt idx="6330" formatCode="General">
                  <c:v>-3.1956861344652997E-2</c:v>
                </c:pt>
                <c:pt idx="6331" formatCode="General">
                  <c:v>-3.8523229446112098E-2</c:v>
                </c:pt>
                <c:pt idx="6332" formatCode="General">
                  <c:v>-4.5255582591916803E-2</c:v>
                </c:pt>
                <c:pt idx="6333" formatCode="General">
                  <c:v>-5.1157043949500498E-2</c:v>
                </c:pt>
                <c:pt idx="6334" formatCode="General">
                  <c:v>-5.5753099191199702E-2</c:v>
                </c:pt>
                <c:pt idx="6335" formatCode="General">
                  <c:v>-5.9878416351234302E-2</c:v>
                </c:pt>
                <c:pt idx="6336" formatCode="General">
                  <c:v>-6.3790639069419605E-2</c:v>
                </c:pt>
                <c:pt idx="6337" formatCode="General">
                  <c:v>-6.7357081499223898E-2</c:v>
                </c:pt>
                <c:pt idx="6338" formatCode="General">
                  <c:v>-7.0903323246676003E-2</c:v>
                </c:pt>
                <c:pt idx="6339" formatCode="General">
                  <c:v>-7.3828827995216506E-2</c:v>
                </c:pt>
                <c:pt idx="6340" formatCode="General">
                  <c:v>-7.5962778206690701E-2</c:v>
                </c:pt>
                <c:pt idx="6341" formatCode="General">
                  <c:v>-7.7417345148118405E-2</c:v>
                </c:pt>
                <c:pt idx="6342" formatCode="General">
                  <c:v>-7.8625682676718794E-2</c:v>
                </c:pt>
                <c:pt idx="6343" formatCode="General">
                  <c:v>-7.93785602110893E-2</c:v>
                </c:pt>
                <c:pt idx="6344" formatCode="General">
                  <c:v>-7.8634723651203595E-2</c:v>
                </c:pt>
                <c:pt idx="6345" formatCode="General">
                  <c:v>-7.6871636937490107E-2</c:v>
                </c:pt>
                <c:pt idx="6346" formatCode="General">
                  <c:v>-7.4793584208207503E-2</c:v>
                </c:pt>
                <c:pt idx="6347" formatCode="General">
                  <c:v>-7.2372507454352905E-2</c:v>
                </c:pt>
                <c:pt idx="6348" formatCode="General">
                  <c:v>-6.9397914108063605E-2</c:v>
                </c:pt>
                <c:pt idx="6349" formatCode="General">
                  <c:v>-6.5368264762065198E-2</c:v>
                </c:pt>
                <c:pt idx="6350" formatCode="General">
                  <c:v>-6.0496340211087803E-2</c:v>
                </c:pt>
                <c:pt idx="6351" formatCode="General">
                  <c:v>-5.5751113796341498E-2</c:v>
                </c:pt>
                <c:pt idx="6352" formatCode="General">
                  <c:v>-5.1860231485512102E-2</c:v>
                </c:pt>
                <c:pt idx="6353" formatCode="General">
                  <c:v>-4.95337038063383E-2</c:v>
                </c:pt>
                <c:pt idx="6354" formatCode="General">
                  <c:v>-4.8322575578317997E-2</c:v>
                </c:pt>
                <c:pt idx="6355" formatCode="General">
                  <c:v>-4.6865101635017302E-2</c:v>
                </c:pt>
                <c:pt idx="6356" formatCode="General">
                  <c:v>-4.4948470652732601E-2</c:v>
                </c:pt>
                <c:pt idx="6357" formatCode="General">
                  <c:v>-4.2730724573725301E-2</c:v>
                </c:pt>
                <c:pt idx="6358" formatCode="General">
                  <c:v>-4.0302486853933998E-2</c:v>
                </c:pt>
                <c:pt idx="6359" formatCode="General">
                  <c:v>-3.8021245181618597E-2</c:v>
                </c:pt>
                <c:pt idx="6360" formatCode="General">
                  <c:v>-3.5663045428203997E-2</c:v>
                </c:pt>
                <c:pt idx="6361" formatCode="General">
                  <c:v>-3.3506195486986003E-2</c:v>
                </c:pt>
                <c:pt idx="6362" formatCode="General">
                  <c:v>-3.17372668728041E-2</c:v>
                </c:pt>
                <c:pt idx="6363" formatCode="General">
                  <c:v>-2.9496980846475201E-2</c:v>
                </c:pt>
                <c:pt idx="6364" formatCode="General">
                  <c:v>-2.68608891532468E-2</c:v>
                </c:pt>
                <c:pt idx="6365" formatCode="General">
                  <c:v>-2.4897358282289402E-2</c:v>
                </c:pt>
                <c:pt idx="6366" formatCode="General">
                  <c:v>-2.3393221067727898E-2</c:v>
                </c:pt>
                <c:pt idx="6367" formatCode="General">
                  <c:v>-2.1444092783975899E-2</c:v>
                </c:pt>
                <c:pt idx="6368" formatCode="General">
                  <c:v>-1.8988335585155201E-2</c:v>
                </c:pt>
                <c:pt idx="6369" formatCode="General">
                  <c:v>-1.61707997730626E-2</c:v>
                </c:pt>
                <c:pt idx="6370" formatCode="General">
                  <c:v>-1.27355532083925E-2</c:v>
                </c:pt>
                <c:pt idx="6371" formatCode="General">
                  <c:v>-9.2559197261007208E-3</c:v>
                </c:pt>
                <c:pt idx="6372" formatCode="General">
                  <c:v>-7.0121966385711604E-3</c:v>
                </c:pt>
                <c:pt idx="6373" formatCode="General">
                  <c:v>-7.0152156206034497E-3</c:v>
                </c:pt>
                <c:pt idx="6374" formatCode="General">
                  <c:v>-9.4053251360912901E-3</c:v>
                </c:pt>
                <c:pt idx="6375" formatCode="General">
                  <c:v>-1.3362375403111099E-2</c:v>
                </c:pt>
                <c:pt idx="6376" formatCode="General">
                  <c:v>-1.8540338294826202E-2</c:v>
                </c:pt>
                <c:pt idx="6377" formatCode="General">
                  <c:v>-2.4511207845481602E-2</c:v>
                </c:pt>
                <c:pt idx="6378" formatCode="General">
                  <c:v>-3.0790085085406399E-2</c:v>
                </c:pt>
                <c:pt idx="6379" formatCode="General">
                  <c:v>-3.7624581196359502E-2</c:v>
                </c:pt>
                <c:pt idx="6380" formatCode="General">
                  <c:v>-4.5596199660673402E-2</c:v>
                </c:pt>
                <c:pt idx="6381" formatCode="General">
                  <c:v>-5.4655408231607097E-2</c:v>
                </c:pt>
                <c:pt idx="6382" formatCode="General">
                  <c:v>-6.3668894036791199E-2</c:v>
                </c:pt>
                <c:pt idx="6383" formatCode="General">
                  <c:v>-7.1808634525021495E-2</c:v>
                </c:pt>
                <c:pt idx="6384" formatCode="General">
                  <c:v>-7.8458656734454804E-2</c:v>
                </c:pt>
                <c:pt idx="6385" formatCode="General">
                  <c:v>-8.3224375060027805E-2</c:v>
                </c:pt>
                <c:pt idx="6386" formatCode="General">
                  <c:v>-8.6001518171337707E-2</c:v>
                </c:pt>
                <c:pt idx="6387" formatCode="General">
                  <c:v>-8.7397789332295597E-2</c:v>
                </c:pt>
                <c:pt idx="6388" formatCode="General">
                  <c:v>-8.8300635204601699E-2</c:v>
                </c:pt>
                <c:pt idx="6389" formatCode="General">
                  <c:v>-8.8633172190110299E-2</c:v>
                </c:pt>
                <c:pt idx="6390" formatCode="General">
                  <c:v>-8.8337569625317997E-2</c:v>
                </c:pt>
                <c:pt idx="6391" formatCode="General">
                  <c:v>-8.7576740096879102E-2</c:v>
                </c:pt>
                <c:pt idx="6392" formatCode="General">
                  <c:v>-8.6724867368695197E-2</c:v>
                </c:pt>
                <c:pt idx="6393" formatCode="General">
                  <c:v>-8.6372746648917004E-2</c:v>
                </c:pt>
                <c:pt idx="6394" formatCode="General">
                  <c:v>-8.7139057413606405E-2</c:v>
                </c:pt>
                <c:pt idx="6395" formatCode="General">
                  <c:v>-8.8925796846262298E-2</c:v>
                </c:pt>
                <c:pt idx="6396" formatCode="General">
                  <c:v>-9.1739488530362595E-2</c:v>
                </c:pt>
                <c:pt idx="6397" formatCode="General">
                  <c:v>-9.5670551672416004E-2</c:v>
                </c:pt>
                <c:pt idx="6398" formatCode="General">
                  <c:v>-0.100419892635716</c:v>
                </c:pt>
                <c:pt idx="6399" formatCode="General">
                  <c:v>-0.105964316988053</c:v>
                </c:pt>
                <c:pt idx="6400" formatCode="General">
                  <c:v>-0.111883973042314</c:v>
                </c:pt>
                <c:pt idx="6401" formatCode="General">
                  <c:v>-0.118329693401181</c:v>
                </c:pt>
                <c:pt idx="6402" formatCode="General">
                  <c:v>-0.12530982483806799</c:v>
                </c:pt>
                <c:pt idx="6403" formatCode="General">
                  <c:v>-0.132722561280089</c:v>
                </c:pt>
                <c:pt idx="6404" formatCode="General">
                  <c:v>-0.14102785408822999</c:v>
                </c:pt>
                <c:pt idx="6405" formatCode="General">
                  <c:v>-0.149659854967503</c:v>
                </c:pt>
                <c:pt idx="6406" formatCode="General">
                  <c:v>-0.157475024381421</c:v>
                </c:pt>
                <c:pt idx="6407" formatCode="General">
                  <c:v>-0.16292968059913099</c:v>
                </c:pt>
                <c:pt idx="6408" formatCode="General">
                  <c:v>-0.165112675117665</c:v>
                </c:pt>
                <c:pt idx="6409" formatCode="General">
                  <c:v>-0.16364140531150201</c:v>
                </c:pt>
                <c:pt idx="6410" formatCode="General">
                  <c:v>-0.15880612348362499</c:v>
                </c:pt>
                <c:pt idx="6411" formatCode="General">
                  <c:v>-0.15175676557642601</c:v>
                </c:pt>
                <c:pt idx="6412" formatCode="General">
                  <c:v>-0.143473265342591</c:v>
                </c:pt>
                <c:pt idx="6413" formatCode="General">
                  <c:v>-0.13449194545215401</c:v>
                </c:pt>
                <c:pt idx="6414" formatCode="General">
                  <c:v>-0.124698624237372</c:v>
                </c:pt>
                <c:pt idx="6415" formatCode="General">
                  <c:v>-0.11416791456975101</c:v>
                </c:pt>
                <c:pt idx="6416" formatCode="General">
                  <c:v>-0.10314308001610099</c:v>
                </c:pt>
                <c:pt idx="6417" formatCode="General">
                  <c:v>-9.2474889016379097E-2</c:v>
                </c:pt>
                <c:pt idx="6418" formatCode="General">
                  <c:v>-8.3108002992642996E-2</c:v>
                </c:pt>
                <c:pt idx="6419" formatCode="General">
                  <c:v>-7.5447128699018706E-2</c:v>
                </c:pt>
                <c:pt idx="6420" formatCode="General">
                  <c:v>-6.9744018936076804E-2</c:v>
                </c:pt>
                <c:pt idx="6421" formatCode="General">
                  <c:v>-6.6159259456516906E-2</c:v>
                </c:pt>
                <c:pt idx="6422" formatCode="General">
                  <c:v>-6.4232842900536005E-2</c:v>
                </c:pt>
                <c:pt idx="6423" formatCode="General">
                  <c:v>-6.4007129911509905E-2</c:v>
                </c:pt>
                <c:pt idx="6424" formatCode="General">
                  <c:v>-6.5330505957094998E-2</c:v>
                </c:pt>
                <c:pt idx="6425" formatCode="General">
                  <c:v>-6.6944372274950703E-2</c:v>
                </c:pt>
                <c:pt idx="6426" formatCode="General">
                  <c:v>-6.8119576727978304E-2</c:v>
                </c:pt>
                <c:pt idx="6427" formatCode="General">
                  <c:v>-6.8964351606179905E-2</c:v>
                </c:pt>
                <c:pt idx="6428" formatCode="General">
                  <c:v>-7.0182190512895204E-2</c:v>
                </c:pt>
                <c:pt idx="6429" formatCode="General">
                  <c:v>-7.1883137265074296E-2</c:v>
                </c:pt>
                <c:pt idx="6430" formatCode="General">
                  <c:v>-7.3406081046830704E-2</c:v>
                </c:pt>
                <c:pt idx="6431" formatCode="General">
                  <c:v>-7.4798155850929998E-2</c:v>
                </c:pt>
                <c:pt idx="6432" formatCode="General">
                  <c:v>-7.6200663276349903E-2</c:v>
                </c:pt>
                <c:pt idx="6433" formatCode="General">
                  <c:v>-7.7993712718942704E-2</c:v>
                </c:pt>
                <c:pt idx="6434" formatCode="General">
                  <c:v>-8.1096702275739396E-2</c:v>
                </c:pt>
                <c:pt idx="6435" formatCode="General">
                  <c:v>-8.5289587093763997E-2</c:v>
                </c:pt>
                <c:pt idx="6436" formatCode="General">
                  <c:v>-8.9089177890596699E-2</c:v>
                </c:pt>
                <c:pt idx="6437" formatCode="General">
                  <c:v>-9.13882373278877E-2</c:v>
                </c:pt>
                <c:pt idx="6438" formatCode="General">
                  <c:v>-9.2209056143981796E-2</c:v>
                </c:pt>
                <c:pt idx="6439" formatCode="General">
                  <c:v>-9.1302090955738505E-2</c:v>
                </c:pt>
                <c:pt idx="6440" formatCode="General">
                  <c:v>-8.81165226980265E-2</c:v>
                </c:pt>
                <c:pt idx="6441" formatCode="General">
                  <c:v>-8.3344034653187696E-2</c:v>
                </c:pt>
                <c:pt idx="6442" formatCode="General">
                  <c:v>-7.7351426970969195E-2</c:v>
                </c:pt>
                <c:pt idx="6443" formatCode="General">
                  <c:v>-6.9533205777177295E-2</c:v>
                </c:pt>
                <c:pt idx="6444" formatCode="General">
                  <c:v>-6.1003529110506202E-2</c:v>
                </c:pt>
                <c:pt idx="6445" formatCode="General">
                  <c:v>-5.2887081049122799E-2</c:v>
                </c:pt>
                <c:pt idx="6446" formatCode="General">
                  <c:v>-4.4953033461154701E-2</c:v>
                </c:pt>
                <c:pt idx="6447" formatCode="General">
                  <c:v>-3.6826088582213201E-2</c:v>
                </c:pt>
                <c:pt idx="6448" formatCode="General">
                  <c:v>-2.8286562798180301E-2</c:v>
                </c:pt>
                <c:pt idx="6449" formatCode="General">
                  <c:v>-2.0110345302298799E-2</c:v>
                </c:pt>
                <c:pt idx="6450" formatCode="General">
                  <c:v>-1.37541791926321E-2</c:v>
                </c:pt>
                <c:pt idx="6451" formatCode="General">
                  <c:v>-9.2872217929109002E-3</c:v>
                </c:pt>
                <c:pt idx="6452" formatCode="General">
                  <c:v>-6.3772698191623001E-3</c:v>
                </c:pt>
                <c:pt idx="6453" formatCode="General">
                  <c:v>-5.2791934743843701E-3</c:v>
                </c:pt>
                <c:pt idx="6454" formatCode="General">
                  <c:v>-5.4011549730637702E-3</c:v>
                </c:pt>
                <c:pt idx="6455" formatCode="General">
                  <c:v>-6.28827002996123E-3</c:v>
                </c:pt>
                <c:pt idx="6456" formatCode="General">
                  <c:v>-7.4990171484667504E-3</c:v>
                </c:pt>
                <c:pt idx="6457" formatCode="General">
                  <c:v>-8.4783463310763307E-3</c:v>
                </c:pt>
                <c:pt idx="6458" formatCode="General">
                  <c:v>-1.04790462551268E-2</c:v>
                </c:pt>
                <c:pt idx="6459" formatCode="General">
                  <c:v>-1.47252185507845E-2</c:v>
                </c:pt>
                <c:pt idx="6460" formatCode="General">
                  <c:v>-2.1343602012677501E-2</c:v>
                </c:pt>
                <c:pt idx="6461" formatCode="General">
                  <c:v>-3.0302815003730998E-2</c:v>
                </c:pt>
                <c:pt idx="6462" formatCode="General">
                  <c:v>-4.08853816400521E-2</c:v>
                </c:pt>
                <c:pt idx="6463" formatCode="General">
                  <c:v>-5.1925233453718397E-2</c:v>
                </c:pt>
                <c:pt idx="6464" formatCode="General">
                  <c:v>-6.2253323514917802E-2</c:v>
                </c:pt>
                <c:pt idx="6465" formatCode="General">
                  <c:v>-7.1369520238125095E-2</c:v>
                </c:pt>
                <c:pt idx="6466" formatCode="General">
                  <c:v>-7.9691274620562094E-2</c:v>
                </c:pt>
                <c:pt idx="6467" formatCode="General">
                  <c:v>-8.8278789449046005E-2</c:v>
                </c:pt>
                <c:pt idx="6468" formatCode="General">
                  <c:v>-9.66508733590071E-2</c:v>
                </c:pt>
                <c:pt idx="6469" formatCode="General">
                  <c:v>-0.10309552147324801</c:v>
                </c:pt>
                <c:pt idx="6470" formatCode="General">
                  <c:v>-0.1072248448131</c:v>
                </c:pt>
                <c:pt idx="6471" formatCode="General">
                  <c:v>-0.109841364725573</c:v>
                </c:pt>
                <c:pt idx="6472" formatCode="General">
                  <c:v>-0.112003892832781</c:v>
                </c:pt>
                <c:pt idx="6473" formatCode="General">
                  <c:v>-0.113866770419217</c:v>
                </c:pt>
                <c:pt idx="6474" formatCode="General">
                  <c:v>-0.115038927899359</c:v>
                </c:pt>
                <c:pt idx="6475" formatCode="General">
                  <c:v>-0.11609724777433</c:v>
                </c:pt>
                <c:pt idx="6476" formatCode="General">
                  <c:v>-0.117106080998576</c:v>
                </c:pt>
                <c:pt idx="6477" formatCode="General">
                  <c:v>-0.117842176820548</c:v>
                </c:pt>
                <c:pt idx="6478" formatCode="General">
                  <c:v>-0.119223693287707</c:v>
                </c:pt>
                <c:pt idx="6479" formatCode="General">
                  <c:v>-0.12028384223244901</c:v>
                </c:pt>
                <c:pt idx="6480" formatCode="General">
                  <c:v>-0.119207055890116</c:v>
                </c:pt>
                <c:pt idx="6481" formatCode="General">
                  <c:v>-0.1161107592542</c:v>
                </c:pt>
                <c:pt idx="6482" formatCode="General">
                  <c:v>-0.112354959647382</c:v>
                </c:pt>
                <c:pt idx="6483" formatCode="General">
                  <c:v>-0.109385273927517</c:v>
                </c:pt>
                <c:pt idx="6484" formatCode="General">
                  <c:v>-0.107006071992576</c:v>
                </c:pt>
                <c:pt idx="6485" formatCode="General">
                  <c:v>-0.104136854496331</c:v>
                </c:pt>
                <c:pt idx="6486" formatCode="General">
                  <c:v>-0.101573098496821</c:v>
                </c:pt>
                <c:pt idx="6487" formatCode="General">
                  <c:v>-0.100899022288677</c:v>
                </c:pt>
                <c:pt idx="6488" formatCode="General">
                  <c:v>-0.10237106022504699</c:v>
                </c:pt>
                <c:pt idx="6489" formatCode="General">
                  <c:v>-0.10483561766418199</c:v>
                </c:pt>
                <c:pt idx="6490" formatCode="General">
                  <c:v>-0.10714603446438099</c:v>
                </c:pt>
                <c:pt idx="6491" formatCode="General">
                  <c:v>-0.109653407506484</c:v>
                </c:pt>
                <c:pt idx="6492" formatCode="General">
                  <c:v>-0.112089767337601</c:v>
                </c:pt>
                <c:pt idx="6493" formatCode="General">
                  <c:v>-0.11338195503277999</c:v>
                </c:pt>
                <c:pt idx="6494" formatCode="General">
                  <c:v>-0.11262209310467999</c:v>
                </c:pt>
                <c:pt idx="6495" formatCode="General">
                  <c:v>-0.110313634619207</c:v>
                </c:pt>
                <c:pt idx="6496" formatCode="General">
                  <c:v>-0.10830292682536601</c:v>
                </c:pt>
                <c:pt idx="6497" formatCode="General">
                  <c:v>-0.107653149844448</c:v>
                </c:pt>
                <c:pt idx="6498" formatCode="General">
                  <c:v>-0.107945416366357</c:v>
                </c:pt>
                <c:pt idx="6499" formatCode="General">
                  <c:v>-0.107826705911662</c:v>
                </c:pt>
                <c:pt idx="6500" formatCode="General">
                  <c:v>-0.10694426472228299</c:v>
                </c:pt>
                <c:pt idx="6501" formatCode="General">
                  <c:v>-0.10580577041566799</c:v>
                </c:pt>
                <c:pt idx="6502" formatCode="General">
                  <c:v>-0.10426523129696701</c:v>
                </c:pt>
                <c:pt idx="6503" formatCode="General">
                  <c:v>-0.102078249619764</c:v>
                </c:pt>
                <c:pt idx="6504" formatCode="General">
                  <c:v>-9.8480434521679497E-2</c:v>
                </c:pt>
                <c:pt idx="6505" formatCode="General">
                  <c:v>-9.2484933808004502E-2</c:v>
                </c:pt>
                <c:pt idx="6506" formatCode="General">
                  <c:v>-8.4292450246303594E-2</c:v>
                </c:pt>
                <c:pt idx="6507" formatCode="General">
                  <c:v>-7.4767271896400894E-2</c:v>
                </c:pt>
                <c:pt idx="6508" formatCode="General">
                  <c:v>-6.4513358962617798E-2</c:v>
                </c:pt>
                <c:pt idx="6509" formatCode="General">
                  <c:v>-5.3760002449349399E-2</c:v>
                </c:pt>
                <c:pt idx="6510" formatCode="General">
                  <c:v>-4.2666386404589703E-2</c:v>
                </c:pt>
                <c:pt idx="6511" formatCode="General">
                  <c:v>-3.1197388117309401E-2</c:v>
                </c:pt>
                <c:pt idx="6512" formatCode="General">
                  <c:v>-1.9656747495320901E-2</c:v>
                </c:pt>
                <c:pt idx="6513" formatCode="General">
                  <c:v>-9.3474374292054907E-3</c:v>
                </c:pt>
                <c:pt idx="6514" formatCode="General">
                  <c:v>-1.6048980245197699E-3</c:v>
                </c:pt>
                <c:pt idx="6515" formatCode="General">
                  <c:v>2.7016031525823399E-3</c:v>
                </c:pt>
                <c:pt idx="6516" formatCode="General">
                  <c:v>3.2882797302077301E-3</c:v>
                </c:pt>
                <c:pt idx="6517" formatCode="General">
                  <c:v>9.10266798419812E-4</c:v>
                </c:pt>
                <c:pt idx="6518" formatCode="General">
                  <c:v>-3.7390989553409601E-3</c:v>
                </c:pt>
                <c:pt idx="6519" formatCode="General">
                  <c:v>-1.0409081596533599E-2</c:v>
                </c:pt>
                <c:pt idx="6520" formatCode="General">
                  <c:v>-1.9329106434556698E-2</c:v>
                </c:pt>
                <c:pt idx="6521" formatCode="General">
                  <c:v>-3.0323527646767202E-2</c:v>
                </c:pt>
                <c:pt idx="6522" formatCode="General">
                  <c:v>-4.2210464676995497E-2</c:v>
                </c:pt>
                <c:pt idx="6523" formatCode="General">
                  <c:v>-5.3386344765554497E-2</c:v>
                </c:pt>
                <c:pt idx="6524" formatCode="General">
                  <c:v>-6.2920558318778394E-2</c:v>
                </c:pt>
                <c:pt idx="6525" formatCode="General">
                  <c:v>-7.0344095097479797E-2</c:v>
                </c:pt>
                <c:pt idx="6526" formatCode="General">
                  <c:v>-7.5184761593475605E-2</c:v>
                </c:pt>
                <c:pt idx="6527" formatCode="General">
                  <c:v>-7.7424397126006198E-2</c:v>
                </c:pt>
                <c:pt idx="6528" formatCode="General">
                  <c:v>-7.6696024499774806E-2</c:v>
                </c:pt>
                <c:pt idx="6529" formatCode="General">
                  <c:v>-7.3152512540022599E-2</c:v>
                </c:pt>
                <c:pt idx="6530" formatCode="General">
                  <c:v>-6.7701291306193595E-2</c:v>
                </c:pt>
                <c:pt idx="6531" formatCode="General">
                  <c:v>-6.0493588443833797E-2</c:v>
                </c:pt>
                <c:pt idx="6532" formatCode="General">
                  <c:v>-5.0907760605360598E-2</c:v>
                </c:pt>
                <c:pt idx="6533" formatCode="General">
                  <c:v>-3.9426347310855002E-2</c:v>
                </c:pt>
                <c:pt idx="6534" formatCode="General">
                  <c:v>-2.71938764622673E-2</c:v>
                </c:pt>
                <c:pt idx="6535" formatCode="General">
                  <c:v>-1.47164929926322E-2</c:v>
                </c:pt>
                <c:pt idx="6536" formatCode="General">
                  <c:v>-2.4590739488971501E-3</c:v>
                </c:pt>
                <c:pt idx="6537" formatCode="General">
                  <c:v>8.9540898867403497E-3</c:v>
                </c:pt>
                <c:pt idx="6538" formatCode="General">
                  <c:v>1.8972456986989801E-2</c:v>
                </c:pt>
                <c:pt idx="6539" formatCode="General">
                  <c:v>2.7126037828986801E-2</c:v>
                </c:pt>
                <c:pt idx="6540" formatCode="General">
                  <c:v>3.2882257584410303E-2</c:v>
                </c:pt>
                <c:pt idx="6541" formatCode="General">
                  <c:v>3.6070928806512102E-2</c:v>
                </c:pt>
                <c:pt idx="6542" formatCode="General">
                  <c:v>3.69294712277781E-2</c:v>
                </c:pt>
                <c:pt idx="6543" formatCode="General">
                  <c:v>3.5466450019469298E-2</c:v>
                </c:pt>
                <c:pt idx="6544" formatCode="General">
                  <c:v>3.1624973910260902E-2</c:v>
                </c:pt>
                <c:pt idx="6545" formatCode="General">
                  <c:v>2.51060813976599E-2</c:v>
                </c:pt>
                <c:pt idx="6546" formatCode="General">
                  <c:v>1.5952584621902199E-2</c:v>
                </c:pt>
                <c:pt idx="6547" formatCode="General">
                  <c:v>5.5007028935232698E-3</c:v>
                </c:pt>
                <c:pt idx="6548" formatCode="General">
                  <c:v>-4.2967319112686099E-3</c:v>
                </c:pt>
                <c:pt idx="6549" formatCode="General">
                  <c:v>-1.2834519233372E-2</c:v>
                </c:pt>
                <c:pt idx="6550" formatCode="General">
                  <c:v>-2.05874669342129E-2</c:v>
                </c:pt>
                <c:pt idx="6551" formatCode="General">
                  <c:v>-2.8055010773640001E-2</c:v>
                </c:pt>
                <c:pt idx="6552" formatCode="General">
                  <c:v>-3.5261978317476302E-2</c:v>
                </c:pt>
                <c:pt idx="6553" formatCode="General">
                  <c:v>-4.16089307621368E-2</c:v>
                </c:pt>
                <c:pt idx="6554" formatCode="General">
                  <c:v>-4.7417476165862199E-2</c:v>
                </c:pt>
                <c:pt idx="6555" formatCode="General">
                  <c:v>-5.3382243206234102E-2</c:v>
                </c:pt>
                <c:pt idx="6556" formatCode="General">
                  <c:v>-5.9224760191369401E-2</c:v>
                </c:pt>
                <c:pt idx="6557" formatCode="General">
                  <c:v>-6.4207755528286198E-2</c:v>
                </c:pt>
                <c:pt idx="6558" formatCode="General">
                  <c:v>-6.7371868295620502E-2</c:v>
                </c:pt>
                <c:pt idx="6559" formatCode="General">
                  <c:v>-6.75590025708067E-2</c:v>
                </c:pt>
                <c:pt idx="6560" formatCode="General">
                  <c:v>-6.4450531908061201E-2</c:v>
                </c:pt>
                <c:pt idx="6561" formatCode="General">
                  <c:v>-5.7361953918987997E-2</c:v>
                </c:pt>
                <c:pt idx="6562" formatCode="General">
                  <c:v>-4.5978336800175899E-2</c:v>
                </c:pt>
                <c:pt idx="6563" formatCode="General">
                  <c:v>-3.1143897085212199E-2</c:v>
                </c:pt>
                <c:pt idx="6564" formatCode="General">
                  <c:v>-1.3945247429656899E-2</c:v>
                </c:pt>
                <c:pt idx="6565" formatCode="General">
                  <c:v>4.5367097189002404E-3</c:v>
                </c:pt>
                <c:pt idx="6566" formatCode="General">
                  <c:v>2.3396299640826498E-2</c:v>
                </c:pt>
                <c:pt idx="6567" formatCode="General">
                  <c:v>4.1509280956163297E-2</c:v>
                </c:pt>
                <c:pt idx="6568" formatCode="General">
                  <c:v>5.7520493726928301E-2</c:v>
                </c:pt>
                <c:pt idx="6569" formatCode="General">
                  <c:v>7.0187136350048196E-2</c:v>
                </c:pt>
                <c:pt idx="6570" formatCode="General">
                  <c:v>7.9268149642308897E-2</c:v>
                </c:pt>
                <c:pt idx="6571" formatCode="General">
                  <c:v>8.5277220248774502E-2</c:v>
                </c:pt>
                <c:pt idx="6572" formatCode="General">
                  <c:v>8.8261974186738396E-2</c:v>
                </c:pt>
                <c:pt idx="6573" formatCode="General">
                  <c:v>8.8000226913587207E-2</c:v>
                </c:pt>
                <c:pt idx="6574" formatCode="General">
                  <c:v>8.4664005466840303E-2</c:v>
                </c:pt>
                <c:pt idx="6575" formatCode="General">
                  <c:v>7.8139113841596997E-2</c:v>
                </c:pt>
                <c:pt idx="6576" formatCode="General">
                  <c:v>6.9043709379199E-2</c:v>
                </c:pt>
                <c:pt idx="6577" formatCode="General">
                  <c:v>5.8314533615727603E-2</c:v>
                </c:pt>
                <c:pt idx="6578" formatCode="General">
                  <c:v>4.5561894678963599E-2</c:v>
                </c:pt>
                <c:pt idx="6579" formatCode="General">
                  <c:v>3.1030047380897999E-2</c:v>
                </c:pt>
                <c:pt idx="6580" formatCode="General">
                  <c:v>1.67872396384974E-2</c:v>
                </c:pt>
                <c:pt idx="6581" formatCode="General">
                  <c:v>4.2359710260352701E-3</c:v>
                </c:pt>
                <c:pt idx="6582" formatCode="General">
                  <c:v>-5.9880125006330298E-3</c:v>
                </c:pt>
                <c:pt idx="6583" formatCode="General">
                  <c:v>-1.40294693254662E-2</c:v>
                </c:pt>
                <c:pt idx="6584" formatCode="General">
                  <c:v>-2.1496804600457501E-2</c:v>
                </c:pt>
                <c:pt idx="6585" formatCode="General">
                  <c:v>-2.8358726352569599E-2</c:v>
                </c:pt>
                <c:pt idx="6586" formatCode="General">
                  <c:v>-3.3921543123636898E-2</c:v>
                </c:pt>
                <c:pt idx="6587" formatCode="General">
                  <c:v>-3.8513281903474798E-2</c:v>
                </c:pt>
                <c:pt idx="6588" formatCode="General">
                  <c:v>-4.2004335433454699E-2</c:v>
                </c:pt>
                <c:pt idx="6589" formatCode="General">
                  <c:v>-4.3718101741803503E-2</c:v>
                </c:pt>
                <c:pt idx="6590" formatCode="General">
                  <c:v>-4.3110499625922498E-2</c:v>
                </c:pt>
                <c:pt idx="6591" formatCode="General">
                  <c:v>-4.0496549471155302E-2</c:v>
                </c:pt>
                <c:pt idx="6592" formatCode="General">
                  <c:v>-3.6731086374676501E-2</c:v>
                </c:pt>
                <c:pt idx="6593" formatCode="General">
                  <c:v>-3.1271470919145401E-2</c:v>
                </c:pt>
                <c:pt idx="6594" formatCode="General">
                  <c:v>-2.38141480831177E-2</c:v>
                </c:pt>
                <c:pt idx="6595" formatCode="General">
                  <c:v>-1.51655623412046E-2</c:v>
                </c:pt>
                <c:pt idx="6596" formatCode="General">
                  <c:v>-5.5622729383573996E-3</c:v>
                </c:pt>
                <c:pt idx="6597" formatCode="General">
                  <c:v>5.0606154351851302E-3</c:v>
                </c:pt>
                <c:pt idx="6598" formatCode="General">
                  <c:v>1.5921644291231399E-2</c:v>
                </c:pt>
                <c:pt idx="6599" formatCode="General">
                  <c:v>2.6012448746638401E-2</c:v>
                </c:pt>
                <c:pt idx="6600" formatCode="General">
                  <c:v>3.6467895212682899E-2</c:v>
                </c:pt>
                <c:pt idx="6601" formatCode="General">
                  <c:v>4.89799545655039E-2</c:v>
                </c:pt>
                <c:pt idx="6602" formatCode="General">
                  <c:v>6.3398527612459801E-2</c:v>
                </c:pt>
                <c:pt idx="6603" formatCode="General">
                  <c:v>7.8827043976953795E-2</c:v>
                </c:pt>
                <c:pt idx="6604" formatCode="General">
                  <c:v>9.3768901832802398E-2</c:v>
                </c:pt>
                <c:pt idx="6605" formatCode="General">
                  <c:v>0.106892204056904</c:v>
                </c:pt>
                <c:pt idx="6606" formatCode="General">
                  <c:v>0.11867404447274001</c:v>
                </c:pt>
                <c:pt idx="6607" formatCode="General">
                  <c:v>0.12932337314793901</c:v>
                </c:pt>
                <c:pt idx="6608" formatCode="General">
                  <c:v>0.13812421041300799</c:v>
                </c:pt>
                <c:pt idx="6609" formatCode="General">
                  <c:v>0.14515557379845301</c:v>
                </c:pt>
                <c:pt idx="6610" formatCode="General">
                  <c:v>0.151221755596331</c:v>
                </c:pt>
                <c:pt idx="6611" formatCode="General">
                  <c:v>0.15687376420406099</c:v>
                </c:pt>
                <c:pt idx="6612" formatCode="General">
                  <c:v>0.16179418545095001</c:v>
                </c:pt>
                <c:pt idx="6613" formatCode="General">
                  <c:v>0.165684462955592</c:v>
                </c:pt>
                <c:pt idx="6614" formatCode="General">
                  <c:v>0.16812737587505</c:v>
                </c:pt>
                <c:pt idx="6615" formatCode="General">
                  <c:v>0.16883277647068201</c:v>
                </c:pt>
                <c:pt idx="6616" formatCode="General">
                  <c:v>0.16806358119140699</c:v>
                </c:pt>
                <c:pt idx="6617" formatCode="General">
                  <c:v>0.16568140759302499</c:v>
                </c:pt>
                <c:pt idx="6618" formatCode="General">
                  <c:v>0.16193669047516701</c:v>
                </c:pt>
                <c:pt idx="6619" formatCode="General">
                  <c:v>0.15769555496482601</c:v>
                </c:pt>
                <c:pt idx="6620" formatCode="General">
                  <c:v>0.15366444098019699</c:v>
                </c:pt>
                <c:pt idx="6621" formatCode="General">
                  <c:v>0.14972565339945201</c:v>
                </c:pt>
                <c:pt idx="6622" formatCode="General">
                  <c:v>0.145127638499427</c:v>
                </c:pt>
                <c:pt idx="6623" formatCode="General">
                  <c:v>0.13992910398100999</c:v>
                </c:pt>
                <c:pt idx="6624" formatCode="General">
                  <c:v>0.134242721618796</c:v>
                </c:pt>
                <c:pt idx="6625" formatCode="General">
                  <c:v>0.127397674212233</c:v>
                </c:pt>
                <c:pt idx="6626" formatCode="General">
                  <c:v>0.119957787636868</c:v>
                </c:pt>
                <c:pt idx="6627" formatCode="General">
                  <c:v>0.113424150997698</c:v>
                </c:pt>
                <c:pt idx="6628" formatCode="General">
                  <c:v>0.108412818380293</c:v>
                </c:pt>
                <c:pt idx="6629" formatCode="General">
                  <c:v>0.105269010564728</c:v>
                </c:pt>
                <c:pt idx="6630" formatCode="General">
                  <c:v>0.10415664795813601</c:v>
                </c:pt>
                <c:pt idx="6631" formatCode="General">
                  <c:v>0.10487717355512</c:v>
                </c:pt>
                <c:pt idx="6632" formatCode="General">
                  <c:v>0.106835088124156</c:v>
                </c:pt>
                <c:pt idx="6633" formatCode="General">
                  <c:v>0.109681691665881</c:v>
                </c:pt>
                <c:pt idx="6634" formatCode="General">
                  <c:v>0.112518235085137</c:v>
                </c:pt>
                <c:pt idx="6635" formatCode="General">
                  <c:v>0.11472133817704901</c:v>
                </c:pt>
                <c:pt idx="6636" formatCode="General">
                  <c:v>0.11653225198802999</c:v>
                </c:pt>
                <c:pt idx="6637" formatCode="General">
                  <c:v>0.117294255330901</c:v>
                </c:pt>
                <c:pt idx="6638" formatCode="General">
                  <c:v>0.116058092670222</c:v>
                </c:pt>
                <c:pt idx="6639" formatCode="General">
                  <c:v>0.112065706153575</c:v>
                </c:pt>
                <c:pt idx="6640" formatCode="General">
                  <c:v>0.10536058492068499</c:v>
                </c:pt>
                <c:pt idx="6641" formatCode="General">
                  <c:v>9.6646291082567004E-2</c:v>
                </c:pt>
                <c:pt idx="6642" formatCode="General">
                  <c:v>8.7691712370841807E-2</c:v>
                </c:pt>
                <c:pt idx="6643" formatCode="General">
                  <c:v>7.98917758406371E-2</c:v>
                </c:pt>
                <c:pt idx="6644" formatCode="General">
                  <c:v>7.4560874021996501E-2</c:v>
                </c:pt>
                <c:pt idx="6645" formatCode="General">
                  <c:v>7.3587854925551602E-2</c:v>
                </c:pt>
                <c:pt idx="6646" formatCode="General">
                  <c:v>7.6995042096227706E-2</c:v>
                </c:pt>
                <c:pt idx="6647" formatCode="General">
                  <c:v>8.3846084841578003E-2</c:v>
                </c:pt>
                <c:pt idx="6648" formatCode="General">
                  <c:v>9.3303790954164606E-2</c:v>
                </c:pt>
                <c:pt idx="6649" formatCode="General">
                  <c:v>0.10422210395588</c:v>
                </c:pt>
                <c:pt idx="6650" formatCode="General">
                  <c:v>0.11616025536474001</c:v>
                </c:pt>
                <c:pt idx="6651" formatCode="General">
                  <c:v>0.12984177615152601</c:v>
                </c:pt>
                <c:pt idx="6652" formatCode="General">
                  <c:v>0.145111690753392</c:v>
                </c:pt>
                <c:pt idx="6653" formatCode="General">
                  <c:v>0.16032593201692</c:v>
                </c:pt>
                <c:pt idx="6654" formatCode="General">
                  <c:v>0.17354859382510299</c:v>
                </c:pt>
                <c:pt idx="6655" formatCode="General">
                  <c:v>0.18392661296891899</c:v>
                </c:pt>
                <c:pt idx="6656" formatCode="General">
                  <c:v>0.19187878670573899</c:v>
                </c:pt>
                <c:pt idx="6657" formatCode="General">
                  <c:v>0.197586842980153</c:v>
                </c:pt>
                <c:pt idx="6658" formatCode="General">
                  <c:v>0.20075791757335401</c:v>
                </c:pt>
                <c:pt idx="6659" formatCode="General">
                  <c:v>0.201303195253457</c:v>
                </c:pt>
                <c:pt idx="6660" formatCode="General">
                  <c:v>0.19963318524029899</c:v>
                </c:pt>
                <c:pt idx="6661" formatCode="General">
                  <c:v>0.19496222325974899</c:v>
                </c:pt>
                <c:pt idx="6662" formatCode="General">
                  <c:v>0.186658005565084</c:v>
                </c:pt>
                <c:pt idx="6663" formatCode="General">
                  <c:v>0.17586879341682499</c:v>
                </c:pt>
                <c:pt idx="6664" formatCode="General">
                  <c:v>0.16322778038271599</c:v>
                </c:pt>
                <c:pt idx="6665" formatCode="General">
                  <c:v>0.14904128907505501</c:v>
                </c:pt>
                <c:pt idx="6666" formatCode="General">
                  <c:v>0.13446985048725299</c:v>
                </c:pt>
                <c:pt idx="6667" formatCode="General">
                  <c:v>0.120016455314847</c:v>
                </c:pt>
                <c:pt idx="6668" formatCode="General">
                  <c:v>0.10569110036604799</c:v>
                </c:pt>
                <c:pt idx="6669" formatCode="General">
                  <c:v>9.2247146676234404E-2</c:v>
                </c:pt>
                <c:pt idx="6670" formatCode="General">
                  <c:v>7.9991690708816093E-2</c:v>
                </c:pt>
                <c:pt idx="6671" formatCode="General">
                  <c:v>6.9270091674617895E-2</c:v>
                </c:pt>
                <c:pt idx="6672" formatCode="General">
                  <c:v>6.11317679938536E-2</c:v>
                </c:pt>
                <c:pt idx="6673" formatCode="General">
                  <c:v>5.5907312563181301E-2</c:v>
                </c:pt>
                <c:pt idx="6674" formatCode="General">
                  <c:v>5.3842917168573201E-2</c:v>
                </c:pt>
                <c:pt idx="6675" formatCode="General">
                  <c:v>5.56075695475651E-2</c:v>
                </c:pt>
                <c:pt idx="6676" formatCode="General">
                  <c:v>6.1273334658720001E-2</c:v>
                </c:pt>
                <c:pt idx="6677" formatCode="General">
                  <c:v>6.93777252404848E-2</c:v>
                </c:pt>
                <c:pt idx="6678" formatCode="General">
                  <c:v>7.8693877631828502E-2</c:v>
                </c:pt>
                <c:pt idx="6679" formatCode="General">
                  <c:v>8.9773804255437697E-2</c:v>
                </c:pt>
                <c:pt idx="6680" formatCode="General">
                  <c:v>0.102663235476815</c:v>
                </c:pt>
                <c:pt idx="6681" formatCode="General">
                  <c:v>0.116216215685973</c:v>
                </c:pt>
                <c:pt idx="6682" formatCode="General">
                  <c:v>0.12926224277840501</c:v>
                </c:pt>
                <c:pt idx="6683" formatCode="General">
                  <c:v>0.14095314862552799</c:v>
                </c:pt>
                <c:pt idx="6684" formatCode="General">
                  <c:v>0.15051786282479299</c:v>
                </c:pt>
                <c:pt idx="6685" formatCode="General">
                  <c:v>0.157084036402454</c:v>
                </c:pt>
                <c:pt idx="6686" formatCode="General">
                  <c:v>0.160644763869671</c:v>
                </c:pt>
                <c:pt idx="6687" formatCode="General">
                  <c:v>0.162182418662354</c:v>
                </c:pt>
                <c:pt idx="6688" formatCode="General">
                  <c:v>0.16216149422315701</c:v>
                </c:pt>
                <c:pt idx="6689" formatCode="General">
                  <c:v>0.16059459552611199</c:v>
                </c:pt>
                <c:pt idx="6690" formatCode="General">
                  <c:v>0.15744446205373</c:v>
                </c:pt>
                <c:pt idx="6691" formatCode="General">
                  <c:v>0.15307359371517301</c:v>
                </c:pt>
                <c:pt idx="6692" formatCode="General">
                  <c:v>0.147326015235616</c:v>
                </c:pt>
                <c:pt idx="6693" formatCode="General">
                  <c:v>0.14037799008415</c:v>
                </c:pt>
                <c:pt idx="6694" formatCode="General">
                  <c:v>0.13322053925029201</c:v>
                </c:pt>
                <c:pt idx="6695" formatCode="General">
                  <c:v>0.127040897738461</c:v>
                </c:pt>
                <c:pt idx="6696" formatCode="General">
                  <c:v>0.122209251774016</c:v>
                </c:pt>
                <c:pt idx="6697" formatCode="General">
                  <c:v>0.11753007539771</c:v>
                </c:pt>
                <c:pt idx="6698" formatCode="General">
                  <c:v>0.112863174509304</c:v>
                </c:pt>
                <c:pt idx="6699" formatCode="General">
                  <c:v>0.108907939724033</c:v>
                </c:pt>
                <c:pt idx="6700" formatCode="General">
                  <c:v>0.105419548354644</c:v>
                </c:pt>
                <c:pt idx="6701" formatCode="General">
                  <c:v>0.102565455704296</c:v>
                </c:pt>
                <c:pt idx="6702" formatCode="General">
                  <c:v>0.100885069999883</c:v>
                </c:pt>
                <c:pt idx="6703" formatCode="General">
                  <c:v>0.100232059456937</c:v>
                </c:pt>
                <c:pt idx="6704" formatCode="General">
                  <c:v>0.101283614469299</c:v>
                </c:pt>
                <c:pt idx="6705" formatCode="General">
                  <c:v>0.105145729360292</c:v>
                </c:pt>
                <c:pt idx="6706" formatCode="General">
                  <c:v>0.11179529280674801</c:v>
                </c:pt>
                <c:pt idx="6707" formatCode="General">
                  <c:v>0.119863604384165</c:v>
                </c:pt>
                <c:pt idx="6708" formatCode="General">
                  <c:v>0.128223315896247</c:v>
                </c:pt>
                <c:pt idx="6709" formatCode="General">
                  <c:v>0.136892584927296</c:v>
                </c:pt>
                <c:pt idx="6710" formatCode="General">
                  <c:v>0.14511417093907</c:v>
                </c:pt>
                <c:pt idx="6711" formatCode="General">
                  <c:v>0.151720354047025</c:v>
                </c:pt>
                <c:pt idx="6712" formatCode="General">
                  <c:v>0.15671051988455501</c:v>
                </c:pt>
                <c:pt idx="6713" formatCode="General">
                  <c:v>0.159750895518253</c:v>
                </c:pt>
                <c:pt idx="6714" formatCode="General">
                  <c:v>0.16063850575821001</c:v>
                </c:pt>
                <c:pt idx="6715" formatCode="General">
                  <c:v>0.160195193397067</c:v>
                </c:pt>
                <c:pt idx="6716" formatCode="General">
                  <c:v>0.15794835770641399</c:v>
                </c:pt>
                <c:pt idx="6717" formatCode="General">
                  <c:v>0.15286278181464399</c:v>
                </c:pt>
                <c:pt idx="6718" formatCode="General">
                  <c:v>0.14555040673823</c:v>
                </c:pt>
                <c:pt idx="6719" formatCode="General">
                  <c:v>0.13743440872462301</c:v>
                </c:pt>
                <c:pt idx="6720" formatCode="General">
                  <c:v>0.129656076155234</c:v>
                </c:pt>
                <c:pt idx="6721" formatCode="General">
                  <c:v>0.122769594627878</c:v>
                </c:pt>
                <c:pt idx="6722" formatCode="General">
                  <c:v>0.11591961243261099</c:v>
                </c:pt>
                <c:pt idx="6723" formatCode="General">
                  <c:v>0.10827493683959</c:v>
                </c:pt>
                <c:pt idx="6724" formatCode="General">
                  <c:v>0.100308916532555</c:v>
                </c:pt>
                <c:pt idx="6725" formatCode="General">
                  <c:v>9.3139128433330096E-2</c:v>
                </c:pt>
                <c:pt idx="6726" formatCode="General">
                  <c:v>8.7302655487295697E-2</c:v>
                </c:pt>
                <c:pt idx="6727" formatCode="General">
                  <c:v>8.1763962337446205E-2</c:v>
                </c:pt>
                <c:pt idx="6728" formatCode="General">
                  <c:v>7.5113967697367695E-2</c:v>
                </c:pt>
                <c:pt idx="6729" formatCode="General">
                  <c:v>6.69847862932796E-2</c:v>
                </c:pt>
                <c:pt idx="6730" formatCode="General">
                  <c:v>5.7903752186764301E-2</c:v>
                </c:pt>
                <c:pt idx="6731" formatCode="General">
                  <c:v>4.8064241895361598E-2</c:v>
                </c:pt>
                <c:pt idx="6732" formatCode="General">
                  <c:v>3.76273940867052E-2</c:v>
                </c:pt>
                <c:pt idx="6733" formatCode="General">
                  <c:v>2.7105205777586499E-2</c:v>
                </c:pt>
                <c:pt idx="6734" formatCode="General">
                  <c:v>1.6696017940446398E-2</c:v>
                </c:pt>
                <c:pt idx="6735" formatCode="General">
                  <c:v>6.8865689905143702E-3</c:v>
                </c:pt>
                <c:pt idx="6736" formatCode="General">
                  <c:v>-1.23771367788531E-3</c:v>
                </c:pt>
                <c:pt idx="6737" formatCode="General">
                  <c:v>-7.14380235410209E-3</c:v>
                </c:pt>
                <c:pt idx="6738" formatCode="General">
                  <c:v>-1.1282847397071701E-2</c:v>
                </c:pt>
                <c:pt idx="6739" formatCode="General">
                  <c:v>-1.42482573733677E-2</c:v>
                </c:pt>
                <c:pt idx="6740" formatCode="General">
                  <c:v>-1.6033137670451302E-2</c:v>
                </c:pt>
                <c:pt idx="6741" formatCode="General">
                  <c:v>-1.7009379581672101E-2</c:v>
                </c:pt>
                <c:pt idx="6742" formatCode="General">
                  <c:v>-1.7192553867327799E-2</c:v>
                </c:pt>
                <c:pt idx="6743" formatCode="General">
                  <c:v>-1.6132150030009899E-2</c:v>
                </c:pt>
                <c:pt idx="6744" formatCode="General">
                  <c:v>-1.3551070771347E-2</c:v>
                </c:pt>
                <c:pt idx="6745" formatCode="General">
                  <c:v>-9.8817912852302292E-3</c:v>
                </c:pt>
                <c:pt idx="6746" formatCode="General">
                  <c:v>-6.1750782129562096E-3</c:v>
                </c:pt>
                <c:pt idx="6747" formatCode="General">
                  <c:v>-3.6625357286411901E-3</c:v>
                </c:pt>
                <c:pt idx="6748" formatCode="General">
                  <c:v>-4.0617336310047603E-3</c:v>
                </c:pt>
                <c:pt idx="6749" formatCode="General">
                  <c:v>-7.5273584314317502E-3</c:v>
                </c:pt>
                <c:pt idx="6750" formatCode="General">
                  <c:v>-1.35925872935678E-2</c:v>
                </c:pt>
                <c:pt idx="6751" formatCode="General">
                  <c:v>-2.2536449275639199E-2</c:v>
                </c:pt>
                <c:pt idx="6752" formatCode="General">
                  <c:v>-3.4299199569708803E-2</c:v>
                </c:pt>
                <c:pt idx="6753" formatCode="General">
                  <c:v>-4.8376889875271299E-2</c:v>
                </c:pt>
                <c:pt idx="6754" formatCode="General">
                  <c:v>-6.3111607570462899E-2</c:v>
                </c:pt>
                <c:pt idx="6755" formatCode="General">
                  <c:v>-7.7287611811686002E-2</c:v>
                </c:pt>
                <c:pt idx="6756" formatCode="General">
                  <c:v>-9.2152597491125005E-2</c:v>
                </c:pt>
                <c:pt idx="6757" formatCode="General">
                  <c:v>-0.107800396995586</c:v>
                </c:pt>
                <c:pt idx="6758" formatCode="General">
                  <c:v>-0.12208841110780699</c:v>
                </c:pt>
                <c:pt idx="6759" formatCode="General">
                  <c:v>-0.13393855936624599</c:v>
                </c:pt>
                <c:pt idx="6760" formatCode="General">
                  <c:v>-0.14415169431834901</c:v>
                </c:pt>
                <c:pt idx="6761" formatCode="General">
                  <c:v>-0.15326439975777101</c:v>
                </c:pt>
                <c:pt idx="6762" formatCode="General">
                  <c:v>-0.161196593711324</c:v>
                </c:pt>
                <c:pt idx="6763" formatCode="General">
                  <c:v>-0.16786245739929101</c:v>
                </c:pt>
                <c:pt idx="6764" formatCode="General">
                  <c:v>-0.17346684540943</c:v>
                </c:pt>
                <c:pt idx="6765" formatCode="General">
                  <c:v>-0.17910158144400301</c:v>
                </c:pt>
                <c:pt idx="6766" formatCode="General">
                  <c:v>-0.18490435347558201</c:v>
                </c:pt>
                <c:pt idx="6767" formatCode="General">
                  <c:v>-0.18965621023632401</c:v>
                </c:pt>
                <c:pt idx="6768" formatCode="General">
                  <c:v>-0.19328606121087799</c:v>
                </c:pt>
                <c:pt idx="6769" formatCode="General">
                  <c:v>-0.196223186161327</c:v>
                </c:pt>
                <c:pt idx="6770" formatCode="General">
                  <c:v>-0.198832396583145</c:v>
                </c:pt>
                <c:pt idx="6771" formatCode="General">
                  <c:v>-0.202281455673199</c:v>
                </c:pt>
                <c:pt idx="6772" formatCode="General">
                  <c:v>-0.207214489758415</c:v>
                </c:pt>
                <c:pt idx="6773" formatCode="General">
                  <c:v>-0.21282763463225801</c:v>
                </c:pt>
                <c:pt idx="6774" formatCode="General">
                  <c:v>-0.21827360955797201</c:v>
                </c:pt>
                <c:pt idx="6775" formatCode="General">
                  <c:v>-0.22342032376795001</c:v>
                </c:pt>
                <c:pt idx="6776" formatCode="General">
                  <c:v>-0.22752084629160599</c:v>
                </c:pt>
                <c:pt idx="6777" formatCode="General">
                  <c:v>-0.23066208811043301</c:v>
                </c:pt>
                <c:pt idx="6778" formatCode="General">
                  <c:v>-0.23435901651043101</c:v>
                </c:pt>
                <c:pt idx="6779" formatCode="General">
                  <c:v>-0.23952812942398899</c:v>
                </c:pt>
                <c:pt idx="6780" formatCode="General">
                  <c:v>-0.24574604047509799</c:v>
                </c:pt>
                <c:pt idx="6781" formatCode="General">
                  <c:v>-0.251817540134044</c:v>
                </c:pt>
                <c:pt idx="6782" formatCode="General">
                  <c:v>-0.25701453635021898</c:v>
                </c:pt>
                <c:pt idx="6783" formatCode="General">
                  <c:v>-0.26168218563423301</c:v>
                </c:pt>
                <c:pt idx="6784" formatCode="General">
                  <c:v>-0.26552696879988102</c:v>
                </c:pt>
                <c:pt idx="6785" formatCode="General">
                  <c:v>-0.26736960845111302</c:v>
                </c:pt>
                <c:pt idx="6786" formatCode="General">
                  <c:v>-0.26722179423329601</c:v>
                </c:pt>
                <c:pt idx="6787" formatCode="General">
                  <c:v>-0.26519138122695302</c:v>
                </c:pt>
                <c:pt idx="6788" formatCode="General">
                  <c:v>-0.26103110194360102</c:v>
                </c:pt>
                <c:pt idx="6789" formatCode="General">
                  <c:v>-0.25616399728495798</c:v>
                </c:pt>
                <c:pt idx="6790" formatCode="General">
                  <c:v>-0.25176748590461601</c:v>
                </c:pt>
                <c:pt idx="6791" formatCode="General">
                  <c:v>-0.24717001248138601</c:v>
                </c:pt>
                <c:pt idx="6792" formatCode="General">
                  <c:v>-0.24151616753388899</c:v>
                </c:pt>
                <c:pt idx="6793" formatCode="General">
                  <c:v>-0.234308781171602</c:v>
                </c:pt>
                <c:pt idx="6794" formatCode="General">
                  <c:v>-0.22615276812061599</c:v>
                </c:pt>
                <c:pt idx="6795" formatCode="General">
                  <c:v>-0.218185562879674</c:v>
                </c:pt>
                <c:pt idx="6796" formatCode="General">
                  <c:v>-0.210708633885442</c:v>
                </c:pt>
                <c:pt idx="6797" formatCode="General">
                  <c:v>-0.20332730888735701</c:v>
                </c:pt>
                <c:pt idx="6798" formatCode="General">
                  <c:v>-0.196058170306361</c:v>
                </c:pt>
                <c:pt idx="6799" formatCode="General">
                  <c:v>-0.18960325652495</c:v>
                </c:pt>
                <c:pt idx="6800" formatCode="General">
                  <c:v>-0.185054876227184</c:v>
                </c:pt>
                <c:pt idx="6801" formatCode="General">
                  <c:v>-0.18283064153161099</c:v>
                </c:pt>
                <c:pt idx="6802" formatCode="General">
                  <c:v>-0.18208853571196401</c:v>
                </c:pt>
                <c:pt idx="6803" formatCode="General">
                  <c:v>-0.182482525251731</c:v>
                </c:pt>
                <c:pt idx="6804" formatCode="General">
                  <c:v>-0.18410846447889101</c:v>
                </c:pt>
                <c:pt idx="6805" formatCode="General">
                  <c:v>-0.18718877786211699</c:v>
                </c:pt>
                <c:pt idx="6806" formatCode="General">
                  <c:v>-0.19216652713778101</c:v>
                </c:pt>
                <c:pt idx="6807" formatCode="General">
                  <c:v>-0.19868093550231</c:v>
                </c:pt>
                <c:pt idx="6808" formatCode="General">
                  <c:v>-0.20554474415420701</c:v>
                </c:pt>
                <c:pt idx="6809" formatCode="General">
                  <c:v>-0.212462016238507</c:v>
                </c:pt>
                <c:pt idx="6810" formatCode="General">
                  <c:v>-0.21894093424234901</c:v>
                </c:pt>
                <c:pt idx="6811" formatCode="General">
                  <c:v>-0.224527213311525</c:v>
                </c:pt>
                <c:pt idx="6812" formatCode="General">
                  <c:v>-0.22865194330279701</c:v>
                </c:pt>
                <c:pt idx="6813" formatCode="General">
                  <c:v>-0.230683791527762</c:v>
                </c:pt>
                <c:pt idx="6814" formatCode="General">
                  <c:v>-0.23075360727035499</c:v>
                </c:pt>
                <c:pt idx="6815" formatCode="General">
                  <c:v>-0.228604456559032</c:v>
                </c:pt>
                <c:pt idx="6816" formatCode="General">
                  <c:v>-0.22494191706644001</c:v>
                </c:pt>
                <c:pt idx="6817" formatCode="General">
                  <c:v>-0.22044092265763701</c:v>
                </c:pt>
                <c:pt idx="6818" formatCode="General">
                  <c:v>-0.21431644708178199</c:v>
                </c:pt>
                <c:pt idx="6819" formatCode="General">
                  <c:v>-0.20630681522552899</c:v>
                </c:pt>
                <c:pt idx="6820" formatCode="General">
                  <c:v>-0.19726231326205801</c:v>
                </c:pt>
                <c:pt idx="6821" formatCode="General">
                  <c:v>-0.18702669862038501</c:v>
                </c:pt>
                <c:pt idx="6822" formatCode="General">
                  <c:v>-0.17508238686466501</c:v>
                </c:pt>
                <c:pt idx="6823" formatCode="General">
                  <c:v>-0.161527331225642</c:v>
                </c:pt>
                <c:pt idx="6824" formatCode="General">
                  <c:v>-0.14671421876116</c:v>
                </c:pt>
                <c:pt idx="6825" formatCode="General">
                  <c:v>-0.13107342937463001</c:v>
                </c:pt>
                <c:pt idx="6826" formatCode="General">
                  <c:v>-0.11519430140815</c:v>
                </c:pt>
                <c:pt idx="6827" formatCode="General">
                  <c:v>-0.10042565182635101</c:v>
                </c:pt>
                <c:pt idx="6828" formatCode="General">
                  <c:v>-8.8137228411045099E-2</c:v>
                </c:pt>
                <c:pt idx="6829" formatCode="General">
                  <c:v>-7.8153224161056106E-2</c:v>
                </c:pt>
                <c:pt idx="6830" formatCode="General">
                  <c:v>-7.0268417956794907E-2</c:v>
                </c:pt>
                <c:pt idx="6831" formatCode="General">
                  <c:v>-6.4574758747566394E-2</c:v>
                </c:pt>
                <c:pt idx="6832" formatCode="General">
                  <c:v>-6.0919482181155699E-2</c:v>
                </c:pt>
                <c:pt idx="6833" formatCode="General">
                  <c:v>-5.9216690666303397E-2</c:v>
                </c:pt>
                <c:pt idx="6834" formatCode="General">
                  <c:v>-5.9006130804756703E-2</c:v>
                </c:pt>
                <c:pt idx="6835" formatCode="General">
                  <c:v>-5.9793830466705E-2</c:v>
                </c:pt>
                <c:pt idx="6836" formatCode="General">
                  <c:v>-6.1111407489533101E-2</c:v>
                </c:pt>
                <c:pt idx="6837" formatCode="General">
                  <c:v>-6.3556844717045494E-2</c:v>
                </c:pt>
                <c:pt idx="6838" formatCode="General">
                  <c:v>-6.7658011543320601E-2</c:v>
                </c:pt>
                <c:pt idx="6839" formatCode="General">
                  <c:v>-7.1403449454364304E-2</c:v>
                </c:pt>
                <c:pt idx="6840" formatCode="General">
                  <c:v>-7.3093971954741196E-2</c:v>
                </c:pt>
                <c:pt idx="6841" formatCode="General">
                  <c:v>-7.2484769191833706E-2</c:v>
                </c:pt>
                <c:pt idx="6842" formatCode="General">
                  <c:v>-6.9731359239223301E-2</c:v>
                </c:pt>
                <c:pt idx="6843" formatCode="General">
                  <c:v>-6.5312528830514596E-2</c:v>
                </c:pt>
                <c:pt idx="6844" formatCode="General">
                  <c:v>-5.8954162472211698E-2</c:v>
                </c:pt>
                <c:pt idx="6845" formatCode="General">
                  <c:v>-5.0238703595747898E-2</c:v>
                </c:pt>
                <c:pt idx="6846" formatCode="General">
                  <c:v>-3.9772338101924001E-2</c:v>
                </c:pt>
                <c:pt idx="6847" formatCode="General">
                  <c:v>-2.8563233792552E-2</c:v>
                </c:pt>
                <c:pt idx="6848" formatCode="General">
                  <c:v>-1.7294350597443699E-2</c:v>
                </c:pt>
                <c:pt idx="6849" formatCode="General">
                  <c:v>-6.7025151469062398E-3</c:v>
                </c:pt>
                <c:pt idx="6850" formatCode="General">
                  <c:v>2.27219482240243E-3</c:v>
                </c:pt>
                <c:pt idx="6851" formatCode="General">
                  <c:v>9.1203981362537392E-3</c:v>
                </c:pt>
                <c:pt idx="6852" formatCode="General">
                  <c:v>1.35774485789613E-2</c:v>
                </c:pt>
                <c:pt idx="6853" formatCode="General">
                  <c:v>1.54100913940901E-2</c:v>
                </c:pt>
                <c:pt idx="6854" formatCode="General">
                  <c:v>1.4988019781130299E-2</c:v>
                </c:pt>
                <c:pt idx="6855" formatCode="General">
                  <c:v>1.37525036679542E-2</c:v>
                </c:pt>
                <c:pt idx="6856" formatCode="General">
                  <c:v>1.3224286246617801E-2</c:v>
                </c:pt>
                <c:pt idx="6857" formatCode="General">
                  <c:v>1.2590587032235499E-2</c:v>
                </c:pt>
                <c:pt idx="6858" formatCode="General">
                  <c:v>1.0727447384542E-2</c:v>
                </c:pt>
                <c:pt idx="6859" formatCode="General">
                  <c:v>7.72467960176386E-3</c:v>
                </c:pt>
                <c:pt idx="6860" formatCode="General">
                  <c:v>4.0997448812426203E-3</c:v>
                </c:pt>
                <c:pt idx="6861" formatCode="General">
                  <c:v>1.35461747810989E-3</c:v>
                </c:pt>
                <c:pt idx="6862" formatCode="General">
                  <c:v>1.1750914525427399E-3</c:v>
                </c:pt>
                <c:pt idx="6863" formatCode="General">
                  <c:v>4.1925694420186198E-3</c:v>
                </c:pt>
                <c:pt idx="6864" formatCode="General">
                  <c:v>9.5430725009060507E-3</c:v>
                </c:pt>
                <c:pt idx="6865" formatCode="General">
                  <c:v>1.5655892542924599E-2</c:v>
                </c:pt>
                <c:pt idx="6866" formatCode="General">
                  <c:v>2.1005166733069298E-2</c:v>
                </c:pt>
                <c:pt idx="6867" formatCode="General">
                  <c:v>2.56746700452074E-2</c:v>
                </c:pt>
                <c:pt idx="6868" formatCode="General">
                  <c:v>3.1374270204205003E-2</c:v>
                </c:pt>
                <c:pt idx="6869" formatCode="General">
                  <c:v>3.8321047310205497E-2</c:v>
                </c:pt>
                <c:pt idx="6870" formatCode="General">
                  <c:v>4.6116635526400503E-2</c:v>
                </c:pt>
                <c:pt idx="6871" formatCode="General">
                  <c:v>5.5492600811583498E-2</c:v>
                </c:pt>
                <c:pt idx="6872" formatCode="General">
                  <c:v>6.6154408700828199E-2</c:v>
                </c:pt>
                <c:pt idx="6873" formatCode="General">
                  <c:v>7.6854775901153596E-2</c:v>
                </c:pt>
                <c:pt idx="6874" formatCode="General">
                  <c:v>8.6700216171136602E-2</c:v>
                </c:pt>
                <c:pt idx="6875" formatCode="General">
                  <c:v>9.4395720210812398E-2</c:v>
                </c:pt>
                <c:pt idx="6876" formatCode="General">
                  <c:v>9.9736733064323096E-2</c:v>
                </c:pt>
                <c:pt idx="6877" formatCode="General">
                  <c:v>0.104571786576292</c:v>
                </c:pt>
                <c:pt idx="6878" formatCode="General">
                  <c:v>0.109634306398753</c:v>
                </c:pt>
                <c:pt idx="6879" formatCode="General">
                  <c:v>0.11387448774936799</c:v>
                </c:pt>
                <c:pt idx="6880" formatCode="General">
                  <c:v>0.11621775040695299</c:v>
                </c:pt>
                <c:pt idx="6881" formatCode="General">
                  <c:v>0.11653817838045399</c:v>
                </c:pt>
                <c:pt idx="6882" formatCode="General">
                  <c:v>0.11480329159054301</c:v>
                </c:pt>
                <c:pt idx="6883" formatCode="General">
                  <c:v>0.11049542645379699</c:v>
                </c:pt>
                <c:pt idx="6884" formatCode="General">
                  <c:v>0.104404496053631</c:v>
                </c:pt>
                <c:pt idx="6885" formatCode="General">
                  <c:v>9.7310877012640296E-2</c:v>
                </c:pt>
                <c:pt idx="6886" formatCode="General">
                  <c:v>8.9100958752952694E-2</c:v>
                </c:pt>
                <c:pt idx="6887" formatCode="General">
                  <c:v>8.0074718335107001E-2</c:v>
                </c:pt>
                <c:pt idx="6888" formatCode="General">
                  <c:v>7.0196664163706998E-2</c:v>
                </c:pt>
                <c:pt idx="6889" formatCode="General">
                  <c:v>5.9776113704380497E-2</c:v>
                </c:pt>
                <c:pt idx="6890" formatCode="General">
                  <c:v>4.9802371603052897E-2</c:v>
                </c:pt>
                <c:pt idx="6891" formatCode="General">
                  <c:v>4.1122573712391898E-2</c:v>
                </c:pt>
                <c:pt idx="6892" formatCode="General">
                  <c:v>3.4272807570726503E-2</c:v>
                </c:pt>
                <c:pt idx="6893" formatCode="General">
                  <c:v>2.9007051860855601E-2</c:v>
                </c:pt>
                <c:pt idx="6894" formatCode="General">
                  <c:v>2.50092392538479E-2</c:v>
                </c:pt>
                <c:pt idx="6895" formatCode="General">
                  <c:v>2.2452091206816901E-2</c:v>
                </c:pt>
                <c:pt idx="6896" formatCode="General">
                  <c:v>2.2167907258553301E-2</c:v>
                </c:pt>
                <c:pt idx="6897" formatCode="General">
                  <c:v>2.4125334015755E-2</c:v>
                </c:pt>
                <c:pt idx="6898" formatCode="General">
                  <c:v>2.6991460061775802E-2</c:v>
                </c:pt>
                <c:pt idx="6899" formatCode="General">
                  <c:v>2.90418423101407E-2</c:v>
                </c:pt>
                <c:pt idx="6900" formatCode="General">
                  <c:v>2.95113321633514E-2</c:v>
                </c:pt>
                <c:pt idx="6901" formatCode="General">
                  <c:v>2.89903315945618E-2</c:v>
                </c:pt>
                <c:pt idx="6902" formatCode="General">
                  <c:v>2.7935039717611701E-2</c:v>
                </c:pt>
                <c:pt idx="6903" formatCode="General">
                  <c:v>2.6614002532241599E-2</c:v>
                </c:pt>
                <c:pt idx="6904" formatCode="General">
                  <c:v>2.4860844423051798E-2</c:v>
                </c:pt>
                <c:pt idx="6905" formatCode="General">
                  <c:v>2.18593091803066E-2</c:v>
                </c:pt>
                <c:pt idx="6906" formatCode="General">
                  <c:v>1.7043230175328598E-2</c:v>
                </c:pt>
                <c:pt idx="6907" formatCode="General">
                  <c:v>1.11227191519094E-2</c:v>
                </c:pt>
                <c:pt idx="6908" formatCode="General">
                  <c:v>4.7553433081895498E-3</c:v>
                </c:pt>
                <c:pt idx="6909" formatCode="General">
                  <c:v>-2.6527139846160902E-3</c:v>
                </c:pt>
                <c:pt idx="6910" formatCode="General">
                  <c:v>-1.1613388003546899E-2</c:v>
                </c:pt>
                <c:pt idx="6911" formatCode="General">
                  <c:v>-2.2091906174830402E-2</c:v>
                </c:pt>
                <c:pt idx="6912" formatCode="General">
                  <c:v>-3.3267925098277001E-2</c:v>
                </c:pt>
                <c:pt idx="6913" formatCode="General">
                  <c:v>-4.4306616102194801E-2</c:v>
                </c:pt>
                <c:pt idx="6914" formatCode="General">
                  <c:v>-5.3597602021086897E-2</c:v>
                </c:pt>
                <c:pt idx="6915" formatCode="General">
                  <c:v>-5.9330145159686799E-2</c:v>
                </c:pt>
                <c:pt idx="6916" formatCode="General">
                  <c:v>-6.0940089550452901E-2</c:v>
                </c:pt>
                <c:pt idx="6917" formatCode="General">
                  <c:v>-5.8523855299650297E-2</c:v>
                </c:pt>
                <c:pt idx="6918" formatCode="General">
                  <c:v>-5.23767385405405E-2</c:v>
                </c:pt>
                <c:pt idx="6919" formatCode="General">
                  <c:v>-4.3438069723880902E-2</c:v>
                </c:pt>
                <c:pt idx="6920" formatCode="General">
                  <c:v>-3.3908513162617802E-2</c:v>
                </c:pt>
                <c:pt idx="6921" formatCode="General">
                  <c:v>-2.55776124869013E-2</c:v>
                </c:pt>
                <c:pt idx="6922" formatCode="General">
                  <c:v>-1.8890220959142199E-2</c:v>
                </c:pt>
                <c:pt idx="6923" formatCode="General">
                  <c:v>-1.32319754133816E-2</c:v>
                </c:pt>
                <c:pt idx="6924" formatCode="General">
                  <c:v>-7.9173813189938099E-3</c:v>
                </c:pt>
                <c:pt idx="6925" formatCode="General">
                  <c:v>-2.9356044769916498E-3</c:v>
                </c:pt>
                <c:pt idx="6926" formatCode="General">
                  <c:v>1.5697102146189699E-3</c:v>
                </c:pt>
                <c:pt idx="6927" formatCode="General">
                  <c:v>5.8938225246535003E-3</c:v>
                </c:pt>
                <c:pt idx="6928" formatCode="General">
                  <c:v>1.02158529383831E-2</c:v>
                </c:pt>
                <c:pt idx="6929" formatCode="General">
                  <c:v>1.34788315351849E-2</c:v>
                </c:pt>
                <c:pt idx="6930" formatCode="General">
                  <c:v>1.42636855315144E-2</c:v>
                </c:pt>
                <c:pt idx="6931" formatCode="General">
                  <c:v>1.2856914759410899E-2</c:v>
                </c:pt>
                <c:pt idx="6932" formatCode="General">
                  <c:v>1.0297435100129201E-2</c:v>
                </c:pt>
                <c:pt idx="6933" formatCode="General">
                  <c:v>7.0035841599615902E-3</c:v>
                </c:pt>
                <c:pt idx="6934" formatCode="General">
                  <c:v>3.4041065068548398E-3</c:v>
                </c:pt>
                <c:pt idx="6935" formatCode="General">
                  <c:v>5.2135277451380898E-4</c:v>
                </c:pt>
                <c:pt idx="6936" formatCode="General">
                  <c:v>-1.0769618215917601E-3</c:v>
                </c:pt>
                <c:pt idx="6937" formatCode="General">
                  <c:v>-1.9377044058571499E-3</c:v>
                </c:pt>
                <c:pt idx="6938" formatCode="General">
                  <c:v>-2.39763409742463E-3</c:v>
                </c:pt>
                <c:pt idx="6939" formatCode="General">
                  <c:v>-2.9794207005465101E-3</c:v>
                </c:pt>
                <c:pt idx="6940" formatCode="General">
                  <c:v>-4.2884304178254099E-3</c:v>
                </c:pt>
                <c:pt idx="6941" formatCode="General">
                  <c:v>-5.7043642586804199E-3</c:v>
                </c:pt>
                <c:pt idx="6942" formatCode="General">
                  <c:v>-6.24272885999536E-3</c:v>
                </c:pt>
                <c:pt idx="6943" formatCode="General">
                  <c:v>-6.0698443738765699E-3</c:v>
                </c:pt>
                <c:pt idx="6944" formatCode="General">
                  <c:v>-5.14698468570245E-3</c:v>
                </c:pt>
                <c:pt idx="6945" formatCode="General">
                  <c:v>-2.9860675063079498E-3</c:v>
                </c:pt>
                <c:pt idx="6946" formatCode="General">
                  <c:v>2.77707793346881E-4</c:v>
                </c:pt>
                <c:pt idx="6947" formatCode="General">
                  <c:v>5.1224315583831099E-3</c:v>
                </c:pt>
                <c:pt idx="6948" formatCode="General">
                  <c:v>1.2058930386444301E-2</c:v>
                </c:pt>
                <c:pt idx="6949" formatCode="General">
                  <c:v>2.1379034455794699E-2</c:v>
                </c:pt>
                <c:pt idx="6950" formatCode="General">
                  <c:v>3.2878295822256702E-2</c:v>
                </c:pt>
                <c:pt idx="6951" formatCode="General">
                  <c:v>4.5544549172056303E-2</c:v>
                </c:pt>
                <c:pt idx="6952" formatCode="General">
                  <c:v>5.7584967288361301E-2</c:v>
                </c:pt>
                <c:pt idx="6953" formatCode="General">
                  <c:v>6.7730614239464706E-2</c:v>
                </c:pt>
                <c:pt idx="6954" formatCode="General">
                  <c:v>7.5491247846254994E-2</c:v>
                </c:pt>
                <c:pt idx="6955" formatCode="General">
                  <c:v>8.0223714888378803E-2</c:v>
                </c:pt>
                <c:pt idx="6956" formatCode="General">
                  <c:v>8.1238447480839193E-2</c:v>
                </c:pt>
                <c:pt idx="6957" formatCode="General">
                  <c:v>7.8926145182392299E-2</c:v>
                </c:pt>
                <c:pt idx="6958" formatCode="General">
                  <c:v>7.4771027845719901E-2</c:v>
                </c:pt>
                <c:pt idx="6959" formatCode="General">
                  <c:v>6.8551830719826207E-2</c:v>
                </c:pt>
                <c:pt idx="6960" formatCode="General">
                  <c:v>6.0211456447176397E-2</c:v>
                </c:pt>
                <c:pt idx="6961" formatCode="General">
                  <c:v>4.9680769414039302E-2</c:v>
                </c:pt>
                <c:pt idx="6962" formatCode="General">
                  <c:v>3.6776966584698E-2</c:v>
                </c:pt>
                <c:pt idx="6963" formatCode="General">
                  <c:v>2.2609535115376299E-2</c:v>
                </c:pt>
                <c:pt idx="6964" formatCode="General">
                  <c:v>8.0764727503673008E-3</c:v>
                </c:pt>
                <c:pt idx="6965" formatCode="General">
                  <c:v>-5.78473335153062E-3</c:v>
                </c:pt>
                <c:pt idx="6966" formatCode="General">
                  <c:v>-1.7900344757991501E-2</c:v>
                </c:pt>
                <c:pt idx="6967" formatCode="General">
                  <c:v>-2.7588628394442701E-2</c:v>
                </c:pt>
                <c:pt idx="6968" formatCode="General">
                  <c:v>-3.4698380969081101E-2</c:v>
                </c:pt>
                <c:pt idx="6969" formatCode="General">
                  <c:v>-3.8948942219294902E-2</c:v>
                </c:pt>
                <c:pt idx="6970" formatCode="General">
                  <c:v>-4.0517186891446601E-2</c:v>
                </c:pt>
                <c:pt idx="6971" formatCode="General">
                  <c:v>-4.0715353050270499E-2</c:v>
                </c:pt>
                <c:pt idx="6972" formatCode="General">
                  <c:v>-4.1373638847736399E-2</c:v>
                </c:pt>
                <c:pt idx="6973" formatCode="General">
                  <c:v>-4.2574329080371197E-2</c:v>
                </c:pt>
                <c:pt idx="6974" formatCode="General">
                  <c:v>-4.2690098125893E-2</c:v>
                </c:pt>
                <c:pt idx="6975" formatCode="General">
                  <c:v>-4.1386495736334197E-2</c:v>
                </c:pt>
                <c:pt idx="6976" formatCode="General">
                  <c:v>-3.9780994775664102E-2</c:v>
                </c:pt>
                <c:pt idx="6977" formatCode="General">
                  <c:v>-3.8488813991658703E-2</c:v>
                </c:pt>
                <c:pt idx="6978" formatCode="General">
                  <c:v>-3.6736317306817201E-2</c:v>
                </c:pt>
                <c:pt idx="6979" formatCode="General">
                  <c:v>-3.4368135058555897E-2</c:v>
                </c:pt>
                <c:pt idx="6980" formatCode="General">
                  <c:v>-3.1865681133048697E-2</c:v>
                </c:pt>
                <c:pt idx="6981" formatCode="General">
                  <c:v>-2.9483180315580899E-2</c:v>
                </c:pt>
                <c:pt idx="6982" formatCode="General">
                  <c:v>-2.7864783758550699E-2</c:v>
                </c:pt>
                <c:pt idx="6983" formatCode="General">
                  <c:v>-2.7708171369054499E-2</c:v>
                </c:pt>
                <c:pt idx="6984" formatCode="General">
                  <c:v>-2.8210001433618299E-2</c:v>
                </c:pt>
                <c:pt idx="6985" formatCode="General">
                  <c:v>-2.8312183781925598E-2</c:v>
                </c:pt>
                <c:pt idx="6986" formatCode="General">
                  <c:v>-2.8632357329116599E-2</c:v>
                </c:pt>
                <c:pt idx="6987" formatCode="General">
                  <c:v>-2.9874380202132199E-2</c:v>
                </c:pt>
                <c:pt idx="6988" formatCode="General">
                  <c:v>-3.1808276909702803E-2</c:v>
                </c:pt>
                <c:pt idx="6989" formatCode="General">
                  <c:v>-3.3452685201024297E-2</c:v>
                </c:pt>
                <c:pt idx="6990" formatCode="General">
                  <c:v>-3.3987171691601599E-2</c:v>
                </c:pt>
                <c:pt idx="6991" formatCode="General">
                  <c:v>-3.3571768924198199E-2</c:v>
                </c:pt>
                <c:pt idx="6992" formatCode="General">
                  <c:v>-3.17961493610317E-2</c:v>
                </c:pt>
                <c:pt idx="6993" formatCode="General">
                  <c:v>-2.81642922794339E-2</c:v>
                </c:pt>
                <c:pt idx="6994" formatCode="General">
                  <c:v>-2.2624118258314899E-2</c:v>
                </c:pt>
                <c:pt idx="6995" formatCode="General">
                  <c:v>-1.44896093108151E-2</c:v>
                </c:pt>
                <c:pt idx="6996" formatCode="General">
                  <c:v>-3.6930231332563501E-3</c:v>
                </c:pt>
                <c:pt idx="6997" formatCode="General">
                  <c:v>8.7773578871494506E-3</c:v>
                </c:pt>
                <c:pt idx="6998" formatCode="General">
                  <c:v>2.1901663698100399E-2</c:v>
                </c:pt>
                <c:pt idx="6999" formatCode="General">
                  <c:v>3.4348761807452902E-2</c:v>
                </c:pt>
                <c:pt idx="7000" formatCode="General">
                  <c:v>4.4349307086318998E-2</c:v>
                </c:pt>
                <c:pt idx="7001" formatCode="General">
                  <c:v>5.1271087163089001E-2</c:v>
                </c:pt>
                <c:pt idx="7002" formatCode="General">
                  <c:v>5.55069789459584E-2</c:v>
                </c:pt>
                <c:pt idx="7003" formatCode="General">
                  <c:v>5.6418346281911301E-2</c:v>
                </c:pt>
                <c:pt idx="7004" formatCode="General">
                  <c:v>5.3717668330961997E-2</c:v>
                </c:pt>
                <c:pt idx="7005" formatCode="General">
                  <c:v>4.8425140910252601E-2</c:v>
                </c:pt>
                <c:pt idx="7006" formatCode="General">
                  <c:v>4.1629731454268397E-2</c:v>
                </c:pt>
                <c:pt idx="7007" formatCode="General">
                  <c:v>3.4967531788903203E-2</c:v>
                </c:pt>
                <c:pt idx="7008" formatCode="General">
                  <c:v>2.9963329392069499E-2</c:v>
                </c:pt>
                <c:pt idx="7009" formatCode="General">
                  <c:v>2.6117488343017699E-2</c:v>
                </c:pt>
                <c:pt idx="7010" formatCode="General">
                  <c:v>2.27742957503233E-2</c:v>
                </c:pt>
                <c:pt idx="7011" formatCode="General">
                  <c:v>2.0596130464658899E-2</c:v>
                </c:pt>
                <c:pt idx="7012" formatCode="General">
                  <c:v>1.95033100618856E-2</c:v>
                </c:pt>
                <c:pt idx="7013" formatCode="General">
                  <c:v>1.9114408623260502E-2</c:v>
                </c:pt>
                <c:pt idx="7014" formatCode="General">
                  <c:v>1.9660218729086899E-2</c:v>
                </c:pt>
                <c:pt idx="7015" formatCode="General">
                  <c:v>2.0824346021860399E-2</c:v>
                </c:pt>
                <c:pt idx="7016" formatCode="General">
                  <c:v>2.2249616658051901E-2</c:v>
                </c:pt>
                <c:pt idx="7017" formatCode="General">
                  <c:v>2.4189644442481902E-2</c:v>
                </c:pt>
                <c:pt idx="7018" formatCode="General">
                  <c:v>2.8057170130716302E-2</c:v>
                </c:pt>
                <c:pt idx="7019" formatCode="General">
                  <c:v>3.4925369602395499E-2</c:v>
                </c:pt>
                <c:pt idx="7020" formatCode="General">
                  <c:v>4.3279017661730902E-2</c:v>
                </c:pt>
                <c:pt idx="7021" formatCode="General">
                  <c:v>5.1209149231667299E-2</c:v>
                </c:pt>
                <c:pt idx="7022" formatCode="General">
                  <c:v>5.82247547258214E-2</c:v>
                </c:pt>
                <c:pt idx="7023" formatCode="General">
                  <c:v>6.4513129746167505E-2</c:v>
                </c:pt>
                <c:pt idx="7024" formatCode="General">
                  <c:v>7.0477462998295298E-2</c:v>
                </c:pt>
                <c:pt idx="7025" formatCode="General">
                  <c:v>7.5599638653784898E-2</c:v>
                </c:pt>
                <c:pt idx="7026" formatCode="General">
                  <c:v>7.9104590432589203E-2</c:v>
                </c:pt>
                <c:pt idx="7027" formatCode="General">
                  <c:v>8.2108606711556203E-2</c:v>
                </c:pt>
                <c:pt idx="7028" formatCode="General">
                  <c:v>8.5528331018503406E-2</c:v>
                </c:pt>
                <c:pt idx="7029" formatCode="General">
                  <c:v>9.0044332850053796E-2</c:v>
                </c:pt>
                <c:pt idx="7030" formatCode="General">
                  <c:v>9.6152075999980796E-2</c:v>
                </c:pt>
                <c:pt idx="7031" formatCode="General">
                  <c:v>0.103653174936246</c:v>
                </c:pt>
                <c:pt idx="7032" formatCode="General">
                  <c:v>0.112765567484641</c:v>
                </c:pt>
                <c:pt idx="7033" formatCode="General">
                  <c:v>0.123113441287967</c:v>
                </c:pt>
                <c:pt idx="7034" formatCode="General">
                  <c:v>0.133447679557679</c:v>
                </c:pt>
                <c:pt idx="7035" formatCode="General">
                  <c:v>0.14342074623194501</c:v>
                </c:pt>
                <c:pt idx="7036" formatCode="General">
                  <c:v>0.152623481215656</c:v>
                </c:pt>
                <c:pt idx="7037" formatCode="General">
                  <c:v>0.16075179415917701</c:v>
                </c:pt>
                <c:pt idx="7038" formatCode="General">
                  <c:v>0.16928083258598101</c:v>
                </c:pt>
                <c:pt idx="7039" formatCode="General">
                  <c:v>0.17796321126422299</c:v>
                </c:pt>
                <c:pt idx="7040" formatCode="General">
                  <c:v>0.18515034833683</c:v>
                </c:pt>
                <c:pt idx="7041" formatCode="General">
                  <c:v>0.190936581915194</c:v>
                </c:pt>
                <c:pt idx="7042" formatCode="General">
                  <c:v>0.19639799363420499</c:v>
                </c:pt>
                <c:pt idx="7043" formatCode="General">
                  <c:v>0.20212253133019001</c:v>
                </c:pt>
                <c:pt idx="7044" formatCode="General">
                  <c:v>0.20810975602589701</c:v>
                </c:pt>
                <c:pt idx="7045" formatCode="General">
                  <c:v>0.213356225754779</c:v>
                </c:pt>
                <c:pt idx="7046" formatCode="General">
                  <c:v>0.21694243644511399</c:v>
                </c:pt>
                <c:pt idx="7047" formatCode="General">
                  <c:v>0.21902833360480201</c:v>
                </c:pt>
                <c:pt idx="7048" formatCode="General">
                  <c:v>0.219680242316416</c:v>
                </c:pt>
                <c:pt idx="7049" formatCode="General">
                  <c:v>0.219548676983501</c:v>
                </c:pt>
                <c:pt idx="7050" formatCode="General">
                  <c:v>0.217686944944847</c:v>
                </c:pt>
                <c:pt idx="7051" formatCode="General">
                  <c:v>0.21293155152426799</c:v>
                </c:pt>
                <c:pt idx="7052" formatCode="General">
                  <c:v>0.206606305782636</c:v>
                </c:pt>
                <c:pt idx="7053" formatCode="General">
                  <c:v>0.200246645985455</c:v>
                </c:pt>
                <c:pt idx="7054" formatCode="General">
                  <c:v>0.194530209070779</c:v>
                </c:pt>
                <c:pt idx="7055" formatCode="General">
                  <c:v>0.18980206040644801</c:v>
                </c:pt>
                <c:pt idx="7056" formatCode="General">
                  <c:v>0.18660651511836401</c:v>
                </c:pt>
                <c:pt idx="7057" formatCode="General">
                  <c:v>0.18442186415533601</c:v>
                </c:pt>
                <c:pt idx="7058" formatCode="General">
                  <c:v>0.182631009707095</c:v>
                </c:pt>
                <c:pt idx="7059" formatCode="General">
                  <c:v>0.181248399847593</c:v>
                </c:pt>
                <c:pt idx="7060" formatCode="General">
                  <c:v>0.180113103944613</c:v>
                </c:pt>
                <c:pt idx="7061" formatCode="General">
                  <c:v>0.179366269043822</c:v>
                </c:pt>
                <c:pt idx="7062" formatCode="General">
                  <c:v>0.17860925320884599</c:v>
                </c:pt>
                <c:pt idx="7063" formatCode="General">
                  <c:v>0.17715990750909899</c:v>
                </c:pt>
                <c:pt idx="7064" formatCode="General">
                  <c:v>0.17479869754188801</c:v>
                </c:pt>
                <c:pt idx="7065" formatCode="General">
                  <c:v>0.17197337873913399</c:v>
                </c:pt>
                <c:pt idx="7066" formatCode="General">
                  <c:v>0.168923098231305</c:v>
                </c:pt>
                <c:pt idx="7067" formatCode="General">
                  <c:v>0.16580496852896501</c:v>
                </c:pt>
                <c:pt idx="7068" formatCode="General">
                  <c:v>0.16331490546449401</c:v>
                </c:pt>
                <c:pt idx="7069" formatCode="General">
                  <c:v>0.16181795408711899</c:v>
                </c:pt>
                <c:pt idx="7070" formatCode="General">
                  <c:v>0.161140617108883</c:v>
                </c:pt>
                <c:pt idx="7071" formatCode="General">
                  <c:v>0.161347801139056</c:v>
                </c:pt>
                <c:pt idx="7072" formatCode="General">
                  <c:v>0.162329841044734</c:v>
                </c:pt>
                <c:pt idx="7073" formatCode="General">
                  <c:v>0.163588856732343</c:v>
                </c:pt>
                <c:pt idx="7074" formatCode="General">
                  <c:v>0.16427263564609301</c:v>
                </c:pt>
                <c:pt idx="7075" formatCode="General">
                  <c:v>0.16363900455140101</c:v>
                </c:pt>
                <c:pt idx="7076" formatCode="General">
                  <c:v>0.16213994691439901</c:v>
                </c:pt>
                <c:pt idx="7077" formatCode="General">
                  <c:v>0.16022470039245201</c:v>
                </c:pt>
                <c:pt idx="7078" formatCode="General">
                  <c:v>0.158579644219976</c:v>
                </c:pt>
                <c:pt idx="7079" formatCode="General">
                  <c:v>0.156802941032019</c:v>
                </c:pt>
                <c:pt idx="7080" formatCode="General">
                  <c:v>0.154028111944253</c:v>
                </c:pt>
                <c:pt idx="7081" formatCode="General">
                  <c:v>0.15034337461969399</c:v>
                </c:pt>
                <c:pt idx="7082" formatCode="General">
                  <c:v>0.145913750454644</c:v>
                </c:pt>
                <c:pt idx="7083" formatCode="General">
                  <c:v>0.14137354470352301</c:v>
                </c:pt>
                <c:pt idx="7084" formatCode="General">
                  <c:v>0.13751356745802201</c:v>
                </c:pt>
                <c:pt idx="7085" formatCode="General">
                  <c:v>0.134770641667951</c:v>
                </c:pt>
                <c:pt idx="7086" formatCode="General">
                  <c:v>0.13280543968955499</c:v>
                </c:pt>
                <c:pt idx="7087" formatCode="General">
                  <c:v>0.13202746602117499</c:v>
                </c:pt>
                <c:pt idx="7088" formatCode="General">
                  <c:v>0.13254245477621801</c:v>
                </c:pt>
                <c:pt idx="7089" formatCode="General">
                  <c:v>0.13308349065941499</c:v>
                </c:pt>
                <c:pt idx="7090" formatCode="General">
                  <c:v>0.133559586060953</c:v>
                </c:pt>
                <c:pt idx="7091" formatCode="General">
                  <c:v>0.13433210420932001</c:v>
                </c:pt>
                <c:pt idx="7092" formatCode="General">
                  <c:v>0.13555384698387099</c:v>
                </c:pt>
                <c:pt idx="7093" formatCode="General">
                  <c:v>0.13748822114661399</c:v>
                </c:pt>
                <c:pt idx="7094" formatCode="General">
                  <c:v>0.13997754288456399</c:v>
                </c:pt>
                <c:pt idx="7095" formatCode="General">
                  <c:v>0.142858143500665</c:v>
                </c:pt>
                <c:pt idx="7096" formatCode="General">
                  <c:v>0.14548926256699299</c:v>
                </c:pt>
                <c:pt idx="7097" formatCode="General">
                  <c:v>0.147104012415468</c:v>
                </c:pt>
                <c:pt idx="7098" formatCode="General">
                  <c:v>0.147928183555007</c:v>
                </c:pt>
                <c:pt idx="7099" formatCode="General">
                  <c:v>0.14796316124317099</c:v>
                </c:pt>
                <c:pt idx="7100" formatCode="General">
                  <c:v>0.146796803564714</c:v>
                </c:pt>
                <c:pt idx="7101" formatCode="General">
                  <c:v>0.14415037432470201</c:v>
                </c:pt>
                <c:pt idx="7102" formatCode="General">
                  <c:v>0.14118619519641101</c:v>
                </c:pt>
                <c:pt idx="7103" formatCode="General">
                  <c:v>0.13853156215069801</c:v>
                </c:pt>
                <c:pt idx="7104" formatCode="General">
                  <c:v>0.135262433738113</c:v>
                </c:pt>
                <c:pt idx="7105" formatCode="General">
                  <c:v>0.131246831909162</c:v>
                </c:pt>
                <c:pt idx="7106" formatCode="General">
                  <c:v>0.126889905595092</c:v>
                </c:pt>
                <c:pt idx="7107" formatCode="General">
                  <c:v>0.122862745238162</c:v>
                </c:pt>
                <c:pt idx="7108" formatCode="General">
                  <c:v>0.11949044927994699</c:v>
                </c:pt>
                <c:pt idx="7109" formatCode="General">
                  <c:v>0.117570806177315</c:v>
                </c:pt>
                <c:pt idx="7110" formatCode="General">
                  <c:v>0.117979401187481</c:v>
                </c:pt>
                <c:pt idx="7111" formatCode="General">
                  <c:v>0.11949872990693999</c:v>
                </c:pt>
                <c:pt idx="7112" formatCode="General">
                  <c:v>0.120327220951888</c:v>
                </c:pt>
                <c:pt idx="7113" formatCode="General">
                  <c:v>0.120735654854525</c:v>
                </c:pt>
                <c:pt idx="7114" formatCode="General">
                  <c:v>0.12149851270532799</c:v>
                </c:pt>
                <c:pt idx="7115" formatCode="General">
                  <c:v>0.121846947569546</c:v>
                </c:pt>
                <c:pt idx="7116" formatCode="General">
                  <c:v>0.121557375909832</c:v>
                </c:pt>
                <c:pt idx="7117" formatCode="General">
                  <c:v>0.121873588750503</c:v>
                </c:pt>
                <c:pt idx="7118" formatCode="General">
                  <c:v>0.12293832818151</c:v>
                </c:pt>
                <c:pt idx="7119" formatCode="General">
                  <c:v>0.124790676157352</c:v>
                </c:pt>
                <c:pt idx="7120" formatCode="General">
                  <c:v>0.12716415728291999</c:v>
                </c:pt>
                <c:pt idx="7121" formatCode="General">
                  <c:v>0.128823120434329</c:v>
                </c:pt>
                <c:pt idx="7122" formatCode="General">
                  <c:v>0.12943586279946501</c:v>
                </c:pt>
                <c:pt idx="7123" formatCode="General">
                  <c:v>0.128679872925829</c:v>
                </c:pt>
                <c:pt idx="7124" formatCode="General">
                  <c:v>0.126411664357758</c:v>
                </c:pt>
                <c:pt idx="7125" formatCode="General">
                  <c:v>0.123021940267956</c:v>
                </c:pt>
                <c:pt idx="7126" formatCode="General">
                  <c:v>0.11957834184590101</c:v>
                </c:pt>
                <c:pt idx="7127" formatCode="General">
                  <c:v>0.117209591356231</c:v>
                </c:pt>
                <c:pt idx="7128" formatCode="General">
                  <c:v>0.116426462020807</c:v>
                </c:pt>
                <c:pt idx="7129" formatCode="General">
                  <c:v>0.117055676672304</c:v>
                </c:pt>
                <c:pt idx="7130" formatCode="General">
                  <c:v>0.119199624586646</c:v>
                </c:pt>
                <c:pt idx="7131" formatCode="General">
                  <c:v>0.123351607937777</c:v>
                </c:pt>
                <c:pt idx="7132" formatCode="General">
                  <c:v>0.12822028747470501</c:v>
                </c:pt>
                <c:pt idx="7133" formatCode="General">
                  <c:v>0.13319794509151001</c:v>
                </c:pt>
                <c:pt idx="7134" formatCode="General">
                  <c:v>0.13810195997790001</c:v>
                </c:pt>
                <c:pt idx="7135" formatCode="General">
                  <c:v>0.141886170550721</c:v>
                </c:pt>
                <c:pt idx="7136" formatCode="General">
                  <c:v>0.144646121148156</c:v>
                </c:pt>
                <c:pt idx="7137" formatCode="General">
                  <c:v>0.14618197565801899</c:v>
                </c:pt>
                <c:pt idx="7138" formatCode="General">
                  <c:v>0.14495695708929901</c:v>
                </c:pt>
                <c:pt idx="7139" formatCode="General">
                  <c:v>0.14023308178320201</c:v>
                </c:pt>
                <c:pt idx="7140" formatCode="General">
                  <c:v>0.13315783938975501</c:v>
                </c:pt>
                <c:pt idx="7141" formatCode="General">
                  <c:v>0.12549559461375201</c:v>
                </c:pt>
                <c:pt idx="7142" formatCode="General">
                  <c:v>0.117887690306963</c:v>
                </c:pt>
                <c:pt idx="7143" formatCode="General">
                  <c:v>0.110100240108208</c:v>
                </c:pt>
                <c:pt idx="7144" formatCode="General">
                  <c:v>0.10155214181269601</c:v>
                </c:pt>
                <c:pt idx="7145" formatCode="General">
                  <c:v>9.2617904150874994E-2</c:v>
                </c:pt>
                <c:pt idx="7146" formatCode="General">
                  <c:v>8.3879042415925503E-2</c:v>
                </c:pt>
                <c:pt idx="7147" formatCode="General">
                  <c:v>7.5502174519132603E-2</c:v>
                </c:pt>
                <c:pt idx="7148" formatCode="General">
                  <c:v>6.7755586048275099E-2</c:v>
                </c:pt>
                <c:pt idx="7149" formatCode="General">
                  <c:v>6.0692406288171699E-2</c:v>
                </c:pt>
                <c:pt idx="7150" formatCode="General">
                  <c:v>5.43965145481499E-2</c:v>
                </c:pt>
                <c:pt idx="7151" formatCode="General">
                  <c:v>4.8097770040874697E-2</c:v>
                </c:pt>
                <c:pt idx="7152" formatCode="General">
                  <c:v>4.0908734191465602E-2</c:v>
                </c:pt>
                <c:pt idx="7153" formatCode="General">
                  <c:v>3.33505071062608E-2</c:v>
                </c:pt>
                <c:pt idx="7154" formatCode="General">
                  <c:v>2.7222093969874399E-2</c:v>
                </c:pt>
                <c:pt idx="7155" formatCode="General">
                  <c:v>2.22353258177206E-2</c:v>
                </c:pt>
                <c:pt idx="7156" formatCode="General">
                  <c:v>1.5968394208145099E-2</c:v>
                </c:pt>
                <c:pt idx="7157" formatCode="General">
                  <c:v>8.6487722216621807E-3</c:v>
                </c:pt>
                <c:pt idx="7158" formatCode="General">
                  <c:v>1.4375616274973301E-3</c:v>
                </c:pt>
                <c:pt idx="7159" formatCode="General">
                  <c:v>-5.5687157918580003E-3</c:v>
                </c:pt>
                <c:pt idx="7160" formatCode="General">
                  <c:v>-1.21087327140663E-2</c:v>
                </c:pt>
                <c:pt idx="7161" formatCode="General">
                  <c:v>-1.78706599343691E-2</c:v>
                </c:pt>
                <c:pt idx="7162" formatCode="General">
                  <c:v>-2.2306368929454101E-2</c:v>
                </c:pt>
                <c:pt idx="7163" formatCode="General">
                  <c:v>-2.5794501572589699E-2</c:v>
                </c:pt>
                <c:pt idx="7164" formatCode="General">
                  <c:v>-2.94232674599973E-2</c:v>
                </c:pt>
                <c:pt idx="7165" formatCode="General">
                  <c:v>-3.3804491514929501E-2</c:v>
                </c:pt>
                <c:pt idx="7166" formatCode="General">
                  <c:v>-3.9330510807164903E-2</c:v>
                </c:pt>
                <c:pt idx="7167" formatCode="General">
                  <c:v>-4.6419765757918501E-2</c:v>
                </c:pt>
                <c:pt idx="7168" formatCode="General">
                  <c:v>-5.4752770721104203E-2</c:v>
                </c:pt>
                <c:pt idx="7169" formatCode="General">
                  <c:v>-6.3582117626794499E-2</c:v>
                </c:pt>
                <c:pt idx="7170" formatCode="General">
                  <c:v>-7.23740230684565E-2</c:v>
                </c:pt>
                <c:pt idx="7171" formatCode="General">
                  <c:v>-8.0843954113731298E-2</c:v>
                </c:pt>
                <c:pt idx="7172" formatCode="General">
                  <c:v>-8.8202016509703898E-2</c:v>
                </c:pt>
                <c:pt idx="7173" formatCode="General">
                  <c:v>-9.4772416783787602E-2</c:v>
                </c:pt>
                <c:pt idx="7174" formatCode="General">
                  <c:v>-0.102747604012943</c:v>
                </c:pt>
                <c:pt idx="7175" formatCode="General">
                  <c:v>-0.112136594414096</c:v>
                </c:pt>
                <c:pt idx="7176" formatCode="General">
                  <c:v>-0.121756112455093</c:v>
                </c:pt>
                <c:pt idx="7177" formatCode="General">
                  <c:v>-0.131746368942253</c:v>
                </c:pt>
                <c:pt idx="7178" formatCode="General">
                  <c:v>-0.14341210775106999</c:v>
                </c:pt>
                <c:pt idx="7179" formatCode="General">
                  <c:v>-0.15688694284704499</c:v>
                </c:pt>
                <c:pt idx="7180" formatCode="General">
                  <c:v>-0.17066345254307799</c:v>
                </c:pt>
                <c:pt idx="7181" formatCode="General">
                  <c:v>-0.18289998539894201</c:v>
                </c:pt>
                <c:pt idx="7182" formatCode="General">
                  <c:v>-0.19209562546731701</c:v>
                </c:pt>
                <c:pt idx="7183" formatCode="General">
                  <c:v>-0.19869309755289999</c:v>
                </c:pt>
                <c:pt idx="7184" formatCode="General">
                  <c:v>-0.20447211714309299</c:v>
                </c:pt>
                <c:pt idx="7185" formatCode="General">
                  <c:v>-0.210771806070675</c:v>
                </c:pt>
                <c:pt idx="7186" formatCode="General">
                  <c:v>-0.21743735744241199</c:v>
                </c:pt>
                <c:pt idx="7187" formatCode="General">
                  <c:v>-0.22332790861620899</c:v>
                </c:pt>
                <c:pt idx="7188" formatCode="General">
                  <c:v>-0.227704023112382</c:v>
                </c:pt>
                <c:pt idx="7189" formatCode="General">
                  <c:v>-0.23036055358344901</c:v>
                </c:pt>
                <c:pt idx="7190" formatCode="General">
                  <c:v>-0.23130526367547999</c:v>
                </c:pt>
                <c:pt idx="7191" formatCode="General">
                  <c:v>-0.230485604370196</c:v>
                </c:pt>
                <c:pt idx="7192" formatCode="General">
                  <c:v>-0.22793356659047401</c:v>
                </c:pt>
                <c:pt idx="7193" formatCode="General">
                  <c:v>-0.22433655131636601</c:v>
                </c:pt>
                <c:pt idx="7194" formatCode="General">
                  <c:v>-0.22088053679184999</c:v>
                </c:pt>
                <c:pt idx="7195" formatCode="General">
                  <c:v>-0.218663897005446</c:v>
                </c:pt>
                <c:pt idx="7196" formatCode="General">
                  <c:v>-0.21753697921524801</c:v>
                </c:pt>
                <c:pt idx="7197" formatCode="General">
                  <c:v>-0.21732744053599901</c:v>
                </c:pt>
                <c:pt idx="7198" formatCode="General">
                  <c:v>-0.21868538316271099</c:v>
                </c:pt>
                <c:pt idx="7199" formatCode="General">
                  <c:v>-0.22169520387570699</c:v>
                </c:pt>
                <c:pt idx="7200" formatCode="General">
                  <c:v>-0.22583285966708799</c:v>
                </c:pt>
                <c:pt idx="7201" formatCode="General">
                  <c:v>-0.23114145162302799</c:v>
                </c:pt>
                <c:pt idx="7202" formatCode="General">
                  <c:v>-0.238291552942451</c:v>
                </c:pt>
                <c:pt idx="7203" formatCode="General">
                  <c:v>-0.247389871657093</c:v>
                </c:pt>
                <c:pt idx="7204" formatCode="General">
                  <c:v>-0.25761813961739499</c:v>
                </c:pt>
                <c:pt idx="7205" formatCode="General">
                  <c:v>-0.26791842345977201</c:v>
                </c:pt>
                <c:pt idx="7206" formatCode="General">
                  <c:v>-0.27796222598113801</c:v>
                </c:pt>
                <c:pt idx="7207" formatCode="General">
                  <c:v>-0.28750673382992598</c:v>
                </c:pt>
                <c:pt idx="7208" formatCode="General">
                  <c:v>-0.29651229048615202</c:v>
                </c:pt>
                <c:pt idx="7209" formatCode="General">
                  <c:v>-0.30533317787676401</c:v>
                </c:pt>
                <c:pt idx="7210" formatCode="General">
                  <c:v>-0.31395422401632</c:v>
                </c:pt>
                <c:pt idx="7211" formatCode="General">
                  <c:v>-0.32235926833509698</c:v>
                </c:pt>
                <c:pt idx="7212" formatCode="General">
                  <c:v>-0.33006138776586202</c:v>
                </c:pt>
                <c:pt idx="7213" formatCode="General">
                  <c:v>-0.33638178661798701</c:v>
                </c:pt>
                <c:pt idx="7214" formatCode="General">
                  <c:v>-0.34177346086059601</c:v>
                </c:pt>
                <c:pt idx="7215" formatCode="General">
                  <c:v>-0.34662035212371201</c:v>
                </c:pt>
                <c:pt idx="7216" formatCode="General">
                  <c:v>-0.35065148755160402</c:v>
                </c:pt>
                <c:pt idx="7217" formatCode="General">
                  <c:v>-0.354415039065957</c:v>
                </c:pt>
                <c:pt idx="7218" formatCode="General">
                  <c:v>-0.35836935012635301</c:v>
                </c:pt>
                <c:pt idx="7219" formatCode="General">
                  <c:v>-0.36227259789616401</c:v>
                </c:pt>
                <c:pt idx="7220" formatCode="General">
                  <c:v>-0.367167698133891</c:v>
                </c:pt>
                <c:pt idx="7221" formatCode="General">
                  <c:v>-0.37454809490241198</c:v>
                </c:pt>
                <c:pt idx="7222" formatCode="General">
                  <c:v>-0.38410315208603701</c:v>
                </c:pt>
                <c:pt idx="7223" formatCode="General">
                  <c:v>-0.39426810370856002</c:v>
                </c:pt>
                <c:pt idx="7224" formatCode="General">
                  <c:v>-0.40469253714794001</c:v>
                </c:pt>
                <c:pt idx="7225" formatCode="General">
                  <c:v>-0.41519650570834099</c:v>
                </c:pt>
                <c:pt idx="7226" formatCode="General">
                  <c:v>-0.42501854113686799</c:v>
                </c:pt>
                <c:pt idx="7227" formatCode="General">
                  <c:v>-0.432802693291922</c:v>
                </c:pt>
                <c:pt idx="7228" formatCode="General">
                  <c:v>-0.43718805867892102</c:v>
                </c:pt>
                <c:pt idx="7229" formatCode="General">
                  <c:v>-0.43874662616423499</c:v>
                </c:pt>
                <c:pt idx="7230" formatCode="General">
                  <c:v>-0.43821581929805498</c:v>
                </c:pt>
                <c:pt idx="7231" formatCode="General">
                  <c:v>-0.43661576058760698</c:v>
                </c:pt>
                <c:pt idx="7232" formatCode="General">
                  <c:v>-0.43503272997757297</c:v>
                </c:pt>
                <c:pt idx="7233" formatCode="General">
                  <c:v>-0.43419105562316801</c:v>
                </c:pt>
                <c:pt idx="7234" formatCode="General">
                  <c:v>-0.43396665873184798</c:v>
                </c:pt>
                <c:pt idx="7235" formatCode="General">
                  <c:v>-0.43429024991687798</c:v>
                </c:pt>
                <c:pt idx="7236" formatCode="General">
                  <c:v>-0.435313746540331</c:v>
                </c:pt>
                <c:pt idx="7237" formatCode="General">
                  <c:v>-0.43657924669832099</c:v>
                </c:pt>
                <c:pt idx="7238" formatCode="General">
                  <c:v>-0.43829209613376702</c:v>
                </c:pt>
                <c:pt idx="7239" formatCode="General">
                  <c:v>-0.44068596654179099</c:v>
                </c:pt>
                <c:pt idx="7240" formatCode="General">
                  <c:v>-0.44331216354939701</c:v>
                </c:pt>
                <c:pt idx="7241" formatCode="General">
                  <c:v>-0.44547278151011999</c:v>
                </c:pt>
                <c:pt idx="7242" formatCode="General">
                  <c:v>-0.44692269446252503</c:v>
                </c:pt>
                <c:pt idx="7243" formatCode="General">
                  <c:v>-0.44744362047785402</c:v>
                </c:pt>
                <c:pt idx="7244" formatCode="General">
                  <c:v>-0.44660849298535699</c:v>
                </c:pt>
                <c:pt idx="7245" formatCode="General">
                  <c:v>-0.44436250748949402</c:v>
                </c:pt>
                <c:pt idx="7246" formatCode="General">
                  <c:v>-0.441522821016543</c:v>
                </c:pt>
                <c:pt idx="7247" formatCode="General">
                  <c:v>-0.43852058851126702</c:v>
                </c:pt>
                <c:pt idx="7248" formatCode="General">
                  <c:v>-0.43515951625359001</c:v>
                </c:pt>
                <c:pt idx="7249" formatCode="General">
                  <c:v>-0.43142259005241301</c:v>
                </c:pt>
                <c:pt idx="7250" formatCode="General">
                  <c:v>-0.426967645585769</c:v>
                </c:pt>
                <c:pt idx="7251" formatCode="General">
                  <c:v>-0.42204425726859701</c:v>
                </c:pt>
                <c:pt idx="7252" formatCode="General">
                  <c:v>-0.41701458866716601</c:v>
                </c:pt>
                <c:pt idx="7253" formatCode="General">
                  <c:v>-0.41214605226191398</c:v>
                </c:pt>
                <c:pt idx="7254" formatCode="General">
                  <c:v>-0.40763639526015</c:v>
                </c:pt>
                <c:pt idx="7255" formatCode="General">
                  <c:v>-0.40411004690000701</c:v>
                </c:pt>
                <c:pt idx="7256" formatCode="General">
                  <c:v>-0.40322991550322301</c:v>
                </c:pt>
                <c:pt idx="7257" formatCode="General">
                  <c:v>-0.40522879310011301</c:v>
                </c:pt>
                <c:pt idx="7258" formatCode="General">
                  <c:v>-0.40913822497081498</c:v>
                </c:pt>
                <c:pt idx="7259" formatCode="General">
                  <c:v>-0.413833680083869</c:v>
                </c:pt>
                <c:pt idx="7260" formatCode="General">
                  <c:v>-0.41846119787220198</c:v>
                </c:pt>
                <c:pt idx="7261" formatCode="General">
                  <c:v>-0.42330342943072902</c:v>
                </c:pt>
                <c:pt idx="7262" formatCode="General">
                  <c:v>-0.42694549209221799</c:v>
                </c:pt>
                <c:pt idx="7263" formatCode="General">
                  <c:v>-0.427513950132899</c:v>
                </c:pt>
                <c:pt idx="7264" formatCode="General">
                  <c:v>-0.424892528831258</c:v>
                </c:pt>
                <c:pt idx="7265" formatCode="General">
                  <c:v>-0.419731382283273</c:v>
                </c:pt>
                <c:pt idx="7266" formatCode="General">
                  <c:v>-0.412715198836761</c:v>
                </c:pt>
                <c:pt idx="7267" formatCode="General">
                  <c:v>-0.40476569010673302</c:v>
                </c:pt>
                <c:pt idx="7268" formatCode="General">
                  <c:v>-0.39634378335243198</c:v>
                </c:pt>
                <c:pt idx="7269" formatCode="General">
                  <c:v>-0.38676467338235998</c:v>
                </c:pt>
                <c:pt idx="7270" formatCode="General">
                  <c:v>-0.37585628290428202</c:v>
                </c:pt>
                <c:pt idx="7271" formatCode="General">
                  <c:v>-0.36348730272227198</c:v>
                </c:pt>
                <c:pt idx="7272" formatCode="General">
                  <c:v>-0.35035241423998498</c:v>
                </c:pt>
                <c:pt idx="7273" formatCode="General">
                  <c:v>-0.33746392518301499</c:v>
                </c:pt>
                <c:pt idx="7274" formatCode="General">
                  <c:v>-0.32522703713140699</c:v>
                </c:pt>
                <c:pt idx="7275" formatCode="General">
                  <c:v>-0.31333484082035101</c:v>
                </c:pt>
                <c:pt idx="7276" formatCode="General">
                  <c:v>-0.30117998125687401</c:v>
                </c:pt>
                <c:pt idx="7277" formatCode="General">
                  <c:v>-0.28866566607157401</c:v>
                </c:pt>
                <c:pt idx="7278" formatCode="General">
                  <c:v>-0.27674111641684701</c:v>
                </c:pt>
                <c:pt idx="7279" formatCode="General">
                  <c:v>-0.26664757321691901</c:v>
                </c:pt>
                <c:pt idx="7280" formatCode="General">
                  <c:v>-0.25917647118025</c:v>
                </c:pt>
                <c:pt idx="7281" formatCode="General">
                  <c:v>-0.25534021251216799</c:v>
                </c:pt>
                <c:pt idx="7282" formatCode="General">
                  <c:v>-0.255073864636779</c:v>
                </c:pt>
                <c:pt idx="7283" formatCode="General">
                  <c:v>-0.257641441564332</c:v>
                </c:pt>
                <c:pt idx="7284" formatCode="General">
                  <c:v>-0.26233950824643498</c:v>
                </c:pt>
                <c:pt idx="7285" formatCode="General">
                  <c:v>-0.26835516427266198</c:v>
                </c:pt>
                <c:pt idx="7286" formatCode="General">
                  <c:v>-0.27519370671913501</c:v>
                </c:pt>
                <c:pt idx="7287" formatCode="General">
                  <c:v>-0.28196645105526003</c:v>
                </c:pt>
                <c:pt idx="7288" formatCode="General">
                  <c:v>-0.28751920290134603</c:v>
                </c:pt>
                <c:pt idx="7289" formatCode="General">
                  <c:v>-0.29133639637526898</c:v>
                </c:pt>
                <c:pt idx="7290" formatCode="General">
                  <c:v>-0.29298306824228998</c:v>
                </c:pt>
                <c:pt idx="7291" formatCode="General">
                  <c:v>-0.291311478442909</c:v>
                </c:pt>
                <c:pt idx="7292" formatCode="General">
                  <c:v>-0.285149501296728</c:v>
                </c:pt>
                <c:pt idx="7293" formatCode="General">
                  <c:v>-0.27536757937113998</c:v>
                </c:pt>
                <c:pt idx="7294" formatCode="General">
                  <c:v>-0.263622870882881</c:v>
                </c:pt>
                <c:pt idx="7295" formatCode="General">
                  <c:v>-0.24989461410823199</c:v>
                </c:pt>
                <c:pt idx="7296" formatCode="General">
                  <c:v>-0.23357267936472201</c:v>
                </c:pt>
                <c:pt idx="7297" formatCode="General">
                  <c:v>-0.21491931830796401</c:v>
                </c:pt>
                <c:pt idx="7298" formatCode="General">
                  <c:v>-0.194419051924033</c:v>
                </c:pt>
                <c:pt idx="7299" formatCode="General">
                  <c:v>-0.17183307277707</c:v>
                </c:pt>
                <c:pt idx="7300" formatCode="General">
                  <c:v>-0.14705942194105501</c:v>
                </c:pt>
                <c:pt idx="7301" formatCode="General">
                  <c:v>-0.120404165844509</c:v>
                </c:pt>
                <c:pt idx="7302" formatCode="General">
                  <c:v>-9.35538045023874E-2</c:v>
                </c:pt>
                <c:pt idx="7303" formatCode="General">
                  <c:v>-6.7930316137821994E-2</c:v>
                </c:pt>
                <c:pt idx="7304" formatCode="General">
                  <c:v>-4.2936261151255602E-2</c:v>
                </c:pt>
                <c:pt idx="7305" formatCode="General">
                  <c:v>-1.8214810947456798E-2</c:v>
                </c:pt>
                <c:pt idx="7306" formatCode="General">
                  <c:v>5.0339123177854696E-3</c:v>
                </c:pt>
                <c:pt idx="7307" formatCode="General">
                  <c:v>2.4660659853573599E-2</c:v>
                </c:pt>
                <c:pt idx="7308" formatCode="General">
                  <c:v>3.9756486817226301E-2</c:v>
                </c:pt>
                <c:pt idx="7309" formatCode="General">
                  <c:v>5.0844927455146398E-2</c:v>
                </c:pt>
                <c:pt idx="7310" formatCode="General">
                  <c:v>5.9497940600180002E-2</c:v>
                </c:pt>
                <c:pt idx="7311" formatCode="General">
                  <c:v>6.7460726562492301E-2</c:v>
                </c:pt>
                <c:pt idx="7312" formatCode="General">
                  <c:v>7.4817651593944004E-2</c:v>
                </c:pt>
                <c:pt idx="7313" formatCode="General">
                  <c:v>8.0625437621008503E-2</c:v>
                </c:pt>
                <c:pt idx="7314" formatCode="General">
                  <c:v>8.5361155610178804E-2</c:v>
                </c:pt>
                <c:pt idx="7315" formatCode="General">
                  <c:v>9.0377264370227098E-2</c:v>
                </c:pt>
                <c:pt idx="7316" formatCode="General">
                  <c:v>9.6302225509673198E-2</c:v>
                </c:pt>
                <c:pt idx="7317" formatCode="General">
                  <c:v>0.103743367938683</c:v>
                </c:pt>
                <c:pt idx="7318" formatCode="General">
                  <c:v>0.112922423667098</c:v>
                </c:pt>
                <c:pt idx="7319" formatCode="General">
                  <c:v>0.12358119334786501</c:v>
                </c:pt>
                <c:pt idx="7320" formatCode="General">
                  <c:v>0.13540651759742001</c:v>
                </c:pt>
                <c:pt idx="7321" formatCode="General">
                  <c:v>0.14737659211570001</c:v>
                </c:pt>
                <c:pt idx="7322" formatCode="General">
                  <c:v>0.15865499363809701</c:v>
                </c:pt>
                <c:pt idx="7323" formatCode="General">
                  <c:v>0.16981177521263199</c:v>
                </c:pt>
                <c:pt idx="7324" formatCode="General">
                  <c:v>0.18132501879771101</c:v>
                </c:pt>
                <c:pt idx="7325" formatCode="General">
                  <c:v>0.192655387518227</c:v>
                </c:pt>
                <c:pt idx="7326" formatCode="General">
                  <c:v>0.203578349228865</c:v>
                </c:pt>
                <c:pt idx="7327" formatCode="General">
                  <c:v>0.215226402509168</c:v>
                </c:pt>
                <c:pt idx="7328" formatCode="General">
                  <c:v>0.22779994621892699</c:v>
                </c:pt>
                <c:pt idx="7329" formatCode="General">
                  <c:v>0.24087202732712901</c:v>
                </c:pt>
                <c:pt idx="7330" formatCode="General">
                  <c:v>0.25502117193436802</c:v>
                </c:pt>
                <c:pt idx="7331" formatCode="General">
                  <c:v>0.27003877384678399</c:v>
                </c:pt>
                <c:pt idx="7332" formatCode="General">
                  <c:v>0.28633716516841401</c:v>
                </c:pt>
                <c:pt idx="7333" formatCode="General">
                  <c:v>0.304783185370191</c:v>
                </c:pt>
                <c:pt idx="7334" formatCode="General">
                  <c:v>0.32499777766019899</c:v>
                </c:pt>
                <c:pt idx="7335" formatCode="General">
                  <c:v>0.34646213702450002</c:v>
                </c:pt>
                <c:pt idx="7336" formatCode="General">
                  <c:v>0.369294846536671</c:v>
                </c:pt>
                <c:pt idx="7337" formatCode="General">
                  <c:v>0.39277948088174303</c:v>
                </c:pt>
                <c:pt idx="7338" formatCode="General">
                  <c:v>0.41568090819161702</c:v>
                </c:pt>
                <c:pt idx="7339" formatCode="General">
                  <c:v>0.437705083952102</c:v>
                </c:pt>
                <c:pt idx="7340" formatCode="General">
                  <c:v>0.45894491375317098</c:v>
                </c:pt>
                <c:pt idx="7341" formatCode="General">
                  <c:v>0.47920146197715402</c:v>
                </c:pt>
                <c:pt idx="7342" formatCode="General">
                  <c:v>0.49816446022289701</c:v>
                </c:pt>
                <c:pt idx="7343" formatCode="General">
                  <c:v>0.51587042482062095</c:v>
                </c:pt>
                <c:pt idx="7344" formatCode="General">
                  <c:v>0.53216759003983805</c:v>
                </c:pt>
                <c:pt idx="7345" formatCode="General">
                  <c:v>0.54619084672890605</c:v>
                </c:pt>
                <c:pt idx="7346" formatCode="General">
                  <c:v>0.55759692927706805</c:v>
                </c:pt>
                <c:pt idx="7347" formatCode="General">
                  <c:v>0.56558595268609801</c:v>
                </c:pt>
                <c:pt idx="7348" formatCode="General">
                  <c:v>0.57010501314276996</c:v>
                </c:pt>
                <c:pt idx="7349" formatCode="General">
                  <c:v>0.57267290325284503</c:v>
                </c:pt>
                <c:pt idx="7350" formatCode="General">
                  <c:v>0.57406512185238801</c:v>
                </c:pt>
                <c:pt idx="7351" formatCode="General">
                  <c:v>0.57451720244888305</c:v>
                </c:pt>
                <c:pt idx="7352" formatCode="General">
                  <c:v>0.57439491418085298</c:v>
                </c:pt>
                <c:pt idx="7353" formatCode="General">
                  <c:v>0.57382764014323595</c:v>
                </c:pt>
                <c:pt idx="7354" formatCode="General">
                  <c:v>0.57166108210806299</c:v>
                </c:pt>
                <c:pt idx="7355" formatCode="General">
                  <c:v>0.56708145604225102</c:v>
                </c:pt>
                <c:pt idx="7356" formatCode="General">
                  <c:v>0.56031445771722099</c:v>
                </c:pt>
                <c:pt idx="7357" formatCode="General">
                  <c:v>0.55286006937622301</c:v>
                </c:pt>
                <c:pt idx="7358" formatCode="General">
                  <c:v>0.54665933900722496</c:v>
                </c:pt>
                <c:pt idx="7359" formatCode="General">
                  <c:v>0.54218333411071096</c:v>
                </c:pt>
                <c:pt idx="7360" formatCode="General">
                  <c:v>0.53948762084237101</c:v>
                </c:pt>
                <c:pt idx="7361" formatCode="General">
                  <c:v>0.53954753809511302</c:v>
                </c:pt>
                <c:pt idx="7362" formatCode="General">
                  <c:v>0.54313772204498201</c:v>
                </c:pt>
                <c:pt idx="7363" formatCode="General">
                  <c:v>0.549640116868097</c:v>
                </c:pt>
                <c:pt idx="7364" formatCode="General">
                  <c:v>0.55716995446555295</c:v>
                </c:pt>
                <c:pt idx="7365" formatCode="General">
                  <c:v>0.56408946082487099</c:v>
                </c:pt>
                <c:pt idx="7366" formatCode="General">
                  <c:v>0.57036838729084705</c:v>
                </c:pt>
                <c:pt idx="7367" formatCode="General">
                  <c:v>0.57770251438004705</c:v>
                </c:pt>
                <c:pt idx="7368" formatCode="General">
                  <c:v>0.58674937086419598</c:v>
                </c:pt>
                <c:pt idx="7369" formatCode="General">
                  <c:v>0.59578435380866901</c:v>
                </c:pt>
                <c:pt idx="7370" formatCode="General">
                  <c:v>0.60372320906787902</c:v>
                </c:pt>
                <c:pt idx="7371" formatCode="General">
                  <c:v>0.611713834582442</c:v>
                </c:pt>
                <c:pt idx="7372" formatCode="General">
                  <c:v>0.62055093252631699</c:v>
                </c:pt>
                <c:pt idx="7373" formatCode="General">
                  <c:v>0.62963429095650503</c:v>
                </c:pt>
                <c:pt idx="7374" formatCode="General">
                  <c:v>0.63863747144225402</c:v>
                </c:pt>
                <c:pt idx="7375" formatCode="General">
                  <c:v>0.64764689591744995</c:v>
                </c:pt>
                <c:pt idx="7376" formatCode="General">
                  <c:v>0.65684124545714195</c:v>
                </c:pt>
                <c:pt idx="7377" formatCode="General">
                  <c:v>0.66634808598356599</c:v>
                </c:pt>
                <c:pt idx="7378" formatCode="General">
                  <c:v>0.67577386811231699</c:v>
                </c:pt>
                <c:pt idx="7379" formatCode="General">
                  <c:v>0.68512649848640195</c:v>
                </c:pt>
                <c:pt idx="7380" formatCode="General">
                  <c:v>0.69429025060924698</c:v>
                </c:pt>
                <c:pt idx="7381" formatCode="General">
                  <c:v>0.70231858923099799</c:v>
                </c:pt>
                <c:pt idx="7382" formatCode="General">
                  <c:v>0.70817661025683998</c:v>
                </c:pt>
                <c:pt idx="7383" formatCode="General">
                  <c:v>0.71149046552261896</c:v>
                </c:pt>
                <c:pt idx="7384" formatCode="General">
                  <c:v>0.712911453175334</c:v>
                </c:pt>
                <c:pt idx="7385" formatCode="General">
                  <c:v>0.71289951396708096</c:v>
                </c:pt>
                <c:pt idx="7386" formatCode="General">
                  <c:v>0.71146120611357699</c:v>
                </c:pt>
                <c:pt idx="7387" formatCode="General">
                  <c:v>0.70917339552945802</c:v>
                </c:pt>
                <c:pt idx="7388" formatCode="General">
                  <c:v>0.70599967640437999</c:v>
                </c:pt>
                <c:pt idx="7389" formatCode="General">
                  <c:v>0.70046466834041698</c:v>
                </c:pt>
                <c:pt idx="7390" formatCode="General">
                  <c:v>0.69262691568768797</c:v>
                </c:pt>
                <c:pt idx="7391" formatCode="General">
                  <c:v>0.683802121106455</c:v>
                </c:pt>
                <c:pt idx="7392" formatCode="General">
                  <c:v>0.67491692284440097</c:v>
                </c:pt>
                <c:pt idx="7393" formatCode="General">
                  <c:v>0.66683442584476704</c:v>
                </c:pt>
                <c:pt idx="7394" formatCode="General">
                  <c:v>0.659794985223776</c:v>
                </c:pt>
                <c:pt idx="7395" formatCode="General">
                  <c:v>0.65304197583530799</c:v>
                </c:pt>
                <c:pt idx="7396" formatCode="General">
                  <c:v>0.64588965689784095</c:v>
                </c:pt>
                <c:pt idx="7397" formatCode="General">
                  <c:v>0.63795137573021699</c:v>
                </c:pt>
                <c:pt idx="7398" formatCode="General">
                  <c:v>0.62987549434208501</c:v>
                </c:pt>
                <c:pt idx="7399" formatCode="General">
                  <c:v>0.62294197838299903</c:v>
                </c:pt>
                <c:pt idx="7400" formatCode="General">
                  <c:v>0.61740628060916303</c:v>
                </c:pt>
                <c:pt idx="7401" formatCode="General">
                  <c:v>0.61258230880718301</c:v>
                </c:pt>
                <c:pt idx="7402" formatCode="General">
                  <c:v>0.60699358572657702</c:v>
                </c:pt>
                <c:pt idx="7403" formatCode="General">
                  <c:v>0.60029818472137497</c:v>
                </c:pt>
                <c:pt idx="7404" formatCode="General">
                  <c:v>0.59349927884978604</c:v>
                </c:pt>
                <c:pt idx="7405" formatCode="General">
                  <c:v>0.58702875342733596</c:v>
                </c:pt>
                <c:pt idx="7406" formatCode="General">
                  <c:v>0.58133859785195596</c:v>
                </c:pt>
                <c:pt idx="7407" formatCode="General">
                  <c:v>0.57662194679095502</c:v>
                </c:pt>
                <c:pt idx="7408" formatCode="General">
                  <c:v>0.57201174301125401</c:v>
                </c:pt>
                <c:pt idx="7409" formatCode="General">
                  <c:v>0.567624849362793</c:v>
                </c:pt>
                <c:pt idx="7410" formatCode="General">
                  <c:v>0.56370716645256103</c:v>
                </c:pt>
                <c:pt idx="7411" formatCode="General">
                  <c:v>0.55914525033401996</c:v>
                </c:pt>
                <c:pt idx="7412" formatCode="General">
                  <c:v>0.55316574064541302</c:v>
                </c:pt>
                <c:pt idx="7413" formatCode="General">
                  <c:v>0.54613277092550505</c:v>
                </c:pt>
                <c:pt idx="7414" formatCode="General">
                  <c:v>0.53780341036388501</c:v>
                </c:pt>
                <c:pt idx="7415" formatCode="General">
                  <c:v>0.52800271106198404</c:v>
                </c:pt>
                <c:pt idx="7416" formatCode="General">
                  <c:v>0.51756099135289202</c:v>
                </c:pt>
                <c:pt idx="7417" formatCode="General">
                  <c:v>0.50694195545909604</c:v>
                </c:pt>
                <c:pt idx="7418" formatCode="General">
                  <c:v>0.49634874524179101</c:v>
                </c:pt>
                <c:pt idx="7419" formatCode="General">
                  <c:v>0.48524357619381597</c:v>
                </c:pt>
                <c:pt idx="7420" formatCode="General">
                  <c:v>0.47398221804341001</c:v>
                </c:pt>
                <c:pt idx="7421" formatCode="General">
                  <c:v>0.46419248723805001</c:v>
                </c:pt>
                <c:pt idx="7422" formatCode="General">
                  <c:v>0.45712568872112802</c:v>
                </c:pt>
                <c:pt idx="7423" formatCode="General">
                  <c:v>0.45253016577502703</c:v>
                </c:pt>
                <c:pt idx="7424" formatCode="General">
                  <c:v>0.44906678701123798</c:v>
                </c:pt>
                <c:pt idx="7425" formatCode="General">
                  <c:v>0.44525590060901699</c:v>
                </c:pt>
                <c:pt idx="7426" formatCode="General">
                  <c:v>0.43989383312814501</c:v>
                </c:pt>
                <c:pt idx="7427" formatCode="General">
                  <c:v>0.43394205773034999</c:v>
                </c:pt>
                <c:pt idx="7428" formatCode="General">
                  <c:v>0.428047940114268</c:v>
                </c:pt>
                <c:pt idx="7429" formatCode="General">
                  <c:v>0.42162544454995099</c:v>
                </c:pt>
                <c:pt idx="7430" formatCode="General">
                  <c:v>0.41452678494783601</c:v>
                </c:pt>
                <c:pt idx="7431" formatCode="General">
                  <c:v>0.405937958753115</c:v>
                </c:pt>
                <c:pt idx="7432" formatCode="General">
                  <c:v>0.395376017630024</c:v>
                </c:pt>
                <c:pt idx="7433" formatCode="General">
                  <c:v>0.38292939588021502</c:v>
                </c:pt>
                <c:pt idx="7434" formatCode="General">
                  <c:v>0.36930422618881797</c:v>
                </c:pt>
                <c:pt idx="7435" formatCode="General">
                  <c:v>0.35529788680815699</c:v>
                </c:pt>
                <c:pt idx="7436" formatCode="General">
                  <c:v>0.34080470022689402</c:v>
                </c:pt>
                <c:pt idx="7437" formatCode="General">
                  <c:v>0.32583856942189698</c:v>
                </c:pt>
                <c:pt idx="7438" formatCode="General">
                  <c:v>0.31020038549591</c:v>
                </c:pt>
                <c:pt idx="7439" formatCode="General">
                  <c:v>0.29356952043773699</c:v>
                </c:pt>
                <c:pt idx="7440" formatCode="General">
                  <c:v>0.27576376765059502</c:v>
                </c:pt>
                <c:pt idx="7441" formatCode="General">
                  <c:v>0.25661783852950598</c:v>
                </c:pt>
                <c:pt idx="7442" formatCode="General">
                  <c:v>0.236191137152027</c:v>
                </c:pt>
                <c:pt idx="7443" formatCode="General">
                  <c:v>0.215120112092576</c:v>
                </c:pt>
                <c:pt idx="7444" formatCode="General">
                  <c:v>0.19409169384028399</c:v>
                </c:pt>
                <c:pt idx="7445" formatCode="General">
                  <c:v>0.172523941160486</c:v>
                </c:pt>
                <c:pt idx="7446" formatCode="General">
                  <c:v>0.15007265066600201</c:v>
                </c:pt>
                <c:pt idx="7447" formatCode="General">
                  <c:v>0.12778470485434101</c:v>
                </c:pt>
                <c:pt idx="7448" formatCode="General">
                  <c:v>0.106203825199904</c:v>
                </c:pt>
                <c:pt idx="7449" formatCode="General">
                  <c:v>8.4567194956917099E-2</c:v>
                </c:pt>
                <c:pt idx="7450" formatCode="General">
                  <c:v>6.2108606413816402E-2</c:v>
                </c:pt>
                <c:pt idx="7451" formatCode="General">
                  <c:v>3.9393135403636599E-2</c:v>
                </c:pt>
                <c:pt idx="7452" formatCode="General">
                  <c:v>1.7076662998138498E-2</c:v>
                </c:pt>
                <c:pt idx="7453" formatCode="General">
                  <c:v>-4.5759436171101701E-3</c:v>
                </c:pt>
                <c:pt idx="7454" formatCode="General">
                  <c:v>-2.4839932058405199E-2</c:v>
                </c:pt>
                <c:pt idx="7455" formatCode="General">
                  <c:v>-4.3364059646724802E-2</c:v>
                </c:pt>
                <c:pt idx="7456" formatCode="General">
                  <c:v>-6.0268302415942498E-2</c:v>
                </c:pt>
                <c:pt idx="7457" formatCode="General">
                  <c:v>-7.6495666951893707E-2</c:v>
                </c:pt>
                <c:pt idx="7458" formatCode="General">
                  <c:v>-9.1525018668423705E-2</c:v>
                </c:pt>
                <c:pt idx="7459" formatCode="General">
                  <c:v>-0.104280991058365</c:v>
                </c:pt>
                <c:pt idx="7460" formatCode="General">
                  <c:v>-0.11585106430631401</c:v>
                </c:pt>
                <c:pt idx="7461" formatCode="General">
                  <c:v>-0.12708023073911101</c:v>
                </c:pt>
                <c:pt idx="7462" formatCode="General">
                  <c:v>-0.137895245639788</c:v>
                </c:pt>
                <c:pt idx="7463" formatCode="General">
                  <c:v>-0.14795923564765301</c:v>
                </c:pt>
                <c:pt idx="7464" formatCode="General">
                  <c:v>-0.157236622891887</c:v>
                </c:pt>
                <c:pt idx="7465" formatCode="General">
                  <c:v>-0.166086766031209</c:v>
                </c:pt>
                <c:pt idx="7466" formatCode="General">
                  <c:v>-0.17482181020486201</c:v>
                </c:pt>
                <c:pt idx="7467" formatCode="General">
                  <c:v>-0.183123848901736</c:v>
                </c:pt>
                <c:pt idx="7468" formatCode="General">
                  <c:v>-0.19098976362204401</c:v>
                </c:pt>
                <c:pt idx="7469" formatCode="General">
                  <c:v>-0.19937062603950301</c:v>
                </c:pt>
                <c:pt idx="7470" formatCode="General">
                  <c:v>-0.208176670536555</c:v>
                </c:pt>
                <c:pt idx="7471" formatCode="General">
                  <c:v>-0.216489353634604</c:v>
                </c:pt>
                <c:pt idx="7472" formatCode="General">
                  <c:v>-0.22397487929652901</c:v>
                </c:pt>
                <c:pt idx="7473" formatCode="General">
                  <c:v>-0.23159676917286301</c:v>
                </c:pt>
                <c:pt idx="7474" formatCode="General">
                  <c:v>-0.24078664159226801</c:v>
                </c:pt>
                <c:pt idx="7475" formatCode="General">
                  <c:v>-0.25174490116100601</c:v>
                </c:pt>
                <c:pt idx="7476" formatCode="General">
                  <c:v>-0.264303063034382</c:v>
                </c:pt>
                <c:pt idx="7477" formatCode="General">
                  <c:v>-0.27829179250182301</c:v>
                </c:pt>
                <c:pt idx="7478" formatCode="General">
                  <c:v>-0.293444047337237</c:v>
                </c:pt>
                <c:pt idx="7479" formatCode="General">
                  <c:v>-0.30952324347909199</c:v>
                </c:pt>
                <c:pt idx="7480" formatCode="General">
                  <c:v>-0.32644471999340402</c:v>
                </c:pt>
                <c:pt idx="7481" formatCode="General">
                  <c:v>-0.34408027021799997</c:v>
                </c:pt>
                <c:pt idx="7482" formatCode="General">
                  <c:v>-0.36226602395315399</c:v>
                </c:pt>
                <c:pt idx="7483" formatCode="General">
                  <c:v>-0.380841379570795</c:v>
                </c:pt>
                <c:pt idx="7484" formatCode="General">
                  <c:v>-0.40068640672605399</c:v>
                </c:pt>
                <c:pt idx="7485" formatCode="General">
                  <c:v>-0.422245152929273</c:v>
                </c:pt>
                <c:pt idx="7486" formatCode="General">
                  <c:v>-0.44373815630647401</c:v>
                </c:pt>
                <c:pt idx="7487" formatCode="General">
                  <c:v>-0.46382116336260698</c:v>
                </c:pt>
                <c:pt idx="7488" formatCode="General">
                  <c:v>-0.48154563335087103</c:v>
                </c:pt>
                <c:pt idx="7489" formatCode="General">
                  <c:v>-0.496755665156765</c:v>
                </c:pt>
                <c:pt idx="7490" formatCode="General">
                  <c:v>-0.50998222618203104</c:v>
                </c:pt>
                <c:pt idx="7491" formatCode="General">
                  <c:v>-0.52081437443233403</c:v>
                </c:pt>
                <c:pt idx="7492" formatCode="General">
                  <c:v>-0.52992379070778695</c:v>
                </c:pt>
                <c:pt idx="7493" formatCode="General">
                  <c:v>-0.53823589360011403</c:v>
                </c:pt>
                <c:pt idx="7494" formatCode="General">
                  <c:v>-0.54506191308159502</c:v>
                </c:pt>
                <c:pt idx="7495" formatCode="General">
                  <c:v>-0.54988599883749301</c:v>
                </c:pt>
                <c:pt idx="7496" formatCode="General">
                  <c:v>-0.55289247469195701</c:v>
                </c:pt>
                <c:pt idx="7497" formatCode="General">
                  <c:v>-0.55495406632961397</c:v>
                </c:pt>
                <c:pt idx="7498" formatCode="General">
                  <c:v>-0.55629069044606205</c:v>
                </c:pt>
                <c:pt idx="7499" formatCode="General">
                  <c:v>-0.55632935030842001</c:v>
                </c:pt>
                <c:pt idx="7500" formatCode="General">
                  <c:v>-0.55562692310254003</c:v>
                </c:pt>
                <c:pt idx="7501" formatCode="General">
                  <c:v>-0.55536788569689199</c:v>
                </c:pt>
                <c:pt idx="7502" formatCode="General">
                  <c:v>-0.55533674492231799</c:v>
                </c:pt>
                <c:pt idx="7503" formatCode="General">
                  <c:v>-0.55451946257399498</c:v>
                </c:pt>
                <c:pt idx="7504" formatCode="General">
                  <c:v>-0.55398772920447603</c:v>
                </c:pt>
                <c:pt idx="7505" formatCode="General">
                  <c:v>-0.55464315794432595</c:v>
                </c:pt>
                <c:pt idx="7506" formatCode="General">
                  <c:v>-0.55577965100134297</c:v>
                </c:pt>
                <c:pt idx="7507" formatCode="General">
                  <c:v>-0.55787169970189598</c:v>
                </c:pt>
                <c:pt idx="7508" formatCode="General">
                  <c:v>-0.56176200401171394</c:v>
                </c:pt>
                <c:pt idx="7509" formatCode="General">
                  <c:v>-0.56809453256643805</c:v>
                </c:pt>
                <c:pt idx="7510" formatCode="General">
                  <c:v>-0.57745142326929799</c:v>
                </c:pt>
                <c:pt idx="7511" formatCode="General">
                  <c:v>-0.58961826535151396</c:v>
                </c:pt>
                <c:pt idx="7512" formatCode="General">
                  <c:v>-0.60374222021636503</c:v>
                </c:pt>
                <c:pt idx="7513" formatCode="General">
                  <c:v>-0.61924206272073501</c:v>
                </c:pt>
                <c:pt idx="7514" formatCode="General">
                  <c:v>-0.636259261067182</c:v>
                </c:pt>
                <c:pt idx="7515" formatCode="General">
                  <c:v>-0.65400245128768897</c:v>
                </c:pt>
                <c:pt idx="7516" formatCode="General">
                  <c:v>-0.67150809891357799</c:v>
                </c:pt>
                <c:pt idx="7517" formatCode="General">
                  <c:v>-0.68809247000717599</c:v>
                </c:pt>
                <c:pt idx="7518" formatCode="General">
                  <c:v>-0.703072967098474</c:v>
                </c:pt>
                <c:pt idx="7519" formatCode="General">
                  <c:v>-0.71634238221735502</c:v>
                </c:pt>
                <c:pt idx="7520" formatCode="General">
                  <c:v>-0.72882710802930295</c:v>
                </c:pt>
                <c:pt idx="7521" formatCode="General">
                  <c:v>-0.74029841906195504</c:v>
                </c:pt>
                <c:pt idx="7522" formatCode="General">
                  <c:v>-0.74918312240103802</c:v>
                </c:pt>
                <c:pt idx="7523" formatCode="General">
                  <c:v>-0.75507565924658904</c:v>
                </c:pt>
                <c:pt idx="7524" formatCode="General">
                  <c:v>-0.75849298921364094</c:v>
                </c:pt>
                <c:pt idx="7525" formatCode="General">
                  <c:v>-0.75959216306452204</c:v>
                </c:pt>
                <c:pt idx="7526" formatCode="General">
                  <c:v>-0.75758920208670799</c:v>
                </c:pt>
                <c:pt idx="7527" formatCode="General">
                  <c:v>-0.75121512132754398</c:v>
                </c:pt>
                <c:pt idx="7528" formatCode="General">
                  <c:v>-0.74074287029860597</c:v>
                </c:pt>
                <c:pt idx="7529" formatCode="General">
                  <c:v>-0.72816080545744799</c:v>
                </c:pt>
                <c:pt idx="7530" formatCode="General">
                  <c:v>-0.71503754940100706</c:v>
                </c:pt>
                <c:pt idx="7531" formatCode="General">
                  <c:v>-0.70234743128772903</c:v>
                </c:pt>
                <c:pt idx="7532" formatCode="General">
                  <c:v>-0.68955491830545401</c:v>
                </c:pt>
                <c:pt idx="7533" formatCode="General">
                  <c:v>-0.67517291783832201</c:v>
                </c:pt>
                <c:pt idx="7534" formatCode="General">
                  <c:v>-0.65963404816562099</c:v>
                </c:pt>
                <c:pt idx="7535" formatCode="General">
                  <c:v>-0.64541168931815496</c:v>
                </c:pt>
                <c:pt idx="7536" formatCode="General">
                  <c:v>-0.63470550584486496</c:v>
                </c:pt>
                <c:pt idx="7537" formatCode="General">
                  <c:v>-0.62773061375859296</c:v>
                </c:pt>
                <c:pt idx="7538" formatCode="General">
                  <c:v>-0.62349327910114405</c:v>
                </c:pt>
                <c:pt idx="7539" formatCode="General">
                  <c:v>-0.62173739712745102</c:v>
                </c:pt>
                <c:pt idx="7540" formatCode="General">
                  <c:v>-0.62216933063628499</c:v>
                </c:pt>
                <c:pt idx="7541" formatCode="General">
                  <c:v>-0.624295798725652</c:v>
                </c:pt>
                <c:pt idx="7542" formatCode="General">
                  <c:v>-0.62812714595712305</c:v>
                </c:pt>
                <c:pt idx="7543" formatCode="General">
                  <c:v>-0.63377427645076201</c:v>
                </c:pt>
                <c:pt idx="7544" formatCode="General">
                  <c:v>-0.64138607744004805</c:v>
                </c:pt>
                <c:pt idx="7545" formatCode="General">
                  <c:v>-0.64971920014881801</c:v>
                </c:pt>
                <c:pt idx="7546" formatCode="General">
                  <c:v>-0.65682137473091295</c:v>
                </c:pt>
                <c:pt idx="7547" formatCode="General">
                  <c:v>-0.66244090861659999</c:v>
                </c:pt>
                <c:pt idx="7548" formatCode="General">
                  <c:v>-0.66638561277986297</c:v>
                </c:pt>
                <c:pt idx="7549" formatCode="General">
                  <c:v>-0.66700442410785199</c:v>
                </c:pt>
                <c:pt idx="7550" formatCode="General">
                  <c:v>-0.66272943801806805</c:v>
                </c:pt>
                <c:pt idx="7551" formatCode="General">
                  <c:v>-0.65385787327140199</c:v>
                </c:pt>
                <c:pt idx="7552" formatCode="General">
                  <c:v>-0.641494821141112</c:v>
                </c:pt>
                <c:pt idx="7553" formatCode="General">
                  <c:v>-0.62550652374731996</c:v>
                </c:pt>
                <c:pt idx="7554" formatCode="General">
                  <c:v>-0.60622002633130001</c:v>
                </c:pt>
                <c:pt idx="7555" formatCode="General">
                  <c:v>-0.58524704079997902</c:v>
                </c:pt>
                <c:pt idx="7556" formatCode="General">
                  <c:v>-0.563081979880386</c:v>
                </c:pt>
                <c:pt idx="7557" formatCode="General">
                  <c:v>-0.53988134732410298</c:v>
                </c:pt>
                <c:pt idx="7558" formatCode="General">
                  <c:v>-0.51712654532966296</c:v>
                </c:pt>
                <c:pt idx="7559" formatCode="General">
                  <c:v>-0.49627756442371801</c:v>
                </c:pt>
                <c:pt idx="7560" formatCode="General">
                  <c:v>-0.47805574169514198</c:v>
                </c:pt>
                <c:pt idx="7561" formatCode="General">
                  <c:v>-0.46221847042538799</c:v>
                </c:pt>
                <c:pt idx="7562" formatCode="General">
                  <c:v>-0.44800973681534001</c:v>
                </c:pt>
                <c:pt idx="7563" formatCode="General">
                  <c:v>-0.43498714451750797</c:v>
                </c:pt>
                <c:pt idx="7564" formatCode="General">
                  <c:v>-0.42375481740501197</c:v>
                </c:pt>
                <c:pt idx="7565" formatCode="General">
                  <c:v>-0.41501579899820701</c:v>
                </c:pt>
                <c:pt idx="7566" formatCode="General">
                  <c:v>-0.40912388347357997</c:v>
                </c:pt>
                <c:pt idx="7567" formatCode="General">
                  <c:v>-0.40593345936556102</c:v>
                </c:pt>
                <c:pt idx="7568" formatCode="General">
                  <c:v>-0.403476339119965</c:v>
                </c:pt>
                <c:pt idx="7569" formatCode="General">
                  <c:v>-0.40083440562668698</c:v>
                </c:pt>
                <c:pt idx="7570" formatCode="General">
                  <c:v>-0.39843357134785401</c:v>
                </c:pt>
                <c:pt idx="7571" formatCode="General">
                  <c:v>-0.39634251267836301</c:v>
                </c:pt>
                <c:pt idx="7572" formatCode="General">
                  <c:v>-0.39530754573650101</c:v>
                </c:pt>
                <c:pt idx="7573" formatCode="General">
                  <c:v>-0.39461518496750098</c:v>
                </c:pt>
                <c:pt idx="7574" formatCode="General">
                  <c:v>-0.392192698068206</c:v>
                </c:pt>
                <c:pt idx="7575" formatCode="General">
                  <c:v>-0.38784688110677701</c:v>
                </c:pt>
                <c:pt idx="7576" formatCode="General">
                  <c:v>-0.38294022083073997</c:v>
                </c:pt>
                <c:pt idx="7577" formatCode="General">
                  <c:v>-0.37847444483236498</c:v>
                </c:pt>
                <c:pt idx="7578" formatCode="General">
                  <c:v>-0.372850484080961</c:v>
                </c:pt>
                <c:pt idx="7579" formatCode="General">
                  <c:v>-0.36424685032883303</c:v>
                </c:pt>
                <c:pt idx="7580" formatCode="General">
                  <c:v>-0.35272787792469401</c:v>
                </c:pt>
                <c:pt idx="7581" formatCode="General">
                  <c:v>-0.337821174555266</c:v>
                </c:pt>
                <c:pt idx="7582" formatCode="General">
                  <c:v>-0.31904733361085902</c:v>
                </c:pt>
                <c:pt idx="7583" formatCode="General">
                  <c:v>-0.29767991935694499</c:v>
                </c:pt>
                <c:pt idx="7584" formatCode="General">
                  <c:v>-0.27560246926693299</c:v>
                </c:pt>
                <c:pt idx="7585" formatCode="General">
                  <c:v>-0.253705873189428</c:v>
                </c:pt>
                <c:pt idx="7586" formatCode="General">
                  <c:v>-0.231810792113507</c:v>
                </c:pt>
                <c:pt idx="7587" formatCode="General">
                  <c:v>-0.209381921016774</c:v>
                </c:pt>
                <c:pt idx="7588" formatCode="General">
                  <c:v>-0.18593500341403499</c:v>
                </c:pt>
                <c:pt idx="7589" formatCode="General">
                  <c:v>-0.161975657498512</c:v>
                </c:pt>
                <c:pt idx="7590" formatCode="General">
                  <c:v>-0.138550922556403</c:v>
                </c:pt>
                <c:pt idx="7591" formatCode="General">
                  <c:v>-0.116013494966339</c:v>
                </c:pt>
                <c:pt idx="7592" formatCode="General">
                  <c:v>-9.5235593662410994E-2</c:v>
                </c:pt>
                <c:pt idx="7593" formatCode="General">
                  <c:v>-7.7048190806198097E-2</c:v>
                </c:pt>
                <c:pt idx="7594" formatCode="General">
                  <c:v>-6.1471952839263197E-2</c:v>
                </c:pt>
                <c:pt idx="7595" formatCode="General">
                  <c:v>-4.8027864388514099E-2</c:v>
                </c:pt>
                <c:pt idx="7596" formatCode="General">
                  <c:v>-3.5578631179769303E-2</c:v>
                </c:pt>
                <c:pt idx="7597" formatCode="General">
                  <c:v>-2.2603726081034701E-2</c:v>
                </c:pt>
                <c:pt idx="7598" formatCode="General">
                  <c:v>-8.1318648970067006E-3</c:v>
                </c:pt>
                <c:pt idx="7599" formatCode="General">
                  <c:v>8.0425973169959593E-3</c:v>
                </c:pt>
                <c:pt idx="7600" formatCode="General">
                  <c:v>2.5794477558453099E-2</c:v>
                </c:pt>
                <c:pt idx="7601" formatCode="General">
                  <c:v>4.4964805919248202E-2</c:v>
                </c:pt>
                <c:pt idx="7602" formatCode="General">
                  <c:v>6.5344819202998394E-2</c:v>
                </c:pt>
                <c:pt idx="7603" formatCode="General">
                  <c:v>8.6108287703646799E-2</c:v>
                </c:pt>
                <c:pt idx="7604" formatCode="General">
                  <c:v>0.10722948763724401</c:v>
                </c:pt>
                <c:pt idx="7605" formatCode="General">
                  <c:v>0.1297394999956</c:v>
                </c:pt>
                <c:pt idx="7606" formatCode="General">
                  <c:v>0.15336779041989701</c:v>
                </c:pt>
                <c:pt idx="7607" formatCode="General">
                  <c:v>0.17755172305802799</c:v>
                </c:pt>
                <c:pt idx="7608" formatCode="General">
                  <c:v>0.20173046834108799</c:v>
                </c:pt>
                <c:pt idx="7609" formatCode="General">
                  <c:v>0.22505353837745601</c:v>
                </c:pt>
                <c:pt idx="7610" formatCode="General">
                  <c:v>0.24754407518590801</c:v>
                </c:pt>
                <c:pt idx="7611" formatCode="General">
                  <c:v>0.26864580812864702</c:v>
                </c:pt>
                <c:pt idx="7612" formatCode="General">
                  <c:v>0.28797128668756999</c:v>
                </c:pt>
                <c:pt idx="7613" formatCode="General">
                  <c:v>0.30584269103772899</c:v>
                </c:pt>
                <c:pt idx="7614" formatCode="General">
                  <c:v>0.32193379231133201</c:v>
                </c:pt>
                <c:pt idx="7615" formatCode="General">
                  <c:v>0.335596444857031</c:v>
                </c:pt>
                <c:pt idx="7616" formatCode="General">
                  <c:v>0.347534034206534</c:v>
                </c:pt>
                <c:pt idx="7617" formatCode="General">
                  <c:v>0.35901465308886998</c:v>
                </c:pt>
                <c:pt idx="7618" formatCode="General">
                  <c:v>0.370083914285463</c:v>
                </c:pt>
                <c:pt idx="7619" formatCode="General">
                  <c:v>0.38048097647882001</c:v>
                </c:pt>
                <c:pt idx="7620" formatCode="General">
                  <c:v>0.39088300666760301</c:v>
                </c:pt>
                <c:pt idx="7621" formatCode="General">
                  <c:v>0.40136519733975701</c:v>
                </c:pt>
                <c:pt idx="7622" formatCode="General">
                  <c:v>0.41143040516593998</c:v>
                </c:pt>
                <c:pt idx="7623" formatCode="General">
                  <c:v>0.42201956767915799</c:v>
                </c:pt>
                <c:pt idx="7624" formatCode="General">
                  <c:v>0.433958120887312</c:v>
                </c:pt>
                <c:pt idx="7625" formatCode="General">
                  <c:v>0.44691160087364601</c:v>
                </c:pt>
                <c:pt idx="7626" formatCode="General">
                  <c:v>0.45979913710023301</c:v>
                </c:pt>
                <c:pt idx="7627" formatCode="General">
                  <c:v>0.47154130804843802</c:v>
                </c:pt>
                <c:pt idx="7628" formatCode="General">
                  <c:v>0.482564075553369</c:v>
                </c:pt>
                <c:pt idx="7629" formatCode="General">
                  <c:v>0.49385686547560798</c:v>
                </c:pt>
                <c:pt idx="7630" formatCode="General">
                  <c:v>0.50572669064273801</c:v>
                </c:pt>
                <c:pt idx="7631" formatCode="General">
                  <c:v>0.51849689123140497</c:v>
                </c:pt>
                <c:pt idx="7632" formatCode="General">
                  <c:v>0.53219616658580005</c:v>
                </c:pt>
                <c:pt idx="7633" formatCode="General">
                  <c:v>0.545853804856818</c:v>
                </c:pt>
                <c:pt idx="7634" formatCode="General">
                  <c:v>0.55874509233458403</c:v>
                </c:pt>
                <c:pt idx="7635" formatCode="General">
                  <c:v>0.57084142885595102</c:v>
                </c:pt>
                <c:pt idx="7636" formatCode="General">
                  <c:v>0.58168357370385904</c:v>
                </c:pt>
                <c:pt idx="7637" formatCode="General">
                  <c:v>0.59133270117004599</c:v>
                </c:pt>
                <c:pt idx="7638" formatCode="General">
                  <c:v>0.60217314251297105</c:v>
                </c:pt>
                <c:pt idx="7639" formatCode="General">
                  <c:v>0.61608169796136403</c:v>
                </c:pt>
                <c:pt idx="7640" formatCode="General">
                  <c:v>0.63121010489615603</c:v>
                </c:pt>
                <c:pt idx="7641" formatCode="General">
                  <c:v>0.64551338717324103</c:v>
                </c:pt>
                <c:pt idx="7642" formatCode="General">
                  <c:v>0.65866642673086795</c:v>
                </c:pt>
                <c:pt idx="7643" formatCode="General">
                  <c:v>0.67089275388867198</c:v>
                </c:pt>
                <c:pt idx="7644" formatCode="General">
                  <c:v>0.68167090431523303</c:v>
                </c:pt>
                <c:pt idx="7645" formatCode="General">
                  <c:v>0.69086660119457499</c:v>
                </c:pt>
                <c:pt idx="7646" formatCode="General">
                  <c:v>0.69949286293359503</c:v>
                </c:pt>
                <c:pt idx="7647" formatCode="General">
                  <c:v>0.70739727117323503</c:v>
                </c:pt>
                <c:pt idx="7648" formatCode="General">
                  <c:v>0.71408748338424</c:v>
                </c:pt>
                <c:pt idx="7649" formatCode="General">
                  <c:v>0.72053065386994197</c:v>
                </c:pt>
                <c:pt idx="7650" formatCode="General">
                  <c:v>0.72756871642310506</c:v>
                </c:pt>
                <c:pt idx="7651" formatCode="General">
                  <c:v>0.73533482091507196</c:v>
                </c:pt>
                <c:pt idx="7652" formatCode="General">
                  <c:v>0.74369897507661498</c:v>
                </c:pt>
                <c:pt idx="7653" formatCode="General">
                  <c:v>0.75203333920432403</c:v>
                </c:pt>
                <c:pt idx="7654" formatCode="General">
                  <c:v>0.75952018167199997</c:v>
                </c:pt>
                <c:pt idx="7655" formatCode="General">
                  <c:v>0.76588869092676204</c:v>
                </c:pt>
                <c:pt idx="7656" formatCode="General">
                  <c:v>0.77103841134808004</c:v>
                </c:pt>
                <c:pt idx="7657" formatCode="General">
                  <c:v>0.77538074668879298</c:v>
                </c:pt>
                <c:pt idx="7658" formatCode="General">
                  <c:v>0.779547358726704</c:v>
                </c:pt>
                <c:pt idx="7659" formatCode="General">
                  <c:v>0.78350696461328495</c:v>
                </c:pt>
                <c:pt idx="7660" formatCode="General">
                  <c:v>0.78753007054853597</c:v>
                </c:pt>
                <c:pt idx="7661" formatCode="General">
                  <c:v>0.79139075186619201</c:v>
                </c:pt>
                <c:pt idx="7662" formatCode="General">
                  <c:v>0.79402734111133999</c:v>
                </c:pt>
                <c:pt idx="7663" formatCode="General">
                  <c:v>0.79481917680028602</c:v>
                </c:pt>
                <c:pt idx="7664" formatCode="General">
                  <c:v>0.79384194258623797</c:v>
                </c:pt>
                <c:pt idx="7665" formatCode="General">
                  <c:v>0.79202801713086801</c:v>
                </c:pt>
                <c:pt idx="7666" formatCode="General">
                  <c:v>0.79012635009660703</c:v>
                </c:pt>
                <c:pt idx="7667" formatCode="General">
                  <c:v>0.78733240117505199</c:v>
                </c:pt>
                <c:pt idx="7668" formatCode="General">
                  <c:v>0.78303672326297302</c:v>
                </c:pt>
                <c:pt idx="7669" formatCode="General">
                  <c:v>0.77768952131162705</c:v>
                </c:pt>
                <c:pt idx="7670" formatCode="General">
                  <c:v>0.77167670795828103</c:v>
                </c:pt>
                <c:pt idx="7671" formatCode="General">
                  <c:v>0.76465154311536698</c:v>
                </c:pt>
                <c:pt idx="7672" formatCode="General">
                  <c:v>0.75663462822452698</c:v>
                </c:pt>
                <c:pt idx="7673" formatCode="General">
                  <c:v>0.74890787152712202</c:v>
                </c:pt>
                <c:pt idx="7674" formatCode="General">
                  <c:v>0.742808661443217</c:v>
                </c:pt>
                <c:pt idx="7675" formatCode="General">
                  <c:v>0.73785974192511705</c:v>
                </c:pt>
                <c:pt idx="7676" formatCode="General">
                  <c:v>0.73226653831379196</c:v>
                </c:pt>
                <c:pt idx="7677" formatCode="General">
                  <c:v>0.72522754864886596</c:v>
                </c:pt>
                <c:pt idx="7678" formatCode="General">
                  <c:v>0.71782566999853004</c:v>
                </c:pt>
                <c:pt idx="7679" formatCode="General">
                  <c:v>0.71068756478042905</c:v>
                </c:pt>
                <c:pt idx="7680" formatCode="General">
                  <c:v>0.70400812963416604</c:v>
                </c:pt>
                <c:pt idx="7681" formatCode="General">
                  <c:v>0.698599460328168</c:v>
                </c:pt>
                <c:pt idx="7682" formatCode="General">
                  <c:v>0.69462796353442702</c:v>
                </c:pt>
                <c:pt idx="7683" formatCode="General">
                  <c:v>0.69195970910696503</c:v>
                </c:pt>
                <c:pt idx="7684" formatCode="General">
                  <c:v>0.69045217998985797</c:v>
                </c:pt>
                <c:pt idx="7685" formatCode="General">
                  <c:v>0.69036822621819105</c:v>
                </c:pt>
                <c:pt idx="7686" formatCode="General">
                  <c:v>0.69167515489193698</c:v>
                </c:pt>
                <c:pt idx="7687" formatCode="General">
                  <c:v>0.69291764453999904</c:v>
                </c:pt>
                <c:pt idx="7688" formatCode="General">
                  <c:v>0.69322036364179296</c:v>
                </c:pt>
                <c:pt idx="7689" formatCode="General">
                  <c:v>0.69281137262042602</c:v>
                </c:pt>
                <c:pt idx="7690" formatCode="General">
                  <c:v>0.69102848931192395</c:v>
                </c:pt>
                <c:pt idx="7691" formatCode="General">
                  <c:v>0.68763315209064002</c:v>
                </c:pt>
                <c:pt idx="7692" formatCode="General">
                  <c:v>0.68284485207436596</c:v>
                </c:pt>
                <c:pt idx="7693" formatCode="General">
                  <c:v>0.67654967975295499</c:v>
                </c:pt>
                <c:pt idx="7694" formatCode="General">
                  <c:v>0.668782721721082</c:v>
                </c:pt>
                <c:pt idx="7695" formatCode="General">
                  <c:v>0.65911698514269801</c:v>
                </c:pt>
                <c:pt idx="7696" formatCode="General">
                  <c:v>0.64738744929074798</c:v>
                </c:pt>
                <c:pt idx="7697" formatCode="General">
                  <c:v>0.63508146139161903</c:v>
                </c:pt>
                <c:pt idx="7698" formatCode="General">
                  <c:v>0.62399363670765695</c:v>
                </c:pt>
                <c:pt idx="7699" formatCode="General">
                  <c:v>0.61428871466163704</c:v>
                </c:pt>
                <c:pt idx="7700" formatCode="General">
                  <c:v>0.60477582351994796</c:v>
                </c:pt>
                <c:pt idx="7701" formatCode="General">
                  <c:v>0.59429493678504097</c:v>
                </c:pt>
                <c:pt idx="7702" formatCode="General">
                  <c:v>0.58321755490882699</c:v>
                </c:pt>
                <c:pt idx="7703" formatCode="General">
                  <c:v>0.57165496393290205</c:v>
                </c:pt>
                <c:pt idx="7704" formatCode="General">
                  <c:v>0.55886683683067495</c:v>
                </c:pt>
                <c:pt idx="7705" formatCode="General">
                  <c:v>0.54494115334469095</c:v>
                </c:pt>
                <c:pt idx="7706" formatCode="General">
                  <c:v>0.52994709055204403</c:v>
                </c:pt>
                <c:pt idx="7707" formatCode="General">
                  <c:v>0.51293741836419304</c:v>
                </c:pt>
                <c:pt idx="7708" formatCode="General">
                  <c:v>0.49357268592631498</c:v>
                </c:pt>
                <c:pt idx="7709" formatCode="General">
                  <c:v>0.47281238699031303</c:v>
                </c:pt>
                <c:pt idx="7710" formatCode="General">
                  <c:v>0.45227532775035401</c:v>
                </c:pt>
                <c:pt idx="7711" formatCode="General">
                  <c:v>0.43284612481592799</c:v>
                </c:pt>
                <c:pt idx="7712" formatCode="General">
                  <c:v>0.41399837714960702</c:v>
                </c:pt>
                <c:pt idx="7713" formatCode="General">
                  <c:v>0.39581954888576298</c:v>
                </c:pt>
                <c:pt idx="7714" formatCode="General">
                  <c:v>0.37920324253410098</c:v>
                </c:pt>
                <c:pt idx="7715" formatCode="General">
                  <c:v>0.36434400797181199</c:v>
                </c:pt>
                <c:pt idx="7716" formatCode="General">
                  <c:v>0.35081967962635402</c:v>
                </c:pt>
                <c:pt idx="7717" formatCode="General">
                  <c:v>0.33841466596322001</c:v>
                </c:pt>
                <c:pt idx="7718" formatCode="General">
                  <c:v>0.32629138949147901</c:v>
                </c:pt>
                <c:pt idx="7719" formatCode="General">
                  <c:v>0.31331848972317899</c:v>
                </c:pt>
                <c:pt idx="7720" formatCode="General">
                  <c:v>0.30018073685348301</c:v>
                </c:pt>
                <c:pt idx="7721" formatCode="General">
                  <c:v>0.28821302719313102</c:v>
                </c:pt>
                <c:pt idx="7722" formatCode="General">
                  <c:v>0.27693191264716899</c:v>
                </c:pt>
                <c:pt idx="7723" formatCode="General">
                  <c:v>0.26573393215418201</c:v>
                </c:pt>
                <c:pt idx="7724" formatCode="General">
                  <c:v>0.254689011956791</c:v>
                </c:pt>
                <c:pt idx="7725" formatCode="General">
                  <c:v>0.24430625716741999</c:v>
                </c:pt>
                <c:pt idx="7726" formatCode="General">
                  <c:v>0.23450438644197</c:v>
                </c:pt>
                <c:pt idx="7727" formatCode="General">
                  <c:v>0.22486682955614801</c:v>
                </c:pt>
                <c:pt idx="7728" formatCode="General">
                  <c:v>0.21552301599676599</c:v>
                </c:pt>
                <c:pt idx="7729" formatCode="General">
                  <c:v>0.206617313999538</c:v>
                </c:pt>
                <c:pt idx="7730" formatCode="General">
                  <c:v>0.19819265992053001</c:v>
                </c:pt>
                <c:pt idx="7731" formatCode="General">
                  <c:v>0.188174269566284</c:v>
                </c:pt>
                <c:pt idx="7732" formatCode="General">
                  <c:v>0.17453901983265399</c:v>
                </c:pt>
                <c:pt idx="7733" formatCode="General">
                  <c:v>0.15724043808438701</c:v>
                </c:pt>
                <c:pt idx="7734" formatCode="General">
                  <c:v>0.137060474935114</c:v>
                </c:pt>
                <c:pt idx="7735" formatCode="General">
                  <c:v>0.11530165218675199</c:v>
                </c:pt>
                <c:pt idx="7736" formatCode="General">
                  <c:v>9.2649354519827407E-2</c:v>
                </c:pt>
                <c:pt idx="7737" formatCode="General">
                  <c:v>6.9016742753189794E-2</c:v>
                </c:pt>
                <c:pt idx="7738" formatCode="General">
                  <c:v>4.3847428918340002E-2</c:v>
                </c:pt>
                <c:pt idx="7739" formatCode="General">
                  <c:v>1.7820829599324999E-2</c:v>
                </c:pt>
                <c:pt idx="7740" formatCode="General">
                  <c:v>-6.7899346060304004E-3</c:v>
                </c:pt>
                <c:pt idx="7741" formatCode="General">
                  <c:v>-2.9260901094524901E-2</c:v>
                </c:pt>
                <c:pt idx="7742" formatCode="General">
                  <c:v>-5.0124149643985698E-2</c:v>
                </c:pt>
                <c:pt idx="7743" formatCode="General">
                  <c:v>-6.9885074339018902E-2</c:v>
                </c:pt>
                <c:pt idx="7744" formatCode="General">
                  <c:v>-8.8100775339266996E-2</c:v>
                </c:pt>
                <c:pt idx="7745" formatCode="General">
                  <c:v>-0.104397665380928</c:v>
                </c:pt>
                <c:pt idx="7746" formatCode="General">
                  <c:v>-0.11940402483330199</c:v>
                </c:pt>
                <c:pt idx="7747" formatCode="General">
                  <c:v>-0.133184684985237</c:v>
                </c:pt>
                <c:pt idx="7748" formatCode="General">
                  <c:v>-0.145641403872004</c:v>
                </c:pt>
                <c:pt idx="7749" formatCode="General">
                  <c:v>-0.15677631392192001</c:v>
                </c:pt>
                <c:pt idx="7750" formatCode="General">
                  <c:v>-0.167141378859995</c:v>
                </c:pt>
                <c:pt idx="7751" formatCode="General">
                  <c:v>-0.17701810253919101</c:v>
                </c:pt>
                <c:pt idx="7752" formatCode="General">
                  <c:v>-0.18621389647060299</c:v>
                </c:pt>
                <c:pt idx="7753" formatCode="General">
                  <c:v>-0.194458101471634</c:v>
                </c:pt>
                <c:pt idx="7754" formatCode="General">
                  <c:v>-0.20217927328700699</c:v>
                </c:pt>
                <c:pt idx="7755" formatCode="General">
                  <c:v>-0.209964689093735</c:v>
                </c:pt>
                <c:pt idx="7756" formatCode="General">
                  <c:v>-0.217628568213352</c:v>
                </c:pt>
                <c:pt idx="7757" formatCode="General">
                  <c:v>-0.224518980764741</c:v>
                </c:pt>
                <c:pt idx="7758" formatCode="General">
                  <c:v>-0.23122475611939999</c:v>
                </c:pt>
                <c:pt idx="7759" formatCode="General">
                  <c:v>-0.23929945045600001</c:v>
                </c:pt>
                <c:pt idx="7760" formatCode="General">
                  <c:v>-0.249506261813283</c:v>
                </c:pt>
                <c:pt idx="7761" formatCode="General">
                  <c:v>-0.26185394324436301</c:v>
                </c:pt>
                <c:pt idx="7762" formatCode="General">
                  <c:v>-0.27541321158607301</c:v>
                </c:pt>
                <c:pt idx="7763" formatCode="General">
                  <c:v>-0.29009518987317601</c:v>
                </c:pt>
                <c:pt idx="7764" formatCode="General">
                  <c:v>-0.305921299266672</c:v>
                </c:pt>
                <c:pt idx="7765" formatCode="General">
                  <c:v>-0.32233736223644099</c:v>
                </c:pt>
                <c:pt idx="7766" formatCode="General">
                  <c:v>-0.33884639142172102</c:v>
                </c:pt>
                <c:pt idx="7767" formatCode="General">
                  <c:v>-0.35543146701488298</c:v>
                </c:pt>
                <c:pt idx="7768" formatCode="General">
                  <c:v>-0.37236475262110103</c:v>
                </c:pt>
                <c:pt idx="7769" formatCode="General">
                  <c:v>-0.38948241566105701</c:v>
                </c:pt>
                <c:pt idx="7770" formatCode="General">
                  <c:v>-0.40673571774216799</c:v>
                </c:pt>
                <c:pt idx="7771" formatCode="General">
                  <c:v>-0.4242808606688</c:v>
                </c:pt>
                <c:pt idx="7772" formatCode="General">
                  <c:v>-0.44200077344338001</c:v>
                </c:pt>
                <c:pt idx="7773" formatCode="General">
                  <c:v>-0.459769805347643</c:v>
                </c:pt>
                <c:pt idx="7774" formatCode="General">
                  <c:v>-0.47775527345785401</c:v>
                </c:pt>
                <c:pt idx="7775" formatCode="General">
                  <c:v>-0.49576976541383799</c:v>
                </c:pt>
                <c:pt idx="7776" formatCode="General">
                  <c:v>-0.51347017578196696</c:v>
                </c:pt>
                <c:pt idx="7777" formatCode="General">
                  <c:v>-0.53069860276326897</c:v>
                </c:pt>
                <c:pt idx="7778" formatCode="General">
                  <c:v>-0.54811985497814497</c:v>
                </c:pt>
                <c:pt idx="7779" formatCode="General">
                  <c:v>-0.56603724665861799</c:v>
                </c:pt>
                <c:pt idx="7780" formatCode="General">
                  <c:v>-0.58365585194109904</c:v>
                </c:pt>
                <c:pt idx="7781" formatCode="General">
                  <c:v>-0.60040117582624597</c:v>
                </c:pt>
                <c:pt idx="7782" formatCode="General">
                  <c:v>-0.61685454793558503</c:v>
                </c:pt>
                <c:pt idx="7783" formatCode="General">
                  <c:v>-0.63328511036422597</c:v>
                </c:pt>
                <c:pt idx="7784" formatCode="General">
                  <c:v>-0.64844631486259097</c:v>
                </c:pt>
                <c:pt idx="7785" formatCode="General">
                  <c:v>-0.66135344956009801</c:v>
                </c:pt>
                <c:pt idx="7786" formatCode="General">
                  <c:v>-0.67166040179049102</c:v>
                </c:pt>
                <c:pt idx="7787" formatCode="General">
                  <c:v>-0.67962709943557997</c:v>
                </c:pt>
                <c:pt idx="7788" formatCode="General">
                  <c:v>-0.68475887745437303</c:v>
                </c:pt>
                <c:pt idx="7789" formatCode="General">
                  <c:v>-0.68712558159441905</c:v>
                </c:pt>
                <c:pt idx="7790" formatCode="General">
                  <c:v>-0.68796564088033196</c:v>
                </c:pt>
                <c:pt idx="7791" formatCode="General">
                  <c:v>-0.68747841857485903</c:v>
                </c:pt>
                <c:pt idx="7792" formatCode="General">
                  <c:v>-0.68661372093348105</c:v>
                </c:pt>
                <c:pt idx="7793" formatCode="General">
                  <c:v>-0.68668943886300104</c:v>
                </c:pt>
                <c:pt idx="7794" formatCode="General">
                  <c:v>-0.68802476173497895</c:v>
                </c:pt>
                <c:pt idx="7795" formatCode="General">
                  <c:v>-0.69088224776207996</c:v>
                </c:pt>
                <c:pt idx="7796" formatCode="General">
                  <c:v>-0.69533359022642305</c:v>
                </c:pt>
                <c:pt idx="7797" formatCode="General">
                  <c:v>-0.70160780285026403</c:v>
                </c:pt>
                <c:pt idx="7798" formatCode="General">
                  <c:v>-0.71066373782547698</c:v>
                </c:pt>
                <c:pt idx="7799" formatCode="General">
                  <c:v>-0.72212818337310503</c:v>
                </c:pt>
                <c:pt idx="7800" formatCode="General">
                  <c:v>-0.73441257324629705</c:v>
                </c:pt>
                <c:pt idx="7801" formatCode="General">
                  <c:v>-0.74672802351342005</c:v>
                </c:pt>
                <c:pt idx="7802" formatCode="General">
                  <c:v>-0.758163536829078</c:v>
                </c:pt>
                <c:pt idx="7803" formatCode="General">
                  <c:v>-0.76714526516806203</c:v>
                </c:pt>
                <c:pt idx="7804" formatCode="General">
                  <c:v>-0.77247510027701705</c:v>
                </c:pt>
                <c:pt idx="7805" formatCode="General">
                  <c:v>-0.77409230640362003</c:v>
                </c:pt>
                <c:pt idx="7806" formatCode="General">
                  <c:v>-0.77292368607557005</c:v>
                </c:pt>
                <c:pt idx="7807" formatCode="General">
                  <c:v>-0.76984486028232801</c:v>
                </c:pt>
                <c:pt idx="7808" formatCode="General">
                  <c:v>-0.76502034000803398</c:v>
                </c:pt>
                <c:pt idx="7809" formatCode="General">
                  <c:v>-0.75893949142879802</c:v>
                </c:pt>
                <c:pt idx="7810" formatCode="General">
                  <c:v>-0.75222159458304705</c:v>
                </c:pt>
                <c:pt idx="7811" formatCode="General">
                  <c:v>-0.74494935344190705</c:v>
                </c:pt>
                <c:pt idx="7812" formatCode="General">
                  <c:v>-0.73739706171821495</c:v>
                </c:pt>
                <c:pt idx="7813" formatCode="General">
                  <c:v>-0.73027759306123396</c:v>
                </c:pt>
                <c:pt idx="7814" formatCode="General">
                  <c:v>-0.72454633575116001</c:v>
                </c:pt>
                <c:pt idx="7815" formatCode="General">
                  <c:v>-0.719974530868142</c:v>
                </c:pt>
                <c:pt idx="7816" formatCode="General">
                  <c:v>-0.71588876019169401</c:v>
                </c:pt>
                <c:pt idx="7817" formatCode="General">
                  <c:v>-0.71243738152189096</c:v>
                </c:pt>
                <c:pt idx="7818" formatCode="General">
                  <c:v>-0.71027473699777499</c:v>
                </c:pt>
                <c:pt idx="7819" formatCode="General">
                  <c:v>-0.709909440227113</c:v>
                </c:pt>
                <c:pt idx="7820" formatCode="General">
                  <c:v>-0.71126545507257999</c:v>
                </c:pt>
                <c:pt idx="7821" formatCode="General">
                  <c:v>-0.71467349900418697</c:v>
                </c:pt>
                <c:pt idx="7822" formatCode="General">
                  <c:v>-0.72035537356243295</c:v>
                </c:pt>
                <c:pt idx="7823" formatCode="General">
                  <c:v>-0.72832646700161596</c:v>
                </c:pt>
                <c:pt idx="7824" formatCode="General">
                  <c:v>-0.73750779880550998</c:v>
                </c:pt>
                <c:pt idx="7825" formatCode="General">
                  <c:v>-0.74647233869219498</c:v>
                </c:pt>
                <c:pt idx="7826" formatCode="General">
                  <c:v>-0.75467697446622195</c:v>
                </c:pt>
                <c:pt idx="7827" formatCode="General">
                  <c:v>-0.76172718705611098</c:v>
                </c:pt>
                <c:pt idx="7828" formatCode="General">
                  <c:v>-0.76749768861358303</c:v>
                </c:pt>
                <c:pt idx="7829" formatCode="General">
                  <c:v>-0.77184879647564797</c:v>
                </c:pt>
                <c:pt idx="7830" formatCode="General">
                  <c:v>-0.77471334222930799</c:v>
                </c:pt>
                <c:pt idx="7831" formatCode="General">
                  <c:v>-0.77641045434167899</c:v>
                </c:pt>
                <c:pt idx="7832" formatCode="General">
                  <c:v>-0.77722214324301697</c:v>
                </c:pt>
                <c:pt idx="7833" formatCode="General">
                  <c:v>-0.77743032444648796</c:v>
                </c:pt>
                <c:pt idx="7834" formatCode="General">
                  <c:v>-0.77683310641749503</c:v>
                </c:pt>
                <c:pt idx="7835" formatCode="General">
                  <c:v>-0.77496029672978095</c:v>
                </c:pt>
                <c:pt idx="7836" formatCode="General">
                  <c:v>-0.77255192781406601</c:v>
                </c:pt>
                <c:pt idx="7837" formatCode="General">
                  <c:v>-0.77024498510679296</c:v>
                </c:pt>
                <c:pt idx="7838" formatCode="General">
                  <c:v>-0.76802551714382405</c:v>
                </c:pt>
                <c:pt idx="7839" formatCode="General">
                  <c:v>-0.765522839321645</c:v>
                </c:pt>
                <c:pt idx="7840" formatCode="General">
                  <c:v>-0.76186992985080104</c:v>
                </c:pt>
                <c:pt idx="7841" formatCode="General">
                  <c:v>-0.75671183670703701</c:v>
                </c:pt>
                <c:pt idx="7842" formatCode="General">
                  <c:v>-0.750320784076695</c:v>
                </c:pt>
                <c:pt idx="7843" formatCode="General">
                  <c:v>-0.74335092934921698</c:v>
                </c:pt>
                <c:pt idx="7844" formatCode="General">
                  <c:v>-0.73626860634870095</c:v>
                </c:pt>
                <c:pt idx="7845" formatCode="General">
                  <c:v>-0.72905192366350402</c:v>
                </c:pt>
                <c:pt idx="7846" formatCode="General">
                  <c:v>-0.72153686570086395</c:v>
                </c:pt>
                <c:pt idx="7847" formatCode="General">
                  <c:v>-0.71327555871995796</c:v>
                </c:pt>
                <c:pt idx="7848" formatCode="General">
                  <c:v>-0.70403633929739096</c:v>
                </c:pt>
                <c:pt idx="7849" formatCode="General">
                  <c:v>-0.69379878620257196</c:v>
                </c:pt>
                <c:pt idx="7850" formatCode="General">
                  <c:v>-0.68334136693635295</c:v>
                </c:pt>
                <c:pt idx="7851" formatCode="General">
                  <c:v>-0.67414561806814799</c:v>
                </c:pt>
                <c:pt idx="7852" formatCode="General">
                  <c:v>-0.66774012973729602</c:v>
                </c:pt>
                <c:pt idx="7853" formatCode="General">
                  <c:v>-0.66435129093553402</c:v>
                </c:pt>
                <c:pt idx="7854" formatCode="General">
                  <c:v>-0.66275402616006895</c:v>
                </c:pt>
                <c:pt idx="7855" formatCode="General">
                  <c:v>-0.662270698074787</c:v>
                </c:pt>
                <c:pt idx="7856" formatCode="General">
                  <c:v>-0.66273094680237599</c:v>
                </c:pt>
                <c:pt idx="7857" formatCode="General">
                  <c:v>-0.66460119055962896</c:v>
                </c:pt>
                <c:pt idx="7858" formatCode="General">
                  <c:v>-0.66679190872593097</c:v>
                </c:pt>
                <c:pt idx="7859" formatCode="General">
                  <c:v>-0.66679336084005703</c:v>
                </c:pt>
                <c:pt idx="7860" formatCode="General">
                  <c:v>-0.66403332583977204</c:v>
                </c:pt>
                <c:pt idx="7861" formatCode="General">
                  <c:v>-0.65839461078431305</c:v>
                </c:pt>
                <c:pt idx="7862" formatCode="General">
                  <c:v>-0.65114823218600304</c:v>
                </c:pt>
                <c:pt idx="7863" formatCode="General">
                  <c:v>-0.64396804608912495</c:v>
                </c:pt>
                <c:pt idx="7864" formatCode="General">
                  <c:v>-0.63567571505989395</c:v>
                </c:pt>
                <c:pt idx="7865" formatCode="General">
                  <c:v>-0.62544765438976302</c:v>
                </c:pt>
                <c:pt idx="7866" formatCode="General">
                  <c:v>-0.61330504302770195</c:v>
                </c:pt>
                <c:pt idx="7867" formatCode="General">
                  <c:v>-0.59961217727025995</c:v>
                </c:pt>
                <c:pt idx="7868" formatCode="General">
                  <c:v>-0.58402836827645099</c:v>
                </c:pt>
                <c:pt idx="7869" formatCode="General">
                  <c:v>-0.56518228248531299</c:v>
                </c:pt>
                <c:pt idx="7870" formatCode="General">
                  <c:v>-0.54296556824458597</c:v>
                </c:pt>
                <c:pt idx="7871" formatCode="General">
                  <c:v>-0.51859272556278502</c:v>
                </c:pt>
                <c:pt idx="7872" formatCode="General">
                  <c:v>-0.49196946980741402</c:v>
                </c:pt>
                <c:pt idx="7873" formatCode="General">
                  <c:v>-0.462792144888303</c:v>
                </c:pt>
                <c:pt idx="7874" formatCode="General">
                  <c:v>-0.43293387636799202</c:v>
                </c:pt>
                <c:pt idx="7875" formatCode="General">
                  <c:v>-0.40391152320784202</c:v>
                </c:pt>
                <c:pt idx="7876" formatCode="General">
                  <c:v>-0.376421151961226</c:v>
                </c:pt>
                <c:pt idx="7877" formatCode="General">
                  <c:v>-0.35151704297383402</c:v>
                </c:pt>
                <c:pt idx="7878" formatCode="General">
                  <c:v>-0.32906844602969498</c:v>
                </c:pt>
                <c:pt idx="7879" formatCode="General">
                  <c:v>-0.30761493438293303</c:v>
                </c:pt>
                <c:pt idx="7880" formatCode="General">
                  <c:v>-0.28652477464396098</c:v>
                </c:pt>
                <c:pt idx="7881" formatCode="General">
                  <c:v>-0.26650653297159999</c:v>
                </c:pt>
                <c:pt idx="7882" formatCode="General">
                  <c:v>-0.24938663209435599</c:v>
                </c:pt>
                <c:pt idx="7883" formatCode="General">
                  <c:v>-0.23562632534514499</c:v>
                </c:pt>
                <c:pt idx="7884" formatCode="General">
                  <c:v>-0.22426492538297599</c:v>
                </c:pt>
                <c:pt idx="7885" formatCode="General">
                  <c:v>-0.215162574814207</c:v>
                </c:pt>
                <c:pt idx="7886" formatCode="General">
                  <c:v>-0.20780577046607299</c:v>
                </c:pt>
                <c:pt idx="7887" formatCode="General">
                  <c:v>-0.20105069365752601</c:v>
                </c:pt>
                <c:pt idx="7888" formatCode="General">
                  <c:v>-0.19487564667693699</c:v>
                </c:pt>
                <c:pt idx="7889" formatCode="General">
                  <c:v>-0.189219928460927</c:v>
                </c:pt>
                <c:pt idx="7890" formatCode="General">
                  <c:v>-0.183836452269623</c:v>
                </c:pt>
                <c:pt idx="7891" formatCode="General">
                  <c:v>-0.17854051836708201</c:v>
                </c:pt>
                <c:pt idx="7892" formatCode="General">
                  <c:v>-0.172295219828138</c:v>
                </c:pt>
                <c:pt idx="7893" formatCode="General">
                  <c:v>-0.16513378660144901</c:v>
                </c:pt>
                <c:pt idx="7894" formatCode="General">
                  <c:v>-0.15703311638293699</c:v>
                </c:pt>
                <c:pt idx="7895" formatCode="General">
                  <c:v>-0.148097213751819</c:v>
                </c:pt>
                <c:pt idx="7896" formatCode="General">
                  <c:v>-0.138476863706919</c:v>
                </c:pt>
                <c:pt idx="7897" formatCode="General">
                  <c:v>-0.126386900086701</c:v>
                </c:pt>
                <c:pt idx="7898" formatCode="General">
                  <c:v>-0.11157162525068499</c:v>
                </c:pt>
                <c:pt idx="7899" formatCode="General">
                  <c:v>-9.5522253459175699E-2</c:v>
                </c:pt>
                <c:pt idx="7900" formatCode="General">
                  <c:v>-7.8327773757399896E-2</c:v>
                </c:pt>
                <c:pt idx="7901" formatCode="General">
                  <c:v>-5.91357169177174E-2</c:v>
                </c:pt>
                <c:pt idx="7902" formatCode="General">
                  <c:v>-3.8284887130112001E-2</c:v>
                </c:pt>
                <c:pt idx="7903" formatCode="General">
                  <c:v>-1.6049921310553002E-2</c:v>
                </c:pt>
                <c:pt idx="7904" formatCode="General">
                  <c:v>7.3176086293582996E-3</c:v>
                </c:pt>
                <c:pt idx="7905" formatCode="General">
                  <c:v>3.0436730613295899E-2</c:v>
                </c:pt>
                <c:pt idx="7906" formatCode="General">
                  <c:v>5.1946432186772203E-2</c:v>
                </c:pt>
                <c:pt idx="7907" formatCode="General">
                  <c:v>7.1323683059720297E-2</c:v>
                </c:pt>
                <c:pt idx="7908" formatCode="General">
                  <c:v>8.8548918707316501E-2</c:v>
                </c:pt>
                <c:pt idx="7909" formatCode="General">
                  <c:v>0.10410572142847099</c:v>
                </c:pt>
                <c:pt idx="7910" formatCode="General">
                  <c:v>0.119536826923792</c:v>
                </c:pt>
                <c:pt idx="7911" formatCode="General">
                  <c:v>0.13555083029366399</c:v>
                </c:pt>
                <c:pt idx="7912" formatCode="General">
                  <c:v>0.15180156726368499</c:v>
                </c:pt>
                <c:pt idx="7913" formatCode="General">
                  <c:v>0.16885583544296801</c:v>
                </c:pt>
                <c:pt idx="7914" formatCode="General">
                  <c:v>0.18729083830986001</c:v>
                </c:pt>
                <c:pt idx="7915" formatCode="General">
                  <c:v>0.20618938734617101</c:v>
                </c:pt>
                <c:pt idx="7916" formatCode="General">
                  <c:v>0.22519041129721801</c:v>
                </c:pt>
                <c:pt idx="7917" formatCode="General">
                  <c:v>0.244530191342232</c:v>
                </c:pt>
                <c:pt idx="7918" formatCode="General">
                  <c:v>0.263658128620544</c:v>
                </c:pt>
                <c:pt idx="7919" formatCode="General">
                  <c:v>0.28245724201843703</c:v>
                </c:pt>
                <c:pt idx="7920" formatCode="General">
                  <c:v>0.30115021110964302</c:v>
                </c:pt>
                <c:pt idx="7921" formatCode="General">
                  <c:v>0.31946384374320003</c:v>
                </c:pt>
                <c:pt idx="7922" formatCode="General">
                  <c:v>0.337514229887311</c:v>
                </c:pt>
                <c:pt idx="7923" formatCode="General">
                  <c:v>0.35637637979371001</c:v>
                </c:pt>
                <c:pt idx="7924" formatCode="General">
                  <c:v>0.376003373035594</c:v>
                </c:pt>
                <c:pt idx="7925" formatCode="General">
                  <c:v>0.395136119666536</c:v>
                </c:pt>
                <c:pt idx="7926" formatCode="General">
                  <c:v>0.41366957204708399</c:v>
                </c:pt>
                <c:pt idx="7927" formatCode="General">
                  <c:v>0.431898716998182</c:v>
                </c:pt>
                <c:pt idx="7928" formatCode="General">
                  <c:v>0.45021767774065002</c:v>
                </c:pt>
                <c:pt idx="7929" formatCode="General">
                  <c:v>0.46927337229268701</c:v>
                </c:pt>
                <c:pt idx="7930" formatCode="General">
                  <c:v>0.48878109344559501</c:v>
                </c:pt>
                <c:pt idx="7931" formatCode="General">
                  <c:v>0.50846412969731902</c:v>
                </c:pt>
                <c:pt idx="7932" formatCode="General">
                  <c:v>0.52863240991978899</c:v>
                </c:pt>
                <c:pt idx="7933" formatCode="General">
                  <c:v>0.54919840556670096</c:v>
                </c:pt>
                <c:pt idx="7934" formatCode="General">
                  <c:v>0.56974437378339204</c:v>
                </c:pt>
                <c:pt idx="7935" formatCode="General">
                  <c:v>0.59056895646104302</c:v>
                </c:pt>
                <c:pt idx="7936" formatCode="General">
                  <c:v>0.61126209380772301</c:v>
                </c:pt>
                <c:pt idx="7937" formatCode="General">
                  <c:v>0.63034656956602997</c:v>
                </c:pt>
                <c:pt idx="7938" formatCode="General">
                  <c:v>0.64784100033094105</c:v>
                </c:pt>
                <c:pt idx="7939" formatCode="General">
                  <c:v>0.66401498667142</c:v>
                </c:pt>
                <c:pt idx="7940" formatCode="General">
                  <c:v>0.67949324044942205</c:v>
                </c:pt>
                <c:pt idx="7941" formatCode="General">
                  <c:v>0.69550555081395404</c:v>
                </c:pt>
                <c:pt idx="7942" formatCode="General">
                  <c:v>0.71253760108604502</c:v>
                </c:pt>
                <c:pt idx="7943" formatCode="General">
                  <c:v>0.72982824886974296</c:v>
                </c:pt>
                <c:pt idx="7944" formatCode="General">
                  <c:v>0.74555243443684804</c:v>
                </c:pt>
                <c:pt idx="7945" formatCode="General">
                  <c:v>0.75871258125070795</c:v>
                </c:pt>
                <c:pt idx="7946" formatCode="General">
                  <c:v>0.76998495453718596</c:v>
                </c:pt>
                <c:pt idx="7947" formatCode="General">
                  <c:v>0.77978072217966099</c:v>
                </c:pt>
                <c:pt idx="7948" formatCode="General">
                  <c:v>0.78812440102634795</c:v>
                </c:pt>
                <c:pt idx="7949" formatCode="General">
                  <c:v>0.79432482430152396</c:v>
                </c:pt>
                <c:pt idx="7950" formatCode="General">
                  <c:v>0.79744770585802205</c:v>
                </c:pt>
                <c:pt idx="7951" formatCode="General">
                  <c:v>0.79850875234218299</c:v>
                </c:pt>
                <c:pt idx="7952" formatCode="General">
                  <c:v>0.79843170945832498</c:v>
                </c:pt>
                <c:pt idx="7953" formatCode="General">
                  <c:v>0.79781530351412999</c:v>
                </c:pt>
                <c:pt idx="7954" formatCode="General">
                  <c:v>0.79774791461897299</c:v>
                </c:pt>
                <c:pt idx="7955" formatCode="General">
                  <c:v>0.79797855363687198</c:v>
                </c:pt>
                <c:pt idx="7956" formatCode="General">
                  <c:v>0.79793476655145601</c:v>
                </c:pt>
                <c:pt idx="7957" formatCode="General">
                  <c:v>0.79816807553778601</c:v>
                </c:pt>
                <c:pt idx="7958" formatCode="General">
                  <c:v>0.79974624738646005</c:v>
                </c:pt>
                <c:pt idx="7959" formatCode="General">
                  <c:v>0.80263385381767505</c:v>
                </c:pt>
                <c:pt idx="7960" formatCode="General">
                  <c:v>0.80607651616049902</c:v>
                </c:pt>
                <c:pt idx="7961" formatCode="General">
                  <c:v>0.80963767799138397</c:v>
                </c:pt>
                <c:pt idx="7962" formatCode="General">
                  <c:v>0.81268153416711697</c:v>
                </c:pt>
                <c:pt idx="7963" formatCode="General">
                  <c:v>0.81561621758269198</c:v>
                </c:pt>
                <c:pt idx="7964" formatCode="General">
                  <c:v>0.81874858250273397</c:v>
                </c:pt>
                <c:pt idx="7965" formatCode="General">
                  <c:v>0.82257942018061903</c:v>
                </c:pt>
                <c:pt idx="7966" formatCode="General">
                  <c:v>0.82809812515042203</c:v>
                </c:pt>
                <c:pt idx="7967" formatCode="General">
                  <c:v>0.83554619009729303</c:v>
                </c:pt>
                <c:pt idx="7968" formatCode="General">
                  <c:v>0.844891264589404</c:v>
                </c:pt>
                <c:pt idx="7969" formatCode="General">
                  <c:v>0.85442315144508196</c:v>
                </c:pt>
                <c:pt idx="7970" formatCode="General">
                  <c:v>0.86207613958752305</c:v>
                </c:pt>
                <c:pt idx="7971" formatCode="General">
                  <c:v>0.867410005862705</c:v>
                </c:pt>
                <c:pt idx="7972" formatCode="General">
                  <c:v>0.870113932637682</c:v>
                </c:pt>
                <c:pt idx="7973" formatCode="General">
                  <c:v>0.86965073474594901</c:v>
                </c:pt>
                <c:pt idx="7974" formatCode="General">
                  <c:v>0.86643858831842602</c:v>
                </c:pt>
                <c:pt idx="7975" formatCode="General">
                  <c:v>0.86139646251897795</c:v>
                </c:pt>
                <c:pt idx="7976" formatCode="General">
                  <c:v>0.85481687757880898</c:v>
                </c:pt>
                <c:pt idx="7977" formatCode="General">
                  <c:v>0.84706752719222</c:v>
                </c:pt>
                <c:pt idx="7978" formatCode="General">
                  <c:v>0.83900780482569204</c:v>
                </c:pt>
                <c:pt idx="7979" formatCode="General">
                  <c:v>0.83065875698682001</c:v>
                </c:pt>
                <c:pt idx="7980" formatCode="General">
                  <c:v>0.82144756577974598</c:v>
                </c:pt>
                <c:pt idx="7981" formatCode="General">
                  <c:v>0.81117577677515795</c:v>
                </c:pt>
                <c:pt idx="7982" formatCode="General">
                  <c:v>0.79941260208559795</c:v>
                </c:pt>
                <c:pt idx="7983" formatCode="General">
                  <c:v>0.78667552636040705</c:v>
                </c:pt>
                <c:pt idx="7984" formatCode="General">
                  <c:v>0.77368253312394197</c:v>
                </c:pt>
                <c:pt idx="7985" formatCode="General">
                  <c:v>0.75978945473416204</c:v>
                </c:pt>
                <c:pt idx="7986" formatCode="General">
                  <c:v>0.74477996098935695</c:v>
                </c:pt>
                <c:pt idx="7987" formatCode="General">
                  <c:v>0.72921160875314395</c:v>
                </c:pt>
                <c:pt idx="7988" formatCode="General">
                  <c:v>0.71412419030611496</c:v>
                </c:pt>
                <c:pt idx="7989" formatCode="General">
                  <c:v>0.701819658852603</c:v>
                </c:pt>
                <c:pt idx="7990" formatCode="General">
                  <c:v>0.69289157995989703</c:v>
                </c:pt>
                <c:pt idx="7991" formatCode="General">
                  <c:v>0.68567581068824901</c:v>
                </c:pt>
                <c:pt idx="7992" formatCode="General">
                  <c:v>0.67812168280104501</c:v>
                </c:pt>
                <c:pt idx="7993" formatCode="General">
                  <c:v>0.66930820876492103</c:v>
                </c:pt>
                <c:pt idx="7994" formatCode="General">
                  <c:v>0.65922762627263298</c:v>
                </c:pt>
                <c:pt idx="7995" formatCode="General">
                  <c:v>0.649214605571793</c:v>
                </c:pt>
                <c:pt idx="7996" formatCode="General">
                  <c:v>0.64072704299043304</c:v>
                </c:pt>
                <c:pt idx="7997" formatCode="General">
                  <c:v>0.63396262685173099</c:v>
                </c:pt>
                <c:pt idx="7998" formatCode="General">
                  <c:v>0.62874378295574695</c:v>
                </c:pt>
                <c:pt idx="7999" formatCode="General">
                  <c:v>0.62399524857260802</c:v>
                </c:pt>
                <c:pt idx="8000" formatCode="General">
                  <c:v>0.61919290442885799</c:v>
                </c:pt>
                <c:pt idx="8001" formatCode="General">
                  <c:v>0.61463929872395495</c:v>
                </c:pt>
                <c:pt idx="8002" formatCode="General">
                  <c:v>0.60898583374714499</c:v>
                </c:pt>
                <c:pt idx="8003" formatCode="General">
                  <c:v>0.60017868954517195</c:v>
                </c:pt>
                <c:pt idx="8004" formatCode="General">
                  <c:v>0.58880820598522998</c:v>
                </c:pt>
                <c:pt idx="8005" formatCode="General">
                  <c:v>0.57601775772948605</c:v>
                </c:pt>
                <c:pt idx="8006" formatCode="General">
                  <c:v>0.56197757385926395</c:v>
                </c:pt>
                <c:pt idx="8007" formatCode="General">
                  <c:v>0.54676178854650404</c:v>
                </c:pt>
                <c:pt idx="8008" formatCode="General">
                  <c:v>0.531282866251932</c:v>
                </c:pt>
                <c:pt idx="8009" formatCode="General">
                  <c:v>0.51744733804487697</c:v>
                </c:pt>
                <c:pt idx="8010" formatCode="General">
                  <c:v>0.50583789329988704</c:v>
                </c:pt>
                <c:pt idx="8011" formatCode="General">
                  <c:v>0.495861249982332</c:v>
                </c:pt>
                <c:pt idx="8012" formatCode="General">
                  <c:v>0.48689989553007601</c:v>
                </c:pt>
                <c:pt idx="8013" formatCode="General">
                  <c:v>0.47886983411388401</c:v>
                </c:pt>
                <c:pt idx="8014" formatCode="General">
                  <c:v>0.47166078681051399</c:v>
                </c:pt>
                <c:pt idx="8015" formatCode="General">
                  <c:v>0.464704744885645</c:v>
                </c:pt>
                <c:pt idx="8016" formatCode="General">
                  <c:v>0.45813026246956001</c:v>
                </c:pt>
                <c:pt idx="8017" formatCode="General">
                  <c:v>0.45242832683638101</c:v>
                </c:pt>
                <c:pt idx="8018" formatCode="General">
                  <c:v>0.44808323085385698</c:v>
                </c:pt>
                <c:pt idx="8019" formatCode="General">
                  <c:v>0.44523001278015201</c:v>
                </c:pt>
                <c:pt idx="8020" formatCode="General">
                  <c:v>0.44272519751503903</c:v>
                </c:pt>
                <c:pt idx="8021" formatCode="General">
                  <c:v>0.43958455330255503</c:v>
                </c:pt>
                <c:pt idx="8022" formatCode="General">
                  <c:v>0.43557489354731299</c:v>
                </c:pt>
                <c:pt idx="8023" formatCode="General">
                  <c:v>0.43026810967849299</c:v>
                </c:pt>
                <c:pt idx="8024" formatCode="General">
                  <c:v>0.42325420417110998</c:v>
                </c:pt>
                <c:pt idx="8025" formatCode="General">
                  <c:v>0.41428691400495099</c:v>
                </c:pt>
                <c:pt idx="8026" formatCode="General">
                  <c:v>0.40319502906108701</c:v>
                </c:pt>
                <c:pt idx="8027" formatCode="General">
                  <c:v>0.390144126121591</c:v>
                </c:pt>
                <c:pt idx="8028" formatCode="General">
                  <c:v>0.37607308854952998</c:v>
                </c:pt>
                <c:pt idx="8029" formatCode="General">
                  <c:v>0.362336070146214</c:v>
                </c:pt>
                <c:pt idx="8030" formatCode="General">
                  <c:v>0.34895154473165702</c:v>
                </c:pt>
                <c:pt idx="8031" formatCode="General">
                  <c:v>0.33478695970031103</c:v>
                </c:pt>
                <c:pt idx="8032" formatCode="General">
                  <c:v>0.31940595700822999</c:v>
                </c:pt>
                <c:pt idx="8033" formatCode="General">
                  <c:v>0.30267676807483102</c:v>
                </c:pt>
                <c:pt idx="8034" formatCode="General">
                  <c:v>0.28433830807240701</c:v>
                </c:pt>
                <c:pt idx="8035" formatCode="General">
                  <c:v>0.26449771299625702</c:v>
                </c:pt>
                <c:pt idx="8036" formatCode="General">
                  <c:v>0.24356818827729301</c:v>
                </c:pt>
                <c:pt idx="8037" formatCode="General">
                  <c:v>0.222359667062346</c:v>
                </c:pt>
                <c:pt idx="8038" formatCode="General">
                  <c:v>0.20089535103804901</c:v>
                </c:pt>
                <c:pt idx="8039" formatCode="General">
                  <c:v>0.178198357583043</c:v>
                </c:pt>
                <c:pt idx="8040" formatCode="General">
                  <c:v>0.15405581487987999</c:v>
                </c:pt>
                <c:pt idx="8041" formatCode="General">
                  <c:v>0.12869162738155199</c:v>
                </c:pt>
                <c:pt idx="8042" formatCode="General">
                  <c:v>0.10250697098146</c:v>
                </c:pt>
                <c:pt idx="8043" formatCode="General">
                  <c:v>7.6233436066233201E-2</c:v>
                </c:pt>
                <c:pt idx="8044" formatCode="General">
                  <c:v>5.0108919781192099E-2</c:v>
                </c:pt>
                <c:pt idx="8045" formatCode="General">
                  <c:v>2.3473079378029501E-2</c:v>
                </c:pt>
                <c:pt idx="8046" formatCode="General">
                  <c:v>-3.1702867890955502E-3</c:v>
                </c:pt>
                <c:pt idx="8047" formatCode="General">
                  <c:v>-2.88237608395581E-2</c:v>
                </c:pt>
                <c:pt idx="8048" formatCode="General">
                  <c:v>-5.3057283649556898E-2</c:v>
                </c:pt>
                <c:pt idx="8049" formatCode="General">
                  <c:v>-7.5607388416804505E-2</c:v>
                </c:pt>
                <c:pt idx="8050" formatCode="General">
                  <c:v>-9.7105454529626503E-2</c:v>
                </c:pt>
                <c:pt idx="8051" formatCode="General">
                  <c:v>-0.118073235863277</c:v>
                </c:pt>
                <c:pt idx="8052" formatCode="General">
                  <c:v>-0.13880070972018899</c:v>
                </c:pt>
                <c:pt idx="8053" formatCode="General">
                  <c:v>-0.158680063635494</c:v>
                </c:pt>
                <c:pt idx="8054" formatCode="General">
                  <c:v>-0.17752672712947301</c:v>
                </c:pt>
                <c:pt idx="8055" formatCode="General">
                  <c:v>-0.196239913700125</c:v>
                </c:pt>
                <c:pt idx="8056" formatCode="General">
                  <c:v>-0.215319077772607</c:v>
                </c:pt>
                <c:pt idx="8057" formatCode="General">
                  <c:v>-0.23474637943911</c:v>
                </c:pt>
                <c:pt idx="8058" formatCode="General">
                  <c:v>-0.253660427935191</c:v>
                </c:pt>
                <c:pt idx="8059" formatCode="General">
                  <c:v>-0.27168259599477701</c:v>
                </c:pt>
                <c:pt idx="8060" formatCode="General">
                  <c:v>-0.28891230451514799</c:v>
                </c:pt>
                <c:pt idx="8061" formatCode="General">
                  <c:v>-0.30494379321341902</c:v>
                </c:pt>
                <c:pt idx="8062" formatCode="General">
                  <c:v>-0.32059193291899701</c:v>
                </c:pt>
                <c:pt idx="8063" formatCode="General">
                  <c:v>-0.33818535799819899</c:v>
                </c:pt>
                <c:pt idx="8064" formatCode="General">
                  <c:v>-0.358356448785633</c:v>
                </c:pt>
                <c:pt idx="8065" formatCode="General">
                  <c:v>-0.37990353008036598</c:v>
                </c:pt>
                <c:pt idx="8066" formatCode="General">
                  <c:v>-0.40227621674983399</c:v>
                </c:pt>
                <c:pt idx="8067" formatCode="General">
                  <c:v>-0.42521353765111097</c:v>
                </c:pt>
                <c:pt idx="8068" formatCode="General">
                  <c:v>-0.44821721972923101</c:v>
                </c:pt>
                <c:pt idx="8069" formatCode="General">
                  <c:v>-0.47102598266198997</c:v>
                </c:pt>
                <c:pt idx="8070" formatCode="General">
                  <c:v>-0.49309669103174297</c:v>
                </c:pt>
                <c:pt idx="8071" formatCode="General">
                  <c:v>-0.51439292190181196</c:v>
                </c:pt>
                <c:pt idx="8072" formatCode="General">
                  <c:v>-0.53536019216436403</c:v>
                </c:pt>
                <c:pt idx="8073" formatCode="General">
                  <c:v>-0.55537930089590704</c:v>
                </c:pt>
                <c:pt idx="8074" formatCode="General">
                  <c:v>-0.57385711848389798</c:v>
                </c:pt>
                <c:pt idx="8075" formatCode="General">
                  <c:v>-0.59030364876183605</c:v>
                </c:pt>
                <c:pt idx="8076" formatCode="General">
                  <c:v>-0.60557938335824002</c:v>
                </c:pt>
                <c:pt idx="8077" formatCode="General">
                  <c:v>-0.62093212327482905</c:v>
                </c:pt>
                <c:pt idx="8078" formatCode="General">
                  <c:v>-0.63557508826769105</c:v>
                </c:pt>
                <c:pt idx="8079" formatCode="General">
                  <c:v>-0.64820422456548199</c:v>
                </c:pt>
                <c:pt idx="8080" formatCode="General">
                  <c:v>-0.65908218268824204</c:v>
                </c:pt>
                <c:pt idx="8081" formatCode="General">
                  <c:v>-0.66832755210087003</c:v>
                </c:pt>
                <c:pt idx="8082" formatCode="General">
                  <c:v>-0.67572548454535597</c:v>
                </c:pt>
                <c:pt idx="8083" formatCode="General">
                  <c:v>-0.68220751541415403</c:v>
                </c:pt>
                <c:pt idx="8084" formatCode="General">
                  <c:v>-0.68761531862938097</c:v>
                </c:pt>
                <c:pt idx="8085" formatCode="General">
                  <c:v>-0.69127757234449605</c:v>
                </c:pt>
                <c:pt idx="8086" formatCode="General">
                  <c:v>-0.69368999269367904</c:v>
                </c:pt>
                <c:pt idx="8087" formatCode="General">
                  <c:v>-0.69521724838521604</c:v>
                </c:pt>
                <c:pt idx="8088" formatCode="General">
                  <c:v>-0.695629363411294</c:v>
                </c:pt>
                <c:pt idx="8089" formatCode="General">
                  <c:v>-0.69503201724798003</c:v>
                </c:pt>
                <c:pt idx="8090" formatCode="General">
                  <c:v>-0.69373697929142897</c:v>
                </c:pt>
                <c:pt idx="8091" formatCode="General">
                  <c:v>-0.69283329324363296</c:v>
                </c:pt>
                <c:pt idx="8092" formatCode="General">
                  <c:v>-0.69338880615833298</c:v>
                </c:pt>
                <c:pt idx="8093" formatCode="General">
                  <c:v>-0.69589157622298203</c:v>
                </c:pt>
                <c:pt idx="8094" formatCode="General">
                  <c:v>-0.70053126874964899</c:v>
                </c:pt>
                <c:pt idx="8095" formatCode="General">
                  <c:v>-0.70701361039608801</c:v>
                </c:pt>
                <c:pt idx="8096" formatCode="General">
                  <c:v>-0.715013345471608</c:v>
                </c:pt>
                <c:pt idx="8097" formatCode="General">
                  <c:v>-0.72471727196987301</c:v>
                </c:pt>
                <c:pt idx="8098" formatCode="General">
                  <c:v>-0.73574704658969403</c:v>
                </c:pt>
                <c:pt idx="8099" formatCode="General">
                  <c:v>-0.74781451461145598</c:v>
                </c:pt>
                <c:pt idx="8100" formatCode="General">
                  <c:v>-0.76193266882033395</c:v>
                </c:pt>
                <c:pt idx="8101" formatCode="General">
                  <c:v>-0.77891360018429701</c:v>
                </c:pt>
                <c:pt idx="8102" formatCode="General">
                  <c:v>-0.79798155130454995</c:v>
                </c:pt>
                <c:pt idx="8103" formatCode="General">
                  <c:v>-0.81654912556468096</c:v>
                </c:pt>
                <c:pt idx="8104" formatCode="General">
                  <c:v>-0.83272913243792102</c:v>
                </c:pt>
                <c:pt idx="8105" formatCode="General">
                  <c:v>-0.84655372224996905</c:v>
                </c:pt>
                <c:pt idx="8106" formatCode="General">
                  <c:v>-0.85787220838941802</c:v>
                </c:pt>
                <c:pt idx="8107" formatCode="General">
                  <c:v>-0.86544218184556398</c:v>
                </c:pt>
                <c:pt idx="8108" formatCode="General">
                  <c:v>-0.868097457465</c:v>
                </c:pt>
                <c:pt idx="8109" formatCode="General">
                  <c:v>-0.86476782214192005</c:v>
                </c:pt>
                <c:pt idx="8110" formatCode="General">
                  <c:v>-0.85531890695732204</c:v>
                </c:pt>
                <c:pt idx="8111" formatCode="General">
                  <c:v>-0.84107901170936605</c:v>
                </c:pt>
                <c:pt idx="8112" formatCode="General">
                  <c:v>-0.82414694615280104</c:v>
                </c:pt>
                <c:pt idx="8113" formatCode="General">
                  <c:v>-0.80649433492837996</c:v>
                </c:pt>
                <c:pt idx="8114" formatCode="General">
                  <c:v>-0.78901319542729698</c:v>
                </c:pt>
                <c:pt idx="8115" formatCode="General">
                  <c:v>-0.77238325914739403</c:v>
                </c:pt>
                <c:pt idx="8116" formatCode="General">
                  <c:v>-0.75711248671509201</c:v>
                </c:pt>
                <c:pt idx="8117" formatCode="General">
                  <c:v>-0.74329869677145</c:v>
                </c:pt>
                <c:pt idx="8118" formatCode="General">
                  <c:v>-0.73119072124331597</c:v>
                </c:pt>
                <c:pt idx="8119" formatCode="General">
                  <c:v>-0.72101637883052205</c:v>
                </c:pt>
                <c:pt idx="8120" formatCode="General">
                  <c:v>-0.71215629734961805</c:v>
                </c:pt>
                <c:pt idx="8121" formatCode="General">
                  <c:v>-0.70505445686387203</c:v>
                </c:pt>
                <c:pt idx="8122" formatCode="General">
                  <c:v>-0.70122954300263596</c:v>
                </c:pt>
                <c:pt idx="8123" formatCode="General">
                  <c:v>-0.70083956825276505</c:v>
                </c:pt>
                <c:pt idx="8124" formatCode="General">
                  <c:v>-0.703448670676875</c:v>
                </c:pt>
                <c:pt idx="8125" formatCode="General">
                  <c:v>-0.70899822946969204</c:v>
                </c:pt>
                <c:pt idx="8126" formatCode="General">
                  <c:v>-0.71853616869818004</c:v>
                </c:pt>
                <c:pt idx="8127" formatCode="General">
                  <c:v>-0.731936159412923</c:v>
                </c:pt>
                <c:pt idx="8128" formatCode="General">
                  <c:v>-0.747561990512152</c:v>
                </c:pt>
                <c:pt idx="8129" formatCode="General">
                  <c:v>-0.76446887807193098</c:v>
                </c:pt>
                <c:pt idx="8130" formatCode="General">
                  <c:v>-0.78157777422326902</c:v>
                </c:pt>
                <c:pt idx="8131" formatCode="General">
                  <c:v>-0.798211270310901</c:v>
                </c:pt>
                <c:pt idx="8132" formatCode="General">
                  <c:v>-0.81389603201232696</c:v>
                </c:pt>
                <c:pt idx="8133" formatCode="General">
                  <c:v>-0.82757078910333504</c:v>
                </c:pt>
                <c:pt idx="8134" formatCode="General">
                  <c:v>-0.83795306796277003</c:v>
                </c:pt>
                <c:pt idx="8135" formatCode="General">
                  <c:v>-0.843748370982766</c:v>
                </c:pt>
                <c:pt idx="8136" formatCode="General">
                  <c:v>-0.84430606069857395</c:v>
                </c:pt>
                <c:pt idx="8137" formatCode="General">
                  <c:v>-0.83971407456472902</c:v>
                </c:pt>
                <c:pt idx="8138" formatCode="General">
                  <c:v>-0.83045070548728706</c:v>
                </c:pt>
                <c:pt idx="8139" formatCode="General">
                  <c:v>-0.81666191064348703</c:v>
                </c:pt>
                <c:pt idx="8140" formatCode="General">
                  <c:v>-0.79899638784416505</c:v>
                </c:pt>
                <c:pt idx="8141" formatCode="General">
                  <c:v>-0.77925686919153503</c:v>
                </c:pt>
                <c:pt idx="8142" formatCode="General">
                  <c:v>-0.75756264174423205</c:v>
                </c:pt>
                <c:pt idx="8143" formatCode="General">
                  <c:v>-0.732720482630702</c:v>
                </c:pt>
                <c:pt idx="8144" formatCode="General">
                  <c:v>-0.70494563340141303</c:v>
                </c:pt>
                <c:pt idx="8145" formatCode="General">
                  <c:v>-0.67615468208067697</c:v>
                </c:pt>
                <c:pt idx="8146" formatCode="General">
                  <c:v>-0.64842447356124699</c:v>
                </c:pt>
                <c:pt idx="8147" formatCode="General">
                  <c:v>-0.62252059655534397</c:v>
                </c:pt>
                <c:pt idx="8148" formatCode="General">
                  <c:v>-0.598154862917188</c:v>
                </c:pt>
                <c:pt idx="8149" formatCode="General">
                  <c:v>-0.57458046263113305</c:v>
                </c:pt>
                <c:pt idx="8150" formatCode="General">
                  <c:v>-0.55261492050971295</c:v>
                </c:pt>
                <c:pt idx="8151" formatCode="General">
                  <c:v>-0.533596747072693</c:v>
                </c:pt>
                <c:pt idx="8152" formatCode="General">
                  <c:v>-0.51806400787365603</c:v>
                </c:pt>
                <c:pt idx="8153" formatCode="General">
                  <c:v>-0.50614341587216105</c:v>
                </c:pt>
                <c:pt idx="8154" formatCode="General">
                  <c:v>-0.49828152467669401</c:v>
                </c:pt>
                <c:pt idx="8155" formatCode="General">
                  <c:v>-0.49410487443263301</c:v>
                </c:pt>
                <c:pt idx="8156" formatCode="General">
                  <c:v>-0.49210079754527197</c:v>
                </c:pt>
                <c:pt idx="8157" formatCode="General">
                  <c:v>-0.49152467428937702</c:v>
                </c:pt>
                <c:pt idx="8158" formatCode="General">
                  <c:v>-0.49152240754653298</c:v>
                </c:pt>
                <c:pt idx="8159" formatCode="General">
                  <c:v>-0.49125427691555101</c:v>
                </c:pt>
                <c:pt idx="8160" formatCode="General">
                  <c:v>-0.49051022491131702</c:v>
                </c:pt>
                <c:pt idx="8161" formatCode="General">
                  <c:v>-0.48835882444270101</c:v>
                </c:pt>
                <c:pt idx="8162" formatCode="General">
                  <c:v>-0.48414843212166098</c:v>
                </c:pt>
                <c:pt idx="8163" formatCode="General">
                  <c:v>-0.47801813208454003</c:v>
                </c:pt>
                <c:pt idx="8164" formatCode="General">
                  <c:v>-0.469021917625286</c:v>
                </c:pt>
                <c:pt idx="8165" formatCode="General">
                  <c:v>-0.45690686668569502</c:v>
                </c:pt>
                <c:pt idx="8166" formatCode="General">
                  <c:v>-0.442151152390932</c:v>
                </c:pt>
                <c:pt idx="8167" formatCode="General">
                  <c:v>-0.425606658441538</c:v>
                </c:pt>
                <c:pt idx="8168" formatCode="General">
                  <c:v>-0.40786683644843202</c:v>
                </c:pt>
                <c:pt idx="8169" formatCode="General">
                  <c:v>-0.38760230743544999</c:v>
                </c:pt>
                <c:pt idx="8170" formatCode="General">
                  <c:v>-0.36349155862973898</c:v>
                </c:pt>
                <c:pt idx="8171" formatCode="General">
                  <c:v>-0.33609871026376298</c:v>
                </c:pt>
                <c:pt idx="8172" formatCode="General">
                  <c:v>-0.307100588679797</c:v>
                </c:pt>
                <c:pt idx="8173" formatCode="General">
                  <c:v>-0.27837008366997501</c:v>
                </c:pt>
                <c:pt idx="8174" formatCode="General">
                  <c:v>-0.25059684880271699</c:v>
                </c:pt>
                <c:pt idx="8175" formatCode="General">
                  <c:v>-0.22344903615470099</c:v>
                </c:pt>
                <c:pt idx="8176" formatCode="General">
                  <c:v>-0.19729923026773999</c:v>
                </c:pt>
                <c:pt idx="8177" formatCode="General">
                  <c:v>-0.173289209218072</c:v>
                </c:pt>
                <c:pt idx="8178" formatCode="General">
                  <c:v>-0.15207570379732799</c:v>
                </c:pt>
                <c:pt idx="8179" formatCode="General">
                  <c:v>-0.13327341399645101</c:v>
                </c:pt>
                <c:pt idx="8180" formatCode="General">
                  <c:v>-0.116053786400244</c:v>
                </c:pt>
                <c:pt idx="8181" formatCode="General">
                  <c:v>-0.10019507247515801</c:v>
                </c:pt>
                <c:pt idx="8182" formatCode="General">
                  <c:v>-8.6394692697462805E-2</c:v>
                </c:pt>
                <c:pt idx="8183" formatCode="General">
                  <c:v>-7.4453925859187503E-2</c:v>
                </c:pt>
                <c:pt idx="8184" formatCode="General">
                  <c:v>-6.3983850623170899E-2</c:v>
                </c:pt>
                <c:pt idx="8185" formatCode="General">
                  <c:v>-5.43809133679388E-2</c:v>
                </c:pt>
                <c:pt idx="8186" formatCode="General">
                  <c:v>-4.4532640664776503E-2</c:v>
                </c:pt>
                <c:pt idx="8187" formatCode="General">
                  <c:v>-3.4190805453375203E-2</c:v>
                </c:pt>
                <c:pt idx="8188" formatCode="General">
                  <c:v>-2.4369772570962601E-2</c:v>
                </c:pt>
                <c:pt idx="8189" formatCode="General">
                  <c:v>-1.64461270953912E-2</c:v>
                </c:pt>
                <c:pt idx="8190" formatCode="General">
                  <c:v>-1.00974162389307E-2</c:v>
                </c:pt>
                <c:pt idx="8191" formatCode="General">
                  <c:v>-4.2675253983690403E-3</c:v>
                </c:pt>
                <c:pt idx="8192" formatCode="General">
                  <c:v>1.3308778901830001E-3</c:v>
                </c:pt>
                <c:pt idx="8193" formatCode="General">
                  <c:v>6.41506791834804E-3</c:v>
                </c:pt>
                <c:pt idx="8194" formatCode="General">
                  <c:v>1.0287171904105399E-2</c:v>
                </c:pt>
                <c:pt idx="8195" formatCode="General">
                  <c:v>1.36674683789435E-2</c:v>
                </c:pt>
                <c:pt idx="8196" formatCode="General">
                  <c:v>1.83807330460883E-2</c:v>
                </c:pt>
                <c:pt idx="8197" formatCode="General">
                  <c:v>2.57958191545174E-2</c:v>
                </c:pt>
                <c:pt idx="8198" formatCode="General">
                  <c:v>3.5137844174667497E-2</c:v>
                </c:pt>
                <c:pt idx="8199" formatCode="General">
                  <c:v>4.4804845082273698E-2</c:v>
                </c:pt>
                <c:pt idx="8200" formatCode="General">
                  <c:v>5.5614370727502097E-2</c:v>
                </c:pt>
                <c:pt idx="8201" formatCode="General">
                  <c:v>6.8183500423395299E-2</c:v>
                </c:pt>
                <c:pt idx="8202" formatCode="General">
                  <c:v>8.17488663507413E-2</c:v>
                </c:pt>
                <c:pt idx="8203" formatCode="General">
                  <c:v>9.6174290132025997E-2</c:v>
                </c:pt>
                <c:pt idx="8204" formatCode="General">
                  <c:v>0.11035271654199599</c:v>
                </c:pt>
                <c:pt idx="8205" formatCode="General">
                  <c:v>0.122884563069005</c:v>
                </c:pt>
                <c:pt idx="8206" formatCode="General">
                  <c:v>0.13456637937534299</c:v>
                </c:pt>
                <c:pt idx="8207" formatCode="General">
                  <c:v>0.14614915366408099</c:v>
                </c:pt>
                <c:pt idx="8208" formatCode="General">
                  <c:v>0.157466716759605</c:v>
                </c:pt>
                <c:pt idx="8209" formatCode="General">
                  <c:v>0.169207138204679</c:v>
                </c:pt>
                <c:pt idx="8210" formatCode="General">
                  <c:v>0.18227130753156601</c:v>
                </c:pt>
                <c:pt idx="8211" formatCode="General">
                  <c:v>0.197327074436001</c:v>
                </c:pt>
                <c:pt idx="8212" formatCode="General">
                  <c:v>0.21387702369132</c:v>
                </c:pt>
                <c:pt idx="8213" formatCode="General">
                  <c:v>0.23116658127759099</c:v>
                </c:pt>
                <c:pt idx="8214" formatCode="General">
                  <c:v>0.248245408632595</c:v>
                </c:pt>
                <c:pt idx="8215" formatCode="General">
                  <c:v>0.26284277837203601</c:v>
                </c:pt>
                <c:pt idx="8216" formatCode="General">
                  <c:v>0.27474602908373902</c:v>
                </c:pt>
                <c:pt idx="8217" formatCode="General">
                  <c:v>0.28553299888043199</c:v>
                </c:pt>
                <c:pt idx="8218" formatCode="General">
                  <c:v>0.29639023075945897</c:v>
                </c:pt>
                <c:pt idx="8219" formatCode="General">
                  <c:v>0.30750642788529298</c:v>
                </c:pt>
                <c:pt idx="8220" formatCode="General">
                  <c:v>0.31821774385546803</c:v>
                </c:pt>
                <c:pt idx="8221" formatCode="General">
                  <c:v>0.328397846160633</c:v>
                </c:pt>
                <c:pt idx="8222" formatCode="General">
                  <c:v>0.33867814442676097</c:v>
                </c:pt>
                <c:pt idx="8223" formatCode="General">
                  <c:v>0.34851110191352502</c:v>
                </c:pt>
                <c:pt idx="8224" formatCode="General">
                  <c:v>0.357325274205952</c:v>
                </c:pt>
                <c:pt idx="8225" formatCode="General">
                  <c:v>0.36439561624400402</c:v>
                </c:pt>
                <c:pt idx="8226" formatCode="General">
                  <c:v>0.36885932077892702</c:v>
                </c:pt>
                <c:pt idx="8227" formatCode="General">
                  <c:v>0.37148979571333901</c:v>
                </c:pt>
                <c:pt idx="8228" formatCode="General">
                  <c:v>0.37390108778368403</c:v>
                </c:pt>
                <c:pt idx="8229" formatCode="General">
                  <c:v>0.37807743862189802</c:v>
                </c:pt>
                <c:pt idx="8230" formatCode="General">
                  <c:v>0.38488356664474499</c:v>
                </c:pt>
                <c:pt idx="8231" formatCode="General">
                  <c:v>0.39410765126078201</c:v>
                </c:pt>
                <c:pt idx="8232" formatCode="General">
                  <c:v>0.405357761825138</c:v>
                </c:pt>
                <c:pt idx="8233" formatCode="General">
                  <c:v>0.41910270401933902</c:v>
                </c:pt>
                <c:pt idx="8234" formatCode="General">
                  <c:v>0.43632729480261001</c:v>
                </c:pt>
                <c:pt idx="8235" formatCode="General">
                  <c:v>0.45702495982171498</c:v>
                </c:pt>
                <c:pt idx="8236" formatCode="General">
                  <c:v>0.48071244445843703</c:v>
                </c:pt>
                <c:pt idx="8237" formatCode="General">
                  <c:v>0.50647683666865095</c:v>
                </c:pt>
                <c:pt idx="8238" formatCode="General">
                  <c:v>0.53300884885267497</c:v>
                </c:pt>
                <c:pt idx="8239" formatCode="General">
                  <c:v>0.55987506202446302</c:v>
                </c:pt>
                <c:pt idx="8240" formatCode="General">
                  <c:v>0.58669735639120602</c:v>
                </c:pt>
                <c:pt idx="8241" formatCode="General">
                  <c:v>0.61122024656525098</c:v>
                </c:pt>
                <c:pt idx="8242" formatCode="General">
                  <c:v>0.631305338804936</c:v>
                </c:pt>
                <c:pt idx="8243" formatCode="General">
                  <c:v>0.64818840577165804</c:v>
                </c:pt>
                <c:pt idx="8244" formatCode="General">
                  <c:v>0.66384396934493395</c:v>
                </c:pt>
                <c:pt idx="8245" formatCode="General">
                  <c:v>0.67699453318566105</c:v>
                </c:pt>
                <c:pt idx="8246" formatCode="General">
                  <c:v>0.68711931646553404</c:v>
                </c:pt>
                <c:pt idx="8247" formatCode="General">
                  <c:v>0.69552639860185606</c:v>
                </c:pt>
                <c:pt idx="8248" formatCode="General">
                  <c:v>0.70132775057709595</c:v>
                </c:pt>
                <c:pt idx="8249" formatCode="General">
                  <c:v>0.703637203056238</c:v>
                </c:pt>
                <c:pt idx="8250" formatCode="General">
                  <c:v>0.70307273670421</c:v>
                </c:pt>
                <c:pt idx="8251" formatCode="General">
                  <c:v>0.70063836466801999</c:v>
                </c:pt>
                <c:pt idx="8252" formatCode="General">
                  <c:v>0.69644604231408502</c:v>
                </c:pt>
                <c:pt idx="8253" formatCode="General">
                  <c:v>0.690301878276674</c:v>
                </c:pt>
                <c:pt idx="8254" formatCode="General">
                  <c:v>0.68162647426791101</c:v>
                </c:pt>
                <c:pt idx="8255" formatCode="General">
                  <c:v>0.670097998225342</c:v>
                </c:pt>
                <c:pt idx="8256" formatCode="General">
                  <c:v>0.65692338864692901</c:v>
                </c:pt>
                <c:pt idx="8257" formatCode="General">
                  <c:v>0.64324716439027296</c:v>
                </c:pt>
                <c:pt idx="8258" formatCode="General">
                  <c:v>0.62942195515752297</c:v>
                </c:pt>
                <c:pt idx="8259" formatCode="General">
                  <c:v>0.61631068950678003</c:v>
                </c:pt>
                <c:pt idx="8260" formatCode="General">
                  <c:v>0.60482620560572697</c:v>
                </c:pt>
                <c:pt idx="8261" formatCode="General">
                  <c:v>0.59528023457988899</c:v>
                </c:pt>
                <c:pt idx="8262" formatCode="General">
                  <c:v>0.58812643592363001</c:v>
                </c:pt>
                <c:pt idx="8263" formatCode="General">
                  <c:v>0.58331449159800697</c:v>
                </c:pt>
                <c:pt idx="8264" formatCode="General">
                  <c:v>0.58103370098815299</c:v>
                </c:pt>
                <c:pt idx="8265" formatCode="General">
                  <c:v>0.58195030827366401</c:v>
                </c:pt>
                <c:pt idx="8266" formatCode="General">
                  <c:v>0.58548876378168202</c:v>
                </c:pt>
                <c:pt idx="8267" formatCode="General">
                  <c:v>0.59055239353232503</c:v>
                </c:pt>
                <c:pt idx="8268" formatCode="General">
                  <c:v>0.59620410489743303</c:v>
                </c:pt>
                <c:pt idx="8269" formatCode="General">
                  <c:v>0.60113078808216702</c:v>
                </c:pt>
                <c:pt idx="8270" formatCode="General">
                  <c:v>0.60619557242380095</c:v>
                </c:pt>
                <c:pt idx="8271" formatCode="General">
                  <c:v>0.61285455270159805</c:v>
                </c:pt>
                <c:pt idx="8272" formatCode="General">
                  <c:v>0.62024471973565698</c:v>
                </c:pt>
                <c:pt idx="8273" formatCode="General">
                  <c:v>0.62686519204321001</c:v>
                </c:pt>
                <c:pt idx="8274" formatCode="General">
                  <c:v>0.63276628361797904</c:v>
                </c:pt>
                <c:pt idx="8275" formatCode="General">
                  <c:v>0.637651274720341</c:v>
                </c:pt>
                <c:pt idx="8276" formatCode="General">
                  <c:v>0.64033663627054105</c:v>
                </c:pt>
                <c:pt idx="8277" formatCode="General">
                  <c:v>0.64115063905465297</c:v>
                </c:pt>
                <c:pt idx="8278" formatCode="General">
                  <c:v>0.64025321369358101</c:v>
                </c:pt>
                <c:pt idx="8279" formatCode="General">
                  <c:v>0.63705878139768701</c:v>
                </c:pt>
                <c:pt idx="8280" formatCode="General">
                  <c:v>0.63132520072173304</c:v>
                </c:pt>
                <c:pt idx="8281" formatCode="General">
                  <c:v>0.62355600071735895</c:v>
                </c:pt>
                <c:pt idx="8282" formatCode="General">
                  <c:v>0.61504391134327696</c:v>
                </c:pt>
                <c:pt idx="8283" formatCode="General">
                  <c:v>0.60705377427685903</c:v>
                </c:pt>
                <c:pt idx="8284" formatCode="General">
                  <c:v>0.60051872651320304</c:v>
                </c:pt>
                <c:pt idx="8285" formatCode="General">
                  <c:v>0.59531645817962997</c:v>
                </c:pt>
                <c:pt idx="8286" formatCode="General">
                  <c:v>0.59089193650609495</c:v>
                </c:pt>
                <c:pt idx="8287" formatCode="General">
                  <c:v>0.587479150165643</c:v>
                </c:pt>
                <c:pt idx="8288" formatCode="General">
                  <c:v>0.58587217120417201</c:v>
                </c:pt>
                <c:pt idx="8289" formatCode="General">
                  <c:v>0.58580770507231605</c:v>
                </c:pt>
                <c:pt idx="8290" formatCode="General">
                  <c:v>0.58675024837798795</c:v>
                </c:pt>
                <c:pt idx="8291" formatCode="General">
                  <c:v>0.588572379280205</c:v>
                </c:pt>
                <c:pt idx="8292" formatCode="General">
                  <c:v>0.59087776929562996</c:v>
                </c:pt>
                <c:pt idx="8293" formatCode="General">
                  <c:v>0.59355171764942105</c:v>
                </c:pt>
                <c:pt idx="8294" formatCode="General">
                  <c:v>0.59685438373708899</c:v>
                </c:pt>
                <c:pt idx="8295" formatCode="General">
                  <c:v>0.60154506119815698</c:v>
                </c:pt>
                <c:pt idx="8296" formatCode="General">
                  <c:v>0.60777821626109996</c:v>
                </c:pt>
                <c:pt idx="8297" formatCode="General">
                  <c:v>0.61476007882140904</c:v>
                </c:pt>
                <c:pt idx="8298" formatCode="General">
                  <c:v>0.62045108036103702</c:v>
                </c:pt>
                <c:pt idx="8299" formatCode="General">
                  <c:v>0.62227033343947902</c:v>
                </c:pt>
                <c:pt idx="8300" formatCode="General">
                  <c:v>0.62000798035530302</c:v>
                </c:pt>
                <c:pt idx="8301" formatCode="General">
                  <c:v>0.61480460297092598</c:v>
                </c:pt>
                <c:pt idx="8302" formatCode="General">
                  <c:v>0.60736449026718498</c:v>
                </c:pt>
                <c:pt idx="8303" formatCode="General">
                  <c:v>0.59824887693328199</c:v>
                </c:pt>
                <c:pt idx="8304" formatCode="General">
                  <c:v>0.58799736366520094</c:v>
                </c:pt>
                <c:pt idx="8305" formatCode="General">
                  <c:v>0.57667609213750803</c:v>
                </c:pt>
                <c:pt idx="8306" formatCode="General">
                  <c:v>0.56450026652557606</c:v>
                </c:pt>
                <c:pt idx="8307" formatCode="General">
                  <c:v>0.55174688169876696</c:v>
                </c:pt>
                <c:pt idx="8308" formatCode="General">
                  <c:v>0.53891073473832296</c:v>
                </c:pt>
                <c:pt idx="8309" formatCode="General">
                  <c:v>0.52714050820144598</c:v>
                </c:pt>
                <c:pt idx="8310" formatCode="General">
                  <c:v>0.517594315090535</c:v>
                </c:pt>
                <c:pt idx="8311" formatCode="General">
                  <c:v>0.51173988229434697</c:v>
                </c:pt>
                <c:pt idx="8312" formatCode="General">
                  <c:v>0.50930281789424403</c:v>
                </c:pt>
                <c:pt idx="8313" formatCode="General">
                  <c:v>0.50908102639738995</c:v>
                </c:pt>
                <c:pt idx="8314" formatCode="General">
                  <c:v>0.51025148105792995</c:v>
                </c:pt>
                <c:pt idx="8315" formatCode="General">
                  <c:v>0.51165093272419404</c:v>
                </c:pt>
                <c:pt idx="8316" formatCode="General">
                  <c:v>0.51259872642725302</c:v>
                </c:pt>
                <c:pt idx="8317" formatCode="General">
                  <c:v>0.51269916596634901</c:v>
                </c:pt>
                <c:pt idx="8318" formatCode="General">
                  <c:v>0.51120490800715301</c:v>
                </c:pt>
                <c:pt idx="8319" formatCode="General">
                  <c:v>0.50761170498305497</c:v>
                </c:pt>
                <c:pt idx="8320" formatCode="General">
                  <c:v>0.50132787664482903</c:v>
                </c:pt>
                <c:pt idx="8321" formatCode="General">
                  <c:v>0.49059805190047101</c:v>
                </c:pt>
                <c:pt idx="8322" formatCode="General">
                  <c:v>0.47518916435358899</c:v>
                </c:pt>
                <c:pt idx="8323" formatCode="General">
                  <c:v>0.45687823356146501</c:v>
                </c:pt>
                <c:pt idx="8324" formatCode="General">
                  <c:v>0.43696915398731001</c:v>
                </c:pt>
                <c:pt idx="8325" formatCode="General">
                  <c:v>0.41691325379775701</c:v>
                </c:pt>
                <c:pt idx="8326" formatCode="General">
                  <c:v>0.397873464923236</c:v>
                </c:pt>
                <c:pt idx="8327" formatCode="General">
                  <c:v>0.37896523948046701</c:v>
                </c:pt>
                <c:pt idx="8328" formatCode="General">
                  <c:v>0.35967135478932</c:v>
                </c:pt>
                <c:pt idx="8329" formatCode="General">
                  <c:v>0.34091856111027202</c:v>
                </c:pt>
                <c:pt idx="8330" formatCode="General">
                  <c:v>0.32293457431558897</c:v>
                </c:pt>
                <c:pt idx="8331" formatCode="General">
                  <c:v>0.30486017907539398</c:v>
                </c:pt>
                <c:pt idx="8332" formatCode="General">
                  <c:v>0.285158683352569</c:v>
                </c:pt>
                <c:pt idx="8333" formatCode="General">
                  <c:v>0.26428305623741699</c:v>
                </c:pt>
                <c:pt idx="8334" formatCode="General">
                  <c:v>0.24310237482691899</c:v>
                </c:pt>
                <c:pt idx="8335" formatCode="General">
                  <c:v>0.221621668095485</c:v>
                </c:pt>
                <c:pt idx="8336" formatCode="General">
                  <c:v>0.20042448267447199</c:v>
                </c:pt>
                <c:pt idx="8337" formatCode="General">
                  <c:v>0.179870801097683</c:v>
                </c:pt>
                <c:pt idx="8338" formatCode="General">
                  <c:v>0.15986797262209301</c:v>
                </c:pt>
                <c:pt idx="8339" formatCode="General">
                  <c:v>0.140047639504017</c:v>
                </c:pt>
                <c:pt idx="8340" formatCode="General">
                  <c:v>0.120556732341072</c:v>
                </c:pt>
                <c:pt idx="8341" formatCode="General">
                  <c:v>0.101273331684373</c:v>
                </c:pt>
                <c:pt idx="8342" formatCode="General">
                  <c:v>8.2686702077115898E-2</c:v>
                </c:pt>
                <c:pt idx="8343" formatCode="General">
                  <c:v>6.5058804992997807E-2</c:v>
                </c:pt>
                <c:pt idx="8344" formatCode="General">
                  <c:v>4.8346708968714201E-2</c:v>
                </c:pt>
                <c:pt idx="8345" formatCode="General">
                  <c:v>3.3410792794887401E-2</c:v>
                </c:pt>
                <c:pt idx="8346" formatCode="General">
                  <c:v>2.0758349142556299E-2</c:v>
                </c:pt>
                <c:pt idx="8347" formatCode="General">
                  <c:v>1.03596226688472E-2</c:v>
                </c:pt>
                <c:pt idx="8348" formatCode="General">
                  <c:v>2.2684897442674899E-3</c:v>
                </c:pt>
                <c:pt idx="8349" formatCode="General">
                  <c:v>-3.3538457588767599E-3</c:v>
                </c:pt>
                <c:pt idx="8350" formatCode="General">
                  <c:v>-7.2444072845463297E-3</c:v>
                </c:pt>
                <c:pt idx="8351" formatCode="General">
                  <c:v>-1.085820211967E-2</c:v>
                </c:pt>
                <c:pt idx="8352" formatCode="General">
                  <c:v>-1.50252130971035E-2</c:v>
                </c:pt>
                <c:pt idx="8353" formatCode="General">
                  <c:v>-2.1133597941647299E-2</c:v>
                </c:pt>
                <c:pt idx="8354" formatCode="General">
                  <c:v>-3.0031229684304901E-2</c:v>
                </c:pt>
                <c:pt idx="8355" formatCode="General">
                  <c:v>-4.1498354156359801E-2</c:v>
                </c:pt>
                <c:pt idx="8356" formatCode="General">
                  <c:v>-5.6218548731570402E-2</c:v>
                </c:pt>
                <c:pt idx="8357" formatCode="General">
                  <c:v>-7.4040779122104897E-2</c:v>
                </c:pt>
                <c:pt idx="8358" formatCode="General">
                  <c:v>-9.3897410703638801E-2</c:v>
                </c:pt>
                <c:pt idx="8359" formatCode="General">
                  <c:v>-0.11507392838321601</c:v>
                </c:pt>
                <c:pt idx="8360" formatCode="General">
                  <c:v>-0.13680620196759499</c:v>
                </c:pt>
                <c:pt idx="8361" formatCode="General">
                  <c:v>-0.15785957432081299</c:v>
                </c:pt>
                <c:pt idx="8362" formatCode="General">
                  <c:v>-0.17725426060209101</c:v>
                </c:pt>
                <c:pt idx="8363" formatCode="General">
                  <c:v>-0.19476384269418601</c:v>
                </c:pt>
                <c:pt idx="8364" formatCode="General">
                  <c:v>-0.210955182768261</c:v>
                </c:pt>
                <c:pt idx="8365" formatCode="General">
                  <c:v>-0.22605901554468599</c:v>
                </c:pt>
                <c:pt idx="8366" formatCode="General">
                  <c:v>-0.240746484181072</c:v>
                </c:pt>
                <c:pt idx="8367" formatCode="General">
                  <c:v>-0.25600694240021199</c:v>
                </c:pt>
                <c:pt idx="8368" formatCode="General">
                  <c:v>-0.27230053882488398</c:v>
                </c:pt>
                <c:pt idx="8369" formatCode="General">
                  <c:v>-0.29002487180529202</c:v>
                </c:pt>
                <c:pt idx="8370" formatCode="General">
                  <c:v>-0.30950419200325102</c:v>
                </c:pt>
                <c:pt idx="8371" formatCode="General">
                  <c:v>-0.33005174696673201</c:v>
                </c:pt>
                <c:pt idx="8372" formatCode="General">
                  <c:v>-0.35008882491885002</c:v>
                </c:pt>
                <c:pt idx="8373" formatCode="General">
                  <c:v>-0.368158563917524</c:v>
                </c:pt>
                <c:pt idx="8374" formatCode="General">
                  <c:v>-0.38414326577699598</c:v>
                </c:pt>
                <c:pt idx="8375" formatCode="General">
                  <c:v>-0.399292158918854</c:v>
                </c:pt>
                <c:pt idx="8376" formatCode="General">
                  <c:v>-0.41372716503286799</c:v>
                </c:pt>
                <c:pt idx="8377" formatCode="General">
                  <c:v>-0.42687444446244799</c:v>
                </c:pt>
                <c:pt idx="8378" formatCode="General">
                  <c:v>-0.43741950516255101</c:v>
                </c:pt>
                <c:pt idx="8379" formatCode="General">
                  <c:v>-0.44465010117454801</c:v>
                </c:pt>
                <c:pt idx="8380" formatCode="General">
                  <c:v>-0.448696147929598</c:v>
                </c:pt>
                <c:pt idx="8381" formatCode="General">
                  <c:v>-0.44895966367892398</c:v>
                </c:pt>
                <c:pt idx="8382" formatCode="General">
                  <c:v>-0.44545997679591098</c:v>
                </c:pt>
                <c:pt idx="8383" formatCode="General">
                  <c:v>-0.438958132784805</c:v>
                </c:pt>
                <c:pt idx="8384" formatCode="General">
                  <c:v>-0.43003224635047599</c:v>
                </c:pt>
                <c:pt idx="8385" formatCode="General">
                  <c:v>-0.41950116748590899</c:v>
                </c:pt>
                <c:pt idx="8386" formatCode="General">
                  <c:v>-0.40721119777812798</c:v>
                </c:pt>
                <c:pt idx="8387" formatCode="General">
                  <c:v>-0.39301859517450199</c:v>
                </c:pt>
                <c:pt idx="8388" formatCode="General">
                  <c:v>-0.37806499911063102</c:v>
                </c:pt>
                <c:pt idx="8389" formatCode="General">
                  <c:v>-0.363071851805712</c:v>
                </c:pt>
                <c:pt idx="8390" formatCode="General">
                  <c:v>-0.34959374183347802</c:v>
                </c:pt>
                <c:pt idx="8391" formatCode="General">
                  <c:v>-0.339081316206709</c:v>
                </c:pt>
                <c:pt idx="8392" formatCode="General">
                  <c:v>-0.33173142447766402</c:v>
                </c:pt>
                <c:pt idx="8393" formatCode="General">
                  <c:v>-0.32770242205073602</c:v>
                </c:pt>
                <c:pt idx="8394" formatCode="General">
                  <c:v>-0.32705031966910503</c:v>
                </c:pt>
                <c:pt idx="8395" formatCode="General">
                  <c:v>-0.32987994911651503</c:v>
                </c:pt>
                <c:pt idx="8396" formatCode="General">
                  <c:v>-0.33570307155499701</c:v>
                </c:pt>
                <c:pt idx="8397" formatCode="General">
                  <c:v>-0.34366154529590898</c:v>
                </c:pt>
                <c:pt idx="8398" formatCode="General">
                  <c:v>-0.354129367892211</c:v>
                </c:pt>
                <c:pt idx="8399" formatCode="General">
                  <c:v>-0.36801339212158002</c:v>
                </c:pt>
                <c:pt idx="8400" formatCode="General">
                  <c:v>-0.38535182943408702</c:v>
                </c:pt>
                <c:pt idx="8401" formatCode="General">
                  <c:v>-0.40560424670020601</c:v>
                </c:pt>
                <c:pt idx="8402" formatCode="General">
                  <c:v>-0.42843921193736001</c:v>
                </c:pt>
                <c:pt idx="8403" formatCode="General">
                  <c:v>-0.45271807022089</c:v>
                </c:pt>
                <c:pt idx="8404" formatCode="General">
                  <c:v>-0.477177402964235</c:v>
                </c:pt>
                <c:pt idx="8405" formatCode="General">
                  <c:v>-0.5003947227994</c:v>
                </c:pt>
                <c:pt idx="8406" formatCode="General">
                  <c:v>-0.52082429602734803</c:v>
                </c:pt>
                <c:pt idx="8407" formatCode="General">
                  <c:v>-0.53753277607744199</c:v>
                </c:pt>
                <c:pt idx="8408" formatCode="General">
                  <c:v>-0.55060290020051805</c:v>
                </c:pt>
                <c:pt idx="8409" formatCode="General">
                  <c:v>-0.561000348075538</c:v>
                </c:pt>
                <c:pt idx="8410" formatCode="General">
                  <c:v>-0.56876564867349599</c:v>
                </c:pt>
                <c:pt idx="8411" formatCode="General">
                  <c:v>-0.573436545158857</c:v>
                </c:pt>
                <c:pt idx="8412" formatCode="General">
                  <c:v>-0.57568542240936005</c:v>
                </c:pt>
                <c:pt idx="8413" formatCode="General">
                  <c:v>-0.57696301009839002</c:v>
                </c:pt>
                <c:pt idx="8414" formatCode="General">
                  <c:v>-0.57721225501280005</c:v>
                </c:pt>
                <c:pt idx="8415" formatCode="General">
                  <c:v>-0.57500686705271098</c:v>
                </c:pt>
                <c:pt idx="8416" formatCode="General">
                  <c:v>-0.56973640070902398</c:v>
                </c:pt>
                <c:pt idx="8417" formatCode="General">
                  <c:v>-0.56118669686211198</c:v>
                </c:pt>
                <c:pt idx="8418" formatCode="General">
                  <c:v>-0.54993782588943696</c:v>
                </c:pt>
                <c:pt idx="8419" formatCode="General">
                  <c:v>-0.53756168213925304</c:v>
                </c:pt>
                <c:pt idx="8420" formatCode="General">
                  <c:v>-0.525699907641346</c:v>
                </c:pt>
                <c:pt idx="8421" formatCode="General">
                  <c:v>-0.51506612893554005</c:v>
                </c:pt>
                <c:pt idx="8422" formatCode="General">
                  <c:v>-0.50592383714940303</c:v>
                </c:pt>
                <c:pt idx="8423" formatCode="General">
                  <c:v>-0.49820607911174503</c:v>
                </c:pt>
                <c:pt idx="8424" formatCode="General">
                  <c:v>-0.49182795310771199</c:v>
                </c:pt>
                <c:pt idx="8425" formatCode="General">
                  <c:v>-0.48739246620432097</c:v>
                </c:pt>
                <c:pt idx="8426" formatCode="General">
                  <c:v>-0.485665036505674</c:v>
                </c:pt>
                <c:pt idx="8427" formatCode="General">
                  <c:v>-0.48657717859802002</c:v>
                </c:pt>
                <c:pt idx="8428" formatCode="General">
                  <c:v>-0.48932441589454601</c:v>
                </c:pt>
                <c:pt idx="8429" formatCode="General">
                  <c:v>-0.49362039479738801</c:v>
                </c:pt>
                <c:pt idx="8430" formatCode="General">
                  <c:v>-0.49926686505926998</c:v>
                </c:pt>
                <c:pt idx="8431" formatCode="General">
                  <c:v>-0.50582238610400398</c:v>
                </c:pt>
                <c:pt idx="8432" formatCode="General">
                  <c:v>-0.51266419904756999</c:v>
                </c:pt>
                <c:pt idx="8433" formatCode="General">
                  <c:v>-0.51914076254422004</c:v>
                </c:pt>
                <c:pt idx="8434" formatCode="General">
                  <c:v>-0.52455718155436903</c:v>
                </c:pt>
                <c:pt idx="8435" formatCode="General">
                  <c:v>-0.52836904568578902</c:v>
                </c:pt>
                <c:pt idx="8436" formatCode="General">
                  <c:v>-0.52971864503014399</c:v>
                </c:pt>
                <c:pt idx="8437" formatCode="General">
                  <c:v>-0.52900168594344998</c:v>
                </c:pt>
                <c:pt idx="8438" formatCode="General">
                  <c:v>-0.52790922763017201</c:v>
                </c:pt>
                <c:pt idx="8439" formatCode="General">
                  <c:v>-0.52659160637839197</c:v>
                </c:pt>
                <c:pt idx="8440" formatCode="General">
                  <c:v>-0.52360675557731196</c:v>
                </c:pt>
                <c:pt idx="8441" formatCode="General">
                  <c:v>-0.51843131422093902</c:v>
                </c:pt>
                <c:pt idx="8442" formatCode="General">
                  <c:v>-0.51150965952108296</c:v>
                </c:pt>
                <c:pt idx="8443" formatCode="General">
                  <c:v>-0.50289996317699803</c:v>
                </c:pt>
                <c:pt idx="8444" formatCode="General">
                  <c:v>-0.49317262392676398</c:v>
                </c:pt>
                <c:pt idx="8445" formatCode="General">
                  <c:v>-0.48338387747123102</c:v>
                </c:pt>
                <c:pt idx="8446" formatCode="General">
                  <c:v>-0.47414367401218199</c:v>
                </c:pt>
                <c:pt idx="8447" formatCode="General">
                  <c:v>-0.466103971481448</c:v>
                </c:pt>
                <c:pt idx="8448" formatCode="General">
                  <c:v>-0.45902087800608399</c:v>
                </c:pt>
                <c:pt idx="8449" formatCode="General">
                  <c:v>-0.45262248639587999</c:v>
                </c:pt>
                <c:pt idx="8450" formatCode="General">
                  <c:v>-0.44689738812535601</c:v>
                </c:pt>
                <c:pt idx="8451" formatCode="General">
                  <c:v>-0.441458569361738</c:v>
                </c:pt>
                <c:pt idx="8452" formatCode="General">
                  <c:v>-0.436598997483714</c:v>
                </c:pt>
                <c:pt idx="8453" formatCode="General">
                  <c:v>-0.43259551474700098</c:v>
                </c:pt>
                <c:pt idx="8454" formatCode="General">
                  <c:v>-0.42898895887669602</c:v>
                </c:pt>
                <c:pt idx="8455" formatCode="General">
                  <c:v>-0.42551523711909101</c:v>
                </c:pt>
                <c:pt idx="8456" formatCode="General">
                  <c:v>-0.42244216082796698</c:v>
                </c:pt>
                <c:pt idx="8457" formatCode="General">
                  <c:v>-0.41976870141637301</c:v>
                </c:pt>
                <c:pt idx="8458" formatCode="General">
                  <c:v>-0.41720412304916199</c:v>
                </c:pt>
                <c:pt idx="8459" formatCode="General">
                  <c:v>-0.41550557344490702</c:v>
                </c:pt>
                <c:pt idx="8460" formatCode="General">
                  <c:v>-0.41464280819684102</c:v>
                </c:pt>
                <c:pt idx="8461" formatCode="General">
                  <c:v>-0.41191549066791699</c:v>
                </c:pt>
                <c:pt idx="8462" formatCode="General">
                  <c:v>-0.405844648869566</c:v>
                </c:pt>
                <c:pt idx="8463" formatCode="General">
                  <c:v>-0.39759632671011402</c:v>
                </c:pt>
                <c:pt idx="8464" formatCode="General">
                  <c:v>-0.38842745001589102</c:v>
                </c:pt>
                <c:pt idx="8465" formatCode="General">
                  <c:v>-0.37840385974699298</c:v>
                </c:pt>
                <c:pt idx="8466" formatCode="General">
                  <c:v>-0.36696546440309602</c:v>
                </c:pt>
                <c:pt idx="8467" formatCode="General">
                  <c:v>-0.35464683089959198</c:v>
                </c:pt>
                <c:pt idx="8468" formatCode="General">
                  <c:v>-0.34225741237652302</c:v>
                </c:pt>
                <c:pt idx="8469" formatCode="General">
                  <c:v>-0.32964964248925099</c:v>
                </c:pt>
                <c:pt idx="8470" formatCode="General">
                  <c:v>-0.315784561647241</c:v>
                </c:pt>
                <c:pt idx="8471" formatCode="General">
                  <c:v>-0.299797872348811</c:v>
                </c:pt>
                <c:pt idx="8472" formatCode="General">
                  <c:v>-0.28271634682040903</c:v>
                </c:pt>
                <c:pt idx="8473" formatCode="General">
                  <c:v>-0.26590954441440601</c:v>
                </c:pt>
                <c:pt idx="8474" formatCode="General">
                  <c:v>-0.24896085815406299</c:v>
                </c:pt>
                <c:pt idx="8475" formatCode="General">
                  <c:v>-0.23031157707737299</c:v>
                </c:pt>
                <c:pt idx="8476" formatCode="General">
                  <c:v>-0.20948263657152</c:v>
                </c:pt>
                <c:pt idx="8477" formatCode="General">
                  <c:v>-0.186689572844492</c:v>
                </c:pt>
                <c:pt idx="8478" formatCode="General">
                  <c:v>-0.161626784354127</c:v>
                </c:pt>
                <c:pt idx="8479" formatCode="General">
                  <c:v>-0.13456497364416301</c:v>
                </c:pt>
                <c:pt idx="8480" formatCode="General">
                  <c:v>-0.10649834520547299</c:v>
                </c:pt>
                <c:pt idx="8481" formatCode="General">
                  <c:v>-7.83947872535741E-2</c:v>
                </c:pt>
                <c:pt idx="8482" formatCode="General">
                  <c:v>-5.1589211209311397E-2</c:v>
                </c:pt>
                <c:pt idx="8483" formatCode="General">
                  <c:v>-2.7174522677236999E-2</c:v>
                </c:pt>
                <c:pt idx="8484" formatCode="General">
                  <c:v>-4.5669504048480702E-3</c:v>
                </c:pt>
                <c:pt idx="8485" formatCode="General">
                  <c:v>1.6820024495836201E-2</c:v>
                </c:pt>
                <c:pt idx="8486" formatCode="General">
                  <c:v>3.6482050358040197E-2</c:v>
                </c:pt>
                <c:pt idx="8487" formatCode="General">
                  <c:v>5.3403168322245301E-2</c:v>
                </c:pt>
                <c:pt idx="8488" formatCode="General">
                  <c:v>6.71531391695179E-2</c:v>
                </c:pt>
                <c:pt idx="8489" formatCode="General">
                  <c:v>7.8808486245269593E-2</c:v>
                </c:pt>
                <c:pt idx="8490" formatCode="General">
                  <c:v>8.9236034890468399E-2</c:v>
                </c:pt>
                <c:pt idx="8491" formatCode="General">
                  <c:v>9.8475860688777297E-2</c:v>
                </c:pt>
                <c:pt idx="8492" formatCode="General">
                  <c:v>0.106498460725977</c:v>
                </c:pt>
                <c:pt idx="8493" formatCode="General">
                  <c:v>0.112860190374687</c:v>
                </c:pt>
                <c:pt idx="8494" formatCode="General">
                  <c:v>0.11725481322279301</c:v>
                </c:pt>
                <c:pt idx="8495" formatCode="General">
                  <c:v>0.120552415011834</c:v>
                </c:pt>
                <c:pt idx="8496" formatCode="General">
                  <c:v>0.123834183979179</c:v>
                </c:pt>
                <c:pt idx="8497" formatCode="General">
                  <c:v>0.12682893786608301</c:v>
                </c:pt>
                <c:pt idx="8498" formatCode="General">
                  <c:v>0.12906173878749799</c:v>
                </c:pt>
                <c:pt idx="8499" formatCode="General">
                  <c:v>0.130998874114098</c:v>
                </c:pt>
                <c:pt idx="8500" formatCode="General">
                  <c:v>0.13260602612893799</c:v>
                </c:pt>
                <c:pt idx="8501" formatCode="General">
                  <c:v>0.13337356153036001</c:v>
                </c:pt>
                <c:pt idx="8502" formatCode="General">
                  <c:v>0.133697924064691</c:v>
                </c:pt>
                <c:pt idx="8503" formatCode="General">
                  <c:v>0.134100485594706</c:v>
                </c:pt>
                <c:pt idx="8504" formatCode="General">
                  <c:v>0.135203392812729</c:v>
                </c:pt>
                <c:pt idx="8505" formatCode="General">
                  <c:v>0.138020217091742</c:v>
                </c:pt>
                <c:pt idx="8506" formatCode="General">
                  <c:v>0.14276873098472101</c:v>
                </c:pt>
                <c:pt idx="8507" formatCode="General">
                  <c:v>0.14985595535664401</c:v>
                </c:pt>
                <c:pt idx="8508" formatCode="General">
                  <c:v>0.15900492586560899</c:v>
                </c:pt>
                <c:pt idx="8509" formatCode="General">
                  <c:v>0.16951358559407401</c:v>
                </c:pt>
                <c:pt idx="8510" formatCode="General">
                  <c:v>0.181933398137751</c:v>
                </c:pt>
                <c:pt idx="8511" formatCode="General">
                  <c:v>0.19729093690611399</c:v>
                </c:pt>
                <c:pt idx="8512" formatCode="General">
                  <c:v>0.21567364446772699</c:v>
                </c:pt>
                <c:pt idx="8513" formatCode="General">
                  <c:v>0.23656115502938299</c:v>
                </c:pt>
                <c:pt idx="8514" formatCode="General">
                  <c:v>0.25864138358823302</c:v>
                </c:pt>
                <c:pt idx="8515" formatCode="General">
                  <c:v>0.28046145415901902</c:v>
                </c:pt>
                <c:pt idx="8516" formatCode="General">
                  <c:v>0.301447467793313</c:v>
                </c:pt>
                <c:pt idx="8517" formatCode="General">
                  <c:v>0.32100198203147801</c:v>
                </c:pt>
                <c:pt idx="8518" formatCode="General">
                  <c:v>0.33837678460803</c:v>
                </c:pt>
                <c:pt idx="8519" formatCode="General">
                  <c:v>0.35279381037951202</c:v>
                </c:pt>
                <c:pt idx="8520" formatCode="General">
                  <c:v>0.36464848326153398</c:v>
                </c:pt>
                <c:pt idx="8521" formatCode="General">
                  <c:v>0.37392547978776902</c:v>
                </c:pt>
                <c:pt idx="8522" formatCode="General">
                  <c:v>0.37953084205163701</c:v>
                </c:pt>
                <c:pt idx="8523" formatCode="General">
                  <c:v>0.38059205202356799</c:v>
                </c:pt>
                <c:pt idx="8524" formatCode="General">
                  <c:v>0.37780603514220701</c:v>
                </c:pt>
                <c:pt idx="8525" formatCode="General">
                  <c:v>0.372680152613525</c:v>
                </c:pt>
                <c:pt idx="8526" formatCode="General">
                  <c:v>0.36568701373617601</c:v>
                </c:pt>
                <c:pt idx="8527" formatCode="General">
                  <c:v>0.35794486649611201</c:v>
                </c:pt>
                <c:pt idx="8528" formatCode="General">
                  <c:v>0.350770868667025</c:v>
                </c:pt>
                <c:pt idx="8529" formatCode="General">
                  <c:v>0.34384063745960097</c:v>
                </c:pt>
                <c:pt idx="8530" formatCode="General">
                  <c:v>0.33565753563424899</c:v>
                </c:pt>
                <c:pt idx="8531" formatCode="General">
                  <c:v>0.32625821362893398</c:v>
                </c:pt>
                <c:pt idx="8532" formatCode="General">
                  <c:v>0.31746890564813701</c:v>
                </c:pt>
                <c:pt idx="8533" formatCode="General">
                  <c:v>0.30991319215004198</c:v>
                </c:pt>
                <c:pt idx="8534" formatCode="General">
                  <c:v>0.30276109995644701</c:v>
                </c:pt>
                <c:pt idx="8535" formatCode="General">
                  <c:v>0.295432779337096</c:v>
                </c:pt>
                <c:pt idx="8536" formatCode="General">
                  <c:v>0.288462698386659</c:v>
                </c:pt>
                <c:pt idx="8537" formatCode="General">
                  <c:v>0.282619716020165</c:v>
                </c:pt>
                <c:pt idx="8538" formatCode="General">
                  <c:v>0.27792226459991698</c:v>
                </c:pt>
                <c:pt idx="8539" formatCode="General">
                  <c:v>0.27473606422860802</c:v>
                </c:pt>
                <c:pt idx="8540" formatCode="General">
                  <c:v>0.27331358606627498</c:v>
                </c:pt>
                <c:pt idx="8541" formatCode="General">
                  <c:v>0.27298287308572899</c:v>
                </c:pt>
                <c:pt idx="8542" formatCode="General">
                  <c:v>0.27273667711908101</c:v>
                </c:pt>
                <c:pt idx="8543" formatCode="General">
                  <c:v>0.27278364432197</c:v>
                </c:pt>
                <c:pt idx="8544" formatCode="General">
                  <c:v>0.274331537106979</c:v>
                </c:pt>
                <c:pt idx="8545" formatCode="General">
                  <c:v>0.27729264692648498</c:v>
                </c:pt>
                <c:pt idx="8546" formatCode="General">
                  <c:v>0.28035788793769201</c:v>
                </c:pt>
                <c:pt idx="8547" formatCode="General">
                  <c:v>0.28387590270198498</c:v>
                </c:pt>
                <c:pt idx="8548" formatCode="General">
                  <c:v>0.28853531462861498</c:v>
                </c:pt>
                <c:pt idx="8549" formatCode="General">
                  <c:v>0.29365326806672498</c:v>
                </c:pt>
                <c:pt idx="8550" formatCode="General">
                  <c:v>0.29921773150200798</c:v>
                </c:pt>
                <c:pt idx="8551" formatCode="General">
                  <c:v>0.30564910478186702</c:v>
                </c:pt>
                <c:pt idx="8552" formatCode="General">
                  <c:v>0.31273125900744803</c:v>
                </c:pt>
                <c:pt idx="8553" formatCode="General">
                  <c:v>0.31975996091938003</c:v>
                </c:pt>
                <c:pt idx="8554" formatCode="General">
                  <c:v>0.325780767754836</c:v>
                </c:pt>
                <c:pt idx="8555" formatCode="General">
                  <c:v>0.33056466837520998</c:v>
                </c:pt>
                <c:pt idx="8556" formatCode="General">
                  <c:v>0.333839782449808</c:v>
                </c:pt>
                <c:pt idx="8557" formatCode="General">
                  <c:v>0.33500378340697801</c:v>
                </c:pt>
                <c:pt idx="8558" formatCode="General">
                  <c:v>0.33493253835256198</c:v>
                </c:pt>
                <c:pt idx="8559" formatCode="General">
                  <c:v>0.33454987507716999</c:v>
                </c:pt>
                <c:pt idx="8560" formatCode="General">
                  <c:v>0.33298813315261799</c:v>
                </c:pt>
                <c:pt idx="8561" formatCode="General">
                  <c:v>0.32880704723064702</c:v>
                </c:pt>
                <c:pt idx="8562" formatCode="General">
                  <c:v>0.32182172160387301</c:v>
                </c:pt>
                <c:pt idx="8563" formatCode="General">
                  <c:v>0.313438941054349</c:v>
                </c:pt>
                <c:pt idx="8564" formatCode="General">
                  <c:v>0.30499252020960799</c:v>
                </c:pt>
                <c:pt idx="8565" formatCode="General">
                  <c:v>0.29624234396586302</c:v>
                </c:pt>
                <c:pt idx="8566" formatCode="General">
                  <c:v>0.287269376111355</c:v>
                </c:pt>
                <c:pt idx="8567" formatCode="General">
                  <c:v>0.27900699261726603</c:v>
                </c:pt>
                <c:pt idx="8568" formatCode="General">
                  <c:v>0.271696961999431</c:v>
                </c:pt>
                <c:pt idx="8569" formatCode="General">
                  <c:v>0.26491588400848798</c:v>
                </c:pt>
                <c:pt idx="8570" formatCode="General">
                  <c:v>0.258205056164862</c:v>
                </c:pt>
                <c:pt idx="8571" formatCode="General">
                  <c:v>0.25189771398718702</c:v>
                </c:pt>
                <c:pt idx="8572" formatCode="General">
                  <c:v>0.246430299661863</c:v>
                </c:pt>
                <c:pt idx="8573" formatCode="General">
                  <c:v>0.24151997805214201</c:v>
                </c:pt>
                <c:pt idx="8574" formatCode="General">
                  <c:v>0.23702423855385299</c:v>
                </c:pt>
                <c:pt idx="8575" formatCode="General">
                  <c:v>0.23280377902163901</c:v>
                </c:pt>
                <c:pt idx="8576" formatCode="General">
                  <c:v>0.22930137631529299</c:v>
                </c:pt>
                <c:pt idx="8577" formatCode="General">
                  <c:v>0.22720915304250899</c:v>
                </c:pt>
                <c:pt idx="8578" formatCode="General">
                  <c:v>0.226620743118704</c:v>
                </c:pt>
                <c:pt idx="8579" formatCode="General">
                  <c:v>0.22632137563242199</c:v>
                </c:pt>
                <c:pt idx="8580" formatCode="General">
                  <c:v>0.22511060266367</c:v>
                </c:pt>
                <c:pt idx="8581" formatCode="General">
                  <c:v>0.22320963625128501</c:v>
                </c:pt>
                <c:pt idx="8582" formatCode="General">
                  <c:v>0.220874972522631</c:v>
                </c:pt>
                <c:pt idx="8583" formatCode="General">
                  <c:v>0.217746102694101</c:v>
                </c:pt>
                <c:pt idx="8584" formatCode="General">
                  <c:v>0.21355226218482201</c:v>
                </c:pt>
                <c:pt idx="8585" formatCode="General">
                  <c:v>0.208735880037592</c:v>
                </c:pt>
                <c:pt idx="8586" formatCode="General">
                  <c:v>0.20319830709822301</c:v>
                </c:pt>
                <c:pt idx="8587" formatCode="General">
                  <c:v>0.197328960856816</c:v>
                </c:pt>
                <c:pt idx="8588" formatCode="General">
                  <c:v>0.19147440754957901</c:v>
                </c:pt>
                <c:pt idx="8589" formatCode="General">
                  <c:v>0.18592811899304801</c:v>
                </c:pt>
                <c:pt idx="8590" formatCode="General">
                  <c:v>0.18093416218070901</c:v>
                </c:pt>
                <c:pt idx="8591" formatCode="General">
                  <c:v>0.17574183574275801</c:v>
                </c:pt>
                <c:pt idx="8592" formatCode="General">
                  <c:v>0.17093741772474999</c:v>
                </c:pt>
                <c:pt idx="8593" formatCode="General">
                  <c:v>0.16731566170162701</c:v>
                </c:pt>
                <c:pt idx="8594" formatCode="General">
                  <c:v>0.16412124039154599</c:v>
                </c:pt>
                <c:pt idx="8595" formatCode="General">
                  <c:v>0.16132792263389201</c:v>
                </c:pt>
                <c:pt idx="8596" formatCode="General">
                  <c:v>0.16024418870634799</c:v>
                </c:pt>
                <c:pt idx="8597" formatCode="General">
                  <c:v>0.16276904534058301</c:v>
                </c:pt>
                <c:pt idx="8598" formatCode="General">
                  <c:v>0.168908031751592</c:v>
                </c:pt>
                <c:pt idx="8599" formatCode="General">
                  <c:v>0.17717502801039101</c:v>
                </c:pt>
                <c:pt idx="8600" formatCode="General">
                  <c:v>0.18671998790553801</c:v>
                </c:pt>
                <c:pt idx="8601" formatCode="General">
                  <c:v>0.19753838922963199</c:v>
                </c:pt>
                <c:pt idx="8602" formatCode="General">
                  <c:v>0.21023925351196801</c:v>
                </c:pt>
                <c:pt idx="8603" formatCode="General">
                  <c:v>0.224028165452757</c:v>
                </c:pt>
                <c:pt idx="8604" formatCode="General">
                  <c:v>0.23704628023497901</c:v>
                </c:pt>
                <c:pt idx="8605" formatCode="General">
                  <c:v>0.248000805851251</c:v>
                </c:pt>
                <c:pt idx="8606" formatCode="General">
                  <c:v>0.25756876802024098</c:v>
                </c:pt>
                <c:pt idx="8607" formatCode="General">
                  <c:v>0.265570944197212</c:v>
                </c:pt>
                <c:pt idx="8608" formatCode="General">
                  <c:v>0.27008280278327501</c:v>
                </c:pt>
                <c:pt idx="8609" formatCode="General">
                  <c:v>0.270512642411187</c:v>
                </c:pt>
                <c:pt idx="8610" formatCode="General">
                  <c:v>0.26808518843003298</c:v>
                </c:pt>
                <c:pt idx="8611" formatCode="General">
                  <c:v>0.26335276477436498</c:v>
                </c:pt>
                <c:pt idx="8612" formatCode="General">
                  <c:v>0.25623964093027302</c:v>
                </c:pt>
                <c:pt idx="8613" formatCode="General">
                  <c:v>0.24785534087417499</c:v>
                </c:pt>
                <c:pt idx="8614" formatCode="General">
                  <c:v>0.23902138453829</c:v>
                </c:pt>
                <c:pt idx="8615" formatCode="General">
                  <c:v>0.23025003753217199</c:v>
                </c:pt>
                <c:pt idx="8616" formatCode="General">
                  <c:v>0.22226405284081399</c:v>
                </c:pt>
                <c:pt idx="8617" formatCode="General">
                  <c:v>0.21590204192837001</c:v>
                </c:pt>
                <c:pt idx="8618" formatCode="General">
                  <c:v>0.21047182781388701</c:v>
                </c:pt>
                <c:pt idx="8619" formatCode="General">
                  <c:v>0.20330770396120401</c:v>
                </c:pt>
                <c:pt idx="8620" formatCode="General">
                  <c:v>0.19349834725686799</c:v>
                </c:pt>
                <c:pt idx="8621" formatCode="General">
                  <c:v>0.18211596471479299</c:v>
                </c:pt>
                <c:pt idx="8622" formatCode="General">
                  <c:v>0.169976179137415</c:v>
                </c:pt>
                <c:pt idx="8623" formatCode="General">
                  <c:v>0.15726995135705299</c:v>
                </c:pt>
                <c:pt idx="8624" formatCode="General">
                  <c:v>0.14477168049875999</c:v>
                </c:pt>
                <c:pt idx="8625" formatCode="General">
                  <c:v>0.13391263660279801</c:v>
                </c:pt>
                <c:pt idx="8626" formatCode="General">
                  <c:v>0.12509121780923299</c:v>
                </c:pt>
                <c:pt idx="8627" formatCode="General">
                  <c:v>0.118043039465308</c:v>
                </c:pt>
                <c:pt idx="8628" formatCode="General">
                  <c:v>0.11279561806815699</c:v>
                </c:pt>
                <c:pt idx="8629" formatCode="General">
                  <c:v>0.109050205444918</c:v>
                </c:pt>
                <c:pt idx="8630" formatCode="General">
                  <c:v>0.105387541291598</c:v>
                </c:pt>
                <c:pt idx="8631" formatCode="General">
                  <c:v>0.100465770172513</c:v>
                </c:pt>
                <c:pt idx="8632" formatCode="General">
                  <c:v>9.3982130899247104E-2</c:v>
                </c:pt>
                <c:pt idx="8633" formatCode="General">
                  <c:v>8.6439677447951696E-2</c:v>
                </c:pt>
                <c:pt idx="8634" formatCode="General">
                  <c:v>7.8419565633088495E-2</c:v>
                </c:pt>
                <c:pt idx="8635" formatCode="General">
                  <c:v>7.0187741887439703E-2</c:v>
                </c:pt>
                <c:pt idx="8636" formatCode="General">
                  <c:v>6.1908653242896503E-2</c:v>
                </c:pt>
                <c:pt idx="8637" formatCode="General">
                  <c:v>5.3749181897788802E-2</c:v>
                </c:pt>
                <c:pt idx="8638" formatCode="General">
                  <c:v>4.55932982072971E-2</c:v>
                </c:pt>
                <c:pt idx="8639" formatCode="General">
                  <c:v>3.7894362604235697E-2</c:v>
                </c:pt>
                <c:pt idx="8640" formatCode="General">
                  <c:v>3.0474142124102599E-2</c:v>
                </c:pt>
                <c:pt idx="8641" formatCode="General">
                  <c:v>2.28598238203493E-2</c:v>
                </c:pt>
                <c:pt idx="8642" formatCode="General">
                  <c:v>1.6876991819873E-2</c:v>
                </c:pt>
                <c:pt idx="8643" formatCode="General">
                  <c:v>1.34591295792429E-2</c:v>
                </c:pt>
                <c:pt idx="8644" formatCode="General">
                  <c:v>1.18162782907336E-2</c:v>
                </c:pt>
                <c:pt idx="8645" formatCode="General">
                  <c:v>1.15136153204781E-2</c:v>
                </c:pt>
                <c:pt idx="8646" formatCode="General">
                  <c:v>1.3008530966991999E-2</c:v>
                </c:pt>
                <c:pt idx="8647" formatCode="General">
                  <c:v>1.69312596324377E-2</c:v>
                </c:pt>
                <c:pt idx="8648" formatCode="General">
                  <c:v>2.2996582619956199E-2</c:v>
                </c:pt>
                <c:pt idx="8649" formatCode="General">
                  <c:v>3.0989524994580301E-2</c:v>
                </c:pt>
                <c:pt idx="8650" formatCode="General">
                  <c:v>4.0895324615375699E-2</c:v>
                </c:pt>
                <c:pt idx="8651" formatCode="General">
                  <c:v>5.1887690022963701E-2</c:v>
                </c:pt>
                <c:pt idx="8652" formatCode="General">
                  <c:v>6.2448514549722597E-2</c:v>
                </c:pt>
                <c:pt idx="8653" formatCode="General">
                  <c:v>7.1333874272021702E-2</c:v>
                </c:pt>
                <c:pt idx="8654" formatCode="General">
                  <c:v>7.8444657777182195E-2</c:v>
                </c:pt>
                <c:pt idx="8655" formatCode="General">
                  <c:v>8.3861763065766107E-2</c:v>
                </c:pt>
                <c:pt idx="8656" formatCode="General">
                  <c:v>8.7560540503850898E-2</c:v>
                </c:pt>
                <c:pt idx="8657" formatCode="General">
                  <c:v>8.9437769462728398E-2</c:v>
                </c:pt>
                <c:pt idx="8658" formatCode="General">
                  <c:v>8.9657272833184601E-2</c:v>
                </c:pt>
                <c:pt idx="8659" formatCode="General">
                  <c:v>8.8378691654858801E-2</c:v>
                </c:pt>
                <c:pt idx="8660" formatCode="General">
                  <c:v>8.5463860917807402E-2</c:v>
                </c:pt>
                <c:pt idx="8661" formatCode="General">
                  <c:v>8.1150987031958693E-2</c:v>
                </c:pt>
                <c:pt idx="8662" formatCode="General">
                  <c:v>7.5472533213784707E-2</c:v>
                </c:pt>
                <c:pt idx="8663" formatCode="General">
                  <c:v>6.8522048171220595E-2</c:v>
                </c:pt>
                <c:pt idx="8664" formatCode="General">
                  <c:v>6.10772768529989E-2</c:v>
                </c:pt>
                <c:pt idx="8665" formatCode="General">
                  <c:v>5.4112593725792899E-2</c:v>
                </c:pt>
                <c:pt idx="8666" formatCode="General">
                  <c:v>4.7714109441068998E-2</c:v>
                </c:pt>
                <c:pt idx="8667" formatCode="General">
                  <c:v>4.1623609271452401E-2</c:v>
                </c:pt>
                <c:pt idx="8668" formatCode="General">
                  <c:v>3.58453523366669E-2</c:v>
                </c:pt>
                <c:pt idx="8669" formatCode="General">
                  <c:v>3.1120619122868499E-2</c:v>
                </c:pt>
                <c:pt idx="8670" formatCode="General">
                  <c:v>2.7950714104599698E-2</c:v>
                </c:pt>
                <c:pt idx="8671" formatCode="General">
                  <c:v>2.5508073525278299E-2</c:v>
                </c:pt>
                <c:pt idx="8672" formatCode="General">
                  <c:v>2.2932980133941301E-2</c:v>
                </c:pt>
                <c:pt idx="8673" formatCode="General">
                  <c:v>2.0465410226348901E-2</c:v>
                </c:pt>
                <c:pt idx="8674" formatCode="General">
                  <c:v>1.8056528794021798E-2</c:v>
                </c:pt>
                <c:pt idx="8675" formatCode="General">
                  <c:v>1.47906052895183E-2</c:v>
                </c:pt>
                <c:pt idx="8676" formatCode="General">
                  <c:v>9.8784726445747002E-3</c:v>
                </c:pt>
                <c:pt idx="8677" formatCode="General">
                  <c:v>3.3799466759334399E-3</c:v>
                </c:pt>
                <c:pt idx="8678" formatCode="General">
                  <c:v>-3.2064927999865401E-3</c:v>
                </c:pt>
                <c:pt idx="8679" formatCode="General">
                  <c:v>-9.4526380895820807E-3</c:v>
                </c:pt>
                <c:pt idx="8680" formatCode="General">
                  <c:v>-1.6341806039535101E-2</c:v>
                </c:pt>
                <c:pt idx="8681" formatCode="General">
                  <c:v>-2.37503674527491E-2</c:v>
                </c:pt>
                <c:pt idx="8682" formatCode="General">
                  <c:v>-3.1696611545582003E-2</c:v>
                </c:pt>
                <c:pt idx="8683" formatCode="General">
                  <c:v>-4.0878205381448499E-2</c:v>
                </c:pt>
                <c:pt idx="8684" formatCode="General">
                  <c:v>-5.2105987466622601E-2</c:v>
                </c:pt>
                <c:pt idx="8685" formatCode="General">
                  <c:v>-6.4755104343435094E-2</c:v>
                </c:pt>
                <c:pt idx="8686" formatCode="General">
                  <c:v>-7.8106382377836805E-2</c:v>
                </c:pt>
                <c:pt idx="8687" formatCode="General">
                  <c:v>-9.1317055361082797E-2</c:v>
                </c:pt>
                <c:pt idx="8688" formatCode="General">
                  <c:v>-0.102661043299212</c:v>
                </c:pt>
                <c:pt idx="8689" formatCode="General">
                  <c:v>-0.111592591062723</c:v>
                </c:pt>
                <c:pt idx="8690" formatCode="General">
                  <c:v>-0.11730543833301001</c:v>
                </c:pt>
                <c:pt idx="8691" formatCode="General">
                  <c:v>-0.120090822780995</c:v>
                </c:pt>
                <c:pt idx="8692" formatCode="General">
                  <c:v>-0.12070604360394301</c:v>
                </c:pt>
                <c:pt idx="8693" formatCode="General">
                  <c:v>-0.11935627518847999</c:v>
                </c:pt>
                <c:pt idx="8694" formatCode="General">
                  <c:v>-0.116217102388863</c:v>
                </c:pt>
                <c:pt idx="8695" formatCode="General">
                  <c:v>-0.11183131651881199</c:v>
                </c:pt>
                <c:pt idx="8696" formatCode="General">
                  <c:v>-0.10744731785431</c:v>
                </c:pt>
                <c:pt idx="8697" formatCode="General">
                  <c:v>-0.1040244871481</c:v>
                </c:pt>
                <c:pt idx="8698" formatCode="General">
                  <c:v>-0.101934934049058</c:v>
                </c:pt>
                <c:pt idx="8699" formatCode="General">
                  <c:v>-0.10121853084952501</c:v>
                </c:pt>
                <c:pt idx="8700" formatCode="General">
                  <c:v>-0.10268525364138199</c:v>
                </c:pt>
                <c:pt idx="8701" formatCode="General">
                  <c:v>-0.10751814704855001</c:v>
                </c:pt>
                <c:pt idx="8702" formatCode="General">
                  <c:v>-0.115648354767292</c:v>
                </c:pt>
                <c:pt idx="8703" formatCode="General">
                  <c:v>-0.12670447690688799</c:v>
                </c:pt>
                <c:pt idx="8704" formatCode="General">
                  <c:v>-0.14094877907164</c:v>
                </c:pt>
                <c:pt idx="8705" formatCode="General">
                  <c:v>-0.158074888484316</c:v>
                </c:pt>
                <c:pt idx="8706" formatCode="General">
                  <c:v>-0.17618837475323201</c:v>
                </c:pt>
                <c:pt idx="8707" formatCode="General">
                  <c:v>-0.19347479618888799</c:v>
                </c:pt>
                <c:pt idx="8708" formatCode="General">
                  <c:v>-0.208804258203833</c:v>
                </c:pt>
                <c:pt idx="8709" formatCode="General">
                  <c:v>-0.222362269351495</c:v>
                </c:pt>
                <c:pt idx="8710" formatCode="General">
                  <c:v>-0.23527831734639901</c:v>
                </c:pt>
                <c:pt idx="8711" formatCode="General">
                  <c:v>-0.247344121142867</c:v>
                </c:pt>
                <c:pt idx="8712" formatCode="General">
                  <c:v>-0.25800579698206499</c:v>
                </c:pt>
                <c:pt idx="8713" formatCode="General">
                  <c:v>-0.26681588215218299</c:v>
                </c:pt>
                <c:pt idx="8714" formatCode="General">
                  <c:v>-0.273733931268067</c:v>
                </c:pt>
                <c:pt idx="8715" formatCode="General">
                  <c:v>-0.27942620782783101</c:v>
                </c:pt>
                <c:pt idx="8716" formatCode="General">
                  <c:v>-0.28365807278379501</c:v>
                </c:pt>
                <c:pt idx="8717" formatCode="General">
                  <c:v>-0.28637471853619001</c:v>
                </c:pt>
                <c:pt idx="8718" formatCode="General">
                  <c:v>-0.28866973323851203</c:v>
                </c:pt>
                <c:pt idx="8719" formatCode="General">
                  <c:v>-0.290289291642439</c:v>
                </c:pt>
                <c:pt idx="8720" formatCode="General">
                  <c:v>-0.29056084133467702</c:v>
                </c:pt>
                <c:pt idx="8721" formatCode="General">
                  <c:v>-0.29010193558290698</c:v>
                </c:pt>
                <c:pt idx="8722" formatCode="General">
                  <c:v>-0.28931425564396401</c:v>
                </c:pt>
                <c:pt idx="8723" formatCode="General">
                  <c:v>-0.28835006015280901</c:v>
                </c:pt>
                <c:pt idx="8724" formatCode="General">
                  <c:v>-0.28874966419296599</c:v>
                </c:pt>
                <c:pt idx="8725" formatCode="General">
                  <c:v>-0.29178006286247399</c:v>
                </c:pt>
                <c:pt idx="8726" formatCode="General">
                  <c:v>-0.29678260149296698</c:v>
                </c:pt>
                <c:pt idx="8727" formatCode="General">
                  <c:v>-0.302826378286777</c:v>
                </c:pt>
                <c:pt idx="8728" formatCode="General">
                  <c:v>-0.30972056100668499</c:v>
                </c:pt>
                <c:pt idx="8729" formatCode="General">
                  <c:v>-0.31714532635335602</c:v>
                </c:pt>
                <c:pt idx="8730" formatCode="General">
                  <c:v>-0.32543434682386002</c:v>
                </c:pt>
                <c:pt idx="8731" formatCode="General">
                  <c:v>-0.33413514311831299</c:v>
                </c:pt>
                <c:pt idx="8732" formatCode="General">
                  <c:v>-0.341226636887145</c:v>
                </c:pt>
                <c:pt idx="8733" formatCode="General">
                  <c:v>-0.34602003824970301</c:v>
                </c:pt>
                <c:pt idx="8734" formatCode="General">
                  <c:v>-0.35031899641332398</c:v>
                </c:pt>
                <c:pt idx="8735" formatCode="General">
                  <c:v>-0.35472807056545902</c:v>
                </c:pt>
                <c:pt idx="8736" formatCode="General">
                  <c:v>-0.35889883456558802</c:v>
                </c:pt>
                <c:pt idx="8737" formatCode="General">
                  <c:v>-0.36209363214622597</c:v>
                </c:pt>
                <c:pt idx="8738" formatCode="General">
                  <c:v>-0.36319919099768699</c:v>
                </c:pt>
                <c:pt idx="8739" formatCode="General">
                  <c:v>-0.36322805925837898</c:v>
                </c:pt>
                <c:pt idx="8740" formatCode="General">
                  <c:v>-0.36298818990144499</c:v>
                </c:pt>
                <c:pt idx="8741" formatCode="General">
                  <c:v>-0.36303370126954898</c:v>
                </c:pt>
                <c:pt idx="8742" formatCode="General">
                  <c:v>-0.36360936167659302</c:v>
                </c:pt>
                <c:pt idx="8743" formatCode="General">
                  <c:v>-0.36377638379673699</c:v>
                </c:pt>
                <c:pt idx="8744" formatCode="General">
                  <c:v>-0.36286706792018503</c:v>
                </c:pt>
                <c:pt idx="8745" formatCode="General">
                  <c:v>-0.36117274038531999</c:v>
                </c:pt>
                <c:pt idx="8746" formatCode="General">
                  <c:v>-0.359019216271107</c:v>
                </c:pt>
                <c:pt idx="8747" formatCode="General">
                  <c:v>-0.35609545373325802</c:v>
                </c:pt>
                <c:pt idx="8748" formatCode="General">
                  <c:v>-0.352032233250543</c:v>
                </c:pt>
                <c:pt idx="8749" formatCode="General">
                  <c:v>-0.34732383893129498</c:v>
                </c:pt>
                <c:pt idx="8750" formatCode="General">
                  <c:v>-0.34263589622671797</c:v>
                </c:pt>
                <c:pt idx="8751" formatCode="General">
                  <c:v>-0.33923224873514002</c:v>
                </c:pt>
                <c:pt idx="8752" formatCode="General">
                  <c:v>-0.33797423243381702</c:v>
                </c:pt>
                <c:pt idx="8753" formatCode="General">
                  <c:v>-0.33788707442551102</c:v>
                </c:pt>
                <c:pt idx="8754" formatCode="General">
                  <c:v>-0.33759534925489798</c:v>
                </c:pt>
                <c:pt idx="8755" formatCode="General">
                  <c:v>-0.33719951157436201</c:v>
                </c:pt>
                <c:pt idx="8756" formatCode="General">
                  <c:v>-0.337555929639828</c:v>
                </c:pt>
                <c:pt idx="8757" formatCode="General">
                  <c:v>-0.33857051255426002</c:v>
                </c:pt>
                <c:pt idx="8758" formatCode="General">
                  <c:v>-0.34011488548687702</c:v>
                </c:pt>
                <c:pt idx="8759" formatCode="General">
                  <c:v>-0.34167131371919202</c:v>
                </c:pt>
                <c:pt idx="8760" formatCode="General">
                  <c:v>-0.34254470216010402</c:v>
                </c:pt>
                <c:pt idx="8761" formatCode="General">
                  <c:v>-0.34358892566288401</c:v>
                </c:pt>
                <c:pt idx="8762" formatCode="General">
                  <c:v>-0.34556551029729798</c:v>
                </c:pt>
                <c:pt idx="8763" formatCode="General">
                  <c:v>-0.34780798079417402</c:v>
                </c:pt>
                <c:pt idx="8764" formatCode="General">
                  <c:v>-0.35030941767678903</c:v>
                </c:pt>
                <c:pt idx="8765" formatCode="General">
                  <c:v>-0.353127241434812</c:v>
                </c:pt>
                <c:pt idx="8766" formatCode="General">
                  <c:v>-0.35526925272016002</c:v>
                </c:pt>
                <c:pt idx="8767" formatCode="General">
                  <c:v>-0.35645038831158299</c:v>
                </c:pt>
                <c:pt idx="8768" formatCode="General">
                  <c:v>-0.35693545862617398</c:v>
                </c:pt>
                <c:pt idx="8769" formatCode="General">
                  <c:v>-0.356957157558425</c:v>
                </c:pt>
                <c:pt idx="8770" formatCode="General">
                  <c:v>-0.35653870065436499</c:v>
                </c:pt>
                <c:pt idx="8771" formatCode="General">
                  <c:v>-0.35503659241288799</c:v>
                </c:pt>
                <c:pt idx="8772" formatCode="General">
                  <c:v>-0.35286434057556998</c:v>
                </c:pt>
                <c:pt idx="8773" formatCode="General">
                  <c:v>-0.350112165169078</c:v>
                </c:pt>
                <c:pt idx="8774" formatCode="General">
                  <c:v>-0.34649096689040598</c:v>
                </c:pt>
                <c:pt idx="8775" formatCode="General">
                  <c:v>-0.34177543234579999</c:v>
                </c:pt>
                <c:pt idx="8776" formatCode="General">
                  <c:v>-0.33511065750653701</c:v>
                </c:pt>
                <c:pt idx="8777" formatCode="General">
                  <c:v>-0.32588014234787199</c:v>
                </c:pt>
                <c:pt idx="8778" formatCode="General">
                  <c:v>-0.31352376570700802</c:v>
                </c:pt>
                <c:pt idx="8779" formatCode="General">
                  <c:v>-0.29864659456647602</c:v>
                </c:pt>
                <c:pt idx="8780" formatCode="General">
                  <c:v>-0.28235553232916</c:v>
                </c:pt>
                <c:pt idx="8781" formatCode="General">
                  <c:v>-0.26554472547876401</c:v>
                </c:pt>
                <c:pt idx="8782" formatCode="General">
                  <c:v>-0.249835969824417</c:v>
                </c:pt>
                <c:pt idx="8783" formatCode="General">
                  <c:v>-0.23576108327826101</c:v>
                </c:pt>
                <c:pt idx="8784" formatCode="General">
                  <c:v>-0.222746418160709</c:v>
                </c:pt>
                <c:pt idx="8785" formatCode="General">
                  <c:v>-0.210417764252633</c:v>
                </c:pt>
                <c:pt idx="8786" formatCode="General">
                  <c:v>-0.19846465793564999</c:v>
                </c:pt>
                <c:pt idx="8787" formatCode="General">
                  <c:v>-0.18670634295626701</c:v>
                </c:pt>
                <c:pt idx="8788" formatCode="General">
                  <c:v>-0.175298181715067</c:v>
                </c:pt>
                <c:pt idx="8789" formatCode="General">
                  <c:v>-0.16460706885219301</c:v>
                </c:pt>
                <c:pt idx="8790" formatCode="General">
                  <c:v>-0.155548265543862</c:v>
                </c:pt>
                <c:pt idx="8791" formatCode="General">
                  <c:v>-0.14880400980631001</c:v>
                </c:pt>
                <c:pt idx="8792" formatCode="General">
                  <c:v>-0.14377945288913699</c:v>
                </c:pt>
                <c:pt idx="8793" formatCode="General">
                  <c:v>-0.139362623728577</c:v>
                </c:pt>
                <c:pt idx="8794" formatCode="General">
                  <c:v>-0.13423942762017499</c:v>
                </c:pt>
                <c:pt idx="8795" formatCode="General">
                  <c:v>-0.12847898341896299</c:v>
                </c:pt>
                <c:pt idx="8796" formatCode="General">
                  <c:v>-0.12334818354697299</c:v>
                </c:pt>
                <c:pt idx="8797" formatCode="General">
                  <c:v>-0.119179090769165</c:v>
                </c:pt>
                <c:pt idx="8798" formatCode="General">
                  <c:v>-0.117388895844975</c:v>
                </c:pt>
                <c:pt idx="8799" formatCode="General">
                  <c:v>-0.11939309757019299</c:v>
                </c:pt>
                <c:pt idx="8800" formatCode="General">
                  <c:v>-0.12454180884459801</c:v>
                </c:pt>
                <c:pt idx="8801" formatCode="General">
                  <c:v>-0.13286199010077701</c:v>
                </c:pt>
                <c:pt idx="8802" formatCode="General">
                  <c:v>-0.143186669313975</c:v>
                </c:pt>
                <c:pt idx="8803" formatCode="General">
                  <c:v>-0.15288280297864101</c:v>
                </c:pt>
                <c:pt idx="8804" formatCode="General">
                  <c:v>-0.16073566129977301</c:v>
                </c:pt>
                <c:pt idx="8805" formatCode="General">
                  <c:v>-0.16566385011332499</c:v>
                </c:pt>
                <c:pt idx="8806" formatCode="General">
                  <c:v>-0.16682646437805901</c:v>
                </c:pt>
                <c:pt idx="8807" formatCode="General">
                  <c:v>-0.16437493557469501</c:v>
                </c:pt>
                <c:pt idx="8808" formatCode="General">
                  <c:v>-0.15831447541021601</c:v>
                </c:pt>
                <c:pt idx="8809" formatCode="General">
                  <c:v>-0.14890082834771201</c:v>
                </c:pt>
                <c:pt idx="8810" formatCode="General">
                  <c:v>-0.137107888286158</c:v>
                </c:pt>
                <c:pt idx="8811" formatCode="General">
                  <c:v>-0.123527067359712</c:v>
                </c:pt>
                <c:pt idx="8812" formatCode="General">
                  <c:v>-0.108533189647255</c:v>
                </c:pt>
                <c:pt idx="8813" formatCode="General">
                  <c:v>-9.2474124304822894E-2</c:v>
                </c:pt>
                <c:pt idx="8814" formatCode="General">
                  <c:v>-7.5326565304441401E-2</c:v>
                </c:pt>
                <c:pt idx="8815" formatCode="General">
                  <c:v>-5.7161980484953197E-2</c:v>
                </c:pt>
                <c:pt idx="8816" formatCode="General">
                  <c:v>-3.8433243462599097E-2</c:v>
                </c:pt>
                <c:pt idx="8817" formatCode="General">
                  <c:v>-1.9174116692211599E-2</c:v>
                </c:pt>
                <c:pt idx="8818" formatCode="General">
                  <c:v>5.2750383440351104E-4</c:v>
                </c:pt>
                <c:pt idx="8819" formatCode="General">
                  <c:v>1.93464810784322E-2</c:v>
                </c:pt>
                <c:pt idx="8820" formatCode="General">
                  <c:v>3.5623323421789803E-2</c:v>
                </c:pt>
                <c:pt idx="8821" formatCode="General">
                  <c:v>4.9496524562891199E-2</c:v>
                </c:pt>
                <c:pt idx="8822" formatCode="General">
                  <c:v>6.2032022335999602E-2</c:v>
                </c:pt>
                <c:pt idx="8823" formatCode="General">
                  <c:v>7.2946120256448005E-2</c:v>
                </c:pt>
                <c:pt idx="8824" formatCode="General">
                  <c:v>8.0818659921054206E-2</c:v>
                </c:pt>
                <c:pt idx="8825" formatCode="General">
                  <c:v>8.5438934645796494E-2</c:v>
                </c:pt>
                <c:pt idx="8826" formatCode="General">
                  <c:v>8.7521480774022997E-2</c:v>
                </c:pt>
                <c:pt idx="8827" formatCode="General">
                  <c:v>8.6711230804871794E-2</c:v>
                </c:pt>
                <c:pt idx="8828" formatCode="General">
                  <c:v>8.2237626652349599E-2</c:v>
                </c:pt>
                <c:pt idx="8829" formatCode="General">
                  <c:v>7.4189855745970298E-2</c:v>
                </c:pt>
                <c:pt idx="8830" formatCode="General">
                  <c:v>6.3432352727762806E-2</c:v>
                </c:pt>
                <c:pt idx="8831" formatCode="General">
                  <c:v>5.0918179650472899E-2</c:v>
                </c:pt>
                <c:pt idx="8832" formatCode="General">
                  <c:v>3.8453607730303402E-2</c:v>
                </c:pt>
                <c:pt idx="8833" formatCode="General">
                  <c:v>2.8162636460944E-2</c:v>
                </c:pt>
                <c:pt idx="8834" formatCode="General">
                  <c:v>2.07423038808363E-2</c:v>
                </c:pt>
                <c:pt idx="8835" formatCode="General">
                  <c:v>1.6546996765956001E-2</c:v>
                </c:pt>
                <c:pt idx="8836" formatCode="General">
                  <c:v>1.6462641517059499E-2</c:v>
                </c:pt>
                <c:pt idx="8837" formatCode="General">
                  <c:v>2.0485849699473299E-2</c:v>
                </c:pt>
                <c:pt idx="8838" formatCode="General">
                  <c:v>2.8592246906100099E-2</c:v>
                </c:pt>
                <c:pt idx="8839" formatCode="General">
                  <c:v>4.0465439069467701E-2</c:v>
                </c:pt>
                <c:pt idx="8840" formatCode="General">
                  <c:v>5.4667536544922603E-2</c:v>
                </c:pt>
                <c:pt idx="8841" formatCode="General">
                  <c:v>6.9375043817277396E-2</c:v>
                </c:pt>
                <c:pt idx="8842" formatCode="General">
                  <c:v>8.2709524734859596E-2</c:v>
                </c:pt>
                <c:pt idx="8843" formatCode="General">
                  <c:v>9.3996267541759507E-2</c:v>
                </c:pt>
                <c:pt idx="8844" formatCode="General">
                  <c:v>0.10375240868532699</c:v>
                </c:pt>
                <c:pt idx="8845" formatCode="General">
                  <c:v>0.11260712031049799</c:v>
                </c:pt>
                <c:pt idx="8846" formatCode="General">
                  <c:v>0.121022353088017</c:v>
                </c:pt>
                <c:pt idx="8847" formatCode="General">
                  <c:v>0.12866877270118399</c:v>
                </c:pt>
                <c:pt idx="8848" formatCode="General">
                  <c:v>0.13456352122198401</c:v>
                </c:pt>
                <c:pt idx="8849" formatCode="General">
                  <c:v>0.13948408852904301</c:v>
                </c:pt>
                <c:pt idx="8850" formatCode="General">
                  <c:v>0.14508538827221801</c:v>
                </c:pt>
                <c:pt idx="8851" formatCode="General">
                  <c:v>0.15068300578027599</c:v>
                </c:pt>
                <c:pt idx="8852" formatCode="General">
                  <c:v>0.155474803552934</c:v>
                </c:pt>
                <c:pt idx="8853" formatCode="General">
                  <c:v>0.16011803831982099</c:v>
                </c:pt>
                <c:pt idx="8854" formatCode="General">
                  <c:v>0.16482559109936001</c:v>
                </c:pt>
                <c:pt idx="8855" formatCode="General">
                  <c:v>0.170362336744561</c:v>
                </c:pt>
                <c:pt idx="8856" formatCode="General">
                  <c:v>0.177999856261816</c:v>
                </c:pt>
                <c:pt idx="8857" formatCode="General">
                  <c:v>0.18787516150352601</c:v>
                </c:pt>
                <c:pt idx="8858" formatCode="General">
                  <c:v>0.19987698352520999</c:v>
                </c:pt>
                <c:pt idx="8859" formatCode="General">
                  <c:v>0.213173411252529</c:v>
                </c:pt>
                <c:pt idx="8860" formatCode="General">
                  <c:v>0.227386120865397</c:v>
                </c:pt>
                <c:pt idx="8861" formatCode="General">
                  <c:v>0.242064030008038</c:v>
                </c:pt>
                <c:pt idx="8862" formatCode="General">
                  <c:v>0.25521761028731998</c:v>
                </c:pt>
                <c:pt idx="8863" formatCode="General">
                  <c:v>0.265429686550538</c:v>
                </c:pt>
                <c:pt idx="8864" formatCode="General">
                  <c:v>0.27249096229494502</c:v>
                </c:pt>
                <c:pt idx="8865" formatCode="General">
                  <c:v>0.27702002344777299</c:v>
                </c:pt>
                <c:pt idx="8866" formatCode="General">
                  <c:v>0.27973635801077501</c:v>
                </c:pt>
                <c:pt idx="8867" formatCode="General">
                  <c:v>0.28103634801877703</c:v>
                </c:pt>
                <c:pt idx="8868" formatCode="General">
                  <c:v>0.28112513682621798</c:v>
                </c:pt>
                <c:pt idx="8869" formatCode="General">
                  <c:v>0.28047676857729598</c:v>
                </c:pt>
                <c:pt idx="8870" formatCode="General">
                  <c:v>0.27928623201253699</c:v>
                </c:pt>
                <c:pt idx="8871" formatCode="General">
                  <c:v>0.27725533289370202</c:v>
                </c:pt>
                <c:pt idx="8872" formatCode="General">
                  <c:v>0.27402149872980902</c:v>
                </c:pt>
                <c:pt idx="8873" formatCode="General">
                  <c:v>0.269258238616646</c:v>
                </c:pt>
                <c:pt idx="8874" formatCode="General">
                  <c:v>0.264362311373877</c:v>
                </c:pt>
                <c:pt idx="8875" formatCode="General">
                  <c:v>0.260297174823924</c:v>
                </c:pt>
                <c:pt idx="8876" formatCode="General">
                  <c:v>0.25577075602822003</c:v>
                </c:pt>
                <c:pt idx="8877" formatCode="General">
                  <c:v>0.24996790446474099</c:v>
                </c:pt>
                <c:pt idx="8878" formatCode="General">
                  <c:v>0.24362716634759199</c:v>
                </c:pt>
                <c:pt idx="8879" formatCode="General">
                  <c:v>0.237472330458049</c:v>
                </c:pt>
                <c:pt idx="8880" formatCode="General">
                  <c:v>0.23196965043811801</c:v>
                </c:pt>
                <c:pt idx="8881" formatCode="General">
                  <c:v>0.22702706007165699</c:v>
                </c:pt>
                <c:pt idx="8882" formatCode="General">
                  <c:v>0.222524276783064</c:v>
                </c:pt>
                <c:pt idx="8883" formatCode="General">
                  <c:v>0.218573506231974</c:v>
                </c:pt>
                <c:pt idx="8884" formatCode="General">
                  <c:v>0.21439890046096299</c:v>
                </c:pt>
                <c:pt idx="8885" formatCode="General">
                  <c:v>0.21053955599372701</c:v>
                </c:pt>
                <c:pt idx="8886" formatCode="General">
                  <c:v>0.20812557874909501</c:v>
                </c:pt>
                <c:pt idx="8887" formatCode="General">
                  <c:v>0.20708224098248701</c:v>
                </c:pt>
                <c:pt idx="8888" formatCode="General">
                  <c:v>0.20723035739439</c:v>
                </c:pt>
                <c:pt idx="8889" formatCode="General">
                  <c:v>0.20820077236523399</c:v>
                </c:pt>
                <c:pt idx="8890" formatCode="General">
                  <c:v>0.20986176518019201</c:v>
                </c:pt>
                <c:pt idx="8891" formatCode="General">
                  <c:v>0.21290043065519601</c:v>
                </c:pt>
                <c:pt idx="8892" formatCode="General">
                  <c:v>0.217953701847097</c:v>
                </c:pt>
                <c:pt idx="8893" formatCode="General">
                  <c:v>0.224452690712419</c:v>
                </c:pt>
                <c:pt idx="8894" formatCode="General">
                  <c:v>0.23155574623473299</c:v>
                </c:pt>
                <c:pt idx="8895" formatCode="General">
                  <c:v>0.23924636706411001</c:v>
                </c:pt>
                <c:pt idx="8896" formatCode="General">
                  <c:v>0.24721875937429699</c:v>
                </c:pt>
                <c:pt idx="8897" formatCode="General">
                  <c:v>0.25444570437668002</c:v>
                </c:pt>
                <c:pt idx="8898" formatCode="General">
                  <c:v>0.26040145716119401</c:v>
                </c:pt>
                <c:pt idx="8899" formatCode="General">
                  <c:v>0.26559625219516397</c:v>
                </c:pt>
                <c:pt idx="8900" formatCode="General">
                  <c:v>0.27081287578318602</c:v>
                </c:pt>
                <c:pt idx="8901" formatCode="General">
                  <c:v>0.27591616053076901</c:v>
                </c:pt>
                <c:pt idx="8902" formatCode="General">
                  <c:v>0.28008510845235501</c:v>
                </c:pt>
                <c:pt idx="8903" formatCode="General">
                  <c:v>0.28349246096408598</c:v>
                </c:pt>
                <c:pt idx="8904" formatCode="General">
                  <c:v>0.28662325035644498</c:v>
                </c:pt>
                <c:pt idx="8905" formatCode="General">
                  <c:v>0.28894327912648898</c:v>
                </c:pt>
                <c:pt idx="8906" formatCode="General">
                  <c:v>0.29037460198925702</c:v>
                </c:pt>
                <c:pt idx="8907" formatCode="General">
                  <c:v>0.29191225871771498</c:v>
                </c:pt>
                <c:pt idx="8908" formatCode="General">
                  <c:v>0.29424127493281999</c:v>
                </c:pt>
                <c:pt idx="8909" formatCode="General">
                  <c:v>0.29766675548274002</c:v>
                </c:pt>
                <c:pt idx="8910" formatCode="General">
                  <c:v>0.30206739459870802</c:v>
                </c:pt>
                <c:pt idx="8911" formatCode="General">
                  <c:v>0.30726672717584702</c:v>
                </c:pt>
                <c:pt idx="8912" formatCode="General">
                  <c:v>0.31393814368177902</c:v>
                </c:pt>
                <c:pt idx="8913" formatCode="General">
                  <c:v>0.32257520698105302</c:v>
                </c:pt>
                <c:pt idx="8914" formatCode="General">
                  <c:v>0.33229663656528302</c:v>
                </c:pt>
                <c:pt idx="8915" formatCode="General">
                  <c:v>0.34145626315083799</c:v>
                </c:pt>
                <c:pt idx="8916" formatCode="General">
                  <c:v>0.34855843731191699</c:v>
                </c:pt>
                <c:pt idx="8917" formatCode="General">
                  <c:v>0.35324497839887697</c:v>
                </c:pt>
                <c:pt idx="8918" formatCode="General">
                  <c:v>0.35596497671896699</c:v>
                </c:pt>
                <c:pt idx="8919" formatCode="General">
                  <c:v>0.35720950797713902</c:v>
                </c:pt>
                <c:pt idx="8920" formatCode="General">
                  <c:v>0.35830636512539998</c:v>
                </c:pt>
                <c:pt idx="8921" formatCode="General">
                  <c:v>0.35911219320057702</c:v>
                </c:pt>
                <c:pt idx="8922" formatCode="General">
                  <c:v>0.357970695747931</c:v>
                </c:pt>
                <c:pt idx="8923" formatCode="General">
                  <c:v>0.354665427010393</c:v>
                </c:pt>
                <c:pt idx="8924" formatCode="General">
                  <c:v>0.34972901660011402</c:v>
                </c:pt>
                <c:pt idx="8925" formatCode="General">
                  <c:v>0.34411286171246103</c:v>
                </c:pt>
                <c:pt idx="8926" formatCode="General">
                  <c:v>0.33904968763014998</c:v>
                </c:pt>
                <c:pt idx="8927" formatCode="General">
                  <c:v>0.33532288255198001</c:v>
                </c:pt>
                <c:pt idx="8928" formatCode="General">
                  <c:v>0.33223187624325101</c:v>
                </c:pt>
                <c:pt idx="8929" formatCode="General">
                  <c:v>0.32866253556300501</c:v>
                </c:pt>
                <c:pt idx="8930" formatCode="General">
                  <c:v>0.32461513992264202</c:v>
                </c:pt>
                <c:pt idx="8931" formatCode="General">
                  <c:v>0.32047525892698597</c:v>
                </c:pt>
                <c:pt idx="8932" formatCode="General">
                  <c:v>0.316294272106178</c:v>
                </c:pt>
                <c:pt idx="8933" formatCode="General">
                  <c:v>0.31169302753594502</c:v>
                </c:pt>
                <c:pt idx="8934" formatCode="General">
                  <c:v>0.30664987097378998</c:v>
                </c:pt>
                <c:pt idx="8935" formatCode="General">
                  <c:v>0.30093216517674298</c:v>
                </c:pt>
                <c:pt idx="8936" formatCode="General">
                  <c:v>0.29465122132832899</c:v>
                </c:pt>
                <c:pt idx="8937" formatCode="General">
                  <c:v>0.28917969731169502</c:v>
                </c:pt>
                <c:pt idx="8938" formatCode="General">
                  <c:v>0.28580732237943801</c:v>
                </c:pt>
                <c:pt idx="8939" formatCode="General">
                  <c:v>0.28434704349165801</c:v>
                </c:pt>
                <c:pt idx="8940" formatCode="General">
                  <c:v>0.284241071281715</c:v>
                </c:pt>
                <c:pt idx="8941" formatCode="General">
                  <c:v>0.28524470426244197</c:v>
                </c:pt>
                <c:pt idx="8942" formatCode="General">
                  <c:v>0.28745081254382499</c:v>
                </c:pt>
                <c:pt idx="8943" formatCode="General">
                  <c:v>0.29096295463115501</c:v>
                </c:pt>
                <c:pt idx="8944" formatCode="General">
                  <c:v>0.29554974605971102</c:v>
                </c:pt>
                <c:pt idx="8945" formatCode="General">
                  <c:v>0.300941348665481</c:v>
                </c:pt>
                <c:pt idx="8946" formatCode="General">
                  <c:v>0.30598706677854998</c:v>
                </c:pt>
                <c:pt idx="8947" formatCode="General">
                  <c:v>0.30972865140821898</c:v>
                </c:pt>
                <c:pt idx="8948" formatCode="General">
                  <c:v>0.31176470440708598</c:v>
                </c:pt>
                <c:pt idx="8949" formatCode="General">
                  <c:v>0.31229734722796598</c:v>
                </c:pt>
                <c:pt idx="8950" formatCode="General">
                  <c:v>0.31200751155266698</c:v>
                </c:pt>
                <c:pt idx="8951" formatCode="General">
                  <c:v>0.30992980400320003</c:v>
                </c:pt>
                <c:pt idx="8952" formatCode="General">
                  <c:v>0.30521489919850098</c:v>
                </c:pt>
                <c:pt idx="8953" formatCode="General">
                  <c:v>0.29832155333883298</c:v>
                </c:pt>
                <c:pt idx="8954" formatCode="General">
                  <c:v>0.29023209451719101</c:v>
                </c:pt>
                <c:pt idx="8955" formatCode="General">
                  <c:v>0.28132095024470699</c:v>
                </c:pt>
                <c:pt idx="8956" formatCode="General">
                  <c:v>0.27103219873471701</c:v>
                </c:pt>
                <c:pt idx="8957" formatCode="General">
                  <c:v>0.259981828489244</c:v>
                </c:pt>
                <c:pt idx="8958" formatCode="General">
                  <c:v>0.24900318235389199</c:v>
                </c:pt>
                <c:pt idx="8959" formatCode="General">
                  <c:v>0.23862762574077701</c:v>
                </c:pt>
                <c:pt idx="8960" formatCode="General">
                  <c:v>0.2284745417339</c:v>
                </c:pt>
                <c:pt idx="8961" formatCode="General">
                  <c:v>0.21766709139043999</c:v>
                </c:pt>
                <c:pt idx="8962" formatCode="General">
                  <c:v>0.206554390457385</c:v>
                </c:pt>
                <c:pt idx="8963" formatCode="General">
                  <c:v>0.19489392343745801</c:v>
                </c:pt>
                <c:pt idx="8964" formatCode="General">
                  <c:v>0.18237040080549999</c:v>
                </c:pt>
                <c:pt idx="8965" formatCode="General">
                  <c:v>0.16909732432278399</c:v>
                </c:pt>
                <c:pt idx="8966" formatCode="General">
                  <c:v>0.15520298145267</c:v>
                </c:pt>
                <c:pt idx="8967" formatCode="General">
                  <c:v>0.14153199438629999</c:v>
                </c:pt>
                <c:pt idx="8968" formatCode="General">
                  <c:v>0.128949866143697</c:v>
                </c:pt>
                <c:pt idx="8969" formatCode="General">
                  <c:v>0.118209236887164</c:v>
                </c:pt>
                <c:pt idx="8970" formatCode="General">
                  <c:v>0.10910044130838201</c:v>
                </c:pt>
                <c:pt idx="8971" formatCode="General">
                  <c:v>0.100907875772987</c:v>
                </c:pt>
                <c:pt idx="8972" formatCode="General">
                  <c:v>9.3587352244402497E-2</c:v>
                </c:pt>
                <c:pt idx="8973" formatCode="General">
                  <c:v>8.7287016193866099E-2</c:v>
                </c:pt>
                <c:pt idx="8974" formatCode="General">
                  <c:v>8.2275087618527795E-2</c:v>
                </c:pt>
                <c:pt idx="8975" formatCode="General">
                  <c:v>7.8199323130893506E-2</c:v>
                </c:pt>
                <c:pt idx="8976" formatCode="General">
                  <c:v>7.4201279993501998E-2</c:v>
                </c:pt>
                <c:pt idx="8977" formatCode="General">
                  <c:v>6.9383656525352402E-2</c:v>
                </c:pt>
                <c:pt idx="8978" formatCode="General">
                  <c:v>6.2659827554969197E-2</c:v>
                </c:pt>
                <c:pt idx="8979" formatCode="General">
                  <c:v>5.3347977639908298E-2</c:v>
                </c:pt>
                <c:pt idx="8980" formatCode="General">
                  <c:v>4.2004555340609498E-2</c:v>
                </c:pt>
                <c:pt idx="8981" formatCode="General">
                  <c:v>2.98761283173456E-2</c:v>
                </c:pt>
                <c:pt idx="8982" formatCode="General">
                  <c:v>1.71984043329764E-2</c:v>
                </c:pt>
                <c:pt idx="8983" formatCode="General">
                  <c:v>3.7104016589923502E-3</c:v>
                </c:pt>
                <c:pt idx="8984" formatCode="General">
                  <c:v>-1.01951634354587E-2</c:v>
                </c:pt>
                <c:pt idx="8985" formatCode="General">
                  <c:v>-2.4765609445190399E-2</c:v>
                </c:pt>
                <c:pt idx="8986" formatCode="General">
                  <c:v>-4.0394322832925503E-2</c:v>
                </c:pt>
                <c:pt idx="8987" formatCode="General">
                  <c:v>-5.5653523342527898E-2</c:v>
                </c:pt>
                <c:pt idx="8988" formatCode="General">
                  <c:v>-6.9532986039749098E-2</c:v>
                </c:pt>
                <c:pt idx="8989" formatCode="General">
                  <c:v>-8.2396861519063003E-2</c:v>
                </c:pt>
                <c:pt idx="8990" formatCode="General">
                  <c:v>-9.3943938524180995E-2</c:v>
                </c:pt>
                <c:pt idx="8991" formatCode="General">
                  <c:v>-0.10394571507555</c:v>
                </c:pt>
                <c:pt idx="8992" formatCode="General">
                  <c:v>-0.112965404009083</c:v>
                </c:pt>
                <c:pt idx="8993" formatCode="General">
                  <c:v>-0.121391933480579</c:v>
                </c:pt>
                <c:pt idx="8994" formatCode="General">
                  <c:v>-0.12857368989752399</c:v>
                </c:pt>
                <c:pt idx="8995" formatCode="General">
                  <c:v>-0.133540695813262</c:v>
                </c:pt>
                <c:pt idx="8996" formatCode="General">
                  <c:v>-0.13627845052641099</c:v>
                </c:pt>
                <c:pt idx="8997" formatCode="General">
                  <c:v>-0.137909239055125</c:v>
                </c:pt>
                <c:pt idx="8998" formatCode="General">
                  <c:v>-0.13907985118820099</c:v>
                </c:pt>
                <c:pt idx="8999" formatCode="General">
                  <c:v>-0.13952935647386899</c:v>
                </c:pt>
                <c:pt idx="9000" formatCode="General">
                  <c:v>-0.13956081894626499</c:v>
                </c:pt>
                <c:pt idx="9001" formatCode="General">
                  <c:v>-0.14009081679128699</c:v>
                </c:pt>
                <c:pt idx="9002" formatCode="General">
                  <c:v>-0.14154007245213901</c:v>
                </c:pt>
                <c:pt idx="9003" formatCode="General">
                  <c:v>-0.14354471295629401</c:v>
                </c:pt>
                <c:pt idx="9004" formatCode="General">
                  <c:v>-0.145074346998493</c:v>
                </c:pt>
                <c:pt idx="9005" formatCode="General">
                  <c:v>-0.14629275555462901</c:v>
                </c:pt>
                <c:pt idx="9006" formatCode="General">
                  <c:v>-0.14779887597878899</c:v>
                </c:pt>
                <c:pt idx="9007" formatCode="General">
                  <c:v>-0.149639711817421</c:v>
                </c:pt>
                <c:pt idx="9008" formatCode="General">
                  <c:v>-0.15207724510718701</c:v>
                </c:pt>
                <c:pt idx="9009" formatCode="General">
                  <c:v>-0.154509473565449</c:v>
                </c:pt>
                <c:pt idx="9010" formatCode="General">
                  <c:v>-0.15689223866452601</c:v>
                </c:pt>
                <c:pt idx="9011" formatCode="General">
                  <c:v>-0.159822460074105</c:v>
                </c:pt>
                <c:pt idx="9012" formatCode="General">
                  <c:v>-0.163637730543258</c:v>
                </c:pt>
                <c:pt idx="9013" formatCode="General">
                  <c:v>-0.16952239360857599</c:v>
                </c:pt>
                <c:pt idx="9014" formatCode="General">
                  <c:v>-0.17806067659446101</c:v>
                </c:pt>
                <c:pt idx="9015" formatCode="General">
                  <c:v>-0.18825707562472299</c:v>
                </c:pt>
                <c:pt idx="9016" formatCode="General">
                  <c:v>-0.19901944010405601</c:v>
                </c:pt>
                <c:pt idx="9017" formatCode="General">
                  <c:v>-0.20960474627957501</c:v>
                </c:pt>
                <c:pt idx="9018" formatCode="General">
                  <c:v>-0.219626540693246</c:v>
                </c:pt>
                <c:pt idx="9019" formatCode="General">
                  <c:v>-0.22919869779914401</c:v>
                </c:pt>
                <c:pt idx="9020" formatCode="General">
                  <c:v>-0.23856095253704299</c:v>
                </c:pt>
                <c:pt idx="9021" formatCode="General">
                  <c:v>-0.24786475697730401</c:v>
                </c:pt>
                <c:pt idx="9022" formatCode="General">
                  <c:v>-0.25703797156965003</c:v>
                </c:pt>
                <c:pt idx="9023" formatCode="General">
                  <c:v>-0.26527672868264901</c:v>
                </c:pt>
                <c:pt idx="9024" formatCode="General">
                  <c:v>-0.27155479466291299</c:v>
                </c:pt>
                <c:pt idx="9025" formatCode="General">
                  <c:v>-0.27630375866200801</c:v>
                </c:pt>
                <c:pt idx="9026" formatCode="General">
                  <c:v>-0.28019742019266403</c:v>
                </c:pt>
                <c:pt idx="9027" formatCode="General">
                  <c:v>-0.28322163809305201</c:v>
                </c:pt>
                <c:pt idx="9028" formatCode="General">
                  <c:v>-0.28600395349411101</c:v>
                </c:pt>
                <c:pt idx="9029" formatCode="General">
                  <c:v>-0.28786941347177097</c:v>
                </c:pt>
                <c:pt idx="9030" formatCode="General">
                  <c:v>-0.28794201741833197</c:v>
                </c:pt>
                <c:pt idx="9031" formatCode="General">
                  <c:v>-0.28680550164262703</c:v>
                </c:pt>
                <c:pt idx="9032" formatCode="General">
                  <c:v>-0.28461383885978497</c:v>
                </c:pt>
                <c:pt idx="9033" formatCode="General">
                  <c:v>-0.28175541173587298</c:v>
                </c:pt>
                <c:pt idx="9034" formatCode="General">
                  <c:v>-0.27900857600043399</c:v>
                </c:pt>
                <c:pt idx="9035" formatCode="General">
                  <c:v>-0.27594398005799597</c:v>
                </c:pt>
                <c:pt idx="9036" formatCode="General">
                  <c:v>-0.27160564619324001</c:v>
                </c:pt>
                <c:pt idx="9037" formatCode="General">
                  <c:v>-0.26648434437844798</c:v>
                </c:pt>
                <c:pt idx="9038" formatCode="General">
                  <c:v>-0.259862147948553</c:v>
                </c:pt>
                <c:pt idx="9039" formatCode="General">
                  <c:v>-0.25057977137541299</c:v>
                </c:pt>
                <c:pt idx="9040" formatCode="General">
                  <c:v>-0.239124358313413</c:v>
                </c:pt>
                <c:pt idx="9041" formatCode="General">
                  <c:v>-0.22692001595241901</c:v>
                </c:pt>
                <c:pt idx="9042" formatCode="General">
                  <c:v>-0.21469228530874401</c:v>
                </c:pt>
                <c:pt idx="9043" formatCode="General">
                  <c:v>-0.20233528397223099</c:v>
                </c:pt>
                <c:pt idx="9044" formatCode="General">
                  <c:v>-0.190838709650543</c:v>
                </c:pt>
                <c:pt idx="9045" formatCode="General">
                  <c:v>-0.18033231464622501</c:v>
                </c:pt>
                <c:pt idx="9046" formatCode="General">
                  <c:v>-0.170514561382448</c:v>
                </c:pt>
                <c:pt idx="9047" formatCode="General">
                  <c:v>-0.16226648310449199</c:v>
                </c:pt>
                <c:pt idx="9048" formatCode="General">
                  <c:v>-0.15685634917519001</c:v>
                </c:pt>
                <c:pt idx="9049" formatCode="General">
                  <c:v>-0.15486807666400201</c:v>
                </c:pt>
                <c:pt idx="9050" formatCode="General">
                  <c:v>-0.15607584701119701</c:v>
                </c:pt>
                <c:pt idx="9051" formatCode="General">
                  <c:v>-0.15993211866736601</c:v>
                </c:pt>
                <c:pt idx="9052" formatCode="General">
                  <c:v>-0.16502930632889701</c:v>
                </c:pt>
                <c:pt idx="9053" formatCode="General">
                  <c:v>-0.16931442968260599</c:v>
                </c:pt>
                <c:pt idx="9054" formatCode="General">
                  <c:v>-0.172023569452114</c:v>
                </c:pt>
                <c:pt idx="9055" formatCode="General">
                  <c:v>-0.173869514340554</c:v>
                </c:pt>
                <c:pt idx="9056" formatCode="General">
                  <c:v>-0.17466723652292501</c:v>
                </c:pt>
                <c:pt idx="9057" formatCode="General">
                  <c:v>-0.17431247738673</c:v>
                </c:pt>
                <c:pt idx="9058" formatCode="General">
                  <c:v>-0.17359518857161199</c:v>
                </c:pt>
                <c:pt idx="9059" formatCode="General">
                  <c:v>-0.17240934091731899</c:v>
                </c:pt>
                <c:pt idx="9060" formatCode="General">
                  <c:v>-0.17045133760171999</c:v>
                </c:pt>
                <c:pt idx="9061" formatCode="General">
                  <c:v>-0.16813455844734601</c:v>
                </c:pt>
                <c:pt idx="9062" formatCode="General">
                  <c:v>-0.16614053748716701</c:v>
                </c:pt>
                <c:pt idx="9063" formatCode="General">
                  <c:v>-0.16449471282516601</c:v>
                </c:pt>
                <c:pt idx="9064" formatCode="General">
                  <c:v>-0.16325037947506099</c:v>
                </c:pt>
                <c:pt idx="9065" formatCode="General">
                  <c:v>-0.163358200931389</c:v>
                </c:pt>
                <c:pt idx="9066" formatCode="General">
                  <c:v>-0.16496945786121001</c:v>
                </c:pt>
                <c:pt idx="9067" formatCode="General">
                  <c:v>-0.16715855495366899</c:v>
                </c:pt>
                <c:pt idx="9068" formatCode="General">
                  <c:v>-0.16954783132865001</c:v>
                </c:pt>
                <c:pt idx="9069" formatCode="General">
                  <c:v>-0.17244118852590001</c:v>
                </c:pt>
                <c:pt idx="9070" formatCode="General">
                  <c:v>-0.17633327132693499</c:v>
                </c:pt>
                <c:pt idx="9071" formatCode="General">
                  <c:v>-0.18221907401432499</c:v>
                </c:pt>
                <c:pt idx="9072" formatCode="General">
                  <c:v>-0.19051963048265</c:v>
                </c:pt>
                <c:pt idx="9073" formatCode="General">
                  <c:v>-0.19958563640976701</c:v>
                </c:pt>
                <c:pt idx="9074" formatCode="General">
                  <c:v>-0.20767360301899199</c:v>
                </c:pt>
                <c:pt idx="9075" formatCode="General">
                  <c:v>-0.21398359385865501</c:v>
                </c:pt>
                <c:pt idx="9076" formatCode="General">
                  <c:v>-0.21851385683906799</c:v>
                </c:pt>
                <c:pt idx="9077" formatCode="General">
                  <c:v>-0.22120632913874</c:v>
                </c:pt>
                <c:pt idx="9078" formatCode="General">
                  <c:v>-0.22158814405192501</c:v>
                </c:pt>
                <c:pt idx="9079" formatCode="General">
                  <c:v>-0.220092407103536</c:v>
                </c:pt>
                <c:pt idx="9080" formatCode="General">
                  <c:v>-0.21666470160618401</c:v>
                </c:pt>
                <c:pt idx="9081" formatCode="General">
                  <c:v>-0.21153814000461399</c:v>
                </c:pt>
                <c:pt idx="9082" formatCode="General">
                  <c:v>-0.20571792963277399</c:v>
                </c:pt>
                <c:pt idx="9083" formatCode="General">
                  <c:v>-0.19866404836618701</c:v>
                </c:pt>
                <c:pt idx="9084" formatCode="General">
                  <c:v>-0.188844597816478</c:v>
                </c:pt>
                <c:pt idx="9085" formatCode="General">
                  <c:v>-0.17599799561312199</c:v>
                </c:pt>
                <c:pt idx="9086" formatCode="General">
                  <c:v>-0.160363903937739</c:v>
                </c:pt>
                <c:pt idx="9087" formatCode="General">
                  <c:v>-0.141999569040032</c:v>
                </c:pt>
                <c:pt idx="9088" formatCode="General">
                  <c:v>-0.12174375194798499</c:v>
                </c:pt>
                <c:pt idx="9089" formatCode="General">
                  <c:v>-0.100977466713343</c:v>
                </c:pt>
                <c:pt idx="9090" formatCode="General">
                  <c:v>-8.1112290319719504E-2</c:v>
                </c:pt>
                <c:pt idx="9091" formatCode="General">
                  <c:v>-6.3659970595105198E-2</c:v>
                </c:pt>
                <c:pt idx="9092" formatCode="General">
                  <c:v>-4.9857911834581402E-2</c:v>
                </c:pt>
                <c:pt idx="9093" formatCode="General">
                  <c:v>-3.9873211194908102E-2</c:v>
                </c:pt>
                <c:pt idx="9094" formatCode="General">
                  <c:v>-3.2891738121933897E-2</c:v>
                </c:pt>
                <c:pt idx="9095" formatCode="General">
                  <c:v>-2.9112673462705602E-2</c:v>
                </c:pt>
                <c:pt idx="9096" formatCode="General">
                  <c:v>-2.9256753841769598E-2</c:v>
                </c:pt>
                <c:pt idx="9097" formatCode="General">
                  <c:v>-3.2479508795829899E-2</c:v>
                </c:pt>
                <c:pt idx="9098" formatCode="General">
                  <c:v>-3.8463924029362002E-2</c:v>
                </c:pt>
                <c:pt idx="9099" formatCode="General">
                  <c:v>-4.7035564559823703E-2</c:v>
                </c:pt>
                <c:pt idx="9100" formatCode="General">
                  <c:v>-5.6763088851768201E-2</c:v>
                </c:pt>
                <c:pt idx="9101" formatCode="General">
                  <c:v>-6.5927718441920205E-2</c:v>
                </c:pt>
                <c:pt idx="9102" formatCode="General">
                  <c:v>-7.3264550429499906E-2</c:v>
                </c:pt>
                <c:pt idx="9103" formatCode="General">
                  <c:v>-7.8921503413521998E-2</c:v>
                </c:pt>
                <c:pt idx="9104" formatCode="General">
                  <c:v>-8.3370393826626504E-2</c:v>
                </c:pt>
                <c:pt idx="9105" formatCode="General">
                  <c:v>-8.6925715882505E-2</c:v>
                </c:pt>
                <c:pt idx="9106" formatCode="General">
                  <c:v>-8.9269029557489901E-2</c:v>
                </c:pt>
                <c:pt idx="9107" formatCode="General">
                  <c:v>-8.9578476604184998E-2</c:v>
                </c:pt>
                <c:pt idx="9108" formatCode="General">
                  <c:v>-8.7908847728063996E-2</c:v>
                </c:pt>
                <c:pt idx="9109" formatCode="General">
                  <c:v>-8.3749054276246501E-2</c:v>
                </c:pt>
                <c:pt idx="9110" formatCode="General">
                  <c:v>-7.6648920528743295E-2</c:v>
                </c:pt>
                <c:pt idx="9111" formatCode="General">
                  <c:v>-6.6827015572111598E-2</c:v>
                </c:pt>
                <c:pt idx="9112" formatCode="General">
                  <c:v>-5.5144796307816102E-2</c:v>
                </c:pt>
                <c:pt idx="9113" formatCode="General">
                  <c:v>-4.3144872413614498E-2</c:v>
                </c:pt>
                <c:pt idx="9114" formatCode="General">
                  <c:v>-3.09440075860563E-2</c:v>
                </c:pt>
                <c:pt idx="9115" formatCode="General">
                  <c:v>-1.7641876736235101E-2</c:v>
                </c:pt>
                <c:pt idx="9116" formatCode="General">
                  <c:v>-3.2913915372236599E-3</c:v>
                </c:pt>
                <c:pt idx="9117" formatCode="General">
                  <c:v>1.15620074147053E-2</c:v>
                </c:pt>
                <c:pt idx="9118" formatCode="General">
                  <c:v>2.6231548719857899E-2</c:v>
                </c:pt>
                <c:pt idx="9119" formatCode="General">
                  <c:v>3.95891726663865E-2</c:v>
                </c:pt>
                <c:pt idx="9120" formatCode="General">
                  <c:v>5.0942749135819899E-2</c:v>
                </c:pt>
                <c:pt idx="9121" formatCode="General">
                  <c:v>5.9874095474374903E-2</c:v>
                </c:pt>
                <c:pt idx="9122" formatCode="General">
                  <c:v>6.59023378956929E-2</c:v>
                </c:pt>
                <c:pt idx="9123" formatCode="General">
                  <c:v>6.8325637249139606E-2</c:v>
                </c:pt>
                <c:pt idx="9124" formatCode="General">
                  <c:v>6.8518595242352806E-2</c:v>
                </c:pt>
                <c:pt idx="9125" formatCode="General">
                  <c:v>6.8908472817411803E-2</c:v>
                </c:pt>
                <c:pt idx="9126" formatCode="General">
                  <c:v>6.9372973150691103E-2</c:v>
                </c:pt>
                <c:pt idx="9127" formatCode="General">
                  <c:v>6.8253072310260995E-2</c:v>
                </c:pt>
                <c:pt idx="9128" formatCode="General">
                  <c:v>6.5105357882397602E-2</c:v>
                </c:pt>
                <c:pt idx="9129" formatCode="General">
                  <c:v>6.0173591210182703E-2</c:v>
                </c:pt>
                <c:pt idx="9130" formatCode="General">
                  <c:v>5.3129716192278298E-2</c:v>
                </c:pt>
                <c:pt idx="9131" formatCode="General">
                  <c:v>4.5114631200203197E-2</c:v>
                </c:pt>
                <c:pt idx="9132" formatCode="General">
                  <c:v>3.7687780424187703E-2</c:v>
                </c:pt>
                <c:pt idx="9133" formatCode="General">
                  <c:v>3.1514546546291898E-2</c:v>
                </c:pt>
                <c:pt idx="9134" formatCode="General">
                  <c:v>2.7317670853555201E-2</c:v>
                </c:pt>
                <c:pt idx="9135" formatCode="General">
                  <c:v>2.5229803809929501E-2</c:v>
                </c:pt>
                <c:pt idx="9136" formatCode="General">
                  <c:v>2.5014712451721301E-2</c:v>
                </c:pt>
                <c:pt idx="9137" formatCode="General">
                  <c:v>2.6649295181299999E-2</c:v>
                </c:pt>
                <c:pt idx="9138" formatCode="General">
                  <c:v>2.9754181329660699E-2</c:v>
                </c:pt>
                <c:pt idx="9139" formatCode="General">
                  <c:v>3.4302071813746698E-2</c:v>
                </c:pt>
                <c:pt idx="9140" formatCode="General">
                  <c:v>3.9658751358502803E-2</c:v>
                </c:pt>
                <c:pt idx="9141" formatCode="General">
                  <c:v>4.4581230338452002E-2</c:v>
                </c:pt>
                <c:pt idx="9142" formatCode="General">
                  <c:v>4.9077490828802001E-2</c:v>
                </c:pt>
                <c:pt idx="9143" formatCode="General">
                  <c:v>5.36325088572457E-2</c:v>
                </c:pt>
                <c:pt idx="9144" formatCode="General">
                  <c:v>5.8359564299332797E-2</c:v>
                </c:pt>
                <c:pt idx="9145" formatCode="General">
                  <c:v>6.2797002649290598E-2</c:v>
                </c:pt>
                <c:pt idx="9146" formatCode="General">
                  <c:v>6.6208891755069998E-2</c:v>
                </c:pt>
                <c:pt idx="9147" formatCode="General">
                  <c:v>6.84387667350876E-2</c:v>
                </c:pt>
                <c:pt idx="9148" formatCode="General">
                  <c:v>6.9667386963106995E-2</c:v>
                </c:pt>
                <c:pt idx="9149" formatCode="General">
                  <c:v>7.1131274549177101E-2</c:v>
                </c:pt>
                <c:pt idx="9150" formatCode="General">
                  <c:v>7.3682054539701294E-2</c:v>
                </c:pt>
                <c:pt idx="9151" formatCode="General">
                  <c:v>7.6637405780884002E-2</c:v>
                </c:pt>
                <c:pt idx="9152" formatCode="General">
                  <c:v>7.9946083591297401E-2</c:v>
                </c:pt>
                <c:pt idx="9153" formatCode="General">
                  <c:v>8.4071308497333797E-2</c:v>
                </c:pt>
                <c:pt idx="9154" formatCode="General">
                  <c:v>8.9000661942158096E-2</c:v>
                </c:pt>
                <c:pt idx="9155" formatCode="General">
                  <c:v>9.3638435721401903E-2</c:v>
                </c:pt>
                <c:pt idx="9156" formatCode="General">
                  <c:v>9.7242179182158994E-2</c:v>
                </c:pt>
                <c:pt idx="9157" formatCode="General">
                  <c:v>0.100166562046955</c:v>
                </c:pt>
                <c:pt idx="9158" formatCode="General">
                  <c:v>0.102143831482175</c:v>
                </c:pt>
                <c:pt idx="9159" formatCode="General">
                  <c:v>0.10260140065340501</c:v>
                </c:pt>
                <c:pt idx="9160" formatCode="General">
                  <c:v>0.10073267308947401</c:v>
                </c:pt>
                <c:pt idx="9161" formatCode="General">
                  <c:v>9.6538343297580501E-2</c:v>
                </c:pt>
                <c:pt idx="9162" formatCode="General">
                  <c:v>9.02771976355492E-2</c:v>
                </c:pt>
                <c:pt idx="9163" formatCode="General">
                  <c:v>8.2138398921731401E-2</c:v>
                </c:pt>
                <c:pt idx="9164" formatCode="General">
                  <c:v>7.3502487355762799E-2</c:v>
                </c:pt>
                <c:pt idx="9165" formatCode="General">
                  <c:v>6.5373431693081394E-2</c:v>
                </c:pt>
                <c:pt idx="9166" formatCode="General">
                  <c:v>5.8178327026044599E-2</c:v>
                </c:pt>
                <c:pt idx="9167" formatCode="General">
                  <c:v>5.2405927386895299E-2</c:v>
                </c:pt>
                <c:pt idx="9168" formatCode="General">
                  <c:v>4.6949813646680903E-2</c:v>
                </c:pt>
                <c:pt idx="9169" formatCode="General">
                  <c:v>4.13243624780055E-2</c:v>
                </c:pt>
                <c:pt idx="9170" formatCode="General">
                  <c:v>3.60155342702888E-2</c:v>
                </c:pt>
                <c:pt idx="9171" formatCode="General">
                  <c:v>3.08434579096185E-2</c:v>
                </c:pt>
                <c:pt idx="9172" formatCode="General">
                  <c:v>2.5846368438738901E-2</c:v>
                </c:pt>
                <c:pt idx="9173" formatCode="General">
                  <c:v>2.06190143922113E-2</c:v>
                </c:pt>
                <c:pt idx="9174" formatCode="General">
                  <c:v>1.5857773423493499E-2</c:v>
                </c:pt>
                <c:pt idx="9175" formatCode="General">
                  <c:v>1.23922030585171E-2</c:v>
                </c:pt>
                <c:pt idx="9176" formatCode="General">
                  <c:v>9.8832379920934799E-3</c:v>
                </c:pt>
                <c:pt idx="9177" formatCode="General">
                  <c:v>7.9609401861684397E-3</c:v>
                </c:pt>
                <c:pt idx="9178" formatCode="General">
                  <c:v>6.4935985683787596E-3</c:v>
                </c:pt>
                <c:pt idx="9179" formatCode="General">
                  <c:v>6.08055429312814E-3</c:v>
                </c:pt>
                <c:pt idx="9180" formatCode="General">
                  <c:v>6.9404400398490104E-3</c:v>
                </c:pt>
                <c:pt idx="9181" formatCode="General">
                  <c:v>8.3826132899371304E-3</c:v>
                </c:pt>
                <c:pt idx="9182" formatCode="General">
                  <c:v>9.7045781177543203E-3</c:v>
                </c:pt>
                <c:pt idx="9183" formatCode="General">
                  <c:v>1.11163127429472E-2</c:v>
                </c:pt>
                <c:pt idx="9184" formatCode="General">
                  <c:v>1.4119522687363301E-2</c:v>
                </c:pt>
                <c:pt idx="9185" formatCode="General">
                  <c:v>1.9223608095630701E-2</c:v>
                </c:pt>
                <c:pt idx="9186" formatCode="General">
                  <c:v>2.5555068150431098E-2</c:v>
                </c:pt>
                <c:pt idx="9187" formatCode="General">
                  <c:v>3.2677747278476998E-2</c:v>
                </c:pt>
                <c:pt idx="9188" formatCode="General">
                  <c:v>4.0070592250347502E-2</c:v>
                </c:pt>
                <c:pt idx="9189" formatCode="General">
                  <c:v>4.6866544850288898E-2</c:v>
                </c:pt>
                <c:pt idx="9190" formatCode="General">
                  <c:v>5.2621441381207897E-2</c:v>
                </c:pt>
                <c:pt idx="9191" formatCode="General">
                  <c:v>5.7664164615556297E-2</c:v>
                </c:pt>
                <c:pt idx="9192" formatCode="General">
                  <c:v>6.2735682276924304E-2</c:v>
                </c:pt>
                <c:pt idx="9193" formatCode="General">
                  <c:v>6.7855937614555994E-2</c:v>
                </c:pt>
                <c:pt idx="9194" formatCode="General">
                  <c:v>7.2054700615619E-2</c:v>
                </c:pt>
                <c:pt idx="9195" formatCode="General">
                  <c:v>7.4287932822012098E-2</c:v>
                </c:pt>
                <c:pt idx="9196" formatCode="General">
                  <c:v>7.4695961021295998E-2</c:v>
                </c:pt>
                <c:pt idx="9197" formatCode="General">
                  <c:v>7.4108074095439E-2</c:v>
                </c:pt>
                <c:pt idx="9198" formatCode="General">
                  <c:v>7.2610210108413703E-2</c:v>
                </c:pt>
                <c:pt idx="9199" formatCode="General">
                  <c:v>7.0187981328614493E-2</c:v>
                </c:pt>
                <c:pt idx="9200" formatCode="General">
                  <c:v>6.7590944924452001E-2</c:v>
                </c:pt>
                <c:pt idx="9201" formatCode="General">
                  <c:v>6.5734920332598507E-2</c:v>
                </c:pt>
                <c:pt idx="9202" formatCode="General">
                  <c:v>6.4999424336899106E-2</c:v>
                </c:pt>
                <c:pt idx="9203" formatCode="General">
                  <c:v>6.5307436300019603E-2</c:v>
                </c:pt>
                <c:pt idx="9204" formatCode="General">
                  <c:v>6.6522209692448098E-2</c:v>
                </c:pt>
                <c:pt idx="9205" formatCode="General">
                  <c:v>6.8135491151355407E-2</c:v>
                </c:pt>
                <c:pt idx="9206" formatCode="General">
                  <c:v>7.0040114952575699E-2</c:v>
                </c:pt>
                <c:pt idx="9207" formatCode="General">
                  <c:v>7.2184363272358804E-2</c:v>
                </c:pt>
                <c:pt idx="9208" formatCode="General">
                  <c:v>7.3866066434225303E-2</c:v>
                </c:pt>
                <c:pt idx="9209" formatCode="General">
                  <c:v>7.4877575658123099E-2</c:v>
                </c:pt>
                <c:pt idx="9210" formatCode="General">
                  <c:v>7.5854507239417904E-2</c:v>
                </c:pt>
                <c:pt idx="9211" formatCode="General">
                  <c:v>7.6653004359948096E-2</c:v>
                </c:pt>
                <c:pt idx="9212" formatCode="General">
                  <c:v>7.6831451574791002E-2</c:v>
                </c:pt>
                <c:pt idx="9213" formatCode="General">
                  <c:v>7.7269282872427E-2</c:v>
                </c:pt>
                <c:pt idx="9214" formatCode="General">
                  <c:v>7.8493600383375398E-2</c:v>
                </c:pt>
                <c:pt idx="9215" formatCode="General">
                  <c:v>8.0280463029808694E-2</c:v>
                </c:pt>
                <c:pt idx="9216" formatCode="General">
                  <c:v>8.1654308474059301E-2</c:v>
                </c:pt>
                <c:pt idx="9217" formatCode="General">
                  <c:v>8.1631705641252897E-2</c:v>
                </c:pt>
                <c:pt idx="9218" formatCode="General">
                  <c:v>8.0188296451937799E-2</c:v>
                </c:pt>
                <c:pt idx="9219" formatCode="General">
                  <c:v>7.6799313741773803E-2</c:v>
                </c:pt>
                <c:pt idx="9220" formatCode="General">
                  <c:v>7.1273836378166394E-2</c:v>
                </c:pt>
                <c:pt idx="9221" formatCode="General">
                  <c:v>6.4707699988584499E-2</c:v>
                </c:pt>
                <c:pt idx="9222" formatCode="General">
                  <c:v>5.7610809769281499E-2</c:v>
                </c:pt>
                <c:pt idx="9223" formatCode="General">
                  <c:v>4.9122426964275899E-2</c:v>
                </c:pt>
                <c:pt idx="9224" formatCode="General">
                  <c:v>3.8733718401950001E-2</c:v>
                </c:pt>
                <c:pt idx="9225" formatCode="General">
                  <c:v>2.6689439561961899E-2</c:v>
                </c:pt>
                <c:pt idx="9226" formatCode="General">
                  <c:v>1.31533041668697E-2</c:v>
                </c:pt>
                <c:pt idx="9227" formatCode="General">
                  <c:v>-1.04326948942987E-3</c:v>
                </c:pt>
                <c:pt idx="9228" formatCode="General">
                  <c:v>-1.49550874422879E-2</c:v>
                </c:pt>
                <c:pt idx="9229" formatCode="General">
                  <c:v>-2.76360360059488E-2</c:v>
                </c:pt>
                <c:pt idx="9230" formatCode="General">
                  <c:v>-3.8395030977726403E-2</c:v>
                </c:pt>
                <c:pt idx="9231" formatCode="General">
                  <c:v>-4.6484910742878097E-2</c:v>
                </c:pt>
                <c:pt idx="9232" formatCode="General">
                  <c:v>-5.18140986305069E-2</c:v>
                </c:pt>
                <c:pt idx="9233" formatCode="General">
                  <c:v>-5.4546829034523202E-2</c:v>
                </c:pt>
                <c:pt idx="9234" formatCode="General">
                  <c:v>-5.4940069625694497E-2</c:v>
                </c:pt>
                <c:pt idx="9235" formatCode="General">
                  <c:v>-5.35765615383293E-2</c:v>
                </c:pt>
                <c:pt idx="9236" formatCode="General">
                  <c:v>-4.9990618168146497E-2</c:v>
                </c:pt>
                <c:pt idx="9237" formatCode="General">
                  <c:v>-4.4804428594618403E-2</c:v>
                </c:pt>
                <c:pt idx="9238" formatCode="General">
                  <c:v>-3.9241412495984201E-2</c:v>
                </c:pt>
                <c:pt idx="9239" formatCode="General">
                  <c:v>-3.3818885216029701E-2</c:v>
                </c:pt>
                <c:pt idx="9240" formatCode="General">
                  <c:v>-2.8675033340663798E-2</c:v>
                </c:pt>
                <c:pt idx="9241" formatCode="General">
                  <c:v>-2.3115333951245699E-2</c:v>
                </c:pt>
                <c:pt idx="9242" formatCode="General">
                  <c:v>-1.7474458035114101E-2</c:v>
                </c:pt>
                <c:pt idx="9243" formatCode="General">
                  <c:v>-1.23797972357157E-2</c:v>
                </c:pt>
                <c:pt idx="9244" formatCode="General">
                  <c:v>-7.4816627664462199E-3</c:v>
                </c:pt>
                <c:pt idx="9245" formatCode="General">
                  <c:v>-3.20523849636668E-3</c:v>
                </c:pt>
                <c:pt idx="9246" formatCode="General">
                  <c:v>-4.9211824930383804E-4</c:v>
                </c:pt>
                <c:pt idx="9247" formatCode="General">
                  <c:v>-2.5280374218437902E-4</c:v>
                </c:pt>
                <c:pt idx="9248" formatCode="General">
                  <c:v>-2.7009072705836798E-3</c:v>
                </c:pt>
                <c:pt idx="9249" formatCode="General">
                  <c:v>-7.2781331368977301E-3</c:v>
                </c:pt>
                <c:pt idx="9250" formatCode="General">
                  <c:v>-1.42029834174657E-2</c:v>
                </c:pt>
                <c:pt idx="9251" formatCode="General">
                  <c:v>-2.43445170764548E-2</c:v>
                </c:pt>
                <c:pt idx="9252" formatCode="General">
                  <c:v>-3.7555004479797399E-2</c:v>
                </c:pt>
                <c:pt idx="9253" formatCode="General">
                  <c:v>-5.3041782774957698E-2</c:v>
                </c:pt>
                <c:pt idx="9254" formatCode="General">
                  <c:v>-7.0457363807779103E-2</c:v>
                </c:pt>
                <c:pt idx="9255" formatCode="General">
                  <c:v>-8.9262982882298503E-2</c:v>
                </c:pt>
                <c:pt idx="9256" formatCode="General">
                  <c:v>-0.108532867117154</c:v>
                </c:pt>
                <c:pt idx="9257" formatCode="General">
                  <c:v>-0.12738653554259899</c:v>
                </c:pt>
                <c:pt idx="9258" formatCode="General">
                  <c:v>-0.14502671256296101</c:v>
                </c:pt>
                <c:pt idx="9259" formatCode="General">
                  <c:v>-0.160314730268515</c:v>
                </c:pt>
                <c:pt idx="9260" formatCode="General">
                  <c:v>-0.17234638008567299</c:v>
                </c:pt>
                <c:pt idx="9261" formatCode="General">
                  <c:v>-0.181655748438982</c:v>
                </c:pt>
                <c:pt idx="9262" formatCode="General">
                  <c:v>-0.188664192590737</c:v>
                </c:pt>
                <c:pt idx="9263" formatCode="General">
                  <c:v>-0.19297495794790601</c:v>
                </c:pt>
                <c:pt idx="9264" formatCode="General">
                  <c:v>-0.194032973011006</c:v>
                </c:pt>
                <c:pt idx="9265" formatCode="General">
                  <c:v>-0.19165959303565</c:v>
                </c:pt>
                <c:pt idx="9266" formatCode="General">
                  <c:v>-0.187003369267115</c:v>
                </c:pt>
                <c:pt idx="9267" formatCode="General">
                  <c:v>-0.18122702296094301</c:v>
                </c:pt>
                <c:pt idx="9268" formatCode="General">
                  <c:v>-0.17545022149259501</c:v>
                </c:pt>
                <c:pt idx="9269" formatCode="General">
                  <c:v>-0.17044758009164701</c:v>
                </c:pt>
                <c:pt idx="9270" formatCode="General">
                  <c:v>-0.16586320441753</c:v>
                </c:pt>
                <c:pt idx="9271" formatCode="General">
                  <c:v>-0.161494923550697</c:v>
                </c:pt>
                <c:pt idx="9272" formatCode="General">
                  <c:v>-0.15758254633275801</c:v>
                </c:pt>
                <c:pt idx="9273" formatCode="General">
                  <c:v>-0.15431108340053501</c:v>
                </c:pt>
                <c:pt idx="9274" formatCode="General">
                  <c:v>-0.15191796173295499</c:v>
                </c:pt>
                <c:pt idx="9275" formatCode="General">
                  <c:v>-0.150820350331172</c:v>
                </c:pt>
                <c:pt idx="9276" formatCode="General">
                  <c:v>-0.15198183615544</c:v>
                </c:pt>
                <c:pt idx="9277" formatCode="General">
                  <c:v>-0.155617326149598</c:v>
                </c:pt>
                <c:pt idx="9278" formatCode="General">
                  <c:v>-0.161149144745733</c:v>
                </c:pt>
                <c:pt idx="9279" formatCode="General">
                  <c:v>-0.16781753635538799</c:v>
                </c:pt>
                <c:pt idx="9280" formatCode="General">
                  <c:v>-0.174513287330574</c:v>
                </c:pt>
                <c:pt idx="9281" formatCode="General">
                  <c:v>-0.18068482928962801</c:v>
                </c:pt>
                <c:pt idx="9282" formatCode="General">
                  <c:v>-0.18578061812747601</c:v>
                </c:pt>
                <c:pt idx="9283" formatCode="General">
                  <c:v>-0.189792352876613</c:v>
                </c:pt>
                <c:pt idx="9284" formatCode="General">
                  <c:v>-0.193592468220151</c:v>
                </c:pt>
                <c:pt idx="9285" formatCode="General">
                  <c:v>-0.19739220019013901</c:v>
                </c:pt>
                <c:pt idx="9286" formatCode="General">
                  <c:v>-0.200546272143733</c:v>
                </c:pt>
                <c:pt idx="9287" formatCode="General">
                  <c:v>-0.20261573863082499</c:v>
                </c:pt>
                <c:pt idx="9288" formatCode="General">
                  <c:v>-0.203785284001717</c:v>
                </c:pt>
                <c:pt idx="9289" formatCode="General">
                  <c:v>-0.204464138530769</c:v>
                </c:pt>
                <c:pt idx="9290" formatCode="General">
                  <c:v>-0.204463505301196</c:v>
                </c:pt>
                <c:pt idx="9291" formatCode="General">
                  <c:v>-0.20314449524216699</c:v>
                </c:pt>
                <c:pt idx="9292" formatCode="General">
                  <c:v>-0.199917341223777</c:v>
                </c:pt>
                <c:pt idx="9293" formatCode="General">
                  <c:v>-0.19472130868323001</c:v>
                </c:pt>
                <c:pt idx="9294" formatCode="General">
                  <c:v>-0.187831591063543</c:v>
                </c:pt>
                <c:pt idx="9295" formatCode="General">
                  <c:v>-0.17924031159187101</c:v>
                </c:pt>
                <c:pt idx="9296" formatCode="General">
                  <c:v>-0.169212559308722</c:v>
                </c:pt>
                <c:pt idx="9297" formatCode="General">
                  <c:v>-0.15802385898044199</c:v>
                </c:pt>
                <c:pt idx="9298" formatCode="General">
                  <c:v>-0.146520718708158</c:v>
                </c:pt>
                <c:pt idx="9299" formatCode="General">
                  <c:v>-0.135205421121844</c:v>
                </c:pt>
                <c:pt idx="9300" formatCode="General">
                  <c:v>-0.12427084588637401</c:v>
                </c:pt>
                <c:pt idx="9301" formatCode="General">
                  <c:v>-0.114611230051911</c:v>
                </c:pt>
                <c:pt idx="9302" formatCode="General">
                  <c:v>-0.10582004146375899</c:v>
                </c:pt>
                <c:pt idx="9303" formatCode="General">
                  <c:v>-9.7199225492470204E-2</c:v>
                </c:pt>
                <c:pt idx="9304" formatCode="General">
                  <c:v>-8.8677674505223694E-2</c:v>
                </c:pt>
                <c:pt idx="9305" formatCode="General">
                  <c:v>-8.0221667328789104E-2</c:v>
                </c:pt>
                <c:pt idx="9306" formatCode="General">
                  <c:v>-7.2630714392241197E-2</c:v>
                </c:pt>
                <c:pt idx="9307" formatCode="General">
                  <c:v>-6.6541337427931502E-2</c:v>
                </c:pt>
                <c:pt idx="9308" formatCode="General">
                  <c:v>-6.1635046250596702E-2</c:v>
                </c:pt>
                <c:pt idx="9309" formatCode="General">
                  <c:v>-5.80774565882528E-2</c:v>
                </c:pt>
                <c:pt idx="9310" formatCode="General">
                  <c:v>-5.6369978905112902E-2</c:v>
                </c:pt>
                <c:pt idx="9311" formatCode="General">
                  <c:v>-5.55791208162984E-2</c:v>
                </c:pt>
                <c:pt idx="9312" formatCode="General">
                  <c:v>-5.4311365672910797E-2</c:v>
                </c:pt>
                <c:pt idx="9313" formatCode="General">
                  <c:v>-5.2557879014078303E-2</c:v>
                </c:pt>
                <c:pt idx="9314" formatCode="General">
                  <c:v>-5.0144852863343699E-2</c:v>
                </c:pt>
                <c:pt idx="9315" formatCode="General">
                  <c:v>-4.54931417875344E-2</c:v>
                </c:pt>
                <c:pt idx="9316" formatCode="General">
                  <c:v>-3.7960597650397498E-2</c:v>
                </c:pt>
                <c:pt idx="9317" formatCode="General">
                  <c:v>-2.80650094405724E-2</c:v>
                </c:pt>
                <c:pt idx="9318" formatCode="General">
                  <c:v>-1.5911083132779801E-2</c:v>
                </c:pt>
                <c:pt idx="9319" formatCode="General">
                  <c:v>-1.9814343770343502E-3</c:v>
                </c:pt>
                <c:pt idx="9320" formatCode="General">
                  <c:v>1.31493677398866E-2</c:v>
                </c:pt>
                <c:pt idx="9321" formatCode="General">
                  <c:v>2.87970744735776E-2</c:v>
                </c:pt>
                <c:pt idx="9322" formatCode="General">
                  <c:v>4.3998057923177201E-2</c:v>
                </c:pt>
                <c:pt idx="9323" formatCode="General">
                  <c:v>5.87023412318236E-2</c:v>
                </c:pt>
                <c:pt idx="9324" formatCode="General">
                  <c:v>7.1688810302255296E-2</c:v>
                </c:pt>
                <c:pt idx="9325" formatCode="General">
                  <c:v>8.1573570346092195E-2</c:v>
                </c:pt>
                <c:pt idx="9326" formatCode="General">
                  <c:v>8.8946622642594605E-2</c:v>
                </c:pt>
                <c:pt idx="9327" formatCode="General">
                  <c:v>9.3711985265791303E-2</c:v>
                </c:pt>
                <c:pt idx="9328" formatCode="General">
                  <c:v>9.6071477370336E-2</c:v>
                </c:pt>
                <c:pt idx="9329" formatCode="General">
                  <c:v>9.71942481725728E-2</c:v>
                </c:pt>
                <c:pt idx="9330" formatCode="General">
                  <c:v>9.7309920837715905E-2</c:v>
                </c:pt>
                <c:pt idx="9331" formatCode="General">
                  <c:v>9.6306993740108399E-2</c:v>
                </c:pt>
                <c:pt idx="9332" formatCode="General">
                  <c:v>9.4741595096026504E-2</c:v>
                </c:pt>
                <c:pt idx="9333" formatCode="General">
                  <c:v>9.3158037571179603E-2</c:v>
                </c:pt>
                <c:pt idx="9334" formatCode="General">
                  <c:v>9.1752173009114799E-2</c:v>
                </c:pt>
                <c:pt idx="9335" formatCode="General">
                  <c:v>9.1036448664727904E-2</c:v>
                </c:pt>
                <c:pt idx="9336" formatCode="General">
                  <c:v>9.2479875950490495E-2</c:v>
                </c:pt>
                <c:pt idx="9337" formatCode="General">
                  <c:v>9.7421289254419605E-2</c:v>
                </c:pt>
                <c:pt idx="9338" formatCode="General">
                  <c:v>0.106305855591801</c:v>
                </c:pt>
                <c:pt idx="9339" formatCode="General">
                  <c:v>0.118410369139995</c:v>
                </c:pt>
                <c:pt idx="9340" formatCode="General">
                  <c:v>0.132316691247093</c:v>
                </c:pt>
                <c:pt idx="9341" formatCode="General">
                  <c:v>0.14726985326209399</c:v>
                </c:pt>
                <c:pt idx="9342" formatCode="General">
                  <c:v>0.163042513766993</c:v>
                </c:pt>
                <c:pt idx="9343" formatCode="General">
                  <c:v>0.17943098611723099</c:v>
                </c:pt>
                <c:pt idx="9344" formatCode="General">
                  <c:v>0.19639252493265</c:v>
                </c:pt>
                <c:pt idx="9345" formatCode="General">
                  <c:v>0.21364976840635599</c:v>
                </c:pt>
                <c:pt idx="9346" formatCode="General">
                  <c:v>0.229244106354517</c:v>
                </c:pt>
                <c:pt idx="9347" formatCode="General">
                  <c:v>0.24175221501376701</c:v>
                </c:pt>
                <c:pt idx="9348" formatCode="General">
                  <c:v>0.25133429463652701</c:v>
                </c:pt>
                <c:pt idx="9349" formatCode="General">
                  <c:v>0.257964718404459</c:v>
                </c:pt>
                <c:pt idx="9350" formatCode="General">
                  <c:v>0.26105894690061998</c:v>
                </c:pt>
                <c:pt idx="9351" formatCode="General">
                  <c:v>0.260042759699191</c:v>
                </c:pt>
                <c:pt idx="9352" formatCode="General">
                  <c:v>0.255322718902117</c:v>
                </c:pt>
                <c:pt idx="9353" formatCode="General">
                  <c:v>0.247306057387429</c:v>
                </c:pt>
                <c:pt idx="9354" formatCode="General">
                  <c:v>0.23644029101997799</c:v>
                </c:pt>
                <c:pt idx="9355" formatCode="General">
                  <c:v>0.223668503383396</c:v>
                </c:pt>
                <c:pt idx="9356" formatCode="General">
                  <c:v>0.209487550489244</c:v>
                </c:pt>
                <c:pt idx="9357" formatCode="General">
                  <c:v>0.19465818730255899</c:v>
                </c:pt>
                <c:pt idx="9358" formatCode="General">
                  <c:v>0.17996175081611801</c:v>
                </c:pt>
                <c:pt idx="9359" formatCode="General">
                  <c:v>0.16652588351058001</c:v>
                </c:pt>
                <c:pt idx="9360" formatCode="General">
                  <c:v>0.15513846475659199</c:v>
                </c:pt>
                <c:pt idx="9361" formatCode="General">
                  <c:v>0.14559370286881601</c:v>
                </c:pt>
                <c:pt idx="9362" formatCode="General">
                  <c:v>0.13757560415765399</c:v>
                </c:pt>
                <c:pt idx="9363" formatCode="General">
                  <c:v>0.13041259774973499</c:v>
                </c:pt>
                <c:pt idx="9364" formatCode="General">
                  <c:v>0.124442708058859</c:v>
                </c:pt>
                <c:pt idx="9365" formatCode="General">
                  <c:v>0.12145968437393399</c:v>
                </c:pt>
                <c:pt idx="9366" formatCode="General">
                  <c:v>0.121745994794816</c:v>
                </c:pt>
                <c:pt idx="9367" formatCode="General">
                  <c:v>0.123234849751754</c:v>
                </c:pt>
                <c:pt idx="9368" formatCode="General">
                  <c:v>0.12475790811531599</c:v>
                </c:pt>
                <c:pt idx="9369" formatCode="General">
                  <c:v>0.12618950747549601</c:v>
                </c:pt>
                <c:pt idx="9370" formatCode="General">
                  <c:v>0.12702581720004499</c:v>
                </c:pt>
                <c:pt idx="9371" formatCode="General">
                  <c:v>0.12790054743747201</c:v>
                </c:pt>
                <c:pt idx="9372" formatCode="General">
                  <c:v>0.12915872192035399</c:v>
                </c:pt>
                <c:pt idx="9373" formatCode="General">
                  <c:v>0.12968397881082999</c:v>
                </c:pt>
                <c:pt idx="9374" formatCode="General">
                  <c:v>0.12892825375477099</c:v>
                </c:pt>
                <c:pt idx="9375" formatCode="General">
                  <c:v>0.12698984701708599</c:v>
                </c:pt>
                <c:pt idx="9376" formatCode="General">
                  <c:v>0.12524022538749999</c:v>
                </c:pt>
                <c:pt idx="9377" formatCode="General">
                  <c:v>0.12446169894478799</c:v>
                </c:pt>
                <c:pt idx="9378" formatCode="General">
                  <c:v>0.1240017199676</c:v>
                </c:pt>
                <c:pt idx="9379" formatCode="General">
                  <c:v>0.124097761422373</c:v>
                </c:pt>
                <c:pt idx="9380" formatCode="General">
                  <c:v>0.124928517003459</c:v>
                </c:pt>
                <c:pt idx="9381" formatCode="General">
                  <c:v>0.12681459724126801</c:v>
                </c:pt>
                <c:pt idx="9382" formatCode="General">
                  <c:v>0.129596424604385</c:v>
                </c:pt>
                <c:pt idx="9383" formatCode="General">
                  <c:v>0.13138637467089301</c:v>
                </c:pt>
                <c:pt idx="9384" formatCode="General">
                  <c:v>0.13099791964781601</c:v>
                </c:pt>
                <c:pt idx="9385" formatCode="General">
                  <c:v>0.12837894523173199</c:v>
                </c:pt>
                <c:pt idx="9386" formatCode="General">
                  <c:v>0.123419305869878</c:v>
                </c:pt>
                <c:pt idx="9387" formatCode="General">
                  <c:v>0.11662753712483601</c:v>
                </c:pt>
                <c:pt idx="9388" formatCode="General">
                  <c:v>0.10892684174386399</c:v>
                </c:pt>
                <c:pt idx="9389" formatCode="General">
                  <c:v>0.10076221465481799</c:v>
                </c:pt>
                <c:pt idx="9390" formatCode="General">
                  <c:v>9.1651582189951897E-2</c:v>
                </c:pt>
                <c:pt idx="9391" formatCode="General">
                  <c:v>8.0643283048870903E-2</c:v>
                </c:pt>
                <c:pt idx="9392" formatCode="General">
                  <c:v>6.8123135733667406E-2</c:v>
                </c:pt>
                <c:pt idx="9393" formatCode="General">
                  <c:v>5.4642415980144403E-2</c:v>
                </c:pt>
                <c:pt idx="9394" formatCode="General">
                  <c:v>3.9602274083788497E-2</c:v>
                </c:pt>
                <c:pt idx="9395" formatCode="General">
                  <c:v>2.3016706003943899E-2</c:v>
                </c:pt>
                <c:pt idx="9396" formatCode="General">
                  <c:v>5.9892663873399397E-3</c:v>
                </c:pt>
                <c:pt idx="9397" formatCode="General">
                  <c:v>-1.06154934644292E-2</c:v>
                </c:pt>
                <c:pt idx="9398" formatCode="General">
                  <c:v>-2.6199344791368099E-2</c:v>
                </c:pt>
                <c:pt idx="9399" formatCode="General">
                  <c:v>-4.01509524107364E-2</c:v>
                </c:pt>
                <c:pt idx="9400" formatCode="General">
                  <c:v>-5.20531026886068E-2</c:v>
                </c:pt>
                <c:pt idx="9401" formatCode="General">
                  <c:v>-6.1676155947649497E-2</c:v>
                </c:pt>
                <c:pt idx="9402" formatCode="General">
                  <c:v>-6.7688030808914099E-2</c:v>
                </c:pt>
                <c:pt idx="9403" formatCode="General">
                  <c:v>-6.8560316490978795E-2</c:v>
                </c:pt>
                <c:pt idx="9404" formatCode="General">
                  <c:v>-6.5109894327075896E-2</c:v>
                </c:pt>
                <c:pt idx="9405" formatCode="General">
                  <c:v>-5.9335282345018503E-2</c:v>
                </c:pt>
                <c:pt idx="9406" formatCode="General">
                  <c:v>-5.3183314375414001E-2</c:v>
                </c:pt>
                <c:pt idx="9407" formatCode="General">
                  <c:v>-4.8002205318446997E-2</c:v>
                </c:pt>
                <c:pt idx="9408" formatCode="General">
                  <c:v>-4.3679129585936401E-2</c:v>
                </c:pt>
                <c:pt idx="9409" formatCode="General">
                  <c:v>-4.0055423819891203E-2</c:v>
                </c:pt>
                <c:pt idx="9410" formatCode="General">
                  <c:v>-3.7373979308164801E-2</c:v>
                </c:pt>
                <c:pt idx="9411" formatCode="General">
                  <c:v>-3.6302966100011297E-2</c:v>
                </c:pt>
                <c:pt idx="9412" formatCode="General">
                  <c:v>-3.7258934446769101E-2</c:v>
                </c:pt>
                <c:pt idx="9413" formatCode="General">
                  <c:v>-3.92819905798205E-2</c:v>
                </c:pt>
                <c:pt idx="9414" formatCode="General">
                  <c:v>-4.1222833361729702E-2</c:v>
                </c:pt>
                <c:pt idx="9415" formatCode="General">
                  <c:v>-4.2589664906349599E-2</c:v>
                </c:pt>
                <c:pt idx="9416" formatCode="General">
                  <c:v>-4.3647860386168302E-2</c:v>
                </c:pt>
                <c:pt idx="9417" formatCode="General">
                  <c:v>-4.52271483107968E-2</c:v>
                </c:pt>
                <c:pt idx="9418" formatCode="General">
                  <c:v>-4.73026608331912E-2</c:v>
                </c:pt>
                <c:pt idx="9419" formatCode="General">
                  <c:v>-4.8555520158364798E-2</c:v>
                </c:pt>
                <c:pt idx="9420" formatCode="General">
                  <c:v>-4.8965897897638999E-2</c:v>
                </c:pt>
                <c:pt idx="9421" formatCode="General">
                  <c:v>-4.9522874294112201E-2</c:v>
                </c:pt>
                <c:pt idx="9422" formatCode="General">
                  <c:v>-5.0059361305102301E-2</c:v>
                </c:pt>
                <c:pt idx="9423" formatCode="General">
                  <c:v>-5.1174267026683103E-2</c:v>
                </c:pt>
                <c:pt idx="9424" formatCode="General">
                  <c:v>-5.35437884949794E-2</c:v>
                </c:pt>
                <c:pt idx="9425" formatCode="General">
                  <c:v>-5.6528865709010001E-2</c:v>
                </c:pt>
                <c:pt idx="9426" formatCode="General">
                  <c:v>-5.9651334907777201E-2</c:v>
                </c:pt>
                <c:pt idx="9427" formatCode="General">
                  <c:v>-6.2360788472974001E-2</c:v>
                </c:pt>
                <c:pt idx="9428" formatCode="General">
                  <c:v>-6.3882141028763301E-2</c:v>
                </c:pt>
                <c:pt idx="9429" formatCode="General">
                  <c:v>-6.4166515535138802E-2</c:v>
                </c:pt>
                <c:pt idx="9430" formatCode="General">
                  <c:v>-6.3606114233178898E-2</c:v>
                </c:pt>
                <c:pt idx="9431" formatCode="General">
                  <c:v>-6.2174925838826299E-2</c:v>
                </c:pt>
                <c:pt idx="9432" formatCode="General">
                  <c:v>-5.9634436245182103E-2</c:v>
                </c:pt>
                <c:pt idx="9433" formatCode="General">
                  <c:v>-5.5217052617057102E-2</c:v>
                </c:pt>
                <c:pt idx="9434" formatCode="General">
                  <c:v>-4.8824054837139502E-2</c:v>
                </c:pt>
                <c:pt idx="9435" formatCode="General">
                  <c:v>-4.10419224497897E-2</c:v>
                </c:pt>
                <c:pt idx="9436" formatCode="General">
                  <c:v>-3.2985834378554499E-2</c:v>
                </c:pt>
                <c:pt idx="9437" formatCode="General">
                  <c:v>-2.5975412739834801E-2</c:v>
                </c:pt>
                <c:pt idx="9438" formatCode="General">
                  <c:v>-2.0079813776153602E-2</c:v>
                </c:pt>
                <c:pt idx="9439" formatCode="General">
                  <c:v>-1.5531925871479699E-2</c:v>
                </c:pt>
                <c:pt idx="9440" formatCode="General">
                  <c:v>-1.27318323529521E-2</c:v>
                </c:pt>
                <c:pt idx="9441" formatCode="General">
                  <c:v>-1.2054517222543601E-2</c:v>
                </c:pt>
                <c:pt idx="9442" formatCode="General">
                  <c:v>-1.4651887288991101E-2</c:v>
                </c:pt>
                <c:pt idx="9443" formatCode="General">
                  <c:v>-2.01052205150789E-2</c:v>
                </c:pt>
                <c:pt idx="9444" formatCode="General">
                  <c:v>-2.7624831015662901E-2</c:v>
                </c:pt>
                <c:pt idx="9445" formatCode="General">
                  <c:v>-3.6943126147898402E-2</c:v>
                </c:pt>
                <c:pt idx="9446" formatCode="General">
                  <c:v>-4.7125359716061299E-2</c:v>
                </c:pt>
                <c:pt idx="9447" formatCode="General">
                  <c:v>-5.80571590241927E-2</c:v>
                </c:pt>
                <c:pt idx="9448" formatCode="General">
                  <c:v>-6.98691717871847E-2</c:v>
                </c:pt>
                <c:pt idx="9449" formatCode="General">
                  <c:v>-8.1346723920509206E-2</c:v>
                </c:pt>
                <c:pt idx="9450" formatCode="General">
                  <c:v>-9.0789716141461002E-2</c:v>
                </c:pt>
                <c:pt idx="9451" formatCode="General">
                  <c:v>-9.7760149675819502E-2</c:v>
                </c:pt>
                <c:pt idx="9452" formatCode="General">
                  <c:v>-0.10206879271291799</c:v>
                </c:pt>
                <c:pt idx="9453" formatCode="General">
                  <c:v>-0.10427013256703099</c:v>
                </c:pt>
                <c:pt idx="9454" formatCode="General">
                  <c:v>-0.10528537992147</c:v>
                </c:pt>
                <c:pt idx="9455" formatCode="General">
                  <c:v>-0.104011855433274</c:v>
                </c:pt>
                <c:pt idx="9456" formatCode="General">
                  <c:v>-9.8783149268433207E-2</c:v>
                </c:pt>
                <c:pt idx="9457" formatCode="General">
                  <c:v>-9.0191318843396304E-2</c:v>
                </c:pt>
                <c:pt idx="9458" formatCode="General">
                  <c:v>-7.9875319842707695E-2</c:v>
                </c:pt>
                <c:pt idx="9459" formatCode="General">
                  <c:v>-6.90456974861305E-2</c:v>
                </c:pt>
                <c:pt idx="9460" formatCode="General">
                  <c:v>-5.8691931091177402E-2</c:v>
                </c:pt>
                <c:pt idx="9461" formatCode="General">
                  <c:v>-4.9820738003845101E-2</c:v>
                </c:pt>
                <c:pt idx="9462" formatCode="General">
                  <c:v>-4.3239521280878199E-2</c:v>
                </c:pt>
                <c:pt idx="9463" formatCode="General">
                  <c:v>-3.99640761779625E-2</c:v>
                </c:pt>
                <c:pt idx="9464" formatCode="General">
                  <c:v>-4.1058115936165998E-2</c:v>
                </c:pt>
                <c:pt idx="9465" formatCode="General">
                  <c:v>-4.5851146114132303E-2</c:v>
                </c:pt>
                <c:pt idx="9466" formatCode="General">
                  <c:v>-5.2996062954019998E-2</c:v>
                </c:pt>
                <c:pt idx="9467" formatCode="General">
                  <c:v>-6.1726475788553697E-2</c:v>
                </c:pt>
                <c:pt idx="9468" formatCode="General">
                  <c:v>-7.1967821252859998E-2</c:v>
                </c:pt>
                <c:pt idx="9469" formatCode="General">
                  <c:v>-8.3545926589063402E-2</c:v>
                </c:pt>
                <c:pt idx="9470" formatCode="General">
                  <c:v>-9.5717356616599802E-2</c:v>
                </c:pt>
                <c:pt idx="9471" formatCode="General">
                  <c:v>-0.108676347456374</c:v>
                </c:pt>
                <c:pt idx="9472" formatCode="General">
                  <c:v>-0.12239578997378001</c:v>
                </c:pt>
                <c:pt idx="9473" formatCode="General">
                  <c:v>-0.13498806133608299</c:v>
                </c:pt>
                <c:pt idx="9474" formatCode="General">
                  <c:v>-0.14508069762880799</c:v>
                </c:pt>
                <c:pt idx="9475" formatCode="General">
                  <c:v>-0.15245462892892001</c:v>
                </c:pt>
                <c:pt idx="9476" formatCode="General">
                  <c:v>-0.15754075023070599</c:v>
                </c:pt>
                <c:pt idx="9477" formatCode="General">
                  <c:v>-0.16093795947992001</c:v>
                </c:pt>
                <c:pt idx="9478" formatCode="General">
                  <c:v>-0.16221109811728901</c:v>
                </c:pt>
                <c:pt idx="9479" formatCode="General">
                  <c:v>-0.161053050439912</c:v>
                </c:pt>
                <c:pt idx="9480" formatCode="General">
                  <c:v>-0.158942279467499</c:v>
                </c:pt>
                <c:pt idx="9481" formatCode="General">
                  <c:v>-0.15653575551874699</c:v>
                </c:pt>
                <c:pt idx="9482" formatCode="General">
                  <c:v>-0.15205077521857599</c:v>
                </c:pt>
                <c:pt idx="9483" formatCode="General">
                  <c:v>-0.14451365063594801</c:v>
                </c:pt>
                <c:pt idx="9484" formatCode="General">
                  <c:v>-0.134460263252004</c:v>
                </c:pt>
                <c:pt idx="9485" formatCode="General">
                  <c:v>-0.120905343344844</c:v>
                </c:pt>
                <c:pt idx="9486" formatCode="General">
                  <c:v>-0.103815895191299</c:v>
                </c:pt>
                <c:pt idx="9487" formatCode="General">
                  <c:v>-8.5384624199968895E-2</c:v>
                </c:pt>
                <c:pt idx="9488" formatCode="General">
                  <c:v>-6.6195167957664197E-2</c:v>
                </c:pt>
                <c:pt idx="9489" formatCode="General">
                  <c:v>-4.6717603695190998E-2</c:v>
                </c:pt>
                <c:pt idx="9490" formatCode="General">
                  <c:v>-2.81072558537525E-2</c:v>
                </c:pt>
                <c:pt idx="9491" formatCode="General">
                  <c:v>-1.1365824253835199E-2</c:v>
                </c:pt>
                <c:pt idx="9492" formatCode="General">
                  <c:v>2.5461322306054102E-3</c:v>
                </c:pt>
                <c:pt idx="9493" formatCode="General">
                  <c:v>1.3328949831635401E-2</c:v>
                </c:pt>
                <c:pt idx="9494" formatCode="General">
                  <c:v>2.05118269850821E-2</c:v>
                </c:pt>
                <c:pt idx="9495" formatCode="General">
                  <c:v>2.3773797913461799E-2</c:v>
                </c:pt>
                <c:pt idx="9496" formatCode="General">
                  <c:v>2.3513988734145199E-2</c:v>
                </c:pt>
                <c:pt idx="9497" formatCode="General">
                  <c:v>2.0437903084015999E-2</c:v>
                </c:pt>
                <c:pt idx="9498" formatCode="General">
                  <c:v>1.55181979508034E-2</c:v>
                </c:pt>
                <c:pt idx="9499" formatCode="General">
                  <c:v>9.5406252592195196E-3</c:v>
                </c:pt>
                <c:pt idx="9500" formatCode="General">
                  <c:v>2.4716286767217698E-3</c:v>
                </c:pt>
                <c:pt idx="9501" formatCode="General">
                  <c:v>-5.4395669465992901E-3</c:v>
                </c:pt>
                <c:pt idx="9502" formatCode="General">
                  <c:v>-1.25910218543928E-2</c:v>
                </c:pt>
                <c:pt idx="9503" formatCode="General">
                  <c:v>-1.8325112852226402E-2</c:v>
                </c:pt>
                <c:pt idx="9504" formatCode="General">
                  <c:v>-2.33518417242954E-2</c:v>
                </c:pt>
                <c:pt idx="9505" formatCode="General">
                  <c:v>-2.7219076428148001E-2</c:v>
                </c:pt>
                <c:pt idx="9506" formatCode="General">
                  <c:v>-3.0083368765891599E-2</c:v>
                </c:pt>
                <c:pt idx="9507" formatCode="General">
                  <c:v>-3.34992397702637E-2</c:v>
                </c:pt>
                <c:pt idx="9508" formatCode="General">
                  <c:v>-3.7567773536945202E-2</c:v>
                </c:pt>
                <c:pt idx="9509" formatCode="General">
                  <c:v>-4.0178387068298002E-2</c:v>
                </c:pt>
                <c:pt idx="9510" formatCode="General">
                  <c:v>-3.9825551211828403E-2</c:v>
                </c:pt>
                <c:pt idx="9511" formatCode="General">
                  <c:v>-3.7116319707376201E-2</c:v>
                </c:pt>
                <c:pt idx="9512" formatCode="General">
                  <c:v>-3.2965164754323199E-2</c:v>
                </c:pt>
                <c:pt idx="9513" formatCode="General">
                  <c:v>-2.8015752967520999E-2</c:v>
                </c:pt>
                <c:pt idx="9514" formatCode="General">
                  <c:v>-2.3233411953179298E-2</c:v>
                </c:pt>
                <c:pt idx="9515" formatCode="General">
                  <c:v>-1.94016027591037E-2</c:v>
                </c:pt>
                <c:pt idx="9516" formatCode="General">
                  <c:v>-1.6039896762615399E-2</c:v>
                </c:pt>
                <c:pt idx="9517" formatCode="General">
                  <c:v>-1.3239700179708901E-2</c:v>
                </c:pt>
                <c:pt idx="9518" formatCode="General">
                  <c:v>-1.1586726639426901E-2</c:v>
                </c:pt>
                <c:pt idx="9519" formatCode="General">
                  <c:v>-1.06479430028583E-2</c:v>
                </c:pt>
                <c:pt idx="9520" formatCode="General">
                  <c:v>-9.1074616192802303E-3</c:v>
                </c:pt>
                <c:pt idx="9521" formatCode="General">
                  <c:v>-5.8901953966602402E-3</c:v>
                </c:pt>
                <c:pt idx="9522" formatCode="General">
                  <c:v>-1.42552479720637E-3</c:v>
                </c:pt>
                <c:pt idx="9523" formatCode="General">
                  <c:v>3.9660887901502703E-3</c:v>
                </c:pt>
                <c:pt idx="9524" formatCode="General">
                  <c:v>1.04761513222285E-2</c:v>
                </c:pt>
                <c:pt idx="9525" formatCode="General">
                  <c:v>1.75250331152167E-2</c:v>
                </c:pt>
                <c:pt idx="9526" formatCode="General">
                  <c:v>2.49327226884106E-2</c:v>
                </c:pt>
                <c:pt idx="9527" formatCode="General">
                  <c:v>3.2284265947112097E-2</c:v>
                </c:pt>
                <c:pt idx="9528" formatCode="General">
                  <c:v>3.9792513263972297E-2</c:v>
                </c:pt>
                <c:pt idx="9529" formatCode="General">
                  <c:v>4.8368307684023698E-2</c:v>
                </c:pt>
                <c:pt idx="9530" formatCode="General">
                  <c:v>5.8443883977922002E-2</c:v>
                </c:pt>
                <c:pt idx="9531" formatCode="General">
                  <c:v>6.9204035488262497E-2</c:v>
                </c:pt>
                <c:pt idx="9532" formatCode="General">
                  <c:v>7.8655638312274595E-2</c:v>
                </c:pt>
                <c:pt idx="9533" formatCode="General">
                  <c:v>8.6748150468697993E-2</c:v>
                </c:pt>
                <c:pt idx="9534" formatCode="General">
                  <c:v>9.4222543403956499E-2</c:v>
                </c:pt>
                <c:pt idx="9535" formatCode="General">
                  <c:v>0.101432076493014</c:v>
                </c:pt>
                <c:pt idx="9536" formatCode="General">
                  <c:v>0.108590313889616</c:v>
                </c:pt>
                <c:pt idx="9537" formatCode="General">
                  <c:v>0.11562727805994</c:v>
                </c:pt>
                <c:pt idx="9538" formatCode="General">
                  <c:v>0.12213315328064001</c:v>
                </c:pt>
                <c:pt idx="9539" formatCode="General">
                  <c:v>0.12702152425491101</c:v>
                </c:pt>
                <c:pt idx="9540" formatCode="General">
                  <c:v>0.12917400643746399</c:v>
                </c:pt>
                <c:pt idx="9541" formatCode="General">
                  <c:v>0.12925976047072399</c:v>
                </c:pt>
                <c:pt idx="9542" formatCode="General">
                  <c:v>0.12778985518413599</c:v>
                </c:pt>
                <c:pt idx="9543" formatCode="General">
                  <c:v>0.12363023717504799</c:v>
                </c:pt>
                <c:pt idx="9544" formatCode="General">
                  <c:v>0.116377398645631</c:v>
                </c:pt>
                <c:pt idx="9545" formatCode="General">
                  <c:v>0.107179108988775</c:v>
                </c:pt>
                <c:pt idx="9546" formatCode="General">
                  <c:v>9.7129205277634204E-2</c:v>
                </c:pt>
                <c:pt idx="9547" formatCode="General">
                  <c:v>8.6418550111978104E-2</c:v>
                </c:pt>
                <c:pt idx="9548" formatCode="General">
                  <c:v>7.5652476992206702E-2</c:v>
                </c:pt>
                <c:pt idx="9549" formatCode="General">
                  <c:v>6.5286632869423697E-2</c:v>
                </c:pt>
                <c:pt idx="9550" formatCode="General">
                  <c:v>5.5383971630542803E-2</c:v>
                </c:pt>
                <c:pt idx="9551" formatCode="General">
                  <c:v>4.6778228633980699E-2</c:v>
                </c:pt>
                <c:pt idx="9552" formatCode="General">
                  <c:v>4.0472767144968898E-2</c:v>
                </c:pt>
                <c:pt idx="9553" formatCode="General">
                  <c:v>3.70726776426012E-2</c:v>
                </c:pt>
                <c:pt idx="9554" formatCode="General">
                  <c:v>3.6680464695813798E-2</c:v>
                </c:pt>
                <c:pt idx="9555" formatCode="General">
                  <c:v>3.8945052883188697E-2</c:v>
                </c:pt>
                <c:pt idx="9556" formatCode="General">
                  <c:v>4.3968524951444599E-2</c:v>
                </c:pt>
                <c:pt idx="9557" formatCode="General">
                  <c:v>5.2276464728515902E-2</c:v>
                </c:pt>
                <c:pt idx="9558" formatCode="General">
                  <c:v>6.3477200825314301E-2</c:v>
                </c:pt>
                <c:pt idx="9559" formatCode="General">
                  <c:v>7.5953995701938198E-2</c:v>
                </c:pt>
                <c:pt idx="9560" formatCode="General">
                  <c:v>8.7699042165868102E-2</c:v>
                </c:pt>
                <c:pt idx="9561" formatCode="General">
                  <c:v>9.7074017571880902E-2</c:v>
                </c:pt>
                <c:pt idx="9562" formatCode="General">
                  <c:v>0.103509334806288</c:v>
                </c:pt>
                <c:pt idx="9563" formatCode="General">
                  <c:v>0.10832770409730499</c:v>
                </c:pt>
                <c:pt idx="9564" formatCode="General">
                  <c:v>0.112141551127194</c:v>
                </c:pt>
                <c:pt idx="9565" formatCode="General">
                  <c:v>0.11364670803092</c:v>
                </c:pt>
                <c:pt idx="9566" formatCode="General">
                  <c:v>0.111946001980103</c:v>
                </c:pt>
                <c:pt idx="9567" formatCode="General">
                  <c:v>0.107402906022982</c:v>
                </c:pt>
                <c:pt idx="9568" formatCode="General">
                  <c:v>0.10106036386529101</c:v>
                </c:pt>
                <c:pt idx="9569" formatCode="General">
                  <c:v>9.3808594906492099E-2</c:v>
                </c:pt>
                <c:pt idx="9570" formatCode="General">
                  <c:v>8.6061987152505501E-2</c:v>
                </c:pt>
                <c:pt idx="9571" formatCode="General">
                  <c:v>7.8746823515945794E-2</c:v>
                </c:pt>
                <c:pt idx="9572" formatCode="General">
                  <c:v>7.3214226007158503E-2</c:v>
                </c:pt>
                <c:pt idx="9573" formatCode="General">
                  <c:v>6.89273659471034E-2</c:v>
                </c:pt>
                <c:pt idx="9574" formatCode="General">
                  <c:v>6.3802582750200301E-2</c:v>
                </c:pt>
                <c:pt idx="9575" formatCode="General">
                  <c:v>5.6191012569258202E-2</c:v>
                </c:pt>
                <c:pt idx="9576" formatCode="General">
                  <c:v>4.5869265019319802E-2</c:v>
                </c:pt>
                <c:pt idx="9577" formatCode="General">
                  <c:v>3.3930175233006697E-2</c:v>
                </c:pt>
                <c:pt idx="9578" formatCode="General">
                  <c:v>2.1626324117208801E-2</c:v>
                </c:pt>
                <c:pt idx="9579" formatCode="General">
                  <c:v>9.1464242080791704E-3</c:v>
                </c:pt>
                <c:pt idx="9580" formatCode="General">
                  <c:v>-3.5586318671484698E-3</c:v>
                </c:pt>
                <c:pt idx="9581" formatCode="General">
                  <c:v>-1.6379427644061102E-2</c:v>
                </c:pt>
                <c:pt idx="9582" formatCode="General">
                  <c:v>-2.9133690965414499E-2</c:v>
                </c:pt>
                <c:pt idx="9583" formatCode="General">
                  <c:v>-4.07842947122036E-2</c:v>
                </c:pt>
                <c:pt idx="9584" formatCode="General">
                  <c:v>-4.99470014277687E-2</c:v>
                </c:pt>
                <c:pt idx="9585" formatCode="General">
                  <c:v>-5.6474287470785797E-2</c:v>
                </c:pt>
                <c:pt idx="9586" formatCode="General">
                  <c:v>-6.1069245311044899E-2</c:v>
                </c:pt>
                <c:pt idx="9587" formatCode="General">
                  <c:v>-6.3685202551629405E-2</c:v>
                </c:pt>
                <c:pt idx="9588" formatCode="General">
                  <c:v>-6.4028807397835605E-2</c:v>
                </c:pt>
                <c:pt idx="9589" formatCode="General">
                  <c:v>-6.1444323154255E-2</c:v>
                </c:pt>
                <c:pt idx="9590" formatCode="General">
                  <c:v>-5.5267476113386602E-2</c:v>
                </c:pt>
                <c:pt idx="9591" formatCode="General">
                  <c:v>-4.5545646660726302E-2</c:v>
                </c:pt>
                <c:pt idx="9592" formatCode="General">
                  <c:v>-3.3202201490963E-2</c:v>
                </c:pt>
                <c:pt idx="9593" formatCode="General">
                  <c:v>-1.9113789244304302E-2</c:v>
                </c:pt>
                <c:pt idx="9594" formatCode="General">
                  <c:v>-4.4333044478808304E-3</c:v>
                </c:pt>
                <c:pt idx="9595" formatCode="General">
                  <c:v>9.5805845021747806E-3</c:v>
                </c:pt>
                <c:pt idx="9596" formatCode="General">
                  <c:v>2.2338756097748901E-2</c:v>
                </c:pt>
                <c:pt idx="9597" formatCode="General">
                  <c:v>3.2822915089000801E-2</c:v>
                </c:pt>
                <c:pt idx="9598" formatCode="General">
                  <c:v>3.9792210790206499E-2</c:v>
                </c:pt>
                <c:pt idx="9599" formatCode="General">
                  <c:v>4.3464724220661902E-2</c:v>
                </c:pt>
                <c:pt idx="9600" formatCode="General">
                  <c:v>4.4358904040001701E-2</c:v>
                </c:pt>
                <c:pt idx="9601" formatCode="General">
                  <c:v>4.2824597977462603E-2</c:v>
                </c:pt>
                <c:pt idx="9602" formatCode="General">
                  <c:v>3.9968451929614998E-2</c:v>
                </c:pt>
                <c:pt idx="9603" formatCode="General">
                  <c:v>3.5735527567623201E-2</c:v>
                </c:pt>
                <c:pt idx="9604" formatCode="General">
                  <c:v>2.97177337044949E-2</c:v>
                </c:pt>
                <c:pt idx="9605" formatCode="General">
                  <c:v>2.1813757750267702E-2</c:v>
                </c:pt>
                <c:pt idx="9606" formatCode="General">
                  <c:v>1.18984470035636E-2</c:v>
                </c:pt>
                <c:pt idx="9607" formatCode="General">
                  <c:v>4.2601041375784E-4</c:v>
                </c:pt>
                <c:pt idx="9608" formatCode="General">
                  <c:v>-1.12319059162594E-2</c:v>
                </c:pt>
                <c:pt idx="9609" formatCode="General">
                  <c:v>-2.2082745891058499E-2</c:v>
                </c:pt>
                <c:pt idx="9610" formatCode="General">
                  <c:v>-3.2144888793755301E-2</c:v>
                </c:pt>
                <c:pt idx="9611" formatCode="General">
                  <c:v>-4.1228359428947099E-2</c:v>
                </c:pt>
                <c:pt idx="9612" formatCode="General">
                  <c:v>-4.8891106656878298E-2</c:v>
                </c:pt>
                <c:pt idx="9613" formatCode="General">
                  <c:v>-5.52780427864435E-2</c:v>
                </c:pt>
                <c:pt idx="9614" formatCode="General">
                  <c:v>-6.11819815032189E-2</c:v>
                </c:pt>
                <c:pt idx="9615" formatCode="General">
                  <c:v>-6.6077026364508198E-2</c:v>
                </c:pt>
                <c:pt idx="9616" formatCode="General">
                  <c:v>-6.8674094910463501E-2</c:v>
                </c:pt>
                <c:pt idx="9617" formatCode="General">
                  <c:v>-6.9178479269815393E-2</c:v>
                </c:pt>
                <c:pt idx="9618" formatCode="General">
                  <c:v>-6.8421894254507801E-2</c:v>
                </c:pt>
                <c:pt idx="9619" formatCode="General">
                  <c:v>-6.6744109991324505E-2</c:v>
                </c:pt>
                <c:pt idx="9620" formatCode="General">
                  <c:v>-6.4413038592527699E-2</c:v>
                </c:pt>
                <c:pt idx="9621" formatCode="General">
                  <c:v>-6.2608342404759904E-2</c:v>
                </c:pt>
                <c:pt idx="9622" formatCode="General">
                  <c:v>-6.2447845835923603E-2</c:v>
                </c:pt>
                <c:pt idx="9623" formatCode="General">
                  <c:v>-6.4181533038292798E-2</c:v>
                </c:pt>
                <c:pt idx="9624" formatCode="General">
                  <c:v>-6.7684553610177806E-2</c:v>
                </c:pt>
                <c:pt idx="9625" formatCode="General">
                  <c:v>-7.2939143927035002E-2</c:v>
                </c:pt>
                <c:pt idx="9626" formatCode="General">
                  <c:v>-7.9818538577095297E-2</c:v>
                </c:pt>
                <c:pt idx="9627" formatCode="General">
                  <c:v>-8.8107596543314196E-2</c:v>
                </c:pt>
                <c:pt idx="9628" formatCode="General">
                  <c:v>-9.7521793171721605E-2</c:v>
                </c:pt>
                <c:pt idx="9629" formatCode="General">
                  <c:v>-0.107009961612218</c:v>
                </c:pt>
                <c:pt idx="9630" formatCode="General">
                  <c:v>-0.116152352140835</c:v>
                </c:pt>
                <c:pt idx="9631" formatCode="General">
                  <c:v>-0.125722962132613</c:v>
                </c:pt>
                <c:pt idx="9632" formatCode="General">
                  <c:v>-0.13474366864013301</c:v>
                </c:pt>
                <c:pt idx="9633" formatCode="General">
                  <c:v>-0.141828513446254</c:v>
                </c:pt>
                <c:pt idx="9634" formatCode="General">
                  <c:v>-0.14754319014481701</c:v>
                </c:pt>
                <c:pt idx="9635" formatCode="General">
                  <c:v>-0.152496497777803</c:v>
                </c:pt>
                <c:pt idx="9636" formatCode="General">
                  <c:v>-0.15741498278345001</c:v>
                </c:pt>
                <c:pt idx="9637" formatCode="General">
                  <c:v>-0.16241862095930401</c:v>
                </c:pt>
                <c:pt idx="9638" formatCode="General">
                  <c:v>-0.166354743145811</c:v>
                </c:pt>
                <c:pt idx="9639" formatCode="General">
                  <c:v>-0.16833809548600301</c:v>
                </c:pt>
                <c:pt idx="9640" formatCode="General">
                  <c:v>-0.16646670237022301</c:v>
                </c:pt>
                <c:pt idx="9641" formatCode="General">
                  <c:v>-0.16061725783950201</c:v>
                </c:pt>
                <c:pt idx="9642" formatCode="General">
                  <c:v>-0.15305812754463399</c:v>
                </c:pt>
                <c:pt idx="9643" formatCode="General">
                  <c:v>-0.14428579493624299</c:v>
                </c:pt>
                <c:pt idx="9644" formatCode="General">
                  <c:v>-0.134438649032422</c:v>
                </c:pt>
                <c:pt idx="9645" formatCode="General">
                  <c:v>-0.123387174280412</c:v>
                </c:pt>
                <c:pt idx="9646" formatCode="General">
                  <c:v>-0.11152390802668601</c:v>
                </c:pt>
                <c:pt idx="9647" formatCode="General">
                  <c:v>-0.10056722694654301</c:v>
                </c:pt>
                <c:pt idx="9648" formatCode="General">
                  <c:v>-9.1943600037974305E-2</c:v>
                </c:pt>
                <c:pt idx="9649" formatCode="General">
                  <c:v>-8.6762707469187905E-2</c:v>
                </c:pt>
                <c:pt idx="9650" formatCode="General">
                  <c:v>-8.4589381752707596E-2</c:v>
                </c:pt>
                <c:pt idx="9651" formatCode="General">
                  <c:v>-8.4128561184656003E-2</c:v>
                </c:pt>
                <c:pt idx="9652" formatCode="General">
                  <c:v>-8.4776198686491999E-2</c:v>
                </c:pt>
                <c:pt idx="9653" formatCode="General">
                  <c:v>-8.5663828134794201E-2</c:v>
                </c:pt>
                <c:pt idx="9654" formatCode="General">
                  <c:v>-8.6332314118255496E-2</c:v>
                </c:pt>
                <c:pt idx="9655" formatCode="General">
                  <c:v>-8.7023116835610398E-2</c:v>
                </c:pt>
                <c:pt idx="9656" formatCode="General">
                  <c:v>-8.7753289456855899E-2</c:v>
                </c:pt>
                <c:pt idx="9657" formatCode="General">
                  <c:v>-8.87632458235037E-2</c:v>
                </c:pt>
                <c:pt idx="9658" formatCode="General">
                  <c:v>-9.0628615077998298E-2</c:v>
                </c:pt>
                <c:pt idx="9659" formatCode="General">
                  <c:v>-9.28272066004205E-2</c:v>
                </c:pt>
                <c:pt idx="9660" formatCode="General">
                  <c:v>-9.4292920870272495E-2</c:v>
                </c:pt>
                <c:pt idx="9661" formatCode="General">
                  <c:v>-9.5586545830473602E-2</c:v>
                </c:pt>
                <c:pt idx="9662" formatCode="General">
                  <c:v>-9.7448102399038006E-2</c:v>
                </c:pt>
                <c:pt idx="9663" formatCode="General">
                  <c:v>-9.9997093653384495E-2</c:v>
                </c:pt>
                <c:pt idx="9664" formatCode="General">
                  <c:v>-0.102775818471256</c:v>
                </c:pt>
                <c:pt idx="9665" formatCode="General">
                  <c:v>-0.10530657455049899</c:v>
                </c:pt>
                <c:pt idx="9666" formatCode="General">
                  <c:v>-0.106711214216234</c:v>
                </c:pt>
                <c:pt idx="9667" formatCode="General">
                  <c:v>-0.10586174160797</c:v>
                </c:pt>
                <c:pt idx="9668" formatCode="General">
                  <c:v>-0.10358635912066801</c:v>
                </c:pt>
                <c:pt idx="9669" formatCode="General">
                  <c:v>-0.101014722632933</c:v>
                </c:pt>
                <c:pt idx="9670" formatCode="General">
                  <c:v>-9.7799137947169296E-2</c:v>
                </c:pt>
                <c:pt idx="9671" formatCode="General">
                  <c:v>-9.3787202530914202E-2</c:v>
                </c:pt>
                <c:pt idx="9672" formatCode="General">
                  <c:v>-8.9144474821418296E-2</c:v>
                </c:pt>
                <c:pt idx="9673" formatCode="General">
                  <c:v>-8.3642436296620701E-2</c:v>
                </c:pt>
                <c:pt idx="9674" formatCode="General">
                  <c:v>-7.6896796129627507E-2</c:v>
                </c:pt>
                <c:pt idx="9675" formatCode="General">
                  <c:v>-6.9164903392216606E-2</c:v>
                </c:pt>
                <c:pt idx="9676" formatCode="General">
                  <c:v>-6.0830030243039797E-2</c:v>
                </c:pt>
                <c:pt idx="9677" formatCode="General">
                  <c:v>-5.1319012222498697E-2</c:v>
                </c:pt>
                <c:pt idx="9678" formatCode="General">
                  <c:v>-4.03934756908092E-2</c:v>
                </c:pt>
                <c:pt idx="9679" formatCode="General">
                  <c:v>-2.8169014204729999E-2</c:v>
                </c:pt>
                <c:pt idx="9680" formatCode="General">
                  <c:v>-1.37975522688623E-2</c:v>
                </c:pt>
                <c:pt idx="9681" formatCode="General">
                  <c:v>2.4024285175386498E-3</c:v>
                </c:pt>
                <c:pt idx="9682" formatCode="General">
                  <c:v>1.85952692044247E-2</c:v>
                </c:pt>
                <c:pt idx="9683" formatCode="General">
                  <c:v>3.3846905378353602E-2</c:v>
                </c:pt>
                <c:pt idx="9684" formatCode="General">
                  <c:v>4.7771348090853601E-2</c:v>
                </c:pt>
                <c:pt idx="9685" formatCode="General">
                  <c:v>6.0498677299468097E-2</c:v>
                </c:pt>
                <c:pt idx="9686" formatCode="General">
                  <c:v>7.2326459200280302E-2</c:v>
                </c:pt>
                <c:pt idx="9687" formatCode="General">
                  <c:v>8.2522794850595896E-2</c:v>
                </c:pt>
                <c:pt idx="9688" formatCode="General">
                  <c:v>9.0285136128185201E-2</c:v>
                </c:pt>
                <c:pt idx="9689" formatCode="General">
                  <c:v>9.5533802126469503E-2</c:v>
                </c:pt>
                <c:pt idx="9690" formatCode="General">
                  <c:v>9.7976194361875796E-2</c:v>
                </c:pt>
                <c:pt idx="9691" formatCode="General">
                  <c:v>9.7698096027085901E-2</c:v>
                </c:pt>
                <c:pt idx="9692" formatCode="General">
                  <c:v>9.4751822729910007E-2</c:v>
                </c:pt>
                <c:pt idx="9693" formatCode="General">
                  <c:v>8.9332111470296405E-2</c:v>
                </c:pt>
                <c:pt idx="9694" formatCode="General">
                  <c:v>8.2087201643509106E-2</c:v>
                </c:pt>
                <c:pt idx="9695" formatCode="General">
                  <c:v>7.3319587578010895E-2</c:v>
                </c:pt>
                <c:pt idx="9696" formatCode="General">
                  <c:v>6.3381096353480798E-2</c:v>
                </c:pt>
                <c:pt idx="9697" formatCode="General">
                  <c:v>5.33775803101178E-2</c:v>
                </c:pt>
                <c:pt idx="9698" formatCode="General">
                  <c:v>4.4986802532856099E-2</c:v>
                </c:pt>
                <c:pt idx="9699" formatCode="General">
                  <c:v>3.8122538386674502E-2</c:v>
                </c:pt>
                <c:pt idx="9700" formatCode="General">
                  <c:v>3.2159434875109499E-2</c:v>
                </c:pt>
                <c:pt idx="9701" formatCode="General">
                  <c:v>2.81721565582621E-2</c:v>
                </c:pt>
                <c:pt idx="9702" formatCode="General">
                  <c:v>2.6479663417574701E-2</c:v>
                </c:pt>
                <c:pt idx="9703" formatCode="General">
                  <c:v>2.7022726881773401E-2</c:v>
                </c:pt>
                <c:pt idx="9704" formatCode="General">
                  <c:v>3.06019551535417E-2</c:v>
                </c:pt>
                <c:pt idx="9705" formatCode="General">
                  <c:v>3.75000727189383E-2</c:v>
                </c:pt>
                <c:pt idx="9706" formatCode="General">
                  <c:v>4.6735094553426899E-2</c:v>
                </c:pt>
                <c:pt idx="9707" formatCode="General">
                  <c:v>5.6895105784699397E-2</c:v>
                </c:pt>
                <c:pt idx="9708" formatCode="General">
                  <c:v>6.6096003509581294E-2</c:v>
                </c:pt>
                <c:pt idx="9709" formatCode="General">
                  <c:v>7.29970915496089E-2</c:v>
                </c:pt>
                <c:pt idx="9710" formatCode="General">
                  <c:v>7.8073266974193298E-2</c:v>
                </c:pt>
                <c:pt idx="9711" formatCode="General">
                  <c:v>8.1345071350702E-2</c:v>
                </c:pt>
                <c:pt idx="9712" formatCode="General">
                  <c:v>8.1595553914977498E-2</c:v>
                </c:pt>
                <c:pt idx="9713" formatCode="General">
                  <c:v>7.7607469597516798E-2</c:v>
                </c:pt>
                <c:pt idx="9714" formatCode="General">
                  <c:v>6.9627430205425694E-2</c:v>
                </c:pt>
                <c:pt idx="9715" formatCode="General">
                  <c:v>5.9563508666928902E-2</c:v>
                </c:pt>
                <c:pt idx="9716" formatCode="General">
                  <c:v>4.8308318946381899E-2</c:v>
                </c:pt>
                <c:pt idx="9717" formatCode="General">
                  <c:v>3.5458147487108398E-2</c:v>
                </c:pt>
                <c:pt idx="9718" formatCode="General">
                  <c:v>2.16582924769574E-2</c:v>
                </c:pt>
                <c:pt idx="9719" formatCode="General">
                  <c:v>8.0943624072914999E-3</c:v>
                </c:pt>
                <c:pt idx="9720" formatCode="General">
                  <c:v>-4.8242281731699201E-3</c:v>
                </c:pt>
                <c:pt idx="9721" formatCode="General">
                  <c:v>-1.6824448637886201E-2</c:v>
                </c:pt>
                <c:pt idx="9722" formatCode="General">
                  <c:v>-2.7309373293212098E-2</c:v>
                </c:pt>
                <c:pt idx="9723" formatCode="General">
                  <c:v>-3.5449129784871997E-2</c:v>
                </c:pt>
                <c:pt idx="9724" formatCode="General">
                  <c:v>-4.1096131057349203E-2</c:v>
                </c:pt>
                <c:pt idx="9725" formatCode="General">
                  <c:v>-4.4184148942527098E-2</c:v>
                </c:pt>
                <c:pt idx="9726" formatCode="General">
                  <c:v>-4.4211693066445699E-2</c:v>
                </c:pt>
                <c:pt idx="9727" formatCode="General">
                  <c:v>-4.2031545925464403E-2</c:v>
                </c:pt>
                <c:pt idx="9728" formatCode="General">
                  <c:v>-3.85320492178595E-2</c:v>
                </c:pt>
                <c:pt idx="9729" formatCode="General">
                  <c:v>-3.3665648761258597E-2</c:v>
                </c:pt>
                <c:pt idx="9730" formatCode="General">
                  <c:v>-2.8678812249058199E-2</c:v>
                </c:pt>
                <c:pt idx="9731" formatCode="General">
                  <c:v>-2.4349416510245001E-2</c:v>
                </c:pt>
                <c:pt idx="9732" formatCode="General">
                  <c:v>-2.0194367465199401E-2</c:v>
                </c:pt>
                <c:pt idx="9733" formatCode="General">
                  <c:v>-1.6061547843223101E-2</c:v>
                </c:pt>
                <c:pt idx="9734" formatCode="General">
                  <c:v>-1.20337132547483E-2</c:v>
                </c:pt>
                <c:pt idx="9735" formatCode="General">
                  <c:v>-7.99348366803764E-3</c:v>
                </c:pt>
                <c:pt idx="9736" formatCode="General">
                  <c:v>-3.7796844214907001E-3</c:v>
                </c:pt>
                <c:pt idx="9737" formatCode="General">
                  <c:v>9.8521087963859008E-4</c:v>
                </c:pt>
                <c:pt idx="9738" formatCode="General">
                  <c:v>6.3357097270117001E-3</c:v>
                </c:pt>
                <c:pt idx="9739" formatCode="General">
                  <c:v>1.1493559752258501E-2</c:v>
                </c:pt>
                <c:pt idx="9740" formatCode="General">
                  <c:v>1.56149119850527E-2</c:v>
                </c:pt>
                <c:pt idx="9741" formatCode="General">
                  <c:v>1.88619659277286E-2</c:v>
                </c:pt>
                <c:pt idx="9742" formatCode="General">
                  <c:v>2.2395221826047699E-2</c:v>
                </c:pt>
                <c:pt idx="9743" formatCode="General">
                  <c:v>2.5579611787603099E-2</c:v>
                </c:pt>
                <c:pt idx="9744" formatCode="General">
                  <c:v>2.71367111647253E-2</c:v>
                </c:pt>
                <c:pt idx="9745" formatCode="General">
                  <c:v>2.7406186176253199E-2</c:v>
                </c:pt>
                <c:pt idx="9746" formatCode="General">
                  <c:v>2.68039574586145E-2</c:v>
                </c:pt>
                <c:pt idx="9747" formatCode="General">
                  <c:v>2.59106922824195E-2</c:v>
                </c:pt>
                <c:pt idx="9748" formatCode="General">
                  <c:v>2.5363713141379099E-2</c:v>
                </c:pt>
                <c:pt idx="9749" formatCode="General">
                  <c:v>2.49745595102016E-2</c:v>
                </c:pt>
                <c:pt idx="9750" formatCode="General">
                  <c:v>2.5056562912301201E-2</c:v>
                </c:pt>
                <c:pt idx="9751" formatCode="General">
                  <c:v>2.6730704807638402E-2</c:v>
                </c:pt>
                <c:pt idx="9752" formatCode="General">
                  <c:v>3.0836122218322E-2</c:v>
                </c:pt>
                <c:pt idx="9753" formatCode="General">
                  <c:v>3.65883545369503E-2</c:v>
                </c:pt>
                <c:pt idx="9754" formatCode="General">
                  <c:v>4.2480895904822902E-2</c:v>
                </c:pt>
                <c:pt idx="9755" formatCode="General">
                  <c:v>4.8105428352987298E-2</c:v>
                </c:pt>
                <c:pt idx="9756" formatCode="General">
                  <c:v>5.3110311444671099E-2</c:v>
                </c:pt>
                <c:pt idx="9757" formatCode="General">
                  <c:v>5.6842551022709097E-2</c:v>
                </c:pt>
                <c:pt idx="9758" formatCode="General">
                  <c:v>5.9236825559967801E-2</c:v>
                </c:pt>
                <c:pt idx="9759" formatCode="General">
                  <c:v>5.97584229228042E-2</c:v>
                </c:pt>
                <c:pt idx="9760" formatCode="General">
                  <c:v>5.7357750464465902E-2</c:v>
                </c:pt>
                <c:pt idx="9761" formatCode="General">
                  <c:v>5.2496878804042503E-2</c:v>
                </c:pt>
                <c:pt idx="9762" formatCode="General">
                  <c:v>4.6833825761351498E-2</c:v>
                </c:pt>
                <c:pt idx="9763" formatCode="General">
                  <c:v>4.1206824516472097E-2</c:v>
                </c:pt>
                <c:pt idx="9764" formatCode="General">
                  <c:v>3.5833422118853001E-2</c:v>
                </c:pt>
                <c:pt idx="9765" formatCode="General">
                  <c:v>3.0666865065813498E-2</c:v>
                </c:pt>
                <c:pt idx="9766" formatCode="General">
                  <c:v>2.5487209693100001E-2</c:v>
                </c:pt>
                <c:pt idx="9767" formatCode="General">
                  <c:v>2.0648470836336499E-2</c:v>
                </c:pt>
                <c:pt idx="9768" formatCode="General">
                  <c:v>1.71168893915121E-2</c:v>
                </c:pt>
                <c:pt idx="9769" formatCode="General">
                  <c:v>1.5032939860477599E-2</c:v>
                </c:pt>
                <c:pt idx="9770" formatCode="General">
                  <c:v>1.3301911597694401E-2</c:v>
                </c:pt>
                <c:pt idx="9771" formatCode="General">
                  <c:v>1.1002461557778301E-2</c:v>
                </c:pt>
                <c:pt idx="9772" formatCode="General">
                  <c:v>8.3958682833615104E-3</c:v>
                </c:pt>
                <c:pt idx="9773" formatCode="General">
                  <c:v>5.3413626973159902E-3</c:v>
                </c:pt>
                <c:pt idx="9774" formatCode="General">
                  <c:v>1.6682572673247899E-3</c:v>
                </c:pt>
                <c:pt idx="9775" formatCode="General">
                  <c:v>-2.62433592248452E-3</c:v>
                </c:pt>
                <c:pt idx="9776" formatCode="General">
                  <c:v>-7.9612627922598204E-3</c:v>
                </c:pt>
                <c:pt idx="9777" formatCode="General">
                  <c:v>-1.37917113264505E-2</c:v>
                </c:pt>
                <c:pt idx="9778" formatCode="General">
                  <c:v>-1.8913077043716E-2</c:v>
                </c:pt>
                <c:pt idx="9779" formatCode="General">
                  <c:v>-2.1661705509661101E-2</c:v>
                </c:pt>
                <c:pt idx="9780" formatCode="General">
                  <c:v>-2.1557933875373601E-2</c:v>
                </c:pt>
                <c:pt idx="9781" formatCode="General">
                  <c:v>-1.9362103801365101E-2</c:v>
                </c:pt>
                <c:pt idx="9782" formatCode="General">
                  <c:v>-1.55706256511012E-2</c:v>
                </c:pt>
                <c:pt idx="9783" formatCode="General">
                  <c:v>-1.08321029622223E-2</c:v>
                </c:pt>
                <c:pt idx="9784" formatCode="General">
                  <c:v>-5.3280670612613004E-3</c:v>
                </c:pt>
                <c:pt idx="9785" formatCode="General">
                  <c:v>9.6784446815174397E-4</c:v>
                </c:pt>
                <c:pt idx="9786" formatCode="General">
                  <c:v>7.6438582320810201E-3</c:v>
                </c:pt>
                <c:pt idx="9787" formatCode="General">
                  <c:v>1.37348137586748E-2</c:v>
                </c:pt>
                <c:pt idx="9788" formatCode="General">
                  <c:v>1.8549307145199499E-2</c:v>
                </c:pt>
                <c:pt idx="9789" formatCode="General">
                  <c:v>2.2070628139678E-2</c:v>
                </c:pt>
                <c:pt idx="9790" formatCode="General">
                  <c:v>2.4412522692913101E-2</c:v>
                </c:pt>
                <c:pt idx="9791" formatCode="General">
                  <c:v>2.6302561447675499E-2</c:v>
                </c:pt>
                <c:pt idx="9792" formatCode="General">
                  <c:v>2.7482656263232898E-2</c:v>
                </c:pt>
                <c:pt idx="9793" formatCode="General">
                  <c:v>2.6702220784526502E-2</c:v>
                </c:pt>
                <c:pt idx="9794" formatCode="General">
                  <c:v>2.3480246278227201E-2</c:v>
                </c:pt>
                <c:pt idx="9795" formatCode="General">
                  <c:v>1.7365737471406899E-2</c:v>
                </c:pt>
                <c:pt idx="9796" formatCode="General">
                  <c:v>8.56208388304475E-3</c:v>
                </c:pt>
                <c:pt idx="9797" formatCode="General">
                  <c:v>-2.4792786723219699E-3</c:v>
                </c:pt>
                <c:pt idx="9798" formatCode="General">
                  <c:v>-1.5360244661005501E-2</c:v>
                </c:pt>
                <c:pt idx="9799" formatCode="General">
                  <c:v>-2.8266736074492E-2</c:v>
                </c:pt>
                <c:pt idx="9800" formatCode="General">
                  <c:v>-4.0233932561808003E-2</c:v>
                </c:pt>
                <c:pt idx="9801" formatCode="General">
                  <c:v>-5.2085209486168398E-2</c:v>
                </c:pt>
                <c:pt idx="9802" formatCode="General">
                  <c:v>-6.3232427798617194E-2</c:v>
                </c:pt>
                <c:pt idx="9803" formatCode="General">
                  <c:v>-7.2125623059316302E-2</c:v>
                </c:pt>
                <c:pt idx="9804" formatCode="General">
                  <c:v>-7.8677086860178103E-2</c:v>
                </c:pt>
                <c:pt idx="9805" formatCode="General">
                  <c:v>-8.3288884247881501E-2</c:v>
                </c:pt>
                <c:pt idx="9806" formatCode="General">
                  <c:v>-8.6401133864822399E-2</c:v>
                </c:pt>
                <c:pt idx="9807" formatCode="General">
                  <c:v>-8.8225493278719605E-2</c:v>
                </c:pt>
                <c:pt idx="9808" formatCode="General">
                  <c:v>-8.8015967423347302E-2</c:v>
                </c:pt>
                <c:pt idx="9809" formatCode="General">
                  <c:v>-8.4650891872767198E-2</c:v>
                </c:pt>
                <c:pt idx="9810" formatCode="General">
                  <c:v>-7.7785947424481902E-2</c:v>
                </c:pt>
                <c:pt idx="9811" formatCode="General">
                  <c:v>-6.9287750269285894E-2</c:v>
                </c:pt>
                <c:pt idx="9812" formatCode="General">
                  <c:v>-6.1215402733377E-2</c:v>
                </c:pt>
                <c:pt idx="9813" formatCode="General">
                  <c:v>-5.3861991993603101E-2</c:v>
                </c:pt>
                <c:pt idx="9814" formatCode="General">
                  <c:v>-4.7898583790215103E-2</c:v>
                </c:pt>
                <c:pt idx="9815" formatCode="General">
                  <c:v>-4.4322921904560802E-2</c:v>
                </c:pt>
                <c:pt idx="9816" formatCode="General">
                  <c:v>-4.4019415085384803E-2</c:v>
                </c:pt>
                <c:pt idx="9817" formatCode="General">
                  <c:v>-4.7690023621242701E-2</c:v>
                </c:pt>
                <c:pt idx="9818" formatCode="General">
                  <c:v>-5.5037261884081298E-2</c:v>
                </c:pt>
                <c:pt idx="9819" formatCode="General">
                  <c:v>-6.5124312528563696E-2</c:v>
                </c:pt>
                <c:pt idx="9820" formatCode="General">
                  <c:v>-7.6577795505930704E-2</c:v>
                </c:pt>
                <c:pt idx="9821" formatCode="General">
                  <c:v>-8.8248163615164604E-2</c:v>
                </c:pt>
                <c:pt idx="9822" formatCode="General">
                  <c:v>-9.9306137328618302E-2</c:v>
                </c:pt>
                <c:pt idx="9823" formatCode="General">
                  <c:v>-0.10950444543985501</c:v>
                </c:pt>
                <c:pt idx="9824" formatCode="General">
                  <c:v>-0.11805321181369</c:v>
                </c:pt>
                <c:pt idx="9825" formatCode="General">
                  <c:v>-0.124081473516175</c:v>
                </c:pt>
                <c:pt idx="9826" formatCode="General">
                  <c:v>-0.12803892408596301</c:v>
                </c:pt>
                <c:pt idx="9827" formatCode="General">
                  <c:v>-0.12947264168287301</c:v>
                </c:pt>
                <c:pt idx="9828" formatCode="General">
                  <c:v>-0.12862195754299499</c:v>
                </c:pt>
                <c:pt idx="9829" formatCode="General">
                  <c:v>-0.126553933495092</c:v>
                </c:pt>
                <c:pt idx="9830" formatCode="General">
                  <c:v>-0.12290980594497</c:v>
                </c:pt>
                <c:pt idx="9831" formatCode="General">
                  <c:v>-0.117375454071668</c:v>
                </c:pt>
                <c:pt idx="9832" formatCode="General">
                  <c:v>-0.11026778385201</c:v>
                </c:pt>
                <c:pt idx="9833" formatCode="General">
                  <c:v>-0.102968537212631</c:v>
                </c:pt>
                <c:pt idx="9834" formatCode="General">
                  <c:v>-9.6122303414956298E-2</c:v>
                </c:pt>
                <c:pt idx="9835" formatCode="General">
                  <c:v>-8.9396383474758201E-2</c:v>
                </c:pt>
                <c:pt idx="9836" formatCode="General">
                  <c:v>-8.4068991234281701E-2</c:v>
                </c:pt>
                <c:pt idx="9837" formatCode="General">
                  <c:v>-8.1574712565919194E-2</c:v>
                </c:pt>
                <c:pt idx="9838" formatCode="General">
                  <c:v>-8.20422679140098E-2</c:v>
                </c:pt>
                <c:pt idx="9839" formatCode="General">
                  <c:v>-8.4140366619267007E-2</c:v>
                </c:pt>
                <c:pt idx="9840" formatCode="General">
                  <c:v>-8.65897111438792E-2</c:v>
                </c:pt>
                <c:pt idx="9841" formatCode="General">
                  <c:v>-8.9610214184508596E-2</c:v>
                </c:pt>
                <c:pt idx="9842" formatCode="General">
                  <c:v>-9.3751129769769903E-2</c:v>
                </c:pt>
                <c:pt idx="9843" formatCode="General">
                  <c:v>-9.8409503047653002E-2</c:v>
                </c:pt>
                <c:pt idx="9844" formatCode="General">
                  <c:v>-0.102578360386919</c:v>
                </c:pt>
                <c:pt idx="9845" formatCode="General">
                  <c:v>-0.106151995457422</c:v>
                </c:pt>
                <c:pt idx="9846" formatCode="General">
                  <c:v>-0.10827059809199301</c:v>
                </c:pt>
                <c:pt idx="9847" formatCode="General">
                  <c:v>-0.108434258084096</c:v>
                </c:pt>
                <c:pt idx="9848" formatCode="General">
                  <c:v>-0.107071451781786</c:v>
                </c:pt>
                <c:pt idx="9849" formatCode="General">
                  <c:v>-0.10381996581479599</c:v>
                </c:pt>
                <c:pt idx="9850" formatCode="General">
                  <c:v>-9.9257537458593004E-2</c:v>
                </c:pt>
                <c:pt idx="9851" formatCode="General">
                  <c:v>-9.3578982844153696E-2</c:v>
                </c:pt>
                <c:pt idx="9852" formatCode="General">
                  <c:v>-8.6157315912929106E-2</c:v>
                </c:pt>
                <c:pt idx="9853" formatCode="General">
                  <c:v>-7.8153693334511706E-2</c:v>
                </c:pt>
                <c:pt idx="9854" formatCode="General">
                  <c:v>-7.0692010388797605E-2</c:v>
                </c:pt>
                <c:pt idx="9855" formatCode="General">
                  <c:v>-6.4119729796704994E-2</c:v>
                </c:pt>
                <c:pt idx="9856" formatCode="General">
                  <c:v>-5.8677797108322299E-2</c:v>
                </c:pt>
                <c:pt idx="9857" formatCode="General">
                  <c:v>-5.3234888894950698E-2</c:v>
                </c:pt>
                <c:pt idx="9858" formatCode="General">
                  <c:v>-4.7101379520295597E-2</c:v>
                </c:pt>
                <c:pt idx="9859" formatCode="General">
                  <c:v>-4.0452328966088399E-2</c:v>
                </c:pt>
                <c:pt idx="9860" formatCode="General">
                  <c:v>-3.3648266343187003E-2</c:v>
                </c:pt>
                <c:pt idx="9861" formatCode="General">
                  <c:v>-2.7537739100118201E-2</c:v>
                </c:pt>
                <c:pt idx="9862" formatCode="General">
                  <c:v>-2.21432430329099E-2</c:v>
                </c:pt>
                <c:pt idx="9863" formatCode="General">
                  <c:v>-1.6893570600461701E-2</c:v>
                </c:pt>
                <c:pt idx="9864" formatCode="General">
                  <c:v>-1.17607832376095E-2</c:v>
                </c:pt>
                <c:pt idx="9865" formatCode="General">
                  <c:v>-7.0485342678905999E-3</c:v>
                </c:pt>
                <c:pt idx="9866" formatCode="General">
                  <c:v>-2.6899257271439199E-3</c:v>
                </c:pt>
                <c:pt idx="9867" formatCode="General">
                  <c:v>1.6670731180608799E-3</c:v>
                </c:pt>
                <c:pt idx="9868" formatCode="General">
                  <c:v>6.2937393259662102E-3</c:v>
                </c:pt>
                <c:pt idx="9869" formatCode="General">
                  <c:v>1.1697236578077299E-2</c:v>
                </c:pt>
                <c:pt idx="9870" formatCode="General">
                  <c:v>1.81560762991721E-2</c:v>
                </c:pt>
                <c:pt idx="9871" formatCode="General">
                  <c:v>2.5447475811357201E-2</c:v>
                </c:pt>
                <c:pt idx="9872" formatCode="General">
                  <c:v>3.18508498754854E-2</c:v>
                </c:pt>
                <c:pt idx="9873" formatCode="General">
                  <c:v>3.52469598670248E-2</c:v>
                </c:pt>
                <c:pt idx="9874" formatCode="General">
                  <c:v>3.5759406469624597E-2</c:v>
                </c:pt>
                <c:pt idx="9875" formatCode="General">
                  <c:v>3.39775772099421E-2</c:v>
                </c:pt>
                <c:pt idx="9876" formatCode="General">
                  <c:v>2.9059018179566801E-2</c:v>
                </c:pt>
                <c:pt idx="9877" formatCode="General">
                  <c:v>2.1687740903845999E-2</c:v>
                </c:pt>
                <c:pt idx="9878" formatCode="General">
                  <c:v>1.2895453423574999E-2</c:v>
                </c:pt>
                <c:pt idx="9879" formatCode="General">
                  <c:v>2.4917515750668899E-3</c:v>
                </c:pt>
                <c:pt idx="9880" formatCode="General">
                  <c:v>-9.2578417390341994E-3</c:v>
                </c:pt>
                <c:pt idx="9881" formatCode="General">
                  <c:v>-2.17646334366761E-2</c:v>
                </c:pt>
                <c:pt idx="9882" formatCode="General">
                  <c:v>-3.3660399517799998E-2</c:v>
                </c:pt>
                <c:pt idx="9883" formatCode="General">
                  <c:v>-4.39558343938364E-2</c:v>
                </c:pt>
                <c:pt idx="9884" formatCode="General">
                  <c:v>-5.2224882671735001E-2</c:v>
                </c:pt>
                <c:pt idx="9885" formatCode="General">
                  <c:v>-5.8272899858409E-2</c:v>
                </c:pt>
                <c:pt idx="9886" formatCode="General">
                  <c:v>-6.2223864736630302E-2</c:v>
                </c:pt>
                <c:pt idx="9887" formatCode="General">
                  <c:v>-6.3845126618886305E-2</c:v>
                </c:pt>
                <c:pt idx="9888" formatCode="General">
                  <c:v>-6.2766788774286805E-2</c:v>
                </c:pt>
                <c:pt idx="9889" formatCode="General">
                  <c:v>-5.9665740064222803E-2</c:v>
                </c:pt>
                <c:pt idx="9890" formatCode="General">
                  <c:v>-5.59424485735509E-2</c:v>
                </c:pt>
                <c:pt idx="9891" formatCode="General">
                  <c:v>-5.2017996909456798E-2</c:v>
                </c:pt>
                <c:pt idx="9892" formatCode="General">
                  <c:v>-4.7445480690359802E-2</c:v>
                </c:pt>
                <c:pt idx="9893" formatCode="General">
                  <c:v>-4.24621356255118E-2</c:v>
                </c:pt>
                <c:pt idx="9894" formatCode="General">
                  <c:v>-3.77956730988116E-2</c:v>
                </c:pt>
                <c:pt idx="9895" formatCode="General">
                  <c:v>-3.3623097033695898E-2</c:v>
                </c:pt>
                <c:pt idx="9896" formatCode="General">
                  <c:v>-3.0478208083693899E-2</c:v>
                </c:pt>
                <c:pt idx="9897" formatCode="General">
                  <c:v>-2.8182158163365899E-2</c:v>
                </c:pt>
                <c:pt idx="9898" formatCode="General">
                  <c:v>-2.53815110260108E-2</c:v>
                </c:pt>
                <c:pt idx="9899" formatCode="General">
                  <c:v>-2.12890883790861E-2</c:v>
                </c:pt>
                <c:pt idx="9900" formatCode="General">
                  <c:v>-1.51272062704946E-2</c:v>
                </c:pt>
                <c:pt idx="9901" formatCode="General">
                  <c:v>-6.0843460689790499E-3</c:v>
                </c:pt>
                <c:pt idx="9902" formatCode="General">
                  <c:v>5.8327709315778497E-3</c:v>
                </c:pt>
                <c:pt idx="9903" formatCode="General">
                  <c:v>1.9764362993267E-2</c:v>
                </c:pt>
                <c:pt idx="9904" formatCode="General">
                  <c:v>3.4556079332363598E-2</c:v>
                </c:pt>
                <c:pt idx="9905" formatCode="General">
                  <c:v>5.0634660262222402E-2</c:v>
                </c:pt>
                <c:pt idx="9906" formatCode="General">
                  <c:v>6.8042645559120402E-2</c:v>
                </c:pt>
                <c:pt idx="9907" formatCode="General">
                  <c:v>8.5153440549846096E-2</c:v>
                </c:pt>
                <c:pt idx="9908" formatCode="General">
                  <c:v>0.10126201029121</c:v>
                </c:pt>
                <c:pt idx="9909" formatCode="General">
                  <c:v>0.11602878797379899</c:v>
                </c:pt>
                <c:pt idx="9910" formatCode="General">
                  <c:v>0.12878096874233899</c:v>
                </c:pt>
                <c:pt idx="9911" formatCode="General">
                  <c:v>0.13868579203734799</c:v>
                </c:pt>
                <c:pt idx="9912" formatCode="General">
                  <c:v>0.14535242273742099</c:v>
                </c:pt>
                <c:pt idx="9913" formatCode="General">
                  <c:v>0.14887373910216101</c:v>
                </c:pt>
                <c:pt idx="9914" formatCode="General">
                  <c:v>0.149748408115189</c:v>
                </c:pt>
                <c:pt idx="9915" formatCode="General">
                  <c:v>0.148589387347037</c:v>
                </c:pt>
                <c:pt idx="9916" formatCode="General">
                  <c:v>0.14668751206310801</c:v>
                </c:pt>
                <c:pt idx="9917" formatCode="General">
                  <c:v>0.14513667090390101</c:v>
                </c:pt>
                <c:pt idx="9918" formatCode="General">
                  <c:v>0.14372058345812799</c:v>
                </c:pt>
                <c:pt idx="9919" formatCode="General">
                  <c:v>0.142599640499907</c:v>
                </c:pt>
                <c:pt idx="9920" formatCode="General">
                  <c:v>0.14217549102319599</c:v>
                </c:pt>
                <c:pt idx="9921" formatCode="General">
                  <c:v>0.142911331166928</c:v>
                </c:pt>
                <c:pt idx="9922" formatCode="General">
                  <c:v>0.14490745419360199</c:v>
                </c:pt>
                <c:pt idx="9923" formatCode="General">
                  <c:v>0.147766999074466</c:v>
                </c:pt>
                <c:pt idx="9924" formatCode="General">
                  <c:v>0.15171939724445299</c:v>
                </c:pt>
                <c:pt idx="9925" formatCode="General">
                  <c:v>0.15698898526817301</c:v>
                </c:pt>
                <c:pt idx="9926" formatCode="General">
                  <c:v>0.16368149646313601</c:v>
                </c:pt>
                <c:pt idx="9927" formatCode="General">
                  <c:v>0.172126844205922</c:v>
                </c:pt>
                <c:pt idx="9928" formatCode="General">
                  <c:v>0.18263589709900399</c:v>
                </c:pt>
                <c:pt idx="9929" formatCode="General">
                  <c:v>0.19508197559524099</c:v>
                </c:pt>
                <c:pt idx="9930" formatCode="General">
                  <c:v>0.20887836777732099</c:v>
                </c:pt>
                <c:pt idx="9931" formatCode="General">
                  <c:v>0.22300608610605699</c:v>
                </c:pt>
                <c:pt idx="9932" formatCode="General">
                  <c:v>0.23546146749270999</c:v>
                </c:pt>
                <c:pt idx="9933" formatCode="General">
                  <c:v>0.244860897937551</c:v>
                </c:pt>
                <c:pt idx="9934" formatCode="General">
                  <c:v>0.25187063526978998</c:v>
                </c:pt>
                <c:pt idx="9935" formatCode="General">
                  <c:v>0.25705030213864</c:v>
                </c:pt>
                <c:pt idx="9936" formatCode="General">
                  <c:v>0.26103075469113002</c:v>
                </c:pt>
                <c:pt idx="9937" formatCode="General">
                  <c:v>0.264966900382408</c:v>
                </c:pt>
                <c:pt idx="9938" formatCode="General">
                  <c:v>0.26955290014532801</c:v>
                </c:pt>
                <c:pt idx="9939" formatCode="General">
                  <c:v>0.27422223577807397</c:v>
                </c:pt>
                <c:pt idx="9940" formatCode="General">
                  <c:v>0.27773632256376901</c:v>
                </c:pt>
                <c:pt idx="9941" formatCode="General">
                  <c:v>0.27956478410359697</c:v>
                </c:pt>
                <c:pt idx="9942" formatCode="General">
                  <c:v>0.28007378335098598</c:v>
                </c:pt>
                <c:pt idx="9943" formatCode="General">
                  <c:v>0.27982819137984999</c:v>
                </c:pt>
                <c:pt idx="9944" formatCode="General">
                  <c:v>0.278175506756417</c:v>
                </c:pt>
                <c:pt idx="9945" formatCode="General">
                  <c:v>0.27480615558965898</c:v>
                </c:pt>
                <c:pt idx="9946" formatCode="General">
                  <c:v>0.27039256692424701</c:v>
                </c:pt>
                <c:pt idx="9947" formatCode="General">
                  <c:v>0.26490530903660098</c:v>
                </c:pt>
                <c:pt idx="9948" formatCode="General">
                  <c:v>0.25849965825392002</c:v>
                </c:pt>
                <c:pt idx="9949" formatCode="General">
                  <c:v>0.25177356084642499</c:v>
                </c:pt>
                <c:pt idx="9950" formatCode="General">
                  <c:v>0.244690377700131</c:v>
                </c:pt>
                <c:pt idx="9951" formatCode="General">
                  <c:v>0.237844599365644</c:v>
                </c:pt>
                <c:pt idx="9952" formatCode="General">
                  <c:v>0.231604739589782</c:v>
                </c:pt>
                <c:pt idx="9953" formatCode="General">
                  <c:v>0.226373843999394</c:v>
                </c:pt>
                <c:pt idx="9954" formatCode="General">
                  <c:v>0.222456164013492</c:v>
                </c:pt>
                <c:pt idx="9955" formatCode="General">
                  <c:v>0.219573644408982</c:v>
                </c:pt>
                <c:pt idx="9956" formatCode="General">
                  <c:v>0.21748242011153299</c:v>
                </c:pt>
                <c:pt idx="9957" formatCode="General">
                  <c:v>0.21616174221569401</c:v>
                </c:pt>
                <c:pt idx="9958" formatCode="General">
                  <c:v>0.21592433085777801</c:v>
                </c:pt>
                <c:pt idx="9959" formatCode="General">
                  <c:v>0.21564663385239199</c:v>
                </c:pt>
                <c:pt idx="9960" formatCode="General">
                  <c:v>0.21462091013319201</c:v>
                </c:pt>
                <c:pt idx="9961" formatCode="General">
                  <c:v>0.21308749850671399</c:v>
                </c:pt>
                <c:pt idx="9962" formatCode="General">
                  <c:v>0.21028498809474</c:v>
                </c:pt>
                <c:pt idx="9963" formatCode="General">
                  <c:v>0.20667491362146101</c:v>
                </c:pt>
                <c:pt idx="9964" formatCode="General">
                  <c:v>0.20342205303866001</c:v>
                </c:pt>
                <c:pt idx="9965" formatCode="General">
                  <c:v>0.20092746346613699</c:v>
                </c:pt>
                <c:pt idx="9966" formatCode="General">
                  <c:v>0.19961483647518299</c:v>
                </c:pt>
                <c:pt idx="9967" formatCode="General">
                  <c:v>0.19979020808605299</c:v>
                </c:pt>
                <c:pt idx="9968" formatCode="General">
                  <c:v>0.20113164949662099</c:v>
                </c:pt>
                <c:pt idx="9969" formatCode="General">
                  <c:v>0.20292927188082799</c:v>
                </c:pt>
                <c:pt idx="9970" formatCode="General">
                  <c:v>0.20475410617362799</c:v>
                </c:pt>
                <c:pt idx="9971" formatCode="General">
                  <c:v>0.20766234410982001</c:v>
                </c:pt>
                <c:pt idx="9972" formatCode="General">
                  <c:v>0.21248163450391</c:v>
                </c:pt>
                <c:pt idx="9973" formatCode="General">
                  <c:v>0.218553557884725</c:v>
                </c:pt>
                <c:pt idx="9974" formatCode="General">
                  <c:v>0.225118123181238</c:v>
                </c:pt>
                <c:pt idx="9975" formatCode="General">
                  <c:v>0.231705228792766</c:v>
                </c:pt>
                <c:pt idx="9976" formatCode="General">
                  <c:v>0.23738785904512399</c:v>
                </c:pt>
                <c:pt idx="9977" formatCode="General">
                  <c:v>0.240980727161166</c:v>
                </c:pt>
                <c:pt idx="9978" formatCode="General">
                  <c:v>0.24171123559876101</c:v>
                </c:pt>
                <c:pt idx="9979" formatCode="General">
                  <c:v>0.23958297545081</c:v>
                </c:pt>
                <c:pt idx="9980" formatCode="General">
                  <c:v>0.23610320798774401</c:v>
                </c:pt>
                <c:pt idx="9981" formatCode="General">
                  <c:v>0.23190608369397001</c:v>
                </c:pt>
                <c:pt idx="9982" formatCode="General">
                  <c:v>0.22663306653717999</c:v>
                </c:pt>
                <c:pt idx="9983" formatCode="General">
                  <c:v>0.219382163235222</c:v>
                </c:pt>
                <c:pt idx="9984" formatCode="General">
                  <c:v>0.209956964616547</c:v>
                </c:pt>
                <c:pt idx="9985" formatCode="General">
                  <c:v>0.20014830954493801</c:v>
                </c:pt>
                <c:pt idx="9986" formatCode="General">
                  <c:v>0.19118393417882401</c:v>
                </c:pt>
                <c:pt idx="9987" formatCode="General">
                  <c:v>0.18233207006021099</c:v>
                </c:pt>
                <c:pt idx="9988" formatCode="General">
                  <c:v>0.172503325222161</c:v>
                </c:pt>
                <c:pt idx="9989" formatCode="General">
                  <c:v>0.16218460444084101</c:v>
                </c:pt>
                <c:pt idx="9990" formatCode="General">
                  <c:v>0.152430066298365</c:v>
                </c:pt>
                <c:pt idx="9991" formatCode="General">
                  <c:v>0.14434374361484001</c:v>
                </c:pt>
                <c:pt idx="9992" formatCode="General">
                  <c:v>0.13874342428994199</c:v>
                </c:pt>
                <c:pt idx="9993" formatCode="General">
                  <c:v>0.135129474180678</c:v>
                </c:pt>
                <c:pt idx="9994" formatCode="General">
                  <c:v>0.134034967023797</c:v>
                </c:pt>
                <c:pt idx="9995" formatCode="General">
                  <c:v>0.13644268205967899</c:v>
                </c:pt>
                <c:pt idx="9996" formatCode="General">
                  <c:v>0.14148066048979899</c:v>
                </c:pt>
                <c:pt idx="9997" formatCode="General">
                  <c:v>0.14756277168312201</c:v>
                </c:pt>
                <c:pt idx="9998" formatCode="General">
                  <c:v>0.15319701127874399</c:v>
                </c:pt>
                <c:pt idx="9999" formatCode="General">
                  <c:v>0.157775076289216</c:v>
                </c:pt>
                <c:pt idx="10000" formatCode="General">
                  <c:v>0.160949362682581</c:v>
                </c:pt>
                <c:pt idx="10001" formatCode="General">
                  <c:v>0.162300174681651</c:v>
                </c:pt>
                <c:pt idx="10002" formatCode="General">
                  <c:v>0.16162346251721299</c:v>
                </c:pt>
                <c:pt idx="10003" formatCode="General">
                  <c:v>0.15835311912324601</c:v>
                </c:pt>
                <c:pt idx="10004" formatCode="General">
                  <c:v>0.152731275243533</c:v>
                </c:pt>
                <c:pt idx="10005" formatCode="General">
                  <c:v>0.14498792397666599</c:v>
                </c:pt>
                <c:pt idx="10006" formatCode="General">
                  <c:v>0.13471899468047599</c:v>
                </c:pt>
                <c:pt idx="10007" formatCode="General">
                  <c:v>0.122522130223036</c:v>
                </c:pt>
                <c:pt idx="10008" formatCode="General">
                  <c:v>0.110153715140828</c:v>
                </c:pt>
                <c:pt idx="10009" formatCode="General">
                  <c:v>9.8576544213513695E-2</c:v>
                </c:pt>
                <c:pt idx="10010" formatCode="General">
                  <c:v>8.8040395635335694E-2</c:v>
                </c:pt>
                <c:pt idx="10011" formatCode="General">
                  <c:v>7.8481530523790505E-2</c:v>
                </c:pt>
                <c:pt idx="10012" formatCode="General">
                  <c:v>6.87603957515356E-2</c:v>
                </c:pt>
                <c:pt idx="10013" formatCode="General">
                  <c:v>5.9304511793421E-2</c:v>
                </c:pt>
                <c:pt idx="10014" formatCode="General">
                  <c:v>5.0528945534600099E-2</c:v>
                </c:pt>
                <c:pt idx="10015" formatCode="General">
                  <c:v>4.2025896263158599E-2</c:v>
                </c:pt>
                <c:pt idx="10016" formatCode="General">
                  <c:v>3.3994276333466397E-2</c:v>
                </c:pt>
                <c:pt idx="10017" formatCode="General">
                  <c:v>2.64235425002604E-2</c:v>
                </c:pt>
                <c:pt idx="10018" formatCode="General">
                  <c:v>1.94638700397907E-2</c:v>
                </c:pt>
                <c:pt idx="10019" formatCode="General">
                  <c:v>1.34806346434282E-2</c:v>
                </c:pt>
                <c:pt idx="10020" formatCode="General">
                  <c:v>8.5110937340748503E-3</c:v>
                </c:pt>
                <c:pt idx="10021" formatCode="General">
                  <c:v>4.3464608328833898E-3</c:v>
                </c:pt>
                <c:pt idx="10022" formatCode="General">
                  <c:v>8.4731632246075903E-4</c:v>
                </c:pt>
                <c:pt idx="10023" formatCode="General">
                  <c:v>-1.6506894190107099E-3</c:v>
                </c:pt>
                <c:pt idx="10024" formatCode="General">
                  <c:v>-1.9410577938684199E-3</c:v>
                </c:pt>
                <c:pt idx="10025" formatCode="General">
                  <c:v>3.3806824300625901E-4</c:v>
                </c:pt>
                <c:pt idx="10026" formatCode="General">
                  <c:v>4.6695280667130804E-3</c:v>
                </c:pt>
                <c:pt idx="10027" formatCode="General">
                  <c:v>1.05889638307867E-2</c:v>
                </c:pt>
                <c:pt idx="10028" formatCode="General">
                  <c:v>1.7746722171568498E-2</c:v>
                </c:pt>
                <c:pt idx="10029" formatCode="General">
                  <c:v>2.5637918695992901E-2</c:v>
                </c:pt>
                <c:pt idx="10030" formatCode="General">
                  <c:v>3.3057968394506899E-2</c:v>
                </c:pt>
                <c:pt idx="10031" formatCode="General">
                  <c:v>3.9494280122837497E-2</c:v>
                </c:pt>
                <c:pt idx="10032" formatCode="General">
                  <c:v>4.5433211985235797E-2</c:v>
                </c:pt>
                <c:pt idx="10033" formatCode="General">
                  <c:v>5.0955919297220202E-2</c:v>
                </c:pt>
                <c:pt idx="10034" formatCode="General">
                  <c:v>5.5609330519155099E-2</c:v>
                </c:pt>
                <c:pt idx="10035" formatCode="General">
                  <c:v>5.8450053865681501E-2</c:v>
                </c:pt>
                <c:pt idx="10036" formatCode="General">
                  <c:v>5.8425236306954301E-2</c:v>
                </c:pt>
                <c:pt idx="10037" formatCode="General">
                  <c:v>5.4999884769167999E-2</c:v>
                </c:pt>
                <c:pt idx="10038" formatCode="General">
                  <c:v>4.88145551679968E-2</c:v>
                </c:pt>
                <c:pt idx="10039" formatCode="General">
                  <c:v>4.1594604793614397E-2</c:v>
                </c:pt>
                <c:pt idx="10040" formatCode="General">
                  <c:v>3.4641377257127202E-2</c:v>
                </c:pt>
                <c:pt idx="10041" formatCode="General">
                  <c:v>2.7712351915202601E-2</c:v>
                </c:pt>
                <c:pt idx="10042" formatCode="General">
                  <c:v>2.0028968279765701E-2</c:v>
                </c:pt>
                <c:pt idx="10043" formatCode="General">
                  <c:v>1.16082169698384E-2</c:v>
                </c:pt>
                <c:pt idx="10044" formatCode="General">
                  <c:v>3.5139264313692299E-3</c:v>
                </c:pt>
                <c:pt idx="10045" formatCode="General">
                  <c:v>-3.3652073491418802E-3</c:v>
                </c:pt>
                <c:pt idx="10046" formatCode="General">
                  <c:v>-8.4751642210459596E-3</c:v>
                </c:pt>
                <c:pt idx="10047" formatCode="General">
                  <c:v>-1.1229526835430201E-2</c:v>
                </c:pt>
                <c:pt idx="10048" formatCode="General">
                  <c:v>-1.1916070993877601E-2</c:v>
                </c:pt>
                <c:pt idx="10049" formatCode="General">
                  <c:v>-1.10839949083739E-2</c:v>
                </c:pt>
                <c:pt idx="10050" formatCode="General">
                  <c:v>-9.2465924211581393E-3</c:v>
                </c:pt>
                <c:pt idx="10051" formatCode="General">
                  <c:v>-6.6758951554640698E-3</c:v>
                </c:pt>
                <c:pt idx="10052" formatCode="General">
                  <c:v>-3.8105141815990401E-3</c:v>
                </c:pt>
                <c:pt idx="10053" formatCode="General">
                  <c:v>-7.0180273167068504E-4</c:v>
                </c:pt>
                <c:pt idx="10054" formatCode="General">
                  <c:v>2.5694402566496599E-3</c:v>
                </c:pt>
                <c:pt idx="10055" formatCode="General">
                  <c:v>6.4388196898569096E-3</c:v>
                </c:pt>
                <c:pt idx="10056" formatCode="General">
                  <c:v>1.1758188532790899E-2</c:v>
                </c:pt>
                <c:pt idx="10057" formatCode="General">
                  <c:v>1.7564585529624401E-2</c:v>
                </c:pt>
                <c:pt idx="10058" formatCode="General">
                  <c:v>2.31991886291876E-2</c:v>
                </c:pt>
                <c:pt idx="10059" formatCode="General">
                  <c:v>2.9965903093016302E-2</c:v>
                </c:pt>
                <c:pt idx="10060" formatCode="General">
                  <c:v>3.7772182612681102E-2</c:v>
                </c:pt>
                <c:pt idx="10061" formatCode="General">
                  <c:v>4.4853260656159299E-2</c:v>
                </c:pt>
                <c:pt idx="10062" formatCode="General">
                  <c:v>5.0347681422951103E-2</c:v>
                </c:pt>
                <c:pt idx="10063" formatCode="General">
                  <c:v>5.3510724737203398E-2</c:v>
                </c:pt>
                <c:pt idx="10064" formatCode="General">
                  <c:v>5.3875985872716199E-2</c:v>
                </c:pt>
                <c:pt idx="10065" formatCode="General">
                  <c:v>5.1622287575999702E-2</c:v>
                </c:pt>
                <c:pt idx="10066" formatCode="General">
                  <c:v>4.6399727639121702E-2</c:v>
                </c:pt>
                <c:pt idx="10067" formatCode="General">
                  <c:v>3.8544030261468597E-2</c:v>
                </c:pt>
                <c:pt idx="10068" formatCode="General">
                  <c:v>2.9314487136494899E-2</c:v>
                </c:pt>
                <c:pt idx="10069" formatCode="General">
                  <c:v>1.9396279793614302E-2</c:v>
                </c:pt>
                <c:pt idx="10070" formatCode="General">
                  <c:v>9.3515323340417206E-3</c:v>
                </c:pt>
                <c:pt idx="10071" formatCode="General">
                  <c:v>4.47614064332421E-4</c:v>
                </c:pt>
                <c:pt idx="10072" formatCode="General">
                  <c:v>-6.4552764339618103E-3</c:v>
                </c:pt>
                <c:pt idx="10073" formatCode="General">
                  <c:v>-1.2244827899297799E-2</c:v>
                </c:pt>
                <c:pt idx="10074" formatCode="General">
                  <c:v>-1.7377079782285702E-2</c:v>
                </c:pt>
                <c:pt idx="10075" formatCode="General">
                  <c:v>-2.1641772103205999E-2</c:v>
                </c:pt>
                <c:pt idx="10076" formatCode="General">
                  <c:v>-2.54696749629779E-2</c:v>
                </c:pt>
                <c:pt idx="10077" formatCode="General">
                  <c:v>-2.9216255418182201E-2</c:v>
                </c:pt>
                <c:pt idx="10078" formatCode="General">
                  <c:v>-3.3353044369298299E-2</c:v>
                </c:pt>
                <c:pt idx="10079" formatCode="General">
                  <c:v>-3.6858183602202402E-2</c:v>
                </c:pt>
                <c:pt idx="10080" formatCode="General">
                  <c:v>-3.7523716604672401E-2</c:v>
                </c:pt>
                <c:pt idx="10081" formatCode="General">
                  <c:v>-3.5481144008268697E-2</c:v>
                </c:pt>
                <c:pt idx="10082" formatCode="General">
                  <c:v>-3.2066391609456603E-2</c:v>
                </c:pt>
                <c:pt idx="10083" formatCode="General">
                  <c:v>-2.7905840343972001E-2</c:v>
                </c:pt>
                <c:pt idx="10084" formatCode="General">
                  <c:v>-2.2592149550954701E-2</c:v>
                </c:pt>
                <c:pt idx="10085" formatCode="General">
                  <c:v>-1.5576952903558001E-2</c:v>
                </c:pt>
                <c:pt idx="10086" formatCode="General">
                  <c:v>-6.8135081198441496E-3</c:v>
                </c:pt>
                <c:pt idx="10087" formatCode="General">
                  <c:v>3.7450609155777999E-3</c:v>
                </c:pt>
                <c:pt idx="10088" formatCode="General">
                  <c:v>1.57053033552868E-2</c:v>
                </c:pt>
                <c:pt idx="10089" formatCode="General">
                  <c:v>2.9028886212365101E-2</c:v>
                </c:pt>
                <c:pt idx="10090" formatCode="General">
                  <c:v>4.2902898662464599E-2</c:v>
                </c:pt>
                <c:pt idx="10091" formatCode="General">
                  <c:v>5.5094204146867602E-2</c:v>
                </c:pt>
                <c:pt idx="10092" formatCode="General">
                  <c:v>6.4467318587022204E-2</c:v>
                </c:pt>
                <c:pt idx="10093" formatCode="General">
                  <c:v>7.1895288369273294E-2</c:v>
                </c:pt>
                <c:pt idx="10094" formatCode="General">
                  <c:v>7.7544616912838996E-2</c:v>
                </c:pt>
                <c:pt idx="10095" formatCode="General">
                  <c:v>8.0161595828379603E-2</c:v>
                </c:pt>
                <c:pt idx="10096" formatCode="General">
                  <c:v>8.0668875443236102E-2</c:v>
                </c:pt>
                <c:pt idx="10097" formatCode="General">
                  <c:v>8.0795951130808896E-2</c:v>
                </c:pt>
                <c:pt idx="10098" formatCode="General">
                  <c:v>8.0928722209025195E-2</c:v>
                </c:pt>
                <c:pt idx="10099" formatCode="General">
                  <c:v>8.1776734756710698E-2</c:v>
                </c:pt>
                <c:pt idx="10100" formatCode="General">
                  <c:v>8.3361846485345101E-2</c:v>
                </c:pt>
                <c:pt idx="10101" formatCode="General">
                  <c:v>8.4140452739526403E-2</c:v>
                </c:pt>
                <c:pt idx="10102" formatCode="General">
                  <c:v>8.3430055764054198E-2</c:v>
                </c:pt>
                <c:pt idx="10103" formatCode="General">
                  <c:v>8.1182740384969698E-2</c:v>
                </c:pt>
                <c:pt idx="10104" formatCode="General">
                  <c:v>7.7496784824331796E-2</c:v>
                </c:pt>
                <c:pt idx="10105" formatCode="General">
                  <c:v>7.1873963432147206E-2</c:v>
                </c:pt>
                <c:pt idx="10106" formatCode="General">
                  <c:v>6.3942363501433203E-2</c:v>
                </c:pt>
                <c:pt idx="10107" formatCode="General">
                  <c:v>5.4979583309898099E-2</c:v>
                </c:pt>
                <c:pt idx="10108" formatCode="General">
                  <c:v>4.6333913736322202E-2</c:v>
                </c:pt>
                <c:pt idx="10109" formatCode="General">
                  <c:v>3.8904065627821199E-2</c:v>
                </c:pt>
                <c:pt idx="10110" formatCode="General">
                  <c:v>3.2699781974672097E-2</c:v>
                </c:pt>
                <c:pt idx="10111" formatCode="General">
                  <c:v>2.7346124569090802E-2</c:v>
                </c:pt>
                <c:pt idx="10112" formatCode="General">
                  <c:v>2.3253127506396701E-2</c:v>
                </c:pt>
                <c:pt idx="10113" formatCode="General">
                  <c:v>2.0385446940008201E-2</c:v>
                </c:pt>
                <c:pt idx="10114" formatCode="General">
                  <c:v>1.8035676332429602E-2</c:v>
                </c:pt>
                <c:pt idx="10115" formatCode="General">
                  <c:v>1.5869746302801802E-2</c:v>
                </c:pt>
                <c:pt idx="10116" formatCode="General">
                  <c:v>1.37412508308169E-2</c:v>
                </c:pt>
                <c:pt idx="10117" formatCode="General">
                  <c:v>1.18204629218523E-2</c:v>
                </c:pt>
                <c:pt idx="10118" formatCode="General">
                  <c:v>9.7702371186212892E-3</c:v>
                </c:pt>
                <c:pt idx="10119" formatCode="General">
                  <c:v>7.45539190038932E-3</c:v>
                </c:pt>
                <c:pt idx="10120" formatCode="General">
                  <c:v>5.5738682762672999E-3</c:v>
                </c:pt>
                <c:pt idx="10121" formatCode="General">
                  <c:v>4.5500525152078501E-3</c:v>
                </c:pt>
                <c:pt idx="10122" formatCode="General">
                  <c:v>4.3894630828069797E-3</c:v>
                </c:pt>
                <c:pt idx="10123" formatCode="General">
                  <c:v>4.8050510450758201E-3</c:v>
                </c:pt>
                <c:pt idx="10124" formatCode="General">
                  <c:v>4.8256103651884404E-3</c:v>
                </c:pt>
                <c:pt idx="10125" formatCode="General">
                  <c:v>4.27912911301231E-3</c:v>
                </c:pt>
                <c:pt idx="10126" formatCode="General">
                  <c:v>4.0196085615501302E-3</c:v>
                </c:pt>
                <c:pt idx="10127" formatCode="General">
                  <c:v>3.8722103290869999E-3</c:v>
                </c:pt>
                <c:pt idx="10128" formatCode="General">
                  <c:v>3.3153162069941098E-3</c:v>
                </c:pt>
                <c:pt idx="10129" formatCode="General">
                  <c:v>1.8722702374755901E-3</c:v>
                </c:pt>
                <c:pt idx="10130" formatCode="General">
                  <c:v>-8.90848764530467E-4</c:v>
                </c:pt>
                <c:pt idx="10131" formatCode="General">
                  <c:v>-4.7653586003390501E-3</c:v>
                </c:pt>
                <c:pt idx="10132" formatCode="General">
                  <c:v>-9.1346204330601706E-3</c:v>
                </c:pt>
                <c:pt idx="10133" formatCode="General">
                  <c:v>-1.37650059680167E-2</c:v>
                </c:pt>
                <c:pt idx="10134" formatCode="General">
                  <c:v>-1.9449501831292001E-2</c:v>
                </c:pt>
                <c:pt idx="10135" formatCode="General">
                  <c:v>-2.5201430970678701E-2</c:v>
                </c:pt>
                <c:pt idx="10136" formatCode="General">
                  <c:v>-2.9812070368231001E-2</c:v>
                </c:pt>
                <c:pt idx="10137" formatCode="General">
                  <c:v>-3.4088882021092101E-2</c:v>
                </c:pt>
                <c:pt idx="10138" formatCode="General">
                  <c:v>-3.9391039219607897E-2</c:v>
                </c:pt>
                <c:pt idx="10139" formatCode="General">
                  <c:v>-4.5930952669195002E-2</c:v>
                </c:pt>
                <c:pt idx="10140" formatCode="General">
                  <c:v>-5.3783811549537701E-2</c:v>
                </c:pt>
                <c:pt idx="10141" formatCode="General">
                  <c:v>-6.3231570364460504E-2</c:v>
                </c:pt>
                <c:pt idx="10142" formatCode="General">
                  <c:v>-7.4079428115398402E-2</c:v>
                </c:pt>
                <c:pt idx="10143" formatCode="General">
                  <c:v>-8.6588592840582193E-2</c:v>
                </c:pt>
                <c:pt idx="10144" formatCode="General">
                  <c:v>-0.100483077477142</c:v>
                </c:pt>
                <c:pt idx="10145" formatCode="General">
                  <c:v>-0.115423209388445</c:v>
                </c:pt>
                <c:pt idx="10146" formatCode="General">
                  <c:v>-0.130863289936446</c:v>
                </c:pt>
                <c:pt idx="10147" formatCode="General">
                  <c:v>-0.14674215306790001</c:v>
                </c:pt>
                <c:pt idx="10148" formatCode="General">
                  <c:v>-0.16250320892257999</c:v>
                </c:pt>
                <c:pt idx="10149" formatCode="General">
                  <c:v>-0.177654122134488</c:v>
                </c:pt>
                <c:pt idx="10150" formatCode="General">
                  <c:v>-0.19257304277492501</c:v>
                </c:pt>
                <c:pt idx="10151" formatCode="General">
                  <c:v>-0.20699712067544199</c:v>
                </c:pt>
                <c:pt idx="10152" formatCode="General">
                  <c:v>-0.221242354009272</c:v>
                </c:pt>
                <c:pt idx="10153" formatCode="General">
                  <c:v>-0.234841556256949</c:v>
                </c:pt>
                <c:pt idx="10154" formatCode="General">
                  <c:v>-0.24702194661161</c:v>
                </c:pt>
                <c:pt idx="10155" formatCode="General">
                  <c:v>-0.25763507889068599</c:v>
                </c:pt>
                <c:pt idx="10156" formatCode="General">
                  <c:v>-0.26591724862503602</c:v>
                </c:pt>
                <c:pt idx="10157" formatCode="General">
                  <c:v>-0.27156833831862198</c:v>
                </c:pt>
                <c:pt idx="10158" formatCode="General">
                  <c:v>-0.27578608502274599</c:v>
                </c:pt>
                <c:pt idx="10159" formatCode="General">
                  <c:v>-0.27987128483194201</c:v>
                </c:pt>
                <c:pt idx="10160" formatCode="General">
                  <c:v>-0.28345815790262302</c:v>
                </c:pt>
                <c:pt idx="10161" formatCode="General">
                  <c:v>-0.285432498611492</c:v>
                </c:pt>
                <c:pt idx="10162" formatCode="General">
                  <c:v>-0.28547225319582697</c:v>
                </c:pt>
                <c:pt idx="10163" formatCode="General">
                  <c:v>-0.283759381768172</c:v>
                </c:pt>
                <c:pt idx="10164" formatCode="General">
                  <c:v>-0.28114698793846099</c:v>
                </c:pt>
                <c:pt idx="10165" formatCode="General">
                  <c:v>-0.27923399623019601</c:v>
                </c:pt>
                <c:pt idx="10166" formatCode="General">
                  <c:v>-0.27876284747693703</c:v>
                </c:pt>
                <c:pt idx="10167" formatCode="General">
                  <c:v>-0.28005196249516401</c:v>
                </c:pt>
                <c:pt idx="10168" formatCode="General">
                  <c:v>-0.28233006981561398</c:v>
                </c:pt>
                <c:pt idx="10169" formatCode="General">
                  <c:v>-0.28395415416571401</c:v>
                </c:pt>
                <c:pt idx="10170" formatCode="General">
                  <c:v>-0.28430301137865799</c:v>
                </c:pt>
                <c:pt idx="10171" formatCode="General">
                  <c:v>-0.28351844595512199</c:v>
                </c:pt>
                <c:pt idx="10172" formatCode="General">
                  <c:v>-0.28234044382710899</c:v>
                </c:pt>
                <c:pt idx="10173" formatCode="General">
                  <c:v>-0.28252831021753599</c:v>
                </c:pt>
                <c:pt idx="10174" formatCode="General">
                  <c:v>-0.285305570608963</c:v>
                </c:pt>
                <c:pt idx="10175" formatCode="General">
                  <c:v>-0.289724114678167</c:v>
                </c:pt>
                <c:pt idx="10176" formatCode="General">
                  <c:v>-0.29384268940614899</c:v>
                </c:pt>
                <c:pt idx="10177" formatCode="General">
                  <c:v>-0.296886646744356</c:v>
                </c:pt>
                <c:pt idx="10178" formatCode="General">
                  <c:v>-0.29928902191234802</c:v>
                </c:pt>
                <c:pt idx="10179" formatCode="General">
                  <c:v>-0.30180446013102802</c:v>
                </c:pt>
                <c:pt idx="10180" formatCode="General">
                  <c:v>-0.304953634035938</c:v>
                </c:pt>
                <c:pt idx="10181" formatCode="General">
                  <c:v>-0.30811436063827302</c:v>
                </c:pt>
                <c:pt idx="10182" formatCode="General">
                  <c:v>-0.30957675595373002</c:v>
                </c:pt>
                <c:pt idx="10183" formatCode="General">
                  <c:v>-0.30895039933141799</c:v>
                </c:pt>
                <c:pt idx="10184" formatCode="General">
                  <c:v>-0.306790958158148</c:v>
                </c:pt>
                <c:pt idx="10185" formatCode="General">
                  <c:v>-0.30273458898817202</c:v>
                </c:pt>
                <c:pt idx="10186" formatCode="General">
                  <c:v>-0.297098744614259</c:v>
                </c:pt>
                <c:pt idx="10187" formatCode="General">
                  <c:v>-0.29072718083382898</c:v>
                </c:pt>
                <c:pt idx="10188" formatCode="General">
                  <c:v>-0.284814084741569</c:v>
                </c:pt>
                <c:pt idx="10189" formatCode="General">
                  <c:v>-0.28018488872952402</c:v>
                </c:pt>
                <c:pt idx="10190" formatCode="General">
                  <c:v>-0.27684312687484702</c:v>
                </c:pt>
                <c:pt idx="10191" formatCode="General">
                  <c:v>-0.27377809367353401</c:v>
                </c:pt>
                <c:pt idx="10192" formatCode="General">
                  <c:v>-0.270298054896635</c:v>
                </c:pt>
                <c:pt idx="10193" formatCode="General">
                  <c:v>-0.26742146075796602</c:v>
                </c:pt>
                <c:pt idx="10194" formatCode="General">
                  <c:v>-0.26510374907822398</c:v>
                </c:pt>
                <c:pt idx="10195" formatCode="General">
                  <c:v>-0.26301247839541703</c:v>
                </c:pt>
                <c:pt idx="10196" formatCode="General">
                  <c:v>-0.26097659222085201</c:v>
                </c:pt>
                <c:pt idx="10197" formatCode="General">
                  <c:v>-0.25760554854238799</c:v>
                </c:pt>
                <c:pt idx="10198" formatCode="General">
                  <c:v>-0.25282371525997199</c:v>
                </c:pt>
                <c:pt idx="10199" formatCode="General">
                  <c:v>-0.24741396228971499</c:v>
                </c:pt>
                <c:pt idx="10200" formatCode="General">
                  <c:v>-0.24169858752351001</c:v>
                </c:pt>
                <c:pt idx="10201" formatCode="General">
                  <c:v>-0.23651257234537701</c:v>
                </c:pt>
                <c:pt idx="10202" formatCode="General">
                  <c:v>-0.23242246510694201</c:v>
                </c:pt>
                <c:pt idx="10203" formatCode="General">
                  <c:v>-0.229233666882043</c:v>
                </c:pt>
                <c:pt idx="10204" formatCode="General">
                  <c:v>-0.226793297220306</c:v>
                </c:pt>
                <c:pt idx="10205" formatCode="General">
                  <c:v>-0.22425709924401199</c:v>
                </c:pt>
                <c:pt idx="10206" formatCode="General">
                  <c:v>-0.220347502944399</c:v>
                </c:pt>
                <c:pt idx="10207" formatCode="General">
                  <c:v>-0.215146648828656</c:v>
                </c:pt>
                <c:pt idx="10208" formatCode="General">
                  <c:v>-0.20934043494614199</c:v>
                </c:pt>
                <c:pt idx="10209" formatCode="General">
                  <c:v>-0.20358750537482101</c:v>
                </c:pt>
                <c:pt idx="10210" formatCode="General">
                  <c:v>-0.19861891447517199</c:v>
                </c:pt>
                <c:pt idx="10211" formatCode="General">
                  <c:v>-0.194439361429081</c:v>
                </c:pt>
                <c:pt idx="10212" formatCode="General">
                  <c:v>-0.19096050893727501</c:v>
                </c:pt>
                <c:pt idx="10213" formatCode="General">
                  <c:v>-0.18838437102324401</c:v>
                </c:pt>
                <c:pt idx="10214" formatCode="General">
                  <c:v>-0.185919058914847</c:v>
                </c:pt>
                <c:pt idx="10215" formatCode="General">
                  <c:v>-0.18239444725287299</c:v>
                </c:pt>
                <c:pt idx="10216" formatCode="General">
                  <c:v>-0.178132095619779</c:v>
                </c:pt>
                <c:pt idx="10217" formatCode="General">
                  <c:v>-0.17354777609077701</c:v>
                </c:pt>
                <c:pt idx="10218" formatCode="General">
                  <c:v>-0.168782013490856</c:v>
                </c:pt>
                <c:pt idx="10219" formatCode="General">
                  <c:v>-0.164206088520676</c:v>
                </c:pt>
                <c:pt idx="10220" formatCode="General">
                  <c:v>-0.159474943014565</c:v>
                </c:pt>
                <c:pt idx="10221" formatCode="General">
                  <c:v>-0.154357711509061</c:v>
                </c:pt>
                <c:pt idx="10222" formatCode="General">
                  <c:v>-0.14901554388751001</c:v>
                </c:pt>
                <c:pt idx="10223" formatCode="General">
                  <c:v>-0.14353078278681999</c:v>
                </c:pt>
                <c:pt idx="10224" formatCode="General">
                  <c:v>-0.13825445030129699</c:v>
                </c:pt>
                <c:pt idx="10225" formatCode="General">
                  <c:v>-0.134131224231817</c:v>
                </c:pt>
                <c:pt idx="10226" formatCode="General">
                  <c:v>-0.13098687461416</c:v>
                </c:pt>
                <c:pt idx="10227" formatCode="General">
                  <c:v>-0.128095356306446</c:v>
                </c:pt>
                <c:pt idx="10228" formatCode="General">
                  <c:v>-0.12566542194555999</c:v>
                </c:pt>
                <c:pt idx="10229" formatCode="General">
                  <c:v>-0.124080827765047</c:v>
                </c:pt>
                <c:pt idx="10230" formatCode="General">
                  <c:v>-0.12234167740061599</c:v>
                </c:pt>
                <c:pt idx="10231" formatCode="General">
                  <c:v>-0.119075883320777</c:v>
                </c:pt>
                <c:pt idx="10232" formatCode="General">
                  <c:v>-0.114515888295128</c:v>
                </c:pt>
                <c:pt idx="10233" formatCode="General">
                  <c:v>-0.110192946509866</c:v>
                </c:pt>
                <c:pt idx="10234" formatCode="General">
                  <c:v>-0.10686197623445901</c:v>
                </c:pt>
                <c:pt idx="10235" formatCode="General">
                  <c:v>-0.104041202660975</c:v>
                </c:pt>
                <c:pt idx="10236" formatCode="General">
                  <c:v>-0.10172507080960901</c:v>
                </c:pt>
                <c:pt idx="10237" formatCode="General">
                  <c:v>-9.96075622301546E-2</c:v>
                </c:pt>
                <c:pt idx="10238" formatCode="General">
                  <c:v>-9.71438259252973E-2</c:v>
                </c:pt>
                <c:pt idx="10239" formatCode="General">
                  <c:v>-9.3825568121139499E-2</c:v>
                </c:pt>
                <c:pt idx="10240" formatCode="General">
                  <c:v>-8.9699667238991504E-2</c:v>
                </c:pt>
                <c:pt idx="10241" formatCode="General">
                  <c:v>-8.5985393481976494E-2</c:v>
                </c:pt>
                <c:pt idx="10242" formatCode="General">
                  <c:v>-8.3476708930833005E-2</c:v>
                </c:pt>
                <c:pt idx="10243" formatCode="General">
                  <c:v>-8.1752171638155999E-2</c:v>
                </c:pt>
                <c:pt idx="10244" formatCode="General">
                  <c:v>-8.0249302793602303E-2</c:v>
                </c:pt>
                <c:pt idx="10245" formatCode="General">
                  <c:v>-7.8921638783895603E-2</c:v>
                </c:pt>
                <c:pt idx="10246" formatCode="General">
                  <c:v>-7.7201684241425997E-2</c:v>
                </c:pt>
                <c:pt idx="10247" formatCode="General">
                  <c:v>-7.4347701219591195E-2</c:v>
                </c:pt>
                <c:pt idx="10248" formatCode="General">
                  <c:v>-7.1160440119843293E-2</c:v>
                </c:pt>
                <c:pt idx="10249" formatCode="General">
                  <c:v>-6.8406054610790606E-2</c:v>
                </c:pt>
                <c:pt idx="10250" formatCode="General">
                  <c:v>-6.5143213198203501E-2</c:v>
                </c:pt>
                <c:pt idx="10251" formatCode="General">
                  <c:v>-6.0815551409448998E-2</c:v>
                </c:pt>
                <c:pt idx="10252" formatCode="General">
                  <c:v>-5.5161778248574003E-2</c:v>
                </c:pt>
                <c:pt idx="10253" formatCode="General">
                  <c:v>-4.8185538151327902E-2</c:v>
                </c:pt>
                <c:pt idx="10254" formatCode="General">
                  <c:v>-4.0831084389296203E-2</c:v>
                </c:pt>
                <c:pt idx="10255" formatCode="General">
                  <c:v>-3.3407055526769702E-2</c:v>
                </c:pt>
                <c:pt idx="10256" formatCode="General">
                  <c:v>-2.5638101352446398E-2</c:v>
                </c:pt>
                <c:pt idx="10257" formatCode="General">
                  <c:v>-1.71886397998837E-2</c:v>
                </c:pt>
                <c:pt idx="10258" formatCode="General">
                  <c:v>-7.4470345667645901E-3</c:v>
                </c:pt>
                <c:pt idx="10259" formatCode="General">
                  <c:v>3.9753609777792801E-3</c:v>
                </c:pt>
                <c:pt idx="10260" formatCode="General">
                  <c:v>1.5849248603495E-2</c:v>
                </c:pt>
                <c:pt idx="10261" formatCode="General">
                  <c:v>2.6319611300836598E-2</c:v>
                </c:pt>
                <c:pt idx="10262" formatCode="General">
                  <c:v>3.5131888220150197E-2</c:v>
                </c:pt>
                <c:pt idx="10263" formatCode="General">
                  <c:v>4.34208737965762E-2</c:v>
                </c:pt>
                <c:pt idx="10264" formatCode="General">
                  <c:v>5.2130680186072899E-2</c:v>
                </c:pt>
                <c:pt idx="10265" formatCode="General">
                  <c:v>6.0936572091825E-2</c:v>
                </c:pt>
                <c:pt idx="10266" formatCode="General">
                  <c:v>6.9526654263809898E-2</c:v>
                </c:pt>
                <c:pt idx="10267" formatCode="General">
                  <c:v>7.7999672372324899E-2</c:v>
                </c:pt>
                <c:pt idx="10268" formatCode="General">
                  <c:v>8.5846201400080799E-2</c:v>
                </c:pt>
                <c:pt idx="10269" formatCode="General">
                  <c:v>9.1695553132235999E-2</c:v>
                </c:pt>
                <c:pt idx="10270" formatCode="General">
                  <c:v>9.5358156166848299E-2</c:v>
                </c:pt>
                <c:pt idx="10271" formatCode="General">
                  <c:v>9.8238651845990205E-2</c:v>
                </c:pt>
                <c:pt idx="10272" formatCode="General">
                  <c:v>0.100555673542454</c:v>
                </c:pt>
                <c:pt idx="10273" formatCode="General">
                  <c:v>0.102342665353129</c:v>
                </c:pt>
                <c:pt idx="10274" formatCode="General">
                  <c:v>0.103300290279631</c:v>
                </c:pt>
                <c:pt idx="10275" formatCode="General">
                  <c:v>0.10329230910293</c:v>
                </c:pt>
                <c:pt idx="10276" formatCode="General">
                  <c:v>0.10354237686576501</c:v>
                </c:pt>
                <c:pt idx="10277" formatCode="General">
                  <c:v>0.10498570641442199</c:v>
                </c:pt>
                <c:pt idx="10278" formatCode="General">
                  <c:v>0.107556580830118</c:v>
                </c:pt>
                <c:pt idx="10279" formatCode="General">
                  <c:v>0.110199500338891</c:v>
                </c:pt>
                <c:pt idx="10280" formatCode="General">
                  <c:v>0.112435259489926</c:v>
                </c:pt>
                <c:pt idx="10281" formatCode="General">
                  <c:v>0.11433079942883199</c:v>
                </c:pt>
                <c:pt idx="10282" formatCode="General">
                  <c:v>0.115903614087862</c:v>
                </c:pt>
                <c:pt idx="10283" formatCode="General">
                  <c:v>0.118002832966713</c:v>
                </c:pt>
                <c:pt idx="10284" formatCode="General">
                  <c:v>0.12152343674325899</c:v>
                </c:pt>
                <c:pt idx="10285" formatCode="General">
                  <c:v>0.12651126767165699</c:v>
                </c:pt>
                <c:pt idx="10286" formatCode="General">
                  <c:v>0.13227168929606101</c:v>
                </c:pt>
                <c:pt idx="10287" formatCode="General">
                  <c:v>0.13825400136428401</c:v>
                </c:pt>
                <c:pt idx="10288" formatCode="General">
                  <c:v>0.14399640169383501</c:v>
                </c:pt>
                <c:pt idx="10289" formatCode="General">
                  <c:v>0.149283357054835</c:v>
                </c:pt>
                <c:pt idx="10290" formatCode="General">
                  <c:v>0.15361066709437901</c:v>
                </c:pt>
                <c:pt idx="10291" formatCode="General">
                  <c:v>0.156238693479368</c:v>
                </c:pt>
                <c:pt idx="10292" formatCode="General">
                  <c:v>0.15778868423699999</c:v>
                </c:pt>
                <c:pt idx="10293" formatCode="General">
                  <c:v>0.157940308922557</c:v>
                </c:pt>
                <c:pt idx="10294" formatCode="General">
                  <c:v>0.15693060519190299</c:v>
                </c:pt>
                <c:pt idx="10295" formatCode="General">
                  <c:v>0.15555760580640299</c:v>
                </c:pt>
                <c:pt idx="10296" formatCode="General">
                  <c:v>0.15420793907437899</c:v>
                </c:pt>
                <c:pt idx="10297" formatCode="General">
                  <c:v>0.15403359891902699</c:v>
                </c:pt>
                <c:pt idx="10298" formatCode="General">
                  <c:v>0.15521462755714699</c:v>
                </c:pt>
                <c:pt idx="10299" formatCode="General">
                  <c:v>0.15761593423564099</c:v>
                </c:pt>
                <c:pt idx="10300" formatCode="General">
                  <c:v>0.16130957392027501</c:v>
                </c:pt>
                <c:pt idx="10301" formatCode="General">
                  <c:v>0.16633283762832901</c:v>
                </c:pt>
                <c:pt idx="10302" formatCode="General">
                  <c:v>0.17222669290138201</c:v>
                </c:pt>
                <c:pt idx="10303" formatCode="General">
                  <c:v>0.17912930123861301</c:v>
                </c:pt>
                <c:pt idx="10304" formatCode="General">
                  <c:v>0.18621716403512401</c:v>
                </c:pt>
                <c:pt idx="10305" formatCode="General">
                  <c:v>0.19232471777294499</c:v>
                </c:pt>
                <c:pt idx="10306" formatCode="General">
                  <c:v>0.197188423835368</c:v>
                </c:pt>
                <c:pt idx="10307" formatCode="General">
                  <c:v>0.200920173686544</c:v>
                </c:pt>
                <c:pt idx="10308" formatCode="General">
                  <c:v>0.20390687548476999</c:v>
                </c:pt>
                <c:pt idx="10309" formatCode="General">
                  <c:v>0.20559974681088999</c:v>
                </c:pt>
                <c:pt idx="10310" formatCode="General">
                  <c:v>0.20550525409523501</c:v>
                </c:pt>
                <c:pt idx="10311" formatCode="General">
                  <c:v>0.20346768167101301</c:v>
                </c:pt>
                <c:pt idx="10312" formatCode="General">
                  <c:v>0.20023963444183601</c:v>
                </c:pt>
                <c:pt idx="10313" formatCode="General">
                  <c:v>0.196821456110051</c:v>
                </c:pt>
                <c:pt idx="10314" formatCode="General">
                  <c:v>0.19305572333695001</c:v>
                </c:pt>
                <c:pt idx="10315" formatCode="General">
                  <c:v>0.189198233415237</c:v>
                </c:pt>
                <c:pt idx="10316" formatCode="General">
                  <c:v>0.186246317457643</c:v>
                </c:pt>
                <c:pt idx="10317" formatCode="General">
                  <c:v>0.183456772996101</c:v>
                </c:pt>
                <c:pt idx="10318" formatCode="General">
                  <c:v>0.18067903088109999</c:v>
                </c:pt>
                <c:pt idx="10319" formatCode="General">
                  <c:v>0.1783528653083</c:v>
                </c:pt>
                <c:pt idx="10320" formatCode="General">
                  <c:v>0.17588718659666699</c:v>
                </c:pt>
                <c:pt idx="10321" formatCode="General">
                  <c:v>0.17309302572024801</c:v>
                </c:pt>
                <c:pt idx="10322" formatCode="General">
                  <c:v>0.16989887707057399</c:v>
                </c:pt>
                <c:pt idx="10323" formatCode="General">
                  <c:v>0.165209088133078</c:v>
                </c:pt>
                <c:pt idx="10324" formatCode="General">
                  <c:v>0.15818659763759599</c:v>
                </c:pt>
                <c:pt idx="10325" formatCode="General">
                  <c:v>0.15029958030088</c:v>
                </c:pt>
                <c:pt idx="10326" formatCode="General">
                  <c:v>0.14321488586418499</c:v>
                </c:pt>
                <c:pt idx="10327" formatCode="General">
                  <c:v>0.13684369881060299</c:v>
                </c:pt>
                <c:pt idx="10328" formatCode="General">
                  <c:v>0.13095839462776601</c:v>
                </c:pt>
                <c:pt idx="10329" formatCode="General">
                  <c:v>0.12645385647166599</c:v>
                </c:pt>
                <c:pt idx="10330" formatCode="General">
                  <c:v>0.123941669623087</c:v>
                </c:pt>
                <c:pt idx="10331" formatCode="General">
                  <c:v>0.12354875384342399</c:v>
                </c:pt>
                <c:pt idx="10332" formatCode="General">
                  <c:v>0.124879715499584</c:v>
                </c:pt>
                <c:pt idx="10333" formatCode="General">
                  <c:v>0.12743364076635599</c:v>
                </c:pt>
                <c:pt idx="10334" formatCode="General">
                  <c:v>0.13079202503852499</c:v>
                </c:pt>
                <c:pt idx="10335" formatCode="General">
                  <c:v>0.13481904472897399</c:v>
                </c:pt>
                <c:pt idx="10336" formatCode="General">
                  <c:v>0.13866908752842599</c:v>
                </c:pt>
                <c:pt idx="10337" formatCode="General">
                  <c:v>0.14193449928434301</c:v>
                </c:pt>
                <c:pt idx="10338" formatCode="General">
                  <c:v>0.14554985503002499</c:v>
                </c:pt>
                <c:pt idx="10339" formatCode="General">
                  <c:v>0.149930686946119</c:v>
                </c:pt>
                <c:pt idx="10340" formatCode="General">
                  <c:v>0.15451109960039999</c:v>
                </c:pt>
                <c:pt idx="10341" formatCode="General">
                  <c:v>0.15858999946635199</c:v>
                </c:pt>
                <c:pt idx="10342" formatCode="General">
                  <c:v>0.16178773983897801</c:v>
                </c:pt>
                <c:pt idx="10343" formatCode="General">
                  <c:v>0.164228156298272</c:v>
                </c:pt>
                <c:pt idx="10344" formatCode="General">
                  <c:v>0.16574723170814501</c:v>
                </c:pt>
                <c:pt idx="10345" formatCode="General">
                  <c:v>0.165816563438385</c:v>
                </c:pt>
                <c:pt idx="10346" formatCode="General">
                  <c:v>0.164494522319546</c:v>
                </c:pt>
                <c:pt idx="10347" formatCode="General">
                  <c:v>0.16250346457366399</c:v>
                </c:pt>
                <c:pt idx="10348" formatCode="General">
                  <c:v>0.160264914177247</c:v>
                </c:pt>
                <c:pt idx="10349" formatCode="General">
                  <c:v>0.15660436604332101</c:v>
                </c:pt>
                <c:pt idx="10350" formatCode="General">
                  <c:v>0.150196149041852</c:v>
                </c:pt>
                <c:pt idx="10351" formatCode="General">
                  <c:v>0.14080575790814401</c:v>
                </c:pt>
                <c:pt idx="10352" formatCode="General">
                  <c:v>0.129360076708049</c:v>
                </c:pt>
                <c:pt idx="10353" formatCode="General">
                  <c:v>0.117472521710246</c:v>
                </c:pt>
                <c:pt idx="10354" formatCode="General">
                  <c:v>0.10557982214207801</c:v>
                </c:pt>
                <c:pt idx="10355" formatCode="General">
                  <c:v>9.3751453312509406E-2</c:v>
                </c:pt>
                <c:pt idx="10356" formatCode="General">
                  <c:v>8.2958728236765297E-2</c:v>
                </c:pt>
                <c:pt idx="10357" formatCode="General">
                  <c:v>7.3597719993988106E-2</c:v>
                </c:pt>
                <c:pt idx="10358" formatCode="General">
                  <c:v>6.5351783941159203E-2</c:v>
                </c:pt>
                <c:pt idx="10359" formatCode="General">
                  <c:v>5.7802314856239601E-2</c:v>
                </c:pt>
                <c:pt idx="10360" formatCode="General">
                  <c:v>5.1969671959584497E-2</c:v>
                </c:pt>
                <c:pt idx="10361" formatCode="General">
                  <c:v>4.91660462438641E-2</c:v>
                </c:pt>
                <c:pt idx="10362" formatCode="General">
                  <c:v>4.96211043779222E-2</c:v>
                </c:pt>
                <c:pt idx="10363" formatCode="General">
                  <c:v>5.2764194010403102E-2</c:v>
                </c:pt>
                <c:pt idx="10364" formatCode="General">
                  <c:v>5.7352087010887003E-2</c:v>
                </c:pt>
                <c:pt idx="10365" formatCode="General">
                  <c:v>6.1571177682519102E-2</c:v>
                </c:pt>
                <c:pt idx="10366" formatCode="General">
                  <c:v>6.5328426454611704E-2</c:v>
                </c:pt>
                <c:pt idx="10367" formatCode="General">
                  <c:v>6.88080685652529E-2</c:v>
                </c:pt>
                <c:pt idx="10368" formatCode="General">
                  <c:v>7.1583293586220204E-2</c:v>
                </c:pt>
                <c:pt idx="10369" formatCode="General">
                  <c:v>7.4563698893494706E-2</c:v>
                </c:pt>
                <c:pt idx="10370" formatCode="General">
                  <c:v>7.8412074466545606E-2</c:v>
                </c:pt>
                <c:pt idx="10371" formatCode="General">
                  <c:v>8.2684320330209699E-2</c:v>
                </c:pt>
                <c:pt idx="10372" formatCode="General">
                  <c:v>8.6303024159296804E-2</c:v>
                </c:pt>
                <c:pt idx="10373" formatCode="General">
                  <c:v>8.8162059403684906E-2</c:v>
                </c:pt>
                <c:pt idx="10374" formatCode="General">
                  <c:v>8.7126700492295706E-2</c:v>
                </c:pt>
                <c:pt idx="10375" formatCode="General">
                  <c:v>8.2921698374452998E-2</c:v>
                </c:pt>
                <c:pt idx="10376" formatCode="General">
                  <c:v>7.5931297384320903E-2</c:v>
                </c:pt>
                <c:pt idx="10377" formatCode="General">
                  <c:v>6.5409970899006895E-2</c:v>
                </c:pt>
                <c:pt idx="10378" formatCode="General">
                  <c:v>5.0239146956000201E-2</c:v>
                </c:pt>
                <c:pt idx="10379" formatCode="General">
                  <c:v>3.1453110247802299E-2</c:v>
                </c:pt>
                <c:pt idx="10380" formatCode="General">
                  <c:v>1.1439813296052301E-2</c:v>
                </c:pt>
                <c:pt idx="10381" formatCode="General">
                  <c:v>-7.6196046261808098E-3</c:v>
                </c:pt>
                <c:pt idx="10382" formatCode="General">
                  <c:v>-2.4885462971942302E-2</c:v>
                </c:pt>
                <c:pt idx="10383" formatCode="General">
                  <c:v>-4.0839302707522403E-2</c:v>
                </c:pt>
                <c:pt idx="10384" formatCode="General">
                  <c:v>-5.6006991768648602E-2</c:v>
                </c:pt>
                <c:pt idx="10385" formatCode="General">
                  <c:v>-7.0535650965245805E-2</c:v>
                </c:pt>
                <c:pt idx="10386" formatCode="General">
                  <c:v>-8.3483637332006103E-2</c:v>
                </c:pt>
                <c:pt idx="10387" formatCode="General">
                  <c:v>-9.4301097539740697E-2</c:v>
                </c:pt>
                <c:pt idx="10388" formatCode="General">
                  <c:v>-0.103739486661</c:v>
                </c:pt>
                <c:pt idx="10389" formatCode="General">
                  <c:v>-0.11175108525802099</c:v>
                </c:pt>
                <c:pt idx="10390" formatCode="General">
                  <c:v>-0.117902292480886</c:v>
                </c:pt>
                <c:pt idx="10391" formatCode="General">
                  <c:v>-0.122121306058166</c:v>
                </c:pt>
                <c:pt idx="10392" formatCode="General">
                  <c:v>-0.12423753198599601</c:v>
                </c:pt>
                <c:pt idx="10393" formatCode="General">
                  <c:v>-0.12375159166484601</c:v>
                </c:pt>
                <c:pt idx="10394" formatCode="General">
                  <c:v>-0.120516420069415</c:v>
                </c:pt>
                <c:pt idx="10395" formatCode="General">
                  <c:v>-0.114995880993945</c:v>
                </c:pt>
                <c:pt idx="10396" formatCode="General">
                  <c:v>-0.10795314109854499</c:v>
                </c:pt>
                <c:pt idx="10397" formatCode="General">
                  <c:v>-9.9824413393423905E-2</c:v>
                </c:pt>
                <c:pt idx="10398" formatCode="General">
                  <c:v>-9.0283489737436495E-2</c:v>
                </c:pt>
                <c:pt idx="10399" formatCode="General">
                  <c:v>-7.8311123523833195E-2</c:v>
                </c:pt>
                <c:pt idx="10400" formatCode="General">
                  <c:v>-6.4339851041599005E-2</c:v>
                </c:pt>
                <c:pt idx="10401" formatCode="General">
                  <c:v>-5.0762590299320398E-2</c:v>
                </c:pt>
                <c:pt idx="10402" formatCode="General">
                  <c:v>-3.83167512107997E-2</c:v>
                </c:pt>
                <c:pt idx="10403" formatCode="General">
                  <c:v>-2.6089639832782299E-2</c:v>
                </c:pt>
                <c:pt idx="10404" formatCode="General">
                  <c:v>-1.3517549690154E-2</c:v>
                </c:pt>
                <c:pt idx="10405" formatCode="General">
                  <c:v>-1.01067021190261E-3</c:v>
                </c:pt>
                <c:pt idx="10406" formatCode="General">
                  <c:v>1.08627429919518E-2</c:v>
                </c:pt>
                <c:pt idx="10407" formatCode="General">
                  <c:v>2.22067152062249E-2</c:v>
                </c:pt>
                <c:pt idx="10408" formatCode="General">
                  <c:v>3.276006579258E-2</c:v>
                </c:pt>
                <c:pt idx="10409" formatCode="General">
                  <c:v>4.1921792944203597E-2</c:v>
                </c:pt>
                <c:pt idx="10410" formatCode="General">
                  <c:v>5.00722161457249E-2</c:v>
                </c:pt>
                <c:pt idx="10411" formatCode="General">
                  <c:v>5.7419288997255902E-2</c:v>
                </c:pt>
                <c:pt idx="10412" formatCode="General">
                  <c:v>6.3728065399163203E-2</c:v>
                </c:pt>
                <c:pt idx="10413" formatCode="General">
                  <c:v>6.8195681288909904E-2</c:v>
                </c:pt>
                <c:pt idx="10414" formatCode="General">
                  <c:v>7.0097462276439398E-2</c:v>
                </c:pt>
                <c:pt idx="10415" formatCode="General">
                  <c:v>6.9878019379340101E-2</c:v>
                </c:pt>
                <c:pt idx="10416" formatCode="General">
                  <c:v>6.7412631736647494E-2</c:v>
                </c:pt>
                <c:pt idx="10417" formatCode="General">
                  <c:v>6.2284246267653602E-2</c:v>
                </c:pt>
                <c:pt idx="10418" formatCode="General">
                  <c:v>5.4602531071874398E-2</c:v>
                </c:pt>
                <c:pt idx="10419" formatCode="General">
                  <c:v>4.5118610417854699E-2</c:v>
                </c:pt>
                <c:pt idx="10420" formatCode="General">
                  <c:v>3.53642626157726E-2</c:v>
                </c:pt>
                <c:pt idx="10421" formatCode="General">
                  <c:v>2.60981183804537E-2</c:v>
                </c:pt>
                <c:pt idx="10422" formatCode="General">
                  <c:v>1.6730106765562001E-2</c:v>
                </c:pt>
                <c:pt idx="10423" formatCode="General">
                  <c:v>7.1588000827053503E-3</c:v>
                </c:pt>
                <c:pt idx="10424" formatCode="General">
                  <c:v>-2.9741385732006999E-3</c:v>
                </c:pt>
                <c:pt idx="10425" formatCode="General">
                  <c:v>-1.4399446324182301E-2</c:v>
                </c:pt>
                <c:pt idx="10426" formatCode="General">
                  <c:v>-2.5686907666324098E-2</c:v>
                </c:pt>
                <c:pt idx="10427" formatCode="General">
                  <c:v>-3.5169859105721901E-2</c:v>
                </c:pt>
                <c:pt idx="10428" formatCode="General">
                  <c:v>-4.2092973037331602E-2</c:v>
                </c:pt>
                <c:pt idx="10429" formatCode="General">
                  <c:v>-4.6405552158274702E-2</c:v>
                </c:pt>
                <c:pt idx="10430" formatCode="General">
                  <c:v>-4.8553611975946799E-2</c:v>
                </c:pt>
                <c:pt idx="10431" formatCode="General">
                  <c:v>-4.84593736890645E-2</c:v>
                </c:pt>
                <c:pt idx="10432" formatCode="General">
                  <c:v>-4.6410582992467697E-2</c:v>
                </c:pt>
                <c:pt idx="10433" formatCode="General">
                  <c:v>-4.2844386291763098E-2</c:v>
                </c:pt>
                <c:pt idx="10434" formatCode="General">
                  <c:v>-3.7921129969275803E-2</c:v>
                </c:pt>
                <c:pt idx="10435" formatCode="General">
                  <c:v>-3.0977190474618398E-2</c:v>
                </c:pt>
                <c:pt idx="10436" formatCode="General">
                  <c:v>-2.1133959867790399E-2</c:v>
                </c:pt>
                <c:pt idx="10437" formatCode="General">
                  <c:v>-8.3842225646765106E-3</c:v>
                </c:pt>
                <c:pt idx="10438" formatCode="General">
                  <c:v>6.3414724918237804E-3</c:v>
                </c:pt>
                <c:pt idx="10439" formatCode="General">
                  <c:v>2.1796423447091699E-2</c:v>
                </c:pt>
                <c:pt idx="10440" formatCode="General">
                  <c:v>3.6959411182697903E-2</c:v>
                </c:pt>
                <c:pt idx="10441" formatCode="General">
                  <c:v>5.08127321359668E-2</c:v>
                </c:pt>
                <c:pt idx="10442" formatCode="General">
                  <c:v>6.2742975161725598E-2</c:v>
                </c:pt>
                <c:pt idx="10443" formatCode="General">
                  <c:v>7.2135354764377102E-2</c:v>
                </c:pt>
                <c:pt idx="10444" formatCode="General">
                  <c:v>7.9215528679787595E-2</c:v>
                </c:pt>
                <c:pt idx="10445" formatCode="General">
                  <c:v>8.4346331685967696E-2</c:v>
                </c:pt>
                <c:pt idx="10446" formatCode="General">
                  <c:v>8.7581367517624603E-2</c:v>
                </c:pt>
                <c:pt idx="10447" formatCode="General">
                  <c:v>8.9199734083617199E-2</c:v>
                </c:pt>
                <c:pt idx="10448" formatCode="General">
                  <c:v>8.9084239315555799E-2</c:v>
                </c:pt>
                <c:pt idx="10449" formatCode="General">
                  <c:v>8.7668378437335104E-2</c:v>
                </c:pt>
                <c:pt idx="10450" formatCode="General">
                  <c:v>8.4775318892005597E-2</c:v>
                </c:pt>
                <c:pt idx="10451" formatCode="General">
                  <c:v>7.9557413919525505E-2</c:v>
                </c:pt>
                <c:pt idx="10452" formatCode="General">
                  <c:v>7.2882453911564504E-2</c:v>
                </c:pt>
                <c:pt idx="10453" formatCode="General">
                  <c:v>6.6223551732917704E-2</c:v>
                </c:pt>
                <c:pt idx="10454" formatCode="General">
                  <c:v>6.0896398260872002E-2</c:v>
                </c:pt>
                <c:pt idx="10455" formatCode="General">
                  <c:v>5.7667713110292798E-2</c:v>
                </c:pt>
                <c:pt idx="10456" formatCode="General">
                  <c:v>5.6144113918374303E-2</c:v>
                </c:pt>
                <c:pt idx="10457" formatCode="General">
                  <c:v>5.4661943663350199E-2</c:v>
                </c:pt>
                <c:pt idx="10458" formatCode="General">
                  <c:v>5.2426662246575703E-2</c:v>
                </c:pt>
                <c:pt idx="10459" formatCode="General">
                  <c:v>5.0006218232188697E-2</c:v>
                </c:pt>
                <c:pt idx="10460" formatCode="General">
                  <c:v>4.8336148883770802E-2</c:v>
                </c:pt>
                <c:pt idx="10461" formatCode="General">
                  <c:v>4.8134199477247501E-2</c:v>
                </c:pt>
                <c:pt idx="10462" formatCode="General">
                  <c:v>4.88058743746086E-2</c:v>
                </c:pt>
                <c:pt idx="10463" formatCode="General">
                  <c:v>4.9971114458506001E-2</c:v>
                </c:pt>
                <c:pt idx="10464" formatCode="General">
                  <c:v>5.1905383440329002E-2</c:v>
                </c:pt>
                <c:pt idx="10465" formatCode="General">
                  <c:v>5.4878015651261103E-2</c:v>
                </c:pt>
                <c:pt idx="10466" formatCode="General">
                  <c:v>5.8186530695006899E-2</c:v>
                </c:pt>
                <c:pt idx="10467" formatCode="General">
                  <c:v>6.0049307457902802E-2</c:v>
                </c:pt>
                <c:pt idx="10468" formatCode="General">
                  <c:v>6.07064231325656E-2</c:v>
                </c:pt>
                <c:pt idx="10469" formatCode="General">
                  <c:v>6.1412552068749099E-2</c:v>
                </c:pt>
                <c:pt idx="10470" formatCode="General">
                  <c:v>6.2184827255021301E-2</c:v>
                </c:pt>
                <c:pt idx="10471" formatCode="General">
                  <c:v>6.3339826904192501E-2</c:v>
                </c:pt>
                <c:pt idx="10472" formatCode="General">
                  <c:v>6.4366361096981697E-2</c:v>
                </c:pt>
                <c:pt idx="10473" formatCode="General">
                  <c:v>6.4410994298888399E-2</c:v>
                </c:pt>
                <c:pt idx="10474" formatCode="General">
                  <c:v>6.3537277652396695E-2</c:v>
                </c:pt>
                <c:pt idx="10475" formatCode="General">
                  <c:v>6.2045370430626301E-2</c:v>
                </c:pt>
                <c:pt idx="10476" formatCode="General">
                  <c:v>6.0572011878292899E-2</c:v>
                </c:pt>
                <c:pt idx="10477" formatCode="General">
                  <c:v>5.9450205023145603E-2</c:v>
                </c:pt>
                <c:pt idx="10478" formatCode="General">
                  <c:v>5.8342225540941199E-2</c:v>
                </c:pt>
                <c:pt idx="10479" formatCode="General">
                  <c:v>5.6312716583608098E-2</c:v>
                </c:pt>
                <c:pt idx="10480" formatCode="General">
                  <c:v>5.3393558267632299E-2</c:v>
                </c:pt>
                <c:pt idx="10481" formatCode="General">
                  <c:v>5.0166888388512999E-2</c:v>
                </c:pt>
                <c:pt idx="10482" formatCode="General">
                  <c:v>4.6888909746550501E-2</c:v>
                </c:pt>
                <c:pt idx="10483" formatCode="General">
                  <c:v>4.4266582375369699E-2</c:v>
                </c:pt>
                <c:pt idx="10484" formatCode="General">
                  <c:v>4.2448285199218498E-2</c:v>
                </c:pt>
                <c:pt idx="10485" formatCode="General">
                  <c:v>4.0943432248689897E-2</c:v>
                </c:pt>
                <c:pt idx="10486" formatCode="General">
                  <c:v>3.8998176507954001E-2</c:v>
                </c:pt>
                <c:pt idx="10487" formatCode="General">
                  <c:v>3.5663538427084002E-2</c:v>
                </c:pt>
                <c:pt idx="10488" formatCode="General">
                  <c:v>3.0794491115271799E-2</c:v>
                </c:pt>
                <c:pt idx="10489" formatCode="General">
                  <c:v>2.4865494371995901E-2</c:v>
                </c:pt>
                <c:pt idx="10490" formatCode="General">
                  <c:v>1.8311180703736499E-2</c:v>
                </c:pt>
                <c:pt idx="10491" formatCode="General">
                  <c:v>1.11662435916824E-2</c:v>
                </c:pt>
                <c:pt idx="10492" formatCode="General">
                  <c:v>2.9625866179358602E-3</c:v>
                </c:pt>
                <c:pt idx="10493" formatCode="General">
                  <c:v>-6.1069460458186096E-3</c:v>
                </c:pt>
                <c:pt idx="10494" formatCode="General">
                  <c:v>-1.5606899516889801E-2</c:v>
                </c:pt>
                <c:pt idx="10495" formatCode="General">
                  <c:v>-2.52347991249295E-2</c:v>
                </c:pt>
                <c:pt idx="10496" formatCode="General">
                  <c:v>-3.4648065383346298E-2</c:v>
                </c:pt>
                <c:pt idx="10497" formatCode="General">
                  <c:v>-4.4090682259596198E-2</c:v>
                </c:pt>
                <c:pt idx="10498" formatCode="General">
                  <c:v>-5.3616431211880103E-2</c:v>
                </c:pt>
                <c:pt idx="10499" formatCode="General">
                  <c:v>-6.2547733009010703E-2</c:v>
                </c:pt>
                <c:pt idx="10500" formatCode="General">
                  <c:v>-7.0743396313863796E-2</c:v>
                </c:pt>
                <c:pt idx="10501" formatCode="General">
                  <c:v>-7.8887237631087001E-2</c:v>
                </c:pt>
                <c:pt idx="10502" formatCode="General">
                  <c:v>-8.6972406537500602E-2</c:v>
                </c:pt>
                <c:pt idx="10503" formatCode="General">
                  <c:v>-9.4225930347389103E-2</c:v>
                </c:pt>
                <c:pt idx="10504" formatCode="General">
                  <c:v>-0.100119389380298</c:v>
                </c:pt>
                <c:pt idx="10505" formatCode="General">
                  <c:v>-0.104695260343277</c:v>
                </c:pt>
                <c:pt idx="10506" formatCode="General">
                  <c:v>-0.107947305878272</c:v>
                </c:pt>
                <c:pt idx="10507" formatCode="General">
                  <c:v>-0.109628291120135</c:v>
                </c:pt>
                <c:pt idx="10508" formatCode="General">
                  <c:v>-0.11066142747949501</c:v>
                </c:pt>
                <c:pt idx="10509" formatCode="General">
                  <c:v>-0.112057921948145</c:v>
                </c:pt>
                <c:pt idx="10510" formatCode="General">
                  <c:v>-0.114196747182422</c:v>
                </c:pt>
                <c:pt idx="10511" formatCode="General">
                  <c:v>-0.11673043648644101</c:v>
                </c:pt>
                <c:pt idx="10512" formatCode="General">
                  <c:v>-0.119158107503798</c:v>
                </c:pt>
                <c:pt idx="10513" formatCode="General">
                  <c:v>-0.121409631970871</c:v>
                </c:pt>
                <c:pt idx="10514" formatCode="General">
                  <c:v>-0.123876538597334</c:v>
                </c:pt>
                <c:pt idx="10515" formatCode="General">
                  <c:v>-0.12678935931030499</c:v>
                </c:pt>
                <c:pt idx="10516" formatCode="General">
                  <c:v>-0.12977332386246601</c:v>
                </c:pt>
                <c:pt idx="10517" formatCode="General">
                  <c:v>-0.13324246157324399</c:v>
                </c:pt>
                <c:pt idx="10518" formatCode="General">
                  <c:v>-0.13722300298451701</c:v>
                </c:pt>
                <c:pt idx="10519" formatCode="General">
                  <c:v>-0.14189602553799399</c:v>
                </c:pt>
                <c:pt idx="10520" formatCode="General">
                  <c:v>-0.14815746867389501</c:v>
                </c:pt>
                <c:pt idx="10521" formatCode="General">
                  <c:v>-0.15571791186662701</c:v>
                </c:pt>
                <c:pt idx="10522" formatCode="General">
                  <c:v>-0.164239705555003</c:v>
                </c:pt>
                <c:pt idx="10523" formatCode="General">
                  <c:v>-0.17299153867290501</c:v>
                </c:pt>
                <c:pt idx="10524" formatCode="General">
                  <c:v>-0.18123630609647001</c:v>
                </c:pt>
                <c:pt idx="10525" formatCode="General">
                  <c:v>-0.189246099902944</c:v>
                </c:pt>
                <c:pt idx="10526" formatCode="General">
                  <c:v>-0.197021173108551</c:v>
                </c:pt>
                <c:pt idx="10527" formatCode="General">
                  <c:v>-0.20405881284989</c:v>
                </c:pt>
                <c:pt idx="10528" formatCode="General">
                  <c:v>-0.209824812981669</c:v>
                </c:pt>
                <c:pt idx="10529" formatCode="General">
                  <c:v>-0.214584027046722</c:v>
                </c:pt>
                <c:pt idx="10530" formatCode="General">
                  <c:v>-0.21839771219890899</c:v>
                </c:pt>
                <c:pt idx="10531" formatCode="General">
                  <c:v>-0.221875208293</c:v>
                </c:pt>
                <c:pt idx="10532" formatCode="General">
                  <c:v>-0.22583649052683299</c:v>
                </c:pt>
                <c:pt idx="10533" formatCode="General">
                  <c:v>-0.23040115124213301</c:v>
                </c:pt>
                <c:pt idx="10534" formatCode="General">
                  <c:v>-0.235577267484325</c:v>
                </c:pt>
                <c:pt idx="10535" formatCode="General">
                  <c:v>-0.24045631268769599</c:v>
                </c:pt>
                <c:pt idx="10536" formatCode="General">
                  <c:v>-0.24522571041556199</c:v>
                </c:pt>
                <c:pt idx="10537" formatCode="General">
                  <c:v>-0.25023789598417401</c:v>
                </c:pt>
                <c:pt idx="10538" formatCode="General">
                  <c:v>-0.25564262948424599</c:v>
                </c:pt>
                <c:pt idx="10539" formatCode="General">
                  <c:v>-0.26234108055759597</c:v>
                </c:pt>
                <c:pt idx="10540" formatCode="General">
                  <c:v>-0.27066753871405802</c:v>
                </c:pt>
                <c:pt idx="10541" formatCode="General">
                  <c:v>-0.280362094433459</c:v>
                </c:pt>
                <c:pt idx="10542" formatCode="General">
                  <c:v>-0.29131758364944599</c:v>
                </c:pt>
                <c:pt idx="10543" formatCode="General">
                  <c:v>-0.30320067964017899</c:v>
                </c:pt>
                <c:pt idx="10544" formatCode="General">
                  <c:v>-0.31643255388257902</c:v>
                </c:pt>
                <c:pt idx="10545" formatCode="General">
                  <c:v>-0.33184788459192699</c:v>
                </c:pt>
                <c:pt idx="10546" formatCode="General">
                  <c:v>-0.34862260923494898</c:v>
                </c:pt>
                <c:pt idx="10547" formatCode="General">
                  <c:v>-0.36521117710006201</c:v>
                </c:pt>
                <c:pt idx="10548" formatCode="General">
                  <c:v>-0.3809098436135</c:v>
                </c:pt>
                <c:pt idx="10549" formatCode="General">
                  <c:v>-0.39595180015001702</c:v>
                </c:pt>
                <c:pt idx="10550" formatCode="General">
                  <c:v>-0.41059541795077698</c:v>
                </c:pt>
                <c:pt idx="10551" formatCode="General">
                  <c:v>-0.42405383693058302</c:v>
                </c:pt>
                <c:pt idx="10552" formatCode="General">
                  <c:v>-0.434487569147049</c:v>
                </c:pt>
                <c:pt idx="10553" formatCode="General">
                  <c:v>-0.441047920425508</c:v>
                </c:pt>
                <c:pt idx="10554" formatCode="General">
                  <c:v>-0.44294686822665602</c:v>
                </c:pt>
                <c:pt idx="10555" formatCode="General">
                  <c:v>-0.43941906285405002</c:v>
                </c:pt>
                <c:pt idx="10556" formatCode="General">
                  <c:v>-0.43137422632621902</c:v>
                </c:pt>
                <c:pt idx="10557" formatCode="General">
                  <c:v>-0.42048724984832703</c:v>
                </c:pt>
                <c:pt idx="10558" formatCode="General">
                  <c:v>-0.40800660596683203</c:v>
                </c:pt>
                <c:pt idx="10559" formatCode="General">
                  <c:v>-0.39417954447514197</c:v>
                </c:pt>
                <c:pt idx="10560" formatCode="General">
                  <c:v>-0.37942262898881202</c:v>
                </c:pt>
                <c:pt idx="10561" formatCode="General">
                  <c:v>-0.36479906631299502</c:v>
                </c:pt>
                <c:pt idx="10562" formatCode="General">
                  <c:v>-0.35122638746528201</c:v>
                </c:pt>
                <c:pt idx="10563" formatCode="General">
                  <c:v>-0.33965586459845098</c:v>
                </c:pt>
                <c:pt idx="10564" formatCode="General">
                  <c:v>-0.33084682961818401</c:v>
                </c:pt>
                <c:pt idx="10565" formatCode="General">
                  <c:v>-0.32425543822449598</c:v>
                </c:pt>
                <c:pt idx="10566" formatCode="General">
                  <c:v>-0.31914852180623399</c:v>
                </c:pt>
                <c:pt idx="10567" formatCode="General">
                  <c:v>-0.31603870948761498</c:v>
                </c:pt>
                <c:pt idx="10568" formatCode="General">
                  <c:v>-0.31586374334914302</c:v>
                </c:pt>
                <c:pt idx="10569" formatCode="General">
                  <c:v>-0.31820466292654698</c:v>
                </c:pt>
                <c:pt idx="10570" formatCode="General">
                  <c:v>-0.32267403143560902</c:v>
                </c:pt>
                <c:pt idx="10571" formatCode="General">
                  <c:v>-0.330416143242375</c:v>
                </c:pt>
                <c:pt idx="10572" formatCode="General">
                  <c:v>-0.34107607530853501</c:v>
                </c:pt>
                <c:pt idx="10573" formatCode="General">
                  <c:v>-0.35265578258413799</c:v>
                </c:pt>
                <c:pt idx="10574" formatCode="General">
                  <c:v>-0.36343165075994199</c:v>
                </c:pt>
                <c:pt idx="10575" formatCode="General">
                  <c:v>-0.372110553634939</c:v>
                </c:pt>
                <c:pt idx="10576" formatCode="General">
                  <c:v>-0.37713734534025101</c:v>
                </c:pt>
                <c:pt idx="10577" formatCode="General">
                  <c:v>-0.37718907747577601</c:v>
                </c:pt>
                <c:pt idx="10578" formatCode="General">
                  <c:v>-0.37230858601347</c:v>
                </c:pt>
                <c:pt idx="10579" formatCode="General">
                  <c:v>-0.36339812961831502</c:v>
                </c:pt>
                <c:pt idx="10580" formatCode="General">
                  <c:v>-0.35196655099782298</c:v>
                </c:pt>
                <c:pt idx="10581" formatCode="General">
                  <c:v>-0.339638762855692</c:v>
                </c:pt>
                <c:pt idx="10582" formatCode="General">
                  <c:v>-0.32820505906938002</c:v>
                </c:pt>
                <c:pt idx="10583" formatCode="General">
                  <c:v>-0.31759070733415101</c:v>
                </c:pt>
                <c:pt idx="10584" formatCode="General">
                  <c:v>-0.30634814563444301</c:v>
                </c:pt>
                <c:pt idx="10585" formatCode="General">
                  <c:v>-0.29506029582274101</c:v>
                </c:pt>
                <c:pt idx="10586" formatCode="General">
                  <c:v>-0.28439637470763801</c:v>
                </c:pt>
                <c:pt idx="10587" formatCode="General">
                  <c:v>-0.27409502899063298</c:v>
                </c:pt>
                <c:pt idx="10588" formatCode="General">
                  <c:v>-0.26502247206385199</c:v>
                </c:pt>
                <c:pt idx="10589" formatCode="General">
                  <c:v>-0.257376727279858</c:v>
                </c:pt>
                <c:pt idx="10590" formatCode="General">
                  <c:v>-0.25006036869513698</c:v>
                </c:pt>
                <c:pt idx="10591" formatCode="General">
                  <c:v>-0.24286316210099201</c:v>
                </c:pt>
                <c:pt idx="10592" formatCode="General">
                  <c:v>-0.23569422339879401</c:v>
                </c:pt>
                <c:pt idx="10593" formatCode="General">
                  <c:v>-0.228041215063115</c:v>
                </c:pt>
                <c:pt idx="10594" formatCode="General">
                  <c:v>-0.220288243206922</c:v>
                </c:pt>
                <c:pt idx="10595" formatCode="General">
                  <c:v>-0.21334022225023999</c:v>
                </c:pt>
                <c:pt idx="10596" formatCode="General">
                  <c:v>-0.20736042928441401</c:v>
                </c:pt>
                <c:pt idx="10597" formatCode="General">
                  <c:v>-0.201672719322391</c:v>
                </c:pt>
                <c:pt idx="10598" formatCode="General">
                  <c:v>-0.19462836097149899</c:v>
                </c:pt>
                <c:pt idx="10599" formatCode="General">
                  <c:v>-0.185114257349552</c:v>
                </c:pt>
                <c:pt idx="10600" formatCode="General">
                  <c:v>-0.17398855085849699</c:v>
                </c:pt>
                <c:pt idx="10601" formatCode="General">
                  <c:v>-0.162243201255898</c:v>
                </c:pt>
                <c:pt idx="10602" formatCode="General">
                  <c:v>-0.15002653234860899</c:v>
                </c:pt>
                <c:pt idx="10603" formatCode="General">
                  <c:v>-0.137615214680845</c:v>
                </c:pt>
                <c:pt idx="10604" formatCode="General">
                  <c:v>-0.12545620485999401</c:v>
                </c:pt>
                <c:pt idx="10605" formatCode="General">
                  <c:v>-0.113826020062977</c:v>
                </c:pt>
                <c:pt idx="10606" formatCode="General">
                  <c:v>-0.102916094183786</c:v>
                </c:pt>
                <c:pt idx="10607" formatCode="General">
                  <c:v>-9.3092864471144704E-2</c:v>
                </c:pt>
                <c:pt idx="10608" formatCode="General">
                  <c:v>-8.3923939734245903E-2</c:v>
                </c:pt>
                <c:pt idx="10609" formatCode="General">
                  <c:v>-7.4241117164613499E-2</c:v>
                </c:pt>
                <c:pt idx="10610" formatCode="General">
                  <c:v>-6.4397755118313402E-2</c:v>
                </c:pt>
                <c:pt idx="10611" formatCode="General">
                  <c:v>-5.58582598504518E-2</c:v>
                </c:pt>
                <c:pt idx="10612" formatCode="General">
                  <c:v>-4.8290444928076597E-2</c:v>
                </c:pt>
                <c:pt idx="10613" formatCode="General">
                  <c:v>-4.05135546670237E-2</c:v>
                </c:pt>
                <c:pt idx="10614" formatCode="General">
                  <c:v>-3.2364217503602598E-2</c:v>
                </c:pt>
                <c:pt idx="10615" formatCode="General">
                  <c:v>-2.35749437202817E-2</c:v>
                </c:pt>
                <c:pt idx="10616" formatCode="General">
                  <c:v>-1.43241767682571E-2</c:v>
                </c:pt>
                <c:pt idx="10617" formatCode="General">
                  <c:v>-5.1477700921749902E-3</c:v>
                </c:pt>
                <c:pt idx="10618" formatCode="General">
                  <c:v>3.69722672739577E-3</c:v>
                </c:pt>
                <c:pt idx="10619" formatCode="General">
                  <c:v>1.18505653768501E-2</c:v>
                </c:pt>
                <c:pt idx="10620" formatCode="General">
                  <c:v>2.0391659106464E-2</c:v>
                </c:pt>
                <c:pt idx="10621" formatCode="General">
                  <c:v>3.1363294132019499E-2</c:v>
                </c:pt>
                <c:pt idx="10622" formatCode="General">
                  <c:v>4.4000658391678299E-2</c:v>
                </c:pt>
                <c:pt idx="10623" formatCode="General">
                  <c:v>5.6201933188177802E-2</c:v>
                </c:pt>
                <c:pt idx="10624" formatCode="General">
                  <c:v>6.7752311593760203E-2</c:v>
                </c:pt>
                <c:pt idx="10625" formatCode="General">
                  <c:v>7.8929168655967996E-2</c:v>
                </c:pt>
                <c:pt idx="10626" formatCode="General">
                  <c:v>9.0594038116199593E-2</c:v>
                </c:pt>
                <c:pt idx="10627" formatCode="General">
                  <c:v>0.10261734413248</c:v>
                </c:pt>
                <c:pt idx="10628" formatCode="General">
                  <c:v>0.113496502458922</c:v>
                </c:pt>
                <c:pt idx="10629" formatCode="General">
                  <c:v>0.12271215671609</c:v>
                </c:pt>
                <c:pt idx="10630" formatCode="General">
                  <c:v>0.13130292733760701</c:v>
                </c:pt>
                <c:pt idx="10631" formatCode="General">
                  <c:v>0.14023776626340001</c:v>
                </c:pt>
                <c:pt idx="10632" formatCode="General">
                  <c:v>0.149156797934064</c:v>
                </c:pt>
                <c:pt idx="10633" formatCode="General">
                  <c:v>0.15833273803428199</c:v>
                </c:pt>
                <c:pt idx="10634" formatCode="General">
                  <c:v>0.16789560089401101</c:v>
                </c:pt>
                <c:pt idx="10635" formatCode="General">
                  <c:v>0.17713419511403</c:v>
                </c:pt>
                <c:pt idx="10636" formatCode="General">
                  <c:v>0.18617564575658299</c:v>
                </c:pt>
                <c:pt idx="10637" formatCode="General">
                  <c:v>0.195600214587591</c:v>
                </c:pt>
                <c:pt idx="10638" formatCode="General">
                  <c:v>0.20555489607357599</c:v>
                </c:pt>
                <c:pt idx="10639" formatCode="General">
                  <c:v>0.216024607065645</c:v>
                </c:pt>
                <c:pt idx="10640" formatCode="General">
                  <c:v>0.22727145134381399</c:v>
                </c:pt>
                <c:pt idx="10641" formatCode="General">
                  <c:v>0.23914167500466399</c:v>
                </c:pt>
                <c:pt idx="10642" formatCode="General">
                  <c:v>0.250892889672166</c:v>
                </c:pt>
                <c:pt idx="10643" formatCode="General">
                  <c:v>0.26245090884223399</c:v>
                </c:pt>
                <c:pt idx="10644" formatCode="General">
                  <c:v>0.273694795517963</c:v>
                </c:pt>
                <c:pt idx="10645" formatCode="General">
                  <c:v>0.28409936328709101</c:v>
                </c:pt>
                <c:pt idx="10646" formatCode="General">
                  <c:v>0.29314196781895102</c:v>
                </c:pt>
                <c:pt idx="10647" formatCode="General">
                  <c:v>0.30083077460152202</c:v>
                </c:pt>
                <c:pt idx="10648" formatCode="General">
                  <c:v>0.30694919050261699</c:v>
                </c:pt>
                <c:pt idx="10649" formatCode="General">
                  <c:v>0.31227798158187497</c:v>
                </c:pt>
                <c:pt idx="10650" formatCode="General">
                  <c:v>0.318168032075204</c:v>
                </c:pt>
                <c:pt idx="10651" formatCode="General">
                  <c:v>0.32438739872865402</c:v>
                </c:pt>
                <c:pt idx="10652" formatCode="General">
                  <c:v>0.33100109584571902</c:v>
                </c:pt>
                <c:pt idx="10653" formatCode="General">
                  <c:v>0.33865347051462302</c:v>
                </c:pt>
                <c:pt idx="10654" formatCode="General">
                  <c:v>0.346993879333929</c:v>
                </c:pt>
                <c:pt idx="10655" formatCode="General">
                  <c:v>0.35544884706636898</c:v>
                </c:pt>
                <c:pt idx="10656" formatCode="General">
                  <c:v>0.36463743687342698</c:v>
                </c:pt>
                <c:pt idx="10657" formatCode="General">
                  <c:v>0.37419285696808602</c:v>
                </c:pt>
                <c:pt idx="10658" formatCode="General">
                  <c:v>0.38327160801357602</c:v>
                </c:pt>
                <c:pt idx="10659" formatCode="General">
                  <c:v>0.39143805390549002</c:v>
                </c:pt>
                <c:pt idx="10660" formatCode="General">
                  <c:v>0.39872752973931802</c:v>
                </c:pt>
                <c:pt idx="10661" formatCode="General">
                  <c:v>0.4055357348261</c:v>
                </c:pt>
                <c:pt idx="10662" formatCode="General">
                  <c:v>0.411635681298268</c:v>
                </c:pt>
                <c:pt idx="10663" formatCode="General">
                  <c:v>0.41653849608103</c:v>
                </c:pt>
                <c:pt idx="10664" formatCode="General">
                  <c:v>0.42023897016553102</c:v>
                </c:pt>
                <c:pt idx="10665" formatCode="General">
                  <c:v>0.42302215499809898</c:v>
                </c:pt>
                <c:pt idx="10666" formatCode="General">
                  <c:v>0.42555617014644298</c:v>
                </c:pt>
                <c:pt idx="10667" formatCode="General">
                  <c:v>0.42847489078517398</c:v>
                </c:pt>
                <c:pt idx="10668" formatCode="General">
                  <c:v>0.43084926153492398</c:v>
                </c:pt>
                <c:pt idx="10669" formatCode="General">
                  <c:v>0.43288887833505901</c:v>
                </c:pt>
                <c:pt idx="10670" formatCode="General">
                  <c:v>0.43609637192821099</c:v>
                </c:pt>
                <c:pt idx="10671" formatCode="General">
                  <c:v>0.44063538969628002</c:v>
                </c:pt>
                <c:pt idx="10672" formatCode="General">
                  <c:v>0.44534087396760802</c:v>
                </c:pt>
                <c:pt idx="10673" formatCode="General">
                  <c:v>0.449508868746815</c:v>
                </c:pt>
                <c:pt idx="10674" formatCode="General">
                  <c:v>0.453925428734965</c:v>
                </c:pt>
                <c:pt idx="10675" formatCode="General">
                  <c:v>0.458333835352845</c:v>
                </c:pt>
                <c:pt idx="10676" formatCode="General">
                  <c:v>0.46222826459604799</c:v>
                </c:pt>
                <c:pt idx="10677" formatCode="General">
                  <c:v>0.46512852999037602</c:v>
                </c:pt>
                <c:pt idx="10678" formatCode="General">
                  <c:v>0.46578918356939603</c:v>
                </c:pt>
                <c:pt idx="10679" formatCode="General">
                  <c:v>0.46438709677916401</c:v>
                </c:pt>
                <c:pt idx="10680" formatCode="General">
                  <c:v>0.46194610064757002</c:v>
                </c:pt>
                <c:pt idx="10681" formatCode="General">
                  <c:v>0.45903620670300899</c:v>
                </c:pt>
                <c:pt idx="10682" formatCode="General">
                  <c:v>0.45592424289203498</c:v>
                </c:pt>
                <c:pt idx="10683" formatCode="General">
                  <c:v>0.45254574791395202</c:v>
                </c:pt>
                <c:pt idx="10684" formatCode="General">
                  <c:v>0.44932136035300002</c:v>
                </c:pt>
                <c:pt idx="10685" formatCode="General">
                  <c:v>0.44582369575408698</c:v>
                </c:pt>
                <c:pt idx="10686" formatCode="General">
                  <c:v>0.44077145603763501</c:v>
                </c:pt>
                <c:pt idx="10687" formatCode="General">
                  <c:v>0.43479359326766798</c:v>
                </c:pt>
                <c:pt idx="10688" formatCode="General">
                  <c:v>0.42885435035435898</c:v>
                </c:pt>
                <c:pt idx="10689" formatCode="General">
                  <c:v>0.42315482639657398</c:v>
                </c:pt>
                <c:pt idx="10690" formatCode="General">
                  <c:v>0.41772642812294197</c:v>
                </c:pt>
                <c:pt idx="10691" formatCode="General">
                  <c:v>0.41332024159019298</c:v>
                </c:pt>
                <c:pt idx="10692" formatCode="General">
                  <c:v>0.41117994378160899</c:v>
                </c:pt>
                <c:pt idx="10693" formatCode="General">
                  <c:v>0.41223507679705601</c:v>
                </c:pt>
                <c:pt idx="10694" formatCode="General">
                  <c:v>0.41636076045475701</c:v>
                </c:pt>
                <c:pt idx="10695" formatCode="General">
                  <c:v>0.42297159224271003</c:v>
                </c:pt>
                <c:pt idx="10696" formatCode="General">
                  <c:v>0.431537660762634</c:v>
                </c:pt>
                <c:pt idx="10697" formatCode="General">
                  <c:v>0.440744281825242</c:v>
                </c:pt>
                <c:pt idx="10698" formatCode="General">
                  <c:v>0.45019499839148103</c:v>
                </c:pt>
                <c:pt idx="10699" formatCode="General">
                  <c:v>0.459647042210026</c:v>
                </c:pt>
                <c:pt idx="10700" formatCode="General">
                  <c:v>0.46860641876115</c:v>
                </c:pt>
                <c:pt idx="10701" formatCode="General">
                  <c:v>0.476592817041186</c:v>
                </c:pt>
                <c:pt idx="10702" formatCode="General">
                  <c:v>0.48199398004548499</c:v>
                </c:pt>
                <c:pt idx="10703" formatCode="General">
                  <c:v>0.483949606543429</c:v>
                </c:pt>
                <c:pt idx="10704" formatCode="General">
                  <c:v>0.482299544129351</c:v>
                </c:pt>
                <c:pt idx="10705" formatCode="General">
                  <c:v>0.47792005254197101</c:v>
                </c:pt>
                <c:pt idx="10706" formatCode="General">
                  <c:v>0.47200152215860303</c:v>
                </c:pt>
                <c:pt idx="10707" formatCode="General">
                  <c:v>0.46454756991961099</c:v>
                </c:pt>
                <c:pt idx="10708" formatCode="General">
                  <c:v>0.45513988638636299</c:v>
                </c:pt>
                <c:pt idx="10709" formatCode="General">
                  <c:v>0.44362609189671098</c:v>
                </c:pt>
                <c:pt idx="10710" formatCode="General">
                  <c:v>0.43032509264455598</c:v>
                </c:pt>
                <c:pt idx="10711" formatCode="General">
                  <c:v>0.41517729737016501</c:v>
                </c:pt>
                <c:pt idx="10712" formatCode="General">
                  <c:v>0.39856025125746702</c:v>
                </c:pt>
                <c:pt idx="10713" formatCode="General">
                  <c:v>0.38172241798159501</c:v>
                </c:pt>
                <c:pt idx="10714" formatCode="General">
                  <c:v>0.36551463381611998</c:v>
                </c:pt>
                <c:pt idx="10715" formatCode="General">
                  <c:v>0.34970955373448198</c:v>
                </c:pt>
                <c:pt idx="10716" formatCode="General">
                  <c:v>0.33421218088146398</c:v>
                </c:pt>
                <c:pt idx="10717" formatCode="General">
                  <c:v>0.31919387597013799</c:v>
                </c:pt>
                <c:pt idx="10718" formatCode="General">
                  <c:v>0.304484515700993</c:v>
                </c:pt>
                <c:pt idx="10719" formatCode="General">
                  <c:v>0.28986598971959898</c:v>
                </c:pt>
                <c:pt idx="10720" formatCode="General">
                  <c:v>0.27572479344558198</c:v>
                </c:pt>
                <c:pt idx="10721" formatCode="General">
                  <c:v>0.26220531408129299</c:v>
                </c:pt>
                <c:pt idx="10722" formatCode="General">
                  <c:v>0.24913510745696099</c:v>
                </c:pt>
                <c:pt idx="10723" formatCode="General">
                  <c:v>0.237010900620543</c:v>
                </c:pt>
                <c:pt idx="10724" formatCode="General">
                  <c:v>0.22499681873199801</c:v>
                </c:pt>
                <c:pt idx="10725" formatCode="General">
                  <c:v>0.21148978109081701</c:v>
                </c:pt>
                <c:pt idx="10726" formatCode="General">
                  <c:v>0.197082262339383</c:v>
                </c:pt>
                <c:pt idx="10727" formatCode="General">
                  <c:v>0.18332142394181</c:v>
                </c:pt>
                <c:pt idx="10728" formatCode="General">
                  <c:v>0.171072560343865</c:v>
                </c:pt>
                <c:pt idx="10729" formatCode="General">
                  <c:v>0.159921627378073</c:v>
                </c:pt>
                <c:pt idx="10730" formatCode="General">
                  <c:v>0.14834524281877301</c:v>
                </c:pt>
                <c:pt idx="10731" formatCode="General">
                  <c:v>0.136554586118949</c:v>
                </c:pt>
                <c:pt idx="10732" formatCode="General">
                  <c:v>0.12602067668158501</c:v>
                </c:pt>
                <c:pt idx="10733" formatCode="General">
                  <c:v>0.11745247753427999</c:v>
                </c:pt>
                <c:pt idx="10734" formatCode="General">
                  <c:v>0.110157216766563</c:v>
                </c:pt>
                <c:pt idx="10735" formatCode="General">
                  <c:v>0.103228872604783</c:v>
                </c:pt>
                <c:pt idx="10736" formatCode="General">
                  <c:v>9.7180347196606703E-2</c:v>
                </c:pt>
                <c:pt idx="10737" formatCode="General">
                  <c:v>9.3088420247185305E-2</c:v>
                </c:pt>
                <c:pt idx="10738" formatCode="General">
                  <c:v>9.1103007275327094E-2</c:v>
                </c:pt>
                <c:pt idx="10739" formatCode="General">
                  <c:v>9.0789995394300799E-2</c:v>
                </c:pt>
                <c:pt idx="10740" formatCode="General">
                  <c:v>9.2163340380917794E-2</c:v>
                </c:pt>
                <c:pt idx="10741" formatCode="General">
                  <c:v>9.6291183987259096E-2</c:v>
                </c:pt>
                <c:pt idx="10742" formatCode="General">
                  <c:v>0.10385025610879001</c:v>
                </c:pt>
                <c:pt idx="10743" formatCode="General">
                  <c:v>0.113353302720211</c:v>
                </c:pt>
                <c:pt idx="10744" formatCode="General">
                  <c:v>0.12217953684701401</c:v>
                </c:pt>
                <c:pt idx="10745" formatCode="General">
                  <c:v>0.128049206784278</c:v>
                </c:pt>
                <c:pt idx="10746" formatCode="General">
                  <c:v>0.13091667495364601</c:v>
                </c:pt>
                <c:pt idx="10747" formatCode="General">
                  <c:v>0.13146212406659299</c:v>
                </c:pt>
                <c:pt idx="10748" formatCode="General">
                  <c:v>0.129494608953586</c:v>
                </c:pt>
                <c:pt idx="10749" formatCode="General">
                  <c:v>0.12537172282390899</c:v>
                </c:pt>
                <c:pt idx="10750" formatCode="General">
                  <c:v>0.11952324638341601</c:v>
                </c:pt>
                <c:pt idx="10751" formatCode="General">
                  <c:v>0.11136200290861201</c:v>
                </c:pt>
                <c:pt idx="10752" formatCode="General">
                  <c:v>0.100416157159612</c:v>
                </c:pt>
                <c:pt idx="10753" formatCode="General">
                  <c:v>8.72027143009379E-2</c:v>
                </c:pt>
                <c:pt idx="10754" formatCode="General">
                  <c:v>7.2039232303335601E-2</c:v>
                </c:pt>
                <c:pt idx="10755" formatCode="General">
                  <c:v>5.4277762165798001E-2</c:v>
                </c:pt>
                <c:pt idx="10756" formatCode="General">
                  <c:v>3.4072567042803703E-2</c:v>
                </c:pt>
                <c:pt idx="10757" formatCode="General">
                  <c:v>1.25573784580271E-2</c:v>
                </c:pt>
                <c:pt idx="10758" formatCode="General">
                  <c:v>-8.4893887723640604E-3</c:v>
                </c:pt>
                <c:pt idx="10759" formatCode="General">
                  <c:v>-2.7585538102371399E-2</c:v>
                </c:pt>
                <c:pt idx="10760" formatCode="General">
                  <c:v>-4.5352594596330703E-2</c:v>
                </c:pt>
                <c:pt idx="10761" formatCode="General">
                  <c:v>-6.1986141249074901E-2</c:v>
                </c:pt>
                <c:pt idx="10762" formatCode="General">
                  <c:v>-7.6734267536289202E-2</c:v>
                </c:pt>
                <c:pt idx="10763" formatCode="General">
                  <c:v>-9.0613012866080006E-2</c:v>
                </c:pt>
                <c:pt idx="10764" formatCode="General">
                  <c:v>-0.104520413448833</c:v>
                </c:pt>
                <c:pt idx="10765" formatCode="General">
                  <c:v>-0.117923245818065</c:v>
                </c:pt>
                <c:pt idx="10766" formatCode="General">
                  <c:v>-0.12905990865559999</c:v>
                </c:pt>
                <c:pt idx="10767" formatCode="General">
                  <c:v>-0.136623812572535</c:v>
                </c:pt>
                <c:pt idx="10768" formatCode="General">
                  <c:v>-0.14158096541533299</c:v>
                </c:pt>
                <c:pt idx="10769" formatCode="General">
                  <c:v>-0.146105819149873</c:v>
                </c:pt>
                <c:pt idx="10770" formatCode="General">
                  <c:v>-0.152016240823976</c:v>
                </c:pt>
                <c:pt idx="10771" formatCode="General">
                  <c:v>-0.15866936774905999</c:v>
                </c:pt>
                <c:pt idx="10772" formatCode="General">
                  <c:v>-0.16497478972134</c:v>
                </c:pt>
                <c:pt idx="10773" formatCode="General">
                  <c:v>-0.17070809274938201</c:v>
                </c:pt>
                <c:pt idx="10774" formatCode="General">
                  <c:v>-0.175752661064774</c:v>
                </c:pt>
                <c:pt idx="10775" formatCode="General">
                  <c:v>-0.18002043038210699</c:v>
                </c:pt>
                <c:pt idx="10776" formatCode="General">
                  <c:v>-0.18382143777210599</c:v>
                </c:pt>
                <c:pt idx="10777" formatCode="General">
                  <c:v>-0.18825993272497199</c:v>
                </c:pt>
                <c:pt idx="10778" formatCode="General">
                  <c:v>-0.194280503102852</c:v>
                </c:pt>
                <c:pt idx="10779" formatCode="General">
                  <c:v>-0.20178941352614099</c:v>
                </c:pt>
                <c:pt idx="10780" formatCode="General">
                  <c:v>-0.210104986826814</c:v>
                </c:pt>
                <c:pt idx="10781" formatCode="General">
                  <c:v>-0.219031416805126</c:v>
                </c:pt>
                <c:pt idx="10782" formatCode="General">
                  <c:v>-0.228818763399603</c:v>
                </c:pt>
                <c:pt idx="10783" formatCode="General">
                  <c:v>-0.240356864051153</c:v>
                </c:pt>
                <c:pt idx="10784" formatCode="General">
                  <c:v>-0.25418172960373597</c:v>
                </c:pt>
                <c:pt idx="10785" formatCode="General">
                  <c:v>-0.26892857051316699</c:v>
                </c:pt>
                <c:pt idx="10786" formatCode="General">
                  <c:v>-0.28328963313007499</c:v>
                </c:pt>
                <c:pt idx="10787" formatCode="General">
                  <c:v>-0.29789383545257098</c:v>
                </c:pt>
                <c:pt idx="10788" formatCode="General">
                  <c:v>-0.313403074672298</c:v>
                </c:pt>
                <c:pt idx="10789" formatCode="General">
                  <c:v>-0.32917338304846899</c:v>
                </c:pt>
                <c:pt idx="10790" formatCode="General">
                  <c:v>-0.34416127941506502</c:v>
                </c:pt>
                <c:pt idx="10791" formatCode="General">
                  <c:v>-0.35849533159536001</c:v>
                </c:pt>
                <c:pt idx="10792" formatCode="General">
                  <c:v>-0.37223749108849402</c:v>
                </c:pt>
                <c:pt idx="10793" formatCode="General">
                  <c:v>-0.38429046113675502</c:v>
                </c:pt>
                <c:pt idx="10794" formatCode="General">
                  <c:v>-0.39371798845896</c:v>
                </c:pt>
                <c:pt idx="10795" formatCode="General">
                  <c:v>-0.40075962825094702</c:v>
                </c:pt>
                <c:pt idx="10796" formatCode="General">
                  <c:v>-0.40541937266401101</c:v>
                </c:pt>
                <c:pt idx="10797" formatCode="General">
                  <c:v>-0.40737858872162402</c:v>
                </c:pt>
                <c:pt idx="10798" formatCode="General">
                  <c:v>-0.40821416548637701</c:v>
                </c:pt>
                <c:pt idx="10799" formatCode="General">
                  <c:v>-0.40865174048835901</c:v>
                </c:pt>
                <c:pt idx="10800" formatCode="General">
                  <c:v>-0.40778704836253399</c:v>
                </c:pt>
                <c:pt idx="10801" formatCode="General">
                  <c:v>-0.40600283025121098</c:v>
                </c:pt>
                <c:pt idx="10802" formatCode="General">
                  <c:v>-0.40418025711542199</c:v>
                </c:pt>
                <c:pt idx="10803" formatCode="General">
                  <c:v>-0.40237187901303101</c:v>
                </c:pt>
                <c:pt idx="10804" formatCode="General">
                  <c:v>-0.40059350384620701</c:v>
                </c:pt>
                <c:pt idx="10805" formatCode="General">
                  <c:v>-0.39949742716272602</c:v>
                </c:pt>
                <c:pt idx="10806" formatCode="General">
                  <c:v>-0.399544297845219</c:v>
                </c:pt>
                <c:pt idx="10807" formatCode="General">
                  <c:v>-0.40069813470813498</c:v>
                </c:pt>
                <c:pt idx="10808" formatCode="General">
                  <c:v>-0.40296906461585003</c:v>
                </c:pt>
                <c:pt idx="10809" formatCode="General">
                  <c:v>-0.40549229899149702</c:v>
                </c:pt>
                <c:pt idx="10810" formatCode="General">
                  <c:v>-0.40725866652435599</c:v>
                </c:pt>
                <c:pt idx="10811" formatCode="General">
                  <c:v>-0.40748950720898203</c:v>
                </c:pt>
                <c:pt idx="10812" formatCode="General">
                  <c:v>-0.406590202268861</c:v>
                </c:pt>
                <c:pt idx="10813" formatCode="General">
                  <c:v>-0.40585621793593402</c:v>
                </c:pt>
                <c:pt idx="10814" formatCode="General">
                  <c:v>-0.40614776773452999</c:v>
                </c:pt>
                <c:pt idx="10815" formatCode="General">
                  <c:v>-0.40781628802393999</c:v>
                </c:pt>
                <c:pt idx="10816" formatCode="General">
                  <c:v>-0.41062384595756501</c:v>
                </c:pt>
                <c:pt idx="10817" formatCode="General">
                  <c:v>-0.41473137893921802</c:v>
                </c:pt>
                <c:pt idx="10818" formatCode="General">
                  <c:v>-0.42031108004578599</c:v>
                </c:pt>
                <c:pt idx="10819" formatCode="General">
                  <c:v>-0.42650502267853901</c:v>
                </c:pt>
                <c:pt idx="10820" formatCode="General">
                  <c:v>-0.43212885808502</c:v>
                </c:pt>
                <c:pt idx="10821" formatCode="General">
                  <c:v>-0.436619321018483</c:v>
                </c:pt>
                <c:pt idx="10822" formatCode="General">
                  <c:v>-0.440599892933979</c:v>
                </c:pt>
                <c:pt idx="10823" formatCode="General">
                  <c:v>-0.44525296105555101</c:v>
                </c:pt>
                <c:pt idx="10824" formatCode="General">
                  <c:v>-0.45085702605600397</c:v>
                </c:pt>
                <c:pt idx="10825" formatCode="General">
                  <c:v>-0.45639648577034098</c:v>
                </c:pt>
                <c:pt idx="10826" formatCode="General">
                  <c:v>-0.45981276850601599</c:v>
                </c:pt>
                <c:pt idx="10827" formatCode="General">
                  <c:v>-0.46085718854945301</c:v>
                </c:pt>
                <c:pt idx="10828" formatCode="General">
                  <c:v>-0.46055241662815399</c:v>
                </c:pt>
                <c:pt idx="10829" formatCode="General">
                  <c:v>-0.45987239485172399</c:v>
                </c:pt>
                <c:pt idx="10830" formatCode="General">
                  <c:v>-0.45951007190608401</c:v>
                </c:pt>
                <c:pt idx="10831" formatCode="General">
                  <c:v>-0.45945414836309501</c:v>
                </c:pt>
                <c:pt idx="10832" formatCode="General">
                  <c:v>-0.460642049171478</c:v>
                </c:pt>
                <c:pt idx="10833" formatCode="General">
                  <c:v>-0.463123531536276</c:v>
                </c:pt>
                <c:pt idx="10834" formatCode="General">
                  <c:v>-0.46623367909789498</c:v>
                </c:pt>
                <c:pt idx="10835" formatCode="General">
                  <c:v>-0.47074351296318401</c:v>
                </c:pt>
                <c:pt idx="10836" formatCode="General">
                  <c:v>-0.476791798514411</c:v>
                </c:pt>
                <c:pt idx="10837" formatCode="General">
                  <c:v>-0.48332027835595498</c:v>
                </c:pt>
                <c:pt idx="10838" formatCode="General">
                  <c:v>-0.48961895416170398</c:v>
                </c:pt>
                <c:pt idx="10839" formatCode="General">
                  <c:v>-0.49532955555805103</c:v>
                </c:pt>
                <c:pt idx="10840" formatCode="General">
                  <c:v>-0.49943163086247</c:v>
                </c:pt>
                <c:pt idx="10841" formatCode="General">
                  <c:v>-0.50139194329151604</c:v>
                </c:pt>
                <c:pt idx="10842" formatCode="General">
                  <c:v>-0.50116092374077903</c:v>
                </c:pt>
                <c:pt idx="10843" formatCode="General">
                  <c:v>-0.49878643454789301</c:v>
                </c:pt>
                <c:pt idx="10844" formatCode="General">
                  <c:v>-0.495401530239305</c:v>
                </c:pt>
                <c:pt idx="10845" formatCode="General">
                  <c:v>-0.49215392348023801</c:v>
                </c:pt>
                <c:pt idx="10846" formatCode="General">
                  <c:v>-0.48918556169279598</c:v>
                </c:pt>
                <c:pt idx="10847" formatCode="General">
                  <c:v>-0.48619551419993201</c:v>
                </c:pt>
                <c:pt idx="10848" formatCode="General">
                  <c:v>-0.48359185093044899</c:v>
                </c:pt>
                <c:pt idx="10849" formatCode="General">
                  <c:v>-0.48169513587180501</c:v>
                </c:pt>
                <c:pt idx="10850" formatCode="General">
                  <c:v>-0.480876340721276</c:v>
                </c:pt>
                <c:pt idx="10851" formatCode="General">
                  <c:v>-0.481211788564889</c:v>
                </c:pt>
                <c:pt idx="10852" formatCode="General">
                  <c:v>-0.48177893077398698</c:v>
                </c:pt>
                <c:pt idx="10853" formatCode="General">
                  <c:v>-0.48124437112533502</c:v>
                </c:pt>
                <c:pt idx="10854" formatCode="General">
                  <c:v>-0.47891587818283898</c:v>
                </c:pt>
                <c:pt idx="10855" formatCode="General">
                  <c:v>-0.47476500628878598</c:v>
                </c:pt>
                <c:pt idx="10856" formatCode="General">
                  <c:v>-0.46918843189052101</c:v>
                </c:pt>
                <c:pt idx="10857" formatCode="General">
                  <c:v>-0.46320444674327099</c:v>
                </c:pt>
                <c:pt idx="10858" formatCode="General">
                  <c:v>-0.457672705450205</c:v>
                </c:pt>
                <c:pt idx="10859" formatCode="General">
                  <c:v>-0.45312158105608003</c:v>
                </c:pt>
                <c:pt idx="10860" formatCode="General">
                  <c:v>-0.44949782356520002</c:v>
                </c:pt>
                <c:pt idx="10861" formatCode="General">
                  <c:v>-0.44559944897104098</c:v>
                </c:pt>
                <c:pt idx="10862" formatCode="General">
                  <c:v>-0.44017796862392</c:v>
                </c:pt>
                <c:pt idx="10863" formatCode="General">
                  <c:v>-0.43273407017473797</c:v>
                </c:pt>
                <c:pt idx="10864" formatCode="General">
                  <c:v>-0.42327317226690098</c:v>
                </c:pt>
                <c:pt idx="10865" formatCode="General">
                  <c:v>-0.41253501676622401</c:v>
                </c:pt>
                <c:pt idx="10866" formatCode="General">
                  <c:v>-0.39975292861620498</c:v>
                </c:pt>
                <c:pt idx="10867" formatCode="General">
                  <c:v>-0.38475562775793298</c:v>
                </c:pt>
                <c:pt idx="10868" formatCode="General">
                  <c:v>-0.36815248446451998</c:v>
                </c:pt>
                <c:pt idx="10869" formatCode="General">
                  <c:v>-0.35012090112542099</c:v>
                </c:pt>
                <c:pt idx="10870" formatCode="General">
                  <c:v>-0.33271750505025</c:v>
                </c:pt>
                <c:pt idx="10871" formatCode="General">
                  <c:v>-0.31710122066864699</c:v>
                </c:pt>
                <c:pt idx="10872" formatCode="General">
                  <c:v>-0.30303993739373097</c:v>
                </c:pt>
                <c:pt idx="10873" formatCode="General">
                  <c:v>-0.29070465853687799</c:v>
                </c:pt>
                <c:pt idx="10874" formatCode="General">
                  <c:v>-0.280786815755869</c:v>
                </c:pt>
                <c:pt idx="10875" formatCode="General">
                  <c:v>-0.27428471428351597</c:v>
                </c:pt>
                <c:pt idx="10876" formatCode="General">
                  <c:v>-0.27000938897919902</c:v>
                </c:pt>
                <c:pt idx="10877" formatCode="General">
                  <c:v>-0.265469138070419</c:v>
                </c:pt>
                <c:pt idx="10878" formatCode="General">
                  <c:v>-0.25971543876268</c:v>
                </c:pt>
                <c:pt idx="10879" formatCode="General">
                  <c:v>-0.253007707680658</c:v>
                </c:pt>
                <c:pt idx="10880" formatCode="General">
                  <c:v>-0.245460931066938</c:v>
                </c:pt>
                <c:pt idx="10881" formatCode="General">
                  <c:v>-0.23668421307382401</c:v>
                </c:pt>
                <c:pt idx="10882" formatCode="General">
                  <c:v>-0.22729510836171099</c:v>
                </c:pt>
                <c:pt idx="10883" formatCode="General">
                  <c:v>-0.21802410314507101</c:v>
                </c:pt>
                <c:pt idx="10884" formatCode="General">
                  <c:v>-0.20846698615683101</c:v>
                </c:pt>
                <c:pt idx="10885" formatCode="General">
                  <c:v>-0.197983878708718</c:v>
                </c:pt>
                <c:pt idx="10886" formatCode="General">
                  <c:v>-0.18647160645657801</c:v>
                </c:pt>
                <c:pt idx="10887" formatCode="General">
                  <c:v>-0.175184157710223</c:v>
                </c:pt>
                <c:pt idx="10888" formatCode="General">
                  <c:v>-0.165343880713512</c:v>
                </c:pt>
                <c:pt idx="10889" formatCode="General">
                  <c:v>-0.15732691869496901</c:v>
                </c:pt>
                <c:pt idx="10890" formatCode="General">
                  <c:v>-0.15120742369405599</c:v>
                </c:pt>
                <c:pt idx="10891" formatCode="General">
                  <c:v>-0.146398096192321</c:v>
                </c:pt>
                <c:pt idx="10892" formatCode="General">
                  <c:v>-0.14201029322262701</c:v>
                </c:pt>
                <c:pt idx="10893" formatCode="General">
                  <c:v>-0.136877184172147</c:v>
                </c:pt>
                <c:pt idx="10894" formatCode="General">
                  <c:v>-0.13136442055264899</c:v>
                </c:pt>
                <c:pt idx="10895" formatCode="General">
                  <c:v>-0.127620601843977</c:v>
                </c:pt>
                <c:pt idx="10896" formatCode="General">
                  <c:v>-0.125675311325433</c:v>
                </c:pt>
                <c:pt idx="10897" formatCode="General">
                  <c:v>-0.12314438066759301</c:v>
                </c:pt>
                <c:pt idx="10898" formatCode="General">
                  <c:v>-0.11911633318774401</c:v>
                </c:pt>
                <c:pt idx="10899" formatCode="General">
                  <c:v>-0.11466514964888901</c:v>
                </c:pt>
                <c:pt idx="10900" formatCode="General">
                  <c:v>-0.109716553066539</c:v>
                </c:pt>
                <c:pt idx="10901" formatCode="General">
                  <c:v>-0.103071535837438</c:v>
                </c:pt>
                <c:pt idx="10902" formatCode="General">
                  <c:v>-9.4854976296884996E-2</c:v>
                </c:pt>
                <c:pt idx="10903" formatCode="General">
                  <c:v>-8.5337048884416802E-2</c:v>
                </c:pt>
                <c:pt idx="10904" formatCode="General">
                  <c:v>-7.3822468286204895E-2</c:v>
                </c:pt>
                <c:pt idx="10905" formatCode="General">
                  <c:v>-6.00983520189287E-2</c:v>
                </c:pt>
                <c:pt idx="10906" formatCode="General">
                  <c:v>-4.3733676204756398E-2</c:v>
                </c:pt>
                <c:pt idx="10907" formatCode="General">
                  <c:v>-2.5020386438649199E-2</c:v>
                </c:pt>
                <c:pt idx="10908" formatCode="General">
                  <c:v>-6.2546544830889197E-3</c:v>
                </c:pt>
                <c:pt idx="10909" formatCode="General">
                  <c:v>1.0482272269287199E-2</c:v>
                </c:pt>
                <c:pt idx="10910" formatCode="General">
                  <c:v>2.5616927748290198E-2</c:v>
                </c:pt>
                <c:pt idx="10911" formatCode="General">
                  <c:v>4.0044655188936198E-2</c:v>
                </c:pt>
                <c:pt idx="10912" formatCode="General">
                  <c:v>5.2441158957744698E-2</c:v>
                </c:pt>
                <c:pt idx="10913" formatCode="General">
                  <c:v>6.1551512551745E-2</c:v>
                </c:pt>
                <c:pt idx="10914" formatCode="General">
                  <c:v>6.9054872837456205E-2</c:v>
                </c:pt>
                <c:pt idx="10915" formatCode="General">
                  <c:v>7.6321415505800905E-2</c:v>
                </c:pt>
                <c:pt idx="10916" formatCode="General">
                  <c:v>8.3210806638021703E-2</c:v>
                </c:pt>
                <c:pt idx="10917" formatCode="General">
                  <c:v>9.0965781940855694E-2</c:v>
                </c:pt>
                <c:pt idx="10918" formatCode="General">
                  <c:v>0.10081876290097699</c:v>
                </c:pt>
                <c:pt idx="10919" formatCode="General">
                  <c:v>0.113361277393423</c:v>
                </c:pt>
                <c:pt idx="10920" formatCode="General">
                  <c:v>0.128639158613157</c:v>
                </c:pt>
                <c:pt idx="10921" formatCode="General">
                  <c:v>0.146298241950722</c:v>
                </c:pt>
                <c:pt idx="10922" formatCode="General">
                  <c:v>0.165458479786326</c:v>
                </c:pt>
                <c:pt idx="10923" formatCode="General">
                  <c:v>0.18547176943004101</c:v>
                </c:pt>
                <c:pt idx="10924" formatCode="General">
                  <c:v>0.205486687601873</c:v>
                </c:pt>
                <c:pt idx="10925" formatCode="General">
                  <c:v>0.22425636788383399</c:v>
                </c:pt>
                <c:pt idx="10926" formatCode="General">
                  <c:v>0.24212026328029901</c:v>
                </c:pt>
                <c:pt idx="10927" formatCode="General">
                  <c:v>0.26033685208975599</c:v>
                </c:pt>
                <c:pt idx="10928" formatCode="General">
                  <c:v>0.27991545792469202</c:v>
                </c:pt>
                <c:pt idx="10929" formatCode="General">
                  <c:v>0.30015584091923603</c:v>
                </c:pt>
                <c:pt idx="10930" formatCode="General">
                  <c:v>0.31929517075341801</c:v>
                </c:pt>
                <c:pt idx="10931" formatCode="General">
                  <c:v>0.336134400935509</c:v>
                </c:pt>
                <c:pt idx="10932" formatCode="General">
                  <c:v>0.35070119043937797</c:v>
                </c:pt>
                <c:pt idx="10933" formatCode="General">
                  <c:v>0.36306777136827401</c:v>
                </c:pt>
                <c:pt idx="10934" formatCode="General">
                  <c:v>0.37288721700172001</c:v>
                </c:pt>
                <c:pt idx="10935" formatCode="General">
                  <c:v>0.38087948194488802</c:v>
                </c:pt>
                <c:pt idx="10936" formatCode="General">
                  <c:v>0.38919229334823902</c:v>
                </c:pt>
                <c:pt idx="10937" formatCode="General">
                  <c:v>0.39867947447984298</c:v>
                </c:pt>
                <c:pt idx="10938" formatCode="General">
                  <c:v>0.40793548092745902</c:v>
                </c:pt>
                <c:pt idx="10939" formatCode="General">
                  <c:v>0.416889978834661</c:v>
                </c:pt>
                <c:pt idx="10940" formatCode="General">
                  <c:v>0.42527667040983502</c:v>
                </c:pt>
                <c:pt idx="10941" formatCode="General">
                  <c:v>0.432420080652616</c:v>
                </c:pt>
                <c:pt idx="10942" formatCode="General">
                  <c:v>0.43810581755035</c:v>
                </c:pt>
                <c:pt idx="10943" formatCode="General">
                  <c:v>0.44174500300491698</c:v>
                </c:pt>
                <c:pt idx="10944" formatCode="General">
                  <c:v>0.443740254617637</c:v>
                </c:pt>
                <c:pt idx="10945" formatCode="General">
                  <c:v>0.44424368298899503</c:v>
                </c:pt>
                <c:pt idx="10946" formatCode="General">
                  <c:v>0.44374162739099898</c:v>
                </c:pt>
                <c:pt idx="10947" formatCode="General">
                  <c:v>0.44288563615075099</c:v>
                </c:pt>
                <c:pt idx="10948" formatCode="General">
                  <c:v>0.44183273547693203</c:v>
                </c:pt>
                <c:pt idx="10949" formatCode="General">
                  <c:v>0.44106110298363299</c:v>
                </c:pt>
                <c:pt idx="10950" formatCode="General">
                  <c:v>0.44004259448791899</c:v>
                </c:pt>
                <c:pt idx="10951" formatCode="General">
                  <c:v>0.43765101333668699</c:v>
                </c:pt>
                <c:pt idx="10952" formatCode="General">
                  <c:v>0.43313647379053599</c:v>
                </c:pt>
                <c:pt idx="10953" formatCode="General">
                  <c:v>0.42667607192569801</c:v>
                </c:pt>
                <c:pt idx="10954" formatCode="General">
                  <c:v>0.41865766448248098</c:v>
                </c:pt>
                <c:pt idx="10955" formatCode="General">
                  <c:v>0.41011314819694</c:v>
                </c:pt>
                <c:pt idx="10956" formatCode="General">
                  <c:v>0.402950793797544</c:v>
                </c:pt>
                <c:pt idx="10957" formatCode="General">
                  <c:v>0.39757296667059999</c:v>
                </c:pt>
                <c:pt idx="10958" formatCode="General">
                  <c:v>0.39435681684055801</c:v>
                </c:pt>
                <c:pt idx="10959" formatCode="General">
                  <c:v>0.39389187355944999</c:v>
                </c:pt>
                <c:pt idx="10960" formatCode="General">
                  <c:v>0.39620817918672502</c:v>
                </c:pt>
                <c:pt idx="10961" formatCode="General">
                  <c:v>0.401503862478646</c:v>
                </c:pt>
                <c:pt idx="10962" formatCode="General">
                  <c:v>0.41023160300250899</c:v>
                </c:pt>
                <c:pt idx="10963" formatCode="General">
                  <c:v>0.42161712077469499</c:v>
                </c:pt>
                <c:pt idx="10964" formatCode="General">
                  <c:v>0.43386977251838499</c:v>
                </c:pt>
                <c:pt idx="10965" formatCode="General">
                  <c:v>0.44650893233501399</c:v>
                </c:pt>
                <c:pt idx="10966" formatCode="General">
                  <c:v>0.459918376674396</c:v>
                </c:pt>
                <c:pt idx="10967" formatCode="General">
                  <c:v>0.47473531608040398</c:v>
                </c:pt>
                <c:pt idx="10968" formatCode="General">
                  <c:v>0.49071670112614002</c:v>
                </c:pt>
                <c:pt idx="10969" formatCode="General">
                  <c:v>0.50576517551740297</c:v>
                </c:pt>
                <c:pt idx="10970" formatCode="General">
                  <c:v>0.519068985117767</c:v>
                </c:pt>
                <c:pt idx="10971" formatCode="General">
                  <c:v>0.53198372334021204</c:v>
                </c:pt>
                <c:pt idx="10972" formatCode="General">
                  <c:v>0.54417764591519202</c:v>
                </c:pt>
                <c:pt idx="10973" formatCode="General">
                  <c:v>0.55445059173157196</c:v>
                </c:pt>
                <c:pt idx="10974" formatCode="General">
                  <c:v>0.56203370414189802</c:v>
                </c:pt>
                <c:pt idx="10975" formatCode="General">
                  <c:v>0.56729103708838302</c:v>
                </c:pt>
                <c:pt idx="10976" formatCode="General">
                  <c:v>0.57181987090637298</c:v>
                </c:pt>
                <c:pt idx="10977" formatCode="General">
                  <c:v>0.57642630103112202</c:v>
                </c:pt>
                <c:pt idx="10978" formatCode="General">
                  <c:v>0.58171821711843597</c:v>
                </c:pt>
                <c:pt idx="10979" formatCode="General">
                  <c:v>0.58835146295526697</c:v>
                </c:pt>
                <c:pt idx="10980" formatCode="General">
                  <c:v>0.59566560774542299</c:v>
                </c:pt>
                <c:pt idx="10981" formatCode="General">
                  <c:v>0.60254277945011203</c:v>
                </c:pt>
                <c:pt idx="10982" formatCode="General">
                  <c:v>0.60897320404177002</c:v>
                </c:pt>
                <c:pt idx="10983" formatCode="General">
                  <c:v>0.61538089594116796</c:v>
                </c:pt>
                <c:pt idx="10984" formatCode="General">
                  <c:v>0.621701567195308</c:v>
                </c:pt>
                <c:pt idx="10985" formatCode="General">
                  <c:v>0.62677468164160299</c:v>
                </c:pt>
                <c:pt idx="10986" formatCode="General">
                  <c:v>0.62965225198464503</c:v>
                </c:pt>
                <c:pt idx="10987" formatCode="General">
                  <c:v>0.63096839192638698</c:v>
                </c:pt>
                <c:pt idx="10988" formatCode="General">
                  <c:v>0.63157745933322695</c:v>
                </c:pt>
                <c:pt idx="10989" formatCode="General">
                  <c:v>0.63142198466941402</c:v>
                </c:pt>
                <c:pt idx="10990" formatCode="General">
                  <c:v>0.62990065143264595</c:v>
                </c:pt>
                <c:pt idx="10991" formatCode="General">
                  <c:v>0.62685797793301901</c:v>
                </c:pt>
                <c:pt idx="10992" formatCode="General">
                  <c:v>0.62229985563256796</c:v>
                </c:pt>
                <c:pt idx="10993" formatCode="General">
                  <c:v>0.61635617333547699</c:v>
                </c:pt>
                <c:pt idx="10994" formatCode="General">
                  <c:v>0.60893843286471805</c:v>
                </c:pt>
                <c:pt idx="10995" formatCode="General">
                  <c:v>0.60005097338282498</c:v>
                </c:pt>
                <c:pt idx="10996" formatCode="General">
                  <c:v>0.58988808995751896</c:v>
                </c:pt>
                <c:pt idx="10997" formatCode="General">
                  <c:v>0.57860089445819496</c:v>
                </c:pt>
                <c:pt idx="10998" formatCode="General">
                  <c:v>0.56744886096978298</c:v>
                </c:pt>
                <c:pt idx="10999" formatCode="General">
                  <c:v>0.55699908494765005</c:v>
                </c:pt>
                <c:pt idx="11000" formatCode="General">
                  <c:v>0.54710622798470798</c:v>
                </c:pt>
                <c:pt idx="11001" formatCode="General">
                  <c:v>0.53844459105341402</c:v>
                </c:pt>
                <c:pt idx="11002" formatCode="General">
                  <c:v>0.53133459111824799</c:v>
                </c:pt>
                <c:pt idx="11003" formatCode="General">
                  <c:v>0.52536409001165496</c:v>
                </c:pt>
                <c:pt idx="11004" formatCode="General">
                  <c:v>0.51994902385366804</c:v>
                </c:pt>
                <c:pt idx="11005" formatCode="General">
                  <c:v>0.51478218775756801</c:v>
                </c:pt>
                <c:pt idx="11006" formatCode="General">
                  <c:v>0.50963086639250998</c:v>
                </c:pt>
                <c:pt idx="11007" formatCode="General">
                  <c:v>0.50457139476648205</c:v>
                </c:pt>
                <c:pt idx="11008" formatCode="General">
                  <c:v>0.49985821761481197</c:v>
                </c:pt>
                <c:pt idx="11009" formatCode="General">
                  <c:v>0.49497634030832799</c:v>
                </c:pt>
                <c:pt idx="11010" formatCode="General">
                  <c:v>0.48938564757076403</c:v>
                </c:pt>
                <c:pt idx="11011" formatCode="General">
                  <c:v>0.48337549767793703</c:v>
                </c:pt>
                <c:pt idx="11012" formatCode="General">
                  <c:v>0.47763211638726499</c:v>
                </c:pt>
                <c:pt idx="11013" formatCode="General">
                  <c:v>0.47209598261688102</c:v>
                </c:pt>
                <c:pt idx="11014" formatCode="General">
                  <c:v>0.46576092333596802</c:v>
                </c:pt>
                <c:pt idx="11015" formatCode="General">
                  <c:v>0.45794429801770098</c:v>
                </c:pt>
                <c:pt idx="11016" formatCode="General">
                  <c:v>0.44892683818826601</c:v>
                </c:pt>
                <c:pt idx="11017" formatCode="General">
                  <c:v>0.43887571675409498</c:v>
                </c:pt>
                <c:pt idx="11018" formatCode="General">
                  <c:v>0.42827793342781401</c:v>
                </c:pt>
                <c:pt idx="11019" formatCode="General">
                  <c:v>0.41741817490743799</c:v>
                </c:pt>
                <c:pt idx="11020" formatCode="General">
                  <c:v>0.40536254521586101</c:v>
                </c:pt>
                <c:pt idx="11021" formatCode="General">
                  <c:v>0.39240771012983</c:v>
                </c:pt>
                <c:pt idx="11022" formatCode="General">
                  <c:v>0.37958753630123998</c:v>
                </c:pt>
                <c:pt idx="11023" formatCode="General">
                  <c:v>0.36709855052309598</c:v>
                </c:pt>
                <c:pt idx="11024" formatCode="General">
                  <c:v>0.35499018257727699</c:v>
                </c:pt>
                <c:pt idx="11025" formatCode="General">
                  <c:v>0.34361249534550597</c:v>
                </c:pt>
                <c:pt idx="11026" formatCode="General">
                  <c:v>0.33318350757073301</c:v>
                </c:pt>
                <c:pt idx="11027" formatCode="General">
                  <c:v>0.32265977095267001</c:v>
                </c:pt>
                <c:pt idx="11028" formatCode="General">
                  <c:v>0.31131607609299999</c:v>
                </c:pt>
                <c:pt idx="11029" formatCode="General">
                  <c:v>0.299533042930483</c:v>
                </c:pt>
                <c:pt idx="11030" formatCode="General">
                  <c:v>0.28767020005787203</c:v>
                </c:pt>
                <c:pt idx="11031" formatCode="General">
                  <c:v>0.27585278742434199</c:v>
                </c:pt>
                <c:pt idx="11032" formatCode="General">
                  <c:v>0.26389643447801397</c:v>
                </c:pt>
                <c:pt idx="11033" formatCode="General">
                  <c:v>0.251605205656871</c:v>
                </c:pt>
                <c:pt idx="11034" formatCode="General">
                  <c:v>0.23958007814471</c:v>
                </c:pt>
                <c:pt idx="11035" formatCode="General">
                  <c:v>0.22879097113562899</c:v>
                </c:pt>
                <c:pt idx="11036" formatCode="General">
                  <c:v>0.218858302685557</c:v>
                </c:pt>
                <c:pt idx="11037" formatCode="General">
                  <c:v>0.20997723526063899</c:v>
                </c:pt>
                <c:pt idx="11038" formatCode="General">
                  <c:v>0.20344728856423899</c:v>
                </c:pt>
                <c:pt idx="11039" formatCode="General">
                  <c:v>0.199007038767538</c:v>
                </c:pt>
                <c:pt idx="11040" formatCode="General">
                  <c:v>0.195577702876846</c:v>
                </c:pt>
                <c:pt idx="11041" formatCode="General">
                  <c:v>0.19228952217532999</c:v>
                </c:pt>
                <c:pt idx="11042" formatCode="General">
                  <c:v>0.18853060356507501</c:v>
                </c:pt>
                <c:pt idx="11043" formatCode="General">
                  <c:v>0.18476287899965901</c:v>
                </c:pt>
                <c:pt idx="11044" formatCode="General">
                  <c:v>0.18215356128976101</c:v>
                </c:pt>
                <c:pt idx="11045" formatCode="General">
                  <c:v>0.18141147459062701</c:v>
                </c:pt>
                <c:pt idx="11046" formatCode="General">
                  <c:v>0.182960144271371</c:v>
                </c:pt>
                <c:pt idx="11047" formatCode="General">
                  <c:v>0.18505908315495301</c:v>
                </c:pt>
                <c:pt idx="11048" formatCode="General">
                  <c:v>0.18544171151973499</c:v>
                </c:pt>
                <c:pt idx="11049" formatCode="General">
                  <c:v>0.18319885727399501</c:v>
                </c:pt>
                <c:pt idx="11050" formatCode="General">
                  <c:v>0.17773139043984501</c:v>
                </c:pt>
                <c:pt idx="11051" formatCode="General">
                  <c:v>0.16928929361411901</c:v>
                </c:pt>
                <c:pt idx="11052" formatCode="General">
                  <c:v>0.15857731719746901</c:v>
                </c:pt>
                <c:pt idx="11053" formatCode="General">
                  <c:v>0.14569927094167401</c:v>
                </c:pt>
                <c:pt idx="11054" formatCode="General">
                  <c:v>0.12980450271376401</c:v>
                </c:pt>
                <c:pt idx="11055" formatCode="General">
                  <c:v>0.110812159919985</c:v>
                </c:pt>
                <c:pt idx="11056" formatCode="General">
                  <c:v>9.0143172788401005E-2</c:v>
                </c:pt>
                <c:pt idx="11057" formatCode="General">
                  <c:v>6.8704694519830301E-2</c:v>
                </c:pt>
                <c:pt idx="11058" formatCode="General">
                  <c:v>4.6122446605488601E-2</c:v>
                </c:pt>
                <c:pt idx="11059" formatCode="General">
                  <c:v>2.27580897364866E-2</c:v>
                </c:pt>
                <c:pt idx="11060" formatCode="General">
                  <c:v>-1.4408585554827301E-3</c:v>
                </c:pt>
                <c:pt idx="11061" formatCode="General">
                  <c:v>-2.72065858013293E-2</c:v>
                </c:pt>
                <c:pt idx="11062" formatCode="General">
                  <c:v>-5.4387436391047997E-2</c:v>
                </c:pt>
                <c:pt idx="11063" formatCode="General">
                  <c:v>-8.2084438437323007E-2</c:v>
                </c:pt>
                <c:pt idx="11064" formatCode="General">
                  <c:v>-0.10913199530781301</c:v>
                </c:pt>
                <c:pt idx="11065" formatCode="General">
                  <c:v>-0.13466408787954001</c:v>
                </c:pt>
                <c:pt idx="11066" formatCode="General">
                  <c:v>-0.157962771478178</c:v>
                </c:pt>
                <c:pt idx="11067" formatCode="General">
                  <c:v>-0.178917355016288</c:v>
                </c:pt>
                <c:pt idx="11068" formatCode="General">
                  <c:v>-0.19819085862087699</c:v>
                </c:pt>
                <c:pt idx="11069" formatCode="General">
                  <c:v>-0.215973285895149</c:v>
                </c:pt>
                <c:pt idx="11070" formatCode="General">
                  <c:v>-0.23164974459874399</c:v>
                </c:pt>
                <c:pt idx="11071" formatCode="General">
                  <c:v>-0.24474352841979699</c:v>
                </c:pt>
                <c:pt idx="11072" formatCode="General">
                  <c:v>-0.25612718404537199</c:v>
                </c:pt>
                <c:pt idx="11073" formatCode="General">
                  <c:v>-0.26720334088015502</c:v>
                </c:pt>
                <c:pt idx="11074" formatCode="General">
                  <c:v>-0.278714272274457</c:v>
                </c:pt>
                <c:pt idx="11075" formatCode="General">
                  <c:v>-0.29062166488087399</c:v>
                </c:pt>
                <c:pt idx="11076" formatCode="General">
                  <c:v>-0.30179951067726701</c:v>
                </c:pt>
                <c:pt idx="11077" formatCode="General">
                  <c:v>-0.31239739499486602</c:v>
                </c:pt>
                <c:pt idx="11078" formatCode="General">
                  <c:v>-0.32267314176040701</c:v>
                </c:pt>
                <c:pt idx="11079" formatCode="General">
                  <c:v>-0.331448661249094</c:v>
                </c:pt>
                <c:pt idx="11080" formatCode="General">
                  <c:v>-0.33859820173493799</c:v>
                </c:pt>
                <c:pt idx="11081" formatCode="General">
                  <c:v>-0.34542932827718398</c:v>
                </c:pt>
                <c:pt idx="11082" formatCode="General">
                  <c:v>-0.35273975531211998</c:v>
                </c:pt>
                <c:pt idx="11083" formatCode="General">
                  <c:v>-0.360304405597832</c:v>
                </c:pt>
                <c:pt idx="11084" formatCode="General">
                  <c:v>-0.36830934517788699</c:v>
                </c:pt>
                <c:pt idx="11085" formatCode="General">
                  <c:v>-0.37593041902484697</c:v>
                </c:pt>
                <c:pt idx="11086" formatCode="General">
                  <c:v>-0.381852342832665</c:v>
                </c:pt>
                <c:pt idx="11087" formatCode="General">
                  <c:v>-0.38666504918712602</c:v>
                </c:pt>
                <c:pt idx="11088" formatCode="General">
                  <c:v>-0.391563233062585</c:v>
                </c:pt>
                <c:pt idx="11089" formatCode="General">
                  <c:v>-0.39722304574753797</c:v>
                </c:pt>
                <c:pt idx="11090" formatCode="General">
                  <c:v>-0.40356808203234301</c:v>
                </c:pt>
                <c:pt idx="11091" formatCode="General">
                  <c:v>-0.41017336333967702</c:v>
                </c:pt>
                <c:pt idx="11092" formatCode="General">
                  <c:v>-0.41656711310937</c:v>
                </c:pt>
                <c:pt idx="11093" formatCode="General">
                  <c:v>-0.421767974717975</c:v>
                </c:pt>
                <c:pt idx="11094" formatCode="General">
                  <c:v>-0.42493880972582299</c:v>
                </c:pt>
                <c:pt idx="11095" formatCode="General">
                  <c:v>-0.426503982308093</c:v>
                </c:pt>
                <c:pt idx="11096" formatCode="General">
                  <c:v>-0.42793505145857802</c:v>
                </c:pt>
                <c:pt idx="11097" formatCode="General">
                  <c:v>-0.42944558513483599</c:v>
                </c:pt>
                <c:pt idx="11098" formatCode="General">
                  <c:v>-0.42956998791694601</c:v>
                </c:pt>
                <c:pt idx="11099" formatCode="General">
                  <c:v>-0.42818491003738501</c:v>
                </c:pt>
                <c:pt idx="11100" formatCode="General">
                  <c:v>-0.42626842564511802</c:v>
                </c:pt>
                <c:pt idx="11101" formatCode="General">
                  <c:v>-0.42447661806661002</c:v>
                </c:pt>
                <c:pt idx="11102" formatCode="General">
                  <c:v>-0.42309721248943899</c:v>
                </c:pt>
                <c:pt idx="11103" formatCode="General">
                  <c:v>-0.42227082669410698</c:v>
                </c:pt>
                <c:pt idx="11104" formatCode="General">
                  <c:v>-0.422421991486847</c:v>
                </c:pt>
                <c:pt idx="11105" formatCode="General">
                  <c:v>-0.42346115906834297</c:v>
                </c:pt>
                <c:pt idx="11106" formatCode="General">
                  <c:v>-0.42522963792887303</c:v>
                </c:pt>
                <c:pt idx="11107" formatCode="General">
                  <c:v>-0.42769033198422701</c:v>
                </c:pt>
                <c:pt idx="11108" formatCode="General">
                  <c:v>-0.42984595348684301</c:v>
                </c:pt>
                <c:pt idx="11109" formatCode="General">
                  <c:v>-0.43146296348375002</c:v>
                </c:pt>
                <c:pt idx="11110" formatCode="General">
                  <c:v>-0.43350459554638698</c:v>
                </c:pt>
                <c:pt idx="11111" formatCode="General">
                  <c:v>-0.43574421551282599</c:v>
                </c:pt>
                <c:pt idx="11112" formatCode="General">
                  <c:v>-0.43697881094161301</c:v>
                </c:pt>
                <c:pt idx="11113" formatCode="General">
                  <c:v>-0.43653994013534098</c:v>
                </c:pt>
                <c:pt idx="11114" formatCode="General">
                  <c:v>-0.43470520096732501</c:v>
                </c:pt>
                <c:pt idx="11115" formatCode="General">
                  <c:v>-0.43185621328794799</c:v>
                </c:pt>
                <c:pt idx="11116" formatCode="General">
                  <c:v>-0.42860212164337602</c:v>
                </c:pt>
                <c:pt idx="11117" formatCode="General">
                  <c:v>-0.42584036443727802</c:v>
                </c:pt>
                <c:pt idx="11118" formatCode="General">
                  <c:v>-0.42354519494651399</c:v>
                </c:pt>
                <c:pt idx="11119" formatCode="General">
                  <c:v>-0.421308873217416</c:v>
                </c:pt>
                <c:pt idx="11120" formatCode="General">
                  <c:v>-0.41957278352932798</c:v>
                </c:pt>
                <c:pt idx="11121" formatCode="General">
                  <c:v>-0.41884981856338999</c:v>
                </c:pt>
                <c:pt idx="11122" formatCode="General">
                  <c:v>-0.41933954326271</c:v>
                </c:pt>
                <c:pt idx="11123" formatCode="General">
                  <c:v>-0.42115460710852398</c:v>
                </c:pt>
                <c:pt idx="11124" formatCode="General">
                  <c:v>-0.42271017019729801</c:v>
                </c:pt>
                <c:pt idx="11125" formatCode="General">
                  <c:v>-0.422670302633537</c:v>
                </c:pt>
                <c:pt idx="11126" formatCode="General">
                  <c:v>-0.42108777638393902</c:v>
                </c:pt>
                <c:pt idx="11127" formatCode="General">
                  <c:v>-0.41848548072820102</c:v>
                </c:pt>
                <c:pt idx="11128" formatCode="General">
                  <c:v>-0.41606938729840498</c:v>
                </c:pt>
                <c:pt idx="11129" formatCode="General">
                  <c:v>-0.41432257954339602</c:v>
                </c:pt>
                <c:pt idx="11130" formatCode="General">
                  <c:v>-0.41335066338745802</c:v>
                </c:pt>
                <c:pt idx="11131" formatCode="General">
                  <c:v>-0.41356280916288402</c:v>
                </c:pt>
                <c:pt idx="11132" formatCode="General">
                  <c:v>-0.41528323262282402</c:v>
                </c:pt>
                <c:pt idx="11133" formatCode="General">
                  <c:v>-0.41804066309943499</c:v>
                </c:pt>
                <c:pt idx="11134" formatCode="General">
                  <c:v>-0.42097133812576998</c:v>
                </c:pt>
                <c:pt idx="11135" formatCode="General">
                  <c:v>-0.42306485581992398</c:v>
                </c:pt>
                <c:pt idx="11136" formatCode="General">
                  <c:v>-0.42464553707970698</c:v>
                </c:pt>
                <c:pt idx="11137" formatCode="General">
                  <c:v>-0.42650910104463702</c:v>
                </c:pt>
                <c:pt idx="11138" formatCode="General">
                  <c:v>-0.42846037663988201</c:v>
                </c:pt>
                <c:pt idx="11139" formatCode="General">
                  <c:v>-0.43025731352040297</c:v>
                </c:pt>
                <c:pt idx="11140" formatCode="General">
                  <c:v>-0.431157834495346</c:v>
                </c:pt>
                <c:pt idx="11141" formatCode="General">
                  <c:v>-0.43091167043954898</c:v>
                </c:pt>
                <c:pt idx="11142" formatCode="General">
                  <c:v>-0.43061104156389901</c:v>
                </c:pt>
                <c:pt idx="11143" formatCode="General">
                  <c:v>-0.43056496861033</c:v>
                </c:pt>
                <c:pt idx="11144" formatCode="General">
                  <c:v>-0.43011924182924899</c:v>
                </c:pt>
                <c:pt idx="11145" formatCode="General">
                  <c:v>-0.430408885912059</c:v>
                </c:pt>
                <c:pt idx="11146" formatCode="General">
                  <c:v>-0.43226616076930402</c:v>
                </c:pt>
                <c:pt idx="11147" formatCode="General">
                  <c:v>-0.434933992957657</c:v>
                </c:pt>
                <c:pt idx="11148" formatCode="General">
                  <c:v>-0.438342537968468</c:v>
                </c:pt>
                <c:pt idx="11149" formatCode="General">
                  <c:v>-0.44247195676628098</c:v>
                </c:pt>
                <c:pt idx="11150" formatCode="General">
                  <c:v>-0.44683124498586002</c:v>
                </c:pt>
                <c:pt idx="11151" formatCode="General">
                  <c:v>-0.45043559327611699</c:v>
                </c:pt>
                <c:pt idx="11152" formatCode="General">
                  <c:v>-0.45277401762628899</c:v>
                </c:pt>
                <c:pt idx="11153" formatCode="General">
                  <c:v>-0.45378237627099399</c:v>
                </c:pt>
                <c:pt idx="11154" formatCode="General">
                  <c:v>-0.45319903776774001</c:v>
                </c:pt>
                <c:pt idx="11155" formatCode="General">
                  <c:v>-0.45096126461221298</c:v>
                </c:pt>
                <c:pt idx="11156" formatCode="General">
                  <c:v>-0.44720928214122802</c:v>
                </c:pt>
                <c:pt idx="11157" formatCode="General">
                  <c:v>-0.44280437746640899</c:v>
                </c:pt>
                <c:pt idx="11158" formatCode="General">
                  <c:v>-0.43857826972847802</c:v>
                </c:pt>
                <c:pt idx="11159" formatCode="General">
                  <c:v>-0.43476843658630399</c:v>
                </c:pt>
                <c:pt idx="11160" formatCode="General">
                  <c:v>-0.43159842221417399</c:v>
                </c:pt>
                <c:pt idx="11161" formatCode="General">
                  <c:v>-0.42857125705260402</c:v>
                </c:pt>
                <c:pt idx="11162" formatCode="General">
                  <c:v>-0.42511310597315199</c:v>
                </c:pt>
                <c:pt idx="11163" formatCode="General">
                  <c:v>-0.421395372713391</c:v>
                </c:pt>
                <c:pt idx="11164" formatCode="General">
                  <c:v>-0.41745183163702998</c:v>
                </c:pt>
                <c:pt idx="11165" formatCode="General">
                  <c:v>-0.41393462629230598</c:v>
                </c:pt>
                <c:pt idx="11166" formatCode="General">
                  <c:v>-0.41108203926619102</c:v>
                </c:pt>
                <c:pt idx="11167" formatCode="General">
                  <c:v>-0.40716088692456698</c:v>
                </c:pt>
                <c:pt idx="11168" formatCode="General">
                  <c:v>-0.40111831191553199</c:v>
                </c:pt>
                <c:pt idx="11169" formatCode="General">
                  <c:v>-0.39332512402016301</c:v>
                </c:pt>
                <c:pt idx="11170" formatCode="General">
                  <c:v>-0.38386806583397998</c:v>
                </c:pt>
                <c:pt idx="11171" formatCode="General">
                  <c:v>-0.37361889198890902</c:v>
                </c:pt>
                <c:pt idx="11172" formatCode="General">
                  <c:v>-0.36293959032670697</c:v>
                </c:pt>
                <c:pt idx="11173" formatCode="General">
                  <c:v>-0.35130232258890398</c:v>
                </c:pt>
                <c:pt idx="11174" formatCode="General">
                  <c:v>-0.33972111334738098</c:v>
                </c:pt>
                <c:pt idx="11175" formatCode="General">
                  <c:v>-0.329169270248791</c:v>
                </c:pt>
                <c:pt idx="11176" formatCode="General">
                  <c:v>-0.31881495653160102</c:v>
                </c:pt>
                <c:pt idx="11177" formatCode="General">
                  <c:v>-0.30687984106580901</c:v>
                </c:pt>
                <c:pt idx="11178" formatCode="General">
                  <c:v>-0.293057198388532</c:v>
                </c:pt>
                <c:pt idx="11179" formatCode="General">
                  <c:v>-0.27888480949840899</c:v>
                </c:pt>
                <c:pt idx="11180" formatCode="General">
                  <c:v>-0.26570041021387097</c:v>
                </c:pt>
                <c:pt idx="11181" formatCode="General">
                  <c:v>-0.25384696027996401</c:v>
                </c:pt>
                <c:pt idx="11182" formatCode="General">
                  <c:v>-0.242944128526773</c:v>
                </c:pt>
                <c:pt idx="11183" formatCode="General">
                  <c:v>-0.231989047252463</c:v>
                </c:pt>
                <c:pt idx="11184" formatCode="General">
                  <c:v>-0.22064188641250601</c:v>
                </c:pt>
                <c:pt idx="11185" formatCode="General">
                  <c:v>-0.20950939748819999</c:v>
                </c:pt>
                <c:pt idx="11186" formatCode="General">
                  <c:v>-0.198975707741045</c:v>
                </c:pt>
                <c:pt idx="11187" formatCode="General">
                  <c:v>-0.19054092452322199</c:v>
                </c:pt>
                <c:pt idx="11188" formatCode="General">
                  <c:v>-0.18484057424619399</c:v>
                </c:pt>
                <c:pt idx="11189" formatCode="General">
                  <c:v>-0.18118824941637601</c:v>
                </c:pt>
                <c:pt idx="11190" formatCode="General">
                  <c:v>-0.17899646929468299</c:v>
                </c:pt>
                <c:pt idx="11191" formatCode="General">
                  <c:v>-0.17724403921953499</c:v>
                </c:pt>
                <c:pt idx="11192" formatCode="General">
                  <c:v>-0.17596472492673501</c:v>
                </c:pt>
                <c:pt idx="11193" formatCode="General">
                  <c:v>-0.17475945800706599</c:v>
                </c:pt>
                <c:pt idx="11194" formatCode="General">
                  <c:v>-0.17221510717281699</c:v>
                </c:pt>
                <c:pt idx="11195" formatCode="General">
                  <c:v>-0.168025718873619</c:v>
                </c:pt>
                <c:pt idx="11196" formatCode="General">
                  <c:v>-0.163606900204294</c:v>
                </c:pt>
                <c:pt idx="11197" formatCode="General">
                  <c:v>-0.15983132291171501</c:v>
                </c:pt>
                <c:pt idx="11198" formatCode="General">
                  <c:v>-0.156645334361944</c:v>
                </c:pt>
                <c:pt idx="11199" formatCode="General">
                  <c:v>-0.15383815090320399</c:v>
                </c:pt>
                <c:pt idx="11200" formatCode="General">
                  <c:v>-0.14983886133209101</c:v>
                </c:pt>
                <c:pt idx="11201" formatCode="General">
                  <c:v>-0.14326196607396599</c:v>
                </c:pt>
                <c:pt idx="11202" formatCode="General">
                  <c:v>-0.13437287373030499</c:v>
                </c:pt>
                <c:pt idx="11203" formatCode="General">
                  <c:v>-0.124291940070868</c:v>
                </c:pt>
                <c:pt idx="11204" formatCode="General">
                  <c:v>-0.113672023497409</c:v>
                </c:pt>
                <c:pt idx="11205" formatCode="General">
                  <c:v>-0.10238378718152299</c:v>
                </c:pt>
                <c:pt idx="11206" formatCode="General">
                  <c:v>-9.1058077195864007E-2</c:v>
                </c:pt>
                <c:pt idx="11207" formatCode="General">
                  <c:v>-8.0301804650384695E-2</c:v>
                </c:pt>
                <c:pt idx="11208" formatCode="General">
                  <c:v>-7.0064089673252394E-2</c:v>
                </c:pt>
                <c:pt idx="11209" formatCode="General">
                  <c:v>-6.0155021928557803E-2</c:v>
                </c:pt>
                <c:pt idx="11210" formatCode="General">
                  <c:v>-5.0326974869882302E-2</c:v>
                </c:pt>
                <c:pt idx="11211" formatCode="General">
                  <c:v>-4.0151361979636903E-2</c:v>
                </c:pt>
                <c:pt idx="11212" formatCode="General">
                  <c:v>-3.0222017577521201E-2</c:v>
                </c:pt>
                <c:pt idx="11213" formatCode="General">
                  <c:v>-2.2270505214165098E-2</c:v>
                </c:pt>
                <c:pt idx="11214" formatCode="General">
                  <c:v>-1.65888232265816E-2</c:v>
                </c:pt>
                <c:pt idx="11215" formatCode="General">
                  <c:v>-1.21279822152046E-2</c:v>
                </c:pt>
                <c:pt idx="11216" formatCode="General">
                  <c:v>-7.6322554127865897E-3</c:v>
                </c:pt>
                <c:pt idx="11217" formatCode="General">
                  <c:v>-1.9557481120545399E-3</c:v>
                </c:pt>
                <c:pt idx="11218" formatCode="General">
                  <c:v>4.0403067261839303E-3</c:v>
                </c:pt>
                <c:pt idx="11219" formatCode="General">
                  <c:v>9.3806814848957105E-3</c:v>
                </c:pt>
                <c:pt idx="11220" formatCode="General">
                  <c:v>1.42610869039084E-2</c:v>
                </c:pt>
                <c:pt idx="11221" formatCode="General">
                  <c:v>1.79338755376694E-2</c:v>
                </c:pt>
                <c:pt idx="11222" formatCode="General">
                  <c:v>2.0753618861510201E-2</c:v>
                </c:pt>
                <c:pt idx="11223" formatCode="General">
                  <c:v>2.35713347326118E-2</c:v>
                </c:pt>
                <c:pt idx="11224" formatCode="General">
                  <c:v>2.6417850757693099E-2</c:v>
                </c:pt>
                <c:pt idx="11225" formatCode="General">
                  <c:v>2.9980917570010701E-2</c:v>
                </c:pt>
                <c:pt idx="11226" formatCode="General">
                  <c:v>3.5139293674359001E-2</c:v>
                </c:pt>
                <c:pt idx="11227" formatCode="General">
                  <c:v>4.2247722153103802E-2</c:v>
                </c:pt>
                <c:pt idx="11228" formatCode="General">
                  <c:v>5.0857940894947801E-2</c:v>
                </c:pt>
                <c:pt idx="11229" formatCode="General">
                  <c:v>6.0079840591924699E-2</c:v>
                </c:pt>
                <c:pt idx="11230" formatCode="General">
                  <c:v>7.0353553942294395E-2</c:v>
                </c:pt>
                <c:pt idx="11231" formatCode="General">
                  <c:v>8.1731880348369798E-2</c:v>
                </c:pt>
                <c:pt idx="11232" formatCode="General">
                  <c:v>9.3070008966991497E-2</c:v>
                </c:pt>
                <c:pt idx="11233" formatCode="General">
                  <c:v>0.103835747762226</c:v>
                </c:pt>
                <c:pt idx="11234" formatCode="General">
                  <c:v>0.115082600341487</c:v>
                </c:pt>
                <c:pt idx="11235" formatCode="General">
                  <c:v>0.128101880697293</c:v>
                </c:pt>
                <c:pt idx="11236" formatCode="General">
                  <c:v>0.14299189123434</c:v>
                </c:pt>
                <c:pt idx="11237" formatCode="General">
                  <c:v>0.15916133170251201</c:v>
                </c:pt>
                <c:pt idx="11238" formatCode="General">
                  <c:v>0.176836004018184</c:v>
                </c:pt>
                <c:pt idx="11239" formatCode="General">
                  <c:v>0.19649021303946099</c:v>
                </c:pt>
                <c:pt idx="11240" formatCode="General">
                  <c:v>0.21750523754488599</c:v>
                </c:pt>
                <c:pt idx="11241" formatCode="General">
                  <c:v>0.23864969695431401</c:v>
                </c:pt>
                <c:pt idx="11242" formatCode="General">
                  <c:v>0.25917327753193398</c:v>
                </c:pt>
                <c:pt idx="11243" formatCode="General">
                  <c:v>0.27828801254171498</c:v>
                </c:pt>
                <c:pt idx="11244" formatCode="General">
                  <c:v>0.29555780331592302</c:v>
                </c:pt>
                <c:pt idx="11245" formatCode="General">
                  <c:v>0.31113868853718202</c:v>
                </c:pt>
                <c:pt idx="11246" formatCode="General">
                  <c:v>0.325124318132128</c:v>
                </c:pt>
                <c:pt idx="11247" formatCode="General">
                  <c:v>0.337609828241696</c:v>
                </c:pt>
                <c:pt idx="11248" formatCode="General">
                  <c:v>0.34864627538934301</c:v>
                </c:pt>
                <c:pt idx="11249" formatCode="General">
                  <c:v>0.35807455137990502</c:v>
                </c:pt>
                <c:pt idx="11250" formatCode="General">
                  <c:v>0.36534467052664099</c:v>
                </c:pt>
                <c:pt idx="11251" formatCode="General">
                  <c:v>0.37058559526901003</c:v>
                </c:pt>
                <c:pt idx="11252" formatCode="General">
                  <c:v>0.37403690549614699</c:v>
                </c:pt>
                <c:pt idx="11253" formatCode="General">
                  <c:v>0.37603668046545502</c:v>
                </c:pt>
                <c:pt idx="11254" formatCode="General">
                  <c:v>0.37779412340733798</c:v>
                </c:pt>
                <c:pt idx="11255" formatCode="General">
                  <c:v>0.38047154708699898</c:v>
                </c:pt>
                <c:pt idx="11256" formatCode="General">
                  <c:v>0.38473297133419898</c:v>
                </c:pt>
                <c:pt idx="11257" formatCode="General">
                  <c:v>0.39035205853434901</c:v>
                </c:pt>
                <c:pt idx="11258" formatCode="General">
                  <c:v>0.39614629247532102</c:v>
                </c:pt>
                <c:pt idx="11259" formatCode="General">
                  <c:v>0.40192352185390601</c:v>
                </c:pt>
                <c:pt idx="11260" formatCode="General">
                  <c:v>0.40899940258760598</c:v>
                </c:pt>
                <c:pt idx="11261" formatCode="General">
                  <c:v>0.41822946431517999</c:v>
                </c:pt>
                <c:pt idx="11262" formatCode="General">
                  <c:v>0.42916983714078399</c:v>
                </c:pt>
                <c:pt idx="11263" formatCode="General">
                  <c:v>0.44099271436875598</c:v>
                </c:pt>
                <c:pt idx="11264" formatCode="General">
                  <c:v>0.453177393017271</c:v>
                </c:pt>
                <c:pt idx="11265" formatCode="General">
                  <c:v>0.46537107261359401</c:v>
                </c:pt>
                <c:pt idx="11266" formatCode="General">
                  <c:v>0.47643719363250803</c:v>
                </c:pt>
                <c:pt idx="11267" formatCode="General">
                  <c:v>0.48486354796127901</c:v>
                </c:pt>
                <c:pt idx="11268" formatCode="General">
                  <c:v>0.49081406049523701</c:v>
                </c:pt>
                <c:pt idx="11269" formatCode="General">
                  <c:v>0.49517122097277</c:v>
                </c:pt>
                <c:pt idx="11270" formatCode="General">
                  <c:v>0.49814706580114398</c:v>
                </c:pt>
                <c:pt idx="11271" formatCode="General">
                  <c:v>0.50017369126157496</c:v>
                </c:pt>
                <c:pt idx="11272" formatCode="General">
                  <c:v>0.50214809571204999</c:v>
                </c:pt>
                <c:pt idx="11273" formatCode="General">
                  <c:v>0.50412437245090702</c:v>
                </c:pt>
                <c:pt idx="11274" formatCode="General">
                  <c:v>0.505172834609525</c:v>
                </c:pt>
                <c:pt idx="11275" formatCode="General">
                  <c:v>0.50513467657856104</c:v>
                </c:pt>
                <c:pt idx="11276" formatCode="General">
                  <c:v>0.50448879806661295</c:v>
                </c:pt>
                <c:pt idx="11277" formatCode="General">
                  <c:v>0.50404288557004395</c:v>
                </c:pt>
                <c:pt idx="11278" formatCode="General">
                  <c:v>0.50467185971481199</c:v>
                </c:pt>
                <c:pt idx="11279" formatCode="General">
                  <c:v>0.50621895613749301</c:v>
                </c:pt>
                <c:pt idx="11280" formatCode="General">
                  <c:v>0.50825108348311698</c:v>
                </c:pt>
                <c:pt idx="11281" formatCode="General">
                  <c:v>0.51049192664191501</c:v>
                </c:pt>
                <c:pt idx="11282" formatCode="General">
                  <c:v>0.51255391870061395</c:v>
                </c:pt>
                <c:pt idx="11283" formatCode="General">
                  <c:v>0.51422776513797397</c:v>
                </c:pt>
                <c:pt idx="11284" formatCode="General">
                  <c:v>0.51593294900776598</c:v>
                </c:pt>
                <c:pt idx="11285" formatCode="General">
                  <c:v>0.51746400241499502</c:v>
                </c:pt>
                <c:pt idx="11286" formatCode="General">
                  <c:v>0.51776058224947097</c:v>
                </c:pt>
                <c:pt idx="11287" formatCode="General">
                  <c:v>0.51632615554443595</c:v>
                </c:pt>
                <c:pt idx="11288" formatCode="General">
                  <c:v>0.51359784020004595</c:v>
                </c:pt>
                <c:pt idx="11289" formatCode="General">
                  <c:v>0.50947602649908097</c:v>
                </c:pt>
                <c:pt idx="11290" formatCode="General">
                  <c:v>0.50425617395833799</c:v>
                </c:pt>
                <c:pt idx="11291" formatCode="General">
                  <c:v>0.49902204814293499</c:v>
                </c:pt>
                <c:pt idx="11292" formatCode="General">
                  <c:v>0.49445924260965701</c:v>
                </c:pt>
                <c:pt idx="11293" formatCode="General">
                  <c:v>0.490972400523559</c:v>
                </c:pt>
                <c:pt idx="11294" formatCode="General">
                  <c:v>0.487502595985987</c:v>
                </c:pt>
                <c:pt idx="11295" formatCode="General">
                  <c:v>0.483679913836986</c:v>
                </c:pt>
                <c:pt idx="11296" formatCode="General">
                  <c:v>0.48081995447397402</c:v>
                </c:pt>
                <c:pt idx="11297" formatCode="General">
                  <c:v>0.47998193957686103</c:v>
                </c:pt>
                <c:pt idx="11298" formatCode="General">
                  <c:v>0.481233256113685</c:v>
                </c:pt>
                <c:pt idx="11299" formatCode="General">
                  <c:v>0.48362026211565001</c:v>
                </c:pt>
                <c:pt idx="11300" formatCode="General">
                  <c:v>0.486168391448007</c:v>
                </c:pt>
                <c:pt idx="11301" formatCode="General">
                  <c:v>0.48880702548215799</c:v>
                </c:pt>
                <c:pt idx="11302" formatCode="General">
                  <c:v>0.4914070153715</c:v>
                </c:pt>
                <c:pt idx="11303" formatCode="General">
                  <c:v>0.49354746575680902</c:v>
                </c:pt>
                <c:pt idx="11304" formatCode="General">
                  <c:v>0.49542565812785899</c:v>
                </c:pt>
                <c:pt idx="11305" formatCode="General">
                  <c:v>0.49765639493389602</c:v>
                </c:pt>
                <c:pt idx="11306" formatCode="General">
                  <c:v>0.49956541209208899</c:v>
                </c:pt>
                <c:pt idx="11307" formatCode="General">
                  <c:v>0.49919255034625098</c:v>
                </c:pt>
                <c:pt idx="11308" formatCode="General">
                  <c:v>0.49588763156430798</c:v>
                </c:pt>
                <c:pt idx="11309" formatCode="General">
                  <c:v>0.49046588200048002</c:v>
                </c:pt>
                <c:pt idx="11310" formatCode="General">
                  <c:v>0.482749536907635</c:v>
                </c:pt>
                <c:pt idx="11311" formatCode="General">
                  <c:v>0.472958292793066</c:v>
                </c:pt>
                <c:pt idx="11312" formatCode="General">
                  <c:v>0.46293646530821098</c:v>
                </c:pt>
                <c:pt idx="11313" formatCode="General">
                  <c:v>0.45380498595095198</c:v>
                </c:pt>
                <c:pt idx="11314" formatCode="General">
                  <c:v>0.445197565562933</c:v>
                </c:pt>
                <c:pt idx="11315" formatCode="General">
                  <c:v>0.43651484598378298</c:v>
                </c:pt>
                <c:pt idx="11316" formatCode="General">
                  <c:v>0.42760867877071101</c:v>
                </c:pt>
                <c:pt idx="11317" formatCode="General">
                  <c:v>0.41891963013549799</c:v>
                </c:pt>
                <c:pt idx="11318" formatCode="General">
                  <c:v>0.41007746776808202</c:v>
                </c:pt>
                <c:pt idx="11319" formatCode="General">
                  <c:v>0.40081289201661802</c:v>
                </c:pt>
                <c:pt idx="11320" formatCode="General">
                  <c:v>0.39170208817464602</c:v>
                </c:pt>
                <c:pt idx="11321" formatCode="General">
                  <c:v>0.38211576126520302</c:v>
                </c:pt>
                <c:pt idx="11322" formatCode="General">
                  <c:v>0.37158768029690897</c:v>
                </c:pt>
                <c:pt idx="11323" formatCode="General">
                  <c:v>0.36067850311941302</c:v>
                </c:pt>
                <c:pt idx="11324" formatCode="General">
                  <c:v>0.350567287450193</c:v>
                </c:pt>
                <c:pt idx="11325" formatCode="General">
                  <c:v>0.34190214781156397</c:v>
                </c:pt>
                <c:pt idx="11326" formatCode="General">
                  <c:v>0.33421825793292798</c:v>
                </c:pt>
                <c:pt idx="11327" formatCode="General">
                  <c:v>0.32717083731969399</c:v>
                </c:pt>
                <c:pt idx="11328" formatCode="General">
                  <c:v>0.32113392165007898</c:v>
                </c:pt>
                <c:pt idx="11329" formatCode="General">
                  <c:v>0.31661877015844198</c:v>
                </c:pt>
                <c:pt idx="11330" formatCode="General">
                  <c:v>0.31357059120894298</c:v>
                </c:pt>
                <c:pt idx="11331" formatCode="General">
                  <c:v>0.31113682958231897</c:v>
                </c:pt>
                <c:pt idx="11332" formatCode="General">
                  <c:v>0.30888883689802998</c:v>
                </c:pt>
                <c:pt idx="11333" formatCode="General">
                  <c:v>0.30708735371068002</c:v>
                </c:pt>
                <c:pt idx="11334" formatCode="General">
                  <c:v>0.304592517541456</c:v>
                </c:pt>
                <c:pt idx="11335" formatCode="General">
                  <c:v>0.29991374142306398</c:v>
                </c:pt>
                <c:pt idx="11336" formatCode="General">
                  <c:v>0.29368720429219802</c:v>
                </c:pt>
                <c:pt idx="11337" formatCode="General">
                  <c:v>0.28736262880020103</c:v>
                </c:pt>
                <c:pt idx="11338" formatCode="General">
                  <c:v>0.28039774601506301</c:v>
                </c:pt>
                <c:pt idx="11339" formatCode="General">
                  <c:v>0.27227369590141998</c:v>
                </c:pt>
                <c:pt idx="11340" formatCode="General">
                  <c:v>0.26389241898692201</c:v>
                </c:pt>
                <c:pt idx="11341" formatCode="General">
                  <c:v>0.25547670196062999</c:v>
                </c:pt>
                <c:pt idx="11342" formatCode="General">
                  <c:v>0.24664352302217299</c:v>
                </c:pt>
                <c:pt idx="11343" formatCode="General">
                  <c:v>0.23684506830819099</c:v>
                </c:pt>
                <c:pt idx="11344" formatCode="General">
                  <c:v>0.22547301273561601</c:v>
                </c:pt>
                <c:pt idx="11345" formatCode="General">
                  <c:v>0.21278281652039599</c:v>
                </c:pt>
                <c:pt idx="11346" formatCode="General">
                  <c:v>0.199103813842294</c:v>
                </c:pt>
                <c:pt idx="11347" formatCode="General">
                  <c:v>0.18429708007116799</c:v>
                </c:pt>
                <c:pt idx="11348" formatCode="General">
                  <c:v>0.16845325285816701</c:v>
                </c:pt>
                <c:pt idx="11349" formatCode="General">
                  <c:v>0.152308739042717</c:v>
                </c:pt>
                <c:pt idx="11350" formatCode="General">
                  <c:v>0.13630400075565099</c:v>
                </c:pt>
                <c:pt idx="11351" formatCode="General">
                  <c:v>0.120663230583943</c:v>
                </c:pt>
                <c:pt idx="11352" formatCode="General">
                  <c:v>0.10571916568791299</c:v>
                </c:pt>
                <c:pt idx="11353" formatCode="General">
                  <c:v>9.0366842990948895E-2</c:v>
                </c:pt>
                <c:pt idx="11354" formatCode="General">
                  <c:v>7.4376692371580705E-2</c:v>
                </c:pt>
                <c:pt idx="11355" formatCode="General">
                  <c:v>5.8534913537838497E-2</c:v>
                </c:pt>
                <c:pt idx="11356" formatCode="General">
                  <c:v>4.3443927793965102E-2</c:v>
                </c:pt>
                <c:pt idx="11357" formatCode="General">
                  <c:v>2.92269675146394E-2</c:v>
                </c:pt>
                <c:pt idx="11358" formatCode="General">
                  <c:v>1.5805585400157598E-2</c:v>
                </c:pt>
                <c:pt idx="11359" formatCode="General">
                  <c:v>3.3689631256254801E-3</c:v>
                </c:pt>
                <c:pt idx="11360" formatCode="General">
                  <c:v>-8.8469670975876401E-3</c:v>
                </c:pt>
                <c:pt idx="11361" formatCode="General">
                  <c:v>-2.19518086302527E-2</c:v>
                </c:pt>
                <c:pt idx="11362" formatCode="General">
                  <c:v>-3.58921298541717E-2</c:v>
                </c:pt>
                <c:pt idx="11363" formatCode="General">
                  <c:v>-5.0101955777805199E-2</c:v>
                </c:pt>
                <c:pt idx="11364" formatCode="General">
                  <c:v>-6.3663825242816705E-2</c:v>
                </c:pt>
                <c:pt idx="11365" formatCode="General">
                  <c:v>-7.5912896578843703E-2</c:v>
                </c:pt>
                <c:pt idx="11366" formatCode="General">
                  <c:v>-8.7581746525446397E-2</c:v>
                </c:pt>
                <c:pt idx="11367" formatCode="General">
                  <c:v>-9.9758136436313594E-2</c:v>
                </c:pt>
                <c:pt idx="11368" formatCode="General">
                  <c:v>-0.112676434371297</c:v>
                </c:pt>
                <c:pt idx="11369" formatCode="General">
                  <c:v>-0.12536487311838301</c:v>
                </c:pt>
                <c:pt idx="11370" formatCode="General">
                  <c:v>-0.13718668060639599</c:v>
                </c:pt>
                <c:pt idx="11371" formatCode="General">
                  <c:v>-0.147553736452849</c:v>
                </c:pt>
                <c:pt idx="11372" formatCode="General">
                  <c:v>-0.15560716616794801</c:v>
                </c:pt>
                <c:pt idx="11373" formatCode="General">
                  <c:v>-0.16202988565329199</c:v>
                </c:pt>
                <c:pt idx="11374" formatCode="General">
                  <c:v>-0.16796713009207001</c:v>
                </c:pt>
                <c:pt idx="11375" formatCode="General">
                  <c:v>-0.174336405340523</c:v>
                </c:pt>
                <c:pt idx="11376" formatCode="General">
                  <c:v>-0.181672781607605</c:v>
                </c:pt>
                <c:pt idx="11377" formatCode="General">
                  <c:v>-0.189628673532624</c:v>
                </c:pt>
                <c:pt idx="11378" formatCode="General">
                  <c:v>-0.19844412080413101</c:v>
                </c:pt>
                <c:pt idx="11379" formatCode="General">
                  <c:v>-0.20834953899682801</c:v>
                </c:pt>
                <c:pt idx="11380" formatCode="General">
                  <c:v>-0.21894693530449899</c:v>
                </c:pt>
                <c:pt idx="11381" formatCode="General">
                  <c:v>-0.229314726100671</c:v>
                </c:pt>
                <c:pt idx="11382" formatCode="General">
                  <c:v>-0.238809443064151</c:v>
                </c:pt>
                <c:pt idx="11383" formatCode="General">
                  <c:v>-0.24773681285670901</c:v>
                </c:pt>
                <c:pt idx="11384" formatCode="General">
                  <c:v>-0.256535342551237</c:v>
                </c:pt>
                <c:pt idx="11385" formatCode="General">
                  <c:v>-0.26509202303319501</c:v>
                </c:pt>
                <c:pt idx="11386" formatCode="General">
                  <c:v>-0.27372779540632702</c:v>
                </c:pt>
                <c:pt idx="11387" formatCode="General">
                  <c:v>-0.28254306880891999</c:v>
                </c:pt>
                <c:pt idx="11388" formatCode="General">
                  <c:v>-0.290852184491803</c:v>
                </c:pt>
                <c:pt idx="11389" formatCode="General">
                  <c:v>-0.29929467718105401</c:v>
                </c:pt>
                <c:pt idx="11390" formatCode="General">
                  <c:v>-0.30830948244619899</c:v>
                </c:pt>
                <c:pt idx="11391" formatCode="General">
                  <c:v>-0.31734724714129298</c:v>
                </c:pt>
                <c:pt idx="11392" formatCode="General">
                  <c:v>-0.32624266519126</c:v>
                </c:pt>
                <c:pt idx="11393" formatCode="General">
                  <c:v>-0.33537637136092802</c:v>
                </c:pt>
                <c:pt idx="11394" formatCode="General">
                  <c:v>-0.34455971492843102</c:v>
                </c:pt>
                <c:pt idx="11395" formatCode="General">
                  <c:v>-0.35338658957646701</c:v>
                </c:pt>
                <c:pt idx="11396" formatCode="General">
                  <c:v>-0.361054127136271</c:v>
                </c:pt>
                <c:pt idx="11397" formatCode="General">
                  <c:v>-0.36680517246074801</c:v>
                </c:pt>
                <c:pt idx="11398" formatCode="General">
                  <c:v>-0.36968231997761303</c:v>
                </c:pt>
                <c:pt idx="11399" formatCode="General">
                  <c:v>-0.36918559694374498</c:v>
                </c:pt>
                <c:pt idx="11400" formatCode="General">
                  <c:v>-0.36678162542256398</c:v>
                </c:pt>
                <c:pt idx="11401" formatCode="General">
                  <c:v>-0.36342423618206599</c:v>
                </c:pt>
                <c:pt idx="11402" formatCode="General">
                  <c:v>-0.359698948947688</c:v>
                </c:pt>
                <c:pt idx="11403" formatCode="General">
                  <c:v>-0.35592097267555101</c:v>
                </c:pt>
                <c:pt idx="11404" formatCode="General">
                  <c:v>-0.35221974924356803</c:v>
                </c:pt>
                <c:pt idx="11405" formatCode="General">
                  <c:v>-0.34879432839282098</c:v>
                </c:pt>
                <c:pt idx="11406" formatCode="General">
                  <c:v>-0.345028187814439</c:v>
                </c:pt>
                <c:pt idx="11407" formatCode="General">
                  <c:v>-0.34056053598826302</c:v>
                </c:pt>
                <c:pt idx="11408" formatCode="General">
                  <c:v>-0.33670745967788801</c:v>
                </c:pt>
                <c:pt idx="11409" formatCode="General">
                  <c:v>-0.33397253536945198</c:v>
                </c:pt>
                <c:pt idx="11410" formatCode="General">
                  <c:v>-0.33093702800853297</c:v>
                </c:pt>
                <c:pt idx="11411" formatCode="General">
                  <c:v>-0.32787950675432698</c:v>
                </c:pt>
                <c:pt idx="11412" formatCode="General">
                  <c:v>-0.32518551868996398</c:v>
                </c:pt>
                <c:pt idx="11413" formatCode="General">
                  <c:v>-0.32183084244286297</c:v>
                </c:pt>
                <c:pt idx="11414" formatCode="General">
                  <c:v>-0.31746600267281899</c:v>
                </c:pt>
                <c:pt idx="11415" formatCode="General">
                  <c:v>-0.312829445178328</c:v>
                </c:pt>
                <c:pt idx="11416" formatCode="General">
                  <c:v>-0.308466551827629</c:v>
                </c:pt>
                <c:pt idx="11417" formatCode="General">
                  <c:v>-0.30578371987251701</c:v>
                </c:pt>
                <c:pt idx="11418" formatCode="General">
                  <c:v>-0.30554941398253399</c:v>
                </c:pt>
                <c:pt idx="11419" formatCode="General">
                  <c:v>-0.30574461422182803</c:v>
                </c:pt>
                <c:pt idx="11420" formatCode="General">
                  <c:v>-0.30551544615050602</c:v>
                </c:pt>
                <c:pt idx="11421" formatCode="General">
                  <c:v>-0.30564716226362798</c:v>
                </c:pt>
                <c:pt idx="11422" formatCode="General">
                  <c:v>-0.30675588863477599</c:v>
                </c:pt>
                <c:pt idx="11423" formatCode="General">
                  <c:v>-0.30895325396117801</c:v>
                </c:pt>
                <c:pt idx="11424" formatCode="General">
                  <c:v>-0.31209691649300902</c:v>
                </c:pt>
                <c:pt idx="11425" formatCode="General">
                  <c:v>-0.31583705592391698</c:v>
                </c:pt>
                <c:pt idx="11426" formatCode="General">
                  <c:v>-0.31942221296241402</c:v>
                </c:pt>
                <c:pt idx="11427" formatCode="General">
                  <c:v>-0.32241809091204698</c:v>
                </c:pt>
                <c:pt idx="11428" formatCode="General">
                  <c:v>-0.32425870137284502</c:v>
                </c:pt>
                <c:pt idx="11429" formatCode="General">
                  <c:v>-0.32439272296343102</c:v>
                </c:pt>
                <c:pt idx="11430" formatCode="General">
                  <c:v>-0.32294105401770601</c:v>
                </c:pt>
                <c:pt idx="11431" formatCode="General">
                  <c:v>-0.32104942485797</c:v>
                </c:pt>
                <c:pt idx="11432" formatCode="General">
                  <c:v>-0.320218145266985</c:v>
                </c:pt>
                <c:pt idx="11433" formatCode="General">
                  <c:v>-0.321130097731674</c:v>
                </c:pt>
                <c:pt idx="11434" formatCode="General">
                  <c:v>-0.32351559245464001</c:v>
                </c:pt>
                <c:pt idx="11435" formatCode="General">
                  <c:v>-0.32660709712131902</c:v>
                </c:pt>
                <c:pt idx="11436" formatCode="General">
                  <c:v>-0.33085266764630999</c:v>
                </c:pt>
                <c:pt idx="11437" formatCode="General">
                  <c:v>-0.337217195937769</c:v>
                </c:pt>
                <c:pt idx="11438" formatCode="General">
                  <c:v>-0.345016807450712</c:v>
                </c:pt>
                <c:pt idx="11439" formatCode="General">
                  <c:v>-0.35302982326267501</c:v>
                </c:pt>
                <c:pt idx="11440" formatCode="General">
                  <c:v>-0.361049196886573</c:v>
                </c:pt>
                <c:pt idx="11441" formatCode="General">
                  <c:v>-0.36873398553103198</c:v>
                </c:pt>
                <c:pt idx="11442" formatCode="General">
                  <c:v>-0.37559252137784999</c:v>
                </c:pt>
                <c:pt idx="11443" formatCode="General">
                  <c:v>-0.38091069457884702</c:v>
                </c:pt>
                <c:pt idx="11444" formatCode="General">
                  <c:v>-0.384822260184013</c:v>
                </c:pt>
                <c:pt idx="11445" formatCode="General">
                  <c:v>-0.38767469296775797</c:v>
                </c:pt>
                <c:pt idx="11446" formatCode="General">
                  <c:v>-0.38813110657889299</c:v>
                </c:pt>
                <c:pt idx="11447" formatCode="General">
                  <c:v>-0.38497587848399001</c:v>
                </c:pt>
                <c:pt idx="11448" formatCode="General">
                  <c:v>-0.37802345592179198</c:v>
                </c:pt>
                <c:pt idx="11449" formatCode="General">
                  <c:v>-0.36803697091632398</c:v>
                </c:pt>
                <c:pt idx="11450" formatCode="General">
                  <c:v>-0.35599961366878802</c:v>
                </c:pt>
                <c:pt idx="11451" formatCode="General">
                  <c:v>-0.34308117790519199</c:v>
                </c:pt>
                <c:pt idx="11452" formatCode="General">
                  <c:v>-0.33074699502746802</c:v>
                </c:pt>
                <c:pt idx="11453" formatCode="General">
                  <c:v>-0.31980538427473798</c:v>
                </c:pt>
                <c:pt idx="11454" formatCode="General">
                  <c:v>-0.31111475722709597</c:v>
                </c:pt>
                <c:pt idx="11455" formatCode="General">
                  <c:v>-0.30531020505817402</c:v>
                </c:pt>
                <c:pt idx="11456" formatCode="General">
                  <c:v>-0.30234899671759602</c:v>
                </c:pt>
                <c:pt idx="11457" formatCode="General">
                  <c:v>-0.30160827924085698</c:v>
                </c:pt>
                <c:pt idx="11458" formatCode="General">
                  <c:v>-0.30219723215024502</c:v>
                </c:pt>
                <c:pt idx="11459" formatCode="General">
                  <c:v>-0.303979793108337</c:v>
                </c:pt>
                <c:pt idx="11460" formatCode="General">
                  <c:v>-0.306999781261317</c:v>
                </c:pt>
                <c:pt idx="11461" formatCode="General">
                  <c:v>-0.31070107084064402</c:v>
                </c:pt>
                <c:pt idx="11462" formatCode="General">
                  <c:v>-0.31413671674419602</c:v>
                </c:pt>
                <c:pt idx="11463" formatCode="General">
                  <c:v>-0.316643164433905</c:v>
                </c:pt>
                <c:pt idx="11464" formatCode="General">
                  <c:v>-0.318068151045932</c:v>
                </c:pt>
                <c:pt idx="11465" formatCode="General">
                  <c:v>-0.31815662847714599</c:v>
                </c:pt>
                <c:pt idx="11466" formatCode="General">
                  <c:v>-0.31690144810476001</c:v>
                </c:pt>
                <c:pt idx="11467" formatCode="General">
                  <c:v>-0.31522937543583601</c:v>
                </c:pt>
                <c:pt idx="11468" formatCode="General">
                  <c:v>-0.31337806970144499</c:v>
                </c:pt>
                <c:pt idx="11469" formatCode="General">
                  <c:v>-0.31097761777896699</c:v>
                </c:pt>
                <c:pt idx="11470" formatCode="General">
                  <c:v>-0.30817761174002101</c:v>
                </c:pt>
                <c:pt idx="11471" formatCode="General">
                  <c:v>-0.30545402763520102</c:v>
                </c:pt>
                <c:pt idx="11472" formatCode="General">
                  <c:v>-0.30276848310361898</c:v>
                </c:pt>
                <c:pt idx="11473" formatCode="General">
                  <c:v>-0.300294205649487</c:v>
                </c:pt>
                <c:pt idx="11474" formatCode="General">
                  <c:v>-0.29857951789738901</c:v>
                </c:pt>
                <c:pt idx="11475" formatCode="General">
                  <c:v>-0.29780713049361501</c:v>
                </c:pt>
                <c:pt idx="11476" formatCode="General">
                  <c:v>-0.29776326794065899</c:v>
                </c:pt>
                <c:pt idx="11477" formatCode="General">
                  <c:v>-0.29695705084958002</c:v>
                </c:pt>
                <c:pt idx="11478" formatCode="General">
                  <c:v>-0.29482488767168902</c:v>
                </c:pt>
                <c:pt idx="11479" formatCode="General">
                  <c:v>-0.292070028296252</c:v>
                </c:pt>
                <c:pt idx="11480" formatCode="General">
                  <c:v>-0.28874164882434999</c:v>
                </c:pt>
                <c:pt idx="11481" formatCode="General">
                  <c:v>-0.28487214820991702</c:v>
                </c:pt>
                <c:pt idx="11482" formatCode="General">
                  <c:v>-0.28020812864475297</c:v>
                </c:pt>
                <c:pt idx="11483" formatCode="General">
                  <c:v>-0.27382689304156399</c:v>
                </c:pt>
                <c:pt idx="11484" formatCode="General">
                  <c:v>-0.26510461808004898</c:v>
                </c:pt>
                <c:pt idx="11485" formatCode="General">
                  <c:v>-0.25351228048499302</c:v>
                </c:pt>
                <c:pt idx="11486" formatCode="General">
                  <c:v>-0.23917191023413401</c:v>
                </c:pt>
                <c:pt idx="11487" formatCode="General">
                  <c:v>-0.22390343388415099</c:v>
                </c:pt>
                <c:pt idx="11488" formatCode="General">
                  <c:v>-0.208790339454793</c:v>
                </c:pt>
                <c:pt idx="11489" formatCode="General">
                  <c:v>-0.192753710369262</c:v>
                </c:pt>
                <c:pt idx="11490" formatCode="General">
                  <c:v>-0.17557580310823201</c:v>
                </c:pt>
                <c:pt idx="11491" formatCode="General">
                  <c:v>-0.15751796379854999</c:v>
                </c:pt>
                <c:pt idx="11492" formatCode="General">
                  <c:v>-0.138232490818262</c:v>
                </c:pt>
                <c:pt idx="11493" formatCode="General">
                  <c:v>-0.119432610044876</c:v>
                </c:pt>
                <c:pt idx="11494" formatCode="General">
                  <c:v>-0.103038438498827</c:v>
                </c:pt>
                <c:pt idx="11495" formatCode="General">
                  <c:v>-8.8770605995749902E-2</c:v>
                </c:pt>
                <c:pt idx="11496" formatCode="General">
                  <c:v>-7.7356663431367406E-2</c:v>
                </c:pt>
                <c:pt idx="11497" formatCode="General">
                  <c:v>-6.9151199638969596E-2</c:v>
                </c:pt>
                <c:pt idx="11498" formatCode="General">
                  <c:v>-6.32881501489546E-2</c:v>
                </c:pt>
                <c:pt idx="11499" formatCode="General">
                  <c:v>-6.0138274558123497E-2</c:v>
                </c:pt>
                <c:pt idx="11500" formatCode="General">
                  <c:v>-5.9945918336353397E-2</c:v>
                </c:pt>
                <c:pt idx="11501" formatCode="General">
                  <c:v>-6.2061325607798298E-2</c:v>
                </c:pt>
                <c:pt idx="11502" formatCode="General">
                  <c:v>-6.5397754734366195E-2</c:v>
                </c:pt>
                <c:pt idx="11503" formatCode="General">
                  <c:v>-6.8715822519848396E-2</c:v>
                </c:pt>
                <c:pt idx="11504" formatCode="General">
                  <c:v>-7.0840695820196004E-2</c:v>
                </c:pt>
                <c:pt idx="11505" formatCode="General">
                  <c:v>-7.0352182557858606E-2</c:v>
                </c:pt>
                <c:pt idx="11506" formatCode="General">
                  <c:v>-6.6424244934070106E-2</c:v>
                </c:pt>
                <c:pt idx="11507" formatCode="General">
                  <c:v>-6.0190071808434102E-2</c:v>
                </c:pt>
                <c:pt idx="11508" formatCode="General">
                  <c:v>-5.2899663642049399E-2</c:v>
                </c:pt>
                <c:pt idx="11509" formatCode="General">
                  <c:v>-4.4568817205634999E-2</c:v>
                </c:pt>
                <c:pt idx="11510" formatCode="General">
                  <c:v>-3.4410990082647898E-2</c:v>
                </c:pt>
                <c:pt idx="11511" formatCode="General">
                  <c:v>-2.2014066695305399E-2</c:v>
                </c:pt>
                <c:pt idx="11512" formatCode="General">
                  <c:v>-8.1152746315012406E-3</c:v>
                </c:pt>
                <c:pt idx="11513" formatCode="General">
                  <c:v>5.6379476791359497E-3</c:v>
                </c:pt>
                <c:pt idx="11514" formatCode="General">
                  <c:v>1.81396844494674E-2</c:v>
                </c:pt>
                <c:pt idx="11515" formatCode="General">
                  <c:v>2.94936460766329E-2</c:v>
                </c:pt>
                <c:pt idx="11516" formatCode="General">
                  <c:v>4.0138911139813001E-2</c:v>
                </c:pt>
                <c:pt idx="11517" formatCode="General">
                  <c:v>5.0383186523337599E-2</c:v>
                </c:pt>
                <c:pt idx="11518" formatCode="General">
                  <c:v>6.0417303092229001E-2</c:v>
                </c:pt>
                <c:pt idx="11519" formatCode="General">
                  <c:v>7.0545920505371201E-2</c:v>
                </c:pt>
                <c:pt idx="11520" formatCode="General">
                  <c:v>8.0274039175539602E-2</c:v>
                </c:pt>
                <c:pt idx="11521" formatCode="General">
                  <c:v>8.9070367911169804E-2</c:v>
                </c:pt>
                <c:pt idx="11522" formatCode="General">
                  <c:v>9.6860009268575895E-2</c:v>
                </c:pt>
                <c:pt idx="11523" formatCode="General">
                  <c:v>0.10461533852235801</c:v>
                </c:pt>
                <c:pt idx="11524" formatCode="General">
                  <c:v>0.113422702854688</c:v>
                </c:pt>
                <c:pt idx="11525" formatCode="General">
                  <c:v>0.123425687348331</c:v>
                </c:pt>
                <c:pt idx="11526" formatCode="General">
                  <c:v>0.13437123805034801</c:v>
                </c:pt>
                <c:pt idx="11527" formatCode="General">
                  <c:v>0.14525470363274601</c:v>
                </c:pt>
                <c:pt idx="11528" formatCode="General">
                  <c:v>0.15535132525261</c:v>
                </c:pt>
                <c:pt idx="11529" formatCode="General">
                  <c:v>0.16454570178921499</c:v>
                </c:pt>
                <c:pt idx="11530" formatCode="General">
                  <c:v>0.17236345797397401</c:v>
                </c:pt>
                <c:pt idx="11531" formatCode="General">
                  <c:v>0.17853578591205599</c:v>
                </c:pt>
                <c:pt idx="11532" formatCode="General">
                  <c:v>0.183430970334934</c:v>
                </c:pt>
                <c:pt idx="11533" formatCode="General">
                  <c:v>0.187133253105218</c:v>
                </c:pt>
                <c:pt idx="11534" formatCode="General">
                  <c:v>0.19024613939859</c:v>
                </c:pt>
                <c:pt idx="11535" formatCode="General">
                  <c:v>0.19278914045661999</c:v>
                </c:pt>
                <c:pt idx="11536" formatCode="General">
                  <c:v>0.19366224467038701</c:v>
                </c:pt>
                <c:pt idx="11537" formatCode="General">
                  <c:v>0.19284481986166799</c:v>
                </c:pt>
                <c:pt idx="11538" formatCode="General">
                  <c:v>0.19187904850281001</c:v>
                </c:pt>
                <c:pt idx="11539" formatCode="General">
                  <c:v>0.19203186729254301</c:v>
                </c:pt>
                <c:pt idx="11540" formatCode="General">
                  <c:v>0.19308367716981301</c:v>
                </c:pt>
                <c:pt idx="11541" formatCode="General">
                  <c:v>0.19454546192017699</c:v>
                </c:pt>
                <c:pt idx="11542" formatCode="General">
                  <c:v>0.19613381080638401</c:v>
                </c:pt>
                <c:pt idx="11543" formatCode="General">
                  <c:v>0.19739720060238999</c:v>
                </c:pt>
                <c:pt idx="11544" formatCode="General">
                  <c:v>0.19819254121087199</c:v>
                </c:pt>
                <c:pt idx="11545" formatCode="General">
                  <c:v>0.19931337900764901</c:v>
                </c:pt>
                <c:pt idx="11546" formatCode="General">
                  <c:v>0.20136219968842201</c:v>
                </c:pt>
                <c:pt idx="11547" formatCode="General">
                  <c:v>0.204031595571118</c:v>
                </c:pt>
                <c:pt idx="11548" formatCode="General">
                  <c:v>0.206459681230447</c:v>
                </c:pt>
                <c:pt idx="11549" formatCode="General">
                  <c:v>0.20815083339364401</c:v>
                </c:pt>
                <c:pt idx="11550" formatCode="General">
                  <c:v>0.20957860985593699</c:v>
                </c:pt>
                <c:pt idx="11551" formatCode="General">
                  <c:v>0.21126510043058999</c:v>
                </c:pt>
                <c:pt idx="11552" formatCode="General">
                  <c:v>0.21306381457516299</c:v>
                </c:pt>
                <c:pt idx="11553" formatCode="General">
                  <c:v>0.21473435177803801</c:v>
                </c:pt>
                <c:pt idx="11554" formatCode="General">
                  <c:v>0.21693097921559901</c:v>
                </c:pt>
                <c:pt idx="11555" formatCode="General">
                  <c:v>0.21934806146232</c:v>
                </c:pt>
                <c:pt idx="11556" formatCode="General">
                  <c:v>0.22076689436142699</c:v>
                </c:pt>
                <c:pt idx="11557" formatCode="General">
                  <c:v>0.22088995304789899</c:v>
                </c:pt>
                <c:pt idx="11558" formatCode="General">
                  <c:v>0.22015230709743999</c:v>
                </c:pt>
                <c:pt idx="11559" formatCode="General">
                  <c:v>0.219528580166545</c:v>
                </c:pt>
                <c:pt idx="11560" formatCode="General">
                  <c:v>0.219774961563172</c:v>
                </c:pt>
                <c:pt idx="11561" formatCode="General">
                  <c:v>0.22141649022773599</c:v>
                </c:pt>
                <c:pt idx="11562" formatCode="General">
                  <c:v>0.22527136940956599</c:v>
                </c:pt>
                <c:pt idx="11563" formatCode="General">
                  <c:v>0.23107212110984601</c:v>
                </c:pt>
                <c:pt idx="11564" formatCode="General">
                  <c:v>0.23833083307581701</c:v>
                </c:pt>
                <c:pt idx="11565" formatCode="General">
                  <c:v>0.24752190057769699</c:v>
                </c:pt>
                <c:pt idx="11566" formatCode="General">
                  <c:v>0.25804215937729602</c:v>
                </c:pt>
                <c:pt idx="11567" formatCode="General">
                  <c:v>0.26794501023162498</c:v>
                </c:pt>
                <c:pt idx="11568" formatCode="General">
                  <c:v>0.27574865283160999</c:v>
                </c:pt>
                <c:pt idx="11569" formatCode="General">
                  <c:v>0.28126723451486002</c:v>
                </c:pt>
                <c:pt idx="11570" formatCode="General">
                  <c:v>0.28475792017220802</c:v>
                </c:pt>
                <c:pt idx="11571" formatCode="General">
                  <c:v>0.28619820137601298</c:v>
                </c:pt>
                <c:pt idx="11572" formatCode="General">
                  <c:v>0.28631040234925798</c:v>
                </c:pt>
                <c:pt idx="11573" formatCode="General">
                  <c:v>0.28640414290455601</c:v>
                </c:pt>
                <c:pt idx="11574" formatCode="General">
                  <c:v>0.28736775248201002</c:v>
                </c:pt>
                <c:pt idx="11575" formatCode="General">
                  <c:v>0.28959759158715798</c:v>
                </c:pt>
                <c:pt idx="11576" formatCode="General">
                  <c:v>0.29237638925924903</c:v>
                </c:pt>
                <c:pt idx="11577" formatCode="General">
                  <c:v>0.29526290225283103</c:v>
                </c:pt>
                <c:pt idx="11578" formatCode="General">
                  <c:v>0.29801317884839801</c:v>
                </c:pt>
                <c:pt idx="11579" formatCode="General">
                  <c:v>0.30063346986745498</c:v>
                </c:pt>
                <c:pt idx="11580" formatCode="General">
                  <c:v>0.30420753863428202</c:v>
                </c:pt>
                <c:pt idx="11581" formatCode="General">
                  <c:v>0.30979016835096401</c:v>
                </c:pt>
                <c:pt idx="11582" formatCode="General">
                  <c:v>0.31697517408575299</c:v>
                </c:pt>
                <c:pt idx="11583" formatCode="General">
                  <c:v>0.32460238017637799</c:v>
                </c:pt>
                <c:pt idx="11584" formatCode="General">
                  <c:v>0.33207384547982499</c:v>
                </c:pt>
                <c:pt idx="11585" formatCode="General">
                  <c:v>0.33924331620183201</c:v>
                </c:pt>
                <c:pt idx="11586" formatCode="General">
                  <c:v>0.34583040298824502</c:v>
                </c:pt>
                <c:pt idx="11587" formatCode="General">
                  <c:v>0.35028375673557</c:v>
                </c:pt>
                <c:pt idx="11588" formatCode="General">
                  <c:v>0.35121782088283798</c:v>
                </c:pt>
                <c:pt idx="11589" formatCode="General">
                  <c:v>0.34944426406114398</c:v>
                </c:pt>
                <c:pt idx="11590" formatCode="General">
                  <c:v>0.346590814433207</c:v>
                </c:pt>
                <c:pt idx="11591" formatCode="General">
                  <c:v>0.34324340648795398</c:v>
                </c:pt>
                <c:pt idx="11592" formatCode="General">
                  <c:v>0.33862131090629299</c:v>
                </c:pt>
                <c:pt idx="11593" formatCode="General">
                  <c:v>0.33276812675195699</c:v>
                </c:pt>
                <c:pt idx="11594" formatCode="General">
                  <c:v>0.326836410008848</c:v>
                </c:pt>
                <c:pt idx="11595" formatCode="General">
                  <c:v>0.32105170878317302</c:v>
                </c:pt>
                <c:pt idx="11596" formatCode="General">
                  <c:v>0.31513533122244503</c:v>
                </c:pt>
                <c:pt idx="11597" formatCode="General">
                  <c:v>0.30935183702248198</c:v>
                </c:pt>
                <c:pt idx="11598" formatCode="General">
                  <c:v>0.30372725383924198</c:v>
                </c:pt>
                <c:pt idx="11599" formatCode="General">
                  <c:v>0.29845943560247101</c:v>
                </c:pt>
                <c:pt idx="11600" formatCode="General">
                  <c:v>0.29412655634615997</c:v>
                </c:pt>
                <c:pt idx="11601" formatCode="General">
                  <c:v>0.29033385585979599</c:v>
                </c:pt>
                <c:pt idx="11602" formatCode="General">
                  <c:v>0.286643366408946</c:v>
                </c:pt>
                <c:pt idx="11603" formatCode="General">
                  <c:v>0.28235558356968299</c:v>
                </c:pt>
                <c:pt idx="11604" formatCode="General">
                  <c:v>0.27751468289596298</c:v>
                </c:pt>
                <c:pt idx="11605" formatCode="General">
                  <c:v>0.27359750803482702</c:v>
                </c:pt>
                <c:pt idx="11606" formatCode="General">
                  <c:v>0.27124858917740402</c:v>
                </c:pt>
                <c:pt idx="11607" formatCode="General">
                  <c:v>0.27088881175610702</c:v>
                </c:pt>
                <c:pt idx="11608" formatCode="General">
                  <c:v>0.272682831215527</c:v>
                </c:pt>
                <c:pt idx="11609" formatCode="General">
                  <c:v>0.27597056279857501</c:v>
                </c:pt>
                <c:pt idx="11610" formatCode="General">
                  <c:v>0.28084736928560999</c:v>
                </c:pt>
                <c:pt idx="11611" formatCode="General">
                  <c:v>0.28676092322430402</c:v>
                </c:pt>
                <c:pt idx="11612" formatCode="General">
                  <c:v>0.29172583914824501</c:v>
                </c:pt>
                <c:pt idx="11613" formatCode="General">
                  <c:v>0.29446418505872402</c:v>
                </c:pt>
                <c:pt idx="11614" formatCode="General">
                  <c:v>0.29509764045168102</c:v>
                </c:pt>
                <c:pt idx="11615" formatCode="General">
                  <c:v>0.29457531776063101</c:v>
                </c:pt>
                <c:pt idx="11616" formatCode="General">
                  <c:v>0.29443818691048701</c:v>
                </c:pt>
                <c:pt idx="11617" formatCode="General">
                  <c:v>0.294786058029606</c:v>
                </c:pt>
                <c:pt idx="11618" formatCode="General">
                  <c:v>0.29495540622747901</c:v>
                </c:pt>
                <c:pt idx="11619" formatCode="General">
                  <c:v>0.295569746959713</c:v>
                </c:pt>
                <c:pt idx="11620" formatCode="General">
                  <c:v>0.29693471483682099</c:v>
                </c:pt>
                <c:pt idx="11621" formatCode="General">
                  <c:v>0.29860086064583102</c:v>
                </c:pt>
                <c:pt idx="11622" formatCode="General">
                  <c:v>0.300033543762116</c:v>
                </c:pt>
                <c:pt idx="11623" formatCode="General">
                  <c:v>0.29923370609605898</c:v>
                </c:pt>
                <c:pt idx="11624" formatCode="General">
                  <c:v>0.29522544033842402</c:v>
                </c:pt>
                <c:pt idx="11625" formatCode="General">
                  <c:v>0.28967771348328503</c:v>
                </c:pt>
                <c:pt idx="11626" formatCode="General">
                  <c:v>0.28321898891042702</c:v>
                </c:pt>
                <c:pt idx="11627" formatCode="General">
                  <c:v>0.27559115107865501</c:v>
                </c:pt>
                <c:pt idx="11628" formatCode="General">
                  <c:v>0.266336474034022</c:v>
                </c:pt>
                <c:pt idx="11629" formatCode="General">
                  <c:v>0.255854244997407</c:v>
                </c:pt>
                <c:pt idx="11630" formatCode="General">
                  <c:v>0.24546109418531001</c:v>
                </c:pt>
                <c:pt idx="11631" formatCode="General">
                  <c:v>0.235257795341663</c:v>
                </c:pt>
                <c:pt idx="11632" formatCode="General">
                  <c:v>0.22432123068458401</c:v>
                </c:pt>
                <c:pt idx="11633" formatCode="General">
                  <c:v>0.21203589624948199</c:v>
                </c:pt>
                <c:pt idx="11634" formatCode="General">
                  <c:v>0.19915511269714301</c:v>
                </c:pt>
                <c:pt idx="11635" formatCode="General">
                  <c:v>0.186961269370469</c:v>
                </c:pt>
                <c:pt idx="11636" formatCode="General">
                  <c:v>0.17560958611795599</c:v>
                </c:pt>
                <c:pt idx="11637" formatCode="General">
                  <c:v>0.16447288129309701</c:v>
                </c:pt>
                <c:pt idx="11638" formatCode="General">
                  <c:v>0.15316490047331299</c:v>
                </c:pt>
                <c:pt idx="11639" formatCode="General">
                  <c:v>0.142952485738568</c:v>
                </c:pt>
                <c:pt idx="11640" formatCode="General">
                  <c:v>0.135276789238964</c:v>
                </c:pt>
                <c:pt idx="11641" formatCode="General">
                  <c:v>0.129454251030102</c:v>
                </c:pt>
                <c:pt idx="11642" formatCode="General">
                  <c:v>0.12499237180358599</c:v>
                </c:pt>
                <c:pt idx="11643" formatCode="General">
                  <c:v>0.12159637354461</c:v>
                </c:pt>
                <c:pt idx="11644" formatCode="General">
                  <c:v>0.119042903252999</c:v>
                </c:pt>
                <c:pt idx="11645" formatCode="General">
                  <c:v>0.117519536254743</c:v>
                </c:pt>
                <c:pt idx="11646" formatCode="General">
                  <c:v>0.11672059419127299</c:v>
                </c:pt>
                <c:pt idx="11647" formatCode="General">
                  <c:v>0.11693732283106199</c:v>
                </c:pt>
                <c:pt idx="11648" formatCode="General">
                  <c:v>0.118297355831264</c:v>
                </c:pt>
                <c:pt idx="11649" formatCode="General">
                  <c:v>0.119808316743081</c:v>
                </c:pt>
                <c:pt idx="11650" formatCode="General">
                  <c:v>0.119798718496145</c:v>
                </c:pt>
                <c:pt idx="11651" formatCode="General">
                  <c:v>0.117856366067116</c:v>
                </c:pt>
                <c:pt idx="11652" formatCode="General">
                  <c:v>0.11485447623157501</c:v>
                </c:pt>
                <c:pt idx="11653" formatCode="General">
                  <c:v>0.109870163011827</c:v>
                </c:pt>
                <c:pt idx="11654" formatCode="General">
                  <c:v>0.102212237718042</c:v>
                </c:pt>
                <c:pt idx="11655" formatCode="General">
                  <c:v>9.3127458761905896E-2</c:v>
                </c:pt>
                <c:pt idx="11656" formatCode="General">
                  <c:v>8.2897555599782999E-2</c:v>
                </c:pt>
                <c:pt idx="11657" formatCode="General">
                  <c:v>7.0577371745582304E-2</c:v>
                </c:pt>
                <c:pt idx="11658" formatCode="General">
                  <c:v>5.6152968484577299E-2</c:v>
                </c:pt>
                <c:pt idx="11659" formatCode="General">
                  <c:v>4.0061906475289497E-2</c:v>
                </c:pt>
                <c:pt idx="11660" formatCode="General">
                  <c:v>2.2708125296739001E-2</c:v>
                </c:pt>
                <c:pt idx="11661" formatCode="General">
                  <c:v>5.3696979612110497E-3</c:v>
                </c:pt>
                <c:pt idx="11662" formatCode="General">
                  <c:v>-1.1747600254000901E-2</c:v>
                </c:pt>
                <c:pt idx="11663" formatCode="General">
                  <c:v>-2.9713852635492099E-2</c:v>
                </c:pt>
                <c:pt idx="11664" formatCode="General">
                  <c:v>-4.7602530943836402E-2</c:v>
                </c:pt>
                <c:pt idx="11665" formatCode="General">
                  <c:v>-6.3726782998174705E-2</c:v>
                </c:pt>
                <c:pt idx="11666" formatCode="General">
                  <c:v>-7.6663691500964401E-2</c:v>
                </c:pt>
                <c:pt idx="11667" formatCode="General">
                  <c:v>-8.6184010722773402E-2</c:v>
                </c:pt>
                <c:pt idx="11668" formatCode="General">
                  <c:v>-9.3000455134186893E-2</c:v>
                </c:pt>
                <c:pt idx="11669" formatCode="General">
                  <c:v>-9.6883696682839499E-2</c:v>
                </c:pt>
                <c:pt idx="11670" formatCode="General">
                  <c:v>-9.75828657215638E-2</c:v>
                </c:pt>
                <c:pt idx="11671" formatCode="General">
                  <c:v>-9.5736048726143205E-2</c:v>
                </c:pt>
                <c:pt idx="11672" formatCode="General">
                  <c:v>-9.2767667187798303E-2</c:v>
                </c:pt>
                <c:pt idx="11673" formatCode="General">
                  <c:v>-8.8992797691360107E-2</c:v>
                </c:pt>
                <c:pt idx="11674" formatCode="General">
                  <c:v>-8.4821283180659499E-2</c:v>
                </c:pt>
                <c:pt idx="11675" formatCode="General">
                  <c:v>-8.0881878905176494E-2</c:v>
                </c:pt>
                <c:pt idx="11676" formatCode="General">
                  <c:v>-7.7688889416761303E-2</c:v>
                </c:pt>
                <c:pt idx="11677" formatCode="General">
                  <c:v>-7.6957127527938901E-2</c:v>
                </c:pt>
                <c:pt idx="11678" formatCode="General">
                  <c:v>-7.9680749933973505E-2</c:v>
                </c:pt>
                <c:pt idx="11679" formatCode="General">
                  <c:v>-8.5222708970022695E-2</c:v>
                </c:pt>
                <c:pt idx="11680" formatCode="General">
                  <c:v>-9.2944638029874502E-2</c:v>
                </c:pt>
                <c:pt idx="11681" formatCode="General">
                  <c:v>-0.101773633645101</c:v>
                </c:pt>
                <c:pt idx="11682" formatCode="General">
                  <c:v>-0.111418475747422</c:v>
                </c:pt>
                <c:pt idx="11683" formatCode="General">
                  <c:v>-0.12221741560497899</c:v>
                </c:pt>
                <c:pt idx="11684" formatCode="General">
                  <c:v>-0.13412323966602499</c:v>
                </c:pt>
                <c:pt idx="11685" formatCode="General">
                  <c:v>-0.148072490353307</c:v>
                </c:pt>
                <c:pt idx="11686" formatCode="General">
                  <c:v>-0.16517028075263299</c:v>
                </c:pt>
                <c:pt idx="11687" formatCode="General">
                  <c:v>-0.18494903828388001</c:v>
                </c:pt>
                <c:pt idx="11688" formatCode="General">
                  <c:v>-0.206171534286058</c:v>
                </c:pt>
                <c:pt idx="11689" formatCode="General">
                  <c:v>-0.22768022601396201</c:v>
                </c:pt>
                <c:pt idx="11690" formatCode="General">
                  <c:v>-0.24776282289311899</c:v>
                </c:pt>
                <c:pt idx="11691" formatCode="General">
                  <c:v>-0.26575024624451099</c:v>
                </c:pt>
                <c:pt idx="11692" formatCode="General">
                  <c:v>-0.28216428784736902</c:v>
                </c:pt>
                <c:pt idx="11693" formatCode="General">
                  <c:v>-0.29642350430679398</c:v>
                </c:pt>
                <c:pt idx="11694" formatCode="General">
                  <c:v>-0.30752132928303599</c:v>
                </c:pt>
                <c:pt idx="11695" formatCode="General">
                  <c:v>-0.31569656100483101</c:v>
                </c:pt>
                <c:pt idx="11696" formatCode="General">
                  <c:v>-0.32099420051602501</c:v>
                </c:pt>
                <c:pt idx="11697" formatCode="General">
                  <c:v>-0.32345690014307499</c:v>
                </c:pt>
                <c:pt idx="11698" formatCode="General">
                  <c:v>-0.32359378022998803</c:v>
                </c:pt>
                <c:pt idx="11699" formatCode="General">
                  <c:v>-0.32100271868048902</c:v>
                </c:pt>
                <c:pt idx="11700" formatCode="General">
                  <c:v>-0.31636509586113998</c:v>
                </c:pt>
                <c:pt idx="11701" formatCode="General">
                  <c:v>-0.31127246929452201</c:v>
                </c:pt>
                <c:pt idx="11702" formatCode="General">
                  <c:v>-0.30620266649203698</c:v>
                </c:pt>
                <c:pt idx="11703" formatCode="General">
                  <c:v>-0.300631963232115</c:v>
                </c:pt>
                <c:pt idx="11704" formatCode="General">
                  <c:v>-0.29391985833106898</c:v>
                </c:pt>
                <c:pt idx="11705" formatCode="General">
                  <c:v>-0.286822749256604</c:v>
                </c:pt>
                <c:pt idx="11706" formatCode="General">
                  <c:v>-0.28007589011211198</c:v>
                </c:pt>
                <c:pt idx="11707" formatCode="General">
                  <c:v>-0.27337474345909402</c:v>
                </c:pt>
                <c:pt idx="11708" formatCode="General">
                  <c:v>-0.26630005416241997</c:v>
                </c:pt>
                <c:pt idx="11709" formatCode="General">
                  <c:v>-0.25907059732862198</c:v>
                </c:pt>
                <c:pt idx="11710" formatCode="General">
                  <c:v>-0.25233451288783498</c:v>
                </c:pt>
                <c:pt idx="11711" formatCode="General">
                  <c:v>-0.245852765516683</c:v>
                </c:pt>
                <c:pt idx="11712" formatCode="General">
                  <c:v>-0.23931962961078701</c:v>
                </c:pt>
                <c:pt idx="11713" formatCode="General">
                  <c:v>-0.23287037422048301</c:v>
                </c:pt>
                <c:pt idx="11714" formatCode="General">
                  <c:v>-0.22690753877207201</c:v>
                </c:pt>
                <c:pt idx="11715" formatCode="General">
                  <c:v>-0.222129902008325</c:v>
                </c:pt>
                <c:pt idx="11716" formatCode="General">
                  <c:v>-0.21915444707005</c:v>
                </c:pt>
                <c:pt idx="11717" formatCode="General">
                  <c:v>-0.21700366758674799</c:v>
                </c:pt>
                <c:pt idx="11718" formatCode="General">
                  <c:v>-0.21423802189004301</c:v>
                </c:pt>
                <c:pt idx="11719" formatCode="General">
                  <c:v>-0.21157170500697201</c:v>
                </c:pt>
                <c:pt idx="11720" formatCode="General">
                  <c:v>-0.20937728468366201</c:v>
                </c:pt>
                <c:pt idx="11721" formatCode="General">
                  <c:v>-0.20641157127354301</c:v>
                </c:pt>
                <c:pt idx="11722" formatCode="General">
                  <c:v>-0.20146948546764201</c:v>
                </c:pt>
                <c:pt idx="11723" formatCode="General">
                  <c:v>-0.19518776190804299</c:v>
                </c:pt>
                <c:pt idx="11724" formatCode="General">
                  <c:v>-0.18915407557460301</c:v>
                </c:pt>
                <c:pt idx="11725" formatCode="General">
                  <c:v>-0.18397951070118601</c:v>
                </c:pt>
                <c:pt idx="11726" formatCode="General">
                  <c:v>-0.17981030891324201</c:v>
                </c:pt>
                <c:pt idx="11727" formatCode="General">
                  <c:v>-0.176184877798995</c:v>
                </c:pt>
                <c:pt idx="11728" formatCode="General">
                  <c:v>-0.17216717724029301</c:v>
                </c:pt>
                <c:pt idx="11729" formatCode="General">
                  <c:v>-0.167659329533794</c:v>
                </c:pt>
                <c:pt idx="11730" formatCode="General">
                  <c:v>-0.16297475026522801</c:v>
                </c:pt>
                <c:pt idx="11731" formatCode="General">
                  <c:v>-0.157377050002101</c:v>
                </c:pt>
                <c:pt idx="11732" formatCode="General">
                  <c:v>-0.15085901629391399</c:v>
                </c:pt>
                <c:pt idx="11733" formatCode="General">
                  <c:v>-0.144809016381306</c:v>
                </c:pt>
                <c:pt idx="11734" formatCode="General">
                  <c:v>-0.14019118164825001</c:v>
                </c:pt>
                <c:pt idx="11735" formatCode="General">
                  <c:v>-0.13671243029516</c:v>
                </c:pt>
                <c:pt idx="11736" formatCode="General">
                  <c:v>-0.133679801792116</c:v>
                </c:pt>
                <c:pt idx="11737" formatCode="General">
                  <c:v>-0.130785065122834</c:v>
                </c:pt>
                <c:pt idx="11738" formatCode="General">
                  <c:v>-0.12817558328688899</c:v>
                </c:pt>
                <c:pt idx="11739" formatCode="General">
                  <c:v>-0.126223725586671</c:v>
                </c:pt>
                <c:pt idx="11740" formatCode="General">
                  <c:v>-0.124715458848024</c:v>
                </c:pt>
                <c:pt idx="11741" formatCode="General">
                  <c:v>-0.12323444755358599</c:v>
                </c:pt>
                <c:pt idx="11742" formatCode="General">
                  <c:v>-0.121901184120717</c:v>
                </c:pt>
                <c:pt idx="11743" formatCode="General">
                  <c:v>-0.121064092311025</c:v>
                </c:pt>
                <c:pt idx="11744" formatCode="General">
                  <c:v>-0.120458097488973</c:v>
                </c:pt>
                <c:pt idx="11745" formatCode="General">
                  <c:v>-0.119526295996723</c:v>
                </c:pt>
                <c:pt idx="11746" formatCode="General">
                  <c:v>-0.118166222595743</c:v>
                </c:pt>
                <c:pt idx="11747" formatCode="General">
                  <c:v>-0.11624383357743701</c:v>
                </c:pt>
                <c:pt idx="11748" formatCode="General">
                  <c:v>-0.113310675606925</c:v>
                </c:pt>
                <c:pt idx="11749" formatCode="General">
                  <c:v>-0.10997347276524</c:v>
                </c:pt>
                <c:pt idx="11750" formatCode="General">
                  <c:v>-0.106816689437304</c:v>
                </c:pt>
                <c:pt idx="11751" formatCode="General">
                  <c:v>-0.103522341129118</c:v>
                </c:pt>
                <c:pt idx="11752" formatCode="General">
                  <c:v>-0.10046292027489</c:v>
                </c:pt>
                <c:pt idx="11753" formatCode="General">
                  <c:v>-9.8024665451238002E-2</c:v>
                </c:pt>
                <c:pt idx="11754" formatCode="General">
                  <c:v>-9.5853315020312801E-2</c:v>
                </c:pt>
                <c:pt idx="11755" formatCode="General">
                  <c:v>-9.4218888320427199E-2</c:v>
                </c:pt>
                <c:pt idx="11756" formatCode="General">
                  <c:v>-9.2949595636886095E-2</c:v>
                </c:pt>
                <c:pt idx="11757" formatCode="General">
                  <c:v>-9.1105728887287296E-2</c:v>
                </c:pt>
                <c:pt idx="11758" formatCode="General">
                  <c:v>-8.8552110881171403E-2</c:v>
                </c:pt>
                <c:pt idx="11759" formatCode="General">
                  <c:v>-8.5135712976306802E-2</c:v>
                </c:pt>
                <c:pt idx="11760" formatCode="General">
                  <c:v>-8.0806374176745993E-2</c:v>
                </c:pt>
                <c:pt idx="11761" formatCode="General">
                  <c:v>-7.5603898183676396E-2</c:v>
                </c:pt>
                <c:pt idx="11762" formatCode="General">
                  <c:v>-6.8603585927934196E-2</c:v>
                </c:pt>
                <c:pt idx="11763" formatCode="General">
                  <c:v>-5.8803203475701199E-2</c:v>
                </c:pt>
                <c:pt idx="11764" formatCode="General">
                  <c:v>-4.6218746262237403E-2</c:v>
                </c:pt>
                <c:pt idx="11765" formatCode="General">
                  <c:v>-3.11847886142879E-2</c:v>
                </c:pt>
                <c:pt idx="11766" formatCode="General">
                  <c:v>-1.45423096021094E-2</c:v>
                </c:pt>
                <c:pt idx="11767" formatCode="General">
                  <c:v>2.38381718853567E-3</c:v>
                </c:pt>
                <c:pt idx="11768" formatCode="General">
                  <c:v>1.8634539325718898E-2</c:v>
                </c:pt>
                <c:pt idx="11769" formatCode="General">
                  <c:v>3.30944045535745E-2</c:v>
                </c:pt>
                <c:pt idx="11770" formatCode="General">
                  <c:v>4.5182020676606101E-2</c:v>
                </c:pt>
                <c:pt idx="11771" formatCode="General">
                  <c:v>5.5579638707972202E-2</c:v>
                </c:pt>
                <c:pt idx="11772" formatCode="General">
                  <c:v>6.5761637184560198E-2</c:v>
                </c:pt>
                <c:pt idx="11773" formatCode="General">
                  <c:v>7.5810411380686699E-2</c:v>
                </c:pt>
                <c:pt idx="11774" formatCode="General">
                  <c:v>8.4580352375035597E-2</c:v>
                </c:pt>
                <c:pt idx="11775" formatCode="General">
                  <c:v>9.2129293109335805E-2</c:v>
                </c:pt>
                <c:pt idx="11776" formatCode="General">
                  <c:v>9.8972498838222997E-2</c:v>
                </c:pt>
                <c:pt idx="11777" formatCode="General">
                  <c:v>0.10503328062898599</c:v>
                </c:pt>
                <c:pt idx="11778" formatCode="General">
                  <c:v>0.110375924863772</c:v>
                </c:pt>
                <c:pt idx="11779" formatCode="General">
                  <c:v>0.113707243850213</c:v>
                </c:pt>
                <c:pt idx="11780" formatCode="General">
                  <c:v>0.114410641132196</c:v>
                </c:pt>
                <c:pt idx="11781" formatCode="General">
                  <c:v>0.11357180416561601</c:v>
                </c:pt>
                <c:pt idx="11782" formatCode="General">
                  <c:v>0.111887264642408</c:v>
                </c:pt>
                <c:pt idx="11783" formatCode="General">
                  <c:v>0.109659330580509</c:v>
                </c:pt>
                <c:pt idx="11784" formatCode="General">
                  <c:v>0.10668729301134899</c:v>
                </c:pt>
                <c:pt idx="11785" formatCode="General">
                  <c:v>0.103929685373751</c:v>
                </c:pt>
                <c:pt idx="11786" formatCode="General">
                  <c:v>0.10203385013692</c:v>
                </c:pt>
                <c:pt idx="11787" formatCode="General">
                  <c:v>0.10123535905537499</c:v>
                </c:pt>
                <c:pt idx="11788" formatCode="General">
                  <c:v>0.10295740771289499</c:v>
                </c:pt>
                <c:pt idx="11789" formatCode="General">
                  <c:v>0.10758108854165301</c:v>
                </c:pt>
                <c:pt idx="11790" formatCode="General">
                  <c:v>0.11371138876230499</c:v>
                </c:pt>
                <c:pt idx="11791" formatCode="General">
                  <c:v>0.119531891409285</c:v>
                </c:pt>
                <c:pt idx="11792" formatCode="General">
                  <c:v>0.12396435086350099</c:v>
                </c:pt>
                <c:pt idx="11793" formatCode="General">
                  <c:v>0.127055425670942</c:v>
                </c:pt>
                <c:pt idx="11794" formatCode="General">
                  <c:v>0.12997144126441801</c:v>
                </c:pt>
                <c:pt idx="11795" formatCode="General">
                  <c:v>0.13518109505529</c:v>
                </c:pt>
                <c:pt idx="11796" formatCode="General">
                  <c:v>0.143900020571535</c:v>
                </c:pt>
                <c:pt idx="11797" formatCode="General">
                  <c:v>0.154339983075543</c:v>
                </c:pt>
                <c:pt idx="11798" formatCode="General">
                  <c:v>0.16478368173277999</c:v>
                </c:pt>
                <c:pt idx="11799" formatCode="General">
                  <c:v>0.17500805230612401</c:v>
                </c:pt>
                <c:pt idx="11800" formatCode="General">
                  <c:v>0.18484920176316799</c:v>
                </c:pt>
                <c:pt idx="11801" formatCode="General">
                  <c:v>0.19377964737945899</c:v>
                </c:pt>
                <c:pt idx="11802" formatCode="General">
                  <c:v>0.20130344826803001</c:v>
                </c:pt>
                <c:pt idx="11803" formatCode="General">
                  <c:v>0.207442416610775</c:v>
                </c:pt>
                <c:pt idx="11804" formatCode="General">
                  <c:v>0.21290511483648</c:v>
                </c:pt>
                <c:pt idx="11805" formatCode="General">
                  <c:v>0.217307139468703</c:v>
                </c:pt>
                <c:pt idx="11806" formatCode="General">
                  <c:v>0.21913052365727101</c:v>
                </c:pt>
                <c:pt idx="11807" formatCode="General">
                  <c:v>0.21777435652194599</c:v>
                </c:pt>
                <c:pt idx="11808" formatCode="General">
                  <c:v>0.213712194229634</c:v>
                </c:pt>
                <c:pt idx="11809" formatCode="General">
                  <c:v>0.20849115808117499</c:v>
                </c:pt>
                <c:pt idx="11810" formatCode="General">
                  <c:v>0.20353572758341201</c:v>
                </c:pt>
                <c:pt idx="11811" formatCode="General">
                  <c:v>0.19956106318220801</c:v>
                </c:pt>
                <c:pt idx="11812" formatCode="General">
                  <c:v>0.19652406233089401</c:v>
                </c:pt>
                <c:pt idx="11813" formatCode="General">
                  <c:v>0.19393215179432999</c:v>
                </c:pt>
                <c:pt idx="11814" formatCode="General">
                  <c:v>0.19151889072844</c:v>
                </c:pt>
                <c:pt idx="11815" formatCode="General">
                  <c:v>0.189648670233488</c:v>
                </c:pt>
                <c:pt idx="11816" formatCode="General">
                  <c:v>0.188552483599599</c:v>
                </c:pt>
                <c:pt idx="11817" formatCode="General">
                  <c:v>0.18796619040477</c:v>
                </c:pt>
                <c:pt idx="11818" formatCode="General">
                  <c:v>0.187556335659089</c:v>
                </c:pt>
                <c:pt idx="11819" formatCode="General">
                  <c:v>0.18797254704796801</c:v>
                </c:pt>
                <c:pt idx="11820" formatCode="General">
                  <c:v>0.19048960901904199</c:v>
                </c:pt>
                <c:pt idx="11821" formatCode="General">
                  <c:v>0.194642283020666</c:v>
                </c:pt>
                <c:pt idx="11822" formatCode="General">
                  <c:v>0.19877203835146701</c:v>
                </c:pt>
                <c:pt idx="11823" formatCode="General">
                  <c:v>0.202197866478599</c:v>
                </c:pt>
                <c:pt idx="11824" formatCode="General">
                  <c:v>0.20655958454483</c:v>
                </c:pt>
                <c:pt idx="11825" formatCode="General">
                  <c:v>0.213446979256458</c:v>
                </c:pt>
                <c:pt idx="11826" formatCode="General">
                  <c:v>0.222772197109734</c:v>
                </c:pt>
                <c:pt idx="11827" formatCode="General">
                  <c:v>0.23331197155265199</c:v>
                </c:pt>
                <c:pt idx="11828" formatCode="General">
                  <c:v>0.24356555335454899</c:v>
                </c:pt>
                <c:pt idx="11829" formatCode="General">
                  <c:v>0.25289396336776299</c:v>
                </c:pt>
                <c:pt idx="11830" formatCode="General">
                  <c:v>0.26033584747170502</c:v>
                </c:pt>
                <c:pt idx="11831" formatCode="General">
                  <c:v>0.26563335983062603</c:v>
                </c:pt>
                <c:pt idx="11832" formatCode="General">
                  <c:v>0.26945357832254002</c:v>
                </c:pt>
                <c:pt idx="11833" formatCode="General">
                  <c:v>0.27180721132855601</c:v>
                </c:pt>
                <c:pt idx="11834" formatCode="General">
                  <c:v>0.27233945576845803</c:v>
                </c:pt>
                <c:pt idx="11835" formatCode="General">
                  <c:v>0.27112719973802901</c:v>
                </c:pt>
                <c:pt idx="11836" formatCode="General">
                  <c:v>0.26827358132258899</c:v>
                </c:pt>
                <c:pt idx="11837" formatCode="General">
                  <c:v>0.26405567106731898</c:v>
                </c:pt>
                <c:pt idx="11838" formatCode="General">
                  <c:v>0.25867078960640699</c:v>
                </c:pt>
                <c:pt idx="11839" formatCode="General">
                  <c:v>0.25083442992371902</c:v>
                </c:pt>
                <c:pt idx="11840" formatCode="General">
                  <c:v>0.24000285170458999</c:v>
                </c:pt>
                <c:pt idx="11841" formatCode="General">
                  <c:v>0.227414423575755</c:v>
                </c:pt>
                <c:pt idx="11842" formatCode="General">
                  <c:v>0.21364252460154801</c:v>
                </c:pt>
                <c:pt idx="11843" formatCode="General">
                  <c:v>0.199208369496954</c:v>
                </c:pt>
                <c:pt idx="11844" formatCode="General">
                  <c:v>0.18519536278128601</c:v>
                </c:pt>
                <c:pt idx="11845" formatCode="General">
                  <c:v>0.17183386125970601</c:v>
                </c:pt>
                <c:pt idx="11846" formatCode="General">
                  <c:v>0.158545589598235</c:v>
                </c:pt>
                <c:pt idx="11847" formatCode="General">
                  <c:v>0.14519006805194501</c:v>
                </c:pt>
                <c:pt idx="11848" formatCode="General">
                  <c:v>0.13237484408202199</c:v>
                </c:pt>
                <c:pt idx="11849" formatCode="General">
                  <c:v>0.12049116602709101</c:v>
                </c:pt>
                <c:pt idx="11850" formatCode="General">
                  <c:v>0.109432247607296</c:v>
                </c:pt>
                <c:pt idx="11851" formatCode="General">
                  <c:v>9.9470162893969399E-2</c:v>
                </c:pt>
                <c:pt idx="11852" formatCode="General">
                  <c:v>9.1025004266891599E-2</c:v>
                </c:pt>
                <c:pt idx="11853" formatCode="General">
                  <c:v>8.4481106166021003E-2</c:v>
                </c:pt>
                <c:pt idx="11854" formatCode="General">
                  <c:v>7.9876762025948803E-2</c:v>
                </c:pt>
                <c:pt idx="11855" formatCode="General">
                  <c:v>7.6582127221660107E-2</c:v>
                </c:pt>
                <c:pt idx="11856" formatCode="General">
                  <c:v>7.5589377767217497E-2</c:v>
                </c:pt>
                <c:pt idx="11857" formatCode="General">
                  <c:v>7.8204945245916493E-2</c:v>
                </c:pt>
                <c:pt idx="11858" formatCode="General">
                  <c:v>8.4318828624540806E-2</c:v>
                </c:pt>
                <c:pt idx="11859" formatCode="General">
                  <c:v>9.3694593979129701E-2</c:v>
                </c:pt>
                <c:pt idx="11860" formatCode="General">
                  <c:v>0.10438542748334299</c:v>
                </c:pt>
                <c:pt idx="11861" formatCode="General">
                  <c:v>0.11431082621090299</c:v>
                </c:pt>
                <c:pt idx="11862" formatCode="General">
                  <c:v>0.122708919686739</c:v>
                </c:pt>
                <c:pt idx="11863" formatCode="General">
                  <c:v>0.12870470905221301</c:v>
                </c:pt>
                <c:pt idx="11864" formatCode="General">
                  <c:v>0.131603073790621</c:v>
                </c:pt>
                <c:pt idx="11865" formatCode="General">
                  <c:v>0.13110958260404401</c:v>
                </c:pt>
                <c:pt idx="11866" formatCode="General">
                  <c:v>0.12792184797984599</c:v>
                </c:pt>
                <c:pt idx="11867" formatCode="General">
                  <c:v>0.12259735926963999</c:v>
                </c:pt>
                <c:pt idx="11868" formatCode="General">
                  <c:v>0.114692368332127</c:v>
                </c:pt>
                <c:pt idx="11869" formatCode="General">
                  <c:v>0.103420483615503</c:v>
                </c:pt>
                <c:pt idx="11870" formatCode="General">
                  <c:v>8.9042862942001796E-2</c:v>
                </c:pt>
                <c:pt idx="11871" formatCode="General">
                  <c:v>7.2934595039335207E-2</c:v>
                </c:pt>
                <c:pt idx="11872" formatCode="General">
                  <c:v>5.6099948495481E-2</c:v>
                </c:pt>
                <c:pt idx="11873" formatCode="General">
                  <c:v>3.9289462303990302E-2</c:v>
                </c:pt>
                <c:pt idx="11874" formatCode="General">
                  <c:v>2.2288283837115699E-2</c:v>
                </c:pt>
                <c:pt idx="11875" formatCode="General">
                  <c:v>5.17520553153365E-3</c:v>
                </c:pt>
                <c:pt idx="11876" formatCode="General">
                  <c:v>-1.0419258059639501E-2</c:v>
                </c:pt>
                <c:pt idx="11877" formatCode="General">
                  <c:v>-2.4271532335643699E-2</c:v>
                </c:pt>
                <c:pt idx="11878" formatCode="General">
                  <c:v>-3.6204046755527401E-2</c:v>
                </c:pt>
                <c:pt idx="11879" formatCode="General">
                  <c:v>-4.5506209933076698E-2</c:v>
                </c:pt>
                <c:pt idx="11880" formatCode="General">
                  <c:v>-5.2087054114440701E-2</c:v>
                </c:pt>
                <c:pt idx="11881" formatCode="General">
                  <c:v>-5.5625641511765002E-2</c:v>
                </c:pt>
                <c:pt idx="11882" formatCode="General">
                  <c:v>-5.7217663061623097E-2</c:v>
                </c:pt>
                <c:pt idx="11883" formatCode="General">
                  <c:v>-5.8367807534327402E-2</c:v>
                </c:pt>
                <c:pt idx="11884" formatCode="General">
                  <c:v>-5.9405042376472199E-2</c:v>
                </c:pt>
                <c:pt idx="11885" formatCode="General">
                  <c:v>-6.1133721403386299E-2</c:v>
                </c:pt>
                <c:pt idx="11886" formatCode="General">
                  <c:v>-6.5278363075211898E-2</c:v>
                </c:pt>
                <c:pt idx="11887" formatCode="General">
                  <c:v>-7.2422357774425405E-2</c:v>
                </c:pt>
                <c:pt idx="11888" formatCode="General">
                  <c:v>-8.1687864584968004E-2</c:v>
                </c:pt>
                <c:pt idx="11889" formatCode="General">
                  <c:v>-9.2669898329392805E-2</c:v>
                </c:pt>
                <c:pt idx="11890" formatCode="General">
                  <c:v>-0.105797063218526</c:v>
                </c:pt>
                <c:pt idx="11891" formatCode="General">
                  <c:v>-0.12053658472272399</c:v>
                </c:pt>
                <c:pt idx="11892" formatCode="General">
                  <c:v>-0.136002413043114</c:v>
                </c:pt>
                <c:pt idx="11893" formatCode="General">
                  <c:v>-0.15171656012712501</c:v>
                </c:pt>
                <c:pt idx="11894" formatCode="General">
                  <c:v>-0.16722184002368701</c:v>
                </c:pt>
                <c:pt idx="11895" formatCode="General">
                  <c:v>-0.18289918501415001</c:v>
                </c:pt>
                <c:pt idx="11896" formatCode="General">
                  <c:v>-0.198790929671918</c:v>
                </c:pt>
                <c:pt idx="11897" formatCode="General">
                  <c:v>-0.213632868841831</c:v>
                </c:pt>
                <c:pt idx="11898" formatCode="General">
                  <c:v>-0.22627576885009401</c:v>
                </c:pt>
                <c:pt idx="11899" formatCode="General">
                  <c:v>-0.236265975407214</c:v>
                </c:pt>
                <c:pt idx="11900" formatCode="General">
                  <c:v>-0.244099502499529</c:v>
                </c:pt>
                <c:pt idx="11901" formatCode="General">
                  <c:v>-0.250432883634579</c:v>
                </c:pt>
                <c:pt idx="11902" formatCode="General">
                  <c:v>-0.25453786106241799</c:v>
                </c:pt>
                <c:pt idx="11903" formatCode="General">
                  <c:v>-0.256099293592079</c:v>
                </c:pt>
                <c:pt idx="11904" formatCode="General">
                  <c:v>-0.256167096137775</c:v>
                </c:pt>
                <c:pt idx="11905" formatCode="General">
                  <c:v>-0.25607512628178603</c:v>
                </c:pt>
                <c:pt idx="11906" formatCode="General">
                  <c:v>-0.25612023925210903</c:v>
                </c:pt>
                <c:pt idx="11907" formatCode="General">
                  <c:v>-0.25628829518368301</c:v>
                </c:pt>
                <c:pt idx="11908" formatCode="General">
                  <c:v>-0.25720876075398003</c:v>
                </c:pt>
                <c:pt idx="11909" formatCode="General">
                  <c:v>-0.25878348216100999</c:v>
                </c:pt>
                <c:pt idx="11910" formatCode="General">
                  <c:v>-0.26101535683953903</c:v>
                </c:pt>
                <c:pt idx="11911" formatCode="General">
                  <c:v>-0.26486112109153498</c:v>
                </c:pt>
                <c:pt idx="11912" formatCode="General">
                  <c:v>-0.270659729776981</c:v>
                </c:pt>
                <c:pt idx="11913" formatCode="General">
                  <c:v>-0.276584089680528</c:v>
                </c:pt>
                <c:pt idx="11914" formatCode="General">
                  <c:v>-0.28170831546755098</c:v>
                </c:pt>
                <c:pt idx="11915" formatCode="General">
                  <c:v>-0.28688489498426101</c:v>
                </c:pt>
                <c:pt idx="11916" formatCode="General">
                  <c:v>-0.29279271331127799</c:v>
                </c:pt>
                <c:pt idx="11917" formatCode="General">
                  <c:v>-0.300195625002456</c:v>
                </c:pt>
                <c:pt idx="11918" formatCode="General">
                  <c:v>-0.30875150077132202</c:v>
                </c:pt>
                <c:pt idx="11919" formatCode="General">
                  <c:v>-0.31696918097849702</c:v>
                </c:pt>
                <c:pt idx="11920" formatCode="General">
                  <c:v>-0.323208526370653</c:v>
                </c:pt>
                <c:pt idx="11921" formatCode="General">
                  <c:v>-0.327700431257964</c:v>
                </c:pt>
                <c:pt idx="11922" formatCode="General">
                  <c:v>-0.33171802414979701</c:v>
                </c:pt>
                <c:pt idx="11923" formatCode="General">
                  <c:v>-0.33609742566797601</c:v>
                </c:pt>
                <c:pt idx="11924" formatCode="General">
                  <c:v>-0.340148607502617</c:v>
                </c:pt>
                <c:pt idx="11925" formatCode="General">
                  <c:v>-0.342109726769314</c:v>
                </c:pt>
                <c:pt idx="11926" formatCode="General">
                  <c:v>-0.342135879054486</c:v>
                </c:pt>
                <c:pt idx="11927" formatCode="General">
                  <c:v>-0.34185921122063301</c:v>
                </c:pt>
                <c:pt idx="11928" formatCode="General">
                  <c:v>-0.3425879388893</c:v>
                </c:pt>
                <c:pt idx="11929" formatCode="General">
                  <c:v>-0.34390973381316098</c:v>
                </c:pt>
                <c:pt idx="11930" formatCode="General">
                  <c:v>-0.34530309335216702</c:v>
                </c:pt>
                <c:pt idx="11931" formatCode="General">
                  <c:v>-0.34696752457143898</c:v>
                </c:pt>
                <c:pt idx="11932" formatCode="General">
                  <c:v>-0.34902506698205998</c:v>
                </c:pt>
                <c:pt idx="11933" formatCode="General">
                  <c:v>-0.351896733960051</c:v>
                </c:pt>
                <c:pt idx="11934" formatCode="General">
                  <c:v>-0.35574494288997399</c:v>
                </c:pt>
                <c:pt idx="11935" formatCode="General">
                  <c:v>-0.36089720438913397</c:v>
                </c:pt>
                <c:pt idx="11936" formatCode="General">
                  <c:v>-0.36767197239521998</c:v>
                </c:pt>
                <c:pt idx="11937" formatCode="General">
                  <c:v>-0.375162632857241</c:v>
                </c:pt>
                <c:pt idx="11938" formatCode="General">
                  <c:v>-0.38264040305090402</c:v>
                </c:pt>
                <c:pt idx="11939" formatCode="General">
                  <c:v>-0.390836959625669</c:v>
                </c:pt>
                <c:pt idx="11940" formatCode="General">
                  <c:v>-0.40093606504590801</c:v>
                </c:pt>
                <c:pt idx="11941" formatCode="General">
                  <c:v>-0.41210206177325998</c:v>
                </c:pt>
                <c:pt idx="11942" formatCode="General">
                  <c:v>-0.42251919732521498</c:v>
                </c:pt>
                <c:pt idx="11943" formatCode="General">
                  <c:v>-0.43218592149325302</c:v>
                </c:pt>
                <c:pt idx="11944" formatCode="General">
                  <c:v>-0.44087921119797502</c:v>
                </c:pt>
                <c:pt idx="11945" formatCode="General">
                  <c:v>-0.44865362433478501</c:v>
                </c:pt>
                <c:pt idx="11946" formatCode="General">
                  <c:v>-0.45508129952399401</c:v>
                </c:pt>
                <c:pt idx="11947" formatCode="General">
                  <c:v>-0.45967988057598302</c:v>
                </c:pt>
                <c:pt idx="11948" formatCode="General">
                  <c:v>-0.46286035515915203</c:v>
                </c:pt>
                <c:pt idx="11949" formatCode="General">
                  <c:v>-0.46360659944202498</c:v>
                </c:pt>
                <c:pt idx="11950" formatCode="General">
                  <c:v>-0.46084419190097098</c:v>
                </c:pt>
                <c:pt idx="11951" formatCode="General">
                  <c:v>-0.45515519146651801</c:v>
                </c:pt>
                <c:pt idx="11952" formatCode="General">
                  <c:v>-0.44893683188129901</c:v>
                </c:pt>
                <c:pt idx="11953" formatCode="General">
                  <c:v>-0.44394786854427998</c:v>
                </c:pt>
                <c:pt idx="11954" formatCode="General">
                  <c:v>-0.43988960341743699</c:v>
                </c:pt>
                <c:pt idx="11955" formatCode="General">
                  <c:v>-0.43619374813988399</c:v>
                </c:pt>
                <c:pt idx="11956" formatCode="General">
                  <c:v>-0.43234244571295199</c:v>
                </c:pt>
                <c:pt idx="11957" formatCode="General">
                  <c:v>-0.42757215104970903</c:v>
                </c:pt>
                <c:pt idx="11958" formatCode="General">
                  <c:v>-0.421788350232147</c:v>
                </c:pt>
                <c:pt idx="11959" formatCode="General">
                  <c:v>-0.41553638395478898</c:v>
                </c:pt>
                <c:pt idx="11960" formatCode="General">
                  <c:v>-0.40919001963881901</c:v>
                </c:pt>
                <c:pt idx="11961" formatCode="General">
                  <c:v>-0.40292191908055403</c:v>
                </c:pt>
                <c:pt idx="11962" formatCode="General">
                  <c:v>-0.39644498339734902</c:v>
                </c:pt>
                <c:pt idx="11963" formatCode="General">
                  <c:v>-0.38894157365250398</c:v>
                </c:pt>
                <c:pt idx="11964" formatCode="General">
                  <c:v>-0.38020404049002099</c:v>
                </c:pt>
                <c:pt idx="11965" formatCode="General">
                  <c:v>-0.37092431129776199</c:v>
                </c:pt>
                <c:pt idx="11966" formatCode="General">
                  <c:v>-0.36128512485741798</c:v>
                </c:pt>
                <c:pt idx="11967" formatCode="General">
                  <c:v>-0.35097270487771598</c:v>
                </c:pt>
                <c:pt idx="11968" formatCode="General">
                  <c:v>-0.34032891567007201</c:v>
                </c:pt>
                <c:pt idx="11969" formatCode="General">
                  <c:v>-0.33039331796355798</c:v>
                </c:pt>
                <c:pt idx="11970" formatCode="General">
                  <c:v>-0.32166666518206299</c:v>
                </c:pt>
                <c:pt idx="11971" formatCode="General">
                  <c:v>-0.314116239729193</c:v>
                </c:pt>
                <c:pt idx="11972" formatCode="General">
                  <c:v>-0.307893543349815</c:v>
                </c:pt>
                <c:pt idx="11973" formatCode="General">
                  <c:v>-0.30260096928604502</c:v>
                </c:pt>
                <c:pt idx="11974" formatCode="General">
                  <c:v>-0.29722563460881202</c:v>
                </c:pt>
                <c:pt idx="11975" formatCode="General">
                  <c:v>-0.29213449858046098</c:v>
                </c:pt>
                <c:pt idx="11976" formatCode="General">
                  <c:v>-0.287784673547612</c:v>
                </c:pt>
                <c:pt idx="11977" formatCode="General">
                  <c:v>-0.28412571527413</c:v>
                </c:pt>
                <c:pt idx="11978" formatCode="General">
                  <c:v>-0.28131128796002097</c:v>
                </c:pt>
                <c:pt idx="11979" formatCode="General">
                  <c:v>-0.27904747540220198</c:v>
                </c:pt>
                <c:pt idx="11980" formatCode="General">
                  <c:v>-0.27781208892724002</c:v>
                </c:pt>
                <c:pt idx="11981" formatCode="General">
                  <c:v>-0.27852049804248002</c:v>
                </c:pt>
                <c:pt idx="11982" formatCode="General">
                  <c:v>-0.281179504472997</c:v>
                </c:pt>
                <c:pt idx="11983" formatCode="General">
                  <c:v>-0.28443829287219402</c:v>
                </c:pt>
                <c:pt idx="11984" formatCode="General">
                  <c:v>-0.28778850104880399</c:v>
                </c:pt>
                <c:pt idx="11985" formatCode="General">
                  <c:v>-0.29094195084200097</c:v>
                </c:pt>
                <c:pt idx="11986" formatCode="General">
                  <c:v>-0.29340509929314901</c:v>
                </c:pt>
                <c:pt idx="11987" formatCode="General">
                  <c:v>-0.29490419626115499</c:v>
                </c:pt>
                <c:pt idx="11988" formatCode="General">
                  <c:v>-0.29481478405165301</c:v>
                </c:pt>
                <c:pt idx="11989" formatCode="General">
                  <c:v>-0.293050493646623</c:v>
                </c:pt>
                <c:pt idx="11990" formatCode="General">
                  <c:v>-0.28976086272504598</c:v>
                </c:pt>
                <c:pt idx="11991" formatCode="General">
                  <c:v>-0.28525098582796798</c:v>
                </c:pt>
                <c:pt idx="11992" formatCode="General">
                  <c:v>-0.27980598652132699</c:v>
                </c:pt>
                <c:pt idx="11993" formatCode="General">
                  <c:v>-0.27424478499411398</c:v>
                </c:pt>
                <c:pt idx="11994" formatCode="General">
                  <c:v>-0.26897381561724898</c:v>
                </c:pt>
                <c:pt idx="11995" formatCode="General">
                  <c:v>-0.26361260268436298</c:v>
                </c:pt>
                <c:pt idx="11996" formatCode="General">
                  <c:v>-0.25819654527303898</c:v>
                </c:pt>
                <c:pt idx="11997" formatCode="General">
                  <c:v>-0.253152232637606</c:v>
                </c:pt>
                <c:pt idx="11998" formatCode="General">
                  <c:v>-0.24843135598810101</c:v>
                </c:pt>
                <c:pt idx="11999" formatCode="General">
                  <c:v>-0.243439753689564</c:v>
                </c:pt>
                <c:pt idx="12000" formatCode="General">
                  <c:v>-0.237929026653252</c:v>
                </c:pt>
                <c:pt idx="12001" formatCode="General">
                  <c:v>-0.23167196979965601</c:v>
                </c:pt>
                <c:pt idx="12002" formatCode="General">
                  <c:v>-0.22431833321542799</c:v>
                </c:pt>
                <c:pt idx="12003" formatCode="General">
                  <c:v>-0.215904897403805</c:v>
                </c:pt>
                <c:pt idx="12004" formatCode="General">
                  <c:v>-0.20657438675256401</c:v>
                </c:pt>
                <c:pt idx="12005" formatCode="General">
                  <c:v>-0.196609405877197</c:v>
                </c:pt>
                <c:pt idx="12006" formatCode="General">
                  <c:v>-0.18658181264870999</c:v>
                </c:pt>
                <c:pt idx="12007" formatCode="General">
                  <c:v>-0.17702952079673001</c:v>
                </c:pt>
                <c:pt idx="12008" formatCode="General">
                  <c:v>-0.16859463156542301</c:v>
                </c:pt>
                <c:pt idx="12009" formatCode="General">
                  <c:v>-0.16170127687915101</c:v>
                </c:pt>
                <c:pt idx="12010" formatCode="General">
                  <c:v>-0.15570852748739999</c:v>
                </c:pt>
                <c:pt idx="12011" formatCode="General">
                  <c:v>-0.149436096198</c:v>
                </c:pt>
                <c:pt idx="12012" formatCode="General">
                  <c:v>-0.143245838036587</c:v>
                </c:pt>
                <c:pt idx="12013" formatCode="General">
                  <c:v>-0.13707751019172401</c:v>
                </c:pt>
                <c:pt idx="12014" formatCode="General">
                  <c:v>-0.13054024980918899</c:v>
                </c:pt>
                <c:pt idx="12015" formatCode="General">
                  <c:v>-0.124489564782183</c:v>
                </c:pt>
                <c:pt idx="12016" formatCode="General">
                  <c:v>-0.11955606173012</c:v>
                </c:pt>
                <c:pt idx="12017" formatCode="General">
                  <c:v>-0.115446247689906</c:v>
                </c:pt>
                <c:pt idx="12018" formatCode="General">
                  <c:v>-0.11091601165993301</c:v>
                </c:pt>
                <c:pt idx="12019" formatCode="General">
                  <c:v>-0.10519454359369999</c:v>
                </c:pt>
                <c:pt idx="12020" formatCode="General">
                  <c:v>-9.8333062790152803E-2</c:v>
                </c:pt>
                <c:pt idx="12021" formatCode="General">
                  <c:v>-8.9845266857194198E-2</c:v>
                </c:pt>
                <c:pt idx="12022" formatCode="General">
                  <c:v>-7.9071267650993204E-2</c:v>
                </c:pt>
                <c:pt idx="12023" formatCode="General">
                  <c:v>-6.5661651440835106E-2</c:v>
                </c:pt>
                <c:pt idx="12024" formatCode="General">
                  <c:v>-4.9696406136245402E-2</c:v>
                </c:pt>
                <c:pt idx="12025" formatCode="General">
                  <c:v>-3.0904835786481299E-2</c:v>
                </c:pt>
                <c:pt idx="12026" formatCode="General">
                  <c:v>-9.78814786211093E-3</c:v>
                </c:pt>
                <c:pt idx="12027" formatCode="General">
                  <c:v>1.1894989624301499E-2</c:v>
                </c:pt>
                <c:pt idx="12028" formatCode="General">
                  <c:v>3.3494936306476701E-2</c:v>
                </c:pt>
                <c:pt idx="12029" formatCode="General">
                  <c:v>5.5593738225540701E-2</c:v>
                </c:pt>
                <c:pt idx="12030" formatCode="General">
                  <c:v>7.8250802408720802E-2</c:v>
                </c:pt>
                <c:pt idx="12031" formatCode="General">
                  <c:v>9.9436421890516394E-2</c:v>
                </c:pt>
                <c:pt idx="12032" formatCode="General">
                  <c:v>0.117795363601102</c:v>
                </c:pt>
                <c:pt idx="12033" formatCode="General">
                  <c:v>0.13326114790273599</c:v>
                </c:pt>
                <c:pt idx="12034" formatCode="General">
                  <c:v>0.146398823633547</c:v>
                </c:pt>
                <c:pt idx="12035" formatCode="General">
                  <c:v>0.158051709104812</c:v>
                </c:pt>
                <c:pt idx="12036" formatCode="General">
                  <c:v>0.16808342673693499</c:v>
                </c:pt>
                <c:pt idx="12037" formatCode="General">
                  <c:v>0.176290555377316</c:v>
                </c:pt>
                <c:pt idx="12038" formatCode="General">
                  <c:v>0.182102311613729</c:v>
                </c:pt>
                <c:pt idx="12039" formatCode="General">
                  <c:v>0.18505635724267</c:v>
                </c:pt>
                <c:pt idx="12040" formatCode="General">
                  <c:v>0.18585365099986401</c:v>
                </c:pt>
                <c:pt idx="12041" formatCode="General">
                  <c:v>0.18489396483142101</c:v>
                </c:pt>
                <c:pt idx="12042" formatCode="General">
                  <c:v>0.182916471996492</c:v>
                </c:pt>
                <c:pt idx="12043" formatCode="General">
                  <c:v>0.18123559800307101</c:v>
                </c:pt>
                <c:pt idx="12044" formatCode="General">
                  <c:v>0.18077859409567201</c:v>
                </c:pt>
                <c:pt idx="12045" formatCode="General">
                  <c:v>0.18155649255458101</c:v>
                </c:pt>
                <c:pt idx="12046" formatCode="General">
                  <c:v>0.18214502440029301</c:v>
                </c:pt>
                <c:pt idx="12047" formatCode="General">
                  <c:v>0.181861688387741</c:v>
                </c:pt>
                <c:pt idx="12048" formatCode="General">
                  <c:v>0.181557195049072</c:v>
                </c:pt>
                <c:pt idx="12049" formatCode="General">
                  <c:v>0.181733972948013</c:v>
                </c:pt>
                <c:pt idx="12050" formatCode="General">
                  <c:v>0.18224592458049299</c:v>
                </c:pt>
                <c:pt idx="12051" formatCode="General">
                  <c:v>0.183252816746199</c:v>
                </c:pt>
                <c:pt idx="12052" formatCode="General">
                  <c:v>0.18545462520699299</c:v>
                </c:pt>
                <c:pt idx="12053" formatCode="General">
                  <c:v>0.18925180434334801</c:v>
                </c:pt>
                <c:pt idx="12054" formatCode="General">
                  <c:v>0.19390498214069499</c:v>
                </c:pt>
                <c:pt idx="12055" formatCode="General">
                  <c:v>0.19949085703028099</c:v>
                </c:pt>
                <c:pt idx="12056" formatCode="General">
                  <c:v>0.207613084248991</c:v>
                </c:pt>
                <c:pt idx="12057" formatCode="General">
                  <c:v>0.21916347573915501</c:v>
                </c:pt>
                <c:pt idx="12058" formatCode="General">
                  <c:v>0.23391183323558901</c:v>
                </c:pt>
                <c:pt idx="12059" formatCode="General">
                  <c:v>0.25144654996125398</c:v>
                </c:pt>
                <c:pt idx="12060" formatCode="General">
                  <c:v>0.27070295035629599</c:v>
                </c:pt>
                <c:pt idx="12061" formatCode="General">
                  <c:v>0.29024295913421999</c:v>
                </c:pt>
                <c:pt idx="12062" formatCode="General">
                  <c:v>0.31054398185658899</c:v>
                </c:pt>
                <c:pt idx="12063" formatCode="General">
                  <c:v>0.33158230041690101</c:v>
                </c:pt>
                <c:pt idx="12064" formatCode="General">
                  <c:v>0.35177376426451201</c:v>
                </c:pt>
                <c:pt idx="12065" formatCode="General">
                  <c:v>0.37012902296094202</c:v>
                </c:pt>
                <c:pt idx="12066" formatCode="General">
                  <c:v>0.38615044691149297</c:v>
                </c:pt>
                <c:pt idx="12067" formatCode="General">
                  <c:v>0.39927998200078801</c:v>
                </c:pt>
                <c:pt idx="12068" formatCode="General">
                  <c:v>0.40880033645031599</c:v>
                </c:pt>
                <c:pt idx="12069" formatCode="General">
                  <c:v>0.41477149518168499</c:v>
                </c:pt>
                <c:pt idx="12070" formatCode="General">
                  <c:v>0.41755124333966098</c:v>
                </c:pt>
                <c:pt idx="12071" formatCode="General">
                  <c:v>0.41788362020262798</c:v>
                </c:pt>
                <c:pt idx="12072" formatCode="General">
                  <c:v>0.41666236292565101</c:v>
                </c:pt>
                <c:pt idx="12073" formatCode="General">
                  <c:v>0.413926745392379</c:v>
                </c:pt>
                <c:pt idx="12074" formatCode="General">
                  <c:v>0.409508369475867</c:v>
                </c:pt>
                <c:pt idx="12075" formatCode="General">
                  <c:v>0.40302825298855099</c:v>
                </c:pt>
                <c:pt idx="12076" formatCode="General">
                  <c:v>0.395428311490435</c:v>
                </c:pt>
                <c:pt idx="12077" formatCode="General">
                  <c:v>0.38812371400567802</c:v>
                </c:pt>
                <c:pt idx="12078" formatCode="General">
                  <c:v>0.38157740968606102</c:v>
                </c:pt>
                <c:pt idx="12079" formatCode="General">
                  <c:v>0.37646830222682898</c:v>
                </c:pt>
                <c:pt idx="12080" formatCode="General">
                  <c:v>0.372922662105516</c:v>
                </c:pt>
                <c:pt idx="12081" formatCode="General">
                  <c:v>0.37008826258875299</c:v>
                </c:pt>
                <c:pt idx="12082" formatCode="General">
                  <c:v>0.36799210241017399</c:v>
                </c:pt>
                <c:pt idx="12083" formatCode="General">
                  <c:v>0.36787112044398201</c:v>
                </c:pt>
                <c:pt idx="12084" formatCode="General">
                  <c:v>0.370349624351902</c:v>
                </c:pt>
                <c:pt idx="12085" formatCode="General">
                  <c:v>0.37479078886142603</c:v>
                </c:pt>
                <c:pt idx="12086" formatCode="General">
                  <c:v>0.380433095428093</c:v>
                </c:pt>
                <c:pt idx="12087" formatCode="General">
                  <c:v>0.38746073964904598</c:v>
                </c:pt>
                <c:pt idx="12088" formatCode="General">
                  <c:v>0.396181586158531</c:v>
                </c:pt>
                <c:pt idx="12089" formatCode="General">
                  <c:v>0.40650243261045899</c:v>
                </c:pt>
                <c:pt idx="12090" formatCode="General">
                  <c:v>0.41803842160893301</c:v>
                </c:pt>
                <c:pt idx="12091" formatCode="General">
                  <c:v>0.42929820819728498</c:v>
                </c:pt>
                <c:pt idx="12092" formatCode="General">
                  <c:v>0.43901471146391902</c:v>
                </c:pt>
                <c:pt idx="12093" formatCode="General">
                  <c:v>0.44744544276910903</c:v>
                </c:pt>
                <c:pt idx="12094" formatCode="General">
                  <c:v>0.454111338250128</c:v>
                </c:pt>
                <c:pt idx="12095" formatCode="General">
                  <c:v>0.45749396726196701</c:v>
                </c:pt>
                <c:pt idx="12096" formatCode="General">
                  <c:v>0.45823543661731803</c:v>
                </c:pt>
                <c:pt idx="12097" formatCode="General">
                  <c:v>0.457216716362502</c:v>
                </c:pt>
                <c:pt idx="12098" formatCode="General">
                  <c:v>0.45332167226877701</c:v>
                </c:pt>
                <c:pt idx="12099" formatCode="General">
                  <c:v>0.44631178770643798</c:v>
                </c:pt>
                <c:pt idx="12100" formatCode="General">
                  <c:v>0.43686228283877798</c:v>
                </c:pt>
                <c:pt idx="12101" formatCode="General">
                  <c:v>0.42571127907373302</c:v>
                </c:pt>
                <c:pt idx="12102" formatCode="General">
                  <c:v>0.41329222945143601</c:v>
                </c:pt>
                <c:pt idx="12103" formatCode="General">
                  <c:v>0.39971199220640702</c:v>
                </c:pt>
                <c:pt idx="12104" formatCode="General">
                  <c:v>0.385358630802632</c:v>
                </c:pt>
                <c:pt idx="12105" formatCode="General">
                  <c:v>0.37137281826641599</c:v>
                </c:pt>
                <c:pt idx="12106" formatCode="General">
                  <c:v>0.35884579824766899</c:v>
                </c:pt>
                <c:pt idx="12107" formatCode="General">
                  <c:v>0.348043639719887</c:v>
                </c:pt>
                <c:pt idx="12108" formatCode="General">
                  <c:v>0.33959686830667102</c:v>
                </c:pt>
                <c:pt idx="12109" formatCode="General">
                  <c:v>0.33454310644046797</c:v>
                </c:pt>
                <c:pt idx="12110" formatCode="General">
                  <c:v>0.33314909771057399</c:v>
                </c:pt>
                <c:pt idx="12111" formatCode="General">
                  <c:v>0.33478096762433202</c:v>
                </c:pt>
                <c:pt idx="12112" formatCode="General">
                  <c:v>0.33860800485310399</c:v>
                </c:pt>
                <c:pt idx="12113" formatCode="General">
                  <c:v>0.34374444946238403</c:v>
                </c:pt>
                <c:pt idx="12114" formatCode="General">
                  <c:v>0.34826949089053399</c:v>
                </c:pt>
                <c:pt idx="12115" formatCode="General">
                  <c:v>0.35128835379629503</c:v>
                </c:pt>
                <c:pt idx="12116" formatCode="General">
                  <c:v>0.35316400657951202</c:v>
                </c:pt>
                <c:pt idx="12117" formatCode="General">
                  <c:v>0.353815978370702</c:v>
                </c:pt>
                <c:pt idx="12118" formatCode="General">
                  <c:v>0.353572530624569</c:v>
                </c:pt>
                <c:pt idx="12119" formatCode="General">
                  <c:v>0.35255556570505198</c:v>
                </c:pt>
                <c:pt idx="12120" formatCode="General">
                  <c:v>0.35113050672420598</c:v>
                </c:pt>
                <c:pt idx="12121" formatCode="General">
                  <c:v>0.35037976614335398</c:v>
                </c:pt>
                <c:pt idx="12122" formatCode="General">
                  <c:v>0.35063524698631898</c:v>
                </c:pt>
                <c:pt idx="12123" formatCode="General">
                  <c:v>0.351245543238352</c:v>
                </c:pt>
                <c:pt idx="12124" formatCode="General">
                  <c:v>0.35195483596722499</c:v>
                </c:pt>
                <c:pt idx="12125" formatCode="General">
                  <c:v>0.35399440929269399</c:v>
                </c:pt>
                <c:pt idx="12126" formatCode="General">
                  <c:v>0.35703578006530801</c:v>
                </c:pt>
                <c:pt idx="12127" formatCode="General">
                  <c:v>0.35873774957784599</c:v>
                </c:pt>
                <c:pt idx="12128" formatCode="General">
                  <c:v>0.35906703563165598</c:v>
                </c:pt>
                <c:pt idx="12129" formatCode="General">
                  <c:v>0.35951111050942203</c:v>
                </c:pt>
                <c:pt idx="12130" formatCode="General">
                  <c:v>0.36053250681418902</c:v>
                </c:pt>
                <c:pt idx="12131" formatCode="General">
                  <c:v>0.36251054079307499</c:v>
                </c:pt>
                <c:pt idx="12132" formatCode="General">
                  <c:v>0.36472890757548498</c:v>
                </c:pt>
                <c:pt idx="12133" formatCode="General">
                  <c:v>0.36564508624883102</c:v>
                </c:pt>
                <c:pt idx="12134" formatCode="General">
                  <c:v>0.36401446994599201</c:v>
                </c:pt>
                <c:pt idx="12135" formatCode="General">
                  <c:v>0.35924617296081701</c:v>
                </c:pt>
                <c:pt idx="12136" formatCode="General">
                  <c:v>0.35234816852574602</c:v>
                </c:pt>
                <c:pt idx="12137" formatCode="General">
                  <c:v>0.34401313582637399</c:v>
                </c:pt>
                <c:pt idx="12138" formatCode="General">
                  <c:v>0.33470243911101499</c:v>
                </c:pt>
                <c:pt idx="12139" formatCode="General">
                  <c:v>0.32511318089389302</c:v>
                </c:pt>
                <c:pt idx="12140" formatCode="General">
                  <c:v>0.314822235993022</c:v>
                </c:pt>
                <c:pt idx="12141" formatCode="General">
                  <c:v>0.30403785614630202</c:v>
                </c:pt>
                <c:pt idx="12142" formatCode="General">
                  <c:v>0.29483204342486902</c:v>
                </c:pt>
                <c:pt idx="12143" formatCode="General">
                  <c:v>0.28856201084840799</c:v>
                </c:pt>
                <c:pt idx="12144" formatCode="General">
                  <c:v>0.28471240945788601</c:v>
                </c:pt>
                <c:pt idx="12145" formatCode="General">
                  <c:v>0.282257558100237</c:v>
                </c:pt>
                <c:pt idx="12146" formatCode="General">
                  <c:v>0.27985493074900802</c:v>
                </c:pt>
                <c:pt idx="12147" formatCode="General">
                  <c:v>0.276746639230666</c:v>
                </c:pt>
                <c:pt idx="12148" formatCode="General">
                  <c:v>0.27352063216056399</c:v>
                </c:pt>
                <c:pt idx="12149" formatCode="General">
                  <c:v>0.270751025841449</c:v>
                </c:pt>
                <c:pt idx="12150" formatCode="General">
                  <c:v>0.26823221697913302</c:v>
                </c:pt>
                <c:pt idx="12151" formatCode="General">
                  <c:v>0.26514601161999601</c:v>
                </c:pt>
                <c:pt idx="12152" formatCode="General">
                  <c:v>0.26169548487231198</c:v>
                </c:pt>
                <c:pt idx="12153" formatCode="General">
                  <c:v>0.25879430556268801</c:v>
                </c:pt>
                <c:pt idx="12154" formatCode="General">
                  <c:v>0.25650634980991199</c:v>
                </c:pt>
                <c:pt idx="12155" formatCode="General">
                  <c:v>0.25432683649841897</c:v>
                </c:pt>
                <c:pt idx="12156" formatCode="General">
                  <c:v>0.25206044021572399</c:v>
                </c:pt>
                <c:pt idx="12157" formatCode="General">
                  <c:v>0.24994268020494401</c:v>
                </c:pt>
                <c:pt idx="12158" formatCode="General">
                  <c:v>0.247561774564414</c:v>
                </c:pt>
                <c:pt idx="12159" formatCode="General">
                  <c:v>0.244071037093987</c:v>
                </c:pt>
                <c:pt idx="12160" formatCode="General">
                  <c:v>0.23982977828045399</c:v>
                </c:pt>
                <c:pt idx="12161" formatCode="General">
                  <c:v>0.23520727821453699</c:v>
                </c:pt>
                <c:pt idx="12162" formatCode="General">
                  <c:v>0.23005460995153099</c:v>
                </c:pt>
                <c:pt idx="12163" formatCode="General">
                  <c:v>0.224913644493692</c:v>
                </c:pt>
                <c:pt idx="12164" formatCode="General">
                  <c:v>0.220547082985415</c:v>
                </c:pt>
                <c:pt idx="12165" formatCode="General">
                  <c:v>0.21685107334081899</c:v>
                </c:pt>
                <c:pt idx="12166" formatCode="General">
                  <c:v>0.21356437666335201</c:v>
                </c:pt>
                <c:pt idx="12167" formatCode="General">
                  <c:v>0.20977950587118999</c:v>
                </c:pt>
                <c:pt idx="12168" formatCode="General">
                  <c:v>0.204312839713546</c:v>
                </c:pt>
                <c:pt idx="12169" formatCode="General">
                  <c:v>0.19615607873646501</c:v>
                </c:pt>
                <c:pt idx="12170" formatCode="General">
                  <c:v>0.184795391619961</c:v>
                </c:pt>
                <c:pt idx="12171" formatCode="General">
                  <c:v>0.171704847160739</c:v>
                </c:pt>
                <c:pt idx="12172" formatCode="General">
                  <c:v>0.15793722526515599</c:v>
                </c:pt>
                <c:pt idx="12173" formatCode="General">
                  <c:v>0.142911410671832</c:v>
                </c:pt>
                <c:pt idx="12174" formatCode="General">
                  <c:v>0.12698286798008099</c:v>
                </c:pt>
                <c:pt idx="12175" formatCode="General">
                  <c:v>0.11135268378667899</c:v>
                </c:pt>
                <c:pt idx="12176" formatCode="General">
                  <c:v>9.5802765931408906E-2</c:v>
                </c:pt>
                <c:pt idx="12177" formatCode="General">
                  <c:v>7.90623305578078E-2</c:v>
                </c:pt>
                <c:pt idx="12178" formatCode="General">
                  <c:v>6.1098632876610097E-2</c:v>
                </c:pt>
                <c:pt idx="12179" formatCode="General">
                  <c:v>4.2704728236041697E-2</c:v>
                </c:pt>
                <c:pt idx="12180" formatCode="General">
                  <c:v>2.4153216125999001E-2</c:v>
                </c:pt>
                <c:pt idx="12181" formatCode="General">
                  <c:v>6.2281988773295396E-3</c:v>
                </c:pt>
                <c:pt idx="12182" formatCode="General">
                  <c:v>-9.7578490235779303E-3</c:v>
                </c:pt>
                <c:pt idx="12183" formatCode="General">
                  <c:v>-2.2255906056792701E-2</c:v>
                </c:pt>
                <c:pt idx="12184" formatCode="General">
                  <c:v>-3.1634415138739699E-2</c:v>
                </c:pt>
                <c:pt idx="12185" formatCode="General">
                  <c:v>-3.88705773123834E-2</c:v>
                </c:pt>
                <c:pt idx="12186" formatCode="General">
                  <c:v>-4.3315128134758102E-2</c:v>
                </c:pt>
                <c:pt idx="12187" formatCode="General">
                  <c:v>-4.4465770396201497E-2</c:v>
                </c:pt>
                <c:pt idx="12188" formatCode="General">
                  <c:v>-4.3089477370992599E-2</c:v>
                </c:pt>
                <c:pt idx="12189" formatCode="General">
                  <c:v>-4.0758478297991903E-2</c:v>
                </c:pt>
                <c:pt idx="12190" formatCode="General">
                  <c:v>-3.8504462401090803E-2</c:v>
                </c:pt>
                <c:pt idx="12191" formatCode="General">
                  <c:v>-3.70833426596517E-2</c:v>
                </c:pt>
                <c:pt idx="12192" formatCode="General">
                  <c:v>-3.6464489882091597E-2</c:v>
                </c:pt>
                <c:pt idx="12193" formatCode="General">
                  <c:v>-3.62437594843543E-2</c:v>
                </c:pt>
                <c:pt idx="12194" formatCode="General">
                  <c:v>-3.6503838570557098E-2</c:v>
                </c:pt>
                <c:pt idx="12195" formatCode="General">
                  <c:v>-3.7601485978906203E-2</c:v>
                </c:pt>
                <c:pt idx="12196" formatCode="General">
                  <c:v>-4.0581854336119903E-2</c:v>
                </c:pt>
                <c:pt idx="12197" formatCode="General">
                  <c:v>-4.5665430344075497E-2</c:v>
                </c:pt>
                <c:pt idx="12198" formatCode="General">
                  <c:v>-5.2215768980473698E-2</c:v>
                </c:pt>
                <c:pt idx="12199" formatCode="General">
                  <c:v>-5.9143335397632203E-2</c:v>
                </c:pt>
                <c:pt idx="12200" formatCode="General">
                  <c:v>-6.5324648297152496E-2</c:v>
                </c:pt>
                <c:pt idx="12201" formatCode="General">
                  <c:v>-7.13948208057026E-2</c:v>
                </c:pt>
                <c:pt idx="12202" formatCode="General">
                  <c:v>-7.8413554793363704E-2</c:v>
                </c:pt>
                <c:pt idx="12203" formatCode="General">
                  <c:v>-8.6009321996317001E-2</c:v>
                </c:pt>
                <c:pt idx="12204" formatCode="General">
                  <c:v>-9.4103748563225106E-2</c:v>
                </c:pt>
                <c:pt idx="12205" formatCode="General">
                  <c:v>-0.103442155251008</c:v>
                </c:pt>
                <c:pt idx="12206" formatCode="General">
                  <c:v>-0.113943958848333</c:v>
                </c:pt>
                <c:pt idx="12207" formatCode="General">
                  <c:v>-0.124629879250013</c:v>
                </c:pt>
                <c:pt idx="12208" formatCode="General">
                  <c:v>-0.13534778614687301</c:v>
                </c:pt>
                <c:pt idx="12209" formatCode="General">
                  <c:v>-0.14712510323776401</c:v>
                </c:pt>
                <c:pt idx="12210" formatCode="General">
                  <c:v>-0.15979733298992599</c:v>
                </c:pt>
                <c:pt idx="12211" formatCode="General">
                  <c:v>-0.172361242245856</c:v>
                </c:pt>
                <c:pt idx="12212" formatCode="General">
                  <c:v>-0.18490401003014101</c:v>
                </c:pt>
                <c:pt idx="12213" formatCode="General">
                  <c:v>-0.19803788934000899</c:v>
                </c:pt>
                <c:pt idx="12214" formatCode="General">
                  <c:v>-0.21223068775009499</c:v>
                </c:pt>
                <c:pt idx="12215" formatCode="General">
                  <c:v>-0.227364880242342</c:v>
                </c:pt>
                <c:pt idx="12216" formatCode="General">
                  <c:v>-0.24271827947955801</c:v>
                </c:pt>
                <c:pt idx="12217" formatCode="General">
                  <c:v>-0.25716355527603502</c:v>
                </c:pt>
                <c:pt idx="12218" formatCode="General">
                  <c:v>-0.269299119960691</c:v>
                </c:pt>
                <c:pt idx="12219" formatCode="General">
                  <c:v>-0.27834553810944601</c:v>
                </c:pt>
                <c:pt idx="12220" formatCode="General">
                  <c:v>-0.284932211889314</c:v>
                </c:pt>
                <c:pt idx="12221" formatCode="General">
                  <c:v>-0.28889265095348998</c:v>
                </c:pt>
                <c:pt idx="12222" formatCode="General">
                  <c:v>-0.28935579505773301</c:v>
                </c:pt>
                <c:pt idx="12223" formatCode="General">
                  <c:v>-0.28703709684432899</c:v>
                </c:pt>
                <c:pt idx="12224" formatCode="General">
                  <c:v>-0.28411530656721801</c:v>
                </c:pt>
                <c:pt idx="12225" formatCode="General">
                  <c:v>-0.28196129874526699</c:v>
                </c:pt>
                <c:pt idx="12226" formatCode="General">
                  <c:v>-0.28056259942865802</c:v>
                </c:pt>
                <c:pt idx="12227" formatCode="General">
                  <c:v>-0.27942250137187402</c:v>
                </c:pt>
                <c:pt idx="12228" formatCode="General">
                  <c:v>-0.27838840173916901</c:v>
                </c:pt>
                <c:pt idx="12229" formatCode="General">
                  <c:v>-0.27820004095116002</c:v>
                </c:pt>
                <c:pt idx="12230" formatCode="General">
                  <c:v>-0.28023047687556701</c:v>
                </c:pt>
                <c:pt idx="12231" formatCode="General">
                  <c:v>-0.285335737283126</c:v>
                </c:pt>
                <c:pt idx="12232" formatCode="General">
                  <c:v>-0.292623798477745</c:v>
                </c:pt>
                <c:pt idx="12233" formatCode="General">
                  <c:v>-0.30058245268468498</c:v>
                </c:pt>
                <c:pt idx="12234" formatCode="General">
                  <c:v>-0.30858443587775197</c:v>
                </c:pt>
                <c:pt idx="12235" formatCode="General">
                  <c:v>-0.31704350722445901</c:v>
                </c:pt>
                <c:pt idx="12236" formatCode="General">
                  <c:v>-0.32557705076250698</c:v>
                </c:pt>
                <c:pt idx="12237" formatCode="General">
                  <c:v>-0.33376860032917599</c:v>
                </c:pt>
                <c:pt idx="12238" formatCode="General">
                  <c:v>-0.34234610129686399</c:v>
                </c:pt>
                <c:pt idx="12239" formatCode="General">
                  <c:v>-0.35261652653798298</c:v>
                </c:pt>
                <c:pt idx="12240" formatCode="General">
                  <c:v>-0.36396844693491798</c:v>
                </c:pt>
                <c:pt idx="12241" formatCode="General">
                  <c:v>-0.37444552520669</c:v>
                </c:pt>
                <c:pt idx="12242" formatCode="General">
                  <c:v>-0.383169276825026</c:v>
                </c:pt>
                <c:pt idx="12243" formatCode="General">
                  <c:v>-0.39001830300262003</c:v>
                </c:pt>
                <c:pt idx="12244" formatCode="General">
                  <c:v>-0.39547302333568901</c:v>
                </c:pt>
                <c:pt idx="12245" formatCode="General">
                  <c:v>-0.39958088912316703</c:v>
                </c:pt>
                <c:pt idx="12246" formatCode="General">
                  <c:v>-0.40202732594590501</c:v>
                </c:pt>
                <c:pt idx="12247" formatCode="General">
                  <c:v>-0.40366822228823601</c:v>
                </c:pt>
                <c:pt idx="12248" formatCode="General">
                  <c:v>-0.40471850807325099</c:v>
                </c:pt>
                <c:pt idx="12249" formatCode="General">
                  <c:v>-0.40478953326615702</c:v>
                </c:pt>
                <c:pt idx="12250" formatCode="General">
                  <c:v>-0.404661034611422</c:v>
                </c:pt>
                <c:pt idx="12251" formatCode="General">
                  <c:v>-0.40430307825628498</c:v>
                </c:pt>
                <c:pt idx="12252" formatCode="General">
                  <c:v>-0.403384044946625</c:v>
                </c:pt>
                <c:pt idx="12253" formatCode="General">
                  <c:v>-0.40210248885037703</c:v>
                </c:pt>
                <c:pt idx="12254" formatCode="General">
                  <c:v>-0.40068570533341702</c:v>
                </c:pt>
                <c:pt idx="12255" formatCode="General">
                  <c:v>-0.398913951463647</c:v>
                </c:pt>
                <c:pt idx="12256" formatCode="General">
                  <c:v>-0.39700345105116103</c:v>
                </c:pt>
                <c:pt idx="12257" formatCode="General">
                  <c:v>-0.39589162621205798</c:v>
                </c:pt>
                <c:pt idx="12258" formatCode="General">
                  <c:v>-0.395471320719953</c:v>
                </c:pt>
                <c:pt idx="12259" formatCode="General">
                  <c:v>-0.39557626116993699</c:v>
                </c:pt>
                <c:pt idx="12260" formatCode="General">
                  <c:v>-0.39687563965269701</c:v>
                </c:pt>
                <c:pt idx="12261" formatCode="General">
                  <c:v>-0.39936723925866302</c:v>
                </c:pt>
                <c:pt idx="12262" formatCode="General">
                  <c:v>-0.40157887225644001</c:v>
                </c:pt>
                <c:pt idx="12263" formatCode="General">
                  <c:v>-0.40215224848366199</c:v>
                </c:pt>
                <c:pt idx="12264" formatCode="General">
                  <c:v>-0.40141900716774997</c:v>
                </c:pt>
                <c:pt idx="12265" formatCode="General">
                  <c:v>-0.39946163490639103</c:v>
                </c:pt>
                <c:pt idx="12266" formatCode="General">
                  <c:v>-0.39652412827309103</c:v>
                </c:pt>
                <c:pt idx="12267" formatCode="General">
                  <c:v>-0.39294132439726498</c:v>
                </c:pt>
                <c:pt idx="12268" formatCode="General">
                  <c:v>-0.38957038815692002</c:v>
                </c:pt>
                <c:pt idx="12269" formatCode="General">
                  <c:v>-0.387935460885515</c:v>
                </c:pt>
                <c:pt idx="12270" formatCode="General">
                  <c:v>-0.38793033354821599</c:v>
                </c:pt>
                <c:pt idx="12271" formatCode="General">
                  <c:v>-0.38961605675935401</c:v>
                </c:pt>
                <c:pt idx="12272" formatCode="General">
                  <c:v>-0.39226488266675502</c:v>
                </c:pt>
                <c:pt idx="12273" formatCode="General">
                  <c:v>-0.39433072036827599</c:v>
                </c:pt>
                <c:pt idx="12274" formatCode="General">
                  <c:v>-0.39470030630226699</c:v>
                </c:pt>
                <c:pt idx="12275" formatCode="General">
                  <c:v>-0.39384303318317998</c:v>
                </c:pt>
                <c:pt idx="12276" formatCode="General">
                  <c:v>-0.39349649058948399</c:v>
                </c:pt>
                <c:pt idx="12277" formatCode="General">
                  <c:v>-0.393550759281108</c:v>
                </c:pt>
                <c:pt idx="12278" formatCode="General">
                  <c:v>-0.392871451269521</c:v>
                </c:pt>
                <c:pt idx="12279" formatCode="General">
                  <c:v>-0.39118409144218902</c:v>
                </c:pt>
                <c:pt idx="12280" formatCode="General">
                  <c:v>-0.388318370900888</c:v>
                </c:pt>
                <c:pt idx="12281" formatCode="General">
                  <c:v>-0.38390510160970798</c:v>
                </c:pt>
                <c:pt idx="12282" formatCode="General">
                  <c:v>-0.37768483163581501</c:v>
                </c:pt>
                <c:pt idx="12283" formatCode="General">
                  <c:v>-0.36978618141327202</c:v>
                </c:pt>
                <c:pt idx="12284" formatCode="General">
                  <c:v>-0.361481020302303</c:v>
                </c:pt>
                <c:pt idx="12285" formatCode="General">
                  <c:v>-0.35344299492022302</c:v>
                </c:pt>
                <c:pt idx="12286" formatCode="General">
                  <c:v>-0.34505348345256898</c:v>
                </c:pt>
                <c:pt idx="12287" formatCode="General">
                  <c:v>-0.33583840603024601</c:v>
                </c:pt>
                <c:pt idx="12288" formatCode="General">
                  <c:v>-0.32571546291078701</c:v>
                </c:pt>
                <c:pt idx="12289" formatCode="General">
                  <c:v>-0.31513545681202898</c:v>
                </c:pt>
                <c:pt idx="12290" formatCode="General">
                  <c:v>-0.30510157075761402</c:v>
                </c:pt>
                <c:pt idx="12291" formatCode="General">
                  <c:v>-0.29608411336035001</c:v>
                </c:pt>
                <c:pt idx="12292" formatCode="General">
                  <c:v>-0.287873588015372</c:v>
                </c:pt>
                <c:pt idx="12293" formatCode="General">
                  <c:v>-0.28078449840152497</c:v>
                </c:pt>
                <c:pt idx="12294" formatCode="General">
                  <c:v>-0.27534598146830402</c:v>
                </c:pt>
                <c:pt idx="12295" formatCode="General">
                  <c:v>-0.27095014446904597</c:v>
                </c:pt>
                <c:pt idx="12296" formatCode="General">
                  <c:v>-0.26641760109934698</c:v>
                </c:pt>
                <c:pt idx="12297" formatCode="General">
                  <c:v>-0.26087627412492997</c:v>
                </c:pt>
                <c:pt idx="12298" formatCode="General">
                  <c:v>-0.25367208616112902</c:v>
                </c:pt>
                <c:pt idx="12299" formatCode="General">
                  <c:v>-0.245482799954272</c:v>
                </c:pt>
                <c:pt idx="12300" formatCode="General">
                  <c:v>-0.237408162510864</c:v>
                </c:pt>
                <c:pt idx="12301" formatCode="General">
                  <c:v>-0.22901248652129</c:v>
                </c:pt>
                <c:pt idx="12302" formatCode="General">
                  <c:v>-0.21958620950067301</c:v>
                </c:pt>
                <c:pt idx="12303" formatCode="General">
                  <c:v>-0.20837455359710999</c:v>
                </c:pt>
                <c:pt idx="12304" formatCode="General">
                  <c:v>-0.19525464499002501</c:v>
                </c:pt>
                <c:pt idx="12305" formatCode="General">
                  <c:v>-0.18093711885521399</c:v>
                </c:pt>
                <c:pt idx="12306" formatCode="General">
                  <c:v>-0.16668021090667501</c:v>
                </c:pt>
                <c:pt idx="12307" formatCode="General">
                  <c:v>-0.15368390522298001</c:v>
                </c:pt>
                <c:pt idx="12308" formatCode="General">
                  <c:v>-0.14203668646366199</c:v>
                </c:pt>
                <c:pt idx="12309" formatCode="General">
                  <c:v>-0.130944653480253</c:v>
                </c:pt>
                <c:pt idx="12310" formatCode="General">
                  <c:v>-0.120646753848435</c:v>
                </c:pt>
                <c:pt idx="12311" formatCode="General">
                  <c:v>-0.11296279588932499</c:v>
                </c:pt>
                <c:pt idx="12312" formatCode="General">
                  <c:v>-0.106987370848019</c:v>
                </c:pt>
                <c:pt idx="12313" formatCode="General">
                  <c:v>-0.10109217971911399</c:v>
                </c:pt>
                <c:pt idx="12314" formatCode="General">
                  <c:v>-9.5537559742242498E-2</c:v>
                </c:pt>
                <c:pt idx="12315" formatCode="General">
                  <c:v>-9.0647162062665904E-2</c:v>
                </c:pt>
                <c:pt idx="12316" formatCode="General">
                  <c:v>-8.6236198775847497E-2</c:v>
                </c:pt>
                <c:pt idx="12317" formatCode="General">
                  <c:v>-8.2696728380918405E-2</c:v>
                </c:pt>
                <c:pt idx="12318" formatCode="General">
                  <c:v>-8.0769694880018297E-2</c:v>
                </c:pt>
                <c:pt idx="12319" formatCode="General">
                  <c:v>-7.9981786396986804E-2</c:v>
                </c:pt>
                <c:pt idx="12320" formatCode="General">
                  <c:v>-8.0018350561502499E-2</c:v>
                </c:pt>
                <c:pt idx="12321" formatCode="General">
                  <c:v>-8.1056493541225696E-2</c:v>
                </c:pt>
                <c:pt idx="12322" formatCode="General">
                  <c:v>-8.2727675948919499E-2</c:v>
                </c:pt>
                <c:pt idx="12323" formatCode="General">
                  <c:v>-8.4429772337177994E-2</c:v>
                </c:pt>
                <c:pt idx="12324" formatCode="General">
                  <c:v>-8.5414306669642295E-2</c:v>
                </c:pt>
                <c:pt idx="12325" formatCode="General">
                  <c:v>-8.4882485813231795E-2</c:v>
                </c:pt>
                <c:pt idx="12326" formatCode="General">
                  <c:v>-8.2060559548692305E-2</c:v>
                </c:pt>
                <c:pt idx="12327" formatCode="General">
                  <c:v>-7.7328252614495996E-2</c:v>
                </c:pt>
                <c:pt idx="12328" formatCode="General">
                  <c:v>-7.1449131942489405E-2</c:v>
                </c:pt>
                <c:pt idx="12329" formatCode="General">
                  <c:v>-6.4651832950382501E-2</c:v>
                </c:pt>
                <c:pt idx="12330" formatCode="General">
                  <c:v>-5.6794890390990303E-2</c:v>
                </c:pt>
                <c:pt idx="12331" formatCode="General">
                  <c:v>-4.7638169199347997E-2</c:v>
                </c:pt>
                <c:pt idx="12332" formatCode="General">
                  <c:v>-3.8097253645262799E-2</c:v>
                </c:pt>
                <c:pt idx="12333" formatCode="General">
                  <c:v>-2.9450341240159401E-2</c:v>
                </c:pt>
                <c:pt idx="12334" formatCode="General">
                  <c:v>-2.0990667765815499E-2</c:v>
                </c:pt>
                <c:pt idx="12335" formatCode="General">
                  <c:v>-1.08418658562826E-2</c:v>
                </c:pt>
                <c:pt idx="12336" formatCode="General">
                  <c:v>2.0161122003736799E-3</c:v>
                </c:pt>
                <c:pt idx="12337" formatCode="General">
                  <c:v>1.7113603711383801E-2</c:v>
                </c:pt>
                <c:pt idx="12338" formatCode="General">
                  <c:v>3.2698566997092698E-2</c:v>
                </c:pt>
                <c:pt idx="12339" formatCode="General">
                  <c:v>4.81498725452712E-2</c:v>
                </c:pt>
                <c:pt idx="12340" formatCode="General">
                  <c:v>6.3299479005647405E-2</c:v>
                </c:pt>
                <c:pt idx="12341" formatCode="General">
                  <c:v>7.7972527367531602E-2</c:v>
                </c:pt>
                <c:pt idx="12342" formatCode="General">
                  <c:v>9.21292726235938E-2</c:v>
                </c:pt>
                <c:pt idx="12343" formatCode="General">
                  <c:v>0.104873654023455</c:v>
                </c:pt>
                <c:pt idx="12344" formatCode="General">
                  <c:v>0.11548605717955999</c:v>
                </c:pt>
                <c:pt idx="12345" formatCode="General">
                  <c:v>0.12378444869807299</c:v>
                </c:pt>
                <c:pt idx="12346" formatCode="General">
                  <c:v>0.12945397486986099</c:v>
                </c:pt>
                <c:pt idx="12347" formatCode="General">
                  <c:v>0.13244701623899199</c:v>
                </c:pt>
                <c:pt idx="12348" formatCode="General">
                  <c:v>0.13344016540106801</c:v>
                </c:pt>
                <c:pt idx="12349" formatCode="General">
                  <c:v>0.13383001178481899</c:v>
                </c:pt>
                <c:pt idx="12350" formatCode="General">
                  <c:v>0.13453404823145801</c:v>
                </c:pt>
                <c:pt idx="12351" formatCode="General">
                  <c:v>0.135132273388753</c:v>
                </c:pt>
                <c:pt idx="12352" formatCode="General">
                  <c:v>0.135640928594918</c:v>
                </c:pt>
                <c:pt idx="12353" formatCode="General">
                  <c:v>0.13637496385967399</c:v>
                </c:pt>
                <c:pt idx="12354" formatCode="General">
                  <c:v>0.13725551194128999</c:v>
                </c:pt>
                <c:pt idx="12355" formatCode="General">
                  <c:v>0.13898075979803401</c:v>
                </c:pt>
                <c:pt idx="12356" formatCode="General">
                  <c:v>0.14232547522267799</c:v>
                </c:pt>
                <c:pt idx="12357" formatCode="General">
                  <c:v>0.147433214970801</c:v>
                </c:pt>
                <c:pt idx="12358" formatCode="General">
                  <c:v>0.15381011030849001</c:v>
                </c:pt>
                <c:pt idx="12359" formatCode="General">
                  <c:v>0.16085434036889401</c:v>
                </c:pt>
                <c:pt idx="12360" formatCode="General">
                  <c:v>0.167359889563444</c:v>
                </c:pt>
                <c:pt idx="12361" formatCode="General">
                  <c:v>0.172152017108094</c:v>
                </c:pt>
                <c:pt idx="12362" formatCode="General">
                  <c:v>0.17601801020309499</c:v>
                </c:pt>
                <c:pt idx="12363" formatCode="General">
                  <c:v>0.18018822027498599</c:v>
                </c:pt>
                <c:pt idx="12364" formatCode="General">
                  <c:v>0.185749898713992</c:v>
                </c:pt>
                <c:pt idx="12365" formatCode="General">
                  <c:v>0.19311088982692901</c:v>
                </c:pt>
                <c:pt idx="12366" formatCode="General">
                  <c:v>0.20125764068763199</c:v>
                </c:pt>
                <c:pt idx="12367" formatCode="General">
                  <c:v>0.210614201261244</c:v>
                </c:pt>
                <c:pt idx="12368" formatCode="General">
                  <c:v>0.222221653069645</c:v>
                </c:pt>
                <c:pt idx="12369" formatCode="General">
                  <c:v>0.234475789703562</c:v>
                </c:pt>
                <c:pt idx="12370" formatCode="General">
                  <c:v>0.24622497599434201</c:v>
                </c:pt>
                <c:pt idx="12371" formatCode="General">
                  <c:v>0.25789140956294598</c:v>
                </c:pt>
                <c:pt idx="12372" formatCode="General">
                  <c:v>0.26870489927557001</c:v>
                </c:pt>
                <c:pt idx="12373" formatCode="General">
                  <c:v>0.27747812225887197</c:v>
                </c:pt>
                <c:pt idx="12374" formatCode="General">
                  <c:v>0.28394360475046498</c:v>
                </c:pt>
                <c:pt idx="12375" formatCode="General">
                  <c:v>0.288144214207398</c:v>
                </c:pt>
                <c:pt idx="12376" formatCode="General">
                  <c:v>0.29077091780752201</c:v>
                </c:pt>
                <c:pt idx="12377" formatCode="General">
                  <c:v>0.29247949794039002</c:v>
                </c:pt>
                <c:pt idx="12378" formatCode="General">
                  <c:v>0.29416580905283002</c:v>
                </c:pt>
                <c:pt idx="12379" formatCode="General">
                  <c:v>0.29660963985095301</c:v>
                </c:pt>
                <c:pt idx="12380" formatCode="General">
                  <c:v>0.29936686872780599</c:v>
                </c:pt>
                <c:pt idx="12381" formatCode="General">
                  <c:v>0.30201930899972801</c:v>
                </c:pt>
                <c:pt idx="12382" formatCode="General">
                  <c:v>0.30411737204115002</c:v>
                </c:pt>
                <c:pt idx="12383" formatCode="General">
                  <c:v>0.30594511383039602</c:v>
                </c:pt>
                <c:pt idx="12384" formatCode="General">
                  <c:v>0.30765480455793698</c:v>
                </c:pt>
                <c:pt idx="12385" formatCode="General">
                  <c:v>0.30979621641838301</c:v>
                </c:pt>
                <c:pt idx="12386" formatCode="General">
                  <c:v>0.31293251156972601</c:v>
                </c:pt>
                <c:pt idx="12387" formatCode="General">
                  <c:v>0.31547620724930397</c:v>
                </c:pt>
                <c:pt idx="12388" formatCode="General">
                  <c:v>0.31624018462797598</c:v>
                </c:pt>
                <c:pt idx="12389" formatCode="General">
                  <c:v>0.31602386399183402</c:v>
                </c:pt>
                <c:pt idx="12390" formatCode="General">
                  <c:v>0.31624927534168001</c:v>
                </c:pt>
                <c:pt idx="12391" formatCode="General">
                  <c:v>0.316971234430868</c:v>
                </c:pt>
                <c:pt idx="12392" formatCode="General">
                  <c:v>0.31779980698308702</c:v>
                </c:pt>
                <c:pt idx="12393" formatCode="General">
                  <c:v>0.318074772633967</c:v>
                </c:pt>
                <c:pt idx="12394" formatCode="General">
                  <c:v>0.31748989503692299</c:v>
                </c:pt>
                <c:pt idx="12395" formatCode="General">
                  <c:v>0.31695356596985802</c:v>
                </c:pt>
                <c:pt idx="12396" formatCode="General">
                  <c:v>0.31589095095320702</c:v>
                </c:pt>
                <c:pt idx="12397" formatCode="General">
                  <c:v>0.31334067413898598</c:v>
                </c:pt>
                <c:pt idx="12398" formatCode="General">
                  <c:v>0.30910862983826398</c:v>
                </c:pt>
                <c:pt idx="12399" formatCode="General">
                  <c:v>0.30398206885809997</c:v>
                </c:pt>
                <c:pt idx="12400" formatCode="General">
                  <c:v>0.29920197846111102</c:v>
                </c:pt>
                <c:pt idx="12401" formatCode="General">
                  <c:v>0.295474179165505</c:v>
                </c:pt>
                <c:pt idx="12402" formatCode="General">
                  <c:v>0.29337722718800002</c:v>
                </c:pt>
                <c:pt idx="12403" formatCode="General">
                  <c:v>0.29333220402705801</c:v>
                </c:pt>
                <c:pt idx="12404" formatCode="General">
                  <c:v>0.29467316377477298</c:v>
                </c:pt>
                <c:pt idx="12405" formatCode="General">
                  <c:v>0.296599024281616</c:v>
                </c:pt>
                <c:pt idx="12406" formatCode="General">
                  <c:v>0.29981050921080099</c:v>
                </c:pt>
                <c:pt idx="12407" formatCode="General">
                  <c:v>0.30462699054475401</c:v>
                </c:pt>
                <c:pt idx="12408" formatCode="General">
                  <c:v>0.30962130578107899</c:v>
                </c:pt>
                <c:pt idx="12409" formatCode="General">
                  <c:v>0.31436904615389699</c:v>
                </c:pt>
                <c:pt idx="12410" formatCode="General">
                  <c:v>0.32002384292590902</c:v>
                </c:pt>
                <c:pt idx="12411" formatCode="General">
                  <c:v>0.32672865664219602</c:v>
                </c:pt>
                <c:pt idx="12412" formatCode="General">
                  <c:v>0.33391828858032102</c:v>
                </c:pt>
                <c:pt idx="12413" formatCode="General">
                  <c:v>0.34102467180534801</c:v>
                </c:pt>
                <c:pt idx="12414" formatCode="General">
                  <c:v>0.34818458048422501</c:v>
                </c:pt>
                <c:pt idx="12415" formatCode="General">
                  <c:v>0.35558605169788898</c:v>
                </c:pt>
                <c:pt idx="12416" formatCode="General">
                  <c:v>0.362829054866395</c:v>
                </c:pt>
                <c:pt idx="12417" formatCode="General">
                  <c:v>0.36816556144206097</c:v>
                </c:pt>
                <c:pt idx="12418" formatCode="General">
                  <c:v>0.37016379424076401</c:v>
                </c:pt>
                <c:pt idx="12419" formatCode="General">
                  <c:v>0.36932599497657198</c:v>
                </c:pt>
                <c:pt idx="12420" formatCode="General">
                  <c:v>0.365969034995767</c:v>
                </c:pt>
                <c:pt idx="12421" formatCode="General">
                  <c:v>0.36034071389885403</c:v>
                </c:pt>
                <c:pt idx="12422" formatCode="General">
                  <c:v>0.35230964811378002</c:v>
                </c:pt>
                <c:pt idx="12423" formatCode="General">
                  <c:v>0.341540463155387</c:v>
                </c:pt>
                <c:pt idx="12424" formatCode="General">
                  <c:v>0.33038312758959698</c:v>
                </c:pt>
                <c:pt idx="12425" formatCode="General">
                  <c:v>0.32145423512520499</c:v>
                </c:pt>
                <c:pt idx="12426" formatCode="General">
                  <c:v>0.31502345380261398</c:v>
                </c:pt>
                <c:pt idx="12427" formatCode="General">
                  <c:v>0.310599888218069</c:v>
                </c:pt>
                <c:pt idx="12428" formatCode="General">
                  <c:v>0.30796867472640099</c:v>
                </c:pt>
                <c:pt idx="12429" formatCode="General">
                  <c:v>0.30692372149806102</c:v>
                </c:pt>
                <c:pt idx="12430" formatCode="General">
                  <c:v>0.30674740648270399</c:v>
                </c:pt>
                <c:pt idx="12431" formatCode="General">
                  <c:v>0.30697457646413401</c:v>
                </c:pt>
                <c:pt idx="12432" formatCode="General">
                  <c:v>0.307390443591045</c:v>
                </c:pt>
                <c:pt idx="12433" formatCode="General">
                  <c:v>0.307888961399085</c:v>
                </c:pt>
                <c:pt idx="12434" formatCode="General">
                  <c:v>0.307734193549974</c:v>
                </c:pt>
                <c:pt idx="12435" formatCode="General">
                  <c:v>0.30664274159636201</c:v>
                </c:pt>
                <c:pt idx="12436" formatCode="General">
                  <c:v>0.30643722227693698</c:v>
                </c:pt>
                <c:pt idx="12437" formatCode="General">
                  <c:v>0.307480158906349</c:v>
                </c:pt>
                <c:pt idx="12438" formatCode="General">
                  <c:v>0.30804500136604601</c:v>
                </c:pt>
                <c:pt idx="12439" formatCode="General">
                  <c:v>0.30670653361650801</c:v>
                </c:pt>
                <c:pt idx="12440" formatCode="General">
                  <c:v>0.30324259137639797</c:v>
                </c:pt>
                <c:pt idx="12441" formatCode="General">
                  <c:v>0.29833737261426002</c:v>
                </c:pt>
                <c:pt idx="12442" formatCode="General">
                  <c:v>0.29243332299378599</c:v>
                </c:pt>
                <c:pt idx="12443" formatCode="General">
                  <c:v>0.28605288740825902</c:v>
                </c:pt>
                <c:pt idx="12444" formatCode="General">
                  <c:v>0.28002382114954799</c:v>
                </c:pt>
                <c:pt idx="12445" formatCode="General">
                  <c:v>0.27417683161617601</c:v>
                </c:pt>
                <c:pt idx="12446" formatCode="General">
                  <c:v>0.268635326487215</c:v>
                </c:pt>
                <c:pt idx="12447" formatCode="General">
                  <c:v>0.26415306654279003</c:v>
                </c:pt>
                <c:pt idx="12448" formatCode="General">
                  <c:v>0.26120865633139601</c:v>
                </c:pt>
                <c:pt idx="12449" formatCode="General">
                  <c:v>0.25964559710819901</c:v>
                </c:pt>
                <c:pt idx="12450" formatCode="General">
                  <c:v>0.25868607948815497</c:v>
                </c:pt>
                <c:pt idx="12451" formatCode="General">
                  <c:v>0.25911069590263802</c:v>
                </c:pt>
                <c:pt idx="12452" formatCode="General">
                  <c:v>0.26140565751120098</c:v>
                </c:pt>
                <c:pt idx="12453" formatCode="General">
                  <c:v>0.26520764633780403</c:v>
                </c:pt>
                <c:pt idx="12454" formatCode="General">
                  <c:v>0.270506403136065</c:v>
                </c:pt>
                <c:pt idx="12455" formatCode="General">
                  <c:v>0.27639361543799601</c:v>
                </c:pt>
                <c:pt idx="12456" formatCode="General">
                  <c:v>0.28144493411935401</c:v>
                </c:pt>
                <c:pt idx="12457" formatCode="General">
                  <c:v>0.28510562908537002</c:v>
                </c:pt>
                <c:pt idx="12458" formatCode="General">
                  <c:v>0.286795500864852</c:v>
                </c:pt>
                <c:pt idx="12459" formatCode="General">
                  <c:v>0.28668883646045101</c:v>
                </c:pt>
                <c:pt idx="12460" formatCode="General">
                  <c:v>0.28561160366805499</c:v>
                </c:pt>
                <c:pt idx="12461" formatCode="General">
                  <c:v>0.28286226339260201</c:v>
                </c:pt>
                <c:pt idx="12462" formatCode="General">
                  <c:v>0.27747321267562902</c:v>
                </c:pt>
                <c:pt idx="12463" formatCode="General">
                  <c:v>0.26984787594572801</c:v>
                </c:pt>
                <c:pt idx="12464" formatCode="General">
                  <c:v>0.26115497311782199</c:v>
                </c:pt>
                <c:pt idx="12465" formatCode="General">
                  <c:v>0.25202926312495999</c:v>
                </c:pt>
                <c:pt idx="12466" formatCode="General">
                  <c:v>0.24231204488476599</c:v>
                </c:pt>
                <c:pt idx="12467" formatCode="General">
                  <c:v>0.23346299012590699</c:v>
                </c:pt>
                <c:pt idx="12468" formatCode="General">
                  <c:v>0.22688914554481299</c:v>
                </c:pt>
                <c:pt idx="12469" formatCode="General">
                  <c:v>0.22229476520253899</c:v>
                </c:pt>
                <c:pt idx="12470" formatCode="General">
                  <c:v>0.21917032439154299</c:v>
                </c:pt>
                <c:pt idx="12471" formatCode="General">
                  <c:v>0.216421567945939</c:v>
                </c:pt>
                <c:pt idx="12472" formatCode="General">
                  <c:v>0.21239921575088899</c:v>
                </c:pt>
                <c:pt idx="12473" formatCode="General">
                  <c:v>0.206250763062406</c:v>
                </c:pt>
                <c:pt idx="12474" formatCode="General">
                  <c:v>0.19785291678737599</c:v>
                </c:pt>
                <c:pt idx="12475" formatCode="General">
                  <c:v>0.18699595148751699</c:v>
                </c:pt>
                <c:pt idx="12476" formatCode="General">
                  <c:v>0.17435190453948701</c:v>
                </c:pt>
                <c:pt idx="12477" formatCode="General">
                  <c:v>0.16110972008837199</c:v>
                </c:pt>
                <c:pt idx="12478" formatCode="General">
                  <c:v>0.14793960260675801</c:v>
                </c:pt>
                <c:pt idx="12479" formatCode="General">
                  <c:v>0.13522834586315399</c:v>
                </c:pt>
                <c:pt idx="12480" formatCode="General">
                  <c:v>0.123887242086681</c:v>
                </c:pt>
                <c:pt idx="12481" formatCode="General">
                  <c:v>0.114646909215326</c:v>
                </c:pt>
                <c:pt idx="12482" formatCode="General">
                  <c:v>0.107639066995942</c:v>
                </c:pt>
                <c:pt idx="12483" formatCode="General">
                  <c:v>0.102822639609712</c:v>
                </c:pt>
                <c:pt idx="12484" formatCode="General">
                  <c:v>9.9801626275937402E-2</c:v>
                </c:pt>
                <c:pt idx="12485" formatCode="General">
                  <c:v>9.7441793590579306E-2</c:v>
                </c:pt>
                <c:pt idx="12486" formatCode="General">
                  <c:v>9.4059904010729695E-2</c:v>
                </c:pt>
                <c:pt idx="12487" formatCode="General">
                  <c:v>8.82544319180536E-2</c:v>
                </c:pt>
                <c:pt idx="12488" formatCode="General">
                  <c:v>7.9118257246376694E-2</c:v>
                </c:pt>
                <c:pt idx="12489" formatCode="General">
                  <c:v>6.5985654566151505E-2</c:v>
                </c:pt>
                <c:pt idx="12490" formatCode="General">
                  <c:v>4.9904915638338002E-2</c:v>
                </c:pt>
                <c:pt idx="12491" formatCode="General">
                  <c:v>3.27928977871964E-2</c:v>
                </c:pt>
                <c:pt idx="12492" formatCode="General">
                  <c:v>1.5975386111025301E-2</c:v>
                </c:pt>
                <c:pt idx="12493" formatCode="General">
                  <c:v>2.43786473128325E-4</c:v>
                </c:pt>
                <c:pt idx="12494" formatCode="General">
                  <c:v>-1.48641838143116E-2</c:v>
                </c:pt>
                <c:pt idx="12495" formatCode="General">
                  <c:v>-2.97766173650648E-2</c:v>
                </c:pt>
                <c:pt idx="12496" formatCode="General">
                  <c:v>-4.3769880098968997E-2</c:v>
                </c:pt>
                <c:pt idx="12497" formatCode="General">
                  <c:v>-5.6678516072873199E-2</c:v>
                </c:pt>
                <c:pt idx="12498" formatCode="General">
                  <c:v>-6.8410092858874602E-2</c:v>
                </c:pt>
                <c:pt idx="12499" formatCode="General">
                  <c:v>-7.9087644459013395E-2</c:v>
                </c:pt>
                <c:pt idx="12500" formatCode="General">
                  <c:v>-8.8900611720383896E-2</c:v>
                </c:pt>
                <c:pt idx="12501" formatCode="General">
                  <c:v>-9.7411471860487195E-2</c:v>
                </c:pt>
                <c:pt idx="12502" formatCode="General">
                  <c:v>-0.104616358488477</c:v>
                </c:pt>
                <c:pt idx="12503" formatCode="General">
                  <c:v>-0.110155099909784</c:v>
                </c:pt>
                <c:pt idx="12504" formatCode="General">
                  <c:v>-0.114307129388576</c:v>
                </c:pt>
                <c:pt idx="12505" formatCode="General">
                  <c:v>-0.118973469817501</c:v>
                </c:pt>
                <c:pt idx="12506" formatCode="General">
                  <c:v>-0.125911252121471</c:v>
                </c:pt>
                <c:pt idx="12507" formatCode="General">
                  <c:v>-0.13611396720718599</c:v>
                </c:pt>
                <c:pt idx="12508" formatCode="General">
                  <c:v>-0.149559533443654</c:v>
                </c:pt>
                <c:pt idx="12509" formatCode="General">
                  <c:v>-0.16491925877854699</c:v>
                </c:pt>
                <c:pt idx="12510" formatCode="General">
                  <c:v>-0.18103964663310099</c:v>
                </c:pt>
                <c:pt idx="12511" formatCode="General">
                  <c:v>-0.19755987774848799</c:v>
                </c:pt>
                <c:pt idx="12512" formatCode="General">
                  <c:v>-0.21396443330602999</c:v>
                </c:pt>
                <c:pt idx="12513" formatCode="General">
                  <c:v>-0.22946343888894599</c:v>
                </c:pt>
                <c:pt idx="12514" formatCode="General">
                  <c:v>-0.24357710702567401</c:v>
                </c:pt>
                <c:pt idx="12515" formatCode="General">
                  <c:v>-0.25658221069026999</c:v>
                </c:pt>
                <c:pt idx="12516" formatCode="General">
                  <c:v>-0.26919008617235302</c:v>
                </c:pt>
                <c:pt idx="12517" formatCode="General">
                  <c:v>-0.28212024601242702</c:v>
                </c:pt>
                <c:pt idx="12518" formatCode="General">
                  <c:v>-0.29559464689431603</c:v>
                </c:pt>
                <c:pt idx="12519" formatCode="General">
                  <c:v>-0.30910996052992501</c:v>
                </c:pt>
                <c:pt idx="12520" formatCode="General">
                  <c:v>-0.32229997805735</c:v>
                </c:pt>
                <c:pt idx="12521" formatCode="General">
                  <c:v>-0.33499738789350297</c:v>
                </c:pt>
                <c:pt idx="12522" formatCode="General">
                  <c:v>-0.347415906203629</c:v>
                </c:pt>
                <c:pt idx="12523" formatCode="General">
                  <c:v>-0.35980491668181103</c:v>
                </c:pt>
                <c:pt idx="12524" formatCode="General">
                  <c:v>-0.37210191483421501</c:v>
                </c:pt>
                <c:pt idx="12525" formatCode="General">
                  <c:v>-0.383589405704852</c:v>
                </c:pt>
                <c:pt idx="12526" formatCode="General">
                  <c:v>-0.39365552260708803</c:v>
                </c:pt>
                <c:pt idx="12527" formatCode="General">
                  <c:v>-0.40209776216616999</c:v>
                </c:pt>
                <c:pt idx="12528" formatCode="General">
                  <c:v>-0.40893423105326798</c:v>
                </c:pt>
                <c:pt idx="12529" formatCode="General">
                  <c:v>-0.41509955816056499</c:v>
                </c:pt>
                <c:pt idx="12530" formatCode="General">
                  <c:v>-0.42107874511008198</c:v>
                </c:pt>
                <c:pt idx="12531" formatCode="General">
                  <c:v>-0.42706041464592398</c:v>
                </c:pt>
                <c:pt idx="12532" formatCode="General">
                  <c:v>-0.43388463913356201</c:v>
                </c:pt>
                <c:pt idx="12533" formatCode="General">
                  <c:v>-0.441666157132516</c:v>
                </c:pt>
                <c:pt idx="12534" formatCode="General">
                  <c:v>-0.44957037861149701</c:v>
                </c:pt>
                <c:pt idx="12535" formatCode="General">
                  <c:v>-0.45710932673962301</c:v>
                </c:pt>
                <c:pt idx="12536" formatCode="General">
                  <c:v>-0.46405992319886202</c:v>
                </c:pt>
                <c:pt idx="12537" formatCode="General">
                  <c:v>-0.47045470772933101</c:v>
                </c:pt>
                <c:pt idx="12538" formatCode="General">
                  <c:v>-0.47565380616867298</c:v>
                </c:pt>
                <c:pt idx="12539" formatCode="General">
                  <c:v>-0.47886340768686703</c:v>
                </c:pt>
                <c:pt idx="12540" formatCode="General">
                  <c:v>-0.48037688283056501</c:v>
                </c:pt>
                <c:pt idx="12541" formatCode="General">
                  <c:v>-0.481959544846495</c:v>
                </c:pt>
                <c:pt idx="12542" formatCode="General">
                  <c:v>-0.48498674867966102</c:v>
                </c:pt>
                <c:pt idx="12543" formatCode="General">
                  <c:v>-0.48950467711448598</c:v>
                </c:pt>
                <c:pt idx="12544" formatCode="General">
                  <c:v>-0.49544725603748702</c:v>
                </c:pt>
                <c:pt idx="12545" formatCode="General">
                  <c:v>-0.502277343879033</c:v>
                </c:pt>
                <c:pt idx="12546" formatCode="General">
                  <c:v>-0.50993513874447505</c:v>
                </c:pt>
                <c:pt idx="12547" formatCode="General">
                  <c:v>-0.51889705821938203</c:v>
                </c:pt>
                <c:pt idx="12548" formatCode="General">
                  <c:v>-0.52824101051841199</c:v>
                </c:pt>
                <c:pt idx="12549" formatCode="General">
                  <c:v>-0.53726308855484195</c:v>
                </c:pt>
                <c:pt idx="12550" formatCode="General">
                  <c:v>-0.54592670064911697</c:v>
                </c:pt>
                <c:pt idx="12551" formatCode="General">
                  <c:v>-0.55354962604048796</c:v>
                </c:pt>
                <c:pt idx="12552" formatCode="General">
                  <c:v>-0.55948659520662702</c:v>
                </c:pt>
                <c:pt idx="12553" formatCode="General">
                  <c:v>-0.56395536436930604</c:v>
                </c:pt>
                <c:pt idx="12554" formatCode="General">
                  <c:v>-0.56786059653448295</c:v>
                </c:pt>
                <c:pt idx="12555" formatCode="General">
                  <c:v>-0.57102567056187803</c:v>
                </c:pt>
                <c:pt idx="12556" formatCode="General">
                  <c:v>-0.57271039582297101</c:v>
                </c:pt>
                <c:pt idx="12557" formatCode="General">
                  <c:v>-0.57260856428581397</c:v>
                </c:pt>
                <c:pt idx="12558" formatCode="General">
                  <c:v>-0.57009026126766704</c:v>
                </c:pt>
                <c:pt idx="12559" formatCode="General">
                  <c:v>-0.56470448886591995</c:v>
                </c:pt>
                <c:pt idx="12560" formatCode="General">
                  <c:v>-0.55781987977895597</c:v>
                </c:pt>
                <c:pt idx="12561" formatCode="General">
                  <c:v>-0.55080347291881704</c:v>
                </c:pt>
                <c:pt idx="12562" formatCode="General">
                  <c:v>-0.54320716634896904</c:v>
                </c:pt>
                <c:pt idx="12563" formatCode="General">
                  <c:v>-0.53487881637811896</c:v>
                </c:pt>
                <c:pt idx="12564" formatCode="General">
                  <c:v>-0.52659251452548705</c:v>
                </c:pt>
                <c:pt idx="12565" formatCode="General">
                  <c:v>-0.51916373800587601</c:v>
                </c:pt>
                <c:pt idx="12566" formatCode="General">
                  <c:v>-0.51381326024372698</c:v>
                </c:pt>
                <c:pt idx="12567" formatCode="General">
                  <c:v>-0.51127620737190504</c:v>
                </c:pt>
                <c:pt idx="12568" formatCode="General">
                  <c:v>-0.51137410080447099</c:v>
                </c:pt>
                <c:pt idx="12569" formatCode="General">
                  <c:v>-0.51393100373153899</c:v>
                </c:pt>
                <c:pt idx="12570" formatCode="General">
                  <c:v>-0.51844548613758801</c:v>
                </c:pt>
                <c:pt idx="12571" formatCode="General">
                  <c:v>-0.52471531910856695</c:v>
                </c:pt>
                <c:pt idx="12572" formatCode="General">
                  <c:v>-0.532800576946584</c:v>
                </c:pt>
                <c:pt idx="12573" formatCode="General">
                  <c:v>-0.54196183248554197</c:v>
                </c:pt>
                <c:pt idx="12574" formatCode="General">
                  <c:v>-0.55083014388962104</c:v>
                </c:pt>
                <c:pt idx="12575" formatCode="General">
                  <c:v>-0.55831724722106302</c:v>
                </c:pt>
                <c:pt idx="12576" formatCode="General">
                  <c:v>-0.56515579359283097</c:v>
                </c:pt>
                <c:pt idx="12577" formatCode="General">
                  <c:v>-0.57121271575250998</c:v>
                </c:pt>
                <c:pt idx="12578" formatCode="General">
                  <c:v>-0.57482595790202795</c:v>
                </c:pt>
                <c:pt idx="12579" formatCode="General">
                  <c:v>-0.57545051854365603</c:v>
                </c:pt>
                <c:pt idx="12580" formatCode="General">
                  <c:v>-0.57326816486607401</c:v>
                </c:pt>
                <c:pt idx="12581" formatCode="General">
                  <c:v>-0.56842673725546899</c:v>
                </c:pt>
                <c:pt idx="12582" formatCode="General">
                  <c:v>-0.56104744823782604</c:v>
                </c:pt>
                <c:pt idx="12583" formatCode="General">
                  <c:v>-0.551013878176428</c:v>
                </c:pt>
                <c:pt idx="12584" formatCode="General">
                  <c:v>-0.53790345390994998</c:v>
                </c:pt>
                <c:pt idx="12585" formatCode="General">
                  <c:v>-0.52179848778666404</c:v>
                </c:pt>
                <c:pt idx="12586" formatCode="General">
                  <c:v>-0.50349952221689298</c:v>
                </c:pt>
                <c:pt idx="12587" formatCode="General">
                  <c:v>-0.48430152585656799</c:v>
                </c:pt>
                <c:pt idx="12588" formatCode="General">
                  <c:v>-0.46498047291370498</c:v>
                </c:pt>
                <c:pt idx="12589" formatCode="General">
                  <c:v>-0.44573329381256699</c:v>
                </c:pt>
                <c:pt idx="12590" formatCode="General">
                  <c:v>-0.42688271292965302</c:v>
                </c:pt>
                <c:pt idx="12591" formatCode="General">
                  <c:v>-0.40909904008650499</c:v>
                </c:pt>
                <c:pt idx="12592" formatCode="General">
                  <c:v>-0.39367168959731302</c:v>
                </c:pt>
                <c:pt idx="12593" formatCode="General">
                  <c:v>-0.381126657301112</c:v>
                </c:pt>
                <c:pt idx="12594" formatCode="General">
                  <c:v>-0.370304222445831</c:v>
                </c:pt>
                <c:pt idx="12595" formatCode="General">
                  <c:v>-0.36009738200479202</c:v>
                </c:pt>
                <c:pt idx="12596" formatCode="General">
                  <c:v>-0.350359011156678</c:v>
                </c:pt>
                <c:pt idx="12597" formatCode="General">
                  <c:v>-0.34226162503490598</c:v>
                </c:pt>
                <c:pt idx="12598" formatCode="General">
                  <c:v>-0.33731522946861098</c:v>
                </c:pt>
                <c:pt idx="12599" formatCode="General">
                  <c:v>-0.33533350734819001</c:v>
                </c:pt>
                <c:pt idx="12600" formatCode="General">
                  <c:v>-0.33555055583312299</c:v>
                </c:pt>
                <c:pt idx="12601" formatCode="General">
                  <c:v>-0.33688462258942098</c:v>
                </c:pt>
                <c:pt idx="12602" formatCode="General">
                  <c:v>-0.33824161364630601</c:v>
                </c:pt>
                <c:pt idx="12603" formatCode="General">
                  <c:v>-0.33934009639950002</c:v>
                </c:pt>
                <c:pt idx="12604" formatCode="General">
                  <c:v>-0.34053253262081001</c:v>
                </c:pt>
                <c:pt idx="12605" formatCode="General">
                  <c:v>-0.34188364712212799</c:v>
                </c:pt>
                <c:pt idx="12606" formatCode="General">
                  <c:v>-0.343307394755688</c:v>
                </c:pt>
                <c:pt idx="12607" formatCode="General">
                  <c:v>-0.344810500142335</c:v>
                </c:pt>
                <c:pt idx="12608" formatCode="General">
                  <c:v>-0.34568793092633499</c:v>
                </c:pt>
                <c:pt idx="12609" formatCode="General">
                  <c:v>-0.344774855186813</c:v>
                </c:pt>
                <c:pt idx="12610" formatCode="General">
                  <c:v>-0.34126292962371002</c:v>
                </c:pt>
                <c:pt idx="12611" formatCode="General">
                  <c:v>-0.33551364999542199</c:v>
                </c:pt>
                <c:pt idx="12612" formatCode="General">
                  <c:v>-0.328398482519908</c:v>
                </c:pt>
                <c:pt idx="12613" formatCode="General">
                  <c:v>-0.32056299173441599</c:v>
                </c:pt>
                <c:pt idx="12614" formatCode="General">
                  <c:v>-0.31232311481577901</c:v>
                </c:pt>
                <c:pt idx="12615" formatCode="General">
                  <c:v>-0.30406054940869198</c:v>
                </c:pt>
                <c:pt idx="12616" formatCode="General">
                  <c:v>-0.295708082252853</c:v>
                </c:pt>
                <c:pt idx="12617" formatCode="General">
                  <c:v>-0.28701000015710199</c:v>
                </c:pt>
                <c:pt idx="12618" formatCode="General">
                  <c:v>-0.27769068231482502</c:v>
                </c:pt>
                <c:pt idx="12619" formatCode="General">
                  <c:v>-0.26744082812736297</c:v>
                </c:pt>
                <c:pt idx="12620" formatCode="General">
                  <c:v>-0.25564621069103799</c:v>
                </c:pt>
                <c:pt idx="12621" formatCode="General">
                  <c:v>-0.24227246811664699</c:v>
                </c:pt>
                <c:pt idx="12622" formatCode="General">
                  <c:v>-0.228583664639773</c:v>
                </c:pt>
                <c:pt idx="12623" formatCode="General">
                  <c:v>-0.215092155916771</c:v>
                </c:pt>
                <c:pt idx="12624" formatCode="General">
                  <c:v>-0.20183722863318401</c:v>
                </c:pt>
                <c:pt idx="12625" formatCode="General">
                  <c:v>-0.188604752084581</c:v>
                </c:pt>
                <c:pt idx="12626" formatCode="General">
                  <c:v>-0.17497989896142099</c:v>
                </c:pt>
                <c:pt idx="12627" formatCode="General">
                  <c:v>-0.16063986739104799</c:v>
                </c:pt>
                <c:pt idx="12628" formatCode="General">
                  <c:v>-0.14538118679057799</c:v>
                </c:pt>
                <c:pt idx="12629" formatCode="General">
                  <c:v>-0.12986706832719</c:v>
                </c:pt>
                <c:pt idx="12630" formatCode="General">
                  <c:v>-0.114971396529102</c:v>
                </c:pt>
                <c:pt idx="12631" formatCode="General">
                  <c:v>-0.10094493883554199</c:v>
                </c:pt>
                <c:pt idx="12632" formatCode="General">
                  <c:v>-8.8265682192498501E-2</c:v>
                </c:pt>
                <c:pt idx="12633" formatCode="General">
                  <c:v>-7.7992408494530999E-2</c:v>
                </c:pt>
                <c:pt idx="12634" formatCode="General">
                  <c:v>-7.0685391582009996E-2</c:v>
                </c:pt>
                <c:pt idx="12635" formatCode="General">
                  <c:v>-6.5686073715417695E-2</c:v>
                </c:pt>
                <c:pt idx="12636" formatCode="General">
                  <c:v>-6.2874984116600502E-2</c:v>
                </c:pt>
                <c:pt idx="12637" formatCode="General">
                  <c:v>-6.2925968530192403E-2</c:v>
                </c:pt>
                <c:pt idx="12638" formatCode="General">
                  <c:v>-6.4835866541108997E-2</c:v>
                </c:pt>
                <c:pt idx="12639" formatCode="General">
                  <c:v>-6.7332794847710695E-2</c:v>
                </c:pt>
                <c:pt idx="12640" formatCode="General">
                  <c:v>-6.9021825509418294E-2</c:v>
                </c:pt>
                <c:pt idx="12641" formatCode="General">
                  <c:v>-6.9255660843368497E-2</c:v>
                </c:pt>
                <c:pt idx="12642" formatCode="General">
                  <c:v>-6.9186737112394203E-2</c:v>
                </c:pt>
                <c:pt idx="12643" formatCode="General">
                  <c:v>-6.9554012571562296E-2</c:v>
                </c:pt>
                <c:pt idx="12644" formatCode="General">
                  <c:v>-6.9965292116208402E-2</c:v>
                </c:pt>
                <c:pt idx="12645" formatCode="General">
                  <c:v>-6.9951316189158605E-2</c:v>
                </c:pt>
                <c:pt idx="12646" formatCode="General">
                  <c:v>-6.9888178057338393E-2</c:v>
                </c:pt>
                <c:pt idx="12647" formatCode="General">
                  <c:v>-6.9993937853743804E-2</c:v>
                </c:pt>
                <c:pt idx="12648" formatCode="General">
                  <c:v>-6.9780323142252507E-2</c:v>
                </c:pt>
                <c:pt idx="12649" formatCode="General">
                  <c:v>-6.8383067257702795E-2</c:v>
                </c:pt>
                <c:pt idx="12650" formatCode="General">
                  <c:v>-6.5322402232921295E-2</c:v>
                </c:pt>
                <c:pt idx="12651" formatCode="General">
                  <c:v>-6.0227127861037302E-2</c:v>
                </c:pt>
                <c:pt idx="12652" formatCode="General">
                  <c:v>-5.27853004745805E-2</c:v>
                </c:pt>
                <c:pt idx="12653" formatCode="General">
                  <c:v>-4.3198101908640499E-2</c:v>
                </c:pt>
                <c:pt idx="12654" formatCode="General">
                  <c:v>-3.1702593149476398E-2</c:v>
                </c:pt>
                <c:pt idx="12655" formatCode="General">
                  <c:v>-1.83375335315633E-2</c:v>
                </c:pt>
                <c:pt idx="12656" formatCode="General">
                  <c:v>-3.9180824755377999E-3</c:v>
                </c:pt>
                <c:pt idx="12657" formatCode="General">
                  <c:v>1.1110537693458201E-2</c:v>
                </c:pt>
                <c:pt idx="12658" formatCode="General">
                  <c:v>2.72304438077384E-2</c:v>
                </c:pt>
                <c:pt idx="12659" formatCode="General">
                  <c:v>4.4286563574618201E-2</c:v>
                </c:pt>
                <c:pt idx="12660" formatCode="General">
                  <c:v>6.1995725939584197E-2</c:v>
                </c:pt>
                <c:pt idx="12661" formatCode="General">
                  <c:v>8.0091800772312205E-2</c:v>
                </c:pt>
                <c:pt idx="12662" formatCode="General">
                  <c:v>9.8140467171780599E-2</c:v>
                </c:pt>
                <c:pt idx="12663" formatCode="General">
                  <c:v>0.114587755034203</c:v>
                </c:pt>
                <c:pt idx="12664" formatCode="General">
                  <c:v>0.12803866680933701</c:v>
                </c:pt>
                <c:pt idx="12665" formatCode="General">
                  <c:v>0.138789862109886</c:v>
                </c:pt>
                <c:pt idx="12666" formatCode="General">
                  <c:v>0.146774579097532</c:v>
                </c:pt>
                <c:pt idx="12667" formatCode="General">
                  <c:v>0.15198462046403</c:v>
                </c:pt>
                <c:pt idx="12668" formatCode="General">
                  <c:v>0.15533339023769399</c:v>
                </c:pt>
                <c:pt idx="12669" formatCode="General">
                  <c:v>0.15790335658058599</c:v>
                </c:pt>
                <c:pt idx="12670" formatCode="General">
                  <c:v>0.16058644980724901</c:v>
                </c:pt>
                <c:pt idx="12671" formatCode="General">
                  <c:v>0.16362078707146199</c:v>
                </c:pt>
                <c:pt idx="12672" formatCode="General">
                  <c:v>0.167710302848745</c:v>
                </c:pt>
                <c:pt idx="12673" formatCode="General">
                  <c:v>0.172933122129937</c:v>
                </c:pt>
                <c:pt idx="12674" formatCode="General">
                  <c:v>0.178935164085784</c:v>
                </c:pt>
                <c:pt idx="12675" formatCode="General">
                  <c:v>0.186029478515224</c:v>
                </c:pt>
                <c:pt idx="12676" formatCode="General">
                  <c:v>0.19445458144132199</c:v>
                </c:pt>
                <c:pt idx="12677" formatCode="General">
                  <c:v>0.20442146041914899</c:v>
                </c:pt>
                <c:pt idx="12678" formatCode="General">
                  <c:v>0.215545423017203</c:v>
                </c:pt>
                <c:pt idx="12679" formatCode="General">
                  <c:v>0.227133413314694</c:v>
                </c:pt>
                <c:pt idx="12680" formatCode="General">
                  <c:v>0.23886220967975899</c:v>
                </c:pt>
                <c:pt idx="12681" formatCode="General">
                  <c:v>0.24991720846057899</c:v>
                </c:pt>
                <c:pt idx="12682" formatCode="General">
                  <c:v>0.25985786551383599</c:v>
                </c:pt>
                <c:pt idx="12683" formatCode="General">
                  <c:v>0.26882273057567502</c:v>
                </c:pt>
                <c:pt idx="12684" formatCode="General">
                  <c:v>0.27630367821232799</c:v>
                </c:pt>
                <c:pt idx="12685" formatCode="General">
                  <c:v>0.28221356045888302</c:v>
                </c:pt>
                <c:pt idx="12686" formatCode="General">
                  <c:v>0.28742911160538798</c:v>
                </c:pt>
                <c:pt idx="12687" formatCode="General">
                  <c:v>0.29269267917896402</c:v>
                </c:pt>
                <c:pt idx="12688" formatCode="General">
                  <c:v>0.29773019832821102</c:v>
                </c:pt>
                <c:pt idx="12689" formatCode="General">
                  <c:v>0.30150234608649601</c:v>
                </c:pt>
                <c:pt idx="12690" formatCode="General">
                  <c:v>0.30458926680109999</c:v>
                </c:pt>
                <c:pt idx="12691" formatCode="General">
                  <c:v>0.30897010173360401</c:v>
                </c:pt>
                <c:pt idx="12692" formatCode="General">
                  <c:v>0.31556310799868498</c:v>
                </c:pt>
                <c:pt idx="12693" formatCode="General">
                  <c:v>0.32315979504285802</c:v>
                </c:pt>
                <c:pt idx="12694" formatCode="General">
                  <c:v>0.33075608548055802</c:v>
                </c:pt>
                <c:pt idx="12695" formatCode="General">
                  <c:v>0.33943334927171398</c:v>
                </c:pt>
                <c:pt idx="12696" formatCode="General">
                  <c:v>0.35006767359535501</c:v>
                </c:pt>
                <c:pt idx="12697" formatCode="General">
                  <c:v>0.362205521346526</c:v>
                </c:pt>
                <c:pt idx="12698" formatCode="General">
                  <c:v>0.37547880175967602</c:v>
                </c:pt>
                <c:pt idx="12699" formatCode="General">
                  <c:v>0.39010435192694398</c:v>
                </c:pt>
                <c:pt idx="12700" formatCode="General">
                  <c:v>0.40556697641517198</c:v>
                </c:pt>
                <c:pt idx="12701" formatCode="General">
                  <c:v>0.42074164205625703</c:v>
                </c:pt>
                <c:pt idx="12702" formatCode="General">
                  <c:v>0.43408147675195802</c:v>
                </c:pt>
                <c:pt idx="12703" formatCode="General">
                  <c:v>0.44538986318984602</c:v>
                </c:pt>
                <c:pt idx="12704" formatCode="General">
                  <c:v>0.45507545468972699</c:v>
                </c:pt>
                <c:pt idx="12705" formatCode="General">
                  <c:v>0.46230222734072202</c:v>
                </c:pt>
                <c:pt idx="12706" formatCode="General">
                  <c:v>0.466627753156792</c:v>
                </c:pt>
                <c:pt idx="12707" formatCode="General">
                  <c:v>0.46829473281952799</c:v>
                </c:pt>
                <c:pt idx="12708" formatCode="General">
                  <c:v>0.46736562359970701</c:v>
                </c:pt>
                <c:pt idx="12709" formatCode="General">
                  <c:v>0.46464847260407699</c:v>
                </c:pt>
                <c:pt idx="12710" formatCode="General">
                  <c:v>0.46115079572116802</c:v>
                </c:pt>
                <c:pt idx="12711" formatCode="General">
                  <c:v>0.45822739715572902</c:v>
                </c:pt>
                <c:pt idx="12712" formatCode="General">
                  <c:v>0.45657448250081301</c:v>
                </c:pt>
                <c:pt idx="12713" formatCode="General">
                  <c:v>0.45556427654326698</c:v>
                </c:pt>
                <c:pt idx="12714" formatCode="General">
                  <c:v>0.45478959254937701</c:v>
                </c:pt>
                <c:pt idx="12715" formatCode="General">
                  <c:v>0.45403337357593498</c:v>
                </c:pt>
                <c:pt idx="12716" formatCode="General">
                  <c:v>0.45282276974382002</c:v>
                </c:pt>
                <c:pt idx="12717" formatCode="General">
                  <c:v>0.45057542914147097</c:v>
                </c:pt>
                <c:pt idx="12718" formatCode="General">
                  <c:v>0.44766991461456501</c:v>
                </c:pt>
                <c:pt idx="12719" formatCode="General">
                  <c:v>0.44491507893635002</c:v>
                </c:pt>
                <c:pt idx="12720" formatCode="General">
                  <c:v>0.44218269472948601</c:v>
                </c:pt>
                <c:pt idx="12721" formatCode="General">
                  <c:v>0.43896274559479698</c:v>
                </c:pt>
                <c:pt idx="12722" formatCode="General">
                  <c:v>0.435735401202825</c:v>
                </c:pt>
                <c:pt idx="12723" formatCode="General">
                  <c:v>0.43326291538800299</c:v>
                </c:pt>
                <c:pt idx="12724" formatCode="General">
                  <c:v>0.43206886189031302</c:v>
                </c:pt>
                <c:pt idx="12725" formatCode="General">
                  <c:v>0.43180231954246301</c:v>
                </c:pt>
                <c:pt idx="12726" formatCode="General">
                  <c:v>0.43304727030414097</c:v>
                </c:pt>
                <c:pt idx="12727" formatCode="General">
                  <c:v>0.436082834068443</c:v>
                </c:pt>
                <c:pt idx="12728" formatCode="General">
                  <c:v>0.439814730268692</c:v>
                </c:pt>
                <c:pt idx="12729" formatCode="General">
                  <c:v>0.44384555264049902</c:v>
                </c:pt>
                <c:pt idx="12730" formatCode="General">
                  <c:v>0.448445127847166</c:v>
                </c:pt>
                <c:pt idx="12731" formatCode="General">
                  <c:v>0.45358223006715997</c:v>
                </c:pt>
                <c:pt idx="12732" formatCode="General">
                  <c:v>0.45935193075722602</c:v>
                </c:pt>
                <c:pt idx="12733" formatCode="General">
                  <c:v>0.46527445316438398</c:v>
                </c:pt>
                <c:pt idx="12734" formatCode="General">
                  <c:v>0.470473566773283</c:v>
                </c:pt>
                <c:pt idx="12735" formatCode="General">
                  <c:v>0.47556707701339701</c:v>
                </c:pt>
                <c:pt idx="12736" formatCode="General">
                  <c:v>0.48059965083780598</c:v>
                </c:pt>
                <c:pt idx="12737" formatCode="General">
                  <c:v>0.484391069582496</c:v>
                </c:pt>
                <c:pt idx="12738" formatCode="General">
                  <c:v>0.48638512533961797</c:v>
                </c:pt>
                <c:pt idx="12739" formatCode="General">
                  <c:v>0.48685660641206302</c:v>
                </c:pt>
                <c:pt idx="12740" formatCode="General">
                  <c:v>0.48541461658979701</c:v>
                </c:pt>
                <c:pt idx="12741" formatCode="General">
                  <c:v>0.481901570957389</c:v>
                </c:pt>
                <c:pt idx="12742" formatCode="General">
                  <c:v>0.47620563516870701</c:v>
                </c:pt>
                <c:pt idx="12743" formatCode="General">
                  <c:v>0.46790282257164501</c:v>
                </c:pt>
                <c:pt idx="12744" formatCode="General">
                  <c:v>0.45686930632539002</c:v>
                </c:pt>
                <c:pt idx="12745" formatCode="General">
                  <c:v>0.44399045638957102</c:v>
                </c:pt>
                <c:pt idx="12746" formatCode="General">
                  <c:v>0.43072639198767398</c:v>
                </c:pt>
                <c:pt idx="12747" formatCode="General">
                  <c:v>0.418708625164052</c:v>
                </c:pt>
                <c:pt idx="12748" formatCode="General">
                  <c:v>0.40921218730548198</c:v>
                </c:pt>
                <c:pt idx="12749" formatCode="General">
                  <c:v>0.40187597930240199</c:v>
                </c:pt>
                <c:pt idx="12750" formatCode="General">
                  <c:v>0.39593928862473399</c:v>
                </c:pt>
                <c:pt idx="12751" formatCode="General">
                  <c:v>0.391696557944471</c:v>
                </c:pt>
                <c:pt idx="12752" formatCode="General">
                  <c:v>0.38980391585813101</c:v>
                </c:pt>
                <c:pt idx="12753" formatCode="General">
                  <c:v>0.39034005820117601</c:v>
                </c:pt>
                <c:pt idx="12754" formatCode="General">
                  <c:v>0.39273497326156898</c:v>
                </c:pt>
                <c:pt idx="12755" formatCode="General">
                  <c:v>0.39610602172436998</c:v>
                </c:pt>
                <c:pt idx="12756" formatCode="General">
                  <c:v>0.39984436027055398</c:v>
                </c:pt>
                <c:pt idx="12757" formatCode="General">
                  <c:v>0.40345900598915602</c:v>
                </c:pt>
                <c:pt idx="12758" formatCode="General">
                  <c:v>0.40721657780533299</c:v>
                </c:pt>
                <c:pt idx="12759" formatCode="General">
                  <c:v>0.41146080651394801</c:v>
                </c:pt>
                <c:pt idx="12760" formatCode="General">
                  <c:v>0.414906065172303</c:v>
                </c:pt>
                <c:pt idx="12761" formatCode="General">
                  <c:v>0.415332826740967</c:v>
                </c:pt>
                <c:pt idx="12762" formatCode="General">
                  <c:v>0.41188040870922499</c:v>
                </c:pt>
                <c:pt idx="12763" formatCode="General">
                  <c:v>0.406254079203831</c:v>
                </c:pt>
                <c:pt idx="12764" formatCode="General">
                  <c:v>0.40029746444432102</c:v>
                </c:pt>
                <c:pt idx="12765" formatCode="General">
                  <c:v>0.39370217524166101</c:v>
                </c:pt>
                <c:pt idx="12766" formatCode="General">
                  <c:v>0.38513984621804598</c:v>
                </c:pt>
                <c:pt idx="12767" formatCode="General">
                  <c:v>0.37391061914013801</c:v>
                </c:pt>
                <c:pt idx="12768" formatCode="General">
                  <c:v>0.36022431800243898</c:v>
                </c:pt>
                <c:pt idx="12769" formatCode="General">
                  <c:v>0.34480314774842302</c:v>
                </c:pt>
                <c:pt idx="12770" formatCode="General">
                  <c:v>0.32892464327231702</c:v>
                </c:pt>
                <c:pt idx="12771" formatCode="General">
                  <c:v>0.31366353420709903</c:v>
                </c:pt>
                <c:pt idx="12772" formatCode="General">
                  <c:v>0.29987686270352398</c:v>
                </c:pt>
                <c:pt idx="12773" formatCode="General">
                  <c:v>0.28843709120529099</c:v>
                </c:pt>
                <c:pt idx="12774" formatCode="General">
                  <c:v>0.27929426084395598</c:v>
                </c:pt>
                <c:pt idx="12775" formatCode="General">
                  <c:v>0.27173936025420597</c:v>
                </c:pt>
                <c:pt idx="12776" formatCode="General">
                  <c:v>0.26470722160441801</c:v>
                </c:pt>
                <c:pt idx="12777" formatCode="General">
                  <c:v>0.25837006858990802</c:v>
                </c:pt>
                <c:pt idx="12778" formatCode="General">
                  <c:v>0.25336432251567798</c:v>
                </c:pt>
                <c:pt idx="12779" formatCode="General">
                  <c:v>0.24840412225507899</c:v>
                </c:pt>
                <c:pt idx="12780" formatCode="General">
                  <c:v>0.24231698798079901</c:v>
                </c:pt>
                <c:pt idx="12781" formatCode="General">
                  <c:v>0.23425051057684401</c:v>
                </c:pt>
                <c:pt idx="12782" formatCode="General">
                  <c:v>0.22411759616292401</c:v>
                </c:pt>
                <c:pt idx="12783" formatCode="General">
                  <c:v>0.21345113879990801</c:v>
                </c:pt>
                <c:pt idx="12784" formatCode="General">
                  <c:v>0.20332781130882699</c:v>
                </c:pt>
                <c:pt idx="12785" formatCode="General">
                  <c:v>0.19334856977543699</c:v>
                </c:pt>
                <c:pt idx="12786" formatCode="General">
                  <c:v>0.18361440055466999</c:v>
                </c:pt>
                <c:pt idx="12787" formatCode="General">
                  <c:v>0.17598455947191299</c:v>
                </c:pt>
                <c:pt idx="12788" formatCode="General">
                  <c:v>0.171046544436671</c:v>
                </c:pt>
                <c:pt idx="12789" formatCode="General">
                  <c:v>0.16759737423219601</c:v>
                </c:pt>
                <c:pt idx="12790" formatCode="General">
                  <c:v>0.16539190975252099</c:v>
                </c:pt>
                <c:pt idx="12791" formatCode="General">
                  <c:v>0.164661535366775</c:v>
                </c:pt>
                <c:pt idx="12792" formatCode="General">
                  <c:v>0.16488975968031</c:v>
                </c:pt>
                <c:pt idx="12793" formatCode="General">
                  <c:v>0.16490542175457501</c:v>
                </c:pt>
                <c:pt idx="12794" formatCode="General">
                  <c:v>0.163931325618728</c:v>
                </c:pt>
                <c:pt idx="12795" formatCode="General">
                  <c:v>0.161954493001184</c:v>
                </c:pt>
                <c:pt idx="12796" formatCode="General">
                  <c:v>0.15849080477567901</c:v>
                </c:pt>
                <c:pt idx="12797" formatCode="General">
                  <c:v>0.15265041047466399</c:v>
                </c:pt>
                <c:pt idx="12798" formatCode="General">
                  <c:v>0.14437885648618901</c:v>
                </c:pt>
                <c:pt idx="12799" formatCode="General">
                  <c:v>0.134982698517185</c:v>
                </c:pt>
                <c:pt idx="12800" formatCode="General">
                  <c:v>0.124642896391021</c:v>
                </c:pt>
                <c:pt idx="12801" formatCode="General">
                  <c:v>0.11257849955158999</c:v>
                </c:pt>
                <c:pt idx="12802" formatCode="General">
                  <c:v>9.86453999624958E-2</c:v>
                </c:pt>
                <c:pt idx="12803" formatCode="General">
                  <c:v>8.2644073983844504E-2</c:v>
                </c:pt>
                <c:pt idx="12804" formatCode="General">
                  <c:v>6.4410186669045397E-2</c:v>
                </c:pt>
                <c:pt idx="12805" formatCode="General">
                  <c:v>4.4037641914813901E-2</c:v>
                </c:pt>
                <c:pt idx="12806" formatCode="General">
                  <c:v>2.2884303062862099E-2</c:v>
                </c:pt>
                <c:pt idx="12807" formatCode="General">
                  <c:v>1.9867097796788399E-3</c:v>
                </c:pt>
                <c:pt idx="12808" formatCode="General">
                  <c:v>-1.8111819472359202E-2</c:v>
                </c:pt>
                <c:pt idx="12809" formatCode="General">
                  <c:v>-3.7435410732618399E-2</c:v>
                </c:pt>
                <c:pt idx="12810" formatCode="General">
                  <c:v>-5.60622136376751E-2</c:v>
                </c:pt>
                <c:pt idx="12811" formatCode="General">
                  <c:v>-7.3375731838110705E-2</c:v>
                </c:pt>
                <c:pt idx="12812" formatCode="General">
                  <c:v>-9.0169959742216602E-2</c:v>
                </c:pt>
                <c:pt idx="12813" formatCode="General">
                  <c:v>-0.10668805263964901</c:v>
                </c:pt>
                <c:pt idx="12814" formatCode="General">
                  <c:v>-0.122100522621818</c:v>
                </c:pt>
                <c:pt idx="12815" formatCode="General">
                  <c:v>-0.13616796938320999</c:v>
                </c:pt>
                <c:pt idx="12816" formatCode="General">
                  <c:v>-0.14933127070711899</c:v>
                </c:pt>
                <c:pt idx="12817" formatCode="General">
                  <c:v>-0.16150443262422401</c:v>
                </c:pt>
                <c:pt idx="12818" formatCode="General">
                  <c:v>-0.17220659539800701</c:v>
                </c:pt>
                <c:pt idx="12819" formatCode="General">
                  <c:v>-0.18047317413168901</c:v>
                </c:pt>
                <c:pt idx="12820" formatCode="General">
                  <c:v>-0.18504725684922599</c:v>
                </c:pt>
                <c:pt idx="12821" formatCode="General">
                  <c:v>-0.18567664810736301</c:v>
                </c:pt>
                <c:pt idx="12822" formatCode="General">
                  <c:v>-0.182249582366036</c:v>
                </c:pt>
                <c:pt idx="12823" formatCode="General">
                  <c:v>-0.175366184100544</c:v>
                </c:pt>
                <c:pt idx="12824" formatCode="General">
                  <c:v>-0.166723942653456</c:v>
                </c:pt>
                <c:pt idx="12825" formatCode="General">
                  <c:v>-0.15742700982407201</c:v>
                </c:pt>
                <c:pt idx="12826" formatCode="General">
                  <c:v>-0.147037257562812</c:v>
                </c:pt>
                <c:pt idx="12827" formatCode="General">
                  <c:v>-0.13564418378148899</c:v>
                </c:pt>
                <c:pt idx="12828" formatCode="General">
                  <c:v>-0.12505224552862501</c:v>
                </c:pt>
                <c:pt idx="12829" formatCode="General">
                  <c:v>-0.116664504128682</c:v>
                </c:pt>
                <c:pt idx="12830" formatCode="General">
                  <c:v>-0.110166395816356</c:v>
                </c:pt>
                <c:pt idx="12831" formatCode="General">
                  <c:v>-0.106012676868487</c:v>
                </c:pt>
                <c:pt idx="12832" formatCode="General">
                  <c:v>-0.10563130973696699</c:v>
                </c:pt>
                <c:pt idx="12833" formatCode="General">
                  <c:v>-0.109048358980416</c:v>
                </c:pt>
                <c:pt idx="12834" formatCode="General">
                  <c:v>-0.115607027774156</c:v>
                </c:pt>
                <c:pt idx="12835" formatCode="General">
                  <c:v>-0.12515285264871701</c:v>
                </c:pt>
                <c:pt idx="12836" formatCode="General">
                  <c:v>-0.138065957264844</c:v>
                </c:pt>
                <c:pt idx="12837" formatCode="General">
                  <c:v>-0.15407673306183101</c:v>
                </c:pt>
                <c:pt idx="12838" formatCode="General">
                  <c:v>-0.17172061200330499</c:v>
                </c:pt>
                <c:pt idx="12839" formatCode="General">
                  <c:v>-0.18966162979171799</c:v>
                </c:pt>
                <c:pt idx="12840" formatCode="General">
                  <c:v>-0.208270678663597</c:v>
                </c:pt>
                <c:pt idx="12841" formatCode="General">
                  <c:v>-0.22748722637987201</c:v>
                </c:pt>
                <c:pt idx="12842" formatCode="General">
                  <c:v>-0.24620917476102699</c:v>
                </c:pt>
                <c:pt idx="12843" formatCode="General">
                  <c:v>-0.26411814024373897</c:v>
                </c:pt>
                <c:pt idx="12844" formatCode="General">
                  <c:v>-0.28085927762108398</c:v>
                </c:pt>
                <c:pt idx="12845" formatCode="General">
                  <c:v>-0.295299349696168</c:v>
                </c:pt>
                <c:pt idx="12846" formatCode="General">
                  <c:v>-0.30679332819712901</c:v>
                </c:pt>
                <c:pt idx="12847" formatCode="General">
                  <c:v>-0.31615421973083802</c:v>
                </c:pt>
                <c:pt idx="12848" formatCode="General">
                  <c:v>-0.323994234578319</c:v>
                </c:pt>
                <c:pt idx="12849" formatCode="General">
                  <c:v>-0.32985777705119002</c:v>
                </c:pt>
                <c:pt idx="12850" formatCode="General">
                  <c:v>-0.33283136675511799</c:v>
                </c:pt>
                <c:pt idx="12851" formatCode="General">
                  <c:v>-0.33223278822330998</c:v>
                </c:pt>
                <c:pt idx="12852" formatCode="General">
                  <c:v>-0.32858001144947002</c:v>
                </c:pt>
                <c:pt idx="12853" formatCode="General">
                  <c:v>-0.32350384696465301</c:v>
                </c:pt>
                <c:pt idx="12854" formatCode="General">
                  <c:v>-0.31877539487567602</c:v>
                </c:pt>
                <c:pt idx="12855" formatCode="General">
                  <c:v>-0.31501384172876501</c:v>
                </c:pt>
                <c:pt idx="12856" formatCode="General">
                  <c:v>-0.31235586640144802</c:v>
                </c:pt>
                <c:pt idx="12857" formatCode="General">
                  <c:v>-0.31110363350125297</c:v>
                </c:pt>
                <c:pt idx="12858" formatCode="General">
                  <c:v>-0.31042331481430802</c:v>
                </c:pt>
                <c:pt idx="12859" formatCode="General">
                  <c:v>-0.30932426994266599</c:v>
                </c:pt>
                <c:pt idx="12860" formatCode="General">
                  <c:v>-0.30787020321637298</c:v>
                </c:pt>
                <c:pt idx="12861" formatCode="General">
                  <c:v>-0.30705136366071001</c:v>
                </c:pt>
                <c:pt idx="12862" formatCode="General">
                  <c:v>-0.30738374450578199</c:v>
                </c:pt>
                <c:pt idx="12863" formatCode="General">
                  <c:v>-0.308618522958585</c:v>
                </c:pt>
                <c:pt idx="12864" formatCode="General">
                  <c:v>-0.31068319876952299</c:v>
                </c:pt>
                <c:pt idx="12865" formatCode="General">
                  <c:v>-0.31257977685663701</c:v>
                </c:pt>
                <c:pt idx="12866" formatCode="General">
                  <c:v>-0.31305148931403698</c:v>
                </c:pt>
                <c:pt idx="12867" formatCode="General">
                  <c:v>-0.31209542404443003</c:v>
                </c:pt>
                <c:pt idx="12868" formatCode="General">
                  <c:v>-0.31053162117880601</c:v>
                </c:pt>
                <c:pt idx="12869" formatCode="General">
                  <c:v>-0.30919005776887099</c:v>
                </c:pt>
                <c:pt idx="12870" formatCode="General">
                  <c:v>-0.30777990581899101</c:v>
                </c:pt>
                <c:pt idx="12871" formatCode="General">
                  <c:v>-0.305730834587012</c:v>
                </c:pt>
                <c:pt idx="12872" formatCode="General">
                  <c:v>-0.30260294937809901</c:v>
                </c:pt>
                <c:pt idx="12873" formatCode="General">
                  <c:v>-0.29878063695027701</c:v>
                </c:pt>
                <c:pt idx="12874" formatCode="General">
                  <c:v>-0.29491463918686101</c:v>
                </c:pt>
                <c:pt idx="12875" formatCode="General">
                  <c:v>-0.29025401546999902</c:v>
                </c:pt>
                <c:pt idx="12876" formatCode="General">
                  <c:v>-0.284440109793406</c:v>
                </c:pt>
                <c:pt idx="12877" formatCode="General">
                  <c:v>-0.27823469669199402</c:v>
                </c:pt>
                <c:pt idx="12878" formatCode="General">
                  <c:v>-0.27176632890235702</c:v>
                </c:pt>
                <c:pt idx="12879" formatCode="General">
                  <c:v>-0.26435884646277302</c:v>
                </c:pt>
                <c:pt idx="12880" formatCode="General">
                  <c:v>-0.25597483462369902</c:v>
                </c:pt>
                <c:pt idx="12881" formatCode="General">
                  <c:v>-0.24689570596139301</c:v>
                </c:pt>
                <c:pt idx="12882" formatCode="General">
                  <c:v>-0.237388869164531</c:v>
                </c:pt>
                <c:pt idx="12883" formatCode="General">
                  <c:v>-0.22768245557035899</c:v>
                </c:pt>
                <c:pt idx="12884" formatCode="General">
                  <c:v>-0.21825807308022099</c:v>
                </c:pt>
                <c:pt idx="12885" formatCode="General">
                  <c:v>-0.21019240060258201</c:v>
                </c:pt>
                <c:pt idx="12886" formatCode="General">
                  <c:v>-0.203623198954823</c:v>
                </c:pt>
                <c:pt idx="12887" formatCode="General">
                  <c:v>-0.19806384311459699</c:v>
                </c:pt>
                <c:pt idx="12888" formatCode="General">
                  <c:v>-0.19351185489553499</c:v>
                </c:pt>
                <c:pt idx="12889" formatCode="General">
                  <c:v>-0.18967472647967101</c:v>
                </c:pt>
                <c:pt idx="12890" formatCode="General">
                  <c:v>-0.18666394862350699</c:v>
                </c:pt>
                <c:pt idx="12891" formatCode="General">
                  <c:v>-0.18530821476321099</c:v>
                </c:pt>
                <c:pt idx="12892" formatCode="General">
                  <c:v>-0.18590371673338399</c:v>
                </c:pt>
                <c:pt idx="12893" formatCode="General">
                  <c:v>-0.18759617043924201</c:v>
                </c:pt>
                <c:pt idx="12894" formatCode="General">
                  <c:v>-0.18983799110243099</c:v>
                </c:pt>
                <c:pt idx="12895" formatCode="General">
                  <c:v>-0.192429295029242</c:v>
                </c:pt>
                <c:pt idx="12896" formatCode="General">
                  <c:v>-0.194413346821422</c:v>
                </c:pt>
                <c:pt idx="12897" formatCode="General">
                  <c:v>-0.19499184013734999</c:v>
                </c:pt>
                <c:pt idx="12898" formatCode="General">
                  <c:v>-0.19281385977847601</c:v>
                </c:pt>
                <c:pt idx="12899" formatCode="General">
                  <c:v>-0.18775809640501601</c:v>
                </c:pt>
                <c:pt idx="12900" formatCode="General">
                  <c:v>-0.18072540538496101</c:v>
                </c:pt>
                <c:pt idx="12901" formatCode="General">
                  <c:v>-0.172406119503624</c:v>
                </c:pt>
                <c:pt idx="12902" formatCode="General">
                  <c:v>-0.163526784419917</c:v>
                </c:pt>
                <c:pt idx="12903" formatCode="General">
                  <c:v>-0.15392196827889601</c:v>
                </c:pt>
                <c:pt idx="12904" formatCode="General">
                  <c:v>-0.14467774558770999</c:v>
                </c:pt>
                <c:pt idx="12905" formatCode="General">
                  <c:v>-0.13711173871237101</c:v>
                </c:pt>
                <c:pt idx="12906" formatCode="General">
                  <c:v>-0.131260851504754</c:v>
                </c:pt>
                <c:pt idx="12907" formatCode="General">
                  <c:v>-0.12692851491805801</c:v>
                </c:pt>
                <c:pt idx="12908" formatCode="General">
                  <c:v>-0.123475899887052</c:v>
                </c:pt>
                <c:pt idx="12909" formatCode="General">
                  <c:v>-0.12028022556448301</c:v>
                </c:pt>
                <c:pt idx="12910" formatCode="General">
                  <c:v>-0.11655882189356399</c:v>
                </c:pt>
                <c:pt idx="12911" formatCode="General">
                  <c:v>-0.112686005372702</c:v>
                </c:pt>
                <c:pt idx="12912" formatCode="General">
                  <c:v>-0.109178813093877</c:v>
                </c:pt>
                <c:pt idx="12913" formatCode="General">
                  <c:v>-0.105775716859154</c:v>
                </c:pt>
                <c:pt idx="12914" formatCode="General">
                  <c:v>-0.10295721379341601</c:v>
                </c:pt>
                <c:pt idx="12915" formatCode="General">
                  <c:v>-0.102074223490887</c:v>
                </c:pt>
                <c:pt idx="12916" formatCode="General">
                  <c:v>-0.10329853455344799</c:v>
                </c:pt>
                <c:pt idx="12917" formatCode="General">
                  <c:v>-0.10544196162743701</c:v>
                </c:pt>
                <c:pt idx="12918" formatCode="General">
                  <c:v>-0.10778556975999801</c:v>
                </c:pt>
                <c:pt idx="12919" formatCode="General">
                  <c:v>-0.110938038573689</c:v>
                </c:pt>
                <c:pt idx="12920" formatCode="General">
                  <c:v>-0.115316532282046</c:v>
                </c:pt>
                <c:pt idx="12921" formatCode="General">
                  <c:v>-0.12011619074837999</c:v>
                </c:pt>
                <c:pt idx="12922" formatCode="General">
                  <c:v>-0.12499057531180199</c:v>
                </c:pt>
                <c:pt idx="12923" formatCode="General">
                  <c:v>-0.12943396090986301</c:v>
                </c:pt>
                <c:pt idx="12924" formatCode="General">
                  <c:v>-0.132617945782009</c:v>
                </c:pt>
                <c:pt idx="12925" formatCode="General">
                  <c:v>-0.134692057354101</c:v>
                </c:pt>
                <c:pt idx="12926" formatCode="General">
                  <c:v>-0.13598853228970201</c:v>
                </c:pt>
                <c:pt idx="12927" formatCode="General">
                  <c:v>-0.135560435793357</c:v>
                </c:pt>
                <c:pt idx="12928" formatCode="General">
                  <c:v>-0.13295058393255901</c:v>
                </c:pt>
                <c:pt idx="12929" formatCode="General">
                  <c:v>-0.12877837406748599</c:v>
                </c:pt>
                <c:pt idx="12930" formatCode="General">
                  <c:v>-0.122973358304443</c:v>
                </c:pt>
                <c:pt idx="12931" formatCode="General">
                  <c:v>-0.114883262720469</c:v>
                </c:pt>
                <c:pt idx="12932" formatCode="General">
                  <c:v>-0.104175882666945</c:v>
                </c:pt>
                <c:pt idx="12933" formatCode="General">
                  <c:v>-9.0866007335077006E-2</c:v>
                </c:pt>
                <c:pt idx="12934" formatCode="General">
                  <c:v>-7.5778639060809602E-2</c:v>
                </c:pt>
                <c:pt idx="12935" formatCode="General">
                  <c:v>-5.9860916252998303E-2</c:v>
                </c:pt>
                <c:pt idx="12936" formatCode="General">
                  <c:v>-4.4223602075397703E-2</c:v>
                </c:pt>
                <c:pt idx="12937" formatCode="General">
                  <c:v>-2.95890433036065E-2</c:v>
                </c:pt>
                <c:pt idx="12938" formatCode="General">
                  <c:v>-1.48321946620398E-2</c:v>
                </c:pt>
                <c:pt idx="12939" formatCode="General">
                  <c:v>2.9043204356014001E-4</c:v>
                </c:pt>
                <c:pt idx="12940" formatCode="General">
                  <c:v>1.54026571530158E-2</c:v>
                </c:pt>
                <c:pt idx="12941" formatCode="General">
                  <c:v>3.1078062462791E-2</c:v>
                </c:pt>
                <c:pt idx="12942" formatCode="General">
                  <c:v>4.7594622895770003E-2</c:v>
                </c:pt>
                <c:pt idx="12943" formatCode="General">
                  <c:v>6.4492927471475406E-2</c:v>
                </c:pt>
                <c:pt idx="12944" formatCode="General">
                  <c:v>8.0581152652962701E-2</c:v>
                </c:pt>
                <c:pt idx="12945" formatCode="General">
                  <c:v>9.4826033533554704E-2</c:v>
                </c:pt>
                <c:pt idx="12946" formatCode="General">
                  <c:v>0.10705313575835</c:v>
                </c:pt>
                <c:pt idx="12947" formatCode="General">
                  <c:v>0.116836043734593</c:v>
                </c:pt>
                <c:pt idx="12948" formatCode="General">
                  <c:v>0.12407855556134301</c:v>
                </c:pt>
                <c:pt idx="12949" formatCode="General">
                  <c:v>0.12876969215866799</c:v>
                </c:pt>
                <c:pt idx="12950" formatCode="General">
                  <c:v>0.130834417259132</c:v>
                </c:pt>
                <c:pt idx="12951" formatCode="General">
                  <c:v>0.13101347818596501</c:v>
                </c:pt>
                <c:pt idx="12952" formatCode="General">
                  <c:v>0.129810578936468</c:v>
                </c:pt>
                <c:pt idx="12953" formatCode="General">
                  <c:v>0.126385689110704</c:v>
                </c:pt>
                <c:pt idx="12954" formatCode="General">
                  <c:v>0.12029183121104101</c:v>
                </c:pt>
                <c:pt idx="12955" formatCode="General">
                  <c:v>0.11342940176701501</c:v>
                </c:pt>
                <c:pt idx="12956" formatCode="General">
                  <c:v>0.1079733420191</c:v>
                </c:pt>
                <c:pt idx="12957" formatCode="General">
                  <c:v>0.105170751426341</c:v>
                </c:pt>
                <c:pt idx="12958" formatCode="General">
                  <c:v>0.10536821041387399</c:v>
                </c:pt>
                <c:pt idx="12959" formatCode="General">
                  <c:v>0.108189255209399</c:v>
                </c:pt>
                <c:pt idx="12960" formatCode="General">
                  <c:v>0.112577739534531</c:v>
                </c:pt>
                <c:pt idx="12961" formatCode="General">
                  <c:v>0.118390011680549</c:v>
                </c:pt>
                <c:pt idx="12962" formatCode="General">
                  <c:v>0.125519215530423</c:v>
                </c:pt>
                <c:pt idx="12963" formatCode="General">
                  <c:v>0.133241597513167</c:v>
                </c:pt>
                <c:pt idx="12964" formatCode="General">
                  <c:v>0.141493372043733</c:v>
                </c:pt>
                <c:pt idx="12965" formatCode="General">
                  <c:v>0.14996664031824999</c:v>
                </c:pt>
                <c:pt idx="12966" formatCode="General">
                  <c:v>0.15742924382232701</c:v>
                </c:pt>
                <c:pt idx="12967" formatCode="General">
                  <c:v>0.16265628712987201</c:v>
                </c:pt>
                <c:pt idx="12968" formatCode="General">
                  <c:v>0.166150377128468</c:v>
                </c:pt>
                <c:pt idx="12969" formatCode="General">
                  <c:v>0.169866141693888</c:v>
                </c:pt>
                <c:pt idx="12970" formatCode="General">
                  <c:v>0.176266232840389</c:v>
                </c:pt>
                <c:pt idx="12971" formatCode="General">
                  <c:v>0.18642511901059799</c:v>
                </c:pt>
                <c:pt idx="12972" formatCode="General">
                  <c:v>0.19950762733442501</c:v>
                </c:pt>
                <c:pt idx="12973" formatCode="General">
                  <c:v>0.213163174214444</c:v>
                </c:pt>
                <c:pt idx="12974" formatCode="General">
                  <c:v>0.22538453409143799</c:v>
                </c:pt>
                <c:pt idx="12975" formatCode="General">
                  <c:v>0.23591249893275801</c:v>
                </c:pt>
                <c:pt idx="12976" formatCode="General">
                  <c:v>0.24525705596087</c:v>
                </c:pt>
                <c:pt idx="12977" formatCode="General">
                  <c:v>0.253161683419659</c:v>
                </c:pt>
                <c:pt idx="12978" formatCode="General">
                  <c:v>0.258151604454329</c:v>
                </c:pt>
                <c:pt idx="12979" formatCode="General">
                  <c:v>0.25989036270575699</c:v>
                </c:pt>
                <c:pt idx="12980" formatCode="General">
                  <c:v>0.25844665445527898</c:v>
                </c:pt>
                <c:pt idx="12981" formatCode="General">
                  <c:v>0.254133082852317</c:v>
                </c:pt>
                <c:pt idx="12982" formatCode="General">
                  <c:v>0.248743107061459</c:v>
                </c:pt>
                <c:pt idx="12983" formatCode="General">
                  <c:v>0.24394790809721201</c:v>
                </c:pt>
                <c:pt idx="12984" formatCode="General">
                  <c:v>0.24021466992309701</c:v>
                </c:pt>
                <c:pt idx="12985" formatCode="General">
                  <c:v>0.237209938054154</c:v>
                </c:pt>
                <c:pt idx="12986" formatCode="General">
                  <c:v>0.23558639005148599</c:v>
                </c:pt>
                <c:pt idx="12987" formatCode="General">
                  <c:v>0.23603794328535799</c:v>
                </c:pt>
                <c:pt idx="12988" formatCode="General">
                  <c:v>0.23789452458956001</c:v>
                </c:pt>
                <c:pt idx="12989" formatCode="General">
                  <c:v>0.240722431680369</c:v>
                </c:pt>
                <c:pt idx="12990" formatCode="General">
                  <c:v>0.244435380067903</c:v>
                </c:pt>
                <c:pt idx="12991" formatCode="General">
                  <c:v>0.24891522125747301</c:v>
                </c:pt>
                <c:pt idx="12992" formatCode="General">
                  <c:v>0.25387392946623</c:v>
                </c:pt>
                <c:pt idx="12993" formatCode="General">
                  <c:v>0.25967105217244002</c:v>
                </c:pt>
                <c:pt idx="12994" formatCode="General">
                  <c:v>0.26686485290693401</c:v>
                </c:pt>
                <c:pt idx="12995" formatCode="General">
                  <c:v>0.27481099270042098</c:v>
                </c:pt>
                <c:pt idx="12996" formatCode="General">
                  <c:v>0.28304664902260401</c:v>
                </c:pt>
                <c:pt idx="12997" formatCode="General">
                  <c:v>0.29248702805732302</c:v>
                </c:pt>
                <c:pt idx="12998" formatCode="General">
                  <c:v>0.30258770752866998</c:v>
                </c:pt>
                <c:pt idx="12999" formatCode="General">
                  <c:v>0.31133889786255903</c:v>
                </c:pt>
                <c:pt idx="13000" formatCode="General">
                  <c:v>0.31836155687720502</c:v>
                </c:pt>
                <c:pt idx="13001" formatCode="General">
                  <c:v>0.324008555713028</c:v>
                </c:pt>
                <c:pt idx="13002" formatCode="General">
                  <c:v>0.328073898346318</c:v>
                </c:pt>
                <c:pt idx="13003" formatCode="General">
                  <c:v>0.33017596339074901</c:v>
                </c:pt>
                <c:pt idx="13004" formatCode="General">
                  <c:v>0.33106431942314302</c:v>
                </c:pt>
                <c:pt idx="13005" formatCode="General">
                  <c:v>0.3310979328159</c:v>
                </c:pt>
                <c:pt idx="13006" formatCode="General">
                  <c:v>0.32951429489523099</c:v>
                </c:pt>
                <c:pt idx="13007" formatCode="General">
                  <c:v>0.32638645326052301</c:v>
                </c:pt>
                <c:pt idx="13008" formatCode="General">
                  <c:v>0.32220992394173598</c:v>
                </c:pt>
                <c:pt idx="13009" formatCode="General">
                  <c:v>0.31710553877492598</c:v>
                </c:pt>
                <c:pt idx="13010" formatCode="General">
                  <c:v>0.31055514888154001</c:v>
                </c:pt>
                <c:pt idx="13011" formatCode="General">
                  <c:v>0.30167204689840998</c:v>
                </c:pt>
                <c:pt idx="13012" formatCode="General">
                  <c:v>0.290729764744382</c:v>
                </c:pt>
                <c:pt idx="13013" formatCode="General">
                  <c:v>0.27859616167214701</c:v>
                </c:pt>
                <c:pt idx="13014" formatCode="General">
                  <c:v>0.26493500290635802</c:v>
                </c:pt>
                <c:pt idx="13015" formatCode="General">
                  <c:v>0.250378517944503</c:v>
                </c:pt>
                <c:pt idx="13016" formatCode="General">
                  <c:v>0.23619673125784399</c:v>
                </c:pt>
                <c:pt idx="13017" formatCode="General">
                  <c:v>0.222742280181321</c:v>
                </c:pt>
                <c:pt idx="13018" formatCode="General">
                  <c:v>0.210616499655498</c:v>
                </c:pt>
                <c:pt idx="13019" formatCode="General">
                  <c:v>0.19899512529982999</c:v>
                </c:pt>
                <c:pt idx="13020" formatCode="General">
                  <c:v>0.186625543243671</c:v>
                </c:pt>
                <c:pt idx="13021" formatCode="General">
                  <c:v>0.17409170438135799</c:v>
                </c:pt>
                <c:pt idx="13022" formatCode="General">
                  <c:v>0.16248628220734199</c:v>
                </c:pt>
                <c:pt idx="13023" formatCode="General">
                  <c:v>0.15291073958290599</c:v>
                </c:pt>
                <c:pt idx="13024" formatCode="General">
                  <c:v>0.145906908386784</c:v>
                </c:pt>
                <c:pt idx="13025" formatCode="General">
                  <c:v>0.14048920850890501</c:v>
                </c:pt>
                <c:pt idx="13026" formatCode="General">
                  <c:v>0.136202960599489</c:v>
                </c:pt>
                <c:pt idx="13027" formatCode="General">
                  <c:v>0.134061780016241</c:v>
                </c:pt>
                <c:pt idx="13028" formatCode="General">
                  <c:v>0.133917783698696</c:v>
                </c:pt>
                <c:pt idx="13029" formatCode="General">
                  <c:v>0.134725402319505</c:v>
                </c:pt>
                <c:pt idx="13030" formatCode="General">
                  <c:v>0.135923503851785</c:v>
                </c:pt>
                <c:pt idx="13031" formatCode="General">
                  <c:v>0.137915909796507</c:v>
                </c:pt>
                <c:pt idx="13032" formatCode="General">
                  <c:v>0.14072286668185499</c:v>
                </c:pt>
                <c:pt idx="13033" formatCode="General">
                  <c:v>0.143352711980133</c:v>
                </c:pt>
                <c:pt idx="13034" formatCode="General">
                  <c:v>0.14522009655908399</c:v>
                </c:pt>
                <c:pt idx="13035" formatCode="General">
                  <c:v>0.14558428898562401</c:v>
                </c:pt>
                <c:pt idx="13036" formatCode="General">
                  <c:v>0.14393761488488099</c:v>
                </c:pt>
                <c:pt idx="13037" formatCode="General">
                  <c:v>0.14026642359844199</c:v>
                </c:pt>
                <c:pt idx="13038" formatCode="General">
                  <c:v>0.13454531850079399</c:v>
                </c:pt>
                <c:pt idx="13039" formatCode="General">
                  <c:v>0.127376839469418</c:v>
                </c:pt>
                <c:pt idx="13040" formatCode="General">
                  <c:v>0.120255950517351</c:v>
                </c:pt>
                <c:pt idx="13041" formatCode="General">
                  <c:v>0.115273711058497</c:v>
                </c:pt>
                <c:pt idx="13042" formatCode="General">
                  <c:v>0.112719009571818</c:v>
                </c:pt>
                <c:pt idx="13043" formatCode="General">
                  <c:v>0.111995275244211</c:v>
                </c:pt>
                <c:pt idx="13044" formatCode="General">
                  <c:v>0.11309482488427799</c:v>
                </c:pt>
                <c:pt idx="13045" formatCode="General">
                  <c:v>0.115722681387722</c:v>
                </c:pt>
                <c:pt idx="13046" formatCode="General">
                  <c:v>0.119431491253814</c:v>
                </c:pt>
                <c:pt idx="13047" formatCode="General">
                  <c:v>0.123681939515541</c:v>
                </c:pt>
                <c:pt idx="13048" formatCode="General">
                  <c:v>0.12791169661059801</c:v>
                </c:pt>
                <c:pt idx="13049" formatCode="General">
                  <c:v>0.130926085351946</c:v>
                </c:pt>
                <c:pt idx="13050" formatCode="General">
                  <c:v>0.13184918431425899</c:v>
                </c:pt>
                <c:pt idx="13051" formatCode="General">
                  <c:v>0.13122449512859</c:v>
                </c:pt>
                <c:pt idx="13052" formatCode="General">
                  <c:v>0.130045905066075</c:v>
                </c:pt>
                <c:pt idx="13053" formatCode="General">
                  <c:v>0.12823428301189599</c:v>
                </c:pt>
                <c:pt idx="13054" formatCode="General">
                  <c:v>0.12538761254775899</c:v>
                </c:pt>
                <c:pt idx="13055" formatCode="General">
                  <c:v>0.120687667432123</c:v>
                </c:pt>
                <c:pt idx="13056" formatCode="General">
                  <c:v>0.11318627204154</c:v>
                </c:pt>
                <c:pt idx="13057" formatCode="General">
                  <c:v>0.103048859734928</c:v>
                </c:pt>
                <c:pt idx="13058" formatCode="General">
                  <c:v>9.03159318550045E-2</c:v>
                </c:pt>
                <c:pt idx="13059" formatCode="General">
                  <c:v>7.5174065806315901E-2</c:v>
                </c:pt>
                <c:pt idx="13060" formatCode="General">
                  <c:v>5.8139822835162301E-2</c:v>
                </c:pt>
                <c:pt idx="13061" formatCode="General">
                  <c:v>4.0216046582813497E-2</c:v>
                </c:pt>
                <c:pt idx="13062" formatCode="General">
                  <c:v>2.27910006661124E-2</c:v>
                </c:pt>
                <c:pt idx="13063" formatCode="General">
                  <c:v>5.7866368517423099E-3</c:v>
                </c:pt>
                <c:pt idx="13064" formatCode="General">
                  <c:v>-1.1639700470190801E-2</c:v>
                </c:pt>
                <c:pt idx="13065" formatCode="General">
                  <c:v>-2.9281112382168101E-2</c:v>
                </c:pt>
                <c:pt idx="13066" formatCode="General">
                  <c:v>-4.7122428586469402E-2</c:v>
                </c:pt>
                <c:pt idx="13067" formatCode="General">
                  <c:v>-6.5654243127081402E-2</c:v>
                </c:pt>
                <c:pt idx="13068" formatCode="General">
                  <c:v>-8.3902876123339298E-2</c:v>
                </c:pt>
                <c:pt idx="13069" formatCode="General">
                  <c:v>-0.100762209880309</c:v>
                </c:pt>
                <c:pt idx="13070" formatCode="General">
                  <c:v>-0.116198465751296</c:v>
                </c:pt>
                <c:pt idx="13071" formatCode="General">
                  <c:v>-0.12999943334564101</c:v>
                </c:pt>
                <c:pt idx="13072" formatCode="General">
                  <c:v>-0.14166206481709101</c:v>
                </c:pt>
                <c:pt idx="13073" formatCode="General">
                  <c:v>-0.15116218446156601</c:v>
                </c:pt>
                <c:pt idx="13074" formatCode="General">
                  <c:v>-0.15815818799030601</c:v>
                </c:pt>
                <c:pt idx="13075" formatCode="General">
                  <c:v>-0.162409504906178</c:v>
                </c:pt>
                <c:pt idx="13076" formatCode="General">
                  <c:v>-0.164227386923364</c:v>
                </c:pt>
                <c:pt idx="13077" formatCode="General">
                  <c:v>-0.16312402789156</c:v>
                </c:pt>
                <c:pt idx="13078" formatCode="General">
                  <c:v>-0.15980852787677099</c:v>
                </c:pt>
                <c:pt idx="13079" formatCode="General">
                  <c:v>-0.15622310235592399</c:v>
                </c:pt>
                <c:pt idx="13080" formatCode="General">
                  <c:v>-0.15244652162153999</c:v>
                </c:pt>
                <c:pt idx="13081" formatCode="General">
                  <c:v>-0.147861713049842</c:v>
                </c:pt>
                <c:pt idx="13082" formatCode="General">
                  <c:v>-0.14315431635730999</c:v>
                </c:pt>
                <c:pt idx="13083" formatCode="General">
                  <c:v>-0.13910052703734399</c:v>
                </c:pt>
                <c:pt idx="13084" formatCode="General">
                  <c:v>-0.135540031411304</c:v>
                </c:pt>
                <c:pt idx="13085" formatCode="General">
                  <c:v>-0.13265741403144299</c:v>
                </c:pt>
                <c:pt idx="13086" formatCode="General">
                  <c:v>-0.13086219635480401</c:v>
                </c:pt>
                <c:pt idx="13087" formatCode="General">
                  <c:v>-0.13058899342553201</c:v>
                </c:pt>
                <c:pt idx="13088" formatCode="General">
                  <c:v>-0.13184173975156999</c:v>
                </c:pt>
                <c:pt idx="13089" formatCode="General">
                  <c:v>-0.13438128962812701</c:v>
                </c:pt>
                <c:pt idx="13090" formatCode="General">
                  <c:v>-0.137648581767883</c:v>
                </c:pt>
                <c:pt idx="13091" formatCode="General">
                  <c:v>-0.14089092025726199</c:v>
                </c:pt>
                <c:pt idx="13092" formatCode="General">
                  <c:v>-0.14430095458272499</c:v>
                </c:pt>
                <c:pt idx="13093" formatCode="General">
                  <c:v>-0.14852771413352001</c:v>
                </c:pt>
                <c:pt idx="13094" formatCode="General">
                  <c:v>-0.15405078795558999</c:v>
                </c:pt>
                <c:pt idx="13095" formatCode="General">
                  <c:v>-0.160935868059947</c:v>
                </c:pt>
                <c:pt idx="13096" formatCode="General">
                  <c:v>-0.168702786480526</c:v>
                </c:pt>
                <c:pt idx="13097" formatCode="General">
                  <c:v>-0.17660615007893901</c:v>
                </c:pt>
                <c:pt idx="13098" formatCode="General">
                  <c:v>-0.18463394431164301</c:v>
                </c:pt>
                <c:pt idx="13099" formatCode="General">
                  <c:v>-0.19233957354953499</c:v>
                </c:pt>
                <c:pt idx="13100" formatCode="General">
                  <c:v>-0.19806860357113701</c:v>
                </c:pt>
                <c:pt idx="13101" formatCode="General">
                  <c:v>-0.201789607701646</c:v>
                </c:pt>
                <c:pt idx="13102" formatCode="General">
                  <c:v>-0.20464865798231699</c:v>
                </c:pt>
                <c:pt idx="13103" formatCode="General">
                  <c:v>-0.20617186934394499</c:v>
                </c:pt>
                <c:pt idx="13104" formatCode="General">
                  <c:v>-0.206301362507227</c:v>
                </c:pt>
                <c:pt idx="13105" formatCode="General">
                  <c:v>-0.20539126781261199</c:v>
                </c:pt>
                <c:pt idx="13106" formatCode="General">
                  <c:v>-0.203413707304966</c:v>
                </c:pt>
                <c:pt idx="13107" formatCode="General">
                  <c:v>-0.20091307442464101</c:v>
                </c:pt>
                <c:pt idx="13108" formatCode="General">
                  <c:v>-0.197717951630488</c:v>
                </c:pt>
                <c:pt idx="13109" formatCode="General">
                  <c:v>-0.19396553217856</c:v>
                </c:pt>
                <c:pt idx="13110" formatCode="General">
                  <c:v>-0.19097643004513701</c:v>
                </c:pt>
                <c:pt idx="13111" formatCode="General">
                  <c:v>-0.189044606449212</c:v>
                </c:pt>
                <c:pt idx="13112" formatCode="General">
                  <c:v>-0.18849987869832599</c:v>
                </c:pt>
                <c:pt idx="13113" formatCode="General">
                  <c:v>-0.19024158649169101</c:v>
                </c:pt>
                <c:pt idx="13114" formatCode="General">
                  <c:v>-0.19396261628210301</c:v>
                </c:pt>
                <c:pt idx="13115" formatCode="General">
                  <c:v>-0.198755063112664</c:v>
                </c:pt>
                <c:pt idx="13116" formatCode="General">
                  <c:v>-0.20487876907145</c:v>
                </c:pt>
                <c:pt idx="13117" formatCode="General">
                  <c:v>-0.21275340084392899</c:v>
                </c:pt>
                <c:pt idx="13118" formatCode="General">
                  <c:v>-0.22135232704872801</c:v>
                </c:pt>
                <c:pt idx="13119" formatCode="General">
                  <c:v>-0.22928012649938001</c:v>
                </c:pt>
                <c:pt idx="13120" formatCode="General">
                  <c:v>-0.23639796288314699</c:v>
                </c:pt>
                <c:pt idx="13121" formatCode="General">
                  <c:v>-0.243113054807433</c:v>
                </c:pt>
                <c:pt idx="13122" formatCode="General">
                  <c:v>-0.24891430102732301</c:v>
                </c:pt>
                <c:pt idx="13123" formatCode="General">
                  <c:v>-0.25346071450493302</c:v>
                </c:pt>
                <c:pt idx="13124" formatCode="General">
                  <c:v>-0.25754293355975599</c:v>
                </c:pt>
                <c:pt idx="13125" formatCode="General">
                  <c:v>-0.26150622091361297</c:v>
                </c:pt>
                <c:pt idx="13126" formatCode="General">
                  <c:v>-0.264079634948784</c:v>
                </c:pt>
                <c:pt idx="13127" formatCode="General">
                  <c:v>-0.26451660846469899</c:v>
                </c:pt>
                <c:pt idx="13128" formatCode="General">
                  <c:v>-0.262868635738637</c:v>
                </c:pt>
                <c:pt idx="13129" formatCode="General">
                  <c:v>-0.25921659602455999</c:v>
                </c:pt>
                <c:pt idx="13130" formatCode="General">
                  <c:v>-0.25362588124827301</c:v>
                </c:pt>
                <c:pt idx="13131" formatCode="General">
                  <c:v>-0.245738628287831</c:v>
                </c:pt>
                <c:pt idx="13132" formatCode="General">
                  <c:v>-0.23602040504264399</c:v>
                </c:pt>
                <c:pt idx="13133" formatCode="General">
                  <c:v>-0.22564074058302699</c:v>
                </c:pt>
                <c:pt idx="13134" formatCode="General">
                  <c:v>-0.21429445805119399</c:v>
                </c:pt>
                <c:pt idx="13135" formatCode="General">
                  <c:v>-0.20200672738043399</c:v>
                </c:pt>
                <c:pt idx="13136" formatCode="General">
                  <c:v>-0.190544792506911</c:v>
                </c:pt>
                <c:pt idx="13137" formatCode="General">
                  <c:v>-0.180924082308064</c:v>
                </c:pt>
                <c:pt idx="13138" formatCode="General">
                  <c:v>-0.17323274461219901</c:v>
                </c:pt>
                <c:pt idx="13139" formatCode="General">
                  <c:v>-0.16610147347622201</c:v>
                </c:pt>
                <c:pt idx="13140" formatCode="General">
                  <c:v>-0.158032905979895</c:v>
                </c:pt>
                <c:pt idx="13141" formatCode="General">
                  <c:v>-0.14921767669068201</c:v>
                </c:pt>
                <c:pt idx="13142" formatCode="General">
                  <c:v>-0.13987197572756499</c:v>
                </c:pt>
                <c:pt idx="13143" formatCode="General">
                  <c:v>-0.12994679488903199</c:v>
                </c:pt>
                <c:pt idx="13144" formatCode="General">
                  <c:v>-0.121015181767682</c:v>
                </c:pt>
                <c:pt idx="13145" formatCode="General">
                  <c:v>-0.114827722334523</c:v>
                </c:pt>
                <c:pt idx="13146" formatCode="General">
                  <c:v>-0.111273524345484</c:v>
                </c:pt>
                <c:pt idx="13147" formatCode="General">
                  <c:v>-0.109937832435828</c:v>
                </c:pt>
                <c:pt idx="13148" formatCode="General">
                  <c:v>-0.110101915849283</c:v>
                </c:pt>
                <c:pt idx="13149" formatCode="General">
                  <c:v>-0.111612415394777</c:v>
                </c:pt>
                <c:pt idx="13150" formatCode="General">
                  <c:v>-0.11584432702443399</c:v>
                </c:pt>
                <c:pt idx="13151" formatCode="General">
                  <c:v>-0.123322051524342</c:v>
                </c:pt>
                <c:pt idx="13152" formatCode="General">
                  <c:v>-0.132904825132973</c:v>
                </c:pt>
                <c:pt idx="13153" formatCode="General">
                  <c:v>-0.144089249110948</c:v>
                </c:pt>
                <c:pt idx="13154" formatCode="General">
                  <c:v>-0.15652610980208401</c:v>
                </c:pt>
                <c:pt idx="13155" formatCode="General">
                  <c:v>-0.16898812821735401</c:v>
                </c:pt>
                <c:pt idx="13156" formatCode="General">
                  <c:v>-0.18093498021992499</c:v>
                </c:pt>
                <c:pt idx="13157" formatCode="General">
                  <c:v>-0.19281572275520201</c:v>
                </c:pt>
                <c:pt idx="13158" formatCode="General">
                  <c:v>-0.20434882025037299</c:v>
                </c:pt>
                <c:pt idx="13159" formatCode="General">
                  <c:v>-0.21397501660315699</c:v>
                </c:pt>
                <c:pt idx="13160" formatCode="General">
                  <c:v>-0.22068190687953401</c:v>
                </c:pt>
                <c:pt idx="13161" formatCode="General">
                  <c:v>-0.22461578631443599</c:v>
                </c:pt>
                <c:pt idx="13162" formatCode="General">
                  <c:v>-0.22614346094065299</c:v>
                </c:pt>
                <c:pt idx="13163" formatCode="General">
                  <c:v>-0.22625459285310301</c:v>
                </c:pt>
                <c:pt idx="13164" formatCode="General">
                  <c:v>-0.22549068180787099</c:v>
                </c:pt>
                <c:pt idx="13165" formatCode="General">
                  <c:v>-0.22278246608761201</c:v>
                </c:pt>
                <c:pt idx="13166" formatCode="General">
                  <c:v>-0.21760722927871101</c:v>
                </c:pt>
                <c:pt idx="13167" formatCode="General">
                  <c:v>-0.21049321032106699</c:v>
                </c:pt>
                <c:pt idx="13168" formatCode="General">
                  <c:v>-0.201909167714516</c:v>
                </c:pt>
                <c:pt idx="13169" formatCode="General">
                  <c:v>-0.191520754534976</c:v>
                </c:pt>
                <c:pt idx="13170" formatCode="General">
                  <c:v>-0.17955868841636899</c:v>
                </c:pt>
                <c:pt idx="13171" formatCode="General">
                  <c:v>-0.166574603944287</c:v>
                </c:pt>
                <c:pt idx="13172" formatCode="General">
                  <c:v>-0.152269405107362</c:v>
                </c:pt>
                <c:pt idx="13173" formatCode="General">
                  <c:v>-0.13679353914980499</c:v>
                </c:pt>
                <c:pt idx="13174" formatCode="General">
                  <c:v>-0.12045193885097399</c:v>
                </c:pt>
                <c:pt idx="13175" formatCode="General">
                  <c:v>-0.104094174185934</c:v>
                </c:pt>
                <c:pt idx="13176" formatCode="General">
                  <c:v>-8.9532039780299499E-2</c:v>
                </c:pt>
                <c:pt idx="13177" formatCode="General">
                  <c:v>-7.7416016722919603E-2</c:v>
                </c:pt>
                <c:pt idx="13178" formatCode="General">
                  <c:v>-6.7925648943299902E-2</c:v>
                </c:pt>
                <c:pt idx="13179" formatCode="General">
                  <c:v>-6.1325253250479099E-2</c:v>
                </c:pt>
                <c:pt idx="13180" formatCode="General">
                  <c:v>-5.6604668186746997E-2</c:v>
                </c:pt>
                <c:pt idx="13181" formatCode="General">
                  <c:v>-5.3424942186543797E-2</c:v>
                </c:pt>
                <c:pt idx="13182" formatCode="General">
                  <c:v>-5.1688342298621702E-2</c:v>
                </c:pt>
                <c:pt idx="13183" formatCode="General">
                  <c:v>-5.1633895606595599E-2</c:v>
                </c:pt>
                <c:pt idx="13184" formatCode="General">
                  <c:v>-5.2914610048343101E-2</c:v>
                </c:pt>
                <c:pt idx="13185" formatCode="General">
                  <c:v>-5.4099304783884902E-2</c:v>
                </c:pt>
                <c:pt idx="13186" formatCode="General">
                  <c:v>-5.4700177881715398E-2</c:v>
                </c:pt>
                <c:pt idx="13187" formatCode="General">
                  <c:v>-5.4323350675208097E-2</c:v>
                </c:pt>
                <c:pt idx="13188" formatCode="General">
                  <c:v>-5.2826009711687501E-2</c:v>
                </c:pt>
                <c:pt idx="13189" formatCode="General">
                  <c:v>-5.0633600322828799E-2</c:v>
                </c:pt>
                <c:pt idx="13190" formatCode="General">
                  <c:v>-4.7924103878168298E-2</c:v>
                </c:pt>
                <c:pt idx="13191" formatCode="General">
                  <c:v>-4.4759569482370802E-2</c:v>
                </c:pt>
                <c:pt idx="13192" formatCode="General">
                  <c:v>-4.1093278669656501E-2</c:v>
                </c:pt>
                <c:pt idx="13193" formatCode="General">
                  <c:v>-3.71610404524561E-2</c:v>
                </c:pt>
                <c:pt idx="13194" formatCode="General">
                  <c:v>-3.3498624459727303E-2</c:v>
                </c:pt>
                <c:pt idx="13195" formatCode="General">
                  <c:v>-3.0444755113367802E-2</c:v>
                </c:pt>
                <c:pt idx="13196" formatCode="General">
                  <c:v>-2.7955697218903501E-2</c:v>
                </c:pt>
                <c:pt idx="13197" formatCode="General">
                  <c:v>-2.54787105740793E-2</c:v>
                </c:pt>
                <c:pt idx="13198" formatCode="General">
                  <c:v>-2.31237964757985E-2</c:v>
                </c:pt>
                <c:pt idx="13199" formatCode="General">
                  <c:v>-2.1015333740588501E-2</c:v>
                </c:pt>
                <c:pt idx="13200" formatCode="General">
                  <c:v>-1.8234207489312902E-2</c:v>
                </c:pt>
                <c:pt idx="13201" formatCode="General">
                  <c:v>-1.4887983921313399E-2</c:v>
                </c:pt>
                <c:pt idx="13202" formatCode="General">
                  <c:v>-1.16411230812445E-2</c:v>
                </c:pt>
                <c:pt idx="13203" formatCode="General">
                  <c:v>-7.8893536643556209E-3</c:v>
                </c:pt>
                <c:pt idx="13204" formatCode="General">
                  <c:v>-3.5017727660746601E-3</c:v>
                </c:pt>
                <c:pt idx="13205" formatCode="General">
                  <c:v>1.08700844852788E-3</c:v>
                </c:pt>
                <c:pt idx="13206" formatCode="General">
                  <c:v>5.5582979615998798E-3</c:v>
                </c:pt>
                <c:pt idx="13207" formatCode="General">
                  <c:v>9.7870887047737509E-3</c:v>
                </c:pt>
                <c:pt idx="13208" formatCode="General">
                  <c:v>1.4334367744774101E-2</c:v>
                </c:pt>
                <c:pt idx="13209" formatCode="General">
                  <c:v>1.9351863098716799E-2</c:v>
                </c:pt>
                <c:pt idx="13210" formatCode="General">
                  <c:v>2.4483364364561298E-2</c:v>
                </c:pt>
                <c:pt idx="13211" formatCode="General">
                  <c:v>2.8693970010413E-2</c:v>
                </c:pt>
                <c:pt idx="13212" formatCode="General">
                  <c:v>3.1950822681820402E-2</c:v>
                </c:pt>
                <c:pt idx="13213" formatCode="General">
                  <c:v>3.5746410128323802E-2</c:v>
                </c:pt>
                <c:pt idx="13214" formatCode="General">
                  <c:v>3.9879063902706097E-2</c:v>
                </c:pt>
                <c:pt idx="13215" formatCode="General">
                  <c:v>4.3422951153472902E-2</c:v>
                </c:pt>
                <c:pt idx="13216" formatCode="General">
                  <c:v>4.61118708648523E-2</c:v>
                </c:pt>
                <c:pt idx="13217" formatCode="General">
                  <c:v>4.8742972010990898E-2</c:v>
                </c:pt>
                <c:pt idx="13218" formatCode="General">
                  <c:v>5.1201953080151602E-2</c:v>
                </c:pt>
                <c:pt idx="13219" formatCode="General">
                  <c:v>5.2029715691139497E-2</c:v>
                </c:pt>
                <c:pt idx="13220" formatCode="General">
                  <c:v>5.0299046260528703E-2</c:v>
                </c:pt>
                <c:pt idx="13221" formatCode="General">
                  <c:v>4.5298105117053199E-2</c:v>
                </c:pt>
                <c:pt idx="13222" formatCode="General">
                  <c:v>3.8551419484424802E-2</c:v>
                </c:pt>
                <c:pt idx="13223" formatCode="General">
                  <c:v>3.2911018342379098E-2</c:v>
                </c:pt>
                <c:pt idx="13224" formatCode="General">
                  <c:v>2.9619776520763998E-2</c:v>
                </c:pt>
                <c:pt idx="13225" formatCode="General">
                  <c:v>2.8151237435018701E-2</c:v>
                </c:pt>
                <c:pt idx="13226" formatCode="General">
                  <c:v>2.79543658121396E-2</c:v>
                </c:pt>
                <c:pt idx="13227" formatCode="General">
                  <c:v>2.9248574387986899E-2</c:v>
                </c:pt>
                <c:pt idx="13228" formatCode="General">
                  <c:v>3.23520809630959E-2</c:v>
                </c:pt>
                <c:pt idx="13229" formatCode="General">
                  <c:v>3.70178305692168E-2</c:v>
                </c:pt>
                <c:pt idx="13230" formatCode="General">
                  <c:v>4.2823527624561201E-2</c:v>
                </c:pt>
                <c:pt idx="13231" formatCode="General">
                  <c:v>4.9496359842347203E-2</c:v>
                </c:pt>
                <c:pt idx="13232" formatCode="General">
                  <c:v>5.6649773626501802E-2</c:v>
                </c:pt>
                <c:pt idx="13233" formatCode="General">
                  <c:v>6.4929072912031205E-2</c:v>
                </c:pt>
                <c:pt idx="13234" formatCode="General">
                  <c:v>7.4242372946059801E-2</c:v>
                </c:pt>
                <c:pt idx="13235" formatCode="General">
                  <c:v>8.2954418319305695E-2</c:v>
                </c:pt>
                <c:pt idx="13236" formatCode="General">
                  <c:v>9.0489161533355497E-2</c:v>
                </c:pt>
                <c:pt idx="13237" formatCode="General">
                  <c:v>9.6588690138628405E-2</c:v>
                </c:pt>
                <c:pt idx="13238" formatCode="General">
                  <c:v>9.9789383597477396E-2</c:v>
                </c:pt>
                <c:pt idx="13239" formatCode="General">
                  <c:v>0.10011132048124501</c:v>
                </c:pt>
                <c:pt idx="13240" formatCode="General">
                  <c:v>9.8382075280949499E-2</c:v>
                </c:pt>
                <c:pt idx="13241" formatCode="General">
                  <c:v>9.4970964752528697E-2</c:v>
                </c:pt>
                <c:pt idx="13242" formatCode="General">
                  <c:v>9.0759261903345295E-2</c:v>
                </c:pt>
                <c:pt idx="13243" formatCode="General">
                  <c:v>8.6332661545869493E-2</c:v>
                </c:pt>
                <c:pt idx="13244" formatCode="General">
                  <c:v>8.1957330945607407E-2</c:v>
                </c:pt>
                <c:pt idx="13245" formatCode="General">
                  <c:v>7.8039087323258899E-2</c:v>
                </c:pt>
                <c:pt idx="13246" formatCode="General">
                  <c:v>7.4596755617994698E-2</c:v>
                </c:pt>
                <c:pt idx="13247" formatCode="General">
                  <c:v>7.1097175958911393E-2</c:v>
                </c:pt>
                <c:pt idx="13248" formatCode="General">
                  <c:v>6.7525501188298795E-2</c:v>
                </c:pt>
                <c:pt idx="13249" formatCode="General">
                  <c:v>6.4312815315763799E-2</c:v>
                </c:pt>
                <c:pt idx="13250" formatCode="General">
                  <c:v>6.1735245647740897E-2</c:v>
                </c:pt>
                <c:pt idx="13251" formatCode="General">
                  <c:v>6.0162883700044703E-2</c:v>
                </c:pt>
                <c:pt idx="13252" formatCode="General">
                  <c:v>5.9805603819871697E-2</c:v>
                </c:pt>
                <c:pt idx="13253" formatCode="General">
                  <c:v>6.1454941397565903E-2</c:v>
                </c:pt>
                <c:pt idx="13254" formatCode="General">
                  <c:v>6.5382553756763898E-2</c:v>
                </c:pt>
                <c:pt idx="13255" formatCode="General">
                  <c:v>7.0851108391124601E-2</c:v>
                </c:pt>
                <c:pt idx="13256" formatCode="General">
                  <c:v>7.8536841425785195E-2</c:v>
                </c:pt>
                <c:pt idx="13257" formatCode="General">
                  <c:v>8.8105908537320199E-2</c:v>
                </c:pt>
                <c:pt idx="13258" formatCode="General">
                  <c:v>9.7685501807669897E-2</c:v>
                </c:pt>
                <c:pt idx="13259" formatCode="General">
                  <c:v>0.10669838333479</c:v>
                </c:pt>
                <c:pt idx="13260" formatCode="General">
                  <c:v>0.114722455239727</c:v>
                </c:pt>
                <c:pt idx="13261" formatCode="General">
                  <c:v>0.121425392344053</c:v>
                </c:pt>
                <c:pt idx="13262" formatCode="General">
                  <c:v>0.12713530634739301</c:v>
                </c:pt>
                <c:pt idx="13263" formatCode="General">
                  <c:v>0.132333511269143</c:v>
                </c:pt>
                <c:pt idx="13264" formatCode="General">
                  <c:v>0.136484739473241</c:v>
                </c:pt>
                <c:pt idx="13265" formatCode="General">
                  <c:v>0.13833758570208801</c:v>
                </c:pt>
                <c:pt idx="13266" formatCode="General">
                  <c:v>0.138066518953601</c:v>
                </c:pt>
                <c:pt idx="13267" formatCode="General">
                  <c:v>0.13672778816928099</c:v>
                </c:pt>
                <c:pt idx="13268" formatCode="General">
                  <c:v>0.13428310058310999</c:v>
                </c:pt>
                <c:pt idx="13269" formatCode="General">
                  <c:v>0.13049655129006199</c:v>
                </c:pt>
                <c:pt idx="13270" formatCode="General">
                  <c:v>0.12561237717233201</c:v>
                </c:pt>
                <c:pt idx="13271" formatCode="General">
                  <c:v>0.11990672957643</c:v>
                </c:pt>
                <c:pt idx="13272" formatCode="General">
                  <c:v>0.11314840551588901</c:v>
                </c:pt>
                <c:pt idx="13273" formatCode="General">
                  <c:v>0.105221511759377</c:v>
                </c:pt>
                <c:pt idx="13274" formatCode="General">
                  <c:v>9.7163639687805101E-2</c:v>
                </c:pt>
                <c:pt idx="13275" formatCode="General">
                  <c:v>9.05238070767653E-2</c:v>
                </c:pt>
                <c:pt idx="13276" formatCode="General">
                  <c:v>8.5683011166645798E-2</c:v>
                </c:pt>
                <c:pt idx="13277" formatCode="General">
                  <c:v>8.2427294935047496E-2</c:v>
                </c:pt>
                <c:pt idx="13278" formatCode="General">
                  <c:v>8.1244529261970302E-2</c:v>
                </c:pt>
                <c:pt idx="13279" formatCode="General">
                  <c:v>8.3332366881626305E-2</c:v>
                </c:pt>
                <c:pt idx="13280" formatCode="General">
                  <c:v>8.9025571701566095E-2</c:v>
                </c:pt>
                <c:pt idx="13281" formatCode="General">
                  <c:v>9.7560460641109098E-2</c:v>
                </c:pt>
                <c:pt idx="13282" formatCode="General">
                  <c:v>0.107431839356779</c:v>
                </c:pt>
                <c:pt idx="13283" formatCode="General">
                  <c:v>0.117678007413914</c:v>
                </c:pt>
                <c:pt idx="13284" formatCode="General">
                  <c:v>0.128239718393655</c:v>
                </c:pt>
                <c:pt idx="13285" formatCode="General">
                  <c:v>0.13882858396131401</c:v>
                </c:pt>
                <c:pt idx="13286" formatCode="General">
                  <c:v>0.14894968696995101</c:v>
                </c:pt>
                <c:pt idx="13287" formatCode="General">
                  <c:v>0.15830306899610599</c:v>
                </c:pt>
                <c:pt idx="13288" formatCode="General">
                  <c:v>0.16662428718674799</c:v>
                </c:pt>
                <c:pt idx="13289" formatCode="General">
                  <c:v>0.173127930309042</c:v>
                </c:pt>
                <c:pt idx="13290" formatCode="General">
                  <c:v>0.17754378502797699</c:v>
                </c:pt>
                <c:pt idx="13291" formatCode="General">
                  <c:v>0.179569623650358</c:v>
                </c:pt>
                <c:pt idx="13292" formatCode="General">
                  <c:v>0.17926522038616899</c:v>
                </c:pt>
                <c:pt idx="13293" formatCode="General">
                  <c:v>0.17732412929879801</c:v>
                </c:pt>
                <c:pt idx="13294" formatCode="General">
                  <c:v>0.173921355510158</c:v>
                </c:pt>
                <c:pt idx="13295" formatCode="General">
                  <c:v>0.16877060225322199</c:v>
                </c:pt>
                <c:pt idx="13296" formatCode="General">
                  <c:v>0.163090448571444</c:v>
                </c:pt>
                <c:pt idx="13297" formatCode="General">
                  <c:v>0.156778155256174</c:v>
                </c:pt>
                <c:pt idx="13298" formatCode="General">
                  <c:v>0.14903606953874701</c:v>
                </c:pt>
                <c:pt idx="13299" formatCode="General">
                  <c:v>0.14112734552644099</c:v>
                </c:pt>
                <c:pt idx="13300" formatCode="General">
                  <c:v>0.13433096553643101</c:v>
                </c:pt>
                <c:pt idx="13301" formatCode="General">
                  <c:v>0.129616637669422</c:v>
                </c:pt>
                <c:pt idx="13302" formatCode="General">
                  <c:v>0.12725499290857101</c:v>
                </c:pt>
                <c:pt idx="13303" formatCode="General">
                  <c:v>0.12725564897024899</c:v>
                </c:pt>
                <c:pt idx="13304" formatCode="General">
                  <c:v>0.129853080182502</c:v>
                </c:pt>
                <c:pt idx="13305" formatCode="General">
                  <c:v>0.13528987230790901</c:v>
                </c:pt>
                <c:pt idx="13306" formatCode="General">
                  <c:v>0.144081330805303</c:v>
                </c:pt>
                <c:pt idx="13307" formatCode="General">
                  <c:v>0.15619592144900099</c:v>
                </c:pt>
                <c:pt idx="13308" formatCode="General">
                  <c:v>0.17132696101070499</c:v>
                </c:pt>
                <c:pt idx="13309" formatCode="General">
                  <c:v>0.18849375674205501</c:v>
                </c:pt>
                <c:pt idx="13310" formatCode="General">
                  <c:v>0.20547089373139099</c:v>
                </c:pt>
                <c:pt idx="13311" formatCode="General">
                  <c:v>0.21966575728190699</c:v>
                </c:pt>
                <c:pt idx="13312" formatCode="General">
                  <c:v>0.23000354451163099</c:v>
                </c:pt>
                <c:pt idx="13313" formatCode="General">
                  <c:v>0.23759836076511501</c:v>
                </c:pt>
                <c:pt idx="13314" formatCode="General">
                  <c:v>0.243747457025179</c:v>
                </c:pt>
                <c:pt idx="13315" formatCode="General">
                  <c:v>0.248824459774033</c:v>
                </c:pt>
                <c:pt idx="13316" formatCode="General">
                  <c:v>0.25258034179657901</c:v>
                </c:pt>
                <c:pt idx="13317" formatCode="General">
                  <c:v>0.25596473688052301</c:v>
                </c:pt>
                <c:pt idx="13318" formatCode="General">
                  <c:v>0.2599984736448</c:v>
                </c:pt>
                <c:pt idx="13319" formatCode="General">
                  <c:v>0.26454800935572997</c:v>
                </c:pt>
                <c:pt idx="13320" formatCode="General">
                  <c:v>0.2690578505292</c:v>
                </c:pt>
                <c:pt idx="13321" formatCode="General">
                  <c:v>0.27374828255658201</c:v>
                </c:pt>
                <c:pt idx="13322" formatCode="General">
                  <c:v>0.27778275071994402</c:v>
                </c:pt>
                <c:pt idx="13323" formatCode="General">
                  <c:v>0.28009739315127102</c:v>
                </c:pt>
                <c:pt idx="13324" formatCode="General">
                  <c:v>0.28105533647946901</c:v>
                </c:pt>
                <c:pt idx="13325" formatCode="General">
                  <c:v>0.28128717034030898</c:v>
                </c:pt>
                <c:pt idx="13326" formatCode="General">
                  <c:v>0.28050521737202899</c:v>
                </c:pt>
                <c:pt idx="13327" formatCode="General">
                  <c:v>0.278040010655834</c:v>
                </c:pt>
                <c:pt idx="13328" formatCode="General">
                  <c:v>0.274507168485499</c:v>
                </c:pt>
                <c:pt idx="13329" formatCode="General">
                  <c:v>0.271261515688069</c:v>
                </c:pt>
                <c:pt idx="13330" formatCode="General">
                  <c:v>0.26930342043052302</c:v>
                </c:pt>
                <c:pt idx="13331" formatCode="General">
                  <c:v>0.26789357309338202</c:v>
                </c:pt>
                <c:pt idx="13332" formatCode="General">
                  <c:v>0.26600614248367099</c:v>
                </c:pt>
                <c:pt idx="13333" formatCode="General">
                  <c:v>0.26295929210095897</c:v>
                </c:pt>
                <c:pt idx="13334" formatCode="General">
                  <c:v>0.25867255591155702</c:v>
                </c:pt>
                <c:pt idx="13335" formatCode="General">
                  <c:v>0.25366418300271398</c:v>
                </c:pt>
                <c:pt idx="13336" formatCode="General">
                  <c:v>0.24752251707376099</c:v>
                </c:pt>
                <c:pt idx="13337" formatCode="General">
                  <c:v>0.240042154190719</c:v>
                </c:pt>
                <c:pt idx="13338" formatCode="General">
                  <c:v>0.23254588634766701</c:v>
                </c:pt>
                <c:pt idx="13339" formatCode="General">
                  <c:v>0.226258600699005</c:v>
                </c:pt>
                <c:pt idx="13340" formatCode="General">
                  <c:v>0.220955293493722</c:v>
                </c:pt>
                <c:pt idx="13341" formatCode="General">
                  <c:v>0.21689382842045801</c:v>
                </c:pt>
                <c:pt idx="13342" formatCode="General">
                  <c:v>0.21461885372400999</c:v>
                </c:pt>
                <c:pt idx="13343" formatCode="General">
                  <c:v>0.21351368201934001</c:v>
                </c:pt>
                <c:pt idx="13344" formatCode="General">
                  <c:v>0.21299699773695799</c:v>
                </c:pt>
                <c:pt idx="13345" formatCode="General">
                  <c:v>0.21279427682983201</c:v>
                </c:pt>
                <c:pt idx="13346" formatCode="General">
                  <c:v>0.21330533554199599</c:v>
                </c:pt>
                <c:pt idx="13347" formatCode="General">
                  <c:v>0.214061122457295</c:v>
                </c:pt>
                <c:pt idx="13348" formatCode="General">
                  <c:v>0.21387386016985099</c:v>
                </c:pt>
                <c:pt idx="13349" formatCode="General">
                  <c:v>0.21296516907591301</c:v>
                </c:pt>
                <c:pt idx="13350" formatCode="General">
                  <c:v>0.21192628949591499</c:v>
                </c:pt>
                <c:pt idx="13351" formatCode="General">
                  <c:v>0.21013497436454701</c:v>
                </c:pt>
                <c:pt idx="13352" formatCode="General">
                  <c:v>0.206904467453182</c:v>
                </c:pt>
                <c:pt idx="13353" formatCode="General">
                  <c:v>0.20144522296537801</c:v>
                </c:pt>
                <c:pt idx="13354" formatCode="General">
                  <c:v>0.19368365204778901</c:v>
                </c:pt>
                <c:pt idx="13355" formatCode="General">
                  <c:v>0.18490464554594699</c:v>
                </c:pt>
                <c:pt idx="13356" formatCode="General">
                  <c:v>0.17596886395653899</c:v>
                </c:pt>
                <c:pt idx="13357" formatCode="General">
                  <c:v>0.16688150325398499</c:v>
                </c:pt>
                <c:pt idx="13358" formatCode="General">
                  <c:v>0.157568943542749</c:v>
                </c:pt>
                <c:pt idx="13359" formatCode="General">
                  <c:v>0.14811322470386401</c:v>
                </c:pt>
                <c:pt idx="13360" formatCode="General">
                  <c:v>0.137746855846203</c:v>
                </c:pt>
                <c:pt idx="13361" formatCode="General">
                  <c:v>0.12601349897108099</c:v>
                </c:pt>
                <c:pt idx="13362" formatCode="General">
                  <c:v>0.11319091206536699</c:v>
                </c:pt>
                <c:pt idx="13363" formatCode="General">
                  <c:v>9.9600643589917506E-2</c:v>
                </c:pt>
                <c:pt idx="13364" formatCode="General">
                  <c:v>8.5037872295957204E-2</c:v>
                </c:pt>
                <c:pt idx="13365" formatCode="General">
                  <c:v>6.9931140440570305E-2</c:v>
                </c:pt>
                <c:pt idx="13366" formatCode="General">
                  <c:v>5.5832633206334199E-2</c:v>
                </c:pt>
                <c:pt idx="13367" formatCode="General">
                  <c:v>4.3397946457428803E-2</c:v>
                </c:pt>
                <c:pt idx="13368" formatCode="General">
                  <c:v>3.2155245993831003E-2</c:v>
                </c:pt>
                <c:pt idx="13369" formatCode="General">
                  <c:v>2.0972700632461601E-2</c:v>
                </c:pt>
                <c:pt idx="13370" formatCode="General">
                  <c:v>9.41519876497709E-3</c:v>
                </c:pt>
                <c:pt idx="13371" formatCode="General">
                  <c:v>-1.7967034378882701E-3</c:v>
                </c:pt>
                <c:pt idx="13372" formatCode="General">
                  <c:v>-1.17828759330531E-2</c:v>
                </c:pt>
                <c:pt idx="13373" formatCode="General">
                  <c:v>-2.1076184795652101E-2</c:v>
                </c:pt>
                <c:pt idx="13374" formatCode="General">
                  <c:v>-3.08812543376722E-2</c:v>
                </c:pt>
                <c:pt idx="13375" formatCode="General">
                  <c:v>-4.1914177355833103E-2</c:v>
                </c:pt>
                <c:pt idx="13376" formatCode="General">
                  <c:v>-5.3856717318877402E-2</c:v>
                </c:pt>
                <c:pt idx="13377" formatCode="General">
                  <c:v>-6.6388455195394297E-2</c:v>
                </c:pt>
                <c:pt idx="13378" formatCode="General">
                  <c:v>-7.8735796048233206E-2</c:v>
                </c:pt>
                <c:pt idx="13379" formatCode="General">
                  <c:v>-8.9236089555401105E-2</c:v>
                </c:pt>
                <c:pt idx="13380" formatCode="General">
                  <c:v>-9.7731705326816895E-2</c:v>
                </c:pt>
                <c:pt idx="13381" formatCode="General">
                  <c:v>-0.10481262929888201</c:v>
                </c:pt>
                <c:pt idx="13382" formatCode="General">
                  <c:v>-0.11137286255194601</c:v>
                </c:pt>
                <c:pt idx="13383" formatCode="General">
                  <c:v>-0.118698438565412</c:v>
                </c:pt>
                <c:pt idx="13384" formatCode="General">
                  <c:v>-0.127090244094306</c:v>
                </c:pt>
                <c:pt idx="13385" formatCode="General">
                  <c:v>-0.136415114012262</c:v>
                </c:pt>
                <c:pt idx="13386" formatCode="General">
                  <c:v>-0.14641996795686099</c:v>
                </c:pt>
                <c:pt idx="13387" formatCode="General">
                  <c:v>-0.15548558117327199</c:v>
                </c:pt>
                <c:pt idx="13388" formatCode="General">
                  <c:v>-0.16204765281102701</c:v>
                </c:pt>
                <c:pt idx="13389" formatCode="General">
                  <c:v>-0.16691092155665299</c:v>
                </c:pt>
                <c:pt idx="13390" formatCode="General">
                  <c:v>-0.17156172205591999</c:v>
                </c:pt>
                <c:pt idx="13391" formatCode="General">
                  <c:v>-0.17588039327827901</c:v>
                </c:pt>
                <c:pt idx="13392" formatCode="General">
                  <c:v>-0.17904193361627499</c:v>
                </c:pt>
                <c:pt idx="13393" formatCode="General">
                  <c:v>-0.18064502766960699</c:v>
                </c:pt>
                <c:pt idx="13394" formatCode="General">
                  <c:v>-0.18134303972868701</c:v>
                </c:pt>
                <c:pt idx="13395" formatCode="General">
                  <c:v>-0.18162233598149</c:v>
                </c:pt>
                <c:pt idx="13396" formatCode="General">
                  <c:v>-0.181344333412083</c:v>
                </c:pt>
                <c:pt idx="13397" formatCode="General">
                  <c:v>-0.180416750888413</c:v>
                </c:pt>
                <c:pt idx="13398" formatCode="General">
                  <c:v>-0.17806437516746801</c:v>
                </c:pt>
                <c:pt idx="13399" formatCode="General">
                  <c:v>-0.174126021909146</c:v>
                </c:pt>
                <c:pt idx="13400" formatCode="General">
                  <c:v>-0.169469112538776</c:v>
                </c:pt>
                <c:pt idx="13401" formatCode="General">
                  <c:v>-0.16425118620461199</c:v>
                </c:pt>
                <c:pt idx="13402" formatCode="General">
                  <c:v>-0.15918034865504599</c:v>
                </c:pt>
                <c:pt idx="13403" formatCode="General">
                  <c:v>-0.15522045805892901</c:v>
                </c:pt>
                <c:pt idx="13404" formatCode="General">
                  <c:v>-0.15241747306808201</c:v>
                </c:pt>
                <c:pt idx="13405" formatCode="General">
                  <c:v>-0.15030539908872201</c:v>
                </c:pt>
                <c:pt idx="13406" formatCode="General">
                  <c:v>-0.149073270066576</c:v>
                </c:pt>
                <c:pt idx="13407" formatCode="General">
                  <c:v>-0.15015560128997901</c:v>
                </c:pt>
                <c:pt idx="13408" formatCode="General">
                  <c:v>-0.153021851693011</c:v>
                </c:pt>
                <c:pt idx="13409" formatCode="General">
                  <c:v>-0.15630952240173601</c:v>
                </c:pt>
                <c:pt idx="13410" formatCode="General">
                  <c:v>-0.16032476589817099</c:v>
                </c:pt>
                <c:pt idx="13411" formatCode="General">
                  <c:v>-0.16479628661186499</c:v>
                </c:pt>
                <c:pt idx="13412" formatCode="General">
                  <c:v>-0.168559630939497</c:v>
                </c:pt>
                <c:pt idx="13413" formatCode="General">
                  <c:v>-0.172622142741678</c:v>
                </c:pt>
                <c:pt idx="13414" formatCode="General">
                  <c:v>-0.17805068280163699</c:v>
                </c:pt>
                <c:pt idx="13415" formatCode="General">
                  <c:v>-0.184890717087866</c:v>
                </c:pt>
                <c:pt idx="13416" formatCode="General">
                  <c:v>-0.192968013318014</c:v>
                </c:pt>
                <c:pt idx="13417" formatCode="General">
                  <c:v>-0.20078543095856199</c:v>
                </c:pt>
                <c:pt idx="13418" formatCode="General">
                  <c:v>-0.20806980808654901</c:v>
                </c:pt>
                <c:pt idx="13419" formatCode="General">
                  <c:v>-0.214919431471989</c:v>
                </c:pt>
                <c:pt idx="13420" formatCode="General">
                  <c:v>-0.22089781294862701</c:v>
                </c:pt>
                <c:pt idx="13421" formatCode="General">
                  <c:v>-0.226190811035337</c:v>
                </c:pt>
                <c:pt idx="13422" formatCode="General">
                  <c:v>-0.23160670561570099</c:v>
                </c:pt>
                <c:pt idx="13423" formatCode="General">
                  <c:v>-0.23717264204236299</c:v>
                </c:pt>
                <c:pt idx="13424" formatCode="General">
                  <c:v>-0.24328719227832499</c:v>
                </c:pt>
                <c:pt idx="13425" formatCode="General">
                  <c:v>-0.25041133282596501</c:v>
                </c:pt>
                <c:pt idx="13426" formatCode="General">
                  <c:v>-0.25724437601681799</c:v>
                </c:pt>
                <c:pt idx="13427" formatCode="General">
                  <c:v>-0.26277938646211302</c:v>
                </c:pt>
                <c:pt idx="13428" formatCode="General">
                  <c:v>-0.26705499436657099</c:v>
                </c:pt>
                <c:pt idx="13429" formatCode="General">
                  <c:v>-0.27071310823433797</c:v>
                </c:pt>
                <c:pt idx="13430" formatCode="General">
                  <c:v>-0.27329775414789798</c:v>
                </c:pt>
                <c:pt idx="13431" formatCode="General">
                  <c:v>-0.27419605662927699</c:v>
                </c:pt>
                <c:pt idx="13432" formatCode="General">
                  <c:v>-0.27427837811148897</c:v>
                </c:pt>
                <c:pt idx="13433" formatCode="General">
                  <c:v>-0.275272725394616</c:v>
                </c:pt>
                <c:pt idx="13434" formatCode="General">
                  <c:v>-0.27808455933079002</c:v>
                </c:pt>
                <c:pt idx="13435" formatCode="General">
                  <c:v>-0.28217783777830802</c:v>
                </c:pt>
                <c:pt idx="13436" formatCode="General">
                  <c:v>-0.28626567378721601</c:v>
                </c:pt>
                <c:pt idx="13437" formatCode="General">
                  <c:v>-0.28952658110632601</c:v>
                </c:pt>
                <c:pt idx="13438" formatCode="General">
                  <c:v>-0.29198169353811398</c:v>
                </c:pt>
                <c:pt idx="13439" formatCode="General">
                  <c:v>-0.29474186225703802</c:v>
                </c:pt>
                <c:pt idx="13440" formatCode="General">
                  <c:v>-0.29877542949528202</c:v>
                </c:pt>
                <c:pt idx="13441" formatCode="General">
                  <c:v>-0.30346370319131</c:v>
                </c:pt>
                <c:pt idx="13442" formatCode="General">
                  <c:v>-0.30869862840337797</c:v>
                </c:pt>
                <c:pt idx="13443" formatCode="General">
                  <c:v>-0.31436069015123302</c:v>
                </c:pt>
                <c:pt idx="13444" formatCode="General">
                  <c:v>-0.319464628310693</c:v>
                </c:pt>
                <c:pt idx="13445" formatCode="General">
                  <c:v>-0.32315358600751098</c:v>
                </c:pt>
                <c:pt idx="13446" formatCode="General">
                  <c:v>-0.32519342201977097</c:v>
                </c:pt>
                <c:pt idx="13447" formatCode="General">
                  <c:v>-0.32613717504108303</c:v>
                </c:pt>
                <c:pt idx="13448" formatCode="General">
                  <c:v>-0.32613315738333998</c:v>
                </c:pt>
                <c:pt idx="13449" formatCode="General">
                  <c:v>-0.32417722814268102</c:v>
                </c:pt>
                <c:pt idx="13450" formatCode="General">
                  <c:v>-0.32053163230250498</c:v>
                </c:pt>
                <c:pt idx="13451" formatCode="General">
                  <c:v>-0.31554326710289898</c:v>
                </c:pt>
                <c:pt idx="13452" formatCode="General">
                  <c:v>-0.30999148345955801</c:v>
                </c:pt>
                <c:pt idx="13453" formatCode="General">
                  <c:v>-0.30540336864574602</c:v>
                </c:pt>
                <c:pt idx="13454" formatCode="General">
                  <c:v>-0.30125472912068002</c:v>
                </c:pt>
                <c:pt idx="13455" formatCode="General">
                  <c:v>-0.29756634395562898</c:v>
                </c:pt>
                <c:pt idx="13456" formatCode="General">
                  <c:v>-0.29459135365883699</c:v>
                </c:pt>
                <c:pt idx="13457" formatCode="General">
                  <c:v>-0.29136940727836402</c:v>
                </c:pt>
                <c:pt idx="13458" formatCode="General">
                  <c:v>-0.28774402974319502</c:v>
                </c:pt>
                <c:pt idx="13459" formatCode="General">
                  <c:v>-0.28399097443966798</c:v>
                </c:pt>
                <c:pt idx="13460" formatCode="General">
                  <c:v>-0.27997139205625998</c:v>
                </c:pt>
                <c:pt idx="13461" formatCode="General">
                  <c:v>-0.275865054296273</c:v>
                </c:pt>
                <c:pt idx="13462" formatCode="General">
                  <c:v>-0.27238472065191799</c:v>
                </c:pt>
                <c:pt idx="13463" formatCode="General">
                  <c:v>-0.27024398446066</c:v>
                </c:pt>
                <c:pt idx="13464" formatCode="General">
                  <c:v>-0.26972473237557498</c:v>
                </c:pt>
                <c:pt idx="13465" formatCode="General">
                  <c:v>-0.27004760903544101</c:v>
                </c:pt>
                <c:pt idx="13466" formatCode="General">
                  <c:v>-0.26990824096180999</c:v>
                </c:pt>
                <c:pt idx="13467" formatCode="General">
                  <c:v>-0.26875382461882302</c:v>
                </c:pt>
                <c:pt idx="13468" formatCode="General">
                  <c:v>-0.267252166311716</c:v>
                </c:pt>
                <c:pt idx="13469" formatCode="General">
                  <c:v>-0.26621723740397302</c:v>
                </c:pt>
                <c:pt idx="13470" formatCode="General">
                  <c:v>-0.26474208236793101</c:v>
                </c:pt>
                <c:pt idx="13471" formatCode="General">
                  <c:v>-0.26125194190645501</c:v>
                </c:pt>
                <c:pt idx="13472" formatCode="General">
                  <c:v>-0.25580312682991801</c:v>
                </c:pt>
                <c:pt idx="13473" formatCode="General">
                  <c:v>-0.248445461982118</c:v>
                </c:pt>
                <c:pt idx="13474" formatCode="General">
                  <c:v>-0.23870472744459301</c:v>
                </c:pt>
                <c:pt idx="13475" formatCode="General">
                  <c:v>-0.22712009553217399</c:v>
                </c:pt>
                <c:pt idx="13476" formatCode="General">
                  <c:v>-0.21453601728854699</c:v>
                </c:pt>
                <c:pt idx="13477" formatCode="General">
                  <c:v>-0.20187551946946899</c:v>
                </c:pt>
                <c:pt idx="13478" formatCode="General">
                  <c:v>-0.18999600279741599</c:v>
                </c:pt>
                <c:pt idx="13479" formatCode="General">
                  <c:v>-0.18029068774653201</c:v>
                </c:pt>
                <c:pt idx="13480" formatCode="General">
                  <c:v>-0.17418700929221501</c:v>
                </c:pt>
                <c:pt idx="13481" formatCode="General">
                  <c:v>-0.170423264429481</c:v>
                </c:pt>
                <c:pt idx="13482" formatCode="General">
                  <c:v>-0.16782085709448</c:v>
                </c:pt>
                <c:pt idx="13483" formatCode="General">
                  <c:v>-0.16623224504786999</c:v>
                </c:pt>
                <c:pt idx="13484" formatCode="General">
                  <c:v>-0.16607127202567201</c:v>
                </c:pt>
                <c:pt idx="13485" formatCode="General">
                  <c:v>-0.16765380521293199</c:v>
                </c:pt>
                <c:pt idx="13486" formatCode="General">
                  <c:v>-0.16978011311035099</c:v>
                </c:pt>
                <c:pt idx="13487" formatCode="General">
                  <c:v>-0.17132037499703501</c:v>
                </c:pt>
                <c:pt idx="13488" formatCode="General">
                  <c:v>-0.17124986626299299</c:v>
                </c:pt>
                <c:pt idx="13489" formatCode="General">
                  <c:v>-0.17018337726464799</c:v>
                </c:pt>
                <c:pt idx="13490" formatCode="General">
                  <c:v>-0.168934727360078</c:v>
                </c:pt>
                <c:pt idx="13491" formatCode="General">
                  <c:v>-0.166676778102857</c:v>
                </c:pt>
                <c:pt idx="13492" formatCode="General">
                  <c:v>-0.163450153569033</c:v>
                </c:pt>
                <c:pt idx="13493" formatCode="General">
                  <c:v>-0.15923209941218699</c:v>
                </c:pt>
                <c:pt idx="13494" formatCode="General">
                  <c:v>-0.152578672202828</c:v>
                </c:pt>
                <c:pt idx="13495" formatCode="General">
                  <c:v>-0.14299007427115101</c:v>
                </c:pt>
                <c:pt idx="13496" formatCode="General">
                  <c:v>-0.130843396211348</c:v>
                </c:pt>
                <c:pt idx="13497" formatCode="General">
                  <c:v>-0.11639805599924</c:v>
                </c:pt>
                <c:pt idx="13498" formatCode="General">
                  <c:v>-9.9557501326891201E-2</c:v>
                </c:pt>
                <c:pt idx="13499" formatCode="General">
                  <c:v>-8.1089403164850193E-2</c:v>
                </c:pt>
                <c:pt idx="13500" formatCode="General">
                  <c:v>-6.2853213170464398E-2</c:v>
                </c:pt>
                <c:pt idx="13501" formatCode="General">
                  <c:v>-4.5752548934778203E-2</c:v>
                </c:pt>
                <c:pt idx="13502" formatCode="General">
                  <c:v>-2.9873310419803598E-2</c:v>
                </c:pt>
                <c:pt idx="13503" formatCode="General">
                  <c:v>-1.5832845837411801E-2</c:v>
                </c:pt>
                <c:pt idx="13504" formatCode="General">
                  <c:v>-3.8435266136105698E-3</c:v>
                </c:pt>
                <c:pt idx="13505" formatCode="General">
                  <c:v>6.1148987095114501E-3</c:v>
                </c:pt>
                <c:pt idx="13506" formatCode="General">
                  <c:v>1.3288123277297101E-2</c:v>
                </c:pt>
                <c:pt idx="13507" formatCode="General">
                  <c:v>1.8197514395743301E-2</c:v>
                </c:pt>
                <c:pt idx="13508" formatCode="General">
                  <c:v>2.1001215656990799E-2</c:v>
                </c:pt>
                <c:pt idx="13509" formatCode="General">
                  <c:v>2.19750680584524E-2</c:v>
                </c:pt>
                <c:pt idx="13510" formatCode="General">
                  <c:v>2.2901015891038198E-2</c:v>
                </c:pt>
                <c:pt idx="13511" formatCode="General">
                  <c:v>2.46354473634391E-2</c:v>
                </c:pt>
                <c:pt idx="13512" formatCode="General">
                  <c:v>2.7180235418204999E-2</c:v>
                </c:pt>
                <c:pt idx="13513" formatCode="General">
                  <c:v>3.0659917541374E-2</c:v>
                </c:pt>
                <c:pt idx="13514" formatCode="General">
                  <c:v>3.5266300972096598E-2</c:v>
                </c:pt>
                <c:pt idx="13515" formatCode="General">
                  <c:v>4.1811603644670098E-2</c:v>
                </c:pt>
                <c:pt idx="13516" formatCode="General">
                  <c:v>5.1218175619127497E-2</c:v>
                </c:pt>
                <c:pt idx="13517" formatCode="General">
                  <c:v>6.2655023198546003E-2</c:v>
                </c:pt>
                <c:pt idx="13518" formatCode="General">
                  <c:v>7.4968575474732194E-2</c:v>
                </c:pt>
                <c:pt idx="13519" formatCode="General">
                  <c:v>8.7777142419149704E-2</c:v>
                </c:pt>
                <c:pt idx="13520" formatCode="General">
                  <c:v>0.101143315108918</c:v>
                </c:pt>
                <c:pt idx="13521" formatCode="General">
                  <c:v>0.115161243943797</c:v>
                </c:pt>
                <c:pt idx="13522" formatCode="General">
                  <c:v>0.1293002919082</c:v>
                </c:pt>
                <c:pt idx="13523" formatCode="General">
                  <c:v>0.14244654442881599</c:v>
                </c:pt>
                <c:pt idx="13524" formatCode="General">
                  <c:v>0.15348505553045599</c:v>
                </c:pt>
                <c:pt idx="13525" formatCode="General">
                  <c:v>0.16126799932946101</c:v>
                </c:pt>
                <c:pt idx="13526" formatCode="General">
                  <c:v>0.16445551009864701</c:v>
                </c:pt>
                <c:pt idx="13527" formatCode="General">
                  <c:v>0.16197712074227399</c:v>
                </c:pt>
                <c:pt idx="13528" formatCode="General">
                  <c:v>0.15442729549082401</c:v>
                </c:pt>
                <c:pt idx="13529" formatCode="General">
                  <c:v>0.143347542359541</c:v>
                </c:pt>
                <c:pt idx="13530" formatCode="General">
                  <c:v>0.12977418228835599</c:v>
                </c:pt>
                <c:pt idx="13531" formatCode="General">
                  <c:v>0.115059689901494</c:v>
                </c:pt>
                <c:pt idx="13532" formatCode="General">
                  <c:v>0.10154090241472399</c:v>
                </c:pt>
                <c:pt idx="13533" formatCode="General">
                  <c:v>9.1125613908027397E-2</c:v>
                </c:pt>
                <c:pt idx="13534" formatCode="General">
                  <c:v>8.3571997094954706E-2</c:v>
                </c:pt>
                <c:pt idx="13535" formatCode="General">
                  <c:v>7.8262340148566201E-2</c:v>
                </c:pt>
                <c:pt idx="13536" formatCode="General">
                  <c:v>7.4466447372408304E-2</c:v>
                </c:pt>
                <c:pt idx="13537" formatCode="General">
                  <c:v>7.1233409271935097E-2</c:v>
                </c:pt>
                <c:pt idx="13538" formatCode="General">
                  <c:v>6.8466133230609502E-2</c:v>
                </c:pt>
                <c:pt idx="13539" formatCode="General">
                  <c:v>6.6978459260210704E-2</c:v>
                </c:pt>
                <c:pt idx="13540" formatCode="General">
                  <c:v>6.7891505180664502E-2</c:v>
                </c:pt>
                <c:pt idx="13541" formatCode="General">
                  <c:v>7.1460780139993102E-2</c:v>
                </c:pt>
                <c:pt idx="13542" formatCode="General">
                  <c:v>7.7050719050016994E-2</c:v>
                </c:pt>
                <c:pt idx="13543" formatCode="General">
                  <c:v>8.3648751292243098E-2</c:v>
                </c:pt>
                <c:pt idx="13544" formatCode="General">
                  <c:v>9.1256860516530702E-2</c:v>
                </c:pt>
                <c:pt idx="13545" formatCode="General">
                  <c:v>9.9862638981640606E-2</c:v>
                </c:pt>
                <c:pt idx="13546" formatCode="General">
                  <c:v>0.108538168783104</c:v>
                </c:pt>
                <c:pt idx="13547" formatCode="General">
                  <c:v>0.11660533146498001</c:v>
                </c:pt>
                <c:pt idx="13548" formatCode="General">
                  <c:v>0.12368807993141</c:v>
                </c:pt>
                <c:pt idx="13549" formatCode="General">
                  <c:v>0.130185363019864</c:v>
                </c:pt>
                <c:pt idx="13550" formatCode="General">
                  <c:v>0.13665396260780499</c:v>
                </c:pt>
                <c:pt idx="13551" formatCode="General">
                  <c:v>0.14321379358161901</c:v>
                </c:pt>
                <c:pt idx="13552" formatCode="General">
                  <c:v>0.15034294876050699</c:v>
                </c:pt>
                <c:pt idx="13553" formatCode="General">
                  <c:v>0.159022231911185</c:v>
                </c:pt>
                <c:pt idx="13554" formatCode="General">
                  <c:v>0.16891397949317</c:v>
                </c:pt>
                <c:pt idx="13555" formatCode="General">
                  <c:v>0.178746488843125</c:v>
                </c:pt>
                <c:pt idx="13556" formatCode="General">
                  <c:v>0.18781625914820499</c:v>
                </c:pt>
                <c:pt idx="13557" formatCode="General">
                  <c:v>0.19582287803340501</c:v>
                </c:pt>
                <c:pt idx="13558" formatCode="General">
                  <c:v>0.20228293009735601</c:v>
                </c:pt>
                <c:pt idx="13559" formatCode="General">
                  <c:v>0.207472847811417</c:v>
                </c:pt>
                <c:pt idx="13560" formatCode="General">
                  <c:v>0.21216259224311701</c:v>
                </c:pt>
                <c:pt idx="13561" formatCode="General">
                  <c:v>0.21614539880969999</c:v>
                </c:pt>
                <c:pt idx="13562" formatCode="General">
                  <c:v>0.219205252607653</c:v>
                </c:pt>
                <c:pt idx="13563" formatCode="General">
                  <c:v>0.22125421917868299</c:v>
                </c:pt>
                <c:pt idx="13564" formatCode="General">
                  <c:v>0.22199787627574799</c:v>
                </c:pt>
                <c:pt idx="13565" formatCode="General">
                  <c:v>0.22153956432666499</c:v>
                </c:pt>
                <c:pt idx="13566" formatCode="General">
                  <c:v>0.22041886726645099</c:v>
                </c:pt>
                <c:pt idx="13567" formatCode="General">
                  <c:v>0.21949642051399201</c:v>
                </c:pt>
                <c:pt idx="13568" formatCode="General">
                  <c:v>0.21926268761212001</c:v>
                </c:pt>
                <c:pt idx="13569" formatCode="General">
                  <c:v>0.21870176932816099</c:v>
                </c:pt>
                <c:pt idx="13570" formatCode="General">
                  <c:v>0.21657812496482701</c:v>
                </c:pt>
                <c:pt idx="13571" formatCode="General">
                  <c:v>0.21319499182740101</c:v>
                </c:pt>
                <c:pt idx="13572" formatCode="General">
                  <c:v>0.208755726891204</c:v>
                </c:pt>
                <c:pt idx="13573" formatCode="General">
                  <c:v>0.20350098086396501</c:v>
                </c:pt>
                <c:pt idx="13574" formatCode="General">
                  <c:v>0.19791723349176299</c:v>
                </c:pt>
                <c:pt idx="13575" formatCode="General">
                  <c:v>0.19119296271488301</c:v>
                </c:pt>
                <c:pt idx="13576" formatCode="General">
                  <c:v>0.18322383722993801</c:v>
                </c:pt>
                <c:pt idx="13577" formatCode="General">
                  <c:v>0.17481452936233199</c:v>
                </c:pt>
                <c:pt idx="13578" formatCode="General">
                  <c:v>0.166748489419175</c:v>
                </c:pt>
                <c:pt idx="13579" formatCode="General">
                  <c:v>0.15953814283703099</c:v>
                </c:pt>
                <c:pt idx="13580" formatCode="General">
                  <c:v>0.153483924890746</c:v>
                </c:pt>
                <c:pt idx="13581" formatCode="General">
                  <c:v>0.148899100112167</c:v>
                </c:pt>
                <c:pt idx="13582" formatCode="General">
                  <c:v>0.14607860303633299</c:v>
                </c:pt>
                <c:pt idx="13583" formatCode="General">
                  <c:v>0.14617624400804999</c:v>
                </c:pt>
                <c:pt idx="13584" formatCode="General">
                  <c:v>0.148125718485493</c:v>
                </c:pt>
                <c:pt idx="13585" formatCode="General">
                  <c:v>0.149356987255089</c:v>
                </c:pt>
                <c:pt idx="13586" formatCode="General">
                  <c:v>0.14916727232858401</c:v>
                </c:pt>
                <c:pt idx="13587" formatCode="General">
                  <c:v>0.14868780968050699</c:v>
                </c:pt>
                <c:pt idx="13588" formatCode="General">
                  <c:v>0.14933018665217801</c:v>
                </c:pt>
                <c:pt idx="13589" formatCode="General">
                  <c:v>0.151223344136619</c:v>
                </c:pt>
                <c:pt idx="13590" formatCode="General">
                  <c:v>0.153826719735775</c:v>
                </c:pt>
                <c:pt idx="13591" formatCode="General">
                  <c:v>0.15721589607891201</c:v>
                </c:pt>
                <c:pt idx="13592" formatCode="General">
                  <c:v>0.16157661962589601</c:v>
                </c:pt>
                <c:pt idx="13593" formatCode="General">
                  <c:v>0.16619570464514</c:v>
                </c:pt>
                <c:pt idx="13594" formatCode="General">
                  <c:v>0.170728445888509</c:v>
                </c:pt>
                <c:pt idx="13595" formatCode="General">
                  <c:v>0.17576121660518901</c:v>
                </c:pt>
                <c:pt idx="13596" formatCode="General">
                  <c:v>0.18100971146515499</c:v>
                </c:pt>
                <c:pt idx="13597" formatCode="General">
                  <c:v>0.18527943125660801</c:v>
                </c:pt>
                <c:pt idx="13598" formatCode="General">
                  <c:v>0.18812001474722101</c:v>
                </c:pt>
                <c:pt idx="13599" formatCode="General">
                  <c:v>0.18970106264730799</c:v>
                </c:pt>
                <c:pt idx="13600" formatCode="General">
                  <c:v>0.189756150163468</c:v>
                </c:pt>
                <c:pt idx="13601" formatCode="General">
                  <c:v>0.18805052112999601</c:v>
                </c:pt>
                <c:pt idx="13602" formatCode="General">
                  <c:v>0.184866066631106</c:v>
                </c:pt>
                <c:pt idx="13603" formatCode="General">
                  <c:v>0.17956279461380201</c:v>
                </c:pt>
                <c:pt idx="13604" formatCode="General">
                  <c:v>0.17126451247405999</c:v>
                </c:pt>
                <c:pt idx="13605" formatCode="General">
                  <c:v>0.16062410232184199</c:v>
                </c:pt>
                <c:pt idx="13606" formatCode="General">
                  <c:v>0.14865773363075899</c:v>
                </c:pt>
                <c:pt idx="13607" formatCode="General">
                  <c:v>0.13593304136406301</c:v>
                </c:pt>
                <c:pt idx="13608" formatCode="General">
                  <c:v>0.12346181372029599</c:v>
                </c:pt>
                <c:pt idx="13609" formatCode="General">
                  <c:v>0.111290569352214</c:v>
                </c:pt>
                <c:pt idx="13610" formatCode="General">
                  <c:v>9.9488007944942003E-2</c:v>
                </c:pt>
                <c:pt idx="13611" formatCode="General">
                  <c:v>8.9041384528965997E-2</c:v>
                </c:pt>
                <c:pt idx="13612" formatCode="General">
                  <c:v>7.9563992951879603E-2</c:v>
                </c:pt>
                <c:pt idx="13613" formatCode="General">
                  <c:v>7.0299280492128899E-2</c:v>
                </c:pt>
                <c:pt idx="13614" formatCode="General">
                  <c:v>6.2007322668027602E-2</c:v>
                </c:pt>
                <c:pt idx="13615" formatCode="General">
                  <c:v>5.52000727236861E-2</c:v>
                </c:pt>
                <c:pt idx="13616" formatCode="General">
                  <c:v>5.0166322432555303E-2</c:v>
                </c:pt>
                <c:pt idx="13617" formatCode="General">
                  <c:v>4.7072456601674098E-2</c:v>
                </c:pt>
                <c:pt idx="13618" formatCode="General">
                  <c:v>4.4893482944560997E-2</c:v>
                </c:pt>
                <c:pt idx="13619" formatCode="General">
                  <c:v>4.2949527418205097E-2</c:v>
                </c:pt>
                <c:pt idx="13620" formatCode="General">
                  <c:v>4.0486280307157597E-2</c:v>
                </c:pt>
                <c:pt idx="13621" formatCode="General">
                  <c:v>3.7180851816372401E-2</c:v>
                </c:pt>
                <c:pt idx="13622" formatCode="General">
                  <c:v>3.4175943994652597E-2</c:v>
                </c:pt>
                <c:pt idx="13623" formatCode="General">
                  <c:v>3.1841768367558497E-2</c:v>
                </c:pt>
                <c:pt idx="13624" formatCode="General">
                  <c:v>2.9137088291136801E-2</c:v>
                </c:pt>
                <c:pt idx="13625" formatCode="General">
                  <c:v>2.69603347106913E-2</c:v>
                </c:pt>
                <c:pt idx="13626" formatCode="General">
                  <c:v>2.63839505791242E-2</c:v>
                </c:pt>
                <c:pt idx="13627" formatCode="General">
                  <c:v>2.65719567467462E-2</c:v>
                </c:pt>
                <c:pt idx="13628" formatCode="General">
                  <c:v>2.74261917001377E-2</c:v>
                </c:pt>
                <c:pt idx="13629" formatCode="General">
                  <c:v>2.92507789086572E-2</c:v>
                </c:pt>
                <c:pt idx="13630" formatCode="General">
                  <c:v>3.1499256748765199E-2</c:v>
                </c:pt>
                <c:pt idx="13631" formatCode="General">
                  <c:v>3.3588298660443099E-2</c:v>
                </c:pt>
                <c:pt idx="13632" formatCode="General">
                  <c:v>3.5543311538566699E-2</c:v>
                </c:pt>
                <c:pt idx="13633" formatCode="General">
                  <c:v>3.8576937798256897E-2</c:v>
                </c:pt>
                <c:pt idx="13634" formatCode="General">
                  <c:v>4.4569818722073599E-2</c:v>
                </c:pt>
                <c:pt idx="13635" formatCode="General">
                  <c:v>5.3192261842766903E-2</c:v>
                </c:pt>
                <c:pt idx="13636" formatCode="General">
                  <c:v>6.3865241103872303E-2</c:v>
                </c:pt>
                <c:pt idx="13637" formatCode="General">
                  <c:v>7.6186908237359102E-2</c:v>
                </c:pt>
                <c:pt idx="13638" formatCode="General">
                  <c:v>8.80660351751687E-2</c:v>
                </c:pt>
                <c:pt idx="13639" formatCode="General">
                  <c:v>9.8557993846337802E-2</c:v>
                </c:pt>
                <c:pt idx="13640" formatCode="General">
                  <c:v>0.10840226931630099</c:v>
                </c:pt>
                <c:pt idx="13641" formatCode="General">
                  <c:v>0.11641411135020199</c:v>
                </c:pt>
                <c:pt idx="13642" formatCode="General">
                  <c:v>0.120646887284882</c:v>
                </c:pt>
                <c:pt idx="13643" formatCode="General">
                  <c:v>0.121684068427255</c:v>
                </c:pt>
                <c:pt idx="13644" formatCode="General">
                  <c:v>0.120176120288919</c:v>
                </c:pt>
                <c:pt idx="13645" formatCode="General">
                  <c:v>0.11536189704395999</c:v>
                </c:pt>
                <c:pt idx="13646" formatCode="General">
                  <c:v>0.10719605201004501</c:v>
                </c:pt>
                <c:pt idx="13647" formatCode="General">
                  <c:v>9.6294524188234795E-2</c:v>
                </c:pt>
                <c:pt idx="13648" formatCode="General">
                  <c:v>8.3198346487931604E-2</c:v>
                </c:pt>
                <c:pt idx="13649" formatCode="General">
                  <c:v>6.82953970732815E-2</c:v>
                </c:pt>
                <c:pt idx="13650" formatCode="General">
                  <c:v>5.1741354985327302E-2</c:v>
                </c:pt>
                <c:pt idx="13651" formatCode="General">
                  <c:v>3.4374097063269403E-2</c:v>
                </c:pt>
                <c:pt idx="13652" formatCode="General">
                  <c:v>1.7055401661348699E-2</c:v>
                </c:pt>
                <c:pt idx="13653" formatCode="General">
                  <c:v>6.6971837241897102E-4</c:v>
                </c:pt>
                <c:pt idx="13654" formatCode="General">
                  <c:v>-1.49517458723955E-2</c:v>
                </c:pt>
                <c:pt idx="13655" formatCode="General">
                  <c:v>-3.1198742870204899E-2</c:v>
                </c:pt>
                <c:pt idx="13656" formatCode="General">
                  <c:v>-4.6703123935954501E-2</c:v>
                </c:pt>
                <c:pt idx="13657" formatCode="General">
                  <c:v>-5.9065392920903501E-2</c:v>
                </c:pt>
                <c:pt idx="13658" formatCode="General">
                  <c:v>-6.7879873067964003E-2</c:v>
                </c:pt>
                <c:pt idx="13659" formatCode="General">
                  <c:v>-7.2750582000689706E-2</c:v>
                </c:pt>
                <c:pt idx="13660" formatCode="General">
                  <c:v>-7.2713637839240897E-2</c:v>
                </c:pt>
                <c:pt idx="13661" formatCode="General">
                  <c:v>-6.7480385264631002E-2</c:v>
                </c:pt>
                <c:pt idx="13662" formatCode="General">
                  <c:v>-5.7555689248950298E-2</c:v>
                </c:pt>
                <c:pt idx="13663" formatCode="General">
                  <c:v>-4.4167509224880698E-2</c:v>
                </c:pt>
                <c:pt idx="13664" formatCode="General">
                  <c:v>-2.8617891693369001E-2</c:v>
                </c:pt>
                <c:pt idx="13665" formatCode="General">
                  <c:v>-1.1730917200963699E-2</c:v>
                </c:pt>
                <c:pt idx="13666" formatCode="General">
                  <c:v>5.2994401141005501E-3</c:v>
                </c:pt>
                <c:pt idx="13667" formatCode="General">
                  <c:v>2.0866869804780801E-2</c:v>
                </c:pt>
                <c:pt idx="13668" formatCode="General">
                  <c:v>3.3706498048910002E-2</c:v>
                </c:pt>
                <c:pt idx="13669" formatCode="General">
                  <c:v>4.3879415541795898E-2</c:v>
                </c:pt>
                <c:pt idx="13670" formatCode="General">
                  <c:v>5.1402675118689498E-2</c:v>
                </c:pt>
                <c:pt idx="13671" formatCode="General">
                  <c:v>5.5599070992517999E-2</c:v>
                </c:pt>
                <c:pt idx="13672" formatCode="General">
                  <c:v>5.7096107959725202E-2</c:v>
                </c:pt>
                <c:pt idx="13673" formatCode="General">
                  <c:v>5.66734584535451E-2</c:v>
                </c:pt>
                <c:pt idx="13674" formatCode="General">
                  <c:v>5.4503960794470098E-2</c:v>
                </c:pt>
                <c:pt idx="13675" formatCode="General">
                  <c:v>5.05271764694388E-2</c:v>
                </c:pt>
                <c:pt idx="13676" formatCode="General">
                  <c:v>4.40682374331203E-2</c:v>
                </c:pt>
                <c:pt idx="13677" formatCode="General">
                  <c:v>3.5697495889914298E-2</c:v>
                </c:pt>
                <c:pt idx="13678" formatCode="General">
                  <c:v>2.6039175279420599E-2</c:v>
                </c:pt>
                <c:pt idx="13679" formatCode="General">
                  <c:v>1.46497929370711E-2</c:v>
                </c:pt>
                <c:pt idx="13680" formatCode="General">
                  <c:v>2.48520671553377E-3</c:v>
                </c:pt>
                <c:pt idx="13681" formatCode="General">
                  <c:v>-7.6589736261708603E-3</c:v>
                </c:pt>
                <c:pt idx="13682" formatCode="General">
                  <c:v>-1.40172293170673E-2</c:v>
                </c:pt>
                <c:pt idx="13683" formatCode="General">
                  <c:v>-1.72006769434732E-2</c:v>
                </c:pt>
                <c:pt idx="13684" formatCode="General">
                  <c:v>-1.8222170480717999E-2</c:v>
                </c:pt>
                <c:pt idx="13685" formatCode="General">
                  <c:v>-1.7129053937517898E-2</c:v>
                </c:pt>
                <c:pt idx="13686" formatCode="General">
                  <c:v>-1.34829209917104E-2</c:v>
                </c:pt>
                <c:pt idx="13687" formatCode="General">
                  <c:v>-7.6573353963569398E-3</c:v>
                </c:pt>
                <c:pt idx="13688" formatCode="General">
                  <c:v>-4.99204530478972E-4</c:v>
                </c:pt>
                <c:pt idx="13689" formatCode="General">
                  <c:v>6.5215979514646897E-3</c:v>
                </c:pt>
                <c:pt idx="13690" formatCode="General">
                  <c:v>1.24680204531788E-2</c:v>
                </c:pt>
                <c:pt idx="13691" formatCode="General">
                  <c:v>1.6967182431260001E-2</c:v>
                </c:pt>
                <c:pt idx="13692" formatCode="General">
                  <c:v>1.88811923092977E-2</c:v>
                </c:pt>
                <c:pt idx="13693" formatCode="General">
                  <c:v>1.8118670403040899E-2</c:v>
                </c:pt>
                <c:pt idx="13694" formatCode="General">
                  <c:v>1.52827807483191E-2</c:v>
                </c:pt>
                <c:pt idx="13695" formatCode="General">
                  <c:v>1.0123377779846799E-2</c:v>
                </c:pt>
                <c:pt idx="13696" formatCode="General">
                  <c:v>2.6121476724891499E-3</c:v>
                </c:pt>
                <c:pt idx="13697" formatCode="General">
                  <c:v>-5.7221696214318704E-3</c:v>
                </c:pt>
                <c:pt idx="13698" formatCode="General">
                  <c:v>-1.37167528124297E-2</c:v>
                </c:pt>
                <c:pt idx="13699" formatCode="General">
                  <c:v>-2.11498250734483E-2</c:v>
                </c:pt>
                <c:pt idx="13700" formatCode="General">
                  <c:v>-2.7606389970281E-2</c:v>
                </c:pt>
                <c:pt idx="13701" formatCode="General">
                  <c:v>-3.30690305774912E-2</c:v>
                </c:pt>
                <c:pt idx="13702" formatCode="General">
                  <c:v>-3.7484824882289401E-2</c:v>
                </c:pt>
                <c:pt idx="13703" formatCode="General">
                  <c:v>-4.0101534950708499E-2</c:v>
                </c:pt>
                <c:pt idx="13704" formatCode="General">
                  <c:v>-4.05072176206486E-2</c:v>
                </c:pt>
                <c:pt idx="13705" formatCode="General">
                  <c:v>-3.9463931828778602E-2</c:v>
                </c:pt>
                <c:pt idx="13706" formatCode="General">
                  <c:v>-3.76398257076173E-2</c:v>
                </c:pt>
                <c:pt idx="13707" formatCode="General">
                  <c:v>-3.5943737427967699E-2</c:v>
                </c:pt>
                <c:pt idx="13708" formatCode="General">
                  <c:v>-3.5150224952833403E-2</c:v>
                </c:pt>
                <c:pt idx="13709" formatCode="General">
                  <c:v>-3.5432434179501898E-2</c:v>
                </c:pt>
                <c:pt idx="13710" formatCode="General">
                  <c:v>-3.6113921512274202E-2</c:v>
                </c:pt>
                <c:pt idx="13711" formatCode="General">
                  <c:v>-3.6372556558008799E-2</c:v>
                </c:pt>
                <c:pt idx="13712" formatCode="General">
                  <c:v>-3.7043087167425298E-2</c:v>
                </c:pt>
                <c:pt idx="13713" formatCode="General">
                  <c:v>-3.9129065114123798E-2</c:v>
                </c:pt>
                <c:pt idx="13714" formatCode="General">
                  <c:v>-4.25402259053555E-2</c:v>
                </c:pt>
                <c:pt idx="13715" formatCode="General">
                  <c:v>-4.6765817160650897E-2</c:v>
                </c:pt>
                <c:pt idx="13716" formatCode="General">
                  <c:v>-5.1819336431684203E-2</c:v>
                </c:pt>
                <c:pt idx="13717" formatCode="General">
                  <c:v>-5.79902014336715E-2</c:v>
                </c:pt>
                <c:pt idx="13718" formatCode="General">
                  <c:v>-6.6034813692278996E-2</c:v>
                </c:pt>
                <c:pt idx="13719" formatCode="General">
                  <c:v>-7.6220638728818499E-2</c:v>
                </c:pt>
                <c:pt idx="13720" formatCode="General">
                  <c:v>-8.7214626008160295E-2</c:v>
                </c:pt>
                <c:pt idx="13721" formatCode="General">
                  <c:v>-9.8320254118164904E-2</c:v>
                </c:pt>
                <c:pt idx="13722" formatCode="General">
                  <c:v>-0.109201860038149</c:v>
                </c:pt>
                <c:pt idx="13723" formatCode="General">
                  <c:v>-0.12001663612701</c:v>
                </c:pt>
                <c:pt idx="13724" formatCode="General">
                  <c:v>-0.13151910009664</c:v>
                </c:pt>
                <c:pt idx="13725" formatCode="General">
                  <c:v>-0.14243528615349699</c:v>
                </c:pt>
                <c:pt idx="13726" formatCode="General">
                  <c:v>-0.151455110898774</c:v>
                </c:pt>
                <c:pt idx="13727" formatCode="General">
                  <c:v>-0.15906856995100799</c:v>
                </c:pt>
                <c:pt idx="13728" formatCode="General">
                  <c:v>-0.16569045934131699</c:v>
                </c:pt>
                <c:pt idx="13729" formatCode="General">
                  <c:v>-0.170777268166665</c:v>
                </c:pt>
                <c:pt idx="13730" formatCode="General">
                  <c:v>-0.17377536870235299</c:v>
                </c:pt>
                <c:pt idx="13731" formatCode="General">
                  <c:v>-0.175280854673523</c:v>
                </c:pt>
                <c:pt idx="13732" formatCode="General">
                  <c:v>-0.17628294854715401</c:v>
                </c:pt>
                <c:pt idx="13733" formatCode="General">
                  <c:v>-0.177676592644741</c:v>
                </c:pt>
                <c:pt idx="13734" formatCode="General">
                  <c:v>-0.18016564983723099</c:v>
                </c:pt>
                <c:pt idx="13735" formatCode="General">
                  <c:v>-0.18299313450157301</c:v>
                </c:pt>
                <c:pt idx="13736" formatCode="General">
                  <c:v>-0.185072074920199</c:v>
                </c:pt>
                <c:pt idx="13737" formatCode="General">
                  <c:v>-0.18574411828979501</c:v>
                </c:pt>
                <c:pt idx="13738" formatCode="General">
                  <c:v>-0.184581576526474</c:v>
                </c:pt>
                <c:pt idx="13739" formatCode="General">
                  <c:v>-0.18141566406905299</c:v>
                </c:pt>
                <c:pt idx="13740" formatCode="General">
                  <c:v>-0.17559549320836201</c:v>
                </c:pt>
                <c:pt idx="13741" formatCode="General">
                  <c:v>-0.16663497986935799</c:v>
                </c:pt>
                <c:pt idx="13742" formatCode="General">
                  <c:v>-0.15487176804665301</c:v>
                </c:pt>
                <c:pt idx="13743" formatCode="General">
                  <c:v>-0.14115375468371899</c:v>
                </c:pt>
                <c:pt idx="13744" formatCode="General">
                  <c:v>-0.126171368395471</c:v>
                </c:pt>
                <c:pt idx="13745" formatCode="General">
                  <c:v>-0.11077682582989</c:v>
                </c:pt>
                <c:pt idx="13746" formatCode="General">
                  <c:v>-9.6248023140246705E-2</c:v>
                </c:pt>
                <c:pt idx="13747" formatCode="General">
                  <c:v>-8.3712775617320004E-2</c:v>
                </c:pt>
                <c:pt idx="13748" formatCode="General">
                  <c:v>-7.3868926663535603E-2</c:v>
                </c:pt>
                <c:pt idx="13749" formatCode="General">
                  <c:v>-6.6759633472066898E-2</c:v>
                </c:pt>
                <c:pt idx="13750" formatCode="General">
                  <c:v>-6.1613520711197703E-2</c:v>
                </c:pt>
                <c:pt idx="13751" formatCode="General">
                  <c:v>-5.7630948311865597E-2</c:v>
                </c:pt>
                <c:pt idx="13752" formatCode="General">
                  <c:v>-5.5717339779215502E-2</c:v>
                </c:pt>
                <c:pt idx="13753" formatCode="General">
                  <c:v>-5.6481255648264603E-2</c:v>
                </c:pt>
                <c:pt idx="13754" formatCode="General">
                  <c:v>-5.9569501200206501E-2</c:v>
                </c:pt>
                <c:pt idx="13755" formatCode="General">
                  <c:v>-6.4537242054431496E-2</c:v>
                </c:pt>
                <c:pt idx="13756" formatCode="General">
                  <c:v>-7.1011863998808697E-2</c:v>
                </c:pt>
                <c:pt idx="13757" formatCode="General">
                  <c:v>-7.8506443463675898E-2</c:v>
                </c:pt>
                <c:pt idx="13758" formatCode="General">
                  <c:v>-8.5721843587356794E-2</c:v>
                </c:pt>
                <c:pt idx="13759" formatCode="General">
                  <c:v>-9.1263872991538403E-2</c:v>
                </c:pt>
                <c:pt idx="13760" formatCode="General">
                  <c:v>-9.4570282001278094E-2</c:v>
                </c:pt>
                <c:pt idx="13761" formatCode="General">
                  <c:v>-9.63080835467955E-2</c:v>
                </c:pt>
                <c:pt idx="13762" formatCode="General">
                  <c:v>-9.6836641184418704E-2</c:v>
                </c:pt>
                <c:pt idx="13763" formatCode="General">
                  <c:v>-9.6963738214821696E-2</c:v>
                </c:pt>
                <c:pt idx="13764" formatCode="General">
                  <c:v>-9.6931266237827496E-2</c:v>
                </c:pt>
                <c:pt idx="13765" formatCode="General">
                  <c:v>-9.5249465390352506E-2</c:v>
                </c:pt>
                <c:pt idx="13766" formatCode="General">
                  <c:v>-9.1311434099526606E-2</c:v>
                </c:pt>
                <c:pt idx="13767" formatCode="General">
                  <c:v>-8.60144781487516E-2</c:v>
                </c:pt>
                <c:pt idx="13768" formatCode="General">
                  <c:v>-7.9945998274286501E-2</c:v>
                </c:pt>
                <c:pt idx="13769" formatCode="General">
                  <c:v>-7.38316209298083E-2</c:v>
                </c:pt>
                <c:pt idx="13770" formatCode="General">
                  <c:v>-6.9058732046256205E-2</c:v>
                </c:pt>
                <c:pt idx="13771" formatCode="General">
                  <c:v>-6.6017182479151504E-2</c:v>
                </c:pt>
                <c:pt idx="13772" formatCode="General">
                  <c:v>-6.4311701519860195E-2</c:v>
                </c:pt>
                <c:pt idx="13773" formatCode="General">
                  <c:v>-6.3076538381442906E-2</c:v>
                </c:pt>
                <c:pt idx="13774" formatCode="General">
                  <c:v>-6.2027600208365001E-2</c:v>
                </c:pt>
                <c:pt idx="13775" formatCode="General">
                  <c:v>-6.0802122046687501E-2</c:v>
                </c:pt>
                <c:pt idx="13776" formatCode="General">
                  <c:v>-5.95141303150118E-2</c:v>
                </c:pt>
                <c:pt idx="13777" formatCode="General">
                  <c:v>-5.7689220659261201E-2</c:v>
                </c:pt>
                <c:pt idx="13778" formatCode="General">
                  <c:v>-5.4553657085407103E-2</c:v>
                </c:pt>
                <c:pt idx="13779" formatCode="General">
                  <c:v>-5.1002533061333899E-2</c:v>
                </c:pt>
                <c:pt idx="13780" formatCode="General">
                  <c:v>-4.7482699186907097E-2</c:v>
                </c:pt>
                <c:pt idx="13781" formatCode="General">
                  <c:v>-4.3853397848279498E-2</c:v>
                </c:pt>
                <c:pt idx="13782" formatCode="General">
                  <c:v>-4.0316269603979799E-2</c:v>
                </c:pt>
                <c:pt idx="13783" formatCode="General">
                  <c:v>-3.78140404993111E-2</c:v>
                </c:pt>
                <c:pt idx="13784" formatCode="General">
                  <c:v>-3.8431528291305701E-2</c:v>
                </c:pt>
                <c:pt idx="13785" formatCode="General">
                  <c:v>-4.2762544381306403E-2</c:v>
                </c:pt>
                <c:pt idx="13786" formatCode="General">
                  <c:v>-4.9479915165745798E-2</c:v>
                </c:pt>
                <c:pt idx="13787" formatCode="General">
                  <c:v>-5.8531610412207002E-2</c:v>
                </c:pt>
                <c:pt idx="13788" formatCode="General">
                  <c:v>-6.8877632588924806E-2</c:v>
                </c:pt>
                <c:pt idx="13789" formatCode="General">
                  <c:v>-7.8564162478915095E-2</c:v>
                </c:pt>
                <c:pt idx="13790" formatCode="General">
                  <c:v>-8.5600484228952597E-2</c:v>
                </c:pt>
                <c:pt idx="13791" formatCode="General">
                  <c:v>-8.8946926571987495E-2</c:v>
                </c:pt>
                <c:pt idx="13792" formatCode="General">
                  <c:v>-8.9881162411002705E-2</c:v>
                </c:pt>
                <c:pt idx="13793" formatCode="General">
                  <c:v>-8.9237463622371602E-2</c:v>
                </c:pt>
                <c:pt idx="13794" formatCode="General">
                  <c:v>-8.711878086857E-2</c:v>
                </c:pt>
                <c:pt idx="13795" formatCode="General">
                  <c:v>-8.3325703915340901E-2</c:v>
                </c:pt>
                <c:pt idx="13796" formatCode="General">
                  <c:v>-7.7916033257983505E-2</c:v>
                </c:pt>
                <c:pt idx="13797" formatCode="General">
                  <c:v>-7.2297369015358201E-2</c:v>
                </c:pt>
                <c:pt idx="13798" formatCode="General">
                  <c:v>-6.7424987876340201E-2</c:v>
                </c:pt>
                <c:pt idx="13799" formatCode="General">
                  <c:v>-6.3110756154897293E-2</c:v>
                </c:pt>
                <c:pt idx="13800" formatCode="General">
                  <c:v>-5.7710801102493603E-2</c:v>
                </c:pt>
                <c:pt idx="13801" formatCode="General">
                  <c:v>-4.9919287638618699E-2</c:v>
                </c:pt>
                <c:pt idx="13802" formatCode="General">
                  <c:v>-4.0276514910716599E-2</c:v>
                </c:pt>
                <c:pt idx="13803" formatCode="General">
                  <c:v>-2.97069537826949E-2</c:v>
                </c:pt>
                <c:pt idx="13804" formatCode="General">
                  <c:v>-1.9625354454901298E-2</c:v>
                </c:pt>
                <c:pt idx="13805" formatCode="General">
                  <c:v>-1.1308092205011101E-2</c:v>
                </c:pt>
                <c:pt idx="13806" formatCode="General">
                  <c:v>-5.2461494575338401E-3</c:v>
                </c:pt>
                <c:pt idx="13807" formatCode="General">
                  <c:v>-1.60371256996461E-3</c:v>
                </c:pt>
                <c:pt idx="13808" formatCode="General">
                  <c:v>3.90622669155989E-4</c:v>
                </c:pt>
                <c:pt idx="13809" formatCode="General">
                  <c:v>5.5089896011803095E-4</c:v>
                </c:pt>
                <c:pt idx="13810" formatCode="General">
                  <c:v>-1.7061751933091999E-3</c:v>
                </c:pt>
                <c:pt idx="13811" formatCode="General">
                  <c:v>-6.4004872097385103E-3</c:v>
                </c:pt>
                <c:pt idx="13812" formatCode="General">
                  <c:v>-1.45487116765734E-2</c:v>
                </c:pt>
                <c:pt idx="13813" formatCode="General">
                  <c:v>-2.69386386842894E-2</c:v>
                </c:pt>
                <c:pt idx="13814" formatCode="General">
                  <c:v>-4.2143982376521401E-2</c:v>
                </c:pt>
                <c:pt idx="13815" formatCode="General">
                  <c:v>-5.8150188079106602E-2</c:v>
                </c:pt>
                <c:pt idx="13816" formatCode="General">
                  <c:v>-7.3719536127350299E-2</c:v>
                </c:pt>
                <c:pt idx="13817" formatCode="General">
                  <c:v>-8.7888269439876696E-2</c:v>
                </c:pt>
                <c:pt idx="13818" formatCode="General">
                  <c:v>-9.96206878976333E-2</c:v>
                </c:pt>
                <c:pt idx="13819" formatCode="General">
                  <c:v>-0.10920110764473399</c:v>
                </c:pt>
                <c:pt idx="13820" formatCode="General">
                  <c:v>-0.11807466506317001</c:v>
                </c:pt>
                <c:pt idx="13821" formatCode="General">
                  <c:v>-0.126030707686067</c:v>
                </c:pt>
                <c:pt idx="13822" formatCode="General">
                  <c:v>-0.13267651225499799</c:v>
                </c:pt>
                <c:pt idx="13823" formatCode="General">
                  <c:v>-0.13737794150757701</c:v>
                </c:pt>
                <c:pt idx="13824" formatCode="General">
                  <c:v>-0.14071967106403799</c:v>
                </c:pt>
                <c:pt idx="13825" formatCode="General">
                  <c:v>-0.14378265796770401</c:v>
                </c:pt>
                <c:pt idx="13826" formatCode="General">
                  <c:v>-0.14610252746640301</c:v>
                </c:pt>
                <c:pt idx="13827" formatCode="General">
                  <c:v>-0.14735310936286999</c:v>
                </c:pt>
                <c:pt idx="13828" formatCode="General">
                  <c:v>-0.147569851795054</c:v>
                </c:pt>
                <c:pt idx="13829" formatCode="General">
                  <c:v>-0.14660041495238099</c:v>
                </c:pt>
                <c:pt idx="13830" formatCode="General">
                  <c:v>-0.14391428462575401</c:v>
                </c:pt>
                <c:pt idx="13831" formatCode="General">
                  <c:v>-0.13956628658655501</c:v>
                </c:pt>
                <c:pt idx="13832" formatCode="General">
                  <c:v>-0.133686906844731</c:v>
                </c:pt>
                <c:pt idx="13833" formatCode="General">
                  <c:v>-0.126962556451748</c:v>
                </c:pt>
                <c:pt idx="13834" formatCode="General">
                  <c:v>-0.120960938567165</c:v>
                </c:pt>
                <c:pt idx="13835" formatCode="General">
                  <c:v>-0.116086493221833</c:v>
                </c:pt>
                <c:pt idx="13836" formatCode="General">
                  <c:v>-0.111498339615789</c:v>
                </c:pt>
                <c:pt idx="13837" formatCode="General">
                  <c:v>-0.105596833644873</c:v>
                </c:pt>
                <c:pt idx="13838" formatCode="General">
                  <c:v>-9.7170959218765798E-2</c:v>
                </c:pt>
                <c:pt idx="13839" formatCode="General">
                  <c:v>-8.6837207825359003E-2</c:v>
                </c:pt>
                <c:pt idx="13840" formatCode="General">
                  <c:v>-7.6180507017462901E-2</c:v>
                </c:pt>
                <c:pt idx="13841" formatCode="General">
                  <c:v>-6.5428838479452203E-2</c:v>
                </c:pt>
                <c:pt idx="13842" formatCode="General">
                  <c:v>-5.4473642822257203E-2</c:v>
                </c:pt>
                <c:pt idx="13843" formatCode="General">
                  <c:v>-4.4257276030008501E-2</c:v>
                </c:pt>
                <c:pt idx="13844" formatCode="General">
                  <c:v>-3.64100865128133E-2</c:v>
                </c:pt>
                <c:pt idx="13845" formatCode="General">
                  <c:v>-3.1495001053333603E-2</c:v>
                </c:pt>
                <c:pt idx="13846" formatCode="General">
                  <c:v>-2.85870246394197E-2</c:v>
                </c:pt>
                <c:pt idx="13847" formatCode="General">
                  <c:v>-2.7652857327197598E-2</c:v>
                </c:pt>
                <c:pt idx="13848" formatCode="General">
                  <c:v>-2.90369478683161E-2</c:v>
                </c:pt>
                <c:pt idx="13849" formatCode="General">
                  <c:v>-3.24883353377899E-2</c:v>
                </c:pt>
                <c:pt idx="13850" formatCode="General">
                  <c:v>-3.6744502519205802E-2</c:v>
                </c:pt>
                <c:pt idx="13851" formatCode="General">
                  <c:v>-4.1695557365866699E-2</c:v>
                </c:pt>
                <c:pt idx="13852" formatCode="General">
                  <c:v>-4.81076289079908E-2</c:v>
                </c:pt>
                <c:pt idx="13853" formatCode="General">
                  <c:v>-5.4773785013097903E-2</c:v>
                </c:pt>
                <c:pt idx="13854" formatCode="General">
                  <c:v>-6.0338647121540703E-2</c:v>
                </c:pt>
                <c:pt idx="13855" formatCode="General">
                  <c:v>-6.4787821082186101E-2</c:v>
                </c:pt>
                <c:pt idx="13856" formatCode="General">
                  <c:v>-6.8867927120307204E-2</c:v>
                </c:pt>
                <c:pt idx="13857" formatCode="General">
                  <c:v>-7.2151560351554803E-2</c:v>
                </c:pt>
                <c:pt idx="13858" formatCode="General">
                  <c:v>-7.3575223210898003E-2</c:v>
                </c:pt>
                <c:pt idx="13859" formatCode="General">
                  <c:v>-7.2047823432830602E-2</c:v>
                </c:pt>
                <c:pt idx="13860" formatCode="General">
                  <c:v>-6.6685214172692506E-2</c:v>
                </c:pt>
                <c:pt idx="13861" formatCode="General">
                  <c:v>-5.7316595284749902E-2</c:v>
                </c:pt>
                <c:pt idx="13862" formatCode="General">
                  <c:v>-4.4241093314435501E-2</c:v>
                </c:pt>
                <c:pt idx="13863" formatCode="General">
                  <c:v>-2.80843256129071E-2</c:v>
                </c:pt>
                <c:pt idx="13864" formatCode="General">
                  <c:v>-9.0439977351789696E-3</c:v>
                </c:pt>
                <c:pt idx="13865" formatCode="General">
                  <c:v>1.2666134520330699E-2</c:v>
                </c:pt>
                <c:pt idx="13866" formatCode="General">
                  <c:v>3.6096340650148301E-2</c:v>
                </c:pt>
                <c:pt idx="13867" formatCode="General">
                  <c:v>5.9534480011622898E-2</c:v>
                </c:pt>
                <c:pt idx="13868" formatCode="General">
                  <c:v>8.2066331774384799E-2</c:v>
                </c:pt>
                <c:pt idx="13869" formatCode="General">
                  <c:v>0.103015701966164</c:v>
                </c:pt>
                <c:pt idx="13870" formatCode="General">
                  <c:v>0.121164225027348</c:v>
                </c:pt>
                <c:pt idx="13871" formatCode="General">
                  <c:v>0.13533979841641899</c:v>
                </c:pt>
                <c:pt idx="13872" formatCode="General">
                  <c:v>0.14481290447423001</c:v>
                </c:pt>
                <c:pt idx="13873" formatCode="General">
                  <c:v>0.15068587070387199</c:v>
                </c:pt>
                <c:pt idx="13874" formatCode="General">
                  <c:v>0.154588431098894</c:v>
                </c:pt>
                <c:pt idx="13875" formatCode="General">
                  <c:v>0.15623163428161099</c:v>
                </c:pt>
                <c:pt idx="13876" formatCode="General">
                  <c:v>0.15518935078127699</c:v>
                </c:pt>
                <c:pt idx="13877" formatCode="General">
                  <c:v>0.151989830432187</c:v>
                </c:pt>
                <c:pt idx="13878" formatCode="General">
                  <c:v>0.14734139510869601</c:v>
                </c:pt>
                <c:pt idx="13879" formatCode="General">
                  <c:v>0.14217473786992199</c:v>
                </c:pt>
                <c:pt idx="13880" formatCode="General">
                  <c:v>0.13680177213156</c:v>
                </c:pt>
                <c:pt idx="13881" formatCode="General">
                  <c:v>0.131318455472649</c:v>
                </c:pt>
                <c:pt idx="13882" formatCode="General">
                  <c:v>0.12593229701344799</c:v>
                </c:pt>
                <c:pt idx="13883" formatCode="General">
                  <c:v>0.12001975071821901</c:v>
                </c:pt>
                <c:pt idx="13884" formatCode="General">
                  <c:v>0.11402503312574901</c:v>
                </c:pt>
                <c:pt idx="13885" formatCode="General">
                  <c:v>0.108731001725898</c:v>
                </c:pt>
                <c:pt idx="13886" formatCode="General">
                  <c:v>0.10360529077595999</c:v>
                </c:pt>
                <c:pt idx="13887" formatCode="General">
                  <c:v>9.8770159857879805E-2</c:v>
                </c:pt>
                <c:pt idx="13888" formatCode="General">
                  <c:v>9.4906262708457798E-2</c:v>
                </c:pt>
                <c:pt idx="13889" formatCode="General">
                  <c:v>9.3268298504357E-2</c:v>
                </c:pt>
                <c:pt idx="13890" formatCode="General">
                  <c:v>9.5277583885997802E-2</c:v>
                </c:pt>
                <c:pt idx="13891" formatCode="General">
                  <c:v>0.100919913305071</c:v>
                </c:pt>
                <c:pt idx="13892" formatCode="General">
                  <c:v>0.109406200912278</c:v>
                </c:pt>
                <c:pt idx="13893" formatCode="General">
                  <c:v>0.119335527140275</c:v>
                </c:pt>
                <c:pt idx="13894" formatCode="General">
                  <c:v>0.129541333770755</c:v>
                </c:pt>
                <c:pt idx="13895" formatCode="General">
                  <c:v>0.13970706537974301</c:v>
                </c:pt>
                <c:pt idx="13896" formatCode="General">
                  <c:v>0.149723800301688</c:v>
                </c:pt>
                <c:pt idx="13897" formatCode="General">
                  <c:v>0.15966072531193501</c:v>
                </c:pt>
                <c:pt idx="13898" formatCode="General">
                  <c:v>0.16948457576642201</c:v>
                </c:pt>
                <c:pt idx="13899" formatCode="General">
                  <c:v>0.17974060546564899</c:v>
                </c:pt>
                <c:pt idx="13900" formatCode="General">
                  <c:v>0.19001841080948501</c:v>
                </c:pt>
                <c:pt idx="13901" formatCode="General">
                  <c:v>0.19938450255116</c:v>
                </c:pt>
                <c:pt idx="13902" formatCode="General">
                  <c:v>0.207315714829648</c:v>
                </c:pt>
                <c:pt idx="13903" formatCode="General">
                  <c:v>0.21421122886874799</c:v>
                </c:pt>
                <c:pt idx="13904" formatCode="General">
                  <c:v>0.22114537300088899</c:v>
                </c:pt>
                <c:pt idx="13905" formatCode="General">
                  <c:v>0.22744897828704999</c:v>
                </c:pt>
                <c:pt idx="13906" formatCode="General">
                  <c:v>0.231289438027066</c:v>
                </c:pt>
                <c:pt idx="13907" formatCode="General">
                  <c:v>0.23168298194835801</c:v>
                </c:pt>
                <c:pt idx="13908" formatCode="General">
                  <c:v>0.22870713942292201</c:v>
                </c:pt>
                <c:pt idx="13909" formatCode="General">
                  <c:v>0.22243874527893501</c:v>
                </c:pt>
                <c:pt idx="13910" formatCode="General">
                  <c:v>0.21474468416210099</c:v>
                </c:pt>
                <c:pt idx="13911" formatCode="General">
                  <c:v>0.20732031609420701</c:v>
                </c:pt>
                <c:pt idx="13912" formatCode="General">
                  <c:v>0.20002117553309201</c:v>
                </c:pt>
                <c:pt idx="13913" formatCode="General">
                  <c:v>0.192413591415145</c:v>
                </c:pt>
                <c:pt idx="13914" formatCode="General">
                  <c:v>0.18380858599474301</c:v>
                </c:pt>
                <c:pt idx="13915" formatCode="General">
                  <c:v>0.1734643004085</c:v>
                </c:pt>
                <c:pt idx="13916" formatCode="General">
                  <c:v>0.16258810931906501</c:v>
                </c:pt>
                <c:pt idx="13917" formatCode="General">
                  <c:v>0.15266300807680799</c:v>
                </c:pt>
                <c:pt idx="13918" formatCode="General">
                  <c:v>0.14344633405472401</c:v>
                </c:pt>
                <c:pt idx="13919" formatCode="General">
                  <c:v>0.134966477832761</c:v>
                </c:pt>
                <c:pt idx="13920" formatCode="General">
                  <c:v>0.12783558574119699</c:v>
                </c:pt>
                <c:pt idx="13921" formatCode="General">
                  <c:v>0.123693648725708</c:v>
                </c:pt>
                <c:pt idx="13922" formatCode="General">
                  <c:v>0.12261782213457099</c:v>
                </c:pt>
                <c:pt idx="13923" formatCode="General">
                  <c:v>0.123334400250261</c:v>
                </c:pt>
                <c:pt idx="13924" formatCode="General">
                  <c:v>0.12579003573809799</c:v>
                </c:pt>
                <c:pt idx="13925" formatCode="General">
                  <c:v>0.130533738431756</c:v>
                </c:pt>
                <c:pt idx="13926" formatCode="General">
                  <c:v>0.138019539234816</c:v>
                </c:pt>
                <c:pt idx="13927" formatCode="General">
                  <c:v>0.14837518425013699</c:v>
                </c:pt>
                <c:pt idx="13928" formatCode="General">
                  <c:v>0.16070171330879601</c:v>
                </c:pt>
                <c:pt idx="13929" formatCode="General">
                  <c:v>0.17317438155964801</c:v>
                </c:pt>
                <c:pt idx="13930" formatCode="General">
                  <c:v>0.18558512093270499</c:v>
                </c:pt>
                <c:pt idx="13931" formatCode="General">
                  <c:v>0.19837288500636499</c:v>
                </c:pt>
                <c:pt idx="13932" formatCode="General">
                  <c:v>0.21078695354375701</c:v>
                </c:pt>
                <c:pt idx="13933" formatCode="General">
                  <c:v>0.22209749878363899</c:v>
                </c:pt>
                <c:pt idx="13934" formatCode="General">
                  <c:v>0.231713046903578</c:v>
                </c:pt>
                <c:pt idx="13935" formatCode="General">
                  <c:v>0.238885234605865</c:v>
                </c:pt>
                <c:pt idx="13936" formatCode="General">
                  <c:v>0.243794057252257</c:v>
                </c:pt>
                <c:pt idx="13937" formatCode="General">
                  <c:v>0.246477290889903</c:v>
                </c:pt>
                <c:pt idx="13938" formatCode="General">
                  <c:v>0.2460902797524</c:v>
                </c:pt>
                <c:pt idx="13939" formatCode="General">
                  <c:v>0.242336529947732</c:v>
                </c:pt>
                <c:pt idx="13940" formatCode="General">
                  <c:v>0.23514247891364401</c:v>
                </c:pt>
                <c:pt idx="13941" formatCode="General">
                  <c:v>0.22476731447826601</c:v>
                </c:pt>
                <c:pt idx="13942" formatCode="General">
                  <c:v>0.21250094287108701</c:v>
                </c:pt>
                <c:pt idx="13943" formatCode="General">
                  <c:v>0.20011432520007399</c:v>
                </c:pt>
                <c:pt idx="13944" formatCode="General">
                  <c:v>0.18889440333336999</c:v>
                </c:pt>
                <c:pt idx="13945" formatCode="General">
                  <c:v>0.178593231098371</c:v>
                </c:pt>
                <c:pt idx="13946" formatCode="General">
                  <c:v>0.16770077508113199</c:v>
                </c:pt>
                <c:pt idx="13947" formatCode="General">
                  <c:v>0.155305581689338</c:v>
                </c:pt>
                <c:pt idx="13948" formatCode="General">
                  <c:v>0.142123037351576</c:v>
                </c:pt>
                <c:pt idx="13949" formatCode="General">
                  <c:v>0.12956847951751899</c:v>
                </c:pt>
                <c:pt idx="13950" formatCode="General">
                  <c:v>0.11750940832131899</c:v>
                </c:pt>
                <c:pt idx="13951" formatCode="General">
                  <c:v>0.105619743876225</c:v>
                </c:pt>
                <c:pt idx="13952" formatCode="General">
                  <c:v>9.5475117844440099E-2</c:v>
                </c:pt>
                <c:pt idx="13953" formatCode="General">
                  <c:v>8.8334297884789803E-2</c:v>
                </c:pt>
                <c:pt idx="13954" formatCode="General">
                  <c:v>8.4795560637346903E-2</c:v>
                </c:pt>
                <c:pt idx="13955" formatCode="General">
                  <c:v>8.4749780418838905E-2</c:v>
                </c:pt>
                <c:pt idx="13956" formatCode="General">
                  <c:v>8.7214781825360202E-2</c:v>
                </c:pt>
                <c:pt idx="13957" formatCode="General">
                  <c:v>9.1296970928763405E-2</c:v>
                </c:pt>
                <c:pt idx="13958" formatCode="General">
                  <c:v>9.5985401381338195E-2</c:v>
                </c:pt>
                <c:pt idx="13959" formatCode="General">
                  <c:v>0.101060239381057</c:v>
                </c:pt>
                <c:pt idx="13960" formatCode="General">
                  <c:v>0.10683990241751699</c:v>
                </c:pt>
                <c:pt idx="13961" formatCode="General">
                  <c:v>0.112894149977256</c:v>
                </c:pt>
                <c:pt idx="13962" formatCode="General">
                  <c:v>0.11854879086299</c:v>
                </c:pt>
                <c:pt idx="13963" formatCode="General">
                  <c:v>0.12378690228262999</c:v>
                </c:pt>
                <c:pt idx="13964" formatCode="General">
                  <c:v>0.12880107707274799</c:v>
                </c:pt>
                <c:pt idx="13965" formatCode="General">
                  <c:v>0.133612552030653</c:v>
                </c:pt>
                <c:pt idx="13966" formatCode="General">
                  <c:v>0.13788917045563201</c:v>
                </c:pt>
                <c:pt idx="13967" formatCode="General">
                  <c:v>0.14068639665999599</c:v>
                </c:pt>
                <c:pt idx="13968" formatCode="General">
                  <c:v>0.14090708456589099</c:v>
                </c:pt>
                <c:pt idx="13969" formatCode="General">
                  <c:v>0.138074729973305</c:v>
                </c:pt>
                <c:pt idx="13970" formatCode="General">
                  <c:v>0.13211826436051599</c:v>
                </c:pt>
                <c:pt idx="13971" formatCode="General">
                  <c:v>0.12364247329576</c:v>
                </c:pt>
                <c:pt idx="13972" formatCode="General">
                  <c:v>0.113439449798123</c:v>
                </c:pt>
                <c:pt idx="13973" formatCode="General">
                  <c:v>0.10278508072800201</c:v>
                </c:pt>
                <c:pt idx="13974" formatCode="General">
                  <c:v>9.3019041663646093E-2</c:v>
                </c:pt>
                <c:pt idx="13975" formatCode="General">
                  <c:v>8.4235619393117606E-2</c:v>
                </c:pt>
                <c:pt idx="13976" formatCode="General">
                  <c:v>7.6066353928075994E-2</c:v>
                </c:pt>
                <c:pt idx="13977" formatCode="General">
                  <c:v>6.8832721344742706E-2</c:v>
                </c:pt>
                <c:pt idx="13978" formatCode="General">
                  <c:v>6.3326839028248205E-2</c:v>
                </c:pt>
                <c:pt idx="13979" formatCode="General">
                  <c:v>5.9546861005111397E-2</c:v>
                </c:pt>
                <c:pt idx="13980" formatCode="General">
                  <c:v>5.6271904430467597E-2</c:v>
                </c:pt>
                <c:pt idx="13981" formatCode="General">
                  <c:v>5.22493085313347E-2</c:v>
                </c:pt>
                <c:pt idx="13982" formatCode="General">
                  <c:v>4.72096003908829E-2</c:v>
                </c:pt>
                <c:pt idx="13983" formatCode="General">
                  <c:v>4.0294062374738197E-2</c:v>
                </c:pt>
                <c:pt idx="13984" formatCode="General">
                  <c:v>3.0382973687057599E-2</c:v>
                </c:pt>
                <c:pt idx="13985" formatCode="General">
                  <c:v>1.7882149222128801E-2</c:v>
                </c:pt>
                <c:pt idx="13986" formatCode="General">
                  <c:v>4.0070489748839297E-3</c:v>
                </c:pt>
                <c:pt idx="13987" formatCode="General">
                  <c:v>-1.00147122248325E-2</c:v>
                </c:pt>
                <c:pt idx="13988" formatCode="General">
                  <c:v>-2.3522747210698601E-2</c:v>
                </c:pt>
                <c:pt idx="13989" formatCode="General">
                  <c:v>-3.6755500774176497E-2</c:v>
                </c:pt>
                <c:pt idx="13990" formatCode="General">
                  <c:v>-4.8416677013832198E-2</c:v>
                </c:pt>
                <c:pt idx="13991" formatCode="General">
                  <c:v>-5.6345623877915897E-2</c:v>
                </c:pt>
                <c:pt idx="13992" formatCode="General">
                  <c:v>-6.0575986654121998E-2</c:v>
                </c:pt>
                <c:pt idx="13993" formatCode="General">
                  <c:v>-6.2056660405158497E-2</c:v>
                </c:pt>
                <c:pt idx="13994" formatCode="General">
                  <c:v>-6.12056066054565E-2</c:v>
                </c:pt>
                <c:pt idx="13995" formatCode="General">
                  <c:v>-5.9150353204051903E-2</c:v>
                </c:pt>
                <c:pt idx="13996" formatCode="General">
                  <c:v>-5.7481325483118399E-2</c:v>
                </c:pt>
                <c:pt idx="13997" formatCode="General">
                  <c:v>-5.6380702893508799E-2</c:v>
                </c:pt>
                <c:pt idx="13998" formatCode="General">
                  <c:v>-5.4879961070953998E-2</c:v>
                </c:pt>
                <c:pt idx="13999" formatCode="General">
                  <c:v>-5.3574137828083797E-2</c:v>
                </c:pt>
                <c:pt idx="14000" formatCode="General">
                  <c:v>-5.4465812632434801E-2</c:v>
                </c:pt>
                <c:pt idx="14001" formatCode="General">
                  <c:v>-5.75753629269775E-2</c:v>
                </c:pt>
                <c:pt idx="14002" formatCode="General">
                  <c:v>-6.1508364037328102E-2</c:v>
                </c:pt>
                <c:pt idx="14003" formatCode="General">
                  <c:v>-6.5284019732325393E-2</c:v>
                </c:pt>
                <c:pt idx="14004" formatCode="General">
                  <c:v>-6.7989714453200706E-2</c:v>
                </c:pt>
                <c:pt idx="14005" formatCode="General">
                  <c:v>-6.8458699073147597E-2</c:v>
                </c:pt>
                <c:pt idx="14006" formatCode="General">
                  <c:v>-6.7317131244847603E-2</c:v>
                </c:pt>
                <c:pt idx="14007" formatCode="General">
                  <c:v>-6.6504466775368906E-2</c:v>
                </c:pt>
                <c:pt idx="14008" formatCode="General">
                  <c:v>-6.6280861973418495E-2</c:v>
                </c:pt>
                <c:pt idx="14009" formatCode="General">
                  <c:v>-6.6510726466031303E-2</c:v>
                </c:pt>
                <c:pt idx="14010" formatCode="General">
                  <c:v>-6.7508331652604503E-2</c:v>
                </c:pt>
                <c:pt idx="14011" formatCode="General">
                  <c:v>-6.9222773250122396E-2</c:v>
                </c:pt>
                <c:pt idx="14012" formatCode="General">
                  <c:v>-7.1550588063118703E-2</c:v>
                </c:pt>
                <c:pt idx="14013" formatCode="General">
                  <c:v>-7.4221788780419601E-2</c:v>
                </c:pt>
                <c:pt idx="14014" formatCode="General">
                  <c:v>-7.6906196000477198E-2</c:v>
                </c:pt>
                <c:pt idx="14015" formatCode="General">
                  <c:v>-7.9859132895195903E-2</c:v>
                </c:pt>
                <c:pt idx="14016" formatCode="General">
                  <c:v>-8.3399826409406699E-2</c:v>
                </c:pt>
                <c:pt idx="14017" formatCode="General">
                  <c:v>-8.6317052745741502E-2</c:v>
                </c:pt>
                <c:pt idx="14018" formatCode="General">
                  <c:v>-8.8017954215901098E-2</c:v>
                </c:pt>
                <c:pt idx="14019" formatCode="General">
                  <c:v>-8.8868010684311299E-2</c:v>
                </c:pt>
                <c:pt idx="14020" formatCode="General">
                  <c:v>-8.8495592671475096E-2</c:v>
                </c:pt>
                <c:pt idx="14021" formatCode="General">
                  <c:v>-8.6748009341762897E-2</c:v>
                </c:pt>
                <c:pt idx="14022" formatCode="General">
                  <c:v>-8.3367192550613797E-2</c:v>
                </c:pt>
                <c:pt idx="14023" formatCode="General">
                  <c:v>-7.8268330418402796E-2</c:v>
                </c:pt>
                <c:pt idx="14024" formatCode="General">
                  <c:v>-7.1668740381750098E-2</c:v>
                </c:pt>
                <c:pt idx="14025" formatCode="General">
                  <c:v>-6.3043030207157402E-2</c:v>
                </c:pt>
                <c:pt idx="14026" formatCode="General">
                  <c:v>-5.2287831947532601E-2</c:v>
                </c:pt>
                <c:pt idx="14027" formatCode="General">
                  <c:v>-4.0492171156047502E-2</c:v>
                </c:pt>
                <c:pt idx="14028" formatCode="General">
                  <c:v>-2.89681229974642E-2</c:v>
                </c:pt>
                <c:pt idx="14029" formatCode="General">
                  <c:v>-1.79476261973994E-2</c:v>
                </c:pt>
                <c:pt idx="14030" formatCode="General">
                  <c:v>-7.33755557229482E-3</c:v>
                </c:pt>
                <c:pt idx="14031" formatCode="General">
                  <c:v>1.8237006417282299E-3</c:v>
                </c:pt>
                <c:pt idx="14032" formatCode="General">
                  <c:v>8.1299957048775497E-3</c:v>
                </c:pt>
                <c:pt idx="14033" formatCode="General">
                  <c:v>1.14107886604864E-2</c:v>
                </c:pt>
                <c:pt idx="14034" formatCode="General">
                  <c:v>1.2172592492740501E-2</c:v>
                </c:pt>
                <c:pt idx="14035" formatCode="General">
                  <c:v>1.0564429515347E-2</c:v>
                </c:pt>
                <c:pt idx="14036" formatCode="General">
                  <c:v>6.55254451158484E-3</c:v>
                </c:pt>
                <c:pt idx="14037" formatCode="General">
                  <c:v>-5.0647066671486796E-4</c:v>
                </c:pt>
                <c:pt idx="14038" formatCode="General">
                  <c:v>-1.11204283046048E-2</c:v>
                </c:pt>
                <c:pt idx="14039" formatCode="General">
                  <c:v>-2.45405312938289E-2</c:v>
                </c:pt>
                <c:pt idx="14040" formatCode="General">
                  <c:v>-3.9376285627322399E-2</c:v>
                </c:pt>
                <c:pt idx="14041" formatCode="General">
                  <c:v>-5.4405876016986703E-2</c:v>
                </c:pt>
                <c:pt idx="14042" formatCode="General">
                  <c:v>-7.0063218563167204E-2</c:v>
                </c:pt>
                <c:pt idx="14043" formatCode="General">
                  <c:v>-8.6386195888441805E-2</c:v>
                </c:pt>
                <c:pt idx="14044" formatCode="General">
                  <c:v>-0.10126738983954001</c:v>
                </c:pt>
                <c:pt idx="14045" formatCode="General">
                  <c:v>-0.112756948338739</c:v>
                </c:pt>
                <c:pt idx="14046" formatCode="General">
                  <c:v>-0.12044432616711501</c:v>
                </c:pt>
                <c:pt idx="14047" formatCode="General">
                  <c:v>-0.12539807990048299</c:v>
                </c:pt>
                <c:pt idx="14048" formatCode="General">
                  <c:v>-0.12890035173648501</c:v>
                </c:pt>
                <c:pt idx="14049" formatCode="General">
                  <c:v>-0.13135935976562699</c:v>
                </c:pt>
                <c:pt idx="14050" formatCode="General">
                  <c:v>-0.132344168869719</c:v>
                </c:pt>
                <c:pt idx="14051" formatCode="General">
                  <c:v>-0.13100161976292601</c:v>
                </c:pt>
                <c:pt idx="14052" formatCode="General">
                  <c:v>-0.12690949741507701</c:v>
                </c:pt>
                <c:pt idx="14053" formatCode="General">
                  <c:v>-0.120073312301827</c:v>
                </c:pt>
                <c:pt idx="14054" formatCode="General">
                  <c:v>-0.111331377955043</c:v>
                </c:pt>
                <c:pt idx="14055" formatCode="General">
                  <c:v>-0.102441159348023</c:v>
                </c:pt>
                <c:pt idx="14056" formatCode="General">
                  <c:v>-9.45165113238296E-2</c:v>
                </c:pt>
                <c:pt idx="14057" formatCode="General">
                  <c:v>-8.88143455931628E-2</c:v>
                </c:pt>
                <c:pt idx="14058" formatCode="General">
                  <c:v>-8.6317336609657402E-2</c:v>
                </c:pt>
                <c:pt idx="14059" formatCode="General">
                  <c:v>-8.6892523762225907E-2</c:v>
                </c:pt>
                <c:pt idx="14060" formatCode="General">
                  <c:v>-8.9773364185079002E-2</c:v>
                </c:pt>
                <c:pt idx="14061" formatCode="General">
                  <c:v>-9.4511121477523205E-2</c:v>
                </c:pt>
                <c:pt idx="14062" formatCode="General">
                  <c:v>-0.10148491818637601</c:v>
                </c:pt>
                <c:pt idx="14063" formatCode="General">
                  <c:v>-0.111043001231209</c:v>
                </c:pt>
                <c:pt idx="14064" formatCode="General">
                  <c:v>-0.12310086983625</c:v>
                </c:pt>
                <c:pt idx="14065" formatCode="General">
                  <c:v>-0.13723602031993801</c:v>
                </c:pt>
                <c:pt idx="14066" formatCode="General">
                  <c:v>-0.152827804726475</c:v>
                </c:pt>
                <c:pt idx="14067" formatCode="General">
                  <c:v>-0.169836945656889</c:v>
                </c:pt>
                <c:pt idx="14068" formatCode="General">
                  <c:v>-0.18828234039771799</c:v>
                </c:pt>
                <c:pt idx="14069" formatCode="General">
                  <c:v>-0.20705432595644199</c:v>
                </c:pt>
                <c:pt idx="14070" formatCode="General">
                  <c:v>-0.225429884011287</c:v>
                </c:pt>
                <c:pt idx="14071" formatCode="General">
                  <c:v>-0.243489308118231</c:v>
                </c:pt>
                <c:pt idx="14072" formatCode="General">
                  <c:v>-0.261499909408272</c:v>
                </c:pt>
                <c:pt idx="14073" formatCode="General">
                  <c:v>-0.27940377222539797</c:v>
                </c:pt>
                <c:pt idx="14074" formatCode="General">
                  <c:v>-0.29579099547458598</c:v>
                </c:pt>
                <c:pt idx="14075" formatCode="General">
                  <c:v>-0.30940122709192402</c:v>
                </c:pt>
                <c:pt idx="14076" formatCode="General">
                  <c:v>-0.31991140497319198</c:v>
                </c:pt>
                <c:pt idx="14077" formatCode="General">
                  <c:v>-0.32816055114625597</c:v>
                </c:pt>
                <c:pt idx="14078" formatCode="General">
                  <c:v>-0.33498113460428502</c:v>
                </c:pt>
                <c:pt idx="14079" formatCode="General">
                  <c:v>-0.34055356214685201</c:v>
                </c:pt>
                <c:pt idx="14080" formatCode="General">
                  <c:v>-0.34450650290528501</c:v>
                </c:pt>
                <c:pt idx="14081" formatCode="General">
                  <c:v>-0.345833546131952</c:v>
                </c:pt>
                <c:pt idx="14082" formatCode="General">
                  <c:v>-0.34475835083048501</c:v>
                </c:pt>
                <c:pt idx="14083" formatCode="General">
                  <c:v>-0.34132334538022102</c:v>
                </c:pt>
                <c:pt idx="14084" formatCode="General">
                  <c:v>-0.33590187770055802</c:v>
                </c:pt>
                <c:pt idx="14085" formatCode="General">
                  <c:v>-0.32945477027768899</c:v>
                </c:pt>
                <c:pt idx="14086" formatCode="General">
                  <c:v>-0.32181531432660299</c:v>
                </c:pt>
                <c:pt idx="14087" formatCode="General">
                  <c:v>-0.31319654000366898</c:v>
                </c:pt>
                <c:pt idx="14088" formatCode="General">
                  <c:v>-0.30342796682272699</c:v>
                </c:pt>
                <c:pt idx="14089" formatCode="General">
                  <c:v>-0.29192323175266499</c:v>
                </c:pt>
                <c:pt idx="14090" formatCode="General">
                  <c:v>-0.27896094780950398</c:v>
                </c:pt>
                <c:pt idx="14091" formatCode="General">
                  <c:v>-0.26576480658884699</c:v>
                </c:pt>
                <c:pt idx="14092" formatCode="General">
                  <c:v>-0.25347113965332202</c:v>
                </c:pt>
                <c:pt idx="14093" formatCode="General">
                  <c:v>-0.242567219168803</c:v>
                </c:pt>
                <c:pt idx="14094" formatCode="General">
                  <c:v>-0.232831553512205</c:v>
                </c:pt>
                <c:pt idx="14095" formatCode="General">
                  <c:v>-0.224911608687554</c:v>
                </c:pt>
                <c:pt idx="14096" formatCode="General">
                  <c:v>-0.220292880768657</c:v>
                </c:pt>
                <c:pt idx="14097" formatCode="General">
                  <c:v>-0.219622682563585</c:v>
                </c:pt>
                <c:pt idx="14098" formatCode="General">
                  <c:v>-0.223853267008194</c:v>
                </c:pt>
                <c:pt idx="14099" formatCode="General">
                  <c:v>-0.23369071103490199</c:v>
                </c:pt>
                <c:pt idx="14100" formatCode="General">
                  <c:v>-0.24864267452230099</c:v>
                </c:pt>
                <c:pt idx="14101" formatCode="General">
                  <c:v>-0.26670634927936998</c:v>
                </c:pt>
                <c:pt idx="14102" formatCode="General">
                  <c:v>-0.28654504945616599</c:v>
                </c:pt>
                <c:pt idx="14103" formatCode="General">
                  <c:v>-0.30744694387944099</c:v>
                </c:pt>
                <c:pt idx="14104" formatCode="General">
                  <c:v>-0.32754414380539298</c:v>
                </c:pt>
                <c:pt idx="14105" formatCode="General">
                  <c:v>-0.34638822194156499</c:v>
                </c:pt>
                <c:pt idx="14106" formatCode="General">
                  <c:v>-0.36346574157808198</c:v>
                </c:pt>
                <c:pt idx="14107" formatCode="General">
                  <c:v>-0.37777270545220998</c:v>
                </c:pt>
                <c:pt idx="14108" formatCode="General">
                  <c:v>-0.38900505944319802</c:v>
                </c:pt>
                <c:pt idx="14109" formatCode="General">
                  <c:v>-0.39658757720431598</c:v>
                </c:pt>
                <c:pt idx="14110" formatCode="General">
                  <c:v>-0.40003893966041099</c:v>
                </c:pt>
                <c:pt idx="14111" formatCode="General">
                  <c:v>-0.39878549265868302</c:v>
                </c:pt>
                <c:pt idx="14112" formatCode="General">
                  <c:v>-0.392873834242005</c:v>
                </c:pt>
                <c:pt idx="14113" formatCode="General">
                  <c:v>-0.38268957564017397</c:v>
                </c:pt>
                <c:pt idx="14114" formatCode="General">
                  <c:v>-0.36854429475901901</c:v>
                </c:pt>
                <c:pt idx="14115" formatCode="General">
                  <c:v>-0.35122859604643503</c:v>
                </c:pt>
                <c:pt idx="14116" formatCode="General">
                  <c:v>-0.331819646016692</c:v>
                </c:pt>
                <c:pt idx="14117" formatCode="General">
                  <c:v>-0.311208752908405</c:v>
                </c:pt>
                <c:pt idx="14118" formatCode="General">
                  <c:v>-0.29089976908982201</c:v>
                </c:pt>
                <c:pt idx="14119" formatCode="General">
                  <c:v>-0.27262194040248799</c:v>
                </c:pt>
                <c:pt idx="14120" formatCode="General">
                  <c:v>-0.25693662029639802</c:v>
                </c:pt>
                <c:pt idx="14121" formatCode="General">
                  <c:v>-0.24428779222857</c:v>
                </c:pt>
                <c:pt idx="14122" formatCode="General">
                  <c:v>-0.23509318745180199</c:v>
                </c:pt>
                <c:pt idx="14123" formatCode="General">
                  <c:v>-0.228658189965807</c:v>
                </c:pt>
                <c:pt idx="14124" formatCode="General">
                  <c:v>-0.223843342423238</c:v>
                </c:pt>
                <c:pt idx="14125" formatCode="General">
                  <c:v>-0.21988027692368001</c:v>
                </c:pt>
                <c:pt idx="14126" formatCode="General">
                  <c:v>-0.215697069777741</c:v>
                </c:pt>
                <c:pt idx="14127" formatCode="General">
                  <c:v>-0.21093192351241599</c:v>
                </c:pt>
                <c:pt idx="14128" formatCode="General">
                  <c:v>-0.20742350851359201</c:v>
                </c:pt>
                <c:pt idx="14129" formatCode="General">
                  <c:v>-0.206354820613733</c:v>
                </c:pt>
                <c:pt idx="14130" formatCode="General">
                  <c:v>-0.20629580424032801</c:v>
                </c:pt>
                <c:pt idx="14131" formatCode="General">
                  <c:v>-0.20482560025130001</c:v>
                </c:pt>
                <c:pt idx="14132" formatCode="General">
                  <c:v>-0.200817741989434</c:v>
                </c:pt>
                <c:pt idx="14133" formatCode="General">
                  <c:v>-0.193988135276984</c:v>
                </c:pt>
                <c:pt idx="14134" formatCode="General">
                  <c:v>-0.18474127299753701</c:v>
                </c:pt>
                <c:pt idx="14135" formatCode="General">
                  <c:v>-0.17375627128253601</c:v>
                </c:pt>
                <c:pt idx="14136" formatCode="General">
                  <c:v>-0.16131211711228299</c:v>
                </c:pt>
                <c:pt idx="14137" formatCode="General">
                  <c:v>-0.14831213735010501</c:v>
                </c:pt>
                <c:pt idx="14138" formatCode="General">
                  <c:v>-0.136059824312351</c:v>
                </c:pt>
                <c:pt idx="14139" formatCode="General">
                  <c:v>-0.123925546226338</c:v>
                </c:pt>
                <c:pt idx="14140" formatCode="General">
                  <c:v>-0.11133858656543801</c:v>
                </c:pt>
                <c:pt idx="14141" formatCode="General">
                  <c:v>-9.9229966920506896E-2</c:v>
                </c:pt>
                <c:pt idx="14142" formatCode="General">
                  <c:v>-8.7701791208531901E-2</c:v>
                </c:pt>
                <c:pt idx="14143" formatCode="General">
                  <c:v>-7.7737864633381198E-2</c:v>
                </c:pt>
                <c:pt idx="14144" formatCode="General">
                  <c:v>-7.0588114090110496E-2</c:v>
                </c:pt>
                <c:pt idx="14145" formatCode="General">
                  <c:v>-6.5998476315121998E-2</c:v>
                </c:pt>
                <c:pt idx="14146" formatCode="General">
                  <c:v>-6.3331033742191706E-2</c:v>
                </c:pt>
                <c:pt idx="14147" formatCode="General">
                  <c:v>-6.1309107473068301E-2</c:v>
                </c:pt>
                <c:pt idx="14148" formatCode="General">
                  <c:v>-5.8430587765695603E-2</c:v>
                </c:pt>
                <c:pt idx="14149" formatCode="General">
                  <c:v>-5.3748139108414902E-2</c:v>
                </c:pt>
                <c:pt idx="14150" formatCode="General">
                  <c:v>-4.7235104399492203E-2</c:v>
                </c:pt>
                <c:pt idx="14151" formatCode="General">
                  <c:v>-3.9700207504778699E-2</c:v>
                </c:pt>
                <c:pt idx="14152" formatCode="General">
                  <c:v>-3.1551095238634197E-2</c:v>
                </c:pt>
                <c:pt idx="14153" formatCode="General">
                  <c:v>-2.2684595028255601E-2</c:v>
                </c:pt>
                <c:pt idx="14154" formatCode="General">
                  <c:v>-1.42312358139294E-2</c:v>
                </c:pt>
                <c:pt idx="14155" formatCode="General">
                  <c:v>-7.8209266078903099E-3</c:v>
                </c:pt>
                <c:pt idx="14156" formatCode="General">
                  <c:v>-3.0680633515667399E-3</c:v>
                </c:pt>
                <c:pt idx="14157" formatCode="General">
                  <c:v>1.81287375214899E-3</c:v>
                </c:pt>
                <c:pt idx="14158" formatCode="General">
                  <c:v>7.5344632972317001E-3</c:v>
                </c:pt>
                <c:pt idx="14159" formatCode="General">
                  <c:v>1.31166653126727E-2</c:v>
                </c:pt>
                <c:pt idx="14160" formatCode="General">
                  <c:v>1.81920857570869E-2</c:v>
                </c:pt>
                <c:pt idx="14161" formatCode="General">
                  <c:v>2.26271564703984E-2</c:v>
                </c:pt>
                <c:pt idx="14162" formatCode="General">
                  <c:v>2.62028341059269E-2</c:v>
                </c:pt>
                <c:pt idx="14163" formatCode="General">
                  <c:v>2.9299021523984101E-2</c:v>
                </c:pt>
                <c:pt idx="14164" formatCode="General">
                  <c:v>3.22518971270776E-2</c:v>
                </c:pt>
                <c:pt idx="14165" formatCode="General">
                  <c:v>3.5296853794752198E-2</c:v>
                </c:pt>
                <c:pt idx="14166" formatCode="General">
                  <c:v>3.82271233746646E-2</c:v>
                </c:pt>
                <c:pt idx="14167" formatCode="General">
                  <c:v>4.1079848396180403E-2</c:v>
                </c:pt>
                <c:pt idx="14168" formatCode="General">
                  <c:v>4.4057700175358899E-2</c:v>
                </c:pt>
                <c:pt idx="14169" formatCode="General">
                  <c:v>4.6893019606543997E-2</c:v>
                </c:pt>
                <c:pt idx="14170" formatCode="General">
                  <c:v>4.9664744023666302E-2</c:v>
                </c:pt>
                <c:pt idx="14171" formatCode="General">
                  <c:v>5.2745117997497697E-2</c:v>
                </c:pt>
                <c:pt idx="14172" formatCode="General">
                  <c:v>5.6587962443630603E-2</c:v>
                </c:pt>
                <c:pt idx="14173" formatCode="General">
                  <c:v>6.1798833237097603E-2</c:v>
                </c:pt>
                <c:pt idx="14174" formatCode="General">
                  <c:v>6.8851711058720497E-2</c:v>
                </c:pt>
                <c:pt idx="14175" formatCode="General">
                  <c:v>7.7314692107498903E-2</c:v>
                </c:pt>
                <c:pt idx="14176" formatCode="General">
                  <c:v>8.6591674925092593E-2</c:v>
                </c:pt>
                <c:pt idx="14177" formatCode="General">
                  <c:v>9.6607876293765799E-2</c:v>
                </c:pt>
                <c:pt idx="14178" formatCode="General">
                  <c:v>0.107730092258149</c:v>
                </c:pt>
                <c:pt idx="14179" formatCode="General">
                  <c:v>0.11974398197776701</c:v>
                </c:pt>
                <c:pt idx="14180" formatCode="General">
                  <c:v>0.13133165143536599</c:v>
                </c:pt>
                <c:pt idx="14181" formatCode="General">
                  <c:v>0.14208533889063499</c:v>
                </c:pt>
                <c:pt idx="14182" formatCode="General">
                  <c:v>0.15147621161357699</c:v>
                </c:pt>
                <c:pt idx="14183" formatCode="General">
                  <c:v>0.15852424933705</c:v>
                </c:pt>
                <c:pt idx="14184" formatCode="General">
                  <c:v>0.16291612598781799</c:v>
                </c:pt>
                <c:pt idx="14185" formatCode="General">
                  <c:v>0.164182854101797</c:v>
                </c:pt>
                <c:pt idx="14186" formatCode="General">
                  <c:v>0.163161966031102</c:v>
                </c:pt>
                <c:pt idx="14187" formatCode="General">
                  <c:v>0.161619282725392</c:v>
                </c:pt>
                <c:pt idx="14188" formatCode="General">
                  <c:v>0.16080470583891199</c:v>
                </c:pt>
                <c:pt idx="14189" formatCode="General">
                  <c:v>0.16128617320032301</c:v>
                </c:pt>
                <c:pt idx="14190" formatCode="General">
                  <c:v>0.16275403859513801</c:v>
                </c:pt>
                <c:pt idx="14191" formatCode="General">
                  <c:v>0.165410859995577</c:v>
                </c:pt>
                <c:pt idx="14192" formatCode="General">
                  <c:v>0.16923786370229499</c:v>
                </c:pt>
                <c:pt idx="14193" formatCode="General">
                  <c:v>0.17358426799840199</c:v>
                </c:pt>
                <c:pt idx="14194" formatCode="General">
                  <c:v>0.17805831059007299</c:v>
                </c:pt>
                <c:pt idx="14195" formatCode="General">
                  <c:v>0.18165172575461699</c:v>
                </c:pt>
                <c:pt idx="14196" formatCode="General">
                  <c:v>0.18451689839166099</c:v>
                </c:pt>
                <c:pt idx="14197" formatCode="General">
                  <c:v>0.18786398589429401</c:v>
                </c:pt>
                <c:pt idx="14198" formatCode="General">
                  <c:v>0.191920392074309</c:v>
                </c:pt>
                <c:pt idx="14199" formatCode="General">
                  <c:v>0.196611539529261</c:v>
                </c:pt>
                <c:pt idx="14200" formatCode="General">
                  <c:v>0.20173315882058901</c:v>
                </c:pt>
                <c:pt idx="14201" formatCode="General">
                  <c:v>0.20684121376028899</c:v>
                </c:pt>
                <c:pt idx="14202" formatCode="General">
                  <c:v>0.211584629936238</c:v>
                </c:pt>
                <c:pt idx="14203" formatCode="General">
                  <c:v>0.21615721822179501</c:v>
                </c:pt>
                <c:pt idx="14204" formatCode="General">
                  <c:v>0.22131113496937399</c:v>
                </c:pt>
                <c:pt idx="14205" formatCode="General">
                  <c:v>0.22698652056781199</c:v>
                </c:pt>
                <c:pt idx="14206" formatCode="General">
                  <c:v>0.23226756316222799</c:v>
                </c:pt>
                <c:pt idx="14207" formatCode="General">
                  <c:v>0.23680604926041901</c:v>
                </c:pt>
                <c:pt idx="14208" formatCode="General">
                  <c:v>0.24051042458521699</c:v>
                </c:pt>
                <c:pt idx="14209" formatCode="General">
                  <c:v>0.24364286802583399</c:v>
                </c:pt>
                <c:pt idx="14210" formatCode="General">
                  <c:v>0.24570715437494201</c:v>
                </c:pt>
                <c:pt idx="14211" formatCode="General">
                  <c:v>0.245604214799135</c:v>
                </c:pt>
                <c:pt idx="14212" formatCode="General">
                  <c:v>0.243266121967434</c:v>
                </c:pt>
                <c:pt idx="14213" formatCode="General">
                  <c:v>0.239108581415229</c:v>
                </c:pt>
                <c:pt idx="14214" formatCode="General">
                  <c:v>0.23403484138024799</c:v>
                </c:pt>
                <c:pt idx="14215" formatCode="General">
                  <c:v>0.228780356953355</c:v>
                </c:pt>
                <c:pt idx="14216" formatCode="General">
                  <c:v>0.22313740222704601</c:v>
                </c:pt>
                <c:pt idx="14217" formatCode="General">
                  <c:v>0.21766224365006401</c:v>
                </c:pt>
                <c:pt idx="14218" formatCode="General">
                  <c:v>0.213165300904336</c:v>
                </c:pt>
                <c:pt idx="14219" formatCode="General">
                  <c:v>0.20911037286558801</c:v>
                </c:pt>
                <c:pt idx="14220" formatCode="General">
                  <c:v>0.204806439624764</c:v>
                </c:pt>
                <c:pt idx="14221" formatCode="General">
                  <c:v>0.200543568723722</c:v>
                </c:pt>
                <c:pt idx="14222" formatCode="General">
                  <c:v>0.196432358254818</c:v>
                </c:pt>
                <c:pt idx="14223" formatCode="General">
                  <c:v>0.19169088604103601</c:v>
                </c:pt>
                <c:pt idx="14224" formatCode="General">
                  <c:v>0.18655841025366399</c:v>
                </c:pt>
                <c:pt idx="14225" formatCode="General">
                  <c:v>0.18184553653771199</c:v>
                </c:pt>
                <c:pt idx="14226" formatCode="General">
                  <c:v>0.17691344213552501</c:v>
                </c:pt>
                <c:pt idx="14227" formatCode="General">
                  <c:v>0.171350958051391</c:v>
                </c:pt>
                <c:pt idx="14228" formatCode="General">
                  <c:v>0.16577699648887001</c:v>
                </c:pt>
                <c:pt idx="14229" formatCode="General">
                  <c:v>0.16046719838718501</c:v>
                </c:pt>
                <c:pt idx="14230" formatCode="General">
                  <c:v>0.155833480797508</c:v>
                </c:pt>
                <c:pt idx="14231" formatCode="General">
                  <c:v>0.152552587807572</c:v>
                </c:pt>
                <c:pt idx="14232" formatCode="General">
                  <c:v>0.150489983091981</c:v>
                </c:pt>
                <c:pt idx="14233" formatCode="General">
                  <c:v>0.149494160639947</c:v>
                </c:pt>
                <c:pt idx="14234" formatCode="General">
                  <c:v>0.15013176503846601</c:v>
                </c:pt>
                <c:pt idx="14235" formatCode="General">
                  <c:v>0.15321897877159901</c:v>
                </c:pt>
                <c:pt idx="14236" formatCode="General">
                  <c:v>0.15864882549922399</c:v>
                </c:pt>
                <c:pt idx="14237" formatCode="General">
                  <c:v>0.16506163918033001</c:v>
                </c:pt>
                <c:pt idx="14238" formatCode="General">
                  <c:v>0.172412528061297</c:v>
                </c:pt>
                <c:pt idx="14239" formatCode="General">
                  <c:v>0.18127789284269499</c:v>
                </c:pt>
                <c:pt idx="14240" formatCode="General">
                  <c:v>0.19176174061755899</c:v>
                </c:pt>
                <c:pt idx="14241" formatCode="General">
                  <c:v>0.203830572520353</c:v>
                </c:pt>
                <c:pt idx="14242" formatCode="General">
                  <c:v>0.216516240677112</c:v>
                </c:pt>
                <c:pt idx="14243" formatCode="General">
                  <c:v>0.229080607406977</c:v>
                </c:pt>
                <c:pt idx="14244" formatCode="General">
                  <c:v>0.24094190420233799</c:v>
                </c:pt>
                <c:pt idx="14245" formatCode="General">
                  <c:v>0.25205834163688501</c:v>
                </c:pt>
                <c:pt idx="14246" formatCode="General">
                  <c:v>0.26237791773387098</c:v>
                </c:pt>
                <c:pt idx="14247" formatCode="General">
                  <c:v>0.27063036141929397</c:v>
                </c:pt>
                <c:pt idx="14248" formatCode="General">
                  <c:v>0.27643179088114</c:v>
                </c:pt>
                <c:pt idx="14249" formatCode="General">
                  <c:v>0.28085773369112199</c:v>
                </c:pt>
                <c:pt idx="14250" formatCode="General">
                  <c:v>0.284365208737901</c:v>
                </c:pt>
                <c:pt idx="14251" formatCode="General">
                  <c:v>0.286039143005972</c:v>
                </c:pt>
                <c:pt idx="14252" formatCode="General">
                  <c:v>0.28508494568906101</c:v>
                </c:pt>
                <c:pt idx="14253" formatCode="General">
                  <c:v>0.28175041107218901</c:v>
                </c:pt>
                <c:pt idx="14254" formatCode="General">
                  <c:v>0.276726726882708</c:v>
                </c:pt>
                <c:pt idx="14255" formatCode="General">
                  <c:v>0.270808384756617</c:v>
                </c:pt>
                <c:pt idx="14256" formatCode="General">
                  <c:v>0.26541702352986302</c:v>
                </c:pt>
                <c:pt idx="14257" formatCode="General">
                  <c:v>0.261788920760334</c:v>
                </c:pt>
                <c:pt idx="14258" formatCode="General">
                  <c:v>0.25885315746593701</c:v>
                </c:pt>
                <c:pt idx="14259" formatCode="General">
                  <c:v>0.25513046423372199</c:v>
                </c:pt>
                <c:pt idx="14260" formatCode="General">
                  <c:v>0.25104878081660897</c:v>
                </c:pt>
                <c:pt idx="14261" formatCode="General">
                  <c:v>0.2468403714146</c:v>
                </c:pt>
                <c:pt idx="14262" formatCode="General">
                  <c:v>0.24198761111977199</c:v>
                </c:pt>
                <c:pt idx="14263" formatCode="General">
                  <c:v>0.23690530633731199</c:v>
                </c:pt>
                <c:pt idx="14264" formatCode="General">
                  <c:v>0.232807829916124</c:v>
                </c:pt>
                <c:pt idx="14265" formatCode="General">
                  <c:v>0.23023518974809501</c:v>
                </c:pt>
                <c:pt idx="14266" formatCode="General">
                  <c:v>0.22947477079680301</c:v>
                </c:pt>
                <c:pt idx="14267" formatCode="General">
                  <c:v>0.23024975806091399</c:v>
                </c:pt>
                <c:pt idx="14268" formatCode="General">
                  <c:v>0.23318035409947299</c:v>
                </c:pt>
                <c:pt idx="14269" formatCode="General">
                  <c:v>0.23969205913102301</c:v>
                </c:pt>
                <c:pt idx="14270" formatCode="General">
                  <c:v>0.24878577007553801</c:v>
                </c:pt>
                <c:pt idx="14271" formatCode="General">
                  <c:v>0.25868486119597001</c:v>
                </c:pt>
                <c:pt idx="14272" formatCode="General">
                  <c:v>0.26867112689649603</c:v>
                </c:pt>
                <c:pt idx="14273" formatCode="General">
                  <c:v>0.27779192644635903</c:v>
                </c:pt>
                <c:pt idx="14274" formatCode="General">
                  <c:v>0.285699573298622</c:v>
                </c:pt>
                <c:pt idx="14275" formatCode="General">
                  <c:v>0.29286258036813501</c:v>
                </c:pt>
                <c:pt idx="14276" formatCode="General">
                  <c:v>0.29914887266532503</c:v>
                </c:pt>
                <c:pt idx="14277" formatCode="General">
                  <c:v>0.30443917966202899</c:v>
                </c:pt>
                <c:pt idx="14278" formatCode="General">
                  <c:v>0.30877736345911999</c:v>
                </c:pt>
                <c:pt idx="14279" formatCode="General">
                  <c:v>0.31190913787937202</c:v>
                </c:pt>
                <c:pt idx="14280" formatCode="General">
                  <c:v>0.31412186238002299</c:v>
                </c:pt>
                <c:pt idx="14281" formatCode="General">
                  <c:v>0.316102037189676</c:v>
                </c:pt>
                <c:pt idx="14282" formatCode="General">
                  <c:v>0.31717739744743301</c:v>
                </c:pt>
                <c:pt idx="14283" formatCode="General">
                  <c:v>0.316398208824547</c:v>
                </c:pt>
                <c:pt idx="14284" formatCode="General">
                  <c:v>0.31422850254918699</c:v>
                </c:pt>
                <c:pt idx="14285" formatCode="General">
                  <c:v>0.31052743901025398</c:v>
                </c:pt>
                <c:pt idx="14286" formatCode="General">
                  <c:v>0.30419550462670802</c:v>
                </c:pt>
                <c:pt idx="14287" formatCode="General">
                  <c:v>0.29484105942927002</c:v>
                </c:pt>
                <c:pt idx="14288" formatCode="General">
                  <c:v>0.28316092900311801</c:v>
                </c:pt>
                <c:pt idx="14289" formatCode="General">
                  <c:v>0.27032785977448998</c:v>
                </c:pt>
                <c:pt idx="14290" formatCode="General">
                  <c:v>0.257146817779137</c:v>
                </c:pt>
                <c:pt idx="14291" formatCode="General">
                  <c:v>0.24393089102430501</c:v>
                </c:pt>
                <c:pt idx="14292" formatCode="General">
                  <c:v>0.23130028128716701</c:v>
                </c:pt>
                <c:pt idx="14293" formatCode="General">
                  <c:v>0.22029310377303901</c:v>
                </c:pt>
                <c:pt idx="14294" formatCode="General">
                  <c:v>0.21143938328707801</c:v>
                </c:pt>
                <c:pt idx="14295" formatCode="General">
                  <c:v>0.20477969225127499</c:v>
                </c:pt>
                <c:pt idx="14296" formatCode="General">
                  <c:v>0.199801070495814</c:v>
                </c:pt>
                <c:pt idx="14297" formatCode="General">
                  <c:v>0.196621204281926</c:v>
                </c:pt>
                <c:pt idx="14298" formatCode="General">
                  <c:v>0.19595807839248</c:v>
                </c:pt>
                <c:pt idx="14299" formatCode="General">
                  <c:v>0.19763693179094399</c:v>
                </c:pt>
                <c:pt idx="14300" formatCode="General">
                  <c:v>0.20030987179264501</c:v>
                </c:pt>
                <c:pt idx="14301" formatCode="General">
                  <c:v>0.20309192820921501</c:v>
                </c:pt>
                <c:pt idx="14302" formatCode="General">
                  <c:v>0.206870026280704</c:v>
                </c:pt>
                <c:pt idx="14303" formatCode="General">
                  <c:v>0.21248133879067699</c:v>
                </c:pt>
                <c:pt idx="14304" formatCode="General">
                  <c:v>0.21972131741742501</c:v>
                </c:pt>
                <c:pt idx="14305" formatCode="General">
                  <c:v>0.227697940402209</c:v>
                </c:pt>
                <c:pt idx="14306" formatCode="General">
                  <c:v>0.235308493244588</c:v>
                </c:pt>
                <c:pt idx="14307" formatCode="General">
                  <c:v>0.24185958724717899</c:v>
                </c:pt>
                <c:pt idx="14308" formatCode="General">
                  <c:v>0.24776816474805999</c:v>
                </c:pt>
                <c:pt idx="14309" formatCode="General">
                  <c:v>0.25300600230735298</c:v>
                </c:pt>
                <c:pt idx="14310" formatCode="General">
                  <c:v>0.25587411886793099</c:v>
                </c:pt>
                <c:pt idx="14311" formatCode="General">
                  <c:v>0.254146383518076</c:v>
                </c:pt>
                <c:pt idx="14312" formatCode="General">
                  <c:v>0.24706515886074801</c:v>
                </c:pt>
                <c:pt idx="14313" formatCode="General">
                  <c:v>0.23504195384315399</c:v>
                </c:pt>
                <c:pt idx="14314" formatCode="General">
                  <c:v>0.21839388906232701</c:v>
                </c:pt>
                <c:pt idx="14315" formatCode="General">
                  <c:v>0.19766242259769301</c:v>
                </c:pt>
                <c:pt idx="14316" formatCode="General">
                  <c:v>0.174242458049719</c:v>
                </c:pt>
                <c:pt idx="14317" formatCode="General">
                  <c:v>0.14921593433716701</c:v>
                </c:pt>
                <c:pt idx="14318" formatCode="General">
                  <c:v>0.122704122024441</c:v>
                </c:pt>
                <c:pt idx="14319" formatCode="General">
                  <c:v>9.5109653347068293E-2</c:v>
                </c:pt>
                <c:pt idx="14320" formatCode="General">
                  <c:v>6.73322299515038E-2</c:v>
                </c:pt>
                <c:pt idx="14321" formatCode="General">
                  <c:v>4.0567270564573703E-2</c:v>
                </c:pt>
                <c:pt idx="14322" formatCode="General">
                  <c:v>1.53732505160933E-2</c:v>
                </c:pt>
                <c:pt idx="14323" formatCode="General">
                  <c:v>-8.3734370774912401E-3</c:v>
                </c:pt>
                <c:pt idx="14324" formatCode="General">
                  <c:v>-2.9780490955104301E-2</c:v>
                </c:pt>
                <c:pt idx="14325" formatCode="General">
                  <c:v>-4.7253164173900797E-2</c:v>
                </c:pt>
                <c:pt idx="14326" formatCode="General">
                  <c:v>-5.9665191354518601E-2</c:v>
                </c:pt>
                <c:pt idx="14327" formatCode="General">
                  <c:v>-6.6423185682018701E-2</c:v>
                </c:pt>
                <c:pt idx="14328" formatCode="General">
                  <c:v>-6.7431226794020693E-2</c:v>
                </c:pt>
                <c:pt idx="14329" formatCode="General">
                  <c:v>-6.3346475237042205E-2</c:v>
                </c:pt>
                <c:pt idx="14330" formatCode="General">
                  <c:v>-5.4817364206853701E-2</c:v>
                </c:pt>
                <c:pt idx="14331" formatCode="General">
                  <c:v>-4.2480515241561899E-2</c:v>
                </c:pt>
                <c:pt idx="14332" formatCode="General">
                  <c:v>-2.7135174470617002E-2</c:v>
                </c:pt>
                <c:pt idx="14333" formatCode="General">
                  <c:v>-9.1842783795475294E-3</c:v>
                </c:pt>
                <c:pt idx="14334" formatCode="General">
                  <c:v>1.0888573061313699E-2</c:v>
                </c:pt>
                <c:pt idx="14335" formatCode="General">
                  <c:v>3.23484194643366E-2</c:v>
                </c:pt>
                <c:pt idx="14336" formatCode="General">
                  <c:v>5.4161767890769298E-2</c:v>
                </c:pt>
                <c:pt idx="14337" formatCode="General">
                  <c:v>7.5395426184189498E-2</c:v>
                </c:pt>
                <c:pt idx="14338" formatCode="General">
                  <c:v>9.5014012031692699E-2</c:v>
                </c:pt>
                <c:pt idx="14339" formatCode="General">
                  <c:v>0.111834663770989</c:v>
                </c:pt>
                <c:pt idx="14340" formatCode="General">
                  <c:v>0.12553933169885401</c:v>
                </c:pt>
                <c:pt idx="14341" formatCode="General">
                  <c:v>0.136870348651459</c:v>
                </c:pt>
                <c:pt idx="14342" formatCode="General">
                  <c:v>0.14566551164507099</c:v>
                </c:pt>
                <c:pt idx="14343" formatCode="General">
                  <c:v>0.15041915148875901</c:v>
                </c:pt>
                <c:pt idx="14344" formatCode="General">
                  <c:v>0.15012592407491601</c:v>
                </c:pt>
                <c:pt idx="14345" formatCode="General">
                  <c:v>0.14449205795213199</c:v>
                </c:pt>
                <c:pt idx="14346" formatCode="General">
                  <c:v>0.13352265520487699</c:v>
                </c:pt>
                <c:pt idx="14347" formatCode="General">
                  <c:v>0.11746599034373301</c:v>
                </c:pt>
                <c:pt idx="14348" formatCode="General">
                  <c:v>9.7072292929152898E-2</c:v>
                </c:pt>
                <c:pt idx="14349" formatCode="General">
                  <c:v>7.2924214889699496E-2</c:v>
                </c:pt>
                <c:pt idx="14350" formatCode="General">
                  <c:v>4.5383059931586603E-2</c:v>
                </c:pt>
                <c:pt idx="14351" formatCode="General">
                  <c:v>1.5891991765233999E-2</c:v>
                </c:pt>
                <c:pt idx="14352" formatCode="General">
                  <c:v>-1.3695454344682801E-2</c:v>
                </c:pt>
                <c:pt idx="14353" formatCode="General">
                  <c:v>-4.2655215936772399E-2</c:v>
                </c:pt>
                <c:pt idx="14354" formatCode="General">
                  <c:v>-7.0475447505611993E-2</c:v>
                </c:pt>
                <c:pt idx="14355" formatCode="General">
                  <c:v>-9.6057844053090105E-2</c:v>
                </c:pt>
                <c:pt idx="14356" formatCode="General">
                  <c:v>-0.118909732067916</c:v>
                </c:pt>
                <c:pt idx="14357" formatCode="General">
                  <c:v>-0.138846430891856</c:v>
                </c:pt>
                <c:pt idx="14358" formatCode="General">
                  <c:v>-0.15568645266572101</c:v>
                </c:pt>
                <c:pt idx="14359" formatCode="General">
                  <c:v>-0.169752141878449</c:v>
                </c:pt>
                <c:pt idx="14360" formatCode="General">
                  <c:v>-0.18083771097443599</c:v>
                </c:pt>
                <c:pt idx="14361" formatCode="General">
                  <c:v>-0.18853137889236801</c:v>
                </c:pt>
                <c:pt idx="14362" formatCode="General">
                  <c:v>-0.193392813360382</c:v>
                </c:pt>
                <c:pt idx="14363" formatCode="General">
                  <c:v>-0.19584091391612901</c:v>
                </c:pt>
                <c:pt idx="14364" formatCode="General">
                  <c:v>-0.19665750325031101</c:v>
                </c:pt>
                <c:pt idx="14365" formatCode="General">
                  <c:v>-0.197007508489105</c:v>
                </c:pt>
                <c:pt idx="14366" formatCode="General">
                  <c:v>-0.196979315030227</c:v>
                </c:pt>
                <c:pt idx="14367" formatCode="General">
                  <c:v>-0.19614197625646501</c:v>
                </c:pt>
                <c:pt idx="14368" formatCode="General">
                  <c:v>-0.19479931693288499</c:v>
                </c:pt>
                <c:pt idx="14369" formatCode="General">
                  <c:v>-0.19328918610401599</c:v>
                </c:pt>
                <c:pt idx="14370" formatCode="General">
                  <c:v>-0.19214661521121501</c:v>
                </c:pt>
                <c:pt idx="14371" formatCode="General">
                  <c:v>-0.19104440697028699</c:v>
                </c:pt>
                <c:pt idx="14372" formatCode="General">
                  <c:v>-0.18931574793968101</c:v>
                </c:pt>
                <c:pt idx="14373" formatCode="General">
                  <c:v>-0.18742893666810201</c:v>
                </c:pt>
                <c:pt idx="14374" formatCode="General">
                  <c:v>-0.184670788582353</c:v>
                </c:pt>
                <c:pt idx="14375" formatCode="General">
                  <c:v>-0.18080278855207599</c:v>
                </c:pt>
                <c:pt idx="14376" formatCode="General">
                  <c:v>-0.176996521276503</c:v>
                </c:pt>
                <c:pt idx="14377" formatCode="General">
                  <c:v>-0.173791921599555</c:v>
                </c:pt>
                <c:pt idx="14378" formatCode="General">
                  <c:v>-0.17179368971935999</c:v>
                </c:pt>
                <c:pt idx="14379" formatCode="General">
                  <c:v>-0.17168984350817501</c:v>
                </c:pt>
                <c:pt idx="14380" formatCode="General">
                  <c:v>-0.17424945193599001</c:v>
                </c:pt>
                <c:pt idx="14381" formatCode="General">
                  <c:v>-0.18006517002997099</c:v>
                </c:pt>
                <c:pt idx="14382" formatCode="General">
                  <c:v>-0.18834963862637299</c:v>
                </c:pt>
                <c:pt idx="14383" formatCode="General">
                  <c:v>-0.19766358938474499</c:v>
                </c:pt>
                <c:pt idx="14384" formatCode="General">
                  <c:v>-0.20808953787889001</c:v>
                </c:pt>
                <c:pt idx="14385" formatCode="General">
                  <c:v>-0.22006524153743801</c:v>
                </c:pt>
                <c:pt idx="14386" formatCode="General">
                  <c:v>-0.233230494500616</c:v>
                </c:pt>
                <c:pt idx="14387" formatCode="General">
                  <c:v>-0.24700562533525</c:v>
                </c:pt>
                <c:pt idx="14388" formatCode="General">
                  <c:v>-0.25990459473202698</c:v>
                </c:pt>
                <c:pt idx="14389" formatCode="General">
                  <c:v>-0.270568685471197</c:v>
                </c:pt>
                <c:pt idx="14390" formatCode="General">
                  <c:v>-0.27914505358032399</c:v>
                </c:pt>
                <c:pt idx="14391" formatCode="General">
                  <c:v>-0.28725024181658099</c:v>
                </c:pt>
                <c:pt idx="14392" formatCode="General">
                  <c:v>-0.294856990602266</c:v>
                </c:pt>
                <c:pt idx="14393" formatCode="General">
                  <c:v>-0.300325173479698</c:v>
                </c:pt>
                <c:pt idx="14394" formatCode="General">
                  <c:v>-0.30305393850853102</c:v>
                </c:pt>
                <c:pt idx="14395" formatCode="General">
                  <c:v>-0.30308725507252998</c:v>
                </c:pt>
                <c:pt idx="14396" formatCode="General">
                  <c:v>-0.30077434109683099</c:v>
                </c:pt>
                <c:pt idx="14397" formatCode="General">
                  <c:v>-0.29665449428316598</c:v>
                </c:pt>
                <c:pt idx="14398" formatCode="General">
                  <c:v>-0.29139654295329498</c:v>
                </c:pt>
                <c:pt idx="14399" formatCode="General">
                  <c:v>-0.28687088065898197</c:v>
                </c:pt>
                <c:pt idx="14400" formatCode="General">
                  <c:v>-0.28423540367532302</c:v>
                </c:pt>
                <c:pt idx="14401" formatCode="General">
                  <c:v>-0.28280453010454198</c:v>
                </c:pt>
                <c:pt idx="14402" formatCode="General">
                  <c:v>-0.28247320494023298</c:v>
                </c:pt>
                <c:pt idx="14403" formatCode="General">
                  <c:v>-0.283659194872315</c:v>
                </c:pt>
                <c:pt idx="14404" formatCode="General">
                  <c:v>-0.28573759178840802</c:v>
                </c:pt>
                <c:pt idx="14405" formatCode="General">
                  <c:v>-0.28714803712082898</c:v>
                </c:pt>
                <c:pt idx="14406" formatCode="General">
                  <c:v>-0.28679312270332302</c:v>
                </c:pt>
                <c:pt idx="14407" formatCode="General">
                  <c:v>-0.28390378973122599</c:v>
                </c:pt>
                <c:pt idx="14408" formatCode="General">
                  <c:v>-0.280075413892035</c:v>
                </c:pt>
                <c:pt idx="14409" formatCode="General">
                  <c:v>-0.27640453096906398</c:v>
                </c:pt>
                <c:pt idx="14410" formatCode="General">
                  <c:v>-0.27214510675210402</c:v>
                </c:pt>
                <c:pt idx="14411" formatCode="General">
                  <c:v>-0.26765766970977001</c:v>
                </c:pt>
                <c:pt idx="14412" formatCode="General">
                  <c:v>-0.262849907029163</c:v>
                </c:pt>
                <c:pt idx="14413" formatCode="General">
                  <c:v>-0.25810954185110802</c:v>
                </c:pt>
                <c:pt idx="14414" formatCode="General">
                  <c:v>-0.253810471540446</c:v>
                </c:pt>
                <c:pt idx="14415" formatCode="General">
                  <c:v>-0.249562467140998</c:v>
                </c:pt>
                <c:pt idx="14416" formatCode="General">
                  <c:v>-0.24588705231455199</c:v>
                </c:pt>
                <c:pt idx="14417" formatCode="General">
                  <c:v>-0.24376739949406401</c:v>
                </c:pt>
                <c:pt idx="14418" formatCode="General">
                  <c:v>-0.243524993851435</c:v>
                </c:pt>
                <c:pt idx="14419" formatCode="General">
                  <c:v>-0.24469117113126199</c:v>
                </c:pt>
                <c:pt idx="14420" formatCode="General">
                  <c:v>-0.24650200937271399</c:v>
                </c:pt>
                <c:pt idx="14421" formatCode="General">
                  <c:v>-0.247817501427602</c:v>
                </c:pt>
                <c:pt idx="14422" formatCode="General">
                  <c:v>-0.24739591444501499</c:v>
                </c:pt>
                <c:pt idx="14423" formatCode="General">
                  <c:v>-0.245402185373228</c:v>
                </c:pt>
                <c:pt idx="14424" formatCode="General">
                  <c:v>-0.24240656415657899</c:v>
                </c:pt>
                <c:pt idx="14425" formatCode="General">
                  <c:v>-0.237881833885908</c:v>
                </c:pt>
                <c:pt idx="14426" formatCode="General">
                  <c:v>-0.231336045518552</c:v>
                </c:pt>
                <c:pt idx="14427" formatCode="General">
                  <c:v>-0.22326439624995401</c:v>
                </c:pt>
                <c:pt idx="14428" formatCode="General">
                  <c:v>-0.213800925608537</c:v>
                </c:pt>
                <c:pt idx="14429" formatCode="General">
                  <c:v>-0.20210955105633599</c:v>
                </c:pt>
                <c:pt idx="14430" formatCode="General">
                  <c:v>-0.188772896549603</c:v>
                </c:pt>
                <c:pt idx="14431" formatCode="General">
                  <c:v>-0.17620963167919701</c:v>
                </c:pt>
                <c:pt idx="14432" formatCode="General">
                  <c:v>-0.16552892848582301</c:v>
                </c:pt>
                <c:pt idx="14433" formatCode="General">
                  <c:v>-0.156555781229197</c:v>
                </c:pt>
                <c:pt idx="14434" formatCode="General">
                  <c:v>-0.149052385350566</c:v>
                </c:pt>
                <c:pt idx="14435" formatCode="General">
                  <c:v>-0.142182421788694</c:v>
                </c:pt>
                <c:pt idx="14436" formatCode="General">
                  <c:v>-0.136158687560438</c:v>
                </c:pt>
                <c:pt idx="14437" formatCode="General">
                  <c:v>-0.13099997431872001</c:v>
                </c:pt>
                <c:pt idx="14438" formatCode="General">
                  <c:v>-0.126625603172595</c:v>
                </c:pt>
                <c:pt idx="14439" formatCode="General">
                  <c:v>-0.123982522239585</c:v>
                </c:pt>
                <c:pt idx="14440" formatCode="General">
                  <c:v>-0.123802087777904</c:v>
                </c:pt>
                <c:pt idx="14441" formatCode="General">
                  <c:v>-0.12683728783738801</c:v>
                </c:pt>
                <c:pt idx="14442" formatCode="General">
                  <c:v>-0.13331809499428399</c:v>
                </c:pt>
                <c:pt idx="14443" formatCode="General">
                  <c:v>-0.14176667227711501</c:v>
                </c:pt>
                <c:pt idx="14444" formatCode="General">
                  <c:v>-0.150686511578766</c:v>
                </c:pt>
                <c:pt idx="14445" formatCode="General">
                  <c:v>-0.15888435671002599</c:v>
                </c:pt>
                <c:pt idx="14446" formatCode="General">
                  <c:v>-0.16399885059018299</c:v>
                </c:pt>
                <c:pt idx="14447" formatCode="General">
                  <c:v>-0.16551960845341099</c:v>
                </c:pt>
                <c:pt idx="14448" formatCode="General">
                  <c:v>-0.16510362695945699</c:v>
                </c:pt>
                <c:pt idx="14449" formatCode="General">
                  <c:v>-0.16375959699178999</c:v>
                </c:pt>
                <c:pt idx="14450" formatCode="General">
                  <c:v>-0.16159851911658299</c:v>
                </c:pt>
                <c:pt idx="14451" formatCode="General">
                  <c:v>-0.15836129241258801</c:v>
                </c:pt>
                <c:pt idx="14452" formatCode="General">
                  <c:v>-0.154771867098803</c:v>
                </c:pt>
                <c:pt idx="14453" formatCode="General">
                  <c:v>-0.15189408433832499</c:v>
                </c:pt>
                <c:pt idx="14454" formatCode="General">
                  <c:v>-0.14979694046117301</c:v>
                </c:pt>
                <c:pt idx="14455" formatCode="General">
                  <c:v>-0.14804928174142101</c:v>
                </c:pt>
                <c:pt idx="14456" formatCode="General">
                  <c:v>-0.146682965530186</c:v>
                </c:pt>
                <c:pt idx="14457" formatCode="General">
                  <c:v>-0.14637700042210999</c:v>
                </c:pt>
                <c:pt idx="14458" formatCode="General">
                  <c:v>-0.148365498886147</c:v>
                </c:pt>
                <c:pt idx="14459" formatCode="General">
                  <c:v>-0.15350753054718599</c:v>
                </c:pt>
                <c:pt idx="14460" formatCode="General">
                  <c:v>-0.16117268488934999</c:v>
                </c:pt>
                <c:pt idx="14461" formatCode="General">
                  <c:v>-0.17052245176932099</c:v>
                </c:pt>
                <c:pt idx="14462" formatCode="General">
                  <c:v>-0.18050604263025899</c:v>
                </c:pt>
                <c:pt idx="14463" formatCode="General">
                  <c:v>-0.189361627152658</c:v>
                </c:pt>
                <c:pt idx="14464" formatCode="General">
                  <c:v>-0.19570904729410099</c:v>
                </c:pt>
                <c:pt idx="14465" formatCode="General">
                  <c:v>-0.19939185203588899</c:v>
                </c:pt>
                <c:pt idx="14466" formatCode="General">
                  <c:v>-0.20120349219126399</c:v>
                </c:pt>
                <c:pt idx="14467" formatCode="General">
                  <c:v>-0.201132455917508</c:v>
                </c:pt>
                <c:pt idx="14468" formatCode="General">
                  <c:v>-0.198814184705596</c:v>
                </c:pt>
                <c:pt idx="14469" formatCode="General">
                  <c:v>-0.19477441159016701</c:v>
                </c:pt>
                <c:pt idx="14470" formatCode="General">
                  <c:v>-0.189211133756504</c:v>
                </c:pt>
                <c:pt idx="14471" formatCode="General">
                  <c:v>-0.18117763663037401</c:v>
                </c:pt>
                <c:pt idx="14472" formatCode="General">
                  <c:v>-0.17022348026973699</c:v>
                </c:pt>
                <c:pt idx="14473" formatCode="General">
                  <c:v>-0.156797744749268</c:v>
                </c:pt>
                <c:pt idx="14474" formatCode="General">
                  <c:v>-0.14199283702881499</c:v>
                </c:pt>
                <c:pt idx="14475" formatCode="General">
                  <c:v>-0.12718243865560599</c:v>
                </c:pt>
                <c:pt idx="14476" formatCode="General">
                  <c:v>-0.113624474097354</c:v>
                </c:pt>
                <c:pt idx="14477" formatCode="General">
                  <c:v>-0.101417581488342</c:v>
                </c:pt>
                <c:pt idx="14478" formatCode="General">
                  <c:v>-8.9678629550407105E-2</c:v>
                </c:pt>
                <c:pt idx="14479" formatCode="General">
                  <c:v>-7.8596977928124506E-2</c:v>
                </c:pt>
                <c:pt idx="14480" formatCode="General">
                  <c:v>-6.9112009487266396E-2</c:v>
                </c:pt>
                <c:pt idx="14481" formatCode="General">
                  <c:v>-6.1683504016866897E-2</c:v>
                </c:pt>
                <c:pt idx="14482" formatCode="General">
                  <c:v>-5.6364982090060002E-2</c:v>
                </c:pt>
                <c:pt idx="14483" formatCode="General">
                  <c:v>-5.3113389403873397E-2</c:v>
                </c:pt>
                <c:pt idx="14484" formatCode="General">
                  <c:v>-5.2432895451099297E-2</c:v>
                </c:pt>
                <c:pt idx="14485" formatCode="General">
                  <c:v>-5.5542596671944902E-2</c:v>
                </c:pt>
                <c:pt idx="14486" formatCode="General">
                  <c:v>-6.2674511261653396E-2</c:v>
                </c:pt>
                <c:pt idx="14487" formatCode="General">
                  <c:v>-7.31594269286482E-2</c:v>
                </c:pt>
                <c:pt idx="14488" formatCode="General">
                  <c:v>-8.6324263689892794E-2</c:v>
                </c:pt>
                <c:pt idx="14489" formatCode="General">
                  <c:v>-0.101668133519472</c:v>
                </c:pt>
                <c:pt idx="14490" formatCode="General">
                  <c:v>-0.117880854094355</c:v>
                </c:pt>
                <c:pt idx="14491" formatCode="General">
                  <c:v>-0.13306224588816801</c:v>
                </c:pt>
                <c:pt idx="14492" formatCode="General">
                  <c:v>-0.14645942874137</c:v>
                </c:pt>
                <c:pt idx="14493" formatCode="General">
                  <c:v>-0.15793577290667701</c:v>
                </c:pt>
                <c:pt idx="14494" formatCode="General">
                  <c:v>-0.166445445613535</c:v>
                </c:pt>
                <c:pt idx="14495" formatCode="General">
                  <c:v>-0.17142045225311001</c:v>
                </c:pt>
                <c:pt idx="14496" formatCode="General">
                  <c:v>-0.17259014461895</c:v>
                </c:pt>
                <c:pt idx="14497" formatCode="General">
                  <c:v>-0.16902049026788299</c:v>
                </c:pt>
                <c:pt idx="14498" formatCode="General">
                  <c:v>-0.161047864399156</c:v>
                </c:pt>
                <c:pt idx="14499" formatCode="General">
                  <c:v>-0.148684361794956</c:v>
                </c:pt>
                <c:pt idx="14500" formatCode="General">
                  <c:v>-0.13112811914821701</c:v>
                </c:pt>
                <c:pt idx="14501" formatCode="General">
                  <c:v>-0.109750135859807</c:v>
                </c:pt>
                <c:pt idx="14502" formatCode="General">
                  <c:v>-8.6646617375383497E-2</c:v>
                </c:pt>
                <c:pt idx="14503" formatCode="General">
                  <c:v>-6.22367482821179E-2</c:v>
                </c:pt>
                <c:pt idx="14504" formatCode="General">
                  <c:v>-3.6176717612568299E-2</c:v>
                </c:pt>
                <c:pt idx="14505" formatCode="General">
                  <c:v>-9.8158808617751208E-3</c:v>
                </c:pt>
                <c:pt idx="14506" formatCode="General">
                  <c:v>1.49167376248591E-2</c:v>
                </c:pt>
                <c:pt idx="14507" formatCode="General">
                  <c:v>3.68460728130829E-2</c:v>
                </c:pt>
                <c:pt idx="14508" formatCode="General">
                  <c:v>5.6032248138062998E-2</c:v>
                </c:pt>
                <c:pt idx="14509" formatCode="General">
                  <c:v>7.3367647765606905E-2</c:v>
                </c:pt>
                <c:pt idx="14510" formatCode="General">
                  <c:v>8.9132197970356403E-2</c:v>
                </c:pt>
                <c:pt idx="14511" formatCode="General">
                  <c:v>0.103055195549056</c:v>
                </c:pt>
                <c:pt idx="14512" formatCode="General">
                  <c:v>0.114316045679835</c:v>
                </c:pt>
                <c:pt idx="14513" formatCode="General">
                  <c:v>0.122176907538185</c:v>
                </c:pt>
                <c:pt idx="14514" formatCode="General">
                  <c:v>0.12659447149801401</c:v>
                </c:pt>
                <c:pt idx="14515" formatCode="General">
                  <c:v>0.12825271729146501</c:v>
                </c:pt>
                <c:pt idx="14516" formatCode="General">
                  <c:v>0.12820707141309001</c:v>
                </c:pt>
                <c:pt idx="14517" formatCode="General">
                  <c:v>0.127118758408959</c:v>
                </c:pt>
                <c:pt idx="14518" formatCode="General">
                  <c:v>0.124084495656055</c:v>
                </c:pt>
                <c:pt idx="14519" formatCode="General">
                  <c:v>0.118820567546275</c:v>
                </c:pt>
                <c:pt idx="14520" formatCode="General">
                  <c:v>0.111972790093103</c:v>
                </c:pt>
                <c:pt idx="14521" formatCode="General">
                  <c:v>0.104138059693306</c:v>
                </c:pt>
                <c:pt idx="14522" formatCode="General">
                  <c:v>9.5933348428797194E-2</c:v>
                </c:pt>
                <c:pt idx="14523" formatCode="General">
                  <c:v>8.7421796769333093E-2</c:v>
                </c:pt>
                <c:pt idx="14524" formatCode="General">
                  <c:v>7.8725560365408898E-2</c:v>
                </c:pt>
                <c:pt idx="14525" formatCode="General">
                  <c:v>7.0092229581991503E-2</c:v>
                </c:pt>
                <c:pt idx="14526" formatCode="General">
                  <c:v>6.2082680847238898E-2</c:v>
                </c:pt>
                <c:pt idx="14527" formatCode="General">
                  <c:v>5.4986259211234199E-2</c:v>
                </c:pt>
                <c:pt idx="14528" formatCode="General">
                  <c:v>4.9855901748049297E-2</c:v>
                </c:pt>
                <c:pt idx="14529" formatCode="General">
                  <c:v>4.8489470473257898E-2</c:v>
                </c:pt>
                <c:pt idx="14530" formatCode="General">
                  <c:v>5.1130857606089902E-2</c:v>
                </c:pt>
                <c:pt idx="14531" formatCode="General">
                  <c:v>5.7296136803157302E-2</c:v>
                </c:pt>
                <c:pt idx="14532" formatCode="General">
                  <c:v>6.6537954873478605E-2</c:v>
                </c:pt>
                <c:pt idx="14533" formatCode="General">
                  <c:v>7.7939925261825499E-2</c:v>
                </c:pt>
                <c:pt idx="14534" formatCode="General">
                  <c:v>9.0092313747335201E-2</c:v>
                </c:pt>
                <c:pt idx="14535" formatCode="General">
                  <c:v>0.10209342574528101</c:v>
                </c:pt>
                <c:pt idx="14536" formatCode="General">
                  <c:v>0.11374281723733699</c:v>
                </c:pt>
                <c:pt idx="14537" formatCode="General">
                  <c:v>0.124774959201149</c:v>
                </c:pt>
                <c:pt idx="14538" formatCode="General">
                  <c:v>0.13422781026852901</c:v>
                </c:pt>
                <c:pt idx="14539" formatCode="General">
                  <c:v>0.141850440805628</c:v>
                </c:pt>
                <c:pt idx="14540" formatCode="General">
                  <c:v>0.148247904355158</c:v>
                </c:pt>
                <c:pt idx="14541" formatCode="General">
                  <c:v>0.153476617024183</c:v>
                </c:pt>
                <c:pt idx="14542" formatCode="General">
                  <c:v>0.157114150433911</c:v>
                </c:pt>
                <c:pt idx="14543" formatCode="General">
                  <c:v>0.157992330052353</c:v>
                </c:pt>
                <c:pt idx="14544" formatCode="General">
                  <c:v>0.15526188962029799</c:v>
                </c:pt>
                <c:pt idx="14545" formatCode="General">
                  <c:v>0.14997545096130699</c:v>
                </c:pt>
                <c:pt idx="14546" formatCode="General">
                  <c:v>0.143364620109285</c:v>
                </c:pt>
                <c:pt idx="14547" formatCode="General">
                  <c:v>0.13583342890952901</c:v>
                </c:pt>
                <c:pt idx="14548" formatCode="General">
                  <c:v>0.127760941203168</c:v>
                </c:pt>
                <c:pt idx="14549" formatCode="General">
                  <c:v>0.120293902021421</c:v>
                </c:pt>
                <c:pt idx="14550" formatCode="General">
                  <c:v>0.114743752095662</c:v>
                </c:pt>
                <c:pt idx="14551" formatCode="General">
                  <c:v>0.111723301582871</c:v>
                </c:pt>
                <c:pt idx="14552" formatCode="General">
                  <c:v>0.111372336356276</c:v>
                </c:pt>
                <c:pt idx="14553" formatCode="General">
                  <c:v>0.11354364420663</c:v>
                </c:pt>
                <c:pt idx="14554" formatCode="General">
                  <c:v>0.11878651521628</c:v>
                </c:pt>
                <c:pt idx="14555" formatCode="General">
                  <c:v>0.127448570769254</c:v>
                </c:pt>
                <c:pt idx="14556" formatCode="General">
                  <c:v>0.13878865046727901</c:v>
                </c:pt>
                <c:pt idx="14557" formatCode="General">
                  <c:v>0.15142818160834301</c:v>
                </c:pt>
                <c:pt idx="14558" formatCode="General">
                  <c:v>0.164299803014788</c:v>
                </c:pt>
                <c:pt idx="14559" formatCode="General">
                  <c:v>0.17770203882215399</c:v>
                </c:pt>
                <c:pt idx="14560" formatCode="General">
                  <c:v>0.19180320421885799</c:v>
                </c:pt>
                <c:pt idx="14561" formatCode="General">
                  <c:v>0.20568513758298201</c:v>
                </c:pt>
                <c:pt idx="14562" formatCode="General">
                  <c:v>0.21778589772944201</c:v>
                </c:pt>
                <c:pt idx="14563" formatCode="General">
                  <c:v>0.22710349659541401</c:v>
                </c:pt>
                <c:pt idx="14564" formatCode="General">
                  <c:v>0.23397731007484601</c:v>
                </c:pt>
                <c:pt idx="14565" formatCode="General">
                  <c:v>0.23952131413716499</c:v>
                </c:pt>
                <c:pt idx="14566" formatCode="General">
                  <c:v>0.24355578599527</c:v>
                </c:pt>
                <c:pt idx="14567" formatCode="General">
                  <c:v>0.24461488985511301</c:v>
                </c:pt>
                <c:pt idx="14568" formatCode="General">
                  <c:v>0.24379176713109099</c:v>
                </c:pt>
                <c:pt idx="14569" formatCode="General">
                  <c:v>0.24234179133728201</c:v>
                </c:pt>
                <c:pt idx="14570" formatCode="General">
                  <c:v>0.23997743126551899</c:v>
                </c:pt>
                <c:pt idx="14571" formatCode="General">
                  <c:v>0.23633343653759201</c:v>
                </c:pt>
                <c:pt idx="14572" formatCode="General">
                  <c:v>0.232290315857935</c:v>
                </c:pt>
                <c:pt idx="14573" formatCode="General">
                  <c:v>0.22916809498862001</c:v>
                </c:pt>
                <c:pt idx="14574" formatCode="General">
                  <c:v>0.226674564309221</c:v>
                </c:pt>
                <c:pt idx="14575" formatCode="General">
                  <c:v>0.22506851554954699</c:v>
                </c:pt>
                <c:pt idx="14576" formatCode="General">
                  <c:v>0.22559321703545901</c:v>
                </c:pt>
                <c:pt idx="14577" formatCode="General">
                  <c:v>0.22860958168582299</c:v>
                </c:pt>
                <c:pt idx="14578" formatCode="General">
                  <c:v>0.233486064773997</c:v>
                </c:pt>
                <c:pt idx="14579" formatCode="General">
                  <c:v>0.23899134101928801</c:v>
                </c:pt>
                <c:pt idx="14580" formatCode="General">
                  <c:v>0.24392034512619301</c:v>
                </c:pt>
                <c:pt idx="14581" formatCode="General">
                  <c:v>0.24746782488786101</c:v>
                </c:pt>
                <c:pt idx="14582" formatCode="General">
                  <c:v>0.249092045053914</c:v>
                </c:pt>
                <c:pt idx="14583" formatCode="General">
                  <c:v>0.249284952452516</c:v>
                </c:pt>
                <c:pt idx="14584" formatCode="General">
                  <c:v>0.24949369833422899</c:v>
                </c:pt>
                <c:pt idx="14585" formatCode="General">
                  <c:v>0.24981146414010399</c:v>
                </c:pt>
                <c:pt idx="14586" formatCode="General">
                  <c:v>0.249402517297313</c:v>
                </c:pt>
                <c:pt idx="14587" formatCode="General">
                  <c:v>0.24726103015801301</c:v>
                </c:pt>
                <c:pt idx="14588" formatCode="General">
                  <c:v>0.24259583035736601</c:v>
                </c:pt>
                <c:pt idx="14589" formatCode="General">
                  <c:v>0.236362143526966</c:v>
                </c:pt>
                <c:pt idx="14590" formatCode="General">
                  <c:v>0.22951170215625899</c:v>
                </c:pt>
                <c:pt idx="14591" formatCode="General">
                  <c:v>0.222452159080435</c:v>
                </c:pt>
                <c:pt idx="14592" formatCode="General">
                  <c:v>0.21639316690214899</c:v>
                </c:pt>
                <c:pt idx="14593" formatCode="General">
                  <c:v>0.21273111302884101</c:v>
                </c:pt>
                <c:pt idx="14594" formatCode="General">
                  <c:v>0.21133889443718901</c:v>
                </c:pt>
                <c:pt idx="14595" formatCode="General">
                  <c:v>0.21147978017066299</c:v>
                </c:pt>
                <c:pt idx="14596" formatCode="General">
                  <c:v>0.21361798245039801</c:v>
                </c:pt>
                <c:pt idx="14597" formatCode="General">
                  <c:v>0.21877603736029799</c:v>
                </c:pt>
                <c:pt idx="14598" formatCode="General">
                  <c:v>0.226174083067648</c:v>
                </c:pt>
                <c:pt idx="14599" formatCode="General">
                  <c:v>0.23483104280277001</c:v>
                </c:pt>
                <c:pt idx="14600" formatCode="General">
                  <c:v>0.244326244275063</c:v>
                </c:pt>
                <c:pt idx="14601" formatCode="General">
                  <c:v>0.25265607545644497</c:v>
                </c:pt>
                <c:pt idx="14602" formatCode="General">
                  <c:v>0.25839735991712698</c:v>
                </c:pt>
                <c:pt idx="14603" formatCode="General">
                  <c:v>0.26167190668657397</c:v>
                </c:pt>
                <c:pt idx="14604" formatCode="General">
                  <c:v>0.26242004225443599</c:v>
                </c:pt>
                <c:pt idx="14605" formatCode="General">
                  <c:v>0.26062681214943301</c:v>
                </c:pt>
                <c:pt idx="14606" formatCode="General">
                  <c:v>0.25691379572379103</c:v>
                </c:pt>
                <c:pt idx="14607" formatCode="General">
                  <c:v>0.25150962128705101</c:v>
                </c:pt>
                <c:pt idx="14608" formatCode="General">
                  <c:v>0.24429189215997299</c:v>
                </c:pt>
                <c:pt idx="14609" formatCode="General">
                  <c:v>0.23601528085689699</c:v>
                </c:pt>
                <c:pt idx="14610" formatCode="General">
                  <c:v>0.227721932519167</c:v>
                </c:pt>
                <c:pt idx="14611" formatCode="General">
                  <c:v>0.21930131064490899</c:v>
                </c:pt>
                <c:pt idx="14612" formatCode="General">
                  <c:v>0.210156200660713</c:v>
                </c:pt>
                <c:pt idx="14613" formatCode="General">
                  <c:v>0.20033500250397299</c:v>
                </c:pt>
                <c:pt idx="14614" formatCode="General">
                  <c:v>0.19006469987092001</c:v>
                </c:pt>
                <c:pt idx="14615" formatCode="General">
                  <c:v>0.179263119395738</c:v>
                </c:pt>
                <c:pt idx="14616" formatCode="General">
                  <c:v>0.168135338129562</c:v>
                </c:pt>
                <c:pt idx="14617" formatCode="General">
                  <c:v>0.15676169987149799</c:v>
                </c:pt>
                <c:pt idx="14618" formatCode="General">
                  <c:v>0.14574425865350399</c:v>
                </c:pt>
                <c:pt idx="14619" formatCode="General">
                  <c:v>0.13672643463181799</c:v>
                </c:pt>
                <c:pt idx="14620" formatCode="General">
                  <c:v>0.13036697208669501</c:v>
                </c:pt>
                <c:pt idx="14621" formatCode="General">
                  <c:v>0.126861244076755</c:v>
                </c:pt>
                <c:pt idx="14622" formatCode="General">
                  <c:v>0.12632831277322101</c:v>
                </c:pt>
                <c:pt idx="14623" formatCode="General">
                  <c:v>0.12840372942652101</c:v>
                </c:pt>
                <c:pt idx="14624" formatCode="General">
                  <c:v>0.13171244546899399</c:v>
                </c:pt>
                <c:pt idx="14625" formatCode="General">
                  <c:v>0.13500308341459299</c:v>
                </c:pt>
                <c:pt idx="14626" formatCode="General">
                  <c:v>0.138333053044735</c:v>
                </c:pt>
                <c:pt idx="14627" formatCode="General">
                  <c:v>0.14238089880013999</c:v>
                </c:pt>
                <c:pt idx="14628" formatCode="General">
                  <c:v>0.147842924980607</c:v>
                </c:pt>
                <c:pt idx="14629" formatCode="General">
                  <c:v>0.15402141521011001</c:v>
                </c:pt>
                <c:pt idx="14630" formatCode="General">
                  <c:v>0.15998915800461599</c:v>
                </c:pt>
                <c:pt idx="14631" formatCode="General">
                  <c:v>0.16478791831022899</c:v>
                </c:pt>
                <c:pt idx="14632" formatCode="General">
                  <c:v>0.16830445029156901</c:v>
                </c:pt>
                <c:pt idx="14633" formatCode="General">
                  <c:v>0.170954366181399</c:v>
                </c:pt>
                <c:pt idx="14634" formatCode="General">
                  <c:v>0.172181038381539</c:v>
                </c:pt>
                <c:pt idx="14635" formatCode="General">
                  <c:v>0.17182472795447801</c:v>
                </c:pt>
                <c:pt idx="14636" formatCode="General">
                  <c:v>0.17024530726796</c:v>
                </c:pt>
                <c:pt idx="14637" formatCode="General">
                  <c:v>0.16871813858274501</c:v>
                </c:pt>
                <c:pt idx="14638" formatCode="General">
                  <c:v>0.167637952196699</c:v>
                </c:pt>
                <c:pt idx="14639" formatCode="General">
                  <c:v>0.16649466579014799</c:v>
                </c:pt>
                <c:pt idx="14640" formatCode="General">
                  <c:v>0.165294061471984</c:v>
                </c:pt>
                <c:pt idx="14641" formatCode="General">
                  <c:v>0.16533447500800799</c:v>
                </c:pt>
                <c:pt idx="14642" formatCode="General">
                  <c:v>0.16697942019144199</c:v>
                </c:pt>
                <c:pt idx="14643" formatCode="General">
                  <c:v>0.16923815744894999</c:v>
                </c:pt>
                <c:pt idx="14644" formatCode="General">
                  <c:v>0.171266609974951</c:v>
                </c:pt>
                <c:pt idx="14645" formatCode="General">
                  <c:v>0.172187504504769</c:v>
                </c:pt>
                <c:pt idx="14646" formatCode="General">
                  <c:v>0.17208525856286799</c:v>
                </c:pt>
                <c:pt idx="14647" formatCode="General">
                  <c:v>0.17085375101696201</c:v>
                </c:pt>
                <c:pt idx="14648" formatCode="General">
                  <c:v>0.16888092294719301</c:v>
                </c:pt>
                <c:pt idx="14649" formatCode="General">
                  <c:v>0.167027641583298</c:v>
                </c:pt>
                <c:pt idx="14650" formatCode="General">
                  <c:v>0.16508820226504201</c:v>
                </c:pt>
                <c:pt idx="14651" formatCode="General">
                  <c:v>0.16284750472519</c:v>
                </c:pt>
                <c:pt idx="14652" formatCode="General">
                  <c:v>0.160169788880521</c:v>
                </c:pt>
                <c:pt idx="14653" formatCode="General">
                  <c:v>0.156884019024565</c:v>
                </c:pt>
                <c:pt idx="14654" formatCode="General">
                  <c:v>0.15231435324425899</c:v>
                </c:pt>
                <c:pt idx="14655" formatCode="General">
                  <c:v>0.14507474752086399</c:v>
                </c:pt>
                <c:pt idx="14656" formatCode="General">
                  <c:v>0.13530155062244301</c:v>
                </c:pt>
                <c:pt idx="14657" formatCode="General">
                  <c:v>0.123956227739001</c:v>
                </c:pt>
                <c:pt idx="14658" formatCode="General">
                  <c:v>0.11245922037707901</c:v>
                </c:pt>
                <c:pt idx="14659" formatCode="General">
                  <c:v>0.101504927959225</c:v>
                </c:pt>
                <c:pt idx="14660" formatCode="General">
                  <c:v>8.9855764384279099E-2</c:v>
                </c:pt>
                <c:pt idx="14661" formatCode="General">
                  <c:v>7.6585297159353902E-2</c:v>
                </c:pt>
                <c:pt idx="14662" formatCode="General">
                  <c:v>6.2433786070111998E-2</c:v>
                </c:pt>
                <c:pt idx="14663" formatCode="General">
                  <c:v>4.8450955085717097E-2</c:v>
                </c:pt>
                <c:pt idx="14664" formatCode="General">
                  <c:v>3.57133947996374E-2</c:v>
                </c:pt>
                <c:pt idx="14665" formatCode="General">
                  <c:v>2.43873404770364E-2</c:v>
                </c:pt>
                <c:pt idx="14666" formatCode="General">
                  <c:v>1.40941500177654E-2</c:v>
                </c:pt>
                <c:pt idx="14667" formatCode="General">
                  <c:v>5.3868267365320896E-3</c:v>
                </c:pt>
                <c:pt idx="14668" formatCode="General">
                  <c:v>-2.1591460575920902E-3</c:v>
                </c:pt>
                <c:pt idx="14669" formatCode="General">
                  <c:v>-9.4143074390701902E-3</c:v>
                </c:pt>
                <c:pt idx="14670" formatCode="General">
                  <c:v>-1.67156808271639E-2</c:v>
                </c:pt>
                <c:pt idx="14671" formatCode="General">
                  <c:v>-2.3116089388929499E-2</c:v>
                </c:pt>
                <c:pt idx="14672" formatCode="General">
                  <c:v>-2.8162500579977101E-2</c:v>
                </c:pt>
                <c:pt idx="14673" formatCode="General">
                  <c:v>-3.3063295060276797E-2</c:v>
                </c:pt>
                <c:pt idx="14674" formatCode="General">
                  <c:v>-3.8876845959604597E-2</c:v>
                </c:pt>
                <c:pt idx="14675" formatCode="General">
                  <c:v>-4.5703210257346402E-2</c:v>
                </c:pt>
                <c:pt idx="14676" formatCode="General">
                  <c:v>-5.32774701225927E-2</c:v>
                </c:pt>
                <c:pt idx="14677" formatCode="General">
                  <c:v>-6.1400643904559599E-2</c:v>
                </c:pt>
                <c:pt idx="14678" formatCode="General">
                  <c:v>-7.0128935317694305E-2</c:v>
                </c:pt>
                <c:pt idx="14679" formatCode="General">
                  <c:v>-7.9646002675053507E-2</c:v>
                </c:pt>
                <c:pt idx="14680" formatCode="General">
                  <c:v>-8.9632345545842498E-2</c:v>
                </c:pt>
                <c:pt idx="14681" formatCode="General">
                  <c:v>-9.9517051600361395E-2</c:v>
                </c:pt>
                <c:pt idx="14682" formatCode="General">
                  <c:v>-0.108940735226587</c:v>
                </c:pt>
                <c:pt idx="14683" formatCode="General">
                  <c:v>-0.117692675295544</c:v>
                </c:pt>
                <c:pt idx="14684" formatCode="General">
                  <c:v>-0.12569120582940699</c:v>
                </c:pt>
                <c:pt idx="14685" formatCode="General">
                  <c:v>-0.132366031709618</c:v>
                </c:pt>
                <c:pt idx="14686" formatCode="General">
                  <c:v>-0.137804484264479</c:v>
                </c:pt>
                <c:pt idx="14687" formatCode="General">
                  <c:v>-0.142757927901628</c:v>
                </c:pt>
                <c:pt idx="14688" formatCode="General">
                  <c:v>-0.146766752998643</c:v>
                </c:pt>
                <c:pt idx="14689" formatCode="General">
                  <c:v>-0.149140259023091</c:v>
                </c:pt>
                <c:pt idx="14690" formatCode="General">
                  <c:v>-0.15041857103116099</c:v>
                </c:pt>
                <c:pt idx="14691" formatCode="General">
                  <c:v>-0.152191343169337</c:v>
                </c:pt>
                <c:pt idx="14692" formatCode="General">
                  <c:v>-0.15478613947320599</c:v>
                </c:pt>
                <c:pt idx="14693" formatCode="General">
                  <c:v>-0.15679868517259901</c:v>
                </c:pt>
                <c:pt idx="14694" formatCode="General">
                  <c:v>-0.15753788914174199</c:v>
                </c:pt>
                <c:pt idx="14695" formatCode="General">
                  <c:v>-0.15722081633194401</c:v>
                </c:pt>
                <c:pt idx="14696" formatCode="General">
                  <c:v>-0.15627532511980599</c:v>
                </c:pt>
                <c:pt idx="14697" formatCode="General">
                  <c:v>-0.154661104894847</c:v>
                </c:pt>
                <c:pt idx="14698" formatCode="General">
                  <c:v>-0.15258650153224401</c:v>
                </c:pt>
                <c:pt idx="14699" formatCode="General">
                  <c:v>-0.150922852197829</c:v>
                </c:pt>
                <c:pt idx="14700" formatCode="General">
                  <c:v>-0.15049503171402101</c:v>
                </c:pt>
                <c:pt idx="14701" formatCode="General">
                  <c:v>-0.15249539054063499</c:v>
                </c:pt>
                <c:pt idx="14702" formatCode="General">
                  <c:v>-0.15748528467007999</c:v>
                </c:pt>
                <c:pt idx="14703" formatCode="General">
                  <c:v>-0.16375233602443301</c:v>
                </c:pt>
                <c:pt idx="14704" formatCode="General">
                  <c:v>-0.16984625236814699</c:v>
                </c:pt>
                <c:pt idx="14705" formatCode="General">
                  <c:v>-0.17573954238863301</c:v>
                </c:pt>
                <c:pt idx="14706" formatCode="General">
                  <c:v>-0.181243864081579</c:v>
                </c:pt>
                <c:pt idx="14707" formatCode="General">
                  <c:v>-0.18796547458156701</c:v>
                </c:pt>
                <c:pt idx="14708" formatCode="General">
                  <c:v>-0.19707628354721099</c:v>
                </c:pt>
                <c:pt idx="14709" formatCode="General">
                  <c:v>-0.20783794765718799</c:v>
                </c:pt>
                <c:pt idx="14710" formatCode="General">
                  <c:v>-0.21944663074121901</c:v>
                </c:pt>
                <c:pt idx="14711" formatCode="General">
                  <c:v>-0.231545548113367</c:v>
                </c:pt>
                <c:pt idx="14712" formatCode="General">
                  <c:v>-0.24384564757895499</c:v>
                </c:pt>
                <c:pt idx="14713" formatCode="General">
                  <c:v>-0.25481203880207998</c:v>
                </c:pt>
                <c:pt idx="14714" formatCode="General">
                  <c:v>-0.26259258766231502</c:v>
                </c:pt>
                <c:pt idx="14715" formatCode="General">
                  <c:v>-0.26752493109503001</c:v>
                </c:pt>
                <c:pt idx="14716" formatCode="General">
                  <c:v>-0.27080733232679199</c:v>
                </c:pt>
                <c:pt idx="14717" formatCode="General">
                  <c:v>-0.27301028186376097</c:v>
                </c:pt>
                <c:pt idx="14718" formatCode="General">
                  <c:v>-0.27449035915623998</c:v>
                </c:pt>
                <c:pt idx="14719" formatCode="General">
                  <c:v>-0.27452954835649601</c:v>
                </c:pt>
                <c:pt idx="14720" formatCode="General">
                  <c:v>-0.27216933683171401</c:v>
                </c:pt>
                <c:pt idx="14721" formatCode="General">
                  <c:v>-0.26733396315774999</c:v>
                </c:pt>
                <c:pt idx="14722" formatCode="General">
                  <c:v>-0.26060947288057501</c:v>
                </c:pt>
                <c:pt idx="14723" formatCode="General">
                  <c:v>-0.25261861028534799</c:v>
                </c:pt>
                <c:pt idx="14724" formatCode="General">
                  <c:v>-0.243909619701042</c:v>
                </c:pt>
                <c:pt idx="14725" formatCode="General">
                  <c:v>-0.23405572488471901</c:v>
                </c:pt>
                <c:pt idx="14726" formatCode="General">
                  <c:v>-0.22362416865354101</c:v>
                </c:pt>
                <c:pt idx="14727" formatCode="General">
                  <c:v>-0.21352221334088101</c:v>
                </c:pt>
                <c:pt idx="14728" formatCode="General">
                  <c:v>-0.203046357501696</c:v>
                </c:pt>
                <c:pt idx="14729" formatCode="General">
                  <c:v>-0.19302988882911601</c:v>
                </c:pt>
                <c:pt idx="14730" formatCode="General">
                  <c:v>-0.18436204829984301</c:v>
                </c:pt>
                <c:pt idx="14731" formatCode="General">
                  <c:v>-0.17765978281411199</c:v>
                </c:pt>
                <c:pt idx="14732" formatCode="General">
                  <c:v>-0.173744725578208</c:v>
                </c:pt>
                <c:pt idx="14733" formatCode="General">
                  <c:v>-0.17323602747105701</c:v>
                </c:pt>
                <c:pt idx="14734" formatCode="General">
                  <c:v>-0.175698982871482</c:v>
                </c:pt>
                <c:pt idx="14735" formatCode="General">
                  <c:v>-0.18027465013433899</c:v>
                </c:pt>
                <c:pt idx="14736" formatCode="General">
                  <c:v>-0.18642595029758499</c:v>
                </c:pt>
                <c:pt idx="14737" formatCode="General">
                  <c:v>-0.193710683017386</c:v>
                </c:pt>
                <c:pt idx="14738" formatCode="General">
                  <c:v>-0.202483728664269</c:v>
                </c:pt>
                <c:pt idx="14739" formatCode="General">
                  <c:v>-0.212478576560101</c:v>
                </c:pt>
                <c:pt idx="14740" formatCode="General">
                  <c:v>-0.22388310713159801</c:v>
                </c:pt>
                <c:pt idx="14741" formatCode="General">
                  <c:v>-0.236972972677781</c:v>
                </c:pt>
                <c:pt idx="14742" formatCode="General">
                  <c:v>-0.25085892705639401</c:v>
                </c:pt>
                <c:pt idx="14743" formatCode="General">
                  <c:v>-0.26399246923231001</c:v>
                </c:pt>
                <c:pt idx="14744" formatCode="General">
                  <c:v>-0.27537261867958002</c:v>
                </c:pt>
                <c:pt idx="14745" formatCode="General">
                  <c:v>-0.28493437772501201</c:v>
                </c:pt>
                <c:pt idx="14746" formatCode="General">
                  <c:v>-0.29249916018115901</c:v>
                </c:pt>
                <c:pt idx="14747" formatCode="General">
                  <c:v>-0.29699804212262598</c:v>
                </c:pt>
                <c:pt idx="14748" formatCode="General">
                  <c:v>-0.29777584174956101</c:v>
                </c:pt>
                <c:pt idx="14749" formatCode="General">
                  <c:v>-0.29452520810323102</c:v>
                </c:pt>
                <c:pt idx="14750" formatCode="General">
                  <c:v>-0.28804598377976098</c:v>
                </c:pt>
                <c:pt idx="14751" formatCode="General">
                  <c:v>-0.28019374161170302</c:v>
                </c:pt>
                <c:pt idx="14752" formatCode="General">
                  <c:v>-0.27193471603709202</c:v>
                </c:pt>
                <c:pt idx="14753" formatCode="General">
                  <c:v>-0.263665829071764</c:v>
                </c:pt>
                <c:pt idx="14754" formatCode="General">
                  <c:v>-0.25437732496238502</c:v>
                </c:pt>
                <c:pt idx="14755" formatCode="General">
                  <c:v>-0.24383907428285001</c:v>
                </c:pt>
                <c:pt idx="14756" formatCode="General">
                  <c:v>-0.233040738479144</c:v>
                </c:pt>
                <c:pt idx="14757" formatCode="General">
                  <c:v>-0.222543634930013</c:v>
                </c:pt>
                <c:pt idx="14758" formatCode="General">
                  <c:v>-0.21290845270447201</c:v>
                </c:pt>
                <c:pt idx="14759" formatCode="General">
                  <c:v>-0.204406623216218</c:v>
                </c:pt>
                <c:pt idx="14760" formatCode="General">
                  <c:v>-0.19664281873581699</c:v>
                </c:pt>
                <c:pt idx="14761" formatCode="General">
                  <c:v>-0.189538952460409</c:v>
                </c:pt>
                <c:pt idx="14762" formatCode="General">
                  <c:v>-0.18399783934625499</c:v>
                </c:pt>
                <c:pt idx="14763" formatCode="General">
                  <c:v>-0.180233222317146</c:v>
                </c:pt>
                <c:pt idx="14764" formatCode="General">
                  <c:v>-0.17811555154735301</c:v>
                </c:pt>
                <c:pt idx="14765" formatCode="General">
                  <c:v>-0.178082900197154</c:v>
                </c:pt>
                <c:pt idx="14766" formatCode="General">
                  <c:v>-0.181809494864623</c:v>
                </c:pt>
                <c:pt idx="14767" formatCode="General">
                  <c:v>-0.18984651769871899</c:v>
                </c:pt>
                <c:pt idx="14768" formatCode="General">
                  <c:v>-0.20023631532668101</c:v>
                </c:pt>
                <c:pt idx="14769" formatCode="General">
                  <c:v>-0.21191758626088</c:v>
                </c:pt>
                <c:pt idx="14770" formatCode="General">
                  <c:v>-0.22483143603984601</c:v>
                </c:pt>
                <c:pt idx="14771" formatCode="General">
                  <c:v>-0.23891185215619401</c:v>
                </c:pt>
                <c:pt idx="14772" formatCode="General">
                  <c:v>-0.25408350608672098</c:v>
                </c:pt>
                <c:pt idx="14773" formatCode="General">
                  <c:v>-0.26935734155744501</c:v>
                </c:pt>
                <c:pt idx="14774" formatCode="General">
                  <c:v>-0.28419667169159901</c:v>
                </c:pt>
                <c:pt idx="14775" formatCode="General">
                  <c:v>-0.29843919865313401</c:v>
                </c:pt>
                <c:pt idx="14776" formatCode="General">
                  <c:v>-0.312457279328825</c:v>
                </c:pt>
                <c:pt idx="14777" formatCode="General">
                  <c:v>-0.32588942007557398</c:v>
                </c:pt>
                <c:pt idx="14778" formatCode="General">
                  <c:v>-0.33665687170988201</c:v>
                </c:pt>
                <c:pt idx="14779" formatCode="General">
                  <c:v>-0.34420326409914698</c:v>
                </c:pt>
                <c:pt idx="14780" formatCode="General">
                  <c:v>-0.34864055188093401</c:v>
                </c:pt>
                <c:pt idx="14781" formatCode="General">
                  <c:v>-0.34993607417413503</c:v>
                </c:pt>
                <c:pt idx="14782" formatCode="General">
                  <c:v>-0.34803703444617301</c:v>
                </c:pt>
                <c:pt idx="14783" formatCode="General">
                  <c:v>-0.34277071039555501</c:v>
                </c:pt>
                <c:pt idx="14784" formatCode="General">
                  <c:v>-0.33478899134700202</c:v>
                </c:pt>
                <c:pt idx="14785" formatCode="General">
                  <c:v>-0.32503140610901499</c:v>
                </c:pt>
                <c:pt idx="14786" formatCode="General">
                  <c:v>-0.3136283164118</c:v>
                </c:pt>
                <c:pt idx="14787" formatCode="General">
                  <c:v>-0.30075869542484601</c:v>
                </c:pt>
                <c:pt idx="14788" formatCode="General">
                  <c:v>-0.28661109496916598</c:v>
                </c:pt>
                <c:pt idx="14789" formatCode="General">
                  <c:v>-0.271078213555627</c:v>
                </c:pt>
                <c:pt idx="14790" formatCode="General">
                  <c:v>-0.25448977778100801</c:v>
                </c:pt>
                <c:pt idx="14791" formatCode="General">
                  <c:v>-0.237883568406588</c:v>
                </c:pt>
                <c:pt idx="14792" formatCode="General">
                  <c:v>-0.22220309472094599</c:v>
                </c:pt>
                <c:pt idx="14793" formatCode="General">
                  <c:v>-0.208250689229037</c:v>
                </c:pt>
                <c:pt idx="14794" formatCode="General">
                  <c:v>-0.19722105194233</c:v>
                </c:pt>
                <c:pt idx="14795" formatCode="General">
                  <c:v>-0.19075366571529501</c:v>
                </c:pt>
                <c:pt idx="14796" formatCode="General">
                  <c:v>-0.18902099418266799</c:v>
                </c:pt>
                <c:pt idx="14797" formatCode="General">
                  <c:v>-0.19094349519961001</c:v>
                </c:pt>
                <c:pt idx="14798" formatCode="General">
                  <c:v>-0.19598271887548099</c:v>
                </c:pt>
                <c:pt idx="14799" formatCode="General">
                  <c:v>-0.20330666381061899</c:v>
                </c:pt>
                <c:pt idx="14800" formatCode="General">
                  <c:v>-0.21129809180582601</c:v>
                </c:pt>
                <c:pt idx="14801" formatCode="General">
                  <c:v>-0.21896202552475399</c:v>
                </c:pt>
                <c:pt idx="14802" formatCode="General">
                  <c:v>-0.22668586548737299</c:v>
                </c:pt>
                <c:pt idx="14803" formatCode="General">
                  <c:v>-0.235277089003532</c:v>
                </c:pt>
                <c:pt idx="14804" formatCode="General">
                  <c:v>-0.24394296434264601</c:v>
                </c:pt>
                <c:pt idx="14805" formatCode="General">
                  <c:v>-0.25152697800809598</c:v>
                </c:pt>
                <c:pt idx="14806" formatCode="General">
                  <c:v>-0.25772169890700802</c:v>
                </c:pt>
                <c:pt idx="14807" formatCode="General">
                  <c:v>-0.26139650588839802</c:v>
                </c:pt>
                <c:pt idx="14808" formatCode="General">
                  <c:v>-0.26201678936880701</c:v>
                </c:pt>
                <c:pt idx="14809" formatCode="General">
                  <c:v>-0.25981389567721302</c:v>
                </c:pt>
                <c:pt idx="14810" formatCode="General">
                  <c:v>-0.25502090118623499</c:v>
                </c:pt>
                <c:pt idx="14811" formatCode="General">
                  <c:v>-0.24814972872902999</c:v>
                </c:pt>
                <c:pt idx="14812" formatCode="General">
                  <c:v>-0.23918969830645401</c:v>
                </c:pt>
                <c:pt idx="14813" formatCode="General">
                  <c:v>-0.22775521712086899</c:v>
                </c:pt>
                <c:pt idx="14814" formatCode="General">
                  <c:v>-0.21435009915612799</c:v>
                </c:pt>
                <c:pt idx="14815" formatCode="General">
                  <c:v>-0.19959643145489001</c:v>
                </c:pt>
                <c:pt idx="14816" formatCode="General">
                  <c:v>-0.183240506709968</c:v>
                </c:pt>
                <c:pt idx="14817" formatCode="General">
                  <c:v>-0.16509756700171099</c:v>
                </c:pt>
                <c:pt idx="14818" formatCode="General">
                  <c:v>-0.14617028043710101</c:v>
                </c:pt>
                <c:pt idx="14819" formatCode="General">
                  <c:v>-0.127437258335586</c:v>
                </c:pt>
                <c:pt idx="14820" formatCode="General">
                  <c:v>-0.109803820746234</c:v>
                </c:pt>
                <c:pt idx="14821" formatCode="General">
                  <c:v>-9.34921235582135E-2</c:v>
                </c:pt>
                <c:pt idx="14822" formatCode="General">
                  <c:v>-7.8505266796810802E-2</c:v>
                </c:pt>
                <c:pt idx="14823" formatCode="General">
                  <c:v>-6.4765796589398503E-2</c:v>
                </c:pt>
                <c:pt idx="14824" formatCode="General">
                  <c:v>-5.1705620806777201E-2</c:v>
                </c:pt>
                <c:pt idx="14825" formatCode="General">
                  <c:v>-3.9833059805112002E-2</c:v>
                </c:pt>
                <c:pt idx="14826" formatCode="General">
                  <c:v>-2.9831664084379102E-2</c:v>
                </c:pt>
                <c:pt idx="14827" formatCode="General">
                  <c:v>-2.26747611453882E-2</c:v>
                </c:pt>
                <c:pt idx="14828" formatCode="General">
                  <c:v>-1.85535944941848E-2</c:v>
                </c:pt>
                <c:pt idx="14829" formatCode="General">
                  <c:v>-1.71904635341396E-2</c:v>
                </c:pt>
                <c:pt idx="14830" formatCode="General">
                  <c:v>-1.7836999092926201E-2</c:v>
                </c:pt>
                <c:pt idx="14831" formatCode="General">
                  <c:v>-1.9264070303421098E-2</c:v>
                </c:pt>
                <c:pt idx="14832" formatCode="General">
                  <c:v>-2.1462917251473999E-2</c:v>
                </c:pt>
                <c:pt idx="14833" formatCode="General">
                  <c:v>-2.4874023972090299E-2</c:v>
                </c:pt>
                <c:pt idx="14834" formatCode="General">
                  <c:v>-2.9452013434040102E-2</c:v>
                </c:pt>
                <c:pt idx="14835" formatCode="General">
                  <c:v>-3.4791119294443999E-2</c:v>
                </c:pt>
                <c:pt idx="14836" formatCode="General">
                  <c:v>-4.0704486749186197E-2</c:v>
                </c:pt>
                <c:pt idx="14837" formatCode="General">
                  <c:v>-4.6907280381087102E-2</c:v>
                </c:pt>
                <c:pt idx="14838" formatCode="General">
                  <c:v>-5.26762918869602E-2</c:v>
                </c:pt>
                <c:pt idx="14839" formatCode="General">
                  <c:v>-5.7742430669404897E-2</c:v>
                </c:pt>
                <c:pt idx="14840" formatCode="General">
                  <c:v>-6.2378445751156003E-2</c:v>
                </c:pt>
                <c:pt idx="14841" formatCode="General">
                  <c:v>-6.6702233222785706E-2</c:v>
                </c:pt>
                <c:pt idx="14842" formatCode="General">
                  <c:v>-7.04279084702122E-2</c:v>
                </c:pt>
                <c:pt idx="14843" formatCode="General">
                  <c:v>-7.2475693609593106E-2</c:v>
                </c:pt>
                <c:pt idx="14844" formatCode="General">
                  <c:v>-7.2515347975062899E-2</c:v>
                </c:pt>
                <c:pt idx="14845" formatCode="General">
                  <c:v>-7.0873708029105295E-2</c:v>
                </c:pt>
                <c:pt idx="14846" formatCode="General">
                  <c:v>-6.7821660745152001E-2</c:v>
                </c:pt>
                <c:pt idx="14847" formatCode="General">
                  <c:v>-6.4277831196571197E-2</c:v>
                </c:pt>
                <c:pt idx="14848" formatCode="General">
                  <c:v>-6.0320416537864401E-2</c:v>
                </c:pt>
                <c:pt idx="14849" formatCode="General">
                  <c:v>-5.5536085339373702E-2</c:v>
                </c:pt>
                <c:pt idx="14850" formatCode="General">
                  <c:v>-5.0328795046471198E-2</c:v>
                </c:pt>
                <c:pt idx="14851" formatCode="General">
                  <c:v>-4.51785677756961E-2</c:v>
                </c:pt>
                <c:pt idx="14852" formatCode="General">
                  <c:v>-4.0450127659729898E-2</c:v>
                </c:pt>
                <c:pt idx="14853" formatCode="General">
                  <c:v>-3.6440547965165403E-2</c:v>
                </c:pt>
                <c:pt idx="14854" formatCode="General">
                  <c:v>-3.3308033880313399E-2</c:v>
                </c:pt>
                <c:pt idx="14855" formatCode="General">
                  <c:v>-3.05984462076716E-2</c:v>
                </c:pt>
                <c:pt idx="14856" formatCode="General">
                  <c:v>-2.7542830085940301E-2</c:v>
                </c:pt>
                <c:pt idx="14857" formatCode="General">
                  <c:v>-2.4185151530465101E-2</c:v>
                </c:pt>
                <c:pt idx="14858" formatCode="General">
                  <c:v>-2.0048508088149401E-2</c:v>
                </c:pt>
                <c:pt idx="14859" formatCode="General">
                  <c:v>-1.4005234721199701E-2</c:v>
                </c:pt>
                <c:pt idx="14860" formatCode="General">
                  <c:v>-6.0898403342881397E-3</c:v>
                </c:pt>
                <c:pt idx="14861" formatCode="General">
                  <c:v>3.4584568568826498E-3</c:v>
                </c:pt>
                <c:pt idx="14862" formatCode="General">
                  <c:v>1.43597735354797E-2</c:v>
                </c:pt>
                <c:pt idx="14863" formatCode="General">
                  <c:v>2.5910118886080399E-2</c:v>
                </c:pt>
                <c:pt idx="14864" formatCode="General">
                  <c:v>3.7659736974580298E-2</c:v>
                </c:pt>
                <c:pt idx="14865" formatCode="General">
                  <c:v>4.9760436734695497E-2</c:v>
                </c:pt>
                <c:pt idx="14866" formatCode="General">
                  <c:v>6.2355876749252602E-2</c:v>
                </c:pt>
                <c:pt idx="14867" formatCode="General">
                  <c:v>7.4841252874766007E-2</c:v>
                </c:pt>
                <c:pt idx="14868" formatCode="General">
                  <c:v>8.7364561220158302E-2</c:v>
                </c:pt>
                <c:pt idx="14869" formatCode="General">
                  <c:v>0.10038910328002799</c:v>
                </c:pt>
                <c:pt idx="14870" formatCode="General">
                  <c:v>0.112697996914859</c:v>
                </c:pt>
                <c:pt idx="14871" formatCode="General">
                  <c:v>0.123248486254881</c:v>
                </c:pt>
                <c:pt idx="14872" formatCode="General">
                  <c:v>0.13269014716949301</c:v>
                </c:pt>
                <c:pt idx="14873" formatCode="General">
                  <c:v>0.14210738035036899</c:v>
                </c:pt>
                <c:pt idx="14874" formatCode="General">
                  <c:v>0.15203950873279801</c:v>
                </c:pt>
                <c:pt idx="14875" formatCode="General">
                  <c:v>0.16217669371236501</c:v>
                </c:pt>
                <c:pt idx="14876" formatCode="General">
                  <c:v>0.17183369729992801</c:v>
                </c:pt>
                <c:pt idx="14877" formatCode="General">
                  <c:v>0.18024329179867199</c:v>
                </c:pt>
                <c:pt idx="14878" formatCode="General">
                  <c:v>0.187320008218019</c:v>
                </c:pt>
                <c:pt idx="14879" formatCode="General">
                  <c:v>0.19358479794712399</c:v>
                </c:pt>
                <c:pt idx="14880" formatCode="General">
                  <c:v>0.199378801071697</c:v>
                </c:pt>
                <c:pt idx="14881" formatCode="General">
                  <c:v>0.204943495653163</c:v>
                </c:pt>
                <c:pt idx="14882" formatCode="General">
                  <c:v>0.210480642851295</c:v>
                </c:pt>
                <c:pt idx="14883" formatCode="General">
                  <c:v>0.21563452345966899</c:v>
                </c:pt>
                <c:pt idx="14884" formatCode="General">
                  <c:v>0.22004913656036801</c:v>
                </c:pt>
                <c:pt idx="14885" formatCode="General">
                  <c:v>0.22356077053387099</c:v>
                </c:pt>
                <c:pt idx="14886" formatCode="General">
                  <c:v>0.22700050310848</c:v>
                </c:pt>
                <c:pt idx="14887" formatCode="General">
                  <c:v>0.231314043035491</c:v>
                </c:pt>
                <c:pt idx="14888" formatCode="General">
                  <c:v>0.23684461175417901</c:v>
                </c:pt>
                <c:pt idx="14889" formatCode="General">
                  <c:v>0.243550612886582</c:v>
                </c:pt>
                <c:pt idx="14890" formatCode="General">
                  <c:v>0.249932239553009</c:v>
                </c:pt>
                <c:pt idx="14891" formatCode="General">
                  <c:v>0.25543557399357097</c:v>
                </c:pt>
                <c:pt idx="14892" formatCode="General">
                  <c:v>0.26171553803283898</c:v>
                </c:pt>
                <c:pt idx="14893" formatCode="General">
                  <c:v>0.269483300251462</c:v>
                </c:pt>
                <c:pt idx="14894" formatCode="General">
                  <c:v>0.27883051844145101</c:v>
                </c:pt>
                <c:pt idx="14895" formatCode="General">
                  <c:v>0.28985282312813898</c:v>
                </c:pt>
                <c:pt idx="14896" formatCode="General">
                  <c:v>0.30205508935111702</c:v>
                </c:pt>
                <c:pt idx="14897" formatCode="General">
                  <c:v>0.31539925242358402</c:v>
                </c:pt>
                <c:pt idx="14898" formatCode="General">
                  <c:v>0.329805552771538</c:v>
                </c:pt>
                <c:pt idx="14899" formatCode="General">
                  <c:v>0.34421205668052202</c:v>
                </c:pt>
                <c:pt idx="14900" formatCode="General">
                  <c:v>0.35828166925899602</c:v>
                </c:pt>
                <c:pt idx="14901" formatCode="General">
                  <c:v>0.371723799615366</c:v>
                </c:pt>
                <c:pt idx="14902" formatCode="General">
                  <c:v>0.38281618771492099</c:v>
                </c:pt>
                <c:pt idx="14903" formatCode="General">
                  <c:v>0.39081452876509398</c:v>
                </c:pt>
                <c:pt idx="14904" formatCode="General">
                  <c:v>0.39553635151394601</c:v>
                </c:pt>
                <c:pt idx="14905" formatCode="General">
                  <c:v>0.39693929727729199</c:v>
                </c:pt>
                <c:pt idx="14906" formatCode="General">
                  <c:v>0.3953828537279</c:v>
                </c:pt>
                <c:pt idx="14907" formatCode="General">
                  <c:v>0.39089951679555401</c:v>
                </c:pt>
                <c:pt idx="14908" formatCode="General">
                  <c:v>0.383046925394191</c:v>
                </c:pt>
                <c:pt idx="14909" formatCode="General">
                  <c:v>0.372348442739243</c:v>
                </c:pt>
                <c:pt idx="14910" formatCode="General">
                  <c:v>0.36011805450888701</c:v>
                </c:pt>
                <c:pt idx="14911" formatCode="General">
                  <c:v>0.347300788967143</c:v>
                </c:pt>
                <c:pt idx="14912" formatCode="General">
                  <c:v>0.33382931859599801</c:v>
                </c:pt>
                <c:pt idx="14913" formatCode="General">
                  <c:v>0.31960518465797799</c:v>
                </c:pt>
                <c:pt idx="14914" formatCode="General">
                  <c:v>0.30563193597730298</c:v>
                </c:pt>
                <c:pt idx="14915" formatCode="General">
                  <c:v>0.292750055107796</c:v>
                </c:pt>
                <c:pt idx="14916" formatCode="General">
                  <c:v>0.28186097199195398</c:v>
                </c:pt>
                <c:pt idx="14917" formatCode="General">
                  <c:v>0.27393430783505501</c:v>
                </c:pt>
                <c:pt idx="14918" formatCode="General">
                  <c:v>0.26870365913646799</c:v>
                </c:pt>
                <c:pt idx="14919" formatCode="General">
                  <c:v>0.26547255329161101</c:v>
                </c:pt>
                <c:pt idx="14920" formatCode="General">
                  <c:v>0.26388389914473498</c:v>
                </c:pt>
                <c:pt idx="14921" formatCode="General">
                  <c:v>0.26394663639128502</c:v>
                </c:pt>
                <c:pt idx="14922" formatCode="General">
                  <c:v>0.26531786147285602</c:v>
                </c:pt>
                <c:pt idx="14923" formatCode="General">
                  <c:v>0.26767007385542202</c:v>
                </c:pt>
                <c:pt idx="14924" formatCode="General">
                  <c:v>0.27122432812344999</c:v>
                </c:pt>
                <c:pt idx="14925" formatCode="General">
                  <c:v>0.27497513813621299</c:v>
                </c:pt>
                <c:pt idx="14926" formatCode="General">
                  <c:v>0.27816274640767003</c:v>
                </c:pt>
                <c:pt idx="14927" formatCode="General">
                  <c:v>0.28027938266174601</c:v>
                </c:pt>
                <c:pt idx="14928" formatCode="General">
                  <c:v>0.28103244671710398</c:v>
                </c:pt>
                <c:pt idx="14929" formatCode="General">
                  <c:v>0.28144855775576</c:v>
                </c:pt>
                <c:pt idx="14930" formatCode="General">
                  <c:v>0.28226694648513301</c:v>
                </c:pt>
                <c:pt idx="14931" formatCode="General">
                  <c:v>0.28408742989989499</c:v>
                </c:pt>
                <c:pt idx="14932" formatCode="General">
                  <c:v>0.287279090830456</c:v>
                </c:pt>
                <c:pt idx="14933" formatCode="General">
                  <c:v>0.29015726685880899</c:v>
                </c:pt>
                <c:pt idx="14934" formatCode="General">
                  <c:v>0.291561561809215</c:v>
                </c:pt>
                <c:pt idx="14935" formatCode="General">
                  <c:v>0.29254139943364299</c:v>
                </c:pt>
                <c:pt idx="14936" formatCode="General">
                  <c:v>0.29349256197856399</c:v>
                </c:pt>
                <c:pt idx="14937" formatCode="General">
                  <c:v>0.29328192171544298</c:v>
                </c:pt>
                <c:pt idx="14938" formatCode="General">
                  <c:v>0.29141274109627102</c:v>
                </c:pt>
                <c:pt idx="14939" formatCode="General">
                  <c:v>0.28771237889274498</c:v>
                </c:pt>
                <c:pt idx="14940" formatCode="General">
                  <c:v>0.28286020691465902</c:v>
                </c:pt>
                <c:pt idx="14941" formatCode="General">
                  <c:v>0.27760871990675201</c:v>
                </c:pt>
                <c:pt idx="14942" formatCode="General">
                  <c:v>0.27157320836407001</c:v>
                </c:pt>
                <c:pt idx="14943" formatCode="General">
                  <c:v>0.26470926038009801</c:v>
                </c:pt>
                <c:pt idx="14944" formatCode="General">
                  <c:v>0.25716462402143397</c:v>
                </c:pt>
                <c:pt idx="14945" formatCode="General">
                  <c:v>0.249543217318555</c:v>
                </c:pt>
                <c:pt idx="14946" formatCode="General">
                  <c:v>0.242406825394192</c:v>
                </c:pt>
                <c:pt idx="14947" formatCode="General">
                  <c:v>0.23638415273170699</c:v>
                </c:pt>
                <c:pt idx="14948" formatCode="General">
                  <c:v>0.232287019405784</c:v>
                </c:pt>
                <c:pt idx="14949" formatCode="General">
                  <c:v>0.23109192881402399</c:v>
                </c:pt>
                <c:pt idx="14950" formatCode="General">
                  <c:v>0.23292711630881399</c:v>
                </c:pt>
                <c:pt idx="14951" formatCode="General">
                  <c:v>0.23678918006119301</c:v>
                </c:pt>
                <c:pt idx="14952" formatCode="General">
                  <c:v>0.24214125560734301</c:v>
                </c:pt>
                <c:pt idx="14953" formatCode="General">
                  <c:v>0.24818251337054001</c:v>
                </c:pt>
                <c:pt idx="14954" formatCode="General">
                  <c:v>0.25371274864212001</c:v>
                </c:pt>
                <c:pt idx="14955" formatCode="General">
                  <c:v>0.258332014137716</c:v>
                </c:pt>
                <c:pt idx="14956" formatCode="General">
                  <c:v>0.26211126633209902</c:v>
                </c:pt>
                <c:pt idx="14957" formatCode="General">
                  <c:v>0.26513865152065802</c:v>
                </c:pt>
                <c:pt idx="14958" formatCode="General">
                  <c:v>0.26793409746730101</c:v>
                </c:pt>
                <c:pt idx="14959" formatCode="General">
                  <c:v>0.27060257808652799</c:v>
                </c:pt>
                <c:pt idx="14960" formatCode="General">
                  <c:v>0.27216131869552701</c:v>
                </c:pt>
                <c:pt idx="14961" formatCode="General">
                  <c:v>0.272066364677718</c:v>
                </c:pt>
                <c:pt idx="14962" formatCode="General">
                  <c:v>0.27049001244662901</c:v>
                </c:pt>
                <c:pt idx="14963" formatCode="General">
                  <c:v>0.26794672647415302</c:v>
                </c:pt>
                <c:pt idx="14964" formatCode="General">
                  <c:v>0.26519452587842102</c:v>
                </c:pt>
                <c:pt idx="14965" formatCode="General">
                  <c:v>0.26246030306519602</c:v>
                </c:pt>
                <c:pt idx="14966" formatCode="General">
                  <c:v>0.25905414704975899</c:v>
                </c:pt>
                <c:pt idx="14967" formatCode="General">
                  <c:v>0.25515305355107598</c:v>
                </c:pt>
                <c:pt idx="14968" formatCode="General">
                  <c:v>0.25105630481378399</c:v>
                </c:pt>
                <c:pt idx="14969" formatCode="General">
                  <c:v>0.24567666086295101</c:v>
                </c:pt>
                <c:pt idx="14970" formatCode="General">
                  <c:v>0.23903344931989301</c:v>
                </c:pt>
                <c:pt idx="14971" formatCode="General">
                  <c:v>0.23144084052664299</c:v>
                </c:pt>
                <c:pt idx="14972" formatCode="General">
                  <c:v>0.22241153783824799</c:v>
                </c:pt>
                <c:pt idx="14973" formatCode="General">
                  <c:v>0.212026258139933</c:v>
                </c:pt>
                <c:pt idx="14974" formatCode="General">
                  <c:v>0.20108451984432199</c:v>
                </c:pt>
                <c:pt idx="14975" formatCode="General">
                  <c:v>0.190401716925196</c:v>
                </c:pt>
                <c:pt idx="14976" formatCode="General">
                  <c:v>0.18096795882479</c:v>
                </c:pt>
                <c:pt idx="14977" formatCode="General">
                  <c:v>0.17283633368472001</c:v>
                </c:pt>
                <c:pt idx="14978" formatCode="General">
                  <c:v>0.16508526498543399</c:v>
                </c:pt>
                <c:pt idx="14979" formatCode="General">
                  <c:v>0.15789701730397401</c:v>
                </c:pt>
                <c:pt idx="14980" formatCode="General">
                  <c:v>0.15167113698182799</c:v>
                </c:pt>
                <c:pt idx="14981" formatCode="General">
                  <c:v>0.14633888327841299</c:v>
                </c:pt>
                <c:pt idx="14982" formatCode="General">
                  <c:v>0.14172713063478201</c:v>
                </c:pt>
                <c:pt idx="14983" formatCode="General">
                  <c:v>0.138181839492098</c:v>
                </c:pt>
                <c:pt idx="14984" formatCode="General">
                  <c:v>0.13609668131265301</c:v>
                </c:pt>
                <c:pt idx="14985" formatCode="General">
                  <c:v>0.134624068876602</c:v>
                </c:pt>
                <c:pt idx="14986" formatCode="General">
                  <c:v>0.132544421582935</c:v>
                </c:pt>
                <c:pt idx="14987" formatCode="General">
                  <c:v>0.129324591949979</c:v>
                </c:pt>
                <c:pt idx="14988" formatCode="General">
                  <c:v>0.12553092495759299</c:v>
                </c:pt>
                <c:pt idx="14989" formatCode="General">
                  <c:v>0.121827376130153</c:v>
                </c:pt>
                <c:pt idx="14990" formatCode="General">
                  <c:v>0.117383245058477</c:v>
                </c:pt>
                <c:pt idx="14991" formatCode="General">
                  <c:v>0.111587228546545</c:v>
                </c:pt>
                <c:pt idx="14992" formatCode="General">
                  <c:v>0.10476398013982299</c:v>
                </c:pt>
                <c:pt idx="14993" formatCode="General">
                  <c:v>9.67953872822961E-2</c:v>
                </c:pt>
                <c:pt idx="14994" formatCode="General">
                  <c:v>8.76171340909664E-2</c:v>
                </c:pt>
                <c:pt idx="14995" formatCode="General">
                  <c:v>7.7595459722023793E-2</c:v>
                </c:pt>
                <c:pt idx="14996" formatCode="General">
                  <c:v>6.6903760966706999E-2</c:v>
                </c:pt>
                <c:pt idx="14997" formatCode="General">
                  <c:v>5.5484187560749798E-2</c:v>
                </c:pt>
                <c:pt idx="14998" formatCode="General">
                  <c:v>4.3826331820071701E-2</c:v>
                </c:pt>
                <c:pt idx="14999" formatCode="General">
                  <c:v>3.2404239179542202E-2</c:v>
                </c:pt>
                <c:pt idx="15000" formatCode="General">
                  <c:v>2.09900270472075E-2</c:v>
                </c:pt>
                <c:pt idx="15001" formatCode="General">
                  <c:v>9.6439964986933992E-3</c:v>
                </c:pt>
                <c:pt idx="15002" formatCode="General">
                  <c:v>-1.96124014546714E-3</c:v>
                </c:pt>
                <c:pt idx="15003" formatCode="General">
                  <c:v>-1.40904801348666E-2</c:v>
                </c:pt>
                <c:pt idx="15004" formatCode="General">
                  <c:v>-2.6972601519642401E-2</c:v>
                </c:pt>
                <c:pt idx="15005" formatCode="General">
                  <c:v>-4.0446616207979E-2</c:v>
                </c:pt>
                <c:pt idx="15006" formatCode="General">
                  <c:v>-5.4235949076524903E-2</c:v>
                </c:pt>
                <c:pt idx="15007" formatCode="General">
                  <c:v>-6.8695071225400195E-2</c:v>
                </c:pt>
                <c:pt idx="15008" formatCode="General">
                  <c:v>-8.2369326962175193E-2</c:v>
                </c:pt>
                <c:pt idx="15009" formatCode="General">
                  <c:v>-9.4066362356491004E-2</c:v>
                </c:pt>
                <c:pt idx="15010" formatCode="General">
                  <c:v>-0.104550987946141</c:v>
                </c:pt>
                <c:pt idx="15011" formatCode="General">
                  <c:v>-0.11349040724489801</c:v>
                </c:pt>
                <c:pt idx="15012" formatCode="General">
                  <c:v>-0.119999150509359</c:v>
                </c:pt>
                <c:pt idx="15013" formatCode="General">
                  <c:v>-0.12507209266885</c:v>
                </c:pt>
                <c:pt idx="15014" formatCode="General">
                  <c:v>-0.13021442053695301</c:v>
                </c:pt>
                <c:pt idx="15015" formatCode="General">
                  <c:v>-0.13537568376040099</c:v>
                </c:pt>
                <c:pt idx="15016" formatCode="General">
                  <c:v>-0.140661619718398</c:v>
                </c:pt>
                <c:pt idx="15017" formatCode="General">
                  <c:v>-0.14710344538121101</c:v>
                </c:pt>
                <c:pt idx="15018" formatCode="General">
                  <c:v>-0.15452923955809</c:v>
                </c:pt>
                <c:pt idx="15019" formatCode="General">
                  <c:v>-0.162198954908054</c:v>
                </c:pt>
                <c:pt idx="15020" formatCode="General">
                  <c:v>-0.17023506829731899</c:v>
                </c:pt>
                <c:pt idx="15021" formatCode="General">
                  <c:v>-0.178832180229376</c:v>
                </c:pt>
                <c:pt idx="15022" formatCode="General">
                  <c:v>-0.186971287355051</c:v>
                </c:pt>
                <c:pt idx="15023" formatCode="General">
                  <c:v>-0.19377884330307699</c:v>
                </c:pt>
                <c:pt idx="15024" formatCode="General">
                  <c:v>-0.20011899422492199</c:v>
                </c:pt>
                <c:pt idx="15025" formatCode="General">
                  <c:v>-0.206411262428051</c:v>
                </c:pt>
                <c:pt idx="15026" formatCode="General">
                  <c:v>-0.21147536808937301</c:v>
                </c:pt>
                <c:pt idx="15027" formatCode="General">
                  <c:v>-0.215310115096292</c:v>
                </c:pt>
                <c:pt idx="15028" formatCode="General">
                  <c:v>-0.21830108340163401</c:v>
                </c:pt>
                <c:pt idx="15029" formatCode="General">
                  <c:v>-0.22030646465296599</c:v>
                </c:pt>
                <c:pt idx="15030" formatCode="General">
                  <c:v>-0.22163393597223199</c:v>
                </c:pt>
                <c:pt idx="15031" formatCode="General">
                  <c:v>-0.222444779773707</c:v>
                </c:pt>
                <c:pt idx="15032" formatCode="General">
                  <c:v>-0.22321305652455001</c:v>
                </c:pt>
                <c:pt idx="15033" formatCode="General">
                  <c:v>-0.22434312830133099</c:v>
                </c:pt>
                <c:pt idx="15034" formatCode="General">
                  <c:v>-0.22610298312466701</c:v>
                </c:pt>
                <c:pt idx="15035" formatCode="General">
                  <c:v>-0.22883095517909199</c:v>
                </c:pt>
                <c:pt idx="15036" formatCode="General">
                  <c:v>-0.23295927492116</c:v>
                </c:pt>
                <c:pt idx="15037" formatCode="General">
                  <c:v>-0.238359010191211</c:v>
                </c:pt>
                <c:pt idx="15038" formatCode="General">
                  <c:v>-0.24491883141916601</c:v>
                </c:pt>
                <c:pt idx="15039" formatCode="General">
                  <c:v>-0.25324785177645898</c:v>
                </c:pt>
                <c:pt idx="15040" formatCode="General">
                  <c:v>-0.26331465659792203</c:v>
                </c:pt>
                <c:pt idx="15041" formatCode="General">
                  <c:v>-0.27444700605940098</c:v>
                </c:pt>
                <c:pt idx="15042" formatCode="General">
                  <c:v>-0.28638106259648599</c:v>
                </c:pt>
                <c:pt idx="15043" formatCode="General">
                  <c:v>-0.29916300932727902</c:v>
                </c:pt>
                <c:pt idx="15044" formatCode="General">
                  <c:v>-0.31249524265224898</c:v>
                </c:pt>
                <c:pt idx="15045" formatCode="General">
                  <c:v>-0.326001176141615</c:v>
                </c:pt>
                <c:pt idx="15046" formatCode="General">
                  <c:v>-0.33931867421303002</c:v>
                </c:pt>
                <c:pt idx="15047" formatCode="General">
                  <c:v>-0.35300855600345799</c:v>
                </c:pt>
                <c:pt idx="15048" formatCode="General">
                  <c:v>-0.36746533421620498</c:v>
                </c:pt>
                <c:pt idx="15049" formatCode="General">
                  <c:v>-0.38132163866436602</c:v>
                </c:pt>
                <c:pt idx="15050" formatCode="General">
                  <c:v>-0.39378333258426101</c:v>
                </c:pt>
                <c:pt idx="15051" formatCode="General">
                  <c:v>-0.40504575495175799</c:v>
                </c:pt>
                <c:pt idx="15052" formatCode="General">
                  <c:v>-0.41392138169660297</c:v>
                </c:pt>
                <c:pt idx="15053" formatCode="General">
                  <c:v>-0.41904349495152998</c:v>
                </c:pt>
                <c:pt idx="15054" formatCode="General">
                  <c:v>-0.42072331039536298</c:v>
                </c:pt>
                <c:pt idx="15055" formatCode="General">
                  <c:v>-0.41956798557205599</c:v>
                </c:pt>
                <c:pt idx="15056" formatCode="General">
                  <c:v>-0.416338652704076</c:v>
                </c:pt>
                <c:pt idx="15057" formatCode="General">
                  <c:v>-0.41158779954765301</c:v>
                </c:pt>
                <c:pt idx="15058" formatCode="General">
                  <c:v>-0.40506772342043801</c:v>
                </c:pt>
                <c:pt idx="15059" formatCode="General">
                  <c:v>-0.39708449568701099</c:v>
                </c:pt>
                <c:pt idx="15060" formatCode="General">
                  <c:v>-0.38842457823182203</c:v>
                </c:pt>
                <c:pt idx="15061" formatCode="General">
                  <c:v>-0.38067818236039602</c:v>
                </c:pt>
                <c:pt idx="15062" formatCode="General">
                  <c:v>-0.37473926090363902</c:v>
                </c:pt>
                <c:pt idx="15063" formatCode="General">
                  <c:v>-0.369979098686402</c:v>
                </c:pt>
                <c:pt idx="15064" formatCode="General">
                  <c:v>-0.36690057657198499</c:v>
                </c:pt>
                <c:pt idx="15065" formatCode="General">
                  <c:v>-0.36644793141985699</c:v>
                </c:pt>
                <c:pt idx="15066" formatCode="General">
                  <c:v>-0.36767404847867402</c:v>
                </c:pt>
                <c:pt idx="15067" formatCode="General">
                  <c:v>-0.37032099833379201</c:v>
                </c:pt>
                <c:pt idx="15068" formatCode="General">
                  <c:v>-0.37541086290784798</c:v>
                </c:pt>
                <c:pt idx="15069" formatCode="General">
                  <c:v>-0.38194498483550898</c:v>
                </c:pt>
                <c:pt idx="15070" formatCode="General">
                  <c:v>-0.38911190009616298</c:v>
                </c:pt>
                <c:pt idx="15071" formatCode="General">
                  <c:v>-0.39761200480659897</c:v>
                </c:pt>
                <c:pt idx="15072" formatCode="General">
                  <c:v>-0.40724300253808998</c:v>
                </c:pt>
                <c:pt idx="15073" formatCode="General">
                  <c:v>-0.41689724327466399</c:v>
                </c:pt>
                <c:pt idx="15074" formatCode="General">
                  <c:v>-0.42684330120631597</c:v>
                </c:pt>
                <c:pt idx="15075" formatCode="General">
                  <c:v>-0.43828355260020002</c:v>
                </c:pt>
                <c:pt idx="15076" formatCode="General">
                  <c:v>-0.45091925718551701</c:v>
                </c:pt>
                <c:pt idx="15077" formatCode="General">
                  <c:v>-0.46293900463245902</c:v>
                </c:pt>
                <c:pt idx="15078" formatCode="General">
                  <c:v>-0.473176606797587</c:v>
                </c:pt>
                <c:pt idx="15079" formatCode="General">
                  <c:v>-0.48071381316418899</c:v>
                </c:pt>
                <c:pt idx="15080" formatCode="General">
                  <c:v>-0.48503686244208899</c:v>
                </c:pt>
                <c:pt idx="15081" formatCode="General">
                  <c:v>-0.486071161670382</c:v>
                </c:pt>
                <c:pt idx="15082" formatCode="General">
                  <c:v>-0.48415929194957302</c:v>
                </c:pt>
                <c:pt idx="15083" formatCode="General">
                  <c:v>-0.48065399105921502</c:v>
                </c:pt>
                <c:pt idx="15084" formatCode="General">
                  <c:v>-0.47619428949537601</c:v>
                </c:pt>
                <c:pt idx="15085" formatCode="General">
                  <c:v>-0.470742016486417</c:v>
                </c:pt>
                <c:pt idx="15086" formatCode="General">
                  <c:v>-0.46430493469357598</c:v>
                </c:pt>
                <c:pt idx="15087" formatCode="General">
                  <c:v>-0.45728762804133199</c:v>
                </c:pt>
                <c:pt idx="15088" formatCode="General">
                  <c:v>-0.44930647251577299</c:v>
                </c:pt>
                <c:pt idx="15089" formatCode="General">
                  <c:v>-0.43983627084349503</c:v>
                </c:pt>
                <c:pt idx="15090" formatCode="General">
                  <c:v>-0.42935269585265601</c:v>
                </c:pt>
                <c:pt idx="15091" formatCode="General">
                  <c:v>-0.41809018358266398</c:v>
                </c:pt>
                <c:pt idx="15092" formatCode="General">
                  <c:v>-0.40692283663675799</c:v>
                </c:pt>
                <c:pt idx="15093" formatCode="General">
                  <c:v>-0.39653429151668701</c:v>
                </c:pt>
                <c:pt idx="15094" formatCode="General">
                  <c:v>-0.38713200801415898</c:v>
                </c:pt>
                <c:pt idx="15095" formatCode="General">
                  <c:v>-0.37956795652098202</c:v>
                </c:pt>
                <c:pt idx="15096" formatCode="General">
                  <c:v>-0.37444759399548999</c:v>
                </c:pt>
                <c:pt idx="15097" formatCode="General">
                  <c:v>-0.37157090492429301</c:v>
                </c:pt>
                <c:pt idx="15098" formatCode="General">
                  <c:v>-0.37053106086427501</c:v>
                </c:pt>
                <c:pt idx="15099" formatCode="General">
                  <c:v>-0.37110659334366602</c:v>
                </c:pt>
                <c:pt idx="15100" formatCode="General">
                  <c:v>-0.37314060848299402</c:v>
                </c:pt>
                <c:pt idx="15101" formatCode="General">
                  <c:v>-0.37635733402078198</c:v>
                </c:pt>
                <c:pt idx="15102" formatCode="General">
                  <c:v>-0.38061589583358202</c:v>
                </c:pt>
                <c:pt idx="15103" formatCode="General">
                  <c:v>-0.38583253101547299</c:v>
                </c:pt>
                <c:pt idx="15104" formatCode="General">
                  <c:v>-0.39094637824698503</c:v>
                </c:pt>
                <c:pt idx="15105" formatCode="General">
                  <c:v>-0.39506042745627601</c:v>
                </c:pt>
                <c:pt idx="15106" formatCode="General">
                  <c:v>-0.39843758363773502</c:v>
                </c:pt>
                <c:pt idx="15107" formatCode="General">
                  <c:v>-0.401074250067465</c:v>
                </c:pt>
                <c:pt idx="15108" formatCode="General">
                  <c:v>-0.40241151277492998</c:v>
                </c:pt>
                <c:pt idx="15109" formatCode="General">
                  <c:v>-0.40193418362701899</c:v>
                </c:pt>
                <c:pt idx="15110" formatCode="General">
                  <c:v>-0.39837321349044702</c:v>
                </c:pt>
                <c:pt idx="15111" formatCode="General">
                  <c:v>-0.391606583226009</c:v>
                </c:pt>
                <c:pt idx="15112" formatCode="General">
                  <c:v>-0.382850412054559</c:v>
                </c:pt>
                <c:pt idx="15113" formatCode="General">
                  <c:v>-0.37219387836036</c:v>
                </c:pt>
                <c:pt idx="15114" formatCode="General">
                  <c:v>-0.359767562070477</c:v>
                </c:pt>
                <c:pt idx="15115" formatCode="General">
                  <c:v>-0.34625127706799003</c:v>
                </c:pt>
                <c:pt idx="15116" formatCode="General">
                  <c:v>-0.332028013584245</c:v>
                </c:pt>
                <c:pt idx="15117" formatCode="General">
                  <c:v>-0.316062634124605</c:v>
                </c:pt>
                <c:pt idx="15118" formatCode="General">
                  <c:v>-0.29822028827901198</c:v>
                </c:pt>
                <c:pt idx="15119" formatCode="General">
                  <c:v>-0.28000898311174499</c:v>
                </c:pt>
                <c:pt idx="15120" formatCode="General">
                  <c:v>-0.26203057925755702</c:v>
                </c:pt>
                <c:pt idx="15121" formatCode="General">
                  <c:v>-0.24477881316014599</c:v>
                </c:pt>
                <c:pt idx="15122" formatCode="General">
                  <c:v>-0.228699436349317</c:v>
                </c:pt>
                <c:pt idx="15123" formatCode="General">
                  <c:v>-0.21297282164729101</c:v>
                </c:pt>
                <c:pt idx="15124" formatCode="General">
                  <c:v>-0.19671479108039</c:v>
                </c:pt>
                <c:pt idx="15125" formatCode="General">
                  <c:v>-0.17994861802685999</c:v>
                </c:pt>
                <c:pt idx="15126" formatCode="General">
                  <c:v>-0.16266300282830101</c:v>
                </c:pt>
                <c:pt idx="15127" formatCode="General">
                  <c:v>-0.14452184394964601</c:v>
                </c:pt>
                <c:pt idx="15128" formatCode="General">
                  <c:v>-0.12478455453472299</c:v>
                </c:pt>
                <c:pt idx="15129" formatCode="General">
                  <c:v>-0.10472216101751</c:v>
                </c:pt>
                <c:pt idx="15130" formatCode="General">
                  <c:v>-8.6374646416179104E-2</c:v>
                </c:pt>
                <c:pt idx="15131" formatCode="General">
                  <c:v>-7.0004708271844504E-2</c:v>
                </c:pt>
                <c:pt idx="15132" formatCode="General">
                  <c:v>-5.4856513599160099E-2</c:v>
                </c:pt>
                <c:pt idx="15133" formatCode="General">
                  <c:v>-4.0791709715744799E-2</c:v>
                </c:pt>
                <c:pt idx="15134" formatCode="General">
                  <c:v>-2.8958632672457501E-2</c:v>
                </c:pt>
                <c:pt idx="15135" formatCode="General">
                  <c:v>-1.9144808119924001E-2</c:v>
                </c:pt>
                <c:pt idx="15136" formatCode="General">
                  <c:v>-1.03928041814724E-2</c:v>
                </c:pt>
                <c:pt idx="15137" formatCode="General">
                  <c:v>-2.88876048811947E-3</c:v>
                </c:pt>
                <c:pt idx="15138" formatCode="General">
                  <c:v>2.9721228971522902E-3</c:v>
                </c:pt>
                <c:pt idx="15139" formatCode="General">
                  <c:v>7.2081518573695299E-3</c:v>
                </c:pt>
                <c:pt idx="15140" formatCode="General">
                  <c:v>1.07199319765809E-2</c:v>
                </c:pt>
                <c:pt idx="15141" formatCode="General">
                  <c:v>1.3941459603546799E-2</c:v>
                </c:pt>
                <c:pt idx="15142" formatCode="General">
                  <c:v>1.68311518333632E-2</c:v>
                </c:pt>
                <c:pt idx="15143" formatCode="General">
                  <c:v>1.9153547112198799E-2</c:v>
                </c:pt>
                <c:pt idx="15144" formatCode="General">
                  <c:v>2.1158906842662299E-2</c:v>
                </c:pt>
                <c:pt idx="15145" formatCode="General">
                  <c:v>2.4285818049031301E-2</c:v>
                </c:pt>
                <c:pt idx="15146" formatCode="General">
                  <c:v>2.9485699568280899E-2</c:v>
                </c:pt>
                <c:pt idx="15147" formatCode="General">
                  <c:v>3.7453117377617598E-2</c:v>
                </c:pt>
                <c:pt idx="15148" formatCode="General">
                  <c:v>4.79451148066255E-2</c:v>
                </c:pt>
                <c:pt idx="15149" formatCode="General">
                  <c:v>6.1008995337282303E-2</c:v>
                </c:pt>
                <c:pt idx="15150" formatCode="General">
                  <c:v>7.7530738343000893E-2</c:v>
                </c:pt>
                <c:pt idx="15151" formatCode="General">
                  <c:v>9.7236919089290302E-2</c:v>
                </c:pt>
                <c:pt idx="15152" formatCode="General">
                  <c:v>0.11838372308197501</c:v>
                </c:pt>
                <c:pt idx="15153" formatCode="General">
                  <c:v>0.13998502145769501</c:v>
                </c:pt>
                <c:pt idx="15154" formatCode="General">
                  <c:v>0.16219490505947101</c:v>
                </c:pt>
                <c:pt idx="15155" formatCode="General">
                  <c:v>0.18427574294235199</c:v>
                </c:pt>
                <c:pt idx="15156" formatCode="General">
                  <c:v>0.20519636619034001</c:v>
                </c:pt>
                <c:pt idx="15157" formatCode="General">
                  <c:v>0.22480550904161301</c:v>
                </c:pt>
                <c:pt idx="15158" formatCode="General">
                  <c:v>0.24303447178884299</c:v>
                </c:pt>
                <c:pt idx="15159" formatCode="General">
                  <c:v>0.25983464839425702</c:v>
                </c:pt>
                <c:pt idx="15160" formatCode="General">
                  <c:v>0.27615873822397102</c:v>
                </c:pt>
                <c:pt idx="15161" formatCode="General">
                  <c:v>0.29323621067885702</c:v>
                </c:pt>
                <c:pt idx="15162" formatCode="General">
                  <c:v>0.31131098262323298</c:v>
                </c:pt>
                <c:pt idx="15163" formatCode="General">
                  <c:v>0.329759380708193</c:v>
                </c:pt>
                <c:pt idx="15164" formatCode="General">
                  <c:v>0.349192523287575</c:v>
                </c:pt>
                <c:pt idx="15165" formatCode="General">
                  <c:v>0.36989428136595498</c:v>
                </c:pt>
                <c:pt idx="15166" formatCode="General">
                  <c:v>0.39072843373724497</c:v>
                </c:pt>
                <c:pt idx="15167" formatCode="General">
                  <c:v>0.41087445950832702</c:v>
                </c:pt>
                <c:pt idx="15168" formatCode="General">
                  <c:v>0.428948006270856</c:v>
                </c:pt>
                <c:pt idx="15169" formatCode="General">
                  <c:v>0.44472762675390898</c:v>
                </c:pt>
                <c:pt idx="15170" formatCode="General">
                  <c:v>0.45918206600244199</c:v>
                </c:pt>
                <c:pt idx="15171" formatCode="General">
                  <c:v>0.47232651792573299</c:v>
                </c:pt>
                <c:pt idx="15172" formatCode="General">
                  <c:v>0.48489231444779402</c:v>
                </c:pt>
                <c:pt idx="15173" formatCode="General">
                  <c:v>0.497279252003133</c:v>
                </c:pt>
                <c:pt idx="15174" formatCode="General">
                  <c:v>0.50777902152458299</c:v>
                </c:pt>
                <c:pt idx="15175" formatCode="General">
                  <c:v>0.51526762608418697</c:v>
                </c:pt>
                <c:pt idx="15176" formatCode="General">
                  <c:v>0.52049941833510205</c:v>
                </c:pt>
                <c:pt idx="15177" formatCode="General">
                  <c:v>0.52422019644638995</c:v>
                </c:pt>
                <c:pt idx="15178" formatCode="General">
                  <c:v>0.52667333837553698</c:v>
                </c:pt>
                <c:pt idx="15179" formatCode="General">
                  <c:v>0.52827113844370599</c:v>
                </c:pt>
                <c:pt idx="15180" formatCode="General">
                  <c:v>0.52890086271361703</c:v>
                </c:pt>
                <c:pt idx="15181" formatCode="General">
                  <c:v>0.52865987064277198</c:v>
                </c:pt>
                <c:pt idx="15182" formatCode="General">
                  <c:v>0.52918620187075804</c:v>
                </c:pt>
                <c:pt idx="15183" formatCode="General">
                  <c:v>0.53191126555049995</c:v>
                </c:pt>
                <c:pt idx="15184" formatCode="General">
                  <c:v>0.53719359826464597</c:v>
                </c:pt>
                <c:pt idx="15185" formatCode="General">
                  <c:v>0.54434092815383295</c:v>
                </c:pt>
                <c:pt idx="15186" formatCode="General">
                  <c:v>0.55228782094486994</c:v>
                </c:pt>
                <c:pt idx="15187" formatCode="General">
                  <c:v>0.56055157430015001</c:v>
                </c:pt>
                <c:pt idx="15188" formatCode="General">
                  <c:v>0.56850973860990595</c:v>
                </c:pt>
                <c:pt idx="15189" formatCode="General">
                  <c:v>0.57565260826495801</c:v>
                </c:pt>
                <c:pt idx="15190" formatCode="General">
                  <c:v>0.58273481771026703</c:v>
                </c:pt>
                <c:pt idx="15191" formatCode="General">
                  <c:v>0.59033488006053403</c:v>
                </c:pt>
                <c:pt idx="15192" formatCode="General">
                  <c:v>0.59767583866154195</c:v>
                </c:pt>
                <c:pt idx="15193" formatCode="General">
                  <c:v>0.60467294579315201</c:v>
                </c:pt>
                <c:pt idx="15194" formatCode="General">
                  <c:v>0.61097272720445295</c:v>
                </c:pt>
                <c:pt idx="15195" formatCode="General">
                  <c:v>0.61577076651062801</c:v>
                </c:pt>
                <c:pt idx="15196" formatCode="General">
                  <c:v>0.61939796847934403</c:v>
                </c:pt>
                <c:pt idx="15197" formatCode="General">
                  <c:v>0.62294831861206101</c:v>
                </c:pt>
                <c:pt idx="15198" formatCode="General">
                  <c:v>0.62658199915519197</c:v>
                </c:pt>
                <c:pt idx="15199" formatCode="General">
                  <c:v>0.62929365480091104</c:v>
                </c:pt>
                <c:pt idx="15200" formatCode="General">
                  <c:v>0.63098771904476703</c:v>
                </c:pt>
                <c:pt idx="15201" formatCode="General">
                  <c:v>0.63124525045163504</c:v>
                </c:pt>
                <c:pt idx="15202" formatCode="General">
                  <c:v>0.62911429612855496</c:v>
                </c:pt>
                <c:pt idx="15203" formatCode="General">
                  <c:v>0.62443705161430096</c:v>
                </c:pt>
                <c:pt idx="15204" formatCode="General">
                  <c:v>0.61705787779756405</c:v>
                </c:pt>
                <c:pt idx="15205" formatCode="General">
                  <c:v>0.60766475389150398</c:v>
                </c:pt>
                <c:pt idx="15206" formatCode="General">
                  <c:v>0.59728882893495705</c:v>
                </c:pt>
                <c:pt idx="15207" formatCode="General">
                  <c:v>0.58712682746190503</c:v>
                </c:pt>
                <c:pt idx="15208" formatCode="General">
                  <c:v>0.57864670143655605</c:v>
                </c:pt>
                <c:pt idx="15209" formatCode="General">
                  <c:v>0.57281114325618598</c:v>
                </c:pt>
                <c:pt idx="15210" formatCode="General">
                  <c:v>0.57081727167186902</c:v>
                </c:pt>
                <c:pt idx="15211" formatCode="General">
                  <c:v>0.57215989003697698</c:v>
                </c:pt>
                <c:pt idx="15212" formatCode="General">
                  <c:v>0.57529014534826295</c:v>
                </c:pt>
                <c:pt idx="15213" formatCode="General">
                  <c:v>0.57951639223469498</c:v>
                </c:pt>
                <c:pt idx="15214" formatCode="General">
                  <c:v>0.58460467173368003</c:v>
                </c:pt>
                <c:pt idx="15215" formatCode="General">
                  <c:v>0.590044132427476</c:v>
                </c:pt>
                <c:pt idx="15216" formatCode="General">
                  <c:v>0.59561834594437102</c:v>
                </c:pt>
                <c:pt idx="15217" formatCode="General">
                  <c:v>0.60074752552585298</c:v>
                </c:pt>
                <c:pt idx="15218" formatCode="General">
                  <c:v>0.60418027157840504</c:v>
                </c:pt>
                <c:pt idx="15219" formatCode="General">
                  <c:v>0.60587000542465297</c:v>
                </c:pt>
                <c:pt idx="15220" formatCode="General">
                  <c:v>0.60660231028789602</c:v>
                </c:pt>
                <c:pt idx="15221" formatCode="General">
                  <c:v>0.606155698786907</c:v>
                </c:pt>
                <c:pt idx="15222" formatCode="General">
                  <c:v>0.60509382344681095</c:v>
                </c:pt>
                <c:pt idx="15223" formatCode="General">
                  <c:v>0.604683309586454</c:v>
                </c:pt>
                <c:pt idx="15224" formatCode="General">
                  <c:v>0.60414318669398903</c:v>
                </c:pt>
                <c:pt idx="15225" formatCode="General">
                  <c:v>0.60239012871192599</c:v>
                </c:pt>
                <c:pt idx="15226" formatCode="General">
                  <c:v>0.60003717396759504</c:v>
                </c:pt>
                <c:pt idx="15227" formatCode="General">
                  <c:v>0.59686430294017401</c:v>
                </c:pt>
                <c:pt idx="15228" formatCode="General">
                  <c:v>0.59175100063567199</c:v>
                </c:pt>
                <c:pt idx="15229" formatCode="General">
                  <c:v>0.58452001030631595</c:v>
                </c:pt>
                <c:pt idx="15230" formatCode="General">
                  <c:v>0.57462436341881395</c:v>
                </c:pt>
                <c:pt idx="15231" formatCode="General">
                  <c:v>0.56177878158543804</c:v>
                </c:pt>
                <c:pt idx="15232" formatCode="General">
                  <c:v>0.54673834419378997</c:v>
                </c:pt>
                <c:pt idx="15233" formatCode="General">
                  <c:v>0.53063897737042998</c:v>
                </c:pt>
                <c:pt idx="15234" formatCode="General">
                  <c:v>0.51340813444683897</c:v>
                </c:pt>
                <c:pt idx="15235" formatCode="General">
                  <c:v>0.495058749743154</c:v>
                </c:pt>
                <c:pt idx="15236" formatCode="General">
                  <c:v>0.47736479256674402</c:v>
                </c:pt>
                <c:pt idx="15237" formatCode="General">
                  <c:v>0.46069675372832902</c:v>
                </c:pt>
                <c:pt idx="15238" formatCode="General">
                  <c:v>0.44440013311812099</c:v>
                </c:pt>
                <c:pt idx="15239" formatCode="General">
                  <c:v>0.42950308226365103</c:v>
                </c:pt>
                <c:pt idx="15240" formatCode="General">
                  <c:v>0.41687557463993902</c:v>
                </c:pt>
                <c:pt idx="15241" formatCode="General">
                  <c:v>0.40653470590954599</c:v>
                </c:pt>
                <c:pt idx="15242" formatCode="General">
                  <c:v>0.39851309438163002</c:v>
                </c:pt>
                <c:pt idx="15243" formatCode="General">
                  <c:v>0.39316807206251397</c:v>
                </c:pt>
                <c:pt idx="15244" formatCode="General">
                  <c:v>0.39119066144095899</c:v>
                </c:pt>
                <c:pt idx="15245" formatCode="General">
                  <c:v>0.39209601009406198</c:v>
                </c:pt>
                <c:pt idx="15246" formatCode="General">
                  <c:v>0.39471441119627299</c:v>
                </c:pt>
                <c:pt idx="15247" formatCode="General">
                  <c:v>0.39799195371997498</c:v>
                </c:pt>
                <c:pt idx="15248" formatCode="General">
                  <c:v>0.40157749815107702</c:v>
                </c:pt>
                <c:pt idx="15249" formatCode="General">
                  <c:v>0.40522349468399499</c:v>
                </c:pt>
                <c:pt idx="15250" formatCode="General">
                  <c:v>0.40727063194294699</c:v>
                </c:pt>
                <c:pt idx="15251" formatCode="General">
                  <c:v>0.40722475479078002</c:v>
                </c:pt>
                <c:pt idx="15252" formatCode="General">
                  <c:v>0.40568984278337999</c:v>
                </c:pt>
                <c:pt idx="15253" formatCode="General">
                  <c:v>0.40267903659339899</c:v>
                </c:pt>
                <c:pt idx="15254" formatCode="General">
                  <c:v>0.398376623168818</c:v>
                </c:pt>
                <c:pt idx="15255" formatCode="General">
                  <c:v>0.39348017075698899</c:v>
                </c:pt>
                <c:pt idx="15256" formatCode="General">
                  <c:v>0.38836128571414802</c:v>
                </c:pt>
                <c:pt idx="15257" formatCode="General">
                  <c:v>0.38225623484247001</c:v>
                </c:pt>
                <c:pt idx="15258" formatCode="General">
                  <c:v>0.37439868998474901</c:v>
                </c:pt>
                <c:pt idx="15259" formatCode="General">
                  <c:v>0.364769256967309</c:v>
                </c:pt>
                <c:pt idx="15260" formatCode="General">
                  <c:v>0.35304632590080298</c:v>
                </c:pt>
                <c:pt idx="15261" formatCode="General">
                  <c:v>0.33898429619572601</c:v>
                </c:pt>
                <c:pt idx="15262" formatCode="General">
                  <c:v>0.32371207039535199</c:v>
                </c:pt>
                <c:pt idx="15263" formatCode="General">
                  <c:v>0.30845902430711503</c:v>
                </c:pt>
                <c:pt idx="15264" formatCode="General">
                  <c:v>0.29365673945892501</c:v>
                </c:pt>
                <c:pt idx="15265" formatCode="General">
                  <c:v>0.27933398271120502</c:v>
                </c:pt>
                <c:pt idx="15266" formatCode="General">
                  <c:v>0.26523907933434798</c:v>
                </c:pt>
                <c:pt idx="15267" formatCode="General">
                  <c:v>0.25085271778344898</c:v>
                </c:pt>
                <c:pt idx="15268" formatCode="General">
                  <c:v>0.235533581566685</c:v>
                </c:pt>
                <c:pt idx="15269" formatCode="General">
                  <c:v>0.218847869272428</c:v>
                </c:pt>
                <c:pt idx="15270" formatCode="General">
                  <c:v>0.201181398065131</c:v>
                </c:pt>
                <c:pt idx="15271" formatCode="General">
                  <c:v>0.18309235652247299</c:v>
                </c:pt>
                <c:pt idx="15272" formatCode="General">
                  <c:v>0.164711928501901</c:v>
                </c:pt>
                <c:pt idx="15273" formatCode="General">
                  <c:v>0.14691592781956</c:v>
                </c:pt>
                <c:pt idx="15274" formatCode="General">
                  <c:v>0.13044327639980599</c:v>
                </c:pt>
                <c:pt idx="15275" formatCode="General">
                  <c:v>0.11570221929244499</c:v>
                </c:pt>
                <c:pt idx="15276" formatCode="General">
                  <c:v>0.102830614468811</c:v>
                </c:pt>
                <c:pt idx="15277" formatCode="General">
                  <c:v>9.0734515501915095E-2</c:v>
                </c:pt>
                <c:pt idx="15278" formatCode="General">
                  <c:v>7.7944003205844201E-2</c:v>
                </c:pt>
                <c:pt idx="15279" formatCode="General">
                  <c:v>6.5366948025092506E-2</c:v>
                </c:pt>
                <c:pt idx="15280" formatCode="General">
                  <c:v>5.4386363903849697E-2</c:v>
                </c:pt>
                <c:pt idx="15281" formatCode="General">
                  <c:v>4.41574595651609E-2</c:v>
                </c:pt>
                <c:pt idx="15282" formatCode="General">
                  <c:v>3.2896865234339198E-2</c:v>
                </c:pt>
                <c:pt idx="15283" formatCode="General">
                  <c:v>2.0236080473506699E-2</c:v>
                </c:pt>
                <c:pt idx="15284" formatCode="General">
                  <c:v>7.2843440548019103E-3</c:v>
                </c:pt>
                <c:pt idx="15285" formatCode="General">
                  <c:v>-5.2553973853731702E-3</c:v>
                </c:pt>
                <c:pt idx="15286" formatCode="General">
                  <c:v>-1.7070779211667698E-2</c:v>
                </c:pt>
                <c:pt idx="15287" formatCode="General">
                  <c:v>-2.7608403414732401E-2</c:v>
                </c:pt>
                <c:pt idx="15288" formatCode="General">
                  <c:v>-3.7464273889576502E-2</c:v>
                </c:pt>
                <c:pt idx="15289" formatCode="General">
                  <c:v>-4.7934639322943999E-2</c:v>
                </c:pt>
                <c:pt idx="15290" formatCode="General">
                  <c:v>-5.97459753970946E-2</c:v>
                </c:pt>
                <c:pt idx="15291" formatCode="General">
                  <c:v>-7.4070212733026705E-2</c:v>
                </c:pt>
                <c:pt idx="15292" formatCode="General">
                  <c:v>-9.0029281444101203E-2</c:v>
                </c:pt>
                <c:pt idx="15293" formatCode="General">
                  <c:v>-0.105768905673827</c:v>
                </c:pt>
                <c:pt idx="15294" formatCode="General">
                  <c:v>-0.12090094546187501</c:v>
                </c:pt>
                <c:pt idx="15295" formatCode="General">
                  <c:v>-0.135900934328401</c:v>
                </c:pt>
                <c:pt idx="15296" formatCode="General">
                  <c:v>-0.15143005165950099</c:v>
                </c:pt>
                <c:pt idx="15297" formatCode="General">
                  <c:v>-0.16746135017237301</c:v>
                </c:pt>
                <c:pt idx="15298" formatCode="General">
                  <c:v>-0.18384780167193701</c:v>
                </c:pt>
                <c:pt idx="15299" formatCode="General">
                  <c:v>-0.20152901858939101</c:v>
                </c:pt>
                <c:pt idx="15300" formatCode="General">
                  <c:v>-0.221552816948166</c:v>
                </c:pt>
                <c:pt idx="15301" formatCode="General">
                  <c:v>-0.24348663284272701</c:v>
                </c:pt>
                <c:pt idx="15302" formatCode="General">
                  <c:v>-0.26655076268616701</c:v>
                </c:pt>
                <c:pt idx="15303" formatCode="General">
                  <c:v>-0.29026747445885698</c:v>
                </c:pt>
                <c:pt idx="15304" formatCode="General">
                  <c:v>-0.313527119922553</c:v>
                </c:pt>
                <c:pt idx="15305" formatCode="General">
                  <c:v>-0.33453475225582502</c:v>
                </c:pt>
                <c:pt idx="15306" formatCode="General">
                  <c:v>-0.35320492088403999</c:v>
                </c:pt>
                <c:pt idx="15307" formatCode="General">
                  <c:v>-0.37036942107409498</c:v>
                </c:pt>
                <c:pt idx="15308" formatCode="General">
                  <c:v>-0.38604516674288503</c:v>
                </c:pt>
                <c:pt idx="15309" formatCode="General">
                  <c:v>-0.39995159136706698</c:v>
                </c:pt>
                <c:pt idx="15310" formatCode="General">
                  <c:v>-0.411801012958387</c:v>
                </c:pt>
                <c:pt idx="15311" formatCode="General">
                  <c:v>-0.42256427973958199</c:v>
                </c:pt>
                <c:pt idx="15312" formatCode="General">
                  <c:v>-0.43327862701389303</c:v>
                </c:pt>
                <c:pt idx="15313" formatCode="General">
                  <c:v>-0.443426136585722</c:v>
                </c:pt>
                <c:pt idx="15314" formatCode="General">
                  <c:v>-0.452173087480289</c:v>
                </c:pt>
                <c:pt idx="15315" formatCode="General">
                  <c:v>-0.46023282137486099</c:v>
                </c:pt>
                <c:pt idx="15316" formatCode="General">
                  <c:v>-0.46864739472702399</c:v>
                </c:pt>
                <c:pt idx="15317" formatCode="General">
                  <c:v>-0.477687768896773</c:v>
                </c:pt>
                <c:pt idx="15318" formatCode="General">
                  <c:v>-0.48646228980129003</c:v>
                </c:pt>
                <c:pt idx="15319" formatCode="General">
                  <c:v>-0.494581424483447</c:v>
                </c:pt>
                <c:pt idx="15320" formatCode="General">
                  <c:v>-0.50182916579018</c:v>
                </c:pt>
                <c:pt idx="15321" formatCode="General">
                  <c:v>-0.50727943521900698</c:v>
                </c:pt>
                <c:pt idx="15322" formatCode="General">
                  <c:v>-0.51222294916098698</c:v>
                </c:pt>
                <c:pt idx="15323" formatCode="General">
                  <c:v>-0.51738713375543899</c:v>
                </c:pt>
                <c:pt idx="15324" formatCode="General">
                  <c:v>-0.52249924748768795</c:v>
                </c:pt>
                <c:pt idx="15325" formatCode="General">
                  <c:v>-0.52791396262259704</c:v>
                </c:pt>
                <c:pt idx="15326" formatCode="General">
                  <c:v>-0.53444997354002399</c:v>
                </c:pt>
                <c:pt idx="15327" formatCode="General">
                  <c:v>-0.542657818445616</c:v>
                </c:pt>
                <c:pt idx="15328" formatCode="General">
                  <c:v>-0.55263694655072104</c:v>
                </c:pt>
                <c:pt idx="15329" formatCode="General">
                  <c:v>-0.56422610208930601</c:v>
                </c:pt>
                <c:pt idx="15330" formatCode="General">
                  <c:v>-0.57629088675912699</c:v>
                </c:pt>
                <c:pt idx="15331" formatCode="General">
                  <c:v>-0.58813538048668901</c:v>
                </c:pt>
                <c:pt idx="15332" formatCode="General">
                  <c:v>-0.59881061859878404</c:v>
                </c:pt>
                <c:pt idx="15333" formatCode="General">
                  <c:v>-0.60720574515841896</c:v>
                </c:pt>
                <c:pt idx="15334" formatCode="General">
                  <c:v>-0.61357988808949804</c:v>
                </c:pt>
                <c:pt idx="15335" formatCode="General">
                  <c:v>-0.61785864009945601</c:v>
                </c:pt>
                <c:pt idx="15336" formatCode="General">
                  <c:v>-0.61885450769682104</c:v>
                </c:pt>
                <c:pt idx="15337" formatCode="General">
                  <c:v>-0.61692457853801197</c:v>
                </c:pt>
                <c:pt idx="15338" formatCode="General">
                  <c:v>-0.61418485179881499</c:v>
                </c:pt>
                <c:pt idx="15339" formatCode="General">
                  <c:v>-0.61185296588990001</c:v>
                </c:pt>
                <c:pt idx="15340" formatCode="General">
                  <c:v>-0.60973437740168601</c:v>
                </c:pt>
                <c:pt idx="15341" formatCode="General">
                  <c:v>-0.60679472078938401</c:v>
                </c:pt>
                <c:pt idx="15342" formatCode="General">
                  <c:v>-0.60247187818903403</c:v>
                </c:pt>
                <c:pt idx="15343" formatCode="General">
                  <c:v>-0.59685824965638401</c:v>
                </c:pt>
                <c:pt idx="15344" formatCode="General">
                  <c:v>-0.58984712181270604</c:v>
                </c:pt>
                <c:pt idx="15345" formatCode="General">
                  <c:v>-0.58241184553266101</c:v>
                </c:pt>
                <c:pt idx="15346" formatCode="General">
                  <c:v>-0.57629570678967001</c:v>
                </c:pt>
                <c:pt idx="15347" formatCode="General">
                  <c:v>-0.57191574643484</c:v>
                </c:pt>
                <c:pt idx="15348" formatCode="General">
                  <c:v>-0.56907964935055599</c:v>
                </c:pt>
                <c:pt idx="15349" formatCode="General">
                  <c:v>-0.56769580437846201</c:v>
                </c:pt>
                <c:pt idx="15350" formatCode="General">
                  <c:v>-0.56707697744678198</c:v>
                </c:pt>
                <c:pt idx="15351" formatCode="General">
                  <c:v>-0.56709291682270502</c:v>
                </c:pt>
                <c:pt idx="15352" formatCode="General">
                  <c:v>-0.56792047312745197</c:v>
                </c:pt>
                <c:pt idx="15353" formatCode="General">
                  <c:v>-0.568525370815538</c:v>
                </c:pt>
                <c:pt idx="15354" formatCode="General">
                  <c:v>-0.56865010815309103</c:v>
                </c:pt>
                <c:pt idx="15355" formatCode="General">
                  <c:v>-0.56917585031570095</c:v>
                </c:pt>
                <c:pt idx="15356" formatCode="General">
                  <c:v>-0.57045553490810696</c:v>
                </c:pt>
                <c:pt idx="15357" formatCode="General">
                  <c:v>-0.57293026414623704</c:v>
                </c:pt>
                <c:pt idx="15358" formatCode="General">
                  <c:v>-0.57741682327706201</c:v>
                </c:pt>
                <c:pt idx="15359" formatCode="General">
                  <c:v>-0.58327442705812604</c:v>
                </c:pt>
                <c:pt idx="15360" formatCode="General">
                  <c:v>-0.58829072719336595</c:v>
                </c:pt>
                <c:pt idx="15361" formatCode="General">
                  <c:v>-0.59194413536129797</c:v>
                </c:pt>
                <c:pt idx="15362" formatCode="General">
                  <c:v>-0.594466245452271</c:v>
                </c:pt>
                <c:pt idx="15363" formatCode="General">
                  <c:v>-0.59500839135150496</c:v>
                </c:pt>
                <c:pt idx="15364" formatCode="General">
                  <c:v>-0.59330304879518003</c:v>
                </c:pt>
                <c:pt idx="15365" formatCode="General">
                  <c:v>-0.59063321575344496</c:v>
                </c:pt>
                <c:pt idx="15366" formatCode="General">
                  <c:v>-0.58835279897110704</c:v>
                </c:pt>
                <c:pt idx="15367" formatCode="General">
                  <c:v>-0.58637883631321197</c:v>
                </c:pt>
                <c:pt idx="15368" formatCode="General">
                  <c:v>-0.58425581721537601</c:v>
                </c:pt>
                <c:pt idx="15369" formatCode="General">
                  <c:v>-0.58181452779103904</c:v>
                </c:pt>
                <c:pt idx="15370" formatCode="General">
                  <c:v>-0.57915903037498795</c:v>
                </c:pt>
                <c:pt idx="15371" formatCode="General">
                  <c:v>-0.57587638050430401</c:v>
                </c:pt>
                <c:pt idx="15372" formatCode="General">
                  <c:v>-0.57125850610029105</c:v>
                </c:pt>
                <c:pt idx="15373" formatCode="General">
                  <c:v>-0.56516688659805103</c:v>
                </c:pt>
                <c:pt idx="15374" formatCode="General">
                  <c:v>-0.55760791747496097</c:v>
                </c:pt>
                <c:pt idx="15375" formatCode="General">
                  <c:v>-0.54914827471836802</c:v>
                </c:pt>
                <c:pt idx="15376" formatCode="General">
                  <c:v>-0.54031984419899803</c:v>
                </c:pt>
                <c:pt idx="15377" formatCode="General">
                  <c:v>-0.53205714177813901</c:v>
                </c:pt>
                <c:pt idx="15378" formatCode="General">
                  <c:v>-0.52480159424878203</c:v>
                </c:pt>
                <c:pt idx="15379" formatCode="General">
                  <c:v>-0.51766939568438897</c:v>
                </c:pt>
                <c:pt idx="15380" formatCode="General">
                  <c:v>-0.51035323944411803</c:v>
                </c:pt>
                <c:pt idx="15381" formatCode="General">
                  <c:v>-0.50341280745816297</c:v>
                </c:pt>
                <c:pt idx="15382" formatCode="General">
                  <c:v>-0.49719639457450099</c:v>
                </c:pt>
                <c:pt idx="15383" formatCode="General">
                  <c:v>-0.49206868334182202</c:v>
                </c:pt>
                <c:pt idx="15384" formatCode="General">
                  <c:v>-0.48824761432851299</c:v>
                </c:pt>
                <c:pt idx="15385" formatCode="General">
                  <c:v>-0.485361714559714</c:v>
                </c:pt>
                <c:pt idx="15386" formatCode="General">
                  <c:v>-0.48290244276245198</c:v>
                </c:pt>
                <c:pt idx="15387" formatCode="General">
                  <c:v>-0.47981827982463798</c:v>
                </c:pt>
                <c:pt idx="15388" formatCode="General">
                  <c:v>-0.474914727128744</c:v>
                </c:pt>
                <c:pt idx="15389" formatCode="General">
                  <c:v>-0.46792367754266401</c:v>
                </c:pt>
                <c:pt idx="15390" formatCode="General">
                  <c:v>-0.459036587235231</c:v>
                </c:pt>
                <c:pt idx="15391" formatCode="General">
                  <c:v>-0.44891841627909301</c:v>
                </c:pt>
                <c:pt idx="15392" formatCode="General">
                  <c:v>-0.43813833593643697</c:v>
                </c:pt>
                <c:pt idx="15393" formatCode="General">
                  <c:v>-0.42721683203850702</c:v>
                </c:pt>
                <c:pt idx="15394" formatCode="General">
                  <c:v>-0.41711498368269001</c:v>
                </c:pt>
                <c:pt idx="15395" formatCode="General">
                  <c:v>-0.40912208716146398</c:v>
                </c:pt>
                <c:pt idx="15396" formatCode="General">
                  <c:v>-0.404424142102558</c:v>
                </c:pt>
                <c:pt idx="15397" formatCode="General">
                  <c:v>-0.402817992366657</c:v>
                </c:pt>
                <c:pt idx="15398" formatCode="General">
                  <c:v>-0.403854235943369</c:v>
                </c:pt>
                <c:pt idx="15399" formatCode="General">
                  <c:v>-0.40731378813880398</c:v>
                </c:pt>
                <c:pt idx="15400" formatCode="General">
                  <c:v>-0.412877912211918</c:v>
                </c:pt>
                <c:pt idx="15401" formatCode="General">
                  <c:v>-0.419558418949252</c:v>
                </c:pt>
                <c:pt idx="15402" formatCode="General">
                  <c:v>-0.42657150038910102</c:v>
                </c:pt>
                <c:pt idx="15403" formatCode="General">
                  <c:v>-0.43402582869818201</c:v>
                </c:pt>
                <c:pt idx="15404" formatCode="General">
                  <c:v>-0.44186356299112201</c:v>
                </c:pt>
                <c:pt idx="15405" formatCode="General">
                  <c:v>-0.44897727608410598</c:v>
                </c:pt>
                <c:pt idx="15406" formatCode="General">
                  <c:v>-0.45406420911567402</c:v>
                </c:pt>
                <c:pt idx="15407" formatCode="General">
                  <c:v>-0.456872338128886</c:v>
                </c:pt>
                <c:pt idx="15408" formatCode="General">
                  <c:v>-0.45729442164333101</c:v>
                </c:pt>
                <c:pt idx="15409" formatCode="General">
                  <c:v>-0.45516625182887899</c:v>
                </c:pt>
                <c:pt idx="15410" formatCode="General">
                  <c:v>-0.45030146716873598</c:v>
                </c:pt>
                <c:pt idx="15411" formatCode="General">
                  <c:v>-0.44146451748929699</c:v>
                </c:pt>
                <c:pt idx="15412" formatCode="General">
                  <c:v>-0.42805914859311101</c:v>
                </c:pt>
                <c:pt idx="15413" formatCode="General">
                  <c:v>-0.41118903255172101</c:v>
                </c:pt>
                <c:pt idx="15414" formatCode="General">
                  <c:v>-0.39132666500835001</c:v>
                </c:pt>
                <c:pt idx="15415" formatCode="General">
                  <c:v>-0.36939234692288597</c:v>
                </c:pt>
                <c:pt idx="15416" formatCode="General">
                  <c:v>-0.346377038879288</c:v>
                </c:pt>
                <c:pt idx="15417" formatCode="General">
                  <c:v>-0.32155805690697797</c:v>
                </c:pt>
                <c:pt idx="15418" formatCode="General">
                  <c:v>-0.29483735201261002</c:v>
                </c:pt>
                <c:pt idx="15419" formatCode="General">
                  <c:v>-0.26782519237861702</c:v>
                </c:pt>
                <c:pt idx="15420" formatCode="General">
                  <c:v>-0.24254029301690999</c:v>
                </c:pt>
                <c:pt idx="15421" formatCode="General">
                  <c:v>-0.22029808060772399</c:v>
                </c:pt>
                <c:pt idx="15422" formatCode="General">
                  <c:v>-0.20232414681681299</c:v>
                </c:pt>
                <c:pt idx="15423" formatCode="General">
                  <c:v>-0.18909264875489801</c:v>
                </c:pt>
                <c:pt idx="15424" formatCode="General">
                  <c:v>-0.179383808414738</c:v>
                </c:pt>
                <c:pt idx="15425" formatCode="General">
                  <c:v>-0.17306140066615799</c:v>
                </c:pt>
                <c:pt idx="15426" formatCode="General">
                  <c:v>-0.17037921095254899</c:v>
                </c:pt>
                <c:pt idx="15427" formatCode="General">
                  <c:v>-0.17079476995102399</c:v>
                </c:pt>
                <c:pt idx="15428" formatCode="General">
                  <c:v>-0.17355167553605699</c:v>
                </c:pt>
                <c:pt idx="15429" formatCode="General">
                  <c:v>-0.177218066309385</c:v>
                </c:pt>
                <c:pt idx="15430" formatCode="General">
                  <c:v>-0.18060007375436701</c:v>
                </c:pt>
                <c:pt idx="15431" formatCode="General">
                  <c:v>-0.18342920581470801</c:v>
                </c:pt>
                <c:pt idx="15432" formatCode="General">
                  <c:v>-0.18582372299358199</c:v>
                </c:pt>
                <c:pt idx="15433" formatCode="General">
                  <c:v>-0.1877021786802</c:v>
                </c:pt>
                <c:pt idx="15434" formatCode="General">
                  <c:v>-0.187692612471974</c:v>
                </c:pt>
                <c:pt idx="15435" formatCode="General">
                  <c:v>-0.184069784325087</c:v>
                </c:pt>
                <c:pt idx="15436" formatCode="General">
                  <c:v>-0.17710152213826</c:v>
                </c:pt>
                <c:pt idx="15437" formatCode="General">
                  <c:v>-0.16757550851734301</c:v>
                </c:pt>
                <c:pt idx="15438" formatCode="General">
                  <c:v>-0.15555064911948899</c:v>
                </c:pt>
                <c:pt idx="15439" formatCode="General">
                  <c:v>-0.14124719127654001</c:v>
                </c:pt>
                <c:pt idx="15440" formatCode="General">
                  <c:v>-0.12473947843470599</c:v>
                </c:pt>
                <c:pt idx="15441" formatCode="General">
                  <c:v>-0.10578497509552399</c:v>
                </c:pt>
                <c:pt idx="15442" formatCode="General">
                  <c:v>-8.4803230468942198E-2</c:v>
                </c:pt>
                <c:pt idx="15443" formatCode="General">
                  <c:v>-6.3383525600156795E-2</c:v>
                </c:pt>
                <c:pt idx="15444" formatCode="General">
                  <c:v>-4.1918779897033201E-2</c:v>
                </c:pt>
                <c:pt idx="15445" formatCode="General">
                  <c:v>-2.0948506696001401E-2</c:v>
                </c:pt>
                <c:pt idx="15446" formatCode="General">
                  <c:v>-1.9655229954505401E-3</c:v>
                </c:pt>
                <c:pt idx="15447" formatCode="General">
                  <c:v>1.41722044559829E-2</c:v>
                </c:pt>
                <c:pt idx="15448" formatCode="General">
                  <c:v>2.66232818284735E-2</c:v>
                </c:pt>
                <c:pt idx="15449" formatCode="General">
                  <c:v>3.5670328467921099E-2</c:v>
                </c:pt>
                <c:pt idx="15450" formatCode="General">
                  <c:v>4.2561655058449797E-2</c:v>
                </c:pt>
                <c:pt idx="15451" formatCode="General">
                  <c:v>4.88671970480474E-2</c:v>
                </c:pt>
                <c:pt idx="15452" formatCode="General">
                  <c:v>5.4642989606953303E-2</c:v>
                </c:pt>
                <c:pt idx="15453" formatCode="General">
                  <c:v>5.9802674663908602E-2</c:v>
                </c:pt>
                <c:pt idx="15454" formatCode="General">
                  <c:v>6.5165933089757405E-2</c:v>
                </c:pt>
                <c:pt idx="15455" formatCode="General">
                  <c:v>7.0045236411742998E-2</c:v>
                </c:pt>
                <c:pt idx="15456" formatCode="General">
                  <c:v>7.4261149985800204E-2</c:v>
                </c:pt>
                <c:pt idx="15457" formatCode="General">
                  <c:v>7.84963466913291E-2</c:v>
                </c:pt>
                <c:pt idx="15458" formatCode="General">
                  <c:v>8.3151802965701696E-2</c:v>
                </c:pt>
                <c:pt idx="15459" formatCode="General">
                  <c:v>8.9794777915231605E-2</c:v>
                </c:pt>
                <c:pt idx="15460" formatCode="General">
                  <c:v>9.8883972794147804E-2</c:v>
                </c:pt>
                <c:pt idx="15461" formatCode="General">
                  <c:v>0.11033769536271899</c:v>
                </c:pt>
                <c:pt idx="15462" formatCode="General">
                  <c:v>0.124917705865822</c:v>
                </c:pt>
                <c:pt idx="15463" formatCode="General">
                  <c:v>0.14253207937315299</c:v>
                </c:pt>
                <c:pt idx="15464" formatCode="General">
                  <c:v>0.16217289938493101</c:v>
                </c:pt>
                <c:pt idx="15465" formatCode="General">
                  <c:v>0.18274094916087799</c:v>
                </c:pt>
                <c:pt idx="15466" formatCode="General">
                  <c:v>0.204064920300704</c:v>
                </c:pt>
                <c:pt idx="15467" formatCode="General">
                  <c:v>0.22580832567713699</c:v>
                </c:pt>
                <c:pt idx="15468" formatCode="General">
                  <c:v>0.24867132040562301</c:v>
                </c:pt>
                <c:pt idx="15469" formatCode="General">
                  <c:v>0.27301419935962401</c:v>
                </c:pt>
                <c:pt idx="15470" formatCode="General">
                  <c:v>0.29800271018407698</c:v>
                </c:pt>
                <c:pt idx="15471" formatCode="General">
                  <c:v>0.323221894800233</c:v>
                </c:pt>
                <c:pt idx="15472" formatCode="General">
                  <c:v>0.34720344305019002</c:v>
                </c:pt>
                <c:pt idx="15473" formatCode="General">
                  <c:v>0.368527425765517</c:v>
                </c:pt>
                <c:pt idx="15474" formatCode="General">
                  <c:v>0.38741771698872701</c:v>
                </c:pt>
                <c:pt idx="15475" formatCode="General">
                  <c:v>0.40398362662864101</c:v>
                </c:pt>
                <c:pt idx="15476" formatCode="General">
                  <c:v>0.41753120694336399</c:v>
                </c:pt>
                <c:pt idx="15477" formatCode="General">
                  <c:v>0.42810508194218</c:v>
                </c:pt>
                <c:pt idx="15478" formatCode="General">
                  <c:v>0.43693409940195499</c:v>
                </c:pt>
                <c:pt idx="15479" formatCode="General">
                  <c:v>0.444735000501226</c:v>
                </c:pt>
                <c:pt idx="15480" formatCode="General">
                  <c:v>0.450870358325617</c:v>
                </c:pt>
                <c:pt idx="15481" formatCode="General">
                  <c:v>0.45528796092264701</c:v>
                </c:pt>
                <c:pt idx="15482" formatCode="General">
                  <c:v>0.45832489187219499</c:v>
                </c:pt>
                <c:pt idx="15483" formatCode="General">
                  <c:v>0.46029849936851502</c:v>
                </c:pt>
                <c:pt idx="15484" formatCode="General">
                  <c:v>0.46099006666442299</c:v>
                </c:pt>
                <c:pt idx="15485" formatCode="General">
                  <c:v>0.46047209734108702</c:v>
                </c:pt>
                <c:pt idx="15486" formatCode="General">
                  <c:v>0.460039291511746</c:v>
                </c:pt>
                <c:pt idx="15487" formatCode="General">
                  <c:v>0.45983869418606999</c:v>
                </c:pt>
                <c:pt idx="15488" formatCode="General">
                  <c:v>0.459255469066223</c:v>
                </c:pt>
                <c:pt idx="15489" formatCode="General">
                  <c:v>0.458392850119061</c:v>
                </c:pt>
                <c:pt idx="15490" formatCode="General">
                  <c:v>0.45779310475574497</c:v>
                </c:pt>
                <c:pt idx="15491" formatCode="General">
                  <c:v>0.45791154943950202</c:v>
                </c:pt>
                <c:pt idx="15492" formatCode="General">
                  <c:v>0.45898241400281398</c:v>
                </c:pt>
                <c:pt idx="15493" formatCode="General">
                  <c:v>0.46141943502211602</c:v>
                </c:pt>
                <c:pt idx="15494" formatCode="General">
                  <c:v>0.46476767394090901</c:v>
                </c:pt>
                <c:pt idx="15495" formatCode="General">
                  <c:v>0.468938404121303</c:v>
                </c:pt>
                <c:pt idx="15496" formatCode="General">
                  <c:v>0.474849979968886</c:v>
                </c:pt>
                <c:pt idx="15497" formatCode="General">
                  <c:v>0.482547702005372</c:v>
                </c:pt>
                <c:pt idx="15498" formatCode="General">
                  <c:v>0.49172570089112899</c:v>
                </c:pt>
                <c:pt idx="15499" formatCode="General">
                  <c:v>0.50231096980682199</c:v>
                </c:pt>
                <c:pt idx="15500" formatCode="General">
                  <c:v>0.51404545889731601</c:v>
                </c:pt>
                <c:pt idx="15501" formatCode="General">
                  <c:v>0.52597546516759897</c:v>
                </c:pt>
                <c:pt idx="15502" formatCode="General">
                  <c:v>0.53736165394712099</c:v>
                </c:pt>
                <c:pt idx="15503" formatCode="General">
                  <c:v>0.54734455613947897</c:v>
                </c:pt>
                <c:pt idx="15504" formatCode="General">
                  <c:v>0.55448619435027602</c:v>
                </c:pt>
                <c:pt idx="15505" formatCode="General">
                  <c:v>0.558643595892515</c:v>
                </c:pt>
                <c:pt idx="15506" formatCode="General">
                  <c:v>0.56026854827867401</c:v>
                </c:pt>
                <c:pt idx="15507" formatCode="General">
                  <c:v>0.56037265929704505</c:v>
                </c:pt>
                <c:pt idx="15508" formatCode="General">
                  <c:v>0.55993501076289598</c:v>
                </c:pt>
                <c:pt idx="15509" formatCode="General">
                  <c:v>0.55878741739564597</c:v>
                </c:pt>
                <c:pt idx="15510" formatCode="General">
                  <c:v>0.55662826081365502</c:v>
                </c:pt>
                <c:pt idx="15511" formatCode="General">
                  <c:v>0.55359465120709705</c:v>
                </c:pt>
                <c:pt idx="15512" formatCode="General">
                  <c:v>0.54993286514092699</c:v>
                </c:pt>
                <c:pt idx="15513" formatCode="General">
                  <c:v>0.54516277030254001</c:v>
                </c:pt>
                <c:pt idx="15514" formatCode="General">
                  <c:v>0.54003132776567797</c:v>
                </c:pt>
                <c:pt idx="15515" formatCode="General">
                  <c:v>0.53573539880607401</c:v>
                </c:pt>
                <c:pt idx="15516" formatCode="General">
                  <c:v>0.532521626243322</c:v>
                </c:pt>
                <c:pt idx="15517" formatCode="General">
                  <c:v>0.530276089718137</c:v>
                </c:pt>
                <c:pt idx="15518" formatCode="General">
                  <c:v>0.52903959780858001</c:v>
                </c:pt>
                <c:pt idx="15519" formatCode="General">
                  <c:v>0.52867716465732595</c:v>
                </c:pt>
                <c:pt idx="15520" formatCode="General">
                  <c:v>0.52940420487112305</c:v>
                </c:pt>
                <c:pt idx="15521" formatCode="General">
                  <c:v>0.53148413989781196</c:v>
                </c:pt>
                <c:pt idx="15522" formatCode="General">
                  <c:v>0.53473729961914795</c:v>
                </c:pt>
                <c:pt idx="15523" formatCode="General">
                  <c:v>0.53953830161594096</c:v>
                </c:pt>
                <c:pt idx="15524" formatCode="General">
                  <c:v>0.54531191550602998</c:v>
                </c:pt>
                <c:pt idx="15525" formatCode="General">
                  <c:v>0.550929758902587</c:v>
                </c:pt>
                <c:pt idx="15526" formatCode="General">
                  <c:v>0.557016011321394</c:v>
                </c:pt>
                <c:pt idx="15527" formatCode="General">
                  <c:v>0.56314021031634298</c:v>
                </c:pt>
                <c:pt idx="15528" formatCode="General">
                  <c:v>0.56758914441152497</c:v>
                </c:pt>
                <c:pt idx="15529" formatCode="General">
                  <c:v>0.57142776689776997</c:v>
                </c:pt>
                <c:pt idx="15530" formatCode="General">
                  <c:v>0.57535312091748803</c:v>
                </c:pt>
                <c:pt idx="15531" formatCode="General">
                  <c:v>0.57851239317519798</c:v>
                </c:pt>
                <c:pt idx="15532" formatCode="General">
                  <c:v>0.58037079668276803</c:v>
                </c:pt>
                <c:pt idx="15533" formatCode="General">
                  <c:v>0.58051987503884395</c:v>
                </c:pt>
                <c:pt idx="15534" formatCode="General">
                  <c:v>0.578589509732788</c:v>
                </c:pt>
                <c:pt idx="15535" formatCode="General">
                  <c:v>0.57492304740381495</c:v>
                </c:pt>
                <c:pt idx="15536" formatCode="General">
                  <c:v>0.56923630054397101</c:v>
                </c:pt>
                <c:pt idx="15537" formatCode="General">
                  <c:v>0.56053812882035603</c:v>
                </c:pt>
                <c:pt idx="15538" formatCode="General">
                  <c:v>0.54957650918205003</c:v>
                </c:pt>
                <c:pt idx="15539" formatCode="General">
                  <c:v>0.53755848544329099</c:v>
                </c:pt>
                <c:pt idx="15540" formatCode="General">
                  <c:v>0.52438983502233205</c:v>
                </c:pt>
                <c:pt idx="15541" formatCode="General">
                  <c:v>0.51016524305537603</c:v>
                </c:pt>
                <c:pt idx="15542" formatCode="General">
                  <c:v>0.49574479374934</c:v>
                </c:pt>
                <c:pt idx="15543" formatCode="General">
                  <c:v>0.481427947539603</c:v>
                </c:pt>
                <c:pt idx="15544" formatCode="General">
                  <c:v>0.46778137624260402</c:v>
                </c:pt>
                <c:pt idx="15545" formatCode="General">
                  <c:v>0.45524837370561799</c:v>
                </c:pt>
                <c:pt idx="15546" formatCode="General">
                  <c:v>0.44425809174429498</c:v>
                </c:pt>
                <c:pt idx="15547" formatCode="General">
                  <c:v>0.43554954795651102</c:v>
                </c:pt>
                <c:pt idx="15548" formatCode="General">
                  <c:v>0.42902454940556101</c:v>
                </c:pt>
                <c:pt idx="15549" formatCode="General">
                  <c:v>0.42475070005100801</c:v>
                </c:pt>
                <c:pt idx="15550" formatCode="General">
                  <c:v>0.42310293012921601</c:v>
                </c:pt>
                <c:pt idx="15551" formatCode="General">
                  <c:v>0.424136000033288</c:v>
                </c:pt>
                <c:pt idx="15552" formatCode="General">
                  <c:v>0.42719833039997901</c:v>
                </c:pt>
                <c:pt idx="15553" formatCode="General">
                  <c:v>0.43083504958147101</c:v>
                </c:pt>
                <c:pt idx="15554" formatCode="General">
                  <c:v>0.434542454091771</c:v>
                </c:pt>
                <c:pt idx="15555" formatCode="General">
                  <c:v>0.43862358571077398</c:v>
                </c:pt>
                <c:pt idx="15556" formatCode="General">
                  <c:v>0.44280533148122903</c:v>
                </c:pt>
                <c:pt idx="15557" formatCode="General">
                  <c:v>0.445848366651309</c:v>
                </c:pt>
                <c:pt idx="15558" formatCode="General">
                  <c:v>0.44666343578484102</c:v>
                </c:pt>
                <c:pt idx="15559" formatCode="General">
                  <c:v>0.44509617710507399</c:v>
                </c:pt>
                <c:pt idx="15560" formatCode="General">
                  <c:v>0.44199755018575199</c:v>
                </c:pt>
                <c:pt idx="15561" formatCode="General">
                  <c:v>0.43856792611003098</c:v>
                </c:pt>
                <c:pt idx="15562" formatCode="General">
                  <c:v>0.43465057301288501</c:v>
                </c:pt>
                <c:pt idx="15563" formatCode="General">
                  <c:v>0.43037951276406</c:v>
                </c:pt>
                <c:pt idx="15564" formatCode="General">
                  <c:v>0.427353282641799</c:v>
                </c:pt>
                <c:pt idx="15565" formatCode="General">
                  <c:v>0.42518489722364</c:v>
                </c:pt>
                <c:pt idx="15566" formatCode="General">
                  <c:v>0.42178224995949398</c:v>
                </c:pt>
                <c:pt idx="15567" formatCode="General">
                  <c:v>0.415762939019717</c:v>
                </c:pt>
                <c:pt idx="15568" formatCode="General">
                  <c:v>0.40700929911051098</c:v>
                </c:pt>
                <c:pt idx="15569" formatCode="General">
                  <c:v>0.39645934927418702</c:v>
                </c:pt>
                <c:pt idx="15570" formatCode="General">
                  <c:v>0.38499472936020301</c:v>
                </c:pt>
                <c:pt idx="15571" formatCode="General">
                  <c:v>0.37289955522031498</c:v>
                </c:pt>
                <c:pt idx="15572" formatCode="General">
                  <c:v>0.36039408512563997</c:v>
                </c:pt>
                <c:pt idx="15573" formatCode="General">
                  <c:v>0.34873364441682397</c:v>
                </c:pt>
                <c:pt idx="15574" formatCode="General">
                  <c:v>0.33869553196123597</c:v>
                </c:pt>
                <c:pt idx="15575" formatCode="General">
                  <c:v>0.329578661507684</c:v>
                </c:pt>
                <c:pt idx="15576" formatCode="General">
                  <c:v>0.32112997305780799</c:v>
                </c:pt>
                <c:pt idx="15577" formatCode="General">
                  <c:v>0.314174719235774</c:v>
                </c:pt>
                <c:pt idx="15578" formatCode="General">
                  <c:v>0.30857778850922002</c:v>
                </c:pt>
                <c:pt idx="15579" formatCode="General">
                  <c:v>0.30388129719430501</c:v>
                </c:pt>
                <c:pt idx="15580" formatCode="General">
                  <c:v>0.30065304694617001</c:v>
                </c:pt>
                <c:pt idx="15581" formatCode="General">
                  <c:v>0.29871678093255799</c:v>
                </c:pt>
                <c:pt idx="15582" formatCode="General">
                  <c:v>0.29739554933018397</c:v>
                </c:pt>
                <c:pt idx="15583" formatCode="General">
                  <c:v>0.29607582281862999</c:v>
                </c:pt>
                <c:pt idx="15584" formatCode="General">
                  <c:v>0.293998094710827</c:v>
                </c:pt>
                <c:pt idx="15585" formatCode="General">
                  <c:v>0.29020718713863802</c:v>
                </c:pt>
                <c:pt idx="15586" formatCode="General">
                  <c:v>0.283465212663982</c:v>
                </c:pt>
                <c:pt idx="15587" formatCode="General">
                  <c:v>0.272313988186483</c:v>
                </c:pt>
                <c:pt idx="15588" formatCode="General">
                  <c:v>0.25727980818196</c:v>
                </c:pt>
                <c:pt idx="15589" formatCode="General">
                  <c:v>0.23994683446097401</c:v>
                </c:pt>
                <c:pt idx="15590" formatCode="General">
                  <c:v>0.21992410525533801</c:v>
                </c:pt>
                <c:pt idx="15591" formatCode="General">
                  <c:v>0.197875583082601</c:v>
                </c:pt>
                <c:pt idx="15592" formatCode="General">
                  <c:v>0.17592646626446701</c:v>
                </c:pt>
                <c:pt idx="15593" formatCode="General">
                  <c:v>0.15492931478507599</c:v>
                </c:pt>
                <c:pt idx="15594" formatCode="General">
                  <c:v>0.13589951164435901</c:v>
                </c:pt>
                <c:pt idx="15595" formatCode="General">
                  <c:v>0.11995361503933701</c:v>
                </c:pt>
                <c:pt idx="15596" formatCode="General">
                  <c:v>0.107179243304144</c:v>
                </c:pt>
                <c:pt idx="15597" formatCode="General">
                  <c:v>9.702541449622E-2</c:v>
                </c:pt>
                <c:pt idx="15598" formatCode="General">
                  <c:v>8.9079805688800806E-2</c:v>
                </c:pt>
                <c:pt idx="15599" formatCode="General">
                  <c:v>8.3201703499626994E-2</c:v>
                </c:pt>
                <c:pt idx="15600" formatCode="General">
                  <c:v>7.7984229129135302E-2</c:v>
                </c:pt>
                <c:pt idx="15601" formatCode="General">
                  <c:v>7.2027140451146901E-2</c:v>
                </c:pt>
                <c:pt idx="15602" formatCode="General">
                  <c:v>6.4015865383165796E-2</c:v>
                </c:pt>
                <c:pt idx="15603" formatCode="General">
                  <c:v>5.2944404502443101E-2</c:v>
                </c:pt>
                <c:pt idx="15604" formatCode="General">
                  <c:v>3.9008628785304499E-2</c:v>
                </c:pt>
                <c:pt idx="15605" formatCode="General">
                  <c:v>2.2321529110910399E-2</c:v>
                </c:pt>
                <c:pt idx="15606" formatCode="General">
                  <c:v>3.4355364054294599E-3</c:v>
                </c:pt>
                <c:pt idx="15607" formatCode="General">
                  <c:v>-1.6503748858724101E-2</c:v>
                </c:pt>
                <c:pt idx="15608" formatCode="General">
                  <c:v>-3.7052877189132798E-2</c:v>
                </c:pt>
                <c:pt idx="15609" formatCode="General">
                  <c:v>-5.8305115291588903E-2</c:v>
                </c:pt>
                <c:pt idx="15610" formatCode="General">
                  <c:v>-7.9503110809295202E-2</c:v>
                </c:pt>
                <c:pt idx="15611" formatCode="General">
                  <c:v>-0.100454701496812</c:v>
                </c:pt>
                <c:pt idx="15612" formatCode="General">
                  <c:v>-0.121475860322905</c:v>
                </c:pt>
                <c:pt idx="15613" formatCode="General">
                  <c:v>-0.14121418378228701</c:v>
                </c:pt>
                <c:pt idx="15614" formatCode="General">
                  <c:v>-0.15834725033331501</c:v>
                </c:pt>
                <c:pt idx="15615" formatCode="General">
                  <c:v>-0.17276427975566</c:v>
                </c:pt>
                <c:pt idx="15616" formatCode="General">
                  <c:v>-0.18431405510356599</c:v>
                </c:pt>
                <c:pt idx="15617" formatCode="General">
                  <c:v>-0.19334486811200299</c:v>
                </c:pt>
                <c:pt idx="15618" formatCode="General">
                  <c:v>-0.20097181432977901</c:v>
                </c:pt>
                <c:pt idx="15619" formatCode="General">
                  <c:v>-0.20733473589968801</c:v>
                </c:pt>
                <c:pt idx="15620" formatCode="General">
                  <c:v>-0.21209643509819701</c:v>
                </c:pt>
                <c:pt idx="15621" formatCode="General">
                  <c:v>-0.21610165750707</c:v>
                </c:pt>
                <c:pt idx="15622" formatCode="General">
                  <c:v>-0.22011988603944699</c:v>
                </c:pt>
                <c:pt idx="15623" formatCode="General">
                  <c:v>-0.224639819672275</c:v>
                </c:pt>
                <c:pt idx="15624" formatCode="General">
                  <c:v>-0.23021452743840801</c:v>
                </c:pt>
                <c:pt idx="15625" formatCode="General">
                  <c:v>-0.23658067066448399</c:v>
                </c:pt>
                <c:pt idx="15626" formatCode="General">
                  <c:v>-0.24300865213214401</c:v>
                </c:pt>
                <c:pt idx="15627" formatCode="General">
                  <c:v>-0.249163047034168</c:v>
                </c:pt>
                <c:pt idx="15628" formatCode="General">
                  <c:v>-0.25490963658363402</c:v>
                </c:pt>
                <c:pt idx="15629" formatCode="General">
                  <c:v>-0.260213344659533</c:v>
                </c:pt>
                <c:pt idx="15630" formatCode="General">
                  <c:v>-0.26537460319457301</c:v>
                </c:pt>
                <c:pt idx="15631" formatCode="General">
                  <c:v>-0.27069587551830399</c:v>
                </c:pt>
                <c:pt idx="15632" formatCode="General">
                  <c:v>-0.276889548488152</c:v>
                </c:pt>
                <c:pt idx="15633" formatCode="General">
                  <c:v>-0.28430478876961202</c:v>
                </c:pt>
                <c:pt idx="15634" formatCode="General">
                  <c:v>-0.29267588584170201</c:v>
                </c:pt>
                <c:pt idx="15635" formatCode="General">
                  <c:v>-0.30157194080349398</c:v>
                </c:pt>
                <c:pt idx="15636" formatCode="General">
                  <c:v>-0.31109329297735799</c:v>
                </c:pt>
                <c:pt idx="15637" formatCode="General">
                  <c:v>-0.321331443389689</c:v>
                </c:pt>
                <c:pt idx="15638" formatCode="General">
                  <c:v>-0.332077096266988</c:v>
                </c:pt>
                <c:pt idx="15639" formatCode="General">
                  <c:v>-0.34325062103750897</c:v>
                </c:pt>
                <c:pt idx="15640" formatCode="General">
                  <c:v>-0.35402813813327499</c:v>
                </c:pt>
                <c:pt idx="15641" formatCode="General">
                  <c:v>-0.363599779314283</c:v>
                </c:pt>
                <c:pt idx="15642" formatCode="General">
                  <c:v>-0.37228756078278102</c:v>
                </c:pt>
                <c:pt idx="15643" formatCode="General">
                  <c:v>-0.38090646570273301</c:v>
                </c:pt>
                <c:pt idx="15644" formatCode="General">
                  <c:v>-0.38982889864955</c:v>
                </c:pt>
                <c:pt idx="15645" formatCode="General">
                  <c:v>-0.40003564651717</c:v>
                </c:pt>
                <c:pt idx="15646" formatCode="General">
                  <c:v>-0.41190464971763602</c:v>
                </c:pt>
                <c:pt idx="15647" formatCode="General">
                  <c:v>-0.42478086725928899</c:v>
                </c:pt>
                <c:pt idx="15648" formatCode="General">
                  <c:v>-0.43788914055383499</c:v>
                </c:pt>
                <c:pt idx="15649" formatCode="General">
                  <c:v>-0.45132069913100298</c:v>
                </c:pt>
                <c:pt idx="15650" formatCode="General">
                  <c:v>-0.46461347250750701</c:v>
                </c:pt>
                <c:pt idx="15651" formatCode="General">
                  <c:v>-0.476901664963501</c:v>
                </c:pt>
                <c:pt idx="15652" formatCode="General">
                  <c:v>-0.48795743411606002</c:v>
                </c:pt>
                <c:pt idx="15653" formatCode="General">
                  <c:v>-0.496904433094978</c:v>
                </c:pt>
                <c:pt idx="15654" formatCode="General">
                  <c:v>-0.50389100126590602</c:v>
                </c:pt>
                <c:pt idx="15655" formatCode="General">
                  <c:v>-0.50924528407557001</c:v>
                </c:pt>
                <c:pt idx="15656" formatCode="General">
                  <c:v>-0.51314679001339003</c:v>
                </c:pt>
                <c:pt idx="15657" formatCode="General">
                  <c:v>-0.51577806725243602</c:v>
                </c:pt>
                <c:pt idx="15658" formatCode="General">
                  <c:v>-0.51731673828137903</c:v>
                </c:pt>
                <c:pt idx="15659" formatCode="General">
                  <c:v>-0.51883896508655003</c:v>
                </c:pt>
                <c:pt idx="15660" formatCode="General">
                  <c:v>-0.52057618677272499</c:v>
                </c:pt>
                <c:pt idx="15661" formatCode="General">
                  <c:v>-0.52228617249845699</c:v>
                </c:pt>
                <c:pt idx="15662" formatCode="General">
                  <c:v>-0.52466191758793301</c:v>
                </c:pt>
                <c:pt idx="15663" formatCode="General">
                  <c:v>-0.52707291445902904</c:v>
                </c:pt>
                <c:pt idx="15664" formatCode="General">
                  <c:v>-0.52879703024130598</c:v>
                </c:pt>
                <c:pt idx="15665" formatCode="General">
                  <c:v>-0.52972271405257298</c:v>
                </c:pt>
                <c:pt idx="15666" formatCode="General">
                  <c:v>-0.52971089458450804</c:v>
                </c:pt>
                <c:pt idx="15667" formatCode="General">
                  <c:v>-0.52909367260789297</c:v>
                </c:pt>
                <c:pt idx="15668" formatCode="General">
                  <c:v>-0.52713211700327101</c:v>
                </c:pt>
                <c:pt idx="15669" formatCode="General">
                  <c:v>-0.52246700840577998</c:v>
                </c:pt>
                <c:pt idx="15670" formatCode="General">
                  <c:v>-0.51526100857283896</c:v>
                </c:pt>
                <c:pt idx="15671" formatCode="General">
                  <c:v>-0.50620455633801098</c:v>
                </c:pt>
                <c:pt idx="15672" formatCode="General">
                  <c:v>-0.49580399911343198</c:v>
                </c:pt>
                <c:pt idx="15673" formatCode="General">
                  <c:v>-0.48538983325788598</c:v>
                </c:pt>
                <c:pt idx="15674" formatCode="General">
                  <c:v>-0.47474573818215199</c:v>
                </c:pt>
                <c:pt idx="15675" formatCode="General">
                  <c:v>-0.46355327246456501</c:v>
                </c:pt>
                <c:pt idx="15676" formatCode="General">
                  <c:v>-0.45305045051357401</c:v>
                </c:pt>
                <c:pt idx="15677" formatCode="General">
                  <c:v>-0.443833385853037</c:v>
                </c:pt>
                <c:pt idx="15678" formatCode="General">
                  <c:v>-0.43589874537140799</c:v>
                </c:pt>
                <c:pt idx="15679" formatCode="General">
                  <c:v>-0.429963939018639</c:v>
                </c:pt>
                <c:pt idx="15680" formatCode="General">
                  <c:v>-0.42605951795730901</c:v>
                </c:pt>
                <c:pt idx="15681" formatCode="General">
                  <c:v>-0.42300656960453697</c:v>
                </c:pt>
                <c:pt idx="15682" formatCode="General">
                  <c:v>-0.42053837508793002</c:v>
                </c:pt>
                <c:pt idx="15683" formatCode="General">
                  <c:v>-0.41924769630782999</c:v>
                </c:pt>
                <c:pt idx="15684" formatCode="General">
                  <c:v>-0.42054777511000102</c:v>
                </c:pt>
                <c:pt idx="15685" formatCode="General">
                  <c:v>-0.42569189505086003</c:v>
                </c:pt>
                <c:pt idx="15686" formatCode="General">
                  <c:v>-0.43393700708652899</c:v>
                </c:pt>
                <c:pt idx="15687" formatCode="General">
                  <c:v>-0.44364592166989397</c:v>
                </c:pt>
                <c:pt idx="15688" formatCode="General">
                  <c:v>-0.45466946548890302</c:v>
                </c:pt>
                <c:pt idx="15689" formatCode="General">
                  <c:v>-0.467583151426819</c:v>
                </c:pt>
                <c:pt idx="15690" formatCode="General">
                  <c:v>-0.48217110246714401</c:v>
                </c:pt>
                <c:pt idx="15691" formatCode="General">
                  <c:v>-0.49791486888299702</c:v>
                </c:pt>
                <c:pt idx="15692" formatCode="General">
                  <c:v>-0.51369113861068805</c:v>
                </c:pt>
                <c:pt idx="15693" formatCode="General">
                  <c:v>-0.52893139948147305</c:v>
                </c:pt>
                <c:pt idx="15694" formatCode="General">
                  <c:v>-0.54334073696427598</c:v>
                </c:pt>
                <c:pt idx="15695" formatCode="General">
                  <c:v>-0.55543373923316997</c:v>
                </c:pt>
                <c:pt idx="15696" formatCode="General">
                  <c:v>-0.56422741405739896</c:v>
                </c:pt>
                <c:pt idx="15697" formatCode="General">
                  <c:v>-0.569927191049589</c:v>
                </c:pt>
                <c:pt idx="15698" formatCode="General">
                  <c:v>-0.57242379880821603</c:v>
                </c:pt>
                <c:pt idx="15699" formatCode="General">
                  <c:v>-0.571458463388541</c:v>
                </c:pt>
                <c:pt idx="15700" formatCode="General">
                  <c:v>-0.56656522637928697</c:v>
                </c:pt>
                <c:pt idx="15701" formatCode="General">
                  <c:v>-0.55723098775877999</c:v>
                </c:pt>
                <c:pt idx="15702" formatCode="General">
                  <c:v>-0.54357145887088198</c:v>
                </c:pt>
                <c:pt idx="15703" formatCode="General">
                  <c:v>-0.52569556307475696</c:v>
                </c:pt>
                <c:pt idx="15704" formatCode="General">
                  <c:v>-0.50449894107267701</c:v>
                </c:pt>
                <c:pt idx="15705" formatCode="General">
                  <c:v>-0.48226144519205999</c:v>
                </c:pt>
                <c:pt idx="15706" formatCode="General">
                  <c:v>-0.46086324718657501</c:v>
                </c:pt>
                <c:pt idx="15707" formatCode="General">
                  <c:v>-0.441414538185948</c:v>
                </c:pt>
                <c:pt idx="15708" formatCode="General">
                  <c:v>-0.424137412187302</c:v>
                </c:pt>
                <c:pt idx="15709" formatCode="General">
                  <c:v>-0.40859354680416898</c:v>
                </c:pt>
                <c:pt idx="15710" formatCode="General">
                  <c:v>-0.39429276462462198</c:v>
                </c:pt>
                <c:pt idx="15711" formatCode="General">
                  <c:v>-0.38041522350620399</c:v>
                </c:pt>
                <c:pt idx="15712" formatCode="General">
                  <c:v>-0.36711157078408202</c:v>
                </c:pt>
                <c:pt idx="15713" formatCode="General">
                  <c:v>-0.35409948557623</c:v>
                </c:pt>
                <c:pt idx="15714" formatCode="General">
                  <c:v>-0.34057600817441702</c:v>
                </c:pt>
                <c:pt idx="15715" formatCode="General">
                  <c:v>-0.326760105426674</c:v>
                </c:pt>
                <c:pt idx="15716" formatCode="General">
                  <c:v>-0.31356909334233701</c:v>
                </c:pt>
                <c:pt idx="15717" formatCode="General">
                  <c:v>-0.30167600648404602</c:v>
                </c:pt>
                <c:pt idx="15718" formatCode="General">
                  <c:v>-0.29111423727393498</c:v>
                </c:pt>
                <c:pt idx="15719" formatCode="General">
                  <c:v>-0.282769911777771</c:v>
                </c:pt>
                <c:pt idx="15720" formatCode="General">
                  <c:v>-0.27624632888640099</c:v>
                </c:pt>
                <c:pt idx="15721" formatCode="General">
                  <c:v>-0.26964023765505202</c:v>
                </c:pt>
                <c:pt idx="15722" formatCode="General">
                  <c:v>-0.26298258819602099</c:v>
                </c:pt>
                <c:pt idx="15723" formatCode="General">
                  <c:v>-0.25779813358846299</c:v>
                </c:pt>
                <c:pt idx="15724" formatCode="General">
                  <c:v>-0.25457313994192599</c:v>
                </c:pt>
                <c:pt idx="15725" formatCode="General">
                  <c:v>-0.25227706446381398</c:v>
                </c:pt>
                <c:pt idx="15726" formatCode="General">
                  <c:v>-0.24985753680140299</c:v>
                </c:pt>
                <c:pt idx="15727" formatCode="General">
                  <c:v>-0.246531569872602</c:v>
                </c:pt>
                <c:pt idx="15728" formatCode="General">
                  <c:v>-0.24116065107528101</c:v>
                </c:pt>
                <c:pt idx="15729" formatCode="General">
                  <c:v>-0.23262782646519101</c:v>
                </c:pt>
                <c:pt idx="15730" formatCode="General">
                  <c:v>-0.221512471287169</c:v>
                </c:pt>
                <c:pt idx="15731" formatCode="General">
                  <c:v>-0.208419435193998</c:v>
                </c:pt>
                <c:pt idx="15732" formatCode="General">
                  <c:v>-0.194105182282199</c:v>
                </c:pt>
                <c:pt idx="15733" formatCode="General">
                  <c:v>-0.17990496807067899</c:v>
                </c:pt>
                <c:pt idx="15734" formatCode="General">
                  <c:v>-0.16573664448568101</c:v>
                </c:pt>
                <c:pt idx="15735" formatCode="General">
                  <c:v>-0.151604046849767</c:v>
                </c:pt>
                <c:pt idx="15736" formatCode="General">
                  <c:v>-0.13784168526125601</c:v>
                </c:pt>
                <c:pt idx="15737" formatCode="General">
                  <c:v>-0.124136868592002</c:v>
                </c:pt>
                <c:pt idx="15738" formatCode="General">
                  <c:v>-0.110223111471485</c:v>
                </c:pt>
                <c:pt idx="15739" formatCode="General">
                  <c:v>-9.6615381517631799E-2</c:v>
                </c:pt>
                <c:pt idx="15740" formatCode="General">
                  <c:v>-8.3786865222139198E-2</c:v>
                </c:pt>
                <c:pt idx="15741" formatCode="General">
                  <c:v>-7.1770330620670605E-2</c:v>
                </c:pt>
                <c:pt idx="15742" formatCode="General">
                  <c:v>-5.8875558749251003E-2</c:v>
                </c:pt>
                <c:pt idx="15743" formatCode="General">
                  <c:v>-4.39462630233622E-2</c:v>
                </c:pt>
                <c:pt idx="15744" formatCode="General">
                  <c:v>-2.7378057434919102E-2</c:v>
                </c:pt>
                <c:pt idx="15745" formatCode="General">
                  <c:v>-9.0675872959458392E-3</c:v>
                </c:pt>
                <c:pt idx="15746" formatCode="General">
                  <c:v>1.03601405533057E-2</c:v>
                </c:pt>
                <c:pt idx="15747" formatCode="General">
                  <c:v>3.0862125629962298E-2</c:v>
                </c:pt>
                <c:pt idx="15748" formatCode="General">
                  <c:v>5.2387837784359299E-2</c:v>
                </c:pt>
                <c:pt idx="15749" formatCode="General">
                  <c:v>7.4489104341381798E-2</c:v>
                </c:pt>
                <c:pt idx="15750" formatCode="General">
                  <c:v>9.6689452985738403E-2</c:v>
                </c:pt>
                <c:pt idx="15751" formatCode="General">
                  <c:v>0.117747555930644</c:v>
                </c:pt>
                <c:pt idx="15752" formatCode="General">
                  <c:v>0.136127766704841</c:v>
                </c:pt>
                <c:pt idx="15753" formatCode="General">
                  <c:v>0.15137546861961099</c:v>
                </c:pt>
                <c:pt idx="15754" formatCode="General">
                  <c:v>0.16469935738585501</c:v>
                </c:pt>
                <c:pt idx="15755" formatCode="General">
                  <c:v>0.17689517974292401</c:v>
                </c:pt>
                <c:pt idx="15756" formatCode="General">
                  <c:v>0.18784438789069999</c:v>
                </c:pt>
                <c:pt idx="15757" formatCode="General">
                  <c:v>0.19832456196281001</c:v>
                </c:pt>
                <c:pt idx="15758" formatCode="General">
                  <c:v>0.208909445582525</c:v>
                </c:pt>
                <c:pt idx="15759" formatCode="General">
                  <c:v>0.22044599568693801</c:v>
                </c:pt>
                <c:pt idx="15760" formatCode="General">
                  <c:v>0.233433474583505</c:v>
                </c:pt>
                <c:pt idx="15761" formatCode="General">
                  <c:v>0.24660316888769501</c:v>
                </c:pt>
                <c:pt idx="15762" formatCode="General">
                  <c:v>0.25953978497053498</c:v>
                </c:pt>
                <c:pt idx="15763" formatCode="General">
                  <c:v>0.27222448561517099</c:v>
                </c:pt>
                <c:pt idx="15764" formatCode="General">
                  <c:v>0.28436771250375198</c:v>
                </c:pt>
                <c:pt idx="15765" formatCode="General">
                  <c:v>0.29648887754213998</c:v>
                </c:pt>
                <c:pt idx="15766" formatCode="General">
                  <c:v>0.308914708748731</c:v>
                </c:pt>
                <c:pt idx="15767" formatCode="General">
                  <c:v>0.32014197669263</c:v>
                </c:pt>
                <c:pt idx="15768" formatCode="General">
                  <c:v>0.32972112326262298</c:v>
                </c:pt>
                <c:pt idx="15769" formatCode="General">
                  <c:v>0.33844755349278299</c:v>
                </c:pt>
                <c:pt idx="15770" formatCode="General">
                  <c:v>0.34632989196845099</c:v>
                </c:pt>
                <c:pt idx="15771" formatCode="General">
                  <c:v>0.35399793707351601</c:v>
                </c:pt>
                <c:pt idx="15772" formatCode="General">
                  <c:v>0.36190380581514497</c:v>
                </c:pt>
                <c:pt idx="15773" formatCode="General">
                  <c:v>0.36899376347467999</c:v>
                </c:pt>
                <c:pt idx="15774" formatCode="General">
                  <c:v>0.374297947505146</c:v>
                </c:pt>
                <c:pt idx="15775" formatCode="General">
                  <c:v>0.37848485278677002</c:v>
                </c:pt>
                <c:pt idx="15776" formatCode="General">
                  <c:v>0.38234742112221198</c:v>
                </c:pt>
                <c:pt idx="15777" formatCode="General">
                  <c:v>0.38508940595693603</c:v>
                </c:pt>
                <c:pt idx="15778" formatCode="General">
                  <c:v>0.38686047621398401</c:v>
                </c:pt>
                <c:pt idx="15779" formatCode="General">
                  <c:v>0.38907753720456301</c:v>
                </c:pt>
                <c:pt idx="15780" formatCode="General">
                  <c:v>0.39257287985004802</c:v>
                </c:pt>
                <c:pt idx="15781" formatCode="General">
                  <c:v>0.39692408966578702</c:v>
                </c:pt>
                <c:pt idx="15782" formatCode="General">
                  <c:v>0.40093153333977799</c:v>
                </c:pt>
                <c:pt idx="15783" formatCode="General">
                  <c:v>0.40337562444179897</c:v>
                </c:pt>
                <c:pt idx="15784" formatCode="General">
                  <c:v>0.40302168835918301</c:v>
                </c:pt>
                <c:pt idx="15785" formatCode="General">
                  <c:v>0.39959665346601297</c:v>
                </c:pt>
                <c:pt idx="15786" formatCode="General">
                  <c:v>0.39331368402661299</c:v>
                </c:pt>
                <c:pt idx="15787" formatCode="General">
                  <c:v>0.38465228199149099</c:v>
                </c:pt>
                <c:pt idx="15788" formatCode="General">
                  <c:v>0.37455905037903697</c:v>
                </c:pt>
                <c:pt idx="15789" formatCode="General">
                  <c:v>0.36383737692631202</c:v>
                </c:pt>
                <c:pt idx="15790" formatCode="General">
                  <c:v>0.35290532067736302</c:v>
                </c:pt>
                <c:pt idx="15791" formatCode="General">
                  <c:v>0.341985790732942</c:v>
                </c:pt>
                <c:pt idx="15792" formatCode="General">
                  <c:v>0.33122476782811899</c:v>
                </c:pt>
                <c:pt idx="15793" formatCode="General">
                  <c:v>0.32195354857395497</c:v>
                </c:pt>
                <c:pt idx="15794" formatCode="General">
                  <c:v>0.31511986902232098</c:v>
                </c:pt>
                <c:pt idx="15795" formatCode="General">
                  <c:v>0.31016445206433202</c:v>
                </c:pt>
                <c:pt idx="15796" formatCode="General">
                  <c:v>0.307335302600867</c:v>
                </c:pt>
                <c:pt idx="15797" formatCode="General">
                  <c:v>0.30773384606639798</c:v>
                </c:pt>
                <c:pt idx="15798" formatCode="General">
                  <c:v>0.31166117162874901</c:v>
                </c:pt>
                <c:pt idx="15799" formatCode="General">
                  <c:v>0.31873093235877598</c:v>
                </c:pt>
                <c:pt idx="15800" formatCode="General">
                  <c:v>0.32888163952064098</c:v>
                </c:pt>
                <c:pt idx="15801" formatCode="General">
                  <c:v>0.340802642801384</c:v>
                </c:pt>
                <c:pt idx="15802" formatCode="General">
                  <c:v>0.35298533012840599</c:v>
                </c:pt>
                <c:pt idx="15803" formatCode="General">
                  <c:v>0.36472874436109798</c:v>
                </c:pt>
                <c:pt idx="15804" formatCode="General">
                  <c:v>0.375373540829464</c:v>
                </c:pt>
                <c:pt idx="15805" formatCode="General">
                  <c:v>0.38538193660895298</c:v>
                </c:pt>
                <c:pt idx="15806" formatCode="General">
                  <c:v>0.39453894192147498</c:v>
                </c:pt>
                <c:pt idx="15807" formatCode="General">
                  <c:v>0.40275638477711101</c:v>
                </c:pt>
                <c:pt idx="15808" formatCode="General">
                  <c:v>0.41059077980044301</c:v>
                </c:pt>
                <c:pt idx="15809" formatCode="General">
                  <c:v>0.41647165178608497</c:v>
                </c:pt>
                <c:pt idx="15810" formatCode="General">
                  <c:v>0.42015142524349403</c:v>
                </c:pt>
                <c:pt idx="15811" formatCode="General">
                  <c:v>0.42286021923006001</c:v>
                </c:pt>
                <c:pt idx="15812" formatCode="General">
                  <c:v>0.42436901906322499</c:v>
                </c:pt>
                <c:pt idx="15813" formatCode="General">
                  <c:v>0.42418179244013998</c:v>
                </c:pt>
                <c:pt idx="15814" formatCode="General">
                  <c:v>0.42188978550293599</c:v>
                </c:pt>
                <c:pt idx="15815" formatCode="General">
                  <c:v>0.41761208904588898</c:v>
                </c:pt>
                <c:pt idx="15816" formatCode="General">
                  <c:v>0.41086102621160397</c:v>
                </c:pt>
                <c:pt idx="15817" formatCode="General">
                  <c:v>0.40102077504962602</c:v>
                </c:pt>
                <c:pt idx="15818" formatCode="General">
                  <c:v>0.38854634765936402</c:v>
                </c:pt>
                <c:pt idx="15819" formatCode="General">
                  <c:v>0.37405359089384799</c:v>
                </c:pt>
                <c:pt idx="15820" formatCode="General">
                  <c:v>0.35810564195973799</c:v>
                </c:pt>
                <c:pt idx="15821" formatCode="General">
                  <c:v>0.34165070187879398</c:v>
                </c:pt>
                <c:pt idx="15822" formatCode="General">
                  <c:v>0.32578654210644498</c:v>
                </c:pt>
                <c:pt idx="15823" formatCode="General">
                  <c:v>0.31111089343090498</c:v>
                </c:pt>
                <c:pt idx="15824" formatCode="General">
                  <c:v>0.29838420781629399</c:v>
                </c:pt>
                <c:pt idx="15825" formatCode="General">
                  <c:v>0.28833955051711602</c:v>
                </c:pt>
                <c:pt idx="15826" formatCode="General">
                  <c:v>0.28183757969733497</c:v>
                </c:pt>
                <c:pt idx="15827" formatCode="General">
                  <c:v>0.28022684645016699</c:v>
                </c:pt>
                <c:pt idx="15828" formatCode="General">
                  <c:v>0.28366371024629</c:v>
                </c:pt>
                <c:pt idx="15829" formatCode="General">
                  <c:v>0.290621020569379</c:v>
                </c:pt>
                <c:pt idx="15830" formatCode="General">
                  <c:v>0.29975200655127698</c:v>
                </c:pt>
                <c:pt idx="15831" formatCode="General">
                  <c:v>0.31074595670335697</c:v>
                </c:pt>
                <c:pt idx="15832" formatCode="General">
                  <c:v>0.32337913407518498</c:v>
                </c:pt>
                <c:pt idx="15833" formatCode="General">
                  <c:v>0.33605610377425699</c:v>
                </c:pt>
                <c:pt idx="15834" formatCode="General">
                  <c:v>0.347876447243958</c:v>
                </c:pt>
                <c:pt idx="15835" formatCode="General">
                  <c:v>0.35870039757224198</c:v>
                </c:pt>
                <c:pt idx="15836" formatCode="General">
                  <c:v>0.36790973902832902</c:v>
                </c:pt>
                <c:pt idx="15837" formatCode="General">
                  <c:v>0.37547604273908802</c:v>
                </c:pt>
                <c:pt idx="15838" formatCode="General">
                  <c:v>0.381512295873699</c:v>
                </c:pt>
                <c:pt idx="15839" formatCode="General">
                  <c:v>0.38552166782445402</c:v>
                </c:pt>
                <c:pt idx="15840" formatCode="General">
                  <c:v>0.38660524876407698</c:v>
                </c:pt>
                <c:pt idx="15841" formatCode="General">
                  <c:v>0.38488248533716901</c:v>
                </c:pt>
                <c:pt idx="15842" formatCode="General">
                  <c:v>0.381302538708644</c:v>
                </c:pt>
                <c:pt idx="15843" formatCode="General">
                  <c:v>0.375796764217599</c:v>
                </c:pt>
                <c:pt idx="15844" formatCode="General">
                  <c:v>0.36869710406428202</c:v>
                </c:pt>
                <c:pt idx="15845" formatCode="General">
                  <c:v>0.360663134582491</c:v>
                </c:pt>
                <c:pt idx="15846" formatCode="General">
                  <c:v>0.35124081524815698</c:v>
                </c:pt>
                <c:pt idx="15847" formatCode="General">
                  <c:v>0.34039854994117302</c:v>
                </c:pt>
                <c:pt idx="15848" formatCode="General">
                  <c:v>0.32854036456540198</c:v>
                </c:pt>
                <c:pt idx="15849" formatCode="General">
                  <c:v>0.31499058482889802</c:v>
                </c:pt>
                <c:pt idx="15850" formatCode="General">
                  <c:v>0.30003057985084097</c:v>
                </c:pt>
                <c:pt idx="15851" formatCode="General">
                  <c:v>0.28476384687925599</c:v>
                </c:pt>
                <c:pt idx="15852" formatCode="General">
                  <c:v>0.26934392995775602</c:v>
                </c:pt>
                <c:pt idx="15853" formatCode="General">
                  <c:v>0.25458429120502901</c:v>
                </c:pt>
                <c:pt idx="15854" formatCode="General">
                  <c:v>0.240739134193722</c:v>
                </c:pt>
                <c:pt idx="15855" formatCode="General">
                  <c:v>0.226909045773906</c:v>
                </c:pt>
                <c:pt idx="15856" formatCode="General">
                  <c:v>0.21292675688662199</c:v>
                </c:pt>
                <c:pt idx="15857" formatCode="General">
                  <c:v>0.19983884075922301</c:v>
                </c:pt>
                <c:pt idx="15858" formatCode="General">
                  <c:v>0.188509598318713</c:v>
                </c:pt>
                <c:pt idx="15859" formatCode="General">
                  <c:v>0.179471911945697</c:v>
                </c:pt>
                <c:pt idx="15860" formatCode="General">
                  <c:v>0.17322352703188801</c:v>
                </c:pt>
                <c:pt idx="15861" formatCode="General">
                  <c:v>0.17008129277998699</c:v>
                </c:pt>
                <c:pt idx="15862" formatCode="General">
                  <c:v>0.16932802881287701</c:v>
                </c:pt>
                <c:pt idx="15863" formatCode="General">
                  <c:v>0.16919388454537901</c:v>
                </c:pt>
                <c:pt idx="15864" formatCode="General">
                  <c:v>0.167927372534841</c:v>
                </c:pt>
                <c:pt idx="15865" formatCode="General">
                  <c:v>0.16507495620073201</c:v>
                </c:pt>
                <c:pt idx="15866" formatCode="General">
                  <c:v>0.160613010230056</c:v>
                </c:pt>
                <c:pt idx="15867" formatCode="General">
                  <c:v>0.15360832402185601</c:v>
                </c:pt>
                <c:pt idx="15868" formatCode="General">
                  <c:v>0.14410502632886099</c:v>
                </c:pt>
                <c:pt idx="15869" formatCode="General">
                  <c:v>0.13415411011755499</c:v>
                </c:pt>
                <c:pt idx="15870" formatCode="General">
                  <c:v>0.12594102389407699</c:v>
                </c:pt>
                <c:pt idx="15871" formatCode="General">
                  <c:v>0.119899400163742</c:v>
                </c:pt>
                <c:pt idx="15872" formatCode="General">
                  <c:v>0.115524400834044</c:v>
                </c:pt>
                <c:pt idx="15873" formatCode="General">
                  <c:v>0.111489963451228</c:v>
                </c:pt>
                <c:pt idx="15874" formatCode="General">
                  <c:v>0.106783237822954</c:v>
                </c:pt>
                <c:pt idx="15875" formatCode="General">
                  <c:v>0.101335628518907</c:v>
                </c:pt>
                <c:pt idx="15876" formatCode="General">
                  <c:v>9.5426171201007201E-2</c:v>
                </c:pt>
                <c:pt idx="15877" formatCode="General">
                  <c:v>8.9523169998056901E-2</c:v>
                </c:pt>
                <c:pt idx="15878" formatCode="General">
                  <c:v>8.4123057160419304E-2</c:v>
                </c:pt>
                <c:pt idx="15879" formatCode="General">
                  <c:v>7.9110220786674901E-2</c:v>
                </c:pt>
                <c:pt idx="15880" formatCode="General">
                  <c:v>7.3572892919480506E-2</c:v>
                </c:pt>
                <c:pt idx="15881" formatCode="General">
                  <c:v>6.6615702402542901E-2</c:v>
                </c:pt>
                <c:pt idx="15882" formatCode="General">
                  <c:v>5.7462847952685497E-2</c:v>
                </c:pt>
                <c:pt idx="15883" formatCode="General">
                  <c:v>4.6680463390092103E-2</c:v>
                </c:pt>
                <c:pt idx="15884" formatCode="General">
                  <c:v>3.5828133743049002E-2</c:v>
                </c:pt>
                <c:pt idx="15885" formatCode="General">
                  <c:v>2.5322814738888599E-2</c:v>
                </c:pt>
                <c:pt idx="15886" formatCode="General">
                  <c:v>1.45334238502465E-2</c:v>
                </c:pt>
                <c:pt idx="15887" formatCode="General">
                  <c:v>2.70819184730499E-3</c:v>
                </c:pt>
                <c:pt idx="15888" formatCode="General">
                  <c:v>-1.1003786137888501E-2</c:v>
                </c:pt>
                <c:pt idx="15889" formatCode="General">
                  <c:v>-2.6267891861678501E-2</c:v>
                </c:pt>
                <c:pt idx="15890" formatCode="General">
                  <c:v>-4.1646908933586399E-2</c:v>
                </c:pt>
                <c:pt idx="15891" formatCode="General">
                  <c:v>-5.6036470459018897E-2</c:v>
                </c:pt>
                <c:pt idx="15892" formatCode="General">
                  <c:v>-6.9016020401401507E-2</c:v>
                </c:pt>
                <c:pt idx="15893" formatCode="General">
                  <c:v>-8.1465014166050301E-2</c:v>
                </c:pt>
                <c:pt idx="15894" formatCode="General">
                  <c:v>-9.3246989450083501E-2</c:v>
                </c:pt>
                <c:pt idx="15895" formatCode="General">
                  <c:v>-0.10338304802257001</c:v>
                </c:pt>
                <c:pt idx="15896" formatCode="General">
                  <c:v>-0.11240315583390401</c:v>
                </c:pt>
                <c:pt idx="15897" formatCode="General">
                  <c:v>-0.120423976083755</c:v>
                </c:pt>
                <c:pt idx="15898" formatCode="General">
                  <c:v>-0.126296717423417</c:v>
                </c:pt>
                <c:pt idx="15899" formatCode="General">
                  <c:v>-0.13010749714042699</c:v>
                </c:pt>
                <c:pt idx="15900" formatCode="General">
                  <c:v>-0.13291472156533601</c:v>
                </c:pt>
                <c:pt idx="15901" formatCode="General">
                  <c:v>-0.13515356386398</c:v>
                </c:pt>
                <c:pt idx="15902" formatCode="General">
                  <c:v>-0.136804612048783</c:v>
                </c:pt>
                <c:pt idx="15903" formatCode="General">
                  <c:v>-0.13879340607385399</c:v>
                </c:pt>
                <c:pt idx="15904" formatCode="General">
                  <c:v>-0.141411869138025</c:v>
                </c:pt>
                <c:pt idx="15905" formatCode="General">
                  <c:v>-0.144399428729861</c:v>
                </c:pt>
                <c:pt idx="15906" formatCode="General">
                  <c:v>-0.149030443990639</c:v>
                </c:pt>
                <c:pt idx="15907" formatCode="General">
                  <c:v>-0.155768131255767</c:v>
                </c:pt>
                <c:pt idx="15908" formatCode="General">
                  <c:v>-0.16327349697559801</c:v>
                </c:pt>
                <c:pt idx="15909" formatCode="General">
                  <c:v>-0.17067880373199201</c:v>
                </c:pt>
                <c:pt idx="15910" formatCode="General">
                  <c:v>-0.17855511272485999</c:v>
                </c:pt>
                <c:pt idx="15911" formatCode="General">
                  <c:v>-0.187560372057238</c:v>
                </c:pt>
                <c:pt idx="15912" formatCode="General">
                  <c:v>-0.19762863657847399</c:v>
                </c:pt>
                <c:pt idx="15913" formatCode="General">
                  <c:v>-0.20775944598856899</c:v>
                </c:pt>
                <c:pt idx="15914" formatCode="General">
                  <c:v>-0.21684421181000299</c:v>
                </c:pt>
                <c:pt idx="15915" formatCode="General">
                  <c:v>-0.223924969248083</c:v>
                </c:pt>
                <c:pt idx="15916" formatCode="General">
                  <c:v>-0.22917295896616699</c:v>
                </c:pt>
                <c:pt idx="15917" formatCode="General">
                  <c:v>-0.233799833883087</c:v>
                </c:pt>
                <c:pt idx="15918" formatCode="General">
                  <c:v>-0.23833985274311301</c:v>
                </c:pt>
                <c:pt idx="15919" formatCode="General">
                  <c:v>-0.24226563801656101</c:v>
                </c:pt>
                <c:pt idx="15920" formatCode="General">
                  <c:v>-0.24632637757515199</c:v>
                </c:pt>
                <c:pt idx="15921" formatCode="General">
                  <c:v>-0.25163262770664702</c:v>
                </c:pt>
                <c:pt idx="15922" formatCode="General">
                  <c:v>-0.257402201582632</c:v>
                </c:pt>
                <c:pt idx="15923" formatCode="General">
                  <c:v>-0.26277978543238101</c:v>
                </c:pt>
                <c:pt idx="15924" formatCode="General">
                  <c:v>-0.26750064894995401</c:v>
                </c:pt>
                <c:pt idx="15925" formatCode="General">
                  <c:v>-0.27200822490857801</c:v>
                </c:pt>
                <c:pt idx="15926" formatCode="General">
                  <c:v>-0.27677932608760097</c:v>
                </c:pt>
                <c:pt idx="15927" formatCode="General">
                  <c:v>-0.282297293134117</c:v>
                </c:pt>
                <c:pt idx="15928" formatCode="General">
                  <c:v>-0.28884165432451198</c:v>
                </c:pt>
                <c:pt idx="15929" formatCode="General">
                  <c:v>-0.29544961730543301</c:v>
                </c:pt>
                <c:pt idx="15930" formatCode="General">
                  <c:v>-0.30132585958342301</c:v>
                </c:pt>
                <c:pt idx="15931" formatCode="General">
                  <c:v>-0.30617282395999201</c:v>
                </c:pt>
                <c:pt idx="15932" formatCode="General">
                  <c:v>-0.30975576923348402</c:v>
                </c:pt>
                <c:pt idx="15933" formatCode="General">
                  <c:v>-0.31202717839558097</c:v>
                </c:pt>
                <c:pt idx="15934" formatCode="General">
                  <c:v>-0.31309417578334803</c:v>
                </c:pt>
                <c:pt idx="15935" formatCode="General">
                  <c:v>-0.31359948621297601</c:v>
                </c:pt>
                <c:pt idx="15936" formatCode="General">
                  <c:v>-0.31398912797817302</c:v>
                </c:pt>
                <c:pt idx="15937" formatCode="General">
                  <c:v>-0.31379934591525999</c:v>
                </c:pt>
                <c:pt idx="15938" formatCode="General">
                  <c:v>-0.31193711494349702</c:v>
                </c:pt>
                <c:pt idx="15939" formatCode="General">
                  <c:v>-0.30850111982693901</c:v>
                </c:pt>
                <c:pt idx="15940" formatCode="General">
                  <c:v>-0.30531313284505601</c:v>
                </c:pt>
                <c:pt idx="15941" formatCode="General">
                  <c:v>-0.30431441841838103</c:v>
                </c:pt>
                <c:pt idx="15942" formatCode="General">
                  <c:v>-0.30622737179239501</c:v>
                </c:pt>
                <c:pt idx="15943" formatCode="General">
                  <c:v>-0.31077479705883398</c:v>
                </c:pt>
                <c:pt idx="15944" formatCode="General">
                  <c:v>-0.31694884008664498</c:v>
                </c:pt>
                <c:pt idx="15945" formatCode="General">
                  <c:v>-0.32377643672184098</c:v>
                </c:pt>
                <c:pt idx="15946" formatCode="General">
                  <c:v>-0.33081475772951602</c:v>
                </c:pt>
                <c:pt idx="15947" formatCode="General">
                  <c:v>-0.33826743960366501</c:v>
                </c:pt>
                <c:pt idx="15948" formatCode="General">
                  <c:v>-0.346664352896632</c:v>
                </c:pt>
                <c:pt idx="15949" formatCode="General">
                  <c:v>-0.35590045412800198</c:v>
                </c:pt>
                <c:pt idx="15950" formatCode="General">
                  <c:v>-0.36582979552669997</c:v>
                </c:pt>
                <c:pt idx="15951" formatCode="General">
                  <c:v>-0.37591414261245099</c:v>
                </c:pt>
                <c:pt idx="15952" formatCode="General">
                  <c:v>-0.385929524580095</c:v>
                </c:pt>
                <c:pt idx="15953" formatCode="General">
                  <c:v>-0.39542910093845401</c:v>
                </c:pt>
                <c:pt idx="15954" formatCode="General">
                  <c:v>-0.40356663567768403</c:v>
                </c:pt>
                <c:pt idx="15955" formatCode="General">
                  <c:v>-0.40984784370599903</c:v>
                </c:pt>
                <c:pt idx="15956" formatCode="General">
                  <c:v>-0.41366843781200002</c:v>
                </c:pt>
                <c:pt idx="15957" formatCode="General">
                  <c:v>-0.41530329854072201</c:v>
                </c:pt>
                <c:pt idx="15958" formatCode="General">
                  <c:v>-0.41490976953761399</c:v>
                </c:pt>
                <c:pt idx="15959" formatCode="General">
                  <c:v>-0.41278687404619802</c:v>
                </c:pt>
                <c:pt idx="15960" formatCode="General">
                  <c:v>-0.409479386067506</c:v>
                </c:pt>
                <c:pt idx="15961" formatCode="General">
                  <c:v>-0.40455818676189698</c:v>
                </c:pt>
                <c:pt idx="15962" formatCode="General">
                  <c:v>-0.39866513471416098</c:v>
                </c:pt>
                <c:pt idx="15963" formatCode="General">
                  <c:v>-0.39291542294716703</c:v>
                </c:pt>
                <c:pt idx="15964" formatCode="General">
                  <c:v>-0.38841242270936099</c:v>
                </c:pt>
                <c:pt idx="15965" formatCode="General">
                  <c:v>-0.38528168352954201</c:v>
                </c:pt>
                <c:pt idx="15966" formatCode="General">
                  <c:v>-0.38260695513360199</c:v>
                </c:pt>
                <c:pt idx="15967" formatCode="General">
                  <c:v>-0.37994146743657597</c:v>
                </c:pt>
                <c:pt idx="15968" formatCode="General">
                  <c:v>-0.37650357428039599</c:v>
                </c:pt>
                <c:pt idx="15969" formatCode="General">
                  <c:v>-0.37151495636526699</c:v>
                </c:pt>
                <c:pt idx="15970" formatCode="General">
                  <c:v>-0.36495448938095798</c:v>
                </c:pt>
                <c:pt idx="15971" formatCode="General">
                  <c:v>-0.35758298702088298</c:v>
                </c:pt>
                <c:pt idx="15972" formatCode="General">
                  <c:v>-0.349849172344951</c:v>
                </c:pt>
                <c:pt idx="15973" formatCode="General">
                  <c:v>-0.34139484536047399</c:v>
                </c:pt>
                <c:pt idx="15974" formatCode="General">
                  <c:v>-0.33212722494805302</c:v>
                </c:pt>
                <c:pt idx="15975" formatCode="General">
                  <c:v>-0.32272412852639498</c:v>
                </c:pt>
                <c:pt idx="15976" formatCode="General">
                  <c:v>-0.31313796964778801</c:v>
                </c:pt>
                <c:pt idx="15977" formatCode="General">
                  <c:v>-0.30320744944744399</c:v>
                </c:pt>
                <c:pt idx="15978" formatCode="General">
                  <c:v>-0.29346988438247001</c:v>
                </c:pt>
                <c:pt idx="15979" formatCode="General">
                  <c:v>-0.284709175809439</c:v>
                </c:pt>
                <c:pt idx="15980" formatCode="General">
                  <c:v>-0.27751707221369698</c:v>
                </c:pt>
                <c:pt idx="15981" formatCode="General">
                  <c:v>-0.27188515827235499</c:v>
                </c:pt>
                <c:pt idx="15982" formatCode="General">
                  <c:v>-0.267594354363688</c:v>
                </c:pt>
                <c:pt idx="15983" formatCode="General">
                  <c:v>-0.26415381441944402</c:v>
                </c:pt>
                <c:pt idx="15984" formatCode="General">
                  <c:v>-0.26051905114299601</c:v>
                </c:pt>
                <c:pt idx="15985" formatCode="General">
                  <c:v>-0.25581565008646601</c:v>
                </c:pt>
                <c:pt idx="15986" formatCode="General">
                  <c:v>-0.24992978500459201</c:v>
                </c:pt>
                <c:pt idx="15987" formatCode="General">
                  <c:v>-0.24270951534395299</c:v>
                </c:pt>
                <c:pt idx="15988" formatCode="General">
                  <c:v>-0.23389410709338901</c:v>
                </c:pt>
                <c:pt idx="15989" formatCode="General">
                  <c:v>-0.223726773127151</c:v>
                </c:pt>
                <c:pt idx="15990" formatCode="General">
                  <c:v>-0.21283251702588499</c:v>
                </c:pt>
                <c:pt idx="15991" formatCode="General">
                  <c:v>-0.20203137237779001</c:v>
                </c:pt>
                <c:pt idx="15992" formatCode="General">
                  <c:v>-0.19187432766771301</c:v>
                </c:pt>
                <c:pt idx="15993" formatCode="General">
                  <c:v>-0.18315148298943701</c:v>
                </c:pt>
                <c:pt idx="15994" formatCode="General">
                  <c:v>-0.17662083890092001</c:v>
                </c:pt>
                <c:pt idx="15995" formatCode="General">
                  <c:v>-0.17171700628984701</c:v>
                </c:pt>
                <c:pt idx="15996" formatCode="General">
                  <c:v>-0.16723428152607001</c:v>
                </c:pt>
                <c:pt idx="15997" formatCode="General">
                  <c:v>-0.16272727523894701</c:v>
                </c:pt>
                <c:pt idx="15998" formatCode="General">
                  <c:v>-0.15769322724375201</c:v>
                </c:pt>
                <c:pt idx="15999" formatCode="General">
                  <c:v>-0.15178404282520999</c:v>
                </c:pt>
                <c:pt idx="16000" formatCode="General">
                  <c:v>-0.145184624860315</c:v>
                </c:pt>
                <c:pt idx="16001" formatCode="General">
                  <c:v>-0.13819431007688401</c:v>
                </c:pt>
                <c:pt idx="16002" formatCode="General">
                  <c:v>-0.13053046076790101</c:v>
                </c:pt>
                <c:pt idx="16003" formatCode="General">
                  <c:v>-0.12080000663804701</c:v>
                </c:pt>
                <c:pt idx="16004" formatCode="General">
                  <c:v>-0.108488938415487</c:v>
                </c:pt>
                <c:pt idx="16005" formatCode="General">
                  <c:v>-9.4288734610165903E-2</c:v>
                </c:pt>
                <c:pt idx="16006" formatCode="General">
                  <c:v>-7.9061207775747502E-2</c:v>
                </c:pt>
                <c:pt idx="16007" formatCode="General">
                  <c:v>-6.3002852010954194E-2</c:v>
                </c:pt>
                <c:pt idx="16008" formatCode="General">
                  <c:v>-4.6510259013958201E-2</c:v>
                </c:pt>
                <c:pt idx="16009" formatCode="General">
                  <c:v>-3.12213630674231E-2</c:v>
                </c:pt>
                <c:pt idx="16010" formatCode="General">
                  <c:v>-1.7414176728622801E-2</c:v>
                </c:pt>
                <c:pt idx="16011" formatCode="General">
                  <c:v>-3.7342559829846998E-3</c:v>
                </c:pt>
                <c:pt idx="16012" formatCode="General">
                  <c:v>9.7042552273713893E-3</c:v>
                </c:pt>
                <c:pt idx="16013" formatCode="General">
                  <c:v>2.1692782059492498E-2</c:v>
                </c:pt>
                <c:pt idx="16014" formatCode="General">
                  <c:v>3.2124295200667903E-2</c:v>
                </c:pt>
                <c:pt idx="16015" formatCode="General">
                  <c:v>4.12076616002452E-2</c:v>
                </c:pt>
                <c:pt idx="16016" formatCode="General">
                  <c:v>4.82472547901776E-2</c:v>
                </c:pt>
                <c:pt idx="16017" formatCode="General">
                  <c:v>5.3046693687614797E-2</c:v>
                </c:pt>
                <c:pt idx="16018" formatCode="General">
                  <c:v>5.5874556286206599E-2</c:v>
                </c:pt>
                <c:pt idx="16019" formatCode="General">
                  <c:v>5.6467736714506701E-2</c:v>
                </c:pt>
                <c:pt idx="16020" formatCode="General">
                  <c:v>5.3803270577277899E-2</c:v>
                </c:pt>
                <c:pt idx="16021" formatCode="General">
                  <c:v>4.7018294772843798E-2</c:v>
                </c:pt>
                <c:pt idx="16022" formatCode="General">
                  <c:v>3.7084771031688099E-2</c:v>
                </c:pt>
                <c:pt idx="16023" formatCode="General">
                  <c:v>2.63261824563517E-2</c:v>
                </c:pt>
                <c:pt idx="16024" formatCode="General">
                  <c:v>1.6528862250930001E-2</c:v>
                </c:pt>
                <c:pt idx="16025" formatCode="General">
                  <c:v>8.2387896611856998E-3</c:v>
                </c:pt>
                <c:pt idx="16026" formatCode="General">
                  <c:v>1.81016638888841E-3</c:v>
                </c:pt>
                <c:pt idx="16027" formatCode="General">
                  <c:v>-2.8264724219602098E-3</c:v>
                </c:pt>
                <c:pt idx="16028" formatCode="General">
                  <c:v>-5.3477124657372397E-3</c:v>
                </c:pt>
                <c:pt idx="16029" formatCode="General">
                  <c:v>-5.8244993947351303E-3</c:v>
                </c:pt>
                <c:pt idx="16030" formatCode="General">
                  <c:v>-4.9993798564989299E-3</c:v>
                </c:pt>
                <c:pt idx="16031" formatCode="General">
                  <c:v>-2.56629810400885E-3</c:v>
                </c:pt>
                <c:pt idx="16032" formatCode="General">
                  <c:v>2.1495178713555499E-3</c:v>
                </c:pt>
                <c:pt idx="16033" formatCode="General">
                  <c:v>9.4358144003732491E-3</c:v>
                </c:pt>
                <c:pt idx="16034" formatCode="General">
                  <c:v>1.8982941481803801E-2</c:v>
                </c:pt>
                <c:pt idx="16035" formatCode="General">
                  <c:v>3.0109988932059802E-2</c:v>
                </c:pt>
                <c:pt idx="16036" formatCode="General">
                  <c:v>4.1957639947618502E-2</c:v>
                </c:pt>
                <c:pt idx="16037" formatCode="General">
                  <c:v>5.3992446057563898E-2</c:v>
                </c:pt>
                <c:pt idx="16038" formatCode="General">
                  <c:v>6.6341916131030895E-2</c:v>
                </c:pt>
                <c:pt idx="16039" formatCode="General">
                  <c:v>7.9165141080632703E-2</c:v>
                </c:pt>
                <c:pt idx="16040" formatCode="General">
                  <c:v>9.1890851686984396E-2</c:v>
                </c:pt>
                <c:pt idx="16041" formatCode="General">
                  <c:v>0.103883085693573</c:v>
                </c:pt>
                <c:pt idx="16042" formatCode="General">
                  <c:v>0.115434531469223</c:v>
                </c:pt>
                <c:pt idx="16043" formatCode="General">
                  <c:v>0.12603627879597401</c:v>
                </c:pt>
                <c:pt idx="16044" formatCode="General">
                  <c:v>0.13555269747911</c:v>
                </c:pt>
                <c:pt idx="16045" formatCode="General">
                  <c:v>0.144941200703641</c:v>
                </c:pt>
                <c:pt idx="16046" formatCode="General">
                  <c:v>0.15404184706385399</c:v>
                </c:pt>
                <c:pt idx="16047" formatCode="General">
                  <c:v>0.162404940013785</c:v>
                </c:pt>
                <c:pt idx="16048" formatCode="General">
                  <c:v>0.16881068060589699</c:v>
                </c:pt>
                <c:pt idx="16049" formatCode="General">
                  <c:v>0.17211476116306701</c:v>
                </c:pt>
                <c:pt idx="16050" formatCode="General">
                  <c:v>0.171859926488894</c:v>
                </c:pt>
                <c:pt idx="16051" formatCode="General">
                  <c:v>0.16770055118007701</c:v>
                </c:pt>
                <c:pt idx="16052" formatCode="General">
                  <c:v>0.15986468467583401</c:v>
                </c:pt>
                <c:pt idx="16053" formatCode="General">
                  <c:v>0.14953430111770599</c:v>
                </c:pt>
                <c:pt idx="16054" formatCode="General">
                  <c:v>0.138700195432782</c:v>
                </c:pt>
                <c:pt idx="16055" formatCode="General">
                  <c:v>0.128359052863592</c:v>
                </c:pt>
                <c:pt idx="16056" formatCode="General">
                  <c:v>0.117982339075906</c:v>
                </c:pt>
                <c:pt idx="16057" formatCode="General">
                  <c:v>0.10792794781161</c:v>
                </c:pt>
                <c:pt idx="16058" formatCode="General">
                  <c:v>9.9861072199819295E-2</c:v>
                </c:pt>
                <c:pt idx="16059" formatCode="General">
                  <c:v>9.4512350068541598E-2</c:v>
                </c:pt>
                <c:pt idx="16060" formatCode="General">
                  <c:v>9.2303456744701404E-2</c:v>
                </c:pt>
                <c:pt idx="16061" formatCode="General">
                  <c:v>9.3058661209115795E-2</c:v>
                </c:pt>
                <c:pt idx="16062" formatCode="General">
                  <c:v>9.6049484318802794E-2</c:v>
                </c:pt>
                <c:pt idx="16063" formatCode="General">
                  <c:v>0.100563162572866</c:v>
                </c:pt>
                <c:pt idx="16064" formatCode="General">
                  <c:v>0.10631345998545499</c:v>
                </c:pt>
                <c:pt idx="16065" formatCode="General">
                  <c:v>0.11369089476836999</c:v>
                </c:pt>
                <c:pt idx="16066" formatCode="General">
                  <c:v>0.121925731054774</c:v>
                </c:pt>
                <c:pt idx="16067" formatCode="General">
                  <c:v>0.13042387666663799</c:v>
                </c:pt>
                <c:pt idx="16068" formatCode="General">
                  <c:v>0.13898263301257099</c:v>
                </c:pt>
                <c:pt idx="16069" formatCode="General">
                  <c:v>0.148090014261856</c:v>
                </c:pt>
                <c:pt idx="16070" formatCode="General">
                  <c:v>0.158595856188432</c:v>
                </c:pt>
                <c:pt idx="16071" formatCode="General">
                  <c:v>0.16971912076804399</c:v>
                </c:pt>
                <c:pt idx="16072" formatCode="General">
                  <c:v>0.180186940387177</c:v>
                </c:pt>
                <c:pt idx="16073" formatCode="General">
                  <c:v>0.18932609963202601</c:v>
                </c:pt>
                <c:pt idx="16074" formatCode="General">
                  <c:v>0.196529778421837</c:v>
                </c:pt>
                <c:pt idx="16075" formatCode="General">
                  <c:v>0.20254387468935101</c:v>
                </c:pt>
                <c:pt idx="16076" formatCode="General">
                  <c:v>0.208500604555098</c:v>
                </c:pt>
                <c:pt idx="16077" formatCode="General">
                  <c:v>0.21407933432936399</c:v>
                </c:pt>
                <c:pt idx="16078" formatCode="General">
                  <c:v>0.218854421886646</c:v>
                </c:pt>
                <c:pt idx="16079" formatCode="General">
                  <c:v>0.22271285206389399</c:v>
                </c:pt>
                <c:pt idx="16080" formatCode="General">
                  <c:v>0.225534753913369</c:v>
                </c:pt>
                <c:pt idx="16081" formatCode="General">
                  <c:v>0.226716436753685</c:v>
                </c:pt>
                <c:pt idx="16082" formatCode="General">
                  <c:v>0.22620930073977399</c:v>
                </c:pt>
                <c:pt idx="16083" formatCode="General">
                  <c:v>0.224787247373404</c:v>
                </c:pt>
                <c:pt idx="16084" formatCode="General">
                  <c:v>0.22229376949923099</c:v>
                </c:pt>
                <c:pt idx="16085" formatCode="General">
                  <c:v>0.21837447210087499</c:v>
                </c:pt>
                <c:pt idx="16086" formatCode="General">
                  <c:v>0.21307921427530299</c:v>
                </c:pt>
                <c:pt idx="16087" formatCode="General">
                  <c:v>0.20612069035782701</c:v>
                </c:pt>
                <c:pt idx="16088" formatCode="General">
                  <c:v>0.198019234428647</c:v>
                </c:pt>
                <c:pt idx="16089" formatCode="General">
                  <c:v>0.19019780039731399</c:v>
                </c:pt>
                <c:pt idx="16090" formatCode="General">
                  <c:v>0.18351341162871901</c:v>
                </c:pt>
                <c:pt idx="16091" formatCode="General">
                  <c:v>0.178437470608617</c:v>
                </c:pt>
                <c:pt idx="16092" formatCode="General">
                  <c:v>0.17471218412879699</c:v>
                </c:pt>
                <c:pt idx="16093" formatCode="General">
                  <c:v>0.17127276975304701</c:v>
                </c:pt>
                <c:pt idx="16094" formatCode="General">
                  <c:v>0.16761851198941199</c:v>
                </c:pt>
                <c:pt idx="16095" formatCode="General">
                  <c:v>0.16477294046214</c:v>
                </c:pt>
                <c:pt idx="16096" formatCode="General">
                  <c:v>0.16421244307848501</c:v>
                </c:pt>
                <c:pt idx="16097" formatCode="General">
                  <c:v>0.166444401180145</c:v>
                </c:pt>
                <c:pt idx="16098" formatCode="General">
                  <c:v>0.17075344368635401</c:v>
                </c:pt>
                <c:pt idx="16099" formatCode="General">
                  <c:v>0.17577925684950699</c:v>
                </c:pt>
                <c:pt idx="16100" formatCode="General">
                  <c:v>0.18064627943414699</c:v>
                </c:pt>
                <c:pt idx="16101" formatCode="General">
                  <c:v>0.18443759794883399</c:v>
                </c:pt>
                <c:pt idx="16102" formatCode="General">
                  <c:v>0.187424748862038</c:v>
                </c:pt>
                <c:pt idx="16103" formatCode="General">
                  <c:v>0.191056915494941</c:v>
                </c:pt>
                <c:pt idx="16104" formatCode="General">
                  <c:v>0.19601237050296799</c:v>
                </c:pt>
                <c:pt idx="16105" formatCode="General">
                  <c:v>0.20138359571601899</c:v>
                </c:pt>
                <c:pt idx="16106" formatCode="General">
                  <c:v>0.20582694933727699</c:v>
                </c:pt>
                <c:pt idx="16107" formatCode="General">
                  <c:v>0.20821906953761599</c:v>
                </c:pt>
                <c:pt idx="16108" formatCode="General">
                  <c:v>0.20816879523467299</c:v>
                </c:pt>
                <c:pt idx="16109" formatCode="General">
                  <c:v>0.20685957926915</c:v>
                </c:pt>
                <c:pt idx="16110" formatCode="General">
                  <c:v>0.20470071154141101</c:v>
                </c:pt>
                <c:pt idx="16111" formatCode="General">
                  <c:v>0.201566144130365</c:v>
                </c:pt>
                <c:pt idx="16112" formatCode="General">
                  <c:v>0.197685919888936</c:v>
                </c:pt>
                <c:pt idx="16113" formatCode="General">
                  <c:v>0.192178582528861</c:v>
                </c:pt>
                <c:pt idx="16114" formatCode="General">
                  <c:v>0.18441446795444999</c:v>
                </c:pt>
                <c:pt idx="16115" formatCode="General">
                  <c:v>0.17434666931849499</c:v>
                </c:pt>
                <c:pt idx="16116" formatCode="General">
                  <c:v>0.162637136393016</c:v>
                </c:pt>
                <c:pt idx="16117" formatCode="General">
                  <c:v>0.15006586543842601</c:v>
                </c:pt>
                <c:pt idx="16118" formatCode="General">
                  <c:v>0.13702181099246699</c:v>
                </c:pt>
                <c:pt idx="16119" formatCode="General">
                  <c:v>0.124589591297085</c:v>
                </c:pt>
                <c:pt idx="16120" formatCode="General">
                  <c:v>0.11387478816525699</c:v>
                </c:pt>
                <c:pt idx="16121" formatCode="General">
                  <c:v>0.10616189166715601</c:v>
                </c:pt>
                <c:pt idx="16122" formatCode="General">
                  <c:v>0.10244311568204</c:v>
                </c:pt>
                <c:pt idx="16123" formatCode="General">
                  <c:v>0.102784170718959</c:v>
                </c:pt>
                <c:pt idx="16124" formatCode="General">
                  <c:v>0.107125449209846</c:v>
                </c:pt>
                <c:pt idx="16125" formatCode="General">
                  <c:v>0.115151773204357</c:v>
                </c:pt>
                <c:pt idx="16126" formatCode="General">
                  <c:v>0.12605760443987299</c:v>
                </c:pt>
                <c:pt idx="16127" formatCode="General">
                  <c:v>0.13878491136735999</c:v>
                </c:pt>
                <c:pt idx="16128" formatCode="General">
                  <c:v>0.15288036829009799</c:v>
                </c:pt>
                <c:pt idx="16129" formatCode="General">
                  <c:v>0.16803674786961301</c:v>
                </c:pt>
                <c:pt idx="16130" formatCode="General">
                  <c:v>0.18321970583916899</c:v>
                </c:pt>
                <c:pt idx="16131" formatCode="General">
                  <c:v>0.197638520636921</c:v>
                </c:pt>
                <c:pt idx="16132" formatCode="General">
                  <c:v>0.21082620611746999</c:v>
                </c:pt>
                <c:pt idx="16133" formatCode="General">
                  <c:v>0.222130113936268</c:v>
                </c:pt>
                <c:pt idx="16134" formatCode="General">
                  <c:v>0.231637361408044</c:v>
                </c:pt>
                <c:pt idx="16135" formatCode="General">
                  <c:v>0.23849149153110399</c:v>
                </c:pt>
                <c:pt idx="16136" formatCode="General">
                  <c:v>0.24143420720702899</c:v>
                </c:pt>
                <c:pt idx="16137" formatCode="General">
                  <c:v>0.241091594292312</c:v>
                </c:pt>
                <c:pt idx="16138" formatCode="General">
                  <c:v>0.23754653584284</c:v>
                </c:pt>
                <c:pt idx="16139" formatCode="General">
                  <c:v>0.23102179756341201</c:v>
                </c:pt>
                <c:pt idx="16140" formatCode="General">
                  <c:v>0.22286912530116801</c:v>
                </c:pt>
                <c:pt idx="16141" formatCode="General">
                  <c:v>0.21440327636648701</c:v>
                </c:pt>
                <c:pt idx="16142" formatCode="General">
                  <c:v>0.205960685947117</c:v>
                </c:pt>
                <c:pt idx="16143" formatCode="General">
                  <c:v>0.19671889726279801</c:v>
                </c:pt>
                <c:pt idx="16144" formatCode="General">
                  <c:v>0.186979254754227</c:v>
                </c:pt>
                <c:pt idx="16145" formatCode="General">
                  <c:v>0.17732635376547801</c:v>
                </c:pt>
                <c:pt idx="16146" formatCode="General">
                  <c:v>0.16743636278763699</c:v>
                </c:pt>
                <c:pt idx="16147" formatCode="General">
                  <c:v>0.156272463981736</c:v>
                </c:pt>
                <c:pt idx="16148" formatCode="General">
                  <c:v>0.143625287789925</c:v>
                </c:pt>
                <c:pt idx="16149" formatCode="General">
                  <c:v>0.131618044961202</c:v>
                </c:pt>
                <c:pt idx="16150" formatCode="General">
                  <c:v>0.121450883973364</c:v>
                </c:pt>
                <c:pt idx="16151" formatCode="General">
                  <c:v>0.112529134589264</c:v>
                </c:pt>
                <c:pt idx="16152" formatCode="General">
                  <c:v>0.104158377127385</c:v>
                </c:pt>
                <c:pt idx="16153" formatCode="General">
                  <c:v>9.6146087736231997E-2</c:v>
                </c:pt>
                <c:pt idx="16154" formatCode="General">
                  <c:v>8.87763109054025E-2</c:v>
                </c:pt>
                <c:pt idx="16155" formatCode="General">
                  <c:v>8.2194357174584703E-2</c:v>
                </c:pt>
                <c:pt idx="16156" formatCode="General">
                  <c:v>7.7331778597169804E-2</c:v>
                </c:pt>
                <c:pt idx="16157" formatCode="General">
                  <c:v>7.5107490263016899E-2</c:v>
                </c:pt>
                <c:pt idx="16158" formatCode="General">
                  <c:v>7.5964931238090505E-2</c:v>
                </c:pt>
                <c:pt idx="16159" formatCode="General">
                  <c:v>7.9506214220110005E-2</c:v>
                </c:pt>
                <c:pt idx="16160" formatCode="General">
                  <c:v>8.4422413799035298E-2</c:v>
                </c:pt>
                <c:pt idx="16161" formatCode="General">
                  <c:v>9.0380702804046004E-2</c:v>
                </c:pt>
                <c:pt idx="16162" formatCode="General">
                  <c:v>9.7417479281554295E-2</c:v>
                </c:pt>
                <c:pt idx="16163" formatCode="General">
                  <c:v>0.104789058742234</c:v>
                </c:pt>
                <c:pt idx="16164" formatCode="General">
                  <c:v>0.11189475803157101</c:v>
                </c:pt>
                <c:pt idx="16165" formatCode="General">
                  <c:v>0.118750704960884</c:v>
                </c:pt>
                <c:pt idx="16166" formatCode="General">
                  <c:v>0.12476978387345999</c:v>
                </c:pt>
                <c:pt idx="16167" formatCode="General">
                  <c:v>0.12940786231165</c:v>
                </c:pt>
                <c:pt idx="16168" formatCode="General">
                  <c:v>0.13321410612793599</c:v>
                </c:pt>
                <c:pt idx="16169" formatCode="General">
                  <c:v>0.136291404145088</c:v>
                </c:pt>
                <c:pt idx="16170" formatCode="General">
                  <c:v>0.13784105227822899</c:v>
                </c:pt>
                <c:pt idx="16171" formatCode="General">
                  <c:v>0.13752454573598499</c:v>
                </c:pt>
                <c:pt idx="16172" formatCode="General">
                  <c:v>0.13572149686742199</c:v>
                </c:pt>
                <c:pt idx="16173" formatCode="General">
                  <c:v>0.13250217750628801</c:v>
                </c:pt>
                <c:pt idx="16174" formatCode="General">
                  <c:v>0.12767823671983999</c:v>
                </c:pt>
                <c:pt idx="16175" formatCode="General">
                  <c:v>0.12085321269443</c:v>
                </c:pt>
                <c:pt idx="16176" formatCode="General">
                  <c:v>0.111800099305322</c:v>
                </c:pt>
                <c:pt idx="16177" formatCode="General">
                  <c:v>0.10151959363709399</c:v>
                </c:pt>
                <c:pt idx="16178" formatCode="General">
                  <c:v>9.10306637787206E-2</c:v>
                </c:pt>
                <c:pt idx="16179" formatCode="General">
                  <c:v>8.0727937709040604E-2</c:v>
                </c:pt>
                <c:pt idx="16180" formatCode="General">
                  <c:v>7.1184316173618395E-2</c:v>
                </c:pt>
                <c:pt idx="16181" formatCode="General">
                  <c:v>6.2754770974695395E-2</c:v>
                </c:pt>
                <c:pt idx="16182" formatCode="General">
                  <c:v>5.4747588884128701E-2</c:v>
                </c:pt>
                <c:pt idx="16183" formatCode="General">
                  <c:v>4.6994433955439299E-2</c:v>
                </c:pt>
                <c:pt idx="16184" formatCode="General">
                  <c:v>4.10526077867596E-2</c:v>
                </c:pt>
                <c:pt idx="16185" formatCode="General">
                  <c:v>3.7391479934738299E-2</c:v>
                </c:pt>
                <c:pt idx="16186" formatCode="General">
                  <c:v>3.5014806485558797E-2</c:v>
                </c:pt>
                <c:pt idx="16187" formatCode="General">
                  <c:v>3.2302546650106102E-2</c:v>
                </c:pt>
                <c:pt idx="16188" formatCode="General">
                  <c:v>2.8640902124167401E-2</c:v>
                </c:pt>
                <c:pt idx="16189" formatCode="General">
                  <c:v>2.4728571545401899E-2</c:v>
                </c:pt>
                <c:pt idx="16190" formatCode="General">
                  <c:v>2.1096975138589501E-2</c:v>
                </c:pt>
                <c:pt idx="16191" formatCode="General">
                  <c:v>1.8711920346873301E-2</c:v>
                </c:pt>
                <c:pt idx="16192" formatCode="General">
                  <c:v>1.7337704737271101E-2</c:v>
                </c:pt>
                <c:pt idx="16193" formatCode="General">
                  <c:v>1.64130411094679E-2</c:v>
                </c:pt>
                <c:pt idx="16194" formatCode="General">
                  <c:v>1.5629268689803799E-2</c:v>
                </c:pt>
                <c:pt idx="16195" formatCode="General">
                  <c:v>1.51096003182184E-2</c:v>
                </c:pt>
                <c:pt idx="16196" formatCode="General">
                  <c:v>1.5937139942601101E-2</c:v>
                </c:pt>
                <c:pt idx="16197" formatCode="General">
                  <c:v>1.80612593734834E-2</c:v>
                </c:pt>
                <c:pt idx="16198" formatCode="General">
                  <c:v>1.98990496708389E-2</c:v>
                </c:pt>
                <c:pt idx="16199" formatCode="General">
                  <c:v>1.9490785486284901E-2</c:v>
                </c:pt>
                <c:pt idx="16200" formatCode="General">
                  <c:v>1.66535976025356E-2</c:v>
                </c:pt>
                <c:pt idx="16201" formatCode="General">
                  <c:v>1.2352895457194601E-2</c:v>
                </c:pt>
                <c:pt idx="16202" formatCode="General">
                  <c:v>6.7181414614021296E-3</c:v>
                </c:pt>
                <c:pt idx="16203">
                  <c:v>-7.9298416033463903E-5</c:v>
                </c:pt>
                <c:pt idx="16204" formatCode="General">
                  <c:v>-6.0367082473914199E-3</c:v>
                </c:pt>
                <c:pt idx="16205" formatCode="General">
                  <c:v>-1.0255613486829801E-2</c:v>
                </c:pt>
                <c:pt idx="16206" formatCode="General">
                  <c:v>-1.40805399417621E-2</c:v>
                </c:pt>
                <c:pt idx="16207" formatCode="General">
                  <c:v>-1.8378740029300601E-2</c:v>
                </c:pt>
                <c:pt idx="16208" formatCode="General">
                  <c:v>-2.32307148599993E-2</c:v>
                </c:pt>
                <c:pt idx="16209" formatCode="General">
                  <c:v>-2.8531046584632999E-2</c:v>
                </c:pt>
                <c:pt idx="16210" formatCode="General">
                  <c:v>-3.4635661282951202E-2</c:v>
                </c:pt>
                <c:pt idx="16211" formatCode="General">
                  <c:v>-4.1127297514541999E-2</c:v>
                </c:pt>
                <c:pt idx="16212" formatCode="General">
                  <c:v>-4.6556403405807703E-2</c:v>
                </c:pt>
                <c:pt idx="16213" formatCode="General">
                  <c:v>-5.03088933439442E-2</c:v>
                </c:pt>
                <c:pt idx="16214" formatCode="General">
                  <c:v>-5.2463520720240901E-2</c:v>
                </c:pt>
                <c:pt idx="16215" formatCode="General">
                  <c:v>-5.3214297791867003E-2</c:v>
                </c:pt>
                <c:pt idx="16216" formatCode="General">
                  <c:v>-5.3112158655339699E-2</c:v>
                </c:pt>
                <c:pt idx="16217" formatCode="General">
                  <c:v>-5.1254621374662898E-2</c:v>
                </c:pt>
                <c:pt idx="16218" formatCode="General">
                  <c:v>-4.74116803635454E-2</c:v>
                </c:pt>
                <c:pt idx="16219" formatCode="General">
                  <c:v>-4.3218288325282697E-2</c:v>
                </c:pt>
                <c:pt idx="16220" formatCode="General">
                  <c:v>-3.9044527786992099E-2</c:v>
                </c:pt>
                <c:pt idx="16221" formatCode="General">
                  <c:v>-3.4755505845299101E-2</c:v>
                </c:pt>
                <c:pt idx="16222" formatCode="General">
                  <c:v>-3.0776218898267801E-2</c:v>
                </c:pt>
                <c:pt idx="16223" formatCode="General">
                  <c:v>-2.7400285757799799E-2</c:v>
                </c:pt>
                <c:pt idx="16224" formatCode="General">
                  <c:v>-2.4778872409298099E-2</c:v>
                </c:pt>
                <c:pt idx="16225" formatCode="General">
                  <c:v>-2.3009365063311801E-2</c:v>
                </c:pt>
                <c:pt idx="16226" formatCode="General">
                  <c:v>-2.22356510068955E-2</c:v>
                </c:pt>
                <c:pt idx="16227" formatCode="General">
                  <c:v>-2.2712847979093301E-2</c:v>
                </c:pt>
                <c:pt idx="16228" formatCode="General">
                  <c:v>-2.5120496382808999E-2</c:v>
                </c:pt>
                <c:pt idx="16229" formatCode="General">
                  <c:v>-3.0623796386442401E-2</c:v>
                </c:pt>
                <c:pt idx="16230" formatCode="General">
                  <c:v>-3.95865550657769E-2</c:v>
                </c:pt>
                <c:pt idx="16231" formatCode="General">
                  <c:v>-5.1477350379192502E-2</c:v>
                </c:pt>
                <c:pt idx="16232" formatCode="General">
                  <c:v>-6.5779190070479096E-2</c:v>
                </c:pt>
                <c:pt idx="16233" formatCode="General">
                  <c:v>-8.20806015998026E-2</c:v>
                </c:pt>
                <c:pt idx="16234" formatCode="General">
                  <c:v>-9.9508821447477303E-2</c:v>
                </c:pt>
                <c:pt idx="16235" formatCode="General">
                  <c:v>-0.117183329061421</c:v>
                </c:pt>
                <c:pt idx="16236" formatCode="General">
                  <c:v>-0.13421399826292499</c:v>
                </c:pt>
                <c:pt idx="16237" formatCode="General">
                  <c:v>-0.15048056975752999</c:v>
                </c:pt>
                <c:pt idx="16238" formatCode="General">
                  <c:v>-0.166155688692595</c:v>
                </c:pt>
                <c:pt idx="16239" formatCode="General">
                  <c:v>-0.180093237875361</c:v>
                </c:pt>
                <c:pt idx="16240" formatCode="General">
                  <c:v>-0.19206977131988601</c:v>
                </c:pt>
                <c:pt idx="16241" formatCode="General">
                  <c:v>-0.20278237150517001</c:v>
                </c:pt>
                <c:pt idx="16242" formatCode="General">
                  <c:v>-0.211273450663583</c:v>
                </c:pt>
                <c:pt idx="16243" formatCode="General">
                  <c:v>-0.21622887057624199</c:v>
                </c:pt>
                <c:pt idx="16244" formatCode="General">
                  <c:v>-0.21781369497877801</c:v>
                </c:pt>
                <c:pt idx="16245" formatCode="General">
                  <c:v>-0.216727543371594</c:v>
                </c:pt>
                <c:pt idx="16246" formatCode="General">
                  <c:v>-0.213424953767305</c:v>
                </c:pt>
                <c:pt idx="16247" formatCode="General">
                  <c:v>-0.20737072606472801</c:v>
                </c:pt>
                <c:pt idx="16248" formatCode="General">
                  <c:v>-0.19914964648281</c:v>
                </c:pt>
                <c:pt idx="16249" formatCode="General">
                  <c:v>-0.190567738011966</c:v>
                </c:pt>
                <c:pt idx="16250" formatCode="General">
                  <c:v>-0.18228700077386301</c:v>
                </c:pt>
                <c:pt idx="16251" formatCode="General">
                  <c:v>-0.17426791197642999</c:v>
                </c:pt>
                <c:pt idx="16252" formatCode="General">
                  <c:v>-0.16576995816818099</c:v>
                </c:pt>
                <c:pt idx="16253" formatCode="General">
                  <c:v>-0.15717474100744999</c:v>
                </c:pt>
                <c:pt idx="16254" formatCode="General">
                  <c:v>-0.14970574914404</c:v>
                </c:pt>
                <c:pt idx="16255" formatCode="General">
                  <c:v>-0.14378514716648999</c:v>
                </c:pt>
                <c:pt idx="16256" formatCode="General">
                  <c:v>-0.138916726240776</c:v>
                </c:pt>
                <c:pt idx="16257" formatCode="General">
                  <c:v>-0.133991061755906</c:v>
                </c:pt>
                <c:pt idx="16258" formatCode="General">
                  <c:v>-0.12885528789126999</c:v>
                </c:pt>
                <c:pt idx="16259" formatCode="General">
                  <c:v>-0.123959641975637</c:v>
                </c:pt>
                <c:pt idx="16260" formatCode="General">
                  <c:v>-0.11955097131956</c:v>
                </c:pt>
                <c:pt idx="16261" formatCode="General">
                  <c:v>-0.115745472211426</c:v>
                </c:pt>
                <c:pt idx="16262" formatCode="General">
                  <c:v>-0.113219534232126</c:v>
                </c:pt>
                <c:pt idx="16263" formatCode="General">
                  <c:v>-0.11203718467632801</c:v>
                </c:pt>
                <c:pt idx="16264" formatCode="General">
                  <c:v>-0.112119768364444</c:v>
                </c:pt>
                <c:pt idx="16265" formatCode="General">
                  <c:v>-0.11393097789951</c:v>
                </c:pt>
                <c:pt idx="16266" formatCode="General">
                  <c:v>-0.117444336824348</c:v>
                </c:pt>
                <c:pt idx="16267" formatCode="General">
                  <c:v>-0.122455901359014</c:v>
                </c:pt>
                <c:pt idx="16268" formatCode="General">
                  <c:v>-0.12817457511528901</c:v>
                </c:pt>
                <c:pt idx="16269" formatCode="General">
                  <c:v>-0.13386358318949301</c:v>
                </c:pt>
                <c:pt idx="16270" formatCode="General">
                  <c:v>-0.13949363341596699</c:v>
                </c:pt>
                <c:pt idx="16271" formatCode="General">
                  <c:v>-0.144745271483597</c:v>
                </c:pt>
                <c:pt idx="16272" formatCode="General">
                  <c:v>-0.148358433517747</c:v>
                </c:pt>
                <c:pt idx="16273" formatCode="General">
                  <c:v>-0.15073407822878901</c:v>
                </c:pt>
                <c:pt idx="16274" formatCode="General">
                  <c:v>-0.15286690769493699</c:v>
                </c:pt>
                <c:pt idx="16275" formatCode="General">
                  <c:v>-0.15407932803706501</c:v>
                </c:pt>
                <c:pt idx="16276" formatCode="General">
                  <c:v>-0.15471308990266699</c:v>
                </c:pt>
                <c:pt idx="16277" formatCode="General">
                  <c:v>-0.15556947266205701</c:v>
                </c:pt>
                <c:pt idx="16278" formatCode="General">
                  <c:v>-0.15621391119365599</c:v>
                </c:pt>
                <c:pt idx="16279" formatCode="General">
                  <c:v>-0.156600488939971</c:v>
                </c:pt>
                <c:pt idx="16280" formatCode="General">
                  <c:v>-0.15680550931332801</c:v>
                </c:pt>
                <c:pt idx="16281" formatCode="General">
                  <c:v>-0.156721649150104</c:v>
                </c:pt>
                <c:pt idx="16282" formatCode="General">
                  <c:v>-0.15720113999383001</c:v>
                </c:pt>
                <c:pt idx="16283" formatCode="General">
                  <c:v>-0.158610991422591</c:v>
                </c:pt>
                <c:pt idx="16284" formatCode="General">
                  <c:v>-0.16029339151418101</c:v>
                </c:pt>
                <c:pt idx="16285" formatCode="General">
                  <c:v>-0.16104625748506399</c:v>
                </c:pt>
                <c:pt idx="16286" formatCode="General">
                  <c:v>-0.15910487959508701</c:v>
                </c:pt>
                <c:pt idx="16287" formatCode="General">
                  <c:v>-0.15434168327823899</c:v>
                </c:pt>
                <c:pt idx="16288" formatCode="General">
                  <c:v>-0.14810618996945599</c:v>
                </c:pt>
                <c:pt idx="16289" formatCode="General">
                  <c:v>-0.141124313125677</c:v>
                </c:pt>
                <c:pt idx="16290" formatCode="General">
                  <c:v>-0.13457670621534801</c:v>
                </c:pt>
                <c:pt idx="16291" formatCode="General">
                  <c:v>-0.130004492407919</c:v>
                </c:pt>
                <c:pt idx="16292" formatCode="General">
                  <c:v>-0.12756930810352801</c:v>
                </c:pt>
                <c:pt idx="16293" formatCode="General">
                  <c:v>-0.12666603335705201</c:v>
                </c:pt>
                <c:pt idx="16294" formatCode="General">
                  <c:v>-0.12686211012236101</c:v>
                </c:pt>
                <c:pt idx="16295" formatCode="General">
                  <c:v>-0.12724130461307601</c:v>
                </c:pt>
                <c:pt idx="16296" formatCode="General">
                  <c:v>-0.12772216139055101</c:v>
                </c:pt>
                <c:pt idx="16297" formatCode="General">
                  <c:v>-0.12919339810829</c:v>
                </c:pt>
                <c:pt idx="16298" formatCode="General">
                  <c:v>-0.132616571795037</c:v>
                </c:pt>
                <c:pt idx="16299" formatCode="General">
                  <c:v>-0.13887089280586701</c:v>
                </c:pt>
                <c:pt idx="16300" formatCode="General">
                  <c:v>-0.147547870855748</c:v>
                </c:pt>
                <c:pt idx="16301" formatCode="General">
                  <c:v>-0.15860500996759899</c:v>
                </c:pt>
                <c:pt idx="16302" formatCode="General">
                  <c:v>-0.17170296103618499</c:v>
                </c:pt>
                <c:pt idx="16303" formatCode="General">
                  <c:v>-0.18488269101848401</c:v>
                </c:pt>
                <c:pt idx="16304" formatCode="General">
                  <c:v>-0.19622190748194401</c:v>
                </c:pt>
                <c:pt idx="16305" formatCode="General">
                  <c:v>-0.205268483295689</c:v>
                </c:pt>
                <c:pt idx="16306" formatCode="General">
                  <c:v>-0.21306679113226201</c:v>
                </c:pt>
                <c:pt idx="16307" formatCode="General">
                  <c:v>-0.219752017945334</c:v>
                </c:pt>
                <c:pt idx="16308" formatCode="General">
                  <c:v>-0.22460668203263301</c:v>
                </c:pt>
                <c:pt idx="16309" formatCode="General">
                  <c:v>-0.226589458647385</c:v>
                </c:pt>
                <c:pt idx="16310" formatCode="General">
                  <c:v>-0.22450593039139599</c:v>
                </c:pt>
                <c:pt idx="16311" formatCode="General">
                  <c:v>-0.21876892829209699</c:v>
                </c:pt>
                <c:pt idx="16312" formatCode="General">
                  <c:v>-0.21034907309812001</c:v>
                </c:pt>
                <c:pt idx="16313" formatCode="General">
                  <c:v>-0.199083554551054</c:v>
                </c:pt>
                <c:pt idx="16314" formatCode="General">
                  <c:v>-0.184748229205137</c:v>
                </c:pt>
                <c:pt idx="16315" formatCode="General">
                  <c:v>-0.168589649445366</c:v>
                </c:pt>
                <c:pt idx="16316" formatCode="General">
                  <c:v>-0.15216989482746399</c:v>
                </c:pt>
                <c:pt idx="16317" formatCode="General">
                  <c:v>-0.13584577785854801</c:v>
                </c:pt>
                <c:pt idx="16318" formatCode="General">
                  <c:v>-0.120486257993389</c:v>
                </c:pt>
                <c:pt idx="16319" formatCode="General">
                  <c:v>-0.106433418996735</c:v>
                </c:pt>
                <c:pt idx="16320" formatCode="General">
                  <c:v>-9.3490829802601205E-2</c:v>
                </c:pt>
                <c:pt idx="16321" formatCode="General">
                  <c:v>-8.2407453537185302E-2</c:v>
                </c:pt>
                <c:pt idx="16322" formatCode="General">
                  <c:v>-7.3352496810168505E-2</c:v>
                </c:pt>
                <c:pt idx="16323" formatCode="General">
                  <c:v>-6.5826977687834701E-2</c:v>
                </c:pt>
                <c:pt idx="16324" formatCode="General">
                  <c:v>-5.9942907959442099E-2</c:v>
                </c:pt>
                <c:pt idx="16325" formatCode="General">
                  <c:v>-5.59264592663168E-2</c:v>
                </c:pt>
                <c:pt idx="16326" formatCode="General">
                  <c:v>-5.3848336151514901E-2</c:v>
                </c:pt>
                <c:pt idx="16327" formatCode="General">
                  <c:v>-5.3601083464663302E-2</c:v>
                </c:pt>
                <c:pt idx="16328" formatCode="General">
                  <c:v>-5.4249013730877302E-2</c:v>
                </c:pt>
                <c:pt idx="16329" formatCode="General">
                  <c:v>-5.4888305209094802E-2</c:v>
                </c:pt>
                <c:pt idx="16330" formatCode="General">
                  <c:v>-5.5839485407843198E-2</c:v>
                </c:pt>
                <c:pt idx="16331" formatCode="General">
                  <c:v>-5.7777217868711497E-2</c:v>
                </c:pt>
                <c:pt idx="16332" formatCode="General">
                  <c:v>-6.1408471897026598E-2</c:v>
                </c:pt>
                <c:pt idx="16333" formatCode="General">
                  <c:v>-6.6239655259207206E-2</c:v>
                </c:pt>
                <c:pt idx="16334" formatCode="General">
                  <c:v>-7.12850757102821E-2</c:v>
                </c:pt>
                <c:pt idx="16335" formatCode="General">
                  <c:v>-7.7417008836470597E-2</c:v>
                </c:pt>
                <c:pt idx="16336" formatCode="General">
                  <c:v>-8.4751313507502396E-2</c:v>
                </c:pt>
                <c:pt idx="16337" formatCode="General">
                  <c:v>-9.2895792127329402E-2</c:v>
                </c:pt>
                <c:pt idx="16338" formatCode="General">
                  <c:v>-0.101521843791476</c:v>
                </c:pt>
                <c:pt idx="16339" formatCode="General">
                  <c:v>-0.10972609106624601</c:v>
                </c:pt>
                <c:pt idx="16340" formatCode="General">
                  <c:v>-0.117014654630323</c:v>
                </c:pt>
                <c:pt idx="16341" formatCode="General">
                  <c:v>-0.12364988433560301</c:v>
                </c:pt>
                <c:pt idx="16342" formatCode="General">
                  <c:v>-0.129127978727618</c:v>
                </c:pt>
                <c:pt idx="16343" formatCode="General">
                  <c:v>-0.13292098537430899</c:v>
                </c:pt>
                <c:pt idx="16344" formatCode="General">
                  <c:v>-0.135718672918899</c:v>
                </c:pt>
                <c:pt idx="16345" formatCode="General">
                  <c:v>-0.138257221667865</c:v>
                </c:pt>
                <c:pt idx="16346" formatCode="General">
                  <c:v>-0.140790840162619</c:v>
                </c:pt>
                <c:pt idx="16347" formatCode="General">
                  <c:v>-0.14235620519446199</c:v>
                </c:pt>
                <c:pt idx="16348" formatCode="General">
                  <c:v>-0.141971243894563</c:v>
                </c:pt>
                <c:pt idx="16349" formatCode="General">
                  <c:v>-0.139724440952359</c:v>
                </c:pt>
                <c:pt idx="16350" formatCode="General">
                  <c:v>-0.13529464222951501</c:v>
                </c:pt>
                <c:pt idx="16351" formatCode="General">
                  <c:v>-0.12750898169136701</c:v>
                </c:pt>
                <c:pt idx="16352" formatCode="General">
                  <c:v>-0.116562033490046</c:v>
                </c:pt>
                <c:pt idx="16353" formatCode="General">
                  <c:v>-0.103795678633336</c:v>
                </c:pt>
                <c:pt idx="16354" formatCode="General">
                  <c:v>-8.9319921169244296E-2</c:v>
                </c:pt>
                <c:pt idx="16355" formatCode="General">
                  <c:v>-7.3206730862677594E-2</c:v>
                </c:pt>
                <c:pt idx="16356" formatCode="General">
                  <c:v>-5.7243510958106002E-2</c:v>
                </c:pt>
                <c:pt idx="16357" formatCode="General">
                  <c:v>-4.1888287077003102E-2</c:v>
                </c:pt>
                <c:pt idx="16358" formatCode="General">
                  <c:v>-2.7626167867959898E-2</c:v>
                </c:pt>
                <c:pt idx="16359" formatCode="General">
                  <c:v>-1.63887019153953E-2</c:v>
                </c:pt>
                <c:pt idx="16360" formatCode="General">
                  <c:v>-8.2678781835856599E-3</c:v>
                </c:pt>
                <c:pt idx="16361" formatCode="General">
                  <c:v>-3.1597545368123002E-3</c:v>
                </c:pt>
                <c:pt idx="16362" formatCode="General">
                  <c:v>-1.17259834959204E-3</c:v>
                </c:pt>
                <c:pt idx="16363" formatCode="General">
                  <c:v>-1.21791493911297E-3</c:v>
                </c:pt>
                <c:pt idx="16364" formatCode="General">
                  <c:v>-1.82202197219823E-3</c:v>
                </c:pt>
                <c:pt idx="16365" formatCode="General">
                  <c:v>-2.7965414207608702E-3</c:v>
                </c:pt>
                <c:pt idx="16366" formatCode="General">
                  <c:v>-4.3305110318438596E-3</c:v>
                </c:pt>
                <c:pt idx="16367" formatCode="General">
                  <c:v>-6.5784651665424104E-3</c:v>
                </c:pt>
                <c:pt idx="16368" formatCode="General">
                  <c:v>-9.7075014651919894E-3</c:v>
                </c:pt>
                <c:pt idx="16369" formatCode="General">
                  <c:v>-1.29705252008345E-2</c:v>
                </c:pt>
                <c:pt idx="16370" formatCode="General">
                  <c:v>-1.52889799507005E-2</c:v>
                </c:pt>
                <c:pt idx="16371" formatCode="General">
                  <c:v>-1.6617465880107499E-2</c:v>
                </c:pt>
                <c:pt idx="16372" formatCode="General">
                  <c:v>-1.79746134924486E-2</c:v>
                </c:pt>
                <c:pt idx="16373" formatCode="General">
                  <c:v>-1.9618722208778298E-2</c:v>
                </c:pt>
                <c:pt idx="16374" formatCode="General">
                  <c:v>-2.0378331491696999E-2</c:v>
                </c:pt>
                <c:pt idx="16375" formatCode="General">
                  <c:v>-1.8827553928812201E-2</c:v>
                </c:pt>
                <c:pt idx="16376" formatCode="General">
                  <c:v>-1.48401325180114E-2</c:v>
                </c:pt>
                <c:pt idx="16377" formatCode="General">
                  <c:v>-9.7176720315253207E-3</c:v>
                </c:pt>
                <c:pt idx="16378" formatCode="General">
                  <c:v>-4.5351762059499898E-3</c:v>
                </c:pt>
                <c:pt idx="16379" formatCode="General">
                  <c:v>1.40640793156969E-3</c:v>
                </c:pt>
                <c:pt idx="16380" formatCode="General">
                  <c:v>9.2738293701147799E-3</c:v>
                </c:pt>
                <c:pt idx="16381" formatCode="General">
                  <c:v>1.90551056508328E-2</c:v>
                </c:pt>
                <c:pt idx="16382" formatCode="General">
                  <c:v>3.0110182330507902E-2</c:v>
                </c:pt>
                <c:pt idx="16383" formatCode="General">
                  <c:v>4.1717837970482098E-2</c:v>
                </c:pt>
                <c:pt idx="16384" formatCode="General">
                  <c:v>5.3100181482643602E-2</c:v>
                </c:pt>
                <c:pt idx="16385" formatCode="General">
                  <c:v>6.38520473567981E-2</c:v>
                </c:pt>
                <c:pt idx="16386" formatCode="General">
                  <c:v>7.4151600978530602E-2</c:v>
                </c:pt>
                <c:pt idx="16387" formatCode="General">
                  <c:v>8.5748030350625906E-2</c:v>
                </c:pt>
                <c:pt idx="16388" formatCode="General">
                  <c:v>9.9692838543122303E-2</c:v>
                </c:pt>
                <c:pt idx="16389" formatCode="General">
                  <c:v>0.114940112509601</c:v>
                </c:pt>
                <c:pt idx="16390" formatCode="General">
                  <c:v>0.13008903752555301</c:v>
                </c:pt>
                <c:pt idx="16391" formatCode="General">
                  <c:v>0.144265149150927</c:v>
                </c:pt>
                <c:pt idx="16392" formatCode="General">
                  <c:v>0.15729051603295099</c:v>
                </c:pt>
                <c:pt idx="16393" formatCode="General">
                  <c:v>0.16909480665444299</c:v>
                </c:pt>
                <c:pt idx="16394" formatCode="General">
                  <c:v>0.17987898537845101</c:v>
                </c:pt>
                <c:pt idx="16395" formatCode="General">
                  <c:v>0.18979722230302401</c:v>
                </c:pt>
                <c:pt idx="16396" formatCode="General">
                  <c:v>0.199140951227086</c:v>
                </c:pt>
                <c:pt idx="16397" formatCode="General">
                  <c:v>0.207879757989687</c:v>
                </c:pt>
                <c:pt idx="16398" formatCode="General">
                  <c:v>0.21553983390234099</c:v>
                </c:pt>
                <c:pt idx="16399" formatCode="General">
                  <c:v>0.222006372152806</c:v>
                </c:pt>
                <c:pt idx="16400" formatCode="General">
                  <c:v>0.226715233834867</c:v>
                </c:pt>
                <c:pt idx="16401" formatCode="General">
                  <c:v>0.229412128940509</c:v>
                </c:pt>
                <c:pt idx="16402" formatCode="General">
                  <c:v>0.23015752408076701</c:v>
                </c:pt>
                <c:pt idx="16403" formatCode="General">
                  <c:v>0.228682735046985</c:v>
                </c:pt>
                <c:pt idx="16404" formatCode="General">
                  <c:v>0.22552672676312299</c:v>
                </c:pt>
                <c:pt idx="16405" formatCode="General">
                  <c:v>0.22179056882583301</c:v>
                </c:pt>
                <c:pt idx="16406" formatCode="General">
                  <c:v>0.21816599632580999</c:v>
                </c:pt>
                <c:pt idx="16407" formatCode="General">
                  <c:v>0.21566463299368899</c:v>
                </c:pt>
                <c:pt idx="16408" formatCode="General">
                  <c:v>0.21582314019031201</c:v>
                </c:pt>
                <c:pt idx="16409" formatCode="General">
                  <c:v>0.21943084487917899</c:v>
                </c:pt>
                <c:pt idx="16410" formatCode="General">
                  <c:v>0.22617953819930001</c:v>
                </c:pt>
                <c:pt idx="16411" formatCode="General">
                  <c:v>0.23535696905770701</c:v>
                </c:pt>
                <c:pt idx="16412" formatCode="General">
                  <c:v>0.24668346930811899</c:v>
                </c:pt>
                <c:pt idx="16413" formatCode="General">
                  <c:v>0.260887626695605</c:v>
                </c:pt>
                <c:pt idx="16414" formatCode="General">
                  <c:v>0.27761402548974901</c:v>
                </c:pt>
                <c:pt idx="16415" formatCode="General">
                  <c:v>0.29572464792256198</c:v>
                </c:pt>
                <c:pt idx="16416" formatCode="General">
                  <c:v>0.31419810980942797</c:v>
                </c:pt>
                <c:pt idx="16417" formatCode="General">
                  <c:v>0.33238990641049498</c:v>
                </c:pt>
                <c:pt idx="16418" formatCode="General">
                  <c:v>0.35093153039514002</c:v>
                </c:pt>
                <c:pt idx="16419" formatCode="General">
                  <c:v>0.36999557327307298</c:v>
                </c:pt>
                <c:pt idx="16420" formatCode="General">
                  <c:v>0.388901335999074</c:v>
                </c:pt>
                <c:pt idx="16421" formatCode="General">
                  <c:v>0.40696647591747498</c:v>
                </c:pt>
                <c:pt idx="16422" formatCode="General">
                  <c:v>0.42338837580514399</c:v>
                </c:pt>
                <c:pt idx="16423" formatCode="General">
                  <c:v>0.43715941394375901</c:v>
                </c:pt>
                <c:pt idx="16424" formatCode="General">
                  <c:v>0.44802645861273599</c:v>
                </c:pt>
                <c:pt idx="16425" formatCode="General">
                  <c:v>0.45569111531344098</c:v>
                </c:pt>
                <c:pt idx="16426" formatCode="General">
                  <c:v>0.45909195358868499</c:v>
                </c:pt>
                <c:pt idx="16427" formatCode="General">
                  <c:v>0.45771832599421203</c:v>
                </c:pt>
                <c:pt idx="16428" formatCode="General">
                  <c:v>0.45164670099130499</c:v>
                </c:pt>
                <c:pt idx="16429" formatCode="General">
                  <c:v>0.44120670853636801</c:v>
                </c:pt>
                <c:pt idx="16430" formatCode="General">
                  <c:v>0.42757246586503</c:v>
                </c:pt>
                <c:pt idx="16431" formatCode="General">
                  <c:v>0.412326041064627</c:v>
                </c:pt>
                <c:pt idx="16432" formatCode="General">
                  <c:v>0.39634945672173599</c:v>
                </c:pt>
                <c:pt idx="16433" formatCode="General">
                  <c:v>0.379486999257589</c:v>
                </c:pt>
                <c:pt idx="16434" formatCode="General">
                  <c:v>0.36179944591016899</c:v>
                </c:pt>
                <c:pt idx="16435" formatCode="General">
                  <c:v>0.34479077399073399</c:v>
                </c:pt>
                <c:pt idx="16436" formatCode="General">
                  <c:v>0.330175165743749</c:v>
                </c:pt>
                <c:pt idx="16437" formatCode="General">
                  <c:v>0.31867881523054498</c:v>
                </c:pt>
                <c:pt idx="16438" formatCode="General">
                  <c:v>0.310300945013817</c:v>
                </c:pt>
                <c:pt idx="16439" formatCode="General">
                  <c:v>0.30512238671889502</c:v>
                </c:pt>
                <c:pt idx="16440" formatCode="General">
                  <c:v>0.30227453112446401</c:v>
                </c:pt>
                <c:pt idx="16441" formatCode="General">
                  <c:v>0.30043016104113301</c:v>
                </c:pt>
                <c:pt idx="16442" formatCode="General">
                  <c:v>0.29901941208535399</c:v>
                </c:pt>
                <c:pt idx="16443" formatCode="General">
                  <c:v>0.29766159532963199</c:v>
                </c:pt>
                <c:pt idx="16444" formatCode="General">
                  <c:v>0.296242707194045</c:v>
                </c:pt>
                <c:pt idx="16445" formatCode="General">
                  <c:v>0.29511311259089401</c:v>
                </c:pt>
                <c:pt idx="16446" formatCode="General">
                  <c:v>0.29392716269011199</c:v>
                </c:pt>
                <c:pt idx="16447" formatCode="General">
                  <c:v>0.29238692907346397</c:v>
                </c:pt>
                <c:pt idx="16448" formatCode="General">
                  <c:v>0.29152972405324801</c:v>
                </c:pt>
                <c:pt idx="16449" formatCode="General">
                  <c:v>0.29219169273190299</c:v>
                </c:pt>
                <c:pt idx="16450" formatCode="General">
                  <c:v>0.294885750305381</c:v>
                </c:pt>
                <c:pt idx="16451" formatCode="General">
                  <c:v>0.29944241955363998</c:v>
                </c:pt>
                <c:pt idx="16452" formatCode="General">
                  <c:v>0.30491982008827201</c:v>
                </c:pt>
                <c:pt idx="16453" formatCode="General">
                  <c:v>0.30961870855030799</c:v>
                </c:pt>
                <c:pt idx="16454" formatCode="General">
                  <c:v>0.31198572415659898</c:v>
                </c:pt>
                <c:pt idx="16455" formatCode="General">
                  <c:v>0.31171789073262202</c:v>
                </c:pt>
                <c:pt idx="16456" formatCode="General">
                  <c:v>0.30935238310531299</c:v>
                </c:pt>
                <c:pt idx="16457" formatCode="General">
                  <c:v>0.30593099518767097</c:v>
                </c:pt>
                <c:pt idx="16458" formatCode="General">
                  <c:v>0.30315138300657701</c:v>
                </c:pt>
                <c:pt idx="16459" formatCode="General">
                  <c:v>0.30161184749918402</c:v>
                </c:pt>
                <c:pt idx="16460" formatCode="General">
                  <c:v>0.30003633264854301</c:v>
                </c:pt>
                <c:pt idx="16461" formatCode="General">
                  <c:v>0.29822803695932298</c:v>
                </c:pt>
                <c:pt idx="16462" formatCode="General">
                  <c:v>0.29726824840032701</c:v>
                </c:pt>
                <c:pt idx="16463" formatCode="General">
                  <c:v>0.29741132969766698</c:v>
                </c:pt>
                <c:pt idx="16464" formatCode="General">
                  <c:v>0.297746417005886</c:v>
                </c:pt>
                <c:pt idx="16465" formatCode="General">
                  <c:v>0.29770106751008601</c:v>
                </c:pt>
                <c:pt idx="16466" formatCode="General">
                  <c:v>0.297610810885093</c:v>
                </c:pt>
                <c:pt idx="16467" formatCode="General">
                  <c:v>0.29744868686881698</c:v>
                </c:pt>
                <c:pt idx="16468" formatCode="General">
                  <c:v>0.29705272720165099</c:v>
                </c:pt>
                <c:pt idx="16469" formatCode="General">
                  <c:v>0.29673566812569602</c:v>
                </c:pt>
                <c:pt idx="16470" formatCode="General">
                  <c:v>0.29618601507101999</c:v>
                </c:pt>
                <c:pt idx="16471" formatCode="General">
                  <c:v>0.295303111775848</c:v>
                </c:pt>
                <c:pt idx="16472" formatCode="General">
                  <c:v>0.29463124341508001</c:v>
                </c:pt>
                <c:pt idx="16473" formatCode="General">
                  <c:v>0.29354988872871202</c:v>
                </c:pt>
                <c:pt idx="16474" formatCode="General">
                  <c:v>0.290584903673203</c:v>
                </c:pt>
                <c:pt idx="16475" formatCode="General">
                  <c:v>0.28574721875806097</c:v>
                </c:pt>
                <c:pt idx="16476" formatCode="General">
                  <c:v>0.280401254192223</c:v>
                </c:pt>
                <c:pt idx="16477" formatCode="General">
                  <c:v>0.27507144526955202</c:v>
                </c:pt>
                <c:pt idx="16478" formatCode="General">
                  <c:v>0.269501639673007</c:v>
                </c:pt>
                <c:pt idx="16479" formatCode="General">
                  <c:v>0.26394729647104698</c:v>
                </c:pt>
                <c:pt idx="16480" formatCode="General">
                  <c:v>0.25871830710508198</c:v>
                </c:pt>
                <c:pt idx="16481" formatCode="General">
                  <c:v>0.25413944036846797</c:v>
                </c:pt>
                <c:pt idx="16482" formatCode="General">
                  <c:v>0.24992895428711701</c:v>
                </c:pt>
                <c:pt idx="16483" formatCode="General">
                  <c:v>0.24552808588626601</c:v>
                </c:pt>
                <c:pt idx="16484" formatCode="General">
                  <c:v>0.24079506924169</c:v>
                </c:pt>
                <c:pt idx="16485" formatCode="General">
                  <c:v>0.235168906656718</c:v>
                </c:pt>
                <c:pt idx="16486" formatCode="General">
                  <c:v>0.22848382877928999</c:v>
                </c:pt>
                <c:pt idx="16487" formatCode="General">
                  <c:v>0.22053131376947599</c:v>
                </c:pt>
                <c:pt idx="16488" formatCode="General">
                  <c:v>0.21114176291047701</c:v>
                </c:pt>
                <c:pt idx="16489" formatCode="General">
                  <c:v>0.20080403487236101</c:v>
                </c:pt>
                <c:pt idx="16490" formatCode="General">
                  <c:v>0.19032275808080701</c:v>
                </c:pt>
                <c:pt idx="16491" formatCode="General">
                  <c:v>0.18039436050218099</c:v>
                </c:pt>
                <c:pt idx="16492" formatCode="General">
                  <c:v>0.17131449932336501</c:v>
                </c:pt>
                <c:pt idx="16493" formatCode="General">
                  <c:v>0.16313132091663901</c:v>
                </c:pt>
                <c:pt idx="16494" formatCode="General">
                  <c:v>0.15568415735088101</c:v>
                </c:pt>
                <c:pt idx="16495" formatCode="General">
                  <c:v>0.149970075515555</c:v>
                </c:pt>
                <c:pt idx="16496" formatCode="General">
                  <c:v>0.14616127009327701</c:v>
                </c:pt>
                <c:pt idx="16497" formatCode="General">
                  <c:v>0.14327187281846601</c:v>
                </c:pt>
                <c:pt idx="16498" formatCode="General">
                  <c:v>0.14077006392700001</c:v>
                </c:pt>
                <c:pt idx="16499" formatCode="General">
                  <c:v>0.13795225947693199</c:v>
                </c:pt>
                <c:pt idx="16500" formatCode="General">
                  <c:v>0.13469396429070801</c:v>
                </c:pt>
                <c:pt idx="16501" formatCode="General">
                  <c:v>0.13087417805844301</c:v>
                </c:pt>
                <c:pt idx="16502" formatCode="General">
                  <c:v>0.12547263936620701</c:v>
                </c:pt>
                <c:pt idx="16503" formatCode="General">
                  <c:v>0.11837593171399</c:v>
                </c:pt>
                <c:pt idx="16504" formatCode="General">
                  <c:v>0.109708711435353</c:v>
                </c:pt>
                <c:pt idx="16505" formatCode="General">
                  <c:v>9.8236651953874599E-2</c:v>
                </c:pt>
                <c:pt idx="16506" formatCode="General">
                  <c:v>8.3751428307890799E-2</c:v>
                </c:pt>
                <c:pt idx="16507" formatCode="General">
                  <c:v>6.7717605413606996E-2</c:v>
                </c:pt>
                <c:pt idx="16508" formatCode="General">
                  <c:v>5.0925475981034203E-2</c:v>
                </c:pt>
                <c:pt idx="16509" formatCode="General">
                  <c:v>3.2989020816238002E-2</c:v>
                </c:pt>
                <c:pt idx="16510" formatCode="General">
                  <c:v>1.39365375420589E-2</c:v>
                </c:pt>
                <c:pt idx="16511" formatCode="General">
                  <c:v>-5.9435933329564303E-3</c:v>
                </c:pt>
                <c:pt idx="16512" formatCode="General">
                  <c:v>-2.7028142501480099E-2</c:v>
                </c:pt>
                <c:pt idx="16513" formatCode="General">
                  <c:v>-4.9430506004699802E-2</c:v>
                </c:pt>
                <c:pt idx="16514" formatCode="General">
                  <c:v>-7.2340961000756904E-2</c:v>
                </c:pt>
                <c:pt idx="16515" formatCode="General">
                  <c:v>-9.5384876204949801E-2</c:v>
                </c:pt>
                <c:pt idx="16516" formatCode="General">
                  <c:v>-0.118139163164586</c:v>
                </c:pt>
                <c:pt idx="16517" formatCode="General">
                  <c:v>-0.13885935227264201</c:v>
                </c:pt>
                <c:pt idx="16518" formatCode="General">
                  <c:v>-0.155932025677125</c:v>
                </c:pt>
                <c:pt idx="16519" formatCode="General">
                  <c:v>-0.16954745001041999</c:v>
                </c:pt>
                <c:pt idx="16520" formatCode="General">
                  <c:v>-0.18118830163182101</c:v>
                </c:pt>
                <c:pt idx="16521" formatCode="General">
                  <c:v>-0.19180566417855099</c:v>
                </c:pt>
                <c:pt idx="16522" formatCode="General">
                  <c:v>-0.20136869365379101</c:v>
                </c:pt>
                <c:pt idx="16523" formatCode="General">
                  <c:v>-0.209936857713379</c:v>
                </c:pt>
                <c:pt idx="16524" formatCode="General">
                  <c:v>-0.21689140629361001</c:v>
                </c:pt>
                <c:pt idx="16525" formatCode="General">
                  <c:v>-0.22208285852814</c:v>
                </c:pt>
                <c:pt idx="16526" formatCode="General">
                  <c:v>-0.22706122232121601</c:v>
                </c:pt>
                <c:pt idx="16527" formatCode="General">
                  <c:v>-0.23240930305867999</c:v>
                </c:pt>
                <c:pt idx="16528" formatCode="General">
                  <c:v>-0.23829920673184701</c:v>
                </c:pt>
                <c:pt idx="16529" formatCode="General">
                  <c:v>-0.24599081573068901</c:v>
                </c:pt>
                <c:pt idx="16530" formatCode="General">
                  <c:v>-0.25514309976857003</c:v>
                </c:pt>
                <c:pt idx="16531" formatCode="General">
                  <c:v>-0.26479419939142301</c:v>
                </c:pt>
                <c:pt idx="16532" formatCode="General">
                  <c:v>-0.27491935394119499</c:v>
                </c:pt>
                <c:pt idx="16533" formatCode="General">
                  <c:v>-0.28550297796606899</c:v>
                </c:pt>
                <c:pt idx="16534" formatCode="General">
                  <c:v>-0.29659071495369099</c:v>
                </c:pt>
                <c:pt idx="16535" formatCode="General">
                  <c:v>-0.30830723541767602</c:v>
                </c:pt>
                <c:pt idx="16536" formatCode="General">
                  <c:v>-0.32125295012131799</c:v>
                </c:pt>
                <c:pt idx="16537" formatCode="General">
                  <c:v>-0.33518619730279198</c:v>
                </c:pt>
                <c:pt idx="16538" formatCode="General">
                  <c:v>-0.349850722149811</c:v>
                </c:pt>
                <c:pt idx="16539" formatCode="General">
                  <c:v>-0.366011905151438</c:v>
                </c:pt>
                <c:pt idx="16540" formatCode="General">
                  <c:v>-0.38332075918678499</c:v>
                </c:pt>
                <c:pt idx="16541" formatCode="General">
                  <c:v>-0.40076883512001299</c:v>
                </c:pt>
                <c:pt idx="16542" formatCode="General">
                  <c:v>-0.41679765967878701</c:v>
                </c:pt>
                <c:pt idx="16543" formatCode="General">
                  <c:v>-0.43028666709133301</c:v>
                </c:pt>
                <c:pt idx="16544" formatCode="General">
                  <c:v>-0.441518168512121</c:v>
                </c:pt>
                <c:pt idx="16545" formatCode="General">
                  <c:v>-0.45099359180104398</c:v>
                </c:pt>
                <c:pt idx="16546" formatCode="General">
                  <c:v>-0.45938224896040702</c:v>
                </c:pt>
                <c:pt idx="16547" formatCode="General">
                  <c:v>-0.467578746053668</c:v>
                </c:pt>
                <c:pt idx="16548" formatCode="General">
                  <c:v>-0.47703396548139299</c:v>
                </c:pt>
                <c:pt idx="16549" formatCode="General">
                  <c:v>-0.48776794871645601</c:v>
                </c:pt>
                <c:pt idx="16550" formatCode="General">
                  <c:v>-0.49856755365401501</c:v>
                </c:pt>
                <c:pt idx="16551" formatCode="General">
                  <c:v>-0.50853532882689501</c:v>
                </c:pt>
                <c:pt idx="16552" formatCode="General">
                  <c:v>-0.51751275118291795</c:v>
                </c:pt>
                <c:pt idx="16553" formatCode="General">
                  <c:v>-0.52585729758428601</c:v>
                </c:pt>
                <c:pt idx="16554" formatCode="General">
                  <c:v>-0.53365545389395197</c:v>
                </c:pt>
                <c:pt idx="16555" formatCode="General">
                  <c:v>-0.54081203000456302</c:v>
                </c:pt>
                <c:pt idx="16556" formatCode="General">
                  <c:v>-0.546458750082504</c:v>
                </c:pt>
                <c:pt idx="16557" formatCode="General">
                  <c:v>-0.54957402952297596</c:v>
                </c:pt>
                <c:pt idx="16558" formatCode="General">
                  <c:v>-0.55023925142581698</c:v>
                </c:pt>
                <c:pt idx="16559" formatCode="General">
                  <c:v>-0.54912602763653395</c:v>
                </c:pt>
                <c:pt idx="16560" formatCode="General">
                  <c:v>-0.54638201316010504</c:v>
                </c:pt>
                <c:pt idx="16561" formatCode="General">
                  <c:v>-0.54217405941910601</c:v>
                </c:pt>
                <c:pt idx="16562" formatCode="General">
                  <c:v>-0.53763732917151996</c:v>
                </c:pt>
                <c:pt idx="16563" formatCode="General">
                  <c:v>-0.53336452757171504</c:v>
                </c:pt>
                <c:pt idx="16564" formatCode="General">
                  <c:v>-0.52851090993059202</c:v>
                </c:pt>
                <c:pt idx="16565" formatCode="General">
                  <c:v>-0.52298196695088595</c:v>
                </c:pt>
                <c:pt idx="16566" formatCode="General">
                  <c:v>-0.51842953294921201</c:v>
                </c:pt>
                <c:pt idx="16567" formatCode="General">
                  <c:v>-0.51667488402164197</c:v>
                </c:pt>
                <c:pt idx="16568" formatCode="General">
                  <c:v>-0.51804969429952596</c:v>
                </c:pt>
                <c:pt idx="16569" formatCode="General">
                  <c:v>-0.52219924741604196</c:v>
                </c:pt>
                <c:pt idx="16570" formatCode="General">
                  <c:v>-0.52893728736967005</c:v>
                </c:pt>
                <c:pt idx="16571" formatCode="General">
                  <c:v>-0.53710558036663902</c:v>
                </c:pt>
                <c:pt idx="16572" formatCode="General">
                  <c:v>-0.54497795549835604</c:v>
                </c:pt>
                <c:pt idx="16573" formatCode="General">
                  <c:v>-0.55236813792906003</c:v>
                </c:pt>
                <c:pt idx="16574" formatCode="General">
                  <c:v>-0.55927565551851099</c:v>
                </c:pt>
                <c:pt idx="16575" formatCode="General">
                  <c:v>-0.56466197529088202</c:v>
                </c:pt>
                <c:pt idx="16576" formatCode="General">
                  <c:v>-0.56829067609219497</c:v>
                </c:pt>
                <c:pt idx="16577" formatCode="General">
                  <c:v>-0.57015795027309002</c:v>
                </c:pt>
                <c:pt idx="16578" formatCode="General">
                  <c:v>-0.57063837138978002</c:v>
                </c:pt>
                <c:pt idx="16579" formatCode="General">
                  <c:v>-0.57012916470414599</c:v>
                </c:pt>
                <c:pt idx="16580" formatCode="General">
                  <c:v>-0.568263046888001</c:v>
                </c:pt>
                <c:pt idx="16581" formatCode="General">
                  <c:v>-0.56579001739423895</c:v>
                </c:pt>
                <c:pt idx="16582" formatCode="General">
                  <c:v>-0.56349879615268805</c:v>
                </c:pt>
                <c:pt idx="16583" formatCode="General">
                  <c:v>-0.56068066633452696</c:v>
                </c:pt>
                <c:pt idx="16584" formatCode="General">
                  <c:v>-0.55765908202265402</c:v>
                </c:pt>
                <c:pt idx="16585" formatCode="General">
                  <c:v>-0.55530050604871495</c:v>
                </c:pt>
                <c:pt idx="16586" formatCode="General">
                  <c:v>-0.55342234366455201</c:v>
                </c:pt>
                <c:pt idx="16587" formatCode="General">
                  <c:v>-0.55243701897721398</c:v>
                </c:pt>
                <c:pt idx="16588" formatCode="General">
                  <c:v>-0.55368854869204598</c:v>
                </c:pt>
                <c:pt idx="16589" formatCode="General">
                  <c:v>-0.55746985239203195</c:v>
                </c:pt>
                <c:pt idx="16590" formatCode="General">
                  <c:v>-0.56257227255789799</c:v>
                </c:pt>
                <c:pt idx="16591" formatCode="General">
                  <c:v>-0.56827766165615901</c:v>
                </c:pt>
                <c:pt idx="16592" formatCode="General">
                  <c:v>-0.57384983849221705</c:v>
                </c:pt>
                <c:pt idx="16593" formatCode="General">
                  <c:v>-0.57862168517227097</c:v>
                </c:pt>
                <c:pt idx="16594" formatCode="General">
                  <c:v>-0.58198124704186005</c:v>
                </c:pt>
                <c:pt idx="16595" formatCode="General">
                  <c:v>-0.58335425462795798</c:v>
                </c:pt>
                <c:pt idx="16596" formatCode="General">
                  <c:v>-0.58336338689388101</c:v>
                </c:pt>
                <c:pt idx="16597" formatCode="General">
                  <c:v>-0.58193037328487995</c:v>
                </c:pt>
                <c:pt idx="16598" formatCode="General">
                  <c:v>-0.578745220876549</c:v>
                </c:pt>
                <c:pt idx="16599" formatCode="General">
                  <c:v>-0.57420279461724499</c:v>
                </c:pt>
                <c:pt idx="16600" formatCode="General">
                  <c:v>-0.56870309338354896</c:v>
                </c:pt>
                <c:pt idx="16601" formatCode="General">
                  <c:v>-0.56165134538906103</c:v>
                </c:pt>
                <c:pt idx="16602" formatCode="General">
                  <c:v>-0.55213873176718198</c:v>
                </c:pt>
                <c:pt idx="16603" formatCode="General">
                  <c:v>-0.54019837917576397</c:v>
                </c:pt>
                <c:pt idx="16604" formatCode="General">
                  <c:v>-0.52705486876893504</c:v>
                </c:pt>
                <c:pt idx="16605" formatCode="General">
                  <c:v>-0.51412061649177898</c:v>
                </c:pt>
                <c:pt idx="16606" formatCode="General">
                  <c:v>-0.50104205277949798</c:v>
                </c:pt>
                <c:pt idx="16607" formatCode="General">
                  <c:v>-0.48687260305405999</c:v>
                </c:pt>
                <c:pt idx="16608" formatCode="General">
                  <c:v>-0.47069454795007798</c:v>
                </c:pt>
                <c:pt idx="16609" formatCode="General">
                  <c:v>-0.45249612138334899</c:v>
                </c:pt>
                <c:pt idx="16610" formatCode="General">
                  <c:v>-0.43360564682414099</c:v>
                </c:pt>
                <c:pt idx="16611" formatCode="General">
                  <c:v>-0.41487803649964899</c:v>
                </c:pt>
                <c:pt idx="16612" formatCode="General">
                  <c:v>-0.39631154857294099</c:v>
                </c:pt>
                <c:pt idx="16613" formatCode="General">
                  <c:v>-0.37809148619257699</c:v>
                </c:pt>
                <c:pt idx="16614" formatCode="General">
                  <c:v>-0.36112725970770798</c:v>
                </c:pt>
                <c:pt idx="16615" formatCode="General">
                  <c:v>-0.345518041077163</c:v>
                </c:pt>
                <c:pt idx="16616" formatCode="General">
                  <c:v>-0.33129463676885701</c:v>
                </c:pt>
                <c:pt idx="16617" formatCode="General">
                  <c:v>-0.31984372348643297</c:v>
                </c:pt>
                <c:pt idx="16618" formatCode="General">
                  <c:v>-0.31185931075680601</c:v>
                </c:pt>
                <c:pt idx="16619" formatCode="General">
                  <c:v>-0.30766895342015399</c:v>
                </c:pt>
                <c:pt idx="16620" formatCode="General">
                  <c:v>-0.30643009787470399</c:v>
                </c:pt>
                <c:pt idx="16621" formatCode="General">
                  <c:v>-0.30605463205855998</c:v>
                </c:pt>
                <c:pt idx="16622" formatCode="General">
                  <c:v>-0.30636818211591699</c:v>
                </c:pt>
                <c:pt idx="16623" formatCode="General">
                  <c:v>-0.30820942671068902</c:v>
                </c:pt>
                <c:pt idx="16624" formatCode="General">
                  <c:v>-0.311138769286463</c:v>
                </c:pt>
                <c:pt idx="16625" formatCode="General">
                  <c:v>-0.31384485671981999</c:v>
                </c:pt>
                <c:pt idx="16626" formatCode="General">
                  <c:v>-0.31584446471359701</c:v>
                </c:pt>
                <c:pt idx="16627" formatCode="General">
                  <c:v>-0.31621959080856399</c:v>
                </c:pt>
                <c:pt idx="16628" formatCode="General">
                  <c:v>-0.31377056148316101</c:v>
                </c:pt>
                <c:pt idx="16629" formatCode="General">
                  <c:v>-0.30897475358632098</c:v>
                </c:pt>
                <c:pt idx="16630" formatCode="General">
                  <c:v>-0.30274474133438101</c:v>
                </c:pt>
                <c:pt idx="16631" formatCode="General">
                  <c:v>-0.29456401454685299</c:v>
                </c:pt>
                <c:pt idx="16632" formatCode="General">
                  <c:v>-0.28324743241406403</c:v>
                </c:pt>
                <c:pt idx="16633" formatCode="General">
                  <c:v>-0.26894848293414703</c:v>
                </c:pt>
                <c:pt idx="16634" formatCode="General">
                  <c:v>-0.25201559847624899</c:v>
                </c:pt>
                <c:pt idx="16635" formatCode="General">
                  <c:v>-0.23240195649621401</c:v>
                </c:pt>
                <c:pt idx="16636" formatCode="General">
                  <c:v>-0.21126862695292101</c:v>
                </c:pt>
                <c:pt idx="16637" formatCode="General">
                  <c:v>-0.189708482661467</c:v>
                </c:pt>
                <c:pt idx="16638" formatCode="General">
                  <c:v>-0.16723791831437201</c:v>
                </c:pt>
                <c:pt idx="16639" formatCode="General">
                  <c:v>-0.143432535623782</c:v>
                </c:pt>
                <c:pt idx="16640" formatCode="General">
                  <c:v>-0.11897309953622499</c:v>
                </c:pt>
                <c:pt idx="16641" formatCode="General">
                  <c:v>-9.42095441445365E-2</c:v>
                </c:pt>
                <c:pt idx="16642" formatCode="General">
                  <c:v>-6.8940340683921103E-2</c:v>
                </c:pt>
                <c:pt idx="16643" formatCode="General">
                  <c:v>-4.2602697917857903E-2</c:v>
                </c:pt>
                <c:pt idx="16644" formatCode="General">
                  <c:v>-1.49837954017666E-2</c:v>
                </c:pt>
                <c:pt idx="16645" formatCode="General">
                  <c:v>1.29366868213636E-2</c:v>
                </c:pt>
                <c:pt idx="16646" formatCode="General">
                  <c:v>3.9862914229548803E-2</c:v>
                </c:pt>
                <c:pt idx="16647" formatCode="General">
                  <c:v>6.5028294836857597E-2</c:v>
                </c:pt>
                <c:pt idx="16648" formatCode="General">
                  <c:v>8.7823113047159396E-2</c:v>
                </c:pt>
                <c:pt idx="16649" formatCode="General">
                  <c:v>0.108013844828176</c:v>
                </c:pt>
                <c:pt idx="16650" formatCode="General">
                  <c:v>0.12635001516830599</c:v>
                </c:pt>
                <c:pt idx="16651" formatCode="General">
                  <c:v>0.14336124814010601</c:v>
                </c:pt>
                <c:pt idx="16652" formatCode="General">
                  <c:v>0.15870391081111501</c:v>
                </c:pt>
                <c:pt idx="16653" formatCode="General">
                  <c:v>0.17221918585606499</c:v>
                </c:pt>
                <c:pt idx="16654" formatCode="General">
                  <c:v>0.18386231779968201</c:v>
                </c:pt>
                <c:pt idx="16655" formatCode="General">
                  <c:v>0.194391453113302</c:v>
                </c:pt>
                <c:pt idx="16656" formatCode="General">
                  <c:v>0.205274028916762</c:v>
                </c:pt>
                <c:pt idx="16657" formatCode="General">
                  <c:v>0.216357765385564</c:v>
                </c:pt>
                <c:pt idx="16658" formatCode="General">
                  <c:v>0.22702864397870501</c:v>
                </c:pt>
                <c:pt idx="16659" formatCode="General">
                  <c:v>0.23723723010212</c:v>
                </c:pt>
                <c:pt idx="16660" formatCode="General">
                  <c:v>0.24733449250147299</c:v>
                </c:pt>
                <c:pt idx="16661" formatCode="General">
                  <c:v>0.25780803616195003</c:v>
                </c:pt>
                <c:pt idx="16662" formatCode="General">
                  <c:v>0.26868837190044598</c:v>
                </c:pt>
                <c:pt idx="16663" formatCode="General">
                  <c:v>0.27895207113446402</c:v>
                </c:pt>
                <c:pt idx="16664" formatCode="General">
                  <c:v>0.28769499270155702</c:v>
                </c:pt>
                <c:pt idx="16665" formatCode="General">
                  <c:v>0.29502378344239499</c:v>
                </c:pt>
                <c:pt idx="16666" formatCode="General">
                  <c:v>0.30007818697536598</c:v>
                </c:pt>
                <c:pt idx="16667" formatCode="General">
                  <c:v>0.30234980632411701</c:v>
                </c:pt>
                <c:pt idx="16668" formatCode="General">
                  <c:v>0.30275214818653401</c:v>
                </c:pt>
                <c:pt idx="16669" formatCode="General">
                  <c:v>0.30284452082190499</c:v>
                </c:pt>
                <c:pt idx="16670" formatCode="General">
                  <c:v>0.30367876323924597</c:v>
                </c:pt>
                <c:pt idx="16671" formatCode="General">
                  <c:v>0.30602899756861501</c:v>
                </c:pt>
                <c:pt idx="16672" formatCode="General">
                  <c:v>0.31083695103726999</c:v>
                </c:pt>
                <c:pt idx="16673" formatCode="General">
                  <c:v>0.31900349654986698</c:v>
                </c:pt>
                <c:pt idx="16674" formatCode="General">
                  <c:v>0.33095691195108401</c:v>
                </c:pt>
                <c:pt idx="16675" formatCode="General">
                  <c:v>0.34537931150934598</c:v>
                </c:pt>
                <c:pt idx="16676" formatCode="General">
                  <c:v>0.36089580464699</c:v>
                </c:pt>
                <c:pt idx="16677" formatCode="General">
                  <c:v>0.37681472085214102</c:v>
                </c:pt>
                <c:pt idx="16678" formatCode="General">
                  <c:v>0.393116170848265</c:v>
                </c:pt>
                <c:pt idx="16679" formatCode="General">
                  <c:v>0.41017060467872202</c:v>
                </c:pt>
                <c:pt idx="16680" formatCode="General">
                  <c:v>0.427971251222941</c:v>
                </c:pt>
                <c:pt idx="16681" formatCode="General">
                  <c:v>0.44567496111385702</c:v>
                </c:pt>
                <c:pt idx="16682" formatCode="General">
                  <c:v>0.46161082199153902</c:v>
                </c:pt>
                <c:pt idx="16683" formatCode="General">
                  <c:v>0.47474385408564801</c:v>
                </c:pt>
                <c:pt idx="16684" formatCode="General">
                  <c:v>0.48548758579844398</c:v>
                </c:pt>
                <c:pt idx="16685" formatCode="General">
                  <c:v>0.49421153460940898</c:v>
                </c:pt>
                <c:pt idx="16686" formatCode="General">
                  <c:v>0.50082038903972803</c:v>
                </c:pt>
                <c:pt idx="16687" formatCode="General">
                  <c:v>0.50619149051706203</c:v>
                </c:pt>
                <c:pt idx="16688" formatCode="General">
                  <c:v>0.51045645814606799</c:v>
                </c:pt>
                <c:pt idx="16689" formatCode="General">
                  <c:v>0.51340872121569503</c:v>
                </c:pt>
                <c:pt idx="16690" formatCode="General">
                  <c:v>0.51512054459883805</c:v>
                </c:pt>
                <c:pt idx="16691" formatCode="General">
                  <c:v>0.51559097937985898</c:v>
                </c:pt>
                <c:pt idx="16692" formatCode="General">
                  <c:v>0.51512334450840203</c:v>
                </c:pt>
                <c:pt idx="16693" formatCode="General">
                  <c:v>0.51357281426171397</c:v>
                </c:pt>
                <c:pt idx="16694" formatCode="General">
                  <c:v>0.51144536625576098</c:v>
                </c:pt>
                <c:pt idx="16695" formatCode="General">
                  <c:v>0.50868015336065098</c:v>
                </c:pt>
                <c:pt idx="16696" formatCode="General">
                  <c:v>0.50545079956850303</c:v>
                </c:pt>
                <c:pt idx="16697" formatCode="General">
                  <c:v>0.50281257244501198</c:v>
                </c:pt>
                <c:pt idx="16698" formatCode="General">
                  <c:v>0.50120540636136601</c:v>
                </c:pt>
                <c:pt idx="16699" formatCode="General">
                  <c:v>0.50061344948125497</c:v>
                </c:pt>
                <c:pt idx="16700" formatCode="General">
                  <c:v>0.50052857486867597</c:v>
                </c:pt>
                <c:pt idx="16701" formatCode="General">
                  <c:v>0.50156957239129396</c:v>
                </c:pt>
                <c:pt idx="16702" formatCode="General">
                  <c:v>0.50374224491883102</c:v>
                </c:pt>
                <c:pt idx="16703" formatCode="General">
                  <c:v>0.50561011667481104</c:v>
                </c:pt>
                <c:pt idx="16704" formatCode="General">
                  <c:v>0.50588862160302595</c:v>
                </c:pt>
                <c:pt idx="16705" formatCode="General">
                  <c:v>0.504178123687683</c:v>
                </c:pt>
                <c:pt idx="16706" formatCode="General">
                  <c:v>0.50089804128239301</c:v>
                </c:pt>
                <c:pt idx="16707" formatCode="General">
                  <c:v>0.49650722393944202</c:v>
                </c:pt>
                <c:pt idx="16708" formatCode="General">
                  <c:v>0.49208921027473701</c:v>
                </c:pt>
                <c:pt idx="16709" formatCode="General">
                  <c:v>0.488501858585491</c:v>
                </c:pt>
                <c:pt idx="16710" formatCode="General">
                  <c:v>0.48557145286373399</c:v>
                </c:pt>
                <c:pt idx="16711" formatCode="General">
                  <c:v>0.48303604878189799</c:v>
                </c:pt>
                <c:pt idx="16712" formatCode="General">
                  <c:v>0.48105068995897798</c:v>
                </c:pt>
                <c:pt idx="16713" formatCode="General">
                  <c:v>0.47938600979045798</c:v>
                </c:pt>
                <c:pt idx="16714" formatCode="General">
                  <c:v>0.47763684095090098</c:v>
                </c:pt>
                <c:pt idx="16715" formatCode="General">
                  <c:v>0.47493837067790201</c:v>
                </c:pt>
                <c:pt idx="16716" formatCode="General">
                  <c:v>0.47029193571035199</c:v>
                </c:pt>
                <c:pt idx="16717" formatCode="General">
                  <c:v>0.46441490721658801</c:v>
                </c:pt>
                <c:pt idx="16718" formatCode="General">
                  <c:v>0.45868180753229598</c:v>
                </c:pt>
                <c:pt idx="16719" formatCode="General">
                  <c:v>0.45260325659740502</c:v>
                </c:pt>
                <c:pt idx="16720" formatCode="General">
                  <c:v>0.44546152648215698</c:v>
                </c:pt>
                <c:pt idx="16721" formatCode="General">
                  <c:v>0.43764757855486602</c:v>
                </c:pt>
                <c:pt idx="16722" formatCode="General">
                  <c:v>0.43000498780781599</c:v>
                </c:pt>
                <c:pt idx="16723" formatCode="General">
                  <c:v>0.42267058086522402</c:v>
                </c:pt>
                <c:pt idx="16724" formatCode="General">
                  <c:v>0.41604639910142699</c:v>
                </c:pt>
                <c:pt idx="16725" formatCode="General">
                  <c:v>0.41110723406903998</c:v>
                </c:pt>
                <c:pt idx="16726" formatCode="General">
                  <c:v>0.40778360633349198</c:v>
                </c:pt>
                <c:pt idx="16727" formatCode="General">
                  <c:v>0.40525184909079198</c:v>
                </c:pt>
                <c:pt idx="16728" formatCode="General">
                  <c:v>0.40352284802650601</c:v>
                </c:pt>
                <c:pt idx="16729" formatCode="General">
                  <c:v>0.40275973149329303</c:v>
                </c:pt>
                <c:pt idx="16730" formatCode="General">
                  <c:v>0.40220578484227698</c:v>
                </c:pt>
                <c:pt idx="16731" formatCode="General">
                  <c:v>0.40114967663338003</c:v>
                </c:pt>
                <c:pt idx="16732" formatCode="General">
                  <c:v>0.399300914352616</c:v>
                </c:pt>
                <c:pt idx="16733" formatCode="General">
                  <c:v>0.39606830868948301</c:v>
                </c:pt>
                <c:pt idx="16734" formatCode="General">
                  <c:v>0.39146948373412999</c:v>
                </c:pt>
                <c:pt idx="16735" formatCode="General">
                  <c:v>0.387548230674363</c:v>
                </c:pt>
                <c:pt idx="16736" formatCode="General">
                  <c:v>0.38580726310152502</c:v>
                </c:pt>
                <c:pt idx="16737" formatCode="General">
                  <c:v>0.38539286284981999</c:v>
                </c:pt>
                <c:pt idx="16738" formatCode="General">
                  <c:v>0.38641926920618802</c:v>
                </c:pt>
                <c:pt idx="16739" formatCode="General">
                  <c:v>0.38988219768277499</c:v>
                </c:pt>
                <c:pt idx="16740" formatCode="General">
                  <c:v>0.39472916722995399</c:v>
                </c:pt>
                <c:pt idx="16741" formatCode="General">
                  <c:v>0.40013759806469901</c:v>
                </c:pt>
                <c:pt idx="16742" formatCode="General">
                  <c:v>0.405077088849079</c:v>
                </c:pt>
                <c:pt idx="16743" formatCode="General">
                  <c:v>0.40764264912992398</c:v>
                </c:pt>
                <c:pt idx="16744" formatCode="General">
                  <c:v>0.40695371813981801</c:v>
                </c:pt>
                <c:pt idx="16745" formatCode="General">
                  <c:v>0.402861228177333</c:v>
                </c:pt>
                <c:pt idx="16746" formatCode="General">
                  <c:v>0.39523842535776899</c:v>
                </c:pt>
                <c:pt idx="16747" formatCode="General">
                  <c:v>0.38446446838141501</c:v>
                </c:pt>
                <c:pt idx="16748" formatCode="General">
                  <c:v>0.37064146145787302</c:v>
                </c:pt>
                <c:pt idx="16749" formatCode="General">
                  <c:v>0.354685888816414</c:v>
                </c:pt>
                <c:pt idx="16750" formatCode="General">
                  <c:v>0.33737734007585601</c:v>
                </c:pt>
                <c:pt idx="16751" formatCode="General">
                  <c:v>0.31867925977341599</c:v>
                </c:pt>
                <c:pt idx="16752" formatCode="General">
                  <c:v>0.29943111952637702</c:v>
                </c:pt>
                <c:pt idx="16753" formatCode="General">
                  <c:v>0.28085785815228098</c:v>
                </c:pt>
                <c:pt idx="16754" formatCode="General">
                  <c:v>0.26426322836168498</c:v>
                </c:pt>
                <c:pt idx="16755" formatCode="General">
                  <c:v>0.25046566670604697</c:v>
                </c:pt>
                <c:pt idx="16756" formatCode="General">
                  <c:v>0.24022698178721799</c:v>
                </c:pt>
                <c:pt idx="16757" formatCode="General">
                  <c:v>0.23401474192433999</c:v>
                </c:pt>
                <c:pt idx="16758" formatCode="General">
                  <c:v>0.231117680260577</c:v>
                </c:pt>
                <c:pt idx="16759" formatCode="General">
                  <c:v>0.23027225284785899</c:v>
                </c:pt>
                <c:pt idx="16760" formatCode="General">
                  <c:v>0.23086676271185999</c:v>
                </c:pt>
                <c:pt idx="16761" formatCode="General">
                  <c:v>0.23311311907501001</c:v>
                </c:pt>
                <c:pt idx="16762" formatCode="General">
                  <c:v>0.23743436417691599</c:v>
                </c:pt>
                <c:pt idx="16763" formatCode="General">
                  <c:v>0.243630845731891</c:v>
                </c:pt>
                <c:pt idx="16764" formatCode="General">
                  <c:v>0.25124063863555701</c:v>
                </c:pt>
                <c:pt idx="16765" formatCode="General">
                  <c:v>0.25890998851626301</c:v>
                </c:pt>
                <c:pt idx="16766" formatCode="General">
                  <c:v>0.26527710162185902</c:v>
                </c:pt>
                <c:pt idx="16767" formatCode="General">
                  <c:v>0.27028654386884199</c:v>
                </c:pt>
                <c:pt idx="16768" formatCode="General">
                  <c:v>0.27426981536289202</c:v>
                </c:pt>
                <c:pt idx="16769" formatCode="General">
                  <c:v>0.27689118589460199</c:v>
                </c:pt>
                <c:pt idx="16770" formatCode="General">
                  <c:v>0.27732482516472401</c:v>
                </c:pt>
                <c:pt idx="16771" formatCode="General">
                  <c:v>0.27567828780940001</c:v>
                </c:pt>
                <c:pt idx="16772" formatCode="General">
                  <c:v>0.27230030650541898</c:v>
                </c:pt>
                <c:pt idx="16773" formatCode="General">
                  <c:v>0.26698320089607402</c:v>
                </c:pt>
                <c:pt idx="16774" formatCode="General">
                  <c:v>0.25949643623901902</c:v>
                </c:pt>
                <c:pt idx="16775" formatCode="General">
                  <c:v>0.25029116664930301</c:v>
                </c:pt>
                <c:pt idx="16776" formatCode="General">
                  <c:v>0.24017623549481401</c:v>
                </c:pt>
                <c:pt idx="16777" formatCode="General">
                  <c:v>0.23000232192501199</c:v>
                </c:pt>
                <c:pt idx="16778" formatCode="General">
                  <c:v>0.219778619038451</c:v>
                </c:pt>
                <c:pt idx="16779" formatCode="General">
                  <c:v>0.20896123218412299</c:v>
                </c:pt>
                <c:pt idx="16780" formatCode="General">
                  <c:v>0.19708529843783701</c:v>
                </c:pt>
                <c:pt idx="16781" formatCode="General">
                  <c:v>0.18337138070084</c:v>
                </c:pt>
                <c:pt idx="16782" formatCode="General">
                  <c:v>0.167753699577286</c:v>
                </c:pt>
                <c:pt idx="16783" formatCode="General">
                  <c:v>0.151757288904461</c:v>
                </c:pt>
                <c:pt idx="16784" formatCode="General">
                  <c:v>0.13700067934294399</c:v>
                </c:pt>
                <c:pt idx="16785" formatCode="General">
                  <c:v>0.12424697750452</c:v>
                </c:pt>
                <c:pt idx="16786" formatCode="General">
                  <c:v>0.113089695911053</c:v>
                </c:pt>
                <c:pt idx="16787" formatCode="General">
                  <c:v>0.102869304058366</c:v>
                </c:pt>
                <c:pt idx="16788" formatCode="General">
                  <c:v>9.3409722178066701E-2</c:v>
                </c:pt>
                <c:pt idx="16789" formatCode="General">
                  <c:v>8.4854337351410306E-2</c:v>
                </c:pt>
                <c:pt idx="16790" formatCode="General">
                  <c:v>7.7540869258521897E-2</c:v>
                </c:pt>
                <c:pt idx="16791" formatCode="General">
                  <c:v>7.1674340997689906E-2</c:v>
                </c:pt>
                <c:pt idx="16792" formatCode="General">
                  <c:v>6.7125058593795403E-2</c:v>
                </c:pt>
                <c:pt idx="16793" formatCode="General">
                  <c:v>6.3321271603065499E-2</c:v>
                </c:pt>
                <c:pt idx="16794" formatCode="General">
                  <c:v>6.0536493934434402E-2</c:v>
                </c:pt>
                <c:pt idx="16795" formatCode="General">
                  <c:v>5.8439419177188499E-2</c:v>
                </c:pt>
                <c:pt idx="16796" formatCode="General">
                  <c:v>5.5962888047953199E-2</c:v>
                </c:pt>
                <c:pt idx="16797" formatCode="General">
                  <c:v>5.2884663596168599E-2</c:v>
                </c:pt>
                <c:pt idx="16798" formatCode="General">
                  <c:v>4.7950575569456297E-2</c:v>
                </c:pt>
                <c:pt idx="16799" formatCode="General">
                  <c:v>3.92741727600186E-2</c:v>
                </c:pt>
                <c:pt idx="16800" formatCode="General">
                  <c:v>2.67159048719572E-2</c:v>
                </c:pt>
                <c:pt idx="16801" formatCode="General">
                  <c:v>1.1936661380381E-2</c:v>
                </c:pt>
                <c:pt idx="16802" formatCode="General">
                  <c:v>-2.7028333860073502E-3</c:v>
                </c:pt>
                <c:pt idx="16803" formatCode="General">
                  <c:v>-1.5733551943155299E-2</c:v>
                </c:pt>
                <c:pt idx="16804" formatCode="General">
                  <c:v>-2.7042248551380599E-2</c:v>
                </c:pt>
                <c:pt idx="16805" formatCode="General">
                  <c:v>-3.79570035754387E-2</c:v>
                </c:pt>
                <c:pt idx="16806" formatCode="General">
                  <c:v>-4.9335350600236902E-2</c:v>
                </c:pt>
                <c:pt idx="16807" formatCode="General">
                  <c:v>-6.0153462433846998E-2</c:v>
                </c:pt>
                <c:pt idx="16808" formatCode="General">
                  <c:v>-7.0073068634614502E-2</c:v>
                </c:pt>
                <c:pt idx="16809" formatCode="General">
                  <c:v>-7.9588121076599003E-2</c:v>
                </c:pt>
                <c:pt idx="16810" formatCode="General">
                  <c:v>-8.9231720903462403E-2</c:v>
                </c:pt>
                <c:pt idx="16811" formatCode="General">
                  <c:v>-0.10012930877859801</c:v>
                </c:pt>
                <c:pt idx="16812" formatCode="General">
                  <c:v>-0.11252379853724399</c:v>
                </c:pt>
                <c:pt idx="16813" formatCode="General">
                  <c:v>-0.12571272830345501</c:v>
                </c:pt>
                <c:pt idx="16814" formatCode="General">
                  <c:v>-0.13912554158766599</c:v>
                </c:pt>
                <c:pt idx="16815" formatCode="General">
                  <c:v>-0.15255158546064199</c:v>
                </c:pt>
                <c:pt idx="16816" formatCode="General">
                  <c:v>-0.16590374544748299</c:v>
                </c:pt>
                <c:pt idx="16817" formatCode="General">
                  <c:v>-0.17929571483167001</c:v>
                </c:pt>
                <c:pt idx="16818" formatCode="General">
                  <c:v>-0.19263312669873001</c:v>
                </c:pt>
                <c:pt idx="16819" formatCode="General">
                  <c:v>-0.20482823938424599</c:v>
                </c:pt>
                <c:pt idx="16820" formatCode="General">
                  <c:v>-0.21465606293134001</c:v>
                </c:pt>
                <c:pt idx="16821" formatCode="General">
                  <c:v>-0.22209201081615501</c:v>
                </c:pt>
                <c:pt idx="16822" formatCode="General">
                  <c:v>-0.22748770086831999</c:v>
                </c:pt>
                <c:pt idx="16823" formatCode="General">
                  <c:v>-0.231121134029036</c:v>
                </c:pt>
                <c:pt idx="16824" formatCode="General">
                  <c:v>-0.23404001855996601</c:v>
                </c:pt>
                <c:pt idx="16825" formatCode="General">
                  <c:v>-0.23710863056585599</c:v>
                </c:pt>
                <c:pt idx="16826" formatCode="General">
                  <c:v>-0.24109082846706401</c:v>
                </c:pt>
                <c:pt idx="16827" formatCode="General">
                  <c:v>-0.24584760175286899</c:v>
                </c:pt>
                <c:pt idx="16828" formatCode="General">
                  <c:v>-0.24952928966933399</c:v>
                </c:pt>
                <c:pt idx="16829" formatCode="General">
                  <c:v>-0.25000703807494301</c:v>
                </c:pt>
                <c:pt idx="16830" formatCode="General">
                  <c:v>-0.246867172433444</c:v>
                </c:pt>
                <c:pt idx="16831" formatCode="General">
                  <c:v>-0.241847351626442</c:v>
                </c:pt>
                <c:pt idx="16832" formatCode="General">
                  <c:v>-0.236200858993174</c:v>
                </c:pt>
                <c:pt idx="16833" formatCode="General">
                  <c:v>-0.23039554891432701</c:v>
                </c:pt>
                <c:pt idx="16834" formatCode="General">
                  <c:v>-0.224856873538957</c:v>
                </c:pt>
                <c:pt idx="16835" formatCode="General">
                  <c:v>-0.22046651550351001</c:v>
                </c:pt>
                <c:pt idx="16836" formatCode="General">
                  <c:v>-0.219211781770555</c:v>
                </c:pt>
                <c:pt idx="16837" formatCode="General">
                  <c:v>-0.221300585184114</c:v>
                </c:pt>
                <c:pt idx="16838" formatCode="General">
                  <c:v>-0.22580085116426801</c:v>
                </c:pt>
                <c:pt idx="16839" formatCode="General">
                  <c:v>-0.23247673534125601</c:v>
                </c:pt>
                <c:pt idx="16840" formatCode="General">
                  <c:v>-0.24115243022088401</c:v>
                </c:pt>
                <c:pt idx="16841" formatCode="General">
                  <c:v>-0.25226524201179701</c:v>
                </c:pt>
                <c:pt idx="16842" formatCode="General">
                  <c:v>-0.26557732606283702</c:v>
                </c:pt>
                <c:pt idx="16843" formatCode="General">
                  <c:v>-0.27993150198158501</c:v>
                </c:pt>
                <c:pt idx="16844" formatCode="General">
                  <c:v>-0.29432398433743501</c:v>
                </c:pt>
                <c:pt idx="16845" formatCode="General">
                  <c:v>-0.308645355574104</c:v>
                </c:pt>
                <c:pt idx="16846" formatCode="General">
                  <c:v>-0.3228580318416</c:v>
                </c:pt>
                <c:pt idx="16847" formatCode="General">
                  <c:v>-0.33682886495151698</c:v>
                </c:pt>
                <c:pt idx="16848" formatCode="General">
                  <c:v>-0.350496983522954</c:v>
                </c:pt>
                <c:pt idx="16849" formatCode="General">
                  <c:v>-0.363495594949027</c:v>
                </c:pt>
                <c:pt idx="16850" formatCode="General">
                  <c:v>-0.37488087042070101</c:v>
                </c:pt>
                <c:pt idx="16851" formatCode="General">
                  <c:v>-0.38378359057880801</c:v>
                </c:pt>
                <c:pt idx="16852" formatCode="General">
                  <c:v>-0.39012872965628798</c:v>
                </c:pt>
                <c:pt idx="16853" formatCode="General">
                  <c:v>-0.39378953314692799</c:v>
                </c:pt>
                <c:pt idx="16854" formatCode="General">
                  <c:v>-0.39511987860098502</c:v>
                </c:pt>
                <c:pt idx="16855" formatCode="General">
                  <c:v>-0.39359112702139598</c:v>
                </c:pt>
                <c:pt idx="16856" formatCode="General">
                  <c:v>-0.38844161956540402</c:v>
                </c:pt>
                <c:pt idx="16857" formatCode="General">
                  <c:v>-0.38054553974708799</c:v>
                </c:pt>
                <c:pt idx="16858" formatCode="General">
                  <c:v>-0.37131365500570002</c:v>
                </c:pt>
                <c:pt idx="16859" formatCode="General">
                  <c:v>-0.36145234495335998</c:v>
                </c:pt>
                <c:pt idx="16860" formatCode="General">
                  <c:v>-0.35179214601407999</c:v>
                </c:pt>
                <c:pt idx="16861" formatCode="General">
                  <c:v>-0.34290293125753102</c:v>
                </c:pt>
                <c:pt idx="16862" formatCode="General">
                  <c:v>-0.33449366454601598</c:v>
                </c:pt>
                <c:pt idx="16863" formatCode="General">
                  <c:v>-0.327068475741708</c:v>
                </c:pt>
                <c:pt idx="16864" formatCode="General">
                  <c:v>-0.32202973578653499</c:v>
                </c:pt>
                <c:pt idx="16865" formatCode="General">
                  <c:v>-0.31982305726080401</c:v>
                </c:pt>
                <c:pt idx="16866" formatCode="General">
                  <c:v>-0.319568690188552</c:v>
                </c:pt>
                <c:pt idx="16867" formatCode="General">
                  <c:v>-0.32080723848582898</c:v>
                </c:pt>
                <c:pt idx="16868" formatCode="General">
                  <c:v>-0.32361106800905998</c:v>
                </c:pt>
                <c:pt idx="16869" formatCode="General">
                  <c:v>-0.32764165887790397</c:v>
                </c:pt>
                <c:pt idx="16870" formatCode="General">
                  <c:v>-0.33228411894548299</c:v>
                </c:pt>
                <c:pt idx="16871" formatCode="General">
                  <c:v>-0.33768766999647598</c:v>
                </c:pt>
                <c:pt idx="16872" formatCode="General">
                  <c:v>-0.344787294278388</c:v>
                </c:pt>
                <c:pt idx="16873" formatCode="General">
                  <c:v>-0.352601236598447</c:v>
                </c:pt>
                <c:pt idx="16874" formatCode="General">
                  <c:v>-0.35938198996029602</c:v>
                </c:pt>
                <c:pt idx="16875" formatCode="General">
                  <c:v>-0.36518140576460401</c:v>
                </c:pt>
                <c:pt idx="16876" formatCode="General">
                  <c:v>-0.370619812806539</c:v>
                </c:pt>
                <c:pt idx="16877" formatCode="General">
                  <c:v>-0.37607909048252702</c:v>
                </c:pt>
                <c:pt idx="16878" formatCode="General">
                  <c:v>-0.381924064884336</c:v>
                </c:pt>
                <c:pt idx="16879" formatCode="General">
                  <c:v>-0.38924181467197899</c:v>
                </c:pt>
                <c:pt idx="16880" formatCode="General">
                  <c:v>-0.397914164933107</c:v>
                </c:pt>
                <c:pt idx="16881" formatCode="General">
                  <c:v>-0.40598711194282699</c:v>
                </c:pt>
                <c:pt idx="16882" formatCode="General">
                  <c:v>-0.41256551424486798</c:v>
                </c:pt>
                <c:pt idx="16883" formatCode="General">
                  <c:v>-0.41755016147383001</c:v>
                </c:pt>
                <c:pt idx="16884" formatCode="General">
                  <c:v>-0.42096045818886901</c:v>
                </c:pt>
                <c:pt idx="16885" formatCode="General">
                  <c:v>-0.42212419523521</c:v>
                </c:pt>
                <c:pt idx="16886" formatCode="General">
                  <c:v>-0.41915781361148902</c:v>
                </c:pt>
                <c:pt idx="16887" formatCode="General">
                  <c:v>-0.41094044309390299</c:v>
                </c:pt>
                <c:pt idx="16888" formatCode="General">
                  <c:v>-0.397755258669027</c:v>
                </c:pt>
                <c:pt idx="16889" formatCode="General">
                  <c:v>-0.38051048051905101</c:v>
                </c:pt>
                <c:pt idx="16890" formatCode="General">
                  <c:v>-0.360604336055736</c:v>
                </c:pt>
                <c:pt idx="16891" formatCode="General">
                  <c:v>-0.33946633151512101</c:v>
                </c:pt>
                <c:pt idx="16892" formatCode="General">
                  <c:v>-0.31865560476648302</c:v>
                </c:pt>
                <c:pt idx="16893" formatCode="General">
                  <c:v>-0.29968777669838298</c:v>
                </c:pt>
                <c:pt idx="16894" formatCode="General">
                  <c:v>-0.28309612800962097</c:v>
                </c:pt>
                <c:pt idx="16895" formatCode="General">
                  <c:v>-0.26858274888461797</c:v>
                </c:pt>
                <c:pt idx="16896" formatCode="General">
                  <c:v>-0.25579967521233898</c:v>
                </c:pt>
                <c:pt idx="16897" formatCode="General">
                  <c:v>-0.24397158680926101</c:v>
                </c:pt>
                <c:pt idx="16898" formatCode="General">
                  <c:v>-0.23287215295587099</c:v>
                </c:pt>
                <c:pt idx="16899" formatCode="General">
                  <c:v>-0.22381310079623401</c:v>
                </c:pt>
                <c:pt idx="16900" formatCode="General">
                  <c:v>-0.21709914099007399</c:v>
                </c:pt>
                <c:pt idx="16901" formatCode="General">
                  <c:v>-0.21296422856297501</c:v>
                </c:pt>
                <c:pt idx="16902" formatCode="General">
                  <c:v>-0.21113182181276199</c:v>
                </c:pt>
                <c:pt idx="16903" formatCode="General">
                  <c:v>-0.210986490925896</c:v>
                </c:pt>
                <c:pt idx="16904" formatCode="General">
                  <c:v>-0.21207058537099199</c:v>
                </c:pt>
                <c:pt idx="16905" formatCode="General">
                  <c:v>-0.21355029244465201</c:v>
                </c:pt>
                <c:pt idx="16906" formatCode="General">
                  <c:v>-0.21524585598013901</c:v>
                </c:pt>
                <c:pt idx="16907" formatCode="General">
                  <c:v>-0.21712316811259699</c:v>
                </c:pt>
                <c:pt idx="16908" formatCode="General">
                  <c:v>-0.21882857479519699</c:v>
                </c:pt>
                <c:pt idx="16909" formatCode="General">
                  <c:v>-0.22111476053460799</c:v>
                </c:pt>
                <c:pt idx="16910" formatCode="General">
                  <c:v>-0.22460785207408199</c:v>
                </c:pt>
                <c:pt idx="16911" formatCode="General">
                  <c:v>-0.22857753821104601</c:v>
                </c:pt>
                <c:pt idx="16912" formatCode="General">
                  <c:v>-0.23226140292290501</c:v>
                </c:pt>
                <c:pt idx="16913" formatCode="General">
                  <c:v>-0.23531596871718899</c:v>
                </c:pt>
                <c:pt idx="16914" formatCode="General">
                  <c:v>-0.23790594574486701</c:v>
                </c:pt>
                <c:pt idx="16915" formatCode="General">
                  <c:v>-0.24037746372466101</c:v>
                </c:pt>
                <c:pt idx="16916" formatCode="General">
                  <c:v>-0.24230878140062201</c:v>
                </c:pt>
                <c:pt idx="16917" formatCode="General">
                  <c:v>-0.24282306767651601</c:v>
                </c:pt>
                <c:pt idx="16918" formatCode="General">
                  <c:v>-0.24098151554681399</c:v>
                </c:pt>
                <c:pt idx="16919" formatCode="General">
                  <c:v>-0.23621376366336999</c:v>
                </c:pt>
                <c:pt idx="16920" formatCode="General">
                  <c:v>-0.22850199761163201</c:v>
                </c:pt>
                <c:pt idx="16921" formatCode="General">
                  <c:v>-0.21820858191144099</c:v>
                </c:pt>
                <c:pt idx="16922" formatCode="General">
                  <c:v>-0.20722599097852701</c:v>
                </c:pt>
                <c:pt idx="16923" formatCode="General">
                  <c:v>-0.19758608297409999</c:v>
                </c:pt>
                <c:pt idx="16924" formatCode="General">
                  <c:v>-0.19013283259456301</c:v>
                </c:pt>
                <c:pt idx="16925" formatCode="General">
                  <c:v>-0.18535997782854199</c:v>
                </c:pt>
                <c:pt idx="16926" formatCode="General">
                  <c:v>-0.18294346820961799</c:v>
                </c:pt>
                <c:pt idx="16927" formatCode="General">
                  <c:v>-0.18182644670932499</c:v>
                </c:pt>
                <c:pt idx="16928" formatCode="General">
                  <c:v>-0.181876216730461</c:v>
                </c:pt>
                <c:pt idx="16929" formatCode="General">
                  <c:v>-0.18261468250514901</c:v>
                </c:pt>
                <c:pt idx="16930" formatCode="General">
                  <c:v>-0.183369159544222</c:v>
                </c:pt>
                <c:pt idx="16931" formatCode="General">
                  <c:v>-0.18397989323729499</c:v>
                </c:pt>
                <c:pt idx="16932" formatCode="General">
                  <c:v>-0.184537493680661</c:v>
                </c:pt>
                <c:pt idx="16933" formatCode="General">
                  <c:v>-0.18527220497546901</c:v>
                </c:pt>
                <c:pt idx="16934" formatCode="General">
                  <c:v>-0.18612542336520699</c:v>
                </c:pt>
                <c:pt idx="16935" formatCode="General">
                  <c:v>-0.18671417104655</c:v>
                </c:pt>
                <c:pt idx="16936" formatCode="General">
                  <c:v>-0.18570877187218601</c:v>
                </c:pt>
                <c:pt idx="16937" formatCode="General">
                  <c:v>-0.18261189476464501</c:v>
                </c:pt>
                <c:pt idx="16938" formatCode="General">
                  <c:v>-0.17802956204843201</c:v>
                </c:pt>
                <c:pt idx="16939" formatCode="General">
                  <c:v>-0.17186119306505901</c:v>
                </c:pt>
                <c:pt idx="16940" formatCode="General">
                  <c:v>-0.16352087500964299</c:v>
                </c:pt>
                <c:pt idx="16941" formatCode="General">
                  <c:v>-0.15372047837623401</c:v>
                </c:pt>
                <c:pt idx="16942" formatCode="General">
                  <c:v>-0.14394134174520501</c:v>
                </c:pt>
                <c:pt idx="16943" formatCode="General">
                  <c:v>-0.134931828723834</c:v>
                </c:pt>
                <c:pt idx="16944" formatCode="General">
                  <c:v>-0.126636300363101</c:v>
                </c:pt>
                <c:pt idx="16945" formatCode="General">
                  <c:v>-0.119271678940472</c:v>
                </c:pt>
                <c:pt idx="16946" formatCode="General">
                  <c:v>-0.112894954206282</c:v>
                </c:pt>
                <c:pt idx="16947" formatCode="General">
                  <c:v>-0.107288768748822</c:v>
                </c:pt>
                <c:pt idx="16948" formatCode="General">
                  <c:v>-0.10259457817315</c:v>
                </c:pt>
                <c:pt idx="16949" formatCode="General">
                  <c:v>-9.8554788693894793E-2</c:v>
                </c:pt>
                <c:pt idx="16950" formatCode="General">
                  <c:v>-9.4959338532093096E-2</c:v>
                </c:pt>
                <c:pt idx="16951" formatCode="General">
                  <c:v>-9.14069789792996E-2</c:v>
                </c:pt>
                <c:pt idx="16952" formatCode="General">
                  <c:v>-8.83120356618151E-2</c:v>
                </c:pt>
                <c:pt idx="16953" formatCode="General">
                  <c:v>-8.6664583645215995E-2</c:v>
                </c:pt>
                <c:pt idx="16954" formatCode="General">
                  <c:v>-8.5763842100372301E-2</c:v>
                </c:pt>
                <c:pt idx="16955" formatCode="General">
                  <c:v>-8.4485208417962795E-2</c:v>
                </c:pt>
                <c:pt idx="16956" formatCode="General">
                  <c:v>-8.2441778949694705E-2</c:v>
                </c:pt>
                <c:pt idx="16957" formatCode="General">
                  <c:v>-7.9169318190290702E-2</c:v>
                </c:pt>
                <c:pt idx="16958" formatCode="General">
                  <c:v>-7.43626036404956E-2</c:v>
                </c:pt>
                <c:pt idx="16959" formatCode="General">
                  <c:v>-6.9303950346394194E-2</c:v>
                </c:pt>
                <c:pt idx="16960" formatCode="General">
                  <c:v>-6.5303932774300605E-2</c:v>
                </c:pt>
                <c:pt idx="16961" formatCode="General">
                  <c:v>-6.2924202806076898E-2</c:v>
                </c:pt>
                <c:pt idx="16962" formatCode="General">
                  <c:v>-6.2273109325292002E-2</c:v>
                </c:pt>
                <c:pt idx="16963" formatCode="General">
                  <c:v>-6.2745252253151196E-2</c:v>
                </c:pt>
                <c:pt idx="16964" formatCode="General">
                  <c:v>-6.3745471615050203E-2</c:v>
                </c:pt>
                <c:pt idx="16965" formatCode="General">
                  <c:v>-6.3898611875199005E-2</c:v>
                </c:pt>
                <c:pt idx="16966" formatCode="General">
                  <c:v>-6.2232824579586503E-2</c:v>
                </c:pt>
                <c:pt idx="16967" formatCode="General">
                  <c:v>-6.0057366771251001E-2</c:v>
                </c:pt>
                <c:pt idx="16968" formatCode="General">
                  <c:v>-5.9175394782545403E-2</c:v>
                </c:pt>
                <c:pt idx="16969" formatCode="General">
                  <c:v>-5.8608447184956301E-2</c:v>
                </c:pt>
                <c:pt idx="16970" formatCode="General">
                  <c:v>-5.66580570287901E-2</c:v>
                </c:pt>
                <c:pt idx="16971" formatCode="General">
                  <c:v>-5.2705055952543801E-2</c:v>
                </c:pt>
                <c:pt idx="16972" formatCode="General">
                  <c:v>-4.6102864991061303E-2</c:v>
                </c:pt>
                <c:pt idx="16973" formatCode="General">
                  <c:v>-3.7306139317412702E-2</c:v>
                </c:pt>
                <c:pt idx="16974" formatCode="General">
                  <c:v>-2.79915804128167E-2</c:v>
                </c:pt>
                <c:pt idx="16975" formatCode="General">
                  <c:v>-1.8818000721212199E-2</c:v>
                </c:pt>
                <c:pt idx="16976" formatCode="General">
                  <c:v>-9.3445248034988593E-3</c:v>
                </c:pt>
                <c:pt idx="16977" formatCode="General">
                  <c:v>9.8642837940378695E-4</c:v>
                </c:pt>
                <c:pt idx="16978" formatCode="General">
                  <c:v>1.1751018216211899E-2</c:v>
                </c:pt>
                <c:pt idx="16979" formatCode="General">
                  <c:v>2.1771258630338599E-2</c:v>
                </c:pt>
                <c:pt idx="16980" formatCode="General">
                  <c:v>3.0976371301704199E-2</c:v>
                </c:pt>
                <c:pt idx="16981" formatCode="General">
                  <c:v>4.0587541407861298E-2</c:v>
                </c:pt>
                <c:pt idx="16982" formatCode="General">
                  <c:v>5.1069777722820002E-2</c:v>
                </c:pt>
                <c:pt idx="16983" formatCode="General">
                  <c:v>6.2039438821300801E-2</c:v>
                </c:pt>
                <c:pt idx="16984" formatCode="General">
                  <c:v>7.2972299682435404E-2</c:v>
                </c:pt>
                <c:pt idx="16985" formatCode="General">
                  <c:v>8.2936066278771398E-2</c:v>
                </c:pt>
                <c:pt idx="16986" formatCode="General">
                  <c:v>9.1807176691707806E-2</c:v>
                </c:pt>
                <c:pt idx="16987" formatCode="General">
                  <c:v>0.10029434904821601</c:v>
                </c:pt>
                <c:pt idx="16988" formatCode="General">
                  <c:v>0.109021231362495</c:v>
                </c:pt>
                <c:pt idx="16989" formatCode="General">
                  <c:v>0.117924156227042</c:v>
                </c:pt>
                <c:pt idx="16990" formatCode="General">
                  <c:v>0.12684831147576101</c:v>
                </c:pt>
                <c:pt idx="16991" formatCode="General">
                  <c:v>0.13554557931473801</c:v>
                </c:pt>
                <c:pt idx="16992" formatCode="General">
                  <c:v>0.143539117367706</c:v>
                </c:pt>
                <c:pt idx="16993" formatCode="General">
                  <c:v>0.149934841778988</c:v>
                </c:pt>
                <c:pt idx="16994" formatCode="General">
                  <c:v>0.15416194662806201</c:v>
                </c:pt>
                <c:pt idx="16995" formatCode="General">
                  <c:v>0.15714631307278801</c:v>
                </c:pt>
                <c:pt idx="16996" formatCode="General">
                  <c:v>0.159686205371222</c:v>
                </c:pt>
                <c:pt idx="16997" formatCode="General">
                  <c:v>0.16186543832910499</c:v>
                </c:pt>
                <c:pt idx="16998" formatCode="General">
                  <c:v>0.16392548335864199</c:v>
                </c:pt>
                <c:pt idx="16999" formatCode="General">
                  <c:v>0.166482207594703</c:v>
                </c:pt>
                <c:pt idx="17000" formatCode="General">
                  <c:v>0.16934693820455499</c:v>
                </c:pt>
                <c:pt idx="17001" formatCode="General">
                  <c:v>0.17131463746421799</c:v>
                </c:pt>
                <c:pt idx="17002" formatCode="General">
                  <c:v>0.17228402564921599</c:v>
                </c:pt>
                <c:pt idx="17003" formatCode="General">
                  <c:v>0.17324045708564501</c:v>
                </c:pt>
                <c:pt idx="17004" formatCode="General">
                  <c:v>0.17455512054561201</c:v>
                </c:pt>
                <c:pt idx="17005" formatCode="General">
                  <c:v>0.176781815628346</c:v>
                </c:pt>
                <c:pt idx="17006" formatCode="General">
                  <c:v>0.180858402778904</c:v>
                </c:pt>
                <c:pt idx="17007" formatCode="General">
                  <c:v>0.18724996458849999</c:v>
                </c:pt>
                <c:pt idx="17008" formatCode="General">
                  <c:v>0.19673998057883499</c:v>
                </c:pt>
                <c:pt idx="17009" formatCode="General">
                  <c:v>0.209818383066707</c:v>
                </c:pt>
                <c:pt idx="17010" formatCode="General">
                  <c:v>0.226231282465895</c:v>
                </c:pt>
                <c:pt idx="17011" formatCode="General">
                  <c:v>0.245224976544034</c:v>
                </c:pt>
                <c:pt idx="17012" formatCode="General">
                  <c:v>0.266478824128355</c:v>
                </c:pt>
                <c:pt idx="17013" formatCode="General">
                  <c:v>0.28838964325115302</c:v>
                </c:pt>
                <c:pt idx="17014" formatCode="General">
                  <c:v>0.30903633518269202</c:v>
                </c:pt>
                <c:pt idx="17015" formatCode="General">
                  <c:v>0.32861002836576703</c:v>
                </c:pt>
                <c:pt idx="17016" formatCode="General">
                  <c:v>0.34660720289157798</c:v>
                </c:pt>
                <c:pt idx="17017" formatCode="General">
                  <c:v>0.36172725812339501</c:v>
                </c:pt>
                <c:pt idx="17018" formatCode="General">
                  <c:v>0.37304309003521602</c:v>
                </c:pt>
                <c:pt idx="17019" formatCode="General">
                  <c:v>0.38114764989109501</c:v>
                </c:pt>
                <c:pt idx="17020" formatCode="General">
                  <c:v>0.38732757874136298</c:v>
                </c:pt>
                <c:pt idx="17021" formatCode="General">
                  <c:v>0.391801796425436</c:v>
                </c:pt>
                <c:pt idx="17022" formatCode="General">
                  <c:v>0.39439594218611401</c:v>
                </c:pt>
                <c:pt idx="17023" formatCode="General">
                  <c:v>0.39532814202202599</c:v>
                </c:pt>
                <c:pt idx="17024" formatCode="General">
                  <c:v>0.39509100818020398</c:v>
                </c:pt>
                <c:pt idx="17025" formatCode="General">
                  <c:v>0.39424608908923697</c:v>
                </c:pt>
                <c:pt idx="17026" formatCode="General">
                  <c:v>0.39389426070262801</c:v>
                </c:pt>
                <c:pt idx="17027" formatCode="General">
                  <c:v>0.39404510598473402</c:v>
                </c:pt>
                <c:pt idx="17028" formatCode="General">
                  <c:v>0.39388204209421801</c:v>
                </c:pt>
                <c:pt idx="17029" formatCode="General">
                  <c:v>0.39465537207742102</c:v>
                </c:pt>
                <c:pt idx="17030" formatCode="General">
                  <c:v>0.397320650043888</c:v>
                </c:pt>
                <c:pt idx="17031" formatCode="General">
                  <c:v>0.40089105468459801</c:v>
                </c:pt>
                <c:pt idx="17032" formatCode="General">
                  <c:v>0.40526323806838399</c:v>
                </c:pt>
                <c:pt idx="17033" formatCode="General">
                  <c:v>0.410967180075826</c:v>
                </c:pt>
                <c:pt idx="17034" formatCode="General">
                  <c:v>0.41735866891599599</c:v>
                </c:pt>
                <c:pt idx="17035" formatCode="General">
                  <c:v>0.42423114393428102</c:v>
                </c:pt>
                <c:pt idx="17036" formatCode="General">
                  <c:v>0.43254784966559101</c:v>
                </c:pt>
                <c:pt idx="17037" formatCode="General">
                  <c:v>0.44280235747227298</c:v>
                </c:pt>
                <c:pt idx="17038" formatCode="General">
                  <c:v>0.455060200858316</c:v>
                </c:pt>
                <c:pt idx="17039" formatCode="General">
                  <c:v>0.46921864339829</c:v>
                </c:pt>
                <c:pt idx="17040" formatCode="General">
                  <c:v>0.48504269288242102</c:v>
                </c:pt>
                <c:pt idx="17041" formatCode="General">
                  <c:v>0.50170209772957097</c:v>
                </c:pt>
                <c:pt idx="17042" formatCode="General">
                  <c:v>0.51742951120896996</c:v>
                </c:pt>
                <c:pt idx="17043" formatCode="General">
                  <c:v>0.53130757819968299</c:v>
                </c:pt>
                <c:pt idx="17044" formatCode="General">
                  <c:v>0.54361559654986602</c:v>
                </c:pt>
                <c:pt idx="17045" formatCode="General">
                  <c:v>0.55488864589074904</c:v>
                </c:pt>
                <c:pt idx="17046" formatCode="General">
                  <c:v>0.56475268249536204</c:v>
                </c:pt>
                <c:pt idx="17047" formatCode="General">
                  <c:v>0.57243506363243502</c:v>
                </c:pt>
                <c:pt idx="17048" formatCode="General">
                  <c:v>0.57748714342783902</c:v>
                </c:pt>
                <c:pt idx="17049" formatCode="General">
                  <c:v>0.57873346019100402</c:v>
                </c:pt>
                <c:pt idx="17050" formatCode="General">
                  <c:v>0.57591083875387805</c:v>
                </c:pt>
                <c:pt idx="17051" formatCode="General">
                  <c:v>0.56994621725194095</c:v>
                </c:pt>
                <c:pt idx="17052" formatCode="General">
                  <c:v>0.56134459726798602</c:v>
                </c:pt>
                <c:pt idx="17053" formatCode="General">
                  <c:v>0.55056879319661201</c:v>
                </c:pt>
                <c:pt idx="17054" formatCode="General">
                  <c:v>0.53884291651105598</c:v>
                </c:pt>
                <c:pt idx="17055" formatCode="General">
                  <c:v>0.52763111408812602</c:v>
                </c:pt>
                <c:pt idx="17056" formatCode="General">
                  <c:v>0.51706638330519195</c:v>
                </c:pt>
                <c:pt idx="17057" formatCode="General">
                  <c:v>0.50748768482287898</c:v>
                </c:pt>
                <c:pt idx="17058" formatCode="General">
                  <c:v>0.49983251321262301</c:v>
                </c:pt>
                <c:pt idx="17059" formatCode="General">
                  <c:v>0.49353675618656101</c:v>
                </c:pt>
                <c:pt idx="17060" formatCode="General">
                  <c:v>0.48739487089459799</c:v>
                </c:pt>
                <c:pt idx="17061" formatCode="General">
                  <c:v>0.48113063926153599</c:v>
                </c:pt>
                <c:pt idx="17062" formatCode="General">
                  <c:v>0.47544810517198699</c:v>
                </c:pt>
                <c:pt idx="17063" formatCode="General">
                  <c:v>0.47108500667209602</c:v>
                </c:pt>
                <c:pt idx="17064" formatCode="General">
                  <c:v>0.46778984366864401</c:v>
                </c:pt>
                <c:pt idx="17065" formatCode="General">
                  <c:v>0.46496108821555199</c:v>
                </c:pt>
                <c:pt idx="17066" formatCode="General">
                  <c:v>0.46252167903909702</c:v>
                </c:pt>
                <c:pt idx="17067" formatCode="General">
                  <c:v>0.460614716364043</c:v>
                </c:pt>
                <c:pt idx="17068" formatCode="General">
                  <c:v>0.458630673350852</c:v>
                </c:pt>
                <c:pt idx="17069" formatCode="General">
                  <c:v>0.45652110677209801</c:v>
                </c:pt>
                <c:pt idx="17070" formatCode="General">
                  <c:v>0.454608642587433</c:v>
                </c:pt>
                <c:pt idx="17071" formatCode="General">
                  <c:v>0.45309543797152102</c:v>
                </c:pt>
                <c:pt idx="17072" formatCode="General">
                  <c:v>0.45265948758026697</c:v>
                </c:pt>
                <c:pt idx="17073" formatCode="General">
                  <c:v>0.45330625411198799</c:v>
                </c:pt>
                <c:pt idx="17074" formatCode="General">
                  <c:v>0.4542715182805</c:v>
                </c:pt>
                <c:pt idx="17075" formatCode="General">
                  <c:v>0.45432660485509602</c:v>
                </c:pt>
                <c:pt idx="17076" formatCode="General">
                  <c:v>0.45244928416797298</c:v>
                </c:pt>
                <c:pt idx="17077" formatCode="General">
                  <c:v>0.44877017333833702</c:v>
                </c:pt>
                <c:pt idx="17078" formatCode="General">
                  <c:v>0.443927565200537</c:v>
                </c:pt>
                <c:pt idx="17079" formatCode="General">
                  <c:v>0.43779703411740001</c:v>
                </c:pt>
                <c:pt idx="17080" formatCode="General">
                  <c:v>0.43064816166508801</c:v>
                </c:pt>
                <c:pt idx="17081" formatCode="General">
                  <c:v>0.42249524726149201</c:v>
                </c:pt>
                <c:pt idx="17082" formatCode="General">
                  <c:v>0.41271704908242302</c:v>
                </c:pt>
                <c:pt idx="17083" formatCode="General">
                  <c:v>0.40131721987885799</c:v>
                </c:pt>
                <c:pt idx="17084" formatCode="General">
                  <c:v>0.38886332124436301</c:v>
                </c:pt>
                <c:pt idx="17085" formatCode="General">
                  <c:v>0.375255803430038</c:v>
                </c:pt>
                <c:pt idx="17086" formatCode="General">
                  <c:v>0.36061419533284</c:v>
                </c:pt>
                <c:pt idx="17087" formatCode="General">
                  <c:v>0.34647345474959901</c:v>
                </c:pt>
                <c:pt idx="17088" formatCode="General">
                  <c:v>0.33340841695103401</c:v>
                </c:pt>
                <c:pt idx="17089" formatCode="General">
                  <c:v>0.32179016192636001</c:v>
                </c:pt>
                <c:pt idx="17090" formatCode="General">
                  <c:v>0.31255834173344299</c:v>
                </c:pt>
                <c:pt idx="17091" formatCode="General">
                  <c:v>0.30535493946370901</c:v>
                </c:pt>
                <c:pt idx="17092" formatCode="General">
                  <c:v>0.29918290008070197</c:v>
                </c:pt>
                <c:pt idx="17093" formatCode="General">
                  <c:v>0.29299023083408299</c:v>
                </c:pt>
                <c:pt idx="17094" formatCode="General">
                  <c:v>0.286879760250143</c:v>
                </c:pt>
                <c:pt idx="17095" formatCode="General">
                  <c:v>0.28126339063276001</c:v>
                </c:pt>
                <c:pt idx="17096" formatCode="General">
                  <c:v>0.27499075769726899</c:v>
                </c:pt>
                <c:pt idx="17097" formatCode="General">
                  <c:v>0.26770700846433898</c:v>
                </c:pt>
                <c:pt idx="17098" formatCode="General">
                  <c:v>0.26005072513286998</c:v>
                </c:pt>
                <c:pt idx="17099" formatCode="General">
                  <c:v>0.25283123386878897</c:v>
                </c:pt>
                <c:pt idx="17100" formatCode="General">
                  <c:v>0.24651252249801101</c:v>
                </c:pt>
                <c:pt idx="17101" formatCode="General">
                  <c:v>0.24073066807924101</c:v>
                </c:pt>
                <c:pt idx="17102" formatCode="General">
                  <c:v>0.235597035024915</c:v>
                </c:pt>
                <c:pt idx="17103" formatCode="General">
                  <c:v>0.23123181425713399</c:v>
                </c:pt>
                <c:pt idx="17104" formatCode="General">
                  <c:v>0.227019488739609</c:v>
                </c:pt>
                <c:pt idx="17105" formatCode="General">
                  <c:v>0.22358472320051001</c:v>
                </c:pt>
                <c:pt idx="17106" formatCode="General">
                  <c:v>0.22143903200078799</c:v>
                </c:pt>
                <c:pt idx="17107" formatCode="General">
                  <c:v>0.218874831567232</c:v>
                </c:pt>
                <c:pt idx="17108" formatCode="General">
                  <c:v>0.214817219112928</c:v>
                </c:pt>
                <c:pt idx="17109" formatCode="General">
                  <c:v>0.210091425329926</c:v>
                </c:pt>
                <c:pt idx="17110" formatCode="General">
                  <c:v>0.20578345419566299</c:v>
                </c:pt>
                <c:pt idx="17111" formatCode="General">
                  <c:v>0.20145012703082901</c:v>
                </c:pt>
                <c:pt idx="17112" formatCode="General">
                  <c:v>0.19619931536806801</c:v>
                </c:pt>
                <c:pt idx="17113" formatCode="General">
                  <c:v>0.19028397019346899</c:v>
                </c:pt>
                <c:pt idx="17114" formatCode="General">
                  <c:v>0.18352048134266499</c:v>
                </c:pt>
                <c:pt idx="17115" formatCode="General">
                  <c:v>0.17581842980537901</c:v>
                </c:pt>
                <c:pt idx="17116" formatCode="General">
                  <c:v>0.167724725363947</c:v>
                </c:pt>
                <c:pt idx="17117" formatCode="General">
                  <c:v>0.159700745339898</c:v>
                </c:pt>
                <c:pt idx="17118" formatCode="General">
                  <c:v>0.151619214484219</c:v>
                </c:pt>
                <c:pt idx="17119" formatCode="General">
                  <c:v>0.142891369725966</c:v>
                </c:pt>
                <c:pt idx="17120" formatCode="General">
                  <c:v>0.133419034563247</c:v>
                </c:pt>
                <c:pt idx="17121" formatCode="General">
                  <c:v>0.123939052754188</c:v>
                </c:pt>
                <c:pt idx="17122" formatCode="General">
                  <c:v>0.114862859689778</c:v>
                </c:pt>
                <c:pt idx="17123" formatCode="General">
                  <c:v>0.105212505288139</c:v>
                </c:pt>
                <c:pt idx="17124" formatCode="General">
                  <c:v>9.4421583601093095E-2</c:v>
                </c:pt>
                <c:pt idx="17125" formatCode="General">
                  <c:v>8.2228663182866396E-2</c:v>
                </c:pt>
                <c:pt idx="17126" formatCode="General">
                  <c:v>6.8474689048251894E-2</c:v>
                </c:pt>
                <c:pt idx="17127" formatCode="General">
                  <c:v>5.4633859056921703E-2</c:v>
                </c:pt>
                <c:pt idx="17128" formatCode="General">
                  <c:v>4.1287446944431302E-2</c:v>
                </c:pt>
                <c:pt idx="17129" formatCode="General">
                  <c:v>2.8504437489600399E-2</c:v>
                </c:pt>
                <c:pt idx="17130" formatCode="General">
                  <c:v>1.7264059093214702E-2</c:v>
                </c:pt>
                <c:pt idx="17131" formatCode="General">
                  <c:v>7.6762606776043301E-3</c:v>
                </c:pt>
                <c:pt idx="17132" formatCode="General">
                  <c:v>-1.10716209304387E-3</c:v>
                </c:pt>
                <c:pt idx="17133" formatCode="General">
                  <c:v>-9.9786322426988795E-3</c:v>
                </c:pt>
                <c:pt idx="17134" formatCode="General">
                  <c:v>-1.91707584538966E-2</c:v>
                </c:pt>
                <c:pt idx="17135" formatCode="General">
                  <c:v>-2.8369511371277401E-2</c:v>
                </c:pt>
                <c:pt idx="17136" formatCode="General">
                  <c:v>-3.72057551903082E-2</c:v>
                </c:pt>
                <c:pt idx="17137" formatCode="General">
                  <c:v>-4.4820270393004701E-2</c:v>
                </c:pt>
                <c:pt idx="17138" formatCode="General">
                  <c:v>-5.1124133079935602E-2</c:v>
                </c:pt>
                <c:pt idx="17139" formatCode="General">
                  <c:v>-5.7425112815334099E-2</c:v>
                </c:pt>
                <c:pt idx="17140" formatCode="General">
                  <c:v>-6.4493634322047494E-2</c:v>
                </c:pt>
                <c:pt idx="17141" formatCode="General">
                  <c:v>-7.2467798231202293E-2</c:v>
                </c:pt>
                <c:pt idx="17142" formatCode="General">
                  <c:v>-8.2138821600826806E-2</c:v>
                </c:pt>
                <c:pt idx="17143" formatCode="General">
                  <c:v>-9.34735585413356E-2</c:v>
                </c:pt>
                <c:pt idx="17144" formatCode="General">
                  <c:v>-0.10542015726571401</c:v>
                </c:pt>
                <c:pt idx="17145" formatCode="General">
                  <c:v>-0.117137381298449</c:v>
                </c:pt>
                <c:pt idx="17146" formatCode="General">
                  <c:v>-0.12772502350282</c:v>
                </c:pt>
                <c:pt idx="17147" formatCode="General">
                  <c:v>-0.137446185326113</c:v>
                </c:pt>
                <c:pt idx="17148" formatCode="General">
                  <c:v>-0.14707267532387999</c:v>
                </c:pt>
                <c:pt idx="17149" formatCode="General">
                  <c:v>-0.15663097225272299</c:v>
                </c:pt>
                <c:pt idx="17150" formatCode="General">
                  <c:v>-0.166064386555029</c:v>
                </c:pt>
                <c:pt idx="17151" formatCode="General">
                  <c:v>-0.176252248211972</c:v>
                </c:pt>
                <c:pt idx="17152" formatCode="General">
                  <c:v>-0.18767747586002401</c:v>
                </c:pt>
                <c:pt idx="17153" formatCode="General">
                  <c:v>-0.20069651359441601</c:v>
                </c:pt>
                <c:pt idx="17154" formatCode="General">
                  <c:v>-0.21646035822913301</c:v>
                </c:pt>
                <c:pt idx="17155" formatCode="General">
                  <c:v>-0.23405042275825599</c:v>
                </c:pt>
                <c:pt idx="17156" formatCode="General">
                  <c:v>-0.25189252319745897</c:v>
                </c:pt>
                <c:pt idx="17157" formatCode="General">
                  <c:v>-0.27040153744540102</c:v>
                </c:pt>
                <c:pt idx="17158" formatCode="General">
                  <c:v>-0.290275859454242</c:v>
                </c:pt>
                <c:pt idx="17159" formatCode="General">
                  <c:v>-0.31130521439440501</c:v>
                </c:pt>
                <c:pt idx="17160" formatCode="General">
                  <c:v>-0.332142567371079</c:v>
                </c:pt>
                <c:pt idx="17161" formatCode="General">
                  <c:v>-0.35094582546483299</c:v>
                </c:pt>
                <c:pt idx="17162" formatCode="General">
                  <c:v>-0.36599940904603701</c:v>
                </c:pt>
                <c:pt idx="17163" formatCode="General">
                  <c:v>-0.37650537965636099</c:v>
                </c:pt>
                <c:pt idx="17164" formatCode="General">
                  <c:v>-0.38293788208505403</c:v>
                </c:pt>
                <c:pt idx="17165" formatCode="General">
                  <c:v>-0.38581246266665198</c:v>
                </c:pt>
                <c:pt idx="17166" formatCode="General">
                  <c:v>-0.38465748688926799</c:v>
                </c:pt>
                <c:pt idx="17167" formatCode="General">
                  <c:v>-0.38078717410455598</c:v>
                </c:pt>
                <c:pt idx="17168" formatCode="General">
                  <c:v>-0.37614025632191</c:v>
                </c:pt>
                <c:pt idx="17169" formatCode="General">
                  <c:v>-0.37098921951631297</c:v>
                </c:pt>
                <c:pt idx="17170" formatCode="General">
                  <c:v>-0.36596098891763101</c:v>
                </c:pt>
                <c:pt idx="17171" formatCode="General">
                  <c:v>-0.36125593054733202</c:v>
                </c:pt>
                <c:pt idx="17172" formatCode="General">
                  <c:v>-0.35684114685707602</c:v>
                </c:pt>
                <c:pt idx="17173" formatCode="General">
                  <c:v>-0.35323971674607302</c:v>
                </c:pt>
                <c:pt idx="17174" formatCode="General">
                  <c:v>-0.35100418957597901</c:v>
                </c:pt>
                <c:pt idx="17175" formatCode="General">
                  <c:v>-0.34983513082902801</c:v>
                </c:pt>
                <c:pt idx="17176" formatCode="General">
                  <c:v>-0.349426694620177</c:v>
                </c:pt>
                <c:pt idx="17177" formatCode="General">
                  <c:v>-0.35111113282560502</c:v>
                </c:pt>
                <c:pt idx="17178" formatCode="General">
                  <c:v>-0.35626388535611903</c:v>
                </c:pt>
                <c:pt idx="17179" formatCode="General">
                  <c:v>-0.36423234824019401</c:v>
                </c:pt>
                <c:pt idx="17180" formatCode="General">
                  <c:v>-0.37301838729577702</c:v>
                </c:pt>
                <c:pt idx="17181" formatCode="General">
                  <c:v>-0.38162367212090198</c:v>
                </c:pt>
                <c:pt idx="17182" formatCode="General">
                  <c:v>-0.39063767100767699</c:v>
                </c:pt>
                <c:pt idx="17183" formatCode="General">
                  <c:v>-0.39979878637130301</c:v>
                </c:pt>
                <c:pt idx="17184" formatCode="General">
                  <c:v>-0.40776903317371599</c:v>
                </c:pt>
                <c:pt idx="17185" formatCode="General">
                  <c:v>-0.41507128930398801</c:v>
                </c:pt>
                <c:pt idx="17186" formatCode="General">
                  <c:v>-0.423102507335263</c:v>
                </c:pt>
                <c:pt idx="17187" formatCode="General">
                  <c:v>-0.43101149731236899</c:v>
                </c:pt>
                <c:pt idx="17188" formatCode="General">
                  <c:v>-0.43837506149541799</c:v>
                </c:pt>
                <c:pt idx="17189" formatCode="General">
                  <c:v>-0.44571603906780899</c:v>
                </c:pt>
                <c:pt idx="17190" formatCode="General">
                  <c:v>-0.453279399512724</c:v>
                </c:pt>
                <c:pt idx="17191" formatCode="General">
                  <c:v>-0.460584346188534</c:v>
                </c:pt>
                <c:pt idx="17192" formatCode="General">
                  <c:v>-0.46675613372340102</c:v>
                </c:pt>
                <c:pt idx="17193" formatCode="General">
                  <c:v>-0.47152857443503199</c:v>
                </c:pt>
                <c:pt idx="17194" formatCode="General">
                  <c:v>-0.47439348755201199</c:v>
                </c:pt>
                <c:pt idx="17195" formatCode="General">
                  <c:v>-0.47615312718386299</c:v>
                </c:pt>
                <c:pt idx="17196" formatCode="General">
                  <c:v>-0.47826472571957201</c:v>
                </c:pt>
                <c:pt idx="17197" formatCode="General">
                  <c:v>-0.48159247710720998</c:v>
                </c:pt>
                <c:pt idx="17198" formatCode="General">
                  <c:v>-0.48721734474478301</c:v>
                </c:pt>
                <c:pt idx="17199" formatCode="General">
                  <c:v>-0.494736508832118</c:v>
                </c:pt>
                <c:pt idx="17200" formatCode="General">
                  <c:v>-0.50280052222257599</c:v>
                </c:pt>
                <c:pt idx="17201" formatCode="General">
                  <c:v>-0.51101294073174097</c:v>
                </c:pt>
                <c:pt idx="17202" formatCode="General">
                  <c:v>-0.51965779246246702</c:v>
                </c:pt>
                <c:pt idx="17203" formatCode="General">
                  <c:v>-0.52837752600729604</c:v>
                </c:pt>
                <c:pt idx="17204" formatCode="General">
                  <c:v>-0.536186703276049</c:v>
                </c:pt>
                <c:pt idx="17205" formatCode="General">
                  <c:v>-0.54251896933675203</c:v>
                </c:pt>
                <c:pt idx="17206" formatCode="General">
                  <c:v>-0.54672030643824299</c:v>
                </c:pt>
                <c:pt idx="17207" formatCode="General">
                  <c:v>-0.54844134050788196</c:v>
                </c:pt>
                <c:pt idx="17208" formatCode="General">
                  <c:v>-0.54730322705426204</c:v>
                </c:pt>
                <c:pt idx="17209" formatCode="General">
                  <c:v>-0.54254803641638805</c:v>
                </c:pt>
                <c:pt idx="17210" formatCode="General">
                  <c:v>-0.53440135143754597</c:v>
                </c:pt>
                <c:pt idx="17211" formatCode="General">
                  <c:v>-0.52363634485829402</c:v>
                </c:pt>
                <c:pt idx="17212" formatCode="General">
                  <c:v>-0.51054361316359198</c:v>
                </c:pt>
                <c:pt idx="17213" formatCode="General">
                  <c:v>-0.49625901440458298</c:v>
                </c:pt>
                <c:pt idx="17214" formatCode="General">
                  <c:v>-0.48294315693210799</c:v>
                </c:pt>
                <c:pt idx="17215" formatCode="General">
                  <c:v>-0.47177081272339</c:v>
                </c:pt>
                <c:pt idx="17216" formatCode="General">
                  <c:v>-0.46265423093938501</c:v>
                </c:pt>
                <c:pt idx="17217" formatCode="General">
                  <c:v>-0.45560096531118099</c:v>
                </c:pt>
                <c:pt idx="17218" formatCode="General">
                  <c:v>-0.45106751275122497</c:v>
                </c:pt>
                <c:pt idx="17219" formatCode="General">
                  <c:v>-0.44885320288601699</c:v>
                </c:pt>
                <c:pt idx="17220" formatCode="General">
                  <c:v>-0.44776434918980001</c:v>
                </c:pt>
                <c:pt idx="17221" formatCode="General">
                  <c:v>-0.44694488348272499</c:v>
                </c:pt>
                <c:pt idx="17222" formatCode="General">
                  <c:v>-0.44675467874277502</c:v>
                </c:pt>
                <c:pt idx="17223" formatCode="General">
                  <c:v>-0.447759484320496</c:v>
                </c:pt>
                <c:pt idx="17224" formatCode="General">
                  <c:v>-0.45025707973150603</c:v>
                </c:pt>
                <c:pt idx="17225" formatCode="General">
                  <c:v>-0.45469158026844297</c:v>
                </c:pt>
                <c:pt idx="17226" formatCode="General">
                  <c:v>-0.45986054657658099</c:v>
                </c:pt>
                <c:pt idx="17227" formatCode="General">
                  <c:v>-0.46360846317787702</c:v>
                </c:pt>
                <c:pt idx="17228" formatCode="General">
                  <c:v>-0.46586517454644999</c:v>
                </c:pt>
                <c:pt idx="17229" formatCode="General">
                  <c:v>-0.46831657163607598</c:v>
                </c:pt>
                <c:pt idx="17230" formatCode="General">
                  <c:v>-0.47109958992733802</c:v>
                </c:pt>
                <c:pt idx="17231" formatCode="General">
                  <c:v>-0.47207542813495901</c:v>
                </c:pt>
                <c:pt idx="17232" formatCode="General">
                  <c:v>-0.46985876662988602</c:v>
                </c:pt>
                <c:pt idx="17233" formatCode="General">
                  <c:v>-0.46500840178976899</c:v>
                </c:pt>
                <c:pt idx="17234" formatCode="General">
                  <c:v>-0.45804594668360998</c:v>
                </c:pt>
                <c:pt idx="17235" formatCode="General">
                  <c:v>-0.449134780343179</c:v>
                </c:pt>
                <c:pt idx="17236" formatCode="General">
                  <c:v>-0.43826192268437197</c:v>
                </c:pt>
                <c:pt idx="17237" formatCode="General">
                  <c:v>-0.42548978994120301</c:v>
                </c:pt>
                <c:pt idx="17238" formatCode="General">
                  <c:v>-0.41109144088097699</c:v>
                </c:pt>
                <c:pt idx="17239" formatCode="General">
                  <c:v>-0.39492586477709402</c:v>
                </c:pt>
                <c:pt idx="17240" formatCode="General">
                  <c:v>-0.37737225338925801</c:v>
                </c:pt>
                <c:pt idx="17241" formatCode="General">
                  <c:v>-0.35934966746825697</c:v>
                </c:pt>
                <c:pt idx="17242" formatCode="General">
                  <c:v>-0.341910025141138</c:v>
                </c:pt>
                <c:pt idx="17243" formatCode="General">
                  <c:v>-0.32607721610697799</c:v>
                </c:pt>
                <c:pt idx="17244" formatCode="General">
                  <c:v>-0.31230001801967799</c:v>
                </c:pt>
                <c:pt idx="17245" formatCode="General">
                  <c:v>-0.30100872952920599</c:v>
                </c:pt>
                <c:pt idx="17246" formatCode="General">
                  <c:v>-0.29288763514326299</c:v>
                </c:pt>
                <c:pt idx="17247" formatCode="General">
                  <c:v>-0.28828068834112403</c:v>
                </c:pt>
                <c:pt idx="17248" formatCode="General">
                  <c:v>-0.28782674165050298</c:v>
                </c:pt>
                <c:pt idx="17249" formatCode="General">
                  <c:v>-0.29145420236364</c:v>
                </c:pt>
                <c:pt idx="17250" formatCode="General">
                  <c:v>-0.29739941906997303</c:v>
                </c:pt>
                <c:pt idx="17251" formatCode="General">
                  <c:v>-0.30375710513885501</c:v>
                </c:pt>
                <c:pt idx="17252" formatCode="General">
                  <c:v>-0.30957818152296801</c:v>
                </c:pt>
                <c:pt idx="17253" formatCode="General">
                  <c:v>-0.31429172903424402</c:v>
                </c:pt>
                <c:pt idx="17254" formatCode="General">
                  <c:v>-0.31760260397580198</c:v>
                </c:pt>
                <c:pt idx="17255" formatCode="General">
                  <c:v>-0.31956539308656401</c:v>
                </c:pt>
                <c:pt idx="17256" formatCode="General">
                  <c:v>-0.32033259336090297</c:v>
                </c:pt>
                <c:pt idx="17257" formatCode="General">
                  <c:v>-0.31936028653418502</c:v>
                </c:pt>
                <c:pt idx="17258" formatCode="General">
                  <c:v>-0.31604804065530601</c:v>
                </c:pt>
                <c:pt idx="17259" formatCode="General">
                  <c:v>-0.31026675635621698</c:v>
                </c:pt>
                <c:pt idx="17260" formatCode="General">
                  <c:v>-0.30240241411402402</c:v>
                </c:pt>
                <c:pt idx="17261" formatCode="General">
                  <c:v>-0.29368039045366801</c:v>
                </c:pt>
                <c:pt idx="17262" formatCode="General">
                  <c:v>-0.284335384223039</c:v>
                </c:pt>
                <c:pt idx="17263" formatCode="General">
                  <c:v>-0.27431930872121202</c:v>
                </c:pt>
                <c:pt idx="17264" formatCode="General">
                  <c:v>-0.264134089834969</c:v>
                </c:pt>
                <c:pt idx="17265" formatCode="General">
                  <c:v>-0.25393270550838798</c:v>
                </c:pt>
                <c:pt idx="17266" formatCode="General">
                  <c:v>-0.24388778723157001</c:v>
                </c:pt>
                <c:pt idx="17267" formatCode="General">
                  <c:v>-0.233522557859666</c:v>
                </c:pt>
                <c:pt idx="17268" formatCode="General">
                  <c:v>-0.22182902429769</c:v>
                </c:pt>
                <c:pt idx="17269" formatCode="General">
                  <c:v>-0.20882516727693601</c:v>
                </c:pt>
                <c:pt idx="17270" formatCode="General">
                  <c:v>-0.19489148997914299</c:v>
                </c:pt>
                <c:pt idx="17271" formatCode="General">
                  <c:v>-0.18035949014852001</c:v>
                </c:pt>
                <c:pt idx="17272" formatCode="General">
                  <c:v>-0.16568321511958101</c:v>
                </c:pt>
                <c:pt idx="17273" formatCode="General">
                  <c:v>-0.15144512005105301</c:v>
                </c:pt>
                <c:pt idx="17274" formatCode="General">
                  <c:v>-0.136945652748272</c:v>
                </c:pt>
                <c:pt idx="17275" formatCode="General">
                  <c:v>-0.12090034887800601</c:v>
                </c:pt>
                <c:pt idx="17276" formatCode="General">
                  <c:v>-0.104481850393986</c:v>
                </c:pt>
                <c:pt idx="17277" formatCode="General">
                  <c:v>-8.9005285711160897E-2</c:v>
                </c:pt>
                <c:pt idx="17278" formatCode="General">
                  <c:v>-7.4668655050620605E-2</c:v>
                </c:pt>
                <c:pt idx="17279" formatCode="General">
                  <c:v>-6.2076851465253699E-2</c:v>
                </c:pt>
                <c:pt idx="17280" formatCode="General">
                  <c:v>-5.1940947413784702E-2</c:v>
                </c:pt>
                <c:pt idx="17281" formatCode="General">
                  <c:v>-4.4430828472872698E-2</c:v>
                </c:pt>
                <c:pt idx="17282" formatCode="General">
                  <c:v>-3.9090143115118998E-2</c:v>
                </c:pt>
                <c:pt idx="17283" formatCode="General">
                  <c:v>-3.6114311684138999E-2</c:v>
                </c:pt>
                <c:pt idx="17284" formatCode="General">
                  <c:v>-3.4799251058940002E-2</c:v>
                </c:pt>
                <c:pt idx="17285" formatCode="General">
                  <c:v>-3.31578989294996E-2</c:v>
                </c:pt>
                <c:pt idx="17286" formatCode="General">
                  <c:v>-3.0582704496151102E-2</c:v>
                </c:pt>
                <c:pt idx="17287" formatCode="General">
                  <c:v>-2.7397513898887501E-2</c:v>
                </c:pt>
                <c:pt idx="17288" formatCode="General">
                  <c:v>-2.4157230035226102E-2</c:v>
                </c:pt>
                <c:pt idx="17289" formatCode="General">
                  <c:v>-2.1670567044982301E-2</c:v>
                </c:pt>
                <c:pt idx="17290" formatCode="General">
                  <c:v>-2.0237723605730899E-2</c:v>
                </c:pt>
                <c:pt idx="17291" formatCode="General">
                  <c:v>-1.9385978661512201E-2</c:v>
                </c:pt>
                <c:pt idx="17292" formatCode="General">
                  <c:v>-1.8486085059430401E-2</c:v>
                </c:pt>
                <c:pt idx="17293" formatCode="General">
                  <c:v>-1.6510982771352899E-2</c:v>
                </c:pt>
                <c:pt idx="17294" formatCode="General">
                  <c:v>-1.23779499159484E-2</c:v>
                </c:pt>
                <c:pt idx="17295" formatCode="General">
                  <c:v>-5.1394512878841E-3</c:v>
                </c:pt>
                <c:pt idx="17296" formatCode="General">
                  <c:v>5.9358052046346301E-3</c:v>
                </c:pt>
                <c:pt idx="17297" formatCode="General">
                  <c:v>1.94951708354816E-2</c:v>
                </c:pt>
                <c:pt idx="17298" formatCode="General">
                  <c:v>3.37054466892154E-2</c:v>
                </c:pt>
                <c:pt idx="17299" formatCode="General">
                  <c:v>4.7877742272848599E-2</c:v>
                </c:pt>
                <c:pt idx="17300" formatCode="General">
                  <c:v>6.1347013406497002E-2</c:v>
                </c:pt>
                <c:pt idx="17301" formatCode="General">
                  <c:v>7.4096912446904806E-2</c:v>
                </c:pt>
                <c:pt idx="17302" formatCode="General">
                  <c:v>8.6548802185808696E-2</c:v>
                </c:pt>
                <c:pt idx="17303" formatCode="General">
                  <c:v>9.8503521677585901E-2</c:v>
                </c:pt>
                <c:pt idx="17304" formatCode="General">
                  <c:v>0.109466862851873</c:v>
                </c:pt>
                <c:pt idx="17305" formatCode="General">
                  <c:v>0.119963160011719</c:v>
                </c:pt>
                <c:pt idx="17306" formatCode="General">
                  <c:v>0.13051131701802801</c:v>
                </c:pt>
                <c:pt idx="17307" formatCode="General">
                  <c:v>0.14068980737366599</c:v>
                </c:pt>
                <c:pt idx="17308" formatCode="General">
                  <c:v>0.150547577300671</c:v>
                </c:pt>
                <c:pt idx="17309" formatCode="General">
                  <c:v>0.16047137533872</c:v>
                </c:pt>
                <c:pt idx="17310" formatCode="General">
                  <c:v>0.17130326316889</c:v>
                </c:pt>
                <c:pt idx="17311" formatCode="General">
                  <c:v>0.18387162659925399</c:v>
                </c:pt>
                <c:pt idx="17312" formatCode="General">
                  <c:v>0.197402860228621</c:v>
                </c:pt>
                <c:pt idx="17313" formatCode="General">
                  <c:v>0.21093529031981001</c:v>
                </c:pt>
                <c:pt idx="17314" formatCode="General">
                  <c:v>0.223964966964419</c:v>
                </c:pt>
                <c:pt idx="17315" formatCode="General">
                  <c:v>0.23622849854470701</c:v>
                </c:pt>
                <c:pt idx="17316" formatCode="General">
                  <c:v>0.246659226098916</c:v>
                </c:pt>
                <c:pt idx="17317" formatCode="General">
                  <c:v>0.25431551707065803</c:v>
                </c:pt>
                <c:pt idx="17318" formatCode="General">
                  <c:v>0.25957023508009802</c:v>
                </c:pt>
                <c:pt idx="17319" formatCode="General">
                  <c:v>0.26288921667155701</c:v>
                </c:pt>
                <c:pt idx="17320" formatCode="General">
                  <c:v>0.26477036900763701</c:v>
                </c:pt>
                <c:pt idx="17321" formatCode="General">
                  <c:v>0.26584871612684702</c:v>
                </c:pt>
                <c:pt idx="17322" formatCode="General">
                  <c:v>0.26660850779115502</c:v>
                </c:pt>
                <c:pt idx="17323" formatCode="General">
                  <c:v>0.26658784033583299</c:v>
                </c:pt>
                <c:pt idx="17324" formatCode="General">
                  <c:v>0.26585769925983599</c:v>
                </c:pt>
                <c:pt idx="17325" formatCode="General">
                  <c:v>0.264785540166464</c:v>
                </c:pt>
                <c:pt idx="17326" formatCode="General">
                  <c:v>0.26240304219690003</c:v>
                </c:pt>
                <c:pt idx="17327" formatCode="General">
                  <c:v>0.259028381023509</c:v>
                </c:pt>
                <c:pt idx="17328" formatCode="General">
                  <c:v>0.255886264513003</c:v>
                </c:pt>
                <c:pt idx="17329" formatCode="General">
                  <c:v>0.25313386968693202</c:v>
                </c:pt>
                <c:pt idx="17330" formatCode="General">
                  <c:v>0.25068856850828197</c:v>
                </c:pt>
                <c:pt idx="17331" formatCode="General">
                  <c:v>0.24764767375006999</c:v>
                </c:pt>
                <c:pt idx="17332" formatCode="General">
                  <c:v>0.24358700736206601</c:v>
                </c:pt>
                <c:pt idx="17333" formatCode="General">
                  <c:v>0.23975064202907501</c:v>
                </c:pt>
                <c:pt idx="17334" formatCode="General">
                  <c:v>0.237106481971742</c:v>
                </c:pt>
                <c:pt idx="17335" formatCode="General">
                  <c:v>0.23627468512361599</c:v>
                </c:pt>
                <c:pt idx="17336" formatCode="General">
                  <c:v>0.23811929881315999</c:v>
                </c:pt>
                <c:pt idx="17337" formatCode="General">
                  <c:v>0.24290520003094601</c:v>
                </c:pt>
                <c:pt idx="17338" formatCode="General">
                  <c:v>0.25001338577294901</c:v>
                </c:pt>
                <c:pt idx="17339" formatCode="General">
                  <c:v>0.25912926790811502</c:v>
                </c:pt>
                <c:pt idx="17340" formatCode="General">
                  <c:v>0.26963023000034397</c:v>
                </c:pt>
                <c:pt idx="17341" formatCode="General">
                  <c:v>0.28066099032776998</c:v>
                </c:pt>
                <c:pt idx="17342" formatCode="General">
                  <c:v>0.29222809791533799</c:v>
                </c:pt>
                <c:pt idx="17343" formatCode="General">
                  <c:v>0.30374949240047999</c:v>
                </c:pt>
                <c:pt idx="17344" formatCode="General">
                  <c:v>0.31501621374920202</c:v>
                </c:pt>
                <c:pt idx="17345" formatCode="General">
                  <c:v>0.32740501339785499</c:v>
                </c:pt>
                <c:pt idx="17346" formatCode="General">
                  <c:v>0.34166853830270899</c:v>
                </c:pt>
                <c:pt idx="17347" formatCode="General">
                  <c:v>0.35682411244760298</c:v>
                </c:pt>
                <c:pt idx="17348" formatCode="General">
                  <c:v>0.371413703503363</c:v>
                </c:pt>
                <c:pt idx="17349" formatCode="General">
                  <c:v>0.384933945704442</c:v>
                </c:pt>
                <c:pt idx="17350" formatCode="General">
                  <c:v>0.397414564076153</c:v>
                </c:pt>
                <c:pt idx="17351" formatCode="General">
                  <c:v>0.40935509861384001</c:v>
                </c:pt>
                <c:pt idx="17352" formatCode="General">
                  <c:v>0.42175385121370701</c:v>
                </c:pt>
                <c:pt idx="17353" formatCode="General">
                  <c:v>0.43433681182480799</c:v>
                </c:pt>
                <c:pt idx="17354" formatCode="General">
                  <c:v>0.446776212910243</c:v>
                </c:pt>
                <c:pt idx="17355" formatCode="General">
                  <c:v>0.459691134781817</c:v>
                </c:pt>
                <c:pt idx="17356" formatCode="General">
                  <c:v>0.47284107490035499</c:v>
                </c:pt>
                <c:pt idx="17357" formatCode="General">
                  <c:v>0.48579780314841903</c:v>
                </c:pt>
                <c:pt idx="17358" formatCode="General">
                  <c:v>0.49917220628834003</c:v>
                </c:pt>
                <c:pt idx="17359" formatCode="General">
                  <c:v>0.51278373640095598</c:v>
                </c:pt>
                <c:pt idx="17360" formatCode="General">
                  <c:v>0.52513389477642103</c:v>
                </c:pt>
                <c:pt idx="17361" formatCode="General">
                  <c:v>0.53460373083909596</c:v>
                </c:pt>
                <c:pt idx="17362" formatCode="General">
                  <c:v>0.54109507719659899</c:v>
                </c:pt>
                <c:pt idx="17363" formatCode="General">
                  <c:v>0.54548259218797601</c:v>
                </c:pt>
                <c:pt idx="17364" formatCode="General">
                  <c:v>0.54748893836659995</c:v>
                </c:pt>
                <c:pt idx="17365" formatCode="General">
                  <c:v>0.547408022909599</c:v>
                </c:pt>
                <c:pt idx="17366" formatCode="General">
                  <c:v>0.54608955314015395</c:v>
                </c:pt>
                <c:pt idx="17367" formatCode="General">
                  <c:v>0.54357010715140697</c:v>
                </c:pt>
                <c:pt idx="17368" formatCode="General">
                  <c:v>0.53998794764213698</c:v>
                </c:pt>
                <c:pt idx="17369" formatCode="General">
                  <c:v>0.53552675530380101</c:v>
                </c:pt>
                <c:pt idx="17370" formatCode="General">
                  <c:v>0.53062275939751302</c:v>
                </c:pt>
                <c:pt idx="17371" formatCode="General">
                  <c:v>0.525640054061566</c:v>
                </c:pt>
                <c:pt idx="17372" formatCode="General">
                  <c:v>0.52073137191491603</c:v>
                </c:pt>
                <c:pt idx="17373" formatCode="General">
                  <c:v>0.51620004287494803</c:v>
                </c:pt>
                <c:pt idx="17374" formatCode="General">
                  <c:v>0.51311986540767096</c:v>
                </c:pt>
                <c:pt idx="17375" formatCode="General">
                  <c:v>0.51279737224213295</c:v>
                </c:pt>
                <c:pt idx="17376" formatCode="General">
                  <c:v>0.51471597513331002</c:v>
                </c:pt>
                <c:pt idx="17377" formatCode="General">
                  <c:v>0.51759820108161603</c:v>
                </c:pt>
                <c:pt idx="17378" formatCode="General">
                  <c:v>0.52098642050527799</c:v>
                </c:pt>
                <c:pt idx="17379" formatCode="General">
                  <c:v>0.52483204918525195</c:v>
                </c:pt>
                <c:pt idx="17380" formatCode="General">
                  <c:v>0.52903816997382103</c:v>
                </c:pt>
                <c:pt idx="17381" formatCode="General">
                  <c:v>0.53339410076842597</c:v>
                </c:pt>
                <c:pt idx="17382" formatCode="General">
                  <c:v>0.53786071231163002</c:v>
                </c:pt>
                <c:pt idx="17383" formatCode="General">
                  <c:v>0.54256410015184997</c:v>
                </c:pt>
                <c:pt idx="17384" formatCode="General">
                  <c:v>0.54706064211095995</c:v>
                </c:pt>
                <c:pt idx="17385" formatCode="General">
                  <c:v>0.55135688935890803</c:v>
                </c:pt>
                <c:pt idx="17386" formatCode="General">
                  <c:v>0.55560745020236202</c:v>
                </c:pt>
                <c:pt idx="17387" formatCode="General">
                  <c:v>0.55918482369770295</c:v>
                </c:pt>
                <c:pt idx="17388" formatCode="General">
                  <c:v>0.56203196146836298</c:v>
                </c:pt>
                <c:pt idx="17389" formatCode="General">
                  <c:v>0.56387904522996002</c:v>
                </c:pt>
                <c:pt idx="17390" formatCode="General">
                  <c:v>0.563617432923464</c:v>
                </c:pt>
                <c:pt idx="17391" formatCode="General">
                  <c:v>0.56024121960733897</c:v>
                </c:pt>
                <c:pt idx="17392" formatCode="General">
                  <c:v>0.55380494456203799</c:v>
                </c:pt>
                <c:pt idx="17393" formatCode="General">
                  <c:v>0.54464381984224697</c:v>
                </c:pt>
                <c:pt idx="17394" formatCode="General">
                  <c:v>0.53292582745015604</c:v>
                </c:pt>
                <c:pt idx="17395" formatCode="General">
                  <c:v>0.51927414123884796</c:v>
                </c:pt>
                <c:pt idx="17396" formatCode="General">
                  <c:v>0.50453552998527296</c:v>
                </c:pt>
                <c:pt idx="17397" formatCode="General">
                  <c:v>0.48952464102307303</c:v>
                </c:pt>
                <c:pt idx="17398" formatCode="General">
                  <c:v>0.47405805225875403</c:v>
                </c:pt>
                <c:pt idx="17399" formatCode="General">
                  <c:v>0.45859488570316498</c:v>
                </c:pt>
                <c:pt idx="17400" formatCode="General">
                  <c:v>0.44419636246644301</c:v>
                </c:pt>
                <c:pt idx="17401" formatCode="General">
                  <c:v>0.429301156541193</c:v>
                </c:pt>
                <c:pt idx="17402" formatCode="General">
                  <c:v>0.41220850777107798</c:v>
                </c:pt>
                <c:pt idx="17403" formatCode="General">
                  <c:v>0.39272611813345998</c:v>
                </c:pt>
                <c:pt idx="17404" formatCode="General">
                  <c:v>0.37147195031943198</c:v>
                </c:pt>
                <c:pt idx="17405" formatCode="General">
                  <c:v>0.34965259294397399</c:v>
                </c:pt>
                <c:pt idx="17406" formatCode="General">
                  <c:v>0.327470154192534</c:v>
                </c:pt>
                <c:pt idx="17407" formatCode="General">
                  <c:v>0.30511775438998501</c:v>
                </c:pt>
                <c:pt idx="17408" formatCode="General">
                  <c:v>0.28351034046546802</c:v>
                </c:pt>
                <c:pt idx="17409" formatCode="General">
                  <c:v>0.26301760304211302</c:v>
                </c:pt>
                <c:pt idx="17410" formatCode="General">
                  <c:v>0.24299745450464</c:v>
                </c:pt>
                <c:pt idx="17411" formatCode="General">
                  <c:v>0.22323978779534101</c:v>
                </c:pt>
                <c:pt idx="17412" formatCode="General">
                  <c:v>0.20358836414289699</c:v>
                </c:pt>
                <c:pt idx="17413" formatCode="General">
                  <c:v>0.183994200723644</c:v>
                </c:pt>
                <c:pt idx="17414" formatCode="General">
                  <c:v>0.16589932205708599</c:v>
                </c:pt>
                <c:pt idx="17415" formatCode="General">
                  <c:v>0.14970171041602501</c:v>
                </c:pt>
                <c:pt idx="17416" formatCode="General">
                  <c:v>0.13490398268402901</c:v>
                </c:pt>
                <c:pt idx="17417" formatCode="General">
                  <c:v>0.122520866029876</c:v>
                </c:pt>
                <c:pt idx="17418" formatCode="General">
                  <c:v>0.111928499736258</c:v>
                </c:pt>
                <c:pt idx="17419" formatCode="General">
                  <c:v>0.101699337562206</c:v>
                </c:pt>
                <c:pt idx="17420" formatCode="General">
                  <c:v>9.2215647868027703E-2</c:v>
                </c:pt>
                <c:pt idx="17421" formatCode="General">
                  <c:v>8.3718109447503394E-2</c:v>
                </c:pt>
                <c:pt idx="17422" formatCode="General">
                  <c:v>7.4851909273930997E-2</c:v>
                </c:pt>
                <c:pt idx="17423" formatCode="General">
                  <c:v>6.4770972296589902E-2</c:v>
                </c:pt>
                <c:pt idx="17424" formatCode="General">
                  <c:v>5.4188399182990503E-2</c:v>
                </c:pt>
                <c:pt idx="17425" formatCode="General">
                  <c:v>4.3812774151527303E-2</c:v>
                </c:pt>
                <c:pt idx="17426" formatCode="General">
                  <c:v>3.4327852391649302E-2</c:v>
                </c:pt>
                <c:pt idx="17427" formatCode="General">
                  <c:v>2.57459137975448E-2</c:v>
                </c:pt>
                <c:pt idx="17428" formatCode="General">
                  <c:v>1.6866704391126301E-2</c:v>
                </c:pt>
                <c:pt idx="17429" formatCode="General">
                  <c:v>7.4381522645293602E-3</c:v>
                </c:pt>
                <c:pt idx="17430" formatCode="General">
                  <c:v>-1.3019593189393299E-3</c:v>
                </c:pt>
                <c:pt idx="17431" formatCode="General">
                  <c:v>-8.4421817565474202E-3</c:v>
                </c:pt>
                <c:pt idx="17432" formatCode="General">
                  <c:v>-1.31645570976764E-2</c:v>
                </c:pt>
                <c:pt idx="17433" formatCode="General">
                  <c:v>-1.6067149922000101E-2</c:v>
                </c:pt>
                <c:pt idx="17434" formatCode="General">
                  <c:v>-1.8042200567959601E-2</c:v>
                </c:pt>
                <c:pt idx="17435" formatCode="General">
                  <c:v>-1.9178085112525601E-2</c:v>
                </c:pt>
                <c:pt idx="17436" formatCode="General">
                  <c:v>-2.0232505558232201E-2</c:v>
                </c:pt>
                <c:pt idx="17437" formatCode="General">
                  <c:v>-2.1944733945311899E-2</c:v>
                </c:pt>
                <c:pt idx="17438" formatCode="General">
                  <c:v>-2.45226834372776E-2</c:v>
                </c:pt>
                <c:pt idx="17439" formatCode="General">
                  <c:v>-2.7897016373580701E-2</c:v>
                </c:pt>
                <c:pt idx="17440" formatCode="General">
                  <c:v>-3.2537380866785801E-2</c:v>
                </c:pt>
                <c:pt idx="17441" formatCode="General">
                  <c:v>-3.8972222880409003E-2</c:v>
                </c:pt>
                <c:pt idx="17442" formatCode="General">
                  <c:v>-4.8257387695563099E-2</c:v>
                </c:pt>
                <c:pt idx="17443" formatCode="General">
                  <c:v>-6.0446184442086701E-2</c:v>
                </c:pt>
                <c:pt idx="17444" formatCode="General">
                  <c:v>-7.4089272399553097E-2</c:v>
                </c:pt>
                <c:pt idx="17445" formatCode="General">
                  <c:v>-8.8961797100432699E-2</c:v>
                </c:pt>
                <c:pt idx="17446" formatCode="General">
                  <c:v>-0.10413690562422399</c:v>
                </c:pt>
                <c:pt idx="17447" formatCode="General">
                  <c:v>-0.118713960706018</c:v>
                </c:pt>
                <c:pt idx="17448" formatCode="General">
                  <c:v>-0.133028477978515</c:v>
                </c:pt>
                <c:pt idx="17449" formatCode="General">
                  <c:v>-0.14637623727978599</c:v>
                </c:pt>
                <c:pt idx="17450" formatCode="General">
                  <c:v>-0.15808024242766</c:v>
                </c:pt>
                <c:pt idx="17451" formatCode="General">
                  <c:v>-0.16818474117594501</c:v>
                </c:pt>
                <c:pt idx="17452" formatCode="General">
                  <c:v>-0.17699467218899501</c:v>
                </c:pt>
                <c:pt idx="17453" formatCode="General">
                  <c:v>-0.18588614445257701</c:v>
                </c:pt>
                <c:pt idx="17454" formatCode="General">
                  <c:v>-0.19498843039282299</c:v>
                </c:pt>
                <c:pt idx="17455" formatCode="General">
                  <c:v>-0.20301864675605399</c:v>
                </c:pt>
                <c:pt idx="17456" formatCode="General">
                  <c:v>-0.20984033809852701</c:v>
                </c:pt>
                <c:pt idx="17457" formatCode="General">
                  <c:v>-0.21695924227144101</c:v>
                </c:pt>
                <c:pt idx="17458" formatCode="General">
                  <c:v>-0.22459756895123001</c:v>
                </c:pt>
                <c:pt idx="17459" formatCode="General">
                  <c:v>-0.231961557900219</c:v>
                </c:pt>
                <c:pt idx="17460" formatCode="General">
                  <c:v>-0.23891426680043301</c:v>
                </c:pt>
                <c:pt idx="17461" formatCode="General">
                  <c:v>-0.24542112050859999</c:v>
                </c:pt>
                <c:pt idx="17462" formatCode="General">
                  <c:v>-0.25094403491085199</c:v>
                </c:pt>
                <c:pt idx="17463" formatCode="General">
                  <c:v>-0.25426852883637102</c:v>
                </c:pt>
                <c:pt idx="17464" formatCode="General">
                  <c:v>-0.255320999124663</c:v>
                </c:pt>
                <c:pt idx="17465" formatCode="General">
                  <c:v>-0.25498028949428703</c:v>
                </c:pt>
                <c:pt idx="17466" formatCode="General">
                  <c:v>-0.25359159909025702</c:v>
                </c:pt>
                <c:pt idx="17467" formatCode="General">
                  <c:v>-0.25186911200863998</c:v>
                </c:pt>
                <c:pt idx="17468" formatCode="General">
                  <c:v>-0.25026730549466703</c:v>
                </c:pt>
                <c:pt idx="17469" formatCode="General">
                  <c:v>-0.24839022101664399</c:v>
                </c:pt>
                <c:pt idx="17470" formatCode="General">
                  <c:v>-0.245999174133016</c:v>
                </c:pt>
                <c:pt idx="17471" formatCode="General">
                  <c:v>-0.243122716450763</c:v>
                </c:pt>
                <c:pt idx="17472" formatCode="General">
                  <c:v>-0.24014596026062399</c:v>
                </c:pt>
                <c:pt idx="17473" formatCode="General">
                  <c:v>-0.237597273897381</c:v>
                </c:pt>
                <c:pt idx="17474" formatCode="General">
                  <c:v>-0.23629325003471099</c:v>
                </c:pt>
                <c:pt idx="17475" formatCode="General">
                  <c:v>-0.236994778050754</c:v>
                </c:pt>
                <c:pt idx="17476" formatCode="General">
                  <c:v>-0.24032526742548799</c:v>
                </c:pt>
                <c:pt idx="17477" formatCode="General">
                  <c:v>-0.24567631351926</c:v>
                </c:pt>
                <c:pt idx="17478" formatCode="General">
                  <c:v>-0.25216030518963101</c:v>
                </c:pt>
                <c:pt idx="17479" formatCode="General">
                  <c:v>-0.25935230776461499</c:v>
                </c:pt>
                <c:pt idx="17480" formatCode="General">
                  <c:v>-0.268497562508696</c:v>
                </c:pt>
                <c:pt idx="17481" formatCode="General">
                  <c:v>-0.28090176636229902</c:v>
                </c:pt>
                <c:pt idx="17482" formatCode="General">
                  <c:v>-0.29528484088607199</c:v>
                </c:pt>
                <c:pt idx="17483" formatCode="General">
                  <c:v>-0.31132251362218399</c:v>
                </c:pt>
                <c:pt idx="17484" formatCode="General">
                  <c:v>-0.32905334984384299</c:v>
                </c:pt>
                <c:pt idx="17485" formatCode="General">
                  <c:v>-0.34814557137925001</c:v>
                </c:pt>
                <c:pt idx="17486" formatCode="General">
                  <c:v>-0.36824811265199298</c:v>
                </c:pt>
                <c:pt idx="17487" formatCode="General">
                  <c:v>-0.38813988540967997</c:v>
                </c:pt>
                <c:pt idx="17488" formatCode="General">
                  <c:v>-0.40629130222767701</c:v>
                </c:pt>
                <c:pt idx="17489" formatCode="General">
                  <c:v>-0.42202469309442597</c:v>
                </c:pt>
                <c:pt idx="17490" formatCode="General">
                  <c:v>-0.43613656680946999</c:v>
                </c:pt>
                <c:pt idx="17491" formatCode="General">
                  <c:v>-0.448420772494175</c:v>
                </c:pt>
                <c:pt idx="17492" formatCode="General">
                  <c:v>-0.458425314864499</c:v>
                </c:pt>
                <c:pt idx="17493" formatCode="General">
                  <c:v>-0.46598085512373799</c:v>
                </c:pt>
                <c:pt idx="17494" formatCode="General">
                  <c:v>-0.470285338240372</c:v>
                </c:pt>
                <c:pt idx="17495" formatCode="General">
                  <c:v>-0.47099603929321698</c:v>
                </c:pt>
                <c:pt idx="17496" formatCode="General">
                  <c:v>-0.46855421889632498</c:v>
                </c:pt>
                <c:pt idx="17497" formatCode="General">
                  <c:v>-0.46350089197013</c:v>
                </c:pt>
                <c:pt idx="17498" formatCode="General">
                  <c:v>-0.455823514942374</c:v>
                </c:pt>
                <c:pt idx="17499" formatCode="General">
                  <c:v>-0.446386568943065</c:v>
                </c:pt>
                <c:pt idx="17500" formatCode="General">
                  <c:v>-0.437464695732804</c:v>
                </c:pt>
                <c:pt idx="17501" formatCode="General">
                  <c:v>-0.43018841541890501</c:v>
                </c:pt>
                <c:pt idx="17502" formatCode="General">
                  <c:v>-0.424201777078346</c:v>
                </c:pt>
                <c:pt idx="17503" formatCode="General">
                  <c:v>-0.41893449259315102</c:v>
                </c:pt>
                <c:pt idx="17504" formatCode="General">
                  <c:v>-0.41406932529594598</c:v>
                </c:pt>
                <c:pt idx="17505" formatCode="General">
                  <c:v>-0.41017335806496302</c:v>
                </c:pt>
                <c:pt idx="17506" formatCode="General">
                  <c:v>-0.40780034845080698</c:v>
                </c:pt>
                <c:pt idx="17507" formatCode="General">
                  <c:v>-0.40696456990497598</c:v>
                </c:pt>
                <c:pt idx="17508" formatCode="General">
                  <c:v>-0.40791100694993798</c:v>
                </c:pt>
                <c:pt idx="17509" formatCode="General">
                  <c:v>-0.41078327256977398</c:v>
                </c:pt>
                <c:pt idx="17510" formatCode="General">
                  <c:v>-0.41474342033765799</c:v>
                </c:pt>
                <c:pt idx="17511" formatCode="General">
                  <c:v>-0.41876681139342797</c:v>
                </c:pt>
                <c:pt idx="17512" formatCode="General">
                  <c:v>-0.422173143911935</c:v>
                </c:pt>
                <c:pt idx="17513" formatCode="General">
                  <c:v>-0.42501053409584799</c:v>
                </c:pt>
                <c:pt idx="17514" formatCode="General">
                  <c:v>-0.42763869204821098</c:v>
                </c:pt>
                <c:pt idx="17515" formatCode="General">
                  <c:v>-0.430310129925074</c:v>
                </c:pt>
                <c:pt idx="17516" formatCode="General">
                  <c:v>-0.43379597107814799</c:v>
                </c:pt>
                <c:pt idx="17517" formatCode="General">
                  <c:v>-0.43868487915887899</c:v>
                </c:pt>
                <c:pt idx="17518" formatCode="General">
                  <c:v>-0.44579270206611699</c:v>
                </c:pt>
                <c:pt idx="17519" formatCode="General">
                  <c:v>-0.45505037684976901</c:v>
                </c:pt>
                <c:pt idx="17520" formatCode="General">
                  <c:v>-0.46440696725775799</c:v>
                </c:pt>
                <c:pt idx="17521" formatCode="General">
                  <c:v>-0.47239224897394699</c:v>
                </c:pt>
                <c:pt idx="17522" formatCode="General">
                  <c:v>-0.47872080315112397</c:v>
                </c:pt>
                <c:pt idx="17523" formatCode="General">
                  <c:v>-0.48284155102619303</c:v>
                </c:pt>
                <c:pt idx="17524" formatCode="General">
                  <c:v>-0.48473535806026802</c:v>
                </c:pt>
                <c:pt idx="17525" formatCode="General">
                  <c:v>-0.48542515893381799</c:v>
                </c:pt>
                <c:pt idx="17526" formatCode="General">
                  <c:v>-0.48564641727699298</c:v>
                </c:pt>
                <c:pt idx="17527" formatCode="General">
                  <c:v>-0.485314078852011</c:v>
                </c:pt>
                <c:pt idx="17528" formatCode="General">
                  <c:v>-0.48346662778969102</c:v>
                </c:pt>
                <c:pt idx="17529" formatCode="General">
                  <c:v>-0.478610635113289</c:v>
                </c:pt>
                <c:pt idx="17530" formatCode="General">
                  <c:v>-0.470115128526987</c:v>
                </c:pt>
                <c:pt idx="17531" formatCode="General">
                  <c:v>-0.45839856000524098</c:v>
                </c:pt>
                <c:pt idx="17532" formatCode="General">
                  <c:v>-0.44497103751459699</c:v>
                </c:pt>
                <c:pt idx="17533" formatCode="General">
                  <c:v>-0.43155400117644599</c:v>
                </c:pt>
                <c:pt idx="17534" formatCode="General">
                  <c:v>-0.41820280230631901</c:v>
                </c:pt>
                <c:pt idx="17535" formatCode="General">
                  <c:v>-0.40480440703925702</c:v>
                </c:pt>
                <c:pt idx="17536" formatCode="General">
                  <c:v>-0.39129880580391901</c:v>
                </c:pt>
                <c:pt idx="17537" formatCode="General">
                  <c:v>-0.37759845564917999</c:v>
                </c:pt>
                <c:pt idx="17538" formatCode="General">
                  <c:v>-0.364126997302054</c:v>
                </c:pt>
                <c:pt idx="17539" formatCode="General">
                  <c:v>-0.35099177623677003</c:v>
                </c:pt>
                <c:pt idx="17540" formatCode="General">
                  <c:v>-0.33904604195652099</c:v>
                </c:pt>
                <c:pt idx="17541" formatCode="General">
                  <c:v>-0.32891679234468102</c:v>
                </c:pt>
                <c:pt idx="17542" formatCode="General">
                  <c:v>-0.32001783789736699</c:v>
                </c:pt>
                <c:pt idx="17543" formatCode="General">
                  <c:v>-0.31180640852022701</c:v>
                </c:pt>
                <c:pt idx="17544" formatCode="General">
                  <c:v>-0.304145095349734</c:v>
                </c:pt>
                <c:pt idx="17545" formatCode="General">
                  <c:v>-0.29621062908565199</c:v>
                </c:pt>
                <c:pt idx="17546" formatCode="General">
                  <c:v>-0.28772351867968499</c:v>
                </c:pt>
                <c:pt idx="17547" formatCode="General">
                  <c:v>-0.27930202445353097</c:v>
                </c:pt>
                <c:pt idx="17548" formatCode="General">
                  <c:v>-0.27162211406565701</c:v>
                </c:pt>
                <c:pt idx="17549" formatCode="General">
                  <c:v>-0.265493549352041</c:v>
                </c:pt>
                <c:pt idx="17550" formatCode="General">
                  <c:v>-0.26152307861904001</c:v>
                </c:pt>
                <c:pt idx="17551" formatCode="General">
                  <c:v>-0.259317073811556</c:v>
                </c:pt>
                <c:pt idx="17552" formatCode="General">
                  <c:v>-0.25842878929486401</c:v>
                </c:pt>
                <c:pt idx="17553" formatCode="General">
                  <c:v>-0.258159824248618</c:v>
                </c:pt>
                <c:pt idx="17554" formatCode="General">
                  <c:v>-0.25717447466844001</c:v>
                </c:pt>
                <c:pt idx="17555" formatCode="General">
                  <c:v>-0.25501060369904199</c:v>
                </c:pt>
                <c:pt idx="17556" formatCode="General">
                  <c:v>-0.251233125516442</c:v>
                </c:pt>
                <c:pt idx="17557" formatCode="General">
                  <c:v>-0.245087536156402</c:v>
                </c:pt>
                <c:pt idx="17558" formatCode="General">
                  <c:v>-0.236340395615839</c:v>
                </c:pt>
                <c:pt idx="17559" formatCode="General">
                  <c:v>-0.22637633371986801</c:v>
                </c:pt>
                <c:pt idx="17560" formatCode="General">
                  <c:v>-0.21628828583350901</c:v>
                </c:pt>
                <c:pt idx="17561" formatCode="General">
                  <c:v>-0.20603918144324501</c:v>
                </c:pt>
                <c:pt idx="17562" formatCode="General">
                  <c:v>-0.19587976934062001</c:v>
                </c:pt>
                <c:pt idx="17563" formatCode="General">
                  <c:v>-0.18548453720554001</c:v>
                </c:pt>
                <c:pt idx="17564" formatCode="General">
                  <c:v>-0.17469025848181899</c:v>
                </c:pt>
                <c:pt idx="17565" formatCode="General">
                  <c:v>-0.16346761220046899</c:v>
                </c:pt>
                <c:pt idx="17566" formatCode="General">
                  <c:v>-0.15237598043460099</c:v>
                </c:pt>
                <c:pt idx="17567" formatCode="General">
                  <c:v>-0.14214549204771901</c:v>
                </c:pt>
                <c:pt idx="17568" formatCode="General">
                  <c:v>-0.13199686242827499</c:v>
                </c:pt>
                <c:pt idx="17569" formatCode="General">
                  <c:v>-0.121137450477262</c:v>
                </c:pt>
                <c:pt idx="17570" formatCode="General">
                  <c:v>-0.109466240823444</c:v>
                </c:pt>
                <c:pt idx="17571" formatCode="General">
                  <c:v>-9.7190194501956595E-2</c:v>
                </c:pt>
                <c:pt idx="17572" formatCode="General">
                  <c:v>-8.48021548781977E-2</c:v>
                </c:pt>
                <c:pt idx="17573" formatCode="General">
                  <c:v>-7.2406000345865196E-2</c:v>
                </c:pt>
                <c:pt idx="17574" formatCode="General">
                  <c:v>-5.9111960118888002E-2</c:v>
                </c:pt>
                <c:pt idx="17575" formatCode="General">
                  <c:v>-4.54785433645402E-2</c:v>
                </c:pt>
                <c:pt idx="17576" formatCode="General">
                  <c:v>-3.3004915124624903E-2</c:v>
                </c:pt>
                <c:pt idx="17577" formatCode="General">
                  <c:v>-2.1489193532576899E-2</c:v>
                </c:pt>
                <c:pt idx="17578" formatCode="General">
                  <c:v>-1.0138691021778799E-2</c:v>
                </c:pt>
                <c:pt idx="17579" formatCode="General">
                  <c:v>1.2854387955686501E-3</c:v>
                </c:pt>
                <c:pt idx="17580" formatCode="General">
                  <c:v>1.19648356798083E-2</c:v>
                </c:pt>
                <c:pt idx="17581" formatCode="General">
                  <c:v>2.14069017276198E-2</c:v>
                </c:pt>
                <c:pt idx="17582" formatCode="General">
                  <c:v>2.9928203955678499E-2</c:v>
                </c:pt>
                <c:pt idx="17583" formatCode="General">
                  <c:v>3.7461854562323899E-2</c:v>
                </c:pt>
                <c:pt idx="17584" formatCode="General">
                  <c:v>4.3819612772500502E-2</c:v>
                </c:pt>
                <c:pt idx="17585" formatCode="General">
                  <c:v>4.88421614759042E-2</c:v>
                </c:pt>
                <c:pt idx="17586" formatCode="General">
                  <c:v>5.3144349236697301E-2</c:v>
                </c:pt>
                <c:pt idx="17587" formatCode="General">
                  <c:v>5.7251508060394002E-2</c:v>
                </c:pt>
                <c:pt idx="17588" formatCode="General">
                  <c:v>6.0993638958140702E-2</c:v>
                </c:pt>
                <c:pt idx="17589" formatCode="General">
                  <c:v>6.4961455624225894E-2</c:v>
                </c:pt>
                <c:pt idx="17590" formatCode="General">
                  <c:v>7.0117180798585102E-2</c:v>
                </c:pt>
                <c:pt idx="17591" formatCode="General">
                  <c:v>7.6242845871769993E-2</c:v>
                </c:pt>
                <c:pt idx="17592" formatCode="General">
                  <c:v>8.24324945075392E-2</c:v>
                </c:pt>
                <c:pt idx="17593" formatCode="General">
                  <c:v>8.8114928960829994E-2</c:v>
                </c:pt>
                <c:pt idx="17594" formatCode="General">
                  <c:v>9.2902796113747604E-2</c:v>
                </c:pt>
                <c:pt idx="17595" formatCode="General">
                  <c:v>9.6695382377431E-2</c:v>
                </c:pt>
                <c:pt idx="17596" formatCode="General">
                  <c:v>9.9653022439214006E-2</c:v>
                </c:pt>
                <c:pt idx="17597" formatCode="General">
                  <c:v>0.101910506210675</c:v>
                </c:pt>
                <c:pt idx="17598" formatCode="General">
                  <c:v>0.104269230217088</c:v>
                </c:pt>
                <c:pt idx="17599" formatCode="General">
                  <c:v>0.107216200121601</c:v>
                </c:pt>
                <c:pt idx="17600" formatCode="General">
                  <c:v>0.11040693465114</c:v>
                </c:pt>
                <c:pt idx="17601" formatCode="General">
                  <c:v>0.114601118643215</c:v>
                </c:pt>
                <c:pt idx="17602" formatCode="General">
                  <c:v>0.120456019534188</c:v>
                </c:pt>
                <c:pt idx="17603" formatCode="General">
                  <c:v>0.12848498254186999</c:v>
                </c:pt>
                <c:pt idx="17604" formatCode="General">
                  <c:v>0.13874540538951899</c:v>
                </c:pt>
                <c:pt idx="17605" formatCode="General">
                  <c:v>0.149779175268</c:v>
                </c:pt>
                <c:pt idx="17606" formatCode="General">
                  <c:v>0.16127635764235901</c:v>
                </c:pt>
                <c:pt idx="17607" formatCode="General">
                  <c:v>0.174799153009076</c:v>
                </c:pt>
                <c:pt idx="17608" formatCode="General">
                  <c:v>0.19066793353452799</c:v>
                </c:pt>
                <c:pt idx="17609" formatCode="General">
                  <c:v>0.20773726132775699</c:v>
                </c:pt>
                <c:pt idx="17610" formatCode="General">
                  <c:v>0.22520512552237401</c:v>
                </c:pt>
                <c:pt idx="17611" formatCode="General">
                  <c:v>0.24165505820050001</c:v>
                </c:pt>
                <c:pt idx="17612" formatCode="General">
                  <c:v>0.25534492556767502</c:v>
                </c:pt>
                <c:pt idx="17613" formatCode="General">
                  <c:v>0.26585937499713902</c:v>
                </c:pt>
                <c:pt idx="17614" formatCode="General">
                  <c:v>0.27407362752595599</c:v>
                </c:pt>
                <c:pt idx="17615" formatCode="General">
                  <c:v>0.28119049679534602</c:v>
                </c:pt>
                <c:pt idx="17616" formatCode="General">
                  <c:v>0.28757358729616</c:v>
                </c:pt>
                <c:pt idx="17617" formatCode="General">
                  <c:v>0.29322691152569802</c:v>
                </c:pt>
                <c:pt idx="17618" formatCode="General">
                  <c:v>0.29795386065733098</c:v>
                </c:pt>
                <c:pt idx="17619" formatCode="General">
                  <c:v>0.300930334162963</c:v>
                </c:pt>
                <c:pt idx="17620" formatCode="General">
                  <c:v>0.30225306771924398</c:v>
                </c:pt>
                <c:pt idx="17621" formatCode="General">
                  <c:v>0.30273511987503898</c:v>
                </c:pt>
                <c:pt idx="17622" formatCode="General">
                  <c:v>0.30223879104672002</c:v>
                </c:pt>
                <c:pt idx="17623" formatCode="General">
                  <c:v>0.30008686000337198</c:v>
                </c:pt>
                <c:pt idx="17624" formatCode="General">
                  <c:v>0.29750900104643202</c:v>
                </c:pt>
                <c:pt idx="17625" formatCode="General">
                  <c:v>0.29653241021091498</c:v>
                </c:pt>
                <c:pt idx="17626" formatCode="General">
                  <c:v>0.29602792004427497</c:v>
                </c:pt>
                <c:pt idx="17627" formatCode="General">
                  <c:v>0.29443232213496201</c:v>
                </c:pt>
                <c:pt idx="17628" formatCode="General">
                  <c:v>0.29209250902168699</c:v>
                </c:pt>
                <c:pt idx="17629" formatCode="General">
                  <c:v>0.28970300677771199</c:v>
                </c:pt>
                <c:pt idx="17630" formatCode="General">
                  <c:v>0.28814792909019699</c:v>
                </c:pt>
                <c:pt idx="17631" formatCode="General">
                  <c:v>0.288008053991268</c:v>
                </c:pt>
                <c:pt idx="17632" formatCode="General">
                  <c:v>0.28845892153233899</c:v>
                </c:pt>
                <c:pt idx="17633" formatCode="General">
                  <c:v>0.288645602415941</c:v>
                </c:pt>
                <c:pt idx="17634" formatCode="General">
                  <c:v>0.289201346761988</c:v>
                </c:pt>
                <c:pt idx="17635" formatCode="General">
                  <c:v>0.29083332797721101</c:v>
                </c:pt>
                <c:pt idx="17636" formatCode="General">
                  <c:v>0.29419303218271597</c:v>
                </c:pt>
                <c:pt idx="17637" formatCode="General">
                  <c:v>0.30023234590944098</c:v>
                </c:pt>
                <c:pt idx="17638" formatCode="General">
                  <c:v>0.30851004068604798</c:v>
                </c:pt>
                <c:pt idx="17639" formatCode="General">
                  <c:v>0.31802349461522</c:v>
                </c:pt>
                <c:pt idx="17640" formatCode="General">
                  <c:v>0.32845118726815198</c:v>
                </c:pt>
                <c:pt idx="17641" formatCode="General">
                  <c:v>0.33922539298968002</c:v>
                </c:pt>
                <c:pt idx="17642" formatCode="General">
                  <c:v>0.349887385672286</c:v>
                </c:pt>
                <c:pt idx="17643" formatCode="General">
                  <c:v>0.36118455061163601</c:v>
                </c:pt>
                <c:pt idx="17644" formatCode="General">
                  <c:v>0.37382680803144602</c:v>
                </c:pt>
                <c:pt idx="17645" formatCode="General">
                  <c:v>0.38756731318479498</c:v>
                </c:pt>
                <c:pt idx="17646" formatCode="General">
                  <c:v>0.40169584900969602</c:v>
                </c:pt>
                <c:pt idx="17647" formatCode="General">
                  <c:v>0.41542268979833102</c:v>
                </c:pt>
                <c:pt idx="17648" formatCode="General">
                  <c:v>0.42823867989029801</c:v>
                </c:pt>
                <c:pt idx="17649" formatCode="General">
                  <c:v>0.43929914795776698</c:v>
                </c:pt>
                <c:pt idx="17650" formatCode="General">
                  <c:v>0.44861075408620599</c:v>
                </c:pt>
                <c:pt idx="17651" formatCode="General">
                  <c:v>0.45656611750629</c:v>
                </c:pt>
                <c:pt idx="17652" formatCode="General">
                  <c:v>0.46241583140827602</c:v>
                </c:pt>
                <c:pt idx="17653" formatCode="General">
                  <c:v>0.46587579399672102</c:v>
                </c:pt>
                <c:pt idx="17654" formatCode="General">
                  <c:v>0.46772119151281899</c:v>
                </c:pt>
                <c:pt idx="17655" formatCode="General">
                  <c:v>0.46828236490058001</c:v>
                </c:pt>
                <c:pt idx="17656" formatCode="General">
                  <c:v>0.46802316356617202</c:v>
                </c:pt>
                <c:pt idx="17657" formatCode="General">
                  <c:v>0.46821840915936602</c:v>
                </c:pt>
                <c:pt idx="17658" formatCode="General">
                  <c:v>0.46909246533318799</c:v>
                </c:pt>
                <c:pt idx="17659" formatCode="General">
                  <c:v>0.47022409112294999</c:v>
                </c:pt>
                <c:pt idx="17660" formatCode="General">
                  <c:v>0.47090994729762697</c:v>
                </c:pt>
                <c:pt idx="17661" formatCode="General">
                  <c:v>0.471051292984631</c:v>
                </c:pt>
                <c:pt idx="17662" formatCode="General">
                  <c:v>0.47052838112860901</c:v>
                </c:pt>
                <c:pt idx="17663" formatCode="General">
                  <c:v>0.46720727647675198</c:v>
                </c:pt>
                <c:pt idx="17664" formatCode="General">
                  <c:v>0.45971482114231599</c:v>
                </c:pt>
                <c:pt idx="17665" formatCode="General">
                  <c:v>0.44927539378896603</c:v>
                </c:pt>
                <c:pt idx="17666" formatCode="General">
                  <c:v>0.43828204210035399</c:v>
                </c:pt>
                <c:pt idx="17667" formatCode="General">
                  <c:v>0.427957362088011</c:v>
                </c:pt>
                <c:pt idx="17668" formatCode="General">
                  <c:v>0.41984718602605497</c:v>
                </c:pt>
                <c:pt idx="17669" formatCode="General">
                  <c:v>0.41497607228824401</c:v>
                </c:pt>
                <c:pt idx="17670" formatCode="General">
                  <c:v>0.4130065332592</c:v>
                </c:pt>
                <c:pt idx="17671" formatCode="General">
                  <c:v>0.414368985118025</c:v>
                </c:pt>
                <c:pt idx="17672" formatCode="General">
                  <c:v>0.418483108207092</c:v>
                </c:pt>
                <c:pt idx="17673" formatCode="General">
                  <c:v>0.424027809662685</c:v>
                </c:pt>
                <c:pt idx="17674" formatCode="General">
                  <c:v>0.43070388654886099</c:v>
                </c:pt>
                <c:pt idx="17675" formatCode="General">
                  <c:v>0.437716013734605</c:v>
                </c:pt>
                <c:pt idx="17676" formatCode="General">
                  <c:v>0.44294880627522099</c:v>
                </c:pt>
                <c:pt idx="17677" formatCode="General">
                  <c:v>0.44590389646230699</c:v>
                </c:pt>
                <c:pt idx="17678" formatCode="General">
                  <c:v>0.44661664811831397</c:v>
                </c:pt>
                <c:pt idx="17679" formatCode="General">
                  <c:v>0.44427874799511902</c:v>
                </c:pt>
                <c:pt idx="17680" formatCode="General">
                  <c:v>0.43893078729674501</c:v>
                </c:pt>
                <c:pt idx="17681" formatCode="General">
                  <c:v>0.43085444859497002</c:v>
                </c:pt>
                <c:pt idx="17682" formatCode="General">
                  <c:v>0.42017145909718101</c:v>
                </c:pt>
                <c:pt idx="17683" formatCode="General">
                  <c:v>0.40799298505081999</c:v>
                </c:pt>
                <c:pt idx="17684" formatCode="General">
                  <c:v>0.39531706117780802</c:v>
                </c:pt>
                <c:pt idx="17685" formatCode="General">
                  <c:v>0.38168191242715199</c:v>
                </c:pt>
                <c:pt idx="17686" formatCode="General">
                  <c:v>0.36630156398929298</c:v>
                </c:pt>
                <c:pt idx="17687" formatCode="General">
                  <c:v>0.34984374081530301</c:v>
                </c:pt>
                <c:pt idx="17688" formatCode="General">
                  <c:v>0.33423885661427</c:v>
                </c:pt>
                <c:pt idx="17689" formatCode="General">
                  <c:v>0.320714328784172</c:v>
                </c:pt>
                <c:pt idx="17690" formatCode="General">
                  <c:v>0.30984832215864599</c:v>
                </c:pt>
                <c:pt idx="17691" formatCode="General">
                  <c:v>0.30139903449766697</c:v>
                </c:pt>
                <c:pt idx="17692" formatCode="General">
                  <c:v>0.29510247738437401</c:v>
                </c:pt>
                <c:pt idx="17693" formatCode="General">
                  <c:v>0.29107535459939798</c:v>
                </c:pt>
                <c:pt idx="17694" formatCode="General">
                  <c:v>0.28990322912807198</c:v>
                </c:pt>
                <c:pt idx="17695" formatCode="General">
                  <c:v>0.29196055707906798</c:v>
                </c:pt>
                <c:pt idx="17696" formatCode="General">
                  <c:v>0.296353982720784</c:v>
                </c:pt>
                <c:pt idx="17697" formatCode="General">
                  <c:v>0.30240210834172498</c:v>
                </c:pt>
                <c:pt idx="17698" formatCode="General">
                  <c:v>0.30955939311380698</c:v>
                </c:pt>
                <c:pt idx="17699" formatCode="General">
                  <c:v>0.31763610065009201</c:v>
                </c:pt>
                <c:pt idx="17700" formatCode="General">
                  <c:v>0.32633012282761897</c:v>
                </c:pt>
                <c:pt idx="17701" formatCode="General">
                  <c:v>0.33449140125905003</c:v>
                </c:pt>
                <c:pt idx="17702" formatCode="General">
                  <c:v>0.34161759893158999</c:v>
                </c:pt>
                <c:pt idx="17703" formatCode="General">
                  <c:v>0.34778031412128302</c:v>
                </c:pt>
                <c:pt idx="17704" formatCode="General">
                  <c:v>0.35317569292708301</c:v>
                </c:pt>
                <c:pt idx="17705" formatCode="General">
                  <c:v>0.35937181461427398</c:v>
                </c:pt>
                <c:pt idx="17706" formatCode="General">
                  <c:v>0.36697917732850599</c:v>
                </c:pt>
                <c:pt idx="17707" formatCode="General">
                  <c:v>0.37513289114244103</c:v>
                </c:pt>
                <c:pt idx="17708" formatCode="General">
                  <c:v>0.38399610352443497</c:v>
                </c:pt>
                <c:pt idx="17709" formatCode="General">
                  <c:v>0.392421536751142</c:v>
                </c:pt>
                <c:pt idx="17710" formatCode="General">
                  <c:v>0.39850551890687802</c:v>
                </c:pt>
                <c:pt idx="17711" formatCode="General">
                  <c:v>0.40179497699856298</c:v>
                </c:pt>
                <c:pt idx="17712" formatCode="General">
                  <c:v>0.40259490911798002</c:v>
                </c:pt>
                <c:pt idx="17713" formatCode="General">
                  <c:v>0.40120019451405597</c:v>
                </c:pt>
                <c:pt idx="17714" formatCode="General">
                  <c:v>0.39797154851057198</c:v>
                </c:pt>
                <c:pt idx="17715" formatCode="General">
                  <c:v>0.39277539235005299</c:v>
                </c:pt>
                <c:pt idx="17716" formatCode="General">
                  <c:v>0.38477088225952299</c:v>
                </c:pt>
                <c:pt idx="17717" formatCode="General">
                  <c:v>0.37394557672323903</c:v>
                </c:pt>
                <c:pt idx="17718" formatCode="General">
                  <c:v>0.36007991093978098</c:v>
                </c:pt>
                <c:pt idx="17719" formatCode="General">
                  <c:v>0.34365272279625803</c:v>
                </c:pt>
                <c:pt idx="17720" formatCode="General">
                  <c:v>0.32580403584579698</c:v>
                </c:pt>
                <c:pt idx="17721" formatCode="General">
                  <c:v>0.30706283216267499</c:v>
                </c:pt>
                <c:pt idx="17722" formatCode="General">
                  <c:v>0.28889244997709301</c:v>
                </c:pt>
                <c:pt idx="17723" formatCode="General">
                  <c:v>0.272295499506503</c:v>
                </c:pt>
                <c:pt idx="17724" formatCode="General">
                  <c:v>0.256512228379708</c:v>
                </c:pt>
                <c:pt idx="17725" formatCode="General">
                  <c:v>0.24171601623462399</c:v>
                </c:pt>
                <c:pt idx="17726" formatCode="General">
                  <c:v>0.22898819357699701</c:v>
                </c:pt>
                <c:pt idx="17727" formatCode="General">
                  <c:v>0.21805352606723699</c:v>
                </c:pt>
                <c:pt idx="17728" formatCode="General">
                  <c:v>0.20857599887470399</c:v>
                </c:pt>
                <c:pt idx="17729" formatCode="General">
                  <c:v>0.20035276952285</c:v>
                </c:pt>
                <c:pt idx="17730" formatCode="General">
                  <c:v>0.19271300475665801</c:v>
                </c:pt>
                <c:pt idx="17731" formatCode="General">
                  <c:v>0.18581244239722799</c:v>
                </c:pt>
                <c:pt idx="17732" formatCode="General">
                  <c:v>0.17977579404383601</c:v>
                </c:pt>
                <c:pt idx="17733" formatCode="General">
                  <c:v>0.174813786035696</c:v>
                </c:pt>
                <c:pt idx="17734" formatCode="General">
                  <c:v>0.17113921601197099</c:v>
                </c:pt>
                <c:pt idx="17735" formatCode="General">
                  <c:v>0.16759981571886001</c:v>
                </c:pt>
                <c:pt idx="17736" formatCode="General">
                  <c:v>0.16382531485833299</c:v>
                </c:pt>
                <c:pt idx="17737" formatCode="General">
                  <c:v>0.15964394584246999</c:v>
                </c:pt>
                <c:pt idx="17738" formatCode="General">
                  <c:v>0.153704126999094</c:v>
                </c:pt>
                <c:pt idx="17739" formatCode="General">
                  <c:v>0.14556097361596801</c:v>
                </c:pt>
                <c:pt idx="17740" formatCode="General">
                  <c:v>0.13573964322366</c:v>
                </c:pt>
                <c:pt idx="17741" formatCode="General">
                  <c:v>0.12439213439439301</c:v>
                </c:pt>
                <c:pt idx="17742" formatCode="General">
                  <c:v>0.110817717331745</c:v>
                </c:pt>
                <c:pt idx="17743" formatCode="General">
                  <c:v>9.4744112489726903E-2</c:v>
                </c:pt>
                <c:pt idx="17744" formatCode="General">
                  <c:v>7.6397637130576707E-2</c:v>
                </c:pt>
                <c:pt idx="17745" formatCode="General">
                  <c:v>5.6174886440610597E-2</c:v>
                </c:pt>
                <c:pt idx="17746" formatCode="General">
                  <c:v>3.48251725192152E-2</c:v>
                </c:pt>
                <c:pt idx="17747" formatCode="General">
                  <c:v>1.3246605388962799E-2</c:v>
                </c:pt>
                <c:pt idx="17748" formatCode="General">
                  <c:v>-7.9923626647510505E-3</c:v>
                </c:pt>
                <c:pt idx="17749" formatCode="General">
                  <c:v>-2.8326628616903299E-2</c:v>
                </c:pt>
                <c:pt idx="17750" formatCode="General">
                  <c:v>-4.75464923581424E-2</c:v>
                </c:pt>
                <c:pt idx="17751" formatCode="General">
                  <c:v>-6.6445156569721206E-2</c:v>
                </c:pt>
                <c:pt idx="17752" formatCode="General">
                  <c:v>-8.5387239723447403E-2</c:v>
                </c:pt>
                <c:pt idx="17753" formatCode="General">
                  <c:v>-0.104104270438251</c:v>
                </c:pt>
                <c:pt idx="17754" formatCode="General">
                  <c:v>-0.120992713474394</c:v>
                </c:pt>
                <c:pt idx="17755" formatCode="General">
                  <c:v>-0.135550334252828</c:v>
                </c:pt>
                <c:pt idx="17756" formatCode="General">
                  <c:v>-0.148381161216841</c:v>
                </c:pt>
                <c:pt idx="17757" formatCode="General">
                  <c:v>-0.158381656236943</c:v>
                </c:pt>
                <c:pt idx="17758" formatCode="General">
                  <c:v>-0.16482293447408999</c:v>
                </c:pt>
                <c:pt idx="17759" formatCode="General">
                  <c:v>-0.167563173904165</c:v>
                </c:pt>
                <c:pt idx="17760" formatCode="General">
                  <c:v>-0.16745541849371501</c:v>
                </c:pt>
                <c:pt idx="17761" formatCode="General">
                  <c:v>-0.16640881517305101</c:v>
                </c:pt>
                <c:pt idx="17762" formatCode="General">
                  <c:v>-0.165862868468199</c:v>
                </c:pt>
                <c:pt idx="17763" formatCode="General">
                  <c:v>-0.16658585279721799</c:v>
                </c:pt>
                <c:pt idx="17764" formatCode="General">
                  <c:v>-0.16811056073349001</c:v>
                </c:pt>
                <c:pt idx="17765" formatCode="General">
                  <c:v>-0.16986900962969401</c:v>
                </c:pt>
                <c:pt idx="17766" formatCode="General">
                  <c:v>-0.17155833810895099</c:v>
                </c:pt>
                <c:pt idx="17767" formatCode="General">
                  <c:v>-0.17296650630215901</c:v>
                </c:pt>
                <c:pt idx="17768" formatCode="General">
                  <c:v>-0.17433537054026799</c:v>
                </c:pt>
                <c:pt idx="17769" formatCode="General">
                  <c:v>-0.176924662656158</c:v>
                </c:pt>
                <c:pt idx="17770" formatCode="General">
                  <c:v>-0.181874060561871</c:v>
                </c:pt>
                <c:pt idx="17771" formatCode="General">
                  <c:v>-0.18897145834055601</c:v>
                </c:pt>
                <c:pt idx="17772" formatCode="General">
                  <c:v>-0.197448226774912</c:v>
                </c:pt>
                <c:pt idx="17773" formatCode="General">
                  <c:v>-0.207263435547235</c:v>
                </c:pt>
                <c:pt idx="17774" formatCode="General">
                  <c:v>-0.218992013423561</c:v>
                </c:pt>
                <c:pt idx="17775" formatCode="General">
                  <c:v>-0.232511158429107</c:v>
                </c:pt>
                <c:pt idx="17776" formatCode="General">
                  <c:v>-0.247070299907588</c:v>
                </c:pt>
                <c:pt idx="17777" formatCode="General">
                  <c:v>-0.26204650406842001</c:v>
                </c:pt>
                <c:pt idx="17778" formatCode="General">
                  <c:v>-0.27737612085513902</c:v>
                </c:pt>
                <c:pt idx="17779" formatCode="General">
                  <c:v>-0.29271677101648103</c:v>
                </c:pt>
                <c:pt idx="17780" formatCode="General">
                  <c:v>-0.30686465444828598</c:v>
                </c:pt>
                <c:pt idx="17781" formatCode="General">
                  <c:v>-0.31900717206496998</c:v>
                </c:pt>
                <c:pt idx="17782" formatCode="General">
                  <c:v>-0.32964256368678702</c:v>
                </c:pt>
                <c:pt idx="17783" formatCode="General">
                  <c:v>-0.33979483982085501</c:v>
                </c:pt>
                <c:pt idx="17784" formatCode="General">
                  <c:v>-0.350282686170865</c:v>
                </c:pt>
                <c:pt idx="17785" formatCode="General">
                  <c:v>-0.36174601950003998</c:v>
                </c:pt>
                <c:pt idx="17786" formatCode="General">
                  <c:v>-0.37406215272164201</c:v>
                </c:pt>
                <c:pt idx="17787" formatCode="General">
                  <c:v>-0.38637814157379302</c:v>
                </c:pt>
                <c:pt idx="17788" formatCode="General">
                  <c:v>-0.39808765147435698</c:v>
                </c:pt>
                <c:pt idx="17789" formatCode="General">
                  <c:v>-0.40865554834085199</c:v>
                </c:pt>
                <c:pt idx="17790" formatCode="General">
                  <c:v>-0.41694454543324899</c:v>
                </c:pt>
                <c:pt idx="17791" formatCode="General">
                  <c:v>-0.42302897029515701</c:v>
                </c:pt>
                <c:pt idx="17792" formatCode="General">
                  <c:v>-0.42749933658939598</c:v>
                </c:pt>
                <c:pt idx="17793" formatCode="General">
                  <c:v>-0.43048537750099097</c:v>
                </c:pt>
                <c:pt idx="17794" formatCode="General">
                  <c:v>-0.43303778612315802</c:v>
                </c:pt>
                <c:pt idx="17795" formatCode="General">
                  <c:v>-0.43545074295835301</c:v>
                </c:pt>
                <c:pt idx="17796" formatCode="General">
                  <c:v>-0.43724605478127498</c:v>
                </c:pt>
                <c:pt idx="17797" formatCode="General">
                  <c:v>-0.43801261017370802</c:v>
                </c:pt>
                <c:pt idx="17798" formatCode="General">
                  <c:v>-0.437336205031578</c:v>
                </c:pt>
                <c:pt idx="17799" formatCode="General">
                  <c:v>-0.435602949856016</c:v>
                </c:pt>
                <c:pt idx="17800" formatCode="General">
                  <c:v>-0.43299300071559599</c:v>
                </c:pt>
                <c:pt idx="17801" formatCode="General">
                  <c:v>-0.42957995778500202</c:v>
                </c:pt>
                <c:pt idx="17802" formatCode="General">
                  <c:v>-0.42582563932011402</c:v>
                </c:pt>
                <c:pt idx="17803" formatCode="General">
                  <c:v>-0.42142070604112902</c:v>
                </c:pt>
                <c:pt idx="17804" formatCode="General">
                  <c:v>-0.41642544483487698</c:v>
                </c:pt>
                <c:pt idx="17805" formatCode="General">
                  <c:v>-0.41145412314685997</c:v>
                </c:pt>
                <c:pt idx="17806" formatCode="General">
                  <c:v>-0.40697415929790198</c:v>
                </c:pt>
                <c:pt idx="17807" formatCode="General">
                  <c:v>-0.40343718847784199</c:v>
                </c:pt>
                <c:pt idx="17808" formatCode="General">
                  <c:v>-0.40097570746250599</c:v>
                </c:pt>
                <c:pt idx="17809" formatCode="General">
                  <c:v>-0.39909287973107299</c:v>
                </c:pt>
                <c:pt idx="17810" formatCode="General">
                  <c:v>-0.39829129260037499</c:v>
                </c:pt>
                <c:pt idx="17811" formatCode="General">
                  <c:v>-0.39929393197922602</c:v>
                </c:pt>
                <c:pt idx="17812" formatCode="General">
                  <c:v>-0.401901539594687</c:v>
                </c:pt>
                <c:pt idx="17813" formatCode="General">
                  <c:v>-0.40659749339662299</c:v>
                </c:pt>
                <c:pt idx="17814" formatCode="General">
                  <c:v>-0.41384851737992701</c:v>
                </c:pt>
                <c:pt idx="17815" formatCode="General">
                  <c:v>-0.42299299047605798</c:v>
                </c:pt>
                <c:pt idx="17816" formatCode="General">
                  <c:v>-0.43372528578068298</c:v>
                </c:pt>
                <c:pt idx="17817" formatCode="General">
                  <c:v>-0.44618766669276999</c:v>
                </c:pt>
                <c:pt idx="17818" formatCode="General">
                  <c:v>-0.45909103805819401</c:v>
                </c:pt>
                <c:pt idx="17819" formatCode="General">
                  <c:v>-0.47098225474420802</c:v>
                </c:pt>
                <c:pt idx="17820" formatCode="General">
                  <c:v>-0.48213553761678501</c:v>
                </c:pt>
                <c:pt idx="17821" formatCode="General">
                  <c:v>-0.493266457045547</c:v>
                </c:pt>
                <c:pt idx="17822" formatCode="General">
                  <c:v>-0.503883573842555</c:v>
                </c:pt>
                <c:pt idx="17823" formatCode="General">
                  <c:v>-0.51333012949389001</c:v>
                </c:pt>
                <c:pt idx="17824" formatCode="General">
                  <c:v>-0.519898646393259</c:v>
                </c:pt>
                <c:pt idx="17825" formatCode="General">
                  <c:v>-0.52193454804501904</c:v>
                </c:pt>
                <c:pt idx="17826" formatCode="General">
                  <c:v>-0.51869544834467796</c:v>
                </c:pt>
                <c:pt idx="17827" formatCode="General">
                  <c:v>-0.51048819719979499</c:v>
                </c:pt>
                <c:pt idx="17828" formatCode="General">
                  <c:v>-0.49870599051833397</c:v>
                </c:pt>
                <c:pt idx="17829" formatCode="General">
                  <c:v>-0.48340146326096001</c:v>
                </c:pt>
                <c:pt idx="17830" formatCode="General">
                  <c:v>-0.46517686599510299</c:v>
                </c:pt>
                <c:pt idx="17831" formatCode="General">
                  <c:v>-0.44588551940732002</c:v>
                </c:pt>
                <c:pt idx="17832" formatCode="General">
                  <c:v>-0.42661867987670099</c:v>
                </c:pt>
                <c:pt idx="17833" formatCode="General">
                  <c:v>-0.40774735468842399</c:v>
                </c:pt>
                <c:pt idx="17834" formatCode="General">
                  <c:v>-0.389217884463602</c:v>
                </c:pt>
                <c:pt idx="17835" formatCode="General">
                  <c:v>-0.37022265037760599</c:v>
                </c:pt>
                <c:pt idx="17836" formatCode="General">
                  <c:v>-0.35065063460941698</c:v>
                </c:pt>
                <c:pt idx="17837" formatCode="General">
                  <c:v>-0.33214201637575802</c:v>
                </c:pt>
                <c:pt idx="17838" formatCode="General">
                  <c:v>-0.31562680923128</c:v>
                </c:pt>
                <c:pt idx="17839" formatCode="General">
                  <c:v>-0.30039733933017099</c:v>
                </c:pt>
                <c:pt idx="17840" formatCode="General">
                  <c:v>-0.28647825493227103</c:v>
                </c:pt>
                <c:pt idx="17841" formatCode="General">
                  <c:v>-0.27453529454551201</c:v>
                </c:pt>
                <c:pt idx="17842" formatCode="General">
                  <c:v>-0.26471073536672102</c:v>
                </c:pt>
                <c:pt idx="17843" formatCode="General">
                  <c:v>-0.25668380220082698</c:v>
                </c:pt>
                <c:pt idx="17844" formatCode="General">
                  <c:v>-0.25103000915934098</c:v>
                </c:pt>
                <c:pt idx="17845" formatCode="General">
                  <c:v>-0.24847283862442801</c:v>
                </c:pt>
                <c:pt idx="17846" formatCode="General">
                  <c:v>-0.24828373535403001</c:v>
                </c:pt>
                <c:pt idx="17847" formatCode="General">
                  <c:v>-0.24970821814410801</c:v>
                </c:pt>
                <c:pt idx="17848" formatCode="General">
                  <c:v>-0.25248226120594702</c:v>
                </c:pt>
                <c:pt idx="17849" formatCode="General">
                  <c:v>-0.256624999278671</c:v>
                </c:pt>
                <c:pt idx="17850" formatCode="General">
                  <c:v>-0.26194958585749401</c:v>
                </c:pt>
                <c:pt idx="17851" formatCode="General">
                  <c:v>-0.26752810994871301</c:v>
                </c:pt>
                <c:pt idx="17852" formatCode="General">
                  <c:v>-0.271937728370447</c:v>
                </c:pt>
                <c:pt idx="17853" formatCode="General">
                  <c:v>-0.27492826073174698</c:v>
                </c:pt>
                <c:pt idx="17854" formatCode="General">
                  <c:v>-0.27660960249861499</c:v>
                </c:pt>
                <c:pt idx="17855" formatCode="General">
                  <c:v>-0.27606364109881798</c:v>
                </c:pt>
                <c:pt idx="17856" formatCode="General">
                  <c:v>-0.27316013841176601</c:v>
                </c:pt>
                <c:pt idx="17857" formatCode="General">
                  <c:v>-0.26885332261862099</c:v>
                </c:pt>
                <c:pt idx="17858" formatCode="General">
                  <c:v>-0.26461939519438599</c:v>
                </c:pt>
                <c:pt idx="17859" formatCode="General">
                  <c:v>-0.26008892417836199</c:v>
                </c:pt>
                <c:pt idx="17860" formatCode="General">
                  <c:v>-0.25398041793020898</c:v>
                </c:pt>
                <c:pt idx="17861" formatCode="General">
                  <c:v>-0.246495571525808</c:v>
                </c:pt>
                <c:pt idx="17862" formatCode="General">
                  <c:v>-0.23632639919164899</c:v>
                </c:pt>
                <c:pt idx="17863" formatCode="General">
                  <c:v>-0.223197579798115</c:v>
                </c:pt>
                <c:pt idx="17864" formatCode="General">
                  <c:v>-0.209193802244757</c:v>
                </c:pt>
                <c:pt idx="17865" formatCode="General">
                  <c:v>-0.195251076149315</c:v>
                </c:pt>
                <c:pt idx="17866" formatCode="General">
                  <c:v>-0.18161029696911701</c:v>
                </c:pt>
                <c:pt idx="17867" formatCode="General">
                  <c:v>-0.16859475138475699</c:v>
                </c:pt>
                <c:pt idx="17868" formatCode="General">
                  <c:v>-0.15711197024628801</c:v>
                </c:pt>
                <c:pt idx="17869" formatCode="General">
                  <c:v>-0.14750354525264101</c:v>
                </c:pt>
                <c:pt idx="17870" formatCode="General">
                  <c:v>-0.13886865533006201</c:v>
                </c:pt>
                <c:pt idx="17871" formatCode="General">
                  <c:v>-0.13079053124620099</c:v>
                </c:pt>
                <c:pt idx="17872" formatCode="General">
                  <c:v>-0.122696900157299</c:v>
                </c:pt>
                <c:pt idx="17873" formatCode="General">
                  <c:v>-0.114417070439186</c:v>
                </c:pt>
                <c:pt idx="17874" formatCode="General">
                  <c:v>-0.10657969886417799</c:v>
                </c:pt>
                <c:pt idx="17875" formatCode="General">
                  <c:v>-9.9487141326570397E-2</c:v>
                </c:pt>
                <c:pt idx="17876" formatCode="General">
                  <c:v>-9.3347783178631599E-2</c:v>
                </c:pt>
                <c:pt idx="17877" formatCode="General">
                  <c:v>-8.8061881454405203E-2</c:v>
                </c:pt>
                <c:pt idx="17878" formatCode="General">
                  <c:v>-8.3771193166527702E-2</c:v>
                </c:pt>
                <c:pt idx="17879" formatCode="General">
                  <c:v>-8.1362451043971107E-2</c:v>
                </c:pt>
                <c:pt idx="17880" formatCode="General">
                  <c:v>-8.0743937482798303E-2</c:v>
                </c:pt>
                <c:pt idx="17881" formatCode="General">
                  <c:v>-8.0766353080119202E-2</c:v>
                </c:pt>
                <c:pt idx="17882" formatCode="General">
                  <c:v>-8.0693574035868396E-2</c:v>
                </c:pt>
                <c:pt idx="17883" formatCode="General">
                  <c:v>-8.04058856929213E-2</c:v>
                </c:pt>
                <c:pt idx="17884" formatCode="General">
                  <c:v>-8.0343312709742001E-2</c:v>
                </c:pt>
                <c:pt idx="17885" formatCode="General">
                  <c:v>-7.9934808490746204E-2</c:v>
                </c:pt>
                <c:pt idx="17886" formatCode="General">
                  <c:v>-7.8971178432003006E-2</c:v>
                </c:pt>
                <c:pt idx="17887" formatCode="General">
                  <c:v>-7.7414713212250505E-2</c:v>
                </c:pt>
                <c:pt idx="17888" formatCode="General">
                  <c:v>-7.4682977830639596E-2</c:v>
                </c:pt>
                <c:pt idx="17889" formatCode="General">
                  <c:v>-7.14684934862823E-2</c:v>
                </c:pt>
                <c:pt idx="17890" formatCode="General">
                  <c:v>-6.8059958022653605E-2</c:v>
                </c:pt>
                <c:pt idx="17891" formatCode="General">
                  <c:v>-6.4121975330328193E-2</c:v>
                </c:pt>
                <c:pt idx="17892" formatCode="General">
                  <c:v>-5.9598511069939103E-2</c:v>
                </c:pt>
                <c:pt idx="17893" formatCode="General">
                  <c:v>-5.4977105809988498E-2</c:v>
                </c:pt>
                <c:pt idx="17894" formatCode="General">
                  <c:v>-5.1041955210511698E-2</c:v>
                </c:pt>
                <c:pt idx="17895" formatCode="General">
                  <c:v>-4.7061319290100101E-2</c:v>
                </c:pt>
                <c:pt idx="17896" formatCode="General">
                  <c:v>-4.22796199719025E-2</c:v>
                </c:pt>
                <c:pt idx="17897" formatCode="General">
                  <c:v>-3.68438093328321E-2</c:v>
                </c:pt>
                <c:pt idx="17898" formatCode="General">
                  <c:v>-3.0495569660720399E-2</c:v>
                </c:pt>
                <c:pt idx="17899" formatCode="General">
                  <c:v>-2.2859256605532501E-2</c:v>
                </c:pt>
                <c:pt idx="17900" formatCode="General">
                  <c:v>-1.3494697393617E-2</c:v>
                </c:pt>
                <c:pt idx="17901" formatCode="General">
                  <c:v>-2.1382406971958701E-3</c:v>
                </c:pt>
                <c:pt idx="17902" formatCode="General">
                  <c:v>1.12393223055935E-2</c:v>
                </c:pt>
                <c:pt idx="17903" formatCode="General">
                  <c:v>2.66341897665987E-2</c:v>
                </c:pt>
                <c:pt idx="17904" formatCode="General">
                  <c:v>4.3723838087192601E-2</c:v>
                </c:pt>
                <c:pt idx="17905" formatCode="General">
                  <c:v>6.1241345152649201E-2</c:v>
                </c:pt>
                <c:pt idx="17906" formatCode="General">
                  <c:v>7.8416621592385993E-2</c:v>
                </c:pt>
                <c:pt idx="17907" formatCode="General">
                  <c:v>9.4820846555364699E-2</c:v>
                </c:pt>
                <c:pt idx="17908" formatCode="General">
                  <c:v>0.109957134346335</c:v>
                </c:pt>
                <c:pt idx="17909" formatCode="General">
                  <c:v>0.123744187117499</c:v>
                </c:pt>
                <c:pt idx="17910" formatCode="General">
                  <c:v>0.13514763639878</c:v>
                </c:pt>
                <c:pt idx="17911" formatCode="General">
                  <c:v>0.143293607992588</c:v>
                </c:pt>
                <c:pt idx="17912" formatCode="General">
                  <c:v>0.148990686018172</c:v>
                </c:pt>
                <c:pt idx="17913" formatCode="General">
                  <c:v>0.152548690214381</c:v>
                </c:pt>
                <c:pt idx="17914" formatCode="General">
                  <c:v>0.153118222014476</c:v>
                </c:pt>
                <c:pt idx="17915" formatCode="General">
                  <c:v>0.15125630623752101</c:v>
                </c:pt>
                <c:pt idx="17916" formatCode="General">
                  <c:v>0.14777936162265201</c:v>
                </c:pt>
                <c:pt idx="17917" formatCode="General">
                  <c:v>0.143176070340403</c:v>
                </c:pt>
                <c:pt idx="17918" formatCode="General">
                  <c:v>0.137987606637997</c:v>
                </c:pt>
                <c:pt idx="17919" formatCode="General">
                  <c:v>0.13254727713248801</c:v>
                </c:pt>
                <c:pt idx="17920" formatCode="General">
                  <c:v>0.128023125792214</c:v>
                </c:pt>
                <c:pt idx="17921" formatCode="General">
                  <c:v>0.125775779172732</c:v>
                </c:pt>
                <c:pt idx="17922" formatCode="General">
                  <c:v>0.12593130514366599</c:v>
                </c:pt>
                <c:pt idx="17923" formatCode="General">
                  <c:v>0.12779874828059601</c:v>
                </c:pt>
                <c:pt idx="17924" formatCode="General">
                  <c:v>0.13087016062370799</c:v>
                </c:pt>
                <c:pt idx="17925" formatCode="General">
                  <c:v>0.13459285324849399</c:v>
                </c:pt>
                <c:pt idx="17926" formatCode="General">
                  <c:v>0.139291920493678</c:v>
                </c:pt>
                <c:pt idx="17927" formatCode="General">
                  <c:v>0.14539460973613</c:v>
                </c:pt>
                <c:pt idx="17928" formatCode="General">
                  <c:v>0.15289089108412901</c:v>
                </c:pt>
                <c:pt idx="17929" formatCode="General">
                  <c:v>0.161125650798839</c:v>
                </c:pt>
                <c:pt idx="17930" formatCode="General">
                  <c:v>0.169801039827604</c:v>
                </c:pt>
                <c:pt idx="17931" formatCode="General">
                  <c:v>0.17965936713545699</c:v>
                </c:pt>
                <c:pt idx="17932" formatCode="General">
                  <c:v>0.19011779590783001</c:v>
                </c:pt>
                <c:pt idx="17933" formatCode="General">
                  <c:v>0.20010229618036199</c:v>
                </c:pt>
                <c:pt idx="17934" formatCode="General">
                  <c:v>0.20933979206178699</c:v>
                </c:pt>
                <c:pt idx="17935" formatCode="General">
                  <c:v>0.21825498198785701</c:v>
                </c:pt>
                <c:pt idx="17936" formatCode="General">
                  <c:v>0.22688667231732201</c:v>
                </c:pt>
                <c:pt idx="17937" formatCode="General">
                  <c:v>0.23467429203770701</c:v>
                </c:pt>
                <c:pt idx="17938" formatCode="General">
                  <c:v>0.24102728369163701</c:v>
                </c:pt>
                <c:pt idx="17939" formatCode="General">
                  <c:v>0.24484585067378101</c:v>
                </c:pt>
                <c:pt idx="17940" formatCode="General">
                  <c:v>0.245422554403563</c:v>
                </c:pt>
                <c:pt idx="17941" formatCode="General">
                  <c:v>0.24314074119328299</c:v>
                </c:pt>
                <c:pt idx="17942" formatCode="General">
                  <c:v>0.238945774062821</c:v>
                </c:pt>
                <c:pt idx="17943" formatCode="General">
                  <c:v>0.23396512566383801</c:v>
                </c:pt>
                <c:pt idx="17944" formatCode="General">
                  <c:v>0.22893872752665201</c:v>
                </c:pt>
                <c:pt idx="17945" formatCode="General">
                  <c:v>0.223906054656136</c:v>
                </c:pt>
                <c:pt idx="17946" formatCode="General">
                  <c:v>0.218504017532751</c:v>
                </c:pt>
                <c:pt idx="17947" formatCode="General">
                  <c:v>0.21261997130400501</c:v>
                </c:pt>
                <c:pt idx="17948" formatCode="General">
                  <c:v>0.20657321176099</c:v>
                </c:pt>
                <c:pt idx="17949" formatCode="General">
                  <c:v>0.20063287597575999</c:v>
                </c:pt>
                <c:pt idx="17950" formatCode="General">
                  <c:v>0.19477767778070201</c:v>
                </c:pt>
                <c:pt idx="17951" formatCode="General">
                  <c:v>0.18883820967961201</c:v>
                </c:pt>
                <c:pt idx="17952" formatCode="General">
                  <c:v>0.18325344116221701</c:v>
                </c:pt>
                <c:pt idx="17953" formatCode="General">
                  <c:v>0.17905849315615999</c:v>
                </c:pt>
                <c:pt idx="17954" formatCode="General">
                  <c:v>0.17659327591371601</c:v>
                </c:pt>
                <c:pt idx="17955" formatCode="General">
                  <c:v>0.175176515150711</c:v>
                </c:pt>
                <c:pt idx="17956" formatCode="General">
                  <c:v>0.174189081519245</c:v>
                </c:pt>
                <c:pt idx="17957" formatCode="General">
                  <c:v>0.17357705556765399</c:v>
                </c:pt>
                <c:pt idx="17958" formatCode="General">
                  <c:v>0.173374316591109</c:v>
                </c:pt>
                <c:pt idx="17959" formatCode="General">
                  <c:v>0.17303354334725199</c:v>
                </c:pt>
                <c:pt idx="17960" formatCode="General">
                  <c:v>0.172633537075086</c:v>
                </c:pt>
                <c:pt idx="17961" formatCode="General">
                  <c:v>0.17302997884157001</c:v>
                </c:pt>
                <c:pt idx="17962" formatCode="General">
                  <c:v>0.17422337681092101</c:v>
                </c:pt>
                <c:pt idx="17963" formatCode="General">
                  <c:v>0.17648204145589599</c:v>
                </c:pt>
                <c:pt idx="17964" formatCode="General">
                  <c:v>0.17992574830685501</c:v>
                </c:pt>
                <c:pt idx="17965" formatCode="General">
                  <c:v>0.18382517757960001</c:v>
                </c:pt>
                <c:pt idx="17966" formatCode="General">
                  <c:v>0.188198287712388</c:v>
                </c:pt>
                <c:pt idx="17967" formatCode="General">
                  <c:v>0.193811848542051</c:v>
                </c:pt>
                <c:pt idx="17968" formatCode="General">
                  <c:v>0.20132832039562501</c:v>
                </c:pt>
                <c:pt idx="17969" formatCode="General">
                  <c:v>0.210635889936089</c:v>
                </c:pt>
                <c:pt idx="17970" formatCode="General">
                  <c:v>0.22106867522085499</c:v>
                </c:pt>
                <c:pt idx="17971" formatCode="General">
                  <c:v>0.231207102651143</c:v>
                </c:pt>
                <c:pt idx="17972" formatCode="General">
                  <c:v>0.239666956700197</c:v>
                </c:pt>
                <c:pt idx="17973" formatCode="General">
                  <c:v>0.245545331591834</c:v>
                </c:pt>
                <c:pt idx="17974" formatCode="General">
                  <c:v>0.248986416876852</c:v>
                </c:pt>
                <c:pt idx="17975" formatCode="General">
                  <c:v>0.25118223687261598</c:v>
                </c:pt>
                <c:pt idx="17976" formatCode="General">
                  <c:v>0.25237869800490897</c:v>
                </c:pt>
                <c:pt idx="17977" formatCode="General">
                  <c:v>0.252655508421195</c:v>
                </c:pt>
                <c:pt idx="17978" formatCode="General">
                  <c:v>0.25216945994883699</c:v>
                </c:pt>
                <c:pt idx="17979" formatCode="General">
                  <c:v>0.25075184066223</c:v>
                </c:pt>
                <c:pt idx="17980" formatCode="General">
                  <c:v>0.24832491514862501</c:v>
                </c:pt>
                <c:pt idx="17981" formatCode="General">
                  <c:v>0.24488536297018501</c:v>
                </c:pt>
                <c:pt idx="17982" formatCode="General">
                  <c:v>0.238754844428297</c:v>
                </c:pt>
                <c:pt idx="17983" formatCode="General">
                  <c:v>0.22851005159214199</c:v>
                </c:pt>
                <c:pt idx="17984" formatCode="General">
                  <c:v>0.21534858018443301</c:v>
                </c:pt>
                <c:pt idx="17985" formatCode="General">
                  <c:v>0.200273217218604</c:v>
                </c:pt>
                <c:pt idx="17986" formatCode="General">
                  <c:v>0.18427510300499</c:v>
                </c:pt>
                <c:pt idx="17987" formatCode="General">
                  <c:v>0.16785075563327601</c:v>
                </c:pt>
                <c:pt idx="17988" formatCode="General">
                  <c:v>0.15033374968106</c:v>
                </c:pt>
                <c:pt idx="17989" formatCode="General">
                  <c:v>0.131998332547381</c:v>
                </c:pt>
                <c:pt idx="17990" formatCode="General">
                  <c:v>0.11449700397564699</c:v>
                </c:pt>
                <c:pt idx="17991" formatCode="General">
                  <c:v>9.8004082006441895E-2</c:v>
                </c:pt>
                <c:pt idx="17992" formatCode="General">
                  <c:v>8.1909409537177999E-2</c:v>
                </c:pt>
                <c:pt idx="17993" formatCode="General">
                  <c:v>6.6889706191848503E-2</c:v>
                </c:pt>
                <c:pt idx="17994" formatCode="General">
                  <c:v>5.4048391406302403E-2</c:v>
                </c:pt>
                <c:pt idx="17995" formatCode="General">
                  <c:v>4.41397685300172E-2</c:v>
                </c:pt>
                <c:pt idx="17996" formatCode="General">
                  <c:v>3.6880972481463797E-2</c:v>
                </c:pt>
                <c:pt idx="17997" formatCode="General">
                  <c:v>3.2110415806482599E-2</c:v>
                </c:pt>
                <c:pt idx="17998" formatCode="General">
                  <c:v>3.0279258115865001E-2</c:v>
                </c:pt>
                <c:pt idx="17999" formatCode="General">
                  <c:v>3.1937380953578398E-2</c:v>
                </c:pt>
                <c:pt idx="18000" formatCode="General">
                  <c:v>3.68560879245892E-2</c:v>
                </c:pt>
                <c:pt idx="18001" formatCode="General">
                  <c:v>4.42367379308082E-2</c:v>
                </c:pt>
                <c:pt idx="18002" formatCode="General">
                  <c:v>5.3296108616203798E-2</c:v>
                </c:pt>
                <c:pt idx="18003" formatCode="General">
                  <c:v>6.3096445386132599E-2</c:v>
                </c:pt>
                <c:pt idx="18004" formatCode="General">
                  <c:v>7.2350774632445602E-2</c:v>
                </c:pt>
                <c:pt idx="18005" formatCode="General">
                  <c:v>7.9780089088121606E-2</c:v>
                </c:pt>
                <c:pt idx="18006" formatCode="General">
                  <c:v>8.4792193714383193E-2</c:v>
                </c:pt>
                <c:pt idx="18007" formatCode="General">
                  <c:v>8.8226367854687807E-2</c:v>
                </c:pt>
                <c:pt idx="18008" formatCode="General">
                  <c:v>9.0847187306859395E-2</c:v>
                </c:pt>
                <c:pt idx="18009" formatCode="General">
                  <c:v>9.34538590882453E-2</c:v>
                </c:pt>
                <c:pt idx="18010" formatCode="General">
                  <c:v>9.6244017054081504E-2</c:v>
                </c:pt>
                <c:pt idx="18011" formatCode="General">
                  <c:v>9.7931839729597195E-2</c:v>
                </c:pt>
                <c:pt idx="18012" formatCode="General">
                  <c:v>9.83315106385379E-2</c:v>
                </c:pt>
                <c:pt idx="18013" formatCode="General">
                  <c:v>9.7967702841220194E-2</c:v>
                </c:pt>
                <c:pt idx="18014" formatCode="General">
                  <c:v>9.7027859668373295E-2</c:v>
                </c:pt>
                <c:pt idx="18015" formatCode="General">
                  <c:v>9.5746062097717605E-2</c:v>
                </c:pt>
                <c:pt idx="18016" formatCode="General">
                  <c:v>9.4020866384040905E-2</c:v>
                </c:pt>
                <c:pt idx="18017" formatCode="General">
                  <c:v>9.2052558819364999E-2</c:v>
                </c:pt>
                <c:pt idx="18018" formatCode="General">
                  <c:v>9.0530104431523498E-2</c:v>
                </c:pt>
                <c:pt idx="18019" formatCode="General">
                  <c:v>8.9298365203255903E-2</c:v>
                </c:pt>
                <c:pt idx="18020" formatCode="General">
                  <c:v>8.7934728656499705E-2</c:v>
                </c:pt>
                <c:pt idx="18021" formatCode="General">
                  <c:v>8.6500383488195096E-2</c:v>
                </c:pt>
                <c:pt idx="18022" formatCode="General">
                  <c:v>8.4536836580168195E-2</c:v>
                </c:pt>
                <c:pt idx="18023" formatCode="General">
                  <c:v>8.1882876500275398E-2</c:v>
                </c:pt>
                <c:pt idx="18024" formatCode="General">
                  <c:v>7.8904728181137501E-2</c:v>
                </c:pt>
                <c:pt idx="18025" formatCode="General">
                  <c:v>7.6040298649193705E-2</c:v>
                </c:pt>
                <c:pt idx="18026" formatCode="General">
                  <c:v>7.3853722968563906E-2</c:v>
                </c:pt>
                <c:pt idx="18027" formatCode="General">
                  <c:v>7.2409820380960804E-2</c:v>
                </c:pt>
                <c:pt idx="18028" formatCode="General">
                  <c:v>7.1517659377631299E-2</c:v>
                </c:pt>
                <c:pt idx="18029" formatCode="General">
                  <c:v>7.0934746350621802E-2</c:v>
                </c:pt>
                <c:pt idx="18030" formatCode="General">
                  <c:v>7.0403096683579802E-2</c:v>
                </c:pt>
                <c:pt idx="18031" formatCode="General">
                  <c:v>6.8631100214459506E-2</c:v>
                </c:pt>
                <c:pt idx="18032" formatCode="General">
                  <c:v>6.4400685046505798E-2</c:v>
                </c:pt>
                <c:pt idx="18033" formatCode="General">
                  <c:v>5.8541268054624902E-2</c:v>
                </c:pt>
                <c:pt idx="18034" formatCode="General">
                  <c:v>5.1499872406561703E-2</c:v>
                </c:pt>
                <c:pt idx="18035" formatCode="General">
                  <c:v>4.3764023369082902E-2</c:v>
                </c:pt>
                <c:pt idx="18036" formatCode="General">
                  <c:v>3.6079061693110197E-2</c:v>
                </c:pt>
                <c:pt idx="18037" formatCode="General">
                  <c:v>2.7851391030618601E-2</c:v>
                </c:pt>
                <c:pt idx="18038" formatCode="General">
                  <c:v>1.93481188245158E-2</c:v>
                </c:pt>
                <c:pt idx="18039" formatCode="General">
                  <c:v>1.1236154345197299E-2</c:v>
                </c:pt>
                <c:pt idx="18040" formatCode="General">
                  <c:v>3.4481066574239801E-3</c:v>
                </c:pt>
                <c:pt idx="18041" formatCode="General">
                  <c:v>-4.1219144262714703E-3</c:v>
                </c:pt>
                <c:pt idx="18042" formatCode="General">
                  <c:v>-1.17335041810906E-2</c:v>
                </c:pt>
                <c:pt idx="18043" formatCode="General">
                  <c:v>-2.01799345977649E-2</c:v>
                </c:pt>
                <c:pt idx="18044" formatCode="General">
                  <c:v>-3.03837356326234E-2</c:v>
                </c:pt>
                <c:pt idx="18045" formatCode="General">
                  <c:v>-4.2044885944568601E-2</c:v>
                </c:pt>
                <c:pt idx="18046" formatCode="General">
                  <c:v>-5.4187684380246501E-2</c:v>
                </c:pt>
                <c:pt idx="18047" formatCode="General">
                  <c:v>-6.6655164461758606E-2</c:v>
                </c:pt>
                <c:pt idx="18048" formatCode="General">
                  <c:v>-7.9641458740424595E-2</c:v>
                </c:pt>
                <c:pt idx="18049" formatCode="General">
                  <c:v>-9.2659783443967497E-2</c:v>
                </c:pt>
                <c:pt idx="18050" formatCode="General">
                  <c:v>-0.104382234804164</c:v>
                </c:pt>
                <c:pt idx="18051" formatCode="General">
                  <c:v>-0.114325011366036</c:v>
                </c:pt>
                <c:pt idx="18052" formatCode="General">
                  <c:v>-0.122528377946084</c:v>
                </c:pt>
                <c:pt idx="18053" formatCode="General">
                  <c:v>-0.12967863325676801</c:v>
                </c:pt>
                <c:pt idx="18054" formatCode="General">
                  <c:v>-0.13617260604504999</c:v>
                </c:pt>
                <c:pt idx="18055" formatCode="General">
                  <c:v>-0.140353795078907</c:v>
                </c:pt>
                <c:pt idx="18056" formatCode="General">
                  <c:v>-0.14074191894767199</c:v>
                </c:pt>
                <c:pt idx="18057" formatCode="General">
                  <c:v>-0.13825267528291699</c:v>
                </c:pt>
                <c:pt idx="18058" formatCode="General">
                  <c:v>-0.13445654826064801</c:v>
                </c:pt>
                <c:pt idx="18059" formatCode="General">
                  <c:v>-0.12931297946758</c:v>
                </c:pt>
                <c:pt idx="18060" formatCode="General">
                  <c:v>-0.122547548431806</c:v>
                </c:pt>
                <c:pt idx="18061" formatCode="General">
                  <c:v>-0.11550784347317999</c:v>
                </c:pt>
                <c:pt idx="18062" formatCode="General">
                  <c:v>-0.10960503193474699</c:v>
                </c:pt>
                <c:pt idx="18063" formatCode="General">
                  <c:v>-0.104532145604673</c:v>
                </c:pt>
                <c:pt idx="18064" formatCode="General">
                  <c:v>-0.10002422819876999</c:v>
                </c:pt>
                <c:pt idx="18065" formatCode="General">
                  <c:v>-9.6181363652001806E-2</c:v>
                </c:pt>
                <c:pt idx="18066" formatCode="General">
                  <c:v>-9.3085981460114597E-2</c:v>
                </c:pt>
                <c:pt idx="18067" formatCode="General">
                  <c:v>-9.0751134603461306E-2</c:v>
                </c:pt>
                <c:pt idx="18068" formatCode="General">
                  <c:v>-8.8833923534807999E-2</c:v>
                </c:pt>
                <c:pt idx="18069" formatCode="General">
                  <c:v>-8.7329680741117702E-2</c:v>
                </c:pt>
                <c:pt idx="18070" formatCode="General">
                  <c:v>-8.7076522159331607E-2</c:v>
                </c:pt>
                <c:pt idx="18071" formatCode="General">
                  <c:v>-8.8430494339504603E-2</c:v>
                </c:pt>
                <c:pt idx="18072" formatCode="General">
                  <c:v>-9.0537198714465403E-2</c:v>
                </c:pt>
                <c:pt idx="18073" formatCode="General">
                  <c:v>-9.3162156516047701E-2</c:v>
                </c:pt>
                <c:pt idx="18074" formatCode="General">
                  <c:v>-9.6619326577648407E-2</c:v>
                </c:pt>
                <c:pt idx="18075" formatCode="General">
                  <c:v>-0.100278573626514</c:v>
                </c:pt>
                <c:pt idx="18076" formatCode="General">
                  <c:v>-0.10261073739003</c:v>
                </c:pt>
                <c:pt idx="18077" formatCode="General">
                  <c:v>-0.10312042993347301</c:v>
                </c:pt>
                <c:pt idx="18078" formatCode="General">
                  <c:v>-0.10248561661302499</c:v>
                </c:pt>
                <c:pt idx="18079" formatCode="General">
                  <c:v>-0.10141452335635701</c:v>
                </c:pt>
                <c:pt idx="18080" formatCode="General">
                  <c:v>-0.100688988335084</c:v>
                </c:pt>
                <c:pt idx="18081" formatCode="General">
                  <c:v>-0.100381434598416</c:v>
                </c:pt>
                <c:pt idx="18082" formatCode="General">
                  <c:v>-0.100038719056204</c:v>
                </c:pt>
                <c:pt idx="18083" formatCode="General">
                  <c:v>-9.86515181532579E-2</c:v>
                </c:pt>
                <c:pt idx="18084" formatCode="General">
                  <c:v>-9.5605354744547205E-2</c:v>
                </c:pt>
                <c:pt idx="18085" formatCode="General">
                  <c:v>-9.1347006032591702E-2</c:v>
                </c:pt>
                <c:pt idx="18086" formatCode="General">
                  <c:v>-8.6842111161456403E-2</c:v>
                </c:pt>
                <c:pt idx="18087" formatCode="General">
                  <c:v>-8.3816134940581599E-2</c:v>
                </c:pt>
                <c:pt idx="18088" formatCode="General">
                  <c:v>-8.3348804048686206E-2</c:v>
                </c:pt>
                <c:pt idx="18089" formatCode="General">
                  <c:v>-8.5300911615820402E-2</c:v>
                </c:pt>
                <c:pt idx="18090" formatCode="General">
                  <c:v>-8.8595918668457396E-2</c:v>
                </c:pt>
                <c:pt idx="18091" formatCode="General">
                  <c:v>-9.2560710303991697E-2</c:v>
                </c:pt>
                <c:pt idx="18092" formatCode="General">
                  <c:v>-9.7226437543582303E-2</c:v>
                </c:pt>
                <c:pt idx="18093" formatCode="General">
                  <c:v>-0.102792492604136</c:v>
                </c:pt>
                <c:pt idx="18094" formatCode="General">
                  <c:v>-0.10910468265121</c:v>
                </c:pt>
                <c:pt idx="18095" formatCode="General">
                  <c:v>-0.11451870083363599</c:v>
                </c:pt>
                <c:pt idx="18096" formatCode="General">
                  <c:v>-0.118226452930582</c:v>
                </c:pt>
                <c:pt idx="18097" formatCode="General">
                  <c:v>-0.120755808037804</c:v>
                </c:pt>
                <c:pt idx="18098" formatCode="General">
                  <c:v>-0.12212496138579899</c:v>
                </c:pt>
                <c:pt idx="18099" formatCode="General">
                  <c:v>-0.12218391637459999</c:v>
                </c:pt>
                <c:pt idx="18100" formatCode="General">
                  <c:v>-0.12086674168254399</c:v>
                </c:pt>
                <c:pt idx="18101" formatCode="General">
                  <c:v>-0.117525719362846</c:v>
                </c:pt>
                <c:pt idx="18102" formatCode="General">
                  <c:v>-0.11194852165437801</c:v>
                </c:pt>
                <c:pt idx="18103" formatCode="General">
                  <c:v>-0.105301823109195</c:v>
                </c:pt>
                <c:pt idx="18104" formatCode="General">
                  <c:v>-9.9200780823263696E-2</c:v>
                </c:pt>
                <c:pt idx="18105" formatCode="General">
                  <c:v>-9.4793320067397394E-2</c:v>
                </c:pt>
                <c:pt idx="18106" formatCode="General">
                  <c:v>-9.2959144601161101E-2</c:v>
                </c:pt>
                <c:pt idx="18107" formatCode="General">
                  <c:v>-9.3669650948506294E-2</c:v>
                </c:pt>
                <c:pt idx="18108" formatCode="General">
                  <c:v>-9.5122979299130203E-2</c:v>
                </c:pt>
                <c:pt idx="18109" formatCode="General">
                  <c:v>-9.6580802918910094E-2</c:v>
                </c:pt>
                <c:pt idx="18110" formatCode="General">
                  <c:v>-9.8612928554000306E-2</c:v>
                </c:pt>
                <c:pt idx="18111" formatCode="General">
                  <c:v>-0.100668793247261</c:v>
                </c:pt>
                <c:pt idx="18112" formatCode="General">
                  <c:v>-0.10188258275605799</c:v>
                </c:pt>
                <c:pt idx="18113" formatCode="General">
                  <c:v>-0.102374705863039</c:v>
                </c:pt>
                <c:pt idx="18114" formatCode="General">
                  <c:v>-0.102625426701501</c:v>
                </c:pt>
                <c:pt idx="18115" formatCode="General">
                  <c:v>-0.10264130478014399</c:v>
                </c:pt>
                <c:pt idx="18116" formatCode="General">
                  <c:v>-0.10149564774137999</c:v>
                </c:pt>
                <c:pt idx="18117" formatCode="General">
                  <c:v>-9.93510912463237E-2</c:v>
                </c:pt>
                <c:pt idx="18118" formatCode="General">
                  <c:v>-9.7549780770463002E-2</c:v>
                </c:pt>
                <c:pt idx="18119" formatCode="General">
                  <c:v>-9.6064314930501202E-2</c:v>
                </c:pt>
                <c:pt idx="18120" formatCode="General">
                  <c:v>-9.4501990148184806E-2</c:v>
                </c:pt>
                <c:pt idx="18121" formatCode="General">
                  <c:v>-9.3987451705704397E-2</c:v>
                </c:pt>
                <c:pt idx="18122" formatCode="General">
                  <c:v>-9.5264675517535799E-2</c:v>
                </c:pt>
                <c:pt idx="18123" formatCode="General">
                  <c:v>-9.7620184895678405E-2</c:v>
                </c:pt>
                <c:pt idx="18124" formatCode="General">
                  <c:v>-0.100807724164878</c:v>
                </c:pt>
                <c:pt idx="18125" formatCode="General">
                  <c:v>-0.104649587432178</c:v>
                </c:pt>
                <c:pt idx="18126" formatCode="General">
                  <c:v>-0.109306229180304</c:v>
                </c:pt>
                <c:pt idx="18127" formatCode="General">
                  <c:v>-0.11505743757480399</c:v>
                </c:pt>
                <c:pt idx="18128" formatCode="General">
                  <c:v>-0.121287954735657</c:v>
                </c:pt>
                <c:pt idx="18129" formatCode="General">
                  <c:v>-0.12752100050307499</c:v>
                </c:pt>
                <c:pt idx="18130" formatCode="General">
                  <c:v>-0.13274530256502901</c:v>
                </c:pt>
                <c:pt idx="18131" formatCode="General">
                  <c:v>-0.13700001481826399</c:v>
                </c:pt>
                <c:pt idx="18132" formatCode="General">
                  <c:v>-0.14146382893064399</c:v>
                </c:pt>
                <c:pt idx="18133" formatCode="General">
                  <c:v>-0.145867195317262</c:v>
                </c:pt>
                <c:pt idx="18134" formatCode="General">
                  <c:v>-0.15028723727523899</c:v>
                </c:pt>
                <c:pt idx="18135" formatCode="General">
                  <c:v>-0.15541391363920901</c:v>
                </c:pt>
                <c:pt idx="18136" formatCode="General">
                  <c:v>-0.1613116076668</c:v>
                </c:pt>
                <c:pt idx="18137" formatCode="General">
                  <c:v>-0.167714466578959</c:v>
                </c:pt>
                <c:pt idx="18138" formatCode="General">
                  <c:v>-0.173203879938119</c:v>
                </c:pt>
                <c:pt idx="18139" formatCode="General">
                  <c:v>-0.17701166647799099</c:v>
                </c:pt>
                <c:pt idx="18140" formatCode="General">
                  <c:v>-0.179043499322567</c:v>
                </c:pt>
                <c:pt idx="18141" formatCode="General">
                  <c:v>-0.17930562010802201</c:v>
                </c:pt>
                <c:pt idx="18142" formatCode="General">
                  <c:v>-0.17873474469193701</c:v>
                </c:pt>
                <c:pt idx="18143" formatCode="General">
                  <c:v>-0.177330312325509</c:v>
                </c:pt>
                <c:pt idx="18144" formatCode="General">
                  <c:v>-0.174044054040355</c:v>
                </c:pt>
                <c:pt idx="18145" formatCode="General">
                  <c:v>-0.16956042749945099</c:v>
                </c:pt>
                <c:pt idx="18146" formatCode="General">
                  <c:v>-0.16545944728399101</c:v>
                </c:pt>
                <c:pt idx="18147" formatCode="General">
                  <c:v>-0.16176933283450301</c:v>
                </c:pt>
                <c:pt idx="18148" formatCode="General">
                  <c:v>-0.158735936314509</c:v>
                </c:pt>
                <c:pt idx="18149" formatCode="General">
                  <c:v>-0.15691054506912899</c:v>
                </c:pt>
                <c:pt idx="18150" formatCode="General">
                  <c:v>-0.15664300163210201</c:v>
                </c:pt>
                <c:pt idx="18151" formatCode="General">
                  <c:v>-0.15872522344311901</c:v>
                </c:pt>
                <c:pt idx="18152" formatCode="General">
                  <c:v>-0.16369639521490501</c:v>
                </c:pt>
                <c:pt idx="18153" formatCode="General">
                  <c:v>-0.171570375335587</c:v>
                </c:pt>
                <c:pt idx="18154" formatCode="General">
                  <c:v>-0.181466391433248</c:v>
                </c:pt>
                <c:pt idx="18155" formatCode="General">
                  <c:v>-0.191877945796921</c:v>
                </c:pt>
                <c:pt idx="18156" formatCode="General">
                  <c:v>-0.202367946055131</c:v>
                </c:pt>
                <c:pt idx="18157" formatCode="General">
                  <c:v>-0.21230370903912801</c:v>
                </c:pt>
                <c:pt idx="18158" formatCode="General">
                  <c:v>-0.220714990225121</c:v>
                </c:pt>
                <c:pt idx="18159" formatCode="General">
                  <c:v>-0.22644761705878899</c:v>
                </c:pt>
                <c:pt idx="18160" formatCode="General">
                  <c:v>-0.22862861817060801</c:v>
                </c:pt>
                <c:pt idx="18161" formatCode="General">
                  <c:v>-0.227772185303353</c:v>
                </c:pt>
                <c:pt idx="18162" formatCode="General">
                  <c:v>-0.22451996890998999</c:v>
                </c:pt>
                <c:pt idx="18163" formatCode="General">
                  <c:v>-0.218662155983603</c:v>
                </c:pt>
                <c:pt idx="18164" formatCode="General">
                  <c:v>-0.21039711418180801</c:v>
                </c:pt>
                <c:pt idx="18165" formatCode="General">
                  <c:v>-0.20015610452563901</c:v>
                </c:pt>
                <c:pt idx="18166" formatCode="General">
                  <c:v>-0.18716297705851301</c:v>
                </c:pt>
                <c:pt idx="18167" formatCode="General">
                  <c:v>-0.171576489248362</c:v>
                </c:pt>
                <c:pt idx="18168" formatCode="General">
                  <c:v>-0.155202475099044</c:v>
                </c:pt>
                <c:pt idx="18169" formatCode="General">
                  <c:v>-0.139333878527091</c:v>
                </c:pt>
                <c:pt idx="18170" formatCode="General">
                  <c:v>-0.124711679727216</c:v>
                </c:pt>
                <c:pt idx="18171" formatCode="General">
                  <c:v>-0.111688150643013</c:v>
                </c:pt>
                <c:pt idx="18172" formatCode="General">
                  <c:v>-9.9890425284278703E-2</c:v>
                </c:pt>
                <c:pt idx="18173" formatCode="General">
                  <c:v>-8.9929832201255597E-2</c:v>
                </c:pt>
                <c:pt idx="18174" formatCode="General">
                  <c:v>-8.4038612512869398E-2</c:v>
                </c:pt>
                <c:pt idx="18175" formatCode="General">
                  <c:v>-8.2813487108531605E-2</c:v>
                </c:pt>
                <c:pt idx="18176" formatCode="General">
                  <c:v>-8.5043888210597399E-2</c:v>
                </c:pt>
                <c:pt idx="18177" formatCode="General">
                  <c:v>-8.9859838638394807E-2</c:v>
                </c:pt>
                <c:pt idx="18178" formatCode="General">
                  <c:v>-9.7830630327350301E-2</c:v>
                </c:pt>
                <c:pt idx="18179" formatCode="General">
                  <c:v>-0.109030005834271</c:v>
                </c:pt>
                <c:pt idx="18180" formatCode="General">
                  <c:v>-0.121785067010531</c:v>
                </c:pt>
                <c:pt idx="18181" formatCode="General">
                  <c:v>-0.135250564837716</c:v>
                </c:pt>
                <c:pt idx="18182" formatCode="General">
                  <c:v>-0.149245158576926</c:v>
                </c:pt>
                <c:pt idx="18183" formatCode="General">
                  <c:v>-0.163220941791166</c:v>
                </c:pt>
                <c:pt idx="18184" formatCode="General">
                  <c:v>-0.17617445821827399</c:v>
                </c:pt>
                <c:pt idx="18185" formatCode="General">
                  <c:v>-0.18747781796962301</c:v>
                </c:pt>
                <c:pt idx="18186" formatCode="General">
                  <c:v>-0.196910851813554</c:v>
                </c:pt>
                <c:pt idx="18187" formatCode="General">
                  <c:v>-0.20457484642937199</c:v>
                </c:pt>
                <c:pt idx="18188" formatCode="General">
                  <c:v>-0.20992188648930801</c:v>
                </c:pt>
                <c:pt idx="18189" formatCode="General">
                  <c:v>-0.21132306682044499</c:v>
                </c:pt>
                <c:pt idx="18190" formatCode="General">
                  <c:v>-0.20814000782790301</c:v>
                </c:pt>
                <c:pt idx="18191" formatCode="General">
                  <c:v>-0.20043523471188401</c:v>
                </c:pt>
                <c:pt idx="18192" formatCode="General">
                  <c:v>-0.18862006637578399</c:v>
                </c:pt>
                <c:pt idx="18193" formatCode="General">
                  <c:v>-0.17348039455552999</c:v>
                </c:pt>
                <c:pt idx="18194" formatCode="General">
                  <c:v>-0.155840923926436</c:v>
                </c:pt>
                <c:pt idx="18195" formatCode="General">
                  <c:v>-0.136744608449616</c:v>
                </c:pt>
                <c:pt idx="18196" formatCode="General">
                  <c:v>-0.11681920134752299</c:v>
                </c:pt>
                <c:pt idx="18197" formatCode="General">
                  <c:v>-9.7222123767924898E-2</c:v>
                </c:pt>
                <c:pt idx="18198" formatCode="General">
                  <c:v>-7.9706818340512797E-2</c:v>
                </c:pt>
                <c:pt idx="18199" formatCode="General">
                  <c:v>-6.4825607233227098E-2</c:v>
                </c:pt>
                <c:pt idx="18200" formatCode="General">
                  <c:v>-5.2169436609134499E-2</c:v>
                </c:pt>
                <c:pt idx="18201" formatCode="General">
                  <c:v>-4.1939422287153798E-2</c:v>
                </c:pt>
                <c:pt idx="18202" formatCode="General">
                  <c:v>-3.4232335305138098E-2</c:v>
                </c:pt>
                <c:pt idx="18203" formatCode="General">
                  <c:v>-2.8928607612708799E-2</c:v>
                </c:pt>
                <c:pt idx="18204" formatCode="General">
                  <c:v>-2.5631204445081799E-2</c:v>
                </c:pt>
                <c:pt idx="18205" formatCode="General">
                  <c:v>-2.32016462102804E-2</c:v>
                </c:pt>
                <c:pt idx="18206" formatCode="General">
                  <c:v>-2.0022982279409501E-2</c:v>
                </c:pt>
                <c:pt idx="18207" formatCode="General">
                  <c:v>-1.51788189473968E-2</c:v>
                </c:pt>
                <c:pt idx="18208" formatCode="General">
                  <c:v>-9.0318219243187003E-3</c:v>
                </c:pt>
                <c:pt idx="18209" formatCode="General">
                  <c:v>-2.2154164532591802E-3</c:v>
                </c:pt>
                <c:pt idx="18210" formatCode="General">
                  <c:v>4.8470590464237597E-3</c:v>
                </c:pt>
                <c:pt idx="18211" formatCode="General">
                  <c:v>1.16368507978698E-2</c:v>
                </c:pt>
                <c:pt idx="18212" formatCode="General">
                  <c:v>1.8462673659882901E-2</c:v>
                </c:pt>
                <c:pt idx="18213" formatCode="General">
                  <c:v>2.7013226525396099E-2</c:v>
                </c:pt>
                <c:pt idx="18214" formatCode="General">
                  <c:v>3.7154254241266997E-2</c:v>
                </c:pt>
                <c:pt idx="18215" formatCode="General">
                  <c:v>4.7659723969937597E-2</c:v>
                </c:pt>
                <c:pt idx="18216" formatCode="General">
                  <c:v>5.8557833137190998E-2</c:v>
                </c:pt>
                <c:pt idx="18217" formatCode="General">
                  <c:v>6.8794891410181302E-2</c:v>
                </c:pt>
                <c:pt idx="18218" formatCode="General">
                  <c:v>7.7199642917403999E-2</c:v>
                </c:pt>
                <c:pt idx="18219" formatCode="General">
                  <c:v>8.3755913421795794E-2</c:v>
                </c:pt>
                <c:pt idx="18220" formatCode="General">
                  <c:v>8.8440711522082993E-2</c:v>
                </c:pt>
                <c:pt idx="18221" formatCode="General">
                  <c:v>9.1802602028933297E-2</c:v>
                </c:pt>
                <c:pt idx="18222" formatCode="General">
                  <c:v>9.4557877190554501E-2</c:v>
                </c:pt>
                <c:pt idx="18223" formatCode="General">
                  <c:v>9.7394512344215395E-2</c:v>
                </c:pt>
                <c:pt idx="18224" formatCode="General">
                  <c:v>0.10007654327665599</c:v>
                </c:pt>
                <c:pt idx="18225" formatCode="General">
                  <c:v>0.101756540877823</c:v>
                </c:pt>
                <c:pt idx="18226" formatCode="General">
                  <c:v>0.102880329960346</c:v>
                </c:pt>
                <c:pt idx="18227" formatCode="General">
                  <c:v>0.10442402384452899</c:v>
                </c:pt>
                <c:pt idx="18228" formatCode="General">
                  <c:v>0.107111221860622</c:v>
                </c:pt>
                <c:pt idx="18229" formatCode="General">
                  <c:v>0.11190690475536801</c:v>
                </c:pt>
                <c:pt idx="18230" formatCode="General">
                  <c:v>0.11916612849255</c:v>
                </c:pt>
                <c:pt idx="18231" formatCode="General">
                  <c:v>0.12775988103616501</c:v>
                </c:pt>
                <c:pt idx="18232" formatCode="General">
                  <c:v>0.13680269545542001</c:v>
                </c:pt>
                <c:pt idx="18233" formatCode="General">
                  <c:v>0.14686569979303299</c:v>
                </c:pt>
                <c:pt idx="18234" formatCode="General">
                  <c:v>0.15875946360218601</c:v>
                </c:pt>
                <c:pt idx="18235" formatCode="General">
                  <c:v>0.17151804540480101</c:v>
                </c:pt>
                <c:pt idx="18236" formatCode="General">
                  <c:v>0.18303178910662399</c:v>
                </c:pt>
                <c:pt idx="18237" formatCode="General">
                  <c:v>0.19203932054712999</c:v>
                </c:pt>
                <c:pt idx="18238" formatCode="General">
                  <c:v>0.198856007657089</c:v>
                </c:pt>
                <c:pt idx="18239" formatCode="General">
                  <c:v>0.20493620782194</c:v>
                </c:pt>
                <c:pt idx="18240" formatCode="General">
                  <c:v>0.21088243080837299</c:v>
                </c:pt>
                <c:pt idx="18241" formatCode="General">
                  <c:v>0.21681002028080201</c:v>
                </c:pt>
                <c:pt idx="18242" formatCode="General">
                  <c:v>0.223091374719075</c:v>
                </c:pt>
                <c:pt idx="18243" formatCode="General">
                  <c:v>0.23062485353749099</c:v>
                </c:pt>
                <c:pt idx="18244" formatCode="General">
                  <c:v>0.23972862064698899</c:v>
                </c:pt>
                <c:pt idx="18245" formatCode="General">
                  <c:v>0.249766834565392</c:v>
                </c:pt>
                <c:pt idx="18246" formatCode="General">
                  <c:v>0.26065857362759398</c:v>
                </c:pt>
                <c:pt idx="18247" formatCode="General">
                  <c:v>0.27187422012721202</c:v>
                </c:pt>
                <c:pt idx="18248" formatCode="General">
                  <c:v>0.28263090310074601</c:v>
                </c:pt>
                <c:pt idx="18249" formatCode="General">
                  <c:v>0.29284303130283901</c:v>
                </c:pt>
                <c:pt idx="18250" formatCode="General">
                  <c:v>0.30357839869051201</c:v>
                </c:pt>
                <c:pt idx="18251" formatCode="General">
                  <c:v>0.31535358640398398</c:v>
                </c:pt>
                <c:pt idx="18252" formatCode="General">
                  <c:v>0.32631672533054201</c:v>
                </c:pt>
                <c:pt idx="18253" formatCode="General">
                  <c:v>0.33447760729248099</c:v>
                </c:pt>
                <c:pt idx="18254" formatCode="General">
                  <c:v>0.339664206286584</c:v>
                </c:pt>
                <c:pt idx="18255" formatCode="General">
                  <c:v>0.341448535637352</c:v>
                </c:pt>
                <c:pt idx="18256" formatCode="General">
                  <c:v>0.33940115190703202</c:v>
                </c:pt>
                <c:pt idx="18257" formatCode="General">
                  <c:v>0.33479599699163598</c:v>
                </c:pt>
                <c:pt idx="18258" formatCode="General">
                  <c:v>0.32909184172448502</c:v>
                </c:pt>
                <c:pt idx="18259" formatCode="General">
                  <c:v>0.32299264020788399</c:v>
                </c:pt>
                <c:pt idx="18260" formatCode="General">
                  <c:v>0.31723226717057101</c:v>
                </c:pt>
                <c:pt idx="18261" formatCode="General">
                  <c:v>0.31249443527090998</c:v>
                </c:pt>
                <c:pt idx="18262" formatCode="General">
                  <c:v>0.30873741078481698</c:v>
                </c:pt>
                <c:pt idx="18263" formatCode="General">
                  <c:v>0.30516740876439002</c:v>
                </c:pt>
                <c:pt idx="18264" formatCode="General">
                  <c:v>0.30213440690636001</c:v>
                </c:pt>
                <c:pt idx="18265" formatCode="General">
                  <c:v>0.30073835993825898</c:v>
                </c:pt>
                <c:pt idx="18266" formatCode="General">
                  <c:v>0.30049353784588101</c:v>
                </c:pt>
                <c:pt idx="18267" formatCode="General">
                  <c:v>0.30031053879264202</c:v>
                </c:pt>
                <c:pt idx="18268" formatCode="General">
                  <c:v>0.29948791844848699</c:v>
                </c:pt>
                <c:pt idx="18269" formatCode="General">
                  <c:v>0.29828017798609002</c:v>
                </c:pt>
                <c:pt idx="18270" formatCode="General">
                  <c:v>0.29721012546957398</c:v>
                </c:pt>
                <c:pt idx="18271" formatCode="General">
                  <c:v>0.29648974845406301</c:v>
                </c:pt>
                <c:pt idx="18272" formatCode="General">
                  <c:v>0.29494496238352502</c:v>
                </c:pt>
                <c:pt idx="18273" formatCode="General">
                  <c:v>0.29155545487914297</c:v>
                </c:pt>
                <c:pt idx="18274" formatCode="General">
                  <c:v>0.28668245493640299</c:v>
                </c:pt>
                <c:pt idx="18275" formatCode="General">
                  <c:v>0.28074314241429199</c:v>
                </c:pt>
                <c:pt idx="18276" formatCode="General">
                  <c:v>0.27454876263602401</c:v>
                </c:pt>
                <c:pt idx="18277" formatCode="General">
                  <c:v>0.26881272829927799</c:v>
                </c:pt>
                <c:pt idx="18278" formatCode="General">
                  <c:v>0.26373231978544098</c:v>
                </c:pt>
                <c:pt idx="18279" formatCode="General">
                  <c:v>0.25921785644302597</c:v>
                </c:pt>
                <c:pt idx="18280" formatCode="General">
                  <c:v>0.25497475904934902</c:v>
                </c:pt>
                <c:pt idx="18281" formatCode="General">
                  <c:v>0.25124530562375702</c:v>
                </c:pt>
                <c:pt idx="18282" formatCode="General">
                  <c:v>0.24884829075734799</c:v>
                </c:pt>
                <c:pt idx="18283" formatCode="General">
                  <c:v>0.24775133967052801</c:v>
                </c:pt>
                <c:pt idx="18284" formatCode="General">
                  <c:v>0.24707430252993001</c:v>
                </c:pt>
                <c:pt idx="18285" formatCode="General">
                  <c:v>0.24612765443121301</c:v>
                </c:pt>
                <c:pt idx="18286" formatCode="General">
                  <c:v>0.24536122922784501</c:v>
                </c:pt>
                <c:pt idx="18287" formatCode="General">
                  <c:v>0.24596292226389799</c:v>
                </c:pt>
                <c:pt idx="18288" formatCode="General">
                  <c:v>0.24761313823717801</c:v>
                </c:pt>
                <c:pt idx="18289" formatCode="General">
                  <c:v>0.24850446922525199</c:v>
                </c:pt>
                <c:pt idx="18290" formatCode="General">
                  <c:v>0.24799944526203799</c:v>
                </c:pt>
                <c:pt idx="18291" formatCode="General">
                  <c:v>0.24617613850188799</c:v>
                </c:pt>
                <c:pt idx="18292" formatCode="General">
                  <c:v>0.24271400258332401</c:v>
                </c:pt>
                <c:pt idx="18293" formatCode="General">
                  <c:v>0.23751695187577199</c:v>
                </c:pt>
                <c:pt idx="18294" formatCode="General">
                  <c:v>0.231318015708153</c:v>
                </c:pt>
                <c:pt idx="18295" formatCode="General">
                  <c:v>0.225468631532939</c:v>
                </c:pt>
                <c:pt idx="18296" formatCode="General">
                  <c:v>0.22085210610627601</c:v>
                </c:pt>
                <c:pt idx="18297" formatCode="General">
                  <c:v>0.21752587471079601</c:v>
                </c:pt>
                <c:pt idx="18298" formatCode="General">
                  <c:v>0.21494745541395499</c:v>
                </c:pt>
                <c:pt idx="18299" formatCode="General">
                  <c:v>0.212752089149846</c:v>
                </c:pt>
                <c:pt idx="18300" formatCode="General">
                  <c:v>0.2119764973164</c:v>
                </c:pt>
                <c:pt idx="18301" formatCode="General">
                  <c:v>0.212937289915335</c:v>
                </c:pt>
                <c:pt idx="18302" formatCode="General">
                  <c:v>0.21478518888685699</c:v>
                </c:pt>
                <c:pt idx="18303" formatCode="General">
                  <c:v>0.217072543090542</c:v>
                </c:pt>
                <c:pt idx="18304" formatCode="General">
                  <c:v>0.21970791336621501</c:v>
                </c:pt>
                <c:pt idx="18305" formatCode="General">
                  <c:v>0.223153141554889</c:v>
                </c:pt>
                <c:pt idx="18306" formatCode="General">
                  <c:v>0.22745253507638499</c:v>
                </c:pt>
                <c:pt idx="18307" formatCode="General">
                  <c:v>0.23210125548254101</c:v>
                </c:pt>
                <c:pt idx="18308" formatCode="General">
                  <c:v>0.23619575436773699</c:v>
                </c:pt>
                <c:pt idx="18309" formatCode="General">
                  <c:v>0.23971365105783099</c:v>
                </c:pt>
                <c:pt idx="18310" formatCode="General">
                  <c:v>0.24257625577544401</c:v>
                </c:pt>
                <c:pt idx="18311" formatCode="General">
                  <c:v>0.24402468074217901</c:v>
                </c:pt>
                <c:pt idx="18312" formatCode="General">
                  <c:v>0.24459236927262701</c:v>
                </c:pt>
                <c:pt idx="18313" formatCode="General">
                  <c:v>0.244850449255718</c:v>
                </c:pt>
                <c:pt idx="18314" formatCode="General">
                  <c:v>0.244777473281655</c:v>
                </c:pt>
                <c:pt idx="18315" formatCode="General">
                  <c:v>0.24477790891318599</c:v>
                </c:pt>
                <c:pt idx="18316" formatCode="General">
                  <c:v>0.24557042077156399</c:v>
                </c:pt>
                <c:pt idx="18317" formatCode="General">
                  <c:v>0.24725470586916201</c:v>
                </c:pt>
                <c:pt idx="18318" formatCode="General">
                  <c:v>0.248862128443985</c:v>
                </c:pt>
                <c:pt idx="18319" formatCode="General">
                  <c:v>0.249435330780158</c:v>
                </c:pt>
                <c:pt idx="18320" formatCode="General">
                  <c:v>0.24756906090570199</c:v>
                </c:pt>
                <c:pt idx="18321" formatCode="General">
                  <c:v>0.24251229713253999</c:v>
                </c:pt>
                <c:pt idx="18322" formatCode="General">
                  <c:v>0.23578452112241499</c:v>
                </c:pt>
                <c:pt idx="18323" formatCode="General">
                  <c:v>0.22954019341260501</c:v>
                </c:pt>
                <c:pt idx="18324" formatCode="General">
                  <c:v>0.22555356689054201</c:v>
                </c:pt>
                <c:pt idx="18325" formatCode="General">
                  <c:v>0.22465212624974701</c:v>
                </c:pt>
                <c:pt idx="18326" formatCode="General">
                  <c:v>0.226021106879876</c:v>
                </c:pt>
                <c:pt idx="18327" formatCode="General">
                  <c:v>0.22807638411271999</c:v>
                </c:pt>
                <c:pt idx="18328" formatCode="General">
                  <c:v>0.22920218482868901</c:v>
                </c:pt>
                <c:pt idx="18329" formatCode="General">
                  <c:v>0.228470286925266</c:v>
                </c:pt>
                <c:pt idx="18330" formatCode="General">
                  <c:v>0.22656368247063899</c:v>
                </c:pt>
                <c:pt idx="18331" formatCode="General">
                  <c:v>0.22335090426446799</c:v>
                </c:pt>
                <c:pt idx="18332" formatCode="General">
                  <c:v>0.218592139997005</c:v>
                </c:pt>
                <c:pt idx="18333" formatCode="General">
                  <c:v>0.21259846249703299</c:v>
                </c:pt>
                <c:pt idx="18334" formatCode="General">
                  <c:v>0.20459032309064301</c:v>
                </c:pt>
                <c:pt idx="18335" formatCode="General">
                  <c:v>0.19495731413078601</c:v>
                </c:pt>
                <c:pt idx="18336" formatCode="General">
                  <c:v>0.18495574709958201</c:v>
                </c:pt>
                <c:pt idx="18337" formatCode="General">
                  <c:v>0.17513579184532799</c:v>
                </c:pt>
                <c:pt idx="18338" formatCode="General">
                  <c:v>0.16613513081025499</c:v>
                </c:pt>
                <c:pt idx="18339" formatCode="General">
                  <c:v>0.15778840026806301</c:v>
                </c:pt>
                <c:pt idx="18340" formatCode="General">
                  <c:v>0.14979911206500901</c:v>
                </c:pt>
                <c:pt idx="18341" formatCode="General">
                  <c:v>0.142229351653096</c:v>
                </c:pt>
                <c:pt idx="18342" formatCode="General">
                  <c:v>0.13460292144753999</c:v>
                </c:pt>
                <c:pt idx="18343" formatCode="General">
                  <c:v>0.126953008193564</c:v>
                </c:pt>
                <c:pt idx="18344" formatCode="General">
                  <c:v>0.118821383748895</c:v>
                </c:pt>
                <c:pt idx="18345" formatCode="General">
                  <c:v>0.108911417501676</c:v>
                </c:pt>
                <c:pt idx="18346" formatCode="General">
                  <c:v>9.7081865312410906E-2</c:v>
                </c:pt>
                <c:pt idx="18347" formatCode="General">
                  <c:v>8.4481663702190998E-2</c:v>
                </c:pt>
                <c:pt idx="18348" formatCode="General">
                  <c:v>7.1853226873473494E-2</c:v>
                </c:pt>
                <c:pt idx="18349" formatCode="General">
                  <c:v>5.8690692234953303E-2</c:v>
                </c:pt>
                <c:pt idx="18350" formatCode="General">
                  <c:v>4.4605474094976297E-2</c:v>
                </c:pt>
                <c:pt idx="18351" formatCode="General">
                  <c:v>3.0682620351892901E-2</c:v>
                </c:pt>
                <c:pt idx="18352" formatCode="General">
                  <c:v>1.8497490952325901E-2</c:v>
                </c:pt>
                <c:pt idx="18353" formatCode="General">
                  <c:v>8.1977501419024795E-3</c:v>
                </c:pt>
                <c:pt idx="18354" formatCode="General">
                  <c:v>-1.41835283589543E-3</c:v>
                </c:pt>
                <c:pt idx="18355" formatCode="General">
                  <c:v>-1.08325208303313E-2</c:v>
                </c:pt>
                <c:pt idx="18356" formatCode="General">
                  <c:v>-1.98907786486048E-2</c:v>
                </c:pt>
                <c:pt idx="18357" formatCode="General">
                  <c:v>-2.90009916729508E-2</c:v>
                </c:pt>
                <c:pt idx="18358" formatCode="General">
                  <c:v>-3.7920142467336999E-2</c:v>
                </c:pt>
                <c:pt idx="18359" formatCode="General">
                  <c:v>-4.5764706300959301E-2</c:v>
                </c:pt>
                <c:pt idx="18360" formatCode="General">
                  <c:v>-5.1816665816619298E-2</c:v>
                </c:pt>
                <c:pt idx="18361" formatCode="General">
                  <c:v>-5.6545249428611902E-2</c:v>
                </c:pt>
                <c:pt idx="18362" formatCode="General">
                  <c:v>-6.1036225629608497E-2</c:v>
                </c:pt>
                <c:pt idx="18363" formatCode="General">
                  <c:v>-6.5263502069221505E-2</c:v>
                </c:pt>
                <c:pt idx="18364" formatCode="General">
                  <c:v>-6.9048733905499995E-2</c:v>
                </c:pt>
                <c:pt idx="18365" formatCode="General">
                  <c:v>-7.3833894880468404E-2</c:v>
                </c:pt>
                <c:pt idx="18366" formatCode="General">
                  <c:v>-8.1096950789629696E-2</c:v>
                </c:pt>
                <c:pt idx="18367" formatCode="General">
                  <c:v>-9.0803541721223194E-2</c:v>
                </c:pt>
                <c:pt idx="18368" formatCode="General">
                  <c:v>-0.10147258952888499</c:v>
                </c:pt>
                <c:pt idx="18369" formatCode="General">
                  <c:v>-0.112050465109045</c:v>
                </c:pt>
                <c:pt idx="18370" formatCode="General">
                  <c:v>-0.12359689538570399</c:v>
                </c:pt>
                <c:pt idx="18371" formatCode="General">
                  <c:v>-0.13649503913097599</c:v>
                </c:pt>
                <c:pt idx="18372" formatCode="General">
                  <c:v>-0.15037970239602999</c:v>
                </c:pt>
                <c:pt idx="18373" formatCode="General">
                  <c:v>-0.16515574938411701</c:v>
                </c:pt>
                <c:pt idx="18374" formatCode="General">
                  <c:v>-0.18015089340261101</c:v>
                </c:pt>
                <c:pt idx="18375" formatCode="General">
                  <c:v>-0.194418448927761</c:v>
                </c:pt>
                <c:pt idx="18376" formatCode="General">
                  <c:v>-0.207186123937566</c:v>
                </c:pt>
                <c:pt idx="18377" formatCode="General">
                  <c:v>-0.217931654738381</c:v>
                </c:pt>
                <c:pt idx="18378" formatCode="General">
                  <c:v>-0.227371971811377</c:v>
                </c:pt>
                <c:pt idx="18379" formatCode="General">
                  <c:v>-0.236032869772485</c:v>
                </c:pt>
                <c:pt idx="18380" formatCode="General">
                  <c:v>-0.242993488364323</c:v>
                </c:pt>
                <c:pt idx="18381" formatCode="General">
                  <c:v>-0.246972900599363</c:v>
                </c:pt>
                <c:pt idx="18382" formatCode="General">
                  <c:v>-0.24811766713838301</c:v>
                </c:pt>
                <c:pt idx="18383" formatCode="General">
                  <c:v>-0.248361694968599</c:v>
                </c:pt>
                <c:pt idx="18384" formatCode="General">
                  <c:v>-0.24938047265716901</c:v>
                </c:pt>
                <c:pt idx="18385" formatCode="General">
                  <c:v>-0.25231432371580098</c:v>
                </c:pt>
                <c:pt idx="18386" formatCode="General">
                  <c:v>-0.25717906623477699</c:v>
                </c:pt>
                <c:pt idx="18387" formatCode="General">
                  <c:v>-0.26269036604728702</c:v>
                </c:pt>
                <c:pt idx="18388" formatCode="General">
                  <c:v>-0.26879796381865301</c:v>
                </c:pt>
                <c:pt idx="18389" formatCode="General">
                  <c:v>-0.27682334547121801</c:v>
                </c:pt>
                <c:pt idx="18390" formatCode="General">
                  <c:v>-0.287881071777775</c:v>
                </c:pt>
                <c:pt idx="18391" formatCode="General">
                  <c:v>-0.30182411952424698</c:v>
                </c:pt>
                <c:pt idx="18392" formatCode="General">
                  <c:v>-0.31774740625921</c:v>
                </c:pt>
                <c:pt idx="18393" formatCode="General">
                  <c:v>-0.33460062187369399</c:v>
                </c:pt>
                <c:pt idx="18394" formatCode="General">
                  <c:v>-0.35103634412472401</c:v>
                </c:pt>
                <c:pt idx="18395" formatCode="General">
                  <c:v>-0.36628918510054798</c:v>
                </c:pt>
                <c:pt idx="18396" formatCode="General">
                  <c:v>-0.38097470419991702</c:v>
                </c:pt>
                <c:pt idx="18397" formatCode="General">
                  <c:v>-0.39518979743427801</c:v>
                </c:pt>
                <c:pt idx="18398" formatCode="General">
                  <c:v>-0.40748695112046102</c:v>
                </c:pt>
                <c:pt idx="18399" formatCode="General">
                  <c:v>-0.41746013938238402</c:v>
                </c:pt>
                <c:pt idx="18400" formatCode="General">
                  <c:v>-0.42512339292341</c:v>
                </c:pt>
                <c:pt idx="18401" formatCode="General">
                  <c:v>-0.43093094227284801</c:v>
                </c:pt>
                <c:pt idx="18402" formatCode="General">
                  <c:v>-0.43509019762263901</c:v>
                </c:pt>
                <c:pt idx="18403" formatCode="General">
                  <c:v>-0.43682021864205101</c:v>
                </c:pt>
                <c:pt idx="18404" formatCode="General">
                  <c:v>-0.43581458177799498</c:v>
                </c:pt>
                <c:pt idx="18405" formatCode="General">
                  <c:v>-0.432309610430338</c:v>
                </c:pt>
                <c:pt idx="18406" formatCode="General">
                  <c:v>-0.42726631845046897</c:v>
                </c:pt>
                <c:pt idx="18407" formatCode="General">
                  <c:v>-0.42214514445128698</c:v>
                </c:pt>
                <c:pt idx="18408" formatCode="General">
                  <c:v>-0.41795709769822997</c:v>
                </c:pt>
                <c:pt idx="18409" formatCode="General">
                  <c:v>-0.414121145578425</c:v>
                </c:pt>
                <c:pt idx="18410" formatCode="General">
                  <c:v>-0.41020061481653097</c:v>
                </c:pt>
                <c:pt idx="18411" formatCode="General">
                  <c:v>-0.40682423966084502</c:v>
                </c:pt>
                <c:pt idx="18412" formatCode="General">
                  <c:v>-0.40386746351182001</c:v>
                </c:pt>
                <c:pt idx="18413" formatCode="General">
                  <c:v>-0.40108075664862602</c:v>
                </c:pt>
                <c:pt idx="18414" formatCode="General">
                  <c:v>-0.39880966511865601</c:v>
                </c:pt>
                <c:pt idx="18415" formatCode="General">
                  <c:v>-0.39716539186468502</c:v>
                </c:pt>
                <c:pt idx="18416" formatCode="General">
                  <c:v>-0.39632834735971001</c:v>
                </c:pt>
                <c:pt idx="18417" formatCode="General">
                  <c:v>-0.39716802845635202</c:v>
                </c:pt>
                <c:pt idx="18418" formatCode="General">
                  <c:v>-0.399292873829795</c:v>
                </c:pt>
                <c:pt idx="18419" formatCode="General">
                  <c:v>-0.40075606905415101</c:v>
                </c:pt>
                <c:pt idx="18420" formatCode="General">
                  <c:v>-0.40067739354528098</c:v>
                </c:pt>
                <c:pt idx="18421" formatCode="General">
                  <c:v>-0.398945107217338</c:v>
                </c:pt>
                <c:pt idx="18422" formatCode="General">
                  <c:v>-0.39578949494479299</c:v>
                </c:pt>
                <c:pt idx="18423" formatCode="General">
                  <c:v>-0.39208151174363198</c:v>
                </c:pt>
                <c:pt idx="18424" formatCode="General">
                  <c:v>-0.38864975906688298</c:v>
                </c:pt>
                <c:pt idx="18425" formatCode="General">
                  <c:v>-0.38544996875382598</c:v>
                </c:pt>
                <c:pt idx="18426" formatCode="General">
                  <c:v>-0.38241308600899299</c:v>
                </c:pt>
                <c:pt idx="18427" formatCode="General">
                  <c:v>-0.37998557849597198</c:v>
                </c:pt>
                <c:pt idx="18428" formatCode="General">
                  <c:v>-0.37856726374458499</c:v>
                </c:pt>
                <c:pt idx="18429" formatCode="General">
                  <c:v>-0.37794016770795502</c:v>
                </c:pt>
                <c:pt idx="18430" formatCode="General">
                  <c:v>-0.37841806247131998</c:v>
                </c:pt>
                <c:pt idx="18431" formatCode="General">
                  <c:v>-0.38025717536765502</c:v>
                </c:pt>
                <c:pt idx="18432" formatCode="General">
                  <c:v>-0.38241035024333597</c:v>
                </c:pt>
                <c:pt idx="18433" formatCode="General">
                  <c:v>-0.385326225483833</c:v>
                </c:pt>
                <c:pt idx="18434" formatCode="General">
                  <c:v>-0.39012828770513702</c:v>
                </c:pt>
                <c:pt idx="18435" formatCode="General">
                  <c:v>-0.39650378588352803</c:v>
                </c:pt>
                <c:pt idx="18436" formatCode="General">
                  <c:v>-0.403127950757808</c:v>
                </c:pt>
                <c:pt idx="18437" formatCode="General">
                  <c:v>-0.40910649607083799</c:v>
                </c:pt>
                <c:pt idx="18438" formatCode="General">
                  <c:v>-0.41437762365569702</c:v>
                </c:pt>
                <c:pt idx="18439" formatCode="General">
                  <c:v>-0.41850688977642497</c:v>
                </c:pt>
                <c:pt idx="18440" formatCode="General">
                  <c:v>-0.42049208335986399</c:v>
                </c:pt>
                <c:pt idx="18441" formatCode="General">
                  <c:v>-0.42016802915823098</c:v>
                </c:pt>
                <c:pt idx="18442" formatCode="General">
                  <c:v>-0.41799816429797099</c:v>
                </c:pt>
                <c:pt idx="18443" formatCode="General">
                  <c:v>-0.41529860826329001</c:v>
                </c:pt>
                <c:pt idx="18444" formatCode="General">
                  <c:v>-0.41341879693833899</c:v>
                </c:pt>
                <c:pt idx="18445" formatCode="General">
                  <c:v>-0.41190551886357502</c:v>
                </c:pt>
                <c:pt idx="18446" formatCode="General">
                  <c:v>-0.410297510160955</c:v>
                </c:pt>
                <c:pt idx="18447" formatCode="General">
                  <c:v>-0.40789067358674602</c:v>
                </c:pt>
                <c:pt idx="18448" formatCode="General">
                  <c:v>-0.404480359243099</c:v>
                </c:pt>
                <c:pt idx="18449" formatCode="General">
                  <c:v>-0.40034233768689598</c:v>
                </c:pt>
                <c:pt idx="18450" formatCode="General">
                  <c:v>-0.394993671495247</c:v>
                </c:pt>
                <c:pt idx="18451" formatCode="General">
                  <c:v>-0.38765272959173303</c:v>
                </c:pt>
                <c:pt idx="18452" formatCode="General">
                  <c:v>-0.37827245983486601</c:v>
                </c:pt>
                <c:pt idx="18453" formatCode="General">
                  <c:v>-0.36787197650392001</c:v>
                </c:pt>
                <c:pt idx="18454" formatCode="General">
                  <c:v>-0.35750144962569103</c:v>
                </c:pt>
                <c:pt idx="18455" formatCode="General">
                  <c:v>-0.34749905865863301</c:v>
                </c:pt>
                <c:pt idx="18456" formatCode="General">
                  <c:v>-0.33741033429547901</c:v>
                </c:pt>
                <c:pt idx="18457" formatCode="General">
                  <c:v>-0.32639073187515699</c:v>
                </c:pt>
                <c:pt idx="18458" formatCode="General">
                  <c:v>-0.31464725410761601</c:v>
                </c:pt>
                <c:pt idx="18459" formatCode="General">
                  <c:v>-0.30374173147300498</c:v>
                </c:pt>
                <c:pt idx="18460" formatCode="General">
                  <c:v>-0.294257901446138</c:v>
                </c:pt>
                <c:pt idx="18461" formatCode="General">
                  <c:v>-0.28536239210480102</c:v>
                </c:pt>
                <c:pt idx="18462" formatCode="General">
                  <c:v>-0.276642928437832</c:v>
                </c:pt>
                <c:pt idx="18463" formatCode="General">
                  <c:v>-0.268221896572994</c:v>
                </c:pt>
                <c:pt idx="18464" formatCode="General">
                  <c:v>-0.25981532727450202</c:v>
                </c:pt>
                <c:pt idx="18465" formatCode="General">
                  <c:v>-0.25110799398949402</c:v>
                </c:pt>
                <c:pt idx="18466" formatCode="General">
                  <c:v>-0.24199817698342199</c:v>
                </c:pt>
                <c:pt idx="18467" formatCode="General">
                  <c:v>-0.23377359661609601</c:v>
                </c:pt>
                <c:pt idx="18468" formatCode="General">
                  <c:v>-0.227746990792217</c:v>
                </c:pt>
                <c:pt idx="18469" formatCode="General">
                  <c:v>-0.22365438299705701</c:v>
                </c:pt>
                <c:pt idx="18470" formatCode="General">
                  <c:v>-0.221180545887774</c:v>
                </c:pt>
                <c:pt idx="18471" formatCode="General">
                  <c:v>-0.22005094195077099</c:v>
                </c:pt>
                <c:pt idx="18472" formatCode="General">
                  <c:v>-0.220179159655051</c:v>
                </c:pt>
                <c:pt idx="18473" formatCode="General">
                  <c:v>-0.22104363833458601</c:v>
                </c:pt>
                <c:pt idx="18474" formatCode="General">
                  <c:v>-0.221736070738142</c:v>
                </c:pt>
                <c:pt idx="18475" formatCode="General">
                  <c:v>-0.22192674621491301</c:v>
                </c:pt>
                <c:pt idx="18476" formatCode="General">
                  <c:v>-0.221135880037756</c:v>
                </c:pt>
                <c:pt idx="18477" formatCode="General">
                  <c:v>-0.219884461457483</c:v>
                </c:pt>
                <c:pt idx="18478" formatCode="General">
                  <c:v>-0.218505002681602</c:v>
                </c:pt>
                <c:pt idx="18479" formatCode="General">
                  <c:v>-0.21686113636367499</c:v>
                </c:pt>
                <c:pt idx="18480" formatCode="General">
                  <c:v>-0.214906520470765</c:v>
                </c:pt>
                <c:pt idx="18481" formatCode="General">
                  <c:v>-0.212659464609465</c:v>
                </c:pt>
                <c:pt idx="18482" formatCode="General">
                  <c:v>-0.20965128148682899</c:v>
                </c:pt>
                <c:pt idx="18483" formatCode="General">
                  <c:v>-0.20470063468017899</c:v>
                </c:pt>
                <c:pt idx="18484" formatCode="General">
                  <c:v>-0.196807530675536</c:v>
                </c:pt>
                <c:pt idx="18485" formatCode="General">
                  <c:v>-0.186108290643515</c:v>
                </c:pt>
                <c:pt idx="18486" formatCode="General">
                  <c:v>-0.173890118570031</c:v>
                </c:pt>
                <c:pt idx="18487" formatCode="General">
                  <c:v>-0.16056728538666401</c:v>
                </c:pt>
                <c:pt idx="18488" formatCode="General">
                  <c:v>-0.14656285640303601</c:v>
                </c:pt>
                <c:pt idx="18489" formatCode="General">
                  <c:v>-0.13288915287984801</c:v>
                </c:pt>
                <c:pt idx="18490" formatCode="General">
                  <c:v>-0.119469980031625</c:v>
                </c:pt>
                <c:pt idx="18491" formatCode="General">
                  <c:v>-0.10597087908863</c:v>
                </c:pt>
                <c:pt idx="18492" formatCode="General">
                  <c:v>-9.2697384620298903E-2</c:v>
                </c:pt>
                <c:pt idx="18493" formatCode="General">
                  <c:v>-8.0205312643479701E-2</c:v>
                </c:pt>
                <c:pt idx="18494" formatCode="General">
                  <c:v>-6.9096254484657796E-2</c:v>
                </c:pt>
                <c:pt idx="18495" formatCode="General">
                  <c:v>-5.9901568714278597E-2</c:v>
                </c:pt>
                <c:pt idx="18496" formatCode="General">
                  <c:v>-5.3383435058091601E-2</c:v>
                </c:pt>
                <c:pt idx="18497" formatCode="General">
                  <c:v>-4.9075378331412199E-2</c:v>
                </c:pt>
                <c:pt idx="18498" formatCode="General">
                  <c:v>-4.54508957326136E-2</c:v>
                </c:pt>
                <c:pt idx="18499" formatCode="General">
                  <c:v>-4.2190274227107E-2</c:v>
                </c:pt>
                <c:pt idx="18500" formatCode="General">
                  <c:v>-3.9724766758522802E-2</c:v>
                </c:pt>
                <c:pt idx="18501" formatCode="General">
                  <c:v>-3.7103267830069099E-2</c:v>
                </c:pt>
                <c:pt idx="18502" formatCode="General">
                  <c:v>-3.23700037709563E-2</c:v>
                </c:pt>
                <c:pt idx="18503" formatCode="General">
                  <c:v>-2.4993396562501598E-2</c:v>
                </c:pt>
                <c:pt idx="18504" formatCode="General">
                  <c:v>-1.62320752815974E-2</c:v>
                </c:pt>
                <c:pt idx="18505" formatCode="General">
                  <c:v>-7.59664668753505E-3</c:v>
                </c:pt>
                <c:pt idx="18506" formatCode="General">
                  <c:v>1.63859885937764E-3</c:v>
                </c:pt>
                <c:pt idx="18507" formatCode="General">
                  <c:v>1.29161601450581E-2</c:v>
                </c:pt>
                <c:pt idx="18508" formatCode="General">
                  <c:v>2.60756450726513E-2</c:v>
                </c:pt>
                <c:pt idx="18509" formatCode="General">
                  <c:v>4.0936956685318701E-2</c:v>
                </c:pt>
                <c:pt idx="18510" formatCode="General">
                  <c:v>5.63021826016624E-2</c:v>
                </c:pt>
                <c:pt idx="18511" formatCode="General">
                  <c:v>7.1526164490389496E-2</c:v>
                </c:pt>
                <c:pt idx="18512" formatCode="General">
                  <c:v>8.6406548914965006E-2</c:v>
                </c:pt>
                <c:pt idx="18513" formatCode="General">
                  <c:v>0.100624823803373</c:v>
                </c:pt>
                <c:pt idx="18514" formatCode="General">
                  <c:v>0.114627850454144</c:v>
                </c:pt>
                <c:pt idx="18515" formatCode="General">
                  <c:v>0.129210779058819</c:v>
                </c:pt>
                <c:pt idx="18516" formatCode="General">
                  <c:v>0.14509373173408999</c:v>
                </c:pt>
                <c:pt idx="18517" formatCode="General">
                  <c:v>0.16138705508953399</c:v>
                </c:pt>
                <c:pt idx="18518" formatCode="General">
                  <c:v>0.17682633075293699</c:v>
                </c:pt>
                <c:pt idx="18519" formatCode="General">
                  <c:v>0.19113797659978901</c:v>
                </c:pt>
                <c:pt idx="18520" formatCode="General">
                  <c:v>0.20435979112171099</c:v>
                </c:pt>
                <c:pt idx="18521" formatCode="General">
                  <c:v>0.21594301562940499</c:v>
                </c:pt>
                <c:pt idx="18522" formatCode="General">
                  <c:v>0.225074067102282</c:v>
                </c:pt>
                <c:pt idx="18523" formatCode="General">
                  <c:v>0.23212772410787799</c:v>
                </c:pt>
                <c:pt idx="18524" formatCode="General">
                  <c:v>0.23825234071979301</c:v>
                </c:pt>
                <c:pt idx="18525" formatCode="General">
                  <c:v>0.24400918627023599</c:v>
                </c:pt>
                <c:pt idx="18526" formatCode="General">
                  <c:v>0.25026934212438801</c:v>
                </c:pt>
                <c:pt idx="18527" formatCode="General">
                  <c:v>0.257177492269902</c:v>
                </c:pt>
                <c:pt idx="18528" formatCode="General">
                  <c:v>0.26317372378670101</c:v>
                </c:pt>
                <c:pt idx="18529" formatCode="General">
                  <c:v>0.26691403243377898</c:v>
                </c:pt>
                <c:pt idx="18530" formatCode="General">
                  <c:v>0.26917879396927102</c:v>
                </c:pt>
                <c:pt idx="18531" formatCode="General">
                  <c:v>0.27215662719084699</c:v>
                </c:pt>
                <c:pt idx="18532" formatCode="General">
                  <c:v>0.27730148523402498</c:v>
                </c:pt>
                <c:pt idx="18533" formatCode="General">
                  <c:v>0.28455410967165501</c:v>
                </c:pt>
                <c:pt idx="18534" formatCode="General">
                  <c:v>0.29259937518657603</c:v>
                </c:pt>
                <c:pt idx="18535" formatCode="General">
                  <c:v>0.30046343887761301</c:v>
                </c:pt>
                <c:pt idx="18536" formatCode="General">
                  <c:v>0.30863356719373303</c:v>
                </c:pt>
                <c:pt idx="18537" formatCode="General">
                  <c:v>0.31764030290353201</c:v>
                </c:pt>
                <c:pt idx="18538" formatCode="General">
                  <c:v>0.32666729084923202</c:v>
                </c:pt>
                <c:pt idx="18539" formatCode="General">
                  <c:v>0.33476660998878299</c:v>
                </c:pt>
                <c:pt idx="18540" formatCode="General">
                  <c:v>0.34235585954655501</c:v>
                </c:pt>
                <c:pt idx="18541" formatCode="General">
                  <c:v>0.34989625148585901</c:v>
                </c:pt>
                <c:pt idx="18542" formatCode="General">
                  <c:v>0.357235290925073</c:v>
                </c:pt>
                <c:pt idx="18543" formatCode="General">
                  <c:v>0.36356570456855197</c:v>
                </c:pt>
                <c:pt idx="18544" formatCode="General">
                  <c:v>0.36894777062162398</c:v>
                </c:pt>
                <c:pt idx="18545" formatCode="General">
                  <c:v>0.37396598419135602</c:v>
                </c:pt>
                <c:pt idx="18546" formatCode="General">
                  <c:v>0.37851812996051298</c:v>
                </c:pt>
                <c:pt idx="18547" formatCode="General">
                  <c:v>0.38321315867689199</c:v>
                </c:pt>
                <c:pt idx="18548" formatCode="General">
                  <c:v>0.388038067135207</c:v>
                </c:pt>
                <c:pt idx="18549" formatCode="General">
                  <c:v>0.39092212107621299</c:v>
                </c:pt>
                <c:pt idx="18550" formatCode="General">
                  <c:v>0.391219463652278</c:v>
                </c:pt>
                <c:pt idx="18551" formatCode="General">
                  <c:v>0.39004212565315299</c:v>
                </c:pt>
                <c:pt idx="18552" formatCode="General">
                  <c:v>0.38739817429109602</c:v>
                </c:pt>
                <c:pt idx="18553" formatCode="General">
                  <c:v>0.383301141202539</c:v>
                </c:pt>
                <c:pt idx="18554" formatCode="General">
                  <c:v>0.37866086482431199</c:v>
                </c:pt>
                <c:pt idx="18555" formatCode="General">
                  <c:v>0.375020638871981</c:v>
                </c:pt>
                <c:pt idx="18556" formatCode="General">
                  <c:v>0.37202947810868903</c:v>
                </c:pt>
                <c:pt idx="18557" formatCode="General">
                  <c:v>0.36890344146799903</c:v>
                </c:pt>
                <c:pt idx="18558" formatCode="General">
                  <c:v>0.36689276582298602</c:v>
                </c:pt>
                <c:pt idx="18559" formatCode="General">
                  <c:v>0.36653724931939702</c:v>
                </c:pt>
                <c:pt idx="18560" formatCode="General">
                  <c:v>0.368055360295721</c:v>
                </c:pt>
                <c:pt idx="18561" formatCode="General">
                  <c:v>0.37144210706284803</c:v>
                </c:pt>
                <c:pt idx="18562" formatCode="General">
                  <c:v>0.37621980237686198</c:v>
                </c:pt>
                <c:pt idx="18563" formatCode="General">
                  <c:v>0.38236121913079202</c:v>
                </c:pt>
                <c:pt idx="18564" formatCode="General">
                  <c:v>0.38944984716411801</c:v>
                </c:pt>
                <c:pt idx="18565" formatCode="General">
                  <c:v>0.39761761842083398</c:v>
                </c:pt>
                <c:pt idx="18566" formatCode="General">
                  <c:v>0.40735578546130102</c:v>
                </c:pt>
                <c:pt idx="18567" formatCode="General">
                  <c:v>0.417767558197986</c:v>
                </c:pt>
                <c:pt idx="18568" formatCode="General">
                  <c:v>0.42769818824674799</c:v>
                </c:pt>
                <c:pt idx="18569" formatCode="General">
                  <c:v>0.43670179192599301</c:v>
                </c:pt>
                <c:pt idx="18570" formatCode="General">
                  <c:v>0.44465991682543299</c:v>
                </c:pt>
                <c:pt idx="18571" formatCode="General">
                  <c:v>0.451444478233402</c:v>
                </c:pt>
                <c:pt idx="18572" formatCode="General">
                  <c:v>0.45637822980373399</c:v>
                </c:pt>
                <c:pt idx="18573" formatCode="General">
                  <c:v>0.45851194940498002</c:v>
                </c:pt>
                <c:pt idx="18574" formatCode="General">
                  <c:v>0.45799352990306802</c:v>
                </c:pt>
                <c:pt idx="18575" formatCode="General">
                  <c:v>0.455367761939659</c:v>
                </c:pt>
                <c:pt idx="18576" formatCode="General">
                  <c:v>0.45074999381088898</c:v>
                </c:pt>
                <c:pt idx="18577" formatCode="General">
                  <c:v>0.44490491248521602</c:v>
                </c:pt>
                <c:pt idx="18578" formatCode="General">
                  <c:v>0.43890047223068601</c:v>
                </c:pt>
                <c:pt idx="18579" formatCode="General">
                  <c:v>0.43296733381217201</c:v>
                </c:pt>
                <c:pt idx="18580" formatCode="General">
                  <c:v>0.42633911660787099</c:v>
                </c:pt>
                <c:pt idx="18581" formatCode="General">
                  <c:v>0.41892441828050597</c:v>
                </c:pt>
                <c:pt idx="18582" formatCode="General">
                  <c:v>0.41151918351126598</c:v>
                </c:pt>
                <c:pt idx="18583" formatCode="General">
                  <c:v>0.40506610886135203</c:v>
                </c:pt>
                <c:pt idx="18584" formatCode="General">
                  <c:v>0.40105734052125602</c:v>
                </c:pt>
                <c:pt idx="18585" formatCode="General">
                  <c:v>0.39957996475122398</c:v>
                </c:pt>
                <c:pt idx="18586" formatCode="General">
                  <c:v>0.39866261188905699</c:v>
                </c:pt>
                <c:pt idx="18587" formatCode="General">
                  <c:v>0.39683920460407801</c:v>
                </c:pt>
                <c:pt idx="18588" formatCode="General">
                  <c:v>0.39425220564762398</c:v>
                </c:pt>
                <c:pt idx="18589" formatCode="General">
                  <c:v>0.39171537324987399</c:v>
                </c:pt>
                <c:pt idx="18590" formatCode="General">
                  <c:v>0.38954656778330199</c:v>
                </c:pt>
                <c:pt idx="18591" formatCode="General">
                  <c:v>0.38679109613793</c:v>
                </c:pt>
                <c:pt idx="18592" formatCode="General">
                  <c:v>0.38271399691541902</c:v>
                </c:pt>
                <c:pt idx="18593" formatCode="General">
                  <c:v>0.37805061557696101</c:v>
                </c:pt>
                <c:pt idx="18594" formatCode="General">
                  <c:v>0.37285773488329599</c:v>
                </c:pt>
                <c:pt idx="18595" formatCode="General">
                  <c:v>0.36664759161571903</c:v>
                </c:pt>
                <c:pt idx="18596" formatCode="General">
                  <c:v>0.35950176854350102</c:v>
                </c:pt>
                <c:pt idx="18597" formatCode="General">
                  <c:v>0.352472192270742</c:v>
                </c:pt>
                <c:pt idx="18598" formatCode="General">
                  <c:v>0.34659684972061</c:v>
                </c:pt>
                <c:pt idx="18599" formatCode="General">
                  <c:v>0.34159072099279603</c:v>
                </c:pt>
                <c:pt idx="18600" formatCode="General">
                  <c:v>0.33605949080169301</c:v>
                </c:pt>
                <c:pt idx="18601" formatCode="General">
                  <c:v>0.32883760371595</c:v>
                </c:pt>
                <c:pt idx="18602" formatCode="General">
                  <c:v>0.31897940403172997</c:v>
                </c:pt>
                <c:pt idx="18603" formatCode="General">
                  <c:v>0.30584629569078498</c:v>
                </c:pt>
                <c:pt idx="18604" formatCode="General">
                  <c:v>0.289992978912054</c:v>
                </c:pt>
                <c:pt idx="18605" formatCode="General">
                  <c:v>0.27299243094495601</c:v>
                </c:pt>
                <c:pt idx="18606" formatCode="General">
                  <c:v>0.25602285974776801</c:v>
                </c:pt>
                <c:pt idx="18607" formatCode="General">
                  <c:v>0.239443972968581</c:v>
                </c:pt>
                <c:pt idx="18608" formatCode="General">
                  <c:v>0.22296110539963601</c:v>
                </c:pt>
                <c:pt idx="18609" formatCode="General">
                  <c:v>0.20547796558474099</c:v>
                </c:pt>
                <c:pt idx="18610" formatCode="General">
                  <c:v>0.18694225371897999</c:v>
                </c:pt>
                <c:pt idx="18611" formatCode="General">
                  <c:v>0.168100821278824</c:v>
                </c:pt>
                <c:pt idx="18612" formatCode="General">
                  <c:v>0.14962147966560299</c:v>
                </c:pt>
                <c:pt idx="18613" formatCode="General">
                  <c:v>0.13110764798087199</c:v>
                </c:pt>
                <c:pt idx="18614" formatCode="General">
                  <c:v>0.113108512678884</c:v>
                </c:pt>
                <c:pt idx="18615" formatCode="General">
                  <c:v>9.7634426931382107E-2</c:v>
                </c:pt>
                <c:pt idx="18616" formatCode="General">
                  <c:v>8.6066155130889596E-2</c:v>
                </c:pt>
                <c:pt idx="18617" formatCode="General">
                  <c:v>7.8989016468502996E-2</c:v>
                </c:pt>
                <c:pt idx="18618" formatCode="General">
                  <c:v>7.61965002392712E-2</c:v>
                </c:pt>
                <c:pt idx="18619" formatCode="General">
                  <c:v>7.7609580238263295E-2</c:v>
                </c:pt>
                <c:pt idx="18620" formatCode="General">
                  <c:v>8.4111544504378993E-2</c:v>
                </c:pt>
                <c:pt idx="18621" formatCode="General">
                  <c:v>9.5521696415290305E-2</c:v>
                </c:pt>
                <c:pt idx="18622" formatCode="General">
                  <c:v>0.11023222062285799</c:v>
                </c:pt>
                <c:pt idx="18623" formatCode="General">
                  <c:v>0.12630615444672699</c:v>
                </c:pt>
                <c:pt idx="18624" formatCode="General">
                  <c:v>0.142374977120483</c:v>
                </c:pt>
                <c:pt idx="18625" formatCode="General">
                  <c:v>0.157505760712851</c:v>
                </c:pt>
                <c:pt idx="18626" formatCode="General">
                  <c:v>0.170102293691856</c:v>
                </c:pt>
                <c:pt idx="18627" formatCode="General">
                  <c:v>0.180037688480605</c:v>
                </c:pt>
                <c:pt idx="18628" formatCode="General">
                  <c:v>0.18758318188221201</c:v>
                </c:pt>
                <c:pt idx="18629" formatCode="General">
                  <c:v>0.19266099797250899</c:v>
                </c:pt>
                <c:pt idx="18630" formatCode="General">
                  <c:v>0.19531016091473799</c:v>
                </c:pt>
                <c:pt idx="18631" formatCode="General">
                  <c:v>0.19522946984099501</c:v>
                </c:pt>
                <c:pt idx="18632" formatCode="General">
                  <c:v>0.19234536375116901</c:v>
                </c:pt>
                <c:pt idx="18633" formatCode="General">
                  <c:v>0.187302824844676</c:v>
                </c:pt>
                <c:pt idx="18634" formatCode="General">
                  <c:v>0.18005730128162101</c:v>
                </c:pt>
                <c:pt idx="18635" formatCode="General">
                  <c:v>0.169020007591036</c:v>
                </c:pt>
                <c:pt idx="18636" formatCode="General">
                  <c:v>0.15333702054541501</c:v>
                </c:pt>
                <c:pt idx="18637" formatCode="General">
                  <c:v>0.134994551077631</c:v>
                </c:pt>
                <c:pt idx="18638" formatCode="General">
                  <c:v>0.116147885618729</c:v>
                </c:pt>
                <c:pt idx="18639" formatCode="General">
                  <c:v>9.6557262766468796E-2</c:v>
                </c:pt>
                <c:pt idx="18640" formatCode="General">
                  <c:v>7.5476868430176994E-2</c:v>
                </c:pt>
                <c:pt idx="18641" formatCode="General">
                  <c:v>5.3013425135646199E-2</c:v>
                </c:pt>
                <c:pt idx="18642" formatCode="General">
                  <c:v>3.0104932213000101E-2</c:v>
                </c:pt>
                <c:pt idx="18643" formatCode="General">
                  <c:v>8.6306952289676598E-3</c:v>
                </c:pt>
                <c:pt idx="18644" formatCode="General">
                  <c:v>-1.01924877728368E-2</c:v>
                </c:pt>
                <c:pt idx="18645" formatCode="General">
                  <c:v>-2.6817655557686702E-2</c:v>
                </c:pt>
                <c:pt idx="18646" formatCode="General">
                  <c:v>-4.1127137625023402E-2</c:v>
                </c:pt>
                <c:pt idx="18647" formatCode="General">
                  <c:v>-5.3258433851135399E-2</c:v>
                </c:pt>
                <c:pt idx="18648" formatCode="General">
                  <c:v>-6.2624548668429397E-2</c:v>
                </c:pt>
                <c:pt idx="18649" formatCode="General">
                  <c:v>-6.8573348907364606E-2</c:v>
                </c:pt>
                <c:pt idx="18650" formatCode="General">
                  <c:v>-7.1697719513966501E-2</c:v>
                </c:pt>
                <c:pt idx="18651" formatCode="General">
                  <c:v>-7.2045419833794797E-2</c:v>
                </c:pt>
                <c:pt idx="18652" formatCode="General">
                  <c:v>-7.0288307251848606E-2</c:v>
                </c:pt>
                <c:pt idx="18653" formatCode="General">
                  <c:v>-6.7335651829866505E-2</c:v>
                </c:pt>
                <c:pt idx="18654" formatCode="General">
                  <c:v>-6.3637603496087602E-2</c:v>
                </c:pt>
                <c:pt idx="18655" formatCode="General">
                  <c:v>-5.95595911041156E-2</c:v>
                </c:pt>
                <c:pt idx="18656" formatCode="General">
                  <c:v>-5.6329625824805503E-2</c:v>
                </c:pt>
                <c:pt idx="18657" formatCode="General">
                  <c:v>-5.4857881681914702E-2</c:v>
                </c:pt>
                <c:pt idx="18658" formatCode="General">
                  <c:v>-5.4323991353070603E-2</c:v>
                </c:pt>
                <c:pt idx="18659" formatCode="General">
                  <c:v>-5.4948585919159298E-2</c:v>
                </c:pt>
                <c:pt idx="18660" formatCode="General">
                  <c:v>-5.8133169136352698E-2</c:v>
                </c:pt>
                <c:pt idx="18661" formatCode="General">
                  <c:v>-6.4684326278135501E-2</c:v>
                </c:pt>
                <c:pt idx="18662" formatCode="General">
                  <c:v>-7.4014364989917106E-2</c:v>
                </c:pt>
                <c:pt idx="18663" formatCode="General">
                  <c:v>-8.4297674063798206E-2</c:v>
                </c:pt>
                <c:pt idx="18664" formatCode="General">
                  <c:v>-9.4570874254595594E-2</c:v>
                </c:pt>
                <c:pt idx="18665" formatCode="General">
                  <c:v>-0.10455753753333</c:v>
                </c:pt>
                <c:pt idx="18666" formatCode="General">
                  <c:v>-0.113919188436</c:v>
                </c:pt>
                <c:pt idx="18667" formatCode="General">
                  <c:v>-0.12266773077972699</c:v>
                </c:pt>
                <c:pt idx="18668" formatCode="General">
                  <c:v>-0.130940190849476</c:v>
                </c:pt>
                <c:pt idx="18669" formatCode="General">
                  <c:v>-0.13957206236728401</c:v>
                </c:pt>
                <c:pt idx="18670" formatCode="General">
                  <c:v>-0.14796300783650901</c:v>
                </c:pt>
                <c:pt idx="18671" formatCode="General">
                  <c:v>-0.15419263529381499</c:v>
                </c:pt>
                <c:pt idx="18672" formatCode="General">
                  <c:v>-0.15913086582793001</c:v>
                </c:pt>
                <c:pt idx="18673" formatCode="General">
                  <c:v>-0.163146779309916</c:v>
                </c:pt>
                <c:pt idx="18674" formatCode="General">
                  <c:v>-0.16541276964114299</c:v>
                </c:pt>
                <c:pt idx="18675" formatCode="General">
                  <c:v>-0.166734271648766</c:v>
                </c:pt>
                <c:pt idx="18676" formatCode="General">
                  <c:v>-0.168363324587784</c:v>
                </c:pt>
                <c:pt idx="18677" formatCode="General">
                  <c:v>-0.1710339324314</c:v>
                </c:pt>
                <c:pt idx="18678" formatCode="General">
                  <c:v>-0.17487388264416301</c:v>
                </c:pt>
                <c:pt idx="18679" formatCode="General">
                  <c:v>-0.18006445003973501</c:v>
                </c:pt>
                <c:pt idx="18680" formatCode="General">
                  <c:v>-0.18642430931722301</c:v>
                </c:pt>
                <c:pt idx="18681" formatCode="General">
                  <c:v>-0.193091119960214</c:v>
                </c:pt>
                <c:pt idx="18682" formatCode="General">
                  <c:v>-0.19987238730430601</c:v>
                </c:pt>
                <c:pt idx="18683" formatCode="General">
                  <c:v>-0.20694404128110999</c:v>
                </c:pt>
                <c:pt idx="18684" formatCode="General">
                  <c:v>-0.21329949598314099</c:v>
                </c:pt>
                <c:pt idx="18685" formatCode="General">
                  <c:v>-0.21810844369818599</c:v>
                </c:pt>
                <c:pt idx="18686" formatCode="General">
                  <c:v>-0.22159537406461099</c:v>
                </c:pt>
                <c:pt idx="18687" formatCode="General">
                  <c:v>-0.223742706751794</c:v>
                </c:pt>
                <c:pt idx="18688" formatCode="General">
                  <c:v>-0.22495188203285299</c:v>
                </c:pt>
                <c:pt idx="18689" formatCode="General">
                  <c:v>-0.22666596273056699</c:v>
                </c:pt>
                <c:pt idx="18690" formatCode="General">
                  <c:v>-0.228990376715835</c:v>
                </c:pt>
                <c:pt idx="18691" formatCode="General">
                  <c:v>-0.230313979500647</c:v>
                </c:pt>
                <c:pt idx="18692" formatCode="General">
                  <c:v>-0.22990816625180699</c:v>
                </c:pt>
                <c:pt idx="18693" formatCode="General">
                  <c:v>-0.22844714403175201</c:v>
                </c:pt>
                <c:pt idx="18694" formatCode="General">
                  <c:v>-0.227098941023851</c:v>
                </c:pt>
                <c:pt idx="18695" formatCode="General">
                  <c:v>-0.22600796297589901</c:v>
                </c:pt>
                <c:pt idx="18696" formatCode="General">
                  <c:v>-0.22512557967274899</c:v>
                </c:pt>
                <c:pt idx="18697" formatCode="General">
                  <c:v>-0.22483006400957301</c:v>
                </c:pt>
                <c:pt idx="18698" formatCode="General">
                  <c:v>-0.22426121411303901</c:v>
                </c:pt>
                <c:pt idx="18699" formatCode="General">
                  <c:v>-0.223394909897868</c:v>
                </c:pt>
                <c:pt idx="18700" formatCode="General">
                  <c:v>-0.222628601944905</c:v>
                </c:pt>
                <c:pt idx="18701" formatCode="General">
                  <c:v>-0.221931083273189</c:v>
                </c:pt>
                <c:pt idx="18702" formatCode="General">
                  <c:v>-0.22167336960822201</c:v>
                </c:pt>
                <c:pt idx="18703" formatCode="General">
                  <c:v>-0.22220846504577199</c:v>
                </c:pt>
                <c:pt idx="18704" formatCode="General">
                  <c:v>-0.222954246838896</c:v>
                </c:pt>
                <c:pt idx="18705" formatCode="General">
                  <c:v>-0.22367912605518001</c:v>
                </c:pt>
                <c:pt idx="18706" formatCode="General">
                  <c:v>-0.22515627239789399</c:v>
                </c:pt>
                <c:pt idx="18707" formatCode="General">
                  <c:v>-0.22714717674707399</c:v>
                </c:pt>
                <c:pt idx="18708" formatCode="General">
                  <c:v>-0.22909443344444499</c:v>
                </c:pt>
                <c:pt idx="18709" formatCode="General">
                  <c:v>-0.23072726950551201</c:v>
                </c:pt>
                <c:pt idx="18710" formatCode="General">
                  <c:v>-0.23163712976745701</c:v>
                </c:pt>
                <c:pt idx="18711" formatCode="General">
                  <c:v>-0.23217725517100199</c:v>
                </c:pt>
                <c:pt idx="18712" formatCode="General">
                  <c:v>-0.233651182327272</c:v>
                </c:pt>
                <c:pt idx="18713" formatCode="General">
                  <c:v>-0.23626283925456701</c:v>
                </c:pt>
                <c:pt idx="18714" formatCode="General">
                  <c:v>-0.239521377347201</c:v>
                </c:pt>
                <c:pt idx="18715" formatCode="General">
                  <c:v>-0.24318258443695401</c:v>
                </c:pt>
                <c:pt idx="18716" formatCode="General">
                  <c:v>-0.24699315383099399</c:v>
                </c:pt>
                <c:pt idx="18717" formatCode="General">
                  <c:v>-0.250925969506336</c:v>
                </c:pt>
                <c:pt idx="18718" formatCode="General">
                  <c:v>-0.25533357347414498</c:v>
                </c:pt>
                <c:pt idx="18719" formatCode="General">
                  <c:v>-0.260437885091997</c:v>
                </c:pt>
                <c:pt idx="18720" formatCode="General">
                  <c:v>-0.26610813383024301</c:v>
                </c:pt>
                <c:pt idx="18721" formatCode="General">
                  <c:v>-0.27211399773301498</c:v>
                </c:pt>
                <c:pt idx="18722" formatCode="General">
                  <c:v>-0.27834531988942801</c:v>
                </c:pt>
                <c:pt idx="18723" formatCode="General">
                  <c:v>-0.284903863115892</c:v>
                </c:pt>
                <c:pt idx="18724" formatCode="General">
                  <c:v>-0.29120724082921701</c:v>
                </c:pt>
                <c:pt idx="18725" formatCode="General">
                  <c:v>-0.296699629811846</c:v>
                </c:pt>
                <c:pt idx="18726" formatCode="General">
                  <c:v>-0.30205950865033998</c:v>
                </c:pt>
                <c:pt idx="18727" formatCode="General">
                  <c:v>-0.30713126367337301</c:v>
                </c:pt>
                <c:pt idx="18728" formatCode="General">
                  <c:v>-0.31117892409098202</c:v>
                </c:pt>
                <c:pt idx="18729" formatCode="General">
                  <c:v>-0.315122925437329</c:v>
                </c:pt>
                <c:pt idx="18730" formatCode="General">
                  <c:v>-0.31922814783335901</c:v>
                </c:pt>
                <c:pt idx="18731" formatCode="General">
                  <c:v>-0.32244789921782802</c:v>
                </c:pt>
                <c:pt idx="18732" formatCode="General">
                  <c:v>-0.32473018003828702</c:v>
                </c:pt>
                <c:pt idx="18733" formatCode="General">
                  <c:v>-0.32633051171535798</c:v>
                </c:pt>
                <c:pt idx="18734" formatCode="General">
                  <c:v>-0.32714838363527599</c:v>
                </c:pt>
                <c:pt idx="18735" formatCode="General">
                  <c:v>-0.32651949386095502</c:v>
                </c:pt>
                <c:pt idx="18736" formatCode="General">
                  <c:v>-0.32294015626082001</c:v>
                </c:pt>
                <c:pt idx="18737" formatCode="General">
                  <c:v>-0.31577029525252598</c:v>
                </c:pt>
                <c:pt idx="18738" formatCode="General">
                  <c:v>-0.30626435820183401</c:v>
                </c:pt>
                <c:pt idx="18739" formatCode="General">
                  <c:v>-0.29528127825940298</c:v>
                </c:pt>
                <c:pt idx="18740" formatCode="General">
                  <c:v>-0.28307994423368099</c:v>
                </c:pt>
                <c:pt idx="18741" formatCode="General">
                  <c:v>-0.27126409432026799</c:v>
                </c:pt>
                <c:pt idx="18742" formatCode="General">
                  <c:v>-0.26120588581458498</c:v>
                </c:pt>
                <c:pt idx="18743" formatCode="General">
                  <c:v>-0.25339607805383402</c:v>
                </c:pt>
                <c:pt idx="18744" formatCode="General">
                  <c:v>-0.24776448615983701</c:v>
                </c:pt>
                <c:pt idx="18745" formatCode="General">
                  <c:v>-0.24455211245061101</c:v>
                </c:pt>
                <c:pt idx="18746" formatCode="General">
                  <c:v>-0.24479055730424901</c:v>
                </c:pt>
                <c:pt idx="18747" formatCode="General">
                  <c:v>-0.24856627590657199</c:v>
                </c:pt>
                <c:pt idx="18748" formatCode="General">
                  <c:v>-0.25500378062705398</c:v>
                </c:pt>
                <c:pt idx="18749" formatCode="General">
                  <c:v>-0.26406963779862203</c:v>
                </c:pt>
                <c:pt idx="18750" formatCode="General">
                  <c:v>-0.27621342676341798</c:v>
                </c:pt>
                <c:pt idx="18751" formatCode="General">
                  <c:v>-0.29092996856255299</c:v>
                </c:pt>
                <c:pt idx="18752" formatCode="General">
                  <c:v>-0.30629028814889803</c:v>
                </c:pt>
                <c:pt idx="18753" formatCode="General">
                  <c:v>-0.32002625618122499</c:v>
                </c:pt>
                <c:pt idx="18754" formatCode="General">
                  <c:v>-0.33066635041956099</c:v>
                </c:pt>
                <c:pt idx="18755" formatCode="General">
                  <c:v>-0.33736947655503202</c:v>
                </c:pt>
                <c:pt idx="18756" formatCode="General">
                  <c:v>-0.33943893122065899</c:v>
                </c:pt>
                <c:pt idx="18757" formatCode="General">
                  <c:v>-0.33779485983116803</c:v>
                </c:pt>
                <c:pt idx="18758" formatCode="General">
                  <c:v>-0.33436376075227497</c:v>
                </c:pt>
                <c:pt idx="18759" formatCode="General">
                  <c:v>-0.32949594681771499</c:v>
                </c:pt>
                <c:pt idx="18760" formatCode="General">
                  <c:v>-0.32332666776040703</c:v>
                </c:pt>
                <c:pt idx="18761" formatCode="General">
                  <c:v>-0.31554808771387999</c:v>
                </c:pt>
                <c:pt idx="18762" formatCode="General">
                  <c:v>-0.30564400349847798</c:v>
                </c:pt>
                <c:pt idx="18763" formatCode="General">
                  <c:v>-0.29516761760570698</c:v>
                </c:pt>
                <c:pt idx="18764" formatCode="General">
                  <c:v>-0.28615549496217102</c:v>
                </c:pt>
                <c:pt idx="18765" formatCode="General">
                  <c:v>-0.27925506841098202</c:v>
                </c:pt>
                <c:pt idx="18766" formatCode="General">
                  <c:v>-0.27428163867439098</c:v>
                </c:pt>
                <c:pt idx="18767" formatCode="General">
                  <c:v>-0.27059878237208901</c:v>
                </c:pt>
                <c:pt idx="18768" formatCode="General">
                  <c:v>-0.26854710535453002</c:v>
                </c:pt>
                <c:pt idx="18769" formatCode="General">
                  <c:v>-0.26780145415091999</c:v>
                </c:pt>
                <c:pt idx="18770" formatCode="General">
                  <c:v>-0.26701674489742999</c:v>
                </c:pt>
                <c:pt idx="18771" formatCode="General">
                  <c:v>-0.26566735465873498</c:v>
                </c:pt>
                <c:pt idx="18772" formatCode="General">
                  <c:v>-0.26349463218302399</c:v>
                </c:pt>
                <c:pt idx="18773" formatCode="General">
                  <c:v>-0.26046061469985499</c:v>
                </c:pt>
                <c:pt idx="18774" formatCode="General">
                  <c:v>-0.25610062616354001</c:v>
                </c:pt>
                <c:pt idx="18775" formatCode="General">
                  <c:v>-0.250232506149628</c:v>
                </c:pt>
                <c:pt idx="18776" formatCode="General">
                  <c:v>-0.24399860200887</c:v>
                </c:pt>
                <c:pt idx="18777" formatCode="General">
                  <c:v>-0.23765626423622199</c:v>
                </c:pt>
                <c:pt idx="18778" formatCode="General">
                  <c:v>-0.23093570472764899</c:v>
                </c:pt>
                <c:pt idx="18779" formatCode="General">
                  <c:v>-0.224576692052147</c:v>
                </c:pt>
                <c:pt idx="18780" formatCode="General">
                  <c:v>-0.21965405928676601</c:v>
                </c:pt>
                <c:pt idx="18781" formatCode="General">
                  <c:v>-0.216720179854932</c:v>
                </c:pt>
                <c:pt idx="18782" formatCode="General">
                  <c:v>-0.215374995594384</c:v>
                </c:pt>
                <c:pt idx="18783" formatCode="General">
                  <c:v>-0.21606663729984901</c:v>
                </c:pt>
                <c:pt idx="18784" formatCode="General">
                  <c:v>-0.21927947635568501</c:v>
                </c:pt>
                <c:pt idx="18785" formatCode="General">
                  <c:v>-0.22356816810077601</c:v>
                </c:pt>
                <c:pt idx="18786" formatCode="General">
                  <c:v>-0.228273247205841</c:v>
                </c:pt>
                <c:pt idx="18787" formatCode="General">
                  <c:v>-0.23322824284843399</c:v>
                </c:pt>
                <c:pt idx="18788" formatCode="General">
                  <c:v>-0.237398870650045</c:v>
                </c:pt>
                <c:pt idx="18789" formatCode="General">
                  <c:v>-0.24076174914901</c:v>
                </c:pt>
                <c:pt idx="18790" formatCode="General">
                  <c:v>-0.24369178405356601</c:v>
                </c:pt>
                <c:pt idx="18791" formatCode="General">
                  <c:v>-0.24623414456996101</c:v>
                </c:pt>
                <c:pt idx="18792" formatCode="General">
                  <c:v>-0.247695729236346</c:v>
                </c:pt>
                <c:pt idx="18793" formatCode="General">
                  <c:v>-0.24703863590441699</c:v>
                </c:pt>
                <c:pt idx="18794" formatCode="General">
                  <c:v>-0.24389736215045299</c:v>
                </c:pt>
                <c:pt idx="18795" formatCode="General">
                  <c:v>-0.23839919035528601</c:v>
                </c:pt>
                <c:pt idx="18796" formatCode="General">
                  <c:v>-0.23012384879527101</c:v>
                </c:pt>
                <c:pt idx="18797" formatCode="General">
                  <c:v>-0.219813044931565</c:v>
                </c:pt>
                <c:pt idx="18798" formatCode="General">
                  <c:v>-0.20867031580333201</c:v>
                </c:pt>
                <c:pt idx="18799" formatCode="General">
                  <c:v>-0.196684241933025</c:v>
                </c:pt>
                <c:pt idx="18800" formatCode="General">
                  <c:v>-0.18436069764698301</c:v>
                </c:pt>
                <c:pt idx="18801" formatCode="General">
                  <c:v>-0.17208739810401</c:v>
                </c:pt>
                <c:pt idx="18802" formatCode="General">
                  <c:v>-0.160035913115298</c:v>
                </c:pt>
                <c:pt idx="18803" formatCode="General">
                  <c:v>-0.148289545886897</c:v>
                </c:pt>
                <c:pt idx="18804" formatCode="General">
                  <c:v>-0.135875949129316</c:v>
                </c:pt>
                <c:pt idx="18805" formatCode="General">
                  <c:v>-0.121620450014533</c:v>
                </c:pt>
                <c:pt idx="18806" formatCode="General">
                  <c:v>-0.105793876346222</c:v>
                </c:pt>
                <c:pt idx="18807" formatCode="General">
                  <c:v>-8.9576657951054406E-2</c:v>
                </c:pt>
                <c:pt idx="18808" formatCode="General">
                  <c:v>-7.3392830091494901E-2</c:v>
                </c:pt>
                <c:pt idx="18809" formatCode="General">
                  <c:v>-5.7205568121685903E-2</c:v>
                </c:pt>
                <c:pt idx="18810" formatCode="General">
                  <c:v>-4.1160301947974202E-2</c:v>
                </c:pt>
                <c:pt idx="18811" formatCode="General">
                  <c:v>-2.5578896587648801E-2</c:v>
                </c:pt>
                <c:pt idx="18812" formatCode="General">
                  <c:v>-1.14154293448397E-2</c:v>
                </c:pt>
                <c:pt idx="18813" formatCode="General">
                  <c:v>1.7660108120272399E-4</c:v>
                </c:pt>
                <c:pt idx="18814" formatCode="General">
                  <c:v>9.2491112924450308E-3</c:v>
                </c:pt>
                <c:pt idx="18815" formatCode="General">
                  <c:v>1.6085268530846901E-2</c:v>
                </c:pt>
                <c:pt idx="18816" formatCode="General">
                  <c:v>2.1126863438879401E-2</c:v>
                </c:pt>
                <c:pt idx="18817" formatCode="General">
                  <c:v>2.4681606687280099E-2</c:v>
                </c:pt>
                <c:pt idx="18818" formatCode="General">
                  <c:v>2.5978197596847798E-2</c:v>
                </c:pt>
                <c:pt idx="18819" formatCode="General">
                  <c:v>2.5112873740357599E-2</c:v>
                </c:pt>
                <c:pt idx="18820" formatCode="General">
                  <c:v>2.3204186403566699E-2</c:v>
                </c:pt>
                <c:pt idx="18821" formatCode="General">
                  <c:v>2.1588389490172898E-2</c:v>
                </c:pt>
                <c:pt idx="18822" formatCode="General">
                  <c:v>2.0776014922789202E-2</c:v>
                </c:pt>
                <c:pt idx="18823" formatCode="General">
                  <c:v>2.03899317828211E-2</c:v>
                </c:pt>
                <c:pt idx="18824" formatCode="General">
                  <c:v>2.0307218928099498E-2</c:v>
                </c:pt>
                <c:pt idx="18825" formatCode="General">
                  <c:v>2.19835812047364E-2</c:v>
                </c:pt>
                <c:pt idx="18826" formatCode="General">
                  <c:v>2.7449464072229399E-2</c:v>
                </c:pt>
                <c:pt idx="18827" formatCode="General">
                  <c:v>3.6730340324940297E-2</c:v>
                </c:pt>
                <c:pt idx="18828" formatCode="General">
                  <c:v>4.9606879489955298E-2</c:v>
                </c:pt>
                <c:pt idx="18829" formatCode="General">
                  <c:v>6.54274942040452E-2</c:v>
                </c:pt>
                <c:pt idx="18830" formatCode="General">
                  <c:v>8.2383953470465204E-2</c:v>
                </c:pt>
                <c:pt idx="18831" formatCode="General">
                  <c:v>0.100049275040094</c:v>
                </c:pt>
                <c:pt idx="18832" formatCode="General">
                  <c:v>0.11880516413787801</c:v>
                </c:pt>
                <c:pt idx="18833" formatCode="General">
                  <c:v>0.13865083235457201</c:v>
                </c:pt>
                <c:pt idx="18834" formatCode="General">
                  <c:v>0.15877511996289101</c:v>
                </c:pt>
                <c:pt idx="18835" formatCode="General">
                  <c:v>0.17801534990103901</c:v>
                </c:pt>
                <c:pt idx="18836" formatCode="General">
                  <c:v>0.19533795943037599</c:v>
                </c:pt>
                <c:pt idx="18837" formatCode="General">
                  <c:v>0.21011893743361901</c:v>
                </c:pt>
                <c:pt idx="18838" formatCode="General">
                  <c:v>0.22177543797518101</c:v>
                </c:pt>
                <c:pt idx="18839" formatCode="General">
                  <c:v>0.22989513826313801</c:v>
                </c:pt>
                <c:pt idx="18840" formatCode="General">
                  <c:v>0.23561285486466299</c:v>
                </c:pt>
                <c:pt idx="18841" formatCode="General">
                  <c:v>0.24033651892167299</c:v>
                </c:pt>
                <c:pt idx="18842" formatCode="General">
                  <c:v>0.24464439390238801</c:v>
                </c:pt>
                <c:pt idx="18843" formatCode="General">
                  <c:v>0.24809836149299699</c:v>
                </c:pt>
                <c:pt idx="18844" formatCode="General">
                  <c:v>0.25098293914963998</c:v>
                </c:pt>
                <c:pt idx="18845" formatCode="General">
                  <c:v>0.25423341486444601</c:v>
                </c:pt>
                <c:pt idx="18846" formatCode="General">
                  <c:v>0.25820039804274098</c:v>
                </c:pt>
                <c:pt idx="18847" formatCode="General">
                  <c:v>0.26301394911093101</c:v>
                </c:pt>
                <c:pt idx="18848" formatCode="General">
                  <c:v>0.26813457017767001</c:v>
                </c:pt>
                <c:pt idx="18849" formatCode="General">
                  <c:v>0.27335088263808499</c:v>
                </c:pt>
                <c:pt idx="18850" formatCode="General">
                  <c:v>0.27800526728224101</c:v>
                </c:pt>
                <c:pt idx="18851" formatCode="General">
                  <c:v>0.28105603310264898</c:v>
                </c:pt>
                <c:pt idx="18852" formatCode="General">
                  <c:v>0.28211957298725598</c:v>
                </c:pt>
                <c:pt idx="18853" formatCode="General">
                  <c:v>0.28111729723601803</c:v>
                </c:pt>
                <c:pt idx="18854" formatCode="General">
                  <c:v>0.27837758146243402</c:v>
                </c:pt>
                <c:pt idx="18855" formatCode="General">
                  <c:v>0.27478189317769902</c:v>
                </c:pt>
                <c:pt idx="18856" formatCode="General">
                  <c:v>0.271117136445995</c:v>
                </c:pt>
                <c:pt idx="18857" formatCode="General">
                  <c:v>0.26713043827684202</c:v>
                </c:pt>
                <c:pt idx="18858" formatCode="General">
                  <c:v>0.26265445955831201</c:v>
                </c:pt>
                <c:pt idx="18859" formatCode="General">
                  <c:v>0.25821320078999299</c:v>
                </c:pt>
                <c:pt idx="18860" formatCode="General">
                  <c:v>0.25462282046525397</c:v>
                </c:pt>
                <c:pt idx="18861" formatCode="General">
                  <c:v>0.25215372394936297</c:v>
                </c:pt>
                <c:pt idx="18862" formatCode="General">
                  <c:v>0.25089551083188899</c:v>
                </c:pt>
                <c:pt idx="18863" formatCode="General">
                  <c:v>0.25169254969972499</c:v>
                </c:pt>
                <c:pt idx="18864" formatCode="General">
                  <c:v>0.25482722617421799</c:v>
                </c:pt>
                <c:pt idx="18865" formatCode="General">
                  <c:v>0.25975445229522298</c:v>
                </c:pt>
                <c:pt idx="18866" formatCode="General">
                  <c:v>0.26684987927136</c:v>
                </c:pt>
                <c:pt idx="18867" formatCode="General">
                  <c:v>0.27635810943739197</c:v>
                </c:pt>
                <c:pt idx="18868" formatCode="General">
                  <c:v>0.28683089208967</c:v>
                </c:pt>
                <c:pt idx="18869" formatCode="General">
                  <c:v>0.29664949927274298</c:v>
                </c:pt>
                <c:pt idx="18870" formatCode="General">
                  <c:v>0.30482340044513101</c:v>
                </c:pt>
                <c:pt idx="18871" formatCode="General">
                  <c:v>0.311316418947926</c:v>
                </c:pt>
                <c:pt idx="18872" formatCode="General">
                  <c:v>0.31614407648405402</c:v>
                </c:pt>
                <c:pt idx="18873" formatCode="General">
                  <c:v>0.31960774389218699</c:v>
                </c:pt>
                <c:pt idx="18874" formatCode="General">
                  <c:v>0.32311614337065497</c:v>
                </c:pt>
                <c:pt idx="18875" formatCode="General">
                  <c:v>0.32701380624585702</c:v>
                </c:pt>
                <c:pt idx="18876" formatCode="General">
                  <c:v>0.3310744404057</c:v>
                </c:pt>
                <c:pt idx="18877" formatCode="General">
                  <c:v>0.33514998696375797</c:v>
                </c:pt>
                <c:pt idx="18878" formatCode="General">
                  <c:v>0.338854216788463</c:v>
                </c:pt>
                <c:pt idx="18879" formatCode="General">
                  <c:v>0.34154761183238003</c:v>
                </c:pt>
                <c:pt idx="18880" formatCode="General">
                  <c:v>0.34247486496458501</c:v>
                </c:pt>
                <c:pt idx="18881" formatCode="General">
                  <c:v>0.34095159416006499</c:v>
                </c:pt>
                <c:pt idx="18882" formatCode="General">
                  <c:v>0.33716791113968198</c:v>
                </c:pt>
                <c:pt idx="18883" formatCode="General">
                  <c:v>0.331756362665038</c:v>
                </c:pt>
                <c:pt idx="18884" formatCode="General">
                  <c:v>0.32492641516313903</c:v>
                </c:pt>
                <c:pt idx="18885" formatCode="General">
                  <c:v>0.31781495875000498</c:v>
                </c:pt>
                <c:pt idx="18886" formatCode="General">
                  <c:v>0.31225794104154603</c:v>
                </c:pt>
                <c:pt idx="18887" formatCode="General">
                  <c:v>0.30929248932291498</c:v>
                </c:pt>
                <c:pt idx="18888" formatCode="General">
                  <c:v>0.30938008255626598</c:v>
                </c:pt>
                <c:pt idx="18889" formatCode="General">
                  <c:v>0.31226599286983098</c:v>
                </c:pt>
                <c:pt idx="18890" formatCode="General">
                  <c:v>0.31711618114121598</c:v>
                </c:pt>
                <c:pt idx="18891" formatCode="General">
                  <c:v>0.32324682587109299</c:v>
                </c:pt>
                <c:pt idx="18892" formatCode="General">
                  <c:v>0.33058176283290702</c:v>
                </c:pt>
                <c:pt idx="18893" formatCode="General">
                  <c:v>0.339758857436261</c:v>
                </c:pt>
                <c:pt idx="18894" formatCode="General">
                  <c:v>0.35061995919679501</c:v>
                </c:pt>
                <c:pt idx="18895" formatCode="General">
                  <c:v>0.36206861362655202</c:v>
                </c:pt>
                <c:pt idx="18896" formatCode="General">
                  <c:v>0.37255719188204101</c:v>
                </c:pt>
                <c:pt idx="18897" formatCode="General">
                  <c:v>0.38131778327516003</c:v>
                </c:pt>
                <c:pt idx="18898" formatCode="General">
                  <c:v>0.38805244015706802</c:v>
                </c:pt>
                <c:pt idx="18899" formatCode="General">
                  <c:v>0.39284235203313</c:v>
                </c:pt>
                <c:pt idx="18900" formatCode="General">
                  <c:v>0.39577646254369298</c:v>
                </c:pt>
                <c:pt idx="18901" formatCode="General">
                  <c:v>0.39591487232754302</c:v>
                </c:pt>
                <c:pt idx="18902" formatCode="General">
                  <c:v>0.39228557143938703</c:v>
                </c:pt>
                <c:pt idx="18903" formatCode="General">
                  <c:v>0.38540569766973398</c:v>
                </c:pt>
                <c:pt idx="18904" formatCode="General">
                  <c:v>0.37683970627851998</c:v>
                </c:pt>
                <c:pt idx="18905" formatCode="General">
                  <c:v>0.36742060653042702</c:v>
                </c:pt>
                <c:pt idx="18906" formatCode="General">
                  <c:v>0.35762486240472502</c:v>
                </c:pt>
                <c:pt idx="18907" formatCode="General">
                  <c:v>0.34764511193661402</c:v>
                </c:pt>
                <c:pt idx="18908" formatCode="General">
                  <c:v>0.33752777838113301</c:v>
                </c:pt>
                <c:pt idx="18909" formatCode="General">
                  <c:v>0.32786996441515698</c:v>
                </c:pt>
                <c:pt idx="18910" formatCode="General">
                  <c:v>0.32054939763436802</c:v>
                </c:pt>
                <c:pt idx="18911" formatCode="General">
                  <c:v>0.31644712177290901</c:v>
                </c:pt>
                <c:pt idx="18912" formatCode="General">
                  <c:v>0.31488065761898199</c:v>
                </c:pt>
                <c:pt idx="18913" formatCode="General">
                  <c:v>0.31563844332087698</c:v>
                </c:pt>
                <c:pt idx="18914" formatCode="General">
                  <c:v>0.31878896607129598</c:v>
                </c:pt>
                <c:pt idx="18915" formatCode="General">
                  <c:v>0.323608549633426</c:v>
                </c:pt>
                <c:pt idx="18916" formatCode="General">
                  <c:v>0.32951119273955598</c:v>
                </c:pt>
                <c:pt idx="18917" formatCode="General">
                  <c:v>0.33738044860611499</c:v>
                </c:pt>
                <c:pt idx="18918" formatCode="General">
                  <c:v>0.34686684528338402</c:v>
                </c:pt>
                <c:pt idx="18919" formatCode="General">
                  <c:v>0.35610105085182597</c:v>
                </c:pt>
                <c:pt idx="18920" formatCode="General">
                  <c:v>0.36392663949721898</c:v>
                </c:pt>
                <c:pt idx="18921" formatCode="General">
                  <c:v>0.37053969550300703</c:v>
                </c:pt>
                <c:pt idx="18922" formatCode="General">
                  <c:v>0.37654006782202398</c:v>
                </c:pt>
                <c:pt idx="18923" formatCode="General">
                  <c:v>0.382059810209819</c:v>
                </c:pt>
                <c:pt idx="18924" formatCode="General">
                  <c:v>0.38683661912343498</c:v>
                </c:pt>
                <c:pt idx="18925" formatCode="General">
                  <c:v>0.39023165446379998</c:v>
                </c:pt>
                <c:pt idx="18926" formatCode="General">
                  <c:v>0.39153380380046598</c:v>
                </c:pt>
                <c:pt idx="18927" formatCode="General">
                  <c:v>0.39007659231671798</c:v>
                </c:pt>
                <c:pt idx="18928" formatCode="General">
                  <c:v>0.38536826739013502</c:v>
                </c:pt>
                <c:pt idx="18929" formatCode="General">
                  <c:v>0.37784577038872202</c:v>
                </c:pt>
                <c:pt idx="18930" formatCode="General">
                  <c:v>0.36840820484915099</c:v>
                </c:pt>
                <c:pt idx="18931" formatCode="General">
                  <c:v>0.35684275151779499</c:v>
                </c:pt>
                <c:pt idx="18932" formatCode="General">
                  <c:v>0.34299581182900302</c:v>
                </c:pt>
                <c:pt idx="18933" formatCode="General">
                  <c:v>0.32849310280746502</c:v>
                </c:pt>
                <c:pt idx="18934" formatCode="General">
                  <c:v>0.31427059413263098</c:v>
                </c:pt>
                <c:pt idx="18935" formatCode="General">
                  <c:v>0.29940534109146499</c:v>
                </c:pt>
                <c:pt idx="18936" formatCode="General">
                  <c:v>0.28434226104418298</c:v>
                </c:pt>
                <c:pt idx="18937" formatCode="General">
                  <c:v>0.27068497150213799</c:v>
                </c:pt>
                <c:pt idx="18938" formatCode="General">
                  <c:v>0.25841050426554601</c:v>
                </c:pt>
                <c:pt idx="18939" formatCode="General">
                  <c:v>0.246975946033785</c:v>
                </c:pt>
                <c:pt idx="18940" formatCode="General">
                  <c:v>0.23706202392289</c:v>
                </c:pt>
                <c:pt idx="18941" formatCode="General">
                  <c:v>0.228348857887132</c:v>
                </c:pt>
                <c:pt idx="18942" formatCode="General">
                  <c:v>0.21988354179316799</c:v>
                </c:pt>
                <c:pt idx="18943" formatCode="General">
                  <c:v>0.210840276987244</c:v>
                </c:pt>
                <c:pt idx="18944" formatCode="General">
                  <c:v>0.200589976414627</c:v>
                </c:pt>
                <c:pt idx="18945" formatCode="General">
                  <c:v>0.18988380229621399</c:v>
                </c:pt>
                <c:pt idx="18946" formatCode="General">
                  <c:v>0.180087389040331</c:v>
                </c:pt>
                <c:pt idx="18947" formatCode="General">
                  <c:v>0.17232151665182899</c:v>
                </c:pt>
                <c:pt idx="18948" formatCode="General">
                  <c:v>0.16717196722049599</c:v>
                </c:pt>
                <c:pt idx="18949" formatCode="General">
                  <c:v>0.16537686257009601</c:v>
                </c:pt>
                <c:pt idx="18950" formatCode="General">
                  <c:v>0.166500158563503</c:v>
                </c:pt>
                <c:pt idx="18951" formatCode="General">
                  <c:v>0.169449865531173</c:v>
                </c:pt>
                <c:pt idx="18952" formatCode="General">
                  <c:v>0.17293038050705301</c:v>
                </c:pt>
                <c:pt idx="18953" formatCode="General">
                  <c:v>0.17571163716055599</c:v>
                </c:pt>
                <c:pt idx="18954" formatCode="General">
                  <c:v>0.177476331665333</c:v>
                </c:pt>
                <c:pt idx="18955" formatCode="General">
                  <c:v>0.178369654985154</c:v>
                </c:pt>
                <c:pt idx="18956" formatCode="General">
                  <c:v>0.17905574925638401</c:v>
                </c:pt>
                <c:pt idx="18957" formatCode="General">
                  <c:v>0.17945251896862999</c:v>
                </c:pt>
                <c:pt idx="18958" formatCode="General">
                  <c:v>0.177376137676379</c:v>
                </c:pt>
                <c:pt idx="18959" formatCode="General">
                  <c:v>0.17073111259214799</c:v>
                </c:pt>
                <c:pt idx="18960" formatCode="General">
                  <c:v>0.159326736492969</c:v>
                </c:pt>
                <c:pt idx="18961" formatCode="General">
                  <c:v>0.14387469706773201</c:v>
                </c:pt>
                <c:pt idx="18962" formatCode="General">
                  <c:v>0.125261210645641</c:v>
                </c:pt>
                <c:pt idx="18963" formatCode="General">
                  <c:v>0.104001723550311</c:v>
                </c:pt>
                <c:pt idx="18964" formatCode="General">
                  <c:v>8.0167158127107299E-2</c:v>
                </c:pt>
                <c:pt idx="18965" formatCode="General">
                  <c:v>5.4427844144004797E-2</c:v>
                </c:pt>
                <c:pt idx="18966" formatCode="General">
                  <c:v>2.88552113664114E-2</c:v>
                </c:pt>
                <c:pt idx="18967" formatCode="General">
                  <c:v>5.6248910092750997E-3</c:v>
                </c:pt>
                <c:pt idx="18968" formatCode="General">
                  <c:v>-1.4652754905862601E-2</c:v>
                </c:pt>
                <c:pt idx="18969" formatCode="General">
                  <c:v>-3.2590863530906601E-2</c:v>
                </c:pt>
                <c:pt idx="18970" formatCode="General">
                  <c:v>-4.84441319056697E-2</c:v>
                </c:pt>
                <c:pt idx="18971" formatCode="General">
                  <c:v>-6.1654794289940001E-2</c:v>
                </c:pt>
                <c:pt idx="18972" formatCode="General">
                  <c:v>-7.2775447643267002E-2</c:v>
                </c:pt>
                <c:pt idx="18973" formatCode="General">
                  <c:v>-8.2554551731516004E-2</c:v>
                </c:pt>
                <c:pt idx="18974" formatCode="General">
                  <c:v>-9.0866282918060204E-2</c:v>
                </c:pt>
                <c:pt idx="18975" formatCode="General">
                  <c:v>-9.7720807755685798E-2</c:v>
                </c:pt>
                <c:pt idx="18976" formatCode="General">
                  <c:v>-0.103766865474611</c:v>
                </c:pt>
                <c:pt idx="18977" formatCode="General">
                  <c:v>-0.109822712815454</c:v>
                </c:pt>
                <c:pt idx="18978" formatCode="General">
                  <c:v>-0.115850444486154</c:v>
                </c:pt>
                <c:pt idx="18979" formatCode="General">
                  <c:v>-0.12180372384180101</c:v>
                </c:pt>
                <c:pt idx="18980" formatCode="General">
                  <c:v>-0.12840744889296801</c:v>
                </c:pt>
                <c:pt idx="18981" formatCode="General">
                  <c:v>-0.13706854548311001</c:v>
                </c:pt>
                <c:pt idx="18982" formatCode="General">
                  <c:v>-0.14845454249436399</c:v>
                </c:pt>
                <c:pt idx="18983" formatCode="General">
                  <c:v>-0.162103339538055</c:v>
                </c:pt>
                <c:pt idx="18984" formatCode="General">
                  <c:v>-0.17806433763182999</c:v>
                </c:pt>
                <c:pt idx="18985" formatCode="General">
                  <c:v>-0.196277472862771</c:v>
                </c:pt>
                <c:pt idx="18986" formatCode="General">
                  <c:v>-0.21536549865555099</c:v>
                </c:pt>
                <c:pt idx="18987" formatCode="General">
                  <c:v>-0.23385173679085999</c:v>
                </c:pt>
                <c:pt idx="18988" formatCode="General">
                  <c:v>-0.25137401926874098</c:v>
                </c:pt>
                <c:pt idx="18989" formatCode="General">
                  <c:v>-0.26757604757328202</c:v>
                </c:pt>
                <c:pt idx="18990" formatCode="General">
                  <c:v>-0.28258090421014698</c:v>
                </c:pt>
                <c:pt idx="18991" formatCode="General">
                  <c:v>-0.29720267182059501</c:v>
                </c:pt>
                <c:pt idx="18992" formatCode="General">
                  <c:v>-0.31115443116535002</c:v>
                </c:pt>
                <c:pt idx="18993" formatCode="General">
                  <c:v>-0.324156061534776</c:v>
                </c:pt>
                <c:pt idx="18994" formatCode="General">
                  <c:v>-0.33634747581612701</c:v>
                </c:pt>
                <c:pt idx="18995" formatCode="General">
                  <c:v>-0.347230377080188</c:v>
                </c:pt>
                <c:pt idx="18996" formatCode="General">
                  <c:v>-0.35667972841671902</c:v>
                </c:pt>
                <c:pt idx="18997" formatCode="General">
                  <c:v>-0.36476367387664999</c:v>
                </c:pt>
                <c:pt idx="18998" formatCode="General">
                  <c:v>-0.37021145695969998</c:v>
                </c:pt>
                <c:pt idx="18999" formatCode="General">
                  <c:v>-0.372736318741831</c:v>
                </c:pt>
                <c:pt idx="19000" formatCode="General">
                  <c:v>-0.37329767268941799</c:v>
                </c:pt>
                <c:pt idx="19001" formatCode="General">
                  <c:v>-0.372350516204974</c:v>
                </c:pt>
                <c:pt idx="19002" formatCode="General">
                  <c:v>-0.36989746255021699</c:v>
                </c:pt>
                <c:pt idx="19003" formatCode="General">
                  <c:v>-0.36687052943271597</c:v>
                </c:pt>
                <c:pt idx="19004" formatCode="General">
                  <c:v>-0.36430296280229402</c:v>
                </c:pt>
                <c:pt idx="19005" formatCode="General">
                  <c:v>-0.36194458875026703</c:v>
                </c:pt>
                <c:pt idx="19006" formatCode="General">
                  <c:v>-0.35943050043207098</c:v>
                </c:pt>
                <c:pt idx="19007" formatCode="General">
                  <c:v>-0.35605833904851503</c:v>
                </c:pt>
                <c:pt idx="19008" formatCode="General">
                  <c:v>-0.35211373868162699</c:v>
                </c:pt>
                <c:pt idx="19009" formatCode="General">
                  <c:v>-0.34826848742438199</c:v>
                </c:pt>
                <c:pt idx="19010" formatCode="General">
                  <c:v>-0.34519989530323603</c:v>
                </c:pt>
                <c:pt idx="19011" formatCode="General">
                  <c:v>-0.34342461713820999</c:v>
                </c:pt>
                <c:pt idx="19012" formatCode="General">
                  <c:v>-0.34256746848230601</c:v>
                </c:pt>
                <c:pt idx="19013" formatCode="General">
                  <c:v>-0.34255184962498603</c:v>
                </c:pt>
                <c:pt idx="19014" formatCode="General">
                  <c:v>-0.34245668816222302</c:v>
                </c:pt>
                <c:pt idx="19015" formatCode="General">
                  <c:v>-0.34118940726737301</c:v>
                </c:pt>
                <c:pt idx="19016" formatCode="General">
                  <c:v>-0.33906795594267503</c:v>
                </c:pt>
                <c:pt idx="19017" formatCode="General">
                  <c:v>-0.33723351671234397</c:v>
                </c:pt>
                <c:pt idx="19018" formatCode="General">
                  <c:v>-0.336340769503297</c:v>
                </c:pt>
                <c:pt idx="19019" formatCode="General">
                  <c:v>-0.33619752620514898</c:v>
                </c:pt>
                <c:pt idx="19020" formatCode="General">
                  <c:v>-0.33666608480979598</c:v>
                </c:pt>
                <c:pt idx="19021" formatCode="General">
                  <c:v>-0.338660656057303</c:v>
                </c:pt>
                <c:pt idx="19022" formatCode="General">
                  <c:v>-0.34281649335852199</c:v>
                </c:pt>
                <c:pt idx="19023" formatCode="General">
                  <c:v>-0.34864398495841797</c:v>
                </c:pt>
                <c:pt idx="19024" formatCode="General">
                  <c:v>-0.35533426037614502</c:v>
                </c:pt>
                <c:pt idx="19025" formatCode="General">
                  <c:v>-0.36233522524954798</c:v>
                </c:pt>
                <c:pt idx="19026" formatCode="General">
                  <c:v>-0.36941866274607199</c:v>
                </c:pt>
                <c:pt idx="19027" formatCode="General">
                  <c:v>-0.375436477668807</c:v>
                </c:pt>
                <c:pt idx="19028" formatCode="General">
                  <c:v>-0.37918337697012999</c:v>
                </c:pt>
                <c:pt idx="19029" formatCode="General">
                  <c:v>-0.380516851062351</c:v>
                </c:pt>
                <c:pt idx="19030" formatCode="General">
                  <c:v>-0.37975565920783899</c:v>
                </c:pt>
                <c:pt idx="19031" formatCode="General">
                  <c:v>-0.37798392635459599</c:v>
                </c:pt>
                <c:pt idx="19032" formatCode="General">
                  <c:v>-0.37551149574759002</c:v>
                </c:pt>
                <c:pt idx="19033" formatCode="General">
                  <c:v>-0.37234757901333398</c:v>
                </c:pt>
                <c:pt idx="19034" formatCode="General">
                  <c:v>-0.368642923834898</c:v>
                </c:pt>
                <c:pt idx="19035" formatCode="General">
                  <c:v>-0.36400487705023699</c:v>
                </c:pt>
                <c:pt idx="19036" formatCode="General">
                  <c:v>-0.35857694648164901</c:v>
                </c:pt>
                <c:pt idx="19037" formatCode="General">
                  <c:v>-0.35317581421589</c:v>
                </c:pt>
                <c:pt idx="19038" formatCode="General">
                  <c:v>-0.348539059649915</c:v>
                </c:pt>
                <c:pt idx="19039" formatCode="General">
                  <c:v>-0.34496432297594798</c:v>
                </c:pt>
                <c:pt idx="19040" formatCode="General">
                  <c:v>-0.342120623910737</c:v>
                </c:pt>
                <c:pt idx="19041" formatCode="General">
                  <c:v>-0.33932446473879302</c:v>
                </c:pt>
                <c:pt idx="19042" formatCode="General">
                  <c:v>-0.33659821321133099</c:v>
                </c:pt>
                <c:pt idx="19043" formatCode="General">
                  <c:v>-0.33370957334607199</c:v>
                </c:pt>
                <c:pt idx="19044" formatCode="General">
                  <c:v>-0.32986301431066001</c:v>
                </c:pt>
                <c:pt idx="19045" formatCode="General">
                  <c:v>-0.32545699157633501</c:v>
                </c:pt>
                <c:pt idx="19046" formatCode="General">
                  <c:v>-0.32129912707331199</c:v>
                </c:pt>
                <c:pt idx="19047" formatCode="General">
                  <c:v>-0.31791738228946997</c:v>
                </c:pt>
                <c:pt idx="19048" formatCode="General">
                  <c:v>-0.31549016371820598</c:v>
                </c:pt>
                <c:pt idx="19049" formatCode="General">
                  <c:v>-0.31415814963116401</c:v>
                </c:pt>
                <c:pt idx="19050" formatCode="General">
                  <c:v>-0.31379960094810699</c:v>
                </c:pt>
                <c:pt idx="19051" formatCode="General">
                  <c:v>-0.31402648577180498</c:v>
                </c:pt>
                <c:pt idx="19052" formatCode="General">
                  <c:v>-0.315058249033348</c:v>
                </c:pt>
                <c:pt idx="19053" formatCode="General">
                  <c:v>-0.31600213754964801</c:v>
                </c:pt>
                <c:pt idx="19054" formatCode="General">
                  <c:v>-0.31609973403126301</c:v>
                </c:pt>
                <c:pt idx="19055" formatCode="General">
                  <c:v>-0.31601121667066501</c:v>
                </c:pt>
                <c:pt idx="19056" formatCode="General">
                  <c:v>-0.31582555291505898</c:v>
                </c:pt>
                <c:pt idx="19057" formatCode="General">
                  <c:v>-0.31527117726938098</c:v>
                </c:pt>
                <c:pt idx="19058" formatCode="General">
                  <c:v>-0.31520414106447597</c:v>
                </c:pt>
                <c:pt idx="19059" formatCode="General">
                  <c:v>-0.31609869836236498</c:v>
                </c:pt>
                <c:pt idx="19060" formatCode="General">
                  <c:v>-0.31688241033308101</c:v>
                </c:pt>
                <c:pt idx="19061" formatCode="General">
                  <c:v>-0.31627573027192102</c:v>
                </c:pt>
                <c:pt idx="19062" formatCode="General">
                  <c:v>-0.31385645361991799</c:v>
                </c:pt>
                <c:pt idx="19063" formatCode="General">
                  <c:v>-0.30897036017659302</c:v>
                </c:pt>
                <c:pt idx="19064" formatCode="General">
                  <c:v>-0.30135976759222599</c:v>
                </c:pt>
                <c:pt idx="19065" formatCode="General">
                  <c:v>-0.29254755217166001</c:v>
                </c:pt>
                <c:pt idx="19066" formatCode="General">
                  <c:v>-0.28341751427158701</c:v>
                </c:pt>
                <c:pt idx="19067" formatCode="General">
                  <c:v>-0.27440279034107901</c:v>
                </c:pt>
                <c:pt idx="19068" formatCode="General">
                  <c:v>-0.26547846403918601</c:v>
                </c:pt>
                <c:pt idx="19069" formatCode="General">
                  <c:v>-0.25724854235489703</c:v>
                </c:pt>
                <c:pt idx="19070" formatCode="General">
                  <c:v>-0.25066838529158603</c:v>
                </c:pt>
                <c:pt idx="19071" formatCode="General">
                  <c:v>-0.244270453129041</c:v>
                </c:pt>
                <c:pt idx="19072" formatCode="General">
                  <c:v>-0.236989244722313</c:v>
                </c:pt>
                <c:pt idx="19073" formatCode="General">
                  <c:v>-0.22972746213686601</c:v>
                </c:pt>
                <c:pt idx="19074" formatCode="General">
                  <c:v>-0.22337594254364301</c:v>
                </c:pt>
                <c:pt idx="19075" formatCode="General">
                  <c:v>-0.21768391099758699</c:v>
                </c:pt>
                <c:pt idx="19076" formatCode="General">
                  <c:v>-0.21177277652843901</c:v>
                </c:pt>
                <c:pt idx="19077" formatCode="General">
                  <c:v>-0.20534459201129299</c:v>
                </c:pt>
                <c:pt idx="19078" formatCode="General">
                  <c:v>-0.19897353041531801</c:v>
                </c:pt>
                <c:pt idx="19079" formatCode="General">
                  <c:v>-0.19306581936557701</c:v>
                </c:pt>
                <c:pt idx="19080" formatCode="General">
                  <c:v>-0.18743474223431</c:v>
                </c:pt>
                <c:pt idx="19081" formatCode="General">
                  <c:v>-0.183063485506859</c:v>
                </c:pt>
                <c:pt idx="19082" formatCode="General">
                  <c:v>-0.18080127612789401</c:v>
                </c:pt>
                <c:pt idx="19083" formatCode="General">
                  <c:v>-0.179964234587456</c:v>
                </c:pt>
                <c:pt idx="19084" formatCode="General">
                  <c:v>-0.18039897011695999</c:v>
                </c:pt>
                <c:pt idx="19085" formatCode="General">
                  <c:v>-0.18158409291798699</c:v>
                </c:pt>
                <c:pt idx="19086" formatCode="General">
                  <c:v>-0.182183455011452</c:v>
                </c:pt>
                <c:pt idx="19087" formatCode="General">
                  <c:v>-0.181881075581448</c:v>
                </c:pt>
                <c:pt idx="19088" formatCode="General">
                  <c:v>-0.180689151662042</c:v>
                </c:pt>
                <c:pt idx="19089" formatCode="General">
                  <c:v>-0.17843231702135801</c:v>
                </c:pt>
                <c:pt idx="19090" formatCode="General">
                  <c:v>-0.17546908679107701</c:v>
                </c:pt>
                <c:pt idx="19091" formatCode="General">
                  <c:v>-0.171948759764873</c:v>
                </c:pt>
                <c:pt idx="19092" formatCode="General">
                  <c:v>-0.16822541163666199</c:v>
                </c:pt>
                <c:pt idx="19093" formatCode="General">
                  <c:v>-0.16411946043671399</c:v>
                </c:pt>
                <c:pt idx="19094" formatCode="General">
                  <c:v>-0.158486818839637</c:v>
                </c:pt>
                <c:pt idx="19095" formatCode="General">
                  <c:v>-0.15141521046014</c:v>
                </c:pt>
                <c:pt idx="19096" formatCode="General">
                  <c:v>-0.14376100450621801</c:v>
                </c:pt>
                <c:pt idx="19097" formatCode="General">
                  <c:v>-0.13563511852354501</c:v>
                </c:pt>
                <c:pt idx="19098" formatCode="General">
                  <c:v>-0.126480296417532</c:v>
                </c:pt>
                <c:pt idx="19099" formatCode="General">
                  <c:v>-0.116129381432064</c:v>
                </c:pt>
                <c:pt idx="19100" formatCode="General">
                  <c:v>-0.105466279142516</c:v>
                </c:pt>
                <c:pt idx="19101" formatCode="General">
                  <c:v>-9.4979268534112093E-2</c:v>
                </c:pt>
                <c:pt idx="19102" formatCode="General">
                  <c:v>-8.5406488463305896E-2</c:v>
                </c:pt>
                <c:pt idx="19103" formatCode="General">
                  <c:v>-7.7475658035976502E-2</c:v>
                </c:pt>
                <c:pt idx="19104" formatCode="General">
                  <c:v>-7.0355970720967997E-2</c:v>
                </c:pt>
                <c:pt idx="19105" formatCode="General">
                  <c:v>-6.40174853608486E-2</c:v>
                </c:pt>
                <c:pt idx="19106" formatCode="General">
                  <c:v>-5.8158184852051001E-2</c:v>
                </c:pt>
                <c:pt idx="19107" formatCode="General">
                  <c:v>-5.18448033753557E-2</c:v>
                </c:pt>
                <c:pt idx="19108" formatCode="General">
                  <c:v>-4.5266371642958297E-2</c:v>
                </c:pt>
                <c:pt idx="19109" formatCode="General">
                  <c:v>-3.8882912562965E-2</c:v>
                </c:pt>
                <c:pt idx="19110" formatCode="General">
                  <c:v>-3.2656548396577598E-2</c:v>
                </c:pt>
                <c:pt idx="19111" formatCode="General">
                  <c:v>-2.5526641273196E-2</c:v>
                </c:pt>
                <c:pt idx="19112" formatCode="General">
                  <c:v>-1.6653377890590501E-2</c:v>
                </c:pt>
                <c:pt idx="19113" formatCode="General">
                  <c:v>-6.64794495775076E-3</c:v>
                </c:pt>
                <c:pt idx="19114" formatCode="General">
                  <c:v>2.5397031811038601E-3</c:v>
                </c:pt>
                <c:pt idx="19115" formatCode="General">
                  <c:v>9.5735343321283195E-3</c:v>
                </c:pt>
                <c:pt idx="19116" formatCode="General">
                  <c:v>1.48305999701873E-2</c:v>
                </c:pt>
                <c:pt idx="19117" formatCode="General">
                  <c:v>1.9372422222192601E-2</c:v>
                </c:pt>
                <c:pt idx="19118" formatCode="General">
                  <c:v>2.4461933706951201E-2</c:v>
                </c:pt>
                <c:pt idx="19119" formatCode="General">
                  <c:v>3.0445212627588699E-2</c:v>
                </c:pt>
                <c:pt idx="19120" formatCode="General">
                  <c:v>3.6874747524320399E-2</c:v>
                </c:pt>
                <c:pt idx="19121" formatCode="General">
                  <c:v>4.2915993847964601E-2</c:v>
                </c:pt>
                <c:pt idx="19122" formatCode="General">
                  <c:v>4.7868740375254598E-2</c:v>
                </c:pt>
                <c:pt idx="19123" formatCode="General">
                  <c:v>5.2331932721422003E-2</c:v>
                </c:pt>
                <c:pt idx="19124" formatCode="General">
                  <c:v>5.6358208903849898E-2</c:v>
                </c:pt>
                <c:pt idx="19125" formatCode="General">
                  <c:v>5.9912513517107802E-2</c:v>
                </c:pt>
                <c:pt idx="19126" formatCode="General">
                  <c:v>6.4134257442707801E-2</c:v>
                </c:pt>
                <c:pt idx="19127" formatCode="General">
                  <c:v>6.9584229413479207E-2</c:v>
                </c:pt>
                <c:pt idx="19128" formatCode="General">
                  <c:v>7.6029956678678401E-2</c:v>
                </c:pt>
                <c:pt idx="19129" formatCode="General">
                  <c:v>8.3152527585122205E-2</c:v>
                </c:pt>
                <c:pt idx="19130" formatCode="General">
                  <c:v>9.0111485054873305E-2</c:v>
                </c:pt>
                <c:pt idx="19131" formatCode="General">
                  <c:v>9.6375468298257799E-2</c:v>
                </c:pt>
                <c:pt idx="19132" formatCode="General">
                  <c:v>0.10300560499580499</c:v>
                </c:pt>
                <c:pt idx="19133" formatCode="General">
                  <c:v>0.11048897978484799</c:v>
                </c:pt>
                <c:pt idx="19134" formatCode="General">
                  <c:v>0.11775382489345</c:v>
                </c:pt>
                <c:pt idx="19135" formatCode="General">
                  <c:v>0.123711248295222</c:v>
                </c:pt>
                <c:pt idx="19136" formatCode="General">
                  <c:v>0.12758740791562301</c:v>
                </c:pt>
                <c:pt idx="19137" formatCode="General">
                  <c:v>0.12958416326365699</c:v>
                </c:pt>
                <c:pt idx="19138" formatCode="General">
                  <c:v>0.13072704057846499</c:v>
                </c:pt>
                <c:pt idx="19139" formatCode="General">
                  <c:v>0.13159030546397599</c:v>
                </c:pt>
                <c:pt idx="19140" formatCode="General">
                  <c:v>0.131649013925457</c:v>
                </c:pt>
                <c:pt idx="19141" formatCode="General">
                  <c:v>0.130858058566589</c:v>
                </c:pt>
                <c:pt idx="19142" formatCode="General">
                  <c:v>0.12949377415786101</c:v>
                </c:pt>
                <c:pt idx="19143" formatCode="General">
                  <c:v>0.12775619029909799</c:v>
                </c:pt>
                <c:pt idx="19144" formatCode="General">
                  <c:v>0.126324313800175</c:v>
                </c:pt>
                <c:pt idx="19145" formatCode="General">
                  <c:v>0.12519653264457001</c:v>
                </c:pt>
                <c:pt idx="19146" formatCode="General">
                  <c:v>0.124528461259779</c:v>
                </c:pt>
                <c:pt idx="19147" formatCode="General">
                  <c:v>0.12470390433912799</c:v>
                </c:pt>
                <c:pt idx="19148" formatCode="General">
                  <c:v>0.12624780845434999</c:v>
                </c:pt>
                <c:pt idx="19149" formatCode="General">
                  <c:v>0.129434496218999</c:v>
                </c:pt>
                <c:pt idx="19150" formatCode="General">
                  <c:v>0.134081467870869</c:v>
                </c:pt>
                <c:pt idx="19151" formatCode="General">
                  <c:v>0.14039031494562201</c:v>
                </c:pt>
                <c:pt idx="19152" formatCode="General">
                  <c:v>0.14778745686448899</c:v>
                </c:pt>
                <c:pt idx="19153" formatCode="General">
                  <c:v>0.15576142683927799</c:v>
                </c:pt>
                <c:pt idx="19154" formatCode="General">
                  <c:v>0.16433625316546499</c:v>
                </c:pt>
                <c:pt idx="19155" formatCode="General">
                  <c:v>0.17389042782269201</c:v>
                </c:pt>
                <c:pt idx="19156" formatCode="General">
                  <c:v>0.185235411195011</c:v>
                </c:pt>
                <c:pt idx="19157" formatCode="General">
                  <c:v>0.19879555245031699</c:v>
                </c:pt>
                <c:pt idx="19158" formatCode="General">
                  <c:v>0.21378614158551201</c:v>
                </c:pt>
                <c:pt idx="19159" formatCode="General">
                  <c:v>0.22813524764398499</c:v>
                </c:pt>
                <c:pt idx="19160" formatCode="General">
                  <c:v>0.240168499174815</c:v>
                </c:pt>
                <c:pt idx="19161" formatCode="General">
                  <c:v>0.249626535613022</c:v>
                </c:pt>
                <c:pt idx="19162" formatCode="General">
                  <c:v>0.25737620620057799</c:v>
                </c:pt>
                <c:pt idx="19163" formatCode="General">
                  <c:v>0.26416182206219602</c:v>
                </c:pt>
                <c:pt idx="19164" formatCode="General">
                  <c:v>0.26985316741170401</c:v>
                </c:pt>
                <c:pt idx="19165" formatCode="General">
                  <c:v>0.27387335636120802</c:v>
                </c:pt>
                <c:pt idx="19166" formatCode="General">
                  <c:v>0.27631695042885401</c:v>
                </c:pt>
                <c:pt idx="19167" formatCode="General">
                  <c:v>0.27741476242380098</c:v>
                </c:pt>
                <c:pt idx="19168" formatCode="General">
                  <c:v>0.27844910929905697</c:v>
                </c:pt>
                <c:pt idx="19169" formatCode="General">
                  <c:v>0.28102757322273297</c:v>
                </c:pt>
                <c:pt idx="19170" formatCode="General">
                  <c:v>0.28379934699127102</c:v>
                </c:pt>
                <c:pt idx="19171" formatCode="General">
                  <c:v>0.28532365775641499</c:v>
                </c:pt>
                <c:pt idx="19172" formatCode="General">
                  <c:v>0.28658578124559098</c:v>
                </c:pt>
                <c:pt idx="19173" formatCode="General">
                  <c:v>0.28932038355108097</c:v>
                </c:pt>
                <c:pt idx="19174" formatCode="General">
                  <c:v>0.29355791632671702</c:v>
                </c:pt>
                <c:pt idx="19175" formatCode="General">
                  <c:v>0.29840904085181502</c:v>
                </c:pt>
                <c:pt idx="19176" formatCode="General">
                  <c:v>0.30379090133599701</c:v>
                </c:pt>
                <c:pt idx="19177" formatCode="General">
                  <c:v>0.31027098130043601</c:v>
                </c:pt>
                <c:pt idx="19178" formatCode="General">
                  <c:v>0.31736886959058502</c:v>
                </c:pt>
                <c:pt idx="19179" formatCode="General">
                  <c:v>0.32367763775637698</c:v>
                </c:pt>
                <c:pt idx="19180" formatCode="General">
                  <c:v>0.32867066911184001</c:v>
                </c:pt>
                <c:pt idx="19181" formatCode="General">
                  <c:v>0.33244576997219399</c:v>
                </c:pt>
                <c:pt idx="19182" formatCode="General">
                  <c:v>0.33509926902637699</c:v>
                </c:pt>
                <c:pt idx="19183" formatCode="General">
                  <c:v>0.33734285143852699</c:v>
                </c:pt>
                <c:pt idx="19184" formatCode="General">
                  <c:v>0.34024098545319797</c:v>
                </c:pt>
                <c:pt idx="19185" formatCode="General">
                  <c:v>0.34447781543831901</c:v>
                </c:pt>
                <c:pt idx="19186" formatCode="General">
                  <c:v>0.349751368192047</c:v>
                </c:pt>
                <c:pt idx="19187" formatCode="General">
                  <c:v>0.35664176265232</c:v>
                </c:pt>
                <c:pt idx="19188" formatCode="General">
                  <c:v>0.36524664167922999</c:v>
                </c:pt>
                <c:pt idx="19189" formatCode="General">
                  <c:v>0.37298576661364802</c:v>
                </c:pt>
                <c:pt idx="19190" formatCode="General">
                  <c:v>0.37792329966135002</c:v>
                </c:pt>
                <c:pt idx="19191" formatCode="General">
                  <c:v>0.38020631278207501</c:v>
                </c:pt>
                <c:pt idx="19192" formatCode="General">
                  <c:v>0.380752065181232</c:v>
                </c:pt>
                <c:pt idx="19193" formatCode="General">
                  <c:v>0.38003624877147002</c:v>
                </c:pt>
                <c:pt idx="19194" formatCode="General">
                  <c:v>0.37846824611002899</c:v>
                </c:pt>
                <c:pt idx="19195" formatCode="General">
                  <c:v>0.37669637249027599</c:v>
                </c:pt>
                <c:pt idx="19196" formatCode="General">
                  <c:v>0.37570031885841298</c:v>
                </c:pt>
                <c:pt idx="19197" formatCode="General">
                  <c:v>0.37458759037487399</c:v>
                </c:pt>
                <c:pt idx="19198" formatCode="General">
                  <c:v>0.37169158322495</c:v>
                </c:pt>
                <c:pt idx="19199" formatCode="General">
                  <c:v>0.368045348554977</c:v>
                </c:pt>
                <c:pt idx="19200" formatCode="General">
                  <c:v>0.36440458283017702</c:v>
                </c:pt>
                <c:pt idx="19201" formatCode="General">
                  <c:v>0.35989553687859999</c:v>
                </c:pt>
                <c:pt idx="19202" formatCode="General">
                  <c:v>0.354983730799873</c:v>
                </c:pt>
                <c:pt idx="19203" formatCode="General">
                  <c:v>0.35017019719534898</c:v>
                </c:pt>
                <c:pt idx="19204" formatCode="General">
                  <c:v>0.34476540277343698</c:v>
                </c:pt>
                <c:pt idx="19205" formatCode="General">
                  <c:v>0.33917741647269201</c:v>
                </c:pt>
                <c:pt idx="19206" formatCode="General">
                  <c:v>0.33447205826508097</c:v>
                </c:pt>
                <c:pt idx="19207" formatCode="General">
                  <c:v>0.33181902105361799</c:v>
                </c:pt>
                <c:pt idx="19208" formatCode="General">
                  <c:v>0.33133328583482402</c:v>
                </c:pt>
                <c:pt idx="19209" formatCode="General">
                  <c:v>0.33184908455685802</c:v>
                </c:pt>
                <c:pt idx="19210" formatCode="General">
                  <c:v>0.33305983323500099</c:v>
                </c:pt>
                <c:pt idx="19211" formatCode="General">
                  <c:v>0.33503176811678498</c:v>
                </c:pt>
                <c:pt idx="19212" formatCode="General">
                  <c:v>0.33772182390609301</c:v>
                </c:pt>
                <c:pt idx="19213" formatCode="General">
                  <c:v>0.34100646983432498</c:v>
                </c:pt>
                <c:pt idx="19214" formatCode="General">
                  <c:v>0.34400108510187599</c:v>
                </c:pt>
                <c:pt idx="19215" formatCode="General">
                  <c:v>0.34583787545512801</c:v>
                </c:pt>
                <c:pt idx="19216" formatCode="General">
                  <c:v>0.34801514466825301</c:v>
                </c:pt>
                <c:pt idx="19217" formatCode="General">
                  <c:v>0.35250803685985299</c:v>
                </c:pt>
                <c:pt idx="19218" formatCode="General">
                  <c:v>0.35952334753098197</c:v>
                </c:pt>
                <c:pt idx="19219" formatCode="General">
                  <c:v>0.368252917203307</c:v>
                </c:pt>
                <c:pt idx="19220" formatCode="General">
                  <c:v>0.37762257043271502</c:v>
                </c:pt>
                <c:pt idx="19221" formatCode="General">
                  <c:v>0.38629537851311402</c:v>
                </c:pt>
                <c:pt idx="19222" formatCode="General">
                  <c:v>0.39357836652345901</c:v>
                </c:pt>
                <c:pt idx="19223" formatCode="General">
                  <c:v>0.39944958784838502</c:v>
                </c:pt>
                <c:pt idx="19224" formatCode="General">
                  <c:v>0.40317233163559602</c:v>
                </c:pt>
                <c:pt idx="19225" formatCode="General">
                  <c:v>0.40463032483462402</c:v>
                </c:pt>
                <c:pt idx="19226" formatCode="General">
                  <c:v>0.40489374348919099</c:v>
                </c:pt>
                <c:pt idx="19227" formatCode="General">
                  <c:v>0.40474496527645598</c:v>
                </c:pt>
                <c:pt idx="19228" formatCode="General">
                  <c:v>0.40361916587505098</c:v>
                </c:pt>
                <c:pt idx="19229" formatCode="General">
                  <c:v>0.40076993760745699</c:v>
                </c:pt>
                <c:pt idx="19230" formatCode="General">
                  <c:v>0.39679836334859497</c:v>
                </c:pt>
                <c:pt idx="19231" formatCode="General">
                  <c:v>0.39249045866562199</c:v>
                </c:pt>
                <c:pt idx="19232" formatCode="General">
                  <c:v>0.38851373740952599</c:v>
                </c:pt>
                <c:pt idx="19233" formatCode="General">
                  <c:v>0.38504874661746502</c:v>
                </c:pt>
                <c:pt idx="19234" formatCode="General">
                  <c:v>0.38183082595322698</c:v>
                </c:pt>
                <c:pt idx="19235" formatCode="General">
                  <c:v>0.37904281880895702</c:v>
                </c:pt>
                <c:pt idx="19236" formatCode="General">
                  <c:v>0.375758352538337</c:v>
                </c:pt>
                <c:pt idx="19237" formatCode="General">
                  <c:v>0.37068531817393202</c:v>
                </c:pt>
                <c:pt idx="19238" formatCode="General">
                  <c:v>0.36404517490889898</c:v>
                </c:pt>
                <c:pt idx="19239" formatCode="General">
                  <c:v>0.35603277142552803</c:v>
                </c:pt>
                <c:pt idx="19240" formatCode="General">
                  <c:v>0.34717364716705801</c:v>
                </c:pt>
                <c:pt idx="19241" formatCode="General">
                  <c:v>0.33828947220069799</c:v>
                </c:pt>
                <c:pt idx="19242" formatCode="General">
                  <c:v>0.32864596474515101</c:v>
                </c:pt>
                <c:pt idx="19243" formatCode="General">
                  <c:v>0.31779072714539403</c:v>
                </c:pt>
                <c:pt idx="19244" formatCode="General">
                  <c:v>0.30618479814891297</c:v>
                </c:pt>
                <c:pt idx="19245" formatCode="General">
                  <c:v>0.29467990655022502</c:v>
                </c:pt>
                <c:pt idx="19246" formatCode="General">
                  <c:v>0.284611820734467</c:v>
                </c:pt>
                <c:pt idx="19247" formatCode="General">
                  <c:v>0.27635964129607699</c:v>
                </c:pt>
                <c:pt idx="19248" formatCode="General">
                  <c:v>0.26951136123413999</c:v>
                </c:pt>
                <c:pt idx="19249" formatCode="General">
                  <c:v>0.26303122268350498</c:v>
                </c:pt>
                <c:pt idx="19250" formatCode="General">
                  <c:v>0.25576185946961699</c:v>
                </c:pt>
                <c:pt idx="19251" formatCode="General">
                  <c:v>0.24710788464462499</c:v>
                </c:pt>
                <c:pt idx="19252" formatCode="General">
                  <c:v>0.23714061025314001</c:v>
                </c:pt>
                <c:pt idx="19253" formatCode="General">
                  <c:v>0.22642656329336</c:v>
                </c:pt>
                <c:pt idx="19254" formatCode="General">
                  <c:v>0.21554699905987701</c:v>
                </c:pt>
                <c:pt idx="19255" formatCode="General">
                  <c:v>0.20457011202543299</c:v>
                </c:pt>
                <c:pt idx="19256" formatCode="General">
                  <c:v>0.19339564226167399</c:v>
                </c:pt>
                <c:pt idx="19257" formatCode="General">
                  <c:v>0.18305466138156701</c:v>
                </c:pt>
                <c:pt idx="19258" formatCode="General">
                  <c:v>0.17386177618871501</c:v>
                </c:pt>
                <c:pt idx="19259" formatCode="General">
                  <c:v>0.165530960823811</c:v>
                </c:pt>
                <c:pt idx="19260" formatCode="General">
                  <c:v>0.15808504046625599</c:v>
                </c:pt>
                <c:pt idx="19261" formatCode="General">
                  <c:v>0.151164287686928</c:v>
                </c:pt>
                <c:pt idx="19262" formatCode="General">
                  <c:v>0.14479625603093099</c:v>
                </c:pt>
                <c:pt idx="19263" formatCode="General">
                  <c:v>0.14049082717268299</c:v>
                </c:pt>
                <c:pt idx="19264" formatCode="General">
                  <c:v>0.139344312430569</c:v>
                </c:pt>
                <c:pt idx="19265" formatCode="General">
                  <c:v>0.13972415119323101</c:v>
                </c:pt>
                <c:pt idx="19266" formatCode="General">
                  <c:v>0.139751159508718</c:v>
                </c:pt>
                <c:pt idx="19267" formatCode="General">
                  <c:v>0.138812432331608</c:v>
                </c:pt>
                <c:pt idx="19268" formatCode="General">
                  <c:v>0.13690440241701499</c:v>
                </c:pt>
                <c:pt idx="19269" formatCode="General">
                  <c:v>0.135014569955165</c:v>
                </c:pt>
                <c:pt idx="19270" formatCode="General">
                  <c:v>0.13396626533989101</c:v>
                </c:pt>
                <c:pt idx="19271" formatCode="General">
                  <c:v>0.13285976180727799</c:v>
                </c:pt>
                <c:pt idx="19272" formatCode="General">
                  <c:v>0.13044903942637201</c:v>
                </c:pt>
                <c:pt idx="19273" formatCode="General">
                  <c:v>0.12585944811990901</c:v>
                </c:pt>
                <c:pt idx="19274" formatCode="General">
                  <c:v>0.118498549416825</c:v>
                </c:pt>
                <c:pt idx="19275" formatCode="General">
                  <c:v>0.10779836640992101</c:v>
                </c:pt>
                <c:pt idx="19276" formatCode="General">
                  <c:v>9.3320293188988296E-2</c:v>
                </c:pt>
                <c:pt idx="19277" formatCode="General">
                  <c:v>7.6171751926381495E-2</c:v>
                </c:pt>
                <c:pt idx="19278" formatCode="General">
                  <c:v>5.8221679889077997E-2</c:v>
                </c:pt>
                <c:pt idx="19279" formatCode="General">
                  <c:v>4.0340200580612398E-2</c:v>
                </c:pt>
                <c:pt idx="19280" formatCode="General">
                  <c:v>2.2960745946061401E-2</c:v>
                </c:pt>
                <c:pt idx="19281" formatCode="General">
                  <c:v>5.9903547220461102E-3</c:v>
                </c:pt>
                <c:pt idx="19282" formatCode="General">
                  <c:v>-9.7573958954929596E-3</c:v>
                </c:pt>
                <c:pt idx="19283" formatCode="General">
                  <c:v>-2.3170201524264598E-2</c:v>
                </c:pt>
                <c:pt idx="19284" formatCode="General">
                  <c:v>-3.5077649407004002E-2</c:v>
                </c:pt>
                <c:pt idx="19285" formatCode="General">
                  <c:v>-4.6149551276289197E-2</c:v>
                </c:pt>
                <c:pt idx="19286" formatCode="General">
                  <c:v>-5.6026272130546097E-2</c:v>
                </c:pt>
                <c:pt idx="19287" formatCode="General">
                  <c:v>-6.4535532596821904E-2</c:v>
                </c:pt>
                <c:pt idx="19288" formatCode="General">
                  <c:v>-7.2207137567933302E-2</c:v>
                </c:pt>
                <c:pt idx="19289" formatCode="General">
                  <c:v>-7.9240261787136598E-2</c:v>
                </c:pt>
                <c:pt idx="19290" formatCode="General">
                  <c:v>-8.6027255577509204E-2</c:v>
                </c:pt>
                <c:pt idx="19291" formatCode="General">
                  <c:v>-9.3313601506621893E-2</c:v>
                </c:pt>
                <c:pt idx="19292" formatCode="General">
                  <c:v>-0.101300796879341</c:v>
                </c:pt>
                <c:pt idx="19293" formatCode="General">
                  <c:v>-0.109337927102041</c:v>
                </c:pt>
                <c:pt idx="19294" formatCode="General">
                  <c:v>-0.117295068648299</c:v>
                </c:pt>
                <c:pt idx="19295" formatCode="General">
                  <c:v>-0.12590584431344801</c:v>
                </c:pt>
                <c:pt idx="19296" formatCode="General">
                  <c:v>-0.13499775733618</c:v>
                </c:pt>
                <c:pt idx="19297" formatCode="General">
                  <c:v>-0.144208601048324</c:v>
                </c:pt>
                <c:pt idx="19298" formatCode="General">
                  <c:v>-0.152973402716504</c:v>
                </c:pt>
                <c:pt idx="19299" formatCode="General">
                  <c:v>-0.16068011545593799</c:v>
                </c:pt>
                <c:pt idx="19300" formatCode="General">
                  <c:v>-0.16762246582829299</c:v>
                </c:pt>
                <c:pt idx="19301" formatCode="General">
                  <c:v>-0.174071981401036</c:v>
                </c:pt>
                <c:pt idx="19302" formatCode="General">
                  <c:v>-0.18074884548987599</c:v>
                </c:pt>
                <c:pt idx="19303" formatCode="General">
                  <c:v>-0.18806195106989401</c:v>
                </c:pt>
                <c:pt idx="19304" formatCode="General">
                  <c:v>-0.19531788287733201</c:v>
                </c:pt>
                <c:pt idx="19305" formatCode="General">
                  <c:v>-0.20280134132061101</c:v>
                </c:pt>
                <c:pt idx="19306" formatCode="General">
                  <c:v>-0.21202983007492501</c:v>
                </c:pt>
                <c:pt idx="19307" formatCode="General">
                  <c:v>-0.22417096204930501</c:v>
                </c:pt>
                <c:pt idx="19308" formatCode="General">
                  <c:v>-0.23952306789924599</c:v>
                </c:pt>
                <c:pt idx="19309" formatCode="General">
                  <c:v>-0.25816977647582501</c:v>
                </c:pt>
                <c:pt idx="19310" formatCode="General">
                  <c:v>-0.27983793725530598</c:v>
                </c:pt>
                <c:pt idx="19311" formatCode="General">
                  <c:v>-0.30429925144718101</c:v>
                </c:pt>
                <c:pt idx="19312" formatCode="General">
                  <c:v>-0.33174508582026702</c:v>
                </c:pt>
                <c:pt idx="19313" formatCode="General">
                  <c:v>-0.361141542133743</c:v>
                </c:pt>
                <c:pt idx="19314" formatCode="General">
                  <c:v>-0.39089623705162702</c:v>
                </c:pt>
                <c:pt idx="19315" formatCode="General">
                  <c:v>-0.41964144121154701</c:v>
                </c:pt>
                <c:pt idx="19316" formatCode="General">
                  <c:v>-0.445933261721776</c:v>
                </c:pt>
                <c:pt idx="19317" formatCode="General">
                  <c:v>-0.46960476773059401</c:v>
                </c:pt>
                <c:pt idx="19318" formatCode="General">
                  <c:v>-0.49119872191832997</c:v>
                </c:pt>
                <c:pt idx="19319" formatCode="General">
                  <c:v>-0.51087450276943402</c:v>
                </c:pt>
                <c:pt idx="19320" formatCode="General">
                  <c:v>-0.52816055138560902</c:v>
                </c:pt>
                <c:pt idx="19321" formatCode="General">
                  <c:v>-0.54214249692771199</c:v>
                </c:pt>
                <c:pt idx="19322" formatCode="General">
                  <c:v>-0.55267118837998497</c:v>
                </c:pt>
                <c:pt idx="19323" formatCode="General">
                  <c:v>-0.56003864826473704</c:v>
                </c:pt>
                <c:pt idx="19324" formatCode="General">
                  <c:v>-0.56480399516101298</c:v>
                </c:pt>
                <c:pt idx="19325" formatCode="General">
                  <c:v>-0.56753853575039603</c:v>
                </c:pt>
                <c:pt idx="19326" formatCode="General">
                  <c:v>-0.56792583266877295</c:v>
                </c:pt>
                <c:pt idx="19327" formatCode="General">
                  <c:v>-0.56580205672135497</c:v>
                </c:pt>
                <c:pt idx="19328" formatCode="General">
                  <c:v>-0.561942839950475</c:v>
                </c:pt>
                <c:pt idx="19329" formatCode="General">
                  <c:v>-0.55711640857280198</c:v>
                </c:pt>
                <c:pt idx="19330" formatCode="General">
                  <c:v>-0.55254861693076196</c:v>
                </c:pt>
                <c:pt idx="19331" formatCode="General">
                  <c:v>-0.54904122627679197</c:v>
                </c:pt>
                <c:pt idx="19332" formatCode="General">
                  <c:v>-0.54658437040003505</c:v>
                </c:pt>
                <c:pt idx="19333" formatCode="General">
                  <c:v>-0.54570321794076804</c:v>
                </c:pt>
                <c:pt idx="19334" formatCode="General">
                  <c:v>-0.54701788462059397</c:v>
                </c:pt>
                <c:pt idx="19335" formatCode="General">
                  <c:v>-0.54970553984294501</c:v>
                </c:pt>
                <c:pt idx="19336" formatCode="General">
                  <c:v>-0.55284699334174203</c:v>
                </c:pt>
                <c:pt idx="19337" formatCode="General">
                  <c:v>-0.555612421778508</c:v>
                </c:pt>
                <c:pt idx="19338" formatCode="General">
                  <c:v>-0.55721129914477496</c:v>
                </c:pt>
                <c:pt idx="19339" formatCode="General">
                  <c:v>-0.55848506361821004</c:v>
                </c:pt>
                <c:pt idx="19340" formatCode="General">
                  <c:v>-0.56028416727205499</c:v>
                </c:pt>
                <c:pt idx="19341" formatCode="General">
                  <c:v>-0.56282103224767699</c:v>
                </c:pt>
                <c:pt idx="19342" formatCode="General">
                  <c:v>-0.56560544846264804</c:v>
                </c:pt>
                <c:pt idx="19343" formatCode="General">
                  <c:v>-0.56729793207311496</c:v>
                </c:pt>
                <c:pt idx="19344" formatCode="General">
                  <c:v>-0.567388510866494</c:v>
                </c:pt>
                <c:pt idx="19345" formatCode="General">
                  <c:v>-0.565640787870062</c:v>
                </c:pt>
                <c:pt idx="19346" formatCode="General">
                  <c:v>-0.56216244084865397</c:v>
                </c:pt>
                <c:pt idx="19347" formatCode="General">
                  <c:v>-0.55803191047952205</c:v>
                </c:pt>
                <c:pt idx="19348" formatCode="General">
                  <c:v>-0.55427695541279098</c:v>
                </c:pt>
                <c:pt idx="19349" formatCode="General">
                  <c:v>-0.55154273566967504</c:v>
                </c:pt>
                <c:pt idx="19350" formatCode="General">
                  <c:v>-0.54955468191578305</c:v>
                </c:pt>
                <c:pt idx="19351" formatCode="General">
                  <c:v>-0.54874070149953103</c:v>
                </c:pt>
                <c:pt idx="19352" formatCode="General">
                  <c:v>-0.54970805267114797</c:v>
                </c:pt>
                <c:pt idx="19353" formatCode="General">
                  <c:v>-0.55116026084562697</c:v>
                </c:pt>
                <c:pt idx="19354" formatCode="General">
                  <c:v>-0.55117647516443002</c:v>
                </c:pt>
                <c:pt idx="19355" formatCode="General">
                  <c:v>-0.54985993404907196</c:v>
                </c:pt>
                <c:pt idx="19356" formatCode="General">
                  <c:v>-0.54828017722595301</c:v>
                </c:pt>
                <c:pt idx="19357" formatCode="General">
                  <c:v>-0.54572584174823202</c:v>
                </c:pt>
                <c:pt idx="19358" formatCode="General">
                  <c:v>-0.54211298955397502</c:v>
                </c:pt>
                <c:pt idx="19359" formatCode="General">
                  <c:v>-0.53808777367943095</c:v>
                </c:pt>
                <c:pt idx="19360" formatCode="General">
                  <c:v>-0.53369542832831696</c:v>
                </c:pt>
                <c:pt idx="19361" formatCode="General">
                  <c:v>-0.52923967624383905</c:v>
                </c:pt>
                <c:pt idx="19362" formatCode="General">
                  <c:v>-0.52407999179810705</c:v>
                </c:pt>
                <c:pt idx="19363" formatCode="General">
                  <c:v>-0.51757202457142604</c:v>
                </c:pt>
                <c:pt idx="19364" formatCode="General">
                  <c:v>-0.509950698730672</c:v>
                </c:pt>
                <c:pt idx="19365" formatCode="General">
                  <c:v>-0.50132272998198801</c:v>
                </c:pt>
                <c:pt idx="19366" formatCode="General">
                  <c:v>-0.49068665010764301</c:v>
                </c:pt>
                <c:pt idx="19367" formatCode="General">
                  <c:v>-0.47773786102947802</c:v>
                </c:pt>
                <c:pt idx="19368" formatCode="General">
                  <c:v>-0.46373763733046802</c:v>
                </c:pt>
                <c:pt idx="19369" formatCode="General">
                  <c:v>-0.44904063200028899</c:v>
                </c:pt>
                <c:pt idx="19370" formatCode="General">
                  <c:v>-0.433839019313978</c:v>
                </c:pt>
                <c:pt idx="19371" formatCode="General">
                  <c:v>-0.41864310385914399</c:v>
                </c:pt>
                <c:pt idx="19372" formatCode="General">
                  <c:v>-0.403602443851173</c:v>
                </c:pt>
                <c:pt idx="19373" formatCode="General">
                  <c:v>-0.38845812647760503</c:v>
                </c:pt>
                <c:pt idx="19374" formatCode="General">
                  <c:v>-0.37323153863714098</c:v>
                </c:pt>
                <c:pt idx="19375" formatCode="General">
                  <c:v>-0.35908020045474698</c:v>
                </c:pt>
                <c:pt idx="19376" formatCode="General">
                  <c:v>-0.347018055687075</c:v>
                </c:pt>
                <c:pt idx="19377" formatCode="General">
                  <c:v>-0.33663785530121398</c:v>
                </c:pt>
                <c:pt idx="19378" formatCode="General">
                  <c:v>-0.32671168679701601</c:v>
                </c:pt>
                <c:pt idx="19379" formatCode="General">
                  <c:v>-0.31641370925999601</c:v>
                </c:pt>
                <c:pt idx="19380" formatCode="General">
                  <c:v>-0.30643060148471302</c:v>
                </c:pt>
                <c:pt idx="19381" formatCode="General">
                  <c:v>-0.29848360796574702</c:v>
                </c:pt>
                <c:pt idx="19382" formatCode="General">
                  <c:v>-0.29334745052318001</c:v>
                </c:pt>
                <c:pt idx="19383" formatCode="General">
                  <c:v>-0.29069965287774102</c:v>
                </c:pt>
                <c:pt idx="19384" formatCode="General">
                  <c:v>-0.29025794800170102</c:v>
                </c:pt>
                <c:pt idx="19385" formatCode="General">
                  <c:v>-0.29125529541346001</c:v>
                </c:pt>
                <c:pt idx="19386" formatCode="General">
                  <c:v>-0.291922647329587</c:v>
                </c:pt>
                <c:pt idx="19387" formatCode="General">
                  <c:v>-0.29249304756502598</c:v>
                </c:pt>
                <c:pt idx="19388" formatCode="General">
                  <c:v>-0.29464360273692303</c:v>
                </c:pt>
                <c:pt idx="19389" formatCode="General">
                  <c:v>-0.29823950303559799</c:v>
                </c:pt>
                <c:pt idx="19390" formatCode="General">
                  <c:v>-0.30224394742270799</c:v>
                </c:pt>
                <c:pt idx="19391" formatCode="General">
                  <c:v>-0.30615276358869298</c:v>
                </c:pt>
                <c:pt idx="19392" formatCode="General">
                  <c:v>-0.30950665368515101</c:v>
                </c:pt>
                <c:pt idx="19393" formatCode="General">
                  <c:v>-0.31254062440268499</c:v>
                </c:pt>
                <c:pt idx="19394" formatCode="General">
                  <c:v>-0.31582488545617199</c:v>
                </c:pt>
                <c:pt idx="19395" formatCode="General">
                  <c:v>-0.31901358891881598</c:v>
                </c:pt>
                <c:pt idx="19396" formatCode="General">
                  <c:v>-0.32081872801799899</c:v>
                </c:pt>
                <c:pt idx="19397" formatCode="General">
                  <c:v>-0.319779469385295</c:v>
                </c:pt>
                <c:pt idx="19398" formatCode="General">
                  <c:v>-0.31620610321732601</c:v>
                </c:pt>
                <c:pt idx="19399" formatCode="General">
                  <c:v>-0.31047484873541797</c:v>
                </c:pt>
                <c:pt idx="19400" formatCode="General">
                  <c:v>-0.30198323435854202</c:v>
                </c:pt>
                <c:pt idx="19401" formatCode="General">
                  <c:v>-0.29064018598569102</c:v>
                </c:pt>
                <c:pt idx="19402" formatCode="General">
                  <c:v>-0.27692465239306002</c:v>
                </c:pt>
                <c:pt idx="19403" formatCode="General">
                  <c:v>-0.26176870497140903</c:v>
                </c:pt>
                <c:pt idx="19404" formatCode="General">
                  <c:v>-0.24546365758737801</c:v>
                </c:pt>
                <c:pt idx="19405" formatCode="General">
                  <c:v>-0.227658969407773</c:v>
                </c:pt>
                <c:pt idx="19406" formatCode="General">
                  <c:v>-0.20851393757879899</c:v>
                </c:pt>
                <c:pt idx="19407" formatCode="General">
                  <c:v>-0.18885499339797099</c:v>
                </c:pt>
                <c:pt idx="19408" formatCode="General">
                  <c:v>-0.170079601741604</c:v>
                </c:pt>
                <c:pt idx="19409" formatCode="General">
                  <c:v>-0.15253826004552301</c:v>
                </c:pt>
                <c:pt idx="19410" formatCode="General">
                  <c:v>-0.13604571055276399</c:v>
                </c:pt>
                <c:pt idx="19411" formatCode="General">
                  <c:v>-0.120741977080825</c:v>
                </c:pt>
                <c:pt idx="19412" formatCode="General">
                  <c:v>-0.10541467991294801</c:v>
                </c:pt>
                <c:pt idx="19413" formatCode="General">
                  <c:v>-8.90694051498125E-2</c:v>
                </c:pt>
                <c:pt idx="19414" formatCode="General">
                  <c:v>-7.2601394376171996E-2</c:v>
                </c:pt>
                <c:pt idx="19415" formatCode="General">
                  <c:v>-5.6893073186892497E-2</c:v>
                </c:pt>
                <c:pt idx="19416" formatCode="General">
                  <c:v>-4.2646860414901802E-2</c:v>
                </c:pt>
                <c:pt idx="19417" formatCode="General">
                  <c:v>-3.0861707310716999E-2</c:v>
                </c:pt>
                <c:pt idx="19418" formatCode="General">
                  <c:v>-2.1996655059133199E-2</c:v>
                </c:pt>
                <c:pt idx="19419" formatCode="General">
                  <c:v>-1.49735731776287E-2</c:v>
                </c:pt>
                <c:pt idx="19420" formatCode="General">
                  <c:v>-8.4174350953111002E-3</c:v>
                </c:pt>
                <c:pt idx="19421" formatCode="General">
                  <c:v>-2.4336519835161099E-3</c:v>
                </c:pt>
                <c:pt idx="19422" formatCode="General">
                  <c:v>2.1561081112735701E-3</c:v>
                </c:pt>
                <c:pt idx="19423" formatCode="General">
                  <c:v>5.6187161267540397E-3</c:v>
                </c:pt>
                <c:pt idx="19424" formatCode="General">
                  <c:v>8.4563814389428497E-3</c:v>
                </c:pt>
                <c:pt idx="19425" formatCode="General">
                  <c:v>9.8065984401844407E-3</c:v>
                </c:pt>
                <c:pt idx="19426" formatCode="General">
                  <c:v>9.0398459043689507E-3</c:v>
                </c:pt>
                <c:pt idx="19427" formatCode="General">
                  <c:v>6.2540425069588504E-3</c:v>
                </c:pt>
                <c:pt idx="19428" formatCode="General">
                  <c:v>2.3662884202179102E-3</c:v>
                </c:pt>
                <c:pt idx="19429" formatCode="General">
                  <c:v>-1.7804459959100201E-3</c:v>
                </c:pt>
                <c:pt idx="19430" formatCode="General">
                  <c:v>-5.9421227051140602E-3</c:v>
                </c:pt>
                <c:pt idx="19431" formatCode="General">
                  <c:v>-9.2891310145479297E-3</c:v>
                </c:pt>
                <c:pt idx="19432" formatCode="General">
                  <c:v>-1.11261304538364E-2</c:v>
                </c:pt>
                <c:pt idx="19433" formatCode="General">
                  <c:v>-1.10709032990259E-2</c:v>
                </c:pt>
                <c:pt idx="19434" formatCode="General">
                  <c:v>-8.5923778208337794E-3</c:v>
                </c:pt>
                <c:pt idx="19435" formatCode="General">
                  <c:v>-4.3257869953647003E-3</c:v>
                </c:pt>
                <c:pt idx="19436" formatCode="General">
                  <c:v>1.7065518299710001E-3</c:v>
                </c:pt>
                <c:pt idx="19437" formatCode="General">
                  <c:v>1.0986792718088299E-2</c:v>
                </c:pt>
                <c:pt idx="19438" formatCode="General">
                  <c:v>2.4063886569735099E-2</c:v>
                </c:pt>
                <c:pt idx="19439" formatCode="General">
                  <c:v>4.1304922537878902E-2</c:v>
                </c:pt>
                <c:pt idx="19440" formatCode="General">
                  <c:v>6.2758314181733901E-2</c:v>
                </c:pt>
                <c:pt idx="19441" formatCode="General">
                  <c:v>8.7302059252667694E-2</c:v>
                </c:pt>
                <c:pt idx="19442" formatCode="General">
                  <c:v>0.11414277949017899</c:v>
                </c:pt>
                <c:pt idx="19443" formatCode="General">
                  <c:v>0.14245521675713799</c:v>
                </c:pt>
                <c:pt idx="19444" formatCode="General">
                  <c:v>0.170650088346462</c:v>
                </c:pt>
                <c:pt idx="19445" formatCode="General">
                  <c:v>0.197016517915623</c:v>
                </c:pt>
                <c:pt idx="19446" formatCode="General">
                  <c:v>0.22063796977325401</c:v>
                </c:pt>
                <c:pt idx="19447" formatCode="General">
                  <c:v>0.24198708557408</c:v>
                </c:pt>
                <c:pt idx="19448" formatCode="General">
                  <c:v>0.26291402788213403</c:v>
                </c:pt>
                <c:pt idx="19449" formatCode="General">
                  <c:v>0.28479143123172401</c:v>
                </c:pt>
                <c:pt idx="19450" formatCode="General">
                  <c:v>0.30746239346319698</c:v>
                </c:pt>
                <c:pt idx="19451" formatCode="General">
                  <c:v>0.33006743795774401</c:v>
                </c:pt>
                <c:pt idx="19452" formatCode="General">
                  <c:v>0.35194053807905701</c:v>
                </c:pt>
                <c:pt idx="19453" formatCode="General">
                  <c:v>0.37298253708404</c:v>
                </c:pt>
                <c:pt idx="19454" formatCode="General">
                  <c:v>0.39313242320701403</c:v>
                </c:pt>
                <c:pt idx="19455" formatCode="General">
                  <c:v>0.41266548467742098</c:v>
                </c:pt>
                <c:pt idx="19456" formatCode="General">
                  <c:v>0.43113410335692498</c:v>
                </c:pt>
                <c:pt idx="19457" formatCode="General">
                  <c:v>0.44788058408127501</c:v>
                </c:pt>
                <c:pt idx="19458" formatCode="General">
                  <c:v>0.46264605931625702</c:v>
                </c:pt>
                <c:pt idx="19459" formatCode="General">
                  <c:v>0.47512491693629799</c:v>
                </c:pt>
                <c:pt idx="19460" formatCode="General">
                  <c:v>0.48513065808336397</c:v>
                </c:pt>
                <c:pt idx="19461" formatCode="General">
                  <c:v>0.49264520711510101</c:v>
                </c:pt>
                <c:pt idx="19462" formatCode="General">
                  <c:v>0.49855340199113501</c:v>
                </c:pt>
                <c:pt idx="19463" formatCode="General">
                  <c:v>0.50425871447426995</c:v>
                </c:pt>
                <c:pt idx="19464" formatCode="General">
                  <c:v>0.50990879710212</c:v>
                </c:pt>
                <c:pt idx="19465" formatCode="General">
                  <c:v>0.51498414776119095</c:v>
                </c:pt>
                <c:pt idx="19466" formatCode="General">
                  <c:v>0.52018782092010096</c:v>
                </c:pt>
                <c:pt idx="19467" formatCode="General">
                  <c:v>0.52647626158545702</c:v>
                </c:pt>
                <c:pt idx="19468" formatCode="General">
                  <c:v>0.53291010968491903</c:v>
                </c:pt>
                <c:pt idx="19469" formatCode="General">
                  <c:v>0.53913016919789203</c:v>
                </c:pt>
                <c:pt idx="19470" formatCode="General">
                  <c:v>0.54577596067467304</c:v>
                </c:pt>
                <c:pt idx="19471" formatCode="General">
                  <c:v>0.55195737135579004</c:v>
                </c:pt>
                <c:pt idx="19472" formatCode="General">
                  <c:v>0.55623619014547898</c:v>
                </c:pt>
                <c:pt idx="19473" formatCode="General">
                  <c:v>0.558479508703001</c:v>
                </c:pt>
                <c:pt idx="19474" formatCode="General">
                  <c:v>0.55989205689347898</c:v>
                </c:pt>
                <c:pt idx="19475" formatCode="General">
                  <c:v>0.56087921160837595</c:v>
                </c:pt>
                <c:pt idx="19476" formatCode="General">
                  <c:v>0.56130274030157201</c:v>
                </c:pt>
                <c:pt idx="19477" formatCode="General">
                  <c:v>0.56181480397502404</c:v>
                </c:pt>
                <c:pt idx="19478" formatCode="General">
                  <c:v>0.56301176625974303</c:v>
                </c:pt>
                <c:pt idx="19479" formatCode="General">
                  <c:v>0.56433168688851698</c:v>
                </c:pt>
                <c:pt idx="19480" formatCode="General">
                  <c:v>0.56514858071665897</c:v>
                </c:pt>
                <c:pt idx="19481" formatCode="General">
                  <c:v>0.56504732588673601</c:v>
                </c:pt>
                <c:pt idx="19482" formatCode="General">
                  <c:v>0.56428009899739195</c:v>
                </c:pt>
                <c:pt idx="19483" formatCode="General">
                  <c:v>0.56338249378076199</c:v>
                </c:pt>
                <c:pt idx="19484" formatCode="General">
                  <c:v>0.56265589742769395</c:v>
                </c:pt>
                <c:pt idx="19485" formatCode="General">
                  <c:v>0.56268422752243097</c:v>
                </c:pt>
                <c:pt idx="19486" formatCode="General">
                  <c:v>0.56440749082253105</c:v>
                </c:pt>
                <c:pt idx="19487" formatCode="General">
                  <c:v>0.567651269019536</c:v>
                </c:pt>
                <c:pt idx="19488" formatCode="General">
                  <c:v>0.57171388647556698</c:v>
                </c:pt>
                <c:pt idx="19489" formatCode="General">
                  <c:v>0.57620995496400096</c:v>
                </c:pt>
                <c:pt idx="19490" formatCode="General">
                  <c:v>0.57960388932499296</c:v>
                </c:pt>
                <c:pt idx="19491" formatCode="General">
                  <c:v>0.58058258255651596</c:v>
                </c:pt>
                <c:pt idx="19492" formatCode="General">
                  <c:v>0.57879233489885096</c:v>
                </c:pt>
                <c:pt idx="19493" formatCode="General">
                  <c:v>0.57444134102956002</c:v>
                </c:pt>
                <c:pt idx="19494" formatCode="General">
                  <c:v>0.56818721623069202</c:v>
                </c:pt>
                <c:pt idx="19495" formatCode="General">
                  <c:v>0.56064415770766696</c:v>
                </c:pt>
                <c:pt idx="19496" formatCode="General">
                  <c:v>0.55250049081471297</c:v>
                </c:pt>
                <c:pt idx="19497" formatCode="General">
                  <c:v>0.54433679869264695</c:v>
                </c:pt>
                <c:pt idx="19498" formatCode="General">
                  <c:v>0.53542280523885</c:v>
                </c:pt>
                <c:pt idx="19499" formatCode="General">
                  <c:v>0.52553269044273199</c:v>
                </c:pt>
                <c:pt idx="19500" formatCode="General">
                  <c:v>0.51499173410147403</c:v>
                </c:pt>
                <c:pt idx="19501" formatCode="General">
                  <c:v>0.50373416000295401</c:v>
                </c:pt>
                <c:pt idx="19502" formatCode="General">
                  <c:v>0.49240078708261098</c:v>
                </c:pt>
                <c:pt idx="19503" formatCode="General">
                  <c:v>0.48100558294125201</c:v>
                </c:pt>
                <c:pt idx="19504" formatCode="General">
                  <c:v>0.46979616084206699</c:v>
                </c:pt>
                <c:pt idx="19505" formatCode="General">
                  <c:v>0.45932423695623997</c:v>
                </c:pt>
                <c:pt idx="19506" formatCode="General">
                  <c:v>0.44979950123851598</c:v>
                </c:pt>
                <c:pt idx="19507" formatCode="General">
                  <c:v>0.44206710917960301</c:v>
                </c:pt>
                <c:pt idx="19508" formatCode="General">
                  <c:v>0.43569630671576998</c:v>
                </c:pt>
                <c:pt idx="19509" formatCode="General">
                  <c:v>0.42920990688028099</c:v>
                </c:pt>
                <c:pt idx="19510" formatCode="General">
                  <c:v>0.423123531692781</c:v>
                </c:pt>
                <c:pt idx="19511" formatCode="General">
                  <c:v>0.41822150243450901</c:v>
                </c:pt>
                <c:pt idx="19512" formatCode="General">
                  <c:v>0.41448488919423399</c:v>
                </c:pt>
                <c:pt idx="19513" formatCode="General">
                  <c:v>0.41226344503825602</c:v>
                </c:pt>
                <c:pt idx="19514" formatCode="General">
                  <c:v>0.41036486124131999</c:v>
                </c:pt>
                <c:pt idx="19515" formatCode="General">
                  <c:v>0.40817092325529197</c:v>
                </c:pt>
                <c:pt idx="19516" formatCode="General">
                  <c:v>0.40579638977087801</c:v>
                </c:pt>
                <c:pt idx="19517" formatCode="General">
                  <c:v>0.40222837460826</c:v>
                </c:pt>
                <c:pt idx="19518" formatCode="General">
                  <c:v>0.396685949804024</c:v>
                </c:pt>
                <c:pt idx="19519" formatCode="General">
                  <c:v>0.38959038641357002</c:v>
                </c:pt>
                <c:pt idx="19520" formatCode="General">
                  <c:v>0.38150777453365697</c:v>
                </c:pt>
                <c:pt idx="19521" formatCode="General">
                  <c:v>0.37214036757645402</c:v>
                </c:pt>
                <c:pt idx="19522" formatCode="General">
                  <c:v>0.361736416008411</c:v>
                </c:pt>
                <c:pt idx="19523" formatCode="General">
                  <c:v>0.35055640666732202</c:v>
                </c:pt>
                <c:pt idx="19524" formatCode="General">
                  <c:v>0.33866755251380998</c:v>
                </c:pt>
                <c:pt idx="19525" formatCode="General">
                  <c:v>0.325690637116548</c:v>
                </c:pt>
                <c:pt idx="19526" formatCode="General">
                  <c:v>0.31118015777086599</c:v>
                </c:pt>
                <c:pt idx="19527" formatCode="General">
                  <c:v>0.29519753796009102</c:v>
                </c:pt>
                <c:pt idx="19528" formatCode="General">
                  <c:v>0.27765233121173899</c:v>
                </c:pt>
                <c:pt idx="19529" formatCode="General">
                  <c:v>0.25991504456044201</c:v>
                </c:pt>
                <c:pt idx="19530" formatCode="General">
                  <c:v>0.24363159334056</c:v>
                </c:pt>
                <c:pt idx="19531" formatCode="General">
                  <c:v>0.22851702137761501</c:v>
                </c:pt>
                <c:pt idx="19532" formatCode="General">
                  <c:v>0.21422473033182099</c:v>
                </c:pt>
                <c:pt idx="19533" formatCode="General">
                  <c:v>0.201326820153925</c:v>
                </c:pt>
                <c:pt idx="19534" formatCode="General">
                  <c:v>0.19025453233790701</c:v>
                </c:pt>
                <c:pt idx="19535" formatCode="General">
                  <c:v>0.18031984617928201</c:v>
                </c:pt>
                <c:pt idx="19536" formatCode="General">
                  <c:v>0.170919586409465</c:v>
                </c:pt>
                <c:pt idx="19537" formatCode="General">
                  <c:v>0.162298058062955</c:v>
                </c:pt>
                <c:pt idx="19538" formatCode="General">
                  <c:v>0.15534498098066599</c:v>
                </c:pt>
                <c:pt idx="19539" formatCode="General">
                  <c:v>0.149603166838184</c:v>
                </c:pt>
                <c:pt idx="19540" formatCode="General">
                  <c:v>0.14448877739297</c:v>
                </c:pt>
                <c:pt idx="19541" formatCode="General">
                  <c:v>0.139610818566408</c:v>
                </c:pt>
                <c:pt idx="19542" formatCode="General">
                  <c:v>0.134021011337315</c:v>
                </c:pt>
                <c:pt idx="19543" formatCode="General">
                  <c:v>0.12845643280551799</c:v>
                </c:pt>
                <c:pt idx="19544" formatCode="General">
                  <c:v>0.123777631493085</c:v>
                </c:pt>
                <c:pt idx="19545" formatCode="General">
                  <c:v>0.119301762813334</c:v>
                </c:pt>
                <c:pt idx="19546" formatCode="General">
                  <c:v>0.112820207459051</c:v>
                </c:pt>
                <c:pt idx="19547" formatCode="General">
                  <c:v>0.103653224009566</c:v>
                </c:pt>
                <c:pt idx="19548" formatCode="General">
                  <c:v>9.2773719979530295E-2</c:v>
                </c:pt>
                <c:pt idx="19549" formatCode="General">
                  <c:v>8.0263139845593301E-2</c:v>
                </c:pt>
                <c:pt idx="19550" formatCode="General">
                  <c:v>6.69439509471869E-2</c:v>
                </c:pt>
                <c:pt idx="19551" formatCode="General">
                  <c:v>5.4530032323369997E-2</c:v>
                </c:pt>
                <c:pt idx="19552" formatCode="General">
                  <c:v>4.3916081940616497E-2</c:v>
                </c:pt>
                <c:pt idx="19553" formatCode="General">
                  <c:v>3.4918813259350499E-2</c:v>
                </c:pt>
                <c:pt idx="19554" formatCode="General">
                  <c:v>2.66363317076014E-2</c:v>
                </c:pt>
                <c:pt idx="19555" formatCode="General">
                  <c:v>1.8669055257717899E-2</c:v>
                </c:pt>
                <c:pt idx="19556" formatCode="General">
                  <c:v>1.15397301058513E-2</c:v>
                </c:pt>
                <c:pt idx="19557" formatCode="General">
                  <c:v>4.6075477422813701E-3</c:v>
                </c:pt>
                <c:pt idx="19558" formatCode="General">
                  <c:v>-3.1099075632212399E-3</c:v>
                </c:pt>
                <c:pt idx="19559" formatCode="General">
                  <c:v>-1.1026160030613101E-2</c:v>
                </c:pt>
                <c:pt idx="19560" formatCode="General">
                  <c:v>-1.9057337512690901E-2</c:v>
                </c:pt>
                <c:pt idx="19561" formatCode="General">
                  <c:v>-2.6950187538041601E-2</c:v>
                </c:pt>
                <c:pt idx="19562" formatCode="General">
                  <c:v>-3.4252885351368501E-2</c:v>
                </c:pt>
                <c:pt idx="19563" formatCode="General">
                  <c:v>-4.1785040733847201E-2</c:v>
                </c:pt>
                <c:pt idx="19564" formatCode="General">
                  <c:v>-5.0042627846077402E-2</c:v>
                </c:pt>
                <c:pt idx="19565" formatCode="General">
                  <c:v>-5.8791998111146E-2</c:v>
                </c:pt>
                <c:pt idx="19566" formatCode="General">
                  <c:v>-6.8186147148063106E-2</c:v>
                </c:pt>
                <c:pt idx="19567" formatCode="General">
                  <c:v>-7.9022444610955297E-2</c:v>
                </c:pt>
                <c:pt idx="19568" formatCode="General">
                  <c:v>-9.1466010001281906E-2</c:v>
                </c:pt>
                <c:pt idx="19569" formatCode="General">
                  <c:v>-0.105047722384796</c:v>
                </c:pt>
                <c:pt idx="19570" formatCode="General">
                  <c:v>-0.11967579260425799</c:v>
                </c:pt>
                <c:pt idx="19571" formatCode="General">
                  <c:v>-0.13424935413880201</c:v>
                </c:pt>
                <c:pt idx="19572" formatCode="General">
                  <c:v>-0.14745499376262999</c:v>
                </c:pt>
                <c:pt idx="19573" formatCode="General">
                  <c:v>-0.15854187268241701</c:v>
                </c:pt>
                <c:pt idx="19574" formatCode="General">
                  <c:v>-0.16744381104398801</c:v>
                </c:pt>
                <c:pt idx="19575" formatCode="General">
                  <c:v>-0.174999154139477</c:v>
                </c:pt>
                <c:pt idx="19576" formatCode="General">
                  <c:v>-0.18165579088325701</c:v>
                </c:pt>
                <c:pt idx="19577" formatCode="General">
                  <c:v>-0.18797028087814299</c:v>
                </c:pt>
                <c:pt idx="19578" formatCode="General">
                  <c:v>-0.193914720685815</c:v>
                </c:pt>
                <c:pt idx="19579" formatCode="General">
                  <c:v>-0.19924568739862</c:v>
                </c:pt>
                <c:pt idx="19580" formatCode="General">
                  <c:v>-0.204162726035304</c:v>
                </c:pt>
                <c:pt idx="19581" formatCode="General">
                  <c:v>-0.20866084849158201</c:v>
                </c:pt>
                <c:pt idx="19582" formatCode="General">
                  <c:v>-0.21214891647831199</c:v>
                </c:pt>
                <c:pt idx="19583" formatCode="General">
                  <c:v>-0.21488741955066601</c:v>
                </c:pt>
                <c:pt idx="19584" formatCode="General">
                  <c:v>-0.218295606925209</c:v>
                </c:pt>
                <c:pt idx="19585" formatCode="General">
                  <c:v>-0.22233558142318599</c:v>
                </c:pt>
                <c:pt idx="19586" formatCode="General">
                  <c:v>-0.225681897356761</c:v>
                </c:pt>
                <c:pt idx="19587" formatCode="General">
                  <c:v>-0.22763464777968301</c:v>
                </c:pt>
                <c:pt idx="19588" formatCode="General">
                  <c:v>-0.228600311097857</c:v>
                </c:pt>
                <c:pt idx="19589" formatCode="General">
                  <c:v>-0.22927656362267099</c:v>
                </c:pt>
                <c:pt idx="19590" formatCode="General">
                  <c:v>-0.23087804488188701</c:v>
                </c:pt>
                <c:pt idx="19591" formatCode="General">
                  <c:v>-0.23374036805639201</c:v>
                </c:pt>
                <c:pt idx="19592" formatCode="General">
                  <c:v>-0.23620109070812201</c:v>
                </c:pt>
                <c:pt idx="19593" formatCode="General">
                  <c:v>-0.23743640410493799</c:v>
                </c:pt>
                <c:pt idx="19594" formatCode="General">
                  <c:v>-0.23718982974094099</c:v>
                </c:pt>
                <c:pt idx="19595" formatCode="General">
                  <c:v>-0.234900669286394</c:v>
                </c:pt>
                <c:pt idx="19596" formatCode="General">
                  <c:v>-0.23109967184746499</c:v>
                </c:pt>
                <c:pt idx="19597" formatCode="General">
                  <c:v>-0.22772632780628699</c:v>
                </c:pt>
                <c:pt idx="19598" formatCode="General">
                  <c:v>-0.226122255275851</c:v>
                </c:pt>
                <c:pt idx="19599" formatCode="General">
                  <c:v>-0.22620537023669399</c:v>
                </c:pt>
                <c:pt idx="19600" formatCode="General">
                  <c:v>-0.22847916301332599</c:v>
                </c:pt>
                <c:pt idx="19601" formatCode="General">
                  <c:v>-0.23317079459864501</c:v>
                </c:pt>
                <c:pt idx="19602" formatCode="General">
                  <c:v>-0.23963097154065499</c:v>
                </c:pt>
                <c:pt idx="19603" formatCode="General">
                  <c:v>-0.24600074877841299</c:v>
                </c:pt>
                <c:pt idx="19604" formatCode="General">
                  <c:v>-0.25125879521592698</c:v>
                </c:pt>
                <c:pt idx="19605" formatCode="General">
                  <c:v>-0.25603617448747101</c:v>
                </c:pt>
                <c:pt idx="19606" formatCode="General">
                  <c:v>-0.26020265288574201</c:v>
                </c:pt>
                <c:pt idx="19607" formatCode="General">
                  <c:v>-0.264155719938508</c:v>
                </c:pt>
                <c:pt idx="19608" formatCode="General">
                  <c:v>-0.268371145075812</c:v>
                </c:pt>
                <c:pt idx="19609" formatCode="General">
                  <c:v>-0.27278100422836099</c:v>
                </c:pt>
                <c:pt idx="19610" formatCode="General">
                  <c:v>-0.27814584527457697</c:v>
                </c:pt>
                <c:pt idx="19611" formatCode="General">
                  <c:v>-0.28462153932161799</c:v>
                </c:pt>
                <c:pt idx="19612" formatCode="General">
                  <c:v>-0.29175045132317701</c:v>
                </c:pt>
                <c:pt idx="19613" formatCode="General">
                  <c:v>-0.29850602243297902</c:v>
                </c:pt>
                <c:pt idx="19614" formatCode="General">
                  <c:v>-0.303364006500695</c:v>
                </c:pt>
                <c:pt idx="19615" formatCode="General">
                  <c:v>-0.30677687932944597</c:v>
                </c:pt>
                <c:pt idx="19616" formatCode="General">
                  <c:v>-0.309296908037408</c:v>
                </c:pt>
                <c:pt idx="19617" formatCode="General">
                  <c:v>-0.310134004276784</c:v>
                </c:pt>
                <c:pt idx="19618" formatCode="General">
                  <c:v>-0.30875115434646599</c:v>
                </c:pt>
                <c:pt idx="19619" formatCode="General">
                  <c:v>-0.305694733252316</c:v>
                </c:pt>
                <c:pt idx="19620" formatCode="General">
                  <c:v>-0.30177150193555402</c:v>
                </c:pt>
                <c:pt idx="19621" formatCode="General">
                  <c:v>-0.29663910177130398</c:v>
                </c:pt>
                <c:pt idx="19622" formatCode="General">
                  <c:v>-0.29059993609385099</c:v>
                </c:pt>
                <c:pt idx="19623" formatCode="General">
                  <c:v>-0.28461163404065498</c:v>
                </c:pt>
                <c:pt idx="19624" formatCode="General">
                  <c:v>-0.279732461430727</c:v>
                </c:pt>
                <c:pt idx="19625" formatCode="General">
                  <c:v>-0.27688364427281198</c:v>
                </c:pt>
                <c:pt idx="19626" formatCode="General">
                  <c:v>-0.27539919654484302</c:v>
                </c:pt>
                <c:pt idx="19627" formatCode="General">
                  <c:v>-0.27528264375519101</c:v>
                </c:pt>
                <c:pt idx="19628" formatCode="General">
                  <c:v>-0.27777477204047002</c:v>
                </c:pt>
                <c:pt idx="19629" formatCode="General">
                  <c:v>-0.28275698723585402</c:v>
                </c:pt>
                <c:pt idx="19630" formatCode="General">
                  <c:v>-0.289043081008243</c:v>
                </c:pt>
                <c:pt idx="19631" formatCode="General">
                  <c:v>-0.29568773050663499</c:v>
                </c:pt>
                <c:pt idx="19632" formatCode="General">
                  <c:v>-0.30197520076830298</c:v>
                </c:pt>
                <c:pt idx="19633" formatCode="General">
                  <c:v>-0.30849734926328098</c:v>
                </c:pt>
                <c:pt idx="19634" formatCode="General">
                  <c:v>-0.31585632482647003</c:v>
                </c:pt>
                <c:pt idx="19635" formatCode="General">
                  <c:v>-0.32343905888682001</c:v>
                </c:pt>
                <c:pt idx="19636" formatCode="General">
                  <c:v>-0.33106019828292899</c:v>
                </c:pt>
                <c:pt idx="19637" formatCode="General">
                  <c:v>-0.33847950210466798</c:v>
                </c:pt>
                <c:pt idx="19638" formatCode="General">
                  <c:v>-0.34430962716085001</c:v>
                </c:pt>
                <c:pt idx="19639" formatCode="General">
                  <c:v>-0.34707930445032098</c:v>
                </c:pt>
                <c:pt idx="19640" formatCode="General">
                  <c:v>-0.34594300622970903</c:v>
                </c:pt>
                <c:pt idx="19641" formatCode="General">
                  <c:v>-0.34099896376664302</c:v>
                </c:pt>
                <c:pt idx="19642" formatCode="General">
                  <c:v>-0.33359857453574898</c:v>
                </c:pt>
                <c:pt idx="19643" formatCode="General">
                  <c:v>-0.32415563543681702</c:v>
                </c:pt>
                <c:pt idx="19644" formatCode="General">
                  <c:v>-0.31269256852511501</c:v>
                </c:pt>
                <c:pt idx="19645" formatCode="General">
                  <c:v>-0.30065346719608199</c:v>
                </c:pt>
                <c:pt idx="19646" formatCode="General">
                  <c:v>-0.28948660653118102</c:v>
                </c:pt>
                <c:pt idx="19647" formatCode="General">
                  <c:v>-0.28114883604248597</c:v>
                </c:pt>
                <c:pt idx="19648" formatCode="General">
                  <c:v>-0.27767545374901098</c:v>
                </c:pt>
                <c:pt idx="19649" formatCode="General">
                  <c:v>-0.27866616692192597</c:v>
                </c:pt>
                <c:pt idx="19650" formatCode="General">
                  <c:v>-0.282883150944231</c:v>
                </c:pt>
                <c:pt idx="19651" formatCode="General">
                  <c:v>-0.28984123799913603</c:v>
                </c:pt>
                <c:pt idx="19652" formatCode="General">
                  <c:v>-0.29921894533655902</c:v>
                </c:pt>
                <c:pt idx="19653" formatCode="General">
                  <c:v>-0.30981096317462498</c:v>
                </c:pt>
                <c:pt idx="19654" formatCode="General">
                  <c:v>-0.32036810612766198</c:v>
                </c:pt>
                <c:pt idx="19655" formatCode="General">
                  <c:v>-0.32967680274911798</c:v>
                </c:pt>
                <c:pt idx="19656" formatCode="General">
                  <c:v>-0.33658938276994999</c:v>
                </c:pt>
                <c:pt idx="19657" formatCode="General">
                  <c:v>-0.34113651020158697</c:v>
                </c:pt>
                <c:pt idx="19658" formatCode="General">
                  <c:v>-0.344080371120285</c:v>
                </c:pt>
                <c:pt idx="19659" formatCode="General">
                  <c:v>-0.34595781113097002</c:v>
                </c:pt>
                <c:pt idx="19660" formatCode="General">
                  <c:v>-0.34616602947514202</c:v>
                </c:pt>
                <c:pt idx="19661" formatCode="General">
                  <c:v>-0.34402960384570902</c:v>
                </c:pt>
                <c:pt idx="19662" formatCode="General">
                  <c:v>-0.34012405610207402</c:v>
                </c:pt>
                <c:pt idx="19663" formatCode="General">
                  <c:v>-0.33471937706782301</c:v>
                </c:pt>
                <c:pt idx="19664" formatCode="General">
                  <c:v>-0.32760556023959497</c:v>
                </c:pt>
                <c:pt idx="19665" formatCode="General">
                  <c:v>-0.31877098574949903</c:v>
                </c:pt>
                <c:pt idx="19666" formatCode="General">
                  <c:v>-0.30905945643602001</c:v>
                </c:pt>
                <c:pt idx="19667" formatCode="General">
                  <c:v>-0.29951041175929699</c:v>
                </c:pt>
                <c:pt idx="19668" formatCode="General">
                  <c:v>-0.289941632866622</c:v>
                </c:pt>
                <c:pt idx="19669" formatCode="General">
                  <c:v>-0.279458712397741</c:v>
                </c:pt>
                <c:pt idx="19670" formatCode="General">
                  <c:v>-0.267451887488865</c:v>
                </c:pt>
                <c:pt idx="19671" formatCode="General">
                  <c:v>-0.25318226344469602</c:v>
                </c:pt>
                <c:pt idx="19672" formatCode="General">
                  <c:v>-0.23785522043188101</c:v>
                </c:pt>
                <c:pt idx="19673" formatCode="General">
                  <c:v>-0.22295396980815299</c:v>
                </c:pt>
                <c:pt idx="19674" formatCode="General">
                  <c:v>-0.207584017572991</c:v>
                </c:pt>
                <c:pt idx="19675" formatCode="General">
                  <c:v>-0.19210547327980099</c:v>
                </c:pt>
                <c:pt idx="19676" formatCode="General">
                  <c:v>-0.17872904647118501</c:v>
                </c:pt>
                <c:pt idx="19677" formatCode="General">
                  <c:v>-0.168739271926483</c:v>
                </c:pt>
                <c:pt idx="19678" formatCode="General">
                  <c:v>-0.16160820998018299</c:v>
                </c:pt>
                <c:pt idx="19679" formatCode="General">
                  <c:v>-0.15572920135479401</c:v>
                </c:pt>
                <c:pt idx="19680" formatCode="General">
                  <c:v>-0.14946738388278799</c:v>
                </c:pt>
                <c:pt idx="19681" formatCode="General">
                  <c:v>-0.142008036791439</c:v>
                </c:pt>
                <c:pt idx="19682" formatCode="General">
                  <c:v>-0.13332915675232501</c:v>
                </c:pt>
                <c:pt idx="19683" formatCode="General">
                  <c:v>-0.123919885334538</c:v>
                </c:pt>
                <c:pt idx="19684" formatCode="General">
                  <c:v>-0.115098437275142</c:v>
                </c:pt>
                <c:pt idx="19685" formatCode="General">
                  <c:v>-0.10807248320148199</c:v>
                </c:pt>
                <c:pt idx="19686" formatCode="General">
                  <c:v>-0.102069581576511</c:v>
                </c:pt>
                <c:pt idx="19687" formatCode="General">
                  <c:v>-9.5956930144445896E-2</c:v>
                </c:pt>
                <c:pt idx="19688" formatCode="General">
                  <c:v>-8.9334350064037601E-2</c:v>
                </c:pt>
                <c:pt idx="19689" formatCode="General">
                  <c:v>-8.29402959089756E-2</c:v>
                </c:pt>
                <c:pt idx="19690" formatCode="General">
                  <c:v>-7.70725780651592E-2</c:v>
                </c:pt>
                <c:pt idx="19691" formatCode="General">
                  <c:v>-7.1124651076918802E-2</c:v>
                </c:pt>
                <c:pt idx="19692" formatCode="General">
                  <c:v>-6.5393878591926399E-2</c:v>
                </c:pt>
                <c:pt idx="19693" formatCode="General">
                  <c:v>-6.0575614055306301E-2</c:v>
                </c:pt>
                <c:pt idx="19694" formatCode="General">
                  <c:v>-5.7053639025412398E-2</c:v>
                </c:pt>
                <c:pt idx="19695" formatCode="General">
                  <c:v>-5.51785040593024E-2</c:v>
                </c:pt>
                <c:pt idx="19696" formatCode="General">
                  <c:v>-5.5960060849824897E-2</c:v>
                </c:pt>
                <c:pt idx="19697" formatCode="General">
                  <c:v>-5.9572983096298403E-2</c:v>
                </c:pt>
                <c:pt idx="19698" formatCode="General">
                  <c:v>-6.5144869748121795E-2</c:v>
                </c:pt>
                <c:pt idx="19699" formatCode="General">
                  <c:v>-7.2333854580334797E-2</c:v>
                </c:pt>
                <c:pt idx="19700" formatCode="General">
                  <c:v>-8.0573447890041602E-2</c:v>
                </c:pt>
                <c:pt idx="19701" formatCode="General">
                  <c:v>-8.9324441215438102E-2</c:v>
                </c:pt>
                <c:pt idx="19702" formatCode="General">
                  <c:v>-9.84053536952985E-2</c:v>
                </c:pt>
                <c:pt idx="19703" formatCode="General">
                  <c:v>-0.105875937426328</c:v>
                </c:pt>
                <c:pt idx="19704" formatCode="General">
                  <c:v>-0.110115670606171</c:v>
                </c:pt>
                <c:pt idx="19705" formatCode="General">
                  <c:v>-0.112203384062408</c:v>
                </c:pt>
                <c:pt idx="19706" formatCode="General">
                  <c:v>-0.11319234456168099</c:v>
                </c:pt>
                <c:pt idx="19707" formatCode="General">
                  <c:v>-0.112405699576429</c:v>
                </c:pt>
                <c:pt idx="19708" formatCode="General">
                  <c:v>-0.109659568411988</c:v>
                </c:pt>
                <c:pt idx="19709" formatCode="General">
                  <c:v>-0.105054894502499</c:v>
                </c:pt>
                <c:pt idx="19710" formatCode="General">
                  <c:v>-9.8368488872729906E-2</c:v>
                </c:pt>
                <c:pt idx="19711" formatCode="General">
                  <c:v>-9.01633722391392E-2</c:v>
                </c:pt>
                <c:pt idx="19712" formatCode="General">
                  <c:v>-8.1603733397213996E-2</c:v>
                </c:pt>
                <c:pt idx="19713" formatCode="General">
                  <c:v>-7.4166313305142603E-2</c:v>
                </c:pt>
                <c:pt idx="19714" formatCode="General">
                  <c:v>-6.8533806858079901E-2</c:v>
                </c:pt>
                <c:pt idx="19715" formatCode="General">
                  <c:v>-6.4252179869545401E-2</c:v>
                </c:pt>
                <c:pt idx="19716" formatCode="General">
                  <c:v>-6.0311796671408499E-2</c:v>
                </c:pt>
                <c:pt idx="19717" formatCode="General">
                  <c:v>-5.63026469281592E-2</c:v>
                </c:pt>
                <c:pt idx="19718" formatCode="General">
                  <c:v>-5.1692584924993699E-2</c:v>
                </c:pt>
                <c:pt idx="19719" formatCode="General">
                  <c:v>-4.5453212108172297E-2</c:v>
                </c:pt>
                <c:pt idx="19720" formatCode="General">
                  <c:v>-3.7510312552412398E-2</c:v>
                </c:pt>
                <c:pt idx="19721" formatCode="General">
                  <c:v>-2.8829770266819502E-2</c:v>
                </c:pt>
                <c:pt idx="19722" formatCode="General">
                  <c:v>-1.9989688461058999E-2</c:v>
                </c:pt>
                <c:pt idx="19723" formatCode="General">
                  <c:v>-1.08326015436519E-2</c:v>
                </c:pt>
                <c:pt idx="19724" formatCode="General">
                  <c:v>-1.3837837579620299E-3</c:v>
                </c:pt>
                <c:pt idx="19725" formatCode="General">
                  <c:v>8.3861768298950697E-3</c:v>
                </c:pt>
                <c:pt idx="19726" formatCode="General">
                  <c:v>1.9073362986058402E-2</c:v>
                </c:pt>
                <c:pt idx="19727" formatCode="General">
                  <c:v>3.0235809685371901E-2</c:v>
                </c:pt>
                <c:pt idx="19728" formatCode="General">
                  <c:v>4.0497283351742901E-2</c:v>
                </c:pt>
                <c:pt idx="19729" formatCode="General">
                  <c:v>4.9343778045399703E-2</c:v>
                </c:pt>
                <c:pt idx="19730" formatCode="General">
                  <c:v>5.6541652818786203E-2</c:v>
                </c:pt>
                <c:pt idx="19731" formatCode="General">
                  <c:v>6.17574376838581E-2</c:v>
                </c:pt>
                <c:pt idx="19732" formatCode="General">
                  <c:v>6.5606967885765102E-2</c:v>
                </c:pt>
                <c:pt idx="19733" formatCode="General">
                  <c:v>6.8962702709425297E-2</c:v>
                </c:pt>
                <c:pt idx="19734" formatCode="General">
                  <c:v>7.2172683911521499E-2</c:v>
                </c:pt>
                <c:pt idx="19735" formatCode="General">
                  <c:v>7.5510783089207098E-2</c:v>
                </c:pt>
                <c:pt idx="19736" formatCode="General">
                  <c:v>7.91066447895446E-2</c:v>
                </c:pt>
                <c:pt idx="19737" formatCode="General">
                  <c:v>8.3669171088730801E-2</c:v>
                </c:pt>
                <c:pt idx="19738" formatCode="General">
                  <c:v>8.9196360068833497E-2</c:v>
                </c:pt>
                <c:pt idx="19739" formatCode="General">
                  <c:v>9.5645177685895394E-2</c:v>
                </c:pt>
                <c:pt idx="19740" formatCode="General">
                  <c:v>0.103828268111403</c:v>
                </c:pt>
                <c:pt idx="19741" formatCode="General">
                  <c:v>0.11332929912055301</c:v>
                </c:pt>
                <c:pt idx="19742" formatCode="General">
                  <c:v>0.12418099216998101</c:v>
                </c:pt>
                <c:pt idx="19743" formatCode="General">
                  <c:v>0.136523189965821</c:v>
                </c:pt>
                <c:pt idx="19744" formatCode="General">
                  <c:v>0.14940166666431701</c:v>
                </c:pt>
                <c:pt idx="19745" formatCode="General">
                  <c:v>0.16242484784595301</c:v>
                </c:pt>
                <c:pt idx="19746" formatCode="General">
                  <c:v>0.17492045222695499</c:v>
                </c:pt>
                <c:pt idx="19747" formatCode="General">
                  <c:v>0.18651542823987499</c:v>
                </c:pt>
                <c:pt idx="19748" formatCode="General">
                  <c:v>0.19781597317524899</c:v>
                </c:pt>
                <c:pt idx="19749" formatCode="General">
                  <c:v>0.20881738543364201</c:v>
                </c:pt>
                <c:pt idx="19750" formatCode="General">
                  <c:v>0.21920000382628399</c:v>
                </c:pt>
                <c:pt idx="19751" formatCode="General">
                  <c:v>0.22839768817012801</c:v>
                </c:pt>
                <c:pt idx="19752" formatCode="General">
                  <c:v>0.23608206503410101</c:v>
                </c:pt>
                <c:pt idx="19753" formatCode="General">
                  <c:v>0.242976612917848</c:v>
                </c:pt>
                <c:pt idx="19754" formatCode="General">
                  <c:v>0.249183366247442</c:v>
                </c:pt>
                <c:pt idx="19755" formatCode="General">
                  <c:v>0.25402307289425902</c:v>
                </c:pt>
                <c:pt idx="19756" formatCode="General">
                  <c:v>0.256938322983156</c:v>
                </c:pt>
                <c:pt idx="19757" formatCode="General">
                  <c:v>0.25802879586893801</c:v>
                </c:pt>
                <c:pt idx="19758" formatCode="General">
                  <c:v>0.25796445200797402</c:v>
                </c:pt>
                <c:pt idx="19759" formatCode="General">
                  <c:v>0.256414887832486</c:v>
                </c:pt>
                <c:pt idx="19760" formatCode="General">
                  <c:v>0.25305973032479601</c:v>
                </c:pt>
                <c:pt idx="19761" formatCode="General">
                  <c:v>0.248800674937983</c:v>
                </c:pt>
                <c:pt idx="19762" formatCode="General">
                  <c:v>0.244158364220494</c:v>
                </c:pt>
                <c:pt idx="19763" formatCode="General">
                  <c:v>0.23871743371538301</c:v>
                </c:pt>
                <c:pt idx="19764" formatCode="General">
                  <c:v>0.232944997894483</c:v>
                </c:pt>
                <c:pt idx="19765" formatCode="General">
                  <c:v>0.22759547302171401</c:v>
                </c:pt>
                <c:pt idx="19766" formatCode="General">
                  <c:v>0.22296498894047501</c:v>
                </c:pt>
                <c:pt idx="19767" formatCode="General">
                  <c:v>0.21881684138835999</c:v>
                </c:pt>
                <c:pt idx="19768" formatCode="General">
                  <c:v>0.21510024027142599</c:v>
                </c:pt>
                <c:pt idx="19769" formatCode="General">
                  <c:v>0.21263510603779601</c:v>
                </c:pt>
                <c:pt idx="19770" formatCode="General">
                  <c:v>0.21228735530606399</c:v>
                </c:pt>
                <c:pt idx="19771" formatCode="General">
                  <c:v>0.21427697154227199</c:v>
                </c:pt>
                <c:pt idx="19772" formatCode="General">
                  <c:v>0.21796152036413999</c:v>
                </c:pt>
                <c:pt idx="19773" formatCode="General">
                  <c:v>0.22281045543974901</c:v>
                </c:pt>
                <c:pt idx="19774" formatCode="General">
                  <c:v>0.22849443499769101</c:v>
                </c:pt>
                <c:pt idx="19775" formatCode="General">
                  <c:v>0.235717598587906</c:v>
                </c:pt>
                <c:pt idx="19776" formatCode="General">
                  <c:v>0.24485384492360299</c:v>
                </c:pt>
                <c:pt idx="19777" formatCode="General">
                  <c:v>0.25462885492468601</c:v>
                </c:pt>
                <c:pt idx="19778" formatCode="General">
                  <c:v>0.26465079807497499</c:v>
                </c:pt>
                <c:pt idx="19779" formatCode="General">
                  <c:v>0.27511371256822698</c:v>
                </c:pt>
                <c:pt idx="19780" formatCode="General">
                  <c:v>0.28543895856898099</c:v>
                </c:pt>
                <c:pt idx="19781" formatCode="General">
                  <c:v>0.29576008666842801</c:v>
                </c:pt>
                <c:pt idx="19782" formatCode="General">
                  <c:v>0.30614091069765897</c:v>
                </c:pt>
                <c:pt idx="19783" formatCode="General">
                  <c:v>0.31623543720467501</c:v>
                </c:pt>
                <c:pt idx="19784" formatCode="General">
                  <c:v>0.32498602196945803</c:v>
                </c:pt>
                <c:pt idx="19785" formatCode="General">
                  <c:v>0.33092911392846702</c:v>
                </c:pt>
                <c:pt idx="19786" formatCode="General">
                  <c:v>0.334379004193189</c:v>
                </c:pt>
                <c:pt idx="19787" formatCode="General">
                  <c:v>0.33644153795620302</c:v>
                </c:pt>
                <c:pt idx="19788" formatCode="General">
                  <c:v>0.33730353976809302</c:v>
                </c:pt>
                <c:pt idx="19789" formatCode="General">
                  <c:v>0.33681594998901498</c:v>
                </c:pt>
                <c:pt idx="19790" formatCode="General">
                  <c:v>0.335300587613514</c:v>
                </c:pt>
                <c:pt idx="19791" formatCode="General">
                  <c:v>0.33359155680778202</c:v>
                </c:pt>
                <c:pt idx="19792" formatCode="General">
                  <c:v>0.33223565042363201</c:v>
                </c:pt>
                <c:pt idx="19793" formatCode="General">
                  <c:v>0.33116448601834803</c:v>
                </c:pt>
                <c:pt idx="19794" formatCode="General">
                  <c:v>0.33045919462170698</c:v>
                </c:pt>
                <c:pt idx="19795" formatCode="General">
                  <c:v>0.33036487164400002</c:v>
                </c:pt>
                <c:pt idx="19796" formatCode="General">
                  <c:v>0.33087495797246103</c:v>
                </c:pt>
                <c:pt idx="19797" formatCode="General">
                  <c:v>0.33186398891406299</c:v>
                </c:pt>
                <c:pt idx="19798" formatCode="General">
                  <c:v>0.33277716342258201</c:v>
                </c:pt>
                <c:pt idx="19799" formatCode="General">
                  <c:v>0.33287037192251301</c:v>
                </c:pt>
                <c:pt idx="19800" formatCode="General">
                  <c:v>0.33200307316879102</c:v>
                </c:pt>
                <c:pt idx="19801" formatCode="General">
                  <c:v>0.33048264205701</c:v>
                </c:pt>
                <c:pt idx="19802" formatCode="General">
                  <c:v>0.32891132238527998</c:v>
                </c:pt>
                <c:pt idx="19803" formatCode="General">
                  <c:v>0.32752669757116099</c:v>
                </c:pt>
                <c:pt idx="19804" formatCode="General">
                  <c:v>0.32573471504880003</c:v>
                </c:pt>
                <c:pt idx="19805" formatCode="General">
                  <c:v>0.32290813317315697</c:v>
                </c:pt>
                <c:pt idx="19806" formatCode="General">
                  <c:v>0.31946930240895799</c:v>
                </c:pt>
                <c:pt idx="19807" formatCode="General">
                  <c:v>0.31722684254738598</c:v>
                </c:pt>
                <c:pt idx="19808" formatCode="General">
                  <c:v>0.31717996190075698</c:v>
                </c:pt>
                <c:pt idx="19809" formatCode="General">
                  <c:v>0.31888810083307301</c:v>
                </c:pt>
                <c:pt idx="19810" formatCode="General">
                  <c:v>0.321652834919748</c:v>
                </c:pt>
                <c:pt idx="19811" formatCode="General">
                  <c:v>0.32428549571649701</c:v>
                </c:pt>
                <c:pt idx="19812" formatCode="General">
                  <c:v>0.32653658411630998</c:v>
                </c:pt>
                <c:pt idx="19813" formatCode="General">
                  <c:v>0.32923736626266997</c:v>
                </c:pt>
                <c:pt idx="19814" formatCode="General">
                  <c:v>0.33318949278777998</c:v>
                </c:pt>
                <c:pt idx="19815" formatCode="General">
                  <c:v>0.33799502846478402</c:v>
                </c:pt>
                <c:pt idx="19816" formatCode="General">
                  <c:v>0.34220168511806798</c:v>
                </c:pt>
                <c:pt idx="19817" formatCode="General">
                  <c:v>0.34445078733832302</c:v>
                </c:pt>
                <c:pt idx="19818" formatCode="General">
                  <c:v>0.34425308035739499</c:v>
                </c:pt>
                <c:pt idx="19819" formatCode="General">
                  <c:v>0.342749970627998</c:v>
                </c:pt>
                <c:pt idx="19820" formatCode="General">
                  <c:v>0.341095638380226</c:v>
                </c:pt>
                <c:pt idx="19821" formatCode="General">
                  <c:v>0.33855502935148202</c:v>
                </c:pt>
                <c:pt idx="19822" formatCode="General">
                  <c:v>0.33385597573149001</c:v>
                </c:pt>
                <c:pt idx="19823" formatCode="General">
                  <c:v>0.32657453384340401</c:v>
                </c:pt>
                <c:pt idx="19824" formatCode="General">
                  <c:v>0.31643804739229497</c:v>
                </c:pt>
                <c:pt idx="19825" formatCode="General">
                  <c:v>0.30293221543030902</c:v>
                </c:pt>
                <c:pt idx="19826" formatCode="General">
                  <c:v>0.28721354945254202</c:v>
                </c:pt>
                <c:pt idx="19827" formatCode="General">
                  <c:v>0.27189590108927703</c:v>
                </c:pt>
                <c:pt idx="19828" formatCode="General">
                  <c:v>0.25856450405571701</c:v>
                </c:pt>
                <c:pt idx="19829" formatCode="General">
                  <c:v>0.24742007545807501</c:v>
                </c:pt>
                <c:pt idx="19830" formatCode="General">
                  <c:v>0.238606964973203</c:v>
                </c:pt>
                <c:pt idx="19831" formatCode="General">
                  <c:v>0.23271380193522201</c:v>
                </c:pt>
                <c:pt idx="19832" formatCode="General">
                  <c:v>0.229296473502034</c:v>
                </c:pt>
                <c:pt idx="19833" formatCode="General">
                  <c:v>0.22816008271663801</c:v>
                </c:pt>
                <c:pt idx="19834" formatCode="General">
                  <c:v>0.22973288288378599</c:v>
                </c:pt>
                <c:pt idx="19835" formatCode="General">
                  <c:v>0.23373651235189299</c:v>
                </c:pt>
                <c:pt idx="19836" formatCode="General">
                  <c:v>0.23902324164896599</c:v>
                </c:pt>
                <c:pt idx="19837" formatCode="General">
                  <c:v>0.24464621766684</c:v>
                </c:pt>
                <c:pt idx="19838" formatCode="General">
                  <c:v>0.25074911289677898</c:v>
                </c:pt>
                <c:pt idx="19839" formatCode="General">
                  <c:v>0.25734797510622698</c:v>
                </c:pt>
                <c:pt idx="19840" formatCode="General">
                  <c:v>0.26360060536755198</c:v>
                </c:pt>
                <c:pt idx="19841" formatCode="General">
                  <c:v>0.268379338476256</c:v>
                </c:pt>
                <c:pt idx="19842" formatCode="General">
                  <c:v>0.27080149414020899</c:v>
                </c:pt>
                <c:pt idx="19843" formatCode="General">
                  <c:v>0.27034651062040999</c:v>
                </c:pt>
                <c:pt idx="19844" formatCode="General">
                  <c:v>0.26706843568272498</c:v>
                </c:pt>
                <c:pt idx="19845" formatCode="General">
                  <c:v>0.260415456365653</c:v>
                </c:pt>
                <c:pt idx="19846" formatCode="General">
                  <c:v>0.24946378565927399</c:v>
                </c:pt>
                <c:pt idx="19847" formatCode="General">
                  <c:v>0.23496815528739101</c:v>
                </c:pt>
                <c:pt idx="19848" formatCode="General">
                  <c:v>0.21830607085719</c:v>
                </c:pt>
                <c:pt idx="19849" formatCode="General">
                  <c:v>0.20004845474142599</c:v>
                </c:pt>
                <c:pt idx="19850" formatCode="General">
                  <c:v>0.18020855825061199</c:v>
                </c:pt>
                <c:pt idx="19851" formatCode="General">
                  <c:v>0.160092596381914</c:v>
                </c:pt>
                <c:pt idx="19852" formatCode="General">
                  <c:v>0.14143637158814101</c:v>
                </c:pt>
                <c:pt idx="19853" formatCode="General">
                  <c:v>0.124790577357308</c:v>
                </c:pt>
                <c:pt idx="19854" formatCode="General">
                  <c:v>0.110548494386873</c:v>
                </c:pt>
                <c:pt idx="19855" formatCode="General">
                  <c:v>9.8704702150745602E-2</c:v>
                </c:pt>
                <c:pt idx="19856" formatCode="General">
                  <c:v>8.7959004490368503E-2</c:v>
                </c:pt>
                <c:pt idx="19857" formatCode="General">
                  <c:v>7.6913904045781495E-2</c:v>
                </c:pt>
                <c:pt idx="19858" formatCode="General">
                  <c:v>6.6026318644964402E-2</c:v>
                </c:pt>
                <c:pt idx="19859" formatCode="General">
                  <c:v>5.6438776178299899E-2</c:v>
                </c:pt>
                <c:pt idx="19860" formatCode="General">
                  <c:v>4.9181423401766497E-2</c:v>
                </c:pt>
                <c:pt idx="19861" formatCode="General">
                  <c:v>4.45273754742707E-2</c:v>
                </c:pt>
                <c:pt idx="19862" formatCode="General">
                  <c:v>4.22503443445537E-2</c:v>
                </c:pt>
                <c:pt idx="19863" formatCode="General">
                  <c:v>4.3172542006332602E-2</c:v>
                </c:pt>
                <c:pt idx="19864" formatCode="General">
                  <c:v>4.7707298315174403E-2</c:v>
                </c:pt>
                <c:pt idx="19865" formatCode="General">
                  <c:v>5.4425979393594698E-2</c:v>
                </c:pt>
                <c:pt idx="19866" formatCode="General">
                  <c:v>6.2181400572237602E-2</c:v>
                </c:pt>
                <c:pt idx="19867" formatCode="General">
                  <c:v>7.2440258482734401E-2</c:v>
                </c:pt>
                <c:pt idx="19868" formatCode="General">
                  <c:v>8.6504432687954005E-2</c:v>
                </c:pt>
                <c:pt idx="19869" formatCode="General">
                  <c:v>0.10182893372945</c:v>
                </c:pt>
                <c:pt idx="19870" formatCode="General">
                  <c:v>0.115426414601213</c:v>
                </c:pt>
                <c:pt idx="19871" formatCode="General">
                  <c:v>0.12681024599205101</c:v>
                </c:pt>
                <c:pt idx="19872" formatCode="General">
                  <c:v>0.13579113664238601</c:v>
                </c:pt>
                <c:pt idx="19873" formatCode="General">
                  <c:v>0.142821379880475</c:v>
                </c:pt>
                <c:pt idx="19874" formatCode="General">
                  <c:v>0.14817949949749801</c:v>
                </c:pt>
                <c:pt idx="19875" formatCode="General">
                  <c:v>0.15164018931619899</c:v>
                </c:pt>
                <c:pt idx="19876" formatCode="General">
                  <c:v>0.15415654605541201</c:v>
                </c:pt>
                <c:pt idx="19877" formatCode="General">
                  <c:v>0.156367807629015</c:v>
                </c:pt>
                <c:pt idx="19878" formatCode="General">
                  <c:v>0.15789475933555699</c:v>
                </c:pt>
                <c:pt idx="19879" formatCode="General">
                  <c:v>0.15824834906114499</c:v>
                </c:pt>
                <c:pt idx="19880" formatCode="General">
                  <c:v>0.15714734076102599</c:v>
                </c:pt>
                <c:pt idx="19881" formatCode="General">
                  <c:v>0.15536049136573801</c:v>
                </c:pt>
                <c:pt idx="19882" formatCode="General">
                  <c:v>0.15365379465092599</c:v>
                </c:pt>
                <c:pt idx="19883" formatCode="General">
                  <c:v>0.151184936073571</c:v>
                </c:pt>
                <c:pt idx="19884" formatCode="General">
                  <c:v>0.14748909734184301</c:v>
                </c:pt>
                <c:pt idx="19885" formatCode="General">
                  <c:v>0.141888038673053</c:v>
                </c:pt>
                <c:pt idx="19886" formatCode="General">
                  <c:v>0.13330668124043901</c:v>
                </c:pt>
                <c:pt idx="19887" formatCode="General">
                  <c:v>0.122642914789989</c:v>
                </c:pt>
                <c:pt idx="19888" formatCode="General">
                  <c:v>0.110692040439094</c:v>
                </c:pt>
                <c:pt idx="19889" formatCode="General">
                  <c:v>9.6547833316936005E-2</c:v>
                </c:pt>
                <c:pt idx="19890" formatCode="General">
                  <c:v>7.9665964287715399E-2</c:v>
                </c:pt>
                <c:pt idx="19891" formatCode="General">
                  <c:v>6.0591744422271401E-2</c:v>
                </c:pt>
                <c:pt idx="19892" formatCode="General">
                  <c:v>4.0048504897859202E-2</c:v>
                </c:pt>
                <c:pt idx="19893" formatCode="General">
                  <c:v>1.79532035611717E-2</c:v>
                </c:pt>
                <c:pt idx="19894" formatCode="General">
                  <c:v>-5.1521844934368198E-3</c:v>
                </c:pt>
                <c:pt idx="19895" formatCode="General">
                  <c:v>-2.84393927713711E-2</c:v>
                </c:pt>
                <c:pt idx="19896" formatCode="General">
                  <c:v>-5.0855623826028998E-2</c:v>
                </c:pt>
                <c:pt idx="19897" formatCode="General">
                  <c:v>-7.1837086813422102E-2</c:v>
                </c:pt>
                <c:pt idx="19898" formatCode="General">
                  <c:v>-9.0951810663800703E-2</c:v>
                </c:pt>
                <c:pt idx="19899" formatCode="General">
                  <c:v>-0.107308316222616</c:v>
                </c:pt>
                <c:pt idx="19900" formatCode="General">
                  <c:v>-0.12168075891647399</c:v>
                </c:pt>
                <c:pt idx="19901" formatCode="General">
                  <c:v>-0.134792713527778</c:v>
                </c:pt>
                <c:pt idx="19902" formatCode="General">
                  <c:v>-0.14629856159292601</c:v>
                </c:pt>
                <c:pt idx="19903" formatCode="General">
                  <c:v>-0.155094438086291</c:v>
                </c:pt>
                <c:pt idx="19904" formatCode="General">
                  <c:v>-0.16151739085611599</c:v>
                </c:pt>
                <c:pt idx="19905" formatCode="General">
                  <c:v>-0.16709413754197899</c:v>
                </c:pt>
                <c:pt idx="19906" formatCode="General">
                  <c:v>-0.17157863550022601</c:v>
                </c:pt>
                <c:pt idx="19907" formatCode="General">
                  <c:v>-0.174928614878402</c:v>
                </c:pt>
                <c:pt idx="19908" formatCode="General">
                  <c:v>-0.17785788422677301</c:v>
                </c:pt>
                <c:pt idx="19909" formatCode="General">
                  <c:v>-0.18134439937078001</c:v>
                </c:pt>
                <c:pt idx="19910" formatCode="General">
                  <c:v>-0.18690090904501899</c:v>
                </c:pt>
                <c:pt idx="19911" formatCode="General">
                  <c:v>-0.19405233970397301</c:v>
                </c:pt>
                <c:pt idx="19912" formatCode="General">
                  <c:v>-0.201266821793469</c:v>
                </c:pt>
                <c:pt idx="19913" formatCode="General">
                  <c:v>-0.207463805610757</c:v>
                </c:pt>
                <c:pt idx="19914" formatCode="General">
                  <c:v>-0.21208930131743201</c:v>
                </c:pt>
                <c:pt idx="19915" formatCode="General">
                  <c:v>-0.21508085570973301</c:v>
                </c:pt>
                <c:pt idx="19916" formatCode="General">
                  <c:v>-0.21687505202514901</c:v>
                </c:pt>
                <c:pt idx="19917" formatCode="General">
                  <c:v>-0.21792016389157101</c:v>
                </c:pt>
                <c:pt idx="19918" formatCode="General">
                  <c:v>-0.21807024935817301</c:v>
                </c:pt>
                <c:pt idx="19919" formatCode="General">
                  <c:v>-0.217402672012104</c:v>
                </c:pt>
                <c:pt idx="19920" formatCode="General">
                  <c:v>-0.216952376232602</c:v>
                </c:pt>
                <c:pt idx="19921" formatCode="General">
                  <c:v>-0.21669458146366399</c:v>
                </c:pt>
                <c:pt idx="19922" formatCode="General">
                  <c:v>-0.21531591259015201</c:v>
                </c:pt>
                <c:pt idx="19923" formatCode="General">
                  <c:v>-0.212438461052918</c:v>
                </c:pt>
                <c:pt idx="19924" formatCode="General">
                  <c:v>-0.20828611282568699</c:v>
                </c:pt>
                <c:pt idx="19925" formatCode="General">
                  <c:v>-0.20285222593795299</c:v>
                </c:pt>
                <c:pt idx="19926" formatCode="General">
                  <c:v>-0.1971618545804</c:v>
                </c:pt>
                <c:pt idx="19927" formatCode="General">
                  <c:v>-0.19277864106744899</c:v>
                </c:pt>
                <c:pt idx="19928" formatCode="General">
                  <c:v>-0.189967161932169</c:v>
                </c:pt>
                <c:pt idx="19929" formatCode="General">
                  <c:v>-0.188968763523304</c:v>
                </c:pt>
                <c:pt idx="19930" formatCode="General">
                  <c:v>-0.190095077769177</c:v>
                </c:pt>
                <c:pt idx="19931" formatCode="General">
                  <c:v>-0.19307328647383401</c:v>
                </c:pt>
                <c:pt idx="19932" formatCode="General">
                  <c:v>-0.19726825617038399</c:v>
                </c:pt>
                <c:pt idx="19933" formatCode="General">
                  <c:v>-0.202930063633664</c:v>
                </c:pt>
                <c:pt idx="19934" formatCode="General">
                  <c:v>-0.210913586709121</c:v>
                </c:pt>
                <c:pt idx="19935" formatCode="General">
                  <c:v>-0.22099378390215699</c:v>
                </c:pt>
                <c:pt idx="19936" formatCode="General">
                  <c:v>-0.23254735274237301</c:v>
                </c:pt>
                <c:pt idx="19937" formatCode="General">
                  <c:v>-0.24566509563522701</c:v>
                </c:pt>
                <c:pt idx="19938" formatCode="General">
                  <c:v>-0.26067056376321801</c:v>
                </c:pt>
                <c:pt idx="19939" formatCode="General">
                  <c:v>-0.27648575959623301</c:v>
                </c:pt>
                <c:pt idx="19940" formatCode="General">
                  <c:v>-0.291012292542142</c:v>
                </c:pt>
                <c:pt idx="19941" formatCode="General">
                  <c:v>-0.30287642647587498</c:v>
                </c:pt>
                <c:pt idx="19942" formatCode="General">
                  <c:v>-0.31249204535955799</c:v>
                </c:pt>
                <c:pt idx="19943" formatCode="General">
                  <c:v>-0.32020146268387401</c:v>
                </c:pt>
                <c:pt idx="19944" formatCode="General">
                  <c:v>-0.325486516625761</c:v>
                </c:pt>
                <c:pt idx="19945" formatCode="General">
                  <c:v>-0.32822691833290202</c:v>
                </c:pt>
                <c:pt idx="19946" formatCode="General">
                  <c:v>-0.32924926137122201</c:v>
                </c:pt>
                <c:pt idx="19947" formatCode="General">
                  <c:v>-0.32937662352686597</c:v>
                </c:pt>
                <c:pt idx="19948" formatCode="General">
                  <c:v>-0.32821608637751698</c:v>
                </c:pt>
                <c:pt idx="19949" formatCode="General">
                  <c:v>-0.32626709141673799</c:v>
                </c:pt>
                <c:pt idx="19950" formatCode="General">
                  <c:v>-0.32333118168437702</c:v>
                </c:pt>
                <c:pt idx="19951" formatCode="General">
                  <c:v>-0.31832522887977899</c:v>
                </c:pt>
                <c:pt idx="19952" formatCode="General">
                  <c:v>-0.31153575579135201</c:v>
                </c:pt>
                <c:pt idx="19953" formatCode="General">
                  <c:v>-0.30290186707301098</c:v>
                </c:pt>
                <c:pt idx="19954" formatCode="General">
                  <c:v>-0.29179447669710701</c:v>
                </c:pt>
                <c:pt idx="19955" formatCode="General">
                  <c:v>-0.27838013771776299</c:v>
                </c:pt>
                <c:pt idx="19956" formatCode="General">
                  <c:v>-0.263536209419585</c:v>
                </c:pt>
                <c:pt idx="19957" formatCode="General">
                  <c:v>-0.24822657799664399</c:v>
                </c:pt>
                <c:pt idx="19958" formatCode="General">
                  <c:v>-0.23329191045224801</c:v>
                </c:pt>
                <c:pt idx="19959" formatCode="General">
                  <c:v>-0.21910562150962201</c:v>
                </c:pt>
                <c:pt idx="19960" formatCode="General">
                  <c:v>-0.20632294295769499</c:v>
                </c:pt>
                <c:pt idx="19961" formatCode="General">
                  <c:v>-0.19667322044013899</c:v>
                </c:pt>
                <c:pt idx="19962" formatCode="General">
                  <c:v>-0.19121488550128801</c:v>
                </c:pt>
                <c:pt idx="19963" formatCode="General">
                  <c:v>-0.19024272131630701</c:v>
                </c:pt>
                <c:pt idx="19964" formatCode="General">
                  <c:v>-0.193355648012699</c:v>
                </c:pt>
                <c:pt idx="19965" formatCode="General">
                  <c:v>-0.19921730872903301</c:v>
                </c:pt>
                <c:pt idx="19966" formatCode="General">
                  <c:v>-0.20688419465595001</c:v>
                </c:pt>
                <c:pt idx="19967" formatCode="General">
                  <c:v>-0.215914831377059</c:v>
                </c:pt>
                <c:pt idx="19968" formatCode="General">
                  <c:v>-0.22544243928810101</c:v>
                </c:pt>
                <c:pt idx="19969" formatCode="General">
                  <c:v>-0.233802413600561</c:v>
                </c:pt>
                <c:pt idx="19970" formatCode="General">
                  <c:v>-0.24082020900394799</c:v>
                </c:pt>
                <c:pt idx="19971" formatCode="General">
                  <c:v>-0.24712216577746501</c:v>
                </c:pt>
                <c:pt idx="19972" formatCode="General">
                  <c:v>-0.25267344197316799</c:v>
                </c:pt>
                <c:pt idx="19973" formatCode="General">
                  <c:v>-0.25780383979815802</c:v>
                </c:pt>
                <c:pt idx="19974" formatCode="General">
                  <c:v>-0.26206933572201702</c:v>
                </c:pt>
                <c:pt idx="19975" formatCode="General">
                  <c:v>-0.265088419785177</c:v>
                </c:pt>
                <c:pt idx="19976" formatCode="General">
                  <c:v>-0.26833356544547299</c:v>
                </c:pt>
                <c:pt idx="19977" formatCode="General">
                  <c:v>-0.27240354943574402</c:v>
                </c:pt>
                <c:pt idx="19978" formatCode="General">
                  <c:v>-0.27625721287527</c:v>
                </c:pt>
                <c:pt idx="19979" formatCode="General">
                  <c:v>-0.27907472532778899</c:v>
                </c:pt>
                <c:pt idx="19980" formatCode="General">
                  <c:v>-0.28047121422068799</c:v>
                </c:pt>
                <c:pt idx="19981" formatCode="General">
                  <c:v>-0.28093582770707698</c:v>
                </c:pt>
                <c:pt idx="19982" formatCode="General">
                  <c:v>-0.28061834709716899</c:v>
                </c:pt>
                <c:pt idx="19983" formatCode="General">
                  <c:v>-0.27882582820852497</c:v>
                </c:pt>
                <c:pt idx="19984" formatCode="General">
                  <c:v>-0.275282853496428</c:v>
                </c:pt>
                <c:pt idx="19985" formatCode="General">
                  <c:v>-0.27020331116011997</c:v>
                </c:pt>
                <c:pt idx="19986" formatCode="General">
                  <c:v>-0.26427106618484397</c:v>
                </c:pt>
                <c:pt idx="19987" formatCode="General">
                  <c:v>-0.25888217432138999</c:v>
                </c:pt>
                <c:pt idx="19988" formatCode="General">
                  <c:v>-0.255354857589838</c:v>
                </c:pt>
                <c:pt idx="19989" formatCode="General">
                  <c:v>-0.253795930041603</c:v>
                </c:pt>
                <c:pt idx="19990" formatCode="General">
                  <c:v>-0.25277522103956002</c:v>
                </c:pt>
                <c:pt idx="19991" formatCode="General">
                  <c:v>-0.250875973115261</c:v>
                </c:pt>
                <c:pt idx="19992" formatCode="General">
                  <c:v>-0.248196765414049</c:v>
                </c:pt>
                <c:pt idx="19993" formatCode="General">
                  <c:v>-0.245486056931042</c:v>
                </c:pt>
                <c:pt idx="19994" formatCode="General">
                  <c:v>-0.243091417362125</c:v>
                </c:pt>
                <c:pt idx="19995" formatCode="General">
                  <c:v>-0.240626028130657</c:v>
                </c:pt>
                <c:pt idx="19996" formatCode="General">
                  <c:v>-0.236988536543489</c:v>
                </c:pt>
                <c:pt idx="19997" formatCode="General">
                  <c:v>-0.23216347970609699</c:v>
                </c:pt>
                <c:pt idx="19998" formatCode="General">
                  <c:v>-0.22773759109064401</c:v>
                </c:pt>
                <c:pt idx="19999" formatCode="General">
                  <c:v>-0.223825581183661</c:v>
                </c:pt>
                <c:pt idx="20000" formatCode="General">
                  <c:v>-0.21959403502196501</c:v>
                </c:pt>
                <c:pt idx="20001" formatCode="General">
                  <c:v>-0.215254901512233</c:v>
                </c:pt>
                <c:pt idx="20002" formatCode="General">
                  <c:v>-0.211149456392454</c:v>
                </c:pt>
                <c:pt idx="20003" formatCode="General">
                  <c:v>-0.20747136447855999</c:v>
                </c:pt>
                <c:pt idx="20004" formatCode="General">
                  <c:v>-0.20352297652272799</c:v>
                </c:pt>
                <c:pt idx="20005" formatCode="General">
                  <c:v>-0.198093007350087</c:v>
                </c:pt>
                <c:pt idx="20006" formatCode="General">
                  <c:v>-0.19082948937327199</c:v>
                </c:pt>
                <c:pt idx="20007" formatCode="General">
                  <c:v>-0.18135742794776399</c:v>
                </c:pt>
                <c:pt idx="20008" formatCode="General">
                  <c:v>-0.168890317144236</c:v>
                </c:pt>
                <c:pt idx="20009" formatCode="General">
                  <c:v>-0.152912192456266</c:v>
                </c:pt>
                <c:pt idx="20010" formatCode="General">
                  <c:v>-0.134070020021578</c:v>
                </c:pt>
                <c:pt idx="20011" formatCode="General">
                  <c:v>-0.113479143676079</c:v>
                </c:pt>
                <c:pt idx="20012" formatCode="General">
                  <c:v>-9.1814935759297098E-2</c:v>
                </c:pt>
                <c:pt idx="20013" formatCode="General">
                  <c:v>-6.9944664063966697E-2</c:v>
                </c:pt>
                <c:pt idx="20014" formatCode="General">
                  <c:v>-4.8908071141641599E-2</c:v>
                </c:pt>
                <c:pt idx="20015" formatCode="General">
                  <c:v>-2.9518133602597099E-2</c:v>
                </c:pt>
                <c:pt idx="20016" formatCode="General">
                  <c:v>-1.24287385525581E-2</c:v>
                </c:pt>
                <c:pt idx="20017" formatCode="General">
                  <c:v>2.9272693241914399E-3</c:v>
                </c:pt>
                <c:pt idx="20018" formatCode="General">
                  <c:v>1.72605498758472E-2</c:v>
                </c:pt>
                <c:pt idx="20019" formatCode="General">
                  <c:v>3.02551035137631E-2</c:v>
                </c:pt>
                <c:pt idx="20020" formatCode="General">
                  <c:v>4.1606489439066398E-2</c:v>
                </c:pt>
                <c:pt idx="20021" formatCode="General">
                  <c:v>5.0137983398069401E-2</c:v>
                </c:pt>
                <c:pt idx="20022" formatCode="General">
                  <c:v>5.5255815729587598E-2</c:v>
                </c:pt>
                <c:pt idx="20023" formatCode="General">
                  <c:v>5.7829509107452201E-2</c:v>
                </c:pt>
                <c:pt idx="20024" formatCode="General">
                  <c:v>5.86485829526961E-2</c:v>
                </c:pt>
                <c:pt idx="20025" formatCode="General">
                  <c:v>5.7790156616847402E-2</c:v>
                </c:pt>
                <c:pt idx="20026" formatCode="General">
                  <c:v>5.5075957411470602E-2</c:v>
                </c:pt>
                <c:pt idx="20027" formatCode="General">
                  <c:v>5.0165218032557399E-2</c:v>
                </c:pt>
                <c:pt idx="20028" formatCode="General">
                  <c:v>4.3719874842393397E-2</c:v>
                </c:pt>
                <c:pt idx="20029" formatCode="General">
                  <c:v>3.7530973417991803E-2</c:v>
                </c:pt>
                <c:pt idx="20030" formatCode="General">
                  <c:v>3.2137114469863802E-2</c:v>
                </c:pt>
                <c:pt idx="20031" formatCode="General">
                  <c:v>2.7103390428872401E-2</c:v>
                </c:pt>
                <c:pt idx="20032" formatCode="General">
                  <c:v>2.26859324016934E-2</c:v>
                </c:pt>
                <c:pt idx="20033" formatCode="General">
                  <c:v>2.0691974430321801E-2</c:v>
                </c:pt>
                <c:pt idx="20034" formatCode="General">
                  <c:v>2.27264819829858E-2</c:v>
                </c:pt>
                <c:pt idx="20035" formatCode="General">
                  <c:v>2.8604837786899599E-2</c:v>
                </c:pt>
                <c:pt idx="20036" formatCode="General">
                  <c:v>3.7234550279864102E-2</c:v>
                </c:pt>
                <c:pt idx="20037" formatCode="General">
                  <c:v>4.78679574755956E-2</c:v>
                </c:pt>
                <c:pt idx="20038" formatCode="General">
                  <c:v>6.0234813746699499E-2</c:v>
                </c:pt>
                <c:pt idx="20039" formatCode="General">
                  <c:v>7.3607744891045795E-2</c:v>
                </c:pt>
                <c:pt idx="20040" formatCode="General">
                  <c:v>8.7776488711227493E-2</c:v>
                </c:pt>
                <c:pt idx="20041" formatCode="General">
                  <c:v>0.103566616020232</c:v>
                </c:pt>
                <c:pt idx="20042" formatCode="General">
                  <c:v>0.120608048483653</c:v>
                </c:pt>
                <c:pt idx="20043" formatCode="General">
                  <c:v>0.137834792889685</c:v>
                </c:pt>
                <c:pt idx="20044" formatCode="General">
                  <c:v>0.154512159820337</c:v>
                </c:pt>
                <c:pt idx="20045" formatCode="General">
                  <c:v>0.17032877444473099</c:v>
                </c:pt>
                <c:pt idx="20046" formatCode="General">
                  <c:v>0.18532903325848199</c:v>
                </c:pt>
                <c:pt idx="20047" formatCode="General">
                  <c:v>0.19883917265757201</c:v>
                </c:pt>
                <c:pt idx="20048" formatCode="General">
                  <c:v>0.21037378954772501</c:v>
                </c:pt>
                <c:pt idx="20049" formatCode="General">
                  <c:v>0.21996237415973799</c:v>
                </c:pt>
                <c:pt idx="20050" formatCode="General">
                  <c:v>0.227346845758645</c:v>
                </c:pt>
                <c:pt idx="20051" formatCode="General">
                  <c:v>0.23265908175420599</c:v>
                </c:pt>
                <c:pt idx="20052" formatCode="General">
                  <c:v>0.23643529822600401</c:v>
                </c:pt>
                <c:pt idx="20053" formatCode="General">
                  <c:v>0.238017758668498</c:v>
                </c:pt>
                <c:pt idx="20054" formatCode="General">
                  <c:v>0.237517516934247</c:v>
                </c:pt>
                <c:pt idx="20055" formatCode="General">
                  <c:v>0.23641286270984799</c:v>
                </c:pt>
                <c:pt idx="20056" formatCode="General">
                  <c:v>0.23468742281331401</c:v>
                </c:pt>
                <c:pt idx="20057" formatCode="General">
                  <c:v>0.231258805865315</c:v>
                </c:pt>
                <c:pt idx="20058" formatCode="General">
                  <c:v>0.226154012615013</c:v>
                </c:pt>
                <c:pt idx="20059" formatCode="General">
                  <c:v>0.22033389375953699</c:v>
                </c:pt>
                <c:pt idx="20060" formatCode="General">
                  <c:v>0.21457550747302101</c:v>
                </c:pt>
                <c:pt idx="20061" formatCode="General">
                  <c:v>0.20893979819389399</c:v>
                </c:pt>
                <c:pt idx="20062" formatCode="General">
                  <c:v>0.20370512315888201</c:v>
                </c:pt>
                <c:pt idx="20063" formatCode="General">
                  <c:v>0.19928672549117801</c:v>
                </c:pt>
                <c:pt idx="20064" formatCode="General">
                  <c:v>0.19470509736194999</c:v>
                </c:pt>
                <c:pt idx="20065" formatCode="General">
                  <c:v>0.189234889350337</c:v>
                </c:pt>
                <c:pt idx="20066" formatCode="General">
                  <c:v>0.18268817853208599</c:v>
                </c:pt>
                <c:pt idx="20067" formatCode="General">
                  <c:v>0.17459460535441501</c:v>
                </c:pt>
                <c:pt idx="20068" formatCode="General">
                  <c:v>0.16608883917707701</c:v>
                </c:pt>
                <c:pt idx="20069" formatCode="General">
                  <c:v>0.15814403068966601</c:v>
                </c:pt>
                <c:pt idx="20070" formatCode="General">
                  <c:v>0.150017628872778</c:v>
                </c:pt>
                <c:pt idx="20071" formatCode="General">
                  <c:v>0.142485531222867</c:v>
                </c:pt>
                <c:pt idx="20072" formatCode="General">
                  <c:v>0.13655446014742101</c:v>
                </c:pt>
                <c:pt idx="20073" formatCode="General">
                  <c:v>0.13250737402531099</c:v>
                </c:pt>
                <c:pt idx="20074" formatCode="General">
                  <c:v>0.1320161974156</c:v>
                </c:pt>
                <c:pt idx="20075" formatCode="General">
                  <c:v>0.135355204489847</c:v>
                </c:pt>
                <c:pt idx="20076" formatCode="General">
                  <c:v>0.14016441839465801</c:v>
                </c:pt>
                <c:pt idx="20077" formatCode="General">
                  <c:v>0.14403986942147601</c:v>
                </c:pt>
                <c:pt idx="20078" formatCode="General">
                  <c:v>0.147045295639808</c:v>
                </c:pt>
                <c:pt idx="20079" formatCode="General">
                  <c:v>0.150733812205194</c:v>
                </c:pt>
                <c:pt idx="20080" formatCode="General">
                  <c:v>0.156180889237685</c:v>
                </c:pt>
                <c:pt idx="20081" formatCode="General">
                  <c:v>0.16289200203491699</c:v>
                </c:pt>
                <c:pt idx="20082" formatCode="General">
                  <c:v>0.16874128125172999</c:v>
                </c:pt>
                <c:pt idx="20083" formatCode="General">
                  <c:v>0.17340367756484901</c:v>
                </c:pt>
                <c:pt idx="20084" formatCode="General">
                  <c:v>0.17654464016854199</c:v>
                </c:pt>
                <c:pt idx="20085" formatCode="General">
                  <c:v>0.176828548442478</c:v>
                </c:pt>
                <c:pt idx="20086" formatCode="General">
                  <c:v>0.17394082738003599</c:v>
                </c:pt>
                <c:pt idx="20087" formatCode="General">
                  <c:v>0.168346893496823</c:v>
                </c:pt>
                <c:pt idx="20088" formatCode="General">
                  <c:v>0.16102018419776701</c:v>
                </c:pt>
                <c:pt idx="20089" formatCode="General">
                  <c:v>0.152458029667081</c:v>
                </c:pt>
                <c:pt idx="20090" formatCode="General">
                  <c:v>0.14406021723041401</c:v>
                </c:pt>
                <c:pt idx="20091" formatCode="General">
                  <c:v>0.137523963152381</c:v>
                </c:pt>
                <c:pt idx="20092" formatCode="General">
                  <c:v>0.13304219736273601</c:v>
                </c:pt>
                <c:pt idx="20093" formatCode="General">
                  <c:v>0.131041533732072</c:v>
                </c:pt>
                <c:pt idx="20094" formatCode="General">
                  <c:v>0.131722198568165</c:v>
                </c:pt>
                <c:pt idx="20095" formatCode="General">
                  <c:v>0.13361917257294401</c:v>
                </c:pt>
                <c:pt idx="20096" formatCode="General">
                  <c:v>0.136372119644071</c:v>
                </c:pt>
                <c:pt idx="20097" formatCode="General">
                  <c:v>0.140487482491853</c:v>
                </c:pt>
                <c:pt idx="20098" formatCode="General">
                  <c:v>0.145498337314444</c:v>
                </c:pt>
                <c:pt idx="20099" formatCode="General">
                  <c:v>0.15018862530711799</c:v>
                </c:pt>
                <c:pt idx="20100" formatCode="General">
                  <c:v>0.15438013773494599</c:v>
                </c:pt>
                <c:pt idx="20101" formatCode="General">
                  <c:v>0.15821766092658099</c:v>
                </c:pt>
                <c:pt idx="20102" formatCode="General">
                  <c:v>0.16014802803726899</c:v>
                </c:pt>
                <c:pt idx="20103" formatCode="General">
                  <c:v>0.158880902046386</c:v>
                </c:pt>
                <c:pt idx="20104" formatCode="General">
                  <c:v>0.15442656053336001</c:v>
                </c:pt>
                <c:pt idx="20105" formatCode="General">
                  <c:v>0.14816057998187601</c:v>
                </c:pt>
                <c:pt idx="20106" formatCode="General">
                  <c:v>0.14029658046742199</c:v>
                </c:pt>
                <c:pt idx="20107" formatCode="General">
                  <c:v>0.12901155829826899</c:v>
                </c:pt>
                <c:pt idx="20108" formatCode="General">
                  <c:v>0.11502878372056401</c:v>
                </c:pt>
                <c:pt idx="20109" formatCode="General">
                  <c:v>0.10019525409508501</c:v>
                </c:pt>
                <c:pt idx="20110" formatCode="General">
                  <c:v>8.5066235998251097E-2</c:v>
                </c:pt>
                <c:pt idx="20111" formatCode="General">
                  <c:v>6.9000740702379396E-2</c:v>
                </c:pt>
                <c:pt idx="20112" formatCode="General">
                  <c:v>5.2014514346624803E-2</c:v>
                </c:pt>
                <c:pt idx="20113" formatCode="General">
                  <c:v>3.5719673621541298E-2</c:v>
                </c:pt>
                <c:pt idx="20114" formatCode="General">
                  <c:v>2.0463088273446301E-2</c:v>
                </c:pt>
                <c:pt idx="20115" formatCode="General">
                  <c:v>6.1148831873304096E-3</c:v>
                </c:pt>
                <c:pt idx="20116" formatCode="General">
                  <c:v>-7.3180269422738701E-3</c:v>
                </c:pt>
                <c:pt idx="20117" formatCode="General">
                  <c:v>-1.9996111845141901E-2</c:v>
                </c:pt>
                <c:pt idx="20118" formatCode="General">
                  <c:v>-3.1786181394077302E-2</c:v>
                </c:pt>
                <c:pt idx="20119" formatCode="General">
                  <c:v>-4.2242754162044198E-2</c:v>
                </c:pt>
                <c:pt idx="20120" formatCode="General">
                  <c:v>-5.0523826967203998E-2</c:v>
                </c:pt>
                <c:pt idx="20121" formatCode="General">
                  <c:v>-5.6722604146983401E-2</c:v>
                </c:pt>
                <c:pt idx="20122" formatCode="General">
                  <c:v>-6.1473315658161803E-2</c:v>
                </c:pt>
                <c:pt idx="20123" formatCode="General">
                  <c:v>-6.4730253164237597E-2</c:v>
                </c:pt>
                <c:pt idx="20124" formatCode="General">
                  <c:v>-6.6393528498064999E-2</c:v>
                </c:pt>
                <c:pt idx="20125" formatCode="General">
                  <c:v>-6.6580933704514095E-2</c:v>
                </c:pt>
                <c:pt idx="20126" formatCode="General">
                  <c:v>-6.6094863341849705E-2</c:v>
                </c:pt>
                <c:pt idx="20127" formatCode="General">
                  <c:v>-6.6020266046752707E-2</c:v>
                </c:pt>
                <c:pt idx="20128" formatCode="General">
                  <c:v>-6.6263603701893201E-2</c:v>
                </c:pt>
                <c:pt idx="20129" formatCode="General">
                  <c:v>-6.6377022965653107E-2</c:v>
                </c:pt>
                <c:pt idx="20130" formatCode="General">
                  <c:v>-6.6514319455610496E-2</c:v>
                </c:pt>
                <c:pt idx="20131" formatCode="General">
                  <c:v>-6.6176199419489198E-2</c:v>
                </c:pt>
                <c:pt idx="20132" formatCode="General">
                  <c:v>-6.5555199316826102E-2</c:v>
                </c:pt>
                <c:pt idx="20133" formatCode="General">
                  <c:v>-6.5171334662636901E-2</c:v>
                </c:pt>
                <c:pt idx="20134" formatCode="General">
                  <c:v>-6.4750186294805501E-2</c:v>
                </c:pt>
                <c:pt idx="20135" formatCode="General">
                  <c:v>-6.4590173517902999E-2</c:v>
                </c:pt>
                <c:pt idx="20136" formatCode="General">
                  <c:v>-6.5424748747507602E-2</c:v>
                </c:pt>
                <c:pt idx="20137" formatCode="General">
                  <c:v>-6.7909094024189195E-2</c:v>
                </c:pt>
                <c:pt idx="20138" formatCode="General">
                  <c:v>-7.2748315124112006E-2</c:v>
                </c:pt>
                <c:pt idx="20139" formatCode="General">
                  <c:v>-8.0462469345131099E-2</c:v>
                </c:pt>
                <c:pt idx="20140" formatCode="General">
                  <c:v>-9.0364944492599297E-2</c:v>
                </c:pt>
                <c:pt idx="20141" formatCode="General">
                  <c:v>-0.10120264167123801</c:v>
                </c:pt>
                <c:pt idx="20142" formatCode="General">
                  <c:v>-0.111829191687217</c:v>
                </c:pt>
                <c:pt idx="20143" formatCode="General">
                  <c:v>-0.12221655902522</c:v>
                </c:pt>
                <c:pt idx="20144" formatCode="General">
                  <c:v>-0.133013448411824</c:v>
                </c:pt>
                <c:pt idx="20145" formatCode="General">
                  <c:v>-0.14321389356689099</c:v>
                </c:pt>
                <c:pt idx="20146" formatCode="General">
                  <c:v>-0.15213881136478899</c:v>
                </c:pt>
                <c:pt idx="20147" formatCode="General">
                  <c:v>-0.15948765768321299</c:v>
                </c:pt>
                <c:pt idx="20148" formatCode="General">
                  <c:v>-0.165038642780266</c:v>
                </c:pt>
                <c:pt idx="20149" formatCode="General">
                  <c:v>-0.16971700037919399</c:v>
                </c:pt>
                <c:pt idx="20150" formatCode="General">
                  <c:v>-0.17432893465174401</c:v>
                </c:pt>
                <c:pt idx="20151" formatCode="General">
                  <c:v>-0.178832339425821</c:v>
                </c:pt>
                <c:pt idx="20152" formatCode="General">
                  <c:v>-0.18237235797856799</c:v>
                </c:pt>
                <c:pt idx="20153" formatCode="General">
                  <c:v>-0.185162787074383</c:v>
                </c:pt>
                <c:pt idx="20154" formatCode="General">
                  <c:v>-0.18844388511111301</c:v>
                </c:pt>
                <c:pt idx="20155" formatCode="General">
                  <c:v>-0.19209537377473901</c:v>
                </c:pt>
                <c:pt idx="20156" formatCode="General">
                  <c:v>-0.19520491659158801</c:v>
                </c:pt>
                <c:pt idx="20157" formatCode="General">
                  <c:v>-0.19709525626602301</c:v>
                </c:pt>
                <c:pt idx="20158" formatCode="General">
                  <c:v>-0.19708666221872501</c:v>
                </c:pt>
                <c:pt idx="20159" formatCode="General">
                  <c:v>-0.19471176251293801</c:v>
                </c:pt>
                <c:pt idx="20160" formatCode="General">
                  <c:v>-0.190403732081312</c:v>
                </c:pt>
                <c:pt idx="20161" formatCode="General">
                  <c:v>-0.18557474600200899</c:v>
                </c:pt>
                <c:pt idx="20162" formatCode="General">
                  <c:v>-0.18154815208953301</c:v>
                </c:pt>
                <c:pt idx="20163" formatCode="General">
                  <c:v>-0.17846478565931001</c:v>
                </c:pt>
                <c:pt idx="20164" formatCode="General">
                  <c:v>-0.175491978232201</c:v>
                </c:pt>
                <c:pt idx="20165" formatCode="General">
                  <c:v>-0.173031125587158</c:v>
                </c:pt>
                <c:pt idx="20166" formatCode="General">
                  <c:v>-0.17176435334881701</c:v>
                </c:pt>
                <c:pt idx="20167" formatCode="General">
                  <c:v>-0.171206226566854</c:v>
                </c:pt>
                <c:pt idx="20168" formatCode="General">
                  <c:v>-0.17154094060484301</c:v>
                </c:pt>
                <c:pt idx="20169" formatCode="General">
                  <c:v>-0.173471403222934</c:v>
                </c:pt>
                <c:pt idx="20170" formatCode="General">
                  <c:v>-0.176977707713317</c:v>
                </c:pt>
                <c:pt idx="20171" formatCode="General">
                  <c:v>-0.18176020543552401</c:v>
                </c:pt>
                <c:pt idx="20172" formatCode="General">
                  <c:v>-0.186913001432472</c:v>
                </c:pt>
                <c:pt idx="20173" formatCode="General">
                  <c:v>-0.19152185925002299</c:v>
                </c:pt>
                <c:pt idx="20174" formatCode="General">
                  <c:v>-0.19624666664704901</c:v>
                </c:pt>
                <c:pt idx="20175" formatCode="General">
                  <c:v>-0.201845398590762</c:v>
                </c:pt>
                <c:pt idx="20176" formatCode="General">
                  <c:v>-0.20849741486808801</c:v>
                </c:pt>
                <c:pt idx="20177" formatCode="General">
                  <c:v>-0.21564185809491401</c:v>
                </c:pt>
                <c:pt idx="20178" formatCode="General">
                  <c:v>-0.22253450533495001</c:v>
                </c:pt>
                <c:pt idx="20179" formatCode="General">
                  <c:v>-0.22955169608187101</c:v>
                </c:pt>
                <c:pt idx="20180" formatCode="General">
                  <c:v>-0.23729639870778599</c:v>
                </c:pt>
                <c:pt idx="20181" formatCode="General">
                  <c:v>-0.24507345784585299</c:v>
                </c:pt>
                <c:pt idx="20182" formatCode="General">
                  <c:v>-0.25214074838495698</c:v>
                </c:pt>
                <c:pt idx="20183" formatCode="General">
                  <c:v>-0.25819166430431401</c:v>
                </c:pt>
                <c:pt idx="20184" formatCode="General">
                  <c:v>-0.26290779379111401</c:v>
                </c:pt>
                <c:pt idx="20185" formatCode="General">
                  <c:v>-0.26611400219376502</c:v>
                </c:pt>
                <c:pt idx="20186" formatCode="General">
                  <c:v>-0.26699641437295402</c:v>
                </c:pt>
                <c:pt idx="20187" formatCode="General">
                  <c:v>-0.26540133298023899</c:v>
                </c:pt>
                <c:pt idx="20188" formatCode="General">
                  <c:v>-0.26267132016833</c:v>
                </c:pt>
                <c:pt idx="20189" formatCode="General">
                  <c:v>-0.26036744030661901</c:v>
                </c:pt>
                <c:pt idx="20190" formatCode="General">
                  <c:v>-0.258560865183809</c:v>
                </c:pt>
                <c:pt idx="20191" formatCode="General">
                  <c:v>-0.25687031219393203</c:v>
                </c:pt>
                <c:pt idx="20192" formatCode="General">
                  <c:v>-0.25499907355048301</c:v>
                </c:pt>
                <c:pt idx="20193" formatCode="General">
                  <c:v>-0.25310026756102699</c:v>
                </c:pt>
                <c:pt idx="20194" formatCode="General">
                  <c:v>-0.25123599897483001</c:v>
                </c:pt>
                <c:pt idx="20195" formatCode="General">
                  <c:v>-0.248909559521382</c:v>
                </c:pt>
                <c:pt idx="20196" formatCode="General">
                  <c:v>-0.24602875984441</c:v>
                </c:pt>
                <c:pt idx="20197" formatCode="General">
                  <c:v>-0.24299482244227799</c:v>
                </c:pt>
                <c:pt idx="20198" formatCode="General">
                  <c:v>-0.24111302534174101</c:v>
                </c:pt>
                <c:pt idx="20199" formatCode="General">
                  <c:v>-0.24017980753294299</c:v>
                </c:pt>
                <c:pt idx="20200" formatCode="General">
                  <c:v>-0.23818866797341801</c:v>
                </c:pt>
                <c:pt idx="20201" formatCode="General">
                  <c:v>-0.23465719292527901</c:v>
                </c:pt>
                <c:pt idx="20202" formatCode="General">
                  <c:v>-0.23122098277018099</c:v>
                </c:pt>
                <c:pt idx="20203" formatCode="General">
                  <c:v>-0.230196576123158</c:v>
                </c:pt>
                <c:pt idx="20204" formatCode="General">
                  <c:v>-0.232983904765352</c:v>
                </c:pt>
                <c:pt idx="20205" formatCode="General">
                  <c:v>-0.24020799327563699</c:v>
                </c:pt>
                <c:pt idx="20206" formatCode="General">
                  <c:v>-0.25064508656666301</c:v>
                </c:pt>
                <c:pt idx="20207" formatCode="General">
                  <c:v>-0.26257646614291102</c:v>
                </c:pt>
                <c:pt idx="20208" formatCode="General">
                  <c:v>-0.276296583916814</c:v>
                </c:pt>
                <c:pt idx="20209" formatCode="General">
                  <c:v>-0.29080486429539698</c:v>
                </c:pt>
                <c:pt idx="20210" formatCode="General">
                  <c:v>-0.30483800088310298</c:v>
                </c:pt>
                <c:pt idx="20211" formatCode="General">
                  <c:v>-0.31839902050081198</c:v>
                </c:pt>
                <c:pt idx="20212" formatCode="General">
                  <c:v>-0.33051807409532802</c:v>
                </c:pt>
                <c:pt idx="20213" formatCode="General">
                  <c:v>-0.33989960000334801</c:v>
                </c:pt>
                <c:pt idx="20214" formatCode="General">
                  <c:v>-0.34550070540088401</c:v>
                </c:pt>
                <c:pt idx="20215" formatCode="General">
                  <c:v>-0.34717855693133798</c:v>
                </c:pt>
                <c:pt idx="20216" formatCode="General">
                  <c:v>-0.34624831457485</c:v>
                </c:pt>
                <c:pt idx="20217" formatCode="General">
                  <c:v>-0.34369244231993701</c:v>
                </c:pt>
                <c:pt idx="20218" formatCode="General">
                  <c:v>-0.339887279473089</c:v>
                </c:pt>
                <c:pt idx="20219" formatCode="General">
                  <c:v>-0.33452807351373798</c:v>
                </c:pt>
                <c:pt idx="20220" formatCode="General">
                  <c:v>-0.32733775394539899</c:v>
                </c:pt>
                <c:pt idx="20221" formatCode="General">
                  <c:v>-0.318553540647669</c:v>
                </c:pt>
                <c:pt idx="20222" formatCode="General">
                  <c:v>-0.30831172252796601</c:v>
                </c:pt>
                <c:pt idx="20223" formatCode="General">
                  <c:v>-0.29646708331608901</c:v>
                </c:pt>
                <c:pt idx="20224" formatCode="General">
                  <c:v>-0.283613148781236</c:v>
                </c:pt>
                <c:pt idx="20225" formatCode="General">
                  <c:v>-0.27134890991389399</c:v>
                </c:pt>
                <c:pt idx="20226" formatCode="General">
                  <c:v>-0.26085310887086799</c:v>
                </c:pt>
                <c:pt idx="20227" formatCode="General">
                  <c:v>-0.25268571561677</c:v>
                </c:pt>
                <c:pt idx="20228" formatCode="General">
                  <c:v>-0.24646904652589899</c:v>
                </c:pt>
                <c:pt idx="20229" formatCode="General">
                  <c:v>-0.242608124655144</c:v>
                </c:pt>
                <c:pt idx="20230" formatCode="General">
                  <c:v>-0.24085537257367801</c:v>
                </c:pt>
                <c:pt idx="20231" formatCode="General">
                  <c:v>-0.24046378512883099</c:v>
                </c:pt>
                <c:pt idx="20232" formatCode="General">
                  <c:v>-0.24126483727831599</c:v>
                </c:pt>
                <c:pt idx="20233" formatCode="General">
                  <c:v>-0.243195635949362</c:v>
                </c:pt>
                <c:pt idx="20234" formatCode="General">
                  <c:v>-0.24673745786507301</c:v>
                </c:pt>
                <c:pt idx="20235" formatCode="General">
                  <c:v>-0.25050396916627099</c:v>
                </c:pt>
                <c:pt idx="20236" formatCode="General">
                  <c:v>-0.25323951301722902</c:v>
                </c:pt>
                <c:pt idx="20237" formatCode="General">
                  <c:v>-0.254645719950089</c:v>
                </c:pt>
                <c:pt idx="20238" formatCode="General">
                  <c:v>-0.25397378066382797</c:v>
                </c:pt>
                <c:pt idx="20239" formatCode="General">
                  <c:v>-0.25101327233411902</c:v>
                </c:pt>
                <c:pt idx="20240" formatCode="General">
                  <c:v>-0.24577977146388499</c:v>
                </c:pt>
                <c:pt idx="20241" formatCode="General">
                  <c:v>-0.23913427599291701</c:v>
                </c:pt>
                <c:pt idx="20242" formatCode="General">
                  <c:v>-0.231940901013931</c:v>
                </c:pt>
                <c:pt idx="20243" formatCode="General">
                  <c:v>-0.223732096725201</c:v>
                </c:pt>
                <c:pt idx="20244" formatCode="General">
                  <c:v>-0.21481887054834101</c:v>
                </c:pt>
                <c:pt idx="20245" formatCode="General">
                  <c:v>-0.205013982393598</c:v>
                </c:pt>
                <c:pt idx="20246" formatCode="General">
                  <c:v>-0.19340490077862399</c:v>
                </c:pt>
                <c:pt idx="20247" formatCode="General">
                  <c:v>-0.17993580271023399</c:v>
                </c:pt>
                <c:pt idx="20248" formatCode="General">
                  <c:v>-0.16581014988222201</c:v>
                </c:pt>
                <c:pt idx="20249" formatCode="General">
                  <c:v>-0.15245158656814001</c:v>
                </c:pt>
                <c:pt idx="20250" formatCode="General">
                  <c:v>-0.14010338268983599</c:v>
                </c:pt>
                <c:pt idx="20251" formatCode="General">
                  <c:v>-0.12847535506383001</c:v>
                </c:pt>
                <c:pt idx="20252" formatCode="General">
                  <c:v>-0.11757730458037</c:v>
                </c:pt>
                <c:pt idx="20253" formatCode="General">
                  <c:v>-0.10707852971019401</c:v>
                </c:pt>
                <c:pt idx="20254" formatCode="General">
                  <c:v>-9.6241912552222794E-2</c:v>
                </c:pt>
                <c:pt idx="20255" formatCode="General">
                  <c:v>-8.5558864663180897E-2</c:v>
                </c:pt>
                <c:pt idx="20256" formatCode="General">
                  <c:v>-7.5713089541633902E-2</c:v>
                </c:pt>
                <c:pt idx="20257" formatCode="General">
                  <c:v>-6.6542588922740495E-2</c:v>
                </c:pt>
                <c:pt idx="20258" formatCode="General">
                  <c:v>-5.7202437160641599E-2</c:v>
                </c:pt>
                <c:pt idx="20259" formatCode="General">
                  <c:v>-4.7556615979881499E-2</c:v>
                </c:pt>
                <c:pt idx="20260" formatCode="General">
                  <c:v>-3.7752431021617898E-2</c:v>
                </c:pt>
                <c:pt idx="20261" formatCode="General">
                  <c:v>-2.6925723268425301E-2</c:v>
                </c:pt>
                <c:pt idx="20262" formatCode="General">
                  <c:v>-1.6073398819693299E-2</c:v>
                </c:pt>
                <c:pt idx="20263" formatCode="General">
                  <c:v>-5.9459510802134302E-3</c:v>
                </c:pt>
                <c:pt idx="20264" formatCode="General">
                  <c:v>4.02327749963418E-3</c:v>
                </c:pt>
                <c:pt idx="20265" formatCode="General">
                  <c:v>1.38150524114366E-2</c:v>
                </c:pt>
                <c:pt idx="20266" formatCode="General">
                  <c:v>2.37901543705475E-2</c:v>
                </c:pt>
                <c:pt idx="20267" formatCode="General">
                  <c:v>3.4179065326966698E-2</c:v>
                </c:pt>
                <c:pt idx="20268" formatCode="General">
                  <c:v>4.4681722126073201E-2</c:v>
                </c:pt>
                <c:pt idx="20269" formatCode="General">
                  <c:v>5.4939303128227E-2</c:v>
                </c:pt>
                <c:pt idx="20270" formatCode="General">
                  <c:v>6.5164597156329704E-2</c:v>
                </c:pt>
                <c:pt idx="20271" formatCode="General">
                  <c:v>7.5705951017018699E-2</c:v>
                </c:pt>
                <c:pt idx="20272" formatCode="General">
                  <c:v>8.6479513794450596E-2</c:v>
                </c:pt>
                <c:pt idx="20273" formatCode="General">
                  <c:v>9.7894788591863194E-2</c:v>
                </c:pt>
                <c:pt idx="20274" formatCode="General">
                  <c:v>0.1100294384449</c:v>
                </c:pt>
                <c:pt idx="20275" formatCode="General">
                  <c:v>0.122692660190678</c:v>
                </c:pt>
                <c:pt idx="20276" formatCode="General">
                  <c:v>0.13488234487873901</c:v>
                </c:pt>
                <c:pt idx="20277" formatCode="General">
                  <c:v>0.14449524904918101</c:v>
                </c:pt>
                <c:pt idx="20278" formatCode="General">
                  <c:v>0.15101623070165299</c:v>
                </c:pt>
                <c:pt idx="20279" formatCode="General">
                  <c:v>0.15499618623599101</c:v>
                </c:pt>
                <c:pt idx="20280" formatCode="General">
                  <c:v>0.157580004849387</c:v>
                </c:pt>
                <c:pt idx="20281" formatCode="General">
                  <c:v>0.15903002287297299</c:v>
                </c:pt>
                <c:pt idx="20282" formatCode="General">
                  <c:v>0.15980500334172401</c:v>
                </c:pt>
                <c:pt idx="20283" formatCode="General">
                  <c:v>0.160890164943122</c:v>
                </c:pt>
                <c:pt idx="20284" formatCode="General">
                  <c:v>0.16162038868637499</c:v>
                </c:pt>
                <c:pt idx="20285" formatCode="General">
                  <c:v>0.16168837080837001</c:v>
                </c:pt>
                <c:pt idx="20286" formatCode="General">
                  <c:v>0.161871759867218</c:v>
                </c:pt>
                <c:pt idx="20287" formatCode="General">
                  <c:v>0.16286322489923299</c:v>
                </c:pt>
                <c:pt idx="20288" formatCode="General">
                  <c:v>0.16470662674898501</c:v>
                </c:pt>
                <c:pt idx="20289" formatCode="General">
                  <c:v>0.16665171147489599</c:v>
                </c:pt>
                <c:pt idx="20290" formatCode="General">
                  <c:v>0.16854582334163601</c:v>
                </c:pt>
                <c:pt idx="20291" formatCode="General">
                  <c:v>0.169840838410694</c:v>
                </c:pt>
                <c:pt idx="20292" formatCode="General">
                  <c:v>0.17020028948419699</c:v>
                </c:pt>
                <c:pt idx="20293" formatCode="General">
                  <c:v>0.17083080199036299</c:v>
                </c:pt>
                <c:pt idx="20294" formatCode="General">
                  <c:v>0.171802411545843</c:v>
                </c:pt>
                <c:pt idx="20295" formatCode="General">
                  <c:v>0.17256475460415299</c:v>
                </c:pt>
                <c:pt idx="20296" formatCode="General">
                  <c:v>0.173855796966052</c:v>
                </c:pt>
                <c:pt idx="20297" formatCode="General">
                  <c:v>0.176489955129149</c:v>
                </c:pt>
                <c:pt idx="20298" formatCode="General">
                  <c:v>0.18011799582277599</c:v>
                </c:pt>
                <c:pt idx="20299" formatCode="General">
                  <c:v>0.18403163589667801</c:v>
                </c:pt>
                <c:pt idx="20300" formatCode="General">
                  <c:v>0.187912498886146</c:v>
                </c:pt>
                <c:pt idx="20301" formatCode="General">
                  <c:v>0.192160402595556</c:v>
                </c:pt>
                <c:pt idx="20302" formatCode="General">
                  <c:v>0.19729344657808101</c:v>
                </c:pt>
                <c:pt idx="20303" formatCode="General">
                  <c:v>0.20313078353320799</c:v>
                </c:pt>
                <c:pt idx="20304" formatCode="General">
                  <c:v>0.20985168847656799</c:v>
                </c:pt>
                <c:pt idx="20305" formatCode="General">
                  <c:v>0.217896733113325</c:v>
                </c:pt>
                <c:pt idx="20306" formatCode="General">
                  <c:v>0.227366185863936</c:v>
                </c:pt>
                <c:pt idx="20307" formatCode="General">
                  <c:v>0.23771060239505501</c:v>
                </c:pt>
                <c:pt idx="20308" formatCode="General">
                  <c:v>0.24811178827112099</c:v>
                </c:pt>
                <c:pt idx="20309" formatCode="General">
                  <c:v>0.25852247121935601</c:v>
                </c:pt>
                <c:pt idx="20310" formatCode="General">
                  <c:v>0.26875017973347698</c:v>
                </c:pt>
                <c:pt idx="20311" formatCode="General">
                  <c:v>0.27833630320963298</c:v>
                </c:pt>
                <c:pt idx="20312" formatCode="General">
                  <c:v>0.286642301006306</c:v>
                </c:pt>
                <c:pt idx="20313" formatCode="General">
                  <c:v>0.29339125681620098</c:v>
                </c:pt>
                <c:pt idx="20314" formatCode="General">
                  <c:v>0.29894333249084798</c:v>
                </c:pt>
                <c:pt idx="20315" formatCode="General">
                  <c:v>0.30355127285571198</c:v>
                </c:pt>
                <c:pt idx="20316" formatCode="General">
                  <c:v>0.30742666695091903</c:v>
                </c:pt>
                <c:pt idx="20317" formatCode="General">
                  <c:v>0.310989066022895</c:v>
                </c:pt>
                <c:pt idx="20318" formatCode="General">
                  <c:v>0.313928037530325</c:v>
                </c:pt>
                <c:pt idx="20319" formatCode="General">
                  <c:v>0.31664582965291799</c:v>
                </c:pt>
                <c:pt idx="20320" formatCode="General">
                  <c:v>0.32026698281569899</c:v>
                </c:pt>
                <c:pt idx="20321" formatCode="General">
                  <c:v>0.32552444826726901</c:v>
                </c:pt>
                <c:pt idx="20322" formatCode="General">
                  <c:v>0.33243798767117999</c:v>
                </c:pt>
                <c:pt idx="20323" formatCode="General">
                  <c:v>0.33958533061287299</c:v>
                </c:pt>
                <c:pt idx="20324" formatCode="General">
                  <c:v>0.34583302080608003</c:v>
                </c:pt>
                <c:pt idx="20325" formatCode="General">
                  <c:v>0.35240846781245899</c:v>
                </c:pt>
                <c:pt idx="20326" formatCode="General">
                  <c:v>0.36038863993214498</c:v>
                </c:pt>
                <c:pt idx="20327" formatCode="General">
                  <c:v>0.36919615981656501</c:v>
                </c:pt>
                <c:pt idx="20328" formatCode="General">
                  <c:v>0.37774535465017001</c:v>
                </c:pt>
                <c:pt idx="20329" formatCode="General">
                  <c:v>0.38550972782552501</c:v>
                </c:pt>
                <c:pt idx="20330" formatCode="General">
                  <c:v>0.39328706875860497</c:v>
                </c:pt>
                <c:pt idx="20331" formatCode="General">
                  <c:v>0.40084548155558503</c:v>
                </c:pt>
                <c:pt idx="20332" formatCode="General">
                  <c:v>0.40806834523605601</c:v>
                </c:pt>
                <c:pt idx="20333" formatCode="General">
                  <c:v>0.415165839758046</c:v>
                </c:pt>
                <c:pt idx="20334" formatCode="General">
                  <c:v>0.42097935121523999</c:v>
                </c:pt>
                <c:pt idx="20335" formatCode="General">
                  <c:v>0.425413931342986</c:v>
                </c:pt>
                <c:pt idx="20336" formatCode="General">
                  <c:v>0.42881410061536901</c:v>
                </c:pt>
                <c:pt idx="20337" formatCode="General">
                  <c:v>0.43016893556315899</c:v>
                </c:pt>
                <c:pt idx="20338" formatCode="General">
                  <c:v>0.42875246836449799</c:v>
                </c:pt>
                <c:pt idx="20339" formatCode="General">
                  <c:v>0.42480192538488298</c:v>
                </c:pt>
                <c:pt idx="20340" formatCode="General">
                  <c:v>0.419277170549469</c:v>
                </c:pt>
                <c:pt idx="20341" formatCode="General">
                  <c:v>0.41259054939130302</c:v>
                </c:pt>
                <c:pt idx="20342" formatCode="General">
                  <c:v>0.40504513825331501</c:v>
                </c:pt>
                <c:pt idx="20343" formatCode="General">
                  <c:v>0.39712587350380102</c:v>
                </c:pt>
                <c:pt idx="20344" formatCode="General">
                  <c:v>0.38942301801311402</c:v>
                </c:pt>
                <c:pt idx="20345" formatCode="General">
                  <c:v>0.38260098127117398</c:v>
                </c:pt>
                <c:pt idx="20346" formatCode="General">
                  <c:v>0.37769496462874202</c:v>
                </c:pt>
                <c:pt idx="20347" formatCode="General">
                  <c:v>0.37504718410746601</c:v>
                </c:pt>
                <c:pt idx="20348" formatCode="General">
                  <c:v>0.37455811286225899</c:v>
                </c:pt>
                <c:pt idx="20349" formatCode="General">
                  <c:v>0.375767891805107</c:v>
                </c:pt>
                <c:pt idx="20350" formatCode="General">
                  <c:v>0.37737060020545199</c:v>
                </c:pt>
                <c:pt idx="20351" formatCode="General">
                  <c:v>0.378970984847597</c:v>
                </c:pt>
                <c:pt idx="20352" formatCode="General">
                  <c:v>0.38065986360030701</c:v>
                </c:pt>
                <c:pt idx="20353" formatCode="General">
                  <c:v>0.38255171716200098</c:v>
                </c:pt>
                <c:pt idx="20354" formatCode="General">
                  <c:v>0.38413648426649299</c:v>
                </c:pt>
                <c:pt idx="20355" formatCode="General">
                  <c:v>0.38391046458365502</c:v>
                </c:pt>
                <c:pt idx="20356" formatCode="General">
                  <c:v>0.38125217508988002</c:v>
                </c:pt>
                <c:pt idx="20357" formatCode="General">
                  <c:v>0.377571137255026</c:v>
                </c:pt>
                <c:pt idx="20358" formatCode="General">
                  <c:v>0.37366427648955097</c:v>
                </c:pt>
                <c:pt idx="20359" formatCode="General">
                  <c:v>0.370191513066217</c:v>
                </c:pt>
                <c:pt idx="20360" formatCode="General">
                  <c:v>0.36768418368608102</c:v>
                </c:pt>
                <c:pt idx="20361" formatCode="General">
                  <c:v>0.364638458823697</c:v>
                </c:pt>
                <c:pt idx="20362" formatCode="General">
                  <c:v>0.36082024730947199</c:v>
                </c:pt>
                <c:pt idx="20363" formatCode="General">
                  <c:v>0.35708565165412298</c:v>
                </c:pt>
                <c:pt idx="20364" formatCode="General">
                  <c:v>0.35279244553239802</c:v>
                </c:pt>
                <c:pt idx="20365" formatCode="General">
                  <c:v>0.34819674161288999</c:v>
                </c:pt>
                <c:pt idx="20366" formatCode="General">
                  <c:v>0.34468599366984998</c:v>
                </c:pt>
                <c:pt idx="20367" formatCode="General">
                  <c:v>0.34234281184578402</c:v>
                </c:pt>
                <c:pt idx="20368" formatCode="General">
                  <c:v>0.33988309437925002</c:v>
                </c:pt>
                <c:pt idx="20369" formatCode="General">
                  <c:v>0.336448593891151</c:v>
                </c:pt>
                <c:pt idx="20370" formatCode="General">
                  <c:v>0.331688958120682</c:v>
                </c:pt>
                <c:pt idx="20371" formatCode="General">
                  <c:v>0.32568648071552397</c:v>
                </c:pt>
                <c:pt idx="20372" formatCode="General">
                  <c:v>0.31869130487193698</c:v>
                </c:pt>
                <c:pt idx="20373" formatCode="General">
                  <c:v>0.31012274107128202</c:v>
                </c:pt>
                <c:pt idx="20374" formatCode="General">
                  <c:v>0.29840802579521603</c:v>
                </c:pt>
                <c:pt idx="20375" formatCode="General">
                  <c:v>0.28383335848874502</c:v>
                </c:pt>
                <c:pt idx="20376" formatCode="General">
                  <c:v>0.26891964370699201</c:v>
                </c:pt>
                <c:pt idx="20377" formatCode="General">
                  <c:v>0.25410438106280397</c:v>
                </c:pt>
                <c:pt idx="20378" formatCode="General">
                  <c:v>0.238669797598239</c:v>
                </c:pt>
                <c:pt idx="20379" formatCode="General">
                  <c:v>0.22393381746171301</c:v>
                </c:pt>
                <c:pt idx="20380" formatCode="General">
                  <c:v>0.21073462359688599</c:v>
                </c:pt>
                <c:pt idx="20381" formatCode="General">
                  <c:v>0.198162655567514</c:v>
                </c:pt>
                <c:pt idx="20382" formatCode="General">
                  <c:v>0.18654680892054301</c:v>
                </c:pt>
                <c:pt idx="20383" formatCode="General">
                  <c:v>0.17572083099310901</c:v>
                </c:pt>
                <c:pt idx="20384" formatCode="General">
                  <c:v>0.16477292295448101</c:v>
                </c:pt>
                <c:pt idx="20385" formatCode="General">
                  <c:v>0.153855699606642</c:v>
                </c:pt>
                <c:pt idx="20386" formatCode="General">
                  <c:v>0.14306395469053701</c:v>
                </c:pt>
                <c:pt idx="20387" formatCode="General">
                  <c:v>0.13263125039047599</c:v>
                </c:pt>
                <c:pt idx="20388" formatCode="General">
                  <c:v>0.122325807044803</c:v>
                </c:pt>
                <c:pt idx="20389" formatCode="General">
                  <c:v>0.111817271106621</c:v>
                </c:pt>
                <c:pt idx="20390" formatCode="General">
                  <c:v>0.10199375440696</c:v>
                </c:pt>
                <c:pt idx="20391" formatCode="General">
                  <c:v>9.3324097024365102E-2</c:v>
                </c:pt>
                <c:pt idx="20392" formatCode="General">
                  <c:v>8.5616777693151194E-2</c:v>
                </c:pt>
                <c:pt idx="20393" formatCode="General">
                  <c:v>7.8969148529975497E-2</c:v>
                </c:pt>
                <c:pt idx="20394" formatCode="General">
                  <c:v>7.4046816176641897E-2</c:v>
                </c:pt>
                <c:pt idx="20395" formatCode="General">
                  <c:v>7.0747111054079201E-2</c:v>
                </c:pt>
                <c:pt idx="20396" formatCode="General">
                  <c:v>6.8815842127376001E-2</c:v>
                </c:pt>
                <c:pt idx="20397" formatCode="General">
                  <c:v>6.79162462839486E-2</c:v>
                </c:pt>
                <c:pt idx="20398" formatCode="General">
                  <c:v>6.7564460368609802E-2</c:v>
                </c:pt>
                <c:pt idx="20399" formatCode="General">
                  <c:v>6.7683929765706294E-2</c:v>
                </c:pt>
                <c:pt idx="20400" formatCode="General">
                  <c:v>6.7114380080735198E-2</c:v>
                </c:pt>
                <c:pt idx="20401" formatCode="General">
                  <c:v>6.5339687970181096E-2</c:v>
                </c:pt>
                <c:pt idx="20402" formatCode="General">
                  <c:v>6.2457860235557897E-2</c:v>
                </c:pt>
                <c:pt idx="20403" formatCode="General">
                  <c:v>5.8631216129461199E-2</c:v>
                </c:pt>
                <c:pt idx="20404" formatCode="General">
                  <c:v>5.3501321624005997E-2</c:v>
                </c:pt>
                <c:pt idx="20405" formatCode="General">
                  <c:v>4.6643961481873102E-2</c:v>
                </c:pt>
                <c:pt idx="20406" formatCode="General">
                  <c:v>3.8949444687917098E-2</c:v>
                </c:pt>
                <c:pt idx="20407" formatCode="General">
                  <c:v>3.06149632670072E-2</c:v>
                </c:pt>
                <c:pt idx="20408" formatCode="General">
                  <c:v>2.14506233385095E-2</c:v>
                </c:pt>
                <c:pt idx="20409" formatCode="General">
                  <c:v>1.1717306188675201E-2</c:v>
                </c:pt>
                <c:pt idx="20410" formatCode="General">
                  <c:v>1.2694395408593101E-3</c:v>
                </c:pt>
                <c:pt idx="20411" formatCode="General">
                  <c:v>-9.7084781001686906E-3</c:v>
                </c:pt>
                <c:pt idx="20412" formatCode="General">
                  <c:v>-2.05577504101606E-2</c:v>
                </c:pt>
                <c:pt idx="20413" formatCode="General">
                  <c:v>-3.0797833079907699E-2</c:v>
                </c:pt>
                <c:pt idx="20414" formatCode="General">
                  <c:v>-3.9859520887690902E-2</c:v>
                </c:pt>
                <c:pt idx="20415" formatCode="General">
                  <c:v>-4.71882124660657E-2</c:v>
                </c:pt>
                <c:pt idx="20416" formatCode="General">
                  <c:v>-5.2394979691957201E-2</c:v>
                </c:pt>
                <c:pt idx="20417" formatCode="General">
                  <c:v>-5.53331704557809E-2</c:v>
                </c:pt>
                <c:pt idx="20418" formatCode="General">
                  <c:v>-5.6565505433525301E-2</c:v>
                </c:pt>
                <c:pt idx="20419" formatCode="General">
                  <c:v>-5.6283238182142099E-2</c:v>
                </c:pt>
                <c:pt idx="20420" formatCode="General">
                  <c:v>-5.4389798452494101E-2</c:v>
                </c:pt>
                <c:pt idx="20421" formatCode="General">
                  <c:v>-5.1541591725143499E-2</c:v>
                </c:pt>
                <c:pt idx="20422" formatCode="General">
                  <c:v>-4.7952283106678997E-2</c:v>
                </c:pt>
                <c:pt idx="20423" formatCode="General">
                  <c:v>-4.3865273943074101E-2</c:v>
                </c:pt>
                <c:pt idx="20424" formatCode="General">
                  <c:v>-4.0681241163022901E-2</c:v>
                </c:pt>
                <c:pt idx="20425" formatCode="General">
                  <c:v>-3.9920829086581198E-2</c:v>
                </c:pt>
                <c:pt idx="20426" formatCode="General">
                  <c:v>-4.1779341873912898E-2</c:v>
                </c:pt>
                <c:pt idx="20427" formatCode="General">
                  <c:v>-4.4198575264179502E-2</c:v>
                </c:pt>
                <c:pt idx="20428" formatCode="General">
                  <c:v>-4.5485395208908298E-2</c:v>
                </c:pt>
                <c:pt idx="20429" formatCode="General">
                  <c:v>-4.6027182060111298E-2</c:v>
                </c:pt>
                <c:pt idx="20430" formatCode="General">
                  <c:v>-4.68205808476461E-2</c:v>
                </c:pt>
                <c:pt idx="20431" formatCode="General">
                  <c:v>-4.8731293860583502E-2</c:v>
                </c:pt>
                <c:pt idx="20432" formatCode="General">
                  <c:v>-5.2497059194430797E-2</c:v>
                </c:pt>
                <c:pt idx="20433" formatCode="General">
                  <c:v>-5.8599869931910201E-2</c:v>
                </c:pt>
                <c:pt idx="20434" formatCode="General">
                  <c:v>-6.6661365453074203E-2</c:v>
                </c:pt>
                <c:pt idx="20435" formatCode="General">
                  <c:v>-7.62090034552457E-2</c:v>
                </c:pt>
                <c:pt idx="20436" formatCode="General">
                  <c:v>-8.6472093869982794E-2</c:v>
                </c:pt>
                <c:pt idx="20437" formatCode="General">
                  <c:v>-9.74255664576342E-2</c:v>
                </c:pt>
                <c:pt idx="20438" formatCode="General">
                  <c:v>-0.109285761886976</c:v>
                </c:pt>
                <c:pt idx="20439" formatCode="General">
                  <c:v>-0.120896472038928</c:v>
                </c:pt>
                <c:pt idx="20440" formatCode="General">
                  <c:v>-0.131161853739683</c:v>
                </c:pt>
                <c:pt idx="20441" formatCode="General">
                  <c:v>-0.14074584578452001</c:v>
                </c:pt>
                <c:pt idx="20442" formatCode="General">
                  <c:v>-0.151491360208274</c:v>
                </c:pt>
                <c:pt idx="20443" formatCode="General">
                  <c:v>-0.163710345740741</c:v>
                </c:pt>
                <c:pt idx="20444" formatCode="General">
                  <c:v>-0.17570535660762901</c:v>
                </c:pt>
                <c:pt idx="20445" formatCode="General">
                  <c:v>-0.18606818094284799</c:v>
                </c:pt>
                <c:pt idx="20446" formatCode="General">
                  <c:v>-0.19413454046367401</c:v>
                </c:pt>
                <c:pt idx="20447" formatCode="General">
                  <c:v>-0.199581728243694</c:v>
                </c:pt>
                <c:pt idx="20448" formatCode="General">
                  <c:v>-0.20267028687184399</c:v>
                </c:pt>
                <c:pt idx="20449" formatCode="General">
                  <c:v>-0.20398893165752599</c:v>
                </c:pt>
                <c:pt idx="20450" formatCode="General">
                  <c:v>-0.203472463991071</c:v>
                </c:pt>
                <c:pt idx="20451" formatCode="General">
                  <c:v>-0.201385839487353</c:v>
                </c:pt>
                <c:pt idx="20452" formatCode="General">
                  <c:v>-0.19924699717091901</c:v>
                </c:pt>
                <c:pt idx="20453" formatCode="General">
                  <c:v>-0.198155285595149</c:v>
                </c:pt>
                <c:pt idx="20454" formatCode="General">
                  <c:v>-0.197961560230799</c:v>
                </c:pt>
                <c:pt idx="20455" formatCode="General">
                  <c:v>-0.198606270811888</c:v>
                </c:pt>
                <c:pt idx="20456" formatCode="General">
                  <c:v>-0.20053885756166201</c:v>
                </c:pt>
                <c:pt idx="20457" formatCode="General">
                  <c:v>-0.2026963036077</c:v>
                </c:pt>
                <c:pt idx="20458" formatCode="General">
                  <c:v>-0.20445279479294201</c:v>
                </c:pt>
                <c:pt idx="20459" formatCode="General">
                  <c:v>-0.20720083686391899</c:v>
                </c:pt>
                <c:pt idx="20460" formatCode="General">
                  <c:v>-0.211242171985076</c:v>
                </c:pt>
                <c:pt idx="20461" formatCode="General">
                  <c:v>-0.214868966330339</c:v>
                </c:pt>
                <c:pt idx="20462" formatCode="General">
                  <c:v>-0.21748713081728899</c:v>
                </c:pt>
                <c:pt idx="20463" formatCode="General">
                  <c:v>-0.22060000585266701</c:v>
                </c:pt>
                <c:pt idx="20464" formatCode="General">
                  <c:v>-0.22543179699158</c:v>
                </c:pt>
                <c:pt idx="20465" formatCode="General">
                  <c:v>-0.23135030882921601</c:v>
                </c:pt>
                <c:pt idx="20466" formatCode="General">
                  <c:v>-0.237192785373947</c:v>
                </c:pt>
                <c:pt idx="20467" formatCode="General">
                  <c:v>-0.242208044669911</c:v>
                </c:pt>
                <c:pt idx="20468" formatCode="General">
                  <c:v>-0.24607041505456301</c:v>
                </c:pt>
                <c:pt idx="20469" formatCode="General">
                  <c:v>-0.248578644359328</c:v>
                </c:pt>
                <c:pt idx="20470" formatCode="General">
                  <c:v>-0.24862152193731801</c:v>
                </c:pt>
                <c:pt idx="20471" formatCode="General">
                  <c:v>-0.245511936607405</c:v>
                </c:pt>
                <c:pt idx="20472" formatCode="General">
                  <c:v>-0.24058740473967399</c:v>
                </c:pt>
                <c:pt idx="20473" formatCode="General">
                  <c:v>-0.23513226731321299</c:v>
                </c:pt>
                <c:pt idx="20474" formatCode="General">
                  <c:v>-0.22962970376401701</c:v>
                </c:pt>
                <c:pt idx="20475" formatCode="General">
                  <c:v>-0.22534559259336601</c:v>
                </c:pt>
                <c:pt idx="20476" formatCode="General">
                  <c:v>-0.22252172070326801</c:v>
                </c:pt>
                <c:pt idx="20477" formatCode="General">
                  <c:v>-0.21976680333017501</c:v>
                </c:pt>
                <c:pt idx="20478" formatCode="General">
                  <c:v>-0.21681582295620599</c:v>
                </c:pt>
                <c:pt idx="20479" formatCode="General">
                  <c:v>-0.21391337846628999</c:v>
                </c:pt>
                <c:pt idx="20480" formatCode="General">
                  <c:v>-0.211790280675826</c:v>
                </c:pt>
                <c:pt idx="20481" formatCode="General">
                  <c:v>-0.21128420876012699</c:v>
                </c:pt>
                <c:pt idx="20482" formatCode="General">
                  <c:v>-0.213073093389158</c:v>
                </c:pt>
                <c:pt idx="20483" formatCode="General">
                  <c:v>-0.217079102793545</c:v>
                </c:pt>
                <c:pt idx="20484" formatCode="General">
                  <c:v>-0.221859049867242</c:v>
                </c:pt>
                <c:pt idx="20485" formatCode="General">
                  <c:v>-0.226293253517142</c:v>
                </c:pt>
                <c:pt idx="20486" formatCode="General">
                  <c:v>-0.229849430501014</c:v>
                </c:pt>
                <c:pt idx="20487" formatCode="General">
                  <c:v>-0.231402865593764</c:v>
                </c:pt>
                <c:pt idx="20488" formatCode="General">
                  <c:v>-0.230245129613559</c:v>
                </c:pt>
                <c:pt idx="20489" formatCode="General">
                  <c:v>-0.22808813072581</c:v>
                </c:pt>
                <c:pt idx="20490" formatCode="General">
                  <c:v>-0.225576910654706</c:v>
                </c:pt>
                <c:pt idx="20491" formatCode="General">
                  <c:v>-0.222693207641528</c:v>
                </c:pt>
                <c:pt idx="20492" formatCode="General">
                  <c:v>-0.220480791524053</c:v>
                </c:pt>
                <c:pt idx="20493" formatCode="General">
                  <c:v>-0.21906734545760601</c:v>
                </c:pt>
                <c:pt idx="20494" formatCode="General">
                  <c:v>-0.218387592902515</c:v>
                </c:pt>
                <c:pt idx="20495" formatCode="General">
                  <c:v>-0.219789565905429</c:v>
                </c:pt>
                <c:pt idx="20496" formatCode="General">
                  <c:v>-0.22360519544842899</c:v>
                </c:pt>
                <c:pt idx="20497" formatCode="General">
                  <c:v>-0.22883943183521599</c:v>
                </c:pt>
                <c:pt idx="20498" formatCode="General">
                  <c:v>-0.23589515552513299</c:v>
                </c:pt>
                <c:pt idx="20499" formatCode="General">
                  <c:v>-0.24492869810035101</c:v>
                </c:pt>
                <c:pt idx="20500" formatCode="General">
                  <c:v>-0.25565382504352702</c:v>
                </c:pt>
                <c:pt idx="20501" formatCode="General">
                  <c:v>-0.26845378151309301</c:v>
                </c:pt>
                <c:pt idx="20502" formatCode="General">
                  <c:v>-0.28291460521059503</c:v>
                </c:pt>
                <c:pt idx="20503" formatCode="General">
                  <c:v>-0.29784248124892998</c:v>
                </c:pt>
                <c:pt idx="20504" formatCode="General">
                  <c:v>-0.312741733940472</c:v>
                </c:pt>
                <c:pt idx="20505" formatCode="General">
                  <c:v>-0.32702996906260501</c:v>
                </c:pt>
                <c:pt idx="20506" formatCode="General">
                  <c:v>-0.34003665690922202</c:v>
                </c:pt>
                <c:pt idx="20507" formatCode="General">
                  <c:v>-0.35237220672444503</c:v>
                </c:pt>
                <c:pt idx="20508" formatCode="General">
                  <c:v>-0.36475120540698402</c:v>
                </c:pt>
                <c:pt idx="20509" formatCode="General">
                  <c:v>-0.376024965345303</c:v>
                </c:pt>
                <c:pt idx="20510" formatCode="General">
                  <c:v>-0.38505806629705802</c:v>
                </c:pt>
                <c:pt idx="20511" formatCode="General">
                  <c:v>-0.39127112688948001</c:v>
                </c:pt>
                <c:pt idx="20512" formatCode="General">
                  <c:v>-0.39366902566151801</c:v>
                </c:pt>
                <c:pt idx="20513" formatCode="General">
                  <c:v>-0.39196251966558898</c:v>
                </c:pt>
                <c:pt idx="20514" formatCode="General">
                  <c:v>-0.386543005955654</c:v>
                </c:pt>
                <c:pt idx="20515" formatCode="General">
                  <c:v>-0.37790679942608602</c:v>
                </c:pt>
                <c:pt idx="20516" formatCode="General">
                  <c:v>-0.36604720797604701</c:v>
                </c:pt>
                <c:pt idx="20517" formatCode="General">
                  <c:v>-0.35151559838018598</c:v>
                </c:pt>
                <c:pt idx="20518" formatCode="General">
                  <c:v>-0.33517474119019502</c:v>
                </c:pt>
                <c:pt idx="20519" formatCode="General">
                  <c:v>-0.31729783563913</c:v>
                </c:pt>
                <c:pt idx="20520" formatCode="General">
                  <c:v>-0.29940998091402898</c:v>
                </c:pt>
                <c:pt idx="20521" formatCode="General">
                  <c:v>-0.28317724152218099</c:v>
                </c:pt>
                <c:pt idx="20522" formatCode="General">
                  <c:v>-0.26900111717484998</c:v>
                </c:pt>
                <c:pt idx="20523" formatCode="General">
                  <c:v>-0.25743598975981102</c:v>
                </c:pt>
                <c:pt idx="20524" formatCode="General">
                  <c:v>-0.24940512058846601</c:v>
                </c:pt>
                <c:pt idx="20525" formatCode="General">
                  <c:v>-0.24538566263139699</c:v>
                </c:pt>
                <c:pt idx="20526" formatCode="General">
                  <c:v>-0.244345545449239</c:v>
                </c:pt>
                <c:pt idx="20527" formatCode="General">
                  <c:v>-0.245073919582909</c:v>
                </c:pt>
                <c:pt idx="20528" formatCode="General">
                  <c:v>-0.246987923975936</c:v>
                </c:pt>
                <c:pt idx="20529" formatCode="General">
                  <c:v>-0.248727788924515</c:v>
                </c:pt>
                <c:pt idx="20530" formatCode="General">
                  <c:v>-0.24956418967841801</c:v>
                </c:pt>
                <c:pt idx="20531" formatCode="General">
                  <c:v>-0.24987514072786299</c:v>
                </c:pt>
                <c:pt idx="20532" formatCode="General">
                  <c:v>-0.24959144901286201</c:v>
                </c:pt>
                <c:pt idx="20533" formatCode="General">
                  <c:v>-0.24906876695521199</c:v>
                </c:pt>
                <c:pt idx="20534" formatCode="General">
                  <c:v>-0.24781458064220799</c:v>
                </c:pt>
                <c:pt idx="20535" formatCode="General">
                  <c:v>-0.244797795908271</c:v>
                </c:pt>
                <c:pt idx="20536" formatCode="General">
                  <c:v>-0.24009290258661101</c:v>
                </c:pt>
                <c:pt idx="20537" formatCode="General">
                  <c:v>-0.23389238570127299</c:v>
                </c:pt>
                <c:pt idx="20538" formatCode="General">
                  <c:v>-0.22596972751779101</c:v>
                </c:pt>
                <c:pt idx="20539" formatCode="General">
                  <c:v>-0.21700400540489401</c:v>
                </c:pt>
                <c:pt idx="20540" formatCode="General">
                  <c:v>-0.20846799143480399</c:v>
                </c:pt>
                <c:pt idx="20541" formatCode="General">
                  <c:v>-0.201340703196277</c:v>
                </c:pt>
                <c:pt idx="20542" formatCode="General">
                  <c:v>-0.19523309109440201</c:v>
                </c:pt>
                <c:pt idx="20543" formatCode="General">
                  <c:v>-0.189550059206335</c:v>
                </c:pt>
                <c:pt idx="20544" formatCode="General">
                  <c:v>-0.18433035201324499</c:v>
                </c:pt>
                <c:pt idx="20545" formatCode="General">
                  <c:v>-0.179973250027712</c:v>
                </c:pt>
                <c:pt idx="20546" formatCode="General">
                  <c:v>-0.17619476957441199</c:v>
                </c:pt>
                <c:pt idx="20547" formatCode="General">
                  <c:v>-0.171867922647882</c:v>
                </c:pt>
                <c:pt idx="20548" formatCode="General">
                  <c:v>-0.16673748363454399</c:v>
                </c:pt>
                <c:pt idx="20549" formatCode="General">
                  <c:v>-0.161317165533891</c:v>
                </c:pt>
                <c:pt idx="20550" formatCode="General">
                  <c:v>-0.156519041239714</c:v>
                </c:pt>
                <c:pt idx="20551" formatCode="General">
                  <c:v>-0.153130792399226</c:v>
                </c:pt>
                <c:pt idx="20552" formatCode="General">
                  <c:v>-0.150964212851112</c:v>
                </c:pt>
                <c:pt idx="20553" formatCode="General">
                  <c:v>-0.14913679905517699</c:v>
                </c:pt>
                <c:pt idx="20554" formatCode="General">
                  <c:v>-0.148336155984405</c:v>
                </c:pt>
                <c:pt idx="20555" formatCode="General">
                  <c:v>-0.148941508140017</c:v>
                </c:pt>
                <c:pt idx="20556" formatCode="General">
                  <c:v>-0.15014249609698399</c:v>
                </c:pt>
                <c:pt idx="20557" formatCode="General">
                  <c:v>-0.15186056573092199</c:v>
                </c:pt>
                <c:pt idx="20558" formatCode="General">
                  <c:v>-0.153709677307104</c:v>
                </c:pt>
                <c:pt idx="20559" formatCode="General">
                  <c:v>-0.15422725594616099</c:v>
                </c:pt>
                <c:pt idx="20560" formatCode="General">
                  <c:v>-0.153363539802719</c:v>
                </c:pt>
                <c:pt idx="20561" formatCode="General">
                  <c:v>-0.15170860578488601</c:v>
                </c:pt>
                <c:pt idx="20562" formatCode="General">
                  <c:v>-0.14797716991460999</c:v>
                </c:pt>
                <c:pt idx="20563" formatCode="General">
                  <c:v>-0.14198846101010301</c:v>
                </c:pt>
                <c:pt idx="20564" formatCode="General">
                  <c:v>-0.13472341844076299</c:v>
                </c:pt>
                <c:pt idx="20565" formatCode="General">
                  <c:v>-0.126830223349331</c:v>
                </c:pt>
                <c:pt idx="20566" formatCode="General">
                  <c:v>-0.118377498769689</c:v>
                </c:pt>
                <c:pt idx="20567" formatCode="General">
                  <c:v>-0.108294556847488</c:v>
                </c:pt>
                <c:pt idx="20568" formatCode="General">
                  <c:v>-9.6280679603466396E-2</c:v>
                </c:pt>
                <c:pt idx="20569" formatCode="General">
                  <c:v>-8.20588283396083E-2</c:v>
                </c:pt>
                <c:pt idx="20570" formatCode="General">
                  <c:v>-6.6107100905965999E-2</c:v>
                </c:pt>
                <c:pt idx="20571" formatCode="General">
                  <c:v>-4.9406929459068397E-2</c:v>
                </c:pt>
                <c:pt idx="20572" formatCode="General">
                  <c:v>-3.1899281168525299E-2</c:v>
                </c:pt>
                <c:pt idx="20573" formatCode="General">
                  <c:v>-1.39156520594306E-2</c:v>
                </c:pt>
                <c:pt idx="20574" formatCode="General">
                  <c:v>4.1849578385296298E-3</c:v>
                </c:pt>
                <c:pt idx="20575" formatCode="General">
                  <c:v>2.19908390582031E-2</c:v>
                </c:pt>
                <c:pt idx="20576" formatCode="General">
                  <c:v>4.0051490344553201E-2</c:v>
                </c:pt>
                <c:pt idx="20577" formatCode="General">
                  <c:v>5.8481971448456002E-2</c:v>
                </c:pt>
                <c:pt idx="20578" formatCode="General">
                  <c:v>7.5659743127109602E-2</c:v>
                </c:pt>
                <c:pt idx="20579" formatCode="General">
                  <c:v>9.0334105362823394E-2</c:v>
                </c:pt>
                <c:pt idx="20580" formatCode="General">
                  <c:v>0.10194017691051099</c:v>
                </c:pt>
                <c:pt idx="20581" formatCode="General">
                  <c:v>0.11063144995046301</c:v>
                </c:pt>
                <c:pt idx="20582" formatCode="General">
                  <c:v>0.117910091841973</c:v>
                </c:pt>
                <c:pt idx="20583" formatCode="General">
                  <c:v>0.125158302714409</c:v>
                </c:pt>
                <c:pt idx="20584" formatCode="General">
                  <c:v>0.132484445954621</c:v>
                </c:pt>
                <c:pt idx="20585" formatCode="General">
                  <c:v>0.139945898783846</c:v>
                </c:pt>
                <c:pt idx="20586" formatCode="General">
                  <c:v>0.14690045600113799</c:v>
                </c:pt>
                <c:pt idx="20587" formatCode="General">
                  <c:v>0.152348040995189</c:v>
                </c:pt>
                <c:pt idx="20588" formatCode="General">
                  <c:v>0.156568019056194</c:v>
                </c:pt>
                <c:pt idx="20589" formatCode="General">
                  <c:v>0.15905605245868201</c:v>
                </c:pt>
                <c:pt idx="20590" formatCode="General">
                  <c:v>0.15907651583179899</c:v>
                </c:pt>
                <c:pt idx="20591" formatCode="General">
                  <c:v>0.157106164316997</c:v>
                </c:pt>
                <c:pt idx="20592" formatCode="General">
                  <c:v>0.15307231301502799</c:v>
                </c:pt>
                <c:pt idx="20593" formatCode="General">
                  <c:v>0.14718352362162199</c:v>
                </c:pt>
                <c:pt idx="20594" formatCode="General">
                  <c:v>0.13992165443156501</c:v>
                </c:pt>
                <c:pt idx="20595" formatCode="General">
                  <c:v>0.13157555923748501</c:v>
                </c:pt>
                <c:pt idx="20596" formatCode="General">
                  <c:v>0.123642555657469</c:v>
                </c:pt>
                <c:pt idx="20597" formatCode="General">
                  <c:v>0.117376442834717</c:v>
                </c:pt>
                <c:pt idx="20598" formatCode="General">
                  <c:v>0.11366650070381</c:v>
                </c:pt>
                <c:pt idx="20599" formatCode="General">
                  <c:v>0.11326219201459201</c:v>
                </c:pt>
                <c:pt idx="20600" formatCode="General">
                  <c:v>0.116617867334876</c:v>
                </c:pt>
                <c:pt idx="20601" formatCode="General">
                  <c:v>0.12487619983895799</c:v>
                </c:pt>
                <c:pt idx="20602" formatCode="General">
                  <c:v>0.13855246953775299</c:v>
                </c:pt>
                <c:pt idx="20603" formatCode="General">
                  <c:v>0.156394030799373</c:v>
                </c:pt>
                <c:pt idx="20604" formatCode="General">
                  <c:v>0.17694353193318799</c:v>
                </c:pt>
                <c:pt idx="20605" formatCode="General">
                  <c:v>0.19974097908829899</c:v>
                </c:pt>
                <c:pt idx="20606" formatCode="General">
                  <c:v>0.224444426588923</c:v>
                </c:pt>
                <c:pt idx="20607" formatCode="General">
                  <c:v>0.250487916084559</c:v>
                </c:pt>
                <c:pt idx="20608" formatCode="General">
                  <c:v>0.276637047194422</c:v>
                </c:pt>
                <c:pt idx="20609" formatCode="General">
                  <c:v>0.30069369988841399</c:v>
                </c:pt>
                <c:pt idx="20610" formatCode="General">
                  <c:v>0.32067061690628901</c:v>
                </c:pt>
                <c:pt idx="20611" formatCode="General">
                  <c:v>0.33617426901337599</c:v>
                </c:pt>
                <c:pt idx="20612" formatCode="General">
                  <c:v>0.347980942468952</c:v>
                </c:pt>
                <c:pt idx="20613" formatCode="General">
                  <c:v>0.35602247224785999</c:v>
                </c:pt>
                <c:pt idx="20614" formatCode="General">
                  <c:v>0.360101812646903</c:v>
                </c:pt>
                <c:pt idx="20615" formatCode="General">
                  <c:v>0.36011941304672701</c:v>
                </c:pt>
                <c:pt idx="20616" formatCode="General">
                  <c:v>0.356105192298801</c:v>
                </c:pt>
                <c:pt idx="20617" formatCode="General">
                  <c:v>0.34950260314609999</c:v>
                </c:pt>
                <c:pt idx="20618" formatCode="General">
                  <c:v>0.34197923518711498</c:v>
                </c:pt>
                <c:pt idx="20619" formatCode="General">
                  <c:v>0.333800854113803</c:v>
                </c:pt>
                <c:pt idx="20620" formatCode="General">
                  <c:v>0.324162583700214</c:v>
                </c:pt>
                <c:pt idx="20621" formatCode="General">
                  <c:v>0.31370320451952499</c:v>
                </c:pt>
                <c:pt idx="20622" formatCode="General">
                  <c:v>0.30261320079173398</c:v>
                </c:pt>
                <c:pt idx="20623" formatCode="General">
                  <c:v>0.29125125133706498</c:v>
                </c:pt>
                <c:pt idx="20624" formatCode="General">
                  <c:v>0.28123648629887499</c:v>
                </c:pt>
                <c:pt idx="20625" formatCode="General">
                  <c:v>0.27383983733152001</c:v>
                </c:pt>
                <c:pt idx="20626" formatCode="General">
                  <c:v>0.269545924936135</c:v>
                </c:pt>
                <c:pt idx="20627" formatCode="General">
                  <c:v>0.26834521989222698</c:v>
                </c:pt>
                <c:pt idx="20628" formatCode="General">
                  <c:v>0.27041002259393998</c:v>
                </c:pt>
                <c:pt idx="20629" formatCode="General">
                  <c:v>0.27517873842783303</c:v>
                </c:pt>
                <c:pt idx="20630" formatCode="General">
                  <c:v>0.28213210605252398</c:v>
                </c:pt>
                <c:pt idx="20631" formatCode="General">
                  <c:v>0.29076015149530998</c:v>
                </c:pt>
                <c:pt idx="20632" formatCode="General">
                  <c:v>0.30055217622063202</c:v>
                </c:pt>
                <c:pt idx="20633" formatCode="General">
                  <c:v>0.31128673382969302</c:v>
                </c:pt>
                <c:pt idx="20634" formatCode="General">
                  <c:v>0.32253405272678898</c:v>
                </c:pt>
                <c:pt idx="20635" formatCode="General">
                  <c:v>0.334434752928506</c:v>
                </c:pt>
                <c:pt idx="20636" formatCode="General">
                  <c:v>0.34723297536756098</c:v>
                </c:pt>
                <c:pt idx="20637" formatCode="General">
                  <c:v>0.360681637489627</c:v>
                </c:pt>
                <c:pt idx="20638" formatCode="General">
                  <c:v>0.37370280796637001</c:v>
                </c:pt>
                <c:pt idx="20639" formatCode="General">
                  <c:v>0.38496997900999502</c:v>
                </c:pt>
                <c:pt idx="20640" formatCode="General">
                  <c:v>0.39446496245416701</c:v>
                </c:pt>
                <c:pt idx="20641" formatCode="General">
                  <c:v>0.40310714776342899</c:v>
                </c:pt>
                <c:pt idx="20642" formatCode="General">
                  <c:v>0.41096370826643303</c:v>
                </c:pt>
                <c:pt idx="20643" formatCode="General">
                  <c:v>0.41668883416862401</c:v>
                </c:pt>
                <c:pt idx="20644" formatCode="General">
                  <c:v>0.42007522456079199</c:v>
                </c:pt>
                <c:pt idx="20645" formatCode="General">
                  <c:v>0.42143681823676998</c:v>
                </c:pt>
                <c:pt idx="20646" formatCode="General">
                  <c:v>0.42077137221005001</c:v>
                </c:pt>
                <c:pt idx="20647" formatCode="General">
                  <c:v>0.41908998428149002</c:v>
                </c:pt>
                <c:pt idx="20648" formatCode="General">
                  <c:v>0.41669467900103901</c:v>
                </c:pt>
                <c:pt idx="20649" formatCode="General">
                  <c:v>0.41281359492034803</c:v>
                </c:pt>
                <c:pt idx="20650" formatCode="General">
                  <c:v>0.407498899850263</c:v>
                </c:pt>
                <c:pt idx="20651" formatCode="General">
                  <c:v>0.40131488451623898</c:v>
                </c:pt>
                <c:pt idx="20652" formatCode="General">
                  <c:v>0.39391155654597099</c:v>
                </c:pt>
                <c:pt idx="20653" formatCode="General">
                  <c:v>0.38548140259331998</c:v>
                </c:pt>
                <c:pt idx="20654" formatCode="General">
                  <c:v>0.376613406243341</c:v>
                </c:pt>
                <c:pt idx="20655" formatCode="General">
                  <c:v>0.368056039291764</c:v>
                </c:pt>
                <c:pt idx="20656" formatCode="General">
                  <c:v>0.35997940355073699</c:v>
                </c:pt>
                <c:pt idx="20657" formatCode="General">
                  <c:v>0.351598317064024</c:v>
                </c:pt>
                <c:pt idx="20658" formatCode="General">
                  <c:v>0.34336014465327502</c:v>
                </c:pt>
                <c:pt idx="20659" formatCode="General">
                  <c:v>0.33670923872334901</c:v>
                </c:pt>
                <c:pt idx="20660" formatCode="General">
                  <c:v>0.331773448081501</c:v>
                </c:pt>
                <c:pt idx="20661" formatCode="General">
                  <c:v>0.32715732709348599</c:v>
                </c:pt>
                <c:pt idx="20662" formatCode="General">
                  <c:v>0.322320085514955</c:v>
                </c:pt>
                <c:pt idx="20663" formatCode="General">
                  <c:v>0.318058337404239</c:v>
                </c:pt>
                <c:pt idx="20664" formatCode="General">
                  <c:v>0.31577735166195198</c:v>
                </c:pt>
                <c:pt idx="20665" formatCode="General">
                  <c:v>0.31553906810136001</c:v>
                </c:pt>
                <c:pt idx="20666" formatCode="General">
                  <c:v>0.31611993905945002</c:v>
                </c:pt>
                <c:pt idx="20667" formatCode="General">
                  <c:v>0.317237512329543</c:v>
                </c:pt>
                <c:pt idx="20668" formatCode="General">
                  <c:v>0.31878340109098802</c:v>
                </c:pt>
                <c:pt idx="20669" formatCode="General">
                  <c:v>0.31976168754890699</c:v>
                </c:pt>
                <c:pt idx="20670" formatCode="General">
                  <c:v>0.31947360616029602</c:v>
                </c:pt>
                <c:pt idx="20671" formatCode="General">
                  <c:v>0.31765937685650097</c:v>
                </c:pt>
                <c:pt idx="20672" formatCode="General">
                  <c:v>0.31419415950342</c:v>
                </c:pt>
                <c:pt idx="20673" formatCode="General">
                  <c:v>0.309077484654037</c:v>
                </c:pt>
                <c:pt idx="20674" formatCode="General">
                  <c:v>0.30377580036970903</c:v>
                </c:pt>
                <c:pt idx="20675" formatCode="General">
                  <c:v>0.30017539963503997</c:v>
                </c:pt>
                <c:pt idx="20676" formatCode="General">
                  <c:v>0.29715351440807902</c:v>
                </c:pt>
                <c:pt idx="20677" formatCode="General">
                  <c:v>0.29397822878408297</c:v>
                </c:pt>
                <c:pt idx="20678" formatCode="General">
                  <c:v>0.29116542599703399</c:v>
                </c:pt>
                <c:pt idx="20679" formatCode="General">
                  <c:v>0.28812136022020701</c:v>
                </c:pt>
                <c:pt idx="20680" formatCode="General">
                  <c:v>0.28506734621580898</c:v>
                </c:pt>
                <c:pt idx="20681" formatCode="General">
                  <c:v>0.28144914468871302</c:v>
                </c:pt>
                <c:pt idx="20682" formatCode="General">
                  <c:v>0.27632245993066101</c:v>
                </c:pt>
                <c:pt idx="20683" formatCode="General">
                  <c:v>0.27035359439481499</c:v>
                </c:pt>
                <c:pt idx="20684" formatCode="General">
                  <c:v>0.26416760697987601</c:v>
                </c:pt>
                <c:pt idx="20685" formatCode="General">
                  <c:v>0.25803577347885498</c:v>
                </c:pt>
                <c:pt idx="20686" formatCode="General">
                  <c:v>0.25175524707239799</c:v>
                </c:pt>
                <c:pt idx="20687" formatCode="General">
                  <c:v>0.24501567398461599</c:v>
                </c:pt>
                <c:pt idx="20688" formatCode="General">
                  <c:v>0.238255405911519</c:v>
                </c:pt>
                <c:pt idx="20689" formatCode="General">
                  <c:v>0.23246465077018599</c:v>
                </c:pt>
                <c:pt idx="20690" formatCode="General">
                  <c:v>0.22739611249786801</c:v>
                </c:pt>
                <c:pt idx="20691" formatCode="General">
                  <c:v>0.222416148829362</c:v>
                </c:pt>
                <c:pt idx="20692" formatCode="General">
                  <c:v>0.21769441897676001</c:v>
                </c:pt>
                <c:pt idx="20693" formatCode="General">
                  <c:v>0.21294828529191301</c:v>
                </c:pt>
                <c:pt idx="20694" formatCode="General">
                  <c:v>0.20807782346107401</c:v>
                </c:pt>
                <c:pt idx="20695" formatCode="General">
                  <c:v>0.20358972099480499</c:v>
                </c:pt>
                <c:pt idx="20696" formatCode="General">
                  <c:v>0.20025327314358399</c:v>
                </c:pt>
                <c:pt idx="20697" formatCode="General">
                  <c:v>0.197822193677409</c:v>
                </c:pt>
                <c:pt idx="20698" formatCode="General">
                  <c:v>0.19555809004445701</c:v>
                </c:pt>
                <c:pt idx="20699" formatCode="General">
                  <c:v>0.19368253903795499</c:v>
                </c:pt>
                <c:pt idx="20700" formatCode="General">
                  <c:v>0.19195204736840399</c:v>
                </c:pt>
                <c:pt idx="20701" formatCode="General">
                  <c:v>0.189117477541422</c:v>
                </c:pt>
                <c:pt idx="20702" formatCode="General">
                  <c:v>0.18457859349963199</c:v>
                </c:pt>
                <c:pt idx="20703" formatCode="General">
                  <c:v>0.178203062488557</c:v>
                </c:pt>
                <c:pt idx="20704" formatCode="General">
                  <c:v>0.169478805002407</c:v>
                </c:pt>
                <c:pt idx="20705" formatCode="General">
                  <c:v>0.15796460913830701</c:v>
                </c:pt>
                <c:pt idx="20706" formatCode="General">
                  <c:v>0.14340883110674499</c:v>
                </c:pt>
                <c:pt idx="20707" formatCode="General">
                  <c:v>0.126735559986239</c:v>
                </c:pt>
                <c:pt idx="20708" formatCode="General">
                  <c:v>0.109427577798142</c:v>
                </c:pt>
                <c:pt idx="20709" formatCode="General">
                  <c:v>9.2149872712990993E-2</c:v>
                </c:pt>
                <c:pt idx="20710" formatCode="General">
                  <c:v>7.5086719457048506E-2</c:v>
                </c:pt>
                <c:pt idx="20711" formatCode="General">
                  <c:v>5.8535211869638698E-2</c:v>
                </c:pt>
                <c:pt idx="20712" formatCode="General">
                  <c:v>4.1926125011566701E-2</c:v>
                </c:pt>
                <c:pt idx="20713" formatCode="General">
                  <c:v>2.4507142597073001E-2</c:v>
                </c:pt>
                <c:pt idx="20714" formatCode="General">
                  <c:v>7.2276290907408803E-3</c:v>
                </c:pt>
                <c:pt idx="20715" formatCode="General">
                  <c:v>-9.3313703671449501E-3</c:v>
                </c:pt>
                <c:pt idx="20716" formatCode="General">
                  <c:v>-2.4535832608409001E-2</c:v>
                </c:pt>
                <c:pt idx="20717" formatCode="General">
                  <c:v>-3.7455094950729198E-2</c:v>
                </c:pt>
                <c:pt idx="20718" formatCode="General">
                  <c:v>-4.79440009285255E-2</c:v>
                </c:pt>
                <c:pt idx="20719" formatCode="General">
                  <c:v>-5.5888492886513999E-2</c:v>
                </c:pt>
                <c:pt idx="20720" formatCode="General">
                  <c:v>-6.1640151960023502E-2</c:v>
                </c:pt>
                <c:pt idx="20721" formatCode="General">
                  <c:v>-6.4558048491902706E-2</c:v>
                </c:pt>
                <c:pt idx="20722" formatCode="General">
                  <c:v>-6.3791464057448899E-2</c:v>
                </c:pt>
                <c:pt idx="20723" formatCode="General">
                  <c:v>-5.9893432862177499E-2</c:v>
                </c:pt>
                <c:pt idx="20724" formatCode="General">
                  <c:v>-5.4154920938246802E-2</c:v>
                </c:pt>
                <c:pt idx="20725" formatCode="General">
                  <c:v>-4.8242764348205097E-2</c:v>
                </c:pt>
                <c:pt idx="20726" formatCode="General">
                  <c:v>-4.2926410046752198E-2</c:v>
                </c:pt>
                <c:pt idx="20727" formatCode="General">
                  <c:v>-3.8173358040859903E-2</c:v>
                </c:pt>
                <c:pt idx="20728" formatCode="General">
                  <c:v>-3.3849794748175399E-2</c:v>
                </c:pt>
                <c:pt idx="20729" formatCode="General">
                  <c:v>-3.1359339839429901E-2</c:v>
                </c:pt>
                <c:pt idx="20730" formatCode="General">
                  <c:v>-3.2855196861824698E-2</c:v>
                </c:pt>
                <c:pt idx="20731" formatCode="General">
                  <c:v>-3.7554642439548903E-2</c:v>
                </c:pt>
                <c:pt idx="20732" formatCode="General">
                  <c:v>-4.4246611093283102E-2</c:v>
                </c:pt>
                <c:pt idx="20733" formatCode="General">
                  <c:v>-5.25222888311494E-2</c:v>
                </c:pt>
                <c:pt idx="20734" formatCode="General">
                  <c:v>-6.0620366073188402E-2</c:v>
                </c:pt>
                <c:pt idx="20735" formatCode="General">
                  <c:v>-6.7602601773035495E-2</c:v>
                </c:pt>
                <c:pt idx="20736" formatCode="General">
                  <c:v>-7.39571932815907E-2</c:v>
                </c:pt>
                <c:pt idx="20737" formatCode="General">
                  <c:v>-7.9869626726273305E-2</c:v>
                </c:pt>
                <c:pt idx="20738" formatCode="General">
                  <c:v>-8.4783545301691202E-2</c:v>
                </c:pt>
                <c:pt idx="20739" formatCode="General">
                  <c:v>-8.8851286848409095E-2</c:v>
                </c:pt>
                <c:pt idx="20740" formatCode="General">
                  <c:v>-9.2133897405177703E-2</c:v>
                </c:pt>
                <c:pt idx="20741" formatCode="General">
                  <c:v>-9.4415302283468797E-2</c:v>
                </c:pt>
                <c:pt idx="20742" formatCode="General">
                  <c:v>-9.6489795865471004E-2</c:v>
                </c:pt>
                <c:pt idx="20743" formatCode="General">
                  <c:v>-9.8373236311694395E-2</c:v>
                </c:pt>
                <c:pt idx="20744" formatCode="General">
                  <c:v>-9.9986569870110398E-2</c:v>
                </c:pt>
                <c:pt idx="20745" formatCode="General">
                  <c:v>-0.10278099241396201</c:v>
                </c:pt>
                <c:pt idx="20746" formatCode="General">
                  <c:v>-0.107747124075045</c:v>
                </c:pt>
                <c:pt idx="20747" formatCode="General">
                  <c:v>-0.114684255623535</c:v>
                </c:pt>
                <c:pt idx="20748" formatCode="General">
                  <c:v>-0.12463247522475</c:v>
                </c:pt>
                <c:pt idx="20749" formatCode="General">
                  <c:v>-0.138430622120811</c:v>
                </c:pt>
                <c:pt idx="20750" formatCode="General">
                  <c:v>-0.154214858034356</c:v>
                </c:pt>
                <c:pt idx="20751" formatCode="General">
                  <c:v>-0.17005518209325499</c:v>
                </c:pt>
                <c:pt idx="20752" formatCode="General">
                  <c:v>-0.186120719307099</c:v>
                </c:pt>
                <c:pt idx="20753" formatCode="General">
                  <c:v>-0.20216468456375999</c:v>
                </c:pt>
                <c:pt idx="20754" formatCode="General">
                  <c:v>-0.21737515321027701</c:v>
                </c:pt>
                <c:pt idx="20755" formatCode="General">
                  <c:v>-0.23138728364480299</c:v>
                </c:pt>
                <c:pt idx="20756" formatCode="General">
                  <c:v>-0.24343029319064599</c:v>
                </c:pt>
                <c:pt idx="20757" formatCode="General">
                  <c:v>-0.253259253601399</c:v>
                </c:pt>
                <c:pt idx="20758" formatCode="General">
                  <c:v>-0.26036538824185201</c:v>
                </c:pt>
                <c:pt idx="20759" formatCode="General">
                  <c:v>-0.265082999910351</c:v>
                </c:pt>
                <c:pt idx="20760" formatCode="General">
                  <c:v>-0.26833639638295098</c:v>
                </c:pt>
                <c:pt idx="20761" formatCode="General">
                  <c:v>-0.26976040634407999</c:v>
                </c:pt>
                <c:pt idx="20762" formatCode="General">
                  <c:v>-0.26868203512488598</c:v>
                </c:pt>
                <c:pt idx="20763" formatCode="General">
                  <c:v>-0.26476239816983599</c:v>
                </c:pt>
                <c:pt idx="20764" formatCode="General">
                  <c:v>-0.25819315828553102</c:v>
                </c:pt>
                <c:pt idx="20765" formatCode="General">
                  <c:v>-0.24921483477405601</c:v>
                </c:pt>
                <c:pt idx="20766" formatCode="General">
                  <c:v>-0.23871365106242901</c:v>
                </c:pt>
                <c:pt idx="20767" formatCode="General">
                  <c:v>-0.227842148399101</c:v>
                </c:pt>
                <c:pt idx="20768" formatCode="General">
                  <c:v>-0.21774600592016699</c:v>
                </c:pt>
                <c:pt idx="20769" formatCode="General">
                  <c:v>-0.20906389348954699</c:v>
                </c:pt>
                <c:pt idx="20770" formatCode="General">
                  <c:v>-0.20211949570628199</c:v>
                </c:pt>
                <c:pt idx="20771" formatCode="General">
                  <c:v>-0.19766207158533</c:v>
                </c:pt>
                <c:pt idx="20772" formatCode="General">
                  <c:v>-0.19465649287867101</c:v>
                </c:pt>
                <c:pt idx="20773" formatCode="General">
                  <c:v>-0.19160083280743101</c:v>
                </c:pt>
                <c:pt idx="20774" formatCode="General">
                  <c:v>-0.18879695273774499</c:v>
                </c:pt>
                <c:pt idx="20775" formatCode="General">
                  <c:v>-0.18736699100329199</c:v>
                </c:pt>
                <c:pt idx="20776" formatCode="General">
                  <c:v>-0.18785234815085999</c:v>
                </c:pt>
                <c:pt idx="20777" formatCode="General">
                  <c:v>-0.18962028964303501</c:v>
                </c:pt>
                <c:pt idx="20778" formatCode="General">
                  <c:v>-0.19269734421652801</c:v>
                </c:pt>
                <c:pt idx="20779" formatCode="General">
                  <c:v>-0.19708785440937701</c:v>
                </c:pt>
                <c:pt idx="20780" formatCode="General">
                  <c:v>-0.20226329955590799</c:v>
                </c:pt>
                <c:pt idx="20781" formatCode="General">
                  <c:v>-0.20842525613309101</c:v>
                </c:pt>
                <c:pt idx="20782" formatCode="General">
                  <c:v>-0.21495843720062499</c:v>
                </c:pt>
                <c:pt idx="20783" formatCode="General">
                  <c:v>-0.221000563421929</c:v>
                </c:pt>
                <c:pt idx="20784" formatCode="General">
                  <c:v>-0.22633022003816899</c:v>
                </c:pt>
                <c:pt idx="20785" formatCode="General">
                  <c:v>-0.22953175439617701</c:v>
                </c:pt>
                <c:pt idx="20786" formatCode="General">
                  <c:v>-0.229263788577067</c:v>
                </c:pt>
                <c:pt idx="20787" formatCode="General">
                  <c:v>-0.22623843620071199</c:v>
                </c:pt>
                <c:pt idx="20788" formatCode="General">
                  <c:v>-0.22210628821806699</c:v>
                </c:pt>
                <c:pt idx="20789" formatCode="General">
                  <c:v>-0.21737072381869199</c:v>
                </c:pt>
                <c:pt idx="20790" formatCode="General">
                  <c:v>-0.212955214735424</c:v>
                </c:pt>
                <c:pt idx="20791" formatCode="General">
                  <c:v>-0.209233587070555</c:v>
                </c:pt>
                <c:pt idx="20792" formatCode="General">
                  <c:v>-0.20501375147138601</c:v>
                </c:pt>
                <c:pt idx="20793" formatCode="General">
                  <c:v>-0.20013992458464699</c:v>
                </c:pt>
                <c:pt idx="20794" formatCode="General">
                  <c:v>-0.19455760582245801</c:v>
                </c:pt>
                <c:pt idx="20795" formatCode="General">
                  <c:v>-0.18820716943170501</c:v>
                </c:pt>
                <c:pt idx="20796" formatCode="General">
                  <c:v>-0.18164896678002301</c:v>
                </c:pt>
                <c:pt idx="20797" formatCode="General">
                  <c:v>-0.17505743432475299</c:v>
                </c:pt>
                <c:pt idx="20798" formatCode="General">
                  <c:v>-0.16879211650355999</c:v>
                </c:pt>
                <c:pt idx="20799" formatCode="General">
                  <c:v>-0.1631763168997</c:v>
                </c:pt>
                <c:pt idx="20800" formatCode="General">
                  <c:v>-0.15878013618866099</c:v>
                </c:pt>
                <c:pt idx="20801" formatCode="General">
                  <c:v>-0.15648496659495201</c:v>
                </c:pt>
                <c:pt idx="20802" formatCode="General">
                  <c:v>-0.15570692868189601</c:v>
                </c:pt>
                <c:pt idx="20803" formatCode="General">
                  <c:v>-0.15595858020570599</c:v>
                </c:pt>
                <c:pt idx="20804" formatCode="General">
                  <c:v>-0.15731333926050101</c:v>
                </c:pt>
                <c:pt idx="20805" formatCode="General">
                  <c:v>-0.15987368763339299</c:v>
                </c:pt>
                <c:pt idx="20806" formatCode="General">
                  <c:v>-0.16412611474893599</c:v>
                </c:pt>
                <c:pt idx="20807" formatCode="General">
                  <c:v>-0.168781474523995</c:v>
                </c:pt>
                <c:pt idx="20808" formatCode="General">
                  <c:v>-0.17250861149279201</c:v>
                </c:pt>
                <c:pt idx="20809" formatCode="General">
                  <c:v>-0.17569839869555501</c:v>
                </c:pt>
                <c:pt idx="20810" formatCode="General">
                  <c:v>-0.17809686216138099</c:v>
                </c:pt>
                <c:pt idx="20811" formatCode="General">
                  <c:v>-0.179021070010325</c:v>
                </c:pt>
                <c:pt idx="20812" formatCode="General">
                  <c:v>-0.17806885355638399</c:v>
                </c:pt>
                <c:pt idx="20813" formatCode="General">
                  <c:v>-0.175465281813204</c:v>
                </c:pt>
                <c:pt idx="20814" formatCode="General">
                  <c:v>-0.17147915259313101</c:v>
                </c:pt>
                <c:pt idx="20815" formatCode="General">
                  <c:v>-0.16690758314864099</c:v>
                </c:pt>
                <c:pt idx="20816" formatCode="General">
                  <c:v>-0.16241004159738301</c:v>
                </c:pt>
                <c:pt idx="20817" formatCode="General">
                  <c:v>-0.157881932124012</c:v>
                </c:pt>
                <c:pt idx="20818" formatCode="General">
                  <c:v>-0.15414584599475301</c:v>
                </c:pt>
                <c:pt idx="20819" formatCode="General">
                  <c:v>-0.15165431083358899</c:v>
                </c:pt>
                <c:pt idx="20820" formatCode="General">
                  <c:v>-0.14963285197329201</c:v>
                </c:pt>
                <c:pt idx="20821" formatCode="General">
                  <c:v>-0.14743445949179701</c:v>
                </c:pt>
                <c:pt idx="20822" formatCode="General">
                  <c:v>-0.145229883001565</c:v>
                </c:pt>
                <c:pt idx="20823" formatCode="General">
                  <c:v>-0.14399883898737501</c:v>
                </c:pt>
                <c:pt idx="20824" formatCode="General">
                  <c:v>-0.144763581428141</c:v>
                </c:pt>
                <c:pt idx="20825" formatCode="General">
                  <c:v>-0.147121617734607</c:v>
                </c:pt>
                <c:pt idx="20826" formatCode="General">
                  <c:v>-0.14979322426149899</c:v>
                </c:pt>
                <c:pt idx="20827" formatCode="General">
                  <c:v>-0.151929738710396</c:v>
                </c:pt>
                <c:pt idx="20828" formatCode="General">
                  <c:v>-0.15406338242359199</c:v>
                </c:pt>
                <c:pt idx="20829" formatCode="General">
                  <c:v>-0.15660929992199299</c:v>
                </c:pt>
                <c:pt idx="20830" formatCode="General">
                  <c:v>-0.15943224694055599</c:v>
                </c:pt>
                <c:pt idx="20831" formatCode="General">
                  <c:v>-0.16252128651527301</c:v>
                </c:pt>
                <c:pt idx="20832" formatCode="General">
                  <c:v>-0.16610630792424</c:v>
                </c:pt>
                <c:pt idx="20833" formatCode="General">
                  <c:v>-0.170181489733782</c:v>
                </c:pt>
                <c:pt idx="20834" formatCode="General">
                  <c:v>-0.173991391399231</c:v>
                </c:pt>
                <c:pt idx="20835" formatCode="General">
                  <c:v>-0.17781469936788499</c:v>
                </c:pt>
                <c:pt idx="20836" formatCode="General">
                  <c:v>-0.18182620844604999</c:v>
                </c:pt>
                <c:pt idx="20837" formatCode="General">
                  <c:v>-0.18548018744594899</c:v>
                </c:pt>
                <c:pt idx="20838" formatCode="General">
                  <c:v>-0.188253890846974</c:v>
                </c:pt>
                <c:pt idx="20839" formatCode="General">
                  <c:v>-0.18976452498881299</c:v>
                </c:pt>
                <c:pt idx="20840" formatCode="General">
                  <c:v>-0.18983854451497301</c:v>
                </c:pt>
                <c:pt idx="20841" formatCode="General">
                  <c:v>-0.18832418806884099</c:v>
                </c:pt>
                <c:pt idx="20842" formatCode="General">
                  <c:v>-0.18531683522497</c:v>
                </c:pt>
                <c:pt idx="20843" formatCode="General">
                  <c:v>-0.18068336648978001</c:v>
                </c:pt>
                <c:pt idx="20844" formatCode="General">
                  <c:v>-0.17546497318711499</c:v>
                </c:pt>
                <c:pt idx="20845" formatCode="General">
                  <c:v>-0.17093597043033101</c:v>
                </c:pt>
                <c:pt idx="20846" formatCode="General">
                  <c:v>-0.16643592942509799</c:v>
                </c:pt>
                <c:pt idx="20847" formatCode="General">
                  <c:v>-0.161534544938049</c:v>
                </c:pt>
                <c:pt idx="20848" formatCode="General">
                  <c:v>-0.156552425131567</c:v>
                </c:pt>
                <c:pt idx="20849" formatCode="General">
                  <c:v>-0.15170279778965701</c:v>
                </c:pt>
                <c:pt idx="20850" formatCode="General">
                  <c:v>-0.1472182336043</c:v>
                </c:pt>
                <c:pt idx="20851" formatCode="General">
                  <c:v>-0.14251370014720099</c:v>
                </c:pt>
                <c:pt idx="20852" formatCode="General">
                  <c:v>-0.13680924249282</c:v>
                </c:pt>
                <c:pt idx="20853" formatCode="General">
                  <c:v>-0.13059146875663899</c:v>
                </c:pt>
                <c:pt idx="20854" formatCode="General">
                  <c:v>-0.12439808491120399</c:v>
                </c:pt>
                <c:pt idx="20855" formatCode="General">
                  <c:v>-0.118220273378721</c:v>
                </c:pt>
                <c:pt idx="20856" formatCode="General">
                  <c:v>-0.112357683993633</c:v>
                </c:pt>
                <c:pt idx="20857" formatCode="General">
                  <c:v>-0.10676824502475001</c:v>
                </c:pt>
                <c:pt idx="20858" formatCode="General">
                  <c:v>-0.10128545872011099</c:v>
                </c:pt>
                <c:pt idx="20859" formatCode="General">
                  <c:v>-9.6405078646976894E-2</c:v>
                </c:pt>
                <c:pt idx="20860" formatCode="General">
                  <c:v>-9.3137566557879303E-2</c:v>
                </c:pt>
                <c:pt idx="20861" formatCode="General">
                  <c:v>-9.1873714921077598E-2</c:v>
                </c:pt>
                <c:pt idx="20862" formatCode="General">
                  <c:v>-9.0600432851919002E-2</c:v>
                </c:pt>
                <c:pt idx="20863" formatCode="General">
                  <c:v>-8.7257574085135403E-2</c:v>
                </c:pt>
                <c:pt idx="20864" formatCode="General">
                  <c:v>-8.2113286069691399E-2</c:v>
                </c:pt>
                <c:pt idx="20865" formatCode="General">
                  <c:v>-7.6456159385200395E-2</c:v>
                </c:pt>
                <c:pt idx="20866" formatCode="General">
                  <c:v>-7.0461315641728195E-2</c:v>
                </c:pt>
                <c:pt idx="20867" formatCode="General">
                  <c:v>-6.3769292120673907E-2</c:v>
                </c:pt>
                <c:pt idx="20868" formatCode="General">
                  <c:v>-5.6438020608098702E-2</c:v>
                </c:pt>
                <c:pt idx="20869" formatCode="General">
                  <c:v>-4.85774283177524E-2</c:v>
                </c:pt>
                <c:pt idx="20870" formatCode="General">
                  <c:v>-4.0894125284112903E-2</c:v>
                </c:pt>
                <c:pt idx="20871" formatCode="General">
                  <c:v>-3.4723204633094799E-2</c:v>
                </c:pt>
                <c:pt idx="20872" formatCode="General">
                  <c:v>-2.9785832156709002E-2</c:v>
                </c:pt>
                <c:pt idx="20873" formatCode="General">
                  <c:v>-2.4955717343439401E-2</c:v>
                </c:pt>
                <c:pt idx="20874" formatCode="General">
                  <c:v>-1.99093082736642E-2</c:v>
                </c:pt>
                <c:pt idx="20875" formatCode="General">
                  <c:v>-1.48000077319027E-2</c:v>
                </c:pt>
                <c:pt idx="20876" formatCode="General">
                  <c:v>-9.9204361150404402E-3</c:v>
                </c:pt>
                <c:pt idx="20877" formatCode="General">
                  <c:v>-4.8516184741364604E-3</c:v>
                </c:pt>
                <c:pt idx="20878" formatCode="General">
                  <c:v>-3.9787968680123997E-4</c:v>
                </c:pt>
                <c:pt idx="20879" formatCode="General">
                  <c:v>2.8143602981054402E-3</c:v>
                </c:pt>
                <c:pt idx="20880" formatCode="General">
                  <c:v>5.9831549295247602E-3</c:v>
                </c:pt>
                <c:pt idx="20881" formatCode="General">
                  <c:v>9.88839584323737E-3</c:v>
                </c:pt>
                <c:pt idx="20882" formatCode="General">
                  <c:v>1.46235570443289E-2</c:v>
                </c:pt>
                <c:pt idx="20883" formatCode="General">
                  <c:v>2.0585147979583801E-2</c:v>
                </c:pt>
                <c:pt idx="20884" formatCode="General">
                  <c:v>2.7722727680645001E-2</c:v>
                </c:pt>
                <c:pt idx="20885" formatCode="General">
                  <c:v>3.5733978911876803E-2</c:v>
                </c:pt>
                <c:pt idx="20886" formatCode="General">
                  <c:v>4.4802829810805599E-2</c:v>
                </c:pt>
                <c:pt idx="20887" formatCode="General">
                  <c:v>5.4892953496268902E-2</c:v>
                </c:pt>
                <c:pt idx="20888" formatCode="General">
                  <c:v>6.5316226677945302E-2</c:v>
                </c:pt>
                <c:pt idx="20889" formatCode="General">
                  <c:v>7.5477188813916199E-2</c:v>
                </c:pt>
                <c:pt idx="20890" formatCode="General">
                  <c:v>8.5285131844259995E-2</c:v>
                </c:pt>
                <c:pt idx="20891" formatCode="General">
                  <c:v>9.5117922992128207E-2</c:v>
                </c:pt>
                <c:pt idx="20892" formatCode="General">
                  <c:v>0.104834537403193</c:v>
                </c:pt>
                <c:pt idx="20893" formatCode="General">
                  <c:v>0.11422301385351399</c:v>
                </c:pt>
                <c:pt idx="20894" formatCode="General">
                  <c:v>0.123262428348659</c:v>
                </c:pt>
                <c:pt idx="20895" formatCode="General">
                  <c:v>0.13094556314927899</c:v>
                </c:pt>
                <c:pt idx="20896" formatCode="General">
                  <c:v>0.13598531346492801</c:v>
                </c:pt>
                <c:pt idx="20897" formatCode="General">
                  <c:v>0.137929381153019</c:v>
                </c:pt>
                <c:pt idx="20898" formatCode="General">
                  <c:v>0.13739273164757401</c:v>
                </c:pt>
                <c:pt idx="20899" formatCode="General">
                  <c:v>0.13444473289490499</c:v>
                </c:pt>
                <c:pt idx="20900" formatCode="General">
                  <c:v>0.12900358059858499</c:v>
                </c:pt>
                <c:pt idx="20901" formatCode="General">
                  <c:v>0.12174363860286901</c:v>
                </c:pt>
                <c:pt idx="20902" formatCode="General">
                  <c:v>0.112387460734612</c:v>
                </c:pt>
                <c:pt idx="20903" formatCode="General">
                  <c:v>0.10087301556629601</c:v>
                </c:pt>
                <c:pt idx="20904" formatCode="General">
                  <c:v>8.9248174329646102E-2</c:v>
                </c:pt>
                <c:pt idx="20905" formatCode="General">
                  <c:v>7.9686577939715605E-2</c:v>
                </c:pt>
                <c:pt idx="20906" formatCode="General">
                  <c:v>7.2797292967055102E-2</c:v>
                </c:pt>
                <c:pt idx="20907" formatCode="General">
                  <c:v>6.7627746892465798E-2</c:v>
                </c:pt>
                <c:pt idx="20908" formatCode="General">
                  <c:v>6.3232481546198094E-2</c:v>
                </c:pt>
                <c:pt idx="20909" formatCode="General">
                  <c:v>5.9568068415182501E-2</c:v>
                </c:pt>
                <c:pt idx="20910" formatCode="General">
                  <c:v>5.7155737684250002E-2</c:v>
                </c:pt>
                <c:pt idx="20911" formatCode="General">
                  <c:v>5.6304092382025002E-2</c:v>
                </c:pt>
                <c:pt idx="20912" formatCode="General">
                  <c:v>5.6815921466062902E-2</c:v>
                </c:pt>
                <c:pt idx="20913" formatCode="General">
                  <c:v>5.8447300587651498E-2</c:v>
                </c:pt>
                <c:pt idx="20914" formatCode="General">
                  <c:v>6.1567950156275503E-2</c:v>
                </c:pt>
                <c:pt idx="20915" formatCode="General">
                  <c:v>6.6722997488264102E-2</c:v>
                </c:pt>
                <c:pt idx="20916" formatCode="General">
                  <c:v>7.3045600824599904E-2</c:v>
                </c:pt>
                <c:pt idx="20917" formatCode="General">
                  <c:v>8.0031420172890999E-2</c:v>
                </c:pt>
                <c:pt idx="20918" formatCode="General">
                  <c:v>8.7725828824141303E-2</c:v>
                </c:pt>
                <c:pt idx="20919" formatCode="General">
                  <c:v>9.6313546071584905E-2</c:v>
                </c:pt>
                <c:pt idx="20920" formatCode="General">
                  <c:v>0.105857717237379</c:v>
                </c:pt>
                <c:pt idx="20921" formatCode="General">
                  <c:v>0.11482750828739</c:v>
                </c:pt>
                <c:pt idx="20922" formatCode="General">
                  <c:v>0.121613873249306</c:v>
                </c:pt>
                <c:pt idx="20923" formatCode="General">
                  <c:v>0.12674490218679901</c:v>
                </c:pt>
                <c:pt idx="20924" formatCode="General">
                  <c:v>0.13098701530616</c:v>
                </c:pt>
                <c:pt idx="20925" formatCode="General">
                  <c:v>0.13478027608412699</c:v>
                </c:pt>
                <c:pt idx="20926" formatCode="General">
                  <c:v>0.13814404075591299</c:v>
                </c:pt>
                <c:pt idx="20927" formatCode="General">
                  <c:v>0.14113768823525899</c:v>
                </c:pt>
                <c:pt idx="20928" formatCode="General">
                  <c:v>0.144454056651138</c:v>
                </c:pt>
                <c:pt idx="20929" formatCode="General">
                  <c:v>0.14643569537503301</c:v>
                </c:pt>
                <c:pt idx="20930" formatCode="General">
                  <c:v>0.145891136692365</c:v>
                </c:pt>
                <c:pt idx="20931" formatCode="General">
                  <c:v>0.14330771997244801</c:v>
                </c:pt>
                <c:pt idx="20932" formatCode="General">
                  <c:v>0.139197708549438</c:v>
                </c:pt>
                <c:pt idx="20933" formatCode="General">
                  <c:v>0.13378958458833801</c:v>
                </c:pt>
                <c:pt idx="20934" formatCode="General">
                  <c:v>0.12704733774555901</c:v>
                </c:pt>
                <c:pt idx="20935" formatCode="General">
                  <c:v>0.118884197401683</c:v>
                </c:pt>
                <c:pt idx="20936" formatCode="General">
                  <c:v>0.109669020672623</c:v>
                </c:pt>
                <c:pt idx="20937" formatCode="General">
                  <c:v>0.10011751973782899</c:v>
                </c:pt>
                <c:pt idx="20938" formatCode="General">
                  <c:v>9.0866219809082799E-2</c:v>
                </c:pt>
                <c:pt idx="20939" formatCode="General">
                  <c:v>8.2066491614422601E-2</c:v>
                </c:pt>
                <c:pt idx="20940" formatCode="General">
                  <c:v>7.3006322824598999E-2</c:v>
                </c:pt>
                <c:pt idx="20941" formatCode="General">
                  <c:v>6.4035739500577005E-2</c:v>
                </c:pt>
                <c:pt idx="20942" formatCode="General">
                  <c:v>5.5880019502779203E-2</c:v>
                </c:pt>
                <c:pt idx="20943" formatCode="General">
                  <c:v>4.8582825157407201E-2</c:v>
                </c:pt>
                <c:pt idx="20944" formatCode="General">
                  <c:v>4.3107594302642098E-2</c:v>
                </c:pt>
                <c:pt idx="20945" formatCode="General">
                  <c:v>3.9958518838822399E-2</c:v>
                </c:pt>
                <c:pt idx="20946" formatCode="General">
                  <c:v>3.8808171625952903E-2</c:v>
                </c:pt>
                <c:pt idx="20947" formatCode="General">
                  <c:v>4.04695003985076E-2</c:v>
                </c:pt>
                <c:pt idx="20948" formatCode="General">
                  <c:v>4.4773825274000097E-2</c:v>
                </c:pt>
                <c:pt idx="20949" formatCode="General">
                  <c:v>4.9664779876737203E-2</c:v>
                </c:pt>
                <c:pt idx="20950" formatCode="General">
                  <c:v>5.4418332810240902E-2</c:v>
                </c:pt>
                <c:pt idx="20951" formatCode="General">
                  <c:v>6.0098324119186197E-2</c:v>
                </c:pt>
                <c:pt idx="20952" formatCode="General">
                  <c:v>6.7021300260487804E-2</c:v>
                </c:pt>
                <c:pt idx="20953" formatCode="General">
                  <c:v>7.4791158817551398E-2</c:v>
                </c:pt>
                <c:pt idx="20954" formatCode="General">
                  <c:v>8.3165467637715804E-2</c:v>
                </c:pt>
                <c:pt idx="20955" formatCode="General">
                  <c:v>9.2293999477838798E-2</c:v>
                </c:pt>
                <c:pt idx="20956" formatCode="General">
                  <c:v>0.102336701591763</c:v>
                </c:pt>
                <c:pt idx="20957" formatCode="General">
                  <c:v>0.113157147154738</c:v>
                </c:pt>
                <c:pt idx="20958" formatCode="General">
                  <c:v>0.12334861958085599</c:v>
                </c:pt>
                <c:pt idx="20959" formatCode="General">
                  <c:v>0.13113524547601199</c:v>
                </c:pt>
                <c:pt idx="20960" formatCode="General">
                  <c:v>0.13585026089972699</c:v>
                </c:pt>
                <c:pt idx="20961" formatCode="General">
                  <c:v>0.13668980346002099</c:v>
                </c:pt>
                <c:pt idx="20962" formatCode="General">
                  <c:v>0.134032178358548</c:v>
                </c:pt>
                <c:pt idx="20963" formatCode="General">
                  <c:v>0.129422841344039</c:v>
                </c:pt>
                <c:pt idx="20964" formatCode="General">
                  <c:v>0.123519519304416</c:v>
                </c:pt>
                <c:pt idx="20965" formatCode="General">
                  <c:v>0.11691123859130299</c:v>
                </c:pt>
                <c:pt idx="20966" formatCode="General">
                  <c:v>0.11059789468766699</c:v>
                </c:pt>
                <c:pt idx="20967" formatCode="General">
                  <c:v>0.104269187940099</c:v>
                </c:pt>
                <c:pt idx="20968" formatCode="General">
                  <c:v>9.6882203719909396E-2</c:v>
                </c:pt>
                <c:pt idx="20969" formatCode="General">
                  <c:v>8.8361403471052605E-2</c:v>
                </c:pt>
                <c:pt idx="20970" formatCode="General">
                  <c:v>7.9665442022485794E-2</c:v>
                </c:pt>
                <c:pt idx="20971" formatCode="General">
                  <c:v>7.1677224262264305E-2</c:v>
                </c:pt>
                <c:pt idx="20972" formatCode="General">
                  <c:v>6.4364611843954103E-2</c:v>
                </c:pt>
                <c:pt idx="20973" formatCode="General">
                  <c:v>5.8209573558314701E-2</c:v>
                </c:pt>
                <c:pt idx="20974" formatCode="General">
                  <c:v>5.3869491418174098E-2</c:v>
                </c:pt>
                <c:pt idx="20975" formatCode="General">
                  <c:v>5.1650233296241597E-2</c:v>
                </c:pt>
                <c:pt idx="20976" formatCode="General">
                  <c:v>5.2127836843246199E-2</c:v>
                </c:pt>
                <c:pt idx="20977" formatCode="General">
                  <c:v>5.48901791092977E-2</c:v>
                </c:pt>
                <c:pt idx="20978" formatCode="General">
                  <c:v>5.8384663842220998E-2</c:v>
                </c:pt>
                <c:pt idx="20979" formatCode="General">
                  <c:v>6.1675744307227102E-2</c:v>
                </c:pt>
                <c:pt idx="20980" formatCode="General">
                  <c:v>6.5255549514775593E-2</c:v>
                </c:pt>
                <c:pt idx="20981" formatCode="General">
                  <c:v>6.86514931651315E-2</c:v>
                </c:pt>
                <c:pt idx="20982" formatCode="General">
                  <c:v>7.0513260081578294E-2</c:v>
                </c:pt>
                <c:pt idx="20983" formatCode="General">
                  <c:v>7.0392224595947295E-2</c:v>
                </c:pt>
                <c:pt idx="20984" formatCode="General">
                  <c:v>6.7915074229976405E-2</c:v>
                </c:pt>
                <c:pt idx="20985" formatCode="General">
                  <c:v>6.24542910012955E-2</c:v>
                </c:pt>
                <c:pt idx="20986" formatCode="General">
                  <c:v>5.4445808701830301E-2</c:v>
                </c:pt>
                <c:pt idx="20987" formatCode="General">
                  <c:v>4.5508695049771203E-2</c:v>
                </c:pt>
                <c:pt idx="20988" formatCode="General">
                  <c:v>3.5968829289328402E-2</c:v>
                </c:pt>
                <c:pt idx="20989" formatCode="General">
                  <c:v>2.47479963815414E-2</c:v>
                </c:pt>
                <c:pt idx="20990" formatCode="General">
                  <c:v>1.21427293906721E-2</c:v>
                </c:pt>
                <c:pt idx="20991" formatCode="General">
                  <c:v>-3.2337028450427898E-4</c:v>
                </c:pt>
                <c:pt idx="20992" formatCode="General">
                  <c:v>-1.18276998626497E-2</c:v>
                </c:pt>
                <c:pt idx="20993" formatCode="General">
                  <c:v>-2.2126837110920099E-2</c:v>
                </c:pt>
                <c:pt idx="20994" formatCode="General">
                  <c:v>-3.0047502722639799E-2</c:v>
                </c:pt>
                <c:pt idx="20995" formatCode="General">
                  <c:v>-3.5150749289667403E-2</c:v>
                </c:pt>
                <c:pt idx="20996" formatCode="General">
                  <c:v>-3.9067858321818E-2</c:v>
                </c:pt>
                <c:pt idx="20997" formatCode="General">
                  <c:v>-4.2689621227459902E-2</c:v>
                </c:pt>
                <c:pt idx="20998" formatCode="General">
                  <c:v>-4.4819046953989097E-2</c:v>
                </c:pt>
                <c:pt idx="20999" formatCode="General">
                  <c:v>-4.5040444924528897E-2</c:v>
                </c:pt>
                <c:pt idx="21000" formatCode="General">
                  <c:v>-4.4075645507514701E-2</c:v>
                </c:pt>
                <c:pt idx="21001" formatCode="General">
                  <c:v>-4.1863420114187699E-2</c:v>
                </c:pt>
                <c:pt idx="21002" formatCode="General">
                  <c:v>-3.8550479171397201E-2</c:v>
                </c:pt>
                <c:pt idx="21003" formatCode="General">
                  <c:v>-3.4683443910049003E-2</c:v>
                </c:pt>
                <c:pt idx="21004" formatCode="General">
                  <c:v>-3.0833863491200701E-2</c:v>
                </c:pt>
                <c:pt idx="21005" formatCode="General">
                  <c:v>-2.7113237884687901E-2</c:v>
                </c:pt>
                <c:pt idx="21006" formatCode="General">
                  <c:v>-2.3914077033265702E-2</c:v>
                </c:pt>
                <c:pt idx="21007" formatCode="General">
                  <c:v>-2.1726878919358299E-2</c:v>
                </c:pt>
                <c:pt idx="21008" formatCode="General">
                  <c:v>-2.09325636918322E-2</c:v>
                </c:pt>
                <c:pt idx="21009" formatCode="General">
                  <c:v>-2.2303859955344198E-2</c:v>
                </c:pt>
                <c:pt idx="21010" formatCode="General">
                  <c:v>-2.5261487981498201E-2</c:v>
                </c:pt>
                <c:pt idx="21011" formatCode="General">
                  <c:v>-2.77590038251571E-2</c:v>
                </c:pt>
                <c:pt idx="21012" formatCode="General">
                  <c:v>-2.9144431919909501E-2</c:v>
                </c:pt>
                <c:pt idx="21013" formatCode="General">
                  <c:v>-3.04328313960864E-2</c:v>
                </c:pt>
                <c:pt idx="21014" formatCode="General">
                  <c:v>-3.1971235916219497E-2</c:v>
                </c:pt>
                <c:pt idx="21015" formatCode="General">
                  <c:v>-3.4779669416926402E-2</c:v>
                </c:pt>
                <c:pt idx="21016" formatCode="General">
                  <c:v>-3.9748924171618502E-2</c:v>
                </c:pt>
                <c:pt idx="21017" formatCode="General">
                  <c:v>-4.6023003824859202E-2</c:v>
                </c:pt>
                <c:pt idx="21018" formatCode="General">
                  <c:v>-5.3401234788716702E-2</c:v>
                </c:pt>
                <c:pt idx="21019" formatCode="General">
                  <c:v>-6.1799026623544702E-2</c:v>
                </c:pt>
                <c:pt idx="21020" formatCode="General">
                  <c:v>-7.0169028812592696E-2</c:v>
                </c:pt>
                <c:pt idx="21021" formatCode="General">
                  <c:v>-7.8252984016605603E-2</c:v>
                </c:pt>
                <c:pt idx="21022" formatCode="General">
                  <c:v>-8.6465037824777796E-2</c:v>
                </c:pt>
                <c:pt idx="21023" formatCode="General">
                  <c:v>-9.41859066139695E-2</c:v>
                </c:pt>
                <c:pt idx="21024" formatCode="General">
                  <c:v>-0.100341687339273</c:v>
                </c:pt>
                <c:pt idx="21025" formatCode="General">
                  <c:v>-0.104219169017748</c:v>
                </c:pt>
                <c:pt idx="21026" formatCode="General">
                  <c:v>-0.105590583932915</c:v>
                </c:pt>
                <c:pt idx="21027" formatCode="General">
                  <c:v>-0.10413128056713999</c:v>
                </c:pt>
                <c:pt idx="21028" formatCode="General">
                  <c:v>-0.100340832124847</c:v>
                </c:pt>
                <c:pt idx="21029" formatCode="General">
                  <c:v>-9.6013817597333004E-2</c:v>
                </c:pt>
                <c:pt idx="21030" formatCode="General">
                  <c:v>-9.2135911219231398E-2</c:v>
                </c:pt>
                <c:pt idx="21031" formatCode="General">
                  <c:v>-8.8716274019625493E-2</c:v>
                </c:pt>
                <c:pt idx="21032" formatCode="General">
                  <c:v>-8.5899533651824705E-2</c:v>
                </c:pt>
                <c:pt idx="21033" formatCode="General">
                  <c:v>-8.3852069504386395E-2</c:v>
                </c:pt>
                <c:pt idx="21034" formatCode="General">
                  <c:v>-8.2955058051025807E-2</c:v>
                </c:pt>
                <c:pt idx="21035" formatCode="General">
                  <c:v>-8.3465714135384006E-2</c:v>
                </c:pt>
                <c:pt idx="21036" formatCode="General">
                  <c:v>-8.5815051026947503E-2</c:v>
                </c:pt>
                <c:pt idx="21037" formatCode="General">
                  <c:v>-9.0536813663757598E-2</c:v>
                </c:pt>
                <c:pt idx="21038" formatCode="General">
                  <c:v>-9.6633893625940798E-2</c:v>
                </c:pt>
                <c:pt idx="21039" formatCode="General">
                  <c:v>-0.10320899947826701</c:v>
                </c:pt>
                <c:pt idx="21040" formatCode="General">
                  <c:v>-0.109755078945524</c:v>
                </c:pt>
                <c:pt idx="21041" formatCode="General">
                  <c:v>-0.116845136770138</c:v>
                </c:pt>
                <c:pt idx="21042" formatCode="General">
                  <c:v>-0.12559851041341499</c:v>
                </c:pt>
                <c:pt idx="21043" formatCode="General">
                  <c:v>-0.13629934641021199</c:v>
                </c:pt>
                <c:pt idx="21044" formatCode="General">
                  <c:v>-0.14863612104058099</c:v>
                </c:pt>
                <c:pt idx="21045" formatCode="General">
                  <c:v>-0.16079970079543601</c:v>
                </c:pt>
                <c:pt idx="21046" formatCode="General">
                  <c:v>-0.171347292411064</c:v>
                </c:pt>
                <c:pt idx="21047" formatCode="General">
                  <c:v>-0.180014036575285</c:v>
                </c:pt>
                <c:pt idx="21048" formatCode="General">
                  <c:v>-0.186374204083571</c:v>
                </c:pt>
                <c:pt idx="21049" formatCode="General">
                  <c:v>-0.18935099813644299</c:v>
                </c:pt>
                <c:pt idx="21050" formatCode="General">
                  <c:v>-0.18807353894649501</c:v>
                </c:pt>
                <c:pt idx="21051" formatCode="General">
                  <c:v>-0.18295985394487199</c:v>
                </c:pt>
                <c:pt idx="21052" formatCode="General">
                  <c:v>-0.174200059865733</c:v>
                </c:pt>
                <c:pt idx="21053" formatCode="General">
                  <c:v>-0.16318858700264299</c:v>
                </c:pt>
                <c:pt idx="21054" formatCode="General">
                  <c:v>-0.152097593900103</c:v>
                </c:pt>
                <c:pt idx="21055" formatCode="General">
                  <c:v>-0.14131537680341</c:v>
                </c:pt>
                <c:pt idx="21056" formatCode="General">
                  <c:v>-0.13108738379545201</c:v>
                </c:pt>
                <c:pt idx="21057" formatCode="General">
                  <c:v>-0.12226032112332801</c:v>
                </c:pt>
                <c:pt idx="21058" formatCode="General">
                  <c:v>-0.114918343262089</c:v>
                </c:pt>
                <c:pt idx="21059" formatCode="General">
                  <c:v>-0.108232886250584</c:v>
                </c:pt>
                <c:pt idx="21060" formatCode="General">
                  <c:v>-0.102043450598962</c:v>
                </c:pt>
                <c:pt idx="21061" formatCode="General">
                  <c:v>-9.6246545539710501E-2</c:v>
                </c:pt>
                <c:pt idx="21062" formatCode="General">
                  <c:v>-9.0312057461258102E-2</c:v>
                </c:pt>
                <c:pt idx="21063" formatCode="General">
                  <c:v>-8.3735065641463505E-2</c:v>
                </c:pt>
                <c:pt idx="21064" formatCode="General">
                  <c:v>-7.6898763310457294E-2</c:v>
                </c:pt>
                <c:pt idx="21065" formatCode="General">
                  <c:v>-7.1434169702926403E-2</c:v>
                </c:pt>
                <c:pt idx="21066" formatCode="General">
                  <c:v>-6.71659240960681E-2</c:v>
                </c:pt>
                <c:pt idx="21067" formatCode="General">
                  <c:v>-6.2928387463019902E-2</c:v>
                </c:pt>
                <c:pt idx="21068" formatCode="General">
                  <c:v>-5.9450902529512302E-2</c:v>
                </c:pt>
                <c:pt idx="21069" formatCode="General">
                  <c:v>-5.7031729522957202E-2</c:v>
                </c:pt>
                <c:pt idx="21070" formatCode="General">
                  <c:v>-5.5262904629697802E-2</c:v>
                </c:pt>
                <c:pt idx="21071" formatCode="General">
                  <c:v>-5.3807719029330299E-2</c:v>
                </c:pt>
                <c:pt idx="21072" formatCode="General">
                  <c:v>-5.2097007964450402E-2</c:v>
                </c:pt>
                <c:pt idx="21073" formatCode="General">
                  <c:v>-5.0873186446372398E-2</c:v>
                </c:pt>
                <c:pt idx="21074" formatCode="General">
                  <c:v>-5.0791024336499402E-2</c:v>
                </c:pt>
                <c:pt idx="21075" formatCode="General">
                  <c:v>-5.1332158466545097E-2</c:v>
                </c:pt>
                <c:pt idx="21076" formatCode="General">
                  <c:v>-5.1964942955315299E-2</c:v>
                </c:pt>
                <c:pt idx="21077" formatCode="General">
                  <c:v>-5.2045891397641202E-2</c:v>
                </c:pt>
                <c:pt idx="21078" formatCode="General">
                  <c:v>-5.1850076207606399E-2</c:v>
                </c:pt>
                <c:pt idx="21079" formatCode="General">
                  <c:v>-5.2225853113999202E-2</c:v>
                </c:pt>
                <c:pt idx="21080" formatCode="General">
                  <c:v>-5.2365627077452299E-2</c:v>
                </c:pt>
                <c:pt idx="21081" formatCode="General">
                  <c:v>-5.1826792463367702E-2</c:v>
                </c:pt>
                <c:pt idx="21082" formatCode="General">
                  <c:v>-5.1686629153776698E-2</c:v>
                </c:pt>
                <c:pt idx="21083" formatCode="General">
                  <c:v>-5.1955302010858101E-2</c:v>
                </c:pt>
                <c:pt idx="21084" formatCode="General">
                  <c:v>-5.1792742685593002E-2</c:v>
                </c:pt>
                <c:pt idx="21085" formatCode="General">
                  <c:v>-5.1042387443018901E-2</c:v>
                </c:pt>
                <c:pt idx="21086" formatCode="General">
                  <c:v>-4.9953416647169797E-2</c:v>
                </c:pt>
                <c:pt idx="21087" formatCode="General">
                  <c:v>-4.8539968532455097E-2</c:v>
                </c:pt>
                <c:pt idx="21088" formatCode="General">
                  <c:v>-4.7341694762947799E-2</c:v>
                </c:pt>
                <c:pt idx="21089" formatCode="General">
                  <c:v>-4.70034624425558E-2</c:v>
                </c:pt>
                <c:pt idx="21090" formatCode="General">
                  <c:v>-4.6854746008866001E-2</c:v>
                </c:pt>
                <c:pt idx="21091" formatCode="General">
                  <c:v>-4.6319626195886997E-2</c:v>
                </c:pt>
                <c:pt idx="21092" formatCode="General">
                  <c:v>-4.6138648018798398E-2</c:v>
                </c:pt>
                <c:pt idx="21093" formatCode="General">
                  <c:v>-4.6647588837199903E-2</c:v>
                </c:pt>
                <c:pt idx="21094" formatCode="General">
                  <c:v>-4.7500192687549597E-2</c:v>
                </c:pt>
                <c:pt idx="21095" formatCode="General">
                  <c:v>-4.8611829591947299E-2</c:v>
                </c:pt>
                <c:pt idx="21096" formatCode="General">
                  <c:v>-5.0177729985774702E-2</c:v>
                </c:pt>
                <c:pt idx="21097" formatCode="General">
                  <c:v>-5.3054309548219901E-2</c:v>
                </c:pt>
                <c:pt idx="21098" formatCode="General">
                  <c:v>-5.73459385874278E-2</c:v>
                </c:pt>
                <c:pt idx="21099" formatCode="General">
                  <c:v>-6.2024811062665698E-2</c:v>
                </c:pt>
                <c:pt idx="21100" formatCode="General">
                  <c:v>-6.6158248256043495E-2</c:v>
                </c:pt>
                <c:pt idx="21101" formatCode="General">
                  <c:v>-6.8843643357012402E-2</c:v>
                </c:pt>
                <c:pt idx="21102" formatCode="General">
                  <c:v>-6.9091933915352094E-2</c:v>
                </c:pt>
                <c:pt idx="21103" formatCode="General">
                  <c:v>-6.6518953479852594E-2</c:v>
                </c:pt>
                <c:pt idx="21104" formatCode="General">
                  <c:v>-6.1397618615186299E-2</c:v>
                </c:pt>
                <c:pt idx="21105" formatCode="General">
                  <c:v>-5.4434365398511902E-2</c:v>
                </c:pt>
                <c:pt idx="21106" formatCode="General">
                  <c:v>-4.5394972562076502E-2</c:v>
                </c:pt>
                <c:pt idx="21107" formatCode="General">
                  <c:v>-3.2994602719908901E-2</c:v>
                </c:pt>
                <c:pt idx="21108" formatCode="General">
                  <c:v>-1.77531432896809E-2</c:v>
                </c:pt>
                <c:pt idx="21109" formatCode="General">
                  <c:v>-1.14389305990432E-3</c:v>
                </c:pt>
                <c:pt idx="21110" formatCode="General">
                  <c:v>1.5417109154057199E-2</c:v>
                </c:pt>
                <c:pt idx="21111" formatCode="General">
                  <c:v>3.0338918499272099E-2</c:v>
                </c:pt>
                <c:pt idx="21112" formatCode="General">
                  <c:v>4.2346591504963497E-2</c:v>
                </c:pt>
                <c:pt idx="21113" formatCode="General">
                  <c:v>5.0649204673340997E-2</c:v>
                </c:pt>
                <c:pt idx="21114" formatCode="General">
                  <c:v>5.44045848634531E-2</c:v>
                </c:pt>
                <c:pt idx="21115" formatCode="General">
                  <c:v>5.4300101164224797E-2</c:v>
                </c:pt>
                <c:pt idx="21116" formatCode="General">
                  <c:v>5.3245873440237297E-2</c:v>
                </c:pt>
                <c:pt idx="21117" formatCode="General">
                  <c:v>5.2722864802852598E-2</c:v>
                </c:pt>
                <c:pt idx="21118" formatCode="General">
                  <c:v>5.2167313999703799E-2</c:v>
                </c:pt>
                <c:pt idx="21119" formatCode="General">
                  <c:v>5.2081836391137497E-2</c:v>
                </c:pt>
                <c:pt idx="21120" formatCode="General">
                  <c:v>5.4311131709885697E-2</c:v>
                </c:pt>
                <c:pt idx="21121" formatCode="General">
                  <c:v>5.9209698153419199E-2</c:v>
                </c:pt>
                <c:pt idx="21122" formatCode="General">
                  <c:v>6.4718538470526304E-2</c:v>
                </c:pt>
                <c:pt idx="21123" formatCode="General">
                  <c:v>6.8836823666108299E-2</c:v>
                </c:pt>
                <c:pt idx="21124" formatCode="General">
                  <c:v>7.1453510567657696E-2</c:v>
                </c:pt>
                <c:pt idx="21125" formatCode="General">
                  <c:v>7.3492412162606199E-2</c:v>
                </c:pt>
                <c:pt idx="21126" formatCode="General">
                  <c:v>7.51186161740309E-2</c:v>
                </c:pt>
                <c:pt idx="21127" formatCode="General">
                  <c:v>7.6607048050124998E-2</c:v>
                </c:pt>
                <c:pt idx="21128" formatCode="General">
                  <c:v>7.7600470566972404E-2</c:v>
                </c:pt>
                <c:pt idx="21129" formatCode="General">
                  <c:v>7.6212783678712107E-2</c:v>
                </c:pt>
                <c:pt idx="21130" formatCode="General">
                  <c:v>7.1920745934407102E-2</c:v>
                </c:pt>
                <c:pt idx="21131" formatCode="General">
                  <c:v>6.5398571637210801E-2</c:v>
                </c:pt>
                <c:pt idx="21132" formatCode="General">
                  <c:v>5.6937368862770503E-2</c:v>
                </c:pt>
                <c:pt idx="21133" formatCode="General">
                  <c:v>4.7009505058442501E-2</c:v>
                </c:pt>
                <c:pt idx="21134" formatCode="General">
                  <c:v>3.69091307789697E-2</c:v>
                </c:pt>
                <c:pt idx="21135" formatCode="General">
                  <c:v>2.7751216932854102E-2</c:v>
                </c:pt>
                <c:pt idx="21136" formatCode="General">
                  <c:v>2.0305122532608501E-2</c:v>
                </c:pt>
                <c:pt idx="21137" formatCode="General">
                  <c:v>1.38917538963481E-2</c:v>
                </c:pt>
                <c:pt idx="21138" formatCode="General">
                  <c:v>7.68428980368946E-3</c:v>
                </c:pt>
                <c:pt idx="21139" formatCode="General">
                  <c:v>3.0231021291351099E-3</c:v>
                </c:pt>
                <c:pt idx="21140" formatCode="General">
                  <c:v>7.8499238303674803E-4</c:v>
                </c:pt>
                <c:pt idx="21141" formatCode="General">
                  <c:v>1.67852478802272E-3</c:v>
                </c:pt>
                <c:pt idx="21142" formatCode="General">
                  <c:v>4.9771965334918502E-3</c:v>
                </c:pt>
                <c:pt idx="21143" formatCode="General">
                  <c:v>8.4323660409754697E-3</c:v>
                </c:pt>
                <c:pt idx="21144" formatCode="General">
                  <c:v>1.2163265184563E-2</c:v>
                </c:pt>
                <c:pt idx="21145" formatCode="General">
                  <c:v>1.6226733636243301E-2</c:v>
                </c:pt>
                <c:pt idx="21146" formatCode="General">
                  <c:v>1.9512102999598002E-2</c:v>
                </c:pt>
                <c:pt idx="21147" formatCode="General">
                  <c:v>2.1419204560684999E-2</c:v>
                </c:pt>
                <c:pt idx="21148" formatCode="General">
                  <c:v>2.2763058031041301E-2</c:v>
                </c:pt>
                <c:pt idx="21149" formatCode="General">
                  <c:v>2.5338211253986699E-2</c:v>
                </c:pt>
                <c:pt idx="21150" formatCode="General">
                  <c:v>2.9363586106677698E-2</c:v>
                </c:pt>
                <c:pt idx="21151" formatCode="General">
                  <c:v>3.4648214926380302E-2</c:v>
                </c:pt>
                <c:pt idx="21152" formatCode="General">
                  <c:v>4.1315517256737898E-2</c:v>
                </c:pt>
                <c:pt idx="21153" formatCode="General">
                  <c:v>4.8613082121644301E-2</c:v>
                </c:pt>
                <c:pt idx="21154" formatCode="General">
                  <c:v>5.5395513866289402E-2</c:v>
                </c:pt>
                <c:pt idx="21155" formatCode="General">
                  <c:v>6.1189258362238298E-2</c:v>
                </c:pt>
                <c:pt idx="21156" formatCode="General">
                  <c:v>6.6333763347642599E-2</c:v>
                </c:pt>
                <c:pt idx="21157" formatCode="General">
                  <c:v>7.1552953945880696E-2</c:v>
                </c:pt>
                <c:pt idx="21158" formatCode="General">
                  <c:v>7.7134369265303204E-2</c:v>
                </c:pt>
                <c:pt idx="21159" formatCode="General">
                  <c:v>8.2357683076139096E-2</c:v>
                </c:pt>
                <c:pt idx="21160" formatCode="General">
                  <c:v>8.6421012150102006E-2</c:v>
                </c:pt>
                <c:pt idx="21161" formatCode="General">
                  <c:v>8.9239894324767102E-2</c:v>
                </c:pt>
                <c:pt idx="21162" formatCode="General">
                  <c:v>9.1054069734872303E-2</c:v>
                </c:pt>
                <c:pt idx="21163" formatCode="General">
                  <c:v>9.2129404062780501E-2</c:v>
                </c:pt>
                <c:pt idx="21164" formatCode="General">
                  <c:v>9.2515175840810496E-2</c:v>
                </c:pt>
                <c:pt idx="21165" formatCode="General">
                  <c:v>9.18607116002986E-2</c:v>
                </c:pt>
                <c:pt idx="21166" formatCode="General">
                  <c:v>9.0455482694473899E-2</c:v>
                </c:pt>
                <c:pt idx="21167" formatCode="General">
                  <c:v>8.8925491725402095E-2</c:v>
                </c:pt>
                <c:pt idx="21168" formatCode="General">
                  <c:v>8.6874293678263298E-2</c:v>
                </c:pt>
                <c:pt idx="21169" formatCode="General">
                  <c:v>8.3796112885697799E-2</c:v>
                </c:pt>
                <c:pt idx="21170" formatCode="General">
                  <c:v>8.0119890508629596E-2</c:v>
                </c:pt>
                <c:pt idx="21171" formatCode="General">
                  <c:v>7.6332053320068996E-2</c:v>
                </c:pt>
                <c:pt idx="21172" formatCode="General">
                  <c:v>7.2840362909806305E-2</c:v>
                </c:pt>
                <c:pt idx="21173" formatCode="General">
                  <c:v>6.9833781483485902E-2</c:v>
                </c:pt>
                <c:pt idx="21174" formatCode="General">
                  <c:v>6.74087443155824E-2</c:v>
                </c:pt>
                <c:pt idx="21175" formatCode="General">
                  <c:v>6.5940469656945694E-2</c:v>
                </c:pt>
                <c:pt idx="21176" formatCode="General">
                  <c:v>6.6833285125346698E-2</c:v>
                </c:pt>
                <c:pt idx="21177" formatCode="General">
                  <c:v>7.0914836462737996E-2</c:v>
                </c:pt>
                <c:pt idx="21178" formatCode="General">
                  <c:v>7.6807920943104499E-2</c:v>
                </c:pt>
                <c:pt idx="21179" formatCode="General">
                  <c:v>8.3337122499252E-2</c:v>
                </c:pt>
                <c:pt idx="21180" formatCode="General">
                  <c:v>8.9670283058275596E-2</c:v>
                </c:pt>
                <c:pt idx="21181" formatCode="General">
                  <c:v>9.5004265016976494E-2</c:v>
                </c:pt>
                <c:pt idx="21182" formatCode="General">
                  <c:v>9.91805337585457E-2</c:v>
                </c:pt>
                <c:pt idx="21183" formatCode="General">
                  <c:v>0.10236736372703301</c:v>
                </c:pt>
                <c:pt idx="21184" formatCode="General">
                  <c:v>0.104712779625416</c:v>
                </c:pt>
                <c:pt idx="21185" formatCode="General">
                  <c:v>0.106167184254072</c:v>
                </c:pt>
                <c:pt idx="21186" formatCode="General">
                  <c:v>0.10704742909202999</c:v>
                </c:pt>
                <c:pt idx="21187" formatCode="General">
                  <c:v>0.10726969246913599</c:v>
                </c:pt>
                <c:pt idx="21188" formatCode="General">
                  <c:v>0.105905966844126</c:v>
                </c:pt>
                <c:pt idx="21189" formatCode="General">
                  <c:v>0.10316597055637799</c:v>
                </c:pt>
                <c:pt idx="21190" formatCode="General">
                  <c:v>0.10015471494704099</c:v>
                </c:pt>
                <c:pt idx="21191" formatCode="General">
                  <c:v>9.7185016750893402E-2</c:v>
                </c:pt>
                <c:pt idx="21192" formatCode="General">
                  <c:v>9.4074327518917394E-2</c:v>
                </c:pt>
                <c:pt idx="21193" formatCode="General">
                  <c:v>9.0478445896813406E-2</c:v>
                </c:pt>
                <c:pt idx="21194" formatCode="General">
                  <c:v>8.6312378659264499E-2</c:v>
                </c:pt>
                <c:pt idx="21195" formatCode="General">
                  <c:v>8.2400365707328102E-2</c:v>
                </c:pt>
                <c:pt idx="21196" formatCode="General">
                  <c:v>7.9910240199840096E-2</c:v>
                </c:pt>
                <c:pt idx="21197" formatCode="General">
                  <c:v>7.9352731508356103E-2</c:v>
                </c:pt>
                <c:pt idx="21198" formatCode="General">
                  <c:v>7.9726315475477705E-2</c:v>
                </c:pt>
                <c:pt idx="21199" formatCode="General">
                  <c:v>7.8896028577591801E-2</c:v>
                </c:pt>
                <c:pt idx="21200" formatCode="General">
                  <c:v>7.6321900768246395E-2</c:v>
                </c:pt>
                <c:pt idx="21201" formatCode="General">
                  <c:v>7.2985762497568704E-2</c:v>
                </c:pt>
                <c:pt idx="21202" formatCode="General">
                  <c:v>6.8509152323185496E-2</c:v>
                </c:pt>
                <c:pt idx="21203" formatCode="General">
                  <c:v>6.3365760368274904E-2</c:v>
                </c:pt>
                <c:pt idx="21204" formatCode="General">
                  <c:v>5.9367308054039197E-2</c:v>
                </c:pt>
                <c:pt idx="21205" formatCode="General">
                  <c:v>5.6812158949774601E-2</c:v>
                </c:pt>
                <c:pt idx="21206" formatCode="General">
                  <c:v>5.5809161719745898E-2</c:v>
                </c:pt>
                <c:pt idx="21207" formatCode="General">
                  <c:v>5.6212288792471199E-2</c:v>
                </c:pt>
                <c:pt idx="21208" formatCode="General">
                  <c:v>5.7206981699343601E-2</c:v>
                </c:pt>
                <c:pt idx="21209" formatCode="General">
                  <c:v>5.9344924484647003E-2</c:v>
                </c:pt>
                <c:pt idx="21210" formatCode="General">
                  <c:v>6.3441008090854095E-2</c:v>
                </c:pt>
                <c:pt idx="21211" formatCode="General">
                  <c:v>6.9224857529823797E-2</c:v>
                </c:pt>
                <c:pt idx="21212" formatCode="General">
                  <c:v>7.5769768322737005E-2</c:v>
                </c:pt>
                <c:pt idx="21213" formatCode="General">
                  <c:v>8.1427155443015098E-2</c:v>
                </c:pt>
                <c:pt idx="21214" formatCode="General">
                  <c:v>8.5156232400072404E-2</c:v>
                </c:pt>
                <c:pt idx="21215" formatCode="General">
                  <c:v>8.6582889800119897E-2</c:v>
                </c:pt>
                <c:pt idx="21216" formatCode="General">
                  <c:v>8.5473440332248005E-2</c:v>
                </c:pt>
                <c:pt idx="21217" formatCode="General">
                  <c:v>8.2490778530243794E-2</c:v>
                </c:pt>
                <c:pt idx="21218" formatCode="General">
                  <c:v>7.8455318656637699E-2</c:v>
                </c:pt>
                <c:pt idx="21219" formatCode="General">
                  <c:v>7.5274043400408996E-2</c:v>
                </c:pt>
                <c:pt idx="21220" formatCode="General">
                  <c:v>7.4480523825624798E-2</c:v>
                </c:pt>
                <c:pt idx="21221" formatCode="General">
                  <c:v>7.4105435334230502E-2</c:v>
                </c:pt>
                <c:pt idx="21222" formatCode="General">
                  <c:v>7.2875159337243603E-2</c:v>
                </c:pt>
                <c:pt idx="21223" formatCode="General">
                  <c:v>7.1207714351377405E-2</c:v>
                </c:pt>
                <c:pt idx="21224" formatCode="General">
                  <c:v>6.8328669715754103E-2</c:v>
                </c:pt>
                <c:pt idx="21225" formatCode="General">
                  <c:v>6.3448486384982905E-2</c:v>
                </c:pt>
                <c:pt idx="21226" formatCode="General">
                  <c:v>5.6792524481354398E-2</c:v>
                </c:pt>
                <c:pt idx="21227" formatCode="General">
                  <c:v>4.9092607297220897E-2</c:v>
                </c:pt>
                <c:pt idx="21228" formatCode="General">
                  <c:v>4.1842492423719603E-2</c:v>
                </c:pt>
                <c:pt idx="21229" formatCode="General">
                  <c:v>3.4735849012905697E-2</c:v>
                </c:pt>
                <c:pt idx="21230" formatCode="General">
                  <c:v>2.6332303335136399E-2</c:v>
                </c:pt>
                <c:pt idx="21231" formatCode="General">
                  <c:v>1.75184108093028E-2</c:v>
                </c:pt>
                <c:pt idx="21232" formatCode="General">
                  <c:v>9.8993742588715603E-3</c:v>
                </c:pt>
                <c:pt idx="21233" formatCode="General">
                  <c:v>3.4948181244939701E-3</c:v>
                </c:pt>
                <c:pt idx="21234" formatCode="General">
                  <c:v>-2.9926292663278401E-3</c:v>
                </c:pt>
                <c:pt idx="21235" formatCode="General">
                  <c:v>-1.03086895172366E-2</c:v>
                </c:pt>
                <c:pt idx="21236" formatCode="General">
                  <c:v>-1.7991198485232798E-2</c:v>
                </c:pt>
                <c:pt idx="21237" formatCode="General">
                  <c:v>-2.5213860781793902E-2</c:v>
                </c:pt>
                <c:pt idx="21238" formatCode="General">
                  <c:v>-3.1897270388495901E-2</c:v>
                </c:pt>
                <c:pt idx="21239" formatCode="General">
                  <c:v>-3.7849320062616702E-2</c:v>
                </c:pt>
                <c:pt idx="21240" formatCode="General">
                  <c:v>-4.2600856532476097E-2</c:v>
                </c:pt>
                <c:pt idx="21241" formatCode="General">
                  <c:v>-4.5349039111040101E-2</c:v>
                </c:pt>
                <c:pt idx="21242" formatCode="General">
                  <c:v>-4.5195922123898502E-2</c:v>
                </c:pt>
                <c:pt idx="21243" formatCode="General">
                  <c:v>-4.3379412825944701E-2</c:v>
                </c:pt>
                <c:pt idx="21244" formatCode="General">
                  <c:v>-4.0662034617739803E-2</c:v>
                </c:pt>
                <c:pt idx="21245" formatCode="General">
                  <c:v>-3.6311479903022602E-2</c:v>
                </c:pt>
                <c:pt idx="21246" formatCode="General">
                  <c:v>-3.0385253360214502E-2</c:v>
                </c:pt>
                <c:pt idx="21247" formatCode="General">
                  <c:v>-2.33161303514475E-2</c:v>
                </c:pt>
                <c:pt idx="21248" formatCode="General">
                  <c:v>-1.48526278050939E-2</c:v>
                </c:pt>
                <c:pt idx="21249" formatCode="General">
                  <c:v>-5.0296575598015401E-3</c:v>
                </c:pt>
                <c:pt idx="21250" formatCode="General">
                  <c:v>5.1153860254467901E-3</c:v>
                </c:pt>
                <c:pt idx="21251" formatCode="General">
                  <c:v>1.51235489977377E-2</c:v>
                </c:pt>
                <c:pt idx="21252" formatCode="General">
                  <c:v>2.39455718265759E-2</c:v>
                </c:pt>
                <c:pt idx="21253" formatCode="General">
                  <c:v>2.93100323927145E-2</c:v>
                </c:pt>
                <c:pt idx="21254" formatCode="General">
                  <c:v>3.0902660161012899E-2</c:v>
                </c:pt>
                <c:pt idx="21255" formatCode="General">
                  <c:v>3.0601068392350599E-2</c:v>
                </c:pt>
                <c:pt idx="21256" formatCode="General">
                  <c:v>2.8510696893225999E-2</c:v>
                </c:pt>
                <c:pt idx="21257" formatCode="General">
                  <c:v>2.4654807543173101E-2</c:v>
                </c:pt>
                <c:pt idx="21258" formatCode="General">
                  <c:v>2.0278009014095499E-2</c:v>
                </c:pt>
                <c:pt idx="21259" formatCode="General">
                  <c:v>1.5732673504015499E-2</c:v>
                </c:pt>
                <c:pt idx="21260" formatCode="General">
                  <c:v>1.1683403275631299E-2</c:v>
                </c:pt>
                <c:pt idx="21261" formatCode="General">
                  <c:v>8.7637776603602599E-3</c:v>
                </c:pt>
                <c:pt idx="21262" formatCode="General">
                  <c:v>6.8978146330257598E-3</c:v>
                </c:pt>
                <c:pt idx="21263" formatCode="General">
                  <c:v>5.2440304880086702E-3</c:v>
                </c:pt>
                <c:pt idx="21264" formatCode="General">
                  <c:v>3.4782607892370498E-3</c:v>
                </c:pt>
                <c:pt idx="21265" formatCode="General">
                  <c:v>1.7866343638739601E-3</c:v>
                </c:pt>
                <c:pt idx="21266" formatCode="General">
                  <c:v>-8.4182130205478004E-4</c:v>
                </c:pt>
                <c:pt idx="21267" formatCode="General">
                  <c:v>-4.2042872892247398E-3</c:v>
                </c:pt>
                <c:pt idx="21268" formatCode="General">
                  <c:v>-7.12326589351156E-3</c:v>
                </c:pt>
                <c:pt idx="21269" formatCode="General">
                  <c:v>-9.4042630168411495E-3</c:v>
                </c:pt>
                <c:pt idx="21270" formatCode="General">
                  <c:v>-1.1185410108930399E-2</c:v>
                </c:pt>
                <c:pt idx="21271" formatCode="General">
                  <c:v>-1.27972857573155E-2</c:v>
                </c:pt>
                <c:pt idx="21272" formatCode="General">
                  <c:v>-1.45679899138312E-2</c:v>
                </c:pt>
                <c:pt idx="21273" formatCode="General">
                  <c:v>-1.5865252792976299E-2</c:v>
                </c:pt>
                <c:pt idx="21274" formatCode="General">
                  <c:v>-1.65792775277371E-2</c:v>
                </c:pt>
                <c:pt idx="21275" formatCode="General">
                  <c:v>-1.6673860264252501E-2</c:v>
                </c:pt>
                <c:pt idx="21276" formatCode="General">
                  <c:v>-1.5310840085605701E-2</c:v>
                </c:pt>
                <c:pt idx="21277" formatCode="General">
                  <c:v>-1.27164512814098E-2</c:v>
                </c:pt>
                <c:pt idx="21278" formatCode="General">
                  <c:v>-9.0512428940474308E-3</c:v>
                </c:pt>
                <c:pt idx="21279" formatCode="General">
                  <c:v>-3.8978627919643099E-3</c:v>
                </c:pt>
                <c:pt idx="21280" formatCode="General">
                  <c:v>2.7150538503862799E-3</c:v>
                </c:pt>
                <c:pt idx="21281" formatCode="General">
                  <c:v>9.6806287291180994E-3</c:v>
                </c:pt>
                <c:pt idx="21282" formatCode="General">
                  <c:v>1.6457856577232699E-2</c:v>
                </c:pt>
                <c:pt idx="21283" formatCode="General">
                  <c:v>2.3564667292966801E-2</c:v>
                </c:pt>
                <c:pt idx="21284" formatCode="General">
                  <c:v>3.1047970185441798E-2</c:v>
                </c:pt>
                <c:pt idx="21285" formatCode="General">
                  <c:v>3.8219564029196199E-2</c:v>
                </c:pt>
                <c:pt idx="21286" formatCode="General">
                  <c:v>4.4760700676204697E-2</c:v>
                </c:pt>
                <c:pt idx="21287" formatCode="General">
                  <c:v>5.1446006288704903E-2</c:v>
                </c:pt>
                <c:pt idx="21288" formatCode="General">
                  <c:v>5.8630873091973602E-2</c:v>
                </c:pt>
                <c:pt idx="21289" formatCode="General">
                  <c:v>6.5679965235067E-2</c:v>
                </c:pt>
                <c:pt idx="21290" formatCode="General">
                  <c:v>7.2430151525477895E-2</c:v>
                </c:pt>
                <c:pt idx="21291" formatCode="General">
                  <c:v>7.8262327640644599E-2</c:v>
                </c:pt>
                <c:pt idx="21292" formatCode="General">
                  <c:v>8.1889827516100799E-2</c:v>
                </c:pt>
                <c:pt idx="21293" formatCode="General">
                  <c:v>8.2832290730201E-2</c:v>
                </c:pt>
                <c:pt idx="21294" formatCode="General">
                  <c:v>8.1791807837255898E-2</c:v>
                </c:pt>
                <c:pt idx="21295" formatCode="General">
                  <c:v>7.9601438014745798E-2</c:v>
                </c:pt>
                <c:pt idx="21296" formatCode="General">
                  <c:v>7.5760345772778404E-2</c:v>
                </c:pt>
                <c:pt idx="21297" formatCode="General">
                  <c:v>6.9533673460502293E-2</c:v>
                </c:pt>
                <c:pt idx="21298" formatCode="General">
                  <c:v>6.0955130294189003E-2</c:v>
                </c:pt>
                <c:pt idx="21299" formatCode="General">
                  <c:v>5.1603899171855497E-2</c:v>
                </c:pt>
                <c:pt idx="21300" formatCode="General">
                  <c:v>4.3257715903818002E-2</c:v>
                </c:pt>
                <c:pt idx="21301" formatCode="General">
                  <c:v>3.6601423954204702E-2</c:v>
                </c:pt>
                <c:pt idx="21302" formatCode="General">
                  <c:v>3.1459551091591299E-2</c:v>
                </c:pt>
                <c:pt idx="21303" formatCode="General">
                  <c:v>2.7692567457664699E-2</c:v>
                </c:pt>
                <c:pt idx="21304" formatCode="General">
                  <c:v>2.5619121641244001E-2</c:v>
                </c:pt>
                <c:pt idx="21305" formatCode="General">
                  <c:v>2.6056812703412299E-2</c:v>
                </c:pt>
                <c:pt idx="21306" formatCode="General">
                  <c:v>2.9170636757588402E-2</c:v>
                </c:pt>
                <c:pt idx="21307" formatCode="General">
                  <c:v>3.4295921010126698E-2</c:v>
                </c:pt>
                <c:pt idx="21308" formatCode="General">
                  <c:v>4.1317294931717603E-2</c:v>
                </c:pt>
                <c:pt idx="21309" formatCode="General">
                  <c:v>5.0013213419211902E-2</c:v>
                </c:pt>
                <c:pt idx="21310" formatCode="General">
                  <c:v>6.0901221060379103E-2</c:v>
                </c:pt>
                <c:pt idx="21311" formatCode="General">
                  <c:v>7.2939997242390198E-2</c:v>
                </c:pt>
                <c:pt idx="21312" formatCode="General">
                  <c:v>8.2833632613131106E-2</c:v>
                </c:pt>
                <c:pt idx="21313" formatCode="General">
                  <c:v>8.9506474642789199E-2</c:v>
                </c:pt>
                <c:pt idx="21314" formatCode="General">
                  <c:v>9.3072974098526801E-2</c:v>
                </c:pt>
                <c:pt idx="21315" formatCode="General">
                  <c:v>9.3391153996869605E-2</c:v>
                </c:pt>
                <c:pt idx="21316" formatCode="General">
                  <c:v>9.0944769016232399E-2</c:v>
                </c:pt>
                <c:pt idx="21317" formatCode="General">
                  <c:v>8.5984906502143396E-2</c:v>
                </c:pt>
                <c:pt idx="21318" formatCode="General">
                  <c:v>7.8256730726478194E-2</c:v>
                </c:pt>
                <c:pt idx="21319" formatCode="General">
                  <c:v>6.8857563721974893E-2</c:v>
                </c:pt>
                <c:pt idx="21320" formatCode="General">
                  <c:v>5.8570583699763201E-2</c:v>
                </c:pt>
                <c:pt idx="21321" formatCode="General">
                  <c:v>4.7299781720372497E-2</c:v>
                </c:pt>
                <c:pt idx="21322" formatCode="General">
                  <c:v>3.5861812264681103E-2</c:v>
                </c:pt>
                <c:pt idx="21323" formatCode="General">
                  <c:v>2.4323339359813099E-2</c:v>
                </c:pt>
                <c:pt idx="21324" formatCode="General">
                  <c:v>1.1915080005943501E-2</c:v>
                </c:pt>
                <c:pt idx="21325" formatCode="General">
                  <c:v>-1.50503047806294E-3</c:v>
                </c:pt>
                <c:pt idx="21326" formatCode="General">
                  <c:v>-1.55910927305364E-2</c:v>
                </c:pt>
                <c:pt idx="21327" formatCode="General">
                  <c:v>-2.9803332644390699E-2</c:v>
                </c:pt>
                <c:pt idx="21328" formatCode="General">
                  <c:v>-4.3451003896176198E-2</c:v>
                </c:pt>
                <c:pt idx="21329" formatCode="General">
                  <c:v>-5.6234904711700499E-2</c:v>
                </c:pt>
                <c:pt idx="21330" formatCode="General">
                  <c:v>-6.7455788262931402E-2</c:v>
                </c:pt>
                <c:pt idx="21331" formatCode="General">
                  <c:v>-7.6170906027006602E-2</c:v>
                </c:pt>
                <c:pt idx="21332" formatCode="General">
                  <c:v>-8.1752117906538996E-2</c:v>
                </c:pt>
                <c:pt idx="21333" formatCode="General">
                  <c:v>-8.3858955700925303E-2</c:v>
                </c:pt>
                <c:pt idx="21334" formatCode="General">
                  <c:v>-8.3389044037472895E-2</c:v>
                </c:pt>
                <c:pt idx="21335" formatCode="General">
                  <c:v>-8.0046607542408305E-2</c:v>
                </c:pt>
                <c:pt idx="21336" formatCode="General">
                  <c:v>-7.2739888058619903E-2</c:v>
                </c:pt>
                <c:pt idx="21337" formatCode="General">
                  <c:v>-6.24948414497331E-2</c:v>
                </c:pt>
                <c:pt idx="21338" formatCode="General">
                  <c:v>-5.0880046088697999E-2</c:v>
                </c:pt>
                <c:pt idx="21339" formatCode="General">
                  <c:v>-3.9618163577621497E-2</c:v>
                </c:pt>
                <c:pt idx="21340" formatCode="General">
                  <c:v>-3.0499951025928299E-2</c:v>
                </c:pt>
                <c:pt idx="21341" formatCode="General">
                  <c:v>-2.4557250783968199E-2</c:v>
                </c:pt>
                <c:pt idx="21342" formatCode="General">
                  <c:v>-2.1368664814687299E-2</c:v>
                </c:pt>
                <c:pt idx="21343" formatCode="General">
                  <c:v>-1.99068979708956E-2</c:v>
                </c:pt>
                <c:pt idx="21344" formatCode="General">
                  <c:v>-2.00090314890429E-2</c:v>
                </c:pt>
                <c:pt idx="21345" formatCode="General">
                  <c:v>-2.19640070715789E-2</c:v>
                </c:pt>
                <c:pt idx="21346" formatCode="General">
                  <c:v>-2.5795058804407599E-2</c:v>
                </c:pt>
                <c:pt idx="21347" formatCode="General">
                  <c:v>-3.0330164520528599E-2</c:v>
                </c:pt>
                <c:pt idx="21348" formatCode="General">
                  <c:v>-3.4985741590776401E-2</c:v>
                </c:pt>
                <c:pt idx="21349" formatCode="General">
                  <c:v>-4.0043506829876202E-2</c:v>
                </c:pt>
                <c:pt idx="21350" formatCode="General">
                  <c:v>-4.4507052329771403E-2</c:v>
                </c:pt>
                <c:pt idx="21351" formatCode="General">
                  <c:v>-4.77982379423516E-2</c:v>
                </c:pt>
                <c:pt idx="21352" formatCode="General">
                  <c:v>-5.0159922465150303E-2</c:v>
                </c:pt>
                <c:pt idx="21353" formatCode="General">
                  <c:v>-5.1396592375749901E-2</c:v>
                </c:pt>
                <c:pt idx="21354" formatCode="General">
                  <c:v>-5.0914160059925301E-2</c:v>
                </c:pt>
                <c:pt idx="21355" formatCode="General">
                  <c:v>-4.8050618159809398E-2</c:v>
                </c:pt>
                <c:pt idx="21356" formatCode="General">
                  <c:v>-4.3441180359980201E-2</c:v>
                </c:pt>
                <c:pt idx="21357" formatCode="General">
                  <c:v>-3.8421624531756599E-2</c:v>
                </c:pt>
                <c:pt idx="21358" formatCode="General">
                  <c:v>-3.3484199966501503E-2</c:v>
                </c:pt>
                <c:pt idx="21359" formatCode="General">
                  <c:v>-2.8668527835621401E-2</c:v>
                </c:pt>
                <c:pt idx="21360" formatCode="General">
                  <c:v>-2.41346069561689E-2</c:v>
                </c:pt>
                <c:pt idx="21361" formatCode="General">
                  <c:v>-2.0894443844551899E-2</c:v>
                </c:pt>
                <c:pt idx="21362" formatCode="General">
                  <c:v>-1.89782591683158E-2</c:v>
                </c:pt>
                <c:pt idx="21363" formatCode="General">
                  <c:v>-1.6355426762354498E-2</c:v>
                </c:pt>
                <c:pt idx="21364" formatCode="General">
                  <c:v>-1.23546657036417E-2</c:v>
                </c:pt>
                <c:pt idx="21365" formatCode="General">
                  <c:v>-8.4042222137584704E-3</c:v>
                </c:pt>
                <c:pt idx="21366" formatCode="General">
                  <c:v>-5.6994668142602298E-3</c:v>
                </c:pt>
                <c:pt idx="21367" formatCode="General">
                  <c:v>-4.9913067447936799E-3</c:v>
                </c:pt>
                <c:pt idx="21368" formatCode="General">
                  <c:v>-6.4399716907320896E-3</c:v>
                </c:pt>
                <c:pt idx="21369" formatCode="General">
                  <c:v>-9.1251454886122907E-3</c:v>
                </c:pt>
                <c:pt idx="21370" formatCode="General">
                  <c:v>-1.26725286982831E-2</c:v>
                </c:pt>
                <c:pt idx="21371" formatCode="General">
                  <c:v>-1.7404941055819599E-2</c:v>
                </c:pt>
                <c:pt idx="21372" formatCode="General">
                  <c:v>-2.2767409599655501E-2</c:v>
                </c:pt>
                <c:pt idx="21373" formatCode="General">
                  <c:v>-2.8060227200809099E-2</c:v>
                </c:pt>
                <c:pt idx="21374" formatCode="General">
                  <c:v>-3.3357535314116303E-2</c:v>
                </c:pt>
                <c:pt idx="21375" formatCode="General">
                  <c:v>-3.9366733570623098E-2</c:v>
                </c:pt>
                <c:pt idx="21376" formatCode="General">
                  <c:v>-4.6120158596601402E-2</c:v>
                </c:pt>
                <c:pt idx="21377" formatCode="General">
                  <c:v>-5.2805457987423803E-2</c:v>
                </c:pt>
                <c:pt idx="21378" formatCode="General">
                  <c:v>-5.8885315024672598E-2</c:v>
                </c:pt>
                <c:pt idx="21379" formatCode="General">
                  <c:v>-6.4588069910011897E-2</c:v>
                </c:pt>
                <c:pt idx="21380" formatCode="General">
                  <c:v>-7.0641430453357898E-2</c:v>
                </c:pt>
                <c:pt idx="21381" formatCode="General">
                  <c:v>-7.6266552182923802E-2</c:v>
                </c:pt>
                <c:pt idx="21382" formatCode="General">
                  <c:v>-8.0561116381294595E-2</c:v>
                </c:pt>
                <c:pt idx="21383" formatCode="General">
                  <c:v>-8.3553147607094994E-2</c:v>
                </c:pt>
                <c:pt idx="21384" formatCode="General">
                  <c:v>-8.5935473168596094E-2</c:v>
                </c:pt>
                <c:pt idx="21385" formatCode="General">
                  <c:v>-8.8408858151524994E-2</c:v>
                </c:pt>
                <c:pt idx="21386" formatCode="General">
                  <c:v>-9.1711141614244096E-2</c:v>
                </c:pt>
                <c:pt idx="21387" formatCode="General">
                  <c:v>-9.6100441532726899E-2</c:v>
                </c:pt>
                <c:pt idx="21388" formatCode="General">
                  <c:v>-0.10027926761521699</c:v>
                </c:pt>
                <c:pt idx="21389" formatCode="General">
                  <c:v>-0.10362857398691901</c:v>
                </c:pt>
                <c:pt idx="21390" formatCode="General">
                  <c:v>-0.106190248367367</c:v>
                </c:pt>
                <c:pt idx="21391" formatCode="General">
                  <c:v>-0.107838717375634</c:v>
                </c:pt>
                <c:pt idx="21392" formatCode="General">
                  <c:v>-0.108499990896051</c:v>
                </c:pt>
                <c:pt idx="21393" formatCode="General">
                  <c:v>-0.108556161420246</c:v>
                </c:pt>
                <c:pt idx="21394" formatCode="General">
                  <c:v>-0.108369131191524</c:v>
                </c:pt>
                <c:pt idx="21395" formatCode="General">
                  <c:v>-0.108352166361808</c:v>
                </c:pt>
                <c:pt idx="21396" formatCode="General">
                  <c:v>-0.10940589769473399</c:v>
                </c:pt>
                <c:pt idx="21397" formatCode="General">
                  <c:v>-0.111409569128542</c:v>
                </c:pt>
                <c:pt idx="21398" formatCode="General">
                  <c:v>-0.114602161849734</c:v>
                </c:pt>
                <c:pt idx="21399" formatCode="General">
                  <c:v>-0.119194632307302</c:v>
                </c:pt>
                <c:pt idx="21400" formatCode="General">
                  <c:v>-0.124378201687881</c:v>
                </c:pt>
                <c:pt idx="21401" formatCode="General">
                  <c:v>-0.12975132786551899</c:v>
                </c:pt>
                <c:pt idx="21402" formatCode="General">
                  <c:v>-0.13443716840127701</c:v>
                </c:pt>
                <c:pt idx="21403" formatCode="General">
                  <c:v>-0.13802742466548901</c:v>
                </c:pt>
                <c:pt idx="21404" formatCode="General">
                  <c:v>-0.13989054608464799</c:v>
                </c:pt>
                <c:pt idx="21405" formatCode="General">
                  <c:v>-0.13898998490443201</c:v>
                </c:pt>
                <c:pt idx="21406" formatCode="General">
                  <c:v>-0.135377390841291</c:v>
                </c:pt>
                <c:pt idx="21407" formatCode="General">
                  <c:v>-0.12907186772417301</c:v>
                </c:pt>
                <c:pt idx="21408" formatCode="General">
                  <c:v>-0.119550347771542</c:v>
                </c:pt>
                <c:pt idx="21409" formatCode="General">
                  <c:v>-0.106896450407632</c:v>
                </c:pt>
                <c:pt idx="21410" formatCode="General">
                  <c:v>-9.1803058559175199E-2</c:v>
                </c:pt>
                <c:pt idx="21411" formatCode="General">
                  <c:v>-7.5667552432317903E-2</c:v>
                </c:pt>
                <c:pt idx="21412" formatCode="General">
                  <c:v>-5.9810830510863701E-2</c:v>
                </c:pt>
                <c:pt idx="21413" formatCode="General">
                  <c:v>-4.3974704762516102E-2</c:v>
                </c:pt>
                <c:pt idx="21414" formatCode="General">
                  <c:v>-2.8015394618167901E-2</c:v>
                </c:pt>
                <c:pt idx="21415" formatCode="General">
                  <c:v>-1.1859812284522901E-2</c:v>
                </c:pt>
                <c:pt idx="21416" formatCode="General">
                  <c:v>4.3531113500664704E-3</c:v>
                </c:pt>
                <c:pt idx="21417" formatCode="General">
                  <c:v>1.9631439074495299E-2</c:v>
                </c:pt>
                <c:pt idx="21418" formatCode="General">
                  <c:v>3.3761523218138002E-2</c:v>
                </c:pt>
                <c:pt idx="21419" formatCode="General">
                  <c:v>4.7190456910052102E-2</c:v>
                </c:pt>
                <c:pt idx="21420" formatCode="General">
                  <c:v>5.9497373885166502E-2</c:v>
                </c:pt>
                <c:pt idx="21421" formatCode="General">
                  <c:v>6.9743585333104596E-2</c:v>
                </c:pt>
                <c:pt idx="21422" formatCode="General">
                  <c:v>7.6856138803445898E-2</c:v>
                </c:pt>
                <c:pt idx="21423" formatCode="General">
                  <c:v>8.0660450008416804E-2</c:v>
                </c:pt>
                <c:pt idx="21424" formatCode="General">
                  <c:v>8.1576430998084898E-2</c:v>
                </c:pt>
                <c:pt idx="21425" formatCode="General">
                  <c:v>7.9631471297788595E-2</c:v>
                </c:pt>
                <c:pt idx="21426" formatCode="General">
                  <c:v>7.4894481381325803E-2</c:v>
                </c:pt>
                <c:pt idx="21427" formatCode="General">
                  <c:v>6.7695854262450006E-2</c:v>
                </c:pt>
                <c:pt idx="21428" formatCode="General">
                  <c:v>5.8716323383193401E-2</c:v>
                </c:pt>
                <c:pt idx="21429" formatCode="General">
                  <c:v>4.7984761219399499E-2</c:v>
                </c:pt>
                <c:pt idx="21430" formatCode="General">
                  <c:v>3.6034186312863599E-2</c:v>
                </c:pt>
                <c:pt idx="21431" formatCode="General">
                  <c:v>2.3783056750764201E-2</c:v>
                </c:pt>
                <c:pt idx="21432" formatCode="General">
                  <c:v>1.1513985908654999E-2</c:v>
                </c:pt>
                <c:pt idx="21433" formatCode="General">
                  <c:v>-1.0251029325406E-4</c:v>
                </c:pt>
                <c:pt idx="21434" formatCode="General">
                  <c:v>-1.07342908396125E-2</c:v>
                </c:pt>
                <c:pt idx="21435" formatCode="General">
                  <c:v>-1.9766710353043299E-2</c:v>
                </c:pt>
                <c:pt idx="21436" formatCode="General">
                  <c:v>-2.61567843116975E-2</c:v>
                </c:pt>
                <c:pt idx="21437" formatCode="General">
                  <c:v>-3.0209044080493901E-2</c:v>
                </c:pt>
                <c:pt idx="21438" formatCode="General">
                  <c:v>-3.1746103265486603E-2</c:v>
                </c:pt>
                <c:pt idx="21439" formatCode="General">
                  <c:v>-3.07282363786834E-2</c:v>
                </c:pt>
                <c:pt idx="21440" formatCode="General">
                  <c:v>-2.8294593924589599E-2</c:v>
                </c:pt>
                <c:pt idx="21441" formatCode="General">
                  <c:v>-2.5394186453678601E-2</c:v>
                </c:pt>
                <c:pt idx="21442" formatCode="General">
                  <c:v>-2.1810016688533301E-2</c:v>
                </c:pt>
                <c:pt idx="21443" formatCode="General">
                  <c:v>-1.6722376416334801E-2</c:v>
                </c:pt>
                <c:pt idx="21444" formatCode="General">
                  <c:v>-1.00106294084247E-2</c:v>
                </c:pt>
                <c:pt idx="21445" formatCode="General">
                  <c:v>-2.3217716243025999E-3</c:v>
                </c:pt>
                <c:pt idx="21446" formatCode="General">
                  <c:v>6.4429052817809003E-3</c:v>
                </c:pt>
                <c:pt idx="21447" formatCode="General">
                  <c:v>1.6933594042459001E-2</c:v>
                </c:pt>
                <c:pt idx="21448" formatCode="General">
                  <c:v>2.8422581438530499E-2</c:v>
                </c:pt>
                <c:pt idx="21449" formatCode="General">
                  <c:v>3.9626000210286998E-2</c:v>
                </c:pt>
                <c:pt idx="21450" formatCode="General">
                  <c:v>5.03490301033424E-2</c:v>
                </c:pt>
                <c:pt idx="21451" formatCode="General">
                  <c:v>6.08742228875538E-2</c:v>
                </c:pt>
                <c:pt idx="21452" formatCode="General">
                  <c:v>7.0642672852966604E-2</c:v>
                </c:pt>
                <c:pt idx="21453" formatCode="General">
                  <c:v>7.9146826896796404E-2</c:v>
                </c:pt>
                <c:pt idx="21454" formatCode="General">
                  <c:v>8.5328688009281395E-2</c:v>
                </c:pt>
                <c:pt idx="21455" formatCode="General">
                  <c:v>8.8887189841480294E-2</c:v>
                </c:pt>
                <c:pt idx="21456" formatCode="General">
                  <c:v>9.01848412929665E-2</c:v>
                </c:pt>
                <c:pt idx="21457" formatCode="General">
                  <c:v>8.9351594361422801E-2</c:v>
                </c:pt>
                <c:pt idx="21458" formatCode="General">
                  <c:v>8.6735539386053107E-2</c:v>
                </c:pt>
                <c:pt idx="21459" formatCode="General">
                  <c:v>8.29809769341842E-2</c:v>
                </c:pt>
                <c:pt idx="21460" formatCode="General">
                  <c:v>7.8967941200780697E-2</c:v>
                </c:pt>
                <c:pt idx="21461" formatCode="General">
                  <c:v>7.5181889002084806E-2</c:v>
                </c:pt>
                <c:pt idx="21462" formatCode="General">
                  <c:v>7.1583015716363704E-2</c:v>
                </c:pt>
                <c:pt idx="21463" formatCode="General">
                  <c:v>6.7509227565912294E-2</c:v>
                </c:pt>
                <c:pt idx="21464" formatCode="General">
                  <c:v>6.3834295727457802E-2</c:v>
                </c:pt>
                <c:pt idx="21465" formatCode="General">
                  <c:v>6.2364913733992E-2</c:v>
                </c:pt>
                <c:pt idx="21466" formatCode="General">
                  <c:v>6.3583632569271298E-2</c:v>
                </c:pt>
                <c:pt idx="21467" formatCode="General">
                  <c:v>6.6600597698555503E-2</c:v>
                </c:pt>
                <c:pt idx="21468" formatCode="General">
                  <c:v>6.97104443294458E-2</c:v>
                </c:pt>
                <c:pt idx="21469" formatCode="General">
                  <c:v>7.2790976095667703E-2</c:v>
                </c:pt>
                <c:pt idx="21470" formatCode="General">
                  <c:v>7.69374601819766E-2</c:v>
                </c:pt>
                <c:pt idx="21471" formatCode="General">
                  <c:v>8.1955505528046202E-2</c:v>
                </c:pt>
                <c:pt idx="21472" formatCode="General">
                  <c:v>8.6903649120912002E-2</c:v>
                </c:pt>
                <c:pt idx="21473" formatCode="General">
                  <c:v>9.0563549061321899E-2</c:v>
                </c:pt>
                <c:pt idx="21474" formatCode="General">
                  <c:v>9.2240971145797199E-2</c:v>
                </c:pt>
                <c:pt idx="21475" formatCode="General">
                  <c:v>9.26534445330401E-2</c:v>
                </c:pt>
                <c:pt idx="21476" formatCode="General">
                  <c:v>9.2360087296741902E-2</c:v>
                </c:pt>
                <c:pt idx="21477" formatCode="General">
                  <c:v>9.2030042251203301E-2</c:v>
                </c:pt>
                <c:pt idx="21478" formatCode="General">
                  <c:v>9.2364159745555702E-2</c:v>
                </c:pt>
                <c:pt idx="21479" formatCode="General">
                  <c:v>9.2772735879991602E-2</c:v>
                </c:pt>
                <c:pt idx="21480" formatCode="General">
                  <c:v>9.2193273195384395E-2</c:v>
                </c:pt>
                <c:pt idx="21481" formatCode="General">
                  <c:v>9.1251394556874296E-2</c:v>
                </c:pt>
                <c:pt idx="21482" formatCode="General">
                  <c:v>9.0822686420755902E-2</c:v>
                </c:pt>
                <c:pt idx="21483" formatCode="General">
                  <c:v>8.9997054906119603E-2</c:v>
                </c:pt>
                <c:pt idx="21484" formatCode="General">
                  <c:v>8.7563921179263302E-2</c:v>
                </c:pt>
                <c:pt idx="21485" formatCode="General">
                  <c:v>8.3450038167294599E-2</c:v>
                </c:pt>
                <c:pt idx="21486" formatCode="General">
                  <c:v>7.8343076417084906E-2</c:v>
                </c:pt>
                <c:pt idx="21487" formatCode="General">
                  <c:v>7.2627505823985597E-2</c:v>
                </c:pt>
                <c:pt idx="21488" formatCode="General">
                  <c:v>6.6671771263304799E-2</c:v>
                </c:pt>
                <c:pt idx="21489" formatCode="General">
                  <c:v>6.1137081313598303E-2</c:v>
                </c:pt>
                <c:pt idx="21490" formatCode="General">
                  <c:v>5.6431768746243199E-2</c:v>
                </c:pt>
                <c:pt idx="21491" formatCode="General">
                  <c:v>5.27868761279758E-2</c:v>
                </c:pt>
                <c:pt idx="21492" formatCode="General">
                  <c:v>4.9469400049864901E-2</c:v>
                </c:pt>
                <c:pt idx="21493" formatCode="General">
                  <c:v>4.6159933563166701E-2</c:v>
                </c:pt>
                <c:pt idx="21494" formatCode="General">
                  <c:v>4.3660247600762501E-2</c:v>
                </c:pt>
                <c:pt idx="21495" formatCode="General">
                  <c:v>4.22938541455238E-2</c:v>
                </c:pt>
                <c:pt idx="21496" formatCode="General">
                  <c:v>4.2606710112922698E-2</c:v>
                </c:pt>
                <c:pt idx="21497" formatCode="General">
                  <c:v>4.5669584443179999E-2</c:v>
                </c:pt>
                <c:pt idx="21498" formatCode="General">
                  <c:v>5.2522951733981901E-2</c:v>
                </c:pt>
                <c:pt idx="21499" formatCode="General">
                  <c:v>6.3070008968311594E-2</c:v>
                </c:pt>
                <c:pt idx="21500" formatCode="General">
                  <c:v>7.6618659459774197E-2</c:v>
                </c:pt>
                <c:pt idx="21501" formatCode="General">
                  <c:v>9.1560172405537696E-2</c:v>
                </c:pt>
                <c:pt idx="21502" formatCode="General">
                  <c:v>0.106239515671774</c:v>
                </c:pt>
                <c:pt idx="21503" formatCode="General">
                  <c:v>0.120020960443788</c:v>
                </c:pt>
                <c:pt idx="21504" formatCode="General">
                  <c:v>0.132213786248603</c:v>
                </c:pt>
                <c:pt idx="21505" formatCode="General">
                  <c:v>0.14284745665329701</c:v>
                </c:pt>
                <c:pt idx="21506" formatCode="General">
                  <c:v>0.152221966710537</c:v>
                </c:pt>
                <c:pt idx="21507" formatCode="General">
                  <c:v>0.16016806786787</c:v>
                </c:pt>
                <c:pt idx="21508" formatCode="General">
                  <c:v>0.16650121951698299</c:v>
                </c:pt>
                <c:pt idx="21509" formatCode="General">
                  <c:v>0.171225148965158</c:v>
                </c:pt>
                <c:pt idx="21510" formatCode="General">
                  <c:v>0.17483282311575299</c:v>
                </c:pt>
                <c:pt idx="21511" formatCode="General">
                  <c:v>0.17740417897837901</c:v>
                </c:pt>
                <c:pt idx="21512" formatCode="General">
                  <c:v>0.17815054411914999</c:v>
                </c:pt>
                <c:pt idx="21513" formatCode="General">
                  <c:v>0.176755168226541</c:v>
                </c:pt>
                <c:pt idx="21514" formatCode="General">
                  <c:v>0.17348810008836099</c:v>
                </c:pt>
                <c:pt idx="21515" formatCode="General">
                  <c:v>0.16828728449366301</c:v>
                </c:pt>
                <c:pt idx="21516" formatCode="General">
                  <c:v>0.160432820493601</c:v>
                </c:pt>
                <c:pt idx="21517" formatCode="General">
                  <c:v>0.14904029368096899</c:v>
                </c:pt>
                <c:pt idx="21518" formatCode="General">
                  <c:v>0.13394492009115799</c:v>
                </c:pt>
                <c:pt idx="21519" formatCode="General">
                  <c:v>0.116609130220918</c:v>
                </c:pt>
                <c:pt idx="21520" formatCode="General">
                  <c:v>9.86862379639981E-2</c:v>
                </c:pt>
                <c:pt idx="21521" formatCode="General">
                  <c:v>8.0921126533096993E-2</c:v>
                </c:pt>
                <c:pt idx="21522" formatCode="General">
                  <c:v>6.3462607458044898E-2</c:v>
                </c:pt>
                <c:pt idx="21523" formatCode="General">
                  <c:v>4.5885119324424399E-2</c:v>
                </c:pt>
                <c:pt idx="21524" formatCode="General">
                  <c:v>2.8282980679473001E-2</c:v>
                </c:pt>
                <c:pt idx="21525" formatCode="General">
                  <c:v>1.1496148600131101E-2</c:v>
                </c:pt>
                <c:pt idx="21526" formatCode="General">
                  <c:v>-2.9404370898837898E-3</c:v>
                </c:pt>
                <c:pt idx="21527" formatCode="General">
                  <c:v>-1.3946588568591999E-2</c:v>
                </c:pt>
                <c:pt idx="21528" formatCode="General">
                  <c:v>-2.1731082283081099E-2</c:v>
                </c:pt>
                <c:pt idx="21529" formatCode="General">
                  <c:v>-2.5654487571470201E-2</c:v>
                </c:pt>
                <c:pt idx="21530" formatCode="General">
                  <c:v>-2.5281283917972401E-2</c:v>
                </c:pt>
                <c:pt idx="21531" formatCode="General">
                  <c:v>-2.0731583017776601E-2</c:v>
                </c:pt>
                <c:pt idx="21532" formatCode="General">
                  <c:v>-1.21672219090052E-2</c:v>
                </c:pt>
                <c:pt idx="21533" formatCode="General">
                  <c:v>-1.4781664687363799E-3</c:v>
                </c:pt>
                <c:pt idx="21534" formatCode="General">
                  <c:v>1.0550636447083501E-2</c:v>
                </c:pt>
                <c:pt idx="21535" formatCode="General">
                  <c:v>2.4018996552367999E-2</c:v>
                </c:pt>
                <c:pt idx="21536" formatCode="General">
                  <c:v>3.7947617654624802E-2</c:v>
                </c:pt>
                <c:pt idx="21537" formatCode="General">
                  <c:v>5.1603539430355602E-2</c:v>
                </c:pt>
                <c:pt idx="21538" formatCode="General">
                  <c:v>6.4368581137545303E-2</c:v>
                </c:pt>
                <c:pt idx="21539" formatCode="General">
                  <c:v>7.5391521794738806E-2</c:v>
                </c:pt>
                <c:pt idx="21540" formatCode="General">
                  <c:v>8.4308714608659102E-2</c:v>
                </c:pt>
                <c:pt idx="21541" formatCode="General">
                  <c:v>9.1535482931495896E-2</c:v>
                </c:pt>
                <c:pt idx="21542" formatCode="General">
                  <c:v>9.8214720586597401E-2</c:v>
                </c:pt>
                <c:pt idx="21543" formatCode="General">
                  <c:v>0.104205841831618</c:v>
                </c:pt>
                <c:pt idx="21544" formatCode="General">
                  <c:v>0.10744572401331701</c:v>
                </c:pt>
                <c:pt idx="21545" formatCode="General">
                  <c:v>0.106954217534578</c:v>
                </c:pt>
                <c:pt idx="21546" formatCode="General">
                  <c:v>0.102954833508886</c:v>
                </c:pt>
                <c:pt idx="21547" formatCode="General">
                  <c:v>9.6810463687221501E-2</c:v>
                </c:pt>
                <c:pt idx="21548" formatCode="General">
                  <c:v>9.0559039024221105E-2</c:v>
                </c:pt>
                <c:pt idx="21549" formatCode="General">
                  <c:v>8.4588751185427899E-2</c:v>
                </c:pt>
                <c:pt idx="21550" formatCode="General">
                  <c:v>7.8643311430840301E-2</c:v>
                </c:pt>
                <c:pt idx="21551" formatCode="General">
                  <c:v>7.2781230905693398E-2</c:v>
                </c:pt>
                <c:pt idx="21552" formatCode="General">
                  <c:v>6.6905155642864103E-2</c:v>
                </c:pt>
                <c:pt idx="21553" formatCode="General">
                  <c:v>5.9910535031841801E-2</c:v>
                </c:pt>
                <c:pt idx="21554" formatCode="General">
                  <c:v>5.1719958630808097E-2</c:v>
                </c:pt>
                <c:pt idx="21555" formatCode="General">
                  <c:v>4.3301583285757603E-2</c:v>
                </c:pt>
                <c:pt idx="21556" formatCode="General">
                  <c:v>3.4441698130385702E-2</c:v>
                </c:pt>
                <c:pt idx="21557" formatCode="General">
                  <c:v>2.4866141298746799E-2</c:v>
                </c:pt>
                <c:pt idx="21558" formatCode="General">
                  <c:v>1.4942760466737801E-2</c:v>
                </c:pt>
                <c:pt idx="21559" formatCode="General">
                  <c:v>4.95542518841997E-3</c:v>
                </c:pt>
                <c:pt idx="21560" formatCode="General">
                  <c:v>-5.1797800290887003E-3</c:v>
                </c:pt>
                <c:pt idx="21561" formatCode="General">
                  <c:v>-1.4695230231122699E-2</c:v>
                </c:pt>
                <c:pt idx="21562" formatCode="General">
                  <c:v>-2.2493558663038801E-2</c:v>
                </c:pt>
                <c:pt idx="21563" formatCode="General">
                  <c:v>-2.7620785430376799E-2</c:v>
                </c:pt>
                <c:pt idx="21564" formatCode="General">
                  <c:v>-3.0136374341391801E-2</c:v>
                </c:pt>
                <c:pt idx="21565" formatCode="General">
                  <c:v>-3.0690344133810901E-2</c:v>
                </c:pt>
                <c:pt idx="21566" formatCode="General">
                  <c:v>-2.9204099630790001E-2</c:v>
                </c:pt>
                <c:pt idx="21567" formatCode="General">
                  <c:v>-2.5438873815488101E-2</c:v>
                </c:pt>
                <c:pt idx="21568" formatCode="General">
                  <c:v>-1.9422377400644501E-2</c:v>
                </c:pt>
                <c:pt idx="21569" formatCode="General">
                  <c:v>-1.1869693965191301E-2</c:v>
                </c:pt>
                <c:pt idx="21570" formatCode="General">
                  <c:v>-4.2898438397462003E-3</c:v>
                </c:pt>
                <c:pt idx="21571" formatCode="General">
                  <c:v>2.1805430998907802E-3</c:v>
                </c:pt>
                <c:pt idx="21572" formatCode="General">
                  <c:v>7.5974291879805202E-3</c:v>
                </c:pt>
                <c:pt idx="21573" formatCode="General">
                  <c:v>1.16579804514846E-2</c:v>
                </c:pt>
                <c:pt idx="21574" formatCode="General">
                  <c:v>1.4012714980439E-2</c:v>
                </c:pt>
                <c:pt idx="21575" formatCode="General">
                  <c:v>1.43237787186088E-2</c:v>
                </c:pt>
                <c:pt idx="21576" formatCode="General">
                  <c:v>1.2346794399692799E-2</c:v>
                </c:pt>
                <c:pt idx="21577" formatCode="General">
                  <c:v>8.6327225831373498E-3</c:v>
                </c:pt>
                <c:pt idx="21578" formatCode="General">
                  <c:v>3.5415393325547301E-3</c:v>
                </c:pt>
                <c:pt idx="21579" formatCode="General">
                  <c:v>-3.4186109931783602E-3</c:v>
                </c:pt>
                <c:pt idx="21580" formatCode="General">
                  <c:v>-1.2641949957857401E-2</c:v>
                </c:pt>
                <c:pt idx="21581" formatCode="General">
                  <c:v>-2.3438245029569201E-2</c:v>
                </c:pt>
                <c:pt idx="21582" formatCode="General">
                  <c:v>-3.4628145210971101E-2</c:v>
                </c:pt>
                <c:pt idx="21583" formatCode="General">
                  <c:v>-4.5139257019788097E-2</c:v>
                </c:pt>
                <c:pt idx="21584" formatCode="General">
                  <c:v>-5.4991062057128698E-2</c:v>
                </c:pt>
                <c:pt idx="21585" formatCode="General">
                  <c:v>-6.4396436788059702E-2</c:v>
                </c:pt>
                <c:pt idx="21586" formatCode="General">
                  <c:v>-7.3047742267665805E-2</c:v>
                </c:pt>
                <c:pt idx="21587" formatCode="General">
                  <c:v>-7.9935483545500299E-2</c:v>
                </c:pt>
                <c:pt idx="21588" formatCode="General">
                  <c:v>-8.3755412501079998E-2</c:v>
                </c:pt>
                <c:pt idx="21589" formatCode="General">
                  <c:v>-8.4819247075522505E-2</c:v>
                </c:pt>
                <c:pt idx="21590" formatCode="General">
                  <c:v>-8.3065241560744796E-2</c:v>
                </c:pt>
                <c:pt idx="21591" formatCode="General">
                  <c:v>-7.7886453552711093E-2</c:v>
                </c:pt>
                <c:pt idx="21592" formatCode="General">
                  <c:v>-6.9793006495711005E-2</c:v>
                </c:pt>
                <c:pt idx="21593" formatCode="General">
                  <c:v>-5.8513056448380202E-2</c:v>
                </c:pt>
                <c:pt idx="21594" formatCode="General">
                  <c:v>-4.39273644378557E-2</c:v>
                </c:pt>
                <c:pt idx="21595" formatCode="General">
                  <c:v>-2.6556384818347899E-2</c:v>
                </c:pt>
                <c:pt idx="21596" formatCode="General">
                  <c:v>-6.3462333635032403E-3</c:v>
                </c:pt>
                <c:pt idx="21597" formatCode="General">
                  <c:v>1.5857783299316301E-2</c:v>
                </c:pt>
                <c:pt idx="21598" formatCode="General">
                  <c:v>3.8065578606862702E-2</c:v>
                </c:pt>
                <c:pt idx="21599" formatCode="General">
                  <c:v>5.8302436732579198E-2</c:v>
                </c:pt>
                <c:pt idx="21600" formatCode="General">
                  <c:v>7.6038140842818805E-2</c:v>
                </c:pt>
                <c:pt idx="21601" formatCode="General">
                  <c:v>9.1599035762237699E-2</c:v>
                </c:pt>
                <c:pt idx="21602" formatCode="General">
                  <c:v>0.104296591476969</c:v>
                </c:pt>
                <c:pt idx="21603" formatCode="General">
                  <c:v>0.114626731349019</c:v>
                </c:pt>
                <c:pt idx="21604" formatCode="General">
                  <c:v>0.12309391923822401</c:v>
                </c:pt>
                <c:pt idx="21605" formatCode="General">
                  <c:v>0.12911042974861101</c:v>
                </c:pt>
                <c:pt idx="21606" formatCode="General">
                  <c:v>0.13283496282658999</c:v>
                </c:pt>
                <c:pt idx="21607" formatCode="General">
                  <c:v>0.134908021755859</c:v>
                </c:pt>
                <c:pt idx="21608" formatCode="General">
                  <c:v>0.13567425079242701</c:v>
                </c:pt>
                <c:pt idx="21609" formatCode="General">
                  <c:v>0.13569796560227801</c:v>
                </c:pt>
                <c:pt idx="21610" formatCode="General">
                  <c:v>0.135445150432493</c:v>
                </c:pt>
                <c:pt idx="21611" formatCode="General">
                  <c:v>0.13442551387846399</c:v>
                </c:pt>
                <c:pt idx="21612" formatCode="General">
                  <c:v>0.13352989913690699</c:v>
                </c:pt>
                <c:pt idx="21613" formatCode="General">
                  <c:v>0.134157187288063</c:v>
                </c:pt>
                <c:pt idx="21614" formatCode="General">
                  <c:v>0.136409931290667</c:v>
                </c:pt>
                <c:pt idx="21615" formatCode="General">
                  <c:v>0.14047003501913899</c:v>
                </c:pt>
                <c:pt idx="21616" formatCode="General">
                  <c:v>0.147003219435655</c:v>
                </c:pt>
                <c:pt idx="21617" formatCode="General">
                  <c:v>0.156283622666886</c:v>
                </c:pt>
                <c:pt idx="21618" formatCode="General">
                  <c:v>0.16729216644432299</c:v>
                </c:pt>
                <c:pt idx="21619" formatCode="General">
                  <c:v>0.17878006764371901</c:v>
                </c:pt>
                <c:pt idx="21620" formatCode="General">
                  <c:v>0.18982799641411899</c:v>
                </c:pt>
                <c:pt idx="21621" formatCode="General">
                  <c:v>0.19976723433098101</c:v>
                </c:pt>
                <c:pt idx="21622" formatCode="General">
                  <c:v>0.20824877247654899</c:v>
                </c:pt>
                <c:pt idx="21623" formatCode="General">
                  <c:v>0.21471876995022501</c:v>
                </c:pt>
                <c:pt idx="21624" formatCode="General">
                  <c:v>0.21926184628411899</c:v>
                </c:pt>
                <c:pt idx="21625" formatCode="General">
                  <c:v>0.22249389971698699</c:v>
                </c:pt>
                <c:pt idx="21626" formatCode="General">
                  <c:v>0.22448394894611301</c:v>
                </c:pt>
                <c:pt idx="21627" formatCode="General">
                  <c:v>0.22503384857294001</c:v>
                </c:pt>
                <c:pt idx="21628" formatCode="General">
                  <c:v>0.22445942243984701</c:v>
                </c:pt>
                <c:pt idx="21629" formatCode="General">
                  <c:v>0.22337803906248599</c:v>
                </c:pt>
                <c:pt idx="21630" formatCode="General">
                  <c:v>0.222235519158405</c:v>
                </c:pt>
                <c:pt idx="21631" formatCode="General">
                  <c:v>0.22077677218337199</c:v>
                </c:pt>
                <c:pt idx="21632" formatCode="General">
                  <c:v>0.21871284301944399</c:v>
                </c:pt>
                <c:pt idx="21633" formatCode="General">
                  <c:v>0.21637410339315899</c:v>
                </c:pt>
                <c:pt idx="21634" formatCode="General">
                  <c:v>0.213396376938467</c:v>
                </c:pt>
                <c:pt idx="21635" formatCode="General">
                  <c:v>0.208661017310249</c:v>
                </c:pt>
                <c:pt idx="21636" formatCode="General">
                  <c:v>0.201996088495595</c:v>
                </c:pt>
                <c:pt idx="21637" formatCode="General">
                  <c:v>0.19376210578905201</c:v>
                </c:pt>
                <c:pt idx="21638" formatCode="General">
                  <c:v>0.18444386109147201</c:v>
                </c:pt>
                <c:pt idx="21639" formatCode="General">
                  <c:v>0.175068326694898</c:v>
                </c:pt>
                <c:pt idx="21640" formatCode="General">
                  <c:v>0.165958541524069</c:v>
                </c:pt>
                <c:pt idx="21641" formatCode="General">
                  <c:v>0.15764226645577201</c:v>
                </c:pt>
                <c:pt idx="21642" formatCode="General">
                  <c:v>0.151439348343168</c:v>
                </c:pt>
                <c:pt idx="21643" formatCode="General">
                  <c:v>0.147487862450396</c:v>
                </c:pt>
                <c:pt idx="21644" formatCode="General">
                  <c:v>0.14539541175366599</c:v>
                </c:pt>
                <c:pt idx="21645" formatCode="General">
                  <c:v>0.14422863373935299</c:v>
                </c:pt>
                <c:pt idx="21646" formatCode="General">
                  <c:v>0.14271647676208901</c:v>
                </c:pt>
                <c:pt idx="21647" formatCode="General">
                  <c:v>0.14080570184689101</c:v>
                </c:pt>
                <c:pt idx="21648" formatCode="General">
                  <c:v>0.13851666978119501</c:v>
                </c:pt>
                <c:pt idx="21649" formatCode="General">
                  <c:v>0.13560272952338001</c:v>
                </c:pt>
                <c:pt idx="21650" formatCode="General">
                  <c:v>0.13122187984876199</c:v>
                </c:pt>
                <c:pt idx="21651" formatCode="General">
                  <c:v>0.124697953364501</c:v>
                </c:pt>
                <c:pt idx="21652" formatCode="General">
                  <c:v>0.116916558180059</c:v>
                </c:pt>
                <c:pt idx="21653" formatCode="General">
                  <c:v>0.108452565231605</c:v>
                </c:pt>
                <c:pt idx="21654" formatCode="General">
                  <c:v>9.8646798354176501E-2</c:v>
                </c:pt>
                <c:pt idx="21655" formatCode="General">
                  <c:v>8.71972761215771E-2</c:v>
                </c:pt>
                <c:pt idx="21656" formatCode="General">
                  <c:v>7.5224703186051997E-2</c:v>
                </c:pt>
                <c:pt idx="21657" formatCode="General">
                  <c:v>6.3686270923854399E-2</c:v>
                </c:pt>
                <c:pt idx="21658" formatCode="General">
                  <c:v>5.1742616368788401E-2</c:v>
                </c:pt>
                <c:pt idx="21659" formatCode="General">
                  <c:v>3.8224494955272699E-2</c:v>
                </c:pt>
                <c:pt idx="21660" formatCode="General">
                  <c:v>2.3659601571206799E-2</c:v>
                </c:pt>
                <c:pt idx="21661" formatCode="General">
                  <c:v>9.9823185477652503E-3</c:v>
                </c:pt>
                <c:pt idx="21662" formatCode="General">
                  <c:v>-1.63842684544488E-3</c:v>
                </c:pt>
                <c:pt idx="21663" formatCode="General">
                  <c:v>-1.0757087442237599E-2</c:v>
                </c:pt>
                <c:pt idx="21664" formatCode="General">
                  <c:v>-1.7053946615954999E-2</c:v>
                </c:pt>
                <c:pt idx="21665" formatCode="General">
                  <c:v>-2.0638259186315601E-2</c:v>
                </c:pt>
                <c:pt idx="21666" formatCode="General">
                  <c:v>-2.2114028435925501E-2</c:v>
                </c:pt>
                <c:pt idx="21667" formatCode="General">
                  <c:v>-2.18637160788322E-2</c:v>
                </c:pt>
                <c:pt idx="21668" formatCode="General">
                  <c:v>-1.9834065922041601E-2</c:v>
                </c:pt>
                <c:pt idx="21669" formatCode="General">
                  <c:v>-1.7423556254085801E-2</c:v>
                </c:pt>
                <c:pt idx="21670" formatCode="General">
                  <c:v>-1.4604344158769499E-2</c:v>
                </c:pt>
                <c:pt idx="21671" formatCode="General">
                  <c:v>-9.4305178781629497E-3</c:v>
                </c:pt>
                <c:pt idx="21672" formatCode="General">
                  <c:v>-1.1557240475956699E-3</c:v>
                </c:pt>
                <c:pt idx="21673" formatCode="General">
                  <c:v>9.9950925667422596E-3</c:v>
                </c:pt>
                <c:pt idx="21674" formatCode="General">
                  <c:v>2.3532987237236201E-2</c:v>
                </c:pt>
                <c:pt idx="21675" formatCode="General">
                  <c:v>3.8569438432989302E-2</c:v>
                </c:pt>
                <c:pt idx="21676" formatCode="General">
                  <c:v>5.34462986109717E-2</c:v>
                </c:pt>
                <c:pt idx="21677" formatCode="General">
                  <c:v>6.6527464244700102E-2</c:v>
                </c:pt>
                <c:pt idx="21678" formatCode="General">
                  <c:v>7.6520014090089003E-2</c:v>
                </c:pt>
                <c:pt idx="21679" formatCode="General">
                  <c:v>8.3021325981983696E-2</c:v>
                </c:pt>
                <c:pt idx="21680" formatCode="General">
                  <c:v>8.5514472999983895E-2</c:v>
                </c:pt>
                <c:pt idx="21681" formatCode="General">
                  <c:v>8.3516770839203697E-2</c:v>
                </c:pt>
                <c:pt idx="21682" formatCode="General">
                  <c:v>7.6913245901451405E-2</c:v>
                </c:pt>
                <c:pt idx="21683" formatCode="General">
                  <c:v>6.5414304509435001E-2</c:v>
                </c:pt>
                <c:pt idx="21684" formatCode="General">
                  <c:v>5.0601441721483599E-2</c:v>
                </c:pt>
                <c:pt idx="21685" formatCode="General">
                  <c:v>3.4191812010113898E-2</c:v>
                </c:pt>
                <c:pt idx="21686" formatCode="General">
                  <c:v>1.6636956396685599E-2</c:v>
                </c:pt>
                <c:pt idx="21687" formatCode="General">
                  <c:v>-8.48318695476701E-4</c:v>
                </c:pt>
                <c:pt idx="21688" formatCode="General">
                  <c:v>-1.6898375892211E-2</c:v>
                </c:pt>
                <c:pt idx="21689" formatCode="General">
                  <c:v>-3.0654093670011699E-2</c:v>
                </c:pt>
                <c:pt idx="21690" formatCode="General">
                  <c:v>-4.1132910496635602E-2</c:v>
                </c:pt>
                <c:pt idx="21691" formatCode="General">
                  <c:v>-4.7096816142033197E-2</c:v>
                </c:pt>
                <c:pt idx="21692" formatCode="General">
                  <c:v>-4.7991230111737997E-2</c:v>
                </c:pt>
                <c:pt idx="21693" formatCode="General">
                  <c:v>-4.4345672524533003E-2</c:v>
                </c:pt>
                <c:pt idx="21694" formatCode="General">
                  <c:v>-3.7020107308483902E-2</c:v>
                </c:pt>
                <c:pt idx="21695" formatCode="General">
                  <c:v>-2.69961495178874E-2</c:v>
                </c:pt>
                <c:pt idx="21696" formatCode="General">
                  <c:v>-1.5167235154558201E-2</c:v>
                </c:pt>
                <c:pt idx="21697" formatCode="General">
                  <c:v>-1.9168479873063E-3</c:v>
                </c:pt>
                <c:pt idx="21698" formatCode="General">
                  <c:v>1.23451519732404E-2</c:v>
                </c:pt>
                <c:pt idx="21699" formatCode="General">
                  <c:v>2.6749442947367801E-2</c:v>
                </c:pt>
                <c:pt idx="21700" formatCode="General">
                  <c:v>4.03690085058774E-2</c:v>
                </c:pt>
                <c:pt idx="21701" formatCode="General">
                  <c:v>5.1791004760199398E-2</c:v>
                </c:pt>
                <c:pt idx="21702" formatCode="General">
                  <c:v>6.0578672835704298E-2</c:v>
                </c:pt>
                <c:pt idx="21703" formatCode="General">
                  <c:v>6.71089518101671E-2</c:v>
                </c:pt>
                <c:pt idx="21704" formatCode="General">
                  <c:v>7.0593593509252497E-2</c:v>
                </c:pt>
                <c:pt idx="21705" formatCode="General">
                  <c:v>6.9908003348597106E-2</c:v>
                </c:pt>
                <c:pt idx="21706" formatCode="General">
                  <c:v>6.4806927578613505E-2</c:v>
                </c:pt>
                <c:pt idx="21707" formatCode="General">
                  <c:v>5.56369393273018E-2</c:v>
                </c:pt>
                <c:pt idx="21708" formatCode="General">
                  <c:v>4.3204889618095897E-2</c:v>
                </c:pt>
                <c:pt idx="21709" formatCode="General">
                  <c:v>2.87799999486688E-2</c:v>
                </c:pt>
                <c:pt idx="21710" formatCode="General">
                  <c:v>1.3253615000090299E-2</c:v>
                </c:pt>
                <c:pt idx="21711" formatCode="General">
                  <c:v>-3.1041327414187102E-3</c:v>
                </c:pt>
                <c:pt idx="21712" formatCode="General">
                  <c:v>-1.9422748608847601E-2</c:v>
                </c:pt>
                <c:pt idx="21713" formatCode="General">
                  <c:v>-3.48274816710991E-2</c:v>
                </c:pt>
                <c:pt idx="21714" formatCode="General">
                  <c:v>-4.9037954987982899E-2</c:v>
                </c:pt>
                <c:pt idx="21715" formatCode="General">
                  <c:v>-6.1783974182462301E-2</c:v>
                </c:pt>
                <c:pt idx="21716" formatCode="General">
                  <c:v>-7.3310919624212698E-2</c:v>
                </c:pt>
                <c:pt idx="21717" formatCode="General">
                  <c:v>-8.3725216874595498E-2</c:v>
                </c:pt>
                <c:pt idx="21718" formatCode="General">
                  <c:v>-9.2009258712216505E-2</c:v>
                </c:pt>
                <c:pt idx="21719" formatCode="General">
                  <c:v>-9.6837364218808897E-2</c:v>
                </c:pt>
                <c:pt idx="21720" formatCode="General">
                  <c:v>-9.8450385810061006E-2</c:v>
                </c:pt>
                <c:pt idx="21721" formatCode="General">
                  <c:v>-9.8073840752159303E-2</c:v>
                </c:pt>
                <c:pt idx="21722" formatCode="General">
                  <c:v>-9.6252594581588205E-2</c:v>
                </c:pt>
                <c:pt idx="21723" formatCode="General">
                  <c:v>-9.26847480808181E-2</c:v>
                </c:pt>
                <c:pt idx="21724" formatCode="General">
                  <c:v>-8.7920081906153205E-2</c:v>
                </c:pt>
                <c:pt idx="21725" formatCode="General">
                  <c:v>-8.3341988340394302E-2</c:v>
                </c:pt>
                <c:pt idx="21726" formatCode="General">
                  <c:v>-7.8735027326194001E-2</c:v>
                </c:pt>
                <c:pt idx="21727" formatCode="General">
                  <c:v>-7.4350108162682199E-2</c:v>
                </c:pt>
                <c:pt idx="21728" formatCode="General">
                  <c:v>-7.0877264736048801E-2</c:v>
                </c:pt>
                <c:pt idx="21729" formatCode="General">
                  <c:v>-6.8278439421556605E-2</c:v>
                </c:pt>
                <c:pt idx="21730" formatCode="General">
                  <c:v>-6.7436708255101993E-2</c:v>
                </c:pt>
                <c:pt idx="21731" formatCode="General">
                  <c:v>-6.9182384291549798E-2</c:v>
                </c:pt>
                <c:pt idx="21732" formatCode="General">
                  <c:v>-7.3247303764233995E-2</c:v>
                </c:pt>
                <c:pt idx="21733" formatCode="General">
                  <c:v>-8.0584486882981199E-2</c:v>
                </c:pt>
                <c:pt idx="21734" formatCode="General">
                  <c:v>-9.2045411910767802E-2</c:v>
                </c:pt>
                <c:pt idx="21735" formatCode="General">
                  <c:v>-0.10597882261906801</c:v>
                </c:pt>
                <c:pt idx="21736" formatCode="General">
                  <c:v>-0.120507740042281</c:v>
                </c:pt>
                <c:pt idx="21737" formatCode="General">
                  <c:v>-0.13525810456544701</c:v>
                </c:pt>
                <c:pt idx="21738" formatCode="General">
                  <c:v>-0.15012839760534</c:v>
                </c:pt>
                <c:pt idx="21739" formatCode="General">
                  <c:v>-0.16472895058331299</c:v>
                </c:pt>
                <c:pt idx="21740" formatCode="General">
                  <c:v>-0.178699887532135</c:v>
                </c:pt>
                <c:pt idx="21741" formatCode="General">
                  <c:v>-0.19164464245690799</c:v>
                </c:pt>
                <c:pt idx="21742" formatCode="General">
                  <c:v>-0.20353207680732699</c:v>
                </c:pt>
                <c:pt idx="21743" formatCode="General">
                  <c:v>-0.214163867656324</c:v>
                </c:pt>
                <c:pt idx="21744" formatCode="General">
                  <c:v>-0.222703993015195</c:v>
                </c:pt>
                <c:pt idx="21745" formatCode="General">
                  <c:v>-0.228474690386096</c:v>
                </c:pt>
                <c:pt idx="21746" formatCode="General">
                  <c:v>-0.231553765313253</c:v>
                </c:pt>
                <c:pt idx="21747" formatCode="General">
                  <c:v>-0.232424473074476</c:v>
                </c:pt>
                <c:pt idx="21748" formatCode="General">
                  <c:v>-0.23210760273032799</c:v>
                </c:pt>
                <c:pt idx="21749" formatCode="General">
                  <c:v>-0.23174661204095401</c:v>
                </c:pt>
                <c:pt idx="21750" formatCode="General">
                  <c:v>-0.23136608576044901</c:v>
                </c:pt>
                <c:pt idx="21751" formatCode="General">
                  <c:v>-0.23038018109795999</c:v>
                </c:pt>
                <c:pt idx="21752" formatCode="General">
                  <c:v>-0.229255214789927</c:v>
                </c:pt>
                <c:pt idx="21753" formatCode="General">
                  <c:v>-0.22801021628219101</c:v>
                </c:pt>
                <c:pt idx="21754" formatCode="General">
                  <c:v>-0.22665799277555901</c:v>
                </c:pt>
                <c:pt idx="21755" formatCode="General">
                  <c:v>-0.22493856271837701</c:v>
                </c:pt>
                <c:pt idx="21756" formatCode="General">
                  <c:v>-0.22209543852858299</c:v>
                </c:pt>
                <c:pt idx="21757" formatCode="General">
                  <c:v>-0.219141664162566</c:v>
                </c:pt>
                <c:pt idx="21758" formatCode="General">
                  <c:v>-0.21722592867903701</c:v>
                </c:pt>
                <c:pt idx="21759" formatCode="General">
                  <c:v>-0.21719247273255099</c:v>
                </c:pt>
                <c:pt idx="21760" formatCode="General">
                  <c:v>-0.21927959612716499</c:v>
                </c:pt>
                <c:pt idx="21761" formatCode="General">
                  <c:v>-0.222527862459829</c:v>
                </c:pt>
                <c:pt idx="21762" formatCode="General">
                  <c:v>-0.226871297340452</c:v>
                </c:pt>
                <c:pt idx="21763" formatCode="General">
                  <c:v>-0.232464293102252</c:v>
                </c:pt>
                <c:pt idx="21764" formatCode="General">
                  <c:v>-0.23846092380283301</c:v>
                </c:pt>
                <c:pt idx="21765" formatCode="General">
                  <c:v>-0.24429379277893201</c:v>
                </c:pt>
                <c:pt idx="21766" formatCode="General">
                  <c:v>-0.24970548409050999</c:v>
                </c:pt>
                <c:pt idx="21767" formatCode="General">
                  <c:v>-0.25486127465008601</c:v>
                </c:pt>
                <c:pt idx="21768" formatCode="General">
                  <c:v>-0.26066977430752197</c:v>
                </c:pt>
                <c:pt idx="21769" formatCode="General">
                  <c:v>-0.26695240796071501</c:v>
                </c:pt>
                <c:pt idx="21770" formatCode="General">
                  <c:v>-0.27275218630797998</c:v>
                </c:pt>
                <c:pt idx="21771" formatCode="General">
                  <c:v>-0.27825207585463602</c:v>
                </c:pt>
                <c:pt idx="21772" formatCode="General">
                  <c:v>-0.283716227168966</c:v>
                </c:pt>
                <c:pt idx="21773" formatCode="General">
                  <c:v>-0.28838468632443398</c:v>
                </c:pt>
                <c:pt idx="21774" formatCode="General">
                  <c:v>-0.291835205998485</c:v>
                </c:pt>
                <c:pt idx="21775" formatCode="General">
                  <c:v>-0.29438232748387699</c:v>
                </c:pt>
                <c:pt idx="21776" formatCode="General">
                  <c:v>-0.29584951420168798</c:v>
                </c:pt>
                <c:pt idx="21777" formatCode="General">
                  <c:v>-0.29598630066196702</c:v>
                </c:pt>
                <c:pt idx="21778" formatCode="General">
                  <c:v>-0.29569019418907</c:v>
                </c:pt>
                <c:pt idx="21779" formatCode="General">
                  <c:v>-0.29552428000154601</c:v>
                </c:pt>
                <c:pt idx="21780" formatCode="General">
                  <c:v>-0.29579670366363098</c:v>
                </c:pt>
                <c:pt idx="21781" formatCode="General">
                  <c:v>-0.29789063019259499</c:v>
                </c:pt>
                <c:pt idx="21782" formatCode="General">
                  <c:v>-0.30187663427767902</c:v>
                </c:pt>
                <c:pt idx="21783" formatCode="General">
                  <c:v>-0.30659084662740899</c:v>
                </c:pt>
                <c:pt idx="21784" formatCode="General">
                  <c:v>-0.31064405799956302</c:v>
                </c:pt>
                <c:pt idx="21785" formatCode="General">
                  <c:v>-0.31251320091457502</c:v>
                </c:pt>
                <c:pt idx="21786" formatCode="General">
                  <c:v>-0.31212780371835902</c:v>
                </c:pt>
                <c:pt idx="21787" formatCode="General">
                  <c:v>-0.31041758265339398</c:v>
                </c:pt>
                <c:pt idx="21788" formatCode="General">
                  <c:v>-0.30848337741780801</c:v>
                </c:pt>
                <c:pt idx="21789" formatCode="General">
                  <c:v>-0.30731142808768602</c:v>
                </c:pt>
                <c:pt idx="21790" formatCode="General">
                  <c:v>-0.30737108892982901</c:v>
                </c:pt>
                <c:pt idx="21791" formatCode="General">
                  <c:v>-0.30911219169618398</c:v>
                </c:pt>
                <c:pt idx="21792" formatCode="General">
                  <c:v>-0.31259609850303199</c:v>
                </c:pt>
                <c:pt idx="21793" formatCode="General">
                  <c:v>-0.31757247465566601</c:v>
                </c:pt>
                <c:pt idx="21794" formatCode="General">
                  <c:v>-0.32353812712604002</c:v>
                </c:pt>
                <c:pt idx="21795" formatCode="General">
                  <c:v>-0.33029377671568999</c:v>
                </c:pt>
                <c:pt idx="21796" formatCode="General">
                  <c:v>-0.33808669985117201</c:v>
                </c:pt>
                <c:pt idx="21797" formatCode="General">
                  <c:v>-0.34590204276153902</c:v>
                </c:pt>
                <c:pt idx="21798" formatCode="General">
                  <c:v>-0.352660066322253</c:v>
                </c:pt>
                <c:pt idx="21799" formatCode="General">
                  <c:v>-0.35879385205641601</c:v>
                </c:pt>
                <c:pt idx="21800" formatCode="General">
                  <c:v>-0.36549481365151898</c:v>
                </c:pt>
                <c:pt idx="21801" formatCode="General">
                  <c:v>-0.37338772373335</c:v>
                </c:pt>
                <c:pt idx="21802" formatCode="General">
                  <c:v>-0.38162856193880001</c:v>
                </c:pt>
                <c:pt idx="21803" formatCode="General">
                  <c:v>-0.38914776447268401</c:v>
                </c:pt>
                <c:pt idx="21804" formatCode="General">
                  <c:v>-0.39577378723541701</c:v>
                </c:pt>
                <c:pt idx="21805" formatCode="General">
                  <c:v>-0.40140689163488602</c:v>
                </c:pt>
                <c:pt idx="21806" formatCode="General">
                  <c:v>-0.40557097895232203</c:v>
                </c:pt>
                <c:pt idx="21807" formatCode="General">
                  <c:v>-0.407851245078306</c:v>
                </c:pt>
                <c:pt idx="21808" formatCode="General">
                  <c:v>-0.40738941486857</c:v>
                </c:pt>
                <c:pt idx="21809" formatCode="General">
                  <c:v>-0.40368961182435498</c:v>
                </c:pt>
                <c:pt idx="21810" formatCode="General">
                  <c:v>-0.39639050602513998</c:v>
                </c:pt>
                <c:pt idx="21811" formatCode="General">
                  <c:v>-0.385018034797668</c:v>
                </c:pt>
                <c:pt idx="21812" formatCode="General">
                  <c:v>-0.370042637439083</c:v>
                </c:pt>
                <c:pt idx="21813" formatCode="General">
                  <c:v>-0.35288917098249001</c:v>
                </c:pt>
                <c:pt idx="21814" formatCode="General">
                  <c:v>-0.334430422893017</c:v>
                </c:pt>
                <c:pt idx="21815" formatCode="General">
                  <c:v>-0.31430998533064503</c:v>
                </c:pt>
                <c:pt idx="21816" formatCode="General">
                  <c:v>-0.29300810882867101</c:v>
                </c:pt>
                <c:pt idx="21817" formatCode="General">
                  <c:v>-0.27134246572863102</c:v>
                </c:pt>
                <c:pt idx="21818" formatCode="General">
                  <c:v>-0.249632125475482</c:v>
                </c:pt>
                <c:pt idx="21819" formatCode="General">
                  <c:v>-0.22852565674938999</c:v>
                </c:pt>
                <c:pt idx="21820" formatCode="General">
                  <c:v>-0.20945051718480701</c:v>
                </c:pt>
                <c:pt idx="21821" formatCode="General">
                  <c:v>-0.19419706503352499</c:v>
                </c:pt>
                <c:pt idx="21822" formatCode="General">
                  <c:v>-0.183536518238333</c:v>
                </c:pt>
                <c:pt idx="21823" formatCode="General">
                  <c:v>-0.17676090273764899</c:v>
                </c:pt>
                <c:pt idx="21824" formatCode="General">
                  <c:v>-0.17306400398004099</c:v>
                </c:pt>
                <c:pt idx="21825" formatCode="General">
                  <c:v>-0.172055380900135</c:v>
                </c:pt>
                <c:pt idx="21826" formatCode="General">
                  <c:v>-0.173584955945778</c:v>
                </c:pt>
                <c:pt idx="21827" formatCode="General">
                  <c:v>-0.17724327424136399</c:v>
                </c:pt>
                <c:pt idx="21828" formatCode="General">
                  <c:v>-0.18220166584640901</c:v>
                </c:pt>
                <c:pt idx="21829" formatCode="General">
                  <c:v>-0.18725940674379099</c:v>
                </c:pt>
                <c:pt idx="21830" formatCode="General">
                  <c:v>-0.19137341535686</c:v>
                </c:pt>
                <c:pt idx="21831" formatCode="General">
                  <c:v>-0.193595601200962</c:v>
                </c:pt>
                <c:pt idx="21832" formatCode="General">
                  <c:v>-0.193177640140136</c:v>
                </c:pt>
                <c:pt idx="21833" formatCode="General">
                  <c:v>-0.19049170480430799</c:v>
                </c:pt>
                <c:pt idx="21834" formatCode="General">
                  <c:v>-0.18536491275532299</c:v>
                </c:pt>
                <c:pt idx="21835" formatCode="General">
                  <c:v>-0.17821338025472</c:v>
                </c:pt>
                <c:pt idx="21836" formatCode="General">
                  <c:v>-0.16986085645576901</c:v>
                </c:pt>
                <c:pt idx="21837" formatCode="General">
                  <c:v>-0.15981100092202</c:v>
                </c:pt>
                <c:pt idx="21838" formatCode="General">
                  <c:v>-0.148165523172612</c:v>
                </c:pt>
                <c:pt idx="21839" formatCode="General">
                  <c:v>-0.135246269861274</c:v>
                </c:pt>
                <c:pt idx="21840" formatCode="General">
                  <c:v>-0.120426770117532</c:v>
                </c:pt>
                <c:pt idx="21841" formatCode="General">
                  <c:v>-0.103277874091533</c:v>
                </c:pt>
                <c:pt idx="21842" formatCode="General">
                  <c:v>-8.4120574723324806E-2</c:v>
                </c:pt>
                <c:pt idx="21843" formatCode="General">
                  <c:v>-6.3593368250507099E-2</c:v>
                </c:pt>
                <c:pt idx="21844" formatCode="General">
                  <c:v>-4.2408147708914601E-2</c:v>
                </c:pt>
                <c:pt idx="21845" formatCode="General">
                  <c:v>-2.1449060346365501E-2</c:v>
                </c:pt>
                <c:pt idx="21846" formatCode="General">
                  <c:v>-1.7053315754375999E-3</c:v>
                </c:pt>
                <c:pt idx="21847" formatCode="General">
                  <c:v>1.6714729251098001E-2</c:v>
                </c:pt>
                <c:pt idx="21848" formatCode="General">
                  <c:v>3.39393361804688E-2</c:v>
                </c:pt>
                <c:pt idx="21849" formatCode="General">
                  <c:v>4.9567809677098902E-2</c:v>
                </c:pt>
                <c:pt idx="21850" formatCode="General">
                  <c:v>6.2504458868945498E-2</c:v>
                </c:pt>
                <c:pt idx="21851" formatCode="General">
                  <c:v>7.1733266186777001E-2</c:v>
                </c:pt>
                <c:pt idx="21852" formatCode="General">
                  <c:v>7.6774522498582506E-2</c:v>
                </c:pt>
                <c:pt idx="21853" formatCode="General">
                  <c:v>7.7446013887272194E-2</c:v>
                </c:pt>
                <c:pt idx="21854" formatCode="General">
                  <c:v>7.4555206725342105E-2</c:v>
                </c:pt>
                <c:pt idx="21855" formatCode="General">
                  <c:v>6.9690750994198303E-2</c:v>
                </c:pt>
                <c:pt idx="21856" formatCode="General">
                  <c:v>6.4854803457968804E-2</c:v>
                </c:pt>
                <c:pt idx="21857" formatCode="General">
                  <c:v>6.0988737806667102E-2</c:v>
                </c:pt>
                <c:pt idx="21858" formatCode="General">
                  <c:v>5.7890232271515303E-2</c:v>
                </c:pt>
                <c:pt idx="21859" formatCode="General">
                  <c:v>5.6412976131467299E-2</c:v>
                </c:pt>
                <c:pt idx="21860" formatCode="General">
                  <c:v>5.7482833165469698E-2</c:v>
                </c:pt>
                <c:pt idx="21861" formatCode="General">
                  <c:v>6.1373122672635401E-2</c:v>
                </c:pt>
                <c:pt idx="21862" formatCode="General">
                  <c:v>6.8283492388119205E-2</c:v>
                </c:pt>
                <c:pt idx="21863" formatCode="General">
                  <c:v>7.8756438766665104E-2</c:v>
                </c:pt>
                <c:pt idx="21864" formatCode="General">
                  <c:v>9.27027745437983E-2</c:v>
                </c:pt>
                <c:pt idx="21865" formatCode="General">
                  <c:v>0.10869779842661299</c:v>
                </c:pt>
                <c:pt idx="21866" formatCode="General">
                  <c:v>0.12545865395577699</c:v>
                </c:pt>
                <c:pt idx="21867" formatCode="General">
                  <c:v>0.14150751446417301</c:v>
                </c:pt>
                <c:pt idx="21868" formatCode="General">
                  <c:v>0.156577205934813</c:v>
                </c:pt>
                <c:pt idx="21869" formatCode="General">
                  <c:v>0.17138614049877399</c:v>
                </c:pt>
                <c:pt idx="21870" formatCode="General">
                  <c:v>0.185781700630442</c:v>
                </c:pt>
                <c:pt idx="21871" formatCode="General">
                  <c:v>0.198844279106248</c:v>
                </c:pt>
                <c:pt idx="21872" formatCode="General">
                  <c:v>0.209404703174185</c:v>
                </c:pt>
                <c:pt idx="21873" formatCode="General">
                  <c:v>0.21762101644871801</c:v>
                </c:pt>
                <c:pt idx="21874" formatCode="General">
                  <c:v>0.223692120659399</c:v>
                </c:pt>
                <c:pt idx="21875" formatCode="General">
                  <c:v>0.228591348443865</c:v>
                </c:pt>
                <c:pt idx="21876" formatCode="General">
                  <c:v>0.23343347356340999</c:v>
                </c:pt>
                <c:pt idx="21877" formatCode="General">
                  <c:v>0.237329155957925</c:v>
                </c:pt>
                <c:pt idx="21878" formatCode="General">
                  <c:v>0.23940230518541999</c:v>
                </c:pt>
                <c:pt idx="21879" formatCode="General">
                  <c:v>0.24027218853131299</c:v>
                </c:pt>
                <c:pt idx="21880" formatCode="General">
                  <c:v>0.24013001072658299</c:v>
                </c:pt>
                <c:pt idx="21881" formatCode="General">
                  <c:v>0.23787930870705301</c:v>
                </c:pt>
                <c:pt idx="21882" formatCode="General">
                  <c:v>0.23365444742963801</c:v>
                </c:pt>
                <c:pt idx="21883" formatCode="General">
                  <c:v>0.227631863807264</c:v>
                </c:pt>
                <c:pt idx="21884" formatCode="General">
                  <c:v>0.22082762113757301</c:v>
                </c:pt>
                <c:pt idx="21885" formatCode="General">
                  <c:v>0.21401281274369499</c:v>
                </c:pt>
                <c:pt idx="21886" formatCode="General">
                  <c:v>0.207501169933622</c:v>
                </c:pt>
                <c:pt idx="21887" formatCode="General">
                  <c:v>0.20246483907486301</c:v>
                </c:pt>
                <c:pt idx="21888" formatCode="General">
                  <c:v>0.19909536410223899</c:v>
                </c:pt>
                <c:pt idx="21889" formatCode="General">
                  <c:v>0.19795634940700799</c:v>
                </c:pt>
                <c:pt idx="21890" formatCode="General">
                  <c:v>0.19913766857694101</c:v>
                </c:pt>
                <c:pt idx="21891" formatCode="General">
                  <c:v>0.201823825273556</c:v>
                </c:pt>
                <c:pt idx="21892" formatCode="General">
                  <c:v>0.206183343643526</c:v>
                </c:pt>
                <c:pt idx="21893" formatCode="General">
                  <c:v>0.21237119702577001</c:v>
                </c:pt>
                <c:pt idx="21894" formatCode="General">
                  <c:v>0.21907031821249401</c:v>
                </c:pt>
                <c:pt idx="21895" formatCode="General">
                  <c:v>0.225538498148525</c:v>
                </c:pt>
                <c:pt idx="21896" formatCode="General">
                  <c:v>0.23241164576346801</c:v>
                </c:pt>
                <c:pt idx="21897" formatCode="General">
                  <c:v>0.23953216534869501</c:v>
                </c:pt>
                <c:pt idx="21898" formatCode="General">
                  <c:v>0.24647330040674101</c:v>
                </c:pt>
                <c:pt idx="21899" formatCode="General">
                  <c:v>0.25255990185965299</c:v>
                </c:pt>
                <c:pt idx="21900" formatCode="General">
                  <c:v>0.25761471310315198</c:v>
                </c:pt>
                <c:pt idx="21901" formatCode="General">
                  <c:v>0.26229589335925102</c:v>
                </c:pt>
                <c:pt idx="21902" formatCode="General">
                  <c:v>0.26695879888448998</c:v>
                </c:pt>
                <c:pt idx="21903" formatCode="General">
                  <c:v>0.27191110771543098</c:v>
                </c:pt>
                <c:pt idx="21904" formatCode="General">
                  <c:v>0.27724620985954701</c:v>
                </c:pt>
                <c:pt idx="21905" formatCode="General">
                  <c:v>0.28287384490821699</c:v>
                </c:pt>
                <c:pt idx="21906" formatCode="General">
                  <c:v>0.28790434556005101</c:v>
                </c:pt>
                <c:pt idx="21907" formatCode="General">
                  <c:v>0.29162426999059399</c:v>
                </c:pt>
                <c:pt idx="21908" formatCode="General">
                  <c:v>0.293383236719652</c:v>
                </c:pt>
                <c:pt idx="21909" formatCode="General">
                  <c:v>0.29275133677492299</c:v>
                </c:pt>
                <c:pt idx="21910" formatCode="General">
                  <c:v>0.29005698717726702</c:v>
                </c:pt>
                <c:pt idx="21911" formatCode="General">
                  <c:v>0.28555335580449498</c:v>
                </c:pt>
                <c:pt idx="21912" formatCode="General">
                  <c:v>0.28019816286981297</c:v>
                </c:pt>
                <c:pt idx="21913" formatCode="General">
                  <c:v>0.27512800920771702</c:v>
                </c:pt>
                <c:pt idx="21914" formatCode="General">
                  <c:v>0.26988573413210498</c:v>
                </c:pt>
                <c:pt idx="21915" formatCode="General">
                  <c:v>0.26376725356313002</c:v>
                </c:pt>
                <c:pt idx="21916" formatCode="General">
                  <c:v>0.25823568445772799</c:v>
                </c:pt>
                <c:pt idx="21917" formatCode="General">
                  <c:v>0.25475368583189001</c:v>
                </c:pt>
                <c:pt idx="21918" formatCode="General">
                  <c:v>0.25290225396514199</c:v>
                </c:pt>
                <c:pt idx="21919" formatCode="General">
                  <c:v>0.25170659256801697</c:v>
                </c:pt>
                <c:pt idx="21920" formatCode="General">
                  <c:v>0.25051602561583802</c:v>
                </c:pt>
                <c:pt idx="21921" formatCode="General">
                  <c:v>0.249510275940548</c:v>
                </c:pt>
                <c:pt idx="21922" formatCode="General">
                  <c:v>0.248293850613823</c:v>
                </c:pt>
                <c:pt idx="21923" formatCode="General">
                  <c:v>0.24658296673098801</c:v>
                </c:pt>
                <c:pt idx="21924" formatCode="General">
                  <c:v>0.245239427699255</c:v>
                </c:pt>
                <c:pt idx="21925" formatCode="General">
                  <c:v>0.24446792222550801</c:v>
                </c:pt>
                <c:pt idx="21926" formatCode="General">
                  <c:v>0.24461513231755599</c:v>
                </c:pt>
                <c:pt idx="21927" formatCode="General">
                  <c:v>0.246569297449551</c:v>
                </c:pt>
                <c:pt idx="21928" formatCode="General">
                  <c:v>0.251470531770704</c:v>
                </c:pt>
                <c:pt idx="21929" formatCode="General">
                  <c:v>0.25997670149968599</c:v>
                </c:pt>
                <c:pt idx="21930" formatCode="General">
                  <c:v>0.271169677425388</c:v>
                </c:pt>
                <c:pt idx="21931" formatCode="General">
                  <c:v>0.28387502947340698</c:v>
                </c:pt>
                <c:pt idx="21932" formatCode="General">
                  <c:v>0.29656197912712201</c:v>
                </c:pt>
                <c:pt idx="21933" formatCode="General">
                  <c:v>0.30769663312675599</c:v>
                </c:pt>
                <c:pt idx="21934" formatCode="General">
                  <c:v>0.31661613756275098</c:v>
                </c:pt>
                <c:pt idx="21935" formatCode="General">
                  <c:v>0.32277105457916</c:v>
                </c:pt>
                <c:pt idx="21936" formatCode="General">
                  <c:v>0.32626195427010601</c:v>
                </c:pt>
                <c:pt idx="21937" formatCode="General">
                  <c:v>0.32743097679015098</c:v>
                </c:pt>
                <c:pt idx="21938" formatCode="General">
                  <c:v>0.32597416809152702</c:v>
                </c:pt>
                <c:pt idx="21939" formatCode="General">
                  <c:v>0.32191527872596498</c:v>
                </c:pt>
                <c:pt idx="21940" formatCode="General">
                  <c:v>0.31574171938032602</c:v>
                </c:pt>
                <c:pt idx="21941" formatCode="General">
                  <c:v>0.30827069742691998</c:v>
                </c:pt>
                <c:pt idx="21942" formatCode="General">
                  <c:v>0.30002266544379902</c:v>
                </c:pt>
                <c:pt idx="21943" formatCode="General">
                  <c:v>0.29097319432819402</c:v>
                </c:pt>
                <c:pt idx="21944" formatCode="General">
                  <c:v>0.28160782713394999</c:v>
                </c:pt>
                <c:pt idx="21945" formatCode="General">
                  <c:v>0.27284750971094901</c:v>
                </c:pt>
                <c:pt idx="21946" formatCode="General">
                  <c:v>0.26559134613912</c:v>
                </c:pt>
                <c:pt idx="21947" formatCode="General">
                  <c:v>0.25989923966065698</c:v>
                </c:pt>
                <c:pt idx="21948" formatCode="General">
                  <c:v>0.254359705478094</c:v>
                </c:pt>
                <c:pt idx="21949" formatCode="General">
                  <c:v>0.24875330878374799</c:v>
                </c:pt>
                <c:pt idx="21950" formatCode="General">
                  <c:v>0.244101895167047</c:v>
                </c:pt>
                <c:pt idx="21951" formatCode="General">
                  <c:v>0.24023437496894801</c:v>
                </c:pt>
                <c:pt idx="21952" formatCode="General">
                  <c:v>0.23618544795369201</c:v>
                </c:pt>
                <c:pt idx="21953" formatCode="General">
                  <c:v>0.23127808451405901</c:v>
                </c:pt>
                <c:pt idx="21954" formatCode="General">
                  <c:v>0.22574113079744601</c:v>
                </c:pt>
                <c:pt idx="21955" formatCode="General">
                  <c:v>0.22069256246990099</c:v>
                </c:pt>
                <c:pt idx="21956" formatCode="General">
                  <c:v>0.21751400408972599</c:v>
                </c:pt>
                <c:pt idx="21957" formatCode="General">
                  <c:v>0.21672018321481101</c:v>
                </c:pt>
                <c:pt idx="21958" formatCode="General">
                  <c:v>0.217815308014746</c:v>
                </c:pt>
                <c:pt idx="21959" formatCode="General">
                  <c:v>0.21917957597540799</c:v>
                </c:pt>
                <c:pt idx="21960" formatCode="General">
                  <c:v>0.22104138147004199</c:v>
                </c:pt>
                <c:pt idx="21961" formatCode="General">
                  <c:v>0.22502465247474401</c:v>
                </c:pt>
                <c:pt idx="21962" formatCode="General">
                  <c:v>0.230101888573118</c:v>
                </c:pt>
                <c:pt idx="21963" formatCode="General">
                  <c:v>0.23595544007368299</c:v>
                </c:pt>
                <c:pt idx="21964" formatCode="General">
                  <c:v>0.24380785720388701</c:v>
                </c:pt>
                <c:pt idx="21965" formatCode="General">
                  <c:v>0.25393401765330198</c:v>
                </c:pt>
                <c:pt idx="21966" formatCode="General">
                  <c:v>0.26558239504324299</c:v>
                </c:pt>
                <c:pt idx="21967" formatCode="General">
                  <c:v>0.27708447285646098</c:v>
                </c:pt>
                <c:pt idx="21968" formatCode="General">
                  <c:v>0.28674649531774898</c:v>
                </c:pt>
                <c:pt idx="21969" formatCode="General">
                  <c:v>0.294351118643638</c:v>
                </c:pt>
                <c:pt idx="21970" formatCode="General">
                  <c:v>0.30051031578503401</c:v>
                </c:pt>
                <c:pt idx="21971" formatCode="General">
                  <c:v>0.30503197567829099</c:v>
                </c:pt>
                <c:pt idx="21972" formatCode="General">
                  <c:v>0.30699010020503797</c:v>
                </c:pt>
                <c:pt idx="21973" formatCode="General">
                  <c:v>0.30514098766528402</c:v>
                </c:pt>
                <c:pt idx="21974" formatCode="General">
                  <c:v>0.299313445742589</c:v>
                </c:pt>
                <c:pt idx="21975" formatCode="General">
                  <c:v>0.29068881380116401</c:v>
                </c:pt>
                <c:pt idx="21976" formatCode="General">
                  <c:v>0.28019524649546801</c:v>
                </c:pt>
                <c:pt idx="21977" formatCode="General">
                  <c:v>0.26886184325094897</c:v>
                </c:pt>
                <c:pt idx="21978" formatCode="General">
                  <c:v>0.257486316497546</c:v>
                </c:pt>
                <c:pt idx="21979" formatCode="General">
                  <c:v>0.24585187682725201</c:v>
                </c:pt>
                <c:pt idx="21980" formatCode="General">
                  <c:v>0.23434904953109201</c:v>
                </c:pt>
                <c:pt idx="21981" formatCode="General">
                  <c:v>0.22350400356018199</c:v>
                </c:pt>
                <c:pt idx="21982" formatCode="General">
                  <c:v>0.21396040903907901</c:v>
                </c:pt>
                <c:pt idx="21983" formatCode="General">
                  <c:v>0.20626526435557199</c:v>
                </c:pt>
                <c:pt idx="21984" formatCode="General">
                  <c:v>0.19956118137427001</c:v>
                </c:pt>
                <c:pt idx="21985" formatCode="General">
                  <c:v>0.19299008902728201</c:v>
                </c:pt>
                <c:pt idx="21986" formatCode="General">
                  <c:v>0.187000211733065</c:v>
                </c:pt>
                <c:pt idx="21987" formatCode="General">
                  <c:v>0.18205991903138199</c:v>
                </c:pt>
                <c:pt idx="21988" formatCode="General">
                  <c:v>0.17771871338893999</c:v>
                </c:pt>
                <c:pt idx="21989" formatCode="General">
                  <c:v>0.173655090762355</c:v>
                </c:pt>
                <c:pt idx="21990" formatCode="General">
                  <c:v>0.170509830679617</c:v>
                </c:pt>
                <c:pt idx="21991" formatCode="General">
                  <c:v>0.168589155517884</c:v>
                </c:pt>
                <c:pt idx="21992" formatCode="General">
                  <c:v>0.16767475061075901</c:v>
                </c:pt>
                <c:pt idx="21993" formatCode="General">
                  <c:v>0.16788399922509301</c:v>
                </c:pt>
                <c:pt idx="21994" formatCode="General">
                  <c:v>0.169199759344145</c:v>
                </c:pt>
                <c:pt idx="21995" formatCode="General">
                  <c:v>0.17125111604023399</c:v>
                </c:pt>
                <c:pt idx="21996" formatCode="General">
                  <c:v>0.173310396956628</c:v>
                </c:pt>
                <c:pt idx="21997" formatCode="General">
                  <c:v>0.174178986240421</c:v>
                </c:pt>
                <c:pt idx="21998" formatCode="General">
                  <c:v>0.173034213478545</c:v>
                </c:pt>
                <c:pt idx="21999" formatCode="General">
                  <c:v>0.16982186473061101</c:v>
                </c:pt>
                <c:pt idx="22000" formatCode="General">
                  <c:v>0.16460745239688701</c:v>
                </c:pt>
                <c:pt idx="22001" formatCode="General">
                  <c:v>0.157407229922884</c:v>
                </c:pt>
                <c:pt idx="22002" formatCode="General">
                  <c:v>0.148016807124421</c:v>
                </c:pt>
                <c:pt idx="22003" formatCode="General">
                  <c:v>0.13689666505100001</c:v>
                </c:pt>
                <c:pt idx="22004" formatCode="General">
                  <c:v>0.124246276808193</c:v>
                </c:pt>
                <c:pt idx="22005" formatCode="General">
                  <c:v>0.11047194670419801</c:v>
                </c:pt>
                <c:pt idx="22006" formatCode="General">
                  <c:v>9.6148315470781898E-2</c:v>
                </c:pt>
                <c:pt idx="22007" formatCode="General">
                  <c:v>8.1773228886628205E-2</c:v>
                </c:pt>
                <c:pt idx="22008" formatCode="General">
                  <c:v>6.8899184749642906E-2</c:v>
                </c:pt>
                <c:pt idx="22009" formatCode="General">
                  <c:v>5.8338503423707097E-2</c:v>
                </c:pt>
                <c:pt idx="22010" formatCode="General">
                  <c:v>4.94276189416855E-2</c:v>
                </c:pt>
                <c:pt idx="22011" formatCode="General">
                  <c:v>4.1642793741305903E-2</c:v>
                </c:pt>
                <c:pt idx="22012" formatCode="General">
                  <c:v>3.5046558906211903E-2</c:v>
                </c:pt>
                <c:pt idx="22013" formatCode="General">
                  <c:v>2.9618008120819401E-2</c:v>
                </c:pt>
                <c:pt idx="22014" formatCode="General">
                  <c:v>2.4950503373230098E-2</c:v>
                </c:pt>
                <c:pt idx="22015" formatCode="General">
                  <c:v>2.0544617152116501E-2</c:v>
                </c:pt>
                <c:pt idx="22016" formatCode="General">
                  <c:v>1.6414328323049499E-2</c:v>
                </c:pt>
                <c:pt idx="22017" formatCode="General">
                  <c:v>1.3246373006658801E-2</c:v>
                </c:pt>
                <c:pt idx="22018" formatCode="General">
                  <c:v>1.11509884265346E-2</c:v>
                </c:pt>
                <c:pt idx="22019" formatCode="General">
                  <c:v>9.3083225931462604E-3</c:v>
                </c:pt>
                <c:pt idx="22020" formatCode="General">
                  <c:v>6.91739009871771E-3</c:v>
                </c:pt>
                <c:pt idx="22021" formatCode="General">
                  <c:v>3.3861878290287798E-3</c:v>
                </c:pt>
                <c:pt idx="22022" formatCode="General">
                  <c:v>-9.2267836476435296E-4</c:v>
                </c:pt>
                <c:pt idx="22023" formatCode="General">
                  <c:v>-4.8130662798135599E-3</c:v>
                </c:pt>
                <c:pt idx="22024" formatCode="General">
                  <c:v>-8.9777206380700497E-3</c:v>
                </c:pt>
                <c:pt idx="22025" formatCode="General">
                  <c:v>-1.55217411617902E-2</c:v>
                </c:pt>
                <c:pt idx="22026" formatCode="General">
                  <c:v>-2.4691564448768698E-2</c:v>
                </c:pt>
                <c:pt idx="22027" formatCode="General">
                  <c:v>-3.5616577907838697E-2</c:v>
                </c:pt>
                <c:pt idx="22028" formatCode="General">
                  <c:v>-4.80089779704852E-2</c:v>
                </c:pt>
                <c:pt idx="22029" formatCode="General">
                  <c:v>-6.1407725252168401E-2</c:v>
                </c:pt>
                <c:pt idx="22030" formatCode="General">
                  <c:v>-7.4697809747810595E-2</c:v>
                </c:pt>
                <c:pt idx="22031" formatCode="General">
                  <c:v>-8.5989592102982196E-2</c:v>
                </c:pt>
                <c:pt idx="22032" formatCode="General">
                  <c:v>-9.4685724783390601E-2</c:v>
                </c:pt>
                <c:pt idx="22033" formatCode="General">
                  <c:v>-0.10202436309082</c:v>
                </c:pt>
                <c:pt idx="22034" formatCode="General">
                  <c:v>-0.10845967544408699</c:v>
                </c:pt>
                <c:pt idx="22035" formatCode="General">
                  <c:v>-0.113684672986903</c:v>
                </c:pt>
                <c:pt idx="22036" formatCode="General">
                  <c:v>-0.117990870838796</c:v>
                </c:pt>
                <c:pt idx="22037" formatCode="General">
                  <c:v>-0.122174256690255</c:v>
                </c:pt>
                <c:pt idx="22038" formatCode="General">
                  <c:v>-0.12689290281146101</c:v>
                </c:pt>
                <c:pt idx="22039" formatCode="General">
                  <c:v>-0.13223232101919</c:v>
                </c:pt>
                <c:pt idx="22040" formatCode="General">
                  <c:v>-0.13808902725449801</c:v>
                </c:pt>
                <c:pt idx="22041" formatCode="General">
                  <c:v>-0.14395819612350999</c:v>
                </c:pt>
                <c:pt idx="22042" formatCode="General">
                  <c:v>-0.14754267566426699</c:v>
                </c:pt>
                <c:pt idx="22043" formatCode="General">
                  <c:v>-0.148028856264495</c:v>
                </c:pt>
                <c:pt idx="22044" formatCode="General">
                  <c:v>-0.14808837802550201</c:v>
                </c:pt>
                <c:pt idx="22045" formatCode="General">
                  <c:v>-0.14928123662355</c:v>
                </c:pt>
                <c:pt idx="22046" formatCode="General">
                  <c:v>-0.15128872648667999</c:v>
                </c:pt>
                <c:pt idx="22047" formatCode="General">
                  <c:v>-0.154330372713891</c:v>
                </c:pt>
                <c:pt idx="22048" formatCode="General">
                  <c:v>-0.15895638907319901</c:v>
                </c:pt>
                <c:pt idx="22049" formatCode="General">
                  <c:v>-0.16403254387900701</c:v>
                </c:pt>
                <c:pt idx="22050" formatCode="General">
                  <c:v>-0.16829271913212701</c:v>
                </c:pt>
                <c:pt idx="22051" formatCode="General">
                  <c:v>-0.17228855875176699</c:v>
                </c:pt>
                <c:pt idx="22052" formatCode="General">
                  <c:v>-0.17654906710412999</c:v>
                </c:pt>
                <c:pt idx="22053" formatCode="General">
                  <c:v>-0.181036506071824</c:v>
                </c:pt>
                <c:pt idx="22054" formatCode="General">
                  <c:v>-0.18415859224155801</c:v>
                </c:pt>
                <c:pt idx="22055" formatCode="General">
                  <c:v>-0.18537675251824501</c:v>
                </c:pt>
                <c:pt idx="22056" formatCode="General">
                  <c:v>-0.18646059668668299</c:v>
                </c:pt>
                <c:pt idx="22057" formatCode="General">
                  <c:v>-0.18821104383199</c:v>
                </c:pt>
                <c:pt idx="22058" formatCode="General">
                  <c:v>-0.189863249935601</c:v>
                </c:pt>
                <c:pt idx="22059" formatCode="General">
                  <c:v>-0.19146283160009001</c:v>
                </c:pt>
                <c:pt idx="22060" formatCode="General">
                  <c:v>-0.19331304117745801</c:v>
                </c:pt>
                <c:pt idx="22061" formatCode="General">
                  <c:v>-0.19528804204796499</c:v>
                </c:pt>
                <c:pt idx="22062" formatCode="General">
                  <c:v>-0.19651780892272599</c:v>
                </c:pt>
                <c:pt idx="22063" formatCode="General">
                  <c:v>-0.19638130492796699</c:v>
                </c:pt>
                <c:pt idx="22064" formatCode="General">
                  <c:v>-0.195454964372312</c:v>
                </c:pt>
                <c:pt idx="22065" formatCode="General">
                  <c:v>-0.193812161394637</c:v>
                </c:pt>
                <c:pt idx="22066" formatCode="General">
                  <c:v>-0.192216402806616</c:v>
                </c:pt>
                <c:pt idx="22067" formatCode="General">
                  <c:v>-0.19184519926893101</c:v>
                </c:pt>
                <c:pt idx="22068" formatCode="General">
                  <c:v>-0.192200556817997</c:v>
                </c:pt>
                <c:pt idx="22069" formatCode="General">
                  <c:v>-0.19304513660755601</c:v>
                </c:pt>
                <c:pt idx="22070" formatCode="General">
                  <c:v>-0.19519196386085499</c:v>
                </c:pt>
                <c:pt idx="22071" formatCode="General">
                  <c:v>-0.19863573939177301</c:v>
                </c:pt>
                <c:pt idx="22072" formatCode="General">
                  <c:v>-0.203202769353791</c:v>
                </c:pt>
                <c:pt idx="22073" formatCode="General">
                  <c:v>-0.20895638449149101</c:v>
                </c:pt>
                <c:pt idx="22074" formatCode="General">
                  <c:v>-0.21591098985063401</c:v>
                </c:pt>
                <c:pt idx="22075" formatCode="General">
                  <c:v>-0.223870676182061</c:v>
                </c:pt>
                <c:pt idx="22076" formatCode="General">
                  <c:v>-0.232270944543914</c:v>
                </c:pt>
                <c:pt idx="22077" formatCode="General">
                  <c:v>-0.240844145222638</c:v>
                </c:pt>
                <c:pt idx="22078" formatCode="General">
                  <c:v>-0.25020644052297902</c:v>
                </c:pt>
                <c:pt idx="22079" formatCode="General">
                  <c:v>-0.26046605966458197</c:v>
                </c:pt>
                <c:pt idx="22080" formatCode="General">
                  <c:v>-0.27127926631863503</c:v>
                </c:pt>
                <c:pt idx="22081" formatCode="General">
                  <c:v>-0.28170219998802698</c:v>
                </c:pt>
                <c:pt idx="22082" formatCode="General">
                  <c:v>-0.29082349752600001</c:v>
                </c:pt>
                <c:pt idx="22083" formatCode="General">
                  <c:v>-0.29987088159390402</c:v>
                </c:pt>
                <c:pt idx="22084" formatCode="General">
                  <c:v>-0.30935968407671599</c:v>
                </c:pt>
                <c:pt idx="22085" formatCode="General">
                  <c:v>-0.31800403452290599</c:v>
                </c:pt>
                <c:pt idx="22086" formatCode="General">
                  <c:v>-0.32501318139556801</c:v>
                </c:pt>
                <c:pt idx="22087" formatCode="General">
                  <c:v>-0.33056538289269499</c:v>
                </c:pt>
                <c:pt idx="22088" formatCode="General">
                  <c:v>-0.33460754414002503</c:v>
                </c:pt>
                <c:pt idx="22089" formatCode="General">
                  <c:v>-0.33693847125033699</c:v>
                </c:pt>
                <c:pt idx="22090" formatCode="General">
                  <c:v>-0.33772223502843701</c:v>
                </c:pt>
                <c:pt idx="22091" formatCode="General">
                  <c:v>-0.33685496688681899</c:v>
                </c:pt>
                <c:pt idx="22092" formatCode="General">
                  <c:v>-0.33465826751649702</c:v>
                </c:pt>
                <c:pt idx="22093" formatCode="General">
                  <c:v>-0.33267315932519298</c:v>
                </c:pt>
                <c:pt idx="22094" formatCode="General">
                  <c:v>-0.332154280078575</c:v>
                </c:pt>
                <c:pt idx="22095" formatCode="General">
                  <c:v>-0.33267706660712698</c:v>
                </c:pt>
                <c:pt idx="22096" formatCode="General">
                  <c:v>-0.33366415165049002</c:v>
                </c:pt>
                <c:pt idx="22097" formatCode="General">
                  <c:v>-0.33397263731781002</c:v>
                </c:pt>
                <c:pt idx="22098" formatCode="General">
                  <c:v>-0.33232215696637502</c:v>
                </c:pt>
                <c:pt idx="22099" formatCode="General">
                  <c:v>-0.32887657240853502</c:v>
                </c:pt>
                <c:pt idx="22100" formatCode="General">
                  <c:v>-0.323636156418593</c:v>
                </c:pt>
                <c:pt idx="22101" formatCode="General">
                  <c:v>-0.31620097734491898</c:v>
                </c:pt>
                <c:pt idx="22102" formatCode="General">
                  <c:v>-0.30693361255196899</c:v>
                </c:pt>
                <c:pt idx="22103" formatCode="General">
                  <c:v>-0.29663542275182397</c:v>
                </c:pt>
                <c:pt idx="22104" formatCode="General">
                  <c:v>-0.286100883768447</c:v>
                </c:pt>
                <c:pt idx="22105" formatCode="General">
                  <c:v>-0.27684742670045198</c:v>
                </c:pt>
                <c:pt idx="22106" formatCode="General">
                  <c:v>-0.27078503101190698</c:v>
                </c:pt>
                <c:pt idx="22107" formatCode="General">
                  <c:v>-0.26716737020312198</c:v>
                </c:pt>
                <c:pt idx="22108" formatCode="General">
                  <c:v>-0.26435887146979198</c:v>
                </c:pt>
                <c:pt idx="22109" formatCode="General">
                  <c:v>-0.26245915185270402</c:v>
                </c:pt>
                <c:pt idx="22110" formatCode="General">
                  <c:v>-0.26220729090648598</c:v>
                </c:pt>
                <c:pt idx="22111" formatCode="General">
                  <c:v>-0.26410131302231499</c:v>
                </c:pt>
                <c:pt idx="22112" formatCode="General">
                  <c:v>-0.26833299649880399</c:v>
                </c:pt>
                <c:pt idx="22113" formatCode="General">
                  <c:v>-0.272867854406597</c:v>
                </c:pt>
                <c:pt idx="22114" formatCode="General">
                  <c:v>-0.275288811466818</c:v>
                </c:pt>
                <c:pt idx="22115" formatCode="General">
                  <c:v>-0.27593333622129601</c:v>
                </c:pt>
                <c:pt idx="22116" formatCode="General">
                  <c:v>-0.275201245518439</c:v>
                </c:pt>
                <c:pt idx="22117" formatCode="General">
                  <c:v>-0.274111458454809</c:v>
                </c:pt>
                <c:pt idx="22118" formatCode="General">
                  <c:v>-0.27530100465305002</c:v>
                </c:pt>
                <c:pt idx="22119" formatCode="General">
                  <c:v>-0.27924908835180301</c:v>
                </c:pt>
                <c:pt idx="22120" formatCode="General">
                  <c:v>-0.284861179932557</c:v>
                </c:pt>
                <c:pt idx="22121" formatCode="General">
                  <c:v>-0.29208278271208399</c:v>
                </c:pt>
                <c:pt idx="22122" formatCode="General">
                  <c:v>-0.300683066627912</c:v>
                </c:pt>
                <c:pt idx="22123" formatCode="General">
                  <c:v>-0.30985452656699702</c:v>
                </c:pt>
                <c:pt idx="22124" formatCode="General">
                  <c:v>-0.31864479385074901</c:v>
                </c:pt>
                <c:pt idx="22125" formatCode="General">
                  <c:v>-0.326356113986359</c:v>
                </c:pt>
                <c:pt idx="22126" formatCode="General">
                  <c:v>-0.33281783479018801</c:v>
                </c:pt>
                <c:pt idx="22127" formatCode="General">
                  <c:v>-0.33845674481581101</c:v>
                </c:pt>
                <c:pt idx="22128" formatCode="General">
                  <c:v>-0.34413251142401702</c:v>
                </c:pt>
                <c:pt idx="22129" formatCode="General">
                  <c:v>-0.35031829858555802</c:v>
                </c:pt>
                <c:pt idx="22130" formatCode="General">
                  <c:v>-0.35628496843822499</c:v>
                </c:pt>
                <c:pt idx="22131" formatCode="General">
                  <c:v>-0.36058819119069502</c:v>
                </c:pt>
                <c:pt idx="22132" formatCode="General">
                  <c:v>-0.36341240873970299</c:v>
                </c:pt>
                <c:pt idx="22133" formatCode="General">
                  <c:v>-0.36456384129845398</c:v>
                </c:pt>
                <c:pt idx="22134" formatCode="General">
                  <c:v>-0.36248298627540898</c:v>
                </c:pt>
                <c:pt idx="22135" formatCode="General">
                  <c:v>-0.35745546445970999</c:v>
                </c:pt>
                <c:pt idx="22136" formatCode="General">
                  <c:v>-0.350774647609704</c:v>
                </c:pt>
                <c:pt idx="22137" formatCode="General">
                  <c:v>-0.34261758916537899</c:v>
                </c:pt>
                <c:pt idx="22138" formatCode="General">
                  <c:v>-0.33311766405030302</c:v>
                </c:pt>
                <c:pt idx="22139" formatCode="General">
                  <c:v>-0.32273558163057697</c:v>
                </c:pt>
                <c:pt idx="22140" formatCode="General">
                  <c:v>-0.31128746123753898</c:v>
                </c:pt>
                <c:pt idx="22141" formatCode="General">
                  <c:v>-0.298584767946728</c:v>
                </c:pt>
                <c:pt idx="22142" formatCode="General">
                  <c:v>-0.28417760803435799</c:v>
                </c:pt>
                <c:pt idx="22143" formatCode="General">
                  <c:v>-0.26784911962319802</c:v>
                </c:pt>
                <c:pt idx="22144" formatCode="General">
                  <c:v>-0.25065725578015402</c:v>
                </c:pt>
                <c:pt idx="22145" formatCode="General">
                  <c:v>-0.23436548924643699</c:v>
                </c:pt>
                <c:pt idx="22146" formatCode="General">
                  <c:v>-0.22023209691270801</c:v>
                </c:pt>
                <c:pt idx="22147" formatCode="General">
                  <c:v>-0.20859169982862899</c:v>
                </c:pt>
                <c:pt idx="22148" formatCode="General">
                  <c:v>-0.198288574811154</c:v>
                </c:pt>
                <c:pt idx="22149" formatCode="General">
                  <c:v>-0.18811690255114599</c:v>
                </c:pt>
                <c:pt idx="22150" formatCode="General">
                  <c:v>-0.178592497022629</c:v>
                </c:pt>
                <c:pt idx="22151" formatCode="General">
                  <c:v>-0.17035985501284201</c:v>
                </c:pt>
                <c:pt idx="22152" formatCode="General">
                  <c:v>-0.163442160945969</c:v>
                </c:pt>
                <c:pt idx="22153" formatCode="General">
                  <c:v>-0.15761175829968799</c:v>
                </c:pt>
                <c:pt idx="22154" formatCode="General">
                  <c:v>-0.15312404489463799</c:v>
                </c:pt>
                <c:pt idx="22155" formatCode="General">
                  <c:v>-0.15037245082228001</c:v>
                </c:pt>
                <c:pt idx="22156" formatCode="General">
                  <c:v>-0.149596382603883</c:v>
                </c:pt>
                <c:pt idx="22157" formatCode="General">
                  <c:v>-0.15033191046749</c:v>
                </c:pt>
                <c:pt idx="22158" formatCode="General">
                  <c:v>-0.15137573844978</c:v>
                </c:pt>
                <c:pt idx="22159" formatCode="General">
                  <c:v>-0.15209416996643599</c:v>
                </c:pt>
                <c:pt idx="22160" formatCode="General">
                  <c:v>-0.15276807959865801</c:v>
                </c:pt>
                <c:pt idx="22161" formatCode="General">
                  <c:v>-0.15414942148236299</c:v>
                </c:pt>
                <c:pt idx="22162" formatCode="General">
                  <c:v>-0.15717182564457799</c:v>
                </c:pt>
                <c:pt idx="22163" formatCode="General">
                  <c:v>-0.161550450367487</c:v>
                </c:pt>
                <c:pt idx="22164" formatCode="General">
                  <c:v>-0.16586156256916501</c:v>
                </c:pt>
                <c:pt idx="22165" formatCode="General">
                  <c:v>-0.16977188381386699</c:v>
                </c:pt>
                <c:pt idx="22166" formatCode="General">
                  <c:v>-0.17343772143609301</c:v>
                </c:pt>
                <c:pt idx="22167" formatCode="General">
                  <c:v>-0.176886207107253</c:v>
                </c:pt>
                <c:pt idx="22168" formatCode="General">
                  <c:v>-0.18031560568657001</c:v>
                </c:pt>
                <c:pt idx="22169" formatCode="General">
                  <c:v>-0.183496330063981</c:v>
                </c:pt>
                <c:pt idx="22170" formatCode="General">
                  <c:v>-0.18594128930380199</c:v>
                </c:pt>
                <c:pt idx="22171" formatCode="General">
                  <c:v>-0.187964657391644</c:v>
                </c:pt>
                <c:pt idx="22172" formatCode="General">
                  <c:v>-0.189558113790638</c:v>
                </c:pt>
                <c:pt idx="22173" formatCode="General">
                  <c:v>-0.19018634157921999</c:v>
                </c:pt>
                <c:pt idx="22174" formatCode="General">
                  <c:v>-0.189144976613214</c:v>
                </c:pt>
                <c:pt idx="22175" formatCode="General">
                  <c:v>-0.18598634755704199</c:v>
                </c:pt>
                <c:pt idx="22176" formatCode="General">
                  <c:v>-0.18084160029559601</c:v>
                </c:pt>
                <c:pt idx="22177" formatCode="General">
                  <c:v>-0.17386758586501599</c:v>
                </c:pt>
                <c:pt idx="22178" formatCode="General">
                  <c:v>-0.16567254981485199</c:v>
                </c:pt>
                <c:pt idx="22179" formatCode="General">
                  <c:v>-0.156950979117773</c:v>
                </c:pt>
                <c:pt idx="22180" formatCode="General">
                  <c:v>-0.14817851403392501</c:v>
                </c:pt>
                <c:pt idx="22181" formatCode="General">
                  <c:v>-0.139288400386614</c:v>
                </c:pt>
                <c:pt idx="22182" formatCode="General">
                  <c:v>-0.130182518803277</c:v>
                </c:pt>
                <c:pt idx="22183" formatCode="General">
                  <c:v>-0.120944332377328</c:v>
                </c:pt>
                <c:pt idx="22184" formatCode="General">
                  <c:v>-0.111201832047415</c:v>
                </c:pt>
                <c:pt idx="22185" formatCode="General">
                  <c:v>-9.9610336567878405E-2</c:v>
                </c:pt>
                <c:pt idx="22186" formatCode="General">
                  <c:v>-8.5799870776109302E-2</c:v>
                </c:pt>
                <c:pt idx="22187" formatCode="General">
                  <c:v>-7.1626205273463195E-2</c:v>
                </c:pt>
                <c:pt idx="22188" formatCode="General">
                  <c:v>-5.8260861925041298E-2</c:v>
                </c:pt>
                <c:pt idx="22189" formatCode="General">
                  <c:v>-4.5418385894343501E-2</c:v>
                </c:pt>
                <c:pt idx="22190" formatCode="General">
                  <c:v>-3.3531207666456501E-2</c:v>
                </c:pt>
                <c:pt idx="22191" formatCode="General">
                  <c:v>-2.3129175783263099E-2</c:v>
                </c:pt>
                <c:pt idx="22192" formatCode="General">
                  <c:v>-1.44124133298053E-2</c:v>
                </c:pt>
                <c:pt idx="22193" formatCode="General">
                  <c:v>-7.9116265033486802E-3</c:v>
                </c:pt>
                <c:pt idx="22194" formatCode="General">
                  <c:v>-3.9694674760864601E-3</c:v>
                </c:pt>
                <c:pt idx="22195" formatCode="General">
                  <c:v>-2.2698244701205399E-3</c:v>
                </c:pt>
                <c:pt idx="22196" formatCode="General">
                  <c:v>-1.90559052692661E-3</c:v>
                </c:pt>
                <c:pt idx="22197" formatCode="General">
                  <c:v>-3.10444412183893E-3</c:v>
                </c:pt>
                <c:pt idx="22198" formatCode="General">
                  <c:v>-6.0683592927504E-3</c:v>
                </c:pt>
                <c:pt idx="22199" formatCode="General">
                  <c:v>-9.7959666512709102E-3</c:v>
                </c:pt>
                <c:pt idx="22200" formatCode="General">
                  <c:v>-1.35399532669744E-2</c:v>
                </c:pt>
                <c:pt idx="22201" formatCode="General">
                  <c:v>-1.67011326701814E-2</c:v>
                </c:pt>
                <c:pt idx="22202" formatCode="General">
                  <c:v>-1.8393942384007201E-2</c:v>
                </c:pt>
                <c:pt idx="22203" formatCode="General">
                  <c:v>-1.8546156939363401E-2</c:v>
                </c:pt>
                <c:pt idx="22204" formatCode="General">
                  <c:v>-1.7746194374158499E-2</c:v>
                </c:pt>
                <c:pt idx="22205" formatCode="General">
                  <c:v>-1.58365801502948E-2</c:v>
                </c:pt>
                <c:pt idx="22206" formatCode="General">
                  <c:v>-1.28987712535678E-2</c:v>
                </c:pt>
                <c:pt idx="22207" formatCode="General">
                  <c:v>-8.2632235154754506E-3</c:v>
                </c:pt>
                <c:pt idx="22208" formatCode="General">
                  <c:v>-9.8205619495058999E-4</c:v>
                </c:pt>
                <c:pt idx="22209" formatCode="General">
                  <c:v>8.3892282875908906E-3</c:v>
                </c:pt>
                <c:pt idx="22210" formatCode="General">
                  <c:v>1.8937376168184701E-2</c:v>
                </c:pt>
                <c:pt idx="22211" formatCode="General">
                  <c:v>2.9354736098504398E-2</c:v>
                </c:pt>
                <c:pt idx="22212" formatCode="General">
                  <c:v>3.8962292489222401E-2</c:v>
                </c:pt>
                <c:pt idx="22213" formatCode="General">
                  <c:v>4.7943608925422397E-2</c:v>
                </c:pt>
                <c:pt idx="22214" formatCode="General">
                  <c:v>5.6187899112567899E-2</c:v>
                </c:pt>
                <c:pt idx="22215" formatCode="General">
                  <c:v>6.4185541712943606E-2</c:v>
                </c:pt>
                <c:pt idx="22216" formatCode="General">
                  <c:v>7.26333012951976E-2</c:v>
                </c:pt>
                <c:pt idx="22217" formatCode="General">
                  <c:v>8.1465774441735694E-2</c:v>
                </c:pt>
                <c:pt idx="22218" formatCode="General">
                  <c:v>8.9820827702331199E-2</c:v>
                </c:pt>
                <c:pt idx="22219" formatCode="General">
                  <c:v>9.7828501264543899E-2</c:v>
                </c:pt>
                <c:pt idx="22220" formatCode="General">
                  <c:v>0.10540111219413099</c:v>
                </c:pt>
                <c:pt idx="22221" formatCode="General">
                  <c:v>0.110685800237353</c:v>
                </c:pt>
                <c:pt idx="22222" formatCode="General">
                  <c:v>0.11292937430215499</c:v>
                </c:pt>
                <c:pt idx="22223" formatCode="General">
                  <c:v>0.112575405988983</c:v>
                </c:pt>
                <c:pt idx="22224" formatCode="General">
                  <c:v>0.109865162571122</c:v>
                </c:pt>
                <c:pt idx="22225" formatCode="General">
                  <c:v>0.104795290873826</c:v>
                </c:pt>
                <c:pt idx="22226" formatCode="General">
                  <c:v>9.7066461434220097E-2</c:v>
                </c:pt>
                <c:pt idx="22227" formatCode="General">
                  <c:v>8.7053435801881102E-2</c:v>
                </c:pt>
                <c:pt idx="22228" formatCode="General">
                  <c:v>7.5282196856599898E-2</c:v>
                </c:pt>
                <c:pt idx="22229" formatCode="General">
                  <c:v>6.23983778732837E-2</c:v>
                </c:pt>
                <c:pt idx="22230" formatCode="General">
                  <c:v>5.00223861588436E-2</c:v>
                </c:pt>
                <c:pt idx="22231" formatCode="General">
                  <c:v>3.8833498140929103E-2</c:v>
                </c:pt>
                <c:pt idx="22232" formatCode="General">
                  <c:v>2.8554681440585799E-2</c:v>
                </c:pt>
                <c:pt idx="22233" formatCode="General">
                  <c:v>1.9374839799682301E-2</c:v>
                </c:pt>
                <c:pt idx="22234" formatCode="General">
                  <c:v>1.17847286712792E-2</c:v>
                </c:pt>
                <c:pt idx="22235" formatCode="General">
                  <c:v>6.2863146388824802E-3</c:v>
                </c:pt>
                <c:pt idx="22236" formatCode="General">
                  <c:v>3.30893380096742E-3</c:v>
                </c:pt>
                <c:pt idx="22237" formatCode="General">
                  <c:v>3.0265157847657901E-3</c:v>
                </c:pt>
                <c:pt idx="22238" formatCode="General">
                  <c:v>5.6200478837642402E-3</c:v>
                </c:pt>
                <c:pt idx="22239" formatCode="General">
                  <c:v>1.0484575161576099E-2</c:v>
                </c:pt>
                <c:pt idx="22240" formatCode="General">
                  <c:v>1.6475263248578301E-2</c:v>
                </c:pt>
                <c:pt idx="22241" formatCode="General">
                  <c:v>2.2836869886413501E-2</c:v>
                </c:pt>
                <c:pt idx="22242" formatCode="General">
                  <c:v>2.9442991984909E-2</c:v>
                </c:pt>
                <c:pt idx="22243" formatCode="General">
                  <c:v>3.6381618465099401E-2</c:v>
                </c:pt>
                <c:pt idx="22244" formatCode="General">
                  <c:v>4.4626054285900101E-2</c:v>
                </c:pt>
                <c:pt idx="22245" formatCode="General">
                  <c:v>5.4441994914085301E-2</c:v>
                </c:pt>
                <c:pt idx="22246" formatCode="General">
                  <c:v>6.41222789265668E-2</c:v>
                </c:pt>
                <c:pt idx="22247" formatCode="General">
                  <c:v>7.2602849976335301E-2</c:v>
                </c:pt>
                <c:pt idx="22248" formatCode="General">
                  <c:v>7.9119532550726901E-2</c:v>
                </c:pt>
                <c:pt idx="22249" formatCode="General">
                  <c:v>8.2807688593223905E-2</c:v>
                </c:pt>
                <c:pt idx="22250" formatCode="General">
                  <c:v>8.3228303124401701E-2</c:v>
                </c:pt>
                <c:pt idx="22251" formatCode="General">
                  <c:v>8.0522598570126197E-2</c:v>
                </c:pt>
                <c:pt idx="22252" formatCode="General">
                  <c:v>7.5505179712150802E-2</c:v>
                </c:pt>
                <c:pt idx="22253" formatCode="General">
                  <c:v>6.8788235317014307E-2</c:v>
                </c:pt>
                <c:pt idx="22254" formatCode="General">
                  <c:v>6.0389716030492001E-2</c:v>
                </c:pt>
                <c:pt idx="22255" formatCode="General">
                  <c:v>5.03810012355531E-2</c:v>
                </c:pt>
                <c:pt idx="22256" formatCode="General">
                  <c:v>3.9991449533455597E-2</c:v>
                </c:pt>
                <c:pt idx="22257" formatCode="General">
                  <c:v>3.0520780308937699E-2</c:v>
                </c:pt>
                <c:pt idx="22258" formatCode="General">
                  <c:v>2.2574484203451699E-2</c:v>
                </c:pt>
                <c:pt idx="22259" formatCode="General">
                  <c:v>1.7082519843524501E-2</c:v>
                </c:pt>
                <c:pt idx="22260" formatCode="General">
                  <c:v>1.4061736725282801E-2</c:v>
                </c:pt>
                <c:pt idx="22261" formatCode="General">
                  <c:v>1.3589659536878599E-2</c:v>
                </c:pt>
                <c:pt idx="22262" formatCode="General">
                  <c:v>1.5789833295116001E-2</c:v>
                </c:pt>
                <c:pt idx="22263" formatCode="General">
                  <c:v>1.9909299979199501E-2</c:v>
                </c:pt>
                <c:pt idx="22264" formatCode="General">
                  <c:v>2.45304625368871E-2</c:v>
                </c:pt>
                <c:pt idx="22265" formatCode="General">
                  <c:v>2.8314078190679201E-2</c:v>
                </c:pt>
                <c:pt idx="22266" formatCode="General">
                  <c:v>3.04106087692914E-2</c:v>
                </c:pt>
                <c:pt idx="22267" formatCode="General">
                  <c:v>3.12614439613845E-2</c:v>
                </c:pt>
                <c:pt idx="22268" formatCode="General">
                  <c:v>3.2371321314364099E-2</c:v>
                </c:pt>
                <c:pt idx="22269" formatCode="General">
                  <c:v>3.4067541785628999E-2</c:v>
                </c:pt>
                <c:pt idx="22270" formatCode="General">
                  <c:v>3.6425178800089698E-2</c:v>
                </c:pt>
                <c:pt idx="22271" formatCode="General">
                  <c:v>3.9867934748046001E-2</c:v>
                </c:pt>
                <c:pt idx="22272" formatCode="General">
                  <c:v>4.4993971471210398E-2</c:v>
                </c:pt>
                <c:pt idx="22273" formatCode="General">
                  <c:v>5.2019964351916401E-2</c:v>
                </c:pt>
                <c:pt idx="22274" formatCode="General">
                  <c:v>6.1049600853625798E-2</c:v>
                </c:pt>
                <c:pt idx="22275" formatCode="General">
                  <c:v>7.1252718193048403E-2</c:v>
                </c:pt>
                <c:pt idx="22276" formatCode="General">
                  <c:v>8.1058269328845203E-2</c:v>
                </c:pt>
                <c:pt idx="22277" formatCode="General">
                  <c:v>9.05763154655575E-2</c:v>
                </c:pt>
                <c:pt idx="22278" formatCode="General">
                  <c:v>9.9522190537060906E-2</c:v>
                </c:pt>
                <c:pt idx="22279" formatCode="General">
                  <c:v>0.10720807553990699</c:v>
                </c:pt>
                <c:pt idx="22280" formatCode="General">
                  <c:v>0.113782716089757</c:v>
                </c:pt>
                <c:pt idx="22281" formatCode="General">
                  <c:v>0.119753562136245</c:v>
                </c:pt>
                <c:pt idx="22282" formatCode="General">
                  <c:v>0.12587149151671001</c:v>
                </c:pt>
                <c:pt idx="22283" formatCode="General">
                  <c:v>0.13200567577983099</c:v>
                </c:pt>
                <c:pt idx="22284" formatCode="General">
                  <c:v>0.13770437728312701</c:v>
                </c:pt>
                <c:pt idx="22285" formatCode="General">
                  <c:v>0.143060142190719</c:v>
                </c:pt>
                <c:pt idx="22286" formatCode="General">
                  <c:v>0.14811737264109601</c:v>
                </c:pt>
                <c:pt idx="22287" formatCode="General">
                  <c:v>0.15325043475413599</c:v>
                </c:pt>
                <c:pt idx="22288" formatCode="General">
                  <c:v>0.15886358645954901</c:v>
                </c:pt>
                <c:pt idx="22289" formatCode="General">
                  <c:v>0.16398015698867499</c:v>
                </c:pt>
                <c:pt idx="22290" formatCode="General">
                  <c:v>0.16759188762632601</c:v>
                </c:pt>
                <c:pt idx="22291" formatCode="General">
                  <c:v>0.170281348174396</c:v>
                </c:pt>
                <c:pt idx="22292" formatCode="General">
                  <c:v>0.17394369128631099</c:v>
                </c:pt>
                <c:pt idx="22293" formatCode="General">
                  <c:v>0.17920566933422999</c:v>
                </c:pt>
                <c:pt idx="22294" formatCode="General">
                  <c:v>0.184956154776138</c:v>
                </c:pt>
                <c:pt idx="22295" formatCode="General">
                  <c:v>0.19128962947639999</c:v>
                </c:pt>
                <c:pt idx="22296" formatCode="General">
                  <c:v>0.198053712800736</c:v>
                </c:pt>
                <c:pt idx="22297" formatCode="General">
                  <c:v>0.20338137968991599</c:v>
                </c:pt>
                <c:pt idx="22298" formatCode="General">
                  <c:v>0.205664034575509</c:v>
                </c:pt>
                <c:pt idx="22299" formatCode="General">
                  <c:v>0.20524835449263701</c:v>
                </c:pt>
                <c:pt idx="22300" formatCode="General">
                  <c:v>0.20302438553191601</c:v>
                </c:pt>
                <c:pt idx="22301" formatCode="General">
                  <c:v>0.19841306155824501</c:v>
                </c:pt>
                <c:pt idx="22302" formatCode="General">
                  <c:v>0.190925891704645</c:v>
                </c:pt>
                <c:pt idx="22303" formatCode="General">
                  <c:v>0.18160062815035299</c:v>
                </c:pt>
                <c:pt idx="22304" formatCode="General">
                  <c:v>0.171454491747699</c:v>
                </c:pt>
                <c:pt idx="22305" formatCode="General">
                  <c:v>0.1611879830007</c:v>
                </c:pt>
                <c:pt idx="22306" formatCode="General">
                  <c:v>0.15057031016355599</c:v>
                </c:pt>
                <c:pt idx="22307" formatCode="General">
                  <c:v>0.13956667073479501</c:v>
                </c:pt>
                <c:pt idx="22308" formatCode="General">
                  <c:v>0.12886084844385801</c:v>
                </c:pt>
                <c:pt idx="22309" formatCode="General">
                  <c:v>0.118869651534</c:v>
                </c:pt>
                <c:pt idx="22310" formatCode="General">
                  <c:v>0.11008092101049501</c:v>
                </c:pt>
                <c:pt idx="22311" formatCode="General">
                  <c:v>0.102529427269339</c:v>
                </c:pt>
                <c:pt idx="22312" formatCode="General">
                  <c:v>9.6192714194905604E-2</c:v>
                </c:pt>
                <c:pt idx="22313" formatCode="General">
                  <c:v>9.0975815931621198E-2</c:v>
                </c:pt>
                <c:pt idx="22314" formatCode="General">
                  <c:v>8.6262878631792897E-2</c:v>
                </c:pt>
                <c:pt idx="22315" formatCode="General">
                  <c:v>8.1807304505630299E-2</c:v>
                </c:pt>
                <c:pt idx="22316" formatCode="General">
                  <c:v>7.8645666906732303E-2</c:v>
                </c:pt>
                <c:pt idx="22317" formatCode="General">
                  <c:v>7.7567152746457493E-2</c:v>
                </c:pt>
                <c:pt idx="22318" formatCode="General">
                  <c:v>7.9231924360768993E-2</c:v>
                </c:pt>
                <c:pt idx="22319" formatCode="General">
                  <c:v>8.3925061933364395E-2</c:v>
                </c:pt>
                <c:pt idx="22320" formatCode="General">
                  <c:v>9.1381376053072005E-2</c:v>
                </c:pt>
                <c:pt idx="22321" formatCode="General">
                  <c:v>9.9594932571890102E-2</c:v>
                </c:pt>
                <c:pt idx="22322" formatCode="General">
                  <c:v>0.10707121309215401</c:v>
                </c:pt>
                <c:pt idx="22323" formatCode="General">
                  <c:v>0.11374433846984899</c:v>
                </c:pt>
                <c:pt idx="22324" formatCode="General">
                  <c:v>0.119631915426818</c:v>
                </c:pt>
                <c:pt idx="22325" formatCode="General">
                  <c:v>0.12545643428234901</c:v>
                </c:pt>
                <c:pt idx="22326" formatCode="General">
                  <c:v>0.13110782876818</c:v>
                </c:pt>
                <c:pt idx="22327" formatCode="General">
                  <c:v>0.13603465063964701</c:v>
                </c:pt>
                <c:pt idx="22328" formatCode="General">
                  <c:v>0.139202683844871</c:v>
                </c:pt>
                <c:pt idx="22329" formatCode="General">
                  <c:v>0.14002407652117699</c:v>
                </c:pt>
                <c:pt idx="22330" formatCode="General">
                  <c:v>0.140000453320547</c:v>
                </c:pt>
                <c:pt idx="22331" formatCode="General">
                  <c:v>0.140059619072608</c:v>
                </c:pt>
                <c:pt idx="22332" formatCode="General">
                  <c:v>0.13958426548223299</c:v>
                </c:pt>
                <c:pt idx="22333" formatCode="General">
                  <c:v>0.13896140061433901</c:v>
                </c:pt>
                <c:pt idx="22334" formatCode="General">
                  <c:v>0.13907621842728099</c:v>
                </c:pt>
                <c:pt idx="22335" formatCode="General">
                  <c:v>0.13948496765329299</c:v>
                </c:pt>
                <c:pt idx="22336" formatCode="General">
                  <c:v>0.139497557459272</c:v>
                </c:pt>
                <c:pt idx="22337" formatCode="General">
                  <c:v>0.13888848392356501</c:v>
                </c:pt>
                <c:pt idx="22338" formatCode="General">
                  <c:v>0.13740614086863601</c:v>
                </c:pt>
                <c:pt idx="22339" formatCode="General">
                  <c:v>0.134769310295386</c:v>
                </c:pt>
                <c:pt idx="22340" formatCode="General">
                  <c:v>0.13131202720759599</c:v>
                </c:pt>
                <c:pt idx="22341" formatCode="General">
                  <c:v>0.12750915661710799</c:v>
                </c:pt>
                <c:pt idx="22342" formatCode="General">
                  <c:v>0.12350687915351399</c:v>
                </c:pt>
                <c:pt idx="22343" formatCode="General">
                  <c:v>0.119413440448214</c:v>
                </c:pt>
                <c:pt idx="22344" formatCode="General">
                  <c:v>0.11529708348290001</c:v>
                </c:pt>
                <c:pt idx="22345" formatCode="General">
                  <c:v>0.11216332306018501</c:v>
                </c:pt>
                <c:pt idx="22346" formatCode="General">
                  <c:v>0.11073949485897901</c:v>
                </c:pt>
                <c:pt idx="22347" formatCode="General">
                  <c:v>0.110469271640325</c:v>
                </c:pt>
                <c:pt idx="22348" formatCode="General">
                  <c:v>0.111195358087421</c:v>
                </c:pt>
                <c:pt idx="22349" formatCode="General">
                  <c:v>0.11215839783161401</c:v>
                </c:pt>
                <c:pt idx="22350" formatCode="General">
                  <c:v>0.11306425084588401</c:v>
                </c:pt>
                <c:pt idx="22351" formatCode="General">
                  <c:v>0.114823878655018</c:v>
                </c:pt>
                <c:pt idx="22352" formatCode="General">
                  <c:v>0.117335376309749</c:v>
                </c:pt>
                <c:pt idx="22353" formatCode="General">
                  <c:v>0.119943714836901</c:v>
                </c:pt>
                <c:pt idx="22354" formatCode="General">
                  <c:v>0.12214919554035999</c:v>
                </c:pt>
                <c:pt idx="22355" formatCode="General">
                  <c:v>0.123483415612385</c:v>
                </c:pt>
                <c:pt idx="22356" formatCode="General">
                  <c:v>0.124513277776055</c:v>
                </c:pt>
                <c:pt idx="22357" formatCode="General">
                  <c:v>0.12655964529729399</c:v>
                </c:pt>
                <c:pt idx="22358" formatCode="General">
                  <c:v>0.13012883528849301</c:v>
                </c:pt>
                <c:pt idx="22359" formatCode="General">
                  <c:v>0.134187487496296</c:v>
                </c:pt>
                <c:pt idx="22360" formatCode="General">
                  <c:v>0.13780428604167799</c:v>
                </c:pt>
                <c:pt idx="22361" formatCode="General">
                  <c:v>0.141223764943749</c:v>
                </c:pt>
                <c:pt idx="22362" formatCode="General">
                  <c:v>0.143995741877329</c:v>
                </c:pt>
                <c:pt idx="22363" formatCode="General">
                  <c:v>0.14649595521203199</c:v>
                </c:pt>
                <c:pt idx="22364" formatCode="General">
                  <c:v>0.15007534666082101</c:v>
                </c:pt>
                <c:pt idx="22365" formatCode="General">
                  <c:v>0.15413127167330901</c:v>
                </c:pt>
                <c:pt idx="22366" formatCode="General">
                  <c:v>0.15800153689955701</c:v>
                </c:pt>
                <c:pt idx="22367" formatCode="General">
                  <c:v>0.16184144626618499</c:v>
                </c:pt>
                <c:pt idx="22368" formatCode="General">
                  <c:v>0.165123345059869</c:v>
                </c:pt>
                <c:pt idx="22369" formatCode="General">
                  <c:v>0.16750839825142499</c:v>
                </c:pt>
                <c:pt idx="22370" formatCode="General">
                  <c:v>0.16855461489721801</c:v>
                </c:pt>
                <c:pt idx="22371" formatCode="General">
                  <c:v>0.16834628405866001</c:v>
                </c:pt>
                <c:pt idx="22372" formatCode="General">
                  <c:v>0.16771588411157301</c:v>
                </c:pt>
                <c:pt idx="22373" formatCode="General">
                  <c:v>0.16686430275794401</c:v>
                </c:pt>
                <c:pt idx="22374" formatCode="General">
                  <c:v>0.16563150818053701</c:v>
                </c:pt>
                <c:pt idx="22375" formatCode="General">
                  <c:v>0.16358550434493899</c:v>
                </c:pt>
                <c:pt idx="22376" formatCode="General">
                  <c:v>0.16076614305456699</c:v>
                </c:pt>
                <c:pt idx="22377" formatCode="General">
                  <c:v>0.157560072621036</c:v>
                </c:pt>
                <c:pt idx="22378" formatCode="General">
                  <c:v>0.15475148687544299</c:v>
                </c:pt>
                <c:pt idx="22379" formatCode="General">
                  <c:v>0.152953692138797</c:v>
                </c:pt>
                <c:pt idx="22380" formatCode="General">
                  <c:v>0.15086691626668</c:v>
                </c:pt>
                <c:pt idx="22381" formatCode="General">
                  <c:v>0.14784363538381501</c:v>
                </c:pt>
                <c:pt idx="22382" formatCode="General">
                  <c:v>0.14416614295656399</c:v>
                </c:pt>
                <c:pt idx="22383" formatCode="General">
                  <c:v>0.139278509764687</c:v>
                </c:pt>
                <c:pt idx="22384" formatCode="General">
                  <c:v>0.13322835861036</c:v>
                </c:pt>
                <c:pt idx="22385" formatCode="General">
                  <c:v>0.12726453944428601</c:v>
                </c:pt>
                <c:pt idx="22386" formatCode="General">
                  <c:v>0.122032016204093</c:v>
                </c:pt>
                <c:pt idx="22387" formatCode="General">
                  <c:v>0.11827912896279801</c:v>
                </c:pt>
                <c:pt idx="22388" formatCode="General">
                  <c:v>0.1164355316538</c:v>
                </c:pt>
                <c:pt idx="22389" formatCode="General">
                  <c:v>0.115145687774678</c:v>
                </c:pt>
                <c:pt idx="22390" formatCode="General">
                  <c:v>0.113555572163081</c:v>
                </c:pt>
                <c:pt idx="22391" formatCode="General">
                  <c:v>0.112012084538271</c:v>
                </c:pt>
                <c:pt idx="22392" formatCode="General">
                  <c:v>0.110755275468298</c:v>
                </c:pt>
                <c:pt idx="22393" formatCode="General">
                  <c:v>0.10964961006316</c:v>
                </c:pt>
                <c:pt idx="22394" formatCode="General">
                  <c:v>0.108578761454159</c:v>
                </c:pt>
                <c:pt idx="22395" formatCode="General">
                  <c:v>0.108267741897148</c:v>
                </c:pt>
                <c:pt idx="22396" formatCode="General">
                  <c:v>0.10922455097091301</c:v>
                </c:pt>
                <c:pt idx="22397" formatCode="General">
                  <c:v>0.111248299029472</c:v>
                </c:pt>
                <c:pt idx="22398" formatCode="General">
                  <c:v>0.11412804765651401</c:v>
                </c:pt>
                <c:pt idx="22399" formatCode="General">
                  <c:v>0.11704318177324</c:v>
                </c:pt>
                <c:pt idx="22400" formatCode="General">
                  <c:v>0.11940232716621001</c:v>
                </c:pt>
                <c:pt idx="22401" formatCode="General">
                  <c:v>0.121376881769027</c:v>
                </c:pt>
                <c:pt idx="22402" formatCode="General">
                  <c:v>0.122434478745665</c:v>
                </c:pt>
                <c:pt idx="22403" formatCode="General">
                  <c:v>0.122636282165537</c:v>
                </c:pt>
                <c:pt idx="22404" formatCode="General">
                  <c:v>0.122458260723662</c:v>
                </c:pt>
                <c:pt idx="22405" formatCode="General">
                  <c:v>0.121887576191504</c:v>
                </c:pt>
                <c:pt idx="22406" formatCode="General">
                  <c:v>0.12011037556880901</c:v>
                </c:pt>
                <c:pt idx="22407" formatCode="General">
                  <c:v>0.116186329376213</c:v>
                </c:pt>
                <c:pt idx="22408" formatCode="General">
                  <c:v>0.111158414945708</c:v>
                </c:pt>
                <c:pt idx="22409" formatCode="General">
                  <c:v>0.106087151427052</c:v>
                </c:pt>
                <c:pt idx="22410" formatCode="General">
                  <c:v>0.101073053877182</c:v>
                </c:pt>
                <c:pt idx="22411" formatCode="General">
                  <c:v>9.5386146624463305E-2</c:v>
                </c:pt>
                <c:pt idx="22412" formatCode="General">
                  <c:v>8.8222974659673298E-2</c:v>
                </c:pt>
                <c:pt idx="22413" formatCode="General">
                  <c:v>7.9736830097625E-2</c:v>
                </c:pt>
                <c:pt idx="22414" formatCode="General">
                  <c:v>7.0464444089622602E-2</c:v>
                </c:pt>
                <c:pt idx="22415" formatCode="General">
                  <c:v>6.1512599276000397E-2</c:v>
                </c:pt>
                <c:pt idx="22416" formatCode="General">
                  <c:v>5.3281176829502501E-2</c:v>
                </c:pt>
                <c:pt idx="22417" formatCode="General">
                  <c:v>4.44518886399662E-2</c:v>
                </c:pt>
                <c:pt idx="22418" formatCode="General">
                  <c:v>3.4705129565905303E-2</c:v>
                </c:pt>
                <c:pt idx="22419" formatCode="General">
                  <c:v>2.4971399769837602E-2</c:v>
                </c:pt>
                <c:pt idx="22420" formatCode="General">
                  <c:v>1.4586537563217299E-2</c:v>
                </c:pt>
                <c:pt idx="22421" formatCode="General">
                  <c:v>3.27358580365057E-3</c:v>
                </c:pt>
                <c:pt idx="22422" formatCode="General">
                  <c:v>-7.5264368050768403E-3</c:v>
                </c:pt>
                <c:pt idx="22423" formatCode="General">
                  <c:v>-1.6762561835809899E-2</c:v>
                </c:pt>
                <c:pt idx="22424" formatCode="General">
                  <c:v>-2.4830229084608801E-2</c:v>
                </c:pt>
                <c:pt idx="22425" formatCode="General">
                  <c:v>-3.2846403227752903E-2</c:v>
                </c:pt>
                <c:pt idx="22426" formatCode="General">
                  <c:v>-4.0796249729505699E-2</c:v>
                </c:pt>
                <c:pt idx="22427" formatCode="General">
                  <c:v>-4.7928282382807802E-2</c:v>
                </c:pt>
                <c:pt idx="22428" formatCode="General">
                  <c:v>-5.3911832177128999E-2</c:v>
                </c:pt>
                <c:pt idx="22429" formatCode="General">
                  <c:v>-5.8901297540889498E-2</c:v>
                </c:pt>
                <c:pt idx="22430" formatCode="General">
                  <c:v>-6.2051785446422099E-2</c:v>
                </c:pt>
                <c:pt idx="22431" formatCode="General">
                  <c:v>-6.2143005499717401E-2</c:v>
                </c:pt>
                <c:pt idx="22432" formatCode="General">
                  <c:v>-5.8930660460247197E-2</c:v>
                </c:pt>
                <c:pt idx="22433" formatCode="General">
                  <c:v>-5.4107832663454501E-2</c:v>
                </c:pt>
                <c:pt idx="22434" formatCode="General">
                  <c:v>-4.9350385332663498E-2</c:v>
                </c:pt>
                <c:pt idx="22435" formatCode="General">
                  <c:v>-4.5031780111400098E-2</c:v>
                </c:pt>
                <c:pt idx="22436" formatCode="General">
                  <c:v>-4.1974820861955697E-2</c:v>
                </c:pt>
                <c:pt idx="22437" formatCode="General">
                  <c:v>-4.0706615350645799E-2</c:v>
                </c:pt>
                <c:pt idx="22438" formatCode="General">
                  <c:v>-4.0930328673010899E-2</c:v>
                </c:pt>
                <c:pt idx="22439" formatCode="General">
                  <c:v>-4.1890933219490403E-2</c:v>
                </c:pt>
                <c:pt idx="22440" formatCode="General">
                  <c:v>-4.3466264304140197E-2</c:v>
                </c:pt>
                <c:pt idx="22441" formatCode="General">
                  <c:v>-4.6244054639792302E-2</c:v>
                </c:pt>
                <c:pt idx="22442" formatCode="General">
                  <c:v>-5.0241916902866501E-2</c:v>
                </c:pt>
                <c:pt idx="22443" formatCode="General">
                  <c:v>-5.4680944966107002E-2</c:v>
                </c:pt>
                <c:pt idx="22444" formatCode="General">
                  <c:v>-5.8726796914846197E-2</c:v>
                </c:pt>
                <c:pt idx="22445" formatCode="General">
                  <c:v>-6.2530427757184204E-2</c:v>
                </c:pt>
                <c:pt idx="22446" formatCode="General">
                  <c:v>-6.70652041749112E-2</c:v>
                </c:pt>
                <c:pt idx="22447" formatCode="General">
                  <c:v>-7.2994979940271001E-2</c:v>
                </c:pt>
                <c:pt idx="22448" formatCode="General">
                  <c:v>-8.08481664982552E-2</c:v>
                </c:pt>
                <c:pt idx="22449" formatCode="General">
                  <c:v>-8.9681299809918694E-2</c:v>
                </c:pt>
                <c:pt idx="22450" formatCode="General">
                  <c:v>-9.75477400554213E-2</c:v>
                </c:pt>
                <c:pt idx="22451" formatCode="General">
                  <c:v>-0.10352421865928201</c:v>
                </c:pt>
                <c:pt idx="22452" formatCode="General">
                  <c:v>-0.10687654626441601</c:v>
                </c:pt>
                <c:pt idx="22453" formatCode="General">
                  <c:v>-0.107782154183685</c:v>
                </c:pt>
                <c:pt idx="22454" formatCode="General">
                  <c:v>-0.107462337125992</c:v>
                </c:pt>
                <c:pt idx="22455" formatCode="General">
                  <c:v>-0.10738568502896099</c:v>
                </c:pt>
                <c:pt idx="22456" formatCode="General">
                  <c:v>-0.108261594949404</c:v>
                </c:pt>
                <c:pt idx="22457" formatCode="General">
                  <c:v>-0.110676406979637</c:v>
                </c:pt>
                <c:pt idx="22458" formatCode="General">
                  <c:v>-0.11584684828370299</c:v>
                </c:pt>
                <c:pt idx="22459" formatCode="General">
                  <c:v>-0.122212962634159</c:v>
                </c:pt>
                <c:pt idx="22460" formatCode="General">
                  <c:v>-0.12761792363320901</c:v>
                </c:pt>
                <c:pt idx="22461" formatCode="General">
                  <c:v>-0.13195814685624299</c:v>
                </c:pt>
                <c:pt idx="22462" formatCode="General">
                  <c:v>-0.135901343228336</c:v>
                </c:pt>
                <c:pt idx="22463" formatCode="General">
                  <c:v>-0.14057049556641901</c:v>
                </c:pt>
                <c:pt idx="22464" formatCode="General">
                  <c:v>-0.145676868028702</c:v>
                </c:pt>
                <c:pt idx="22465" formatCode="General">
                  <c:v>-0.150407995826978</c:v>
                </c:pt>
                <c:pt idx="22466" formatCode="General">
                  <c:v>-0.15473441623039</c:v>
                </c:pt>
                <c:pt idx="22467" formatCode="General">
                  <c:v>-0.15951850378294899</c:v>
                </c:pt>
                <c:pt idx="22468" formatCode="General">
                  <c:v>-0.165690452957788</c:v>
                </c:pt>
                <c:pt idx="22469" formatCode="General">
                  <c:v>-0.17282428436827099</c:v>
                </c:pt>
                <c:pt idx="22470" formatCode="General">
                  <c:v>-0.179789956274583</c:v>
                </c:pt>
                <c:pt idx="22471" formatCode="General">
                  <c:v>-0.185417102242382</c:v>
                </c:pt>
                <c:pt idx="22472" formatCode="General">
                  <c:v>-0.18888135594956301</c:v>
                </c:pt>
                <c:pt idx="22473" formatCode="General">
                  <c:v>-0.190017701069044</c:v>
                </c:pt>
                <c:pt idx="22474" formatCode="General">
                  <c:v>-0.189632070390609</c:v>
                </c:pt>
                <c:pt idx="22475" formatCode="General">
                  <c:v>-0.18925735620256401</c:v>
                </c:pt>
                <c:pt idx="22476" formatCode="General">
                  <c:v>-0.18987372022135501</c:v>
                </c:pt>
                <c:pt idx="22477" formatCode="General">
                  <c:v>-0.19125095657768201</c:v>
                </c:pt>
                <c:pt idx="22478" formatCode="General">
                  <c:v>-0.192764071297582</c:v>
                </c:pt>
                <c:pt idx="22479" formatCode="General">
                  <c:v>-0.19417322154481301</c:v>
                </c:pt>
                <c:pt idx="22480" formatCode="General">
                  <c:v>-0.195048003704833</c:v>
                </c:pt>
                <c:pt idx="22481" formatCode="General">
                  <c:v>-0.19458904628940801</c:v>
                </c:pt>
                <c:pt idx="22482" formatCode="General">
                  <c:v>-0.19317190709461499</c:v>
                </c:pt>
                <c:pt idx="22483" formatCode="General">
                  <c:v>-0.19142605990589101</c:v>
                </c:pt>
                <c:pt idx="22484" formatCode="General">
                  <c:v>-0.18866996310999201</c:v>
                </c:pt>
                <c:pt idx="22485" formatCode="General">
                  <c:v>-0.18495806002295301</c:v>
                </c:pt>
                <c:pt idx="22486" formatCode="General">
                  <c:v>-0.180095671118643</c:v>
                </c:pt>
                <c:pt idx="22487" formatCode="General">
                  <c:v>-0.17488802664526201</c:v>
                </c:pt>
                <c:pt idx="22488" formatCode="General">
                  <c:v>-0.17132454046364801</c:v>
                </c:pt>
                <c:pt idx="22489" formatCode="General">
                  <c:v>-0.169216735017755</c:v>
                </c:pt>
                <c:pt idx="22490" formatCode="General">
                  <c:v>-0.16805717009492699</c:v>
                </c:pt>
                <c:pt idx="22491" formatCode="General">
                  <c:v>-0.16747307480305501</c:v>
                </c:pt>
                <c:pt idx="22492" formatCode="General">
                  <c:v>-0.16689677143058099</c:v>
                </c:pt>
                <c:pt idx="22493" formatCode="General">
                  <c:v>-0.16657593559888501</c:v>
                </c:pt>
                <c:pt idx="22494" formatCode="General">
                  <c:v>-0.16684160726236399</c:v>
                </c:pt>
                <c:pt idx="22495" formatCode="General">
                  <c:v>-0.16774988642587799</c:v>
                </c:pt>
                <c:pt idx="22496" formatCode="General">
                  <c:v>-0.16863728624176999</c:v>
                </c:pt>
                <c:pt idx="22497" formatCode="General">
                  <c:v>-0.16920771314177199</c:v>
                </c:pt>
                <c:pt idx="22498" formatCode="General">
                  <c:v>-0.16979395374844999</c:v>
                </c:pt>
                <c:pt idx="22499" formatCode="General">
                  <c:v>-0.17079587163982399</c:v>
                </c:pt>
                <c:pt idx="22500" formatCode="General">
                  <c:v>-0.172267945733037</c:v>
                </c:pt>
                <c:pt idx="22501" formatCode="General">
                  <c:v>-0.173286845663953</c:v>
                </c:pt>
                <c:pt idx="22502" formatCode="General">
                  <c:v>-0.17270086082066299</c:v>
                </c:pt>
                <c:pt idx="22503" formatCode="General">
                  <c:v>-0.17066908962596899</c:v>
                </c:pt>
                <c:pt idx="22504" formatCode="General">
                  <c:v>-0.168985309881476</c:v>
                </c:pt>
                <c:pt idx="22505" formatCode="General">
                  <c:v>-0.168944308572126</c:v>
                </c:pt>
                <c:pt idx="22506" formatCode="General">
                  <c:v>-0.169779830290926</c:v>
                </c:pt>
                <c:pt idx="22507" formatCode="General">
                  <c:v>-0.16980353321194799</c:v>
                </c:pt>
                <c:pt idx="22508" formatCode="General">
                  <c:v>-0.16891517530437</c:v>
                </c:pt>
                <c:pt idx="22509" formatCode="General">
                  <c:v>-0.16751978107436399</c:v>
                </c:pt>
                <c:pt idx="22510" formatCode="General">
                  <c:v>-0.16565990014221499</c:v>
                </c:pt>
                <c:pt idx="22511" formatCode="General">
                  <c:v>-0.163456049849076</c:v>
                </c:pt>
                <c:pt idx="22512" formatCode="General">
                  <c:v>-0.16063728333029301</c:v>
                </c:pt>
                <c:pt idx="22513" formatCode="General">
                  <c:v>-0.15749614571102699</c:v>
                </c:pt>
                <c:pt idx="22514" formatCode="General">
                  <c:v>-0.15484090017118399</c:v>
                </c:pt>
                <c:pt idx="22515" formatCode="General">
                  <c:v>-0.15301916529266199</c:v>
                </c:pt>
                <c:pt idx="22516" formatCode="General">
                  <c:v>-0.151850124204543</c:v>
                </c:pt>
                <c:pt idx="22517" formatCode="General">
                  <c:v>-0.151077268569518</c:v>
                </c:pt>
                <c:pt idx="22518" formatCode="General">
                  <c:v>-0.150185413573583</c:v>
                </c:pt>
                <c:pt idx="22519" formatCode="General">
                  <c:v>-0.14830123448552399</c:v>
                </c:pt>
                <c:pt idx="22520" formatCode="General">
                  <c:v>-0.14512906560112801</c:v>
                </c:pt>
                <c:pt idx="22521" formatCode="General">
                  <c:v>-0.141737664920143</c:v>
                </c:pt>
                <c:pt idx="22522" formatCode="General">
                  <c:v>-0.14025477813787199</c:v>
                </c:pt>
                <c:pt idx="22523" formatCode="General">
                  <c:v>-0.14151142643103801</c:v>
                </c:pt>
                <c:pt idx="22524" formatCode="General">
                  <c:v>-0.14479661246499101</c:v>
                </c:pt>
                <c:pt idx="22525" formatCode="General">
                  <c:v>-0.15020662861289499</c:v>
                </c:pt>
                <c:pt idx="22526" formatCode="General">
                  <c:v>-0.15867930611091299</c:v>
                </c:pt>
                <c:pt idx="22527" formatCode="General">
                  <c:v>-0.16953177507658099</c:v>
                </c:pt>
                <c:pt idx="22528" formatCode="General">
                  <c:v>-0.18088102001333201</c:v>
                </c:pt>
                <c:pt idx="22529" formatCode="General">
                  <c:v>-0.192723428394317</c:v>
                </c:pt>
                <c:pt idx="22530" formatCode="General">
                  <c:v>-0.20510672817240599</c:v>
                </c:pt>
                <c:pt idx="22531" formatCode="General">
                  <c:v>-0.21668084326739501</c:v>
                </c:pt>
                <c:pt idx="22532" formatCode="General">
                  <c:v>-0.227152456448726</c:v>
                </c:pt>
                <c:pt idx="22533" formatCode="General">
                  <c:v>-0.23681056831085001</c:v>
                </c:pt>
                <c:pt idx="22534" formatCode="General">
                  <c:v>-0.245147039383697</c:v>
                </c:pt>
                <c:pt idx="22535" formatCode="General">
                  <c:v>-0.25151886787442301</c:v>
                </c:pt>
                <c:pt idx="22536" formatCode="General">
                  <c:v>-0.25630544441440001</c:v>
                </c:pt>
                <c:pt idx="22537" formatCode="General">
                  <c:v>-0.25997367739286398</c:v>
                </c:pt>
                <c:pt idx="22538" formatCode="General">
                  <c:v>-0.26228094140994201</c:v>
                </c:pt>
                <c:pt idx="22539" formatCode="General">
                  <c:v>-0.26308140868771601</c:v>
                </c:pt>
                <c:pt idx="22540" formatCode="General">
                  <c:v>-0.26275815364371002</c:v>
                </c:pt>
                <c:pt idx="22541" formatCode="General">
                  <c:v>-0.26204106384835002</c:v>
                </c:pt>
                <c:pt idx="22542" formatCode="General">
                  <c:v>-0.260744909491534</c:v>
                </c:pt>
                <c:pt idx="22543" formatCode="General">
                  <c:v>-0.25819109659285899</c:v>
                </c:pt>
                <c:pt idx="22544" formatCode="General">
                  <c:v>-0.25392787282770402</c:v>
                </c:pt>
                <c:pt idx="22545" formatCode="General">
                  <c:v>-0.24840859184445799</c:v>
                </c:pt>
                <c:pt idx="22546" formatCode="General">
                  <c:v>-0.24253715924338101</c:v>
                </c:pt>
                <c:pt idx="22547" formatCode="General">
                  <c:v>-0.237319490999509</c:v>
                </c:pt>
                <c:pt idx="22548" formatCode="General">
                  <c:v>-0.233066810926258</c:v>
                </c:pt>
                <c:pt idx="22549" formatCode="General">
                  <c:v>-0.22966859318170099</c:v>
                </c:pt>
                <c:pt idx="22550" formatCode="General">
                  <c:v>-0.22674927576127199</c:v>
                </c:pt>
                <c:pt idx="22551" formatCode="General">
                  <c:v>-0.223900416771352</c:v>
                </c:pt>
                <c:pt idx="22552" formatCode="General">
                  <c:v>-0.221668584865924</c:v>
                </c:pt>
                <c:pt idx="22553" formatCode="General">
                  <c:v>-0.22099281214024399</c:v>
                </c:pt>
                <c:pt idx="22554" formatCode="General">
                  <c:v>-0.223219374522379</c:v>
                </c:pt>
                <c:pt idx="22555" formatCode="General">
                  <c:v>-0.22825468427115</c:v>
                </c:pt>
                <c:pt idx="22556" formatCode="General">
                  <c:v>-0.23534197980609201</c:v>
                </c:pt>
                <c:pt idx="22557" formatCode="General">
                  <c:v>-0.243529035879883</c:v>
                </c:pt>
                <c:pt idx="22558" formatCode="General">
                  <c:v>-0.25182935500376602</c:v>
                </c:pt>
                <c:pt idx="22559" formatCode="General">
                  <c:v>-0.26068867440690002</c:v>
                </c:pt>
                <c:pt idx="22560" formatCode="General">
                  <c:v>-0.27007693495839802</c:v>
                </c:pt>
                <c:pt idx="22561" formatCode="General">
                  <c:v>-0.27869809416643798</c:v>
                </c:pt>
                <c:pt idx="22562" formatCode="General">
                  <c:v>-0.28596908111369801</c:v>
                </c:pt>
                <c:pt idx="22563" formatCode="General">
                  <c:v>-0.29154987676240701</c:v>
                </c:pt>
                <c:pt idx="22564" formatCode="General">
                  <c:v>-0.29495823583957997</c:v>
                </c:pt>
                <c:pt idx="22565" formatCode="General">
                  <c:v>-0.29624201851744397</c:v>
                </c:pt>
                <c:pt idx="22566" formatCode="General">
                  <c:v>-0.295436040983518</c:v>
                </c:pt>
                <c:pt idx="22567" formatCode="General">
                  <c:v>-0.29187757959905702</c:v>
                </c:pt>
                <c:pt idx="22568" formatCode="General">
                  <c:v>-0.28497588305139199</c:v>
                </c:pt>
                <c:pt idx="22569" formatCode="General">
                  <c:v>-0.275026403336949</c:v>
                </c:pt>
                <c:pt idx="22570" formatCode="General">
                  <c:v>-0.26226121932291702</c:v>
                </c:pt>
                <c:pt idx="22571" formatCode="General">
                  <c:v>-0.24687320717820499</c:v>
                </c:pt>
                <c:pt idx="22572" formatCode="General">
                  <c:v>-0.22908683310585701</c:v>
                </c:pt>
                <c:pt idx="22573" formatCode="General">
                  <c:v>-0.209406621150836</c:v>
                </c:pt>
                <c:pt idx="22574" formatCode="General">
                  <c:v>-0.188846120281318</c:v>
                </c:pt>
                <c:pt idx="22575" formatCode="General">
                  <c:v>-0.16851561174465199</c:v>
                </c:pt>
                <c:pt idx="22576" formatCode="General">
                  <c:v>-0.14872150821588601</c:v>
                </c:pt>
                <c:pt idx="22577" formatCode="General">
                  <c:v>-0.128813961084601</c:v>
                </c:pt>
                <c:pt idx="22578" formatCode="General">
                  <c:v>-0.11007054907087099</c:v>
                </c:pt>
                <c:pt idx="22579" formatCode="General">
                  <c:v>-9.4610990586695504E-2</c:v>
                </c:pt>
                <c:pt idx="22580" formatCode="General">
                  <c:v>-8.2734412767669602E-2</c:v>
                </c:pt>
                <c:pt idx="22581" formatCode="General">
                  <c:v>-7.4230562649829301E-2</c:v>
                </c:pt>
                <c:pt idx="22582" formatCode="General">
                  <c:v>-6.9251009828359703E-2</c:v>
                </c:pt>
                <c:pt idx="22583" formatCode="General">
                  <c:v>-6.7046098669209006E-2</c:v>
                </c:pt>
                <c:pt idx="22584" formatCode="General">
                  <c:v>-6.5902675241412301E-2</c:v>
                </c:pt>
                <c:pt idx="22585" formatCode="General">
                  <c:v>-6.5070346447831801E-2</c:v>
                </c:pt>
                <c:pt idx="22586" formatCode="General">
                  <c:v>-6.4681788668704901E-2</c:v>
                </c:pt>
                <c:pt idx="22587" formatCode="General">
                  <c:v>-6.3803063870960505E-2</c:v>
                </c:pt>
                <c:pt idx="22588" formatCode="General">
                  <c:v>-6.1647196351595102E-2</c:v>
                </c:pt>
                <c:pt idx="22589" formatCode="General">
                  <c:v>-5.8501186305722097E-2</c:v>
                </c:pt>
                <c:pt idx="22590" formatCode="General">
                  <c:v>-5.3969090400611097E-2</c:v>
                </c:pt>
                <c:pt idx="22591" formatCode="General">
                  <c:v>-4.7179818690657398E-2</c:v>
                </c:pt>
                <c:pt idx="22592" formatCode="General">
                  <c:v>-3.7480942484163303E-2</c:v>
                </c:pt>
                <c:pt idx="22593" formatCode="General">
                  <c:v>-2.5025905216186601E-2</c:v>
                </c:pt>
                <c:pt idx="22594" formatCode="General">
                  <c:v>-1.0001437871817599E-2</c:v>
                </c:pt>
                <c:pt idx="22595" formatCode="General">
                  <c:v>8.1109560477233295E-3</c:v>
                </c:pt>
                <c:pt idx="22596" formatCode="General">
                  <c:v>2.9204188246788301E-2</c:v>
                </c:pt>
                <c:pt idx="22597" formatCode="General">
                  <c:v>5.2529606354542298E-2</c:v>
                </c:pt>
                <c:pt idx="22598" formatCode="General">
                  <c:v>7.7769444669697305E-2</c:v>
                </c:pt>
                <c:pt idx="22599" formatCode="General">
                  <c:v>0.103578409846123</c:v>
                </c:pt>
                <c:pt idx="22600" formatCode="General">
                  <c:v>0.12844660215216899</c:v>
                </c:pt>
                <c:pt idx="22601" formatCode="General">
                  <c:v>0.152685134582662</c:v>
                </c:pt>
                <c:pt idx="22602" formatCode="General">
                  <c:v>0.17611696776447799</c:v>
                </c:pt>
                <c:pt idx="22603" formatCode="General">
                  <c:v>0.197630549254978</c:v>
                </c:pt>
                <c:pt idx="22604" formatCode="General">
                  <c:v>0.21619317150169301</c:v>
                </c:pt>
                <c:pt idx="22605" formatCode="General">
                  <c:v>0.23126983999859199</c:v>
                </c:pt>
                <c:pt idx="22606" formatCode="General">
                  <c:v>0.24264883877801499</c:v>
                </c:pt>
                <c:pt idx="22607" formatCode="General">
                  <c:v>0.24993144337984199</c:v>
                </c:pt>
                <c:pt idx="22608" formatCode="General">
                  <c:v>0.25340947910505102</c:v>
                </c:pt>
                <c:pt idx="22609" formatCode="General">
                  <c:v>0.25388360568784402</c:v>
                </c:pt>
                <c:pt idx="22610" formatCode="General">
                  <c:v>0.25167996573456303</c:v>
                </c:pt>
                <c:pt idx="22611" formatCode="General">
                  <c:v>0.247700116328083</c:v>
                </c:pt>
                <c:pt idx="22612" formatCode="General">
                  <c:v>0.24284128174931099</c:v>
                </c:pt>
                <c:pt idx="22613" formatCode="General">
                  <c:v>0.23698093100142301</c:v>
                </c:pt>
                <c:pt idx="22614" formatCode="General">
                  <c:v>0.23042836818069301</c:v>
                </c:pt>
                <c:pt idx="22615" formatCode="General">
                  <c:v>0.223478359788747</c:v>
                </c:pt>
                <c:pt idx="22616" formatCode="General">
                  <c:v>0.21617534480922501</c:v>
                </c:pt>
                <c:pt idx="22617" formatCode="General">
                  <c:v>0.20896864960951</c:v>
                </c:pt>
                <c:pt idx="22618" formatCode="General">
                  <c:v>0.20162525780757601</c:v>
                </c:pt>
                <c:pt idx="22619" formatCode="General">
                  <c:v>0.194644146581303</c:v>
                </c:pt>
                <c:pt idx="22620" formatCode="General">
                  <c:v>0.19005178141368601</c:v>
                </c:pt>
                <c:pt idx="22621" formatCode="General">
                  <c:v>0.18921255379816901</c:v>
                </c:pt>
                <c:pt idx="22622" formatCode="General">
                  <c:v>0.19285964922114401</c:v>
                </c:pt>
                <c:pt idx="22623" formatCode="General">
                  <c:v>0.20066070046677301</c:v>
                </c:pt>
                <c:pt idx="22624" formatCode="General">
                  <c:v>0.211342399558345</c:v>
                </c:pt>
                <c:pt idx="22625" formatCode="General">
                  <c:v>0.22468667585176499</c:v>
                </c:pt>
                <c:pt idx="22626" formatCode="General">
                  <c:v>0.24116702571079801</c:v>
                </c:pt>
                <c:pt idx="22627" formatCode="General">
                  <c:v>0.26062797218427097</c:v>
                </c:pt>
                <c:pt idx="22628" formatCode="General">
                  <c:v>0.28285073885735301</c:v>
                </c:pt>
                <c:pt idx="22629" formatCode="General">
                  <c:v>0.306234950583189</c:v>
                </c:pt>
                <c:pt idx="22630" formatCode="General">
                  <c:v>0.32875597166097797</c:v>
                </c:pt>
                <c:pt idx="22631" formatCode="General">
                  <c:v>0.35007575940188201</c:v>
                </c:pt>
                <c:pt idx="22632" formatCode="General">
                  <c:v>0.36971887929495201</c:v>
                </c:pt>
                <c:pt idx="22633" formatCode="General">
                  <c:v>0.387029935603104</c:v>
                </c:pt>
                <c:pt idx="22634" formatCode="General">
                  <c:v>0.40227319533205702</c:v>
                </c:pt>
                <c:pt idx="22635" formatCode="General">
                  <c:v>0.41637163350989398</c:v>
                </c:pt>
                <c:pt idx="22636" formatCode="General">
                  <c:v>0.42946487195817801</c:v>
                </c:pt>
                <c:pt idx="22637" formatCode="General">
                  <c:v>0.44058683353191502</c:v>
                </c:pt>
                <c:pt idx="22638" formatCode="General">
                  <c:v>0.45043044582393998</c:v>
                </c:pt>
                <c:pt idx="22639" formatCode="General">
                  <c:v>0.45966781173267102</c:v>
                </c:pt>
                <c:pt idx="22640" formatCode="General">
                  <c:v>0.46681300795930702</c:v>
                </c:pt>
                <c:pt idx="22641" formatCode="General">
                  <c:v>0.47100962697154403</c:v>
                </c:pt>
                <c:pt idx="22642" formatCode="General">
                  <c:v>0.47287373135104699</c:v>
                </c:pt>
                <c:pt idx="22643" formatCode="General">
                  <c:v>0.47289272500275098</c:v>
                </c:pt>
                <c:pt idx="22644" formatCode="General">
                  <c:v>0.47053981446762899</c:v>
                </c:pt>
                <c:pt idx="22645" formatCode="General">
                  <c:v>0.46661542144693202</c:v>
                </c:pt>
                <c:pt idx="22646" formatCode="General">
                  <c:v>0.46211016240508102</c:v>
                </c:pt>
                <c:pt idx="22647" formatCode="General">
                  <c:v>0.45838672374218797</c:v>
                </c:pt>
                <c:pt idx="22648" formatCode="General">
                  <c:v>0.45641233788463897</c:v>
                </c:pt>
                <c:pt idx="22649" formatCode="General">
                  <c:v>0.45531888936102</c:v>
                </c:pt>
                <c:pt idx="22650" formatCode="General">
                  <c:v>0.454975683362286</c:v>
                </c:pt>
                <c:pt idx="22651" formatCode="General">
                  <c:v>0.45572620295752903</c:v>
                </c:pt>
                <c:pt idx="22652" formatCode="General">
                  <c:v>0.45725304846574499</c:v>
                </c:pt>
                <c:pt idx="22653" formatCode="General">
                  <c:v>0.45915401429381097</c:v>
                </c:pt>
                <c:pt idx="22654" formatCode="General">
                  <c:v>0.46190217249485699</c:v>
                </c:pt>
                <c:pt idx="22655" formatCode="General">
                  <c:v>0.466100509786182</c:v>
                </c:pt>
                <c:pt idx="22656" formatCode="General">
                  <c:v>0.47078061158616102</c:v>
                </c:pt>
                <c:pt idx="22657" formatCode="General">
                  <c:v>0.47446530493845701</c:v>
                </c:pt>
                <c:pt idx="22658" formatCode="General">
                  <c:v>0.47779440292786202</c:v>
                </c:pt>
                <c:pt idx="22659" formatCode="General">
                  <c:v>0.48131321914758302</c:v>
                </c:pt>
                <c:pt idx="22660" formatCode="General">
                  <c:v>0.48484243712036801</c:v>
                </c:pt>
                <c:pt idx="22661" formatCode="General">
                  <c:v>0.48854436962333397</c:v>
                </c:pt>
                <c:pt idx="22662" formatCode="General">
                  <c:v>0.49209783307392202</c:v>
                </c:pt>
                <c:pt idx="22663" formatCode="General">
                  <c:v>0.49504270734917399</c:v>
                </c:pt>
                <c:pt idx="22664" formatCode="General">
                  <c:v>0.49724163156254703</c:v>
                </c:pt>
                <c:pt idx="22665" formatCode="General">
                  <c:v>0.49894322260625901</c:v>
                </c:pt>
                <c:pt idx="22666" formatCode="General">
                  <c:v>0.50063539477335794</c:v>
                </c:pt>
                <c:pt idx="22667" formatCode="General">
                  <c:v>0.50249675565569896</c:v>
                </c:pt>
                <c:pt idx="22668" formatCode="General">
                  <c:v>0.50364955715721405</c:v>
                </c:pt>
                <c:pt idx="22669" formatCode="General">
                  <c:v>0.50354436037705297</c:v>
                </c:pt>
                <c:pt idx="22670" formatCode="General">
                  <c:v>0.50231295672282195</c:v>
                </c:pt>
                <c:pt idx="22671" formatCode="General">
                  <c:v>0.499924694167168</c:v>
                </c:pt>
                <c:pt idx="22672" formatCode="General">
                  <c:v>0.49739412722816101</c:v>
                </c:pt>
                <c:pt idx="22673" formatCode="General">
                  <c:v>0.49481215933697598</c:v>
                </c:pt>
                <c:pt idx="22674" formatCode="General">
                  <c:v>0.490805598839966</c:v>
                </c:pt>
                <c:pt idx="22675" formatCode="General">
                  <c:v>0.48508457743115602</c:v>
                </c:pt>
                <c:pt idx="22676" formatCode="General">
                  <c:v>0.47747656276300099</c:v>
                </c:pt>
                <c:pt idx="22677" formatCode="General">
                  <c:v>0.46776718751090801</c:v>
                </c:pt>
                <c:pt idx="22678" formatCode="General">
                  <c:v>0.45619233507235901</c:v>
                </c:pt>
                <c:pt idx="22679" formatCode="General">
                  <c:v>0.44297295095151201</c:v>
                </c:pt>
                <c:pt idx="22680" formatCode="General">
                  <c:v>0.428812997706292</c:v>
                </c:pt>
                <c:pt idx="22681" formatCode="General">
                  <c:v>0.41445709672931602</c:v>
                </c:pt>
                <c:pt idx="22682" formatCode="General">
                  <c:v>0.39975520786878699</c:v>
                </c:pt>
                <c:pt idx="22683" formatCode="General">
                  <c:v>0.38536340566032401</c:v>
                </c:pt>
                <c:pt idx="22684" formatCode="General">
                  <c:v>0.37183480651307399</c:v>
                </c:pt>
                <c:pt idx="22685" formatCode="General">
                  <c:v>0.35922355459174499</c:v>
                </c:pt>
                <c:pt idx="22686" formatCode="General">
                  <c:v>0.34763260460224699</c:v>
                </c:pt>
                <c:pt idx="22687" formatCode="General">
                  <c:v>0.337149664605362</c:v>
                </c:pt>
                <c:pt idx="22688" formatCode="General">
                  <c:v>0.32805974130427101</c:v>
                </c:pt>
                <c:pt idx="22689" formatCode="General">
                  <c:v>0.32054740301033402</c:v>
                </c:pt>
                <c:pt idx="22690" formatCode="General">
                  <c:v>0.31369178696038202</c:v>
                </c:pt>
                <c:pt idx="22691" formatCode="General">
                  <c:v>0.30488266398994601</c:v>
                </c:pt>
                <c:pt idx="22692" formatCode="General">
                  <c:v>0.29253890385651798</c:v>
                </c:pt>
                <c:pt idx="22693" formatCode="General">
                  <c:v>0.276724219200018</c:v>
                </c:pt>
                <c:pt idx="22694" formatCode="General">
                  <c:v>0.25894627597945802</c:v>
                </c:pt>
                <c:pt idx="22695" formatCode="General">
                  <c:v>0.24081637738616299</c:v>
                </c:pt>
                <c:pt idx="22696" formatCode="General">
                  <c:v>0.22213578954440599</c:v>
                </c:pt>
                <c:pt idx="22697" formatCode="General">
                  <c:v>0.20229039673122301</c:v>
                </c:pt>
                <c:pt idx="22698" formatCode="General">
                  <c:v>0.18212241057631101</c:v>
                </c:pt>
                <c:pt idx="22699" formatCode="General">
                  <c:v>0.16289108331049401</c:v>
                </c:pt>
                <c:pt idx="22700" formatCode="General">
                  <c:v>0.145299865427823</c:v>
                </c:pt>
                <c:pt idx="22701" formatCode="General">
                  <c:v>0.13045828608032201</c:v>
                </c:pt>
                <c:pt idx="22702" formatCode="General">
                  <c:v>0.119512686922913</c:v>
                </c:pt>
                <c:pt idx="22703" formatCode="General">
                  <c:v>0.11238753461623401</c:v>
                </c:pt>
                <c:pt idx="22704" formatCode="General">
                  <c:v>0.10804405817765</c:v>
                </c:pt>
                <c:pt idx="22705" formatCode="General">
                  <c:v>0.106106284378077</c:v>
                </c:pt>
                <c:pt idx="22706" formatCode="General">
                  <c:v>0.10638233854847499</c:v>
                </c:pt>
                <c:pt idx="22707" formatCode="General">
                  <c:v>0.108212639420421</c:v>
                </c:pt>
                <c:pt idx="22708" formatCode="General">
                  <c:v>0.11127684824572601</c:v>
                </c:pt>
                <c:pt idx="22709" formatCode="General">
                  <c:v>0.11497821228557201</c:v>
                </c:pt>
                <c:pt idx="22710" formatCode="General">
                  <c:v>0.118699926215299</c:v>
                </c:pt>
                <c:pt idx="22711" formatCode="General">
                  <c:v>0.122602424549595</c:v>
                </c:pt>
                <c:pt idx="22712" formatCode="General">
                  <c:v>0.12680747567571601</c:v>
                </c:pt>
                <c:pt idx="22713" formatCode="General">
                  <c:v>0.13022618387783699</c:v>
                </c:pt>
                <c:pt idx="22714" formatCode="General">
                  <c:v>0.13113120662363401</c:v>
                </c:pt>
                <c:pt idx="22715" formatCode="General">
                  <c:v>0.12912626802555799</c:v>
                </c:pt>
                <c:pt idx="22716" formatCode="General">
                  <c:v>0.12438569891057701</c:v>
                </c:pt>
                <c:pt idx="22717" formatCode="General">
                  <c:v>0.11768358616484099</c:v>
                </c:pt>
                <c:pt idx="22718" formatCode="General">
                  <c:v>0.110238526373469</c:v>
                </c:pt>
                <c:pt idx="22719" formatCode="General">
                  <c:v>0.102643661839061</c:v>
                </c:pt>
                <c:pt idx="22720" formatCode="General">
                  <c:v>9.5236591229045903E-2</c:v>
                </c:pt>
                <c:pt idx="22721" formatCode="General">
                  <c:v>8.8271470721728695E-2</c:v>
                </c:pt>
                <c:pt idx="22722" formatCode="General">
                  <c:v>8.2607764676438697E-2</c:v>
                </c:pt>
                <c:pt idx="22723" formatCode="General">
                  <c:v>7.7982050780899398E-2</c:v>
                </c:pt>
                <c:pt idx="22724" formatCode="General">
                  <c:v>7.2935851356036002E-2</c:v>
                </c:pt>
                <c:pt idx="22725" formatCode="General">
                  <c:v>6.7396802359964994E-2</c:v>
                </c:pt>
                <c:pt idx="22726" formatCode="General">
                  <c:v>6.2039384031721198E-2</c:v>
                </c:pt>
                <c:pt idx="22727" formatCode="General">
                  <c:v>5.7019796132500002E-2</c:v>
                </c:pt>
                <c:pt idx="22728" formatCode="General">
                  <c:v>5.1667921795539098E-2</c:v>
                </c:pt>
                <c:pt idx="22729" formatCode="General">
                  <c:v>4.5723509988587797E-2</c:v>
                </c:pt>
                <c:pt idx="22730" formatCode="General">
                  <c:v>3.9433327488433798E-2</c:v>
                </c:pt>
                <c:pt idx="22731" formatCode="General">
                  <c:v>3.2216424186926301E-2</c:v>
                </c:pt>
                <c:pt idx="22732" formatCode="General">
                  <c:v>2.4367786032315101E-2</c:v>
                </c:pt>
                <c:pt idx="22733" formatCode="General">
                  <c:v>1.6334254997424202E-2</c:v>
                </c:pt>
                <c:pt idx="22734" formatCode="General">
                  <c:v>7.7296094331398202E-3</c:v>
                </c:pt>
                <c:pt idx="22735">
                  <c:v>-6.6425013130117994E-5</c:v>
                </c:pt>
                <c:pt idx="22736" formatCode="General">
                  <c:v>-5.8128144116559198E-3</c:v>
                </c:pt>
                <c:pt idx="22737" formatCode="General">
                  <c:v>-1.1303228013737499E-2</c:v>
                </c:pt>
                <c:pt idx="22738" formatCode="General">
                  <c:v>-1.8171910203149701E-2</c:v>
                </c:pt>
                <c:pt idx="22739" formatCode="General">
                  <c:v>-2.6926069308704802E-2</c:v>
                </c:pt>
                <c:pt idx="22740" formatCode="General">
                  <c:v>-3.7914664092333399E-2</c:v>
                </c:pt>
                <c:pt idx="22741" formatCode="General">
                  <c:v>-5.0825537659256903E-2</c:v>
                </c:pt>
                <c:pt idx="22742" formatCode="General">
                  <c:v>-6.5367086349303896E-2</c:v>
                </c:pt>
                <c:pt idx="22743" formatCode="General">
                  <c:v>-8.1773224672388303E-2</c:v>
                </c:pt>
                <c:pt idx="22744" formatCode="General">
                  <c:v>-9.9188101088764594E-2</c:v>
                </c:pt>
                <c:pt idx="22745" formatCode="General">
                  <c:v>-0.116975735102124</c:v>
                </c:pt>
                <c:pt idx="22746" formatCode="General">
                  <c:v>-0.134458980193147</c:v>
                </c:pt>
                <c:pt idx="22747" formatCode="General">
                  <c:v>-0.15091593679562601</c:v>
                </c:pt>
                <c:pt idx="22748" formatCode="General">
                  <c:v>-0.165980232662544</c:v>
                </c:pt>
                <c:pt idx="22749" formatCode="General">
                  <c:v>-0.17987978949514999</c:v>
                </c:pt>
                <c:pt idx="22750" formatCode="General">
                  <c:v>-0.193557264368836</c:v>
                </c:pt>
                <c:pt idx="22751" formatCode="General">
                  <c:v>-0.206393195063579</c:v>
                </c:pt>
                <c:pt idx="22752" formatCode="General">
                  <c:v>-0.21750074435133901</c:v>
                </c:pt>
                <c:pt idx="22753" formatCode="General">
                  <c:v>-0.22663646800256301</c:v>
                </c:pt>
                <c:pt idx="22754" formatCode="General">
                  <c:v>-0.232580617066348</c:v>
                </c:pt>
                <c:pt idx="22755" formatCode="General">
                  <c:v>-0.23446051051609201</c:v>
                </c:pt>
                <c:pt idx="22756" formatCode="General">
                  <c:v>-0.233795884309383</c:v>
                </c:pt>
                <c:pt idx="22757" formatCode="General">
                  <c:v>-0.232122603719978</c:v>
                </c:pt>
                <c:pt idx="22758" formatCode="General">
                  <c:v>-0.23021025923394001</c:v>
                </c:pt>
                <c:pt idx="22759" formatCode="General">
                  <c:v>-0.22867588436117101</c:v>
                </c:pt>
                <c:pt idx="22760" formatCode="General">
                  <c:v>-0.227974952728032</c:v>
                </c:pt>
                <c:pt idx="22761" formatCode="General">
                  <c:v>-0.22851455227648701</c:v>
                </c:pt>
                <c:pt idx="22762" formatCode="General">
                  <c:v>-0.23069768471920199</c:v>
                </c:pt>
                <c:pt idx="22763" formatCode="General">
                  <c:v>-0.234370197096509</c:v>
                </c:pt>
                <c:pt idx="22764" formatCode="General">
                  <c:v>-0.23920205513390499</c:v>
                </c:pt>
                <c:pt idx="22765" formatCode="General">
                  <c:v>-0.24481038314058701</c:v>
                </c:pt>
                <c:pt idx="22766" formatCode="General">
                  <c:v>-0.250436528386902</c:v>
                </c:pt>
                <c:pt idx="22767" formatCode="General">
                  <c:v>-0.25653515685863798</c:v>
                </c:pt>
                <c:pt idx="22768" formatCode="General">
                  <c:v>-0.26476147754082102</c:v>
                </c:pt>
                <c:pt idx="22769" formatCode="General">
                  <c:v>-0.27631307608848799</c:v>
                </c:pt>
                <c:pt idx="22770" formatCode="General">
                  <c:v>-0.28987536749387699</c:v>
                </c:pt>
                <c:pt idx="22771" formatCode="General">
                  <c:v>-0.30385060076332099</c:v>
                </c:pt>
                <c:pt idx="22772" formatCode="General">
                  <c:v>-0.31882643841771502</c:v>
                </c:pt>
                <c:pt idx="22773" formatCode="General">
                  <c:v>-0.33504295433726</c:v>
                </c:pt>
                <c:pt idx="22774" formatCode="General">
                  <c:v>-0.35143084707982702</c:v>
                </c:pt>
                <c:pt idx="22775" formatCode="General">
                  <c:v>-0.36626373483622199</c:v>
                </c:pt>
                <c:pt idx="22776" formatCode="General">
                  <c:v>-0.37849872511587002</c:v>
                </c:pt>
                <c:pt idx="22777" formatCode="General">
                  <c:v>-0.38895321313404801</c:v>
                </c:pt>
                <c:pt idx="22778" formatCode="General">
                  <c:v>-0.398198698883372</c:v>
                </c:pt>
                <c:pt idx="22779" formatCode="General">
                  <c:v>-0.40555288652186799</c:v>
                </c:pt>
                <c:pt idx="22780" formatCode="General">
                  <c:v>-0.410766046470455</c:v>
                </c:pt>
                <c:pt idx="22781" formatCode="General">
                  <c:v>-0.41477191320718598</c:v>
                </c:pt>
                <c:pt idx="22782" formatCode="General">
                  <c:v>-0.41841932492565098</c:v>
                </c:pt>
                <c:pt idx="22783" formatCode="General">
                  <c:v>-0.42059284155503601</c:v>
                </c:pt>
                <c:pt idx="22784" formatCode="General">
                  <c:v>-0.420130773216359</c:v>
                </c:pt>
                <c:pt idx="22785" formatCode="General">
                  <c:v>-0.41722883736814098</c:v>
                </c:pt>
                <c:pt idx="22786" formatCode="General">
                  <c:v>-0.41288732559449198</c:v>
                </c:pt>
                <c:pt idx="22787" formatCode="General">
                  <c:v>-0.40809671618864202</c:v>
                </c:pt>
                <c:pt idx="22788" formatCode="General">
                  <c:v>-0.40328248132291999</c:v>
                </c:pt>
                <c:pt idx="22789" formatCode="General">
                  <c:v>-0.39879146419959099</c:v>
                </c:pt>
                <c:pt idx="22790" formatCode="General">
                  <c:v>-0.39466051716455097</c:v>
                </c:pt>
                <c:pt idx="22791" formatCode="General">
                  <c:v>-0.39168581230796701</c:v>
                </c:pt>
                <c:pt idx="22792" formatCode="General">
                  <c:v>-0.38993328189410598</c:v>
                </c:pt>
                <c:pt idx="22793" formatCode="General">
                  <c:v>-0.38850183599909499</c:v>
                </c:pt>
                <c:pt idx="22794" formatCode="General">
                  <c:v>-0.388008214445272</c:v>
                </c:pt>
                <c:pt idx="22795" formatCode="General">
                  <c:v>-0.38992505940021399</c:v>
                </c:pt>
                <c:pt idx="22796" formatCode="General">
                  <c:v>-0.39501214493480902</c:v>
                </c:pt>
                <c:pt idx="22797" formatCode="General">
                  <c:v>-0.40339641001223098</c:v>
                </c:pt>
                <c:pt idx="22798" formatCode="General">
                  <c:v>-0.41438435303160998</c:v>
                </c:pt>
                <c:pt idx="22799" formatCode="General">
                  <c:v>-0.42656434984790298</c:v>
                </c:pt>
                <c:pt idx="22800" formatCode="General">
                  <c:v>-0.43866889941866699</c:v>
                </c:pt>
                <c:pt idx="22801" formatCode="General">
                  <c:v>-0.45028133978787699</c:v>
                </c:pt>
                <c:pt idx="22802" formatCode="General">
                  <c:v>-0.461514182923844</c:v>
                </c:pt>
                <c:pt idx="22803" formatCode="General">
                  <c:v>-0.472353688833617</c:v>
                </c:pt>
                <c:pt idx="22804" formatCode="General">
                  <c:v>-0.48318081476756602</c:v>
                </c:pt>
                <c:pt idx="22805" formatCode="General">
                  <c:v>-0.49489983194881798</c:v>
                </c:pt>
                <c:pt idx="22806" formatCode="General">
                  <c:v>-0.507398008788843</c:v>
                </c:pt>
                <c:pt idx="22807" formatCode="General">
                  <c:v>-0.51967470851070996</c:v>
                </c:pt>
                <c:pt idx="22808" formatCode="General">
                  <c:v>-0.529983180188353</c:v>
                </c:pt>
                <c:pt idx="22809" formatCode="General">
                  <c:v>-0.53762524813375301</c:v>
                </c:pt>
                <c:pt idx="22810" formatCode="General">
                  <c:v>-0.54306409753304496</c:v>
                </c:pt>
                <c:pt idx="22811" formatCode="General">
                  <c:v>-0.54526512432353502</c:v>
                </c:pt>
                <c:pt idx="22812" formatCode="General">
                  <c:v>-0.54432540405699004</c:v>
                </c:pt>
                <c:pt idx="22813" formatCode="General">
                  <c:v>-0.54174108356430695</c:v>
                </c:pt>
                <c:pt idx="22814" formatCode="General">
                  <c:v>-0.538241128620363</c:v>
                </c:pt>
                <c:pt idx="22815" formatCode="General">
                  <c:v>-0.53363128119732595</c:v>
                </c:pt>
                <c:pt idx="22816" formatCode="General">
                  <c:v>-0.52844756083672095</c:v>
                </c:pt>
                <c:pt idx="22817" formatCode="General">
                  <c:v>-0.52262978216313605</c:v>
                </c:pt>
                <c:pt idx="22818" formatCode="General">
                  <c:v>-0.51529652165463702</c:v>
                </c:pt>
                <c:pt idx="22819" formatCode="General">
                  <c:v>-0.50650216125987202</c:v>
                </c:pt>
                <c:pt idx="22820" formatCode="General">
                  <c:v>-0.49655957748462698</c:v>
                </c:pt>
                <c:pt idx="22821" formatCode="General">
                  <c:v>-0.48661122143892399</c:v>
                </c:pt>
                <c:pt idx="22822" formatCode="General">
                  <c:v>-0.47788344456904203</c:v>
                </c:pt>
                <c:pt idx="22823" formatCode="General">
                  <c:v>-0.46969500559045302</c:v>
                </c:pt>
                <c:pt idx="22824" formatCode="General">
                  <c:v>-0.46070846523818998</c:v>
                </c:pt>
                <c:pt idx="22825" formatCode="General">
                  <c:v>-0.45059218450019101</c:v>
                </c:pt>
                <c:pt idx="22826" formatCode="General">
                  <c:v>-0.44005913738535402</c:v>
                </c:pt>
                <c:pt idx="22827" formatCode="General">
                  <c:v>-0.43087375087215002</c:v>
                </c:pt>
                <c:pt idx="22828" formatCode="General">
                  <c:v>-0.42408274388149703</c:v>
                </c:pt>
                <c:pt idx="22829" formatCode="General">
                  <c:v>-0.41933654461004799</c:v>
                </c:pt>
                <c:pt idx="22830" formatCode="General">
                  <c:v>-0.416563172693526</c:v>
                </c:pt>
                <c:pt idx="22831" formatCode="General">
                  <c:v>-0.41469943324049702</c:v>
                </c:pt>
                <c:pt idx="22832" formatCode="General">
                  <c:v>-0.41280539267724098</c:v>
                </c:pt>
                <c:pt idx="22833" formatCode="General">
                  <c:v>-0.41048363580994601</c:v>
                </c:pt>
                <c:pt idx="22834" formatCode="General">
                  <c:v>-0.40711169205006598</c:v>
                </c:pt>
                <c:pt idx="22835" formatCode="General">
                  <c:v>-0.40252228678167001</c:v>
                </c:pt>
                <c:pt idx="22836" formatCode="General">
                  <c:v>-0.39607319701444799</c:v>
                </c:pt>
                <c:pt idx="22837" formatCode="General">
                  <c:v>-0.38776497778181701</c:v>
                </c:pt>
                <c:pt idx="22838" formatCode="General">
                  <c:v>-0.37775519027348903</c:v>
                </c:pt>
                <c:pt idx="22839" formatCode="General">
                  <c:v>-0.36609828091587698</c:v>
                </c:pt>
                <c:pt idx="22840" formatCode="General">
                  <c:v>-0.35255927933540598</c:v>
                </c:pt>
                <c:pt idx="22841" formatCode="General">
                  <c:v>-0.336795535321392</c:v>
                </c:pt>
                <c:pt idx="22842" formatCode="General">
                  <c:v>-0.31996050835425899</c:v>
                </c:pt>
                <c:pt idx="22843" formatCode="General">
                  <c:v>-0.30401190325421501</c:v>
                </c:pt>
                <c:pt idx="22844" formatCode="General">
                  <c:v>-0.28970564059659498</c:v>
                </c:pt>
                <c:pt idx="22845" formatCode="General">
                  <c:v>-0.27726112163507799</c:v>
                </c:pt>
                <c:pt idx="22846" formatCode="General">
                  <c:v>-0.26728748435690097</c:v>
                </c:pt>
                <c:pt idx="22847" formatCode="General">
                  <c:v>-0.25984281221598998</c:v>
                </c:pt>
                <c:pt idx="22848" formatCode="General">
                  <c:v>-0.25506468284613798</c:v>
                </c:pt>
                <c:pt idx="22849" formatCode="General">
                  <c:v>-0.25258445733190399</c:v>
                </c:pt>
                <c:pt idx="22850" formatCode="General">
                  <c:v>-0.25188414220698702</c:v>
                </c:pt>
                <c:pt idx="22851" formatCode="General">
                  <c:v>-0.25280233702645699</c:v>
                </c:pt>
                <c:pt idx="22852" formatCode="General">
                  <c:v>-0.255269782384068</c:v>
                </c:pt>
                <c:pt idx="22853" formatCode="General">
                  <c:v>-0.25931247456092099</c:v>
                </c:pt>
                <c:pt idx="22854" formatCode="General">
                  <c:v>-0.26446969235446199</c:v>
                </c:pt>
                <c:pt idx="22855" formatCode="General">
                  <c:v>-0.2691854046187</c:v>
                </c:pt>
                <c:pt idx="22856" formatCode="General">
                  <c:v>-0.271828561614468</c:v>
                </c:pt>
                <c:pt idx="22857" formatCode="General">
                  <c:v>-0.27272169689526399</c:v>
                </c:pt>
                <c:pt idx="22858" formatCode="General">
                  <c:v>-0.27281319481560201</c:v>
                </c:pt>
                <c:pt idx="22859" formatCode="General">
                  <c:v>-0.27233788526875402</c:v>
                </c:pt>
                <c:pt idx="22860" formatCode="General">
                  <c:v>-0.270765044672169</c:v>
                </c:pt>
                <c:pt idx="22861" formatCode="General">
                  <c:v>-0.26706211855913597</c:v>
                </c:pt>
                <c:pt idx="22862" formatCode="General">
                  <c:v>-0.26071731560081801</c:v>
                </c:pt>
                <c:pt idx="22863" formatCode="General">
                  <c:v>-0.25103089465831802</c:v>
                </c:pt>
                <c:pt idx="22864" formatCode="General">
                  <c:v>-0.23699609046992101</c:v>
                </c:pt>
                <c:pt idx="22865" formatCode="General">
                  <c:v>-0.21878263757253399</c:v>
                </c:pt>
                <c:pt idx="22866" formatCode="General">
                  <c:v>-0.19749794697956399</c:v>
                </c:pt>
                <c:pt idx="22867" formatCode="General">
                  <c:v>-0.17469355723313801</c:v>
                </c:pt>
                <c:pt idx="22868" formatCode="General">
                  <c:v>-0.15118715177049699</c:v>
                </c:pt>
                <c:pt idx="22869" formatCode="General">
                  <c:v>-0.126915326853004</c:v>
                </c:pt>
                <c:pt idx="22870" formatCode="General">
                  <c:v>-0.102900737940472</c:v>
                </c:pt>
                <c:pt idx="22871" formatCode="General">
                  <c:v>-8.0918504123698595E-2</c:v>
                </c:pt>
                <c:pt idx="22872" formatCode="General">
                  <c:v>-6.1995399863722302E-2</c:v>
                </c:pt>
                <c:pt idx="22873" formatCode="General">
                  <c:v>-4.6121783995404501E-2</c:v>
                </c:pt>
                <c:pt idx="22874" formatCode="General">
                  <c:v>-3.3683004643223997E-2</c:v>
                </c:pt>
                <c:pt idx="22875" formatCode="General">
                  <c:v>-2.4316680805237401E-2</c:v>
                </c:pt>
                <c:pt idx="22876" formatCode="General">
                  <c:v>-1.7953960881320102E-2</c:v>
                </c:pt>
                <c:pt idx="22877" formatCode="General">
                  <c:v>-1.5175721005275301E-2</c:v>
                </c:pt>
                <c:pt idx="22878" formatCode="General">
                  <c:v>-1.5873030869736699E-2</c:v>
                </c:pt>
                <c:pt idx="22879" formatCode="General">
                  <c:v>-1.9196041690278099E-2</c:v>
                </c:pt>
                <c:pt idx="22880" formatCode="General">
                  <c:v>-2.3746706413702499E-2</c:v>
                </c:pt>
                <c:pt idx="22881" formatCode="General">
                  <c:v>-2.8827270889095501E-2</c:v>
                </c:pt>
                <c:pt idx="22882" formatCode="General">
                  <c:v>-3.3700399375142298E-2</c:v>
                </c:pt>
                <c:pt idx="22883" formatCode="General">
                  <c:v>-3.7612529346478601E-2</c:v>
                </c:pt>
                <c:pt idx="22884" formatCode="General">
                  <c:v>-3.9719271577603202E-2</c:v>
                </c:pt>
                <c:pt idx="22885" formatCode="General">
                  <c:v>-3.96089040861166E-2</c:v>
                </c:pt>
                <c:pt idx="22886" formatCode="General">
                  <c:v>-3.6766473950555503E-2</c:v>
                </c:pt>
                <c:pt idx="22887" formatCode="General">
                  <c:v>-3.0581928547605601E-2</c:v>
                </c:pt>
                <c:pt idx="22888" formatCode="General">
                  <c:v>-2.1394748343688801E-2</c:v>
                </c:pt>
                <c:pt idx="22889" formatCode="General">
                  <c:v>-9.6592813819060593E-3</c:v>
                </c:pt>
                <c:pt idx="22890" formatCode="General">
                  <c:v>3.80329636089035E-3</c:v>
                </c:pt>
                <c:pt idx="22891" formatCode="General">
                  <c:v>1.83300877709426E-2</c:v>
                </c:pt>
                <c:pt idx="22892" formatCode="General">
                  <c:v>3.3286127283782399E-2</c:v>
                </c:pt>
                <c:pt idx="22893" formatCode="General">
                  <c:v>4.8683634580337101E-2</c:v>
                </c:pt>
                <c:pt idx="22894" formatCode="General">
                  <c:v>6.4494390688110803E-2</c:v>
                </c:pt>
                <c:pt idx="22895" formatCode="General">
                  <c:v>8.0204832501225204E-2</c:v>
                </c:pt>
                <c:pt idx="22896" formatCode="General">
                  <c:v>9.6365782839895303E-2</c:v>
                </c:pt>
                <c:pt idx="22897" formatCode="General">
                  <c:v>0.112577847756357</c:v>
                </c:pt>
                <c:pt idx="22898" formatCode="General">
                  <c:v>0.127344701923604</c:v>
                </c:pt>
                <c:pt idx="22899" formatCode="General">
                  <c:v>0.14000677198394301</c:v>
                </c:pt>
                <c:pt idx="22900" formatCode="General">
                  <c:v>0.150872362147142</c:v>
                </c:pt>
                <c:pt idx="22901" formatCode="General">
                  <c:v>0.159583900995208</c:v>
                </c:pt>
                <c:pt idx="22902" formatCode="General">
                  <c:v>0.16513045012354899</c:v>
                </c:pt>
                <c:pt idx="22903" formatCode="General">
                  <c:v>0.16792834195322001</c:v>
                </c:pt>
                <c:pt idx="22904" formatCode="General">
                  <c:v>0.169624415896558</c:v>
                </c:pt>
                <c:pt idx="22905" formatCode="General">
                  <c:v>0.171408244004568</c:v>
                </c:pt>
                <c:pt idx="22906" formatCode="General">
                  <c:v>0.17302111596345901</c:v>
                </c:pt>
                <c:pt idx="22907" formatCode="General">
                  <c:v>0.17337537612391499</c:v>
                </c:pt>
                <c:pt idx="22908" formatCode="General">
                  <c:v>0.171711395059259</c:v>
                </c:pt>
                <c:pt idx="22909" formatCode="General">
                  <c:v>0.16814623697258299</c:v>
                </c:pt>
                <c:pt idx="22910" formatCode="General">
                  <c:v>0.16410776278789099</c:v>
                </c:pt>
                <c:pt idx="22911" formatCode="General">
                  <c:v>0.16126362911959399</c:v>
                </c:pt>
                <c:pt idx="22912" formatCode="General">
                  <c:v>0.160017188612431</c:v>
                </c:pt>
                <c:pt idx="22913" formatCode="General">
                  <c:v>0.159641783242087</c:v>
                </c:pt>
                <c:pt idx="22914" formatCode="General">
                  <c:v>0.159576365997254</c:v>
                </c:pt>
                <c:pt idx="22915" formatCode="General">
                  <c:v>0.160450664776985</c:v>
                </c:pt>
                <c:pt idx="22916" formatCode="General">
                  <c:v>0.16285125268485101</c:v>
                </c:pt>
                <c:pt idx="22917" formatCode="General">
                  <c:v>0.16668477238548601</c:v>
                </c:pt>
                <c:pt idx="22918" formatCode="General">
                  <c:v>0.172160198818961</c:v>
                </c:pt>
                <c:pt idx="22919" formatCode="General">
                  <c:v>0.17987696637262099</c:v>
                </c:pt>
                <c:pt idx="22920" formatCode="General">
                  <c:v>0.18992366370994199</c:v>
                </c:pt>
                <c:pt idx="22921" formatCode="General">
                  <c:v>0.20212285231787799</c:v>
                </c:pt>
                <c:pt idx="22922" formatCode="General">
                  <c:v>0.217142964341873</c:v>
                </c:pt>
                <c:pt idx="22923" formatCode="General">
                  <c:v>0.23423344133044499</c:v>
                </c:pt>
                <c:pt idx="22924" formatCode="General">
                  <c:v>0.25205228515794798</c:v>
                </c:pt>
                <c:pt idx="22925" formatCode="General">
                  <c:v>0.27089734289844503</c:v>
                </c:pt>
                <c:pt idx="22926" formatCode="General">
                  <c:v>0.29123195256558698</c:v>
                </c:pt>
                <c:pt idx="22927" formatCode="General">
                  <c:v>0.31224253965106802</c:v>
                </c:pt>
                <c:pt idx="22928" formatCode="General">
                  <c:v>0.33350082579475898</c:v>
                </c:pt>
                <c:pt idx="22929" formatCode="General">
                  <c:v>0.355272000447379</c:v>
                </c:pt>
                <c:pt idx="22930" formatCode="General">
                  <c:v>0.37672829546540998</c:v>
                </c:pt>
                <c:pt idx="22931" formatCode="General">
                  <c:v>0.39729679990650901</c:v>
                </c:pt>
                <c:pt idx="22932" formatCode="General">
                  <c:v>0.41634746159500402</c:v>
                </c:pt>
                <c:pt idx="22933" formatCode="General">
                  <c:v>0.43269411812594999</c:v>
                </c:pt>
                <c:pt idx="22934" formatCode="General">
                  <c:v>0.44581688009366599</c:v>
                </c:pt>
                <c:pt idx="22935" formatCode="General">
                  <c:v>0.45544963826208601</c:v>
                </c:pt>
                <c:pt idx="22936" formatCode="General">
                  <c:v>0.46125068809745001</c:v>
                </c:pt>
                <c:pt idx="22937" formatCode="General">
                  <c:v>0.46387159445653697</c:v>
                </c:pt>
                <c:pt idx="22938" formatCode="General">
                  <c:v>0.46413409345568402</c:v>
                </c:pt>
                <c:pt idx="22939" formatCode="General">
                  <c:v>0.46175226073498998</c:v>
                </c:pt>
                <c:pt idx="22940" formatCode="General">
                  <c:v>0.45636599871760197</c:v>
                </c:pt>
                <c:pt idx="22941" formatCode="General">
                  <c:v>0.44907054940190799</c:v>
                </c:pt>
                <c:pt idx="22942" formatCode="General">
                  <c:v>0.441712184008139</c:v>
                </c:pt>
                <c:pt idx="22943" formatCode="General">
                  <c:v>0.43461207523044398</c:v>
                </c:pt>
                <c:pt idx="22944" formatCode="General">
                  <c:v>0.42747427395043103</c:v>
                </c:pt>
                <c:pt idx="22945" formatCode="General">
                  <c:v>0.42163149041418702</c:v>
                </c:pt>
                <c:pt idx="22946" formatCode="General">
                  <c:v>0.41840686184478898</c:v>
                </c:pt>
                <c:pt idx="22947" formatCode="General">
                  <c:v>0.41909570913456701</c:v>
                </c:pt>
                <c:pt idx="22948" formatCode="General">
                  <c:v>0.42445424388406</c:v>
                </c:pt>
                <c:pt idx="22949" formatCode="General">
                  <c:v>0.43383679601244202</c:v>
                </c:pt>
                <c:pt idx="22950" formatCode="General">
                  <c:v>0.44580823480781001</c:v>
                </c:pt>
                <c:pt idx="22951" formatCode="General">
                  <c:v>0.45861568283260801</c:v>
                </c:pt>
                <c:pt idx="22952" formatCode="General">
                  <c:v>0.47160941554554298</c:v>
                </c:pt>
                <c:pt idx="22953" formatCode="General">
                  <c:v>0.484829366061786</c:v>
                </c:pt>
                <c:pt idx="22954" formatCode="General">
                  <c:v>0.49799851160923903</c:v>
                </c:pt>
                <c:pt idx="22955" formatCode="General">
                  <c:v>0.51006982253301802</c:v>
                </c:pt>
                <c:pt idx="22956" formatCode="General">
                  <c:v>0.51999798724047197</c:v>
                </c:pt>
                <c:pt idx="22957" formatCode="General">
                  <c:v>0.52747134148791297</c:v>
                </c:pt>
                <c:pt idx="22958" formatCode="General">
                  <c:v>0.53264296145218903</c:v>
                </c:pt>
                <c:pt idx="22959" formatCode="General">
                  <c:v>0.53553327520726002</c:v>
                </c:pt>
                <c:pt idx="22960" formatCode="General">
                  <c:v>0.53618304561243002</c:v>
                </c:pt>
                <c:pt idx="22961" formatCode="General">
                  <c:v>0.53505326065802306</c:v>
                </c:pt>
                <c:pt idx="22962" formatCode="General">
                  <c:v>0.53322265339004005</c:v>
                </c:pt>
                <c:pt idx="22963" formatCode="General">
                  <c:v>0.53104703273360698</c:v>
                </c:pt>
                <c:pt idx="22964" formatCode="General">
                  <c:v>0.52840205587254196</c:v>
                </c:pt>
                <c:pt idx="22965" formatCode="General">
                  <c:v>0.52631889776478002</c:v>
                </c:pt>
                <c:pt idx="22966" formatCode="General">
                  <c:v>0.52586408847562505</c:v>
                </c:pt>
                <c:pt idx="22967" formatCode="General">
                  <c:v>0.52629897004579995</c:v>
                </c:pt>
                <c:pt idx="22968" formatCode="General">
                  <c:v>0.52592480404944197</c:v>
                </c:pt>
                <c:pt idx="22969" formatCode="General">
                  <c:v>0.52373263783318302</c:v>
                </c:pt>
                <c:pt idx="22970" formatCode="General">
                  <c:v>0.519639612626973</c:v>
                </c:pt>
                <c:pt idx="22971" formatCode="General">
                  <c:v>0.51446017319686399</c:v>
                </c:pt>
                <c:pt idx="22972" formatCode="General">
                  <c:v>0.50975245989523699</c:v>
                </c:pt>
                <c:pt idx="22973" formatCode="General">
                  <c:v>0.50636188545481298</c:v>
                </c:pt>
                <c:pt idx="22974" formatCode="General">
                  <c:v>0.50453259862139599</c:v>
                </c:pt>
                <c:pt idx="22975" formatCode="General">
                  <c:v>0.50480231510761897</c:v>
                </c:pt>
                <c:pt idx="22976" formatCode="General">
                  <c:v>0.50691065315593398</c:v>
                </c:pt>
                <c:pt idx="22977" formatCode="General">
                  <c:v>0.50955189408047996</c:v>
                </c:pt>
                <c:pt idx="22978" formatCode="General">
                  <c:v>0.51162673840653705</c:v>
                </c:pt>
                <c:pt idx="22979" formatCode="General">
                  <c:v>0.51258486153613503</c:v>
                </c:pt>
                <c:pt idx="22980" formatCode="General">
                  <c:v>0.51250378295146504</c:v>
                </c:pt>
                <c:pt idx="22981" formatCode="General">
                  <c:v>0.51268737494623595</c:v>
                </c:pt>
                <c:pt idx="22982" formatCode="General">
                  <c:v>0.51394172658128501</c:v>
                </c:pt>
                <c:pt idx="22983" formatCode="General">
                  <c:v>0.51646519098659005</c:v>
                </c:pt>
                <c:pt idx="22984" formatCode="General">
                  <c:v>0.52026797555184201</c:v>
                </c:pt>
                <c:pt idx="22985" formatCode="General">
                  <c:v>0.52437900416427397</c:v>
                </c:pt>
                <c:pt idx="22986" formatCode="General">
                  <c:v>0.527411390641781</c:v>
                </c:pt>
                <c:pt idx="22987" formatCode="General">
                  <c:v>0.528755060315242</c:v>
                </c:pt>
                <c:pt idx="22988" formatCode="General">
                  <c:v>0.52911369493132698</c:v>
                </c:pt>
                <c:pt idx="22989" formatCode="General">
                  <c:v>0.52885834807214205</c:v>
                </c:pt>
                <c:pt idx="22990" formatCode="General">
                  <c:v>0.52887152790994796</c:v>
                </c:pt>
                <c:pt idx="22991" formatCode="General">
                  <c:v>0.53045718309844003</c:v>
                </c:pt>
                <c:pt idx="22992" formatCode="General">
                  <c:v>0.53290110741444197</c:v>
                </c:pt>
                <c:pt idx="22993" formatCode="General">
                  <c:v>0.53437608442347095</c:v>
                </c:pt>
                <c:pt idx="22994" formatCode="General">
                  <c:v>0.53346895548950002</c:v>
                </c:pt>
                <c:pt idx="22995" formatCode="General">
                  <c:v>0.52968706090648299</c:v>
                </c:pt>
                <c:pt idx="22996" formatCode="General">
                  <c:v>0.5233676132324</c:v>
                </c:pt>
                <c:pt idx="22997" formatCode="General">
                  <c:v>0.51548891715665002</c:v>
                </c:pt>
                <c:pt idx="22998" formatCode="General">
                  <c:v>0.50567193773085795</c:v>
                </c:pt>
                <c:pt idx="22999" formatCode="General">
                  <c:v>0.49312682555159298</c:v>
                </c:pt>
                <c:pt idx="23000" formatCode="General">
                  <c:v>0.47803911214653</c:v>
                </c:pt>
                <c:pt idx="23001" formatCode="General">
                  <c:v>0.46123179507346201</c:v>
                </c:pt>
                <c:pt idx="23002" formatCode="General">
                  <c:v>0.44348910514915701</c:v>
                </c:pt>
                <c:pt idx="23003" formatCode="General">
                  <c:v>0.425957310320428</c:v>
                </c:pt>
                <c:pt idx="23004" formatCode="General">
                  <c:v>0.41012966313996502</c:v>
                </c:pt>
                <c:pt idx="23005" formatCode="General">
                  <c:v>0.39637317453188597</c:v>
                </c:pt>
                <c:pt idx="23006" formatCode="General">
                  <c:v>0.38460207908374</c:v>
                </c:pt>
                <c:pt idx="23007" formatCode="General">
                  <c:v>0.374262744067002</c:v>
                </c:pt>
                <c:pt idx="23008" formatCode="General">
                  <c:v>0.36446917404629597</c:v>
                </c:pt>
                <c:pt idx="23009" formatCode="General">
                  <c:v>0.35577646603541502</c:v>
                </c:pt>
                <c:pt idx="23010" formatCode="General">
                  <c:v>0.34928094839124202</c:v>
                </c:pt>
                <c:pt idx="23011" formatCode="General">
                  <c:v>0.34483050963180001</c:v>
                </c:pt>
                <c:pt idx="23012" formatCode="General">
                  <c:v>0.34165759291157899</c:v>
                </c:pt>
                <c:pt idx="23013" formatCode="General">
                  <c:v>0.338683822520011</c:v>
                </c:pt>
                <c:pt idx="23014" formatCode="General">
                  <c:v>0.33604187132944902</c:v>
                </c:pt>
                <c:pt idx="23015" formatCode="General">
                  <c:v>0.33472321248766401</c:v>
                </c:pt>
                <c:pt idx="23016" formatCode="General">
                  <c:v>0.33440639970061098</c:v>
                </c:pt>
                <c:pt idx="23017" formatCode="General">
                  <c:v>0.33444454661790401</c:v>
                </c:pt>
                <c:pt idx="23018" formatCode="General">
                  <c:v>0.334372321415496</c:v>
                </c:pt>
                <c:pt idx="23019" formatCode="General">
                  <c:v>0.33366838421926498</c:v>
                </c:pt>
                <c:pt idx="23020" formatCode="General">
                  <c:v>0.33121293910598698</c:v>
                </c:pt>
                <c:pt idx="23021" formatCode="General">
                  <c:v>0.32632979276736201</c:v>
                </c:pt>
                <c:pt idx="23022" formatCode="General">
                  <c:v>0.320288085024656</c:v>
                </c:pt>
                <c:pt idx="23023" formatCode="General">
                  <c:v>0.31324413148044999</c:v>
                </c:pt>
                <c:pt idx="23024" formatCode="General">
                  <c:v>0.30489656830252698</c:v>
                </c:pt>
                <c:pt idx="23025" formatCode="General">
                  <c:v>0.29612616415837301</c:v>
                </c:pt>
                <c:pt idx="23026" formatCode="General">
                  <c:v>0.28658952922346198</c:v>
                </c:pt>
                <c:pt idx="23027" formatCode="General">
                  <c:v>0.27531398045560002</c:v>
                </c:pt>
                <c:pt idx="23028" formatCode="General">
                  <c:v>0.26171992509567199</c:v>
                </c:pt>
                <c:pt idx="23029" formatCode="General">
                  <c:v>0.24618917059350801</c:v>
                </c:pt>
                <c:pt idx="23030" formatCode="General">
                  <c:v>0.22940397531864501</c:v>
                </c:pt>
                <c:pt idx="23031" formatCode="General">
                  <c:v>0.21086376423120901</c:v>
                </c:pt>
                <c:pt idx="23032" formatCode="General">
                  <c:v>0.19000823764393801</c:v>
                </c:pt>
                <c:pt idx="23033" formatCode="General">
                  <c:v>0.16796851024937401</c:v>
                </c:pt>
                <c:pt idx="23034" formatCode="General">
                  <c:v>0.14628855032913099</c:v>
                </c:pt>
                <c:pt idx="23035" formatCode="General">
                  <c:v>0.125237614246442</c:v>
                </c:pt>
                <c:pt idx="23036" formatCode="General">
                  <c:v>0.104600996286285</c:v>
                </c:pt>
                <c:pt idx="23037" formatCode="General">
                  <c:v>8.4637554581069599E-2</c:v>
                </c:pt>
                <c:pt idx="23038" formatCode="General">
                  <c:v>6.50587296335393E-2</c:v>
                </c:pt>
                <c:pt idx="23039" formatCode="General">
                  <c:v>4.5632253187484699E-2</c:v>
                </c:pt>
                <c:pt idx="23040" formatCode="General">
                  <c:v>2.6440597932436399E-2</c:v>
                </c:pt>
                <c:pt idx="23041" formatCode="General">
                  <c:v>8.0193031797330203E-3</c:v>
                </c:pt>
                <c:pt idx="23042" formatCode="General">
                  <c:v>-8.6261449187426294E-3</c:v>
                </c:pt>
                <c:pt idx="23043" formatCode="General">
                  <c:v>-2.4360669115412001E-2</c:v>
                </c:pt>
                <c:pt idx="23044" formatCode="General">
                  <c:v>-4.0707448024600003E-2</c:v>
                </c:pt>
                <c:pt idx="23045" formatCode="General">
                  <c:v>-5.8096845582773698E-2</c:v>
                </c:pt>
                <c:pt idx="23046" formatCode="General">
                  <c:v>-7.5238478712562396E-2</c:v>
                </c:pt>
                <c:pt idx="23047" formatCode="General">
                  <c:v>-9.0321879486726403E-2</c:v>
                </c:pt>
                <c:pt idx="23048" formatCode="General">
                  <c:v>-0.102858019096396</c:v>
                </c:pt>
                <c:pt idx="23049" formatCode="General">
                  <c:v>-0.11342645156816</c:v>
                </c:pt>
                <c:pt idx="23050" formatCode="General">
                  <c:v>-0.123023758106522</c:v>
                </c:pt>
                <c:pt idx="23051" formatCode="General">
                  <c:v>-0.13236558312420901</c:v>
                </c:pt>
                <c:pt idx="23052" formatCode="General">
                  <c:v>-0.14274118440551001</c:v>
                </c:pt>
                <c:pt idx="23053" formatCode="General">
                  <c:v>-0.15555623753213499</c:v>
                </c:pt>
                <c:pt idx="23054" formatCode="General">
                  <c:v>-0.17149117681576601</c:v>
                </c:pt>
                <c:pt idx="23055" formatCode="General">
                  <c:v>-0.19060426364011099</c:v>
                </c:pt>
                <c:pt idx="23056" formatCode="General">
                  <c:v>-0.211954754829597</c:v>
                </c:pt>
                <c:pt idx="23057" formatCode="General">
                  <c:v>-0.23440772396677401</c:v>
                </c:pt>
                <c:pt idx="23058" formatCode="General">
                  <c:v>-0.25728905168851801</c:v>
                </c:pt>
                <c:pt idx="23059" formatCode="General">
                  <c:v>-0.27986965224606603</c:v>
                </c:pt>
                <c:pt idx="23060" formatCode="General">
                  <c:v>-0.30191761010313201</c:v>
                </c:pt>
                <c:pt idx="23061" formatCode="General">
                  <c:v>-0.32322075174703202</c:v>
                </c:pt>
                <c:pt idx="23062" formatCode="General">
                  <c:v>-0.34378319801430002</c:v>
                </c:pt>
                <c:pt idx="23063" formatCode="General">
                  <c:v>-0.36432389180321201</c:v>
                </c:pt>
                <c:pt idx="23064" formatCode="General">
                  <c:v>-0.38464243907984302</c:v>
                </c:pt>
                <c:pt idx="23065" formatCode="General">
                  <c:v>-0.40314648349849203</c:v>
                </c:pt>
                <c:pt idx="23066" formatCode="General">
                  <c:v>-0.41912911940977698</c:v>
                </c:pt>
                <c:pt idx="23067" formatCode="General">
                  <c:v>-0.432859536888833</c:v>
                </c:pt>
                <c:pt idx="23068" formatCode="General">
                  <c:v>-0.44333526683964902</c:v>
                </c:pt>
                <c:pt idx="23069" formatCode="General">
                  <c:v>-0.45002410100564399</c:v>
                </c:pt>
                <c:pt idx="23070" formatCode="General">
                  <c:v>-0.45402456576260802</c:v>
                </c:pt>
                <c:pt idx="23071" formatCode="General">
                  <c:v>-0.45595166533908699</c:v>
                </c:pt>
                <c:pt idx="23072" formatCode="General">
                  <c:v>-0.45535783885835002</c:v>
                </c:pt>
                <c:pt idx="23073" formatCode="General">
                  <c:v>-0.45165802809356198</c:v>
                </c:pt>
                <c:pt idx="23074" formatCode="General">
                  <c:v>-0.44434044704980602</c:v>
                </c:pt>
                <c:pt idx="23075" formatCode="General">
                  <c:v>-0.43473522927282698</c:v>
                </c:pt>
                <c:pt idx="23076" formatCode="General">
                  <c:v>-0.42470358511759099</c:v>
                </c:pt>
                <c:pt idx="23077" formatCode="General">
                  <c:v>-0.41481568193511897</c:v>
                </c:pt>
                <c:pt idx="23078" formatCode="General">
                  <c:v>-0.40556914834549801</c:v>
                </c:pt>
                <c:pt idx="23079" formatCode="General">
                  <c:v>-0.39787855547428402</c:v>
                </c:pt>
                <c:pt idx="23080" formatCode="General">
                  <c:v>-0.39234294156983401</c:v>
                </c:pt>
                <c:pt idx="23081" formatCode="General">
                  <c:v>-0.38935959949597798</c:v>
                </c:pt>
                <c:pt idx="23082" formatCode="General">
                  <c:v>-0.38848937926400601</c:v>
                </c:pt>
                <c:pt idx="23083" formatCode="General">
                  <c:v>-0.38829758741306097</c:v>
                </c:pt>
                <c:pt idx="23084" formatCode="General">
                  <c:v>-0.38752105514767199</c:v>
                </c:pt>
                <c:pt idx="23085" formatCode="General">
                  <c:v>-0.38557427849278803</c:v>
                </c:pt>
                <c:pt idx="23086" formatCode="General">
                  <c:v>-0.383209958820313</c:v>
                </c:pt>
                <c:pt idx="23087" formatCode="General">
                  <c:v>-0.381234125514884</c:v>
                </c:pt>
                <c:pt idx="23088" formatCode="General">
                  <c:v>-0.38003660238373099</c:v>
                </c:pt>
                <c:pt idx="23089" formatCode="General">
                  <c:v>-0.37986748459533898</c:v>
                </c:pt>
                <c:pt idx="23090" formatCode="General">
                  <c:v>-0.381199335080533</c:v>
                </c:pt>
                <c:pt idx="23091" formatCode="General">
                  <c:v>-0.38494554154691901</c:v>
                </c:pt>
                <c:pt idx="23092" formatCode="General">
                  <c:v>-0.39065659513818701</c:v>
                </c:pt>
                <c:pt idx="23093" formatCode="General">
                  <c:v>-0.39735503135980299</c:v>
                </c:pt>
                <c:pt idx="23094" formatCode="General">
                  <c:v>-0.40453906783243898</c:v>
                </c:pt>
                <c:pt idx="23095" formatCode="General">
                  <c:v>-0.41091029386233802</c:v>
                </c:pt>
                <c:pt idx="23096" formatCode="General">
                  <c:v>-0.41458108754856998</c:v>
                </c:pt>
                <c:pt idx="23097" formatCode="General">
                  <c:v>-0.41542687517237797</c:v>
                </c:pt>
                <c:pt idx="23098" formatCode="General">
                  <c:v>-0.41462215564278099</c:v>
                </c:pt>
                <c:pt idx="23099" formatCode="General">
                  <c:v>-0.41301576285996999</c:v>
                </c:pt>
                <c:pt idx="23100" formatCode="General">
                  <c:v>-0.410613167747573</c:v>
                </c:pt>
                <c:pt idx="23101" formatCode="General">
                  <c:v>-0.407410553579096</c:v>
                </c:pt>
                <c:pt idx="23102" formatCode="General">
                  <c:v>-0.40413606705423699</c:v>
                </c:pt>
                <c:pt idx="23103" formatCode="General">
                  <c:v>-0.40136865359582002</c:v>
                </c:pt>
                <c:pt idx="23104" formatCode="General">
                  <c:v>-0.39849811579760602</c:v>
                </c:pt>
                <c:pt idx="23105" formatCode="General">
                  <c:v>-0.39505020839892002</c:v>
                </c:pt>
                <c:pt idx="23106" formatCode="General">
                  <c:v>-0.39083336483277398</c:v>
                </c:pt>
                <c:pt idx="23107" formatCode="General">
                  <c:v>-0.38465564512980699</c:v>
                </c:pt>
                <c:pt idx="23108" formatCode="General">
                  <c:v>-0.37659257691109199</c:v>
                </c:pt>
                <c:pt idx="23109" formatCode="General">
                  <c:v>-0.36784991090782299</c:v>
                </c:pt>
                <c:pt idx="23110" formatCode="General">
                  <c:v>-0.35926613656363698</c:v>
                </c:pt>
                <c:pt idx="23111" formatCode="General">
                  <c:v>-0.35120927814036801</c:v>
                </c:pt>
                <c:pt idx="23112" formatCode="General">
                  <c:v>-0.345069440148982</c:v>
                </c:pt>
                <c:pt idx="23113" formatCode="General">
                  <c:v>-0.34160392961446501</c:v>
                </c:pt>
                <c:pt idx="23114" formatCode="General">
                  <c:v>-0.34003890019157401</c:v>
                </c:pt>
                <c:pt idx="23115" formatCode="General">
                  <c:v>-0.34062817062989598</c:v>
                </c:pt>
                <c:pt idx="23116" formatCode="General">
                  <c:v>-0.343331346262988</c:v>
                </c:pt>
                <c:pt idx="23117" formatCode="General">
                  <c:v>-0.34744480058448002</c:v>
                </c:pt>
                <c:pt idx="23118" formatCode="General">
                  <c:v>-0.35283629395885302</c:v>
                </c:pt>
                <c:pt idx="23119" formatCode="General">
                  <c:v>-0.35942604602588801</c:v>
                </c:pt>
                <c:pt idx="23120" formatCode="General">
                  <c:v>-0.36708854581521</c:v>
                </c:pt>
                <c:pt idx="23121" formatCode="General">
                  <c:v>-0.37530333342654199</c:v>
                </c:pt>
                <c:pt idx="23122" formatCode="General">
                  <c:v>-0.38259263319206799</c:v>
                </c:pt>
                <c:pt idx="23123" formatCode="General">
                  <c:v>-0.38828404158052598</c:v>
                </c:pt>
                <c:pt idx="23124" formatCode="General">
                  <c:v>-0.39276950488637602</c:v>
                </c:pt>
                <c:pt idx="23125" formatCode="General">
                  <c:v>-0.39603421243992298</c:v>
                </c:pt>
                <c:pt idx="23126" formatCode="General">
                  <c:v>-0.39800024977954301</c:v>
                </c:pt>
                <c:pt idx="23127" formatCode="General">
                  <c:v>-0.398223810252057</c:v>
                </c:pt>
                <c:pt idx="23128" formatCode="General">
                  <c:v>-0.39588661057843699</c:v>
                </c:pt>
                <c:pt idx="23129" formatCode="General">
                  <c:v>-0.39143112358708798</c:v>
                </c:pt>
                <c:pt idx="23130" formatCode="General">
                  <c:v>-0.386380846508245</c:v>
                </c:pt>
                <c:pt idx="23131" formatCode="General">
                  <c:v>-0.381574083276631</c:v>
                </c:pt>
                <c:pt idx="23132" formatCode="General">
                  <c:v>-0.37716708782210101</c:v>
                </c:pt>
                <c:pt idx="23133" formatCode="General">
                  <c:v>-0.372677691399388</c:v>
                </c:pt>
                <c:pt idx="23134" formatCode="General">
                  <c:v>-0.367498684130384</c:v>
                </c:pt>
                <c:pt idx="23135" formatCode="General">
                  <c:v>-0.36170088235266801</c:v>
                </c:pt>
                <c:pt idx="23136" formatCode="General">
                  <c:v>-0.35524566645191002</c:v>
                </c:pt>
                <c:pt idx="23137" formatCode="General">
                  <c:v>-0.34874594454765201</c:v>
                </c:pt>
                <c:pt idx="23138" formatCode="General">
                  <c:v>-0.34339420332528098</c:v>
                </c:pt>
                <c:pt idx="23139" formatCode="General">
                  <c:v>-0.33930975111095002</c:v>
                </c:pt>
                <c:pt idx="23140" formatCode="General">
                  <c:v>-0.33681980216393298</c:v>
                </c:pt>
                <c:pt idx="23141" formatCode="General">
                  <c:v>-0.33669847487973098</c:v>
                </c:pt>
                <c:pt idx="23142" formatCode="General">
                  <c:v>-0.338082412964819</c:v>
                </c:pt>
                <c:pt idx="23143" formatCode="General">
                  <c:v>-0.339808629062887</c:v>
                </c:pt>
                <c:pt idx="23144" formatCode="General">
                  <c:v>-0.34162877746839898</c:v>
                </c:pt>
                <c:pt idx="23145" formatCode="General">
                  <c:v>-0.34337472401838498</c:v>
                </c:pt>
                <c:pt idx="23146" formatCode="General">
                  <c:v>-0.344513306992065</c:v>
                </c:pt>
                <c:pt idx="23147" formatCode="General">
                  <c:v>-0.34469394057417801</c:v>
                </c:pt>
                <c:pt idx="23148" formatCode="General">
                  <c:v>-0.34460477842387499</c:v>
                </c:pt>
                <c:pt idx="23149" formatCode="General">
                  <c:v>-0.34424295642645703</c:v>
                </c:pt>
                <c:pt idx="23150" formatCode="General">
                  <c:v>-0.34349335070099302</c:v>
                </c:pt>
                <c:pt idx="23151" formatCode="General">
                  <c:v>-0.34193754626838102</c:v>
                </c:pt>
                <c:pt idx="23152" formatCode="General">
                  <c:v>-0.33902719704666601</c:v>
                </c:pt>
                <c:pt idx="23153" formatCode="General">
                  <c:v>-0.33526031455140298</c:v>
                </c:pt>
                <c:pt idx="23154" formatCode="General">
                  <c:v>-0.33031733628736798</c:v>
                </c:pt>
                <c:pt idx="23155" formatCode="General">
                  <c:v>-0.32455092574037903</c:v>
                </c:pt>
                <c:pt idx="23156" formatCode="General">
                  <c:v>-0.31886418952430101</c:v>
                </c:pt>
                <c:pt idx="23157" formatCode="General">
                  <c:v>-0.312415935974938</c:v>
                </c:pt>
                <c:pt idx="23158" formatCode="General">
                  <c:v>-0.30404568763170697</c:v>
                </c:pt>
                <c:pt idx="23159" formatCode="General">
                  <c:v>-0.29409261919205898</c:v>
                </c:pt>
                <c:pt idx="23160" formatCode="General">
                  <c:v>-0.28358428585162898</c:v>
                </c:pt>
                <c:pt idx="23161" formatCode="General">
                  <c:v>-0.27282023063485</c:v>
                </c:pt>
                <c:pt idx="23162" formatCode="General">
                  <c:v>-0.26260074521897903</c:v>
                </c:pt>
                <c:pt idx="23163" formatCode="General">
                  <c:v>-0.25374448888226703</c:v>
                </c:pt>
                <c:pt idx="23164" formatCode="General">
                  <c:v>-0.24597233442473199</c:v>
                </c:pt>
                <c:pt idx="23165" formatCode="General">
                  <c:v>-0.239892972850932</c:v>
                </c:pt>
                <c:pt idx="23166" formatCode="General">
                  <c:v>-0.236256237073177</c:v>
                </c:pt>
                <c:pt idx="23167" formatCode="General">
                  <c:v>-0.23388337112298099</c:v>
                </c:pt>
                <c:pt idx="23168" formatCode="General">
                  <c:v>-0.23203825063193301</c:v>
                </c:pt>
                <c:pt idx="23169" formatCode="General">
                  <c:v>-0.23118588309315</c:v>
                </c:pt>
                <c:pt idx="23170" formatCode="General">
                  <c:v>-0.23108001691289901</c:v>
                </c:pt>
                <c:pt idx="23171" formatCode="General">
                  <c:v>-0.23109819874558801</c:v>
                </c:pt>
                <c:pt idx="23172" formatCode="General">
                  <c:v>-0.23024458359049499</c:v>
                </c:pt>
                <c:pt idx="23173" formatCode="General">
                  <c:v>-0.22814698955301599</c:v>
                </c:pt>
                <c:pt idx="23174" formatCode="General">
                  <c:v>-0.225738359971658</c:v>
                </c:pt>
                <c:pt idx="23175" formatCode="General">
                  <c:v>-0.22377110711638801</c:v>
                </c:pt>
                <c:pt idx="23176" formatCode="General">
                  <c:v>-0.22237427172291899</c:v>
                </c:pt>
                <c:pt idx="23177" formatCode="General">
                  <c:v>-0.221007428805093</c:v>
                </c:pt>
                <c:pt idx="23178" formatCode="General">
                  <c:v>-0.219091101923715</c:v>
                </c:pt>
                <c:pt idx="23179" formatCode="General">
                  <c:v>-0.21545015677544599</c:v>
                </c:pt>
                <c:pt idx="23180" formatCode="General">
                  <c:v>-0.20937473517857699</c:v>
                </c:pt>
                <c:pt idx="23181" formatCode="General">
                  <c:v>-0.201239054208393</c:v>
                </c:pt>
                <c:pt idx="23182" formatCode="General">
                  <c:v>-0.19227543762937899</c:v>
                </c:pt>
                <c:pt idx="23183" formatCode="General">
                  <c:v>-0.183741214025849</c:v>
                </c:pt>
                <c:pt idx="23184" formatCode="General">
                  <c:v>-0.175776328088426</c:v>
                </c:pt>
                <c:pt idx="23185" formatCode="General">
                  <c:v>-0.167526189524416</c:v>
                </c:pt>
                <c:pt idx="23186" formatCode="General">
                  <c:v>-0.15840255315753299</c:v>
                </c:pt>
                <c:pt idx="23187" formatCode="General">
                  <c:v>-0.14910481115159399</c:v>
                </c:pt>
                <c:pt idx="23188" formatCode="General">
                  <c:v>-0.140475324976752</c:v>
                </c:pt>
                <c:pt idx="23189" formatCode="General">
                  <c:v>-0.13295569848118</c:v>
                </c:pt>
                <c:pt idx="23190" formatCode="General">
                  <c:v>-0.12725406731733399</c:v>
                </c:pt>
                <c:pt idx="23191" formatCode="General">
                  <c:v>-0.123837986189145</c:v>
                </c:pt>
                <c:pt idx="23192" formatCode="General">
                  <c:v>-0.121245946150725</c:v>
                </c:pt>
                <c:pt idx="23193" formatCode="General">
                  <c:v>-0.118107492843547</c:v>
                </c:pt>
                <c:pt idx="23194" formatCode="General">
                  <c:v>-0.114887466812904</c:v>
                </c:pt>
                <c:pt idx="23195" formatCode="General">
                  <c:v>-0.111212990436259</c:v>
                </c:pt>
                <c:pt idx="23196" formatCode="General">
                  <c:v>-0.105593713879781</c:v>
                </c:pt>
                <c:pt idx="23197" formatCode="General">
                  <c:v>-9.8327311188247293E-2</c:v>
                </c:pt>
                <c:pt idx="23198" formatCode="General">
                  <c:v>-9.0236221707927194E-2</c:v>
                </c:pt>
                <c:pt idx="23199" formatCode="General">
                  <c:v>-8.1046829602478998E-2</c:v>
                </c:pt>
                <c:pt idx="23200" formatCode="General">
                  <c:v>-6.9977680948441007E-2</c:v>
                </c:pt>
                <c:pt idx="23201" formatCode="General">
                  <c:v>-5.6060654463320002E-2</c:v>
                </c:pt>
                <c:pt idx="23202" formatCode="General">
                  <c:v>-3.9045694055896099E-2</c:v>
                </c:pt>
                <c:pt idx="23203" formatCode="General">
                  <c:v>-2.01053362558389E-2</c:v>
                </c:pt>
                <c:pt idx="23204" formatCode="General">
                  <c:v>-5.1361874046324896E-4</c:v>
                </c:pt>
                <c:pt idx="23205" formatCode="General">
                  <c:v>1.8745157494818102E-2</c:v>
                </c:pt>
                <c:pt idx="23206" formatCode="General">
                  <c:v>3.5946970324746197E-2</c:v>
                </c:pt>
                <c:pt idx="23207" formatCode="General">
                  <c:v>5.04072103614287E-2</c:v>
                </c:pt>
                <c:pt idx="23208" formatCode="General">
                  <c:v>6.2854870206777796E-2</c:v>
                </c:pt>
                <c:pt idx="23209" formatCode="General">
                  <c:v>7.3155994070932401E-2</c:v>
                </c:pt>
                <c:pt idx="23210" formatCode="General">
                  <c:v>8.0588944722284006E-2</c:v>
                </c:pt>
                <c:pt idx="23211" formatCode="General">
                  <c:v>8.5218611295044502E-2</c:v>
                </c:pt>
                <c:pt idx="23212" formatCode="General">
                  <c:v>8.7297772931008599E-2</c:v>
                </c:pt>
                <c:pt idx="23213" formatCode="General">
                  <c:v>8.6912871610277206E-2</c:v>
                </c:pt>
                <c:pt idx="23214" formatCode="General">
                  <c:v>8.5127166402552801E-2</c:v>
                </c:pt>
                <c:pt idx="23215" formatCode="General">
                  <c:v>8.3077822162286402E-2</c:v>
                </c:pt>
                <c:pt idx="23216" formatCode="General">
                  <c:v>8.1129996569426793E-2</c:v>
                </c:pt>
                <c:pt idx="23217" formatCode="General">
                  <c:v>7.9147963822763401E-2</c:v>
                </c:pt>
                <c:pt idx="23218" formatCode="General">
                  <c:v>7.7245684927449806E-2</c:v>
                </c:pt>
                <c:pt idx="23219" formatCode="General">
                  <c:v>7.6227843167779696E-2</c:v>
                </c:pt>
                <c:pt idx="23220" formatCode="General">
                  <c:v>7.6516280553627095E-2</c:v>
                </c:pt>
                <c:pt idx="23221" formatCode="General">
                  <c:v>7.8579195708709304E-2</c:v>
                </c:pt>
                <c:pt idx="23222" formatCode="General">
                  <c:v>8.2720886090891899E-2</c:v>
                </c:pt>
                <c:pt idx="23223" formatCode="General">
                  <c:v>8.7751332659403894E-2</c:v>
                </c:pt>
                <c:pt idx="23224" formatCode="General">
                  <c:v>9.2917594043870302E-2</c:v>
                </c:pt>
                <c:pt idx="23225" formatCode="General">
                  <c:v>9.8704451901499096E-2</c:v>
                </c:pt>
                <c:pt idx="23226" formatCode="General">
                  <c:v>0.10586153570946499</c:v>
                </c:pt>
                <c:pt idx="23227" formatCode="General">
                  <c:v>0.114616969358854</c:v>
                </c:pt>
                <c:pt idx="23228" formatCode="General">
                  <c:v>0.124884788136483</c:v>
                </c:pt>
                <c:pt idx="23229" formatCode="General">
                  <c:v>0.13775761922455601</c:v>
                </c:pt>
                <c:pt idx="23230" formatCode="General">
                  <c:v>0.15353363236739401</c:v>
                </c:pt>
                <c:pt idx="23231" formatCode="General">
                  <c:v>0.17031320777095199</c:v>
                </c:pt>
                <c:pt idx="23232" formatCode="General">
                  <c:v>0.186450393852509</c:v>
                </c:pt>
                <c:pt idx="23233" formatCode="General">
                  <c:v>0.201500970147377</c:v>
                </c:pt>
                <c:pt idx="23234" formatCode="General">
                  <c:v>0.21598821461032899</c:v>
                </c:pt>
                <c:pt idx="23235" formatCode="General">
                  <c:v>0.229398588602022</c:v>
                </c:pt>
                <c:pt idx="23236" formatCode="General">
                  <c:v>0.239920183907957</c:v>
                </c:pt>
                <c:pt idx="23237" formatCode="General">
                  <c:v>0.24736294985990301</c:v>
                </c:pt>
                <c:pt idx="23238" formatCode="General">
                  <c:v>0.25178241964068998</c:v>
                </c:pt>
                <c:pt idx="23239" formatCode="General">
                  <c:v>0.25385919854292099</c:v>
                </c:pt>
                <c:pt idx="23240" formatCode="General">
                  <c:v>0.25499087256447101</c:v>
                </c:pt>
                <c:pt idx="23241" formatCode="General">
                  <c:v>0.25501614191875499</c:v>
                </c:pt>
                <c:pt idx="23242" formatCode="General">
                  <c:v>0.25296248502916402</c:v>
                </c:pt>
                <c:pt idx="23243" formatCode="General">
                  <c:v>0.24852071328893499</c:v>
                </c:pt>
                <c:pt idx="23244" formatCode="General">
                  <c:v>0.24166971691490099</c:v>
                </c:pt>
                <c:pt idx="23245" formatCode="General">
                  <c:v>0.232512721826409</c:v>
                </c:pt>
                <c:pt idx="23246" formatCode="General">
                  <c:v>0.22177898353545999</c:v>
                </c:pt>
                <c:pt idx="23247" formatCode="General">
                  <c:v>0.21054490950817101</c:v>
                </c:pt>
                <c:pt idx="23248" formatCode="General">
                  <c:v>0.20028456513628201</c:v>
                </c:pt>
                <c:pt idx="23249" formatCode="General">
                  <c:v>0.191348763224816</c:v>
                </c:pt>
                <c:pt idx="23250" formatCode="General">
                  <c:v>0.18366422919973799</c:v>
                </c:pt>
                <c:pt idx="23251" formatCode="General">
                  <c:v>0.17853860348573999</c:v>
                </c:pt>
                <c:pt idx="23252" formatCode="General">
                  <c:v>0.17761622806990701</c:v>
                </c:pt>
                <c:pt idx="23253" formatCode="General">
                  <c:v>0.181049663795712</c:v>
                </c:pt>
                <c:pt idx="23254" formatCode="General">
                  <c:v>0.18822147018168001</c:v>
                </c:pt>
                <c:pt idx="23255" formatCode="General">
                  <c:v>0.19832981940967101</c:v>
                </c:pt>
                <c:pt idx="23256" formatCode="General">
                  <c:v>0.21045324717407099</c:v>
                </c:pt>
                <c:pt idx="23257" formatCode="General">
                  <c:v>0.22326320310839501</c:v>
                </c:pt>
                <c:pt idx="23258" formatCode="General">
                  <c:v>0.23587736989832001</c:v>
                </c:pt>
                <c:pt idx="23259" formatCode="General">
                  <c:v>0.24789332881050899</c:v>
                </c:pt>
                <c:pt idx="23260" formatCode="General">
                  <c:v>0.25809377959625701</c:v>
                </c:pt>
                <c:pt idx="23261" formatCode="General">
                  <c:v>0.26585875900932898</c:v>
                </c:pt>
                <c:pt idx="23262" formatCode="General">
                  <c:v>0.27215428128674601</c:v>
                </c:pt>
                <c:pt idx="23263" formatCode="General">
                  <c:v>0.27821595096882101</c:v>
                </c:pt>
                <c:pt idx="23264" formatCode="General">
                  <c:v>0.28473015534070401</c:v>
                </c:pt>
                <c:pt idx="23265" formatCode="General">
                  <c:v>0.29195967529411698</c:v>
                </c:pt>
                <c:pt idx="23266" formatCode="General">
                  <c:v>0.30010468194034101</c:v>
                </c:pt>
                <c:pt idx="23267" formatCode="General">
                  <c:v>0.30828095333769401</c:v>
                </c:pt>
                <c:pt idx="23268" formatCode="General">
                  <c:v>0.315362395734824</c:v>
                </c:pt>
                <c:pt idx="23269" formatCode="General">
                  <c:v>0.322023753802955</c:v>
                </c:pt>
                <c:pt idx="23270" formatCode="General">
                  <c:v>0.32889697944984703</c:v>
                </c:pt>
                <c:pt idx="23271" formatCode="General">
                  <c:v>0.33529575862980099</c:v>
                </c:pt>
                <c:pt idx="23272" formatCode="General">
                  <c:v>0.34109549482854401</c:v>
                </c:pt>
                <c:pt idx="23273" formatCode="General">
                  <c:v>0.34683053746564402</c:v>
                </c:pt>
                <c:pt idx="23274" formatCode="General">
                  <c:v>0.351872195410803</c:v>
                </c:pt>
                <c:pt idx="23275" formatCode="General">
                  <c:v>0.35592132843409002</c:v>
                </c:pt>
                <c:pt idx="23276" formatCode="General">
                  <c:v>0.35911233449921398</c:v>
                </c:pt>
                <c:pt idx="23277" formatCode="General">
                  <c:v>0.36097746003620201</c:v>
                </c:pt>
                <c:pt idx="23278" formatCode="General">
                  <c:v>0.36147054794824401</c:v>
                </c:pt>
                <c:pt idx="23279" formatCode="General">
                  <c:v>0.36117111628078702</c:v>
                </c:pt>
                <c:pt idx="23280" formatCode="General">
                  <c:v>0.36075467355819102</c:v>
                </c:pt>
                <c:pt idx="23281" formatCode="General">
                  <c:v>0.36138446925773499</c:v>
                </c:pt>
                <c:pt idx="23282" formatCode="General">
                  <c:v>0.36277876874533499</c:v>
                </c:pt>
                <c:pt idx="23283" formatCode="General">
                  <c:v>0.36412229713444799</c:v>
                </c:pt>
                <c:pt idx="23284" formatCode="General">
                  <c:v>0.36587477950063302</c:v>
                </c:pt>
                <c:pt idx="23285" formatCode="General">
                  <c:v>0.36829022471286499</c:v>
                </c:pt>
                <c:pt idx="23286" formatCode="General">
                  <c:v>0.37052273837997401</c:v>
                </c:pt>
                <c:pt idx="23287" formatCode="General">
                  <c:v>0.37102047905806401</c:v>
                </c:pt>
                <c:pt idx="23288" formatCode="General">
                  <c:v>0.37008047523229498</c:v>
                </c:pt>
                <c:pt idx="23289" formatCode="General">
                  <c:v>0.36850272162349801</c:v>
                </c:pt>
                <c:pt idx="23290" formatCode="General">
                  <c:v>0.36604019360309298</c:v>
                </c:pt>
                <c:pt idx="23291" formatCode="General">
                  <c:v>0.36363491518928498</c:v>
                </c:pt>
                <c:pt idx="23292" formatCode="General">
                  <c:v>0.36206186161278398</c:v>
                </c:pt>
                <c:pt idx="23293" formatCode="General">
                  <c:v>0.36163002622491802</c:v>
                </c:pt>
                <c:pt idx="23294" formatCode="General">
                  <c:v>0.36326360463275897</c:v>
                </c:pt>
                <c:pt idx="23295" formatCode="General">
                  <c:v>0.36660293665697302</c:v>
                </c:pt>
                <c:pt idx="23296" formatCode="General">
                  <c:v>0.37044780457104498</c:v>
                </c:pt>
                <c:pt idx="23297" formatCode="General">
                  <c:v>0.37423867765966901</c:v>
                </c:pt>
                <c:pt idx="23298" formatCode="General">
                  <c:v>0.37828315686790098</c:v>
                </c:pt>
                <c:pt idx="23299" formatCode="General">
                  <c:v>0.38305018632647098</c:v>
                </c:pt>
                <c:pt idx="23300" formatCode="General">
                  <c:v>0.38885871223947799</c:v>
                </c:pt>
                <c:pt idx="23301" formatCode="General">
                  <c:v>0.39481699756272298</c:v>
                </c:pt>
                <c:pt idx="23302" formatCode="General">
                  <c:v>0.39938163601203702</c:v>
                </c:pt>
                <c:pt idx="23303" formatCode="General">
                  <c:v>0.40303451059133499</c:v>
                </c:pt>
                <c:pt idx="23304" formatCode="General">
                  <c:v>0.40645402464533598</c:v>
                </c:pt>
                <c:pt idx="23305" formatCode="General">
                  <c:v>0.41021516856492701</c:v>
                </c:pt>
                <c:pt idx="23306" formatCode="General">
                  <c:v>0.41479230289835101</c:v>
                </c:pt>
                <c:pt idx="23307" formatCode="General">
                  <c:v>0.41988738049277702</c:v>
                </c:pt>
                <c:pt idx="23308" formatCode="General">
                  <c:v>0.425276246235892</c:v>
                </c:pt>
                <c:pt idx="23309" formatCode="General">
                  <c:v>0.43006930613886502</c:v>
                </c:pt>
                <c:pt idx="23310" formatCode="General">
                  <c:v>0.43360054148087601</c:v>
                </c:pt>
                <c:pt idx="23311" formatCode="General">
                  <c:v>0.435598894949699</c:v>
                </c:pt>
                <c:pt idx="23312" formatCode="General">
                  <c:v>0.43581105364551298</c:v>
                </c:pt>
                <c:pt idx="23313" formatCode="General">
                  <c:v>0.43450983641622598</c:v>
                </c:pt>
                <c:pt idx="23314" formatCode="General">
                  <c:v>0.43264233450308198</c:v>
                </c:pt>
                <c:pt idx="23315" formatCode="General">
                  <c:v>0.43039437723912</c:v>
                </c:pt>
                <c:pt idx="23316" formatCode="General">
                  <c:v>0.427286772561696</c:v>
                </c:pt>
                <c:pt idx="23317" formatCode="General">
                  <c:v>0.42340298625109501</c:v>
                </c:pt>
                <c:pt idx="23318" formatCode="General">
                  <c:v>0.41819946153670601</c:v>
                </c:pt>
                <c:pt idx="23319" formatCode="General">
                  <c:v>0.41047251727397899</c:v>
                </c:pt>
                <c:pt idx="23320" formatCode="General">
                  <c:v>0.40007393835028299</c:v>
                </c:pt>
                <c:pt idx="23321" formatCode="General">
                  <c:v>0.388070618901589</c:v>
                </c:pt>
                <c:pt idx="23322" formatCode="General">
                  <c:v>0.37596317237301402</c:v>
                </c:pt>
                <c:pt idx="23323" formatCode="General">
                  <c:v>0.363509757035824</c:v>
                </c:pt>
                <c:pt idx="23324" formatCode="General">
                  <c:v>0.34931329811053202</c:v>
                </c:pt>
                <c:pt idx="23325" formatCode="General">
                  <c:v>0.33323748326038</c:v>
                </c:pt>
                <c:pt idx="23326" formatCode="General">
                  <c:v>0.31578936669119501</c:v>
                </c:pt>
                <c:pt idx="23327" formatCode="General">
                  <c:v>0.29778413935704401</c:v>
                </c:pt>
                <c:pt idx="23328" formatCode="General">
                  <c:v>0.28017875220239202</c:v>
                </c:pt>
                <c:pt idx="23329" formatCode="General">
                  <c:v>0.26333484114188699</c:v>
                </c:pt>
                <c:pt idx="23330" formatCode="General">
                  <c:v>0.24788852059776401</c:v>
                </c:pt>
                <c:pt idx="23331" formatCode="General">
                  <c:v>0.23500702400359</c:v>
                </c:pt>
                <c:pt idx="23332" formatCode="General">
                  <c:v>0.22431380097887099</c:v>
                </c:pt>
                <c:pt idx="23333" formatCode="General">
                  <c:v>0.213781321496853</c:v>
                </c:pt>
                <c:pt idx="23334" formatCode="General">
                  <c:v>0.20272578583057299</c:v>
                </c:pt>
                <c:pt idx="23335" formatCode="General">
                  <c:v>0.19202128413203001</c:v>
                </c:pt>
                <c:pt idx="23336" formatCode="General">
                  <c:v>0.18243788444550599</c:v>
                </c:pt>
                <c:pt idx="23337" formatCode="General">
                  <c:v>0.17347671570814299</c:v>
                </c:pt>
                <c:pt idx="23338" formatCode="General">
                  <c:v>0.16456187713054199</c:v>
                </c:pt>
                <c:pt idx="23339" formatCode="General">
                  <c:v>0.156363049783905</c:v>
                </c:pt>
                <c:pt idx="23340" formatCode="General">
                  <c:v>0.14996986384256999</c:v>
                </c:pt>
                <c:pt idx="23341" formatCode="General">
                  <c:v>0.145957509199893</c:v>
                </c:pt>
                <c:pt idx="23342" formatCode="General">
                  <c:v>0.14329020487843699</c:v>
                </c:pt>
                <c:pt idx="23343" formatCode="General">
                  <c:v>0.14116930081800999</c:v>
                </c:pt>
                <c:pt idx="23344" formatCode="General">
                  <c:v>0.13929048597708199</c:v>
                </c:pt>
                <c:pt idx="23345" formatCode="General">
                  <c:v>0.13759480368830701</c:v>
                </c:pt>
                <c:pt idx="23346" formatCode="General">
                  <c:v>0.13669901567057699</c:v>
                </c:pt>
                <c:pt idx="23347" formatCode="General">
                  <c:v>0.13689886851545899</c:v>
                </c:pt>
                <c:pt idx="23348" formatCode="General">
                  <c:v>0.13775014428374399</c:v>
                </c:pt>
                <c:pt idx="23349" formatCode="General">
                  <c:v>0.13776871553602099</c:v>
                </c:pt>
                <c:pt idx="23350" formatCode="General">
                  <c:v>0.13565258541783001</c:v>
                </c:pt>
                <c:pt idx="23351" formatCode="General">
                  <c:v>0.13088703243578301</c:v>
                </c:pt>
                <c:pt idx="23352" formatCode="General">
                  <c:v>0.123683183929191</c:v>
                </c:pt>
                <c:pt idx="23353" formatCode="General">
                  <c:v>0.11475394048623699</c:v>
                </c:pt>
                <c:pt idx="23354" formatCode="General">
                  <c:v>0.103592605660137</c:v>
                </c:pt>
                <c:pt idx="23355" formatCode="General">
                  <c:v>9.0435370550582303E-2</c:v>
                </c:pt>
                <c:pt idx="23356" formatCode="General">
                  <c:v>7.7659902408754297E-2</c:v>
                </c:pt>
                <c:pt idx="23357" formatCode="General">
                  <c:v>6.6061180384941603E-2</c:v>
                </c:pt>
                <c:pt idx="23358" formatCode="General">
                  <c:v>5.4325953311156597E-2</c:v>
                </c:pt>
                <c:pt idx="23359" formatCode="General">
                  <c:v>4.1843790590543099E-2</c:v>
                </c:pt>
                <c:pt idx="23360" formatCode="General">
                  <c:v>2.8692011995494499E-2</c:v>
                </c:pt>
                <c:pt idx="23361" formatCode="General">
                  <c:v>1.5630876658098099E-2</c:v>
                </c:pt>
                <c:pt idx="23362" formatCode="General">
                  <c:v>3.1827587522942698E-3</c:v>
                </c:pt>
                <c:pt idx="23363" formatCode="General">
                  <c:v>-8.7781112463845203E-3</c:v>
                </c:pt>
                <c:pt idx="23364" formatCode="General">
                  <c:v>-2.0435866552395501E-2</c:v>
                </c:pt>
                <c:pt idx="23365" formatCode="General">
                  <c:v>-3.2351517207345699E-2</c:v>
                </c:pt>
                <c:pt idx="23366" formatCode="General">
                  <c:v>-4.4885504830368503E-2</c:v>
                </c:pt>
                <c:pt idx="23367" formatCode="General">
                  <c:v>-5.8784094056117599E-2</c:v>
                </c:pt>
                <c:pt idx="23368" formatCode="General">
                  <c:v>-7.3858027008694496E-2</c:v>
                </c:pt>
                <c:pt idx="23369" formatCode="General">
                  <c:v>-8.8683218825621399E-2</c:v>
                </c:pt>
                <c:pt idx="23370" formatCode="General">
                  <c:v>-0.103320630095157</c:v>
                </c:pt>
                <c:pt idx="23371" formatCode="General">
                  <c:v>-0.118249691238204</c:v>
                </c:pt>
                <c:pt idx="23372" formatCode="General">
                  <c:v>-0.13302619617802999</c:v>
                </c:pt>
                <c:pt idx="23373" formatCode="General">
                  <c:v>-0.14768251326478901</c:v>
                </c:pt>
                <c:pt idx="23374" formatCode="General">
                  <c:v>-0.161835180089689</c:v>
                </c:pt>
                <c:pt idx="23375" formatCode="General">
                  <c:v>-0.174681751531826</c:v>
                </c:pt>
                <c:pt idx="23376" formatCode="General">
                  <c:v>-0.18653838836174499</c:v>
                </c:pt>
                <c:pt idx="23377" formatCode="General">
                  <c:v>-0.19703279288890499</c:v>
                </c:pt>
                <c:pt idx="23378" formatCode="General">
                  <c:v>-0.20585016078999499</c:v>
                </c:pt>
                <c:pt idx="23379" formatCode="General">
                  <c:v>-0.21413196966036899</c:v>
                </c:pt>
                <c:pt idx="23380" formatCode="General">
                  <c:v>-0.22231848894846301</c:v>
                </c:pt>
                <c:pt idx="23381" formatCode="General">
                  <c:v>-0.23028093488655099</c:v>
                </c:pt>
                <c:pt idx="23382" formatCode="General">
                  <c:v>-0.23837185351829099</c:v>
                </c:pt>
                <c:pt idx="23383" formatCode="General">
                  <c:v>-0.24697578210804</c:v>
                </c:pt>
                <c:pt idx="23384" formatCode="General">
                  <c:v>-0.25603313982115899</c:v>
                </c:pt>
                <c:pt idx="23385" formatCode="General">
                  <c:v>-0.26501856972721</c:v>
                </c:pt>
                <c:pt idx="23386" formatCode="General">
                  <c:v>-0.27424227847914501</c:v>
                </c:pt>
                <c:pt idx="23387" formatCode="General">
                  <c:v>-0.284674111548264</c:v>
                </c:pt>
                <c:pt idx="23388" formatCode="General">
                  <c:v>-0.29665752298875497</c:v>
                </c:pt>
                <c:pt idx="23389" formatCode="General">
                  <c:v>-0.309940060602999</c:v>
                </c:pt>
                <c:pt idx="23390" formatCode="General">
                  <c:v>-0.32324859597671701</c:v>
                </c:pt>
                <c:pt idx="23391" formatCode="General">
                  <c:v>-0.33619026667542901</c:v>
                </c:pt>
                <c:pt idx="23392" formatCode="General">
                  <c:v>-0.34834101573976001</c:v>
                </c:pt>
                <c:pt idx="23393" formatCode="General">
                  <c:v>-0.35864873278418502</c:v>
                </c:pt>
                <c:pt idx="23394" formatCode="General">
                  <c:v>-0.36711193796397601</c:v>
                </c:pt>
                <c:pt idx="23395" formatCode="General">
                  <c:v>-0.37459369820565502</c:v>
                </c:pt>
                <c:pt idx="23396" formatCode="General">
                  <c:v>-0.38229394850080201</c:v>
                </c:pt>
                <c:pt idx="23397" formatCode="General">
                  <c:v>-0.39072554547614202</c:v>
                </c:pt>
                <c:pt idx="23398" formatCode="General">
                  <c:v>-0.40058668940398001</c:v>
                </c:pt>
                <c:pt idx="23399" formatCode="General">
                  <c:v>-0.41169725411050501</c:v>
                </c:pt>
                <c:pt idx="23400" formatCode="General">
                  <c:v>-0.42341672767066102</c:v>
                </c:pt>
                <c:pt idx="23401" formatCode="General">
                  <c:v>-0.43544947113633398</c:v>
                </c:pt>
                <c:pt idx="23402" formatCode="General">
                  <c:v>-0.44658144002404598</c:v>
                </c:pt>
                <c:pt idx="23403" formatCode="General">
                  <c:v>-0.45575262598391297</c:v>
                </c:pt>
                <c:pt idx="23404" formatCode="General">
                  <c:v>-0.463159045571504</c:v>
                </c:pt>
                <c:pt idx="23405" formatCode="General">
                  <c:v>-0.46944063944716702</c:v>
                </c:pt>
                <c:pt idx="23406" formatCode="General">
                  <c:v>-0.475070881835368</c:v>
                </c:pt>
                <c:pt idx="23407" formatCode="General">
                  <c:v>-0.47988282666565402</c:v>
                </c:pt>
                <c:pt idx="23408" formatCode="General">
                  <c:v>-0.48307621145094698</c:v>
                </c:pt>
                <c:pt idx="23409" formatCode="General">
                  <c:v>-0.48526300717476401</c:v>
                </c:pt>
                <c:pt idx="23410" formatCode="General">
                  <c:v>-0.48760134664570098</c:v>
                </c:pt>
                <c:pt idx="23411" formatCode="General">
                  <c:v>-0.48936914474752802</c:v>
                </c:pt>
                <c:pt idx="23412" formatCode="General">
                  <c:v>-0.489460756037703</c:v>
                </c:pt>
                <c:pt idx="23413" formatCode="General">
                  <c:v>-0.48785612875314599</c:v>
                </c:pt>
                <c:pt idx="23414" formatCode="General">
                  <c:v>-0.48442992440573401</c:v>
                </c:pt>
                <c:pt idx="23415" formatCode="General">
                  <c:v>-0.48009460635441198</c:v>
                </c:pt>
                <c:pt idx="23416" formatCode="General">
                  <c:v>-0.47618373592827401</c:v>
                </c:pt>
                <c:pt idx="23417" formatCode="General">
                  <c:v>-0.47168914632625603</c:v>
                </c:pt>
                <c:pt idx="23418" formatCode="General">
                  <c:v>-0.46556216831969999</c:v>
                </c:pt>
                <c:pt idx="23419" formatCode="General">
                  <c:v>-0.45744144782746099</c:v>
                </c:pt>
                <c:pt idx="23420" formatCode="General">
                  <c:v>-0.44675391467418601</c:v>
                </c:pt>
                <c:pt idx="23421" formatCode="General">
                  <c:v>-0.43485877629793601</c:v>
                </c:pt>
                <c:pt idx="23422" formatCode="General">
                  <c:v>-0.42302321121085201</c:v>
                </c:pt>
                <c:pt idx="23423" formatCode="General">
                  <c:v>-0.41118739096310902</c:v>
                </c:pt>
                <c:pt idx="23424" formatCode="General">
                  <c:v>-0.39924278934228702</c:v>
                </c:pt>
                <c:pt idx="23425" formatCode="General">
                  <c:v>-0.38773586248815201</c:v>
                </c:pt>
                <c:pt idx="23426" formatCode="General">
                  <c:v>-0.37688231225785601</c:v>
                </c:pt>
                <c:pt idx="23427" formatCode="General">
                  <c:v>-0.36616005459626799</c:v>
                </c:pt>
                <c:pt idx="23428" formatCode="General">
                  <c:v>-0.356270110824842</c:v>
                </c:pt>
                <c:pt idx="23429" formatCode="General">
                  <c:v>-0.34885865588999798</c:v>
                </c:pt>
                <c:pt idx="23430" formatCode="General">
                  <c:v>-0.34519134081558001</c:v>
                </c:pt>
                <c:pt idx="23431" formatCode="General">
                  <c:v>-0.34532336458825802</c:v>
                </c:pt>
                <c:pt idx="23432" formatCode="General">
                  <c:v>-0.349072895366979</c:v>
                </c:pt>
                <c:pt idx="23433" formatCode="General">
                  <c:v>-0.35564082184321</c:v>
                </c:pt>
                <c:pt idx="23434" formatCode="General">
                  <c:v>-0.36350397729089401</c:v>
                </c:pt>
                <c:pt idx="23435" formatCode="General">
                  <c:v>-0.37220124103961699</c:v>
                </c:pt>
                <c:pt idx="23436" formatCode="General">
                  <c:v>-0.38209977168514297</c:v>
                </c:pt>
                <c:pt idx="23437" formatCode="General">
                  <c:v>-0.39183848353851702</c:v>
                </c:pt>
                <c:pt idx="23438" formatCode="General">
                  <c:v>-0.39999924795008801</c:v>
                </c:pt>
                <c:pt idx="23439" formatCode="General">
                  <c:v>-0.40716859884587397</c:v>
                </c:pt>
                <c:pt idx="23440" formatCode="General">
                  <c:v>-0.412966145478257</c:v>
                </c:pt>
                <c:pt idx="23441" formatCode="General">
                  <c:v>-0.41669015642075502</c:v>
                </c:pt>
                <c:pt idx="23442" formatCode="General">
                  <c:v>-0.41855132861875799</c:v>
                </c:pt>
                <c:pt idx="23443" formatCode="General">
                  <c:v>-0.41886064827235903</c:v>
                </c:pt>
                <c:pt idx="23444" formatCode="General">
                  <c:v>-0.41755933356745101</c:v>
                </c:pt>
                <c:pt idx="23445" formatCode="General">
                  <c:v>-0.41514780800095302</c:v>
                </c:pt>
                <c:pt idx="23446" formatCode="General">
                  <c:v>-0.41265631662472002</c:v>
                </c:pt>
                <c:pt idx="23447" formatCode="General">
                  <c:v>-0.41001319416552301</c:v>
                </c:pt>
                <c:pt idx="23448" formatCode="General">
                  <c:v>-0.40668752396813102</c:v>
                </c:pt>
                <c:pt idx="23449" formatCode="General">
                  <c:v>-0.40249969279542602</c:v>
                </c:pt>
                <c:pt idx="23450" formatCode="General">
                  <c:v>-0.39706182253260203</c:v>
                </c:pt>
                <c:pt idx="23451" formatCode="General">
                  <c:v>-0.38997792456489999</c:v>
                </c:pt>
                <c:pt idx="23452" formatCode="General">
                  <c:v>-0.38150594121867698</c:v>
                </c:pt>
                <c:pt idx="23453" formatCode="General">
                  <c:v>-0.37230468511996101</c:v>
                </c:pt>
                <c:pt idx="23454" formatCode="General">
                  <c:v>-0.36276342771049003</c:v>
                </c:pt>
                <c:pt idx="23455" formatCode="General">
                  <c:v>-0.353541468293529</c:v>
                </c:pt>
                <c:pt idx="23456" formatCode="General">
                  <c:v>-0.34591106441872199</c:v>
                </c:pt>
                <c:pt idx="23457" formatCode="General">
                  <c:v>-0.34014771112235898</c:v>
                </c:pt>
                <c:pt idx="23458" formatCode="General">
                  <c:v>-0.33653918626027601</c:v>
                </c:pt>
                <c:pt idx="23459" formatCode="General">
                  <c:v>-0.33459491332637598</c:v>
                </c:pt>
                <c:pt idx="23460" formatCode="General">
                  <c:v>-0.33360936326650997</c:v>
                </c:pt>
                <c:pt idx="23461" formatCode="General">
                  <c:v>-0.33320373308787898</c:v>
                </c:pt>
                <c:pt idx="23462" formatCode="General">
                  <c:v>-0.33188004361565898</c:v>
                </c:pt>
                <c:pt idx="23463" formatCode="General">
                  <c:v>-0.32932343202687597</c:v>
                </c:pt>
                <c:pt idx="23464" formatCode="General">
                  <c:v>-0.325862143363228</c:v>
                </c:pt>
                <c:pt idx="23465" formatCode="General">
                  <c:v>-0.321384996466894</c:v>
                </c:pt>
                <c:pt idx="23466" formatCode="General">
                  <c:v>-0.31604379000074001</c:v>
                </c:pt>
                <c:pt idx="23467" formatCode="General">
                  <c:v>-0.309878898370818</c:v>
                </c:pt>
                <c:pt idx="23468" formatCode="General">
                  <c:v>-0.30258683103739098</c:v>
                </c:pt>
                <c:pt idx="23469" formatCode="General">
                  <c:v>-0.29404004342418599</c:v>
                </c:pt>
                <c:pt idx="23470" formatCode="General">
                  <c:v>-0.28456131248731598</c:v>
                </c:pt>
                <c:pt idx="23471" formatCode="General">
                  <c:v>-0.27500232781629802</c:v>
                </c:pt>
                <c:pt idx="23472" formatCode="General">
                  <c:v>-0.26502683249075698</c:v>
                </c:pt>
                <c:pt idx="23473" formatCode="General">
                  <c:v>-0.25304487993018998</c:v>
                </c:pt>
                <c:pt idx="23474" formatCode="General">
                  <c:v>-0.239121276017772</c:v>
                </c:pt>
                <c:pt idx="23475" formatCode="General">
                  <c:v>-0.224588475407559</c:v>
                </c:pt>
                <c:pt idx="23476" formatCode="General">
                  <c:v>-0.20976345310047101</c:v>
                </c:pt>
                <c:pt idx="23477" formatCode="General">
                  <c:v>-0.19333364152572799</c:v>
                </c:pt>
                <c:pt idx="23478" formatCode="General">
                  <c:v>-0.17545393953821001</c:v>
                </c:pt>
                <c:pt idx="23479" formatCode="General">
                  <c:v>-0.158388107480645</c:v>
                </c:pt>
                <c:pt idx="23480" formatCode="General">
                  <c:v>-0.14281902894415199</c:v>
                </c:pt>
                <c:pt idx="23481" formatCode="General">
                  <c:v>-0.127930907991225</c:v>
                </c:pt>
                <c:pt idx="23482" formatCode="General">
                  <c:v>-0.11359883244769201</c:v>
                </c:pt>
                <c:pt idx="23483" formatCode="General">
                  <c:v>-9.9674470183911096E-2</c:v>
                </c:pt>
                <c:pt idx="23484" formatCode="General">
                  <c:v>-8.6440611445909504E-2</c:v>
                </c:pt>
                <c:pt idx="23485" formatCode="General">
                  <c:v>-7.5250213904193605E-2</c:v>
                </c:pt>
                <c:pt idx="23486" formatCode="General">
                  <c:v>-6.6608002653432793E-2</c:v>
                </c:pt>
                <c:pt idx="23487" formatCode="General">
                  <c:v>-6.0298092077966201E-2</c:v>
                </c:pt>
                <c:pt idx="23488" formatCode="General">
                  <c:v>-5.6117601057226997E-2</c:v>
                </c:pt>
                <c:pt idx="23489" formatCode="General">
                  <c:v>-5.3050032102245001E-2</c:v>
                </c:pt>
                <c:pt idx="23490" formatCode="General">
                  <c:v>-4.9775313007147597E-2</c:v>
                </c:pt>
                <c:pt idx="23491" formatCode="General">
                  <c:v>-4.63051391912098E-2</c:v>
                </c:pt>
                <c:pt idx="23492" formatCode="General">
                  <c:v>-4.3082990028475703E-2</c:v>
                </c:pt>
                <c:pt idx="23493" formatCode="General">
                  <c:v>-4.0261835318155803E-2</c:v>
                </c:pt>
                <c:pt idx="23494" formatCode="General">
                  <c:v>-3.6768481237344802E-2</c:v>
                </c:pt>
                <c:pt idx="23495" formatCode="General">
                  <c:v>-3.22125891970809E-2</c:v>
                </c:pt>
                <c:pt idx="23496" formatCode="General">
                  <c:v>-2.7069481945133499E-2</c:v>
                </c:pt>
                <c:pt idx="23497" formatCode="General">
                  <c:v>-2.0590893356103E-2</c:v>
                </c:pt>
                <c:pt idx="23498" formatCode="General">
                  <c:v>-1.2204231436897301E-2</c:v>
                </c:pt>
                <c:pt idx="23499" formatCode="General">
                  <c:v>-2.4737492430083699E-3</c:v>
                </c:pt>
                <c:pt idx="23500" formatCode="General">
                  <c:v>6.8564186957889798E-3</c:v>
                </c:pt>
                <c:pt idx="23501" formatCode="General">
                  <c:v>1.5961862239289901E-2</c:v>
                </c:pt>
                <c:pt idx="23502" formatCode="General">
                  <c:v>2.63822785097797E-2</c:v>
                </c:pt>
                <c:pt idx="23503" formatCode="General">
                  <c:v>3.8176637162171602E-2</c:v>
                </c:pt>
                <c:pt idx="23504" formatCode="General">
                  <c:v>5.1441961928181998E-2</c:v>
                </c:pt>
                <c:pt idx="23505" formatCode="General">
                  <c:v>6.6858624795952407E-2</c:v>
                </c:pt>
                <c:pt idx="23506" formatCode="General">
                  <c:v>8.4077517188592202E-2</c:v>
                </c:pt>
                <c:pt idx="23507" formatCode="General">
                  <c:v>0.102027127771933</c:v>
                </c:pt>
                <c:pt idx="23508" formatCode="General">
                  <c:v>0.11980216508085401</c:v>
                </c:pt>
                <c:pt idx="23509" formatCode="General">
                  <c:v>0.13676699551410099</c:v>
                </c:pt>
                <c:pt idx="23510" formatCode="General">
                  <c:v>0.15264496501246899</c:v>
                </c:pt>
                <c:pt idx="23511" formatCode="General">
                  <c:v>0.167061955442391</c:v>
                </c:pt>
                <c:pt idx="23512" formatCode="General">
                  <c:v>0.179652577421298</c:v>
                </c:pt>
                <c:pt idx="23513" formatCode="General">
                  <c:v>0.190718172184763</c:v>
                </c:pt>
                <c:pt idx="23514" formatCode="General">
                  <c:v>0.20032065808584201</c:v>
                </c:pt>
                <c:pt idx="23515" formatCode="General">
                  <c:v>0.20756762793472999</c:v>
                </c:pt>
                <c:pt idx="23516" formatCode="General">
                  <c:v>0.212190026967811</c:v>
                </c:pt>
                <c:pt idx="23517" formatCode="General">
                  <c:v>0.21459040320353201</c:v>
                </c:pt>
                <c:pt idx="23518" formatCode="General">
                  <c:v>0.215576444924613</c:v>
                </c:pt>
                <c:pt idx="23519" formatCode="General">
                  <c:v>0.21570977103751299</c:v>
                </c:pt>
                <c:pt idx="23520" formatCode="General">
                  <c:v>0.21501498362712301</c:v>
                </c:pt>
                <c:pt idx="23521" formatCode="General">
                  <c:v>0.21444862113171101</c:v>
                </c:pt>
                <c:pt idx="23522" formatCode="General">
                  <c:v>0.21509089987541899</c:v>
                </c:pt>
                <c:pt idx="23523" formatCode="General">
                  <c:v>0.21727376190661099</c:v>
                </c:pt>
                <c:pt idx="23524" formatCode="General">
                  <c:v>0.220744147940545</c:v>
                </c:pt>
                <c:pt idx="23525" formatCode="General">
                  <c:v>0.22592083155471901</c:v>
                </c:pt>
                <c:pt idx="23526" formatCode="General">
                  <c:v>0.233365021147841</c:v>
                </c:pt>
                <c:pt idx="23527" formatCode="General">
                  <c:v>0.24158732505612601</c:v>
                </c:pt>
                <c:pt idx="23528" formatCode="General">
                  <c:v>0.24954234442520101</c:v>
                </c:pt>
                <c:pt idx="23529" formatCode="General">
                  <c:v>0.25729490939227301</c:v>
                </c:pt>
                <c:pt idx="23530" formatCode="General">
                  <c:v>0.26452745555600798</c:v>
                </c:pt>
                <c:pt idx="23531" formatCode="General">
                  <c:v>0.27272197013490901</c:v>
                </c:pt>
                <c:pt idx="23532" formatCode="General">
                  <c:v>0.28287778026411498</c:v>
                </c:pt>
                <c:pt idx="23533" formatCode="General">
                  <c:v>0.292884258326992</c:v>
                </c:pt>
                <c:pt idx="23534" formatCode="General">
                  <c:v>0.30077655711810702</c:v>
                </c:pt>
                <c:pt idx="23535" formatCode="General">
                  <c:v>0.30656954791704799</c:v>
                </c:pt>
                <c:pt idx="23536" formatCode="General">
                  <c:v>0.311770757177039</c:v>
                </c:pt>
                <c:pt idx="23537" formatCode="General">
                  <c:v>0.31758159566280603</c:v>
                </c:pt>
                <c:pt idx="23538" formatCode="General">
                  <c:v>0.32391277055092299</c:v>
                </c:pt>
                <c:pt idx="23539" formatCode="General">
                  <c:v>0.329638288755085</c:v>
                </c:pt>
                <c:pt idx="23540" formatCode="General">
                  <c:v>0.33415020198501899</c:v>
                </c:pt>
                <c:pt idx="23541" formatCode="General">
                  <c:v>0.33782832258992201</c:v>
                </c:pt>
                <c:pt idx="23542" formatCode="General">
                  <c:v>0.34054248555279998</c:v>
                </c:pt>
                <c:pt idx="23543" formatCode="General">
                  <c:v>0.34262976287200098</c:v>
                </c:pt>
                <c:pt idx="23544" formatCode="General">
                  <c:v>0.34492185530769598</c:v>
                </c:pt>
                <c:pt idx="23545" formatCode="General">
                  <c:v>0.34705934609223099</c:v>
                </c:pt>
                <c:pt idx="23546" formatCode="General">
                  <c:v>0.34852090410620601</c:v>
                </c:pt>
                <c:pt idx="23547" formatCode="General">
                  <c:v>0.34867114220522699</c:v>
                </c:pt>
                <c:pt idx="23548" formatCode="General">
                  <c:v>0.34623917321498998</c:v>
                </c:pt>
                <c:pt idx="23549" formatCode="General">
                  <c:v>0.34124391626649297</c:v>
                </c:pt>
                <c:pt idx="23550" formatCode="General">
                  <c:v>0.33523998563778301</c:v>
                </c:pt>
                <c:pt idx="23551" formatCode="General">
                  <c:v>0.32928002662454597</c:v>
                </c:pt>
                <c:pt idx="23552" formatCode="General">
                  <c:v>0.32256201459641198</c:v>
                </c:pt>
                <c:pt idx="23553" formatCode="General">
                  <c:v>0.31460876631979801</c:v>
                </c:pt>
                <c:pt idx="23554" formatCode="General">
                  <c:v>0.30682496133306902</c:v>
                </c:pt>
                <c:pt idx="23555" formatCode="General">
                  <c:v>0.30026955911414399</c:v>
                </c:pt>
                <c:pt idx="23556" formatCode="General">
                  <c:v>0.29499842953838001</c:v>
                </c:pt>
                <c:pt idx="23557" formatCode="General">
                  <c:v>0.29056884050479598</c:v>
                </c:pt>
                <c:pt idx="23558" formatCode="General">
                  <c:v>0.287169603321351</c:v>
                </c:pt>
                <c:pt idx="23559" formatCode="General">
                  <c:v>0.28666424808059099</c:v>
                </c:pt>
                <c:pt idx="23560" formatCode="General">
                  <c:v>0.29037613487414399</c:v>
                </c:pt>
                <c:pt idx="23561" formatCode="General">
                  <c:v>0.29743468210047902</c:v>
                </c:pt>
                <c:pt idx="23562" formatCode="General">
                  <c:v>0.30739608801471202</c:v>
                </c:pt>
                <c:pt idx="23563" formatCode="General">
                  <c:v>0.319962484886822</c:v>
                </c:pt>
                <c:pt idx="23564" formatCode="General">
                  <c:v>0.33402342706232502</c:v>
                </c:pt>
                <c:pt idx="23565" formatCode="General">
                  <c:v>0.34871724398501303</c:v>
                </c:pt>
                <c:pt idx="23566" formatCode="General">
                  <c:v>0.36331901060271499</c:v>
                </c:pt>
                <c:pt idx="23567" formatCode="General">
                  <c:v>0.37756603150231099</c:v>
                </c:pt>
                <c:pt idx="23568" formatCode="General">
                  <c:v>0.390891812704523</c:v>
                </c:pt>
                <c:pt idx="23569" formatCode="General">
                  <c:v>0.40332850982413099</c:v>
                </c:pt>
                <c:pt idx="23570" formatCode="General">
                  <c:v>0.41501939892656398</c:v>
                </c:pt>
                <c:pt idx="23571" formatCode="General">
                  <c:v>0.42489195186460599</c:v>
                </c:pt>
                <c:pt idx="23572" formatCode="General">
                  <c:v>0.432905757528743</c:v>
                </c:pt>
                <c:pt idx="23573" formatCode="General">
                  <c:v>0.43916457785535601</c:v>
                </c:pt>
                <c:pt idx="23574" formatCode="General">
                  <c:v>0.44294778936194701</c:v>
                </c:pt>
                <c:pt idx="23575" formatCode="General">
                  <c:v>0.44376654386099001</c:v>
                </c:pt>
                <c:pt idx="23576" formatCode="General">
                  <c:v>0.44237469314864603</c:v>
                </c:pt>
                <c:pt idx="23577" formatCode="General">
                  <c:v>0.43947453953655402</c:v>
                </c:pt>
                <c:pt idx="23578" formatCode="General">
                  <c:v>0.43561868010067001</c:v>
                </c:pt>
                <c:pt idx="23579" formatCode="General">
                  <c:v>0.43201955601198</c:v>
                </c:pt>
                <c:pt idx="23580" formatCode="General">
                  <c:v>0.43001224892603801</c:v>
                </c:pt>
                <c:pt idx="23581" formatCode="General">
                  <c:v>0.42962770702874797</c:v>
                </c:pt>
                <c:pt idx="23582" formatCode="General">
                  <c:v>0.43006320215711602</c:v>
                </c:pt>
                <c:pt idx="23583" formatCode="General">
                  <c:v>0.43105473171327302</c:v>
                </c:pt>
                <c:pt idx="23584" formatCode="General">
                  <c:v>0.43252149255485001</c:v>
                </c:pt>
                <c:pt idx="23585" formatCode="General">
                  <c:v>0.43482904703509301</c:v>
                </c:pt>
                <c:pt idx="23586" formatCode="General">
                  <c:v>0.43731158352072103</c:v>
                </c:pt>
                <c:pt idx="23587" formatCode="General">
                  <c:v>0.43966323417103698</c:v>
                </c:pt>
                <c:pt idx="23588" formatCode="General">
                  <c:v>0.44128378354148501</c:v>
                </c:pt>
                <c:pt idx="23589" formatCode="General">
                  <c:v>0.44098586869550999</c:v>
                </c:pt>
                <c:pt idx="23590" formatCode="General">
                  <c:v>0.439228342689929</c:v>
                </c:pt>
                <c:pt idx="23591" formatCode="General">
                  <c:v>0.43794633736841998</c:v>
                </c:pt>
                <c:pt idx="23592" formatCode="General">
                  <c:v>0.43809852230888702</c:v>
                </c:pt>
                <c:pt idx="23593" formatCode="General">
                  <c:v>0.43834700738330301</c:v>
                </c:pt>
                <c:pt idx="23594" formatCode="General">
                  <c:v>0.43732285318948499</c:v>
                </c:pt>
                <c:pt idx="23595" formatCode="General">
                  <c:v>0.43517369587027499</c:v>
                </c:pt>
                <c:pt idx="23596" formatCode="General">
                  <c:v>0.43294065292413397</c:v>
                </c:pt>
                <c:pt idx="23597" formatCode="General">
                  <c:v>0.43161389467198802</c:v>
                </c:pt>
                <c:pt idx="23598" formatCode="General">
                  <c:v>0.43172114306168302</c:v>
                </c:pt>
                <c:pt idx="23599" formatCode="General">
                  <c:v>0.43245610963919801</c:v>
                </c:pt>
                <c:pt idx="23600" formatCode="General">
                  <c:v>0.432991841766661</c:v>
                </c:pt>
                <c:pt idx="23601" formatCode="General">
                  <c:v>0.434535199745957</c:v>
                </c:pt>
                <c:pt idx="23602" formatCode="General">
                  <c:v>0.43873156263381502</c:v>
                </c:pt>
                <c:pt idx="23603" formatCode="General">
                  <c:v>0.44660023706816399</c:v>
                </c:pt>
                <c:pt idx="23604" formatCode="General">
                  <c:v>0.458330244480323</c:v>
                </c:pt>
                <c:pt idx="23605" formatCode="General">
                  <c:v>0.47203942857942099</c:v>
                </c:pt>
                <c:pt idx="23606" formatCode="General">
                  <c:v>0.485449353986313</c:v>
                </c:pt>
                <c:pt idx="23607" formatCode="General">
                  <c:v>0.49748995625436199</c:v>
                </c:pt>
                <c:pt idx="23608" formatCode="General">
                  <c:v>0.50714974903068699</c:v>
                </c:pt>
                <c:pt idx="23609" formatCode="General">
                  <c:v>0.51310450252513595</c:v>
                </c:pt>
                <c:pt idx="23610" formatCode="General">
                  <c:v>0.51466780321278005</c:v>
                </c:pt>
                <c:pt idx="23611" formatCode="General">
                  <c:v>0.51209815843958195</c:v>
                </c:pt>
                <c:pt idx="23612" formatCode="General">
                  <c:v>0.50556084345981001</c:v>
                </c:pt>
                <c:pt idx="23613" formatCode="General">
                  <c:v>0.49482967124585903</c:v>
                </c:pt>
                <c:pt idx="23614" formatCode="General">
                  <c:v>0.480127669781719</c:v>
                </c:pt>
                <c:pt idx="23615" formatCode="General">
                  <c:v>0.46283560388246298</c:v>
                </c:pt>
                <c:pt idx="23616" formatCode="General">
                  <c:v>0.44386279086511798</c:v>
                </c:pt>
                <c:pt idx="23617" formatCode="General">
                  <c:v>0.42366891333252599</c:v>
                </c:pt>
                <c:pt idx="23618" formatCode="General">
                  <c:v>0.40254530731645399</c:v>
                </c:pt>
                <c:pt idx="23619" formatCode="General">
                  <c:v>0.38121390358489299</c:v>
                </c:pt>
                <c:pt idx="23620" formatCode="General">
                  <c:v>0.36218238077514198</c:v>
                </c:pt>
                <c:pt idx="23621" formatCode="General">
                  <c:v>0.346925780335476</c:v>
                </c:pt>
                <c:pt idx="23622" formatCode="General">
                  <c:v>0.33610775248139402</c:v>
                </c:pt>
                <c:pt idx="23623" formatCode="General">
                  <c:v>0.3296743876171</c:v>
                </c:pt>
                <c:pt idx="23624" formatCode="General">
                  <c:v>0.32581831869148598</c:v>
                </c:pt>
                <c:pt idx="23625" formatCode="General">
                  <c:v>0.32362819464553699</c:v>
                </c:pt>
                <c:pt idx="23626" formatCode="General">
                  <c:v>0.32412228910419999</c:v>
                </c:pt>
                <c:pt idx="23627" formatCode="General">
                  <c:v>0.32772391131355</c:v>
                </c:pt>
                <c:pt idx="23628" formatCode="General">
                  <c:v>0.33346328856401503</c:v>
                </c:pt>
                <c:pt idx="23629" formatCode="General">
                  <c:v>0.34052387160527597</c:v>
                </c:pt>
                <c:pt idx="23630" formatCode="General">
                  <c:v>0.347586741685385</c:v>
                </c:pt>
                <c:pt idx="23631" formatCode="General">
                  <c:v>0.35378629765373099</c:v>
                </c:pt>
                <c:pt idx="23632" formatCode="General">
                  <c:v>0.35787249458701897</c:v>
                </c:pt>
                <c:pt idx="23633" formatCode="General">
                  <c:v>0.35825683469731101</c:v>
                </c:pt>
                <c:pt idx="23634" formatCode="General">
                  <c:v>0.35464255726264399</c:v>
                </c:pt>
                <c:pt idx="23635" formatCode="General">
                  <c:v>0.34825880015779698</c:v>
                </c:pt>
                <c:pt idx="23636" formatCode="General">
                  <c:v>0.33928381640503302</c:v>
                </c:pt>
                <c:pt idx="23637" formatCode="General">
                  <c:v>0.32629008165969298</c:v>
                </c:pt>
                <c:pt idx="23638" formatCode="General">
                  <c:v>0.309640740430077</c:v>
                </c:pt>
                <c:pt idx="23639" formatCode="General">
                  <c:v>0.29046762153278599</c:v>
                </c:pt>
                <c:pt idx="23640" formatCode="General">
                  <c:v>0.26960434427553198</c:v>
                </c:pt>
                <c:pt idx="23641" formatCode="General">
                  <c:v>0.24796608177558699</c:v>
                </c:pt>
                <c:pt idx="23642" formatCode="General">
                  <c:v>0.22723593497505601</c:v>
                </c:pt>
                <c:pt idx="23643" formatCode="General">
                  <c:v>0.20808939708294999</c:v>
                </c:pt>
                <c:pt idx="23644" formatCode="General">
                  <c:v>0.190541239165542</c:v>
                </c:pt>
                <c:pt idx="23645" formatCode="General">
                  <c:v>0.175238933209203</c:v>
                </c:pt>
                <c:pt idx="23646" formatCode="General">
                  <c:v>0.16173501269478999</c:v>
                </c:pt>
                <c:pt idx="23647" formatCode="General">
                  <c:v>0.149026292875827</c:v>
                </c:pt>
                <c:pt idx="23648" formatCode="General">
                  <c:v>0.136433025401868</c:v>
                </c:pt>
                <c:pt idx="23649" formatCode="General">
                  <c:v>0.123388792574623</c:v>
                </c:pt>
                <c:pt idx="23650" formatCode="General">
                  <c:v>0.10953512883378901</c:v>
                </c:pt>
                <c:pt idx="23651" formatCode="General">
                  <c:v>9.4793970445934905E-2</c:v>
                </c:pt>
                <c:pt idx="23652" formatCode="General">
                  <c:v>7.8454502438827303E-2</c:v>
                </c:pt>
                <c:pt idx="23653" formatCode="General">
                  <c:v>6.0970101479378799E-2</c:v>
                </c:pt>
                <c:pt idx="23654" formatCode="General">
                  <c:v>4.3664143475777503E-2</c:v>
                </c:pt>
                <c:pt idx="23655" formatCode="General">
                  <c:v>2.6794626064093399E-2</c:v>
                </c:pt>
                <c:pt idx="23656" formatCode="General">
                  <c:v>1.03561934812919E-2</c:v>
                </c:pt>
                <c:pt idx="23657" formatCode="General">
                  <c:v>-6.0659529341826404E-3</c:v>
                </c:pt>
                <c:pt idx="23658" formatCode="General">
                  <c:v>-2.3524002435456399E-2</c:v>
                </c:pt>
                <c:pt idx="23659" formatCode="General">
                  <c:v>-4.1843283659863603E-2</c:v>
                </c:pt>
                <c:pt idx="23660" formatCode="General">
                  <c:v>-5.9948046032538997E-2</c:v>
                </c:pt>
                <c:pt idx="23661" formatCode="General">
                  <c:v>-7.7711915773482396E-2</c:v>
                </c:pt>
                <c:pt idx="23662" formatCode="General">
                  <c:v>-9.5818488275120503E-2</c:v>
                </c:pt>
                <c:pt idx="23663" formatCode="General">
                  <c:v>-0.11425430491847299</c:v>
                </c:pt>
                <c:pt idx="23664" formatCode="General">
                  <c:v>-0.13203287563913299</c:v>
                </c:pt>
                <c:pt idx="23665" formatCode="General">
                  <c:v>-0.14871744558501299</c:v>
                </c:pt>
                <c:pt idx="23666" formatCode="General">
                  <c:v>-0.16429811295213201</c:v>
                </c:pt>
                <c:pt idx="23667" formatCode="General">
                  <c:v>-0.178806958956304</c:v>
                </c:pt>
                <c:pt idx="23668" formatCode="General">
                  <c:v>-0.19213346610694401</c:v>
                </c:pt>
                <c:pt idx="23669" formatCode="General">
                  <c:v>-0.204553067902286</c:v>
                </c:pt>
                <c:pt idx="23670" formatCode="General">
                  <c:v>-0.21703341801725101</c:v>
                </c:pt>
                <c:pt idx="23671" formatCode="General">
                  <c:v>-0.22960108512330199</c:v>
                </c:pt>
                <c:pt idx="23672" formatCode="General">
                  <c:v>-0.24097341375233799</c:v>
                </c:pt>
                <c:pt idx="23673" formatCode="General">
                  <c:v>-0.250462715424909</c:v>
                </c:pt>
                <c:pt idx="23674" formatCode="General">
                  <c:v>-0.25826881523287698</c:v>
                </c:pt>
                <c:pt idx="23675" formatCode="General">
                  <c:v>-0.26453832079784501</c:v>
                </c:pt>
                <c:pt idx="23676" formatCode="General">
                  <c:v>-0.26940157826651501</c:v>
                </c:pt>
                <c:pt idx="23677" formatCode="General">
                  <c:v>-0.273172208793935</c:v>
                </c:pt>
                <c:pt idx="23678" formatCode="General">
                  <c:v>-0.27529614848498901</c:v>
                </c:pt>
                <c:pt idx="23679" formatCode="General">
                  <c:v>-0.27613757481238599</c:v>
                </c:pt>
                <c:pt idx="23680" formatCode="General">
                  <c:v>-0.27706919034619498</c:v>
                </c:pt>
                <c:pt idx="23681" formatCode="General">
                  <c:v>-0.27854336723603801</c:v>
                </c:pt>
                <c:pt idx="23682" formatCode="General">
                  <c:v>-0.281353565154631</c:v>
                </c:pt>
                <c:pt idx="23683" formatCode="General">
                  <c:v>-0.28617457660983198</c:v>
                </c:pt>
                <c:pt idx="23684" formatCode="General">
                  <c:v>-0.29282579354789601</c:v>
                </c:pt>
                <c:pt idx="23685" formatCode="General">
                  <c:v>-0.30127901981180899</c:v>
                </c:pt>
                <c:pt idx="23686" formatCode="General">
                  <c:v>-0.31099968775275499</c:v>
                </c:pt>
                <c:pt idx="23687" formatCode="General">
                  <c:v>-0.32162561142045498</c:v>
                </c:pt>
                <c:pt idx="23688" formatCode="General">
                  <c:v>-0.33382511236078899</c:v>
                </c:pt>
                <c:pt idx="23689" formatCode="General">
                  <c:v>-0.34784865867833098</c:v>
                </c:pt>
                <c:pt idx="23690" formatCode="General">
                  <c:v>-0.363275181868772</c:v>
                </c:pt>
                <c:pt idx="23691" formatCode="General">
                  <c:v>-0.37919785870711598</c:v>
                </c:pt>
                <c:pt idx="23692" formatCode="General">
                  <c:v>-0.39527873885232401</c:v>
                </c:pt>
                <c:pt idx="23693" formatCode="General">
                  <c:v>-0.41116904420783201</c:v>
                </c:pt>
                <c:pt idx="23694" formatCode="General">
                  <c:v>-0.42635989492468901</c:v>
                </c:pt>
                <c:pt idx="23695" formatCode="General">
                  <c:v>-0.44131324695184898</c:v>
                </c:pt>
                <c:pt idx="23696" formatCode="General">
                  <c:v>-0.45606517372431599</c:v>
                </c:pt>
                <c:pt idx="23697" formatCode="General">
                  <c:v>-0.46963278357967603</c:v>
                </c:pt>
                <c:pt idx="23698" formatCode="General">
                  <c:v>-0.48048861108177698</c:v>
                </c:pt>
                <c:pt idx="23699" formatCode="General">
                  <c:v>-0.48809880700216801</c:v>
                </c:pt>
                <c:pt idx="23700" formatCode="General">
                  <c:v>-0.49272060966730602</c:v>
                </c:pt>
                <c:pt idx="23701" formatCode="General">
                  <c:v>-0.49452661139003101</c:v>
                </c:pt>
                <c:pt idx="23702" formatCode="General">
                  <c:v>-0.49488828390418299</c:v>
                </c:pt>
                <c:pt idx="23703" formatCode="General">
                  <c:v>-0.495279809965671</c:v>
                </c:pt>
                <c:pt idx="23704" formatCode="General">
                  <c:v>-0.49570070043534897</c:v>
                </c:pt>
                <c:pt idx="23705" formatCode="General">
                  <c:v>-0.49546856981165899</c:v>
                </c:pt>
                <c:pt idx="23706" formatCode="General">
                  <c:v>-0.49455470191865097</c:v>
                </c:pt>
                <c:pt idx="23707" formatCode="General">
                  <c:v>-0.49411007912814497</c:v>
                </c:pt>
                <c:pt idx="23708" formatCode="General">
                  <c:v>-0.49553620089355199</c:v>
                </c:pt>
                <c:pt idx="23709" formatCode="General">
                  <c:v>-0.49872118105355201</c:v>
                </c:pt>
                <c:pt idx="23710" formatCode="General">
                  <c:v>-0.50269231806603398</c:v>
                </c:pt>
                <c:pt idx="23711" formatCode="General">
                  <c:v>-0.50753396153261499</c:v>
                </c:pt>
                <c:pt idx="23712" formatCode="General">
                  <c:v>-0.51365525907369802</c:v>
                </c:pt>
                <c:pt idx="23713" formatCode="General">
                  <c:v>-0.520591477034276</c:v>
                </c:pt>
                <c:pt idx="23714" formatCode="General">
                  <c:v>-0.52764058184608897</c:v>
                </c:pt>
                <c:pt idx="23715" formatCode="General">
                  <c:v>-0.53447146929995404</c:v>
                </c:pt>
                <c:pt idx="23716" formatCode="General">
                  <c:v>-0.54079222302084495</c:v>
                </c:pt>
                <c:pt idx="23717" formatCode="General">
                  <c:v>-0.54634785945742403</c:v>
                </c:pt>
                <c:pt idx="23718" formatCode="General">
                  <c:v>-0.55139369645815595</c:v>
                </c:pt>
                <c:pt idx="23719" formatCode="General">
                  <c:v>-0.55596671785035601</c:v>
                </c:pt>
                <c:pt idx="23720" formatCode="General">
                  <c:v>-0.55995489617452299</c:v>
                </c:pt>
                <c:pt idx="23721" formatCode="General">
                  <c:v>-0.56364223802578695</c:v>
                </c:pt>
                <c:pt idx="23722" formatCode="General">
                  <c:v>-0.56659472830978597</c:v>
                </c:pt>
                <c:pt idx="23723" formatCode="General">
                  <c:v>-0.56810536052001703</c:v>
                </c:pt>
                <c:pt idx="23724" formatCode="General">
                  <c:v>-0.568941905682667</c:v>
                </c:pt>
                <c:pt idx="23725" formatCode="General">
                  <c:v>-0.56961859396618697</c:v>
                </c:pt>
                <c:pt idx="23726" formatCode="General">
                  <c:v>-0.56975057514201299</c:v>
                </c:pt>
                <c:pt idx="23727" formatCode="General">
                  <c:v>-0.56897930241535</c:v>
                </c:pt>
                <c:pt idx="23728" formatCode="General">
                  <c:v>-0.56686782555159998</c:v>
                </c:pt>
                <c:pt idx="23729" formatCode="General">
                  <c:v>-0.56405547766719599</c:v>
                </c:pt>
                <c:pt idx="23730" formatCode="General">
                  <c:v>-0.56105365149675401</c:v>
                </c:pt>
                <c:pt idx="23731" formatCode="General">
                  <c:v>-0.55827881548327996</c:v>
                </c:pt>
                <c:pt idx="23732" formatCode="General">
                  <c:v>-0.55691419684458299</c:v>
                </c:pt>
                <c:pt idx="23733" formatCode="General">
                  <c:v>-0.55635974535035504</c:v>
                </c:pt>
                <c:pt idx="23734" formatCode="General">
                  <c:v>-0.55610481644117804</c:v>
                </c:pt>
                <c:pt idx="23735" formatCode="General">
                  <c:v>-0.55706863275338903</c:v>
                </c:pt>
                <c:pt idx="23736" formatCode="General">
                  <c:v>-0.55975857195358802</c:v>
                </c:pt>
                <c:pt idx="23737" formatCode="General">
                  <c:v>-0.56405397168768701</c:v>
                </c:pt>
                <c:pt idx="23738" formatCode="General">
                  <c:v>-0.56890797382366298</c:v>
                </c:pt>
                <c:pt idx="23739" formatCode="General">
                  <c:v>-0.57401866028904802</c:v>
                </c:pt>
                <c:pt idx="23740" formatCode="General">
                  <c:v>-0.57923439686270495</c:v>
                </c:pt>
                <c:pt idx="23741" formatCode="General">
                  <c:v>-0.58452093793956295</c:v>
                </c:pt>
                <c:pt idx="23742" formatCode="General">
                  <c:v>-0.59080966270378199</c:v>
                </c:pt>
                <c:pt idx="23743" formatCode="General">
                  <c:v>-0.597946209063837</c:v>
                </c:pt>
                <c:pt idx="23744" formatCode="General">
                  <c:v>-0.60521560234496197</c:v>
                </c:pt>
                <c:pt idx="23745" formatCode="General">
                  <c:v>-0.61236526933582902</c:v>
                </c:pt>
                <c:pt idx="23746" formatCode="General">
                  <c:v>-0.61849329864958102</c:v>
                </c:pt>
                <c:pt idx="23747" formatCode="General">
                  <c:v>-0.62264718640185102</c:v>
                </c:pt>
                <c:pt idx="23748" formatCode="General">
                  <c:v>-0.62501528242911597</c:v>
                </c:pt>
                <c:pt idx="23749" formatCode="General">
                  <c:v>-0.62541655691944897</c:v>
                </c:pt>
                <c:pt idx="23750" formatCode="General">
                  <c:v>-0.62310165649870897</c:v>
                </c:pt>
                <c:pt idx="23751" formatCode="General">
                  <c:v>-0.61802186879572496</c:v>
                </c:pt>
                <c:pt idx="23752" formatCode="General">
                  <c:v>-0.61045710971414502</c:v>
                </c:pt>
                <c:pt idx="23753" formatCode="General">
                  <c:v>-0.60108016357766902</c:v>
                </c:pt>
                <c:pt idx="23754" formatCode="General">
                  <c:v>-0.59003764663671399</c:v>
                </c:pt>
                <c:pt idx="23755" formatCode="General">
                  <c:v>-0.57722829411908305</c:v>
                </c:pt>
                <c:pt idx="23756" formatCode="General">
                  <c:v>-0.56290638159403905</c:v>
                </c:pt>
                <c:pt idx="23757" formatCode="General">
                  <c:v>-0.54611637357340703</c:v>
                </c:pt>
                <c:pt idx="23758" formatCode="General">
                  <c:v>-0.52610097663349897</c:v>
                </c:pt>
                <c:pt idx="23759" formatCode="General">
                  <c:v>-0.50350198369632304</c:v>
                </c:pt>
                <c:pt idx="23760" formatCode="General">
                  <c:v>-0.47929473204263101</c:v>
                </c:pt>
                <c:pt idx="23761" formatCode="General">
                  <c:v>-0.45454747107784899</c:v>
                </c:pt>
                <c:pt idx="23762" formatCode="General">
                  <c:v>-0.429673923846983</c:v>
                </c:pt>
                <c:pt idx="23763" formatCode="General">
                  <c:v>-0.40544986199155603</c:v>
                </c:pt>
                <c:pt idx="23764" formatCode="General">
                  <c:v>-0.383331886237815</c:v>
                </c:pt>
                <c:pt idx="23765" formatCode="General">
                  <c:v>-0.36406821604252398</c:v>
                </c:pt>
                <c:pt idx="23766" formatCode="General">
                  <c:v>-0.349108139844091</c:v>
                </c:pt>
                <c:pt idx="23767" formatCode="General">
                  <c:v>-0.33940849471505302</c:v>
                </c:pt>
                <c:pt idx="23768" formatCode="General">
                  <c:v>-0.33381744019968901</c:v>
                </c:pt>
                <c:pt idx="23769" formatCode="General">
                  <c:v>-0.33169632753425699</c:v>
                </c:pt>
                <c:pt idx="23770" formatCode="General">
                  <c:v>-0.33411694891890698</c:v>
                </c:pt>
                <c:pt idx="23771" formatCode="General">
                  <c:v>-0.34158948684770002</c:v>
                </c:pt>
                <c:pt idx="23772" formatCode="General">
                  <c:v>-0.35266876928882002</c:v>
                </c:pt>
                <c:pt idx="23773" formatCode="General">
                  <c:v>-0.366301780895535</c:v>
                </c:pt>
                <c:pt idx="23774" formatCode="General">
                  <c:v>-0.38254737075706802</c:v>
                </c:pt>
                <c:pt idx="23775" formatCode="General">
                  <c:v>-0.40075011250755899</c:v>
                </c:pt>
                <c:pt idx="23776" formatCode="General">
                  <c:v>-0.419151855108509</c:v>
                </c:pt>
                <c:pt idx="23777" formatCode="General">
                  <c:v>-0.43717730838159102</c:v>
                </c:pt>
                <c:pt idx="23778" formatCode="General">
                  <c:v>-0.454858219546385</c:v>
                </c:pt>
                <c:pt idx="23779" formatCode="General">
                  <c:v>-0.47075059907710198</c:v>
                </c:pt>
                <c:pt idx="23780" formatCode="General">
                  <c:v>-0.483663376993692</c:v>
                </c:pt>
                <c:pt idx="23781" formatCode="General">
                  <c:v>-0.49308710644535197</c:v>
                </c:pt>
                <c:pt idx="23782" formatCode="General">
                  <c:v>-0.49847551995065598</c:v>
                </c:pt>
                <c:pt idx="23783" formatCode="General">
                  <c:v>-0.49903278025252301</c:v>
                </c:pt>
                <c:pt idx="23784" formatCode="General">
                  <c:v>-0.49411988820693298</c:v>
                </c:pt>
                <c:pt idx="23785" formatCode="General">
                  <c:v>-0.48347787247687202</c:v>
                </c:pt>
                <c:pt idx="23786" formatCode="General">
                  <c:v>-0.466371127773754</c:v>
                </c:pt>
                <c:pt idx="23787" formatCode="General">
                  <c:v>-0.44303028673186401</c:v>
                </c:pt>
                <c:pt idx="23788" formatCode="General">
                  <c:v>-0.41457543774567801</c:v>
                </c:pt>
                <c:pt idx="23789" formatCode="General">
                  <c:v>-0.38120387383232501</c:v>
                </c:pt>
                <c:pt idx="23790" formatCode="General">
                  <c:v>-0.343253694516721</c:v>
                </c:pt>
                <c:pt idx="23791" formatCode="General">
                  <c:v>-0.30173218191289802</c:v>
                </c:pt>
                <c:pt idx="23792" formatCode="General">
                  <c:v>-0.25732202828370399</c:v>
                </c:pt>
                <c:pt idx="23793" formatCode="General">
                  <c:v>-0.21139185096156199</c:v>
                </c:pt>
                <c:pt idx="23794" formatCode="General">
                  <c:v>-0.16645266298009601</c:v>
                </c:pt>
                <c:pt idx="23795" formatCode="General">
                  <c:v>-0.124950997905629</c:v>
                </c:pt>
                <c:pt idx="23796" formatCode="General">
                  <c:v>-8.7868440888592803E-2</c:v>
                </c:pt>
                <c:pt idx="23797" formatCode="General">
                  <c:v>-5.5010957797758997E-2</c:v>
                </c:pt>
                <c:pt idx="23798" formatCode="General">
                  <c:v>-2.6897288347802299E-2</c:v>
                </c:pt>
                <c:pt idx="23799" formatCode="General">
                  <c:v>-4.6636510721851897E-3</c:v>
                </c:pt>
                <c:pt idx="23800" formatCode="General">
                  <c:v>1.0741673190945201E-2</c:v>
                </c:pt>
                <c:pt idx="23801" formatCode="General">
                  <c:v>1.8664677514221899E-2</c:v>
                </c:pt>
                <c:pt idx="23802" formatCode="General">
                  <c:v>1.9470999975088901E-2</c:v>
                </c:pt>
                <c:pt idx="23803" formatCode="General">
                  <c:v>1.45690263864834E-2</c:v>
                </c:pt>
                <c:pt idx="23804" formatCode="General">
                  <c:v>5.0967472100098598E-3</c:v>
                </c:pt>
                <c:pt idx="23805" formatCode="General">
                  <c:v>-7.98835695214355E-3</c:v>
                </c:pt>
                <c:pt idx="23806" formatCode="General">
                  <c:v>-2.3920312954585701E-2</c:v>
                </c:pt>
                <c:pt idx="23807" formatCode="General">
                  <c:v>-4.1678316678765898E-2</c:v>
                </c:pt>
                <c:pt idx="23808" formatCode="General">
                  <c:v>-5.9302328621489701E-2</c:v>
                </c:pt>
                <c:pt idx="23809" formatCode="General">
                  <c:v>-7.5169994447483998E-2</c:v>
                </c:pt>
                <c:pt idx="23810" formatCode="General">
                  <c:v>-8.79826338121181E-2</c:v>
                </c:pt>
                <c:pt idx="23811" formatCode="General">
                  <c:v>-9.6107844625653402E-2</c:v>
                </c:pt>
                <c:pt idx="23812" formatCode="General">
                  <c:v>-9.88982982316918E-2</c:v>
                </c:pt>
                <c:pt idx="23813" formatCode="General">
                  <c:v>-9.6404847128637797E-2</c:v>
                </c:pt>
                <c:pt idx="23814" formatCode="General">
                  <c:v>-8.7621677422252395E-2</c:v>
                </c:pt>
                <c:pt idx="23815" formatCode="General">
                  <c:v>-7.2761747686968498E-2</c:v>
                </c:pt>
                <c:pt idx="23816" formatCode="General">
                  <c:v>-5.3248787820501499E-2</c:v>
                </c:pt>
                <c:pt idx="23817" formatCode="General">
                  <c:v>-3.1017089484350498E-2</c:v>
                </c:pt>
                <c:pt idx="23818" formatCode="General">
                  <c:v>-8.4204610587568993E-3</c:v>
                </c:pt>
                <c:pt idx="23819" formatCode="General">
                  <c:v>1.3375759220392301E-2</c:v>
                </c:pt>
                <c:pt idx="23820" formatCode="General">
                  <c:v>3.3969620510377198E-2</c:v>
                </c:pt>
                <c:pt idx="23821" formatCode="General">
                  <c:v>5.2801239902602701E-2</c:v>
                </c:pt>
                <c:pt idx="23822" formatCode="General">
                  <c:v>6.9792875035271901E-2</c:v>
                </c:pt>
                <c:pt idx="23823" formatCode="General">
                  <c:v>8.4741918020360393E-2</c:v>
                </c:pt>
                <c:pt idx="23824" formatCode="General">
                  <c:v>9.7966439169754699E-2</c:v>
                </c:pt>
                <c:pt idx="23825" formatCode="General">
                  <c:v>0.111251780951588</c:v>
                </c:pt>
                <c:pt idx="23826" formatCode="General">
                  <c:v>0.12510268610941599</c:v>
                </c:pt>
                <c:pt idx="23827" formatCode="General">
                  <c:v>0.13948475766270599</c:v>
                </c:pt>
                <c:pt idx="23828" formatCode="General">
                  <c:v>0.1539877667209</c:v>
                </c:pt>
                <c:pt idx="23829" formatCode="General">
                  <c:v>0.167341381015055</c:v>
                </c:pt>
                <c:pt idx="23830" formatCode="General">
                  <c:v>0.17847999283021199</c:v>
                </c:pt>
                <c:pt idx="23831" formatCode="General">
                  <c:v>0.186557407189096</c:v>
                </c:pt>
                <c:pt idx="23832" formatCode="General">
                  <c:v>0.19120259817867699</c:v>
                </c:pt>
                <c:pt idx="23833" formatCode="General">
                  <c:v>0.192351556698239</c:v>
                </c:pt>
                <c:pt idx="23834" formatCode="General">
                  <c:v>0.19186825829037699</c:v>
                </c:pt>
                <c:pt idx="23835" formatCode="General">
                  <c:v>0.19186388786601899</c:v>
                </c:pt>
                <c:pt idx="23836" formatCode="General">
                  <c:v>0.19219397457349299</c:v>
                </c:pt>
                <c:pt idx="23837" formatCode="General">
                  <c:v>0.19221837632761299</c:v>
                </c:pt>
                <c:pt idx="23838" formatCode="General">
                  <c:v>0.192741696081113</c:v>
                </c:pt>
                <c:pt idx="23839" formatCode="General">
                  <c:v>0.194638834188818</c:v>
                </c:pt>
                <c:pt idx="23840" formatCode="General">
                  <c:v>0.198059210139649</c:v>
                </c:pt>
                <c:pt idx="23841" formatCode="General">
                  <c:v>0.20336367773275199</c:v>
                </c:pt>
                <c:pt idx="23842" formatCode="General">
                  <c:v>0.21041676625360201</c:v>
                </c:pt>
                <c:pt idx="23843" formatCode="General">
                  <c:v>0.21872115161825501</c:v>
                </c:pt>
                <c:pt idx="23844" formatCode="General">
                  <c:v>0.22822338570280401</c:v>
                </c:pt>
                <c:pt idx="23845" formatCode="General">
                  <c:v>0.23888374979074001</c:v>
                </c:pt>
                <c:pt idx="23846" formatCode="General">
                  <c:v>0.250528386729369</c:v>
                </c:pt>
                <c:pt idx="23847" formatCode="General">
                  <c:v>0.264216549338748</c:v>
                </c:pt>
                <c:pt idx="23848" formatCode="General">
                  <c:v>0.28114093438354398</c:v>
                </c:pt>
                <c:pt idx="23849" formatCode="General">
                  <c:v>0.30146631737789198</c:v>
                </c:pt>
                <c:pt idx="23850" formatCode="General">
                  <c:v>0.32360518959146001</c:v>
                </c:pt>
                <c:pt idx="23851" formatCode="General">
                  <c:v>0.34611066183622002</c:v>
                </c:pt>
                <c:pt idx="23852" formatCode="General">
                  <c:v>0.36933041714100601</c:v>
                </c:pt>
                <c:pt idx="23853" formatCode="General">
                  <c:v>0.39242595900650801</c:v>
                </c:pt>
                <c:pt idx="23854" formatCode="General">
                  <c:v>0.41392611886320502</c:v>
                </c:pt>
                <c:pt idx="23855" formatCode="General">
                  <c:v>0.43323574907666901</c:v>
                </c:pt>
                <c:pt idx="23856" formatCode="General">
                  <c:v>0.45040791653835399</c:v>
                </c:pt>
                <c:pt idx="23857" formatCode="General">
                  <c:v>0.46584409675131</c:v>
                </c:pt>
                <c:pt idx="23858" formatCode="General">
                  <c:v>0.47922501440633503</c:v>
                </c:pt>
                <c:pt idx="23859" formatCode="General">
                  <c:v>0.48978799824417202</c:v>
                </c:pt>
                <c:pt idx="23860" formatCode="General">
                  <c:v>0.496362013935774</c:v>
                </c:pt>
                <c:pt idx="23861" formatCode="General">
                  <c:v>0.49930408588333097</c:v>
                </c:pt>
                <c:pt idx="23862" formatCode="General">
                  <c:v>0.50017457609928395</c:v>
                </c:pt>
                <c:pt idx="23863" formatCode="General">
                  <c:v>0.49920284692828099</c:v>
                </c:pt>
                <c:pt idx="23864" formatCode="General">
                  <c:v>0.49630629762854001</c:v>
                </c:pt>
                <c:pt idx="23865" formatCode="General">
                  <c:v>0.49264692990182102</c:v>
                </c:pt>
                <c:pt idx="23866" formatCode="General">
                  <c:v>0.48945427055980201</c:v>
                </c:pt>
                <c:pt idx="23867" formatCode="General">
                  <c:v>0.48781568335903702</c:v>
                </c:pt>
                <c:pt idx="23868" formatCode="General">
                  <c:v>0.48856359612283801</c:v>
                </c:pt>
                <c:pt idx="23869" formatCode="General">
                  <c:v>0.49147325201815201</c:v>
                </c:pt>
                <c:pt idx="23870" formatCode="General">
                  <c:v>0.49554973512731998</c:v>
                </c:pt>
                <c:pt idx="23871" formatCode="General">
                  <c:v>0.49965079002000801</c:v>
                </c:pt>
                <c:pt idx="23872" formatCode="General">
                  <c:v>0.50399864161199304</c:v>
                </c:pt>
                <c:pt idx="23873" formatCode="General">
                  <c:v>0.50950947655182099</c:v>
                </c:pt>
                <c:pt idx="23874" formatCode="General">
                  <c:v>0.51647378920539</c:v>
                </c:pt>
                <c:pt idx="23875" formatCode="General">
                  <c:v>0.52449752958818097</c:v>
                </c:pt>
                <c:pt idx="23876" formatCode="General">
                  <c:v>0.53206111491235497</c:v>
                </c:pt>
                <c:pt idx="23877" formatCode="General">
                  <c:v>0.53820006861264602</c:v>
                </c:pt>
                <c:pt idx="23878" formatCode="General">
                  <c:v>0.54354756207574895</c:v>
                </c:pt>
                <c:pt idx="23879" formatCode="General">
                  <c:v>0.54843269191199495</c:v>
                </c:pt>
                <c:pt idx="23880" formatCode="General">
                  <c:v>0.55253518519627098</c:v>
                </c:pt>
                <c:pt idx="23881" formatCode="General">
                  <c:v>0.55494831013913704</c:v>
                </c:pt>
                <c:pt idx="23882" formatCode="General">
                  <c:v>0.55534959016859498</c:v>
                </c:pt>
                <c:pt idx="23883" formatCode="General">
                  <c:v>0.55467712360550303</c:v>
                </c:pt>
                <c:pt idx="23884" formatCode="General">
                  <c:v>0.55408233833242904</c:v>
                </c:pt>
                <c:pt idx="23885" formatCode="General">
                  <c:v>0.55429875962635999</c:v>
                </c:pt>
                <c:pt idx="23886" formatCode="General">
                  <c:v>0.55596150163251001</c:v>
                </c:pt>
                <c:pt idx="23887" formatCode="General">
                  <c:v>0.55925947658133901</c:v>
                </c:pt>
                <c:pt idx="23888" formatCode="General">
                  <c:v>0.56284808455678303</c:v>
                </c:pt>
                <c:pt idx="23889" formatCode="General">
                  <c:v>0.56552243063346896</c:v>
                </c:pt>
                <c:pt idx="23890" formatCode="General">
                  <c:v>0.56706999834957705</c:v>
                </c:pt>
                <c:pt idx="23891" formatCode="General">
                  <c:v>0.56769890212769702</c:v>
                </c:pt>
                <c:pt idx="23892" formatCode="General">
                  <c:v>0.568046670838808</c:v>
                </c:pt>
                <c:pt idx="23893" formatCode="General">
                  <c:v>0.56898736015613505</c:v>
                </c:pt>
                <c:pt idx="23894" formatCode="General">
                  <c:v>0.57071975221579296</c:v>
                </c:pt>
                <c:pt idx="23895" formatCode="General">
                  <c:v>0.57250907763005798</c:v>
                </c:pt>
                <c:pt idx="23896" formatCode="General">
                  <c:v>0.57340304422472199</c:v>
                </c:pt>
                <c:pt idx="23897" formatCode="General">
                  <c:v>0.57281362859630702</c:v>
                </c:pt>
                <c:pt idx="23898" formatCode="General">
                  <c:v>0.57115580528202503</c:v>
                </c:pt>
                <c:pt idx="23899" formatCode="General">
                  <c:v>0.57033645772979202</c:v>
                </c:pt>
                <c:pt idx="23900" formatCode="General">
                  <c:v>0.57193398022568098</c:v>
                </c:pt>
                <c:pt idx="23901" formatCode="General">
                  <c:v>0.57587862994705097</c:v>
                </c:pt>
                <c:pt idx="23902" formatCode="General">
                  <c:v>0.58094887095440095</c:v>
                </c:pt>
                <c:pt idx="23903" formatCode="General">
                  <c:v>0.58592220454926902</c:v>
                </c:pt>
                <c:pt idx="23904" formatCode="General">
                  <c:v>0.59009814320563703</c:v>
                </c:pt>
                <c:pt idx="23905" formatCode="General">
                  <c:v>0.59271857803994898</c:v>
                </c:pt>
                <c:pt idx="23906" formatCode="General">
                  <c:v>0.59223247417395797</c:v>
                </c:pt>
                <c:pt idx="23907" formatCode="General">
                  <c:v>0.58696592396709302</c:v>
                </c:pt>
                <c:pt idx="23908" formatCode="General">
                  <c:v>0.57703530685444404</c:v>
                </c:pt>
                <c:pt idx="23909" formatCode="General">
                  <c:v>0.56419169039319494</c:v>
                </c:pt>
                <c:pt idx="23910" formatCode="General">
                  <c:v>0.55121764462230205</c:v>
                </c:pt>
                <c:pt idx="23911" formatCode="General">
                  <c:v>0.53904220967479899</c:v>
                </c:pt>
                <c:pt idx="23912" formatCode="General">
                  <c:v>0.52732617138960802</c:v>
                </c:pt>
                <c:pt idx="23913" formatCode="General">
                  <c:v>0.51599201285568697</c:v>
                </c:pt>
                <c:pt idx="23914" formatCode="General">
                  <c:v>0.50432889737500797</c:v>
                </c:pt>
                <c:pt idx="23915" formatCode="General">
                  <c:v>0.49211609077194002</c:v>
                </c:pt>
                <c:pt idx="23916" formatCode="General">
                  <c:v>0.48096308397187798</c:v>
                </c:pt>
                <c:pt idx="23917" formatCode="General">
                  <c:v>0.47261911797067402</c:v>
                </c:pt>
                <c:pt idx="23918" formatCode="General">
                  <c:v>0.46688103467053899</c:v>
                </c:pt>
                <c:pt idx="23919" formatCode="General">
                  <c:v>0.46271378562681298</c:v>
                </c:pt>
                <c:pt idx="23920" formatCode="General">
                  <c:v>0.45935991647895902</c:v>
                </c:pt>
                <c:pt idx="23921" formatCode="General">
                  <c:v>0.45663486025470701</c:v>
                </c:pt>
                <c:pt idx="23922" formatCode="General">
                  <c:v>0.45486766066138601</c:v>
                </c:pt>
                <c:pt idx="23923" formatCode="General">
                  <c:v>0.45486228102708398</c:v>
                </c:pt>
                <c:pt idx="23924" formatCode="General">
                  <c:v>0.45698557146058499</c:v>
                </c:pt>
                <c:pt idx="23925" formatCode="General">
                  <c:v>0.45987086224643098</c:v>
                </c:pt>
                <c:pt idx="23926" formatCode="General">
                  <c:v>0.461994617943223</c:v>
                </c:pt>
                <c:pt idx="23927" formatCode="General">
                  <c:v>0.46341721244087603</c:v>
                </c:pt>
                <c:pt idx="23928" formatCode="General">
                  <c:v>0.46367691349548701</c:v>
                </c:pt>
                <c:pt idx="23929" formatCode="General">
                  <c:v>0.461862412785214</c:v>
                </c:pt>
                <c:pt idx="23930" formatCode="General">
                  <c:v>0.45713291807530898</c:v>
                </c:pt>
                <c:pt idx="23931" formatCode="General">
                  <c:v>0.44866051409426999</c:v>
                </c:pt>
                <c:pt idx="23932" formatCode="General">
                  <c:v>0.437114053141403</c:v>
                </c:pt>
                <c:pt idx="23933" formatCode="General">
                  <c:v>0.42248252580739398</c:v>
                </c:pt>
                <c:pt idx="23934" formatCode="General">
                  <c:v>0.403688101537795</c:v>
                </c:pt>
                <c:pt idx="23935" formatCode="General">
                  <c:v>0.38156116680934599</c:v>
                </c:pt>
                <c:pt idx="23936" formatCode="General">
                  <c:v>0.357967182218629</c:v>
                </c:pt>
                <c:pt idx="23937" formatCode="General">
                  <c:v>0.33389323022478501</c:v>
                </c:pt>
                <c:pt idx="23938" formatCode="General">
                  <c:v>0.30998854865929298</c:v>
                </c:pt>
                <c:pt idx="23939" formatCode="General">
                  <c:v>0.28678140316557499</c:v>
                </c:pt>
                <c:pt idx="23940" formatCode="General">
                  <c:v>0.26422441507312799</c:v>
                </c:pt>
                <c:pt idx="23941" formatCode="General">
                  <c:v>0.242879883134551</c:v>
                </c:pt>
                <c:pt idx="23942" formatCode="General">
                  <c:v>0.22417160742071299</c:v>
                </c:pt>
                <c:pt idx="23943" formatCode="General">
                  <c:v>0.20832500794183201</c:v>
                </c:pt>
                <c:pt idx="23944" formatCode="General">
                  <c:v>0.19447919021983101</c:v>
                </c:pt>
                <c:pt idx="23945" formatCode="General">
                  <c:v>0.18198250015811501</c:v>
                </c:pt>
                <c:pt idx="23946" formatCode="General">
                  <c:v>0.17062165545990099</c:v>
                </c:pt>
                <c:pt idx="23947" formatCode="General">
                  <c:v>0.15932409964809799</c:v>
                </c:pt>
                <c:pt idx="23948" formatCode="General">
                  <c:v>0.14647114766818101</c:v>
                </c:pt>
                <c:pt idx="23949" formatCode="General">
                  <c:v>0.13253625054294799</c:v>
                </c:pt>
                <c:pt idx="23950" formatCode="General">
                  <c:v>0.118333558212679</c:v>
                </c:pt>
                <c:pt idx="23951" formatCode="General">
                  <c:v>0.104079706034377</c:v>
                </c:pt>
                <c:pt idx="23952" formatCode="General">
                  <c:v>9.0619600738482506E-2</c:v>
                </c:pt>
                <c:pt idx="23953" formatCode="General">
                  <c:v>7.67128367721161E-2</c:v>
                </c:pt>
                <c:pt idx="23954" formatCode="General">
                  <c:v>6.1379164701395601E-2</c:v>
                </c:pt>
                <c:pt idx="23955" formatCode="General">
                  <c:v>4.6194396581176599E-2</c:v>
                </c:pt>
                <c:pt idx="23956" formatCode="General">
                  <c:v>3.1105299617207299E-2</c:v>
                </c:pt>
                <c:pt idx="23957" formatCode="General">
                  <c:v>1.52647956514781E-2</c:v>
                </c:pt>
                <c:pt idx="23958" formatCode="General">
                  <c:v>-1.2128237629858E-3</c:v>
                </c:pt>
                <c:pt idx="23959" formatCode="General">
                  <c:v>-1.7739789262356701E-2</c:v>
                </c:pt>
                <c:pt idx="23960" formatCode="General">
                  <c:v>-3.4262251531876398E-2</c:v>
                </c:pt>
                <c:pt idx="23961" formatCode="General">
                  <c:v>-5.0968744486264803E-2</c:v>
                </c:pt>
                <c:pt idx="23962" formatCode="General">
                  <c:v>-6.7558003300585895E-2</c:v>
                </c:pt>
                <c:pt idx="23963" formatCode="General">
                  <c:v>-8.4409133579016901E-2</c:v>
                </c:pt>
                <c:pt idx="23964" formatCode="General">
                  <c:v>-0.10096915778445199</c:v>
                </c:pt>
                <c:pt idx="23965" formatCode="General">
                  <c:v>-0.11560426533835599</c:v>
                </c:pt>
                <c:pt idx="23966" formatCode="General">
                  <c:v>-0.12702324080371499</c:v>
                </c:pt>
                <c:pt idx="23967" formatCode="General">
                  <c:v>-0.13568593477086199</c:v>
                </c:pt>
                <c:pt idx="23968" formatCode="General">
                  <c:v>-0.14259340801819101</c:v>
                </c:pt>
                <c:pt idx="23969" formatCode="General">
                  <c:v>-0.14783729892067499</c:v>
                </c:pt>
                <c:pt idx="23970" formatCode="General">
                  <c:v>-0.15201515594321</c:v>
                </c:pt>
                <c:pt idx="23971" formatCode="General">
                  <c:v>-0.155473475328434</c:v>
                </c:pt>
                <c:pt idx="23972" formatCode="General">
                  <c:v>-0.15804484481096401</c:v>
                </c:pt>
                <c:pt idx="23973" formatCode="General">
                  <c:v>-0.16063184689788501</c:v>
                </c:pt>
                <c:pt idx="23974" formatCode="General">
                  <c:v>-0.163662221217414</c:v>
                </c:pt>
                <c:pt idx="23975" formatCode="General">
                  <c:v>-0.16704628655742099</c:v>
                </c:pt>
                <c:pt idx="23976" formatCode="General">
                  <c:v>-0.17125469485397499</c:v>
                </c:pt>
                <c:pt idx="23977" formatCode="General">
                  <c:v>-0.17758611280609701</c:v>
                </c:pt>
                <c:pt idx="23978" formatCode="General">
                  <c:v>-0.18718732950519501</c:v>
                </c:pt>
                <c:pt idx="23979" formatCode="General">
                  <c:v>-0.19998606644608899</c:v>
                </c:pt>
                <c:pt idx="23980" formatCode="General">
                  <c:v>-0.21544517127792701</c:v>
                </c:pt>
                <c:pt idx="23981" formatCode="General">
                  <c:v>-0.232784186553848</c:v>
                </c:pt>
                <c:pt idx="23982" formatCode="General">
                  <c:v>-0.251823907719741</c:v>
                </c:pt>
                <c:pt idx="23983" formatCode="General">
                  <c:v>-0.27188364897469303</c:v>
                </c:pt>
                <c:pt idx="23984" formatCode="General">
                  <c:v>-0.29108141944023502</c:v>
                </c:pt>
                <c:pt idx="23985" formatCode="General">
                  <c:v>-0.30807692309600299</c:v>
                </c:pt>
                <c:pt idx="23986" formatCode="General">
                  <c:v>-0.32283599044446598</c:v>
                </c:pt>
                <c:pt idx="23987" formatCode="General">
                  <c:v>-0.33547355510380999</c:v>
                </c:pt>
                <c:pt idx="23988" formatCode="General">
                  <c:v>-0.34626779973706401</c:v>
                </c:pt>
                <c:pt idx="23989" formatCode="General">
                  <c:v>-0.35534726865316302</c:v>
                </c:pt>
                <c:pt idx="23990" formatCode="General">
                  <c:v>-0.36211631032177699</c:v>
                </c:pt>
                <c:pt idx="23991" formatCode="General">
                  <c:v>-0.36624735248505702</c:v>
                </c:pt>
                <c:pt idx="23992" formatCode="General">
                  <c:v>-0.36778215857407898</c:v>
                </c:pt>
                <c:pt idx="23993" formatCode="General">
                  <c:v>-0.367663635631716</c:v>
                </c:pt>
                <c:pt idx="23994" formatCode="General">
                  <c:v>-0.36768742431109902</c:v>
                </c:pt>
                <c:pt idx="23995" formatCode="General">
                  <c:v>-0.36771992168126399</c:v>
                </c:pt>
                <c:pt idx="23996" formatCode="General">
                  <c:v>-0.367249392025566</c:v>
                </c:pt>
                <c:pt idx="23997" formatCode="General">
                  <c:v>-0.36702953744504802</c:v>
                </c:pt>
                <c:pt idx="23998" formatCode="General">
                  <c:v>-0.36697535499544298</c:v>
                </c:pt>
                <c:pt idx="23999" formatCode="General">
                  <c:v>-0.36710429974396203</c:v>
                </c:pt>
                <c:pt idx="24000" formatCode="General">
                  <c:v>-0.36812706468766698</c:v>
                </c:pt>
                <c:pt idx="24001" formatCode="General">
                  <c:v>-0.370464518945546</c:v>
                </c:pt>
                <c:pt idx="24002" formatCode="General">
                  <c:v>-0.37415171621853999</c:v>
                </c:pt>
                <c:pt idx="24003" formatCode="General">
                  <c:v>-0.37947206300812097</c:v>
                </c:pt>
                <c:pt idx="24004" formatCode="General">
                  <c:v>-0.38642398916729598</c:v>
                </c:pt>
                <c:pt idx="24005" formatCode="General">
                  <c:v>-0.39419880060454598</c:v>
                </c:pt>
                <c:pt idx="24006" formatCode="General">
                  <c:v>-0.40342316252555899</c:v>
                </c:pt>
                <c:pt idx="24007" formatCode="General">
                  <c:v>-0.414928592021783</c:v>
                </c:pt>
                <c:pt idx="24008" formatCode="General">
                  <c:v>-0.42739106043745501</c:v>
                </c:pt>
                <c:pt idx="24009" formatCode="General">
                  <c:v>-0.43947195711112302</c:v>
                </c:pt>
                <c:pt idx="24010" formatCode="General">
                  <c:v>-0.45084552402759198</c:v>
                </c:pt>
                <c:pt idx="24011" formatCode="General">
                  <c:v>-0.460749195048413</c:v>
                </c:pt>
                <c:pt idx="24012" formatCode="General">
                  <c:v>-0.46932037060910298</c:v>
                </c:pt>
                <c:pt idx="24013" formatCode="General">
                  <c:v>-0.476833972535956</c:v>
                </c:pt>
                <c:pt idx="24014" formatCode="General">
                  <c:v>-0.48352053254261601</c:v>
                </c:pt>
                <c:pt idx="24015" formatCode="General">
                  <c:v>-0.49034943503247902</c:v>
                </c:pt>
                <c:pt idx="24016" formatCode="General">
                  <c:v>-0.49717868256266501</c:v>
                </c:pt>
                <c:pt idx="24017" formatCode="General">
                  <c:v>-0.50361324902837601</c:v>
                </c:pt>
                <c:pt idx="24018" formatCode="General">
                  <c:v>-0.50990138153916897</c:v>
                </c:pt>
                <c:pt idx="24019" formatCode="General">
                  <c:v>-0.51637212559155199</c:v>
                </c:pt>
                <c:pt idx="24020" formatCode="General">
                  <c:v>-0.52332612693011404</c:v>
                </c:pt>
                <c:pt idx="24021" formatCode="General">
                  <c:v>-0.53143109910749398</c:v>
                </c:pt>
                <c:pt idx="24022" formatCode="General">
                  <c:v>-0.54063328492768403</c:v>
                </c:pt>
                <c:pt idx="24023" formatCode="General">
                  <c:v>-0.55069878957414597</c:v>
                </c:pt>
                <c:pt idx="24024" formatCode="General">
                  <c:v>-0.55954920843065203</c:v>
                </c:pt>
                <c:pt idx="24025" formatCode="General">
                  <c:v>-0.56476722921095801</c:v>
                </c:pt>
                <c:pt idx="24026" formatCode="General">
                  <c:v>-0.56708777738992699</c:v>
                </c:pt>
                <c:pt idx="24027" formatCode="General">
                  <c:v>-0.56712157461581003</c:v>
                </c:pt>
                <c:pt idx="24028" formatCode="General">
                  <c:v>-0.56483650793812401</c:v>
                </c:pt>
                <c:pt idx="24029" formatCode="General">
                  <c:v>-0.56099120884696396</c:v>
                </c:pt>
                <c:pt idx="24030" formatCode="General">
                  <c:v>-0.55638799866174105</c:v>
                </c:pt>
                <c:pt idx="24031" formatCode="General">
                  <c:v>-0.55108519841713</c:v>
                </c:pt>
                <c:pt idx="24032" formatCode="General">
                  <c:v>-0.54442757044416601</c:v>
                </c:pt>
                <c:pt idx="24033" formatCode="General">
                  <c:v>-0.53674264758193901</c:v>
                </c:pt>
                <c:pt idx="24034" formatCode="General">
                  <c:v>-0.52885025241176198</c:v>
                </c:pt>
                <c:pt idx="24035" formatCode="General">
                  <c:v>-0.52034800266846104</c:v>
                </c:pt>
                <c:pt idx="24036" formatCode="General">
                  <c:v>-0.51157365930788801</c:v>
                </c:pt>
                <c:pt idx="24037" formatCode="General">
                  <c:v>-0.50317067437774199</c:v>
                </c:pt>
                <c:pt idx="24038" formatCode="General">
                  <c:v>-0.49608607116601999</c:v>
                </c:pt>
                <c:pt idx="24039" formatCode="General">
                  <c:v>-0.49080640791027103</c:v>
                </c:pt>
                <c:pt idx="24040" formatCode="General">
                  <c:v>-0.48656347507299802</c:v>
                </c:pt>
                <c:pt idx="24041" formatCode="General">
                  <c:v>-0.48329263457106297</c:v>
                </c:pt>
                <c:pt idx="24042" formatCode="General">
                  <c:v>-0.48123812677252098</c:v>
                </c:pt>
                <c:pt idx="24043" formatCode="General">
                  <c:v>-0.47961803142155501</c:v>
                </c:pt>
                <c:pt idx="24044" formatCode="General">
                  <c:v>-0.47712675195014698</c:v>
                </c:pt>
                <c:pt idx="24045" formatCode="General">
                  <c:v>-0.474337544515123</c:v>
                </c:pt>
                <c:pt idx="24046" formatCode="General">
                  <c:v>-0.47313195744342601</c:v>
                </c:pt>
                <c:pt idx="24047" formatCode="General">
                  <c:v>-0.47369101962109</c:v>
                </c:pt>
                <c:pt idx="24048" formatCode="General">
                  <c:v>-0.47419090786526302</c:v>
                </c:pt>
                <c:pt idx="24049" formatCode="General">
                  <c:v>-0.47388350870268497</c:v>
                </c:pt>
                <c:pt idx="24050" formatCode="General">
                  <c:v>-0.47337173488314599</c:v>
                </c:pt>
                <c:pt idx="24051" formatCode="General">
                  <c:v>-0.470729984535881</c:v>
                </c:pt>
                <c:pt idx="24052" formatCode="General">
                  <c:v>-0.46380526244714398</c:v>
                </c:pt>
                <c:pt idx="24053" formatCode="General">
                  <c:v>-0.45293020024438702</c:v>
                </c:pt>
                <c:pt idx="24054" formatCode="General">
                  <c:v>-0.43912302827209398</c:v>
                </c:pt>
                <c:pt idx="24055" formatCode="General">
                  <c:v>-0.423910129034612</c:v>
                </c:pt>
                <c:pt idx="24056" formatCode="General">
                  <c:v>-0.40861177210816102</c:v>
                </c:pt>
                <c:pt idx="24057" formatCode="General">
                  <c:v>-0.39329159130970198</c:v>
                </c:pt>
                <c:pt idx="24058" formatCode="General">
                  <c:v>-0.37724456510143101</c:v>
                </c:pt>
                <c:pt idx="24059" formatCode="General">
                  <c:v>-0.36114079127954302</c:v>
                </c:pt>
                <c:pt idx="24060" formatCode="General">
                  <c:v>-0.346086653496818</c:v>
                </c:pt>
                <c:pt idx="24061" formatCode="General">
                  <c:v>-0.33285105483605798</c:v>
                </c:pt>
                <c:pt idx="24062" formatCode="General">
                  <c:v>-0.321882783030291</c:v>
                </c:pt>
                <c:pt idx="24063" formatCode="General">
                  <c:v>-0.31202600064882402</c:v>
                </c:pt>
                <c:pt idx="24064" formatCode="General">
                  <c:v>-0.30194989150248402</c:v>
                </c:pt>
                <c:pt idx="24065" formatCode="General">
                  <c:v>-0.29160273172414602</c:v>
                </c:pt>
                <c:pt idx="24066" formatCode="General">
                  <c:v>-0.28097209710453103</c:v>
                </c:pt>
                <c:pt idx="24067" formatCode="General">
                  <c:v>-0.27041845195588898</c:v>
                </c:pt>
                <c:pt idx="24068" formatCode="General">
                  <c:v>-0.26069581901654898</c:v>
                </c:pt>
                <c:pt idx="24069" formatCode="General">
                  <c:v>-0.25136683240829899</c:v>
                </c:pt>
                <c:pt idx="24070" formatCode="General">
                  <c:v>-0.243129273791135</c:v>
                </c:pt>
                <c:pt idx="24071" formatCode="General">
                  <c:v>-0.236833977919991</c:v>
                </c:pt>
                <c:pt idx="24072" formatCode="General">
                  <c:v>-0.231207564552009</c:v>
                </c:pt>
                <c:pt idx="24073" formatCode="General">
                  <c:v>-0.225382144060774</c:v>
                </c:pt>
                <c:pt idx="24074" formatCode="General">
                  <c:v>-0.21933705536475001</c:v>
                </c:pt>
                <c:pt idx="24075" formatCode="General">
                  <c:v>-0.21247005913115699</c:v>
                </c:pt>
                <c:pt idx="24076" formatCode="General">
                  <c:v>-0.204334959723176</c:v>
                </c:pt>
                <c:pt idx="24077" formatCode="General">
                  <c:v>-0.195165749981727</c:v>
                </c:pt>
                <c:pt idx="24078" formatCode="General">
                  <c:v>-0.184475776449746</c:v>
                </c:pt>
                <c:pt idx="24079" formatCode="General">
                  <c:v>-0.17218231116327301</c:v>
                </c:pt>
                <c:pt idx="24080" formatCode="General">
                  <c:v>-0.15865390000879201</c:v>
                </c:pt>
                <c:pt idx="24081" formatCode="General">
                  <c:v>-0.14325056072145401</c:v>
                </c:pt>
                <c:pt idx="24082" formatCode="General">
                  <c:v>-0.12710366982077601</c:v>
                </c:pt>
                <c:pt idx="24083" formatCode="General">
                  <c:v>-0.110588631209787</c:v>
                </c:pt>
                <c:pt idx="24084" formatCode="General">
                  <c:v>-9.2167380974632701E-2</c:v>
                </c:pt>
                <c:pt idx="24085" formatCode="General">
                  <c:v>-7.1457180095455902E-2</c:v>
                </c:pt>
                <c:pt idx="24086" formatCode="General">
                  <c:v>-4.8170881034663299E-2</c:v>
                </c:pt>
                <c:pt idx="24087" formatCode="General">
                  <c:v>-2.2983045889735002E-2</c:v>
                </c:pt>
                <c:pt idx="24088" formatCode="General">
                  <c:v>3.0345183155953402E-3</c:v>
                </c:pt>
                <c:pt idx="24089" formatCode="General">
                  <c:v>2.8544127021935602E-2</c:v>
                </c:pt>
                <c:pt idx="24090" formatCode="General">
                  <c:v>5.14446541209359E-2</c:v>
                </c:pt>
                <c:pt idx="24091" formatCode="General">
                  <c:v>7.0372859392422299E-2</c:v>
                </c:pt>
                <c:pt idx="24092" formatCode="General">
                  <c:v>8.5175810063028101E-2</c:v>
                </c:pt>
                <c:pt idx="24093" formatCode="General">
                  <c:v>9.5879831928916304E-2</c:v>
                </c:pt>
                <c:pt idx="24094" formatCode="General">
                  <c:v>0.102768604855209</c:v>
                </c:pt>
                <c:pt idx="24095" formatCode="General">
                  <c:v>0.107144904005988</c:v>
                </c:pt>
                <c:pt idx="24096" formatCode="General">
                  <c:v>0.10965717965760501</c:v>
                </c:pt>
                <c:pt idx="24097" formatCode="General">
                  <c:v>0.110124074668369</c:v>
                </c:pt>
                <c:pt idx="24098" formatCode="General">
                  <c:v>0.108055468885568</c:v>
                </c:pt>
                <c:pt idx="24099" formatCode="General">
                  <c:v>0.103398726228962</c:v>
                </c:pt>
                <c:pt idx="24100" formatCode="General">
                  <c:v>9.6283580769735796E-2</c:v>
                </c:pt>
                <c:pt idx="24101" formatCode="General">
                  <c:v>8.6714048821930595E-2</c:v>
                </c:pt>
                <c:pt idx="24102" formatCode="General">
                  <c:v>7.6216352065829496E-2</c:v>
                </c:pt>
                <c:pt idx="24103" formatCode="General">
                  <c:v>6.6252139649590897E-2</c:v>
                </c:pt>
                <c:pt idx="24104" formatCode="General">
                  <c:v>5.7759246610602097E-2</c:v>
                </c:pt>
                <c:pt idx="24105" formatCode="General">
                  <c:v>5.1870271683214599E-2</c:v>
                </c:pt>
                <c:pt idx="24106" formatCode="General">
                  <c:v>4.8400365287761697E-2</c:v>
                </c:pt>
                <c:pt idx="24107" formatCode="General">
                  <c:v>4.6184750698428402E-2</c:v>
                </c:pt>
                <c:pt idx="24108" formatCode="General">
                  <c:v>4.4997975455414799E-2</c:v>
                </c:pt>
                <c:pt idx="24109" formatCode="General">
                  <c:v>4.6487100294151699E-2</c:v>
                </c:pt>
                <c:pt idx="24110" formatCode="General">
                  <c:v>5.1837607817623303E-2</c:v>
                </c:pt>
                <c:pt idx="24111" formatCode="General">
                  <c:v>6.0399719606280697E-2</c:v>
                </c:pt>
                <c:pt idx="24112" formatCode="General">
                  <c:v>7.0443814379997499E-2</c:v>
                </c:pt>
                <c:pt idx="24113" formatCode="General">
                  <c:v>8.0255673302204206E-2</c:v>
                </c:pt>
                <c:pt idx="24114" formatCode="General">
                  <c:v>9.0173069035123593E-2</c:v>
                </c:pt>
                <c:pt idx="24115" formatCode="General">
                  <c:v>0.101114746888966</c:v>
                </c:pt>
                <c:pt idx="24116" formatCode="General">
                  <c:v>0.112998281287865</c:v>
                </c:pt>
                <c:pt idx="24117" formatCode="General">
                  <c:v>0.12546933665064999</c:v>
                </c:pt>
                <c:pt idx="24118" formatCode="General">
                  <c:v>0.13829990821413099</c:v>
                </c:pt>
                <c:pt idx="24119" formatCode="General">
                  <c:v>0.15123454998028499</c:v>
                </c:pt>
                <c:pt idx="24120" formatCode="General">
                  <c:v>0.16458792542273601</c:v>
                </c:pt>
                <c:pt idx="24121" formatCode="General">
                  <c:v>0.178197094843868</c:v>
                </c:pt>
                <c:pt idx="24122" formatCode="General">
                  <c:v>0.191402025970725</c:v>
                </c:pt>
                <c:pt idx="24123" formatCode="General">
                  <c:v>0.20396838119663299</c:v>
                </c:pt>
                <c:pt idx="24124" formatCode="General">
                  <c:v>0.21605492827072301</c:v>
                </c:pt>
                <c:pt idx="24125" formatCode="General">
                  <c:v>0.22769139530275501</c:v>
                </c:pt>
                <c:pt idx="24126" formatCode="General">
                  <c:v>0.238440035768758</c:v>
                </c:pt>
                <c:pt idx="24127" formatCode="General">
                  <c:v>0.24823618706612399</c:v>
                </c:pt>
                <c:pt idx="24128" formatCode="General">
                  <c:v>0.25744838493109401</c:v>
                </c:pt>
                <c:pt idx="24129" formatCode="General">
                  <c:v>0.26662181071131102</c:v>
                </c:pt>
                <c:pt idx="24130" formatCode="General">
                  <c:v>0.27583017574980301</c:v>
                </c:pt>
                <c:pt idx="24131" formatCode="General">
                  <c:v>0.28454191521821898</c:v>
                </c:pt>
                <c:pt idx="24132" formatCode="General">
                  <c:v>0.29230123406052899</c:v>
                </c:pt>
                <c:pt idx="24133" formatCode="General">
                  <c:v>0.29927070668185202</c:v>
                </c:pt>
                <c:pt idx="24134" formatCode="General">
                  <c:v>0.30568731941393701</c:v>
                </c:pt>
                <c:pt idx="24135" formatCode="General">
                  <c:v>0.31228854643346698</c:v>
                </c:pt>
                <c:pt idx="24136" formatCode="General">
                  <c:v>0.319273131538303</c:v>
                </c:pt>
                <c:pt idx="24137" formatCode="General">
                  <c:v>0.32704804877927002</c:v>
                </c:pt>
                <c:pt idx="24138" formatCode="General">
                  <c:v>0.33699218226290201</c:v>
                </c:pt>
                <c:pt idx="24139" formatCode="General">
                  <c:v>0.34916698693542603</c:v>
                </c:pt>
                <c:pt idx="24140" formatCode="General">
                  <c:v>0.362729095671872</c:v>
                </c:pt>
                <c:pt idx="24141" formatCode="General">
                  <c:v>0.37659713895244501</c:v>
                </c:pt>
                <c:pt idx="24142" formatCode="General">
                  <c:v>0.39059121714025202</c:v>
                </c:pt>
                <c:pt idx="24143" formatCode="General">
                  <c:v>0.40495759446379198</c:v>
                </c:pt>
                <c:pt idx="24144" formatCode="General">
                  <c:v>0.41906958152735602</c:v>
                </c:pt>
                <c:pt idx="24145" formatCode="General">
                  <c:v>0.43237437814754098</c:v>
                </c:pt>
                <c:pt idx="24146" formatCode="General">
                  <c:v>0.44462981124268702</c:v>
                </c:pt>
                <c:pt idx="24147" formatCode="General">
                  <c:v>0.45576165695590498</c:v>
                </c:pt>
                <c:pt idx="24148" formatCode="General">
                  <c:v>0.46559614762295598</c:v>
                </c:pt>
                <c:pt idx="24149" formatCode="General">
                  <c:v>0.47447842998122097</c:v>
                </c:pt>
                <c:pt idx="24150" formatCode="General">
                  <c:v>0.48301594833383998</c:v>
                </c:pt>
                <c:pt idx="24151" formatCode="General">
                  <c:v>0.490779800675546</c:v>
                </c:pt>
                <c:pt idx="24152" formatCode="General">
                  <c:v>0.49715066185616902</c:v>
                </c:pt>
                <c:pt idx="24153" formatCode="General">
                  <c:v>0.50223500826488998</c:v>
                </c:pt>
                <c:pt idx="24154" formatCode="General">
                  <c:v>0.50620959583037695</c:v>
                </c:pt>
                <c:pt idx="24155" formatCode="General">
                  <c:v>0.50929517636710098</c:v>
                </c:pt>
                <c:pt idx="24156" formatCode="General">
                  <c:v>0.51199063509706499</c:v>
                </c:pt>
                <c:pt idx="24157" formatCode="General">
                  <c:v>0.51484333754058598</c:v>
                </c:pt>
                <c:pt idx="24158" formatCode="General">
                  <c:v>0.51714485108986896</c:v>
                </c:pt>
                <c:pt idx="24159" formatCode="General">
                  <c:v>0.51798052335594003</c:v>
                </c:pt>
                <c:pt idx="24160" formatCode="General">
                  <c:v>0.51804274224670799</c:v>
                </c:pt>
                <c:pt idx="24161" formatCode="General">
                  <c:v>0.51789389712588496</c:v>
                </c:pt>
                <c:pt idx="24162" formatCode="General">
                  <c:v>0.51652536782339997</c:v>
                </c:pt>
                <c:pt idx="24163" formatCode="General">
                  <c:v>0.51346877833551996</c:v>
                </c:pt>
                <c:pt idx="24164" formatCode="General">
                  <c:v>0.50925915509913899</c:v>
                </c:pt>
                <c:pt idx="24165" formatCode="General">
                  <c:v>0.50350675573060699</c:v>
                </c:pt>
                <c:pt idx="24166" formatCode="General">
                  <c:v>0.49660584103210997</c:v>
                </c:pt>
                <c:pt idx="24167" formatCode="General">
                  <c:v>0.48935851939493502</c:v>
                </c:pt>
                <c:pt idx="24168" formatCode="General">
                  <c:v>0.48199498791575202</c:v>
                </c:pt>
                <c:pt idx="24169" formatCode="General">
                  <c:v>0.475335379952604</c:v>
                </c:pt>
                <c:pt idx="24170" formatCode="General">
                  <c:v>0.46983256849660898</c:v>
                </c:pt>
                <c:pt idx="24171" formatCode="General">
                  <c:v>0.46463571597482201</c:v>
                </c:pt>
                <c:pt idx="24172" formatCode="General">
                  <c:v>0.45881985096478001</c:v>
                </c:pt>
                <c:pt idx="24173" formatCode="General">
                  <c:v>0.45256417320439501</c:v>
                </c:pt>
                <c:pt idx="24174" formatCode="General">
                  <c:v>0.44587932413769998</c:v>
                </c:pt>
                <c:pt idx="24175" formatCode="General">
                  <c:v>0.438493161036976</c:v>
                </c:pt>
                <c:pt idx="24176" formatCode="General">
                  <c:v>0.43130889146873502</c:v>
                </c:pt>
                <c:pt idx="24177" formatCode="General">
                  <c:v>0.42579593807247901</c:v>
                </c:pt>
                <c:pt idx="24178" formatCode="General">
                  <c:v>0.42234598740204399</c:v>
                </c:pt>
                <c:pt idx="24179" formatCode="General">
                  <c:v>0.41971137581123202</c:v>
                </c:pt>
                <c:pt idx="24180" formatCode="General">
                  <c:v>0.41726107769342102</c:v>
                </c:pt>
                <c:pt idx="24181" formatCode="General">
                  <c:v>0.41595888833844802</c:v>
                </c:pt>
                <c:pt idx="24182" formatCode="General">
                  <c:v>0.415930632708015</c:v>
                </c:pt>
                <c:pt idx="24183" formatCode="General">
                  <c:v>0.41642487391275101</c:v>
                </c:pt>
                <c:pt idx="24184" formatCode="General">
                  <c:v>0.41753782958395103</c:v>
                </c:pt>
                <c:pt idx="24185" formatCode="General">
                  <c:v>0.41972164024368103</c:v>
                </c:pt>
                <c:pt idx="24186" formatCode="General">
                  <c:v>0.42286913985601798</c:v>
                </c:pt>
                <c:pt idx="24187" formatCode="General">
                  <c:v>0.42550922488466802</c:v>
                </c:pt>
                <c:pt idx="24188" formatCode="General">
                  <c:v>0.42669636845220399</c:v>
                </c:pt>
                <c:pt idx="24189" formatCode="General">
                  <c:v>0.42737044726693502</c:v>
                </c:pt>
                <c:pt idx="24190" formatCode="General">
                  <c:v>0.42833311369121801</c:v>
                </c:pt>
                <c:pt idx="24191" formatCode="General">
                  <c:v>0.42954409170081898</c:v>
                </c:pt>
                <c:pt idx="24192" formatCode="General">
                  <c:v>0.43122976274364599</c:v>
                </c:pt>
                <c:pt idx="24193" formatCode="General">
                  <c:v>0.43385284368614102</c:v>
                </c:pt>
                <c:pt idx="24194" formatCode="General">
                  <c:v>0.43800468242353702</c:v>
                </c:pt>
                <c:pt idx="24195" formatCode="General">
                  <c:v>0.44361446202264299</c:v>
                </c:pt>
                <c:pt idx="24196" formatCode="General">
                  <c:v>0.44851376353890798</c:v>
                </c:pt>
                <c:pt idx="24197" formatCode="General">
                  <c:v>0.450764605786661</c:v>
                </c:pt>
                <c:pt idx="24198" formatCode="General">
                  <c:v>0.449783377321886</c:v>
                </c:pt>
                <c:pt idx="24199" formatCode="General">
                  <c:v>0.44550202016583801</c:v>
                </c:pt>
                <c:pt idx="24200" formatCode="General">
                  <c:v>0.43856185864817898</c:v>
                </c:pt>
                <c:pt idx="24201" formatCode="General">
                  <c:v>0.42947567890411298</c:v>
                </c:pt>
                <c:pt idx="24202" formatCode="General">
                  <c:v>0.41816116208798998</c:v>
                </c:pt>
                <c:pt idx="24203" formatCode="General">
                  <c:v>0.40555541429486203</c:v>
                </c:pt>
                <c:pt idx="24204" formatCode="General">
                  <c:v>0.39211635868004902</c:v>
                </c:pt>
                <c:pt idx="24205" formatCode="General">
                  <c:v>0.37660493642135101</c:v>
                </c:pt>
                <c:pt idx="24206" formatCode="General">
                  <c:v>0.358712992101759</c:v>
                </c:pt>
                <c:pt idx="24207" formatCode="General">
                  <c:v>0.33989467729433798</c:v>
                </c:pt>
                <c:pt idx="24208" formatCode="General">
                  <c:v>0.32187386758736197</c:v>
                </c:pt>
                <c:pt idx="24209" formatCode="General">
                  <c:v>0.30550818906106197</c:v>
                </c:pt>
                <c:pt idx="24210" formatCode="General">
                  <c:v>0.29107032513164499</c:v>
                </c:pt>
                <c:pt idx="24211" formatCode="General">
                  <c:v>0.279185429607895</c:v>
                </c:pt>
                <c:pt idx="24212" formatCode="General">
                  <c:v>0.27118740974421102</c:v>
                </c:pt>
                <c:pt idx="24213" formatCode="General">
                  <c:v>0.267482228659225</c:v>
                </c:pt>
                <c:pt idx="24214" formatCode="General">
                  <c:v>0.26740388804003901</c:v>
                </c:pt>
                <c:pt idx="24215" formatCode="General">
                  <c:v>0.27027649867104497</c:v>
                </c:pt>
                <c:pt idx="24216" formatCode="General">
                  <c:v>0.275519576458511</c:v>
                </c:pt>
                <c:pt idx="24217" formatCode="General">
                  <c:v>0.28191317271641297</c:v>
                </c:pt>
                <c:pt idx="24218" formatCode="General">
                  <c:v>0.28726930830346498</c:v>
                </c:pt>
                <c:pt idx="24219" formatCode="General">
                  <c:v>0.290936053776918</c:v>
                </c:pt>
                <c:pt idx="24220" formatCode="General">
                  <c:v>0.29399795646339599</c:v>
                </c:pt>
                <c:pt idx="24221" formatCode="General">
                  <c:v>0.29591696886117103</c:v>
                </c:pt>
                <c:pt idx="24222" formatCode="General">
                  <c:v>0.29553935242510598</c:v>
                </c:pt>
                <c:pt idx="24223" formatCode="General">
                  <c:v>0.29308179818943397</c:v>
                </c:pt>
                <c:pt idx="24224" formatCode="General">
                  <c:v>0.28932519617314201</c:v>
                </c:pt>
                <c:pt idx="24225" formatCode="General">
                  <c:v>0.28352044308729402</c:v>
                </c:pt>
                <c:pt idx="24226" formatCode="General">
                  <c:v>0.27443410824183401</c:v>
                </c:pt>
                <c:pt idx="24227" formatCode="General">
                  <c:v>0.26218618891583101</c:v>
                </c:pt>
                <c:pt idx="24228" formatCode="General">
                  <c:v>0.24741264682505101</c:v>
                </c:pt>
                <c:pt idx="24229" formatCode="General">
                  <c:v>0.23150793537602801</c:v>
                </c:pt>
                <c:pt idx="24230" formatCode="General">
                  <c:v>0.215991587774259</c:v>
                </c:pt>
                <c:pt idx="24231" formatCode="General">
                  <c:v>0.20120041335656599</c:v>
                </c:pt>
                <c:pt idx="24232" formatCode="General">
                  <c:v>0.187538337479039</c:v>
                </c:pt>
                <c:pt idx="24233" formatCode="General">
                  <c:v>0.175752933062825</c:v>
                </c:pt>
                <c:pt idx="24234" formatCode="General">
                  <c:v>0.16572341730210899</c:v>
                </c:pt>
                <c:pt idx="24235" formatCode="General">
                  <c:v>0.15705998541466201</c:v>
                </c:pt>
                <c:pt idx="24236" formatCode="General">
                  <c:v>0.14987972321635401</c:v>
                </c:pt>
                <c:pt idx="24237" formatCode="General">
                  <c:v>0.14432244927871901</c:v>
                </c:pt>
                <c:pt idx="24238" formatCode="General">
                  <c:v>0.14083672053721599</c:v>
                </c:pt>
                <c:pt idx="24239" formatCode="General">
                  <c:v>0.139418827264298</c:v>
                </c:pt>
                <c:pt idx="24240" formatCode="General">
                  <c:v>0.13882121264477201</c:v>
                </c:pt>
                <c:pt idx="24241" formatCode="General">
                  <c:v>0.13732132975432099</c:v>
                </c:pt>
                <c:pt idx="24242" formatCode="General">
                  <c:v>0.133839690514784</c:v>
                </c:pt>
                <c:pt idx="24243" formatCode="General">
                  <c:v>0.12820873798072999</c:v>
                </c:pt>
                <c:pt idx="24244" formatCode="General">
                  <c:v>0.11996734338769501</c:v>
                </c:pt>
                <c:pt idx="24245" formatCode="General">
                  <c:v>0.108612500535089</c:v>
                </c:pt>
                <c:pt idx="24246" formatCode="General">
                  <c:v>9.5760564418154198E-2</c:v>
                </c:pt>
                <c:pt idx="24247" formatCode="General">
                  <c:v>8.3391020933291607E-2</c:v>
                </c:pt>
                <c:pt idx="24248" formatCode="General">
                  <c:v>7.1669122736357296E-2</c:v>
                </c:pt>
                <c:pt idx="24249" formatCode="General">
                  <c:v>6.1235327593794603E-2</c:v>
                </c:pt>
                <c:pt idx="24250" formatCode="General">
                  <c:v>5.1724736251201803E-2</c:v>
                </c:pt>
                <c:pt idx="24251" formatCode="General">
                  <c:v>4.1874154886619101E-2</c:v>
                </c:pt>
                <c:pt idx="24252" formatCode="General">
                  <c:v>3.1299200955565001E-2</c:v>
                </c:pt>
                <c:pt idx="24253" formatCode="General">
                  <c:v>2.0439883852698501E-2</c:v>
                </c:pt>
                <c:pt idx="24254" formatCode="General">
                  <c:v>1.05582387216905E-2</c:v>
                </c:pt>
                <c:pt idx="24255" formatCode="General">
                  <c:v>1.5243261115554399E-3</c:v>
                </c:pt>
                <c:pt idx="24256" formatCode="General">
                  <c:v>-7.4395624429212997E-3</c:v>
                </c:pt>
                <c:pt idx="24257" formatCode="General">
                  <c:v>-1.5780988815719502E-2</c:v>
                </c:pt>
                <c:pt idx="24258" formatCode="General">
                  <c:v>-2.2525852523595902E-2</c:v>
                </c:pt>
                <c:pt idx="24259" formatCode="General">
                  <c:v>-2.8976434151939401E-2</c:v>
                </c:pt>
                <c:pt idx="24260" formatCode="General">
                  <c:v>-3.7668923815920102E-2</c:v>
                </c:pt>
                <c:pt idx="24261" formatCode="General">
                  <c:v>-4.7855974081079403E-2</c:v>
                </c:pt>
                <c:pt idx="24262" formatCode="General">
                  <c:v>-5.7184931503600399E-2</c:v>
                </c:pt>
                <c:pt idx="24263" formatCode="General">
                  <c:v>-6.4759924835529101E-2</c:v>
                </c:pt>
                <c:pt idx="24264" formatCode="General">
                  <c:v>-7.1426401141790205E-2</c:v>
                </c:pt>
                <c:pt idx="24265" formatCode="General">
                  <c:v>-7.80161003667105E-2</c:v>
                </c:pt>
                <c:pt idx="24266" formatCode="General">
                  <c:v>-8.5248309184496301E-2</c:v>
                </c:pt>
                <c:pt idx="24267" formatCode="General">
                  <c:v>-9.3398086910203196E-2</c:v>
                </c:pt>
                <c:pt idx="24268" formatCode="General">
                  <c:v>-0.10104032926161401</c:v>
                </c:pt>
                <c:pt idx="24269" formatCode="General">
                  <c:v>-0.10742651434085</c:v>
                </c:pt>
                <c:pt idx="24270" formatCode="General">
                  <c:v>-0.11297464952369</c:v>
                </c:pt>
                <c:pt idx="24271" formatCode="General">
                  <c:v>-0.117786647715817</c:v>
                </c:pt>
                <c:pt idx="24272" formatCode="General">
                  <c:v>-0.121799259183297</c:v>
                </c:pt>
                <c:pt idx="24273" formatCode="General">
                  <c:v>-0.12526945438446699</c:v>
                </c:pt>
                <c:pt idx="24274" formatCode="General">
                  <c:v>-0.129111576845517</c:v>
                </c:pt>
                <c:pt idx="24275" formatCode="General">
                  <c:v>-0.13481574913605199</c:v>
                </c:pt>
                <c:pt idx="24276" formatCode="General">
                  <c:v>-0.142117479107089</c:v>
                </c:pt>
                <c:pt idx="24277" formatCode="General">
                  <c:v>-0.150399783291747</c:v>
                </c:pt>
                <c:pt idx="24278" formatCode="General">
                  <c:v>-0.160201400947839</c:v>
                </c:pt>
                <c:pt idx="24279" formatCode="General">
                  <c:v>-0.17108112526997099</c:v>
                </c:pt>
                <c:pt idx="24280" formatCode="General">
                  <c:v>-0.18219683366352599</c:v>
                </c:pt>
                <c:pt idx="24281" formatCode="General">
                  <c:v>-0.19361056897263701</c:v>
                </c:pt>
                <c:pt idx="24282" formatCode="General">
                  <c:v>-0.20571391056067101</c:v>
                </c:pt>
                <c:pt idx="24283" formatCode="General">
                  <c:v>-0.21900570368528899</c:v>
                </c:pt>
                <c:pt idx="24284" formatCode="General">
                  <c:v>-0.23283037653907401</c:v>
                </c:pt>
                <c:pt idx="24285" formatCode="General">
                  <c:v>-0.245987926081214</c:v>
                </c:pt>
                <c:pt idx="24286" formatCode="General">
                  <c:v>-0.25813411166915901</c:v>
                </c:pt>
                <c:pt idx="24287" formatCode="General">
                  <c:v>-0.26903489880166098</c:v>
                </c:pt>
                <c:pt idx="24288" formatCode="General">
                  <c:v>-0.27912362449129802</c:v>
                </c:pt>
                <c:pt idx="24289" formatCode="General">
                  <c:v>-0.28828915594042998</c:v>
                </c:pt>
                <c:pt idx="24290" formatCode="General">
                  <c:v>-0.29593519824727099</c:v>
                </c:pt>
                <c:pt idx="24291" formatCode="General">
                  <c:v>-0.301932228703015</c:v>
                </c:pt>
                <c:pt idx="24292" formatCode="General">
                  <c:v>-0.30677096377480201</c:v>
                </c:pt>
                <c:pt idx="24293" formatCode="General">
                  <c:v>-0.31093280341535801</c:v>
                </c:pt>
                <c:pt idx="24294" formatCode="General">
                  <c:v>-0.31490384527491</c:v>
                </c:pt>
                <c:pt idx="24295" formatCode="General">
                  <c:v>-0.31945768552739701</c:v>
                </c:pt>
                <c:pt idx="24296" formatCode="General">
                  <c:v>-0.325032229571669</c:v>
                </c:pt>
                <c:pt idx="24297" formatCode="General">
                  <c:v>-0.33207706920893199</c:v>
                </c:pt>
                <c:pt idx="24298" formatCode="General">
                  <c:v>-0.341006269359797</c:v>
                </c:pt>
                <c:pt idx="24299" formatCode="General">
                  <c:v>-0.35247981409129597</c:v>
                </c:pt>
                <c:pt idx="24300" formatCode="General">
                  <c:v>-0.36689135098292103</c:v>
                </c:pt>
                <c:pt idx="24301" formatCode="General">
                  <c:v>-0.38419545754080597</c:v>
                </c:pt>
                <c:pt idx="24302" formatCode="General">
                  <c:v>-0.40392238441144701</c:v>
                </c:pt>
                <c:pt idx="24303" formatCode="General">
                  <c:v>-0.425021948462456</c:v>
                </c:pt>
                <c:pt idx="24304" formatCode="General">
                  <c:v>-0.446840872564509</c:v>
                </c:pt>
                <c:pt idx="24305" formatCode="General">
                  <c:v>-0.46886701301688799</c:v>
                </c:pt>
                <c:pt idx="24306" formatCode="General">
                  <c:v>-0.48987098643742999</c:v>
                </c:pt>
                <c:pt idx="24307" formatCode="General">
                  <c:v>-0.50940459198113996</c:v>
                </c:pt>
                <c:pt idx="24308" formatCode="General">
                  <c:v>-0.52819159208497402</c:v>
                </c:pt>
                <c:pt idx="24309" formatCode="General">
                  <c:v>-0.54531388612244702</c:v>
                </c:pt>
                <c:pt idx="24310" formatCode="General">
                  <c:v>-0.56008026900970997</c:v>
                </c:pt>
                <c:pt idx="24311" formatCode="General">
                  <c:v>-0.57351239935882103</c:v>
                </c:pt>
                <c:pt idx="24312" formatCode="General">
                  <c:v>-0.58603090510921096</c:v>
                </c:pt>
                <c:pt idx="24313" formatCode="General">
                  <c:v>-0.59724358265606003</c:v>
                </c:pt>
                <c:pt idx="24314" formatCode="General">
                  <c:v>-0.60537933573040603</c:v>
                </c:pt>
                <c:pt idx="24315" formatCode="General">
                  <c:v>-0.60963821410442498</c:v>
                </c:pt>
                <c:pt idx="24316" formatCode="General">
                  <c:v>-0.61134807305743799</c:v>
                </c:pt>
                <c:pt idx="24317" formatCode="General">
                  <c:v>-0.61101221259229399</c:v>
                </c:pt>
                <c:pt idx="24318" formatCode="General">
                  <c:v>-0.60766108543213604</c:v>
                </c:pt>
                <c:pt idx="24319" formatCode="General">
                  <c:v>-0.60085254617811001</c:v>
                </c:pt>
                <c:pt idx="24320" formatCode="General">
                  <c:v>-0.59149924209125804</c:v>
                </c:pt>
                <c:pt idx="24321" formatCode="General">
                  <c:v>-0.58023472910402496</c:v>
                </c:pt>
                <c:pt idx="24322" formatCode="General">
                  <c:v>-0.56785384822914897</c:v>
                </c:pt>
                <c:pt idx="24323" formatCode="General">
                  <c:v>-0.55509056393373202</c:v>
                </c:pt>
                <c:pt idx="24324" formatCode="General">
                  <c:v>-0.54223435162314204</c:v>
                </c:pt>
                <c:pt idx="24325" formatCode="General">
                  <c:v>-0.52958287125312897</c:v>
                </c:pt>
                <c:pt idx="24326" formatCode="General">
                  <c:v>-0.51742141961142996</c:v>
                </c:pt>
                <c:pt idx="24327" formatCode="General">
                  <c:v>-0.50627367065415096</c:v>
                </c:pt>
                <c:pt idx="24328" formatCode="General">
                  <c:v>-0.49628263200099998</c:v>
                </c:pt>
                <c:pt idx="24329" formatCode="General">
                  <c:v>-0.48767769874280198</c:v>
                </c:pt>
                <c:pt idx="24330" formatCode="General">
                  <c:v>-0.480957533695415</c:v>
                </c:pt>
                <c:pt idx="24331" formatCode="General">
                  <c:v>-0.47711215112572303</c:v>
                </c:pt>
                <c:pt idx="24332" formatCode="General">
                  <c:v>-0.47634580674708399</c:v>
                </c:pt>
                <c:pt idx="24333" formatCode="General">
                  <c:v>-0.47793148204281599</c:v>
                </c:pt>
                <c:pt idx="24334" formatCode="General">
                  <c:v>-0.48171855477665099</c:v>
                </c:pt>
                <c:pt idx="24335" formatCode="General">
                  <c:v>-0.48691768708100402</c:v>
                </c:pt>
                <c:pt idx="24336" formatCode="General">
                  <c:v>-0.49245078145729398</c:v>
                </c:pt>
                <c:pt idx="24337" formatCode="General">
                  <c:v>-0.49826758454050901</c:v>
                </c:pt>
                <c:pt idx="24338" formatCode="General">
                  <c:v>-0.50447428224352098</c:v>
                </c:pt>
                <c:pt idx="24339" formatCode="General">
                  <c:v>-0.50970619499501402</c:v>
                </c:pt>
                <c:pt idx="24340" formatCode="General">
                  <c:v>-0.51314920668458697</c:v>
                </c:pt>
                <c:pt idx="24341" formatCode="General">
                  <c:v>-0.51505660891800398</c:v>
                </c:pt>
                <c:pt idx="24342" formatCode="General">
                  <c:v>-0.51581597977681903</c:v>
                </c:pt>
                <c:pt idx="24343" formatCode="General">
                  <c:v>-0.51524646656950102</c:v>
                </c:pt>
                <c:pt idx="24344" formatCode="General">
                  <c:v>-0.51282734526801099</c:v>
                </c:pt>
                <c:pt idx="24345" formatCode="General">
                  <c:v>-0.50829933876697098</c:v>
                </c:pt>
                <c:pt idx="24346" formatCode="General">
                  <c:v>-0.50159017789908</c:v>
                </c:pt>
                <c:pt idx="24347" formatCode="General">
                  <c:v>-0.49333240978016202</c:v>
                </c:pt>
                <c:pt idx="24348" formatCode="General">
                  <c:v>-0.484780348381604</c:v>
                </c:pt>
                <c:pt idx="24349" formatCode="General">
                  <c:v>-0.47652253783875897</c:v>
                </c:pt>
                <c:pt idx="24350" formatCode="General">
                  <c:v>-0.46766529646404398</c:v>
                </c:pt>
                <c:pt idx="24351" formatCode="General">
                  <c:v>-0.45753726669535599</c:v>
                </c:pt>
                <c:pt idx="24352" formatCode="General">
                  <c:v>-0.44596572159060199</c:v>
                </c:pt>
                <c:pt idx="24353" formatCode="General">
                  <c:v>-0.43311736144348401</c:v>
                </c:pt>
                <c:pt idx="24354" formatCode="General">
                  <c:v>-0.41969152872036702</c:v>
                </c:pt>
                <c:pt idx="24355" formatCode="General">
                  <c:v>-0.406895378484597</c:v>
                </c:pt>
                <c:pt idx="24356" formatCode="General">
                  <c:v>-0.39597193553975701</c:v>
                </c:pt>
                <c:pt idx="24357" formatCode="General">
                  <c:v>-0.38696327211624598</c:v>
                </c:pt>
                <c:pt idx="24358" formatCode="General">
                  <c:v>-0.37910837556724702</c:v>
                </c:pt>
                <c:pt idx="24359" formatCode="General">
                  <c:v>-0.372389442100034</c:v>
                </c:pt>
                <c:pt idx="24360" formatCode="General">
                  <c:v>-0.36632749796528502</c:v>
                </c:pt>
                <c:pt idx="24361" formatCode="General">
                  <c:v>-0.35929170268222199</c:v>
                </c:pt>
                <c:pt idx="24362" formatCode="General">
                  <c:v>-0.34998141169233099</c:v>
                </c:pt>
                <c:pt idx="24363" formatCode="General">
                  <c:v>-0.33849899100692599</c:v>
                </c:pt>
                <c:pt idx="24364" formatCode="General">
                  <c:v>-0.32607796208540701</c:v>
                </c:pt>
                <c:pt idx="24365" formatCode="General">
                  <c:v>-0.31368107273458901</c:v>
                </c:pt>
                <c:pt idx="24366" formatCode="General">
                  <c:v>-0.30174100473142701</c:v>
                </c:pt>
                <c:pt idx="24367" formatCode="General">
                  <c:v>-0.29011855227978001</c:v>
                </c:pt>
                <c:pt idx="24368" formatCode="General">
                  <c:v>-0.27842996689745297</c:v>
                </c:pt>
                <c:pt idx="24369" formatCode="General">
                  <c:v>-0.266654604640985</c:v>
                </c:pt>
                <c:pt idx="24370" formatCode="General">
                  <c:v>-0.25554092507592902</c:v>
                </c:pt>
                <c:pt idx="24371" formatCode="General">
                  <c:v>-0.24637337455778099</c:v>
                </c:pt>
                <c:pt idx="24372" formatCode="General">
                  <c:v>-0.24008371896366501</c:v>
                </c:pt>
                <c:pt idx="24373" formatCode="General">
                  <c:v>-0.236297016098757</c:v>
                </c:pt>
                <c:pt idx="24374" formatCode="General">
                  <c:v>-0.23323474069623701</c:v>
                </c:pt>
                <c:pt idx="24375" formatCode="General">
                  <c:v>-0.23029047971400099</c:v>
                </c:pt>
                <c:pt idx="24376" formatCode="General">
                  <c:v>-0.227686841282874</c:v>
                </c:pt>
                <c:pt idx="24377" formatCode="General">
                  <c:v>-0.22559958774428901</c:v>
                </c:pt>
                <c:pt idx="24378" formatCode="General">
                  <c:v>-0.22437315159431301</c:v>
                </c:pt>
                <c:pt idx="24379" formatCode="General">
                  <c:v>-0.22352387966429499</c:v>
                </c:pt>
                <c:pt idx="24380" formatCode="General">
                  <c:v>-0.222388651863794</c:v>
                </c:pt>
                <c:pt idx="24381" formatCode="General">
                  <c:v>-0.22100673992904599</c:v>
                </c:pt>
                <c:pt idx="24382" formatCode="General">
                  <c:v>-0.21865495472670801</c:v>
                </c:pt>
                <c:pt idx="24383" formatCode="General">
                  <c:v>-0.213845547176438</c:v>
                </c:pt>
                <c:pt idx="24384" formatCode="General">
                  <c:v>-0.206445242398099</c:v>
                </c:pt>
                <c:pt idx="24385" formatCode="General">
                  <c:v>-0.19643275466429899</c:v>
                </c:pt>
                <c:pt idx="24386" formatCode="General">
                  <c:v>-0.18362234141803499</c:v>
                </c:pt>
                <c:pt idx="24387" formatCode="General">
                  <c:v>-0.16887413508535601</c:v>
                </c:pt>
                <c:pt idx="24388" formatCode="General">
                  <c:v>-0.15305741460733099</c:v>
                </c:pt>
                <c:pt idx="24389" formatCode="General">
                  <c:v>-0.136544565053694</c:v>
                </c:pt>
                <c:pt idx="24390" formatCode="General">
                  <c:v>-0.119731546554819</c:v>
                </c:pt>
                <c:pt idx="24391" formatCode="General">
                  <c:v>-0.102167664302834</c:v>
                </c:pt>
                <c:pt idx="24392" formatCode="General">
                  <c:v>-8.2980219374514205E-2</c:v>
                </c:pt>
                <c:pt idx="24393" formatCode="General">
                  <c:v>-6.2271455773173903E-2</c:v>
                </c:pt>
                <c:pt idx="24394" formatCode="General">
                  <c:v>-4.0707730543682E-2</c:v>
                </c:pt>
                <c:pt idx="24395" formatCode="General">
                  <c:v>-1.9253551255176998E-2</c:v>
                </c:pt>
                <c:pt idx="24396" formatCode="General">
                  <c:v>2.3345762788086699E-4</c:v>
                </c:pt>
                <c:pt idx="24397" formatCode="General">
                  <c:v>1.6606234959501101E-2</c:v>
                </c:pt>
                <c:pt idx="24398" formatCode="General">
                  <c:v>2.9934802512257701E-2</c:v>
                </c:pt>
                <c:pt idx="24399" formatCode="General">
                  <c:v>4.0510989079452997E-2</c:v>
                </c:pt>
                <c:pt idx="24400" formatCode="General">
                  <c:v>4.88290016854886E-2</c:v>
                </c:pt>
                <c:pt idx="24401" formatCode="General">
                  <c:v>5.61197291454145E-2</c:v>
                </c:pt>
                <c:pt idx="24402" formatCode="General">
                  <c:v>6.3930640358363794E-2</c:v>
                </c:pt>
                <c:pt idx="24403" formatCode="General">
                  <c:v>7.1978087043211E-2</c:v>
                </c:pt>
                <c:pt idx="24404" formatCode="General">
                  <c:v>7.9394260247338103E-2</c:v>
                </c:pt>
                <c:pt idx="24405" formatCode="General">
                  <c:v>8.5487400689224294E-2</c:v>
                </c:pt>
                <c:pt idx="24406" formatCode="General">
                  <c:v>9.0654018640221296E-2</c:v>
                </c:pt>
                <c:pt idx="24407" formatCode="General">
                  <c:v>9.5733388677721798E-2</c:v>
                </c:pt>
                <c:pt idx="24408" formatCode="General">
                  <c:v>0.100180696532038</c:v>
                </c:pt>
                <c:pt idx="24409" formatCode="General">
                  <c:v>0.10362303984743899</c:v>
                </c:pt>
                <c:pt idx="24410" formatCode="General">
                  <c:v>0.10627270638199</c:v>
                </c:pt>
                <c:pt idx="24411" formatCode="General">
                  <c:v>0.10887557525847399</c:v>
                </c:pt>
                <c:pt idx="24412" formatCode="General">
                  <c:v>0.112551377397567</c:v>
                </c:pt>
                <c:pt idx="24413" formatCode="General">
                  <c:v>0.11817303952714001</c:v>
                </c:pt>
                <c:pt idx="24414" formatCode="General">
                  <c:v>0.124754630406165</c:v>
                </c:pt>
                <c:pt idx="24415" formatCode="General">
                  <c:v>0.12991141014596799</c:v>
                </c:pt>
                <c:pt idx="24416" formatCode="General">
                  <c:v>0.13260855084668799</c:v>
                </c:pt>
                <c:pt idx="24417" formatCode="General">
                  <c:v>0.13283746922482401</c:v>
                </c:pt>
                <c:pt idx="24418" formatCode="General">
                  <c:v>0.13112831641737699</c:v>
                </c:pt>
                <c:pt idx="24419" formatCode="General">
                  <c:v>0.12807046466317301</c:v>
                </c:pt>
                <c:pt idx="24420" formatCode="General">
                  <c:v>0.12403505047867699</c:v>
                </c:pt>
                <c:pt idx="24421" formatCode="General">
                  <c:v>0.11944845446209799</c:v>
                </c:pt>
                <c:pt idx="24422" formatCode="General">
                  <c:v>0.11504754032285699</c:v>
                </c:pt>
                <c:pt idx="24423" formatCode="General">
                  <c:v>0.111952598058917</c:v>
                </c:pt>
                <c:pt idx="24424" formatCode="General">
                  <c:v>0.110573924862181</c:v>
                </c:pt>
                <c:pt idx="24425" formatCode="General">
                  <c:v>0.110868385924527</c:v>
                </c:pt>
                <c:pt idx="24426" formatCode="General">
                  <c:v>0.113309155995439</c:v>
                </c:pt>
                <c:pt idx="24427" formatCode="General">
                  <c:v>0.118509527716103</c:v>
                </c:pt>
                <c:pt idx="24428" formatCode="General">
                  <c:v>0.12582881447272301</c:v>
                </c:pt>
                <c:pt idx="24429" formatCode="General">
                  <c:v>0.13401766282393099</c:v>
                </c:pt>
                <c:pt idx="24430" formatCode="General">
                  <c:v>0.142228742407778</c:v>
                </c:pt>
                <c:pt idx="24431" formatCode="General">
                  <c:v>0.15108276362688</c:v>
                </c:pt>
                <c:pt idx="24432" formatCode="General">
                  <c:v>0.16126296889498601</c:v>
                </c:pt>
                <c:pt idx="24433" formatCode="General">
                  <c:v>0.17180655447967699</c:v>
                </c:pt>
                <c:pt idx="24434" formatCode="General">
                  <c:v>0.18271830707331099</c:v>
                </c:pt>
                <c:pt idx="24435" formatCode="General">
                  <c:v>0.19471495119739901</c:v>
                </c:pt>
                <c:pt idx="24436" formatCode="General">
                  <c:v>0.20642510203776199</c:v>
                </c:pt>
                <c:pt idx="24437" formatCode="General">
                  <c:v>0.21604409239156699</c:v>
                </c:pt>
                <c:pt idx="24438" formatCode="General">
                  <c:v>0.22356789559325299</c:v>
                </c:pt>
                <c:pt idx="24439" formatCode="General">
                  <c:v>0.22935850144405201</c:v>
                </c:pt>
                <c:pt idx="24440" formatCode="General">
                  <c:v>0.233552380981841</c:v>
                </c:pt>
                <c:pt idx="24441" formatCode="General">
                  <c:v>0.23614052003394501</c:v>
                </c:pt>
                <c:pt idx="24442" formatCode="General">
                  <c:v>0.23766003454929799</c:v>
                </c:pt>
                <c:pt idx="24443" formatCode="General">
                  <c:v>0.23828683740110801</c:v>
                </c:pt>
                <c:pt idx="24444" formatCode="General">
                  <c:v>0.237931888540592</c:v>
                </c:pt>
                <c:pt idx="24445" formatCode="General">
                  <c:v>0.237722429493093</c:v>
                </c:pt>
                <c:pt idx="24446" formatCode="General">
                  <c:v>0.23863533825498401</c:v>
                </c:pt>
                <c:pt idx="24447" formatCode="General">
                  <c:v>0.24129113394913901</c:v>
                </c:pt>
                <c:pt idx="24448" formatCode="General">
                  <c:v>0.24526621685108899</c:v>
                </c:pt>
                <c:pt idx="24449" formatCode="General">
                  <c:v>0.24857141168854899</c:v>
                </c:pt>
                <c:pt idx="24450" formatCode="General">
                  <c:v>0.25039870513121798</c:v>
                </c:pt>
                <c:pt idx="24451" formatCode="General">
                  <c:v>0.25185972125296202</c:v>
                </c:pt>
                <c:pt idx="24452" formatCode="General">
                  <c:v>0.25400242769429299</c:v>
                </c:pt>
                <c:pt idx="24453" formatCode="General">
                  <c:v>0.25688947676187002</c:v>
                </c:pt>
                <c:pt idx="24454" formatCode="General">
                  <c:v>0.26069373243858202</c:v>
                </c:pt>
                <c:pt idx="24455" formatCode="General">
                  <c:v>0.266016475584893</c:v>
                </c:pt>
                <c:pt idx="24456" formatCode="General">
                  <c:v>0.273086692482638</c:v>
                </c:pt>
                <c:pt idx="24457" formatCode="General">
                  <c:v>0.28075670672124298</c:v>
                </c:pt>
                <c:pt idx="24458" formatCode="General">
                  <c:v>0.28847430040764799</c:v>
                </c:pt>
                <c:pt idx="24459" formatCode="General">
                  <c:v>0.29686461301135098</c:v>
                </c:pt>
                <c:pt idx="24460" formatCode="General">
                  <c:v>0.30567194821527099</c:v>
                </c:pt>
                <c:pt idx="24461" formatCode="General">
                  <c:v>0.31407893195005698</c:v>
                </c:pt>
                <c:pt idx="24462" formatCode="General">
                  <c:v>0.32143043496545098</c:v>
                </c:pt>
                <c:pt idx="24463" formatCode="General">
                  <c:v>0.32857003050886502</c:v>
                </c:pt>
                <c:pt idx="24464" formatCode="General">
                  <c:v>0.33648679416350902</c:v>
                </c:pt>
                <c:pt idx="24465" formatCode="General">
                  <c:v>0.34485948325051702</c:v>
                </c:pt>
                <c:pt idx="24466" formatCode="General">
                  <c:v>0.352928347104491</c:v>
                </c:pt>
                <c:pt idx="24467" formatCode="General">
                  <c:v>0.36031177568336697</c:v>
                </c:pt>
                <c:pt idx="24468" formatCode="General">
                  <c:v>0.36723668739033499</c:v>
                </c:pt>
                <c:pt idx="24469" formatCode="General">
                  <c:v>0.37395789780799998</c:v>
                </c:pt>
                <c:pt idx="24470" formatCode="General">
                  <c:v>0.38043325016848201</c:v>
                </c:pt>
                <c:pt idx="24471" formatCode="General">
                  <c:v>0.38665449569223997</c:v>
                </c:pt>
                <c:pt idx="24472" formatCode="General">
                  <c:v>0.39279402879821201</c:v>
                </c:pt>
                <c:pt idx="24473" formatCode="General">
                  <c:v>0.398806165691932</c:v>
                </c:pt>
                <c:pt idx="24474" formatCode="General">
                  <c:v>0.404025900988222</c:v>
                </c:pt>
                <c:pt idx="24475" formatCode="General">
                  <c:v>0.40790200421140199</c:v>
                </c:pt>
                <c:pt idx="24476" formatCode="General">
                  <c:v>0.41016378106172002</c:v>
                </c:pt>
                <c:pt idx="24477" formatCode="General">
                  <c:v>0.40969380595754601</c:v>
                </c:pt>
                <c:pt idx="24478" formatCode="General">
                  <c:v>0.406516106383566</c:v>
                </c:pt>
                <c:pt idx="24479" formatCode="General">
                  <c:v>0.40255095681693298</c:v>
                </c:pt>
                <c:pt idx="24480" formatCode="General">
                  <c:v>0.39836153128989499</c:v>
                </c:pt>
                <c:pt idx="24481" formatCode="General">
                  <c:v>0.39359413794639497</c:v>
                </c:pt>
                <c:pt idx="24482" formatCode="General">
                  <c:v>0.38871588095072701</c:v>
                </c:pt>
                <c:pt idx="24483" formatCode="General">
                  <c:v>0.38387438108732203</c:v>
                </c:pt>
                <c:pt idx="24484" formatCode="General">
                  <c:v>0.37853052174566298</c:v>
                </c:pt>
                <c:pt idx="24485" formatCode="General">
                  <c:v>0.372432199266998</c:v>
                </c:pt>
                <c:pt idx="24486" formatCode="General">
                  <c:v>0.36594032080726602</c:v>
                </c:pt>
                <c:pt idx="24487" formatCode="General">
                  <c:v>0.35955648371419402</c:v>
                </c:pt>
                <c:pt idx="24488" formatCode="General">
                  <c:v>0.35357503802557799</c:v>
                </c:pt>
                <c:pt idx="24489" formatCode="General">
                  <c:v>0.34927162591076499</c:v>
                </c:pt>
                <c:pt idx="24490" formatCode="General">
                  <c:v>0.34767030755658701</c:v>
                </c:pt>
                <c:pt idx="24491" formatCode="General">
                  <c:v>0.34837061053834201</c:v>
                </c:pt>
                <c:pt idx="24492" formatCode="General">
                  <c:v>0.35016858612111501</c:v>
                </c:pt>
                <c:pt idx="24493" formatCode="General">
                  <c:v>0.35248022354751701</c:v>
                </c:pt>
                <c:pt idx="24494" formatCode="General">
                  <c:v>0.356136417696642</c:v>
                </c:pt>
                <c:pt idx="24495" formatCode="General">
                  <c:v>0.362179224230819</c:v>
                </c:pt>
                <c:pt idx="24496" formatCode="General">
                  <c:v>0.37119406383361297</c:v>
                </c:pt>
                <c:pt idx="24497" formatCode="General">
                  <c:v>0.38280570625376198</c:v>
                </c:pt>
                <c:pt idx="24498" formatCode="General">
                  <c:v>0.39604040078827701</c:v>
                </c:pt>
                <c:pt idx="24499" formatCode="General">
                  <c:v>0.40982119947805401</c:v>
                </c:pt>
                <c:pt idx="24500" formatCode="General">
                  <c:v>0.42295284999224297</c:v>
                </c:pt>
                <c:pt idx="24501" formatCode="General">
                  <c:v>0.43498027375952197</c:v>
                </c:pt>
                <c:pt idx="24502" formatCode="General">
                  <c:v>0.44510906915931903</c:v>
                </c:pt>
                <c:pt idx="24503" formatCode="General">
                  <c:v>0.453113947566466</c:v>
                </c:pt>
                <c:pt idx="24504" formatCode="General">
                  <c:v>0.46037836372766</c:v>
                </c:pt>
                <c:pt idx="24505" formatCode="General">
                  <c:v>0.467528904760599</c:v>
                </c:pt>
                <c:pt idx="24506" formatCode="General">
                  <c:v>0.47422832343114701</c:v>
                </c:pt>
                <c:pt idx="24507" formatCode="General">
                  <c:v>0.47971664252900298</c:v>
                </c:pt>
                <c:pt idx="24508" formatCode="General">
                  <c:v>0.48353978449889501</c:v>
                </c:pt>
                <c:pt idx="24509" formatCode="General">
                  <c:v>0.48577822112646801</c:v>
                </c:pt>
                <c:pt idx="24510" formatCode="General">
                  <c:v>0.48565234833432502</c:v>
                </c:pt>
                <c:pt idx="24511" formatCode="General">
                  <c:v>0.482498937099064</c:v>
                </c:pt>
                <c:pt idx="24512" formatCode="General">
                  <c:v>0.47674685604094902</c:v>
                </c:pt>
                <c:pt idx="24513" formatCode="General">
                  <c:v>0.46847831847817001</c:v>
                </c:pt>
                <c:pt idx="24514" formatCode="General">
                  <c:v>0.45754231794142203</c:v>
                </c:pt>
                <c:pt idx="24515" formatCode="General">
                  <c:v>0.44494937003649698</c:v>
                </c:pt>
                <c:pt idx="24516" formatCode="General">
                  <c:v>0.43257643654580202</c:v>
                </c:pt>
                <c:pt idx="24517" formatCode="General">
                  <c:v>0.42126852928588698</c:v>
                </c:pt>
                <c:pt idx="24518" formatCode="General">
                  <c:v>0.41050790285497502</c:v>
                </c:pt>
                <c:pt idx="24519" formatCode="General">
                  <c:v>0.40011320958006802</c:v>
                </c:pt>
                <c:pt idx="24520" formatCode="General">
                  <c:v>0.390684611009121</c:v>
                </c:pt>
                <c:pt idx="24521" formatCode="General">
                  <c:v>0.38242912731805401</c:v>
                </c:pt>
                <c:pt idx="24522" formatCode="General">
                  <c:v>0.374608921306053</c:v>
                </c:pt>
                <c:pt idx="24523" formatCode="General">
                  <c:v>0.36793586673881201</c:v>
                </c:pt>
                <c:pt idx="24524" formatCode="General">
                  <c:v>0.36378763739122899</c:v>
                </c:pt>
                <c:pt idx="24525" formatCode="General">
                  <c:v>0.36155691570952803</c:v>
                </c:pt>
                <c:pt idx="24526" formatCode="General">
                  <c:v>0.36084518423613399</c:v>
                </c:pt>
                <c:pt idx="24527" formatCode="General">
                  <c:v>0.36199902247837301</c:v>
                </c:pt>
                <c:pt idx="24528" formatCode="General">
                  <c:v>0.36382711349692898</c:v>
                </c:pt>
                <c:pt idx="24529" formatCode="General">
                  <c:v>0.36504728827966598</c:v>
                </c:pt>
                <c:pt idx="24530" formatCode="General">
                  <c:v>0.36618967019523802</c:v>
                </c:pt>
                <c:pt idx="24531" formatCode="General">
                  <c:v>0.36720838932927502</c:v>
                </c:pt>
                <c:pt idx="24532" formatCode="General">
                  <c:v>0.36697994455456201</c:v>
                </c:pt>
                <c:pt idx="24533" formatCode="General">
                  <c:v>0.36501427241664097</c:v>
                </c:pt>
                <c:pt idx="24534" formatCode="General">
                  <c:v>0.36129990556484498</c:v>
                </c:pt>
                <c:pt idx="24535" formatCode="General">
                  <c:v>0.35510141143003499</c:v>
                </c:pt>
                <c:pt idx="24536" formatCode="General">
                  <c:v>0.34622292096526902</c:v>
                </c:pt>
                <c:pt idx="24537" formatCode="General">
                  <c:v>0.33490158237908002</c:v>
                </c:pt>
                <c:pt idx="24538" formatCode="General">
                  <c:v>0.32088764548391302</c:v>
                </c:pt>
                <c:pt idx="24539" formatCode="General">
                  <c:v>0.30390906092126402</c:v>
                </c:pt>
                <c:pt idx="24540" formatCode="General">
                  <c:v>0.28420830602609298</c:v>
                </c:pt>
                <c:pt idx="24541" formatCode="General">
                  <c:v>0.26265600142065099</c:v>
                </c:pt>
                <c:pt idx="24542" formatCode="General">
                  <c:v>0.24088889521541201</c:v>
                </c:pt>
                <c:pt idx="24543" formatCode="General">
                  <c:v>0.22074783276163101</c:v>
                </c:pt>
                <c:pt idx="24544" formatCode="General">
                  <c:v>0.20290094691424199</c:v>
                </c:pt>
                <c:pt idx="24545" formatCode="General">
                  <c:v>0.187853650202251</c:v>
                </c:pt>
                <c:pt idx="24546" formatCode="General">
                  <c:v>0.175555321524652</c:v>
                </c:pt>
                <c:pt idx="24547" formatCode="General">
                  <c:v>0.16499614760581699</c:v>
                </c:pt>
                <c:pt idx="24548" formatCode="General">
                  <c:v>0.155892769654945</c:v>
                </c:pt>
                <c:pt idx="24549" formatCode="General">
                  <c:v>0.14852954161124701</c:v>
                </c:pt>
                <c:pt idx="24550" formatCode="General">
                  <c:v>0.142434425580895</c:v>
                </c:pt>
                <c:pt idx="24551" formatCode="General">
                  <c:v>0.13751025366383501</c:v>
                </c:pt>
                <c:pt idx="24552" formatCode="General">
                  <c:v>0.13418840747772701</c:v>
                </c:pt>
                <c:pt idx="24553" formatCode="General">
                  <c:v>0.13231178423272</c:v>
                </c:pt>
                <c:pt idx="24554" formatCode="General">
                  <c:v>0.13066756604624899</c:v>
                </c:pt>
                <c:pt idx="24555" formatCode="General">
                  <c:v>0.12715723013219099</c:v>
                </c:pt>
                <c:pt idx="24556" formatCode="General">
                  <c:v>0.12173966419535601</c:v>
                </c:pt>
                <c:pt idx="24557" formatCode="General">
                  <c:v>0.115233874513929</c:v>
                </c:pt>
                <c:pt idx="24558" formatCode="General">
                  <c:v>0.107198780672217</c:v>
                </c:pt>
                <c:pt idx="24559" formatCode="General">
                  <c:v>9.7455871876379302E-2</c:v>
                </c:pt>
                <c:pt idx="24560" formatCode="General">
                  <c:v>8.6012685939266101E-2</c:v>
                </c:pt>
                <c:pt idx="24561" formatCode="General">
                  <c:v>7.2957601012868994E-2</c:v>
                </c:pt>
                <c:pt idx="24562" formatCode="General">
                  <c:v>5.8598019298546598E-2</c:v>
                </c:pt>
                <c:pt idx="24563" formatCode="General">
                  <c:v>4.3346544719807902E-2</c:v>
                </c:pt>
                <c:pt idx="24564" formatCode="General">
                  <c:v>2.7867291291248101E-2</c:v>
                </c:pt>
                <c:pt idx="24565" formatCode="General">
                  <c:v>1.2742752031242E-2</c:v>
                </c:pt>
                <c:pt idx="24566" formatCode="General">
                  <c:v>-1.2831961401228299E-3</c:v>
                </c:pt>
                <c:pt idx="24567" formatCode="General">
                  <c:v>-1.33010226842088E-2</c:v>
                </c:pt>
                <c:pt idx="24568" formatCode="General">
                  <c:v>-2.3726158631914799E-2</c:v>
                </c:pt>
                <c:pt idx="24569" formatCode="General">
                  <c:v>-3.4126303804380302E-2</c:v>
                </c:pt>
                <c:pt idx="24570" formatCode="General">
                  <c:v>-4.5215762331211898E-2</c:v>
                </c:pt>
                <c:pt idx="24571" formatCode="General">
                  <c:v>-5.6921127865071898E-2</c:v>
                </c:pt>
                <c:pt idx="24572" formatCode="General">
                  <c:v>-6.8876682573311795E-2</c:v>
                </c:pt>
                <c:pt idx="24573" formatCode="General">
                  <c:v>-8.0572037022736395E-2</c:v>
                </c:pt>
                <c:pt idx="24574" formatCode="General">
                  <c:v>-9.16714189529238E-2</c:v>
                </c:pt>
                <c:pt idx="24575" formatCode="General">
                  <c:v>-0.102073612026503</c:v>
                </c:pt>
                <c:pt idx="24576" formatCode="General">
                  <c:v>-0.112342037147644</c:v>
                </c:pt>
                <c:pt idx="24577" formatCode="General">
                  <c:v>-0.12200513134655901</c:v>
                </c:pt>
                <c:pt idx="24578" formatCode="General">
                  <c:v>-0.129846107776322</c:v>
                </c:pt>
                <c:pt idx="24579" formatCode="General">
                  <c:v>-0.13593753076620299</c:v>
                </c:pt>
                <c:pt idx="24580" formatCode="General">
                  <c:v>-0.140499035566921</c:v>
                </c:pt>
                <c:pt idx="24581" formatCode="General">
                  <c:v>-0.143638296430775</c:v>
                </c:pt>
                <c:pt idx="24582" formatCode="General">
                  <c:v>-0.14619434508988899</c:v>
                </c:pt>
                <c:pt idx="24583" formatCode="General">
                  <c:v>-0.14791412731357301</c:v>
                </c:pt>
                <c:pt idx="24584" formatCode="General">
                  <c:v>-0.14848055678785299</c:v>
                </c:pt>
                <c:pt idx="24585" formatCode="General">
                  <c:v>-0.14820973220283301</c:v>
                </c:pt>
                <c:pt idx="24586" formatCode="General">
                  <c:v>-0.146513485445328</c:v>
                </c:pt>
                <c:pt idx="24587" formatCode="General">
                  <c:v>-0.14364860585206099</c:v>
                </c:pt>
                <c:pt idx="24588" formatCode="General">
                  <c:v>-0.14050364901616599</c:v>
                </c:pt>
                <c:pt idx="24589" formatCode="General">
                  <c:v>-0.13712753317870099</c:v>
                </c:pt>
                <c:pt idx="24590" formatCode="General">
                  <c:v>-0.13424425995835201</c:v>
                </c:pt>
                <c:pt idx="24591" formatCode="General">
                  <c:v>-0.13205896471405801</c:v>
                </c:pt>
                <c:pt idx="24592" formatCode="General">
                  <c:v>-0.131124610152654</c:v>
                </c:pt>
                <c:pt idx="24593" formatCode="General">
                  <c:v>-0.13274367384168501</c:v>
                </c:pt>
                <c:pt idx="24594" formatCode="General">
                  <c:v>-0.13788340419070899</c:v>
                </c:pt>
                <c:pt idx="24595" formatCode="General">
                  <c:v>-0.14720776668949301</c:v>
                </c:pt>
                <c:pt idx="24596" formatCode="General">
                  <c:v>-0.15990148605023999</c:v>
                </c:pt>
                <c:pt idx="24597" formatCode="General">
                  <c:v>-0.17434145041873</c:v>
                </c:pt>
                <c:pt idx="24598" formatCode="General">
                  <c:v>-0.18882946717552099</c:v>
                </c:pt>
                <c:pt idx="24599" formatCode="General">
                  <c:v>-0.20293931249470701</c:v>
                </c:pt>
                <c:pt idx="24600" formatCode="General">
                  <c:v>-0.21655234275174101</c:v>
                </c:pt>
                <c:pt idx="24601" formatCode="General">
                  <c:v>-0.22907790905677899</c:v>
                </c:pt>
                <c:pt idx="24602" formatCode="General">
                  <c:v>-0.239955639654027</c:v>
                </c:pt>
                <c:pt idx="24603" formatCode="General">
                  <c:v>-0.24907635587982099</c:v>
                </c:pt>
                <c:pt idx="24604" formatCode="General">
                  <c:v>-0.256762606636458</c:v>
                </c:pt>
                <c:pt idx="24605" formatCode="General">
                  <c:v>-0.26270215240564398</c:v>
                </c:pt>
                <c:pt idx="24606" formatCode="General">
                  <c:v>-0.26608305719373399</c:v>
                </c:pt>
                <c:pt idx="24607" formatCode="General">
                  <c:v>-0.267501508106533</c:v>
                </c:pt>
                <c:pt idx="24608" formatCode="General">
                  <c:v>-0.26810153415173599</c:v>
                </c:pt>
                <c:pt idx="24609" formatCode="General">
                  <c:v>-0.26896723239813403</c:v>
                </c:pt>
                <c:pt idx="24610" formatCode="General">
                  <c:v>-0.27053690573886002</c:v>
                </c:pt>
                <c:pt idx="24611" formatCode="General">
                  <c:v>-0.27191565475752399</c:v>
                </c:pt>
                <c:pt idx="24612" formatCode="General">
                  <c:v>-0.272883712178769</c:v>
                </c:pt>
                <c:pt idx="24613" formatCode="General">
                  <c:v>-0.27414976109755101</c:v>
                </c:pt>
                <c:pt idx="24614" formatCode="General">
                  <c:v>-0.27617692945325301</c:v>
                </c:pt>
                <c:pt idx="24615" formatCode="General">
                  <c:v>-0.27889200024983202</c:v>
                </c:pt>
                <c:pt idx="24616" formatCode="General">
                  <c:v>-0.28231868260967502</c:v>
                </c:pt>
                <c:pt idx="24617" formatCode="General">
                  <c:v>-0.28692151654838299</c:v>
                </c:pt>
                <c:pt idx="24618" formatCode="General">
                  <c:v>-0.29316153021774199</c:v>
                </c:pt>
                <c:pt idx="24619" formatCode="General">
                  <c:v>-0.30065636910554</c:v>
                </c:pt>
                <c:pt idx="24620" formatCode="General">
                  <c:v>-0.30908696080391102</c:v>
                </c:pt>
                <c:pt idx="24621" formatCode="General">
                  <c:v>-0.31883894544339803</c:v>
                </c:pt>
                <c:pt idx="24622" formatCode="General">
                  <c:v>-0.33045584372254999</c:v>
                </c:pt>
                <c:pt idx="24623" formatCode="General">
                  <c:v>-0.34379462563533603</c:v>
                </c:pt>
                <c:pt idx="24624" formatCode="General">
                  <c:v>-0.35814163528541898</c:v>
                </c:pt>
                <c:pt idx="24625" formatCode="General">
                  <c:v>-0.373151028914945</c:v>
                </c:pt>
                <c:pt idx="24626" formatCode="General">
                  <c:v>-0.38819472283970102</c:v>
                </c:pt>
                <c:pt idx="24627" formatCode="General">
                  <c:v>-0.40158209687642599</c:v>
                </c:pt>
                <c:pt idx="24628" formatCode="General">
                  <c:v>-0.412566246065457</c:v>
                </c:pt>
                <c:pt idx="24629" formatCode="General">
                  <c:v>-0.422238882966391</c:v>
                </c:pt>
                <c:pt idx="24630" formatCode="General">
                  <c:v>-0.431640528999928</c:v>
                </c:pt>
                <c:pt idx="24631" formatCode="General">
                  <c:v>-0.44098286234752299</c:v>
                </c:pt>
                <c:pt idx="24632" formatCode="General">
                  <c:v>-0.450442354408778</c:v>
                </c:pt>
                <c:pt idx="24633" formatCode="General">
                  <c:v>-0.45959010942932599</c:v>
                </c:pt>
                <c:pt idx="24634" formatCode="General">
                  <c:v>-0.46834044430114402</c:v>
                </c:pt>
                <c:pt idx="24635" formatCode="General">
                  <c:v>-0.477202398603913</c:v>
                </c:pt>
                <c:pt idx="24636" formatCode="General">
                  <c:v>-0.486029097039194</c:v>
                </c:pt>
                <c:pt idx="24637" formatCode="General">
                  <c:v>-0.49463370140734197</c:v>
                </c:pt>
                <c:pt idx="24638" formatCode="General">
                  <c:v>-0.50309734641945603</c:v>
                </c:pt>
                <c:pt idx="24639" formatCode="General">
                  <c:v>-0.51127143724824897</c:v>
                </c:pt>
                <c:pt idx="24640" formatCode="General">
                  <c:v>-0.51790735596620097</c:v>
                </c:pt>
                <c:pt idx="24641" formatCode="General">
                  <c:v>-0.52348208217452497</c:v>
                </c:pt>
                <c:pt idx="24642" formatCode="General">
                  <c:v>-0.52880912111574996</c:v>
                </c:pt>
                <c:pt idx="24643" formatCode="General">
                  <c:v>-0.53369416557362603</c:v>
                </c:pt>
                <c:pt idx="24644" formatCode="General">
                  <c:v>-0.538724997227089</c:v>
                </c:pt>
                <c:pt idx="24645" formatCode="General">
                  <c:v>-0.54526374699711999</c:v>
                </c:pt>
                <c:pt idx="24646" formatCode="General">
                  <c:v>-0.55410943648372002</c:v>
                </c:pt>
                <c:pt idx="24647" formatCode="General">
                  <c:v>-0.564270401311463</c:v>
                </c:pt>
                <c:pt idx="24648" formatCode="General">
                  <c:v>-0.57409020411031997</c:v>
                </c:pt>
                <c:pt idx="24649" formatCode="General">
                  <c:v>-0.58205986979280899</c:v>
                </c:pt>
                <c:pt idx="24650" formatCode="General">
                  <c:v>-0.58759935748581105</c:v>
                </c:pt>
                <c:pt idx="24651" formatCode="General">
                  <c:v>-0.59076922913820795</c:v>
                </c:pt>
                <c:pt idx="24652" formatCode="General">
                  <c:v>-0.59207537629569595</c:v>
                </c:pt>
                <c:pt idx="24653" formatCode="General">
                  <c:v>-0.59179961881049303</c:v>
                </c:pt>
                <c:pt idx="24654" formatCode="General">
                  <c:v>-0.58840705913983105</c:v>
                </c:pt>
                <c:pt idx="24655" formatCode="General">
                  <c:v>-0.58182948896053899</c:v>
                </c:pt>
                <c:pt idx="24656" formatCode="General">
                  <c:v>-0.57307795754172297</c:v>
                </c:pt>
                <c:pt idx="24657" formatCode="General">
                  <c:v>-0.56172697563931195</c:v>
                </c:pt>
                <c:pt idx="24658" formatCode="General">
                  <c:v>-0.54870658402277495</c:v>
                </c:pt>
                <c:pt idx="24659" formatCode="General">
                  <c:v>-0.53547859007478804</c:v>
                </c:pt>
                <c:pt idx="24660" formatCode="General">
                  <c:v>-0.52222890325099702</c:v>
                </c:pt>
                <c:pt idx="24661" formatCode="General">
                  <c:v>-0.50920680843598198</c:v>
                </c:pt>
                <c:pt idx="24662" formatCode="General">
                  <c:v>-0.49661183328863101</c:v>
                </c:pt>
                <c:pt idx="24663" formatCode="General">
                  <c:v>-0.485326364242607</c:v>
                </c:pt>
                <c:pt idx="24664" formatCode="General">
                  <c:v>-0.47645546800738497</c:v>
                </c:pt>
                <c:pt idx="24665" formatCode="General">
                  <c:v>-0.46966988469906001</c:v>
                </c:pt>
                <c:pt idx="24666" formatCode="General">
                  <c:v>-0.46481989516814598</c:v>
                </c:pt>
                <c:pt idx="24667" formatCode="General">
                  <c:v>-0.46209208157640103</c:v>
                </c:pt>
                <c:pt idx="24668" formatCode="General">
                  <c:v>-0.46136729043382602</c:v>
                </c:pt>
                <c:pt idx="24669" formatCode="General">
                  <c:v>-0.46245659501109898</c:v>
                </c:pt>
                <c:pt idx="24670" formatCode="General">
                  <c:v>-0.46550034718883498</c:v>
                </c:pt>
                <c:pt idx="24671" formatCode="General">
                  <c:v>-0.470366211434874</c:v>
                </c:pt>
                <c:pt idx="24672" formatCode="General">
                  <c:v>-0.47648118841081699</c:v>
                </c:pt>
                <c:pt idx="24673" formatCode="General">
                  <c:v>-0.48406315902414299</c:v>
                </c:pt>
                <c:pt idx="24674" formatCode="General">
                  <c:v>-0.49271810635939201</c:v>
                </c:pt>
                <c:pt idx="24675" formatCode="General">
                  <c:v>-0.50138003904458195</c:v>
                </c:pt>
                <c:pt idx="24676" formatCode="General">
                  <c:v>-0.50968028880621097</c:v>
                </c:pt>
                <c:pt idx="24677" formatCode="General">
                  <c:v>-0.51698628480600795</c:v>
                </c:pt>
                <c:pt idx="24678" formatCode="General">
                  <c:v>-0.52285916941289301</c:v>
                </c:pt>
                <c:pt idx="24679" formatCode="General">
                  <c:v>-0.52699154764537803</c:v>
                </c:pt>
                <c:pt idx="24680" formatCode="General">
                  <c:v>-0.52884839401025896</c:v>
                </c:pt>
                <c:pt idx="24681" formatCode="General">
                  <c:v>-0.52865273100189902</c:v>
                </c:pt>
                <c:pt idx="24682" formatCode="General">
                  <c:v>-0.52700020653650903</c:v>
                </c:pt>
                <c:pt idx="24683" formatCode="General">
                  <c:v>-0.52466425548576501</c:v>
                </c:pt>
                <c:pt idx="24684" formatCode="General">
                  <c:v>-0.52127461580736401</c:v>
                </c:pt>
                <c:pt idx="24685" formatCode="General">
                  <c:v>-0.51530772186642604</c:v>
                </c:pt>
                <c:pt idx="24686" formatCode="General">
                  <c:v>-0.50648132757132103</c:v>
                </c:pt>
                <c:pt idx="24687" formatCode="General">
                  <c:v>-0.49523665951170898</c:v>
                </c:pt>
                <c:pt idx="24688" formatCode="General">
                  <c:v>-0.48228654629651202</c:v>
                </c:pt>
                <c:pt idx="24689" formatCode="General">
                  <c:v>-0.46842316718146398</c:v>
                </c:pt>
                <c:pt idx="24690" formatCode="General">
                  <c:v>-0.45472695636004701</c:v>
                </c:pt>
                <c:pt idx="24691" formatCode="General">
                  <c:v>-0.44192949314676799</c:v>
                </c:pt>
                <c:pt idx="24692" formatCode="General">
                  <c:v>-0.42982094794814002</c:v>
                </c:pt>
                <c:pt idx="24693" formatCode="General">
                  <c:v>-0.41800755505838999</c:v>
                </c:pt>
                <c:pt idx="24694" formatCode="General">
                  <c:v>-0.40681090400490699</c:v>
                </c:pt>
                <c:pt idx="24695" formatCode="General">
                  <c:v>-0.39665919730405302</c:v>
                </c:pt>
                <c:pt idx="24696" formatCode="General">
                  <c:v>-0.387770190384011</c:v>
                </c:pt>
                <c:pt idx="24697" formatCode="General">
                  <c:v>-0.37988612972706198</c:v>
                </c:pt>
                <c:pt idx="24698" formatCode="General">
                  <c:v>-0.37178838205615999</c:v>
                </c:pt>
                <c:pt idx="24699" formatCode="General">
                  <c:v>-0.36273394233100098</c:v>
                </c:pt>
                <c:pt idx="24700" formatCode="General">
                  <c:v>-0.35303973068908101</c:v>
                </c:pt>
                <c:pt idx="24701" formatCode="General">
                  <c:v>-0.34319659462289298</c:v>
                </c:pt>
                <c:pt idx="24702" formatCode="General">
                  <c:v>-0.33264698546216698</c:v>
                </c:pt>
                <c:pt idx="24703" formatCode="General">
                  <c:v>-0.32075814437489197</c:v>
                </c:pt>
                <c:pt idx="24704" formatCode="General">
                  <c:v>-0.30817100312193302</c:v>
                </c:pt>
                <c:pt idx="24705" formatCode="General">
                  <c:v>-0.29595004050353302</c:v>
                </c:pt>
                <c:pt idx="24706" formatCode="General">
                  <c:v>-0.28418246593117302</c:v>
                </c:pt>
                <c:pt idx="24707" formatCode="General">
                  <c:v>-0.27243702433676498</c:v>
                </c:pt>
                <c:pt idx="24708" formatCode="General">
                  <c:v>-0.26070344457174099</c:v>
                </c:pt>
                <c:pt idx="24709" formatCode="General">
                  <c:v>-0.24859775334437001</c:v>
                </c:pt>
                <c:pt idx="24710" formatCode="General">
                  <c:v>-0.23543181939289801</c:v>
                </c:pt>
                <c:pt idx="24711" formatCode="General">
                  <c:v>-0.222259935861991</c:v>
                </c:pt>
                <c:pt idx="24712" formatCode="General">
                  <c:v>-0.210332341560791</c:v>
                </c:pt>
                <c:pt idx="24713" formatCode="General">
                  <c:v>-0.199098487148682</c:v>
                </c:pt>
                <c:pt idx="24714" formatCode="General">
                  <c:v>-0.18784313552608001</c:v>
                </c:pt>
                <c:pt idx="24715" formatCode="General">
                  <c:v>-0.17600247619470899</c:v>
                </c:pt>
                <c:pt idx="24716" formatCode="General">
                  <c:v>-0.163761699539197</c:v>
                </c:pt>
                <c:pt idx="24717" formatCode="General">
                  <c:v>-0.151882819555095</c:v>
                </c:pt>
                <c:pt idx="24718" formatCode="General">
                  <c:v>-0.13991201858810201</c:v>
                </c:pt>
                <c:pt idx="24719" formatCode="General">
                  <c:v>-0.12659323932512601</c:v>
                </c:pt>
                <c:pt idx="24720" formatCode="General">
                  <c:v>-0.112237428499647</c:v>
                </c:pt>
                <c:pt idx="24721" formatCode="General">
                  <c:v>-9.8073856469698295E-2</c:v>
                </c:pt>
                <c:pt idx="24722" formatCode="General">
                  <c:v>-8.4866936787449804E-2</c:v>
                </c:pt>
                <c:pt idx="24723" formatCode="General">
                  <c:v>-7.2879766307782506E-2</c:v>
                </c:pt>
                <c:pt idx="24724" formatCode="General">
                  <c:v>-6.2003029803127697E-2</c:v>
                </c:pt>
                <c:pt idx="24725" formatCode="General">
                  <c:v>-5.23068486793489E-2</c:v>
                </c:pt>
                <c:pt idx="24726" formatCode="General">
                  <c:v>-4.34387810356444E-2</c:v>
                </c:pt>
                <c:pt idx="24727" formatCode="General">
                  <c:v>-3.4999156922650897E-2</c:v>
                </c:pt>
                <c:pt idx="24728" formatCode="General">
                  <c:v>-2.6932771146350901E-2</c:v>
                </c:pt>
                <c:pt idx="24729" formatCode="General">
                  <c:v>-1.9441783637000699E-2</c:v>
                </c:pt>
                <c:pt idx="24730" formatCode="General">
                  <c:v>-1.25297066549808E-2</c:v>
                </c:pt>
                <c:pt idx="24731" formatCode="General">
                  <c:v>-5.8656531369887001E-3</c:v>
                </c:pt>
                <c:pt idx="24732" formatCode="General">
                  <c:v>1.5218428903642301E-3</c:v>
                </c:pt>
                <c:pt idx="24733" formatCode="General">
                  <c:v>1.07456619061939E-2</c:v>
                </c:pt>
                <c:pt idx="24734" formatCode="General">
                  <c:v>2.2182591819995299E-2</c:v>
                </c:pt>
                <c:pt idx="24735" formatCode="General">
                  <c:v>3.5852763352665601E-2</c:v>
                </c:pt>
                <c:pt idx="24736" formatCode="General">
                  <c:v>5.1204531279846602E-2</c:v>
                </c:pt>
                <c:pt idx="24737" formatCode="General">
                  <c:v>6.7623896019470997E-2</c:v>
                </c:pt>
                <c:pt idx="24738" formatCode="General">
                  <c:v>8.5757337622671501E-2</c:v>
                </c:pt>
                <c:pt idx="24739" formatCode="General">
                  <c:v>0.105591568084097</c:v>
                </c:pt>
                <c:pt idx="24740" formatCode="General">
                  <c:v>0.12569474886394</c:v>
                </c:pt>
                <c:pt idx="24741" formatCode="General">
                  <c:v>0.14492476952948799</c:v>
                </c:pt>
                <c:pt idx="24742" formatCode="General">
                  <c:v>0.16280219694415601</c:v>
                </c:pt>
                <c:pt idx="24743" formatCode="General">
                  <c:v>0.17964721307498799</c:v>
                </c:pt>
                <c:pt idx="24744" formatCode="General">
                  <c:v>0.19522886046464999</c:v>
                </c:pt>
                <c:pt idx="24745" formatCode="General">
                  <c:v>0.208429318206934</c:v>
                </c:pt>
                <c:pt idx="24746" formatCode="General">
                  <c:v>0.21913895960996299</c:v>
                </c:pt>
                <c:pt idx="24747" formatCode="General">
                  <c:v>0.22758482558857401</c:v>
                </c:pt>
                <c:pt idx="24748" formatCode="General">
                  <c:v>0.23393853135786499</c:v>
                </c:pt>
                <c:pt idx="24749" formatCode="General">
                  <c:v>0.238550193548101</c:v>
                </c:pt>
                <c:pt idx="24750" formatCode="General">
                  <c:v>0.242283055277103</c:v>
                </c:pt>
                <c:pt idx="24751" formatCode="General">
                  <c:v>0.245422894299303</c:v>
                </c:pt>
                <c:pt idx="24752" formatCode="General">
                  <c:v>0.24738072806498901</c:v>
                </c:pt>
                <c:pt idx="24753" formatCode="General">
                  <c:v>0.24894505132077399</c:v>
                </c:pt>
                <c:pt idx="24754" formatCode="General">
                  <c:v>0.25169230964849298</c:v>
                </c:pt>
                <c:pt idx="24755" formatCode="General">
                  <c:v>0.25595619339651898</c:v>
                </c:pt>
                <c:pt idx="24756" formatCode="General">
                  <c:v>0.26049416294941502</c:v>
                </c:pt>
                <c:pt idx="24757" formatCode="General">
                  <c:v>0.26408725201473299</c:v>
                </c:pt>
                <c:pt idx="24758" formatCode="General">
                  <c:v>0.26696487253147899</c:v>
                </c:pt>
                <c:pt idx="24759" formatCode="General">
                  <c:v>0.26933454955689401</c:v>
                </c:pt>
                <c:pt idx="24760" formatCode="General">
                  <c:v>0.27129917737362302</c:v>
                </c:pt>
                <c:pt idx="24761" formatCode="General">
                  <c:v>0.27435262376379199</c:v>
                </c:pt>
                <c:pt idx="24762" formatCode="General">
                  <c:v>0.27869800560800001</c:v>
                </c:pt>
                <c:pt idx="24763" formatCode="General">
                  <c:v>0.28408512030313199</c:v>
                </c:pt>
                <c:pt idx="24764" formatCode="General">
                  <c:v>0.291121846174413</c:v>
                </c:pt>
                <c:pt idx="24765" formatCode="General">
                  <c:v>0.30085679143287702</c:v>
                </c:pt>
                <c:pt idx="24766" formatCode="General">
                  <c:v>0.31293507944715099</c:v>
                </c:pt>
                <c:pt idx="24767" formatCode="General">
                  <c:v>0.32493332563355298</c:v>
                </c:pt>
                <c:pt idx="24768" formatCode="General">
                  <c:v>0.33628273384990898</c:v>
                </c:pt>
                <c:pt idx="24769" formatCode="General">
                  <c:v>0.347634897184117</c:v>
                </c:pt>
                <c:pt idx="24770" formatCode="General">
                  <c:v>0.358637105759604</c:v>
                </c:pt>
                <c:pt idx="24771" formatCode="General">
                  <c:v>0.36879910180092002</c:v>
                </c:pt>
                <c:pt idx="24772" formatCode="General">
                  <c:v>0.37979661194846398</c:v>
                </c:pt>
                <c:pt idx="24773" formatCode="General">
                  <c:v>0.39277610309639099</c:v>
                </c:pt>
                <c:pt idx="24774" formatCode="General">
                  <c:v>0.406766331253477</c:v>
                </c:pt>
                <c:pt idx="24775" formatCode="General">
                  <c:v>0.42023631230426201</c:v>
                </c:pt>
                <c:pt idx="24776" formatCode="General">
                  <c:v>0.43161540751062799</c:v>
                </c:pt>
                <c:pt idx="24777" formatCode="General">
                  <c:v>0.440880999585193</c:v>
                </c:pt>
                <c:pt idx="24778" formatCode="General">
                  <c:v>0.449524612770208</c:v>
                </c:pt>
                <c:pt idx="24779" formatCode="General">
                  <c:v>0.45802469267195001</c:v>
                </c:pt>
                <c:pt idx="24780" formatCode="General">
                  <c:v>0.46536683533970002</c:v>
                </c:pt>
                <c:pt idx="24781" formatCode="General">
                  <c:v>0.47059727582185801</c:v>
                </c:pt>
                <c:pt idx="24782" formatCode="General">
                  <c:v>0.47355112887489997</c:v>
                </c:pt>
                <c:pt idx="24783" formatCode="General">
                  <c:v>0.475878175585152</c:v>
                </c:pt>
                <c:pt idx="24784" formatCode="General">
                  <c:v>0.47854112940266602</c:v>
                </c:pt>
                <c:pt idx="24785" formatCode="General">
                  <c:v>0.48146742192126302</c:v>
                </c:pt>
                <c:pt idx="24786" formatCode="General">
                  <c:v>0.485469538964164</c:v>
                </c:pt>
                <c:pt idx="24787" formatCode="General">
                  <c:v>0.49063832887690201</c:v>
                </c:pt>
                <c:pt idx="24788" formatCode="General">
                  <c:v>0.49626207145043699</c:v>
                </c:pt>
                <c:pt idx="24789" formatCode="General">
                  <c:v>0.50210028942302498</c:v>
                </c:pt>
                <c:pt idx="24790" formatCode="General">
                  <c:v>0.50791616537758499</c:v>
                </c:pt>
                <c:pt idx="24791" formatCode="General">
                  <c:v>0.51258258278086699</c:v>
                </c:pt>
                <c:pt idx="24792" formatCode="General">
                  <c:v>0.51537996107302297</c:v>
                </c:pt>
                <c:pt idx="24793" formatCode="General">
                  <c:v>0.51635698977465905</c:v>
                </c:pt>
                <c:pt idx="24794" formatCode="General">
                  <c:v>0.51472852024471205</c:v>
                </c:pt>
                <c:pt idx="24795" formatCode="General">
                  <c:v>0.51171239217400699</c:v>
                </c:pt>
                <c:pt idx="24796" formatCode="General">
                  <c:v>0.50967220159316895</c:v>
                </c:pt>
                <c:pt idx="24797" formatCode="General">
                  <c:v>0.50852126901961003</c:v>
                </c:pt>
                <c:pt idx="24798" formatCode="General">
                  <c:v>0.50764946932548205</c:v>
                </c:pt>
                <c:pt idx="24799" formatCode="General">
                  <c:v>0.50690801094059101</c:v>
                </c:pt>
                <c:pt idx="24800" formatCode="General">
                  <c:v>0.50695050057881796</c:v>
                </c:pt>
                <c:pt idx="24801" formatCode="General">
                  <c:v>0.50843480859196299</c:v>
                </c:pt>
                <c:pt idx="24802" formatCode="General">
                  <c:v>0.51134939345658004</c:v>
                </c:pt>
                <c:pt idx="24803" formatCode="General">
                  <c:v>0.51593272209623797</c:v>
                </c:pt>
                <c:pt idx="24804" formatCode="General">
                  <c:v>0.52191085926564895</c:v>
                </c:pt>
                <c:pt idx="24805" formatCode="General">
                  <c:v>0.52914952333769205</c:v>
                </c:pt>
                <c:pt idx="24806" formatCode="General">
                  <c:v>0.53781875352704001</c:v>
                </c:pt>
                <c:pt idx="24807" formatCode="General">
                  <c:v>0.54698723430177099</c:v>
                </c:pt>
                <c:pt idx="24808" formatCode="General">
                  <c:v>0.55606120416478799</c:v>
                </c:pt>
                <c:pt idx="24809" formatCode="General">
                  <c:v>0.56480675498232802</c:v>
                </c:pt>
                <c:pt idx="24810" formatCode="General">
                  <c:v>0.57290138214365904</c:v>
                </c:pt>
                <c:pt idx="24811" formatCode="General">
                  <c:v>0.57999993958743701</c:v>
                </c:pt>
                <c:pt idx="24812" formatCode="General">
                  <c:v>0.58626805684284899</c:v>
                </c:pt>
                <c:pt idx="24813" formatCode="General">
                  <c:v>0.59248010364854897</c:v>
                </c:pt>
                <c:pt idx="24814" formatCode="General">
                  <c:v>0.59979250446464705</c:v>
                </c:pt>
                <c:pt idx="24815" formatCode="General">
                  <c:v>0.60941983982432002</c:v>
                </c:pt>
                <c:pt idx="24816" formatCode="General">
                  <c:v>0.62042588464458204</c:v>
                </c:pt>
                <c:pt idx="24817" formatCode="General">
                  <c:v>0.63105075456743598</c:v>
                </c:pt>
                <c:pt idx="24818" formatCode="General">
                  <c:v>0.64009544870639501</c:v>
                </c:pt>
                <c:pt idx="24819" formatCode="General">
                  <c:v>0.64635471224097396</c:v>
                </c:pt>
                <c:pt idx="24820" formatCode="General">
                  <c:v>0.64913957697920499</c:v>
                </c:pt>
                <c:pt idx="24821" formatCode="General">
                  <c:v>0.64956435416166602</c:v>
                </c:pt>
                <c:pt idx="24822" formatCode="General">
                  <c:v>0.64923619688554002</c:v>
                </c:pt>
                <c:pt idx="24823" formatCode="General">
                  <c:v>0.64836177305208498</c:v>
                </c:pt>
                <c:pt idx="24824" formatCode="General">
                  <c:v>0.64680931284750798</c:v>
                </c:pt>
                <c:pt idx="24825" formatCode="General">
                  <c:v>0.64489397336724597</c:v>
                </c:pt>
                <c:pt idx="24826" formatCode="General">
                  <c:v>0.64270305669678196</c:v>
                </c:pt>
                <c:pt idx="24827" formatCode="General">
                  <c:v>0.63966648925145397</c:v>
                </c:pt>
                <c:pt idx="24828" formatCode="General">
                  <c:v>0.634820742623596</c:v>
                </c:pt>
                <c:pt idx="24829" formatCode="General">
                  <c:v>0.62857647887507395</c:v>
                </c:pt>
                <c:pt idx="24830" formatCode="General">
                  <c:v>0.622273032450265</c:v>
                </c:pt>
                <c:pt idx="24831" formatCode="General">
                  <c:v>0.61588491999297201</c:v>
                </c:pt>
                <c:pt idx="24832" formatCode="General">
                  <c:v>0.60820034417095203</c:v>
                </c:pt>
                <c:pt idx="24833" formatCode="General">
                  <c:v>0.59871587938567705</c:v>
                </c:pt>
                <c:pt idx="24834" formatCode="General">
                  <c:v>0.58810526183064804</c:v>
                </c:pt>
                <c:pt idx="24835" formatCode="General">
                  <c:v>0.57650001191331901</c:v>
                </c:pt>
                <c:pt idx="24836" formatCode="General">
                  <c:v>0.56321797112373495</c:v>
                </c:pt>
                <c:pt idx="24837" formatCode="General">
                  <c:v>0.54767352839674999</c:v>
                </c:pt>
                <c:pt idx="24838" formatCode="General">
                  <c:v>0.53057377456119004</c:v>
                </c:pt>
                <c:pt idx="24839" formatCode="General">
                  <c:v>0.51307018615399302</c:v>
                </c:pt>
                <c:pt idx="24840" formatCode="General">
                  <c:v>0.49645812210349599</c:v>
                </c:pt>
                <c:pt idx="24841" formatCode="General">
                  <c:v>0.482598594207093</c:v>
                </c:pt>
                <c:pt idx="24842" formatCode="General">
                  <c:v>0.471661053697356</c:v>
                </c:pt>
                <c:pt idx="24843" formatCode="General">
                  <c:v>0.46307546626025797</c:v>
                </c:pt>
                <c:pt idx="24844" formatCode="General">
                  <c:v>0.457441049227991</c:v>
                </c:pt>
                <c:pt idx="24845" formatCode="General">
                  <c:v>0.45478952374842502</c:v>
                </c:pt>
                <c:pt idx="24846" formatCode="General">
                  <c:v>0.45437647598242498</c:v>
                </c:pt>
                <c:pt idx="24847" formatCode="General">
                  <c:v>0.45452526073541499</c:v>
                </c:pt>
                <c:pt idx="24848" formatCode="General">
                  <c:v>0.453610824311168</c:v>
                </c:pt>
                <c:pt idx="24849" formatCode="General">
                  <c:v>0.45184479328854898</c:v>
                </c:pt>
                <c:pt idx="24850" formatCode="General">
                  <c:v>0.45089335519694801</c:v>
                </c:pt>
                <c:pt idx="24851" formatCode="General">
                  <c:v>0.45091040736513999</c:v>
                </c:pt>
                <c:pt idx="24852" formatCode="General">
                  <c:v>0.450916548839635</c:v>
                </c:pt>
                <c:pt idx="24853" formatCode="General">
                  <c:v>0.45093068638424899</c:v>
                </c:pt>
                <c:pt idx="24854" formatCode="General">
                  <c:v>0.449396430850455</c:v>
                </c:pt>
                <c:pt idx="24855" formatCode="General">
                  <c:v>0.44526242683148598</c:v>
                </c:pt>
                <c:pt idx="24856" formatCode="General">
                  <c:v>0.43904101058803402</c:v>
                </c:pt>
                <c:pt idx="24857" formatCode="General">
                  <c:v>0.43066236620217202</c:v>
                </c:pt>
                <c:pt idx="24858" formatCode="General">
                  <c:v>0.42055808186086002</c:v>
                </c:pt>
                <c:pt idx="24859" formatCode="General">
                  <c:v>0.40901827146196801</c:v>
                </c:pt>
                <c:pt idx="24860" formatCode="General">
                  <c:v>0.39632061741944302</c:v>
                </c:pt>
                <c:pt idx="24861" formatCode="General">
                  <c:v>0.38336353017185998</c:v>
                </c:pt>
                <c:pt idx="24862" formatCode="General">
                  <c:v>0.37056953719462299</c:v>
                </c:pt>
                <c:pt idx="24863" formatCode="General">
                  <c:v>0.35893457234701198</c:v>
                </c:pt>
                <c:pt idx="24864" formatCode="General">
                  <c:v>0.34861406428963598</c:v>
                </c:pt>
                <c:pt idx="24865" formatCode="General">
                  <c:v>0.33872482022862099</c:v>
                </c:pt>
                <c:pt idx="24866" formatCode="General">
                  <c:v>0.32876079662277302</c:v>
                </c:pt>
                <c:pt idx="24867" formatCode="General">
                  <c:v>0.31851075747747698</c:v>
                </c:pt>
                <c:pt idx="24868" formatCode="General">
                  <c:v>0.30767119458638098</c:v>
                </c:pt>
                <c:pt idx="24869" formatCode="General">
                  <c:v>0.29649235235893201</c:v>
                </c:pt>
                <c:pt idx="24870" formatCode="General">
                  <c:v>0.28593419702162498</c:v>
                </c:pt>
                <c:pt idx="24871" formatCode="General">
                  <c:v>0.275954136397912</c:v>
                </c:pt>
                <c:pt idx="24872" formatCode="General">
                  <c:v>0.26639647114522602</c:v>
                </c:pt>
                <c:pt idx="24873" formatCode="General">
                  <c:v>0.25778536820193498</c:v>
                </c:pt>
                <c:pt idx="24874" formatCode="General">
                  <c:v>0.25027002240135998</c:v>
                </c:pt>
                <c:pt idx="24875" formatCode="General">
                  <c:v>0.242952890643479</c:v>
                </c:pt>
                <c:pt idx="24876" formatCode="General">
                  <c:v>0.23408669128173201</c:v>
                </c:pt>
                <c:pt idx="24877" formatCode="General">
                  <c:v>0.22386630439446201</c:v>
                </c:pt>
                <c:pt idx="24878" formatCode="General">
                  <c:v>0.21432760054386399</c:v>
                </c:pt>
                <c:pt idx="24879" formatCode="General">
                  <c:v>0.205907357794852</c:v>
                </c:pt>
                <c:pt idx="24880" formatCode="General">
                  <c:v>0.197853177560952</c:v>
                </c:pt>
                <c:pt idx="24881" formatCode="General">
                  <c:v>0.18880863000145501</c:v>
                </c:pt>
                <c:pt idx="24882" formatCode="General">
                  <c:v>0.178315760289388</c:v>
                </c:pt>
                <c:pt idx="24883" formatCode="General">
                  <c:v>0.16631598913342999</c:v>
                </c:pt>
                <c:pt idx="24884" formatCode="General">
                  <c:v>0.152003309739769</c:v>
                </c:pt>
                <c:pt idx="24885" formatCode="General">
                  <c:v>0.13403481358377101</c:v>
                </c:pt>
                <c:pt idx="24886" formatCode="General">
                  <c:v>0.111449882901722</c:v>
                </c:pt>
                <c:pt idx="24887" formatCode="General">
                  <c:v>8.4603327573701703E-2</c:v>
                </c:pt>
                <c:pt idx="24888" formatCode="General">
                  <c:v>5.4327750439441901E-2</c:v>
                </c:pt>
                <c:pt idx="24889" formatCode="General">
                  <c:v>2.1000967736999301E-2</c:v>
                </c:pt>
                <c:pt idx="24890" formatCode="General">
                  <c:v>-1.55973357562833E-2</c:v>
                </c:pt>
                <c:pt idx="24891" formatCode="General">
                  <c:v>-5.3898068450939002E-2</c:v>
                </c:pt>
                <c:pt idx="24892" formatCode="General">
                  <c:v>-9.1564672560943902E-2</c:v>
                </c:pt>
                <c:pt idx="24893" formatCode="General">
                  <c:v>-0.127906149896994</c:v>
                </c:pt>
                <c:pt idx="24894" formatCode="General">
                  <c:v>-0.16267221309534799</c:v>
                </c:pt>
                <c:pt idx="24895" formatCode="General">
                  <c:v>-0.19511108475756</c:v>
                </c:pt>
                <c:pt idx="24896" formatCode="General">
                  <c:v>-0.224828449034738</c:v>
                </c:pt>
                <c:pt idx="24897" formatCode="General">
                  <c:v>-0.25202380948526398</c:v>
                </c:pt>
                <c:pt idx="24898" formatCode="General">
                  <c:v>-0.27723254979714301</c:v>
                </c:pt>
                <c:pt idx="24899" formatCode="General">
                  <c:v>-0.300854262145695</c:v>
                </c:pt>
                <c:pt idx="24900" formatCode="General">
                  <c:v>-0.32267898076249901</c:v>
                </c:pt>
                <c:pt idx="24901" formatCode="General">
                  <c:v>-0.34219988756513597</c:v>
                </c:pt>
                <c:pt idx="24902" formatCode="General">
                  <c:v>-0.35915967568897</c:v>
                </c:pt>
                <c:pt idx="24903" formatCode="General">
                  <c:v>-0.37380010219249099</c:v>
                </c:pt>
                <c:pt idx="24904" formatCode="General">
                  <c:v>-0.38575099169383997</c:v>
                </c:pt>
                <c:pt idx="24905" formatCode="General">
                  <c:v>-0.394374400669187</c:v>
                </c:pt>
                <c:pt idx="24906" formatCode="General">
                  <c:v>-0.40076429009689102</c:v>
                </c:pt>
                <c:pt idx="24907" formatCode="General">
                  <c:v>-0.405729580592537</c:v>
                </c:pt>
                <c:pt idx="24908" formatCode="General">
                  <c:v>-0.409218154301631</c:v>
                </c:pt>
                <c:pt idx="24909" formatCode="General">
                  <c:v>-0.41128009378609798</c:v>
                </c:pt>
                <c:pt idx="24910" formatCode="General">
                  <c:v>-0.41202592072919098</c:v>
                </c:pt>
                <c:pt idx="24911" formatCode="General">
                  <c:v>-0.41234436241260702</c:v>
                </c:pt>
                <c:pt idx="24912" formatCode="General">
                  <c:v>-0.41335285204723998</c:v>
                </c:pt>
                <c:pt idx="24913" formatCode="General">
                  <c:v>-0.41609085626846798</c:v>
                </c:pt>
                <c:pt idx="24914" formatCode="General">
                  <c:v>-0.42138682368256403</c:v>
                </c:pt>
                <c:pt idx="24915" formatCode="General">
                  <c:v>-0.42874020068734803</c:v>
                </c:pt>
                <c:pt idx="24916" formatCode="General">
                  <c:v>-0.43755454860847698</c:v>
                </c:pt>
                <c:pt idx="24917" formatCode="General">
                  <c:v>-0.44807994068706403</c:v>
                </c:pt>
                <c:pt idx="24918" formatCode="General">
                  <c:v>-0.46002200359020501</c:v>
                </c:pt>
                <c:pt idx="24919" formatCode="General">
                  <c:v>-0.47296806439865102</c:v>
                </c:pt>
                <c:pt idx="24920" formatCode="General">
                  <c:v>-0.48731846794091099</c:v>
                </c:pt>
                <c:pt idx="24921" formatCode="General">
                  <c:v>-0.50261814779409497</c:v>
                </c:pt>
                <c:pt idx="24922" formatCode="General">
                  <c:v>-0.51708900004621094</c:v>
                </c:pt>
                <c:pt idx="24923" formatCode="General">
                  <c:v>-0.53042669696910405</c:v>
                </c:pt>
                <c:pt idx="24924" formatCode="General">
                  <c:v>-0.54247415409413202</c:v>
                </c:pt>
                <c:pt idx="24925" formatCode="General">
                  <c:v>-0.55289025794356605</c:v>
                </c:pt>
                <c:pt idx="24926" formatCode="General">
                  <c:v>-0.56228569683886298</c:v>
                </c:pt>
                <c:pt idx="24927" formatCode="General">
                  <c:v>-0.57093533596066603</c:v>
                </c:pt>
                <c:pt idx="24928" formatCode="General">
                  <c:v>-0.57827575153779398</c:v>
                </c:pt>
                <c:pt idx="24929" formatCode="General">
                  <c:v>-0.58353579691208901</c:v>
                </c:pt>
                <c:pt idx="24930" formatCode="General">
                  <c:v>-0.58685679333063301</c:v>
                </c:pt>
                <c:pt idx="24931" formatCode="General">
                  <c:v>-0.58926590511385502</c:v>
                </c:pt>
                <c:pt idx="24932" formatCode="General">
                  <c:v>-0.59188894576930495</c:v>
                </c:pt>
                <c:pt idx="24933" formatCode="General">
                  <c:v>-0.59522828650076298</c:v>
                </c:pt>
                <c:pt idx="24934" formatCode="General">
                  <c:v>-0.59895270879484996</c:v>
                </c:pt>
                <c:pt idx="24935" formatCode="General">
                  <c:v>-0.60319288493993195</c:v>
                </c:pt>
                <c:pt idx="24936" formatCode="General">
                  <c:v>-0.60768839969931199</c:v>
                </c:pt>
                <c:pt idx="24937" formatCode="General">
                  <c:v>-0.61101765296266597</c:v>
                </c:pt>
                <c:pt idx="24938" formatCode="General">
                  <c:v>-0.61282474248976704</c:v>
                </c:pt>
                <c:pt idx="24939" formatCode="General">
                  <c:v>-0.61390865700875297</c:v>
                </c:pt>
                <c:pt idx="24940" formatCode="General">
                  <c:v>-0.61549669258995399</c:v>
                </c:pt>
                <c:pt idx="24941" formatCode="General">
                  <c:v>-0.61811123497351705</c:v>
                </c:pt>
                <c:pt idx="24942" formatCode="General">
                  <c:v>-0.62202577086753297</c:v>
                </c:pt>
                <c:pt idx="24943" formatCode="General">
                  <c:v>-0.62784085328392003</c:v>
                </c:pt>
                <c:pt idx="24944" formatCode="General">
                  <c:v>-0.63531091782826199</c:v>
                </c:pt>
                <c:pt idx="24945" formatCode="General">
                  <c:v>-0.64383068779488395</c:v>
                </c:pt>
                <c:pt idx="24946" formatCode="General">
                  <c:v>-0.65233320895505698</c:v>
                </c:pt>
                <c:pt idx="24947" formatCode="General">
                  <c:v>-0.66066227165754599</c:v>
                </c:pt>
                <c:pt idx="24948" formatCode="General">
                  <c:v>-0.67005507192325098</c:v>
                </c:pt>
                <c:pt idx="24949" formatCode="General">
                  <c:v>-0.68083284995234306</c:v>
                </c:pt>
                <c:pt idx="24950" formatCode="General">
                  <c:v>-0.69283051797558404</c:v>
                </c:pt>
                <c:pt idx="24951" formatCode="General">
                  <c:v>-0.705421431020962</c:v>
                </c:pt>
                <c:pt idx="24952" formatCode="General">
                  <c:v>-0.71752700985931905</c:v>
                </c:pt>
                <c:pt idx="24953" formatCode="General">
                  <c:v>-0.727684526692427</c:v>
                </c:pt>
                <c:pt idx="24954" formatCode="General">
                  <c:v>-0.735460434878208</c:v>
                </c:pt>
                <c:pt idx="24955" formatCode="General">
                  <c:v>-0.74208669457410104</c:v>
                </c:pt>
                <c:pt idx="24956" formatCode="General">
                  <c:v>-0.74803468860606703</c:v>
                </c:pt>
                <c:pt idx="24957" formatCode="General">
                  <c:v>-0.75295190589222705</c:v>
                </c:pt>
                <c:pt idx="24958" formatCode="General">
                  <c:v>-0.75538893500105997</c:v>
                </c:pt>
                <c:pt idx="24959" formatCode="General">
                  <c:v>-0.75381269852705601</c:v>
                </c:pt>
                <c:pt idx="24960" formatCode="General">
                  <c:v>-0.74850065521178</c:v>
                </c:pt>
                <c:pt idx="24961" formatCode="General">
                  <c:v>-0.74042548797247298</c:v>
                </c:pt>
                <c:pt idx="24962" formatCode="General">
                  <c:v>-0.73160438576376996</c:v>
                </c:pt>
                <c:pt idx="24963" formatCode="General">
                  <c:v>-0.72350216750002305</c:v>
                </c:pt>
                <c:pt idx="24964" formatCode="General">
                  <c:v>-0.71577035321082705</c:v>
                </c:pt>
                <c:pt idx="24965" formatCode="General">
                  <c:v>-0.70769271609515705</c:v>
                </c:pt>
                <c:pt idx="24966" formatCode="General">
                  <c:v>-0.69917229494150002</c:v>
                </c:pt>
                <c:pt idx="24967" formatCode="General">
                  <c:v>-0.69066520514856999</c:v>
                </c:pt>
                <c:pt idx="24968" formatCode="General">
                  <c:v>-0.68079585302913903</c:v>
                </c:pt>
                <c:pt idx="24969" formatCode="General">
                  <c:v>-0.66805658091437903</c:v>
                </c:pt>
                <c:pt idx="24970" formatCode="General">
                  <c:v>-0.653980854475532</c:v>
                </c:pt>
                <c:pt idx="24971" formatCode="General">
                  <c:v>-0.640320880693798</c:v>
                </c:pt>
                <c:pt idx="24972" formatCode="General">
                  <c:v>-0.62819440164845997</c:v>
                </c:pt>
                <c:pt idx="24973" formatCode="General">
                  <c:v>-0.61855394103505801</c:v>
                </c:pt>
                <c:pt idx="24974" formatCode="General">
                  <c:v>-0.61112809502188903</c:v>
                </c:pt>
                <c:pt idx="24975" formatCode="General">
                  <c:v>-0.60510161407170204</c:v>
                </c:pt>
                <c:pt idx="24976" formatCode="General">
                  <c:v>-0.59949600408373305</c:v>
                </c:pt>
                <c:pt idx="24977" formatCode="General">
                  <c:v>-0.594756180989502</c:v>
                </c:pt>
                <c:pt idx="24978" formatCode="General">
                  <c:v>-0.59051487403417702</c:v>
                </c:pt>
                <c:pt idx="24979" formatCode="General">
                  <c:v>-0.58542920275038701</c:v>
                </c:pt>
                <c:pt idx="24980" formatCode="General">
                  <c:v>-0.57985194701674103</c:v>
                </c:pt>
                <c:pt idx="24981" formatCode="General">
                  <c:v>-0.57435475180147799</c:v>
                </c:pt>
                <c:pt idx="24982" formatCode="General">
                  <c:v>-0.56884073207798203</c:v>
                </c:pt>
                <c:pt idx="24983" formatCode="General">
                  <c:v>-0.56296098927655203</c:v>
                </c:pt>
                <c:pt idx="24984" formatCode="General">
                  <c:v>-0.55707047420677502</c:v>
                </c:pt>
                <c:pt idx="24985" formatCode="General">
                  <c:v>-0.55200062688856599</c:v>
                </c:pt>
                <c:pt idx="24986" formatCode="General">
                  <c:v>-0.54838603202437997</c:v>
                </c:pt>
                <c:pt idx="24987" formatCode="General">
                  <c:v>-0.545504806461653</c:v>
                </c:pt>
                <c:pt idx="24988" formatCode="General">
                  <c:v>-0.540975238125736</c:v>
                </c:pt>
                <c:pt idx="24989" formatCode="General">
                  <c:v>-0.53355815728306</c:v>
                </c:pt>
                <c:pt idx="24990" formatCode="General">
                  <c:v>-0.52446095420786298</c:v>
                </c:pt>
                <c:pt idx="24991" formatCode="General">
                  <c:v>-0.51458665708315199</c:v>
                </c:pt>
                <c:pt idx="24992" formatCode="General">
                  <c:v>-0.50427046894128202</c:v>
                </c:pt>
                <c:pt idx="24993" formatCode="General">
                  <c:v>-0.49422889618341198</c:v>
                </c:pt>
                <c:pt idx="24994" formatCode="General">
                  <c:v>-0.48478481651002803</c:v>
                </c:pt>
                <c:pt idx="24995" formatCode="General">
                  <c:v>-0.47586573912353203</c:v>
                </c:pt>
                <c:pt idx="24996" formatCode="General">
                  <c:v>-0.467987929996313</c:v>
                </c:pt>
                <c:pt idx="24997" formatCode="General">
                  <c:v>-0.46158587245653798</c:v>
                </c:pt>
                <c:pt idx="24998" formatCode="General">
                  <c:v>-0.45580718380250401</c:v>
                </c:pt>
                <c:pt idx="24999" formatCode="General">
                  <c:v>-0.44976079379498601</c:v>
                </c:pt>
                <c:pt idx="25000" formatCode="General">
                  <c:v>-0.44277327302263703</c:v>
                </c:pt>
                <c:pt idx="25001" formatCode="General">
                  <c:v>-0.434855537240603</c:v>
                </c:pt>
                <c:pt idx="25002" formatCode="General">
                  <c:v>-0.42607542030252998</c:v>
                </c:pt>
                <c:pt idx="25003" formatCode="General">
                  <c:v>-0.41637674248862699</c:v>
                </c:pt>
                <c:pt idx="25004" formatCode="General">
                  <c:v>-0.40577723404571198</c:v>
                </c:pt>
                <c:pt idx="25005" formatCode="General">
                  <c:v>-0.39405530921533</c:v>
                </c:pt>
                <c:pt idx="25006" formatCode="General">
                  <c:v>-0.38016252039948301</c:v>
                </c:pt>
                <c:pt idx="25007" formatCode="General">
                  <c:v>-0.36350894660310401</c:v>
                </c:pt>
                <c:pt idx="25008" formatCode="General">
                  <c:v>-0.34548196337333598</c:v>
                </c:pt>
                <c:pt idx="25009" formatCode="General">
                  <c:v>-0.32644936762084298</c:v>
                </c:pt>
                <c:pt idx="25010" formatCode="General">
                  <c:v>-0.30670794291041098</c:v>
                </c:pt>
                <c:pt idx="25011" formatCode="General">
                  <c:v>-0.28844046745825103</c:v>
                </c:pt>
                <c:pt idx="25012" formatCode="General">
                  <c:v>-0.27312912888843</c:v>
                </c:pt>
                <c:pt idx="25013" formatCode="General">
                  <c:v>-0.259582134680305</c:v>
                </c:pt>
                <c:pt idx="25014" formatCode="General">
                  <c:v>-0.24558849362704599</c:v>
                </c:pt>
                <c:pt idx="25015" formatCode="General">
                  <c:v>-0.23115090863953699</c:v>
                </c:pt>
                <c:pt idx="25016" formatCode="General">
                  <c:v>-0.21728983702701099</c:v>
                </c:pt>
                <c:pt idx="25017" formatCode="General">
                  <c:v>-0.205681122204393</c:v>
                </c:pt>
                <c:pt idx="25018" formatCode="General">
                  <c:v>-0.19777837878763199</c:v>
                </c:pt>
                <c:pt idx="25019" formatCode="General">
                  <c:v>-0.19273786361658801</c:v>
                </c:pt>
                <c:pt idx="25020" formatCode="General">
                  <c:v>-0.18824967596119799</c:v>
                </c:pt>
                <c:pt idx="25021" formatCode="General">
                  <c:v>-0.18231619762895701</c:v>
                </c:pt>
                <c:pt idx="25022" formatCode="General">
                  <c:v>-0.17438887219015001</c:v>
                </c:pt>
                <c:pt idx="25023" formatCode="General">
                  <c:v>-0.16452162244233201</c:v>
                </c:pt>
                <c:pt idx="25024" formatCode="General">
                  <c:v>-0.15341367582486101</c:v>
                </c:pt>
                <c:pt idx="25025" formatCode="General">
                  <c:v>-0.14200121719136499</c:v>
                </c:pt>
                <c:pt idx="25026" formatCode="General">
                  <c:v>-0.13025704240901201</c:v>
                </c:pt>
                <c:pt idx="25027" formatCode="General">
                  <c:v>-0.117115931047252</c:v>
                </c:pt>
                <c:pt idx="25028" formatCode="General">
                  <c:v>-0.101278506269891</c:v>
                </c:pt>
                <c:pt idx="25029" formatCode="General">
                  <c:v>-8.3086049461350203E-2</c:v>
                </c:pt>
                <c:pt idx="25030" formatCode="General">
                  <c:v>-6.3452533052079998E-2</c:v>
                </c:pt>
                <c:pt idx="25031" formatCode="General">
                  <c:v>-4.2401799472396903E-2</c:v>
                </c:pt>
                <c:pt idx="25032" formatCode="General">
                  <c:v>-1.96908188427211E-2</c:v>
                </c:pt>
                <c:pt idx="25033" formatCode="General">
                  <c:v>5.0411656332796997E-3</c:v>
                </c:pt>
                <c:pt idx="25034" formatCode="General">
                  <c:v>3.1617524680066497E-2</c:v>
                </c:pt>
                <c:pt idx="25035" formatCode="General">
                  <c:v>5.9728011087451301E-2</c:v>
                </c:pt>
                <c:pt idx="25036" formatCode="General">
                  <c:v>8.8606605257149001E-2</c:v>
                </c:pt>
                <c:pt idx="25037" formatCode="General">
                  <c:v>0.117287027822652</c:v>
                </c:pt>
                <c:pt idx="25038" formatCode="General">
                  <c:v>0.14595426673821399</c:v>
                </c:pt>
                <c:pt idx="25039" formatCode="General">
                  <c:v>0.17386823912642299</c:v>
                </c:pt>
                <c:pt idx="25040" formatCode="General">
                  <c:v>0.199416136048402</c:v>
                </c:pt>
                <c:pt idx="25041" formatCode="General">
                  <c:v>0.222585006477345</c:v>
                </c:pt>
                <c:pt idx="25042" formatCode="General">
                  <c:v>0.24395217303410799</c:v>
                </c:pt>
                <c:pt idx="25043" formatCode="General">
                  <c:v>0.26324598934547999</c:v>
                </c:pt>
                <c:pt idx="25044" formatCode="General">
                  <c:v>0.27984146126861698</c:v>
                </c:pt>
                <c:pt idx="25045" formatCode="General">
                  <c:v>0.29399207437277203</c:v>
                </c:pt>
                <c:pt idx="25046" formatCode="General">
                  <c:v>0.30639815813670201</c:v>
                </c:pt>
                <c:pt idx="25047" formatCode="General">
                  <c:v>0.317748067080727</c:v>
                </c:pt>
                <c:pt idx="25048" formatCode="General">
                  <c:v>0.32847449233477399</c:v>
                </c:pt>
                <c:pt idx="25049" formatCode="General">
                  <c:v>0.33840572543025499</c:v>
                </c:pt>
                <c:pt idx="25050" formatCode="General">
                  <c:v>0.348526617539962</c:v>
                </c:pt>
                <c:pt idx="25051" formatCode="General">
                  <c:v>0.35933161730813101</c:v>
                </c:pt>
                <c:pt idx="25052" formatCode="General">
                  <c:v>0.36947509031151099</c:v>
                </c:pt>
                <c:pt idx="25053" formatCode="General">
                  <c:v>0.37933613739976102</c:v>
                </c:pt>
                <c:pt idx="25054" formatCode="General">
                  <c:v>0.390582831644882</c:v>
                </c:pt>
                <c:pt idx="25055" formatCode="General">
                  <c:v>0.40346069863887801</c:v>
                </c:pt>
                <c:pt idx="25056" formatCode="General">
                  <c:v>0.41680115212862601</c:v>
                </c:pt>
                <c:pt idx="25057" formatCode="General">
                  <c:v>0.43010737131483701</c:v>
                </c:pt>
                <c:pt idx="25058" formatCode="General">
                  <c:v>0.44322822493590203</c:v>
                </c:pt>
                <c:pt idx="25059" formatCode="General">
                  <c:v>0.45668775996891298</c:v>
                </c:pt>
                <c:pt idx="25060" formatCode="General">
                  <c:v>0.47148700616827899</c:v>
                </c:pt>
                <c:pt idx="25061" formatCode="General">
                  <c:v>0.48706796100078398</c:v>
                </c:pt>
                <c:pt idx="25062" formatCode="General">
                  <c:v>0.50296466976768495</c:v>
                </c:pt>
                <c:pt idx="25063" formatCode="General">
                  <c:v>0.52002877168438399</c:v>
                </c:pt>
                <c:pt idx="25064" formatCode="General">
                  <c:v>0.53798467437441</c:v>
                </c:pt>
                <c:pt idx="25065" formatCode="General">
                  <c:v>0.55553966070629901</c:v>
                </c:pt>
                <c:pt idx="25066" formatCode="General">
                  <c:v>0.57204882008827695</c:v>
                </c:pt>
                <c:pt idx="25067" formatCode="General">
                  <c:v>0.58696619584417797</c:v>
                </c:pt>
                <c:pt idx="25068" formatCode="General">
                  <c:v>0.60043488340701001</c:v>
                </c:pt>
                <c:pt idx="25069" formatCode="General">
                  <c:v>0.612212684274417</c:v>
                </c:pt>
                <c:pt idx="25070" formatCode="General">
                  <c:v>0.621179817257975</c:v>
                </c:pt>
                <c:pt idx="25071" formatCode="General">
                  <c:v>0.627681168523469</c:v>
                </c:pt>
                <c:pt idx="25072" formatCode="General">
                  <c:v>0.632959168881158</c:v>
                </c:pt>
                <c:pt idx="25073" formatCode="General">
                  <c:v>0.63760302939554303</c:v>
                </c:pt>
                <c:pt idx="25074" formatCode="General">
                  <c:v>0.64210147467543499</c:v>
                </c:pt>
                <c:pt idx="25075" formatCode="General">
                  <c:v>0.64545207210488298</c:v>
                </c:pt>
                <c:pt idx="25076" formatCode="General">
                  <c:v>0.64551447114416904</c:v>
                </c:pt>
                <c:pt idx="25077" formatCode="General">
                  <c:v>0.64266959587693795</c:v>
                </c:pt>
                <c:pt idx="25078" formatCode="General">
                  <c:v>0.63797961249280299</c:v>
                </c:pt>
                <c:pt idx="25079" formatCode="General">
                  <c:v>0.63297059069751405</c:v>
                </c:pt>
                <c:pt idx="25080" formatCode="General">
                  <c:v>0.62925832741278498</c:v>
                </c:pt>
                <c:pt idx="25081" formatCode="General">
                  <c:v>0.62691737673443504</c:v>
                </c:pt>
                <c:pt idx="25082" formatCode="General">
                  <c:v>0.62629750936689599</c:v>
                </c:pt>
                <c:pt idx="25083" formatCode="General">
                  <c:v>0.62753384746682594</c:v>
                </c:pt>
                <c:pt idx="25084" formatCode="General">
                  <c:v>0.63042815293333698</c:v>
                </c:pt>
                <c:pt idx="25085" formatCode="General">
                  <c:v>0.63447589090544998</c:v>
                </c:pt>
                <c:pt idx="25086" formatCode="General">
                  <c:v>0.63928006445173402</c:v>
                </c:pt>
                <c:pt idx="25087" formatCode="General">
                  <c:v>0.64500214222371599</c:v>
                </c:pt>
                <c:pt idx="25088" formatCode="General">
                  <c:v>0.65057817841308396</c:v>
                </c:pt>
                <c:pt idx="25089" formatCode="General">
                  <c:v>0.65486229925766504</c:v>
                </c:pt>
                <c:pt idx="25090" formatCode="General">
                  <c:v>0.65759015726167003</c:v>
                </c:pt>
                <c:pt idx="25091" formatCode="General">
                  <c:v>0.65865015867514098</c:v>
                </c:pt>
                <c:pt idx="25092" formatCode="General">
                  <c:v>0.65854579405664104</c:v>
                </c:pt>
                <c:pt idx="25093" formatCode="General">
                  <c:v>0.65790465429338596</c:v>
                </c:pt>
                <c:pt idx="25094" formatCode="General">
                  <c:v>0.65778719753488801</c:v>
                </c:pt>
                <c:pt idx="25095" formatCode="General">
                  <c:v>0.658981271962639</c:v>
                </c:pt>
                <c:pt idx="25096" formatCode="General">
                  <c:v>0.66135786143509501</c:v>
                </c:pt>
                <c:pt idx="25097" formatCode="General">
                  <c:v>0.66501130625214699</c:v>
                </c:pt>
                <c:pt idx="25098" formatCode="General">
                  <c:v>0.67011853742293603</c:v>
                </c:pt>
                <c:pt idx="25099" formatCode="General">
                  <c:v>0.67646057265197801</c:v>
                </c:pt>
                <c:pt idx="25100" formatCode="General">
                  <c:v>0.68382661655795696</c:v>
                </c:pt>
                <c:pt idx="25101" formatCode="General">
                  <c:v>0.69173149015356195</c:v>
                </c:pt>
                <c:pt idx="25102" formatCode="General">
                  <c:v>0.69925727638623103</c:v>
                </c:pt>
                <c:pt idx="25103" formatCode="General">
                  <c:v>0.70539596637717406</c:v>
                </c:pt>
                <c:pt idx="25104" formatCode="General">
                  <c:v>0.70869383603651004</c:v>
                </c:pt>
                <c:pt idx="25105" formatCode="General">
                  <c:v>0.70819370831085104</c:v>
                </c:pt>
                <c:pt idx="25106" formatCode="General">
                  <c:v>0.70418257375821203</c:v>
                </c:pt>
                <c:pt idx="25107" formatCode="General">
                  <c:v>0.69739088950386696</c:v>
                </c:pt>
                <c:pt idx="25108" formatCode="General">
                  <c:v>0.688195535350695</c:v>
                </c:pt>
                <c:pt idx="25109" formatCode="General">
                  <c:v>0.67704416560381897</c:v>
                </c:pt>
                <c:pt idx="25110" formatCode="General">
                  <c:v>0.66428848203620094</c:v>
                </c:pt>
                <c:pt idx="25111" formatCode="General">
                  <c:v>0.64967177982206903</c:v>
                </c:pt>
                <c:pt idx="25112" formatCode="General">
                  <c:v>0.63486130271429997</c:v>
                </c:pt>
                <c:pt idx="25113" formatCode="General">
                  <c:v>0.62144173825507798</c:v>
                </c:pt>
                <c:pt idx="25114" formatCode="General">
                  <c:v>0.60914693485001503</c:v>
                </c:pt>
                <c:pt idx="25115" formatCode="General">
                  <c:v>0.59766616588008903</c:v>
                </c:pt>
                <c:pt idx="25116" formatCode="General">
                  <c:v>0.58686236876359699</c:v>
                </c:pt>
                <c:pt idx="25117" formatCode="General">
                  <c:v>0.57744251387002599</c:v>
                </c:pt>
                <c:pt idx="25118" formatCode="General">
                  <c:v>0.57086839194723504</c:v>
                </c:pt>
                <c:pt idx="25119" formatCode="General">
                  <c:v>0.56795949027022197</c:v>
                </c:pt>
                <c:pt idx="25120" formatCode="General">
                  <c:v>0.56863576401455596</c:v>
                </c:pt>
                <c:pt idx="25121" formatCode="General">
                  <c:v>0.57141759396941305</c:v>
                </c:pt>
                <c:pt idx="25122" formatCode="General">
                  <c:v>0.57512921273345596</c:v>
                </c:pt>
                <c:pt idx="25123" formatCode="General">
                  <c:v>0.58050690790759196</c:v>
                </c:pt>
                <c:pt idx="25124" formatCode="General">
                  <c:v>0.58754899435428798</c:v>
                </c:pt>
                <c:pt idx="25125" formatCode="General">
                  <c:v>0.595525680156342</c:v>
                </c:pt>
                <c:pt idx="25126" formatCode="General">
                  <c:v>0.60379400952612405</c:v>
                </c:pt>
                <c:pt idx="25127" formatCode="General">
                  <c:v>0.61146122895941901</c:v>
                </c:pt>
                <c:pt idx="25128" formatCode="General">
                  <c:v>0.61757381188017701</c:v>
                </c:pt>
                <c:pt idx="25129" formatCode="General">
                  <c:v>0.62182931455858004</c:v>
                </c:pt>
                <c:pt idx="25130" formatCode="General">
                  <c:v>0.62455601674873196</c:v>
                </c:pt>
                <c:pt idx="25131" formatCode="General">
                  <c:v>0.62563664731587398</c:v>
                </c:pt>
                <c:pt idx="25132" formatCode="General">
                  <c:v>0.62366405619314602</c:v>
                </c:pt>
                <c:pt idx="25133" formatCode="General">
                  <c:v>0.61753599147110905</c:v>
                </c:pt>
                <c:pt idx="25134" formatCode="General">
                  <c:v>0.60775587399557396</c:v>
                </c:pt>
                <c:pt idx="25135" formatCode="General">
                  <c:v>0.59545885275465604</c:v>
                </c:pt>
                <c:pt idx="25136" formatCode="General">
                  <c:v>0.58216527194999801</c:v>
                </c:pt>
                <c:pt idx="25137" formatCode="General">
                  <c:v>0.56900579678032803</c:v>
                </c:pt>
                <c:pt idx="25138" formatCode="General">
                  <c:v>0.55556535961483799</c:v>
                </c:pt>
                <c:pt idx="25139" formatCode="General">
                  <c:v>0.54135080246252698</c:v>
                </c:pt>
                <c:pt idx="25140" formatCode="General">
                  <c:v>0.52686663249365295</c:v>
                </c:pt>
                <c:pt idx="25141" formatCode="General">
                  <c:v>0.512272945171242</c:v>
                </c:pt>
                <c:pt idx="25142" formatCode="General">
                  <c:v>0.49764256677069502</c:v>
                </c:pt>
                <c:pt idx="25143" formatCode="General">
                  <c:v>0.48408347592154899</c:v>
                </c:pt>
                <c:pt idx="25144" formatCode="General">
                  <c:v>0.47246912928700002</c:v>
                </c:pt>
                <c:pt idx="25145" formatCode="General">
                  <c:v>0.46289246245867799</c:v>
                </c:pt>
                <c:pt idx="25146" formatCode="General">
                  <c:v>0.45579737954241101</c:v>
                </c:pt>
                <c:pt idx="25147" formatCode="General">
                  <c:v>0.45073717589447798</c:v>
                </c:pt>
                <c:pt idx="25148" formatCode="General">
                  <c:v>0.44608769773692702</c:v>
                </c:pt>
                <c:pt idx="25149" formatCode="General">
                  <c:v>0.439933032470326</c:v>
                </c:pt>
                <c:pt idx="25150" formatCode="General">
                  <c:v>0.43109695394172098</c:v>
                </c:pt>
                <c:pt idx="25151" formatCode="General">
                  <c:v>0.41912957652034399</c:v>
                </c:pt>
                <c:pt idx="25152" formatCode="General">
                  <c:v>0.403120184890086</c:v>
                </c:pt>
                <c:pt idx="25153" formatCode="General">
                  <c:v>0.38318126561156202</c:v>
                </c:pt>
                <c:pt idx="25154" formatCode="General">
                  <c:v>0.36067614800063702</c:v>
                </c:pt>
                <c:pt idx="25155" formatCode="General">
                  <c:v>0.33591446467528402</c:v>
                </c:pt>
                <c:pt idx="25156" formatCode="General">
                  <c:v>0.30934225366794099</c:v>
                </c:pt>
                <c:pt idx="25157" formatCode="General">
                  <c:v>0.281889928041551</c:v>
                </c:pt>
                <c:pt idx="25158" formatCode="General">
                  <c:v>0.25476134884371898</c:v>
                </c:pt>
                <c:pt idx="25159" formatCode="General">
                  <c:v>0.229050028990853</c:v>
                </c:pt>
                <c:pt idx="25160" formatCode="General">
                  <c:v>0.20527108566138899</c:v>
                </c:pt>
                <c:pt idx="25161" formatCode="General">
                  <c:v>0.18446865465075801</c:v>
                </c:pt>
                <c:pt idx="25162" formatCode="General">
                  <c:v>0.16792647403911401</c:v>
                </c:pt>
                <c:pt idx="25163" formatCode="General">
                  <c:v>0.15545235164167001</c:v>
                </c:pt>
                <c:pt idx="25164" formatCode="General">
                  <c:v>0.14662038235541699</c:v>
                </c:pt>
                <c:pt idx="25165" formatCode="General">
                  <c:v>0.14104408432601001</c:v>
                </c:pt>
                <c:pt idx="25166" formatCode="General">
                  <c:v>0.137458437715512</c:v>
                </c:pt>
                <c:pt idx="25167" formatCode="General">
                  <c:v>0.135015809662731</c:v>
                </c:pt>
                <c:pt idx="25168" formatCode="General">
                  <c:v>0.13421441177816501</c:v>
                </c:pt>
                <c:pt idx="25169" formatCode="General">
                  <c:v>0.13532487339032001</c:v>
                </c:pt>
                <c:pt idx="25170" formatCode="General">
                  <c:v>0.13704036561346999</c:v>
                </c:pt>
                <c:pt idx="25171" formatCode="General">
                  <c:v>0.138239705645435</c:v>
                </c:pt>
                <c:pt idx="25172" formatCode="General">
                  <c:v>0.138034973919026</c:v>
                </c:pt>
                <c:pt idx="25173" formatCode="General">
                  <c:v>0.13568217138179001</c:v>
                </c:pt>
                <c:pt idx="25174" formatCode="General">
                  <c:v>0.13075080254625099</c:v>
                </c:pt>
                <c:pt idx="25175" formatCode="General">
                  <c:v>0.12283574893912701</c:v>
                </c:pt>
                <c:pt idx="25176" formatCode="General">
                  <c:v>0.111295977230915</c:v>
                </c:pt>
                <c:pt idx="25177" formatCode="General">
                  <c:v>9.6070459568530095E-2</c:v>
                </c:pt>
                <c:pt idx="25178" formatCode="General">
                  <c:v>7.8915077697968405E-2</c:v>
                </c:pt>
                <c:pt idx="25179" formatCode="General">
                  <c:v>6.13924962843641E-2</c:v>
                </c:pt>
                <c:pt idx="25180" formatCode="General">
                  <c:v>4.2943018904750503E-2</c:v>
                </c:pt>
                <c:pt idx="25181" formatCode="General">
                  <c:v>2.26278732255356E-2</c:v>
                </c:pt>
                <c:pt idx="25182" formatCode="General">
                  <c:v>7.3312647951667405E-4</c:v>
                </c:pt>
                <c:pt idx="25183" formatCode="General">
                  <c:v>-2.2690283274698499E-2</c:v>
                </c:pt>
                <c:pt idx="25184" formatCode="General">
                  <c:v>-4.7399446947400801E-2</c:v>
                </c:pt>
                <c:pt idx="25185" formatCode="General">
                  <c:v>-7.1471755751630506E-2</c:v>
                </c:pt>
                <c:pt idx="25186" formatCode="General">
                  <c:v>-9.3168099382882896E-2</c:v>
                </c:pt>
                <c:pt idx="25187" formatCode="General">
                  <c:v>-0.11273672839451999</c:v>
                </c:pt>
                <c:pt idx="25188" formatCode="General">
                  <c:v>-0.13090505837091801</c:v>
                </c:pt>
                <c:pt idx="25189" formatCode="General">
                  <c:v>-0.14706226334153399</c:v>
                </c:pt>
                <c:pt idx="25190" formatCode="General">
                  <c:v>-0.160405553650665</c:v>
                </c:pt>
                <c:pt idx="25191" formatCode="General">
                  <c:v>-0.17130324253611701</c:v>
                </c:pt>
                <c:pt idx="25192" formatCode="General">
                  <c:v>-0.18047486193687501</c:v>
                </c:pt>
                <c:pt idx="25193" formatCode="General">
                  <c:v>-0.18869919336058599</c:v>
                </c:pt>
                <c:pt idx="25194" formatCode="General">
                  <c:v>-0.19671300124885799</c:v>
                </c:pt>
                <c:pt idx="25195" formatCode="General">
                  <c:v>-0.20387668841940201</c:v>
                </c:pt>
                <c:pt idx="25196" formatCode="General">
                  <c:v>-0.209120250590314</c:v>
                </c:pt>
                <c:pt idx="25197" formatCode="General">
                  <c:v>-0.21321724574779</c:v>
                </c:pt>
                <c:pt idx="25198" formatCode="General">
                  <c:v>-0.216755855889389</c:v>
                </c:pt>
                <c:pt idx="25199" formatCode="General">
                  <c:v>-0.21935703435169299</c:v>
                </c:pt>
                <c:pt idx="25200" formatCode="General">
                  <c:v>-0.22138487260294301</c:v>
                </c:pt>
                <c:pt idx="25201" formatCode="General">
                  <c:v>-0.22395769608990701</c:v>
                </c:pt>
                <c:pt idx="25202" formatCode="General">
                  <c:v>-0.227711873532495</c:v>
                </c:pt>
                <c:pt idx="25203" formatCode="General">
                  <c:v>-0.23196539904096999</c:v>
                </c:pt>
                <c:pt idx="25204" formatCode="General">
                  <c:v>-0.236114861723076</c:v>
                </c:pt>
                <c:pt idx="25205" formatCode="General">
                  <c:v>-0.240278071002508</c:v>
                </c:pt>
                <c:pt idx="25206" formatCode="General">
                  <c:v>-0.244448922863646</c:v>
                </c:pt>
                <c:pt idx="25207" formatCode="General">
                  <c:v>-0.24819335714767801</c:v>
                </c:pt>
                <c:pt idx="25208" formatCode="General">
                  <c:v>-0.252497291731198</c:v>
                </c:pt>
                <c:pt idx="25209" formatCode="General">
                  <c:v>-0.258569699919663</c:v>
                </c:pt>
                <c:pt idx="25210" formatCode="General">
                  <c:v>-0.26571407883826897</c:v>
                </c:pt>
                <c:pt idx="25211" formatCode="General">
                  <c:v>-0.27437071628438697</c:v>
                </c:pt>
                <c:pt idx="25212" formatCode="General">
                  <c:v>-0.28564374260698</c:v>
                </c:pt>
                <c:pt idx="25213" formatCode="General">
                  <c:v>-0.29956381620419298</c:v>
                </c:pt>
                <c:pt idx="25214" formatCode="General">
                  <c:v>-0.31555321914565099</c:v>
                </c:pt>
                <c:pt idx="25215" formatCode="General">
                  <c:v>-0.33310886583390997</c:v>
                </c:pt>
                <c:pt idx="25216" formatCode="General">
                  <c:v>-0.35273277062356001</c:v>
                </c:pt>
                <c:pt idx="25217" formatCode="General">
                  <c:v>-0.374324474510698</c:v>
                </c:pt>
                <c:pt idx="25218" formatCode="General">
                  <c:v>-0.39670502582764999</c:v>
                </c:pt>
                <c:pt idx="25219" formatCode="General">
                  <c:v>-0.41922321932351903</c:v>
                </c:pt>
                <c:pt idx="25220" formatCode="General">
                  <c:v>-0.44202960936921099</c:v>
                </c:pt>
                <c:pt idx="25221" formatCode="General">
                  <c:v>-0.46469137159005303</c:v>
                </c:pt>
                <c:pt idx="25222" formatCode="General">
                  <c:v>-0.48650141427689603</c:v>
                </c:pt>
                <c:pt idx="25223" formatCode="General">
                  <c:v>-0.50702731379791399</c:v>
                </c:pt>
                <c:pt idx="25224" formatCode="General">
                  <c:v>-0.52559457103985996</c:v>
                </c:pt>
                <c:pt idx="25225" formatCode="General">
                  <c:v>-0.54156778021432705</c:v>
                </c:pt>
                <c:pt idx="25226" formatCode="General">
                  <c:v>-0.55539510222223998</c:v>
                </c:pt>
                <c:pt idx="25227" formatCode="General">
                  <c:v>-0.56765918462508302</c:v>
                </c:pt>
                <c:pt idx="25228" formatCode="General">
                  <c:v>-0.57786615794461904</c:v>
                </c:pt>
                <c:pt idx="25229" formatCode="General">
                  <c:v>-0.58477729120161803</c:v>
                </c:pt>
                <c:pt idx="25230" formatCode="General">
                  <c:v>-0.58756707249602902</c:v>
                </c:pt>
                <c:pt idx="25231" formatCode="General">
                  <c:v>-0.586929072275998</c:v>
                </c:pt>
                <c:pt idx="25232" formatCode="General">
                  <c:v>-0.58375137837930402</c:v>
                </c:pt>
                <c:pt idx="25233" formatCode="General">
                  <c:v>-0.579336439142768</c:v>
                </c:pt>
                <c:pt idx="25234" formatCode="General">
                  <c:v>-0.57464583168266303</c:v>
                </c:pt>
                <c:pt idx="25235" formatCode="General">
                  <c:v>-0.56927577553612696</c:v>
                </c:pt>
                <c:pt idx="25236" formatCode="General">
                  <c:v>-0.56337431638285895</c:v>
                </c:pt>
                <c:pt idx="25237" formatCode="General">
                  <c:v>-0.55680259921235098</c:v>
                </c:pt>
                <c:pt idx="25238" formatCode="General">
                  <c:v>-0.55061163523405598</c:v>
                </c:pt>
                <c:pt idx="25239" formatCode="General">
                  <c:v>-0.54614904144774601</c:v>
                </c:pt>
                <c:pt idx="25240" formatCode="General">
                  <c:v>-0.54354280145766798</c:v>
                </c:pt>
                <c:pt idx="25241" formatCode="General">
                  <c:v>-0.54309775956982498</c:v>
                </c:pt>
                <c:pt idx="25242" formatCode="General">
                  <c:v>-0.54543592047234102</c:v>
                </c:pt>
                <c:pt idx="25243" formatCode="General">
                  <c:v>-0.55131550926487405</c:v>
                </c:pt>
                <c:pt idx="25244" formatCode="General">
                  <c:v>-0.56076312280238105</c:v>
                </c:pt>
                <c:pt idx="25245" formatCode="General">
                  <c:v>-0.573016205200921</c:v>
                </c:pt>
                <c:pt idx="25246" formatCode="General">
                  <c:v>-0.58680020551249501</c:v>
                </c:pt>
                <c:pt idx="25247" formatCode="General">
                  <c:v>-0.60068075187528103</c:v>
                </c:pt>
                <c:pt idx="25248" formatCode="General">
                  <c:v>-0.61343924320360999</c:v>
                </c:pt>
                <c:pt idx="25249" formatCode="General">
                  <c:v>-0.624303774908473</c:v>
                </c:pt>
                <c:pt idx="25250" formatCode="General">
                  <c:v>-0.63283282874575497</c:v>
                </c:pt>
                <c:pt idx="25251" formatCode="General">
                  <c:v>-0.63892240176357695</c:v>
                </c:pt>
                <c:pt idx="25252" formatCode="General">
                  <c:v>-0.64243834332958005</c:v>
                </c:pt>
                <c:pt idx="25253" formatCode="General">
                  <c:v>-0.64365681346006298</c:v>
                </c:pt>
                <c:pt idx="25254" formatCode="General">
                  <c:v>-0.64295837944079903</c:v>
                </c:pt>
                <c:pt idx="25255" formatCode="General">
                  <c:v>-0.64030114795775595</c:v>
                </c:pt>
                <c:pt idx="25256" formatCode="General">
                  <c:v>-0.63548574565129501</c:v>
                </c:pt>
                <c:pt idx="25257" formatCode="General">
                  <c:v>-0.62914321169626497</c:v>
                </c:pt>
                <c:pt idx="25258" formatCode="General">
                  <c:v>-0.62246654403618196</c:v>
                </c:pt>
                <c:pt idx="25259" formatCode="General">
                  <c:v>-0.61620217339825001</c:v>
                </c:pt>
                <c:pt idx="25260" formatCode="General">
                  <c:v>-0.61067754937920604</c:v>
                </c:pt>
                <c:pt idx="25261" formatCode="General">
                  <c:v>-0.60510615755428199</c:v>
                </c:pt>
                <c:pt idx="25262" formatCode="General">
                  <c:v>-0.59853369633227205</c:v>
                </c:pt>
                <c:pt idx="25263" formatCode="General">
                  <c:v>-0.59066649109153202</c:v>
                </c:pt>
                <c:pt idx="25264" formatCode="General">
                  <c:v>-0.58078219760652405</c:v>
                </c:pt>
                <c:pt idx="25265" formatCode="General">
                  <c:v>-0.56910066419695904</c:v>
                </c:pt>
                <c:pt idx="25266" formatCode="General">
                  <c:v>-0.55699851369797204</c:v>
                </c:pt>
                <c:pt idx="25267" formatCode="General">
                  <c:v>-0.545456583675753</c:v>
                </c:pt>
                <c:pt idx="25268" formatCode="General">
                  <c:v>-0.53532560921062899</c:v>
                </c:pt>
                <c:pt idx="25269" formatCode="General">
                  <c:v>-0.52705148231857102</c:v>
                </c:pt>
                <c:pt idx="25270" formatCode="General">
                  <c:v>-0.51993641579819705</c:v>
                </c:pt>
                <c:pt idx="25271" formatCode="General">
                  <c:v>-0.51351581130287605</c:v>
                </c:pt>
                <c:pt idx="25272" formatCode="General">
                  <c:v>-0.50817887669236805</c:v>
                </c:pt>
                <c:pt idx="25273" formatCode="General">
                  <c:v>-0.50410044673598398</c:v>
                </c:pt>
                <c:pt idx="25274" formatCode="General">
                  <c:v>-0.50029703775869305</c:v>
                </c:pt>
                <c:pt idx="25275" formatCode="General">
                  <c:v>-0.495962488740195</c:v>
                </c:pt>
                <c:pt idx="25276" formatCode="General">
                  <c:v>-0.49132589608676702</c:v>
                </c:pt>
                <c:pt idx="25277" formatCode="General">
                  <c:v>-0.48614596613983302</c:v>
                </c:pt>
                <c:pt idx="25278" formatCode="General">
                  <c:v>-0.47986693941006398</c:v>
                </c:pt>
                <c:pt idx="25279" formatCode="General">
                  <c:v>-0.47209708799599998</c:v>
                </c:pt>
                <c:pt idx="25280" formatCode="General">
                  <c:v>-0.46319787560889902</c:v>
                </c:pt>
                <c:pt idx="25281" formatCode="General">
                  <c:v>-0.454297414175798</c:v>
                </c:pt>
                <c:pt idx="25282" formatCode="General">
                  <c:v>-0.44630673736177801</c:v>
                </c:pt>
                <c:pt idx="25283" formatCode="General">
                  <c:v>-0.43941008174617902</c:v>
                </c:pt>
                <c:pt idx="25284" formatCode="General">
                  <c:v>-0.43323533391937602</c:v>
                </c:pt>
                <c:pt idx="25285" formatCode="General">
                  <c:v>-0.42823136582934301</c:v>
                </c:pt>
                <c:pt idx="25286" formatCode="General">
                  <c:v>-0.42593584398993001</c:v>
                </c:pt>
                <c:pt idx="25287" formatCode="General">
                  <c:v>-0.42658112440325202</c:v>
                </c:pt>
                <c:pt idx="25288" formatCode="General">
                  <c:v>-0.42892757962802702</c:v>
                </c:pt>
                <c:pt idx="25289" formatCode="General">
                  <c:v>-0.43077456135708603</c:v>
                </c:pt>
                <c:pt idx="25290" formatCode="General">
                  <c:v>-0.43103892830066198</c:v>
                </c:pt>
                <c:pt idx="25291" formatCode="General">
                  <c:v>-0.42972416391975099</c:v>
                </c:pt>
                <c:pt idx="25292" formatCode="General">
                  <c:v>-0.42714568134674502</c:v>
                </c:pt>
                <c:pt idx="25293" formatCode="General">
                  <c:v>-0.42469399657127899</c:v>
                </c:pt>
                <c:pt idx="25294" formatCode="General">
                  <c:v>-0.42313627728710301</c:v>
                </c:pt>
                <c:pt idx="25295" formatCode="General">
                  <c:v>-0.42171669031891901</c:v>
                </c:pt>
                <c:pt idx="25296" formatCode="General">
                  <c:v>-0.42075100954969002</c:v>
                </c:pt>
                <c:pt idx="25297" formatCode="General">
                  <c:v>-0.420432647923421</c:v>
                </c:pt>
                <c:pt idx="25298" formatCode="General">
                  <c:v>-0.41963066737059401</c:v>
                </c:pt>
                <c:pt idx="25299" formatCode="General">
                  <c:v>-0.41750187974331499</c:v>
                </c:pt>
                <c:pt idx="25300" formatCode="General">
                  <c:v>-0.413784402700206</c:v>
                </c:pt>
                <c:pt idx="25301" formatCode="General">
                  <c:v>-0.40932594458583199</c:v>
                </c:pt>
                <c:pt idx="25302" formatCode="General">
                  <c:v>-0.404657745439987</c:v>
                </c:pt>
                <c:pt idx="25303" formatCode="General">
                  <c:v>-0.399226066509976</c:v>
                </c:pt>
                <c:pt idx="25304" formatCode="General">
                  <c:v>-0.39236325350982598</c:v>
                </c:pt>
                <c:pt idx="25305" formatCode="General">
                  <c:v>-0.38503535084792301</c:v>
                </c:pt>
                <c:pt idx="25306" formatCode="General">
                  <c:v>-0.37735732085156398</c:v>
                </c:pt>
                <c:pt idx="25307" formatCode="General">
                  <c:v>-0.36712930842846198</c:v>
                </c:pt>
                <c:pt idx="25308" formatCode="General">
                  <c:v>-0.35380865450388899</c:v>
                </c:pt>
                <c:pt idx="25309" formatCode="General">
                  <c:v>-0.33844290022228501</c:v>
                </c:pt>
                <c:pt idx="25310" formatCode="General">
                  <c:v>-0.32215046953851101</c:v>
                </c:pt>
                <c:pt idx="25311" formatCode="General">
                  <c:v>-0.30662635944255301</c:v>
                </c:pt>
                <c:pt idx="25312" formatCode="General">
                  <c:v>-0.29282914361022899</c:v>
                </c:pt>
                <c:pt idx="25313" formatCode="General">
                  <c:v>-0.28151924107333798</c:v>
                </c:pt>
                <c:pt idx="25314" formatCode="General">
                  <c:v>-0.27262884284683297</c:v>
                </c:pt>
                <c:pt idx="25315" formatCode="General">
                  <c:v>-0.26497325493927798</c:v>
                </c:pt>
                <c:pt idx="25316" formatCode="General">
                  <c:v>-0.25855033950496398</c:v>
                </c:pt>
                <c:pt idx="25317" formatCode="General">
                  <c:v>-0.253064037363123</c:v>
                </c:pt>
                <c:pt idx="25318" formatCode="General">
                  <c:v>-0.24790654296502801</c:v>
                </c:pt>
                <c:pt idx="25319" formatCode="General">
                  <c:v>-0.243059742432575</c:v>
                </c:pt>
                <c:pt idx="25320" formatCode="General">
                  <c:v>-0.238450516759148</c:v>
                </c:pt>
                <c:pt idx="25321" formatCode="General">
                  <c:v>-0.23393640473845401</c:v>
                </c:pt>
                <c:pt idx="25322" formatCode="General">
                  <c:v>-0.22922295588684499</c:v>
                </c:pt>
                <c:pt idx="25323" formatCode="General">
                  <c:v>-0.22421611749277401</c:v>
                </c:pt>
                <c:pt idx="25324" formatCode="General">
                  <c:v>-0.21818505157842499</c:v>
                </c:pt>
                <c:pt idx="25325" formatCode="General">
                  <c:v>-0.21078753205678499</c:v>
                </c:pt>
                <c:pt idx="25326" formatCode="General">
                  <c:v>-0.20326600709908799</c:v>
                </c:pt>
                <c:pt idx="25327" formatCode="General">
                  <c:v>-0.19632472049553401</c:v>
                </c:pt>
                <c:pt idx="25328" formatCode="General">
                  <c:v>-0.189960735964642</c:v>
                </c:pt>
                <c:pt idx="25329" formatCode="General">
                  <c:v>-0.18397153536996899</c:v>
                </c:pt>
                <c:pt idx="25330" formatCode="General">
                  <c:v>-0.17775415585479801</c:v>
                </c:pt>
                <c:pt idx="25331" formatCode="General">
                  <c:v>-0.17045902001451399</c:v>
                </c:pt>
                <c:pt idx="25332" formatCode="General">
                  <c:v>-0.16238453337954001</c:v>
                </c:pt>
                <c:pt idx="25333" formatCode="General">
                  <c:v>-0.15388215079930401</c:v>
                </c:pt>
                <c:pt idx="25334" formatCode="General">
                  <c:v>-0.14475406465025001</c:v>
                </c:pt>
                <c:pt idx="25335" formatCode="General">
                  <c:v>-0.135212703830042</c:v>
                </c:pt>
                <c:pt idx="25336" formatCode="General">
                  <c:v>-0.12519474263548899</c:v>
                </c:pt>
                <c:pt idx="25337" formatCode="General">
                  <c:v>-0.114545794967463</c:v>
                </c:pt>
                <c:pt idx="25338" formatCode="General">
                  <c:v>-0.10347358648972201</c:v>
                </c:pt>
                <c:pt idx="25339" formatCode="General">
                  <c:v>-9.2962736912312494E-2</c:v>
                </c:pt>
                <c:pt idx="25340" formatCode="General">
                  <c:v>-8.30447657439113E-2</c:v>
                </c:pt>
                <c:pt idx="25341" formatCode="General">
                  <c:v>-7.3006392890532207E-2</c:v>
                </c:pt>
                <c:pt idx="25342" formatCode="General">
                  <c:v>-6.3830018658469906E-2</c:v>
                </c:pt>
                <c:pt idx="25343" formatCode="General">
                  <c:v>-5.6655909244101903E-2</c:v>
                </c:pt>
                <c:pt idx="25344" formatCode="General">
                  <c:v>-5.0764521917445599E-2</c:v>
                </c:pt>
                <c:pt idx="25345" formatCode="General">
                  <c:v>-4.5083548255523499E-2</c:v>
                </c:pt>
                <c:pt idx="25346" formatCode="General">
                  <c:v>-3.8815246753235701E-2</c:v>
                </c:pt>
                <c:pt idx="25347" formatCode="General">
                  <c:v>-3.1292818518177501E-2</c:v>
                </c:pt>
                <c:pt idx="25348" formatCode="General">
                  <c:v>-2.28091376779638E-2</c:v>
                </c:pt>
                <c:pt idx="25349" formatCode="General">
                  <c:v>-1.4580962758365399E-2</c:v>
                </c:pt>
                <c:pt idx="25350" formatCode="General">
                  <c:v>-5.7790626809564698E-3</c:v>
                </c:pt>
                <c:pt idx="25351" formatCode="General">
                  <c:v>5.2052357080862102E-3</c:v>
                </c:pt>
                <c:pt idx="25352" formatCode="General">
                  <c:v>1.75543446022184E-2</c:v>
                </c:pt>
                <c:pt idx="25353" formatCode="General">
                  <c:v>3.0622112731138799E-2</c:v>
                </c:pt>
                <c:pt idx="25354" formatCode="General">
                  <c:v>4.4843367499242601E-2</c:v>
                </c:pt>
                <c:pt idx="25355" formatCode="General">
                  <c:v>5.9955187830944001E-2</c:v>
                </c:pt>
                <c:pt idx="25356" formatCode="General">
                  <c:v>7.5512825762860697E-2</c:v>
                </c:pt>
                <c:pt idx="25357" formatCode="General">
                  <c:v>9.1625958917245204E-2</c:v>
                </c:pt>
                <c:pt idx="25358" formatCode="General">
                  <c:v>0.10802970986657601</c:v>
                </c:pt>
                <c:pt idx="25359" formatCode="General">
                  <c:v>0.124052296758094</c:v>
                </c:pt>
                <c:pt idx="25360" formatCode="General">
                  <c:v>0.138311454364026</c:v>
                </c:pt>
                <c:pt idx="25361" formatCode="General">
                  <c:v>0.14957132295043099</c:v>
                </c:pt>
                <c:pt idx="25362" formatCode="General">
                  <c:v>0.158258992176461</c:v>
                </c:pt>
                <c:pt idx="25363" formatCode="General">
                  <c:v>0.16473940029015199</c:v>
                </c:pt>
                <c:pt idx="25364" formatCode="General">
                  <c:v>0.16947932397489701</c:v>
                </c:pt>
                <c:pt idx="25365" formatCode="General">
                  <c:v>0.173112906806769</c:v>
                </c:pt>
                <c:pt idx="25366" formatCode="General">
                  <c:v>0.176778562607949</c:v>
                </c:pt>
                <c:pt idx="25367" formatCode="General">
                  <c:v>0.181707477925316</c:v>
                </c:pt>
                <c:pt idx="25368" formatCode="General">
                  <c:v>0.188329000495431</c:v>
                </c:pt>
                <c:pt idx="25369" formatCode="General">
                  <c:v>0.19752795022935701</c:v>
                </c:pt>
                <c:pt idx="25370" formatCode="General">
                  <c:v>0.20929426170844401</c:v>
                </c:pt>
                <c:pt idx="25371" formatCode="General">
                  <c:v>0.22285032428301199</c:v>
                </c:pt>
                <c:pt idx="25372" formatCode="General">
                  <c:v>0.237190512428747</c:v>
                </c:pt>
                <c:pt idx="25373" formatCode="General">
                  <c:v>0.25190784429209701</c:v>
                </c:pt>
                <c:pt idx="25374" formatCode="General">
                  <c:v>0.26722308121795102</c:v>
                </c:pt>
                <c:pt idx="25375" formatCode="General">
                  <c:v>0.282728556657941</c:v>
                </c:pt>
                <c:pt idx="25376" formatCode="General">
                  <c:v>0.297944209780304</c:v>
                </c:pt>
                <c:pt idx="25377" formatCode="General">
                  <c:v>0.31192565036984199</c:v>
                </c:pt>
                <c:pt idx="25378" formatCode="General">
                  <c:v>0.324224663440842</c:v>
                </c:pt>
                <c:pt idx="25379" formatCode="General">
                  <c:v>0.33525804506280399</c:v>
                </c:pt>
                <c:pt idx="25380" formatCode="General">
                  <c:v>0.344994595793715</c:v>
                </c:pt>
                <c:pt idx="25381" formatCode="General">
                  <c:v>0.35319361152694601</c:v>
                </c:pt>
                <c:pt idx="25382" formatCode="General">
                  <c:v>0.35956602297159701</c:v>
                </c:pt>
                <c:pt idx="25383" formatCode="General">
                  <c:v>0.36343157341167698</c:v>
                </c:pt>
                <c:pt idx="25384" formatCode="General">
                  <c:v>0.36479219055947298</c:v>
                </c:pt>
                <c:pt idx="25385" formatCode="General">
                  <c:v>0.364622848590544</c:v>
                </c:pt>
                <c:pt idx="25386" formatCode="General">
                  <c:v>0.36370754060147098</c:v>
                </c:pt>
                <c:pt idx="25387" formatCode="General">
                  <c:v>0.363082482865974</c:v>
                </c:pt>
                <c:pt idx="25388" formatCode="General">
                  <c:v>0.364379990062071</c:v>
                </c:pt>
                <c:pt idx="25389" formatCode="General">
                  <c:v>0.36814676582518102</c:v>
                </c:pt>
                <c:pt idx="25390" formatCode="General">
                  <c:v>0.37375102037597502</c:v>
                </c:pt>
                <c:pt idx="25391" formatCode="General">
                  <c:v>0.37961312376777301</c:v>
                </c:pt>
                <c:pt idx="25392" formatCode="General">
                  <c:v>0.38508156127162102</c:v>
                </c:pt>
                <c:pt idx="25393" formatCode="General">
                  <c:v>0.39106479002345301</c:v>
                </c:pt>
                <c:pt idx="25394" formatCode="General">
                  <c:v>0.39785850589307697</c:v>
                </c:pt>
                <c:pt idx="25395" formatCode="General">
                  <c:v>0.40537851382746898</c:v>
                </c:pt>
                <c:pt idx="25396" formatCode="General">
                  <c:v>0.41234526977671498</c:v>
                </c:pt>
                <c:pt idx="25397" formatCode="General">
                  <c:v>0.41729035965390998</c:v>
                </c:pt>
                <c:pt idx="25398" formatCode="General">
                  <c:v>0.42033990361483298</c:v>
                </c:pt>
                <c:pt idx="25399" formatCode="General">
                  <c:v>0.42240910256403202</c:v>
                </c:pt>
                <c:pt idx="25400" formatCode="General">
                  <c:v>0.42397720299099001</c:v>
                </c:pt>
                <c:pt idx="25401" formatCode="General">
                  <c:v>0.42494831755738</c:v>
                </c:pt>
                <c:pt idx="25402" formatCode="General">
                  <c:v>0.42472572244124202</c:v>
                </c:pt>
                <c:pt idx="25403" formatCode="General">
                  <c:v>0.42375278368716901</c:v>
                </c:pt>
                <c:pt idx="25404" formatCode="General">
                  <c:v>0.42285926242373001</c:v>
                </c:pt>
                <c:pt idx="25405" formatCode="General">
                  <c:v>0.42158279269356502</c:v>
                </c:pt>
                <c:pt idx="25406" formatCode="General">
                  <c:v>0.42007554484635501</c:v>
                </c:pt>
                <c:pt idx="25407" formatCode="General">
                  <c:v>0.41815547005022602</c:v>
                </c:pt>
                <c:pt idx="25408" formatCode="General">
                  <c:v>0.41482198484589899</c:v>
                </c:pt>
                <c:pt idx="25409" formatCode="General">
                  <c:v>0.41028777368686198</c:v>
                </c:pt>
                <c:pt idx="25410" formatCode="General">
                  <c:v>0.40513513447606098</c:v>
                </c:pt>
                <c:pt idx="25411" formatCode="General">
                  <c:v>0.398884219806795</c:v>
                </c:pt>
                <c:pt idx="25412" formatCode="General">
                  <c:v>0.39176367022861103</c:v>
                </c:pt>
                <c:pt idx="25413" formatCode="General">
                  <c:v>0.38438914344511599</c:v>
                </c:pt>
                <c:pt idx="25414" formatCode="General">
                  <c:v>0.377756738398494</c:v>
                </c:pt>
                <c:pt idx="25415" formatCode="General">
                  <c:v>0.373260022878044</c:v>
                </c:pt>
                <c:pt idx="25416" formatCode="General">
                  <c:v>0.371981022998777</c:v>
                </c:pt>
                <c:pt idx="25417" formatCode="General">
                  <c:v>0.373769213584634</c:v>
                </c:pt>
                <c:pt idx="25418" formatCode="General">
                  <c:v>0.37763918915530398</c:v>
                </c:pt>
                <c:pt idx="25419" formatCode="General">
                  <c:v>0.38329386766706097</c:v>
                </c:pt>
                <c:pt idx="25420" formatCode="General">
                  <c:v>0.390214775627993</c:v>
                </c:pt>
                <c:pt idx="25421" formatCode="General">
                  <c:v>0.397674265302003</c:v>
                </c:pt>
                <c:pt idx="25422" formatCode="General">
                  <c:v>0.406251748979292</c:v>
                </c:pt>
                <c:pt idx="25423" formatCode="General">
                  <c:v>0.417181952386176</c:v>
                </c:pt>
                <c:pt idx="25424" formatCode="General">
                  <c:v>0.42953539898301701</c:v>
                </c:pt>
                <c:pt idx="25425" formatCode="General">
                  <c:v>0.44057664933672003</c:v>
                </c:pt>
                <c:pt idx="25426" formatCode="General">
                  <c:v>0.44897930802209202</c:v>
                </c:pt>
                <c:pt idx="25427" formatCode="General">
                  <c:v>0.45553107778839302</c:v>
                </c:pt>
                <c:pt idx="25428" formatCode="General">
                  <c:v>0.46119510610484299</c:v>
                </c:pt>
                <c:pt idx="25429" formatCode="General">
                  <c:v>0.46550422948783599</c:v>
                </c:pt>
                <c:pt idx="25430" formatCode="General">
                  <c:v>0.46696525862940802</c:v>
                </c:pt>
                <c:pt idx="25431" formatCode="General">
                  <c:v>0.46547676451113501</c:v>
                </c:pt>
                <c:pt idx="25432" formatCode="General">
                  <c:v>0.46184221945658599</c:v>
                </c:pt>
                <c:pt idx="25433" formatCode="General">
                  <c:v>0.45647296953285699</c:v>
                </c:pt>
                <c:pt idx="25434" formatCode="General">
                  <c:v>0.44982844976282599</c:v>
                </c:pt>
                <c:pt idx="25435" formatCode="General">
                  <c:v>0.44216980386669602</c:v>
                </c:pt>
                <c:pt idx="25436" formatCode="General">
                  <c:v>0.43378734606055602</c:v>
                </c:pt>
                <c:pt idx="25437" formatCode="General">
                  <c:v>0.42559010842174</c:v>
                </c:pt>
                <c:pt idx="25438" formatCode="General">
                  <c:v>0.41790417468979602</c:v>
                </c:pt>
                <c:pt idx="25439" formatCode="General">
                  <c:v>0.41073100216476599</c:v>
                </c:pt>
                <c:pt idx="25440" formatCode="General">
                  <c:v>0.40460733125954401</c:v>
                </c:pt>
                <c:pt idx="25441" formatCode="General">
                  <c:v>0.39928222284925302</c:v>
                </c:pt>
                <c:pt idx="25442" formatCode="General">
                  <c:v>0.394268759813514</c:v>
                </c:pt>
                <c:pt idx="25443" formatCode="General">
                  <c:v>0.39032709883276401</c:v>
                </c:pt>
                <c:pt idx="25444" formatCode="General">
                  <c:v>0.38858429109876702</c:v>
                </c:pt>
                <c:pt idx="25445" formatCode="General">
                  <c:v>0.38867091759978001</c:v>
                </c:pt>
                <c:pt idx="25446" formatCode="General">
                  <c:v>0.38957350093944099</c:v>
                </c:pt>
                <c:pt idx="25447" formatCode="General">
                  <c:v>0.39060154379392498</c:v>
                </c:pt>
                <c:pt idx="25448" formatCode="General">
                  <c:v>0.39136795689201997</c:v>
                </c:pt>
                <c:pt idx="25449" formatCode="General">
                  <c:v>0.39157540164444399</c:v>
                </c:pt>
                <c:pt idx="25450" formatCode="General">
                  <c:v>0.390967786646364</c:v>
                </c:pt>
                <c:pt idx="25451" formatCode="General">
                  <c:v>0.38965070433793503</c:v>
                </c:pt>
                <c:pt idx="25452" formatCode="General">
                  <c:v>0.38815587677540597</c:v>
                </c:pt>
                <c:pt idx="25453" formatCode="General">
                  <c:v>0.38663424641912297</c:v>
                </c:pt>
                <c:pt idx="25454" formatCode="General">
                  <c:v>0.38498366317430499</c:v>
                </c:pt>
                <c:pt idx="25455" formatCode="General">
                  <c:v>0.38297904745039202</c:v>
                </c:pt>
                <c:pt idx="25456" formatCode="General">
                  <c:v>0.38035461851281799</c:v>
                </c:pt>
                <c:pt idx="25457" formatCode="General">
                  <c:v>0.37713126188176699</c:v>
                </c:pt>
                <c:pt idx="25458" formatCode="General">
                  <c:v>0.37217971966234398</c:v>
                </c:pt>
                <c:pt idx="25459" formatCode="General">
                  <c:v>0.364804900813407</c:v>
                </c:pt>
                <c:pt idx="25460" formatCode="General">
                  <c:v>0.35460315726648101</c:v>
                </c:pt>
                <c:pt idx="25461" formatCode="General">
                  <c:v>0.34155415456405902</c:v>
                </c:pt>
                <c:pt idx="25462" formatCode="General">
                  <c:v>0.32653005819011999</c:v>
                </c:pt>
                <c:pt idx="25463" formatCode="General">
                  <c:v>0.31007056389452098</c:v>
                </c:pt>
                <c:pt idx="25464" formatCode="General">
                  <c:v>0.29402620523095302</c:v>
                </c:pt>
                <c:pt idx="25465" formatCode="General">
                  <c:v>0.27970863712971999</c:v>
                </c:pt>
                <c:pt idx="25466" formatCode="General">
                  <c:v>0.26689896949926101</c:v>
                </c:pt>
                <c:pt idx="25467" formatCode="General">
                  <c:v>0.25517537242562699</c:v>
                </c:pt>
                <c:pt idx="25468" formatCode="General">
                  <c:v>0.24392350681998201</c:v>
                </c:pt>
                <c:pt idx="25469" formatCode="General">
                  <c:v>0.233047039119337</c:v>
                </c:pt>
                <c:pt idx="25470" formatCode="General">
                  <c:v>0.22307338615486</c:v>
                </c:pt>
                <c:pt idx="25471" formatCode="General">
                  <c:v>0.214748029089635</c:v>
                </c:pt>
                <c:pt idx="25472" formatCode="General">
                  <c:v>0.209386222915668</c:v>
                </c:pt>
                <c:pt idx="25473" formatCode="General">
                  <c:v>0.2075397121616</c:v>
                </c:pt>
                <c:pt idx="25474" formatCode="General">
                  <c:v>0.20781631505408801</c:v>
                </c:pt>
                <c:pt idx="25475" formatCode="General">
                  <c:v>0.20888493581765599</c:v>
                </c:pt>
                <c:pt idx="25476" formatCode="General">
                  <c:v>0.210158309311888</c:v>
                </c:pt>
                <c:pt idx="25477" formatCode="General">
                  <c:v>0.210762351820419</c:v>
                </c:pt>
                <c:pt idx="25478" formatCode="General">
                  <c:v>0.210692738425245</c:v>
                </c:pt>
                <c:pt idx="25479" formatCode="General">
                  <c:v>0.21108324325595601</c:v>
                </c:pt>
                <c:pt idx="25480" formatCode="General">
                  <c:v>0.21243668637405599</c:v>
                </c:pt>
                <c:pt idx="25481" formatCode="General">
                  <c:v>0.214343187686062</c:v>
                </c:pt>
                <c:pt idx="25482" formatCode="General">
                  <c:v>0.21591153611511599</c:v>
                </c:pt>
                <c:pt idx="25483" formatCode="General">
                  <c:v>0.21748672663497901</c:v>
                </c:pt>
                <c:pt idx="25484" formatCode="General">
                  <c:v>0.219803148124704</c:v>
                </c:pt>
                <c:pt idx="25485" formatCode="General">
                  <c:v>0.222528463321572</c:v>
                </c:pt>
                <c:pt idx="25486" formatCode="General">
                  <c:v>0.22569245192551901</c:v>
                </c:pt>
                <c:pt idx="25487" formatCode="General">
                  <c:v>0.22798124279121801</c:v>
                </c:pt>
                <c:pt idx="25488" formatCode="General">
                  <c:v>0.22691960176613901</c:v>
                </c:pt>
                <c:pt idx="25489" formatCode="General">
                  <c:v>0.22188042439924899</c:v>
                </c:pt>
                <c:pt idx="25490" formatCode="General">
                  <c:v>0.21308131862209001</c:v>
                </c:pt>
                <c:pt idx="25491" formatCode="General">
                  <c:v>0.20058505143167299</c:v>
                </c:pt>
                <c:pt idx="25492" formatCode="General">
                  <c:v>0.185334146276767</c:v>
                </c:pt>
                <c:pt idx="25493" formatCode="General">
                  <c:v>0.168719701179185</c:v>
                </c:pt>
                <c:pt idx="25494" formatCode="General">
                  <c:v>0.151842094281469</c:v>
                </c:pt>
                <c:pt idx="25495" formatCode="General">
                  <c:v>0.13544297957993601</c:v>
                </c:pt>
                <c:pt idx="25496" formatCode="General">
                  <c:v>0.119350417533629</c:v>
                </c:pt>
                <c:pt idx="25497" formatCode="General">
                  <c:v>0.103819023507398</c:v>
                </c:pt>
                <c:pt idx="25498" formatCode="General">
                  <c:v>8.9317351644546905E-2</c:v>
                </c:pt>
                <c:pt idx="25499" formatCode="General">
                  <c:v>7.6112562318856894E-2</c:v>
                </c:pt>
                <c:pt idx="25500" formatCode="General">
                  <c:v>6.4913997623961495E-2</c:v>
                </c:pt>
                <c:pt idx="25501" formatCode="General">
                  <c:v>5.5842064337535302E-2</c:v>
                </c:pt>
                <c:pt idx="25502" formatCode="General">
                  <c:v>4.87034550559566E-2</c:v>
                </c:pt>
                <c:pt idx="25503" formatCode="General">
                  <c:v>4.3147507929462599E-2</c:v>
                </c:pt>
                <c:pt idx="25504" formatCode="General">
                  <c:v>3.8753798121267002E-2</c:v>
                </c:pt>
                <c:pt idx="25505" formatCode="General">
                  <c:v>3.5162524148506402E-2</c:v>
                </c:pt>
                <c:pt idx="25506" formatCode="General">
                  <c:v>3.1483664774806401E-2</c:v>
                </c:pt>
                <c:pt idx="25507" formatCode="General">
                  <c:v>2.7070551405358301E-2</c:v>
                </c:pt>
                <c:pt idx="25508" formatCode="General">
                  <c:v>2.1786685711188199E-2</c:v>
                </c:pt>
                <c:pt idx="25509" formatCode="General">
                  <c:v>1.50635237636405E-2</c:v>
                </c:pt>
                <c:pt idx="25510" formatCode="General">
                  <c:v>6.5541249945339098E-3</c:v>
                </c:pt>
                <c:pt idx="25511" formatCode="General">
                  <c:v>-3.80605767829188E-3</c:v>
                </c:pt>
                <c:pt idx="25512" formatCode="General">
                  <c:v>-1.5828179562701099E-2</c:v>
                </c:pt>
                <c:pt idx="25513" formatCode="General">
                  <c:v>-2.8048295156677099E-2</c:v>
                </c:pt>
                <c:pt idx="25514" formatCode="General">
                  <c:v>-4.0049794053557297E-2</c:v>
                </c:pt>
                <c:pt idx="25515" formatCode="General">
                  <c:v>-5.17143359902053E-2</c:v>
                </c:pt>
                <c:pt idx="25516" formatCode="General">
                  <c:v>-6.1460669753543702E-2</c:v>
                </c:pt>
                <c:pt idx="25517" formatCode="General">
                  <c:v>-6.8794717375584902E-2</c:v>
                </c:pt>
                <c:pt idx="25518" formatCode="General">
                  <c:v>-7.4577820083162494E-2</c:v>
                </c:pt>
                <c:pt idx="25519" formatCode="General">
                  <c:v>-7.9668662620852093E-2</c:v>
                </c:pt>
                <c:pt idx="25520" formatCode="General">
                  <c:v>-8.4802952382448796E-2</c:v>
                </c:pt>
                <c:pt idx="25521" formatCode="General">
                  <c:v>-8.9984325360733697E-2</c:v>
                </c:pt>
                <c:pt idx="25522" formatCode="General">
                  <c:v>-9.5219570711515197E-2</c:v>
                </c:pt>
                <c:pt idx="25523" formatCode="General">
                  <c:v>-0.100882098248707</c:v>
                </c:pt>
                <c:pt idx="25524" formatCode="General">
                  <c:v>-0.107224203690825</c:v>
                </c:pt>
                <c:pt idx="25525" formatCode="General">
                  <c:v>-0.113764430320902</c:v>
                </c:pt>
                <c:pt idx="25526" formatCode="General">
                  <c:v>-0.11992000278058899</c:v>
                </c:pt>
                <c:pt idx="25527" formatCode="General">
                  <c:v>-0.12726185375028201</c:v>
                </c:pt>
                <c:pt idx="25528" formatCode="General">
                  <c:v>-0.13724737168201401</c:v>
                </c:pt>
                <c:pt idx="25529" formatCode="General">
                  <c:v>-0.148507340847254</c:v>
                </c:pt>
                <c:pt idx="25530" formatCode="General">
                  <c:v>-0.15954782393283301</c:v>
                </c:pt>
                <c:pt idx="25531" formatCode="General">
                  <c:v>-0.17061079942277299</c:v>
                </c:pt>
                <c:pt idx="25532" formatCode="General">
                  <c:v>-0.181778293614097</c:v>
                </c:pt>
                <c:pt idx="25533" formatCode="General">
                  <c:v>-0.19281020518554001</c:v>
                </c:pt>
                <c:pt idx="25534" formatCode="General">
                  <c:v>-0.20374232487653601</c:v>
                </c:pt>
                <c:pt idx="25535" formatCode="General">
                  <c:v>-0.214155346988678</c:v>
                </c:pt>
                <c:pt idx="25536" formatCode="General">
                  <c:v>-0.223327623699699</c:v>
                </c:pt>
                <c:pt idx="25537" formatCode="General">
                  <c:v>-0.230940993655257</c:v>
                </c:pt>
                <c:pt idx="25538" formatCode="General">
                  <c:v>-0.237037305837833</c:v>
                </c:pt>
                <c:pt idx="25539" formatCode="General">
                  <c:v>-0.24171930983003001</c:v>
                </c:pt>
                <c:pt idx="25540" formatCode="General">
                  <c:v>-0.24463371678358101</c:v>
                </c:pt>
                <c:pt idx="25541" formatCode="General">
                  <c:v>-0.245561657537338</c:v>
                </c:pt>
                <c:pt idx="25542" formatCode="General">
                  <c:v>-0.24396820559912599</c:v>
                </c:pt>
                <c:pt idx="25543" formatCode="General">
                  <c:v>-0.239209129982147</c:v>
                </c:pt>
                <c:pt idx="25544" formatCode="General">
                  <c:v>-0.23152754070401799</c:v>
                </c:pt>
                <c:pt idx="25545" formatCode="General">
                  <c:v>-0.222049745309403</c:v>
                </c:pt>
                <c:pt idx="25546" formatCode="General">
                  <c:v>-0.21257283731103699</c:v>
                </c:pt>
                <c:pt idx="25547" formatCode="General">
                  <c:v>-0.203640176382064</c:v>
                </c:pt>
                <c:pt idx="25548" formatCode="General">
                  <c:v>-0.195307505731666</c:v>
                </c:pt>
                <c:pt idx="25549" formatCode="General">
                  <c:v>-0.188638223456881</c:v>
                </c:pt>
                <c:pt idx="25550" formatCode="General">
                  <c:v>-0.18434653090981001</c:v>
                </c:pt>
                <c:pt idx="25551" formatCode="General">
                  <c:v>-0.18237846428499099</c:v>
                </c:pt>
                <c:pt idx="25552" formatCode="General">
                  <c:v>-0.18238498256357</c:v>
                </c:pt>
                <c:pt idx="25553" formatCode="General">
                  <c:v>-0.184168436963079</c:v>
                </c:pt>
                <c:pt idx="25554" formatCode="General">
                  <c:v>-0.18834064362301101</c:v>
                </c:pt>
                <c:pt idx="25555" formatCode="General">
                  <c:v>-0.19475182264499899</c:v>
                </c:pt>
                <c:pt idx="25556" formatCode="General">
                  <c:v>-0.20259369245190501</c:v>
                </c:pt>
                <c:pt idx="25557" formatCode="General">
                  <c:v>-0.212122751146993</c:v>
                </c:pt>
                <c:pt idx="25558" formatCode="General">
                  <c:v>-0.224385927217402</c:v>
                </c:pt>
                <c:pt idx="25559" formatCode="General">
                  <c:v>-0.23881697313390099</c:v>
                </c:pt>
                <c:pt idx="25560" formatCode="General">
                  <c:v>-0.25359503440691</c:v>
                </c:pt>
                <c:pt idx="25561" formatCode="General">
                  <c:v>-0.267964640415158</c:v>
                </c:pt>
                <c:pt idx="25562" formatCode="General">
                  <c:v>-0.28157783803179098</c:v>
                </c:pt>
                <c:pt idx="25563" formatCode="General">
                  <c:v>-0.29375778191220098</c:v>
                </c:pt>
                <c:pt idx="25564" formatCode="General">
                  <c:v>-0.30477895574979702</c:v>
                </c:pt>
                <c:pt idx="25565" formatCode="General">
                  <c:v>-0.31571500936616098</c:v>
                </c:pt>
                <c:pt idx="25566" formatCode="General">
                  <c:v>-0.32679362833285203</c:v>
                </c:pt>
                <c:pt idx="25567" formatCode="General">
                  <c:v>-0.33759982742443601</c:v>
                </c:pt>
                <c:pt idx="25568" formatCode="General">
                  <c:v>-0.348325712587777</c:v>
                </c:pt>
                <c:pt idx="25569" formatCode="General">
                  <c:v>-0.35909448675574801</c:v>
                </c:pt>
                <c:pt idx="25570" formatCode="General">
                  <c:v>-0.36959119742261898</c:v>
                </c:pt>
                <c:pt idx="25571" formatCode="General">
                  <c:v>-0.37904897593710601</c:v>
                </c:pt>
                <c:pt idx="25572" formatCode="General">
                  <c:v>-0.38614900212505598</c:v>
                </c:pt>
                <c:pt idx="25573" formatCode="General">
                  <c:v>-0.39079067152986602</c:v>
                </c:pt>
                <c:pt idx="25574" formatCode="General">
                  <c:v>-0.39311230779650902</c:v>
                </c:pt>
                <c:pt idx="25575" formatCode="General">
                  <c:v>-0.39337689647810797</c:v>
                </c:pt>
                <c:pt idx="25576" formatCode="General">
                  <c:v>-0.39216873909781602</c:v>
                </c:pt>
                <c:pt idx="25577" formatCode="General">
                  <c:v>-0.38970027031698201</c:v>
                </c:pt>
                <c:pt idx="25578" formatCode="General">
                  <c:v>-0.38666766838635402</c:v>
                </c:pt>
                <c:pt idx="25579" formatCode="General">
                  <c:v>-0.38352565152378998</c:v>
                </c:pt>
                <c:pt idx="25580" formatCode="General">
                  <c:v>-0.38017664508531901</c:v>
                </c:pt>
                <c:pt idx="25581" formatCode="General">
                  <c:v>-0.37709315996097098</c:v>
                </c:pt>
                <c:pt idx="25582" formatCode="General">
                  <c:v>-0.375337859135838</c:v>
                </c:pt>
                <c:pt idx="25583" formatCode="General">
                  <c:v>-0.37572136197841999</c:v>
                </c:pt>
                <c:pt idx="25584" formatCode="General">
                  <c:v>-0.37819069120448501</c:v>
                </c:pt>
                <c:pt idx="25585" formatCode="General">
                  <c:v>-0.38166065226449303</c:v>
                </c:pt>
                <c:pt idx="25586" formatCode="General">
                  <c:v>-0.38438374094021699</c:v>
                </c:pt>
                <c:pt idx="25587" formatCode="General">
                  <c:v>-0.38510887406391098</c:v>
                </c:pt>
                <c:pt idx="25588" formatCode="General">
                  <c:v>-0.38413943579284299</c:v>
                </c:pt>
                <c:pt idx="25589" formatCode="General">
                  <c:v>-0.381826686583423</c:v>
                </c:pt>
                <c:pt idx="25590" formatCode="General">
                  <c:v>-0.37885068842914099</c:v>
                </c:pt>
                <c:pt idx="25591" formatCode="General">
                  <c:v>-0.37647310031876102</c:v>
                </c:pt>
                <c:pt idx="25592" formatCode="General">
                  <c:v>-0.37549663652075599</c:v>
                </c:pt>
                <c:pt idx="25593" formatCode="General">
                  <c:v>-0.37648755700347197</c:v>
                </c:pt>
                <c:pt idx="25594" formatCode="General">
                  <c:v>-0.379838003750675</c:v>
                </c:pt>
                <c:pt idx="25595" formatCode="General">
                  <c:v>-0.38559506051752501</c:v>
                </c:pt>
                <c:pt idx="25596" formatCode="General">
                  <c:v>-0.39309018900374199</c:v>
                </c:pt>
                <c:pt idx="25597" formatCode="General">
                  <c:v>-0.401938492018108</c:v>
                </c:pt>
                <c:pt idx="25598" formatCode="General">
                  <c:v>-0.41332870759096102</c:v>
                </c:pt>
                <c:pt idx="25599" formatCode="General">
                  <c:v>-0.42840028140729702</c:v>
                </c:pt>
                <c:pt idx="25600" formatCode="General">
                  <c:v>-0.44584308330629402</c:v>
                </c:pt>
                <c:pt idx="25601" formatCode="General">
                  <c:v>-0.46376709670295102</c:v>
                </c:pt>
                <c:pt idx="25602" formatCode="General">
                  <c:v>-0.48090770939603</c:v>
                </c:pt>
                <c:pt idx="25603" formatCode="General">
                  <c:v>-0.49634956650895401</c:v>
                </c:pt>
                <c:pt idx="25604" formatCode="General">
                  <c:v>-0.50962637465398197</c:v>
                </c:pt>
                <c:pt idx="25605" formatCode="General">
                  <c:v>-0.51927153169487705</c:v>
                </c:pt>
                <c:pt idx="25606" formatCode="General">
                  <c:v>-0.52408103422581398</c:v>
                </c:pt>
                <c:pt idx="25607" formatCode="General">
                  <c:v>-0.52399620894587595</c:v>
                </c:pt>
                <c:pt idx="25608" formatCode="General">
                  <c:v>-0.51930610197443094</c:v>
                </c:pt>
                <c:pt idx="25609" formatCode="General">
                  <c:v>-0.511112383547772</c:v>
                </c:pt>
                <c:pt idx="25610" formatCode="General">
                  <c:v>-0.50078322958574595</c:v>
                </c:pt>
                <c:pt idx="25611" formatCode="General">
                  <c:v>-0.489134483327477</c:v>
                </c:pt>
                <c:pt idx="25612" formatCode="General">
                  <c:v>-0.47581951805881301</c:v>
                </c:pt>
                <c:pt idx="25613" formatCode="General">
                  <c:v>-0.45981051163988501</c:v>
                </c:pt>
                <c:pt idx="25614" formatCode="General">
                  <c:v>-0.44166500416195398</c:v>
                </c:pt>
                <c:pt idx="25615" formatCode="General">
                  <c:v>-0.42253560355788899</c:v>
                </c:pt>
                <c:pt idx="25616" formatCode="General">
                  <c:v>-0.40255338204434099</c:v>
                </c:pt>
                <c:pt idx="25617" formatCode="General">
                  <c:v>-0.38188257568040002</c:v>
                </c:pt>
                <c:pt idx="25618" formatCode="General">
                  <c:v>-0.36126038559398899</c:v>
                </c:pt>
                <c:pt idx="25619" formatCode="General">
                  <c:v>-0.341421760124202</c:v>
                </c:pt>
                <c:pt idx="25620" formatCode="General">
                  <c:v>-0.32259531139601999</c:v>
                </c:pt>
                <c:pt idx="25621" formatCode="General">
                  <c:v>-0.30537572725773798</c:v>
                </c:pt>
                <c:pt idx="25622" formatCode="General">
                  <c:v>-0.28976485576657102</c:v>
                </c:pt>
                <c:pt idx="25623" formatCode="General">
                  <c:v>-0.27553958557827901</c:v>
                </c:pt>
                <c:pt idx="25624" formatCode="General">
                  <c:v>-0.26275091792166899</c:v>
                </c:pt>
                <c:pt idx="25625" formatCode="General">
                  <c:v>-0.25187733969285597</c:v>
                </c:pt>
                <c:pt idx="25626" formatCode="General">
                  <c:v>-0.243239860747441</c:v>
                </c:pt>
                <c:pt idx="25627" formatCode="General">
                  <c:v>-0.236771887809655</c:v>
                </c:pt>
                <c:pt idx="25628" formatCode="General">
                  <c:v>-0.231918014644133</c:v>
                </c:pt>
                <c:pt idx="25629" formatCode="General">
                  <c:v>-0.22750644225139999</c:v>
                </c:pt>
                <c:pt idx="25630" formatCode="General">
                  <c:v>-0.223860100642746</c:v>
                </c:pt>
                <c:pt idx="25631" formatCode="General">
                  <c:v>-0.22141526531717201</c:v>
                </c:pt>
                <c:pt idx="25632" formatCode="General">
                  <c:v>-0.219717211646344</c:v>
                </c:pt>
                <c:pt idx="25633" formatCode="General">
                  <c:v>-0.21853701992994201</c:v>
                </c:pt>
                <c:pt idx="25634" formatCode="General">
                  <c:v>-0.217458791619772</c:v>
                </c:pt>
                <c:pt idx="25635" formatCode="General">
                  <c:v>-0.21696493413311199</c:v>
                </c:pt>
                <c:pt idx="25636" formatCode="General">
                  <c:v>-0.21787075727671601</c:v>
                </c:pt>
                <c:pt idx="25637" formatCode="General">
                  <c:v>-0.21935319781431101</c:v>
                </c:pt>
                <c:pt idx="25638" formatCode="General">
                  <c:v>-0.22033136716663501</c:v>
                </c:pt>
                <c:pt idx="25639" formatCode="General">
                  <c:v>-0.22094939137200401</c:v>
                </c:pt>
                <c:pt idx="25640" formatCode="General">
                  <c:v>-0.22201577849642601</c:v>
                </c:pt>
                <c:pt idx="25641" formatCode="General">
                  <c:v>-0.222967618364044</c:v>
                </c:pt>
                <c:pt idx="25642" formatCode="General">
                  <c:v>-0.22219640193547899</c:v>
                </c:pt>
                <c:pt idx="25643" formatCode="General">
                  <c:v>-0.219250149917186</c:v>
                </c:pt>
                <c:pt idx="25644" formatCode="General">
                  <c:v>-0.21450755799117199</c:v>
                </c:pt>
                <c:pt idx="25645" formatCode="General">
                  <c:v>-0.20797606718577799</c:v>
                </c:pt>
                <c:pt idx="25646" formatCode="General">
                  <c:v>-0.19971936165735599</c:v>
                </c:pt>
                <c:pt idx="25647" formatCode="General">
                  <c:v>-0.19056963490259299</c:v>
                </c:pt>
                <c:pt idx="25648" formatCode="General">
                  <c:v>-0.18214248080457601</c:v>
                </c:pt>
                <c:pt idx="25649" formatCode="General">
                  <c:v>-0.175727453492214</c:v>
                </c:pt>
                <c:pt idx="25650" formatCode="General">
                  <c:v>-0.17164037294127599</c:v>
                </c:pt>
                <c:pt idx="25651" formatCode="General">
                  <c:v>-0.16954567754822999</c:v>
                </c:pt>
                <c:pt idx="25652" formatCode="General">
                  <c:v>-0.16940836953063701</c:v>
                </c:pt>
                <c:pt idx="25653" formatCode="General">
                  <c:v>-0.17202484107948199</c:v>
                </c:pt>
                <c:pt idx="25654" formatCode="General">
                  <c:v>-0.17662091032472299</c:v>
                </c:pt>
                <c:pt idx="25655" formatCode="General">
                  <c:v>-0.181461952533893</c:v>
                </c:pt>
                <c:pt idx="25656" formatCode="General">
                  <c:v>-0.185052436400023</c:v>
                </c:pt>
                <c:pt idx="25657" formatCode="General">
                  <c:v>-0.18589262421281699</c:v>
                </c:pt>
                <c:pt idx="25658" formatCode="General">
                  <c:v>-0.18370931600203899</c:v>
                </c:pt>
                <c:pt idx="25659" formatCode="General">
                  <c:v>-0.17897832846850201</c:v>
                </c:pt>
                <c:pt idx="25660" formatCode="General">
                  <c:v>-0.17205200391548001</c:v>
                </c:pt>
                <c:pt idx="25661" formatCode="General">
                  <c:v>-0.163226234569226</c:v>
                </c:pt>
                <c:pt idx="25662" formatCode="General">
                  <c:v>-0.15285762443659201</c:v>
                </c:pt>
                <c:pt idx="25663" formatCode="General">
                  <c:v>-0.14146871697748201</c:v>
                </c:pt>
                <c:pt idx="25664" formatCode="General">
                  <c:v>-0.130023849239739</c:v>
                </c:pt>
                <c:pt idx="25665" formatCode="General">
                  <c:v>-0.119176581110796</c:v>
                </c:pt>
                <c:pt idx="25666" formatCode="General">
                  <c:v>-0.109143712890154</c:v>
                </c:pt>
                <c:pt idx="25667" formatCode="General">
                  <c:v>-9.9809137367069201E-2</c:v>
                </c:pt>
                <c:pt idx="25668" formatCode="General">
                  <c:v>-9.0721384152841505E-2</c:v>
                </c:pt>
                <c:pt idx="25669" formatCode="General">
                  <c:v>-8.1152635654048802E-2</c:v>
                </c:pt>
                <c:pt idx="25670" formatCode="General">
                  <c:v>-7.02490619243194E-2</c:v>
                </c:pt>
                <c:pt idx="25671" formatCode="General">
                  <c:v>-5.8365294758201201E-2</c:v>
                </c:pt>
                <c:pt idx="25672" formatCode="General">
                  <c:v>-4.6763177098091399E-2</c:v>
                </c:pt>
                <c:pt idx="25673" formatCode="General">
                  <c:v>-3.5765998976973197E-2</c:v>
                </c:pt>
                <c:pt idx="25674" formatCode="General">
                  <c:v>-2.54023427105553E-2</c:v>
                </c:pt>
                <c:pt idx="25675" formatCode="General">
                  <c:v>-1.6047283129362901E-2</c:v>
                </c:pt>
                <c:pt idx="25676" formatCode="General">
                  <c:v>-7.3074029593627699E-3</c:v>
                </c:pt>
                <c:pt idx="25677" formatCode="General">
                  <c:v>1.56829155845328E-3</c:v>
                </c:pt>
                <c:pt idx="25678" formatCode="General">
                  <c:v>1.06087240895773E-2</c:v>
                </c:pt>
                <c:pt idx="25679" formatCode="General">
                  <c:v>1.9702752639069E-2</c:v>
                </c:pt>
                <c:pt idx="25680" formatCode="General">
                  <c:v>2.8812224756338801E-2</c:v>
                </c:pt>
                <c:pt idx="25681" formatCode="General">
                  <c:v>3.83161458848E-2</c:v>
                </c:pt>
                <c:pt idx="25682" formatCode="General">
                  <c:v>4.8532123761552103E-2</c:v>
                </c:pt>
                <c:pt idx="25683" formatCode="General">
                  <c:v>5.8709461832739201E-2</c:v>
                </c:pt>
                <c:pt idx="25684" formatCode="General">
                  <c:v>6.8180291873648394E-2</c:v>
                </c:pt>
                <c:pt idx="25685" formatCode="General">
                  <c:v>7.7641626954456602E-2</c:v>
                </c:pt>
                <c:pt idx="25686" formatCode="General">
                  <c:v>8.7304174046151595E-2</c:v>
                </c:pt>
                <c:pt idx="25687" formatCode="General">
                  <c:v>9.6400604271795698E-2</c:v>
                </c:pt>
                <c:pt idx="25688" formatCode="General">
                  <c:v>0.104079988134722</c:v>
                </c:pt>
                <c:pt idx="25689" formatCode="General">
                  <c:v>0.109592470541355</c:v>
                </c:pt>
                <c:pt idx="25690" formatCode="General">
                  <c:v>0.113087723175575</c:v>
                </c:pt>
                <c:pt idx="25691" formatCode="General">
                  <c:v>0.11524128226305499</c:v>
                </c:pt>
                <c:pt idx="25692" formatCode="General">
                  <c:v>0.116769903925623</c:v>
                </c:pt>
                <c:pt idx="25693" formatCode="General">
                  <c:v>0.11779882786278</c:v>
                </c:pt>
                <c:pt idx="25694" formatCode="General">
                  <c:v>0.118505859026745</c:v>
                </c:pt>
                <c:pt idx="25695" formatCode="General">
                  <c:v>0.119357531849139</c:v>
                </c:pt>
                <c:pt idx="25696" formatCode="General">
                  <c:v>0.11984284188107</c:v>
                </c:pt>
                <c:pt idx="25697" formatCode="General">
                  <c:v>0.118181968399593</c:v>
                </c:pt>
                <c:pt idx="25698" formatCode="General">
                  <c:v>0.114969677438756</c:v>
                </c:pt>
                <c:pt idx="25699" formatCode="General">
                  <c:v>0.11236139816870901</c:v>
                </c:pt>
                <c:pt idx="25700" formatCode="General">
                  <c:v>0.110947880971213</c:v>
                </c:pt>
                <c:pt idx="25701" formatCode="General">
                  <c:v>0.11051211959650201</c:v>
                </c:pt>
                <c:pt idx="25702" formatCode="General">
                  <c:v>0.110066599103192</c:v>
                </c:pt>
                <c:pt idx="25703" formatCode="General">
                  <c:v>0.10950348402228301</c:v>
                </c:pt>
                <c:pt idx="25704" formatCode="General">
                  <c:v>0.11011539316182301</c:v>
                </c:pt>
                <c:pt idx="25705" formatCode="General">
                  <c:v>0.112493752321387</c:v>
                </c:pt>
                <c:pt idx="25706" formatCode="General">
                  <c:v>0.11629469185189199</c:v>
                </c:pt>
                <c:pt idx="25707" formatCode="General">
                  <c:v>0.12097223047654999</c:v>
                </c:pt>
                <c:pt idx="25708" formatCode="General">
                  <c:v>0.12642030587616701</c:v>
                </c:pt>
                <c:pt idx="25709" formatCode="General">
                  <c:v>0.133531842117036</c:v>
                </c:pt>
                <c:pt idx="25710" formatCode="General">
                  <c:v>0.143441772162266</c:v>
                </c:pt>
                <c:pt idx="25711" formatCode="General">
                  <c:v>0.156198983238724</c:v>
                </c:pt>
                <c:pt idx="25712" formatCode="General">
                  <c:v>0.17127112912324999</c:v>
                </c:pt>
                <c:pt idx="25713" formatCode="General">
                  <c:v>0.18732586685760599</c:v>
                </c:pt>
                <c:pt idx="25714" formatCode="General">
                  <c:v>0.20254304059591399</c:v>
                </c:pt>
                <c:pt idx="25715" formatCode="General">
                  <c:v>0.21676004343733801</c:v>
                </c:pt>
                <c:pt idx="25716" formatCode="General">
                  <c:v>0.23086375629731301</c:v>
                </c:pt>
                <c:pt idx="25717" formatCode="General">
                  <c:v>0.24509469250556501</c:v>
                </c:pt>
                <c:pt idx="25718" formatCode="General">
                  <c:v>0.25885380659323298</c:v>
                </c:pt>
                <c:pt idx="25719" formatCode="General">
                  <c:v>0.27205034406574702</c:v>
                </c:pt>
                <c:pt idx="25720" formatCode="General">
                  <c:v>0.28532110574355202</c:v>
                </c:pt>
                <c:pt idx="25721" formatCode="General">
                  <c:v>0.298637502309412</c:v>
                </c:pt>
                <c:pt idx="25722" formatCode="General">
                  <c:v>0.31106512275321002</c:v>
                </c:pt>
                <c:pt idx="25723" formatCode="General">
                  <c:v>0.32129058116846199</c:v>
                </c:pt>
                <c:pt idx="25724" formatCode="General">
                  <c:v>0.32966194574079699</c:v>
                </c:pt>
                <c:pt idx="25725" formatCode="General">
                  <c:v>0.33728772274073099</c:v>
                </c:pt>
                <c:pt idx="25726" formatCode="General">
                  <c:v>0.34420339042411602</c:v>
                </c:pt>
                <c:pt idx="25727" formatCode="General">
                  <c:v>0.35069218129760299</c:v>
                </c:pt>
                <c:pt idx="25728" formatCode="General">
                  <c:v>0.35688726759801898</c:v>
                </c:pt>
                <c:pt idx="25729" formatCode="General">
                  <c:v>0.36241208781932699</c:v>
                </c:pt>
                <c:pt idx="25730" formatCode="General">
                  <c:v>0.36668992309523002</c:v>
                </c:pt>
                <c:pt idx="25731" formatCode="General">
                  <c:v>0.36946167871741997</c:v>
                </c:pt>
                <c:pt idx="25732" formatCode="General">
                  <c:v>0.37053323922508802</c:v>
                </c:pt>
                <c:pt idx="25733" formatCode="General">
                  <c:v>0.36983258843959399</c:v>
                </c:pt>
                <c:pt idx="25734" formatCode="General">
                  <c:v>0.36834081211418201</c:v>
                </c:pt>
                <c:pt idx="25735" formatCode="General">
                  <c:v>0.36629861792486501</c:v>
                </c:pt>
                <c:pt idx="25736" formatCode="General">
                  <c:v>0.36294975879647701</c:v>
                </c:pt>
                <c:pt idx="25737" formatCode="General">
                  <c:v>0.35795224269856302</c:v>
                </c:pt>
                <c:pt idx="25738" formatCode="General">
                  <c:v>0.35183981443308798</c:v>
                </c:pt>
                <c:pt idx="25739" formatCode="General">
                  <c:v>0.34433213855278499</c:v>
                </c:pt>
                <c:pt idx="25740" formatCode="General">
                  <c:v>0.33583672651533503</c:v>
                </c:pt>
                <c:pt idx="25741" formatCode="General">
                  <c:v>0.328269258229406</c:v>
                </c:pt>
                <c:pt idx="25742" formatCode="General">
                  <c:v>0.32269126347378402</c:v>
                </c:pt>
                <c:pt idx="25743" formatCode="General">
                  <c:v>0.319002262964037</c:v>
                </c:pt>
                <c:pt idx="25744" formatCode="General">
                  <c:v>0.31657163783547898</c:v>
                </c:pt>
                <c:pt idx="25745" formatCode="General">
                  <c:v>0.31521416444106998</c:v>
                </c:pt>
                <c:pt idx="25746" formatCode="General">
                  <c:v>0.314488874995075</c:v>
                </c:pt>
                <c:pt idx="25747" formatCode="General">
                  <c:v>0.31403808070484401</c:v>
                </c:pt>
                <c:pt idx="25748" formatCode="General">
                  <c:v>0.31280829537578902</c:v>
                </c:pt>
                <c:pt idx="25749" formatCode="General">
                  <c:v>0.30982365940107498</c:v>
                </c:pt>
                <c:pt idx="25750" formatCode="General">
                  <c:v>0.305604711750115</c:v>
                </c:pt>
                <c:pt idx="25751" formatCode="General">
                  <c:v>0.300632243803651</c:v>
                </c:pt>
                <c:pt idx="25752" formatCode="General">
                  <c:v>0.29520161766279801</c:v>
                </c:pt>
                <c:pt idx="25753" formatCode="General">
                  <c:v>0.29017254988723601</c:v>
                </c:pt>
                <c:pt idx="25754" formatCode="General">
                  <c:v>0.28664532503622198</c:v>
                </c:pt>
                <c:pt idx="25755" formatCode="General">
                  <c:v>0.28518687682548299</c:v>
                </c:pt>
                <c:pt idx="25756" formatCode="General">
                  <c:v>0.28566676347457098</c:v>
                </c:pt>
                <c:pt idx="25757" formatCode="General">
                  <c:v>0.28781285649201399</c:v>
                </c:pt>
                <c:pt idx="25758" formatCode="General">
                  <c:v>0.29234083938112199</c:v>
                </c:pt>
                <c:pt idx="25759" formatCode="General">
                  <c:v>0.299880377689278</c:v>
                </c:pt>
                <c:pt idx="25760" formatCode="General">
                  <c:v>0.30970866292263</c:v>
                </c:pt>
                <c:pt idx="25761" formatCode="General">
                  <c:v>0.320093833161606</c:v>
                </c:pt>
                <c:pt idx="25762" formatCode="General">
                  <c:v>0.32929647364540299</c:v>
                </c:pt>
                <c:pt idx="25763" formatCode="General">
                  <c:v>0.33697143324558998</c:v>
                </c:pt>
                <c:pt idx="25764" formatCode="General">
                  <c:v>0.34390095256974101</c:v>
                </c:pt>
                <c:pt idx="25765" formatCode="General">
                  <c:v>0.35012600122909998</c:v>
                </c:pt>
                <c:pt idx="25766" formatCode="General">
                  <c:v>0.35524307427864898</c:v>
                </c:pt>
                <c:pt idx="25767" formatCode="General">
                  <c:v>0.35941152663271703</c:v>
                </c:pt>
                <c:pt idx="25768" formatCode="General">
                  <c:v>0.36301622706717601</c:v>
                </c:pt>
                <c:pt idx="25769" formatCode="General">
                  <c:v>0.36533336638984998</c:v>
                </c:pt>
                <c:pt idx="25770" formatCode="General">
                  <c:v>0.36488497302738798</c:v>
                </c:pt>
                <c:pt idx="25771" formatCode="General">
                  <c:v>0.361904264696643</c:v>
                </c:pt>
                <c:pt idx="25772" formatCode="General">
                  <c:v>0.35764652165284799</c:v>
                </c:pt>
                <c:pt idx="25773" formatCode="General">
                  <c:v>0.35263168600998501</c:v>
                </c:pt>
                <c:pt idx="25774" formatCode="General">
                  <c:v>0.347341015416891</c:v>
                </c:pt>
                <c:pt idx="25775" formatCode="General">
                  <c:v>0.34255851358394002</c:v>
                </c:pt>
                <c:pt idx="25776" formatCode="General">
                  <c:v>0.33812023018905102</c:v>
                </c:pt>
                <c:pt idx="25777" formatCode="General">
                  <c:v>0.333237204518674</c:v>
                </c:pt>
                <c:pt idx="25778" formatCode="General">
                  <c:v>0.327953716464012</c:v>
                </c:pt>
                <c:pt idx="25779" formatCode="General">
                  <c:v>0.32299299949886401</c:v>
                </c:pt>
                <c:pt idx="25780" formatCode="General">
                  <c:v>0.31919971609876502</c:v>
                </c:pt>
                <c:pt idx="25781" formatCode="General">
                  <c:v>0.31638389117017901</c:v>
                </c:pt>
                <c:pt idx="25782" formatCode="General">
                  <c:v>0.31406854837176801</c:v>
                </c:pt>
                <c:pt idx="25783" formatCode="General">
                  <c:v>0.31277409890157698</c:v>
                </c:pt>
                <c:pt idx="25784" formatCode="General">
                  <c:v>0.31375527995031299</c:v>
                </c:pt>
                <c:pt idx="25785" formatCode="General">
                  <c:v>0.31749196271448399</c:v>
                </c:pt>
                <c:pt idx="25786" formatCode="General">
                  <c:v>0.32243224695712702</c:v>
                </c:pt>
                <c:pt idx="25787" formatCode="General">
                  <c:v>0.32706124732374098</c:v>
                </c:pt>
                <c:pt idx="25788" formatCode="General">
                  <c:v>0.331039895757195</c:v>
                </c:pt>
                <c:pt idx="25789" formatCode="General">
                  <c:v>0.33390592959223497</c:v>
                </c:pt>
                <c:pt idx="25790" formatCode="General">
                  <c:v>0.334757343367038</c:v>
                </c:pt>
                <c:pt idx="25791" formatCode="General">
                  <c:v>0.33412535034413698</c:v>
                </c:pt>
                <c:pt idx="25792" formatCode="General">
                  <c:v>0.33288033957424701</c:v>
                </c:pt>
                <c:pt idx="25793" formatCode="General">
                  <c:v>0.33085312897240499</c:v>
                </c:pt>
                <c:pt idx="25794" formatCode="General">
                  <c:v>0.32773231674957998</c:v>
                </c:pt>
                <c:pt idx="25795" formatCode="General">
                  <c:v>0.32264894556176599</c:v>
                </c:pt>
                <c:pt idx="25796" formatCode="General">
                  <c:v>0.31500536954830699</c:v>
                </c:pt>
                <c:pt idx="25797" formatCode="General">
                  <c:v>0.30539057712005901</c:v>
                </c:pt>
                <c:pt idx="25798" formatCode="General">
                  <c:v>0.29595221812499201</c:v>
                </c:pt>
                <c:pt idx="25799" formatCode="General">
                  <c:v>0.28804451857817698</c:v>
                </c:pt>
                <c:pt idx="25800" formatCode="General">
                  <c:v>0.28104043899807202</c:v>
                </c:pt>
                <c:pt idx="25801" formatCode="General">
                  <c:v>0.27530363034840299</c:v>
                </c:pt>
                <c:pt idx="25802" formatCode="General">
                  <c:v>0.27176518513980602</c:v>
                </c:pt>
                <c:pt idx="25803" formatCode="General">
                  <c:v>0.27070178633999598</c:v>
                </c:pt>
                <c:pt idx="25804" formatCode="General">
                  <c:v>0.27090369246820101</c:v>
                </c:pt>
                <c:pt idx="25805" formatCode="General">
                  <c:v>0.27122691029471901</c:v>
                </c:pt>
                <c:pt idx="25806" formatCode="General">
                  <c:v>0.27159386604118302</c:v>
                </c:pt>
                <c:pt idx="25807" formatCode="General">
                  <c:v>0.27238926414683501</c:v>
                </c:pt>
                <c:pt idx="25808" formatCode="General">
                  <c:v>0.27474079250525102</c:v>
                </c:pt>
                <c:pt idx="25809" formatCode="General">
                  <c:v>0.27817599435530099</c:v>
                </c:pt>
                <c:pt idx="25810" formatCode="General">
                  <c:v>0.28101721888821701</c:v>
                </c:pt>
                <c:pt idx="25811" formatCode="General">
                  <c:v>0.28286317133310701</c:v>
                </c:pt>
                <c:pt idx="25812" formatCode="General">
                  <c:v>0.28359361882846701</c:v>
                </c:pt>
                <c:pt idx="25813" formatCode="General">
                  <c:v>0.28363219663668499</c:v>
                </c:pt>
                <c:pt idx="25814" formatCode="General">
                  <c:v>0.28380067720734298</c:v>
                </c:pt>
                <c:pt idx="25815" formatCode="General">
                  <c:v>0.28318083374215097</c:v>
                </c:pt>
                <c:pt idx="25816" formatCode="General">
                  <c:v>0.281024033417835</c:v>
                </c:pt>
                <c:pt idx="25817" formatCode="General">
                  <c:v>0.278405040404826</c:v>
                </c:pt>
                <c:pt idx="25818" formatCode="General">
                  <c:v>0.27631427069706699</c:v>
                </c:pt>
                <c:pt idx="25819" formatCode="General">
                  <c:v>0.27464614544888799</c:v>
                </c:pt>
                <c:pt idx="25820" formatCode="General">
                  <c:v>0.27334571706814698</c:v>
                </c:pt>
                <c:pt idx="25821" formatCode="General">
                  <c:v>0.27185527660328601</c:v>
                </c:pt>
                <c:pt idx="25822" formatCode="General">
                  <c:v>0.27060744726797697</c:v>
                </c:pt>
                <c:pt idx="25823" formatCode="General">
                  <c:v>0.27054200184572902</c:v>
                </c:pt>
                <c:pt idx="25824" formatCode="General">
                  <c:v>0.27119228062385298</c:v>
                </c:pt>
                <c:pt idx="25825" formatCode="General">
                  <c:v>0.27165636490565398</c:v>
                </c:pt>
                <c:pt idx="25826" formatCode="General">
                  <c:v>0.27058742553093201</c:v>
                </c:pt>
                <c:pt idx="25827" formatCode="General">
                  <c:v>0.26791756937328798</c:v>
                </c:pt>
                <c:pt idx="25828" formatCode="General">
                  <c:v>0.26495785723363402</c:v>
                </c:pt>
                <c:pt idx="25829" formatCode="General">
                  <c:v>0.262151357872415</c:v>
                </c:pt>
                <c:pt idx="25830" formatCode="General">
                  <c:v>0.25888173810451298</c:v>
                </c:pt>
                <c:pt idx="25831" formatCode="General">
                  <c:v>0.25470149596421798</c:v>
                </c:pt>
                <c:pt idx="25832" formatCode="General">
                  <c:v>0.24874106567182999</c:v>
                </c:pt>
                <c:pt idx="25833" formatCode="General">
                  <c:v>0.24049555304548501</c:v>
                </c:pt>
                <c:pt idx="25834" formatCode="General">
                  <c:v>0.22998924068431001</c:v>
                </c:pt>
                <c:pt idx="25835" formatCode="General">
                  <c:v>0.21763752079292401</c:v>
                </c:pt>
                <c:pt idx="25836" formatCode="General">
                  <c:v>0.205010711042619</c:v>
                </c:pt>
                <c:pt idx="25837" formatCode="General">
                  <c:v>0.19245754217521899</c:v>
                </c:pt>
                <c:pt idx="25838" formatCode="General">
                  <c:v>0.180018911796232</c:v>
                </c:pt>
                <c:pt idx="25839" formatCode="General">
                  <c:v>0.16853094273133001</c:v>
                </c:pt>
                <c:pt idx="25840" formatCode="General">
                  <c:v>0.15854593589791399</c:v>
                </c:pt>
                <c:pt idx="25841" formatCode="General">
                  <c:v>0.15068824026458799</c:v>
                </c:pt>
                <c:pt idx="25842" formatCode="General">
                  <c:v>0.145036522903008</c:v>
                </c:pt>
                <c:pt idx="25843" formatCode="General">
                  <c:v>0.14036281397650999</c:v>
                </c:pt>
                <c:pt idx="25844" formatCode="General">
                  <c:v>0.13610215758760699</c:v>
                </c:pt>
                <c:pt idx="25845" formatCode="General">
                  <c:v>0.13238013591054701</c:v>
                </c:pt>
                <c:pt idx="25846" formatCode="General">
                  <c:v>0.129431354341144</c:v>
                </c:pt>
                <c:pt idx="25847" formatCode="General">
                  <c:v>0.127168520024283</c:v>
                </c:pt>
                <c:pt idx="25848" formatCode="General">
                  <c:v>0.124455437998684</c:v>
                </c:pt>
                <c:pt idx="25849" formatCode="General">
                  <c:v>0.120601374430317</c:v>
                </c:pt>
                <c:pt idx="25850" formatCode="General">
                  <c:v>0.11538759842740599</c:v>
                </c:pt>
                <c:pt idx="25851" formatCode="General">
                  <c:v>0.108205489584789</c:v>
                </c:pt>
                <c:pt idx="25852" formatCode="General">
                  <c:v>9.8979649258866598E-2</c:v>
                </c:pt>
                <c:pt idx="25853" formatCode="General">
                  <c:v>8.8807183102972906E-2</c:v>
                </c:pt>
                <c:pt idx="25854" formatCode="General">
                  <c:v>7.9219190979078202E-2</c:v>
                </c:pt>
                <c:pt idx="25855" formatCode="General">
                  <c:v>7.2086425981596994E-2</c:v>
                </c:pt>
                <c:pt idx="25856" formatCode="General">
                  <c:v>6.7454514374783503E-2</c:v>
                </c:pt>
                <c:pt idx="25857" formatCode="General">
                  <c:v>6.3465145273485596E-2</c:v>
                </c:pt>
                <c:pt idx="25858" formatCode="General">
                  <c:v>5.9098341650149898E-2</c:v>
                </c:pt>
                <c:pt idx="25859" formatCode="General">
                  <c:v>5.3842715503709102E-2</c:v>
                </c:pt>
                <c:pt idx="25860" formatCode="General">
                  <c:v>4.7036202775766103E-2</c:v>
                </c:pt>
                <c:pt idx="25861" formatCode="General">
                  <c:v>3.8689063344066202E-2</c:v>
                </c:pt>
                <c:pt idx="25862" formatCode="General">
                  <c:v>2.9509915774098699E-2</c:v>
                </c:pt>
                <c:pt idx="25863" formatCode="General">
                  <c:v>2.00038301510563E-2</c:v>
                </c:pt>
                <c:pt idx="25864" formatCode="General">
                  <c:v>9.7201549666004802E-3</c:v>
                </c:pt>
                <c:pt idx="25865" formatCode="General">
                  <c:v>-1.3136298638076001E-3</c:v>
                </c:pt>
                <c:pt idx="25866" formatCode="General">
                  <c:v>-1.16978256489515E-2</c:v>
                </c:pt>
                <c:pt idx="25867" formatCode="General">
                  <c:v>-1.9705293656601699E-2</c:v>
                </c:pt>
                <c:pt idx="25868" formatCode="General">
                  <c:v>-2.5257196061410001E-2</c:v>
                </c:pt>
                <c:pt idx="25869" formatCode="General">
                  <c:v>-2.9512257249115E-2</c:v>
                </c:pt>
                <c:pt idx="25870" formatCode="General">
                  <c:v>-3.3009724517933298E-2</c:v>
                </c:pt>
                <c:pt idx="25871" formatCode="General">
                  <c:v>-3.6248847823351998E-2</c:v>
                </c:pt>
                <c:pt idx="25872" formatCode="General">
                  <c:v>-4.0367709841006502E-2</c:v>
                </c:pt>
                <c:pt idx="25873" formatCode="General">
                  <c:v>-4.6494749461662203E-2</c:v>
                </c:pt>
                <c:pt idx="25874" formatCode="General">
                  <c:v>-5.4703149741405999E-2</c:v>
                </c:pt>
                <c:pt idx="25875" formatCode="General">
                  <c:v>-6.3203514051865903E-2</c:v>
                </c:pt>
                <c:pt idx="25876" formatCode="General">
                  <c:v>-7.0739150476909401E-2</c:v>
                </c:pt>
                <c:pt idx="25877" formatCode="General">
                  <c:v>-7.8001531163316901E-2</c:v>
                </c:pt>
                <c:pt idx="25878" formatCode="General">
                  <c:v>-8.4975890547668104E-2</c:v>
                </c:pt>
                <c:pt idx="25879" formatCode="General">
                  <c:v>-9.2130943200081403E-2</c:v>
                </c:pt>
                <c:pt idx="25880" formatCode="General">
                  <c:v>-0.10037316707016899</c:v>
                </c:pt>
                <c:pt idx="25881" formatCode="General">
                  <c:v>-0.109948359505498</c:v>
                </c:pt>
                <c:pt idx="25882" formatCode="General">
                  <c:v>-0.120635274338765</c:v>
                </c:pt>
                <c:pt idx="25883" formatCode="General">
                  <c:v>-0.13111692851965701</c:v>
                </c:pt>
                <c:pt idx="25884" formatCode="General">
                  <c:v>-0.140027968793797</c:v>
                </c:pt>
                <c:pt idx="25885" formatCode="General">
                  <c:v>-0.14842064028996299</c:v>
                </c:pt>
                <c:pt idx="25886" formatCode="General">
                  <c:v>-0.15847762900453999</c:v>
                </c:pt>
                <c:pt idx="25887" formatCode="General">
                  <c:v>-0.170466597304468</c:v>
                </c:pt>
                <c:pt idx="25888" formatCode="General">
                  <c:v>-0.183260105595692</c:v>
                </c:pt>
                <c:pt idx="25889" formatCode="General">
                  <c:v>-0.19625983355514301</c:v>
                </c:pt>
                <c:pt idx="25890" formatCode="General">
                  <c:v>-0.20926436115975799</c:v>
                </c:pt>
                <c:pt idx="25891" formatCode="General">
                  <c:v>-0.22194653072849599</c:v>
                </c:pt>
                <c:pt idx="25892" formatCode="General">
                  <c:v>-0.2341035588747</c:v>
                </c:pt>
                <c:pt idx="25893" formatCode="General">
                  <c:v>-0.245270043436181</c:v>
                </c:pt>
                <c:pt idx="25894" formatCode="General">
                  <c:v>-0.25508740631657301</c:v>
                </c:pt>
                <c:pt idx="25895" formatCode="General">
                  <c:v>-0.26355548779087701</c:v>
                </c:pt>
                <c:pt idx="25896" formatCode="General">
                  <c:v>-0.27098333943935698</c:v>
                </c:pt>
                <c:pt idx="25897" formatCode="General">
                  <c:v>-0.27742155223765602</c:v>
                </c:pt>
                <c:pt idx="25898" formatCode="General">
                  <c:v>-0.28217189432177398</c:v>
                </c:pt>
                <c:pt idx="25899" formatCode="General">
                  <c:v>-0.28515954518235498</c:v>
                </c:pt>
                <c:pt idx="25900" formatCode="General">
                  <c:v>-0.28709832040558197</c:v>
                </c:pt>
                <c:pt idx="25901" formatCode="General">
                  <c:v>-0.28823756377062099</c:v>
                </c:pt>
                <c:pt idx="25902" formatCode="General">
                  <c:v>-0.28748676084270502</c:v>
                </c:pt>
                <c:pt idx="25903" formatCode="General">
                  <c:v>-0.28403814153823098</c:v>
                </c:pt>
                <c:pt idx="25904" formatCode="General">
                  <c:v>-0.279145808284056</c:v>
                </c:pt>
                <c:pt idx="25905" formatCode="General">
                  <c:v>-0.27446912467291201</c:v>
                </c:pt>
                <c:pt idx="25906" formatCode="General">
                  <c:v>-0.27148253752280199</c:v>
                </c:pt>
                <c:pt idx="25907" formatCode="General">
                  <c:v>-0.27030072753184903</c:v>
                </c:pt>
                <c:pt idx="25908" formatCode="General">
                  <c:v>-0.27088159398573097</c:v>
                </c:pt>
                <c:pt idx="25909" formatCode="General">
                  <c:v>-0.273767477140405</c:v>
                </c:pt>
                <c:pt idx="25910" formatCode="General">
                  <c:v>-0.27901216188255001</c:v>
                </c:pt>
                <c:pt idx="25911" formatCode="General">
                  <c:v>-0.28629536918123399</c:v>
                </c:pt>
                <c:pt idx="25912" formatCode="General">
                  <c:v>-0.29481983797719402</c:v>
                </c:pt>
                <c:pt idx="25913" formatCode="General">
                  <c:v>-0.30404476853419699</c:v>
                </c:pt>
                <c:pt idx="25914" formatCode="General">
                  <c:v>-0.31360517260207299</c:v>
                </c:pt>
                <c:pt idx="25915" formatCode="General">
                  <c:v>-0.32345541218746598</c:v>
                </c:pt>
                <c:pt idx="25916" formatCode="General">
                  <c:v>-0.33386562078382298</c:v>
                </c:pt>
                <c:pt idx="25917" formatCode="General">
                  <c:v>-0.34448497872907202</c:v>
                </c:pt>
                <c:pt idx="25918" formatCode="General">
                  <c:v>-0.35439814825638399</c:v>
                </c:pt>
                <c:pt idx="25919" formatCode="General">
                  <c:v>-0.36257660286340898</c:v>
                </c:pt>
                <c:pt idx="25920" formatCode="General">
                  <c:v>-0.36839993524103198</c:v>
                </c:pt>
                <c:pt idx="25921" formatCode="General">
                  <c:v>-0.372970960055173</c:v>
                </c:pt>
                <c:pt idx="25922" formatCode="General">
                  <c:v>-0.37837474217357697</c:v>
                </c:pt>
                <c:pt idx="25923" formatCode="General">
                  <c:v>-0.38503415141316699</c:v>
                </c:pt>
                <c:pt idx="25924" formatCode="General">
                  <c:v>-0.39140089065239098</c:v>
                </c:pt>
                <c:pt idx="25925" formatCode="General">
                  <c:v>-0.39632553111282498</c:v>
                </c:pt>
                <c:pt idx="25926" formatCode="General">
                  <c:v>-0.39876189906627502</c:v>
                </c:pt>
                <c:pt idx="25927" formatCode="General">
                  <c:v>-0.39827777276003301</c:v>
                </c:pt>
                <c:pt idx="25928" formatCode="General">
                  <c:v>-0.395692743762665</c:v>
                </c:pt>
                <c:pt idx="25929" formatCode="General">
                  <c:v>-0.39220421039708597</c:v>
                </c:pt>
                <c:pt idx="25930" formatCode="General">
                  <c:v>-0.38910339930012799</c:v>
                </c:pt>
                <c:pt idx="25931" formatCode="General">
                  <c:v>-0.38688252361194703</c:v>
                </c:pt>
                <c:pt idx="25932" formatCode="General">
                  <c:v>-0.38555755841906603</c:v>
                </c:pt>
                <c:pt idx="25933" formatCode="General">
                  <c:v>-0.38548733493882997</c:v>
                </c:pt>
                <c:pt idx="25934" formatCode="General">
                  <c:v>-0.38658149653102603</c:v>
                </c:pt>
                <c:pt idx="25935" formatCode="General">
                  <c:v>-0.38740062862771202</c:v>
                </c:pt>
                <c:pt idx="25936" formatCode="General">
                  <c:v>-0.38683432938265</c:v>
                </c:pt>
                <c:pt idx="25937" formatCode="General">
                  <c:v>-0.38495453678200497</c:v>
                </c:pt>
                <c:pt idx="25938" formatCode="General">
                  <c:v>-0.38253922261748402</c:v>
                </c:pt>
                <c:pt idx="25939" formatCode="General">
                  <c:v>-0.38019875235339601</c:v>
                </c:pt>
                <c:pt idx="25940" formatCode="General">
                  <c:v>-0.37723727091099102</c:v>
                </c:pt>
                <c:pt idx="25941" formatCode="General">
                  <c:v>-0.37273152050351099</c:v>
                </c:pt>
                <c:pt idx="25942" formatCode="General">
                  <c:v>-0.36707876081077401</c:v>
                </c:pt>
                <c:pt idx="25943" formatCode="General">
                  <c:v>-0.36137421782908002</c:v>
                </c:pt>
                <c:pt idx="25944" formatCode="General">
                  <c:v>-0.355124358495641</c:v>
                </c:pt>
                <c:pt idx="25945" formatCode="General">
                  <c:v>-0.34808094914739102</c:v>
                </c:pt>
                <c:pt idx="25946" formatCode="General">
                  <c:v>-0.34109961194576099</c:v>
                </c:pt>
                <c:pt idx="25947" formatCode="General">
                  <c:v>-0.33389496725630402</c:v>
                </c:pt>
                <c:pt idx="25948" formatCode="General">
                  <c:v>-0.32631316905908597</c:v>
                </c:pt>
                <c:pt idx="25949" formatCode="General">
                  <c:v>-0.31884515450638801</c:v>
                </c:pt>
                <c:pt idx="25950" formatCode="General">
                  <c:v>-0.31215522366555298</c:v>
                </c:pt>
                <c:pt idx="25951" formatCode="General">
                  <c:v>-0.30652173754942502</c:v>
                </c:pt>
                <c:pt idx="25952" formatCode="General">
                  <c:v>-0.30182172417488601</c:v>
                </c:pt>
                <c:pt idx="25953" formatCode="General">
                  <c:v>-0.29788522381492799</c:v>
                </c:pt>
                <c:pt idx="25954" formatCode="General">
                  <c:v>-0.294180837198319</c:v>
                </c:pt>
                <c:pt idx="25955" formatCode="General">
                  <c:v>-0.29069242223013902</c:v>
                </c:pt>
                <c:pt idx="25956" formatCode="General">
                  <c:v>-0.288091134221026</c:v>
                </c:pt>
                <c:pt idx="25957" formatCode="General">
                  <c:v>-0.28633527191458702</c:v>
                </c:pt>
                <c:pt idx="25958" formatCode="General">
                  <c:v>-0.28445369857493302</c:v>
                </c:pt>
                <c:pt idx="25959" formatCode="General">
                  <c:v>-0.28188397647219898</c:v>
                </c:pt>
                <c:pt idx="25960" formatCode="General">
                  <c:v>-0.27884975292209402</c:v>
                </c:pt>
                <c:pt idx="25961" formatCode="General">
                  <c:v>-0.27575496343364603</c:v>
                </c:pt>
                <c:pt idx="25962" formatCode="General">
                  <c:v>-0.27266661236574702</c:v>
                </c:pt>
                <c:pt idx="25963" formatCode="General">
                  <c:v>-0.26897082360276497</c:v>
                </c:pt>
                <c:pt idx="25964" formatCode="General">
                  <c:v>-0.26496071777203101</c:v>
                </c:pt>
                <c:pt idx="25965" formatCode="General">
                  <c:v>-0.26148059440350502</c:v>
                </c:pt>
                <c:pt idx="25966" formatCode="General">
                  <c:v>-0.25859482501703701</c:v>
                </c:pt>
                <c:pt idx="25967" formatCode="General">
                  <c:v>-0.256643451362983</c:v>
                </c:pt>
                <c:pt idx="25968" formatCode="General">
                  <c:v>-0.255720637077475</c:v>
                </c:pt>
                <c:pt idx="25969" formatCode="General">
                  <c:v>-0.255888699118276</c:v>
                </c:pt>
                <c:pt idx="25970" formatCode="General">
                  <c:v>-0.25717804261304</c:v>
                </c:pt>
                <c:pt idx="25971" formatCode="General">
                  <c:v>-0.25897739991130703</c:v>
                </c:pt>
                <c:pt idx="25972" formatCode="General">
                  <c:v>-0.260404250774456</c:v>
                </c:pt>
                <c:pt idx="25973" formatCode="General">
                  <c:v>-0.26053935494177699</c:v>
                </c:pt>
                <c:pt idx="25974" formatCode="General">
                  <c:v>-0.257957678118795</c:v>
                </c:pt>
                <c:pt idx="25975" formatCode="General">
                  <c:v>-0.25203738089024103</c:v>
                </c:pt>
                <c:pt idx="25976" formatCode="General">
                  <c:v>-0.24368081713051401</c:v>
                </c:pt>
                <c:pt idx="25977" formatCode="General">
                  <c:v>-0.23442825189779701</c:v>
                </c:pt>
                <c:pt idx="25978" formatCode="General">
                  <c:v>-0.22531354753364</c:v>
                </c:pt>
                <c:pt idx="25979" formatCode="General">
                  <c:v>-0.21656674628793299</c:v>
                </c:pt>
                <c:pt idx="25980" formatCode="General">
                  <c:v>-0.20811587927762101</c:v>
                </c:pt>
                <c:pt idx="25981" formatCode="General">
                  <c:v>-0.198545631350907</c:v>
                </c:pt>
                <c:pt idx="25982" formatCode="General">
                  <c:v>-0.187052758903241</c:v>
                </c:pt>
                <c:pt idx="25983" formatCode="General">
                  <c:v>-0.17492740755581401</c:v>
                </c:pt>
                <c:pt idx="25984" formatCode="General">
                  <c:v>-0.16350114694962201</c:v>
                </c:pt>
                <c:pt idx="25985" formatCode="General">
                  <c:v>-0.15364221435609199</c:v>
                </c:pt>
                <c:pt idx="25986" formatCode="General">
                  <c:v>-0.14514205862340501</c:v>
                </c:pt>
                <c:pt idx="25987" formatCode="General">
                  <c:v>-0.13735098607336699</c:v>
                </c:pt>
                <c:pt idx="25988" formatCode="General">
                  <c:v>-0.13029343943216101</c:v>
                </c:pt>
                <c:pt idx="25989" formatCode="General">
                  <c:v>-0.124176456690264</c:v>
                </c:pt>
                <c:pt idx="25990" formatCode="General">
                  <c:v>-0.11938385818820101</c:v>
                </c:pt>
                <c:pt idx="25991" formatCode="General">
                  <c:v>-0.115532184504688</c:v>
                </c:pt>
                <c:pt idx="25992" formatCode="General">
                  <c:v>-0.11179184609598</c:v>
                </c:pt>
                <c:pt idx="25993" formatCode="General">
                  <c:v>-0.107287619877665</c:v>
                </c:pt>
                <c:pt idx="25994" formatCode="General">
                  <c:v>-0.101952568885534</c:v>
                </c:pt>
                <c:pt idx="25995" formatCode="General">
                  <c:v>-9.7117535502600494E-2</c:v>
                </c:pt>
                <c:pt idx="25996" formatCode="General">
                  <c:v>-9.2747928195720294E-2</c:v>
                </c:pt>
                <c:pt idx="25997" formatCode="General">
                  <c:v>-8.7504200056834194E-2</c:v>
                </c:pt>
                <c:pt idx="25998" formatCode="General">
                  <c:v>-8.12821271378249E-2</c:v>
                </c:pt>
                <c:pt idx="25999" formatCode="General">
                  <c:v>-7.3532388279609007E-2</c:v>
                </c:pt>
                <c:pt idx="26000" formatCode="General">
                  <c:v>-6.4370088946781395E-2</c:v>
                </c:pt>
                <c:pt idx="26001" formatCode="General">
                  <c:v>-5.5474573992925498E-2</c:v>
                </c:pt>
                <c:pt idx="26002" formatCode="General">
                  <c:v>-4.6997573395299197E-2</c:v>
                </c:pt>
                <c:pt idx="26003" formatCode="General">
                  <c:v>-3.8642004906012897E-2</c:v>
                </c:pt>
                <c:pt idx="26004" formatCode="General">
                  <c:v>-3.1175256894624699E-2</c:v>
                </c:pt>
                <c:pt idx="26005" formatCode="General">
                  <c:v>-2.5833453035896001E-2</c:v>
                </c:pt>
                <c:pt idx="26006" formatCode="General">
                  <c:v>-2.2484523016044301E-2</c:v>
                </c:pt>
                <c:pt idx="26007" formatCode="General">
                  <c:v>-2.04872541319004E-2</c:v>
                </c:pt>
                <c:pt idx="26008" formatCode="General">
                  <c:v>-2.1008893601743499E-2</c:v>
                </c:pt>
                <c:pt idx="26009" formatCode="General">
                  <c:v>-2.5243628395241802E-2</c:v>
                </c:pt>
                <c:pt idx="26010" formatCode="General">
                  <c:v>-3.2836793221011497E-2</c:v>
                </c:pt>
                <c:pt idx="26011" formatCode="General">
                  <c:v>-4.31252734979828E-2</c:v>
                </c:pt>
                <c:pt idx="26012" formatCode="General">
                  <c:v>-5.5899605385032997E-2</c:v>
                </c:pt>
                <c:pt idx="26013" formatCode="General">
                  <c:v>-7.0115660774944299E-2</c:v>
                </c:pt>
                <c:pt idx="26014" formatCode="General">
                  <c:v>-8.4569988411520997E-2</c:v>
                </c:pt>
                <c:pt idx="26015" formatCode="General">
                  <c:v>-9.8525152679178898E-2</c:v>
                </c:pt>
                <c:pt idx="26016" formatCode="General">
                  <c:v>-0.11235398743448501</c:v>
                </c:pt>
                <c:pt idx="26017" formatCode="General">
                  <c:v>-0.12508916676529</c:v>
                </c:pt>
                <c:pt idx="26018" formatCode="General">
                  <c:v>-0.13396777414111999</c:v>
                </c:pt>
                <c:pt idx="26019" formatCode="General">
                  <c:v>-0.13885214905010501</c:v>
                </c:pt>
                <c:pt idx="26020" formatCode="General">
                  <c:v>-0.14042487066558401</c:v>
                </c:pt>
                <c:pt idx="26021" formatCode="General">
                  <c:v>-0.138869205163556</c:v>
                </c:pt>
                <c:pt idx="26022" formatCode="General">
                  <c:v>-0.134575831446553</c:v>
                </c:pt>
                <c:pt idx="26023" formatCode="General">
                  <c:v>-0.12735268017736101</c:v>
                </c:pt>
                <c:pt idx="26024" formatCode="General">
                  <c:v>-0.116794671785016</c:v>
                </c:pt>
                <c:pt idx="26025" formatCode="General">
                  <c:v>-0.10331893989043001</c:v>
                </c:pt>
                <c:pt idx="26026" formatCode="General">
                  <c:v>-8.7911139183486503E-2</c:v>
                </c:pt>
                <c:pt idx="26027" formatCode="General">
                  <c:v>-7.0927435453063403E-2</c:v>
                </c:pt>
                <c:pt idx="26028" formatCode="General">
                  <c:v>-5.20870488801757E-2</c:v>
                </c:pt>
                <c:pt idx="26029" formatCode="General">
                  <c:v>-3.20859796126736E-2</c:v>
                </c:pt>
                <c:pt idx="26030" formatCode="General">
                  <c:v>-1.22825648888288E-2</c:v>
                </c:pt>
                <c:pt idx="26031" formatCode="General">
                  <c:v>7.6365309556865098E-3</c:v>
                </c:pt>
                <c:pt idx="26032" formatCode="General">
                  <c:v>2.87968193608482E-2</c:v>
                </c:pt>
                <c:pt idx="26033" formatCode="General">
                  <c:v>5.1604934616694097E-2</c:v>
                </c:pt>
                <c:pt idx="26034" formatCode="General">
                  <c:v>7.5058538800021599E-2</c:v>
                </c:pt>
                <c:pt idx="26035" formatCode="General">
                  <c:v>9.7716771186658904E-2</c:v>
                </c:pt>
                <c:pt idx="26036" formatCode="General">
                  <c:v>0.117408983914671</c:v>
                </c:pt>
                <c:pt idx="26037" formatCode="General">
                  <c:v>0.13282353041311401</c:v>
                </c:pt>
                <c:pt idx="26038" formatCode="General">
                  <c:v>0.14436584148196399</c:v>
                </c:pt>
                <c:pt idx="26039" formatCode="General">
                  <c:v>0.15149613608022999</c:v>
                </c:pt>
                <c:pt idx="26040" formatCode="General">
                  <c:v>0.153932542475781</c:v>
                </c:pt>
                <c:pt idx="26041" formatCode="General">
                  <c:v>0.15292555258113499</c:v>
                </c:pt>
                <c:pt idx="26042" formatCode="General">
                  <c:v>0.14986658030046099</c:v>
                </c:pt>
                <c:pt idx="26043" formatCode="General">
                  <c:v>0.14581153708688499</c:v>
                </c:pt>
                <c:pt idx="26044" formatCode="General">
                  <c:v>0.14212722641318701</c:v>
                </c:pt>
                <c:pt idx="26045" formatCode="General">
                  <c:v>0.139295420088837</c:v>
                </c:pt>
                <c:pt idx="26046" formatCode="General">
                  <c:v>0.13750921348157399</c:v>
                </c:pt>
                <c:pt idx="26047" formatCode="General">
                  <c:v>0.13618027900521101</c:v>
                </c:pt>
                <c:pt idx="26048" formatCode="General">
                  <c:v>0.134034974786814</c:v>
                </c:pt>
                <c:pt idx="26049" formatCode="General">
                  <c:v>0.13075801654466601</c:v>
                </c:pt>
                <c:pt idx="26050" formatCode="General">
                  <c:v>0.12649186893703901</c:v>
                </c:pt>
                <c:pt idx="26051" formatCode="General">
                  <c:v>0.121884820893016</c:v>
                </c:pt>
                <c:pt idx="26052" formatCode="General">
                  <c:v>0.117802701502725</c:v>
                </c:pt>
                <c:pt idx="26053" formatCode="General">
                  <c:v>0.115124893725271</c:v>
                </c:pt>
                <c:pt idx="26054" formatCode="General">
                  <c:v>0.115115455273057</c:v>
                </c:pt>
                <c:pt idx="26055" formatCode="General">
                  <c:v>0.118024100770831</c:v>
                </c:pt>
                <c:pt idx="26056" formatCode="General">
                  <c:v>0.123188644503631</c:v>
                </c:pt>
                <c:pt idx="26057" formatCode="General">
                  <c:v>0.12999722159673199</c:v>
                </c:pt>
                <c:pt idx="26058" formatCode="General">
                  <c:v>0.137049904048379</c:v>
                </c:pt>
                <c:pt idx="26059" formatCode="General">
                  <c:v>0.14345336587559199</c:v>
                </c:pt>
                <c:pt idx="26060" formatCode="General">
                  <c:v>0.14953631751464899</c:v>
                </c:pt>
                <c:pt idx="26061" formatCode="General">
                  <c:v>0.15479360297948899</c:v>
                </c:pt>
                <c:pt idx="26062" formatCode="General">
                  <c:v>0.15886655693462501</c:v>
                </c:pt>
                <c:pt idx="26063" formatCode="General">
                  <c:v>0.16199597026031101</c:v>
                </c:pt>
                <c:pt idx="26064" formatCode="General">
                  <c:v>0.164667348918347</c:v>
                </c:pt>
                <c:pt idx="26065" formatCode="General">
                  <c:v>0.166792270965191</c:v>
                </c:pt>
                <c:pt idx="26066" formatCode="General">
                  <c:v>0.167934540750796</c:v>
                </c:pt>
                <c:pt idx="26067" formatCode="General">
                  <c:v>0.16892305329947599</c:v>
                </c:pt>
                <c:pt idx="26068" formatCode="General">
                  <c:v>0.17023166246033</c:v>
                </c:pt>
                <c:pt idx="26069" formatCode="General">
                  <c:v>0.17205373947274</c:v>
                </c:pt>
                <c:pt idx="26070" formatCode="General">
                  <c:v>0.17440544672295</c:v>
                </c:pt>
                <c:pt idx="26071" formatCode="General">
                  <c:v>0.17713598411397499</c:v>
                </c:pt>
                <c:pt idx="26072" formatCode="General">
                  <c:v>0.17997422941865199</c:v>
                </c:pt>
                <c:pt idx="26073" formatCode="General">
                  <c:v>0.182649010717161</c:v>
                </c:pt>
                <c:pt idx="26074" formatCode="General">
                  <c:v>0.18621487941031301</c:v>
                </c:pt>
                <c:pt idx="26075" formatCode="General">
                  <c:v>0.192122169054354</c:v>
                </c:pt>
                <c:pt idx="26076" formatCode="General">
                  <c:v>0.20088558756303199</c:v>
                </c:pt>
                <c:pt idx="26077" formatCode="General">
                  <c:v>0.21147868848948401</c:v>
                </c:pt>
                <c:pt idx="26078" formatCode="General">
                  <c:v>0.22175334365834301</c:v>
                </c:pt>
                <c:pt idx="26079" formatCode="General">
                  <c:v>0.23056997299892701</c:v>
                </c:pt>
                <c:pt idx="26080" formatCode="General">
                  <c:v>0.23814932764271399</c:v>
                </c:pt>
                <c:pt idx="26081" formatCode="General">
                  <c:v>0.24493303290865601</c:v>
                </c:pt>
                <c:pt idx="26082" formatCode="General">
                  <c:v>0.25045896489215103</c:v>
                </c:pt>
                <c:pt idx="26083" formatCode="General">
                  <c:v>0.25392252434757301</c:v>
                </c:pt>
                <c:pt idx="26084" formatCode="General">
                  <c:v>0.25367704883700498</c:v>
                </c:pt>
                <c:pt idx="26085" formatCode="General">
                  <c:v>0.248776816384426</c:v>
                </c:pt>
                <c:pt idx="26086" formatCode="General">
                  <c:v>0.24061128003672599</c:v>
                </c:pt>
                <c:pt idx="26087" formatCode="General">
                  <c:v>0.23105064144031101</c:v>
                </c:pt>
                <c:pt idx="26088" formatCode="General">
                  <c:v>0.22061862983002001</c:v>
                </c:pt>
                <c:pt idx="26089" formatCode="General">
                  <c:v>0.20895313513486499</c:v>
                </c:pt>
                <c:pt idx="26090" formatCode="General">
                  <c:v>0.19646464759719601</c:v>
                </c:pt>
                <c:pt idx="26091" formatCode="General">
                  <c:v>0.18298111014551799</c:v>
                </c:pt>
                <c:pt idx="26092" formatCode="General">
                  <c:v>0.168401746572959</c:v>
                </c:pt>
                <c:pt idx="26093" formatCode="General">
                  <c:v>0.15323306250932101</c:v>
                </c:pt>
                <c:pt idx="26094" formatCode="General">
                  <c:v>0.13878889421065199</c:v>
                </c:pt>
                <c:pt idx="26095" formatCode="General">
                  <c:v>0.12691970635948899</c:v>
                </c:pt>
                <c:pt idx="26096" formatCode="General">
                  <c:v>0.118392073387153</c:v>
                </c:pt>
                <c:pt idx="26097" formatCode="General">
                  <c:v>0.11263046595558</c:v>
                </c:pt>
                <c:pt idx="26098" formatCode="General">
                  <c:v>0.110058221553591</c:v>
                </c:pt>
                <c:pt idx="26099" formatCode="General">
                  <c:v>0.112267574777088</c:v>
                </c:pt>
                <c:pt idx="26100" formatCode="General">
                  <c:v>0.11905780615063399</c:v>
                </c:pt>
                <c:pt idx="26101" formatCode="General">
                  <c:v>0.12891057496899</c:v>
                </c:pt>
                <c:pt idx="26102" formatCode="General">
                  <c:v>0.14056656324354</c:v>
                </c:pt>
                <c:pt idx="26103" formatCode="General">
                  <c:v>0.15453108824327999</c:v>
                </c:pt>
                <c:pt idx="26104" formatCode="General">
                  <c:v>0.17097537385634801</c:v>
                </c:pt>
                <c:pt idx="26105" formatCode="General">
                  <c:v>0.18875792196892399</c:v>
                </c:pt>
                <c:pt idx="26106" formatCode="General">
                  <c:v>0.20800498262738701</c:v>
                </c:pt>
                <c:pt idx="26107" formatCode="General">
                  <c:v>0.22734031546161601</c:v>
                </c:pt>
                <c:pt idx="26108" formatCode="General">
                  <c:v>0.24485819738960701</c:v>
                </c:pt>
                <c:pt idx="26109" formatCode="General">
                  <c:v>0.26013129191876999</c:v>
                </c:pt>
                <c:pt idx="26110" formatCode="General">
                  <c:v>0.27231213436442397</c:v>
                </c:pt>
                <c:pt idx="26111" formatCode="General">
                  <c:v>0.28123343305427401</c:v>
                </c:pt>
                <c:pt idx="26112" formatCode="General">
                  <c:v>0.28768168093741803</c:v>
                </c:pt>
                <c:pt idx="26113" formatCode="General">
                  <c:v>0.29171808298634699</c:v>
                </c:pt>
                <c:pt idx="26114" formatCode="General">
                  <c:v>0.29337741335522299</c:v>
                </c:pt>
                <c:pt idx="26115" formatCode="General">
                  <c:v>0.29288288711107502</c:v>
                </c:pt>
                <c:pt idx="26116" formatCode="General">
                  <c:v>0.29116924705729202</c:v>
                </c:pt>
                <c:pt idx="26117" formatCode="General">
                  <c:v>0.28850996565168402</c:v>
                </c:pt>
                <c:pt idx="26118" formatCode="General">
                  <c:v>0.28364012437326602</c:v>
                </c:pt>
                <c:pt idx="26119" formatCode="General">
                  <c:v>0.276436459150461</c:v>
                </c:pt>
                <c:pt idx="26120" formatCode="General">
                  <c:v>0.26665182365440399</c:v>
                </c:pt>
                <c:pt idx="26121" formatCode="General">
                  <c:v>0.25466057866236202</c:v>
                </c:pt>
                <c:pt idx="26122" formatCode="General">
                  <c:v>0.24225520725038699</c:v>
                </c:pt>
                <c:pt idx="26123" formatCode="General">
                  <c:v>0.230780119980041</c:v>
                </c:pt>
                <c:pt idx="26124" formatCode="General">
                  <c:v>0.22106486534872999</c:v>
                </c:pt>
                <c:pt idx="26125" formatCode="General">
                  <c:v>0.21326776918926801</c:v>
                </c:pt>
                <c:pt idx="26126" formatCode="General">
                  <c:v>0.207328798703766</c:v>
                </c:pt>
                <c:pt idx="26127" formatCode="General">
                  <c:v>0.203649289635774</c:v>
                </c:pt>
                <c:pt idx="26128" formatCode="General">
                  <c:v>0.20231248753536901</c:v>
                </c:pt>
                <c:pt idx="26129" formatCode="General">
                  <c:v>0.20299222454566099</c:v>
                </c:pt>
                <c:pt idx="26130" formatCode="General">
                  <c:v>0.205953384295777</c:v>
                </c:pt>
                <c:pt idx="26131" formatCode="General">
                  <c:v>0.21143850699608299</c:v>
                </c:pt>
                <c:pt idx="26132" formatCode="General">
                  <c:v>0.21896927788216999</c:v>
                </c:pt>
                <c:pt idx="26133" formatCode="General">
                  <c:v>0.22842473313997899</c:v>
                </c:pt>
                <c:pt idx="26134" formatCode="General">
                  <c:v>0.23915679866846001</c:v>
                </c:pt>
                <c:pt idx="26135" formatCode="General">
                  <c:v>0.24995523971504399</c:v>
                </c:pt>
                <c:pt idx="26136" formatCode="General">
                  <c:v>0.26044617506664303</c:v>
                </c:pt>
                <c:pt idx="26137" formatCode="General">
                  <c:v>0.270448288069978</c:v>
                </c:pt>
                <c:pt idx="26138" formatCode="General">
                  <c:v>0.27988124331240899</c:v>
                </c:pt>
                <c:pt idx="26139" formatCode="General">
                  <c:v>0.28808334446471001</c:v>
                </c:pt>
                <c:pt idx="26140" formatCode="General">
                  <c:v>0.294021894325591</c:v>
                </c:pt>
                <c:pt idx="26141" formatCode="General">
                  <c:v>0.29828497783354802</c:v>
                </c:pt>
                <c:pt idx="26142" formatCode="General">
                  <c:v>0.30087740245007799</c:v>
                </c:pt>
                <c:pt idx="26143" formatCode="General">
                  <c:v>0.30137634690964199</c:v>
                </c:pt>
                <c:pt idx="26144" formatCode="General">
                  <c:v>0.30092070567395701</c:v>
                </c:pt>
                <c:pt idx="26145" formatCode="General">
                  <c:v>0.29987200154576099</c:v>
                </c:pt>
                <c:pt idx="26146" formatCode="General">
                  <c:v>0.29770243942959002</c:v>
                </c:pt>
                <c:pt idx="26147" formatCode="General">
                  <c:v>0.29433109360395598</c:v>
                </c:pt>
                <c:pt idx="26148" formatCode="General">
                  <c:v>0.28977762118623002</c:v>
                </c:pt>
                <c:pt idx="26149" formatCode="General">
                  <c:v>0.28438940577141197</c:v>
                </c:pt>
                <c:pt idx="26150" formatCode="General">
                  <c:v>0.27885241207793998</c:v>
                </c:pt>
                <c:pt idx="26151" formatCode="General">
                  <c:v>0.27367975972000602</c:v>
                </c:pt>
                <c:pt idx="26152" formatCode="General">
                  <c:v>0.26998737373940102</c:v>
                </c:pt>
                <c:pt idx="26153" formatCode="General">
                  <c:v>0.26748072427569902</c:v>
                </c:pt>
                <c:pt idx="26154" formatCode="General">
                  <c:v>0.26499790714219301</c:v>
                </c:pt>
                <c:pt idx="26155" formatCode="General">
                  <c:v>0.26235311662164801</c:v>
                </c:pt>
                <c:pt idx="26156" formatCode="General">
                  <c:v>0.25927137324562899</c:v>
                </c:pt>
                <c:pt idx="26157" formatCode="General">
                  <c:v>0.25524465340406499</c:v>
                </c:pt>
                <c:pt idx="26158" formatCode="General">
                  <c:v>0.249675362502676</c:v>
                </c:pt>
                <c:pt idx="26159" formatCode="General">
                  <c:v>0.24257924146586701</c:v>
                </c:pt>
                <c:pt idx="26160" formatCode="General">
                  <c:v>0.23418049524443399</c:v>
                </c:pt>
                <c:pt idx="26161" formatCode="General">
                  <c:v>0.22421480010259801</c:v>
                </c:pt>
                <c:pt idx="26162" formatCode="General">
                  <c:v>0.212547713728374</c:v>
                </c:pt>
                <c:pt idx="26163" formatCode="General">
                  <c:v>0.198674345765667</c:v>
                </c:pt>
                <c:pt idx="26164" formatCode="General">
                  <c:v>0.18223280147092599</c:v>
                </c:pt>
                <c:pt idx="26165" formatCode="General">
                  <c:v>0.16377497086888701</c:v>
                </c:pt>
                <c:pt idx="26166" formatCode="General">
                  <c:v>0.14475683145082099</c:v>
                </c:pt>
                <c:pt idx="26167" formatCode="General">
                  <c:v>0.12719837509028101</c:v>
                </c:pt>
                <c:pt idx="26168" formatCode="General">
                  <c:v>0.111902995716141</c:v>
                </c:pt>
                <c:pt idx="26169" formatCode="General">
                  <c:v>9.8620824859917106E-2</c:v>
                </c:pt>
                <c:pt idx="26170" formatCode="General">
                  <c:v>8.72171798861337E-2</c:v>
                </c:pt>
                <c:pt idx="26171" formatCode="General">
                  <c:v>7.7216772114532206E-2</c:v>
                </c:pt>
                <c:pt idx="26172" formatCode="General">
                  <c:v>6.7653350937788001E-2</c:v>
                </c:pt>
                <c:pt idx="26173" formatCode="General">
                  <c:v>5.7082952925304603E-2</c:v>
                </c:pt>
                <c:pt idx="26174" formatCode="General">
                  <c:v>4.4419440843442799E-2</c:v>
                </c:pt>
                <c:pt idx="26175" formatCode="General">
                  <c:v>3.0026485671261E-2</c:v>
                </c:pt>
                <c:pt idx="26176" formatCode="General">
                  <c:v>1.48101372640308E-2</c:v>
                </c:pt>
                <c:pt idx="26177" formatCode="General">
                  <c:v>-9.9778189965733094E-4</c:v>
                </c:pt>
                <c:pt idx="26178" formatCode="General">
                  <c:v>-1.73433233207612E-2</c:v>
                </c:pt>
                <c:pt idx="26179" formatCode="General">
                  <c:v>-3.3491976569055899E-2</c:v>
                </c:pt>
                <c:pt idx="26180" formatCode="General">
                  <c:v>-4.8504799342721901E-2</c:v>
                </c:pt>
                <c:pt idx="26181" formatCode="General">
                  <c:v>-6.2435580032662502E-2</c:v>
                </c:pt>
                <c:pt idx="26182" formatCode="General">
                  <c:v>-7.5347588882688804E-2</c:v>
                </c:pt>
                <c:pt idx="26183" formatCode="General">
                  <c:v>-8.6873066085581402E-2</c:v>
                </c:pt>
                <c:pt idx="26184" formatCode="General">
                  <c:v>-9.7129884586087997E-2</c:v>
                </c:pt>
                <c:pt idx="26185" formatCode="General">
                  <c:v>-0.10616401470011599</c:v>
                </c:pt>
                <c:pt idx="26186" formatCode="General">
                  <c:v>-0.11441352218112701</c:v>
                </c:pt>
                <c:pt idx="26187" formatCode="General">
                  <c:v>-0.12180682686503599</c:v>
                </c:pt>
                <c:pt idx="26188" formatCode="General">
                  <c:v>-0.12778481653090101</c:v>
                </c:pt>
                <c:pt idx="26189" formatCode="General">
                  <c:v>-0.13251422921570999</c:v>
                </c:pt>
                <c:pt idx="26190" formatCode="General">
                  <c:v>-0.13663539009699099</c:v>
                </c:pt>
                <c:pt idx="26191" formatCode="General">
                  <c:v>-0.14049625170406299</c:v>
                </c:pt>
                <c:pt idx="26192" formatCode="General">
                  <c:v>-0.14494014263012001</c:v>
                </c:pt>
                <c:pt idx="26193" formatCode="General">
                  <c:v>-0.150388306969757</c:v>
                </c:pt>
                <c:pt idx="26194" formatCode="General">
                  <c:v>-0.15611924886975501</c:v>
                </c:pt>
                <c:pt idx="26195" formatCode="General">
                  <c:v>-0.16172854238864801</c:v>
                </c:pt>
                <c:pt idx="26196" formatCode="General">
                  <c:v>-0.16637594635136199</c:v>
                </c:pt>
                <c:pt idx="26197" formatCode="General">
                  <c:v>-0.169810829167267</c:v>
                </c:pt>
                <c:pt idx="26198" formatCode="General">
                  <c:v>-0.17254548379527099</c:v>
                </c:pt>
                <c:pt idx="26199" formatCode="General">
                  <c:v>-0.17514574482151199</c:v>
                </c:pt>
                <c:pt idx="26200" formatCode="General">
                  <c:v>-0.17739893090990499</c:v>
                </c:pt>
                <c:pt idx="26201" formatCode="General">
                  <c:v>-0.17792833888082099</c:v>
                </c:pt>
                <c:pt idx="26202" formatCode="General">
                  <c:v>-0.176232517844749</c:v>
                </c:pt>
                <c:pt idx="26203" formatCode="General">
                  <c:v>-0.17349041389463599</c:v>
                </c:pt>
                <c:pt idx="26204" formatCode="General">
                  <c:v>-0.17161819407019099</c:v>
                </c:pt>
                <c:pt idx="26205" formatCode="General">
                  <c:v>-0.170873884164401</c:v>
                </c:pt>
                <c:pt idx="26206" formatCode="General">
                  <c:v>-0.17015010597278701</c:v>
                </c:pt>
                <c:pt idx="26207" formatCode="General">
                  <c:v>-0.169171429292583</c:v>
                </c:pt>
                <c:pt idx="26208" formatCode="General">
                  <c:v>-0.168569793725454</c:v>
                </c:pt>
                <c:pt idx="26209" formatCode="General">
                  <c:v>-0.16948290729658899</c:v>
                </c:pt>
                <c:pt idx="26210" formatCode="General">
                  <c:v>-0.172680204442337</c:v>
                </c:pt>
                <c:pt idx="26211" formatCode="General">
                  <c:v>-0.17672578469487699</c:v>
                </c:pt>
                <c:pt idx="26212" formatCode="General">
                  <c:v>-0.18056031947214901</c:v>
                </c:pt>
                <c:pt idx="26213" formatCode="General">
                  <c:v>-0.18526480197720899</c:v>
                </c:pt>
                <c:pt idx="26214" formatCode="General">
                  <c:v>-0.19067667943797201</c:v>
                </c:pt>
                <c:pt idx="26215" formatCode="General">
                  <c:v>-0.19494825513195199</c:v>
                </c:pt>
                <c:pt idx="26216" formatCode="General">
                  <c:v>-0.197586188712496</c:v>
                </c:pt>
                <c:pt idx="26217" formatCode="General">
                  <c:v>-0.199284721817022</c:v>
                </c:pt>
                <c:pt idx="26218" formatCode="General">
                  <c:v>-0.20084117550119401</c:v>
                </c:pt>
                <c:pt idx="26219" formatCode="General">
                  <c:v>-0.20229531737300599</c:v>
                </c:pt>
                <c:pt idx="26220" formatCode="General">
                  <c:v>-0.20357280109268899</c:v>
                </c:pt>
                <c:pt idx="26221" formatCode="General">
                  <c:v>-0.205011920603034</c:v>
                </c:pt>
                <c:pt idx="26222" formatCode="General">
                  <c:v>-0.20628851794029601</c:v>
                </c:pt>
                <c:pt idx="26223" formatCode="General">
                  <c:v>-0.20642924557871001</c:v>
                </c:pt>
                <c:pt idx="26224" formatCode="General">
                  <c:v>-0.20489554602979401</c:v>
                </c:pt>
                <c:pt idx="26225" formatCode="General">
                  <c:v>-0.201646658843389</c:v>
                </c:pt>
                <c:pt idx="26226" formatCode="General">
                  <c:v>-0.19620375879473001</c:v>
                </c:pt>
                <c:pt idx="26227" formatCode="General">
                  <c:v>-0.18843300873010199</c:v>
                </c:pt>
                <c:pt idx="26228" formatCode="General">
                  <c:v>-0.179154095654847</c:v>
                </c:pt>
                <c:pt idx="26229" formatCode="General">
                  <c:v>-0.17024749085656901</c:v>
                </c:pt>
                <c:pt idx="26230" formatCode="General">
                  <c:v>-0.16308691624719701</c:v>
                </c:pt>
                <c:pt idx="26231" formatCode="General">
                  <c:v>-0.158125930542694</c:v>
                </c:pt>
                <c:pt idx="26232" formatCode="General">
                  <c:v>-0.155133685712247</c:v>
                </c:pt>
                <c:pt idx="26233" formatCode="General">
                  <c:v>-0.15380120328831401</c:v>
                </c:pt>
                <c:pt idx="26234" formatCode="General">
                  <c:v>-0.15359111071461701</c:v>
                </c:pt>
                <c:pt idx="26235" formatCode="General">
                  <c:v>-0.15433279915033399</c:v>
                </c:pt>
                <c:pt idx="26236" formatCode="General">
                  <c:v>-0.15708522281639101</c:v>
                </c:pt>
                <c:pt idx="26237" formatCode="General">
                  <c:v>-0.161151685491598</c:v>
                </c:pt>
                <c:pt idx="26238" formatCode="General">
                  <c:v>-0.16538532759039001</c:v>
                </c:pt>
                <c:pt idx="26239" formatCode="General">
                  <c:v>-0.17029872098958199</c:v>
                </c:pt>
                <c:pt idx="26240" formatCode="General">
                  <c:v>-0.17605753529269499</c:v>
                </c:pt>
                <c:pt idx="26241" formatCode="General">
                  <c:v>-0.18187023187036</c:v>
                </c:pt>
                <c:pt idx="26242" formatCode="General">
                  <c:v>-0.18719963808472501</c:v>
                </c:pt>
                <c:pt idx="26243" formatCode="General">
                  <c:v>-0.19231597775012499</c:v>
                </c:pt>
                <c:pt idx="26244" formatCode="General">
                  <c:v>-0.19762852799111</c:v>
                </c:pt>
                <c:pt idx="26245" formatCode="General">
                  <c:v>-0.203010471747717</c:v>
                </c:pt>
                <c:pt idx="26246" formatCode="General">
                  <c:v>-0.20828757239398199</c:v>
                </c:pt>
                <c:pt idx="26247" formatCode="General">
                  <c:v>-0.21349926377311301</c:v>
                </c:pt>
                <c:pt idx="26248" formatCode="General">
                  <c:v>-0.21849710155745</c:v>
                </c:pt>
                <c:pt idx="26249" formatCode="General">
                  <c:v>-0.223683035215026</c:v>
                </c:pt>
                <c:pt idx="26250" formatCode="General">
                  <c:v>-0.229388782269866</c:v>
                </c:pt>
                <c:pt idx="26251" formatCode="General">
                  <c:v>-0.23572645468637801</c:v>
                </c:pt>
                <c:pt idx="26252" formatCode="General">
                  <c:v>-0.24148320321643699</c:v>
                </c:pt>
                <c:pt idx="26253" formatCode="General">
                  <c:v>-0.24470803109740499</c:v>
                </c:pt>
                <c:pt idx="26254" formatCode="General">
                  <c:v>-0.24607190906835699</c:v>
                </c:pt>
                <c:pt idx="26255" formatCode="General">
                  <c:v>-0.24704878090383101</c:v>
                </c:pt>
                <c:pt idx="26256" formatCode="General">
                  <c:v>-0.24799717686404901</c:v>
                </c:pt>
                <c:pt idx="26257" formatCode="General">
                  <c:v>-0.24809809708244199</c:v>
                </c:pt>
                <c:pt idx="26258" formatCode="General">
                  <c:v>-0.24694101662309301</c:v>
                </c:pt>
                <c:pt idx="26259" formatCode="General">
                  <c:v>-0.24522335291755001</c:v>
                </c:pt>
                <c:pt idx="26260" formatCode="General">
                  <c:v>-0.24312234043578601</c:v>
                </c:pt>
                <c:pt idx="26261" formatCode="General">
                  <c:v>-0.240744312972518</c:v>
                </c:pt>
                <c:pt idx="26262" formatCode="General">
                  <c:v>-0.23778490490704701</c:v>
                </c:pt>
                <c:pt idx="26263" formatCode="General">
                  <c:v>-0.23299760228069799</c:v>
                </c:pt>
                <c:pt idx="26264" formatCode="General">
                  <c:v>-0.22569819736448299</c:v>
                </c:pt>
                <c:pt idx="26265" formatCode="General">
                  <c:v>-0.21668437906737201</c:v>
                </c:pt>
                <c:pt idx="26266" formatCode="General">
                  <c:v>-0.20721685692595301</c:v>
                </c:pt>
                <c:pt idx="26267" formatCode="General">
                  <c:v>-0.19792475801994899</c:v>
                </c:pt>
                <c:pt idx="26268" formatCode="General">
                  <c:v>-0.189326201813312</c:v>
                </c:pt>
                <c:pt idx="26269" formatCode="General">
                  <c:v>-0.18187770537898201</c:v>
                </c:pt>
                <c:pt idx="26270" formatCode="General">
                  <c:v>-0.17539325787037299</c:v>
                </c:pt>
                <c:pt idx="26271" formatCode="General">
                  <c:v>-0.17033365737408299</c:v>
                </c:pt>
                <c:pt idx="26272" formatCode="General">
                  <c:v>-0.16695738992169701</c:v>
                </c:pt>
                <c:pt idx="26273" formatCode="General">
                  <c:v>-0.16505254497212299</c:v>
                </c:pt>
                <c:pt idx="26274" formatCode="General">
                  <c:v>-0.16371177315758301</c:v>
                </c:pt>
                <c:pt idx="26275" formatCode="General">
                  <c:v>-0.16218933225936</c:v>
                </c:pt>
                <c:pt idx="26276" formatCode="General">
                  <c:v>-0.16087507845442001</c:v>
                </c:pt>
                <c:pt idx="26277" formatCode="General">
                  <c:v>-0.15998637160343501</c:v>
                </c:pt>
                <c:pt idx="26278" formatCode="General">
                  <c:v>-0.15920958251372599</c:v>
                </c:pt>
                <c:pt idx="26279" formatCode="General">
                  <c:v>-0.157519213229035</c:v>
                </c:pt>
                <c:pt idx="26280" formatCode="General">
                  <c:v>-0.15397738675551401</c:v>
                </c:pt>
                <c:pt idx="26281" formatCode="General">
                  <c:v>-0.14871759264095899</c:v>
                </c:pt>
                <c:pt idx="26282" formatCode="General">
                  <c:v>-0.14352070269412501</c:v>
                </c:pt>
                <c:pt idx="26283" formatCode="General">
                  <c:v>-0.139499256226221</c:v>
                </c:pt>
                <c:pt idx="26284" formatCode="General">
                  <c:v>-0.135045845247319</c:v>
                </c:pt>
                <c:pt idx="26285" formatCode="General">
                  <c:v>-0.12852206630204799</c:v>
                </c:pt>
                <c:pt idx="26286" formatCode="General">
                  <c:v>-0.120264927704357</c:v>
                </c:pt>
                <c:pt idx="26287" formatCode="General">
                  <c:v>-0.111096677814868</c:v>
                </c:pt>
                <c:pt idx="26288" formatCode="General">
                  <c:v>-0.10116097608312399</c:v>
                </c:pt>
                <c:pt idx="26289" formatCode="General">
                  <c:v>-9.1325465966841698E-2</c:v>
                </c:pt>
                <c:pt idx="26290" formatCode="General">
                  <c:v>-8.2904938096730302E-2</c:v>
                </c:pt>
                <c:pt idx="26291" formatCode="General">
                  <c:v>-7.5854970510559797E-2</c:v>
                </c:pt>
                <c:pt idx="26292" formatCode="General">
                  <c:v>-6.9849183843109106E-2</c:v>
                </c:pt>
                <c:pt idx="26293" formatCode="General">
                  <c:v>-6.4911338613303393E-2</c:v>
                </c:pt>
                <c:pt idx="26294" formatCode="General">
                  <c:v>-6.0867208974474098E-2</c:v>
                </c:pt>
                <c:pt idx="26295" formatCode="General">
                  <c:v>-5.7456031636619297E-2</c:v>
                </c:pt>
                <c:pt idx="26296" formatCode="General">
                  <c:v>-5.5604368408431401E-2</c:v>
                </c:pt>
                <c:pt idx="26297" formatCode="General">
                  <c:v>-5.6029351127757601E-2</c:v>
                </c:pt>
                <c:pt idx="26298" formatCode="General">
                  <c:v>-5.8165613462649098E-2</c:v>
                </c:pt>
                <c:pt idx="26299" formatCode="General">
                  <c:v>-6.1523825100910798E-2</c:v>
                </c:pt>
                <c:pt idx="26300" formatCode="General">
                  <c:v>-6.5351855167890799E-2</c:v>
                </c:pt>
                <c:pt idx="26301" formatCode="General">
                  <c:v>-6.8834620627644699E-2</c:v>
                </c:pt>
                <c:pt idx="26302" formatCode="General">
                  <c:v>-7.2170631826822096E-2</c:v>
                </c:pt>
                <c:pt idx="26303" formatCode="General">
                  <c:v>-7.4848371214268003E-2</c:v>
                </c:pt>
                <c:pt idx="26304" formatCode="General">
                  <c:v>-7.6004667862433303E-2</c:v>
                </c:pt>
                <c:pt idx="26305" formatCode="General">
                  <c:v>-7.5945577514315701E-2</c:v>
                </c:pt>
                <c:pt idx="26306" formatCode="General">
                  <c:v>-7.4342084890992394E-2</c:v>
                </c:pt>
                <c:pt idx="26307" formatCode="General">
                  <c:v>-7.0452834916028703E-2</c:v>
                </c:pt>
                <c:pt idx="26308" formatCode="General">
                  <c:v>-6.3564674392976403E-2</c:v>
                </c:pt>
                <c:pt idx="26309" formatCode="General">
                  <c:v>-5.4338939878457497E-2</c:v>
                </c:pt>
                <c:pt idx="26310" formatCode="General">
                  <c:v>-4.4086118832241998E-2</c:v>
                </c:pt>
                <c:pt idx="26311" formatCode="General">
                  <c:v>-3.2849690303748999E-2</c:v>
                </c:pt>
                <c:pt idx="26312" formatCode="General">
                  <c:v>-2.0289385522194399E-2</c:v>
                </c:pt>
                <c:pt idx="26313" formatCode="General">
                  <c:v>-6.5681601681954497E-3</c:v>
                </c:pt>
                <c:pt idx="26314" formatCode="General">
                  <c:v>7.4466666479689296E-3</c:v>
                </c:pt>
                <c:pt idx="26315" formatCode="General">
                  <c:v>2.0471775801710598E-2</c:v>
                </c:pt>
                <c:pt idx="26316" formatCode="General">
                  <c:v>3.2067605096667597E-2</c:v>
                </c:pt>
                <c:pt idx="26317" formatCode="General">
                  <c:v>4.2516050062090499E-2</c:v>
                </c:pt>
                <c:pt idx="26318" formatCode="General">
                  <c:v>5.0667124726266499E-2</c:v>
                </c:pt>
                <c:pt idx="26319" formatCode="General">
                  <c:v>5.54399488078176E-2</c:v>
                </c:pt>
                <c:pt idx="26320" formatCode="General">
                  <c:v>5.7783085373155803E-2</c:v>
                </c:pt>
                <c:pt idx="26321" formatCode="General">
                  <c:v>5.8603480949619098E-2</c:v>
                </c:pt>
                <c:pt idx="26322" formatCode="General">
                  <c:v>5.7828578041956499E-2</c:v>
                </c:pt>
                <c:pt idx="26323" formatCode="General">
                  <c:v>5.5147385161451103E-2</c:v>
                </c:pt>
                <c:pt idx="26324" formatCode="General">
                  <c:v>5.1094686935183597E-2</c:v>
                </c:pt>
                <c:pt idx="26325" formatCode="General">
                  <c:v>4.73453707320413E-2</c:v>
                </c:pt>
                <c:pt idx="26326" formatCode="General">
                  <c:v>4.5134938231373697E-2</c:v>
                </c:pt>
                <c:pt idx="26327" formatCode="General">
                  <c:v>4.3929453908911502E-2</c:v>
                </c:pt>
                <c:pt idx="26328" formatCode="General">
                  <c:v>4.4135743603085698E-2</c:v>
                </c:pt>
                <c:pt idx="26329" formatCode="General">
                  <c:v>4.6960727294814097E-2</c:v>
                </c:pt>
                <c:pt idx="26330" formatCode="General">
                  <c:v>5.2993508636408199E-2</c:v>
                </c:pt>
                <c:pt idx="26331" formatCode="General">
                  <c:v>6.3044115160077005E-2</c:v>
                </c:pt>
                <c:pt idx="26332" formatCode="General">
                  <c:v>7.5692128156938002E-2</c:v>
                </c:pt>
                <c:pt idx="26333" formatCode="General">
                  <c:v>8.9701552890430497E-2</c:v>
                </c:pt>
                <c:pt idx="26334" formatCode="General">
                  <c:v>0.105294496646495</c:v>
                </c:pt>
                <c:pt idx="26335" formatCode="General">
                  <c:v>0.12211470359208999</c:v>
                </c:pt>
                <c:pt idx="26336" formatCode="General">
                  <c:v>0.13952912672586801</c:v>
                </c:pt>
                <c:pt idx="26337" formatCode="General">
                  <c:v>0.15678200704584699</c:v>
                </c:pt>
                <c:pt idx="26338" formatCode="General">
                  <c:v>0.17392692160551601</c:v>
                </c:pt>
                <c:pt idx="26339" formatCode="General">
                  <c:v>0.19049107878285301</c:v>
                </c:pt>
                <c:pt idx="26340" formatCode="General">
                  <c:v>0.20516055551835399</c:v>
                </c:pt>
                <c:pt idx="26341" formatCode="General">
                  <c:v>0.217257559979008</c:v>
                </c:pt>
                <c:pt idx="26342" formatCode="General">
                  <c:v>0.226441955755664</c:v>
                </c:pt>
                <c:pt idx="26343" formatCode="General">
                  <c:v>0.232611358927516</c:v>
                </c:pt>
                <c:pt idx="26344" formatCode="General">
                  <c:v>0.23657886881940099</c:v>
                </c:pt>
                <c:pt idx="26345" formatCode="General">
                  <c:v>0.23899934524632499</c:v>
                </c:pt>
                <c:pt idx="26346" formatCode="General">
                  <c:v>0.239361626379511</c:v>
                </c:pt>
                <c:pt idx="26347" formatCode="General">
                  <c:v>0.237958347120031</c:v>
                </c:pt>
                <c:pt idx="26348" formatCode="General">
                  <c:v>0.235785553593575</c:v>
                </c:pt>
                <c:pt idx="26349" formatCode="General">
                  <c:v>0.23310706978038001</c:v>
                </c:pt>
                <c:pt idx="26350" formatCode="General">
                  <c:v>0.22980587496132801</c:v>
                </c:pt>
                <c:pt idx="26351" formatCode="General">
                  <c:v>0.22627456127734899</c:v>
                </c:pt>
                <c:pt idx="26352" formatCode="General">
                  <c:v>0.22358430408268801</c:v>
                </c:pt>
                <c:pt idx="26353" formatCode="General">
                  <c:v>0.22254558084603401</c:v>
                </c:pt>
                <c:pt idx="26354" formatCode="General">
                  <c:v>0.223060051305288</c:v>
                </c:pt>
                <c:pt idx="26355" formatCode="General">
                  <c:v>0.224968694262311</c:v>
                </c:pt>
                <c:pt idx="26356" formatCode="General">
                  <c:v>0.22848595017573101</c:v>
                </c:pt>
                <c:pt idx="26357" formatCode="General">
                  <c:v>0.233178846744063</c:v>
                </c:pt>
                <c:pt idx="26358" formatCode="General">
                  <c:v>0.23869572919134099</c:v>
                </c:pt>
                <c:pt idx="26359" formatCode="General">
                  <c:v>0.244912692920563</c:v>
                </c:pt>
                <c:pt idx="26360" formatCode="General">
                  <c:v>0.25142020400877102</c:v>
                </c:pt>
                <c:pt idx="26361" formatCode="General">
                  <c:v>0.25807386784495101</c:v>
                </c:pt>
                <c:pt idx="26362" formatCode="General">
                  <c:v>0.26452980278932497</c:v>
                </c:pt>
                <c:pt idx="26363" formatCode="General">
                  <c:v>0.27032572021446699</c:v>
                </c:pt>
                <c:pt idx="26364" formatCode="General">
                  <c:v>0.27499008207518499</c:v>
                </c:pt>
                <c:pt idx="26365" formatCode="General">
                  <c:v>0.27740380540760601</c:v>
                </c:pt>
                <c:pt idx="26366" formatCode="General">
                  <c:v>0.27755290203969901</c:v>
                </c:pt>
                <c:pt idx="26367" formatCode="General">
                  <c:v>0.27652195856716799</c:v>
                </c:pt>
                <c:pt idx="26368" formatCode="General">
                  <c:v>0.27499665393592698</c:v>
                </c:pt>
                <c:pt idx="26369" formatCode="General">
                  <c:v>0.27338860748835903</c:v>
                </c:pt>
                <c:pt idx="26370" formatCode="General">
                  <c:v>0.27179362985445399</c:v>
                </c:pt>
                <c:pt idx="26371" formatCode="General">
                  <c:v>0.27031826508425399</c:v>
                </c:pt>
                <c:pt idx="26372" formatCode="General">
                  <c:v>0.26833955636761597</c:v>
                </c:pt>
                <c:pt idx="26373" formatCode="General">
                  <c:v>0.26578311074287903</c:v>
                </c:pt>
                <c:pt idx="26374" formatCode="General">
                  <c:v>0.26347583671321301</c:v>
                </c:pt>
                <c:pt idx="26375" formatCode="General">
                  <c:v>0.26193898067210297</c:v>
                </c:pt>
                <c:pt idx="26376" formatCode="General">
                  <c:v>0.261290821694246</c:v>
                </c:pt>
                <c:pt idx="26377" formatCode="General">
                  <c:v>0.26110961843195202</c:v>
                </c:pt>
                <c:pt idx="26378" formatCode="General">
                  <c:v>0.26075335831958002</c:v>
                </c:pt>
                <c:pt idx="26379" formatCode="General">
                  <c:v>0.25932572423129602</c:v>
                </c:pt>
                <c:pt idx="26380" formatCode="General">
                  <c:v>0.25675424568048</c:v>
                </c:pt>
                <c:pt idx="26381" formatCode="General">
                  <c:v>0.25383395655341801</c:v>
                </c:pt>
                <c:pt idx="26382" formatCode="General">
                  <c:v>0.25173196199307402</c:v>
                </c:pt>
                <c:pt idx="26383" formatCode="General">
                  <c:v>0.25080574762040098</c:v>
                </c:pt>
                <c:pt idx="26384" formatCode="General">
                  <c:v>0.25049209645924297</c:v>
                </c:pt>
                <c:pt idx="26385" formatCode="General">
                  <c:v>0.25050643442286402</c:v>
                </c:pt>
                <c:pt idx="26386" formatCode="General">
                  <c:v>0.25048754252691302</c:v>
                </c:pt>
                <c:pt idx="26387" formatCode="General">
                  <c:v>0.250070580971756</c:v>
                </c:pt>
                <c:pt idx="26388" formatCode="General">
                  <c:v>0.24846601428409501</c:v>
                </c:pt>
                <c:pt idx="26389" formatCode="General">
                  <c:v>0.24515475677030199</c:v>
                </c:pt>
                <c:pt idx="26390" formatCode="General">
                  <c:v>0.24089162346915899</c:v>
                </c:pt>
                <c:pt idx="26391" formatCode="General">
                  <c:v>0.23601273277020801</c:v>
                </c:pt>
                <c:pt idx="26392" formatCode="General">
                  <c:v>0.22885583955163799</c:v>
                </c:pt>
                <c:pt idx="26393" formatCode="General">
                  <c:v>0.21829438955036501</c:v>
                </c:pt>
                <c:pt idx="26394" formatCode="General">
                  <c:v>0.204991534318476</c:v>
                </c:pt>
                <c:pt idx="26395" formatCode="General">
                  <c:v>0.189874655204918</c:v>
                </c:pt>
                <c:pt idx="26396" formatCode="General">
                  <c:v>0.174462844576422</c:v>
                </c:pt>
                <c:pt idx="26397" formatCode="General">
                  <c:v>0.15971806873352301</c:v>
                </c:pt>
                <c:pt idx="26398" formatCode="General">
                  <c:v>0.14653653176947701</c:v>
                </c:pt>
                <c:pt idx="26399" formatCode="General">
                  <c:v>0.13555223257199001</c:v>
                </c:pt>
                <c:pt idx="26400" formatCode="General">
                  <c:v>0.12614489558879899</c:v>
                </c:pt>
                <c:pt idx="26401" formatCode="General">
                  <c:v>0.119040181712685</c:v>
                </c:pt>
                <c:pt idx="26402" formatCode="General">
                  <c:v>0.11438342539535901</c:v>
                </c:pt>
                <c:pt idx="26403" formatCode="General">
                  <c:v>0.111322032307536</c:v>
                </c:pt>
                <c:pt idx="26404" formatCode="General">
                  <c:v>0.109311287234716</c:v>
                </c:pt>
                <c:pt idx="26405" formatCode="General">
                  <c:v>0.107157711600956</c:v>
                </c:pt>
                <c:pt idx="26406" formatCode="General">
                  <c:v>0.104825608307947</c:v>
                </c:pt>
                <c:pt idx="26407" formatCode="General">
                  <c:v>0.10331377568710599</c:v>
                </c:pt>
                <c:pt idx="26408" formatCode="General">
                  <c:v>0.103072137736724</c:v>
                </c:pt>
                <c:pt idx="26409" formatCode="General">
                  <c:v>0.10421576904289299</c:v>
                </c:pt>
                <c:pt idx="26410" formatCode="General">
                  <c:v>0.10593053363464799</c:v>
                </c:pt>
                <c:pt idx="26411" formatCode="General">
                  <c:v>0.107365835187324</c:v>
                </c:pt>
                <c:pt idx="26412" formatCode="General">
                  <c:v>0.108117774669706</c:v>
                </c:pt>
                <c:pt idx="26413" formatCode="General">
                  <c:v>0.107592191612633</c:v>
                </c:pt>
                <c:pt idx="26414" formatCode="General">
                  <c:v>0.10595061719068299</c:v>
                </c:pt>
                <c:pt idx="26415" formatCode="General">
                  <c:v>0.103425479853955</c:v>
                </c:pt>
                <c:pt idx="26416" formatCode="General">
                  <c:v>0.100289841972693</c:v>
                </c:pt>
                <c:pt idx="26417" formatCode="General">
                  <c:v>9.6835700057419996E-2</c:v>
                </c:pt>
                <c:pt idx="26418" formatCode="General">
                  <c:v>9.2739503347015306E-2</c:v>
                </c:pt>
                <c:pt idx="26419" formatCode="General">
                  <c:v>8.7630932631526298E-2</c:v>
                </c:pt>
                <c:pt idx="26420" formatCode="General">
                  <c:v>8.2144706790420602E-2</c:v>
                </c:pt>
                <c:pt idx="26421" formatCode="General">
                  <c:v>7.7329906985456595E-2</c:v>
                </c:pt>
                <c:pt idx="26422" formatCode="General">
                  <c:v>7.2603733077307303E-2</c:v>
                </c:pt>
                <c:pt idx="26423" formatCode="General">
                  <c:v>6.6623164731881401E-2</c:v>
                </c:pt>
                <c:pt idx="26424" formatCode="General">
                  <c:v>6.0109967758257103E-2</c:v>
                </c:pt>
                <c:pt idx="26425" formatCode="General">
                  <c:v>5.4282578465822899E-2</c:v>
                </c:pt>
                <c:pt idx="26426" formatCode="General">
                  <c:v>4.8418711225066802E-2</c:v>
                </c:pt>
                <c:pt idx="26427" formatCode="General">
                  <c:v>4.2224138908342403E-2</c:v>
                </c:pt>
                <c:pt idx="26428" formatCode="General">
                  <c:v>3.6430117010494499E-2</c:v>
                </c:pt>
                <c:pt idx="26429" formatCode="General">
                  <c:v>3.0706945209873701E-2</c:v>
                </c:pt>
                <c:pt idx="26430" formatCode="General">
                  <c:v>2.36396080474718E-2</c:v>
                </c:pt>
                <c:pt idx="26431" formatCode="General">
                  <c:v>1.5104910322726499E-2</c:v>
                </c:pt>
                <c:pt idx="26432" formatCode="General">
                  <c:v>5.9248433811832403E-3</c:v>
                </c:pt>
                <c:pt idx="26433" formatCode="General">
                  <c:v>-3.1946116669896601E-3</c:v>
                </c:pt>
                <c:pt idx="26434" formatCode="General">
                  <c:v>-1.0801524056559E-2</c:v>
                </c:pt>
                <c:pt idx="26435" formatCode="General">
                  <c:v>-1.6614606862550101E-2</c:v>
                </c:pt>
                <c:pt idx="26436" formatCode="General">
                  <c:v>-2.1689359452208901E-2</c:v>
                </c:pt>
                <c:pt idx="26437" formatCode="General">
                  <c:v>-2.65369708542216E-2</c:v>
                </c:pt>
                <c:pt idx="26438" formatCode="General">
                  <c:v>-3.1262018565660403E-2</c:v>
                </c:pt>
                <c:pt idx="26439" formatCode="General">
                  <c:v>-3.6124031316115801E-2</c:v>
                </c:pt>
                <c:pt idx="26440" formatCode="General">
                  <c:v>-4.12363649896915E-2</c:v>
                </c:pt>
                <c:pt idx="26441" formatCode="General">
                  <c:v>-4.6585866415160798E-2</c:v>
                </c:pt>
                <c:pt idx="26442" formatCode="General">
                  <c:v>-5.1735973836429097E-2</c:v>
                </c:pt>
                <c:pt idx="26443" formatCode="General">
                  <c:v>-5.6715564152761598E-2</c:v>
                </c:pt>
                <c:pt idx="26444" formatCode="General">
                  <c:v>-6.1174628363027499E-2</c:v>
                </c:pt>
                <c:pt idx="26445" formatCode="General">
                  <c:v>-6.4791820929581495E-2</c:v>
                </c:pt>
                <c:pt idx="26446" formatCode="General">
                  <c:v>-6.8859413920151102E-2</c:v>
                </c:pt>
                <c:pt idx="26447" formatCode="General">
                  <c:v>-7.4267345796668396E-2</c:v>
                </c:pt>
                <c:pt idx="26448" formatCode="General">
                  <c:v>-8.1348297541846706E-2</c:v>
                </c:pt>
                <c:pt idx="26449" formatCode="General">
                  <c:v>-8.9378143800634705E-2</c:v>
                </c:pt>
                <c:pt idx="26450" formatCode="General">
                  <c:v>-9.6733206865309201E-2</c:v>
                </c:pt>
                <c:pt idx="26451" formatCode="General">
                  <c:v>-0.103297799176243</c:v>
                </c:pt>
                <c:pt idx="26452" formatCode="General">
                  <c:v>-0.10931942943439101</c:v>
                </c:pt>
                <c:pt idx="26453" formatCode="General">
                  <c:v>-0.11455668416437299</c:v>
                </c:pt>
                <c:pt idx="26454" formatCode="General">
                  <c:v>-0.11861004243661299</c:v>
                </c:pt>
                <c:pt idx="26455" formatCode="General">
                  <c:v>-0.121320512628228</c:v>
                </c:pt>
                <c:pt idx="26456" formatCode="General">
                  <c:v>-0.122713265672173</c:v>
                </c:pt>
                <c:pt idx="26457" formatCode="General">
                  <c:v>-0.122293868572543</c:v>
                </c:pt>
                <c:pt idx="26458" formatCode="General">
                  <c:v>-0.119866817561846</c:v>
                </c:pt>
                <c:pt idx="26459" formatCode="General">
                  <c:v>-0.115954584542002</c:v>
                </c:pt>
                <c:pt idx="26460" formatCode="General">
                  <c:v>-0.110595474949281</c:v>
                </c:pt>
                <c:pt idx="26461" formatCode="General">
                  <c:v>-0.103478594340491</c:v>
                </c:pt>
                <c:pt idx="26462" formatCode="General">
                  <c:v>-9.5767106136666502E-2</c:v>
                </c:pt>
                <c:pt idx="26463" formatCode="General">
                  <c:v>-8.9030742081891906E-2</c:v>
                </c:pt>
                <c:pt idx="26464" formatCode="General">
                  <c:v>-8.3124798513695003E-2</c:v>
                </c:pt>
                <c:pt idx="26465" formatCode="General">
                  <c:v>-7.71901806163625E-2</c:v>
                </c:pt>
                <c:pt idx="26466" formatCode="General">
                  <c:v>-7.2575983327847496E-2</c:v>
                </c:pt>
                <c:pt idx="26467" formatCode="General">
                  <c:v>-7.1054605976876295E-2</c:v>
                </c:pt>
                <c:pt idx="26468" formatCode="General">
                  <c:v>-7.1926159640794102E-2</c:v>
                </c:pt>
                <c:pt idx="26469" formatCode="General">
                  <c:v>-7.3075138614893495E-2</c:v>
                </c:pt>
                <c:pt idx="26470" formatCode="General">
                  <c:v>-7.3156063342930594E-2</c:v>
                </c:pt>
                <c:pt idx="26471" formatCode="General">
                  <c:v>-7.2977494971304402E-2</c:v>
                </c:pt>
                <c:pt idx="26472" formatCode="General">
                  <c:v>-7.4148685506651504E-2</c:v>
                </c:pt>
                <c:pt idx="26473" formatCode="General">
                  <c:v>-7.7145175471802496E-2</c:v>
                </c:pt>
                <c:pt idx="26474" formatCode="General">
                  <c:v>-8.1616761660050705E-2</c:v>
                </c:pt>
                <c:pt idx="26475" formatCode="General">
                  <c:v>-8.7249495949681399E-2</c:v>
                </c:pt>
                <c:pt idx="26476" formatCode="General">
                  <c:v>-9.3125463632239502E-2</c:v>
                </c:pt>
                <c:pt idx="26477" formatCode="General">
                  <c:v>-9.8227843172510099E-2</c:v>
                </c:pt>
                <c:pt idx="26478" formatCode="General">
                  <c:v>-0.10275164037226001</c:v>
                </c:pt>
                <c:pt idx="26479" formatCode="General">
                  <c:v>-0.106685726368731</c:v>
                </c:pt>
                <c:pt idx="26480" formatCode="General">
                  <c:v>-0.109170379825742</c:v>
                </c:pt>
                <c:pt idx="26481" formatCode="General">
                  <c:v>-0.110590117253383</c:v>
                </c:pt>
                <c:pt idx="26482" formatCode="General">
                  <c:v>-0.112439178733564</c:v>
                </c:pt>
                <c:pt idx="26483" formatCode="General">
                  <c:v>-0.114711194162437</c:v>
                </c:pt>
                <c:pt idx="26484" formatCode="General">
                  <c:v>-0.116566500631163</c:v>
                </c:pt>
                <c:pt idx="26485" formatCode="General">
                  <c:v>-0.117337725574284</c:v>
                </c:pt>
                <c:pt idx="26486" formatCode="General">
                  <c:v>-0.116890853454577</c:v>
                </c:pt>
                <c:pt idx="26487" formatCode="General">
                  <c:v>-0.115509033416581</c:v>
                </c:pt>
                <c:pt idx="26488" formatCode="General">
                  <c:v>-0.11312840455834899</c:v>
                </c:pt>
                <c:pt idx="26489" formatCode="General">
                  <c:v>-0.110440883418972</c:v>
                </c:pt>
                <c:pt idx="26490" formatCode="General">
                  <c:v>-0.10847207057565</c:v>
                </c:pt>
                <c:pt idx="26491" formatCode="General">
                  <c:v>-0.107977369577249</c:v>
                </c:pt>
                <c:pt idx="26492" formatCode="General">
                  <c:v>-0.109583320479556</c:v>
                </c:pt>
                <c:pt idx="26493" formatCode="General">
                  <c:v>-0.112957274419901</c:v>
                </c:pt>
                <c:pt idx="26494" formatCode="General">
                  <c:v>-0.11684819207741701</c:v>
                </c:pt>
                <c:pt idx="26495" formatCode="General">
                  <c:v>-0.12065797102784299</c:v>
                </c:pt>
                <c:pt idx="26496" formatCode="General">
                  <c:v>-0.12502023234898499</c:v>
                </c:pt>
                <c:pt idx="26497" formatCode="General">
                  <c:v>-0.13014092502796601</c:v>
                </c:pt>
                <c:pt idx="26498" formatCode="General">
                  <c:v>-0.13577917554263499</c:v>
                </c:pt>
                <c:pt idx="26499" formatCode="General">
                  <c:v>-0.14248849654864401</c:v>
                </c:pt>
                <c:pt idx="26500" formatCode="General">
                  <c:v>-0.15017793412481101</c:v>
                </c:pt>
                <c:pt idx="26501" formatCode="General">
                  <c:v>-0.1583986443441</c:v>
                </c:pt>
                <c:pt idx="26502" formatCode="General">
                  <c:v>-0.16764626136890601</c:v>
                </c:pt>
                <c:pt idx="26503" formatCode="General">
                  <c:v>-0.17770607168772401</c:v>
                </c:pt>
                <c:pt idx="26504" formatCode="General">
                  <c:v>-0.18720373469197599</c:v>
                </c:pt>
                <c:pt idx="26505" formatCode="General">
                  <c:v>-0.19506201151945701</c:v>
                </c:pt>
                <c:pt idx="26506" formatCode="General">
                  <c:v>-0.20064750115646601</c:v>
                </c:pt>
                <c:pt idx="26507" formatCode="General">
                  <c:v>-0.20377823110989399</c:v>
                </c:pt>
                <c:pt idx="26508" formatCode="General">
                  <c:v>-0.20472207646078899</c:v>
                </c:pt>
                <c:pt idx="26509" formatCode="General">
                  <c:v>-0.20259621662105501</c:v>
                </c:pt>
                <c:pt idx="26510" formatCode="General">
                  <c:v>-0.19674565345349901</c:v>
                </c:pt>
                <c:pt idx="26511" formatCode="General">
                  <c:v>-0.18837316057110801</c:v>
                </c:pt>
                <c:pt idx="26512" formatCode="General">
                  <c:v>-0.17888537426571899</c:v>
                </c:pt>
                <c:pt idx="26513" formatCode="General">
                  <c:v>-0.16816776706012401</c:v>
                </c:pt>
                <c:pt idx="26514" formatCode="General">
                  <c:v>-0.15712498629657301</c:v>
                </c:pt>
                <c:pt idx="26515" formatCode="General">
                  <c:v>-0.146479247764566</c:v>
                </c:pt>
                <c:pt idx="26516" formatCode="General">
                  <c:v>-0.135736171836915</c:v>
                </c:pt>
                <c:pt idx="26517" formatCode="General">
                  <c:v>-0.12589582686648201</c:v>
                </c:pt>
                <c:pt idx="26518" formatCode="General">
                  <c:v>-0.11802252515467</c:v>
                </c:pt>
                <c:pt idx="26519" formatCode="General">
                  <c:v>-0.11256097712201001</c:v>
                </c:pt>
                <c:pt idx="26520" formatCode="General">
                  <c:v>-0.109778203124341</c:v>
                </c:pt>
                <c:pt idx="26521" formatCode="General">
                  <c:v>-0.11013482927924099</c:v>
                </c:pt>
                <c:pt idx="26522" formatCode="General">
                  <c:v>-0.115052048982051</c:v>
                </c:pt>
                <c:pt idx="26523" formatCode="General">
                  <c:v>-0.12483164849957901</c:v>
                </c:pt>
                <c:pt idx="26524" formatCode="General">
                  <c:v>-0.138247578412523</c:v>
                </c:pt>
                <c:pt idx="26525" formatCode="General">
                  <c:v>-0.15495811782928001</c:v>
                </c:pt>
                <c:pt idx="26526" formatCode="General">
                  <c:v>-0.17451485388287399</c:v>
                </c:pt>
                <c:pt idx="26527" formatCode="General">
                  <c:v>-0.19520671265585901</c:v>
                </c:pt>
                <c:pt idx="26528" formatCode="General">
                  <c:v>-0.21552820209596399</c:v>
                </c:pt>
                <c:pt idx="26529" formatCode="General">
                  <c:v>-0.23423554173102701</c:v>
                </c:pt>
                <c:pt idx="26530" formatCode="General">
                  <c:v>-0.25017850139463899</c:v>
                </c:pt>
                <c:pt idx="26531" formatCode="General">
                  <c:v>-0.262807520219975</c:v>
                </c:pt>
                <c:pt idx="26532" formatCode="General">
                  <c:v>-0.271886000412914</c:v>
                </c:pt>
                <c:pt idx="26533" formatCode="General">
                  <c:v>-0.27717345413008898</c:v>
                </c:pt>
                <c:pt idx="26534" formatCode="General">
                  <c:v>-0.27838752346484003</c:v>
                </c:pt>
                <c:pt idx="26535" formatCode="General">
                  <c:v>-0.275912272116831</c:v>
                </c:pt>
                <c:pt idx="26536" formatCode="General">
                  <c:v>-0.27011884464976399</c:v>
                </c:pt>
                <c:pt idx="26537" formatCode="General">
                  <c:v>-0.26060711781755302</c:v>
                </c:pt>
                <c:pt idx="26538" formatCode="General">
                  <c:v>-0.246933137870956</c:v>
                </c:pt>
                <c:pt idx="26539" formatCode="General">
                  <c:v>-0.229076628085983</c:v>
                </c:pt>
                <c:pt idx="26540" formatCode="General">
                  <c:v>-0.20788886680990001</c:v>
                </c:pt>
                <c:pt idx="26541" formatCode="General">
                  <c:v>-0.18533444981623601</c:v>
                </c:pt>
                <c:pt idx="26542" formatCode="General">
                  <c:v>-0.16278560611885701</c:v>
                </c:pt>
                <c:pt idx="26543" formatCode="General">
                  <c:v>-0.140921583383112</c:v>
                </c:pt>
                <c:pt idx="26544" formatCode="General">
                  <c:v>-0.120469828055811</c:v>
                </c:pt>
                <c:pt idx="26545" formatCode="General">
                  <c:v>-0.10208609738775</c:v>
                </c:pt>
                <c:pt idx="26546" formatCode="General">
                  <c:v>-8.6703176743817001E-2</c:v>
                </c:pt>
                <c:pt idx="26547" formatCode="General">
                  <c:v>-7.4693515515538295E-2</c:v>
                </c:pt>
                <c:pt idx="26548" formatCode="General">
                  <c:v>-6.56434302121712E-2</c:v>
                </c:pt>
                <c:pt idx="26549" formatCode="General">
                  <c:v>-5.9359193404382497E-2</c:v>
                </c:pt>
                <c:pt idx="26550" formatCode="General">
                  <c:v>-5.64190051000103E-2</c:v>
                </c:pt>
                <c:pt idx="26551" formatCode="General">
                  <c:v>-5.7362787523957001E-2</c:v>
                </c:pt>
                <c:pt idx="26552" formatCode="General">
                  <c:v>-6.2181911559584198E-2</c:v>
                </c:pt>
                <c:pt idx="26553" formatCode="General">
                  <c:v>-7.0050720746653194E-2</c:v>
                </c:pt>
                <c:pt idx="26554" formatCode="General">
                  <c:v>-8.1053622647452903E-2</c:v>
                </c:pt>
                <c:pt idx="26555" formatCode="General">
                  <c:v>-9.5521075785834506E-2</c:v>
                </c:pt>
                <c:pt idx="26556" formatCode="General">
                  <c:v>-0.113025005972385</c:v>
                </c:pt>
                <c:pt idx="26557" formatCode="General">
                  <c:v>-0.13316369174732301</c:v>
                </c:pt>
                <c:pt idx="26558" formatCode="General">
                  <c:v>-0.15515959945246699</c:v>
                </c:pt>
                <c:pt idx="26559" formatCode="General">
                  <c:v>-0.17796737785577399</c:v>
                </c:pt>
                <c:pt idx="26560" formatCode="General">
                  <c:v>-0.20023348344669001</c:v>
                </c:pt>
                <c:pt idx="26561" formatCode="General">
                  <c:v>-0.220163743218552</c:v>
                </c:pt>
                <c:pt idx="26562" formatCode="General">
                  <c:v>-0.23646227246931301</c:v>
                </c:pt>
                <c:pt idx="26563" formatCode="General">
                  <c:v>-0.248208715474355</c:v>
                </c:pt>
                <c:pt idx="26564" formatCode="General">
                  <c:v>-0.25465701996753498</c:v>
                </c:pt>
                <c:pt idx="26565" formatCode="General">
                  <c:v>-0.25561468997218401</c:v>
                </c:pt>
                <c:pt idx="26566" formatCode="General">
                  <c:v>-0.25162913596879899</c:v>
                </c:pt>
                <c:pt idx="26567" formatCode="General">
                  <c:v>-0.243848227655827</c:v>
                </c:pt>
                <c:pt idx="26568" formatCode="General">
                  <c:v>-0.23254384933223801</c:v>
                </c:pt>
                <c:pt idx="26569" formatCode="General">
                  <c:v>-0.21826265967137901</c:v>
                </c:pt>
                <c:pt idx="26570" formatCode="General">
                  <c:v>-0.202242393682457</c:v>
                </c:pt>
                <c:pt idx="26571" formatCode="General">
                  <c:v>-0.18499608743973001</c:v>
                </c:pt>
                <c:pt idx="26572" formatCode="General">
                  <c:v>-0.16679690304275899</c:v>
                </c:pt>
                <c:pt idx="26573" formatCode="General">
                  <c:v>-0.14857951232166799</c:v>
                </c:pt>
                <c:pt idx="26574" formatCode="General">
                  <c:v>-0.13077438114426501</c:v>
                </c:pt>
                <c:pt idx="26575" formatCode="General">
                  <c:v>-0.11437083175062</c:v>
                </c:pt>
                <c:pt idx="26576" formatCode="General">
                  <c:v>-0.100807374575861</c:v>
                </c:pt>
                <c:pt idx="26577" formatCode="General">
                  <c:v>-9.0841295397588395E-2</c:v>
                </c:pt>
                <c:pt idx="26578" formatCode="General">
                  <c:v>-8.5691496222577199E-2</c:v>
                </c:pt>
                <c:pt idx="26579" formatCode="General">
                  <c:v>-8.5128339007206802E-2</c:v>
                </c:pt>
                <c:pt idx="26580" formatCode="General">
                  <c:v>-8.8109351990329404E-2</c:v>
                </c:pt>
                <c:pt idx="26581" formatCode="General">
                  <c:v>-9.3625887235237001E-2</c:v>
                </c:pt>
                <c:pt idx="26582" formatCode="General">
                  <c:v>-0.10031435892876001</c:v>
                </c:pt>
                <c:pt idx="26583" formatCode="General">
                  <c:v>-0.107481950709245</c:v>
                </c:pt>
                <c:pt idx="26584" formatCode="General">
                  <c:v>-0.11475057072037501</c:v>
                </c:pt>
                <c:pt idx="26585" formatCode="General">
                  <c:v>-0.121838704137022</c:v>
                </c:pt>
                <c:pt idx="26586" formatCode="General">
                  <c:v>-0.127661243266494</c:v>
                </c:pt>
                <c:pt idx="26587" formatCode="General">
                  <c:v>-0.132048861676926</c:v>
                </c:pt>
                <c:pt idx="26588" formatCode="General">
                  <c:v>-0.13533135081366901</c:v>
                </c:pt>
                <c:pt idx="26589" formatCode="General">
                  <c:v>-0.136712182566774</c:v>
                </c:pt>
                <c:pt idx="26590" formatCode="General">
                  <c:v>-0.135751338940762</c:v>
                </c:pt>
                <c:pt idx="26591" formatCode="General">
                  <c:v>-0.13300865818188401</c:v>
                </c:pt>
                <c:pt idx="26592" formatCode="General">
                  <c:v>-0.12969830549945099</c:v>
                </c:pt>
                <c:pt idx="26593" formatCode="General">
                  <c:v>-0.12638558470929601</c:v>
                </c:pt>
                <c:pt idx="26594" formatCode="General">
                  <c:v>-0.122684775137399</c:v>
                </c:pt>
                <c:pt idx="26595" formatCode="General">
                  <c:v>-0.117889151052161</c:v>
                </c:pt>
                <c:pt idx="26596" formatCode="General">
                  <c:v>-0.111863767181444</c:v>
                </c:pt>
                <c:pt idx="26597" formatCode="General">
                  <c:v>-0.105205470685742</c:v>
                </c:pt>
                <c:pt idx="26598" formatCode="General">
                  <c:v>-9.7455756741365696E-2</c:v>
                </c:pt>
                <c:pt idx="26599" formatCode="General">
                  <c:v>-8.7333384351523005E-2</c:v>
                </c:pt>
                <c:pt idx="26600" formatCode="General">
                  <c:v>-7.42381879063162E-2</c:v>
                </c:pt>
                <c:pt idx="26601" formatCode="General">
                  <c:v>-5.9151518873577502E-2</c:v>
                </c:pt>
                <c:pt idx="26602" formatCode="General">
                  <c:v>-4.3089386799436198E-2</c:v>
                </c:pt>
                <c:pt idx="26603" formatCode="General">
                  <c:v>-2.68115007019828E-2</c:v>
                </c:pt>
                <c:pt idx="26604" formatCode="General">
                  <c:v>-1.0959393352599701E-2</c:v>
                </c:pt>
                <c:pt idx="26605" formatCode="General">
                  <c:v>3.9960888821176897E-3</c:v>
                </c:pt>
                <c:pt idx="26606" formatCode="General">
                  <c:v>1.6991885123211498E-2</c:v>
                </c:pt>
                <c:pt idx="26607" formatCode="General">
                  <c:v>2.7272838024315502E-2</c:v>
                </c:pt>
                <c:pt idx="26608" formatCode="General">
                  <c:v>3.4993316909858997E-2</c:v>
                </c:pt>
                <c:pt idx="26609" formatCode="General">
                  <c:v>4.1271750857579802E-2</c:v>
                </c:pt>
                <c:pt idx="26610" formatCode="General">
                  <c:v>4.6535886989082398E-2</c:v>
                </c:pt>
                <c:pt idx="26611" formatCode="General">
                  <c:v>5.1050736816211799E-2</c:v>
                </c:pt>
                <c:pt idx="26612" formatCode="General">
                  <c:v>5.5064506173762302E-2</c:v>
                </c:pt>
                <c:pt idx="26613" formatCode="General">
                  <c:v>5.8191518170557503E-2</c:v>
                </c:pt>
                <c:pt idx="26614" formatCode="General">
                  <c:v>6.0599599008337501E-2</c:v>
                </c:pt>
                <c:pt idx="26615" formatCode="General">
                  <c:v>6.3140072438839998E-2</c:v>
                </c:pt>
                <c:pt idx="26616" formatCode="General">
                  <c:v>6.6219372746919497E-2</c:v>
                </c:pt>
                <c:pt idx="26617" formatCode="General">
                  <c:v>6.9793520103340598E-2</c:v>
                </c:pt>
                <c:pt idx="26618" formatCode="General">
                  <c:v>7.4325229619701796E-2</c:v>
                </c:pt>
                <c:pt idx="26619" formatCode="General">
                  <c:v>7.9974637530009302E-2</c:v>
                </c:pt>
                <c:pt idx="26620" formatCode="General">
                  <c:v>8.6084374840442193E-2</c:v>
                </c:pt>
                <c:pt idx="26621" formatCode="General">
                  <c:v>9.2124034704102506E-2</c:v>
                </c:pt>
                <c:pt idx="26622" formatCode="General">
                  <c:v>9.7570865690957603E-2</c:v>
                </c:pt>
                <c:pt idx="26623" formatCode="General">
                  <c:v>0.102105049223049</c:v>
                </c:pt>
                <c:pt idx="26624" formatCode="General">
                  <c:v>0.106425990956574</c:v>
                </c:pt>
                <c:pt idx="26625" formatCode="General">
                  <c:v>0.110651126891774</c:v>
                </c:pt>
                <c:pt idx="26626" formatCode="General">
                  <c:v>0.113455099516788</c:v>
                </c:pt>
                <c:pt idx="26627" formatCode="General">
                  <c:v>0.114032962603638</c:v>
                </c:pt>
                <c:pt idx="26628" formatCode="General">
                  <c:v>0.11259595067132799</c:v>
                </c:pt>
                <c:pt idx="26629" formatCode="General">
                  <c:v>0.110036500693743</c:v>
                </c:pt>
                <c:pt idx="26630" formatCode="General">
                  <c:v>0.107736525815732</c:v>
                </c:pt>
                <c:pt idx="26631" formatCode="General">
                  <c:v>0.106370057280799</c:v>
                </c:pt>
                <c:pt idx="26632" formatCode="General">
                  <c:v>0.105364915724615</c:v>
                </c:pt>
                <c:pt idx="26633" formatCode="General">
                  <c:v>0.104298614469244</c:v>
                </c:pt>
                <c:pt idx="26634" formatCode="General">
                  <c:v>0.10315720774510601</c:v>
                </c:pt>
                <c:pt idx="26635" formatCode="General">
                  <c:v>0.102136638839114</c:v>
                </c:pt>
                <c:pt idx="26636" formatCode="General">
                  <c:v>0.102186332928691</c:v>
                </c:pt>
                <c:pt idx="26637" formatCode="General">
                  <c:v>0.103908003762279</c:v>
                </c:pt>
                <c:pt idx="26638" formatCode="General">
                  <c:v>0.10719731798064</c:v>
                </c:pt>
                <c:pt idx="26639" formatCode="General">
                  <c:v>0.111745603198443</c:v>
                </c:pt>
                <c:pt idx="26640" formatCode="General">
                  <c:v>0.11651450501186</c:v>
                </c:pt>
                <c:pt idx="26641" formatCode="General">
                  <c:v>0.121269551785658</c:v>
                </c:pt>
                <c:pt idx="26642" formatCode="General">
                  <c:v>0.12686635701336299</c:v>
                </c:pt>
                <c:pt idx="26643" formatCode="General">
                  <c:v>0.13400433386791</c:v>
                </c:pt>
                <c:pt idx="26644" formatCode="General">
                  <c:v>0.14236086786863</c:v>
                </c:pt>
                <c:pt idx="26645" formatCode="General">
                  <c:v>0.150855627884739</c:v>
                </c:pt>
                <c:pt idx="26646" formatCode="General">
                  <c:v>0.15984375933786099</c:v>
                </c:pt>
                <c:pt idx="26647" formatCode="General">
                  <c:v>0.16911464283305599</c:v>
                </c:pt>
                <c:pt idx="26648" formatCode="General">
                  <c:v>0.177535472506125</c:v>
                </c:pt>
                <c:pt idx="26649" formatCode="General">
                  <c:v>0.18501397112454501</c:v>
                </c:pt>
                <c:pt idx="26650" formatCode="General">
                  <c:v>0.19212302065606801</c:v>
                </c:pt>
                <c:pt idx="26651" formatCode="General">
                  <c:v>0.19940964912004</c:v>
                </c:pt>
                <c:pt idx="26652" formatCode="General">
                  <c:v>0.20660282849999001</c:v>
                </c:pt>
                <c:pt idx="26653" formatCode="General">
                  <c:v>0.213447081640355</c:v>
                </c:pt>
                <c:pt idx="26654" formatCode="General">
                  <c:v>0.21870715106209099</c:v>
                </c:pt>
                <c:pt idx="26655" formatCode="General">
                  <c:v>0.22140599229198399</c:v>
                </c:pt>
                <c:pt idx="26656" formatCode="General">
                  <c:v>0.221681282697197</c:v>
                </c:pt>
                <c:pt idx="26657" formatCode="General">
                  <c:v>0.21924577823063501</c:v>
                </c:pt>
                <c:pt idx="26658" formatCode="General">
                  <c:v>0.21424419478437201</c:v>
                </c:pt>
                <c:pt idx="26659" formatCode="General">
                  <c:v>0.20727916239565899</c:v>
                </c:pt>
                <c:pt idx="26660" formatCode="General">
                  <c:v>0.19923050762686001</c:v>
                </c:pt>
                <c:pt idx="26661" formatCode="General">
                  <c:v>0.19037490253157999</c:v>
                </c:pt>
                <c:pt idx="26662" formatCode="General">
                  <c:v>0.18118595573163501</c:v>
                </c:pt>
                <c:pt idx="26663" formatCode="General">
                  <c:v>0.17172661386691199</c:v>
                </c:pt>
                <c:pt idx="26664" formatCode="General">
                  <c:v>0.16225633986232499</c:v>
                </c:pt>
                <c:pt idx="26665" formatCode="General">
                  <c:v>0.15504049713217999</c:v>
                </c:pt>
                <c:pt idx="26666" formatCode="General">
                  <c:v>0.15075494949488599</c:v>
                </c:pt>
                <c:pt idx="26667" formatCode="General">
                  <c:v>0.14789357152282601</c:v>
                </c:pt>
                <c:pt idx="26668" formatCode="General">
                  <c:v>0.146274573583039</c:v>
                </c:pt>
                <c:pt idx="26669" formatCode="General">
                  <c:v>0.146765523612468</c:v>
                </c:pt>
                <c:pt idx="26670" formatCode="General">
                  <c:v>0.149292130242617</c:v>
                </c:pt>
                <c:pt idx="26671" formatCode="General">
                  <c:v>0.15343714712282799</c:v>
                </c:pt>
                <c:pt idx="26672" formatCode="General">
                  <c:v>0.15829750885104299</c:v>
                </c:pt>
                <c:pt idx="26673" formatCode="General">
                  <c:v>0.16167651181762699</c:v>
                </c:pt>
                <c:pt idx="26674" formatCode="General">
                  <c:v>0.162905781243433</c:v>
                </c:pt>
                <c:pt idx="26675" formatCode="General">
                  <c:v>0.162536523039227</c:v>
                </c:pt>
                <c:pt idx="26676" formatCode="General">
                  <c:v>0.16126932505202399</c:v>
                </c:pt>
                <c:pt idx="26677" formatCode="General">
                  <c:v>0.15913945726487899</c:v>
                </c:pt>
                <c:pt idx="26678" formatCode="General">
                  <c:v>0.15616699853725299</c:v>
                </c:pt>
                <c:pt idx="26679" formatCode="General">
                  <c:v>0.153917525602774</c:v>
                </c:pt>
                <c:pt idx="26680" formatCode="General">
                  <c:v>0.15296920920194401</c:v>
                </c:pt>
                <c:pt idx="26681" formatCode="General">
                  <c:v>0.152664109578278</c:v>
                </c:pt>
                <c:pt idx="26682" formatCode="General">
                  <c:v>0.152199083130026</c:v>
                </c:pt>
                <c:pt idx="26683" formatCode="General">
                  <c:v>0.15137805273531901</c:v>
                </c:pt>
                <c:pt idx="26684" formatCode="General">
                  <c:v>0.15102347058297499</c:v>
                </c:pt>
                <c:pt idx="26685" formatCode="General">
                  <c:v>0.15144581387673001</c:v>
                </c:pt>
                <c:pt idx="26686" formatCode="General">
                  <c:v>0.15188920298001099</c:v>
                </c:pt>
                <c:pt idx="26687" formatCode="General">
                  <c:v>0.15273586180908499</c:v>
                </c:pt>
                <c:pt idx="26688" formatCode="General">
                  <c:v>0.15424182979700601</c:v>
                </c:pt>
                <c:pt idx="26689" formatCode="General">
                  <c:v>0.15500882402326999</c:v>
                </c:pt>
                <c:pt idx="26690" formatCode="General">
                  <c:v>0.15458470595354901</c:v>
                </c:pt>
                <c:pt idx="26691" formatCode="General">
                  <c:v>0.15387094519703201</c:v>
                </c:pt>
                <c:pt idx="26692" formatCode="General">
                  <c:v>0.15371612815138699</c:v>
                </c:pt>
                <c:pt idx="26693" formatCode="General">
                  <c:v>0.154320507893661</c:v>
                </c:pt>
                <c:pt idx="26694" formatCode="General">
                  <c:v>0.15540464467550999</c:v>
                </c:pt>
                <c:pt idx="26695" formatCode="General">
                  <c:v>0.156074452323201</c:v>
                </c:pt>
                <c:pt idx="26696" formatCode="General">
                  <c:v>0.15529540562951299</c:v>
                </c:pt>
                <c:pt idx="26697" formatCode="General">
                  <c:v>0.15305880198226199</c:v>
                </c:pt>
                <c:pt idx="26698" formatCode="General">
                  <c:v>0.14952284542896599</c:v>
                </c:pt>
                <c:pt idx="26699" formatCode="General">
                  <c:v>0.144148283813374</c:v>
                </c:pt>
                <c:pt idx="26700" formatCode="General">
                  <c:v>0.136579052045018</c:v>
                </c:pt>
                <c:pt idx="26701" formatCode="General">
                  <c:v>0.12702231667473601</c:v>
                </c:pt>
                <c:pt idx="26702" formatCode="General">
                  <c:v>0.116404793140996</c:v>
                </c:pt>
                <c:pt idx="26703" formatCode="General">
                  <c:v>0.10521287700305</c:v>
                </c:pt>
                <c:pt idx="26704" formatCode="General">
                  <c:v>9.3643571030748204E-2</c:v>
                </c:pt>
                <c:pt idx="26705" formatCode="General">
                  <c:v>8.1604066001946501E-2</c:v>
                </c:pt>
                <c:pt idx="26706" formatCode="General">
                  <c:v>6.8905884254264693E-2</c:v>
                </c:pt>
                <c:pt idx="26707" formatCode="General">
                  <c:v>5.73247607241043E-2</c:v>
                </c:pt>
                <c:pt idx="26708" formatCode="General">
                  <c:v>4.7913153428780698E-2</c:v>
                </c:pt>
                <c:pt idx="26709" formatCode="General">
                  <c:v>4.0214773397050298E-2</c:v>
                </c:pt>
                <c:pt idx="26710" formatCode="General">
                  <c:v>3.3556365985482201E-2</c:v>
                </c:pt>
                <c:pt idx="26711" formatCode="General">
                  <c:v>2.8550159778608999E-2</c:v>
                </c:pt>
                <c:pt idx="26712" formatCode="General">
                  <c:v>2.6709939863104E-2</c:v>
                </c:pt>
                <c:pt idx="26713" formatCode="General">
                  <c:v>2.8510599976751101E-2</c:v>
                </c:pt>
                <c:pt idx="26714" formatCode="General">
                  <c:v>3.2825102335255797E-2</c:v>
                </c:pt>
                <c:pt idx="26715" formatCode="General">
                  <c:v>3.7876319199744303E-2</c:v>
                </c:pt>
                <c:pt idx="26716" formatCode="General">
                  <c:v>4.35823331024634E-2</c:v>
                </c:pt>
                <c:pt idx="26717" formatCode="General">
                  <c:v>5.08120690106603E-2</c:v>
                </c:pt>
                <c:pt idx="26718" formatCode="General">
                  <c:v>5.9793465418507802E-2</c:v>
                </c:pt>
                <c:pt idx="26719" formatCode="General">
                  <c:v>6.9931686778460206E-2</c:v>
                </c:pt>
                <c:pt idx="26720" formatCode="General">
                  <c:v>7.9790986379482898E-2</c:v>
                </c:pt>
                <c:pt idx="26721" formatCode="General">
                  <c:v>8.7642976335829306E-2</c:v>
                </c:pt>
                <c:pt idx="26722" formatCode="General">
                  <c:v>9.2838978637127298E-2</c:v>
                </c:pt>
                <c:pt idx="26723" formatCode="General">
                  <c:v>9.5281376540802307E-2</c:v>
                </c:pt>
                <c:pt idx="26724" formatCode="General">
                  <c:v>9.4769239285058704E-2</c:v>
                </c:pt>
                <c:pt idx="26725" formatCode="General">
                  <c:v>9.1423255398318304E-2</c:v>
                </c:pt>
                <c:pt idx="26726" formatCode="General">
                  <c:v>8.5578706689917003E-2</c:v>
                </c:pt>
                <c:pt idx="26727" formatCode="General">
                  <c:v>7.8543247164793606E-2</c:v>
                </c:pt>
                <c:pt idx="26728" formatCode="General">
                  <c:v>7.2095846248438705E-2</c:v>
                </c:pt>
                <c:pt idx="26729" formatCode="General">
                  <c:v>6.6526759546925801E-2</c:v>
                </c:pt>
                <c:pt idx="26730" formatCode="General">
                  <c:v>6.1406544628802698E-2</c:v>
                </c:pt>
                <c:pt idx="26731" formatCode="General">
                  <c:v>5.6813977067420397E-2</c:v>
                </c:pt>
                <c:pt idx="26732" formatCode="General">
                  <c:v>5.2740698562435302E-2</c:v>
                </c:pt>
                <c:pt idx="26733" formatCode="General">
                  <c:v>4.8940444400565601E-2</c:v>
                </c:pt>
                <c:pt idx="26734" formatCode="General">
                  <c:v>4.4883238803456502E-2</c:v>
                </c:pt>
                <c:pt idx="26735" formatCode="General">
                  <c:v>4.01692547604049E-2</c:v>
                </c:pt>
                <c:pt idx="26736" formatCode="General">
                  <c:v>3.5300150511949201E-2</c:v>
                </c:pt>
                <c:pt idx="26737" formatCode="General">
                  <c:v>3.1320779403503002E-2</c:v>
                </c:pt>
                <c:pt idx="26738" formatCode="General">
                  <c:v>2.8001207331281801E-2</c:v>
                </c:pt>
                <c:pt idx="26739" formatCode="General">
                  <c:v>2.4272015811578999E-2</c:v>
                </c:pt>
                <c:pt idx="26740" formatCode="General">
                  <c:v>1.9561051881887899E-2</c:v>
                </c:pt>
                <c:pt idx="26741" formatCode="General">
                  <c:v>1.38113485016723E-2</c:v>
                </c:pt>
                <c:pt idx="26742" formatCode="General">
                  <c:v>7.9635666060510601E-3</c:v>
                </c:pt>
                <c:pt idx="26743" formatCode="General">
                  <c:v>2.4914065979758102E-3</c:v>
                </c:pt>
                <c:pt idx="26744" formatCode="General">
                  <c:v>-3.4683013499304202E-3</c:v>
                </c:pt>
                <c:pt idx="26745" formatCode="General">
                  <c:v>-1.0411526090279699E-2</c:v>
                </c:pt>
                <c:pt idx="26746" formatCode="General">
                  <c:v>-1.7137360315849198E-2</c:v>
                </c:pt>
                <c:pt idx="26747" formatCode="General">
                  <c:v>-2.3494467702428599E-2</c:v>
                </c:pt>
                <c:pt idx="26748" formatCode="General">
                  <c:v>-3.0124563450529999E-2</c:v>
                </c:pt>
                <c:pt idx="26749" formatCode="General">
                  <c:v>-3.5774189065308298E-2</c:v>
                </c:pt>
                <c:pt idx="26750" formatCode="General">
                  <c:v>-3.94784865935702E-2</c:v>
                </c:pt>
                <c:pt idx="26751" formatCode="General">
                  <c:v>-4.1865219750155502E-2</c:v>
                </c:pt>
                <c:pt idx="26752" formatCode="General">
                  <c:v>-4.3491161584612997E-2</c:v>
                </c:pt>
                <c:pt idx="26753" formatCode="General">
                  <c:v>-4.5497610233960803E-2</c:v>
                </c:pt>
                <c:pt idx="26754" formatCode="General">
                  <c:v>-4.90618387543416E-2</c:v>
                </c:pt>
                <c:pt idx="26755" formatCode="General">
                  <c:v>-5.4688412969952298E-2</c:v>
                </c:pt>
                <c:pt idx="26756" formatCode="General">
                  <c:v>-6.2209683579562303E-2</c:v>
                </c:pt>
                <c:pt idx="26757" formatCode="General">
                  <c:v>-7.0177721918504396E-2</c:v>
                </c:pt>
                <c:pt idx="26758" formatCode="General">
                  <c:v>-7.72814398612061E-2</c:v>
                </c:pt>
                <c:pt idx="26759" formatCode="General">
                  <c:v>-8.3109536066881595E-2</c:v>
                </c:pt>
                <c:pt idx="26760" formatCode="General">
                  <c:v>-8.8112166617302104E-2</c:v>
                </c:pt>
                <c:pt idx="26761" formatCode="General">
                  <c:v>-9.2893486663371994E-2</c:v>
                </c:pt>
                <c:pt idx="26762" formatCode="General">
                  <c:v>-9.7747552692635506E-2</c:v>
                </c:pt>
                <c:pt idx="26763" formatCode="General">
                  <c:v>-0.102048808268396</c:v>
                </c:pt>
                <c:pt idx="26764" formatCode="General">
                  <c:v>-0.104509062336404</c:v>
                </c:pt>
                <c:pt idx="26765" formatCode="General">
                  <c:v>-0.104577028830413</c:v>
                </c:pt>
                <c:pt idx="26766" formatCode="General">
                  <c:v>-0.102400419436828</c:v>
                </c:pt>
                <c:pt idx="26767" formatCode="General">
                  <c:v>-9.8565323614172001E-2</c:v>
                </c:pt>
                <c:pt idx="26768" formatCode="General">
                  <c:v>-9.3951120499529694E-2</c:v>
                </c:pt>
                <c:pt idx="26769" formatCode="General">
                  <c:v>-8.8171167883951795E-2</c:v>
                </c:pt>
                <c:pt idx="26770" formatCode="General">
                  <c:v>-7.9453668895556606E-2</c:v>
                </c:pt>
                <c:pt idx="26771" formatCode="General">
                  <c:v>-6.7861160668393303E-2</c:v>
                </c:pt>
                <c:pt idx="26772" formatCode="General">
                  <c:v>-5.5544256118863697E-2</c:v>
                </c:pt>
                <c:pt idx="26773" formatCode="General">
                  <c:v>-4.3138248817628302E-2</c:v>
                </c:pt>
                <c:pt idx="26774" formatCode="General">
                  <c:v>-3.0712259940720001E-2</c:v>
                </c:pt>
                <c:pt idx="26775" formatCode="General">
                  <c:v>-1.8928968461897702E-2</c:v>
                </c:pt>
                <c:pt idx="26776" formatCode="General">
                  <c:v>-9.1648491694607693E-3</c:v>
                </c:pt>
                <c:pt idx="26777" formatCode="General">
                  <c:v>-2.0621195382272998E-3</c:v>
                </c:pt>
                <c:pt idx="26778" formatCode="General">
                  <c:v>2.5857247260722199E-3</c:v>
                </c:pt>
                <c:pt idx="26779" formatCode="General">
                  <c:v>4.8282904912411596E-3</c:v>
                </c:pt>
                <c:pt idx="26780" formatCode="General">
                  <c:v>4.5641865034090796E-3</c:v>
                </c:pt>
                <c:pt idx="26781" formatCode="General">
                  <c:v>7.5296942283760405E-4</c:v>
                </c:pt>
                <c:pt idx="26782" formatCode="General">
                  <c:v>-6.2573053704333302E-3</c:v>
                </c:pt>
                <c:pt idx="26783" formatCode="General">
                  <c:v>-1.61654795526971E-2</c:v>
                </c:pt>
                <c:pt idx="26784" formatCode="General">
                  <c:v>-2.9627605728578001E-2</c:v>
                </c:pt>
                <c:pt idx="26785" formatCode="General">
                  <c:v>-4.6062882404362897E-2</c:v>
                </c:pt>
                <c:pt idx="26786" formatCode="General">
                  <c:v>-6.4254901387472599E-2</c:v>
                </c:pt>
                <c:pt idx="26787" formatCode="General">
                  <c:v>-8.31174848226576E-2</c:v>
                </c:pt>
                <c:pt idx="26788" formatCode="General">
                  <c:v>-0.102220864879899</c:v>
                </c:pt>
                <c:pt idx="26789" formatCode="General">
                  <c:v>-0.12183753717192</c:v>
                </c:pt>
                <c:pt idx="26790" formatCode="General">
                  <c:v>-0.141520856856968</c:v>
                </c:pt>
                <c:pt idx="26791" formatCode="General">
                  <c:v>-0.16077469307322001</c:v>
                </c:pt>
                <c:pt idx="26792" formatCode="General">
                  <c:v>-0.17883428525849801</c:v>
                </c:pt>
                <c:pt idx="26793" formatCode="General">
                  <c:v>-0.19417828679216401</c:v>
                </c:pt>
                <c:pt idx="26794" formatCode="General">
                  <c:v>-0.20710001000202199</c:v>
                </c:pt>
                <c:pt idx="26795" formatCode="General">
                  <c:v>-0.217836608923685</c:v>
                </c:pt>
                <c:pt idx="26796" formatCode="General">
                  <c:v>-0.22629403877435</c:v>
                </c:pt>
                <c:pt idx="26797" formatCode="General">
                  <c:v>-0.232192464216227</c:v>
                </c:pt>
                <c:pt idx="26798" formatCode="General">
                  <c:v>-0.23454653981408999</c:v>
                </c:pt>
                <c:pt idx="26799" formatCode="General">
                  <c:v>-0.23263395789260799</c:v>
                </c:pt>
                <c:pt idx="26800" formatCode="General">
                  <c:v>-0.22580908119641999</c:v>
                </c:pt>
                <c:pt idx="26801" formatCode="General">
                  <c:v>-0.214347125775528</c:v>
                </c:pt>
                <c:pt idx="26802" formatCode="General">
                  <c:v>-0.198975076997226</c:v>
                </c:pt>
                <c:pt idx="26803" formatCode="General">
                  <c:v>-0.180281062799376</c:v>
                </c:pt>
                <c:pt idx="26804" formatCode="General">
                  <c:v>-0.15906372969347499</c:v>
                </c:pt>
                <c:pt idx="26805" formatCode="General">
                  <c:v>-0.13642746563963401</c:v>
                </c:pt>
                <c:pt idx="26806" formatCode="General">
                  <c:v>-0.114766642346925</c:v>
                </c:pt>
                <c:pt idx="26807" formatCode="General">
                  <c:v>-9.5935489602345103E-2</c:v>
                </c:pt>
                <c:pt idx="26808" formatCode="General">
                  <c:v>-7.9950844018564601E-2</c:v>
                </c:pt>
                <c:pt idx="26809" formatCode="General">
                  <c:v>-6.6619583254353507E-2</c:v>
                </c:pt>
                <c:pt idx="26810" formatCode="General">
                  <c:v>-5.5648543152602099E-2</c:v>
                </c:pt>
                <c:pt idx="26811" formatCode="General">
                  <c:v>-4.7354359985183697E-2</c:v>
                </c:pt>
                <c:pt idx="26812" formatCode="General">
                  <c:v>-4.2189210047960599E-2</c:v>
                </c:pt>
                <c:pt idx="26813" formatCode="General">
                  <c:v>-3.9752775948384098E-2</c:v>
                </c:pt>
                <c:pt idx="26814" formatCode="General">
                  <c:v>-3.98085104323481E-2</c:v>
                </c:pt>
                <c:pt idx="26815" formatCode="General">
                  <c:v>-4.2691231931178797E-2</c:v>
                </c:pt>
                <c:pt idx="26816" formatCode="General">
                  <c:v>-4.8667625843226398E-2</c:v>
                </c:pt>
                <c:pt idx="26817" formatCode="General">
                  <c:v>-5.7938415598208601E-2</c:v>
                </c:pt>
                <c:pt idx="26818" formatCode="General">
                  <c:v>-7.0075161902266703E-2</c:v>
                </c:pt>
                <c:pt idx="26819" formatCode="General">
                  <c:v>-8.3974338874964E-2</c:v>
                </c:pt>
                <c:pt idx="26820" formatCode="General">
                  <c:v>-9.8219670668663606E-2</c:v>
                </c:pt>
                <c:pt idx="26821" formatCode="General">
                  <c:v>-0.111586917597767</c:v>
                </c:pt>
                <c:pt idx="26822" formatCode="General">
                  <c:v>-0.123827286790108</c:v>
                </c:pt>
                <c:pt idx="26823" formatCode="General">
                  <c:v>-0.134414742223431</c:v>
                </c:pt>
                <c:pt idx="26824" formatCode="General">
                  <c:v>-0.142233937893368</c:v>
                </c:pt>
                <c:pt idx="26825" formatCode="General">
                  <c:v>-0.14769788695738101</c:v>
                </c:pt>
                <c:pt idx="26826" formatCode="General">
                  <c:v>-0.15156425595909301</c:v>
                </c:pt>
                <c:pt idx="26827" formatCode="General">
                  <c:v>-0.15348683104288</c:v>
                </c:pt>
                <c:pt idx="26828" formatCode="General">
                  <c:v>-0.15328752653575001</c:v>
                </c:pt>
                <c:pt idx="26829" formatCode="General">
                  <c:v>-0.15112487771099101</c:v>
                </c:pt>
                <c:pt idx="26830" formatCode="General">
                  <c:v>-0.14667924855616199</c:v>
                </c:pt>
                <c:pt idx="26831" formatCode="General">
                  <c:v>-0.13970487988139099</c:v>
                </c:pt>
                <c:pt idx="26832" formatCode="General">
                  <c:v>-0.13058426809841001</c:v>
                </c:pt>
                <c:pt idx="26833" formatCode="General">
                  <c:v>-0.11917396099746699</c:v>
                </c:pt>
                <c:pt idx="26834" formatCode="General">
                  <c:v>-0.105050897534938</c:v>
                </c:pt>
                <c:pt idx="26835" formatCode="General">
                  <c:v>-8.87072778600968E-2</c:v>
                </c:pt>
                <c:pt idx="26836" formatCode="General">
                  <c:v>-7.1776604179927095E-2</c:v>
                </c:pt>
                <c:pt idx="26837" formatCode="General">
                  <c:v>-5.6190277376936798E-2</c:v>
                </c:pt>
                <c:pt idx="26838" formatCode="General">
                  <c:v>-4.24741359554211E-2</c:v>
                </c:pt>
                <c:pt idx="26839" formatCode="General">
                  <c:v>-3.0247964067105299E-2</c:v>
                </c:pt>
                <c:pt idx="26840" formatCode="General">
                  <c:v>-1.9458947624547099E-2</c:v>
                </c:pt>
                <c:pt idx="26841" formatCode="General">
                  <c:v>-1.1088386815679399E-2</c:v>
                </c:pt>
                <c:pt idx="26842" formatCode="General">
                  <c:v>-5.4193910467444303E-3</c:v>
                </c:pt>
                <c:pt idx="26843" formatCode="General">
                  <c:v>-1.4128052513558899E-3</c:v>
                </c:pt>
                <c:pt idx="26844" formatCode="General">
                  <c:v>1.39335114914531E-3</c:v>
                </c:pt>
                <c:pt idx="26845" formatCode="General">
                  <c:v>2.3896535715947601E-3</c:v>
                </c:pt>
                <c:pt idx="26846" formatCode="General">
                  <c:v>5.39392326099586E-4</c:v>
                </c:pt>
                <c:pt idx="26847" formatCode="General">
                  <c:v>-3.9341178169532498E-3</c:v>
                </c:pt>
                <c:pt idx="26848" formatCode="General">
                  <c:v>-1.04041999574352E-2</c:v>
                </c:pt>
                <c:pt idx="26849" formatCode="General">
                  <c:v>-1.9983246011635598E-2</c:v>
                </c:pt>
                <c:pt idx="26850" formatCode="General">
                  <c:v>-3.3112740433763103E-2</c:v>
                </c:pt>
                <c:pt idx="26851" formatCode="General">
                  <c:v>-4.7133700896664098E-2</c:v>
                </c:pt>
                <c:pt idx="26852" formatCode="General">
                  <c:v>-6.0635972641253803E-2</c:v>
                </c:pt>
                <c:pt idx="26853" formatCode="General">
                  <c:v>-7.4147743466629099E-2</c:v>
                </c:pt>
                <c:pt idx="26854" formatCode="General">
                  <c:v>-8.6982961732439606E-2</c:v>
                </c:pt>
                <c:pt idx="26855" formatCode="General">
                  <c:v>-9.7865577830899705E-2</c:v>
                </c:pt>
                <c:pt idx="26856" formatCode="General">
                  <c:v>-0.10581959130945</c:v>
                </c:pt>
                <c:pt idx="26857" formatCode="General">
                  <c:v>-0.11047724252173</c:v>
                </c:pt>
                <c:pt idx="26858" formatCode="General">
                  <c:v>-0.112182238929494</c:v>
                </c:pt>
                <c:pt idx="26859" formatCode="General">
                  <c:v>-0.11162176377151301</c:v>
                </c:pt>
                <c:pt idx="26860" formatCode="General">
                  <c:v>-0.109582117964342</c:v>
                </c:pt>
                <c:pt idx="26861" formatCode="General">
                  <c:v>-0.106773018226187</c:v>
                </c:pt>
                <c:pt idx="26862" formatCode="General">
                  <c:v>-0.10373945892171001</c:v>
                </c:pt>
                <c:pt idx="26863" formatCode="General">
                  <c:v>-0.100358468000645</c:v>
                </c:pt>
                <c:pt idx="26864" formatCode="General">
                  <c:v>-9.6777778836804301E-2</c:v>
                </c:pt>
                <c:pt idx="26865" formatCode="General">
                  <c:v>-9.4090361891826693E-2</c:v>
                </c:pt>
                <c:pt idx="26866" formatCode="General">
                  <c:v>-9.2505532588380096E-2</c:v>
                </c:pt>
                <c:pt idx="26867" formatCode="General">
                  <c:v>-9.0850499473958901E-2</c:v>
                </c:pt>
                <c:pt idx="26868" formatCode="General">
                  <c:v>-8.7997269932393596E-2</c:v>
                </c:pt>
                <c:pt idx="26869" formatCode="General">
                  <c:v>-8.2784261039471493E-2</c:v>
                </c:pt>
                <c:pt idx="26870" formatCode="General">
                  <c:v>-7.5469473641932905E-2</c:v>
                </c:pt>
                <c:pt idx="26871" formatCode="General">
                  <c:v>-6.7469701812559499E-2</c:v>
                </c:pt>
                <c:pt idx="26872" formatCode="General">
                  <c:v>-5.9267563401671303E-2</c:v>
                </c:pt>
                <c:pt idx="26873" formatCode="General">
                  <c:v>-5.1015429543672997E-2</c:v>
                </c:pt>
                <c:pt idx="26874" formatCode="General">
                  <c:v>-4.2557116250932697E-2</c:v>
                </c:pt>
                <c:pt idx="26875" formatCode="General">
                  <c:v>-3.3591638190032302E-2</c:v>
                </c:pt>
                <c:pt idx="26876" formatCode="General">
                  <c:v>-2.4822658821676901E-2</c:v>
                </c:pt>
                <c:pt idx="26877" formatCode="General">
                  <c:v>-1.70945354436699E-2</c:v>
                </c:pt>
                <c:pt idx="26878" formatCode="General">
                  <c:v>-1.0700427568753701E-2</c:v>
                </c:pt>
                <c:pt idx="26879" formatCode="General">
                  <c:v>-5.9959795177864598E-3</c:v>
                </c:pt>
                <c:pt idx="26880" formatCode="General">
                  <c:v>-2.0571966132504498E-3</c:v>
                </c:pt>
                <c:pt idx="26881" formatCode="General">
                  <c:v>1.6554608378958201E-3</c:v>
                </c:pt>
                <c:pt idx="26882" formatCode="General">
                  <c:v>5.4028008258869796E-3</c:v>
                </c:pt>
                <c:pt idx="26883" formatCode="General">
                  <c:v>9.5739134493811103E-3</c:v>
                </c:pt>
                <c:pt idx="26884" formatCode="General">
                  <c:v>1.2795990871455601E-2</c:v>
                </c:pt>
                <c:pt idx="26885" formatCode="General">
                  <c:v>1.4085550606012499E-2</c:v>
                </c:pt>
                <c:pt idx="26886" formatCode="General">
                  <c:v>1.42083000545601E-2</c:v>
                </c:pt>
                <c:pt idx="26887" formatCode="General">
                  <c:v>1.5192082986554599E-2</c:v>
                </c:pt>
                <c:pt idx="26888" formatCode="General">
                  <c:v>1.81158006965733E-2</c:v>
                </c:pt>
                <c:pt idx="26889" formatCode="General">
                  <c:v>2.2000003841377999E-2</c:v>
                </c:pt>
                <c:pt idx="26890" formatCode="General">
                  <c:v>2.6532722251696499E-2</c:v>
                </c:pt>
                <c:pt idx="26891" formatCode="General">
                  <c:v>3.1813801332593303E-2</c:v>
                </c:pt>
                <c:pt idx="26892" formatCode="General">
                  <c:v>3.726225982709E-2</c:v>
                </c:pt>
                <c:pt idx="26893" formatCode="General">
                  <c:v>4.2931606602892698E-2</c:v>
                </c:pt>
                <c:pt idx="26894" formatCode="General">
                  <c:v>4.8629974970394403E-2</c:v>
                </c:pt>
                <c:pt idx="26895" formatCode="General">
                  <c:v>5.3859834877008898E-2</c:v>
                </c:pt>
                <c:pt idx="26896" formatCode="General">
                  <c:v>5.8151554587861899E-2</c:v>
                </c:pt>
                <c:pt idx="26897" formatCode="General">
                  <c:v>6.1123018025376001E-2</c:v>
                </c:pt>
                <c:pt idx="26898" formatCode="General">
                  <c:v>6.2975981485904303E-2</c:v>
                </c:pt>
                <c:pt idx="26899" formatCode="General">
                  <c:v>6.4429777927118903E-2</c:v>
                </c:pt>
                <c:pt idx="26900" formatCode="General">
                  <c:v>6.6067461470744299E-2</c:v>
                </c:pt>
                <c:pt idx="26901" formatCode="General">
                  <c:v>6.7233331695802701E-2</c:v>
                </c:pt>
                <c:pt idx="26902" formatCode="General">
                  <c:v>6.7210246933207304E-2</c:v>
                </c:pt>
                <c:pt idx="26903" formatCode="General">
                  <c:v>6.7151230496431E-2</c:v>
                </c:pt>
                <c:pt idx="26904" formatCode="General">
                  <c:v>6.7452629507843004E-2</c:v>
                </c:pt>
                <c:pt idx="26905" formatCode="General">
                  <c:v>6.8036761912683694E-2</c:v>
                </c:pt>
                <c:pt idx="26906" formatCode="General">
                  <c:v>6.8765925179971599E-2</c:v>
                </c:pt>
                <c:pt idx="26907" formatCode="General">
                  <c:v>6.9041046626440394E-2</c:v>
                </c:pt>
                <c:pt idx="26908" formatCode="General">
                  <c:v>6.9389806868418405E-2</c:v>
                </c:pt>
                <c:pt idx="26909" formatCode="General">
                  <c:v>6.9543941012406199E-2</c:v>
                </c:pt>
                <c:pt idx="26910" formatCode="General">
                  <c:v>6.9225783269330002E-2</c:v>
                </c:pt>
                <c:pt idx="26911" formatCode="General">
                  <c:v>6.9297712376586301E-2</c:v>
                </c:pt>
                <c:pt idx="26912" formatCode="General">
                  <c:v>7.0317769285706405E-2</c:v>
                </c:pt>
                <c:pt idx="26913" formatCode="General">
                  <c:v>7.1954836089588303E-2</c:v>
                </c:pt>
                <c:pt idx="26914" formatCode="General">
                  <c:v>7.3703389968240302E-2</c:v>
                </c:pt>
                <c:pt idx="26915" formatCode="General">
                  <c:v>7.5128541148889894E-2</c:v>
                </c:pt>
                <c:pt idx="26916" formatCode="General">
                  <c:v>7.6714636951457901E-2</c:v>
                </c:pt>
                <c:pt idx="26917" formatCode="General">
                  <c:v>7.9192226699254506E-2</c:v>
                </c:pt>
                <c:pt idx="26918" formatCode="General">
                  <c:v>8.2283761361004598E-2</c:v>
                </c:pt>
                <c:pt idx="26919" formatCode="General">
                  <c:v>8.5976329983184302E-2</c:v>
                </c:pt>
                <c:pt idx="26920" formatCode="General">
                  <c:v>8.9913918338626095E-2</c:v>
                </c:pt>
                <c:pt idx="26921" formatCode="General">
                  <c:v>9.3362122064463399E-2</c:v>
                </c:pt>
                <c:pt idx="26922" formatCode="General">
                  <c:v>9.6390754950335E-2</c:v>
                </c:pt>
                <c:pt idx="26923" formatCode="General">
                  <c:v>9.92611549798572E-2</c:v>
                </c:pt>
                <c:pt idx="26924" formatCode="General">
                  <c:v>0.101664784199751</c:v>
                </c:pt>
                <c:pt idx="26925" formatCode="General">
                  <c:v>0.103379841883941</c:v>
                </c:pt>
                <c:pt idx="26926" formatCode="General">
                  <c:v>0.105523325222103</c:v>
                </c:pt>
                <c:pt idx="26927" formatCode="General">
                  <c:v>0.108857650230513</c:v>
                </c:pt>
                <c:pt idx="26928" formatCode="General">
                  <c:v>0.112457623171288</c:v>
                </c:pt>
                <c:pt idx="26929" formatCode="General">
                  <c:v>0.114880452588294</c:v>
                </c:pt>
                <c:pt idx="26930" formatCode="General">
                  <c:v>0.115894321877807</c:v>
                </c:pt>
                <c:pt idx="26931" formatCode="General">
                  <c:v>0.116184041266541</c:v>
                </c:pt>
                <c:pt idx="26932" formatCode="General">
                  <c:v>0.115420815638365</c:v>
                </c:pt>
                <c:pt idx="26933" formatCode="General">
                  <c:v>0.11383414282657101</c:v>
                </c:pt>
                <c:pt idx="26934" formatCode="General">
                  <c:v>0.11187573536638901</c:v>
                </c:pt>
                <c:pt idx="26935" formatCode="General">
                  <c:v>0.109429090540833</c:v>
                </c:pt>
                <c:pt idx="26936" formatCode="General">
                  <c:v>0.107537507544975</c:v>
                </c:pt>
                <c:pt idx="26937" formatCode="General">
                  <c:v>0.106762514317624</c:v>
                </c:pt>
                <c:pt idx="26938" formatCode="General">
                  <c:v>0.107137122822593</c:v>
                </c:pt>
                <c:pt idx="26939" formatCode="General">
                  <c:v>0.10837588371498599</c:v>
                </c:pt>
                <c:pt idx="26940" formatCode="General">
                  <c:v>0.109683535299894</c:v>
                </c:pt>
                <c:pt idx="26941" formatCode="General">
                  <c:v>0.11098427272517</c:v>
                </c:pt>
                <c:pt idx="26942" formatCode="General">
                  <c:v>0.11303690766251</c:v>
                </c:pt>
                <c:pt idx="26943" formatCode="General">
                  <c:v>0.116097541983074</c:v>
                </c:pt>
                <c:pt idx="26944" formatCode="General">
                  <c:v>0.119932784481148</c:v>
                </c:pt>
                <c:pt idx="26945" formatCode="General">
                  <c:v>0.124800687979573</c:v>
                </c:pt>
                <c:pt idx="26946" formatCode="General">
                  <c:v>0.13111061788914599</c:v>
                </c:pt>
                <c:pt idx="26947" formatCode="General">
                  <c:v>0.13921595386967101</c:v>
                </c:pt>
                <c:pt idx="26948" formatCode="General">
                  <c:v>0.14899292217513799</c:v>
                </c:pt>
                <c:pt idx="26949" formatCode="General">
                  <c:v>0.158990980782688</c:v>
                </c:pt>
                <c:pt idx="26950" formatCode="General">
                  <c:v>0.16755293198330101</c:v>
                </c:pt>
                <c:pt idx="26951" formatCode="General">
                  <c:v>0.17409827820336299</c:v>
                </c:pt>
                <c:pt idx="26952" formatCode="General">
                  <c:v>0.17812597725714399</c:v>
                </c:pt>
                <c:pt idx="26953" formatCode="General">
                  <c:v>0.17870746079722699</c:v>
                </c:pt>
                <c:pt idx="26954" formatCode="General">
                  <c:v>0.175327028323918</c:v>
                </c:pt>
                <c:pt idx="26955" formatCode="General">
                  <c:v>0.16799652443174401</c:v>
                </c:pt>
                <c:pt idx="26956" formatCode="General">
                  <c:v>0.157139850955931</c:v>
                </c:pt>
                <c:pt idx="26957" formatCode="General">
                  <c:v>0.14418022377280201</c:v>
                </c:pt>
                <c:pt idx="26958" formatCode="General">
                  <c:v>0.13061211657056099</c:v>
                </c:pt>
                <c:pt idx="26959" formatCode="General">
                  <c:v>0.11708528774820399</c:v>
                </c:pt>
                <c:pt idx="26960" formatCode="General">
                  <c:v>0.103550880964528</c:v>
                </c:pt>
                <c:pt idx="26961" formatCode="General">
                  <c:v>9.0815767527960001E-2</c:v>
                </c:pt>
                <c:pt idx="26962" formatCode="General">
                  <c:v>7.9086741315820594E-2</c:v>
                </c:pt>
                <c:pt idx="26963" formatCode="General">
                  <c:v>6.8263489541430702E-2</c:v>
                </c:pt>
                <c:pt idx="26964" formatCode="General">
                  <c:v>5.8871010155181001E-2</c:v>
                </c:pt>
                <c:pt idx="26965" formatCode="General">
                  <c:v>5.0932135706725702E-2</c:v>
                </c:pt>
                <c:pt idx="26966" formatCode="General">
                  <c:v>4.4416850897792799E-2</c:v>
                </c:pt>
                <c:pt idx="26967" formatCode="General">
                  <c:v>3.9023712214819602E-2</c:v>
                </c:pt>
                <c:pt idx="26968" formatCode="General">
                  <c:v>3.4782608989712603E-2</c:v>
                </c:pt>
                <c:pt idx="26969" formatCode="General">
                  <c:v>3.1599680721216501E-2</c:v>
                </c:pt>
                <c:pt idx="26970" formatCode="General">
                  <c:v>2.9718175176077499E-2</c:v>
                </c:pt>
                <c:pt idx="26971" formatCode="General">
                  <c:v>2.8920826902973699E-2</c:v>
                </c:pt>
                <c:pt idx="26972" formatCode="General">
                  <c:v>2.8532087149513299E-2</c:v>
                </c:pt>
                <c:pt idx="26973" formatCode="General">
                  <c:v>2.77547210696957E-2</c:v>
                </c:pt>
                <c:pt idx="26974" formatCode="General">
                  <c:v>2.61899639933303E-2</c:v>
                </c:pt>
                <c:pt idx="26975" formatCode="General">
                  <c:v>2.4585459215287899E-2</c:v>
                </c:pt>
                <c:pt idx="26976" formatCode="General">
                  <c:v>2.34625122664983E-2</c:v>
                </c:pt>
                <c:pt idx="26977" formatCode="General">
                  <c:v>2.3401023626319101E-2</c:v>
                </c:pt>
                <c:pt idx="26978" formatCode="General">
                  <c:v>2.5072270341980101E-2</c:v>
                </c:pt>
                <c:pt idx="26979" formatCode="General">
                  <c:v>2.8101805921672701E-2</c:v>
                </c:pt>
                <c:pt idx="26980" formatCode="General">
                  <c:v>3.15531489211828E-2</c:v>
                </c:pt>
                <c:pt idx="26981" formatCode="General">
                  <c:v>3.47192621201644E-2</c:v>
                </c:pt>
                <c:pt idx="26982" formatCode="General">
                  <c:v>3.7007427350608003E-2</c:v>
                </c:pt>
                <c:pt idx="26983" formatCode="General">
                  <c:v>3.8381335428206098E-2</c:v>
                </c:pt>
                <c:pt idx="26984" formatCode="General">
                  <c:v>3.9194575002279498E-2</c:v>
                </c:pt>
                <c:pt idx="26985" formatCode="General">
                  <c:v>3.9108625476358599E-2</c:v>
                </c:pt>
                <c:pt idx="26986" formatCode="General">
                  <c:v>3.74171440867129E-2</c:v>
                </c:pt>
                <c:pt idx="26987" formatCode="General">
                  <c:v>3.3724240538057101E-2</c:v>
                </c:pt>
                <c:pt idx="26988" formatCode="General">
                  <c:v>2.76805191826895E-2</c:v>
                </c:pt>
                <c:pt idx="26989" formatCode="General">
                  <c:v>1.8632343163821799E-2</c:v>
                </c:pt>
                <c:pt idx="26990" formatCode="General">
                  <c:v>6.1961140708244799E-3</c:v>
                </c:pt>
                <c:pt idx="26991" formatCode="General">
                  <c:v>-9.1790818896706605E-3</c:v>
                </c:pt>
                <c:pt idx="26992" formatCode="General">
                  <c:v>-2.65751200602918E-2</c:v>
                </c:pt>
                <c:pt idx="26993" formatCode="General">
                  <c:v>-4.4779196050310603E-2</c:v>
                </c:pt>
                <c:pt idx="26994" formatCode="General">
                  <c:v>-6.3018155406127305E-2</c:v>
                </c:pt>
                <c:pt idx="26995" formatCode="General">
                  <c:v>-8.0402673409102302E-2</c:v>
                </c:pt>
                <c:pt idx="26996" formatCode="General">
                  <c:v>-9.5714909733703502E-2</c:v>
                </c:pt>
                <c:pt idx="26997" formatCode="General">
                  <c:v>-0.108369918270644</c:v>
                </c:pt>
                <c:pt idx="26998" formatCode="General">
                  <c:v>-0.11879710376184099</c:v>
                </c:pt>
                <c:pt idx="26999" formatCode="General">
                  <c:v>-0.12741087146727501</c:v>
                </c:pt>
                <c:pt idx="27000" formatCode="General">
                  <c:v>-0.13497977157567001</c:v>
                </c:pt>
                <c:pt idx="27001" formatCode="General">
                  <c:v>-0.143022513645541</c:v>
                </c:pt>
                <c:pt idx="27002" formatCode="General">
                  <c:v>-0.15284350696251101</c:v>
                </c:pt>
                <c:pt idx="27003" formatCode="General">
                  <c:v>-0.164726860427924</c:v>
                </c:pt>
                <c:pt idx="27004" formatCode="General">
                  <c:v>-0.17718432139336901</c:v>
                </c:pt>
                <c:pt idx="27005" formatCode="General">
                  <c:v>-0.18858087021670999</c:v>
                </c:pt>
                <c:pt idx="27006" formatCode="General">
                  <c:v>-0.19769925397364899</c:v>
                </c:pt>
                <c:pt idx="27007" formatCode="General">
                  <c:v>-0.20420466056487999</c:v>
                </c:pt>
                <c:pt idx="27008" formatCode="General">
                  <c:v>-0.208174856579458</c:v>
                </c:pt>
                <c:pt idx="27009" formatCode="General">
                  <c:v>-0.20927958521110801</c:v>
                </c:pt>
                <c:pt idx="27010" formatCode="General">
                  <c:v>-0.20799545849244</c:v>
                </c:pt>
                <c:pt idx="27011" formatCode="General">
                  <c:v>-0.20517898162219</c:v>
                </c:pt>
                <c:pt idx="27012" formatCode="General">
                  <c:v>-0.20099667107642799</c:v>
                </c:pt>
                <c:pt idx="27013" formatCode="General">
                  <c:v>-0.195681421523658</c:v>
                </c:pt>
                <c:pt idx="27014" formatCode="General">
                  <c:v>-0.18992730531014099</c:v>
                </c:pt>
                <c:pt idx="27015" formatCode="General">
                  <c:v>-0.183677834773467</c:v>
                </c:pt>
                <c:pt idx="27016" formatCode="General">
                  <c:v>-0.17700392165067599</c:v>
                </c:pt>
                <c:pt idx="27017" formatCode="General">
                  <c:v>-0.17061036124086201</c:v>
                </c:pt>
                <c:pt idx="27018" formatCode="General">
                  <c:v>-0.16496018468615301</c:v>
                </c:pt>
                <c:pt idx="27019" formatCode="General">
                  <c:v>-0.161051874409472</c:v>
                </c:pt>
                <c:pt idx="27020" formatCode="General">
                  <c:v>-0.16001013702352301</c:v>
                </c:pt>
                <c:pt idx="27021" formatCode="General">
                  <c:v>-0.16234913215213101</c:v>
                </c:pt>
                <c:pt idx="27022" formatCode="General">
                  <c:v>-0.16813564906284301</c:v>
                </c:pt>
                <c:pt idx="27023" formatCode="General">
                  <c:v>-0.17637883836635099</c:v>
                </c:pt>
                <c:pt idx="27024" formatCode="General">
                  <c:v>-0.18598626786133499</c:v>
                </c:pt>
                <c:pt idx="27025" formatCode="General">
                  <c:v>-0.19561396942980999</c:v>
                </c:pt>
                <c:pt idx="27026" formatCode="General">
                  <c:v>-0.20416611109628</c:v>
                </c:pt>
                <c:pt idx="27027" formatCode="General">
                  <c:v>-0.211206219101438</c:v>
                </c:pt>
                <c:pt idx="27028" formatCode="General">
                  <c:v>-0.21702420175154399</c:v>
                </c:pt>
                <c:pt idx="27029" formatCode="General">
                  <c:v>-0.22340239875038401</c:v>
                </c:pt>
                <c:pt idx="27030" formatCode="General">
                  <c:v>-0.23090713519505199</c:v>
                </c:pt>
                <c:pt idx="27031" formatCode="General">
                  <c:v>-0.23855716826512299</c:v>
                </c:pt>
                <c:pt idx="27032" formatCode="General">
                  <c:v>-0.24633163134095001</c:v>
                </c:pt>
                <c:pt idx="27033" formatCode="General">
                  <c:v>-0.25407352625565</c:v>
                </c:pt>
                <c:pt idx="27034" formatCode="General">
                  <c:v>-0.261414724830766</c:v>
                </c:pt>
                <c:pt idx="27035" formatCode="General">
                  <c:v>-0.26851144411886702</c:v>
                </c:pt>
                <c:pt idx="27036" formatCode="General">
                  <c:v>-0.27516253160236498</c:v>
                </c:pt>
                <c:pt idx="27037" formatCode="General">
                  <c:v>-0.28049551569700998</c:v>
                </c:pt>
                <c:pt idx="27038" formatCode="General">
                  <c:v>-0.283261530177771</c:v>
                </c:pt>
                <c:pt idx="27039" formatCode="General">
                  <c:v>-0.28318700685963999</c:v>
                </c:pt>
                <c:pt idx="27040" formatCode="General">
                  <c:v>-0.28155416195720701</c:v>
                </c:pt>
                <c:pt idx="27041" formatCode="General">
                  <c:v>-0.279094935152221</c:v>
                </c:pt>
                <c:pt idx="27042" formatCode="General">
                  <c:v>-0.27542305046919202</c:v>
                </c:pt>
                <c:pt idx="27043" formatCode="General">
                  <c:v>-0.27068078156770597</c:v>
                </c:pt>
                <c:pt idx="27044" formatCode="General">
                  <c:v>-0.26585665295743799</c:v>
                </c:pt>
                <c:pt idx="27045" formatCode="General">
                  <c:v>-0.26129594117217803</c:v>
                </c:pt>
                <c:pt idx="27046" formatCode="General">
                  <c:v>-0.25648188752963602</c:v>
                </c:pt>
                <c:pt idx="27047" formatCode="General">
                  <c:v>-0.25156094884015701</c:v>
                </c:pt>
                <c:pt idx="27048" formatCode="General">
                  <c:v>-0.24707047415067701</c:v>
                </c:pt>
                <c:pt idx="27049" formatCode="General">
                  <c:v>-0.243912400152729</c:v>
                </c:pt>
                <c:pt idx="27050" formatCode="General">
                  <c:v>-0.24294076694633401</c:v>
                </c:pt>
                <c:pt idx="27051" formatCode="General">
                  <c:v>-0.243567590126782</c:v>
                </c:pt>
                <c:pt idx="27052" formatCode="General">
                  <c:v>-0.245445681974167</c:v>
                </c:pt>
                <c:pt idx="27053" formatCode="General">
                  <c:v>-0.248712444871134</c:v>
                </c:pt>
                <c:pt idx="27054" formatCode="General">
                  <c:v>-0.25297947100921497</c:v>
                </c:pt>
                <c:pt idx="27055" formatCode="General">
                  <c:v>-0.25806116454927602</c:v>
                </c:pt>
                <c:pt idx="27056" formatCode="General">
                  <c:v>-0.26352226719282301</c:v>
                </c:pt>
                <c:pt idx="27057" formatCode="General">
                  <c:v>-0.26862906068627701</c:v>
                </c:pt>
                <c:pt idx="27058" formatCode="General">
                  <c:v>-0.27364198239845</c:v>
                </c:pt>
                <c:pt idx="27059" formatCode="General">
                  <c:v>-0.27797909917650698</c:v>
                </c:pt>
                <c:pt idx="27060" formatCode="General">
                  <c:v>-0.28096567932908001</c:v>
                </c:pt>
                <c:pt idx="27061" formatCode="General">
                  <c:v>-0.28315890523556397</c:v>
                </c:pt>
                <c:pt idx="27062" formatCode="General">
                  <c:v>-0.28569314415445102</c:v>
                </c:pt>
                <c:pt idx="27063" formatCode="General">
                  <c:v>-0.28942067280280798</c:v>
                </c:pt>
                <c:pt idx="27064" formatCode="General">
                  <c:v>-0.29331117992601702</c:v>
                </c:pt>
                <c:pt idx="27065" formatCode="General">
                  <c:v>-0.29537979483523102</c:v>
                </c:pt>
                <c:pt idx="27066" formatCode="General">
                  <c:v>-0.29457269528455399</c:v>
                </c:pt>
                <c:pt idx="27067" formatCode="General">
                  <c:v>-0.291072041947534</c:v>
                </c:pt>
                <c:pt idx="27068" formatCode="General">
                  <c:v>-0.28454289677385902</c:v>
                </c:pt>
                <c:pt idx="27069" formatCode="General">
                  <c:v>-0.27507517695564299</c:v>
                </c:pt>
                <c:pt idx="27070" formatCode="General">
                  <c:v>-0.26353664811418398</c:v>
                </c:pt>
                <c:pt idx="27071" formatCode="General">
                  <c:v>-0.25146442479408199</c:v>
                </c:pt>
                <c:pt idx="27072" formatCode="General">
                  <c:v>-0.23961336202187999</c:v>
                </c:pt>
                <c:pt idx="27073" formatCode="General">
                  <c:v>-0.227517748886712</c:v>
                </c:pt>
                <c:pt idx="27074" formatCode="General">
                  <c:v>-0.21566511729360399</c:v>
                </c:pt>
                <c:pt idx="27075" formatCode="General">
                  <c:v>-0.20481987527069601</c:v>
                </c:pt>
                <c:pt idx="27076" formatCode="General">
                  <c:v>-0.195348022350323</c:v>
                </c:pt>
                <c:pt idx="27077" formatCode="General">
                  <c:v>-0.18736056147541799</c:v>
                </c:pt>
                <c:pt idx="27078" formatCode="General">
                  <c:v>-0.17987343494050101</c:v>
                </c:pt>
                <c:pt idx="27079" formatCode="General">
                  <c:v>-0.172457060876191</c:v>
                </c:pt>
                <c:pt idx="27080" formatCode="General">
                  <c:v>-0.16490476345838001</c:v>
                </c:pt>
                <c:pt idx="27081" formatCode="General">
                  <c:v>-0.157054209598783</c:v>
                </c:pt>
                <c:pt idx="27082" formatCode="General">
                  <c:v>-0.148960186800219</c:v>
                </c:pt>
                <c:pt idx="27083" formatCode="General">
                  <c:v>-0.14070770692029599</c:v>
                </c:pt>
                <c:pt idx="27084" formatCode="General">
                  <c:v>-0.13245514077589299</c:v>
                </c:pt>
                <c:pt idx="27085" formatCode="General">
                  <c:v>-0.124114959614262</c:v>
                </c:pt>
                <c:pt idx="27086" formatCode="General">
                  <c:v>-0.115638420579473</c:v>
                </c:pt>
                <c:pt idx="27087" formatCode="General">
                  <c:v>-0.106856181830616</c:v>
                </c:pt>
                <c:pt idx="27088" formatCode="General">
                  <c:v>-9.7761901671071197E-2</c:v>
                </c:pt>
                <c:pt idx="27089" formatCode="General">
                  <c:v>-8.7862115234942195E-2</c:v>
                </c:pt>
                <c:pt idx="27090" formatCode="General">
                  <c:v>-7.6719912716914099E-2</c:v>
                </c:pt>
                <c:pt idx="27091" formatCode="General">
                  <c:v>-6.4436025635831007E-2</c:v>
                </c:pt>
                <c:pt idx="27092" formatCode="General">
                  <c:v>-5.0821741585567799E-2</c:v>
                </c:pt>
                <c:pt idx="27093" formatCode="General">
                  <c:v>-3.6243874293872803E-2</c:v>
                </c:pt>
                <c:pt idx="27094" formatCode="General">
                  <c:v>-2.17930142566975E-2</c:v>
                </c:pt>
                <c:pt idx="27095" formatCode="General">
                  <c:v>-7.5297989960364303E-3</c:v>
                </c:pt>
                <c:pt idx="27096" formatCode="General">
                  <c:v>6.5479765618933197E-3</c:v>
                </c:pt>
                <c:pt idx="27097" formatCode="General">
                  <c:v>1.9867035570387399E-2</c:v>
                </c:pt>
                <c:pt idx="27098" formatCode="General">
                  <c:v>3.3021542561614797E-2</c:v>
                </c:pt>
                <c:pt idx="27099" formatCode="General">
                  <c:v>4.7391821940297202E-2</c:v>
                </c:pt>
                <c:pt idx="27100" formatCode="General">
                  <c:v>6.3093691754093101E-2</c:v>
                </c:pt>
                <c:pt idx="27101" formatCode="General">
                  <c:v>7.9749555129768002E-2</c:v>
                </c:pt>
                <c:pt idx="27102" formatCode="General">
                  <c:v>9.6931312463675298E-2</c:v>
                </c:pt>
                <c:pt idx="27103" formatCode="General">
                  <c:v>0.114051184899812</c:v>
                </c:pt>
                <c:pt idx="27104" formatCode="General">
                  <c:v>0.13143740090283801</c:v>
                </c:pt>
                <c:pt idx="27105" formatCode="General">
                  <c:v>0.149394251480537</c:v>
                </c:pt>
                <c:pt idx="27106" formatCode="General">
                  <c:v>0.16772095218702701</c:v>
                </c:pt>
                <c:pt idx="27107" formatCode="General">
                  <c:v>0.18651333952288801</c:v>
                </c:pt>
                <c:pt idx="27108" formatCode="General">
                  <c:v>0.205114099788229</c:v>
                </c:pt>
                <c:pt idx="27109" formatCode="General">
                  <c:v>0.22270137534802301</c:v>
                </c:pt>
                <c:pt idx="27110" formatCode="General">
                  <c:v>0.23896039234181199</c:v>
                </c:pt>
                <c:pt idx="27111" formatCode="General">
                  <c:v>0.253573163605052</c:v>
                </c:pt>
                <c:pt idx="27112" formatCode="General">
                  <c:v>0.26674241439892199</c:v>
                </c:pt>
                <c:pt idx="27113" formatCode="General">
                  <c:v>0.27979081297113401</c:v>
                </c:pt>
                <c:pt idx="27114" formatCode="General">
                  <c:v>0.29417985425527399</c:v>
                </c:pt>
                <c:pt idx="27115" formatCode="General">
                  <c:v>0.30931816047867999</c:v>
                </c:pt>
                <c:pt idx="27116" formatCode="General">
                  <c:v>0.32322234772242298</c:v>
                </c:pt>
                <c:pt idx="27117" formatCode="General">
                  <c:v>0.33534360760434201</c:v>
                </c:pt>
                <c:pt idx="27118" formatCode="General">
                  <c:v>0.345561044865349</c:v>
                </c:pt>
                <c:pt idx="27119" formatCode="General">
                  <c:v>0.35345228487318697</c:v>
                </c:pt>
                <c:pt idx="27120" formatCode="General">
                  <c:v>0.35838860768319097</c:v>
                </c:pt>
                <c:pt idx="27121" formatCode="General">
                  <c:v>0.36033680746038799</c:v>
                </c:pt>
                <c:pt idx="27122" formatCode="General">
                  <c:v>0.36061334443443599</c:v>
                </c:pt>
                <c:pt idx="27123" formatCode="General">
                  <c:v>0.35979218066762297</c:v>
                </c:pt>
                <c:pt idx="27124" formatCode="General">
                  <c:v>0.35805081112005799</c:v>
                </c:pt>
                <c:pt idx="27125" formatCode="General">
                  <c:v>0.35555194594643802</c:v>
                </c:pt>
                <c:pt idx="27126" formatCode="General">
                  <c:v>0.3523131348852</c:v>
                </c:pt>
                <c:pt idx="27127" formatCode="General">
                  <c:v>0.34869964912509499</c:v>
                </c:pt>
                <c:pt idx="27128" formatCode="General">
                  <c:v>0.34544618194219601</c:v>
                </c:pt>
                <c:pt idx="27129" formatCode="General">
                  <c:v>0.343810636133835</c:v>
                </c:pt>
                <c:pt idx="27130" formatCode="General">
                  <c:v>0.34491481394245399</c:v>
                </c:pt>
                <c:pt idx="27131" formatCode="General">
                  <c:v>0.34818160379996999</c:v>
                </c:pt>
                <c:pt idx="27132" formatCode="General">
                  <c:v>0.352003049423047</c:v>
                </c:pt>
                <c:pt idx="27133" formatCode="General">
                  <c:v>0.35596202907230401</c:v>
                </c:pt>
                <c:pt idx="27134" formatCode="General">
                  <c:v>0.360604062850298</c:v>
                </c:pt>
                <c:pt idx="27135" formatCode="General">
                  <c:v>0.365723081836621</c:v>
                </c:pt>
                <c:pt idx="27136" formatCode="General">
                  <c:v>0.37103754818628698</c:v>
                </c:pt>
                <c:pt idx="27137" formatCode="General">
                  <c:v>0.37624484445192002</c:v>
                </c:pt>
                <c:pt idx="27138" formatCode="General">
                  <c:v>0.381148644071932</c:v>
                </c:pt>
                <c:pt idx="27139" formatCode="General">
                  <c:v>0.386327717365127</c:v>
                </c:pt>
                <c:pt idx="27140" formatCode="General">
                  <c:v>0.39161071779777101</c:v>
                </c:pt>
                <c:pt idx="27141" formatCode="General">
                  <c:v>0.396242351486366</c:v>
                </c:pt>
                <c:pt idx="27142" formatCode="General">
                  <c:v>0.40074215993697598</c:v>
                </c:pt>
                <c:pt idx="27143" formatCode="General">
                  <c:v>0.40532849478594202</c:v>
                </c:pt>
                <c:pt idx="27144" formatCode="General">
                  <c:v>0.40916590031792999</c:v>
                </c:pt>
                <c:pt idx="27145" formatCode="General">
                  <c:v>0.41255301974674902</c:v>
                </c:pt>
                <c:pt idx="27146" formatCode="General">
                  <c:v>0.41675501002216703</c:v>
                </c:pt>
                <c:pt idx="27147" formatCode="General">
                  <c:v>0.42166005356395497</c:v>
                </c:pt>
                <c:pt idx="27148" formatCode="General">
                  <c:v>0.42636467121194099</c:v>
                </c:pt>
                <c:pt idx="27149" formatCode="General">
                  <c:v>0.43106477659397902</c:v>
                </c:pt>
                <c:pt idx="27150" formatCode="General">
                  <c:v>0.43657242140247199</c:v>
                </c:pt>
                <c:pt idx="27151" formatCode="General">
                  <c:v>0.44342907350607502</c:v>
                </c:pt>
                <c:pt idx="27152" formatCode="General">
                  <c:v>0.45148233089127499</c:v>
                </c:pt>
                <c:pt idx="27153" formatCode="General">
                  <c:v>0.46080879637100097</c:v>
                </c:pt>
                <c:pt idx="27154" formatCode="General">
                  <c:v>0.471220155768104</c:v>
                </c:pt>
                <c:pt idx="27155" formatCode="General">
                  <c:v>0.48172376669723699</c:v>
                </c:pt>
                <c:pt idx="27156" formatCode="General">
                  <c:v>0.49130924142813698</c:v>
                </c:pt>
                <c:pt idx="27157" formatCode="General">
                  <c:v>0.49939254981902298</c:v>
                </c:pt>
                <c:pt idx="27158" formatCode="General">
                  <c:v>0.50564987889019897</c:v>
                </c:pt>
                <c:pt idx="27159" formatCode="General">
                  <c:v>0.51077870023288297</c:v>
                </c:pt>
                <c:pt idx="27160" formatCode="General">
                  <c:v>0.51443687102573998</c:v>
                </c:pt>
                <c:pt idx="27161" formatCode="General">
                  <c:v>0.51444575208810805</c:v>
                </c:pt>
                <c:pt idx="27162" formatCode="General">
                  <c:v>0.51021879844217</c:v>
                </c:pt>
                <c:pt idx="27163" formatCode="General">
                  <c:v>0.50256150076108796</c:v>
                </c:pt>
                <c:pt idx="27164" formatCode="General">
                  <c:v>0.49248828373590903</c:v>
                </c:pt>
                <c:pt idx="27165" formatCode="General">
                  <c:v>0.48022733301355403</c:v>
                </c:pt>
                <c:pt idx="27166" formatCode="General">
                  <c:v>0.46615890815097899</c:v>
                </c:pt>
                <c:pt idx="27167" formatCode="General">
                  <c:v>0.45156535530549102</c:v>
                </c:pt>
                <c:pt idx="27168" formatCode="General">
                  <c:v>0.43739049073201203</c:v>
                </c:pt>
                <c:pt idx="27169" formatCode="General">
                  <c:v>0.42393685648657797</c:v>
                </c:pt>
                <c:pt idx="27170" formatCode="General">
                  <c:v>0.41205331557276298</c:v>
                </c:pt>
                <c:pt idx="27171" formatCode="General">
                  <c:v>0.40196549807250798</c:v>
                </c:pt>
                <c:pt idx="27172" formatCode="General">
                  <c:v>0.39362561395353701</c:v>
                </c:pt>
                <c:pt idx="27173" formatCode="General">
                  <c:v>0.387883082227302</c:v>
                </c:pt>
                <c:pt idx="27174" formatCode="General">
                  <c:v>0.38532786308203698</c:v>
                </c:pt>
                <c:pt idx="27175" formatCode="General">
                  <c:v>0.38550757887646903</c:v>
                </c:pt>
                <c:pt idx="27176" formatCode="General">
                  <c:v>0.38822737925819301</c:v>
                </c:pt>
                <c:pt idx="27177" formatCode="General">
                  <c:v>0.39356682473735499</c:v>
                </c:pt>
                <c:pt idx="27178" formatCode="General">
                  <c:v>0.40083831056709501</c:v>
                </c:pt>
                <c:pt idx="27179" formatCode="General">
                  <c:v>0.40896275382591701</c:v>
                </c:pt>
                <c:pt idx="27180" formatCode="General">
                  <c:v>0.417206962164623</c:v>
                </c:pt>
                <c:pt idx="27181" formatCode="General">
                  <c:v>0.42386971445242499</c:v>
                </c:pt>
                <c:pt idx="27182" formatCode="General">
                  <c:v>0.42701787042370098</c:v>
                </c:pt>
                <c:pt idx="27183" formatCode="General">
                  <c:v>0.42760083724834302</c:v>
                </c:pt>
                <c:pt idx="27184" formatCode="General">
                  <c:v>0.42703924746373501</c:v>
                </c:pt>
                <c:pt idx="27185" formatCode="General">
                  <c:v>0.42646975960712302</c:v>
                </c:pt>
                <c:pt idx="27186" formatCode="General">
                  <c:v>0.42582806281072999</c:v>
                </c:pt>
                <c:pt idx="27187" formatCode="General">
                  <c:v>0.424162304413638</c:v>
                </c:pt>
                <c:pt idx="27188" formatCode="General">
                  <c:v>0.42148964684089202</c:v>
                </c:pt>
                <c:pt idx="27189" formatCode="General">
                  <c:v>0.41692568566893801</c:v>
                </c:pt>
                <c:pt idx="27190" formatCode="General">
                  <c:v>0.40992431509608601</c:v>
                </c:pt>
                <c:pt idx="27191" formatCode="General">
                  <c:v>0.40086706115132498</c:v>
                </c:pt>
                <c:pt idx="27192" formatCode="General">
                  <c:v>0.39087666749984901</c:v>
                </c:pt>
                <c:pt idx="27193" formatCode="General">
                  <c:v>0.38090853380422302</c:v>
                </c:pt>
                <c:pt idx="27194" formatCode="General">
                  <c:v>0.37037924022350899</c:v>
                </c:pt>
                <c:pt idx="27195" formatCode="General">
                  <c:v>0.358171340365392</c:v>
                </c:pt>
                <c:pt idx="27196" formatCode="General">
                  <c:v>0.34339901670411499</c:v>
                </c:pt>
                <c:pt idx="27197" formatCode="General">
                  <c:v>0.32611599460971102</c:v>
                </c:pt>
                <c:pt idx="27198" formatCode="General">
                  <c:v>0.30671384858374701</c:v>
                </c:pt>
                <c:pt idx="27199" formatCode="General">
                  <c:v>0.285276080740263</c:v>
                </c:pt>
                <c:pt idx="27200" formatCode="General">
                  <c:v>0.26310801036400899</c:v>
                </c:pt>
                <c:pt idx="27201" formatCode="General">
                  <c:v>0.24236885208383499</c:v>
                </c:pt>
                <c:pt idx="27202" formatCode="General">
                  <c:v>0.223713791109029</c:v>
                </c:pt>
                <c:pt idx="27203" formatCode="General">
                  <c:v>0.206793485446434</c:v>
                </c:pt>
                <c:pt idx="27204" formatCode="General">
                  <c:v>0.19207376597155501</c:v>
                </c:pt>
                <c:pt idx="27205" formatCode="General">
                  <c:v>0.18019481021350101</c:v>
                </c:pt>
                <c:pt idx="27206" formatCode="General">
                  <c:v>0.170747859305003</c:v>
                </c:pt>
                <c:pt idx="27207" formatCode="General">
                  <c:v>0.16297663640328</c:v>
                </c:pt>
                <c:pt idx="27208" formatCode="General">
                  <c:v>0.155970783415433</c:v>
                </c:pt>
                <c:pt idx="27209" formatCode="General">
                  <c:v>0.14918612307585499</c:v>
                </c:pt>
                <c:pt idx="27210" formatCode="General">
                  <c:v>0.143521313161113</c:v>
                </c:pt>
                <c:pt idx="27211" formatCode="General">
                  <c:v>0.139928004354403</c:v>
                </c:pt>
                <c:pt idx="27212" formatCode="General">
                  <c:v>0.138505019089743</c:v>
                </c:pt>
                <c:pt idx="27213" formatCode="General">
                  <c:v>0.13826899533888101</c:v>
                </c:pt>
                <c:pt idx="27214" formatCode="General">
                  <c:v>0.13703294156441001</c:v>
                </c:pt>
                <c:pt idx="27215" formatCode="General">
                  <c:v>0.134017522921282</c:v>
                </c:pt>
                <c:pt idx="27216" formatCode="General">
                  <c:v>0.12974864642134301</c:v>
                </c:pt>
                <c:pt idx="27217" formatCode="General">
                  <c:v>0.124253857457035</c:v>
                </c:pt>
                <c:pt idx="27218" formatCode="General">
                  <c:v>0.117472951140822</c:v>
                </c:pt>
                <c:pt idx="27219" formatCode="General">
                  <c:v>0.11015970350759</c:v>
                </c:pt>
                <c:pt idx="27220" formatCode="General">
                  <c:v>0.102647872607162</c:v>
                </c:pt>
                <c:pt idx="27221" formatCode="General">
                  <c:v>9.3695341412746505E-2</c:v>
                </c:pt>
                <c:pt idx="27222" formatCode="General">
                  <c:v>8.2568221536029995E-2</c:v>
                </c:pt>
                <c:pt idx="27223" formatCode="General">
                  <c:v>7.09225213912969E-2</c:v>
                </c:pt>
                <c:pt idx="27224" formatCode="General">
                  <c:v>5.9293971758633303E-2</c:v>
                </c:pt>
                <c:pt idx="27225" formatCode="General">
                  <c:v>4.6113163803427802E-2</c:v>
                </c:pt>
                <c:pt idx="27226" formatCode="General">
                  <c:v>2.99763440277887E-2</c:v>
                </c:pt>
                <c:pt idx="27227" formatCode="General">
                  <c:v>1.1148209395233E-2</c:v>
                </c:pt>
                <c:pt idx="27228" formatCode="General">
                  <c:v>-8.6584996049822692E-3</c:v>
                </c:pt>
                <c:pt idx="27229" formatCode="General">
                  <c:v>-2.91447426931432E-2</c:v>
                </c:pt>
                <c:pt idx="27230" formatCode="General">
                  <c:v>-5.0889792527795998E-2</c:v>
                </c:pt>
                <c:pt idx="27231" formatCode="General">
                  <c:v>-7.3906626416689894E-2</c:v>
                </c:pt>
                <c:pt idx="27232" formatCode="General">
                  <c:v>-9.7421070739094603E-2</c:v>
                </c:pt>
                <c:pt idx="27233" formatCode="General">
                  <c:v>-0.120417382716289</c:v>
                </c:pt>
                <c:pt idx="27234" formatCode="General">
                  <c:v>-0.14302952695193599</c:v>
                </c:pt>
                <c:pt idx="27235" formatCode="General">
                  <c:v>-0.16549091623834</c:v>
                </c:pt>
                <c:pt idx="27236" formatCode="General">
                  <c:v>-0.18747189130268499</c:v>
                </c:pt>
                <c:pt idx="27237" formatCode="General">
                  <c:v>-0.208227554857775</c:v>
                </c:pt>
                <c:pt idx="27238" formatCode="General">
                  <c:v>-0.22799527286760499</c:v>
                </c:pt>
                <c:pt idx="27239" formatCode="General">
                  <c:v>-0.247393000112786</c:v>
                </c:pt>
                <c:pt idx="27240" formatCode="General">
                  <c:v>-0.265671778826571</c:v>
                </c:pt>
                <c:pt idx="27241" formatCode="General">
                  <c:v>-0.28237566926331098</c:v>
                </c:pt>
                <c:pt idx="27242" formatCode="General">
                  <c:v>-0.29803276590771199</c:v>
                </c:pt>
                <c:pt idx="27243" formatCode="General">
                  <c:v>-0.31220623813635101</c:v>
                </c:pt>
                <c:pt idx="27244" formatCode="General">
                  <c:v>-0.32436442874979998</c:v>
                </c:pt>
                <c:pt idx="27245" formatCode="General">
                  <c:v>-0.33493115742298901</c:v>
                </c:pt>
                <c:pt idx="27246" formatCode="General">
                  <c:v>-0.34419317172307401</c:v>
                </c:pt>
                <c:pt idx="27247" formatCode="General">
                  <c:v>-0.35297527679733598</c:v>
                </c:pt>
                <c:pt idx="27248" formatCode="General">
                  <c:v>-0.362384751204258</c:v>
                </c:pt>
                <c:pt idx="27249" formatCode="General">
                  <c:v>-0.37299925841042603</c:v>
                </c:pt>
                <c:pt idx="27250" formatCode="General">
                  <c:v>-0.38477210769099801</c:v>
                </c:pt>
                <c:pt idx="27251" formatCode="General">
                  <c:v>-0.396935589254584</c:v>
                </c:pt>
                <c:pt idx="27252" formatCode="General">
                  <c:v>-0.40896912736384899</c:v>
                </c:pt>
                <c:pt idx="27253" formatCode="General">
                  <c:v>-0.42108149900964298</c:v>
                </c:pt>
                <c:pt idx="27254" formatCode="General">
                  <c:v>-0.43298045058997098</c:v>
                </c:pt>
                <c:pt idx="27255" formatCode="General">
                  <c:v>-0.44537951820425598</c:v>
                </c:pt>
                <c:pt idx="27256" formatCode="General">
                  <c:v>-0.45827813098458198</c:v>
                </c:pt>
                <c:pt idx="27257" formatCode="General">
                  <c:v>-0.46961420252851099</c:v>
                </c:pt>
                <c:pt idx="27258" formatCode="General">
                  <c:v>-0.47862856520564001</c:v>
                </c:pt>
                <c:pt idx="27259" formatCode="General">
                  <c:v>-0.48566129652405898</c:v>
                </c:pt>
                <c:pt idx="27260" formatCode="General">
                  <c:v>-0.49200300929339902</c:v>
                </c:pt>
                <c:pt idx="27261" formatCode="General">
                  <c:v>-0.49941825900013198</c:v>
                </c:pt>
                <c:pt idx="27262" formatCode="General">
                  <c:v>-0.50846703065502097</c:v>
                </c:pt>
                <c:pt idx="27263" formatCode="General">
                  <c:v>-0.51925847439758799</c:v>
                </c:pt>
                <c:pt idx="27264" formatCode="General">
                  <c:v>-0.53220096802466499</c:v>
                </c:pt>
                <c:pt idx="27265" formatCode="General">
                  <c:v>-0.54745080796615297</c:v>
                </c:pt>
                <c:pt idx="27266" formatCode="General">
                  <c:v>-0.563767979579885</c:v>
                </c:pt>
                <c:pt idx="27267" formatCode="General">
                  <c:v>-0.58029078188876204</c:v>
                </c:pt>
                <c:pt idx="27268" formatCode="General">
                  <c:v>-0.59665061301961397</c:v>
                </c:pt>
                <c:pt idx="27269" formatCode="General">
                  <c:v>-0.61167846008861504</c:v>
                </c:pt>
                <c:pt idx="27270" formatCode="General">
                  <c:v>-0.62523666090108099</c:v>
                </c:pt>
                <c:pt idx="27271" formatCode="General">
                  <c:v>-0.63753267056076302</c:v>
                </c:pt>
                <c:pt idx="27272" formatCode="General">
                  <c:v>-0.64824853281900296</c:v>
                </c:pt>
                <c:pt idx="27273" formatCode="General">
                  <c:v>-0.65777532976274999</c:v>
                </c:pt>
                <c:pt idx="27274" formatCode="General">
                  <c:v>-0.66725855645241094</c:v>
                </c:pt>
                <c:pt idx="27275" formatCode="General">
                  <c:v>-0.67683880614381897</c:v>
                </c:pt>
                <c:pt idx="27276" formatCode="General">
                  <c:v>-0.68484231014950203</c:v>
                </c:pt>
                <c:pt idx="27277" formatCode="General">
                  <c:v>-0.68938491195502405</c:v>
                </c:pt>
                <c:pt idx="27278" formatCode="General">
                  <c:v>-0.69009858847872496</c:v>
                </c:pt>
                <c:pt idx="27279" formatCode="General">
                  <c:v>-0.68861612810411199</c:v>
                </c:pt>
                <c:pt idx="27280" formatCode="General">
                  <c:v>-0.68638016502308696</c:v>
                </c:pt>
                <c:pt idx="27281" formatCode="General">
                  <c:v>-0.68329722278604099</c:v>
                </c:pt>
                <c:pt idx="27282" formatCode="General">
                  <c:v>-0.67952329827614</c:v>
                </c:pt>
                <c:pt idx="27283" formatCode="General">
                  <c:v>-0.67615897478193299</c:v>
                </c:pt>
                <c:pt idx="27284" formatCode="General">
                  <c:v>-0.67384731561523104</c:v>
                </c:pt>
                <c:pt idx="27285" formatCode="General">
                  <c:v>-0.67217351535108805</c:v>
                </c:pt>
                <c:pt idx="27286" formatCode="General">
                  <c:v>-0.67076221162713201</c:v>
                </c:pt>
                <c:pt idx="27287" formatCode="General">
                  <c:v>-0.66949084392057701</c:v>
                </c:pt>
                <c:pt idx="27288" formatCode="General">
                  <c:v>-0.667653273592971</c:v>
                </c:pt>
                <c:pt idx="27289" formatCode="General">
                  <c:v>-0.66431122791383701</c:v>
                </c:pt>
                <c:pt idx="27290" formatCode="General">
                  <c:v>-0.65927737623975402</c:v>
                </c:pt>
                <c:pt idx="27291" formatCode="General">
                  <c:v>-0.65307076992534197</c:v>
                </c:pt>
                <c:pt idx="27292" formatCode="General">
                  <c:v>-0.64624657396056395</c:v>
                </c:pt>
                <c:pt idx="27293" formatCode="General">
                  <c:v>-0.63892585630384402</c:v>
                </c:pt>
                <c:pt idx="27294" formatCode="General">
                  <c:v>-0.63170652847184405</c:v>
                </c:pt>
                <c:pt idx="27295" formatCode="General">
                  <c:v>-0.62515269246792204</c:v>
                </c:pt>
                <c:pt idx="27296" formatCode="General">
                  <c:v>-0.61930956186778796</c:v>
                </c:pt>
                <c:pt idx="27297" formatCode="General">
                  <c:v>-0.61393378405923804</c:v>
                </c:pt>
                <c:pt idx="27298" formatCode="General">
                  <c:v>-0.60764464751167202</c:v>
                </c:pt>
                <c:pt idx="27299" formatCode="General">
                  <c:v>-0.60028160936097996</c:v>
                </c:pt>
                <c:pt idx="27300" formatCode="General">
                  <c:v>-0.59324533819962899</c:v>
                </c:pt>
                <c:pt idx="27301" formatCode="General">
                  <c:v>-0.58668283345098005</c:v>
                </c:pt>
                <c:pt idx="27302" formatCode="General">
                  <c:v>-0.58069992611886501</c:v>
                </c:pt>
                <c:pt idx="27303" formatCode="General">
                  <c:v>-0.57559195602931901</c:v>
                </c:pt>
                <c:pt idx="27304" formatCode="General">
                  <c:v>-0.57154332077967096</c:v>
                </c:pt>
                <c:pt idx="27305" formatCode="General">
                  <c:v>-0.56814976673118001</c:v>
                </c:pt>
                <c:pt idx="27306" formatCode="General">
                  <c:v>-0.56453051656859299</c:v>
                </c:pt>
                <c:pt idx="27307" formatCode="General">
                  <c:v>-0.56009698394267604</c:v>
                </c:pt>
                <c:pt idx="27308" formatCode="General">
                  <c:v>-0.55553133437176105</c:v>
                </c:pt>
                <c:pt idx="27309" formatCode="General">
                  <c:v>-0.55218832086911296</c:v>
                </c:pt>
                <c:pt idx="27310" formatCode="General">
                  <c:v>-0.549819209514957</c:v>
                </c:pt>
                <c:pt idx="27311" formatCode="General">
                  <c:v>-0.54785389808282503</c:v>
                </c:pt>
                <c:pt idx="27312" formatCode="General">
                  <c:v>-0.54597967427806104</c:v>
                </c:pt>
                <c:pt idx="27313" formatCode="General">
                  <c:v>-0.54392614907851999</c:v>
                </c:pt>
                <c:pt idx="27314" formatCode="General">
                  <c:v>-0.54184447047721596</c:v>
                </c:pt>
                <c:pt idx="27315" formatCode="General">
                  <c:v>-0.54005466084820897</c:v>
                </c:pt>
                <c:pt idx="27316" formatCode="General">
                  <c:v>-0.53859299059923105</c:v>
                </c:pt>
                <c:pt idx="27317" formatCode="General">
                  <c:v>-0.53750784334805901</c:v>
                </c:pt>
                <c:pt idx="27318" formatCode="General">
                  <c:v>-0.53635038022547399</c:v>
                </c:pt>
                <c:pt idx="27319" formatCode="General">
                  <c:v>-0.53478044950658699</c:v>
                </c:pt>
                <c:pt idx="27320" formatCode="General">
                  <c:v>-0.53327897861948104</c:v>
                </c:pt>
                <c:pt idx="27321" formatCode="General">
                  <c:v>-0.53285005858787304</c:v>
                </c:pt>
                <c:pt idx="27322" formatCode="General">
                  <c:v>-0.53345959683727295</c:v>
                </c:pt>
                <c:pt idx="27323" formatCode="General">
                  <c:v>-0.53395537932345005</c:v>
                </c:pt>
                <c:pt idx="27324" formatCode="General">
                  <c:v>-0.53352786743456304</c:v>
                </c:pt>
                <c:pt idx="27325" formatCode="General">
                  <c:v>-0.53207501467913398</c:v>
                </c:pt>
                <c:pt idx="27326" formatCode="General">
                  <c:v>-0.52946702462011097</c:v>
                </c:pt>
                <c:pt idx="27327" formatCode="General">
                  <c:v>-0.52479450643630798</c:v>
                </c:pt>
                <c:pt idx="27328" formatCode="General">
                  <c:v>-0.51742652752284102</c:v>
                </c:pt>
                <c:pt idx="27329" formatCode="General">
                  <c:v>-0.50834172161733504</c:v>
                </c:pt>
                <c:pt idx="27330" formatCode="General">
                  <c:v>-0.49934139577637499</c:v>
                </c:pt>
                <c:pt idx="27331" formatCode="General">
                  <c:v>-0.49104802460802299</c:v>
                </c:pt>
                <c:pt idx="27332" formatCode="General">
                  <c:v>-0.48284454149880401</c:v>
                </c:pt>
                <c:pt idx="27333" formatCode="General">
                  <c:v>-0.473568030970971</c:v>
                </c:pt>
                <c:pt idx="27334" formatCode="General">
                  <c:v>-0.46222038617585898</c:v>
                </c:pt>
                <c:pt idx="27335" formatCode="General">
                  <c:v>-0.44857830315580799</c:v>
                </c:pt>
                <c:pt idx="27336" formatCode="General">
                  <c:v>-0.43244527033609498</c:v>
                </c:pt>
                <c:pt idx="27337" formatCode="General">
                  <c:v>-0.41307617883751302</c:v>
                </c:pt>
                <c:pt idx="27338" formatCode="General">
                  <c:v>-0.39069725326409099</c:v>
                </c:pt>
                <c:pt idx="27339" formatCode="General">
                  <c:v>-0.366624822912544</c:v>
                </c:pt>
                <c:pt idx="27340" formatCode="General">
                  <c:v>-0.34191161717730301</c:v>
                </c:pt>
                <c:pt idx="27341" formatCode="General">
                  <c:v>-0.31727157773987702</c:v>
                </c:pt>
                <c:pt idx="27342" formatCode="General">
                  <c:v>-0.29317532308288402</c:v>
                </c:pt>
                <c:pt idx="27343" formatCode="General">
                  <c:v>-0.26983816411403899</c:v>
                </c:pt>
                <c:pt idx="27344" formatCode="General">
                  <c:v>-0.247021571725974</c:v>
                </c:pt>
                <c:pt idx="27345" formatCode="General">
                  <c:v>-0.224125797744849</c:v>
                </c:pt>
                <c:pt idx="27346" formatCode="General">
                  <c:v>-0.20137509602164599</c:v>
                </c:pt>
                <c:pt idx="27347" formatCode="General">
                  <c:v>-0.180261352742633</c:v>
                </c:pt>
                <c:pt idx="27348" formatCode="General">
                  <c:v>-0.162163607131558</c:v>
                </c:pt>
                <c:pt idx="27349" formatCode="General">
                  <c:v>-0.14769770367162099</c:v>
                </c:pt>
                <c:pt idx="27350" formatCode="General">
                  <c:v>-0.13662711397867</c:v>
                </c:pt>
                <c:pt idx="27351" formatCode="General">
                  <c:v>-0.12851940692084601</c:v>
                </c:pt>
                <c:pt idx="27352" formatCode="General">
                  <c:v>-0.122270477895151</c:v>
                </c:pt>
                <c:pt idx="27353" formatCode="General">
                  <c:v>-0.117017566846909</c:v>
                </c:pt>
                <c:pt idx="27354" formatCode="General">
                  <c:v>-0.112148491684402</c:v>
                </c:pt>
                <c:pt idx="27355" formatCode="General">
                  <c:v>-0.106672498244333</c:v>
                </c:pt>
                <c:pt idx="27356" formatCode="General">
                  <c:v>-0.100323840978851</c:v>
                </c:pt>
                <c:pt idx="27357" formatCode="General">
                  <c:v>-9.4037755877494397E-2</c:v>
                </c:pt>
                <c:pt idx="27358" formatCode="General">
                  <c:v>-8.8152998708814503E-2</c:v>
                </c:pt>
                <c:pt idx="27359" formatCode="General">
                  <c:v>-8.1244768119520694E-2</c:v>
                </c:pt>
                <c:pt idx="27360" formatCode="General">
                  <c:v>-7.2953128564440806E-2</c:v>
                </c:pt>
                <c:pt idx="27361" formatCode="General">
                  <c:v>-6.3208313851668793E-2</c:v>
                </c:pt>
                <c:pt idx="27362" formatCode="General">
                  <c:v>-5.2277446394112602E-2</c:v>
                </c:pt>
                <c:pt idx="27363" formatCode="General">
                  <c:v>-4.1414371617486498E-2</c:v>
                </c:pt>
                <c:pt idx="27364" formatCode="General">
                  <c:v>-3.0815085332297699E-2</c:v>
                </c:pt>
                <c:pt idx="27365" formatCode="General">
                  <c:v>-2.03749349618636E-2</c:v>
                </c:pt>
                <c:pt idx="27366" formatCode="General">
                  <c:v>-1.0517706077744399E-2</c:v>
                </c:pt>
                <c:pt idx="27367" formatCode="General">
                  <c:v>-1.3337069887008901E-3</c:v>
                </c:pt>
                <c:pt idx="27368" formatCode="General">
                  <c:v>7.9359101155271495E-3</c:v>
                </c:pt>
                <c:pt idx="27369" formatCode="General">
                  <c:v>1.8306511079327001E-2</c:v>
                </c:pt>
                <c:pt idx="27370" formatCode="General">
                  <c:v>2.9607044654201001E-2</c:v>
                </c:pt>
                <c:pt idx="27371" formatCode="General">
                  <c:v>4.24030158401702E-2</c:v>
                </c:pt>
                <c:pt idx="27372" formatCode="General">
                  <c:v>5.7674436238833802E-2</c:v>
                </c:pt>
                <c:pt idx="27373" formatCode="General">
                  <c:v>7.4888393918438198E-2</c:v>
                </c:pt>
                <c:pt idx="27374" formatCode="General">
                  <c:v>9.3382168718740693E-2</c:v>
                </c:pt>
                <c:pt idx="27375" formatCode="General">
                  <c:v>0.112533096258795</c:v>
                </c:pt>
                <c:pt idx="27376" formatCode="General">
                  <c:v>0.13177210439847201</c:v>
                </c:pt>
                <c:pt idx="27377" formatCode="General">
                  <c:v>0.15082431053419701</c:v>
                </c:pt>
                <c:pt idx="27378" formatCode="General">
                  <c:v>0.169765238362134</c:v>
                </c:pt>
                <c:pt idx="27379" formatCode="General">
                  <c:v>0.18808924610546601</c:v>
                </c:pt>
                <c:pt idx="27380" formatCode="General">
                  <c:v>0.20517981670810301</c:v>
                </c:pt>
                <c:pt idx="27381" formatCode="General">
                  <c:v>0.2203695461296</c:v>
                </c:pt>
                <c:pt idx="27382" formatCode="General">
                  <c:v>0.233697607906904</c:v>
                </c:pt>
                <c:pt idx="27383" formatCode="General">
                  <c:v>0.246096570463849</c:v>
                </c:pt>
                <c:pt idx="27384" formatCode="General">
                  <c:v>0.25836605428751702</c:v>
                </c:pt>
                <c:pt idx="27385" formatCode="General">
                  <c:v>0.27212623915331102</c:v>
                </c:pt>
                <c:pt idx="27386" formatCode="General">
                  <c:v>0.28722155873875399</c:v>
                </c:pt>
                <c:pt idx="27387" formatCode="General">
                  <c:v>0.30217729288971901</c:v>
                </c:pt>
                <c:pt idx="27388" formatCode="General">
                  <c:v>0.31657647776544201</c:v>
                </c:pt>
                <c:pt idx="27389" formatCode="General">
                  <c:v>0.33106872672252902</c:v>
                </c:pt>
                <c:pt idx="27390" formatCode="General">
                  <c:v>0.34694308426909898</c:v>
                </c:pt>
                <c:pt idx="27391" formatCode="General">
                  <c:v>0.36355699611842501</c:v>
                </c:pt>
                <c:pt idx="27392" formatCode="General">
                  <c:v>0.38021766979598298</c:v>
                </c:pt>
                <c:pt idx="27393" formatCode="General">
                  <c:v>0.397371906979265</c:v>
                </c:pt>
                <c:pt idx="27394" formatCode="General">
                  <c:v>0.414977652151794</c:v>
                </c:pt>
                <c:pt idx="27395" formatCode="General">
                  <c:v>0.43228655872997501</c:v>
                </c:pt>
                <c:pt idx="27396" formatCode="General">
                  <c:v>0.44866070877606301</c:v>
                </c:pt>
                <c:pt idx="27397" formatCode="General">
                  <c:v>0.46369730796233199</c:v>
                </c:pt>
                <c:pt idx="27398" formatCode="General">
                  <c:v>0.47629653206241501</c:v>
                </c:pt>
                <c:pt idx="27399" formatCode="General">
                  <c:v>0.48621384322889799</c:v>
                </c:pt>
                <c:pt idx="27400" formatCode="General">
                  <c:v>0.493922200995771</c:v>
                </c:pt>
                <c:pt idx="27401" formatCode="General">
                  <c:v>0.499242193072647</c:v>
                </c:pt>
                <c:pt idx="27402" formatCode="General">
                  <c:v>0.50166230426390301</c:v>
                </c:pt>
                <c:pt idx="27403" formatCode="General">
                  <c:v>0.50085753875663097</c:v>
                </c:pt>
                <c:pt idx="27404" formatCode="General">
                  <c:v>0.49762966257445901</c:v>
                </c:pt>
                <c:pt idx="27405" formatCode="General">
                  <c:v>0.49359988934512</c:v>
                </c:pt>
                <c:pt idx="27406" formatCode="General">
                  <c:v>0.490273731924597</c:v>
                </c:pt>
                <c:pt idx="27407" formatCode="General">
                  <c:v>0.48883231593697801</c:v>
                </c:pt>
                <c:pt idx="27408" formatCode="General">
                  <c:v>0.48906063082352602</c:v>
                </c:pt>
                <c:pt idx="27409" formatCode="General">
                  <c:v>0.49037021807185999</c:v>
                </c:pt>
                <c:pt idx="27410" formatCode="General">
                  <c:v>0.493038135963417</c:v>
                </c:pt>
                <c:pt idx="27411" formatCode="General">
                  <c:v>0.497311738875992</c:v>
                </c:pt>
                <c:pt idx="27412" formatCode="General">
                  <c:v>0.50277160586064595</c:v>
                </c:pt>
                <c:pt idx="27413" formatCode="General">
                  <c:v>0.50871731053020197</c:v>
                </c:pt>
                <c:pt idx="27414" formatCode="General">
                  <c:v>0.51513710992824602</c:v>
                </c:pt>
                <c:pt idx="27415" formatCode="General">
                  <c:v>0.52217846082021102</c:v>
                </c:pt>
                <c:pt idx="27416" formatCode="General">
                  <c:v>0.52951975407371998</c:v>
                </c:pt>
                <c:pt idx="27417" formatCode="General">
                  <c:v>0.536924926963954</c:v>
                </c:pt>
                <c:pt idx="27418" formatCode="General">
                  <c:v>0.54386350631987801</c:v>
                </c:pt>
                <c:pt idx="27419" formatCode="General">
                  <c:v>0.54923697934931104</c:v>
                </c:pt>
                <c:pt idx="27420" formatCode="General">
                  <c:v>0.55314323508233199</c:v>
                </c:pt>
                <c:pt idx="27421" formatCode="General">
                  <c:v>0.55610041714011105</c:v>
                </c:pt>
                <c:pt idx="27422" formatCode="General">
                  <c:v>0.55825629690467105</c:v>
                </c:pt>
                <c:pt idx="27423" formatCode="General">
                  <c:v>0.56088808977859705</c:v>
                </c:pt>
                <c:pt idx="27424" formatCode="General">
                  <c:v>0.56445000667469003</c:v>
                </c:pt>
                <c:pt idx="27425" formatCode="General">
                  <c:v>0.56767193061383903</c:v>
                </c:pt>
                <c:pt idx="27426" formatCode="General">
                  <c:v>0.57016472832586895</c:v>
                </c:pt>
                <c:pt idx="27427" formatCode="General">
                  <c:v>0.57190076390382405</c:v>
                </c:pt>
                <c:pt idx="27428" formatCode="General">
                  <c:v>0.57208093353140799</c:v>
                </c:pt>
                <c:pt idx="27429" formatCode="General">
                  <c:v>0.57026397347116298</c:v>
                </c:pt>
                <c:pt idx="27430" formatCode="General">
                  <c:v>0.56641975905342201</c:v>
                </c:pt>
                <c:pt idx="27431" formatCode="General">
                  <c:v>0.56109983123481499</c:v>
                </c:pt>
                <c:pt idx="27432" formatCode="General">
                  <c:v>0.55496183349295802</c:v>
                </c:pt>
                <c:pt idx="27433" formatCode="General">
                  <c:v>0.54803115384210599</c:v>
                </c:pt>
                <c:pt idx="27434" formatCode="General">
                  <c:v>0.539955406460359</c:v>
                </c:pt>
                <c:pt idx="27435" formatCode="General">
                  <c:v>0.52909561505070501</c:v>
                </c:pt>
                <c:pt idx="27436" formatCode="General">
                  <c:v>0.51521063137530798</c:v>
                </c:pt>
                <c:pt idx="27437" formatCode="General">
                  <c:v>0.499705107298271</c:v>
                </c:pt>
                <c:pt idx="27438" formatCode="General">
                  <c:v>0.483010320972181</c:v>
                </c:pt>
                <c:pt idx="27439" formatCode="General">
                  <c:v>0.46635675082421602</c:v>
                </c:pt>
                <c:pt idx="27440" formatCode="General">
                  <c:v>0.45030741131624602</c:v>
                </c:pt>
                <c:pt idx="27441" formatCode="General">
                  <c:v>0.43471112001497297</c:v>
                </c:pt>
                <c:pt idx="27442" formatCode="General">
                  <c:v>0.42110722500907599</c:v>
                </c:pt>
                <c:pt idx="27443" formatCode="General">
                  <c:v>0.41008230820893099</c:v>
                </c:pt>
                <c:pt idx="27444" formatCode="General">
                  <c:v>0.40126569811904</c:v>
                </c:pt>
                <c:pt idx="27445" formatCode="General">
                  <c:v>0.395696218377798</c:v>
                </c:pt>
                <c:pt idx="27446" formatCode="General">
                  <c:v>0.39406640815828597</c:v>
                </c:pt>
                <c:pt idx="27447" formatCode="General">
                  <c:v>0.39570497417891198</c:v>
                </c:pt>
                <c:pt idx="27448" formatCode="General">
                  <c:v>0.39922024185518801</c:v>
                </c:pt>
                <c:pt idx="27449" formatCode="General">
                  <c:v>0.40421561344095103</c:v>
                </c:pt>
                <c:pt idx="27450" formatCode="General">
                  <c:v>0.41178719374177603</c:v>
                </c:pt>
                <c:pt idx="27451" formatCode="General">
                  <c:v>0.42282152613810797</c:v>
                </c:pt>
                <c:pt idx="27452" formatCode="General">
                  <c:v>0.43723305715914101</c:v>
                </c:pt>
                <c:pt idx="27453" formatCode="General">
                  <c:v>0.45366636497067497</c:v>
                </c:pt>
                <c:pt idx="27454" formatCode="General">
                  <c:v>0.47066489149699797</c:v>
                </c:pt>
                <c:pt idx="27455" formatCode="General">
                  <c:v>0.48651327546405498</c:v>
                </c:pt>
                <c:pt idx="27456" formatCode="General">
                  <c:v>0.49991084586062901</c:v>
                </c:pt>
                <c:pt idx="27457" formatCode="General">
                  <c:v>0.51134334020886596</c:v>
                </c:pt>
                <c:pt idx="27458" formatCode="General">
                  <c:v>0.52058199695764096</c:v>
                </c:pt>
                <c:pt idx="27459" formatCode="General">
                  <c:v>0.52602957403570205</c:v>
                </c:pt>
                <c:pt idx="27460" formatCode="General">
                  <c:v>0.52670353911001799</c:v>
                </c:pt>
                <c:pt idx="27461" formatCode="General">
                  <c:v>0.52233369080965297</c:v>
                </c:pt>
                <c:pt idx="27462" formatCode="General">
                  <c:v>0.51357946796513798</c:v>
                </c:pt>
                <c:pt idx="27463" formatCode="General">
                  <c:v>0.50153590180687402</c:v>
                </c:pt>
                <c:pt idx="27464" formatCode="General">
                  <c:v>0.48615087434434701</c:v>
                </c:pt>
                <c:pt idx="27465" formatCode="General">
                  <c:v>0.46715995189572201</c:v>
                </c:pt>
                <c:pt idx="27466" formatCode="General">
                  <c:v>0.44499595326839297</c:v>
                </c:pt>
                <c:pt idx="27467" formatCode="General">
                  <c:v>0.42012791814845302</c:v>
                </c:pt>
                <c:pt idx="27468" formatCode="General">
                  <c:v>0.39349230980486599</c:v>
                </c:pt>
                <c:pt idx="27469" formatCode="General">
                  <c:v>0.36665207447276499</c:v>
                </c:pt>
                <c:pt idx="27470" formatCode="General">
                  <c:v>0.34067347853029301</c:v>
                </c:pt>
                <c:pt idx="27471" formatCode="General">
                  <c:v>0.31656328429291197</c:v>
                </c:pt>
                <c:pt idx="27472" formatCode="General">
                  <c:v>0.294985744234045</c:v>
                </c:pt>
                <c:pt idx="27473" formatCode="General">
                  <c:v>0.27542947426488301</c:v>
                </c:pt>
                <c:pt idx="27474" formatCode="General">
                  <c:v>0.25705907724782501</c:v>
                </c:pt>
                <c:pt idx="27475" formatCode="General">
                  <c:v>0.239956908507372</c:v>
                </c:pt>
                <c:pt idx="27476" formatCode="General">
                  <c:v>0.22503367024710799</c:v>
                </c:pt>
                <c:pt idx="27477" formatCode="General">
                  <c:v>0.21304185462182801</c:v>
                </c:pt>
                <c:pt idx="27478" formatCode="General">
                  <c:v>0.20395564344967301</c:v>
                </c:pt>
                <c:pt idx="27479" formatCode="General">
                  <c:v>0.19626279830585999</c:v>
                </c:pt>
                <c:pt idx="27480" formatCode="General">
                  <c:v>0.189187820621744</c:v>
                </c:pt>
                <c:pt idx="27481" formatCode="General">
                  <c:v>0.18347718886452999</c:v>
                </c:pt>
                <c:pt idx="27482" formatCode="General">
                  <c:v>0.179075779431211</c:v>
                </c:pt>
                <c:pt idx="27483" formatCode="General">
                  <c:v>0.17522774647959199</c:v>
                </c:pt>
                <c:pt idx="27484" formatCode="General">
                  <c:v>0.172136351921822</c:v>
                </c:pt>
                <c:pt idx="27485" formatCode="General">
                  <c:v>0.16981207838533699</c:v>
                </c:pt>
                <c:pt idx="27486" formatCode="General">
                  <c:v>0.16744567413959399</c:v>
                </c:pt>
                <c:pt idx="27487" formatCode="General">
                  <c:v>0.16406078933097101</c:v>
                </c:pt>
                <c:pt idx="27488" formatCode="General">
                  <c:v>0.15985167314496601</c:v>
                </c:pt>
                <c:pt idx="27489" formatCode="General">
                  <c:v>0.15575735391116599</c:v>
                </c:pt>
                <c:pt idx="27490" formatCode="General">
                  <c:v>0.15056434753004599</c:v>
                </c:pt>
                <c:pt idx="27491" formatCode="General">
                  <c:v>0.14306243205673799</c:v>
                </c:pt>
                <c:pt idx="27492" formatCode="General">
                  <c:v>0.13329275743373101</c:v>
                </c:pt>
                <c:pt idx="27493" formatCode="General">
                  <c:v>0.12197794339441501</c:v>
                </c:pt>
                <c:pt idx="27494" formatCode="General">
                  <c:v>0.11016913721824401</c:v>
                </c:pt>
                <c:pt idx="27495" formatCode="General">
                  <c:v>9.81918462166914E-2</c:v>
                </c:pt>
                <c:pt idx="27496" formatCode="General">
                  <c:v>8.6277259818337504E-2</c:v>
                </c:pt>
                <c:pt idx="27497" formatCode="General">
                  <c:v>7.4638353847411798E-2</c:v>
                </c:pt>
                <c:pt idx="27498" formatCode="General">
                  <c:v>6.23460527918153E-2</c:v>
                </c:pt>
                <c:pt idx="27499" formatCode="General">
                  <c:v>4.9196148040742599E-2</c:v>
                </c:pt>
                <c:pt idx="27500" formatCode="General">
                  <c:v>3.6172880385908303E-2</c:v>
                </c:pt>
                <c:pt idx="27501" formatCode="General">
                  <c:v>2.3346128985268E-2</c:v>
                </c:pt>
                <c:pt idx="27502" formatCode="General">
                  <c:v>1.03746413053092E-2</c:v>
                </c:pt>
                <c:pt idx="27503" formatCode="General">
                  <c:v>-2.8156670531698002E-3</c:v>
                </c:pt>
                <c:pt idx="27504" formatCode="General">
                  <c:v>-1.63956013132638E-2</c:v>
                </c:pt>
                <c:pt idx="27505" formatCode="General">
                  <c:v>-3.0700195562842199E-2</c:v>
                </c:pt>
                <c:pt idx="27506" formatCode="General">
                  <c:v>-4.5639058673911603E-2</c:v>
                </c:pt>
                <c:pt idx="27507" formatCode="General">
                  <c:v>-6.1211070774111503E-2</c:v>
                </c:pt>
                <c:pt idx="27508" formatCode="General">
                  <c:v>-7.7076130742130294E-2</c:v>
                </c:pt>
                <c:pt idx="27509" formatCode="General">
                  <c:v>-9.2144258230741002E-2</c:v>
                </c:pt>
                <c:pt idx="27510" formatCode="General">
                  <c:v>-0.105975810723868</c:v>
                </c:pt>
                <c:pt idx="27511" formatCode="General">
                  <c:v>-0.118844883660512</c:v>
                </c:pt>
                <c:pt idx="27512" formatCode="General">
                  <c:v>-0.13043450788438901</c:v>
                </c:pt>
                <c:pt idx="27513" formatCode="General">
                  <c:v>-0.14044706770828499</c:v>
                </c:pt>
                <c:pt idx="27514" formatCode="General">
                  <c:v>-0.14970684515178301</c:v>
                </c:pt>
                <c:pt idx="27515" formatCode="General">
                  <c:v>-0.159136372539878</c:v>
                </c:pt>
                <c:pt idx="27516" formatCode="General">
                  <c:v>-0.16903251575940101</c:v>
                </c:pt>
                <c:pt idx="27517" formatCode="General">
                  <c:v>-0.17938870562621201</c:v>
                </c:pt>
                <c:pt idx="27518" formatCode="General">
                  <c:v>-0.18934195792215699</c:v>
                </c:pt>
                <c:pt idx="27519" formatCode="General">
                  <c:v>-0.19787288435675801</c:v>
                </c:pt>
                <c:pt idx="27520" formatCode="General">
                  <c:v>-0.20505271977453199</c:v>
                </c:pt>
                <c:pt idx="27521" formatCode="General">
                  <c:v>-0.21069385311491701</c:v>
                </c:pt>
                <c:pt idx="27522" formatCode="General">
                  <c:v>-0.214634886532135</c:v>
                </c:pt>
                <c:pt idx="27523" formatCode="General">
                  <c:v>-0.218791795077597</c:v>
                </c:pt>
                <c:pt idx="27524" formatCode="General">
                  <c:v>-0.225328832058176</c:v>
                </c:pt>
                <c:pt idx="27525" formatCode="General">
                  <c:v>-0.23475273308429101</c:v>
                </c:pt>
                <c:pt idx="27526" formatCode="General">
                  <c:v>-0.24742832960873201</c:v>
                </c:pt>
                <c:pt idx="27527" formatCode="General">
                  <c:v>-0.26131608120919703</c:v>
                </c:pt>
                <c:pt idx="27528" formatCode="General">
                  <c:v>-0.27321842193398599</c:v>
                </c:pt>
                <c:pt idx="27529" formatCode="General">
                  <c:v>-0.28292145962419502</c:v>
                </c:pt>
                <c:pt idx="27530" formatCode="General">
                  <c:v>-0.290087235325589</c:v>
                </c:pt>
                <c:pt idx="27531" formatCode="General">
                  <c:v>-0.29302370849953702</c:v>
                </c:pt>
                <c:pt idx="27532" formatCode="General">
                  <c:v>-0.29153938467511298</c:v>
                </c:pt>
                <c:pt idx="27533" formatCode="General">
                  <c:v>-0.28673597873776402</c:v>
                </c:pt>
                <c:pt idx="27534" formatCode="General">
                  <c:v>-0.27988057121889798</c:v>
                </c:pt>
                <c:pt idx="27535" formatCode="General">
                  <c:v>-0.27310783781765502</c:v>
                </c:pt>
                <c:pt idx="27536" formatCode="General">
                  <c:v>-0.26760658031807899</c:v>
                </c:pt>
                <c:pt idx="27537" formatCode="General">
                  <c:v>-0.26357047627413799</c:v>
                </c:pt>
                <c:pt idx="27538" formatCode="General">
                  <c:v>-0.261440516606256</c:v>
                </c:pt>
                <c:pt idx="27539" formatCode="General">
                  <c:v>-0.26112341246319098</c:v>
                </c:pt>
                <c:pt idx="27540" formatCode="General">
                  <c:v>-0.26342879994782198</c:v>
                </c:pt>
                <c:pt idx="27541" formatCode="General">
                  <c:v>-0.269200160167965</c:v>
                </c:pt>
                <c:pt idx="27542" formatCode="General">
                  <c:v>-0.27750040511889101</c:v>
                </c:pt>
                <c:pt idx="27543" formatCode="General">
                  <c:v>-0.287274652738291</c:v>
                </c:pt>
                <c:pt idx="27544" formatCode="General">
                  <c:v>-0.29762956061690998</c:v>
                </c:pt>
                <c:pt idx="27545" formatCode="General">
                  <c:v>-0.30713521923318798</c:v>
                </c:pt>
                <c:pt idx="27546" formatCode="General">
                  <c:v>-0.31526807420050201</c:v>
                </c:pt>
                <c:pt idx="27547" formatCode="General">
                  <c:v>-0.32294624534253502</c:v>
                </c:pt>
                <c:pt idx="27548" formatCode="General">
                  <c:v>-0.33117396658502302</c:v>
                </c:pt>
                <c:pt idx="27549" formatCode="General">
                  <c:v>-0.34013976673266699</c:v>
                </c:pt>
                <c:pt idx="27550" formatCode="General">
                  <c:v>-0.34922979832940099</c:v>
                </c:pt>
                <c:pt idx="27551" formatCode="General">
                  <c:v>-0.35690801096512098</c:v>
                </c:pt>
                <c:pt idx="27552" formatCode="General">
                  <c:v>-0.36169539135459999</c:v>
                </c:pt>
                <c:pt idx="27553" formatCode="General">
                  <c:v>-0.36419501597920201</c:v>
                </c:pt>
                <c:pt idx="27554" formatCode="General">
                  <c:v>-0.36605958299695701</c:v>
                </c:pt>
                <c:pt idx="27555" formatCode="General">
                  <c:v>-0.36796613830464497</c:v>
                </c:pt>
                <c:pt idx="27556" formatCode="General">
                  <c:v>-0.36928918746918199</c:v>
                </c:pt>
                <c:pt idx="27557" formatCode="General">
                  <c:v>-0.36911920582781599</c:v>
                </c:pt>
                <c:pt idx="27558" formatCode="General">
                  <c:v>-0.36753237516748699</c:v>
                </c:pt>
                <c:pt idx="27559" formatCode="General">
                  <c:v>-0.36473838176422901</c:v>
                </c:pt>
                <c:pt idx="27560" formatCode="General">
                  <c:v>-0.36004776022959201</c:v>
                </c:pt>
                <c:pt idx="27561" formatCode="General">
                  <c:v>-0.353768079333731</c:v>
                </c:pt>
                <c:pt idx="27562" formatCode="General">
                  <c:v>-0.34689368288626998</c:v>
                </c:pt>
                <c:pt idx="27563" formatCode="General">
                  <c:v>-0.33940528842840201</c:v>
                </c:pt>
                <c:pt idx="27564" formatCode="General">
                  <c:v>-0.33201233648408202</c:v>
                </c:pt>
                <c:pt idx="27565" formatCode="General">
                  <c:v>-0.32592316317610498</c:v>
                </c:pt>
                <c:pt idx="27566" formatCode="General">
                  <c:v>-0.32094524938013302</c:v>
                </c:pt>
                <c:pt idx="27567" formatCode="General">
                  <c:v>-0.31647921882695901</c:v>
                </c:pt>
                <c:pt idx="27568" formatCode="General">
                  <c:v>-0.31144472929737499</c:v>
                </c:pt>
                <c:pt idx="27569" formatCode="General">
                  <c:v>-0.30503228244064501</c:v>
                </c:pt>
                <c:pt idx="27570" formatCode="General">
                  <c:v>-0.29680298126325</c:v>
                </c:pt>
                <c:pt idx="27571" formatCode="General">
                  <c:v>-0.286678928688192</c:v>
                </c:pt>
                <c:pt idx="27572" formatCode="General">
                  <c:v>-0.27541010271719102</c:v>
                </c:pt>
                <c:pt idx="27573" formatCode="General">
                  <c:v>-0.26382727459500499</c:v>
                </c:pt>
                <c:pt idx="27574" formatCode="General">
                  <c:v>-0.25265751199914699</c:v>
                </c:pt>
                <c:pt idx="27575" formatCode="General">
                  <c:v>-0.241423352809745</c:v>
                </c:pt>
                <c:pt idx="27576" formatCode="General">
                  <c:v>-0.229471133092085</c:v>
                </c:pt>
                <c:pt idx="27577" formatCode="General">
                  <c:v>-0.21766647580955001</c:v>
                </c:pt>
                <c:pt idx="27578" formatCode="General">
                  <c:v>-0.20735484053848999</c:v>
                </c:pt>
                <c:pt idx="27579" formatCode="General">
                  <c:v>-0.199034435748179</c:v>
                </c:pt>
                <c:pt idx="27580" formatCode="General">
                  <c:v>-0.19254900366730299</c:v>
                </c:pt>
                <c:pt idx="27581" formatCode="General">
                  <c:v>-0.18859912065238901</c:v>
                </c:pt>
                <c:pt idx="27582" formatCode="General">
                  <c:v>-0.188595376204166</c:v>
                </c:pt>
                <c:pt idx="27583" formatCode="General">
                  <c:v>-0.19266880976345199</c:v>
                </c:pt>
                <c:pt idx="27584" formatCode="General">
                  <c:v>-0.20099000708167999</c:v>
                </c:pt>
                <c:pt idx="27585" formatCode="General">
                  <c:v>-0.21342823241213599</c:v>
                </c:pt>
                <c:pt idx="27586" formatCode="General">
                  <c:v>-0.228210558726926</c:v>
                </c:pt>
                <c:pt idx="27587" formatCode="General">
                  <c:v>-0.244800139132474</c:v>
                </c:pt>
                <c:pt idx="27588" formatCode="General">
                  <c:v>-0.26351549072901098</c:v>
                </c:pt>
                <c:pt idx="27589" formatCode="General">
                  <c:v>-0.283796733540923</c:v>
                </c:pt>
                <c:pt idx="27590" formatCode="General">
                  <c:v>-0.30570923956304302</c:v>
                </c:pt>
                <c:pt idx="27591" formatCode="General">
                  <c:v>-0.328452123848269</c:v>
                </c:pt>
                <c:pt idx="27592" formatCode="General">
                  <c:v>-0.34976534953159699</c:v>
                </c:pt>
                <c:pt idx="27593" formatCode="General">
                  <c:v>-0.36874091607133802</c:v>
                </c:pt>
                <c:pt idx="27594" formatCode="General">
                  <c:v>-0.38516092486241499</c:v>
                </c:pt>
                <c:pt idx="27595" formatCode="General">
                  <c:v>-0.39890957085874901</c:v>
                </c:pt>
                <c:pt idx="27596" formatCode="General">
                  <c:v>-0.40953384779089702</c:v>
                </c:pt>
                <c:pt idx="27597" formatCode="General">
                  <c:v>-0.41583516169455398</c:v>
                </c:pt>
                <c:pt idx="27598" formatCode="General">
                  <c:v>-0.41688731655905298</c:v>
                </c:pt>
                <c:pt idx="27599" formatCode="General">
                  <c:v>-0.412843930746151</c:v>
                </c:pt>
                <c:pt idx="27600" formatCode="General">
                  <c:v>-0.40482956247792701</c:v>
                </c:pt>
                <c:pt idx="27601" formatCode="General">
                  <c:v>-0.39374364369923298</c:v>
                </c:pt>
                <c:pt idx="27602" formatCode="General">
                  <c:v>-0.38030859922004301</c:v>
                </c:pt>
                <c:pt idx="27603" formatCode="General">
                  <c:v>-0.364738025158307</c:v>
                </c:pt>
                <c:pt idx="27604" formatCode="General">
                  <c:v>-0.34682961350146602</c:v>
                </c:pt>
                <c:pt idx="27605" formatCode="General">
                  <c:v>-0.32651081902997697</c:v>
                </c:pt>
                <c:pt idx="27606" formatCode="General">
                  <c:v>-0.30398085467463298</c:v>
                </c:pt>
                <c:pt idx="27607" formatCode="General">
                  <c:v>-0.28010779917066397</c:v>
                </c:pt>
                <c:pt idx="27608" formatCode="General">
                  <c:v>-0.25628362311764702</c:v>
                </c:pt>
                <c:pt idx="27609" formatCode="General">
                  <c:v>-0.23274136256797801</c:v>
                </c:pt>
                <c:pt idx="27610" formatCode="General">
                  <c:v>-0.209613163561953</c:v>
                </c:pt>
                <c:pt idx="27611" formatCode="General">
                  <c:v>-0.18689464698477801</c:v>
                </c:pt>
                <c:pt idx="27612" formatCode="General">
                  <c:v>-0.164733934608878</c:v>
                </c:pt>
                <c:pt idx="27613" formatCode="General">
                  <c:v>-0.14486209963434299</c:v>
                </c:pt>
                <c:pt idx="27614" formatCode="General">
                  <c:v>-0.12875554009438001</c:v>
                </c:pt>
                <c:pt idx="27615" formatCode="General">
                  <c:v>-0.117085926031988</c:v>
                </c:pt>
                <c:pt idx="27616" formatCode="General">
                  <c:v>-0.109817557157332</c:v>
                </c:pt>
                <c:pt idx="27617" formatCode="General">
                  <c:v>-0.106860198267239</c:v>
                </c:pt>
                <c:pt idx="27618" formatCode="General">
                  <c:v>-0.107896072186963</c:v>
                </c:pt>
                <c:pt idx="27619" formatCode="General">
                  <c:v>-0.11235684997513</c:v>
                </c:pt>
                <c:pt idx="27620" formatCode="General">
                  <c:v>-0.119307752120691</c:v>
                </c:pt>
                <c:pt idx="27621" formatCode="General">
                  <c:v>-0.128054524130641</c:v>
                </c:pt>
                <c:pt idx="27622" formatCode="General">
                  <c:v>-0.138586301558559</c:v>
                </c:pt>
                <c:pt idx="27623" formatCode="General">
                  <c:v>-0.150062991390048</c:v>
                </c:pt>
                <c:pt idx="27624" formatCode="General">
                  <c:v>-0.16105495606776099</c:v>
                </c:pt>
                <c:pt idx="27625" formatCode="General">
                  <c:v>-0.17027486772401601</c:v>
                </c:pt>
                <c:pt idx="27626" formatCode="General">
                  <c:v>-0.17701832147854701</c:v>
                </c:pt>
                <c:pt idx="27627" formatCode="General">
                  <c:v>-0.18097755570258101</c:v>
                </c:pt>
                <c:pt idx="27628" formatCode="General">
                  <c:v>-0.18153989908552901</c:v>
                </c:pt>
                <c:pt idx="27629" formatCode="General">
                  <c:v>-0.17864580556092499</c:v>
                </c:pt>
                <c:pt idx="27630" formatCode="General">
                  <c:v>-0.17294083287706</c:v>
                </c:pt>
                <c:pt idx="27631" formatCode="General">
                  <c:v>-0.165383634994965</c:v>
                </c:pt>
                <c:pt idx="27632" formatCode="General">
                  <c:v>-0.15707017594714801</c:v>
                </c:pt>
                <c:pt idx="27633" formatCode="General">
                  <c:v>-0.148078462149413</c:v>
                </c:pt>
                <c:pt idx="27634" formatCode="General">
                  <c:v>-0.13851761141430399</c:v>
                </c:pt>
                <c:pt idx="27635" formatCode="General">
                  <c:v>-0.12833237696581301</c:v>
                </c:pt>
                <c:pt idx="27636" formatCode="General">
                  <c:v>-0.11712942866868099</c:v>
                </c:pt>
                <c:pt idx="27637" formatCode="General">
                  <c:v>-0.105143847360036</c:v>
                </c:pt>
                <c:pt idx="27638" formatCode="General">
                  <c:v>-9.2820758352035695E-2</c:v>
                </c:pt>
                <c:pt idx="27639" formatCode="General">
                  <c:v>-8.0303873401579101E-2</c:v>
                </c:pt>
                <c:pt idx="27640" formatCode="General">
                  <c:v>-6.79211164933676E-2</c:v>
                </c:pt>
                <c:pt idx="27641" formatCode="General">
                  <c:v>-5.6740408074563202E-2</c:v>
                </c:pt>
                <c:pt idx="27642" formatCode="General">
                  <c:v>-4.7375663279635001E-2</c:v>
                </c:pt>
                <c:pt idx="27643" formatCode="General">
                  <c:v>-4.0648106143381803E-2</c:v>
                </c:pt>
                <c:pt idx="27644" formatCode="General">
                  <c:v>-3.7748872155082699E-2</c:v>
                </c:pt>
                <c:pt idx="27645" formatCode="General">
                  <c:v>-3.8953168929659603E-2</c:v>
                </c:pt>
                <c:pt idx="27646" formatCode="General">
                  <c:v>-4.3459064274100803E-2</c:v>
                </c:pt>
                <c:pt idx="27647" formatCode="General">
                  <c:v>-5.03100548014749E-2</c:v>
                </c:pt>
                <c:pt idx="27648" formatCode="General">
                  <c:v>-5.8583241111099499E-2</c:v>
                </c:pt>
                <c:pt idx="27649" formatCode="General">
                  <c:v>-6.7713962933404107E-2</c:v>
                </c:pt>
                <c:pt idx="27650" formatCode="General">
                  <c:v>-7.75698435065518E-2</c:v>
                </c:pt>
                <c:pt idx="27651" formatCode="General">
                  <c:v>-8.6995726952424898E-2</c:v>
                </c:pt>
                <c:pt idx="27652" formatCode="General">
                  <c:v>-9.5047480884068294E-2</c:v>
                </c:pt>
                <c:pt idx="27653" formatCode="General">
                  <c:v>-0.101478653375247</c:v>
                </c:pt>
                <c:pt idx="27654" formatCode="General">
                  <c:v>-0.106323171262936</c:v>
                </c:pt>
                <c:pt idx="27655" formatCode="General">
                  <c:v>-0.109633673935789</c:v>
                </c:pt>
                <c:pt idx="27656" formatCode="General">
                  <c:v>-0.111437230544034</c:v>
                </c:pt>
                <c:pt idx="27657" formatCode="General">
                  <c:v>-0.112524373483382</c:v>
                </c:pt>
                <c:pt idx="27658" formatCode="General">
                  <c:v>-0.112545518747283</c:v>
                </c:pt>
                <c:pt idx="27659" formatCode="General">
                  <c:v>-0.110002959286522</c:v>
                </c:pt>
                <c:pt idx="27660" formatCode="General">
                  <c:v>-0.10437716982805099</c:v>
                </c:pt>
                <c:pt idx="27661" formatCode="General">
                  <c:v>-9.5493735068074806E-2</c:v>
                </c:pt>
                <c:pt idx="27662" formatCode="General">
                  <c:v>-8.3614473695171998E-2</c:v>
                </c:pt>
                <c:pt idx="27663" formatCode="General">
                  <c:v>-7.0303431548492903E-2</c:v>
                </c:pt>
                <c:pt idx="27664" formatCode="General">
                  <c:v>-5.6172556875413199E-2</c:v>
                </c:pt>
                <c:pt idx="27665" formatCode="General">
                  <c:v>-4.0429863191422097E-2</c:v>
                </c:pt>
                <c:pt idx="27666" formatCode="General">
                  <c:v>-2.3276103888914001E-2</c:v>
                </c:pt>
                <c:pt idx="27667" formatCode="General">
                  <c:v>-4.9885607009074904E-3</c:v>
                </c:pt>
                <c:pt idx="27668" formatCode="General">
                  <c:v>1.49461013302488E-2</c:v>
                </c:pt>
                <c:pt idx="27669" formatCode="General">
                  <c:v>3.5936068453766797E-2</c:v>
                </c:pt>
                <c:pt idx="27670" formatCode="General">
                  <c:v>5.6477126459010298E-2</c:v>
                </c:pt>
                <c:pt idx="27671" formatCode="General">
                  <c:v>7.5248964055711298E-2</c:v>
                </c:pt>
                <c:pt idx="27672" formatCode="General">
                  <c:v>9.2083501449111205E-2</c:v>
                </c:pt>
                <c:pt idx="27673" formatCode="General">
                  <c:v>0.10663023958595499</c:v>
                </c:pt>
                <c:pt idx="27674" formatCode="General">
                  <c:v>0.117644694921372</c:v>
                </c:pt>
                <c:pt idx="27675" formatCode="General">
                  <c:v>0.124631896719678</c:v>
                </c:pt>
                <c:pt idx="27676" formatCode="General">
                  <c:v>0.127910165656584</c:v>
                </c:pt>
                <c:pt idx="27677" formatCode="General">
                  <c:v>0.128626509642776</c:v>
                </c:pt>
                <c:pt idx="27678" formatCode="General">
                  <c:v>0.127007802883851</c:v>
                </c:pt>
                <c:pt idx="27679" formatCode="General">
                  <c:v>0.122495455278732</c:v>
                </c:pt>
                <c:pt idx="27680" formatCode="General">
                  <c:v>0.116893362516665</c:v>
                </c:pt>
                <c:pt idx="27681" formatCode="General">
                  <c:v>0.111344541862913</c:v>
                </c:pt>
                <c:pt idx="27682" formatCode="General">
                  <c:v>0.105339788461251</c:v>
                </c:pt>
                <c:pt idx="27683" formatCode="General">
                  <c:v>9.8887592082554904E-2</c:v>
                </c:pt>
                <c:pt idx="27684" formatCode="General">
                  <c:v>9.2481006901008397E-2</c:v>
                </c:pt>
                <c:pt idx="27685" formatCode="General">
                  <c:v>8.7228044746363198E-2</c:v>
                </c:pt>
                <c:pt idx="27686" formatCode="General">
                  <c:v>8.45711554873817E-2</c:v>
                </c:pt>
                <c:pt idx="27687" formatCode="General">
                  <c:v>8.4957527033503996E-2</c:v>
                </c:pt>
                <c:pt idx="27688" formatCode="General">
                  <c:v>8.7921128675009397E-2</c:v>
                </c:pt>
                <c:pt idx="27689" formatCode="General">
                  <c:v>9.3634115503895499E-2</c:v>
                </c:pt>
                <c:pt idx="27690" formatCode="General">
                  <c:v>0.101747745592545</c:v>
                </c:pt>
                <c:pt idx="27691" formatCode="General">
                  <c:v>0.111922556648871</c:v>
                </c:pt>
                <c:pt idx="27692" formatCode="General">
                  <c:v>0.12391558899775899</c:v>
                </c:pt>
                <c:pt idx="27693" formatCode="General">
                  <c:v>0.137658219700448</c:v>
                </c:pt>
                <c:pt idx="27694" formatCode="General">
                  <c:v>0.152114979780889</c:v>
                </c:pt>
                <c:pt idx="27695" formatCode="General">
                  <c:v>0.16542579297461901</c:v>
                </c:pt>
                <c:pt idx="27696" formatCode="General">
                  <c:v>0.17772541094931599</c:v>
                </c:pt>
                <c:pt idx="27697" formatCode="General">
                  <c:v>0.189397692048204</c:v>
                </c:pt>
                <c:pt idx="27698" formatCode="General">
                  <c:v>0.199680976235484</c:v>
                </c:pt>
                <c:pt idx="27699" formatCode="General">
                  <c:v>0.20775694395170899</c:v>
                </c:pt>
                <c:pt idx="27700" formatCode="General">
                  <c:v>0.213383367755341</c:v>
                </c:pt>
                <c:pt idx="27701" formatCode="General">
                  <c:v>0.21662688368845501</c:v>
                </c:pt>
                <c:pt idx="27702" formatCode="General">
                  <c:v>0.21831787615415099</c:v>
                </c:pt>
                <c:pt idx="27703" formatCode="General">
                  <c:v>0.21979370592081199</c:v>
                </c:pt>
                <c:pt idx="27704" formatCode="General">
                  <c:v>0.22144098940806001</c:v>
                </c:pt>
                <c:pt idx="27705" formatCode="General">
                  <c:v>0.223522707792531</c:v>
                </c:pt>
                <c:pt idx="27706" formatCode="General">
                  <c:v>0.22652693378296301</c:v>
                </c:pt>
                <c:pt idx="27707" formatCode="General">
                  <c:v>0.22974677850094799</c:v>
                </c:pt>
                <c:pt idx="27708" formatCode="General">
                  <c:v>0.23286950787095201</c:v>
                </c:pt>
                <c:pt idx="27709" formatCode="General">
                  <c:v>0.23626645972490701</c:v>
                </c:pt>
                <c:pt idx="27710" formatCode="General">
                  <c:v>0.24024322685763699</c:v>
                </c:pt>
                <c:pt idx="27711" formatCode="General">
                  <c:v>0.245355752390923</c:v>
                </c:pt>
                <c:pt idx="27712" formatCode="General">
                  <c:v>0.25168154638127799</c:v>
                </c:pt>
                <c:pt idx="27713" formatCode="General">
                  <c:v>0.25960356481028202</c:v>
                </c:pt>
                <c:pt idx="27714" formatCode="General">
                  <c:v>0.26851749115111501</c:v>
                </c:pt>
                <c:pt idx="27715" formatCode="General">
                  <c:v>0.27811499399183798</c:v>
                </c:pt>
                <c:pt idx="27716" formatCode="General">
                  <c:v>0.28912176807380802</c:v>
                </c:pt>
                <c:pt idx="27717" formatCode="General">
                  <c:v>0.30138479716918098</c:v>
                </c:pt>
                <c:pt idx="27718" formatCode="General">
                  <c:v>0.31393881619803798</c:v>
                </c:pt>
                <c:pt idx="27719" formatCode="General">
                  <c:v>0.32659181349872501</c:v>
                </c:pt>
                <c:pt idx="27720" formatCode="General">
                  <c:v>0.33839589169357298</c:v>
                </c:pt>
                <c:pt idx="27721" formatCode="General">
                  <c:v>0.34715951114017801</c:v>
                </c:pt>
                <c:pt idx="27722" formatCode="General">
                  <c:v>0.35226022042067301</c:v>
                </c:pt>
                <c:pt idx="27723" formatCode="General">
                  <c:v>0.35544966147311202</c:v>
                </c:pt>
                <c:pt idx="27724" formatCode="General">
                  <c:v>0.35869359334212603</c:v>
                </c:pt>
                <c:pt idx="27725" formatCode="General">
                  <c:v>0.36234343062322799</c:v>
                </c:pt>
                <c:pt idx="27726" formatCode="General">
                  <c:v>0.36540429661594498</c:v>
                </c:pt>
                <c:pt idx="27727" formatCode="General">
                  <c:v>0.36803372854486999</c:v>
                </c:pt>
                <c:pt idx="27728" formatCode="General">
                  <c:v>0.37209545410190198</c:v>
                </c:pt>
                <c:pt idx="27729" formatCode="General">
                  <c:v>0.37803401396585701</c:v>
                </c:pt>
                <c:pt idx="27730" formatCode="General">
                  <c:v>0.38482786210199099</c:v>
                </c:pt>
                <c:pt idx="27731" formatCode="General">
                  <c:v>0.39121923435872402</c:v>
                </c:pt>
                <c:pt idx="27732" formatCode="General">
                  <c:v>0.39601924126139099</c:v>
                </c:pt>
                <c:pt idx="27733" formatCode="General">
                  <c:v>0.39845076702113602</c:v>
                </c:pt>
                <c:pt idx="27734" formatCode="General">
                  <c:v>0.39932891911274199</c:v>
                </c:pt>
                <c:pt idx="27735" formatCode="General">
                  <c:v>0.39908503857459798</c:v>
                </c:pt>
                <c:pt idx="27736" formatCode="General">
                  <c:v>0.397331034191449</c:v>
                </c:pt>
                <c:pt idx="27737" formatCode="General">
                  <c:v>0.394681377156825</c:v>
                </c:pt>
                <c:pt idx="27738" formatCode="General">
                  <c:v>0.39127201946712098</c:v>
                </c:pt>
                <c:pt idx="27739" formatCode="General">
                  <c:v>0.38752031169026202</c:v>
                </c:pt>
                <c:pt idx="27740" formatCode="General">
                  <c:v>0.384147615237383</c:v>
                </c:pt>
                <c:pt idx="27741" formatCode="General">
                  <c:v>0.38058447556483399</c:v>
                </c:pt>
                <c:pt idx="27742" formatCode="General">
                  <c:v>0.37671413343535298</c:v>
                </c:pt>
                <c:pt idx="27743" formatCode="General">
                  <c:v>0.37330715295842698</c:v>
                </c:pt>
                <c:pt idx="27744" formatCode="General">
                  <c:v>0.37049590532753102</c:v>
                </c:pt>
                <c:pt idx="27745" formatCode="General">
                  <c:v>0.36846670071802201</c:v>
                </c:pt>
                <c:pt idx="27746" formatCode="General">
                  <c:v>0.36743484393567899</c:v>
                </c:pt>
                <c:pt idx="27747" formatCode="General">
                  <c:v>0.366820113886907</c:v>
                </c:pt>
                <c:pt idx="27748" formatCode="General">
                  <c:v>0.36674674586435602</c:v>
                </c:pt>
                <c:pt idx="27749" formatCode="General">
                  <c:v>0.367490917417508</c:v>
                </c:pt>
                <c:pt idx="27750" formatCode="General">
                  <c:v>0.36859595183223298</c:v>
                </c:pt>
                <c:pt idx="27751" formatCode="General">
                  <c:v>0.36980429093411499</c:v>
                </c:pt>
                <c:pt idx="27752" formatCode="General">
                  <c:v>0.37110232295954498</c:v>
                </c:pt>
                <c:pt idx="27753" formatCode="General">
                  <c:v>0.37251571230680702</c:v>
                </c:pt>
                <c:pt idx="27754" formatCode="General">
                  <c:v>0.37478731674320498</c:v>
                </c:pt>
                <c:pt idx="27755" formatCode="General">
                  <c:v>0.37768262494794402</c:v>
                </c:pt>
                <c:pt idx="27756" formatCode="General">
                  <c:v>0.38027376671741703</c:v>
                </c:pt>
                <c:pt idx="27757" formatCode="General">
                  <c:v>0.38228077001433702</c:v>
                </c:pt>
                <c:pt idx="27758" formatCode="General">
                  <c:v>0.38286212196048702</c:v>
                </c:pt>
                <c:pt idx="27759" formatCode="General">
                  <c:v>0.38123800159653898</c:v>
                </c:pt>
                <c:pt idx="27760" formatCode="General">
                  <c:v>0.37801291898120098</c:v>
                </c:pt>
                <c:pt idx="27761" formatCode="General">
                  <c:v>0.374836749753854</c:v>
                </c:pt>
                <c:pt idx="27762" formatCode="General">
                  <c:v>0.37111716470217199</c:v>
                </c:pt>
                <c:pt idx="27763" formatCode="General">
                  <c:v>0.36525947949377902</c:v>
                </c:pt>
                <c:pt idx="27764" formatCode="General">
                  <c:v>0.35737274250156698</c:v>
                </c:pt>
                <c:pt idx="27765" formatCode="General">
                  <c:v>0.34892102027637201</c:v>
                </c:pt>
                <c:pt idx="27766" formatCode="General">
                  <c:v>0.34198385886089</c:v>
                </c:pt>
                <c:pt idx="27767" formatCode="General">
                  <c:v>0.336837530034861</c:v>
                </c:pt>
                <c:pt idx="27768" formatCode="General">
                  <c:v>0.33389520818789398</c:v>
                </c:pt>
                <c:pt idx="27769" formatCode="General">
                  <c:v>0.333188035048331</c:v>
                </c:pt>
                <c:pt idx="27770" formatCode="General">
                  <c:v>0.334639880163835</c:v>
                </c:pt>
                <c:pt idx="27771" formatCode="General">
                  <c:v>0.33870466792188098</c:v>
                </c:pt>
                <c:pt idx="27772" formatCode="General">
                  <c:v>0.34399522799082699</c:v>
                </c:pt>
                <c:pt idx="27773" formatCode="General">
                  <c:v>0.35003440005494502</c:v>
                </c:pt>
                <c:pt idx="27774" formatCode="General">
                  <c:v>0.35722447535486901</c:v>
                </c:pt>
                <c:pt idx="27775" formatCode="General">
                  <c:v>0.365270480422341</c:v>
                </c:pt>
                <c:pt idx="27776" formatCode="General">
                  <c:v>0.37320252699449302</c:v>
                </c:pt>
                <c:pt idx="27777" formatCode="General">
                  <c:v>0.38049141987221602</c:v>
                </c:pt>
                <c:pt idx="27778" formatCode="General">
                  <c:v>0.387124096197553</c:v>
                </c:pt>
                <c:pt idx="27779" formatCode="General">
                  <c:v>0.39235924683361301</c:v>
                </c:pt>
                <c:pt idx="27780" formatCode="General">
                  <c:v>0.396075428066474</c:v>
                </c:pt>
                <c:pt idx="27781" formatCode="General">
                  <c:v>0.39846413593804803</c:v>
                </c:pt>
                <c:pt idx="27782" formatCode="General">
                  <c:v>0.39971588426087301</c:v>
                </c:pt>
                <c:pt idx="27783" formatCode="General">
                  <c:v>0.40006436427865499</c:v>
                </c:pt>
                <c:pt idx="27784" formatCode="General">
                  <c:v>0.39874740905530498</c:v>
                </c:pt>
                <c:pt idx="27785" formatCode="General">
                  <c:v>0.39516356015966297</c:v>
                </c:pt>
                <c:pt idx="27786" formatCode="General">
                  <c:v>0.38971924229087901</c:v>
                </c:pt>
                <c:pt idx="27787" formatCode="General">
                  <c:v>0.38257248920276599</c:v>
                </c:pt>
                <c:pt idx="27788" formatCode="General">
                  <c:v>0.37299640631993097</c:v>
                </c:pt>
                <c:pt idx="27789" formatCode="General">
                  <c:v>0.36140776273238501</c:v>
                </c:pt>
                <c:pt idx="27790" formatCode="General">
                  <c:v>0.34875127186620097</c:v>
                </c:pt>
                <c:pt idx="27791" formatCode="General">
                  <c:v>0.33510976400021802</c:v>
                </c:pt>
                <c:pt idx="27792" formatCode="General">
                  <c:v>0.321411991799536</c:v>
                </c:pt>
                <c:pt idx="27793" formatCode="General">
                  <c:v>0.30889847875819698</c:v>
                </c:pt>
                <c:pt idx="27794" formatCode="General">
                  <c:v>0.29788427000724998</c:v>
                </c:pt>
                <c:pt idx="27795" formatCode="General">
                  <c:v>0.28753708258902999</c:v>
                </c:pt>
                <c:pt idx="27796" formatCode="General">
                  <c:v>0.27691722827375298</c:v>
                </c:pt>
                <c:pt idx="27797" formatCode="General">
                  <c:v>0.26638054873206002</c:v>
                </c:pt>
                <c:pt idx="27798" formatCode="General">
                  <c:v>0.25658680666764</c:v>
                </c:pt>
                <c:pt idx="27799" formatCode="General">
                  <c:v>0.248346184897662</c:v>
                </c:pt>
                <c:pt idx="27800" formatCode="General">
                  <c:v>0.242012868254183</c:v>
                </c:pt>
                <c:pt idx="27801" formatCode="General">
                  <c:v>0.23730072218676901</c:v>
                </c:pt>
                <c:pt idx="27802" formatCode="General">
                  <c:v>0.23349981282354601</c:v>
                </c:pt>
                <c:pt idx="27803" formatCode="General">
                  <c:v>0.228707176340327</c:v>
                </c:pt>
                <c:pt idx="27804" formatCode="General">
                  <c:v>0.22215706529485099</c:v>
                </c:pt>
                <c:pt idx="27805" formatCode="General">
                  <c:v>0.21407003376689401</c:v>
                </c:pt>
                <c:pt idx="27806" formatCode="General">
                  <c:v>0.204619553116589</c:v>
                </c:pt>
                <c:pt idx="27807" formatCode="General">
                  <c:v>0.194582358929312</c:v>
                </c:pt>
                <c:pt idx="27808" formatCode="General">
                  <c:v>0.18458891630136801</c:v>
                </c:pt>
                <c:pt idx="27809" formatCode="General">
                  <c:v>0.17581475744480399</c:v>
                </c:pt>
                <c:pt idx="27810" formatCode="General">
                  <c:v>0.16924170536220301</c:v>
                </c:pt>
                <c:pt idx="27811" formatCode="General">
                  <c:v>0.16499275731768201</c:v>
                </c:pt>
                <c:pt idx="27812" formatCode="General">
                  <c:v>0.162212251659553</c:v>
                </c:pt>
                <c:pt idx="27813" formatCode="General">
                  <c:v>0.160321569781496</c:v>
                </c:pt>
                <c:pt idx="27814" formatCode="General">
                  <c:v>0.159764859412518</c:v>
                </c:pt>
                <c:pt idx="27815" formatCode="General">
                  <c:v>0.15991559777643299</c:v>
                </c:pt>
                <c:pt idx="27816" formatCode="General">
                  <c:v>0.15951775244465299</c:v>
                </c:pt>
                <c:pt idx="27817" formatCode="General">
                  <c:v>0.15833861086718801</c:v>
                </c:pt>
                <c:pt idx="27818" formatCode="General">
                  <c:v>0.15622701306115699</c:v>
                </c:pt>
                <c:pt idx="27819" formatCode="General">
                  <c:v>0.15214126281416901</c:v>
                </c:pt>
                <c:pt idx="27820" formatCode="General">
                  <c:v>0.14516696359561801</c:v>
                </c:pt>
                <c:pt idx="27821" formatCode="General">
                  <c:v>0.13574307722433199</c:v>
                </c:pt>
                <c:pt idx="27822" formatCode="General">
                  <c:v>0.12491670684647301</c:v>
                </c:pt>
                <c:pt idx="27823" formatCode="General">
                  <c:v>0.113354952311461</c:v>
                </c:pt>
                <c:pt idx="27824" formatCode="General">
                  <c:v>0.102091786132177</c:v>
                </c:pt>
                <c:pt idx="27825" formatCode="General">
                  <c:v>9.1252322882144493E-2</c:v>
                </c:pt>
                <c:pt idx="27826" formatCode="General">
                  <c:v>8.08594311105965E-2</c:v>
                </c:pt>
                <c:pt idx="27827" formatCode="General">
                  <c:v>7.1469378915079207E-2</c:v>
                </c:pt>
                <c:pt idx="27828" formatCode="General">
                  <c:v>6.30217590228703E-2</c:v>
                </c:pt>
                <c:pt idx="27829" formatCode="General">
                  <c:v>5.5116318800350998E-2</c:v>
                </c:pt>
                <c:pt idx="27830" formatCode="General">
                  <c:v>4.6281661336182701E-2</c:v>
                </c:pt>
                <c:pt idx="27831" formatCode="General">
                  <c:v>3.5696672781282003E-2</c:v>
                </c:pt>
                <c:pt idx="27832" formatCode="General">
                  <c:v>2.37621246079266E-2</c:v>
                </c:pt>
                <c:pt idx="27833" formatCode="General">
                  <c:v>1.10834788471994E-2</c:v>
                </c:pt>
                <c:pt idx="27834" formatCode="General">
                  <c:v>-2.05667555246257E-3</c:v>
                </c:pt>
                <c:pt idx="27835" formatCode="General">
                  <c:v>-1.6497499720441601E-2</c:v>
                </c:pt>
                <c:pt idx="27836" formatCode="General">
                  <c:v>-3.3109286840023802E-2</c:v>
                </c:pt>
                <c:pt idx="27837" formatCode="General">
                  <c:v>-5.1673989643006298E-2</c:v>
                </c:pt>
                <c:pt idx="27838" formatCode="General">
                  <c:v>-7.1541485440932598E-2</c:v>
                </c:pt>
                <c:pt idx="27839" formatCode="General">
                  <c:v>-9.2058100890028305E-2</c:v>
                </c:pt>
                <c:pt idx="27840" formatCode="General">
                  <c:v>-0.113151807571489</c:v>
                </c:pt>
                <c:pt idx="27841" formatCode="General">
                  <c:v>-0.13451543910334099</c:v>
                </c:pt>
                <c:pt idx="27842" formatCode="General">
                  <c:v>-0.15585202926729799</c:v>
                </c:pt>
                <c:pt idx="27843" formatCode="General">
                  <c:v>-0.176994970042996</c:v>
                </c:pt>
                <c:pt idx="27844" formatCode="General">
                  <c:v>-0.19715153917759201</c:v>
                </c:pt>
                <c:pt idx="27845" formatCode="General">
                  <c:v>-0.21628577379012101</c:v>
                </c:pt>
                <c:pt idx="27846" formatCode="General">
                  <c:v>-0.234031641228968</c:v>
                </c:pt>
                <c:pt idx="27847" formatCode="General">
                  <c:v>-0.249174610618069</c:v>
                </c:pt>
                <c:pt idx="27848" formatCode="General">
                  <c:v>-0.26057972320385198</c:v>
                </c:pt>
                <c:pt idx="27849" formatCode="General">
                  <c:v>-0.267717239525677</c:v>
                </c:pt>
                <c:pt idx="27850" formatCode="General">
                  <c:v>-0.27096078151427999</c:v>
                </c:pt>
                <c:pt idx="27851" formatCode="General">
                  <c:v>-0.27162290629644598</c:v>
                </c:pt>
                <c:pt idx="27852" formatCode="General">
                  <c:v>-0.27077705836695798</c:v>
                </c:pt>
                <c:pt idx="27853" formatCode="General">
                  <c:v>-0.269360834555467</c:v>
                </c:pt>
                <c:pt idx="27854" formatCode="General">
                  <c:v>-0.26761466526411698</c:v>
                </c:pt>
                <c:pt idx="27855" formatCode="General">
                  <c:v>-0.26541502226485603</c:v>
                </c:pt>
                <c:pt idx="27856" formatCode="General">
                  <c:v>-0.263385681811313</c:v>
                </c:pt>
                <c:pt idx="27857" formatCode="General">
                  <c:v>-0.26111353554103101</c:v>
                </c:pt>
                <c:pt idx="27858" formatCode="General">
                  <c:v>-0.25850390725948102</c:v>
                </c:pt>
                <c:pt idx="27859" formatCode="General">
                  <c:v>-0.25637018314718302</c:v>
                </c:pt>
                <c:pt idx="27860" formatCode="General">
                  <c:v>-0.254960145508907</c:v>
                </c:pt>
                <c:pt idx="27861" formatCode="General">
                  <c:v>-0.25426183954807202</c:v>
                </c:pt>
                <c:pt idx="27862" formatCode="General">
                  <c:v>-0.25444213068070998</c:v>
                </c:pt>
                <c:pt idx="27863" formatCode="General">
                  <c:v>-0.25528778464335</c:v>
                </c:pt>
                <c:pt idx="27864" formatCode="General">
                  <c:v>-0.25716442481941199</c:v>
                </c:pt>
                <c:pt idx="27865" formatCode="General">
                  <c:v>-0.26139690324162401</c:v>
                </c:pt>
                <c:pt idx="27866" formatCode="General">
                  <c:v>-0.26811030942736103</c:v>
                </c:pt>
                <c:pt idx="27867" formatCode="General">
                  <c:v>-0.27674332622682402</c:v>
                </c:pt>
                <c:pt idx="27868" formatCode="General">
                  <c:v>-0.28670367647005901</c:v>
                </c:pt>
                <c:pt idx="27869" formatCode="General">
                  <c:v>-0.29806136690395202</c:v>
                </c:pt>
                <c:pt idx="27870" formatCode="General">
                  <c:v>-0.31052864239403599</c:v>
                </c:pt>
                <c:pt idx="27871" formatCode="General">
                  <c:v>-0.32195475186810202</c:v>
                </c:pt>
                <c:pt idx="27872" formatCode="General">
                  <c:v>-0.33091513497073999</c:v>
                </c:pt>
                <c:pt idx="27873" formatCode="General">
                  <c:v>-0.33731079890592103</c:v>
                </c:pt>
                <c:pt idx="27874" formatCode="General">
                  <c:v>-0.34206718461332802</c:v>
                </c:pt>
                <c:pt idx="27875" formatCode="General">
                  <c:v>-0.346248695954123</c:v>
                </c:pt>
                <c:pt idx="27876" formatCode="General">
                  <c:v>-0.350462403735047</c:v>
                </c:pt>
                <c:pt idx="27877" formatCode="General">
                  <c:v>-0.35441481276791198</c:v>
                </c:pt>
                <c:pt idx="27878" formatCode="General">
                  <c:v>-0.35742935176891499</c:v>
                </c:pt>
                <c:pt idx="27879" formatCode="General">
                  <c:v>-0.359705440525519</c:v>
                </c:pt>
                <c:pt idx="27880" formatCode="General">
                  <c:v>-0.360158573388488</c:v>
                </c:pt>
                <c:pt idx="27881" formatCode="General">
                  <c:v>-0.35774582780056902</c:v>
                </c:pt>
                <c:pt idx="27882" formatCode="General">
                  <c:v>-0.35347073175886301</c:v>
                </c:pt>
                <c:pt idx="27883" formatCode="General">
                  <c:v>-0.34812462395523402</c:v>
                </c:pt>
                <c:pt idx="27884" formatCode="General">
                  <c:v>-0.342213782015858</c:v>
                </c:pt>
                <c:pt idx="27885" formatCode="General">
                  <c:v>-0.33733754997674797</c:v>
                </c:pt>
                <c:pt idx="27886" formatCode="General">
                  <c:v>-0.33429058374209603</c:v>
                </c:pt>
                <c:pt idx="27887" formatCode="General">
                  <c:v>-0.33301970010833798</c:v>
                </c:pt>
                <c:pt idx="27888" formatCode="General">
                  <c:v>-0.33338045111981601</c:v>
                </c:pt>
                <c:pt idx="27889" formatCode="General">
                  <c:v>-0.33474948514973202</c:v>
                </c:pt>
                <c:pt idx="27890" formatCode="General">
                  <c:v>-0.33771845166674003</c:v>
                </c:pt>
                <c:pt idx="27891" formatCode="General">
                  <c:v>-0.34304185403784199</c:v>
                </c:pt>
                <c:pt idx="27892" formatCode="General">
                  <c:v>-0.35124445423599199</c:v>
                </c:pt>
                <c:pt idx="27893" formatCode="General">
                  <c:v>-0.36215208500784002</c:v>
                </c:pt>
                <c:pt idx="27894" formatCode="General">
                  <c:v>-0.374943554740234</c:v>
                </c:pt>
                <c:pt idx="27895" formatCode="General">
                  <c:v>-0.38953042996505099</c:v>
                </c:pt>
                <c:pt idx="27896" formatCode="General">
                  <c:v>-0.40517626157674203</c:v>
                </c:pt>
                <c:pt idx="27897" formatCode="General">
                  <c:v>-0.42085926316709199</c:v>
                </c:pt>
                <c:pt idx="27898" formatCode="General">
                  <c:v>-0.43516032303282698</c:v>
                </c:pt>
                <c:pt idx="27899" formatCode="General">
                  <c:v>-0.44693710473390302</c:v>
                </c:pt>
                <c:pt idx="27900" formatCode="General">
                  <c:v>-0.45642999419088298</c:v>
                </c:pt>
                <c:pt idx="27901" formatCode="General">
                  <c:v>-0.46259154475988101</c:v>
                </c:pt>
                <c:pt idx="27902" formatCode="General">
                  <c:v>-0.46458059187883899</c:v>
                </c:pt>
                <c:pt idx="27903" formatCode="General">
                  <c:v>-0.46296077275825398</c:v>
                </c:pt>
                <c:pt idx="27904" formatCode="General">
                  <c:v>-0.45746533492812202</c:v>
                </c:pt>
                <c:pt idx="27905" formatCode="General">
                  <c:v>-0.44892496289769401</c:v>
                </c:pt>
                <c:pt idx="27906" formatCode="General">
                  <c:v>-0.43913534929299303</c:v>
                </c:pt>
                <c:pt idx="27907" formatCode="General">
                  <c:v>-0.42824354206918103</c:v>
                </c:pt>
                <c:pt idx="27908" formatCode="General">
                  <c:v>-0.41641876256341198</c:v>
                </c:pt>
                <c:pt idx="27909" formatCode="General">
                  <c:v>-0.40493316574744098</c:v>
                </c:pt>
                <c:pt idx="27910" formatCode="General">
                  <c:v>-0.39340159278551101</c:v>
                </c:pt>
                <c:pt idx="27911" formatCode="General">
                  <c:v>-0.381376772325275</c:v>
                </c:pt>
                <c:pt idx="27912" formatCode="General">
                  <c:v>-0.36958423656358902</c:v>
                </c:pt>
                <c:pt idx="27913" formatCode="General">
                  <c:v>-0.35900594033415101</c:v>
                </c:pt>
                <c:pt idx="27914" formatCode="General">
                  <c:v>-0.350840602837312</c:v>
                </c:pt>
                <c:pt idx="27915" formatCode="General">
                  <c:v>-0.34531343786954499</c:v>
                </c:pt>
                <c:pt idx="27916" formatCode="General">
                  <c:v>-0.34169042567180802</c:v>
                </c:pt>
                <c:pt idx="27917" formatCode="General">
                  <c:v>-0.34001600507262603</c:v>
                </c:pt>
                <c:pt idx="27918" formatCode="General">
                  <c:v>-0.34091991962353202</c:v>
                </c:pt>
                <c:pt idx="27919" formatCode="General">
                  <c:v>-0.344880687496111</c:v>
                </c:pt>
                <c:pt idx="27920" formatCode="General">
                  <c:v>-0.351600223411279</c:v>
                </c:pt>
                <c:pt idx="27921" formatCode="General">
                  <c:v>-0.359423383175763</c:v>
                </c:pt>
                <c:pt idx="27922" formatCode="General">
                  <c:v>-0.36693212729549401</c:v>
                </c:pt>
                <c:pt idx="27923" formatCode="General">
                  <c:v>-0.373898114227875</c:v>
                </c:pt>
                <c:pt idx="27924" formatCode="General">
                  <c:v>-0.38100765784585999</c:v>
                </c:pt>
                <c:pt idx="27925" formatCode="General">
                  <c:v>-0.38837912934098801</c:v>
                </c:pt>
                <c:pt idx="27926" formatCode="General">
                  <c:v>-0.396059638746038</c:v>
                </c:pt>
                <c:pt idx="27927" formatCode="General">
                  <c:v>-0.40293433970841203</c:v>
                </c:pt>
                <c:pt idx="27928" formatCode="General">
                  <c:v>-0.40765218884632498</c:v>
                </c:pt>
                <c:pt idx="27929" formatCode="General">
                  <c:v>-0.41026213550152002</c:v>
                </c:pt>
                <c:pt idx="27930" formatCode="General">
                  <c:v>-0.41015525213894699</c:v>
                </c:pt>
                <c:pt idx="27931" formatCode="General">
                  <c:v>-0.405886150518946</c:v>
                </c:pt>
                <c:pt idx="27932" formatCode="General">
                  <c:v>-0.39751778730967902</c:v>
                </c:pt>
                <c:pt idx="27933" formatCode="General">
                  <c:v>-0.38658100062571499</c:v>
                </c:pt>
                <c:pt idx="27934" formatCode="General">
                  <c:v>-0.37430813663879697</c:v>
                </c:pt>
                <c:pt idx="27935" formatCode="General">
                  <c:v>-0.36149462212802702</c:v>
                </c:pt>
                <c:pt idx="27936" formatCode="General">
                  <c:v>-0.34759431166843702</c:v>
                </c:pt>
                <c:pt idx="27937" formatCode="General">
                  <c:v>-0.33202555524244198</c:v>
                </c:pt>
                <c:pt idx="27938" formatCode="General">
                  <c:v>-0.31466984196430098</c:v>
                </c:pt>
                <c:pt idx="27939" formatCode="General">
                  <c:v>-0.29565465457995099</c:v>
                </c:pt>
                <c:pt idx="27940" formatCode="General">
                  <c:v>-0.27554619214355303</c:v>
                </c:pt>
                <c:pt idx="27941" formatCode="General">
                  <c:v>-0.25629794108135401</c:v>
                </c:pt>
                <c:pt idx="27942" formatCode="General">
                  <c:v>-0.238945044108646</c:v>
                </c:pt>
                <c:pt idx="27943" formatCode="General">
                  <c:v>-0.222756393505921</c:v>
                </c:pt>
                <c:pt idx="27944" formatCode="General">
                  <c:v>-0.20772713062905299</c:v>
                </c:pt>
                <c:pt idx="27945" formatCode="General">
                  <c:v>-0.194112977141324</c:v>
                </c:pt>
                <c:pt idx="27946" formatCode="General">
                  <c:v>-0.181671322196125</c:v>
                </c:pt>
                <c:pt idx="27947" formatCode="General">
                  <c:v>-0.16981540083513</c:v>
                </c:pt>
                <c:pt idx="27948" formatCode="General">
                  <c:v>-0.15890397126257799</c:v>
                </c:pt>
                <c:pt idx="27949" formatCode="General">
                  <c:v>-0.15010433306622301</c:v>
                </c:pt>
                <c:pt idx="27950" formatCode="General">
                  <c:v>-0.144780907487146</c:v>
                </c:pt>
                <c:pt idx="27951" formatCode="General">
                  <c:v>-0.143565350355118</c:v>
                </c:pt>
                <c:pt idx="27952" formatCode="General">
                  <c:v>-0.14599101633377001</c:v>
                </c:pt>
                <c:pt idx="27953" formatCode="General">
                  <c:v>-0.15089422294409399</c:v>
                </c:pt>
                <c:pt idx="27954" formatCode="General">
                  <c:v>-0.15712854220721001</c:v>
                </c:pt>
                <c:pt idx="27955" formatCode="General">
                  <c:v>-0.16385087424248801</c:v>
                </c:pt>
                <c:pt idx="27956" formatCode="General">
                  <c:v>-0.170228290662467</c:v>
                </c:pt>
                <c:pt idx="27957" formatCode="General">
                  <c:v>-0.176465388201305</c:v>
                </c:pt>
                <c:pt idx="27958" formatCode="General">
                  <c:v>-0.181900705405803</c:v>
                </c:pt>
                <c:pt idx="27959" formatCode="General">
                  <c:v>-0.185787889734599</c:v>
                </c:pt>
                <c:pt idx="27960" formatCode="General">
                  <c:v>-0.18859783654303899</c:v>
                </c:pt>
                <c:pt idx="27961" formatCode="General">
                  <c:v>-0.18990123511952001</c:v>
                </c:pt>
                <c:pt idx="27962" formatCode="General">
                  <c:v>-0.189666660236465</c:v>
                </c:pt>
                <c:pt idx="27963" formatCode="General">
                  <c:v>-0.188245012883165</c:v>
                </c:pt>
                <c:pt idx="27964" formatCode="General">
                  <c:v>-0.18536849549054399</c:v>
                </c:pt>
                <c:pt idx="27965" formatCode="General">
                  <c:v>-0.18063828933982101</c:v>
                </c:pt>
                <c:pt idx="27966" formatCode="General">
                  <c:v>-0.17432373239561799</c:v>
                </c:pt>
                <c:pt idx="27967" formatCode="General">
                  <c:v>-0.16720851684445001</c:v>
                </c:pt>
                <c:pt idx="27968" formatCode="General">
                  <c:v>-0.158807200496099</c:v>
                </c:pt>
                <c:pt idx="27969" formatCode="General">
                  <c:v>-0.148949650442501</c:v>
                </c:pt>
                <c:pt idx="27970" formatCode="General">
                  <c:v>-0.13783964433436899</c:v>
                </c:pt>
                <c:pt idx="27971" formatCode="General">
                  <c:v>-0.124898829254297</c:v>
                </c:pt>
                <c:pt idx="27972" formatCode="General">
                  <c:v>-0.109781291613146</c:v>
                </c:pt>
                <c:pt idx="27973" formatCode="General">
                  <c:v>-9.2958095896092094E-2</c:v>
                </c:pt>
                <c:pt idx="27974" formatCode="General">
                  <c:v>-7.5949917906546899E-2</c:v>
                </c:pt>
                <c:pt idx="27975" formatCode="General">
                  <c:v>-5.91096288980388E-2</c:v>
                </c:pt>
                <c:pt idx="27976" formatCode="General">
                  <c:v>-4.2401671138635702E-2</c:v>
                </c:pt>
                <c:pt idx="27977" formatCode="General">
                  <c:v>-2.6935930066957599E-2</c:v>
                </c:pt>
                <c:pt idx="27978" formatCode="General">
                  <c:v>-1.3251227019010501E-2</c:v>
                </c:pt>
                <c:pt idx="27979" formatCode="General">
                  <c:v>-9.6889839586686798E-4</c:v>
                </c:pt>
                <c:pt idx="27980" formatCode="General">
                  <c:v>1.00330720316744E-2</c:v>
                </c:pt>
                <c:pt idx="27981" formatCode="General">
                  <c:v>1.9303119455892501E-2</c:v>
                </c:pt>
                <c:pt idx="27982" formatCode="General">
                  <c:v>2.6825798016566201E-2</c:v>
                </c:pt>
                <c:pt idx="27983" formatCode="General">
                  <c:v>3.2565909212337901E-2</c:v>
                </c:pt>
                <c:pt idx="27984" formatCode="General">
                  <c:v>3.6656750915226098E-2</c:v>
                </c:pt>
                <c:pt idx="27985" formatCode="General">
                  <c:v>3.97652318527641E-2</c:v>
                </c:pt>
                <c:pt idx="27986" formatCode="General">
                  <c:v>4.2601879789128397E-2</c:v>
                </c:pt>
                <c:pt idx="27987" formatCode="General">
                  <c:v>4.5511833888644403E-2</c:v>
                </c:pt>
                <c:pt idx="27988" formatCode="General">
                  <c:v>4.7539655701017099E-2</c:v>
                </c:pt>
                <c:pt idx="27989" formatCode="General">
                  <c:v>4.6462809947695999E-2</c:v>
                </c:pt>
                <c:pt idx="27990" formatCode="General">
                  <c:v>4.1861571105835202E-2</c:v>
                </c:pt>
                <c:pt idx="27991" formatCode="General">
                  <c:v>3.5252626487959703E-2</c:v>
                </c:pt>
                <c:pt idx="27992" formatCode="General">
                  <c:v>2.74877060087136E-2</c:v>
                </c:pt>
                <c:pt idx="27993" formatCode="General">
                  <c:v>2.0742404485232499E-2</c:v>
                </c:pt>
                <c:pt idx="27994" formatCode="General">
                  <c:v>1.6500714085316E-2</c:v>
                </c:pt>
                <c:pt idx="27995" formatCode="General">
                  <c:v>1.3672466271932001E-2</c:v>
                </c:pt>
                <c:pt idx="27996" formatCode="General">
                  <c:v>1.18041406914134E-2</c:v>
                </c:pt>
                <c:pt idx="27997" formatCode="General">
                  <c:v>1.1214115393466499E-2</c:v>
                </c:pt>
                <c:pt idx="27998" formatCode="General">
                  <c:v>1.19341286262311E-2</c:v>
                </c:pt>
                <c:pt idx="27999" formatCode="General">
                  <c:v>1.42970255748689E-2</c:v>
                </c:pt>
                <c:pt idx="28000" formatCode="General">
                  <c:v>1.9430114364694401E-2</c:v>
                </c:pt>
                <c:pt idx="28001" formatCode="General">
                  <c:v>2.7091616677696901E-2</c:v>
                </c:pt>
                <c:pt idx="28002" formatCode="General">
                  <c:v>3.6526576142855802E-2</c:v>
                </c:pt>
                <c:pt idx="28003" formatCode="General">
                  <c:v>4.7449991199248698E-2</c:v>
                </c:pt>
                <c:pt idx="28004" formatCode="General">
                  <c:v>5.8530939566603699E-2</c:v>
                </c:pt>
                <c:pt idx="28005" formatCode="General">
                  <c:v>6.9410671894474196E-2</c:v>
                </c:pt>
                <c:pt idx="28006" formatCode="General">
                  <c:v>8.0317468167630093E-2</c:v>
                </c:pt>
                <c:pt idx="28007" formatCode="General">
                  <c:v>9.1932446326619496E-2</c:v>
                </c:pt>
                <c:pt idx="28008" formatCode="General">
                  <c:v>0.10533786034376</c:v>
                </c:pt>
                <c:pt idx="28009" formatCode="General">
                  <c:v>0.120107176335165</c:v>
                </c:pt>
                <c:pt idx="28010" formatCode="General">
                  <c:v>0.13655610768912901</c:v>
                </c:pt>
                <c:pt idx="28011" formatCode="General">
                  <c:v>0.155711845642169</c:v>
                </c:pt>
                <c:pt idx="28012" formatCode="General">
                  <c:v>0.17641277414877801</c:v>
                </c:pt>
                <c:pt idx="28013" formatCode="General">
                  <c:v>0.19782226963938199</c:v>
                </c:pt>
                <c:pt idx="28014" formatCode="General">
                  <c:v>0.21976163565301499</c:v>
                </c:pt>
                <c:pt idx="28015" formatCode="General">
                  <c:v>0.24099352722727199</c:v>
                </c:pt>
                <c:pt idx="28016" formatCode="General">
                  <c:v>0.26091029100498597</c:v>
                </c:pt>
                <c:pt idx="28017" formatCode="General">
                  <c:v>0.28000771559675802</c:v>
                </c:pt>
                <c:pt idx="28018" formatCode="General">
                  <c:v>0.29764214850513598</c:v>
                </c:pt>
                <c:pt idx="28019" formatCode="General">
                  <c:v>0.31247438583891401</c:v>
                </c:pt>
                <c:pt idx="28020" formatCode="General">
                  <c:v>0.32463312918826798</c:v>
                </c:pt>
                <c:pt idx="28021" formatCode="General">
                  <c:v>0.33429959244590901</c:v>
                </c:pt>
                <c:pt idx="28022" formatCode="General">
                  <c:v>0.34165919609095302</c:v>
                </c:pt>
                <c:pt idx="28023" formatCode="General">
                  <c:v>0.34784477080654702</c:v>
                </c:pt>
                <c:pt idx="28024" formatCode="General">
                  <c:v>0.35245476267094</c:v>
                </c:pt>
                <c:pt idx="28025" formatCode="General">
                  <c:v>0.35429472664589801</c:v>
                </c:pt>
                <c:pt idx="28026" formatCode="General">
                  <c:v>0.35354547531878</c:v>
                </c:pt>
                <c:pt idx="28027" formatCode="General">
                  <c:v>0.35106292200441203</c:v>
                </c:pt>
                <c:pt idx="28028" formatCode="General">
                  <c:v>0.34675163117048102</c:v>
                </c:pt>
                <c:pt idx="28029" formatCode="General">
                  <c:v>0.34105593508329901</c:v>
                </c:pt>
                <c:pt idx="28030" formatCode="General">
                  <c:v>0.33486553494632598</c:v>
                </c:pt>
                <c:pt idx="28031" formatCode="General">
                  <c:v>0.32765501826139698</c:v>
                </c:pt>
                <c:pt idx="28032" formatCode="General">
                  <c:v>0.32001383273001599</c:v>
                </c:pt>
                <c:pt idx="28033" formatCode="General">
                  <c:v>0.312619430607601</c:v>
                </c:pt>
                <c:pt idx="28034" formatCode="General">
                  <c:v>0.30560329038619899</c:v>
                </c:pt>
                <c:pt idx="28035" formatCode="General">
                  <c:v>0.29921031645231899</c:v>
                </c:pt>
                <c:pt idx="28036" formatCode="General">
                  <c:v>0.29324043305379699</c:v>
                </c:pt>
                <c:pt idx="28037" formatCode="General">
                  <c:v>0.28847787704274802</c:v>
                </c:pt>
                <c:pt idx="28038" formatCode="General">
                  <c:v>0.28570428228434303</c:v>
                </c:pt>
                <c:pt idx="28039" formatCode="General">
                  <c:v>0.28508360256267501</c:v>
                </c:pt>
                <c:pt idx="28040" formatCode="General">
                  <c:v>0.28716453103897099</c:v>
                </c:pt>
                <c:pt idx="28041" formatCode="General">
                  <c:v>0.29233310465390999</c:v>
                </c:pt>
                <c:pt idx="28042" formatCode="General">
                  <c:v>0.30046946312995798</c:v>
                </c:pt>
                <c:pt idx="28043" formatCode="General">
                  <c:v>0.31121516436886398</c:v>
                </c:pt>
                <c:pt idx="28044" formatCode="General">
                  <c:v>0.32451052395090302</c:v>
                </c:pt>
                <c:pt idx="28045" formatCode="General">
                  <c:v>0.34030902227523502</c:v>
                </c:pt>
                <c:pt idx="28046" formatCode="General">
                  <c:v>0.35907083294344699</c:v>
                </c:pt>
                <c:pt idx="28047" formatCode="General">
                  <c:v>0.38019810012882999</c:v>
                </c:pt>
                <c:pt idx="28048" formatCode="General">
                  <c:v>0.40150119740349999</c:v>
                </c:pt>
                <c:pt idx="28049" formatCode="General">
                  <c:v>0.42172326721928</c:v>
                </c:pt>
                <c:pt idx="28050" formatCode="General">
                  <c:v>0.44016177908579301</c:v>
                </c:pt>
                <c:pt idx="28051" formatCode="General">
                  <c:v>0.45653411230653301</c:v>
                </c:pt>
                <c:pt idx="28052" formatCode="General">
                  <c:v>0.471228381114219</c:v>
                </c:pt>
                <c:pt idx="28053" formatCode="General">
                  <c:v>0.48411771037592899</c:v>
                </c:pt>
                <c:pt idx="28054" formatCode="General">
                  <c:v>0.494715869605659</c:v>
                </c:pt>
                <c:pt idx="28055" formatCode="General">
                  <c:v>0.50397134239837804</c:v>
                </c:pt>
                <c:pt idx="28056" formatCode="General">
                  <c:v>0.51284972081910096</c:v>
                </c:pt>
                <c:pt idx="28057" formatCode="General">
                  <c:v>0.52025705236975495</c:v>
                </c:pt>
                <c:pt idx="28058" formatCode="General">
                  <c:v>0.52495812259211605</c:v>
                </c:pt>
                <c:pt idx="28059" formatCode="General">
                  <c:v>0.52679055028891497</c:v>
                </c:pt>
                <c:pt idx="28060" formatCode="General">
                  <c:v>0.52578104717985497</c:v>
                </c:pt>
                <c:pt idx="28061" formatCode="General">
                  <c:v>0.52235642308731201</c:v>
                </c:pt>
                <c:pt idx="28062" formatCode="General">
                  <c:v>0.51714580643477104</c:v>
                </c:pt>
                <c:pt idx="28063" formatCode="General">
                  <c:v>0.51049462814907298</c:v>
                </c:pt>
                <c:pt idx="28064" formatCode="General">
                  <c:v>0.50291099726847099</c:v>
                </c:pt>
                <c:pt idx="28065" formatCode="General">
                  <c:v>0.49489782059985099</c:v>
                </c:pt>
                <c:pt idx="28066" formatCode="General">
                  <c:v>0.48706756579494898</c:v>
                </c:pt>
                <c:pt idx="28067" formatCode="General">
                  <c:v>0.48030827466231302</c:v>
                </c:pt>
                <c:pt idx="28068" formatCode="General">
                  <c:v>0.47599660145989803</c:v>
                </c:pt>
                <c:pt idx="28069" formatCode="General">
                  <c:v>0.47551428779404398</c:v>
                </c:pt>
                <c:pt idx="28070" formatCode="General">
                  <c:v>0.47830839186914698</c:v>
                </c:pt>
                <c:pt idx="28071" formatCode="General">
                  <c:v>0.48312736860187599</c:v>
                </c:pt>
                <c:pt idx="28072" formatCode="General">
                  <c:v>0.489288446048813</c:v>
                </c:pt>
                <c:pt idx="28073" formatCode="General">
                  <c:v>0.49617133426127102</c:v>
                </c:pt>
                <c:pt idx="28074" formatCode="General">
                  <c:v>0.503799139338033</c:v>
                </c:pt>
                <c:pt idx="28075" formatCode="General">
                  <c:v>0.51178463867190205</c:v>
                </c:pt>
                <c:pt idx="28076" formatCode="General">
                  <c:v>0.51937939230980401</c:v>
                </c:pt>
                <c:pt idx="28077" formatCode="General">
                  <c:v>0.52597307176248298</c:v>
                </c:pt>
                <c:pt idx="28078" formatCode="General">
                  <c:v>0.53133532918334703</c:v>
                </c:pt>
                <c:pt idx="28079" formatCode="General">
                  <c:v>0.53587521925677695</c:v>
                </c:pt>
                <c:pt idx="28080" formatCode="General">
                  <c:v>0.54041915439150101</c:v>
                </c:pt>
                <c:pt idx="28081" formatCode="General">
                  <c:v>0.54515356606700305</c:v>
                </c:pt>
                <c:pt idx="28082" formatCode="General">
                  <c:v>0.54954384118920097</c:v>
                </c:pt>
                <c:pt idx="28083" formatCode="General">
                  <c:v>0.55305004860893403</c:v>
                </c:pt>
                <c:pt idx="28084" formatCode="General">
                  <c:v>0.55387805779394195</c:v>
                </c:pt>
                <c:pt idx="28085" formatCode="General">
                  <c:v>0.55105249685786295</c:v>
                </c:pt>
                <c:pt idx="28086" formatCode="General">
                  <c:v>0.54590475410116601</c:v>
                </c:pt>
                <c:pt idx="28087" formatCode="General">
                  <c:v>0.53935505243790804</c:v>
                </c:pt>
                <c:pt idx="28088" formatCode="General">
                  <c:v>0.53163640707669801</c:v>
                </c:pt>
                <c:pt idx="28089" formatCode="General">
                  <c:v>0.52398040235096099</c:v>
                </c:pt>
                <c:pt idx="28090" formatCode="General">
                  <c:v>0.51717895135024805</c:v>
                </c:pt>
                <c:pt idx="28091" formatCode="General">
                  <c:v>0.51118171757037301</c:v>
                </c:pt>
                <c:pt idx="28092" formatCode="General">
                  <c:v>0.50550668368254603</c:v>
                </c:pt>
                <c:pt idx="28093" formatCode="General">
                  <c:v>0.49973899984673098</c:v>
                </c:pt>
                <c:pt idx="28094" formatCode="General">
                  <c:v>0.49443865510931301</c:v>
                </c:pt>
                <c:pt idx="28095" formatCode="General">
                  <c:v>0.48869930795068001</c:v>
                </c:pt>
                <c:pt idx="28096" formatCode="General">
                  <c:v>0.480653662331677</c:v>
                </c:pt>
                <c:pt idx="28097" formatCode="General">
                  <c:v>0.470646767446184</c:v>
                </c:pt>
                <c:pt idx="28098" formatCode="General">
                  <c:v>0.45963550925403002</c:v>
                </c:pt>
                <c:pt idx="28099" formatCode="General">
                  <c:v>0.44739261591235102</c:v>
                </c:pt>
                <c:pt idx="28100" formatCode="General">
                  <c:v>0.43491276939946799</c:v>
                </c:pt>
                <c:pt idx="28101" formatCode="General">
                  <c:v>0.42394853161891699</c:v>
                </c:pt>
                <c:pt idx="28102" formatCode="General">
                  <c:v>0.41430729123155202</c:v>
                </c:pt>
                <c:pt idx="28103" formatCode="General">
                  <c:v>0.40541983554612598</c:v>
                </c:pt>
                <c:pt idx="28104" formatCode="General">
                  <c:v>0.39807643132123899</c:v>
                </c:pt>
                <c:pt idx="28105" formatCode="General">
                  <c:v>0.39256948759369698</c:v>
                </c:pt>
                <c:pt idx="28106" formatCode="General">
                  <c:v>0.38771173661254299</c:v>
                </c:pt>
                <c:pt idx="28107" formatCode="General">
                  <c:v>0.38263777920299802</c:v>
                </c:pt>
                <c:pt idx="28108" formatCode="General">
                  <c:v>0.37791696438091399</c:v>
                </c:pt>
                <c:pt idx="28109" formatCode="General">
                  <c:v>0.37474227490192202</c:v>
                </c:pt>
                <c:pt idx="28110" formatCode="General">
                  <c:v>0.37428065676238997</c:v>
                </c:pt>
                <c:pt idx="28111" formatCode="General">
                  <c:v>0.37611814599372301</c:v>
                </c:pt>
                <c:pt idx="28112" formatCode="General">
                  <c:v>0.37903149122082203</c:v>
                </c:pt>
                <c:pt idx="28113" formatCode="General">
                  <c:v>0.38250001558494301</c:v>
                </c:pt>
                <c:pt idx="28114" formatCode="General">
                  <c:v>0.38598234714266999</c:v>
                </c:pt>
                <c:pt idx="28115" formatCode="General">
                  <c:v>0.38930962257868401</c:v>
                </c:pt>
                <c:pt idx="28116" formatCode="General">
                  <c:v>0.39294503095064598</c:v>
                </c:pt>
                <c:pt idx="28117" formatCode="General">
                  <c:v>0.39621528120409799</c:v>
                </c:pt>
                <c:pt idx="28118" formatCode="General">
                  <c:v>0.39797165160984899</c:v>
                </c:pt>
                <c:pt idx="28119" formatCode="General">
                  <c:v>0.39766826155826401</c:v>
                </c:pt>
                <c:pt idx="28120" formatCode="General">
                  <c:v>0.394934645497243</c:v>
                </c:pt>
                <c:pt idx="28121" formatCode="General">
                  <c:v>0.38889508763118003</c:v>
                </c:pt>
                <c:pt idx="28122" formatCode="General">
                  <c:v>0.378267900238831</c:v>
                </c:pt>
                <c:pt idx="28123" formatCode="General">
                  <c:v>0.36360765901265202</c:v>
                </c:pt>
                <c:pt idx="28124" formatCode="General">
                  <c:v>0.34559911243642399</c:v>
                </c:pt>
                <c:pt idx="28125" formatCode="General">
                  <c:v>0.32412333204774502</c:v>
                </c:pt>
                <c:pt idx="28126" formatCode="General">
                  <c:v>0.29919367851091599</c:v>
                </c:pt>
                <c:pt idx="28127" formatCode="General">
                  <c:v>0.27165010109874299</c:v>
                </c:pt>
                <c:pt idx="28128" formatCode="General">
                  <c:v>0.24285772053522001</c:v>
                </c:pt>
                <c:pt idx="28129" formatCode="General">
                  <c:v>0.21396411178191899</c:v>
                </c:pt>
                <c:pt idx="28130" formatCode="General">
                  <c:v>0.18637333155873101</c:v>
                </c:pt>
                <c:pt idx="28131" formatCode="General">
                  <c:v>0.16126178856376999</c:v>
                </c:pt>
                <c:pt idx="28132" formatCode="General">
                  <c:v>0.13860018755407699</c:v>
                </c:pt>
                <c:pt idx="28133" formatCode="General">
                  <c:v>0.118369894348586</c:v>
                </c:pt>
                <c:pt idx="28134" formatCode="General">
                  <c:v>0.10155198386518</c:v>
                </c:pt>
                <c:pt idx="28135" formatCode="General">
                  <c:v>8.9543690870453996E-2</c:v>
                </c:pt>
                <c:pt idx="28136" formatCode="General">
                  <c:v>8.2571538326010302E-2</c:v>
                </c:pt>
                <c:pt idx="28137" formatCode="General">
                  <c:v>7.9153420171229394E-2</c:v>
                </c:pt>
                <c:pt idx="28138" formatCode="General">
                  <c:v>7.7510234514077805E-2</c:v>
                </c:pt>
                <c:pt idx="28139" formatCode="General">
                  <c:v>7.6516352003975899E-2</c:v>
                </c:pt>
                <c:pt idx="28140" formatCode="General">
                  <c:v>7.6122669635689796E-2</c:v>
                </c:pt>
                <c:pt idx="28141" formatCode="General">
                  <c:v>7.6058758733689696E-2</c:v>
                </c:pt>
                <c:pt idx="28142" formatCode="General">
                  <c:v>7.5179695308050798E-2</c:v>
                </c:pt>
                <c:pt idx="28143" formatCode="General">
                  <c:v>7.27372832976481E-2</c:v>
                </c:pt>
                <c:pt idx="28144" formatCode="General">
                  <c:v>6.8859998974992398E-2</c:v>
                </c:pt>
                <c:pt idx="28145" formatCode="General">
                  <c:v>6.2909014142894307E-2</c:v>
                </c:pt>
                <c:pt idx="28146" formatCode="General">
                  <c:v>5.3580530416328903E-2</c:v>
                </c:pt>
                <c:pt idx="28147" formatCode="General">
                  <c:v>4.0206121960517698E-2</c:v>
                </c:pt>
                <c:pt idx="28148" formatCode="General">
                  <c:v>2.2896045699280401E-2</c:v>
                </c:pt>
                <c:pt idx="28149" formatCode="General">
                  <c:v>2.4234852832661002E-3</c:v>
                </c:pt>
                <c:pt idx="28150" formatCode="General">
                  <c:v>-2.0359915669026198E-2</c:v>
                </c:pt>
                <c:pt idx="28151" formatCode="General">
                  <c:v>-4.4869385380290103E-2</c:v>
                </c:pt>
                <c:pt idx="28152" formatCode="General">
                  <c:v>-7.0520742261888203E-2</c:v>
                </c:pt>
                <c:pt idx="28153" formatCode="General">
                  <c:v>-9.5625290025146803E-2</c:v>
                </c:pt>
                <c:pt idx="28154" formatCode="General">
                  <c:v>-0.118828392209539</c:v>
                </c:pt>
                <c:pt idx="28155" formatCode="General">
                  <c:v>-0.13973160001743301</c:v>
                </c:pt>
                <c:pt idx="28156" formatCode="General">
                  <c:v>-0.15846919069858001</c:v>
                </c:pt>
                <c:pt idx="28157" formatCode="General">
                  <c:v>-0.17504756496795601</c:v>
                </c:pt>
                <c:pt idx="28158" formatCode="General">
                  <c:v>-0.189174360832147</c:v>
                </c:pt>
                <c:pt idx="28159" formatCode="General">
                  <c:v>-0.20115642590647201</c:v>
                </c:pt>
                <c:pt idx="28160" formatCode="General">
                  <c:v>-0.21096269595780601</c:v>
                </c:pt>
                <c:pt idx="28161" formatCode="General">
                  <c:v>-0.21874112178364299</c:v>
                </c:pt>
                <c:pt idx="28162" formatCode="General">
                  <c:v>-0.22515047885064801</c:v>
                </c:pt>
                <c:pt idx="28163" formatCode="General">
                  <c:v>-0.23108993767793101</c:v>
                </c:pt>
                <c:pt idx="28164" formatCode="General">
                  <c:v>-0.23707079733204001</c:v>
                </c:pt>
                <c:pt idx="28165" formatCode="General">
                  <c:v>-0.242880042047322</c:v>
                </c:pt>
                <c:pt idx="28166" formatCode="General">
                  <c:v>-0.24778326306634299</c:v>
                </c:pt>
                <c:pt idx="28167" formatCode="General">
                  <c:v>-0.25147282649102598</c:v>
                </c:pt>
                <c:pt idx="28168" formatCode="General">
                  <c:v>-0.25423843424889497</c:v>
                </c:pt>
                <c:pt idx="28169" formatCode="General">
                  <c:v>-0.25602630293112999</c:v>
                </c:pt>
                <c:pt idx="28170" formatCode="General">
                  <c:v>-0.25754198033422498</c:v>
                </c:pt>
                <c:pt idx="28171" formatCode="General">
                  <c:v>-0.260383642072127</c:v>
                </c:pt>
                <c:pt idx="28172" formatCode="General">
                  <c:v>-0.26464089623711701</c:v>
                </c:pt>
                <c:pt idx="28173" formatCode="General">
                  <c:v>-0.269238033561081</c:v>
                </c:pt>
                <c:pt idx="28174" formatCode="General">
                  <c:v>-0.27370623363598001</c:v>
                </c:pt>
                <c:pt idx="28175" formatCode="General">
                  <c:v>-0.27808105481026202</c:v>
                </c:pt>
                <c:pt idx="28176" formatCode="General">
                  <c:v>-0.28284483332395199</c:v>
                </c:pt>
                <c:pt idx="28177" formatCode="General">
                  <c:v>-0.289111559620856</c:v>
                </c:pt>
                <c:pt idx="28178" formatCode="General">
                  <c:v>-0.29716549655828201</c:v>
                </c:pt>
                <c:pt idx="28179" formatCode="General">
                  <c:v>-0.306570332860021</c:v>
                </c:pt>
                <c:pt idx="28180" formatCode="General">
                  <c:v>-0.31678152474209398</c:v>
                </c:pt>
                <c:pt idx="28181" formatCode="General">
                  <c:v>-0.327030024434737</c:v>
                </c:pt>
                <c:pt idx="28182" formatCode="General">
                  <c:v>-0.33632634817517298</c:v>
                </c:pt>
                <c:pt idx="28183" formatCode="General">
                  <c:v>-0.343642533015033</c:v>
                </c:pt>
                <c:pt idx="28184" formatCode="General">
                  <c:v>-0.349314019095261</c:v>
                </c:pt>
                <c:pt idx="28185" formatCode="General">
                  <c:v>-0.35395618299529102</c:v>
                </c:pt>
                <c:pt idx="28186" formatCode="General">
                  <c:v>-0.35825464566875698</c:v>
                </c:pt>
                <c:pt idx="28187" formatCode="General">
                  <c:v>-0.36302453060010498</c:v>
                </c:pt>
                <c:pt idx="28188" formatCode="General">
                  <c:v>-0.36670503427687801</c:v>
                </c:pt>
                <c:pt idx="28189" formatCode="General">
                  <c:v>-0.36760849791439199</c:v>
                </c:pt>
                <c:pt idx="28190" formatCode="General">
                  <c:v>-0.36668489155438</c:v>
                </c:pt>
                <c:pt idx="28191" formatCode="General">
                  <c:v>-0.36546699684106998</c:v>
                </c:pt>
                <c:pt idx="28192" formatCode="General">
                  <c:v>-0.36477031748143202</c:v>
                </c:pt>
                <c:pt idx="28193" formatCode="General">
                  <c:v>-0.36451316986597998</c:v>
                </c:pt>
                <c:pt idx="28194" formatCode="General">
                  <c:v>-0.36510318726835</c:v>
                </c:pt>
                <c:pt idx="28195" formatCode="General">
                  <c:v>-0.36785261474964498</c:v>
                </c:pt>
                <c:pt idx="28196" formatCode="General">
                  <c:v>-0.37314446961303399</c:v>
                </c:pt>
                <c:pt idx="28197" formatCode="General">
                  <c:v>-0.38084677622938001</c:v>
                </c:pt>
                <c:pt idx="28198" formatCode="General">
                  <c:v>-0.39017329603415002</c:v>
                </c:pt>
                <c:pt idx="28199" formatCode="General">
                  <c:v>-0.40052395741753</c:v>
                </c:pt>
                <c:pt idx="28200" formatCode="General">
                  <c:v>-0.41163621277764001</c:v>
                </c:pt>
                <c:pt idx="28201" formatCode="General">
                  <c:v>-0.42297473819016301</c:v>
                </c:pt>
                <c:pt idx="28202" formatCode="General">
                  <c:v>-0.43522868635652801</c:v>
                </c:pt>
                <c:pt idx="28203" formatCode="General">
                  <c:v>-0.44916166353047199</c:v>
                </c:pt>
                <c:pt idx="28204" formatCode="General">
                  <c:v>-0.46442345477224201</c:v>
                </c:pt>
                <c:pt idx="28205" formatCode="General">
                  <c:v>-0.48001804339573001</c:v>
                </c:pt>
                <c:pt idx="28206" formatCode="General">
                  <c:v>-0.49533508485551497</c:v>
                </c:pt>
                <c:pt idx="28207" formatCode="General">
                  <c:v>-0.51071229273813001</c:v>
                </c:pt>
                <c:pt idx="28208" formatCode="General">
                  <c:v>-0.52670921746632604</c:v>
                </c:pt>
                <c:pt idx="28209" formatCode="General">
                  <c:v>-0.54312610619351498</c:v>
                </c:pt>
                <c:pt idx="28210" formatCode="General">
                  <c:v>-0.55955694526902899</c:v>
                </c:pt>
                <c:pt idx="28211" formatCode="General">
                  <c:v>-0.57545101093669604</c:v>
                </c:pt>
                <c:pt idx="28212" formatCode="General">
                  <c:v>-0.590654448800077</c:v>
                </c:pt>
                <c:pt idx="28213" formatCode="General">
                  <c:v>-0.60497031275765201</c:v>
                </c:pt>
                <c:pt idx="28214" formatCode="General">
                  <c:v>-0.61714942091737002</c:v>
                </c:pt>
                <c:pt idx="28215" formatCode="General">
                  <c:v>-0.62584146586667</c:v>
                </c:pt>
                <c:pt idx="28216" formatCode="General">
                  <c:v>-0.63115145256641403</c:v>
                </c:pt>
                <c:pt idx="28217" formatCode="General">
                  <c:v>-0.63426443530616405</c:v>
                </c:pt>
                <c:pt idx="28218" formatCode="General">
                  <c:v>-0.63497640407242295</c:v>
                </c:pt>
                <c:pt idx="28219" formatCode="General">
                  <c:v>-0.63314904824033902</c:v>
                </c:pt>
                <c:pt idx="28220" formatCode="General">
                  <c:v>-0.62890835667011202</c:v>
                </c:pt>
                <c:pt idx="28221" formatCode="General">
                  <c:v>-0.62240923165544704</c:v>
                </c:pt>
                <c:pt idx="28222" formatCode="General">
                  <c:v>-0.61423836769330598</c:v>
                </c:pt>
                <c:pt idx="28223" formatCode="General">
                  <c:v>-0.60538832746938998</c:v>
                </c:pt>
                <c:pt idx="28224" formatCode="General">
                  <c:v>-0.59706360831861005</c:v>
                </c:pt>
                <c:pt idx="28225" formatCode="General">
                  <c:v>-0.58939349983992095</c:v>
                </c:pt>
                <c:pt idx="28226" formatCode="General">
                  <c:v>-0.58302085685760296</c:v>
                </c:pt>
                <c:pt idx="28227" formatCode="General">
                  <c:v>-0.57831258204852498</c:v>
                </c:pt>
                <c:pt idx="28228" formatCode="General">
                  <c:v>-0.57434254601192003</c:v>
                </c:pt>
                <c:pt idx="28229" formatCode="General">
                  <c:v>-0.57124601565148503</c:v>
                </c:pt>
                <c:pt idx="28230" formatCode="General">
                  <c:v>-0.56904522069650798</c:v>
                </c:pt>
                <c:pt idx="28231" formatCode="General">
                  <c:v>-0.56679685129396995</c:v>
                </c:pt>
                <c:pt idx="28232" formatCode="General">
                  <c:v>-0.56505835953550598</c:v>
                </c:pt>
                <c:pt idx="28233" formatCode="General">
                  <c:v>-0.56431430080926104</c:v>
                </c:pt>
                <c:pt idx="28234" formatCode="General">
                  <c:v>-0.56393096027887302</c:v>
                </c:pt>
                <c:pt idx="28235" formatCode="General">
                  <c:v>-0.56318557506779898</c:v>
                </c:pt>
                <c:pt idx="28236" formatCode="General">
                  <c:v>-0.56226707503819295</c:v>
                </c:pt>
                <c:pt idx="28237" formatCode="General">
                  <c:v>-0.56279501693634904</c:v>
                </c:pt>
                <c:pt idx="28238" formatCode="General">
                  <c:v>-0.56505136846808601</c:v>
                </c:pt>
                <c:pt idx="28239" formatCode="General">
                  <c:v>-0.56762197398838099</c:v>
                </c:pt>
                <c:pt idx="28240" formatCode="General">
                  <c:v>-0.56952911160944897</c:v>
                </c:pt>
                <c:pt idx="28241" formatCode="General">
                  <c:v>-0.57092814223353405</c:v>
                </c:pt>
                <c:pt idx="28242" formatCode="General">
                  <c:v>-0.572122781865392</c:v>
                </c:pt>
                <c:pt idx="28243" formatCode="General">
                  <c:v>-0.57213542045604604</c:v>
                </c:pt>
                <c:pt idx="28244" formatCode="General">
                  <c:v>-0.57010938196435901</c:v>
                </c:pt>
                <c:pt idx="28245" formatCode="General">
                  <c:v>-0.56526770857307995</c:v>
                </c:pt>
                <c:pt idx="28246" formatCode="General">
                  <c:v>-0.55644638373827604</c:v>
                </c:pt>
                <c:pt idx="28247" formatCode="General">
                  <c:v>-0.54442236614816497</c:v>
                </c:pt>
                <c:pt idx="28248" formatCode="General">
                  <c:v>-0.53118414721163298</c:v>
                </c:pt>
                <c:pt idx="28249" formatCode="General">
                  <c:v>-0.51809279242658102</c:v>
                </c:pt>
                <c:pt idx="28250" formatCode="General">
                  <c:v>-0.50531694906996205</c:v>
                </c:pt>
                <c:pt idx="28251" formatCode="General">
                  <c:v>-0.492737223680768</c:v>
                </c:pt>
                <c:pt idx="28252" formatCode="General">
                  <c:v>-0.480417190020273</c:v>
                </c:pt>
                <c:pt idx="28253" formatCode="General">
                  <c:v>-0.46904678637453201</c:v>
                </c:pt>
                <c:pt idx="28254" formatCode="General">
                  <c:v>-0.45924132550664398</c:v>
                </c:pt>
                <c:pt idx="28255" formatCode="General">
                  <c:v>-0.45038160871306199</c:v>
                </c:pt>
                <c:pt idx="28256" formatCode="General">
                  <c:v>-0.442099143697396</c:v>
                </c:pt>
                <c:pt idx="28257" formatCode="General">
                  <c:v>-0.434246797309782</c:v>
                </c:pt>
                <c:pt idx="28258" formatCode="General">
                  <c:v>-0.42645695050340698</c:v>
                </c:pt>
                <c:pt idx="28259" formatCode="General">
                  <c:v>-0.41791623118474402</c:v>
                </c:pt>
                <c:pt idx="28260" formatCode="General">
                  <c:v>-0.408080823586769</c:v>
                </c:pt>
                <c:pt idx="28261" formatCode="General">
                  <c:v>-0.39774873316194498</c:v>
                </c:pt>
                <c:pt idx="28262" formatCode="General">
                  <c:v>-0.38757966971066099</c:v>
                </c:pt>
                <c:pt idx="28263" formatCode="General">
                  <c:v>-0.37714797028922598</c:v>
                </c:pt>
                <c:pt idx="28264" formatCode="General">
                  <c:v>-0.365983661375132</c:v>
                </c:pt>
                <c:pt idx="28265" formatCode="General">
                  <c:v>-0.354170348775105</c:v>
                </c:pt>
                <c:pt idx="28266" formatCode="General">
                  <c:v>-0.34237063574118598</c:v>
                </c:pt>
                <c:pt idx="28267" formatCode="General">
                  <c:v>-0.331178386542335</c:v>
                </c:pt>
                <c:pt idx="28268" formatCode="General">
                  <c:v>-0.32060534523504303</c:v>
                </c:pt>
                <c:pt idx="28269" formatCode="General">
                  <c:v>-0.31024420823613802</c:v>
                </c:pt>
                <c:pt idx="28270" formatCode="General">
                  <c:v>-0.299957041985706</c:v>
                </c:pt>
                <c:pt idx="28271" formatCode="General">
                  <c:v>-0.29003237759164202</c:v>
                </c:pt>
                <c:pt idx="28272" formatCode="General">
                  <c:v>-0.28055937885535298</c:v>
                </c:pt>
                <c:pt idx="28273" formatCode="General">
                  <c:v>-0.27128771714244898</c:v>
                </c:pt>
                <c:pt idx="28274" formatCode="General">
                  <c:v>-0.26206529296646303</c:v>
                </c:pt>
                <c:pt idx="28275" formatCode="General">
                  <c:v>-0.25329014654403298</c:v>
                </c:pt>
                <c:pt idx="28276" formatCode="General">
                  <c:v>-0.245300242445876</c:v>
                </c:pt>
                <c:pt idx="28277" formatCode="General">
                  <c:v>-0.23781455453792</c:v>
                </c:pt>
                <c:pt idx="28278" formatCode="General">
                  <c:v>-0.23071227800260399</c:v>
                </c:pt>
                <c:pt idx="28279" formatCode="General">
                  <c:v>-0.22392750129164099</c:v>
                </c:pt>
                <c:pt idx="28280" formatCode="General">
                  <c:v>-0.21610982317742999</c:v>
                </c:pt>
                <c:pt idx="28281" formatCode="General">
                  <c:v>-0.20757565835394301</c:v>
                </c:pt>
                <c:pt idx="28282" formatCode="General">
                  <c:v>-0.19977836942410299</c:v>
                </c:pt>
                <c:pt idx="28283" formatCode="General">
                  <c:v>-0.19305362128730799</c:v>
                </c:pt>
                <c:pt idx="28284" formatCode="General">
                  <c:v>-0.1863677199181</c:v>
                </c:pt>
                <c:pt idx="28285" formatCode="General">
                  <c:v>-0.17799320578883701</c:v>
                </c:pt>
                <c:pt idx="28286" formatCode="General">
                  <c:v>-0.167597260152274</c:v>
                </c:pt>
                <c:pt idx="28287" formatCode="General">
                  <c:v>-0.15499435932361799</c:v>
                </c:pt>
                <c:pt idx="28288" formatCode="General">
                  <c:v>-0.13960376560884399</c:v>
                </c:pt>
                <c:pt idx="28289" formatCode="General">
                  <c:v>-0.121514939010388</c:v>
                </c:pt>
                <c:pt idx="28290" formatCode="General">
                  <c:v>-0.101255888557375</c:v>
                </c:pt>
                <c:pt idx="28291" formatCode="General">
                  <c:v>-7.8435588189420299E-2</c:v>
                </c:pt>
                <c:pt idx="28292" formatCode="General">
                  <c:v>-5.3475200976645203E-2</c:v>
                </c:pt>
                <c:pt idx="28293" formatCode="General">
                  <c:v>-2.76877848943669E-2</c:v>
                </c:pt>
                <c:pt idx="28294" formatCode="General">
                  <c:v>-2.1105768833390901E-3</c:v>
                </c:pt>
                <c:pt idx="28295" formatCode="General">
                  <c:v>2.2238581755062201E-2</c:v>
                </c:pt>
                <c:pt idx="28296" formatCode="General">
                  <c:v>4.3996297966475001E-2</c:v>
                </c:pt>
                <c:pt idx="28297" formatCode="General">
                  <c:v>6.2787798280884793E-2</c:v>
                </c:pt>
                <c:pt idx="28298" formatCode="General">
                  <c:v>7.9251907122041498E-2</c:v>
                </c:pt>
                <c:pt idx="28299" formatCode="General">
                  <c:v>9.2693193358677595E-2</c:v>
                </c:pt>
                <c:pt idx="28300" formatCode="General">
                  <c:v>0.10152366455590001</c:v>
                </c:pt>
                <c:pt idx="28301" formatCode="General">
                  <c:v>0.105235169846118</c:v>
                </c:pt>
                <c:pt idx="28302" formatCode="General">
                  <c:v>0.10393252909253201</c:v>
                </c:pt>
                <c:pt idx="28303" formatCode="General">
                  <c:v>9.8224698339299102E-2</c:v>
                </c:pt>
                <c:pt idx="28304" formatCode="General">
                  <c:v>9.0185497522730695E-2</c:v>
                </c:pt>
                <c:pt idx="28305" formatCode="General">
                  <c:v>8.0509589949285296E-2</c:v>
                </c:pt>
                <c:pt idx="28306" formatCode="General">
                  <c:v>6.9871468685540505E-2</c:v>
                </c:pt>
                <c:pt idx="28307" formatCode="General">
                  <c:v>6.0721619610149498E-2</c:v>
                </c:pt>
                <c:pt idx="28308" formatCode="General">
                  <c:v>5.4542652848748402E-2</c:v>
                </c:pt>
                <c:pt idx="28309" formatCode="General">
                  <c:v>5.1836089537146197E-2</c:v>
                </c:pt>
                <c:pt idx="28310" formatCode="General">
                  <c:v>5.3331249572628997E-2</c:v>
                </c:pt>
                <c:pt idx="28311" formatCode="General">
                  <c:v>5.88924865695881E-2</c:v>
                </c:pt>
                <c:pt idx="28312" formatCode="General">
                  <c:v>6.7831447184775698E-2</c:v>
                </c:pt>
                <c:pt idx="28313" formatCode="General">
                  <c:v>7.9284286928401101E-2</c:v>
                </c:pt>
                <c:pt idx="28314" formatCode="General">
                  <c:v>9.2439014645313095E-2</c:v>
                </c:pt>
                <c:pt idx="28315" formatCode="General">
                  <c:v>0.10779188055124</c:v>
                </c:pt>
                <c:pt idx="28316" formatCode="General">
                  <c:v>0.12536908235861999</c:v>
                </c:pt>
                <c:pt idx="28317" formatCode="General">
                  <c:v>0.144156817867482</c:v>
                </c:pt>
                <c:pt idx="28318" formatCode="General">
                  <c:v>0.16359568512525</c:v>
                </c:pt>
                <c:pt idx="28319" formatCode="General">
                  <c:v>0.18368537410378499</c:v>
                </c:pt>
                <c:pt idx="28320" formatCode="General">
                  <c:v>0.20314324537511</c:v>
                </c:pt>
                <c:pt idx="28321" formatCode="General">
                  <c:v>0.22042436470358101</c:v>
                </c:pt>
                <c:pt idx="28322" formatCode="General">
                  <c:v>0.23548634242952499</c:v>
                </c:pt>
                <c:pt idx="28323" formatCode="General">
                  <c:v>0.24929276656458499</c:v>
                </c:pt>
                <c:pt idx="28324" formatCode="General">
                  <c:v>0.26234730901869002</c:v>
                </c:pt>
                <c:pt idx="28325" formatCode="General">
                  <c:v>0.27406017831722601</c:v>
                </c:pt>
                <c:pt idx="28326" formatCode="General">
                  <c:v>0.28419093988341398</c:v>
                </c:pt>
                <c:pt idx="28327" formatCode="General">
                  <c:v>0.293122387592751</c:v>
                </c:pt>
                <c:pt idx="28328" formatCode="General">
                  <c:v>0.301022520707591</c:v>
                </c:pt>
                <c:pt idx="28329" formatCode="General">
                  <c:v>0.30805517107215202</c:v>
                </c:pt>
                <c:pt idx="28330" formatCode="General">
                  <c:v>0.31459792996126101</c:v>
                </c:pt>
                <c:pt idx="28331" formatCode="General">
                  <c:v>0.32115536604507799</c:v>
                </c:pt>
                <c:pt idx="28332" formatCode="General">
                  <c:v>0.32816362258151999</c:v>
                </c:pt>
                <c:pt idx="28333" formatCode="General">
                  <c:v>0.33485691725372002</c:v>
                </c:pt>
                <c:pt idx="28334" formatCode="General">
                  <c:v>0.34068197287338697</c:v>
                </c:pt>
                <c:pt idx="28335" formatCode="General">
                  <c:v>0.34607249610309498</c:v>
                </c:pt>
                <c:pt idx="28336" formatCode="General">
                  <c:v>0.35054360891608899</c:v>
                </c:pt>
                <c:pt idx="28337" formatCode="General">
                  <c:v>0.35216081634389301</c:v>
                </c:pt>
                <c:pt idx="28338" formatCode="General">
                  <c:v>0.34994777120927101</c:v>
                </c:pt>
                <c:pt idx="28339" formatCode="General">
                  <c:v>0.34444433070477198</c:v>
                </c:pt>
                <c:pt idx="28340" formatCode="General">
                  <c:v>0.33701031272175203</c:v>
                </c:pt>
                <c:pt idx="28341" formatCode="General">
                  <c:v>0.32856116745788599</c:v>
                </c:pt>
                <c:pt idx="28342" formatCode="General">
                  <c:v>0.31953601309762197</c:v>
                </c:pt>
                <c:pt idx="28343" formatCode="General">
                  <c:v>0.31075688906536503</c:v>
                </c:pt>
                <c:pt idx="28344" formatCode="General">
                  <c:v>0.30239675210938299</c:v>
                </c:pt>
                <c:pt idx="28345" formatCode="General">
                  <c:v>0.29423702131087698</c:v>
                </c:pt>
                <c:pt idx="28346" formatCode="General">
                  <c:v>0.28668712741695401</c:v>
                </c:pt>
                <c:pt idx="28347" formatCode="General">
                  <c:v>0.28046986747570801</c:v>
                </c:pt>
                <c:pt idx="28348" formatCode="General">
                  <c:v>0.27510029909165301</c:v>
                </c:pt>
                <c:pt idx="28349" formatCode="General">
                  <c:v>0.27071173140440802</c:v>
                </c:pt>
                <c:pt idx="28350" formatCode="General">
                  <c:v>0.26826662328301498</c:v>
                </c:pt>
                <c:pt idx="28351" formatCode="General">
                  <c:v>0.26863201392668401</c:v>
                </c:pt>
                <c:pt idx="28352" formatCode="General">
                  <c:v>0.27274167173372199</c:v>
                </c:pt>
                <c:pt idx="28353" formatCode="General">
                  <c:v>0.28050771300896199</c:v>
                </c:pt>
                <c:pt idx="28354" formatCode="General">
                  <c:v>0.291801148101202</c:v>
                </c:pt>
                <c:pt idx="28355" formatCode="General">
                  <c:v>0.30582567941356698</c:v>
                </c:pt>
                <c:pt idx="28356" formatCode="General">
                  <c:v>0.32089963702391999</c:v>
                </c:pt>
                <c:pt idx="28357" formatCode="General">
                  <c:v>0.33582994849006997</c:v>
                </c:pt>
                <c:pt idx="28358" formatCode="General">
                  <c:v>0.349450116023242</c:v>
                </c:pt>
                <c:pt idx="28359" formatCode="General">
                  <c:v>0.36127532952401897</c:v>
                </c:pt>
                <c:pt idx="28360" formatCode="General">
                  <c:v>0.37228399421536201</c:v>
                </c:pt>
                <c:pt idx="28361" formatCode="General">
                  <c:v>0.38249169102231501</c:v>
                </c:pt>
                <c:pt idx="28362" formatCode="General">
                  <c:v>0.39143082269040602</c:v>
                </c:pt>
                <c:pt idx="28363" formatCode="General">
                  <c:v>0.40065511811254101</c:v>
                </c:pt>
                <c:pt idx="28364" formatCode="General">
                  <c:v>0.41131761159915903</c:v>
                </c:pt>
                <c:pt idx="28365" formatCode="General">
                  <c:v>0.42357178065922602</c:v>
                </c:pt>
                <c:pt idx="28366" formatCode="General">
                  <c:v>0.436638223789726</c:v>
                </c:pt>
                <c:pt idx="28367" formatCode="General">
                  <c:v>0.44905938357533198</c:v>
                </c:pt>
                <c:pt idx="28368" formatCode="General">
                  <c:v>0.460361559651912</c:v>
                </c:pt>
                <c:pt idx="28369" formatCode="General">
                  <c:v>0.47025795702469603</c:v>
                </c:pt>
                <c:pt idx="28370" formatCode="General">
                  <c:v>0.47849487052798301</c:v>
                </c:pt>
                <c:pt idx="28371" formatCode="General">
                  <c:v>0.48523085986734099</c:v>
                </c:pt>
                <c:pt idx="28372" formatCode="General">
                  <c:v>0.49060670942685303</c:v>
                </c:pt>
                <c:pt idx="28373" formatCode="General">
                  <c:v>0.49400665057898002</c:v>
                </c:pt>
                <c:pt idx="28374" formatCode="General">
                  <c:v>0.49517272049768302</c:v>
                </c:pt>
                <c:pt idx="28375" formatCode="General">
                  <c:v>0.49432876979469198</c:v>
                </c:pt>
                <c:pt idx="28376" formatCode="General">
                  <c:v>0.49146334266051001</c:v>
                </c:pt>
                <c:pt idx="28377" formatCode="General">
                  <c:v>0.487253272273099</c:v>
                </c:pt>
                <c:pt idx="28378" formatCode="General">
                  <c:v>0.482802059596532</c:v>
                </c:pt>
                <c:pt idx="28379" formatCode="General">
                  <c:v>0.47860289049576599</c:v>
                </c:pt>
                <c:pt idx="28380" formatCode="General">
                  <c:v>0.47490184002588098</c:v>
                </c:pt>
                <c:pt idx="28381" formatCode="General">
                  <c:v>0.47174721991697299</c:v>
                </c:pt>
                <c:pt idx="28382" formatCode="General">
                  <c:v>0.468753437864113</c:v>
                </c:pt>
                <c:pt idx="28383" formatCode="General">
                  <c:v>0.465694330661725</c:v>
                </c:pt>
                <c:pt idx="28384" formatCode="General">
                  <c:v>0.46205099048991799</c:v>
                </c:pt>
                <c:pt idx="28385" formatCode="General">
                  <c:v>0.45706954626497698</c:v>
                </c:pt>
                <c:pt idx="28386" formatCode="General">
                  <c:v>0.45136219364814201</c:v>
                </c:pt>
                <c:pt idx="28387" formatCode="General">
                  <c:v>0.44624906119208502</c:v>
                </c:pt>
                <c:pt idx="28388" formatCode="General">
                  <c:v>0.44230718625670101</c:v>
                </c:pt>
                <c:pt idx="28389" formatCode="General">
                  <c:v>0.43849780767482499</c:v>
                </c:pt>
                <c:pt idx="28390" formatCode="General">
                  <c:v>0.434236940772738</c:v>
                </c:pt>
                <c:pt idx="28391" formatCode="General">
                  <c:v>0.429749670403128</c:v>
                </c:pt>
                <c:pt idx="28392" formatCode="General">
                  <c:v>0.42432814631329402</c:v>
                </c:pt>
                <c:pt idx="28393" formatCode="General">
                  <c:v>0.41847120253270398</c:v>
                </c:pt>
                <c:pt idx="28394" formatCode="General">
                  <c:v>0.41295195330050299</c:v>
                </c:pt>
                <c:pt idx="28395" formatCode="General">
                  <c:v>0.40735584417084197</c:v>
                </c:pt>
                <c:pt idx="28396" formatCode="General">
                  <c:v>0.40148463192946299</c:v>
                </c:pt>
                <c:pt idx="28397" formatCode="General">
                  <c:v>0.39506600418752602</c:v>
                </c:pt>
                <c:pt idx="28398" formatCode="General">
                  <c:v>0.38884343881000899</c:v>
                </c:pt>
                <c:pt idx="28399" formatCode="General">
                  <c:v>0.38523644408763003</c:v>
                </c:pt>
                <c:pt idx="28400" formatCode="General">
                  <c:v>0.38479318880736202</c:v>
                </c:pt>
                <c:pt idx="28401" formatCode="General">
                  <c:v>0.38571380185889498</c:v>
                </c:pt>
                <c:pt idx="28402" formatCode="General">
                  <c:v>0.38726038625047199</c:v>
                </c:pt>
                <c:pt idx="28403" formatCode="General">
                  <c:v>0.38934845785342698</c:v>
                </c:pt>
                <c:pt idx="28404" formatCode="General">
                  <c:v>0.39169596580353599</c:v>
                </c:pt>
                <c:pt idx="28405" formatCode="General">
                  <c:v>0.39394492484621702</c:v>
                </c:pt>
                <c:pt idx="28406" formatCode="General">
                  <c:v>0.39506037317321402</c:v>
                </c:pt>
                <c:pt idx="28407" formatCode="General">
                  <c:v>0.39503190900129098</c:v>
                </c:pt>
                <c:pt idx="28408" formatCode="General">
                  <c:v>0.39430319462607799</c:v>
                </c:pt>
                <c:pt idx="28409" formatCode="General">
                  <c:v>0.391929136256017</c:v>
                </c:pt>
                <c:pt idx="28410" formatCode="General">
                  <c:v>0.38747381816665299</c:v>
                </c:pt>
                <c:pt idx="28411" formatCode="General">
                  <c:v>0.38111121525161701</c:v>
                </c:pt>
                <c:pt idx="28412" formatCode="General">
                  <c:v>0.372973734497895</c:v>
                </c:pt>
                <c:pt idx="28413" formatCode="General">
                  <c:v>0.36431936575218199</c:v>
                </c:pt>
                <c:pt idx="28414" formatCode="General">
                  <c:v>0.35625562805051197</c:v>
                </c:pt>
                <c:pt idx="28415" formatCode="General">
                  <c:v>0.34842823967230802</c:v>
                </c:pt>
                <c:pt idx="28416" formatCode="General">
                  <c:v>0.34061654822911203</c:v>
                </c:pt>
                <c:pt idx="28417" formatCode="General">
                  <c:v>0.33302889760315701</c:v>
                </c:pt>
                <c:pt idx="28418" formatCode="General">
                  <c:v>0.32596442616059101</c:v>
                </c:pt>
                <c:pt idx="28419" formatCode="General">
                  <c:v>0.31999050906359</c:v>
                </c:pt>
                <c:pt idx="28420" formatCode="General">
                  <c:v>0.31510135096818997</c:v>
                </c:pt>
                <c:pt idx="28421" formatCode="General">
                  <c:v>0.31111519472164001</c:v>
                </c:pt>
                <c:pt idx="28422" formatCode="General">
                  <c:v>0.30761996430211203</c:v>
                </c:pt>
                <c:pt idx="28423" formatCode="General">
                  <c:v>0.30444216587864698</c:v>
                </c:pt>
                <c:pt idx="28424" formatCode="General">
                  <c:v>0.30147951175423399</c:v>
                </c:pt>
                <c:pt idx="28425" formatCode="General">
                  <c:v>0.29861990566120999</c:v>
                </c:pt>
                <c:pt idx="28426" formatCode="General">
                  <c:v>0.29622864064433002</c:v>
                </c:pt>
                <c:pt idx="28427" formatCode="General">
                  <c:v>0.29435388384989097</c:v>
                </c:pt>
                <c:pt idx="28428" formatCode="General">
                  <c:v>0.29194194181239203</c:v>
                </c:pt>
                <c:pt idx="28429" formatCode="General">
                  <c:v>0.28800967551366202</c:v>
                </c:pt>
                <c:pt idx="28430" formatCode="General">
                  <c:v>0.28327590730382202</c:v>
                </c:pt>
                <c:pt idx="28431" formatCode="General">
                  <c:v>0.27903779014921598</c:v>
                </c:pt>
                <c:pt idx="28432" formatCode="General">
                  <c:v>0.275555247834052</c:v>
                </c:pt>
                <c:pt idx="28433" formatCode="General">
                  <c:v>0.27165282069987801</c:v>
                </c:pt>
                <c:pt idx="28434" formatCode="General">
                  <c:v>0.26652645061265101</c:v>
                </c:pt>
                <c:pt idx="28435" formatCode="General">
                  <c:v>0.259599848412644</c:v>
                </c:pt>
                <c:pt idx="28436" formatCode="General">
                  <c:v>0.25110001667725201</c:v>
                </c:pt>
                <c:pt idx="28437" formatCode="General">
                  <c:v>0.24326835775904301</c:v>
                </c:pt>
                <c:pt idx="28438" formatCode="General">
                  <c:v>0.23759523496388801</c:v>
                </c:pt>
                <c:pt idx="28439" formatCode="General">
                  <c:v>0.23317971150306399</c:v>
                </c:pt>
                <c:pt idx="28440" formatCode="General">
                  <c:v>0.228853629537972</c:v>
                </c:pt>
                <c:pt idx="28441" formatCode="General">
                  <c:v>0.22458680912244799</c:v>
                </c:pt>
                <c:pt idx="28442" formatCode="General">
                  <c:v>0.220666589517682</c:v>
                </c:pt>
                <c:pt idx="28443" formatCode="General">
                  <c:v>0.21755535108374599</c:v>
                </c:pt>
                <c:pt idx="28444" formatCode="General">
                  <c:v>0.214945930019252</c:v>
                </c:pt>
                <c:pt idx="28445" formatCode="General">
                  <c:v>0.21190313951169401</c:v>
                </c:pt>
                <c:pt idx="28446" formatCode="General">
                  <c:v>0.20801735235028401</c:v>
                </c:pt>
                <c:pt idx="28447" formatCode="General">
                  <c:v>0.20328025736861499</c:v>
                </c:pt>
                <c:pt idx="28448" formatCode="General">
                  <c:v>0.19805535418262599</c:v>
                </c:pt>
                <c:pt idx="28449" formatCode="General">
                  <c:v>0.192911196093147</c:v>
                </c:pt>
                <c:pt idx="28450" formatCode="General">
                  <c:v>0.18815959426405801</c:v>
                </c:pt>
                <c:pt idx="28451" formatCode="General">
                  <c:v>0.18357729172097301</c:v>
                </c:pt>
                <c:pt idx="28452" formatCode="General">
                  <c:v>0.17924887615360799</c:v>
                </c:pt>
                <c:pt idx="28453" formatCode="General">
                  <c:v>0.17556096127222001</c:v>
                </c:pt>
                <c:pt idx="28454" formatCode="General">
                  <c:v>0.17264766433710199</c:v>
                </c:pt>
                <c:pt idx="28455" formatCode="General">
                  <c:v>0.17057027973917499</c:v>
                </c:pt>
                <c:pt idx="28456" formatCode="General">
                  <c:v>0.16859008559619801</c:v>
                </c:pt>
                <c:pt idx="28457" formatCode="General">
                  <c:v>0.16489628452308799</c:v>
                </c:pt>
                <c:pt idx="28458" formatCode="General">
                  <c:v>0.157131741861473</c:v>
                </c:pt>
                <c:pt idx="28459" formatCode="General">
                  <c:v>0.14517738344165701</c:v>
                </c:pt>
                <c:pt idx="28460" formatCode="General">
                  <c:v>0.13098187393477101</c:v>
                </c:pt>
                <c:pt idx="28461" formatCode="General">
                  <c:v>0.115180879639076</c:v>
                </c:pt>
                <c:pt idx="28462" formatCode="General">
                  <c:v>9.7594399210004401E-2</c:v>
                </c:pt>
                <c:pt idx="28463" formatCode="General">
                  <c:v>7.7610908338247894E-2</c:v>
                </c:pt>
                <c:pt idx="28464" formatCode="General">
                  <c:v>5.5182092244430603E-2</c:v>
                </c:pt>
                <c:pt idx="28465" formatCode="General">
                  <c:v>3.09873625470788E-2</c:v>
                </c:pt>
                <c:pt idx="28466" formatCode="General">
                  <c:v>5.1037466142315998E-3</c:v>
                </c:pt>
                <c:pt idx="28467" formatCode="General">
                  <c:v>-2.1804620633236502E-2</c:v>
                </c:pt>
                <c:pt idx="28468" formatCode="General">
                  <c:v>-4.8079938302084201E-2</c:v>
                </c:pt>
                <c:pt idx="28469" formatCode="General">
                  <c:v>-7.3193663848169305E-2</c:v>
                </c:pt>
                <c:pt idx="28470" formatCode="General">
                  <c:v>-9.7004256720376006E-2</c:v>
                </c:pt>
                <c:pt idx="28471" formatCode="General">
                  <c:v>-0.11884748217903</c:v>
                </c:pt>
                <c:pt idx="28472" formatCode="General">
                  <c:v>-0.13857905529242601</c:v>
                </c:pt>
                <c:pt idx="28473" formatCode="General">
                  <c:v>-0.15526204023476101</c:v>
                </c:pt>
                <c:pt idx="28474" formatCode="General">
                  <c:v>-0.167349250274165</c:v>
                </c:pt>
                <c:pt idx="28475" formatCode="General">
                  <c:v>-0.175125667355403</c:v>
                </c:pt>
                <c:pt idx="28476" formatCode="General">
                  <c:v>-0.180575909165406</c:v>
                </c:pt>
                <c:pt idx="28477" formatCode="General">
                  <c:v>-0.184631742403362</c:v>
                </c:pt>
                <c:pt idx="28478" formatCode="General">
                  <c:v>-0.18754828292793199</c:v>
                </c:pt>
                <c:pt idx="28479" formatCode="General">
                  <c:v>-0.18988778335530301</c:v>
                </c:pt>
                <c:pt idx="28480" formatCode="General">
                  <c:v>-0.19214045829651799</c:v>
                </c:pt>
                <c:pt idx="28481" formatCode="General">
                  <c:v>-0.19492887434606901</c:v>
                </c:pt>
                <c:pt idx="28482" formatCode="General">
                  <c:v>-0.197890890621956</c:v>
                </c:pt>
                <c:pt idx="28483" formatCode="General">
                  <c:v>-0.199960058149805</c:v>
                </c:pt>
                <c:pt idx="28484" formatCode="General">
                  <c:v>-0.201821467389902</c:v>
                </c:pt>
                <c:pt idx="28485" formatCode="General">
                  <c:v>-0.20495871309421501</c:v>
                </c:pt>
                <c:pt idx="28486" formatCode="General">
                  <c:v>-0.20883739145703401</c:v>
                </c:pt>
                <c:pt idx="28487" formatCode="General">
                  <c:v>-0.212334472654371</c:v>
                </c:pt>
                <c:pt idx="28488" formatCode="General">
                  <c:v>-0.214933380277013</c:v>
                </c:pt>
                <c:pt idx="28489" formatCode="General">
                  <c:v>-0.21641827560688401</c:v>
                </c:pt>
                <c:pt idx="28490" formatCode="General">
                  <c:v>-0.21795484846483301</c:v>
                </c:pt>
                <c:pt idx="28491" formatCode="General">
                  <c:v>-0.22038243250727699</c:v>
                </c:pt>
                <c:pt idx="28492" formatCode="General">
                  <c:v>-0.22355236504974399</c:v>
                </c:pt>
                <c:pt idx="28493" formatCode="General">
                  <c:v>-0.22803093385068399</c:v>
                </c:pt>
                <c:pt idx="28494" formatCode="General">
                  <c:v>-0.23429773334378001</c:v>
                </c:pt>
                <c:pt idx="28495" formatCode="General">
                  <c:v>-0.24168885717357499</c:v>
                </c:pt>
                <c:pt idx="28496" formatCode="General">
                  <c:v>-0.24909376049187101</c:v>
                </c:pt>
                <c:pt idx="28497" formatCode="General">
                  <c:v>-0.25654117032879298</c:v>
                </c:pt>
                <c:pt idx="28498" formatCode="General">
                  <c:v>-0.26478571505043702</c:v>
                </c:pt>
                <c:pt idx="28499" formatCode="General">
                  <c:v>-0.27350698004177698</c:v>
                </c:pt>
                <c:pt idx="28500" formatCode="General">
                  <c:v>-0.28193250333049202</c:v>
                </c:pt>
                <c:pt idx="28501" formatCode="General">
                  <c:v>-0.28936706931332201</c:v>
                </c:pt>
                <c:pt idx="28502" formatCode="General">
                  <c:v>-0.29535182110719799</c:v>
                </c:pt>
                <c:pt idx="28503" formatCode="General">
                  <c:v>-0.30066713606168799</c:v>
                </c:pt>
                <c:pt idx="28504" formatCode="General">
                  <c:v>-0.30615882196469402</c:v>
                </c:pt>
                <c:pt idx="28505" formatCode="General">
                  <c:v>-0.31097177186754499</c:v>
                </c:pt>
                <c:pt idx="28506" formatCode="General">
                  <c:v>-0.31458583847930299</c:v>
                </c:pt>
                <c:pt idx="28507" formatCode="General">
                  <c:v>-0.31667530116496501</c:v>
                </c:pt>
                <c:pt idx="28508" formatCode="General">
                  <c:v>-0.31636532217215402</c:v>
                </c:pt>
                <c:pt idx="28509" formatCode="General">
                  <c:v>-0.31481401779029</c:v>
                </c:pt>
                <c:pt idx="28510" formatCode="General">
                  <c:v>-0.31385911607123201</c:v>
                </c:pt>
                <c:pt idx="28511" formatCode="General">
                  <c:v>-0.31402793600057199</c:v>
                </c:pt>
                <c:pt idx="28512" formatCode="General">
                  <c:v>-0.31536961882362202</c:v>
                </c:pt>
                <c:pt idx="28513" formatCode="General">
                  <c:v>-0.31821351924539398</c:v>
                </c:pt>
                <c:pt idx="28514" formatCode="General">
                  <c:v>-0.32375189051744102</c:v>
                </c:pt>
                <c:pt idx="28515" formatCode="General">
                  <c:v>-0.333122805185874</c:v>
                </c:pt>
                <c:pt idx="28516" formatCode="General">
                  <c:v>-0.34633010839915601</c:v>
                </c:pt>
                <c:pt idx="28517" formatCode="General">
                  <c:v>-0.36342040948860899</c:v>
                </c:pt>
                <c:pt idx="28518" formatCode="General">
                  <c:v>-0.38412796079505301</c:v>
                </c:pt>
                <c:pt idx="28519" formatCode="General">
                  <c:v>-0.40725359107709203</c:v>
                </c:pt>
                <c:pt idx="28520" formatCode="General">
                  <c:v>-0.430283339403847</c:v>
                </c:pt>
                <c:pt idx="28521" formatCode="General">
                  <c:v>-0.45094000074263901</c:v>
                </c:pt>
                <c:pt idx="28522" formatCode="General">
                  <c:v>-0.46873692296530201</c:v>
                </c:pt>
                <c:pt idx="28523" formatCode="General">
                  <c:v>-0.48355382032709598</c:v>
                </c:pt>
                <c:pt idx="28524" formatCode="General">
                  <c:v>-0.49528805172295998</c:v>
                </c:pt>
                <c:pt idx="28525" formatCode="General">
                  <c:v>-0.50347626764467102</c:v>
                </c:pt>
                <c:pt idx="28526" formatCode="General">
                  <c:v>-0.50736738125577396</c:v>
                </c:pt>
                <c:pt idx="28527" formatCode="General">
                  <c:v>-0.50725392674638703</c:v>
                </c:pt>
                <c:pt idx="28528" formatCode="General">
                  <c:v>-0.50419455832855598</c:v>
                </c:pt>
                <c:pt idx="28529" formatCode="General">
                  <c:v>-0.49971569068879301</c:v>
                </c:pt>
                <c:pt idx="28530" formatCode="General">
                  <c:v>-0.494939619039515</c:v>
                </c:pt>
                <c:pt idx="28531" formatCode="General">
                  <c:v>-0.49033731960930499</c:v>
                </c:pt>
                <c:pt idx="28532" formatCode="General">
                  <c:v>-0.48546577386189399</c:v>
                </c:pt>
                <c:pt idx="28533" formatCode="General">
                  <c:v>-0.47942793920617199</c:v>
                </c:pt>
                <c:pt idx="28534" formatCode="General">
                  <c:v>-0.47421703373138102</c:v>
                </c:pt>
                <c:pt idx="28535" formatCode="General">
                  <c:v>-0.47111006514941201</c:v>
                </c:pt>
                <c:pt idx="28536" formatCode="General">
                  <c:v>-0.46990664820421102</c:v>
                </c:pt>
                <c:pt idx="28537" formatCode="General">
                  <c:v>-0.47058821146521601</c:v>
                </c:pt>
                <c:pt idx="28538" formatCode="General">
                  <c:v>-0.47220962370765202</c:v>
                </c:pt>
                <c:pt idx="28539" formatCode="General">
                  <c:v>-0.474520415073448</c:v>
                </c:pt>
                <c:pt idx="28540" formatCode="General">
                  <c:v>-0.47668264508370201</c:v>
                </c:pt>
                <c:pt idx="28541" formatCode="General">
                  <c:v>-0.47719779214114</c:v>
                </c:pt>
                <c:pt idx="28542" formatCode="General">
                  <c:v>-0.47583744287059598</c:v>
                </c:pt>
                <c:pt idx="28543" formatCode="General">
                  <c:v>-0.47344126297459099</c:v>
                </c:pt>
                <c:pt idx="28544" formatCode="General">
                  <c:v>-0.47095943988886602</c:v>
                </c:pt>
                <c:pt idx="28545" formatCode="General">
                  <c:v>-0.46800809501302898</c:v>
                </c:pt>
                <c:pt idx="28546" formatCode="General">
                  <c:v>-0.46372855789414003</c:v>
                </c:pt>
                <c:pt idx="28547" formatCode="General">
                  <c:v>-0.45872262642184403</c:v>
                </c:pt>
                <c:pt idx="28548" formatCode="General">
                  <c:v>-0.45335950361461802</c:v>
                </c:pt>
                <c:pt idx="28549" formatCode="General">
                  <c:v>-0.44822825514415099</c:v>
                </c:pt>
                <c:pt idx="28550" formatCode="General">
                  <c:v>-0.443467504317756</c:v>
                </c:pt>
                <c:pt idx="28551" formatCode="General">
                  <c:v>-0.43839394542528498</c:v>
                </c:pt>
                <c:pt idx="28552" formatCode="General">
                  <c:v>-0.43335306008979202</c:v>
                </c:pt>
                <c:pt idx="28553" formatCode="General">
                  <c:v>-0.42831740446571398</c:v>
                </c:pt>
                <c:pt idx="28554" formatCode="General">
                  <c:v>-0.42300251248763499</c:v>
                </c:pt>
                <c:pt idx="28555" formatCode="General">
                  <c:v>-0.41697348526127498</c:v>
                </c:pt>
                <c:pt idx="28556" formatCode="General">
                  <c:v>-0.40962123462736999</c:v>
                </c:pt>
                <c:pt idx="28557" formatCode="General">
                  <c:v>-0.40162429374476999</c:v>
                </c:pt>
                <c:pt idx="28558" formatCode="General">
                  <c:v>-0.39416458733398901</c:v>
                </c:pt>
                <c:pt idx="28559" formatCode="General">
                  <c:v>-0.38668098610811902</c:v>
                </c:pt>
                <c:pt idx="28560" formatCode="General">
                  <c:v>-0.37755661693467002</c:v>
                </c:pt>
                <c:pt idx="28561" formatCode="General">
                  <c:v>-0.36641922638833102</c:v>
                </c:pt>
                <c:pt idx="28562" formatCode="General">
                  <c:v>-0.354792971858509</c:v>
                </c:pt>
                <c:pt idx="28563" formatCode="General">
                  <c:v>-0.34488303458738701</c:v>
                </c:pt>
                <c:pt idx="28564" formatCode="General">
                  <c:v>-0.33676741026691298</c:v>
                </c:pt>
                <c:pt idx="28565" formatCode="General">
                  <c:v>-0.32966286216184298</c:v>
                </c:pt>
                <c:pt idx="28566" formatCode="General">
                  <c:v>-0.32385938485725002</c:v>
                </c:pt>
                <c:pt idx="28567" formatCode="General">
                  <c:v>-0.31918280142490602</c:v>
                </c:pt>
                <c:pt idx="28568" formatCode="General">
                  <c:v>-0.31456082811445701</c:v>
                </c:pt>
                <c:pt idx="28569" formatCode="General">
                  <c:v>-0.31011913025662802</c:v>
                </c:pt>
                <c:pt idx="28570" formatCode="General">
                  <c:v>-0.307626931190151</c:v>
                </c:pt>
                <c:pt idx="28571" formatCode="General">
                  <c:v>-0.30706343877543602</c:v>
                </c:pt>
                <c:pt idx="28572" formatCode="General">
                  <c:v>-0.30751924889909898</c:v>
                </c:pt>
                <c:pt idx="28573" formatCode="General">
                  <c:v>-0.30929661897219102</c:v>
                </c:pt>
                <c:pt idx="28574" formatCode="General">
                  <c:v>-0.31241027187752501</c:v>
                </c:pt>
                <c:pt idx="28575" formatCode="General">
                  <c:v>-0.31625376489381501</c:v>
                </c:pt>
                <c:pt idx="28576" formatCode="General">
                  <c:v>-0.31992934363506897</c:v>
                </c:pt>
                <c:pt idx="28577" formatCode="General">
                  <c:v>-0.32267400117544898</c:v>
                </c:pt>
                <c:pt idx="28578" formatCode="General">
                  <c:v>-0.32339664336075202</c:v>
                </c:pt>
                <c:pt idx="28579" formatCode="General">
                  <c:v>-0.32093250182600203</c:v>
                </c:pt>
                <c:pt idx="28580" formatCode="General">
                  <c:v>-0.31522593174382901</c:v>
                </c:pt>
                <c:pt idx="28581" formatCode="General">
                  <c:v>-0.306782245873436</c:v>
                </c:pt>
                <c:pt idx="28582" formatCode="General">
                  <c:v>-0.29546325898748599</c:v>
                </c:pt>
                <c:pt idx="28583" formatCode="General">
                  <c:v>-0.28093886298403897</c:v>
                </c:pt>
                <c:pt idx="28584" formatCode="General">
                  <c:v>-0.26457264822506399</c:v>
                </c:pt>
                <c:pt idx="28585" formatCode="General">
                  <c:v>-0.24820724353190199</c:v>
                </c:pt>
                <c:pt idx="28586" formatCode="General">
                  <c:v>-0.231894511367256</c:v>
                </c:pt>
                <c:pt idx="28587" formatCode="General">
                  <c:v>-0.21546847047503201</c:v>
                </c:pt>
                <c:pt idx="28588" formatCode="General">
                  <c:v>-0.200177690535009</c:v>
                </c:pt>
                <c:pt idx="28589" formatCode="General">
                  <c:v>-0.18680158039393499</c:v>
                </c:pt>
                <c:pt idx="28590" formatCode="General">
                  <c:v>-0.17403569681075901</c:v>
                </c:pt>
                <c:pt idx="28591" formatCode="General">
                  <c:v>-0.16146765927607701</c:v>
                </c:pt>
                <c:pt idx="28592" formatCode="General">
                  <c:v>-0.14926562183184999</c:v>
                </c:pt>
                <c:pt idx="28593" formatCode="General">
                  <c:v>-0.13738120159644199</c:v>
                </c:pt>
                <c:pt idx="28594" formatCode="General">
                  <c:v>-0.12571129445911</c:v>
                </c:pt>
                <c:pt idx="28595" formatCode="General">
                  <c:v>-0.11319336795203901</c:v>
                </c:pt>
                <c:pt idx="28596" formatCode="General">
                  <c:v>-0.10019440500101499</c:v>
                </c:pt>
                <c:pt idx="28597" formatCode="General">
                  <c:v>-8.8037983523314697E-2</c:v>
                </c:pt>
                <c:pt idx="28598" formatCode="General">
                  <c:v>-7.6620354555157394E-2</c:v>
                </c:pt>
                <c:pt idx="28599" formatCode="General">
                  <c:v>-6.5049971642323901E-2</c:v>
                </c:pt>
                <c:pt idx="28600" formatCode="General">
                  <c:v>-5.2732066994391001E-2</c:v>
                </c:pt>
                <c:pt idx="28601" formatCode="General">
                  <c:v>-3.98594687102104E-2</c:v>
                </c:pt>
                <c:pt idx="28602" formatCode="General">
                  <c:v>-2.6626466492543799E-2</c:v>
                </c:pt>
                <c:pt idx="28603" formatCode="General">
                  <c:v>-1.31649763501448E-2</c:v>
                </c:pt>
                <c:pt idx="28604" formatCode="General">
                  <c:v>8.2508205117429797E-4</c:v>
                </c:pt>
                <c:pt idx="28605" formatCode="General">
                  <c:v>1.5620887807644699E-2</c:v>
                </c:pt>
                <c:pt idx="28606" formatCode="General">
                  <c:v>3.0249589408067101E-2</c:v>
                </c:pt>
                <c:pt idx="28607" formatCode="General">
                  <c:v>4.3634942347123298E-2</c:v>
                </c:pt>
                <c:pt idx="28608" formatCode="General">
                  <c:v>5.4844572538331297E-2</c:v>
                </c:pt>
                <c:pt idx="28609" formatCode="General">
                  <c:v>6.3617905755843293E-2</c:v>
                </c:pt>
                <c:pt idx="28610" formatCode="General">
                  <c:v>7.05409617240009E-2</c:v>
                </c:pt>
                <c:pt idx="28611" formatCode="General">
                  <c:v>7.56172729825665E-2</c:v>
                </c:pt>
                <c:pt idx="28612" formatCode="General">
                  <c:v>7.9136486915333606E-2</c:v>
                </c:pt>
                <c:pt idx="28613" formatCode="General">
                  <c:v>8.22748385433099E-2</c:v>
                </c:pt>
                <c:pt idx="28614" formatCode="General">
                  <c:v>8.5065830258115802E-2</c:v>
                </c:pt>
                <c:pt idx="28615" formatCode="General">
                  <c:v>8.6679204929276901E-2</c:v>
                </c:pt>
                <c:pt idx="28616" formatCode="General">
                  <c:v>8.6461168599483301E-2</c:v>
                </c:pt>
                <c:pt idx="28617" formatCode="General">
                  <c:v>8.4057167382370498E-2</c:v>
                </c:pt>
                <c:pt idx="28618" formatCode="General">
                  <c:v>8.0542179863514599E-2</c:v>
                </c:pt>
                <c:pt idx="28619" formatCode="General">
                  <c:v>7.7707459662543596E-2</c:v>
                </c:pt>
                <c:pt idx="28620" formatCode="General">
                  <c:v>7.6974227970538794E-2</c:v>
                </c:pt>
                <c:pt idx="28621" formatCode="General">
                  <c:v>7.8606396825060196E-2</c:v>
                </c:pt>
                <c:pt idx="28622" formatCode="General">
                  <c:v>8.2246605673739703E-2</c:v>
                </c:pt>
                <c:pt idx="28623" formatCode="General">
                  <c:v>8.7922794860638503E-2</c:v>
                </c:pt>
                <c:pt idx="28624" formatCode="General">
                  <c:v>9.55046978827956E-2</c:v>
                </c:pt>
                <c:pt idx="28625" formatCode="General">
                  <c:v>0.105215026158472</c:v>
                </c:pt>
                <c:pt idx="28626" formatCode="General">
                  <c:v>0.116762938224442</c:v>
                </c:pt>
                <c:pt idx="28627" formatCode="General">
                  <c:v>0.12965872534917</c:v>
                </c:pt>
                <c:pt idx="28628" formatCode="General">
                  <c:v>0.14357214299822299</c:v>
                </c:pt>
                <c:pt idx="28629" formatCode="General">
                  <c:v>0.158542800374675</c:v>
                </c:pt>
                <c:pt idx="28630" formatCode="General">
                  <c:v>0.174747939681037</c:v>
                </c:pt>
                <c:pt idx="28631" formatCode="General">
                  <c:v>0.19144219222268299</c:v>
                </c:pt>
                <c:pt idx="28632" formatCode="General">
                  <c:v>0.208130351101142</c:v>
                </c:pt>
                <c:pt idx="28633" formatCode="General">
                  <c:v>0.22505237463776101</c:v>
                </c:pt>
                <c:pt idx="28634" formatCode="General">
                  <c:v>0.24181428757905499</c:v>
                </c:pt>
                <c:pt idx="28635" formatCode="General">
                  <c:v>0.25785882787064701</c:v>
                </c:pt>
                <c:pt idx="28636" formatCode="General">
                  <c:v>0.27337457774240997</c:v>
                </c:pt>
                <c:pt idx="28637" formatCode="General">
                  <c:v>0.28796013514985902</c:v>
                </c:pt>
                <c:pt idx="28638" formatCode="General">
                  <c:v>0.30028642279623102</c:v>
                </c:pt>
                <c:pt idx="28639" formatCode="General">
                  <c:v>0.30975075470478702</c:v>
                </c:pt>
                <c:pt idx="28640" formatCode="General">
                  <c:v>0.31728243021097102</c:v>
                </c:pt>
                <c:pt idx="28641" formatCode="General">
                  <c:v>0.324182743604575</c:v>
                </c:pt>
                <c:pt idx="28642" formatCode="General">
                  <c:v>0.33071192605827598</c:v>
                </c:pt>
                <c:pt idx="28643" formatCode="General">
                  <c:v>0.33705005431685198</c:v>
                </c:pt>
                <c:pt idx="28644" formatCode="General">
                  <c:v>0.34425390636310998</c:v>
                </c:pt>
                <c:pt idx="28645" formatCode="General">
                  <c:v>0.35166269187517102</c:v>
                </c:pt>
                <c:pt idx="28646" formatCode="General">
                  <c:v>0.356208467344723</c:v>
                </c:pt>
                <c:pt idx="28647" formatCode="General">
                  <c:v>0.356690226937035</c:v>
                </c:pt>
                <c:pt idx="28648" formatCode="General">
                  <c:v>0.35543250433179902</c:v>
                </c:pt>
                <c:pt idx="28649" formatCode="General">
                  <c:v>0.35490975844806</c:v>
                </c:pt>
                <c:pt idx="28650" formatCode="General">
                  <c:v>0.35571793089988801</c:v>
                </c:pt>
                <c:pt idx="28651" formatCode="General">
                  <c:v>0.357244511159376</c:v>
                </c:pt>
                <c:pt idx="28652" formatCode="General">
                  <c:v>0.35887941525796901</c:v>
                </c:pt>
                <c:pt idx="28653" formatCode="General">
                  <c:v>0.36128884485419799</c:v>
                </c:pt>
                <c:pt idx="28654" formatCode="General">
                  <c:v>0.36472643663866</c:v>
                </c:pt>
                <c:pt idx="28655" formatCode="General">
                  <c:v>0.36847880220041301</c:v>
                </c:pt>
                <c:pt idx="28656" formatCode="General">
                  <c:v>0.37254686452702701</c:v>
                </c:pt>
                <c:pt idx="28657" formatCode="General">
                  <c:v>0.376175027559987</c:v>
                </c:pt>
                <c:pt idx="28658" formatCode="General">
                  <c:v>0.37950847291989198</c:v>
                </c:pt>
                <c:pt idx="28659" formatCode="General">
                  <c:v>0.38377352398145798</c:v>
                </c:pt>
                <c:pt idx="28660" formatCode="General">
                  <c:v>0.38874231909481799</c:v>
                </c:pt>
                <c:pt idx="28661" formatCode="General">
                  <c:v>0.39356362877324802</c:v>
                </c:pt>
                <c:pt idx="28662" formatCode="General">
                  <c:v>0.39750977519129399</c:v>
                </c:pt>
                <c:pt idx="28663" formatCode="General">
                  <c:v>0.40095147436296802</c:v>
                </c:pt>
                <c:pt idx="28664" formatCode="General">
                  <c:v>0.40404672396116798</c:v>
                </c:pt>
                <c:pt idx="28665" formatCode="General">
                  <c:v>0.406340811347705</c:v>
                </c:pt>
                <c:pt idx="28666" formatCode="General">
                  <c:v>0.40683085334373997</c:v>
                </c:pt>
                <c:pt idx="28667" formatCode="General">
                  <c:v>0.40539219810655203</c:v>
                </c:pt>
                <c:pt idx="28668" formatCode="General">
                  <c:v>0.40346624320964602</c:v>
                </c:pt>
                <c:pt idx="28669" formatCode="General">
                  <c:v>0.402153240539807</c:v>
                </c:pt>
                <c:pt idx="28670" formatCode="General">
                  <c:v>0.402432556031949</c:v>
                </c:pt>
                <c:pt idx="28671" formatCode="General">
                  <c:v>0.40475155282117498</c:v>
                </c:pt>
                <c:pt idx="28672" formatCode="General">
                  <c:v>0.40786937957193498</c:v>
                </c:pt>
                <c:pt idx="28673" formatCode="General">
                  <c:v>0.40979028357883301</c:v>
                </c:pt>
                <c:pt idx="28674" formatCode="General">
                  <c:v>0.41033201661968399</c:v>
                </c:pt>
                <c:pt idx="28675" formatCode="General">
                  <c:v>0.41020655019750302</c:v>
                </c:pt>
                <c:pt idx="28676" formatCode="General">
                  <c:v>0.40949984707737302</c:v>
                </c:pt>
                <c:pt idx="28677" formatCode="General">
                  <c:v>0.40901481563682002</c:v>
                </c:pt>
                <c:pt idx="28678" formatCode="General">
                  <c:v>0.40878198933245502</c:v>
                </c:pt>
                <c:pt idx="28679" formatCode="General">
                  <c:v>0.40764388461838402</c:v>
                </c:pt>
                <c:pt idx="28680" formatCode="General">
                  <c:v>0.40537112767401301</c:v>
                </c:pt>
                <c:pt idx="28681" formatCode="General">
                  <c:v>0.40258233881205202</c:v>
                </c:pt>
                <c:pt idx="28682" formatCode="General">
                  <c:v>0.400618206466963</c:v>
                </c:pt>
                <c:pt idx="28683" formatCode="General">
                  <c:v>0.400596211819367</c:v>
                </c:pt>
                <c:pt idx="28684" formatCode="General">
                  <c:v>0.40373573628200499</c:v>
                </c:pt>
                <c:pt idx="28685" formatCode="General">
                  <c:v>0.41073917581166602</c:v>
                </c:pt>
                <c:pt idx="28686" formatCode="General">
                  <c:v>0.420021281297354</c:v>
                </c:pt>
                <c:pt idx="28687" formatCode="General">
                  <c:v>0.42887099291130298</c:v>
                </c:pt>
                <c:pt idx="28688" formatCode="General">
                  <c:v>0.43540644794935601</c:v>
                </c:pt>
                <c:pt idx="28689" formatCode="General">
                  <c:v>0.43974951973805598</c:v>
                </c:pt>
                <c:pt idx="28690" formatCode="General">
                  <c:v>0.44274115666987202</c:v>
                </c:pt>
                <c:pt idx="28691" formatCode="General">
                  <c:v>0.44353728747040999</c:v>
                </c:pt>
                <c:pt idx="28692" formatCode="General">
                  <c:v>0.44205487445876102</c:v>
                </c:pt>
                <c:pt idx="28693" formatCode="General">
                  <c:v>0.43930816342050699</c:v>
                </c:pt>
                <c:pt idx="28694" formatCode="General">
                  <c:v>0.43553821144982902</c:v>
                </c:pt>
                <c:pt idx="28695" formatCode="General">
                  <c:v>0.43169692824837602</c:v>
                </c:pt>
                <c:pt idx="28696" formatCode="General">
                  <c:v>0.42839261737612599</c:v>
                </c:pt>
                <c:pt idx="28697" formatCode="General">
                  <c:v>0.42459942596855699</c:v>
                </c:pt>
                <c:pt idx="28698" formatCode="General">
                  <c:v>0.420480791628217</c:v>
                </c:pt>
                <c:pt idx="28699" formatCode="General">
                  <c:v>0.41770060685571198</c:v>
                </c:pt>
                <c:pt idx="28700" formatCode="General">
                  <c:v>0.41654400209258002</c:v>
                </c:pt>
                <c:pt idx="28701" formatCode="General">
                  <c:v>0.41702645815208</c:v>
                </c:pt>
                <c:pt idx="28702" formatCode="General">
                  <c:v>0.418826459650945</c:v>
                </c:pt>
                <c:pt idx="28703" formatCode="General">
                  <c:v>0.42155828540414098</c:v>
                </c:pt>
                <c:pt idx="28704" formatCode="General">
                  <c:v>0.424555337812278</c:v>
                </c:pt>
                <c:pt idx="28705" formatCode="General">
                  <c:v>0.42674976845451501</c:v>
                </c:pt>
                <c:pt idx="28706" formatCode="General">
                  <c:v>0.42846760179493898</c:v>
                </c:pt>
                <c:pt idx="28707" formatCode="General">
                  <c:v>0.43027006586956501</c:v>
                </c:pt>
                <c:pt idx="28708" formatCode="General">
                  <c:v>0.43124775398780701</c:v>
                </c:pt>
                <c:pt idx="28709" formatCode="General">
                  <c:v>0.43115812470956</c:v>
                </c:pt>
                <c:pt idx="28710" formatCode="General">
                  <c:v>0.43102807231104501</c:v>
                </c:pt>
                <c:pt idx="28711" formatCode="General">
                  <c:v>0.43063446510565201</c:v>
                </c:pt>
                <c:pt idx="28712" formatCode="General">
                  <c:v>0.42903224828089997</c:v>
                </c:pt>
                <c:pt idx="28713" formatCode="General">
                  <c:v>0.425522067235858</c:v>
                </c:pt>
                <c:pt idx="28714" formatCode="General">
                  <c:v>0.41923186327954398</c:v>
                </c:pt>
                <c:pt idx="28715" formatCode="General">
                  <c:v>0.41044910385854</c:v>
                </c:pt>
                <c:pt idx="28716" formatCode="General">
                  <c:v>0.39944965780931202</c:v>
                </c:pt>
                <c:pt idx="28717" formatCode="General">
                  <c:v>0.385650024271048</c:v>
                </c:pt>
                <c:pt idx="28718" formatCode="General">
                  <c:v>0.36957749608004498</c:v>
                </c:pt>
                <c:pt idx="28719" formatCode="General">
                  <c:v>0.351518490663702</c:v>
                </c:pt>
                <c:pt idx="28720" formatCode="General">
                  <c:v>0.33211975320651999</c:v>
                </c:pt>
                <c:pt idx="28721" formatCode="General">
                  <c:v>0.31211177716109201</c:v>
                </c:pt>
                <c:pt idx="28722" formatCode="General">
                  <c:v>0.291805025121877</c:v>
                </c:pt>
                <c:pt idx="28723" formatCode="General">
                  <c:v>0.27301621787336899</c:v>
                </c:pt>
                <c:pt idx="28724" formatCode="General">
                  <c:v>0.25637756971914899</c:v>
                </c:pt>
                <c:pt idx="28725" formatCode="General">
                  <c:v>0.24157717299112499</c:v>
                </c:pt>
                <c:pt idx="28726" formatCode="General">
                  <c:v>0.228920628784893</c:v>
                </c:pt>
                <c:pt idx="28727" formatCode="General">
                  <c:v>0.21862090519178201</c:v>
                </c:pt>
                <c:pt idx="28728" formatCode="General">
                  <c:v>0.21085741773752401</c:v>
                </c:pt>
                <c:pt idx="28729" formatCode="General">
                  <c:v>0.20632980157759001</c:v>
                </c:pt>
                <c:pt idx="28730" formatCode="General">
                  <c:v>0.206186841488499</c:v>
                </c:pt>
                <c:pt idx="28731" formatCode="General">
                  <c:v>0.210280151427128</c:v>
                </c:pt>
                <c:pt idx="28732" formatCode="General">
                  <c:v>0.216641541791148</c:v>
                </c:pt>
                <c:pt idx="28733" formatCode="General">
                  <c:v>0.223982881118411</c:v>
                </c:pt>
                <c:pt idx="28734" formatCode="General">
                  <c:v>0.232465487668265</c:v>
                </c:pt>
                <c:pt idx="28735" formatCode="General">
                  <c:v>0.24208464908295901</c:v>
                </c:pt>
                <c:pt idx="28736" formatCode="General">
                  <c:v>0.25350966349863602</c:v>
                </c:pt>
                <c:pt idx="28737" formatCode="General">
                  <c:v>0.26660945565135302</c:v>
                </c:pt>
                <c:pt idx="28738" formatCode="General">
                  <c:v>0.27978747068735998</c:v>
                </c:pt>
                <c:pt idx="28739" formatCode="General">
                  <c:v>0.29162001647208302</c:v>
                </c:pt>
                <c:pt idx="28740" formatCode="General">
                  <c:v>0.30135161013350997</c:v>
                </c:pt>
                <c:pt idx="28741" formatCode="General">
                  <c:v>0.30882830281844798</c:v>
                </c:pt>
                <c:pt idx="28742" formatCode="General">
                  <c:v>0.313496031499926</c:v>
                </c:pt>
                <c:pt idx="28743" formatCode="General">
                  <c:v>0.31437879379631301</c:v>
                </c:pt>
                <c:pt idx="28744" formatCode="General">
                  <c:v>0.31222421472093598</c:v>
                </c:pt>
                <c:pt idx="28745" formatCode="General">
                  <c:v>0.308301233408594</c:v>
                </c:pt>
                <c:pt idx="28746" formatCode="General">
                  <c:v>0.302600221124466</c:v>
                </c:pt>
                <c:pt idx="28747" formatCode="General">
                  <c:v>0.29490827925539498</c:v>
                </c:pt>
                <c:pt idx="28748" formatCode="General">
                  <c:v>0.285465676112589</c:v>
                </c:pt>
                <c:pt idx="28749" formatCode="General">
                  <c:v>0.27485798547158202</c:v>
                </c:pt>
                <c:pt idx="28750" formatCode="General">
                  <c:v>0.26391871217172502</c:v>
                </c:pt>
                <c:pt idx="28751" formatCode="General">
                  <c:v>0.252772605018939</c:v>
                </c:pt>
                <c:pt idx="28752" formatCode="General">
                  <c:v>0.24027219054388599</c:v>
                </c:pt>
                <c:pt idx="28753" formatCode="General">
                  <c:v>0.22628404555540699</c:v>
                </c:pt>
                <c:pt idx="28754" formatCode="General">
                  <c:v>0.21140428966609601</c:v>
                </c:pt>
                <c:pt idx="28755" formatCode="General">
                  <c:v>0.195254086658708</c:v>
                </c:pt>
                <c:pt idx="28756" formatCode="General">
                  <c:v>0.178283516065913</c:v>
                </c:pt>
                <c:pt idx="28757" formatCode="General">
                  <c:v>0.162024286561501</c:v>
                </c:pt>
                <c:pt idx="28758" formatCode="General">
                  <c:v>0.14662460177884001</c:v>
                </c:pt>
                <c:pt idx="28759" formatCode="General">
                  <c:v>0.13182363912172099</c:v>
                </c:pt>
                <c:pt idx="28760" formatCode="General">
                  <c:v>0.117456059648987</c:v>
                </c:pt>
                <c:pt idx="28761" formatCode="General">
                  <c:v>0.103091038747329</c:v>
                </c:pt>
                <c:pt idx="28762" formatCode="General">
                  <c:v>8.86110355279284E-2</c:v>
                </c:pt>
                <c:pt idx="28763" formatCode="General">
                  <c:v>7.4128535296350107E-2</c:v>
                </c:pt>
                <c:pt idx="28764" formatCode="General">
                  <c:v>6.0567122918990503E-2</c:v>
                </c:pt>
                <c:pt idx="28765" formatCode="General">
                  <c:v>4.90954624346766E-2</c:v>
                </c:pt>
                <c:pt idx="28766" formatCode="General">
                  <c:v>4.0197938456543202E-2</c:v>
                </c:pt>
                <c:pt idx="28767" formatCode="General">
                  <c:v>3.3668344705569203E-2</c:v>
                </c:pt>
                <c:pt idx="28768" formatCode="General">
                  <c:v>2.94173188274022E-2</c:v>
                </c:pt>
                <c:pt idx="28769" formatCode="General">
                  <c:v>2.7814092305392901E-2</c:v>
                </c:pt>
                <c:pt idx="28770" formatCode="General">
                  <c:v>2.86227821330657E-2</c:v>
                </c:pt>
                <c:pt idx="28771" formatCode="General">
                  <c:v>3.0260370546553499E-2</c:v>
                </c:pt>
                <c:pt idx="28772" formatCode="General">
                  <c:v>3.13744537814886E-2</c:v>
                </c:pt>
                <c:pt idx="28773" formatCode="General">
                  <c:v>3.22079962897747E-2</c:v>
                </c:pt>
                <c:pt idx="28774" formatCode="General">
                  <c:v>3.2340877772464603E-2</c:v>
                </c:pt>
                <c:pt idx="28775" formatCode="General">
                  <c:v>3.06206466820832E-2</c:v>
                </c:pt>
                <c:pt idx="28776" formatCode="General">
                  <c:v>2.61639808965646E-2</c:v>
                </c:pt>
                <c:pt idx="28777" formatCode="General">
                  <c:v>1.8570745490424999E-2</c:v>
                </c:pt>
                <c:pt idx="28778" formatCode="General">
                  <c:v>9.3704943016016604E-3</c:v>
                </c:pt>
                <c:pt idx="28779" formatCode="General">
                  <c:v>-2.1138974025571399E-4</c:v>
                </c:pt>
                <c:pt idx="28780" formatCode="General">
                  <c:v>-1.1078960601919201E-2</c:v>
                </c:pt>
                <c:pt idx="28781" formatCode="General">
                  <c:v>-2.4123078315610801E-2</c:v>
                </c:pt>
                <c:pt idx="28782" formatCode="General">
                  <c:v>-3.8624994994503899E-2</c:v>
                </c:pt>
                <c:pt idx="28783" formatCode="General">
                  <c:v>-5.4004640740481002E-2</c:v>
                </c:pt>
                <c:pt idx="28784" formatCode="General">
                  <c:v>-7.1596089288989806E-2</c:v>
                </c:pt>
                <c:pt idx="28785" formatCode="General">
                  <c:v>-9.24232946108937E-2</c:v>
                </c:pt>
                <c:pt idx="28786" formatCode="General">
                  <c:v>-0.115849608539439</c:v>
                </c:pt>
                <c:pt idx="28787" formatCode="General">
                  <c:v>-0.14006877913684801</c:v>
                </c:pt>
                <c:pt idx="28788" formatCode="General">
                  <c:v>-0.16304187178509</c:v>
                </c:pt>
                <c:pt idx="28789" formatCode="General">
                  <c:v>-0.18410701635068799</c:v>
                </c:pt>
                <c:pt idx="28790" formatCode="General">
                  <c:v>-0.203101111339554</c:v>
                </c:pt>
                <c:pt idx="28791" formatCode="General">
                  <c:v>-0.219740155358572</c:v>
                </c:pt>
                <c:pt idx="28792" formatCode="General">
                  <c:v>-0.23397066770868599</c:v>
                </c:pt>
                <c:pt idx="28793" formatCode="General">
                  <c:v>-0.24567962496995799</c:v>
                </c:pt>
                <c:pt idx="28794" formatCode="General">
                  <c:v>-0.254813217594337</c:v>
                </c:pt>
                <c:pt idx="28795" formatCode="General">
                  <c:v>-0.26223076882819601</c:v>
                </c:pt>
                <c:pt idx="28796" formatCode="General">
                  <c:v>-0.26975156294107999</c:v>
                </c:pt>
                <c:pt idx="28797" formatCode="General">
                  <c:v>-0.27668814184393897</c:v>
                </c:pt>
                <c:pt idx="28798" formatCode="General">
                  <c:v>-0.28064321204274401</c:v>
                </c:pt>
                <c:pt idx="28799" formatCode="General">
                  <c:v>-0.281323846951747</c:v>
                </c:pt>
                <c:pt idx="28800" formatCode="General">
                  <c:v>-0.27942550669009603</c:v>
                </c:pt>
                <c:pt idx="28801" formatCode="General">
                  <c:v>-0.275216529060958</c:v>
                </c:pt>
                <c:pt idx="28802" formatCode="General">
                  <c:v>-0.26913318159669802</c:v>
                </c:pt>
                <c:pt idx="28803" formatCode="General">
                  <c:v>-0.26196060053793202</c:v>
                </c:pt>
                <c:pt idx="28804" formatCode="General">
                  <c:v>-0.2542196743954</c:v>
                </c:pt>
                <c:pt idx="28805" formatCode="General">
                  <c:v>-0.24625960025466101</c:v>
                </c:pt>
                <c:pt idx="28806" formatCode="General">
                  <c:v>-0.23872047004016</c:v>
                </c:pt>
                <c:pt idx="28807" formatCode="General">
                  <c:v>-0.232063608531826</c:v>
                </c:pt>
                <c:pt idx="28808" formatCode="General">
                  <c:v>-0.226261431155965</c:v>
                </c:pt>
                <c:pt idx="28809" formatCode="General">
                  <c:v>-0.221853844966104</c:v>
                </c:pt>
                <c:pt idx="28810" formatCode="General">
                  <c:v>-0.21997786430975799</c:v>
                </c:pt>
                <c:pt idx="28811" formatCode="General">
                  <c:v>-0.22106259332563899</c:v>
                </c:pt>
                <c:pt idx="28812" formatCode="General">
                  <c:v>-0.22561566575709499</c:v>
                </c:pt>
                <c:pt idx="28813" formatCode="General">
                  <c:v>-0.234702516909016</c:v>
                </c:pt>
                <c:pt idx="28814" formatCode="General">
                  <c:v>-0.24885044607679899</c:v>
                </c:pt>
                <c:pt idx="28815" formatCode="General">
                  <c:v>-0.26730423122911601</c:v>
                </c:pt>
                <c:pt idx="28816" formatCode="General">
                  <c:v>-0.28906435306392603</c:v>
                </c:pt>
                <c:pt idx="28817" formatCode="General">
                  <c:v>-0.31324773890241298</c:v>
                </c:pt>
                <c:pt idx="28818" formatCode="General">
                  <c:v>-0.33836582063042098</c:v>
                </c:pt>
                <c:pt idx="28819" formatCode="General">
                  <c:v>-0.36302577857282298</c:v>
                </c:pt>
                <c:pt idx="28820" formatCode="General">
                  <c:v>-0.38644066068993399</c:v>
                </c:pt>
                <c:pt idx="28821" formatCode="General">
                  <c:v>-0.409357639377946</c:v>
                </c:pt>
                <c:pt idx="28822" formatCode="General">
                  <c:v>-0.43168679632457602</c:v>
                </c:pt>
                <c:pt idx="28823" formatCode="General">
                  <c:v>-0.45170381955257899</c:v>
                </c:pt>
                <c:pt idx="28824" formatCode="General">
                  <c:v>-0.46814919197828397</c:v>
                </c:pt>
                <c:pt idx="28825" formatCode="General">
                  <c:v>-0.48028706098247798</c:v>
                </c:pt>
                <c:pt idx="28826" formatCode="General">
                  <c:v>-0.48875346000097802</c:v>
                </c:pt>
                <c:pt idx="28827" formatCode="General">
                  <c:v>-0.49520357245647301</c:v>
                </c:pt>
                <c:pt idx="28828" formatCode="General">
                  <c:v>-0.50006175778975404</c:v>
                </c:pt>
                <c:pt idx="28829" formatCode="General">
                  <c:v>-0.50299698391133496</c:v>
                </c:pt>
                <c:pt idx="28830" formatCode="General">
                  <c:v>-0.50424074274056196</c:v>
                </c:pt>
                <c:pt idx="28831" formatCode="General">
                  <c:v>-0.50433709384175596</c:v>
                </c:pt>
                <c:pt idx="28832" formatCode="General">
                  <c:v>-0.50429134554900601</c:v>
                </c:pt>
                <c:pt idx="28833" formatCode="General">
                  <c:v>-0.50498922630279497</c:v>
                </c:pt>
                <c:pt idx="28834" formatCode="General">
                  <c:v>-0.50645155045062795</c:v>
                </c:pt>
                <c:pt idx="28835" formatCode="General">
                  <c:v>-0.50836837997576101</c:v>
                </c:pt>
                <c:pt idx="28836" formatCode="General">
                  <c:v>-0.51132426237835205</c:v>
                </c:pt>
                <c:pt idx="28837" formatCode="General">
                  <c:v>-0.51643193957814604</c:v>
                </c:pt>
                <c:pt idx="28838" formatCode="General">
                  <c:v>-0.52371679738744303</c:v>
                </c:pt>
                <c:pt idx="28839" formatCode="General">
                  <c:v>-0.53267006623824598</c:v>
                </c:pt>
                <c:pt idx="28840" formatCode="General">
                  <c:v>-0.54311823821921501</c:v>
                </c:pt>
                <c:pt idx="28841" formatCode="General">
                  <c:v>-0.55475488021007602</c:v>
                </c:pt>
                <c:pt idx="28842" formatCode="General">
                  <c:v>-0.56677394317617802</c:v>
                </c:pt>
                <c:pt idx="28843" formatCode="General">
                  <c:v>-0.57791548760945299</c:v>
                </c:pt>
                <c:pt idx="28844" formatCode="General">
                  <c:v>-0.58755918532528295</c:v>
                </c:pt>
                <c:pt idx="28845" formatCode="General">
                  <c:v>-0.59640577558658303</c:v>
                </c:pt>
                <c:pt idx="28846" formatCode="General">
                  <c:v>-0.60538064364574995</c:v>
                </c:pt>
                <c:pt idx="28847" formatCode="General">
                  <c:v>-0.61443435697757098</c:v>
                </c:pt>
                <c:pt idx="28848" formatCode="General">
                  <c:v>-0.62300321051966301</c:v>
                </c:pt>
                <c:pt idx="28849" formatCode="General">
                  <c:v>-0.63048986982902999</c:v>
                </c:pt>
                <c:pt idx="28850" formatCode="General">
                  <c:v>-0.63682418003444197</c:v>
                </c:pt>
                <c:pt idx="28851" formatCode="General">
                  <c:v>-0.64234424631647102</c:v>
                </c:pt>
                <c:pt idx="28852" formatCode="General">
                  <c:v>-0.646533023365225</c:v>
                </c:pt>
                <c:pt idx="28853" formatCode="General">
                  <c:v>-0.64857665848477897</c:v>
                </c:pt>
                <c:pt idx="28854" formatCode="General">
                  <c:v>-0.64907489641876603</c:v>
                </c:pt>
                <c:pt idx="28855" formatCode="General">
                  <c:v>-0.64910894436677202</c:v>
                </c:pt>
                <c:pt idx="28856" formatCode="General">
                  <c:v>-0.64808741617652199</c:v>
                </c:pt>
                <c:pt idx="28857" formatCode="General">
                  <c:v>-0.64600627426194501</c:v>
                </c:pt>
                <c:pt idx="28858" formatCode="General">
                  <c:v>-0.64402745649941595</c:v>
                </c:pt>
                <c:pt idx="28859" formatCode="General">
                  <c:v>-0.642634820072156</c:v>
                </c:pt>
                <c:pt idx="28860" formatCode="General">
                  <c:v>-0.64200468420336898</c:v>
                </c:pt>
                <c:pt idx="28861" formatCode="General">
                  <c:v>-0.64207981514382195</c:v>
                </c:pt>
                <c:pt idx="28862" formatCode="General">
                  <c:v>-0.64265010784767795</c:v>
                </c:pt>
                <c:pt idx="28863" formatCode="General">
                  <c:v>-0.64290608241910996</c:v>
                </c:pt>
                <c:pt idx="28864" formatCode="General">
                  <c:v>-0.64261608203293896</c:v>
                </c:pt>
                <c:pt idx="28865" formatCode="General">
                  <c:v>-0.64215958335232004</c:v>
                </c:pt>
                <c:pt idx="28866" formatCode="General">
                  <c:v>-0.64138937087667403</c:v>
                </c:pt>
                <c:pt idx="28867" formatCode="General">
                  <c:v>-0.63983038267879799</c:v>
                </c:pt>
                <c:pt idx="28868" formatCode="General">
                  <c:v>-0.63819300686478297</c:v>
                </c:pt>
                <c:pt idx="28869" formatCode="General">
                  <c:v>-0.63731373702439398</c:v>
                </c:pt>
                <c:pt idx="28870" formatCode="General">
                  <c:v>-0.63627835076865003</c:v>
                </c:pt>
                <c:pt idx="28871" formatCode="General">
                  <c:v>-0.63380656651739498</c:v>
                </c:pt>
                <c:pt idx="28872" formatCode="General">
                  <c:v>-0.62967965742868004</c:v>
                </c:pt>
                <c:pt idx="28873" formatCode="General">
                  <c:v>-0.62377736451640997</c:v>
                </c:pt>
                <c:pt idx="28874" formatCode="General">
                  <c:v>-0.61632189974912199</c:v>
                </c:pt>
                <c:pt idx="28875" formatCode="General">
                  <c:v>-0.60801234235422696</c:v>
                </c:pt>
                <c:pt idx="28876" formatCode="General">
                  <c:v>-0.59923498622664195</c:v>
                </c:pt>
                <c:pt idx="28877" formatCode="General">
                  <c:v>-0.59039452196234099</c:v>
                </c:pt>
                <c:pt idx="28878" formatCode="General">
                  <c:v>-0.58147847992134505</c:v>
                </c:pt>
                <c:pt idx="28879" formatCode="General">
                  <c:v>-0.57217460048701796</c:v>
                </c:pt>
                <c:pt idx="28880" formatCode="General">
                  <c:v>-0.56284196623485405</c:v>
                </c:pt>
                <c:pt idx="28881" formatCode="General">
                  <c:v>-0.55354681668418104</c:v>
                </c:pt>
                <c:pt idx="28882" formatCode="General">
                  <c:v>-0.54353019691168303</c:v>
                </c:pt>
                <c:pt idx="28883" formatCode="General">
                  <c:v>-0.53179838657392797</c:v>
                </c:pt>
                <c:pt idx="28884" formatCode="General">
                  <c:v>-0.51772997663181097</c:v>
                </c:pt>
                <c:pt idx="28885" formatCode="General">
                  <c:v>-0.50216490597788299</c:v>
                </c:pt>
                <c:pt idx="28886" formatCode="General">
                  <c:v>-0.48617800675427397</c:v>
                </c:pt>
                <c:pt idx="28887" formatCode="General">
                  <c:v>-0.46959008554507298</c:v>
                </c:pt>
                <c:pt idx="28888" formatCode="General">
                  <c:v>-0.45145959226189097</c:v>
                </c:pt>
                <c:pt idx="28889" formatCode="General">
                  <c:v>-0.43245540467099802</c:v>
                </c:pt>
                <c:pt idx="28890" formatCode="General">
                  <c:v>-0.41384220634128899</c:v>
                </c:pt>
                <c:pt idx="28891" formatCode="General">
                  <c:v>-0.39628589572525502</c:v>
                </c:pt>
                <c:pt idx="28892" formatCode="General">
                  <c:v>-0.38100398567150501</c:v>
                </c:pt>
                <c:pt idx="28893" formatCode="General">
                  <c:v>-0.36822937201434702</c:v>
                </c:pt>
                <c:pt idx="28894" formatCode="General">
                  <c:v>-0.357685928459611</c:v>
                </c:pt>
                <c:pt idx="28895" formatCode="General">
                  <c:v>-0.349365491839499</c:v>
                </c:pt>
                <c:pt idx="28896" formatCode="General">
                  <c:v>-0.34284998805859701</c:v>
                </c:pt>
                <c:pt idx="28897" formatCode="General">
                  <c:v>-0.33755945479052302</c:v>
                </c:pt>
                <c:pt idx="28898" formatCode="General">
                  <c:v>-0.33298530876043198</c:v>
                </c:pt>
                <c:pt idx="28899" formatCode="General">
                  <c:v>-0.32914580860274301</c:v>
                </c:pt>
                <c:pt idx="28900" formatCode="General">
                  <c:v>-0.32591425841268901</c:v>
                </c:pt>
                <c:pt idx="28901" formatCode="General">
                  <c:v>-0.323788556664937</c:v>
                </c:pt>
                <c:pt idx="28902" formatCode="General">
                  <c:v>-0.32246440858900499</c:v>
                </c:pt>
                <c:pt idx="28903" formatCode="General">
                  <c:v>-0.32032007566300602</c:v>
                </c:pt>
                <c:pt idx="28904" formatCode="General">
                  <c:v>-0.31667191571435599</c:v>
                </c:pt>
                <c:pt idx="28905" formatCode="General">
                  <c:v>-0.311990581707001</c:v>
                </c:pt>
                <c:pt idx="28906" formatCode="General">
                  <c:v>-0.30677627128672502</c:v>
                </c:pt>
                <c:pt idx="28907" formatCode="General">
                  <c:v>-0.30098085203719799</c:v>
                </c:pt>
                <c:pt idx="28908" formatCode="General">
                  <c:v>-0.294851885982019</c:v>
                </c:pt>
                <c:pt idx="28909" formatCode="General">
                  <c:v>-0.28827510212316898</c:v>
                </c:pt>
                <c:pt idx="28910" formatCode="General">
                  <c:v>-0.28121128137679202</c:v>
                </c:pt>
                <c:pt idx="28911" formatCode="General">
                  <c:v>-0.27363590296509199</c:v>
                </c:pt>
                <c:pt idx="28912" formatCode="General">
                  <c:v>-0.26599498857814702</c:v>
                </c:pt>
                <c:pt idx="28913" formatCode="General">
                  <c:v>-0.25870063956446399</c:v>
                </c:pt>
                <c:pt idx="28914" formatCode="General">
                  <c:v>-0.25098312078051399</c:v>
                </c:pt>
                <c:pt idx="28915" formatCode="General">
                  <c:v>-0.241800482638141</c:v>
                </c:pt>
                <c:pt idx="28916" formatCode="General">
                  <c:v>-0.23055891229109299</c:v>
                </c:pt>
                <c:pt idx="28917" formatCode="General">
                  <c:v>-0.21673975115489799</c:v>
                </c:pt>
                <c:pt idx="28918" formatCode="General">
                  <c:v>-0.20034052598026</c:v>
                </c:pt>
                <c:pt idx="28919" formatCode="General">
                  <c:v>-0.182579750419395</c:v>
                </c:pt>
                <c:pt idx="28920" formatCode="General">
                  <c:v>-0.16473485338400801</c:v>
                </c:pt>
                <c:pt idx="28921" formatCode="General">
                  <c:v>-0.147330087523453</c:v>
                </c:pt>
                <c:pt idx="28922" formatCode="General">
                  <c:v>-0.13043269859533299</c:v>
                </c:pt>
                <c:pt idx="28923" formatCode="General">
                  <c:v>-0.114598748009954</c:v>
                </c:pt>
                <c:pt idx="28924" formatCode="General">
                  <c:v>-0.100073135857671</c:v>
                </c:pt>
                <c:pt idx="28925" formatCode="General">
                  <c:v>-8.7246075261768502E-2</c:v>
                </c:pt>
                <c:pt idx="28926" formatCode="General">
                  <c:v>-7.61127091873115E-2</c:v>
                </c:pt>
                <c:pt idx="28927" formatCode="General">
                  <c:v>-6.6126046199634206E-2</c:v>
                </c:pt>
                <c:pt idx="28928" formatCode="General">
                  <c:v>-5.7762450060985002E-2</c:v>
                </c:pt>
                <c:pt idx="28929" formatCode="General">
                  <c:v>-5.1922278073288003E-2</c:v>
                </c:pt>
                <c:pt idx="28930" formatCode="General">
                  <c:v>-4.8222459027461299E-2</c:v>
                </c:pt>
                <c:pt idx="28931" formatCode="General">
                  <c:v>-4.5745146842920699E-2</c:v>
                </c:pt>
                <c:pt idx="28932" formatCode="General">
                  <c:v>-4.2962121353897299E-2</c:v>
                </c:pt>
                <c:pt idx="28933" formatCode="General">
                  <c:v>-3.7801885899902098E-2</c:v>
                </c:pt>
                <c:pt idx="28934" formatCode="General">
                  <c:v>-3.0597922954372501E-2</c:v>
                </c:pt>
                <c:pt idx="28935" formatCode="General">
                  <c:v>-2.25505999041185E-2</c:v>
                </c:pt>
                <c:pt idx="28936" formatCode="General">
                  <c:v>-1.2799866759700899E-2</c:v>
                </c:pt>
                <c:pt idx="28937">
                  <c:v>-2.61695762739387E-5</c:v>
                </c:pt>
                <c:pt idx="28938" formatCode="General">
                  <c:v>1.6730724988637799E-2</c:v>
                </c:pt>
                <c:pt idx="28939" formatCode="General">
                  <c:v>3.7724286179837203E-2</c:v>
                </c:pt>
                <c:pt idx="28940" formatCode="General">
                  <c:v>6.2542839146624105E-2</c:v>
                </c:pt>
                <c:pt idx="28941" formatCode="General">
                  <c:v>9.0844190874382502E-2</c:v>
                </c:pt>
                <c:pt idx="28942" formatCode="General">
                  <c:v>0.121649559909272</c:v>
                </c:pt>
                <c:pt idx="28943" formatCode="General">
                  <c:v>0.15372540920981201</c:v>
                </c:pt>
                <c:pt idx="28944" formatCode="General">
                  <c:v>0.18621130511481301</c:v>
                </c:pt>
                <c:pt idx="28945" formatCode="General">
                  <c:v>0.21814173855260399</c:v>
                </c:pt>
                <c:pt idx="28946" formatCode="General">
                  <c:v>0.24884487256197499</c:v>
                </c:pt>
                <c:pt idx="28947" formatCode="General">
                  <c:v>0.27687232608519202</c:v>
                </c:pt>
                <c:pt idx="28948" formatCode="General">
                  <c:v>0.30027713700297298</c:v>
                </c:pt>
                <c:pt idx="28949" formatCode="General">
                  <c:v>0.31912441546199</c:v>
                </c:pt>
                <c:pt idx="28950" formatCode="General">
                  <c:v>0.33441546205553402</c:v>
                </c:pt>
                <c:pt idx="28951" formatCode="General">
                  <c:v>0.34605967254082698</c:v>
                </c:pt>
                <c:pt idx="28952" formatCode="General">
                  <c:v>0.35378078056497397</c:v>
                </c:pt>
                <c:pt idx="28953" formatCode="General">
                  <c:v>0.35854077877093998</c:v>
                </c:pt>
                <c:pt idx="28954" formatCode="General">
                  <c:v>0.36183619831787101</c:v>
                </c:pt>
                <c:pt idx="28955" formatCode="General">
                  <c:v>0.36508235707379499</c:v>
                </c:pt>
                <c:pt idx="28956" formatCode="General">
                  <c:v>0.36854846816681602</c:v>
                </c:pt>
                <c:pt idx="28957" formatCode="General">
                  <c:v>0.37206473145025898</c:v>
                </c:pt>
                <c:pt idx="28958" formatCode="General">
                  <c:v>0.37519468153030699</c:v>
                </c:pt>
                <c:pt idx="28959" formatCode="General">
                  <c:v>0.37701337407219898</c:v>
                </c:pt>
                <c:pt idx="28960" formatCode="General">
                  <c:v>0.377737569092221</c:v>
                </c:pt>
                <c:pt idx="28961" formatCode="General">
                  <c:v>0.378357684561203</c:v>
                </c:pt>
                <c:pt idx="28962" formatCode="General">
                  <c:v>0.37932749280525102</c:v>
                </c:pt>
                <c:pt idx="28963" formatCode="General">
                  <c:v>0.38037166767067998</c:v>
                </c:pt>
                <c:pt idx="28964" formatCode="General">
                  <c:v>0.38166922112600998</c:v>
                </c:pt>
                <c:pt idx="28965" formatCode="General">
                  <c:v>0.38419723214186502</c:v>
                </c:pt>
                <c:pt idx="28966" formatCode="General">
                  <c:v>0.38907062882063298</c:v>
                </c:pt>
                <c:pt idx="28967" formatCode="General">
                  <c:v>0.39664321054652002</c:v>
                </c:pt>
                <c:pt idx="28968" formatCode="General">
                  <c:v>0.40468478754686699</c:v>
                </c:pt>
                <c:pt idx="28969" formatCode="General">
                  <c:v>0.41129816744284903</c:v>
                </c:pt>
                <c:pt idx="28970" formatCode="General">
                  <c:v>0.41715923989763398</c:v>
                </c:pt>
                <c:pt idx="28971" formatCode="General">
                  <c:v>0.42287560680719999</c:v>
                </c:pt>
                <c:pt idx="28972" formatCode="General">
                  <c:v>0.42916400978775099</c:v>
                </c:pt>
                <c:pt idx="28973" formatCode="General">
                  <c:v>0.43742356237889801</c:v>
                </c:pt>
                <c:pt idx="28974" formatCode="General">
                  <c:v>0.44721256709221102</c:v>
                </c:pt>
                <c:pt idx="28975" formatCode="General">
                  <c:v>0.45699748102226501</c:v>
                </c:pt>
                <c:pt idx="28976" formatCode="General">
                  <c:v>0.465761925418471</c:v>
                </c:pt>
                <c:pt idx="28977" formatCode="General">
                  <c:v>0.47359085795661898</c:v>
                </c:pt>
                <c:pt idx="28978" formatCode="General">
                  <c:v>0.48130135147038899</c:v>
                </c:pt>
                <c:pt idx="28979" formatCode="General">
                  <c:v>0.48875217485732497</c:v>
                </c:pt>
                <c:pt idx="28980" formatCode="General">
                  <c:v>0.49569751154754599</c:v>
                </c:pt>
                <c:pt idx="28981" formatCode="General">
                  <c:v>0.50250909126179499</c:v>
                </c:pt>
                <c:pt idx="28982" formatCode="General">
                  <c:v>0.50876734200571005</c:v>
                </c:pt>
                <c:pt idx="28983" formatCode="General">
                  <c:v>0.51369175634659203</c:v>
                </c:pt>
                <c:pt idx="28984" formatCode="General">
                  <c:v>0.517354637768352</c:v>
                </c:pt>
                <c:pt idx="28985" formatCode="General">
                  <c:v>0.52005599117092305</c:v>
                </c:pt>
                <c:pt idx="28986" formatCode="General">
                  <c:v>0.52281435719047697</c:v>
                </c:pt>
                <c:pt idx="28987" formatCode="General">
                  <c:v>0.52671839762953598</c:v>
                </c:pt>
                <c:pt idx="28988" formatCode="General">
                  <c:v>0.531065429838815</c:v>
                </c:pt>
                <c:pt idx="28989" formatCode="General">
                  <c:v>0.53462241762284302</c:v>
                </c:pt>
                <c:pt idx="28990" formatCode="General">
                  <c:v>0.53691911077883803</c:v>
                </c:pt>
                <c:pt idx="28991" formatCode="General">
                  <c:v>0.53743596404959804</c:v>
                </c:pt>
                <c:pt idx="28992" formatCode="General">
                  <c:v>0.53615527925755602</c:v>
                </c:pt>
                <c:pt idx="28993" formatCode="General">
                  <c:v>0.53456991851249802</c:v>
                </c:pt>
                <c:pt idx="28994" formatCode="General">
                  <c:v>0.53336747028126597</c:v>
                </c:pt>
                <c:pt idx="28995" formatCode="General">
                  <c:v>0.53214956186960305</c:v>
                </c:pt>
                <c:pt idx="28996" formatCode="General">
                  <c:v>0.53128269965358299</c:v>
                </c:pt>
                <c:pt idx="28997" formatCode="General">
                  <c:v>0.53013300341005998</c:v>
                </c:pt>
                <c:pt idx="28998" formatCode="General">
                  <c:v>0.52867781239283096</c:v>
                </c:pt>
                <c:pt idx="28999" formatCode="General">
                  <c:v>0.52810859951766698</c:v>
                </c:pt>
                <c:pt idx="29000" formatCode="General">
                  <c:v>0.52818719561328498</c:v>
                </c:pt>
                <c:pt idx="29001" formatCode="General">
                  <c:v>0.52783871131495597</c:v>
                </c:pt>
                <c:pt idx="29002" formatCode="General">
                  <c:v>0.52658279804442099</c:v>
                </c:pt>
                <c:pt idx="29003" formatCode="General">
                  <c:v>0.523992197997867</c:v>
                </c:pt>
                <c:pt idx="29004" formatCode="General">
                  <c:v>0.51989768438713801</c:v>
                </c:pt>
                <c:pt idx="29005" formatCode="General">
                  <c:v>0.51533890385035597</c:v>
                </c:pt>
                <c:pt idx="29006" formatCode="General">
                  <c:v>0.51120497056395997</c:v>
                </c:pt>
                <c:pt idx="29007" formatCode="General">
                  <c:v>0.50800776591573105</c:v>
                </c:pt>
                <c:pt idx="29008" formatCode="General">
                  <c:v>0.50549923932262697</c:v>
                </c:pt>
                <c:pt idx="29009" formatCode="General">
                  <c:v>0.50268710437423603</c:v>
                </c:pt>
                <c:pt idx="29010" formatCode="General">
                  <c:v>0.49913244637594301</c:v>
                </c:pt>
                <c:pt idx="29011" formatCode="General">
                  <c:v>0.494711664103062</c:v>
                </c:pt>
                <c:pt idx="29012" formatCode="General">
                  <c:v>0.48896964677832699</c:v>
                </c:pt>
                <c:pt idx="29013" formatCode="General">
                  <c:v>0.48155916211794297</c:v>
                </c:pt>
                <c:pt idx="29014" formatCode="General">
                  <c:v>0.472514874239088</c:v>
                </c:pt>
                <c:pt idx="29015" formatCode="General">
                  <c:v>0.462612138161759</c:v>
                </c:pt>
                <c:pt idx="29016" formatCode="General">
                  <c:v>0.452899727181863</c:v>
                </c:pt>
                <c:pt idx="29017" formatCode="General">
                  <c:v>0.44377355818743303</c:v>
                </c:pt>
                <c:pt idx="29018" formatCode="General">
                  <c:v>0.43573881048291402</c:v>
                </c:pt>
                <c:pt idx="29019" formatCode="General">
                  <c:v>0.43018695449870198</c:v>
                </c:pt>
                <c:pt idx="29020" formatCode="General">
                  <c:v>0.42788877878026499</c:v>
                </c:pt>
                <c:pt idx="29021" formatCode="General">
                  <c:v>0.42733872906960402</c:v>
                </c:pt>
                <c:pt idx="29022" formatCode="General">
                  <c:v>0.42774851591632002</c:v>
                </c:pt>
                <c:pt idx="29023" formatCode="General">
                  <c:v>0.42932784762873</c:v>
                </c:pt>
                <c:pt idx="29024" formatCode="General">
                  <c:v>0.431722506326633</c:v>
                </c:pt>
                <c:pt idx="29025" formatCode="General">
                  <c:v>0.43440973781277098</c:v>
                </c:pt>
                <c:pt idx="29026" formatCode="General">
                  <c:v>0.43710095224052298</c:v>
                </c:pt>
                <c:pt idx="29027" formatCode="General">
                  <c:v>0.44010125994591198</c:v>
                </c:pt>
                <c:pt idx="29028" formatCode="General">
                  <c:v>0.44339186107520101</c:v>
                </c:pt>
                <c:pt idx="29029" formatCode="General">
                  <c:v>0.44660697789986198</c:v>
                </c:pt>
                <c:pt idx="29030" formatCode="General">
                  <c:v>0.449946182369592</c:v>
                </c:pt>
                <c:pt idx="29031" formatCode="General">
                  <c:v>0.45408650026275099</c:v>
                </c:pt>
                <c:pt idx="29032" formatCode="General">
                  <c:v>0.45909790696945801</c:v>
                </c:pt>
                <c:pt idx="29033" formatCode="General">
                  <c:v>0.46350052188622698</c:v>
                </c:pt>
                <c:pt idx="29034" formatCode="General">
                  <c:v>0.46590652178136799</c:v>
                </c:pt>
                <c:pt idx="29035" formatCode="General">
                  <c:v>0.465481971700691</c:v>
                </c:pt>
                <c:pt idx="29036" formatCode="General">
                  <c:v>0.46073072399674803</c:v>
                </c:pt>
                <c:pt idx="29037" formatCode="General">
                  <c:v>0.450926056885388</c:v>
                </c:pt>
                <c:pt idx="29038" formatCode="General">
                  <c:v>0.43639011151430601</c:v>
                </c:pt>
                <c:pt idx="29039" formatCode="General">
                  <c:v>0.418227297117718</c:v>
                </c:pt>
                <c:pt idx="29040" formatCode="General">
                  <c:v>0.39724072499880497</c:v>
                </c:pt>
                <c:pt idx="29041" formatCode="General">
                  <c:v>0.37370391472465098</c:v>
                </c:pt>
                <c:pt idx="29042" formatCode="General">
                  <c:v>0.34854800837412298</c:v>
                </c:pt>
                <c:pt idx="29043" formatCode="General">
                  <c:v>0.32246974404657502</c:v>
                </c:pt>
                <c:pt idx="29044" formatCode="General">
                  <c:v>0.29608907521837902</c:v>
                </c:pt>
                <c:pt idx="29045" formatCode="General">
                  <c:v>0.27162150846291999</c:v>
                </c:pt>
                <c:pt idx="29046" formatCode="General">
                  <c:v>0.25072442964283698</c:v>
                </c:pt>
                <c:pt idx="29047" formatCode="General">
                  <c:v>0.233595713455927</c:v>
                </c:pt>
                <c:pt idx="29048" formatCode="General">
                  <c:v>0.22116096750138101</c:v>
                </c:pt>
                <c:pt idx="29049" formatCode="General">
                  <c:v>0.21343370606321699</c:v>
                </c:pt>
                <c:pt idx="29050" formatCode="General">
                  <c:v>0.20859126467807601</c:v>
                </c:pt>
                <c:pt idx="29051" formatCode="General">
                  <c:v>0.20500482166392101</c:v>
                </c:pt>
                <c:pt idx="29052" formatCode="General">
                  <c:v>0.20217366944333001</c:v>
                </c:pt>
                <c:pt idx="29053" formatCode="General">
                  <c:v>0.199986055353783</c:v>
                </c:pt>
                <c:pt idx="29054" formatCode="General">
                  <c:v>0.19908883208060499</c:v>
                </c:pt>
                <c:pt idx="29055" formatCode="General">
                  <c:v>0.19984208563821701</c:v>
                </c:pt>
                <c:pt idx="29056" formatCode="General">
                  <c:v>0.201902656112637</c:v>
                </c:pt>
                <c:pt idx="29057" formatCode="General">
                  <c:v>0.20479636717250199</c:v>
                </c:pt>
                <c:pt idx="29058" formatCode="General">
                  <c:v>0.20779081826941001</c:v>
                </c:pt>
                <c:pt idx="29059" formatCode="General">
                  <c:v>0.21038644084903399</c:v>
                </c:pt>
                <c:pt idx="29060" formatCode="General">
                  <c:v>0.211852202583002</c:v>
                </c:pt>
                <c:pt idx="29061" formatCode="General">
                  <c:v>0.21140319239091099</c:v>
                </c:pt>
                <c:pt idx="29062" formatCode="General">
                  <c:v>0.207718687137248</c:v>
                </c:pt>
                <c:pt idx="29063" formatCode="General">
                  <c:v>0.19888405673315501</c:v>
                </c:pt>
                <c:pt idx="29064" formatCode="General">
                  <c:v>0.18534027989239801</c:v>
                </c:pt>
                <c:pt idx="29065" formatCode="General">
                  <c:v>0.16845719997476499</c:v>
                </c:pt>
                <c:pt idx="29066" formatCode="General">
                  <c:v>0.148868814064571</c:v>
                </c:pt>
                <c:pt idx="29067" formatCode="General">
                  <c:v>0.126677692971189</c:v>
                </c:pt>
                <c:pt idx="29068" formatCode="General">
                  <c:v>0.101884283314174</c:v>
                </c:pt>
                <c:pt idx="29069" formatCode="General">
                  <c:v>7.6249113997541404E-2</c:v>
                </c:pt>
                <c:pt idx="29070" formatCode="General">
                  <c:v>5.0945499028045002E-2</c:v>
                </c:pt>
                <c:pt idx="29071" formatCode="General">
                  <c:v>2.6816907644570401E-2</c:v>
                </c:pt>
                <c:pt idx="29072" formatCode="General">
                  <c:v>5.4463497098359596E-3</c:v>
                </c:pt>
                <c:pt idx="29073" formatCode="General">
                  <c:v>-1.2094036666606E-2</c:v>
                </c:pt>
                <c:pt idx="29074" formatCode="General">
                  <c:v>-2.50954132777731E-2</c:v>
                </c:pt>
                <c:pt idx="29075" formatCode="General">
                  <c:v>-3.3738649958586699E-2</c:v>
                </c:pt>
                <c:pt idx="29076" formatCode="General">
                  <c:v>-3.9263406757068603E-2</c:v>
                </c:pt>
                <c:pt idx="29077" formatCode="General">
                  <c:v>-4.2370297136871599E-2</c:v>
                </c:pt>
                <c:pt idx="29078" formatCode="General">
                  <c:v>-4.3747020103135498E-2</c:v>
                </c:pt>
                <c:pt idx="29079" formatCode="General">
                  <c:v>-4.4214744680389002E-2</c:v>
                </c:pt>
                <c:pt idx="29080" formatCode="General">
                  <c:v>-4.4297255742599399E-2</c:v>
                </c:pt>
                <c:pt idx="29081" formatCode="General">
                  <c:v>-4.54841904429387E-2</c:v>
                </c:pt>
                <c:pt idx="29082" formatCode="General">
                  <c:v>-4.9128404442593303E-2</c:v>
                </c:pt>
                <c:pt idx="29083" formatCode="General">
                  <c:v>-5.5111974621036203E-2</c:v>
                </c:pt>
                <c:pt idx="29084" formatCode="General">
                  <c:v>-6.2638873591472799E-2</c:v>
                </c:pt>
                <c:pt idx="29085" formatCode="General">
                  <c:v>-7.1564101935759003E-2</c:v>
                </c:pt>
                <c:pt idx="29086" formatCode="General">
                  <c:v>-8.2437177590149402E-2</c:v>
                </c:pt>
                <c:pt idx="29087" formatCode="General">
                  <c:v>-9.5605514909447395E-2</c:v>
                </c:pt>
                <c:pt idx="29088" formatCode="General">
                  <c:v>-0.11047101591331</c:v>
                </c:pt>
                <c:pt idx="29089" formatCode="General">
                  <c:v>-0.12587886969819101</c:v>
                </c:pt>
                <c:pt idx="29090" formatCode="General">
                  <c:v>-0.14032135725339301</c:v>
                </c:pt>
                <c:pt idx="29091" formatCode="General">
                  <c:v>-0.15322275133543101</c:v>
                </c:pt>
                <c:pt idx="29092" formatCode="General">
                  <c:v>-0.165154990483692</c:v>
                </c:pt>
                <c:pt idx="29093" formatCode="General">
                  <c:v>-0.17626294215931301</c:v>
                </c:pt>
                <c:pt idx="29094" formatCode="General">
                  <c:v>-0.18736561183344699</c:v>
                </c:pt>
                <c:pt idx="29095" formatCode="General">
                  <c:v>-0.19987022245987901</c:v>
                </c:pt>
                <c:pt idx="29096" formatCode="General">
                  <c:v>-0.21365471215340401</c:v>
                </c:pt>
                <c:pt idx="29097" formatCode="General">
                  <c:v>-0.22730114016981701</c:v>
                </c:pt>
                <c:pt idx="29098" formatCode="General">
                  <c:v>-0.23984624658977499</c:v>
                </c:pt>
                <c:pt idx="29099" formatCode="General">
                  <c:v>-0.25146109194807797</c:v>
                </c:pt>
                <c:pt idx="29100" formatCode="General">
                  <c:v>-0.26300864886699399</c:v>
                </c:pt>
                <c:pt idx="29101" formatCode="General">
                  <c:v>-0.27410002571018999</c:v>
                </c:pt>
                <c:pt idx="29102" formatCode="General">
                  <c:v>-0.284193014501123</c:v>
                </c:pt>
                <c:pt idx="29103" formatCode="General">
                  <c:v>-0.29316545098819302</c:v>
                </c:pt>
                <c:pt idx="29104" formatCode="General">
                  <c:v>-0.30056132624961501</c:v>
                </c:pt>
                <c:pt idx="29105" formatCode="General">
                  <c:v>-0.30636210237336498</c:v>
                </c:pt>
                <c:pt idx="29106" formatCode="General">
                  <c:v>-0.31093898219219102</c:v>
                </c:pt>
                <c:pt idx="29107" formatCode="General">
                  <c:v>-0.31467293620423398</c:v>
                </c:pt>
                <c:pt idx="29108" formatCode="General">
                  <c:v>-0.31843918930069198</c:v>
                </c:pt>
                <c:pt idx="29109" formatCode="General">
                  <c:v>-0.32340864436234101</c:v>
                </c:pt>
                <c:pt idx="29110" formatCode="General">
                  <c:v>-0.32988355929252799</c:v>
                </c:pt>
                <c:pt idx="29111" formatCode="General">
                  <c:v>-0.33776740227077201</c:v>
                </c:pt>
                <c:pt idx="29112" formatCode="General">
                  <c:v>-0.34636157292699399</c:v>
                </c:pt>
                <c:pt idx="29113" formatCode="General">
                  <c:v>-0.35516978933576598</c:v>
                </c:pt>
                <c:pt idx="29114" formatCode="General">
                  <c:v>-0.36377563235412302</c:v>
                </c:pt>
                <c:pt idx="29115" formatCode="General">
                  <c:v>-0.37221915465787597</c:v>
                </c:pt>
                <c:pt idx="29116" formatCode="General">
                  <c:v>-0.38144707885613899</c:v>
                </c:pt>
                <c:pt idx="29117" formatCode="General">
                  <c:v>-0.39189453183206802</c:v>
                </c:pt>
                <c:pt idx="29118" formatCode="General">
                  <c:v>-0.40402949510901798</c:v>
                </c:pt>
                <c:pt idx="29119" formatCode="General">
                  <c:v>-0.417736869374912</c:v>
                </c:pt>
                <c:pt idx="29120" formatCode="General">
                  <c:v>-0.43253044388635098</c:v>
                </c:pt>
                <c:pt idx="29121" formatCode="General">
                  <c:v>-0.44788048644273798</c:v>
                </c:pt>
                <c:pt idx="29122" formatCode="General">
                  <c:v>-0.462789280002879</c:v>
                </c:pt>
                <c:pt idx="29123" formatCode="General">
                  <c:v>-0.47661674769732598</c:v>
                </c:pt>
                <c:pt idx="29124" formatCode="General">
                  <c:v>-0.48894184516919398</c:v>
                </c:pt>
                <c:pt idx="29125" formatCode="General">
                  <c:v>-0.49879777566098499</c:v>
                </c:pt>
                <c:pt idx="29126" formatCode="General">
                  <c:v>-0.50509050630477803</c:v>
                </c:pt>
                <c:pt idx="29127" formatCode="General">
                  <c:v>-0.50733011874506695</c:v>
                </c:pt>
                <c:pt idx="29128" formatCode="General">
                  <c:v>-0.50610680581741896</c:v>
                </c:pt>
                <c:pt idx="29129" formatCode="General">
                  <c:v>-0.50178283097032805</c:v>
                </c:pt>
                <c:pt idx="29130" formatCode="General">
                  <c:v>-0.49426149880468701</c:v>
                </c:pt>
                <c:pt idx="29131" formatCode="General">
                  <c:v>-0.48538616822435598</c:v>
                </c:pt>
                <c:pt idx="29132" formatCode="General">
                  <c:v>-0.47747346068553798</c:v>
                </c:pt>
                <c:pt idx="29133" formatCode="General">
                  <c:v>-0.47097322663862101</c:v>
                </c:pt>
                <c:pt idx="29134" formatCode="General">
                  <c:v>-0.46479816735805102</c:v>
                </c:pt>
                <c:pt idx="29135" formatCode="General">
                  <c:v>-0.458387189220757</c:v>
                </c:pt>
                <c:pt idx="29136" formatCode="General">
                  <c:v>-0.452414671742284</c:v>
                </c:pt>
                <c:pt idx="29137" formatCode="General">
                  <c:v>-0.44731272371431902</c:v>
                </c:pt>
                <c:pt idx="29138" formatCode="General">
                  <c:v>-0.443547129408223</c:v>
                </c:pt>
                <c:pt idx="29139" formatCode="General">
                  <c:v>-0.44128696861174499</c:v>
                </c:pt>
                <c:pt idx="29140" formatCode="General">
                  <c:v>-0.43974323434822499</c:v>
                </c:pt>
                <c:pt idx="29141" formatCode="General">
                  <c:v>-0.43858379160468502</c:v>
                </c:pt>
                <c:pt idx="29142" formatCode="General">
                  <c:v>-0.43856165495934601</c:v>
                </c:pt>
                <c:pt idx="29143" formatCode="General">
                  <c:v>-0.44025210594937197</c:v>
                </c:pt>
                <c:pt idx="29144" formatCode="General">
                  <c:v>-0.44362887348563801</c:v>
                </c:pt>
                <c:pt idx="29145" formatCode="General">
                  <c:v>-0.44881828274701502</c:v>
                </c:pt>
                <c:pt idx="29146" formatCode="General">
                  <c:v>-0.45517084357347298</c:v>
                </c:pt>
                <c:pt idx="29147" formatCode="General">
                  <c:v>-0.460553206810836</c:v>
                </c:pt>
                <c:pt idx="29148" formatCode="General">
                  <c:v>-0.464344881974595</c:v>
                </c:pt>
                <c:pt idx="29149" formatCode="General">
                  <c:v>-0.46774733738308399</c:v>
                </c:pt>
                <c:pt idx="29150" formatCode="General">
                  <c:v>-0.47163590938516098</c:v>
                </c:pt>
                <c:pt idx="29151" formatCode="General">
                  <c:v>-0.47584603711331802</c:v>
                </c:pt>
                <c:pt idx="29152" formatCode="General">
                  <c:v>-0.47917260957834001</c:v>
                </c:pt>
                <c:pt idx="29153" formatCode="General">
                  <c:v>-0.48035479400526998</c:v>
                </c:pt>
                <c:pt idx="29154" formatCode="General">
                  <c:v>-0.47911949092107498</c:v>
                </c:pt>
                <c:pt idx="29155" formatCode="General">
                  <c:v>-0.47568639081554598</c:v>
                </c:pt>
                <c:pt idx="29156" formatCode="General">
                  <c:v>-0.46986397503566002</c:v>
                </c:pt>
                <c:pt idx="29157" formatCode="General">
                  <c:v>-0.46185618335214501</c:v>
                </c:pt>
                <c:pt idx="29158" formatCode="General">
                  <c:v>-0.45203535173718401</c:v>
                </c:pt>
                <c:pt idx="29159" formatCode="General">
                  <c:v>-0.44145253077725499</c:v>
                </c:pt>
                <c:pt idx="29160" formatCode="General">
                  <c:v>-0.432108732302808</c:v>
                </c:pt>
                <c:pt idx="29161" formatCode="General">
                  <c:v>-0.42444870485944303</c:v>
                </c:pt>
                <c:pt idx="29162" formatCode="General">
                  <c:v>-0.41803005703649798</c:v>
                </c:pt>
                <c:pt idx="29163" formatCode="General">
                  <c:v>-0.413744268971667</c:v>
                </c:pt>
                <c:pt idx="29164" formatCode="General">
                  <c:v>-0.41146510551350801</c:v>
                </c:pt>
                <c:pt idx="29165" formatCode="General">
                  <c:v>-0.41096452474203798</c:v>
                </c:pt>
                <c:pt idx="29166" formatCode="General">
                  <c:v>-0.41274137269720201</c:v>
                </c:pt>
                <c:pt idx="29167" formatCode="General">
                  <c:v>-0.416313965938377</c:v>
                </c:pt>
                <c:pt idx="29168" formatCode="General">
                  <c:v>-0.42055687013975801</c:v>
                </c:pt>
                <c:pt idx="29169" formatCode="General">
                  <c:v>-0.42450538853272302</c:v>
                </c:pt>
                <c:pt idx="29170" formatCode="General">
                  <c:v>-0.42751634765726598</c:v>
                </c:pt>
                <c:pt idx="29171" formatCode="General">
                  <c:v>-0.42951581848602099</c:v>
                </c:pt>
                <c:pt idx="29172" formatCode="General">
                  <c:v>-0.43172206834594101</c:v>
                </c:pt>
                <c:pt idx="29173" formatCode="General">
                  <c:v>-0.43343001931296299</c:v>
                </c:pt>
                <c:pt idx="29174" formatCode="General">
                  <c:v>-0.43362384947086202</c:v>
                </c:pt>
                <c:pt idx="29175" formatCode="General">
                  <c:v>-0.43428991997511301</c:v>
                </c:pt>
                <c:pt idx="29176" formatCode="General">
                  <c:v>-0.43629206371859097</c:v>
                </c:pt>
                <c:pt idx="29177" formatCode="General">
                  <c:v>-0.43836433808698499</c:v>
                </c:pt>
                <c:pt idx="29178" formatCode="General">
                  <c:v>-0.439993332485067</c:v>
                </c:pt>
                <c:pt idx="29179" formatCode="General">
                  <c:v>-0.441594885966554</c:v>
                </c:pt>
                <c:pt idx="29180" formatCode="General">
                  <c:v>-0.44270021961504102</c:v>
                </c:pt>
                <c:pt idx="29181" formatCode="General">
                  <c:v>-0.442245143263164</c:v>
                </c:pt>
                <c:pt idx="29182" formatCode="General">
                  <c:v>-0.44021201564239598</c:v>
                </c:pt>
                <c:pt idx="29183" formatCode="General">
                  <c:v>-0.43681933382934202</c:v>
                </c:pt>
                <c:pt idx="29184" formatCode="General">
                  <c:v>-0.43203411734616198</c:v>
                </c:pt>
                <c:pt idx="29185" formatCode="General">
                  <c:v>-0.42679558068569201</c:v>
                </c:pt>
                <c:pt idx="29186" formatCode="General">
                  <c:v>-0.42155168975479401</c:v>
                </c:pt>
                <c:pt idx="29187" formatCode="General">
                  <c:v>-0.41606414256371099</c:v>
                </c:pt>
                <c:pt idx="29188" formatCode="General">
                  <c:v>-0.41088714192196302</c:v>
                </c:pt>
                <c:pt idx="29189" formatCode="General">
                  <c:v>-0.40628764939927597</c:v>
                </c:pt>
                <c:pt idx="29190" formatCode="General">
                  <c:v>-0.40209821863502399</c:v>
                </c:pt>
                <c:pt idx="29191" formatCode="General">
                  <c:v>-0.39838194955373601</c:v>
                </c:pt>
                <c:pt idx="29192" formatCode="General">
                  <c:v>-0.39487549277070599</c:v>
                </c:pt>
                <c:pt idx="29193" formatCode="General">
                  <c:v>-0.39131561382234697</c:v>
                </c:pt>
                <c:pt idx="29194" formatCode="General">
                  <c:v>-0.387461664308211</c:v>
                </c:pt>
                <c:pt idx="29195" formatCode="General">
                  <c:v>-0.382664222547138</c:v>
                </c:pt>
                <c:pt idx="29196" formatCode="General">
                  <c:v>-0.376396502380483</c:v>
                </c:pt>
                <c:pt idx="29197" formatCode="General">
                  <c:v>-0.36856801525706101</c:v>
                </c:pt>
                <c:pt idx="29198" formatCode="General">
                  <c:v>-0.35951930461523302</c:v>
                </c:pt>
                <c:pt idx="29199" formatCode="General">
                  <c:v>-0.348245506886042</c:v>
                </c:pt>
                <c:pt idx="29200" formatCode="General">
                  <c:v>-0.33404696656640198</c:v>
                </c:pt>
                <c:pt idx="29201" formatCode="General">
                  <c:v>-0.319482034224569</c:v>
                </c:pt>
                <c:pt idx="29202" formatCode="General">
                  <c:v>-0.306309684885332</c:v>
                </c:pt>
                <c:pt idx="29203" formatCode="General">
                  <c:v>-0.29460856089963799</c:v>
                </c:pt>
                <c:pt idx="29204" formatCode="General">
                  <c:v>-0.28415373242779401</c:v>
                </c:pt>
                <c:pt idx="29205" formatCode="General">
                  <c:v>-0.27444412596326001</c:v>
                </c:pt>
                <c:pt idx="29206" formatCode="General">
                  <c:v>-0.26587193772065298</c:v>
                </c:pt>
                <c:pt idx="29207" formatCode="General">
                  <c:v>-0.25845304666111402</c:v>
                </c:pt>
                <c:pt idx="29208" formatCode="General">
                  <c:v>-0.25197834397921698</c:v>
                </c:pt>
                <c:pt idx="29209" formatCode="General">
                  <c:v>-0.24615596985653601</c:v>
                </c:pt>
                <c:pt idx="29210" formatCode="General">
                  <c:v>-0.23947131926424201</c:v>
                </c:pt>
                <c:pt idx="29211" formatCode="General">
                  <c:v>-0.23118696639321101</c:v>
                </c:pt>
                <c:pt idx="29212" formatCode="General">
                  <c:v>-0.22105191130488699</c:v>
                </c:pt>
                <c:pt idx="29213" formatCode="General">
                  <c:v>-0.208671719117272</c:v>
                </c:pt>
                <c:pt idx="29214" formatCode="General">
                  <c:v>-0.19404438149752901</c:v>
                </c:pt>
                <c:pt idx="29215" formatCode="General">
                  <c:v>-0.17714735394401801</c:v>
                </c:pt>
                <c:pt idx="29216" formatCode="General">
                  <c:v>-0.159382716487806</c:v>
                </c:pt>
                <c:pt idx="29217" formatCode="General">
                  <c:v>-0.14334956483254399</c:v>
                </c:pt>
                <c:pt idx="29218" formatCode="General">
                  <c:v>-0.12923003283576801</c:v>
                </c:pt>
                <c:pt idx="29219" formatCode="General">
                  <c:v>-0.11523895118746701</c:v>
                </c:pt>
                <c:pt idx="29220" formatCode="General">
                  <c:v>-0.101546059376303</c:v>
                </c:pt>
                <c:pt idx="29221" formatCode="General">
                  <c:v>-8.8840992318994394E-2</c:v>
                </c:pt>
                <c:pt idx="29222" formatCode="General">
                  <c:v>-7.6503216730140905E-2</c:v>
                </c:pt>
                <c:pt idx="29223" formatCode="General">
                  <c:v>-6.3673747429520797E-2</c:v>
                </c:pt>
                <c:pt idx="29224" formatCode="General">
                  <c:v>-4.9881295440963501E-2</c:v>
                </c:pt>
                <c:pt idx="29225" formatCode="General">
                  <c:v>-3.4094994500712898E-2</c:v>
                </c:pt>
                <c:pt idx="29226" formatCode="General">
                  <c:v>-1.6585512198995699E-2</c:v>
                </c:pt>
                <c:pt idx="29227" formatCode="General">
                  <c:v>1.2483013475346101E-3</c:v>
                </c:pt>
                <c:pt idx="29228" formatCode="General">
                  <c:v>2.0187253058856599E-2</c:v>
                </c:pt>
                <c:pt idx="29229" formatCode="General">
                  <c:v>4.0296873742819601E-2</c:v>
                </c:pt>
                <c:pt idx="29230" formatCode="General">
                  <c:v>6.0226327115799803E-2</c:v>
                </c:pt>
                <c:pt idx="29231" formatCode="General">
                  <c:v>8.0029577739376107E-2</c:v>
                </c:pt>
                <c:pt idx="29232" formatCode="General">
                  <c:v>9.9199884163462607E-2</c:v>
                </c:pt>
                <c:pt idx="29233" formatCode="General">
                  <c:v>0.116208846185546</c:v>
                </c:pt>
                <c:pt idx="29234" formatCode="General">
                  <c:v>0.130024280918801</c:v>
                </c:pt>
                <c:pt idx="29235" formatCode="General">
                  <c:v>0.14154631575142601</c:v>
                </c:pt>
                <c:pt idx="29236" formatCode="General">
                  <c:v>0.151840271619198</c:v>
                </c:pt>
                <c:pt idx="29237" formatCode="General">
                  <c:v>0.160763552833778</c:v>
                </c:pt>
                <c:pt idx="29238" formatCode="General">
                  <c:v>0.16801180635263299</c:v>
                </c:pt>
                <c:pt idx="29239" formatCode="General">
                  <c:v>0.172854970080701</c:v>
                </c:pt>
                <c:pt idx="29240" formatCode="General">
                  <c:v>0.17594701513217501</c:v>
                </c:pt>
                <c:pt idx="29241" formatCode="General">
                  <c:v>0.177791682669768</c:v>
                </c:pt>
                <c:pt idx="29242" formatCode="General">
                  <c:v>0.17778639725516099</c:v>
                </c:pt>
                <c:pt idx="29243" formatCode="General">
                  <c:v>0.17639668298036101</c:v>
                </c:pt>
                <c:pt idx="29244" formatCode="General">
                  <c:v>0.17451338222759699</c:v>
                </c:pt>
                <c:pt idx="29245" formatCode="General">
                  <c:v>0.17248402096227899</c:v>
                </c:pt>
                <c:pt idx="29246" formatCode="General">
                  <c:v>0.16990115049679899</c:v>
                </c:pt>
                <c:pt idx="29247" formatCode="General">
                  <c:v>0.16604228378617999</c:v>
                </c:pt>
                <c:pt idx="29248" formatCode="General">
                  <c:v>0.160916118758685</c:v>
                </c:pt>
                <c:pt idx="29249" formatCode="General">
                  <c:v>0.15597611205847001</c:v>
                </c:pt>
                <c:pt idx="29250" formatCode="General">
                  <c:v>0.15322909866366</c:v>
                </c:pt>
                <c:pt idx="29251" formatCode="General">
                  <c:v>0.153583627024654</c:v>
                </c:pt>
                <c:pt idx="29252" formatCode="General">
                  <c:v>0.15720025915619901</c:v>
                </c:pt>
                <c:pt idx="29253" formatCode="General">
                  <c:v>0.1636760225045</c:v>
                </c:pt>
                <c:pt idx="29254" formatCode="General">
                  <c:v>0.172812758003348</c:v>
                </c:pt>
                <c:pt idx="29255" formatCode="General">
                  <c:v>0.18494375618963099</c:v>
                </c:pt>
                <c:pt idx="29256" formatCode="General">
                  <c:v>0.19912698067284601</c:v>
                </c:pt>
                <c:pt idx="29257" formatCode="General">
                  <c:v>0.21408786628962101</c:v>
                </c:pt>
                <c:pt idx="29258" formatCode="General">
                  <c:v>0.22990860940805</c:v>
                </c:pt>
                <c:pt idx="29259" formatCode="General">
                  <c:v>0.24743111537905699</c:v>
                </c:pt>
                <c:pt idx="29260" formatCode="General">
                  <c:v>0.26754333156334698</c:v>
                </c:pt>
                <c:pt idx="29261" formatCode="General">
                  <c:v>0.29025358698207099</c:v>
                </c:pt>
                <c:pt idx="29262" formatCode="General">
                  <c:v>0.31486645438673599</c:v>
                </c:pt>
                <c:pt idx="29263" formatCode="General">
                  <c:v>0.34087154993621199</c:v>
                </c:pt>
                <c:pt idx="29264" formatCode="General">
                  <c:v>0.36869636953919899</c:v>
                </c:pt>
                <c:pt idx="29265" formatCode="General">
                  <c:v>0.39772803778702498</c:v>
                </c:pt>
                <c:pt idx="29266" formatCode="General">
                  <c:v>0.42664867487828001</c:v>
                </c:pt>
                <c:pt idx="29267" formatCode="General">
                  <c:v>0.45438871843419898</c:v>
                </c:pt>
                <c:pt idx="29268" formatCode="General">
                  <c:v>0.48010590965446498</c:v>
                </c:pt>
                <c:pt idx="29269" formatCode="General">
                  <c:v>0.50320584664015</c:v>
                </c:pt>
                <c:pt idx="29270" formatCode="General">
                  <c:v>0.52363659563297604</c:v>
                </c:pt>
                <c:pt idx="29271" formatCode="General">
                  <c:v>0.54198154100479501</c:v>
                </c:pt>
                <c:pt idx="29272" formatCode="General">
                  <c:v>0.55822497578109598</c:v>
                </c:pt>
                <c:pt idx="29273" formatCode="General">
                  <c:v>0.57210776650857997</c:v>
                </c:pt>
                <c:pt idx="29274" formatCode="General">
                  <c:v>0.58351675940561198</c:v>
                </c:pt>
                <c:pt idx="29275" formatCode="General">
                  <c:v>0.592606432328324</c:v>
                </c:pt>
                <c:pt idx="29276" formatCode="General">
                  <c:v>0.598511196152543</c:v>
                </c:pt>
                <c:pt idx="29277" formatCode="General">
                  <c:v>0.60076781870017604</c:v>
                </c:pt>
                <c:pt idx="29278" formatCode="General">
                  <c:v>0.59997501840173295</c:v>
                </c:pt>
                <c:pt idx="29279" formatCode="General">
                  <c:v>0.59680129269482196</c:v>
                </c:pt>
                <c:pt idx="29280" formatCode="General">
                  <c:v>0.59240806174183203</c:v>
                </c:pt>
                <c:pt idx="29281" formatCode="General">
                  <c:v>0.58864575558201204</c:v>
                </c:pt>
                <c:pt idx="29282" formatCode="General">
                  <c:v>0.58662278559762704</c:v>
                </c:pt>
                <c:pt idx="29283" formatCode="General">
                  <c:v>0.586519802326257</c:v>
                </c:pt>
                <c:pt idx="29284" formatCode="General">
                  <c:v>0.58718070144766199</c:v>
                </c:pt>
                <c:pt idx="29285" formatCode="General">
                  <c:v>0.58702089787977996</c:v>
                </c:pt>
                <c:pt idx="29286" formatCode="General">
                  <c:v>0.586417818333278</c:v>
                </c:pt>
                <c:pt idx="29287" formatCode="General">
                  <c:v>0.58570540410486704</c:v>
                </c:pt>
                <c:pt idx="29288" formatCode="General">
                  <c:v>0.58506729721691697</c:v>
                </c:pt>
                <c:pt idx="29289" formatCode="General">
                  <c:v>0.58525513990566802</c:v>
                </c:pt>
                <c:pt idx="29290" formatCode="General">
                  <c:v>0.58658773320481306</c:v>
                </c:pt>
                <c:pt idx="29291" formatCode="General">
                  <c:v>0.58820117775700198</c:v>
                </c:pt>
                <c:pt idx="29292" formatCode="General">
                  <c:v>0.588217482122388</c:v>
                </c:pt>
                <c:pt idx="29293" formatCode="General">
                  <c:v>0.58612359339945996</c:v>
                </c:pt>
                <c:pt idx="29294" formatCode="General">
                  <c:v>0.582283270390753</c:v>
                </c:pt>
                <c:pt idx="29295" formatCode="General">
                  <c:v>0.57696342726291105</c:v>
                </c:pt>
                <c:pt idx="29296" formatCode="General">
                  <c:v>0.57111175027525296</c:v>
                </c:pt>
                <c:pt idx="29297" formatCode="General">
                  <c:v>0.56502982320818895</c:v>
                </c:pt>
                <c:pt idx="29298" formatCode="General">
                  <c:v>0.55869915058591901</c:v>
                </c:pt>
                <c:pt idx="29299" formatCode="General">
                  <c:v>0.55153465141540403</c:v>
                </c:pt>
                <c:pt idx="29300" formatCode="General">
                  <c:v>0.54283829176217102</c:v>
                </c:pt>
                <c:pt idx="29301" formatCode="General">
                  <c:v>0.53317903832449298</c:v>
                </c:pt>
                <c:pt idx="29302" formatCode="General">
                  <c:v>0.52351643169575901</c:v>
                </c:pt>
                <c:pt idx="29303" formatCode="General">
                  <c:v>0.51377517645248405</c:v>
                </c:pt>
                <c:pt idx="29304" formatCode="General">
                  <c:v>0.50396446017343799</c:v>
                </c:pt>
                <c:pt idx="29305" formatCode="General">
                  <c:v>0.495506585971208</c:v>
                </c:pt>
              </c:numCache>
            </c:numRef>
          </c:yVal>
          <c:smooth val="1"/>
        </c:ser>
        <c:dLbls>
          <c:showLegendKey val="0"/>
          <c:showVal val="0"/>
          <c:showCatName val="0"/>
          <c:showSerName val="0"/>
          <c:showPercent val="0"/>
          <c:showBubbleSize val="0"/>
        </c:dLbls>
        <c:axId val="388107648"/>
        <c:axId val="277558400"/>
      </c:scatterChart>
      <c:valAx>
        <c:axId val="388107648"/>
        <c:scaling>
          <c:orientation val="minMax"/>
          <c:max val="40"/>
          <c:min val="0"/>
        </c:scaling>
        <c:delete val="0"/>
        <c:axPos val="b"/>
        <c:numFmt formatCode="General" sourceLinked="1"/>
        <c:majorTickMark val="out"/>
        <c:minorTickMark val="none"/>
        <c:tickLblPos val="nextTo"/>
        <c:crossAx val="277558400"/>
        <c:crosses val="autoZero"/>
        <c:crossBetween val="midCat"/>
      </c:valAx>
      <c:valAx>
        <c:axId val="277558400"/>
        <c:scaling>
          <c:orientation val="minMax"/>
        </c:scaling>
        <c:delete val="0"/>
        <c:axPos val="l"/>
        <c:majorGridlines/>
        <c:title>
          <c:tx>
            <c:rich>
              <a:bodyPr rot="-5400000" vert="horz"/>
              <a:lstStyle/>
              <a:p>
                <a:pPr>
                  <a:defRPr/>
                </a:pPr>
                <a:r>
                  <a:rPr lang="en-US"/>
                  <a:t>Acceleration (g)</a:t>
                </a:r>
              </a:p>
            </c:rich>
          </c:tx>
          <c:overlay val="0"/>
        </c:title>
        <c:numFmt formatCode="General" sourceLinked="1"/>
        <c:majorTickMark val="out"/>
        <c:minorTickMark val="none"/>
        <c:tickLblPos val="nextTo"/>
        <c:crossAx val="388107648"/>
        <c:crosses val="autoZero"/>
        <c:crossBetween val="midCat"/>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Vehicle Acceleration</a:t>
            </a:r>
            <a:r>
              <a:rPr lang="en-US" sz="1200" baseline="0"/>
              <a:t> with Low Frequency Content Cut</a:t>
            </a:r>
            <a:endParaRPr lang="en-US" sz="1200"/>
          </a:p>
        </c:rich>
      </c:tx>
      <c:overlay val="0"/>
    </c:title>
    <c:autoTitleDeleted val="0"/>
    <c:plotArea>
      <c:layout/>
      <c:scatterChart>
        <c:scatterStyle val="smoothMarker"/>
        <c:varyColors val="0"/>
        <c:ser>
          <c:idx val="2"/>
          <c:order val="0"/>
          <c:tx>
            <c:strRef>
              <c:f>stop_low_freq!$A$1</c:f>
              <c:strCache>
                <c:ptCount val="1"/>
                <c:pt idx="0">
                  <c:v>full range of frequency</c:v>
                </c:pt>
              </c:strCache>
            </c:strRef>
          </c:tx>
          <c:marker>
            <c:symbol val="none"/>
          </c:marker>
          <c:xVal>
            <c:numRef>
              <c:f>stop_low_freq!$A$4:$A$29309</c:f>
              <c:numCache>
                <c:formatCode>General</c:formatCode>
                <c:ptCount val="29306"/>
                <c:pt idx="0">
                  <c:v>0</c:v>
                </c:pt>
                <c:pt idx="1">
                  <c:v>1.37657617972579E-3</c:v>
                </c:pt>
                <c:pt idx="2">
                  <c:v>2.7531523594515701E-3</c:v>
                </c:pt>
                <c:pt idx="3">
                  <c:v>4.1297285391773599E-3</c:v>
                </c:pt>
                <c:pt idx="4">
                  <c:v>5.5063047189031497E-3</c:v>
                </c:pt>
                <c:pt idx="5">
                  <c:v>6.88288089862893E-3</c:v>
                </c:pt>
                <c:pt idx="6">
                  <c:v>8.2594570783547198E-3</c:v>
                </c:pt>
                <c:pt idx="7">
                  <c:v>9.6360332580805001E-3</c:v>
                </c:pt>
                <c:pt idx="8">
                  <c:v>1.1012609437806299E-2</c:v>
                </c:pt>
                <c:pt idx="9">
                  <c:v>1.2389185617532101E-2</c:v>
                </c:pt>
                <c:pt idx="10">
                  <c:v>1.37657617972579E-2</c:v>
                </c:pt>
                <c:pt idx="11">
                  <c:v>1.51423379769836E-2</c:v>
                </c:pt>
                <c:pt idx="12">
                  <c:v>1.6518914156709402E-2</c:v>
                </c:pt>
                <c:pt idx="13">
                  <c:v>1.7895490336435199E-2</c:v>
                </c:pt>
                <c:pt idx="14">
                  <c:v>1.9272066516161E-2</c:v>
                </c:pt>
                <c:pt idx="15">
                  <c:v>2.0648642695886801E-2</c:v>
                </c:pt>
                <c:pt idx="16">
                  <c:v>2.2025218875612599E-2</c:v>
                </c:pt>
                <c:pt idx="17">
                  <c:v>2.34017950553384E-2</c:v>
                </c:pt>
                <c:pt idx="18">
                  <c:v>2.4778371235064201E-2</c:v>
                </c:pt>
                <c:pt idx="19">
                  <c:v>2.6154947414789902E-2</c:v>
                </c:pt>
                <c:pt idx="20">
                  <c:v>2.7531523594515699E-2</c:v>
                </c:pt>
                <c:pt idx="21">
                  <c:v>2.89080997742415E-2</c:v>
                </c:pt>
                <c:pt idx="22">
                  <c:v>3.0284675953967301E-2</c:v>
                </c:pt>
                <c:pt idx="23">
                  <c:v>3.1661252133693099E-2</c:v>
                </c:pt>
                <c:pt idx="24">
                  <c:v>3.30378283134189E-2</c:v>
                </c:pt>
                <c:pt idx="25">
                  <c:v>3.4414404493144701E-2</c:v>
                </c:pt>
                <c:pt idx="26">
                  <c:v>3.5790980672870398E-2</c:v>
                </c:pt>
                <c:pt idx="27">
                  <c:v>3.7167556852596199E-2</c:v>
                </c:pt>
                <c:pt idx="28">
                  <c:v>3.8544133032322E-2</c:v>
                </c:pt>
                <c:pt idx="29">
                  <c:v>3.9920709212047802E-2</c:v>
                </c:pt>
                <c:pt idx="30">
                  <c:v>4.1297285391773603E-2</c:v>
                </c:pt>
                <c:pt idx="31">
                  <c:v>4.2673861571499397E-2</c:v>
                </c:pt>
                <c:pt idx="32">
                  <c:v>4.4050437751225198E-2</c:v>
                </c:pt>
                <c:pt idx="33">
                  <c:v>4.5427013930950999E-2</c:v>
                </c:pt>
                <c:pt idx="34">
                  <c:v>4.6803590110676703E-2</c:v>
                </c:pt>
                <c:pt idx="35">
                  <c:v>4.8180166290402497E-2</c:v>
                </c:pt>
                <c:pt idx="36">
                  <c:v>4.9556742470128298E-2</c:v>
                </c:pt>
                <c:pt idx="37">
                  <c:v>5.0933318649854099E-2</c:v>
                </c:pt>
                <c:pt idx="38">
                  <c:v>5.23098948295799E-2</c:v>
                </c:pt>
                <c:pt idx="39">
                  <c:v>5.3686471009305702E-2</c:v>
                </c:pt>
                <c:pt idx="40">
                  <c:v>5.5063047189031503E-2</c:v>
                </c:pt>
                <c:pt idx="41">
                  <c:v>5.64396233687572E-2</c:v>
                </c:pt>
                <c:pt idx="42">
                  <c:v>5.7816199548483001E-2</c:v>
                </c:pt>
                <c:pt idx="43">
                  <c:v>5.9192775728208802E-2</c:v>
                </c:pt>
                <c:pt idx="44">
                  <c:v>6.0569351907934603E-2</c:v>
                </c:pt>
                <c:pt idx="45">
                  <c:v>6.1945928087660397E-2</c:v>
                </c:pt>
                <c:pt idx="46">
                  <c:v>6.3322504267386198E-2</c:v>
                </c:pt>
                <c:pt idx="47">
                  <c:v>6.4699080447112006E-2</c:v>
                </c:pt>
                <c:pt idx="48">
                  <c:v>6.6075656626837703E-2</c:v>
                </c:pt>
                <c:pt idx="49">
                  <c:v>6.7452232806563497E-2</c:v>
                </c:pt>
                <c:pt idx="50">
                  <c:v>6.8828808986289305E-2</c:v>
                </c:pt>
                <c:pt idx="51">
                  <c:v>7.02053851660151E-2</c:v>
                </c:pt>
                <c:pt idx="52">
                  <c:v>7.1581961345740894E-2</c:v>
                </c:pt>
                <c:pt idx="53">
                  <c:v>7.2958537525466702E-2</c:v>
                </c:pt>
                <c:pt idx="54">
                  <c:v>7.4335113705192496E-2</c:v>
                </c:pt>
                <c:pt idx="55">
                  <c:v>7.5711689884918207E-2</c:v>
                </c:pt>
                <c:pt idx="56">
                  <c:v>7.7088266064644001E-2</c:v>
                </c:pt>
                <c:pt idx="57">
                  <c:v>7.8464842244369795E-2</c:v>
                </c:pt>
                <c:pt idx="58">
                  <c:v>7.9841418424095603E-2</c:v>
                </c:pt>
                <c:pt idx="59">
                  <c:v>8.1217994603821397E-2</c:v>
                </c:pt>
                <c:pt idx="60">
                  <c:v>8.2594570783547205E-2</c:v>
                </c:pt>
                <c:pt idx="61">
                  <c:v>8.3971146963273E-2</c:v>
                </c:pt>
                <c:pt idx="62">
                  <c:v>8.5347723142998794E-2</c:v>
                </c:pt>
                <c:pt idx="63">
                  <c:v>8.6724299322724602E-2</c:v>
                </c:pt>
                <c:pt idx="64">
                  <c:v>8.8100875502450299E-2</c:v>
                </c:pt>
                <c:pt idx="65">
                  <c:v>8.9477451682176107E-2</c:v>
                </c:pt>
                <c:pt idx="66">
                  <c:v>9.0854027861901901E-2</c:v>
                </c:pt>
                <c:pt idx="67">
                  <c:v>9.2230604041627695E-2</c:v>
                </c:pt>
                <c:pt idx="68">
                  <c:v>9.3607180221353503E-2</c:v>
                </c:pt>
                <c:pt idx="69">
                  <c:v>9.4983756401079297E-2</c:v>
                </c:pt>
                <c:pt idx="70">
                  <c:v>9.6360332580804994E-2</c:v>
                </c:pt>
                <c:pt idx="71">
                  <c:v>9.7736908760530802E-2</c:v>
                </c:pt>
                <c:pt idx="72">
                  <c:v>9.9113484940256597E-2</c:v>
                </c:pt>
                <c:pt idx="73">
                  <c:v>0.100490061119982</c:v>
                </c:pt>
                <c:pt idx="74">
                  <c:v>0.101866637299708</c:v>
                </c:pt>
                <c:pt idx="75">
                  <c:v>0.10324321347943401</c:v>
                </c:pt>
                <c:pt idx="76">
                  <c:v>0.10461978965916</c:v>
                </c:pt>
                <c:pt idx="77">
                  <c:v>0.105996365838886</c:v>
                </c:pt>
                <c:pt idx="78">
                  <c:v>0.107372942018611</c:v>
                </c:pt>
                <c:pt idx="79">
                  <c:v>0.108749518198337</c:v>
                </c:pt>
                <c:pt idx="80">
                  <c:v>0.11012609437806301</c:v>
                </c:pt>
                <c:pt idx="81">
                  <c:v>0.11150267055778899</c:v>
                </c:pt>
                <c:pt idx="82">
                  <c:v>0.112879246737514</c:v>
                </c:pt>
                <c:pt idx="83">
                  <c:v>0.11425582291724</c:v>
                </c:pt>
                <c:pt idx="84">
                  <c:v>0.115632399096966</c:v>
                </c:pt>
                <c:pt idx="85">
                  <c:v>0.117008975276692</c:v>
                </c:pt>
                <c:pt idx="86">
                  <c:v>0.11838555145641801</c:v>
                </c:pt>
                <c:pt idx="87">
                  <c:v>0.119762127636143</c:v>
                </c:pt>
                <c:pt idx="88">
                  <c:v>0.121138703815869</c:v>
                </c:pt>
                <c:pt idx="89">
                  <c:v>0.122515279995595</c:v>
                </c:pt>
                <c:pt idx="90">
                  <c:v>0.123891856175321</c:v>
                </c:pt>
                <c:pt idx="91">
                  <c:v>0.125268432355047</c:v>
                </c:pt>
                <c:pt idx="92">
                  <c:v>0.12664500853477201</c:v>
                </c:pt>
                <c:pt idx="93">
                  <c:v>0.12802158471449801</c:v>
                </c:pt>
                <c:pt idx="94">
                  <c:v>0.12939816089422401</c:v>
                </c:pt>
                <c:pt idx="95">
                  <c:v>0.13077473707394999</c:v>
                </c:pt>
                <c:pt idx="96">
                  <c:v>0.13215131325367599</c:v>
                </c:pt>
                <c:pt idx="97">
                  <c:v>0.13352788943340099</c:v>
                </c:pt>
                <c:pt idx="98">
                  <c:v>0.13490446561312699</c:v>
                </c:pt>
                <c:pt idx="99">
                  <c:v>0.136281041792853</c:v>
                </c:pt>
                <c:pt idx="100">
                  <c:v>0.137657617972579</c:v>
                </c:pt>
                <c:pt idx="101">
                  <c:v>0.139034194152304</c:v>
                </c:pt>
                <c:pt idx="102">
                  <c:v>0.14041077033203</c:v>
                </c:pt>
                <c:pt idx="103">
                  <c:v>0.14178734651175601</c:v>
                </c:pt>
                <c:pt idx="104">
                  <c:v>0.14316392269148201</c:v>
                </c:pt>
                <c:pt idx="105">
                  <c:v>0.14454049887120801</c:v>
                </c:pt>
                <c:pt idx="106">
                  <c:v>0.14591707505093299</c:v>
                </c:pt>
                <c:pt idx="107">
                  <c:v>0.14729365123065899</c:v>
                </c:pt>
                <c:pt idx="108">
                  <c:v>0.14867022741038499</c:v>
                </c:pt>
                <c:pt idx="109">
                  <c:v>0.15004680359011099</c:v>
                </c:pt>
                <c:pt idx="110">
                  <c:v>0.151423379769836</c:v>
                </c:pt>
                <c:pt idx="111">
                  <c:v>0.152799955949562</c:v>
                </c:pt>
                <c:pt idx="112">
                  <c:v>0.154176532129288</c:v>
                </c:pt>
                <c:pt idx="113">
                  <c:v>0.155553108309014</c:v>
                </c:pt>
                <c:pt idx="114">
                  <c:v>0.15692968448874001</c:v>
                </c:pt>
                <c:pt idx="115">
                  <c:v>0.15830626066846501</c:v>
                </c:pt>
                <c:pt idx="116">
                  <c:v>0.15968283684819101</c:v>
                </c:pt>
                <c:pt idx="117">
                  <c:v>0.16105941302791699</c:v>
                </c:pt>
                <c:pt idx="118">
                  <c:v>0.16243598920764299</c:v>
                </c:pt>
                <c:pt idx="119">
                  <c:v>0.16381256538736899</c:v>
                </c:pt>
                <c:pt idx="120">
                  <c:v>0.16518914156709399</c:v>
                </c:pt>
                <c:pt idx="121">
                  <c:v>0.16656571774682</c:v>
                </c:pt>
                <c:pt idx="122">
                  <c:v>0.167942293926546</c:v>
                </c:pt>
                <c:pt idx="123">
                  <c:v>0.169318870106272</c:v>
                </c:pt>
                <c:pt idx="124">
                  <c:v>0.170695446285998</c:v>
                </c:pt>
                <c:pt idx="125">
                  <c:v>0.17207202246572301</c:v>
                </c:pt>
                <c:pt idx="126">
                  <c:v>0.17344859864544901</c:v>
                </c:pt>
                <c:pt idx="127">
                  <c:v>0.17482517482517501</c:v>
                </c:pt>
                <c:pt idx="128">
                  <c:v>0.17620175100490101</c:v>
                </c:pt>
                <c:pt idx="129">
                  <c:v>0.17757832718462599</c:v>
                </c:pt>
                <c:pt idx="130">
                  <c:v>0.17895490336435199</c:v>
                </c:pt>
                <c:pt idx="131">
                  <c:v>0.18033147954407799</c:v>
                </c:pt>
                <c:pt idx="132">
                  <c:v>0.181708055723804</c:v>
                </c:pt>
                <c:pt idx="133">
                  <c:v>0.18308463190353</c:v>
                </c:pt>
                <c:pt idx="134">
                  <c:v>0.184461208083255</c:v>
                </c:pt>
                <c:pt idx="135">
                  <c:v>0.185837784262981</c:v>
                </c:pt>
                <c:pt idx="136">
                  <c:v>0.18721436044270701</c:v>
                </c:pt>
                <c:pt idx="137">
                  <c:v>0.18859093662243301</c:v>
                </c:pt>
                <c:pt idx="138">
                  <c:v>0.18996751280215901</c:v>
                </c:pt>
                <c:pt idx="139">
                  <c:v>0.19134408898188399</c:v>
                </c:pt>
                <c:pt idx="140">
                  <c:v>0.19272066516160999</c:v>
                </c:pt>
                <c:pt idx="141">
                  <c:v>0.19409724134133599</c:v>
                </c:pt>
                <c:pt idx="142">
                  <c:v>0.19547381752106199</c:v>
                </c:pt>
                <c:pt idx="143">
                  <c:v>0.196850393700787</c:v>
                </c:pt>
                <c:pt idx="144">
                  <c:v>0.198226969880513</c:v>
                </c:pt>
                <c:pt idx="145">
                  <c:v>0.199603546060239</c:v>
                </c:pt>
                <c:pt idx="146">
                  <c:v>0.200980122239965</c:v>
                </c:pt>
                <c:pt idx="147">
                  <c:v>0.20235669841969101</c:v>
                </c:pt>
                <c:pt idx="148">
                  <c:v>0.20373327459941601</c:v>
                </c:pt>
                <c:pt idx="149">
                  <c:v>0.20510985077914201</c:v>
                </c:pt>
                <c:pt idx="150">
                  <c:v>0.20648642695886801</c:v>
                </c:pt>
                <c:pt idx="151">
                  <c:v>0.20786300313859399</c:v>
                </c:pt>
                <c:pt idx="152">
                  <c:v>0.20923957931831999</c:v>
                </c:pt>
                <c:pt idx="153">
                  <c:v>0.21061615549804499</c:v>
                </c:pt>
                <c:pt idx="154">
                  <c:v>0.211992731677771</c:v>
                </c:pt>
                <c:pt idx="155">
                  <c:v>0.213369307857497</c:v>
                </c:pt>
                <c:pt idx="156">
                  <c:v>0.214745884037223</c:v>
                </c:pt>
                <c:pt idx="157">
                  <c:v>0.216122460216948</c:v>
                </c:pt>
                <c:pt idx="158">
                  <c:v>0.21749903639667401</c:v>
                </c:pt>
                <c:pt idx="159">
                  <c:v>0.21887561257640001</c:v>
                </c:pt>
                <c:pt idx="160">
                  <c:v>0.22025218875612601</c:v>
                </c:pt>
                <c:pt idx="161">
                  <c:v>0.22162876493585201</c:v>
                </c:pt>
                <c:pt idx="162">
                  <c:v>0.22300534111557699</c:v>
                </c:pt>
                <c:pt idx="163">
                  <c:v>0.22438191729530299</c:v>
                </c:pt>
                <c:pt idx="164">
                  <c:v>0.22575849347502899</c:v>
                </c:pt>
                <c:pt idx="165">
                  <c:v>0.227135069654755</c:v>
                </c:pt>
                <c:pt idx="166">
                  <c:v>0.228511645834481</c:v>
                </c:pt>
                <c:pt idx="167">
                  <c:v>0.229888222014206</c:v>
                </c:pt>
                <c:pt idx="168">
                  <c:v>0.231264798193932</c:v>
                </c:pt>
                <c:pt idx="169">
                  <c:v>0.23264137437365801</c:v>
                </c:pt>
                <c:pt idx="170">
                  <c:v>0.23401795055338401</c:v>
                </c:pt>
                <c:pt idx="171">
                  <c:v>0.23539452673310901</c:v>
                </c:pt>
                <c:pt idx="172">
                  <c:v>0.23677110291283501</c:v>
                </c:pt>
                <c:pt idx="173">
                  <c:v>0.23814767909256099</c:v>
                </c:pt>
                <c:pt idx="174">
                  <c:v>0.23952425527228699</c:v>
                </c:pt>
                <c:pt idx="175">
                  <c:v>0.24090083145201299</c:v>
                </c:pt>
                <c:pt idx="176">
                  <c:v>0.242277407631738</c:v>
                </c:pt>
                <c:pt idx="177">
                  <c:v>0.243653983811464</c:v>
                </c:pt>
                <c:pt idx="178">
                  <c:v>0.24503055999119</c:v>
                </c:pt>
                <c:pt idx="179">
                  <c:v>0.246407136170916</c:v>
                </c:pt>
                <c:pt idx="180">
                  <c:v>0.247783712350642</c:v>
                </c:pt>
                <c:pt idx="181">
                  <c:v>0.24916028853036701</c:v>
                </c:pt>
                <c:pt idx="182">
                  <c:v>0.25053686471009301</c:v>
                </c:pt>
                <c:pt idx="183">
                  <c:v>0.25191344088981898</c:v>
                </c:pt>
                <c:pt idx="184">
                  <c:v>0.25329001706954501</c:v>
                </c:pt>
                <c:pt idx="185">
                  <c:v>0.25466659324926999</c:v>
                </c:pt>
                <c:pt idx="186">
                  <c:v>0.25604316942899602</c:v>
                </c:pt>
                <c:pt idx="187">
                  <c:v>0.25741974560872199</c:v>
                </c:pt>
                <c:pt idx="188">
                  <c:v>0.25879632178844802</c:v>
                </c:pt>
                <c:pt idx="189">
                  <c:v>0.260172897968174</c:v>
                </c:pt>
                <c:pt idx="190">
                  <c:v>0.26154947414789897</c:v>
                </c:pt>
                <c:pt idx="191">
                  <c:v>0.262926050327625</c:v>
                </c:pt>
                <c:pt idx="192">
                  <c:v>0.26430262650735098</c:v>
                </c:pt>
                <c:pt idx="193">
                  <c:v>0.26567920268707701</c:v>
                </c:pt>
                <c:pt idx="194">
                  <c:v>0.26705577886680298</c:v>
                </c:pt>
                <c:pt idx="195">
                  <c:v>0.26843235504652802</c:v>
                </c:pt>
                <c:pt idx="196">
                  <c:v>0.26980893122625399</c:v>
                </c:pt>
                <c:pt idx="197">
                  <c:v>0.27118550740598002</c:v>
                </c:pt>
                <c:pt idx="198">
                  <c:v>0.27256208358570599</c:v>
                </c:pt>
                <c:pt idx="199">
                  <c:v>0.27393865976543103</c:v>
                </c:pt>
                <c:pt idx="200">
                  <c:v>0.275315235945157</c:v>
                </c:pt>
                <c:pt idx="201">
                  <c:v>0.27669181212488297</c:v>
                </c:pt>
                <c:pt idx="202">
                  <c:v>0.278068388304609</c:v>
                </c:pt>
                <c:pt idx="203">
                  <c:v>0.27944496448433498</c:v>
                </c:pt>
                <c:pt idx="204">
                  <c:v>0.28082154066406001</c:v>
                </c:pt>
                <c:pt idx="205">
                  <c:v>0.28219811684378598</c:v>
                </c:pt>
                <c:pt idx="206">
                  <c:v>0.28357469302351201</c:v>
                </c:pt>
                <c:pt idx="207">
                  <c:v>0.28495126920323799</c:v>
                </c:pt>
                <c:pt idx="208">
                  <c:v>0.28632784538296402</c:v>
                </c:pt>
                <c:pt idx="209">
                  <c:v>0.28770442156268899</c:v>
                </c:pt>
                <c:pt idx="210">
                  <c:v>0.28908099774241502</c:v>
                </c:pt>
                <c:pt idx="211">
                  <c:v>0.290457573922141</c:v>
                </c:pt>
                <c:pt idx="212">
                  <c:v>0.29183415010186697</c:v>
                </c:pt>
                <c:pt idx="213">
                  <c:v>0.293210726281592</c:v>
                </c:pt>
                <c:pt idx="214">
                  <c:v>0.29458730246131798</c:v>
                </c:pt>
                <c:pt idx="215">
                  <c:v>0.29596387864104401</c:v>
                </c:pt>
                <c:pt idx="216">
                  <c:v>0.29734045482076998</c:v>
                </c:pt>
                <c:pt idx="217">
                  <c:v>0.29871703100049601</c:v>
                </c:pt>
                <c:pt idx="218">
                  <c:v>0.30009360718022099</c:v>
                </c:pt>
                <c:pt idx="219">
                  <c:v>0.30147018335994702</c:v>
                </c:pt>
                <c:pt idx="220">
                  <c:v>0.30284675953967299</c:v>
                </c:pt>
                <c:pt idx="221">
                  <c:v>0.30422333571939902</c:v>
                </c:pt>
                <c:pt idx="222">
                  <c:v>0.305599911899125</c:v>
                </c:pt>
                <c:pt idx="223">
                  <c:v>0.30697648807884997</c:v>
                </c:pt>
                <c:pt idx="224">
                  <c:v>0.308353064258576</c:v>
                </c:pt>
                <c:pt idx="225">
                  <c:v>0.30972964043830198</c:v>
                </c:pt>
                <c:pt idx="226">
                  <c:v>0.31110621661802801</c:v>
                </c:pt>
                <c:pt idx="227">
                  <c:v>0.31248279279775398</c:v>
                </c:pt>
                <c:pt idx="228">
                  <c:v>0.31385936897747901</c:v>
                </c:pt>
                <c:pt idx="229">
                  <c:v>0.31523594515720499</c:v>
                </c:pt>
                <c:pt idx="230">
                  <c:v>0.31661252133693102</c:v>
                </c:pt>
                <c:pt idx="231">
                  <c:v>0.31798909751665699</c:v>
                </c:pt>
                <c:pt idx="232">
                  <c:v>0.31936567369638202</c:v>
                </c:pt>
                <c:pt idx="233">
                  <c:v>0.320742249876108</c:v>
                </c:pt>
                <c:pt idx="234">
                  <c:v>0.32211882605583397</c:v>
                </c:pt>
                <c:pt idx="235">
                  <c:v>0.32349540223556</c:v>
                </c:pt>
                <c:pt idx="236">
                  <c:v>0.32487197841528598</c:v>
                </c:pt>
                <c:pt idx="237">
                  <c:v>0.32624855459501101</c:v>
                </c:pt>
                <c:pt idx="238">
                  <c:v>0.32762513077473698</c:v>
                </c:pt>
                <c:pt idx="239">
                  <c:v>0.32900170695446301</c:v>
                </c:pt>
                <c:pt idx="240">
                  <c:v>0.33037828313418899</c:v>
                </c:pt>
                <c:pt idx="241">
                  <c:v>0.33175485931391502</c:v>
                </c:pt>
                <c:pt idx="242">
                  <c:v>0.33313143549363999</c:v>
                </c:pt>
                <c:pt idx="243">
                  <c:v>0.33450801167336602</c:v>
                </c:pt>
                <c:pt idx="244">
                  <c:v>0.335884587853092</c:v>
                </c:pt>
                <c:pt idx="245">
                  <c:v>0.33726116403281797</c:v>
                </c:pt>
                <c:pt idx="246">
                  <c:v>0.338637740212543</c:v>
                </c:pt>
                <c:pt idx="247">
                  <c:v>0.34001431639226898</c:v>
                </c:pt>
                <c:pt idx="248">
                  <c:v>0.34139089257199501</c:v>
                </c:pt>
                <c:pt idx="249">
                  <c:v>0.34276746875172098</c:v>
                </c:pt>
                <c:pt idx="250">
                  <c:v>0.34414404493144701</c:v>
                </c:pt>
                <c:pt idx="251">
                  <c:v>0.34552062111117199</c:v>
                </c:pt>
                <c:pt idx="252">
                  <c:v>0.34689719729089802</c:v>
                </c:pt>
                <c:pt idx="253">
                  <c:v>0.34827377347062399</c:v>
                </c:pt>
                <c:pt idx="254">
                  <c:v>0.34965034965035002</c:v>
                </c:pt>
                <c:pt idx="255">
                  <c:v>0.351026925830076</c:v>
                </c:pt>
                <c:pt idx="256">
                  <c:v>0.35240350200980097</c:v>
                </c:pt>
                <c:pt idx="257">
                  <c:v>0.353780078189527</c:v>
                </c:pt>
                <c:pt idx="258">
                  <c:v>0.35515665436925298</c:v>
                </c:pt>
                <c:pt idx="259">
                  <c:v>0.35653323054897901</c:v>
                </c:pt>
                <c:pt idx="260">
                  <c:v>0.35790980672870398</c:v>
                </c:pt>
                <c:pt idx="261">
                  <c:v>0.35928638290843001</c:v>
                </c:pt>
                <c:pt idx="262">
                  <c:v>0.36066295908815599</c:v>
                </c:pt>
                <c:pt idx="263">
                  <c:v>0.36203953526788202</c:v>
                </c:pt>
                <c:pt idx="264">
                  <c:v>0.36341611144760799</c:v>
                </c:pt>
                <c:pt idx="265">
                  <c:v>0.36479268762733302</c:v>
                </c:pt>
                <c:pt idx="266">
                  <c:v>0.366169263807059</c:v>
                </c:pt>
                <c:pt idx="267">
                  <c:v>0.36754583998678497</c:v>
                </c:pt>
                <c:pt idx="268">
                  <c:v>0.368922416166511</c:v>
                </c:pt>
                <c:pt idx="269">
                  <c:v>0.37029899234623698</c:v>
                </c:pt>
                <c:pt idx="270">
                  <c:v>0.37167556852596201</c:v>
                </c:pt>
                <c:pt idx="271">
                  <c:v>0.37305214470568798</c:v>
                </c:pt>
                <c:pt idx="272">
                  <c:v>0.37442872088541401</c:v>
                </c:pt>
                <c:pt idx="273">
                  <c:v>0.37580529706513999</c:v>
                </c:pt>
                <c:pt idx="274">
                  <c:v>0.37718187324486502</c:v>
                </c:pt>
                <c:pt idx="275">
                  <c:v>0.37855844942459099</c:v>
                </c:pt>
                <c:pt idx="276">
                  <c:v>0.37993502560431702</c:v>
                </c:pt>
                <c:pt idx="277">
                  <c:v>0.381311601784043</c:v>
                </c:pt>
                <c:pt idx="278">
                  <c:v>0.38268817796376903</c:v>
                </c:pt>
                <c:pt idx="279">
                  <c:v>0.384064754143494</c:v>
                </c:pt>
                <c:pt idx="280">
                  <c:v>0.38544133032321998</c:v>
                </c:pt>
                <c:pt idx="281">
                  <c:v>0.38681790650294601</c:v>
                </c:pt>
                <c:pt idx="282">
                  <c:v>0.38819448268267198</c:v>
                </c:pt>
                <c:pt idx="283">
                  <c:v>0.38957105886239801</c:v>
                </c:pt>
                <c:pt idx="284">
                  <c:v>0.39094763504212299</c:v>
                </c:pt>
                <c:pt idx="285">
                  <c:v>0.39232421122184902</c:v>
                </c:pt>
                <c:pt idx="286">
                  <c:v>0.39370078740157499</c:v>
                </c:pt>
                <c:pt idx="287">
                  <c:v>0.39507736358130102</c:v>
                </c:pt>
                <c:pt idx="288">
                  <c:v>0.396453939761026</c:v>
                </c:pt>
                <c:pt idx="289">
                  <c:v>0.39783051594075203</c:v>
                </c:pt>
                <c:pt idx="290">
                  <c:v>0.399207092120478</c:v>
                </c:pt>
                <c:pt idx="291">
                  <c:v>0.40058366830020398</c:v>
                </c:pt>
                <c:pt idx="292">
                  <c:v>0.40196024447993001</c:v>
                </c:pt>
                <c:pt idx="293">
                  <c:v>0.40333682065965498</c:v>
                </c:pt>
                <c:pt idx="294">
                  <c:v>0.40471339683938101</c:v>
                </c:pt>
                <c:pt idx="295">
                  <c:v>0.40608997301910699</c:v>
                </c:pt>
                <c:pt idx="296">
                  <c:v>0.40746654919883302</c:v>
                </c:pt>
                <c:pt idx="297">
                  <c:v>0.40884312537855899</c:v>
                </c:pt>
                <c:pt idx="298">
                  <c:v>0.41021970155828402</c:v>
                </c:pt>
                <c:pt idx="299">
                  <c:v>0.41159627773801</c:v>
                </c:pt>
                <c:pt idx="300">
                  <c:v>0.41297285391773603</c:v>
                </c:pt>
                <c:pt idx="301">
                  <c:v>0.414349430097462</c:v>
                </c:pt>
                <c:pt idx="302">
                  <c:v>0.41572600627718798</c:v>
                </c:pt>
                <c:pt idx="303">
                  <c:v>0.41710258245691301</c:v>
                </c:pt>
                <c:pt idx="304">
                  <c:v>0.41847915863663898</c:v>
                </c:pt>
                <c:pt idx="305">
                  <c:v>0.41985573481636501</c:v>
                </c:pt>
                <c:pt idx="306">
                  <c:v>0.42123231099609099</c:v>
                </c:pt>
                <c:pt idx="307">
                  <c:v>0.42260888717581602</c:v>
                </c:pt>
                <c:pt idx="308">
                  <c:v>0.42398546335554199</c:v>
                </c:pt>
                <c:pt idx="309">
                  <c:v>0.42536203953526802</c:v>
                </c:pt>
                <c:pt idx="310">
                  <c:v>0.426738615714994</c:v>
                </c:pt>
                <c:pt idx="311">
                  <c:v>0.42811519189472003</c:v>
                </c:pt>
                <c:pt idx="312">
                  <c:v>0.429491768074445</c:v>
                </c:pt>
                <c:pt idx="313">
                  <c:v>0.43086834425417098</c:v>
                </c:pt>
                <c:pt idx="314">
                  <c:v>0.43224492043389701</c:v>
                </c:pt>
                <c:pt idx="315">
                  <c:v>0.43362149661362298</c:v>
                </c:pt>
                <c:pt idx="316">
                  <c:v>0.43499807279334801</c:v>
                </c:pt>
                <c:pt idx="317">
                  <c:v>0.43637464897307399</c:v>
                </c:pt>
                <c:pt idx="318">
                  <c:v>0.43775122515280002</c:v>
                </c:pt>
                <c:pt idx="319">
                  <c:v>0.43912780133252599</c:v>
                </c:pt>
                <c:pt idx="320">
                  <c:v>0.44050437751225202</c:v>
                </c:pt>
                <c:pt idx="321">
                  <c:v>0.441880953691977</c:v>
                </c:pt>
                <c:pt idx="322">
                  <c:v>0.44325752987170303</c:v>
                </c:pt>
                <c:pt idx="323">
                  <c:v>0.444634106051429</c:v>
                </c:pt>
                <c:pt idx="324">
                  <c:v>0.44601068223115498</c:v>
                </c:pt>
                <c:pt idx="325">
                  <c:v>0.44738725841088101</c:v>
                </c:pt>
                <c:pt idx="326">
                  <c:v>0.44876383459060598</c:v>
                </c:pt>
                <c:pt idx="327">
                  <c:v>0.45014041077033201</c:v>
                </c:pt>
                <c:pt idx="328">
                  <c:v>0.45151698695005799</c:v>
                </c:pt>
                <c:pt idx="329">
                  <c:v>0.45289356312978402</c:v>
                </c:pt>
                <c:pt idx="330">
                  <c:v>0.45427013930950899</c:v>
                </c:pt>
                <c:pt idx="331">
                  <c:v>0.45564671548923502</c:v>
                </c:pt>
                <c:pt idx="332">
                  <c:v>0.457023291668961</c:v>
                </c:pt>
                <c:pt idx="333">
                  <c:v>0.45839986784868703</c:v>
                </c:pt>
                <c:pt idx="334">
                  <c:v>0.459776444028413</c:v>
                </c:pt>
                <c:pt idx="335">
                  <c:v>0.46115302020813798</c:v>
                </c:pt>
                <c:pt idx="336">
                  <c:v>0.46252959638786401</c:v>
                </c:pt>
                <c:pt idx="337">
                  <c:v>0.46390617256758998</c:v>
                </c:pt>
                <c:pt idx="338">
                  <c:v>0.46528274874731601</c:v>
                </c:pt>
                <c:pt idx="339">
                  <c:v>0.46665932492704199</c:v>
                </c:pt>
                <c:pt idx="340">
                  <c:v>0.46803590110676702</c:v>
                </c:pt>
                <c:pt idx="341">
                  <c:v>0.46941247728649299</c:v>
                </c:pt>
                <c:pt idx="342">
                  <c:v>0.47078905346621902</c:v>
                </c:pt>
                <c:pt idx="343">
                  <c:v>0.472165629645945</c:v>
                </c:pt>
                <c:pt idx="344">
                  <c:v>0.47354220582567003</c:v>
                </c:pt>
                <c:pt idx="345">
                  <c:v>0.474918782005396</c:v>
                </c:pt>
                <c:pt idx="346">
                  <c:v>0.47629535818512198</c:v>
                </c:pt>
                <c:pt idx="347">
                  <c:v>0.47767193436484801</c:v>
                </c:pt>
                <c:pt idx="348">
                  <c:v>0.47904851054457398</c:v>
                </c:pt>
                <c:pt idx="349">
                  <c:v>0.48042508672429901</c:v>
                </c:pt>
                <c:pt idx="350">
                  <c:v>0.48180166290402499</c:v>
                </c:pt>
                <c:pt idx="351">
                  <c:v>0.48317823908375102</c:v>
                </c:pt>
                <c:pt idx="352">
                  <c:v>0.48455481526347699</c:v>
                </c:pt>
                <c:pt idx="353">
                  <c:v>0.48593139144320302</c:v>
                </c:pt>
                <c:pt idx="354">
                  <c:v>0.487307967622928</c:v>
                </c:pt>
                <c:pt idx="355">
                  <c:v>0.48868454380265403</c:v>
                </c:pt>
                <c:pt idx="356">
                  <c:v>0.49006111998238</c:v>
                </c:pt>
                <c:pt idx="357">
                  <c:v>0.49143769616210597</c:v>
                </c:pt>
                <c:pt idx="358">
                  <c:v>0.492814272341832</c:v>
                </c:pt>
                <c:pt idx="359">
                  <c:v>0.49419084852155698</c:v>
                </c:pt>
                <c:pt idx="360">
                  <c:v>0.49556742470128301</c:v>
                </c:pt>
                <c:pt idx="361">
                  <c:v>0.49694400088100898</c:v>
                </c:pt>
                <c:pt idx="362">
                  <c:v>0.49832057706073501</c:v>
                </c:pt>
                <c:pt idx="363">
                  <c:v>0.49969715324045999</c:v>
                </c:pt>
                <c:pt idx="364">
                  <c:v>0.50107372942018602</c:v>
                </c:pt>
                <c:pt idx="365">
                  <c:v>0.50245030559991199</c:v>
                </c:pt>
                <c:pt idx="366">
                  <c:v>0.50382688177963797</c:v>
                </c:pt>
                <c:pt idx="367">
                  <c:v>0.50520345795936406</c:v>
                </c:pt>
                <c:pt idx="368">
                  <c:v>0.50658003413908903</c:v>
                </c:pt>
                <c:pt idx="369">
                  <c:v>0.50795661031881501</c:v>
                </c:pt>
                <c:pt idx="370">
                  <c:v>0.50933318649854098</c:v>
                </c:pt>
                <c:pt idx="371">
                  <c:v>0.51070976267826695</c:v>
                </c:pt>
                <c:pt idx="372">
                  <c:v>0.51208633885799304</c:v>
                </c:pt>
                <c:pt idx="373">
                  <c:v>0.51346291503771802</c:v>
                </c:pt>
                <c:pt idx="374">
                  <c:v>0.51483949121744399</c:v>
                </c:pt>
                <c:pt idx="375">
                  <c:v>0.51621606739716996</c:v>
                </c:pt>
                <c:pt idx="376">
                  <c:v>0.51759264357689605</c:v>
                </c:pt>
                <c:pt idx="377">
                  <c:v>0.51896921975662202</c:v>
                </c:pt>
                <c:pt idx="378">
                  <c:v>0.520345795936347</c:v>
                </c:pt>
                <c:pt idx="379">
                  <c:v>0.52172237211607297</c:v>
                </c:pt>
                <c:pt idx="380">
                  <c:v>0.52309894829579895</c:v>
                </c:pt>
                <c:pt idx="381">
                  <c:v>0.52447552447552503</c:v>
                </c:pt>
                <c:pt idx="382">
                  <c:v>0.52585210065525001</c:v>
                </c:pt>
                <c:pt idx="383">
                  <c:v>0.52722867683497598</c:v>
                </c:pt>
                <c:pt idx="384">
                  <c:v>0.52860525301470196</c:v>
                </c:pt>
                <c:pt idx="385">
                  <c:v>0.52998182919442804</c:v>
                </c:pt>
                <c:pt idx="386">
                  <c:v>0.53135840537415402</c:v>
                </c:pt>
                <c:pt idx="387">
                  <c:v>0.53273498155387899</c:v>
                </c:pt>
                <c:pt idx="388">
                  <c:v>0.53411155773360497</c:v>
                </c:pt>
                <c:pt idx="389">
                  <c:v>0.53548813391333105</c:v>
                </c:pt>
                <c:pt idx="390">
                  <c:v>0.53686471009305703</c:v>
                </c:pt>
                <c:pt idx="391">
                  <c:v>0.538241286272782</c:v>
                </c:pt>
                <c:pt idx="392">
                  <c:v>0.53961786245250798</c:v>
                </c:pt>
                <c:pt idx="393">
                  <c:v>0.54099443863223395</c:v>
                </c:pt>
                <c:pt idx="394">
                  <c:v>0.54237101481196004</c:v>
                </c:pt>
                <c:pt idx="395">
                  <c:v>0.54374759099168601</c:v>
                </c:pt>
                <c:pt idx="396">
                  <c:v>0.54512416717141099</c:v>
                </c:pt>
                <c:pt idx="397">
                  <c:v>0.54650074335113696</c:v>
                </c:pt>
                <c:pt idx="398">
                  <c:v>0.54787731953086305</c:v>
                </c:pt>
                <c:pt idx="399">
                  <c:v>0.54925389571058902</c:v>
                </c:pt>
                <c:pt idx="400">
                  <c:v>0.550630471890314</c:v>
                </c:pt>
                <c:pt idx="401">
                  <c:v>0.55200704807003997</c:v>
                </c:pt>
                <c:pt idx="402">
                  <c:v>0.55338362424976595</c:v>
                </c:pt>
                <c:pt idx="403">
                  <c:v>0.55476020042949203</c:v>
                </c:pt>
                <c:pt idx="404">
                  <c:v>0.55613677660921801</c:v>
                </c:pt>
                <c:pt idx="405">
                  <c:v>0.55751335278894298</c:v>
                </c:pt>
                <c:pt idx="406">
                  <c:v>0.55888992896866896</c:v>
                </c:pt>
                <c:pt idx="407">
                  <c:v>0.56026650514839504</c:v>
                </c:pt>
                <c:pt idx="408">
                  <c:v>0.56164308132812102</c:v>
                </c:pt>
                <c:pt idx="409">
                  <c:v>0.56301965750784699</c:v>
                </c:pt>
                <c:pt idx="410">
                  <c:v>0.56439623368757197</c:v>
                </c:pt>
                <c:pt idx="411">
                  <c:v>0.56577280986729805</c:v>
                </c:pt>
                <c:pt idx="412">
                  <c:v>0.56714938604702403</c:v>
                </c:pt>
                <c:pt idx="413">
                  <c:v>0.56852596222675</c:v>
                </c:pt>
                <c:pt idx="414">
                  <c:v>0.56990253840647598</c:v>
                </c:pt>
                <c:pt idx="415">
                  <c:v>0.57127911458620095</c:v>
                </c:pt>
                <c:pt idx="416">
                  <c:v>0.57265569076592704</c:v>
                </c:pt>
                <c:pt idx="417">
                  <c:v>0.57403226694565301</c:v>
                </c:pt>
                <c:pt idx="418">
                  <c:v>0.57540884312537899</c:v>
                </c:pt>
                <c:pt idx="419">
                  <c:v>0.57678541930510496</c:v>
                </c:pt>
                <c:pt idx="420">
                  <c:v>0.57816199548483005</c:v>
                </c:pt>
                <c:pt idx="421">
                  <c:v>0.57953857166455602</c:v>
                </c:pt>
                <c:pt idx="422">
                  <c:v>0.580915147844282</c:v>
                </c:pt>
                <c:pt idx="423">
                  <c:v>0.58229172402400797</c:v>
                </c:pt>
                <c:pt idx="424">
                  <c:v>0.58366830020373295</c:v>
                </c:pt>
                <c:pt idx="425">
                  <c:v>0.58504487638345903</c:v>
                </c:pt>
                <c:pt idx="426">
                  <c:v>0.58642145256318501</c:v>
                </c:pt>
                <c:pt idx="427">
                  <c:v>0.58779802874291098</c:v>
                </c:pt>
                <c:pt idx="428">
                  <c:v>0.58917460492263696</c:v>
                </c:pt>
                <c:pt idx="429">
                  <c:v>0.59055118110236204</c:v>
                </c:pt>
                <c:pt idx="430">
                  <c:v>0.59192775728208802</c:v>
                </c:pt>
                <c:pt idx="431">
                  <c:v>0.59330433346181399</c:v>
                </c:pt>
                <c:pt idx="432">
                  <c:v>0.59468090964153997</c:v>
                </c:pt>
                <c:pt idx="433">
                  <c:v>0.59605748582126605</c:v>
                </c:pt>
                <c:pt idx="434">
                  <c:v>0.59743406200099103</c:v>
                </c:pt>
                <c:pt idx="435">
                  <c:v>0.598810638180717</c:v>
                </c:pt>
                <c:pt idx="436">
                  <c:v>0.60018721436044298</c:v>
                </c:pt>
                <c:pt idx="437">
                  <c:v>0.60156379054016895</c:v>
                </c:pt>
                <c:pt idx="438">
                  <c:v>0.60294036671989404</c:v>
                </c:pt>
                <c:pt idx="439">
                  <c:v>0.60431694289962001</c:v>
                </c:pt>
                <c:pt idx="440">
                  <c:v>0.60569351907934599</c:v>
                </c:pt>
                <c:pt idx="441">
                  <c:v>0.60707009525907196</c:v>
                </c:pt>
                <c:pt idx="442">
                  <c:v>0.60844667143879805</c:v>
                </c:pt>
                <c:pt idx="443">
                  <c:v>0.60982324761852302</c:v>
                </c:pt>
                <c:pt idx="444">
                  <c:v>0.611199823798249</c:v>
                </c:pt>
                <c:pt idx="445">
                  <c:v>0.61257639997797497</c:v>
                </c:pt>
                <c:pt idx="446">
                  <c:v>0.61395297615770095</c:v>
                </c:pt>
                <c:pt idx="447">
                  <c:v>0.61532955233742703</c:v>
                </c:pt>
                <c:pt idx="448">
                  <c:v>0.61670612851715201</c:v>
                </c:pt>
                <c:pt idx="449">
                  <c:v>0.61808270469687798</c:v>
                </c:pt>
                <c:pt idx="450">
                  <c:v>0.61945928087660396</c:v>
                </c:pt>
                <c:pt idx="451">
                  <c:v>0.62083585705633004</c:v>
                </c:pt>
                <c:pt idx="452">
                  <c:v>0.62221243323605502</c:v>
                </c:pt>
                <c:pt idx="453">
                  <c:v>0.62358900941578099</c:v>
                </c:pt>
                <c:pt idx="454">
                  <c:v>0.62496558559550697</c:v>
                </c:pt>
                <c:pt idx="455">
                  <c:v>0.62634216177523305</c:v>
                </c:pt>
                <c:pt idx="456">
                  <c:v>0.62771873795495903</c:v>
                </c:pt>
                <c:pt idx="457">
                  <c:v>0.629095314134684</c:v>
                </c:pt>
                <c:pt idx="458">
                  <c:v>0.63047189031440998</c:v>
                </c:pt>
                <c:pt idx="459">
                  <c:v>0.63184846649413595</c:v>
                </c:pt>
                <c:pt idx="460">
                  <c:v>0.63322504267386204</c:v>
                </c:pt>
                <c:pt idx="461">
                  <c:v>0.63460161885358801</c:v>
                </c:pt>
                <c:pt idx="462">
                  <c:v>0.63597819503331299</c:v>
                </c:pt>
                <c:pt idx="463">
                  <c:v>0.63735477121303896</c:v>
                </c:pt>
                <c:pt idx="464">
                  <c:v>0.63873134739276505</c:v>
                </c:pt>
                <c:pt idx="465">
                  <c:v>0.64010792357249102</c:v>
                </c:pt>
                <c:pt idx="466">
                  <c:v>0.641484499752216</c:v>
                </c:pt>
                <c:pt idx="467">
                  <c:v>0.64286107593194197</c:v>
                </c:pt>
                <c:pt idx="468">
                  <c:v>0.64423765211166795</c:v>
                </c:pt>
                <c:pt idx="469">
                  <c:v>0.64561422829139403</c:v>
                </c:pt>
                <c:pt idx="470">
                  <c:v>0.64699080447112001</c:v>
                </c:pt>
                <c:pt idx="471">
                  <c:v>0.64836738065084498</c:v>
                </c:pt>
                <c:pt idx="472">
                  <c:v>0.64974395683057096</c:v>
                </c:pt>
                <c:pt idx="473">
                  <c:v>0.65112053301029704</c:v>
                </c:pt>
                <c:pt idx="474">
                  <c:v>0.65249710919002302</c:v>
                </c:pt>
                <c:pt idx="475">
                  <c:v>0.65387368536974799</c:v>
                </c:pt>
                <c:pt idx="476">
                  <c:v>0.65525026154947397</c:v>
                </c:pt>
                <c:pt idx="477">
                  <c:v>0.65662683772920005</c:v>
                </c:pt>
                <c:pt idx="478">
                  <c:v>0.65800341390892603</c:v>
                </c:pt>
                <c:pt idx="479">
                  <c:v>0.659379990088652</c:v>
                </c:pt>
                <c:pt idx="480">
                  <c:v>0.66075656626837698</c:v>
                </c:pt>
                <c:pt idx="481">
                  <c:v>0.66213314244810295</c:v>
                </c:pt>
                <c:pt idx="482">
                  <c:v>0.66350971862782904</c:v>
                </c:pt>
                <c:pt idx="483">
                  <c:v>0.66488629480755501</c:v>
                </c:pt>
                <c:pt idx="484">
                  <c:v>0.66626287098728099</c:v>
                </c:pt>
                <c:pt idx="485">
                  <c:v>0.66763944716700596</c:v>
                </c:pt>
                <c:pt idx="486">
                  <c:v>0.66901602334673205</c:v>
                </c:pt>
                <c:pt idx="487">
                  <c:v>0.67039259952645802</c:v>
                </c:pt>
                <c:pt idx="488">
                  <c:v>0.671769175706184</c:v>
                </c:pt>
                <c:pt idx="489">
                  <c:v>0.67314575188590997</c:v>
                </c:pt>
                <c:pt idx="490">
                  <c:v>0.67452232806563495</c:v>
                </c:pt>
                <c:pt idx="491">
                  <c:v>0.67589890424536103</c:v>
                </c:pt>
                <c:pt idx="492">
                  <c:v>0.67727548042508701</c:v>
                </c:pt>
                <c:pt idx="493">
                  <c:v>0.67865205660481298</c:v>
                </c:pt>
                <c:pt idx="494">
                  <c:v>0.68002863278453896</c:v>
                </c:pt>
                <c:pt idx="495">
                  <c:v>0.68140520896426404</c:v>
                </c:pt>
                <c:pt idx="496">
                  <c:v>0.68278178514399002</c:v>
                </c:pt>
                <c:pt idx="497">
                  <c:v>0.68415836132371599</c:v>
                </c:pt>
                <c:pt idx="498">
                  <c:v>0.68553493750344197</c:v>
                </c:pt>
                <c:pt idx="499">
                  <c:v>0.68691151368316705</c:v>
                </c:pt>
                <c:pt idx="500">
                  <c:v>0.68828808986289303</c:v>
                </c:pt>
                <c:pt idx="501">
                  <c:v>0.689664666042619</c:v>
                </c:pt>
                <c:pt idx="502">
                  <c:v>0.69104124222234498</c:v>
                </c:pt>
                <c:pt idx="503">
                  <c:v>0.69241781840207095</c:v>
                </c:pt>
                <c:pt idx="504">
                  <c:v>0.69379439458179604</c:v>
                </c:pt>
                <c:pt idx="505">
                  <c:v>0.69517097076152201</c:v>
                </c:pt>
                <c:pt idx="506">
                  <c:v>0.69654754694124799</c:v>
                </c:pt>
                <c:pt idx="507">
                  <c:v>0.69792412312097396</c:v>
                </c:pt>
                <c:pt idx="508">
                  <c:v>0.69930069930070005</c:v>
                </c:pt>
                <c:pt idx="509">
                  <c:v>0.70067727548042502</c:v>
                </c:pt>
                <c:pt idx="510">
                  <c:v>0.702053851660151</c:v>
                </c:pt>
                <c:pt idx="511">
                  <c:v>0.70343042783987697</c:v>
                </c:pt>
                <c:pt idx="512">
                  <c:v>0.70480700401960295</c:v>
                </c:pt>
                <c:pt idx="513">
                  <c:v>0.70618358019932803</c:v>
                </c:pt>
                <c:pt idx="514">
                  <c:v>0.70756015637905401</c:v>
                </c:pt>
                <c:pt idx="515">
                  <c:v>0.70893673255877998</c:v>
                </c:pt>
                <c:pt idx="516">
                  <c:v>0.71031330873850596</c:v>
                </c:pt>
                <c:pt idx="517">
                  <c:v>0.71168988491823204</c:v>
                </c:pt>
                <c:pt idx="518">
                  <c:v>0.71306646109795702</c:v>
                </c:pt>
                <c:pt idx="519">
                  <c:v>0.71444303727768299</c:v>
                </c:pt>
                <c:pt idx="520">
                  <c:v>0.71581961345740897</c:v>
                </c:pt>
                <c:pt idx="521">
                  <c:v>0.71719618963713505</c:v>
                </c:pt>
                <c:pt idx="522">
                  <c:v>0.71857276581686103</c:v>
                </c:pt>
                <c:pt idx="523">
                  <c:v>0.719949341996586</c:v>
                </c:pt>
                <c:pt idx="524">
                  <c:v>0.72132591817631198</c:v>
                </c:pt>
                <c:pt idx="525">
                  <c:v>0.72270249435603795</c:v>
                </c:pt>
                <c:pt idx="526">
                  <c:v>0.72407907053576404</c:v>
                </c:pt>
                <c:pt idx="527">
                  <c:v>0.72545564671548901</c:v>
                </c:pt>
                <c:pt idx="528">
                  <c:v>0.72683222289521499</c:v>
                </c:pt>
                <c:pt idx="529">
                  <c:v>0.72820879907494096</c:v>
                </c:pt>
                <c:pt idx="530">
                  <c:v>0.72958537525466705</c:v>
                </c:pt>
                <c:pt idx="531">
                  <c:v>0.73096195143439302</c:v>
                </c:pt>
                <c:pt idx="532">
                  <c:v>0.732338527614118</c:v>
                </c:pt>
                <c:pt idx="533">
                  <c:v>0.73371510379384397</c:v>
                </c:pt>
                <c:pt idx="534">
                  <c:v>0.73509167997356994</c:v>
                </c:pt>
                <c:pt idx="535">
                  <c:v>0.73646825615329603</c:v>
                </c:pt>
                <c:pt idx="536">
                  <c:v>0.73784483233302101</c:v>
                </c:pt>
                <c:pt idx="537">
                  <c:v>0.73922140851274698</c:v>
                </c:pt>
                <c:pt idx="538">
                  <c:v>0.74059798469247295</c:v>
                </c:pt>
                <c:pt idx="539">
                  <c:v>0.74197456087219904</c:v>
                </c:pt>
                <c:pt idx="540">
                  <c:v>0.74335113705192501</c:v>
                </c:pt>
                <c:pt idx="541">
                  <c:v>0.74472771323164999</c:v>
                </c:pt>
                <c:pt idx="542">
                  <c:v>0.74610428941137596</c:v>
                </c:pt>
                <c:pt idx="543">
                  <c:v>0.74748086559110205</c:v>
                </c:pt>
                <c:pt idx="544">
                  <c:v>0.74885744177082803</c:v>
                </c:pt>
                <c:pt idx="545">
                  <c:v>0.750234017950553</c:v>
                </c:pt>
                <c:pt idx="546">
                  <c:v>0.75161059413027898</c:v>
                </c:pt>
                <c:pt idx="547">
                  <c:v>0.75298717031000495</c:v>
                </c:pt>
                <c:pt idx="548">
                  <c:v>0.75436374648973104</c:v>
                </c:pt>
                <c:pt idx="549">
                  <c:v>0.75574032266945701</c:v>
                </c:pt>
                <c:pt idx="550">
                  <c:v>0.75711689884918199</c:v>
                </c:pt>
                <c:pt idx="551">
                  <c:v>0.75849347502890796</c:v>
                </c:pt>
                <c:pt idx="552">
                  <c:v>0.75987005120863405</c:v>
                </c:pt>
                <c:pt idx="553">
                  <c:v>0.76124662738836002</c:v>
                </c:pt>
                <c:pt idx="554">
                  <c:v>0.76262320356808599</c:v>
                </c:pt>
                <c:pt idx="555">
                  <c:v>0.76399977974781097</c:v>
                </c:pt>
                <c:pt idx="556">
                  <c:v>0.76537635592753706</c:v>
                </c:pt>
                <c:pt idx="557">
                  <c:v>0.76675293210726303</c:v>
                </c:pt>
                <c:pt idx="558">
                  <c:v>0.768129508286989</c:v>
                </c:pt>
                <c:pt idx="559">
                  <c:v>0.76950608446671498</c:v>
                </c:pt>
                <c:pt idx="560">
                  <c:v>0.77088266064643995</c:v>
                </c:pt>
                <c:pt idx="561">
                  <c:v>0.77225923682616604</c:v>
                </c:pt>
                <c:pt idx="562">
                  <c:v>0.77363581300589201</c:v>
                </c:pt>
                <c:pt idx="563">
                  <c:v>0.77501238918561799</c:v>
                </c:pt>
                <c:pt idx="564">
                  <c:v>0.77638896536534396</c:v>
                </c:pt>
                <c:pt idx="565">
                  <c:v>0.77776554154506905</c:v>
                </c:pt>
                <c:pt idx="566">
                  <c:v>0.77914211772479502</c:v>
                </c:pt>
                <c:pt idx="567">
                  <c:v>0.780518693904521</c:v>
                </c:pt>
                <c:pt idx="568">
                  <c:v>0.78189527008424697</c:v>
                </c:pt>
                <c:pt idx="569">
                  <c:v>0.78327184626397195</c:v>
                </c:pt>
                <c:pt idx="570">
                  <c:v>0.78464842244369803</c:v>
                </c:pt>
                <c:pt idx="571">
                  <c:v>0.78602499862342401</c:v>
                </c:pt>
                <c:pt idx="572">
                  <c:v>0.78740157480314998</c:v>
                </c:pt>
                <c:pt idx="573">
                  <c:v>0.78877815098287596</c:v>
                </c:pt>
                <c:pt idx="574">
                  <c:v>0.79015472716260104</c:v>
                </c:pt>
                <c:pt idx="575">
                  <c:v>0.79153130334232702</c:v>
                </c:pt>
                <c:pt idx="576">
                  <c:v>0.79290787952205299</c:v>
                </c:pt>
                <c:pt idx="577">
                  <c:v>0.79428445570177897</c:v>
                </c:pt>
                <c:pt idx="578">
                  <c:v>0.79566103188150505</c:v>
                </c:pt>
                <c:pt idx="579">
                  <c:v>0.79703760806123003</c:v>
                </c:pt>
                <c:pt idx="580">
                  <c:v>0.798414184240956</c:v>
                </c:pt>
                <c:pt idx="581">
                  <c:v>0.79979076042068198</c:v>
                </c:pt>
                <c:pt idx="582">
                  <c:v>0.80116733660040795</c:v>
                </c:pt>
                <c:pt idx="583">
                  <c:v>0.80254391278013304</c:v>
                </c:pt>
                <c:pt idx="584">
                  <c:v>0.80392048895985901</c:v>
                </c:pt>
                <c:pt idx="585">
                  <c:v>0.80529706513958499</c:v>
                </c:pt>
                <c:pt idx="586">
                  <c:v>0.80667364131931096</c:v>
                </c:pt>
                <c:pt idx="587">
                  <c:v>0.80805021749903705</c:v>
                </c:pt>
                <c:pt idx="588">
                  <c:v>0.80942679367876202</c:v>
                </c:pt>
                <c:pt idx="589">
                  <c:v>0.810803369858488</c:v>
                </c:pt>
                <c:pt idx="590">
                  <c:v>0.81217994603821397</c:v>
                </c:pt>
                <c:pt idx="591">
                  <c:v>0.81355652221793995</c:v>
                </c:pt>
                <c:pt idx="592">
                  <c:v>0.81493309839766603</c:v>
                </c:pt>
                <c:pt idx="593">
                  <c:v>0.81630967457739101</c:v>
                </c:pt>
                <c:pt idx="594">
                  <c:v>0.81768625075711698</c:v>
                </c:pt>
                <c:pt idx="595">
                  <c:v>0.81906282693684296</c:v>
                </c:pt>
                <c:pt idx="596">
                  <c:v>0.82043940311656904</c:v>
                </c:pt>
                <c:pt idx="597">
                  <c:v>0.82181597929629402</c:v>
                </c:pt>
                <c:pt idx="598">
                  <c:v>0.82319255547601999</c:v>
                </c:pt>
                <c:pt idx="599">
                  <c:v>0.82456913165574597</c:v>
                </c:pt>
                <c:pt idx="600">
                  <c:v>0.82594570783547205</c:v>
                </c:pt>
                <c:pt idx="601">
                  <c:v>0.82732228401519803</c:v>
                </c:pt>
                <c:pt idx="602">
                  <c:v>0.828698860194923</c:v>
                </c:pt>
                <c:pt idx="603">
                  <c:v>0.83007543637464898</c:v>
                </c:pt>
                <c:pt idx="604">
                  <c:v>0.83145201255437495</c:v>
                </c:pt>
                <c:pt idx="605">
                  <c:v>0.83282858873410104</c:v>
                </c:pt>
                <c:pt idx="606">
                  <c:v>0.83420516491382701</c:v>
                </c:pt>
                <c:pt idx="607">
                  <c:v>0.83558174109355199</c:v>
                </c:pt>
                <c:pt idx="608">
                  <c:v>0.83695831727327796</c:v>
                </c:pt>
                <c:pt idx="609">
                  <c:v>0.83833489345300405</c:v>
                </c:pt>
                <c:pt idx="610">
                  <c:v>0.83971146963273002</c:v>
                </c:pt>
                <c:pt idx="611">
                  <c:v>0.841088045812455</c:v>
                </c:pt>
                <c:pt idx="612">
                  <c:v>0.84246462199218097</c:v>
                </c:pt>
                <c:pt idx="613">
                  <c:v>0.84384119817190695</c:v>
                </c:pt>
                <c:pt idx="614">
                  <c:v>0.84521777435163303</c:v>
                </c:pt>
                <c:pt idx="615">
                  <c:v>0.84659435053135901</c:v>
                </c:pt>
                <c:pt idx="616">
                  <c:v>0.84797092671108398</c:v>
                </c:pt>
                <c:pt idx="617">
                  <c:v>0.84934750289080996</c:v>
                </c:pt>
                <c:pt idx="618">
                  <c:v>0.85072407907053604</c:v>
                </c:pt>
                <c:pt idx="619">
                  <c:v>0.85210065525026202</c:v>
                </c:pt>
                <c:pt idx="620">
                  <c:v>0.85347723142998699</c:v>
                </c:pt>
                <c:pt idx="621">
                  <c:v>0.85485380760971297</c:v>
                </c:pt>
                <c:pt idx="622">
                  <c:v>0.85623038378943905</c:v>
                </c:pt>
                <c:pt idx="623">
                  <c:v>0.85760695996916503</c:v>
                </c:pt>
                <c:pt idx="624">
                  <c:v>0.858983536148891</c:v>
                </c:pt>
                <c:pt idx="625">
                  <c:v>0.86036011232861598</c:v>
                </c:pt>
                <c:pt idx="626">
                  <c:v>0.86173668850834195</c:v>
                </c:pt>
                <c:pt idx="627">
                  <c:v>0.86311326468806804</c:v>
                </c:pt>
                <c:pt idx="628">
                  <c:v>0.86448984086779401</c:v>
                </c:pt>
                <c:pt idx="629">
                  <c:v>0.86586641704751999</c:v>
                </c:pt>
                <c:pt idx="630">
                  <c:v>0.86724299322724496</c:v>
                </c:pt>
                <c:pt idx="631">
                  <c:v>0.86861956940697105</c:v>
                </c:pt>
                <c:pt idx="632">
                  <c:v>0.86999614558669702</c:v>
                </c:pt>
                <c:pt idx="633">
                  <c:v>0.871372721766423</c:v>
                </c:pt>
                <c:pt idx="634">
                  <c:v>0.87274929794614897</c:v>
                </c:pt>
                <c:pt idx="635">
                  <c:v>0.87412587412587395</c:v>
                </c:pt>
                <c:pt idx="636">
                  <c:v>0.87550245030560003</c:v>
                </c:pt>
                <c:pt idx="637">
                  <c:v>0.87687902648532601</c:v>
                </c:pt>
                <c:pt idx="638">
                  <c:v>0.87825560266505198</c:v>
                </c:pt>
                <c:pt idx="639">
                  <c:v>0.87963217884477696</c:v>
                </c:pt>
                <c:pt idx="640">
                  <c:v>0.88100875502450304</c:v>
                </c:pt>
                <c:pt idx="641">
                  <c:v>0.88238533120422902</c:v>
                </c:pt>
                <c:pt idx="642">
                  <c:v>0.88376190738395499</c:v>
                </c:pt>
                <c:pt idx="643">
                  <c:v>0.88513848356368097</c:v>
                </c:pt>
                <c:pt idx="644">
                  <c:v>0.88651505974340605</c:v>
                </c:pt>
                <c:pt idx="645">
                  <c:v>0.88789163592313203</c:v>
                </c:pt>
                <c:pt idx="646">
                  <c:v>0.889268212102858</c:v>
                </c:pt>
                <c:pt idx="647">
                  <c:v>0.89064478828258398</c:v>
                </c:pt>
                <c:pt idx="648">
                  <c:v>0.89202136446230895</c:v>
                </c:pt>
                <c:pt idx="649">
                  <c:v>0.89339794064203504</c:v>
                </c:pt>
                <c:pt idx="650">
                  <c:v>0.89477451682176101</c:v>
                </c:pt>
                <c:pt idx="651">
                  <c:v>0.89615109300148699</c:v>
                </c:pt>
                <c:pt idx="652">
                  <c:v>0.89752766918121296</c:v>
                </c:pt>
                <c:pt idx="653">
                  <c:v>0.89890424536093805</c:v>
                </c:pt>
                <c:pt idx="654">
                  <c:v>0.90028082154066402</c:v>
                </c:pt>
                <c:pt idx="655">
                  <c:v>0.90165739772039</c:v>
                </c:pt>
                <c:pt idx="656">
                  <c:v>0.90303397390011597</c:v>
                </c:pt>
                <c:pt idx="657">
                  <c:v>0.90441055007984195</c:v>
                </c:pt>
                <c:pt idx="658">
                  <c:v>0.90578712625956703</c:v>
                </c:pt>
                <c:pt idx="659">
                  <c:v>0.90716370243929301</c:v>
                </c:pt>
                <c:pt idx="660">
                  <c:v>0.90854027861901898</c:v>
                </c:pt>
                <c:pt idx="661">
                  <c:v>0.90991685479874496</c:v>
                </c:pt>
                <c:pt idx="662">
                  <c:v>0.91129343097847104</c:v>
                </c:pt>
                <c:pt idx="663">
                  <c:v>0.91267000715819602</c:v>
                </c:pt>
                <c:pt idx="664">
                  <c:v>0.91404658333792199</c:v>
                </c:pt>
                <c:pt idx="665">
                  <c:v>0.91542315951764797</c:v>
                </c:pt>
                <c:pt idx="666">
                  <c:v>0.91679973569737405</c:v>
                </c:pt>
                <c:pt idx="667">
                  <c:v>0.91817631187710003</c:v>
                </c:pt>
                <c:pt idx="668">
                  <c:v>0.919552888056825</c:v>
                </c:pt>
                <c:pt idx="669">
                  <c:v>0.92092946423655098</c:v>
                </c:pt>
                <c:pt idx="670">
                  <c:v>0.92230604041627695</c:v>
                </c:pt>
                <c:pt idx="671">
                  <c:v>0.92368261659600304</c:v>
                </c:pt>
                <c:pt idx="672">
                  <c:v>0.92505919277572801</c:v>
                </c:pt>
                <c:pt idx="673">
                  <c:v>0.92643576895545399</c:v>
                </c:pt>
                <c:pt idx="674">
                  <c:v>0.92781234513517996</c:v>
                </c:pt>
                <c:pt idx="675">
                  <c:v>0.92918892131490605</c:v>
                </c:pt>
                <c:pt idx="676">
                  <c:v>0.93056549749463202</c:v>
                </c:pt>
                <c:pt idx="677">
                  <c:v>0.931942073674357</c:v>
                </c:pt>
                <c:pt idx="678">
                  <c:v>0.93331864985408297</c:v>
                </c:pt>
                <c:pt idx="679">
                  <c:v>0.93469522603380895</c:v>
                </c:pt>
                <c:pt idx="680">
                  <c:v>0.93607180221353503</c:v>
                </c:pt>
                <c:pt idx="681">
                  <c:v>0.93744837839326101</c:v>
                </c:pt>
                <c:pt idx="682">
                  <c:v>0.93882495457298598</c:v>
                </c:pt>
                <c:pt idx="683">
                  <c:v>0.94020153075271196</c:v>
                </c:pt>
                <c:pt idx="684">
                  <c:v>0.94157810693243804</c:v>
                </c:pt>
                <c:pt idx="685">
                  <c:v>0.94295468311216402</c:v>
                </c:pt>
                <c:pt idx="686">
                  <c:v>0.94433125929188899</c:v>
                </c:pt>
                <c:pt idx="687">
                  <c:v>0.94570783547161497</c:v>
                </c:pt>
                <c:pt idx="688">
                  <c:v>0.94708441165134105</c:v>
                </c:pt>
                <c:pt idx="689">
                  <c:v>0.94846098783106703</c:v>
                </c:pt>
                <c:pt idx="690">
                  <c:v>0.949837564010792</c:v>
                </c:pt>
                <c:pt idx="691">
                  <c:v>0.95121414019051798</c:v>
                </c:pt>
                <c:pt idx="692">
                  <c:v>0.95259071637024395</c:v>
                </c:pt>
                <c:pt idx="693">
                  <c:v>0.95396729254997004</c:v>
                </c:pt>
                <c:pt idx="694">
                  <c:v>0.95534386872969601</c:v>
                </c:pt>
                <c:pt idx="695">
                  <c:v>0.95672044490942099</c:v>
                </c:pt>
                <c:pt idx="696">
                  <c:v>0.95809702108914696</c:v>
                </c:pt>
                <c:pt idx="697">
                  <c:v>0.95947359726887305</c:v>
                </c:pt>
                <c:pt idx="698">
                  <c:v>0.96085017344859902</c:v>
                </c:pt>
                <c:pt idx="699">
                  <c:v>0.962226749628325</c:v>
                </c:pt>
                <c:pt idx="700">
                  <c:v>0.96360332580804997</c:v>
                </c:pt>
                <c:pt idx="701">
                  <c:v>0.96497990198777595</c:v>
                </c:pt>
                <c:pt idx="702">
                  <c:v>0.96635647816750203</c:v>
                </c:pt>
                <c:pt idx="703">
                  <c:v>0.96773305434722801</c:v>
                </c:pt>
                <c:pt idx="704">
                  <c:v>0.96910963052695398</c:v>
                </c:pt>
                <c:pt idx="705">
                  <c:v>0.97048620670667896</c:v>
                </c:pt>
                <c:pt idx="706">
                  <c:v>0.97186278288640504</c:v>
                </c:pt>
                <c:pt idx="707">
                  <c:v>0.97323935906613102</c:v>
                </c:pt>
                <c:pt idx="708">
                  <c:v>0.97461593524585699</c:v>
                </c:pt>
                <c:pt idx="709">
                  <c:v>0.97599251142558296</c:v>
                </c:pt>
                <c:pt idx="710">
                  <c:v>0.97736908760530805</c:v>
                </c:pt>
                <c:pt idx="711">
                  <c:v>0.97874566378503403</c:v>
                </c:pt>
                <c:pt idx="712">
                  <c:v>0.98012223996476</c:v>
                </c:pt>
                <c:pt idx="713">
                  <c:v>0.98149881614448597</c:v>
                </c:pt>
                <c:pt idx="714">
                  <c:v>0.98287539232421095</c:v>
                </c:pt>
                <c:pt idx="715">
                  <c:v>0.98425196850393704</c:v>
                </c:pt>
                <c:pt idx="716">
                  <c:v>0.98562854468366301</c:v>
                </c:pt>
                <c:pt idx="717">
                  <c:v>0.98700512086338898</c:v>
                </c:pt>
                <c:pt idx="718">
                  <c:v>0.98838169704311396</c:v>
                </c:pt>
                <c:pt idx="719">
                  <c:v>0.98975827322284005</c:v>
                </c:pt>
                <c:pt idx="720">
                  <c:v>0.99113484940256602</c:v>
                </c:pt>
                <c:pt idx="721">
                  <c:v>0.992511425582292</c:v>
                </c:pt>
                <c:pt idx="722">
                  <c:v>0.99388800176201797</c:v>
                </c:pt>
                <c:pt idx="723">
                  <c:v>0.99526457794174295</c:v>
                </c:pt>
                <c:pt idx="724">
                  <c:v>0.99664115412146903</c:v>
                </c:pt>
                <c:pt idx="725">
                  <c:v>0.99801773030119501</c:v>
                </c:pt>
                <c:pt idx="726">
                  <c:v>0.99939430648092098</c:v>
                </c:pt>
                <c:pt idx="727">
                  <c:v>1.0007708826606501</c:v>
                </c:pt>
                <c:pt idx="728">
                  <c:v>1.00214745884037</c:v>
                </c:pt>
                <c:pt idx="729">
                  <c:v>1.0035240350201</c:v>
                </c:pt>
                <c:pt idx="730">
                  <c:v>1.00490061119982</c:v>
                </c:pt>
                <c:pt idx="731">
                  <c:v>1.00627718737955</c:v>
                </c:pt>
                <c:pt idx="732">
                  <c:v>1.0076537635592799</c:v>
                </c:pt>
                <c:pt idx="733">
                  <c:v>1.0090303397389999</c:v>
                </c:pt>
                <c:pt idx="734">
                  <c:v>1.0104069159187301</c:v>
                </c:pt>
                <c:pt idx="735">
                  <c:v>1.0117834920984501</c:v>
                </c:pt>
                <c:pt idx="736">
                  <c:v>1.0131600682781801</c:v>
                </c:pt>
                <c:pt idx="737">
                  <c:v>1.0145366444579</c:v>
                </c:pt>
                <c:pt idx="738">
                  <c:v>1.01591322063763</c:v>
                </c:pt>
                <c:pt idx="739">
                  <c:v>1.01728979681736</c:v>
                </c:pt>
                <c:pt idx="740">
                  <c:v>1.01866637299708</c:v>
                </c:pt>
                <c:pt idx="741">
                  <c:v>1.0200429491768099</c:v>
                </c:pt>
                <c:pt idx="742">
                  <c:v>1.0214195253565299</c:v>
                </c:pt>
                <c:pt idx="743">
                  <c:v>1.0227961015362601</c:v>
                </c:pt>
                <c:pt idx="744">
                  <c:v>1.0241726777159901</c:v>
                </c:pt>
                <c:pt idx="745">
                  <c:v>1.0255492538957101</c:v>
                </c:pt>
                <c:pt idx="746">
                  <c:v>1.02692583007544</c:v>
                </c:pt>
                <c:pt idx="747">
                  <c:v>1.02830240625516</c:v>
                </c:pt>
                <c:pt idx="748">
                  <c:v>1.02967898243489</c:v>
                </c:pt>
                <c:pt idx="749">
                  <c:v>1.03105555861461</c:v>
                </c:pt>
                <c:pt idx="750">
                  <c:v>1.0324321347943399</c:v>
                </c:pt>
                <c:pt idx="751">
                  <c:v>1.0338087109740699</c:v>
                </c:pt>
                <c:pt idx="752">
                  <c:v>1.0351852871537901</c:v>
                </c:pt>
                <c:pt idx="753">
                  <c:v>1.0365618633335201</c:v>
                </c:pt>
                <c:pt idx="754">
                  <c:v>1.0379384395132401</c:v>
                </c:pt>
                <c:pt idx="755">
                  <c:v>1.03931501569297</c:v>
                </c:pt>
                <c:pt idx="756">
                  <c:v>1.04069159187269</c:v>
                </c:pt>
                <c:pt idx="757">
                  <c:v>1.04206816805242</c:v>
                </c:pt>
                <c:pt idx="758">
                  <c:v>1.0434447442321499</c:v>
                </c:pt>
                <c:pt idx="759">
                  <c:v>1.0448213204118699</c:v>
                </c:pt>
                <c:pt idx="760">
                  <c:v>1.0461978965915999</c:v>
                </c:pt>
                <c:pt idx="761">
                  <c:v>1.0475744727713201</c:v>
                </c:pt>
                <c:pt idx="762">
                  <c:v>1.0489510489510501</c:v>
                </c:pt>
                <c:pt idx="763">
                  <c:v>1.05032762513078</c:v>
                </c:pt>
                <c:pt idx="764">
                  <c:v>1.0517042013105</c:v>
                </c:pt>
                <c:pt idx="765">
                  <c:v>1.05308077749023</c:v>
                </c:pt>
                <c:pt idx="766">
                  <c:v>1.05445735366995</c:v>
                </c:pt>
                <c:pt idx="767">
                  <c:v>1.0558339298496799</c:v>
                </c:pt>
                <c:pt idx="768">
                  <c:v>1.0572105060293999</c:v>
                </c:pt>
                <c:pt idx="769">
                  <c:v>1.0585870822091299</c:v>
                </c:pt>
                <c:pt idx="770">
                  <c:v>1.0599636583888601</c:v>
                </c:pt>
                <c:pt idx="771">
                  <c:v>1.0613402345685801</c:v>
                </c:pt>
                <c:pt idx="772">
                  <c:v>1.06271681074831</c:v>
                </c:pt>
                <c:pt idx="773">
                  <c:v>1.06409338692803</c:v>
                </c:pt>
                <c:pt idx="774">
                  <c:v>1.06546996310776</c:v>
                </c:pt>
                <c:pt idx="775">
                  <c:v>1.06684653928748</c:v>
                </c:pt>
                <c:pt idx="776">
                  <c:v>1.0682231154672099</c:v>
                </c:pt>
                <c:pt idx="777">
                  <c:v>1.0695996916469399</c:v>
                </c:pt>
                <c:pt idx="778">
                  <c:v>1.0709762678266599</c:v>
                </c:pt>
                <c:pt idx="779">
                  <c:v>1.0723528440063901</c:v>
                </c:pt>
                <c:pt idx="780">
                  <c:v>1.0737294201861101</c:v>
                </c:pt>
                <c:pt idx="781">
                  <c:v>1.07510599636584</c:v>
                </c:pt>
                <c:pt idx="782">
                  <c:v>1.07648257254557</c:v>
                </c:pt>
                <c:pt idx="783">
                  <c:v>1.07785914872529</c:v>
                </c:pt>
                <c:pt idx="784">
                  <c:v>1.07923572490502</c:v>
                </c:pt>
                <c:pt idx="785">
                  <c:v>1.0806123010847399</c:v>
                </c:pt>
                <c:pt idx="786">
                  <c:v>1.0819888772644699</c:v>
                </c:pt>
                <c:pt idx="787">
                  <c:v>1.0833654534441901</c:v>
                </c:pt>
                <c:pt idx="788">
                  <c:v>1.0847420296239201</c:v>
                </c:pt>
                <c:pt idx="789">
                  <c:v>1.0861186058036501</c:v>
                </c:pt>
                <c:pt idx="790">
                  <c:v>1.08749518198337</c:v>
                </c:pt>
                <c:pt idx="791">
                  <c:v>1.0888717581631</c:v>
                </c:pt>
                <c:pt idx="792">
                  <c:v>1.09024833434282</c:v>
                </c:pt>
                <c:pt idx="793">
                  <c:v>1.09162491052255</c:v>
                </c:pt>
                <c:pt idx="794">
                  <c:v>1.0930014867022699</c:v>
                </c:pt>
                <c:pt idx="795">
                  <c:v>1.0943780628819999</c:v>
                </c:pt>
                <c:pt idx="796">
                  <c:v>1.0957546390617301</c:v>
                </c:pt>
                <c:pt idx="797">
                  <c:v>1.0971312152414501</c:v>
                </c:pt>
                <c:pt idx="798">
                  <c:v>1.09850779142118</c:v>
                </c:pt>
                <c:pt idx="799">
                  <c:v>1.0998843676009</c:v>
                </c:pt>
                <c:pt idx="800">
                  <c:v>1.10126094378063</c:v>
                </c:pt>
                <c:pt idx="801">
                  <c:v>1.10263751996035</c:v>
                </c:pt>
                <c:pt idx="802">
                  <c:v>1.1040140961400799</c:v>
                </c:pt>
                <c:pt idx="803">
                  <c:v>1.1053906723198099</c:v>
                </c:pt>
                <c:pt idx="804">
                  <c:v>1.1067672484995299</c:v>
                </c:pt>
                <c:pt idx="805">
                  <c:v>1.1081438246792601</c:v>
                </c:pt>
                <c:pt idx="806">
                  <c:v>1.1095204008589801</c:v>
                </c:pt>
                <c:pt idx="807">
                  <c:v>1.11089697703871</c:v>
                </c:pt>
                <c:pt idx="808">
                  <c:v>1.11227355321844</c:v>
                </c:pt>
                <c:pt idx="809">
                  <c:v>1.11365012939816</c:v>
                </c:pt>
                <c:pt idx="810">
                  <c:v>1.11502670557789</c:v>
                </c:pt>
                <c:pt idx="811">
                  <c:v>1.1164032817576099</c:v>
                </c:pt>
                <c:pt idx="812">
                  <c:v>1.1177798579373399</c:v>
                </c:pt>
                <c:pt idx="813">
                  <c:v>1.1191564341170599</c:v>
                </c:pt>
                <c:pt idx="814">
                  <c:v>1.1205330102967901</c:v>
                </c:pt>
                <c:pt idx="815">
                  <c:v>1.1219095864765201</c:v>
                </c:pt>
                <c:pt idx="816">
                  <c:v>1.12328616265624</c:v>
                </c:pt>
                <c:pt idx="817">
                  <c:v>1.12466273883597</c:v>
                </c:pt>
                <c:pt idx="818">
                  <c:v>1.12603931501569</c:v>
                </c:pt>
                <c:pt idx="819">
                  <c:v>1.12741589119542</c:v>
                </c:pt>
                <c:pt idx="820">
                  <c:v>1.1287924673751399</c:v>
                </c:pt>
                <c:pt idx="821">
                  <c:v>1.1301690435548699</c:v>
                </c:pt>
                <c:pt idx="822">
                  <c:v>1.1315456197346001</c:v>
                </c:pt>
                <c:pt idx="823">
                  <c:v>1.1329221959143201</c:v>
                </c:pt>
                <c:pt idx="824">
                  <c:v>1.1342987720940501</c:v>
                </c:pt>
                <c:pt idx="825">
                  <c:v>1.13567534827377</c:v>
                </c:pt>
                <c:pt idx="826">
                  <c:v>1.1370519244535</c:v>
                </c:pt>
                <c:pt idx="827">
                  <c:v>1.13842850063323</c:v>
                </c:pt>
                <c:pt idx="828">
                  <c:v>1.13980507681295</c:v>
                </c:pt>
                <c:pt idx="829">
                  <c:v>1.1411816529926799</c:v>
                </c:pt>
                <c:pt idx="830">
                  <c:v>1.1425582291723999</c:v>
                </c:pt>
                <c:pt idx="831">
                  <c:v>1.1439348053521301</c:v>
                </c:pt>
                <c:pt idx="832">
                  <c:v>1.1453113815318501</c:v>
                </c:pt>
                <c:pt idx="833">
                  <c:v>1.1466879577115801</c:v>
                </c:pt>
                <c:pt idx="834">
                  <c:v>1.14806453389131</c:v>
                </c:pt>
                <c:pt idx="835">
                  <c:v>1.14944111007103</c:v>
                </c:pt>
                <c:pt idx="836">
                  <c:v>1.15081768625076</c:v>
                </c:pt>
                <c:pt idx="837">
                  <c:v>1.15219426243048</c:v>
                </c:pt>
                <c:pt idx="838">
                  <c:v>1.1535708386102099</c:v>
                </c:pt>
                <c:pt idx="839">
                  <c:v>1.1549474147899299</c:v>
                </c:pt>
                <c:pt idx="840">
                  <c:v>1.1563239909696601</c:v>
                </c:pt>
                <c:pt idx="841">
                  <c:v>1.1577005671493901</c:v>
                </c:pt>
                <c:pt idx="842">
                  <c:v>1.15907714332911</c:v>
                </c:pt>
                <c:pt idx="843">
                  <c:v>1.16045371950884</c:v>
                </c:pt>
                <c:pt idx="844">
                  <c:v>1.16183029568856</c:v>
                </c:pt>
                <c:pt idx="845">
                  <c:v>1.16320687186829</c:v>
                </c:pt>
                <c:pt idx="846">
                  <c:v>1.1645834480480199</c:v>
                </c:pt>
                <c:pt idx="847">
                  <c:v>1.1659600242277399</c:v>
                </c:pt>
                <c:pt idx="848">
                  <c:v>1.1673366004074699</c:v>
                </c:pt>
                <c:pt idx="849">
                  <c:v>1.1687131765871901</c:v>
                </c:pt>
                <c:pt idx="850">
                  <c:v>1.1700897527669201</c:v>
                </c:pt>
                <c:pt idx="851">
                  <c:v>1.17146632894664</c:v>
                </c:pt>
                <c:pt idx="852">
                  <c:v>1.17284290512637</c:v>
                </c:pt>
                <c:pt idx="853">
                  <c:v>1.1742194813061</c:v>
                </c:pt>
                <c:pt idx="854">
                  <c:v>1.17559605748582</c:v>
                </c:pt>
                <c:pt idx="855">
                  <c:v>1.1769726336655499</c:v>
                </c:pt>
                <c:pt idx="856">
                  <c:v>1.1783492098452699</c:v>
                </c:pt>
                <c:pt idx="857">
                  <c:v>1.1797257860249999</c:v>
                </c:pt>
                <c:pt idx="858">
                  <c:v>1.1811023622047201</c:v>
                </c:pt>
                <c:pt idx="859">
                  <c:v>1.1824789383844501</c:v>
                </c:pt>
                <c:pt idx="860">
                  <c:v>1.18385551456418</c:v>
                </c:pt>
                <c:pt idx="861">
                  <c:v>1.1852320907439</c:v>
                </c:pt>
                <c:pt idx="862">
                  <c:v>1.18660866692363</c:v>
                </c:pt>
                <c:pt idx="863">
                  <c:v>1.18798524310335</c:v>
                </c:pt>
                <c:pt idx="864">
                  <c:v>1.1893618192830799</c:v>
                </c:pt>
                <c:pt idx="865">
                  <c:v>1.1907383954628099</c:v>
                </c:pt>
                <c:pt idx="866">
                  <c:v>1.1921149716425301</c:v>
                </c:pt>
                <c:pt idx="867">
                  <c:v>1.1934915478222601</c:v>
                </c:pt>
                <c:pt idx="868">
                  <c:v>1.1948681240019801</c:v>
                </c:pt>
                <c:pt idx="869">
                  <c:v>1.19624470018171</c:v>
                </c:pt>
                <c:pt idx="870">
                  <c:v>1.19762127636143</c:v>
                </c:pt>
                <c:pt idx="871">
                  <c:v>1.19899785254116</c:v>
                </c:pt>
                <c:pt idx="872">
                  <c:v>1.20037442872089</c:v>
                </c:pt>
                <c:pt idx="873">
                  <c:v>1.2017510049006099</c:v>
                </c:pt>
                <c:pt idx="874">
                  <c:v>1.2031275810803399</c:v>
                </c:pt>
                <c:pt idx="875">
                  <c:v>1.2045041572600601</c:v>
                </c:pt>
                <c:pt idx="876">
                  <c:v>1.2058807334397901</c:v>
                </c:pt>
                <c:pt idx="877">
                  <c:v>1.2072573096195101</c:v>
                </c:pt>
                <c:pt idx="878">
                  <c:v>1.20863388579924</c:v>
                </c:pt>
                <c:pt idx="879">
                  <c:v>1.21001046197897</c:v>
                </c:pt>
                <c:pt idx="880">
                  <c:v>1.21138703815869</c:v>
                </c:pt>
                <c:pt idx="881">
                  <c:v>1.2127636143384199</c:v>
                </c:pt>
                <c:pt idx="882">
                  <c:v>1.2141401905181399</c:v>
                </c:pt>
                <c:pt idx="883">
                  <c:v>1.2155167666978699</c:v>
                </c:pt>
                <c:pt idx="884">
                  <c:v>1.2168933428776001</c:v>
                </c:pt>
                <c:pt idx="885">
                  <c:v>1.2182699190573201</c:v>
                </c:pt>
                <c:pt idx="886">
                  <c:v>1.21964649523705</c:v>
                </c:pt>
                <c:pt idx="887">
                  <c:v>1.22102307141677</c:v>
                </c:pt>
                <c:pt idx="888">
                  <c:v>1.2223996475965</c:v>
                </c:pt>
                <c:pt idx="889">
                  <c:v>1.22377622377622</c:v>
                </c:pt>
                <c:pt idx="890">
                  <c:v>1.2251527999559499</c:v>
                </c:pt>
                <c:pt idx="891">
                  <c:v>1.2265293761356799</c:v>
                </c:pt>
                <c:pt idx="892">
                  <c:v>1.2279059523153999</c:v>
                </c:pt>
                <c:pt idx="893">
                  <c:v>1.2292825284951301</c:v>
                </c:pt>
                <c:pt idx="894">
                  <c:v>1.2306591046748501</c:v>
                </c:pt>
                <c:pt idx="895">
                  <c:v>1.23203568085458</c:v>
                </c:pt>
                <c:pt idx="896">
                  <c:v>1.2334122570343</c:v>
                </c:pt>
                <c:pt idx="897">
                  <c:v>1.23478883321403</c:v>
                </c:pt>
                <c:pt idx="898">
                  <c:v>1.23616540939376</c:v>
                </c:pt>
                <c:pt idx="899">
                  <c:v>1.2375419855734799</c:v>
                </c:pt>
                <c:pt idx="900">
                  <c:v>1.2389185617532099</c:v>
                </c:pt>
                <c:pt idx="901">
                  <c:v>1.2402951379329299</c:v>
                </c:pt>
                <c:pt idx="902">
                  <c:v>1.2416717141126601</c:v>
                </c:pt>
                <c:pt idx="903">
                  <c:v>1.2430482902923901</c:v>
                </c:pt>
                <c:pt idx="904">
                  <c:v>1.24442486647211</c:v>
                </c:pt>
                <c:pt idx="905">
                  <c:v>1.24580144265184</c:v>
                </c:pt>
                <c:pt idx="906">
                  <c:v>1.24717801883156</c:v>
                </c:pt>
                <c:pt idx="907">
                  <c:v>1.24855459501129</c:v>
                </c:pt>
                <c:pt idx="908">
                  <c:v>1.2499311711910099</c:v>
                </c:pt>
                <c:pt idx="909">
                  <c:v>1.2513077473707399</c:v>
                </c:pt>
                <c:pt idx="910">
                  <c:v>1.2526843235504701</c:v>
                </c:pt>
                <c:pt idx="911">
                  <c:v>1.2540608997301901</c:v>
                </c:pt>
                <c:pt idx="912">
                  <c:v>1.2554374759099201</c:v>
                </c:pt>
                <c:pt idx="913">
                  <c:v>1.25681405208964</c:v>
                </c:pt>
                <c:pt idx="914">
                  <c:v>1.25819062826937</c:v>
                </c:pt>
                <c:pt idx="915">
                  <c:v>1.25956720444909</c:v>
                </c:pt>
                <c:pt idx="916">
                  <c:v>1.26094378062882</c:v>
                </c:pt>
                <c:pt idx="917">
                  <c:v>1.2623203568085499</c:v>
                </c:pt>
                <c:pt idx="918">
                  <c:v>1.2636969329882699</c:v>
                </c:pt>
                <c:pt idx="919">
                  <c:v>1.2650735091680001</c:v>
                </c:pt>
                <c:pt idx="920">
                  <c:v>1.2664500853477201</c:v>
                </c:pt>
                <c:pt idx="921">
                  <c:v>1.26782666152745</c:v>
                </c:pt>
                <c:pt idx="922">
                  <c:v>1.26920323770718</c:v>
                </c:pt>
                <c:pt idx="923">
                  <c:v>1.2705798138869</c:v>
                </c:pt>
                <c:pt idx="924">
                  <c:v>1.27195639006663</c:v>
                </c:pt>
                <c:pt idx="925">
                  <c:v>1.27333296624635</c:v>
                </c:pt>
                <c:pt idx="926">
                  <c:v>1.2747095424260799</c:v>
                </c:pt>
                <c:pt idx="927">
                  <c:v>1.2760861186057999</c:v>
                </c:pt>
                <c:pt idx="928">
                  <c:v>1.2774626947855301</c:v>
                </c:pt>
                <c:pt idx="929">
                  <c:v>1.2788392709652601</c:v>
                </c:pt>
                <c:pt idx="930">
                  <c:v>1.28021584714498</c:v>
                </c:pt>
                <c:pt idx="931">
                  <c:v>1.28159242332471</c:v>
                </c:pt>
                <c:pt idx="932">
                  <c:v>1.28296899950443</c:v>
                </c:pt>
                <c:pt idx="933">
                  <c:v>1.28434557568416</c:v>
                </c:pt>
                <c:pt idx="934">
                  <c:v>1.2857221518638799</c:v>
                </c:pt>
                <c:pt idx="935">
                  <c:v>1.2870987280436099</c:v>
                </c:pt>
                <c:pt idx="936">
                  <c:v>1.2884753042233399</c:v>
                </c:pt>
                <c:pt idx="937">
                  <c:v>1.2898518804030601</c:v>
                </c:pt>
                <c:pt idx="938">
                  <c:v>1.2912284565827901</c:v>
                </c:pt>
                <c:pt idx="939">
                  <c:v>1.29260503276251</c:v>
                </c:pt>
                <c:pt idx="940">
                  <c:v>1.29398160894224</c:v>
                </c:pt>
                <c:pt idx="941">
                  <c:v>1.29535818512196</c:v>
                </c:pt>
                <c:pt idx="942">
                  <c:v>1.29673476130169</c:v>
                </c:pt>
                <c:pt idx="943">
                  <c:v>1.2981113374814199</c:v>
                </c:pt>
                <c:pt idx="944">
                  <c:v>1.2994879136611399</c:v>
                </c:pt>
                <c:pt idx="945">
                  <c:v>1.3008644898408701</c:v>
                </c:pt>
                <c:pt idx="946">
                  <c:v>1.3022410660205901</c:v>
                </c:pt>
                <c:pt idx="947">
                  <c:v>1.3036176422003201</c:v>
                </c:pt>
                <c:pt idx="948">
                  <c:v>1.30499421838005</c:v>
                </c:pt>
                <c:pt idx="949">
                  <c:v>1.30637079455977</c:v>
                </c:pt>
                <c:pt idx="950">
                  <c:v>1.3077473707395</c:v>
                </c:pt>
                <c:pt idx="951">
                  <c:v>1.30912394691922</c:v>
                </c:pt>
                <c:pt idx="952">
                  <c:v>1.3105005230989499</c:v>
                </c:pt>
                <c:pt idx="953">
                  <c:v>1.3118770992786699</c:v>
                </c:pt>
                <c:pt idx="954">
                  <c:v>1.3132536754584001</c:v>
                </c:pt>
                <c:pt idx="955">
                  <c:v>1.3146302516381301</c:v>
                </c:pt>
                <c:pt idx="956">
                  <c:v>1.3160068278178501</c:v>
                </c:pt>
                <c:pt idx="957">
                  <c:v>1.31738340399758</c:v>
                </c:pt>
                <c:pt idx="958">
                  <c:v>1.3187599801773</c:v>
                </c:pt>
                <c:pt idx="959">
                  <c:v>1.32013655635703</c:v>
                </c:pt>
                <c:pt idx="960">
                  <c:v>1.32151313253675</c:v>
                </c:pt>
                <c:pt idx="961">
                  <c:v>1.3228897087164799</c:v>
                </c:pt>
                <c:pt idx="962">
                  <c:v>1.3242662848962099</c:v>
                </c:pt>
                <c:pt idx="963">
                  <c:v>1.3256428610759301</c:v>
                </c:pt>
                <c:pt idx="964">
                  <c:v>1.3270194372556601</c:v>
                </c:pt>
                <c:pt idx="965">
                  <c:v>1.3283960134353801</c:v>
                </c:pt>
                <c:pt idx="966">
                  <c:v>1.32977258961511</c:v>
                </c:pt>
                <c:pt idx="967">
                  <c:v>1.33114916579484</c:v>
                </c:pt>
                <c:pt idx="968">
                  <c:v>1.33252574197456</c:v>
                </c:pt>
                <c:pt idx="969">
                  <c:v>1.3339023181542899</c:v>
                </c:pt>
                <c:pt idx="970">
                  <c:v>1.3352788943340099</c:v>
                </c:pt>
                <c:pt idx="971">
                  <c:v>1.3366554705137399</c:v>
                </c:pt>
                <c:pt idx="972">
                  <c:v>1.3380320466934601</c:v>
                </c:pt>
                <c:pt idx="973">
                  <c:v>1.3394086228731901</c:v>
                </c:pt>
                <c:pt idx="974">
                  <c:v>1.34078519905292</c:v>
                </c:pt>
                <c:pt idx="975">
                  <c:v>1.34216177523264</c:v>
                </c:pt>
                <c:pt idx="976">
                  <c:v>1.34353835141237</c:v>
                </c:pt>
                <c:pt idx="977">
                  <c:v>1.34491492759209</c:v>
                </c:pt>
                <c:pt idx="978">
                  <c:v>1.3462915037718199</c:v>
                </c:pt>
                <c:pt idx="979">
                  <c:v>1.3476680799515399</c:v>
                </c:pt>
                <c:pt idx="980">
                  <c:v>1.3490446561312699</c:v>
                </c:pt>
                <c:pt idx="981">
                  <c:v>1.3504212323110001</c:v>
                </c:pt>
                <c:pt idx="982">
                  <c:v>1.3517978084907201</c:v>
                </c:pt>
                <c:pt idx="983">
                  <c:v>1.35317438467045</c:v>
                </c:pt>
                <c:pt idx="984">
                  <c:v>1.35455096085017</c:v>
                </c:pt>
                <c:pt idx="985">
                  <c:v>1.3559275370299</c:v>
                </c:pt>
                <c:pt idx="986">
                  <c:v>1.35730411320963</c:v>
                </c:pt>
                <c:pt idx="987">
                  <c:v>1.3586806893893499</c:v>
                </c:pt>
                <c:pt idx="988">
                  <c:v>1.3600572655690799</c:v>
                </c:pt>
                <c:pt idx="989">
                  <c:v>1.3614338417487999</c:v>
                </c:pt>
                <c:pt idx="990">
                  <c:v>1.3628104179285301</c:v>
                </c:pt>
                <c:pt idx="991">
                  <c:v>1.3641869941082501</c:v>
                </c:pt>
                <c:pt idx="992">
                  <c:v>1.36556357028798</c:v>
                </c:pt>
                <c:pt idx="993">
                  <c:v>1.36694014646771</c:v>
                </c:pt>
                <c:pt idx="994">
                  <c:v>1.36831672264743</c:v>
                </c:pt>
                <c:pt idx="995">
                  <c:v>1.36969329882716</c:v>
                </c:pt>
                <c:pt idx="996">
                  <c:v>1.3710698750068799</c:v>
                </c:pt>
                <c:pt idx="997">
                  <c:v>1.3724464511866099</c:v>
                </c:pt>
                <c:pt idx="998">
                  <c:v>1.3738230273663301</c:v>
                </c:pt>
                <c:pt idx="999">
                  <c:v>1.3751996035460601</c:v>
                </c:pt>
                <c:pt idx="1000">
                  <c:v>1.3765761797257901</c:v>
                </c:pt>
                <c:pt idx="1001">
                  <c:v>1.37795275590551</c:v>
                </c:pt>
                <c:pt idx="1002">
                  <c:v>1.37932933208524</c:v>
                </c:pt>
                <c:pt idx="1003">
                  <c:v>1.38070590826496</c:v>
                </c:pt>
                <c:pt idx="1004">
                  <c:v>1.38208248444469</c:v>
                </c:pt>
                <c:pt idx="1005">
                  <c:v>1.3834590606244199</c:v>
                </c:pt>
                <c:pt idx="1006">
                  <c:v>1.3848356368041399</c:v>
                </c:pt>
                <c:pt idx="1007">
                  <c:v>1.3862122129838701</c:v>
                </c:pt>
                <c:pt idx="1008">
                  <c:v>1.3875887891635901</c:v>
                </c:pt>
                <c:pt idx="1009">
                  <c:v>1.38896536534332</c:v>
                </c:pt>
                <c:pt idx="1010">
                  <c:v>1.39034194152304</c:v>
                </c:pt>
                <c:pt idx="1011">
                  <c:v>1.39171851770277</c:v>
                </c:pt>
                <c:pt idx="1012">
                  <c:v>1.3930950938825</c:v>
                </c:pt>
                <c:pt idx="1013">
                  <c:v>1.3944716700622199</c:v>
                </c:pt>
                <c:pt idx="1014">
                  <c:v>1.3958482462419499</c:v>
                </c:pt>
                <c:pt idx="1015">
                  <c:v>1.3972248224216699</c:v>
                </c:pt>
                <c:pt idx="1016">
                  <c:v>1.3986013986014001</c:v>
                </c:pt>
                <c:pt idx="1017">
                  <c:v>1.3999779747811201</c:v>
                </c:pt>
                <c:pt idx="1018">
                  <c:v>1.40135455096085</c:v>
                </c:pt>
                <c:pt idx="1019">
                  <c:v>1.40273112714058</c:v>
                </c:pt>
                <c:pt idx="1020">
                  <c:v>1.4041077033203</c:v>
                </c:pt>
                <c:pt idx="1021">
                  <c:v>1.40548427950003</c:v>
                </c:pt>
                <c:pt idx="1022">
                  <c:v>1.4068608556797499</c:v>
                </c:pt>
                <c:pt idx="1023">
                  <c:v>1.4082374318594799</c:v>
                </c:pt>
                <c:pt idx="1024">
                  <c:v>1.4096140080392101</c:v>
                </c:pt>
                <c:pt idx="1025">
                  <c:v>1.4109905842189301</c:v>
                </c:pt>
                <c:pt idx="1026">
                  <c:v>1.4123671603986601</c:v>
                </c:pt>
                <c:pt idx="1027">
                  <c:v>1.41374373657838</c:v>
                </c:pt>
                <c:pt idx="1028">
                  <c:v>1.41512031275811</c:v>
                </c:pt>
                <c:pt idx="1029">
                  <c:v>1.41649688893783</c:v>
                </c:pt>
                <c:pt idx="1030">
                  <c:v>1.41787346511756</c:v>
                </c:pt>
                <c:pt idx="1031">
                  <c:v>1.4192500412972899</c:v>
                </c:pt>
                <c:pt idx="1032">
                  <c:v>1.4206266174770099</c:v>
                </c:pt>
                <c:pt idx="1033">
                  <c:v>1.4220031936567401</c:v>
                </c:pt>
                <c:pt idx="1034">
                  <c:v>1.4233797698364601</c:v>
                </c:pt>
                <c:pt idx="1035">
                  <c:v>1.4247563460161901</c:v>
                </c:pt>
                <c:pt idx="1036">
                  <c:v>1.42613292219591</c:v>
                </c:pt>
                <c:pt idx="1037">
                  <c:v>1.42750949837564</c:v>
                </c:pt>
                <c:pt idx="1038">
                  <c:v>1.42888607455537</c:v>
                </c:pt>
                <c:pt idx="1039">
                  <c:v>1.43026265073509</c:v>
                </c:pt>
                <c:pt idx="1040">
                  <c:v>1.4316392269148199</c:v>
                </c:pt>
                <c:pt idx="1041">
                  <c:v>1.4330158030945399</c:v>
                </c:pt>
                <c:pt idx="1042">
                  <c:v>1.4343923792742701</c:v>
                </c:pt>
                <c:pt idx="1043">
                  <c:v>1.4357689554540001</c:v>
                </c:pt>
                <c:pt idx="1044">
                  <c:v>1.4371455316337201</c:v>
                </c:pt>
                <c:pt idx="1045">
                  <c:v>1.43852210781345</c:v>
                </c:pt>
                <c:pt idx="1046">
                  <c:v>1.43989868399317</c:v>
                </c:pt>
                <c:pt idx="1047">
                  <c:v>1.4412752601729</c:v>
                </c:pt>
                <c:pt idx="1048">
                  <c:v>1.44265183635262</c:v>
                </c:pt>
                <c:pt idx="1049">
                  <c:v>1.4440284125323499</c:v>
                </c:pt>
                <c:pt idx="1050">
                  <c:v>1.4454049887120799</c:v>
                </c:pt>
                <c:pt idx="1051">
                  <c:v>1.4467815648918001</c:v>
                </c:pt>
                <c:pt idx="1052">
                  <c:v>1.4481581410715301</c:v>
                </c:pt>
                <c:pt idx="1053">
                  <c:v>1.44953471725125</c:v>
                </c:pt>
                <c:pt idx="1054">
                  <c:v>1.45091129343098</c:v>
                </c:pt>
                <c:pt idx="1055">
                  <c:v>1.4522878696107</c:v>
                </c:pt>
                <c:pt idx="1056">
                  <c:v>1.45366444579043</c:v>
                </c:pt>
                <c:pt idx="1057">
                  <c:v>1.4550410219701599</c:v>
                </c:pt>
                <c:pt idx="1058">
                  <c:v>1.4564175981498799</c:v>
                </c:pt>
                <c:pt idx="1059">
                  <c:v>1.4577941743296099</c:v>
                </c:pt>
                <c:pt idx="1060">
                  <c:v>1.4591707505093301</c:v>
                </c:pt>
                <c:pt idx="1061">
                  <c:v>1.4605473266890601</c:v>
                </c:pt>
                <c:pt idx="1062">
                  <c:v>1.46192390286879</c:v>
                </c:pt>
                <c:pt idx="1063">
                  <c:v>1.46330047904851</c:v>
                </c:pt>
                <c:pt idx="1064">
                  <c:v>1.46467705522824</c:v>
                </c:pt>
                <c:pt idx="1065">
                  <c:v>1.46605363140796</c:v>
                </c:pt>
                <c:pt idx="1066">
                  <c:v>1.4674302075876899</c:v>
                </c:pt>
                <c:pt idx="1067">
                  <c:v>1.4688067837674099</c:v>
                </c:pt>
                <c:pt idx="1068">
                  <c:v>1.4701833599471399</c:v>
                </c:pt>
                <c:pt idx="1069">
                  <c:v>1.4715599361268701</c:v>
                </c:pt>
                <c:pt idx="1070">
                  <c:v>1.4729365123065901</c:v>
                </c:pt>
                <c:pt idx="1071">
                  <c:v>1.47431308848632</c:v>
                </c:pt>
                <c:pt idx="1072">
                  <c:v>1.47568966466604</c:v>
                </c:pt>
                <c:pt idx="1073">
                  <c:v>1.47706624084577</c:v>
                </c:pt>
                <c:pt idx="1074">
                  <c:v>1.47844281702549</c:v>
                </c:pt>
                <c:pt idx="1075">
                  <c:v>1.4798193932052199</c:v>
                </c:pt>
                <c:pt idx="1076">
                  <c:v>1.4811959693849499</c:v>
                </c:pt>
                <c:pt idx="1077">
                  <c:v>1.4825725455646701</c:v>
                </c:pt>
                <c:pt idx="1078">
                  <c:v>1.4839491217444001</c:v>
                </c:pt>
                <c:pt idx="1079">
                  <c:v>1.4853256979241201</c:v>
                </c:pt>
                <c:pt idx="1080">
                  <c:v>1.48670227410385</c:v>
                </c:pt>
                <c:pt idx="1081">
                  <c:v>1.48807885028358</c:v>
                </c:pt>
                <c:pt idx="1082">
                  <c:v>1.4894554264633</c:v>
                </c:pt>
                <c:pt idx="1083">
                  <c:v>1.49083200264303</c:v>
                </c:pt>
                <c:pt idx="1084">
                  <c:v>1.4922085788227499</c:v>
                </c:pt>
                <c:pt idx="1085">
                  <c:v>1.4935851550024799</c:v>
                </c:pt>
                <c:pt idx="1086">
                  <c:v>1.4949617311822001</c:v>
                </c:pt>
                <c:pt idx="1087">
                  <c:v>1.4963383073619301</c:v>
                </c:pt>
                <c:pt idx="1088">
                  <c:v>1.49771488354166</c:v>
                </c:pt>
                <c:pt idx="1089">
                  <c:v>1.49909145972138</c:v>
                </c:pt>
                <c:pt idx="1090">
                  <c:v>1.50046803590111</c:v>
                </c:pt>
                <c:pt idx="1091">
                  <c:v>1.50184461208083</c:v>
                </c:pt>
                <c:pt idx="1092">
                  <c:v>1.5032211882605599</c:v>
                </c:pt>
                <c:pt idx="1093">
                  <c:v>1.5045977644402799</c:v>
                </c:pt>
                <c:pt idx="1094">
                  <c:v>1.5059743406200099</c:v>
                </c:pt>
                <c:pt idx="1095">
                  <c:v>1.5073509167997401</c:v>
                </c:pt>
                <c:pt idx="1096">
                  <c:v>1.5087274929794601</c:v>
                </c:pt>
                <c:pt idx="1097">
                  <c:v>1.51010406915919</c:v>
                </c:pt>
                <c:pt idx="1098">
                  <c:v>1.51148064533891</c:v>
                </c:pt>
                <c:pt idx="1099">
                  <c:v>1.51285722151864</c:v>
                </c:pt>
                <c:pt idx="1100">
                  <c:v>1.51423379769836</c:v>
                </c:pt>
                <c:pt idx="1101">
                  <c:v>1.5156103738780899</c:v>
                </c:pt>
                <c:pt idx="1102">
                  <c:v>1.5169869500578199</c:v>
                </c:pt>
                <c:pt idx="1103">
                  <c:v>1.5183635262375399</c:v>
                </c:pt>
                <c:pt idx="1104">
                  <c:v>1.5197401024172701</c:v>
                </c:pt>
                <c:pt idx="1105">
                  <c:v>1.5211166785969901</c:v>
                </c:pt>
                <c:pt idx="1106">
                  <c:v>1.52249325477672</c:v>
                </c:pt>
                <c:pt idx="1107">
                  <c:v>1.52386983095645</c:v>
                </c:pt>
                <c:pt idx="1108">
                  <c:v>1.52524640713617</c:v>
                </c:pt>
                <c:pt idx="1109">
                  <c:v>1.5266229833159</c:v>
                </c:pt>
                <c:pt idx="1110">
                  <c:v>1.5279995594956199</c:v>
                </c:pt>
                <c:pt idx="1111">
                  <c:v>1.5293761356753499</c:v>
                </c:pt>
                <c:pt idx="1112">
                  <c:v>1.5307527118550699</c:v>
                </c:pt>
                <c:pt idx="1113">
                  <c:v>1.5321292880348001</c:v>
                </c:pt>
                <c:pt idx="1114">
                  <c:v>1.5335058642145301</c:v>
                </c:pt>
                <c:pt idx="1115">
                  <c:v>1.53488244039425</c:v>
                </c:pt>
                <c:pt idx="1116">
                  <c:v>1.53625901657398</c:v>
                </c:pt>
                <c:pt idx="1117">
                  <c:v>1.5376355927537</c:v>
                </c:pt>
                <c:pt idx="1118">
                  <c:v>1.53901216893343</c:v>
                </c:pt>
                <c:pt idx="1119">
                  <c:v>1.5403887451131499</c:v>
                </c:pt>
                <c:pt idx="1120">
                  <c:v>1.5417653212928799</c:v>
                </c:pt>
                <c:pt idx="1121">
                  <c:v>1.5431418974726101</c:v>
                </c:pt>
                <c:pt idx="1122">
                  <c:v>1.5445184736523301</c:v>
                </c:pt>
                <c:pt idx="1123">
                  <c:v>1.5458950498320601</c:v>
                </c:pt>
                <c:pt idx="1124">
                  <c:v>1.54727162601178</c:v>
                </c:pt>
                <c:pt idx="1125">
                  <c:v>1.54864820219151</c:v>
                </c:pt>
                <c:pt idx="1126">
                  <c:v>1.55002477837124</c:v>
                </c:pt>
                <c:pt idx="1127">
                  <c:v>1.55140135455096</c:v>
                </c:pt>
                <c:pt idx="1128">
                  <c:v>1.5527779307306899</c:v>
                </c:pt>
                <c:pt idx="1129">
                  <c:v>1.5541545069104099</c:v>
                </c:pt>
                <c:pt idx="1130">
                  <c:v>1.5555310830901401</c:v>
                </c:pt>
                <c:pt idx="1131">
                  <c:v>1.5569076592698601</c:v>
                </c:pt>
                <c:pt idx="1132">
                  <c:v>1.55828423544959</c:v>
                </c:pt>
                <c:pt idx="1133">
                  <c:v>1.55966081162932</c:v>
                </c:pt>
                <c:pt idx="1134">
                  <c:v>1.56103738780904</c:v>
                </c:pt>
                <c:pt idx="1135">
                  <c:v>1.56241396398877</c:v>
                </c:pt>
                <c:pt idx="1136">
                  <c:v>1.56379054016849</c:v>
                </c:pt>
                <c:pt idx="1137">
                  <c:v>1.5651671163482199</c:v>
                </c:pt>
                <c:pt idx="1138">
                  <c:v>1.5665436925279399</c:v>
                </c:pt>
                <c:pt idx="1139">
                  <c:v>1.5679202687076701</c:v>
                </c:pt>
                <c:pt idx="1140">
                  <c:v>1.5692968448874001</c:v>
                </c:pt>
                <c:pt idx="1141">
                  <c:v>1.57067342106712</c:v>
                </c:pt>
                <c:pt idx="1142">
                  <c:v>1.57204999724685</c:v>
                </c:pt>
                <c:pt idx="1143">
                  <c:v>1.57342657342657</c:v>
                </c:pt>
                <c:pt idx="1144">
                  <c:v>1.5748031496063</c:v>
                </c:pt>
                <c:pt idx="1145">
                  <c:v>1.5761797257860299</c:v>
                </c:pt>
                <c:pt idx="1146">
                  <c:v>1.5775563019657499</c:v>
                </c:pt>
                <c:pt idx="1147">
                  <c:v>1.5789328781454799</c:v>
                </c:pt>
                <c:pt idx="1148">
                  <c:v>1.5803094543252001</c:v>
                </c:pt>
                <c:pt idx="1149">
                  <c:v>1.5816860305049301</c:v>
                </c:pt>
                <c:pt idx="1150">
                  <c:v>1.58306260668465</c:v>
                </c:pt>
                <c:pt idx="1151">
                  <c:v>1.58443918286438</c:v>
                </c:pt>
                <c:pt idx="1152">
                  <c:v>1.58581575904411</c:v>
                </c:pt>
                <c:pt idx="1153">
                  <c:v>1.58719233522383</c:v>
                </c:pt>
                <c:pt idx="1154">
                  <c:v>1.5885689114035599</c:v>
                </c:pt>
                <c:pt idx="1155">
                  <c:v>1.5899454875832799</c:v>
                </c:pt>
                <c:pt idx="1156">
                  <c:v>1.5913220637630101</c:v>
                </c:pt>
                <c:pt idx="1157">
                  <c:v>1.5926986399427301</c:v>
                </c:pt>
                <c:pt idx="1158">
                  <c:v>1.5940752161224601</c:v>
                </c:pt>
                <c:pt idx="1159">
                  <c:v>1.59545179230219</c:v>
                </c:pt>
                <c:pt idx="1160">
                  <c:v>1.59682836848191</c:v>
                </c:pt>
                <c:pt idx="1161">
                  <c:v>1.59820494466164</c:v>
                </c:pt>
                <c:pt idx="1162">
                  <c:v>1.59958152084136</c:v>
                </c:pt>
                <c:pt idx="1163">
                  <c:v>1.6009580970210899</c:v>
                </c:pt>
                <c:pt idx="1164">
                  <c:v>1.6023346732008199</c:v>
                </c:pt>
                <c:pt idx="1165">
                  <c:v>1.6037112493805401</c:v>
                </c:pt>
                <c:pt idx="1166">
                  <c:v>1.6050878255602701</c:v>
                </c:pt>
                <c:pt idx="1167">
                  <c:v>1.6064644017399901</c:v>
                </c:pt>
                <c:pt idx="1168">
                  <c:v>1.60784097791972</c:v>
                </c:pt>
                <c:pt idx="1169">
                  <c:v>1.60921755409944</c:v>
                </c:pt>
                <c:pt idx="1170">
                  <c:v>1.61059413027917</c:v>
                </c:pt>
                <c:pt idx="1171">
                  <c:v>1.6119707064588999</c:v>
                </c:pt>
                <c:pt idx="1172">
                  <c:v>1.6133472826386199</c:v>
                </c:pt>
                <c:pt idx="1173">
                  <c:v>1.6147238588183499</c:v>
                </c:pt>
                <c:pt idx="1174">
                  <c:v>1.6161004349980701</c:v>
                </c:pt>
                <c:pt idx="1175">
                  <c:v>1.6174770111778001</c:v>
                </c:pt>
                <c:pt idx="1176">
                  <c:v>1.6188535873575201</c:v>
                </c:pt>
                <c:pt idx="1177">
                  <c:v>1.62023016353725</c:v>
                </c:pt>
                <c:pt idx="1178">
                  <c:v>1.62160673971698</c:v>
                </c:pt>
                <c:pt idx="1179">
                  <c:v>1.6229833158967</c:v>
                </c:pt>
                <c:pt idx="1180">
                  <c:v>1.6243598920764299</c:v>
                </c:pt>
                <c:pt idx="1181">
                  <c:v>1.6257364682561499</c:v>
                </c:pt>
                <c:pt idx="1182">
                  <c:v>1.6271130444358799</c:v>
                </c:pt>
                <c:pt idx="1183">
                  <c:v>1.6284896206156101</c:v>
                </c:pt>
                <c:pt idx="1184">
                  <c:v>1.6298661967953301</c:v>
                </c:pt>
                <c:pt idx="1185">
                  <c:v>1.63124277297506</c:v>
                </c:pt>
                <c:pt idx="1186">
                  <c:v>1.63261934915478</c:v>
                </c:pt>
                <c:pt idx="1187">
                  <c:v>1.63399592533451</c:v>
                </c:pt>
                <c:pt idx="1188">
                  <c:v>1.63537250151423</c:v>
                </c:pt>
                <c:pt idx="1189">
                  <c:v>1.6367490776939599</c:v>
                </c:pt>
                <c:pt idx="1190">
                  <c:v>1.6381256538736899</c:v>
                </c:pt>
                <c:pt idx="1191">
                  <c:v>1.6395022300534099</c:v>
                </c:pt>
                <c:pt idx="1192">
                  <c:v>1.6408788062331401</c:v>
                </c:pt>
                <c:pt idx="1193">
                  <c:v>1.6422553824128601</c:v>
                </c:pt>
                <c:pt idx="1194">
                  <c:v>1.64363195859259</c:v>
                </c:pt>
                <c:pt idx="1195">
                  <c:v>1.64500853477231</c:v>
                </c:pt>
                <c:pt idx="1196">
                  <c:v>1.64638511095204</c:v>
                </c:pt>
                <c:pt idx="1197">
                  <c:v>1.64776168713177</c:v>
                </c:pt>
                <c:pt idx="1198">
                  <c:v>1.6491382633114899</c:v>
                </c:pt>
                <c:pt idx="1199">
                  <c:v>1.6505148394912199</c:v>
                </c:pt>
                <c:pt idx="1200">
                  <c:v>1.6518914156709401</c:v>
                </c:pt>
                <c:pt idx="1201">
                  <c:v>1.6532679918506701</c:v>
                </c:pt>
                <c:pt idx="1202">
                  <c:v>1.6546445680304001</c:v>
                </c:pt>
                <c:pt idx="1203">
                  <c:v>1.65602114421012</c:v>
                </c:pt>
                <c:pt idx="1204">
                  <c:v>1.65739772038985</c:v>
                </c:pt>
                <c:pt idx="1205">
                  <c:v>1.65877429656957</c:v>
                </c:pt>
                <c:pt idx="1206">
                  <c:v>1.6601508727493</c:v>
                </c:pt>
                <c:pt idx="1207">
                  <c:v>1.6615274489290199</c:v>
                </c:pt>
                <c:pt idx="1208">
                  <c:v>1.6629040251087499</c:v>
                </c:pt>
                <c:pt idx="1209">
                  <c:v>1.6642806012884801</c:v>
                </c:pt>
                <c:pt idx="1210">
                  <c:v>1.6656571774682001</c:v>
                </c:pt>
                <c:pt idx="1211">
                  <c:v>1.66703375364793</c:v>
                </c:pt>
                <c:pt idx="1212">
                  <c:v>1.66841032982765</c:v>
                </c:pt>
                <c:pt idx="1213">
                  <c:v>1.66978690600738</c:v>
                </c:pt>
                <c:pt idx="1214">
                  <c:v>1.6711634821871</c:v>
                </c:pt>
                <c:pt idx="1215">
                  <c:v>1.67254005836683</c:v>
                </c:pt>
                <c:pt idx="1216">
                  <c:v>1.6739166345465599</c:v>
                </c:pt>
                <c:pt idx="1217">
                  <c:v>1.6752932107262799</c:v>
                </c:pt>
                <c:pt idx="1218">
                  <c:v>1.6766697869060101</c:v>
                </c:pt>
                <c:pt idx="1219">
                  <c:v>1.6780463630857301</c:v>
                </c:pt>
                <c:pt idx="1220">
                  <c:v>1.67942293926546</c:v>
                </c:pt>
                <c:pt idx="1221">
                  <c:v>1.68079951544519</c:v>
                </c:pt>
                <c:pt idx="1222">
                  <c:v>1.68217609162491</c:v>
                </c:pt>
                <c:pt idx="1223">
                  <c:v>1.68355266780464</c:v>
                </c:pt>
                <c:pt idx="1224">
                  <c:v>1.6849292439843599</c:v>
                </c:pt>
                <c:pt idx="1225">
                  <c:v>1.6863058201640899</c:v>
                </c:pt>
                <c:pt idx="1226">
                  <c:v>1.6876823963438099</c:v>
                </c:pt>
                <c:pt idx="1227">
                  <c:v>1.6890589725235401</c:v>
                </c:pt>
                <c:pt idx="1228">
                  <c:v>1.6904355487032701</c:v>
                </c:pt>
                <c:pt idx="1229">
                  <c:v>1.69181212488299</c:v>
                </c:pt>
                <c:pt idx="1230">
                  <c:v>1.69318870106272</c:v>
                </c:pt>
                <c:pt idx="1231">
                  <c:v>1.69456527724244</c:v>
                </c:pt>
                <c:pt idx="1232">
                  <c:v>1.69594185342217</c:v>
                </c:pt>
                <c:pt idx="1233">
                  <c:v>1.6973184296018899</c:v>
                </c:pt>
                <c:pt idx="1234">
                  <c:v>1.6986950057816199</c:v>
                </c:pt>
                <c:pt idx="1235">
                  <c:v>1.7000715819613501</c:v>
                </c:pt>
                <c:pt idx="1236">
                  <c:v>1.7014481581410701</c:v>
                </c:pt>
                <c:pt idx="1237">
                  <c:v>1.7028247343208001</c:v>
                </c:pt>
                <c:pt idx="1238">
                  <c:v>1.70420131050052</c:v>
                </c:pt>
                <c:pt idx="1239">
                  <c:v>1.70557788668025</c:v>
                </c:pt>
                <c:pt idx="1240">
                  <c:v>1.70695446285997</c:v>
                </c:pt>
                <c:pt idx="1241">
                  <c:v>1.7083310390397</c:v>
                </c:pt>
                <c:pt idx="1242">
                  <c:v>1.7097076152194299</c:v>
                </c:pt>
                <c:pt idx="1243">
                  <c:v>1.7110841913991499</c:v>
                </c:pt>
                <c:pt idx="1244">
                  <c:v>1.7124607675788801</c:v>
                </c:pt>
                <c:pt idx="1245">
                  <c:v>1.7138373437586001</c:v>
                </c:pt>
                <c:pt idx="1246">
                  <c:v>1.7152139199383301</c:v>
                </c:pt>
                <c:pt idx="1247">
                  <c:v>1.71659049611806</c:v>
                </c:pt>
                <c:pt idx="1248">
                  <c:v>1.71796707229778</c:v>
                </c:pt>
                <c:pt idx="1249">
                  <c:v>1.71934364847751</c:v>
                </c:pt>
                <c:pt idx="1250">
                  <c:v>1.72072022465723</c:v>
                </c:pt>
                <c:pt idx="1251">
                  <c:v>1.7220968008369599</c:v>
                </c:pt>
                <c:pt idx="1252">
                  <c:v>1.7234733770166799</c:v>
                </c:pt>
                <c:pt idx="1253">
                  <c:v>1.7248499531964101</c:v>
                </c:pt>
                <c:pt idx="1254">
                  <c:v>1.7262265293761401</c:v>
                </c:pt>
                <c:pt idx="1255">
                  <c:v>1.7276031055558601</c:v>
                </c:pt>
                <c:pt idx="1256">
                  <c:v>1.72897968173559</c:v>
                </c:pt>
                <c:pt idx="1257">
                  <c:v>1.73035625791531</c:v>
                </c:pt>
                <c:pt idx="1258">
                  <c:v>1.73173283409504</c:v>
                </c:pt>
                <c:pt idx="1259">
                  <c:v>1.73310941027476</c:v>
                </c:pt>
                <c:pt idx="1260">
                  <c:v>1.7344859864544899</c:v>
                </c:pt>
                <c:pt idx="1261">
                  <c:v>1.7358625626342199</c:v>
                </c:pt>
                <c:pt idx="1262">
                  <c:v>1.7372391388139401</c:v>
                </c:pt>
                <c:pt idx="1263">
                  <c:v>1.7386157149936701</c:v>
                </c:pt>
                <c:pt idx="1264">
                  <c:v>1.73999229117339</c:v>
                </c:pt>
                <c:pt idx="1265">
                  <c:v>1.74136886735312</c:v>
                </c:pt>
                <c:pt idx="1266">
                  <c:v>1.74274544353285</c:v>
                </c:pt>
                <c:pt idx="1267">
                  <c:v>1.74412201971257</c:v>
                </c:pt>
                <c:pt idx="1268">
                  <c:v>1.7454985958922999</c:v>
                </c:pt>
                <c:pt idx="1269">
                  <c:v>1.7468751720720199</c:v>
                </c:pt>
                <c:pt idx="1270">
                  <c:v>1.7482517482517499</c:v>
                </c:pt>
                <c:pt idx="1271">
                  <c:v>1.7496283244314701</c:v>
                </c:pt>
                <c:pt idx="1272">
                  <c:v>1.7510049006112001</c:v>
                </c:pt>
                <c:pt idx="1273">
                  <c:v>1.75238147679093</c:v>
                </c:pt>
                <c:pt idx="1274">
                  <c:v>1.75375805297065</c:v>
                </c:pt>
                <c:pt idx="1275">
                  <c:v>1.75513462915038</c:v>
                </c:pt>
                <c:pt idx="1276">
                  <c:v>1.7565112053301</c:v>
                </c:pt>
                <c:pt idx="1277">
                  <c:v>1.7578877815098299</c:v>
                </c:pt>
                <c:pt idx="1278">
                  <c:v>1.7592643576895499</c:v>
                </c:pt>
                <c:pt idx="1279">
                  <c:v>1.7606409338692799</c:v>
                </c:pt>
                <c:pt idx="1280">
                  <c:v>1.7620175100490101</c:v>
                </c:pt>
                <c:pt idx="1281">
                  <c:v>1.7633940862287301</c:v>
                </c:pt>
                <c:pt idx="1282">
                  <c:v>1.76477066240846</c:v>
                </c:pt>
                <c:pt idx="1283">
                  <c:v>1.76614723858818</c:v>
                </c:pt>
                <c:pt idx="1284">
                  <c:v>1.76752381476791</c:v>
                </c:pt>
                <c:pt idx="1285">
                  <c:v>1.76890039094764</c:v>
                </c:pt>
                <c:pt idx="1286">
                  <c:v>1.7702769671273599</c:v>
                </c:pt>
                <c:pt idx="1287">
                  <c:v>1.7716535433070899</c:v>
                </c:pt>
                <c:pt idx="1288">
                  <c:v>1.7730301194868101</c:v>
                </c:pt>
                <c:pt idx="1289">
                  <c:v>1.7744066956665401</c:v>
                </c:pt>
                <c:pt idx="1290">
                  <c:v>1.7757832718462601</c:v>
                </c:pt>
                <c:pt idx="1291">
                  <c:v>1.77715984802599</c:v>
                </c:pt>
                <c:pt idx="1292">
                  <c:v>1.77853642420572</c:v>
                </c:pt>
                <c:pt idx="1293">
                  <c:v>1.77991300038544</c:v>
                </c:pt>
                <c:pt idx="1294">
                  <c:v>1.78128957656517</c:v>
                </c:pt>
                <c:pt idx="1295">
                  <c:v>1.7826661527448899</c:v>
                </c:pt>
                <c:pt idx="1296">
                  <c:v>1.7840427289246199</c:v>
                </c:pt>
                <c:pt idx="1297">
                  <c:v>1.7854193051043501</c:v>
                </c:pt>
                <c:pt idx="1298">
                  <c:v>1.7867958812840701</c:v>
                </c:pt>
                <c:pt idx="1299">
                  <c:v>1.7881724574638</c:v>
                </c:pt>
                <c:pt idx="1300">
                  <c:v>1.78954903364352</c:v>
                </c:pt>
                <c:pt idx="1301">
                  <c:v>1.79092560982325</c:v>
                </c:pt>
                <c:pt idx="1302">
                  <c:v>1.79230218600297</c:v>
                </c:pt>
                <c:pt idx="1303">
                  <c:v>1.7936787621826999</c:v>
                </c:pt>
                <c:pt idx="1304">
                  <c:v>1.7950553383624299</c:v>
                </c:pt>
                <c:pt idx="1305">
                  <c:v>1.7964319145421499</c:v>
                </c:pt>
                <c:pt idx="1306">
                  <c:v>1.7978084907218801</c:v>
                </c:pt>
                <c:pt idx="1307">
                  <c:v>1.7991850669016001</c:v>
                </c:pt>
                <c:pt idx="1308">
                  <c:v>1.80056164308133</c:v>
                </c:pt>
                <c:pt idx="1309">
                  <c:v>1.80193821926105</c:v>
                </c:pt>
                <c:pt idx="1310">
                  <c:v>1.80331479544078</c:v>
                </c:pt>
                <c:pt idx="1311">
                  <c:v>1.80469137162051</c:v>
                </c:pt>
                <c:pt idx="1312">
                  <c:v>1.8060679478002299</c:v>
                </c:pt>
                <c:pt idx="1313">
                  <c:v>1.8074445239799599</c:v>
                </c:pt>
                <c:pt idx="1314">
                  <c:v>1.8088211001596799</c:v>
                </c:pt>
                <c:pt idx="1315">
                  <c:v>1.8101976763394101</c:v>
                </c:pt>
                <c:pt idx="1316">
                  <c:v>1.8115742525191301</c:v>
                </c:pt>
                <c:pt idx="1317">
                  <c:v>1.81295082869886</c:v>
                </c:pt>
                <c:pt idx="1318">
                  <c:v>1.81432740487859</c:v>
                </c:pt>
                <c:pt idx="1319">
                  <c:v>1.81570398105831</c:v>
                </c:pt>
                <c:pt idx="1320">
                  <c:v>1.81708055723804</c:v>
                </c:pt>
                <c:pt idx="1321">
                  <c:v>1.8184571334177599</c:v>
                </c:pt>
                <c:pt idx="1322">
                  <c:v>1.8198337095974899</c:v>
                </c:pt>
                <c:pt idx="1323">
                  <c:v>1.8212102857772201</c:v>
                </c:pt>
                <c:pt idx="1324">
                  <c:v>1.8225868619569401</c:v>
                </c:pt>
                <c:pt idx="1325">
                  <c:v>1.8239634381366701</c:v>
                </c:pt>
                <c:pt idx="1326">
                  <c:v>1.82534001431639</c:v>
                </c:pt>
                <c:pt idx="1327">
                  <c:v>1.82671659049612</c:v>
                </c:pt>
                <c:pt idx="1328">
                  <c:v>1.82809316667584</c:v>
                </c:pt>
                <c:pt idx="1329">
                  <c:v>1.82946974285557</c:v>
                </c:pt>
                <c:pt idx="1330">
                  <c:v>1.8308463190352999</c:v>
                </c:pt>
                <c:pt idx="1331">
                  <c:v>1.8322228952150199</c:v>
                </c:pt>
                <c:pt idx="1332">
                  <c:v>1.8335994713947501</c:v>
                </c:pt>
                <c:pt idx="1333">
                  <c:v>1.8349760475744701</c:v>
                </c:pt>
                <c:pt idx="1334">
                  <c:v>1.8363526237542001</c:v>
                </c:pt>
                <c:pt idx="1335">
                  <c:v>1.83772919993392</c:v>
                </c:pt>
                <c:pt idx="1336">
                  <c:v>1.83910577611365</c:v>
                </c:pt>
                <c:pt idx="1337">
                  <c:v>1.84048235229338</c:v>
                </c:pt>
                <c:pt idx="1338">
                  <c:v>1.8418589284731</c:v>
                </c:pt>
                <c:pt idx="1339">
                  <c:v>1.8432355046528299</c:v>
                </c:pt>
                <c:pt idx="1340">
                  <c:v>1.8446120808325499</c:v>
                </c:pt>
                <c:pt idx="1341">
                  <c:v>1.8459886570122801</c:v>
                </c:pt>
                <c:pt idx="1342">
                  <c:v>1.8473652331920101</c:v>
                </c:pt>
                <c:pt idx="1343">
                  <c:v>1.84874180937173</c:v>
                </c:pt>
                <c:pt idx="1344">
                  <c:v>1.85011838555146</c:v>
                </c:pt>
                <c:pt idx="1345">
                  <c:v>1.85149496173118</c:v>
                </c:pt>
                <c:pt idx="1346">
                  <c:v>1.85287153791091</c:v>
                </c:pt>
                <c:pt idx="1347">
                  <c:v>1.85424811409063</c:v>
                </c:pt>
                <c:pt idx="1348">
                  <c:v>1.8556246902703599</c:v>
                </c:pt>
                <c:pt idx="1349">
                  <c:v>1.8570012664500899</c:v>
                </c:pt>
                <c:pt idx="1350">
                  <c:v>1.8583778426298101</c:v>
                </c:pt>
                <c:pt idx="1351">
                  <c:v>1.8597544188095401</c:v>
                </c:pt>
                <c:pt idx="1352">
                  <c:v>1.86113099498926</c:v>
                </c:pt>
                <c:pt idx="1353">
                  <c:v>1.86250757116899</c:v>
                </c:pt>
                <c:pt idx="1354">
                  <c:v>1.86388414734871</c:v>
                </c:pt>
                <c:pt idx="1355">
                  <c:v>1.86526072352844</c:v>
                </c:pt>
                <c:pt idx="1356">
                  <c:v>1.8666372997081699</c:v>
                </c:pt>
                <c:pt idx="1357">
                  <c:v>1.8680138758878899</c:v>
                </c:pt>
                <c:pt idx="1358">
                  <c:v>1.8693904520676199</c:v>
                </c:pt>
                <c:pt idx="1359">
                  <c:v>1.8707670282473401</c:v>
                </c:pt>
                <c:pt idx="1360">
                  <c:v>1.8721436044270701</c:v>
                </c:pt>
                <c:pt idx="1361">
                  <c:v>1.8735201806068</c:v>
                </c:pt>
                <c:pt idx="1362">
                  <c:v>1.87489675678652</c:v>
                </c:pt>
                <c:pt idx="1363">
                  <c:v>1.87627333296625</c:v>
                </c:pt>
                <c:pt idx="1364">
                  <c:v>1.87764990914597</c:v>
                </c:pt>
                <c:pt idx="1365">
                  <c:v>1.8790264853256999</c:v>
                </c:pt>
                <c:pt idx="1366">
                  <c:v>1.8804030615054199</c:v>
                </c:pt>
                <c:pt idx="1367">
                  <c:v>1.8817796376851501</c:v>
                </c:pt>
                <c:pt idx="1368">
                  <c:v>1.8831562138648801</c:v>
                </c:pt>
                <c:pt idx="1369">
                  <c:v>1.8845327900446001</c:v>
                </c:pt>
                <c:pt idx="1370">
                  <c:v>1.88590936622433</c:v>
                </c:pt>
                <c:pt idx="1371">
                  <c:v>1.88728594240405</c:v>
                </c:pt>
                <c:pt idx="1372">
                  <c:v>1.88866251858378</c:v>
                </c:pt>
                <c:pt idx="1373">
                  <c:v>1.8900390947635</c:v>
                </c:pt>
                <c:pt idx="1374">
                  <c:v>1.8914156709432299</c:v>
                </c:pt>
                <c:pt idx="1375">
                  <c:v>1.8927922471229599</c:v>
                </c:pt>
                <c:pt idx="1376">
                  <c:v>1.8941688233026801</c:v>
                </c:pt>
                <c:pt idx="1377">
                  <c:v>1.8955453994824101</c:v>
                </c:pt>
                <c:pt idx="1378">
                  <c:v>1.8969219756621301</c:v>
                </c:pt>
                <c:pt idx="1379">
                  <c:v>1.89829855184186</c:v>
                </c:pt>
                <c:pt idx="1380">
                  <c:v>1.89967512802159</c:v>
                </c:pt>
                <c:pt idx="1381">
                  <c:v>1.90105170420131</c:v>
                </c:pt>
                <c:pt idx="1382">
                  <c:v>1.9024282803810399</c:v>
                </c:pt>
                <c:pt idx="1383">
                  <c:v>1.9038048565607599</c:v>
                </c:pt>
                <c:pt idx="1384">
                  <c:v>1.9051814327404899</c:v>
                </c:pt>
                <c:pt idx="1385">
                  <c:v>1.9065580089202101</c:v>
                </c:pt>
                <c:pt idx="1386">
                  <c:v>1.9079345850999401</c:v>
                </c:pt>
                <c:pt idx="1387">
                  <c:v>1.90931116127967</c:v>
                </c:pt>
                <c:pt idx="1388">
                  <c:v>1.91068773745939</c:v>
                </c:pt>
                <c:pt idx="1389">
                  <c:v>1.91206431363912</c:v>
                </c:pt>
                <c:pt idx="1390">
                  <c:v>1.91344088981884</c:v>
                </c:pt>
                <c:pt idx="1391">
                  <c:v>1.9148174659985699</c:v>
                </c:pt>
                <c:pt idx="1392">
                  <c:v>1.9161940421782899</c:v>
                </c:pt>
                <c:pt idx="1393">
                  <c:v>1.9175706183580199</c:v>
                </c:pt>
                <c:pt idx="1394">
                  <c:v>1.9189471945377501</c:v>
                </c:pt>
                <c:pt idx="1395">
                  <c:v>1.9203237707174701</c:v>
                </c:pt>
                <c:pt idx="1396">
                  <c:v>1.9217003468972</c:v>
                </c:pt>
                <c:pt idx="1397">
                  <c:v>1.92307692307692</c:v>
                </c:pt>
                <c:pt idx="1398">
                  <c:v>1.92445349925665</c:v>
                </c:pt>
                <c:pt idx="1399">
                  <c:v>1.92583007543637</c:v>
                </c:pt>
                <c:pt idx="1400">
                  <c:v>1.9272066516160999</c:v>
                </c:pt>
                <c:pt idx="1401">
                  <c:v>1.9285832277958299</c:v>
                </c:pt>
                <c:pt idx="1402">
                  <c:v>1.9299598039755499</c:v>
                </c:pt>
                <c:pt idx="1403">
                  <c:v>1.9313363801552801</c:v>
                </c:pt>
                <c:pt idx="1404">
                  <c:v>1.9327129563350001</c:v>
                </c:pt>
                <c:pt idx="1405">
                  <c:v>1.93408953251473</c:v>
                </c:pt>
                <c:pt idx="1406">
                  <c:v>1.93546610869446</c:v>
                </c:pt>
                <c:pt idx="1407">
                  <c:v>1.93684268487418</c:v>
                </c:pt>
                <c:pt idx="1408">
                  <c:v>1.93821926105391</c:v>
                </c:pt>
                <c:pt idx="1409">
                  <c:v>1.9395958372336299</c:v>
                </c:pt>
                <c:pt idx="1410">
                  <c:v>1.9409724134133599</c:v>
                </c:pt>
                <c:pt idx="1411">
                  <c:v>1.9423489895930801</c:v>
                </c:pt>
                <c:pt idx="1412">
                  <c:v>1.9437255657728101</c:v>
                </c:pt>
                <c:pt idx="1413">
                  <c:v>1.9451021419525401</c:v>
                </c:pt>
                <c:pt idx="1414">
                  <c:v>1.94647871813226</c:v>
                </c:pt>
                <c:pt idx="1415">
                  <c:v>1.94785529431199</c:v>
                </c:pt>
                <c:pt idx="1416">
                  <c:v>1.94923187049171</c:v>
                </c:pt>
                <c:pt idx="1417">
                  <c:v>1.95060844667144</c:v>
                </c:pt>
                <c:pt idx="1418">
                  <c:v>1.9519850228511699</c:v>
                </c:pt>
                <c:pt idx="1419">
                  <c:v>1.9533615990308899</c:v>
                </c:pt>
                <c:pt idx="1420">
                  <c:v>1.9547381752106201</c:v>
                </c:pt>
                <c:pt idx="1421">
                  <c:v>1.9561147513903401</c:v>
                </c:pt>
                <c:pt idx="1422">
                  <c:v>1.95749132757007</c:v>
                </c:pt>
                <c:pt idx="1423">
                  <c:v>1.95886790374979</c:v>
                </c:pt>
                <c:pt idx="1424">
                  <c:v>1.96024447992952</c:v>
                </c:pt>
                <c:pt idx="1425">
                  <c:v>1.96162105610925</c:v>
                </c:pt>
                <c:pt idx="1426">
                  <c:v>1.96299763228897</c:v>
                </c:pt>
                <c:pt idx="1427">
                  <c:v>1.9643742084686999</c:v>
                </c:pt>
                <c:pt idx="1428">
                  <c:v>1.9657507846484199</c:v>
                </c:pt>
                <c:pt idx="1429">
                  <c:v>1.9671273608281501</c:v>
                </c:pt>
                <c:pt idx="1430">
                  <c:v>1.9685039370078701</c:v>
                </c:pt>
                <c:pt idx="1431">
                  <c:v>1.9698805131876</c:v>
                </c:pt>
                <c:pt idx="1432">
                  <c:v>1.97125708936733</c:v>
                </c:pt>
                <c:pt idx="1433">
                  <c:v>1.97263366554705</c:v>
                </c:pt>
                <c:pt idx="1434">
                  <c:v>1.97401024172678</c:v>
                </c:pt>
                <c:pt idx="1435">
                  <c:v>1.9753868179064999</c:v>
                </c:pt>
                <c:pt idx="1436">
                  <c:v>1.9767633940862299</c:v>
                </c:pt>
                <c:pt idx="1437">
                  <c:v>1.9781399702659599</c:v>
                </c:pt>
                <c:pt idx="1438">
                  <c:v>1.9795165464456801</c:v>
                </c:pt>
                <c:pt idx="1439">
                  <c:v>1.9808931226254101</c:v>
                </c:pt>
                <c:pt idx="1440">
                  <c:v>1.98226969880513</c:v>
                </c:pt>
                <c:pt idx="1441">
                  <c:v>1.98364627498486</c:v>
                </c:pt>
                <c:pt idx="1442">
                  <c:v>1.98502285116458</c:v>
                </c:pt>
                <c:pt idx="1443">
                  <c:v>1.98639942734431</c:v>
                </c:pt>
                <c:pt idx="1444">
                  <c:v>1.9877760035240399</c:v>
                </c:pt>
                <c:pt idx="1445">
                  <c:v>1.9891525797037599</c:v>
                </c:pt>
                <c:pt idx="1446">
                  <c:v>1.9905291558834901</c:v>
                </c:pt>
                <c:pt idx="1447">
                  <c:v>1.9919057320632101</c:v>
                </c:pt>
                <c:pt idx="1448">
                  <c:v>1.9932823082429401</c:v>
                </c:pt>
                <c:pt idx="1449">
                  <c:v>1.99465888442266</c:v>
                </c:pt>
                <c:pt idx="1450">
                  <c:v>1.99603546060239</c:v>
                </c:pt>
                <c:pt idx="1451">
                  <c:v>1.99741203678212</c:v>
                </c:pt>
                <c:pt idx="1452">
                  <c:v>1.99878861296184</c:v>
                </c:pt>
                <c:pt idx="1453">
                  <c:v>2.0001651891415699</c:v>
                </c:pt>
                <c:pt idx="1454">
                  <c:v>2.0015417653212899</c:v>
                </c:pt>
                <c:pt idx="1455">
                  <c:v>2.0029183415010201</c:v>
                </c:pt>
                <c:pt idx="1456">
                  <c:v>2.0042949176807401</c:v>
                </c:pt>
                <c:pt idx="1457">
                  <c:v>2.0056714938604698</c:v>
                </c:pt>
                <c:pt idx="1458">
                  <c:v>2.0070480700402</c:v>
                </c:pt>
                <c:pt idx="1459">
                  <c:v>2.00842464621992</c:v>
                </c:pt>
                <c:pt idx="1460">
                  <c:v>2.0098012223996502</c:v>
                </c:pt>
                <c:pt idx="1461">
                  <c:v>2.0111777985793702</c:v>
                </c:pt>
                <c:pt idx="1462">
                  <c:v>2.0125543747590999</c:v>
                </c:pt>
                <c:pt idx="1463">
                  <c:v>2.0139309509388301</c:v>
                </c:pt>
                <c:pt idx="1464">
                  <c:v>2.0153075271185501</c:v>
                </c:pt>
                <c:pt idx="1465">
                  <c:v>2.0166841032982799</c:v>
                </c:pt>
                <c:pt idx="1466">
                  <c:v>2.0180606794779998</c:v>
                </c:pt>
                <c:pt idx="1467">
                  <c:v>2.01943725565773</c:v>
                </c:pt>
                <c:pt idx="1468">
                  <c:v>2.02081383183745</c:v>
                </c:pt>
                <c:pt idx="1469">
                  <c:v>2.0221904080171802</c:v>
                </c:pt>
                <c:pt idx="1470">
                  <c:v>2.0235669841969099</c:v>
                </c:pt>
                <c:pt idx="1471">
                  <c:v>2.0249435603766299</c:v>
                </c:pt>
                <c:pt idx="1472">
                  <c:v>2.0263201365563601</c:v>
                </c:pt>
                <c:pt idx="1473">
                  <c:v>2.0276967127360801</c:v>
                </c:pt>
                <c:pt idx="1474">
                  <c:v>2.0290732889158098</c:v>
                </c:pt>
                <c:pt idx="1475">
                  <c:v>2.0304498650955298</c:v>
                </c:pt>
                <c:pt idx="1476">
                  <c:v>2.03182644127526</c:v>
                </c:pt>
                <c:pt idx="1477">
                  <c:v>2.0332030174549902</c:v>
                </c:pt>
                <c:pt idx="1478">
                  <c:v>2.0345795936347102</c:v>
                </c:pt>
                <c:pt idx="1479">
                  <c:v>2.0359561698144399</c:v>
                </c:pt>
                <c:pt idx="1480">
                  <c:v>2.0373327459941599</c:v>
                </c:pt>
                <c:pt idx="1481">
                  <c:v>2.0387093221738901</c:v>
                </c:pt>
                <c:pt idx="1482">
                  <c:v>2.0400858983536199</c:v>
                </c:pt>
                <c:pt idx="1483">
                  <c:v>2.0414624745333398</c:v>
                </c:pt>
                <c:pt idx="1484">
                  <c:v>2.04283905071307</c:v>
                </c:pt>
                <c:pt idx="1485">
                  <c:v>2.04421562689279</c:v>
                </c:pt>
                <c:pt idx="1486">
                  <c:v>2.0455922030725202</c:v>
                </c:pt>
                <c:pt idx="1487">
                  <c:v>2.0469687792522402</c:v>
                </c:pt>
                <c:pt idx="1488">
                  <c:v>2.0483453554319699</c:v>
                </c:pt>
                <c:pt idx="1489">
                  <c:v>2.0497219316117001</c:v>
                </c:pt>
                <c:pt idx="1490">
                  <c:v>2.0510985077914201</c:v>
                </c:pt>
                <c:pt idx="1491">
                  <c:v>2.0524750839711499</c:v>
                </c:pt>
                <c:pt idx="1492">
                  <c:v>2.0538516601508698</c:v>
                </c:pt>
                <c:pt idx="1493">
                  <c:v>2.0552282363306</c:v>
                </c:pt>
                <c:pt idx="1494">
                  <c:v>2.05660481251032</c:v>
                </c:pt>
                <c:pt idx="1495">
                  <c:v>2.0579813886900502</c:v>
                </c:pt>
                <c:pt idx="1496">
                  <c:v>2.05935796486978</c:v>
                </c:pt>
                <c:pt idx="1497">
                  <c:v>2.0607345410494999</c:v>
                </c:pt>
                <c:pt idx="1498">
                  <c:v>2.0621111172292301</c:v>
                </c:pt>
                <c:pt idx="1499">
                  <c:v>2.0634876934089501</c:v>
                </c:pt>
                <c:pt idx="1500">
                  <c:v>2.0648642695886799</c:v>
                </c:pt>
                <c:pt idx="1501">
                  <c:v>2.0662408457684101</c:v>
                </c:pt>
                <c:pt idx="1502">
                  <c:v>2.06761742194813</c:v>
                </c:pt>
                <c:pt idx="1503">
                  <c:v>2.0689939981278598</c:v>
                </c:pt>
                <c:pt idx="1504">
                  <c:v>2.0703705743075802</c:v>
                </c:pt>
                <c:pt idx="1505">
                  <c:v>2.07174715048731</c:v>
                </c:pt>
                <c:pt idx="1506">
                  <c:v>2.0731237266670299</c:v>
                </c:pt>
                <c:pt idx="1507">
                  <c:v>2.0745003028467601</c:v>
                </c:pt>
                <c:pt idx="1508">
                  <c:v>2.0758768790264899</c:v>
                </c:pt>
                <c:pt idx="1509">
                  <c:v>2.0772534552062099</c:v>
                </c:pt>
                <c:pt idx="1510">
                  <c:v>2.07863003138594</c:v>
                </c:pt>
                <c:pt idx="1511">
                  <c:v>2.08000660756566</c:v>
                </c:pt>
                <c:pt idx="1512">
                  <c:v>2.0813831837453902</c:v>
                </c:pt>
                <c:pt idx="1513">
                  <c:v>2.0827597599251102</c:v>
                </c:pt>
                <c:pt idx="1514">
                  <c:v>2.0841363361048399</c:v>
                </c:pt>
                <c:pt idx="1515">
                  <c:v>2.0855129122845701</c:v>
                </c:pt>
                <c:pt idx="1516">
                  <c:v>2.0868894884642901</c:v>
                </c:pt>
                <c:pt idx="1517">
                  <c:v>2.0882660646440199</c:v>
                </c:pt>
                <c:pt idx="1518">
                  <c:v>2.0896426408237398</c:v>
                </c:pt>
                <c:pt idx="1519">
                  <c:v>2.09101921700347</c:v>
                </c:pt>
                <c:pt idx="1520">
                  <c:v>2.0923957931831998</c:v>
                </c:pt>
                <c:pt idx="1521">
                  <c:v>2.0937723693629202</c:v>
                </c:pt>
                <c:pt idx="1522">
                  <c:v>2.09514894554265</c:v>
                </c:pt>
                <c:pt idx="1523">
                  <c:v>2.0965255217223699</c:v>
                </c:pt>
                <c:pt idx="1524">
                  <c:v>2.0979020979021001</c:v>
                </c:pt>
                <c:pt idx="1525">
                  <c:v>2.0992786740818201</c:v>
                </c:pt>
                <c:pt idx="1526">
                  <c:v>2.1006552502615499</c:v>
                </c:pt>
                <c:pt idx="1527">
                  <c:v>2.1020318264412801</c:v>
                </c:pt>
                <c:pt idx="1528">
                  <c:v>2.103408402621</c:v>
                </c:pt>
                <c:pt idx="1529">
                  <c:v>2.1047849788007298</c:v>
                </c:pt>
                <c:pt idx="1530">
                  <c:v>2.1061615549804502</c:v>
                </c:pt>
                <c:pt idx="1531">
                  <c:v>2.10753813116018</c:v>
                </c:pt>
                <c:pt idx="1532">
                  <c:v>2.1089147073399102</c:v>
                </c:pt>
                <c:pt idx="1533">
                  <c:v>2.1102912835196301</c:v>
                </c:pt>
                <c:pt idx="1534">
                  <c:v>2.1116678596993599</c:v>
                </c:pt>
                <c:pt idx="1535">
                  <c:v>2.1130444358790799</c:v>
                </c:pt>
                <c:pt idx="1536">
                  <c:v>2.1144210120588101</c:v>
                </c:pt>
                <c:pt idx="1537">
                  <c:v>2.11579758823853</c:v>
                </c:pt>
                <c:pt idx="1538">
                  <c:v>2.1171741644182598</c:v>
                </c:pt>
                <c:pt idx="1539">
                  <c:v>2.11855074059799</c:v>
                </c:pt>
                <c:pt idx="1540">
                  <c:v>2.11992731677771</c:v>
                </c:pt>
                <c:pt idx="1541">
                  <c:v>2.1213038929574402</c:v>
                </c:pt>
                <c:pt idx="1542">
                  <c:v>2.1226804691371601</c:v>
                </c:pt>
                <c:pt idx="1543">
                  <c:v>2.1240570453168899</c:v>
                </c:pt>
                <c:pt idx="1544">
                  <c:v>2.1254336214966099</c:v>
                </c:pt>
                <c:pt idx="1545">
                  <c:v>2.1268101976763401</c:v>
                </c:pt>
                <c:pt idx="1546">
                  <c:v>2.1281867738560698</c:v>
                </c:pt>
                <c:pt idx="1547">
                  <c:v>2.1295633500357898</c:v>
                </c:pt>
                <c:pt idx="1548">
                  <c:v>2.13093992621552</c:v>
                </c:pt>
                <c:pt idx="1549">
                  <c:v>2.13231650239524</c:v>
                </c:pt>
                <c:pt idx="1550">
                  <c:v>2.1336930785749701</c:v>
                </c:pt>
                <c:pt idx="1551">
                  <c:v>2.1350696547546901</c:v>
                </c:pt>
                <c:pt idx="1552">
                  <c:v>2.1364462309344199</c:v>
                </c:pt>
                <c:pt idx="1553">
                  <c:v>2.1378228071141501</c:v>
                </c:pt>
                <c:pt idx="1554">
                  <c:v>2.13919938329387</c:v>
                </c:pt>
                <c:pt idx="1555">
                  <c:v>2.1405759594735998</c:v>
                </c:pt>
                <c:pt idx="1556">
                  <c:v>2.1419525356533198</c:v>
                </c:pt>
                <c:pt idx="1557">
                  <c:v>2.14332911183305</c:v>
                </c:pt>
                <c:pt idx="1558">
                  <c:v>2.1447056880127802</c:v>
                </c:pt>
                <c:pt idx="1559">
                  <c:v>2.1460822641925001</c:v>
                </c:pt>
                <c:pt idx="1560">
                  <c:v>2.1474588403722299</c:v>
                </c:pt>
                <c:pt idx="1561">
                  <c:v>2.1488354165519499</c:v>
                </c:pt>
                <c:pt idx="1562">
                  <c:v>2.1502119927316801</c:v>
                </c:pt>
                <c:pt idx="1563">
                  <c:v>2.1515885689114</c:v>
                </c:pt>
                <c:pt idx="1564">
                  <c:v>2.1529651450911298</c:v>
                </c:pt>
                <c:pt idx="1565">
                  <c:v>2.15434172127086</c:v>
                </c:pt>
                <c:pt idx="1566">
                  <c:v>2.15571829745058</c:v>
                </c:pt>
                <c:pt idx="1567">
                  <c:v>2.1570948736303102</c:v>
                </c:pt>
                <c:pt idx="1568">
                  <c:v>2.1584714498100301</c:v>
                </c:pt>
                <c:pt idx="1569">
                  <c:v>2.1598480259897599</c:v>
                </c:pt>
                <c:pt idx="1570">
                  <c:v>2.1612246021694799</c:v>
                </c:pt>
                <c:pt idx="1571">
                  <c:v>2.1626011783492101</c:v>
                </c:pt>
                <c:pt idx="1572">
                  <c:v>2.1639777545289398</c:v>
                </c:pt>
                <c:pt idx="1573">
                  <c:v>2.1653543307086598</c:v>
                </c:pt>
                <c:pt idx="1574">
                  <c:v>2.16673090688839</c:v>
                </c:pt>
                <c:pt idx="1575">
                  <c:v>2.16810748306811</c:v>
                </c:pt>
                <c:pt idx="1576">
                  <c:v>2.1694840592478402</c:v>
                </c:pt>
                <c:pt idx="1577">
                  <c:v>2.1708606354275699</c:v>
                </c:pt>
                <c:pt idx="1578">
                  <c:v>2.1722372116072899</c:v>
                </c:pt>
                <c:pt idx="1579">
                  <c:v>2.1736137877870201</c:v>
                </c:pt>
                <c:pt idx="1580">
                  <c:v>2.1749903639667401</c:v>
                </c:pt>
                <c:pt idx="1581">
                  <c:v>2.1763669401464698</c:v>
                </c:pt>
                <c:pt idx="1582">
                  <c:v>2.1777435163261898</c:v>
                </c:pt>
                <c:pt idx="1583">
                  <c:v>2.17912009250592</c:v>
                </c:pt>
                <c:pt idx="1584">
                  <c:v>2.1804966686856502</c:v>
                </c:pt>
                <c:pt idx="1585">
                  <c:v>2.1818732448653702</c:v>
                </c:pt>
                <c:pt idx="1586">
                  <c:v>2.1832498210450999</c:v>
                </c:pt>
                <c:pt idx="1587">
                  <c:v>2.1846263972248199</c:v>
                </c:pt>
                <c:pt idx="1588">
                  <c:v>2.1860029734045501</c:v>
                </c:pt>
                <c:pt idx="1589">
                  <c:v>2.1873795495842701</c:v>
                </c:pt>
                <c:pt idx="1590">
                  <c:v>2.1887561257639998</c:v>
                </c:pt>
                <c:pt idx="1591">
                  <c:v>2.19013270194373</c:v>
                </c:pt>
                <c:pt idx="1592">
                  <c:v>2.19150927812345</c:v>
                </c:pt>
                <c:pt idx="1593">
                  <c:v>2.1928858543031802</c:v>
                </c:pt>
                <c:pt idx="1594">
                  <c:v>2.1942624304829002</c:v>
                </c:pt>
                <c:pt idx="1595">
                  <c:v>2.1956390066626299</c:v>
                </c:pt>
                <c:pt idx="1596">
                  <c:v>2.1970155828423601</c:v>
                </c:pt>
                <c:pt idx="1597">
                  <c:v>2.1983921590220801</c:v>
                </c:pt>
                <c:pt idx="1598">
                  <c:v>2.1997687352018098</c:v>
                </c:pt>
                <c:pt idx="1599">
                  <c:v>2.2011453113815298</c:v>
                </c:pt>
                <c:pt idx="1600">
                  <c:v>2.20252188756126</c:v>
                </c:pt>
                <c:pt idx="1601">
                  <c:v>2.20389846374098</c:v>
                </c:pt>
                <c:pt idx="1602">
                  <c:v>2.2052750399207102</c:v>
                </c:pt>
                <c:pt idx="1603">
                  <c:v>2.2066516161004399</c:v>
                </c:pt>
                <c:pt idx="1604">
                  <c:v>2.2080281922801599</c:v>
                </c:pt>
                <c:pt idx="1605">
                  <c:v>2.2094047684598901</c:v>
                </c:pt>
                <c:pt idx="1606">
                  <c:v>2.2107813446396101</c:v>
                </c:pt>
                <c:pt idx="1607">
                  <c:v>2.2121579208193398</c:v>
                </c:pt>
                <c:pt idx="1608">
                  <c:v>2.2135344969990598</c:v>
                </c:pt>
                <c:pt idx="1609">
                  <c:v>2.21491107317879</c:v>
                </c:pt>
                <c:pt idx="1610">
                  <c:v>2.2162876493585202</c:v>
                </c:pt>
                <c:pt idx="1611">
                  <c:v>2.2176642255382402</c:v>
                </c:pt>
                <c:pt idx="1612">
                  <c:v>2.2190408017179699</c:v>
                </c:pt>
                <c:pt idx="1613">
                  <c:v>2.2204173778976899</c:v>
                </c:pt>
                <c:pt idx="1614">
                  <c:v>2.2217939540774201</c:v>
                </c:pt>
                <c:pt idx="1615">
                  <c:v>2.2231705302571401</c:v>
                </c:pt>
                <c:pt idx="1616">
                  <c:v>2.2245471064368698</c:v>
                </c:pt>
                <c:pt idx="1617">
                  <c:v>2.2259236826166</c:v>
                </c:pt>
                <c:pt idx="1618">
                  <c:v>2.22730025879632</c:v>
                </c:pt>
                <c:pt idx="1619">
                  <c:v>2.2286768349760502</c:v>
                </c:pt>
                <c:pt idx="1620">
                  <c:v>2.2300534111557702</c:v>
                </c:pt>
                <c:pt idx="1621">
                  <c:v>2.2314299873354999</c:v>
                </c:pt>
                <c:pt idx="1622">
                  <c:v>2.2328065635152301</c:v>
                </c:pt>
                <c:pt idx="1623">
                  <c:v>2.2341831396949501</c:v>
                </c:pt>
                <c:pt idx="1624">
                  <c:v>2.2355597158746798</c:v>
                </c:pt>
                <c:pt idx="1625">
                  <c:v>2.2369362920543998</c:v>
                </c:pt>
                <c:pt idx="1626">
                  <c:v>2.23831286823413</c:v>
                </c:pt>
                <c:pt idx="1627">
                  <c:v>2.23968944441385</c:v>
                </c:pt>
                <c:pt idx="1628">
                  <c:v>2.2410660205935802</c:v>
                </c:pt>
                <c:pt idx="1629">
                  <c:v>2.2424425967733099</c:v>
                </c:pt>
                <c:pt idx="1630">
                  <c:v>2.2438191729530299</c:v>
                </c:pt>
                <c:pt idx="1631">
                  <c:v>2.2451957491327601</c:v>
                </c:pt>
                <c:pt idx="1632">
                  <c:v>2.2465723253124801</c:v>
                </c:pt>
                <c:pt idx="1633">
                  <c:v>2.2479489014922098</c:v>
                </c:pt>
                <c:pt idx="1634">
                  <c:v>2.2493254776719298</c:v>
                </c:pt>
                <c:pt idx="1635">
                  <c:v>2.25070205385166</c:v>
                </c:pt>
                <c:pt idx="1636">
                  <c:v>2.2520786300313902</c:v>
                </c:pt>
                <c:pt idx="1637">
                  <c:v>2.2534552062111102</c:v>
                </c:pt>
                <c:pt idx="1638">
                  <c:v>2.2548317823908399</c:v>
                </c:pt>
                <c:pt idx="1639">
                  <c:v>2.2562083585705599</c:v>
                </c:pt>
                <c:pt idx="1640">
                  <c:v>2.2575849347502901</c:v>
                </c:pt>
                <c:pt idx="1641">
                  <c:v>2.2589615109300198</c:v>
                </c:pt>
                <c:pt idx="1642">
                  <c:v>2.2603380871097398</c:v>
                </c:pt>
                <c:pt idx="1643">
                  <c:v>2.26171466328947</c:v>
                </c:pt>
                <c:pt idx="1644">
                  <c:v>2.26309123946919</c:v>
                </c:pt>
                <c:pt idx="1645">
                  <c:v>2.2644678156489202</c:v>
                </c:pt>
                <c:pt idx="1646">
                  <c:v>2.2658443918286402</c:v>
                </c:pt>
                <c:pt idx="1647">
                  <c:v>2.2672209680083699</c:v>
                </c:pt>
                <c:pt idx="1648">
                  <c:v>2.2685975441881001</c:v>
                </c:pt>
                <c:pt idx="1649">
                  <c:v>2.2699741203678201</c:v>
                </c:pt>
                <c:pt idx="1650">
                  <c:v>2.2713506965475498</c:v>
                </c:pt>
                <c:pt idx="1651">
                  <c:v>2.2727272727272698</c:v>
                </c:pt>
                <c:pt idx="1652">
                  <c:v>2.274103848907</c:v>
                </c:pt>
                <c:pt idx="1653">
                  <c:v>2.2754804250867302</c:v>
                </c:pt>
                <c:pt idx="1654">
                  <c:v>2.2768570012664502</c:v>
                </c:pt>
                <c:pt idx="1655">
                  <c:v>2.2782335774461799</c:v>
                </c:pt>
                <c:pt idx="1656">
                  <c:v>2.2796101536258999</c:v>
                </c:pt>
                <c:pt idx="1657">
                  <c:v>2.2809867298056301</c:v>
                </c:pt>
                <c:pt idx="1658">
                  <c:v>2.2823633059853501</c:v>
                </c:pt>
                <c:pt idx="1659">
                  <c:v>2.2837398821650798</c:v>
                </c:pt>
                <c:pt idx="1660">
                  <c:v>2.28511645834481</c:v>
                </c:pt>
                <c:pt idx="1661">
                  <c:v>2.28649303452453</c:v>
                </c:pt>
                <c:pt idx="1662">
                  <c:v>2.2878696107042602</c:v>
                </c:pt>
                <c:pt idx="1663">
                  <c:v>2.2892461868839802</c:v>
                </c:pt>
                <c:pt idx="1664">
                  <c:v>2.2906227630637099</c:v>
                </c:pt>
                <c:pt idx="1665">
                  <c:v>2.2919993392434299</c:v>
                </c:pt>
                <c:pt idx="1666">
                  <c:v>2.2933759154231601</c:v>
                </c:pt>
                <c:pt idx="1667">
                  <c:v>2.2947524916028899</c:v>
                </c:pt>
                <c:pt idx="1668">
                  <c:v>2.2961290677826098</c:v>
                </c:pt>
                <c:pt idx="1669">
                  <c:v>2.29750564396234</c:v>
                </c:pt>
                <c:pt idx="1670">
                  <c:v>2.29888222014206</c:v>
                </c:pt>
                <c:pt idx="1671">
                  <c:v>2.3002587963217902</c:v>
                </c:pt>
                <c:pt idx="1672">
                  <c:v>2.3016353725015102</c:v>
                </c:pt>
                <c:pt idx="1673">
                  <c:v>2.3030119486812399</c:v>
                </c:pt>
                <c:pt idx="1674">
                  <c:v>2.3043885248609701</c:v>
                </c:pt>
                <c:pt idx="1675">
                  <c:v>2.3057651010406901</c:v>
                </c:pt>
                <c:pt idx="1676">
                  <c:v>2.3071416772204199</c:v>
                </c:pt>
                <c:pt idx="1677">
                  <c:v>2.3085182534001398</c:v>
                </c:pt>
                <c:pt idx="1678">
                  <c:v>2.30989482957987</c:v>
                </c:pt>
                <c:pt idx="1679">
                  <c:v>2.3112714057596002</c:v>
                </c:pt>
                <c:pt idx="1680">
                  <c:v>2.3126479819393202</c:v>
                </c:pt>
                <c:pt idx="1681">
                  <c:v>2.3140245581190499</c:v>
                </c:pt>
                <c:pt idx="1682">
                  <c:v>2.3154011342987699</c:v>
                </c:pt>
                <c:pt idx="1683">
                  <c:v>2.3167777104785001</c:v>
                </c:pt>
                <c:pt idx="1684">
                  <c:v>2.3181542866582201</c:v>
                </c:pt>
                <c:pt idx="1685">
                  <c:v>2.3195308628379498</c:v>
                </c:pt>
                <c:pt idx="1686">
                  <c:v>2.32090743901768</c:v>
                </c:pt>
                <c:pt idx="1687">
                  <c:v>2.3222840151974</c:v>
                </c:pt>
                <c:pt idx="1688">
                  <c:v>2.3236605913771302</c:v>
                </c:pt>
                <c:pt idx="1689">
                  <c:v>2.3250371675568502</c:v>
                </c:pt>
                <c:pt idx="1690">
                  <c:v>2.3264137437365799</c:v>
                </c:pt>
                <c:pt idx="1691">
                  <c:v>2.3277903199163101</c:v>
                </c:pt>
                <c:pt idx="1692">
                  <c:v>2.3291668960960301</c:v>
                </c:pt>
                <c:pt idx="1693">
                  <c:v>2.3305434722757599</c:v>
                </c:pt>
                <c:pt idx="1694">
                  <c:v>2.3319200484554798</c:v>
                </c:pt>
                <c:pt idx="1695">
                  <c:v>2.33329662463521</c:v>
                </c:pt>
                <c:pt idx="1696">
                  <c:v>2.33467320081493</c:v>
                </c:pt>
                <c:pt idx="1697">
                  <c:v>2.3360497769946602</c:v>
                </c:pt>
                <c:pt idx="1698">
                  <c:v>2.33742635317439</c:v>
                </c:pt>
                <c:pt idx="1699">
                  <c:v>2.3388029293541099</c:v>
                </c:pt>
                <c:pt idx="1700">
                  <c:v>2.3401795055338401</c:v>
                </c:pt>
                <c:pt idx="1701">
                  <c:v>2.3415560817135601</c:v>
                </c:pt>
                <c:pt idx="1702">
                  <c:v>2.3429326578932899</c:v>
                </c:pt>
                <c:pt idx="1703">
                  <c:v>2.3443092340730098</c:v>
                </c:pt>
                <c:pt idx="1704">
                  <c:v>2.34568581025274</c:v>
                </c:pt>
                <c:pt idx="1705">
                  <c:v>2.3470623864324698</c:v>
                </c:pt>
                <c:pt idx="1706">
                  <c:v>2.3484389626121902</c:v>
                </c:pt>
                <c:pt idx="1707">
                  <c:v>2.34981553879192</c:v>
                </c:pt>
                <c:pt idx="1708">
                  <c:v>2.3511921149716399</c:v>
                </c:pt>
                <c:pt idx="1709">
                  <c:v>2.3525686911513701</c:v>
                </c:pt>
                <c:pt idx="1710">
                  <c:v>2.3539452673310901</c:v>
                </c:pt>
                <c:pt idx="1711">
                  <c:v>2.3553218435108199</c:v>
                </c:pt>
                <c:pt idx="1712">
                  <c:v>2.3566984196905501</c:v>
                </c:pt>
                <c:pt idx="1713">
                  <c:v>2.35807499587027</c:v>
                </c:pt>
                <c:pt idx="1714">
                  <c:v>2.3594515720499998</c:v>
                </c:pt>
                <c:pt idx="1715">
                  <c:v>2.3608281482297202</c:v>
                </c:pt>
                <c:pt idx="1716">
                  <c:v>2.36220472440945</c:v>
                </c:pt>
                <c:pt idx="1717">
                  <c:v>2.3635813005891801</c:v>
                </c:pt>
                <c:pt idx="1718">
                  <c:v>2.3649578767689001</c:v>
                </c:pt>
                <c:pt idx="1719">
                  <c:v>2.3663344529486299</c:v>
                </c:pt>
                <c:pt idx="1720">
                  <c:v>2.3677110291283499</c:v>
                </c:pt>
                <c:pt idx="1721">
                  <c:v>2.36908760530808</c:v>
                </c:pt>
                <c:pt idx="1722">
                  <c:v>2.3704641814878</c:v>
                </c:pt>
                <c:pt idx="1723">
                  <c:v>2.3718407576675302</c:v>
                </c:pt>
                <c:pt idx="1724">
                  <c:v>2.37321733384726</c:v>
                </c:pt>
                <c:pt idx="1725">
                  <c:v>2.3745939100269799</c:v>
                </c:pt>
                <c:pt idx="1726">
                  <c:v>2.3759704862067101</c:v>
                </c:pt>
                <c:pt idx="1727">
                  <c:v>2.3773470623864301</c:v>
                </c:pt>
                <c:pt idx="1728">
                  <c:v>2.3787236385661599</c:v>
                </c:pt>
                <c:pt idx="1729">
                  <c:v>2.3801002147458798</c:v>
                </c:pt>
                <c:pt idx="1730">
                  <c:v>2.38147679092561</c:v>
                </c:pt>
                <c:pt idx="1731">
                  <c:v>2.3828533671053398</c:v>
                </c:pt>
                <c:pt idx="1732">
                  <c:v>2.3842299432850602</c:v>
                </c:pt>
                <c:pt idx="1733">
                  <c:v>2.38560651946479</c:v>
                </c:pt>
                <c:pt idx="1734">
                  <c:v>2.3869830956445099</c:v>
                </c:pt>
                <c:pt idx="1735">
                  <c:v>2.3883596718242401</c:v>
                </c:pt>
                <c:pt idx="1736">
                  <c:v>2.3897362480039699</c:v>
                </c:pt>
                <c:pt idx="1737">
                  <c:v>2.3911128241836899</c:v>
                </c:pt>
                <c:pt idx="1738">
                  <c:v>2.3924894003634201</c:v>
                </c:pt>
                <c:pt idx="1739">
                  <c:v>2.39386597654314</c:v>
                </c:pt>
                <c:pt idx="1740">
                  <c:v>2.3952425527228698</c:v>
                </c:pt>
                <c:pt idx="1741">
                  <c:v>2.3966191289025902</c:v>
                </c:pt>
                <c:pt idx="1742">
                  <c:v>2.39799570508232</c:v>
                </c:pt>
                <c:pt idx="1743">
                  <c:v>2.3993722812620502</c:v>
                </c:pt>
                <c:pt idx="1744">
                  <c:v>2.4007488574417701</c:v>
                </c:pt>
                <c:pt idx="1745">
                  <c:v>2.4021254336214999</c:v>
                </c:pt>
                <c:pt idx="1746">
                  <c:v>2.4035020098012199</c:v>
                </c:pt>
                <c:pt idx="1747">
                  <c:v>2.4048785859809501</c:v>
                </c:pt>
                <c:pt idx="1748">
                  <c:v>2.40625516216067</c:v>
                </c:pt>
                <c:pt idx="1749">
                  <c:v>2.4076317383403998</c:v>
                </c:pt>
                <c:pt idx="1750">
                  <c:v>2.40900831452013</c:v>
                </c:pt>
                <c:pt idx="1751">
                  <c:v>2.41038489069985</c:v>
                </c:pt>
                <c:pt idx="1752">
                  <c:v>2.4117614668795802</c:v>
                </c:pt>
                <c:pt idx="1753">
                  <c:v>2.4131380430593001</c:v>
                </c:pt>
                <c:pt idx="1754">
                  <c:v>2.4145146192390299</c:v>
                </c:pt>
                <c:pt idx="1755">
                  <c:v>2.4158911954187499</c:v>
                </c:pt>
                <c:pt idx="1756">
                  <c:v>2.4172677715984801</c:v>
                </c:pt>
                <c:pt idx="1757">
                  <c:v>2.4186443477782098</c:v>
                </c:pt>
                <c:pt idx="1758">
                  <c:v>2.4200209239579298</c:v>
                </c:pt>
                <c:pt idx="1759">
                  <c:v>2.42139750013766</c:v>
                </c:pt>
                <c:pt idx="1760">
                  <c:v>2.42277407631738</c:v>
                </c:pt>
                <c:pt idx="1761">
                  <c:v>2.4241506524971101</c:v>
                </c:pt>
                <c:pt idx="1762">
                  <c:v>2.4255272286768399</c:v>
                </c:pt>
                <c:pt idx="1763">
                  <c:v>2.4269038048565599</c:v>
                </c:pt>
                <c:pt idx="1764">
                  <c:v>2.4282803810362901</c:v>
                </c:pt>
                <c:pt idx="1765">
                  <c:v>2.42965695721601</c:v>
                </c:pt>
                <c:pt idx="1766">
                  <c:v>2.4310335333957398</c:v>
                </c:pt>
                <c:pt idx="1767">
                  <c:v>2.4324101095754598</c:v>
                </c:pt>
                <c:pt idx="1768">
                  <c:v>2.43378668575519</c:v>
                </c:pt>
                <c:pt idx="1769">
                  <c:v>2.4351632619349202</c:v>
                </c:pt>
                <c:pt idx="1770">
                  <c:v>2.4365398381146401</c:v>
                </c:pt>
                <c:pt idx="1771">
                  <c:v>2.4379164142943699</c:v>
                </c:pt>
                <c:pt idx="1772">
                  <c:v>2.4392929904740899</c:v>
                </c:pt>
                <c:pt idx="1773">
                  <c:v>2.4406695666538201</c:v>
                </c:pt>
                <c:pt idx="1774">
                  <c:v>2.4420461428335498</c:v>
                </c:pt>
                <c:pt idx="1775">
                  <c:v>2.4434227190132698</c:v>
                </c:pt>
                <c:pt idx="1776">
                  <c:v>2.444799295193</c:v>
                </c:pt>
                <c:pt idx="1777">
                  <c:v>2.44617587137272</c:v>
                </c:pt>
                <c:pt idx="1778">
                  <c:v>2.4475524475524502</c:v>
                </c:pt>
                <c:pt idx="1779">
                  <c:v>2.4489290237321701</c:v>
                </c:pt>
                <c:pt idx="1780">
                  <c:v>2.4503055999118999</c:v>
                </c:pt>
                <c:pt idx="1781">
                  <c:v>2.4516821760916301</c:v>
                </c:pt>
                <c:pt idx="1782">
                  <c:v>2.4530587522713501</c:v>
                </c:pt>
                <c:pt idx="1783">
                  <c:v>2.4544353284510798</c:v>
                </c:pt>
                <c:pt idx="1784">
                  <c:v>2.4558119046307998</c:v>
                </c:pt>
                <c:pt idx="1785">
                  <c:v>2.45718848081053</c:v>
                </c:pt>
                <c:pt idx="1786">
                  <c:v>2.45856505699025</c:v>
                </c:pt>
                <c:pt idx="1787">
                  <c:v>2.4599416331699802</c:v>
                </c:pt>
                <c:pt idx="1788">
                  <c:v>2.4613182093497099</c:v>
                </c:pt>
                <c:pt idx="1789">
                  <c:v>2.4626947855294299</c:v>
                </c:pt>
                <c:pt idx="1790">
                  <c:v>2.4640713617091601</c:v>
                </c:pt>
                <c:pt idx="1791">
                  <c:v>2.4654479378888801</c:v>
                </c:pt>
                <c:pt idx="1792">
                  <c:v>2.4668245140686098</c:v>
                </c:pt>
                <c:pt idx="1793">
                  <c:v>2.4682010902483298</c:v>
                </c:pt>
                <c:pt idx="1794">
                  <c:v>2.46957766642806</c:v>
                </c:pt>
                <c:pt idx="1795">
                  <c:v>2.4709542426077902</c:v>
                </c:pt>
                <c:pt idx="1796">
                  <c:v>2.4723308187875102</c:v>
                </c:pt>
                <c:pt idx="1797">
                  <c:v>2.4737073949672399</c:v>
                </c:pt>
                <c:pt idx="1798">
                  <c:v>2.4750839711469599</c:v>
                </c:pt>
                <c:pt idx="1799">
                  <c:v>2.4764605473266901</c:v>
                </c:pt>
                <c:pt idx="1800">
                  <c:v>2.4778371235064198</c:v>
                </c:pt>
                <c:pt idx="1801">
                  <c:v>2.4792136996861398</c:v>
                </c:pt>
                <c:pt idx="1802">
                  <c:v>2.48059027586587</c:v>
                </c:pt>
                <c:pt idx="1803">
                  <c:v>2.48196685204559</c:v>
                </c:pt>
                <c:pt idx="1804">
                  <c:v>2.4833434282253202</c:v>
                </c:pt>
                <c:pt idx="1805">
                  <c:v>2.4847200044050402</c:v>
                </c:pt>
                <c:pt idx="1806">
                  <c:v>2.4860965805847699</c:v>
                </c:pt>
                <c:pt idx="1807">
                  <c:v>2.4874731567645001</c:v>
                </c:pt>
                <c:pt idx="1808">
                  <c:v>2.4888497329442201</c:v>
                </c:pt>
                <c:pt idx="1809">
                  <c:v>2.4902263091239498</c:v>
                </c:pt>
                <c:pt idx="1810">
                  <c:v>2.4916028853036698</c:v>
                </c:pt>
                <c:pt idx="1811">
                  <c:v>2.4929794614834</c:v>
                </c:pt>
                <c:pt idx="1812">
                  <c:v>2.4943560376631302</c:v>
                </c:pt>
                <c:pt idx="1813">
                  <c:v>2.4957326138428502</c:v>
                </c:pt>
                <c:pt idx="1814">
                  <c:v>2.4971091900225799</c:v>
                </c:pt>
                <c:pt idx="1815">
                  <c:v>2.4984857662022999</c:v>
                </c:pt>
                <c:pt idx="1816">
                  <c:v>2.4998623423820301</c:v>
                </c:pt>
                <c:pt idx="1817">
                  <c:v>2.5012389185617501</c:v>
                </c:pt>
                <c:pt idx="1818">
                  <c:v>2.5026154947414798</c:v>
                </c:pt>
                <c:pt idx="1819">
                  <c:v>2.50399207092121</c:v>
                </c:pt>
                <c:pt idx="1820">
                  <c:v>2.50536864710093</c:v>
                </c:pt>
                <c:pt idx="1821">
                  <c:v>2.5067452232806602</c:v>
                </c:pt>
                <c:pt idx="1822">
                  <c:v>2.5081217994603802</c:v>
                </c:pt>
                <c:pt idx="1823">
                  <c:v>2.5094983756401099</c:v>
                </c:pt>
                <c:pt idx="1824">
                  <c:v>2.5108749518198299</c:v>
                </c:pt>
                <c:pt idx="1825">
                  <c:v>2.5122515279995601</c:v>
                </c:pt>
                <c:pt idx="1826">
                  <c:v>2.5136281041792898</c:v>
                </c:pt>
                <c:pt idx="1827">
                  <c:v>2.5150046803590098</c:v>
                </c:pt>
                <c:pt idx="1828">
                  <c:v>2.51638125653874</c:v>
                </c:pt>
                <c:pt idx="1829">
                  <c:v>2.51775783271846</c:v>
                </c:pt>
                <c:pt idx="1830">
                  <c:v>2.5191344088981902</c:v>
                </c:pt>
                <c:pt idx="1831">
                  <c:v>2.5205109850779199</c:v>
                </c:pt>
                <c:pt idx="1832">
                  <c:v>2.5218875612576399</c:v>
                </c:pt>
                <c:pt idx="1833">
                  <c:v>2.5232641374373701</c:v>
                </c:pt>
                <c:pt idx="1834">
                  <c:v>2.5246407136170901</c:v>
                </c:pt>
                <c:pt idx="1835">
                  <c:v>2.5260172897968198</c:v>
                </c:pt>
                <c:pt idx="1836">
                  <c:v>2.5273938659765398</c:v>
                </c:pt>
                <c:pt idx="1837">
                  <c:v>2.52877044215627</c:v>
                </c:pt>
                <c:pt idx="1838">
                  <c:v>2.5301470183360002</c:v>
                </c:pt>
                <c:pt idx="1839">
                  <c:v>2.5315235945157202</c:v>
                </c:pt>
                <c:pt idx="1840">
                  <c:v>2.5329001706954499</c:v>
                </c:pt>
                <c:pt idx="1841">
                  <c:v>2.5342767468751699</c:v>
                </c:pt>
                <c:pt idx="1842">
                  <c:v>2.5356533230549001</c:v>
                </c:pt>
                <c:pt idx="1843">
                  <c:v>2.5370298992346201</c:v>
                </c:pt>
                <c:pt idx="1844">
                  <c:v>2.5384064754143498</c:v>
                </c:pt>
                <c:pt idx="1845">
                  <c:v>2.53978305159408</c:v>
                </c:pt>
                <c:pt idx="1846">
                  <c:v>2.5411596277738</c:v>
                </c:pt>
                <c:pt idx="1847">
                  <c:v>2.5425362039535302</c:v>
                </c:pt>
                <c:pt idx="1848">
                  <c:v>2.5439127801332502</c:v>
                </c:pt>
                <c:pt idx="1849">
                  <c:v>2.5452893563129799</c:v>
                </c:pt>
                <c:pt idx="1850">
                  <c:v>2.5466659324926999</c:v>
                </c:pt>
                <c:pt idx="1851">
                  <c:v>2.5480425086724301</c:v>
                </c:pt>
                <c:pt idx="1852">
                  <c:v>2.5494190848521598</c:v>
                </c:pt>
                <c:pt idx="1853">
                  <c:v>2.5507956610318798</c:v>
                </c:pt>
                <c:pt idx="1854">
                  <c:v>2.55217223721161</c:v>
                </c:pt>
                <c:pt idx="1855">
                  <c:v>2.55354881339133</c:v>
                </c:pt>
                <c:pt idx="1856">
                  <c:v>2.5549253895710602</c:v>
                </c:pt>
                <c:pt idx="1857">
                  <c:v>2.5563019657507899</c:v>
                </c:pt>
                <c:pt idx="1858">
                  <c:v>2.5576785419305099</c:v>
                </c:pt>
                <c:pt idx="1859">
                  <c:v>2.5590551181102401</c:v>
                </c:pt>
                <c:pt idx="1860">
                  <c:v>2.5604316942899601</c:v>
                </c:pt>
                <c:pt idx="1861">
                  <c:v>2.5618082704696898</c:v>
                </c:pt>
                <c:pt idx="1862">
                  <c:v>2.5631848466494098</c:v>
                </c:pt>
                <c:pt idx="1863">
                  <c:v>2.56456142282914</c:v>
                </c:pt>
                <c:pt idx="1864">
                  <c:v>2.5659379990088702</c:v>
                </c:pt>
                <c:pt idx="1865">
                  <c:v>2.5673145751885902</c:v>
                </c:pt>
                <c:pt idx="1866">
                  <c:v>2.5686911513683199</c:v>
                </c:pt>
                <c:pt idx="1867">
                  <c:v>2.5700677275480399</c:v>
                </c:pt>
                <c:pt idx="1868">
                  <c:v>2.5714443037277701</c:v>
                </c:pt>
                <c:pt idx="1869">
                  <c:v>2.5728208799074901</c:v>
                </c:pt>
                <c:pt idx="1870">
                  <c:v>2.5741974560872198</c:v>
                </c:pt>
                <c:pt idx="1871">
                  <c:v>2.57557403226695</c:v>
                </c:pt>
                <c:pt idx="1872">
                  <c:v>2.57695060844667</c:v>
                </c:pt>
                <c:pt idx="1873">
                  <c:v>2.5783271846264002</c:v>
                </c:pt>
                <c:pt idx="1874">
                  <c:v>2.5797037608061202</c:v>
                </c:pt>
                <c:pt idx="1875">
                  <c:v>2.5810803369858499</c:v>
                </c:pt>
                <c:pt idx="1876">
                  <c:v>2.5824569131655801</c:v>
                </c:pt>
                <c:pt idx="1877">
                  <c:v>2.5838334893453001</c:v>
                </c:pt>
                <c:pt idx="1878">
                  <c:v>2.5852100655250299</c:v>
                </c:pt>
                <c:pt idx="1879">
                  <c:v>2.5865866417047498</c:v>
                </c:pt>
                <c:pt idx="1880">
                  <c:v>2.58796321788448</c:v>
                </c:pt>
                <c:pt idx="1881">
                  <c:v>2.5893397940642</c:v>
                </c:pt>
                <c:pt idx="1882">
                  <c:v>2.5907163702439302</c:v>
                </c:pt>
                <c:pt idx="1883">
                  <c:v>2.5920929464236599</c:v>
                </c:pt>
                <c:pt idx="1884">
                  <c:v>2.5934695226033799</c:v>
                </c:pt>
                <c:pt idx="1885">
                  <c:v>2.5948460987831101</c:v>
                </c:pt>
                <c:pt idx="1886">
                  <c:v>2.5962226749628301</c:v>
                </c:pt>
                <c:pt idx="1887">
                  <c:v>2.5975992511425599</c:v>
                </c:pt>
                <c:pt idx="1888">
                  <c:v>2.5989758273222798</c:v>
                </c:pt>
                <c:pt idx="1889">
                  <c:v>2.60035240350201</c:v>
                </c:pt>
                <c:pt idx="1890">
                  <c:v>2.6017289796817402</c:v>
                </c:pt>
                <c:pt idx="1891">
                  <c:v>2.6031055558614602</c:v>
                </c:pt>
                <c:pt idx="1892">
                  <c:v>2.6044821320411899</c:v>
                </c:pt>
                <c:pt idx="1893">
                  <c:v>2.6058587082209099</c:v>
                </c:pt>
                <c:pt idx="1894">
                  <c:v>2.6072352844006401</c:v>
                </c:pt>
                <c:pt idx="1895">
                  <c:v>2.6086118605803699</c:v>
                </c:pt>
                <c:pt idx="1896">
                  <c:v>2.6099884367600898</c:v>
                </c:pt>
                <c:pt idx="1897">
                  <c:v>2.61136501293982</c:v>
                </c:pt>
                <c:pt idx="1898">
                  <c:v>2.61274158911954</c:v>
                </c:pt>
                <c:pt idx="1899">
                  <c:v>2.6141181652992702</c:v>
                </c:pt>
                <c:pt idx="1900">
                  <c:v>2.6154947414789902</c:v>
                </c:pt>
                <c:pt idx="1901">
                  <c:v>2.6168713176587199</c:v>
                </c:pt>
                <c:pt idx="1902">
                  <c:v>2.6182478938384501</c:v>
                </c:pt>
                <c:pt idx="1903">
                  <c:v>2.6196244700181701</c:v>
                </c:pt>
                <c:pt idx="1904">
                  <c:v>2.6210010461978999</c:v>
                </c:pt>
                <c:pt idx="1905">
                  <c:v>2.6223776223776198</c:v>
                </c:pt>
                <c:pt idx="1906">
                  <c:v>2.62375419855735</c:v>
                </c:pt>
                <c:pt idx="1907">
                  <c:v>2.62513077473707</c:v>
                </c:pt>
                <c:pt idx="1908">
                  <c:v>2.6265073509168002</c:v>
                </c:pt>
                <c:pt idx="1909">
                  <c:v>2.62788392709653</c:v>
                </c:pt>
                <c:pt idx="1910">
                  <c:v>2.6292605032762499</c:v>
                </c:pt>
                <c:pt idx="1911">
                  <c:v>2.6306370794559801</c:v>
                </c:pt>
                <c:pt idx="1912">
                  <c:v>2.6320136556357001</c:v>
                </c:pt>
                <c:pt idx="1913">
                  <c:v>2.6333902318154299</c:v>
                </c:pt>
                <c:pt idx="1914">
                  <c:v>2.6347668079951498</c:v>
                </c:pt>
                <c:pt idx="1915">
                  <c:v>2.63614338417488</c:v>
                </c:pt>
                <c:pt idx="1916">
                  <c:v>2.6375199603546098</c:v>
                </c:pt>
                <c:pt idx="1917">
                  <c:v>2.6388965365343302</c:v>
                </c:pt>
                <c:pt idx="1918">
                  <c:v>2.64027311271406</c:v>
                </c:pt>
                <c:pt idx="1919">
                  <c:v>2.6416496888937799</c:v>
                </c:pt>
                <c:pt idx="1920">
                  <c:v>2.6430262650735101</c:v>
                </c:pt>
                <c:pt idx="1921">
                  <c:v>2.6444028412532399</c:v>
                </c:pt>
                <c:pt idx="1922">
                  <c:v>2.6457794174329599</c:v>
                </c:pt>
                <c:pt idx="1923">
                  <c:v>2.6471559936126901</c:v>
                </c:pt>
                <c:pt idx="1924">
                  <c:v>2.64853256979241</c:v>
                </c:pt>
                <c:pt idx="1925">
                  <c:v>2.6499091459721398</c:v>
                </c:pt>
                <c:pt idx="1926">
                  <c:v>2.6512857221518602</c:v>
                </c:pt>
                <c:pt idx="1927">
                  <c:v>2.65266229833159</c:v>
                </c:pt>
                <c:pt idx="1928">
                  <c:v>2.6540388745113201</c:v>
                </c:pt>
                <c:pt idx="1929">
                  <c:v>2.6554154506910401</c:v>
                </c:pt>
                <c:pt idx="1930">
                  <c:v>2.6567920268707699</c:v>
                </c:pt>
                <c:pt idx="1931">
                  <c:v>2.6581686030504899</c:v>
                </c:pt>
                <c:pt idx="1932">
                  <c:v>2.65954517923022</c:v>
                </c:pt>
                <c:pt idx="1933">
                  <c:v>2.6609217554099498</c:v>
                </c:pt>
                <c:pt idx="1934">
                  <c:v>2.6622983315896702</c:v>
                </c:pt>
                <c:pt idx="1935">
                  <c:v>2.6636749077694</c:v>
                </c:pt>
                <c:pt idx="1936">
                  <c:v>2.6650514839491199</c:v>
                </c:pt>
                <c:pt idx="1937">
                  <c:v>2.6664280601288501</c:v>
                </c:pt>
                <c:pt idx="1938">
                  <c:v>2.6678046363085701</c:v>
                </c:pt>
                <c:pt idx="1939">
                  <c:v>2.6691812124882999</c:v>
                </c:pt>
                <c:pt idx="1940">
                  <c:v>2.6705577886680301</c:v>
                </c:pt>
                <c:pt idx="1941">
                  <c:v>2.67193436484775</c:v>
                </c:pt>
                <c:pt idx="1942">
                  <c:v>2.6733109410274798</c:v>
                </c:pt>
                <c:pt idx="1943">
                  <c:v>2.6746875172072002</c:v>
                </c:pt>
                <c:pt idx="1944">
                  <c:v>2.67606409338693</c:v>
                </c:pt>
                <c:pt idx="1945">
                  <c:v>2.6774406695666499</c:v>
                </c:pt>
                <c:pt idx="1946">
                  <c:v>2.6788172457463801</c:v>
                </c:pt>
                <c:pt idx="1947">
                  <c:v>2.6801938219261099</c:v>
                </c:pt>
                <c:pt idx="1948">
                  <c:v>2.6815703981058299</c:v>
                </c:pt>
                <c:pt idx="1949">
                  <c:v>2.6829469742855601</c:v>
                </c:pt>
                <c:pt idx="1950">
                  <c:v>2.68432355046528</c:v>
                </c:pt>
                <c:pt idx="1951">
                  <c:v>2.6857001266450098</c:v>
                </c:pt>
                <c:pt idx="1952">
                  <c:v>2.68707670282474</c:v>
                </c:pt>
                <c:pt idx="1953">
                  <c:v>2.68845327900446</c:v>
                </c:pt>
                <c:pt idx="1954">
                  <c:v>2.6898298551841902</c:v>
                </c:pt>
                <c:pt idx="1955">
                  <c:v>2.6912064313639101</c:v>
                </c:pt>
                <c:pt idx="1956">
                  <c:v>2.6925830075436399</c:v>
                </c:pt>
                <c:pt idx="1957">
                  <c:v>2.6939595837233599</c:v>
                </c:pt>
                <c:pt idx="1958">
                  <c:v>2.6953361599030901</c:v>
                </c:pt>
                <c:pt idx="1959">
                  <c:v>2.6967127360828198</c:v>
                </c:pt>
                <c:pt idx="1960">
                  <c:v>2.6980893122625398</c:v>
                </c:pt>
                <c:pt idx="1961">
                  <c:v>2.69946588844227</c:v>
                </c:pt>
                <c:pt idx="1962">
                  <c:v>2.70084246462199</c:v>
                </c:pt>
                <c:pt idx="1963">
                  <c:v>2.7022190408017202</c:v>
                </c:pt>
                <c:pt idx="1964">
                  <c:v>2.7035956169814401</c:v>
                </c:pt>
                <c:pt idx="1965">
                  <c:v>2.7049721931611699</c:v>
                </c:pt>
                <c:pt idx="1966">
                  <c:v>2.7063487693409001</c:v>
                </c:pt>
                <c:pt idx="1967">
                  <c:v>2.7077253455206201</c:v>
                </c:pt>
                <c:pt idx="1968">
                  <c:v>2.7091019217003498</c:v>
                </c:pt>
                <c:pt idx="1969">
                  <c:v>2.7104784978800698</c:v>
                </c:pt>
                <c:pt idx="1970">
                  <c:v>2.7118550740598</c:v>
                </c:pt>
                <c:pt idx="1971">
                  <c:v>2.7132316502395302</c:v>
                </c:pt>
                <c:pt idx="1972">
                  <c:v>2.7146082264192501</c:v>
                </c:pt>
                <c:pt idx="1973">
                  <c:v>2.7159848025989799</c:v>
                </c:pt>
                <c:pt idx="1974">
                  <c:v>2.7173613787786999</c:v>
                </c:pt>
                <c:pt idx="1975">
                  <c:v>2.7187379549584301</c:v>
                </c:pt>
                <c:pt idx="1976">
                  <c:v>2.72011453113815</c:v>
                </c:pt>
                <c:pt idx="1977">
                  <c:v>2.7214911073178798</c:v>
                </c:pt>
                <c:pt idx="1978">
                  <c:v>2.72286768349761</c:v>
                </c:pt>
                <c:pt idx="1979">
                  <c:v>2.72424425967733</c:v>
                </c:pt>
                <c:pt idx="1980">
                  <c:v>2.7256208358570602</c:v>
                </c:pt>
                <c:pt idx="1981">
                  <c:v>2.7269974120367801</c:v>
                </c:pt>
                <c:pt idx="1982">
                  <c:v>2.7283739882165099</c:v>
                </c:pt>
                <c:pt idx="1983">
                  <c:v>2.7297505643962299</c:v>
                </c:pt>
                <c:pt idx="1984">
                  <c:v>2.7311271405759601</c:v>
                </c:pt>
                <c:pt idx="1985">
                  <c:v>2.7325037167556898</c:v>
                </c:pt>
                <c:pt idx="1986">
                  <c:v>2.7338802929354098</c:v>
                </c:pt>
                <c:pt idx="1987">
                  <c:v>2.73525686911514</c:v>
                </c:pt>
                <c:pt idx="1988">
                  <c:v>2.73663344529486</c:v>
                </c:pt>
                <c:pt idx="1989">
                  <c:v>2.7380100214745902</c:v>
                </c:pt>
                <c:pt idx="1990">
                  <c:v>2.7393865976543101</c:v>
                </c:pt>
                <c:pt idx="1991">
                  <c:v>2.7407631738340399</c:v>
                </c:pt>
                <c:pt idx="1992">
                  <c:v>2.7421397500137701</c:v>
                </c:pt>
                <c:pt idx="1993">
                  <c:v>2.7435163261934901</c:v>
                </c:pt>
                <c:pt idx="1994">
                  <c:v>2.7448929023732198</c:v>
                </c:pt>
                <c:pt idx="1995">
                  <c:v>2.7462694785529398</c:v>
                </c:pt>
                <c:pt idx="1996">
                  <c:v>2.74764605473267</c:v>
                </c:pt>
                <c:pt idx="1997">
                  <c:v>2.7490226309124002</c:v>
                </c:pt>
                <c:pt idx="1998">
                  <c:v>2.7503992070921202</c:v>
                </c:pt>
                <c:pt idx="1999">
                  <c:v>2.7517757832718499</c:v>
                </c:pt>
                <c:pt idx="2000">
                  <c:v>2.7531523594515699</c:v>
                </c:pt>
                <c:pt idx="2001">
                  <c:v>2.7545289356313001</c:v>
                </c:pt>
                <c:pt idx="2002">
                  <c:v>2.7559055118110201</c:v>
                </c:pt>
                <c:pt idx="2003">
                  <c:v>2.7572820879907498</c:v>
                </c:pt>
                <c:pt idx="2004">
                  <c:v>2.75865866417048</c:v>
                </c:pt>
                <c:pt idx="2005">
                  <c:v>2.7600352403502</c:v>
                </c:pt>
                <c:pt idx="2006">
                  <c:v>2.7614118165299302</c:v>
                </c:pt>
                <c:pt idx="2007">
                  <c:v>2.7627883927096502</c:v>
                </c:pt>
                <c:pt idx="2008">
                  <c:v>2.7641649688893799</c:v>
                </c:pt>
                <c:pt idx="2009">
                  <c:v>2.7655415450690999</c:v>
                </c:pt>
                <c:pt idx="2010">
                  <c:v>2.7669181212488301</c:v>
                </c:pt>
                <c:pt idx="2011">
                  <c:v>2.7682946974285598</c:v>
                </c:pt>
                <c:pt idx="2012">
                  <c:v>2.7696712736082798</c:v>
                </c:pt>
                <c:pt idx="2013">
                  <c:v>2.77104784978801</c:v>
                </c:pt>
                <c:pt idx="2014">
                  <c:v>2.77242442596773</c:v>
                </c:pt>
                <c:pt idx="2015">
                  <c:v>2.7738010021474602</c:v>
                </c:pt>
                <c:pt idx="2016">
                  <c:v>2.7751775783271899</c:v>
                </c:pt>
                <c:pt idx="2017">
                  <c:v>2.7765541545069099</c:v>
                </c:pt>
                <c:pt idx="2018">
                  <c:v>2.7779307306866401</c:v>
                </c:pt>
                <c:pt idx="2019">
                  <c:v>2.7793073068663601</c:v>
                </c:pt>
                <c:pt idx="2020">
                  <c:v>2.7806838830460898</c:v>
                </c:pt>
                <c:pt idx="2021">
                  <c:v>2.7820604592258098</c:v>
                </c:pt>
                <c:pt idx="2022">
                  <c:v>2.78343703540554</c:v>
                </c:pt>
                <c:pt idx="2023">
                  <c:v>2.7848136115852702</c:v>
                </c:pt>
                <c:pt idx="2024">
                  <c:v>2.7861901877649902</c:v>
                </c:pt>
                <c:pt idx="2025">
                  <c:v>2.7875667639447199</c:v>
                </c:pt>
                <c:pt idx="2026">
                  <c:v>2.7889433401244399</c:v>
                </c:pt>
                <c:pt idx="2027">
                  <c:v>2.7903199163041701</c:v>
                </c:pt>
                <c:pt idx="2028">
                  <c:v>2.7916964924838901</c:v>
                </c:pt>
                <c:pt idx="2029">
                  <c:v>2.7930730686636198</c:v>
                </c:pt>
                <c:pt idx="2030">
                  <c:v>2.79444964484335</c:v>
                </c:pt>
                <c:pt idx="2031">
                  <c:v>2.79582622102307</c:v>
                </c:pt>
                <c:pt idx="2032">
                  <c:v>2.7972027972028002</c:v>
                </c:pt>
                <c:pt idx="2033">
                  <c:v>2.7985793733825202</c:v>
                </c:pt>
                <c:pt idx="2034">
                  <c:v>2.7999559495622499</c:v>
                </c:pt>
                <c:pt idx="2035">
                  <c:v>2.8013325257419699</c:v>
                </c:pt>
                <c:pt idx="2036">
                  <c:v>2.8027091019217001</c:v>
                </c:pt>
                <c:pt idx="2037">
                  <c:v>2.8040856781014298</c:v>
                </c:pt>
                <c:pt idx="2038">
                  <c:v>2.8054622542811498</c:v>
                </c:pt>
                <c:pt idx="2039">
                  <c:v>2.80683883046088</c:v>
                </c:pt>
                <c:pt idx="2040">
                  <c:v>2.8082154066406</c:v>
                </c:pt>
                <c:pt idx="2041">
                  <c:v>2.8095919828203302</c:v>
                </c:pt>
                <c:pt idx="2042">
                  <c:v>2.8109685590000599</c:v>
                </c:pt>
                <c:pt idx="2043">
                  <c:v>2.8123451351797799</c:v>
                </c:pt>
                <c:pt idx="2044">
                  <c:v>2.8137217113595101</c:v>
                </c:pt>
                <c:pt idx="2045">
                  <c:v>2.8150982875392301</c:v>
                </c:pt>
                <c:pt idx="2046">
                  <c:v>2.8164748637189598</c:v>
                </c:pt>
                <c:pt idx="2047">
                  <c:v>2.8178514398986798</c:v>
                </c:pt>
                <c:pt idx="2048">
                  <c:v>2.81922801607841</c:v>
                </c:pt>
                <c:pt idx="2049">
                  <c:v>2.8206045922581402</c:v>
                </c:pt>
                <c:pt idx="2050">
                  <c:v>2.8219811684378602</c:v>
                </c:pt>
                <c:pt idx="2051">
                  <c:v>2.8233577446175899</c:v>
                </c:pt>
                <c:pt idx="2052">
                  <c:v>2.8247343207973099</c:v>
                </c:pt>
                <c:pt idx="2053">
                  <c:v>2.8261108969770401</c:v>
                </c:pt>
                <c:pt idx="2054">
                  <c:v>2.8274874731567698</c:v>
                </c:pt>
                <c:pt idx="2055">
                  <c:v>2.8288640493364898</c:v>
                </c:pt>
                <c:pt idx="2056">
                  <c:v>2.83024062551622</c:v>
                </c:pt>
                <c:pt idx="2057">
                  <c:v>2.83161720169594</c:v>
                </c:pt>
                <c:pt idx="2058">
                  <c:v>2.8329937778756702</c:v>
                </c:pt>
                <c:pt idx="2059">
                  <c:v>2.8343703540553902</c:v>
                </c:pt>
                <c:pt idx="2060">
                  <c:v>2.8357469302351199</c:v>
                </c:pt>
                <c:pt idx="2061">
                  <c:v>2.8371235064148501</c:v>
                </c:pt>
                <c:pt idx="2062">
                  <c:v>2.8385000825945701</c:v>
                </c:pt>
                <c:pt idx="2063">
                  <c:v>2.8398766587742998</c:v>
                </c:pt>
                <c:pt idx="2064">
                  <c:v>2.8412532349540198</c:v>
                </c:pt>
                <c:pt idx="2065">
                  <c:v>2.84262981113375</c:v>
                </c:pt>
                <c:pt idx="2066">
                  <c:v>2.84400638731347</c:v>
                </c:pt>
                <c:pt idx="2067">
                  <c:v>2.8453829634932002</c:v>
                </c:pt>
                <c:pt idx="2068">
                  <c:v>2.8467595396729299</c:v>
                </c:pt>
                <c:pt idx="2069">
                  <c:v>2.8481361158526499</c:v>
                </c:pt>
                <c:pt idx="2070">
                  <c:v>2.8495126920323801</c:v>
                </c:pt>
                <c:pt idx="2071">
                  <c:v>2.8508892682121001</c:v>
                </c:pt>
                <c:pt idx="2072">
                  <c:v>2.8522658443918298</c:v>
                </c:pt>
                <c:pt idx="2073">
                  <c:v>2.85364242057156</c:v>
                </c:pt>
                <c:pt idx="2074">
                  <c:v>2.85501899675128</c:v>
                </c:pt>
                <c:pt idx="2075">
                  <c:v>2.8563955729310102</c:v>
                </c:pt>
                <c:pt idx="2076">
                  <c:v>2.8577721491107302</c:v>
                </c:pt>
                <c:pt idx="2077">
                  <c:v>2.8591487252904599</c:v>
                </c:pt>
                <c:pt idx="2078">
                  <c:v>2.8605253014701799</c:v>
                </c:pt>
                <c:pt idx="2079">
                  <c:v>2.8619018776499101</c:v>
                </c:pt>
                <c:pt idx="2080">
                  <c:v>2.8632784538296399</c:v>
                </c:pt>
                <c:pt idx="2081">
                  <c:v>2.8646550300093598</c:v>
                </c:pt>
                <c:pt idx="2082">
                  <c:v>2.86603160618909</c:v>
                </c:pt>
                <c:pt idx="2083">
                  <c:v>2.86740818236881</c:v>
                </c:pt>
                <c:pt idx="2084">
                  <c:v>2.8687847585485402</c:v>
                </c:pt>
                <c:pt idx="2085">
                  <c:v>2.8701613347282602</c:v>
                </c:pt>
                <c:pt idx="2086">
                  <c:v>2.8715379109079899</c:v>
                </c:pt>
                <c:pt idx="2087">
                  <c:v>2.8729144870877201</c:v>
                </c:pt>
                <c:pt idx="2088">
                  <c:v>2.8742910632674401</c:v>
                </c:pt>
                <c:pt idx="2089">
                  <c:v>2.8756676394471699</c:v>
                </c:pt>
                <c:pt idx="2090">
                  <c:v>2.8770442156268898</c:v>
                </c:pt>
                <c:pt idx="2091">
                  <c:v>2.87842079180662</c:v>
                </c:pt>
                <c:pt idx="2092">
                  <c:v>2.8797973679863502</c:v>
                </c:pt>
                <c:pt idx="2093">
                  <c:v>2.8811739441660702</c:v>
                </c:pt>
                <c:pt idx="2094">
                  <c:v>2.8825505203457999</c:v>
                </c:pt>
                <c:pt idx="2095">
                  <c:v>2.8839270965255199</c:v>
                </c:pt>
                <c:pt idx="2096">
                  <c:v>2.8853036727052501</c:v>
                </c:pt>
                <c:pt idx="2097">
                  <c:v>2.8866802488849701</c:v>
                </c:pt>
                <c:pt idx="2098">
                  <c:v>2.8880568250646999</c:v>
                </c:pt>
                <c:pt idx="2099">
                  <c:v>2.88943340124443</c:v>
                </c:pt>
                <c:pt idx="2100">
                  <c:v>2.89080997742415</c:v>
                </c:pt>
                <c:pt idx="2101">
                  <c:v>2.8921865536038802</c:v>
                </c:pt>
                <c:pt idx="2102">
                  <c:v>2.8935631297836002</c:v>
                </c:pt>
                <c:pt idx="2103">
                  <c:v>2.8949397059633299</c:v>
                </c:pt>
                <c:pt idx="2104">
                  <c:v>2.8963162821430499</c:v>
                </c:pt>
                <c:pt idx="2105">
                  <c:v>2.8976928583227801</c:v>
                </c:pt>
                <c:pt idx="2106">
                  <c:v>2.8990694345025099</c:v>
                </c:pt>
                <c:pt idx="2107">
                  <c:v>2.9004460106822298</c:v>
                </c:pt>
                <c:pt idx="2108">
                  <c:v>2.90182258686196</c:v>
                </c:pt>
                <c:pt idx="2109">
                  <c:v>2.90319916304168</c:v>
                </c:pt>
                <c:pt idx="2110">
                  <c:v>2.9045757392214102</c:v>
                </c:pt>
                <c:pt idx="2111">
                  <c:v>2.90595231540114</c:v>
                </c:pt>
                <c:pt idx="2112">
                  <c:v>2.9073288915808599</c:v>
                </c:pt>
                <c:pt idx="2113">
                  <c:v>2.9087054677605901</c:v>
                </c:pt>
                <c:pt idx="2114">
                  <c:v>2.9100820439403101</c:v>
                </c:pt>
                <c:pt idx="2115">
                  <c:v>2.9114586201200399</c:v>
                </c:pt>
                <c:pt idx="2116">
                  <c:v>2.9128351962997598</c:v>
                </c:pt>
                <c:pt idx="2117">
                  <c:v>2.91421177247949</c:v>
                </c:pt>
                <c:pt idx="2118">
                  <c:v>2.9155883486592198</c:v>
                </c:pt>
                <c:pt idx="2119">
                  <c:v>2.9169649248389402</c:v>
                </c:pt>
                <c:pt idx="2120">
                  <c:v>2.91834150101867</c:v>
                </c:pt>
                <c:pt idx="2121">
                  <c:v>2.9197180771983899</c:v>
                </c:pt>
                <c:pt idx="2122">
                  <c:v>2.9210946533781201</c:v>
                </c:pt>
                <c:pt idx="2123">
                  <c:v>2.9224712295578401</c:v>
                </c:pt>
                <c:pt idx="2124">
                  <c:v>2.9238478057375699</c:v>
                </c:pt>
                <c:pt idx="2125">
                  <c:v>2.9252243819173001</c:v>
                </c:pt>
                <c:pt idx="2126">
                  <c:v>2.92660095809702</c:v>
                </c:pt>
                <c:pt idx="2127">
                  <c:v>2.9279775342767498</c:v>
                </c:pt>
                <c:pt idx="2128">
                  <c:v>2.9293541104564702</c:v>
                </c:pt>
                <c:pt idx="2129">
                  <c:v>2.9307306866362</c:v>
                </c:pt>
                <c:pt idx="2130">
                  <c:v>2.9321072628159199</c:v>
                </c:pt>
                <c:pt idx="2131">
                  <c:v>2.9334838389956501</c:v>
                </c:pt>
                <c:pt idx="2132">
                  <c:v>2.9348604151753799</c:v>
                </c:pt>
                <c:pt idx="2133">
                  <c:v>2.9362369913550999</c:v>
                </c:pt>
                <c:pt idx="2134">
                  <c:v>2.9376135675348301</c:v>
                </c:pt>
                <c:pt idx="2135">
                  <c:v>2.93899014371455</c:v>
                </c:pt>
                <c:pt idx="2136">
                  <c:v>2.9403667198942798</c:v>
                </c:pt>
                <c:pt idx="2137">
                  <c:v>2.94174329607401</c:v>
                </c:pt>
                <c:pt idx="2138">
                  <c:v>2.94311987225373</c:v>
                </c:pt>
                <c:pt idx="2139">
                  <c:v>2.9444964484334601</c:v>
                </c:pt>
                <c:pt idx="2140">
                  <c:v>2.9458730246131801</c:v>
                </c:pt>
                <c:pt idx="2141">
                  <c:v>2.9472496007929099</c:v>
                </c:pt>
                <c:pt idx="2142">
                  <c:v>2.9486261769726299</c:v>
                </c:pt>
                <c:pt idx="2143">
                  <c:v>2.95000275315236</c:v>
                </c:pt>
                <c:pt idx="2144">
                  <c:v>2.9513793293320898</c:v>
                </c:pt>
                <c:pt idx="2145">
                  <c:v>2.9527559055118102</c:v>
                </c:pt>
                <c:pt idx="2146">
                  <c:v>2.95413248169154</c:v>
                </c:pt>
                <c:pt idx="2147">
                  <c:v>2.9555090578712599</c:v>
                </c:pt>
                <c:pt idx="2148">
                  <c:v>2.9568856340509901</c:v>
                </c:pt>
                <c:pt idx="2149">
                  <c:v>2.9582622102307101</c:v>
                </c:pt>
                <c:pt idx="2150">
                  <c:v>2.9596387864104399</c:v>
                </c:pt>
                <c:pt idx="2151">
                  <c:v>2.9610153625901701</c:v>
                </c:pt>
                <c:pt idx="2152">
                  <c:v>2.96239193876989</c:v>
                </c:pt>
                <c:pt idx="2153">
                  <c:v>2.9637685149496198</c:v>
                </c:pt>
                <c:pt idx="2154">
                  <c:v>2.9651450911293402</c:v>
                </c:pt>
                <c:pt idx="2155">
                  <c:v>2.96652166730907</c:v>
                </c:pt>
                <c:pt idx="2156">
                  <c:v>2.9678982434888002</c:v>
                </c:pt>
                <c:pt idx="2157">
                  <c:v>2.9692748196685201</c:v>
                </c:pt>
                <c:pt idx="2158">
                  <c:v>2.9706513958482499</c:v>
                </c:pt>
                <c:pt idx="2159">
                  <c:v>2.9720279720279699</c:v>
                </c:pt>
                <c:pt idx="2160">
                  <c:v>2.9734045482077001</c:v>
                </c:pt>
                <c:pt idx="2161">
                  <c:v>2.97478112438742</c:v>
                </c:pt>
                <c:pt idx="2162">
                  <c:v>2.9761577005671498</c:v>
                </c:pt>
                <c:pt idx="2163">
                  <c:v>2.97753427674688</c:v>
                </c:pt>
                <c:pt idx="2164">
                  <c:v>2.9789108529266</c:v>
                </c:pt>
                <c:pt idx="2165">
                  <c:v>2.9802874291063302</c:v>
                </c:pt>
                <c:pt idx="2166">
                  <c:v>2.9816640052860501</c:v>
                </c:pt>
                <c:pt idx="2167">
                  <c:v>2.9830405814657799</c:v>
                </c:pt>
                <c:pt idx="2168">
                  <c:v>2.9844171576454999</c:v>
                </c:pt>
                <c:pt idx="2169">
                  <c:v>2.9857937338252301</c:v>
                </c:pt>
                <c:pt idx="2170">
                  <c:v>2.9871703100049598</c:v>
                </c:pt>
                <c:pt idx="2171">
                  <c:v>2.9885468861846798</c:v>
                </c:pt>
                <c:pt idx="2172">
                  <c:v>2.98992346236441</c:v>
                </c:pt>
                <c:pt idx="2173">
                  <c:v>2.99130003854413</c:v>
                </c:pt>
                <c:pt idx="2174">
                  <c:v>2.9926766147238602</c:v>
                </c:pt>
                <c:pt idx="2175">
                  <c:v>2.9940531909035899</c:v>
                </c:pt>
                <c:pt idx="2176">
                  <c:v>2.9954297670833099</c:v>
                </c:pt>
                <c:pt idx="2177">
                  <c:v>2.9968063432630401</c:v>
                </c:pt>
                <c:pt idx="2178">
                  <c:v>2.9981829194427601</c:v>
                </c:pt>
                <c:pt idx="2179">
                  <c:v>2.9995594956224898</c:v>
                </c:pt>
                <c:pt idx="2180">
                  <c:v>3.0009360718022098</c:v>
                </c:pt>
                <c:pt idx="2181">
                  <c:v>3.00231264798194</c:v>
                </c:pt>
                <c:pt idx="2182">
                  <c:v>3.0036892241616702</c:v>
                </c:pt>
                <c:pt idx="2183">
                  <c:v>3.0050658003413901</c:v>
                </c:pt>
                <c:pt idx="2184">
                  <c:v>3.0064423765211199</c:v>
                </c:pt>
                <c:pt idx="2185">
                  <c:v>3.0078189527008399</c:v>
                </c:pt>
                <c:pt idx="2186">
                  <c:v>3.0091955288805701</c:v>
                </c:pt>
                <c:pt idx="2187">
                  <c:v>3.01057210506029</c:v>
                </c:pt>
                <c:pt idx="2188">
                  <c:v>3.0119486812400198</c:v>
                </c:pt>
                <c:pt idx="2189">
                  <c:v>3.01332525741975</c:v>
                </c:pt>
                <c:pt idx="2190">
                  <c:v>3.01470183359947</c:v>
                </c:pt>
                <c:pt idx="2191">
                  <c:v>3.0160784097792002</c:v>
                </c:pt>
                <c:pt idx="2192">
                  <c:v>3.0174549859589201</c:v>
                </c:pt>
                <c:pt idx="2193">
                  <c:v>3.0188315621386499</c:v>
                </c:pt>
                <c:pt idx="2194">
                  <c:v>3.0202081383183801</c:v>
                </c:pt>
                <c:pt idx="2195">
                  <c:v>3.0215847144981001</c:v>
                </c:pt>
                <c:pt idx="2196">
                  <c:v>3.0229612906778298</c:v>
                </c:pt>
                <c:pt idx="2197">
                  <c:v>3.0243378668575498</c:v>
                </c:pt>
                <c:pt idx="2198">
                  <c:v>3.02571444303728</c:v>
                </c:pt>
                <c:pt idx="2199">
                  <c:v>3.027091019217</c:v>
                </c:pt>
                <c:pt idx="2200">
                  <c:v>3.0284675953967302</c:v>
                </c:pt>
                <c:pt idx="2201">
                  <c:v>3.0298441715764599</c:v>
                </c:pt>
                <c:pt idx="2202">
                  <c:v>3.0312207477561799</c:v>
                </c:pt>
                <c:pt idx="2203">
                  <c:v>3.0325973239359101</c:v>
                </c:pt>
                <c:pt idx="2204">
                  <c:v>3.0339739001156301</c:v>
                </c:pt>
                <c:pt idx="2205">
                  <c:v>3.0353504762953598</c:v>
                </c:pt>
                <c:pt idx="2206">
                  <c:v>3.0367270524750798</c:v>
                </c:pt>
                <c:pt idx="2207">
                  <c:v>3.03810362865481</c:v>
                </c:pt>
                <c:pt idx="2208">
                  <c:v>3.0394802048345402</c:v>
                </c:pt>
                <c:pt idx="2209">
                  <c:v>3.0408567810142602</c:v>
                </c:pt>
                <c:pt idx="2210">
                  <c:v>3.0422333571939899</c:v>
                </c:pt>
                <c:pt idx="2211">
                  <c:v>3.0436099333737099</c:v>
                </c:pt>
                <c:pt idx="2212">
                  <c:v>3.0449865095534401</c:v>
                </c:pt>
                <c:pt idx="2213">
                  <c:v>3.0463630857331698</c:v>
                </c:pt>
                <c:pt idx="2214">
                  <c:v>3.0477396619128898</c:v>
                </c:pt>
                <c:pt idx="2215">
                  <c:v>3.04911623809262</c:v>
                </c:pt>
                <c:pt idx="2216">
                  <c:v>3.05049281427234</c:v>
                </c:pt>
                <c:pt idx="2217">
                  <c:v>3.0518693904520702</c:v>
                </c:pt>
                <c:pt idx="2218">
                  <c:v>3.0532459666317902</c:v>
                </c:pt>
                <c:pt idx="2219">
                  <c:v>3.0546225428115199</c:v>
                </c:pt>
                <c:pt idx="2220">
                  <c:v>3.0559991189912501</c:v>
                </c:pt>
                <c:pt idx="2221">
                  <c:v>3.0573756951709701</c:v>
                </c:pt>
                <c:pt idx="2222">
                  <c:v>3.0587522713506998</c:v>
                </c:pt>
                <c:pt idx="2223">
                  <c:v>3.0601288475304198</c:v>
                </c:pt>
                <c:pt idx="2224">
                  <c:v>3.06150542371015</c:v>
                </c:pt>
                <c:pt idx="2225">
                  <c:v>3.06288199988987</c:v>
                </c:pt>
                <c:pt idx="2226">
                  <c:v>3.0642585760696002</c:v>
                </c:pt>
                <c:pt idx="2227">
                  <c:v>3.0656351522493299</c:v>
                </c:pt>
                <c:pt idx="2228">
                  <c:v>3.0670117284290499</c:v>
                </c:pt>
                <c:pt idx="2229">
                  <c:v>3.0683883046087801</c:v>
                </c:pt>
                <c:pt idx="2230">
                  <c:v>3.0697648807885001</c:v>
                </c:pt>
                <c:pt idx="2231">
                  <c:v>3.0711414569682298</c:v>
                </c:pt>
                <c:pt idx="2232">
                  <c:v>3.07251803314796</c:v>
                </c:pt>
                <c:pt idx="2233">
                  <c:v>3.07389460932768</c:v>
                </c:pt>
                <c:pt idx="2234">
                  <c:v>3.0752711855074102</c:v>
                </c:pt>
                <c:pt idx="2235">
                  <c:v>3.0766477616871302</c:v>
                </c:pt>
                <c:pt idx="2236">
                  <c:v>3.0780243378668599</c:v>
                </c:pt>
                <c:pt idx="2237">
                  <c:v>3.0794009140465799</c:v>
                </c:pt>
                <c:pt idx="2238">
                  <c:v>3.0807774902263101</c:v>
                </c:pt>
                <c:pt idx="2239">
                  <c:v>3.0821540664060398</c:v>
                </c:pt>
                <c:pt idx="2240">
                  <c:v>3.0835306425857598</c:v>
                </c:pt>
                <c:pt idx="2241">
                  <c:v>3.08490721876549</c:v>
                </c:pt>
                <c:pt idx="2242">
                  <c:v>3.08628379494521</c:v>
                </c:pt>
                <c:pt idx="2243">
                  <c:v>3.0876603711249402</c:v>
                </c:pt>
                <c:pt idx="2244">
                  <c:v>3.0890369473046602</c:v>
                </c:pt>
                <c:pt idx="2245">
                  <c:v>3.0904135234843899</c:v>
                </c:pt>
                <c:pt idx="2246">
                  <c:v>3.0917900996641201</c:v>
                </c:pt>
                <c:pt idx="2247">
                  <c:v>3.0931666758438401</c:v>
                </c:pt>
                <c:pt idx="2248">
                  <c:v>3.0945432520235698</c:v>
                </c:pt>
                <c:pt idx="2249">
                  <c:v>3.0959198282032898</c:v>
                </c:pt>
                <c:pt idx="2250">
                  <c:v>3.09729640438302</c:v>
                </c:pt>
                <c:pt idx="2251">
                  <c:v>3.0986729805627502</c:v>
                </c:pt>
                <c:pt idx="2252">
                  <c:v>3.1000495567424702</c:v>
                </c:pt>
                <c:pt idx="2253">
                  <c:v>3.1014261329221999</c:v>
                </c:pt>
                <c:pt idx="2254">
                  <c:v>3.1028027091019199</c:v>
                </c:pt>
                <c:pt idx="2255">
                  <c:v>3.1041792852816501</c:v>
                </c:pt>
                <c:pt idx="2256">
                  <c:v>3.1055558614613701</c:v>
                </c:pt>
                <c:pt idx="2257">
                  <c:v>3.1069324376410998</c:v>
                </c:pt>
                <c:pt idx="2258">
                  <c:v>3.10830901382083</c:v>
                </c:pt>
                <c:pt idx="2259">
                  <c:v>3.10968559000055</c:v>
                </c:pt>
                <c:pt idx="2260">
                  <c:v>3.1110621661802802</c:v>
                </c:pt>
                <c:pt idx="2261">
                  <c:v>3.1124387423600002</c:v>
                </c:pt>
                <c:pt idx="2262">
                  <c:v>3.1138153185397299</c:v>
                </c:pt>
                <c:pt idx="2263">
                  <c:v>3.1151918947194499</c:v>
                </c:pt>
                <c:pt idx="2264">
                  <c:v>3.1165684708991801</c:v>
                </c:pt>
                <c:pt idx="2265">
                  <c:v>3.1179450470789098</c:v>
                </c:pt>
                <c:pt idx="2266">
                  <c:v>3.1193216232586298</c:v>
                </c:pt>
                <c:pt idx="2267">
                  <c:v>3.12069819943836</c:v>
                </c:pt>
                <c:pt idx="2268">
                  <c:v>3.12207477561808</c:v>
                </c:pt>
                <c:pt idx="2269">
                  <c:v>3.1234513517978102</c:v>
                </c:pt>
                <c:pt idx="2270">
                  <c:v>3.1248279279775302</c:v>
                </c:pt>
                <c:pt idx="2271">
                  <c:v>3.1262045041572599</c:v>
                </c:pt>
                <c:pt idx="2272">
                  <c:v>3.1275810803369901</c:v>
                </c:pt>
                <c:pt idx="2273">
                  <c:v>3.1289576565167101</c:v>
                </c:pt>
                <c:pt idx="2274">
                  <c:v>3.1303342326964398</c:v>
                </c:pt>
                <c:pt idx="2275">
                  <c:v>3.1317108088761598</c:v>
                </c:pt>
                <c:pt idx="2276">
                  <c:v>3.13308738505589</c:v>
                </c:pt>
                <c:pt idx="2277">
                  <c:v>3.1344639612356202</c:v>
                </c:pt>
                <c:pt idx="2278">
                  <c:v>3.1358405374153402</c:v>
                </c:pt>
                <c:pt idx="2279">
                  <c:v>3.1372171135950699</c:v>
                </c:pt>
                <c:pt idx="2280">
                  <c:v>3.1385936897747899</c:v>
                </c:pt>
                <c:pt idx="2281">
                  <c:v>3.1399702659545201</c:v>
                </c:pt>
                <c:pt idx="2282">
                  <c:v>3.1413468421342401</c:v>
                </c:pt>
                <c:pt idx="2283">
                  <c:v>3.1427234183139698</c:v>
                </c:pt>
                <c:pt idx="2284">
                  <c:v>3.1440999944937</c:v>
                </c:pt>
                <c:pt idx="2285">
                  <c:v>3.14547657067342</c:v>
                </c:pt>
                <c:pt idx="2286">
                  <c:v>3.1468531468531502</c:v>
                </c:pt>
                <c:pt idx="2287">
                  <c:v>3.1482297230328702</c:v>
                </c:pt>
                <c:pt idx="2288">
                  <c:v>3.1496062992125999</c:v>
                </c:pt>
                <c:pt idx="2289">
                  <c:v>3.1509828753923301</c:v>
                </c:pt>
                <c:pt idx="2290">
                  <c:v>3.1523594515720501</c:v>
                </c:pt>
                <c:pt idx="2291">
                  <c:v>3.1537360277517799</c:v>
                </c:pt>
                <c:pt idx="2292">
                  <c:v>3.1551126039314998</c:v>
                </c:pt>
                <c:pt idx="2293">
                  <c:v>3.15648918011123</c:v>
                </c:pt>
                <c:pt idx="2294">
                  <c:v>3.15786575629095</c:v>
                </c:pt>
                <c:pt idx="2295">
                  <c:v>3.1592423324706802</c:v>
                </c:pt>
                <c:pt idx="2296">
                  <c:v>3.16061890865041</c:v>
                </c:pt>
                <c:pt idx="2297">
                  <c:v>3.1619954848301299</c:v>
                </c:pt>
                <c:pt idx="2298">
                  <c:v>3.1633720610098601</c:v>
                </c:pt>
                <c:pt idx="2299">
                  <c:v>3.1647486371895801</c:v>
                </c:pt>
                <c:pt idx="2300">
                  <c:v>3.1661252133693099</c:v>
                </c:pt>
                <c:pt idx="2301">
                  <c:v>3.1675017895490298</c:v>
                </c:pt>
                <c:pt idx="2302">
                  <c:v>3.16887836572876</c:v>
                </c:pt>
                <c:pt idx="2303">
                  <c:v>3.1702549419084902</c:v>
                </c:pt>
                <c:pt idx="2304">
                  <c:v>3.1716315180882102</c:v>
                </c:pt>
                <c:pt idx="2305">
                  <c:v>3.1730080942679399</c:v>
                </c:pt>
                <c:pt idx="2306">
                  <c:v>3.1743846704476599</c:v>
                </c:pt>
                <c:pt idx="2307">
                  <c:v>3.1757612466273901</c:v>
                </c:pt>
                <c:pt idx="2308">
                  <c:v>3.1771378228071101</c:v>
                </c:pt>
                <c:pt idx="2309">
                  <c:v>3.1785143989868399</c:v>
                </c:pt>
                <c:pt idx="2310">
                  <c:v>3.17989097516657</c:v>
                </c:pt>
                <c:pt idx="2311">
                  <c:v>3.18126755134629</c:v>
                </c:pt>
                <c:pt idx="2312">
                  <c:v>3.1826441275260202</c:v>
                </c:pt>
                <c:pt idx="2313">
                  <c:v>3.1840207037057402</c:v>
                </c:pt>
                <c:pt idx="2314">
                  <c:v>3.1853972798854699</c:v>
                </c:pt>
                <c:pt idx="2315">
                  <c:v>3.1867738560652001</c:v>
                </c:pt>
                <c:pt idx="2316">
                  <c:v>3.1881504322449201</c:v>
                </c:pt>
                <c:pt idx="2317">
                  <c:v>3.1895270084246499</c:v>
                </c:pt>
                <c:pt idx="2318">
                  <c:v>3.1909035846043698</c:v>
                </c:pt>
                <c:pt idx="2319">
                  <c:v>3.1922801607841</c:v>
                </c:pt>
                <c:pt idx="2320">
                  <c:v>3.19365673696382</c:v>
                </c:pt>
                <c:pt idx="2321">
                  <c:v>3.1950333131435502</c:v>
                </c:pt>
                <c:pt idx="2322">
                  <c:v>3.19640988932328</c:v>
                </c:pt>
                <c:pt idx="2323">
                  <c:v>3.1977864655029999</c:v>
                </c:pt>
                <c:pt idx="2324">
                  <c:v>3.1991630416827301</c:v>
                </c:pt>
                <c:pt idx="2325">
                  <c:v>3.2005396178624501</c:v>
                </c:pt>
                <c:pt idx="2326">
                  <c:v>3.2019161940421799</c:v>
                </c:pt>
                <c:pt idx="2327">
                  <c:v>3.2032927702218998</c:v>
                </c:pt>
                <c:pt idx="2328">
                  <c:v>3.20466934640163</c:v>
                </c:pt>
                <c:pt idx="2329">
                  <c:v>3.2060459225813598</c:v>
                </c:pt>
                <c:pt idx="2330">
                  <c:v>3.2074224987610802</c:v>
                </c:pt>
                <c:pt idx="2331">
                  <c:v>3.20879907494081</c:v>
                </c:pt>
                <c:pt idx="2332">
                  <c:v>3.2101756511205299</c:v>
                </c:pt>
                <c:pt idx="2333">
                  <c:v>3.2115522273002601</c:v>
                </c:pt>
                <c:pt idx="2334">
                  <c:v>3.2129288034799899</c:v>
                </c:pt>
                <c:pt idx="2335">
                  <c:v>3.2143053796597099</c:v>
                </c:pt>
                <c:pt idx="2336">
                  <c:v>3.2156819558394401</c:v>
                </c:pt>
                <c:pt idx="2337">
                  <c:v>3.21705853201916</c:v>
                </c:pt>
                <c:pt idx="2338">
                  <c:v>3.2184351081988898</c:v>
                </c:pt>
                <c:pt idx="2339">
                  <c:v>3.2198116843786102</c:v>
                </c:pt>
                <c:pt idx="2340">
                  <c:v>3.22118826055834</c:v>
                </c:pt>
                <c:pt idx="2341">
                  <c:v>3.2225648367380701</c:v>
                </c:pt>
                <c:pt idx="2342">
                  <c:v>3.2239414129177901</c:v>
                </c:pt>
                <c:pt idx="2343">
                  <c:v>3.2253179890975199</c:v>
                </c:pt>
                <c:pt idx="2344">
                  <c:v>3.2266945652772399</c:v>
                </c:pt>
                <c:pt idx="2345">
                  <c:v>3.2280711414569701</c:v>
                </c:pt>
                <c:pt idx="2346">
                  <c:v>3.2294477176366998</c:v>
                </c:pt>
                <c:pt idx="2347">
                  <c:v>3.2308242938164198</c:v>
                </c:pt>
                <c:pt idx="2348">
                  <c:v>3.23220086999615</c:v>
                </c:pt>
                <c:pt idx="2349">
                  <c:v>3.23357744617587</c:v>
                </c:pt>
                <c:pt idx="2350">
                  <c:v>3.2349540223556001</c:v>
                </c:pt>
                <c:pt idx="2351">
                  <c:v>3.2363305985353201</c:v>
                </c:pt>
                <c:pt idx="2352">
                  <c:v>3.2377071747150499</c:v>
                </c:pt>
                <c:pt idx="2353">
                  <c:v>3.2390837508947801</c:v>
                </c:pt>
                <c:pt idx="2354">
                  <c:v>3.2404603270745</c:v>
                </c:pt>
                <c:pt idx="2355">
                  <c:v>3.2418369032542298</c:v>
                </c:pt>
                <c:pt idx="2356">
                  <c:v>3.2432134794339502</c:v>
                </c:pt>
                <c:pt idx="2357">
                  <c:v>3.24459005561368</c:v>
                </c:pt>
                <c:pt idx="2358">
                  <c:v>3.2459666317933999</c:v>
                </c:pt>
                <c:pt idx="2359">
                  <c:v>3.2473432079731301</c:v>
                </c:pt>
                <c:pt idx="2360">
                  <c:v>3.2487197841528599</c:v>
                </c:pt>
                <c:pt idx="2361">
                  <c:v>3.2500963603325799</c:v>
                </c:pt>
                <c:pt idx="2362">
                  <c:v>3.2514729365123101</c:v>
                </c:pt>
                <c:pt idx="2363">
                  <c:v>3.25284951269203</c:v>
                </c:pt>
                <c:pt idx="2364">
                  <c:v>3.2542260888717598</c:v>
                </c:pt>
                <c:pt idx="2365">
                  <c:v>3.2556026650514802</c:v>
                </c:pt>
                <c:pt idx="2366">
                  <c:v>3.25697924123121</c:v>
                </c:pt>
                <c:pt idx="2367">
                  <c:v>3.2583558174109402</c:v>
                </c:pt>
                <c:pt idx="2368">
                  <c:v>3.2597323935906601</c:v>
                </c:pt>
                <c:pt idx="2369">
                  <c:v>3.2611089697703899</c:v>
                </c:pt>
                <c:pt idx="2370">
                  <c:v>3.2624855459501099</c:v>
                </c:pt>
                <c:pt idx="2371">
                  <c:v>3.2638621221298401</c:v>
                </c:pt>
                <c:pt idx="2372">
                  <c:v>3.2652386983095698</c:v>
                </c:pt>
                <c:pt idx="2373">
                  <c:v>3.2666152744892898</c:v>
                </c:pt>
                <c:pt idx="2374">
                  <c:v>3.26799185066902</c:v>
                </c:pt>
                <c:pt idx="2375">
                  <c:v>3.26936842684874</c:v>
                </c:pt>
                <c:pt idx="2376">
                  <c:v>3.2707450030284702</c:v>
                </c:pt>
                <c:pt idx="2377">
                  <c:v>3.2721215792081901</c:v>
                </c:pt>
                <c:pt idx="2378">
                  <c:v>3.2734981553879199</c:v>
                </c:pt>
                <c:pt idx="2379">
                  <c:v>3.2748747315676501</c:v>
                </c:pt>
                <c:pt idx="2380">
                  <c:v>3.2762513077473701</c:v>
                </c:pt>
                <c:pt idx="2381">
                  <c:v>3.2776278839270998</c:v>
                </c:pt>
                <c:pt idx="2382">
                  <c:v>3.2790044601068198</c:v>
                </c:pt>
                <c:pt idx="2383">
                  <c:v>3.28038103628655</c:v>
                </c:pt>
                <c:pt idx="2384">
                  <c:v>3.28175761246627</c:v>
                </c:pt>
                <c:pt idx="2385">
                  <c:v>3.2831341886460002</c:v>
                </c:pt>
                <c:pt idx="2386">
                  <c:v>3.2845107648257299</c:v>
                </c:pt>
                <c:pt idx="2387">
                  <c:v>3.2858873410054499</c:v>
                </c:pt>
                <c:pt idx="2388">
                  <c:v>3.2872639171851801</c:v>
                </c:pt>
                <c:pt idx="2389">
                  <c:v>3.2886404933649001</c:v>
                </c:pt>
                <c:pt idx="2390">
                  <c:v>3.2900170695446298</c:v>
                </c:pt>
                <c:pt idx="2391">
                  <c:v>3.29139364572436</c:v>
                </c:pt>
                <c:pt idx="2392">
                  <c:v>3.29277022190408</c:v>
                </c:pt>
                <c:pt idx="2393">
                  <c:v>3.2941467980838102</c:v>
                </c:pt>
                <c:pt idx="2394">
                  <c:v>3.2955233742635301</c:v>
                </c:pt>
                <c:pt idx="2395">
                  <c:v>3.2968999504432599</c:v>
                </c:pt>
                <c:pt idx="2396">
                  <c:v>3.2982765266229799</c:v>
                </c:pt>
                <c:pt idx="2397">
                  <c:v>3.2996531028027101</c:v>
                </c:pt>
                <c:pt idx="2398">
                  <c:v>3.3010296789824398</c:v>
                </c:pt>
                <c:pt idx="2399">
                  <c:v>3.3024062551621598</c:v>
                </c:pt>
                <c:pt idx="2400">
                  <c:v>3.30378283134189</c:v>
                </c:pt>
                <c:pt idx="2401">
                  <c:v>3.30515940752161</c:v>
                </c:pt>
                <c:pt idx="2402">
                  <c:v>3.3065359837013402</c:v>
                </c:pt>
                <c:pt idx="2403">
                  <c:v>3.3079125598810601</c:v>
                </c:pt>
                <c:pt idx="2404">
                  <c:v>3.3092891360607899</c:v>
                </c:pt>
                <c:pt idx="2405">
                  <c:v>3.3106657122405201</c:v>
                </c:pt>
                <c:pt idx="2406">
                  <c:v>3.3120422884202401</c:v>
                </c:pt>
                <c:pt idx="2407">
                  <c:v>3.3134188645999698</c:v>
                </c:pt>
                <c:pt idx="2408">
                  <c:v>3.3147954407796898</c:v>
                </c:pt>
                <c:pt idx="2409">
                  <c:v>3.31617201695942</c:v>
                </c:pt>
                <c:pt idx="2410">
                  <c:v>3.3175485931391502</c:v>
                </c:pt>
                <c:pt idx="2411">
                  <c:v>3.3189251693188702</c:v>
                </c:pt>
                <c:pt idx="2412">
                  <c:v>3.3203017454985999</c:v>
                </c:pt>
                <c:pt idx="2413">
                  <c:v>3.3216783216783199</c:v>
                </c:pt>
                <c:pt idx="2414">
                  <c:v>3.3230548978580501</c:v>
                </c:pt>
                <c:pt idx="2415">
                  <c:v>3.3244314740377701</c:v>
                </c:pt>
                <c:pt idx="2416">
                  <c:v>3.3258080502174998</c:v>
                </c:pt>
                <c:pt idx="2417">
                  <c:v>3.32718462639723</c:v>
                </c:pt>
                <c:pt idx="2418">
                  <c:v>3.32856120257695</c:v>
                </c:pt>
                <c:pt idx="2419">
                  <c:v>3.3299377787566802</c:v>
                </c:pt>
                <c:pt idx="2420">
                  <c:v>3.3313143549364002</c:v>
                </c:pt>
                <c:pt idx="2421">
                  <c:v>3.3326909311161299</c:v>
                </c:pt>
                <c:pt idx="2422">
                  <c:v>3.3340675072958499</c:v>
                </c:pt>
                <c:pt idx="2423">
                  <c:v>3.3354440834755801</c:v>
                </c:pt>
                <c:pt idx="2424">
                  <c:v>3.3368206596553098</c:v>
                </c:pt>
                <c:pt idx="2425">
                  <c:v>3.3381972358350298</c:v>
                </c:pt>
                <c:pt idx="2426">
                  <c:v>3.33957381201476</c:v>
                </c:pt>
                <c:pt idx="2427">
                  <c:v>3.34095038819448</c:v>
                </c:pt>
                <c:pt idx="2428">
                  <c:v>3.3423269643742102</c:v>
                </c:pt>
                <c:pt idx="2429">
                  <c:v>3.3437035405539302</c:v>
                </c:pt>
                <c:pt idx="2430">
                  <c:v>3.3450801167336599</c:v>
                </c:pt>
                <c:pt idx="2431">
                  <c:v>3.3464566929133901</c:v>
                </c:pt>
                <c:pt idx="2432">
                  <c:v>3.3478332690931101</c:v>
                </c:pt>
                <c:pt idx="2433">
                  <c:v>3.3492098452728398</c:v>
                </c:pt>
                <c:pt idx="2434">
                  <c:v>3.3505864214525598</c:v>
                </c:pt>
                <c:pt idx="2435">
                  <c:v>3.35196299763229</c:v>
                </c:pt>
                <c:pt idx="2436">
                  <c:v>3.3533395738120202</c:v>
                </c:pt>
                <c:pt idx="2437">
                  <c:v>3.3547161499917402</c:v>
                </c:pt>
                <c:pt idx="2438">
                  <c:v>3.3560927261714699</c:v>
                </c:pt>
                <c:pt idx="2439">
                  <c:v>3.3574693023511899</c:v>
                </c:pt>
                <c:pt idx="2440">
                  <c:v>3.3588458785309201</c:v>
                </c:pt>
                <c:pt idx="2441">
                  <c:v>3.3602224547106401</c:v>
                </c:pt>
                <c:pt idx="2442">
                  <c:v>3.3615990308903698</c:v>
                </c:pt>
                <c:pt idx="2443">
                  <c:v>3.3629756070701</c:v>
                </c:pt>
                <c:pt idx="2444">
                  <c:v>3.36435218324982</c:v>
                </c:pt>
                <c:pt idx="2445">
                  <c:v>3.3657287594295502</c:v>
                </c:pt>
                <c:pt idx="2446">
                  <c:v>3.3671053356092702</c:v>
                </c:pt>
                <c:pt idx="2447">
                  <c:v>3.3684819117889999</c:v>
                </c:pt>
                <c:pt idx="2448">
                  <c:v>3.3698584879687301</c:v>
                </c:pt>
                <c:pt idx="2449">
                  <c:v>3.3712350641484501</c:v>
                </c:pt>
                <c:pt idx="2450">
                  <c:v>3.3726116403281798</c:v>
                </c:pt>
                <c:pt idx="2451">
                  <c:v>3.3739882165078998</c:v>
                </c:pt>
                <c:pt idx="2452">
                  <c:v>3.37536479268763</c:v>
                </c:pt>
                <c:pt idx="2453">
                  <c:v>3.37674136886735</c:v>
                </c:pt>
                <c:pt idx="2454">
                  <c:v>3.3781179450470802</c:v>
                </c:pt>
                <c:pt idx="2455">
                  <c:v>3.3794945212268099</c:v>
                </c:pt>
                <c:pt idx="2456">
                  <c:v>3.3808710974065299</c:v>
                </c:pt>
                <c:pt idx="2457">
                  <c:v>3.3822476735862601</c:v>
                </c:pt>
                <c:pt idx="2458">
                  <c:v>3.3836242497659801</c:v>
                </c:pt>
                <c:pt idx="2459">
                  <c:v>3.3850008259457098</c:v>
                </c:pt>
                <c:pt idx="2460">
                  <c:v>3.3863774021254298</c:v>
                </c:pt>
                <c:pt idx="2461">
                  <c:v>3.38775397830516</c:v>
                </c:pt>
                <c:pt idx="2462">
                  <c:v>3.3891305544848902</c:v>
                </c:pt>
                <c:pt idx="2463">
                  <c:v>3.3905071306646102</c:v>
                </c:pt>
                <c:pt idx="2464">
                  <c:v>3.3918837068443399</c:v>
                </c:pt>
                <c:pt idx="2465">
                  <c:v>3.3932602830240599</c:v>
                </c:pt>
                <c:pt idx="2466">
                  <c:v>3.3946368592037901</c:v>
                </c:pt>
                <c:pt idx="2467">
                  <c:v>3.3960134353835199</c:v>
                </c:pt>
                <c:pt idx="2468">
                  <c:v>3.3973900115632398</c:v>
                </c:pt>
                <c:pt idx="2469">
                  <c:v>3.39876658774297</c:v>
                </c:pt>
                <c:pt idx="2470">
                  <c:v>3.40014316392269</c:v>
                </c:pt>
                <c:pt idx="2471">
                  <c:v>3.4015197401024202</c:v>
                </c:pt>
                <c:pt idx="2472">
                  <c:v>3.4028963162821402</c:v>
                </c:pt>
                <c:pt idx="2473">
                  <c:v>3.4042728924618699</c:v>
                </c:pt>
                <c:pt idx="2474">
                  <c:v>3.4056494686416001</c:v>
                </c:pt>
                <c:pt idx="2475">
                  <c:v>3.4070260448213201</c:v>
                </c:pt>
                <c:pt idx="2476">
                  <c:v>3.4084026210010498</c:v>
                </c:pt>
                <c:pt idx="2477">
                  <c:v>3.4097791971807698</c:v>
                </c:pt>
                <c:pt idx="2478">
                  <c:v>3.4111557733605</c:v>
                </c:pt>
                <c:pt idx="2479">
                  <c:v>3.41253234954022</c:v>
                </c:pt>
                <c:pt idx="2480">
                  <c:v>3.4139089257199502</c:v>
                </c:pt>
                <c:pt idx="2481">
                  <c:v>3.4152855018996799</c:v>
                </c:pt>
                <c:pt idx="2482">
                  <c:v>3.4166620780793999</c:v>
                </c:pt>
                <c:pt idx="2483">
                  <c:v>3.4180386542591301</c:v>
                </c:pt>
                <c:pt idx="2484">
                  <c:v>3.4194152304388501</c:v>
                </c:pt>
                <c:pt idx="2485">
                  <c:v>3.4207918066185798</c:v>
                </c:pt>
                <c:pt idx="2486">
                  <c:v>3.4221683827982998</c:v>
                </c:pt>
                <c:pt idx="2487">
                  <c:v>3.42354495897803</c:v>
                </c:pt>
                <c:pt idx="2488">
                  <c:v>3.4249215351577602</c:v>
                </c:pt>
                <c:pt idx="2489">
                  <c:v>3.4262981113374802</c:v>
                </c:pt>
                <c:pt idx="2490">
                  <c:v>3.4276746875172099</c:v>
                </c:pt>
                <c:pt idx="2491">
                  <c:v>3.4290512636969299</c:v>
                </c:pt>
                <c:pt idx="2492">
                  <c:v>3.4304278398766601</c:v>
                </c:pt>
                <c:pt idx="2493">
                  <c:v>3.4318044160563899</c:v>
                </c:pt>
                <c:pt idx="2494">
                  <c:v>3.4331809922361098</c:v>
                </c:pt>
                <c:pt idx="2495">
                  <c:v>3.43455756841584</c:v>
                </c:pt>
                <c:pt idx="2496">
                  <c:v>3.43593414459556</c:v>
                </c:pt>
                <c:pt idx="2497">
                  <c:v>3.4373107207752902</c:v>
                </c:pt>
                <c:pt idx="2498">
                  <c:v>3.4386872969550102</c:v>
                </c:pt>
                <c:pt idx="2499">
                  <c:v>3.4400638731347399</c:v>
                </c:pt>
                <c:pt idx="2500">
                  <c:v>3.4414404493144701</c:v>
                </c:pt>
                <c:pt idx="2501">
                  <c:v>3.4428170254941901</c:v>
                </c:pt>
                <c:pt idx="2502">
                  <c:v>3.4441936016739199</c:v>
                </c:pt>
                <c:pt idx="2503">
                  <c:v>3.4455701778536398</c:v>
                </c:pt>
                <c:pt idx="2504">
                  <c:v>3.44694675403337</c:v>
                </c:pt>
                <c:pt idx="2505">
                  <c:v>3.44832333021309</c:v>
                </c:pt>
                <c:pt idx="2506">
                  <c:v>3.4496999063928202</c:v>
                </c:pt>
                <c:pt idx="2507">
                  <c:v>3.45107648257255</c:v>
                </c:pt>
                <c:pt idx="2508">
                  <c:v>3.4524530587522699</c:v>
                </c:pt>
                <c:pt idx="2509">
                  <c:v>3.4538296349320001</c:v>
                </c:pt>
                <c:pt idx="2510">
                  <c:v>3.4552062111117201</c:v>
                </c:pt>
                <c:pt idx="2511">
                  <c:v>3.4565827872914499</c:v>
                </c:pt>
                <c:pt idx="2512">
                  <c:v>3.45795936347118</c:v>
                </c:pt>
                <c:pt idx="2513">
                  <c:v>3.4593359396509</c:v>
                </c:pt>
                <c:pt idx="2514">
                  <c:v>3.4607125158306302</c:v>
                </c:pt>
                <c:pt idx="2515">
                  <c:v>3.4620890920103502</c:v>
                </c:pt>
                <c:pt idx="2516">
                  <c:v>3.4634656681900799</c:v>
                </c:pt>
                <c:pt idx="2517">
                  <c:v>3.4648422443697999</c:v>
                </c:pt>
                <c:pt idx="2518">
                  <c:v>3.4662188205495301</c:v>
                </c:pt>
                <c:pt idx="2519">
                  <c:v>3.4675953967292599</c:v>
                </c:pt>
                <c:pt idx="2520">
                  <c:v>3.4689719729089799</c:v>
                </c:pt>
                <c:pt idx="2521">
                  <c:v>3.47034854908871</c:v>
                </c:pt>
                <c:pt idx="2522">
                  <c:v>3.47172512526843</c:v>
                </c:pt>
                <c:pt idx="2523">
                  <c:v>3.4731017014481602</c:v>
                </c:pt>
                <c:pt idx="2524">
                  <c:v>3.4744782776278802</c:v>
                </c:pt>
                <c:pt idx="2525">
                  <c:v>3.4758548538076099</c:v>
                </c:pt>
                <c:pt idx="2526">
                  <c:v>3.4772314299873401</c:v>
                </c:pt>
                <c:pt idx="2527">
                  <c:v>3.4786080061670601</c:v>
                </c:pt>
                <c:pt idx="2528">
                  <c:v>3.4799845823467899</c:v>
                </c:pt>
                <c:pt idx="2529">
                  <c:v>3.4813611585265098</c:v>
                </c:pt>
                <c:pt idx="2530">
                  <c:v>3.48273773470624</c:v>
                </c:pt>
                <c:pt idx="2531">
                  <c:v>3.4841143108859698</c:v>
                </c:pt>
                <c:pt idx="2532">
                  <c:v>3.4854908870656902</c:v>
                </c:pt>
                <c:pt idx="2533">
                  <c:v>3.48686746324542</c:v>
                </c:pt>
                <c:pt idx="2534">
                  <c:v>3.4882440394251399</c:v>
                </c:pt>
                <c:pt idx="2535">
                  <c:v>3.4896206156048701</c:v>
                </c:pt>
                <c:pt idx="2536">
                  <c:v>3.4909971917845901</c:v>
                </c:pt>
                <c:pt idx="2537">
                  <c:v>3.4923737679643199</c:v>
                </c:pt>
                <c:pt idx="2538">
                  <c:v>3.4937503441440501</c:v>
                </c:pt>
                <c:pt idx="2539">
                  <c:v>3.49512692032377</c:v>
                </c:pt>
                <c:pt idx="2540">
                  <c:v>3.4965034965034998</c:v>
                </c:pt>
                <c:pt idx="2541">
                  <c:v>3.4978800726832202</c:v>
                </c:pt>
                <c:pt idx="2542">
                  <c:v>3.49925664886295</c:v>
                </c:pt>
                <c:pt idx="2543">
                  <c:v>3.5006332250426699</c:v>
                </c:pt>
                <c:pt idx="2544">
                  <c:v>3.5020098012224001</c:v>
                </c:pt>
                <c:pt idx="2545">
                  <c:v>3.5033863774021299</c:v>
                </c:pt>
                <c:pt idx="2546">
                  <c:v>3.5047629535818499</c:v>
                </c:pt>
                <c:pt idx="2547">
                  <c:v>3.5061395297615801</c:v>
                </c:pt>
                <c:pt idx="2548">
                  <c:v>3.5075161059413</c:v>
                </c:pt>
                <c:pt idx="2549">
                  <c:v>3.5088926821210298</c:v>
                </c:pt>
                <c:pt idx="2550">
                  <c:v>3.5102692583007502</c:v>
                </c:pt>
                <c:pt idx="2551">
                  <c:v>3.51164583448048</c:v>
                </c:pt>
                <c:pt idx="2552">
                  <c:v>3.5130224106602101</c:v>
                </c:pt>
                <c:pt idx="2553">
                  <c:v>3.5143989868399301</c:v>
                </c:pt>
                <c:pt idx="2554">
                  <c:v>3.5157755630196599</c:v>
                </c:pt>
                <c:pt idx="2555">
                  <c:v>3.5171521391993799</c:v>
                </c:pt>
                <c:pt idx="2556">
                  <c:v>3.5185287153791101</c:v>
                </c:pt>
                <c:pt idx="2557">
                  <c:v>3.5199052915588398</c:v>
                </c:pt>
                <c:pt idx="2558">
                  <c:v>3.5212818677385598</c:v>
                </c:pt>
                <c:pt idx="2559">
                  <c:v>3.52265844391829</c:v>
                </c:pt>
                <c:pt idx="2560">
                  <c:v>3.52403502009801</c:v>
                </c:pt>
                <c:pt idx="2561">
                  <c:v>3.5254115962777401</c:v>
                </c:pt>
                <c:pt idx="2562">
                  <c:v>3.5267881724574601</c:v>
                </c:pt>
                <c:pt idx="2563">
                  <c:v>3.5281647486371899</c:v>
                </c:pt>
                <c:pt idx="2564">
                  <c:v>3.5295413248169201</c:v>
                </c:pt>
                <c:pt idx="2565">
                  <c:v>3.53091790099664</c:v>
                </c:pt>
                <c:pt idx="2566">
                  <c:v>3.5322944771763698</c:v>
                </c:pt>
                <c:pt idx="2567">
                  <c:v>3.5336710533560902</c:v>
                </c:pt>
                <c:pt idx="2568">
                  <c:v>3.53504762953582</c:v>
                </c:pt>
                <c:pt idx="2569">
                  <c:v>3.5364242057155502</c:v>
                </c:pt>
                <c:pt idx="2570">
                  <c:v>3.5378007818952701</c:v>
                </c:pt>
                <c:pt idx="2571">
                  <c:v>3.5391773580749999</c:v>
                </c:pt>
                <c:pt idx="2572">
                  <c:v>3.5405539342547199</c:v>
                </c:pt>
                <c:pt idx="2573">
                  <c:v>3.5419305104344501</c:v>
                </c:pt>
                <c:pt idx="2574">
                  <c:v>3.54330708661417</c:v>
                </c:pt>
                <c:pt idx="2575">
                  <c:v>3.5446836627938998</c:v>
                </c:pt>
                <c:pt idx="2576">
                  <c:v>3.54606023897363</c:v>
                </c:pt>
                <c:pt idx="2577">
                  <c:v>3.54743681515335</c:v>
                </c:pt>
                <c:pt idx="2578">
                  <c:v>3.5488133913330802</c:v>
                </c:pt>
                <c:pt idx="2579">
                  <c:v>3.5501899675128001</c:v>
                </c:pt>
                <c:pt idx="2580">
                  <c:v>3.5515665436925299</c:v>
                </c:pt>
                <c:pt idx="2581">
                  <c:v>3.5529431198722499</c:v>
                </c:pt>
                <c:pt idx="2582">
                  <c:v>3.5543196960519801</c:v>
                </c:pt>
                <c:pt idx="2583">
                  <c:v>3.5556962722317098</c:v>
                </c:pt>
                <c:pt idx="2584">
                  <c:v>3.5570728484114298</c:v>
                </c:pt>
                <c:pt idx="2585">
                  <c:v>3.55844942459116</c:v>
                </c:pt>
                <c:pt idx="2586">
                  <c:v>3.55982600077088</c:v>
                </c:pt>
                <c:pt idx="2587">
                  <c:v>3.5612025769506102</c:v>
                </c:pt>
                <c:pt idx="2588">
                  <c:v>3.5625791531303399</c:v>
                </c:pt>
                <c:pt idx="2589">
                  <c:v>3.5639557293100599</c:v>
                </c:pt>
                <c:pt idx="2590">
                  <c:v>3.5653323054897901</c:v>
                </c:pt>
                <c:pt idx="2591">
                  <c:v>3.5667088816695101</c:v>
                </c:pt>
                <c:pt idx="2592">
                  <c:v>3.5680854578492398</c:v>
                </c:pt>
                <c:pt idx="2593">
                  <c:v>3.5694620340289598</c:v>
                </c:pt>
                <c:pt idx="2594">
                  <c:v>3.57083861020869</c:v>
                </c:pt>
                <c:pt idx="2595">
                  <c:v>3.5722151863884202</c:v>
                </c:pt>
                <c:pt idx="2596">
                  <c:v>3.5735917625681402</c:v>
                </c:pt>
                <c:pt idx="2597">
                  <c:v>3.5749683387478699</c:v>
                </c:pt>
                <c:pt idx="2598">
                  <c:v>3.5763449149275899</c:v>
                </c:pt>
                <c:pt idx="2599">
                  <c:v>3.5777214911073201</c:v>
                </c:pt>
                <c:pt idx="2600">
                  <c:v>3.5790980672870401</c:v>
                </c:pt>
                <c:pt idx="2601">
                  <c:v>3.5804746434667698</c:v>
                </c:pt>
                <c:pt idx="2602">
                  <c:v>3.5818512196465</c:v>
                </c:pt>
                <c:pt idx="2603">
                  <c:v>3.58322779582622</c:v>
                </c:pt>
                <c:pt idx="2604">
                  <c:v>3.5846043720059502</c:v>
                </c:pt>
                <c:pt idx="2605">
                  <c:v>3.5859809481856701</c:v>
                </c:pt>
                <c:pt idx="2606">
                  <c:v>3.5873575243653999</c:v>
                </c:pt>
                <c:pt idx="2607">
                  <c:v>3.5887341005451199</c:v>
                </c:pt>
                <c:pt idx="2608">
                  <c:v>3.5901106767248501</c:v>
                </c:pt>
                <c:pt idx="2609">
                  <c:v>3.5914872529045798</c:v>
                </c:pt>
                <c:pt idx="2610">
                  <c:v>3.5928638290842998</c:v>
                </c:pt>
                <c:pt idx="2611">
                  <c:v>3.59424040526403</c:v>
                </c:pt>
                <c:pt idx="2612">
                  <c:v>3.59561698144375</c:v>
                </c:pt>
                <c:pt idx="2613">
                  <c:v>3.5969935576234802</c:v>
                </c:pt>
                <c:pt idx="2614">
                  <c:v>3.5983701338032099</c:v>
                </c:pt>
                <c:pt idx="2615">
                  <c:v>3.5997467099829299</c:v>
                </c:pt>
                <c:pt idx="2616">
                  <c:v>3.6011232861626601</c:v>
                </c:pt>
                <c:pt idx="2617">
                  <c:v>3.6024998623423801</c:v>
                </c:pt>
                <c:pt idx="2618">
                  <c:v>3.6038764385221098</c:v>
                </c:pt>
                <c:pt idx="2619">
                  <c:v>3.6052530147018298</c:v>
                </c:pt>
                <c:pt idx="2620">
                  <c:v>3.60662959088156</c:v>
                </c:pt>
                <c:pt idx="2621">
                  <c:v>3.6080061670612902</c:v>
                </c:pt>
                <c:pt idx="2622">
                  <c:v>3.6093827432410102</c:v>
                </c:pt>
                <c:pt idx="2623">
                  <c:v>3.6107593194207399</c:v>
                </c:pt>
                <c:pt idx="2624">
                  <c:v>3.6121358956004599</c:v>
                </c:pt>
                <c:pt idx="2625">
                  <c:v>3.6135124717801901</c:v>
                </c:pt>
                <c:pt idx="2626">
                  <c:v>3.6148890479599198</c:v>
                </c:pt>
                <c:pt idx="2627">
                  <c:v>3.6162656241396398</c:v>
                </c:pt>
                <c:pt idx="2628">
                  <c:v>3.61764220031937</c:v>
                </c:pt>
                <c:pt idx="2629">
                  <c:v>3.61901877649909</c:v>
                </c:pt>
                <c:pt idx="2630">
                  <c:v>3.6203953526788202</c:v>
                </c:pt>
                <c:pt idx="2631">
                  <c:v>3.6217719288585402</c:v>
                </c:pt>
                <c:pt idx="2632">
                  <c:v>3.6231485050382699</c:v>
                </c:pt>
                <c:pt idx="2633">
                  <c:v>3.6245250812180001</c:v>
                </c:pt>
                <c:pt idx="2634">
                  <c:v>3.6259016573977201</c:v>
                </c:pt>
                <c:pt idx="2635">
                  <c:v>3.6272782335774498</c:v>
                </c:pt>
                <c:pt idx="2636">
                  <c:v>3.6286548097571698</c:v>
                </c:pt>
                <c:pt idx="2637">
                  <c:v>3.6300313859369</c:v>
                </c:pt>
                <c:pt idx="2638">
                  <c:v>3.63140796211662</c:v>
                </c:pt>
                <c:pt idx="2639">
                  <c:v>3.6327845382963502</c:v>
                </c:pt>
                <c:pt idx="2640">
                  <c:v>3.6341611144760799</c:v>
                </c:pt>
                <c:pt idx="2641">
                  <c:v>3.6355376906557999</c:v>
                </c:pt>
                <c:pt idx="2642">
                  <c:v>3.6369142668355301</c:v>
                </c:pt>
                <c:pt idx="2643">
                  <c:v>3.6382908430152501</c:v>
                </c:pt>
                <c:pt idx="2644">
                  <c:v>3.6396674191949798</c:v>
                </c:pt>
                <c:pt idx="2645">
                  <c:v>3.6410439953746998</c:v>
                </c:pt>
                <c:pt idx="2646">
                  <c:v>3.64242057155443</c:v>
                </c:pt>
                <c:pt idx="2647">
                  <c:v>3.6437971477341602</c:v>
                </c:pt>
                <c:pt idx="2648">
                  <c:v>3.6451737239138802</c:v>
                </c:pt>
                <c:pt idx="2649">
                  <c:v>3.6465503000936099</c:v>
                </c:pt>
                <c:pt idx="2650">
                  <c:v>3.6479268762733299</c:v>
                </c:pt>
                <c:pt idx="2651">
                  <c:v>3.6493034524530601</c:v>
                </c:pt>
                <c:pt idx="2652">
                  <c:v>3.6506800286327898</c:v>
                </c:pt>
                <c:pt idx="2653">
                  <c:v>3.6520566048125098</c:v>
                </c:pt>
                <c:pt idx="2654">
                  <c:v>3.65343318099224</c:v>
                </c:pt>
                <c:pt idx="2655">
                  <c:v>3.65480975717196</c:v>
                </c:pt>
                <c:pt idx="2656">
                  <c:v>3.6561863333516902</c:v>
                </c:pt>
                <c:pt idx="2657">
                  <c:v>3.6575629095314102</c:v>
                </c:pt>
                <c:pt idx="2658">
                  <c:v>3.6589394857111399</c:v>
                </c:pt>
                <c:pt idx="2659">
                  <c:v>3.6603160618908701</c:v>
                </c:pt>
                <c:pt idx="2660">
                  <c:v>3.6616926380705901</c:v>
                </c:pt>
                <c:pt idx="2661">
                  <c:v>3.6630692142503198</c:v>
                </c:pt>
                <c:pt idx="2662">
                  <c:v>3.6644457904300398</c:v>
                </c:pt>
                <c:pt idx="2663">
                  <c:v>3.66582236660977</c:v>
                </c:pt>
                <c:pt idx="2664">
                  <c:v>3.6671989427895002</c:v>
                </c:pt>
                <c:pt idx="2665">
                  <c:v>3.6685755189692202</c:v>
                </c:pt>
                <c:pt idx="2666">
                  <c:v>3.6699520951489499</c:v>
                </c:pt>
                <c:pt idx="2667">
                  <c:v>3.6713286713286699</c:v>
                </c:pt>
                <c:pt idx="2668">
                  <c:v>3.6727052475084001</c:v>
                </c:pt>
                <c:pt idx="2669">
                  <c:v>3.6740818236881201</c:v>
                </c:pt>
                <c:pt idx="2670">
                  <c:v>3.6754583998678498</c:v>
                </c:pt>
                <c:pt idx="2671">
                  <c:v>3.67683497604758</c:v>
                </c:pt>
                <c:pt idx="2672">
                  <c:v>3.6782115522273</c:v>
                </c:pt>
                <c:pt idx="2673">
                  <c:v>3.6795881284070302</c:v>
                </c:pt>
                <c:pt idx="2674">
                  <c:v>3.6809647045867502</c:v>
                </c:pt>
                <c:pt idx="2675">
                  <c:v>3.6823412807664799</c:v>
                </c:pt>
                <c:pt idx="2676">
                  <c:v>3.6837178569461999</c:v>
                </c:pt>
                <c:pt idx="2677">
                  <c:v>3.6850944331259301</c:v>
                </c:pt>
                <c:pt idx="2678">
                  <c:v>3.6864710093056599</c:v>
                </c:pt>
                <c:pt idx="2679">
                  <c:v>3.6878475854853798</c:v>
                </c:pt>
                <c:pt idx="2680">
                  <c:v>3.68922416166511</c:v>
                </c:pt>
                <c:pt idx="2681">
                  <c:v>3.69060073784483</c:v>
                </c:pt>
                <c:pt idx="2682">
                  <c:v>3.6919773140245602</c:v>
                </c:pt>
                <c:pt idx="2683">
                  <c:v>3.6933538902042802</c:v>
                </c:pt>
                <c:pt idx="2684">
                  <c:v>3.6947304663840099</c:v>
                </c:pt>
                <c:pt idx="2685">
                  <c:v>3.6961070425637401</c:v>
                </c:pt>
                <c:pt idx="2686">
                  <c:v>3.6974836187434601</c:v>
                </c:pt>
                <c:pt idx="2687">
                  <c:v>3.6988601949231898</c:v>
                </c:pt>
                <c:pt idx="2688">
                  <c:v>3.7002367711029098</c:v>
                </c:pt>
                <c:pt idx="2689">
                  <c:v>3.70161334728264</c:v>
                </c:pt>
                <c:pt idx="2690">
                  <c:v>3.7029899234623702</c:v>
                </c:pt>
                <c:pt idx="2691">
                  <c:v>3.7043664996420902</c:v>
                </c:pt>
                <c:pt idx="2692">
                  <c:v>3.7057430758218199</c:v>
                </c:pt>
                <c:pt idx="2693">
                  <c:v>3.7071196520015399</c:v>
                </c:pt>
                <c:pt idx="2694">
                  <c:v>3.7084962281812701</c:v>
                </c:pt>
                <c:pt idx="2695">
                  <c:v>3.7098728043609901</c:v>
                </c:pt>
                <c:pt idx="2696">
                  <c:v>3.7112493805407198</c:v>
                </c:pt>
                <c:pt idx="2697">
                  <c:v>3.71262595672045</c:v>
                </c:pt>
                <c:pt idx="2698">
                  <c:v>3.71400253290017</c:v>
                </c:pt>
                <c:pt idx="2699">
                  <c:v>3.7153791090799002</c:v>
                </c:pt>
                <c:pt idx="2700">
                  <c:v>3.7167556852596202</c:v>
                </c:pt>
                <c:pt idx="2701">
                  <c:v>3.7181322614393499</c:v>
                </c:pt>
                <c:pt idx="2702">
                  <c:v>3.7195088376190699</c:v>
                </c:pt>
                <c:pt idx="2703">
                  <c:v>3.7208854137988001</c:v>
                </c:pt>
                <c:pt idx="2704">
                  <c:v>3.7222619899785299</c:v>
                </c:pt>
                <c:pt idx="2705">
                  <c:v>3.7236385661582498</c:v>
                </c:pt>
                <c:pt idx="2706">
                  <c:v>3.72501514233798</c:v>
                </c:pt>
                <c:pt idx="2707">
                  <c:v>3.7263917185177</c:v>
                </c:pt>
                <c:pt idx="2708">
                  <c:v>3.7277682946974302</c:v>
                </c:pt>
                <c:pt idx="2709">
                  <c:v>3.72914487087716</c:v>
                </c:pt>
                <c:pt idx="2710">
                  <c:v>3.7305214470568799</c:v>
                </c:pt>
                <c:pt idx="2711">
                  <c:v>3.7318980232366101</c:v>
                </c:pt>
                <c:pt idx="2712">
                  <c:v>3.7332745994163301</c:v>
                </c:pt>
                <c:pt idx="2713">
                  <c:v>3.7346511755960599</c:v>
                </c:pt>
                <c:pt idx="2714">
                  <c:v>3.7360277517757798</c:v>
                </c:pt>
                <c:pt idx="2715">
                  <c:v>3.73740432795551</c:v>
                </c:pt>
                <c:pt idx="2716">
                  <c:v>3.7387809041352398</c:v>
                </c:pt>
                <c:pt idx="2717">
                  <c:v>3.7401574803149602</c:v>
                </c:pt>
                <c:pt idx="2718">
                  <c:v>3.74153405649469</c:v>
                </c:pt>
                <c:pt idx="2719">
                  <c:v>3.7429106326744099</c:v>
                </c:pt>
                <c:pt idx="2720">
                  <c:v>3.7442872088541401</c:v>
                </c:pt>
                <c:pt idx="2721">
                  <c:v>3.7456637850338601</c:v>
                </c:pt>
                <c:pt idx="2722">
                  <c:v>3.7470403612135899</c:v>
                </c:pt>
                <c:pt idx="2723">
                  <c:v>3.74841693739332</c:v>
                </c:pt>
                <c:pt idx="2724">
                  <c:v>3.74979351357304</c:v>
                </c:pt>
                <c:pt idx="2725">
                  <c:v>3.7511700897527702</c:v>
                </c:pt>
                <c:pt idx="2726">
                  <c:v>3.7525466659324902</c:v>
                </c:pt>
                <c:pt idx="2727">
                  <c:v>3.7539232421122199</c:v>
                </c:pt>
                <c:pt idx="2728">
                  <c:v>3.7552998182919501</c:v>
                </c:pt>
                <c:pt idx="2729">
                  <c:v>3.7566763944716701</c:v>
                </c:pt>
                <c:pt idx="2730">
                  <c:v>3.7580529706513999</c:v>
                </c:pt>
                <c:pt idx="2731">
                  <c:v>3.7594295468311199</c:v>
                </c:pt>
                <c:pt idx="2732">
                  <c:v>3.76080612301085</c:v>
                </c:pt>
                <c:pt idx="2733">
                  <c:v>3.76218269919057</c:v>
                </c:pt>
                <c:pt idx="2734">
                  <c:v>3.7635592753703002</c:v>
                </c:pt>
                <c:pt idx="2735">
                  <c:v>3.76493585155003</c:v>
                </c:pt>
                <c:pt idx="2736">
                  <c:v>3.7663124277297499</c:v>
                </c:pt>
                <c:pt idx="2737">
                  <c:v>3.7676890039094801</c:v>
                </c:pt>
                <c:pt idx="2738">
                  <c:v>3.7690655800892001</c:v>
                </c:pt>
                <c:pt idx="2739">
                  <c:v>3.7704421562689299</c:v>
                </c:pt>
                <c:pt idx="2740">
                  <c:v>3.7718187324486498</c:v>
                </c:pt>
                <c:pt idx="2741">
                  <c:v>3.77319530862838</c:v>
                </c:pt>
                <c:pt idx="2742">
                  <c:v>3.7745718848081098</c:v>
                </c:pt>
                <c:pt idx="2743">
                  <c:v>3.7759484609878302</c:v>
                </c:pt>
                <c:pt idx="2744">
                  <c:v>3.77732503716756</c:v>
                </c:pt>
                <c:pt idx="2745">
                  <c:v>3.7787016133472799</c:v>
                </c:pt>
                <c:pt idx="2746">
                  <c:v>3.7800781895270101</c:v>
                </c:pt>
                <c:pt idx="2747">
                  <c:v>3.7814547657067301</c:v>
                </c:pt>
                <c:pt idx="2748">
                  <c:v>3.7828313418864599</c:v>
                </c:pt>
                <c:pt idx="2749">
                  <c:v>3.7842079180661901</c:v>
                </c:pt>
                <c:pt idx="2750">
                  <c:v>3.78558449424591</c:v>
                </c:pt>
                <c:pt idx="2751">
                  <c:v>3.7869610704256398</c:v>
                </c:pt>
                <c:pt idx="2752">
                  <c:v>3.7883376466053602</c:v>
                </c:pt>
                <c:pt idx="2753">
                  <c:v>3.78971422278509</c:v>
                </c:pt>
                <c:pt idx="2754">
                  <c:v>3.7910907989648202</c:v>
                </c:pt>
                <c:pt idx="2755">
                  <c:v>3.7924673751445401</c:v>
                </c:pt>
                <c:pt idx="2756">
                  <c:v>3.7938439513242699</c:v>
                </c:pt>
                <c:pt idx="2757">
                  <c:v>3.7952205275039899</c:v>
                </c:pt>
                <c:pt idx="2758">
                  <c:v>3.7965971036837201</c:v>
                </c:pt>
                <c:pt idx="2759">
                  <c:v>3.79797367986344</c:v>
                </c:pt>
                <c:pt idx="2760">
                  <c:v>3.7993502560431698</c:v>
                </c:pt>
                <c:pt idx="2761">
                  <c:v>3.8007268322229</c:v>
                </c:pt>
                <c:pt idx="2762">
                  <c:v>3.80210340840262</c:v>
                </c:pt>
                <c:pt idx="2763">
                  <c:v>3.8034799845823501</c:v>
                </c:pt>
                <c:pt idx="2764">
                  <c:v>3.8048565607620701</c:v>
                </c:pt>
                <c:pt idx="2765">
                  <c:v>3.8062331369417999</c:v>
                </c:pt>
                <c:pt idx="2766">
                  <c:v>3.8076097131215199</c:v>
                </c:pt>
                <c:pt idx="2767">
                  <c:v>3.80898628930125</c:v>
                </c:pt>
                <c:pt idx="2768">
                  <c:v>3.8103628654809798</c:v>
                </c:pt>
                <c:pt idx="2769">
                  <c:v>3.8117394416606998</c:v>
                </c:pt>
                <c:pt idx="2770">
                  <c:v>3.81311601784043</c:v>
                </c:pt>
                <c:pt idx="2771">
                  <c:v>3.81449259402015</c:v>
                </c:pt>
                <c:pt idx="2772">
                  <c:v>3.8158691701998801</c:v>
                </c:pt>
                <c:pt idx="2773">
                  <c:v>3.8172457463796099</c:v>
                </c:pt>
                <c:pt idx="2774">
                  <c:v>3.8186223225593299</c:v>
                </c:pt>
                <c:pt idx="2775">
                  <c:v>3.8199988987390601</c:v>
                </c:pt>
                <c:pt idx="2776">
                  <c:v>3.82137547491878</c:v>
                </c:pt>
                <c:pt idx="2777">
                  <c:v>3.8227520510985098</c:v>
                </c:pt>
                <c:pt idx="2778">
                  <c:v>3.8241286272782302</c:v>
                </c:pt>
                <c:pt idx="2779">
                  <c:v>3.82550520345796</c:v>
                </c:pt>
                <c:pt idx="2780">
                  <c:v>3.8268817796376902</c:v>
                </c:pt>
                <c:pt idx="2781">
                  <c:v>3.8282583558174101</c:v>
                </c:pt>
                <c:pt idx="2782">
                  <c:v>3.8296349319971399</c:v>
                </c:pt>
                <c:pt idx="2783">
                  <c:v>3.8310115081768599</c:v>
                </c:pt>
                <c:pt idx="2784">
                  <c:v>3.8323880843565901</c:v>
                </c:pt>
                <c:pt idx="2785">
                  <c:v>3.83376466053631</c:v>
                </c:pt>
                <c:pt idx="2786">
                  <c:v>3.8351412367160398</c:v>
                </c:pt>
                <c:pt idx="2787">
                  <c:v>3.83651781289577</c:v>
                </c:pt>
                <c:pt idx="2788">
                  <c:v>3.83789438907549</c:v>
                </c:pt>
                <c:pt idx="2789">
                  <c:v>3.8392709652552202</c:v>
                </c:pt>
                <c:pt idx="2790">
                  <c:v>3.8406475414349401</c:v>
                </c:pt>
                <c:pt idx="2791">
                  <c:v>3.8420241176146699</c:v>
                </c:pt>
                <c:pt idx="2792">
                  <c:v>3.8434006937943899</c:v>
                </c:pt>
                <c:pt idx="2793">
                  <c:v>3.8447772699741201</c:v>
                </c:pt>
                <c:pt idx="2794">
                  <c:v>3.8461538461538498</c:v>
                </c:pt>
                <c:pt idx="2795">
                  <c:v>3.8475304223335698</c:v>
                </c:pt>
                <c:pt idx="2796">
                  <c:v>3.8489069985133</c:v>
                </c:pt>
                <c:pt idx="2797">
                  <c:v>3.85028357469302</c:v>
                </c:pt>
                <c:pt idx="2798">
                  <c:v>3.8516601508727502</c:v>
                </c:pt>
                <c:pt idx="2799">
                  <c:v>3.8530367270524799</c:v>
                </c:pt>
                <c:pt idx="2800">
                  <c:v>3.8544133032321999</c:v>
                </c:pt>
                <c:pt idx="2801">
                  <c:v>3.8557898794119301</c:v>
                </c:pt>
                <c:pt idx="2802">
                  <c:v>3.8571664555916501</c:v>
                </c:pt>
                <c:pt idx="2803">
                  <c:v>3.8585430317713798</c:v>
                </c:pt>
                <c:pt idx="2804">
                  <c:v>3.85991960795111</c:v>
                </c:pt>
                <c:pt idx="2805">
                  <c:v>3.86129618413083</c:v>
                </c:pt>
                <c:pt idx="2806">
                  <c:v>3.8626727603105602</c:v>
                </c:pt>
                <c:pt idx="2807">
                  <c:v>3.8640493364902802</c:v>
                </c:pt>
                <c:pt idx="2808">
                  <c:v>3.8654259126700099</c:v>
                </c:pt>
                <c:pt idx="2809">
                  <c:v>3.8668024888497299</c:v>
                </c:pt>
                <c:pt idx="2810">
                  <c:v>3.8681790650294601</c:v>
                </c:pt>
                <c:pt idx="2811">
                  <c:v>3.8695556412091898</c:v>
                </c:pt>
                <c:pt idx="2812">
                  <c:v>3.8709322173889098</c:v>
                </c:pt>
                <c:pt idx="2813">
                  <c:v>3.87230879356864</c:v>
                </c:pt>
                <c:pt idx="2814">
                  <c:v>3.87368536974836</c:v>
                </c:pt>
                <c:pt idx="2815">
                  <c:v>3.8750619459280902</c:v>
                </c:pt>
                <c:pt idx="2816">
                  <c:v>3.8764385221078101</c:v>
                </c:pt>
                <c:pt idx="2817">
                  <c:v>3.8778150982875399</c:v>
                </c:pt>
                <c:pt idx="2818">
                  <c:v>3.8791916744672701</c:v>
                </c:pt>
                <c:pt idx="2819">
                  <c:v>3.8805682506469901</c:v>
                </c:pt>
                <c:pt idx="2820">
                  <c:v>3.8819448268267198</c:v>
                </c:pt>
                <c:pt idx="2821">
                  <c:v>3.8833214030064398</c:v>
                </c:pt>
                <c:pt idx="2822">
                  <c:v>3.88469797918617</c:v>
                </c:pt>
                <c:pt idx="2823">
                  <c:v>3.88607455536589</c:v>
                </c:pt>
                <c:pt idx="2824">
                  <c:v>3.8874511315456202</c:v>
                </c:pt>
                <c:pt idx="2825">
                  <c:v>3.8888277077253499</c:v>
                </c:pt>
                <c:pt idx="2826">
                  <c:v>3.8902042839050699</c:v>
                </c:pt>
                <c:pt idx="2827">
                  <c:v>3.8915808600848001</c:v>
                </c:pt>
                <c:pt idx="2828">
                  <c:v>3.8929574362645201</c:v>
                </c:pt>
                <c:pt idx="2829">
                  <c:v>3.8943340124442498</c:v>
                </c:pt>
                <c:pt idx="2830">
                  <c:v>3.89571058862398</c:v>
                </c:pt>
                <c:pt idx="2831">
                  <c:v>3.8970871648037</c:v>
                </c:pt>
                <c:pt idx="2832">
                  <c:v>3.8984637409834302</c:v>
                </c:pt>
                <c:pt idx="2833">
                  <c:v>3.8998403171631502</c:v>
                </c:pt>
                <c:pt idx="2834">
                  <c:v>3.9012168933428799</c:v>
                </c:pt>
                <c:pt idx="2835">
                  <c:v>3.9025934695225999</c:v>
                </c:pt>
                <c:pt idx="2836">
                  <c:v>3.9039700457023301</c:v>
                </c:pt>
                <c:pt idx="2837">
                  <c:v>3.9053466218820598</c:v>
                </c:pt>
                <c:pt idx="2838">
                  <c:v>3.9067231980617798</c:v>
                </c:pt>
                <c:pt idx="2839">
                  <c:v>3.90809977424151</c:v>
                </c:pt>
                <c:pt idx="2840">
                  <c:v>3.90947635042123</c:v>
                </c:pt>
                <c:pt idx="2841">
                  <c:v>3.9108529266009602</c:v>
                </c:pt>
                <c:pt idx="2842">
                  <c:v>3.9122295027806802</c:v>
                </c:pt>
                <c:pt idx="2843">
                  <c:v>3.9136060789604099</c:v>
                </c:pt>
                <c:pt idx="2844">
                  <c:v>3.9149826551401401</c:v>
                </c:pt>
                <c:pt idx="2845">
                  <c:v>3.9163592313198601</c:v>
                </c:pt>
                <c:pt idx="2846">
                  <c:v>3.9177358074995898</c:v>
                </c:pt>
                <c:pt idx="2847">
                  <c:v>3.9191123836793098</c:v>
                </c:pt>
                <c:pt idx="2848">
                  <c:v>3.92048895985904</c:v>
                </c:pt>
                <c:pt idx="2849">
                  <c:v>3.9218655360387702</c:v>
                </c:pt>
                <c:pt idx="2850">
                  <c:v>3.9232421122184902</c:v>
                </c:pt>
                <c:pt idx="2851">
                  <c:v>3.9246186883982199</c:v>
                </c:pt>
                <c:pt idx="2852">
                  <c:v>3.9259952645779399</c:v>
                </c:pt>
                <c:pt idx="2853">
                  <c:v>3.9273718407576701</c:v>
                </c:pt>
                <c:pt idx="2854">
                  <c:v>3.9287484169373901</c:v>
                </c:pt>
                <c:pt idx="2855">
                  <c:v>3.9301249931171198</c:v>
                </c:pt>
                <c:pt idx="2856">
                  <c:v>3.93150156929685</c:v>
                </c:pt>
                <c:pt idx="2857">
                  <c:v>3.93287814547657</c:v>
                </c:pt>
                <c:pt idx="2858">
                  <c:v>3.9342547216563002</c:v>
                </c:pt>
                <c:pt idx="2859">
                  <c:v>3.9356312978360202</c:v>
                </c:pt>
                <c:pt idx="2860">
                  <c:v>3.9370078740157499</c:v>
                </c:pt>
                <c:pt idx="2861">
                  <c:v>3.9383844501954801</c:v>
                </c:pt>
                <c:pt idx="2862">
                  <c:v>3.9397610263752001</c:v>
                </c:pt>
                <c:pt idx="2863">
                  <c:v>3.9411376025549298</c:v>
                </c:pt>
                <c:pt idx="2864">
                  <c:v>3.9425141787346498</c:v>
                </c:pt>
                <c:pt idx="2865">
                  <c:v>3.94389075491438</c:v>
                </c:pt>
                <c:pt idx="2866">
                  <c:v>3.9452673310941</c:v>
                </c:pt>
                <c:pt idx="2867">
                  <c:v>3.9466439072738302</c:v>
                </c:pt>
                <c:pt idx="2868">
                  <c:v>3.9480204834535599</c:v>
                </c:pt>
                <c:pt idx="2869">
                  <c:v>3.9493970596332799</c:v>
                </c:pt>
                <c:pt idx="2870">
                  <c:v>3.9507736358130101</c:v>
                </c:pt>
                <c:pt idx="2871">
                  <c:v>3.9521502119927301</c:v>
                </c:pt>
                <c:pt idx="2872">
                  <c:v>3.9535267881724598</c:v>
                </c:pt>
                <c:pt idx="2873">
                  <c:v>3.9549033643521798</c:v>
                </c:pt>
                <c:pt idx="2874">
                  <c:v>3.95627994053191</c:v>
                </c:pt>
                <c:pt idx="2875">
                  <c:v>3.9576565167116402</c:v>
                </c:pt>
                <c:pt idx="2876">
                  <c:v>3.9590330928913602</c:v>
                </c:pt>
                <c:pt idx="2877">
                  <c:v>3.9604096690710899</c:v>
                </c:pt>
                <c:pt idx="2878">
                  <c:v>3.9617862452508099</c:v>
                </c:pt>
                <c:pt idx="2879">
                  <c:v>3.9631628214305401</c:v>
                </c:pt>
                <c:pt idx="2880">
                  <c:v>3.9645393976102601</c:v>
                </c:pt>
                <c:pt idx="2881">
                  <c:v>3.9659159737899898</c:v>
                </c:pt>
                <c:pt idx="2882">
                  <c:v>3.96729254996972</c:v>
                </c:pt>
                <c:pt idx="2883">
                  <c:v>3.96866912614944</c:v>
                </c:pt>
                <c:pt idx="2884">
                  <c:v>3.9700457023291702</c:v>
                </c:pt>
                <c:pt idx="2885">
                  <c:v>3.9714222785088902</c:v>
                </c:pt>
                <c:pt idx="2886">
                  <c:v>3.9727988546886199</c:v>
                </c:pt>
                <c:pt idx="2887">
                  <c:v>3.9741754308683501</c:v>
                </c:pt>
                <c:pt idx="2888">
                  <c:v>3.9755520070480701</c:v>
                </c:pt>
                <c:pt idx="2889">
                  <c:v>3.9769285832277999</c:v>
                </c:pt>
                <c:pt idx="2890">
                  <c:v>3.9783051594075198</c:v>
                </c:pt>
                <c:pt idx="2891">
                  <c:v>3.97968173558725</c:v>
                </c:pt>
                <c:pt idx="2892">
                  <c:v>3.98105831176697</c:v>
                </c:pt>
                <c:pt idx="2893">
                  <c:v>3.9824348879467002</c:v>
                </c:pt>
                <c:pt idx="2894">
                  <c:v>3.9838114641264299</c:v>
                </c:pt>
                <c:pt idx="2895">
                  <c:v>3.9851880403061499</c:v>
                </c:pt>
                <c:pt idx="2896">
                  <c:v>3.9865646164858801</c:v>
                </c:pt>
                <c:pt idx="2897">
                  <c:v>3.9879411926656001</c:v>
                </c:pt>
                <c:pt idx="2898">
                  <c:v>3.9893177688453298</c:v>
                </c:pt>
                <c:pt idx="2899">
                  <c:v>3.9906943450250498</c:v>
                </c:pt>
                <c:pt idx="2900">
                  <c:v>3.99207092120478</c:v>
                </c:pt>
                <c:pt idx="2901">
                  <c:v>3.9934474973845102</c:v>
                </c:pt>
                <c:pt idx="2902">
                  <c:v>3.9948240735642302</c:v>
                </c:pt>
                <c:pt idx="2903">
                  <c:v>3.9962006497439599</c:v>
                </c:pt>
                <c:pt idx="2904">
                  <c:v>3.9975772259236799</c:v>
                </c:pt>
                <c:pt idx="2905">
                  <c:v>3.9989538021034101</c:v>
                </c:pt>
                <c:pt idx="2906">
                  <c:v>4.0003303782831399</c:v>
                </c:pt>
                <c:pt idx="2907">
                  <c:v>4.0017069544628603</c:v>
                </c:pt>
                <c:pt idx="2908">
                  <c:v>4.0030835306425896</c:v>
                </c:pt>
                <c:pt idx="2909">
                  <c:v>4.00446010682231</c:v>
                </c:pt>
                <c:pt idx="2910">
                  <c:v>4.0058366830020402</c:v>
                </c:pt>
                <c:pt idx="2911">
                  <c:v>4.0072132591817597</c:v>
                </c:pt>
                <c:pt idx="2912">
                  <c:v>4.0085898353614899</c:v>
                </c:pt>
                <c:pt idx="2913">
                  <c:v>4.0099664115412201</c:v>
                </c:pt>
                <c:pt idx="2914">
                  <c:v>4.0113429877209397</c:v>
                </c:pt>
                <c:pt idx="2915">
                  <c:v>4.0127195639006699</c:v>
                </c:pt>
                <c:pt idx="2916">
                  <c:v>4.0140961400803903</c:v>
                </c:pt>
                <c:pt idx="2917">
                  <c:v>4.0154727162601196</c:v>
                </c:pt>
                <c:pt idx="2918">
                  <c:v>4.01684929243984</c:v>
                </c:pt>
                <c:pt idx="2919">
                  <c:v>4.0182258686195702</c:v>
                </c:pt>
                <c:pt idx="2920">
                  <c:v>4.0196024447993004</c:v>
                </c:pt>
                <c:pt idx="2921">
                  <c:v>4.0209790209790199</c:v>
                </c:pt>
                <c:pt idx="2922">
                  <c:v>4.0223555971587501</c:v>
                </c:pt>
                <c:pt idx="2923">
                  <c:v>4.0237321733384697</c:v>
                </c:pt>
                <c:pt idx="2924">
                  <c:v>4.0251087495181999</c:v>
                </c:pt>
                <c:pt idx="2925">
                  <c:v>4.0264853256979301</c:v>
                </c:pt>
                <c:pt idx="2926">
                  <c:v>4.0278619018776496</c:v>
                </c:pt>
                <c:pt idx="2927">
                  <c:v>4.0292384780573798</c:v>
                </c:pt>
                <c:pt idx="2928">
                  <c:v>4.0306150542371002</c:v>
                </c:pt>
                <c:pt idx="2929">
                  <c:v>4.0319916304168304</c:v>
                </c:pt>
                <c:pt idx="2930">
                  <c:v>4.0333682065965499</c:v>
                </c:pt>
                <c:pt idx="2931">
                  <c:v>4.0347447827762801</c:v>
                </c:pt>
                <c:pt idx="2932">
                  <c:v>4.0361213589560103</c:v>
                </c:pt>
                <c:pt idx="2933">
                  <c:v>4.0374979351357299</c:v>
                </c:pt>
                <c:pt idx="2934">
                  <c:v>4.03887451131546</c:v>
                </c:pt>
                <c:pt idx="2935">
                  <c:v>4.0402510874951796</c:v>
                </c:pt>
                <c:pt idx="2936">
                  <c:v>4.0416276636749098</c:v>
                </c:pt>
                <c:pt idx="2937">
                  <c:v>4.0430042398546302</c:v>
                </c:pt>
                <c:pt idx="2938">
                  <c:v>4.0443808160343604</c:v>
                </c:pt>
                <c:pt idx="2939">
                  <c:v>4.0457573922140897</c:v>
                </c:pt>
                <c:pt idx="2940">
                  <c:v>4.0471339683938101</c:v>
                </c:pt>
                <c:pt idx="2941">
                  <c:v>4.0485105445735403</c:v>
                </c:pt>
                <c:pt idx="2942">
                  <c:v>4.0498871207532599</c:v>
                </c:pt>
                <c:pt idx="2943">
                  <c:v>4.05126369693299</c:v>
                </c:pt>
                <c:pt idx="2944">
                  <c:v>4.0526402731127202</c:v>
                </c:pt>
                <c:pt idx="2945">
                  <c:v>4.0540168492924398</c:v>
                </c:pt>
                <c:pt idx="2946">
                  <c:v>4.05539342547217</c:v>
                </c:pt>
                <c:pt idx="2947">
                  <c:v>4.0567700016518904</c:v>
                </c:pt>
                <c:pt idx="2948">
                  <c:v>4.0581465778316197</c:v>
                </c:pt>
                <c:pt idx="2949">
                  <c:v>4.0595231540113401</c:v>
                </c:pt>
                <c:pt idx="2950">
                  <c:v>4.0608997301910703</c:v>
                </c:pt>
                <c:pt idx="2951">
                  <c:v>4.0622763063707996</c:v>
                </c:pt>
                <c:pt idx="2952">
                  <c:v>4.06365288255052</c:v>
                </c:pt>
                <c:pt idx="2953">
                  <c:v>4.0650294587302502</c:v>
                </c:pt>
                <c:pt idx="2954">
                  <c:v>4.0664060349099698</c:v>
                </c:pt>
                <c:pt idx="2955">
                  <c:v>4.0677826110897</c:v>
                </c:pt>
                <c:pt idx="2956">
                  <c:v>4.0691591872694204</c:v>
                </c:pt>
                <c:pt idx="2957">
                  <c:v>4.0705357634491497</c:v>
                </c:pt>
                <c:pt idx="2958">
                  <c:v>4.0719123396288799</c:v>
                </c:pt>
                <c:pt idx="2959">
                  <c:v>4.0732889158086003</c:v>
                </c:pt>
                <c:pt idx="2960">
                  <c:v>4.0746654919883296</c:v>
                </c:pt>
                <c:pt idx="2961">
                  <c:v>4.07604206816805</c:v>
                </c:pt>
                <c:pt idx="2962">
                  <c:v>4.0774186443477802</c:v>
                </c:pt>
                <c:pt idx="2963">
                  <c:v>4.0787952205274998</c:v>
                </c:pt>
                <c:pt idx="2964">
                  <c:v>4.08017179670723</c:v>
                </c:pt>
                <c:pt idx="2965">
                  <c:v>4.0815483728869602</c:v>
                </c:pt>
                <c:pt idx="2966">
                  <c:v>4.0829249490666797</c:v>
                </c:pt>
                <c:pt idx="2967">
                  <c:v>4.0843015252464099</c:v>
                </c:pt>
                <c:pt idx="2968">
                  <c:v>4.0856781014261303</c:v>
                </c:pt>
                <c:pt idx="2969">
                  <c:v>4.0870546776058596</c:v>
                </c:pt>
                <c:pt idx="2970">
                  <c:v>4.0884312537855898</c:v>
                </c:pt>
                <c:pt idx="2971">
                  <c:v>4.0898078299653102</c:v>
                </c:pt>
                <c:pt idx="2972">
                  <c:v>4.0911844061450404</c:v>
                </c:pt>
                <c:pt idx="2973">
                  <c:v>4.09256098232476</c:v>
                </c:pt>
                <c:pt idx="2974">
                  <c:v>4.0939375585044901</c:v>
                </c:pt>
                <c:pt idx="2975">
                  <c:v>4.0953141346842097</c:v>
                </c:pt>
                <c:pt idx="2976">
                  <c:v>4.0966907108639399</c:v>
                </c:pt>
                <c:pt idx="2977">
                  <c:v>4.0980672870436701</c:v>
                </c:pt>
                <c:pt idx="2978">
                  <c:v>4.0994438632233896</c:v>
                </c:pt>
                <c:pt idx="2979">
                  <c:v>4.1008204394031198</c:v>
                </c:pt>
                <c:pt idx="2980">
                  <c:v>4.1021970155828402</c:v>
                </c:pt>
                <c:pt idx="2981">
                  <c:v>4.1035735917625704</c:v>
                </c:pt>
                <c:pt idx="2982">
                  <c:v>4.10495016794229</c:v>
                </c:pt>
                <c:pt idx="2983">
                  <c:v>4.1063267441220201</c:v>
                </c:pt>
                <c:pt idx="2984">
                  <c:v>4.1077033203017503</c:v>
                </c:pt>
                <c:pt idx="2985">
                  <c:v>4.1090798964814699</c:v>
                </c:pt>
                <c:pt idx="2986">
                  <c:v>4.1104564726612001</c:v>
                </c:pt>
                <c:pt idx="2987">
                  <c:v>4.1118330488409196</c:v>
                </c:pt>
                <c:pt idx="2988">
                  <c:v>4.1132096250206498</c:v>
                </c:pt>
                <c:pt idx="2989">
                  <c:v>4.11458620120038</c:v>
                </c:pt>
                <c:pt idx="2990">
                  <c:v>4.1159627773801004</c:v>
                </c:pt>
                <c:pt idx="2991">
                  <c:v>4.1173393535598297</c:v>
                </c:pt>
                <c:pt idx="2992">
                  <c:v>4.1187159297395501</c:v>
                </c:pt>
                <c:pt idx="2993">
                  <c:v>4.1200925059192803</c:v>
                </c:pt>
                <c:pt idx="2994">
                  <c:v>4.1214690820989999</c:v>
                </c:pt>
                <c:pt idx="2995">
                  <c:v>4.1228456582787301</c:v>
                </c:pt>
                <c:pt idx="2996">
                  <c:v>4.1242222344584603</c:v>
                </c:pt>
                <c:pt idx="2997">
                  <c:v>4.1255988106381798</c:v>
                </c:pt>
                <c:pt idx="2998">
                  <c:v>4.12697538681791</c:v>
                </c:pt>
                <c:pt idx="2999">
                  <c:v>4.1283519629976304</c:v>
                </c:pt>
                <c:pt idx="3000">
                  <c:v>4.1297285391773597</c:v>
                </c:pt>
                <c:pt idx="3001">
                  <c:v>4.1311051153570899</c:v>
                </c:pt>
                <c:pt idx="3002">
                  <c:v>4.1324816915368103</c:v>
                </c:pt>
                <c:pt idx="3003">
                  <c:v>4.1338582677165396</c:v>
                </c:pt>
                <c:pt idx="3004">
                  <c:v>4.1352348438962601</c:v>
                </c:pt>
                <c:pt idx="3005">
                  <c:v>4.1366114200759903</c:v>
                </c:pt>
                <c:pt idx="3006">
                  <c:v>4.1379879962557098</c:v>
                </c:pt>
                <c:pt idx="3007">
                  <c:v>4.13936457243544</c:v>
                </c:pt>
                <c:pt idx="3008">
                  <c:v>4.1407411486151702</c:v>
                </c:pt>
                <c:pt idx="3009">
                  <c:v>4.1421177247948897</c:v>
                </c:pt>
                <c:pt idx="3010">
                  <c:v>4.1434943009746199</c:v>
                </c:pt>
                <c:pt idx="3011">
                  <c:v>4.1448708771543403</c:v>
                </c:pt>
                <c:pt idx="3012">
                  <c:v>4.1462474533340696</c:v>
                </c:pt>
                <c:pt idx="3013">
                  <c:v>4.1476240295137901</c:v>
                </c:pt>
                <c:pt idx="3014">
                  <c:v>4.1490006056935202</c:v>
                </c:pt>
                <c:pt idx="3015">
                  <c:v>4.1503771818732504</c:v>
                </c:pt>
                <c:pt idx="3016">
                  <c:v>4.15175375805297</c:v>
                </c:pt>
                <c:pt idx="3017">
                  <c:v>4.1531303342327002</c:v>
                </c:pt>
                <c:pt idx="3018">
                  <c:v>4.1545069104124197</c:v>
                </c:pt>
                <c:pt idx="3019">
                  <c:v>4.1558834865921499</c:v>
                </c:pt>
                <c:pt idx="3020">
                  <c:v>4.1572600627718703</c:v>
                </c:pt>
                <c:pt idx="3021">
                  <c:v>4.1586366389515996</c:v>
                </c:pt>
                <c:pt idx="3022">
                  <c:v>4.1600132151313298</c:v>
                </c:pt>
                <c:pt idx="3023">
                  <c:v>4.1613897913110502</c:v>
                </c:pt>
                <c:pt idx="3024">
                  <c:v>4.1627663674907804</c:v>
                </c:pt>
                <c:pt idx="3025">
                  <c:v>4.1641429436705</c:v>
                </c:pt>
                <c:pt idx="3026">
                  <c:v>4.1655195198502302</c:v>
                </c:pt>
                <c:pt idx="3027">
                  <c:v>4.1668960960299604</c:v>
                </c:pt>
                <c:pt idx="3028">
                  <c:v>4.1682726722096799</c:v>
                </c:pt>
                <c:pt idx="3029">
                  <c:v>4.1696492483894101</c:v>
                </c:pt>
                <c:pt idx="3030">
                  <c:v>4.1710258245691296</c:v>
                </c:pt>
                <c:pt idx="3031">
                  <c:v>4.1724024007488598</c:v>
                </c:pt>
                <c:pt idx="3032">
                  <c:v>4.1737789769285802</c:v>
                </c:pt>
                <c:pt idx="3033">
                  <c:v>4.1751555531083104</c:v>
                </c:pt>
                <c:pt idx="3034">
                  <c:v>4.1765321292880397</c:v>
                </c:pt>
                <c:pt idx="3035">
                  <c:v>4.1779087054677602</c:v>
                </c:pt>
                <c:pt idx="3036">
                  <c:v>4.1792852816474904</c:v>
                </c:pt>
                <c:pt idx="3037">
                  <c:v>4.1806618578272099</c:v>
                </c:pt>
                <c:pt idx="3038">
                  <c:v>4.1820384340069401</c:v>
                </c:pt>
                <c:pt idx="3039">
                  <c:v>4.1834150101866703</c:v>
                </c:pt>
                <c:pt idx="3040">
                  <c:v>4.1847915863663898</c:v>
                </c:pt>
                <c:pt idx="3041">
                  <c:v>4.18616816254612</c:v>
                </c:pt>
                <c:pt idx="3042">
                  <c:v>4.1875447387258404</c:v>
                </c:pt>
                <c:pt idx="3043">
                  <c:v>4.1889213149055697</c:v>
                </c:pt>
                <c:pt idx="3044">
                  <c:v>4.1902978910852902</c:v>
                </c:pt>
                <c:pt idx="3045">
                  <c:v>4.1916744672650204</c:v>
                </c:pt>
                <c:pt idx="3046">
                  <c:v>4.1930510434447497</c:v>
                </c:pt>
                <c:pt idx="3047">
                  <c:v>4.1944276196244701</c:v>
                </c:pt>
                <c:pt idx="3048">
                  <c:v>4.1958041958042003</c:v>
                </c:pt>
                <c:pt idx="3049">
                  <c:v>4.1971807719839198</c:v>
                </c:pt>
                <c:pt idx="3050">
                  <c:v>4.19855734816365</c:v>
                </c:pt>
                <c:pt idx="3051">
                  <c:v>4.1999339243433704</c:v>
                </c:pt>
                <c:pt idx="3052">
                  <c:v>4.2013105005230997</c:v>
                </c:pt>
                <c:pt idx="3053">
                  <c:v>4.2026870767028299</c:v>
                </c:pt>
                <c:pt idx="3054">
                  <c:v>4.2040636528825504</c:v>
                </c:pt>
                <c:pt idx="3055">
                  <c:v>4.2054402290622797</c:v>
                </c:pt>
                <c:pt idx="3056">
                  <c:v>4.2068168052420001</c:v>
                </c:pt>
                <c:pt idx="3057">
                  <c:v>4.2081933814217303</c:v>
                </c:pt>
                <c:pt idx="3058">
                  <c:v>4.2095699576014498</c:v>
                </c:pt>
                <c:pt idx="3059">
                  <c:v>4.21094653378118</c:v>
                </c:pt>
                <c:pt idx="3060">
                  <c:v>4.2123231099609102</c:v>
                </c:pt>
                <c:pt idx="3061">
                  <c:v>4.2136996861406297</c:v>
                </c:pt>
                <c:pt idx="3062">
                  <c:v>4.2150762623203599</c:v>
                </c:pt>
                <c:pt idx="3063">
                  <c:v>4.2164528385000803</c:v>
                </c:pt>
                <c:pt idx="3064">
                  <c:v>4.2178294146798097</c:v>
                </c:pt>
                <c:pt idx="3065">
                  <c:v>4.2192059908595301</c:v>
                </c:pt>
                <c:pt idx="3066">
                  <c:v>4.2205825670392603</c:v>
                </c:pt>
                <c:pt idx="3067">
                  <c:v>4.2219591432189896</c:v>
                </c:pt>
                <c:pt idx="3068">
                  <c:v>4.22333571939871</c:v>
                </c:pt>
                <c:pt idx="3069">
                  <c:v>4.2247122955784402</c:v>
                </c:pt>
                <c:pt idx="3070">
                  <c:v>4.2260888717581597</c:v>
                </c:pt>
                <c:pt idx="3071">
                  <c:v>4.2274654479378899</c:v>
                </c:pt>
                <c:pt idx="3072">
                  <c:v>4.2288420241176201</c:v>
                </c:pt>
                <c:pt idx="3073">
                  <c:v>4.2302186002973396</c:v>
                </c:pt>
                <c:pt idx="3074">
                  <c:v>4.2315951764770698</c:v>
                </c:pt>
                <c:pt idx="3075">
                  <c:v>4.2329717526567903</c:v>
                </c:pt>
                <c:pt idx="3076">
                  <c:v>4.2343483288365196</c:v>
                </c:pt>
                <c:pt idx="3077">
                  <c:v>4.23572490501624</c:v>
                </c:pt>
                <c:pt idx="3078">
                  <c:v>4.2371014811959702</c:v>
                </c:pt>
                <c:pt idx="3079">
                  <c:v>4.2384780573757004</c:v>
                </c:pt>
                <c:pt idx="3080">
                  <c:v>4.2398546335554199</c:v>
                </c:pt>
                <c:pt idx="3081">
                  <c:v>4.2412312097351501</c:v>
                </c:pt>
                <c:pt idx="3082">
                  <c:v>4.2426077859148696</c:v>
                </c:pt>
                <c:pt idx="3083">
                  <c:v>4.2439843620945998</c:v>
                </c:pt>
                <c:pt idx="3084">
                  <c:v>4.24536093827433</c:v>
                </c:pt>
                <c:pt idx="3085">
                  <c:v>4.2467375144540496</c:v>
                </c:pt>
                <c:pt idx="3086">
                  <c:v>4.2481140906337798</c:v>
                </c:pt>
                <c:pt idx="3087">
                  <c:v>4.2494906668135002</c:v>
                </c:pt>
                <c:pt idx="3088">
                  <c:v>4.2508672429932304</c:v>
                </c:pt>
                <c:pt idx="3089">
                  <c:v>4.2522438191729499</c:v>
                </c:pt>
                <c:pt idx="3090">
                  <c:v>4.2536203953526801</c:v>
                </c:pt>
                <c:pt idx="3091">
                  <c:v>4.2549969715324103</c:v>
                </c:pt>
                <c:pt idx="3092">
                  <c:v>4.2563735477121298</c:v>
                </c:pt>
                <c:pt idx="3093">
                  <c:v>4.25775012389186</c:v>
                </c:pt>
                <c:pt idx="3094">
                  <c:v>4.2591267000715796</c:v>
                </c:pt>
                <c:pt idx="3095">
                  <c:v>4.2605032762513098</c:v>
                </c:pt>
                <c:pt idx="3096">
                  <c:v>4.26187985243104</c:v>
                </c:pt>
                <c:pt idx="3097">
                  <c:v>4.2632564286107604</c:v>
                </c:pt>
                <c:pt idx="3098">
                  <c:v>4.2646330047904897</c:v>
                </c:pt>
                <c:pt idx="3099">
                  <c:v>4.2660095809702101</c:v>
                </c:pt>
                <c:pt idx="3100">
                  <c:v>4.2673861571499403</c:v>
                </c:pt>
                <c:pt idx="3101">
                  <c:v>4.2687627333296598</c:v>
                </c:pt>
                <c:pt idx="3102">
                  <c:v>4.27013930950939</c:v>
                </c:pt>
                <c:pt idx="3103">
                  <c:v>4.2715158856891202</c:v>
                </c:pt>
                <c:pt idx="3104">
                  <c:v>4.2728924618688398</c:v>
                </c:pt>
                <c:pt idx="3105">
                  <c:v>4.2742690380485699</c:v>
                </c:pt>
                <c:pt idx="3106">
                  <c:v>4.2756456142282904</c:v>
                </c:pt>
                <c:pt idx="3107">
                  <c:v>4.2770221904080197</c:v>
                </c:pt>
                <c:pt idx="3108">
                  <c:v>4.2783987665877401</c:v>
                </c:pt>
                <c:pt idx="3109">
                  <c:v>4.2797753427674703</c:v>
                </c:pt>
                <c:pt idx="3110">
                  <c:v>4.2811519189471996</c:v>
                </c:pt>
                <c:pt idx="3111">
                  <c:v>4.28252849512692</c:v>
                </c:pt>
                <c:pt idx="3112">
                  <c:v>4.2839050713066502</c:v>
                </c:pt>
                <c:pt idx="3113">
                  <c:v>4.2852816474863697</c:v>
                </c:pt>
                <c:pt idx="3114">
                  <c:v>4.2866582236660999</c:v>
                </c:pt>
                <c:pt idx="3115">
                  <c:v>4.2880347998458204</c:v>
                </c:pt>
                <c:pt idx="3116">
                  <c:v>4.2894113760255497</c:v>
                </c:pt>
                <c:pt idx="3117">
                  <c:v>4.2907879522052799</c:v>
                </c:pt>
                <c:pt idx="3118">
                  <c:v>4.2921645283850003</c:v>
                </c:pt>
                <c:pt idx="3119">
                  <c:v>4.2935411045647296</c:v>
                </c:pt>
                <c:pt idx="3120">
                  <c:v>4.29491768074445</c:v>
                </c:pt>
                <c:pt idx="3121">
                  <c:v>4.2962942569241802</c:v>
                </c:pt>
                <c:pt idx="3122">
                  <c:v>4.2976708331039104</c:v>
                </c:pt>
                <c:pt idx="3123">
                  <c:v>4.2990474092836299</c:v>
                </c:pt>
                <c:pt idx="3124">
                  <c:v>4.3004239854633601</c:v>
                </c:pt>
                <c:pt idx="3125">
                  <c:v>4.3018005616430797</c:v>
                </c:pt>
                <c:pt idx="3126">
                  <c:v>4.3031771378228099</c:v>
                </c:pt>
                <c:pt idx="3127">
                  <c:v>4.3045537140025303</c:v>
                </c:pt>
                <c:pt idx="3128">
                  <c:v>4.3059302901822596</c:v>
                </c:pt>
                <c:pt idx="3129">
                  <c:v>4.3073068663619898</c:v>
                </c:pt>
                <c:pt idx="3130">
                  <c:v>4.3086834425417102</c:v>
                </c:pt>
                <c:pt idx="3131">
                  <c:v>4.3100600187214404</c:v>
                </c:pt>
                <c:pt idx="3132">
                  <c:v>4.3114365949011599</c:v>
                </c:pt>
                <c:pt idx="3133">
                  <c:v>4.3128131710808901</c:v>
                </c:pt>
                <c:pt idx="3134">
                  <c:v>4.3141897472606097</c:v>
                </c:pt>
                <c:pt idx="3135">
                  <c:v>4.3155663234403399</c:v>
                </c:pt>
                <c:pt idx="3136">
                  <c:v>4.3169428996200701</c:v>
                </c:pt>
                <c:pt idx="3137">
                  <c:v>4.3183194757997896</c:v>
                </c:pt>
                <c:pt idx="3138">
                  <c:v>4.3196960519795198</c:v>
                </c:pt>
                <c:pt idx="3139">
                  <c:v>4.3210726281592402</c:v>
                </c:pt>
                <c:pt idx="3140">
                  <c:v>4.3224492043389704</c:v>
                </c:pt>
                <c:pt idx="3141">
                  <c:v>4.3238257805186899</c:v>
                </c:pt>
                <c:pt idx="3142">
                  <c:v>4.3252023566984201</c:v>
                </c:pt>
                <c:pt idx="3143">
                  <c:v>4.3265789328781503</c:v>
                </c:pt>
                <c:pt idx="3144">
                  <c:v>4.3279555090578699</c:v>
                </c:pt>
                <c:pt idx="3145">
                  <c:v>4.3293320852376</c:v>
                </c:pt>
                <c:pt idx="3146">
                  <c:v>4.3307086614173196</c:v>
                </c:pt>
                <c:pt idx="3147">
                  <c:v>4.3320852375970498</c:v>
                </c:pt>
                <c:pt idx="3148">
                  <c:v>4.33346181377678</c:v>
                </c:pt>
                <c:pt idx="3149">
                  <c:v>4.3348383899565004</c:v>
                </c:pt>
                <c:pt idx="3150">
                  <c:v>4.3362149661362297</c:v>
                </c:pt>
                <c:pt idx="3151">
                  <c:v>4.3375915423159501</c:v>
                </c:pt>
                <c:pt idx="3152">
                  <c:v>4.3389681184956803</c:v>
                </c:pt>
                <c:pt idx="3153">
                  <c:v>4.3403446946753999</c:v>
                </c:pt>
                <c:pt idx="3154">
                  <c:v>4.34172127085513</c:v>
                </c:pt>
                <c:pt idx="3155">
                  <c:v>4.3430978470348602</c:v>
                </c:pt>
                <c:pt idx="3156">
                  <c:v>4.3444744232145798</c:v>
                </c:pt>
                <c:pt idx="3157">
                  <c:v>4.34585099939431</c:v>
                </c:pt>
                <c:pt idx="3158">
                  <c:v>4.3472275755740304</c:v>
                </c:pt>
                <c:pt idx="3159">
                  <c:v>4.3486041517537597</c:v>
                </c:pt>
                <c:pt idx="3160">
                  <c:v>4.3499807279334899</c:v>
                </c:pt>
                <c:pt idx="3161">
                  <c:v>4.3513573041132103</c:v>
                </c:pt>
                <c:pt idx="3162">
                  <c:v>4.3527338802929396</c:v>
                </c:pt>
                <c:pt idx="3163">
                  <c:v>4.35411045647266</c:v>
                </c:pt>
                <c:pt idx="3164">
                  <c:v>4.3554870326523902</c:v>
                </c:pt>
                <c:pt idx="3165">
                  <c:v>4.3568636088321098</c:v>
                </c:pt>
                <c:pt idx="3166">
                  <c:v>4.35824018501184</c:v>
                </c:pt>
                <c:pt idx="3167">
                  <c:v>4.3596167611915702</c:v>
                </c:pt>
                <c:pt idx="3168">
                  <c:v>4.3609933373712897</c:v>
                </c:pt>
                <c:pt idx="3169">
                  <c:v>4.3623699135510199</c:v>
                </c:pt>
                <c:pt idx="3170">
                  <c:v>4.3637464897307403</c:v>
                </c:pt>
                <c:pt idx="3171">
                  <c:v>4.3651230659104696</c:v>
                </c:pt>
                <c:pt idx="3172">
                  <c:v>4.36649964209019</c:v>
                </c:pt>
                <c:pt idx="3173">
                  <c:v>4.3678762182699202</c:v>
                </c:pt>
                <c:pt idx="3174">
                  <c:v>4.3692527944496504</c:v>
                </c:pt>
                <c:pt idx="3175">
                  <c:v>4.37062937062937</c:v>
                </c:pt>
                <c:pt idx="3176">
                  <c:v>4.3720059468091002</c:v>
                </c:pt>
                <c:pt idx="3177">
                  <c:v>4.3733825229888197</c:v>
                </c:pt>
                <c:pt idx="3178">
                  <c:v>4.3747590991685499</c:v>
                </c:pt>
                <c:pt idx="3179">
                  <c:v>4.3761356753482801</c:v>
                </c:pt>
                <c:pt idx="3180">
                  <c:v>4.3775122515279996</c:v>
                </c:pt>
                <c:pt idx="3181">
                  <c:v>4.3788888277077298</c:v>
                </c:pt>
                <c:pt idx="3182">
                  <c:v>4.3802654038874502</c:v>
                </c:pt>
                <c:pt idx="3183">
                  <c:v>4.3816419800671804</c:v>
                </c:pt>
                <c:pt idx="3184">
                  <c:v>4.3830185562469</c:v>
                </c:pt>
                <c:pt idx="3185">
                  <c:v>4.3843951324266301</c:v>
                </c:pt>
                <c:pt idx="3186">
                  <c:v>4.3857717086063603</c:v>
                </c:pt>
                <c:pt idx="3187">
                  <c:v>4.3871482847860799</c:v>
                </c:pt>
                <c:pt idx="3188">
                  <c:v>4.3885248609658101</c:v>
                </c:pt>
                <c:pt idx="3189">
                  <c:v>4.3899014371455296</c:v>
                </c:pt>
                <c:pt idx="3190">
                  <c:v>4.3912780133252598</c:v>
                </c:pt>
                <c:pt idx="3191">
                  <c:v>4.3926545895049802</c:v>
                </c:pt>
                <c:pt idx="3192">
                  <c:v>4.3940311656847104</c:v>
                </c:pt>
                <c:pt idx="3193">
                  <c:v>4.3954077418644397</c:v>
                </c:pt>
                <c:pt idx="3194">
                  <c:v>4.3967843180441601</c:v>
                </c:pt>
                <c:pt idx="3195">
                  <c:v>4.3981608942238903</c:v>
                </c:pt>
                <c:pt idx="3196">
                  <c:v>4.3995374704036099</c:v>
                </c:pt>
                <c:pt idx="3197">
                  <c:v>4.4009140465833401</c:v>
                </c:pt>
                <c:pt idx="3198">
                  <c:v>4.4022906227630596</c:v>
                </c:pt>
                <c:pt idx="3199">
                  <c:v>4.4036671989427898</c:v>
                </c:pt>
                <c:pt idx="3200">
                  <c:v>4.40504377512252</c:v>
                </c:pt>
                <c:pt idx="3201">
                  <c:v>4.4064203513022404</c:v>
                </c:pt>
                <c:pt idx="3202">
                  <c:v>4.4077969274819697</c:v>
                </c:pt>
                <c:pt idx="3203">
                  <c:v>4.4091735036616901</c:v>
                </c:pt>
                <c:pt idx="3204">
                  <c:v>4.4105500798414203</c:v>
                </c:pt>
                <c:pt idx="3205">
                  <c:v>4.4119266560211399</c:v>
                </c:pt>
                <c:pt idx="3206">
                  <c:v>4.4133032322008701</c:v>
                </c:pt>
                <c:pt idx="3207">
                  <c:v>4.4146798083806003</c:v>
                </c:pt>
                <c:pt idx="3208">
                  <c:v>4.4160563845603198</c:v>
                </c:pt>
                <c:pt idx="3209">
                  <c:v>4.41743296074005</c:v>
                </c:pt>
                <c:pt idx="3210">
                  <c:v>4.4188095369197704</c:v>
                </c:pt>
                <c:pt idx="3211">
                  <c:v>4.4201861130994997</c:v>
                </c:pt>
                <c:pt idx="3212">
                  <c:v>4.4215626892792299</c:v>
                </c:pt>
                <c:pt idx="3213">
                  <c:v>4.4229392654589503</c:v>
                </c:pt>
                <c:pt idx="3214">
                  <c:v>4.4243158416386796</c:v>
                </c:pt>
                <c:pt idx="3215">
                  <c:v>4.4256924178184001</c:v>
                </c:pt>
                <c:pt idx="3216">
                  <c:v>4.4270689939981303</c:v>
                </c:pt>
                <c:pt idx="3217">
                  <c:v>4.4284455701778596</c:v>
                </c:pt>
                <c:pt idx="3218">
                  <c:v>4.42982214635758</c:v>
                </c:pt>
                <c:pt idx="3219">
                  <c:v>4.4311987225373102</c:v>
                </c:pt>
                <c:pt idx="3220">
                  <c:v>4.4325752987170297</c:v>
                </c:pt>
                <c:pt idx="3221">
                  <c:v>4.4339518748967599</c:v>
                </c:pt>
                <c:pt idx="3222">
                  <c:v>4.4353284510764803</c:v>
                </c:pt>
                <c:pt idx="3223">
                  <c:v>4.4367050272562096</c:v>
                </c:pt>
                <c:pt idx="3224">
                  <c:v>4.4380816034359398</c:v>
                </c:pt>
                <c:pt idx="3225">
                  <c:v>4.4394581796156602</c:v>
                </c:pt>
                <c:pt idx="3226">
                  <c:v>4.4408347557953904</c:v>
                </c:pt>
                <c:pt idx="3227">
                  <c:v>4.44221133197511</c:v>
                </c:pt>
                <c:pt idx="3228">
                  <c:v>4.4435879081548402</c:v>
                </c:pt>
                <c:pt idx="3229">
                  <c:v>4.4449644843345597</c:v>
                </c:pt>
                <c:pt idx="3230">
                  <c:v>4.4463410605142899</c:v>
                </c:pt>
                <c:pt idx="3231">
                  <c:v>4.4477176366940201</c:v>
                </c:pt>
                <c:pt idx="3232">
                  <c:v>4.4490942128737396</c:v>
                </c:pt>
                <c:pt idx="3233">
                  <c:v>4.4504707890534698</c:v>
                </c:pt>
                <c:pt idx="3234">
                  <c:v>4.4518473652331902</c:v>
                </c:pt>
                <c:pt idx="3235">
                  <c:v>4.4532239414129204</c:v>
                </c:pt>
                <c:pt idx="3236">
                  <c:v>4.45460051759264</c:v>
                </c:pt>
                <c:pt idx="3237">
                  <c:v>4.4559770937723702</c:v>
                </c:pt>
                <c:pt idx="3238">
                  <c:v>4.4573536699521004</c:v>
                </c:pt>
                <c:pt idx="3239">
                  <c:v>4.4587302461318199</c:v>
                </c:pt>
                <c:pt idx="3240">
                  <c:v>4.4601068223115501</c:v>
                </c:pt>
                <c:pt idx="3241">
                  <c:v>4.4614833984912696</c:v>
                </c:pt>
                <c:pt idx="3242">
                  <c:v>4.4628599746709998</c:v>
                </c:pt>
                <c:pt idx="3243">
                  <c:v>4.46423655085073</c:v>
                </c:pt>
                <c:pt idx="3244">
                  <c:v>4.4656131270304504</c:v>
                </c:pt>
                <c:pt idx="3245">
                  <c:v>4.4669897032101797</c:v>
                </c:pt>
                <c:pt idx="3246">
                  <c:v>4.4683662793899002</c:v>
                </c:pt>
                <c:pt idx="3247">
                  <c:v>4.4697428555696304</c:v>
                </c:pt>
                <c:pt idx="3248">
                  <c:v>4.4711194317493499</c:v>
                </c:pt>
                <c:pt idx="3249">
                  <c:v>4.4724960079290801</c:v>
                </c:pt>
                <c:pt idx="3250">
                  <c:v>4.4738725841088103</c:v>
                </c:pt>
                <c:pt idx="3251">
                  <c:v>4.4752491602885298</c:v>
                </c:pt>
                <c:pt idx="3252">
                  <c:v>4.47662573646826</c:v>
                </c:pt>
                <c:pt idx="3253">
                  <c:v>4.4780023126479804</c:v>
                </c:pt>
                <c:pt idx="3254">
                  <c:v>4.4793788888277097</c:v>
                </c:pt>
                <c:pt idx="3255">
                  <c:v>4.4807554650074302</c:v>
                </c:pt>
                <c:pt idx="3256">
                  <c:v>4.4821320411871604</c:v>
                </c:pt>
                <c:pt idx="3257">
                  <c:v>4.4835086173668897</c:v>
                </c:pt>
                <c:pt idx="3258">
                  <c:v>4.4848851935466101</c:v>
                </c:pt>
                <c:pt idx="3259">
                  <c:v>4.4862617697263403</c:v>
                </c:pt>
                <c:pt idx="3260">
                  <c:v>4.4876383459060598</c:v>
                </c:pt>
                <c:pt idx="3261">
                  <c:v>4.48901492208579</c:v>
                </c:pt>
                <c:pt idx="3262">
                  <c:v>4.4903914982655202</c:v>
                </c:pt>
                <c:pt idx="3263">
                  <c:v>4.4917680744452397</c:v>
                </c:pt>
                <c:pt idx="3264">
                  <c:v>4.4931446506249699</c:v>
                </c:pt>
                <c:pt idx="3265">
                  <c:v>4.4945212268046904</c:v>
                </c:pt>
                <c:pt idx="3266">
                  <c:v>4.4958978029844197</c:v>
                </c:pt>
                <c:pt idx="3267">
                  <c:v>4.4972743791641401</c:v>
                </c:pt>
                <c:pt idx="3268">
                  <c:v>4.4986509553438703</c:v>
                </c:pt>
                <c:pt idx="3269">
                  <c:v>4.5000275315235996</c:v>
                </c:pt>
                <c:pt idx="3270">
                  <c:v>4.50140410770332</c:v>
                </c:pt>
                <c:pt idx="3271">
                  <c:v>4.5027806838830502</c:v>
                </c:pt>
                <c:pt idx="3272">
                  <c:v>4.5041572600627697</c:v>
                </c:pt>
                <c:pt idx="3273">
                  <c:v>4.5055338362424999</c:v>
                </c:pt>
                <c:pt idx="3274">
                  <c:v>4.5069104124222301</c:v>
                </c:pt>
                <c:pt idx="3275">
                  <c:v>4.5082869886019497</c:v>
                </c:pt>
                <c:pt idx="3276">
                  <c:v>4.5096635647816798</c:v>
                </c:pt>
                <c:pt idx="3277">
                  <c:v>4.5110401409614003</c:v>
                </c:pt>
                <c:pt idx="3278">
                  <c:v>4.5124167171411296</c:v>
                </c:pt>
                <c:pt idx="3279">
                  <c:v>4.51379329332085</c:v>
                </c:pt>
                <c:pt idx="3280">
                  <c:v>4.5151698695005802</c:v>
                </c:pt>
                <c:pt idx="3281">
                  <c:v>4.5165464456803104</c:v>
                </c:pt>
                <c:pt idx="3282">
                  <c:v>4.5179230218600299</c:v>
                </c:pt>
                <c:pt idx="3283">
                  <c:v>4.5192995980397601</c:v>
                </c:pt>
                <c:pt idx="3284">
                  <c:v>4.5206761742194796</c:v>
                </c:pt>
                <c:pt idx="3285">
                  <c:v>4.5220527503992098</c:v>
                </c:pt>
                <c:pt idx="3286">
                  <c:v>4.5234293265789303</c:v>
                </c:pt>
                <c:pt idx="3287">
                  <c:v>4.5248059027586596</c:v>
                </c:pt>
                <c:pt idx="3288">
                  <c:v>4.5261824789383898</c:v>
                </c:pt>
                <c:pt idx="3289">
                  <c:v>4.5275590551181102</c:v>
                </c:pt>
                <c:pt idx="3290">
                  <c:v>4.5289356312978404</c:v>
                </c:pt>
                <c:pt idx="3291">
                  <c:v>4.5303122074775599</c:v>
                </c:pt>
                <c:pt idx="3292">
                  <c:v>4.5316887836572901</c:v>
                </c:pt>
                <c:pt idx="3293">
                  <c:v>4.5330653598370096</c:v>
                </c:pt>
                <c:pt idx="3294">
                  <c:v>4.5344419360167398</c:v>
                </c:pt>
                <c:pt idx="3295">
                  <c:v>4.53581851219647</c:v>
                </c:pt>
                <c:pt idx="3296">
                  <c:v>4.5371950883761896</c:v>
                </c:pt>
                <c:pt idx="3297">
                  <c:v>4.5385716645559198</c:v>
                </c:pt>
                <c:pt idx="3298">
                  <c:v>4.5399482407356402</c:v>
                </c:pt>
                <c:pt idx="3299">
                  <c:v>4.5413248169153704</c:v>
                </c:pt>
                <c:pt idx="3300">
                  <c:v>4.5427013930950899</c:v>
                </c:pt>
                <c:pt idx="3301">
                  <c:v>4.5440779692748201</c:v>
                </c:pt>
                <c:pt idx="3302">
                  <c:v>4.5454545454545503</c:v>
                </c:pt>
                <c:pt idx="3303">
                  <c:v>4.5468311216342698</c:v>
                </c:pt>
                <c:pt idx="3304">
                  <c:v>4.548207697814</c:v>
                </c:pt>
                <c:pt idx="3305">
                  <c:v>4.5495842739937196</c:v>
                </c:pt>
                <c:pt idx="3306">
                  <c:v>4.5509608501734498</c:v>
                </c:pt>
                <c:pt idx="3307">
                  <c:v>4.5523374263531799</c:v>
                </c:pt>
                <c:pt idx="3308">
                  <c:v>4.5537140025329004</c:v>
                </c:pt>
                <c:pt idx="3309">
                  <c:v>4.5550905787126297</c:v>
                </c:pt>
                <c:pt idx="3310">
                  <c:v>4.5564671548923501</c:v>
                </c:pt>
                <c:pt idx="3311">
                  <c:v>4.5578437310720803</c:v>
                </c:pt>
                <c:pt idx="3312">
                  <c:v>4.5592203072517998</c:v>
                </c:pt>
                <c:pt idx="3313">
                  <c:v>4.56059688343153</c:v>
                </c:pt>
                <c:pt idx="3314">
                  <c:v>4.5619734596112602</c:v>
                </c:pt>
                <c:pt idx="3315">
                  <c:v>4.5633500357909798</c:v>
                </c:pt>
                <c:pt idx="3316">
                  <c:v>4.5647266119707099</c:v>
                </c:pt>
                <c:pt idx="3317">
                  <c:v>4.5661031881504304</c:v>
                </c:pt>
                <c:pt idx="3318">
                  <c:v>4.5674797643301597</c:v>
                </c:pt>
                <c:pt idx="3319">
                  <c:v>4.5688563405098801</c:v>
                </c:pt>
                <c:pt idx="3320">
                  <c:v>4.5702329166896103</c:v>
                </c:pt>
                <c:pt idx="3321">
                  <c:v>4.5716094928693396</c:v>
                </c:pt>
                <c:pt idx="3322">
                  <c:v>4.57298606904906</c:v>
                </c:pt>
                <c:pt idx="3323">
                  <c:v>4.5743626452287902</c:v>
                </c:pt>
                <c:pt idx="3324">
                  <c:v>4.5757392214085097</c:v>
                </c:pt>
                <c:pt idx="3325">
                  <c:v>4.5771157975882399</c:v>
                </c:pt>
                <c:pt idx="3326">
                  <c:v>4.5784923737679701</c:v>
                </c:pt>
                <c:pt idx="3327">
                  <c:v>4.5798689499476897</c:v>
                </c:pt>
                <c:pt idx="3328">
                  <c:v>4.5812455261274199</c:v>
                </c:pt>
                <c:pt idx="3329">
                  <c:v>4.5826221023071403</c:v>
                </c:pt>
                <c:pt idx="3330">
                  <c:v>4.5839986784868696</c:v>
                </c:pt>
                <c:pt idx="3331">
                  <c:v>4.58537525466659</c:v>
                </c:pt>
                <c:pt idx="3332">
                  <c:v>4.5867518308463202</c:v>
                </c:pt>
                <c:pt idx="3333">
                  <c:v>4.5881284070260504</c:v>
                </c:pt>
                <c:pt idx="3334">
                  <c:v>4.5895049832057699</c:v>
                </c:pt>
                <c:pt idx="3335">
                  <c:v>4.5908815593855001</c:v>
                </c:pt>
                <c:pt idx="3336">
                  <c:v>4.5922581355652197</c:v>
                </c:pt>
                <c:pt idx="3337">
                  <c:v>4.5936347117449499</c:v>
                </c:pt>
                <c:pt idx="3338">
                  <c:v>4.5950112879246801</c:v>
                </c:pt>
                <c:pt idx="3339">
                  <c:v>4.5963878641043996</c:v>
                </c:pt>
                <c:pt idx="3340">
                  <c:v>4.5977644402841298</c:v>
                </c:pt>
                <c:pt idx="3341">
                  <c:v>4.5991410164638502</c:v>
                </c:pt>
                <c:pt idx="3342">
                  <c:v>4.6005175926435804</c:v>
                </c:pt>
                <c:pt idx="3343">
                  <c:v>4.6018941688232999</c:v>
                </c:pt>
                <c:pt idx="3344">
                  <c:v>4.6032707450030301</c:v>
                </c:pt>
                <c:pt idx="3345">
                  <c:v>4.6046473211827603</c:v>
                </c:pt>
                <c:pt idx="3346">
                  <c:v>4.6060238973624799</c:v>
                </c:pt>
                <c:pt idx="3347">
                  <c:v>4.6074004735422101</c:v>
                </c:pt>
                <c:pt idx="3348">
                  <c:v>4.6087770497219296</c:v>
                </c:pt>
                <c:pt idx="3349">
                  <c:v>4.6101536259016598</c:v>
                </c:pt>
                <c:pt idx="3350">
                  <c:v>4.6115302020813802</c:v>
                </c:pt>
                <c:pt idx="3351">
                  <c:v>4.6129067782611104</c:v>
                </c:pt>
                <c:pt idx="3352">
                  <c:v>4.6142833544408397</c:v>
                </c:pt>
                <c:pt idx="3353">
                  <c:v>4.6156599306205601</c:v>
                </c:pt>
                <c:pt idx="3354">
                  <c:v>4.6170365068002903</c:v>
                </c:pt>
                <c:pt idx="3355">
                  <c:v>4.6184130829800099</c:v>
                </c:pt>
                <c:pt idx="3356">
                  <c:v>4.61978965915974</c:v>
                </c:pt>
                <c:pt idx="3357">
                  <c:v>4.6211662353394702</c:v>
                </c:pt>
                <c:pt idx="3358">
                  <c:v>4.6225428115191898</c:v>
                </c:pt>
                <c:pt idx="3359">
                  <c:v>4.62391938769892</c:v>
                </c:pt>
                <c:pt idx="3360">
                  <c:v>4.6252959638786404</c:v>
                </c:pt>
                <c:pt idx="3361">
                  <c:v>4.6266725400583697</c:v>
                </c:pt>
                <c:pt idx="3362">
                  <c:v>4.6280491162380901</c:v>
                </c:pt>
                <c:pt idx="3363">
                  <c:v>4.6294256924178203</c:v>
                </c:pt>
                <c:pt idx="3364">
                  <c:v>4.6308022685975496</c:v>
                </c:pt>
                <c:pt idx="3365">
                  <c:v>4.63217884477727</c:v>
                </c:pt>
                <c:pt idx="3366">
                  <c:v>4.6335554209570002</c:v>
                </c:pt>
                <c:pt idx="3367">
                  <c:v>4.6349319971367198</c:v>
                </c:pt>
                <c:pt idx="3368">
                  <c:v>4.63630857331645</c:v>
                </c:pt>
                <c:pt idx="3369">
                  <c:v>4.6376851494961704</c:v>
                </c:pt>
                <c:pt idx="3370">
                  <c:v>4.6390617256758997</c:v>
                </c:pt>
                <c:pt idx="3371">
                  <c:v>4.6404383018556299</c:v>
                </c:pt>
                <c:pt idx="3372">
                  <c:v>4.6418148780353503</c:v>
                </c:pt>
                <c:pt idx="3373">
                  <c:v>4.6431914542150796</c:v>
                </c:pt>
                <c:pt idx="3374">
                  <c:v>4.6445680303948</c:v>
                </c:pt>
                <c:pt idx="3375">
                  <c:v>4.6459446065745302</c:v>
                </c:pt>
                <c:pt idx="3376">
                  <c:v>4.6473211827542498</c:v>
                </c:pt>
                <c:pt idx="3377">
                  <c:v>4.64869775893398</c:v>
                </c:pt>
                <c:pt idx="3378">
                  <c:v>4.6500743351137102</c:v>
                </c:pt>
                <c:pt idx="3379">
                  <c:v>4.6514509112934297</c:v>
                </c:pt>
                <c:pt idx="3380">
                  <c:v>4.6528274874731599</c:v>
                </c:pt>
                <c:pt idx="3381">
                  <c:v>4.6542040636528803</c:v>
                </c:pt>
                <c:pt idx="3382">
                  <c:v>4.6555806398326096</c:v>
                </c:pt>
                <c:pt idx="3383">
                  <c:v>4.65695721601233</c:v>
                </c:pt>
                <c:pt idx="3384">
                  <c:v>4.6583337921920602</c:v>
                </c:pt>
                <c:pt idx="3385">
                  <c:v>4.6597103683717904</c:v>
                </c:pt>
                <c:pt idx="3386">
                  <c:v>4.66108694455151</c:v>
                </c:pt>
                <c:pt idx="3387">
                  <c:v>4.6624635207312402</c:v>
                </c:pt>
                <c:pt idx="3388">
                  <c:v>4.6638400969109597</c:v>
                </c:pt>
                <c:pt idx="3389">
                  <c:v>4.6652166730906899</c:v>
                </c:pt>
                <c:pt idx="3390">
                  <c:v>4.6665932492704201</c:v>
                </c:pt>
                <c:pt idx="3391">
                  <c:v>4.6679698254501396</c:v>
                </c:pt>
                <c:pt idx="3392">
                  <c:v>4.6693464016298698</c:v>
                </c:pt>
                <c:pt idx="3393">
                  <c:v>4.6707229778095902</c:v>
                </c:pt>
                <c:pt idx="3394">
                  <c:v>4.6720995539893204</c:v>
                </c:pt>
                <c:pt idx="3395">
                  <c:v>4.67347613016904</c:v>
                </c:pt>
                <c:pt idx="3396">
                  <c:v>4.6748527063487701</c:v>
                </c:pt>
                <c:pt idx="3397">
                  <c:v>4.6762292825285003</c:v>
                </c:pt>
                <c:pt idx="3398">
                  <c:v>4.6776058587082199</c:v>
                </c:pt>
                <c:pt idx="3399">
                  <c:v>4.6789824348879501</c:v>
                </c:pt>
                <c:pt idx="3400">
                  <c:v>4.6803590110676696</c:v>
                </c:pt>
                <c:pt idx="3401">
                  <c:v>4.6817355872473998</c:v>
                </c:pt>
                <c:pt idx="3402">
                  <c:v>4.68311216342713</c:v>
                </c:pt>
                <c:pt idx="3403">
                  <c:v>4.6844887396068504</c:v>
                </c:pt>
                <c:pt idx="3404">
                  <c:v>4.6858653157865797</c:v>
                </c:pt>
                <c:pt idx="3405">
                  <c:v>4.6872418919663001</c:v>
                </c:pt>
                <c:pt idx="3406">
                  <c:v>4.6886184681460303</c:v>
                </c:pt>
                <c:pt idx="3407">
                  <c:v>4.6899950443257499</c:v>
                </c:pt>
                <c:pt idx="3408">
                  <c:v>4.6913716205054801</c:v>
                </c:pt>
                <c:pt idx="3409">
                  <c:v>4.6927481966852103</c:v>
                </c:pt>
                <c:pt idx="3410">
                  <c:v>4.6941247728649298</c:v>
                </c:pt>
                <c:pt idx="3411">
                  <c:v>4.69550134904466</c:v>
                </c:pt>
                <c:pt idx="3412">
                  <c:v>4.6968779252243804</c:v>
                </c:pt>
                <c:pt idx="3413">
                  <c:v>4.6982545014041097</c:v>
                </c:pt>
                <c:pt idx="3414">
                  <c:v>4.6996310775838399</c:v>
                </c:pt>
                <c:pt idx="3415">
                  <c:v>4.7010076537635603</c:v>
                </c:pt>
                <c:pt idx="3416">
                  <c:v>4.7023842299432896</c:v>
                </c:pt>
                <c:pt idx="3417">
                  <c:v>4.7037608061230101</c:v>
                </c:pt>
                <c:pt idx="3418">
                  <c:v>4.7051373823027403</c:v>
                </c:pt>
                <c:pt idx="3419">
                  <c:v>4.7065139584824598</c:v>
                </c:pt>
                <c:pt idx="3420">
                  <c:v>4.70789053466219</c:v>
                </c:pt>
                <c:pt idx="3421">
                  <c:v>4.7092671108419202</c:v>
                </c:pt>
                <c:pt idx="3422">
                  <c:v>4.7106436870216397</c:v>
                </c:pt>
                <c:pt idx="3423">
                  <c:v>4.7120202632013699</c:v>
                </c:pt>
                <c:pt idx="3424">
                  <c:v>4.7133968393810903</c:v>
                </c:pt>
                <c:pt idx="3425">
                  <c:v>4.7147734155608196</c:v>
                </c:pt>
                <c:pt idx="3426">
                  <c:v>4.7161499917405401</c:v>
                </c:pt>
                <c:pt idx="3427">
                  <c:v>4.7175265679202703</c:v>
                </c:pt>
                <c:pt idx="3428">
                  <c:v>4.7189031440999996</c:v>
                </c:pt>
                <c:pt idx="3429">
                  <c:v>4.72027972027972</c:v>
                </c:pt>
                <c:pt idx="3430">
                  <c:v>4.7216562964594502</c:v>
                </c:pt>
                <c:pt idx="3431">
                  <c:v>4.7230328726391697</c:v>
                </c:pt>
                <c:pt idx="3432">
                  <c:v>4.7244094488188999</c:v>
                </c:pt>
                <c:pt idx="3433">
                  <c:v>4.7257860249986203</c:v>
                </c:pt>
                <c:pt idx="3434">
                  <c:v>4.7271626011783496</c:v>
                </c:pt>
                <c:pt idx="3435">
                  <c:v>4.7285391773580798</c:v>
                </c:pt>
                <c:pt idx="3436">
                  <c:v>4.7299157535378002</c:v>
                </c:pt>
                <c:pt idx="3437">
                  <c:v>4.7312923297175304</c:v>
                </c:pt>
                <c:pt idx="3438">
                  <c:v>4.73266890589725</c:v>
                </c:pt>
                <c:pt idx="3439">
                  <c:v>4.7340454820769802</c:v>
                </c:pt>
                <c:pt idx="3440">
                  <c:v>4.7354220582566997</c:v>
                </c:pt>
                <c:pt idx="3441">
                  <c:v>4.7367986344364299</c:v>
                </c:pt>
                <c:pt idx="3442">
                  <c:v>4.7381752106161601</c:v>
                </c:pt>
                <c:pt idx="3443">
                  <c:v>4.7395517867958796</c:v>
                </c:pt>
                <c:pt idx="3444">
                  <c:v>4.7409283629756098</c:v>
                </c:pt>
                <c:pt idx="3445">
                  <c:v>4.7423049391553302</c:v>
                </c:pt>
                <c:pt idx="3446">
                  <c:v>4.7436815153350604</c:v>
                </c:pt>
                <c:pt idx="3447">
                  <c:v>4.7450580915147897</c:v>
                </c:pt>
                <c:pt idx="3448">
                  <c:v>4.7464346676945102</c:v>
                </c:pt>
                <c:pt idx="3449">
                  <c:v>4.7478112438742404</c:v>
                </c:pt>
                <c:pt idx="3450">
                  <c:v>4.7491878200539599</c:v>
                </c:pt>
                <c:pt idx="3451">
                  <c:v>4.7505643962336901</c:v>
                </c:pt>
                <c:pt idx="3452">
                  <c:v>4.7519409724134203</c:v>
                </c:pt>
                <c:pt idx="3453">
                  <c:v>4.7533175485931398</c:v>
                </c:pt>
                <c:pt idx="3454">
                  <c:v>4.75469412477287</c:v>
                </c:pt>
                <c:pt idx="3455">
                  <c:v>4.7560707009525904</c:v>
                </c:pt>
                <c:pt idx="3456">
                  <c:v>4.7574472771323197</c:v>
                </c:pt>
                <c:pt idx="3457">
                  <c:v>4.7588238533120402</c:v>
                </c:pt>
                <c:pt idx="3458">
                  <c:v>4.7602004294917704</c:v>
                </c:pt>
                <c:pt idx="3459">
                  <c:v>4.7615770056714997</c:v>
                </c:pt>
                <c:pt idx="3460">
                  <c:v>4.7629535818512201</c:v>
                </c:pt>
                <c:pt idx="3461">
                  <c:v>4.7643301580309503</c:v>
                </c:pt>
                <c:pt idx="3462">
                  <c:v>4.7657067342106698</c:v>
                </c:pt>
                <c:pt idx="3463">
                  <c:v>4.7670833103904</c:v>
                </c:pt>
                <c:pt idx="3464">
                  <c:v>4.7684598865701204</c:v>
                </c:pt>
                <c:pt idx="3465">
                  <c:v>4.7698364627498497</c:v>
                </c:pt>
                <c:pt idx="3466">
                  <c:v>4.7712130389295799</c:v>
                </c:pt>
                <c:pt idx="3467">
                  <c:v>4.7725896151093004</c:v>
                </c:pt>
                <c:pt idx="3468">
                  <c:v>4.7739661912890297</c:v>
                </c:pt>
                <c:pt idx="3469">
                  <c:v>4.7753427674687501</c:v>
                </c:pt>
                <c:pt idx="3470">
                  <c:v>4.7767193436484803</c:v>
                </c:pt>
                <c:pt idx="3471">
                  <c:v>4.7780959198281998</c:v>
                </c:pt>
                <c:pt idx="3472">
                  <c:v>4.77947249600793</c:v>
                </c:pt>
                <c:pt idx="3473">
                  <c:v>4.7808490721876602</c:v>
                </c:pt>
                <c:pt idx="3474">
                  <c:v>4.7822256483673797</c:v>
                </c:pt>
                <c:pt idx="3475">
                  <c:v>4.7836022245471099</c:v>
                </c:pt>
                <c:pt idx="3476">
                  <c:v>4.7849788007268304</c:v>
                </c:pt>
                <c:pt idx="3477">
                  <c:v>4.7863553769065597</c:v>
                </c:pt>
                <c:pt idx="3478">
                  <c:v>4.7877319530862801</c:v>
                </c:pt>
                <c:pt idx="3479">
                  <c:v>4.7891085292660103</c:v>
                </c:pt>
                <c:pt idx="3480">
                  <c:v>4.7904851054457396</c:v>
                </c:pt>
                <c:pt idx="3481">
                  <c:v>4.79186168162546</c:v>
                </c:pt>
                <c:pt idx="3482">
                  <c:v>4.7932382578051902</c:v>
                </c:pt>
                <c:pt idx="3483">
                  <c:v>4.7946148339849097</c:v>
                </c:pt>
                <c:pt idx="3484">
                  <c:v>4.7959914101646399</c:v>
                </c:pt>
                <c:pt idx="3485">
                  <c:v>4.7973679863443701</c:v>
                </c:pt>
                <c:pt idx="3486">
                  <c:v>4.7987445625240897</c:v>
                </c:pt>
                <c:pt idx="3487">
                  <c:v>4.8001211387038198</c:v>
                </c:pt>
                <c:pt idx="3488">
                  <c:v>4.8014977148835403</c:v>
                </c:pt>
                <c:pt idx="3489">
                  <c:v>4.8028742910632696</c:v>
                </c:pt>
                <c:pt idx="3490">
                  <c:v>4.80425086724299</c:v>
                </c:pt>
                <c:pt idx="3491">
                  <c:v>4.8056274434227202</c:v>
                </c:pt>
                <c:pt idx="3492">
                  <c:v>4.8070040196024504</c:v>
                </c:pt>
                <c:pt idx="3493">
                  <c:v>4.8083805957821699</c:v>
                </c:pt>
                <c:pt idx="3494">
                  <c:v>4.8097571719619001</c:v>
                </c:pt>
                <c:pt idx="3495">
                  <c:v>4.8111337481416196</c:v>
                </c:pt>
                <c:pt idx="3496">
                  <c:v>4.8125103243213498</c:v>
                </c:pt>
                <c:pt idx="3497">
                  <c:v>4.81388690050108</c:v>
                </c:pt>
                <c:pt idx="3498">
                  <c:v>4.8152634766807996</c:v>
                </c:pt>
                <c:pt idx="3499">
                  <c:v>4.8166400528605298</c:v>
                </c:pt>
                <c:pt idx="3500">
                  <c:v>4.8180166290402502</c:v>
                </c:pt>
                <c:pt idx="3501">
                  <c:v>4.8193932052199804</c:v>
                </c:pt>
                <c:pt idx="3502">
                  <c:v>4.8207697813996999</c:v>
                </c:pt>
                <c:pt idx="3503">
                  <c:v>4.8221463575794301</c:v>
                </c:pt>
                <c:pt idx="3504">
                  <c:v>4.8235229337591603</c:v>
                </c:pt>
                <c:pt idx="3505">
                  <c:v>4.8248995099388798</c:v>
                </c:pt>
                <c:pt idx="3506">
                  <c:v>4.82627608611861</c:v>
                </c:pt>
                <c:pt idx="3507">
                  <c:v>4.8276526622983296</c:v>
                </c:pt>
                <c:pt idx="3508">
                  <c:v>4.8290292384780598</c:v>
                </c:pt>
                <c:pt idx="3509">
                  <c:v>4.83040581465779</c:v>
                </c:pt>
                <c:pt idx="3510">
                  <c:v>4.8317823908375104</c:v>
                </c:pt>
                <c:pt idx="3511">
                  <c:v>4.8331589670172397</c:v>
                </c:pt>
                <c:pt idx="3512">
                  <c:v>4.8345355431969601</c:v>
                </c:pt>
                <c:pt idx="3513">
                  <c:v>4.8359121193766903</c:v>
                </c:pt>
                <c:pt idx="3514">
                  <c:v>4.8372886955564098</c:v>
                </c:pt>
                <c:pt idx="3515">
                  <c:v>4.83866527173614</c:v>
                </c:pt>
                <c:pt idx="3516">
                  <c:v>4.8400418479158702</c:v>
                </c:pt>
                <c:pt idx="3517">
                  <c:v>4.8414184240955898</c:v>
                </c:pt>
                <c:pt idx="3518">
                  <c:v>4.8427950002753199</c:v>
                </c:pt>
                <c:pt idx="3519">
                  <c:v>4.8441715764550404</c:v>
                </c:pt>
                <c:pt idx="3520">
                  <c:v>4.8455481526347697</c:v>
                </c:pt>
                <c:pt idx="3521">
                  <c:v>4.8469247288144901</c:v>
                </c:pt>
                <c:pt idx="3522">
                  <c:v>4.8483013049942203</c:v>
                </c:pt>
                <c:pt idx="3523">
                  <c:v>4.8496778811739496</c:v>
                </c:pt>
                <c:pt idx="3524">
                  <c:v>4.85105445735367</c:v>
                </c:pt>
                <c:pt idx="3525">
                  <c:v>4.8524310335334002</c:v>
                </c:pt>
                <c:pt idx="3526">
                  <c:v>4.8538076097131198</c:v>
                </c:pt>
                <c:pt idx="3527">
                  <c:v>4.8551841858928499</c:v>
                </c:pt>
                <c:pt idx="3528">
                  <c:v>4.8565607620725704</c:v>
                </c:pt>
                <c:pt idx="3529">
                  <c:v>4.8579373382522997</c:v>
                </c:pt>
                <c:pt idx="3530">
                  <c:v>4.8593139144320299</c:v>
                </c:pt>
                <c:pt idx="3531">
                  <c:v>4.8606904906117503</c:v>
                </c:pt>
                <c:pt idx="3532">
                  <c:v>4.8620670667914796</c:v>
                </c:pt>
                <c:pt idx="3533">
                  <c:v>4.8634436429712</c:v>
                </c:pt>
                <c:pt idx="3534">
                  <c:v>4.8648202191509302</c:v>
                </c:pt>
                <c:pt idx="3535">
                  <c:v>4.8661967953306497</c:v>
                </c:pt>
                <c:pt idx="3536">
                  <c:v>4.8675733715103799</c:v>
                </c:pt>
                <c:pt idx="3537">
                  <c:v>4.8689499476901101</c:v>
                </c:pt>
                <c:pt idx="3538">
                  <c:v>4.8703265238698297</c:v>
                </c:pt>
                <c:pt idx="3539">
                  <c:v>4.8717031000495599</c:v>
                </c:pt>
                <c:pt idx="3540">
                  <c:v>4.8730796762292803</c:v>
                </c:pt>
                <c:pt idx="3541">
                  <c:v>4.8744562524090096</c:v>
                </c:pt>
                <c:pt idx="3542">
                  <c:v>4.8758328285887398</c:v>
                </c:pt>
                <c:pt idx="3543">
                  <c:v>4.8772094047684602</c:v>
                </c:pt>
                <c:pt idx="3544">
                  <c:v>4.8785859809481904</c:v>
                </c:pt>
                <c:pt idx="3545">
                  <c:v>4.8799625571279099</c:v>
                </c:pt>
                <c:pt idx="3546">
                  <c:v>4.8813391333076401</c:v>
                </c:pt>
                <c:pt idx="3547">
                  <c:v>4.8827157094873597</c:v>
                </c:pt>
                <c:pt idx="3548">
                  <c:v>4.8840922856670899</c:v>
                </c:pt>
                <c:pt idx="3549">
                  <c:v>4.8854688618468201</c:v>
                </c:pt>
                <c:pt idx="3550">
                  <c:v>4.8868454380265396</c:v>
                </c:pt>
                <c:pt idx="3551">
                  <c:v>4.8882220142062698</c:v>
                </c:pt>
                <c:pt idx="3552">
                  <c:v>4.8895985903859902</c:v>
                </c:pt>
                <c:pt idx="3553">
                  <c:v>4.8909751665657204</c:v>
                </c:pt>
                <c:pt idx="3554">
                  <c:v>4.8923517427454399</c:v>
                </c:pt>
                <c:pt idx="3555">
                  <c:v>4.8937283189251701</c:v>
                </c:pt>
                <c:pt idx="3556">
                  <c:v>4.8951048951049003</c:v>
                </c:pt>
                <c:pt idx="3557">
                  <c:v>4.8964814712846199</c:v>
                </c:pt>
                <c:pt idx="3558">
                  <c:v>4.8978580474643501</c:v>
                </c:pt>
                <c:pt idx="3559">
                  <c:v>4.8992346236440696</c:v>
                </c:pt>
                <c:pt idx="3560">
                  <c:v>4.9006111998237998</c:v>
                </c:pt>
                <c:pt idx="3561">
                  <c:v>4.90198777600353</c:v>
                </c:pt>
                <c:pt idx="3562">
                  <c:v>4.9033643521832504</c:v>
                </c:pt>
                <c:pt idx="3563">
                  <c:v>4.9047409283629797</c:v>
                </c:pt>
                <c:pt idx="3564">
                  <c:v>4.9061175045427001</c:v>
                </c:pt>
                <c:pt idx="3565">
                  <c:v>4.9074940807224303</c:v>
                </c:pt>
                <c:pt idx="3566">
                  <c:v>4.9088706569021499</c:v>
                </c:pt>
                <c:pt idx="3567">
                  <c:v>4.91024723308188</c:v>
                </c:pt>
                <c:pt idx="3568">
                  <c:v>4.9116238092616102</c:v>
                </c:pt>
                <c:pt idx="3569">
                  <c:v>4.9130003854413298</c:v>
                </c:pt>
                <c:pt idx="3570">
                  <c:v>4.91437696162106</c:v>
                </c:pt>
                <c:pt idx="3571">
                  <c:v>4.9157535378007804</c:v>
                </c:pt>
                <c:pt idx="3572">
                  <c:v>4.9171301139805097</c:v>
                </c:pt>
                <c:pt idx="3573">
                  <c:v>4.9185066901602399</c:v>
                </c:pt>
                <c:pt idx="3574">
                  <c:v>4.9198832663399603</c:v>
                </c:pt>
                <c:pt idx="3575">
                  <c:v>4.9212598425196896</c:v>
                </c:pt>
                <c:pt idx="3576">
                  <c:v>4.92263641869941</c:v>
                </c:pt>
                <c:pt idx="3577">
                  <c:v>4.9240129948791402</c:v>
                </c:pt>
                <c:pt idx="3578">
                  <c:v>4.9253895710588598</c:v>
                </c:pt>
                <c:pt idx="3579">
                  <c:v>4.92676614723859</c:v>
                </c:pt>
                <c:pt idx="3580">
                  <c:v>4.9281427234183202</c:v>
                </c:pt>
                <c:pt idx="3581">
                  <c:v>4.9295192995980397</c:v>
                </c:pt>
                <c:pt idx="3582">
                  <c:v>4.9308958757777699</c:v>
                </c:pt>
                <c:pt idx="3583">
                  <c:v>4.9322724519574903</c:v>
                </c:pt>
                <c:pt idx="3584">
                  <c:v>4.9336490281372196</c:v>
                </c:pt>
                <c:pt idx="3585">
                  <c:v>4.93502560431694</c:v>
                </c:pt>
                <c:pt idx="3586">
                  <c:v>4.9364021804966702</c:v>
                </c:pt>
                <c:pt idx="3587">
                  <c:v>4.9377787566764004</c:v>
                </c:pt>
                <c:pt idx="3588">
                  <c:v>4.93915533285612</c:v>
                </c:pt>
                <c:pt idx="3589">
                  <c:v>4.9405319090358502</c:v>
                </c:pt>
                <c:pt idx="3590">
                  <c:v>4.9419084852155697</c:v>
                </c:pt>
                <c:pt idx="3591">
                  <c:v>4.9432850613952999</c:v>
                </c:pt>
                <c:pt idx="3592">
                  <c:v>4.9446616375750301</c:v>
                </c:pt>
                <c:pt idx="3593">
                  <c:v>4.9460382137547496</c:v>
                </c:pt>
                <c:pt idx="3594">
                  <c:v>4.9474147899344798</c:v>
                </c:pt>
                <c:pt idx="3595">
                  <c:v>4.9487913661142002</c:v>
                </c:pt>
                <c:pt idx="3596">
                  <c:v>4.9501679422939304</c:v>
                </c:pt>
                <c:pt idx="3597">
                  <c:v>4.95154451847365</c:v>
                </c:pt>
                <c:pt idx="3598">
                  <c:v>4.9529210946533802</c:v>
                </c:pt>
                <c:pt idx="3599">
                  <c:v>4.9542976708331103</c:v>
                </c:pt>
                <c:pt idx="3600">
                  <c:v>4.9556742470128299</c:v>
                </c:pt>
                <c:pt idx="3601">
                  <c:v>4.9570508231925601</c:v>
                </c:pt>
                <c:pt idx="3602">
                  <c:v>4.9584273993722796</c:v>
                </c:pt>
                <c:pt idx="3603">
                  <c:v>4.9598039755520098</c:v>
                </c:pt>
                <c:pt idx="3604">
                  <c:v>4.9611805517317302</c:v>
                </c:pt>
                <c:pt idx="3605">
                  <c:v>4.9625571279114604</c:v>
                </c:pt>
                <c:pt idx="3606">
                  <c:v>4.9639337040911897</c:v>
                </c:pt>
                <c:pt idx="3607">
                  <c:v>4.9653102802709101</c:v>
                </c:pt>
                <c:pt idx="3608">
                  <c:v>4.9666868564506403</c:v>
                </c:pt>
                <c:pt idx="3609">
                  <c:v>4.9680634326303599</c:v>
                </c:pt>
                <c:pt idx="3610">
                  <c:v>4.9694400088100901</c:v>
                </c:pt>
                <c:pt idx="3611">
                  <c:v>4.9708165849898096</c:v>
                </c:pt>
                <c:pt idx="3612">
                  <c:v>4.9721931611695398</c:v>
                </c:pt>
                <c:pt idx="3613">
                  <c:v>4.97356973734927</c:v>
                </c:pt>
                <c:pt idx="3614">
                  <c:v>4.9749463135289904</c:v>
                </c:pt>
                <c:pt idx="3615">
                  <c:v>4.9763228897087197</c:v>
                </c:pt>
                <c:pt idx="3616">
                  <c:v>4.9776994658884401</c:v>
                </c:pt>
                <c:pt idx="3617">
                  <c:v>4.9790760420681703</c:v>
                </c:pt>
                <c:pt idx="3618">
                  <c:v>4.9804526182478899</c:v>
                </c:pt>
                <c:pt idx="3619">
                  <c:v>4.9818291944276201</c:v>
                </c:pt>
                <c:pt idx="3620">
                  <c:v>4.9832057706073503</c:v>
                </c:pt>
                <c:pt idx="3621">
                  <c:v>4.9845823467870698</c:v>
                </c:pt>
                <c:pt idx="3622">
                  <c:v>4.9859589229668</c:v>
                </c:pt>
                <c:pt idx="3623">
                  <c:v>4.9873354991465204</c:v>
                </c:pt>
                <c:pt idx="3624">
                  <c:v>4.9887120753262497</c:v>
                </c:pt>
                <c:pt idx="3625">
                  <c:v>4.9900886515059799</c:v>
                </c:pt>
                <c:pt idx="3626">
                  <c:v>4.9914652276857003</c:v>
                </c:pt>
                <c:pt idx="3627">
                  <c:v>4.9928418038654296</c:v>
                </c:pt>
                <c:pt idx="3628">
                  <c:v>4.9942183800451501</c:v>
                </c:pt>
                <c:pt idx="3629">
                  <c:v>4.9955949562248803</c:v>
                </c:pt>
                <c:pt idx="3630">
                  <c:v>4.9969715324045998</c:v>
                </c:pt>
                <c:pt idx="3631">
                  <c:v>4.99834810858433</c:v>
                </c:pt>
                <c:pt idx="3632">
                  <c:v>4.9997246847640602</c:v>
                </c:pt>
                <c:pt idx="3633">
                  <c:v>5.0011012609437797</c:v>
                </c:pt>
                <c:pt idx="3634">
                  <c:v>5.0024778371235099</c:v>
                </c:pt>
                <c:pt idx="3635">
                  <c:v>5.0038544133032303</c:v>
                </c:pt>
                <c:pt idx="3636">
                  <c:v>5.0052309894829596</c:v>
                </c:pt>
                <c:pt idx="3637">
                  <c:v>5.0066075656626898</c:v>
                </c:pt>
                <c:pt idx="3638">
                  <c:v>5.0079841418424103</c:v>
                </c:pt>
                <c:pt idx="3639">
                  <c:v>5.0093607180221396</c:v>
                </c:pt>
                <c:pt idx="3640">
                  <c:v>5.01073729420186</c:v>
                </c:pt>
                <c:pt idx="3641">
                  <c:v>5.0121138703815902</c:v>
                </c:pt>
                <c:pt idx="3642">
                  <c:v>5.0134904465613097</c:v>
                </c:pt>
                <c:pt idx="3643">
                  <c:v>5.0148670227410399</c:v>
                </c:pt>
                <c:pt idx="3644">
                  <c:v>5.0162435989207701</c:v>
                </c:pt>
                <c:pt idx="3645">
                  <c:v>5.0176201751004896</c:v>
                </c:pt>
                <c:pt idx="3646">
                  <c:v>5.0189967512802198</c:v>
                </c:pt>
                <c:pt idx="3647">
                  <c:v>5.0203733274599402</c:v>
                </c:pt>
                <c:pt idx="3648">
                  <c:v>5.0217499036396704</c:v>
                </c:pt>
                <c:pt idx="3649">
                  <c:v>5.02312647981939</c:v>
                </c:pt>
                <c:pt idx="3650">
                  <c:v>5.0245030559991202</c:v>
                </c:pt>
                <c:pt idx="3651">
                  <c:v>5.0258796321788504</c:v>
                </c:pt>
                <c:pt idx="3652">
                  <c:v>5.0272562083585699</c:v>
                </c:pt>
                <c:pt idx="3653">
                  <c:v>5.0286327845383001</c:v>
                </c:pt>
                <c:pt idx="3654">
                  <c:v>5.0300093607180196</c:v>
                </c:pt>
                <c:pt idx="3655">
                  <c:v>5.0313859368977498</c:v>
                </c:pt>
                <c:pt idx="3656">
                  <c:v>5.03276251307748</c:v>
                </c:pt>
                <c:pt idx="3657">
                  <c:v>5.0341390892572004</c:v>
                </c:pt>
                <c:pt idx="3658">
                  <c:v>5.0355156654369297</c:v>
                </c:pt>
                <c:pt idx="3659">
                  <c:v>5.0368922416166502</c:v>
                </c:pt>
                <c:pt idx="3660">
                  <c:v>5.0382688177963804</c:v>
                </c:pt>
                <c:pt idx="3661">
                  <c:v>5.0396453939760999</c:v>
                </c:pt>
                <c:pt idx="3662">
                  <c:v>5.0410219701558301</c:v>
                </c:pt>
                <c:pt idx="3663">
                  <c:v>5.0423985463355603</c:v>
                </c:pt>
                <c:pt idx="3664">
                  <c:v>5.0437751225152798</c:v>
                </c:pt>
                <c:pt idx="3665">
                  <c:v>5.04515169869501</c:v>
                </c:pt>
                <c:pt idx="3666">
                  <c:v>5.0465282748747304</c:v>
                </c:pt>
                <c:pt idx="3667">
                  <c:v>5.0479048510544597</c:v>
                </c:pt>
                <c:pt idx="3668">
                  <c:v>5.0492814272341802</c:v>
                </c:pt>
                <c:pt idx="3669">
                  <c:v>5.0506580034139104</c:v>
                </c:pt>
                <c:pt idx="3670">
                  <c:v>5.0520345795936397</c:v>
                </c:pt>
                <c:pt idx="3671">
                  <c:v>5.0534111557733601</c:v>
                </c:pt>
                <c:pt idx="3672">
                  <c:v>5.0547877319530903</c:v>
                </c:pt>
                <c:pt idx="3673">
                  <c:v>5.0561643081328098</c:v>
                </c:pt>
                <c:pt idx="3674">
                  <c:v>5.05754088431254</c:v>
                </c:pt>
                <c:pt idx="3675">
                  <c:v>5.0589174604922604</c:v>
                </c:pt>
                <c:pt idx="3676">
                  <c:v>5.0602940366719897</c:v>
                </c:pt>
                <c:pt idx="3677">
                  <c:v>5.0616706128517199</c:v>
                </c:pt>
                <c:pt idx="3678">
                  <c:v>5.0630471890314404</c:v>
                </c:pt>
                <c:pt idx="3679">
                  <c:v>5.0644237652111697</c:v>
                </c:pt>
                <c:pt idx="3680">
                  <c:v>5.0658003413908901</c:v>
                </c:pt>
                <c:pt idx="3681">
                  <c:v>5.0671769175706203</c:v>
                </c:pt>
                <c:pt idx="3682">
                  <c:v>5.0685534937503496</c:v>
                </c:pt>
                <c:pt idx="3683">
                  <c:v>5.06993006993007</c:v>
                </c:pt>
                <c:pt idx="3684">
                  <c:v>5.0713066461098002</c:v>
                </c:pt>
                <c:pt idx="3685">
                  <c:v>5.0726832222895197</c:v>
                </c:pt>
                <c:pt idx="3686">
                  <c:v>5.0740597984692499</c:v>
                </c:pt>
                <c:pt idx="3687">
                  <c:v>5.0754363746489704</c:v>
                </c:pt>
                <c:pt idx="3688">
                  <c:v>5.0768129508286997</c:v>
                </c:pt>
                <c:pt idx="3689">
                  <c:v>5.0781895270084298</c:v>
                </c:pt>
                <c:pt idx="3690">
                  <c:v>5.0795661031881503</c:v>
                </c:pt>
                <c:pt idx="3691">
                  <c:v>5.0809426793678796</c:v>
                </c:pt>
                <c:pt idx="3692">
                  <c:v>5.0823192555476</c:v>
                </c:pt>
                <c:pt idx="3693">
                  <c:v>5.0836958317273302</c:v>
                </c:pt>
                <c:pt idx="3694">
                  <c:v>5.0850724079070604</c:v>
                </c:pt>
                <c:pt idx="3695">
                  <c:v>5.0864489840867799</c:v>
                </c:pt>
                <c:pt idx="3696">
                  <c:v>5.0878255602665101</c:v>
                </c:pt>
                <c:pt idx="3697">
                  <c:v>5.0892021364462297</c:v>
                </c:pt>
                <c:pt idx="3698">
                  <c:v>5.0905787126259598</c:v>
                </c:pt>
                <c:pt idx="3699">
                  <c:v>5.0919552888056803</c:v>
                </c:pt>
                <c:pt idx="3700">
                  <c:v>5.0933318649854096</c:v>
                </c:pt>
                <c:pt idx="3701">
                  <c:v>5.0947084411651398</c:v>
                </c:pt>
                <c:pt idx="3702">
                  <c:v>5.0960850173448602</c:v>
                </c:pt>
                <c:pt idx="3703">
                  <c:v>5.0974615935245904</c:v>
                </c:pt>
                <c:pt idx="3704">
                  <c:v>5.0988381697043099</c:v>
                </c:pt>
                <c:pt idx="3705">
                  <c:v>5.1002147458840401</c:v>
                </c:pt>
                <c:pt idx="3706">
                  <c:v>5.1015913220637596</c:v>
                </c:pt>
                <c:pt idx="3707">
                  <c:v>5.1029678982434898</c:v>
                </c:pt>
                <c:pt idx="3708">
                  <c:v>5.10434447442322</c:v>
                </c:pt>
                <c:pt idx="3709">
                  <c:v>5.1057210506029396</c:v>
                </c:pt>
                <c:pt idx="3710">
                  <c:v>5.1070976267826698</c:v>
                </c:pt>
                <c:pt idx="3711">
                  <c:v>5.1084742029623902</c:v>
                </c:pt>
                <c:pt idx="3712">
                  <c:v>5.1098507791421204</c:v>
                </c:pt>
                <c:pt idx="3713">
                  <c:v>5.1112273553218399</c:v>
                </c:pt>
                <c:pt idx="3714">
                  <c:v>5.1126039315015701</c:v>
                </c:pt>
                <c:pt idx="3715">
                  <c:v>5.1139805076813003</c:v>
                </c:pt>
                <c:pt idx="3716">
                  <c:v>5.1153570838610198</c:v>
                </c:pt>
                <c:pt idx="3717">
                  <c:v>5.11673366004075</c:v>
                </c:pt>
                <c:pt idx="3718">
                  <c:v>5.1181102362204696</c:v>
                </c:pt>
                <c:pt idx="3719">
                  <c:v>5.1194868124001998</c:v>
                </c:pt>
                <c:pt idx="3720">
                  <c:v>5.12086338857993</c:v>
                </c:pt>
                <c:pt idx="3721">
                  <c:v>5.1222399647596504</c:v>
                </c:pt>
                <c:pt idx="3722">
                  <c:v>5.1236165409393797</c:v>
                </c:pt>
                <c:pt idx="3723">
                  <c:v>5.1249931171191001</c:v>
                </c:pt>
                <c:pt idx="3724">
                  <c:v>5.1263696932988303</c:v>
                </c:pt>
                <c:pt idx="3725">
                  <c:v>5.1277462694785498</c:v>
                </c:pt>
                <c:pt idx="3726">
                  <c:v>5.12912284565828</c:v>
                </c:pt>
                <c:pt idx="3727">
                  <c:v>5.1304994218380102</c:v>
                </c:pt>
                <c:pt idx="3728">
                  <c:v>5.1318759980177298</c:v>
                </c:pt>
                <c:pt idx="3729">
                  <c:v>5.1332525741974599</c:v>
                </c:pt>
                <c:pt idx="3730">
                  <c:v>5.1346291503771804</c:v>
                </c:pt>
                <c:pt idx="3731">
                  <c:v>5.1360057265569097</c:v>
                </c:pt>
                <c:pt idx="3732">
                  <c:v>5.1373823027366301</c:v>
                </c:pt>
                <c:pt idx="3733">
                  <c:v>5.1387588789163603</c:v>
                </c:pt>
                <c:pt idx="3734">
                  <c:v>5.1401354550960896</c:v>
                </c:pt>
                <c:pt idx="3735">
                  <c:v>5.14151203127581</c:v>
                </c:pt>
                <c:pt idx="3736">
                  <c:v>5.1428886074555402</c:v>
                </c:pt>
                <c:pt idx="3737">
                  <c:v>5.1442651836352598</c:v>
                </c:pt>
                <c:pt idx="3738">
                  <c:v>5.1456417598149899</c:v>
                </c:pt>
                <c:pt idx="3739">
                  <c:v>5.1470183359947201</c:v>
                </c:pt>
                <c:pt idx="3740">
                  <c:v>5.1483949121744397</c:v>
                </c:pt>
                <c:pt idx="3741">
                  <c:v>5.1497714883541699</c:v>
                </c:pt>
                <c:pt idx="3742">
                  <c:v>5.1511480645338903</c:v>
                </c:pt>
                <c:pt idx="3743">
                  <c:v>5.1525246407136196</c:v>
                </c:pt>
                <c:pt idx="3744">
                  <c:v>5.15390121689334</c:v>
                </c:pt>
                <c:pt idx="3745">
                  <c:v>5.1552777930730702</c:v>
                </c:pt>
                <c:pt idx="3746">
                  <c:v>5.1566543692528004</c:v>
                </c:pt>
                <c:pt idx="3747">
                  <c:v>5.1580309454325199</c:v>
                </c:pt>
                <c:pt idx="3748">
                  <c:v>5.1594075216122501</c:v>
                </c:pt>
                <c:pt idx="3749">
                  <c:v>5.1607840977919697</c:v>
                </c:pt>
                <c:pt idx="3750">
                  <c:v>5.1621606739716999</c:v>
                </c:pt>
                <c:pt idx="3751">
                  <c:v>5.1635372501514301</c:v>
                </c:pt>
                <c:pt idx="3752">
                  <c:v>5.1649138263311496</c:v>
                </c:pt>
                <c:pt idx="3753">
                  <c:v>5.1662904025108798</c:v>
                </c:pt>
                <c:pt idx="3754">
                  <c:v>5.1676669786906002</c:v>
                </c:pt>
                <c:pt idx="3755">
                  <c:v>5.1690435548703304</c:v>
                </c:pt>
                <c:pt idx="3756">
                  <c:v>5.1704201310500499</c:v>
                </c:pt>
                <c:pt idx="3757">
                  <c:v>5.1717967072297801</c:v>
                </c:pt>
                <c:pt idx="3758">
                  <c:v>5.1731732834095103</c:v>
                </c:pt>
                <c:pt idx="3759">
                  <c:v>5.1745498595892299</c:v>
                </c:pt>
                <c:pt idx="3760">
                  <c:v>5.1759264357689601</c:v>
                </c:pt>
                <c:pt idx="3761">
                  <c:v>5.1773030119486796</c:v>
                </c:pt>
                <c:pt idx="3762">
                  <c:v>5.1786795881284098</c:v>
                </c:pt>
                <c:pt idx="3763">
                  <c:v>5.1800561643081302</c:v>
                </c:pt>
                <c:pt idx="3764">
                  <c:v>5.1814327404878604</c:v>
                </c:pt>
                <c:pt idx="3765">
                  <c:v>5.1828093166675897</c:v>
                </c:pt>
                <c:pt idx="3766">
                  <c:v>5.1841858928473101</c:v>
                </c:pt>
                <c:pt idx="3767">
                  <c:v>5.1855624690270403</c:v>
                </c:pt>
                <c:pt idx="3768">
                  <c:v>5.1869390452067599</c:v>
                </c:pt>
                <c:pt idx="3769">
                  <c:v>5.1883156213864901</c:v>
                </c:pt>
                <c:pt idx="3770">
                  <c:v>5.1896921975662096</c:v>
                </c:pt>
                <c:pt idx="3771">
                  <c:v>5.1910687737459398</c:v>
                </c:pt>
                <c:pt idx="3772">
                  <c:v>5.19244534992567</c:v>
                </c:pt>
                <c:pt idx="3773">
                  <c:v>5.1938219261053904</c:v>
                </c:pt>
                <c:pt idx="3774">
                  <c:v>5.1951985022851197</c:v>
                </c:pt>
                <c:pt idx="3775">
                  <c:v>5.1965750784648401</c:v>
                </c:pt>
                <c:pt idx="3776">
                  <c:v>5.1979516546445703</c:v>
                </c:pt>
                <c:pt idx="3777">
                  <c:v>5.1993282308242996</c:v>
                </c:pt>
                <c:pt idx="3778">
                  <c:v>5.20070480700402</c:v>
                </c:pt>
                <c:pt idx="3779">
                  <c:v>5.2020813831837502</c:v>
                </c:pt>
                <c:pt idx="3780">
                  <c:v>5.2034579593634698</c:v>
                </c:pt>
                <c:pt idx="3781">
                  <c:v>5.2048345355432</c:v>
                </c:pt>
                <c:pt idx="3782">
                  <c:v>5.2062111117229204</c:v>
                </c:pt>
                <c:pt idx="3783">
                  <c:v>5.2075876879026497</c:v>
                </c:pt>
                <c:pt idx="3784">
                  <c:v>5.2089642640823799</c:v>
                </c:pt>
                <c:pt idx="3785">
                  <c:v>5.2103408402621003</c:v>
                </c:pt>
                <c:pt idx="3786">
                  <c:v>5.2117174164418296</c:v>
                </c:pt>
                <c:pt idx="3787">
                  <c:v>5.21309399262155</c:v>
                </c:pt>
                <c:pt idx="3788">
                  <c:v>5.2144705688012802</c:v>
                </c:pt>
                <c:pt idx="3789">
                  <c:v>5.2158471449809998</c:v>
                </c:pt>
                <c:pt idx="3790">
                  <c:v>5.21722372116073</c:v>
                </c:pt>
                <c:pt idx="3791">
                  <c:v>5.2186002973404602</c:v>
                </c:pt>
                <c:pt idx="3792">
                  <c:v>5.2199768735201797</c:v>
                </c:pt>
                <c:pt idx="3793">
                  <c:v>5.2213534496999099</c:v>
                </c:pt>
                <c:pt idx="3794">
                  <c:v>5.2227300258796303</c:v>
                </c:pt>
                <c:pt idx="3795">
                  <c:v>5.2241066020593596</c:v>
                </c:pt>
                <c:pt idx="3796">
                  <c:v>5.22548317823908</c:v>
                </c:pt>
                <c:pt idx="3797">
                  <c:v>5.2268597544188102</c:v>
                </c:pt>
                <c:pt idx="3798">
                  <c:v>5.2282363305985404</c:v>
                </c:pt>
                <c:pt idx="3799">
                  <c:v>5.22961290677826</c:v>
                </c:pt>
                <c:pt idx="3800">
                  <c:v>5.2309894829579902</c:v>
                </c:pt>
                <c:pt idx="3801">
                  <c:v>5.2323660591377097</c:v>
                </c:pt>
                <c:pt idx="3802">
                  <c:v>5.2337426353174399</c:v>
                </c:pt>
                <c:pt idx="3803">
                  <c:v>5.2351192114971701</c:v>
                </c:pt>
                <c:pt idx="3804">
                  <c:v>5.2364957876768896</c:v>
                </c:pt>
                <c:pt idx="3805">
                  <c:v>5.2378723638566198</c:v>
                </c:pt>
                <c:pt idx="3806">
                  <c:v>5.2392489400363402</c:v>
                </c:pt>
                <c:pt idx="3807">
                  <c:v>5.2406255162160704</c:v>
                </c:pt>
                <c:pt idx="3808">
                  <c:v>5.24200209239579</c:v>
                </c:pt>
                <c:pt idx="3809">
                  <c:v>5.2433786685755202</c:v>
                </c:pt>
                <c:pt idx="3810">
                  <c:v>5.2447552447552503</c:v>
                </c:pt>
                <c:pt idx="3811">
                  <c:v>5.2461318209349699</c:v>
                </c:pt>
                <c:pt idx="3812">
                  <c:v>5.2475083971147001</c:v>
                </c:pt>
                <c:pt idx="3813">
                  <c:v>5.2488849732944196</c:v>
                </c:pt>
                <c:pt idx="3814">
                  <c:v>5.2502615494741498</c:v>
                </c:pt>
                <c:pt idx="3815">
                  <c:v>5.25163812565388</c:v>
                </c:pt>
                <c:pt idx="3816">
                  <c:v>5.2530147018336004</c:v>
                </c:pt>
                <c:pt idx="3817">
                  <c:v>5.2543912780133297</c:v>
                </c:pt>
                <c:pt idx="3818">
                  <c:v>5.2557678541930501</c:v>
                </c:pt>
                <c:pt idx="3819">
                  <c:v>5.2571444303727803</c:v>
                </c:pt>
                <c:pt idx="3820">
                  <c:v>5.2585210065524999</c:v>
                </c:pt>
                <c:pt idx="3821">
                  <c:v>5.2598975827322301</c:v>
                </c:pt>
                <c:pt idx="3822">
                  <c:v>5.2612741589119603</c:v>
                </c:pt>
                <c:pt idx="3823">
                  <c:v>5.2626507350916798</c:v>
                </c:pt>
                <c:pt idx="3824">
                  <c:v>5.26402731127141</c:v>
                </c:pt>
                <c:pt idx="3825">
                  <c:v>5.2654038874511304</c:v>
                </c:pt>
                <c:pt idx="3826">
                  <c:v>5.2667804636308597</c:v>
                </c:pt>
                <c:pt idx="3827">
                  <c:v>5.2681570398105899</c:v>
                </c:pt>
                <c:pt idx="3828">
                  <c:v>5.2695336159903103</c:v>
                </c:pt>
                <c:pt idx="3829">
                  <c:v>5.2709101921700396</c:v>
                </c:pt>
                <c:pt idx="3830">
                  <c:v>5.2722867683497601</c:v>
                </c:pt>
                <c:pt idx="3831">
                  <c:v>5.2736633445294903</c:v>
                </c:pt>
                <c:pt idx="3832">
                  <c:v>5.2750399207092098</c:v>
                </c:pt>
                <c:pt idx="3833">
                  <c:v>5.27641649688894</c:v>
                </c:pt>
                <c:pt idx="3834">
                  <c:v>5.2777930730686702</c:v>
                </c:pt>
                <c:pt idx="3835">
                  <c:v>5.2791696492483897</c:v>
                </c:pt>
                <c:pt idx="3836">
                  <c:v>5.2805462254281199</c:v>
                </c:pt>
                <c:pt idx="3837">
                  <c:v>5.2819228016078403</c:v>
                </c:pt>
                <c:pt idx="3838">
                  <c:v>5.2832993777875696</c:v>
                </c:pt>
                <c:pt idx="3839">
                  <c:v>5.2846759539672901</c:v>
                </c:pt>
                <c:pt idx="3840">
                  <c:v>5.2860525301470203</c:v>
                </c:pt>
                <c:pt idx="3841">
                  <c:v>5.2874291063267496</c:v>
                </c:pt>
                <c:pt idx="3842">
                  <c:v>5.28880568250647</c:v>
                </c:pt>
                <c:pt idx="3843">
                  <c:v>5.2901822586862002</c:v>
                </c:pt>
                <c:pt idx="3844">
                  <c:v>5.2915588348659197</c:v>
                </c:pt>
                <c:pt idx="3845">
                  <c:v>5.2929354110456499</c:v>
                </c:pt>
                <c:pt idx="3846">
                  <c:v>5.2943119872253703</c:v>
                </c:pt>
                <c:pt idx="3847">
                  <c:v>5.2956885634050996</c:v>
                </c:pt>
                <c:pt idx="3848">
                  <c:v>5.2970651395848298</c:v>
                </c:pt>
                <c:pt idx="3849">
                  <c:v>5.2984417157645503</c:v>
                </c:pt>
                <c:pt idx="3850">
                  <c:v>5.2998182919442796</c:v>
                </c:pt>
                <c:pt idx="3851">
                  <c:v>5.301194868124</c:v>
                </c:pt>
                <c:pt idx="3852">
                  <c:v>5.3025714443037302</c:v>
                </c:pt>
                <c:pt idx="3853">
                  <c:v>5.3039480204834497</c:v>
                </c:pt>
                <c:pt idx="3854">
                  <c:v>5.3053245966631799</c:v>
                </c:pt>
                <c:pt idx="3855">
                  <c:v>5.3067011728429101</c:v>
                </c:pt>
                <c:pt idx="3856">
                  <c:v>5.3080777490226296</c:v>
                </c:pt>
                <c:pt idx="3857">
                  <c:v>5.3094543252023598</c:v>
                </c:pt>
                <c:pt idx="3858">
                  <c:v>5.3108309013820802</c:v>
                </c:pt>
                <c:pt idx="3859">
                  <c:v>5.3122074775618104</c:v>
                </c:pt>
                <c:pt idx="3860">
                  <c:v>5.31358405374153</c:v>
                </c:pt>
                <c:pt idx="3861">
                  <c:v>5.3149606299212602</c:v>
                </c:pt>
                <c:pt idx="3862">
                  <c:v>5.3163372061009904</c:v>
                </c:pt>
                <c:pt idx="3863">
                  <c:v>5.3177137822807099</c:v>
                </c:pt>
                <c:pt idx="3864">
                  <c:v>5.3190903584604401</c:v>
                </c:pt>
                <c:pt idx="3865">
                  <c:v>5.3204669346401596</c:v>
                </c:pt>
                <c:pt idx="3866">
                  <c:v>5.3218435108198898</c:v>
                </c:pt>
                <c:pt idx="3867">
                  <c:v>5.32322008699962</c:v>
                </c:pt>
                <c:pt idx="3868">
                  <c:v>5.3245966631793404</c:v>
                </c:pt>
                <c:pt idx="3869">
                  <c:v>5.3259732393590697</c:v>
                </c:pt>
                <c:pt idx="3870">
                  <c:v>5.3273498155387902</c:v>
                </c:pt>
                <c:pt idx="3871">
                  <c:v>5.3287263917185204</c:v>
                </c:pt>
                <c:pt idx="3872">
                  <c:v>5.3301029678982399</c:v>
                </c:pt>
                <c:pt idx="3873">
                  <c:v>5.3314795440779701</c:v>
                </c:pt>
                <c:pt idx="3874">
                  <c:v>5.3328561202577003</c:v>
                </c:pt>
                <c:pt idx="3875">
                  <c:v>5.3342326964374198</c:v>
                </c:pt>
                <c:pt idx="3876">
                  <c:v>5.33560927261715</c:v>
                </c:pt>
                <c:pt idx="3877">
                  <c:v>5.3369858487968704</c:v>
                </c:pt>
                <c:pt idx="3878">
                  <c:v>5.3383624249765997</c:v>
                </c:pt>
                <c:pt idx="3879">
                  <c:v>5.3397390011563299</c:v>
                </c:pt>
                <c:pt idx="3880">
                  <c:v>5.3411155773360504</c:v>
                </c:pt>
                <c:pt idx="3881">
                  <c:v>5.3424921535157797</c:v>
                </c:pt>
                <c:pt idx="3882">
                  <c:v>5.3438687296955001</c:v>
                </c:pt>
                <c:pt idx="3883">
                  <c:v>5.3452453058752303</c:v>
                </c:pt>
                <c:pt idx="3884">
                  <c:v>5.3466218820549498</c:v>
                </c:pt>
                <c:pt idx="3885">
                  <c:v>5.34799845823468</c:v>
                </c:pt>
                <c:pt idx="3886">
                  <c:v>5.3493750344144102</c:v>
                </c:pt>
                <c:pt idx="3887">
                  <c:v>5.3507516105941297</c:v>
                </c:pt>
                <c:pt idx="3888">
                  <c:v>5.3521281867738599</c:v>
                </c:pt>
                <c:pt idx="3889">
                  <c:v>5.3535047629535804</c:v>
                </c:pt>
                <c:pt idx="3890">
                  <c:v>5.3548813391333097</c:v>
                </c:pt>
                <c:pt idx="3891">
                  <c:v>5.3562579153130301</c:v>
                </c:pt>
                <c:pt idx="3892">
                  <c:v>5.3576344914927603</c:v>
                </c:pt>
                <c:pt idx="3893">
                  <c:v>5.3590110676724896</c:v>
                </c:pt>
                <c:pt idx="3894">
                  <c:v>5.36038764385221</c:v>
                </c:pt>
                <c:pt idx="3895">
                  <c:v>5.3617642200319402</c:v>
                </c:pt>
                <c:pt idx="3896">
                  <c:v>5.3631407962116597</c:v>
                </c:pt>
                <c:pt idx="3897">
                  <c:v>5.3645173723913899</c:v>
                </c:pt>
                <c:pt idx="3898">
                  <c:v>5.3658939485711201</c:v>
                </c:pt>
                <c:pt idx="3899">
                  <c:v>5.3672705247508397</c:v>
                </c:pt>
                <c:pt idx="3900">
                  <c:v>5.3686471009305698</c:v>
                </c:pt>
                <c:pt idx="3901">
                  <c:v>5.3700236771102903</c:v>
                </c:pt>
                <c:pt idx="3902">
                  <c:v>5.3714002532900196</c:v>
                </c:pt>
                <c:pt idx="3903">
                  <c:v>5.37277682946974</c:v>
                </c:pt>
                <c:pt idx="3904">
                  <c:v>5.3741534056494702</c:v>
                </c:pt>
                <c:pt idx="3905">
                  <c:v>5.3755299818292004</c:v>
                </c:pt>
                <c:pt idx="3906">
                  <c:v>5.3769065580089199</c:v>
                </c:pt>
                <c:pt idx="3907">
                  <c:v>5.3782831341886501</c:v>
                </c:pt>
                <c:pt idx="3908">
                  <c:v>5.3796597103683697</c:v>
                </c:pt>
                <c:pt idx="3909">
                  <c:v>5.3810362865480998</c:v>
                </c:pt>
                <c:pt idx="3910">
                  <c:v>5.3824128627278203</c:v>
                </c:pt>
                <c:pt idx="3911">
                  <c:v>5.3837894389075496</c:v>
                </c:pt>
                <c:pt idx="3912">
                  <c:v>5.3851660150872798</c:v>
                </c:pt>
                <c:pt idx="3913">
                  <c:v>5.3865425912670002</c:v>
                </c:pt>
                <c:pt idx="3914">
                  <c:v>5.3879191674467304</c:v>
                </c:pt>
                <c:pt idx="3915">
                  <c:v>5.3892957436264499</c:v>
                </c:pt>
                <c:pt idx="3916">
                  <c:v>5.3906723198061801</c:v>
                </c:pt>
                <c:pt idx="3917">
                  <c:v>5.3920488959859103</c:v>
                </c:pt>
                <c:pt idx="3918">
                  <c:v>5.3934254721656298</c:v>
                </c:pt>
                <c:pt idx="3919">
                  <c:v>5.39480204834536</c:v>
                </c:pt>
                <c:pt idx="3920">
                  <c:v>5.3961786245250796</c:v>
                </c:pt>
                <c:pt idx="3921">
                  <c:v>5.3975552007048098</c:v>
                </c:pt>
                <c:pt idx="3922">
                  <c:v>5.3989317768845302</c:v>
                </c:pt>
                <c:pt idx="3923">
                  <c:v>5.4003083530642604</c:v>
                </c:pt>
                <c:pt idx="3924">
                  <c:v>5.4016849292439897</c:v>
                </c:pt>
                <c:pt idx="3925">
                  <c:v>5.4030615054237101</c:v>
                </c:pt>
                <c:pt idx="3926">
                  <c:v>5.4044380816034403</c:v>
                </c:pt>
                <c:pt idx="3927">
                  <c:v>5.4058146577831598</c:v>
                </c:pt>
                <c:pt idx="3928">
                  <c:v>5.40719123396289</c:v>
                </c:pt>
                <c:pt idx="3929">
                  <c:v>5.4085678101426096</c:v>
                </c:pt>
                <c:pt idx="3930">
                  <c:v>5.4099443863223398</c:v>
                </c:pt>
                <c:pt idx="3931">
                  <c:v>5.41132096250207</c:v>
                </c:pt>
                <c:pt idx="3932">
                  <c:v>5.4126975386817904</c:v>
                </c:pt>
                <c:pt idx="3933">
                  <c:v>5.4140741148615197</c:v>
                </c:pt>
                <c:pt idx="3934">
                  <c:v>5.4154506910412401</c:v>
                </c:pt>
                <c:pt idx="3935">
                  <c:v>5.4168272672209703</c:v>
                </c:pt>
                <c:pt idx="3936">
                  <c:v>5.4182038434006996</c:v>
                </c:pt>
                <c:pt idx="3937">
                  <c:v>5.41958041958042</c:v>
                </c:pt>
                <c:pt idx="3938">
                  <c:v>5.4209569957601502</c:v>
                </c:pt>
                <c:pt idx="3939">
                  <c:v>5.4223335719398698</c:v>
                </c:pt>
                <c:pt idx="3940">
                  <c:v>5.4237101481195999</c:v>
                </c:pt>
                <c:pt idx="3941">
                  <c:v>5.4250867242993204</c:v>
                </c:pt>
                <c:pt idx="3942">
                  <c:v>5.4264633004790497</c:v>
                </c:pt>
                <c:pt idx="3943">
                  <c:v>5.4278398766587799</c:v>
                </c:pt>
                <c:pt idx="3944">
                  <c:v>5.4292164528385003</c:v>
                </c:pt>
                <c:pt idx="3945">
                  <c:v>5.4305930290182296</c:v>
                </c:pt>
                <c:pt idx="3946">
                  <c:v>5.43196960519795</c:v>
                </c:pt>
                <c:pt idx="3947">
                  <c:v>5.4333461813776802</c:v>
                </c:pt>
                <c:pt idx="3948">
                  <c:v>5.4347227575573998</c:v>
                </c:pt>
                <c:pt idx="3949">
                  <c:v>5.4360993337371299</c:v>
                </c:pt>
                <c:pt idx="3950">
                  <c:v>5.4374759099168601</c:v>
                </c:pt>
                <c:pt idx="3951">
                  <c:v>5.4388524860965797</c:v>
                </c:pt>
                <c:pt idx="3952">
                  <c:v>5.4402290622763099</c:v>
                </c:pt>
                <c:pt idx="3953">
                  <c:v>5.4416056384560303</c:v>
                </c:pt>
                <c:pt idx="3954">
                  <c:v>5.4429822146357596</c:v>
                </c:pt>
                <c:pt idx="3955">
                  <c:v>5.44435879081548</c:v>
                </c:pt>
                <c:pt idx="3956">
                  <c:v>5.4457353669952102</c:v>
                </c:pt>
                <c:pt idx="3957">
                  <c:v>5.4471119431749404</c:v>
                </c:pt>
                <c:pt idx="3958">
                  <c:v>5.4484885193546599</c:v>
                </c:pt>
                <c:pt idx="3959">
                  <c:v>5.4498650955343901</c:v>
                </c:pt>
                <c:pt idx="3960">
                  <c:v>5.4512416717141097</c:v>
                </c:pt>
                <c:pt idx="3961">
                  <c:v>5.4526182478938399</c:v>
                </c:pt>
                <c:pt idx="3962">
                  <c:v>5.4539948240735701</c:v>
                </c:pt>
                <c:pt idx="3963">
                  <c:v>5.4553714002532896</c:v>
                </c:pt>
                <c:pt idx="3964">
                  <c:v>5.4567479764330198</c:v>
                </c:pt>
                <c:pt idx="3965">
                  <c:v>5.4581245526127402</c:v>
                </c:pt>
                <c:pt idx="3966">
                  <c:v>5.4595011287924704</c:v>
                </c:pt>
                <c:pt idx="3967">
                  <c:v>5.4608777049721899</c:v>
                </c:pt>
                <c:pt idx="3968">
                  <c:v>5.4622542811519201</c:v>
                </c:pt>
                <c:pt idx="3969">
                  <c:v>5.4636308573316503</c:v>
                </c:pt>
                <c:pt idx="3970">
                  <c:v>5.4650074335113699</c:v>
                </c:pt>
                <c:pt idx="3971">
                  <c:v>5.4663840096911001</c:v>
                </c:pt>
                <c:pt idx="3972">
                  <c:v>5.4677605858708196</c:v>
                </c:pt>
                <c:pt idx="3973">
                  <c:v>5.4691371620505498</c:v>
                </c:pt>
                <c:pt idx="3974">
                  <c:v>5.47051373823028</c:v>
                </c:pt>
                <c:pt idx="3975">
                  <c:v>5.4718903144100004</c:v>
                </c:pt>
                <c:pt idx="3976">
                  <c:v>5.4732668905897297</c:v>
                </c:pt>
                <c:pt idx="3977">
                  <c:v>5.4746434667694501</c:v>
                </c:pt>
                <c:pt idx="3978">
                  <c:v>5.4760200429491803</c:v>
                </c:pt>
                <c:pt idx="3979">
                  <c:v>5.4773966191288999</c:v>
                </c:pt>
                <c:pt idx="3980">
                  <c:v>5.4787731953086301</c:v>
                </c:pt>
                <c:pt idx="3981">
                  <c:v>5.4801497714883602</c:v>
                </c:pt>
                <c:pt idx="3982">
                  <c:v>5.4815263476680798</c:v>
                </c:pt>
                <c:pt idx="3983">
                  <c:v>5.48290292384781</c:v>
                </c:pt>
                <c:pt idx="3984">
                  <c:v>5.4842795000275304</c:v>
                </c:pt>
                <c:pt idx="3985">
                  <c:v>5.4856560762072597</c:v>
                </c:pt>
                <c:pt idx="3986">
                  <c:v>5.4870326523869801</c:v>
                </c:pt>
                <c:pt idx="3987">
                  <c:v>5.4884092285667103</c:v>
                </c:pt>
                <c:pt idx="3988">
                  <c:v>5.4897858047464396</c:v>
                </c:pt>
                <c:pt idx="3989">
                  <c:v>5.49116238092616</c:v>
                </c:pt>
                <c:pt idx="3990">
                  <c:v>5.4925389571058902</c:v>
                </c:pt>
                <c:pt idx="3991">
                  <c:v>5.4939155332856098</c:v>
                </c:pt>
                <c:pt idx="3992">
                  <c:v>5.49529210946534</c:v>
                </c:pt>
                <c:pt idx="3993">
                  <c:v>5.4966686856450702</c:v>
                </c:pt>
                <c:pt idx="3994">
                  <c:v>5.4980452618247897</c:v>
                </c:pt>
                <c:pt idx="3995">
                  <c:v>5.4994218380045199</c:v>
                </c:pt>
                <c:pt idx="3996">
                  <c:v>5.5007984141842403</c:v>
                </c:pt>
                <c:pt idx="3997">
                  <c:v>5.5021749903639696</c:v>
                </c:pt>
                <c:pt idx="3998">
                  <c:v>5.50355156654369</c:v>
                </c:pt>
                <c:pt idx="3999">
                  <c:v>5.5049281427234202</c:v>
                </c:pt>
                <c:pt idx="4000">
                  <c:v>5.5063047189031504</c:v>
                </c:pt>
                <c:pt idx="4001">
                  <c:v>5.50768129508287</c:v>
                </c:pt>
                <c:pt idx="4002">
                  <c:v>5.5090578712626002</c:v>
                </c:pt>
                <c:pt idx="4003">
                  <c:v>5.5104344474423197</c:v>
                </c:pt>
                <c:pt idx="4004">
                  <c:v>5.5118110236220499</c:v>
                </c:pt>
                <c:pt idx="4005">
                  <c:v>5.5131875998017703</c:v>
                </c:pt>
                <c:pt idx="4006">
                  <c:v>5.5145641759814996</c:v>
                </c:pt>
                <c:pt idx="4007">
                  <c:v>5.5159407521612298</c:v>
                </c:pt>
                <c:pt idx="4008">
                  <c:v>5.5173173283409502</c:v>
                </c:pt>
                <c:pt idx="4009">
                  <c:v>5.5186939045206804</c:v>
                </c:pt>
                <c:pt idx="4010">
                  <c:v>5.5200704807004</c:v>
                </c:pt>
                <c:pt idx="4011">
                  <c:v>5.5214470568801302</c:v>
                </c:pt>
                <c:pt idx="4012">
                  <c:v>5.5228236330598603</c:v>
                </c:pt>
                <c:pt idx="4013">
                  <c:v>5.5242002092395799</c:v>
                </c:pt>
                <c:pt idx="4014">
                  <c:v>5.5255767854193101</c:v>
                </c:pt>
                <c:pt idx="4015">
                  <c:v>5.5269533615990296</c:v>
                </c:pt>
                <c:pt idx="4016">
                  <c:v>5.5283299377787598</c:v>
                </c:pt>
                <c:pt idx="4017">
                  <c:v>5.5297065139584802</c:v>
                </c:pt>
                <c:pt idx="4018">
                  <c:v>5.5310830901382104</c:v>
                </c:pt>
                <c:pt idx="4019">
                  <c:v>5.5324596663179397</c:v>
                </c:pt>
                <c:pt idx="4020">
                  <c:v>5.5338362424976602</c:v>
                </c:pt>
                <c:pt idx="4021">
                  <c:v>5.5352128186773903</c:v>
                </c:pt>
                <c:pt idx="4022">
                  <c:v>5.5365893948571099</c:v>
                </c:pt>
                <c:pt idx="4023">
                  <c:v>5.5379659710368401</c:v>
                </c:pt>
                <c:pt idx="4024">
                  <c:v>5.5393425472165596</c:v>
                </c:pt>
                <c:pt idx="4025">
                  <c:v>5.5407191233962898</c:v>
                </c:pt>
                <c:pt idx="4026">
                  <c:v>5.54209569957602</c:v>
                </c:pt>
                <c:pt idx="4027">
                  <c:v>5.5434722757557404</c:v>
                </c:pt>
                <c:pt idx="4028">
                  <c:v>5.5448488519354697</c:v>
                </c:pt>
                <c:pt idx="4029">
                  <c:v>5.5462254281151901</c:v>
                </c:pt>
                <c:pt idx="4030">
                  <c:v>5.5476020042949203</c:v>
                </c:pt>
                <c:pt idx="4031">
                  <c:v>5.5489785804746399</c:v>
                </c:pt>
                <c:pt idx="4032">
                  <c:v>5.5503551566543701</c:v>
                </c:pt>
                <c:pt idx="4033">
                  <c:v>5.5517317328341003</c:v>
                </c:pt>
                <c:pt idx="4034">
                  <c:v>5.5531083090138198</c:v>
                </c:pt>
                <c:pt idx="4035">
                  <c:v>5.55448488519355</c:v>
                </c:pt>
                <c:pt idx="4036">
                  <c:v>5.5558614613732704</c:v>
                </c:pt>
                <c:pt idx="4037">
                  <c:v>5.5572380375529997</c:v>
                </c:pt>
                <c:pt idx="4038">
                  <c:v>5.5586146137327299</c:v>
                </c:pt>
                <c:pt idx="4039">
                  <c:v>5.5599911899124503</c:v>
                </c:pt>
                <c:pt idx="4040">
                  <c:v>5.5613677660921796</c:v>
                </c:pt>
                <c:pt idx="4041">
                  <c:v>5.5627443422719001</c:v>
                </c:pt>
                <c:pt idx="4042">
                  <c:v>5.5641209184516303</c:v>
                </c:pt>
                <c:pt idx="4043">
                  <c:v>5.5654974946313498</c:v>
                </c:pt>
                <c:pt idx="4044">
                  <c:v>5.56687407081108</c:v>
                </c:pt>
                <c:pt idx="4045">
                  <c:v>5.5682506469908102</c:v>
                </c:pt>
                <c:pt idx="4046">
                  <c:v>5.5696272231705297</c:v>
                </c:pt>
                <c:pt idx="4047">
                  <c:v>5.5710037993502599</c:v>
                </c:pt>
                <c:pt idx="4048">
                  <c:v>5.5723803755299803</c:v>
                </c:pt>
                <c:pt idx="4049">
                  <c:v>5.5737569517097096</c:v>
                </c:pt>
                <c:pt idx="4050">
                  <c:v>5.5751335278894301</c:v>
                </c:pt>
                <c:pt idx="4051">
                  <c:v>5.5765101040691603</c:v>
                </c:pt>
                <c:pt idx="4052">
                  <c:v>5.5778866802488896</c:v>
                </c:pt>
                <c:pt idx="4053">
                  <c:v>5.57926325642861</c:v>
                </c:pt>
                <c:pt idx="4054">
                  <c:v>5.5806398326083402</c:v>
                </c:pt>
                <c:pt idx="4055">
                  <c:v>5.5820164087880597</c:v>
                </c:pt>
                <c:pt idx="4056">
                  <c:v>5.5833929849677899</c:v>
                </c:pt>
                <c:pt idx="4057">
                  <c:v>5.5847695611475201</c:v>
                </c:pt>
                <c:pt idx="4058">
                  <c:v>5.5861461373272396</c:v>
                </c:pt>
                <c:pt idx="4059">
                  <c:v>5.5875227135069698</c:v>
                </c:pt>
                <c:pt idx="4060">
                  <c:v>5.5888992896866903</c:v>
                </c:pt>
                <c:pt idx="4061">
                  <c:v>5.5902758658664196</c:v>
                </c:pt>
                <c:pt idx="4062">
                  <c:v>5.59165244204614</c:v>
                </c:pt>
                <c:pt idx="4063">
                  <c:v>5.5930290182258702</c:v>
                </c:pt>
                <c:pt idx="4064">
                  <c:v>5.5944055944056004</c:v>
                </c:pt>
                <c:pt idx="4065">
                  <c:v>5.5957821705853199</c:v>
                </c:pt>
                <c:pt idx="4066">
                  <c:v>5.5971587467650501</c:v>
                </c:pt>
                <c:pt idx="4067">
                  <c:v>5.5985353229447696</c:v>
                </c:pt>
                <c:pt idx="4068">
                  <c:v>5.5999118991244998</c:v>
                </c:pt>
                <c:pt idx="4069">
                  <c:v>5.60128847530423</c:v>
                </c:pt>
                <c:pt idx="4070">
                  <c:v>5.6026650514839504</c:v>
                </c:pt>
                <c:pt idx="4071">
                  <c:v>5.6040416276636797</c:v>
                </c:pt>
                <c:pt idx="4072">
                  <c:v>5.6054182038434002</c:v>
                </c:pt>
                <c:pt idx="4073">
                  <c:v>5.6067947800231304</c:v>
                </c:pt>
                <c:pt idx="4074">
                  <c:v>5.6081713562028499</c:v>
                </c:pt>
                <c:pt idx="4075">
                  <c:v>5.6095479323825801</c:v>
                </c:pt>
                <c:pt idx="4076">
                  <c:v>5.6109245085623103</c:v>
                </c:pt>
                <c:pt idx="4077">
                  <c:v>5.6123010847420298</c:v>
                </c:pt>
                <c:pt idx="4078">
                  <c:v>5.61367766092176</c:v>
                </c:pt>
                <c:pt idx="4079">
                  <c:v>5.6150542371014804</c:v>
                </c:pt>
                <c:pt idx="4080">
                  <c:v>5.6164308132812097</c:v>
                </c:pt>
                <c:pt idx="4081">
                  <c:v>5.6178073894609302</c:v>
                </c:pt>
                <c:pt idx="4082">
                  <c:v>5.6191839656406604</c:v>
                </c:pt>
                <c:pt idx="4083">
                  <c:v>5.6205605418203897</c:v>
                </c:pt>
                <c:pt idx="4084">
                  <c:v>5.6219371180001101</c:v>
                </c:pt>
                <c:pt idx="4085">
                  <c:v>5.6233136941798403</c:v>
                </c:pt>
                <c:pt idx="4086">
                  <c:v>5.6246902703595598</c:v>
                </c:pt>
                <c:pt idx="4087">
                  <c:v>5.62606684653929</c:v>
                </c:pt>
                <c:pt idx="4088">
                  <c:v>5.6274434227190104</c:v>
                </c:pt>
                <c:pt idx="4089">
                  <c:v>5.6288199988987397</c:v>
                </c:pt>
                <c:pt idx="4090">
                  <c:v>5.6301965750784699</c:v>
                </c:pt>
                <c:pt idx="4091">
                  <c:v>5.6315731512581904</c:v>
                </c:pt>
                <c:pt idx="4092">
                  <c:v>5.6329497274379197</c:v>
                </c:pt>
                <c:pt idx="4093">
                  <c:v>5.6343263036176401</c:v>
                </c:pt>
                <c:pt idx="4094">
                  <c:v>5.6357028797973703</c:v>
                </c:pt>
                <c:pt idx="4095">
                  <c:v>5.6370794559770898</c:v>
                </c:pt>
                <c:pt idx="4096">
                  <c:v>5.63845603215682</c:v>
                </c:pt>
                <c:pt idx="4097">
                  <c:v>5.6398326083365502</c:v>
                </c:pt>
                <c:pt idx="4098">
                  <c:v>5.6412091845162697</c:v>
                </c:pt>
                <c:pt idx="4099">
                  <c:v>5.6425857606959999</c:v>
                </c:pt>
                <c:pt idx="4100">
                  <c:v>5.6439623368757204</c:v>
                </c:pt>
                <c:pt idx="4101">
                  <c:v>5.6453389130554497</c:v>
                </c:pt>
                <c:pt idx="4102">
                  <c:v>5.6467154892351799</c:v>
                </c:pt>
                <c:pt idx="4103">
                  <c:v>5.6480920654149003</c:v>
                </c:pt>
                <c:pt idx="4104">
                  <c:v>5.6494686415946296</c:v>
                </c:pt>
                <c:pt idx="4105">
                  <c:v>5.65084521777435</c:v>
                </c:pt>
                <c:pt idx="4106">
                  <c:v>5.6522217939540802</c:v>
                </c:pt>
                <c:pt idx="4107">
                  <c:v>5.6535983701337997</c:v>
                </c:pt>
                <c:pt idx="4108">
                  <c:v>5.6549749463135299</c:v>
                </c:pt>
                <c:pt idx="4109">
                  <c:v>5.6563515224932601</c:v>
                </c:pt>
                <c:pt idx="4110">
                  <c:v>5.6577280986729797</c:v>
                </c:pt>
                <c:pt idx="4111">
                  <c:v>5.6591046748527098</c:v>
                </c:pt>
                <c:pt idx="4112">
                  <c:v>5.6604812510324303</c:v>
                </c:pt>
                <c:pt idx="4113">
                  <c:v>5.6618578272121596</c:v>
                </c:pt>
                <c:pt idx="4114">
                  <c:v>5.66323440339188</c:v>
                </c:pt>
                <c:pt idx="4115">
                  <c:v>5.6646109795716102</c:v>
                </c:pt>
                <c:pt idx="4116">
                  <c:v>5.6659875557513404</c:v>
                </c:pt>
                <c:pt idx="4117">
                  <c:v>5.6673641319310599</c:v>
                </c:pt>
                <c:pt idx="4118">
                  <c:v>5.6687407081107901</c:v>
                </c:pt>
                <c:pt idx="4119">
                  <c:v>5.6701172842905097</c:v>
                </c:pt>
                <c:pt idx="4120">
                  <c:v>5.6714938604702398</c:v>
                </c:pt>
                <c:pt idx="4121">
                  <c:v>5.67287043664997</c:v>
                </c:pt>
                <c:pt idx="4122">
                  <c:v>5.6742470128296896</c:v>
                </c:pt>
                <c:pt idx="4123">
                  <c:v>5.6756235890094198</c:v>
                </c:pt>
                <c:pt idx="4124">
                  <c:v>5.6770001651891402</c:v>
                </c:pt>
                <c:pt idx="4125">
                  <c:v>5.6783767413688704</c:v>
                </c:pt>
                <c:pt idx="4126">
                  <c:v>5.6797533175485899</c:v>
                </c:pt>
                <c:pt idx="4127">
                  <c:v>5.6811298937283201</c:v>
                </c:pt>
                <c:pt idx="4128">
                  <c:v>5.6825064699080503</c:v>
                </c:pt>
                <c:pt idx="4129">
                  <c:v>5.6838830460877698</c:v>
                </c:pt>
                <c:pt idx="4130">
                  <c:v>5.6852596222675</c:v>
                </c:pt>
                <c:pt idx="4131">
                  <c:v>5.6866361984472196</c:v>
                </c:pt>
                <c:pt idx="4132">
                  <c:v>5.6880127746269498</c:v>
                </c:pt>
                <c:pt idx="4133">
                  <c:v>5.68938935080668</c:v>
                </c:pt>
                <c:pt idx="4134">
                  <c:v>5.6907659269864004</c:v>
                </c:pt>
                <c:pt idx="4135">
                  <c:v>5.6921425031661297</c:v>
                </c:pt>
                <c:pt idx="4136">
                  <c:v>5.6935190793458501</c:v>
                </c:pt>
                <c:pt idx="4137">
                  <c:v>5.6948956555255803</c:v>
                </c:pt>
                <c:pt idx="4138">
                  <c:v>5.6962722317052998</c:v>
                </c:pt>
                <c:pt idx="4139">
                  <c:v>5.69764880788503</c:v>
                </c:pt>
                <c:pt idx="4140">
                  <c:v>5.6990253840647602</c:v>
                </c:pt>
                <c:pt idx="4141">
                  <c:v>5.7004019602444798</c:v>
                </c:pt>
                <c:pt idx="4142">
                  <c:v>5.70177853642421</c:v>
                </c:pt>
                <c:pt idx="4143">
                  <c:v>5.7031551126039304</c:v>
                </c:pt>
                <c:pt idx="4144">
                  <c:v>5.7045316887836597</c:v>
                </c:pt>
                <c:pt idx="4145">
                  <c:v>5.7059082649633801</c:v>
                </c:pt>
                <c:pt idx="4146">
                  <c:v>5.7072848411431103</c:v>
                </c:pt>
                <c:pt idx="4147">
                  <c:v>5.7086614173228396</c:v>
                </c:pt>
                <c:pt idx="4148">
                  <c:v>5.71003799350256</c:v>
                </c:pt>
                <c:pt idx="4149">
                  <c:v>5.7114145696822902</c:v>
                </c:pt>
                <c:pt idx="4150">
                  <c:v>5.7127911458620098</c:v>
                </c:pt>
                <c:pt idx="4151">
                  <c:v>5.7141677220417399</c:v>
                </c:pt>
                <c:pt idx="4152">
                  <c:v>5.7155442982214701</c:v>
                </c:pt>
                <c:pt idx="4153">
                  <c:v>5.7169208744011897</c:v>
                </c:pt>
                <c:pt idx="4154">
                  <c:v>5.7182974505809199</c:v>
                </c:pt>
                <c:pt idx="4155">
                  <c:v>5.7196740267606403</c:v>
                </c:pt>
                <c:pt idx="4156">
                  <c:v>5.7210506029403696</c:v>
                </c:pt>
                <c:pt idx="4157">
                  <c:v>5.72242717912009</c:v>
                </c:pt>
                <c:pt idx="4158">
                  <c:v>5.7238037552998202</c:v>
                </c:pt>
                <c:pt idx="4159">
                  <c:v>5.7251803314795504</c:v>
                </c:pt>
                <c:pt idx="4160">
                  <c:v>5.7265569076592699</c:v>
                </c:pt>
                <c:pt idx="4161">
                  <c:v>5.7279334838390001</c:v>
                </c:pt>
                <c:pt idx="4162">
                  <c:v>5.7293100600187197</c:v>
                </c:pt>
                <c:pt idx="4163">
                  <c:v>5.7306866361984499</c:v>
                </c:pt>
                <c:pt idx="4164">
                  <c:v>5.7320632123781703</c:v>
                </c:pt>
                <c:pt idx="4165">
                  <c:v>5.7334397885578996</c:v>
                </c:pt>
                <c:pt idx="4166">
                  <c:v>5.7348163647376298</c:v>
                </c:pt>
                <c:pt idx="4167">
                  <c:v>5.7361929409173502</c:v>
                </c:pt>
                <c:pt idx="4168">
                  <c:v>5.7375695170970804</c:v>
                </c:pt>
                <c:pt idx="4169">
                  <c:v>5.7389460932767999</c:v>
                </c:pt>
                <c:pt idx="4170">
                  <c:v>5.7403226694565301</c:v>
                </c:pt>
                <c:pt idx="4171">
                  <c:v>5.7416992456362497</c:v>
                </c:pt>
                <c:pt idx="4172">
                  <c:v>5.7430758218159799</c:v>
                </c:pt>
                <c:pt idx="4173">
                  <c:v>5.7444523979957101</c:v>
                </c:pt>
                <c:pt idx="4174">
                  <c:v>5.7458289741754296</c:v>
                </c:pt>
                <c:pt idx="4175">
                  <c:v>5.7472055503551598</c:v>
                </c:pt>
                <c:pt idx="4176">
                  <c:v>5.7485821265348802</c:v>
                </c:pt>
                <c:pt idx="4177">
                  <c:v>5.7499587027146104</c:v>
                </c:pt>
                <c:pt idx="4178">
                  <c:v>5.7513352788943397</c:v>
                </c:pt>
                <c:pt idx="4179">
                  <c:v>5.7527118550740601</c:v>
                </c:pt>
                <c:pt idx="4180">
                  <c:v>5.7540884312537903</c:v>
                </c:pt>
                <c:pt idx="4181">
                  <c:v>5.7554650074335099</c:v>
                </c:pt>
                <c:pt idx="4182">
                  <c:v>5.7568415836132401</c:v>
                </c:pt>
                <c:pt idx="4183">
                  <c:v>5.7582181597929596</c:v>
                </c:pt>
                <c:pt idx="4184">
                  <c:v>5.7595947359726898</c:v>
                </c:pt>
                <c:pt idx="4185">
                  <c:v>5.76097131215242</c:v>
                </c:pt>
                <c:pt idx="4186">
                  <c:v>5.7623478883321404</c:v>
                </c:pt>
                <c:pt idx="4187">
                  <c:v>5.7637244645118697</c:v>
                </c:pt>
                <c:pt idx="4188">
                  <c:v>5.7651010406915901</c:v>
                </c:pt>
                <c:pt idx="4189">
                  <c:v>5.7664776168713203</c:v>
                </c:pt>
                <c:pt idx="4190">
                  <c:v>5.7678541930510399</c:v>
                </c:pt>
                <c:pt idx="4191">
                  <c:v>5.7692307692307701</c:v>
                </c:pt>
                <c:pt idx="4192">
                  <c:v>5.7706073454105002</c:v>
                </c:pt>
                <c:pt idx="4193">
                  <c:v>5.7719839215902198</c:v>
                </c:pt>
                <c:pt idx="4194">
                  <c:v>5.77336049776995</c:v>
                </c:pt>
                <c:pt idx="4195">
                  <c:v>5.7747370739496704</c:v>
                </c:pt>
                <c:pt idx="4196">
                  <c:v>5.7761136501293997</c:v>
                </c:pt>
                <c:pt idx="4197">
                  <c:v>5.7774902263091299</c:v>
                </c:pt>
                <c:pt idx="4198">
                  <c:v>5.7788668024888503</c:v>
                </c:pt>
                <c:pt idx="4199">
                  <c:v>5.7802433786685796</c:v>
                </c:pt>
                <c:pt idx="4200">
                  <c:v>5.7816199548483</c:v>
                </c:pt>
                <c:pt idx="4201">
                  <c:v>5.7829965310280302</c:v>
                </c:pt>
                <c:pt idx="4202">
                  <c:v>5.7843731072077498</c:v>
                </c:pt>
                <c:pt idx="4203">
                  <c:v>5.78574968338748</c:v>
                </c:pt>
                <c:pt idx="4204">
                  <c:v>5.7871262595672102</c:v>
                </c:pt>
                <c:pt idx="4205">
                  <c:v>5.7885028357469297</c:v>
                </c:pt>
                <c:pt idx="4206">
                  <c:v>5.7898794119266599</c:v>
                </c:pt>
                <c:pt idx="4207">
                  <c:v>5.7912559881063803</c:v>
                </c:pt>
                <c:pt idx="4208">
                  <c:v>5.7926325642861096</c:v>
                </c:pt>
                <c:pt idx="4209">
                  <c:v>5.79400914046583</c:v>
                </c:pt>
                <c:pt idx="4210">
                  <c:v>5.7953857166455602</c:v>
                </c:pt>
                <c:pt idx="4211">
                  <c:v>5.7967622928252904</c:v>
                </c:pt>
                <c:pt idx="4212">
                  <c:v>5.79813886900501</c:v>
                </c:pt>
                <c:pt idx="4213">
                  <c:v>5.7995154451847402</c:v>
                </c:pt>
                <c:pt idx="4214">
                  <c:v>5.8008920213644597</c:v>
                </c:pt>
                <c:pt idx="4215">
                  <c:v>5.8022685975441899</c:v>
                </c:pt>
                <c:pt idx="4216">
                  <c:v>5.8036451737239201</c:v>
                </c:pt>
                <c:pt idx="4217">
                  <c:v>5.8050217499036396</c:v>
                </c:pt>
                <c:pt idx="4218">
                  <c:v>5.8063983260833698</c:v>
                </c:pt>
                <c:pt idx="4219">
                  <c:v>5.8077749022630902</c:v>
                </c:pt>
                <c:pt idx="4220">
                  <c:v>5.8091514784428204</c:v>
                </c:pt>
                <c:pt idx="4221">
                  <c:v>5.81052805462254</c:v>
                </c:pt>
                <c:pt idx="4222">
                  <c:v>5.8119046308022702</c:v>
                </c:pt>
                <c:pt idx="4223">
                  <c:v>5.8132812069820003</c:v>
                </c:pt>
                <c:pt idx="4224">
                  <c:v>5.8146577831617199</c:v>
                </c:pt>
                <c:pt idx="4225">
                  <c:v>5.8160343593414501</c:v>
                </c:pt>
                <c:pt idx="4226">
                  <c:v>5.8174109355211696</c:v>
                </c:pt>
                <c:pt idx="4227">
                  <c:v>5.8187875117008998</c:v>
                </c:pt>
                <c:pt idx="4228">
                  <c:v>5.8201640878806202</c:v>
                </c:pt>
                <c:pt idx="4229">
                  <c:v>5.8215406640603504</c:v>
                </c:pt>
                <c:pt idx="4230">
                  <c:v>5.8229172402400797</c:v>
                </c:pt>
                <c:pt idx="4231">
                  <c:v>5.8242938164198002</c:v>
                </c:pt>
                <c:pt idx="4232">
                  <c:v>5.8256703925995303</c:v>
                </c:pt>
                <c:pt idx="4233">
                  <c:v>5.8270469687792499</c:v>
                </c:pt>
                <c:pt idx="4234">
                  <c:v>5.8284235449589801</c:v>
                </c:pt>
                <c:pt idx="4235">
                  <c:v>5.8298001211387103</c:v>
                </c:pt>
                <c:pt idx="4236">
                  <c:v>5.8311766973184298</c:v>
                </c:pt>
                <c:pt idx="4237">
                  <c:v>5.83255327349816</c:v>
                </c:pt>
                <c:pt idx="4238">
                  <c:v>5.8339298496778804</c:v>
                </c:pt>
                <c:pt idx="4239">
                  <c:v>5.8353064258576097</c:v>
                </c:pt>
                <c:pt idx="4240">
                  <c:v>5.8366830020373301</c:v>
                </c:pt>
                <c:pt idx="4241">
                  <c:v>5.8380595782170603</c:v>
                </c:pt>
                <c:pt idx="4242">
                  <c:v>5.8394361543967896</c:v>
                </c:pt>
                <c:pt idx="4243">
                  <c:v>5.8408127305765101</c:v>
                </c:pt>
                <c:pt idx="4244">
                  <c:v>5.8421893067562403</c:v>
                </c:pt>
                <c:pt idx="4245">
                  <c:v>5.8435658829359598</c:v>
                </c:pt>
                <c:pt idx="4246">
                  <c:v>5.84494245911569</c:v>
                </c:pt>
                <c:pt idx="4247">
                  <c:v>5.8463190352954202</c:v>
                </c:pt>
                <c:pt idx="4248">
                  <c:v>5.8476956114751397</c:v>
                </c:pt>
                <c:pt idx="4249">
                  <c:v>5.8490721876548699</c:v>
                </c:pt>
                <c:pt idx="4250">
                  <c:v>5.8504487638345903</c:v>
                </c:pt>
                <c:pt idx="4251">
                  <c:v>5.8518253400143196</c:v>
                </c:pt>
                <c:pt idx="4252">
                  <c:v>5.8532019161940401</c:v>
                </c:pt>
                <c:pt idx="4253">
                  <c:v>5.8545784923737703</c:v>
                </c:pt>
                <c:pt idx="4254">
                  <c:v>5.8559550685534996</c:v>
                </c:pt>
                <c:pt idx="4255">
                  <c:v>5.85733164473322</c:v>
                </c:pt>
                <c:pt idx="4256">
                  <c:v>5.8587082209129502</c:v>
                </c:pt>
                <c:pt idx="4257">
                  <c:v>5.8600847970926697</c:v>
                </c:pt>
                <c:pt idx="4258">
                  <c:v>5.8614613732723999</c:v>
                </c:pt>
                <c:pt idx="4259">
                  <c:v>5.8628379494521203</c:v>
                </c:pt>
                <c:pt idx="4260">
                  <c:v>5.8642145256318496</c:v>
                </c:pt>
                <c:pt idx="4261">
                  <c:v>5.8655911018115798</c:v>
                </c:pt>
                <c:pt idx="4262">
                  <c:v>5.8669676779913003</c:v>
                </c:pt>
                <c:pt idx="4263">
                  <c:v>5.8683442541710296</c:v>
                </c:pt>
                <c:pt idx="4264">
                  <c:v>5.86972083035075</c:v>
                </c:pt>
                <c:pt idx="4265">
                  <c:v>5.8710974065304802</c:v>
                </c:pt>
                <c:pt idx="4266">
                  <c:v>5.8724739827101997</c:v>
                </c:pt>
                <c:pt idx="4267">
                  <c:v>5.8738505588899299</c:v>
                </c:pt>
                <c:pt idx="4268">
                  <c:v>5.8752271350696601</c:v>
                </c:pt>
                <c:pt idx="4269">
                  <c:v>5.8766037112493796</c:v>
                </c:pt>
                <c:pt idx="4270">
                  <c:v>5.8779802874291098</c:v>
                </c:pt>
                <c:pt idx="4271">
                  <c:v>5.8793568636088303</c:v>
                </c:pt>
                <c:pt idx="4272">
                  <c:v>5.8807334397885596</c:v>
                </c:pt>
                <c:pt idx="4273">
                  <c:v>5.88211001596828</c:v>
                </c:pt>
                <c:pt idx="4274">
                  <c:v>5.8834865921480102</c:v>
                </c:pt>
                <c:pt idx="4275">
                  <c:v>5.8848631683277404</c:v>
                </c:pt>
                <c:pt idx="4276">
                  <c:v>5.8862397445074599</c:v>
                </c:pt>
                <c:pt idx="4277">
                  <c:v>5.8876163206871901</c:v>
                </c:pt>
                <c:pt idx="4278">
                  <c:v>5.8889928968669096</c:v>
                </c:pt>
                <c:pt idx="4279">
                  <c:v>5.8903694730466398</c:v>
                </c:pt>
                <c:pt idx="4280">
                  <c:v>5.89174604922637</c:v>
                </c:pt>
                <c:pt idx="4281">
                  <c:v>5.8931226254060904</c:v>
                </c:pt>
                <c:pt idx="4282">
                  <c:v>5.8944992015858197</c:v>
                </c:pt>
                <c:pt idx="4283">
                  <c:v>5.8958757777655402</c:v>
                </c:pt>
                <c:pt idx="4284">
                  <c:v>5.8972523539452704</c:v>
                </c:pt>
                <c:pt idx="4285">
                  <c:v>5.8986289301249899</c:v>
                </c:pt>
                <c:pt idx="4286">
                  <c:v>5.9000055063047201</c:v>
                </c:pt>
                <c:pt idx="4287">
                  <c:v>5.9013820824844503</c:v>
                </c:pt>
                <c:pt idx="4288">
                  <c:v>5.9027586586641698</c:v>
                </c:pt>
                <c:pt idx="4289">
                  <c:v>5.9041352348439</c:v>
                </c:pt>
                <c:pt idx="4290">
                  <c:v>5.9055118110236204</c:v>
                </c:pt>
                <c:pt idx="4291">
                  <c:v>5.9068883872033497</c:v>
                </c:pt>
                <c:pt idx="4292">
                  <c:v>5.9082649633830799</c:v>
                </c:pt>
                <c:pt idx="4293">
                  <c:v>5.9096415395628004</c:v>
                </c:pt>
                <c:pt idx="4294">
                  <c:v>5.9110181157425297</c:v>
                </c:pt>
                <c:pt idx="4295">
                  <c:v>5.9123946919222501</c:v>
                </c:pt>
                <c:pt idx="4296">
                  <c:v>5.9137712681019803</c:v>
                </c:pt>
                <c:pt idx="4297">
                  <c:v>5.9151478442816998</c:v>
                </c:pt>
                <c:pt idx="4298">
                  <c:v>5.91652442046143</c:v>
                </c:pt>
                <c:pt idx="4299">
                  <c:v>5.9179009966411602</c:v>
                </c:pt>
                <c:pt idx="4300">
                  <c:v>5.9192775728208797</c:v>
                </c:pt>
                <c:pt idx="4301">
                  <c:v>5.9206541490006099</c:v>
                </c:pt>
                <c:pt idx="4302">
                  <c:v>5.9220307251803304</c:v>
                </c:pt>
                <c:pt idx="4303">
                  <c:v>5.9234073013600597</c:v>
                </c:pt>
                <c:pt idx="4304">
                  <c:v>5.9247838775397801</c:v>
                </c:pt>
                <c:pt idx="4305">
                  <c:v>5.9261604537195103</c:v>
                </c:pt>
                <c:pt idx="4306">
                  <c:v>5.9275370298992396</c:v>
                </c:pt>
                <c:pt idx="4307">
                  <c:v>5.92891360607896</c:v>
                </c:pt>
                <c:pt idx="4308">
                  <c:v>5.9302901822586902</c:v>
                </c:pt>
                <c:pt idx="4309">
                  <c:v>5.9316667584384097</c:v>
                </c:pt>
                <c:pt idx="4310">
                  <c:v>5.9330433346181399</c:v>
                </c:pt>
                <c:pt idx="4311">
                  <c:v>5.9344199107978701</c:v>
                </c:pt>
                <c:pt idx="4312">
                  <c:v>5.9357964869775897</c:v>
                </c:pt>
                <c:pt idx="4313">
                  <c:v>5.9371730631573199</c:v>
                </c:pt>
                <c:pt idx="4314">
                  <c:v>5.9385496393370403</c:v>
                </c:pt>
                <c:pt idx="4315">
                  <c:v>5.9399262155167696</c:v>
                </c:pt>
                <c:pt idx="4316">
                  <c:v>5.94130279169649</c:v>
                </c:pt>
                <c:pt idx="4317">
                  <c:v>5.9426793678762202</c:v>
                </c:pt>
                <c:pt idx="4318">
                  <c:v>5.9440559440559504</c:v>
                </c:pt>
                <c:pt idx="4319">
                  <c:v>5.9454325202356699</c:v>
                </c:pt>
                <c:pt idx="4320">
                  <c:v>5.9468090964154001</c:v>
                </c:pt>
                <c:pt idx="4321">
                  <c:v>5.9481856725951197</c:v>
                </c:pt>
                <c:pt idx="4322">
                  <c:v>5.9495622487748498</c:v>
                </c:pt>
                <c:pt idx="4323">
                  <c:v>5.9509388249545703</c:v>
                </c:pt>
                <c:pt idx="4324">
                  <c:v>5.9523154011342996</c:v>
                </c:pt>
                <c:pt idx="4325">
                  <c:v>5.9536919773140298</c:v>
                </c:pt>
                <c:pt idx="4326">
                  <c:v>5.9550685534937502</c:v>
                </c:pt>
                <c:pt idx="4327">
                  <c:v>5.9564451296734804</c:v>
                </c:pt>
                <c:pt idx="4328">
                  <c:v>5.9578217058531999</c:v>
                </c:pt>
                <c:pt idx="4329">
                  <c:v>5.9591982820329301</c:v>
                </c:pt>
                <c:pt idx="4330">
                  <c:v>5.9605748582126497</c:v>
                </c:pt>
                <c:pt idx="4331">
                  <c:v>5.9619514343923798</c:v>
                </c:pt>
                <c:pt idx="4332">
                  <c:v>5.96332801057211</c:v>
                </c:pt>
                <c:pt idx="4333">
                  <c:v>5.9647045867518296</c:v>
                </c:pt>
                <c:pt idx="4334">
                  <c:v>5.9660811629315598</c:v>
                </c:pt>
                <c:pt idx="4335">
                  <c:v>5.9674577391112802</c:v>
                </c:pt>
                <c:pt idx="4336">
                  <c:v>5.9688343152910104</c:v>
                </c:pt>
                <c:pt idx="4337">
                  <c:v>5.9702108914707397</c:v>
                </c:pt>
                <c:pt idx="4338">
                  <c:v>5.9715874676504601</c:v>
                </c:pt>
                <c:pt idx="4339">
                  <c:v>5.9729640438301903</c:v>
                </c:pt>
                <c:pt idx="4340">
                  <c:v>5.9743406200099098</c:v>
                </c:pt>
                <c:pt idx="4341">
                  <c:v>5.97571719618964</c:v>
                </c:pt>
                <c:pt idx="4342">
                  <c:v>5.9770937723693596</c:v>
                </c:pt>
                <c:pt idx="4343">
                  <c:v>5.9784703485490898</c:v>
                </c:pt>
                <c:pt idx="4344">
                  <c:v>5.97984692472882</c:v>
                </c:pt>
                <c:pt idx="4345">
                  <c:v>5.9812235009085404</c:v>
                </c:pt>
                <c:pt idx="4346">
                  <c:v>5.9826000770882697</c:v>
                </c:pt>
                <c:pt idx="4347">
                  <c:v>5.9839766532679901</c:v>
                </c:pt>
                <c:pt idx="4348">
                  <c:v>5.9853532294477203</c:v>
                </c:pt>
                <c:pt idx="4349">
                  <c:v>5.9867298056274398</c:v>
                </c:pt>
                <c:pt idx="4350">
                  <c:v>5.98810638180717</c:v>
                </c:pt>
                <c:pt idx="4351">
                  <c:v>5.9894829579869002</c:v>
                </c:pt>
                <c:pt idx="4352">
                  <c:v>5.9908595341666198</c:v>
                </c:pt>
                <c:pt idx="4353">
                  <c:v>5.99223611034635</c:v>
                </c:pt>
                <c:pt idx="4354">
                  <c:v>5.9936126865260704</c:v>
                </c:pt>
                <c:pt idx="4355">
                  <c:v>5.9949892627057997</c:v>
                </c:pt>
                <c:pt idx="4356">
                  <c:v>5.9963658388855201</c:v>
                </c:pt>
                <c:pt idx="4357">
                  <c:v>5.9977424150652503</c:v>
                </c:pt>
                <c:pt idx="4358">
                  <c:v>5.9991189912449796</c:v>
                </c:pt>
                <c:pt idx="4359">
                  <c:v>6.0004955674247</c:v>
                </c:pt>
                <c:pt idx="4360">
                  <c:v>6.0018721436044302</c:v>
                </c:pt>
                <c:pt idx="4361">
                  <c:v>6.0032487197841498</c:v>
                </c:pt>
                <c:pt idx="4362">
                  <c:v>6.0046252959638799</c:v>
                </c:pt>
                <c:pt idx="4363">
                  <c:v>6.0060018721436101</c:v>
                </c:pt>
                <c:pt idx="4364">
                  <c:v>6.0073784483233297</c:v>
                </c:pt>
                <c:pt idx="4365">
                  <c:v>6.0087550245030599</c:v>
                </c:pt>
                <c:pt idx="4366">
                  <c:v>6.0101316006827803</c:v>
                </c:pt>
                <c:pt idx="4367">
                  <c:v>6.0115081768625096</c:v>
                </c:pt>
                <c:pt idx="4368">
                  <c:v>6.01288475304223</c:v>
                </c:pt>
                <c:pt idx="4369">
                  <c:v>6.0142613292219602</c:v>
                </c:pt>
                <c:pt idx="4370">
                  <c:v>6.0156379054016904</c:v>
                </c:pt>
                <c:pt idx="4371">
                  <c:v>6.0170144815814099</c:v>
                </c:pt>
                <c:pt idx="4372">
                  <c:v>6.0183910577611401</c:v>
                </c:pt>
                <c:pt idx="4373">
                  <c:v>6.0197676339408597</c:v>
                </c:pt>
                <c:pt idx="4374">
                  <c:v>6.0211442101205899</c:v>
                </c:pt>
                <c:pt idx="4375">
                  <c:v>6.0225207863003201</c:v>
                </c:pt>
                <c:pt idx="4376">
                  <c:v>6.0238973624800396</c:v>
                </c:pt>
                <c:pt idx="4377">
                  <c:v>6.0252739386597698</c:v>
                </c:pt>
                <c:pt idx="4378">
                  <c:v>6.0266505148394902</c:v>
                </c:pt>
                <c:pt idx="4379">
                  <c:v>6.0280270910192204</c:v>
                </c:pt>
                <c:pt idx="4380">
                  <c:v>6.0294036671989399</c:v>
                </c:pt>
                <c:pt idx="4381">
                  <c:v>6.0307802433786701</c:v>
                </c:pt>
                <c:pt idx="4382">
                  <c:v>6.0321568195584003</c:v>
                </c:pt>
                <c:pt idx="4383">
                  <c:v>6.0335333957381199</c:v>
                </c:pt>
                <c:pt idx="4384">
                  <c:v>6.0349099719178501</c:v>
                </c:pt>
                <c:pt idx="4385">
                  <c:v>6.0362865480975696</c:v>
                </c:pt>
                <c:pt idx="4386">
                  <c:v>6.0376631242772998</c:v>
                </c:pt>
                <c:pt idx="4387">
                  <c:v>6.03903970045703</c:v>
                </c:pt>
                <c:pt idx="4388">
                  <c:v>6.0404162766367504</c:v>
                </c:pt>
                <c:pt idx="4389">
                  <c:v>6.0417928528164797</c:v>
                </c:pt>
                <c:pt idx="4390">
                  <c:v>6.0431694289962001</c:v>
                </c:pt>
                <c:pt idx="4391">
                  <c:v>6.0445460051759303</c:v>
                </c:pt>
                <c:pt idx="4392">
                  <c:v>6.0459225813556499</c:v>
                </c:pt>
                <c:pt idx="4393">
                  <c:v>6.0472991575353801</c:v>
                </c:pt>
                <c:pt idx="4394">
                  <c:v>6.0486757337151102</c:v>
                </c:pt>
                <c:pt idx="4395">
                  <c:v>6.0500523098948298</c:v>
                </c:pt>
                <c:pt idx="4396">
                  <c:v>6.05142888607456</c:v>
                </c:pt>
                <c:pt idx="4397">
                  <c:v>6.0528054622542804</c:v>
                </c:pt>
                <c:pt idx="4398">
                  <c:v>6.0541820384340097</c:v>
                </c:pt>
                <c:pt idx="4399">
                  <c:v>6.0555586146137301</c:v>
                </c:pt>
                <c:pt idx="4400">
                  <c:v>6.0569351907934603</c:v>
                </c:pt>
                <c:pt idx="4401">
                  <c:v>6.0583117669731896</c:v>
                </c:pt>
                <c:pt idx="4402">
                  <c:v>6.0596883431529101</c:v>
                </c:pt>
                <c:pt idx="4403">
                  <c:v>6.0610649193326402</c:v>
                </c:pt>
                <c:pt idx="4404">
                  <c:v>6.0624414955123598</c:v>
                </c:pt>
                <c:pt idx="4405">
                  <c:v>6.06381807169209</c:v>
                </c:pt>
                <c:pt idx="4406">
                  <c:v>6.0651946478718104</c:v>
                </c:pt>
                <c:pt idx="4407">
                  <c:v>6.0665712240515397</c:v>
                </c:pt>
                <c:pt idx="4408">
                  <c:v>6.0679478002312699</c:v>
                </c:pt>
                <c:pt idx="4409">
                  <c:v>6.0693243764109903</c:v>
                </c:pt>
                <c:pt idx="4410">
                  <c:v>6.0707009525907196</c:v>
                </c:pt>
                <c:pt idx="4411">
                  <c:v>6.07207752877044</c:v>
                </c:pt>
                <c:pt idx="4412">
                  <c:v>6.0734541049501702</c:v>
                </c:pt>
                <c:pt idx="4413">
                  <c:v>6.0748306811298898</c:v>
                </c:pt>
                <c:pt idx="4414">
                  <c:v>6.07620725730962</c:v>
                </c:pt>
                <c:pt idx="4415">
                  <c:v>6.0775838334893502</c:v>
                </c:pt>
                <c:pt idx="4416">
                  <c:v>6.0789604096690697</c:v>
                </c:pt>
                <c:pt idx="4417">
                  <c:v>6.0803369858487999</c:v>
                </c:pt>
                <c:pt idx="4418">
                  <c:v>6.0817135620285203</c:v>
                </c:pt>
                <c:pt idx="4419">
                  <c:v>6.0830901382082496</c:v>
                </c:pt>
                <c:pt idx="4420">
                  <c:v>6.0844667143879798</c:v>
                </c:pt>
                <c:pt idx="4421">
                  <c:v>6.0858432905677002</c:v>
                </c:pt>
                <c:pt idx="4422">
                  <c:v>6.0872198667474304</c:v>
                </c:pt>
                <c:pt idx="4423">
                  <c:v>6.08859644292715</c:v>
                </c:pt>
                <c:pt idx="4424">
                  <c:v>6.0899730191068802</c:v>
                </c:pt>
                <c:pt idx="4425">
                  <c:v>6.0913495952865997</c:v>
                </c:pt>
                <c:pt idx="4426">
                  <c:v>6.0927261714663299</c:v>
                </c:pt>
                <c:pt idx="4427">
                  <c:v>6.0941027476460601</c:v>
                </c:pt>
                <c:pt idx="4428">
                  <c:v>6.0954793238257796</c:v>
                </c:pt>
                <c:pt idx="4429">
                  <c:v>6.0968559000055098</c:v>
                </c:pt>
                <c:pt idx="4430">
                  <c:v>6.0982324761852302</c:v>
                </c:pt>
                <c:pt idx="4431">
                  <c:v>6.0996090523649604</c:v>
                </c:pt>
                <c:pt idx="4432">
                  <c:v>6.1009856285446897</c:v>
                </c:pt>
                <c:pt idx="4433">
                  <c:v>6.1023622047244102</c:v>
                </c:pt>
                <c:pt idx="4434">
                  <c:v>6.1037387809041403</c:v>
                </c:pt>
                <c:pt idx="4435">
                  <c:v>6.1051153570838599</c:v>
                </c:pt>
                <c:pt idx="4436">
                  <c:v>6.1064919332635901</c:v>
                </c:pt>
                <c:pt idx="4437">
                  <c:v>6.1078685094433096</c:v>
                </c:pt>
                <c:pt idx="4438">
                  <c:v>6.1092450856230398</c:v>
                </c:pt>
                <c:pt idx="4439">
                  <c:v>6.11062166180277</c:v>
                </c:pt>
                <c:pt idx="4440">
                  <c:v>6.1119982379824904</c:v>
                </c:pt>
                <c:pt idx="4441">
                  <c:v>6.1133748141622197</c:v>
                </c:pt>
                <c:pt idx="4442">
                  <c:v>6.1147513903419402</c:v>
                </c:pt>
                <c:pt idx="4443">
                  <c:v>6.1161279665216703</c:v>
                </c:pt>
                <c:pt idx="4444">
                  <c:v>6.1175045427013899</c:v>
                </c:pt>
                <c:pt idx="4445">
                  <c:v>6.1188811188811201</c:v>
                </c:pt>
                <c:pt idx="4446">
                  <c:v>6.1202576950608503</c:v>
                </c:pt>
                <c:pt idx="4447">
                  <c:v>6.1216342712405698</c:v>
                </c:pt>
                <c:pt idx="4448">
                  <c:v>6.1230108474203</c:v>
                </c:pt>
                <c:pt idx="4449">
                  <c:v>6.1243874236000204</c:v>
                </c:pt>
                <c:pt idx="4450">
                  <c:v>6.1257639997797497</c:v>
                </c:pt>
                <c:pt idx="4451">
                  <c:v>6.1271405759594799</c:v>
                </c:pt>
                <c:pt idx="4452">
                  <c:v>6.1285171521392003</c:v>
                </c:pt>
                <c:pt idx="4453">
                  <c:v>6.1298937283189296</c:v>
                </c:pt>
                <c:pt idx="4454">
                  <c:v>6.1312703044986501</c:v>
                </c:pt>
                <c:pt idx="4455">
                  <c:v>6.1326468806783803</c:v>
                </c:pt>
                <c:pt idx="4456">
                  <c:v>6.1340234568580998</c:v>
                </c:pt>
                <c:pt idx="4457">
                  <c:v>6.13540003303783</c:v>
                </c:pt>
                <c:pt idx="4458">
                  <c:v>6.1367766092175602</c:v>
                </c:pt>
                <c:pt idx="4459">
                  <c:v>6.1381531853972797</c:v>
                </c:pt>
                <c:pt idx="4460">
                  <c:v>6.1395297615770099</c:v>
                </c:pt>
                <c:pt idx="4461">
                  <c:v>6.1409063377567303</c:v>
                </c:pt>
                <c:pt idx="4462">
                  <c:v>6.1422829139364596</c:v>
                </c:pt>
                <c:pt idx="4463">
                  <c:v>6.1436594901161801</c:v>
                </c:pt>
                <c:pt idx="4464">
                  <c:v>6.1450360662959103</c:v>
                </c:pt>
                <c:pt idx="4465">
                  <c:v>6.1464126424756396</c:v>
                </c:pt>
                <c:pt idx="4466">
                  <c:v>6.14778921865536</c:v>
                </c:pt>
                <c:pt idx="4467">
                  <c:v>6.1491657948350902</c:v>
                </c:pt>
                <c:pt idx="4468">
                  <c:v>6.1505423710148097</c:v>
                </c:pt>
                <c:pt idx="4469">
                  <c:v>6.1519189471945399</c:v>
                </c:pt>
                <c:pt idx="4470">
                  <c:v>6.1532955233742603</c:v>
                </c:pt>
                <c:pt idx="4471">
                  <c:v>6.1546720995539896</c:v>
                </c:pt>
                <c:pt idx="4472">
                  <c:v>6.1560486757337198</c:v>
                </c:pt>
                <c:pt idx="4473">
                  <c:v>6.1574252519134403</c:v>
                </c:pt>
                <c:pt idx="4474">
                  <c:v>6.1588018280931696</c:v>
                </c:pt>
                <c:pt idx="4475">
                  <c:v>6.16017840427289</c:v>
                </c:pt>
                <c:pt idx="4476">
                  <c:v>6.1615549804526202</c:v>
                </c:pt>
                <c:pt idx="4477">
                  <c:v>6.1629315566323504</c:v>
                </c:pt>
                <c:pt idx="4478">
                  <c:v>6.1643081328120699</c:v>
                </c:pt>
                <c:pt idx="4479">
                  <c:v>6.1656847089918001</c:v>
                </c:pt>
                <c:pt idx="4480">
                  <c:v>6.1670612851715196</c:v>
                </c:pt>
                <c:pt idx="4481">
                  <c:v>6.1684378613512498</c:v>
                </c:pt>
                <c:pt idx="4482">
                  <c:v>6.16981443753098</c:v>
                </c:pt>
                <c:pt idx="4483">
                  <c:v>6.1711910137106996</c:v>
                </c:pt>
                <c:pt idx="4484">
                  <c:v>6.1725675898904298</c:v>
                </c:pt>
                <c:pt idx="4485">
                  <c:v>6.1739441660701502</c:v>
                </c:pt>
                <c:pt idx="4486">
                  <c:v>6.1753207422498804</c:v>
                </c:pt>
                <c:pt idx="4487">
                  <c:v>6.1766973184295999</c:v>
                </c:pt>
                <c:pt idx="4488">
                  <c:v>6.1780738946093301</c:v>
                </c:pt>
                <c:pt idx="4489">
                  <c:v>6.1794504707890603</c:v>
                </c:pt>
                <c:pt idx="4490">
                  <c:v>6.1808270469687798</c:v>
                </c:pt>
                <c:pt idx="4491">
                  <c:v>6.18220362314851</c:v>
                </c:pt>
                <c:pt idx="4492">
                  <c:v>6.1835801993282304</c:v>
                </c:pt>
                <c:pt idx="4493">
                  <c:v>6.1849567755079597</c:v>
                </c:pt>
                <c:pt idx="4494">
                  <c:v>6.1863333516876802</c:v>
                </c:pt>
                <c:pt idx="4495">
                  <c:v>6.1877099278674104</c:v>
                </c:pt>
                <c:pt idx="4496">
                  <c:v>6.1890865040471397</c:v>
                </c:pt>
                <c:pt idx="4497">
                  <c:v>6.1904630802268601</c:v>
                </c:pt>
                <c:pt idx="4498">
                  <c:v>6.1918396564065903</c:v>
                </c:pt>
                <c:pt idx="4499">
                  <c:v>6.1932162325863098</c:v>
                </c:pt>
                <c:pt idx="4500">
                  <c:v>6.19459280876604</c:v>
                </c:pt>
                <c:pt idx="4501">
                  <c:v>6.1959693849457604</c:v>
                </c:pt>
                <c:pt idx="4502">
                  <c:v>6.1973459611254897</c:v>
                </c:pt>
                <c:pt idx="4503">
                  <c:v>6.1987225373052199</c:v>
                </c:pt>
                <c:pt idx="4504">
                  <c:v>6.2000991134849404</c:v>
                </c:pt>
                <c:pt idx="4505">
                  <c:v>6.2014756896646697</c:v>
                </c:pt>
                <c:pt idx="4506">
                  <c:v>6.2028522658443901</c:v>
                </c:pt>
                <c:pt idx="4507">
                  <c:v>6.2042288420241203</c:v>
                </c:pt>
                <c:pt idx="4508">
                  <c:v>6.2056054182038398</c:v>
                </c:pt>
                <c:pt idx="4509">
                  <c:v>6.20698199438357</c:v>
                </c:pt>
                <c:pt idx="4510">
                  <c:v>6.2083585705633002</c:v>
                </c:pt>
                <c:pt idx="4511">
                  <c:v>6.2097351467430197</c:v>
                </c:pt>
                <c:pt idx="4512">
                  <c:v>6.2111117229227499</c:v>
                </c:pt>
                <c:pt idx="4513">
                  <c:v>6.2124882991024704</c:v>
                </c:pt>
                <c:pt idx="4514">
                  <c:v>6.2138648752821997</c:v>
                </c:pt>
                <c:pt idx="4515">
                  <c:v>6.2152414514619201</c:v>
                </c:pt>
                <c:pt idx="4516">
                  <c:v>6.2166180276416503</c:v>
                </c:pt>
                <c:pt idx="4517">
                  <c:v>6.2179946038213796</c:v>
                </c:pt>
                <c:pt idx="4518">
                  <c:v>6.2193711800011</c:v>
                </c:pt>
                <c:pt idx="4519">
                  <c:v>6.2207477561808302</c:v>
                </c:pt>
                <c:pt idx="4520">
                  <c:v>6.2221243323605497</c:v>
                </c:pt>
                <c:pt idx="4521">
                  <c:v>6.2235009085402799</c:v>
                </c:pt>
                <c:pt idx="4522">
                  <c:v>6.2248774847200101</c:v>
                </c:pt>
                <c:pt idx="4523">
                  <c:v>6.2262540608997297</c:v>
                </c:pt>
                <c:pt idx="4524">
                  <c:v>6.2276306370794599</c:v>
                </c:pt>
                <c:pt idx="4525">
                  <c:v>6.2290072132591803</c:v>
                </c:pt>
                <c:pt idx="4526">
                  <c:v>6.2303837894389096</c:v>
                </c:pt>
                <c:pt idx="4527">
                  <c:v>6.23176036561863</c:v>
                </c:pt>
                <c:pt idx="4528">
                  <c:v>6.2331369417983602</c:v>
                </c:pt>
                <c:pt idx="4529">
                  <c:v>6.2345135179780904</c:v>
                </c:pt>
                <c:pt idx="4530">
                  <c:v>6.2358900941578099</c:v>
                </c:pt>
                <c:pt idx="4531">
                  <c:v>6.2372666703375401</c:v>
                </c:pt>
                <c:pt idx="4532">
                  <c:v>6.2386432465172597</c:v>
                </c:pt>
                <c:pt idx="4533">
                  <c:v>6.2400198226969898</c:v>
                </c:pt>
                <c:pt idx="4534">
                  <c:v>6.24139639887672</c:v>
                </c:pt>
                <c:pt idx="4535">
                  <c:v>6.2427729750564396</c:v>
                </c:pt>
                <c:pt idx="4536">
                  <c:v>6.2441495512361698</c:v>
                </c:pt>
                <c:pt idx="4537">
                  <c:v>6.2455261274158902</c:v>
                </c:pt>
                <c:pt idx="4538">
                  <c:v>6.2469027035956204</c:v>
                </c:pt>
                <c:pt idx="4539">
                  <c:v>6.2482792797753399</c:v>
                </c:pt>
                <c:pt idx="4540">
                  <c:v>6.2496558559550701</c:v>
                </c:pt>
                <c:pt idx="4541">
                  <c:v>6.2510324321348003</c:v>
                </c:pt>
                <c:pt idx="4542">
                  <c:v>6.2524090083145198</c:v>
                </c:pt>
                <c:pt idx="4543">
                  <c:v>6.25378558449425</c:v>
                </c:pt>
                <c:pt idx="4544">
                  <c:v>6.2551621606739696</c:v>
                </c:pt>
                <c:pt idx="4545">
                  <c:v>6.2565387368536998</c:v>
                </c:pt>
                <c:pt idx="4546">
                  <c:v>6.25791531303343</c:v>
                </c:pt>
                <c:pt idx="4547">
                  <c:v>6.2592918892131504</c:v>
                </c:pt>
                <c:pt idx="4548">
                  <c:v>6.2606684653928797</c:v>
                </c:pt>
                <c:pt idx="4549">
                  <c:v>6.2620450415726001</c:v>
                </c:pt>
                <c:pt idx="4550">
                  <c:v>6.2634216177523303</c:v>
                </c:pt>
                <c:pt idx="4551">
                  <c:v>6.2647981939320498</c:v>
                </c:pt>
                <c:pt idx="4552">
                  <c:v>6.26617477011178</c:v>
                </c:pt>
                <c:pt idx="4553">
                  <c:v>6.2675513462915102</c:v>
                </c:pt>
                <c:pt idx="4554">
                  <c:v>6.2689279224712298</c:v>
                </c:pt>
                <c:pt idx="4555">
                  <c:v>6.27030449865096</c:v>
                </c:pt>
                <c:pt idx="4556">
                  <c:v>6.2716810748306804</c:v>
                </c:pt>
                <c:pt idx="4557">
                  <c:v>6.2730576510104097</c:v>
                </c:pt>
                <c:pt idx="4558">
                  <c:v>6.2744342271901301</c:v>
                </c:pt>
                <c:pt idx="4559">
                  <c:v>6.2758108033698603</c:v>
                </c:pt>
                <c:pt idx="4560">
                  <c:v>6.2771873795495896</c:v>
                </c:pt>
                <c:pt idx="4561">
                  <c:v>6.27856395572931</c:v>
                </c:pt>
                <c:pt idx="4562">
                  <c:v>6.2799405319090402</c:v>
                </c:pt>
                <c:pt idx="4563">
                  <c:v>6.2813171080887598</c:v>
                </c:pt>
                <c:pt idx="4564">
                  <c:v>6.28269368426849</c:v>
                </c:pt>
                <c:pt idx="4565">
                  <c:v>6.2840702604482104</c:v>
                </c:pt>
                <c:pt idx="4566">
                  <c:v>6.2854468366279397</c:v>
                </c:pt>
                <c:pt idx="4567">
                  <c:v>6.2868234128076699</c:v>
                </c:pt>
                <c:pt idx="4568">
                  <c:v>6.2881999889873903</c:v>
                </c:pt>
                <c:pt idx="4569">
                  <c:v>6.2895765651671196</c:v>
                </c:pt>
                <c:pt idx="4570">
                  <c:v>6.29095314134684</c:v>
                </c:pt>
                <c:pt idx="4571">
                  <c:v>6.2923297175265702</c:v>
                </c:pt>
                <c:pt idx="4572">
                  <c:v>6.2937062937063004</c:v>
                </c:pt>
                <c:pt idx="4573">
                  <c:v>6.2950828698860199</c:v>
                </c:pt>
                <c:pt idx="4574">
                  <c:v>6.2964594460657501</c:v>
                </c:pt>
                <c:pt idx="4575">
                  <c:v>6.2978360222454697</c:v>
                </c:pt>
                <c:pt idx="4576">
                  <c:v>6.2992125984251999</c:v>
                </c:pt>
                <c:pt idx="4577">
                  <c:v>6.3005891746049203</c:v>
                </c:pt>
                <c:pt idx="4578">
                  <c:v>6.3019657507846496</c:v>
                </c:pt>
                <c:pt idx="4579">
                  <c:v>6.3033423269643798</c:v>
                </c:pt>
                <c:pt idx="4580">
                  <c:v>6.3047189031441002</c:v>
                </c:pt>
                <c:pt idx="4581">
                  <c:v>6.3060954793238304</c:v>
                </c:pt>
                <c:pt idx="4582">
                  <c:v>6.3074720555035499</c:v>
                </c:pt>
                <c:pt idx="4583">
                  <c:v>6.3088486316832801</c:v>
                </c:pt>
                <c:pt idx="4584">
                  <c:v>6.3102252078629997</c:v>
                </c:pt>
                <c:pt idx="4585">
                  <c:v>6.3116017840427299</c:v>
                </c:pt>
                <c:pt idx="4586">
                  <c:v>6.3129783602224601</c:v>
                </c:pt>
                <c:pt idx="4587">
                  <c:v>6.3143549364021796</c:v>
                </c:pt>
                <c:pt idx="4588">
                  <c:v>6.3157315125819098</c:v>
                </c:pt>
                <c:pt idx="4589">
                  <c:v>6.3171080887616302</c:v>
                </c:pt>
                <c:pt idx="4590">
                  <c:v>6.3184846649413604</c:v>
                </c:pt>
                <c:pt idx="4591">
                  <c:v>6.3198612411210799</c:v>
                </c:pt>
                <c:pt idx="4592">
                  <c:v>6.3212378173008101</c:v>
                </c:pt>
                <c:pt idx="4593">
                  <c:v>6.3226143934805403</c:v>
                </c:pt>
                <c:pt idx="4594">
                  <c:v>6.3239909696602599</c:v>
                </c:pt>
                <c:pt idx="4595">
                  <c:v>6.3253675458399901</c:v>
                </c:pt>
                <c:pt idx="4596">
                  <c:v>6.3267441220197096</c:v>
                </c:pt>
                <c:pt idx="4597">
                  <c:v>6.3281206981994398</c:v>
                </c:pt>
                <c:pt idx="4598">
                  <c:v>6.32949727437917</c:v>
                </c:pt>
                <c:pt idx="4599">
                  <c:v>6.3308738505588904</c:v>
                </c:pt>
                <c:pt idx="4600">
                  <c:v>6.3322504267386197</c:v>
                </c:pt>
                <c:pt idx="4601">
                  <c:v>6.3336270029183401</c:v>
                </c:pt>
                <c:pt idx="4602">
                  <c:v>6.3350035790980703</c:v>
                </c:pt>
                <c:pt idx="4603">
                  <c:v>6.3363801552777899</c:v>
                </c:pt>
                <c:pt idx="4604">
                  <c:v>6.3377567314575201</c:v>
                </c:pt>
                <c:pt idx="4605">
                  <c:v>6.3391333076372502</c:v>
                </c:pt>
                <c:pt idx="4606">
                  <c:v>6.3405098838169698</c:v>
                </c:pt>
                <c:pt idx="4607">
                  <c:v>6.3418864599967</c:v>
                </c:pt>
                <c:pt idx="4608">
                  <c:v>6.3432630361764204</c:v>
                </c:pt>
                <c:pt idx="4609">
                  <c:v>6.3446396123561497</c:v>
                </c:pt>
                <c:pt idx="4610">
                  <c:v>6.3460161885358799</c:v>
                </c:pt>
                <c:pt idx="4611">
                  <c:v>6.3473927647156003</c:v>
                </c:pt>
                <c:pt idx="4612">
                  <c:v>6.3487693408953296</c:v>
                </c:pt>
                <c:pt idx="4613">
                  <c:v>6.3501459170750501</c:v>
                </c:pt>
                <c:pt idx="4614">
                  <c:v>6.3515224932547802</c:v>
                </c:pt>
                <c:pt idx="4615">
                  <c:v>6.3528990694344998</c:v>
                </c:pt>
                <c:pt idx="4616">
                  <c:v>6.35427564561423</c:v>
                </c:pt>
                <c:pt idx="4617">
                  <c:v>6.3556522217939602</c:v>
                </c:pt>
                <c:pt idx="4618">
                  <c:v>6.3570287979736797</c:v>
                </c:pt>
                <c:pt idx="4619">
                  <c:v>6.3584053741534099</c:v>
                </c:pt>
                <c:pt idx="4620">
                  <c:v>6.3597819503331303</c:v>
                </c:pt>
                <c:pt idx="4621">
                  <c:v>6.3611585265128596</c:v>
                </c:pt>
                <c:pt idx="4622">
                  <c:v>6.36253510269258</c:v>
                </c:pt>
                <c:pt idx="4623">
                  <c:v>6.3639116788723102</c:v>
                </c:pt>
                <c:pt idx="4624">
                  <c:v>6.3652882550520404</c:v>
                </c:pt>
                <c:pt idx="4625">
                  <c:v>6.36666483123176</c:v>
                </c:pt>
                <c:pt idx="4626">
                  <c:v>6.3680414074114902</c:v>
                </c:pt>
                <c:pt idx="4627">
                  <c:v>6.3694179835912097</c:v>
                </c:pt>
                <c:pt idx="4628">
                  <c:v>6.3707945597709399</c:v>
                </c:pt>
                <c:pt idx="4629">
                  <c:v>6.3721711359506701</c:v>
                </c:pt>
                <c:pt idx="4630">
                  <c:v>6.3735477121303896</c:v>
                </c:pt>
                <c:pt idx="4631">
                  <c:v>6.3749242883101198</c:v>
                </c:pt>
                <c:pt idx="4632">
                  <c:v>6.3763008644898402</c:v>
                </c:pt>
                <c:pt idx="4633">
                  <c:v>6.3776774406695704</c:v>
                </c:pt>
                <c:pt idx="4634">
                  <c:v>6.37905401684929</c:v>
                </c:pt>
                <c:pt idx="4635">
                  <c:v>6.3804305930290202</c:v>
                </c:pt>
                <c:pt idx="4636">
                  <c:v>6.3818071692087504</c:v>
                </c:pt>
                <c:pt idx="4637">
                  <c:v>6.3831837453884699</c:v>
                </c:pt>
                <c:pt idx="4638">
                  <c:v>6.3845603215682001</c:v>
                </c:pt>
                <c:pt idx="4639">
                  <c:v>6.3859368977479196</c:v>
                </c:pt>
                <c:pt idx="4640">
                  <c:v>6.3873134739276498</c:v>
                </c:pt>
                <c:pt idx="4641">
                  <c:v>6.3886900501073702</c:v>
                </c:pt>
                <c:pt idx="4642">
                  <c:v>6.3900666262871004</c:v>
                </c:pt>
                <c:pt idx="4643">
                  <c:v>6.3914432024668297</c:v>
                </c:pt>
                <c:pt idx="4644">
                  <c:v>6.3928197786465502</c:v>
                </c:pt>
                <c:pt idx="4645">
                  <c:v>6.3941963548262803</c:v>
                </c:pt>
                <c:pt idx="4646">
                  <c:v>6.3955729310059999</c:v>
                </c:pt>
                <c:pt idx="4647">
                  <c:v>6.3969495071857301</c:v>
                </c:pt>
                <c:pt idx="4648">
                  <c:v>6.3983260833654496</c:v>
                </c:pt>
                <c:pt idx="4649">
                  <c:v>6.3997026595451798</c:v>
                </c:pt>
                <c:pt idx="4650">
                  <c:v>6.40107923572491</c:v>
                </c:pt>
                <c:pt idx="4651">
                  <c:v>6.4024558119046304</c:v>
                </c:pt>
                <c:pt idx="4652">
                  <c:v>6.4038323880843597</c:v>
                </c:pt>
                <c:pt idx="4653">
                  <c:v>6.4052089642640802</c:v>
                </c:pt>
                <c:pt idx="4654">
                  <c:v>6.4065855404438103</c:v>
                </c:pt>
                <c:pt idx="4655">
                  <c:v>6.4079621166235299</c:v>
                </c:pt>
                <c:pt idx="4656">
                  <c:v>6.4093386928032601</c:v>
                </c:pt>
                <c:pt idx="4657">
                  <c:v>6.4107152689829903</c:v>
                </c:pt>
                <c:pt idx="4658">
                  <c:v>6.4120918451627098</c:v>
                </c:pt>
                <c:pt idx="4659">
                  <c:v>6.41346842134244</c:v>
                </c:pt>
                <c:pt idx="4660">
                  <c:v>6.4148449975221604</c:v>
                </c:pt>
                <c:pt idx="4661">
                  <c:v>6.4162215737018897</c:v>
                </c:pt>
                <c:pt idx="4662">
                  <c:v>6.4175981498816199</c:v>
                </c:pt>
                <c:pt idx="4663">
                  <c:v>6.4189747260613403</c:v>
                </c:pt>
                <c:pt idx="4664">
                  <c:v>6.4203513022410696</c:v>
                </c:pt>
                <c:pt idx="4665">
                  <c:v>6.4217278784207901</c:v>
                </c:pt>
                <c:pt idx="4666">
                  <c:v>6.4231044546005203</c:v>
                </c:pt>
                <c:pt idx="4667">
                  <c:v>6.4244810307802496</c:v>
                </c:pt>
                <c:pt idx="4668">
                  <c:v>6.42585760695997</c:v>
                </c:pt>
                <c:pt idx="4669">
                  <c:v>6.4272341831397002</c:v>
                </c:pt>
                <c:pt idx="4670">
                  <c:v>6.4286107593194197</c:v>
                </c:pt>
                <c:pt idx="4671">
                  <c:v>6.4299873354991499</c:v>
                </c:pt>
                <c:pt idx="4672">
                  <c:v>6.4313639116788703</c:v>
                </c:pt>
                <c:pt idx="4673">
                  <c:v>6.4327404878585996</c:v>
                </c:pt>
                <c:pt idx="4674">
                  <c:v>6.4341170640383298</c:v>
                </c:pt>
                <c:pt idx="4675">
                  <c:v>6.4354936402180503</c:v>
                </c:pt>
                <c:pt idx="4676">
                  <c:v>6.4368702163977796</c:v>
                </c:pt>
                <c:pt idx="4677">
                  <c:v>6.4382467925775</c:v>
                </c:pt>
                <c:pt idx="4678">
                  <c:v>6.4396233687572302</c:v>
                </c:pt>
                <c:pt idx="4679">
                  <c:v>6.4409999449369497</c:v>
                </c:pt>
                <c:pt idx="4680">
                  <c:v>6.4423765211166799</c:v>
                </c:pt>
                <c:pt idx="4681">
                  <c:v>6.4437530972964101</c:v>
                </c:pt>
                <c:pt idx="4682">
                  <c:v>6.4451296734761296</c:v>
                </c:pt>
                <c:pt idx="4683">
                  <c:v>6.4465062496558598</c:v>
                </c:pt>
                <c:pt idx="4684">
                  <c:v>6.4478828258355803</c:v>
                </c:pt>
                <c:pt idx="4685">
                  <c:v>6.4492594020153096</c:v>
                </c:pt>
                <c:pt idx="4686">
                  <c:v>6.45063597819503</c:v>
                </c:pt>
                <c:pt idx="4687">
                  <c:v>6.4520125543747602</c:v>
                </c:pt>
                <c:pt idx="4688">
                  <c:v>6.4533891305544904</c:v>
                </c:pt>
                <c:pt idx="4689">
                  <c:v>6.4547657067342099</c:v>
                </c:pt>
                <c:pt idx="4690">
                  <c:v>6.4561422829139401</c:v>
                </c:pt>
                <c:pt idx="4691">
                  <c:v>6.4575188590936596</c:v>
                </c:pt>
                <c:pt idx="4692">
                  <c:v>6.4588954352733898</c:v>
                </c:pt>
                <c:pt idx="4693">
                  <c:v>6.46027201145312</c:v>
                </c:pt>
                <c:pt idx="4694">
                  <c:v>6.4616485876328396</c:v>
                </c:pt>
                <c:pt idx="4695">
                  <c:v>6.4630251638125698</c:v>
                </c:pt>
                <c:pt idx="4696">
                  <c:v>6.4644017399922902</c:v>
                </c:pt>
                <c:pt idx="4697">
                  <c:v>6.4657783161720204</c:v>
                </c:pt>
                <c:pt idx="4698">
                  <c:v>6.4671548923517399</c:v>
                </c:pt>
                <c:pt idx="4699">
                  <c:v>6.4685314685314701</c:v>
                </c:pt>
                <c:pt idx="4700">
                  <c:v>6.4699080447112003</c:v>
                </c:pt>
                <c:pt idx="4701">
                  <c:v>6.4712846208909198</c:v>
                </c:pt>
                <c:pt idx="4702">
                  <c:v>6.47266119707065</c:v>
                </c:pt>
                <c:pt idx="4703">
                  <c:v>6.4740377732503704</c:v>
                </c:pt>
                <c:pt idx="4704">
                  <c:v>6.4754143494300997</c:v>
                </c:pt>
                <c:pt idx="4705">
                  <c:v>6.4767909256098202</c:v>
                </c:pt>
                <c:pt idx="4706">
                  <c:v>6.4781675017895504</c:v>
                </c:pt>
                <c:pt idx="4707">
                  <c:v>6.4795440779692797</c:v>
                </c:pt>
                <c:pt idx="4708">
                  <c:v>6.4809206541490001</c:v>
                </c:pt>
                <c:pt idx="4709">
                  <c:v>6.4822972303287303</c:v>
                </c:pt>
                <c:pt idx="4710">
                  <c:v>6.4836738065084498</c:v>
                </c:pt>
                <c:pt idx="4711">
                  <c:v>6.48505038268818</c:v>
                </c:pt>
                <c:pt idx="4712">
                  <c:v>6.4864269588679102</c:v>
                </c:pt>
                <c:pt idx="4713">
                  <c:v>6.4878035350476297</c:v>
                </c:pt>
                <c:pt idx="4714">
                  <c:v>6.4891801112273599</c:v>
                </c:pt>
                <c:pt idx="4715">
                  <c:v>6.4905566874070804</c:v>
                </c:pt>
                <c:pt idx="4716">
                  <c:v>6.4919332635868097</c:v>
                </c:pt>
                <c:pt idx="4717">
                  <c:v>6.4933098397665301</c:v>
                </c:pt>
                <c:pt idx="4718">
                  <c:v>6.4946864159462603</c:v>
                </c:pt>
                <c:pt idx="4719">
                  <c:v>6.4960629921259896</c:v>
                </c:pt>
                <c:pt idx="4720">
                  <c:v>6.49743956830571</c:v>
                </c:pt>
                <c:pt idx="4721">
                  <c:v>6.4988161444854402</c:v>
                </c:pt>
                <c:pt idx="4722">
                  <c:v>6.5001927206651597</c:v>
                </c:pt>
                <c:pt idx="4723">
                  <c:v>6.5015692968448899</c:v>
                </c:pt>
                <c:pt idx="4724">
                  <c:v>6.5029458730246201</c:v>
                </c:pt>
                <c:pt idx="4725">
                  <c:v>6.5043224492043397</c:v>
                </c:pt>
                <c:pt idx="4726">
                  <c:v>6.5056990253840699</c:v>
                </c:pt>
                <c:pt idx="4727">
                  <c:v>6.5070756015637903</c:v>
                </c:pt>
                <c:pt idx="4728">
                  <c:v>6.5084521777435196</c:v>
                </c:pt>
                <c:pt idx="4729">
                  <c:v>6.50982875392324</c:v>
                </c:pt>
                <c:pt idx="4730">
                  <c:v>6.5112053301029702</c:v>
                </c:pt>
                <c:pt idx="4731">
                  <c:v>6.5125819062827004</c:v>
                </c:pt>
                <c:pt idx="4732">
                  <c:v>6.5139584824624199</c:v>
                </c:pt>
                <c:pt idx="4733">
                  <c:v>6.5153350586421501</c:v>
                </c:pt>
                <c:pt idx="4734">
                  <c:v>6.5167116348218697</c:v>
                </c:pt>
                <c:pt idx="4735">
                  <c:v>6.5180882110015999</c:v>
                </c:pt>
                <c:pt idx="4736">
                  <c:v>6.5194647871813203</c:v>
                </c:pt>
                <c:pt idx="4737">
                  <c:v>6.5208413633610496</c:v>
                </c:pt>
                <c:pt idx="4738">
                  <c:v>6.5222179395407798</c:v>
                </c:pt>
                <c:pt idx="4739">
                  <c:v>6.5235945157205002</c:v>
                </c:pt>
                <c:pt idx="4740">
                  <c:v>6.5249710919002304</c:v>
                </c:pt>
                <c:pt idx="4741">
                  <c:v>6.5263476680799499</c:v>
                </c:pt>
                <c:pt idx="4742">
                  <c:v>6.5277242442596801</c:v>
                </c:pt>
                <c:pt idx="4743">
                  <c:v>6.5291008204393997</c:v>
                </c:pt>
                <c:pt idx="4744">
                  <c:v>6.5304773966191298</c:v>
                </c:pt>
                <c:pt idx="4745">
                  <c:v>6.53185397279886</c:v>
                </c:pt>
                <c:pt idx="4746">
                  <c:v>6.5332305489785796</c:v>
                </c:pt>
                <c:pt idx="4747">
                  <c:v>6.5346071251583098</c:v>
                </c:pt>
                <c:pt idx="4748">
                  <c:v>6.5359837013380302</c:v>
                </c:pt>
                <c:pt idx="4749">
                  <c:v>6.5373602775177604</c:v>
                </c:pt>
                <c:pt idx="4750">
                  <c:v>6.5387368536974799</c:v>
                </c:pt>
                <c:pt idx="4751">
                  <c:v>6.5401134298772101</c:v>
                </c:pt>
                <c:pt idx="4752">
                  <c:v>6.5414900060569403</c:v>
                </c:pt>
                <c:pt idx="4753">
                  <c:v>6.5428665822366598</c:v>
                </c:pt>
                <c:pt idx="4754">
                  <c:v>6.54424315841639</c:v>
                </c:pt>
                <c:pt idx="4755">
                  <c:v>6.5456197345961096</c:v>
                </c:pt>
                <c:pt idx="4756">
                  <c:v>6.5469963107758398</c:v>
                </c:pt>
                <c:pt idx="4757">
                  <c:v>6.54837288695557</c:v>
                </c:pt>
                <c:pt idx="4758">
                  <c:v>6.5497494631352904</c:v>
                </c:pt>
                <c:pt idx="4759">
                  <c:v>6.5511260393150197</c:v>
                </c:pt>
                <c:pt idx="4760">
                  <c:v>6.5525026154947401</c:v>
                </c:pt>
                <c:pt idx="4761">
                  <c:v>6.5538791916744703</c:v>
                </c:pt>
                <c:pt idx="4762">
                  <c:v>6.5552557678541898</c:v>
                </c:pt>
                <c:pt idx="4763">
                  <c:v>6.55663234403392</c:v>
                </c:pt>
                <c:pt idx="4764">
                  <c:v>6.5580089202136502</c:v>
                </c:pt>
                <c:pt idx="4765">
                  <c:v>6.5593854963933698</c:v>
                </c:pt>
                <c:pt idx="4766">
                  <c:v>6.5607620725731</c:v>
                </c:pt>
                <c:pt idx="4767">
                  <c:v>6.5621386487528204</c:v>
                </c:pt>
                <c:pt idx="4768">
                  <c:v>6.5635152249325497</c:v>
                </c:pt>
                <c:pt idx="4769">
                  <c:v>6.5648918011122701</c:v>
                </c:pt>
                <c:pt idx="4770">
                  <c:v>6.5662683772920003</c:v>
                </c:pt>
                <c:pt idx="4771">
                  <c:v>6.5676449534717296</c:v>
                </c:pt>
                <c:pt idx="4772">
                  <c:v>6.56902152965145</c:v>
                </c:pt>
                <c:pt idx="4773">
                  <c:v>6.5703981058311802</c:v>
                </c:pt>
                <c:pt idx="4774">
                  <c:v>6.5717746820108998</c:v>
                </c:pt>
                <c:pt idx="4775">
                  <c:v>6.57315125819063</c:v>
                </c:pt>
                <c:pt idx="4776">
                  <c:v>6.5745278343703601</c:v>
                </c:pt>
                <c:pt idx="4777">
                  <c:v>6.5759044105500797</c:v>
                </c:pt>
                <c:pt idx="4778">
                  <c:v>6.5772809867298099</c:v>
                </c:pt>
                <c:pt idx="4779">
                  <c:v>6.5786575629095303</c:v>
                </c:pt>
                <c:pt idx="4780">
                  <c:v>6.5800341390892596</c:v>
                </c:pt>
                <c:pt idx="4781">
                  <c:v>6.58141071526898</c:v>
                </c:pt>
                <c:pt idx="4782">
                  <c:v>6.5827872914487102</c:v>
                </c:pt>
                <c:pt idx="4783">
                  <c:v>6.5841638676284404</c:v>
                </c:pt>
                <c:pt idx="4784">
                  <c:v>6.5855404438081599</c:v>
                </c:pt>
                <c:pt idx="4785">
                  <c:v>6.5869170199878901</c:v>
                </c:pt>
                <c:pt idx="4786">
                  <c:v>6.5882935961676097</c:v>
                </c:pt>
                <c:pt idx="4787">
                  <c:v>6.5896701723473399</c:v>
                </c:pt>
                <c:pt idx="4788">
                  <c:v>6.5910467485270701</c:v>
                </c:pt>
                <c:pt idx="4789">
                  <c:v>6.5924233247067896</c:v>
                </c:pt>
                <c:pt idx="4790">
                  <c:v>6.5937999008865198</c:v>
                </c:pt>
                <c:pt idx="4791">
                  <c:v>6.5951764770662402</c:v>
                </c:pt>
                <c:pt idx="4792">
                  <c:v>6.5965530532459704</c:v>
                </c:pt>
                <c:pt idx="4793">
                  <c:v>6.5979296294256899</c:v>
                </c:pt>
                <c:pt idx="4794">
                  <c:v>6.5993062056054201</c:v>
                </c:pt>
                <c:pt idx="4795">
                  <c:v>6.6006827817851503</c:v>
                </c:pt>
                <c:pt idx="4796">
                  <c:v>6.6020593579648699</c:v>
                </c:pt>
                <c:pt idx="4797">
                  <c:v>6.6034359341446001</c:v>
                </c:pt>
                <c:pt idx="4798">
                  <c:v>6.6048125103243196</c:v>
                </c:pt>
                <c:pt idx="4799">
                  <c:v>6.6061890865040498</c:v>
                </c:pt>
                <c:pt idx="4800">
                  <c:v>6.6075656626837702</c:v>
                </c:pt>
                <c:pt idx="4801">
                  <c:v>6.6089422388635004</c:v>
                </c:pt>
                <c:pt idx="4802">
                  <c:v>6.6103188150432297</c:v>
                </c:pt>
                <c:pt idx="4803">
                  <c:v>6.6116953912229501</c:v>
                </c:pt>
                <c:pt idx="4804">
                  <c:v>6.6130719674026803</c:v>
                </c:pt>
                <c:pt idx="4805">
                  <c:v>6.6144485435823999</c:v>
                </c:pt>
                <c:pt idx="4806">
                  <c:v>6.6158251197621301</c:v>
                </c:pt>
                <c:pt idx="4807">
                  <c:v>6.6172016959418603</c:v>
                </c:pt>
                <c:pt idx="4808">
                  <c:v>6.6185782721215798</c:v>
                </c:pt>
                <c:pt idx="4809">
                  <c:v>6.61995484830131</c:v>
                </c:pt>
                <c:pt idx="4810">
                  <c:v>6.6213314244810304</c:v>
                </c:pt>
                <c:pt idx="4811">
                  <c:v>6.6227080006607597</c:v>
                </c:pt>
                <c:pt idx="4812">
                  <c:v>6.6240845768404801</c:v>
                </c:pt>
                <c:pt idx="4813">
                  <c:v>6.6254611530202103</c:v>
                </c:pt>
                <c:pt idx="4814">
                  <c:v>6.6268377291999396</c:v>
                </c:pt>
                <c:pt idx="4815">
                  <c:v>6.6282143053796601</c:v>
                </c:pt>
                <c:pt idx="4816">
                  <c:v>6.6295908815593902</c:v>
                </c:pt>
                <c:pt idx="4817">
                  <c:v>6.6309674577391098</c:v>
                </c:pt>
                <c:pt idx="4818">
                  <c:v>6.63234403391884</c:v>
                </c:pt>
                <c:pt idx="4819">
                  <c:v>6.6337206100985604</c:v>
                </c:pt>
                <c:pt idx="4820">
                  <c:v>6.6350971862782897</c:v>
                </c:pt>
                <c:pt idx="4821">
                  <c:v>6.6364737624580199</c:v>
                </c:pt>
                <c:pt idx="4822">
                  <c:v>6.6378503386377403</c:v>
                </c:pt>
                <c:pt idx="4823">
                  <c:v>6.6392269148174696</c:v>
                </c:pt>
                <c:pt idx="4824">
                  <c:v>6.6406034909971901</c:v>
                </c:pt>
                <c:pt idx="4825">
                  <c:v>6.6419800671769202</c:v>
                </c:pt>
                <c:pt idx="4826">
                  <c:v>6.6433566433566398</c:v>
                </c:pt>
                <c:pt idx="4827">
                  <c:v>6.64473321953637</c:v>
                </c:pt>
                <c:pt idx="4828">
                  <c:v>6.6461097957161002</c:v>
                </c:pt>
                <c:pt idx="4829">
                  <c:v>6.6474863718958197</c:v>
                </c:pt>
                <c:pt idx="4830">
                  <c:v>6.6488629480755499</c:v>
                </c:pt>
                <c:pt idx="4831">
                  <c:v>6.6502395242552703</c:v>
                </c:pt>
                <c:pt idx="4832">
                  <c:v>6.6516161004349996</c:v>
                </c:pt>
                <c:pt idx="4833">
                  <c:v>6.65299267661472</c:v>
                </c:pt>
                <c:pt idx="4834">
                  <c:v>6.6543692527944502</c:v>
                </c:pt>
                <c:pt idx="4835">
                  <c:v>6.6557458289741804</c:v>
                </c:pt>
                <c:pt idx="4836">
                  <c:v>6.6571224051539</c:v>
                </c:pt>
                <c:pt idx="4837">
                  <c:v>6.6584989813336302</c:v>
                </c:pt>
                <c:pt idx="4838">
                  <c:v>6.6598755575133497</c:v>
                </c:pt>
                <c:pt idx="4839">
                  <c:v>6.6612521336930799</c:v>
                </c:pt>
                <c:pt idx="4840">
                  <c:v>6.6626287098728101</c:v>
                </c:pt>
                <c:pt idx="4841">
                  <c:v>6.6640052860525296</c:v>
                </c:pt>
                <c:pt idx="4842">
                  <c:v>6.6653818622322598</c:v>
                </c:pt>
                <c:pt idx="4843">
                  <c:v>6.6667584384119802</c:v>
                </c:pt>
                <c:pt idx="4844">
                  <c:v>6.6681350145917104</c:v>
                </c:pt>
                <c:pt idx="4845">
                  <c:v>6.66951159077143</c:v>
                </c:pt>
                <c:pt idx="4846">
                  <c:v>6.6708881669511602</c:v>
                </c:pt>
                <c:pt idx="4847">
                  <c:v>6.6722647431308904</c:v>
                </c:pt>
                <c:pt idx="4848">
                  <c:v>6.6736413193106099</c:v>
                </c:pt>
                <c:pt idx="4849">
                  <c:v>6.6750178954903401</c:v>
                </c:pt>
                <c:pt idx="4850">
                  <c:v>6.6763944716700596</c:v>
                </c:pt>
                <c:pt idx="4851">
                  <c:v>6.6777710478497898</c:v>
                </c:pt>
                <c:pt idx="4852">
                  <c:v>6.67914762402952</c:v>
                </c:pt>
                <c:pt idx="4853">
                  <c:v>6.6805242002092404</c:v>
                </c:pt>
                <c:pt idx="4854">
                  <c:v>6.6819007763889697</c:v>
                </c:pt>
                <c:pt idx="4855">
                  <c:v>6.6832773525686902</c:v>
                </c:pt>
                <c:pt idx="4856">
                  <c:v>6.6846539287484203</c:v>
                </c:pt>
                <c:pt idx="4857">
                  <c:v>6.6860305049281399</c:v>
                </c:pt>
                <c:pt idx="4858">
                  <c:v>6.6874070811078701</c:v>
                </c:pt>
                <c:pt idx="4859">
                  <c:v>6.6887836572876003</c:v>
                </c:pt>
                <c:pt idx="4860">
                  <c:v>6.6901602334673198</c:v>
                </c:pt>
                <c:pt idx="4861">
                  <c:v>6.69153680964705</c:v>
                </c:pt>
                <c:pt idx="4862">
                  <c:v>6.6929133858267704</c:v>
                </c:pt>
                <c:pt idx="4863">
                  <c:v>6.6942899620064997</c:v>
                </c:pt>
                <c:pt idx="4864">
                  <c:v>6.6956665381862299</c:v>
                </c:pt>
                <c:pt idx="4865">
                  <c:v>6.6970431143659503</c:v>
                </c:pt>
                <c:pt idx="4866">
                  <c:v>6.6984196905456797</c:v>
                </c:pt>
                <c:pt idx="4867">
                  <c:v>6.6997962667254001</c:v>
                </c:pt>
                <c:pt idx="4868">
                  <c:v>6.7011728429051303</c:v>
                </c:pt>
                <c:pt idx="4869">
                  <c:v>6.7025494190848498</c:v>
                </c:pt>
                <c:pt idx="4870">
                  <c:v>6.70392599526458</c:v>
                </c:pt>
                <c:pt idx="4871">
                  <c:v>6.7053025714443102</c:v>
                </c:pt>
                <c:pt idx="4872">
                  <c:v>6.7066791476240297</c:v>
                </c:pt>
                <c:pt idx="4873">
                  <c:v>6.7080557238037599</c:v>
                </c:pt>
                <c:pt idx="4874">
                  <c:v>6.7094322999834803</c:v>
                </c:pt>
                <c:pt idx="4875">
                  <c:v>6.7108088761632096</c:v>
                </c:pt>
                <c:pt idx="4876">
                  <c:v>6.7121854523429301</c:v>
                </c:pt>
                <c:pt idx="4877">
                  <c:v>6.7135620285226603</c:v>
                </c:pt>
                <c:pt idx="4878">
                  <c:v>6.7149386047023896</c:v>
                </c:pt>
                <c:pt idx="4879">
                  <c:v>6.71631518088211</c:v>
                </c:pt>
                <c:pt idx="4880">
                  <c:v>6.7176917570618402</c:v>
                </c:pt>
                <c:pt idx="4881">
                  <c:v>6.7190683332415597</c:v>
                </c:pt>
                <c:pt idx="4882">
                  <c:v>6.7204449094212899</c:v>
                </c:pt>
                <c:pt idx="4883">
                  <c:v>6.7218214856010103</c:v>
                </c:pt>
                <c:pt idx="4884">
                  <c:v>6.7231980617807396</c:v>
                </c:pt>
                <c:pt idx="4885">
                  <c:v>6.7245746379604698</c:v>
                </c:pt>
                <c:pt idx="4886">
                  <c:v>6.7259512141401903</c:v>
                </c:pt>
                <c:pt idx="4887">
                  <c:v>6.7273277903199196</c:v>
                </c:pt>
                <c:pt idx="4888">
                  <c:v>6.72870436649964</c:v>
                </c:pt>
                <c:pt idx="4889">
                  <c:v>6.7300809426793702</c:v>
                </c:pt>
                <c:pt idx="4890">
                  <c:v>6.7314575188590897</c:v>
                </c:pt>
                <c:pt idx="4891">
                  <c:v>6.7328340950388199</c:v>
                </c:pt>
                <c:pt idx="4892">
                  <c:v>6.7342106712185501</c:v>
                </c:pt>
                <c:pt idx="4893">
                  <c:v>6.7355872473982696</c:v>
                </c:pt>
                <c:pt idx="4894">
                  <c:v>6.7369638235779998</c:v>
                </c:pt>
                <c:pt idx="4895">
                  <c:v>6.7383403997577203</c:v>
                </c:pt>
                <c:pt idx="4896">
                  <c:v>6.7397169759374496</c:v>
                </c:pt>
                <c:pt idx="4897">
                  <c:v>6.7410935521171798</c:v>
                </c:pt>
                <c:pt idx="4898">
                  <c:v>6.7424701282969002</c:v>
                </c:pt>
                <c:pt idx="4899">
                  <c:v>6.7438467044766304</c:v>
                </c:pt>
                <c:pt idx="4900">
                  <c:v>6.7452232806563499</c:v>
                </c:pt>
                <c:pt idx="4901">
                  <c:v>6.7465998568360801</c:v>
                </c:pt>
                <c:pt idx="4902">
                  <c:v>6.7479764330158103</c:v>
                </c:pt>
                <c:pt idx="4903">
                  <c:v>6.7493530091955298</c:v>
                </c:pt>
                <c:pt idx="4904">
                  <c:v>6.75072958537526</c:v>
                </c:pt>
                <c:pt idx="4905">
                  <c:v>6.7521061615549796</c:v>
                </c:pt>
                <c:pt idx="4906">
                  <c:v>6.7534827377347098</c:v>
                </c:pt>
                <c:pt idx="4907">
                  <c:v>6.7548593139144302</c:v>
                </c:pt>
                <c:pt idx="4908">
                  <c:v>6.7562358900941604</c:v>
                </c:pt>
                <c:pt idx="4909">
                  <c:v>6.7576124662738897</c:v>
                </c:pt>
                <c:pt idx="4910">
                  <c:v>6.7589890424536101</c:v>
                </c:pt>
                <c:pt idx="4911">
                  <c:v>6.7603656186333403</c:v>
                </c:pt>
                <c:pt idx="4912">
                  <c:v>6.7617421948130598</c:v>
                </c:pt>
                <c:pt idx="4913">
                  <c:v>6.76311877099279</c:v>
                </c:pt>
                <c:pt idx="4914">
                  <c:v>6.7644953471725104</c:v>
                </c:pt>
                <c:pt idx="4915">
                  <c:v>6.7658719233522397</c:v>
                </c:pt>
                <c:pt idx="4916">
                  <c:v>6.7672484995319699</c:v>
                </c:pt>
                <c:pt idx="4917">
                  <c:v>6.7686250757116904</c:v>
                </c:pt>
                <c:pt idx="4918">
                  <c:v>6.7700016518914197</c:v>
                </c:pt>
                <c:pt idx="4919">
                  <c:v>6.7713782280711401</c:v>
                </c:pt>
                <c:pt idx="4920">
                  <c:v>6.7727548042508703</c:v>
                </c:pt>
                <c:pt idx="4921">
                  <c:v>6.7741313804305898</c:v>
                </c:pt>
                <c:pt idx="4922">
                  <c:v>6.77550795661032</c:v>
                </c:pt>
                <c:pt idx="4923">
                  <c:v>6.7768845327900502</c:v>
                </c:pt>
                <c:pt idx="4924">
                  <c:v>6.7782611089697697</c:v>
                </c:pt>
                <c:pt idx="4925">
                  <c:v>6.7796376851494999</c:v>
                </c:pt>
                <c:pt idx="4926">
                  <c:v>6.7810142613292204</c:v>
                </c:pt>
                <c:pt idx="4927">
                  <c:v>6.7823908375089497</c:v>
                </c:pt>
                <c:pt idx="4928">
                  <c:v>6.7837674136886701</c:v>
                </c:pt>
                <c:pt idx="4929">
                  <c:v>6.7851439898684003</c:v>
                </c:pt>
                <c:pt idx="4930">
                  <c:v>6.7865205660481296</c:v>
                </c:pt>
                <c:pt idx="4931">
                  <c:v>6.78789714222785</c:v>
                </c:pt>
                <c:pt idx="4932">
                  <c:v>6.7892737184075802</c:v>
                </c:pt>
                <c:pt idx="4933">
                  <c:v>6.7906502945872997</c:v>
                </c:pt>
                <c:pt idx="4934">
                  <c:v>6.7920268707670299</c:v>
                </c:pt>
                <c:pt idx="4935">
                  <c:v>6.7934034469467601</c:v>
                </c:pt>
                <c:pt idx="4936">
                  <c:v>6.7947800231264797</c:v>
                </c:pt>
                <c:pt idx="4937">
                  <c:v>6.7961565993062099</c:v>
                </c:pt>
                <c:pt idx="4938">
                  <c:v>6.7975331754859303</c:v>
                </c:pt>
                <c:pt idx="4939">
                  <c:v>6.7989097516656596</c:v>
                </c:pt>
                <c:pt idx="4940">
                  <c:v>6.80028632784538</c:v>
                </c:pt>
                <c:pt idx="4941">
                  <c:v>6.8016629040251102</c:v>
                </c:pt>
                <c:pt idx="4942">
                  <c:v>6.8030394802048404</c:v>
                </c:pt>
                <c:pt idx="4943">
                  <c:v>6.8044160563845599</c:v>
                </c:pt>
                <c:pt idx="4944">
                  <c:v>6.8057926325642901</c:v>
                </c:pt>
                <c:pt idx="4945">
                  <c:v>6.8071692087440097</c:v>
                </c:pt>
                <c:pt idx="4946">
                  <c:v>6.8085457849237399</c:v>
                </c:pt>
                <c:pt idx="4947">
                  <c:v>6.80992236110347</c:v>
                </c:pt>
                <c:pt idx="4948">
                  <c:v>6.8112989372831896</c:v>
                </c:pt>
                <c:pt idx="4949">
                  <c:v>6.8126755134629198</c:v>
                </c:pt>
                <c:pt idx="4950">
                  <c:v>6.8140520896426402</c:v>
                </c:pt>
                <c:pt idx="4951">
                  <c:v>6.8154286658223704</c:v>
                </c:pt>
                <c:pt idx="4952">
                  <c:v>6.8168052420020899</c:v>
                </c:pt>
                <c:pt idx="4953">
                  <c:v>6.8181818181818201</c:v>
                </c:pt>
                <c:pt idx="4954">
                  <c:v>6.8195583943615503</c:v>
                </c:pt>
                <c:pt idx="4955">
                  <c:v>6.8209349705412698</c:v>
                </c:pt>
                <c:pt idx="4956">
                  <c:v>6.822311546721</c:v>
                </c:pt>
                <c:pt idx="4957">
                  <c:v>6.8236881229007196</c:v>
                </c:pt>
                <c:pt idx="4958">
                  <c:v>6.8250646990804498</c:v>
                </c:pt>
                <c:pt idx="4959">
                  <c:v>6.8264412752601702</c:v>
                </c:pt>
                <c:pt idx="4960">
                  <c:v>6.8278178514399004</c:v>
                </c:pt>
                <c:pt idx="4961">
                  <c:v>6.8291944276196297</c:v>
                </c:pt>
                <c:pt idx="4962">
                  <c:v>6.8305710037993501</c:v>
                </c:pt>
                <c:pt idx="4963">
                  <c:v>6.8319475799790803</c:v>
                </c:pt>
                <c:pt idx="4964">
                  <c:v>6.8333241561587998</c:v>
                </c:pt>
                <c:pt idx="4965">
                  <c:v>6.83470073233853</c:v>
                </c:pt>
                <c:pt idx="4966">
                  <c:v>6.8360773085182602</c:v>
                </c:pt>
                <c:pt idx="4967">
                  <c:v>6.8374538846979798</c:v>
                </c:pt>
                <c:pt idx="4968">
                  <c:v>6.83883046087771</c:v>
                </c:pt>
                <c:pt idx="4969">
                  <c:v>6.8402070370574304</c:v>
                </c:pt>
                <c:pt idx="4970">
                  <c:v>6.8415836132371597</c:v>
                </c:pt>
                <c:pt idx="4971">
                  <c:v>6.8429601894168801</c:v>
                </c:pt>
                <c:pt idx="4972">
                  <c:v>6.8443367655966103</c:v>
                </c:pt>
                <c:pt idx="4973">
                  <c:v>6.8457133417763396</c:v>
                </c:pt>
                <c:pt idx="4974">
                  <c:v>6.84708991795606</c:v>
                </c:pt>
                <c:pt idx="4975">
                  <c:v>6.8484664941357902</c:v>
                </c:pt>
                <c:pt idx="4976">
                  <c:v>6.8498430703155098</c:v>
                </c:pt>
                <c:pt idx="4977">
                  <c:v>6.85121964649524</c:v>
                </c:pt>
                <c:pt idx="4978">
                  <c:v>6.8525962226749604</c:v>
                </c:pt>
                <c:pt idx="4979">
                  <c:v>6.8539727988546897</c:v>
                </c:pt>
                <c:pt idx="4980">
                  <c:v>6.8553493750344199</c:v>
                </c:pt>
                <c:pt idx="4981">
                  <c:v>6.8567259512141403</c:v>
                </c:pt>
                <c:pt idx="4982">
                  <c:v>6.8581025273938696</c:v>
                </c:pt>
                <c:pt idx="4983">
                  <c:v>6.85947910357359</c:v>
                </c:pt>
                <c:pt idx="4984">
                  <c:v>6.8608556797533202</c:v>
                </c:pt>
                <c:pt idx="4985">
                  <c:v>6.8622322559330398</c:v>
                </c:pt>
                <c:pt idx="4986">
                  <c:v>6.86360883211277</c:v>
                </c:pt>
                <c:pt idx="4987">
                  <c:v>6.8649854082925001</c:v>
                </c:pt>
                <c:pt idx="4988">
                  <c:v>6.8663619844722197</c:v>
                </c:pt>
                <c:pt idx="4989">
                  <c:v>6.8677385606519499</c:v>
                </c:pt>
                <c:pt idx="4990">
                  <c:v>6.8691151368316703</c:v>
                </c:pt>
                <c:pt idx="4991">
                  <c:v>6.8704917130113996</c:v>
                </c:pt>
                <c:pt idx="4992">
                  <c:v>6.8718682891911298</c:v>
                </c:pt>
                <c:pt idx="4993">
                  <c:v>6.8732448653708502</c:v>
                </c:pt>
                <c:pt idx="4994">
                  <c:v>6.8746214415505804</c:v>
                </c:pt>
                <c:pt idx="4995">
                  <c:v>6.8759980177302999</c:v>
                </c:pt>
                <c:pt idx="4996">
                  <c:v>6.8773745939100301</c:v>
                </c:pt>
                <c:pt idx="4997">
                  <c:v>6.8787511700897497</c:v>
                </c:pt>
                <c:pt idx="4998">
                  <c:v>6.8801277462694799</c:v>
                </c:pt>
                <c:pt idx="4999">
                  <c:v>6.8815043224492101</c:v>
                </c:pt>
                <c:pt idx="5000">
                  <c:v>6.8828808986289296</c:v>
                </c:pt>
                <c:pt idx="5001">
                  <c:v>6.8842574748086598</c:v>
                </c:pt>
                <c:pt idx="5002">
                  <c:v>6.8856340509883802</c:v>
                </c:pt>
                <c:pt idx="5003">
                  <c:v>6.8870106271681104</c:v>
                </c:pt>
                <c:pt idx="5004">
                  <c:v>6.8883872033478299</c:v>
                </c:pt>
                <c:pt idx="5005">
                  <c:v>6.8897637795275601</c:v>
                </c:pt>
                <c:pt idx="5006">
                  <c:v>6.8911403557072903</c:v>
                </c:pt>
                <c:pt idx="5007">
                  <c:v>6.8925169318870099</c:v>
                </c:pt>
                <c:pt idx="5008">
                  <c:v>6.8938935080667401</c:v>
                </c:pt>
                <c:pt idx="5009">
                  <c:v>6.8952700842464596</c:v>
                </c:pt>
                <c:pt idx="5010">
                  <c:v>6.8966466604261898</c:v>
                </c:pt>
                <c:pt idx="5011">
                  <c:v>6.89802323660592</c:v>
                </c:pt>
                <c:pt idx="5012">
                  <c:v>6.8993998127856404</c:v>
                </c:pt>
                <c:pt idx="5013">
                  <c:v>6.9007763889653697</c:v>
                </c:pt>
                <c:pt idx="5014">
                  <c:v>6.9021529651450901</c:v>
                </c:pt>
                <c:pt idx="5015">
                  <c:v>6.9035295413248203</c:v>
                </c:pt>
                <c:pt idx="5016">
                  <c:v>6.9049061175045399</c:v>
                </c:pt>
                <c:pt idx="5017">
                  <c:v>6.9062826936842701</c:v>
                </c:pt>
                <c:pt idx="5018">
                  <c:v>6.9076592698640003</c:v>
                </c:pt>
                <c:pt idx="5019">
                  <c:v>6.9090358460437198</c:v>
                </c:pt>
                <c:pt idx="5020">
                  <c:v>6.91041242222345</c:v>
                </c:pt>
                <c:pt idx="5021">
                  <c:v>6.9117889984031704</c:v>
                </c:pt>
                <c:pt idx="5022">
                  <c:v>6.9131655745828997</c:v>
                </c:pt>
                <c:pt idx="5023">
                  <c:v>6.9145421507626299</c:v>
                </c:pt>
                <c:pt idx="5024">
                  <c:v>6.9159187269423503</c:v>
                </c:pt>
                <c:pt idx="5025">
                  <c:v>6.9172953031220796</c:v>
                </c:pt>
                <c:pt idx="5026">
                  <c:v>6.9186718793018001</c:v>
                </c:pt>
                <c:pt idx="5027">
                  <c:v>6.9200484554815302</c:v>
                </c:pt>
                <c:pt idx="5028">
                  <c:v>6.9214250316612498</c:v>
                </c:pt>
                <c:pt idx="5029">
                  <c:v>6.92280160784098</c:v>
                </c:pt>
                <c:pt idx="5030">
                  <c:v>6.9241781840207102</c:v>
                </c:pt>
                <c:pt idx="5031">
                  <c:v>6.9255547602004297</c:v>
                </c:pt>
                <c:pt idx="5032">
                  <c:v>6.9269313363801599</c:v>
                </c:pt>
                <c:pt idx="5033">
                  <c:v>6.9283079125598803</c:v>
                </c:pt>
                <c:pt idx="5034">
                  <c:v>6.9296844887396096</c:v>
                </c:pt>
                <c:pt idx="5035">
                  <c:v>6.9310610649193301</c:v>
                </c:pt>
                <c:pt idx="5036">
                  <c:v>6.9324376410990602</c:v>
                </c:pt>
                <c:pt idx="5037">
                  <c:v>6.9338142172787904</c:v>
                </c:pt>
                <c:pt idx="5038">
                  <c:v>6.93519079345851</c:v>
                </c:pt>
                <c:pt idx="5039">
                  <c:v>6.9365673696382402</c:v>
                </c:pt>
                <c:pt idx="5040">
                  <c:v>6.9379439458179597</c:v>
                </c:pt>
                <c:pt idx="5041">
                  <c:v>6.9393205219976899</c:v>
                </c:pt>
                <c:pt idx="5042">
                  <c:v>6.9406970981774201</c:v>
                </c:pt>
                <c:pt idx="5043">
                  <c:v>6.9420736743571396</c:v>
                </c:pt>
                <c:pt idx="5044">
                  <c:v>6.9434502505368698</c:v>
                </c:pt>
                <c:pt idx="5045">
                  <c:v>6.9448268267165902</c:v>
                </c:pt>
                <c:pt idx="5046">
                  <c:v>6.9462034028963204</c:v>
                </c:pt>
                <c:pt idx="5047">
                  <c:v>6.94757997907604</c:v>
                </c:pt>
                <c:pt idx="5048">
                  <c:v>6.9489565552557702</c:v>
                </c:pt>
                <c:pt idx="5049">
                  <c:v>6.9503331314355004</c:v>
                </c:pt>
                <c:pt idx="5050">
                  <c:v>6.9517097076152199</c:v>
                </c:pt>
                <c:pt idx="5051">
                  <c:v>6.9530862837949501</c:v>
                </c:pt>
                <c:pt idx="5052">
                  <c:v>6.9544628599746696</c:v>
                </c:pt>
                <c:pt idx="5053">
                  <c:v>6.9558394361543998</c:v>
                </c:pt>
                <c:pt idx="5054">
                  <c:v>6.9572160123341202</c:v>
                </c:pt>
                <c:pt idx="5055">
                  <c:v>6.9585925885138504</c:v>
                </c:pt>
                <c:pt idx="5056">
                  <c:v>6.9599691646935797</c:v>
                </c:pt>
                <c:pt idx="5057">
                  <c:v>6.9613457408733002</c:v>
                </c:pt>
                <c:pt idx="5058">
                  <c:v>6.9627223170530304</c:v>
                </c:pt>
                <c:pt idx="5059">
                  <c:v>6.9640988932327499</c:v>
                </c:pt>
                <c:pt idx="5060">
                  <c:v>6.9654754694124801</c:v>
                </c:pt>
                <c:pt idx="5061">
                  <c:v>6.9668520455921996</c:v>
                </c:pt>
                <c:pt idx="5062">
                  <c:v>6.9682286217719298</c:v>
                </c:pt>
                <c:pt idx="5063">
                  <c:v>6.96960519795166</c:v>
                </c:pt>
                <c:pt idx="5064">
                  <c:v>6.9709817741313804</c:v>
                </c:pt>
                <c:pt idx="5065">
                  <c:v>6.9723583503111097</c:v>
                </c:pt>
                <c:pt idx="5066">
                  <c:v>6.9737349264908302</c:v>
                </c:pt>
                <c:pt idx="5067">
                  <c:v>6.9751115026705603</c:v>
                </c:pt>
                <c:pt idx="5068">
                  <c:v>6.9764880788502799</c:v>
                </c:pt>
                <c:pt idx="5069">
                  <c:v>6.9778646550300101</c:v>
                </c:pt>
                <c:pt idx="5070">
                  <c:v>6.9792412312097403</c:v>
                </c:pt>
                <c:pt idx="5071">
                  <c:v>6.9806178073894598</c:v>
                </c:pt>
                <c:pt idx="5072">
                  <c:v>6.98199438356919</c:v>
                </c:pt>
                <c:pt idx="5073">
                  <c:v>6.9833709597489104</c:v>
                </c:pt>
                <c:pt idx="5074">
                  <c:v>6.9847475359286397</c:v>
                </c:pt>
                <c:pt idx="5075">
                  <c:v>6.9861241121083699</c:v>
                </c:pt>
                <c:pt idx="5076">
                  <c:v>6.9875006882880903</c:v>
                </c:pt>
                <c:pt idx="5077">
                  <c:v>6.9888772644678196</c:v>
                </c:pt>
                <c:pt idx="5078">
                  <c:v>6.9902538406475401</c:v>
                </c:pt>
                <c:pt idx="5079">
                  <c:v>6.9916304168272703</c:v>
                </c:pt>
                <c:pt idx="5080">
                  <c:v>6.9930069930069898</c:v>
                </c:pt>
                <c:pt idx="5081">
                  <c:v>6.99438356918672</c:v>
                </c:pt>
                <c:pt idx="5082">
                  <c:v>6.9957601453664502</c:v>
                </c:pt>
                <c:pt idx="5083">
                  <c:v>6.9971367215461697</c:v>
                </c:pt>
                <c:pt idx="5084">
                  <c:v>6.9985132977258999</c:v>
                </c:pt>
                <c:pt idx="5085">
                  <c:v>6.9998898739056203</c:v>
                </c:pt>
                <c:pt idx="5086">
                  <c:v>7.0012664500853496</c:v>
                </c:pt>
                <c:pt idx="5087">
                  <c:v>7.0026430262650798</c:v>
                </c:pt>
                <c:pt idx="5088">
                  <c:v>7.0040196024448003</c:v>
                </c:pt>
                <c:pt idx="5089">
                  <c:v>7.0053961786245296</c:v>
                </c:pt>
                <c:pt idx="5090">
                  <c:v>7.00677275480425</c:v>
                </c:pt>
                <c:pt idx="5091">
                  <c:v>7.0081493309839802</c:v>
                </c:pt>
                <c:pt idx="5092">
                  <c:v>7.0095259071636997</c:v>
                </c:pt>
                <c:pt idx="5093">
                  <c:v>7.0109024833434299</c:v>
                </c:pt>
                <c:pt idx="5094">
                  <c:v>7.0122790595231601</c:v>
                </c:pt>
                <c:pt idx="5095">
                  <c:v>7.0136556357028796</c:v>
                </c:pt>
                <c:pt idx="5096">
                  <c:v>7.0150322118826098</c:v>
                </c:pt>
                <c:pt idx="5097">
                  <c:v>7.0164087880623303</c:v>
                </c:pt>
                <c:pt idx="5098">
                  <c:v>7.0177853642420596</c:v>
                </c:pt>
                <c:pt idx="5099">
                  <c:v>7.01916194042178</c:v>
                </c:pt>
                <c:pt idx="5100">
                  <c:v>7.0205385166015102</c:v>
                </c:pt>
                <c:pt idx="5101">
                  <c:v>7.0219150927812404</c:v>
                </c:pt>
                <c:pt idx="5102">
                  <c:v>7.0232916689609599</c:v>
                </c:pt>
                <c:pt idx="5103">
                  <c:v>7.0246682451406901</c:v>
                </c:pt>
                <c:pt idx="5104">
                  <c:v>7.0260448213204096</c:v>
                </c:pt>
                <c:pt idx="5105">
                  <c:v>7.0274213975001398</c:v>
                </c:pt>
                <c:pt idx="5106">
                  <c:v>7.02879797367987</c:v>
                </c:pt>
                <c:pt idx="5107">
                  <c:v>7.0301745498595896</c:v>
                </c:pt>
                <c:pt idx="5108">
                  <c:v>7.0315511260393198</c:v>
                </c:pt>
                <c:pt idx="5109">
                  <c:v>7.0329277022190402</c:v>
                </c:pt>
                <c:pt idx="5110">
                  <c:v>7.0343042783987704</c:v>
                </c:pt>
                <c:pt idx="5111">
                  <c:v>7.0356808545784899</c:v>
                </c:pt>
                <c:pt idx="5112">
                  <c:v>7.0370574307582201</c:v>
                </c:pt>
                <c:pt idx="5113">
                  <c:v>7.0384340069379503</c:v>
                </c:pt>
                <c:pt idx="5114">
                  <c:v>7.0398105831176698</c:v>
                </c:pt>
                <c:pt idx="5115">
                  <c:v>7.0411871592974</c:v>
                </c:pt>
                <c:pt idx="5116">
                  <c:v>7.0425637354771196</c:v>
                </c:pt>
                <c:pt idx="5117">
                  <c:v>7.0439403116568498</c:v>
                </c:pt>
                <c:pt idx="5118">
                  <c:v>7.0453168878365702</c:v>
                </c:pt>
                <c:pt idx="5119">
                  <c:v>7.0466934640163004</c:v>
                </c:pt>
                <c:pt idx="5120">
                  <c:v>7.0480700401960297</c:v>
                </c:pt>
                <c:pt idx="5121">
                  <c:v>7.0494466163757501</c:v>
                </c:pt>
                <c:pt idx="5122">
                  <c:v>7.0508231925554803</c:v>
                </c:pt>
                <c:pt idx="5123">
                  <c:v>7.0521997687351998</c:v>
                </c:pt>
                <c:pt idx="5124">
                  <c:v>7.05357634491493</c:v>
                </c:pt>
                <c:pt idx="5125">
                  <c:v>7.0549529210946504</c:v>
                </c:pt>
                <c:pt idx="5126">
                  <c:v>7.0563294972743797</c:v>
                </c:pt>
                <c:pt idx="5127">
                  <c:v>7.0577060734541099</c:v>
                </c:pt>
                <c:pt idx="5128">
                  <c:v>7.0590826496338304</c:v>
                </c:pt>
                <c:pt idx="5129">
                  <c:v>7.0604592258135597</c:v>
                </c:pt>
                <c:pt idx="5130">
                  <c:v>7.0618358019932801</c:v>
                </c:pt>
                <c:pt idx="5131">
                  <c:v>7.0632123781730103</c:v>
                </c:pt>
                <c:pt idx="5132">
                  <c:v>7.0645889543527396</c:v>
                </c:pt>
                <c:pt idx="5133">
                  <c:v>7.06596553053246</c:v>
                </c:pt>
                <c:pt idx="5134">
                  <c:v>7.0673421067121902</c:v>
                </c:pt>
                <c:pt idx="5135">
                  <c:v>7.0687186828919097</c:v>
                </c:pt>
                <c:pt idx="5136">
                  <c:v>7.0700952590716399</c:v>
                </c:pt>
                <c:pt idx="5137">
                  <c:v>7.0714718352513604</c:v>
                </c:pt>
                <c:pt idx="5138">
                  <c:v>7.0728484114310897</c:v>
                </c:pt>
                <c:pt idx="5139">
                  <c:v>7.0742249876108101</c:v>
                </c:pt>
                <c:pt idx="5140">
                  <c:v>7.0756015637905403</c:v>
                </c:pt>
                <c:pt idx="5141">
                  <c:v>7.0769781399702696</c:v>
                </c:pt>
                <c:pt idx="5142">
                  <c:v>7.07835471614999</c:v>
                </c:pt>
                <c:pt idx="5143">
                  <c:v>7.0797312923297202</c:v>
                </c:pt>
                <c:pt idx="5144">
                  <c:v>7.0811078685094397</c:v>
                </c:pt>
                <c:pt idx="5145">
                  <c:v>7.0824844446891699</c:v>
                </c:pt>
                <c:pt idx="5146">
                  <c:v>7.0838610208689001</c:v>
                </c:pt>
                <c:pt idx="5147">
                  <c:v>7.0852375970486197</c:v>
                </c:pt>
                <c:pt idx="5148">
                  <c:v>7.0866141732283499</c:v>
                </c:pt>
                <c:pt idx="5149">
                  <c:v>7.0879907494080703</c:v>
                </c:pt>
                <c:pt idx="5150">
                  <c:v>7.0893673255877996</c:v>
                </c:pt>
                <c:pt idx="5151">
                  <c:v>7.0907439017675298</c:v>
                </c:pt>
                <c:pt idx="5152">
                  <c:v>7.0921204779472502</c:v>
                </c:pt>
                <c:pt idx="5153">
                  <c:v>7.0934970541269804</c:v>
                </c:pt>
                <c:pt idx="5154">
                  <c:v>7.0948736303066999</c:v>
                </c:pt>
                <c:pt idx="5155">
                  <c:v>7.0962502064864301</c:v>
                </c:pt>
                <c:pt idx="5156">
                  <c:v>7.0976267826661497</c:v>
                </c:pt>
                <c:pt idx="5157">
                  <c:v>7.0990033588458799</c:v>
                </c:pt>
                <c:pt idx="5158">
                  <c:v>7.10037993502561</c:v>
                </c:pt>
                <c:pt idx="5159">
                  <c:v>7.1017565112053296</c:v>
                </c:pt>
                <c:pt idx="5160">
                  <c:v>7.1031330873850598</c:v>
                </c:pt>
                <c:pt idx="5161">
                  <c:v>7.1045096635647802</c:v>
                </c:pt>
                <c:pt idx="5162">
                  <c:v>7.1058862397445104</c:v>
                </c:pt>
                <c:pt idx="5163">
                  <c:v>7.1072628159242397</c:v>
                </c:pt>
                <c:pt idx="5164">
                  <c:v>7.1086393921039601</c:v>
                </c:pt>
                <c:pt idx="5165">
                  <c:v>7.1100159682836903</c:v>
                </c:pt>
                <c:pt idx="5166">
                  <c:v>7.1113925444634098</c:v>
                </c:pt>
                <c:pt idx="5167">
                  <c:v>7.11276912064314</c:v>
                </c:pt>
                <c:pt idx="5168">
                  <c:v>7.1141456968228596</c:v>
                </c:pt>
                <c:pt idx="5169">
                  <c:v>7.1155222730025898</c:v>
                </c:pt>
                <c:pt idx="5170">
                  <c:v>7.11689884918232</c:v>
                </c:pt>
                <c:pt idx="5171">
                  <c:v>7.1182754253620404</c:v>
                </c:pt>
                <c:pt idx="5172">
                  <c:v>7.1196520015417697</c:v>
                </c:pt>
                <c:pt idx="5173">
                  <c:v>7.1210285777214901</c:v>
                </c:pt>
                <c:pt idx="5174">
                  <c:v>7.1224051539012203</c:v>
                </c:pt>
                <c:pt idx="5175">
                  <c:v>7.1237817300809398</c:v>
                </c:pt>
                <c:pt idx="5176">
                  <c:v>7.12515830626067</c:v>
                </c:pt>
                <c:pt idx="5177">
                  <c:v>7.1265348824404002</c:v>
                </c:pt>
                <c:pt idx="5178">
                  <c:v>7.1279114586201198</c:v>
                </c:pt>
                <c:pt idx="5179">
                  <c:v>7.12928803479985</c:v>
                </c:pt>
                <c:pt idx="5180">
                  <c:v>7.1306646109795704</c:v>
                </c:pt>
                <c:pt idx="5181">
                  <c:v>7.1320411871592997</c:v>
                </c:pt>
                <c:pt idx="5182">
                  <c:v>7.1334177633390201</c:v>
                </c:pt>
                <c:pt idx="5183">
                  <c:v>7.1347943395187503</c:v>
                </c:pt>
                <c:pt idx="5184">
                  <c:v>7.1361709156984796</c:v>
                </c:pt>
                <c:pt idx="5185">
                  <c:v>7.1375474918782</c:v>
                </c:pt>
                <c:pt idx="5186">
                  <c:v>7.1389240680579302</c:v>
                </c:pt>
                <c:pt idx="5187">
                  <c:v>7.1403006442376498</c:v>
                </c:pt>
                <c:pt idx="5188">
                  <c:v>7.14167722041738</c:v>
                </c:pt>
                <c:pt idx="5189">
                  <c:v>7.1430537965971004</c:v>
                </c:pt>
                <c:pt idx="5190">
                  <c:v>7.1444303727768297</c:v>
                </c:pt>
                <c:pt idx="5191">
                  <c:v>7.1458069489565599</c:v>
                </c:pt>
                <c:pt idx="5192">
                  <c:v>7.1471835251362803</c:v>
                </c:pt>
                <c:pt idx="5193">
                  <c:v>7.1485601013160096</c:v>
                </c:pt>
                <c:pt idx="5194">
                  <c:v>7.14993667749573</c:v>
                </c:pt>
                <c:pt idx="5195">
                  <c:v>7.1513132536754602</c:v>
                </c:pt>
                <c:pt idx="5196">
                  <c:v>7.1526898298551904</c:v>
                </c:pt>
                <c:pt idx="5197">
                  <c:v>7.15406640603491</c:v>
                </c:pt>
                <c:pt idx="5198">
                  <c:v>7.1554429822146401</c:v>
                </c:pt>
                <c:pt idx="5199">
                  <c:v>7.1568195583943597</c:v>
                </c:pt>
                <c:pt idx="5200">
                  <c:v>7.1581961345740899</c:v>
                </c:pt>
                <c:pt idx="5201">
                  <c:v>7.1595727107538103</c:v>
                </c:pt>
                <c:pt idx="5202">
                  <c:v>7.1609492869335396</c:v>
                </c:pt>
                <c:pt idx="5203">
                  <c:v>7.1623258631132698</c:v>
                </c:pt>
                <c:pt idx="5204">
                  <c:v>7.1637024392929902</c:v>
                </c:pt>
                <c:pt idx="5205">
                  <c:v>7.1650790154727204</c:v>
                </c:pt>
                <c:pt idx="5206">
                  <c:v>7.1664555916524399</c:v>
                </c:pt>
                <c:pt idx="5207">
                  <c:v>7.1678321678321701</c:v>
                </c:pt>
                <c:pt idx="5208">
                  <c:v>7.1692087440119003</c:v>
                </c:pt>
                <c:pt idx="5209">
                  <c:v>7.1705853201916199</c:v>
                </c:pt>
                <c:pt idx="5210">
                  <c:v>7.1719618963713501</c:v>
                </c:pt>
                <c:pt idx="5211">
                  <c:v>7.1733384725510696</c:v>
                </c:pt>
                <c:pt idx="5212">
                  <c:v>7.1747150487307998</c:v>
                </c:pt>
                <c:pt idx="5213">
                  <c:v>7.17609162491053</c:v>
                </c:pt>
                <c:pt idx="5214">
                  <c:v>7.1774682010902504</c:v>
                </c:pt>
                <c:pt idx="5215">
                  <c:v>7.1788447772699797</c:v>
                </c:pt>
                <c:pt idx="5216">
                  <c:v>7.1802213534497001</c:v>
                </c:pt>
                <c:pt idx="5217">
                  <c:v>7.1815979296294303</c:v>
                </c:pt>
                <c:pt idx="5218">
                  <c:v>7.1829745058091499</c:v>
                </c:pt>
                <c:pt idx="5219">
                  <c:v>7.1843510819888801</c:v>
                </c:pt>
                <c:pt idx="5220">
                  <c:v>7.1857276581685996</c:v>
                </c:pt>
                <c:pt idx="5221">
                  <c:v>7.1871042343483298</c:v>
                </c:pt>
                <c:pt idx="5222">
                  <c:v>7.18848081052806</c:v>
                </c:pt>
                <c:pt idx="5223">
                  <c:v>7.1898573867077804</c:v>
                </c:pt>
                <c:pt idx="5224">
                  <c:v>7.1912339628875097</c:v>
                </c:pt>
                <c:pt idx="5225">
                  <c:v>7.1926105390672301</c:v>
                </c:pt>
                <c:pt idx="5226">
                  <c:v>7.1939871152469603</c:v>
                </c:pt>
                <c:pt idx="5227">
                  <c:v>7.1953636914266896</c:v>
                </c:pt>
                <c:pt idx="5228">
                  <c:v>7.1967402676064101</c:v>
                </c:pt>
                <c:pt idx="5229">
                  <c:v>7.1981168437861403</c:v>
                </c:pt>
                <c:pt idx="5230">
                  <c:v>7.1994934199658598</c:v>
                </c:pt>
                <c:pt idx="5231">
                  <c:v>7.20086999614559</c:v>
                </c:pt>
                <c:pt idx="5232">
                  <c:v>7.2022465723253104</c:v>
                </c:pt>
                <c:pt idx="5233">
                  <c:v>7.2036231485050397</c:v>
                </c:pt>
                <c:pt idx="5234">
                  <c:v>7.2049997246847699</c:v>
                </c:pt>
                <c:pt idx="5235">
                  <c:v>7.2063763008644903</c:v>
                </c:pt>
                <c:pt idx="5236">
                  <c:v>7.2077528770442196</c:v>
                </c:pt>
                <c:pt idx="5237">
                  <c:v>7.2091294532239401</c:v>
                </c:pt>
                <c:pt idx="5238">
                  <c:v>7.2105060294036702</c:v>
                </c:pt>
                <c:pt idx="5239">
                  <c:v>7.2118826055833898</c:v>
                </c:pt>
                <c:pt idx="5240">
                  <c:v>7.21325918176312</c:v>
                </c:pt>
                <c:pt idx="5241">
                  <c:v>7.2146357579428502</c:v>
                </c:pt>
                <c:pt idx="5242">
                  <c:v>7.2160123341225697</c:v>
                </c:pt>
                <c:pt idx="5243">
                  <c:v>7.2173889103022999</c:v>
                </c:pt>
                <c:pt idx="5244">
                  <c:v>7.2187654864820203</c:v>
                </c:pt>
                <c:pt idx="5245">
                  <c:v>7.2201420626617496</c:v>
                </c:pt>
                <c:pt idx="5246">
                  <c:v>7.2215186388414701</c:v>
                </c:pt>
                <c:pt idx="5247">
                  <c:v>7.2228952150212002</c:v>
                </c:pt>
                <c:pt idx="5248">
                  <c:v>7.2242717912009304</c:v>
                </c:pt>
                <c:pt idx="5249">
                  <c:v>7.22564836738065</c:v>
                </c:pt>
                <c:pt idx="5250">
                  <c:v>7.2270249435603802</c:v>
                </c:pt>
                <c:pt idx="5251">
                  <c:v>7.2284015197400997</c:v>
                </c:pt>
                <c:pt idx="5252">
                  <c:v>7.2297780959198299</c:v>
                </c:pt>
                <c:pt idx="5253">
                  <c:v>7.2311546720995601</c:v>
                </c:pt>
                <c:pt idx="5254">
                  <c:v>7.2325312482792796</c:v>
                </c:pt>
                <c:pt idx="5255">
                  <c:v>7.2339078244590098</c:v>
                </c:pt>
                <c:pt idx="5256">
                  <c:v>7.2352844006387302</c:v>
                </c:pt>
                <c:pt idx="5257">
                  <c:v>7.2366609768184604</c:v>
                </c:pt>
                <c:pt idx="5258">
                  <c:v>7.23803755299818</c:v>
                </c:pt>
                <c:pt idx="5259">
                  <c:v>7.2394141291779102</c:v>
                </c:pt>
                <c:pt idx="5260">
                  <c:v>7.2407907053576404</c:v>
                </c:pt>
                <c:pt idx="5261">
                  <c:v>7.2421672815373599</c:v>
                </c:pt>
                <c:pt idx="5262">
                  <c:v>7.2435438577170901</c:v>
                </c:pt>
                <c:pt idx="5263">
                  <c:v>7.2449204338968096</c:v>
                </c:pt>
                <c:pt idx="5264">
                  <c:v>7.2462970100765398</c:v>
                </c:pt>
                <c:pt idx="5265">
                  <c:v>7.24767358625627</c:v>
                </c:pt>
                <c:pt idx="5266">
                  <c:v>7.2490501624359904</c:v>
                </c:pt>
                <c:pt idx="5267">
                  <c:v>7.2504267386157197</c:v>
                </c:pt>
                <c:pt idx="5268">
                  <c:v>7.2518033147954402</c:v>
                </c:pt>
                <c:pt idx="5269">
                  <c:v>7.2531798909751704</c:v>
                </c:pt>
                <c:pt idx="5270">
                  <c:v>7.2545564671548899</c:v>
                </c:pt>
                <c:pt idx="5271">
                  <c:v>7.2559330433346201</c:v>
                </c:pt>
                <c:pt idx="5272">
                  <c:v>7.2573096195143503</c:v>
                </c:pt>
                <c:pt idx="5273">
                  <c:v>7.2586861956940698</c:v>
                </c:pt>
                <c:pt idx="5274">
                  <c:v>7.2600627718738</c:v>
                </c:pt>
                <c:pt idx="5275">
                  <c:v>7.2614393480535204</c:v>
                </c:pt>
                <c:pt idx="5276">
                  <c:v>7.2628159242332497</c:v>
                </c:pt>
                <c:pt idx="5277">
                  <c:v>7.2641925004129799</c:v>
                </c:pt>
                <c:pt idx="5278">
                  <c:v>7.2655690765927003</c:v>
                </c:pt>
                <c:pt idx="5279">
                  <c:v>7.2669456527724297</c:v>
                </c:pt>
                <c:pt idx="5280">
                  <c:v>7.2683222289521501</c:v>
                </c:pt>
                <c:pt idx="5281">
                  <c:v>7.2696988051318803</c:v>
                </c:pt>
                <c:pt idx="5282">
                  <c:v>7.2710753813115998</c:v>
                </c:pt>
                <c:pt idx="5283">
                  <c:v>7.27245195749133</c:v>
                </c:pt>
                <c:pt idx="5284">
                  <c:v>7.2738285336710504</c:v>
                </c:pt>
                <c:pt idx="5285">
                  <c:v>7.2752051098507797</c:v>
                </c:pt>
                <c:pt idx="5286">
                  <c:v>7.2765816860305099</c:v>
                </c:pt>
                <c:pt idx="5287">
                  <c:v>7.2779582622102303</c:v>
                </c:pt>
                <c:pt idx="5288">
                  <c:v>7.2793348383899596</c:v>
                </c:pt>
                <c:pt idx="5289">
                  <c:v>7.2807114145696801</c:v>
                </c:pt>
                <c:pt idx="5290">
                  <c:v>7.2820879907494103</c:v>
                </c:pt>
                <c:pt idx="5291">
                  <c:v>7.2834645669291396</c:v>
                </c:pt>
                <c:pt idx="5292">
                  <c:v>7.28484114310886</c:v>
                </c:pt>
                <c:pt idx="5293">
                  <c:v>7.2862177192885902</c:v>
                </c:pt>
                <c:pt idx="5294">
                  <c:v>7.2875942954683097</c:v>
                </c:pt>
                <c:pt idx="5295">
                  <c:v>7.2889708716480399</c:v>
                </c:pt>
                <c:pt idx="5296">
                  <c:v>7.2903474478277603</c:v>
                </c:pt>
                <c:pt idx="5297">
                  <c:v>7.2917240240074896</c:v>
                </c:pt>
                <c:pt idx="5298">
                  <c:v>7.2931006001872198</c:v>
                </c:pt>
                <c:pt idx="5299">
                  <c:v>7.2944771763669403</c:v>
                </c:pt>
                <c:pt idx="5300">
                  <c:v>7.2958537525466696</c:v>
                </c:pt>
                <c:pt idx="5301">
                  <c:v>7.29723032872639</c:v>
                </c:pt>
                <c:pt idx="5302">
                  <c:v>7.2986069049061202</c:v>
                </c:pt>
                <c:pt idx="5303">
                  <c:v>7.2999834810858504</c:v>
                </c:pt>
                <c:pt idx="5304">
                  <c:v>7.3013600572655699</c:v>
                </c:pt>
                <c:pt idx="5305">
                  <c:v>7.3027366334453001</c:v>
                </c:pt>
                <c:pt idx="5306">
                  <c:v>7.3041132096250196</c:v>
                </c:pt>
                <c:pt idx="5307">
                  <c:v>7.3054897858047498</c:v>
                </c:pt>
                <c:pt idx="5308">
                  <c:v>7.3068663619844703</c:v>
                </c:pt>
                <c:pt idx="5309">
                  <c:v>7.3082429381641996</c:v>
                </c:pt>
                <c:pt idx="5310">
                  <c:v>7.30961951434392</c:v>
                </c:pt>
                <c:pt idx="5311">
                  <c:v>7.3109960905236502</c:v>
                </c:pt>
                <c:pt idx="5312">
                  <c:v>7.3123726667033804</c:v>
                </c:pt>
                <c:pt idx="5313">
                  <c:v>7.3137492428830999</c:v>
                </c:pt>
                <c:pt idx="5314">
                  <c:v>7.3151258190628301</c:v>
                </c:pt>
                <c:pt idx="5315">
                  <c:v>7.3165023952425496</c:v>
                </c:pt>
                <c:pt idx="5316">
                  <c:v>7.3178789714222798</c:v>
                </c:pt>
                <c:pt idx="5317">
                  <c:v>7.31925554760201</c:v>
                </c:pt>
                <c:pt idx="5318">
                  <c:v>7.3206321237817296</c:v>
                </c:pt>
                <c:pt idx="5319">
                  <c:v>7.3220086999614598</c:v>
                </c:pt>
                <c:pt idx="5320">
                  <c:v>7.3233852761411802</c:v>
                </c:pt>
                <c:pt idx="5321">
                  <c:v>7.3247618523209104</c:v>
                </c:pt>
                <c:pt idx="5322">
                  <c:v>7.3261384285006299</c:v>
                </c:pt>
                <c:pt idx="5323">
                  <c:v>7.3275150046803601</c:v>
                </c:pt>
                <c:pt idx="5324">
                  <c:v>7.3288915808600903</c:v>
                </c:pt>
                <c:pt idx="5325">
                  <c:v>7.3302681570398098</c:v>
                </c:pt>
                <c:pt idx="5326">
                  <c:v>7.33164473321954</c:v>
                </c:pt>
                <c:pt idx="5327">
                  <c:v>7.3330213093992596</c:v>
                </c:pt>
                <c:pt idx="5328">
                  <c:v>7.3343978855789898</c:v>
                </c:pt>
                <c:pt idx="5329">
                  <c:v>7.3357744617587199</c:v>
                </c:pt>
                <c:pt idx="5330">
                  <c:v>7.3371510379384404</c:v>
                </c:pt>
                <c:pt idx="5331">
                  <c:v>7.3385276141181697</c:v>
                </c:pt>
                <c:pt idx="5332">
                  <c:v>7.3399041902978901</c:v>
                </c:pt>
                <c:pt idx="5333">
                  <c:v>7.3412807664776203</c:v>
                </c:pt>
                <c:pt idx="5334">
                  <c:v>7.3426573426573398</c:v>
                </c:pt>
                <c:pt idx="5335">
                  <c:v>7.34403391883707</c:v>
                </c:pt>
                <c:pt idx="5336">
                  <c:v>7.3454104950168002</c:v>
                </c:pt>
                <c:pt idx="5337">
                  <c:v>7.3467870711965197</c:v>
                </c:pt>
                <c:pt idx="5338">
                  <c:v>7.3481636473762499</c:v>
                </c:pt>
                <c:pt idx="5339">
                  <c:v>7.3495402235559704</c:v>
                </c:pt>
                <c:pt idx="5340">
                  <c:v>7.3509167997356997</c:v>
                </c:pt>
                <c:pt idx="5341">
                  <c:v>7.3522933759154201</c:v>
                </c:pt>
                <c:pt idx="5342">
                  <c:v>7.3536699520951503</c:v>
                </c:pt>
                <c:pt idx="5343">
                  <c:v>7.3550465282748796</c:v>
                </c:pt>
                <c:pt idx="5344">
                  <c:v>7.3564231044546</c:v>
                </c:pt>
                <c:pt idx="5345">
                  <c:v>7.3577996806343302</c:v>
                </c:pt>
                <c:pt idx="5346">
                  <c:v>7.3591762568140497</c:v>
                </c:pt>
                <c:pt idx="5347">
                  <c:v>7.3605528329937799</c:v>
                </c:pt>
                <c:pt idx="5348">
                  <c:v>7.3619294091735101</c:v>
                </c:pt>
                <c:pt idx="5349">
                  <c:v>7.3633059853532297</c:v>
                </c:pt>
                <c:pt idx="5350">
                  <c:v>7.3646825615329599</c:v>
                </c:pt>
                <c:pt idx="5351">
                  <c:v>7.3660591377126803</c:v>
                </c:pt>
                <c:pt idx="5352">
                  <c:v>7.3674357138924096</c:v>
                </c:pt>
                <c:pt idx="5353">
                  <c:v>7.36881229007213</c:v>
                </c:pt>
                <c:pt idx="5354">
                  <c:v>7.3701888662518602</c:v>
                </c:pt>
                <c:pt idx="5355">
                  <c:v>7.3715654424315904</c:v>
                </c:pt>
                <c:pt idx="5356">
                  <c:v>7.3729420186113099</c:v>
                </c:pt>
                <c:pt idx="5357">
                  <c:v>7.3743185947910401</c:v>
                </c:pt>
                <c:pt idx="5358">
                  <c:v>7.3756951709707597</c:v>
                </c:pt>
                <c:pt idx="5359">
                  <c:v>7.3770717471504899</c:v>
                </c:pt>
                <c:pt idx="5360">
                  <c:v>7.3784483233302103</c:v>
                </c:pt>
                <c:pt idx="5361">
                  <c:v>7.3798248995099396</c:v>
                </c:pt>
                <c:pt idx="5362">
                  <c:v>7.3812014756896698</c:v>
                </c:pt>
                <c:pt idx="5363">
                  <c:v>7.3825780518693902</c:v>
                </c:pt>
                <c:pt idx="5364">
                  <c:v>7.3839546280491204</c:v>
                </c:pt>
                <c:pt idx="5365">
                  <c:v>7.3853312042288399</c:v>
                </c:pt>
                <c:pt idx="5366">
                  <c:v>7.3867077804085701</c:v>
                </c:pt>
                <c:pt idx="5367">
                  <c:v>7.3880843565883003</c:v>
                </c:pt>
                <c:pt idx="5368">
                  <c:v>7.3894609327680199</c:v>
                </c:pt>
                <c:pt idx="5369">
                  <c:v>7.39083750894775</c:v>
                </c:pt>
                <c:pt idx="5370">
                  <c:v>7.3922140851274696</c:v>
                </c:pt>
                <c:pt idx="5371">
                  <c:v>7.3935906613071998</c:v>
                </c:pt>
                <c:pt idx="5372">
                  <c:v>7.3949672374869202</c:v>
                </c:pt>
                <c:pt idx="5373">
                  <c:v>7.3963438136666504</c:v>
                </c:pt>
                <c:pt idx="5374">
                  <c:v>7.3977203898463699</c:v>
                </c:pt>
                <c:pt idx="5375">
                  <c:v>7.3990969660261001</c:v>
                </c:pt>
                <c:pt idx="5376">
                  <c:v>7.4004735422058303</c:v>
                </c:pt>
                <c:pt idx="5377">
                  <c:v>7.4018501183855498</c:v>
                </c:pt>
                <c:pt idx="5378">
                  <c:v>7.40322669456528</c:v>
                </c:pt>
                <c:pt idx="5379">
                  <c:v>7.4046032707449996</c:v>
                </c:pt>
                <c:pt idx="5380">
                  <c:v>7.4059798469247298</c:v>
                </c:pt>
                <c:pt idx="5381">
                  <c:v>7.40735642310446</c:v>
                </c:pt>
                <c:pt idx="5382">
                  <c:v>7.4087329992841804</c:v>
                </c:pt>
                <c:pt idx="5383">
                  <c:v>7.4101095754639097</c:v>
                </c:pt>
                <c:pt idx="5384">
                  <c:v>7.4114861516436301</c:v>
                </c:pt>
                <c:pt idx="5385">
                  <c:v>7.4128627278233603</c:v>
                </c:pt>
                <c:pt idx="5386">
                  <c:v>7.4142393040030896</c:v>
                </c:pt>
                <c:pt idx="5387">
                  <c:v>7.41561588018281</c:v>
                </c:pt>
                <c:pt idx="5388">
                  <c:v>7.4169924563625402</c:v>
                </c:pt>
                <c:pt idx="5389">
                  <c:v>7.4183690325422598</c:v>
                </c:pt>
                <c:pt idx="5390">
                  <c:v>7.41974560872199</c:v>
                </c:pt>
                <c:pt idx="5391">
                  <c:v>7.4211221849017104</c:v>
                </c:pt>
                <c:pt idx="5392">
                  <c:v>7.4224987610814397</c:v>
                </c:pt>
                <c:pt idx="5393">
                  <c:v>7.4238753372611699</c:v>
                </c:pt>
                <c:pt idx="5394">
                  <c:v>7.4252519134408903</c:v>
                </c:pt>
                <c:pt idx="5395">
                  <c:v>7.4266284896206196</c:v>
                </c:pt>
                <c:pt idx="5396">
                  <c:v>7.42800506580034</c:v>
                </c:pt>
                <c:pt idx="5397">
                  <c:v>7.4293816419800702</c:v>
                </c:pt>
                <c:pt idx="5398">
                  <c:v>7.4307582181598004</c:v>
                </c:pt>
                <c:pt idx="5399">
                  <c:v>7.43213479433952</c:v>
                </c:pt>
                <c:pt idx="5400">
                  <c:v>7.4335113705192501</c:v>
                </c:pt>
                <c:pt idx="5401">
                  <c:v>7.4348879466989697</c:v>
                </c:pt>
                <c:pt idx="5402">
                  <c:v>7.4362645228786999</c:v>
                </c:pt>
                <c:pt idx="5403">
                  <c:v>7.4376410990584203</c:v>
                </c:pt>
                <c:pt idx="5404">
                  <c:v>7.4390176752381496</c:v>
                </c:pt>
                <c:pt idx="5405">
                  <c:v>7.44039425141787</c:v>
                </c:pt>
                <c:pt idx="5406">
                  <c:v>7.4417708275976002</c:v>
                </c:pt>
                <c:pt idx="5407">
                  <c:v>7.4431474037773304</c:v>
                </c:pt>
                <c:pt idx="5408">
                  <c:v>7.44452397995705</c:v>
                </c:pt>
                <c:pt idx="5409">
                  <c:v>7.4459005561367801</c:v>
                </c:pt>
                <c:pt idx="5410">
                  <c:v>7.4472771323164997</c:v>
                </c:pt>
                <c:pt idx="5411">
                  <c:v>7.4486537084962299</c:v>
                </c:pt>
                <c:pt idx="5412">
                  <c:v>7.4500302846759601</c:v>
                </c:pt>
                <c:pt idx="5413">
                  <c:v>7.4514068608556796</c:v>
                </c:pt>
                <c:pt idx="5414">
                  <c:v>7.4527834370354098</c:v>
                </c:pt>
                <c:pt idx="5415">
                  <c:v>7.4541600132151302</c:v>
                </c:pt>
                <c:pt idx="5416">
                  <c:v>7.4555365893948604</c:v>
                </c:pt>
                <c:pt idx="5417">
                  <c:v>7.4569131655745799</c:v>
                </c:pt>
                <c:pt idx="5418">
                  <c:v>7.4582897417543101</c:v>
                </c:pt>
                <c:pt idx="5419">
                  <c:v>7.4596663179340403</c:v>
                </c:pt>
                <c:pt idx="5420">
                  <c:v>7.4610428941137599</c:v>
                </c:pt>
                <c:pt idx="5421">
                  <c:v>7.4624194702934901</c:v>
                </c:pt>
                <c:pt idx="5422">
                  <c:v>7.4637960464732096</c:v>
                </c:pt>
                <c:pt idx="5423">
                  <c:v>7.4651726226529398</c:v>
                </c:pt>
                <c:pt idx="5424">
                  <c:v>7.4665491988326602</c:v>
                </c:pt>
                <c:pt idx="5425">
                  <c:v>7.4679257750123904</c:v>
                </c:pt>
                <c:pt idx="5426">
                  <c:v>7.4693023511921197</c:v>
                </c:pt>
                <c:pt idx="5427">
                  <c:v>7.4706789273718401</c:v>
                </c:pt>
                <c:pt idx="5428">
                  <c:v>7.4720555035515703</c:v>
                </c:pt>
                <c:pt idx="5429">
                  <c:v>7.4734320797312899</c:v>
                </c:pt>
                <c:pt idx="5430">
                  <c:v>7.4748086559110201</c:v>
                </c:pt>
                <c:pt idx="5431">
                  <c:v>7.4761852320907503</c:v>
                </c:pt>
                <c:pt idx="5432">
                  <c:v>7.4775618082704698</c:v>
                </c:pt>
                <c:pt idx="5433">
                  <c:v>7.4789383844502</c:v>
                </c:pt>
                <c:pt idx="5434">
                  <c:v>7.4803149606299204</c:v>
                </c:pt>
                <c:pt idx="5435">
                  <c:v>7.4816915368096497</c:v>
                </c:pt>
                <c:pt idx="5436">
                  <c:v>7.4830681129893701</c:v>
                </c:pt>
                <c:pt idx="5437">
                  <c:v>7.4844446891691003</c:v>
                </c:pt>
                <c:pt idx="5438">
                  <c:v>7.4858212653488296</c:v>
                </c:pt>
                <c:pt idx="5439">
                  <c:v>7.4871978415285501</c:v>
                </c:pt>
                <c:pt idx="5440">
                  <c:v>7.4885744177082803</c:v>
                </c:pt>
                <c:pt idx="5441">
                  <c:v>7.4899509938879998</c:v>
                </c:pt>
                <c:pt idx="5442">
                  <c:v>7.49132757006773</c:v>
                </c:pt>
                <c:pt idx="5443">
                  <c:v>7.4927041462474602</c:v>
                </c:pt>
                <c:pt idx="5444">
                  <c:v>7.4940807224271797</c:v>
                </c:pt>
                <c:pt idx="5445">
                  <c:v>7.4954572986069099</c:v>
                </c:pt>
                <c:pt idx="5446">
                  <c:v>7.4968338747866303</c:v>
                </c:pt>
                <c:pt idx="5447">
                  <c:v>7.4982104509663596</c:v>
                </c:pt>
                <c:pt idx="5448">
                  <c:v>7.4995870271460801</c:v>
                </c:pt>
                <c:pt idx="5449">
                  <c:v>7.5009636033258102</c:v>
                </c:pt>
                <c:pt idx="5450">
                  <c:v>7.5023401795055404</c:v>
                </c:pt>
                <c:pt idx="5451">
                  <c:v>7.50371675568526</c:v>
                </c:pt>
                <c:pt idx="5452">
                  <c:v>7.5050933318649902</c:v>
                </c:pt>
                <c:pt idx="5453">
                  <c:v>7.5064699080447097</c:v>
                </c:pt>
                <c:pt idx="5454">
                  <c:v>7.5078464842244399</c:v>
                </c:pt>
                <c:pt idx="5455">
                  <c:v>7.5092230604041603</c:v>
                </c:pt>
                <c:pt idx="5456">
                  <c:v>7.5105996365838896</c:v>
                </c:pt>
                <c:pt idx="5457">
                  <c:v>7.5119762127636198</c:v>
                </c:pt>
                <c:pt idx="5458">
                  <c:v>7.5133527889433402</c:v>
                </c:pt>
                <c:pt idx="5459">
                  <c:v>7.5147293651230704</c:v>
                </c:pt>
                <c:pt idx="5460">
                  <c:v>7.51610594130279</c:v>
                </c:pt>
                <c:pt idx="5461">
                  <c:v>7.5174825174825202</c:v>
                </c:pt>
                <c:pt idx="5462">
                  <c:v>7.5188590936622504</c:v>
                </c:pt>
                <c:pt idx="5463">
                  <c:v>7.5202356698419699</c:v>
                </c:pt>
                <c:pt idx="5464">
                  <c:v>7.5216122460217001</c:v>
                </c:pt>
                <c:pt idx="5465">
                  <c:v>7.5229888222014196</c:v>
                </c:pt>
                <c:pt idx="5466">
                  <c:v>7.5243653983811498</c:v>
                </c:pt>
                <c:pt idx="5467">
                  <c:v>7.5257419745608702</c:v>
                </c:pt>
                <c:pt idx="5468">
                  <c:v>7.5271185507406004</c:v>
                </c:pt>
                <c:pt idx="5469">
                  <c:v>7.52849512692032</c:v>
                </c:pt>
                <c:pt idx="5470">
                  <c:v>7.5298717031000502</c:v>
                </c:pt>
                <c:pt idx="5471">
                  <c:v>7.5312482792797804</c:v>
                </c:pt>
                <c:pt idx="5472">
                  <c:v>7.5326248554594999</c:v>
                </c:pt>
                <c:pt idx="5473">
                  <c:v>7.5340014316392301</c:v>
                </c:pt>
                <c:pt idx="5474">
                  <c:v>7.5353780078189496</c:v>
                </c:pt>
                <c:pt idx="5475">
                  <c:v>7.5367545839986798</c:v>
                </c:pt>
                <c:pt idx="5476">
                  <c:v>7.53813116017841</c:v>
                </c:pt>
                <c:pt idx="5477">
                  <c:v>7.5395077363581304</c:v>
                </c:pt>
                <c:pt idx="5478">
                  <c:v>7.5408843125378597</c:v>
                </c:pt>
                <c:pt idx="5479">
                  <c:v>7.5422608887175802</c:v>
                </c:pt>
                <c:pt idx="5480">
                  <c:v>7.5436374648973104</c:v>
                </c:pt>
                <c:pt idx="5481">
                  <c:v>7.5450140410770299</c:v>
                </c:pt>
                <c:pt idx="5482">
                  <c:v>7.5463906172567601</c:v>
                </c:pt>
                <c:pt idx="5483">
                  <c:v>7.5477671934364903</c:v>
                </c:pt>
                <c:pt idx="5484">
                  <c:v>7.5491437696162098</c:v>
                </c:pt>
                <c:pt idx="5485">
                  <c:v>7.55052034579594</c:v>
                </c:pt>
                <c:pt idx="5486">
                  <c:v>7.5518969219756604</c:v>
                </c:pt>
                <c:pt idx="5487">
                  <c:v>7.5532734981553897</c:v>
                </c:pt>
                <c:pt idx="5488">
                  <c:v>7.5546500743351199</c:v>
                </c:pt>
                <c:pt idx="5489">
                  <c:v>7.5560266505148403</c:v>
                </c:pt>
                <c:pt idx="5490">
                  <c:v>7.5574032266945697</c:v>
                </c:pt>
                <c:pt idx="5491">
                  <c:v>7.5587798028742901</c:v>
                </c:pt>
                <c:pt idx="5492">
                  <c:v>7.5601563790540203</c:v>
                </c:pt>
                <c:pt idx="5493">
                  <c:v>7.5615329552337398</c:v>
                </c:pt>
                <c:pt idx="5494">
                  <c:v>7.56290953141347</c:v>
                </c:pt>
                <c:pt idx="5495">
                  <c:v>7.5642861075932002</c:v>
                </c:pt>
                <c:pt idx="5496">
                  <c:v>7.5656626837729197</c:v>
                </c:pt>
                <c:pt idx="5497">
                  <c:v>7.5670392599526499</c:v>
                </c:pt>
                <c:pt idx="5498">
                  <c:v>7.5684158361323703</c:v>
                </c:pt>
                <c:pt idx="5499">
                  <c:v>7.5697924123120996</c:v>
                </c:pt>
                <c:pt idx="5500">
                  <c:v>7.5711689884918201</c:v>
                </c:pt>
                <c:pt idx="5501">
                  <c:v>7.5725455646715503</c:v>
                </c:pt>
                <c:pt idx="5502">
                  <c:v>7.5739221408512796</c:v>
                </c:pt>
                <c:pt idx="5503">
                  <c:v>7.575298717031</c:v>
                </c:pt>
                <c:pt idx="5504">
                  <c:v>7.5766752932107302</c:v>
                </c:pt>
                <c:pt idx="5505">
                  <c:v>7.5780518693904497</c:v>
                </c:pt>
                <c:pt idx="5506">
                  <c:v>7.5794284455701799</c:v>
                </c:pt>
                <c:pt idx="5507">
                  <c:v>7.5808050217499101</c:v>
                </c:pt>
                <c:pt idx="5508">
                  <c:v>7.5821815979296296</c:v>
                </c:pt>
                <c:pt idx="5509">
                  <c:v>7.5835581741093598</c:v>
                </c:pt>
                <c:pt idx="5510">
                  <c:v>7.5849347502890803</c:v>
                </c:pt>
                <c:pt idx="5511">
                  <c:v>7.5863113264688096</c:v>
                </c:pt>
                <c:pt idx="5512">
                  <c:v>7.58768790264853</c:v>
                </c:pt>
                <c:pt idx="5513">
                  <c:v>7.5890644788282602</c:v>
                </c:pt>
                <c:pt idx="5514">
                  <c:v>7.5904410550079904</c:v>
                </c:pt>
                <c:pt idx="5515">
                  <c:v>7.5918176311877099</c:v>
                </c:pt>
                <c:pt idx="5516">
                  <c:v>7.5931942073674401</c:v>
                </c:pt>
                <c:pt idx="5517">
                  <c:v>7.5945707835471596</c:v>
                </c:pt>
                <c:pt idx="5518">
                  <c:v>7.5959473597268898</c:v>
                </c:pt>
                <c:pt idx="5519">
                  <c:v>7.5973239359066103</c:v>
                </c:pt>
                <c:pt idx="5520">
                  <c:v>7.5987005120863396</c:v>
                </c:pt>
                <c:pt idx="5521">
                  <c:v>7.6000770882660698</c:v>
                </c:pt>
                <c:pt idx="5522">
                  <c:v>7.6014536644457902</c:v>
                </c:pt>
                <c:pt idx="5523">
                  <c:v>7.6028302406255204</c:v>
                </c:pt>
                <c:pt idx="5524">
                  <c:v>7.6042068168052399</c:v>
                </c:pt>
                <c:pt idx="5525">
                  <c:v>7.6055833929849701</c:v>
                </c:pt>
                <c:pt idx="5526">
                  <c:v>7.6069599691647003</c:v>
                </c:pt>
                <c:pt idx="5527">
                  <c:v>7.6083365453444198</c:v>
                </c:pt>
                <c:pt idx="5528">
                  <c:v>7.60971312152415</c:v>
                </c:pt>
                <c:pt idx="5529">
                  <c:v>7.6110896977038696</c:v>
                </c:pt>
                <c:pt idx="5530">
                  <c:v>7.6124662738835998</c:v>
                </c:pt>
                <c:pt idx="5531">
                  <c:v>7.6138428500633202</c:v>
                </c:pt>
                <c:pt idx="5532">
                  <c:v>7.6152194262430504</c:v>
                </c:pt>
                <c:pt idx="5533">
                  <c:v>7.6165960024227797</c:v>
                </c:pt>
                <c:pt idx="5534">
                  <c:v>7.6179725786025001</c:v>
                </c:pt>
                <c:pt idx="5535">
                  <c:v>7.6193491547822303</c:v>
                </c:pt>
                <c:pt idx="5536">
                  <c:v>7.6207257309619498</c:v>
                </c:pt>
                <c:pt idx="5537">
                  <c:v>7.62210230714168</c:v>
                </c:pt>
                <c:pt idx="5538">
                  <c:v>7.6234788833214102</c:v>
                </c:pt>
                <c:pt idx="5539">
                  <c:v>7.6248554595011298</c:v>
                </c:pt>
                <c:pt idx="5540">
                  <c:v>7.6262320356808599</c:v>
                </c:pt>
                <c:pt idx="5541">
                  <c:v>7.6276086118605804</c:v>
                </c:pt>
                <c:pt idx="5542">
                  <c:v>7.6289851880403097</c:v>
                </c:pt>
                <c:pt idx="5543">
                  <c:v>7.6303617642200301</c:v>
                </c:pt>
                <c:pt idx="5544">
                  <c:v>7.6317383403997603</c:v>
                </c:pt>
                <c:pt idx="5545">
                  <c:v>7.6331149165794798</c:v>
                </c:pt>
                <c:pt idx="5546">
                  <c:v>7.63449149275921</c:v>
                </c:pt>
                <c:pt idx="5547">
                  <c:v>7.6358680689389402</c:v>
                </c:pt>
                <c:pt idx="5548">
                  <c:v>7.6372446451186597</c:v>
                </c:pt>
                <c:pt idx="5549">
                  <c:v>7.6386212212983899</c:v>
                </c:pt>
                <c:pt idx="5550">
                  <c:v>7.6399977974781104</c:v>
                </c:pt>
                <c:pt idx="5551">
                  <c:v>7.6413743736578397</c:v>
                </c:pt>
                <c:pt idx="5552">
                  <c:v>7.6427509498375699</c:v>
                </c:pt>
                <c:pt idx="5553">
                  <c:v>7.6441275260172903</c:v>
                </c:pt>
                <c:pt idx="5554">
                  <c:v>7.6455041021970196</c:v>
                </c:pt>
                <c:pt idx="5555">
                  <c:v>7.64688067837674</c:v>
                </c:pt>
                <c:pt idx="5556">
                  <c:v>7.6482572545564702</c:v>
                </c:pt>
                <c:pt idx="5557">
                  <c:v>7.6496338307361897</c:v>
                </c:pt>
                <c:pt idx="5558">
                  <c:v>7.6510104069159199</c:v>
                </c:pt>
                <c:pt idx="5559">
                  <c:v>7.6523869830956501</c:v>
                </c:pt>
                <c:pt idx="5560">
                  <c:v>7.6537635592753697</c:v>
                </c:pt>
                <c:pt idx="5561">
                  <c:v>7.6551401354550999</c:v>
                </c:pt>
                <c:pt idx="5562">
                  <c:v>7.6565167116348203</c:v>
                </c:pt>
                <c:pt idx="5563">
                  <c:v>7.6578932878145496</c:v>
                </c:pt>
                <c:pt idx="5564">
                  <c:v>7.65926986399427</c:v>
                </c:pt>
                <c:pt idx="5565">
                  <c:v>7.6606464401740002</c:v>
                </c:pt>
                <c:pt idx="5566">
                  <c:v>7.6620230163537304</c:v>
                </c:pt>
                <c:pt idx="5567">
                  <c:v>7.6633995925334499</c:v>
                </c:pt>
                <c:pt idx="5568">
                  <c:v>7.6647761687131801</c:v>
                </c:pt>
                <c:pt idx="5569">
                  <c:v>7.6661527448928997</c:v>
                </c:pt>
                <c:pt idx="5570">
                  <c:v>7.6675293210726299</c:v>
                </c:pt>
                <c:pt idx="5571">
                  <c:v>7.66890589725236</c:v>
                </c:pt>
                <c:pt idx="5572">
                  <c:v>7.6702824734320796</c:v>
                </c:pt>
                <c:pt idx="5573">
                  <c:v>7.6716590496118098</c:v>
                </c:pt>
                <c:pt idx="5574">
                  <c:v>7.6730356257915302</c:v>
                </c:pt>
                <c:pt idx="5575">
                  <c:v>7.6744122019712604</c:v>
                </c:pt>
                <c:pt idx="5576">
                  <c:v>7.6757887781509799</c:v>
                </c:pt>
                <c:pt idx="5577">
                  <c:v>7.6771653543307101</c:v>
                </c:pt>
                <c:pt idx="5578">
                  <c:v>7.6785419305104403</c:v>
                </c:pt>
                <c:pt idx="5579">
                  <c:v>7.6799185066901599</c:v>
                </c:pt>
                <c:pt idx="5580">
                  <c:v>7.68129508286989</c:v>
                </c:pt>
                <c:pt idx="5581">
                  <c:v>7.6826716590496096</c:v>
                </c:pt>
                <c:pt idx="5582">
                  <c:v>7.6840482352293398</c:v>
                </c:pt>
                <c:pt idx="5583">
                  <c:v>7.68542481140907</c:v>
                </c:pt>
                <c:pt idx="5584">
                  <c:v>7.6868013875887904</c:v>
                </c:pt>
                <c:pt idx="5585">
                  <c:v>7.6881779637685197</c:v>
                </c:pt>
                <c:pt idx="5586">
                  <c:v>7.6895545399482401</c:v>
                </c:pt>
                <c:pt idx="5587">
                  <c:v>7.6909311161279703</c:v>
                </c:pt>
                <c:pt idx="5588">
                  <c:v>7.6923076923076898</c:v>
                </c:pt>
                <c:pt idx="5589">
                  <c:v>7.69368426848742</c:v>
                </c:pt>
                <c:pt idx="5590">
                  <c:v>7.6950608446671502</c:v>
                </c:pt>
                <c:pt idx="5591">
                  <c:v>7.6964374208468698</c:v>
                </c:pt>
                <c:pt idx="5592">
                  <c:v>7.6978139970266</c:v>
                </c:pt>
                <c:pt idx="5593">
                  <c:v>7.6991905732063204</c:v>
                </c:pt>
                <c:pt idx="5594">
                  <c:v>7.7005671493860497</c:v>
                </c:pt>
                <c:pt idx="5595">
                  <c:v>7.7019437255657701</c:v>
                </c:pt>
                <c:pt idx="5596">
                  <c:v>7.7033203017455003</c:v>
                </c:pt>
                <c:pt idx="5597">
                  <c:v>7.7046968779252296</c:v>
                </c:pt>
                <c:pt idx="5598">
                  <c:v>7.70607345410495</c:v>
                </c:pt>
                <c:pt idx="5599">
                  <c:v>7.7074500302846802</c:v>
                </c:pt>
                <c:pt idx="5600">
                  <c:v>7.7088266064643998</c:v>
                </c:pt>
                <c:pt idx="5601">
                  <c:v>7.71020318264413</c:v>
                </c:pt>
                <c:pt idx="5602">
                  <c:v>7.7115797588238602</c:v>
                </c:pt>
                <c:pt idx="5603">
                  <c:v>7.7129563350035797</c:v>
                </c:pt>
                <c:pt idx="5604">
                  <c:v>7.7143329111833099</c:v>
                </c:pt>
                <c:pt idx="5605">
                  <c:v>7.7157094873630303</c:v>
                </c:pt>
                <c:pt idx="5606">
                  <c:v>7.7170860635427596</c:v>
                </c:pt>
                <c:pt idx="5607">
                  <c:v>7.71846263972248</c:v>
                </c:pt>
                <c:pt idx="5608">
                  <c:v>7.7198392159022102</c:v>
                </c:pt>
                <c:pt idx="5609">
                  <c:v>7.7212157920819298</c:v>
                </c:pt>
                <c:pt idx="5610">
                  <c:v>7.72259236826166</c:v>
                </c:pt>
                <c:pt idx="5611">
                  <c:v>7.7239689444413901</c:v>
                </c:pt>
                <c:pt idx="5612">
                  <c:v>7.7253455206211097</c:v>
                </c:pt>
                <c:pt idx="5613">
                  <c:v>7.7267220968008399</c:v>
                </c:pt>
                <c:pt idx="5614">
                  <c:v>7.7280986729805603</c:v>
                </c:pt>
                <c:pt idx="5615">
                  <c:v>7.7294752491602896</c:v>
                </c:pt>
                <c:pt idx="5616">
                  <c:v>7.7308518253400198</c:v>
                </c:pt>
                <c:pt idx="5617">
                  <c:v>7.7322284015197402</c:v>
                </c:pt>
                <c:pt idx="5618">
                  <c:v>7.7336049776994704</c:v>
                </c:pt>
                <c:pt idx="5619">
                  <c:v>7.73498155387919</c:v>
                </c:pt>
                <c:pt idx="5620">
                  <c:v>7.7363581300589201</c:v>
                </c:pt>
                <c:pt idx="5621">
                  <c:v>7.7377347062386397</c:v>
                </c:pt>
                <c:pt idx="5622">
                  <c:v>7.7391112824183699</c:v>
                </c:pt>
                <c:pt idx="5623">
                  <c:v>7.7404878585981001</c:v>
                </c:pt>
                <c:pt idx="5624">
                  <c:v>7.7418644347778196</c:v>
                </c:pt>
                <c:pt idx="5625">
                  <c:v>7.7432410109575498</c:v>
                </c:pt>
                <c:pt idx="5626">
                  <c:v>7.7446175871372702</c:v>
                </c:pt>
                <c:pt idx="5627">
                  <c:v>7.7459941633170004</c:v>
                </c:pt>
                <c:pt idx="5628">
                  <c:v>7.7473707394967297</c:v>
                </c:pt>
                <c:pt idx="5629">
                  <c:v>7.7487473156764501</c:v>
                </c:pt>
                <c:pt idx="5630">
                  <c:v>7.7501238918561803</c:v>
                </c:pt>
                <c:pt idx="5631">
                  <c:v>7.7515004680358999</c:v>
                </c:pt>
                <c:pt idx="5632">
                  <c:v>7.7528770442156301</c:v>
                </c:pt>
                <c:pt idx="5633">
                  <c:v>7.7542536203953603</c:v>
                </c:pt>
                <c:pt idx="5634">
                  <c:v>7.7556301965750798</c:v>
                </c:pt>
                <c:pt idx="5635">
                  <c:v>7.75700677275481</c:v>
                </c:pt>
                <c:pt idx="5636">
                  <c:v>7.7583833489345304</c:v>
                </c:pt>
                <c:pt idx="5637">
                  <c:v>7.7597599251142597</c:v>
                </c:pt>
                <c:pt idx="5638">
                  <c:v>7.7611365012939801</c:v>
                </c:pt>
                <c:pt idx="5639">
                  <c:v>7.7625130774737103</c:v>
                </c:pt>
                <c:pt idx="5640">
                  <c:v>7.7638896536534299</c:v>
                </c:pt>
                <c:pt idx="5641">
                  <c:v>7.7652662298331601</c:v>
                </c:pt>
                <c:pt idx="5642">
                  <c:v>7.7666428060128903</c:v>
                </c:pt>
                <c:pt idx="5643">
                  <c:v>7.7680193821926098</c:v>
                </c:pt>
                <c:pt idx="5644">
                  <c:v>7.76939595837234</c:v>
                </c:pt>
                <c:pt idx="5645">
                  <c:v>7.7707725345520604</c:v>
                </c:pt>
                <c:pt idx="5646">
                  <c:v>7.7721491107317897</c:v>
                </c:pt>
                <c:pt idx="5647">
                  <c:v>7.7735256869115199</c:v>
                </c:pt>
                <c:pt idx="5648">
                  <c:v>7.7749022630912403</c:v>
                </c:pt>
                <c:pt idx="5649">
                  <c:v>7.7762788392709696</c:v>
                </c:pt>
                <c:pt idx="5650">
                  <c:v>7.7776554154506901</c:v>
                </c:pt>
                <c:pt idx="5651">
                  <c:v>7.7790319916304203</c:v>
                </c:pt>
                <c:pt idx="5652">
                  <c:v>7.7804085678101398</c:v>
                </c:pt>
                <c:pt idx="5653">
                  <c:v>7.78178514398987</c:v>
                </c:pt>
                <c:pt idx="5654">
                  <c:v>7.7831617201696002</c:v>
                </c:pt>
                <c:pt idx="5655">
                  <c:v>7.7845382963493197</c:v>
                </c:pt>
                <c:pt idx="5656">
                  <c:v>7.7859148725290499</c:v>
                </c:pt>
                <c:pt idx="5657">
                  <c:v>7.7872914487087703</c:v>
                </c:pt>
                <c:pt idx="5658">
                  <c:v>7.7886680248884996</c:v>
                </c:pt>
                <c:pt idx="5659">
                  <c:v>7.7900446010682201</c:v>
                </c:pt>
                <c:pt idx="5660">
                  <c:v>7.7914211772479502</c:v>
                </c:pt>
                <c:pt idx="5661">
                  <c:v>7.7927977534276804</c:v>
                </c:pt>
                <c:pt idx="5662">
                  <c:v>7.7941743296074</c:v>
                </c:pt>
                <c:pt idx="5663">
                  <c:v>7.7955509057871302</c:v>
                </c:pt>
                <c:pt idx="5664">
                  <c:v>7.7969274819668497</c:v>
                </c:pt>
                <c:pt idx="5665">
                  <c:v>7.7983040581465799</c:v>
                </c:pt>
                <c:pt idx="5666">
                  <c:v>7.7996806343263101</c:v>
                </c:pt>
                <c:pt idx="5667">
                  <c:v>7.8010572105060296</c:v>
                </c:pt>
                <c:pt idx="5668">
                  <c:v>7.8024337866857598</c:v>
                </c:pt>
                <c:pt idx="5669">
                  <c:v>7.8038103628654802</c:v>
                </c:pt>
                <c:pt idx="5670">
                  <c:v>7.8051869390452104</c:v>
                </c:pt>
                <c:pt idx="5671">
                  <c:v>7.80656351522493</c:v>
                </c:pt>
                <c:pt idx="5672">
                  <c:v>7.8079400914046602</c:v>
                </c:pt>
                <c:pt idx="5673">
                  <c:v>7.8093166675843904</c:v>
                </c:pt>
                <c:pt idx="5674">
                  <c:v>7.8106932437641099</c:v>
                </c:pt>
                <c:pt idx="5675">
                  <c:v>7.8120698199438401</c:v>
                </c:pt>
                <c:pt idx="5676">
                  <c:v>7.8134463961235596</c:v>
                </c:pt>
                <c:pt idx="5677">
                  <c:v>7.8148229723032898</c:v>
                </c:pt>
                <c:pt idx="5678">
                  <c:v>7.81619954848302</c:v>
                </c:pt>
                <c:pt idx="5679">
                  <c:v>7.8175761246627404</c:v>
                </c:pt>
                <c:pt idx="5680">
                  <c:v>7.8189527008424697</c:v>
                </c:pt>
                <c:pt idx="5681">
                  <c:v>7.8203292770221902</c:v>
                </c:pt>
                <c:pt idx="5682">
                  <c:v>7.8217058532019204</c:v>
                </c:pt>
                <c:pt idx="5683">
                  <c:v>7.8230824293816399</c:v>
                </c:pt>
                <c:pt idx="5684">
                  <c:v>7.8244590055613701</c:v>
                </c:pt>
                <c:pt idx="5685">
                  <c:v>7.8258355817410896</c:v>
                </c:pt>
                <c:pt idx="5686">
                  <c:v>7.8272121579208198</c:v>
                </c:pt>
                <c:pt idx="5687">
                  <c:v>7.82858873410055</c:v>
                </c:pt>
                <c:pt idx="5688">
                  <c:v>7.8299653102802704</c:v>
                </c:pt>
                <c:pt idx="5689">
                  <c:v>7.8313418864599997</c:v>
                </c:pt>
                <c:pt idx="5690">
                  <c:v>7.8327184626397202</c:v>
                </c:pt>
                <c:pt idx="5691">
                  <c:v>7.8340950388194504</c:v>
                </c:pt>
                <c:pt idx="5692">
                  <c:v>7.8354716149991797</c:v>
                </c:pt>
                <c:pt idx="5693">
                  <c:v>7.8368481911789001</c:v>
                </c:pt>
                <c:pt idx="5694">
                  <c:v>7.8382247673586303</c:v>
                </c:pt>
                <c:pt idx="5695">
                  <c:v>7.8396013435383498</c:v>
                </c:pt>
                <c:pt idx="5696">
                  <c:v>7.84097791971808</c:v>
                </c:pt>
                <c:pt idx="5697">
                  <c:v>7.8423544958978102</c:v>
                </c:pt>
                <c:pt idx="5698">
                  <c:v>7.8437310720775297</c:v>
                </c:pt>
                <c:pt idx="5699">
                  <c:v>7.8451076482572599</c:v>
                </c:pt>
                <c:pt idx="5700">
                  <c:v>7.8464842244369803</c:v>
                </c:pt>
                <c:pt idx="5701">
                  <c:v>7.8478608006167097</c:v>
                </c:pt>
                <c:pt idx="5702">
                  <c:v>7.8492373767964301</c:v>
                </c:pt>
                <c:pt idx="5703">
                  <c:v>7.8506139529761603</c:v>
                </c:pt>
                <c:pt idx="5704">
                  <c:v>7.8519905291558798</c:v>
                </c:pt>
                <c:pt idx="5705">
                  <c:v>7.85336710533561</c:v>
                </c:pt>
                <c:pt idx="5706">
                  <c:v>7.8547436815153402</c:v>
                </c:pt>
                <c:pt idx="5707">
                  <c:v>7.8561202576950597</c:v>
                </c:pt>
                <c:pt idx="5708">
                  <c:v>7.8574968338747899</c:v>
                </c:pt>
                <c:pt idx="5709">
                  <c:v>7.8588734100545103</c:v>
                </c:pt>
                <c:pt idx="5710">
                  <c:v>7.8602499862342396</c:v>
                </c:pt>
                <c:pt idx="5711">
                  <c:v>7.8616265624139698</c:v>
                </c:pt>
                <c:pt idx="5712">
                  <c:v>7.8630031385936903</c:v>
                </c:pt>
                <c:pt idx="5713">
                  <c:v>7.8643797147734196</c:v>
                </c:pt>
                <c:pt idx="5714">
                  <c:v>7.86575629095314</c:v>
                </c:pt>
                <c:pt idx="5715">
                  <c:v>7.8671328671328702</c:v>
                </c:pt>
                <c:pt idx="5716">
                  <c:v>7.8685094433125897</c:v>
                </c:pt>
                <c:pt idx="5717">
                  <c:v>7.8698860194923199</c:v>
                </c:pt>
                <c:pt idx="5718">
                  <c:v>7.8712625956720501</c:v>
                </c:pt>
                <c:pt idx="5719">
                  <c:v>7.8726391718517696</c:v>
                </c:pt>
                <c:pt idx="5720">
                  <c:v>7.8740157480314998</c:v>
                </c:pt>
                <c:pt idx="5721">
                  <c:v>7.8753923242112203</c:v>
                </c:pt>
                <c:pt idx="5722">
                  <c:v>7.8767689003909496</c:v>
                </c:pt>
                <c:pt idx="5723">
                  <c:v>7.8781454765706798</c:v>
                </c:pt>
                <c:pt idx="5724">
                  <c:v>7.8795220527504002</c:v>
                </c:pt>
                <c:pt idx="5725">
                  <c:v>7.8808986289301304</c:v>
                </c:pt>
                <c:pt idx="5726">
                  <c:v>7.8822752051098499</c:v>
                </c:pt>
                <c:pt idx="5727">
                  <c:v>7.8836517812895801</c:v>
                </c:pt>
                <c:pt idx="5728">
                  <c:v>7.8850283574692996</c:v>
                </c:pt>
                <c:pt idx="5729">
                  <c:v>7.8864049336490298</c:v>
                </c:pt>
                <c:pt idx="5730">
                  <c:v>7.88778150982876</c:v>
                </c:pt>
                <c:pt idx="5731">
                  <c:v>7.8891580860084796</c:v>
                </c:pt>
                <c:pt idx="5732">
                  <c:v>7.8905346621882098</c:v>
                </c:pt>
                <c:pt idx="5733">
                  <c:v>7.8919112383679302</c:v>
                </c:pt>
                <c:pt idx="5734">
                  <c:v>7.8932878145476604</c:v>
                </c:pt>
                <c:pt idx="5735">
                  <c:v>7.8946643907273799</c:v>
                </c:pt>
                <c:pt idx="5736">
                  <c:v>7.8960409669071101</c:v>
                </c:pt>
                <c:pt idx="5737">
                  <c:v>7.8974175430868403</c:v>
                </c:pt>
                <c:pt idx="5738">
                  <c:v>7.8987941192665598</c:v>
                </c:pt>
                <c:pt idx="5739">
                  <c:v>7.90017069544629</c:v>
                </c:pt>
                <c:pt idx="5740">
                  <c:v>7.9015472716260096</c:v>
                </c:pt>
                <c:pt idx="5741">
                  <c:v>7.9029238478057398</c:v>
                </c:pt>
                <c:pt idx="5742">
                  <c:v>7.9043004239854699</c:v>
                </c:pt>
                <c:pt idx="5743">
                  <c:v>7.9056770001651904</c:v>
                </c:pt>
                <c:pt idx="5744">
                  <c:v>7.9070535763449197</c:v>
                </c:pt>
                <c:pt idx="5745">
                  <c:v>7.9084301525246401</c:v>
                </c:pt>
                <c:pt idx="5746">
                  <c:v>7.9098067287043703</c:v>
                </c:pt>
                <c:pt idx="5747">
                  <c:v>7.9111833048840898</c:v>
                </c:pt>
                <c:pt idx="5748">
                  <c:v>7.91255988106382</c:v>
                </c:pt>
                <c:pt idx="5749">
                  <c:v>7.9139364572435502</c:v>
                </c:pt>
                <c:pt idx="5750">
                  <c:v>7.9153130334232698</c:v>
                </c:pt>
                <c:pt idx="5751">
                  <c:v>7.9166896096029999</c:v>
                </c:pt>
                <c:pt idx="5752">
                  <c:v>7.9180661857827204</c:v>
                </c:pt>
                <c:pt idx="5753">
                  <c:v>7.9194427619624497</c:v>
                </c:pt>
                <c:pt idx="5754">
                  <c:v>7.9208193381421701</c:v>
                </c:pt>
                <c:pt idx="5755">
                  <c:v>7.9221959143219003</c:v>
                </c:pt>
                <c:pt idx="5756">
                  <c:v>7.9235724905016296</c:v>
                </c:pt>
                <c:pt idx="5757">
                  <c:v>7.92494906668135</c:v>
                </c:pt>
                <c:pt idx="5758">
                  <c:v>7.9263256428610802</c:v>
                </c:pt>
                <c:pt idx="5759">
                  <c:v>7.9277022190407997</c:v>
                </c:pt>
                <c:pt idx="5760">
                  <c:v>7.9290787952205299</c:v>
                </c:pt>
                <c:pt idx="5761">
                  <c:v>7.9304553714002601</c:v>
                </c:pt>
                <c:pt idx="5762">
                  <c:v>7.9318319475799797</c:v>
                </c:pt>
                <c:pt idx="5763">
                  <c:v>7.9332085237597099</c:v>
                </c:pt>
                <c:pt idx="5764">
                  <c:v>7.9345850999394303</c:v>
                </c:pt>
                <c:pt idx="5765">
                  <c:v>7.9359616761191596</c:v>
                </c:pt>
                <c:pt idx="5766">
                  <c:v>7.93733825229888</c:v>
                </c:pt>
                <c:pt idx="5767">
                  <c:v>7.9387148284786102</c:v>
                </c:pt>
                <c:pt idx="5768">
                  <c:v>7.9400914046583404</c:v>
                </c:pt>
                <c:pt idx="5769">
                  <c:v>7.9414679808380599</c:v>
                </c:pt>
                <c:pt idx="5770">
                  <c:v>7.9428445570177901</c:v>
                </c:pt>
                <c:pt idx="5771">
                  <c:v>7.9442211331975097</c:v>
                </c:pt>
                <c:pt idx="5772">
                  <c:v>7.9455977093772399</c:v>
                </c:pt>
                <c:pt idx="5773">
                  <c:v>7.9469742855569701</c:v>
                </c:pt>
                <c:pt idx="5774">
                  <c:v>7.9483508617366896</c:v>
                </c:pt>
                <c:pt idx="5775">
                  <c:v>7.9497274379164198</c:v>
                </c:pt>
                <c:pt idx="5776">
                  <c:v>7.9511040140961402</c:v>
                </c:pt>
                <c:pt idx="5777">
                  <c:v>7.9524805902758704</c:v>
                </c:pt>
                <c:pt idx="5778">
                  <c:v>7.9538571664555899</c:v>
                </c:pt>
                <c:pt idx="5779">
                  <c:v>7.9552337426353201</c:v>
                </c:pt>
                <c:pt idx="5780">
                  <c:v>7.9566103188150397</c:v>
                </c:pt>
                <c:pt idx="5781">
                  <c:v>7.9579868949947699</c:v>
                </c:pt>
                <c:pt idx="5782">
                  <c:v>7.9593634711745</c:v>
                </c:pt>
                <c:pt idx="5783">
                  <c:v>7.9607400473542196</c:v>
                </c:pt>
                <c:pt idx="5784">
                  <c:v>7.9621166235339498</c:v>
                </c:pt>
                <c:pt idx="5785">
                  <c:v>7.9634931997136702</c:v>
                </c:pt>
                <c:pt idx="5786">
                  <c:v>7.9648697758934004</c:v>
                </c:pt>
                <c:pt idx="5787">
                  <c:v>7.9662463520731297</c:v>
                </c:pt>
                <c:pt idx="5788">
                  <c:v>7.9676229282528501</c:v>
                </c:pt>
                <c:pt idx="5789">
                  <c:v>7.9689995044325803</c:v>
                </c:pt>
                <c:pt idx="5790">
                  <c:v>7.9703760806122999</c:v>
                </c:pt>
                <c:pt idx="5791">
                  <c:v>7.97175265679203</c:v>
                </c:pt>
                <c:pt idx="5792">
                  <c:v>7.9731292329717496</c:v>
                </c:pt>
                <c:pt idx="5793">
                  <c:v>7.9745058091514798</c:v>
                </c:pt>
                <c:pt idx="5794">
                  <c:v>7.97588238533121</c:v>
                </c:pt>
                <c:pt idx="5795">
                  <c:v>7.9772589615109304</c:v>
                </c:pt>
                <c:pt idx="5796">
                  <c:v>7.9786355376906597</c:v>
                </c:pt>
                <c:pt idx="5797">
                  <c:v>7.9800121138703801</c:v>
                </c:pt>
                <c:pt idx="5798">
                  <c:v>7.9813886900501103</c:v>
                </c:pt>
                <c:pt idx="5799">
                  <c:v>7.9827652662298298</c:v>
                </c:pt>
                <c:pt idx="5800">
                  <c:v>7.98414184240956</c:v>
                </c:pt>
                <c:pt idx="5801">
                  <c:v>7.9855184185892902</c:v>
                </c:pt>
                <c:pt idx="5802">
                  <c:v>7.9868949947690098</c:v>
                </c:pt>
                <c:pt idx="5803">
                  <c:v>7.98827157094874</c:v>
                </c:pt>
                <c:pt idx="5804">
                  <c:v>7.9896481471284604</c:v>
                </c:pt>
                <c:pt idx="5805">
                  <c:v>7.9910247233081897</c:v>
                </c:pt>
                <c:pt idx="5806">
                  <c:v>7.9924012994879199</c:v>
                </c:pt>
                <c:pt idx="5807">
                  <c:v>7.9937778756676403</c:v>
                </c:pt>
                <c:pt idx="5808">
                  <c:v>7.9951544518473696</c:v>
                </c:pt>
                <c:pt idx="5809">
                  <c:v>7.99653102802709</c:v>
                </c:pt>
                <c:pt idx="5810">
                  <c:v>7.9979076042068202</c:v>
                </c:pt>
                <c:pt idx="5811">
                  <c:v>7.9992841803865398</c:v>
                </c:pt>
                <c:pt idx="5812">
                  <c:v>8.0006607565662708</c:v>
                </c:pt>
                <c:pt idx="5813">
                  <c:v>8.0020373327459993</c:v>
                </c:pt>
                <c:pt idx="5814">
                  <c:v>8.0034139089257206</c:v>
                </c:pt>
                <c:pt idx="5815">
                  <c:v>8.0047904851054508</c:v>
                </c:pt>
                <c:pt idx="5816">
                  <c:v>8.0061670612851703</c:v>
                </c:pt>
                <c:pt idx="5817">
                  <c:v>8.0075436374649005</c:v>
                </c:pt>
                <c:pt idx="5818">
                  <c:v>8.0089202136446307</c:v>
                </c:pt>
                <c:pt idx="5819">
                  <c:v>8.0102967898243502</c:v>
                </c:pt>
                <c:pt idx="5820">
                  <c:v>8.0116733660040804</c:v>
                </c:pt>
                <c:pt idx="5821">
                  <c:v>8.0130499421838</c:v>
                </c:pt>
                <c:pt idx="5822">
                  <c:v>8.0144265183635301</c:v>
                </c:pt>
                <c:pt idx="5823">
                  <c:v>8.0158030945432497</c:v>
                </c:pt>
                <c:pt idx="5824">
                  <c:v>8.0171796707229799</c:v>
                </c:pt>
                <c:pt idx="5825">
                  <c:v>8.0185562469027101</c:v>
                </c:pt>
                <c:pt idx="5826">
                  <c:v>8.0199328230824296</c:v>
                </c:pt>
                <c:pt idx="5827">
                  <c:v>8.0213093992621598</c:v>
                </c:pt>
                <c:pt idx="5828">
                  <c:v>8.0226859754418793</c:v>
                </c:pt>
                <c:pt idx="5829">
                  <c:v>8.0240625516216095</c:v>
                </c:pt>
                <c:pt idx="5830">
                  <c:v>8.0254391278013308</c:v>
                </c:pt>
                <c:pt idx="5831">
                  <c:v>8.0268157039810593</c:v>
                </c:pt>
                <c:pt idx="5832">
                  <c:v>8.0281922801607895</c:v>
                </c:pt>
                <c:pt idx="5833">
                  <c:v>8.0295688563405108</c:v>
                </c:pt>
                <c:pt idx="5834">
                  <c:v>8.0309454325202392</c:v>
                </c:pt>
                <c:pt idx="5835">
                  <c:v>8.0323220086999605</c:v>
                </c:pt>
                <c:pt idx="5836">
                  <c:v>8.0336985848796907</c:v>
                </c:pt>
                <c:pt idx="5837">
                  <c:v>8.0350751610594102</c:v>
                </c:pt>
                <c:pt idx="5838">
                  <c:v>8.0364517372391404</c:v>
                </c:pt>
                <c:pt idx="5839">
                  <c:v>8.0378283134188706</c:v>
                </c:pt>
                <c:pt idx="5840">
                  <c:v>8.0392048895985901</c:v>
                </c:pt>
                <c:pt idx="5841">
                  <c:v>8.0405814657783203</c:v>
                </c:pt>
                <c:pt idx="5842">
                  <c:v>8.0419580419580399</c:v>
                </c:pt>
                <c:pt idx="5843">
                  <c:v>8.0433346181377701</c:v>
                </c:pt>
                <c:pt idx="5844">
                  <c:v>8.0447111943175003</c:v>
                </c:pt>
                <c:pt idx="5845">
                  <c:v>8.0460877704972198</c:v>
                </c:pt>
                <c:pt idx="5846">
                  <c:v>8.04746434667695</c:v>
                </c:pt>
                <c:pt idx="5847">
                  <c:v>8.0488409228566695</c:v>
                </c:pt>
                <c:pt idx="5848">
                  <c:v>8.0502174990363997</c:v>
                </c:pt>
                <c:pt idx="5849">
                  <c:v>8.0515940752161193</c:v>
                </c:pt>
                <c:pt idx="5850">
                  <c:v>8.0529706513958494</c:v>
                </c:pt>
                <c:pt idx="5851">
                  <c:v>8.0543472275755796</c:v>
                </c:pt>
                <c:pt idx="5852">
                  <c:v>8.0557238037552992</c:v>
                </c:pt>
                <c:pt idx="5853">
                  <c:v>8.0571003799350294</c:v>
                </c:pt>
                <c:pt idx="5854">
                  <c:v>8.0584769561147507</c:v>
                </c:pt>
                <c:pt idx="5855">
                  <c:v>8.0598535322944809</c:v>
                </c:pt>
                <c:pt idx="5856">
                  <c:v>8.0612301084742004</c:v>
                </c:pt>
                <c:pt idx="5857">
                  <c:v>8.0626066846539306</c:v>
                </c:pt>
                <c:pt idx="5858">
                  <c:v>8.0639832608336608</c:v>
                </c:pt>
                <c:pt idx="5859">
                  <c:v>8.0653598370133803</c:v>
                </c:pt>
                <c:pt idx="5860">
                  <c:v>8.0667364131931105</c:v>
                </c:pt>
                <c:pt idx="5861">
                  <c:v>8.0681129893728301</c:v>
                </c:pt>
                <c:pt idx="5862">
                  <c:v>8.0694895655525603</c:v>
                </c:pt>
                <c:pt idx="5863">
                  <c:v>8.0708661417322904</c:v>
                </c:pt>
                <c:pt idx="5864">
                  <c:v>8.07224271791201</c:v>
                </c:pt>
                <c:pt idx="5865">
                  <c:v>8.0736192940917402</c:v>
                </c:pt>
                <c:pt idx="5866">
                  <c:v>8.0749958702714597</c:v>
                </c:pt>
                <c:pt idx="5867">
                  <c:v>8.0763724464511899</c:v>
                </c:pt>
                <c:pt idx="5868">
                  <c:v>8.0777490226309201</c:v>
                </c:pt>
                <c:pt idx="5869">
                  <c:v>8.0791255988106396</c:v>
                </c:pt>
                <c:pt idx="5870">
                  <c:v>8.0805021749903592</c:v>
                </c:pt>
                <c:pt idx="5871">
                  <c:v>8.0818787511700894</c:v>
                </c:pt>
                <c:pt idx="5872">
                  <c:v>8.0832553273498196</c:v>
                </c:pt>
                <c:pt idx="5873">
                  <c:v>8.0846319035295409</c:v>
                </c:pt>
                <c:pt idx="5874">
                  <c:v>8.0860084797092693</c:v>
                </c:pt>
                <c:pt idx="5875">
                  <c:v>8.0873850558889906</c:v>
                </c:pt>
                <c:pt idx="5876">
                  <c:v>8.0887616320687208</c:v>
                </c:pt>
                <c:pt idx="5877">
                  <c:v>8.0901382082484492</c:v>
                </c:pt>
                <c:pt idx="5878">
                  <c:v>8.0915147844281705</c:v>
                </c:pt>
                <c:pt idx="5879">
                  <c:v>8.0928913606079007</c:v>
                </c:pt>
                <c:pt idx="5880">
                  <c:v>8.0942679367876202</c:v>
                </c:pt>
                <c:pt idx="5881">
                  <c:v>8.0956445129673504</c:v>
                </c:pt>
                <c:pt idx="5882">
                  <c:v>8.0970210891470806</c:v>
                </c:pt>
                <c:pt idx="5883">
                  <c:v>8.0983976653268002</c:v>
                </c:pt>
                <c:pt idx="5884">
                  <c:v>8.0997742415065304</c:v>
                </c:pt>
                <c:pt idx="5885">
                  <c:v>8.1011508176862499</c:v>
                </c:pt>
                <c:pt idx="5886">
                  <c:v>8.1025273938659801</c:v>
                </c:pt>
                <c:pt idx="5887">
                  <c:v>8.1039039700456996</c:v>
                </c:pt>
                <c:pt idx="5888">
                  <c:v>8.1052805462254298</c:v>
                </c:pt>
                <c:pt idx="5889">
                  <c:v>8.10665712240516</c:v>
                </c:pt>
                <c:pt idx="5890">
                  <c:v>8.1080336985848795</c:v>
                </c:pt>
                <c:pt idx="5891">
                  <c:v>8.1094102747646097</c:v>
                </c:pt>
                <c:pt idx="5892">
                  <c:v>8.1107868509443293</c:v>
                </c:pt>
                <c:pt idx="5893">
                  <c:v>8.1121634271240595</c:v>
                </c:pt>
                <c:pt idx="5894">
                  <c:v>8.1135400033037808</c:v>
                </c:pt>
                <c:pt idx="5895">
                  <c:v>8.1149165794835092</c:v>
                </c:pt>
                <c:pt idx="5896">
                  <c:v>8.1162931556632394</c:v>
                </c:pt>
                <c:pt idx="5897">
                  <c:v>8.1176697318429607</c:v>
                </c:pt>
                <c:pt idx="5898">
                  <c:v>8.1190463080226891</c:v>
                </c:pt>
                <c:pt idx="5899">
                  <c:v>8.1204228842024104</c:v>
                </c:pt>
                <c:pt idx="5900">
                  <c:v>8.1217994603821406</c:v>
                </c:pt>
                <c:pt idx="5901">
                  <c:v>8.1231760365618708</c:v>
                </c:pt>
                <c:pt idx="5902">
                  <c:v>8.1245526127415904</c:v>
                </c:pt>
                <c:pt idx="5903">
                  <c:v>8.1259291889213205</c:v>
                </c:pt>
                <c:pt idx="5904">
                  <c:v>8.1273057651010401</c:v>
                </c:pt>
                <c:pt idx="5905">
                  <c:v>8.1286823412807703</c:v>
                </c:pt>
                <c:pt idx="5906">
                  <c:v>8.1300589174604898</c:v>
                </c:pt>
                <c:pt idx="5907">
                  <c:v>8.13143549364022</c:v>
                </c:pt>
                <c:pt idx="5908">
                  <c:v>8.1328120698199502</c:v>
                </c:pt>
                <c:pt idx="5909">
                  <c:v>8.1341886459996697</c:v>
                </c:pt>
                <c:pt idx="5910">
                  <c:v>8.1355652221793999</c:v>
                </c:pt>
                <c:pt idx="5911">
                  <c:v>8.1369417983591195</c:v>
                </c:pt>
                <c:pt idx="5912">
                  <c:v>8.1383183745388497</c:v>
                </c:pt>
                <c:pt idx="5913">
                  <c:v>8.1396949507185798</c:v>
                </c:pt>
                <c:pt idx="5914">
                  <c:v>8.1410715268982994</c:v>
                </c:pt>
                <c:pt idx="5915">
                  <c:v>8.1424481030780296</c:v>
                </c:pt>
                <c:pt idx="5916">
                  <c:v>8.1438246792577509</c:v>
                </c:pt>
                <c:pt idx="5917">
                  <c:v>8.1452012554374793</c:v>
                </c:pt>
                <c:pt idx="5918">
                  <c:v>8.1465778316172006</c:v>
                </c:pt>
                <c:pt idx="5919">
                  <c:v>8.1479544077969308</c:v>
                </c:pt>
                <c:pt idx="5920">
                  <c:v>8.1493309839766503</c:v>
                </c:pt>
                <c:pt idx="5921">
                  <c:v>8.1507075601563805</c:v>
                </c:pt>
                <c:pt idx="5922">
                  <c:v>8.1520841363361107</c:v>
                </c:pt>
                <c:pt idx="5923">
                  <c:v>8.1534607125158303</c:v>
                </c:pt>
                <c:pt idx="5924">
                  <c:v>8.1548372886955605</c:v>
                </c:pt>
                <c:pt idx="5925">
                  <c:v>8.15621386487528</c:v>
                </c:pt>
                <c:pt idx="5926">
                  <c:v>8.1575904410550102</c:v>
                </c:pt>
                <c:pt idx="5927">
                  <c:v>8.1589670172347404</c:v>
                </c:pt>
                <c:pt idx="5928">
                  <c:v>8.1603435934144599</c:v>
                </c:pt>
                <c:pt idx="5929">
                  <c:v>8.1617201695941901</c:v>
                </c:pt>
                <c:pt idx="5930">
                  <c:v>8.1630967457739096</c:v>
                </c:pt>
                <c:pt idx="5931">
                  <c:v>8.1644733219536398</c:v>
                </c:pt>
                <c:pt idx="5932">
                  <c:v>8.16584989813337</c:v>
                </c:pt>
                <c:pt idx="5933">
                  <c:v>8.1672264743130896</c:v>
                </c:pt>
                <c:pt idx="5934">
                  <c:v>8.1686030504928109</c:v>
                </c:pt>
                <c:pt idx="5935">
                  <c:v>8.1699796266725393</c:v>
                </c:pt>
                <c:pt idx="5936">
                  <c:v>8.1713562028522695</c:v>
                </c:pt>
                <c:pt idx="5937">
                  <c:v>8.1727327790319908</c:v>
                </c:pt>
                <c:pt idx="5938">
                  <c:v>8.1741093552117192</c:v>
                </c:pt>
                <c:pt idx="5939">
                  <c:v>8.1754859313914405</c:v>
                </c:pt>
                <c:pt idx="5940">
                  <c:v>8.1768625075711707</c:v>
                </c:pt>
                <c:pt idx="5941">
                  <c:v>8.1782390837508991</c:v>
                </c:pt>
                <c:pt idx="5942">
                  <c:v>8.1796156599306205</c:v>
                </c:pt>
                <c:pt idx="5943">
                  <c:v>8.1809922361103506</c:v>
                </c:pt>
                <c:pt idx="5944">
                  <c:v>8.1823688122900702</c:v>
                </c:pt>
                <c:pt idx="5945">
                  <c:v>8.1837453884698004</c:v>
                </c:pt>
                <c:pt idx="5946">
                  <c:v>8.1851219646495306</c:v>
                </c:pt>
                <c:pt idx="5947">
                  <c:v>8.1864985408292501</c:v>
                </c:pt>
                <c:pt idx="5948">
                  <c:v>8.1878751170089803</c:v>
                </c:pt>
                <c:pt idx="5949">
                  <c:v>8.1892516931886998</c:v>
                </c:pt>
                <c:pt idx="5950">
                  <c:v>8.19062826936843</c:v>
                </c:pt>
                <c:pt idx="5951">
                  <c:v>8.1920048455481496</c:v>
                </c:pt>
                <c:pt idx="5952">
                  <c:v>8.1933814217278798</c:v>
                </c:pt>
                <c:pt idx="5953">
                  <c:v>8.1947579979076099</c:v>
                </c:pt>
                <c:pt idx="5954">
                  <c:v>8.1961345740873295</c:v>
                </c:pt>
                <c:pt idx="5955">
                  <c:v>8.1975111502670597</c:v>
                </c:pt>
                <c:pt idx="5956">
                  <c:v>8.1988877264467792</c:v>
                </c:pt>
                <c:pt idx="5957">
                  <c:v>8.2002643026265094</c:v>
                </c:pt>
                <c:pt idx="5958">
                  <c:v>8.2016408788062307</c:v>
                </c:pt>
                <c:pt idx="5959">
                  <c:v>8.2030174549859591</c:v>
                </c:pt>
                <c:pt idx="5960">
                  <c:v>8.2043940311656893</c:v>
                </c:pt>
                <c:pt idx="5961">
                  <c:v>8.2057706073454106</c:v>
                </c:pt>
                <c:pt idx="5962">
                  <c:v>8.2071471835251408</c:v>
                </c:pt>
                <c:pt idx="5963">
                  <c:v>8.2085237597048604</c:v>
                </c:pt>
                <c:pt idx="5964">
                  <c:v>8.2099003358845906</c:v>
                </c:pt>
                <c:pt idx="5965">
                  <c:v>8.2112769120643208</c:v>
                </c:pt>
                <c:pt idx="5966">
                  <c:v>8.2126534882440403</c:v>
                </c:pt>
                <c:pt idx="5967">
                  <c:v>8.2140300644237705</c:v>
                </c:pt>
                <c:pt idx="5968">
                  <c:v>8.21540664060349</c:v>
                </c:pt>
                <c:pt idx="5969">
                  <c:v>8.2167832167832202</c:v>
                </c:pt>
                <c:pt idx="5970">
                  <c:v>8.2181597929629397</c:v>
                </c:pt>
                <c:pt idx="5971">
                  <c:v>8.2195363691426699</c:v>
                </c:pt>
                <c:pt idx="5972">
                  <c:v>8.2209129453224001</c:v>
                </c:pt>
                <c:pt idx="5973">
                  <c:v>8.2222895215021197</c:v>
                </c:pt>
                <c:pt idx="5974">
                  <c:v>8.2236660976818499</c:v>
                </c:pt>
                <c:pt idx="5975">
                  <c:v>8.2250426738615694</c:v>
                </c:pt>
                <c:pt idx="5976">
                  <c:v>8.2264192500412996</c:v>
                </c:pt>
                <c:pt idx="5977">
                  <c:v>8.2277958262210191</c:v>
                </c:pt>
                <c:pt idx="5978">
                  <c:v>8.2291724024007493</c:v>
                </c:pt>
                <c:pt idx="5979">
                  <c:v>8.2305489785804795</c:v>
                </c:pt>
                <c:pt idx="5980">
                  <c:v>8.2319255547602008</c:v>
                </c:pt>
                <c:pt idx="5981">
                  <c:v>8.2333021309399292</c:v>
                </c:pt>
                <c:pt idx="5982">
                  <c:v>8.2346787071196506</c:v>
                </c:pt>
                <c:pt idx="5983">
                  <c:v>8.2360552832993807</c:v>
                </c:pt>
                <c:pt idx="5984">
                  <c:v>8.2374318594791003</c:v>
                </c:pt>
                <c:pt idx="5985">
                  <c:v>8.2388084356588305</c:v>
                </c:pt>
                <c:pt idx="5986">
                  <c:v>8.2401850118385607</c:v>
                </c:pt>
                <c:pt idx="5987">
                  <c:v>8.2415615880182802</c:v>
                </c:pt>
                <c:pt idx="5988">
                  <c:v>8.2429381641980104</c:v>
                </c:pt>
                <c:pt idx="5989">
                  <c:v>8.2443147403777299</c:v>
                </c:pt>
                <c:pt idx="5990">
                  <c:v>8.2456913165574601</c:v>
                </c:pt>
                <c:pt idx="5991">
                  <c:v>8.2470678927371903</c:v>
                </c:pt>
                <c:pt idx="5992">
                  <c:v>8.2484444689169099</c:v>
                </c:pt>
                <c:pt idx="5993">
                  <c:v>8.24982104509664</c:v>
                </c:pt>
                <c:pt idx="5994">
                  <c:v>8.2511976212763596</c:v>
                </c:pt>
                <c:pt idx="5995">
                  <c:v>8.2525741974560898</c:v>
                </c:pt>
                <c:pt idx="5996">
                  <c:v>8.25395077363582</c:v>
                </c:pt>
                <c:pt idx="5997">
                  <c:v>8.2553273498155395</c:v>
                </c:pt>
                <c:pt idx="5998">
                  <c:v>8.2567039259952697</c:v>
                </c:pt>
                <c:pt idx="5999">
                  <c:v>8.2580805021749892</c:v>
                </c:pt>
                <c:pt idx="6000">
                  <c:v>8.2594570783547194</c:v>
                </c:pt>
                <c:pt idx="6001">
                  <c:v>8.2608336545344407</c:v>
                </c:pt>
                <c:pt idx="6002">
                  <c:v>8.2622102307141692</c:v>
                </c:pt>
                <c:pt idx="6003">
                  <c:v>8.2635868068938994</c:v>
                </c:pt>
                <c:pt idx="6004">
                  <c:v>8.2649633830736207</c:v>
                </c:pt>
                <c:pt idx="6005">
                  <c:v>8.2663399592533509</c:v>
                </c:pt>
                <c:pt idx="6006">
                  <c:v>8.2677165354330704</c:v>
                </c:pt>
                <c:pt idx="6007">
                  <c:v>8.2690931116128006</c:v>
                </c:pt>
                <c:pt idx="6008">
                  <c:v>8.2704696877925201</c:v>
                </c:pt>
                <c:pt idx="6009">
                  <c:v>8.2718462639722503</c:v>
                </c:pt>
                <c:pt idx="6010">
                  <c:v>8.2732228401519805</c:v>
                </c:pt>
                <c:pt idx="6011">
                  <c:v>8.2745994163317</c:v>
                </c:pt>
                <c:pt idx="6012">
                  <c:v>8.2759759925114302</c:v>
                </c:pt>
                <c:pt idx="6013">
                  <c:v>8.2773525686911498</c:v>
                </c:pt>
                <c:pt idx="6014">
                  <c:v>8.27872914487088</c:v>
                </c:pt>
                <c:pt idx="6015">
                  <c:v>8.2801057210505995</c:v>
                </c:pt>
                <c:pt idx="6016">
                  <c:v>8.2814822972303297</c:v>
                </c:pt>
                <c:pt idx="6017">
                  <c:v>8.2828588734100599</c:v>
                </c:pt>
                <c:pt idx="6018">
                  <c:v>8.2842354495897794</c:v>
                </c:pt>
                <c:pt idx="6019">
                  <c:v>8.2856120257695096</c:v>
                </c:pt>
                <c:pt idx="6020">
                  <c:v>8.2869886019492291</c:v>
                </c:pt>
                <c:pt idx="6021">
                  <c:v>8.2883651781289593</c:v>
                </c:pt>
                <c:pt idx="6022">
                  <c:v>8.2897417543086807</c:v>
                </c:pt>
                <c:pt idx="6023">
                  <c:v>8.2911183304884108</c:v>
                </c:pt>
                <c:pt idx="6024">
                  <c:v>8.2924949066681393</c:v>
                </c:pt>
                <c:pt idx="6025">
                  <c:v>8.2938714828478606</c:v>
                </c:pt>
                <c:pt idx="6026">
                  <c:v>8.2952480590275908</c:v>
                </c:pt>
                <c:pt idx="6027">
                  <c:v>8.2966246352073103</c:v>
                </c:pt>
                <c:pt idx="6028">
                  <c:v>8.2980012113870405</c:v>
                </c:pt>
                <c:pt idx="6029">
                  <c:v>8.2993777875667707</c:v>
                </c:pt>
                <c:pt idx="6030">
                  <c:v>8.3007543637464902</c:v>
                </c:pt>
                <c:pt idx="6031">
                  <c:v>8.3021309399262204</c:v>
                </c:pt>
                <c:pt idx="6032">
                  <c:v>8.30350751610594</c:v>
                </c:pt>
                <c:pt idx="6033">
                  <c:v>8.3048840922856701</c:v>
                </c:pt>
                <c:pt idx="6034">
                  <c:v>8.3062606684653897</c:v>
                </c:pt>
                <c:pt idx="6035">
                  <c:v>8.3076372446451199</c:v>
                </c:pt>
                <c:pt idx="6036">
                  <c:v>8.3090138208248501</c:v>
                </c:pt>
                <c:pt idx="6037">
                  <c:v>8.3103903970045696</c:v>
                </c:pt>
                <c:pt idx="6038">
                  <c:v>8.3117669731842998</c:v>
                </c:pt>
                <c:pt idx="6039">
                  <c:v>8.3131435493640193</c:v>
                </c:pt>
                <c:pt idx="6040">
                  <c:v>8.3145201255437495</c:v>
                </c:pt>
                <c:pt idx="6041">
                  <c:v>8.3158967017234708</c:v>
                </c:pt>
                <c:pt idx="6042">
                  <c:v>8.3172732779031993</c:v>
                </c:pt>
                <c:pt idx="6043">
                  <c:v>8.3186498540829295</c:v>
                </c:pt>
                <c:pt idx="6044">
                  <c:v>8.3200264302626508</c:v>
                </c:pt>
                <c:pt idx="6045">
                  <c:v>8.3214030064423792</c:v>
                </c:pt>
                <c:pt idx="6046">
                  <c:v>8.3227795826221005</c:v>
                </c:pt>
                <c:pt idx="6047">
                  <c:v>8.3241561588018307</c:v>
                </c:pt>
                <c:pt idx="6048">
                  <c:v>8.3255327349815609</c:v>
                </c:pt>
                <c:pt idx="6049">
                  <c:v>8.3269093111612804</c:v>
                </c:pt>
                <c:pt idx="6050">
                  <c:v>8.3282858873410106</c:v>
                </c:pt>
                <c:pt idx="6051">
                  <c:v>8.3296624635207301</c:v>
                </c:pt>
                <c:pt idx="6052">
                  <c:v>8.3310390397004603</c:v>
                </c:pt>
                <c:pt idx="6053">
                  <c:v>8.3324156158801905</c:v>
                </c:pt>
                <c:pt idx="6054">
                  <c:v>8.3337921920599101</c:v>
                </c:pt>
                <c:pt idx="6055">
                  <c:v>8.3351687682396403</c:v>
                </c:pt>
                <c:pt idx="6056">
                  <c:v>8.3365453444193598</c:v>
                </c:pt>
                <c:pt idx="6057">
                  <c:v>8.33792192059909</c:v>
                </c:pt>
                <c:pt idx="6058">
                  <c:v>8.3392984967788095</c:v>
                </c:pt>
                <c:pt idx="6059">
                  <c:v>8.3406750729585397</c:v>
                </c:pt>
                <c:pt idx="6060">
                  <c:v>8.3420516491382699</c:v>
                </c:pt>
                <c:pt idx="6061">
                  <c:v>8.3434282253179894</c:v>
                </c:pt>
                <c:pt idx="6062">
                  <c:v>8.3448048014977196</c:v>
                </c:pt>
                <c:pt idx="6063">
                  <c:v>8.3461813776774392</c:v>
                </c:pt>
                <c:pt idx="6064">
                  <c:v>8.3475579538571694</c:v>
                </c:pt>
                <c:pt idx="6065">
                  <c:v>8.3489345300368907</c:v>
                </c:pt>
                <c:pt idx="6066">
                  <c:v>8.3503111062166209</c:v>
                </c:pt>
                <c:pt idx="6067">
                  <c:v>8.3516876823963493</c:v>
                </c:pt>
                <c:pt idx="6068">
                  <c:v>8.3530642585760706</c:v>
                </c:pt>
                <c:pt idx="6069">
                  <c:v>8.3544408347558008</c:v>
                </c:pt>
                <c:pt idx="6070">
                  <c:v>8.3558174109355203</c:v>
                </c:pt>
                <c:pt idx="6071">
                  <c:v>8.3571939871152505</c:v>
                </c:pt>
                <c:pt idx="6072">
                  <c:v>8.3585705632949701</c:v>
                </c:pt>
                <c:pt idx="6073">
                  <c:v>8.3599471394747003</c:v>
                </c:pt>
                <c:pt idx="6074">
                  <c:v>8.3613237156544304</c:v>
                </c:pt>
                <c:pt idx="6075">
                  <c:v>8.36270029183415</c:v>
                </c:pt>
                <c:pt idx="6076">
                  <c:v>8.3640768680138802</c:v>
                </c:pt>
                <c:pt idx="6077">
                  <c:v>8.3654534441935997</c:v>
                </c:pt>
                <c:pt idx="6078">
                  <c:v>8.3668300203733299</c:v>
                </c:pt>
                <c:pt idx="6079">
                  <c:v>8.3682065965530601</c:v>
                </c:pt>
                <c:pt idx="6080">
                  <c:v>8.3695831727327796</c:v>
                </c:pt>
                <c:pt idx="6081">
                  <c:v>8.3709597489125098</c:v>
                </c:pt>
                <c:pt idx="6082">
                  <c:v>8.3723363250922294</c:v>
                </c:pt>
                <c:pt idx="6083">
                  <c:v>8.3737129012719596</c:v>
                </c:pt>
                <c:pt idx="6084">
                  <c:v>8.3750894774516809</c:v>
                </c:pt>
                <c:pt idx="6085">
                  <c:v>8.3764660536314093</c:v>
                </c:pt>
                <c:pt idx="6086">
                  <c:v>8.3778426298111395</c:v>
                </c:pt>
                <c:pt idx="6087">
                  <c:v>8.3792192059908608</c:v>
                </c:pt>
                <c:pt idx="6088">
                  <c:v>8.3805957821705892</c:v>
                </c:pt>
                <c:pt idx="6089">
                  <c:v>8.3819723583503105</c:v>
                </c:pt>
                <c:pt idx="6090">
                  <c:v>8.3833489345300407</c:v>
                </c:pt>
                <c:pt idx="6091">
                  <c:v>8.3847255107097602</c:v>
                </c:pt>
                <c:pt idx="6092">
                  <c:v>8.3861020868894904</c:v>
                </c:pt>
                <c:pt idx="6093">
                  <c:v>8.3874786630692206</c:v>
                </c:pt>
                <c:pt idx="6094">
                  <c:v>8.3888552392489402</c:v>
                </c:pt>
                <c:pt idx="6095">
                  <c:v>8.3902318154286704</c:v>
                </c:pt>
                <c:pt idx="6096">
                  <c:v>8.3916083916083899</c:v>
                </c:pt>
                <c:pt idx="6097">
                  <c:v>8.3929849677881201</c:v>
                </c:pt>
                <c:pt idx="6098">
                  <c:v>8.3943615439678503</c:v>
                </c:pt>
                <c:pt idx="6099">
                  <c:v>8.3957381201475698</c:v>
                </c:pt>
                <c:pt idx="6100">
                  <c:v>8.3971146963273</c:v>
                </c:pt>
                <c:pt idx="6101">
                  <c:v>8.3984912725070195</c:v>
                </c:pt>
                <c:pt idx="6102">
                  <c:v>8.3998678486867497</c:v>
                </c:pt>
                <c:pt idx="6103">
                  <c:v>8.4012444248664799</c:v>
                </c:pt>
                <c:pt idx="6104">
                  <c:v>8.4026210010461995</c:v>
                </c:pt>
                <c:pt idx="6105">
                  <c:v>8.4039975772259208</c:v>
                </c:pt>
                <c:pt idx="6106">
                  <c:v>8.4053741534056492</c:v>
                </c:pt>
                <c:pt idx="6107">
                  <c:v>8.4067507295853794</c:v>
                </c:pt>
                <c:pt idx="6108">
                  <c:v>8.4081273057651007</c:v>
                </c:pt>
                <c:pt idx="6109">
                  <c:v>8.4095038819448291</c:v>
                </c:pt>
                <c:pt idx="6110">
                  <c:v>8.4108804581245504</c:v>
                </c:pt>
                <c:pt idx="6111">
                  <c:v>8.4122570343042806</c:v>
                </c:pt>
                <c:pt idx="6112">
                  <c:v>8.4136336104840108</c:v>
                </c:pt>
                <c:pt idx="6113">
                  <c:v>8.4150101866637304</c:v>
                </c:pt>
                <c:pt idx="6114">
                  <c:v>8.4163867628434605</c:v>
                </c:pt>
                <c:pt idx="6115">
                  <c:v>8.4177633390231801</c:v>
                </c:pt>
                <c:pt idx="6116">
                  <c:v>8.4191399152029103</c:v>
                </c:pt>
                <c:pt idx="6117">
                  <c:v>8.4205164913826405</c:v>
                </c:pt>
                <c:pt idx="6118">
                  <c:v>8.42189306756236</c:v>
                </c:pt>
                <c:pt idx="6119">
                  <c:v>8.4232696437420902</c:v>
                </c:pt>
                <c:pt idx="6120">
                  <c:v>8.4246462199218097</c:v>
                </c:pt>
                <c:pt idx="6121">
                  <c:v>8.4260227961015399</c:v>
                </c:pt>
                <c:pt idx="6122">
                  <c:v>8.4273993722812595</c:v>
                </c:pt>
                <c:pt idx="6123">
                  <c:v>8.4287759484609897</c:v>
                </c:pt>
                <c:pt idx="6124">
                  <c:v>8.4301525246407198</c:v>
                </c:pt>
                <c:pt idx="6125">
                  <c:v>8.4315291008204394</c:v>
                </c:pt>
                <c:pt idx="6126">
                  <c:v>8.4329056770001696</c:v>
                </c:pt>
                <c:pt idx="6127">
                  <c:v>8.4342822531798909</c:v>
                </c:pt>
                <c:pt idx="6128">
                  <c:v>8.4356588293596193</c:v>
                </c:pt>
                <c:pt idx="6129">
                  <c:v>8.4370354055393406</c:v>
                </c:pt>
                <c:pt idx="6130">
                  <c:v>8.4384119817190708</c:v>
                </c:pt>
                <c:pt idx="6131">
                  <c:v>8.4397885578987992</c:v>
                </c:pt>
                <c:pt idx="6132">
                  <c:v>8.4411651340785205</c:v>
                </c:pt>
                <c:pt idx="6133">
                  <c:v>8.4425417102582507</c:v>
                </c:pt>
                <c:pt idx="6134">
                  <c:v>8.4439182864379703</c:v>
                </c:pt>
                <c:pt idx="6135">
                  <c:v>8.4452948626177005</c:v>
                </c:pt>
                <c:pt idx="6136">
                  <c:v>8.44667143879742</c:v>
                </c:pt>
                <c:pt idx="6137">
                  <c:v>8.4480480149771502</c:v>
                </c:pt>
                <c:pt idx="6138">
                  <c:v>8.4494245911568804</c:v>
                </c:pt>
                <c:pt idx="6139">
                  <c:v>8.4508011673365999</c:v>
                </c:pt>
                <c:pt idx="6140">
                  <c:v>8.4521777435163301</c:v>
                </c:pt>
                <c:pt idx="6141">
                  <c:v>8.4535543196960496</c:v>
                </c:pt>
                <c:pt idx="6142">
                  <c:v>8.4549308958757798</c:v>
                </c:pt>
                <c:pt idx="6143">
                  <c:v>8.45630747205551</c:v>
                </c:pt>
                <c:pt idx="6144">
                  <c:v>8.4576840482352296</c:v>
                </c:pt>
                <c:pt idx="6145">
                  <c:v>8.4590606244149598</c:v>
                </c:pt>
                <c:pt idx="6146">
                  <c:v>8.4604372005946793</c:v>
                </c:pt>
                <c:pt idx="6147">
                  <c:v>8.4618137767744095</c:v>
                </c:pt>
                <c:pt idx="6148">
                  <c:v>8.4631903529541308</c:v>
                </c:pt>
                <c:pt idx="6149">
                  <c:v>8.4645669291338592</c:v>
                </c:pt>
                <c:pt idx="6150">
                  <c:v>8.4659435053135894</c:v>
                </c:pt>
                <c:pt idx="6151">
                  <c:v>8.4673200814933107</c:v>
                </c:pt>
                <c:pt idx="6152">
                  <c:v>8.4686966576730391</c:v>
                </c:pt>
                <c:pt idx="6153">
                  <c:v>8.4700732338527605</c:v>
                </c:pt>
                <c:pt idx="6154">
                  <c:v>8.4714498100324906</c:v>
                </c:pt>
                <c:pt idx="6155">
                  <c:v>8.4728263862122102</c:v>
                </c:pt>
                <c:pt idx="6156">
                  <c:v>8.4742029623919404</c:v>
                </c:pt>
                <c:pt idx="6157">
                  <c:v>8.4755795385716706</c:v>
                </c:pt>
                <c:pt idx="6158">
                  <c:v>8.4769561147513901</c:v>
                </c:pt>
                <c:pt idx="6159">
                  <c:v>8.4783326909311203</c:v>
                </c:pt>
                <c:pt idx="6160">
                  <c:v>8.4797092671108398</c:v>
                </c:pt>
                <c:pt idx="6161">
                  <c:v>8.48108584329057</c:v>
                </c:pt>
                <c:pt idx="6162">
                  <c:v>8.4824624194703002</c:v>
                </c:pt>
                <c:pt idx="6163">
                  <c:v>8.4838389956500198</c:v>
                </c:pt>
                <c:pt idx="6164">
                  <c:v>8.4852155718297499</c:v>
                </c:pt>
                <c:pt idx="6165">
                  <c:v>8.4865921480094695</c:v>
                </c:pt>
                <c:pt idx="6166">
                  <c:v>8.4879687241891997</c:v>
                </c:pt>
                <c:pt idx="6167">
                  <c:v>8.4893453003689299</c:v>
                </c:pt>
                <c:pt idx="6168">
                  <c:v>8.4907218765486494</c:v>
                </c:pt>
                <c:pt idx="6169">
                  <c:v>8.4920984527283796</c:v>
                </c:pt>
                <c:pt idx="6170">
                  <c:v>8.4934750289080991</c:v>
                </c:pt>
                <c:pt idx="6171">
                  <c:v>8.4948516050878293</c:v>
                </c:pt>
                <c:pt idx="6172">
                  <c:v>8.4962281812675506</c:v>
                </c:pt>
                <c:pt idx="6173">
                  <c:v>8.4976047574472808</c:v>
                </c:pt>
                <c:pt idx="6174">
                  <c:v>8.4989813336270092</c:v>
                </c:pt>
                <c:pt idx="6175">
                  <c:v>8.5003579098067306</c:v>
                </c:pt>
                <c:pt idx="6176">
                  <c:v>8.5017344859864608</c:v>
                </c:pt>
                <c:pt idx="6177">
                  <c:v>8.5031110621661803</c:v>
                </c:pt>
                <c:pt idx="6178">
                  <c:v>8.5044876383459105</c:v>
                </c:pt>
                <c:pt idx="6179">
                  <c:v>8.50586421452563</c:v>
                </c:pt>
                <c:pt idx="6180">
                  <c:v>8.5072407907053602</c:v>
                </c:pt>
                <c:pt idx="6181">
                  <c:v>8.5086173668850904</c:v>
                </c:pt>
                <c:pt idx="6182">
                  <c:v>8.5099939430648099</c:v>
                </c:pt>
                <c:pt idx="6183">
                  <c:v>8.5113705192445401</c:v>
                </c:pt>
                <c:pt idx="6184">
                  <c:v>8.5127470954242597</c:v>
                </c:pt>
                <c:pt idx="6185">
                  <c:v>8.5141236716039899</c:v>
                </c:pt>
                <c:pt idx="6186">
                  <c:v>8.5155002477837094</c:v>
                </c:pt>
                <c:pt idx="6187">
                  <c:v>8.5168768239634396</c:v>
                </c:pt>
                <c:pt idx="6188">
                  <c:v>8.5182534001431698</c:v>
                </c:pt>
                <c:pt idx="6189">
                  <c:v>8.5196299763228893</c:v>
                </c:pt>
                <c:pt idx="6190">
                  <c:v>8.5210065525026195</c:v>
                </c:pt>
                <c:pt idx="6191">
                  <c:v>8.5223831286823408</c:v>
                </c:pt>
                <c:pt idx="6192">
                  <c:v>8.5237597048620692</c:v>
                </c:pt>
                <c:pt idx="6193">
                  <c:v>8.5251362810417906</c:v>
                </c:pt>
                <c:pt idx="6194">
                  <c:v>8.5265128572215207</c:v>
                </c:pt>
                <c:pt idx="6195">
                  <c:v>8.5278894334012492</c:v>
                </c:pt>
                <c:pt idx="6196">
                  <c:v>8.5292660095809705</c:v>
                </c:pt>
                <c:pt idx="6197">
                  <c:v>8.5306425857607007</c:v>
                </c:pt>
                <c:pt idx="6198">
                  <c:v>8.5320191619404202</c:v>
                </c:pt>
                <c:pt idx="6199">
                  <c:v>8.5333957381201504</c:v>
                </c:pt>
                <c:pt idx="6200">
                  <c:v>8.5347723142998806</c:v>
                </c:pt>
                <c:pt idx="6201">
                  <c:v>8.5361488904796001</c:v>
                </c:pt>
                <c:pt idx="6202">
                  <c:v>8.5375254666593303</c:v>
                </c:pt>
                <c:pt idx="6203">
                  <c:v>8.5389020428390499</c:v>
                </c:pt>
                <c:pt idx="6204">
                  <c:v>8.54027861901878</c:v>
                </c:pt>
                <c:pt idx="6205">
                  <c:v>8.5416551951984996</c:v>
                </c:pt>
                <c:pt idx="6206">
                  <c:v>8.5430317713782298</c:v>
                </c:pt>
                <c:pt idx="6207">
                  <c:v>8.54440834755796</c:v>
                </c:pt>
                <c:pt idx="6208">
                  <c:v>8.5457849237376795</c:v>
                </c:pt>
                <c:pt idx="6209">
                  <c:v>8.5471614999174097</c:v>
                </c:pt>
                <c:pt idx="6210">
                  <c:v>8.5485380760971292</c:v>
                </c:pt>
                <c:pt idx="6211">
                  <c:v>8.5499146522768594</c:v>
                </c:pt>
                <c:pt idx="6212">
                  <c:v>8.5512912284565807</c:v>
                </c:pt>
                <c:pt idx="6213">
                  <c:v>8.5526678046363092</c:v>
                </c:pt>
                <c:pt idx="6214">
                  <c:v>8.5540443808160394</c:v>
                </c:pt>
                <c:pt idx="6215">
                  <c:v>8.5554209569957607</c:v>
                </c:pt>
                <c:pt idx="6216">
                  <c:v>8.5567975331754909</c:v>
                </c:pt>
                <c:pt idx="6217">
                  <c:v>8.5581741093552104</c:v>
                </c:pt>
                <c:pt idx="6218">
                  <c:v>8.5595506855349406</c:v>
                </c:pt>
                <c:pt idx="6219">
                  <c:v>8.5609272617146708</c:v>
                </c:pt>
                <c:pt idx="6220">
                  <c:v>8.5623038378943903</c:v>
                </c:pt>
                <c:pt idx="6221">
                  <c:v>8.5636804140741205</c:v>
                </c:pt>
                <c:pt idx="6222">
                  <c:v>8.56505699025384</c:v>
                </c:pt>
                <c:pt idx="6223">
                  <c:v>8.5664335664335702</c:v>
                </c:pt>
                <c:pt idx="6224">
                  <c:v>8.5678101426133004</c:v>
                </c:pt>
                <c:pt idx="6225">
                  <c:v>8.56918671879302</c:v>
                </c:pt>
                <c:pt idx="6226">
                  <c:v>8.5705632949727502</c:v>
                </c:pt>
                <c:pt idx="6227">
                  <c:v>8.5719398711524697</c:v>
                </c:pt>
                <c:pt idx="6228">
                  <c:v>8.5733164473321999</c:v>
                </c:pt>
                <c:pt idx="6229">
                  <c:v>8.5746930235119194</c:v>
                </c:pt>
                <c:pt idx="6230">
                  <c:v>8.5760695996916496</c:v>
                </c:pt>
                <c:pt idx="6231">
                  <c:v>8.5774461758713691</c:v>
                </c:pt>
                <c:pt idx="6232">
                  <c:v>8.5788227520510993</c:v>
                </c:pt>
                <c:pt idx="6233">
                  <c:v>8.5801993282308295</c:v>
                </c:pt>
                <c:pt idx="6234">
                  <c:v>8.5815759044105508</c:v>
                </c:pt>
                <c:pt idx="6235">
                  <c:v>8.5829524805902793</c:v>
                </c:pt>
                <c:pt idx="6236">
                  <c:v>8.5843290567700006</c:v>
                </c:pt>
                <c:pt idx="6237">
                  <c:v>8.5857056329497308</c:v>
                </c:pt>
                <c:pt idx="6238">
                  <c:v>8.5870822091294592</c:v>
                </c:pt>
                <c:pt idx="6239">
                  <c:v>8.5884587853091805</c:v>
                </c:pt>
                <c:pt idx="6240">
                  <c:v>8.5898353614889107</c:v>
                </c:pt>
                <c:pt idx="6241">
                  <c:v>8.5912119376686302</c:v>
                </c:pt>
                <c:pt idx="6242">
                  <c:v>8.5925885138483604</c:v>
                </c:pt>
                <c:pt idx="6243">
                  <c:v>8.59396509002808</c:v>
                </c:pt>
                <c:pt idx="6244">
                  <c:v>8.5953416662078101</c:v>
                </c:pt>
                <c:pt idx="6245">
                  <c:v>8.5967182423875403</c:v>
                </c:pt>
                <c:pt idx="6246">
                  <c:v>8.5980948185672599</c:v>
                </c:pt>
                <c:pt idx="6247">
                  <c:v>8.5994713947469901</c:v>
                </c:pt>
                <c:pt idx="6248">
                  <c:v>8.6008479709267096</c:v>
                </c:pt>
                <c:pt idx="6249">
                  <c:v>8.6022245471064398</c:v>
                </c:pt>
                <c:pt idx="6250">
                  <c:v>8.6036011232861593</c:v>
                </c:pt>
                <c:pt idx="6251">
                  <c:v>8.6049776994658895</c:v>
                </c:pt>
                <c:pt idx="6252">
                  <c:v>8.6063542756456197</c:v>
                </c:pt>
                <c:pt idx="6253">
                  <c:v>8.6077308518253393</c:v>
                </c:pt>
                <c:pt idx="6254">
                  <c:v>8.6091074280050695</c:v>
                </c:pt>
                <c:pt idx="6255">
                  <c:v>8.6104840041847908</c:v>
                </c:pt>
                <c:pt idx="6256">
                  <c:v>8.6118605803645192</c:v>
                </c:pt>
                <c:pt idx="6257">
                  <c:v>8.6132371565442405</c:v>
                </c:pt>
                <c:pt idx="6258">
                  <c:v>8.6146137327239707</c:v>
                </c:pt>
                <c:pt idx="6259">
                  <c:v>8.6159903089037009</c:v>
                </c:pt>
                <c:pt idx="6260">
                  <c:v>8.6173668850834204</c:v>
                </c:pt>
                <c:pt idx="6261">
                  <c:v>8.6187434612631506</c:v>
                </c:pt>
                <c:pt idx="6262">
                  <c:v>8.6201200374428701</c:v>
                </c:pt>
                <c:pt idx="6263">
                  <c:v>8.6214966136226003</c:v>
                </c:pt>
                <c:pt idx="6264">
                  <c:v>8.6228731898023305</c:v>
                </c:pt>
                <c:pt idx="6265">
                  <c:v>8.6242497659820501</c:v>
                </c:pt>
                <c:pt idx="6266">
                  <c:v>8.6256263421617803</c:v>
                </c:pt>
                <c:pt idx="6267">
                  <c:v>8.6270029183414998</c:v>
                </c:pt>
                <c:pt idx="6268">
                  <c:v>8.62837949452123</c:v>
                </c:pt>
                <c:pt idx="6269">
                  <c:v>8.6297560707009602</c:v>
                </c:pt>
                <c:pt idx="6270">
                  <c:v>8.6311326468806797</c:v>
                </c:pt>
                <c:pt idx="6271">
                  <c:v>8.6325092230604099</c:v>
                </c:pt>
                <c:pt idx="6272">
                  <c:v>8.6338857992401294</c:v>
                </c:pt>
                <c:pt idx="6273">
                  <c:v>8.6352623754198596</c:v>
                </c:pt>
                <c:pt idx="6274">
                  <c:v>8.6366389515995898</c:v>
                </c:pt>
                <c:pt idx="6275">
                  <c:v>8.6380155277793094</c:v>
                </c:pt>
                <c:pt idx="6276">
                  <c:v>8.6393921039590307</c:v>
                </c:pt>
                <c:pt idx="6277">
                  <c:v>8.6407686801387609</c:v>
                </c:pt>
                <c:pt idx="6278">
                  <c:v>8.6421452563184893</c:v>
                </c:pt>
                <c:pt idx="6279">
                  <c:v>8.6435218324982106</c:v>
                </c:pt>
                <c:pt idx="6280">
                  <c:v>8.6448984086779408</c:v>
                </c:pt>
                <c:pt idx="6281">
                  <c:v>8.6462749848576603</c:v>
                </c:pt>
                <c:pt idx="6282">
                  <c:v>8.6476515610373905</c:v>
                </c:pt>
                <c:pt idx="6283">
                  <c:v>8.6490281372171207</c:v>
                </c:pt>
                <c:pt idx="6284">
                  <c:v>8.6504047133968403</c:v>
                </c:pt>
                <c:pt idx="6285">
                  <c:v>8.6517812895765704</c:v>
                </c:pt>
                <c:pt idx="6286">
                  <c:v>8.65315786575629</c:v>
                </c:pt>
                <c:pt idx="6287">
                  <c:v>8.6545344419360202</c:v>
                </c:pt>
                <c:pt idx="6288">
                  <c:v>8.6559110181157504</c:v>
                </c:pt>
                <c:pt idx="6289">
                  <c:v>8.6572875942954699</c:v>
                </c:pt>
                <c:pt idx="6290">
                  <c:v>8.6586641704752001</c:v>
                </c:pt>
                <c:pt idx="6291">
                  <c:v>8.6600407466549196</c:v>
                </c:pt>
                <c:pt idx="6292">
                  <c:v>8.6614173228346498</c:v>
                </c:pt>
                <c:pt idx="6293">
                  <c:v>8.6627938990143694</c:v>
                </c:pt>
                <c:pt idx="6294">
                  <c:v>8.6641704751940996</c:v>
                </c:pt>
                <c:pt idx="6295">
                  <c:v>8.6655470513738209</c:v>
                </c:pt>
                <c:pt idx="6296">
                  <c:v>8.6669236275535493</c:v>
                </c:pt>
                <c:pt idx="6297">
                  <c:v>8.6683002037332795</c:v>
                </c:pt>
                <c:pt idx="6298">
                  <c:v>8.6696767799130008</c:v>
                </c:pt>
                <c:pt idx="6299">
                  <c:v>8.6710533560927292</c:v>
                </c:pt>
                <c:pt idx="6300">
                  <c:v>8.6724299322724505</c:v>
                </c:pt>
                <c:pt idx="6301">
                  <c:v>8.6738065084521807</c:v>
                </c:pt>
                <c:pt idx="6302">
                  <c:v>8.6751830846319091</c:v>
                </c:pt>
                <c:pt idx="6303">
                  <c:v>8.6765596608116304</c:v>
                </c:pt>
                <c:pt idx="6304">
                  <c:v>8.6779362369913606</c:v>
                </c:pt>
                <c:pt idx="6305">
                  <c:v>8.6793128131710802</c:v>
                </c:pt>
                <c:pt idx="6306">
                  <c:v>8.6806893893508104</c:v>
                </c:pt>
                <c:pt idx="6307">
                  <c:v>8.6820659655305299</c:v>
                </c:pt>
                <c:pt idx="6308">
                  <c:v>8.6834425417102601</c:v>
                </c:pt>
                <c:pt idx="6309">
                  <c:v>8.6848191178899903</c:v>
                </c:pt>
                <c:pt idx="6310">
                  <c:v>8.6861956940697098</c:v>
                </c:pt>
                <c:pt idx="6311">
                  <c:v>8.68757227024944</c:v>
                </c:pt>
                <c:pt idx="6312">
                  <c:v>8.6889488464291595</c:v>
                </c:pt>
                <c:pt idx="6313">
                  <c:v>8.6903254226088897</c:v>
                </c:pt>
                <c:pt idx="6314">
                  <c:v>8.6917019987886199</c:v>
                </c:pt>
                <c:pt idx="6315">
                  <c:v>8.6930785749683395</c:v>
                </c:pt>
                <c:pt idx="6316">
                  <c:v>8.6944551511480697</c:v>
                </c:pt>
                <c:pt idx="6317">
                  <c:v>8.6958317273277892</c:v>
                </c:pt>
                <c:pt idx="6318">
                  <c:v>8.6972083035075194</c:v>
                </c:pt>
                <c:pt idx="6319">
                  <c:v>8.6985848796872407</c:v>
                </c:pt>
                <c:pt idx="6320">
                  <c:v>8.6999614558669691</c:v>
                </c:pt>
                <c:pt idx="6321">
                  <c:v>8.7013380320466904</c:v>
                </c:pt>
                <c:pt idx="6322">
                  <c:v>8.7027146082264206</c:v>
                </c:pt>
                <c:pt idx="6323">
                  <c:v>8.7040911844061508</c:v>
                </c:pt>
                <c:pt idx="6324">
                  <c:v>8.7054677605858704</c:v>
                </c:pt>
                <c:pt idx="6325">
                  <c:v>8.7068443367656005</c:v>
                </c:pt>
                <c:pt idx="6326">
                  <c:v>8.7082209129453201</c:v>
                </c:pt>
                <c:pt idx="6327">
                  <c:v>8.7095974891250503</c:v>
                </c:pt>
                <c:pt idx="6328">
                  <c:v>8.7109740653047805</c:v>
                </c:pt>
                <c:pt idx="6329">
                  <c:v>8.7123506414845</c:v>
                </c:pt>
                <c:pt idx="6330">
                  <c:v>8.7137272176642302</c:v>
                </c:pt>
                <c:pt idx="6331">
                  <c:v>8.7151037938439497</c:v>
                </c:pt>
                <c:pt idx="6332">
                  <c:v>8.7164803700236799</c:v>
                </c:pt>
                <c:pt idx="6333">
                  <c:v>8.7178569462034101</c:v>
                </c:pt>
                <c:pt idx="6334">
                  <c:v>8.7192335223831297</c:v>
                </c:pt>
                <c:pt idx="6335">
                  <c:v>8.7206100985628598</c:v>
                </c:pt>
                <c:pt idx="6336">
                  <c:v>8.7219866747425794</c:v>
                </c:pt>
                <c:pt idx="6337">
                  <c:v>8.7233632509223096</c:v>
                </c:pt>
                <c:pt idx="6338">
                  <c:v>8.7247398271020309</c:v>
                </c:pt>
                <c:pt idx="6339">
                  <c:v>8.7261164032817593</c:v>
                </c:pt>
                <c:pt idx="6340">
                  <c:v>8.7274929794614806</c:v>
                </c:pt>
                <c:pt idx="6341">
                  <c:v>8.7288695556412108</c:v>
                </c:pt>
                <c:pt idx="6342">
                  <c:v>8.7302461318209392</c:v>
                </c:pt>
                <c:pt idx="6343">
                  <c:v>8.7316227080006605</c:v>
                </c:pt>
                <c:pt idx="6344">
                  <c:v>8.7329992841803907</c:v>
                </c:pt>
                <c:pt idx="6345">
                  <c:v>8.7343758603601103</c:v>
                </c:pt>
                <c:pt idx="6346">
                  <c:v>8.7357524365398405</c:v>
                </c:pt>
                <c:pt idx="6347">
                  <c:v>8.7371290127195707</c:v>
                </c:pt>
                <c:pt idx="6348">
                  <c:v>8.7385055888992902</c:v>
                </c:pt>
                <c:pt idx="6349">
                  <c:v>8.7398821650790204</c:v>
                </c:pt>
                <c:pt idx="6350">
                  <c:v>8.7412587412587399</c:v>
                </c:pt>
                <c:pt idx="6351">
                  <c:v>8.7426353174384701</c:v>
                </c:pt>
                <c:pt idx="6352">
                  <c:v>8.7440118936182003</c:v>
                </c:pt>
                <c:pt idx="6353">
                  <c:v>8.7453884697979198</c:v>
                </c:pt>
                <c:pt idx="6354">
                  <c:v>8.74676504597765</c:v>
                </c:pt>
                <c:pt idx="6355">
                  <c:v>8.7481416221573696</c:v>
                </c:pt>
                <c:pt idx="6356">
                  <c:v>8.7495181983370998</c:v>
                </c:pt>
                <c:pt idx="6357">
                  <c:v>8.7508947745168193</c:v>
                </c:pt>
                <c:pt idx="6358">
                  <c:v>8.7522713506965495</c:v>
                </c:pt>
                <c:pt idx="6359">
                  <c:v>8.7536479268762797</c:v>
                </c:pt>
                <c:pt idx="6360">
                  <c:v>8.7550245030559992</c:v>
                </c:pt>
                <c:pt idx="6361">
                  <c:v>8.7564010792357294</c:v>
                </c:pt>
                <c:pt idx="6362">
                  <c:v>8.7577776554154507</c:v>
                </c:pt>
                <c:pt idx="6363">
                  <c:v>8.7591542315951791</c:v>
                </c:pt>
                <c:pt idx="6364">
                  <c:v>8.7605308077749005</c:v>
                </c:pt>
                <c:pt idx="6365">
                  <c:v>8.7619073839546306</c:v>
                </c:pt>
                <c:pt idx="6366">
                  <c:v>8.7632839601343608</c:v>
                </c:pt>
                <c:pt idx="6367">
                  <c:v>8.7646605363140804</c:v>
                </c:pt>
                <c:pt idx="6368">
                  <c:v>8.7660371124938106</c:v>
                </c:pt>
                <c:pt idx="6369">
                  <c:v>8.7674136886735301</c:v>
                </c:pt>
                <c:pt idx="6370">
                  <c:v>8.7687902648532603</c:v>
                </c:pt>
                <c:pt idx="6371">
                  <c:v>8.7701668410329798</c:v>
                </c:pt>
                <c:pt idx="6372">
                  <c:v>8.77154341721271</c:v>
                </c:pt>
                <c:pt idx="6373">
                  <c:v>8.7729199933924402</c:v>
                </c:pt>
                <c:pt idx="6374">
                  <c:v>8.7742965695721598</c:v>
                </c:pt>
                <c:pt idx="6375">
                  <c:v>8.7756731457518899</c:v>
                </c:pt>
                <c:pt idx="6376">
                  <c:v>8.7770497219316095</c:v>
                </c:pt>
                <c:pt idx="6377">
                  <c:v>8.7784262981113397</c:v>
                </c:pt>
                <c:pt idx="6378">
                  <c:v>8.7798028742910699</c:v>
                </c:pt>
                <c:pt idx="6379">
                  <c:v>8.7811794504707894</c:v>
                </c:pt>
                <c:pt idx="6380">
                  <c:v>8.7825560266505196</c:v>
                </c:pt>
                <c:pt idx="6381">
                  <c:v>8.7839326028302391</c:v>
                </c:pt>
                <c:pt idx="6382">
                  <c:v>8.7853091790099693</c:v>
                </c:pt>
                <c:pt idx="6383">
                  <c:v>8.7866857551896906</c:v>
                </c:pt>
                <c:pt idx="6384">
                  <c:v>8.7880623313694208</c:v>
                </c:pt>
                <c:pt idx="6385">
                  <c:v>8.7894389075491492</c:v>
                </c:pt>
                <c:pt idx="6386">
                  <c:v>8.7908154837288706</c:v>
                </c:pt>
                <c:pt idx="6387">
                  <c:v>8.7921920599086008</c:v>
                </c:pt>
                <c:pt idx="6388">
                  <c:v>8.7935686360883203</c:v>
                </c:pt>
                <c:pt idx="6389">
                  <c:v>8.7949452122680505</c:v>
                </c:pt>
                <c:pt idx="6390">
                  <c:v>8.79632178844777</c:v>
                </c:pt>
                <c:pt idx="6391">
                  <c:v>8.7976983646275002</c:v>
                </c:pt>
                <c:pt idx="6392">
                  <c:v>8.7990749408072304</c:v>
                </c:pt>
                <c:pt idx="6393">
                  <c:v>8.8004515169869499</c:v>
                </c:pt>
                <c:pt idx="6394">
                  <c:v>8.8018280931666801</c:v>
                </c:pt>
                <c:pt idx="6395">
                  <c:v>8.8032046693463997</c:v>
                </c:pt>
                <c:pt idx="6396">
                  <c:v>8.8045812455261299</c:v>
                </c:pt>
                <c:pt idx="6397">
                  <c:v>8.8059578217058601</c:v>
                </c:pt>
                <c:pt idx="6398">
                  <c:v>8.8073343978855796</c:v>
                </c:pt>
                <c:pt idx="6399">
                  <c:v>8.8087109740653098</c:v>
                </c:pt>
                <c:pt idx="6400">
                  <c:v>8.8100875502450293</c:v>
                </c:pt>
                <c:pt idx="6401">
                  <c:v>8.8114641264247595</c:v>
                </c:pt>
                <c:pt idx="6402">
                  <c:v>8.8128407026044808</c:v>
                </c:pt>
                <c:pt idx="6403">
                  <c:v>8.8142172787842092</c:v>
                </c:pt>
                <c:pt idx="6404">
                  <c:v>8.8155938549639394</c:v>
                </c:pt>
                <c:pt idx="6405">
                  <c:v>8.8169704311436607</c:v>
                </c:pt>
                <c:pt idx="6406">
                  <c:v>8.8183470073233892</c:v>
                </c:pt>
                <c:pt idx="6407">
                  <c:v>8.8197235835031105</c:v>
                </c:pt>
                <c:pt idx="6408">
                  <c:v>8.8211001596828407</c:v>
                </c:pt>
                <c:pt idx="6409">
                  <c:v>8.8224767358625709</c:v>
                </c:pt>
                <c:pt idx="6410">
                  <c:v>8.8238533120422904</c:v>
                </c:pt>
                <c:pt idx="6411">
                  <c:v>8.8252298882220206</c:v>
                </c:pt>
                <c:pt idx="6412">
                  <c:v>8.8266064644017401</c:v>
                </c:pt>
                <c:pt idx="6413">
                  <c:v>8.8279830405814703</c:v>
                </c:pt>
                <c:pt idx="6414">
                  <c:v>8.8293596167611899</c:v>
                </c:pt>
                <c:pt idx="6415">
                  <c:v>8.83073619294092</c:v>
                </c:pt>
                <c:pt idx="6416">
                  <c:v>8.8321127691206502</c:v>
                </c:pt>
                <c:pt idx="6417">
                  <c:v>8.8334893453003698</c:v>
                </c:pt>
                <c:pt idx="6418">
                  <c:v>8.8348659214801</c:v>
                </c:pt>
                <c:pt idx="6419">
                  <c:v>8.8362424976598195</c:v>
                </c:pt>
                <c:pt idx="6420">
                  <c:v>8.8376190738395497</c:v>
                </c:pt>
                <c:pt idx="6421">
                  <c:v>8.8389956500192692</c:v>
                </c:pt>
                <c:pt idx="6422">
                  <c:v>8.8403722261989994</c:v>
                </c:pt>
                <c:pt idx="6423">
                  <c:v>8.8417488023787296</c:v>
                </c:pt>
                <c:pt idx="6424">
                  <c:v>8.8431253785584492</c:v>
                </c:pt>
                <c:pt idx="6425">
                  <c:v>8.8445019547381794</c:v>
                </c:pt>
                <c:pt idx="6426">
                  <c:v>8.8458785309179007</c:v>
                </c:pt>
                <c:pt idx="6427">
                  <c:v>8.8472551070976309</c:v>
                </c:pt>
                <c:pt idx="6428">
                  <c:v>8.8486316832773504</c:v>
                </c:pt>
                <c:pt idx="6429">
                  <c:v>8.8500082594570806</c:v>
                </c:pt>
                <c:pt idx="6430">
                  <c:v>8.8513848356368108</c:v>
                </c:pt>
                <c:pt idx="6431">
                  <c:v>8.8527614118165303</c:v>
                </c:pt>
                <c:pt idx="6432">
                  <c:v>8.8541379879962605</c:v>
                </c:pt>
                <c:pt idx="6433">
                  <c:v>8.85551456417598</c:v>
                </c:pt>
                <c:pt idx="6434">
                  <c:v>8.8568911403557102</c:v>
                </c:pt>
                <c:pt idx="6435">
                  <c:v>8.8582677165354298</c:v>
                </c:pt>
                <c:pt idx="6436">
                  <c:v>8.85964429271516</c:v>
                </c:pt>
                <c:pt idx="6437">
                  <c:v>8.8610208688948902</c:v>
                </c:pt>
                <c:pt idx="6438">
                  <c:v>8.8623974450746097</c:v>
                </c:pt>
                <c:pt idx="6439">
                  <c:v>8.8637740212543399</c:v>
                </c:pt>
                <c:pt idx="6440">
                  <c:v>8.8651505974340594</c:v>
                </c:pt>
                <c:pt idx="6441">
                  <c:v>8.8665271736137896</c:v>
                </c:pt>
                <c:pt idx="6442">
                  <c:v>8.8679037497935091</c:v>
                </c:pt>
                <c:pt idx="6443">
                  <c:v>8.8692803259732393</c:v>
                </c:pt>
                <c:pt idx="6444">
                  <c:v>8.8706569021529695</c:v>
                </c:pt>
                <c:pt idx="6445">
                  <c:v>8.8720334783326908</c:v>
                </c:pt>
                <c:pt idx="6446">
                  <c:v>8.8734100545124193</c:v>
                </c:pt>
                <c:pt idx="6447">
                  <c:v>8.8747866306921406</c:v>
                </c:pt>
                <c:pt idx="6448">
                  <c:v>8.8761632068718708</c:v>
                </c:pt>
                <c:pt idx="6449">
                  <c:v>8.8775397830515992</c:v>
                </c:pt>
                <c:pt idx="6450">
                  <c:v>8.8789163592313205</c:v>
                </c:pt>
                <c:pt idx="6451">
                  <c:v>8.8802929354110507</c:v>
                </c:pt>
                <c:pt idx="6452">
                  <c:v>8.8816695115907702</c:v>
                </c:pt>
                <c:pt idx="6453">
                  <c:v>8.8830460877705004</c:v>
                </c:pt>
                <c:pt idx="6454">
                  <c:v>8.8844226639502306</c:v>
                </c:pt>
                <c:pt idx="6455">
                  <c:v>8.8857992401299501</c:v>
                </c:pt>
                <c:pt idx="6456">
                  <c:v>8.8871758163096803</c:v>
                </c:pt>
                <c:pt idx="6457">
                  <c:v>8.8885523924893999</c:v>
                </c:pt>
                <c:pt idx="6458">
                  <c:v>8.8899289686691301</c:v>
                </c:pt>
                <c:pt idx="6459">
                  <c:v>8.8913055448488603</c:v>
                </c:pt>
                <c:pt idx="6460">
                  <c:v>8.8926821210285798</c:v>
                </c:pt>
                <c:pt idx="6461">
                  <c:v>8.89405869720831</c:v>
                </c:pt>
                <c:pt idx="6462">
                  <c:v>8.8954352733880295</c:v>
                </c:pt>
                <c:pt idx="6463">
                  <c:v>8.8968118495677597</c:v>
                </c:pt>
                <c:pt idx="6464">
                  <c:v>8.8981884257474793</c:v>
                </c:pt>
                <c:pt idx="6465">
                  <c:v>8.8995650019272095</c:v>
                </c:pt>
                <c:pt idx="6466">
                  <c:v>8.9009415781069308</c:v>
                </c:pt>
                <c:pt idx="6467">
                  <c:v>8.9023181542866592</c:v>
                </c:pt>
                <c:pt idx="6468">
                  <c:v>8.9036947304663894</c:v>
                </c:pt>
                <c:pt idx="6469">
                  <c:v>8.9050713066461107</c:v>
                </c:pt>
                <c:pt idx="6470">
                  <c:v>8.9064478828258409</c:v>
                </c:pt>
                <c:pt idx="6471">
                  <c:v>8.9078244590055604</c:v>
                </c:pt>
                <c:pt idx="6472">
                  <c:v>8.9092010351852906</c:v>
                </c:pt>
                <c:pt idx="6473">
                  <c:v>8.9105776113650208</c:v>
                </c:pt>
                <c:pt idx="6474">
                  <c:v>8.9119541875447403</c:v>
                </c:pt>
                <c:pt idx="6475">
                  <c:v>8.9133307637244705</c:v>
                </c:pt>
                <c:pt idx="6476">
                  <c:v>8.9147073399041901</c:v>
                </c:pt>
                <c:pt idx="6477">
                  <c:v>8.9160839160839203</c:v>
                </c:pt>
                <c:pt idx="6478">
                  <c:v>8.9174604922636398</c:v>
                </c:pt>
                <c:pt idx="6479">
                  <c:v>8.91883706844337</c:v>
                </c:pt>
                <c:pt idx="6480">
                  <c:v>8.9202136446231002</c:v>
                </c:pt>
                <c:pt idx="6481">
                  <c:v>8.9215902208028197</c:v>
                </c:pt>
                <c:pt idx="6482">
                  <c:v>8.9229667969825499</c:v>
                </c:pt>
                <c:pt idx="6483">
                  <c:v>8.9243433731622694</c:v>
                </c:pt>
                <c:pt idx="6484">
                  <c:v>8.9257199493419996</c:v>
                </c:pt>
                <c:pt idx="6485">
                  <c:v>8.9270965255217192</c:v>
                </c:pt>
                <c:pt idx="6486">
                  <c:v>8.9284731017014494</c:v>
                </c:pt>
                <c:pt idx="6487">
                  <c:v>8.9298496778811796</c:v>
                </c:pt>
                <c:pt idx="6488">
                  <c:v>8.9312262540609009</c:v>
                </c:pt>
                <c:pt idx="6489">
                  <c:v>8.9326028302406293</c:v>
                </c:pt>
                <c:pt idx="6490">
                  <c:v>8.9339794064203506</c:v>
                </c:pt>
                <c:pt idx="6491">
                  <c:v>8.9353559826000808</c:v>
                </c:pt>
                <c:pt idx="6492">
                  <c:v>8.9367325587798003</c:v>
                </c:pt>
                <c:pt idx="6493">
                  <c:v>8.9381091349595305</c:v>
                </c:pt>
                <c:pt idx="6494">
                  <c:v>8.9394857111392607</c:v>
                </c:pt>
                <c:pt idx="6495">
                  <c:v>8.9408622873189803</c:v>
                </c:pt>
                <c:pt idx="6496">
                  <c:v>8.9422388634987104</c:v>
                </c:pt>
                <c:pt idx="6497">
                  <c:v>8.94361543967843</c:v>
                </c:pt>
                <c:pt idx="6498">
                  <c:v>8.9449920158581602</c:v>
                </c:pt>
                <c:pt idx="6499">
                  <c:v>8.9463685920378904</c:v>
                </c:pt>
                <c:pt idx="6500">
                  <c:v>8.9477451682176099</c:v>
                </c:pt>
                <c:pt idx="6501">
                  <c:v>8.9491217443973401</c:v>
                </c:pt>
                <c:pt idx="6502">
                  <c:v>8.9504983205770596</c:v>
                </c:pt>
                <c:pt idx="6503">
                  <c:v>8.9518748967567898</c:v>
                </c:pt>
                <c:pt idx="6504">
                  <c:v>8.95325147293652</c:v>
                </c:pt>
                <c:pt idx="6505">
                  <c:v>8.9546280491162396</c:v>
                </c:pt>
                <c:pt idx="6506">
                  <c:v>8.9560046252959609</c:v>
                </c:pt>
                <c:pt idx="6507">
                  <c:v>8.9573812014756893</c:v>
                </c:pt>
                <c:pt idx="6508">
                  <c:v>8.9587577776554195</c:v>
                </c:pt>
                <c:pt idx="6509">
                  <c:v>8.9601343538351408</c:v>
                </c:pt>
                <c:pt idx="6510">
                  <c:v>8.9615109300148692</c:v>
                </c:pt>
                <c:pt idx="6511">
                  <c:v>8.9628875061945905</c:v>
                </c:pt>
                <c:pt idx="6512">
                  <c:v>8.9642640823743207</c:v>
                </c:pt>
                <c:pt idx="6513">
                  <c:v>8.9656406585540491</c:v>
                </c:pt>
                <c:pt idx="6514">
                  <c:v>8.9670172347337704</c:v>
                </c:pt>
                <c:pt idx="6515">
                  <c:v>8.9683938109135006</c:v>
                </c:pt>
                <c:pt idx="6516">
                  <c:v>8.9697703870932202</c:v>
                </c:pt>
                <c:pt idx="6517">
                  <c:v>8.9711469632729504</c:v>
                </c:pt>
                <c:pt idx="6518">
                  <c:v>8.9725235394526806</c:v>
                </c:pt>
                <c:pt idx="6519">
                  <c:v>8.9739001156324001</c:v>
                </c:pt>
                <c:pt idx="6520">
                  <c:v>8.9752766918121303</c:v>
                </c:pt>
                <c:pt idx="6521">
                  <c:v>8.9766532679918498</c:v>
                </c:pt>
                <c:pt idx="6522">
                  <c:v>8.97802984417158</c:v>
                </c:pt>
                <c:pt idx="6523">
                  <c:v>8.9794064203513102</c:v>
                </c:pt>
                <c:pt idx="6524">
                  <c:v>8.9807829965310297</c:v>
                </c:pt>
                <c:pt idx="6525">
                  <c:v>8.9821595727107599</c:v>
                </c:pt>
                <c:pt idx="6526">
                  <c:v>8.9835361488904795</c:v>
                </c:pt>
                <c:pt idx="6527">
                  <c:v>8.9849127250702097</c:v>
                </c:pt>
                <c:pt idx="6528">
                  <c:v>8.9862893012499292</c:v>
                </c:pt>
                <c:pt idx="6529">
                  <c:v>8.9876658774296594</c:v>
                </c:pt>
                <c:pt idx="6530">
                  <c:v>8.9890424536093807</c:v>
                </c:pt>
                <c:pt idx="6531">
                  <c:v>8.9904190297891091</c:v>
                </c:pt>
                <c:pt idx="6532">
                  <c:v>8.9917956059688393</c:v>
                </c:pt>
                <c:pt idx="6533">
                  <c:v>8.9931721821485606</c:v>
                </c:pt>
                <c:pt idx="6534">
                  <c:v>8.9945487583282908</c:v>
                </c:pt>
                <c:pt idx="6535">
                  <c:v>8.9959253345080104</c:v>
                </c:pt>
                <c:pt idx="6536">
                  <c:v>8.9973019106877405</c:v>
                </c:pt>
                <c:pt idx="6537">
                  <c:v>8.9986784868674707</c:v>
                </c:pt>
                <c:pt idx="6538">
                  <c:v>9.0000550630471903</c:v>
                </c:pt>
                <c:pt idx="6539">
                  <c:v>9.0014316392269205</c:v>
                </c:pt>
                <c:pt idx="6540">
                  <c:v>9.00280821540664</c:v>
                </c:pt>
                <c:pt idx="6541">
                  <c:v>9.0041847915863702</c:v>
                </c:pt>
                <c:pt idx="6542">
                  <c:v>9.0055613677660897</c:v>
                </c:pt>
                <c:pt idx="6543">
                  <c:v>9.0069379439458199</c:v>
                </c:pt>
                <c:pt idx="6544">
                  <c:v>9.0083145201255501</c:v>
                </c:pt>
                <c:pt idx="6545">
                  <c:v>9.0096910963052697</c:v>
                </c:pt>
                <c:pt idx="6546">
                  <c:v>9.0110676724849998</c:v>
                </c:pt>
                <c:pt idx="6547">
                  <c:v>9.0124442486647194</c:v>
                </c:pt>
                <c:pt idx="6548">
                  <c:v>9.0138208248444496</c:v>
                </c:pt>
                <c:pt idx="6549">
                  <c:v>9.0151974010241709</c:v>
                </c:pt>
                <c:pt idx="6550">
                  <c:v>9.0165739772038993</c:v>
                </c:pt>
                <c:pt idx="6551">
                  <c:v>9.0179505533836295</c:v>
                </c:pt>
                <c:pt idx="6552">
                  <c:v>9.0193271295633508</c:v>
                </c:pt>
                <c:pt idx="6553">
                  <c:v>9.0207037057430792</c:v>
                </c:pt>
                <c:pt idx="6554">
                  <c:v>9.0220802819228005</c:v>
                </c:pt>
                <c:pt idx="6555">
                  <c:v>9.0234568581025307</c:v>
                </c:pt>
                <c:pt idx="6556">
                  <c:v>9.0248334342822503</c:v>
                </c:pt>
                <c:pt idx="6557">
                  <c:v>9.0262100104619805</c:v>
                </c:pt>
                <c:pt idx="6558">
                  <c:v>9.0275865866417107</c:v>
                </c:pt>
                <c:pt idx="6559">
                  <c:v>9.0289631628214302</c:v>
                </c:pt>
                <c:pt idx="6560">
                  <c:v>9.0303397390011604</c:v>
                </c:pt>
                <c:pt idx="6561">
                  <c:v>9.0317163151808799</c:v>
                </c:pt>
                <c:pt idx="6562">
                  <c:v>9.0330928913606101</c:v>
                </c:pt>
                <c:pt idx="6563">
                  <c:v>9.0344694675403403</c:v>
                </c:pt>
                <c:pt idx="6564">
                  <c:v>9.0358460437200598</c:v>
                </c:pt>
                <c:pt idx="6565">
                  <c:v>9.03722261989979</c:v>
                </c:pt>
                <c:pt idx="6566">
                  <c:v>9.0385991960795096</c:v>
                </c:pt>
                <c:pt idx="6567">
                  <c:v>9.0399757722592398</c:v>
                </c:pt>
                <c:pt idx="6568">
                  <c:v>9.04135234843897</c:v>
                </c:pt>
                <c:pt idx="6569">
                  <c:v>9.0427289246186895</c:v>
                </c:pt>
                <c:pt idx="6570">
                  <c:v>9.0441055007984197</c:v>
                </c:pt>
                <c:pt idx="6571">
                  <c:v>9.0454820769781392</c:v>
                </c:pt>
                <c:pt idx="6572">
                  <c:v>9.0468586531578694</c:v>
                </c:pt>
                <c:pt idx="6573">
                  <c:v>9.0482352293375907</c:v>
                </c:pt>
                <c:pt idx="6574">
                  <c:v>9.0496118055173191</c:v>
                </c:pt>
                <c:pt idx="6575">
                  <c:v>9.0509883816970405</c:v>
                </c:pt>
                <c:pt idx="6576">
                  <c:v>9.0523649578767706</c:v>
                </c:pt>
                <c:pt idx="6577">
                  <c:v>9.0537415340565008</c:v>
                </c:pt>
                <c:pt idx="6578">
                  <c:v>9.0551181102362204</c:v>
                </c:pt>
                <c:pt idx="6579">
                  <c:v>9.0564946864159506</c:v>
                </c:pt>
                <c:pt idx="6580">
                  <c:v>9.0578712625956701</c:v>
                </c:pt>
                <c:pt idx="6581">
                  <c:v>9.0592478387754003</c:v>
                </c:pt>
                <c:pt idx="6582">
                  <c:v>9.0606244149551305</c:v>
                </c:pt>
                <c:pt idx="6583">
                  <c:v>9.06200099113485</c:v>
                </c:pt>
                <c:pt idx="6584">
                  <c:v>9.0633775673145802</c:v>
                </c:pt>
                <c:pt idx="6585">
                  <c:v>9.0647541434942998</c:v>
                </c:pt>
                <c:pt idx="6586">
                  <c:v>9.0661307196740299</c:v>
                </c:pt>
                <c:pt idx="6587">
                  <c:v>9.0675072958537601</c:v>
                </c:pt>
                <c:pt idx="6588">
                  <c:v>9.0688838720334797</c:v>
                </c:pt>
                <c:pt idx="6589">
                  <c:v>9.0702604482132099</c:v>
                </c:pt>
                <c:pt idx="6590">
                  <c:v>9.0716370243929294</c:v>
                </c:pt>
                <c:pt idx="6591">
                  <c:v>9.0730136005726596</c:v>
                </c:pt>
                <c:pt idx="6592">
                  <c:v>9.0743901767523791</c:v>
                </c:pt>
                <c:pt idx="6593">
                  <c:v>9.0757667529321093</c:v>
                </c:pt>
                <c:pt idx="6594">
                  <c:v>9.0771433291118395</c:v>
                </c:pt>
                <c:pt idx="6595">
                  <c:v>9.0785199052915608</c:v>
                </c:pt>
                <c:pt idx="6596">
                  <c:v>9.0798964814712892</c:v>
                </c:pt>
                <c:pt idx="6597">
                  <c:v>9.0812730576510106</c:v>
                </c:pt>
                <c:pt idx="6598">
                  <c:v>9.0826496338307408</c:v>
                </c:pt>
                <c:pt idx="6599">
                  <c:v>9.0840262100104603</c:v>
                </c:pt>
                <c:pt idx="6600">
                  <c:v>9.0854027861901905</c:v>
                </c:pt>
                <c:pt idx="6601">
                  <c:v>9.0867793623699207</c:v>
                </c:pt>
                <c:pt idx="6602">
                  <c:v>9.0881559385496402</c:v>
                </c:pt>
                <c:pt idx="6603">
                  <c:v>9.0895325147293704</c:v>
                </c:pt>
                <c:pt idx="6604">
                  <c:v>9.0909090909090899</c:v>
                </c:pt>
                <c:pt idx="6605">
                  <c:v>9.0922856670888201</c:v>
                </c:pt>
                <c:pt idx="6606">
                  <c:v>9.0936622432685397</c:v>
                </c:pt>
                <c:pt idx="6607">
                  <c:v>9.0950388194482699</c:v>
                </c:pt>
                <c:pt idx="6608">
                  <c:v>9.0964153956280001</c:v>
                </c:pt>
                <c:pt idx="6609">
                  <c:v>9.0977919718077196</c:v>
                </c:pt>
                <c:pt idx="6610">
                  <c:v>9.0991685479874498</c:v>
                </c:pt>
                <c:pt idx="6611">
                  <c:v>9.1005451241671693</c:v>
                </c:pt>
                <c:pt idx="6612">
                  <c:v>9.1019217003468995</c:v>
                </c:pt>
                <c:pt idx="6613">
                  <c:v>9.1032982765266208</c:v>
                </c:pt>
                <c:pt idx="6614">
                  <c:v>9.1046748527063492</c:v>
                </c:pt>
                <c:pt idx="6615">
                  <c:v>9.1060514288860794</c:v>
                </c:pt>
                <c:pt idx="6616">
                  <c:v>9.1074280050658007</c:v>
                </c:pt>
                <c:pt idx="6617">
                  <c:v>9.1088045812455292</c:v>
                </c:pt>
                <c:pt idx="6618">
                  <c:v>9.1101811574252505</c:v>
                </c:pt>
                <c:pt idx="6619">
                  <c:v>9.1115577336049807</c:v>
                </c:pt>
                <c:pt idx="6620">
                  <c:v>9.1129343097847002</c:v>
                </c:pt>
                <c:pt idx="6621">
                  <c:v>9.1143108859644304</c:v>
                </c:pt>
                <c:pt idx="6622">
                  <c:v>9.1156874621441606</c:v>
                </c:pt>
                <c:pt idx="6623">
                  <c:v>9.1170640383238801</c:v>
                </c:pt>
                <c:pt idx="6624">
                  <c:v>9.1184406145036103</c:v>
                </c:pt>
                <c:pt idx="6625">
                  <c:v>9.1198171906833299</c:v>
                </c:pt>
                <c:pt idx="6626">
                  <c:v>9.12119376686306</c:v>
                </c:pt>
                <c:pt idx="6627">
                  <c:v>9.1225703430427902</c:v>
                </c:pt>
                <c:pt idx="6628">
                  <c:v>9.1239469192225098</c:v>
                </c:pt>
                <c:pt idx="6629">
                  <c:v>9.12532349540224</c:v>
                </c:pt>
                <c:pt idx="6630">
                  <c:v>9.1267000715819595</c:v>
                </c:pt>
                <c:pt idx="6631">
                  <c:v>9.1280766477616897</c:v>
                </c:pt>
                <c:pt idx="6632">
                  <c:v>9.1294532239414199</c:v>
                </c:pt>
                <c:pt idx="6633">
                  <c:v>9.1308298001211394</c:v>
                </c:pt>
                <c:pt idx="6634">
                  <c:v>9.1322063763008696</c:v>
                </c:pt>
                <c:pt idx="6635">
                  <c:v>9.1335829524805892</c:v>
                </c:pt>
                <c:pt idx="6636">
                  <c:v>9.1349595286603194</c:v>
                </c:pt>
                <c:pt idx="6637">
                  <c:v>9.1363361048400407</c:v>
                </c:pt>
                <c:pt idx="6638">
                  <c:v>9.1377126810197709</c:v>
                </c:pt>
                <c:pt idx="6639">
                  <c:v>9.1390892571994993</c:v>
                </c:pt>
                <c:pt idx="6640">
                  <c:v>9.1404658333792206</c:v>
                </c:pt>
                <c:pt idx="6641">
                  <c:v>9.1418424095589508</c:v>
                </c:pt>
                <c:pt idx="6642">
                  <c:v>9.1432189857386703</c:v>
                </c:pt>
                <c:pt idx="6643">
                  <c:v>9.1445955619184005</c:v>
                </c:pt>
                <c:pt idx="6644">
                  <c:v>9.1459721380981307</c:v>
                </c:pt>
                <c:pt idx="6645">
                  <c:v>9.1473487142778502</c:v>
                </c:pt>
                <c:pt idx="6646">
                  <c:v>9.1487252904575804</c:v>
                </c:pt>
                <c:pt idx="6647">
                  <c:v>9.1501018666373</c:v>
                </c:pt>
                <c:pt idx="6648">
                  <c:v>9.1514784428170302</c:v>
                </c:pt>
                <c:pt idx="6649">
                  <c:v>9.1528550189967497</c:v>
                </c:pt>
                <c:pt idx="6650">
                  <c:v>9.1542315951764799</c:v>
                </c:pt>
                <c:pt idx="6651">
                  <c:v>9.1556081713562101</c:v>
                </c:pt>
                <c:pt idx="6652">
                  <c:v>9.1569847475359296</c:v>
                </c:pt>
                <c:pt idx="6653">
                  <c:v>9.1583613237156598</c:v>
                </c:pt>
                <c:pt idx="6654">
                  <c:v>9.1597378998953793</c:v>
                </c:pt>
                <c:pt idx="6655">
                  <c:v>9.1611144760751095</c:v>
                </c:pt>
                <c:pt idx="6656">
                  <c:v>9.1624910522548308</c:v>
                </c:pt>
                <c:pt idx="6657">
                  <c:v>9.1638676284345593</c:v>
                </c:pt>
                <c:pt idx="6658">
                  <c:v>9.1652442046142895</c:v>
                </c:pt>
                <c:pt idx="6659">
                  <c:v>9.1666207807940108</c:v>
                </c:pt>
                <c:pt idx="6660">
                  <c:v>9.1679973569737392</c:v>
                </c:pt>
                <c:pt idx="6661">
                  <c:v>9.1693739331534605</c:v>
                </c:pt>
                <c:pt idx="6662">
                  <c:v>9.1707505093331907</c:v>
                </c:pt>
                <c:pt idx="6663">
                  <c:v>9.1721270855129102</c:v>
                </c:pt>
                <c:pt idx="6664">
                  <c:v>9.1735036616926404</c:v>
                </c:pt>
                <c:pt idx="6665">
                  <c:v>9.1748802378723706</c:v>
                </c:pt>
                <c:pt idx="6666">
                  <c:v>9.1762568140520901</c:v>
                </c:pt>
                <c:pt idx="6667">
                  <c:v>9.1776333902318203</c:v>
                </c:pt>
                <c:pt idx="6668">
                  <c:v>9.1790099664115399</c:v>
                </c:pt>
                <c:pt idx="6669">
                  <c:v>9.1803865425912701</c:v>
                </c:pt>
                <c:pt idx="6670">
                  <c:v>9.1817631187709896</c:v>
                </c:pt>
                <c:pt idx="6671">
                  <c:v>9.1831396949507198</c:v>
                </c:pt>
                <c:pt idx="6672">
                  <c:v>9.18451627113045</c:v>
                </c:pt>
                <c:pt idx="6673">
                  <c:v>9.1858928473101695</c:v>
                </c:pt>
                <c:pt idx="6674">
                  <c:v>9.1872694234898997</c:v>
                </c:pt>
                <c:pt idx="6675">
                  <c:v>9.1886459996696193</c:v>
                </c:pt>
                <c:pt idx="6676">
                  <c:v>9.1900225758493495</c:v>
                </c:pt>
                <c:pt idx="6677">
                  <c:v>9.1913991520290708</c:v>
                </c:pt>
                <c:pt idx="6678">
                  <c:v>9.1927757282087992</c:v>
                </c:pt>
                <c:pt idx="6679">
                  <c:v>9.1941523043885294</c:v>
                </c:pt>
                <c:pt idx="6680">
                  <c:v>9.1955288805682507</c:v>
                </c:pt>
                <c:pt idx="6681">
                  <c:v>9.1969054567479809</c:v>
                </c:pt>
                <c:pt idx="6682">
                  <c:v>9.1982820329277004</c:v>
                </c:pt>
                <c:pt idx="6683">
                  <c:v>9.1996586091074306</c:v>
                </c:pt>
                <c:pt idx="6684">
                  <c:v>9.2010351852871608</c:v>
                </c:pt>
                <c:pt idx="6685">
                  <c:v>9.2024117614668803</c:v>
                </c:pt>
                <c:pt idx="6686">
                  <c:v>9.2037883376466105</c:v>
                </c:pt>
                <c:pt idx="6687">
                  <c:v>9.2051649138263301</c:v>
                </c:pt>
                <c:pt idx="6688">
                  <c:v>9.2065414900060603</c:v>
                </c:pt>
                <c:pt idx="6689">
                  <c:v>9.2079180661857905</c:v>
                </c:pt>
                <c:pt idx="6690">
                  <c:v>9.20929464236551</c:v>
                </c:pt>
                <c:pt idx="6691">
                  <c:v>9.2106712185452402</c:v>
                </c:pt>
                <c:pt idx="6692">
                  <c:v>9.2120477947249597</c:v>
                </c:pt>
                <c:pt idx="6693">
                  <c:v>9.2134243709046899</c:v>
                </c:pt>
                <c:pt idx="6694">
                  <c:v>9.2148009470844201</c:v>
                </c:pt>
                <c:pt idx="6695">
                  <c:v>9.2161775232641396</c:v>
                </c:pt>
                <c:pt idx="6696">
                  <c:v>9.2175540994438698</c:v>
                </c:pt>
                <c:pt idx="6697">
                  <c:v>9.2189306756235894</c:v>
                </c:pt>
                <c:pt idx="6698">
                  <c:v>9.2203072518033196</c:v>
                </c:pt>
                <c:pt idx="6699">
                  <c:v>9.2216838279830409</c:v>
                </c:pt>
                <c:pt idx="6700">
                  <c:v>9.2230604041627693</c:v>
                </c:pt>
                <c:pt idx="6701">
                  <c:v>9.2244369803424906</c:v>
                </c:pt>
                <c:pt idx="6702">
                  <c:v>9.2258135565222208</c:v>
                </c:pt>
                <c:pt idx="6703">
                  <c:v>9.2271901327019492</c:v>
                </c:pt>
                <c:pt idx="6704">
                  <c:v>9.2285667088816705</c:v>
                </c:pt>
                <c:pt idx="6705">
                  <c:v>9.2299432850614007</c:v>
                </c:pt>
                <c:pt idx="6706">
                  <c:v>9.2313198612411203</c:v>
                </c:pt>
                <c:pt idx="6707">
                  <c:v>9.2326964374208504</c:v>
                </c:pt>
                <c:pt idx="6708">
                  <c:v>9.2340730136005806</c:v>
                </c:pt>
                <c:pt idx="6709">
                  <c:v>9.2354495897803002</c:v>
                </c:pt>
                <c:pt idx="6710">
                  <c:v>9.2368261659600304</c:v>
                </c:pt>
                <c:pt idx="6711">
                  <c:v>9.2382027421397499</c:v>
                </c:pt>
                <c:pt idx="6712">
                  <c:v>9.2395793183194801</c:v>
                </c:pt>
                <c:pt idx="6713">
                  <c:v>9.2409558944991996</c:v>
                </c:pt>
                <c:pt idx="6714">
                  <c:v>9.2423324706789298</c:v>
                </c:pt>
                <c:pt idx="6715">
                  <c:v>9.24370904685866</c:v>
                </c:pt>
                <c:pt idx="6716">
                  <c:v>9.2450856230383796</c:v>
                </c:pt>
                <c:pt idx="6717">
                  <c:v>9.2464621992181097</c:v>
                </c:pt>
                <c:pt idx="6718">
                  <c:v>9.2478387753978293</c:v>
                </c:pt>
                <c:pt idx="6719">
                  <c:v>9.2492153515775595</c:v>
                </c:pt>
                <c:pt idx="6720">
                  <c:v>9.2505919277572808</c:v>
                </c:pt>
                <c:pt idx="6721">
                  <c:v>9.2519685039370092</c:v>
                </c:pt>
                <c:pt idx="6722">
                  <c:v>9.2533450801167394</c:v>
                </c:pt>
                <c:pt idx="6723">
                  <c:v>9.2547216562964607</c:v>
                </c:pt>
                <c:pt idx="6724">
                  <c:v>9.2560982324761891</c:v>
                </c:pt>
                <c:pt idx="6725">
                  <c:v>9.2574748086559104</c:v>
                </c:pt>
                <c:pt idx="6726">
                  <c:v>9.2588513848356406</c:v>
                </c:pt>
                <c:pt idx="6727">
                  <c:v>9.2602279610153602</c:v>
                </c:pt>
                <c:pt idx="6728">
                  <c:v>9.2616045371950904</c:v>
                </c:pt>
                <c:pt idx="6729">
                  <c:v>9.2629811133748206</c:v>
                </c:pt>
                <c:pt idx="6730">
                  <c:v>9.2643576895545401</c:v>
                </c:pt>
                <c:pt idx="6731">
                  <c:v>9.2657342657342703</c:v>
                </c:pt>
                <c:pt idx="6732">
                  <c:v>9.2671108419139898</c:v>
                </c:pt>
                <c:pt idx="6733">
                  <c:v>9.26848741809372</c:v>
                </c:pt>
                <c:pt idx="6734">
                  <c:v>9.2698639942734502</c:v>
                </c:pt>
                <c:pt idx="6735">
                  <c:v>9.2712405704531697</c:v>
                </c:pt>
                <c:pt idx="6736">
                  <c:v>9.2726171466328999</c:v>
                </c:pt>
                <c:pt idx="6737">
                  <c:v>9.2739937228126195</c:v>
                </c:pt>
                <c:pt idx="6738">
                  <c:v>9.2753702989923497</c:v>
                </c:pt>
                <c:pt idx="6739">
                  <c:v>9.2767468751720799</c:v>
                </c:pt>
                <c:pt idx="6740">
                  <c:v>9.2781234513517994</c:v>
                </c:pt>
                <c:pt idx="6741">
                  <c:v>9.2795000275315207</c:v>
                </c:pt>
                <c:pt idx="6742">
                  <c:v>9.2808766037112491</c:v>
                </c:pt>
                <c:pt idx="6743">
                  <c:v>9.2822531798909793</c:v>
                </c:pt>
                <c:pt idx="6744">
                  <c:v>9.2836297560707006</c:v>
                </c:pt>
                <c:pt idx="6745">
                  <c:v>9.2850063322504308</c:v>
                </c:pt>
                <c:pt idx="6746">
                  <c:v>9.2863829084301504</c:v>
                </c:pt>
                <c:pt idx="6747">
                  <c:v>9.2877594846098805</c:v>
                </c:pt>
                <c:pt idx="6748">
                  <c:v>9.2891360607896107</c:v>
                </c:pt>
                <c:pt idx="6749">
                  <c:v>9.2905126369693303</c:v>
                </c:pt>
                <c:pt idx="6750">
                  <c:v>9.2918892131490605</c:v>
                </c:pt>
                <c:pt idx="6751">
                  <c:v>9.29326578932878</c:v>
                </c:pt>
                <c:pt idx="6752">
                  <c:v>9.2946423655085102</c:v>
                </c:pt>
                <c:pt idx="6753">
                  <c:v>9.2960189416882404</c:v>
                </c:pt>
                <c:pt idx="6754">
                  <c:v>9.2973955178679599</c:v>
                </c:pt>
                <c:pt idx="6755">
                  <c:v>9.2987720940476901</c:v>
                </c:pt>
                <c:pt idx="6756">
                  <c:v>9.3001486702274097</c:v>
                </c:pt>
                <c:pt idx="6757">
                  <c:v>9.3015252464071398</c:v>
                </c:pt>
                <c:pt idx="6758">
                  <c:v>9.30290182258687</c:v>
                </c:pt>
                <c:pt idx="6759">
                  <c:v>9.3042783987665896</c:v>
                </c:pt>
                <c:pt idx="6760">
                  <c:v>9.3056549749463109</c:v>
                </c:pt>
                <c:pt idx="6761">
                  <c:v>9.3070315511260393</c:v>
                </c:pt>
                <c:pt idx="6762">
                  <c:v>9.3084081273057695</c:v>
                </c:pt>
                <c:pt idx="6763">
                  <c:v>9.3097847034854908</c:v>
                </c:pt>
                <c:pt idx="6764">
                  <c:v>9.3111612796652192</c:v>
                </c:pt>
                <c:pt idx="6765">
                  <c:v>9.3125378558449405</c:v>
                </c:pt>
                <c:pt idx="6766">
                  <c:v>9.3139144320246707</c:v>
                </c:pt>
                <c:pt idx="6767">
                  <c:v>9.3152910082043991</c:v>
                </c:pt>
                <c:pt idx="6768">
                  <c:v>9.3166675843841205</c:v>
                </c:pt>
                <c:pt idx="6769">
                  <c:v>9.3180441605638507</c:v>
                </c:pt>
                <c:pt idx="6770">
                  <c:v>9.3194207367435702</c:v>
                </c:pt>
                <c:pt idx="6771">
                  <c:v>9.3207973129233004</c:v>
                </c:pt>
                <c:pt idx="6772">
                  <c:v>9.3221738891030306</c:v>
                </c:pt>
                <c:pt idx="6773">
                  <c:v>9.3235504652827501</c:v>
                </c:pt>
                <c:pt idx="6774">
                  <c:v>9.3249270414624803</c:v>
                </c:pt>
                <c:pt idx="6775">
                  <c:v>9.3263036176421998</c:v>
                </c:pt>
                <c:pt idx="6776">
                  <c:v>9.32768019382193</c:v>
                </c:pt>
                <c:pt idx="6777">
                  <c:v>9.3290567700016496</c:v>
                </c:pt>
                <c:pt idx="6778">
                  <c:v>9.3304333461813798</c:v>
                </c:pt>
                <c:pt idx="6779">
                  <c:v>9.33180992236111</c:v>
                </c:pt>
                <c:pt idx="6780">
                  <c:v>9.3331864985408295</c:v>
                </c:pt>
                <c:pt idx="6781">
                  <c:v>9.3345630747205597</c:v>
                </c:pt>
                <c:pt idx="6782">
                  <c:v>9.3359396509002792</c:v>
                </c:pt>
                <c:pt idx="6783">
                  <c:v>9.3373162270800094</c:v>
                </c:pt>
                <c:pt idx="6784">
                  <c:v>9.3386928032597307</c:v>
                </c:pt>
                <c:pt idx="6785">
                  <c:v>9.3400693794394591</c:v>
                </c:pt>
                <c:pt idx="6786">
                  <c:v>9.3414459556191893</c:v>
                </c:pt>
                <c:pt idx="6787">
                  <c:v>9.3428225317989106</c:v>
                </c:pt>
                <c:pt idx="6788">
                  <c:v>9.3441991079786408</c:v>
                </c:pt>
                <c:pt idx="6789">
                  <c:v>9.3455756841583604</c:v>
                </c:pt>
                <c:pt idx="6790">
                  <c:v>9.3469522603380906</c:v>
                </c:pt>
                <c:pt idx="6791">
                  <c:v>9.3483288365178101</c:v>
                </c:pt>
                <c:pt idx="6792">
                  <c:v>9.3497054126975403</c:v>
                </c:pt>
                <c:pt idx="6793">
                  <c:v>9.3510819888772705</c:v>
                </c:pt>
                <c:pt idx="6794">
                  <c:v>9.35245856505699</c:v>
                </c:pt>
                <c:pt idx="6795">
                  <c:v>9.3538351412367202</c:v>
                </c:pt>
                <c:pt idx="6796">
                  <c:v>9.3552117174164398</c:v>
                </c:pt>
                <c:pt idx="6797">
                  <c:v>9.3565882935961699</c:v>
                </c:pt>
                <c:pt idx="6798">
                  <c:v>9.3579648697759001</c:v>
                </c:pt>
                <c:pt idx="6799">
                  <c:v>9.3593414459556197</c:v>
                </c:pt>
                <c:pt idx="6800">
                  <c:v>9.3607180221353499</c:v>
                </c:pt>
                <c:pt idx="6801">
                  <c:v>9.3620945983150694</c:v>
                </c:pt>
                <c:pt idx="6802">
                  <c:v>9.3634711744947996</c:v>
                </c:pt>
                <c:pt idx="6803">
                  <c:v>9.3648477506745191</c:v>
                </c:pt>
                <c:pt idx="6804">
                  <c:v>9.3662243268542493</c:v>
                </c:pt>
                <c:pt idx="6805">
                  <c:v>9.3676009030339706</c:v>
                </c:pt>
                <c:pt idx="6806">
                  <c:v>9.3689774792137008</c:v>
                </c:pt>
                <c:pt idx="6807">
                  <c:v>9.3703540553934292</c:v>
                </c:pt>
                <c:pt idx="6808">
                  <c:v>9.3717306315731506</c:v>
                </c:pt>
                <c:pt idx="6809">
                  <c:v>9.3731072077528808</c:v>
                </c:pt>
                <c:pt idx="6810">
                  <c:v>9.3744837839326003</c:v>
                </c:pt>
                <c:pt idx="6811">
                  <c:v>9.3758603601123305</c:v>
                </c:pt>
                <c:pt idx="6812">
                  <c:v>9.3772369362920607</c:v>
                </c:pt>
                <c:pt idx="6813">
                  <c:v>9.3786135124717802</c:v>
                </c:pt>
                <c:pt idx="6814">
                  <c:v>9.3799900886515104</c:v>
                </c:pt>
                <c:pt idx="6815">
                  <c:v>9.3813666648312299</c:v>
                </c:pt>
                <c:pt idx="6816">
                  <c:v>9.3827432410109601</c:v>
                </c:pt>
                <c:pt idx="6817">
                  <c:v>9.3841198171906903</c:v>
                </c:pt>
                <c:pt idx="6818">
                  <c:v>9.3854963933704099</c:v>
                </c:pt>
                <c:pt idx="6819">
                  <c:v>9.3868729695501401</c:v>
                </c:pt>
                <c:pt idx="6820">
                  <c:v>9.3882495457298596</c:v>
                </c:pt>
                <c:pt idx="6821">
                  <c:v>9.3896261219095898</c:v>
                </c:pt>
                <c:pt idx="6822">
                  <c:v>9.39100269808932</c:v>
                </c:pt>
                <c:pt idx="6823">
                  <c:v>9.3923792742690395</c:v>
                </c:pt>
                <c:pt idx="6824">
                  <c:v>9.3937558504487697</c:v>
                </c:pt>
                <c:pt idx="6825">
                  <c:v>9.3951324266284892</c:v>
                </c:pt>
                <c:pt idx="6826">
                  <c:v>9.3965090028082194</c:v>
                </c:pt>
                <c:pt idx="6827">
                  <c:v>9.3978855789879407</c:v>
                </c:pt>
                <c:pt idx="6828">
                  <c:v>9.3992621551676692</c:v>
                </c:pt>
                <c:pt idx="6829">
                  <c:v>9.4006387313473994</c:v>
                </c:pt>
                <c:pt idx="6830">
                  <c:v>9.4020153075271207</c:v>
                </c:pt>
                <c:pt idx="6831">
                  <c:v>9.4033918837068509</c:v>
                </c:pt>
                <c:pt idx="6832">
                  <c:v>9.4047684598865704</c:v>
                </c:pt>
                <c:pt idx="6833">
                  <c:v>9.4061450360663006</c:v>
                </c:pt>
                <c:pt idx="6834">
                  <c:v>9.4075216122460201</c:v>
                </c:pt>
                <c:pt idx="6835">
                  <c:v>9.4088981884257503</c:v>
                </c:pt>
                <c:pt idx="6836">
                  <c:v>9.4102747646054805</c:v>
                </c:pt>
                <c:pt idx="6837">
                  <c:v>9.4116513407852</c:v>
                </c:pt>
                <c:pt idx="6838">
                  <c:v>9.4130279169649302</c:v>
                </c:pt>
                <c:pt idx="6839">
                  <c:v>9.4144044931446498</c:v>
                </c:pt>
                <c:pt idx="6840">
                  <c:v>9.41578106932438</c:v>
                </c:pt>
                <c:pt idx="6841">
                  <c:v>9.4171576455040995</c:v>
                </c:pt>
                <c:pt idx="6842">
                  <c:v>9.4185342216838297</c:v>
                </c:pt>
                <c:pt idx="6843">
                  <c:v>9.4199107978635599</c:v>
                </c:pt>
                <c:pt idx="6844">
                  <c:v>9.4212873740432794</c:v>
                </c:pt>
                <c:pt idx="6845">
                  <c:v>9.4226639502230096</c:v>
                </c:pt>
                <c:pt idx="6846">
                  <c:v>9.4240405264027292</c:v>
                </c:pt>
                <c:pt idx="6847">
                  <c:v>9.4254171025824593</c:v>
                </c:pt>
                <c:pt idx="6848">
                  <c:v>9.4267936787621807</c:v>
                </c:pt>
                <c:pt idx="6849">
                  <c:v>9.4281702549419109</c:v>
                </c:pt>
                <c:pt idx="6850">
                  <c:v>9.4295468311216393</c:v>
                </c:pt>
                <c:pt idx="6851">
                  <c:v>9.4309234073013606</c:v>
                </c:pt>
                <c:pt idx="6852">
                  <c:v>9.4322999834810908</c:v>
                </c:pt>
                <c:pt idx="6853">
                  <c:v>9.4336765596608103</c:v>
                </c:pt>
                <c:pt idx="6854">
                  <c:v>9.4350531358405405</c:v>
                </c:pt>
                <c:pt idx="6855">
                  <c:v>9.43642971202026</c:v>
                </c:pt>
                <c:pt idx="6856">
                  <c:v>9.4378062881999902</c:v>
                </c:pt>
                <c:pt idx="6857">
                  <c:v>9.4391828643797204</c:v>
                </c:pt>
                <c:pt idx="6858">
                  <c:v>9.44055944055944</c:v>
                </c:pt>
                <c:pt idx="6859">
                  <c:v>9.4419360167391702</c:v>
                </c:pt>
                <c:pt idx="6860">
                  <c:v>9.4433125929188897</c:v>
                </c:pt>
                <c:pt idx="6861">
                  <c:v>9.4446891690986199</c:v>
                </c:pt>
                <c:pt idx="6862">
                  <c:v>9.4460657452783501</c:v>
                </c:pt>
                <c:pt idx="6863">
                  <c:v>9.4474423214580696</c:v>
                </c:pt>
                <c:pt idx="6864">
                  <c:v>9.4488188976377998</c:v>
                </c:pt>
                <c:pt idx="6865">
                  <c:v>9.4501954738175193</c:v>
                </c:pt>
                <c:pt idx="6866">
                  <c:v>9.4515720499972495</c:v>
                </c:pt>
                <c:pt idx="6867">
                  <c:v>9.4529486261769708</c:v>
                </c:pt>
                <c:pt idx="6868">
                  <c:v>9.4543252023566993</c:v>
                </c:pt>
                <c:pt idx="6869">
                  <c:v>9.4557017785364295</c:v>
                </c:pt>
                <c:pt idx="6870">
                  <c:v>9.4570783547161508</c:v>
                </c:pt>
                <c:pt idx="6871">
                  <c:v>9.4584549308958792</c:v>
                </c:pt>
                <c:pt idx="6872">
                  <c:v>9.4598315070756005</c:v>
                </c:pt>
                <c:pt idx="6873">
                  <c:v>9.4612080832553307</c:v>
                </c:pt>
                <c:pt idx="6874">
                  <c:v>9.4625846594350609</c:v>
                </c:pt>
                <c:pt idx="6875">
                  <c:v>9.4639612356147804</c:v>
                </c:pt>
                <c:pt idx="6876">
                  <c:v>9.4653378117945106</c:v>
                </c:pt>
                <c:pt idx="6877">
                  <c:v>9.4667143879742301</c:v>
                </c:pt>
                <c:pt idx="6878">
                  <c:v>9.4680909641539603</c:v>
                </c:pt>
                <c:pt idx="6879">
                  <c:v>9.4694675403336905</c:v>
                </c:pt>
                <c:pt idx="6880">
                  <c:v>9.4708441165134101</c:v>
                </c:pt>
                <c:pt idx="6881">
                  <c:v>9.4722206926931403</c:v>
                </c:pt>
                <c:pt idx="6882">
                  <c:v>9.4735972688728598</c:v>
                </c:pt>
                <c:pt idx="6883">
                  <c:v>9.47497384505259</c:v>
                </c:pt>
                <c:pt idx="6884">
                  <c:v>9.4763504212323095</c:v>
                </c:pt>
                <c:pt idx="6885">
                  <c:v>9.4777269974120397</c:v>
                </c:pt>
                <c:pt idx="6886">
                  <c:v>9.4791035735917699</c:v>
                </c:pt>
                <c:pt idx="6887">
                  <c:v>9.4804801497714895</c:v>
                </c:pt>
                <c:pt idx="6888">
                  <c:v>9.4818567259512196</c:v>
                </c:pt>
                <c:pt idx="6889">
                  <c:v>9.4832333021309392</c:v>
                </c:pt>
                <c:pt idx="6890">
                  <c:v>9.4846098783106694</c:v>
                </c:pt>
                <c:pt idx="6891">
                  <c:v>9.4859864544903907</c:v>
                </c:pt>
                <c:pt idx="6892">
                  <c:v>9.4873630306701209</c:v>
                </c:pt>
                <c:pt idx="6893">
                  <c:v>9.4887396068498493</c:v>
                </c:pt>
                <c:pt idx="6894">
                  <c:v>9.4901161830295706</c:v>
                </c:pt>
                <c:pt idx="6895">
                  <c:v>9.4914927592093008</c:v>
                </c:pt>
                <c:pt idx="6896">
                  <c:v>9.4928693353890203</c:v>
                </c:pt>
                <c:pt idx="6897">
                  <c:v>9.4942459115687505</c:v>
                </c:pt>
                <c:pt idx="6898">
                  <c:v>9.4956224877484701</c:v>
                </c:pt>
                <c:pt idx="6899">
                  <c:v>9.4969990639282003</c:v>
                </c:pt>
                <c:pt idx="6900">
                  <c:v>9.4983756401079305</c:v>
                </c:pt>
                <c:pt idx="6901">
                  <c:v>9.49975221628765</c:v>
                </c:pt>
                <c:pt idx="6902">
                  <c:v>9.5011287924673802</c:v>
                </c:pt>
                <c:pt idx="6903">
                  <c:v>9.5025053686470997</c:v>
                </c:pt>
                <c:pt idx="6904">
                  <c:v>9.5038819448268299</c:v>
                </c:pt>
                <c:pt idx="6905">
                  <c:v>9.5052585210065494</c:v>
                </c:pt>
                <c:pt idx="6906">
                  <c:v>9.5066350971862796</c:v>
                </c:pt>
                <c:pt idx="6907">
                  <c:v>9.5080116733660098</c:v>
                </c:pt>
                <c:pt idx="6908">
                  <c:v>9.5093882495457294</c:v>
                </c:pt>
                <c:pt idx="6909">
                  <c:v>9.5107648257254596</c:v>
                </c:pt>
                <c:pt idx="6910">
                  <c:v>9.5121414019051809</c:v>
                </c:pt>
                <c:pt idx="6911">
                  <c:v>9.5135179780849093</c:v>
                </c:pt>
                <c:pt idx="6912">
                  <c:v>9.5148945542646306</c:v>
                </c:pt>
                <c:pt idx="6913">
                  <c:v>9.5162711304443608</c:v>
                </c:pt>
                <c:pt idx="6914">
                  <c:v>9.5176477066240892</c:v>
                </c:pt>
                <c:pt idx="6915">
                  <c:v>9.5190242828038105</c:v>
                </c:pt>
                <c:pt idx="6916">
                  <c:v>9.5204008589835407</c:v>
                </c:pt>
                <c:pt idx="6917">
                  <c:v>9.5217774351632603</c:v>
                </c:pt>
                <c:pt idx="6918">
                  <c:v>9.5231540113429904</c:v>
                </c:pt>
                <c:pt idx="6919">
                  <c:v>9.5245305875227206</c:v>
                </c:pt>
                <c:pt idx="6920">
                  <c:v>9.5259071637024402</c:v>
                </c:pt>
                <c:pt idx="6921">
                  <c:v>9.5272837398821704</c:v>
                </c:pt>
                <c:pt idx="6922">
                  <c:v>9.5286603160618899</c:v>
                </c:pt>
                <c:pt idx="6923">
                  <c:v>9.5300368922416201</c:v>
                </c:pt>
                <c:pt idx="6924">
                  <c:v>9.5314134684213503</c:v>
                </c:pt>
                <c:pt idx="6925">
                  <c:v>9.5327900446010698</c:v>
                </c:pt>
                <c:pt idx="6926">
                  <c:v>9.5341666207808</c:v>
                </c:pt>
                <c:pt idx="6927">
                  <c:v>9.5355431969605196</c:v>
                </c:pt>
                <c:pt idx="6928">
                  <c:v>9.5369197731402497</c:v>
                </c:pt>
                <c:pt idx="6929">
                  <c:v>9.5382963493199799</c:v>
                </c:pt>
                <c:pt idx="6930">
                  <c:v>9.5396729254996995</c:v>
                </c:pt>
                <c:pt idx="6931">
                  <c:v>9.5410495016794208</c:v>
                </c:pt>
                <c:pt idx="6932">
                  <c:v>9.5424260778591492</c:v>
                </c:pt>
                <c:pt idx="6933">
                  <c:v>9.5438026540388794</c:v>
                </c:pt>
                <c:pt idx="6934">
                  <c:v>9.5451792302186007</c:v>
                </c:pt>
                <c:pt idx="6935">
                  <c:v>9.5465558063983291</c:v>
                </c:pt>
                <c:pt idx="6936">
                  <c:v>9.5479323825780504</c:v>
                </c:pt>
                <c:pt idx="6937">
                  <c:v>9.5493089587577806</c:v>
                </c:pt>
                <c:pt idx="6938">
                  <c:v>9.5506855349375108</c:v>
                </c:pt>
                <c:pt idx="6939">
                  <c:v>9.5520621111172304</c:v>
                </c:pt>
                <c:pt idx="6940">
                  <c:v>9.5534386872969606</c:v>
                </c:pt>
                <c:pt idx="6941">
                  <c:v>9.5548152634766801</c:v>
                </c:pt>
                <c:pt idx="6942">
                  <c:v>9.5561918396564103</c:v>
                </c:pt>
                <c:pt idx="6943">
                  <c:v>9.5575684158361405</c:v>
                </c:pt>
                <c:pt idx="6944">
                  <c:v>9.55894499201586</c:v>
                </c:pt>
                <c:pt idx="6945">
                  <c:v>9.5603215681955902</c:v>
                </c:pt>
                <c:pt idx="6946">
                  <c:v>9.5616981443753097</c:v>
                </c:pt>
                <c:pt idx="6947">
                  <c:v>9.5630747205550399</c:v>
                </c:pt>
                <c:pt idx="6948">
                  <c:v>9.5644512967347595</c:v>
                </c:pt>
                <c:pt idx="6949">
                  <c:v>9.5658278729144897</c:v>
                </c:pt>
                <c:pt idx="6950">
                  <c:v>9.5672044490942199</c:v>
                </c:pt>
                <c:pt idx="6951">
                  <c:v>9.5685810252739394</c:v>
                </c:pt>
                <c:pt idx="6952">
                  <c:v>9.5699576014536696</c:v>
                </c:pt>
                <c:pt idx="6953">
                  <c:v>9.5713341776333891</c:v>
                </c:pt>
                <c:pt idx="6954">
                  <c:v>9.5727107538131193</c:v>
                </c:pt>
                <c:pt idx="6955">
                  <c:v>9.5740873299928406</c:v>
                </c:pt>
                <c:pt idx="6956">
                  <c:v>9.5754639061725708</c:v>
                </c:pt>
                <c:pt idx="6957">
                  <c:v>9.5768404823522992</c:v>
                </c:pt>
                <c:pt idx="6958">
                  <c:v>9.5782170585320205</c:v>
                </c:pt>
                <c:pt idx="6959">
                  <c:v>9.5795936347117507</c:v>
                </c:pt>
                <c:pt idx="6960">
                  <c:v>9.5809702108914703</c:v>
                </c:pt>
                <c:pt idx="6961">
                  <c:v>9.5823467870712005</c:v>
                </c:pt>
                <c:pt idx="6962">
                  <c:v>9.58372336325092</c:v>
                </c:pt>
                <c:pt idx="6963">
                  <c:v>9.5850999394306502</c:v>
                </c:pt>
                <c:pt idx="6964">
                  <c:v>9.5864765156103804</c:v>
                </c:pt>
                <c:pt idx="6965">
                  <c:v>9.5878530917900999</c:v>
                </c:pt>
                <c:pt idx="6966">
                  <c:v>9.5892296679698301</c:v>
                </c:pt>
                <c:pt idx="6967">
                  <c:v>9.5906062441495497</c:v>
                </c:pt>
                <c:pt idx="6968">
                  <c:v>9.5919828203292798</c:v>
                </c:pt>
                <c:pt idx="6969">
                  <c:v>9.59335939650901</c:v>
                </c:pt>
                <c:pt idx="6970">
                  <c:v>9.5947359726887296</c:v>
                </c:pt>
                <c:pt idx="6971">
                  <c:v>9.5961125488684598</c:v>
                </c:pt>
                <c:pt idx="6972">
                  <c:v>9.5974891250481793</c:v>
                </c:pt>
                <c:pt idx="6973">
                  <c:v>9.5988657012279095</c:v>
                </c:pt>
                <c:pt idx="6974">
                  <c:v>9.6002422774076308</c:v>
                </c:pt>
                <c:pt idx="6975">
                  <c:v>9.6016188535873592</c:v>
                </c:pt>
                <c:pt idx="6976">
                  <c:v>9.6029954297670805</c:v>
                </c:pt>
                <c:pt idx="6977">
                  <c:v>9.6043720059468107</c:v>
                </c:pt>
                <c:pt idx="6978">
                  <c:v>9.6057485821265391</c:v>
                </c:pt>
                <c:pt idx="6979">
                  <c:v>9.6071251583062605</c:v>
                </c:pt>
                <c:pt idx="6980">
                  <c:v>9.6085017344859907</c:v>
                </c:pt>
                <c:pt idx="6981">
                  <c:v>9.6098783106657102</c:v>
                </c:pt>
                <c:pt idx="6982">
                  <c:v>9.6112548868454404</c:v>
                </c:pt>
                <c:pt idx="6983">
                  <c:v>9.6126314630251706</c:v>
                </c:pt>
                <c:pt idx="6984">
                  <c:v>9.6140080392048901</c:v>
                </c:pt>
                <c:pt idx="6985">
                  <c:v>9.6153846153846203</c:v>
                </c:pt>
                <c:pt idx="6986">
                  <c:v>9.6167611915643398</c:v>
                </c:pt>
                <c:pt idx="6987">
                  <c:v>9.61813776774407</c:v>
                </c:pt>
                <c:pt idx="6988">
                  <c:v>9.6195143439238002</c:v>
                </c:pt>
                <c:pt idx="6989">
                  <c:v>9.6208909201035198</c:v>
                </c:pt>
                <c:pt idx="6990">
                  <c:v>9.62226749628325</c:v>
                </c:pt>
                <c:pt idx="6991">
                  <c:v>9.6236440724629695</c:v>
                </c:pt>
                <c:pt idx="6992">
                  <c:v>9.6250206486426997</c:v>
                </c:pt>
                <c:pt idx="6993">
                  <c:v>9.6263972248224299</c:v>
                </c:pt>
                <c:pt idx="6994">
                  <c:v>9.6277738010021494</c:v>
                </c:pt>
                <c:pt idx="6995">
                  <c:v>9.6291503771818707</c:v>
                </c:pt>
                <c:pt idx="6996">
                  <c:v>9.6305269533615991</c:v>
                </c:pt>
                <c:pt idx="6997">
                  <c:v>9.6319035295413293</c:v>
                </c:pt>
                <c:pt idx="6998">
                  <c:v>9.6332801057210506</c:v>
                </c:pt>
                <c:pt idx="6999">
                  <c:v>9.6346566819007808</c:v>
                </c:pt>
                <c:pt idx="7000">
                  <c:v>9.6360332580805004</c:v>
                </c:pt>
                <c:pt idx="7001">
                  <c:v>9.6374098342602306</c:v>
                </c:pt>
                <c:pt idx="7002">
                  <c:v>9.6387864104399608</c:v>
                </c:pt>
                <c:pt idx="7003">
                  <c:v>9.6401629866196803</c:v>
                </c:pt>
                <c:pt idx="7004">
                  <c:v>9.6415395627994105</c:v>
                </c:pt>
                <c:pt idx="7005">
                  <c:v>9.64291613897913</c:v>
                </c:pt>
                <c:pt idx="7006">
                  <c:v>9.6442927151588602</c:v>
                </c:pt>
                <c:pt idx="7007">
                  <c:v>9.6456692913385904</c:v>
                </c:pt>
                <c:pt idx="7008">
                  <c:v>9.6470458675183099</c:v>
                </c:pt>
                <c:pt idx="7009">
                  <c:v>9.6484224436980401</c:v>
                </c:pt>
                <c:pt idx="7010">
                  <c:v>9.6497990198777597</c:v>
                </c:pt>
                <c:pt idx="7011">
                  <c:v>9.6511755960574899</c:v>
                </c:pt>
                <c:pt idx="7012">
                  <c:v>9.6525521722372094</c:v>
                </c:pt>
                <c:pt idx="7013">
                  <c:v>9.6539287484169396</c:v>
                </c:pt>
                <c:pt idx="7014">
                  <c:v>9.6553053245966698</c:v>
                </c:pt>
                <c:pt idx="7015">
                  <c:v>9.6566819007763893</c:v>
                </c:pt>
                <c:pt idx="7016">
                  <c:v>9.6580584769561195</c:v>
                </c:pt>
                <c:pt idx="7017">
                  <c:v>9.6594350531358408</c:v>
                </c:pt>
                <c:pt idx="7018">
                  <c:v>9.6608116293155692</c:v>
                </c:pt>
                <c:pt idx="7019">
                  <c:v>9.6621882054952906</c:v>
                </c:pt>
                <c:pt idx="7020">
                  <c:v>9.6635647816750208</c:v>
                </c:pt>
                <c:pt idx="7021">
                  <c:v>9.6649413578547492</c:v>
                </c:pt>
                <c:pt idx="7022">
                  <c:v>9.6663179340344705</c:v>
                </c:pt>
                <c:pt idx="7023">
                  <c:v>9.6676945102142007</c:v>
                </c:pt>
                <c:pt idx="7024">
                  <c:v>9.6690710863939202</c:v>
                </c:pt>
                <c:pt idx="7025">
                  <c:v>9.6704476625736504</c:v>
                </c:pt>
                <c:pt idx="7026">
                  <c:v>9.6718242387533699</c:v>
                </c:pt>
                <c:pt idx="7027">
                  <c:v>9.6732008149331001</c:v>
                </c:pt>
                <c:pt idx="7028">
                  <c:v>9.6745773911128303</c:v>
                </c:pt>
                <c:pt idx="7029">
                  <c:v>9.6759539672925499</c:v>
                </c:pt>
                <c:pt idx="7030">
                  <c:v>9.6773305434722801</c:v>
                </c:pt>
                <c:pt idx="7031">
                  <c:v>9.6787071196519996</c:v>
                </c:pt>
                <c:pt idx="7032">
                  <c:v>9.6800836958317298</c:v>
                </c:pt>
                <c:pt idx="7033">
                  <c:v>9.68146027201146</c:v>
                </c:pt>
                <c:pt idx="7034">
                  <c:v>9.6828368481911795</c:v>
                </c:pt>
                <c:pt idx="7035">
                  <c:v>9.6842134243709097</c:v>
                </c:pt>
                <c:pt idx="7036">
                  <c:v>9.6855900005506292</c:v>
                </c:pt>
                <c:pt idx="7037">
                  <c:v>9.6869665767303594</c:v>
                </c:pt>
                <c:pt idx="7038">
                  <c:v>9.6883431529100807</c:v>
                </c:pt>
                <c:pt idx="7039">
                  <c:v>9.6897197290898092</c:v>
                </c:pt>
                <c:pt idx="7040">
                  <c:v>9.6910963052695305</c:v>
                </c:pt>
                <c:pt idx="7041">
                  <c:v>9.6924728814492607</c:v>
                </c:pt>
                <c:pt idx="7042">
                  <c:v>9.6938494576289909</c:v>
                </c:pt>
                <c:pt idx="7043">
                  <c:v>9.6952260338087104</c:v>
                </c:pt>
                <c:pt idx="7044">
                  <c:v>9.6966026099884406</c:v>
                </c:pt>
                <c:pt idx="7045">
                  <c:v>9.6979791861681601</c:v>
                </c:pt>
                <c:pt idx="7046">
                  <c:v>9.6993557623478903</c:v>
                </c:pt>
                <c:pt idx="7047">
                  <c:v>9.7007323385276205</c:v>
                </c:pt>
                <c:pt idx="7048">
                  <c:v>9.70210891470734</c:v>
                </c:pt>
                <c:pt idx="7049">
                  <c:v>9.7034854908870702</c:v>
                </c:pt>
                <c:pt idx="7050">
                  <c:v>9.7048620670667898</c:v>
                </c:pt>
                <c:pt idx="7051">
                  <c:v>9.70623864324652</c:v>
                </c:pt>
                <c:pt idx="7052">
                  <c:v>9.7076152194262502</c:v>
                </c:pt>
                <c:pt idx="7053">
                  <c:v>9.7089917956059697</c:v>
                </c:pt>
                <c:pt idx="7054">
                  <c:v>9.7103683717856999</c:v>
                </c:pt>
                <c:pt idx="7055">
                  <c:v>9.7117449479654194</c:v>
                </c:pt>
                <c:pt idx="7056">
                  <c:v>9.7131215241451496</c:v>
                </c:pt>
                <c:pt idx="7057">
                  <c:v>9.7144981003248692</c:v>
                </c:pt>
                <c:pt idx="7058">
                  <c:v>9.7158746765045993</c:v>
                </c:pt>
                <c:pt idx="7059">
                  <c:v>9.7172512526843295</c:v>
                </c:pt>
                <c:pt idx="7060">
                  <c:v>9.7186278288640509</c:v>
                </c:pt>
                <c:pt idx="7061">
                  <c:v>9.7200044050437793</c:v>
                </c:pt>
                <c:pt idx="7062">
                  <c:v>9.7213809812235006</c:v>
                </c:pt>
                <c:pt idx="7063">
                  <c:v>9.7227575574032308</c:v>
                </c:pt>
                <c:pt idx="7064">
                  <c:v>9.7241341335829592</c:v>
                </c:pt>
                <c:pt idx="7065">
                  <c:v>9.7255107097626805</c:v>
                </c:pt>
                <c:pt idx="7066">
                  <c:v>9.7268872859424107</c:v>
                </c:pt>
                <c:pt idx="7067">
                  <c:v>9.7282638621221302</c:v>
                </c:pt>
                <c:pt idx="7068">
                  <c:v>9.7296404383018604</c:v>
                </c:pt>
                <c:pt idx="7069">
                  <c:v>9.73101701448158</c:v>
                </c:pt>
                <c:pt idx="7070">
                  <c:v>9.7323935906613102</c:v>
                </c:pt>
                <c:pt idx="7071">
                  <c:v>9.7337701668410403</c:v>
                </c:pt>
                <c:pt idx="7072">
                  <c:v>9.7351467430207599</c:v>
                </c:pt>
                <c:pt idx="7073">
                  <c:v>9.7365233192004901</c:v>
                </c:pt>
                <c:pt idx="7074">
                  <c:v>9.7378998953802096</c:v>
                </c:pt>
                <c:pt idx="7075">
                  <c:v>9.7392764715599398</c:v>
                </c:pt>
                <c:pt idx="7076">
                  <c:v>9.7406530477396593</c:v>
                </c:pt>
                <c:pt idx="7077">
                  <c:v>9.7420296239193895</c:v>
                </c:pt>
                <c:pt idx="7078">
                  <c:v>9.7434062000991197</c:v>
                </c:pt>
                <c:pt idx="7079">
                  <c:v>9.7447827762788393</c:v>
                </c:pt>
                <c:pt idx="7080">
                  <c:v>9.7461593524585695</c:v>
                </c:pt>
                <c:pt idx="7081">
                  <c:v>9.7475359286382908</c:v>
                </c:pt>
                <c:pt idx="7082">
                  <c:v>9.7489125048180192</c:v>
                </c:pt>
                <c:pt idx="7083">
                  <c:v>9.7502890809977405</c:v>
                </c:pt>
                <c:pt idx="7084">
                  <c:v>9.7516656571774707</c:v>
                </c:pt>
                <c:pt idx="7085">
                  <c:v>9.7530422333572009</c:v>
                </c:pt>
                <c:pt idx="7086">
                  <c:v>9.7544188095369204</c:v>
                </c:pt>
                <c:pt idx="7087">
                  <c:v>9.7557953857166506</c:v>
                </c:pt>
                <c:pt idx="7088">
                  <c:v>9.7571719618963701</c:v>
                </c:pt>
                <c:pt idx="7089">
                  <c:v>9.7585485380761003</c:v>
                </c:pt>
                <c:pt idx="7090">
                  <c:v>9.7599251142558199</c:v>
                </c:pt>
                <c:pt idx="7091">
                  <c:v>9.7613016904355501</c:v>
                </c:pt>
                <c:pt idx="7092">
                  <c:v>9.7626782666152803</c:v>
                </c:pt>
                <c:pt idx="7093">
                  <c:v>9.7640548427949998</c:v>
                </c:pt>
                <c:pt idx="7094">
                  <c:v>9.76543141897473</c:v>
                </c:pt>
                <c:pt idx="7095">
                  <c:v>9.7668079951544495</c:v>
                </c:pt>
                <c:pt idx="7096">
                  <c:v>9.7681845713341797</c:v>
                </c:pt>
                <c:pt idx="7097">
                  <c:v>9.7695611475139099</c:v>
                </c:pt>
                <c:pt idx="7098">
                  <c:v>9.7709377236936295</c:v>
                </c:pt>
                <c:pt idx="7099">
                  <c:v>9.7723142998733596</c:v>
                </c:pt>
                <c:pt idx="7100">
                  <c:v>9.7736908760530792</c:v>
                </c:pt>
                <c:pt idx="7101">
                  <c:v>9.7750674522328094</c:v>
                </c:pt>
                <c:pt idx="7102">
                  <c:v>9.7764440284125307</c:v>
                </c:pt>
                <c:pt idx="7103">
                  <c:v>9.7778206045922609</c:v>
                </c:pt>
                <c:pt idx="7104">
                  <c:v>9.7791971807719893</c:v>
                </c:pt>
                <c:pt idx="7105">
                  <c:v>9.7805737569517106</c:v>
                </c:pt>
                <c:pt idx="7106">
                  <c:v>9.7819503331314408</c:v>
                </c:pt>
                <c:pt idx="7107">
                  <c:v>9.7833269093111603</c:v>
                </c:pt>
                <c:pt idx="7108">
                  <c:v>9.7847034854908905</c:v>
                </c:pt>
                <c:pt idx="7109">
                  <c:v>9.7860800616706207</c:v>
                </c:pt>
                <c:pt idx="7110">
                  <c:v>9.7874566378503403</c:v>
                </c:pt>
                <c:pt idx="7111">
                  <c:v>9.7888332140300705</c:v>
                </c:pt>
                <c:pt idx="7112">
                  <c:v>9.79020979020979</c:v>
                </c:pt>
                <c:pt idx="7113">
                  <c:v>9.7915863663895202</c:v>
                </c:pt>
                <c:pt idx="7114">
                  <c:v>9.7929629425692504</c:v>
                </c:pt>
                <c:pt idx="7115">
                  <c:v>9.7943395187489699</c:v>
                </c:pt>
                <c:pt idx="7116">
                  <c:v>9.7957160949287001</c:v>
                </c:pt>
                <c:pt idx="7117">
                  <c:v>9.7970926711084196</c:v>
                </c:pt>
                <c:pt idx="7118">
                  <c:v>9.7984692472881498</c:v>
                </c:pt>
                <c:pt idx="7119">
                  <c:v>9.7998458234678694</c:v>
                </c:pt>
                <c:pt idx="7120">
                  <c:v>9.8012223996475996</c:v>
                </c:pt>
                <c:pt idx="7121">
                  <c:v>9.8025989758273209</c:v>
                </c:pt>
                <c:pt idx="7122">
                  <c:v>9.8039755520070493</c:v>
                </c:pt>
                <c:pt idx="7123">
                  <c:v>9.8053521281867795</c:v>
                </c:pt>
                <c:pt idx="7124">
                  <c:v>9.8067287043665008</c:v>
                </c:pt>
                <c:pt idx="7125">
                  <c:v>9.8081052805462292</c:v>
                </c:pt>
                <c:pt idx="7126">
                  <c:v>9.8094818567259505</c:v>
                </c:pt>
                <c:pt idx="7127">
                  <c:v>9.8108584329056807</c:v>
                </c:pt>
                <c:pt idx="7128">
                  <c:v>9.8122350090854091</c:v>
                </c:pt>
                <c:pt idx="7129">
                  <c:v>9.8136115852651304</c:v>
                </c:pt>
                <c:pt idx="7130">
                  <c:v>9.8149881614448606</c:v>
                </c:pt>
                <c:pt idx="7131">
                  <c:v>9.8163647376245802</c:v>
                </c:pt>
                <c:pt idx="7132">
                  <c:v>9.8177413138043104</c:v>
                </c:pt>
                <c:pt idx="7133">
                  <c:v>9.8191178899840299</c:v>
                </c:pt>
                <c:pt idx="7134">
                  <c:v>9.8204944661637601</c:v>
                </c:pt>
                <c:pt idx="7135">
                  <c:v>9.8218710423434903</c:v>
                </c:pt>
                <c:pt idx="7136">
                  <c:v>9.8232476185232098</c:v>
                </c:pt>
                <c:pt idx="7137">
                  <c:v>9.82462419470294</c:v>
                </c:pt>
                <c:pt idx="7138">
                  <c:v>9.8260007708826596</c:v>
                </c:pt>
                <c:pt idx="7139">
                  <c:v>9.8273773470623897</c:v>
                </c:pt>
                <c:pt idx="7140">
                  <c:v>9.8287539232421093</c:v>
                </c:pt>
                <c:pt idx="7141">
                  <c:v>9.8301304994218395</c:v>
                </c:pt>
                <c:pt idx="7142">
                  <c:v>9.8315070756015697</c:v>
                </c:pt>
                <c:pt idx="7143">
                  <c:v>9.8328836517812892</c:v>
                </c:pt>
                <c:pt idx="7144">
                  <c:v>9.8342602279610194</c:v>
                </c:pt>
                <c:pt idx="7145">
                  <c:v>9.8356368041407407</c:v>
                </c:pt>
                <c:pt idx="7146">
                  <c:v>9.8370133803204691</c:v>
                </c:pt>
                <c:pt idx="7147">
                  <c:v>9.8383899565001904</c:v>
                </c:pt>
                <c:pt idx="7148">
                  <c:v>9.8397665326799206</c:v>
                </c:pt>
                <c:pt idx="7149">
                  <c:v>9.8411431088596508</c:v>
                </c:pt>
                <c:pt idx="7150">
                  <c:v>9.8425196850393704</c:v>
                </c:pt>
                <c:pt idx="7151">
                  <c:v>9.8438962612191006</c:v>
                </c:pt>
                <c:pt idx="7152">
                  <c:v>9.8452728373988201</c:v>
                </c:pt>
                <c:pt idx="7153">
                  <c:v>9.8466494135785503</c:v>
                </c:pt>
                <c:pt idx="7154">
                  <c:v>9.8480259897582805</c:v>
                </c:pt>
                <c:pt idx="7155">
                  <c:v>9.849402565938</c:v>
                </c:pt>
                <c:pt idx="7156">
                  <c:v>9.8507791421177302</c:v>
                </c:pt>
                <c:pt idx="7157">
                  <c:v>9.8521557182974497</c:v>
                </c:pt>
                <c:pt idx="7158">
                  <c:v>9.8535322944771799</c:v>
                </c:pt>
                <c:pt idx="7159">
                  <c:v>9.8549088706569101</c:v>
                </c:pt>
                <c:pt idx="7160">
                  <c:v>9.8562854468366297</c:v>
                </c:pt>
                <c:pt idx="7161">
                  <c:v>9.8576620230163599</c:v>
                </c:pt>
                <c:pt idx="7162">
                  <c:v>9.8590385991960794</c:v>
                </c:pt>
                <c:pt idx="7163">
                  <c:v>9.8604151753758096</c:v>
                </c:pt>
                <c:pt idx="7164">
                  <c:v>9.8617917515555291</c:v>
                </c:pt>
                <c:pt idx="7165">
                  <c:v>9.8631683277352593</c:v>
                </c:pt>
                <c:pt idx="7166">
                  <c:v>9.8645449039149806</c:v>
                </c:pt>
                <c:pt idx="7167">
                  <c:v>9.8659214800947108</c:v>
                </c:pt>
                <c:pt idx="7168">
                  <c:v>9.8672980562744392</c:v>
                </c:pt>
                <c:pt idx="7169">
                  <c:v>9.8686746324541605</c:v>
                </c:pt>
                <c:pt idx="7170">
                  <c:v>9.8700512086338907</c:v>
                </c:pt>
                <c:pt idx="7171">
                  <c:v>9.8714277848136103</c:v>
                </c:pt>
                <c:pt idx="7172">
                  <c:v>9.8728043609933405</c:v>
                </c:pt>
                <c:pt idx="7173">
                  <c:v>9.8741809371730707</c:v>
                </c:pt>
                <c:pt idx="7174">
                  <c:v>9.8755575133527902</c:v>
                </c:pt>
                <c:pt idx="7175">
                  <c:v>9.8769340895325204</c:v>
                </c:pt>
                <c:pt idx="7176">
                  <c:v>9.8783106657122399</c:v>
                </c:pt>
                <c:pt idx="7177">
                  <c:v>9.8796872418919701</c:v>
                </c:pt>
                <c:pt idx="7178">
                  <c:v>9.8810638180717003</c:v>
                </c:pt>
                <c:pt idx="7179">
                  <c:v>9.8824403942514198</c:v>
                </c:pt>
                <c:pt idx="7180">
                  <c:v>9.88381697043115</c:v>
                </c:pt>
                <c:pt idx="7181">
                  <c:v>9.8851935466108696</c:v>
                </c:pt>
                <c:pt idx="7182">
                  <c:v>9.8865701227905998</c:v>
                </c:pt>
                <c:pt idx="7183">
                  <c:v>9.8879466989703193</c:v>
                </c:pt>
                <c:pt idx="7184">
                  <c:v>9.8893232751500495</c:v>
                </c:pt>
                <c:pt idx="7185">
                  <c:v>9.8906998513297708</c:v>
                </c:pt>
                <c:pt idx="7186">
                  <c:v>9.8920764275094992</c:v>
                </c:pt>
                <c:pt idx="7187">
                  <c:v>9.8934530036892294</c:v>
                </c:pt>
                <c:pt idx="7188">
                  <c:v>9.8948295798689507</c:v>
                </c:pt>
                <c:pt idx="7189">
                  <c:v>9.8962061560486791</c:v>
                </c:pt>
                <c:pt idx="7190">
                  <c:v>9.8975827322284005</c:v>
                </c:pt>
                <c:pt idx="7191">
                  <c:v>9.8989593084081307</c:v>
                </c:pt>
                <c:pt idx="7192">
                  <c:v>9.9003358845878608</c:v>
                </c:pt>
                <c:pt idx="7193">
                  <c:v>9.9017124607675804</c:v>
                </c:pt>
                <c:pt idx="7194">
                  <c:v>9.9030890369473106</c:v>
                </c:pt>
                <c:pt idx="7195">
                  <c:v>9.9044656131270301</c:v>
                </c:pt>
                <c:pt idx="7196">
                  <c:v>9.9058421893067603</c:v>
                </c:pt>
                <c:pt idx="7197">
                  <c:v>9.9072187654864798</c:v>
                </c:pt>
                <c:pt idx="7198">
                  <c:v>9.90859534166621</c:v>
                </c:pt>
                <c:pt idx="7199">
                  <c:v>9.9099719178459402</c:v>
                </c:pt>
                <c:pt idx="7200">
                  <c:v>9.9113484940256598</c:v>
                </c:pt>
                <c:pt idx="7201">
                  <c:v>9.91272507020539</c:v>
                </c:pt>
                <c:pt idx="7202">
                  <c:v>9.9141016463851095</c:v>
                </c:pt>
                <c:pt idx="7203">
                  <c:v>9.9154782225648397</c:v>
                </c:pt>
                <c:pt idx="7204">
                  <c:v>9.9168547987445699</c:v>
                </c:pt>
                <c:pt idx="7205">
                  <c:v>9.9182313749242894</c:v>
                </c:pt>
                <c:pt idx="7206">
                  <c:v>9.9196079511040196</c:v>
                </c:pt>
                <c:pt idx="7207">
                  <c:v>9.9209845272837391</c:v>
                </c:pt>
                <c:pt idx="7208">
                  <c:v>9.9223611034634693</c:v>
                </c:pt>
                <c:pt idx="7209">
                  <c:v>9.9237376796431906</c:v>
                </c:pt>
                <c:pt idx="7210">
                  <c:v>9.9251142558229208</c:v>
                </c:pt>
                <c:pt idx="7211">
                  <c:v>9.9264908320026404</c:v>
                </c:pt>
                <c:pt idx="7212">
                  <c:v>9.9278674081823706</c:v>
                </c:pt>
                <c:pt idx="7213">
                  <c:v>9.9292439843621008</c:v>
                </c:pt>
                <c:pt idx="7214">
                  <c:v>9.9306205605418203</c:v>
                </c:pt>
                <c:pt idx="7215">
                  <c:v>9.9319971367215505</c:v>
                </c:pt>
                <c:pt idx="7216">
                  <c:v>9.93337371290127</c:v>
                </c:pt>
                <c:pt idx="7217">
                  <c:v>9.9347502890810002</c:v>
                </c:pt>
                <c:pt idx="7218">
                  <c:v>9.9361268652607304</c:v>
                </c:pt>
                <c:pt idx="7219">
                  <c:v>9.9375034414404499</c:v>
                </c:pt>
                <c:pt idx="7220">
                  <c:v>9.9388800176201801</c:v>
                </c:pt>
                <c:pt idx="7221">
                  <c:v>9.9402565937998997</c:v>
                </c:pt>
                <c:pt idx="7222">
                  <c:v>9.9416331699796299</c:v>
                </c:pt>
                <c:pt idx="7223">
                  <c:v>9.9430097461593601</c:v>
                </c:pt>
                <c:pt idx="7224">
                  <c:v>9.9443863223390796</c:v>
                </c:pt>
                <c:pt idx="7225">
                  <c:v>9.9457628985187991</c:v>
                </c:pt>
                <c:pt idx="7226">
                  <c:v>9.9471394746985293</c:v>
                </c:pt>
                <c:pt idx="7227">
                  <c:v>9.9485160508782595</c:v>
                </c:pt>
                <c:pt idx="7228">
                  <c:v>9.9498926270579808</c:v>
                </c:pt>
                <c:pt idx="7229">
                  <c:v>9.9512692032377092</c:v>
                </c:pt>
                <c:pt idx="7230">
                  <c:v>9.9526457794174306</c:v>
                </c:pt>
                <c:pt idx="7231">
                  <c:v>9.9540223555971608</c:v>
                </c:pt>
                <c:pt idx="7232">
                  <c:v>9.9553989317768892</c:v>
                </c:pt>
                <c:pt idx="7233">
                  <c:v>9.9567755079566105</c:v>
                </c:pt>
                <c:pt idx="7234">
                  <c:v>9.9581520841363407</c:v>
                </c:pt>
                <c:pt idx="7235">
                  <c:v>9.9595286603160602</c:v>
                </c:pt>
                <c:pt idx="7236">
                  <c:v>9.9609052364957904</c:v>
                </c:pt>
                <c:pt idx="7237">
                  <c:v>9.9622818126755206</c:v>
                </c:pt>
                <c:pt idx="7238">
                  <c:v>9.9636583888552401</c:v>
                </c:pt>
                <c:pt idx="7239">
                  <c:v>9.9650349650349703</c:v>
                </c:pt>
                <c:pt idx="7240">
                  <c:v>9.9664115412146899</c:v>
                </c:pt>
                <c:pt idx="7241">
                  <c:v>9.9677881173944201</c:v>
                </c:pt>
                <c:pt idx="7242">
                  <c:v>9.9691646935741502</c:v>
                </c:pt>
                <c:pt idx="7243">
                  <c:v>9.9705412697538698</c:v>
                </c:pt>
                <c:pt idx="7244">
                  <c:v>9.9719178459336</c:v>
                </c:pt>
                <c:pt idx="7245">
                  <c:v>9.9732944221133195</c:v>
                </c:pt>
                <c:pt idx="7246">
                  <c:v>9.9746709982930497</c:v>
                </c:pt>
                <c:pt idx="7247">
                  <c:v>9.9760475744727692</c:v>
                </c:pt>
                <c:pt idx="7248">
                  <c:v>9.9774241506524994</c:v>
                </c:pt>
                <c:pt idx="7249">
                  <c:v>9.9788007268322296</c:v>
                </c:pt>
                <c:pt idx="7250">
                  <c:v>9.9801773030119492</c:v>
                </c:pt>
                <c:pt idx="7251">
                  <c:v>9.9815538791916794</c:v>
                </c:pt>
                <c:pt idx="7252">
                  <c:v>9.9829304553714007</c:v>
                </c:pt>
                <c:pt idx="7253">
                  <c:v>9.9843070315511309</c:v>
                </c:pt>
                <c:pt idx="7254">
                  <c:v>9.9856836077308504</c:v>
                </c:pt>
                <c:pt idx="7255">
                  <c:v>9.9870601839105806</c:v>
                </c:pt>
                <c:pt idx="7256">
                  <c:v>9.9884367600903108</c:v>
                </c:pt>
                <c:pt idx="7257">
                  <c:v>9.9898133362700303</c:v>
                </c:pt>
                <c:pt idx="7258">
                  <c:v>9.9911899124497605</c:v>
                </c:pt>
                <c:pt idx="7259">
                  <c:v>9.99256648862948</c:v>
                </c:pt>
                <c:pt idx="7260">
                  <c:v>9.9939430648092102</c:v>
                </c:pt>
                <c:pt idx="7261">
                  <c:v>9.9953196409889298</c:v>
                </c:pt>
                <c:pt idx="7262">
                  <c:v>9.99669621716866</c:v>
                </c:pt>
                <c:pt idx="7263">
                  <c:v>9.9980727933483902</c:v>
                </c:pt>
                <c:pt idx="7264">
                  <c:v>9.9994493695281097</c:v>
                </c:pt>
                <c:pt idx="7265">
                  <c:v>10.000825945707801</c:v>
                </c:pt>
                <c:pt idx="7266">
                  <c:v>10.0022025218876</c:v>
                </c:pt>
                <c:pt idx="7267">
                  <c:v>10.0035790980673</c:v>
                </c:pt>
                <c:pt idx="7268">
                  <c:v>10.004955674247</c:v>
                </c:pt>
                <c:pt idx="7269">
                  <c:v>10.0063322504267</c:v>
                </c:pt>
                <c:pt idx="7270">
                  <c:v>10.0077088266065</c:v>
                </c:pt>
                <c:pt idx="7271">
                  <c:v>10.0090854027862</c:v>
                </c:pt>
                <c:pt idx="7272">
                  <c:v>10.0104619789659</c:v>
                </c:pt>
                <c:pt idx="7273">
                  <c:v>10.0118385551456</c:v>
                </c:pt>
                <c:pt idx="7274">
                  <c:v>10.013215131325399</c:v>
                </c:pt>
                <c:pt idx="7275">
                  <c:v>10.014591707505099</c:v>
                </c:pt>
                <c:pt idx="7276">
                  <c:v>10.015968283684799</c:v>
                </c:pt>
                <c:pt idx="7277">
                  <c:v>10.017344859864499</c:v>
                </c:pt>
                <c:pt idx="7278">
                  <c:v>10.0187214360443</c:v>
                </c:pt>
                <c:pt idx="7279">
                  <c:v>10.020098012224</c:v>
                </c:pt>
                <c:pt idx="7280">
                  <c:v>10.0214745884037</c:v>
                </c:pt>
                <c:pt idx="7281">
                  <c:v>10.0228511645835</c:v>
                </c:pt>
                <c:pt idx="7282">
                  <c:v>10.0242277407632</c:v>
                </c:pt>
                <c:pt idx="7283">
                  <c:v>10.0256043169429</c:v>
                </c:pt>
                <c:pt idx="7284">
                  <c:v>10.0269808931226</c:v>
                </c:pt>
                <c:pt idx="7285">
                  <c:v>10.028357469302399</c:v>
                </c:pt>
                <c:pt idx="7286">
                  <c:v>10.029734045482099</c:v>
                </c:pt>
                <c:pt idx="7287">
                  <c:v>10.031110621661799</c:v>
                </c:pt>
                <c:pt idx="7288">
                  <c:v>10.032487197841499</c:v>
                </c:pt>
                <c:pt idx="7289">
                  <c:v>10.033863774021301</c:v>
                </c:pt>
                <c:pt idx="7290">
                  <c:v>10.035240350201001</c:v>
                </c:pt>
                <c:pt idx="7291">
                  <c:v>10.036616926380701</c:v>
                </c:pt>
                <c:pt idx="7292">
                  <c:v>10.037993502560401</c:v>
                </c:pt>
                <c:pt idx="7293">
                  <c:v>10.0393700787402</c:v>
                </c:pt>
                <c:pt idx="7294">
                  <c:v>10.0407466549199</c:v>
                </c:pt>
                <c:pt idx="7295">
                  <c:v>10.0421232310996</c:v>
                </c:pt>
                <c:pt idx="7296">
                  <c:v>10.0434998072793</c:v>
                </c:pt>
                <c:pt idx="7297">
                  <c:v>10.0448763834591</c:v>
                </c:pt>
                <c:pt idx="7298">
                  <c:v>10.046252959638799</c:v>
                </c:pt>
                <c:pt idx="7299">
                  <c:v>10.047629535818499</c:v>
                </c:pt>
                <c:pt idx="7300">
                  <c:v>10.049006111998199</c:v>
                </c:pt>
                <c:pt idx="7301">
                  <c:v>10.050382688178001</c:v>
                </c:pt>
                <c:pt idx="7302">
                  <c:v>10.051759264357701</c:v>
                </c:pt>
                <c:pt idx="7303">
                  <c:v>10.053135840537401</c:v>
                </c:pt>
                <c:pt idx="7304">
                  <c:v>10.054512416717101</c:v>
                </c:pt>
                <c:pt idx="7305">
                  <c:v>10.0558889928969</c:v>
                </c:pt>
                <c:pt idx="7306">
                  <c:v>10.0572655690766</c:v>
                </c:pt>
                <c:pt idx="7307">
                  <c:v>10.0586421452563</c:v>
                </c:pt>
                <c:pt idx="7308">
                  <c:v>10.060018721436</c:v>
                </c:pt>
                <c:pt idx="7309">
                  <c:v>10.0613952976158</c:v>
                </c:pt>
                <c:pt idx="7310">
                  <c:v>10.0627718737955</c:v>
                </c:pt>
                <c:pt idx="7311">
                  <c:v>10.0641484499752</c:v>
                </c:pt>
                <c:pt idx="7312">
                  <c:v>10.065525026155001</c:v>
                </c:pt>
                <c:pt idx="7313">
                  <c:v>10.066901602334701</c:v>
                </c:pt>
                <c:pt idx="7314">
                  <c:v>10.068278178514401</c:v>
                </c:pt>
                <c:pt idx="7315">
                  <c:v>10.069654754694101</c:v>
                </c:pt>
                <c:pt idx="7316">
                  <c:v>10.0710313308739</c:v>
                </c:pt>
                <c:pt idx="7317">
                  <c:v>10.0724079070536</c:v>
                </c:pt>
                <c:pt idx="7318">
                  <c:v>10.0737844832333</c:v>
                </c:pt>
                <c:pt idx="7319">
                  <c:v>10.075161059413</c:v>
                </c:pt>
                <c:pt idx="7320">
                  <c:v>10.0765376355928</c:v>
                </c:pt>
                <c:pt idx="7321">
                  <c:v>10.0779142117725</c:v>
                </c:pt>
                <c:pt idx="7322">
                  <c:v>10.0792907879522</c:v>
                </c:pt>
                <c:pt idx="7323">
                  <c:v>10.0806673641319</c:v>
                </c:pt>
                <c:pt idx="7324">
                  <c:v>10.082043940311699</c:v>
                </c:pt>
                <c:pt idx="7325">
                  <c:v>10.083420516491399</c:v>
                </c:pt>
                <c:pt idx="7326">
                  <c:v>10.084797092671099</c:v>
                </c:pt>
                <c:pt idx="7327">
                  <c:v>10.086173668850799</c:v>
                </c:pt>
                <c:pt idx="7328">
                  <c:v>10.0875502450306</c:v>
                </c:pt>
                <c:pt idx="7329">
                  <c:v>10.0889268212103</c:v>
                </c:pt>
                <c:pt idx="7330">
                  <c:v>10.09030339739</c:v>
                </c:pt>
                <c:pt idx="7331">
                  <c:v>10.0916799735697</c:v>
                </c:pt>
                <c:pt idx="7332">
                  <c:v>10.0930565497495</c:v>
                </c:pt>
                <c:pt idx="7333">
                  <c:v>10.0944331259292</c:v>
                </c:pt>
                <c:pt idx="7334">
                  <c:v>10.0958097021089</c:v>
                </c:pt>
                <c:pt idx="7335">
                  <c:v>10.0971862782886</c:v>
                </c:pt>
                <c:pt idx="7336">
                  <c:v>10.098562854468399</c:v>
                </c:pt>
                <c:pt idx="7337">
                  <c:v>10.099939430648099</c:v>
                </c:pt>
                <c:pt idx="7338">
                  <c:v>10.101316006827799</c:v>
                </c:pt>
                <c:pt idx="7339">
                  <c:v>10.102692583007499</c:v>
                </c:pt>
                <c:pt idx="7340">
                  <c:v>10.104069159187301</c:v>
                </c:pt>
                <c:pt idx="7341">
                  <c:v>10.105445735367001</c:v>
                </c:pt>
                <c:pt idx="7342">
                  <c:v>10.106822311546701</c:v>
                </c:pt>
                <c:pt idx="7343">
                  <c:v>10.108198887726401</c:v>
                </c:pt>
                <c:pt idx="7344">
                  <c:v>10.1095754639062</c:v>
                </c:pt>
                <c:pt idx="7345">
                  <c:v>10.1109520400859</c:v>
                </c:pt>
                <c:pt idx="7346">
                  <c:v>10.1123286162656</c:v>
                </c:pt>
                <c:pt idx="7347">
                  <c:v>10.1137051924454</c:v>
                </c:pt>
                <c:pt idx="7348">
                  <c:v>10.1150817686251</c:v>
                </c:pt>
                <c:pt idx="7349">
                  <c:v>10.1164583448048</c:v>
                </c:pt>
                <c:pt idx="7350">
                  <c:v>10.1178349209845</c:v>
                </c:pt>
                <c:pt idx="7351">
                  <c:v>10.119211497164301</c:v>
                </c:pt>
                <c:pt idx="7352">
                  <c:v>10.120588073344001</c:v>
                </c:pt>
                <c:pt idx="7353">
                  <c:v>10.121964649523701</c:v>
                </c:pt>
                <c:pt idx="7354">
                  <c:v>10.123341225703401</c:v>
                </c:pt>
                <c:pt idx="7355">
                  <c:v>10.1247178018832</c:v>
                </c:pt>
                <c:pt idx="7356">
                  <c:v>10.1260943780629</c:v>
                </c:pt>
                <c:pt idx="7357">
                  <c:v>10.1274709542426</c:v>
                </c:pt>
                <c:pt idx="7358">
                  <c:v>10.1288475304223</c:v>
                </c:pt>
                <c:pt idx="7359">
                  <c:v>10.1302241066021</c:v>
                </c:pt>
                <c:pt idx="7360">
                  <c:v>10.1316006827818</c:v>
                </c:pt>
                <c:pt idx="7361">
                  <c:v>10.1329772589615</c:v>
                </c:pt>
                <c:pt idx="7362">
                  <c:v>10.1343538351412</c:v>
                </c:pt>
                <c:pt idx="7363">
                  <c:v>10.135730411320999</c:v>
                </c:pt>
                <c:pt idx="7364">
                  <c:v>10.137106987500699</c:v>
                </c:pt>
                <c:pt idx="7365">
                  <c:v>10.138483563680399</c:v>
                </c:pt>
                <c:pt idx="7366">
                  <c:v>10.139860139860099</c:v>
                </c:pt>
                <c:pt idx="7367">
                  <c:v>10.1412367160399</c:v>
                </c:pt>
                <c:pt idx="7368">
                  <c:v>10.1426132922196</c:v>
                </c:pt>
                <c:pt idx="7369">
                  <c:v>10.1439898683993</c:v>
                </c:pt>
                <c:pt idx="7370">
                  <c:v>10.145366444579</c:v>
                </c:pt>
                <c:pt idx="7371">
                  <c:v>10.1467430207588</c:v>
                </c:pt>
                <c:pt idx="7372">
                  <c:v>10.1481195969385</c:v>
                </c:pt>
                <c:pt idx="7373">
                  <c:v>10.1494961731182</c:v>
                </c:pt>
                <c:pt idx="7374">
                  <c:v>10.1508727492979</c:v>
                </c:pt>
                <c:pt idx="7375">
                  <c:v>10.152249325477699</c:v>
                </c:pt>
                <c:pt idx="7376">
                  <c:v>10.153625901657399</c:v>
                </c:pt>
                <c:pt idx="7377">
                  <c:v>10.155002477837099</c:v>
                </c:pt>
                <c:pt idx="7378">
                  <c:v>10.156379054016901</c:v>
                </c:pt>
                <c:pt idx="7379">
                  <c:v>10.157755630196601</c:v>
                </c:pt>
                <c:pt idx="7380">
                  <c:v>10.159132206376301</c:v>
                </c:pt>
                <c:pt idx="7381">
                  <c:v>10.160508782556001</c:v>
                </c:pt>
                <c:pt idx="7382">
                  <c:v>10.1618853587358</c:v>
                </c:pt>
                <c:pt idx="7383">
                  <c:v>10.1632619349155</c:v>
                </c:pt>
                <c:pt idx="7384">
                  <c:v>10.1646385110952</c:v>
                </c:pt>
                <c:pt idx="7385">
                  <c:v>10.1660150872749</c:v>
                </c:pt>
                <c:pt idx="7386">
                  <c:v>10.167391663454699</c:v>
                </c:pt>
                <c:pt idx="7387">
                  <c:v>10.168768239634399</c:v>
                </c:pt>
                <c:pt idx="7388">
                  <c:v>10.170144815814099</c:v>
                </c:pt>
                <c:pt idx="7389">
                  <c:v>10.171521391993799</c:v>
                </c:pt>
                <c:pt idx="7390">
                  <c:v>10.172897968173601</c:v>
                </c:pt>
                <c:pt idx="7391">
                  <c:v>10.174274544353301</c:v>
                </c:pt>
                <c:pt idx="7392">
                  <c:v>10.175651120533001</c:v>
                </c:pt>
                <c:pt idx="7393">
                  <c:v>10.177027696712701</c:v>
                </c:pt>
                <c:pt idx="7394">
                  <c:v>10.1784042728925</c:v>
                </c:pt>
                <c:pt idx="7395">
                  <c:v>10.1797808490722</c:v>
                </c:pt>
                <c:pt idx="7396">
                  <c:v>10.1811574252519</c:v>
                </c:pt>
                <c:pt idx="7397">
                  <c:v>10.1825340014316</c:v>
                </c:pt>
                <c:pt idx="7398">
                  <c:v>10.1839105776114</c:v>
                </c:pt>
                <c:pt idx="7399">
                  <c:v>10.1852871537911</c:v>
                </c:pt>
                <c:pt idx="7400">
                  <c:v>10.1866637299708</c:v>
                </c:pt>
                <c:pt idx="7401">
                  <c:v>10.1880403061505</c:v>
                </c:pt>
                <c:pt idx="7402">
                  <c:v>10.189416882330301</c:v>
                </c:pt>
                <c:pt idx="7403">
                  <c:v>10.190793458510001</c:v>
                </c:pt>
                <c:pt idx="7404">
                  <c:v>10.192170034689701</c:v>
                </c:pt>
                <c:pt idx="7405">
                  <c:v>10.193546610869401</c:v>
                </c:pt>
                <c:pt idx="7406">
                  <c:v>10.1949231870492</c:v>
                </c:pt>
                <c:pt idx="7407">
                  <c:v>10.1962997632289</c:v>
                </c:pt>
                <c:pt idx="7408">
                  <c:v>10.1976763394086</c:v>
                </c:pt>
                <c:pt idx="7409">
                  <c:v>10.1990529155884</c:v>
                </c:pt>
                <c:pt idx="7410">
                  <c:v>10.2004294917681</c:v>
                </c:pt>
                <c:pt idx="7411">
                  <c:v>10.2018060679478</c:v>
                </c:pt>
                <c:pt idx="7412">
                  <c:v>10.2031826441275</c:v>
                </c:pt>
                <c:pt idx="7413">
                  <c:v>10.204559220307299</c:v>
                </c:pt>
                <c:pt idx="7414">
                  <c:v>10.205935796486999</c:v>
                </c:pt>
                <c:pt idx="7415">
                  <c:v>10.207312372666699</c:v>
                </c:pt>
                <c:pt idx="7416">
                  <c:v>10.208688948846399</c:v>
                </c:pt>
                <c:pt idx="7417">
                  <c:v>10.2100655250262</c:v>
                </c:pt>
                <c:pt idx="7418">
                  <c:v>10.2114421012059</c:v>
                </c:pt>
                <c:pt idx="7419">
                  <c:v>10.2128186773856</c:v>
                </c:pt>
                <c:pt idx="7420">
                  <c:v>10.2141952535653</c:v>
                </c:pt>
                <c:pt idx="7421">
                  <c:v>10.2155718297451</c:v>
                </c:pt>
                <c:pt idx="7422">
                  <c:v>10.2169484059248</c:v>
                </c:pt>
                <c:pt idx="7423">
                  <c:v>10.2183249821045</c:v>
                </c:pt>
                <c:pt idx="7424">
                  <c:v>10.2197015582842</c:v>
                </c:pt>
                <c:pt idx="7425">
                  <c:v>10.221078134463999</c:v>
                </c:pt>
                <c:pt idx="7426">
                  <c:v>10.222454710643699</c:v>
                </c:pt>
                <c:pt idx="7427">
                  <c:v>10.223831286823399</c:v>
                </c:pt>
                <c:pt idx="7428">
                  <c:v>10.225207863003099</c:v>
                </c:pt>
                <c:pt idx="7429">
                  <c:v>10.226584439182901</c:v>
                </c:pt>
                <c:pt idx="7430">
                  <c:v>10.227961015362601</c:v>
                </c:pt>
                <c:pt idx="7431">
                  <c:v>10.229337591542301</c:v>
                </c:pt>
                <c:pt idx="7432">
                  <c:v>10.230714167722001</c:v>
                </c:pt>
                <c:pt idx="7433">
                  <c:v>10.2320907439018</c:v>
                </c:pt>
                <c:pt idx="7434">
                  <c:v>10.2334673200815</c:v>
                </c:pt>
                <c:pt idx="7435">
                  <c:v>10.2348438962612</c:v>
                </c:pt>
                <c:pt idx="7436">
                  <c:v>10.2362204724409</c:v>
                </c:pt>
                <c:pt idx="7437">
                  <c:v>10.2375970486207</c:v>
                </c:pt>
                <c:pt idx="7438">
                  <c:v>10.2389736248004</c:v>
                </c:pt>
                <c:pt idx="7439">
                  <c:v>10.2403502009801</c:v>
                </c:pt>
                <c:pt idx="7440">
                  <c:v>10.241726777159901</c:v>
                </c:pt>
                <c:pt idx="7441">
                  <c:v>10.243103353339601</c:v>
                </c:pt>
                <c:pt idx="7442">
                  <c:v>10.244479929519301</c:v>
                </c:pt>
                <c:pt idx="7443">
                  <c:v>10.245856505699001</c:v>
                </c:pt>
                <c:pt idx="7444">
                  <c:v>10.2472330818788</c:v>
                </c:pt>
                <c:pt idx="7445">
                  <c:v>10.2486096580585</c:v>
                </c:pt>
                <c:pt idx="7446">
                  <c:v>10.2499862342382</c:v>
                </c:pt>
                <c:pt idx="7447">
                  <c:v>10.2513628104179</c:v>
                </c:pt>
                <c:pt idx="7448">
                  <c:v>10.2527393865977</c:v>
                </c:pt>
                <c:pt idx="7449">
                  <c:v>10.2541159627774</c:v>
                </c:pt>
                <c:pt idx="7450">
                  <c:v>10.2554925389571</c:v>
                </c:pt>
                <c:pt idx="7451">
                  <c:v>10.2568691151368</c:v>
                </c:pt>
                <c:pt idx="7452">
                  <c:v>10.258245691316599</c:v>
                </c:pt>
                <c:pt idx="7453">
                  <c:v>10.259622267496299</c:v>
                </c:pt>
                <c:pt idx="7454">
                  <c:v>10.260998843675999</c:v>
                </c:pt>
                <c:pt idx="7455">
                  <c:v>10.262375419855699</c:v>
                </c:pt>
                <c:pt idx="7456">
                  <c:v>10.2637519960355</c:v>
                </c:pt>
                <c:pt idx="7457">
                  <c:v>10.2651285722152</c:v>
                </c:pt>
                <c:pt idx="7458">
                  <c:v>10.2665051483949</c:v>
                </c:pt>
                <c:pt idx="7459">
                  <c:v>10.2678817245746</c:v>
                </c:pt>
                <c:pt idx="7460">
                  <c:v>10.2692583007544</c:v>
                </c:pt>
                <c:pt idx="7461">
                  <c:v>10.2706348769341</c:v>
                </c:pt>
                <c:pt idx="7462">
                  <c:v>10.2720114531138</c:v>
                </c:pt>
                <c:pt idx="7463">
                  <c:v>10.2733880292935</c:v>
                </c:pt>
                <c:pt idx="7464">
                  <c:v>10.274764605473299</c:v>
                </c:pt>
                <c:pt idx="7465">
                  <c:v>10.276141181652999</c:v>
                </c:pt>
                <c:pt idx="7466">
                  <c:v>10.277517757832699</c:v>
                </c:pt>
                <c:pt idx="7467">
                  <c:v>10.278894334012399</c:v>
                </c:pt>
                <c:pt idx="7468">
                  <c:v>10.280270910192201</c:v>
                </c:pt>
                <c:pt idx="7469">
                  <c:v>10.281647486371901</c:v>
                </c:pt>
                <c:pt idx="7470">
                  <c:v>10.283024062551601</c:v>
                </c:pt>
                <c:pt idx="7471">
                  <c:v>10.284400638731301</c:v>
                </c:pt>
                <c:pt idx="7472">
                  <c:v>10.2857772149111</c:v>
                </c:pt>
                <c:pt idx="7473">
                  <c:v>10.2871537910908</c:v>
                </c:pt>
                <c:pt idx="7474">
                  <c:v>10.2885303672705</c:v>
                </c:pt>
                <c:pt idx="7475">
                  <c:v>10.289906943450299</c:v>
                </c:pt>
                <c:pt idx="7476">
                  <c:v>10.291283519629999</c:v>
                </c:pt>
                <c:pt idx="7477">
                  <c:v>10.292660095809699</c:v>
                </c:pt>
                <c:pt idx="7478">
                  <c:v>10.294036671989399</c:v>
                </c:pt>
                <c:pt idx="7479">
                  <c:v>10.295413248169201</c:v>
                </c:pt>
                <c:pt idx="7480">
                  <c:v>10.296789824348901</c:v>
                </c:pt>
                <c:pt idx="7481">
                  <c:v>10.298166400528601</c:v>
                </c:pt>
                <c:pt idx="7482">
                  <c:v>10.299542976708301</c:v>
                </c:pt>
                <c:pt idx="7483">
                  <c:v>10.3009195528881</c:v>
                </c:pt>
                <c:pt idx="7484">
                  <c:v>10.3022961290678</c:v>
                </c:pt>
                <c:pt idx="7485">
                  <c:v>10.3036727052475</c:v>
                </c:pt>
                <c:pt idx="7486">
                  <c:v>10.3050492814272</c:v>
                </c:pt>
                <c:pt idx="7487">
                  <c:v>10.306425857607</c:v>
                </c:pt>
                <c:pt idx="7488">
                  <c:v>10.3078024337867</c:v>
                </c:pt>
                <c:pt idx="7489">
                  <c:v>10.3091790099664</c:v>
                </c:pt>
                <c:pt idx="7490">
                  <c:v>10.3105555861461</c:v>
                </c:pt>
                <c:pt idx="7491">
                  <c:v>10.311932162325901</c:v>
                </c:pt>
                <c:pt idx="7492">
                  <c:v>10.313308738505601</c:v>
                </c:pt>
                <c:pt idx="7493">
                  <c:v>10.314685314685301</c:v>
                </c:pt>
                <c:pt idx="7494">
                  <c:v>10.316061890865001</c:v>
                </c:pt>
                <c:pt idx="7495">
                  <c:v>10.3174384670448</c:v>
                </c:pt>
                <c:pt idx="7496">
                  <c:v>10.3188150432245</c:v>
                </c:pt>
                <c:pt idx="7497">
                  <c:v>10.3201916194042</c:v>
                </c:pt>
                <c:pt idx="7498">
                  <c:v>10.3215681955839</c:v>
                </c:pt>
                <c:pt idx="7499">
                  <c:v>10.3229447717637</c:v>
                </c:pt>
                <c:pt idx="7500">
                  <c:v>10.3243213479434</c:v>
                </c:pt>
                <c:pt idx="7501">
                  <c:v>10.3256979241231</c:v>
                </c:pt>
                <c:pt idx="7502">
                  <c:v>10.327074500302899</c:v>
                </c:pt>
                <c:pt idx="7503">
                  <c:v>10.328451076482599</c:v>
                </c:pt>
                <c:pt idx="7504">
                  <c:v>10.329827652662299</c:v>
                </c:pt>
                <c:pt idx="7505">
                  <c:v>10.331204228841999</c:v>
                </c:pt>
                <c:pt idx="7506">
                  <c:v>10.3325808050218</c:v>
                </c:pt>
                <c:pt idx="7507">
                  <c:v>10.3339573812015</c:v>
                </c:pt>
                <c:pt idx="7508">
                  <c:v>10.3353339573812</c:v>
                </c:pt>
                <c:pt idx="7509">
                  <c:v>10.3367105335609</c:v>
                </c:pt>
                <c:pt idx="7510">
                  <c:v>10.3380871097407</c:v>
                </c:pt>
                <c:pt idx="7511">
                  <c:v>10.3394636859204</c:v>
                </c:pt>
                <c:pt idx="7512">
                  <c:v>10.3408402621001</c:v>
                </c:pt>
                <c:pt idx="7513">
                  <c:v>10.3422168382798</c:v>
                </c:pt>
                <c:pt idx="7514">
                  <c:v>10.343593414459599</c:v>
                </c:pt>
                <c:pt idx="7515">
                  <c:v>10.344969990639299</c:v>
                </c:pt>
                <c:pt idx="7516">
                  <c:v>10.346346566818999</c:v>
                </c:pt>
                <c:pt idx="7517">
                  <c:v>10.347723142998699</c:v>
                </c:pt>
                <c:pt idx="7518">
                  <c:v>10.349099719178501</c:v>
                </c:pt>
                <c:pt idx="7519">
                  <c:v>10.350476295358201</c:v>
                </c:pt>
                <c:pt idx="7520">
                  <c:v>10.351852871537901</c:v>
                </c:pt>
                <c:pt idx="7521">
                  <c:v>10.353229447717601</c:v>
                </c:pt>
                <c:pt idx="7522">
                  <c:v>10.3546060238974</c:v>
                </c:pt>
                <c:pt idx="7523">
                  <c:v>10.3559826000771</c:v>
                </c:pt>
                <c:pt idx="7524">
                  <c:v>10.3573591762568</c:v>
                </c:pt>
                <c:pt idx="7525">
                  <c:v>10.3587357524365</c:v>
                </c:pt>
                <c:pt idx="7526">
                  <c:v>10.360112328616299</c:v>
                </c:pt>
                <c:pt idx="7527">
                  <c:v>10.361488904795999</c:v>
                </c:pt>
                <c:pt idx="7528">
                  <c:v>10.362865480975699</c:v>
                </c:pt>
                <c:pt idx="7529">
                  <c:v>10.364242057155399</c:v>
                </c:pt>
                <c:pt idx="7530">
                  <c:v>10.365618633335201</c:v>
                </c:pt>
                <c:pt idx="7531">
                  <c:v>10.366995209514901</c:v>
                </c:pt>
                <c:pt idx="7532">
                  <c:v>10.368371785694601</c:v>
                </c:pt>
                <c:pt idx="7533">
                  <c:v>10.369748361874301</c:v>
                </c:pt>
                <c:pt idx="7534">
                  <c:v>10.3711249380541</c:v>
                </c:pt>
                <c:pt idx="7535">
                  <c:v>10.3725015142338</c:v>
                </c:pt>
                <c:pt idx="7536">
                  <c:v>10.3738780904135</c:v>
                </c:pt>
                <c:pt idx="7537">
                  <c:v>10.3752546665933</c:v>
                </c:pt>
                <c:pt idx="7538">
                  <c:v>10.376631242773</c:v>
                </c:pt>
                <c:pt idx="7539">
                  <c:v>10.3780078189527</c:v>
                </c:pt>
                <c:pt idx="7540">
                  <c:v>10.3793843951324</c:v>
                </c:pt>
                <c:pt idx="7541">
                  <c:v>10.380760971312201</c:v>
                </c:pt>
                <c:pt idx="7542">
                  <c:v>10.382137547491901</c:v>
                </c:pt>
                <c:pt idx="7543">
                  <c:v>10.383514123671601</c:v>
                </c:pt>
                <c:pt idx="7544">
                  <c:v>10.384890699851301</c:v>
                </c:pt>
                <c:pt idx="7545">
                  <c:v>10.3862672760311</c:v>
                </c:pt>
                <c:pt idx="7546">
                  <c:v>10.3876438522108</c:v>
                </c:pt>
                <c:pt idx="7547">
                  <c:v>10.3890204283905</c:v>
                </c:pt>
                <c:pt idx="7548">
                  <c:v>10.3903970045702</c:v>
                </c:pt>
                <c:pt idx="7549">
                  <c:v>10.39177358075</c:v>
                </c:pt>
                <c:pt idx="7550">
                  <c:v>10.3931501569297</c:v>
                </c:pt>
                <c:pt idx="7551">
                  <c:v>10.3945267331094</c:v>
                </c:pt>
                <c:pt idx="7552">
                  <c:v>10.3959033092891</c:v>
                </c:pt>
                <c:pt idx="7553">
                  <c:v>10.397279885468899</c:v>
                </c:pt>
                <c:pt idx="7554">
                  <c:v>10.398656461648599</c:v>
                </c:pt>
                <c:pt idx="7555">
                  <c:v>10.400033037828299</c:v>
                </c:pt>
                <c:pt idx="7556">
                  <c:v>10.401409614007999</c:v>
                </c:pt>
                <c:pt idx="7557">
                  <c:v>10.4027861901878</c:v>
                </c:pt>
                <c:pt idx="7558">
                  <c:v>10.4041627663675</c:v>
                </c:pt>
                <c:pt idx="7559">
                  <c:v>10.4055393425472</c:v>
                </c:pt>
                <c:pt idx="7560">
                  <c:v>10.4069159187269</c:v>
                </c:pt>
                <c:pt idx="7561">
                  <c:v>10.4082924949067</c:v>
                </c:pt>
                <c:pt idx="7562">
                  <c:v>10.4096690710864</c:v>
                </c:pt>
                <c:pt idx="7563">
                  <c:v>10.4110456472661</c:v>
                </c:pt>
                <c:pt idx="7564">
                  <c:v>10.4124222234458</c:v>
                </c:pt>
                <c:pt idx="7565">
                  <c:v>10.413798799625599</c:v>
                </c:pt>
                <c:pt idx="7566">
                  <c:v>10.415175375805299</c:v>
                </c:pt>
                <c:pt idx="7567">
                  <c:v>10.416551951984999</c:v>
                </c:pt>
                <c:pt idx="7568">
                  <c:v>10.417928528164801</c:v>
                </c:pt>
                <c:pt idx="7569">
                  <c:v>10.419305104344501</c:v>
                </c:pt>
                <c:pt idx="7570">
                  <c:v>10.420681680524201</c:v>
                </c:pt>
                <c:pt idx="7571">
                  <c:v>10.422058256703901</c:v>
                </c:pt>
                <c:pt idx="7572">
                  <c:v>10.4234348328837</c:v>
                </c:pt>
                <c:pt idx="7573">
                  <c:v>10.4248114090634</c:v>
                </c:pt>
                <c:pt idx="7574">
                  <c:v>10.4261879852431</c:v>
                </c:pt>
                <c:pt idx="7575">
                  <c:v>10.4275645614228</c:v>
                </c:pt>
                <c:pt idx="7576">
                  <c:v>10.4289411376026</c:v>
                </c:pt>
                <c:pt idx="7577">
                  <c:v>10.4303177137823</c:v>
                </c:pt>
                <c:pt idx="7578">
                  <c:v>10.431694289962</c:v>
                </c:pt>
                <c:pt idx="7579">
                  <c:v>10.4330708661417</c:v>
                </c:pt>
                <c:pt idx="7580">
                  <c:v>10.434447442321501</c:v>
                </c:pt>
                <c:pt idx="7581">
                  <c:v>10.435824018501201</c:v>
                </c:pt>
                <c:pt idx="7582">
                  <c:v>10.437200594680901</c:v>
                </c:pt>
                <c:pt idx="7583">
                  <c:v>10.438577170860601</c:v>
                </c:pt>
                <c:pt idx="7584">
                  <c:v>10.4399537470404</c:v>
                </c:pt>
                <c:pt idx="7585">
                  <c:v>10.4413303232201</c:v>
                </c:pt>
                <c:pt idx="7586">
                  <c:v>10.4427068993998</c:v>
                </c:pt>
                <c:pt idx="7587">
                  <c:v>10.4440834755795</c:v>
                </c:pt>
                <c:pt idx="7588">
                  <c:v>10.4454600517593</c:v>
                </c:pt>
                <c:pt idx="7589">
                  <c:v>10.446836627939</c:v>
                </c:pt>
                <c:pt idx="7590">
                  <c:v>10.4482132041187</c:v>
                </c:pt>
                <c:pt idx="7591">
                  <c:v>10.4495897802984</c:v>
                </c:pt>
                <c:pt idx="7592">
                  <c:v>10.450966356478199</c:v>
                </c:pt>
                <c:pt idx="7593">
                  <c:v>10.452342932657899</c:v>
                </c:pt>
                <c:pt idx="7594">
                  <c:v>10.453719508837599</c:v>
                </c:pt>
                <c:pt idx="7595">
                  <c:v>10.455096085017299</c:v>
                </c:pt>
                <c:pt idx="7596">
                  <c:v>10.4564726611971</c:v>
                </c:pt>
                <c:pt idx="7597">
                  <c:v>10.4578492373768</c:v>
                </c:pt>
                <c:pt idx="7598">
                  <c:v>10.4592258135565</c:v>
                </c:pt>
                <c:pt idx="7599">
                  <c:v>10.4606023897363</c:v>
                </c:pt>
                <c:pt idx="7600">
                  <c:v>10.461978965916</c:v>
                </c:pt>
                <c:pt idx="7601">
                  <c:v>10.4633555420957</c:v>
                </c:pt>
                <c:pt idx="7602">
                  <c:v>10.4647321182754</c:v>
                </c:pt>
                <c:pt idx="7603">
                  <c:v>10.466108694455199</c:v>
                </c:pt>
                <c:pt idx="7604">
                  <c:v>10.467485270634899</c:v>
                </c:pt>
                <c:pt idx="7605">
                  <c:v>10.468861846814599</c:v>
                </c:pt>
                <c:pt idx="7606">
                  <c:v>10.470238422994299</c:v>
                </c:pt>
                <c:pt idx="7607">
                  <c:v>10.471614999174101</c:v>
                </c:pt>
                <c:pt idx="7608">
                  <c:v>10.472991575353801</c:v>
                </c:pt>
                <c:pt idx="7609">
                  <c:v>10.474368151533501</c:v>
                </c:pt>
                <c:pt idx="7610">
                  <c:v>10.475744727713201</c:v>
                </c:pt>
                <c:pt idx="7611">
                  <c:v>10.477121303893</c:v>
                </c:pt>
                <c:pt idx="7612">
                  <c:v>10.4784978800727</c:v>
                </c:pt>
                <c:pt idx="7613">
                  <c:v>10.4798744562524</c:v>
                </c:pt>
                <c:pt idx="7614">
                  <c:v>10.4812510324321</c:v>
                </c:pt>
                <c:pt idx="7615">
                  <c:v>10.482627608611899</c:v>
                </c:pt>
                <c:pt idx="7616">
                  <c:v>10.484004184791599</c:v>
                </c:pt>
                <c:pt idx="7617">
                  <c:v>10.485380760971299</c:v>
                </c:pt>
                <c:pt idx="7618">
                  <c:v>10.486757337150999</c:v>
                </c:pt>
                <c:pt idx="7619">
                  <c:v>10.488133913330801</c:v>
                </c:pt>
                <c:pt idx="7620">
                  <c:v>10.489510489510501</c:v>
                </c:pt>
                <c:pt idx="7621">
                  <c:v>10.490887065690201</c:v>
                </c:pt>
                <c:pt idx="7622">
                  <c:v>10.492263641869901</c:v>
                </c:pt>
                <c:pt idx="7623">
                  <c:v>10.4936402180497</c:v>
                </c:pt>
                <c:pt idx="7624">
                  <c:v>10.4950167942294</c:v>
                </c:pt>
                <c:pt idx="7625">
                  <c:v>10.4963933704091</c:v>
                </c:pt>
                <c:pt idx="7626">
                  <c:v>10.4977699465888</c:v>
                </c:pt>
                <c:pt idx="7627">
                  <c:v>10.4991465227686</c:v>
                </c:pt>
                <c:pt idx="7628">
                  <c:v>10.5005230989483</c:v>
                </c:pt>
                <c:pt idx="7629">
                  <c:v>10.501899675128</c:v>
                </c:pt>
                <c:pt idx="7630">
                  <c:v>10.503276251307801</c:v>
                </c:pt>
                <c:pt idx="7631">
                  <c:v>10.504652827487501</c:v>
                </c:pt>
                <c:pt idx="7632">
                  <c:v>10.506029403667201</c:v>
                </c:pt>
                <c:pt idx="7633">
                  <c:v>10.507405979846901</c:v>
                </c:pt>
                <c:pt idx="7634">
                  <c:v>10.5087825560267</c:v>
                </c:pt>
                <c:pt idx="7635">
                  <c:v>10.5101591322064</c:v>
                </c:pt>
                <c:pt idx="7636">
                  <c:v>10.5115357083861</c:v>
                </c:pt>
                <c:pt idx="7637">
                  <c:v>10.5129122845658</c:v>
                </c:pt>
                <c:pt idx="7638">
                  <c:v>10.5142888607456</c:v>
                </c:pt>
                <c:pt idx="7639">
                  <c:v>10.5156654369253</c:v>
                </c:pt>
                <c:pt idx="7640">
                  <c:v>10.517042013105</c:v>
                </c:pt>
                <c:pt idx="7641">
                  <c:v>10.5184185892847</c:v>
                </c:pt>
                <c:pt idx="7642">
                  <c:v>10.519795165464499</c:v>
                </c:pt>
                <c:pt idx="7643">
                  <c:v>10.521171741644199</c:v>
                </c:pt>
                <c:pt idx="7644">
                  <c:v>10.522548317823899</c:v>
                </c:pt>
                <c:pt idx="7645">
                  <c:v>10.523924894003599</c:v>
                </c:pt>
                <c:pt idx="7646">
                  <c:v>10.5253014701834</c:v>
                </c:pt>
                <c:pt idx="7647">
                  <c:v>10.5266780463631</c:v>
                </c:pt>
                <c:pt idx="7648">
                  <c:v>10.5280546225428</c:v>
                </c:pt>
                <c:pt idx="7649">
                  <c:v>10.5294311987225</c:v>
                </c:pt>
                <c:pt idx="7650">
                  <c:v>10.5308077749023</c:v>
                </c:pt>
                <c:pt idx="7651">
                  <c:v>10.532184351082</c:v>
                </c:pt>
                <c:pt idx="7652">
                  <c:v>10.5335609272617</c:v>
                </c:pt>
                <c:pt idx="7653">
                  <c:v>10.5349375034414</c:v>
                </c:pt>
                <c:pt idx="7654">
                  <c:v>10.536314079621199</c:v>
                </c:pt>
                <c:pt idx="7655">
                  <c:v>10.537690655800899</c:v>
                </c:pt>
                <c:pt idx="7656">
                  <c:v>10.539067231980599</c:v>
                </c:pt>
                <c:pt idx="7657">
                  <c:v>10.540443808160299</c:v>
                </c:pt>
                <c:pt idx="7658">
                  <c:v>10.541820384340101</c:v>
                </c:pt>
                <c:pt idx="7659">
                  <c:v>10.543196960519801</c:v>
                </c:pt>
                <c:pt idx="7660">
                  <c:v>10.544573536699501</c:v>
                </c:pt>
                <c:pt idx="7661">
                  <c:v>10.545950112879201</c:v>
                </c:pt>
                <c:pt idx="7662">
                  <c:v>10.547326689059</c:v>
                </c:pt>
                <c:pt idx="7663">
                  <c:v>10.5487032652387</c:v>
                </c:pt>
                <c:pt idx="7664">
                  <c:v>10.5500798414184</c:v>
                </c:pt>
                <c:pt idx="7665">
                  <c:v>10.5514564175982</c:v>
                </c:pt>
                <c:pt idx="7666">
                  <c:v>10.5528329937779</c:v>
                </c:pt>
                <c:pt idx="7667">
                  <c:v>10.5542095699576</c:v>
                </c:pt>
                <c:pt idx="7668">
                  <c:v>10.5555861461373</c:v>
                </c:pt>
                <c:pt idx="7669">
                  <c:v>10.556962722317101</c:v>
                </c:pt>
                <c:pt idx="7670">
                  <c:v>10.558339298496801</c:v>
                </c:pt>
                <c:pt idx="7671">
                  <c:v>10.559715874676501</c:v>
                </c:pt>
                <c:pt idx="7672">
                  <c:v>10.561092450856201</c:v>
                </c:pt>
                <c:pt idx="7673">
                  <c:v>10.562469027036</c:v>
                </c:pt>
                <c:pt idx="7674">
                  <c:v>10.5638456032157</c:v>
                </c:pt>
                <c:pt idx="7675">
                  <c:v>10.5652221793954</c:v>
                </c:pt>
                <c:pt idx="7676">
                  <c:v>10.5665987555751</c:v>
                </c:pt>
                <c:pt idx="7677">
                  <c:v>10.5679753317549</c:v>
                </c:pt>
                <c:pt idx="7678">
                  <c:v>10.5693519079346</c:v>
                </c:pt>
                <c:pt idx="7679">
                  <c:v>10.5707284841143</c:v>
                </c:pt>
                <c:pt idx="7680">
                  <c:v>10.572105060294</c:v>
                </c:pt>
                <c:pt idx="7681">
                  <c:v>10.573481636473799</c:v>
                </c:pt>
                <c:pt idx="7682">
                  <c:v>10.574858212653499</c:v>
                </c:pt>
                <c:pt idx="7683">
                  <c:v>10.576234788833199</c:v>
                </c:pt>
                <c:pt idx="7684">
                  <c:v>10.577611365012899</c:v>
                </c:pt>
                <c:pt idx="7685">
                  <c:v>10.5789879411927</c:v>
                </c:pt>
                <c:pt idx="7686">
                  <c:v>10.5803645173724</c:v>
                </c:pt>
                <c:pt idx="7687">
                  <c:v>10.5817410935521</c:v>
                </c:pt>
                <c:pt idx="7688">
                  <c:v>10.5831176697318</c:v>
                </c:pt>
                <c:pt idx="7689">
                  <c:v>10.5844942459116</c:v>
                </c:pt>
                <c:pt idx="7690">
                  <c:v>10.5858708220913</c:v>
                </c:pt>
                <c:pt idx="7691">
                  <c:v>10.587247398271</c:v>
                </c:pt>
                <c:pt idx="7692">
                  <c:v>10.5886239744507</c:v>
                </c:pt>
                <c:pt idx="7693">
                  <c:v>10.590000550630499</c:v>
                </c:pt>
                <c:pt idx="7694">
                  <c:v>10.591377126810199</c:v>
                </c:pt>
                <c:pt idx="7695">
                  <c:v>10.592753702989899</c:v>
                </c:pt>
                <c:pt idx="7696">
                  <c:v>10.594130279169701</c:v>
                </c:pt>
                <c:pt idx="7697">
                  <c:v>10.595506855349401</c:v>
                </c:pt>
                <c:pt idx="7698">
                  <c:v>10.596883431529101</c:v>
                </c:pt>
                <c:pt idx="7699">
                  <c:v>10.598260007708801</c:v>
                </c:pt>
                <c:pt idx="7700">
                  <c:v>10.5996365838886</c:v>
                </c:pt>
                <c:pt idx="7701">
                  <c:v>10.6010131600683</c:v>
                </c:pt>
                <c:pt idx="7702">
                  <c:v>10.602389736248</c:v>
                </c:pt>
                <c:pt idx="7703">
                  <c:v>10.6037663124277</c:v>
                </c:pt>
                <c:pt idx="7704">
                  <c:v>10.605142888607499</c:v>
                </c:pt>
                <c:pt idx="7705">
                  <c:v>10.606519464787199</c:v>
                </c:pt>
                <c:pt idx="7706">
                  <c:v>10.607896040966899</c:v>
                </c:pt>
                <c:pt idx="7707">
                  <c:v>10.609272617146599</c:v>
                </c:pt>
                <c:pt idx="7708">
                  <c:v>10.610649193326401</c:v>
                </c:pt>
                <c:pt idx="7709">
                  <c:v>10.612025769506101</c:v>
                </c:pt>
                <c:pt idx="7710">
                  <c:v>10.613402345685801</c:v>
                </c:pt>
                <c:pt idx="7711">
                  <c:v>10.614778921865501</c:v>
                </c:pt>
                <c:pt idx="7712">
                  <c:v>10.6161554980453</c:v>
                </c:pt>
                <c:pt idx="7713">
                  <c:v>10.617532074225</c:v>
                </c:pt>
                <c:pt idx="7714">
                  <c:v>10.6189086504047</c:v>
                </c:pt>
                <c:pt idx="7715">
                  <c:v>10.6202852265844</c:v>
                </c:pt>
                <c:pt idx="7716">
                  <c:v>10.6216618027642</c:v>
                </c:pt>
                <c:pt idx="7717">
                  <c:v>10.6230383789439</c:v>
                </c:pt>
                <c:pt idx="7718">
                  <c:v>10.6244149551236</c:v>
                </c:pt>
                <c:pt idx="7719">
                  <c:v>10.6257915313033</c:v>
                </c:pt>
                <c:pt idx="7720">
                  <c:v>10.627168107483101</c:v>
                </c:pt>
                <c:pt idx="7721">
                  <c:v>10.628544683662801</c:v>
                </c:pt>
                <c:pt idx="7722">
                  <c:v>10.629921259842501</c:v>
                </c:pt>
                <c:pt idx="7723">
                  <c:v>10.631297836022201</c:v>
                </c:pt>
                <c:pt idx="7724">
                  <c:v>10.632674412202</c:v>
                </c:pt>
                <c:pt idx="7725">
                  <c:v>10.6340509883817</c:v>
                </c:pt>
                <c:pt idx="7726">
                  <c:v>10.6354275645614</c:v>
                </c:pt>
                <c:pt idx="7727">
                  <c:v>10.6368041407412</c:v>
                </c:pt>
                <c:pt idx="7728">
                  <c:v>10.6381807169209</c:v>
                </c:pt>
                <c:pt idx="7729">
                  <c:v>10.6395572931006</c:v>
                </c:pt>
                <c:pt idx="7730">
                  <c:v>10.6409338692803</c:v>
                </c:pt>
                <c:pt idx="7731">
                  <c:v>10.642310445460099</c:v>
                </c:pt>
                <c:pt idx="7732">
                  <c:v>10.643687021639799</c:v>
                </c:pt>
                <c:pt idx="7733">
                  <c:v>10.645063597819499</c:v>
                </c:pt>
                <c:pt idx="7734">
                  <c:v>10.646440173999199</c:v>
                </c:pt>
                <c:pt idx="7735">
                  <c:v>10.647816750179</c:v>
                </c:pt>
                <c:pt idx="7736">
                  <c:v>10.6491933263587</c:v>
                </c:pt>
                <c:pt idx="7737">
                  <c:v>10.6505699025384</c:v>
                </c:pt>
                <c:pt idx="7738">
                  <c:v>10.6519464787181</c:v>
                </c:pt>
                <c:pt idx="7739">
                  <c:v>10.6533230548979</c:v>
                </c:pt>
                <c:pt idx="7740">
                  <c:v>10.6546996310776</c:v>
                </c:pt>
                <c:pt idx="7741">
                  <c:v>10.6560762072573</c:v>
                </c:pt>
                <c:pt idx="7742">
                  <c:v>10.657452783437</c:v>
                </c:pt>
                <c:pt idx="7743">
                  <c:v>10.658829359616799</c:v>
                </c:pt>
                <c:pt idx="7744">
                  <c:v>10.660205935796499</c:v>
                </c:pt>
                <c:pt idx="7745">
                  <c:v>10.661582511976199</c:v>
                </c:pt>
                <c:pt idx="7746">
                  <c:v>10.662959088155899</c:v>
                </c:pt>
                <c:pt idx="7747">
                  <c:v>10.664335664335701</c:v>
                </c:pt>
                <c:pt idx="7748">
                  <c:v>10.665712240515401</c:v>
                </c:pt>
                <c:pt idx="7749">
                  <c:v>10.667088816695101</c:v>
                </c:pt>
                <c:pt idx="7750">
                  <c:v>10.668465392874801</c:v>
                </c:pt>
                <c:pt idx="7751">
                  <c:v>10.6698419690546</c:v>
                </c:pt>
                <c:pt idx="7752">
                  <c:v>10.6712185452343</c:v>
                </c:pt>
                <c:pt idx="7753">
                  <c:v>10.672595121414</c:v>
                </c:pt>
                <c:pt idx="7754">
                  <c:v>10.6739716975937</c:v>
                </c:pt>
                <c:pt idx="7755">
                  <c:v>10.675348273773499</c:v>
                </c:pt>
                <c:pt idx="7756">
                  <c:v>10.676724849953199</c:v>
                </c:pt>
                <c:pt idx="7757">
                  <c:v>10.678101426132899</c:v>
                </c:pt>
                <c:pt idx="7758">
                  <c:v>10.679478002312701</c:v>
                </c:pt>
                <c:pt idx="7759">
                  <c:v>10.680854578492401</c:v>
                </c:pt>
                <c:pt idx="7760">
                  <c:v>10.682231154672101</c:v>
                </c:pt>
                <c:pt idx="7761">
                  <c:v>10.683607730851801</c:v>
                </c:pt>
                <c:pt idx="7762">
                  <c:v>10.6849843070316</c:v>
                </c:pt>
                <c:pt idx="7763">
                  <c:v>10.6863608832113</c:v>
                </c:pt>
                <c:pt idx="7764">
                  <c:v>10.687737459391</c:v>
                </c:pt>
                <c:pt idx="7765">
                  <c:v>10.6891140355707</c:v>
                </c:pt>
                <c:pt idx="7766">
                  <c:v>10.6904906117505</c:v>
                </c:pt>
                <c:pt idx="7767">
                  <c:v>10.6918671879302</c:v>
                </c:pt>
                <c:pt idx="7768">
                  <c:v>10.6932437641099</c:v>
                </c:pt>
                <c:pt idx="7769">
                  <c:v>10.6946203402896</c:v>
                </c:pt>
                <c:pt idx="7770">
                  <c:v>10.695996916469401</c:v>
                </c:pt>
                <c:pt idx="7771">
                  <c:v>10.697373492649101</c:v>
                </c:pt>
                <c:pt idx="7772">
                  <c:v>10.698750068828801</c:v>
                </c:pt>
                <c:pt idx="7773">
                  <c:v>10.700126645008501</c:v>
                </c:pt>
                <c:pt idx="7774">
                  <c:v>10.7015032211883</c:v>
                </c:pt>
                <c:pt idx="7775">
                  <c:v>10.702879797368</c:v>
                </c:pt>
                <c:pt idx="7776">
                  <c:v>10.7042563735477</c:v>
                </c:pt>
                <c:pt idx="7777">
                  <c:v>10.7056329497274</c:v>
                </c:pt>
                <c:pt idx="7778">
                  <c:v>10.7070095259072</c:v>
                </c:pt>
                <c:pt idx="7779">
                  <c:v>10.7083861020869</c:v>
                </c:pt>
                <c:pt idx="7780">
                  <c:v>10.7097626782666</c:v>
                </c:pt>
                <c:pt idx="7781">
                  <c:v>10.7111392544463</c:v>
                </c:pt>
                <c:pt idx="7782">
                  <c:v>10.712515830626099</c:v>
                </c:pt>
                <c:pt idx="7783">
                  <c:v>10.713892406805799</c:v>
                </c:pt>
                <c:pt idx="7784">
                  <c:v>10.715268982985499</c:v>
                </c:pt>
                <c:pt idx="7785">
                  <c:v>10.716645559165199</c:v>
                </c:pt>
                <c:pt idx="7786">
                  <c:v>10.718022135345</c:v>
                </c:pt>
                <c:pt idx="7787">
                  <c:v>10.7193987115247</c:v>
                </c:pt>
                <c:pt idx="7788">
                  <c:v>10.7207752877044</c:v>
                </c:pt>
                <c:pt idx="7789">
                  <c:v>10.7221518638842</c:v>
                </c:pt>
                <c:pt idx="7790">
                  <c:v>10.7235284400639</c:v>
                </c:pt>
                <c:pt idx="7791">
                  <c:v>10.7249050162436</c:v>
                </c:pt>
                <c:pt idx="7792">
                  <c:v>10.7262815924233</c:v>
                </c:pt>
                <c:pt idx="7793">
                  <c:v>10.727658168603099</c:v>
                </c:pt>
                <c:pt idx="7794">
                  <c:v>10.729034744782799</c:v>
                </c:pt>
                <c:pt idx="7795">
                  <c:v>10.730411320962499</c:v>
                </c:pt>
                <c:pt idx="7796">
                  <c:v>10.731787897142199</c:v>
                </c:pt>
                <c:pt idx="7797">
                  <c:v>10.733164473322001</c:v>
                </c:pt>
                <c:pt idx="7798">
                  <c:v>10.734541049501701</c:v>
                </c:pt>
                <c:pt idx="7799">
                  <c:v>10.735917625681401</c:v>
                </c:pt>
                <c:pt idx="7800">
                  <c:v>10.737294201861101</c:v>
                </c:pt>
                <c:pt idx="7801">
                  <c:v>10.7386707780409</c:v>
                </c:pt>
                <c:pt idx="7802">
                  <c:v>10.7400473542206</c:v>
                </c:pt>
                <c:pt idx="7803">
                  <c:v>10.7414239304003</c:v>
                </c:pt>
                <c:pt idx="7804">
                  <c:v>10.74280050658</c:v>
                </c:pt>
                <c:pt idx="7805">
                  <c:v>10.7441770827598</c:v>
                </c:pt>
                <c:pt idx="7806">
                  <c:v>10.7455536589395</c:v>
                </c:pt>
                <c:pt idx="7807">
                  <c:v>10.7469302351192</c:v>
                </c:pt>
                <c:pt idx="7808">
                  <c:v>10.7483068112989</c:v>
                </c:pt>
                <c:pt idx="7809">
                  <c:v>10.749683387478701</c:v>
                </c:pt>
                <c:pt idx="7810">
                  <c:v>10.751059963658401</c:v>
                </c:pt>
                <c:pt idx="7811">
                  <c:v>10.752436539838101</c:v>
                </c:pt>
                <c:pt idx="7812">
                  <c:v>10.753813116017801</c:v>
                </c:pt>
                <c:pt idx="7813">
                  <c:v>10.7551896921976</c:v>
                </c:pt>
                <c:pt idx="7814">
                  <c:v>10.7565662683773</c:v>
                </c:pt>
                <c:pt idx="7815">
                  <c:v>10.757942844557</c:v>
                </c:pt>
                <c:pt idx="7816">
                  <c:v>10.7593194207367</c:v>
                </c:pt>
                <c:pt idx="7817">
                  <c:v>10.7606959969165</c:v>
                </c:pt>
                <c:pt idx="7818">
                  <c:v>10.7620725730962</c:v>
                </c:pt>
                <c:pt idx="7819">
                  <c:v>10.7634491492759</c:v>
                </c:pt>
                <c:pt idx="7820">
                  <c:v>10.7648257254556</c:v>
                </c:pt>
                <c:pt idx="7821">
                  <c:v>10.766202301635399</c:v>
                </c:pt>
                <c:pt idx="7822">
                  <c:v>10.767578877815099</c:v>
                </c:pt>
                <c:pt idx="7823">
                  <c:v>10.768955453994799</c:v>
                </c:pt>
                <c:pt idx="7824">
                  <c:v>10.7703320301746</c:v>
                </c:pt>
                <c:pt idx="7825">
                  <c:v>10.7717086063543</c:v>
                </c:pt>
                <c:pt idx="7826">
                  <c:v>10.773085182534</c:v>
                </c:pt>
                <c:pt idx="7827">
                  <c:v>10.7744617587137</c:v>
                </c:pt>
                <c:pt idx="7828">
                  <c:v>10.7758383348935</c:v>
                </c:pt>
                <c:pt idx="7829">
                  <c:v>10.7772149110732</c:v>
                </c:pt>
                <c:pt idx="7830">
                  <c:v>10.7785914872529</c:v>
                </c:pt>
                <c:pt idx="7831">
                  <c:v>10.7799680634326</c:v>
                </c:pt>
                <c:pt idx="7832">
                  <c:v>10.781344639612399</c:v>
                </c:pt>
                <c:pt idx="7833">
                  <c:v>10.782721215792099</c:v>
                </c:pt>
                <c:pt idx="7834">
                  <c:v>10.784097791971799</c:v>
                </c:pt>
                <c:pt idx="7835">
                  <c:v>10.785474368151499</c:v>
                </c:pt>
                <c:pt idx="7836">
                  <c:v>10.786850944331301</c:v>
                </c:pt>
                <c:pt idx="7837">
                  <c:v>10.788227520511001</c:v>
                </c:pt>
                <c:pt idx="7838">
                  <c:v>10.789604096690701</c:v>
                </c:pt>
                <c:pt idx="7839">
                  <c:v>10.790980672870401</c:v>
                </c:pt>
                <c:pt idx="7840">
                  <c:v>10.7923572490502</c:v>
                </c:pt>
                <c:pt idx="7841">
                  <c:v>10.7937338252299</c:v>
                </c:pt>
                <c:pt idx="7842">
                  <c:v>10.7951104014096</c:v>
                </c:pt>
                <c:pt idx="7843">
                  <c:v>10.7964869775893</c:v>
                </c:pt>
                <c:pt idx="7844">
                  <c:v>10.797863553769099</c:v>
                </c:pt>
                <c:pt idx="7845">
                  <c:v>10.799240129948799</c:v>
                </c:pt>
                <c:pt idx="7846">
                  <c:v>10.800616706128499</c:v>
                </c:pt>
                <c:pt idx="7847">
                  <c:v>10.801993282308199</c:v>
                </c:pt>
                <c:pt idx="7848">
                  <c:v>10.803369858488001</c:v>
                </c:pt>
                <c:pt idx="7849">
                  <c:v>10.804746434667701</c:v>
                </c:pt>
                <c:pt idx="7850">
                  <c:v>10.806123010847401</c:v>
                </c:pt>
                <c:pt idx="7851">
                  <c:v>10.807499587027101</c:v>
                </c:pt>
                <c:pt idx="7852">
                  <c:v>10.8088761632069</c:v>
                </c:pt>
                <c:pt idx="7853">
                  <c:v>10.8102527393866</c:v>
                </c:pt>
                <c:pt idx="7854">
                  <c:v>10.8116293155663</c:v>
                </c:pt>
                <c:pt idx="7855">
                  <c:v>10.8130058917461</c:v>
                </c:pt>
                <c:pt idx="7856">
                  <c:v>10.8143824679258</c:v>
                </c:pt>
                <c:pt idx="7857">
                  <c:v>10.8157590441055</c:v>
                </c:pt>
                <c:pt idx="7858">
                  <c:v>10.8171356202852</c:v>
                </c:pt>
                <c:pt idx="7859">
                  <c:v>10.818512196465001</c:v>
                </c:pt>
                <c:pt idx="7860">
                  <c:v>10.819888772644701</c:v>
                </c:pt>
                <c:pt idx="7861">
                  <c:v>10.821265348824401</c:v>
                </c:pt>
                <c:pt idx="7862">
                  <c:v>10.822641925004101</c:v>
                </c:pt>
                <c:pt idx="7863">
                  <c:v>10.8240185011839</c:v>
                </c:pt>
                <c:pt idx="7864">
                  <c:v>10.8253950773636</c:v>
                </c:pt>
                <c:pt idx="7865">
                  <c:v>10.8267716535433</c:v>
                </c:pt>
                <c:pt idx="7866">
                  <c:v>10.828148229723</c:v>
                </c:pt>
                <c:pt idx="7867">
                  <c:v>10.8295248059028</c:v>
                </c:pt>
                <c:pt idx="7868">
                  <c:v>10.8309013820825</c:v>
                </c:pt>
                <c:pt idx="7869">
                  <c:v>10.8322779582622</c:v>
                </c:pt>
                <c:pt idx="7870">
                  <c:v>10.8336545344419</c:v>
                </c:pt>
                <c:pt idx="7871">
                  <c:v>10.835031110621699</c:v>
                </c:pt>
                <c:pt idx="7872">
                  <c:v>10.836407686801399</c:v>
                </c:pt>
                <c:pt idx="7873">
                  <c:v>10.837784262981099</c:v>
                </c:pt>
                <c:pt idx="7874">
                  <c:v>10.839160839160799</c:v>
                </c:pt>
                <c:pt idx="7875">
                  <c:v>10.8405374153406</c:v>
                </c:pt>
                <c:pt idx="7876">
                  <c:v>10.8419139915203</c:v>
                </c:pt>
                <c:pt idx="7877">
                  <c:v>10.8432905677</c:v>
                </c:pt>
                <c:pt idx="7878">
                  <c:v>10.8446671438797</c:v>
                </c:pt>
                <c:pt idx="7879">
                  <c:v>10.8460437200595</c:v>
                </c:pt>
                <c:pt idx="7880">
                  <c:v>10.8474202962392</c:v>
                </c:pt>
                <c:pt idx="7881">
                  <c:v>10.8487968724189</c:v>
                </c:pt>
                <c:pt idx="7882">
                  <c:v>10.8501734485986</c:v>
                </c:pt>
                <c:pt idx="7883">
                  <c:v>10.851550024778399</c:v>
                </c:pt>
                <c:pt idx="7884">
                  <c:v>10.852926600958099</c:v>
                </c:pt>
                <c:pt idx="7885">
                  <c:v>10.854303177137799</c:v>
                </c:pt>
                <c:pt idx="7886">
                  <c:v>10.855679753317601</c:v>
                </c:pt>
                <c:pt idx="7887">
                  <c:v>10.857056329497301</c:v>
                </c:pt>
                <c:pt idx="7888">
                  <c:v>10.858432905677001</c:v>
                </c:pt>
                <c:pt idx="7889">
                  <c:v>10.859809481856701</c:v>
                </c:pt>
                <c:pt idx="7890">
                  <c:v>10.8611860580365</c:v>
                </c:pt>
                <c:pt idx="7891">
                  <c:v>10.8625626342162</c:v>
                </c:pt>
                <c:pt idx="7892">
                  <c:v>10.8639392103959</c:v>
                </c:pt>
                <c:pt idx="7893">
                  <c:v>10.8653157865756</c:v>
                </c:pt>
                <c:pt idx="7894">
                  <c:v>10.8666923627554</c:v>
                </c:pt>
                <c:pt idx="7895">
                  <c:v>10.8680689389351</c:v>
                </c:pt>
                <c:pt idx="7896">
                  <c:v>10.8694455151148</c:v>
                </c:pt>
                <c:pt idx="7897">
                  <c:v>10.8708220912945</c:v>
                </c:pt>
                <c:pt idx="7898">
                  <c:v>10.872198667474301</c:v>
                </c:pt>
                <c:pt idx="7899">
                  <c:v>10.873575243654001</c:v>
                </c:pt>
                <c:pt idx="7900">
                  <c:v>10.874951819833701</c:v>
                </c:pt>
                <c:pt idx="7901">
                  <c:v>10.876328396013401</c:v>
                </c:pt>
                <c:pt idx="7902">
                  <c:v>10.8777049721932</c:v>
                </c:pt>
                <c:pt idx="7903">
                  <c:v>10.8790815483729</c:v>
                </c:pt>
                <c:pt idx="7904">
                  <c:v>10.8804581245526</c:v>
                </c:pt>
                <c:pt idx="7905">
                  <c:v>10.8818347007323</c:v>
                </c:pt>
                <c:pt idx="7906">
                  <c:v>10.8832112769121</c:v>
                </c:pt>
                <c:pt idx="7907">
                  <c:v>10.8845878530918</c:v>
                </c:pt>
                <c:pt idx="7908">
                  <c:v>10.8859644292715</c:v>
                </c:pt>
                <c:pt idx="7909">
                  <c:v>10.8873410054512</c:v>
                </c:pt>
                <c:pt idx="7910">
                  <c:v>10.888717581630999</c:v>
                </c:pt>
                <c:pt idx="7911">
                  <c:v>10.890094157810699</c:v>
                </c:pt>
                <c:pt idx="7912">
                  <c:v>10.891470733990401</c:v>
                </c:pt>
                <c:pt idx="7913">
                  <c:v>10.892847310170101</c:v>
                </c:pt>
                <c:pt idx="7914">
                  <c:v>10.8942238863499</c:v>
                </c:pt>
                <c:pt idx="7915">
                  <c:v>10.8956004625296</c:v>
                </c:pt>
                <c:pt idx="7916">
                  <c:v>10.8969770387093</c:v>
                </c:pt>
                <c:pt idx="7917">
                  <c:v>10.8983536148891</c:v>
                </c:pt>
                <c:pt idx="7918">
                  <c:v>10.8997301910688</c:v>
                </c:pt>
                <c:pt idx="7919">
                  <c:v>10.9011067672485</c:v>
                </c:pt>
                <c:pt idx="7920">
                  <c:v>10.9024833434282</c:v>
                </c:pt>
                <c:pt idx="7921">
                  <c:v>10.903859919607999</c:v>
                </c:pt>
                <c:pt idx="7922">
                  <c:v>10.905236495787699</c:v>
                </c:pt>
                <c:pt idx="7923">
                  <c:v>10.906613071967399</c:v>
                </c:pt>
                <c:pt idx="7924">
                  <c:v>10.907989648147099</c:v>
                </c:pt>
                <c:pt idx="7925">
                  <c:v>10.909366224326901</c:v>
                </c:pt>
                <c:pt idx="7926">
                  <c:v>10.910742800506601</c:v>
                </c:pt>
                <c:pt idx="7927">
                  <c:v>10.9121193766863</c:v>
                </c:pt>
                <c:pt idx="7928">
                  <c:v>10.913495952866</c:v>
                </c:pt>
                <c:pt idx="7929">
                  <c:v>10.9148725290458</c:v>
                </c:pt>
                <c:pt idx="7930">
                  <c:v>10.9162491052255</c:v>
                </c:pt>
                <c:pt idx="7931">
                  <c:v>10.9176256814052</c:v>
                </c:pt>
                <c:pt idx="7932">
                  <c:v>10.9190022575849</c:v>
                </c:pt>
                <c:pt idx="7933">
                  <c:v>10.920378833764699</c:v>
                </c:pt>
                <c:pt idx="7934">
                  <c:v>10.921755409944399</c:v>
                </c:pt>
                <c:pt idx="7935">
                  <c:v>10.923131986124099</c:v>
                </c:pt>
                <c:pt idx="7936">
                  <c:v>10.924508562303799</c:v>
                </c:pt>
                <c:pt idx="7937">
                  <c:v>10.925885138483601</c:v>
                </c:pt>
                <c:pt idx="7938">
                  <c:v>10.927261714663301</c:v>
                </c:pt>
                <c:pt idx="7939">
                  <c:v>10.928638290843001</c:v>
                </c:pt>
                <c:pt idx="7940">
                  <c:v>10.930014867022701</c:v>
                </c:pt>
                <c:pt idx="7941">
                  <c:v>10.9313914432025</c:v>
                </c:pt>
                <c:pt idx="7942">
                  <c:v>10.9327680193822</c:v>
                </c:pt>
                <c:pt idx="7943">
                  <c:v>10.9341445955619</c:v>
                </c:pt>
                <c:pt idx="7944">
                  <c:v>10.9355211717416</c:v>
                </c:pt>
                <c:pt idx="7945">
                  <c:v>10.9368977479214</c:v>
                </c:pt>
                <c:pt idx="7946">
                  <c:v>10.9382743241011</c:v>
                </c:pt>
                <c:pt idx="7947">
                  <c:v>10.9396509002808</c:v>
                </c:pt>
                <c:pt idx="7948">
                  <c:v>10.941027476460601</c:v>
                </c:pt>
                <c:pt idx="7949">
                  <c:v>10.942404052640301</c:v>
                </c:pt>
                <c:pt idx="7950">
                  <c:v>10.943780628820001</c:v>
                </c:pt>
                <c:pt idx="7951">
                  <c:v>10.945157204999701</c:v>
                </c:pt>
                <c:pt idx="7952">
                  <c:v>10.9465337811795</c:v>
                </c:pt>
                <c:pt idx="7953">
                  <c:v>10.9479103573592</c:v>
                </c:pt>
                <c:pt idx="7954">
                  <c:v>10.9492869335389</c:v>
                </c:pt>
                <c:pt idx="7955">
                  <c:v>10.9506635097186</c:v>
                </c:pt>
                <c:pt idx="7956">
                  <c:v>10.9520400858984</c:v>
                </c:pt>
                <c:pt idx="7957">
                  <c:v>10.9534166620781</c:v>
                </c:pt>
                <c:pt idx="7958">
                  <c:v>10.9547932382578</c:v>
                </c:pt>
                <c:pt idx="7959">
                  <c:v>10.9561698144375</c:v>
                </c:pt>
                <c:pt idx="7960">
                  <c:v>10.957546390617299</c:v>
                </c:pt>
                <c:pt idx="7961">
                  <c:v>10.958922966796999</c:v>
                </c:pt>
                <c:pt idx="7962">
                  <c:v>10.960299542976699</c:v>
                </c:pt>
                <c:pt idx="7963">
                  <c:v>10.961676119156399</c:v>
                </c:pt>
                <c:pt idx="7964">
                  <c:v>10.9630526953362</c:v>
                </c:pt>
                <c:pt idx="7965">
                  <c:v>10.9644292715159</c:v>
                </c:pt>
                <c:pt idx="7966">
                  <c:v>10.9658058476956</c:v>
                </c:pt>
                <c:pt idx="7967">
                  <c:v>10.9671824238753</c:v>
                </c:pt>
                <c:pt idx="7968">
                  <c:v>10.9685590000551</c:v>
                </c:pt>
                <c:pt idx="7969">
                  <c:v>10.9699355762348</c:v>
                </c:pt>
                <c:pt idx="7970">
                  <c:v>10.9713121524145</c:v>
                </c:pt>
                <c:pt idx="7971">
                  <c:v>10.9726887285942</c:v>
                </c:pt>
                <c:pt idx="7972">
                  <c:v>10.974065304773999</c:v>
                </c:pt>
                <c:pt idx="7973">
                  <c:v>10.975441880953699</c:v>
                </c:pt>
                <c:pt idx="7974">
                  <c:v>10.976818457133399</c:v>
                </c:pt>
                <c:pt idx="7975">
                  <c:v>10.978195033313099</c:v>
                </c:pt>
                <c:pt idx="7976">
                  <c:v>10.979571609492901</c:v>
                </c:pt>
                <c:pt idx="7977">
                  <c:v>10.980948185672601</c:v>
                </c:pt>
                <c:pt idx="7978">
                  <c:v>10.982324761852301</c:v>
                </c:pt>
                <c:pt idx="7979">
                  <c:v>10.983701338032001</c:v>
                </c:pt>
                <c:pt idx="7980">
                  <c:v>10.9850779142118</c:v>
                </c:pt>
                <c:pt idx="7981">
                  <c:v>10.9864544903915</c:v>
                </c:pt>
                <c:pt idx="7982">
                  <c:v>10.9878310665712</c:v>
                </c:pt>
                <c:pt idx="7983">
                  <c:v>10.989207642750999</c:v>
                </c:pt>
                <c:pt idx="7984">
                  <c:v>10.990584218930699</c:v>
                </c:pt>
                <c:pt idx="7985">
                  <c:v>10.991960795110399</c:v>
                </c:pt>
                <c:pt idx="7986">
                  <c:v>10.993337371290099</c:v>
                </c:pt>
                <c:pt idx="7987">
                  <c:v>10.994713947469901</c:v>
                </c:pt>
                <c:pt idx="7988">
                  <c:v>10.996090523649601</c:v>
                </c:pt>
                <c:pt idx="7989">
                  <c:v>10.997467099829301</c:v>
                </c:pt>
                <c:pt idx="7990">
                  <c:v>10.998843676009001</c:v>
                </c:pt>
                <c:pt idx="7991">
                  <c:v>11.0002202521888</c:v>
                </c:pt>
                <c:pt idx="7992">
                  <c:v>11.0015968283685</c:v>
                </c:pt>
                <c:pt idx="7993">
                  <c:v>11.0029734045482</c:v>
                </c:pt>
                <c:pt idx="7994">
                  <c:v>11.0043499807279</c:v>
                </c:pt>
                <c:pt idx="7995">
                  <c:v>11.0057265569077</c:v>
                </c:pt>
                <c:pt idx="7996">
                  <c:v>11.0071031330874</c:v>
                </c:pt>
                <c:pt idx="7997">
                  <c:v>11.0084797092671</c:v>
                </c:pt>
                <c:pt idx="7998">
                  <c:v>11.0098562854468</c:v>
                </c:pt>
                <c:pt idx="7999">
                  <c:v>11.011232861626601</c:v>
                </c:pt>
                <c:pt idx="8000">
                  <c:v>11.012609437806301</c:v>
                </c:pt>
                <c:pt idx="8001">
                  <c:v>11.013986013986001</c:v>
                </c:pt>
                <c:pt idx="8002">
                  <c:v>11.015362590165701</c:v>
                </c:pt>
                <c:pt idx="8003">
                  <c:v>11.0167391663455</c:v>
                </c:pt>
                <c:pt idx="8004">
                  <c:v>11.0181157425252</c:v>
                </c:pt>
                <c:pt idx="8005">
                  <c:v>11.0194923187049</c:v>
                </c:pt>
                <c:pt idx="8006">
                  <c:v>11.0208688948846</c:v>
                </c:pt>
                <c:pt idx="8007">
                  <c:v>11.0222454710644</c:v>
                </c:pt>
                <c:pt idx="8008">
                  <c:v>11.0236220472441</c:v>
                </c:pt>
                <c:pt idx="8009">
                  <c:v>11.0249986234238</c:v>
                </c:pt>
                <c:pt idx="8010">
                  <c:v>11.0263751996035</c:v>
                </c:pt>
                <c:pt idx="8011">
                  <c:v>11.027751775783299</c:v>
                </c:pt>
                <c:pt idx="8012">
                  <c:v>11.029128351962999</c:v>
                </c:pt>
                <c:pt idx="8013">
                  <c:v>11.030504928142699</c:v>
                </c:pt>
                <c:pt idx="8014">
                  <c:v>11.0318815043225</c:v>
                </c:pt>
                <c:pt idx="8015">
                  <c:v>11.0332580805022</c:v>
                </c:pt>
                <c:pt idx="8016">
                  <c:v>11.0346346566819</c:v>
                </c:pt>
                <c:pt idx="8017">
                  <c:v>11.0360112328616</c:v>
                </c:pt>
                <c:pt idx="8018">
                  <c:v>11.0373878090414</c:v>
                </c:pt>
                <c:pt idx="8019">
                  <c:v>11.0387643852211</c:v>
                </c:pt>
                <c:pt idx="8020">
                  <c:v>11.0401409614008</c:v>
                </c:pt>
                <c:pt idx="8021">
                  <c:v>11.0415175375805</c:v>
                </c:pt>
                <c:pt idx="8022">
                  <c:v>11.042894113760299</c:v>
                </c:pt>
                <c:pt idx="8023">
                  <c:v>11.044270689939999</c:v>
                </c:pt>
                <c:pt idx="8024">
                  <c:v>11.045647266119699</c:v>
                </c:pt>
                <c:pt idx="8025">
                  <c:v>11.047023842299399</c:v>
                </c:pt>
                <c:pt idx="8026">
                  <c:v>11.048400418479201</c:v>
                </c:pt>
                <c:pt idx="8027">
                  <c:v>11.049776994658901</c:v>
                </c:pt>
                <c:pt idx="8028">
                  <c:v>11.051153570838601</c:v>
                </c:pt>
                <c:pt idx="8029">
                  <c:v>11.052530147018301</c:v>
                </c:pt>
                <c:pt idx="8030">
                  <c:v>11.0539067231981</c:v>
                </c:pt>
                <c:pt idx="8031">
                  <c:v>11.0552832993778</c:v>
                </c:pt>
                <c:pt idx="8032">
                  <c:v>11.0566598755575</c:v>
                </c:pt>
                <c:pt idx="8033">
                  <c:v>11.0580364517372</c:v>
                </c:pt>
                <c:pt idx="8034">
                  <c:v>11.059413027917</c:v>
                </c:pt>
                <c:pt idx="8035">
                  <c:v>11.0607896040967</c:v>
                </c:pt>
                <c:pt idx="8036">
                  <c:v>11.0621661802764</c:v>
                </c:pt>
                <c:pt idx="8037">
                  <c:v>11.0635427564561</c:v>
                </c:pt>
                <c:pt idx="8038">
                  <c:v>11.064919332635901</c:v>
                </c:pt>
                <c:pt idx="8039">
                  <c:v>11.066295908815601</c:v>
                </c:pt>
                <c:pt idx="8040">
                  <c:v>11.067672484995301</c:v>
                </c:pt>
                <c:pt idx="8041">
                  <c:v>11.069049061175001</c:v>
                </c:pt>
                <c:pt idx="8042">
                  <c:v>11.0704256373548</c:v>
                </c:pt>
                <c:pt idx="8043">
                  <c:v>11.0718022135345</c:v>
                </c:pt>
                <c:pt idx="8044">
                  <c:v>11.0731787897142</c:v>
                </c:pt>
                <c:pt idx="8045">
                  <c:v>11.074555365894</c:v>
                </c:pt>
                <c:pt idx="8046">
                  <c:v>11.0759319420737</c:v>
                </c:pt>
                <c:pt idx="8047">
                  <c:v>11.0773085182534</c:v>
                </c:pt>
                <c:pt idx="8048">
                  <c:v>11.0786850944331</c:v>
                </c:pt>
                <c:pt idx="8049">
                  <c:v>11.080061670612899</c:v>
                </c:pt>
                <c:pt idx="8050">
                  <c:v>11.081438246792599</c:v>
                </c:pt>
                <c:pt idx="8051">
                  <c:v>11.082814822972299</c:v>
                </c:pt>
                <c:pt idx="8052">
                  <c:v>11.084191399151999</c:v>
                </c:pt>
                <c:pt idx="8053">
                  <c:v>11.0855679753318</c:v>
                </c:pt>
                <c:pt idx="8054">
                  <c:v>11.0869445515115</c:v>
                </c:pt>
                <c:pt idx="8055">
                  <c:v>11.0883211276912</c:v>
                </c:pt>
                <c:pt idx="8056">
                  <c:v>11.0896977038709</c:v>
                </c:pt>
                <c:pt idx="8057">
                  <c:v>11.0910742800507</c:v>
                </c:pt>
                <c:pt idx="8058">
                  <c:v>11.0924508562304</c:v>
                </c:pt>
                <c:pt idx="8059">
                  <c:v>11.0938274324101</c:v>
                </c:pt>
                <c:pt idx="8060">
                  <c:v>11.0952040085898</c:v>
                </c:pt>
                <c:pt idx="8061">
                  <c:v>11.096580584769599</c:v>
                </c:pt>
                <c:pt idx="8062">
                  <c:v>11.097957160949299</c:v>
                </c:pt>
                <c:pt idx="8063">
                  <c:v>11.099333737128999</c:v>
                </c:pt>
                <c:pt idx="8064">
                  <c:v>11.100710313308699</c:v>
                </c:pt>
                <c:pt idx="8065">
                  <c:v>11.102086889488501</c:v>
                </c:pt>
                <c:pt idx="8066">
                  <c:v>11.103463465668201</c:v>
                </c:pt>
                <c:pt idx="8067">
                  <c:v>11.104840041847901</c:v>
                </c:pt>
                <c:pt idx="8068">
                  <c:v>11.106216618027601</c:v>
                </c:pt>
                <c:pt idx="8069">
                  <c:v>11.1075931942074</c:v>
                </c:pt>
                <c:pt idx="8070">
                  <c:v>11.1089697703871</c:v>
                </c:pt>
                <c:pt idx="8071">
                  <c:v>11.1103463465668</c:v>
                </c:pt>
                <c:pt idx="8072">
                  <c:v>11.1117229227465</c:v>
                </c:pt>
                <c:pt idx="8073">
                  <c:v>11.113099498926299</c:v>
                </c:pt>
                <c:pt idx="8074">
                  <c:v>11.114476075105999</c:v>
                </c:pt>
                <c:pt idx="8075">
                  <c:v>11.115852651285699</c:v>
                </c:pt>
                <c:pt idx="8076">
                  <c:v>11.117229227465501</c:v>
                </c:pt>
                <c:pt idx="8077">
                  <c:v>11.118605803645201</c:v>
                </c:pt>
                <c:pt idx="8078">
                  <c:v>11.119982379824901</c:v>
                </c:pt>
                <c:pt idx="8079">
                  <c:v>11.121358956004601</c:v>
                </c:pt>
                <c:pt idx="8080">
                  <c:v>11.1227355321844</c:v>
                </c:pt>
                <c:pt idx="8081">
                  <c:v>11.1241121083641</c:v>
                </c:pt>
                <c:pt idx="8082">
                  <c:v>11.1254886845438</c:v>
                </c:pt>
                <c:pt idx="8083">
                  <c:v>11.1268652607235</c:v>
                </c:pt>
                <c:pt idx="8084">
                  <c:v>11.1282418369033</c:v>
                </c:pt>
                <c:pt idx="8085">
                  <c:v>11.129618413083</c:v>
                </c:pt>
                <c:pt idx="8086">
                  <c:v>11.1309949892627</c:v>
                </c:pt>
                <c:pt idx="8087">
                  <c:v>11.1323715654424</c:v>
                </c:pt>
                <c:pt idx="8088">
                  <c:v>11.133748141622201</c:v>
                </c:pt>
                <c:pt idx="8089">
                  <c:v>11.135124717801901</c:v>
                </c:pt>
                <c:pt idx="8090">
                  <c:v>11.136501293981601</c:v>
                </c:pt>
                <c:pt idx="8091">
                  <c:v>11.137877870161301</c:v>
                </c:pt>
                <c:pt idx="8092">
                  <c:v>11.1392544463411</c:v>
                </c:pt>
                <c:pt idx="8093">
                  <c:v>11.1406310225208</c:v>
                </c:pt>
                <c:pt idx="8094">
                  <c:v>11.1420075987005</c:v>
                </c:pt>
                <c:pt idx="8095">
                  <c:v>11.1433841748802</c:v>
                </c:pt>
                <c:pt idx="8096">
                  <c:v>11.14476075106</c:v>
                </c:pt>
                <c:pt idx="8097">
                  <c:v>11.1461373272397</c:v>
                </c:pt>
                <c:pt idx="8098">
                  <c:v>11.1475139034194</c:v>
                </c:pt>
                <c:pt idx="8099">
                  <c:v>11.1488904795991</c:v>
                </c:pt>
                <c:pt idx="8100">
                  <c:v>11.150267055778899</c:v>
                </c:pt>
                <c:pt idx="8101">
                  <c:v>11.151643631958599</c:v>
                </c:pt>
                <c:pt idx="8102">
                  <c:v>11.153020208138299</c:v>
                </c:pt>
                <c:pt idx="8103">
                  <c:v>11.154396784317999</c:v>
                </c:pt>
                <c:pt idx="8104">
                  <c:v>11.1557733604978</c:v>
                </c:pt>
                <c:pt idx="8105">
                  <c:v>11.1571499366775</c:v>
                </c:pt>
                <c:pt idx="8106">
                  <c:v>11.1585265128572</c:v>
                </c:pt>
                <c:pt idx="8107">
                  <c:v>11.159903089037</c:v>
                </c:pt>
                <c:pt idx="8108">
                  <c:v>11.1612796652167</c:v>
                </c:pt>
                <c:pt idx="8109">
                  <c:v>11.1626562413964</c:v>
                </c:pt>
                <c:pt idx="8110">
                  <c:v>11.1640328175761</c:v>
                </c:pt>
                <c:pt idx="8111">
                  <c:v>11.165409393755899</c:v>
                </c:pt>
                <c:pt idx="8112">
                  <c:v>11.166785969935599</c:v>
                </c:pt>
                <c:pt idx="8113">
                  <c:v>11.168162546115299</c:v>
                </c:pt>
                <c:pt idx="8114">
                  <c:v>11.169539122294999</c:v>
                </c:pt>
                <c:pt idx="8115">
                  <c:v>11.170915698474801</c:v>
                </c:pt>
                <c:pt idx="8116">
                  <c:v>11.172292274654501</c:v>
                </c:pt>
                <c:pt idx="8117">
                  <c:v>11.173668850834201</c:v>
                </c:pt>
                <c:pt idx="8118">
                  <c:v>11.175045427013901</c:v>
                </c:pt>
                <c:pt idx="8119">
                  <c:v>11.1764220031937</c:v>
                </c:pt>
                <c:pt idx="8120">
                  <c:v>11.1777985793734</c:v>
                </c:pt>
                <c:pt idx="8121">
                  <c:v>11.1791751555531</c:v>
                </c:pt>
                <c:pt idx="8122">
                  <c:v>11.1805517317328</c:v>
                </c:pt>
                <c:pt idx="8123">
                  <c:v>11.1819283079126</c:v>
                </c:pt>
                <c:pt idx="8124">
                  <c:v>11.1833048840923</c:v>
                </c:pt>
                <c:pt idx="8125">
                  <c:v>11.184681460271999</c:v>
                </c:pt>
                <c:pt idx="8126">
                  <c:v>11.186058036451699</c:v>
                </c:pt>
                <c:pt idx="8127">
                  <c:v>11.187434612631501</c:v>
                </c:pt>
                <c:pt idx="8128">
                  <c:v>11.188811188811201</c:v>
                </c:pt>
                <c:pt idx="8129">
                  <c:v>11.190187764990901</c:v>
                </c:pt>
                <c:pt idx="8130">
                  <c:v>11.191564341170601</c:v>
                </c:pt>
                <c:pt idx="8131">
                  <c:v>11.1929409173504</c:v>
                </c:pt>
                <c:pt idx="8132">
                  <c:v>11.1943174935301</c:v>
                </c:pt>
                <c:pt idx="8133">
                  <c:v>11.1956940697098</c:v>
                </c:pt>
                <c:pt idx="8134">
                  <c:v>11.1970706458895</c:v>
                </c:pt>
                <c:pt idx="8135">
                  <c:v>11.1984472220693</c:v>
                </c:pt>
                <c:pt idx="8136">
                  <c:v>11.199823798249</c:v>
                </c:pt>
                <c:pt idx="8137">
                  <c:v>11.2012003744287</c:v>
                </c:pt>
                <c:pt idx="8138">
                  <c:v>11.202576950608499</c:v>
                </c:pt>
                <c:pt idx="8139">
                  <c:v>11.203953526788199</c:v>
                </c:pt>
                <c:pt idx="8140">
                  <c:v>11.205330102967901</c:v>
                </c:pt>
                <c:pt idx="8141">
                  <c:v>11.206706679147601</c:v>
                </c:pt>
                <c:pt idx="8142">
                  <c:v>11.2080832553274</c:v>
                </c:pt>
                <c:pt idx="8143">
                  <c:v>11.2094598315071</c:v>
                </c:pt>
                <c:pt idx="8144">
                  <c:v>11.2108364076868</c:v>
                </c:pt>
                <c:pt idx="8145">
                  <c:v>11.2122129838665</c:v>
                </c:pt>
                <c:pt idx="8146">
                  <c:v>11.2135895600463</c:v>
                </c:pt>
                <c:pt idx="8147">
                  <c:v>11.214966136226</c:v>
                </c:pt>
                <c:pt idx="8148">
                  <c:v>11.2163427124057</c:v>
                </c:pt>
                <c:pt idx="8149">
                  <c:v>11.2177192885854</c:v>
                </c:pt>
                <c:pt idx="8150">
                  <c:v>11.219095864765199</c:v>
                </c:pt>
                <c:pt idx="8151">
                  <c:v>11.220472440944899</c:v>
                </c:pt>
                <c:pt idx="8152">
                  <c:v>11.221849017124599</c:v>
                </c:pt>
                <c:pt idx="8153">
                  <c:v>11.223225593304299</c:v>
                </c:pt>
                <c:pt idx="8154">
                  <c:v>11.224602169484101</c:v>
                </c:pt>
                <c:pt idx="8155">
                  <c:v>11.2259787456638</c:v>
                </c:pt>
                <c:pt idx="8156">
                  <c:v>11.2273553218435</c:v>
                </c:pt>
                <c:pt idx="8157">
                  <c:v>11.2287318980232</c:v>
                </c:pt>
                <c:pt idx="8158">
                  <c:v>11.230108474203</c:v>
                </c:pt>
                <c:pt idx="8159">
                  <c:v>11.2314850503827</c:v>
                </c:pt>
                <c:pt idx="8160">
                  <c:v>11.2328616265624</c:v>
                </c:pt>
                <c:pt idx="8161">
                  <c:v>11.2342382027421</c:v>
                </c:pt>
                <c:pt idx="8162">
                  <c:v>11.235614778921899</c:v>
                </c:pt>
                <c:pt idx="8163">
                  <c:v>11.236991355101599</c:v>
                </c:pt>
                <c:pt idx="8164">
                  <c:v>11.238367931281299</c:v>
                </c:pt>
                <c:pt idx="8165">
                  <c:v>11.239744507460999</c:v>
                </c:pt>
                <c:pt idx="8166">
                  <c:v>11.241121083640801</c:v>
                </c:pt>
                <c:pt idx="8167">
                  <c:v>11.242497659820501</c:v>
                </c:pt>
                <c:pt idx="8168">
                  <c:v>11.243874236000201</c:v>
                </c:pt>
                <c:pt idx="8169">
                  <c:v>11.245250812179901</c:v>
                </c:pt>
                <c:pt idx="8170">
                  <c:v>11.2466273883597</c:v>
                </c:pt>
                <c:pt idx="8171">
                  <c:v>11.2480039645394</c:v>
                </c:pt>
                <c:pt idx="8172">
                  <c:v>11.2493805407191</c:v>
                </c:pt>
                <c:pt idx="8173">
                  <c:v>11.2507571168989</c:v>
                </c:pt>
                <c:pt idx="8174">
                  <c:v>11.2521336930786</c:v>
                </c:pt>
                <c:pt idx="8175">
                  <c:v>11.2535102692583</c:v>
                </c:pt>
                <c:pt idx="8176">
                  <c:v>11.254886845438</c:v>
                </c:pt>
                <c:pt idx="8177">
                  <c:v>11.256263421617801</c:v>
                </c:pt>
                <c:pt idx="8178">
                  <c:v>11.257639997797501</c:v>
                </c:pt>
                <c:pt idx="8179">
                  <c:v>11.259016573977201</c:v>
                </c:pt>
                <c:pt idx="8180">
                  <c:v>11.260393150156901</c:v>
                </c:pt>
                <c:pt idx="8181">
                  <c:v>11.2617697263367</c:v>
                </c:pt>
                <c:pt idx="8182">
                  <c:v>11.2631463025164</c:v>
                </c:pt>
                <c:pt idx="8183">
                  <c:v>11.2645228786961</c:v>
                </c:pt>
                <c:pt idx="8184">
                  <c:v>11.2658994548758</c:v>
                </c:pt>
                <c:pt idx="8185">
                  <c:v>11.2672760310556</c:v>
                </c:pt>
                <c:pt idx="8186">
                  <c:v>11.2686526072353</c:v>
                </c:pt>
                <c:pt idx="8187">
                  <c:v>11.270029183415</c:v>
                </c:pt>
                <c:pt idx="8188">
                  <c:v>11.2714057595947</c:v>
                </c:pt>
                <c:pt idx="8189">
                  <c:v>11.272782335774499</c:v>
                </c:pt>
                <c:pt idx="8190">
                  <c:v>11.274158911954199</c:v>
                </c:pt>
                <c:pt idx="8191">
                  <c:v>11.275535488133899</c:v>
                </c:pt>
                <c:pt idx="8192">
                  <c:v>11.276912064313599</c:v>
                </c:pt>
                <c:pt idx="8193">
                  <c:v>11.2782886404934</c:v>
                </c:pt>
                <c:pt idx="8194">
                  <c:v>11.2796652166731</c:v>
                </c:pt>
                <c:pt idx="8195">
                  <c:v>11.2810417928528</c:v>
                </c:pt>
                <c:pt idx="8196">
                  <c:v>11.2824183690325</c:v>
                </c:pt>
                <c:pt idx="8197">
                  <c:v>11.2837949452123</c:v>
                </c:pt>
                <c:pt idx="8198">
                  <c:v>11.285171521392</c:v>
                </c:pt>
                <c:pt idx="8199">
                  <c:v>11.2865480975717</c:v>
                </c:pt>
                <c:pt idx="8200">
                  <c:v>11.2879246737514</c:v>
                </c:pt>
                <c:pt idx="8201">
                  <c:v>11.289301249931199</c:v>
                </c:pt>
                <c:pt idx="8202">
                  <c:v>11.290677826110899</c:v>
                </c:pt>
                <c:pt idx="8203">
                  <c:v>11.292054402290599</c:v>
                </c:pt>
                <c:pt idx="8204">
                  <c:v>11.293430978470401</c:v>
                </c:pt>
                <c:pt idx="8205">
                  <c:v>11.294807554650101</c:v>
                </c:pt>
                <c:pt idx="8206">
                  <c:v>11.296184130829801</c:v>
                </c:pt>
                <c:pt idx="8207">
                  <c:v>11.297560707009501</c:v>
                </c:pt>
                <c:pt idx="8208">
                  <c:v>11.2989372831893</c:v>
                </c:pt>
                <c:pt idx="8209">
                  <c:v>11.300313859369</c:v>
                </c:pt>
                <c:pt idx="8210">
                  <c:v>11.3016904355487</c:v>
                </c:pt>
                <c:pt idx="8211">
                  <c:v>11.3030670117284</c:v>
                </c:pt>
                <c:pt idx="8212">
                  <c:v>11.304443587908199</c:v>
                </c:pt>
                <c:pt idx="8213">
                  <c:v>11.305820164087899</c:v>
                </c:pt>
                <c:pt idx="8214">
                  <c:v>11.307196740267599</c:v>
                </c:pt>
                <c:pt idx="8215">
                  <c:v>11.308573316447299</c:v>
                </c:pt>
                <c:pt idx="8216">
                  <c:v>11.309949892627101</c:v>
                </c:pt>
                <c:pt idx="8217">
                  <c:v>11.311326468806801</c:v>
                </c:pt>
                <c:pt idx="8218">
                  <c:v>11.312703044986501</c:v>
                </c:pt>
                <c:pt idx="8219">
                  <c:v>11.314079621166201</c:v>
                </c:pt>
                <c:pt idx="8220">
                  <c:v>11.315456197346</c:v>
                </c:pt>
                <c:pt idx="8221">
                  <c:v>11.3168327735257</c:v>
                </c:pt>
                <c:pt idx="8222">
                  <c:v>11.3182093497054</c:v>
                </c:pt>
                <c:pt idx="8223">
                  <c:v>11.3195859258851</c:v>
                </c:pt>
                <c:pt idx="8224">
                  <c:v>11.3209625020649</c:v>
                </c:pt>
                <c:pt idx="8225">
                  <c:v>11.3223390782446</c:v>
                </c:pt>
                <c:pt idx="8226">
                  <c:v>11.3237156544243</c:v>
                </c:pt>
                <c:pt idx="8227">
                  <c:v>11.325092230604</c:v>
                </c:pt>
                <c:pt idx="8228">
                  <c:v>11.326468806783801</c:v>
                </c:pt>
                <c:pt idx="8229">
                  <c:v>11.327845382963501</c:v>
                </c:pt>
                <c:pt idx="8230">
                  <c:v>11.329221959143201</c:v>
                </c:pt>
                <c:pt idx="8231">
                  <c:v>11.330598535322901</c:v>
                </c:pt>
                <c:pt idx="8232">
                  <c:v>11.3319751115027</c:v>
                </c:pt>
                <c:pt idx="8233">
                  <c:v>11.3333516876824</c:v>
                </c:pt>
                <c:pt idx="8234">
                  <c:v>11.3347282638621</c:v>
                </c:pt>
                <c:pt idx="8235">
                  <c:v>11.3361048400419</c:v>
                </c:pt>
                <c:pt idx="8236">
                  <c:v>11.3374814162216</c:v>
                </c:pt>
                <c:pt idx="8237">
                  <c:v>11.3388579924013</c:v>
                </c:pt>
                <c:pt idx="8238">
                  <c:v>11.340234568581</c:v>
                </c:pt>
                <c:pt idx="8239">
                  <c:v>11.341611144760799</c:v>
                </c:pt>
                <c:pt idx="8240">
                  <c:v>11.342987720940499</c:v>
                </c:pt>
                <c:pt idx="8241">
                  <c:v>11.344364297120199</c:v>
                </c:pt>
                <c:pt idx="8242">
                  <c:v>11.345740873299899</c:v>
                </c:pt>
                <c:pt idx="8243">
                  <c:v>11.3471174494797</c:v>
                </c:pt>
                <c:pt idx="8244">
                  <c:v>11.3484940256594</c:v>
                </c:pt>
                <c:pt idx="8245">
                  <c:v>11.3498706018391</c:v>
                </c:pt>
                <c:pt idx="8246">
                  <c:v>11.3512471780188</c:v>
                </c:pt>
                <c:pt idx="8247">
                  <c:v>11.3526237541986</c:v>
                </c:pt>
                <c:pt idx="8248">
                  <c:v>11.3540003303783</c:v>
                </c:pt>
                <c:pt idx="8249">
                  <c:v>11.355376906558</c:v>
                </c:pt>
                <c:pt idx="8250">
                  <c:v>11.3567534827377</c:v>
                </c:pt>
                <c:pt idx="8251">
                  <c:v>11.358130058917499</c:v>
                </c:pt>
                <c:pt idx="8252">
                  <c:v>11.359506635097199</c:v>
                </c:pt>
                <c:pt idx="8253">
                  <c:v>11.360883211276899</c:v>
                </c:pt>
                <c:pt idx="8254">
                  <c:v>11.362259787456599</c:v>
                </c:pt>
                <c:pt idx="8255">
                  <c:v>11.363636363636401</c:v>
                </c:pt>
                <c:pt idx="8256">
                  <c:v>11.365012939816101</c:v>
                </c:pt>
                <c:pt idx="8257">
                  <c:v>11.366389515995801</c:v>
                </c:pt>
                <c:pt idx="8258">
                  <c:v>11.367766092175501</c:v>
                </c:pt>
                <c:pt idx="8259">
                  <c:v>11.3691426683553</c:v>
                </c:pt>
                <c:pt idx="8260">
                  <c:v>11.370519244535</c:v>
                </c:pt>
                <c:pt idx="8261">
                  <c:v>11.3718958207147</c:v>
                </c:pt>
                <c:pt idx="8262">
                  <c:v>11.3732723968944</c:v>
                </c:pt>
                <c:pt idx="8263">
                  <c:v>11.3746489730742</c:v>
                </c:pt>
                <c:pt idx="8264">
                  <c:v>11.3760255492539</c:v>
                </c:pt>
                <c:pt idx="8265">
                  <c:v>11.3774021254336</c:v>
                </c:pt>
                <c:pt idx="8266">
                  <c:v>11.378778701613401</c:v>
                </c:pt>
                <c:pt idx="8267">
                  <c:v>11.380155277793101</c:v>
                </c:pt>
                <c:pt idx="8268">
                  <c:v>11.381531853972801</c:v>
                </c:pt>
                <c:pt idx="8269">
                  <c:v>11.382908430152501</c:v>
                </c:pt>
                <c:pt idx="8270">
                  <c:v>11.3842850063323</c:v>
                </c:pt>
                <c:pt idx="8271">
                  <c:v>11.385661582512</c:v>
                </c:pt>
                <c:pt idx="8272">
                  <c:v>11.3870381586917</c:v>
                </c:pt>
                <c:pt idx="8273">
                  <c:v>11.3884147348714</c:v>
                </c:pt>
                <c:pt idx="8274">
                  <c:v>11.3897913110512</c:v>
                </c:pt>
                <c:pt idx="8275">
                  <c:v>11.3911678872309</c:v>
                </c:pt>
                <c:pt idx="8276">
                  <c:v>11.3925444634106</c:v>
                </c:pt>
                <c:pt idx="8277">
                  <c:v>11.3939210395903</c:v>
                </c:pt>
                <c:pt idx="8278">
                  <c:v>11.395297615770099</c:v>
                </c:pt>
                <c:pt idx="8279">
                  <c:v>11.396674191949799</c:v>
                </c:pt>
                <c:pt idx="8280">
                  <c:v>11.398050768129499</c:v>
                </c:pt>
                <c:pt idx="8281">
                  <c:v>11.399427344309199</c:v>
                </c:pt>
                <c:pt idx="8282">
                  <c:v>11.400803920489</c:v>
                </c:pt>
                <c:pt idx="8283">
                  <c:v>11.4021804966687</c:v>
                </c:pt>
                <c:pt idx="8284">
                  <c:v>11.4035570728484</c:v>
                </c:pt>
                <c:pt idx="8285">
                  <c:v>11.4049336490281</c:v>
                </c:pt>
                <c:pt idx="8286">
                  <c:v>11.4063102252079</c:v>
                </c:pt>
                <c:pt idx="8287">
                  <c:v>11.4076868013876</c:v>
                </c:pt>
                <c:pt idx="8288">
                  <c:v>11.4090633775673</c:v>
                </c:pt>
                <c:pt idx="8289">
                  <c:v>11.410439953747</c:v>
                </c:pt>
                <c:pt idx="8290">
                  <c:v>11.411816529926799</c:v>
                </c:pt>
                <c:pt idx="8291">
                  <c:v>11.413193106106499</c:v>
                </c:pt>
                <c:pt idx="8292">
                  <c:v>11.414569682286199</c:v>
                </c:pt>
                <c:pt idx="8293">
                  <c:v>11.415946258465899</c:v>
                </c:pt>
                <c:pt idx="8294">
                  <c:v>11.417322834645701</c:v>
                </c:pt>
                <c:pt idx="8295">
                  <c:v>11.418699410825401</c:v>
                </c:pt>
                <c:pt idx="8296">
                  <c:v>11.420075987005101</c:v>
                </c:pt>
                <c:pt idx="8297">
                  <c:v>11.421452563184801</c:v>
                </c:pt>
                <c:pt idx="8298">
                  <c:v>11.4228291393646</c:v>
                </c:pt>
                <c:pt idx="8299">
                  <c:v>11.4242057155443</c:v>
                </c:pt>
                <c:pt idx="8300">
                  <c:v>11.425582291724</c:v>
                </c:pt>
                <c:pt idx="8301">
                  <c:v>11.426958867903799</c:v>
                </c:pt>
                <c:pt idx="8302">
                  <c:v>11.428335444083499</c:v>
                </c:pt>
                <c:pt idx="8303">
                  <c:v>11.429712020263199</c:v>
                </c:pt>
                <c:pt idx="8304">
                  <c:v>11.431088596442899</c:v>
                </c:pt>
                <c:pt idx="8305">
                  <c:v>11.432465172622701</c:v>
                </c:pt>
                <c:pt idx="8306">
                  <c:v>11.433841748802401</c:v>
                </c:pt>
                <c:pt idx="8307">
                  <c:v>11.435218324982101</c:v>
                </c:pt>
                <c:pt idx="8308">
                  <c:v>11.436594901161801</c:v>
                </c:pt>
                <c:pt idx="8309">
                  <c:v>11.4379714773416</c:v>
                </c:pt>
                <c:pt idx="8310">
                  <c:v>11.4393480535213</c:v>
                </c:pt>
                <c:pt idx="8311">
                  <c:v>11.440724629701</c:v>
                </c:pt>
                <c:pt idx="8312">
                  <c:v>11.4421012058807</c:v>
                </c:pt>
                <c:pt idx="8313">
                  <c:v>11.4434777820605</c:v>
                </c:pt>
                <c:pt idx="8314">
                  <c:v>11.4448543582402</c:v>
                </c:pt>
                <c:pt idx="8315">
                  <c:v>11.4462309344199</c:v>
                </c:pt>
                <c:pt idx="8316">
                  <c:v>11.4476075105996</c:v>
                </c:pt>
                <c:pt idx="8317">
                  <c:v>11.448984086779401</c:v>
                </c:pt>
                <c:pt idx="8318">
                  <c:v>11.450360662959101</c:v>
                </c:pt>
                <c:pt idx="8319">
                  <c:v>11.451737239138801</c:v>
                </c:pt>
                <c:pt idx="8320">
                  <c:v>11.453113815318501</c:v>
                </c:pt>
                <c:pt idx="8321">
                  <c:v>11.4544903914983</c:v>
                </c:pt>
                <c:pt idx="8322">
                  <c:v>11.455866967678</c:v>
                </c:pt>
                <c:pt idx="8323">
                  <c:v>11.4572435438577</c:v>
                </c:pt>
                <c:pt idx="8324">
                  <c:v>11.4586201200374</c:v>
                </c:pt>
                <c:pt idx="8325">
                  <c:v>11.4599966962172</c:v>
                </c:pt>
                <c:pt idx="8326">
                  <c:v>11.4613732723969</c:v>
                </c:pt>
                <c:pt idx="8327">
                  <c:v>11.4627498485766</c:v>
                </c:pt>
                <c:pt idx="8328">
                  <c:v>11.4641264247563</c:v>
                </c:pt>
                <c:pt idx="8329">
                  <c:v>11.465503000936099</c:v>
                </c:pt>
                <c:pt idx="8330">
                  <c:v>11.466879577115799</c:v>
                </c:pt>
                <c:pt idx="8331">
                  <c:v>11.468256153295499</c:v>
                </c:pt>
                <c:pt idx="8332">
                  <c:v>11.4696327294753</c:v>
                </c:pt>
                <c:pt idx="8333">
                  <c:v>11.471009305655</c:v>
                </c:pt>
                <c:pt idx="8334">
                  <c:v>11.4723858818347</c:v>
                </c:pt>
                <c:pt idx="8335">
                  <c:v>11.4737624580144</c:v>
                </c:pt>
                <c:pt idx="8336">
                  <c:v>11.4751390341942</c:v>
                </c:pt>
                <c:pt idx="8337">
                  <c:v>11.4765156103739</c:v>
                </c:pt>
                <c:pt idx="8338">
                  <c:v>11.4778921865536</c:v>
                </c:pt>
                <c:pt idx="8339">
                  <c:v>11.4792687627333</c:v>
                </c:pt>
                <c:pt idx="8340">
                  <c:v>11.480645338913099</c:v>
                </c:pt>
                <c:pt idx="8341">
                  <c:v>11.482021915092799</c:v>
                </c:pt>
                <c:pt idx="8342">
                  <c:v>11.483398491272499</c:v>
                </c:pt>
                <c:pt idx="8343">
                  <c:v>11.484775067452199</c:v>
                </c:pt>
                <c:pt idx="8344">
                  <c:v>11.486151643632001</c:v>
                </c:pt>
                <c:pt idx="8345">
                  <c:v>11.487528219811701</c:v>
                </c:pt>
                <c:pt idx="8346">
                  <c:v>11.488904795991401</c:v>
                </c:pt>
                <c:pt idx="8347">
                  <c:v>11.490281372171101</c:v>
                </c:pt>
                <c:pt idx="8348">
                  <c:v>11.4916579483509</c:v>
                </c:pt>
                <c:pt idx="8349">
                  <c:v>11.4930345245306</c:v>
                </c:pt>
                <c:pt idx="8350">
                  <c:v>11.4944111007103</c:v>
                </c:pt>
                <c:pt idx="8351">
                  <c:v>11.49578767689</c:v>
                </c:pt>
                <c:pt idx="8352">
                  <c:v>11.497164253069799</c:v>
                </c:pt>
                <c:pt idx="8353">
                  <c:v>11.498540829249499</c:v>
                </c:pt>
                <c:pt idx="8354">
                  <c:v>11.499917405429199</c:v>
                </c:pt>
                <c:pt idx="8355">
                  <c:v>11.501293981608899</c:v>
                </c:pt>
                <c:pt idx="8356">
                  <c:v>11.502670557788701</c:v>
                </c:pt>
                <c:pt idx="8357">
                  <c:v>11.504047133968401</c:v>
                </c:pt>
                <c:pt idx="8358">
                  <c:v>11.505423710148101</c:v>
                </c:pt>
                <c:pt idx="8359">
                  <c:v>11.506800286327801</c:v>
                </c:pt>
                <c:pt idx="8360">
                  <c:v>11.5081768625076</c:v>
                </c:pt>
                <c:pt idx="8361">
                  <c:v>11.5095534386873</c:v>
                </c:pt>
                <c:pt idx="8362">
                  <c:v>11.510930014867</c:v>
                </c:pt>
                <c:pt idx="8363">
                  <c:v>11.5123065910468</c:v>
                </c:pt>
                <c:pt idx="8364">
                  <c:v>11.5136831672265</c:v>
                </c:pt>
                <c:pt idx="8365">
                  <c:v>11.5150597434062</c:v>
                </c:pt>
                <c:pt idx="8366">
                  <c:v>11.5164363195859</c:v>
                </c:pt>
                <c:pt idx="8367">
                  <c:v>11.517812895765701</c:v>
                </c:pt>
                <c:pt idx="8368">
                  <c:v>11.519189471945401</c:v>
                </c:pt>
                <c:pt idx="8369">
                  <c:v>11.520566048125101</c:v>
                </c:pt>
                <c:pt idx="8370">
                  <c:v>11.521942624304801</c:v>
                </c:pt>
                <c:pt idx="8371">
                  <c:v>11.5233192004846</c:v>
                </c:pt>
                <c:pt idx="8372">
                  <c:v>11.5246957766643</c:v>
                </c:pt>
                <c:pt idx="8373">
                  <c:v>11.526072352844</c:v>
                </c:pt>
                <c:pt idx="8374">
                  <c:v>11.5274489290237</c:v>
                </c:pt>
                <c:pt idx="8375">
                  <c:v>11.5288255052035</c:v>
                </c:pt>
                <c:pt idx="8376">
                  <c:v>11.5302020813832</c:v>
                </c:pt>
                <c:pt idx="8377">
                  <c:v>11.5315786575629</c:v>
                </c:pt>
                <c:pt idx="8378">
                  <c:v>11.5329552337426</c:v>
                </c:pt>
                <c:pt idx="8379">
                  <c:v>11.534331809922399</c:v>
                </c:pt>
                <c:pt idx="8380">
                  <c:v>11.535708386102099</c:v>
                </c:pt>
                <c:pt idx="8381">
                  <c:v>11.537084962281799</c:v>
                </c:pt>
                <c:pt idx="8382">
                  <c:v>11.538461538461499</c:v>
                </c:pt>
                <c:pt idx="8383">
                  <c:v>11.5398381146413</c:v>
                </c:pt>
                <c:pt idx="8384">
                  <c:v>11.541214690821</c:v>
                </c:pt>
                <c:pt idx="8385">
                  <c:v>11.5425912670007</c:v>
                </c:pt>
                <c:pt idx="8386">
                  <c:v>11.5439678431804</c:v>
                </c:pt>
                <c:pt idx="8387">
                  <c:v>11.5453444193602</c:v>
                </c:pt>
                <c:pt idx="8388">
                  <c:v>11.5467209955399</c:v>
                </c:pt>
                <c:pt idx="8389">
                  <c:v>11.5480975717196</c:v>
                </c:pt>
                <c:pt idx="8390">
                  <c:v>11.5494741478993</c:v>
                </c:pt>
                <c:pt idx="8391">
                  <c:v>11.550850724079099</c:v>
                </c:pt>
                <c:pt idx="8392">
                  <c:v>11.552227300258799</c:v>
                </c:pt>
                <c:pt idx="8393">
                  <c:v>11.553603876438499</c:v>
                </c:pt>
                <c:pt idx="8394">
                  <c:v>11.554980452618301</c:v>
                </c:pt>
                <c:pt idx="8395">
                  <c:v>11.556357028798001</c:v>
                </c:pt>
                <c:pt idx="8396">
                  <c:v>11.557733604977701</c:v>
                </c:pt>
                <c:pt idx="8397">
                  <c:v>11.559110181157401</c:v>
                </c:pt>
                <c:pt idx="8398">
                  <c:v>11.5604867573372</c:v>
                </c:pt>
                <c:pt idx="8399">
                  <c:v>11.5618633335169</c:v>
                </c:pt>
                <c:pt idx="8400">
                  <c:v>11.5632399096966</c:v>
                </c:pt>
                <c:pt idx="8401">
                  <c:v>11.5646164858763</c:v>
                </c:pt>
                <c:pt idx="8402">
                  <c:v>11.5659930620561</c:v>
                </c:pt>
                <c:pt idx="8403">
                  <c:v>11.5673696382358</c:v>
                </c:pt>
                <c:pt idx="8404">
                  <c:v>11.5687462144155</c:v>
                </c:pt>
                <c:pt idx="8405">
                  <c:v>11.5701227905952</c:v>
                </c:pt>
                <c:pt idx="8406">
                  <c:v>11.571499366775001</c:v>
                </c:pt>
                <c:pt idx="8407">
                  <c:v>11.572875942954701</c:v>
                </c:pt>
                <c:pt idx="8408">
                  <c:v>11.574252519134401</c:v>
                </c:pt>
                <c:pt idx="8409">
                  <c:v>11.575629095314101</c:v>
                </c:pt>
                <c:pt idx="8410">
                  <c:v>11.5770056714939</c:v>
                </c:pt>
                <c:pt idx="8411">
                  <c:v>11.5783822476736</c:v>
                </c:pt>
                <c:pt idx="8412">
                  <c:v>11.5797588238533</c:v>
                </c:pt>
                <c:pt idx="8413">
                  <c:v>11.581135400033</c:v>
                </c:pt>
                <c:pt idx="8414">
                  <c:v>11.5825119762128</c:v>
                </c:pt>
                <c:pt idx="8415">
                  <c:v>11.5838885523925</c:v>
                </c:pt>
                <c:pt idx="8416">
                  <c:v>11.5852651285722</c:v>
                </c:pt>
                <c:pt idx="8417">
                  <c:v>11.5866417047519</c:v>
                </c:pt>
                <c:pt idx="8418">
                  <c:v>11.588018280931699</c:v>
                </c:pt>
                <c:pt idx="8419">
                  <c:v>11.589394857111399</c:v>
                </c:pt>
                <c:pt idx="8420">
                  <c:v>11.590771433291099</c:v>
                </c:pt>
                <c:pt idx="8421">
                  <c:v>11.592148009470799</c:v>
                </c:pt>
                <c:pt idx="8422">
                  <c:v>11.5935245856506</c:v>
                </c:pt>
                <c:pt idx="8423">
                  <c:v>11.5949011618303</c:v>
                </c:pt>
                <c:pt idx="8424">
                  <c:v>11.59627773801</c:v>
                </c:pt>
                <c:pt idx="8425">
                  <c:v>11.5976543141897</c:v>
                </c:pt>
                <c:pt idx="8426">
                  <c:v>11.5990308903695</c:v>
                </c:pt>
                <c:pt idx="8427">
                  <c:v>11.6004074665492</c:v>
                </c:pt>
                <c:pt idx="8428">
                  <c:v>11.6017840427289</c:v>
                </c:pt>
                <c:pt idx="8429">
                  <c:v>11.603160618908699</c:v>
                </c:pt>
                <c:pt idx="8430">
                  <c:v>11.604537195088399</c:v>
                </c:pt>
                <c:pt idx="8431">
                  <c:v>11.605913771268099</c:v>
                </c:pt>
                <c:pt idx="8432">
                  <c:v>11.607290347447799</c:v>
                </c:pt>
                <c:pt idx="8433">
                  <c:v>11.608666923627601</c:v>
                </c:pt>
                <c:pt idx="8434">
                  <c:v>11.610043499807301</c:v>
                </c:pt>
                <c:pt idx="8435">
                  <c:v>11.611420075987001</c:v>
                </c:pt>
                <c:pt idx="8436">
                  <c:v>11.612796652166701</c:v>
                </c:pt>
                <c:pt idx="8437">
                  <c:v>11.6141732283465</c:v>
                </c:pt>
                <c:pt idx="8438">
                  <c:v>11.6155498045262</c:v>
                </c:pt>
                <c:pt idx="8439">
                  <c:v>11.6169263807059</c:v>
                </c:pt>
                <c:pt idx="8440">
                  <c:v>11.6183029568856</c:v>
                </c:pt>
                <c:pt idx="8441">
                  <c:v>11.619679533065399</c:v>
                </c:pt>
                <c:pt idx="8442">
                  <c:v>11.621056109245099</c:v>
                </c:pt>
                <c:pt idx="8443">
                  <c:v>11.622432685424799</c:v>
                </c:pt>
                <c:pt idx="8444">
                  <c:v>11.623809261604499</c:v>
                </c:pt>
                <c:pt idx="8445">
                  <c:v>11.625185837784301</c:v>
                </c:pt>
                <c:pt idx="8446">
                  <c:v>11.626562413964001</c:v>
                </c:pt>
                <c:pt idx="8447">
                  <c:v>11.627938990143701</c:v>
                </c:pt>
                <c:pt idx="8448">
                  <c:v>11.629315566323401</c:v>
                </c:pt>
                <c:pt idx="8449">
                  <c:v>11.6306921425032</c:v>
                </c:pt>
                <c:pt idx="8450">
                  <c:v>11.6320687186829</c:v>
                </c:pt>
                <c:pt idx="8451">
                  <c:v>11.6334452948626</c:v>
                </c:pt>
                <c:pt idx="8452">
                  <c:v>11.6348218710423</c:v>
                </c:pt>
                <c:pt idx="8453">
                  <c:v>11.6361984472221</c:v>
                </c:pt>
                <c:pt idx="8454">
                  <c:v>11.6375750234018</c:v>
                </c:pt>
                <c:pt idx="8455">
                  <c:v>11.6389515995815</c:v>
                </c:pt>
                <c:pt idx="8456">
                  <c:v>11.6403281757612</c:v>
                </c:pt>
                <c:pt idx="8457">
                  <c:v>11.641704751941001</c:v>
                </c:pt>
                <c:pt idx="8458">
                  <c:v>11.643081328120701</c:v>
                </c:pt>
                <c:pt idx="8459">
                  <c:v>11.644457904300401</c:v>
                </c:pt>
                <c:pt idx="8460">
                  <c:v>11.6458344804802</c:v>
                </c:pt>
                <c:pt idx="8461">
                  <c:v>11.6472110566599</c:v>
                </c:pt>
                <c:pt idx="8462">
                  <c:v>11.6485876328396</c:v>
                </c:pt>
                <c:pt idx="8463">
                  <c:v>11.6499642090193</c:v>
                </c:pt>
                <c:pt idx="8464">
                  <c:v>11.6513407851991</c:v>
                </c:pt>
                <c:pt idx="8465">
                  <c:v>11.6527173613788</c:v>
                </c:pt>
                <c:pt idx="8466">
                  <c:v>11.6540939375585</c:v>
                </c:pt>
                <c:pt idx="8467">
                  <c:v>11.6554705137382</c:v>
                </c:pt>
                <c:pt idx="8468">
                  <c:v>11.656847089917999</c:v>
                </c:pt>
                <c:pt idx="8469">
                  <c:v>11.658223666097699</c:v>
                </c:pt>
                <c:pt idx="8470">
                  <c:v>11.659600242277399</c:v>
                </c:pt>
                <c:pt idx="8471">
                  <c:v>11.660976818457099</c:v>
                </c:pt>
                <c:pt idx="8472">
                  <c:v>11.6623533946369</c:v>
                </c:pt>
                <c:pt idx="8473">
                  <c:v>11.6637299708166</c:v>
                </c:pt>
                <c:pt idx="8474">
                  <c:v>11.6651065469963</c:v>
                </c:pt>
                <c:pt idx="8475">
                  <c:v>11.666483123176</c:v>
                </c:pt>
                <c:pt idx="8476">
                  <c:v>11.6678596993558</c:v>
                </c:pt>
                <c:pt idx="8477">
                  <c:v>11.6692362755355</c:v>
                </c:pt>
                <c:pt idx="8478">
                  <c:v>11.6706128517152</c:v>
                </c:pt>
                <c:pt idx="8479">
                  <c:v>11.6719894278949</c:v>
                </c:pt>
                <c:pt idx="8480">
                  <c:v>11.673366004074699</c:v>
                </c:pt>
                <c:pt idx="8481">
                  <c:v>11.674742580254399</c:v>
                </c:pt>
                <c:pt idx="8482">
                  <c:v>11.676119156434099</c:v>
                </c:pt>
                <c:pt idx="8483">
                  <c:v>11.677495732613799</c:v>
                </c:pt>
                <c:pt idx="8484">
                  <c:v>11.678872308793601</c:v>
                </c:pt>
                <c:pt idx="8485">
                  <c:v>11.680248884973301</c:v>
                </c:pt>
                <c:pt idx="8486">
                  <c:v>11.681625461153001</c:v>
                </c:pt>
                <c:pt idx="8487">
                  <c:v>11.683002037332701</c:v>
                </c:pt>
                <c:pt idx="8488">
                  <c:v>11.6843786135125</c:v>
                </c:pt>
                <c:pt idx="8489">
                  <c:v>11.6857551896922</c:v>
                </c:pt>
                <c:pt idx="8490">
                  <c:v>11.6871317658719</c:v>
                </c:pt>
                <c:pt idx="8491">
                  <c:v>11.6885083420517</c:v>
                </c:pt>
                <c:pt idx="8492">
                  <c:v>11.6898849182314</c:v>
                </c:pt>
                <c:pt idx="8493">
                  <c:v>11.6912614944111</c:v>
                </c:pt>
                <c:pt idx="8494">
                  <c:v>11.6926380705908</c:v>
                </c:pt>
                <c:pt idx="8495">
                  <c:v>11.694014646770601</c:v>
                </c:pt>
                <c:pt idx="8496">
                  <c:v>11.695391222950301</c:v>
                </c:pt>
                <c:pt idx="8497">
                  <c:v>11.696767799130001</c:v>
                </c:pt>
                <c:pt idx="8498">
                  <c:v>11.698144375309701</c:v>
                </c:pt>
                <c:pt idx="8499">
                  <c:v>11.6995209514895</c:v>
                </c:pt>
                <c:pt idx="8500">
                  <c:v>11.7008975276692</c:v>
                </c:pt>
                <c:pt idx="8501">
                  <c:v>11.7022741038489</c:v>
                </c:pt>
                <c:pt idx="8502">
                  <c:v>11.7036506800286</c:v>
                </c:pt>
                <c:pt idx="8503">
                  <c:v>11.7050272562084</c:v>
                </c:pt>
                <c:pt idx="8504">
                  <c:v>11.7064038323881</c:v>
                </c:pt>
                <c:pt idx="8505">
                  <c:v>11.7077804085678</c:v>
                </c:pt>
                <c:pt idx="8506">
                  <c:v>11.7091569847475</c:v>
                </c:pt>
                <c:pt idx="8507">
                  <c:v>11.710533560927299</c:v>
                </c:pt>
                <c:pt idx="8508">
                  <c:v>11.711910137106999</c:v>
                </c:pt>
                <c:pt idx="8509">
                  <c:v>11.713286713286699</c:v>
                </c:pt>
                <c:pt idx="8510">
                  <c:v>11.714663289466399</c:v>
                </c:pt>
                <c:pt idx="8511">
                  <c:v>11.7160398656462</c:v>
                </c:pt>
                <c:pt idx="8512">
                  <c:v>11.7174164418259</c:v>
                </c:pt>
                <c:pt idx="8513">
                  <c:v>11.7187930180056</c:v>
                </c:pt>
                <c:pt idx="8514">
                  <c:v>11.7201695941853</c:v>
                </c:pt>
                <c:pt idx="8515">
                  <c:v>11.7215461703651</c:v>
                </c:pt>
                <c:pt idx="8516">
                  <c:v>11.7229227465448</c:v>
                </c:pt>
                <c:pt idx="8517">
                  <c:v>11.7242993227245</c:v>
                </c:pt>
                <c:pt idx="8518">
                  <c:v>11.7256758989042</c:v>
                </c:pt>
                <c:pt idx="8519">
                  <c:v>11.727052475083999</c:v>
                </c:pt>
                <c:pt idx="8520">
                  <c:v>11.728429051263699</c:v>
                </c:pt>
                <c:pt idx="8521">
                  <c:v>11.729805627443399</c:v>
                </c:pt>
                <c:pt idx="8522">
                  <c:v>11.731182203623201</c:v>
                </c:pt>
                <c:pt idx="8523">
                  <c:v>11.732558779802901</c:v>
                </c:pt>
                <c:pt idx="8524">
                  <c:v>11.733935355982601</c:v>
                </c:pt>
                <c:pt idx="8525">
                  <c:v>11.735311932162301</c:v>
                </c:pt>
                <c:pt idx="8526">
                  <c:v>11.7366885083421</c:v>
                </c:pt>
                <c:pt idx="8527">
                  <c:v>11.7380650845218</c:v>
                </c:pt>
                <c:pt idx="8528">
                  <c:v>11.7394416607015</c:v>
                </c:pt>
                <c:pt idx="8529">
                  <c:v>11.7408182368812</c:v>
                </c:pt>
                <c:pt idx="8530">
                  <c:v>11.742194813060999</c:v>
                </c:pt>
                <c:pt idx="8531">
                  <c:v>11.743571389240699</c:v>
                </c:pt>
                <c:pt idx="8532">
                  <c:v>11.744947965420399</c:v>
                </c:pt>
                <c:pt idx="8533">
                  <c:v>11.746324541600099</c:v>
                </c:pt>
                <c:pt idx="8534">
                  <c:v>11.747701117779901</c:v>
                </c:pt>
                <c:pt idx="8535">
                  <c:v>11.749077693959601</c:v>
                </c:pt>
                <c:pt idx="8536">
                  <c:v>11.750454270139301</c:v>
                </c:pt>
                <c:pt idx="8537">
                  <c:v>11.751830846319001</c:v>
                </c:pt>
                <c:pt idx="8538">
                  <c:v>11.7532074224988</c:v>
                </c:pt>
                <c:pt idx="8539">
                  <c:v>11.7545839986785</c:v>
                </c:pt>
                <c:pt idx="8540">
                  <c:v>11.7559605748582</c:v>
                </c:pt>
                <c:pt idx="8541">
                  <c:v>11.7573371510379</c:v>
                </c:pt>
                <c:pt idx="8542">
                  <c:v>11.7587137272177</c:v>
                </c:pt>
                <c:pt idx="8543">
                  <c:v>11.7600903033974</c:v>
                </c:pt>
                <c:pt idx="8544">
                  <c:v>11.7614668795771</c:v>
                </c:pt>
                <c:pt idx="8545">
                  <c:v>11.7628434557568</c:v>
                </c:pt>
                <c:pt idx="8546">
                  <c:v>11.764220031936601</c:v>
                </c:pt>
                <c:pt idx="8547">
                  <c:v>11.765596608116301</c:v>
                </c:pt>
                <c:pt idx="8548">
                  <c:v>11.766973184296001</c:v>
                </c:pt>
                <c:pt idx="8549">
                  <c:v>11.768349760475701</c:v>
                </c:pt>
                <c:pt idx="8550">
                  <c:v>11.7697263366555</c:v>
                </c:pt>
                <c:pt idx="8551">
                  <c:v>11.7711029128352</c:v>
                </c:pt>
                <c:pt idx="8552">
                  <c:v>11.7724794890149</c:v>
                </c:pt>
                <c:pt idx="8553">
                  <c:v>11.7738560651947</c:v>
                </c:pt>
                <c:pt idx="8554">
                  <c:v>11.7752326413744</c:v>
                </c:pt>
                <c:pt idx="8555">
                  <c:v>11.7766092175541</c:v>
                </c:pt>
                <c:pt idx="8556">
                  <c:v>11.7779857937338</c:v>
                </c:pt>
                <c:pt idx="8557">
                  <c:v>11.779362369913599</c:v>
                </c:pt>
                <c:pt idx="8558">
                  <c:v>11.780738946093299</c:v>
                </c:pt>
                <c:pt idx="8559">
                  <c:v>11.782115522272999</c:v>
                </c:pt>
                <c:pt idx="8560">
                  <c:v>11.783492098452699</c:v>
                </c:pt>
                <c:pt idx="8561">
                  <c:v>11.7848686746325</c:v>
                </c:pt>
                <c:pt idx="8562">
                  <c:v>11.7862452508122</c:v>
                </c:pt>
                <c:pt idx="8563">
                  <c:v>11.7876218269919</c:v>
                </c:pt>
                <c:pt idx="8564">
                  <c:v>11.7889984031716</c:v>
                </c:pt>
                <c:pt idx="8565">
                  <c:v>11.7903749793514</c:v>
                </c:pt>
                <c:pt idx="8566">
                  <c:v>11.7917515555311</c:v>
                </c:pt>
                <c:pt idx="8567">
                  <c:v>11.7931281317108</c:v>
                </c:pt>
                <c:pt idx="8568">
                  <c:v>11.7945047078905</c:v>
                </c:pt>
                <c:pt idx="8569">
                  <c:v>11.795881284070299</c:v>
                </c:pt>
                <c:pt idx="8570">
                  <c:v>11.797257860249999</c:v>
                </c:pt>
                <c:pt idx="8571">
                  <c:v>11.798634436429699</c:v>
                </c:pt>
                <c:pt idx="8572">
                  <c:v>11.800011012609399</c:v>
                </c:pt>
                <c:pt idx="8573">
                  <c:v>11.801387588789201</c:v>
                </c:pt>
                <c:pt idx="8574">
                  <c:v>11.802764164968901</c:v>
                </c:pt>
                <c:pt idx="8575">
                  <c:v>11.804140741148601</c:v>
                </c:pt>
                <c:pt idx="8576">
                  <c:v>11.805517317328301</c:v>
                </c:pt>
                <c:pt idx="8577">
                  <c:v>11.8068938935081</c:v>
                </c:pt>
                <c:pt idx="8578">
                  <c:v>11.8082704696878</c:v>
                </c:pt>
                <c:pt idx="8579">
                  <c:v>11.8096470458675</c:v>
                </c:pt>
                <c:pt idx="8580">
                  <c:v>11.8110236220472</c:v>
                </c:pt>
                <c:pt idx="8581">
                  <c:v>11.812400198226999</c:v>
                </c:pt>
                <c:pt idx="8582">
                  <c:v>11.813776774406699</c:v>
                </c:pt>
                <c:pt idx="8583">
                  <c:v>11.815153350586399</c:v>
                </c:pt>
                <c:pt idx="8584">
                  <c:v>11.816529926766201</c:v>
                </c:pt>
                <c:pt idx="8585">
                  <c:v>11.817906502945901</c:v>
                </c:pt>
                <c:pt idx="8586">
                  <c:v>11.819283079125601</c:v>
                </c:pt>
                <c:pt idx="8587">
                  <c:v>11.820659655305301</c:v>
                </c:pt>
                <c:pt idx="8588">
                  <c:v>11.8220362314851</c:v>
                </c:pt>
                <c:pt idx="8589">
                  <c:v>11.8234128076648</c:v>
                </c:pt>
                <c:pt idx="8590">
                  <c:v>11.8247893838445</c:v>
                </c:pt>
                <c:pt idx="8591">
                  <c:v>11.8261659600242</c:v>
                </c:pt>
                <c:pt idx="8592">
                  <c:v>11.827542536204</c:v>
                </c:pt>
                <c:pt idx="8593">
                  <c:v>11.8289191123837</c:v>
                </c:pt>
                <c:pt idx="8594">
                  <c:v>11.8302956885634</c:v>
                </c:pt>
                <c:pt idx="8595">
                  <c:v>11.8316722647431</c:v>
                </c:pt>
                <c:pt idx="8596">
                  <c:v>11.833048840922901</c:v>
                </c:pt>
                <c:pt idx="8597">
                  <c:v>11.834425417102601</c:v>
                </c:pt>
                <c:pt idx="8598">
                  <c:v>11.835801993282301</c:v>
                </c:pt>
                <c:pt idx="8599">
                  <c:v>11.837178569462001</c:v>
                </c:pt>
                <c:pt idx="8600">
                  <c:v>11.8385551456418</c:v>
                </c:pt>
                <c:pt idx="8601">
                  <c:v>11.8399317218215</c:v>
                </c:pt>
                <c:pt idx="8602">
                  <c:v>11.8413082980012</c:v>
                </c:pt>
                <c:pt idx="8603">
                  <c:v>11.8426848741809</c:v>
                </c:pt>
                <c:pt idx="8604">
                  <c:v>11.8440614503607</c:v>
                </c:pt>
                <c:pt idx="8605">
                  <c:v>11.8454380265404</c:v>
                </c:pt>
                <c:pt idx="8606">
                  <c:v>11.8468146027201</c:v>
                </c:pt>
                <c:pt idx="8607">
                  <c:v>11.8481911788998</c:v>
                </c:pt>
                <c:pt idx="8608">
                  <c:v>11.849567755079599</c:v>
                </c:pt>
                <c:pt idx="8609">
                  <c:v>11.850944331259299</c:v>
                </c:pt>
                <c:pt idx="8610">
                  <c:v>11.852320907438999</c:v>
                </c:pt>
                <c:pt idx="8611">
                  <c:v>11.853697483618699</c:v>
                </c:pt>
                <c:pt idx="8612">
                  <c:v>11.8550740597985</c:v>
                </c:pt>
                <c:pt idx="8613">
                  <c:v>11.8564506359782</c:v>
                </c:pt>
                <c:pt idx="8614">
                  <c:v>11.8578272121579</c:v>
                </c:pt>
                <c:pt idx="8615">
                  <c:v>11.8592037883376</c:v>
                </c:pt>
                <c:pt idx="8616">
                  <c:v>11.8605803645174</c:v>
                </c:pt>
                <c:pt idx="8617">
                  <c:v>11.8619569406971</c:v>
                </c:pt>
                <c:pt idx="8618">
                  <c:v>11.8633335168768</c:v>
                </c:pt>
                <c:pt idx="8619">
                  <c:v>11.864710093056599</c:v>
                </c:pt>
                <c:pt idx="8620">
                  <c:v>11.866086669236299</c:v>
                </c:pt>
                <c:pt idx="8621">
                  <c:v>11.867463245415999</c:v>
                </c:pt>
                <c:pt idx="8622">
                  <c:v>11.868839821595699</c:v>
                </c:pt>
                <c:pt idx="8623">
                  <c:v>11.870216397775501</c:v>
                </c:pt>
                <c:pt idx="8624">
                  <c:v>11.871592973955201</c:v>
                </c:pt>
                <c:pt idx="8625">
                  <c:v>11.872969550134901</c:v>
                </c:pt>
                <c:pt idx="8626">
                  <c:v>11.874346126314601</c:v>
                </c:pt>
                <c:pt idx="8627">
                  <c:v>11.8757227024944</c:v>
                </c:pt>
                <c:pt idx="8628">
                  <c:v>11.8770992786741</c:v>
                </c:pt>
                <c:pt idx="8629">
                  <c:v>11.8784758548538</c:v>
                </c:pt>
                <c:pt idx="8630">
                  <c:v>11.8798524310335</c:v>
                </c:pt>
                <c:pt idx="8631">
                  <c:v>11.8812290072133</c:v>
                </c:pt>
                <c:pt idx="8632">
                  <c:v>11.882605583393</c:v>
                </c:pt>
                <c:pt idx="8633">
                  <c:v>11.8839821595727</c:v>
                </c:pt>
                <c:pt idx="8634">
                  <c:v>11.8853587357524</c:v>
                </c:pt>
                <c:pt idx="8635">
                  <c:v>11.886735311932201</c:v>
                </c:pt>
                <c:pt idx="8636">
                  <c:v>11.888111888111901</c:v>
                </c:pt>
                <c:pt idx="8637">
                  <c:v>11.889488464291601</c:v>
                </c:pt>
                <c:pt idx="8638">
                  <c:v>11.890865040471301</c:v>
                </c:pt>
                <c:pt idx="8639">
                  <c:v>11.8922416166511</c:v>
                </c:pt>
                <c:pt idx="8640">
                  <c:v>11.8936181928308</c:v>
                </c:pt>
                <c:pt idx="8641">
                  <c:v>11.8949947690105</c:v>
                </c:pt>
                <c:pt idx="8642">
                  <c:v>11.8963713451902</c:v>
                </c:pt>
                <c:pt idx="8643">
                  <c:v>11.89774792137</c:v>
                </c:pt>
                <c:pt idx="8644">
                  <c:v>11.8991244975497</c:v>
                </c:pt>
                <c:pt idx="8645">
                  <c:v>11.9005010737294</c:v>
                </c:pt>
                <c:pt idx="8646">
                  <c:v>11.9018776499091</c:v>
                </c:pt>
                <c:pt idx="8647">
                  <c:v>11.903254226088899</c:v>
                </c:pt>
                <c:pt idx="8648">
                  <c:v>11.904630802268599</c:v>
                </c:pt>
                <c:pt idx="8649">
                  <c:v>11.906007378448299</c:v>
                </c:pt>
                <c:pt idx="8650">
                  <c:v>11.9073839546281</c:v>
                </c:pt>
                <c:pt idx="8651">
                  <c:v>11.9087605308078</c:v>
                </c:pt>
                <c:pt idx="8652">
                  <c:v>11.9101371069875</c:v>
                </c:pt>
                <c:pt idx="8653">
                  <c:v>11.9115136831672</c:v>
                </c:pt>
                <c:pt idx="8654">
                  <c:v>11.912890259347</c:v>
                </c:pt>
                <c:pt idx="8655">
                  <c:v>11.9142668355267</c:v>
                </c:pt>
                <c:pt idx="8656">
                  <c:v>11.9156434117064</c:v>
                </c:pt>
                <c:pt idx="8657">
                  <c:v>11.9170199878861</c:v>
                </c:pt>
                <c:pt idx="8658">
                  <c:v>11.918396564065899</c:v>
                </c:pt>
                <c:pt idx="8659">
                  <c:v>11.919773140245599</c:v>
                </c:pt>
                <c:pt idx="8660">
                  <c:v>11.921149716425299</c:v>
                </c:pt>
                <c:pt idx="8661">
                  <c:v>11.922526292604999</c:v>
                </c:pt>
                <c:pt idx="8662">
                  <c:v>11.923902868784801</c:v>
                </c:pt>
                <c:pt idx="8663">
                  <c:v>11.925279444964501</c:v>
                </c:pt>
                <c:pt idx="8664">
                  <c:v>11.926656021144201</c:v>
                </c:pt>
                <c:pt idx="8665">
                  <c:v>11.928032597323901</c:v>
                </c:pt>
                <c:pt idx="8666">
                  <c:v>11.9294091735037</c:v>
                </c:pt>
                <c:pt idx="8667">
                  <c:v>11.9307857496834</c:v>
                </c:pt>
                <c:pt idx="8668">
                  <c:v>11.9321623258631</c:v>
                </c:pt>
                <c:pt idx="8669">
                  <c:v>11.9335389020428</c:v>
                </c:pt>
                <c:pt idx="8670">
                  <c:v>11.934915478222599</c:v>
                </c:pt>
                <c:pt idx="8671">
                  <c:v>11.936292054402299</c:v>
                </c:pt>
                <c:pt idx="8672">
                  <c:v>11.937668630581999</c:v>
                </c:pt>
                <c:pt idx="8673">
                  <c:v>11.939045206761699</c:v>
                </c:pt>
                <c:pt idx="8674">
                  <c:v>11.940421782941501</c:v>
                </c:pt>
                <c:pt idx="8675">
                  <c:v>11.941798359121201</c:v>
                </c:pt>
                <c:pt idx="8676">
                  <c:v>11.943174935300901</c:v>
                </c:pt>
                <c:pt idx="8677">
                  <c:v>11.944551511480601</c:v>
                </c:pt>
                <c:pt idx="8678">
                  <c:v>11.9459280876604</c:v>
                </c:pt>
                <c:pt idx="8679">
                  <c:v>11.9473046638401</c:v>
                </c:pt>
                <c:pt idx="8680">
                  <c:v>11.9486812400198</c:v>
                </c:pt>
                <c:pt idx="8681">
                  <c:v>11.9500578161996</c:v>
                </c:pt>
                <c:pt idx="8682">
                  <c:v>11.9514343923793</c:v>
                </c:pt>
                <c:pt idx="8683">
                  <c:v>11.952810968559</c:v>
                </c:pt>
                <c:pt idx="8684">
                  <c:v>11.9541875447387</c:v>
                </c:pt>
                <c:pt idx="8685">
                  <c:v>11.955564120918501</c:v>
                </c:pt>
                <c:pt idx="8686">
                  <c:v>11.956940697098201</c:v>
                </c:pt>
                <c:pt idx="8687">
                  <c:v>11.958317273277901</c:v>
                </c:pt>
                <c:pt idx="8688">
                  <c:v>11.959693849457601</c:v>
                </c:pt>
                <c:pt idx="8689">
                  <c:v>11.9610704256374</c:v>
                </c:pt>
                <c:pt idx="8690">
                  <c:v>11.9624470018171</c:v>
                </c:pt>
                <c:pt idx="8691">
                  <c:v>11.9638235779968</c:v>
                </c:pt>
                <c:pt idx="8692">
                  <c:v>11.9652001541765</c:v>
                </c:pt>
                <c:pt idx="8693">
                  <c:v>11.9665767303563</c:v>
                </c:pt>
                <c:pt idx="8694">
                  <c:v>11.967953306536</c:v>
                </c:pt>
                <c:pt idx="8695">
                  <c:v>11.9693298827157</c:v>
                </c:pt>
                <c:pt idx="8696">
                  <c:v>11.9707064588954</c:v>
                </c:pt>
                <c:pt idx="8697">
                  <c:v>11.972083035075199</c:v>
                </c:pt>
                <c:pt idx="8698">
                  <c:v>11.973459611254899</c:v>
                </c:pt>
                <c:pt idx="8699">
                  <c:v>11.974836187434599</c:v>
                </c:pt>
                <c:pt idx="8700">
                  <c:v>11.976212763614299</c:v>
                </c:pt>
                <c:pt idx="8701">
                  <c:v>11.9775893397941</c:v>
                </c:pt>
                <c:pt idx="8702">
                  <c:v>11.9789659159738</c:v>
                </c:pt>
                <c:pt idx="8703">
                  <c:v>11.9803424921535</c:v>
                </c:pt>
                <c:pt idx="8704">
                  <c:v>11.9817190683332</c:v>
                </c:pt>
                <c:pt idx="8705">
                  <c:v>11.983095644513</c:v>
                </c:pt>
                <c:pt idx="8706">
                  <c:v>11.9844722206927</c:v>
                </c:pt>
                <c:pt idx="8707">
                  <c:v>11.9858487968724</c:v>
                </c:pt>
                <c:pt idx="8708">
                  <c:v>11.9872253730521</c:v>
                </c:pt>
                <c:pt idx="8709">
                  <c:v>11.988601949231899</c:v>
                </c:pt>
                <c:pt idx="8710">
                  <c:v>11.989978525411599</c:v>
                </c:pt>
                <c:pt idx="8711">
                  <c:v>11.991355101591299</c:v>
                </c:pt>
                <c:pt idx="8712">
                  <c:v>11.992731677770999</c:v>
                </c:pt>
                <c:pt idx="8713">
                  <c:v>11.994108253950801</c:v>
                </c:pt>
                <c:pt idx="8714">
                  <c:v>11.995484830130501</c:v>
                </c:pt>
                <c:pt idx="8715">
                  <c:v>11.996861406310201</c:v>
                </c:pt>
                <c:pt idx="8716">
                  <c:v>11.99823798249</c:v>
                </c:pt>
                <c:pt idx="8717">
                  <c:v>11.9996145586697</c:v>
                </c:pt>
                <c:pt idx="8718">
                  <c:v>12.0009911348494</c:v>
                </c:pt>
                <c:pt idx="8719">
                  <c:v>12.0023677110291</c:v>
                </c:pt>
                <c:pt idx="8720">
                  <c:v>12.0037442872089</c:v>
                </c:pt>
                <c:pt idx="8721">
                  <c:v>12.0051208633886</c:v>
                </c:pt>
                <c:pt idx="8722">
                  <c:v>12.0064974395683</c:v>
                </c:pt>
                <c:pt idx="8723">
                  <c:v>12.007874015748</c:v>
                </c:pt>
                <c:pt idx="8724">
                  <c:v>12.009250591927801</c:v>
                </c:pt>
                <c:pt idx="8725">
                  <c:v>12.010627168107501</c:v>
                </c:pt>
                <c:pt idx="8726">
                  <c:v>12.012003744287201</c:v>
                </c:pt>
                <c:pt idx="8727">
                  <c:v>12.013380320466901</c:v>
                </c:pt>
                <c:pt idx="8728">
                  <c:v>12.0147568966467</c:v>
                </c:pt>
                <c:pt idx="8729">
                  <c:v>12.0161334728264</c:v>
                </c:pt>
                <c:pt idx="8730">
                  <c:v>12.0175100490061</c:v>
                </c:pt>
                <c:pt idx="8731">
                  <c:v>12.0188866251858</c:v>
                </c:pt>
                <c:pt idx="8732">
                  <c:v>12.0202632013656</c:v>
                </c:pt>
                <c:pt idx="8733">
                  <c:v>12.0216397775453</c:v>
                </c:pt>
                <c:pt idx="8734">
                  <c:v>12.023016353725</c:v>
                </c:pt>
                <c:pt idx="8735">
                  <c:v>12.0243929299047</c:v>
                </c:pt>
                <c:pt idx="8736">
                  <c:v>12.025769506084499</c:v>
                </c:pt>
                <c:pt idx="8737">
                  <c:v>12.027146082264199</c:v>
                </c:pt>
                <c:pt idx="8738">
                  <c:v>12.028522658443899</c:v>
                </c:pt>
                <c:pt idx="8739">
                  <c:v>12.029899234623599</c:v>
                </c:pt>
                <c:pt idx="8740">
                  <c:v>12.0312758108034</c:v>
                </c:pt>
                <c:pt idx="8741">
                  <c:v>12.0326523869831</c:v>
                </c:pt>
                <c:pt idx="8742">
                  <c:v>12.0340289631628</c:v>
                </c:pt>
                <c:pt idx="8743">
                  <c:v>12.0354055393426</c:v>
                </c:pt>
                <c:pt idx="8744">
                  <c:v>12.0367821155223</c:v>
                </c:pt>
                <c:pt idx="8745">
                  <c:v>12.038158691702</c:v>
                </c:pt>
                <c:pt idx="8746">
                  <c:v>12.0395352678817</c:v>
                </c:pt>
                <c:pt idx="8747">
                  <c:v>12.040911844061499</c:v>
                </c:pt>
                <c:pt idx="8748">
                  <c:v>12.042288420241199</c:v>
                </c:pt>
                <c:pt idx="8749">
                  <c:v>12.043664996420899</c:v>
                </c:pt>
                <c:pt idx="8750">
                  <c:v>12.045041572600599</c:v>
                </c:pt>
                <c:pt idx="8751">
                  <c:v>12.046418148780401</c:v>
                </c:pt>
                <c:pt idx="8752">
                  <c:v>12.047794724960101</c:v>
                </c:pt>
                <c:pt idx="8753">
                  <c:v>12.049171301139801</c:v>
                </c:pt>
                <c:pt idx="8754">
                  <c:v>12.050547877319501</c:v>
                </c:pt>
                <c:pt idx="8755">
                  <c:v>12.0519244534993</c:v>
                </c:pt>
                <c:pt idx="8756">
                  <c:v>12.053301029679</c:v>
                </c:pt>
                <c:pt idx="8757">
                  <c:v>12.0546776058587</c:v>
                </c:pt>
                <c:pt idx="8758">
                  <c:v>12.0560541820384</c:v>
                </c:pt>
                <c:pt idx="8759">
                  <c:v>12.057430758218199</c:v>
                </c:pt>
                <c:pt idx="8760">
                  <c:v>12.058807334397899</c:v>
                </c:pt>
                <c:pt idx="8761">
                  <c:v>12.060183910577599</c:v>
                </c:pt>
                <c:pt idx="8762">
                  <c:v>12.061560486757299</c:v>
                </c:pt>
                <c:pt idx="8763">
                  <c:v>12.062937062937101</c:v>
                </c:pt>
                <c:pt idx="8764">
                  <c:v>12.064313639116801</c:v>
                </c:pt>
                <c:pt idx="8765">
                  <c:v>12.065690215296501</c:v>
                </c:pt>
                <c:pt idx="8766">
                  <c:v>12.067066791476201</c:v>
                </c:pt>
                <c:pt idx="8767">
                  <c:v>12.068443367656</c:v>
                </c:pt>
                <c:pt idx="8768">
                  <c:v>12.0698199438357</c:v>
                </c:pt>
                <c:pt idx="8769">
                  <c:v>12.0711965200154</c:v>
                </c:pt>
                <c:pt idx="8770">
                  <c:v>12.0725730961951</c:v>
                </c:pt>
                <c:pt idx="8771">
                  <c:v>12.0739496723749</c:v>
                </c:pt>
                <c:pt idx="8772">
                  <c:v>12.0753262485546</c:v>
                </c:pt>
                <c:pt idx="8773">
                  <c:v>12.0767028247343</c:v>
                </c:pt>
                <c:pt idx="8774">
                  <c:v>12.078079400914101</c:v>
                </c:pt>
                <c:pt idx="8775">
                  <c:v>12.079455977093801</c:v>
                </c:pt>
                <c:pt idx="8776">
                  <c:v>12.080832553273501</c:v>
                </c:pt>
                <c:pt idx="8777">
                  <c:v>12.082209129453201</c:v>
                </c:pt>
                <c:pt idx="8778">
                  <c:v>12.083585705633</c:v>
                </c:pt>
                <c:pt idx="8779">
                  <c:v>12.0849622818127</c:v>
                </c:pt>
                <c:pt idx="8780">
                  <c:v>12.0863388579924</c:v>
                </c:pt>
                <c:pt idx="8781">
                  <c:v>12.0877154341721</c:v>
                </c:pt>
                <c:pt idx="8782">
                  <c:v>12.0890920103519</c:v>
                </c:pt>
                <c:pt idx="8783">
                  <c:v>12.0904685865316</c:v>
                </c:pt>
                <c:pt idx="8784">
                  <c:v>12.0918451627113</c:v>
                </c:pt>
                <c:pt idx="8785">
                  <c:v>12.093221738891</c:v>
                </c:pt>
                <c:pt idx="8786">
                  <c:v>12.094598315070799</c:v>
                </c:pt>
                <c:pt idx="8787">
                  <c:v>12.095974891250499</c:v>
                </c:pt>
                <c:pt idx="8788">
                  <c:v>12.097351467430199</c:v>
                </c:pt>
                <c:pt idx="8789">
                  <c:v>12.098728043609899</c:v>
                </c:pt>
                <c:pt idx="8790">
                  <c:v>12.1001046197897</c:v>
                </c:pt>
                <c:pt idx="8791">
                  <c:v>12.1014811959694</c:v>
                </c:pt>
                <c:pt idx="8792">
                  <c:v>12.1028577721491</c:v>
                </c:pt>
                <c:pt idx="8793">
                  <c:v>12.1042343483288</c:v>
                </c:pt>
                <c:pt idx="8794">
                  <c:v>12.1056109245086</c:v>
                </c:pt>
                <c:pt idx="8795">
                  <c:v>12.1069875006883</c:v>
                </c:pt>
                <c:pt idx="8796">
                  <c:v>12.108364076868</c:v>
                </c:pt>
                <c:pt idx="8797">
                  <c:v>12.1097406530477</c:v>
                </c:pt>
                <c:pt idx="8798">
                  <c:v>12.111117229227499</c:v>
                </c:pt>
                <c:pt idx="8799">
                  <c:v>12.112493805407199</c:v>
                </c:pt>
                <c:pt idx="8800">
                  <c:v>12.113870381586899</c:v>
                </c:pt>
                <c:pt idx="8801">
                  <c:v>12.115246957766599</c:v>
                </c:pt>
                <c:pt idx="8802">
                  <c:v>12.116623533946401</c:v>
                </c:pt>
                <c:pt idx="8803">
                  <c:v>12.118000110126101</c:v>
                </c:pt>
                <c:pt idx="8804">
                  <c:v>12.119376686305801</c:v>
                </c:pt>
                <c:pt idx="8805">
                  <c:v>12.120753262485501</c:v>
                </c:pt>
                <c:pt idx="8806">
                  <c:v>12.1221298386653</c:v>
                </c:pt>
                <c:pt idx="8807">
                  <c:v>12.123506414845</c:v>
                </c:pt>
                <c:pt idx="8808">
                  <c:v>12.1248829910247</c:v>
                </c:pt>
                <c:pt idx="8809">
                  <c:v>12.126259567204499</c:v>
                </c:pt>
                <c:pt idx="8810">
                  <c:v>12.127636143384199</c:v>
                </c:pt>
                <c:pt idx="8811">
                  <c:v>12.129012719563899</c:v>
                </c:pt>
                <c:pt idx="8812">
                  <c:v>12.130389295743599</c:v>
                </c:pt>
                <c:pt idx="8813">
                  <c:v>12.131765871923401</c:v>
                </c:pt>
                <c:pt idx="8814">
                  <c:v>12.133142448103101</c:v>
                </c:pt>
                <c:pt idx="8815">
                  <c:v>12.134519024282801</c:v>
                </c:pt>
                <c:pt idx="8816">
                  <c:v>12.135895600462501</c:v>
                </c:pt>
                <c:pt idx="8817">
                  <c:v>12.1372721766423</c:v>
                </c:pt>
                <c:pt idx="8818">
                  <c:v>12.138648752822</c:v>
                </c:pt>
                <c:pt idx="8819">
                  <c:v>12.1400253290017</c:v>
                </c:pt>
                <c:pt idx="8820">
                  <c:v>12.1414019051814</c:v>
                </c:pt>
                <c:pt idx="8821">
                  <c:v>12.1427784813612</c:v>
                </c:pt>
                <c:pt idx="8822">
                  <c:v>12.1441550575409</c:v>
                </c:pt>
                <c:pt idx="8823">
                  <c:v>12.1455316337206</c:v>
                </c:pt>
                <c:pt idx="8824">
                  <c:v>12.1469082099003</c:v>
                </c:pt>
                <c:pt idx="8825">
                  <c:v>12.148284786080101</c:v>
                </c:pt>
                <c:pt idx="8826">
                  <c:v>12.149661362259801</c:v>
                </c:pt>
                <c:pt idx="8827">
                  <c:v>12.151037938439501</c:v>
                </c:pt>
                <c:pt idx="8828">
                  <c:v>12.152414514619201</c:v>
                </c:pt>
                <c:pt idx="8829">
                  <c:v>12.153791090799</c:v>
                </c:pt>
                <c:pt idx="8830">
                  <c:v>12.1551676669787</c:v>
                </c:pt>
                <c:pt idx="8831">
                  <c:v>12.1565442431584</c:v>
                </c:pt>
                <c:pt idx="8832">
                  <c:v>12.1579208193381</c:v>
                </c:pt>
                <c:pt idx="8833">
                  <c:v>12.1592973955179</c:v>
                </c:pt>
                <c:pt idx="8834">
                  <c:v>12.1606739716976</c:v>
                </c:pt>
                <c:pt idx="8835">
                  <c:v>12.1620505478773</c:v>
                </c:pt>
                <c:pt idx="8836">
                  <c:v>12.163427124057</c:v>
                </c:pt>
                <c:pt idx="8837">
                  <c:v>12.164803700236799</c:v>
                </c:pt>
                <c:pt idx="8838">
                  <c:v>12.166180276416499</c:v>
                </c:pt>
                <c:pt idx="8839">
                  <c:v>12.167556852596199</c:v>
                </c:pt>
                <c:pt idx="8840">
                  <c:v>12.168933428776</c:v>
                </c:pt>
                <c:pt idx="8841">
                  <c:v>12.1703100049557</c:v>
                </c:pt>
                <c:pt idx="8842">
                  <c:v>12.1716865811354</c:v>
                </c:pt>
                <c:pt idx="8843">
                  <c:v>12.1730631573151</c:v>
                </c:pt>
                <c:pt idx="8844">
                  <c:v>12.1744397334949</c:v>
                </c:pt>
                <c:pt idx="8845">
                  <c:v>12.1758163096746</c:v>
                </c:pt>
                <c:pt idx="8846">
                  <c:v>12.1771928858543</c:v>
                </c:pt>
                <c:pt idx="8847">
                  <c:v>12.178569462034</c:v>
                </c:pt>
                <c:pt idx="8848">
                  <c:v>12.179946038213799</c:v>
                </c:pt>
                <c:pt idx="8849">
                  <c:v>12.181322614393499</c:v>
                </c:pt>
                <c:pt idx="8850">
                  <c:v>12.182699190573199</c:v>
                </c:pt>
                <c:pt idx="8851">
                  <c:v>12.184075766752899</c:v>
                </c:pt>
                <c:pt idx="8852">
                  <c:v>12.185452342932701</c:v>
                </c:pt>
                <c:pt idx="8853">
                  <c:v>12.186828919112401</c:v>
                </c:pt>
                <c:pt idx="8854">
                  <c:v>12.188205495292101</c:v>
                </c:pt>
                <c:pt idx="8855">
                  <c:v>12.189582071471801</c:v>
                </c:pt>
                <c:pt idx="8856">
                  <c:v>12.1909586476516</c:v>
                </c:pt>
                <c:pt idx="8857">
                  <c:v>12.1923352238313</c:v>
                </c:pt>
                <c:pt idx="8858">
                  <c:v>12.193711800011</c:v>
                </c:pt>
                <c:pt idx="8859">
                  <c:v>12.1950883761907</c:v>
                </c:pt>
                <c:pt idx="8860">
                  <c:v>12.1964649523705</c:v>
                </c:pt>
                <c:pt idx="8861">
                  <c:v>12.1978415285502</c:v>
                </c:pt>
                <c:pt idx="8862">
                  <c:v>12.1992181047299</c:v>
                </c:pt>
                <c:pt idx="8863">
                  <c:v>12.2005946809096</c:v>
                </c:pt>
                <c:pt idx="8864">
                  <c:v>12.201971257089401</c:v>
                </c:pt>
                <c:pt idx="8865">
                  <c:v>12.203347833269101</c:v>
                </c:pt>
                <c:pt idx="8866">
                  <c:v>12.204724409448801</c:v>
                </c:pt>
                <c:pt idx="8867">
                  <c:v>12.206100985628501</c:v>
                </c:pt>
                <c:pt idx="8868">
                  <c:v>12.2074775618083</c:v>
                </c:pt>
                <c:pt idx="8869">
                  <c:v>12.208854137988</c:v>
                </c:pt>
                <c:pt idx="8870">
                  <c:v>12.2102307141677</c:v>
                </c:pt>
                <c:pt idx="8871">
                  <c:v>12.2116072903475</c:v>
                </c:pt>
                <c:pt idx="8872">
                  <c:v>12.2129838665272</c:v>
                </c:pt>
                <c:pt idx="8873">
                  <c:v>12.2143604427069</c:v>
                </c:pt>
                <c:pt idx="8874">
                  <c:v>12.2157370188866</c:v>
                </c:pt>
                <c:pt idx="8875">
                  <c:v>12.217113595066399</c:v>
                </c:pt>
                <c:pt idx="8876">
                  <c:v>12.218490171246099</c:v>
                </c:pt>
                <c:pt idx="8877">
                  <c:v>12.219866747425799</c:v>
                </c:pt>
                <c:pt idx="8878">
                  <c:v>12.221243323605499</c:v>
                </c:pt>
                <c:pt idx="8879">
                  <c:v>12.2226198997853</c:v>
                </c:pt>
                <c:pt idx="8880">
                  <c:v>12.223996475965</c:v>
                </c:pt>
                <c:pt idx="8881">
                  <c:v>12.2253730521447</c:v>
                </c:pt>
                <c:pt idx="8882">
                  <c:v>12.2267496283244</c:v>
                </c:pt>
                <c:pt idx="8883">
                  <c:v>12.2281262045042</c:v>
                </c:pt>
                <c:pt idx="8884">
                  <c:v>12.2295027806839</c:v>
                </c:pt>
                <c:pt idx="8885">
                  <c:v>12.2308793568636</c:v>
                </c:pt>
                <c:pt idx="8886">
                  <c:v>12.2322559330433</c:v>
                </c:pt>
                <c:pt idx="8887">
                  <c:v>12.233632509223099</c:v>
                </c:pt>
                <c:pt idx="8888">
                  <c:v>12.235009085402799</c:v>
                </c:pt>
                <c:pt idx="8889">
                  <c:v>12.236385661582499</c:v>
                </c:pt>
                <c:pt idx="8890">
                  <c:v>12.237762237762199</c:v>
                </c:pt>
                <c:pt idx="8891">
                  <c:v>12.239138813942001</c:v>
                </c:pt>
                <c:pt idx="8892">
                  <c:v>12.240515390121701</c:v>
                </c:pt>
                <c:pt idx="8893">
                  <c:v>12.241891966301401</c:v>
                </c:pt>
                <c:pt idx="8894">
                  <c:v>12.243268542481101</c:v>
                </c:pt>
                <c:pt idx="8895">
                  <c:v>12.2446451186609</c:v>
                </c:pt>
                <c:pt idx="8896">
                  <c:v>12.2460216948406</c:v>
                </c:pt>
                <c:pt idx="8897">
                  <c:v>12.2473982710203</c:v>
                </c:pt>
                <c:pt idx="8898">
                  <c:v>12.2487748472</c:v>
                </c:pt>
                <c:pt idx="8899">
                  <c:v>12.250151423379799</c:v>
                </c:pt>
                <c:pt idx="8900">
                  <c:v>12.251527999559499</c:v>
                </c:pt>
                <c:pt idx="8901">
                  <c:v>12.252904575739199</c:v>
                </c:pt>
                <c:pt idx="8902">
                  <c:v>12.254281151919001</c:v>
                </c:pt>
                <c:pt idx="8903">
                  <c:v>12.255657728098701</c:v>
                </c:pt>
                <c:pt idx="8904">
                  <c:v>12.257034304278401</c:v>
                </c:pt>
                <c:pt idx="8905">
                  <c:v>12.258410880458101</c:v>
                </c:pt>
                <c:pt idx="8906">
                  <c:v>12.2597874566379</c:v>
                </c:pt>
                <c:pt idx="8907">
                  <c:v>12.2611640328176</c:v>
                </c:pt>
                <c:pt idx="8908">
                  <c:v>12.2625406089973</c:v>
                </c:pt>
                <c:pt idx="8909">
                  <c:v>12.263917185177</c:v>
                </c:pt>
                <c:pt idx="8910">
                  <c:v>12.2652937613568</c:v>
                </c:pt>
                <c:pt idx="8911">
                  <c:v>12.2666703375365</c:v>
                </c:pt>
                <c:pt idx="8912">
                  <c:v>12.2680469137162</c:v>
                </c:pt>
                <c:pt idx="8913">
                  <c:v>12.2694234898959</c:v>
                </c:pt>
                <c:pt idx="8914">
                  <c:v>12.270800066075701</c:v>
                </c:pt>
                <c:pt idx="8915">
                  <c:v>12.272176642255401</c:v>
                </c:pt>
                <c:pt idx="8916">
                  <c:v>12.273553218435101</c:v>
                </c:pt>
                <c:pt idx="8917">
                  <c:v>12.274929794614801</c:v>
                </c:pt>
                <c:pt idx="8918">
                  <c:v>12.2763063707946</c:v>
                </c:pt>
                <c:pt idx="8919">
                  <c:v>12.2776829469743</c:v>
                </c:pt>
                <c:pt idx="8920">
                  <c:v>12.279059523154</c:v>
                </c:pt>
                <c:pt idx="8921">
                  <c:v>12.2804360993337</c:v>
                </c:pt>
                <c:pt idx="8922">
                  <c:v>12.2818126755135</c:v>
                </c:pt>
                <c:pt idx="8923">
                  <c:v>12.2831892516932</c:v>
                </c:pt>
                <c:pt idx="8924">
                  <c:v>12.2845658278729</c:v>
                </c:pt>
                <c:pt idx="8925">
                  <c:v>12.2859424040526</c:v>
                </c:pt>
                <c:pt idx="8926">
                  <c:v>12.287318980232399</c:v>
                </c:pt>
                <c:pt idx="8927">
                  <c:v>12.288695556412099</c:v>
                </c:pt>
                <c:pt idx="8928">
                  <c:v>12.290072132591799</c:v>
                </c:pt>
                <c:pt idx="8929">
                  <c:v>12.291448708771499</c:v>
                </c:pt>
                <c:pt idx="8930">
                  <c:v>12.2928252849513</c:v>
                </c:pt>
                <c:pt idx="8931">
                  <c:v>12.294201861131</c:v>
                </c:pt>
                <c:pt idx="8932">
                  <c:v>12.2955784373107</c:v>
                </c:pt>
                <c:pt idx="8933">
                  <c:v>12.2969550134904</c:v>
                </c:pt>
                <c:pt idx="8934">
                  <c:v>12.2983315896702</c:v>
                </c:pt>
                <c:pt idx="8935">
                  <c:v>12.2997081658499</c:v>
                </c:pt>
                <c:pt idx="8936">
                  <c:v>12.3010847420296</c:v>
                </c:pt>
                <c:pt idx="8937">
                  <c:v>12.302461318209399</c:v>
                </c:pt>
                <c:pt idx="8938">
                  <c:v>12.303837894389099</c:v>
                </c:pt>
                <c:pt idx="8939">
                  <c:v>12.305214470568799</c:v>
                </c:pt>
                <c:pt idx="8940">
                  <c:v>12.306591046748499</c:v>
                </c:pt>
                <c:pt idx="8941">
                  <c:v>12.307967622928301</c:v>
                </c:pt>
                <c:pt idx="8942">
                  <c:v>12.309344199108001</c:v>
                </c:pt>
                <c:pt idx="8943">
                  <c:v>12.310720775287701</c:v>
                </c:pt>
                <c:pt idx="8944">
                  <c:v>12.312097351467401</c:v>
                </c:pt>
                <c:pt idx="8945">
                  <c:v>12.3134739276472</c:v>
                </c:pt>
                <c:pt idx="8946">
                  <c:v>12.3148505038269</c:v>
                </c:pt>
                <c:pt idx="8947">
                  <c:v>12.3162270800066</c:v>
                </c:pt>
                <c:pt idx="8948">
                  <c:v>12.3176036561863</c:v>
                </c:pt>
                <c:pt idx="8949">
                  <c:v>12.3189802323661</c:v>
                </c:pt>
                <c:pt idx="8950">
                  <c:v>12.3203568085458</c:v>
                </c:pt>
                <c:pt idx="8951">
                  <c:v>12.3217333847255</c:v>
                </c:pt>
                <c:pt idx="8952">
                  <c:v>12.3231099609052</c:v>
                </c:pt>
                <c:pt idx="8953">
                  <c:v>12.324486537085001</c:v>
                </c:pt>
                <c:pt idx="8954">
                  <c:v>12.325863113264701</c:v>
                </c:pt>
                <c:pt idx="8955">
                  <c:v>12.327239689444401</c:v>
                </c:pt>
                <c:pt idx="8956">
                  <c:v>12.328616265624101</c:v>
                </c:pt>
                <c:pt idx="8957">
                  <c:v>12.3299928418039</c:v>
                </c:pt>
                <c:pt idx="8958">
                  <c:v>12.3313694179836</c:v>
                </c:pt>
                <c:pt idx="8959">
                  <c:v>12.3327459941633</c:v>
                </c:pt>
                <c:pt idx="8960">
                  <c:v>12.334122570343</c:v>
                </c:pt>
                <c:pt idx="8961">
                  <c:v>12.3354991465228</c:v>
                </c:pt>
                <c:pt idx="8962">
                  <c:v>12.3368757227025</c:v>
                </c:pt>
                <c:pt idx="8963">
                  <c:v>12.3382522988822</c:v>
                </c:pt>
                <c:pt idx="8964">
                  <c:v>12.339628875061999</c:v>
                </c:pt>
                <c:pt idx="8965">
                  <c:v>12.341005451241699</c:v>
                </c:pt>
                <c:pt idx="8966">
                  <c:v>12.342382027421399</c:v>
                </c:pt>
                <c:pt idx="8967">
                  <c:v>12.343758603601101</c:v>
                </c:pt>
                <c:pt idx="8968">
                  <c:v>12.3451351797809</c:v>
                </c:pt>
                <c:pt idx="8969">
                  <c:v>12.3465117559606</c:v>
                </c:pt>
                <c:pt idx="8970">
                  <c:v>12.3478883321403</c:v>
                </c:pt>
                <c:pt idx="8971">
                  <c:v>12.34926490832</c:v>
                </c:pt>
                <c:pt idx="8972">
                  <c:v>12.3506414844998</c:v>
                </c:pt>
                <c:pt idx="8973">
                  <c:v>12.3520180606795</c:v>
                </c:pt>
                <c:pt idx="8974">
                  <c:v>12.3533946368592</c:v>
                </c:pt>
                <c:pt idx="8975">
                  <c:v>12.3547712130389</c:v>
                </c:pt>
                <c:pt idx="8976">
                  <c:v>12.356147789218699</c:v>
                </c:pt>
                <c:pt idx="8977">
                  <c:v>12.357524365398399</c:v>
                </c:pt>
                <c:pt idx="8978">
                  <c:v>12.358900941578099</c:v>
                </c:pt>
                <c:pt idx="8979">
                  <c:v>12.360277517757799</c:v>
                </c:pt>
                <c:pt idx="8980">
                  <c:v>12.361654093937601</c:v>
                </c:pt>
                <c:pt idx="8981">
                  <c:v>12.363030670117301</c:v>
                </c:pt>
                <c:pt idx="8982">
                  <c:v>12.364407246297</c:v>
                </c:pt>
                <c:pt idx="8983">
                  <c:v>12.3657838224767</c:v>
                </c:pt>
                <c:pt idx="8984">
                  <c:v>12.3671603986565</c:v>
                </c:pt>
                <c:pt idx="8985">
                  <c:v>12.3685369748362</c:v>
                </c:pt>
                <c:pt idx="8986">
                  <c:v>12.3699135510159</c:v>
                </c:pt>
                <c:pt idx="8987">
                  <c:v>12.3712901271956</c:v>
                </c:pt>
                <c:pt idx="8988">
                  <c:v>12.372666703375399</c:v>
                </c:pt>
                <c:pt idx="8989">
                  <c:v>12.374043279555099</c:v>
                </c:pt>
                <c:pt idx="8990">
                  <c:v>12.375419855734799</c:v>
                </c:pt>
                <c:pt idx="8991">
                  <c:v>12.376796431914499</c:v>
                </c:pt>
                <c:pt idx="8992">
                  <c:v>12.378173008094301</c:v>
                </c:pt>
                <c:pt idx="8993">
                  <c:v>12.379549584274001</c:v>
                </c:pt>
                <c:pt idx="8994">
                  <c:v>12.380926160453701</c:v>
                </c:pt>
                <c:pt idx="8995">
                  <c:v>12.382302736633401</c:v>
                </c:pt>
                <c:pt idx="8996">
                  <c:v>12.3836793128132</c:v>
                </c:pt>
                <c:pt idx="8997">
                  <c:v>12.3850558889929</c:v>
                </c:pt>
                <c:pt idx="8998">
                  <c:v>12.3864324651726</c:v>
                </c:pt>
                <c:pt idx="8999">
                  <c:v>12.3878090413524</c:v>
                </c:pt>
                <c:pt idx="9000">
                  <c:v>12.3891856175321</c:v>
                </c:pt>
                <c:pt idx="9001">
                  <c:v>12.3905621937118</c:v>
                </c:pt>
                <c:pt idx="9002">
                  <c:v>12.3919387698915</c:v>
                </c:pt>
                <c:pt idx="9003">
                  <c:v>12.393315346071301</c:v>
                </c:pt>
                <c:pt idx="9004">
                  <c:v>12.394691922251001</c:v>
                </c:pt>
                <c:pt idx="9005">
                  <c:v>12.396068498430701</c:v>
                </c:pt>
                <c:pt idx="9006">
                  <c:v>12.397445074610401</c:v>
                </c:pt>
                <c:pt idx="9007">
                  <c:v>12.3988216507902</c:v>
                </c:pt>
                <c:pt idx="9008">
                  <c:v>12.4001982269699</c:v>
                </c:pt>
                <c:pt idx="9009">
                  <c:v>12.4015748031496</c:v>
                </c:pt>
                <c:pt idx="9010">
                  <c:v>12.4029513793293</c:v>
                </c:pt>
                <c:pt idx="9011">
                  <c:v>12.4043279555091</c:v>
                </c:pt>
                <c:pt idx="9012">
                  <c:v>12.4057045316888</c:v>
                </c:pt>
                <c:pt idx="9013">
                  <c:v>12.4070811078685</c:v>
                </c:pt>
                <c:pt idx="9014">
                  <c:v>12.4084576840482</c:v>
                </c:pt>
                <c:pt idx="9015">
                  <c:v>12.409834260227999</c:v>
                </c:pt>
                <c:pt idx="9016">
                  <c:v>12.411210836407699</c:v>
                </c:pt>
                <c:pt idx="9017">
                  <c:v>12.412587412587399</c:v>
                </c:pt>
                <c:pt idx="9018">
                  <c:v>12.413963988767099</c:v>
                </c:pt>
                <c:pt idx="9019">
                  <c:v>12.4153405649469</c:v>
                </c:pt>
                <c:pt idx="9020">
                  <c:v>12.4167171411266</c:v>
                </c:pt>
                <c:pt idx="9021">
                  <c:v>12.4180937173063</c:v>
                </c:pt>
                <c:pt idx="9022">
                  <c:v>12.419470293486</c:v>
                </c:pt>
                <c:pt idx="9023">
                  <c:v>12.4208468696658</c:v>
                </c:pt>
                <c:pt idx="9024">
                  <c:v>12.4222234458455</c:v>
                </c:pt>
                <c:pt idx="9025">
                  <c:v>12.4236000220252</c:v>
                </c:pt>
                <c:pt idx="9026">
                  <c:v>12.4249765982049</c:v>
                </c:pt>
                <c:pt idx="9027">
                  <c:v>12.426353174384699</c:v>
                </c:pt>
                <c:pt idx="9028">
                  <c:v>12.427729750564399</c:v>
                </c:pt>
                <c:pt idx="9029">
                  <c:v>12.429106326744099</c:v>
                </c:pt>
                <c:pt idx="9030">
                  <c:v>12.430482902923799</c:v>
                </c:pt>
                <c:pt idx="9031">
                  <c:v>12.431859479103601</c:v>
                </c:pt>
                <c:pt idx="9032">
                  <c:v>12.433236055283301</c:v>
                </c:pt>
                <c:pt idx="9033">
                  <c:v>12.434612631463001</c:v>
                </c:pt>
                <c:pt idx="9034">
                  <c:v>12.4359892076428</c:v>
                </c:pt>
                <c:pt idx="9035">
                  <c:v>12.4373657838225</c:v>
                </c:pt>
                <c:pt idx="9036">
                  <c:v>12.4387423600022</c:v>
                </c:pt>
                <c:pt idx="9037">
                  <c:v>12.4401189361819</c:v>
                </c:pt>
                <c:pt idx="9038">
                  <c:v>12.441495512361699</c:v>
                </c:pt>
                <c:pt idx="9039">
                  <c:v>12.442872088541399</c:v>
                </c:pt>
                <c:pt idx="9040">
                  <c:v>12.444248664721099</c:v>
                </c:pt>
                <c:pt idx="9041">
                  <c:v>12.445625240900799</c:v>
                </c:pt>
                <c:pt idx="9042">
                  <c:v>12.447001817080601</c:v>
                </c:pt>
                <c:pt idx="9043">
                  <c:v>12.448378393260301</c:v>
                </c:pt>
                <c:pt idx="9044">
                  <c:v>12.449754969440001</c:v>
                </c:pt>
                <c:pt idx="9045">
                  <c:v>12.451131545619701</c:v>
                </c:pt>
                <c:pt idx="9046">
                  <c:v>12.4525081217995</c:v>
                </c:pt>
                <c:pt idx="9047">
                  <c:v>12.4538846979792</c:v>
                </c:pt>
                <c:pt idx="9048">
                  <c:v>12.4552612741589</c:v>
                </c:pt>
                <c:pt idx="9049">
                  <c:v>12.4566378503386</c:v>
                </c:pt>
                <c:pt idx="9050">
                  <c:v>12.4580144265184</c:v>
                </c:pt>
                <c:pt idx="9051">
                  <c:v>12.4593910026981</c:v>
                </c:pt>
                <c:pt idx="9052">
                  <c:v>12.4607675788778</c:v>
                </c:pt>
                <c:pt idx="9053">
                  <c:v>12.4621441550575</c:v>
                </c:pt>
                <c:pt idx="9054">
                  <c:v>12.463520731237301</c:v>
                </c:pt>
                <c:pt idx="9055">
                  <c:v>12.464897307417001</c:v>
                </c:pt>
                <c:pt idx="9056">
                  <c:v>12.466273883596701</c:v>
                </c:pt>
                <c:pt idx="9057">
                  <c:v>12.467650459776401</c:v>
                </c:pt>
                <c:pt idx="9058">
                  <c:v>12.4690270359562</c:v>
                </c:pt>
                <c:pt idx="9059">
                  <c:v>12.4704036121359</c:v>
                </c:pt>
                <c:pt idx="9060">
                  <c:v>12.4717801883156</c:v>
                </c:pt>
                <c:pt idx="9061">
                  <c:v>12.4731567644953</c:v>
                </c:pt>
                <c:pt idx="9062">
                  <c:v>12.4745333406751</c:v>
                </c:pt>
                <c:pt idx="9063">
                  <c:v>12.4759099168548</c:v>
                </c:pt>
                <c:pt idx="9064">
                  <c:v>12.4772864930345</c:v>
                </c:pt>
                <c:pt idx="9065">
                  <c:v>12.478663069214299</c:v>
                </c:pt>
                <c:pt idx="9066">
                  <c:v>12.480039645393999</c:v>
                </c:pt>
                <c:pt idx="9067">
                  <c:v>12.481416221573699</c:v>
                </c:pt>
                <c:pt idx="9068">
                  <c:v>12.482792797753399</c:v>
                </c:pt>
                <c:pt idx="9069">
                  <c:v>12.4841693739332</c:v>
                </c:pt>
                <c:pt idx="9070">
                  <c:v>12.4855459501129</c:v>
                </c:pt>
                <c:pt idx="9071">
                  <c:v>12.4869225262926</c:v>
                </c:pt>
                <c:pt idx="9072">
                  <c:v>12.4882991024723</c:v>
                </c:pt>
                <c:pt idx="9073">
                  <c:v>12.4896756786521</c:v>
                </c:pt>
                <c:pt idx="9074">
                  <c:v>12.4910522548318</c:v>
                </c:pt>
                <c:pt idx="9075">
                  <c:v>12.4924288310115</c:v>
                </c:pt>
                <c:pt idx="9076">
                  <c:v>12.4938054071912</c:v>
                </c:pt>
                <c:pt idx="9077">
                  <c:v>12.495181983370999</c:v>
                </c:pt>
                <c:pt idx="9078">
                  <c:v>12.496558559550699</c:v>
                </c:pt>
                <c:pt idx="9079">
                  <c:v>12.497935135730399</c:v>
                </c:pt>
                <c:pt idx="9080">
                  <c:v>12.499311711910099</c:v>
                </c:pt>
                <c:pt idx="9081">
                  <c:v>12.500688288089901</c:v>
                </c:pt>
                <c:pt idx="9082">
                  <c:v>12.502064864269601</c:v>
                </c:pt>
                <c:pt idx="9083">
                  <c:v>12.503441440449301</c:v>
                </c:pt>
                <c:pt idx="9084">
                  <c:v>12.504818016629001</c:v>
                </c:pt>
                <c:pt idx="9085">
                  <c:v>12.5061945928088</c:v>
                </c:pt>
                <c:pt idx="9086">
                  <c:v>12.5075711689885</c:v>
                </c:pt>
                <c:pt idx="9087">
                  <c:v>12.5089477451682</c:v>
                </c:pt>
                <c:pt idx="9088">
                  <c:v>12.5103243213479</c:v>
                </c:pt>
                <c:pt idx="9089">
                  <c:v>12.5117008975277</c:v>
                </c:pt>
                <c:pt idx="9090">
                  <c:v>12.5130774737074</c:v>
                </c:pt>
                <c:pt idx="9091">
                  <c:v>12.5144540498871</c:v>
                </c:pt>
                <c:pt idx="9092">
                  <c:v>12.515830626066901</c:v>
                </c:pt>
                <c:pt idx="9093">
                  <c:v>12.517207202246601</c:v>
                </c:pt>
                <c:pt idx="9094">
                  <c:v>12.518583778426301</c:v>
                </c:pt>
                <c:pt idx="9095">
                  <c:v>12.519960354606001</c:v>
                </c:pt>
                <c:pt idx="9096">
                  <c:v>12.5213369307858</c:v>
                </c:pt>
                <c:pt idx="9097">
                  <c:v>12.5227135069655</c:v>
                </c:pt>
                <c:pt idx="9098">
                  <c:v>12.5240900831452</c:v>
                </c:pt>
                <c:pt idx="9099">
                  <c:v>12.5254666593249</c:v>
                </c:pt>
                <c:pt idx="9100">
                  <c:v>12.5268432355047</c:v>
                </c:pt>
                <c:pt idx="9101">
                  <c:v>12.5282198116844</c:v>
                </c:pt>
                <c:pt idx="9102">
                  <c:v>12.5295963878641</c:v>
                </c:pt>
                <c:pt idx="9103">
                  <c:v>12.5309729640438</c:v>
                </c:pt>
                <c:pt idx="9104">
                  <c:v>12.532349540223599</c:v>
                </c:pt>
                <c:pt idx="9105">
                  <c:v>12.533726116403299</c:v>
                </c:pt>
                <c:pt idx="9106">
                  <c:v>12.535102692582999</c:v>
                </c:pt>
                <c:pt idx="9107">
                  <c:v>12.536479268762699</c:v>
                </c:pt>
                <c:pt idx="9108">
                  <c:v>12.5378558449425</c:v>
                </c:pt>
                <c:pt idx="9109">
                  <c:v>12.5392324211222</c:v>
                </c:pt>
                <c:pt idx="9110">
                  <c:v>12.5406089973019</c:v>
                </c:pt>
                <c:pt idx="9111">
                  <c:v>12.5419855734816</c:v>
                </c:pt>
                <c:pt idx="9112">
                  <c:v>12.5433621496614</c:v>
                </c:pt>
                <c:pt idx="9113">
                  <c:v>12.5447387258411</c:v>
                </c:pt>
                <c:pt idx="9114">
                  <c:v>12.5461153020208</c:v>
                </c:pt>
                <c:pt idx="9115">
                  <c:v>12.5474918782005</c:v>
                </c:pt>
                <c:pt idx="9116">
                  <c:v>12.548868454380299</c:v>
                </c:pt>
                <c:pt idx="9117">
                  <c:v>12.550245030559999</c:v>
                </c:pt>
                <c:pt idx="9118">
                  <c:v>12.551621606739699</c:v>
                </c:pt>
                <c:pt idx="9119">
                  <c:v>12.552998182919399</c:v>
                </c:pt>
                <c:pt idx="9120">
                  <c:v>12.554374759099201</c:v>
                </c:pt>
                <c:pt idx="9121">
                  <c:v>12.555751335278901</c:v>
                </c:pt>
                <c:pt idx="9122">
                  <c:v>12.557127911458601</c:v>
                </c:pt>
                <c:pt idx="9123">
                  <c:v>12.558504487638301</c:v>
                </c:pt>
                <c:pt idx="9124">
                  <c:v>12.5598810638181</c:v>
                </c:pt>
                <c:pt idx="9125">
                  <c:v>12.5612576399978</c:v>
                </c:pt>
                <c:pt idx="9126">
                  <c:v>12.5626342161775</c:v>
                </c:pt>
                <c:pt idx="9127">
                  <c:v>12.564010792357299</c:v>
                </c:pt>
                <c:pt idx="9128">
                  <c:v>12.565387368536999</c:v>
                </c:pt>
                <c:pt idx="9129">
                  <c:v>12.566763944716699</c:v>
                </c:pt>
                <c:pt idx="9130">
                  <c:v>12.568140520896399</c:v>
                </c:pt>
                <c:pt idx="9131">
                  <c:v>12.569517097076201</c:v>
                </c:pt>
                <c:pt idx="9132">
                  <c:v>12.570893673255901</c:v>
                </c:pt>
                <c:pt idx="9133">
                  <c:v>12.572270249435601</c:v>
                </c:pt>
                <c:pt idx="9134">
                  <c:v>12.573646825615301</c:v>
                </c:pt>
                <c:pt idx="9135">
                  <c:v>12.5750234017951</c:v>
                </c:pt>
                <c:pt idx="9136">
                  <c:v>12.5763999779748</c:v>
                </c:pt>
                <c:pt idx="9137">
                  <c:v>12.5777765541545</c:v>
                </c:pt>
                <c:pt idx="9138">
                  <c:v>12.5791531303342</c:v>
                </c:pt>
                <c:pt idx="9139">
                  <c:v>12.580529706514</c:v>
                </c:pt>
                <c:pt idx="9140">
                  <c:v>12.5819062826937</c:v>
                </c:pt>
                <c:pt idx="9141">
                  <c:v>12.5832828588734</c:v>
                </c:pt>
                <c:pt idx="9142">
                  <c:v>12.5846594350531</c:v>
                </c:pt>
                <c:pt idx="9143">
                  <c:v>12.586036011232901</c:v>
                </c:pt>
                <c:pt idx="9144">
                  <c:v>12.587412587412601</c:v>
                </c:pt>
                <c:pt idx="9145">
                  <c:v>12.588789163592301</c:v>
                </c:pt>
                <c:pt idx="9146">
                  <c:v>12.590165739772001</c:v>
                </c:pt>
                <c:pt idx="9147">
                  <c:v>12.5915423159518</c:v>
                </c:pt>
                <c:pt idx="9148">
                  <c:v>12.5929188921315</c:v>
                </c:pt>
                <c:pt idx="9149">
                  <c:v>12.5942954683112</c:v>
                </c:pt>
                <c:pt idx="9150">
                  <c:v>12.5956720444909</c:v>
                </c:pt>
                <c:pt idx="9151">
                  <c:v>12.5970486206707</c:v>
                </c:pt>
                <c:pt idx="9152">
                  <c:v>12.5984251968504</c:v>
                </c:pt>
                <c:pt idx="9153">
                  <c:v>12.5998017730301</c:v>
                </c:pt>
                <c:pt idx="9154">
                  <c:v>12.6011783492098</c:v>
                </c:pt>
                <c:pt idx="9155">
                  <c:v>12.602554925389599</c:v>
                </c:pt>
                <c:pt idx="9156">
                  <c:v>12.603931501569299</c:v>
                </c:pt>
                <c:pt idx="9157">
                  <c:v>12.605308077748999</c:v>
                </c:pt>
                <c:pt idx="9158">
                  <c:v>12.6066846539288</c:v>
                </c:pt>
                <c:pt idx="9159">
                  <c:v>12.6080612301085</c:v>
                </c:pt>
                <c:pt idx="9160">
                  <c:v>12.6094378062882</c:v>
                </c:pt>
                <c:pt idx="9161">
                  <c:v>12.6108143824679</c:v>
                </c:pt>
                <c:pt idx="9162">
                  <c:v>12.6121909586477</c:v>
                </c:pt>
                <c:pt idx="9163">
                  <c:v>12.6135675348274</c:v>
                </c:pt>
                <c:pt idx="9164">
                  <c:v>12.6149441110071</c:v>
                </c:pt>
                <c:pt idx="9165">
                  <c:v>12.6163206871868</c:v>
                </c:pt>
                <c:pt idx="9166">
                  <c:v>12.617697263366599</c:v>
                </c:pt>
                <c:pt idx="9167">
                  <c:v>12.619073839546299</c:v>
                </c:pt>
                <c:pt idx="9168">
                  <c:v>12.620450415725999</c:v>
                </c:pt>
                <c:pt idx="9169">
                  <c:v>12.621826991905699</c:v>
                </c:pt>
                <c:pt idx="9170">
                  <c:v>12.623203568085501</c:v>
                </c:pt>
                <c:pt idx="9171">
                  <c:v>12.624580144265201</c:v>
                </c:pt>
                <c:pt idx="9172">
                  <c:v>12.625956720444901</c:v>
                </c:pt>
                <c:pt idx="9173">
                  <c:v>12.627333296624601</c:v>
                </c:pt>
                <c:pt idx="9174">
                  <c:v>12.6287098728044</c:v>
                </c:pt>
                <c:pt idx="9175">
                  <c:v>12.6300864489841</c:v>
                </c:pt>
                <c:pt idx="9176">
                  <c:v>12.6314630251638</c:v>
                </c:pt>
                <c:pt idx="9177">
                  <c:v>12.6328396013435</c:v>
                </c:pt>
                <c:pt idx="9178">
                  <c:v>12.6342161775233</c:v>
                </c:pt>
                <c:pt idx="9179">
                  <c:v>12.635592753703</c:v>
                </c:pt>
                <c:pt idx="9180">
                  <c:v>12.636969329882699</c:v>
                </c:pt>
                <c:pt idx="9181">
                  <c:v>12.638345906062399</c:v>
                </c:pt>
                <c:pt idx="9182">
                  <c:v>12.639722482242201</c:v>
                </c:pt>
                <c:pt idx="9183">
                  <c:v>12.641099058421901</c:v>
                </c:pt>
                <c:pt idx="9184">
                  <c:v>12.642475634601601</c:v>
                </c:pt>
                <c:pt idx="9185">
                  <c:v>12.643852210781301</c:v>
                </c:pt>
                <c:pt idx="9186">
                  <c:v>12.6452287869611</c:v>
                </c:pt>
                <c:pt idx="9187">
                  <c:v>12.6466053631408</c:v>
                </c:pt>
                <c:pt idx="9188">
                  <c:v>12.6479819393205</c:v>
                </c:pt>
                <c:pt idx="9189">
                  <c:v>12.6493585155003</c:v>
                </c:pt>
                <c:pt idx="9190">
                  <c:v>12.65073509168</c:v>
                </c:pt>
                <c:pt idx="9191">
                  <c:v>12.6521116678597</c:v>
                </c:pt>
                <c:pt idx="9192">
                  <c:v>12.6534882440394</c:v>
                </c:pt>
                <c:pt idx="9193">
                  <c:v>12.654864820219199</c:v>
                </c:pt>
                <c:pt idx="9194">
                  <c:v>12.656241396398899</c:v>
                </c:pt>
                <c:pt idx="9195">
                  <c:v>12.657617972578601</c:v>
                </c:pt>
                <c:pt idx="9196">
                  <c:v>12.658994548758301</c:v>
                </c:pt>
                <c:pt idx="9197">
                  <c:v>12.6603711249381</c:v>
                </c:pt>
                <c:pt idx="9198">
                  <c:v>12.6617477011178</c:v>
                </c:pt>
                <c:pt idx="9199">
                  <c:v>12.6631242772975</c:v>
                </c:pt>
                <c:pt idx="9200">
                  <c:v>12.6645008534772</c:v>
                </c:pt>
                <c:pt idx="9201">
                  <c:v>12.665877429657</c:v>
                </c:pt>
                <c:pt idx="9202">
                  <c:v>12.6672540058367</c:v>
                </c:pt>
                <c:pt idx="9203">
                  <c:v>12.6686305820164</c:v>
                </c:pt>
                <c:pt idx="9204">
                  <c:v>12.6700071581961</c:v>
                </c:pt>
                <c:pt idx="9205">
                  <c:v>12.671383734375899</c:v>
                </c:pt>
                <c:pt idx="9206">
                  <c:v>12.672760310555599</c:v>
                </c:pt>
                <c:pt idx="9207">
                  <c:v>12.674136886735299</c:v>
                </c:pt>
                <c:pt idx="9208">
                  <c:v>12.675513462914999</c:v>
                </c:pt>
                <c:pt idx="9209">
                  <c:v>12.6768900390948</c:v>
                </c:pt>
                <c:pt idx="9210">
                  <c:v>12.6782666152745</c:v>
                </c:pt>
                <c:pt idx="9211">
                  <c:v>12.6796431914542</c:v>
                </c:pt>
                <c:pt idx="9212">
                  <c:v>12.6810197676339</c:v>
                </c:pt>
                <c:pt idx="9213">
                  <c:v>12.6823963438137</c:v>
                </c:pt>
                <c:pt idx="9214">
                  <c:v>12.6837729199934</c:v>
                </c:pt>
                <c:pt idx="9215">
                  <c:v>12.6851494961731</c:v>
                </c:pt>
                <c:pt idx="9216">
                  <c:v>12.6865260723528</c:v>
                </c:pt>
                <c:pt idx="9217">
                  <c:v>12.687902648532599</c:v>
                </c:pt>
                <c:pt idx="9218">
                  <c:v>12.689279224712299</c:v>
                </c:pt>
                <c:pt idx="9219">
                  <c:v>12.690655800891999</c:v>
                </c:pt>
                <c:pt idx="9220">
                  <c:v>12.692032377071801</c:v>
                </c:pt>
                <c:pt idx="9221">
                  <c:v>12.693408953251501</c:v>
                </c:pt>
                <c:pt idx="9222">
                  <c:v>12.694785529431201</c:v>
                </c:pt>
                <c:pt idx="9223">
                  <c:v>12.696162105610901</c:v>
                </c:pt>
                <c:pt idx="9224">
                  <c:v>12.6975386817907</c:v>
                </c:pt>
                <c:pt idx="9225">
                  <c:v>12.6989152579704</c:v>
                </c:pt>
                <c:pt idx="9226">
                  <c:v>12.7002918341501</c:v>
                </c:pt>
                <c:pt idx="9227">
                  <c:v>12.7016684103298</c:v>
                </c:pt>
                <c:pt idx="9228">
                  <c:v>12.7030449865096</c:v>
                </c:pt>
                <c:pt idx="9229">
                  <c:v>12.7044215626893</c:v>
                </c:pt>
                <c:pt idx="9230">
                  <c:v>12.705798138869</c:v>
                </c:pt>
                <c:pt idx="9231">
                  <c:v>12.7071747150487</c:v>
                </c:pt>
                <c:pt idx="9232">
                  <c:v>12.708551291228501</c:v>
                </c:pt>
                <c:pt idx="9233">
                  <c:v>12.709927867408201</c:v>
                </c:pt>
                <c:pt idx="9234">
                  <c:v>12.711304443587901</c:v>
                </c:pt>
                <c:pt idx="9235">
                  <c:v>12.712681019767601</c:v>
                </c:pt>
                <c:pt idx="9236">
                  <c:v>12.7140575959474</c:v>
                </c:pt>
                <c:pt idx="9237">
                  <c:v>12.7154341721271</c:v>
                </c:pt>
                <c:pt idx="9238">
                  <c:v>12.7168107483068</c:v>
                </c:pt>
                <c:pt idx="9239">
                  <c:v>12.7181873244865</c:v>
                </c:pt>
                <c:pt idx="9240">
                  <c:v>12.7195639006663</c:v>
                </c:pt>
                <c:pt idx="9241">
                  <c:v>12.720940476846</c:v>
                </c:pt>
                <c:pt idx="9242">
                  <c:v>12.7223170530257</c:v>
                </c:pt>
                <c:pt idx="9243">
                  <c:v>12.7236936292054</c:v>
                </c:pt>
                <c:pt idx="9244">
                  <c:v>12.725070205385199</c:v>
                </c:pt>
                <c:pt idx="9245">
                  <c:v>12.726446781564899</c:v>
                </c:pt>
                <c:pt idx="9246">
                  <c:v>12.727823357744599</c:v>
                </c:pt>
                <c:pt idx="9247">
                  <c:v>12.729199933924299</c:v>
                </c:pt>
                <c:pt idx="9248">
                  <c:v>12.7305765101041</c:v>
                </c:pt>
                <c:pt idx="9249">
                  <c:v>12.7319530862838</c:v>
                </c:pt>
                <c:pt idx="9250">
                  <c:v>12.7333296624635</c:v>
                </c:pt>
                <c:pt idx="9251">
                  <c:v>12.7347062386432</c:v>
                </c:pt>
                <c:pt idx="9252">
                  <c:v>12.736082814823</c:v>
                </c:pt>
                <c:pt idx="9253">
                  <c:v>12.7374593910027</c:v>
                </c:pt>
                <c:pt idx="9254">
                  <c:v>12.7388359671824</c:v>
                </c:pt>
                <c:pt idx="9255">
                  <c:v>12.740212543362199</c:v>
                </c:pt>
                <c:pt idx="9256">
                  <c:v>12.741589119541899</c:v>
                </c:pt>
                <c:pt idx="9257">
                  <c:v>12.742965695721599</c:v>
                </c:pt>
                <c:pt idx="9258">
                  <c:v>12.744342271901299</c:v>
                </c:pt>
                <c:pt idx="9259">
                  <c:v>12.745718848081101</c:v>
                </c:pt>
                <c:pt idx="9260">
                  <c:v>12.747095424260801</c:v>
                </c:pt>
                <c:pt idx="9261">
                  <c:v>12.748472000440501</c:v>
                </c:pt>
                <c:pt idx="9262">
                  <c:v>12.749848576620201</c:v>
                </c:pt>
                <c:pt idx="9263">
                  <c:v>12.7512251528</c:v>
                </c:pt>
                <c:pt idx="9264">
                  <c:v>12.7526017289797</c:v>
                </c:pt>
                <c:pt idx="9265">
                  <c:v>12.7539783051594</c:v>
                </c:pt>
                <c:pt idx="9266">
                  <c:v>12.7553548813391</c:v>
                </c:pt>
                <c:pt idx="9267">
                  <c:v>12.756731457518899</c:v>
                </c:pt>
                <c:pt idx="9268">
                  <c:v>12.758108033698599</c:v>
                </c:pt>
                <c:pt idx="9269">
                  <c:v>12.759484609878299</c:v>
                </c:pt>
                <c:pt idx="9270">
                  <c:v>12.760861186057999</c:v>
                </c:pt>
                <c:pt idx="9271">
                  <c:v>12.762237762237801</c:v>
                </c:pt>
                <c:pt idx="9272">
                  <c:v>12.763614338417501</c:v>
                </c:pt>
                <c:pt idx="9273">
                  <c:v>12.764990914597201</c:v>
                </c:pt>
                <c:pt idx="9274">
                  <c:v>12.766367490776901</c:v>
                </c:pt>
                <c:pt idx="9275">
                  <c:v>12.7677440669567</c:v>
                </c:pt>
                <c:pt idx="9276">
                  <c:v>12.7691206431364</c:v>
                </c:pt>
                <c:pt idx="9277">
                  <c:v>12.7704972193161</c:v>
                </c:pt>
                <c:pt idx="9278">
                  <c:v>12.7718737954958</c:v>
                </c:pt>
                <c:pt idx="9279">
                  <c:v>12.7732503716756</c:v>
                </c:pt>
                <c:pt idx="9280">
                  <c:v>12.7746269478553</c:v>
                </c:pt>
                <c:pt idx="9281">
                  <c:v>12.776003524035</c:v>
                </c:pt>
                <c:pt idx="9282">
                  <c:v>12.7773801002147</c:v>
                </c:pt>
                <c:pt idx="9283">
                  <c:v>12.778756676394501</c:v>
                </c:pt>
                <c:pt idx="9284">
                  <c:v>12.780133252574201</c:v>
                </c:pt>
                <c:pt idx="9285">
                  <c:v>12.781509828753901</c:v>
                </c:pt>
                <c:pt idx="9286">
                  <c:v>12.7828864049337</c:v>
                </c:pt>
                <c:pt idx="9287">
                  <c:v>12.7842629811134</c:v>
                </c:pt>
                <c:pt idx="9288">
                  <c:v>12.7856395572931</c:v>
                </c:pt>
                <c:pt idx="9289">
                  <c:v>12.7870161334728</c:v>
                </c:pt>
                <c:pt idx="9290">
                  <c:v>12.7883927096526</c:v>
                </c:pt>
                <c:pt idx="9291">
                  <c:v>12.7897692858323</c:v>
                </c:pt>
                <c:pt idx="9292">
                  <c:v>12.791145862012</c:v>
                </c:pt>
                <c:pt idx="9293">
                  <c:v>12.7925224381917</c:v>
                </c:pt>
                <c:pt idx="9294">
                  <c:v>12.793899014371499</c:v>
                </c:pt>
                <c:pt idx="9295">
                  <c:v>12.795275590551199</c:v>
                </c:pt>
                <c:pt idx="9296">
                  <c:v>12.796652166730899</c:v>
                </c:pt>
                <c:pt idx="9297">
                  <c:v>12.798028742910599</c:v>
                </c:pt>
                <c:pt idx="9298">
                  <c:v>12.7994053190904</c:v>
                </c:pt>
                <c:pt idx="9299">
                  <c:v>12.8007818952701</c:v>
                </c:pt>
                <c:pt idx="9300">
                  <c:v>12.8021584714498</c:v>
                </c:pt>
                <c:pt idx="9301">
                  <c:v>12.8035350476295</c:v>
                </c:pt>
                <c:pt idx="9302">
                  <c:v>12.8049116238093</c:v>
                </c:pt>
                <c:pt idx="9303">
                  <c:v>12.806288199989</c:v>
                </c:pt>
                <c:pt idx="9304">
                  <c:v>12.8076647761687</c:v>
                </c:pt>
                <c:pt idx="9305">
                  <c:v>12.8090413523484</c:v>
                </c:pt>
                <c:pt idx="9306">
                  <c:v>12.810417928528199</c:v>
                </c:pt>
                <c:pt idx="9307">
                  <c:v>12.811794504707899</c:v>
                </c:pt>
                <c:pt idx="9308">
                  <c:v>12.813171080887599</c:v>
                </c:pt>
                <c:pt idx="9309">
                  <c:v>12.814547657067299</c:v>
                </c:pt>
                <c:pt idx="9310">
                  <c:v>12.815924233247101</c:v>
                </c:pt>
                <c:pt idx="9311">
                  <c:v>12.817300809426801</c:v>
                </c:pt>
                <c:pt idx="9312">
                  <c:v>12.818677385606501</c:v>
                </c:pt>
                <c:pt idx="9313">
                  <c:v>12.820053961786201</c:v>
                </c:pt>
                <c:pt idx="9314">
                  <c:v>12.821430537966</c:v>
                </c:pt>
                <c:pt idx="9315">
                  <c:v>12.8228071141457</c:v>
                </c:pt>
                <c:pt idx="9316">
                  <c:v>12.8241836903254</c:v>
                </c:pt>
                <c:pt idx="9317">
                  <c:v>12.8255602665052</c:v>
                </c:pt>
                <c:pt idx="9318">
                  <c:v>12.8269368426849</c:v>
                </c:pt>
                <c:pt idx="9319">
                  <c:v>12.8283134188646</c:v>
                </c:pt>
                <c:pt idx="9320">
                  <c:v>12.8296899950443</c:v>
                </c:pt>
                <c:pt idx="9321">
                  <c:v>12.831066571224101</c:v>
                </c:pt>
                <c:pt idx="9322">
                  <c:v>12.832443147403801</c:v>
                </c:pt>
                <c:pt idx="9323">
                  <c:v>12.833819723583501</c:v>
                </c:pt>
                <c:pt idx="9324">
                  <c:v>12.835196299763201</c:v>
                </c:pt>
                <c:pt idx="9325">
                  <c:v>12.836572875943</c:v>
                </c:pt>
                <c:pt idx="9326">
                  <c:v>12.8379494521227</c:v>
                </c:pt>
                <c:pt idx="9327">
                  <c:v>12.8393260283024</c:v>
                </c:pt>
                <c:pt idx="9328">
                  <c:v>12.8407026044821</c:v>
                </c:pt>
                <c:pt idx="9329">
                  <c:v>12.8420791806619</c:v>
                </c:pt>
                <c:pt idx="9330">
                  <c:v>12.8434557568416</c:v>
                </c:pt>
                <c:pt idx="9331">
                  <c:v>12.8448323330213</c:v>
                </c:pt>
                <c:pt idx="9332">
                  <c:v>12.846208909201</c:v>
                </c:pt>
                <c:pt idx="9333">
                  <c:v>12.847585485380799</c:v>
                </c:pt>
                <c:pt idx="9334">
                  <c:v>12.848962061560499</c:v>
                </c:pt>
                <c:pt idx="9335">
                  <c:v>12.850338637740199</c:v>
                </c:pt>
                <c:pt idx="9336">
                  <c:v>12.851715213919899</c:v>
                </c:pt>
                <c:pt idx="9337">
                  <c:v>12.8530917900997</c:v>
                </c:pt>
                <c:pt idx="9338">
                  <c:v>12.8544683662794</c:v>
                </c:pt>
                <c:pt idx="9339">
                  <c:v>12.8558449424591</c:v>
                </c:pt>
                <c:pt idx="9340">
                  <c:v>12.8572215186388</c:v>
                </c:pt>
                <c:pt idx="9341">
                  <c:v>12.8585980948186</c:v>
                </c:pt>
                <c:pt idx="9342">
                  <c:v>12.8599746709983</c:v>
                </c:pt>
                <c:pt idx="9343">
                  <c:v>12.861351247178</c:v>
                </c:pt>
                <c:pt idx="9344">
                  <c:v>12.8627278233577</c:v>
                </c:pt>
                <c:pt idx="9345">
                  <c:v>12.864104399537499</c:v>
                </c:pt>
                <c:pt idx="9346">
                  <c:v>12.865480975717199</c:v>
                </c:pt>
                <c:pt idx="9347">
                  <c:v>12.866857551896899</c:v>
                </c:pt>
                <c:pt idx="9348">
                  <c:v>12.868234128076701</c:v>
                </c:pt>
                <c:pt idx="9349">
                  <c:v>12.869610704256401</c:v>
                </c:pt>
                <c:pt idx="9350">
                  <c:v>12.870987280436101</c:v>
                </c:pt>
                <c:pt idx="9351">
                  <c:v>12.872363856615801</c:v>
                </c:pt>
                <c:pt idx="9352">
                  <c:v>12.8737404327956</c:v>
                </c:pt>
                <c:pt idx="9353">
                  <c:v>12.8751170089753</c:v>
                </c:pt>
                <c:pt idx="9354">
                  <c:v>12.876493585155</c:v>
                </c:pt>
                <c:pt idx="9355">
                  <c:v>12.8778701613347</c:v>
                </c:pt>
                <c:pt idx="9356">
                  <c:v>12.879246737514499</c:v>
                </c:pt>
                <c:pt idx="9357">
                  <c:v>12.880623313694199</c:v>
                </c:pt>
                <c:pt idx="9358">
                  <c:v>12.881999889873899</c:v>
                </c:pt>
                <c:pt idx="9359">
                  <c:v>12.883376466053599</c:v>
                </c:pt>
                <c:pt idx="9360">
                  <c:v>12.884753042233401</c:v>
                </c:pt>
                <c:pt idx="9361">
                  <c:v>12.886129618413101</c:v>
                </c:pt>
                <c:pt idx="9362">
                  <c:v>12.887506194592801</c:v>
                </c:pt>
                <c:pt idx="9363">
                  <c:v>12.888882770772501</c:v>
                </c:pt>
                <c:pt idx="9364">
                  <c:v>12.8902593469523</c:v>
                </c:pt>
                <c:pt idx="9365">
                  <c:v>12.891635923132</c:v>
                </c:pt>
                <c:pt idx="9366">
                  <c:v>12.8930124993117</c:v>
                </c:pt>
                <c:pt idx="9367">
                  <c:v>12.8943890754914</c:v>
                </c:pt>
                <c:pt idx="9368">
                  <c:v>12.8957656516712</c:v>
                </c:pt>
                <c:pt idx="9369">
                  <c:v>12.8971422278509</c:v>
                </c:pt>
                <c:pt idx="9370">
                  <c:v>12.8985188040306</c:v>
                </c:pt>
                <c:pt idx="9371">
                  <c:v>12.8998953802103</c:v>
                </c:pt>
                <c:pt idx="9372">
                  <c:v>12.901271956390101</c:v>
                </c:pt>
                <c:pt idx="9373">
                  <c:v>12.902648532569801</c:v>
                </c:pt>
                <c:pt idx="9374">
                  <c:v>12.904025108749501</c:v>
                </c:pt>
                <c:pt idx="9375">
                  <c:v>12.905401684929201</c:v>
                </c:pt>
                <c:pt idx="9376">
                  <c:v>12.906778261109</c:v>
                </c:pt>
                <c:pt idx="9377">
                  <c:v>12.9081548372887</c:v>
                </c:pt>
                <c:pt idx="9378">
                  <c:v>12.9095314134684</c:v>
                </c:pt>
                <c:pt idx="9379">
                  <c:v>12.9109079896482</c:v>
                </c:pt>
                <c:pt idx="9380">
                  <c:v>12.9122845658279</c:v>
                </c:pt>
                <c:pt idx="9381">
                  <c:v>12.9136611420076</c:v>
                </c:pt>
                <c:pt idx="9382">
                  <c:v>12.9150377181873</c:v>
                </c:pt>
                <c:pt idx="9383">
                  <c:v>12.916414294367099</c:v>
                </c:pt>
                <c:pt idx="9384">
                  <c:v>12.917790870546799</c:v>
                </c:pt>
                <c:pt idx="9385">
                  <c:v>12.919167446726499</c:v>
                </c:pt>
                <c:pt idx="9386">
                  <c:v>12.920544022906199</c:v>
                </c:pt>
                <c:pt idx="9387">
                  <c:v>12.921920599086</c:v>
                </c:pt>
                <c:pt idx="9388">
                  <c:v>12.9232971752657</c:v>
                </c:pt>
                <c:pt idx="9389">
                  <c:v>12.9246737514454</c:v>
                </c:pt>
                <c:pt idx="9390">
                  <c:v>12.9260503276251</c:v>
                </c:pt>
                <c:pt idx="9391">
                  <c:v>12.9274269038049</c:v>
                </c:pt>
                <c:pt idx="9392">
                  <c:v>12.9288034799846</c:v>
                </c:pt>
                <c:pt idx="9393">
                  <c:v>12.9301800561643</c:v>
                </c:pt>
                <c:pt idx="9394">
                  <c:v>12.931556632344</c:v>
                </c:pt>
                <c:pt idx="9395">
                  <c:v>12.932933208523799</c:v>
                </c:pt>
                <c:pt idx="9396">
                  <c:v>12.934309784703499</c:v>
                </c:pt>
                <c:pt idx="9397">
                  <c:v>12.935686360883199</c:v>
                </c:pt>
                <c:pt idx="9398">
                  <c:v>12.937062937062899</c:v>
                </c:pt>
                <c:pt idx="9399">
                  <c:v>12.938439513242701</c:v>
                </c:pt>
                <c:pt idx="9400">
                  <c:v>12.939816089422401</c:v>
                </c:pt>
                <c:pt idx="9401">
                  <c:v>12.941192665602101</c:v>
                </c:pt>
                <c:pt idx="9402">
                  <c:v>12.942569241781801</c:v>
                </c:pt>
                <c:pt idx="9403">
                  <c:v>12.9439458179616</c:v>
                </c:pt>
                <c:pt idx="9404">
                  <c:v>12.9453223941413</c:v>
                </c:pt>
                <c:pt idx="9405">
                  <c:v>12.946698970321</c:v>
                </c:pt>
                <c:pt idx="9406">
                  <c:v>12.9480755465007</c:v>
                </c:pt>
                <c:pt idx="9407">
                  <c:v>12.949452122680499</c:v>
                </c:pt>
                <c:pt idx="9408">
                  <c:v>12.950828698860199</c:v>
                </c:pt>
                <c:pt idx="9409">
                  <c:v>12.952205275039899</c:v>
                </c:pt>
                <c:pt idx="9410">
                  <c:v>12.953581851219599</c:v>
                </c:pt>
                <c:pt idx="9411">
                  <c:v>12.954958427399401</c:v>
                </c:pt>
                <c:pt idx="9412">
                  <c:v>12.956335003579101</c:v>
                </c:pt>
                <c:pt idx="9413">
                  <c:v>12.957711579758801</c:v>
                </c:pt>
                <c:pt idx="9414">
                  <c:v>12.9590881559386</c:v>
                </c:pt>
                <c:pt idx="9415">
                  <c:v>12.9604647321183</c:v>
                </c:pt>
                <c:pt idx="9416">
                  <c:v>12.961841308298</c:v>
                </c:pt>
                <c:pt idx="9417">
                  <c:v>12.9632178844777</c:v>
                </c:pt>
                <c:pt idx="9418">
                  <c:v>12.9645944606575</c:v>
                </c:pt>
                <c:pt idx="9419">
                  <c:v>12.9659710368372</c:v>
                </c:pt>
                <c:pt idx="9420">
                  <c:v>12.9673476130169</c:v>
                </c:pt>
                <c:pt idx="9421">
                  <c:v>12.9687241891966</c:v>
                </c:pt>
                <c:pt idx="9422">
                  <c:v>12.970100765376401</c:v>
                </c:pt>
                <c:pt idx="9423">
                  <c:v>12.971477341556101</c:v>
                </c:pt>
                <c:pt idx="9424">
                  <c:v>12.972853917735801</c:v>
                </c:pt>
                <c:pt idx="9425">
                  <c:v>12.974230493915501</c:v>
                </c:pt>
                <c:pt idx="9426">
                  <c:v>12.9756070700953</c:v>
                </c:pt>
                <c:pt idx="9427">
                  <c:v>12.976983646275</c:v>
                </c:pt>
                <c:pt idx="9428">
                  <c:v>12.9783602224547</c:v>
                </c:pt>
                <c:pt idx="9429">
                  <c:v>12.9797367986344</c:v>
                </c:pt>
                <c:pt idx="9430">
                  <c:v>12.9811133748142</c:v>
                </c:pt>
                <c:pt idx="9431">
                  <c:v>12.9824899509939</c:v>
                </c:pt>
                <c:pt idx="9432">
                  <c:v>12.9838665271736</c:v>
                </c:pt>
                <c:pt idx="9433">
                  <c:v>12.9852431033533</c:v>
                </c:pt>
                <c:pt idx="9434">
                  <c:v>12.986619679533099</c:v>
                </c:pt>
                <c:pt idx="9435">
                  <c:v>12.987996255712799</c:v>
                </c:pt>
                <c:pt idx="9436">
                  <c:v>12.989372831892499</c:v>
                </c:pt>
                <c:pt idx="9437">
                  <c:v>12.990749408072199</c:v>
                </c:pt>
                <c:pt idx="9438">
                  <c:v>12.992125984252</c:v>
                </c:pt>
                <c:pt idx="9439">
                  <c:v>12.9935025604317</c:v>
                </c:pt>
                <c:pt idx="9440">
                  <c:v>12.9948791366114</c:v>
                </c:pt>
                <c:pt idx="9441">
                  <c:v>12.9962557127911</c:v>
                </c:pt>
                <c:pt idx="9442">
                  <c:v>12.9976322889709</c:v>
                </c:pt>
                <c:pt idx="9443">
                  <c:v>12.9990088651506</c:v>
                </c:pt>
                <c:pt idx="9444">
                  <c:v>13.0003854413303</c:v>
                </c:pt>
                <c:pt idx="9445">
                  <c:v>13.001762017510099</c:v>
                </c:pt>
                <c:pt idx="9446">
                  <c:v>13.003138593689799</c:v>
                </c:pt>
                <c:pt idx="9447">
                  <c:v>13.004515169869499</c:v>
                </c:pt>
                <c:pt idx="9448">
                  <c:v>13.005891746049199</c:v>
                </c:pt>
                <c:pt idx="9449">
                  <c:v>13.007268322229001</c:v>
                </c:pt>
                <c:pt idx="9450">
                  <c:v>13.008644898408701</c:v>
                </c:pt>
                <c:pt idx="9451">
                  <c:v>13.010021474588401</c:v>
                </c:pt>
                <c:pt idx="9452">
                  <c:v>13.011398050768101</c:v>
                </c:pt>
                <c:pt idx="9453">
                  <c:v>13.0127746269479</c:v>
                </c:pt>
                <c:pt idx="9454">
                  <c:v>13.0141512031276</c:v>
                </c:pt>
                <c:pt idx="9455">
                  <c:v>13.0155277793073</c:v>
                </c:pt>
                <c:pt idx="9456">
                  <c:v>13.016904355487</c:v>
                </c:pt>
                <c:pt idx="9457">
                  <c:v>13.0182809316668</c:v>
                </c:pt>
                <c:pt idx="9458">
                  <c:v>13.0196575078465</c:v>
                </c:pt>
                <c:pt idx="9459">
                  <c:v>13.0210340840262</c:v>
                </c:pt>
                <c:pt idx="9460">
                  <c:v>13.0224106602059</c:v>
                </c:pt>
                <c:pt idx="9461">
                  <c:v>13.023787236385701</c:v>
                </c:pt>
                <c:pt idx="9462">
                  <c:v>13.025163812565401</c:v>
                </c:pt>
                <c:pt idx="9463">
                  <c:v>13.026540388745101</c:v>
                </c:pt>
                <c:pt idx="9464">
                  <c:v>13.027916964924801</c:v>
                </c:pt>
                <c:pt idx="9465">
                  <c:v>13.0292935411046</c:v>
                </c:pt>
                <c:pt idx="9466">
                  <c:v>13.0306701172843</c:v>
                </c:pt>
                <c:pt idx="9467">
                  <c:v>13.032046693464</c:v>
                </c:pt>
                <c:pt idx="9468">
                  <c:v>13.0334232696437</c:v>
                </c:pt>
                <c:pt idx="9469">
                  <c:v>13.0347998458235</c:v>
                </c:pt>
                <c:pt idx="9470">
                  <c:v>13.0361764220032</c:v>
                </c:pt>
                <c:pt idx="9471">
                  <c:v>13.0375529981829</c:v>
                </c:pt>
                <c:pt idx="9472">
                  <c:v>13.0389295743626</c:v>
                </c:pt>
                <c:pt idx="9473">
                  <c:v>13.040306150542399</c:v>
                </c:pt>
                <c:pt idx="9474">
                  <c:v>13.041682726722099</c:v>
                </c:pt>
                <c:pt idx="9475">
                  <c:v>13.043059302901799</c:v>
                </c:pt>
                <c:pt idx="9476">
                  <c:v>13.0444358790816</c:v>
                </c:pt>
                <c:pt idx="9477">
                  <c:v>13.0458124552613</c:v>
                </c:pt>
                <c:pt idx="9478">
                  <c:v>13.047189031441</c:v>
                </c:pt>
                <c:pt idx="9479">
                  <c:v>13.0485656076207</c:v>
                </c:pt>
                <c:pt idx="9480">
                  <c:v>13.0499421838005</c:v>
                </c:pt>
                <c:pt idx="9481">
                  <c:v>13.0513187599802</c:v>
                </c:pt>
                <c:pt idx="9482">
                  <c:v>13.0526953361599</c:v>
                </c:pt>
                <c:pt idx="9483">
                  <c:v>13.0540719123396</c:v>
                </c:pt>
                <c:pt idx="9484">
                  <c:v>13.055448488519399</c:v>
                </c:pt>
                <c:pt idx="9485">
                  <c:v>13.056825064699099</c:v>
                </c:pt>
                <c:pt idx="9486">
                  <c:v>13.058201640878799</c:v>
                </c:pt>
                <c:pt idx="9487">
                  <c:v>13.059578217058499</c:v>
                </c:pt>
                <c:pt idx="9488">
                  <c:v>13.060954793238301</c:v>
                </c:pt>
                <c:pt idx="9489">
                  <c:v>13.062331369418001</c:v>
                </c:pt>
                <c:pt idx="9490">
                  <c:v>13.063707945597701</c:v>
                </c:pt>
                <c:pt idx="9491">
                  <c:v>13.065084521777401</c:v>
                </c:pt>
                <c:pt idx="9492">
                  <c:v>13.0664610979572</c:v>
                </c:pt>
                <c:pt idx="9493">
                  <c:v>13.0678376741369</c:v>
                </c:pt>
                <c:pt idx="9494">
                  <c:v>13.0692142503166</c:v>
                </c:pt>
                <c:pt idx="9495">
                  <c:v>13.0705908264963</c:v>
                </c:pt>
                <c:pt idx="9496">
                  <c:v>13.071967402676099</c:v>
                </c:pt>
                <c:pt idx="9497">
                  <c:v>13.073343978855799</c:v>
                </c:pt>
                <c:pt idx="9498">
                  <c:v>13.074720555035499</c:v>
                </c:pt>
                <c:pt idx="9499">
                  <c:v>13.076097131215199</c:v>
                </c:pt>
                <c:pt idx="9500">
                  <c:v>13.077473707395001</c:v>
                </c:pt>
                <c:pt idx="9501">
                  <c:v>13.078850283574701</c:v>
                </c:pt>
                <c:pt idx="9502">
                  <c:v>13.080226859754401</c:v>
                </c:pt>
                <c:pt idx="9503">
                  <c:v>13.081603435934101</c:v>
                </c:pt>
                <c:pt idx="9504">
                  <c:v>13.0829800121139</c:v>
                </c:pt>
                <c:pt idx="9505">
                  <c:v>13.0843565882936</c:v>
                </c:pt>
                <c:pt idx="9506">
                  <c:v>13.0857331644733</c:v>
                </c:pt>
                <c:pt idx="9507">
                  <c:v>13.0871097406531</c:v>
                </c:pt>
                <c:pt idx="9508">
                  <c:v>13.0884863168328</c:v>
                </c:pt>
                <c:pt idx="9509">
                  <c:v>13.0898628930125</c:v>
                </c:pt>
                <c:pt idx="9510">
                  <c:v>13.0912394691922</c:v>
                </c:pt>
                <c:pt idx="9511">
                  <c:v>13.092616045372001</c:v>
                </c:pt>
                <c:pt idx="9512">
                  <c:v>13.093992621551701</c:v>
                </c:pt>
                <c:pt idx="9513">
                  <c:v>13.095369197731401</c:v>
                </c:pt>
                <c:pt idx="9514">
                  <c:v>13.096745773911101</c:v>
                </c:pt>
                <c:pt idx="9515">
                  <c:v>13.0981223500909</c:v>
                </c:pt>
                <c:pt idx="9516">
                  <c:v>13.0994989262706</c:v>
                </c:pt>
                <c:pt idx="9517">
                  <c:v>13.1008755024503</c:v>
                </c:pt>
                <c:pt idx="9518">
                  <c:v>13.10225207863</c:v>
                </c:pt>
                <c:pt idx="9519">
                  <c:v>13.1036286548098</c:v>
                </c:pt>
                <c:pt idx="9520">
                  <c:v>13.1050052309895</c:v>
                </c:pt>
                <c:pt idx="9521">
                  <c:v>13.1063818071692</c:v>
                </c:pt>
                <c:pt idx="9522">
                  <c:v>13.1077583833489</c:v>
                </c:pt>
                <c:pt idx="9523">
                  <c:v>13.109134959528699</c:v>
                </c:pt>
                <c:pt idx="9524">
                  <c:v>13.110511535708399</c:v>
                </c:pt>
                <c:pt idx="9525">
                  <c:v>13.111888111888099</c:v>
                </c:pt>
                <c:pt idx="9526">
                  <c:v>13.113264688067799</c:v>
                </c:pt>
                <c:pt idx="9527">
                  <c:v>13.1146412642476</c:v>
                </c:pt>
                <c:pt idx="9528">
                  <c:v>13.1160178404273</c:v>
                </c:pt>
                <c:pt idx="9529">
                  <c:v>13.117394416607</c:v>
                </c:pt>
                <c:pt idx="9530">
                  <c:v>13.1187709927867</c:v>
                </c:pt>
                <c:pt idx="9531">
                  <c:v>13.1201475689665</c:v>
                </c:pt>
                <c:pt idx="9532">
                  <c:v>13.1215241451462</c:v>
                </c:pt>
                <c:pt idx="9533">
                  <c:v>13.1229007213259</c:v>
                </c:pt>
                <c:pt idx="9534">
                  <c:v>13.1242772975056</c:v>
                </c:pt>
                <c:pt idx="9535">
                  <c:v>13.125653873685399</c:v>
                </c:pt>
                <c:pt idx="9536">
                  <c:v>13.127030449865099</c:v>
                </c:pt>
                <c:pt idx="9537">
                  <c:v>13.128407026044799</c:v>
                </c:pt>
                <c:pt idx="9538">
                  <c:v>13.129783602224499</c:v>
                </c:pt>
                <c:pt idx="9539">
                  <c:v>13.131160178404301</c:v>
                </c:pt>
                <c:pt idx="9540">
                  <c:v>13.132536754584001</c:v>
                </c:pt>
                <c:pt idx="9541">
                  <c:v>13.133913330763701</c:v>
                </c:pt>
                <c:pt idx="9542">
                  <c:v>13.1352899069435</c:v>
                </c:pt>
                <c:pt idx="9543">
                  <c:v>13.1366664831232</c:v>
                </c:pt>
                <c:pt idx="9544">
                  <c:v>13.1380430593029</c:v>
                </c:pt>
                <c:pt idx="9545">
                  <c:v>13.1394196354826</c:v>
                </c:pt>
                <c:pt idx="9546">
                  <c:v>13.1407962116624</c:v>
                </c:pt>
                <c:pt idx="9547">
                  <c:v>13.1421727878421</c:v>
                </c:pt>
                <c:pt idx="9548">
                  <c:v>13.1435493640218</c:v>
                </c:pt>
                <c:pt idx="9549">
                  <c:v>13.1449259402015</c:v>
                </c:pt>
                <c:pt idx="9550">
                  <c:v>13.146302516381301</c:v>
                </c:pt>
                <c:pt idx="9551">
                  <c:v>13.147679092561001</c:v>
                </c:pt>
                <c:pt idx="9552">
                  <c:v>13.149055668740701</c:v>
                </c:pt>
                <c:pt idx="9553">
                  <c:v>13.150432244920401</c:v>
                </c:pt>
                <c:pt idx="9554">
                  <c:v>13.1518088211002</c:v>
                </c:pt>
                <c:pt idx="9555">
                  <c:v>13.1531853972799</c:v>
                </c:pt>
                <c:pt idx="9556">
                  <c:v>13.1545619734596</c:v>
                </c:pt>
                <c:pt idx="9557">
                  <c:v>13.1559385496393</c:v>
                </c:pt>
                <c:pt idx="9558">
                  <c:v>13.1573151258191</c:v>
                </c:pt>
                <c:pt idx="9559">
                  <c:v>13.1586917019988</c:v>
                </c:pt>
                <c:pt idx="9560">
                  <c:v>13.1600682781785</c:v>
                </c:pt>
                <c:pt idx="9561">
                  <c:v>13.1614448543582</c:v>
                </c:pt>
                <c:pt idx="9562">
                  <c:v>13.162821430537999</c:v>
                </c:pt>
                <c:pt idx="9563">
                  <c:v>13.164198006717699</c:v>
                </c:pt>
                <c:pt idx="9564">
                  <c:v>13.165574582897399</c:v>
                </c:pt>
                <c:pt idx="9565">
                  <c:v>13.166951159077099</c:v>
                </c:pt>
                <c:pt idx="9566">
                  <c:v>13.1683277352569</c:v>
                </c:pt>
                <c:pt idx="9567">
                  <c:v>13.1697043114366</c:v>
                </c:pt>
                <c:pt idx="9568">
                  <c:v>13.1710808876163</c:v>
                </c:pt>
                <c:pt idx="9569">
                  <c:v>13.1724574637961</c:v>
                </c:pt>
                <c:pt idx="9570">
                  <c:v>13.1738340399758</c:v>
                </c:pt>
                <c:pt idx="9571">
                  <c:v>13.1752106161555</c:v>
                </c:pt>
                <c:pt idx="9572">
                  <c:v>13.1765871923352</c:v>
                </c:pt>
                <c:pt idx="9573">
                  <c:v>13.177963768514999</c:v>
                </c:pt>
                <c:pt idx="9574">
                  <c:v>13.179340344694699</c:v>
                </c:pt>
                <c:pt idx="9575">
                  <c:v>13.180716920874399</c:v>
                </c:pt>
                <c:pt idx="9576">
                  <c:v>13.182093497054099</c:v>
                </c:pt>
                <c:pt idx="9577">
                  <c:v>13.183470073233901</c:v>
                </c:pt>
                <c:pt idx="9578">
                  <c:v>13.184846649413601</c:v>
                </c:pt>
                <c:pt idx="9579">
                  <c:v>13.186223225593301</c:v>
                </c:pt>
                <c:pt idx="9580">
                  <c:v>13.187599801773001</c:v>
                </c:pt>
                <c:pt idx="9581">
                  <c:v>13.1889763779528</c:v>
                </c:pt>
                <c:pt idx="9582">
                  <c:v>13.1903529541325</c:v>
                </c:pt>
                <c:pt idx="9583">
                  <c:v>13.1917295303122</c:v>
                </c:pt>
                <c:pt idx="9584">
                  <c:v>13.1931061064919</c:v>
                </c:pt>
                <c:pt idx="9585">
                  <c:v>13.194482682671699</c:v>
                </c:pt>
                <c:pt idx="9586">
                  <c:v>13.195859258851399</c:v>
                </c:pt>
                <c:pt idx="9587">
                  <c:v>13.197235835031099</c:v>
                </c:pt>
                <c:pt idx="9588">
                  <c:v>13.198612411210799</c:v>
                </c:pt>
                <c:pt idx="9589">
                  <c:v>13.199988987390601</c:v>
                </c:pt>
                <c:pt idx="9590">
                  <c:v>13.201365563570301</c:v>
                </c:pt>
                <c:pt idx="9591">
                  <c:v>13.202742139750001</c:v>
                </c:pt>
                <c:pt idx="9592">
                  <c:v>13.204118715929701</c:v>
                </c:pt>
                <c:pt idx="9593">
                  <c:v>13.2054952921095</c:v>
                </c:pt>
                <c:pt idx="9594">
                  <c:v>13.2068718682892</c:v>
                </c:pt>
                <c:pt idx="9595">
                  <c:v>13.2082484444689</c:v>
                </c:pt>
                <c:pt idx="9596">
                  <c:v>13.2096250206486</c:v>
                </c:pt>
                <c:pt idx="9597">
                  <c:v>13.2110015968284</c:v>
                </c:pt>
                <c:pt idx="9598">
                  <c:v>13.2123781730081</c:v>
                </c:pt>
                <c:pt idx="9599">
                  <c:v>13.2137547491878</c:v>
                </c:pt>
                <c:pt idx="9600">
                  <c:v>13.2151313253675</c:v>
                </c:pt>
                <c:pt idx="9601">
                  <c:v>13.216507901547301</c:v>
                </c:pt>
                <c:pt idx="9602">
                  <c:v>13.217884477727001</c:v>
                </c:pt>
                <c:pt idx="9603">
                  <c:v>13.219261053906701</c:v>
                </c:pt>
                <c:pt idx="9604">
                  <c:v>13.2206376300865</c:v>
                </c:pt>
                <c:pt idx="9605">
                  <c:v>13.2220142062662</c:v>
                </c:pt>
                <c:pt idx="9606">
                  <c:v>13.2233907824459</c:v>
                </c:pt>
                <c:pt idx="9607">
                  <c:v>13.2247673586256</c:v>
                </c:pt>
                <c:pt idx="9608">
                  <c:v>13.2261439348054</c:v>
                </c:pt>
                <c:pt idx="9609">
                  <c:v>13.2275205109851</c:v>
                </c:pt>
                <c:pt idx="9610">
                  <c:v>13.2288970871648</c:v>
                </c:pt>
                <c:pt idx="9611">
                  <c:v>13.2302736633445</c:v>
                </c:pt>
                <c:pt idx="9612">
                  <c:v>13.231650239524299</c:v>
                </c:pt>
                <c:pt idx="9613">
                  <c:v>13.233026815703999</c:v>
                </c:pt>
                <c:pt idx="9614">
                  <c:v>13.234403391883699</c:v>
                </c:pt>
                <c:pt idx="9615">
                  <c:v>13.235779968063399</c:v>
                </c:pt>
                <c:pt idx="9616">
                  <c:v>13.2371565442432</c:v>
                </c:pt>
                <c:pt idx="9617">
                  <c:v>13.2385331204229</c:v>
                </c:pt>
                <c:pt idx="9618">
                  <c:v>13.2399096966026</c:v>
                </c:pt>
                <c:pt idx="9619">
                  <c:v>13.2412862727823</c:v>
                </c:pt>
                <c:pt idx="9620">
                  <c:v>13.2426628489621</c:v>
                </c:pt>
                <c:pt idx="9621">
                  <c:v>13.2440394251418</c:v>
                </c:pt>
                <c:pt idx="9622">
                  <c:v>13.2454160013215</c:v>
                </c:pt>
                <c:pt idx="9623">
                  <c:v>13.2467925775012</c:v>
                </c:pt>
                <c:pt idx="9624">
                  <c:v>13.248169153680999</c:v>
                </c:pt>
                <c:pt idx="9625">
                  <c:v>13.249545729860699</c:v>
                </c:pt>
                <c:pt idx="9626">
                  <c:v>13.250922306040399</c:v>
                </c:pt>
                <c:pt idx="9627">
                  <c:v>13.252298882220099</c:v>
                </c:pt>
                <c:pt idx="9628">
                  <c:v>13.253675458399901</c:v>
                </c:pt>
                <c:pt idx="9629">
                  <c:v>13.255052034579601</c:v>
                </c:pt>
                <c:pt idx="9630">
                  <c:v>13.256428610759301</c:v>
                </c:pt>
                <c:pt idx="9631">
                  <c:v>13.257805186939001</c:v>
                </c:pt>
                <c:pt idx="9632">
                  <c:v>13.2591817631188</c:v>
                </c:pt>
                <c:pt idx="9633">
                  <c:v>13.2605583392985</c:v>
                </c:pt>
                <c:pt idx="9634">
                  <c:v>13.2619349154782</c:v>
                </c:pt>
                <c:pt idx="9635">
                  <c:v>13.263311491657999</c:v>
                </c:pt>
                <c:pt idx="9636">
                  <c:v>13.264688067837699</c:v>
                </c:pt>
                <c:pt idx="9637">
                  <c:v>13.266064644017399</c:v>
                </c:pt>
                <c:pt idx="9638">
                  <c:v>13.267441220197099</c:v>
                </c:pt>
                <c:pt idx="9639">
                  <c:v>13.268817796376901</c:v>
                </c:pt>
                <c:pt idx="9640">
                  <c:v>13.270194372556601</c:v>
                </c:pt>
                <c:pt idx="9641">
                  <c:v>13.271570948736301</c:v>
                </c:pt>
                <c:pt idx="9642">
                  <c:v>13.272947524916001</c:v>
                </c:pt>
                <c:pt idx="9643">
                  <c:v>13.2743241010958</c:v>
                </c:pt>
                <c:pt idx="9644">
                  <c:v>13.2757006772755</c:v>
                </c:pt>
                <c:pt idx="9645">
                  <c:v>13.2770772534552</c:v>
                </c:pt>
                <c:pt idx="9646">
                  <c:v>13.2784538296349</c:v>
                </c:pt>
                <c:pt idx="9647">
                  <c:v>13.2798304058147</c:v>
                </c:pt>
                <c:pt idx="9648">
                  <c:v>13.2812069819944</c:v>
                </c:pt>
                <c:pt idx="9649">
                  <c:v>13.2825835581741</c:v>
                </c:pt>
                <c:pt idx="9650">
                  <c:v>13.2839601343538</c:v>
                </c:pt>
                <c:pt idx="9651">
                  <c:v>13.285336710533601</c:v>
                </c:pt>
                <c:pt idx="9652">
                  <c:v>13.286713286713301</c:v>
                </c:pt>
                <c:pt idx="9653">
                  <c:v>13.288089862893001</c:v>
                </c:pt>
                <c:pt idx="9654">
                  <c:v>13.289466439072701</c:v>
                </c:pt>
                <c:pt idx="9655">
                  <c:v>13.2908430152525</c:v>
                </c:pt>
                <c:pt idx="9656">
                  <c:v>13.2922195914322</c:v>
                </c:pt>
                <c:pt idx="9657">
                  <c:v>13.2935961676119</c:v>
                </c:pt>
                <c:pt idx="9658">
                  <c:v>13.2949727437916</c:v>
                </c:pt>
                <c:pt idx="9659">
                  <c:v>13.2963493199714</c:v>
                </c:pt>
                <c:pt idx="9660">
                  <c:v>13.2977258961511</c:v>
                </c:pt>
                <c:pt idx="9661">
                  <c:v>13.2991024723308</c:v>
                </c:pt>
                <c:pt idx="9662">
                  <c:v>13.3004790485105</c:v>
                </c:pt>
                <c:pt idx="9663">
                  <c:v>13.301855624690299</c:v>
                </c:pt>
                <c:pt idx="9664">
                  <c:v>13.303232200869999</c:v>
                </c:pt>
                <c:pt idx="9665">
                  <c:v>13.304608777049699</c:v>
                </c:pt>
                <c:pt idx="9666">
                  <c:v>13.305985353229399</c:v>
                </c:pt>
                <c:pt idx="9667">
                  <c:v>13.3073619294092</c:v>
                </c:pt>
                <c:pt idx="9668">
                  <c:v>13.3087385055889</c:v>
                </c:pt>
                <c:pt idx="9669">
                  <c:v>13.3101150817686</c:v>
                </c:pt>
                <c:pt idx="9670">
                  <c:v>13.3114916579484</c:v>
                </c:pt>
                <c:pt idx="9671">
                  <c:v>13.3128682341281</c:v>
                </c:pt>
                <c:pt idx="9672">
                  <c:v>13.3142448103078</c:v>
                </c:pt>
                <c:pt idx="9673">
                  <c:v>13.3156213864875</c:v>
                </c:pt>
                <c:pt idx="9674">
                  <c:v>13.316997962667299</c:v>
                </c:pt>
                <c:pt idx="9675">
                  <c:v>13.318374538846999</c:v>
                </c:pt>
                <c:pt idx="9676">
                  <c:v>13.319751115026699</c:v>
                </c:pt>
                <c:pt idx="9677">
                  <c:v>13.321127691206399</c:v>
                </c:pt>
                <c:pt idx="9678">
                  <c:v>13.322504267386201</c:v>
                </c:pt>
                <c:pt idx="9679">
                  <c:v>13.323880843565901</c:v>
                </c:pt>
                <c:pt idx="9680">
                  <c:v>13.325257419745601</c:v>
                </c:pt>
                <c:pt idx="9681">
                  <c:v>13.326633995925301</c:v>
                </c:pt>
                <c:pt idx="9682">
                  <c:v>13.3280105721051</c:v>
                </c:pt>
                <c:pt idx="9683">
                  <c:v>13.3293871482848</c:v>
                </c:pt>
                <c:pt idx="9684">
                  <c:v>13.3307637244645</c:v>
                </c:pt>
                <c:pt idx="9685">
                  <c:v>13.3321403006442</c:v>
                </c:pt>
                <c:pt idx="9686">
                  <c:v>13.333516876824</c:v>
                </c:pt>
                <c:pt idx="9687">
                  <c:v>13.3348934530037</c:v>
                </c:pt>
                <c:pt idx="9688">
                  <c:v>13.3362700291834</c:v>
                </c:pt>
                <c:pt idx="9689">
                  <c:v>13.3376466053631</c:v>
                </c:pt>
                <c:pt idx="9690">
                  <c:v>13.339023181542901</c:v>
                </c:pt>
                <c:pt idx="9691">
                  <c:v>13.340399757722601</c:v>
                </c:pt>
                <c:pt idx="9692">
                  <c:v>13.341776333902301</c:v>
                </c:pt>
                <c:pt idx="9693">
                  <c:v>13.343152910082001</c:v>
                </c:pt>
                <c:pt idx="9694">
                  <c:v>13.3445294862618</c:v>
                </c:pt>
                <c:pt idx="9695">
                  <c:v>13.3459060624415</c:v>
                </c:pt>
                <c:pt idx="9696">
                  <c:v>13.3472826386212</c:v>
                </c:pt>
                <c:pt idx="9697">
                  <c:v>13.348659214801</c:v>
                </c:pt>
                <c:pt idx="9698">
                  <c:v>13.3500357909807</c:v>
                </c:pt>
                <c:pt idx="9699">
                  <c:v>13.3514123671604</c:v>
                </c:pt>
                <c:pt idx="9700">
                  <c:v>13.3527889433401</c:v>
                </c:pt>
                <c:pt idx="9701">
                  <c:v>13.354165519519899</c:v>
                </c:pt>
                <c:pt idx="9702">
                  <c:v>13.355542095699599</c:v>
                </c:pt>
                <c:pt idx="9703">
                  <c:v>13.356918671879299</c:v>
                </c:pt>
                <c:pt idx="9704">
                  <c:v>13.358295248058999</c:v>
                </c:pt>
                <c:pt idx="9705">
                  <c:v>13.3596718242388</c:v>
                </c:pt>
                <c:pt idx="9706">
                  <c:v>13.3610484004185</c:v>
                </c:pt>
                <c:pt idx="9707">
                  <c:v>13.3624249765982</c:v>
                </c:pt>
                <c:pt idx="9708">
                  <c:v>13.3638015527779</c:v>
                </c:pt>
                <c:pt idx="9709">
                  <c:v>13.3651781289577</c:v>
                </c:pt>
                <c:pt idx="9710">
                  <c:v>13.3665547051374</c:v>
                </c:pt>
                <c:pt idx="9711">
                  <c:v>13.3679312813171</c:v>
                </c:pt>
                <c:pt idx="9712">
                  <c:v>13.3693078574968</c:v>
                </c:pt>
                <c:pt idx="9713">
                  <c:v>13.370684433676599</c:v>
                </c:pt>
                <c:pt idx="9714">
                  <c:v>13.372061009856299</c:v>
                </c:pt>
                <c:pt idx="9715">
                  <c:v>13.373437586035999</c:v>
                </c:pt>
                <c:pt idx="9716">
                  <c:v>13.374814162215699</c:v>
                </c:pt>
                <c:pt idx="9717">
                  <c:v>13.376190738395501</c:v>
                </c:pt>
                <c:pt idx="9718">
                  <c:v>13.377567314575201</c:v>
                </c:pt>
                <c:pt idx="9719">
                  <c:v>13.378943890754901</c:v>
                </c:pt>
                <c:pt idx="9720">
                  <c:v>13.380320466934601</c:v>
                </c:pt>
                <c:pt idx="9721">
                  <c:v>13.3816970431144</c:v>
                </c:pt>
                <c:pt idx="9722">
                  <c:v>13.3830736192941</c:v>
                </c:pt>
                <c:pt idx="9723">
                  <c:v>13.3844501954738</c:v>
                </c:pt>
                <c:pt idx="9724">
                  <c:v>13.3858267716535</c:v>
                </c:pt>
                <c:pt idx="9725">
                  <c:v>13.387203347833299</c:v>
                </c:pt>
                <c:pt idx="9726">
                  <c:v>13.388579924012999</c:v>
                </c:pt>
                <c:pt idx="9727">
                  <c:v>13.389956500192699</c:v>
                </c:pt>
                <c:pt idx="9728">
                  <c:v>13.391333076372501</c:v>
                </c:pt>
                <c:pt idx="9729">
                  <c:v>13.392709652552201</c:v>
                </c:pt>
                <c:pt idx="9730">
                  <c:v>13.394086228731901</c:v>
                </c:pt>
                <c:pt idx="9731">
                  <c:v>13.395462804911601</c:v>
                </c:pt>
                <c:pt idx="9732">
                  <c:v>13.3968393810914</c:v>
                </c:pt>
                <c:pt idx="9733">
                  <c:v>13.3982159572711</c:v>
                </c:pt>
                <c:pt idx="9734">
                  <c:v>13.3995925334508</c:v>
                </c:pt>
                <c:pt idx="9735">
                  <c:v>13.4009691096305</c:v>
                </c:pt>
                <c:pt idx="9736">
                  <c:v>13.4023456858103</c:v>
                </c:pt>
                <c:pt idx="9737">
                  <c:v>13.40372226199</c:v>
                </c:pt>
                <c:pt idx="9738">
                  <c:v>13.4050988381697</c:v>
                </c:pt>
                <c:pt idx="9739">
                  <c:v>13.4064754143494</c:v>
                </c:pt>
                <c:pt idx="9740">
                  <c:v>13.407851990529201</c:v>
                </c:pt>
                <c:pt idx="9741">
                  <c:v>13.409228566708901</c:v>
                </c:pt>
                <c:pt idx="9742">
                  <c:v>13.410605142888601</c:v>
                </c:pt>
                <c:pt idx="9743">
                  <c:v>13.411981719068301</c:v>
                </c:pt>
                <c:pt idx="9744">
                  <c:v>13.4133582952481</c:v>
                </c:pt>
                <c:pt idx="9745">
                  <c:v>13.4147348714278</c:v>
                </c:pt>
                <c:pt idx="9746">
                  <c:v>13.4161114476075</c:v>
                </c:pt>
                <c:pt idx="9747">
                  <c:v>13.4174880237872</c:v>
                </c:pt>
                <c:pt idx="9748">
                  <c:v>13.418864599967</c:v>
                </c:pt>
                <c:pt idx="9749">
                  <c:v>13.4202411761467</c:v>
                </c:pt>
                <c:pt idx="9750">
                  <c:v>13.4216177523264</c:v>
                </c:pt>
                <c:pt idx="9751">
                  <c:v>13.4229943285061</c:v>
                </c:pt>
                <c:pt idx="9752">
                  <c:v>13.424370904685899</c:v>
                </c:pt>
                <c:pt idx="9753">
                  <c:v>13.425747480865599</c:v>
                </c:pt>
                <c:pt idx="9754">
                  <c:v>13.427124057045299</c:v>
                </c:pt>
                <c:pt idx="9755">
                  <c:v>13.428500633224999</c:v>
                </c:pt>
                <c:pt idx="9756">
                  <c:v>13.4298772094048</c:v>
                </c:pt>
                <c:pt idx="9757">
                  <c:v>13.4312537855845</c:v>
                </c:pt>
                <c:pt idx="9758">
                  <c:v>13.4326303617642</c:v>
                </c:pt>
                <c:pt idx="9759">
                  <c:v>13.4340069379439</c:v>
                </c:pt>
                <c:pt idx="9760">
                  <c:v>13.4353835141237</c:v>
                </c:pt>
                <c:pt idx="9761">
                  <c:v>13.4367600903034</c:v>
                </c:pt>
                <c:pt idx="9762">
                  <c:v>13.4381366664831</c:v>
                </c:pt>
                <c:pt idx="9763">
                  <c:v>13.439513242662899</c:v>
                </c:pt>
                <c:pt idx="9764">
                  <c:v>13.440889818842599</c:v>
                </c:pt>
                <c:pt idx="9765">
                  <c:v>13.442266395022299</c:v>
                </c:pt>
                <c:pt idx="9766">
                  <c:v>13.443642971201999</c:v>
                </c:pt>
                <c:pt idx="9767">
                  <c:v>13.445019547381801</c:v>
                </c:pt>
                <c:pt idx="9768">
                  <c:v>13.446396123561501</c:v>
                </c:pt>
                <c:pt idx="9769">
                  <c:v>13.447772699741201</c:v>
                </c:pt>
                <c:pt idx="9770">
                  <c:v>13.449149275920901</c:v>
                </c:pt>
                <c:pt idx="9771">
                  <c:v>13.4505258521007</c:v>
                </c:pt>
                <c:pt idx="9772">
                  <c:v>13.4519024282804</c:v>
                </c:pt>
                <c:pt idx="9773">
                  <c:v>13.4532790044601</c:v>
                </c:pt>
                <c:pt idx="9774">
                  <c:v>13.4546555806398</c:v>
                </c:pt>
                <c:pt idx="9775">
                  <c:v>13.4560321568196</c:v>
                </c:pt>
                <c:pt idx="9776">
                  <c:v>13.4574087329993</c:v>
                </c:pt>
                <c:pt idx="9777">
                  <c:v>13.458785309179</c:v>
                </c:pt>
                <c:pt idx="9778">
                  <c:v>13.4601618853587</c:v>
                </c:pt>
                <c:pt idx="9779">
                  <c:v>13.461538461538501</c:v>
                </c:pt>
                <c:pt idx="9780">
                  <c:v>13.462915037718201</c:v>
                </c:pt>
                <c:pt idx="9781">
                  <c:v>13.464291613897901</c:v>
                </c:pt>
                <c:pt idx="9782">
                  <c:v>13.465668190077601</c:v>
                </c:pt>
                <c:pt idx="9783">
                  <c:v>13.4670447662574</c:v>
                </c:pt>
                <c:pt idx="9784">
                  <c:v>13.4684213424371</c:v>
                </c:pt>
                <c:pt idx="9785">
                  <c:v>13.4697979186168</c:v>
                </c:pt>
                <c:pt idx="9786">
                  <c:v>13.4711744947965</c:v>
                </c:pt>
                <c:pt idx="9787">
                  <c:v>13.4725510709763</c:v>
                </c:pt>
                <c:pt idx="9788">
                  <c:v>13.473927647156</c:v>
                </c:pt>
                <c:pt idx="9789">
                  <c:v>13.4753042233357</c:v>
                </c:pt>
                <c:pt idx="9790">
                  <c:v>13.4766807995154</c:v>
                </c:pt>
                <c:pt idx="9791">
                  <c:v>13.478057375695199</c:v>
                </c:pt>
                <c:pt idx="9792">
                  <c:v>13.479433951874899</c:v>
                </c:pt>
                <c:pt idx="9793">
                  <c:v>13.480810528054599</c:v>
                </c:pt>
                <c:pt idx="9794">
                  <c:v>13.4821871042344</c:v>
                </c:pt>
                <c:pt idx="9795">
                  <c:v>13.4835636804141</c:v>
                </c:pt>
                <c:pt idx="9796">
                  <c:v>13.4849402565938</c:v>
                </c:pt>
                <c:pt idx="9797">
                  <c:v>13.4863168327735</c:v>
                </c:pt>
                <c:pt idx="9798">
                  <c:v>13.4876934089533</c:v>
                </c:pt>
                <c:pt idx="9799">
                  <c:v>13.489069985133</c:v>
                </c:pt>
                <c:pt idx="9800">
                  <c:v>13.4904465613127</c:v>
                </c:pt>
                <c:pt idx="9801">
                  <c:v>13.4918231374924</c:v>
                </c:pt>
                <c:pt idx="9802">
                  <c:v>13.493199713672199</c:v>
                </c:pt>
                <c:pt idx="9803">
                  <c:v>13.494576289851899</c:v>
                </c:pt>
                <c:pt idx="9804">
                  <c:v>13.495952866031599</c:v>
                </c:pt>
                <c:pt idx="9805">
                  <c:v>13.497329442211299</c:v>
                </c:pt>
                <c:pt idx="9806">
                  <c:v>13.498706018391101</c:v>
                </c:pt>
                <c:pt idx="9807">
                  <c:v>13.500082594570801</c:v>
                </c:pt>
                <c:pt idx="9808">
                  <c:v>13.501459170750501</c:v>
                </c:pt>
                <c:pt idx="9809">
                  <c:v>13.502835746930201</c:v>
                </c:pt>
                <c:pt idx="9810">
                  <c:v>13.50421232311</c:v>
                </c:pt>
                <c:pt idx="9811">
                  <c:v>13.5055888992897</c:v>
                </c:pt>
                <c:pt idx="9812">
                  <c:v>13.5069654754694</c:v>
                </c:pt>
                <c:pt idx="9813">
                  <c:v>13.5083420516491</c:v>
                </c:pt>
                <c:pt idx="9814">
                  <c:v>13.509718627828899</c:v>
                </c:pt>
                <c:pt idx="9815">
                  <c:v>13.511095204008599</c:v>
                </c:pt>
                <c:pt idx="9816">
                  <c:v>13.512471780188299</c:v>
                </c:pt>
                <c:pt idx="9817">
                  <c:v>13.513848356367999</c:v>
                </c:pt>
                <c:pt idx="9818">
                  <c:v>13.515224932547801</c:v>
                </c:pt>
                <c:pt idx="9819">
                  <c:v>13.516601508727501</c:v>
                </c:pt>
                <c:pt idx="9820">
                  <c:v>13.517978084907201</c:v>
                </c:pt>
                <c:pt idx="9821">
                  <c:v>13.519354661086901</c:v>
                </c:pt>
                <c:pt idx="9822">
                  <c:v>13.5207312372667</c:v>
                </c:pt>
                <c:pt idx="9823">
                  <c:v>13.5221078134464</c:v>
                </c:pt>
                <c:pt idx="9824">
                  <c:v>13.5234843896261</c:v>
                </c:pt>
                <c:pt idx="9825">
                  <c:v>13.5248609658059</c:v>
                </c:pt>
                <c:pt idx="9826">
                  <c:v>13.5262375419856</c:v>
                </c:pt>
                <c:pt idx="9827">
                  <c:v>13.5276141181653</c:v>
                </c:pt>
                <c:pt idx="9828">
                  <c:v>13.528990694345</c:v>
                </c:pt>
                <c:pt idx="9829">
                  <c:v>13.530367270524801</c:v>
                </c:pt>
                <c:pt idx="9830">
                  <c:v>13.531743846704501</c:v>
                </c:pt>
                <c:pt idx="9831">
                  <c:v>13.533120422884201</c:v>
                </c:pt>
                <c:pt idx="9832">
                  <c:v>13.534496999063901</c:v>
                </c:pt>
                <c:pt idx="9833">
                  <c:v>13.5358735752437</c:v>
                </c:pt>
                <c:pt idx="9834">
                  <c:v>13.5372501514234</c:v>
                </c:pt>
                <c:pt idx="9835">
                  <c:v>13.5386267276031</c:v>
                </c:pt>
                <c:pt idx="9836">
                  <c:v>13.5400033037828</c:v>
                </c:pt>
                <c:pt idx="9837">
                  <c:v>13.5413798799626</c:v>
                </c:pt>
                <c:pt idx="9838">
                  <c:v>13.5427564561423</c:v>
                </c:pt>
                <c:pt idx="9839">
                  <c:v>13.544133032322</c:v>
                </c:pt>
                <c:pt idx="9840">
                  <c:v>13.5455096085017</c:v>
                </c:pt>
                <c:pt idx="9841">
                  <c:v>13.546886184681499</c:v>
                </c:pt>
                <c:pt idx="9842">
                  <c:v>13.548262760861199</c:v>
                </c:pt>
                <c:pt idx="9843">
                  <c:v>13.549639337040899</c:v>
                </c:pt>
                <c:pt idx="9844">
                  <c:v>13.551015913220599</c:v>
                </c:pt>
                <c:pt idx="9845">
                  <c:v>13.5523924894004</c:v>
                </c:pt>
                <c:pt idx="9846">
                  <c:v>13.5537690655801</c:v>
                </c:pt>
                <c:pt idx="9847">
                  <c:v>13.5551456417598</c:v>
                </c:pt>
                <c:pt idx="9848">
                  <c:v>13.5565222179395</c:v>
                </c:pt>
                <c:pt idx="9849">
                  <c:v>13.5578987941193</c:v>
                </c:pt>
                <c:pt idx="9850">
                  <c:v>13.559275370299</c:v>
                </c:pt>
                <c:pt idx="9851">
                  <c:v>13.5606519464787</c:v>
                </c:pt>
                <c:pt idx="9852">
                  <c:v>13.5620285226584</c:v>
                </c:pt>
                <c:pt idx="9853">
                  <c:v>13.563405098838199</c:v>
                </c:pt>
                <c:pt idx="9854">
                  <c:v>13.564781675017899</c:v>
                </c:pt>
                <c:pt idx="9855">
                  <c:v>13.566158251197599</c:v>
                </c:pt>
                <c:pt idx="9856">
                  <c:v>13.567534827377299</c:v>
                </c:pt>
                <c:pt idx="9857">
                  <c:v>13.568911403557101</c:v>
                </c:pt>
                <c:pt idx="9858">
                  <c:v>13.570287979736801</c:v>
                </c:pt>
                <c:pt idx="9859">
                  <c:v>13.571664555916501</c:v>
                </c:pt>
                <c:pt idx="9860">
                  <c:v>13.5730411320963</c:v>
                </c:pt>
                <c:pt idx="9861">
                  <c:v>13.574417708276</c:v>
                </c:pt>
                <c:pt idx="9862">
                  <c:v>13.5757942844557</c:v>
                </c:pt>
                <c:pt idx="9863">
                  <c:v>13.5771708606354</c:v>
                </c:pt>
                <c:pt idx="9864">
                  <c:v>13.578547436815199</c:v>
                </c:pt>
                <c:pt idx="9865">
                  <c:v>13.579924012994899</c:v>
                </c:pt>
                <c:pt idx="9866">
                  <c:v>13.581300589174599</c:v>
                </c:pt>
                <c:pt idx="9867">
                  <c:v>13.582677165354299</c:v>
                </c:pt>
                <c:pt idx="9868">
                  <c:v>13.584053741534101</c:v>
                </c:pt>
                <c:pt idx="9869">
                  <c:v>13.585430317713801</c:v>
                </c:pt>
                <c:pt idx="9870">
                  <c:v>13.586806893893501</c:v>
                </c:pt>
                <c:pt idx="9871">
                  <c:v>13.588183470073201</c:v>
                </c:pt>
                <c:pt idx="9872">
                  <c:v>13.589560046253</c:v>
                </c:pt>
                <c:pt idx="9873">
                  <c:v>13.5909366224327</c:v>
                </c:pt>
                <c:pt idx="9874">
                  <c:v>13.5923131986124</c:v>
                </c:pt>
                <c:pt idx="9875">
                  <c:v>13.5936897747921</c:v>
                </c:pt>
                <c:pt idx="9876">
                  <c:v>13.5950663509719</c:v>
                </c:pt>
                <c:pt idx="9877">
                  <c:v>13.5964429271516</c:v>
                </c:pt>
                <c:pt idx="9878">
                  <c:v>13.5978195033313</c:v>
                </c:pt>
                <c:pt idx="9879">
                  <c:v>13.599196079511</c:v>
                </c:pt>
                <c:pt idx="9880">
                  <c:v>13.600572655690801</c:v>
                </c:pt>
                <c:pt idx="9881">
                  <c:v>13.601949231870501</c:v>
                </c:pt>
                <c:pt idx="9882">
                  <c:v>13.603325808050201</c:v>
                </c:pt>
                <c:pt idx="9883">
                  <c:v>13.604702384229901</c:v>
                </c:pt>
                <c:pt idx="9884">
                  <c:v>13.6060789604097</c:v>
                </c:pt>
                <c:pt idx="9885">
                  <c:v>13.6074555365894</c:v>
                </c:pt>
                <c:pt idx="9886">
                  <c:v>13.6088321127691</c:v>
                </c:pt>
                <c:pt idx="9887">
                  <c:v>13.6102086889488</c:v>
                </c:pt>
                <c:pt idx="9888">
                  <c:v>13.6115852651286</c:v>
                </c:pt>
                <c:pt idx="9889">
                  <c:v>13.6129618413083</c:v>
                </c:pt>
                <c:pt idx="9890">
                  <c:v>13.614338417488</c:v>
                </c:pt>
                <c:pt idx="9891">
                  <c:v>13.615714993667799</c:v>
                </c:pt>
                <c:pt idx="9892">
                  <c:v>13.617091569847499</c:v>
                </c:pt>
                <c:pt idx="9893">
                  <c:v>13.618468146027199</c:v>
                </c:pt>
                <c:pt idx="9894">
                  <c:v>13.619844722206899</c:v>
                </c:pt>
                <c:pt idx="9895">
                  <c:v>13.6212212983867</c:v>
                </c:pt>
                <c:pt idx="9896">
                  <c:v>13.6225978745664</c:v>
                </c:pt>
                <c:pt idx="9897">
                  <c:v>13.6239744507461</c:v>
                </c:pt>
                <c:pt idx="9898">
                  <c:v>13.6253510269258</c:v>
                </c:pt>
                <c:pt idx="9899">
                  <c:v>13.6267276031056</c:v>
                </c:pt>
                <c:pt idx="9900">
                  <c:v>13.6281041792853</c:v>
                </c:pt>
                <c:pt idx="9901">
                  <c:v>13.629480755465</c:v>
                </c:pt>
                <c:pt idx="9902">
                  <c:v>13.6308573316447</c:v>
                </c:pt>
                <c:pt idx="9903">
                  <c:v>13.632233907824499</c:v>
                </c:pt>
                <c:pt idx="9904">
                  <c:v>13.633610484004199</c:v>
                </c:pt>
                <c:pt idx="9905">
                  <c:v>13.634987060183899</c:v>
                </c:pt>
                <c:pt idx="9906">
                  <c:v>13.636363636363599</c:v>
                </c:pt>
                <c:pt idx="9907">
                  <c:v>13.637740212543401</c:v>
                </c:pt>
                <c:pt idx="9908">
                  <c:v>13.639116788723101</c:v>
                </c:pt>
                <c:pt idx="9909">
                  <c:v>13.640493364902801</c:v>
                </c:pt>
                <c:pt idx="9910">
                  <c:v>13.641869941082501</c:v>
                </c:pt>
                <c:pt idx="9911">
                  <c:v>13.6432465172623</c:v>
                </c:pt>
                <c:pt idx="9912">
                  <c:v>13.644623093442</c:v>
                </c:pt>
                <c:pt idx="9913">
                  <c:v>13.6459996696217</c:v>
                </c:pt>
                <c:pt idx="9914">
                  <c:v>13.6473762458014</c:v>
                </c:pt>
                <c:pt idx="9915">
                  <c:v>13.6487528219812</c:v>
                </c:pt>
                <c:pt idx="9916">
                  <c:v>13.6501293981609</c:v>
                </c:pt>
                <c:pt idx="9917">
                  <c:v>13.6515059743406</c:v>
                </c:pt>
                <c:pt idx="9918">
                  <c:v>13.6528825505203</c:v>
                </c:pt>
                <c:pt idx="9919">
                  <c:v>13.654259126700101</c:v>
                </c:pt>
                <c:pt idx="9920">
                  <c:v>13.655635702879801</c:v>
                </c:pt>
                <c:pt idx="9921">
                  <c:v>13.657012279059501</c:v>
                </c:pt>
                <c:pt idx="9922">
                  <c:v>13.6583888552393</c:v>
                </c:pt>
                <c:pt idx="9923">
                  <c:v>13.659765431419</c:v>
                </c:pt>
                <c:pt idx="9924">
                  <c:v>13.6611420075987</c:v>
                </c:pt>
                <c:pt idx="9925">
                  <c:v>13.6625185837784</c:v>
                </c:pt>
                <c:pt idx="9926">
                  <c:v>13.6638951599582</c:v>
                </c:pt>
                <c:pt idx="9927">
                  <c:v>13.6652717361379</c:v>
                </c:pt>
                <c:pt idx="9928">
                  <c:v>13.6666483123176</c:v>
                </c:pt>
                <c:pt idx="9929">
                  <c:v>13.6680248884973</c:v>
                </c:pt>
                <c:pt idx="9930">
                  <c:v>13.669401464677099</c:v>
                </c:pt>
                <c:pt idx="9931">
                  <c:v>13.670778040856799</c:v>
                </c:pt>
                <c:pt idx="9932">
                  <c:v>13.672154617036499</c:v>
                </c:pt>
                <c:pt idx="9933">
                  <c:v>13.673531193216199</c:v>
                </c:pt>
                <c:pt idx="9934">
                  <c:v>13.674907769396</c:v>
                </c:pt>
                <c:pt idx="9935">
                  <c:v>13.6762843455757</c:v>
                </c:pt>
                <c:pt idx="9936">
                  <c:v>13.6776609217554</c:v>
                </c:pt>
                <c:pt idx="9937">
                  <c:v>13.6790374979351</c:v>
                </c:pt>
                <c:pt idx="9938">
                  <c:v>13.6804140741149</c:v>
                </c:pt>
                <c:pt idx="9939">
                  <c:v>13.6817906502946</c:v>
                </c:pt>
                <c:pt idx="9940">
                  <c:v>13.6831672264743</c:v>
                </c:pt>
                <c:pt idx="9941">
                  <c:v>13.684543802654</c:v>
                </c:pt>
                <c:pt idx="9942">
                  <c:v>13.685920378833799</c:v>
                </c:pt>
                <c:pt idx="9943">
                  <c:v>13.687296955013499</c:v>
                </c:pt>
                <c:pt idx="9944">
                  <c:v>13.688673531193199</c:v>
                </c:pt>
                <c:pt idx="9945">
                  <c:v>13.690050107372899</c:v>
                </c:pt>
                <c:pt idx="9946">
                  <c:v>13.691426683552701</c:v>
                </c:pt>
                <c:pt idx="9947">
                  <c:v>13.692803259732401</c:v>
                </c:pt>
                <c:pt idx="9948">
                  <c:v>13.694179835912101</c:v>
                </c:pt>
                <c:pt idx="9949">
                  <c:v>13.695556412091801</c:v>
                </c:pt>
                <c:pt idx="9950">
                  <c:v>13.6969329882716</c:v>
                </c:pt>
                <c:pt idx="9951">
                  <c:v>13.6983095644513</c:v>
                </c:pt>
                <c:pt idx="9952">
                  <c:v>13.699686140631</c:v>
                </c:pt>
                <c:pt idx="9953">
                  <c:v>13.701062716810799</c:v>
                </c:pt>
                <c:pt idx="9954">
                  <c:v>13.702439292990499</c:v>
                </c:pt>
                <c:pt idx="9955">
                  <c:v>13.703815869170199</c:v>
                </c:pt>
                <c:pt idx="9956">
                  <c:v>13.705192445349899</c:v>
                </c:pt>
                <c:pt idx="9957">
                  <c:v>13.706569021529701</c:v>
                </c:pt>
                <c:pt idx="9958">
                  <c:v>13.707945597709401</c:v>
                </c:pt>
                <c:pt idx="9959">
                  <c:v>13.709322173889101</c:v>
                </c:pt>
                <c:pt idx="9960">
                  <c:v>13.710698750068801</c:v>
                </c:pt>
                <c:pt idx="9961">
                  <c:v>13.7120753262486</c:v>
                </c:pt>
                <c:pt idx="9962">
                  <c:v>13.7134519024283</c:v>
                </c:pt>
                <c:pt idx="9963">
                  <c:v>13.714828478608</c:v>
                </c:pt>
                <c:pt idx="9964">
                  <c:v>13.7162050547877</c:v>
                </c:pt>
                <c:pt idx="9965">
                  <c:v>13.7175816309675</c:v>
                </c:pt>
                <c:pt idx="9966">
                  <c:v>13.7189582071472</c:v>
                </c:pt>
                <c:pt idx="9967">
                  <c:v>13.7203347833269</c:v>
                </c:pt>
                <c:pt idx="9968">
                  <c:v>13.7217113595066</c:v>
                </c:pt>
                <c:pt idx="9969">
                  <c:v>13.723087935686401</c:v>
                </c:pt>
                <c:pt idx="9970">
                  <c:v>13.724464511866101</c:v>
                </c:pt>
                <c:pt idx="9971">
                  <c:v>13.725841088045801</c:v>
                </c:pt>
                <c:pt idx="9972">
                  <c:v>13.727217664225501</c:v>
                </c:pt>
                <c:pt idx="9973">
                  <c:v>13.7285942404053</c:v>
                </c:pt>
                <c:pt idx="9974">
                  <c:v>13.729970816585</c:v>
                </c:pt>
                <c:pt idx="9975">
                  <c:v>13.7313473927647</c:v>
                </c:pt>
                <c:pt idx="9976">
                  <c:v>13.7327239689444</c:v>
                </c:pt>
                <c:pt idx="9977">
                  <c:v>13.7341005451242</c:v>
                </c:pt>
                <c:pt idx="9978">
                  <c:v>13.7354771213039</c:v>
                </c:pt>
                <c:pt idx="9979">
                  <c:v>13.7368536974836</c:v>
                </c:pt>
                <c:pt idx="9980">
                  <c:v>13.7382302736633</c:v>
                </c:pt>
                <c:pt idx="9981">
                  <c:v>13.739606849843099</c:v>
                </c:pt>
                <c:pt idx="9982">
                  <c:v>13.740983426022799</c:v>
                </c:pt>
                <c:pt idx="9983">
                  <c:v>13.742360002202499</c:v>
                </c:pt>
                <c:pt idx="9984">
                  <c:v>13.7437365783823</c:v>
                </c:pt>
                <c:pt idx="9985">
                  <c:v>13.745113154562</c:v>
                </c:pt>
                <c:pt idx="9986">
                  <c:v>13.7464897307417</c:v>
                </c:pt>
                <c:pt idx="9987">
                  <c:v>13.7478663069214</c:v>
                </c:pt>
                <c:pt idx="9988">
                  <c:v>13.7492428831012</c:v>
                </c:pt>
                <c:pt idx="9989">
                  <c:v>13.7506194592809</c:v>
                </c:pt>
                <c:pt idx="9990">
                  <c:v>13.7519960354606</c:v>
                </c:pt>
                <c:pt idx="9991">
                  <c:v>13.7533726116403</c:v>
                </c:pt>
                <c:pt idx="9992">
                  <c:v>13.754749187820099</c:v>
                </c:pt>
                <c:pt idx="9993">
                  <c:v>13.756125763999799</c:v>
                </c:pt>
                <c:pt idx="9994">
                  <c:v>13.757502340179499</c:v>
                </c:pt>
                <c:pt idx="9995">
                  <c:v>13.758878916359199</c:v>
                </c:pt>
                <c:pt idx="9996">
                  <c:v>13.760255492539001</c:v>
                </c:pt>
                <c:pt idx="9997">
                  <c:v>13.761632068718701</c:v>
                </c:pt>
                <c:pt idx="9998">
                  <c:v>13.763008644898401</c:v>
                </c:pt>
                <c:pt idx="9999">
                  <c:v>13.764385221078101</c:v>
                </c:pt>
                <c:pt idx="10000">
                  <c:v>13.7657617972579</c:v>
                </c:pt>
                <c:pt idx="10001">
                  <c:v>13.7671383734376</c:v>
                </c:pt>
                <c:pt idx="10002">
                  <c:v>13.7685149496173</c:v>
                </c:pt>
                <c:pt idx="10003">
                  <c:v>13.769891525797</c:v>
                </c:pt>
                <c:pt idx="10004">
                  <c:v>13.7712681019768</c:v>
                </c:pt>
                <c:pt idx="10005">
                  <c:v>13.7726446781565</c:v>
                </c:pt>
                <c:pt idx="10006">
                  <c:v>13.7740212543362</c:v>
                </c:pt>
                <c:pt idx="10007">
                  <c:v>13.775397830515899</c:v>
                </c:pt>
                <c:pt idx="10008">
                  <c:v>13.776774406695701</c:v>
                </c:pt>
                <c:pt idx="10009">
                  <c:v>13.778150982875401</c:v>
                </c:pt>
                <c:pt idx="10010">
                  <c:v>13.779527559055101</c:v>
                </c:pt>
                <c:pt idx="10011">
                  <c:v>13.780904135234801</c:v>
                </c:pt>
                <c:pt idx="10012">
                  <c:v>13.7822807114146</c:v>
                </c:pt>
                <c:pt idx="10013">
                  <c:v>13.7836572875943</c:v>
                </c:pt>
                <c:pt idx="10014">
                  <c:v>13.785033863774</c:v>
                </c:pt>
                <c:pt idx="10015">
                  <c:v>13.7864104399537</c:v>
                </c:pt>
                <c:pt idx="10016">
                  <c:v>13.7877870161335</c:v>
                </c:pt>
                <c:pt idx="10017">
                  <c:v>13.7891635923132</c:v>
                </c:pt>
                <c:pt idx="10018">
                  <c:v>13.7905401684929</c:v>
                </c:pt>
                <c:pt idx="10019">
                  <c:v>13.791916744672699</c:v>
                </c:pt>
                <c:pt idx="10020">
                  <c:v>13.793293320852399</c:v>
                </c:pt>
                <c:pt idx="10021">
                  <c:v>13.794669897032099</c:v>
                </c:pt>
                <c:pt idx="10022">
                  <c:v>13.796046473211801</c:v>
                </c:pt>
                <c:pt idx="10023">
                  <c:v>13.7974230493916</c:v>
                </c:pt>
                <c:pt idx="10024">
                  <c:v>13.7987996255713</c:v>
                </c:pt>
                <c:pt idx="10025">
                  <c:v>13.800176201751</c:v>
                </c:pt>
                <c:pt idx="10026">
                  <c:v>13.8015527779307</c:v>
                </c:pt>
                <c:pt idx="10027">
                  <c:v>13.8029293541105</c:v>
                </c:pt>
                <c:pt idx="10028">
                  <c:v>13.8043059302902</c:v>
                </c:pt>
                <c:pt idx="10029">
                  <c:v>13.8056825064699</c:v>
                </c:pt>
                <c:pt idx="10030">
                  <c:v>13.8070590826496</c:v>
                </c:pt>
                <c:pt idx="10031">
                  <c:v>13.808435658829399</c:v>
                </c:pt>
                <c:pt idx="10032">
                  <c:v>13.809812235009099</c:v>
                </c:pt>
                <c:pt idx="10033">
                  <c:v>13.811188811188799</c:v>
                </c:pt>
                <c:pt idx="10034">
                  <c:v>13.812565387368499</c:v>
                </c:pt>
                <c:pt idx="10035">
                  <c:v>13.813941963548301</c:v>
                </c:pt>
                <c:pt idx="10036">
                  <c:v>13.815318539728001</c:v>
                </c:pt>
                <c:pt idx="10037">
                  <c:v>13.8166951159077</c:v>
                </c:pt>
                <c:pt idx="10038">
                  <c:v>13.8180716920874</c:v>
                </c:pt>
                <c:pt idx="10039">
                  <c:v>13.8194482682672</c:v>
                </c:pt>
                <c:pt idx="10040">
                  <c:v>13.8208248444469</c:v>
                </c:pt>
                <c:pt idx="10041">
                  <c:v>13.8222014206266</c:v>
                </c:pt>
                <c:pt idx="10042">
                  <c:v>13.8235779968063</c:v>
                </c:pt>
                <c:pt idx="10043">
                  <c:v>13.824954572986099</c:v>
                </c:pt>
                <c:pt idx="10044">
                  <c:v>13.826331149165799</c:v>
                </c:pt>
                <c:pt idx="10045">
                  <c:v>13.827707725345499</c:v>
                </c:pt>
                <c:pt idx="10046">
                  <c:v>13.829084301525301</c:v>
                </c:pt>
                <c:pt idx="10047">
                  <c:v>13.830460877705001</c:v>
                </c:pt>
                <c:pt idx="10048">
                  <c:v>13.831837453884701</c:v>
                </c:pt>
                <c:pt idx="10049">
                  <c:v>13.833214030064401</c:v>
                </c:pt>
                <c:pt idx="10050">
                  <c:v>13.8345906062442</c:v>
                </c:pt>
                <c:pt idx="10051">
                  <c:v>13.8359671824239</c:v>
                </c:pt>
                <c:pt idx="10052">
                  <c:v>13.8373437586036</c:v>
                </c:pt>
                <c:pt idx="10053">
                  <c:v>13.8387203347833</c:v>
                </c:pt>
                <c:pt idx="10054">
                  <c:v>13.8400969109631</c:v>
                </c:pt>
                <c:pt idx="10055">
                  <c:v>13.8414734871428</c:v>
                </c:pt>
                <c:pt idx="10056">
                  <c:v>13.8428500633225</c:v>
                </c:pt>
                <c:pt idx="10057">
                  <c:v>13.8442266395022</c:v>
                </c:pt>
                <c:pt idx="10058">
                  <c:v>13.845603215682001</c:v>
                </c:pt>
                <c:pt idx="10059">
                  <c:v>13.846979791861701</c:v>
                </c:pt>
                <c:pt idx="10060">
                  <c:v>13.848356368041401</c:v>
                </c:pt>
                <c:pt idx="10061">
                  <c:v>13.849732944221101</c:v>
                </c:pt>
                <c:pt idx="10062">
                  <c:v>13.8511095204009</c:v>
                </c:pt>
                <c:pt idx="10063">
                  <c:v>13.8524860965806</c:v>
                </c:pt>
                <c:pt idx="10064">
                  <c:v>13.8538626727603</c:v>
                </c:pt>
                <c:pt idx="10065">
                  <c:v>13.85523924894</c:v>
                </c:pt>
                <c:pt idx="10066">
                  <c:v>13.8566158251198</c:v>
                </c:pt>
                <c:pt idx="10067">
                  <c:v>13.8579924012995</c:v>
                </c:pt>
                <c:pt idx="10068">
                  <c:v>13.8593689774792</c:v>
                </c:pt>
                <c:pt idx="10069">
                  <c:v>13.8607455536589</c:v>
                </c:pt>
                <c:pt idx="10070">
                  <c:v>13.862122129838699</c:v>
                </c:pt>
                <c:pt idx="10071">
                  <c:v>13.863498706018399</c:v>
                </c:pt>
                <c:pt idx="10072">
                  <c:v>13.864875282198099</c:v>
                </c:pt>
                <c:pt idx="10073">
                  <c:v>13.866251858377799</c:v>
                </c:pt>
                <c:pt idx="10074">
                  <c:v>13.8676284345576</c:v>
                </c:pt>
                <c:pt idx="10075">
                  <c:v>13.8690050107373</c:v>
                </c:pt>
                <c:pt idx="10076">
                  <c:v>13.870381586917</c:v>
                </c:pt>
                <c:pt idx="10077">
                  <c:v>13.8717581630967</c:v>
                </c:pt>
                <c:pt idx="10078">
                  <c:v>13.8731347392765</c:v>
                </c:pt>
                <c:pt idx="10079">
                  <c:v>13.8745113154562</c:v>
                </c:pt>
                <c:pt idx="10080">
                  <c:v>13.8758878916359</c:v>
                </c:pt>
                <c:pt idx="10081">
                  <c:v>13.877264467815699</c:v>
                </c:pt>
                <c:pt idx="10082">
                  <c:v>13.878641043995399</c:v>
                </c:pt>
                <c:pt idx="10083">
                  <c:v>13.880017620175099</c:v>
                </c:pt>
                <c:pt idx="10084">
                  <c:v>13.881394196354799</c:v>
                </c:pt>
                <c:pt idx="10085">
                  <c:v>13.882770772534601</c:v>
                </c:pt>
                <c:pt idx="10086">
                  <c:v>13.884147348714301</c:v>
                </c:pt>
                <c:pt idx="10087">
                  <c:v>13.885523924894001</c:v>
                </c:pt>
                <c:pt idx="10088">
                  <c:v>13.886900501073701</c:v>
                </c:pt>
                <c:pt idx="10089">
                  <c:v>13.8882770772535</c:v>
                </c:pt>
                <c:pt idx="10090">
                  <c:v>13.8896536534332</c:v>
                </c:pt>
                <c:pt idx="10091">
                  <c:v>13.8910302296129</c:v>
                </c:pt>
                <c:pt idx="10092">
                  <c:v>13.8924068057926</c:v>
                </c:pt>
                <c:pt idx="10093">
                  <c:v>13.893783381972399</c:v>
                </c:pt>
                <c:pt idx="10094">
                  <c:v>13.895159958152099</c:v>
                </c:pt>
                <c:pt idx="10095">
                  <c:v>13.896536534331799</c:v>
                </c:pt>
                <c:pt idx="10096">
                  <c:v>13.897913110511499</c:v>
                </c:pt>
                <c:pt idx="10097">
                  <c:v>13.899289686691301</c:v>
                </c:pt>
                <c:pt idx="10098">
                  <c:v>13.900666262871001</c:v>
                </c:pt>
                <c:pt idx="10099">
                  <c:v>13.902042839050701</c:v>
                </c:pt>
                <c:pt idx="10100">
                  <c:v>13.903419415230401</c:v>
                </c:pt>
                <c:pt idx="10101">
                  <c:v>13.9047959914102</c:v>
                </c:pt>
                <c:pt idx="10102">
                  <c:v>13.9061725675899</c:v>
                </c:pt>
                <c:pt idx="10103">
                  <c:v>13.9075491437696</c:v>
                </c:pt>
                <c:pt idx="10104">
                  <c:v>13.9089257199493</c:v>
                </c:pt>
                <c:pt idx="10105">
                  <c:v>13.9103022961291</c:v>
                </c:pt>
                <c:pt idx="10106">
                  <c:v>13.9116788723088</c:v>
                </c:pt>
                <c:pt idx="10107">
                  <c:v>13.9130554484885</c:v>
                </c:pt>
                <c:pt idx="10108">
                  <c:v>13.9144320246682</c:v>
                </c:pt>
                <c:pt idx="10109">
                  <c:v>13.915808600848001</c:v>
                </c:pt>
                <c:pt idx="10110">
                  <c:v>13.917185177027701</c:v>
                </c:pt>
                <c:pt idx="10111">
                  <c:v>13.918561753207401</c:v>
                </c:pt>
                <c:pt idx="10112">
                  <c:v>13.9199383293872</c:v>
                </c:pt>
                <c:pt idx="10113">
                  <c:v>13.9213149055669</c:v>
                </c:pt>
                <c:pt idx="10114">
                  <c:v>13.9226914817466</c:v>
                </c:pt>
                <c:pt idx="10115">
                  <c:v>13.9240680579263</c:v>
                </c:pt>
                <c:pt idx="10116">
                  <c:v>13.9254446341061</c:v>
                </c:pt>
                <c:pt idx="10117">
                  <c:v>13.9268212102858</c:v>
                </c:pt>
                <c:pt idx="10118">
                  <c:v>13.9281977864655</c:v>
                </c:pt>
                <c:pt idx="10119">
                  <c:v>13.9295743626452</c:v>
                </c:pt>
                <c:pt idx="10120">
                  <c:v>13.930950938824999</c:v>
                </c:pt>
                <c:pt idx="10121">
                  <c:v>13.932327515004699</c:v>
                </c:pt>
                <c:pt idx="10122">
                  <c:v>13.933704091184399</c:v>
                </c:pt>
                <c:pt idx="10123">
                  <c:v>13.935080667364099</c:v>
                </c:pt>
                <c:pt idx="10124">
                  <c:v>13.9364572435439</c:v>
                </c:pt>
                <c:pt idx="10125">
                  <c:v>13.9378338197236</c:v>
                </c:pt>
                <c:pt idx="10126">
                  <c:v>13.9392103959033</c:v>
                </c:pt>
                <c:pt idx="10127">
                  <c:v>13.940586972083</c:v>
                </c:pt>
                <c:pt idx="10128">
                  <c:v>13.9419635482628</c:v>
                </c:pt>
                <c:pt idx="10129">
                  <c:v>13.9433401244425</c:v>
                </c:pt>
                <c:pt idx="10130">
                  <c:v>13.9447167006222</c:v>
                </c:pt>
                <c:pt idx="10131">
                  <c:v>13.9460932768019</c:v>
                </c:pt>
                <c:pt idx="10132">
                  <c:v>13.947469852981699</c:v>
                </c:pt>
                <c:pt idx="10133">
                  <c:v>13.948846429161399</c:v>
                </c:pt>
                <c:pt idx="10134">
                  <c:v>13.950223005341099</c:v>
                </c:pt>
                <c:pt idx="10135">
                  <c:v>13.951599581520799</c:v>
                </c:pt>
                <c:pt idx="10136">
                  <c:v>13.952976157700601</c:v>
                </c:pt>
                <c:pt idx="10137">
                  <c:v>13.954352733880301</c:v>
                </c:pt>
                <c:pt idx="10138">
                  <c:v>13.955729310060001</c:v>
                </c:pt>
                <c:pt idx="10139">
                  <c:v>13.957105886239701</c:v>
                </c:pt>
                <c:pt idx="10140">
                  <c:v>13.9584824624195</c:v>
                </c:pt>
                <c:pt idx="10141">
                  <c:v>13.9598590385992</c:v>
                </c:pt>
                <c:pt idx="10142">
                  <c:v>13.9612356147789</c:v>
                </c:pt>
                <c:pt idx="10143">
                  <c:v>13.9626121909587</c:v>
                </c:pt>
                <c:pt idx="10144">
                  <c:v>13.9639887671384</c:v>
                </c:pt>
                <c:pt idx="10145">
                  <c:v>13.9653653433181</c:v>
                </c:pt>
                <c:pt idx="10146">
                  <c:v>13.9667419194978</c:v>
                </c:pt>
                <c:pt idx="10147">
                  <c:v>13.968118495677601</c:v>
                </c:pt>
                <c:pt idx="10148">
                  <c:v>13.969495071857301</c:v>
                </c:pt>
                <c:pt idx="10149">
                  <c:v>13.970871648037001</c:v>
                </c:pt>
                <c:pt idx="10150">
                  <c:v>13.972248224216701</c:v>
                </c:pt>
                <c:pt idx="10151">
                  <c:v>13.9736248003965</c:v>
                </c:pt>
                <c:pt idx="10152">
                  <c:v>13.9750013765762</c:v>
                </c:pt>
                <c:pt idx="10153">
                  <c:v>13.9763779527559</c:v>
                </c:pt>
                <c:pt idx="10154">
                  <c:v>13.9777545289356</c:v>
                </c:pt>
                <c:pt idx="10155">
                  <c:v>13.9791311051154</c:v>
                </c:pt>
                <c:pt idx="10156">
                  <c:v>13.9805076812951</c:v>
                </c:pt>
                <c:pt idx="10157">
                  <c:v>13.9818842574748</c:v>
                </c:pt>
                <c:pt idx="10158">
                  <c:v>13.9832608336545</c:v>
                </c:pt>
                <c:pt idx="10159">
                  <c:v>13.984637409834299</c:v>
                </c:pt>
                <c:pt idx="10160">
                  <c:v>13.986013986013999</c:v>
                </c:pt>
                <c:pt idx="10161">
                  <c:v>13.987390562193699</c:v>
                </c:pt>
                <c:pt idx="10162">
                  <c:v>13.988767138373399</c:v>
                </c:pt>
                <c:pt idx="10163">
                  <c:v>13.9901437145532</c:v>
                </c:pt>
                <c:pt idx="10164">
                  <c:v>13.9915202907329</c:v>
                </c:pt>
                <c:pt idx="10165">
                  <c:v>13.9928968669126</c:v>
                </c:pt>
                <c:pt idx="10166">
                  <c:v>13.9942734430923</c:v>
                </c:pt>
                <c:pt idx="10167">
                  <c:v>13.9956500192721</c:v>
                </c:pt>
                <c:pt idx="10168">
                  <c:v>13.9970265954518</c:v>
                </c:pt>
                <c:pt idx="10169">
                  <c:v>13.9984031716315</c:v>
                </c:pt>
                <c:pt idx="10170">
                  <c:v>13.9997797478112</c:v>
                </c:pt>
                <c:pt idx="10171">
                  <c:v>14.001156323990999</c:v>
                </c:pt>
                <c:pt idx="10172">
                  <c:v>14.002532900170699</c:v>
                </c:pt>
                <c:pt idx="10173">
                  <c:v>14.003909476350399</c:v>
                </c:pt>
                <c:pt idx="10174">
                  <c:v>14.005286052530201</c:v>
                </c:pt>
                <c:pt idx="10175">
                  <c:v>14.006662628709901</c:v>
                </c:pt>
                <c:pt idx="10176">
                  <c:v>14.008039204889601</c:v>
                </c:pt>
                <c:pt idx="10177">
                  <c:v>14.009415781069301</c:v>
                </c:pt>
                <c:pt idx="10178">
                  <c:v>14.0107923572491</c:v>
                </c:pt>
                <c:pt idx="10179">
                  <c:v>14.0121689334288</c:v>
                </c:pt>
                <c:pt idx="10180">
                  <c:v>14.0135455096085</c:v>
                </c:pt>
                <c:pt idx="10181">
                  <c:v>14.0149220857882</c:v>
                </c:pt>
                <c:pt idx="10182">
                  <c:v>14.016298661967999</c:v>
                </c:pt>
                <c:pt idx="10183">
                  <c:v>14.017675238147699</c:v>
                </c:pt>
                <c:pt idx="10184">
                  <c:v>14.019051814327399</c:v>
                </c:pt>
                <c:pt idx="10185">
                  <c:v>14.020428390507099</c:v>
                </c:pt>
                <c:pt idx="10186">
                  <c:v>14.021804966686901</c:v>
                </c:pt>
                <c:pt idx="10187">
                  <c:v>14.023181542866601</c:v>
                </c:pt>
                <c:pt idx="10188">
                  <c:v>14.024558119046301</c:v>
                </c:pt>
                <c:pt idx="10189">
                  <c:v>14.025934695226001</c:v>
                </c:pt>
                <c:pt idx="10190">
                  <c:v>14.0273112714058</c:v>
                </c:pt>
                <c:pt idx="10191">
                  <c:v>14.0286878475855</c:v>
                </c:pt>
                <c:pt idx="10192">
                  <c:v>14.0300644237652</c:v>
                </c:pt>
                <c:pt idx="10193">
                  <c:v>14.0314409999449</c:v>
                </c:pt>
                <c:pt idx="10194">
                  <c:v>14.0328175761247</c:v>
                </c:pt>
                <c:pt idx="10195">
                  <c:v>14.0341941523044</c:v>
                </c:pt>
                <c:pt idx="10196">
                  <c:v>14.0355707284841</c:v>
                </c:pt>
                <c:pt idx="10197">
                  <c:v>14.0369473046638</c:v>
                </c:pt>
                <c:pt idx="10198">
                  <c:v>14.038323880843601</c:v>
                </c:pt>
                <c:pt idx="10199">
                  <c:v>14.039700457023301</c:v>
                </c:pt>
                <c:pt idx="10200">
                  <c:v>14.041077033203001</c:v>
                </c:pt>
                <c:pt idx="10201">
                  <c:v>14.042453609382701</c:v>
                </c:pt>
                <c:pt idx="10202">
                  <c:v>14.0438301855625</c:v>
                </c:pt>
                <c:pt idx="10203">
                  <c:v>14.0452067617422</c:v>
                </c:pt>
                <c:pt idx="10204">
                  <c:v>14.0465833379219</c:v>
                </c:pt>
                <c:pt idx="10205">
                  <c:v>14.0479599141016</c:v>
                </c:pt>
                <c:pt idx="10206">
                  <c:v>14.0493364902814</c:v>
                </c:pt>
                <c:pt idx="10207">
                  <c:v>14.0507130664611</c:v>
                </c:pt>
                <c:pt idx="10208">
                  <c:v>14.0520896426408</c:v>
                </c:pt>
                <c:pt idx="10209">
                  <c:v>14.053466218820599</c:v>
                </c:pt>
                <c:pt idx="10210">
                  <c:v>14.054842795000299</c:v>
                </c:pt>
                <c:pt idx="10211">
                  <c:v>14.056219371179999</c:v>
                </c:pt>
                <c:pt idx="10212">
                  <c:v>14.057595947359699</c:v>
                </c:pt>
                <c:pt idx="10213">
                  <c:v>14.0589725235395</c:v>
                </c:pt>
                <c:pt idx="10214">
                  <c:v>14.0603490997192</c:v>
                </c:pt>
                <c:pt idx="10215">
                  <c:v>14.0617256758989</c:v>
                </c:pt>
                <c:pt idx="10216">
                  <c:v>14.0631022520786</c:v>
                </c:pt>
                <c:pt idx="10217">
                  <c:v>14.0644788282584</c:v>
                </c:pt>
                <c:pt idx="10218">
                  <c:v>14.0658554044381</c:v>
                </c:pt>
                <c:pt idx="10219">
                  <c:v>14.0672319806178</c:v>
                </c:pt>
                <c:pt idx="10220">
                  <c:v>14.0686085567975</c:v>
                </c:pt>
                <c:pt idx="10221">
                  <c:v>14.069985132977299</c:v>
                </c:pt>
                <c:pt idx="10222">
                  <c:v>14.071361709156999</c:v>
                </c:pt>
                <c:pt idx="10223">
                  <c:v>14.072738285336699</c:v>
                </c:pt>
                <c:pt idx="10224">
                  <c:v>14.074114861516399</c:v>
                </c:pt>
                <c:pt idx="10225">
                  <c:v>14.075491437696201</c:v>
                </c:pt>
                <c:pt idx="10226">
                  <c:v>14.076868013875901</c:v>
                </c:pt>
                <c:pt idx="10227">
                  <c:v>14.078244590055601</c:v>
                </c:pt>
                <c:pt idx="10228">
                  <c:v>14.079621166235301</c:v>
                </c:pt>
                <c:pt idx="10229">
                  <c:v>14.0809977424151</c:v>
                </c:pt>
                <c:pt idx="10230">
                  <c:v>14.0823743185948</c:v>
                </c:pt>
                <c:pt idx="10231">
                  <c:v>14.0837508947745</c:v>
                </c:pt>
                <c:pt idx="10232">
                  <c:v>14.0851274709542</c:v>
                </c:pt>
                <c:pt idx="10233">
                  <c:v>14.086504047134</c:v>
                </c:pt>
                <c:pt idx="10234">
                  <c:v>14.0878806233137</c:v>
                </c:pt>
                <c:pt idx="10235">
                  <c:v>14.089257199493399</c:v>
                </c:pt>
                <c:pt idx="10236">
                  <c:v>14.090633775673099</c:v>
                </c:pt>
                <c:pt idx="10237">
                  <c:v>14.092010351852901</c:v>
                </c:pt>
                <c:pt idx="10238">
                  <c:v>14.093386928032601</c:v>
                </c:pt>
                <c:pt idx="10239">
                  <c:v>14.094763504212301</c:v>
                </c:pt>
                <c:pt idx="10240">
                  <c:v>14.0961400803921</c:v>
                </c:pt>
                <c:pt idx="10241">
                  <c:v>14.0975166565718</c:v>
                </c:pt>
                <c:pt idx="10242">
                  <c:v>14.0988932327515</c:v>
                </c:pt>
                <c:pt idx="10243">
                  <c:v>14.1002698089312</c:v>
                </c:pt>
                <c:pt idx="10244">
                  <c:v>14.101646385111</c:v>
                </c:pt>
                <c:pt idx="10245">
                  <c:v>14.1030229612907</c:v>
                </c:pt>
                <c:pt idx="10246">
                  <c:v>14.1043995374704</c:v>
                </c:pt>
                <c:pt idx="10247">
                  <c:v>14.1057761136501</c:v>
                </c:pt>
                <c:pt idx="10248">
                  <c:v>14.107152689829899</c:v>
                </c:pt>
                <c:pt idx="10249">
                  <c:v>14.108529266009599</c:v>
                </c:pt>
                <c:pt idx="10250">
                  <c:v>14.109905842189301</c:v>
                </c:pt>
                <c:pt idx="10251">
                  <c:v>14.111282418369001</c:v>
                </c:pt>
                <c:pt idx="10252">
                  <c:v>14.1126589945488</c:v>
                </c:pt>
                <c:pt idx="10253">
                  <c:v>14.1140355707285</c:v>
                </c:pt>
                <c:pt idx="10254">
                  <c:v>14.1154121469082</c:v>
                </c:pt>
                <c:pt idx="10255">
                  <c:v>14.1167887230879</c:v>
                </c:pt>
                <c:pt idx="10256">
                  <c:v>14.1181652992677</c:v>
                </c:pt>
                <c:pt idx="10257">
                  <c:v>14.1195418754474</c:v>
                </c:pt>
                <c:pt idx="10258">
                  <c:v>14.1209184516271</c:v>
                </c:pt>
                <c:pt idx="10259">
                  <c:v>14.1222950278068</c:v>
                </c:pt>
                <c:pt idx="10260">
                  <c:v>14.123671603986599</c:v>
                </c:pt>
                <c:pt idx="10261">
                  <c:v>14.125048180166299</c:v>
                </c:pt>
                <c:pt idx="10262">
                  <c:v>14.126424756345999</c:v>
                </c:pt>
                <c:pt idx="10263">
                  <c:v>14.127801332525699</c:v>
                </c:pt>
                <c:pt idx="10264">
                  <c:v>14.1291779087055</c:v>
                </c:pt>
                <c:pt idx="10265">
                  <c:v>14.1305544848852</c:v>
                </c:pt>
                <c:pt idx="10266">
                  <c:v>14.1319310610649</c:v>
                </c:pt>
                <c:pt idx="10267">
                  <c:v>14.1333076372446</c:v>
                </c:pt>
                <c:pt idx="10268">
                  <c:v>14.1346842134244</c:v>
                </c:pt>
                <c:pt idx="10269">
                  <c:v>14.1360607896041</c:v>
                </c:pt>
                <c:pt idx="10270">
                  <c:v>14.1374373657838</c:v>
                </c:pt>
                <c:pt idx="10271">
                  <c:v>14.138813941963599</c:v>
                </c:pt>
                <c:pt idx="10272">
                  <c:v>14.140190518143299</c:v>
                </c:pt>
                <c:pt idx="10273">
                  <c:v>14.141567094322999</c:v>
                </c:pt>
                <c:pt idx="10274">
                  <c:v>14.142943670502699</c:v>
                </c:pt>
                <c:pt idx="10275">
                  <c:v>14.144320246682501</c:v>
                </c:pt>
                <c:pt idx="10276">
                  <c:v>14.145696822862201</c:v>
                </c:pt>
                <c:pt idx="10277">
                  <c:v>14.147073399041901</c:v>
                </c:pt>
                <c:pt idx="10278">
                  <c:v>14.148449975221601</c:v>
                </c:pt>
                <c:pt idx="10279">
                  <c:v>14.1498265514014</c:v>
                </c:pt>
                <c:pt idx="10280">
                  <c:v>14.1512031275811</c:v>
                </c:pt>
                <c:pt idx="10281">
                  <c:v>14.1525797037608</c:v>
                </c:pt>
                <c:pt idx="10282">
                  <c:v>14.1539562799405</c:v>
                </c:pt>
                <c:pt idx="10283">
                  <c:v>14.1553328561203</c:v>
                </c:pt>
                <c:pt idx="10284">
                  <c:v>14.1567094323</c:v>
                </c:pt>
                <c:pt idx="10285">
                  <c:v>14.1580860084797</c:v>
                </c:pt>
                <c:pt idx="10286">
                  <c:v>14.1594625846594</c:v>
                </c:pt>
                <c:pt idx="10287">
                  <c:v>14.160839160839201</c:v>
                </c:pt>
                <c:pt idx="10288">
                  <c:v>14.162215737018901</c:v>
                </c:pt>
                <c:pt idx="10289">
                  <c:v>14.163592313198601</c:v>
                </c:pt>
                <c:pt idx="10290">
                  <c:v>14.164968889378301</c:v>
                </c:pt>
                <c:pt idx="10291">
                  <c:v>14.1663454655581</c:v>
                </c:pt>
                <c:pt idx="10292">
                  <c:v>14.1677220417378</c:v>
                </c:pt>
                <c:pt idx="10293">
                  <c:v>14.1690986179175</c:v>
                </c:pt>
                <c:pt idx="10294">
                  <c:v>14.1704751940972</c:v>
                </c:pt>
                <c:pt idx="10295">
                  <c:v>14.171851770277</c:v>
                </c:pt>
                <c:pt idx="10296">
                  <c:v>14.1732283464567</c:v>
                </c:pt>
                <c:pt idx="10297">
                  <c:v>14.1746049226364</c:v>
                </c:pt>
                <c:pt idx="10298">
                  <c:v>14.1759814988161</c:v>
                </c:pt>
                <c:pt idx="10299">
                  <c:v>14.177358074995899</c:v>
                </c:pt>
                <c:pt idx="10300">
                  <c:v>14.178734651175599</c:v>
                </c:pt>
                <c:pt idx="10301">
                  <c:v>14.180111227355299</c:v>
                </c:pt>
                <c:pt idx="10302">
                  <c:v>14.1814878035351</c:v>
                </c:pt>
                <c:pt idx="10303">
                  <c:v>14.1828643797148</c:v>
                </c:pt>
                <c:pt idx="10304">
                  <c:v>14.1842409558945</c:v>
                </c:pt>
                <c:pt idx="10305">
                  <c:v>14.1856175320742</c:v>
                </c:pt>
                <c:pt idx="10306">
                  <c:v>14.186994108254</c:v>
                </c:pt>
                <c:pt idx="10307">
                  <c:v>14.1883706844337</c:v>
                </c:pt>
                <c:pt idx="10308">
                  <c:v>14.1897472606134</c:v>
                </c:pt>
                <c:pt idx="10309">
                  <c:v>14.1911238367931</c:v>
                </c:pt>
                <c:pt idx="10310">
                  <c:v>14.192500412972899</c:v>
                </c:pt>
                <c:pt idx="10311">
                  <c:v>14.193876989152599</c:v>
                </c:pt>
                <c:pt idx="10312">
                  <c:v>14.195253565332299</c:v>
                </c:pt>
                <c:pt idx="10313">
                  <c:v>14.196630141511999</c:v>
                </c:pt>
                <c:pt idx="10314">
                  <c:v>14.198006717691801</c:v>
                </c:pt>
                <c:pt idx="10315">
                  <c:v>14.199383293871501</c:v>
                </c:pt>
                <c:pt idx="10316">
                  <c:v>14.200759870051201</c:v>
                </c:pt>
                <c:pt idx="10317">
                  <c:v>14.202136446230901</c:v>
                </c:pt>
                <c:pt idx="10318">
                  <c:v>14.2035130224107</c:v>
                </c:pt>
                <c:pt idx="10319">
                  <c:v>14.2048895985904</c:v>
                </c:pt>
                <c:pt idx="10320">
                  <c:v>14.2062661747701</c:v>
                </c:pt>
                <c:pt idx="10321">
                  <c:v>14.2076427509498</c:v>
                </c:pt>
                <c:pt idx="10322">
                  <c:v>14.209019327129599</c:v>
                </c:pt>
                <c:pt idx="10323">
                  <c:v>14.210395903309299</c:v>
                </c:pt>
                <c:pt idx="10324">
                  <c:v>14.211772479488999</c:v>
                </c:pt>
                <c:pt idx="10325">
                  <c:v>14.213149055668699</c:v>
                </c:pt>
                <c:pt idx="10326">
                  <c:v>14.214525631848501</c:v>
                </c:pt>
                <c:pt idx="10327">
                  <c:v>14.215902208028201</c:v>
                </c:pt>
                <c:pt idx="10328">
                  <c:v>14.217278784207901</c:v>
                </c:pt>
                <c:pt idx="10329">
                  <c:v>14.218655360387601</c:v>
                </c:pt>
                <c:pt idx="10330">
                  <c:v>14.2200319365674</c:v>
                </c:pt>
                <c:pt idx="10331">
                  <c:v>14.2214085127471</c:v>
                </c:pt>
                <c:pt idx="10332">
                  <c:v>14.2227850889268</c:v>
                </c:pt>
                <c:pt idx="10333">
                  <c:v>14.2241616651065</c:v>
                </c:pt>
                <c:pt idx="10334">
                  <c:v>14.2255382412863</c:v>
                </c:pt>
                <c:pt idx="10335">
                  <c:v>14.226914817466</c:v>
                </c:pt>
                <c:pt idx="10336">
                  <c:v>14.2282913936457</c:v>
                </c:pt>
                <c:pt idx="10337">
                  <c:v>14.229667969825501</c:v>
                </c:pt>
                <c:pt idx="10338">
                  <c:v>14.231044546005201</c:v>
                </c:pt>
                <c:pt idx="10339">
                  <c:v>14.232421122184901</c:v>
                </c:pt>
                <c:pt idx="10340">
                  <c:v>14.233797698364601</c:v>
                </c:pt>
                <c:pt idx="10341">
                  <c:v>14.2351742745444</c:v>
                </c:pt>
                <c:pt idx="10342">
                  <c:v>14.2365508507241</c:v>
                </c:pt>
                <c:pt idx="10343">
                  <c:v>14.2379274269038</c:v>
                </c:pt>
                <c:pt idx="10344">
                  <c:v>14.2393040030835</c:v>
                </c:pt>
                <c:pt idx="10345">
                  <c:v>14.2406805792633</c:v>
                </c:pt>
                <c:pt idx="10346">
                  <c:v>14.242057155443</c:v>
                </c:pt>
                <c:pt idx="10347">
                  <c:v>14.2434337316227</c:v>
                </c:pt>
                <c:pt idx="10348">
                  <c:v>14.2448103078024</c:v>
                </c:pt>
                <c:pt idx="10349">
                  <c:v>14.246186883982199</c:v>
                </c:pt>
                <c:pt idx="10350">
                  <c:v>14.247563460161899</c:v>
                </c:pt>
                <c:pt idx="10351">
                  <c:v>14.248940036341599</c:v>
                </c:pt>
                <c:pt idx="10352">
                  <c:v>14.250316612521299</c:v>
                </c:pt>
                <c:pt idx="10353">
                  <c:v>14.2516931887011</c:v>
                </c:pt>
                <c:pt idx="10354">
                  <c:v>14.2530697648808</c:v>
                </c:pt>
                <c:pt idx="10355">
                  <c:v>14.2544463410605</c:v>
                </c:pt>
                <c:pt idx="10356">
                  <c:v>14.2558229172402</c:v>
                </c:pt>
                <c:pt idx="10357">
                  <c:v>14.25719949342</c:v>
                </c:pt>
                <c:pt idx="10358">
                  <c:v>14.2585760695997</c:v>
                </c:pt>
                <c:pt idx="10359">
                  <c:v>14.2599526457794</c:v>
                </c:pt>
                <c:pt idx="10360">
                  <c:v>14.2613292219591</c:v>
                </c:pt>
                <c:pt idx="10361">
                  <c:v>14.262705798138899</c:v>
                </c:pt>
                <c:pt idx="10362">
                  <c:v>14.264082374318599</c:v>
                </c:pt>
                <c:pt idx="10363">
                  <c:v>14.265458950498299</c:v>
                </c:pt>
                <c:pt idx="10364">
                  <c:v>14.266835526677999</c:v>
                </c:pt>
                <c:pt idx="10365">
                  <c:v>14.268212102857801</c:v>
                </c:pt>
                <c:pt idx="10366">
                  <c:v>14.269588679037501</c:v>
                </c:pt>
                <c:pt idx="10367">
                  <c:v>14.270965255217201</c:v>
                </c:pt>
                <c:pt idx="10368">
                  <c:v>14.272341831397</c:v>
                </c:pt>
                <c:pt idx="10369">
                  <c:v>14.2737184075767</c:v>
                </c:pt>
                <c:pt idx="10370">
                  <c:v>14.2750949837564</c:v>
                </c:pt>
                <c:pt idx="10371">
                  <c:v>14.2764715599361</c:v>
                </c:pt>
                <c:pt idx="10372">
                  <c:v>14.2778481361159</c:v>
                </c:pt>
                <c:pt idx="10373">
                  <c:v>14.2792247122956</c:v>
                </c:pt>
                <c:pt idx="10374">
                  <c:v>14.2806012884753</c:v>
                </c:pt>
                <c:pt idx="10375">
                  <c:v>14.281977864655</c:v>
                </c:pt>
                <c:pt idx="10376">
                  <c:v>14.283354440834801</c:v>
                </c:pt>
                <c:pt idx="10377">
                  <c:v>14.284731017014501</c:v>
                </c:pt>
                <c:pt idx="10378">
                  <c:v>14.286107593194201</c:v>
                </c:pt>
                <c:pt idx="10379">
                  <c:v>14.287484169373901</c:v>
                </c:pt>
                <c:pt idx="10380">
                  <c:v>14.2888607455537</c:v>
                </c:pt>
                <c:pt idx="10381">
                  <c:v>14.2902373217334</c:v>
                </c:pt>
                <c:pt idx="10382">
                  <c:v>14.2916138979131</c:v>
                </c:pt>
                <c:pt idx="10383">
                  <c:v>14.2929904740928</c:v>
                </c:pt>
                <c:pt idx="10384">
                  <c:v>14.2943670502726</c:v>
                </c:pt>
                <c:pt idx="10385">
                  <c:v>14.2957436264523</c:v>
                </c:pt>
                <c:pt idx="10386">
                  <c:v>14.297120202632</c:v>
                </c:pt>
                <c:pt idx="10387">
                  <c:v>14.2984967788117</c:v>
                </c:pt>
                <c:pt idx="10388">
                  <c:v>14.299873354991499</c:v>
                </c:pt>
                <c:pt idx="10389">
                  <c:v>14.301249931171199</c:v>
                </c:pt>
                <c:pt idx="10390">
                  <c:v>14.302626507350899</c:v>
                </c:pt>
                <c:pt idx="10391">
                  <c:v>14.304003083530599</c:v>
                </c:pt>
                <c:pt idx="10392">
                  <c:v>14.3053796597104</c:v>
                </c:pt>
                <c:pt idx="10393">
                  <c:v>14.3067562358901</c:v>
                </c:pt>
                <c:pt idx="10394">
                  <c:v>14.3081328120698</c:v>
                </c:pt>
                <c:pt idx="10395">
                  <c:v>14.3095093882495</c:v>
                </c:pt>
                <c:pt idx="10396">
                  <c:v>14.3108859644293</c:v>
                </c:pt>
                <c:pt idx="10397">
                  <c:v>14.312262540609</c:v>
                </c:pt>
                <c:pt idx="10398">
                  <c:v>14.3136391167887</c:v>
                </c:pt>
                <c:pt idx="10399">
                  <c:v>14.315015692968499</c:v>
                </c:pt>
                <c:pt idx="10400">
                  <c:v>14.316392269148199</c:v>
                </c:pt>
                <c:pt idx="10401">
                  <c:v>14.317768845327899</c:v>
                </c:pt>
                <c:pt idx="10402">
                  <c:v>14.319145421507599</c:v>
                </c:pt>
                <c:pt idx="10403">
                  <c:v>14.320521997687401</c:v>
                </c:pt>
                <c:pt idx="10404">
                  <c:v>14.321898573867101</c:v>
                </c:pt>
                <c:pt idx="10405">
                  <c:v>14.323275150046801</c:v>
                </c:pt>
                <c:pt idx="10406">
                  <c:v>14.324651726226501</c:v>
                </c:pt>
                <c:pt idx="10407">
                  <c:v>14.3260283024063</c:v>
                </c:pt>
                <c:pt idx="10408">
                  <c:v>14.327404878586</c:v>
                </c:pt>
                <c:pt idx="10409">
                  <c:v>14.3287814547657</c:v>
                </c:pt>
                <c:pt idx="10410">
                  <c:v>14.3301580309454</c:v>
                </c:pt>
                <c:pt idx="10411">
                  <c:v>14.331534607125199</c:v>
                </c:pt>
                <c:pt idx="10412">
                  <c:v>14.332911183304899</c:v>
                </c:pt>
                <c:pt idx="10413">
                  <c:v>14.334287759484599</c:v>
                </c:pt>
                <c:pt idx="10414">
                  <c:v>14.335664335664299</c:v>
                </c:pt>
                <c:pt idx="10415">
                  <c:v>14.337040911844101</c:v>
                </c:pt>
                <c:pt idx="10416">
                  <c:v>14.338417488023801</c:v>
                </c:pt>
                <c:pt idx="10417">
                  <c:v>14.339794064203501</c:v>
                </c:pt>
                <c:pt idx="10418">
                  <c:v>14.341170640383201</c:v>
                </c:pt>
                <c:pt idx="10419">
                  <c:v>14.342547216563</c:v>
                </c:pt>
                <c:pt idx="10420">
                  <c:v>14.3439237927427</c:v>
                </c:pt>
                <c:pt idx="10421">
                  <c:v>14.3453003689224</c:v>
                </c:pt>
                <c:pt idx="10422">
                  <c:v>14.3466769451021</c:v>
                </c:pt>
                <c:pt idx="10423">
                  <c:v>14.3480535212819</c:v>
                </c:pt>
                <c:pt idx="10424">
                  <c:v>14.3494300974616</c:v>
                </c:pt>
                <c:pt idx="10425">
                  <c:v>14.3508066736413</c:v>
                </c:pt>
                <c:pt idx="10426">
                  <c:v>14.352183249821101</c:v>
                </c:pt>
                <c:pt idx="10427">
                  <c:v>14.353559826000801</c:v>
                </c:pt>
                <c:pt idx="10428">
                  <c:v>14.354936402180501</c:v>
                </c:pt>
                <c:pt idx="10429">
                  <c:v>14.356312978360201</c:v>
                </c:pt>
                <c:pt idx="10430">
                  <c:v>14.35768955454</c:v>
                </c:pt>
                <c:pt idx="10431">
                  <c:v>14.3590661307197</c:v>
                </c:pt>
                <c:pt idx="10432">
                  <c:v>14.3604427068994</c:v>
                </c:pt>
                <c:pt idx="10433">
                  <c:v>14.3618192830791</c:v>
                </c:pt>
                <c:pt idx="10434">
                  <c:v>14.3631958592589</c:v>
                </c:pt>
                <c:pt idx="10435">
                  <c:v>14.3645724354386</c:v>
                </c:pt>
                <c:pt idx="10436">
                  <c:v>14.3659490116183</c:v>
                </c:pt>
                <c:pt idx="10437">
                  <c:v>14.367325587798</c:v>
                </c:pt>
                <c:pt idx="10438">
                  <c:v>14.368702163977799</c:v>
                </c:pt>
                <c:pt idx="10439">
                  <c:v>14.370078740157499</c:v>
                </c:pt>
                <c:pt idx="10440">
                  <c:v>14.371455316337199</c:v>
                </c:pt>
                <c:pt idx="10441">
                  <c:v>14.372831892516899</c:v>
                </c:pt>
                <c:pt idx="10442">
                  <c:v>14.3742084686967</c:v>
                </c:pt>
                <c:pt idx="10443">
                  <c:v>14.3755850448764</c:v>
                </c:pt>
                <c:pt idx="10444">
                  <c:v>14.3769616210561</c:v>
                </c:pt>
                <c:pt idx="10445">
                  <c:v>14.3783381972358</c:v>
                </c:pt>
                <c:pt idx="10446">
                  <c:v>14.3797147734156</c:v>
                </c:pt>
                <c:pt idx="10447">
                  <c:v>14.3810913495953</c:v>
                </c:pt>
                <c:pt idx="10448">
                  <c:v>14.382467925775</c:v>
                </c:pt>
                <c:pt idx="10449">
                  <c:v>14.3838445019547</c:v>
                </c:pt>
                <c:pt idx="10450">
                  <c:v>14.385221078134499</c:v>
                </c:pt>
                <c:pt idx="10451">
                  <c:v>14.386597654314199</c:v>
                </c:pt>
                <c:pt idx="10452">
                  <c:v>14.387974230493899</c:v>
                </c:pt>
                <c:pt idx="10453">
                  <c:v>14.389350806673599</c:v>
                </c:pt>
                <c:pt idx="10454">
                  <c:v>14.390727382853401</c:v>
                </c:pt>
                <c:pt idx="10455">
                  <c:v>14.392103959033101</c:v>
                </c:pt>
                <c:pt idx="10456">
                  <c:v>14.393480535212801</c:v>
                </c:pt>
                <c:pt idx="10457">
                  <c:v>14.394857111392501</c:v>
                </c:pt>
                <c:pt idx="10458">
                  <c:v>14.3962336875723</c:v>
                </c:pt>
                <c:pt idx="10459">
                  <c:v>14.397610263752</c:v>
                </c:pt>
                <c:pt idx="10460">
                  <c:v>14.3989868399317</c:v>
                </c:pt>
                <c:pt idx="10461">
                  <c:v>14.4003634161115</c:v>
                </c:pt>
                <c:pt idx="10462">
                  <c:v>14.401739992291199</c:v>
                </c:pt>
                <c:pt idx="10463">
                  <c:v>14.403116568470899</c:v>
                </c:pt>
                <c:pt idx="10464">
                  <c:v>14.404493144650599</c:v>
                </c:pt>
                <c:pt idx="10465">
                  <c:v>14.405869720830401</c:v>
                </c:pt>
                <c:pt idx="10466">
                  <c:v>14.407246297010101</c:v>
                </c:pt>
                <c:pt idx="10467">
                  <c:v>14.408622873189801</c:v>
                </c:pt>
                <c:pt idx="10468">
                  <c:v>14.409999449369501</c:v>
                </c:pt>
                <c:pt idx="10469">
                  <c:v>14.4113760255493</c:v>
                </c:pt>
                <c:pt idx="10470">
                  <c:v>14.412752601729</c:v>
                </c:pt>
                <c:pt idx="10471">
                  <c:v>14.4141291779087</c:v>
                </c:pt>
                <c:pt idx="10472">
                  <c:v>14.4155057540884</c:v>
                </c:pt>
                <c:pt idx="10473">
                  <c:v>14.4168823302682</c:v>
                </c:pt>
                <c:pt idx="10474">
                  <c:v>14.4182589064479</c:v>
                </c:pt>
                <c:pt idx="10475">
                  <c:v>14.4196354826276</c:v>
                </c:pt>
                <c:pt idx="10476">
                  <c:v>14.4210120588073</c:v>
                </c:pt>
                <c:pt idx="10477">
                  <c:v>14.422388634987101</c:v>
                </c:pt>
                <c:pt idx="10478">
                  <c:v>14.423765211166801</c:v>
                </c:pt>
                <c:pt idx="10479">
                  <c:v>14.425141787346501</c:v>
                </c:pt>
                <c:pt idx="10480">
                  <c:v>14.426518363526201</c:v>
                </c:pt>
                <c:pt idx="10481">
                  <c:v>14.427894939706</c:v>
                </c:pt>
                <c:pt idx="10482">
                  <c:v>14.4292715158857</c:v>
                </c:pt>
                <c:pt idx="10483">
                  <c:v>14.4306480920654</c:v>
                </c:pt>
                <c:pt idx="10484">
                  <c:v>14.4320246682451</c:v>
                </c:pt>
                <c:pt idx="10485">
                  <c:v>14.4334012444249</c:v>
                </c:pt>
                <c:pt idx="10486">
                  <c:v>14.4347778206046</c:v>
                </c:pt>
                <c:pt idx="10487">
                  <c:v>14.4361543967843</c:v>
                </c:pt>
                <c:pt idx="10488">
                  <c:v>14.437530972964</c:v>
                </c:pt>
                <c:pt idx="10489">
                  <c:v>14.438907549143799</c:v>
                </c:pt>
                <c:pt idx="10490">
                  <c:v>14.440284125323499</c:v>
                </c:pt>
                <c:pt idx="10491">
                  <c:v>14.441660701503199</c:v>
                </c:pt>
                <c:pt idx="10492">
                  <c:v>14.443037277682899</c:v>
                </c:pt>
                <c:pt idx="10493">
                  <c:v>14.4444138538627</c:v>
                </c:pt>
                <c:pt idx="10494">
                  <c:v>14.4457904300424</c:v>
                </c:pt>
                <c:pt idx="10495">
                  <c:v>14.4471670062221</c:v>
                </c:pt>
                <c:pt idx="10496">
                  <c:v>14.4485435824019</c:v>
                </c:pt>
                <c:pt idx="10497">
                  <c:v>14.4499201585816</c:v>
                </c:pt>
                <c:pt idx="10498">
                  <c:v>14.4512967347613</c:v>
                </c:pt>
                <c:pt idx="10499">
                  <c:v>14.452673310941</c:v>
                </c:pt>
                <c:pt idx="10500">
                  <c:v>14.454049887120799</c:v>
                </c:pt>
                <c:pt idx="10501">
                  <c:v>14.455426463300499</c:v>
                </c:pt>
                <c:pt idx="10502">
                  <c:v>14.456803039480199</c:v>
                </c:pt>
                <c:pt idx="10503">
                  <c:v>14.458179615659899</c:v>
                </c:pt>
                <c:pt idx="10504">
                  <c:v>14.459556191839701</c:v>
                </c:pt>
                <c:pt idx="10505">
                  <c:v>14.460932768019401</c:v>
                </c:pt>
                <c:pt idx="10506">
                  <c:v>14.462309344199101</c:v>
                </c:pt>
                <c:pt idx="10507">
                  <c:v>14.463685920378801</c:v>
                </c:pt>
                <c:pt idx="10508">
                  <c:v>14.4650624965586</c:v>
                </c:pt>
                <c:pt idx="10509">
                  <c:v>14.4664390727383</c:v>
                </c:pt>
                <c:pt idx="10510">
                  <c:v>14.467815648918</c:v>
                </c:pt>
                <c:pt idx="10511">
                  <c:v>14.4691922250977</c:v>
                </c:pt>
                <c:pt idx="10512">
                  <c:v>14.4705688012775</c:v>
                </c:pt>
                <c:pt idx="10513">
                  <c:v>14.4719453774572</c:v>
                </c:pt>
                <c:pt idx="10514">
                  <c:v>14.4733219536369</c:v>
                </c:pt>
                <c:pt idx="10515">
                  <c:v>14.4746985298166</c:v>
                </c:pt>
                <c:pt idx="10516">
                  <c:v>14.476075105996401</c:v>
                </c:pt>
                <c:pt idx="10517">
                  <c:v>14.477451682176101</c:v>
                </c:pt>
                <c:pt idx="10518">
                  <c:v>14.478828258355801</c:v>
                </c:pt>
                <c:pt idx="10519">
                  <c:v>14.480204834535501</c:v>
                </c:pt>
                <c:pt idx="10520">
                  <c:v>14.4815814107153</c:v>
                </c:pt>
                <c:pt idx="10521">
                  <c:v>14.482957986895</c:v>
                </c:pt>
                <c:pt idx="10522">
                  <c:v>14.4843345630747</c:v>
                </c:pt>
                <c:pt idx="10523">
                  <c:v>14.4857111392544</c:v>
                </c:pt>
                <c:pt idx="10524">
                  <c:v>14.4870877154342</c:v>
                </c:pt>
                <c:pt idx="10525">
                  <c:v>14.4884642916139</c:v>
                </c:pt>
                <c:pt idx="10526">
                  <c:v>14.4898408677936</c:v>
                </c:pt>
                <c:pt idx="10527">
                  <c:v>14.491217443973399</c:v>
                </c:pt>
                <c:pt idx="10528">
                  <c:v>14.492594020153099</c:v>
                </c:pt>
                <c:pt idx="10529">
                  <c:v>14.493970596332799</c:v>
                </c:pt>
                <c:pt idx="10530">
                  <c:v>14.495347172512499</c:v>
                </c:pt>
                <c:pt idx="10531">
                  <c:v>14.4967237486923</c:v>
                </c:pt>
                <c:pt idx="10532">
                  <c:v>14.498100324872</c:v>
                </c:pt>
                <c:pt idx="10533">
                  <c:v>14.4994769010517</c:v>
                </c:pt>
                <c:pt idx="10534">
                  <c:v>14.5008534772314</c:v>
                </c:pt>
                <c:pt idx="10535">
                  <c:v>14.5022300534112</c:v>
                </c:pt>
                <c:pt idx="10536">
                  <c:v>14.5036066295909</c:v>
                </c:pt>
                <c:pt idx="10537">
                  <c:v>14.5049832057706</c:v>
                </c:pt>
                <c:pt idx="10538">
                  <c:v>14.5063597819503</c:v>
                </c:pt>
                <c:pt idx="10539">
                  <c:v>14.507736358130099</c:v>
                </c:pt>
                <c:pt idx="10540">
                  <c:v>14.509112934309799</c:v>
                </c:pt>
                <c:pt idx="10541">
                  <c:v>14.510489510489499</c:v>
                </c:pt>
                <c:pt idx="10542">
                  <c:v>14.511866086669199</c:v>
                </c:pt>
                <c:pt idx="10543">
                  <c:v>14.513242662849001</c:v>
                </c:pt>
                <c:pt idx="10544">
                  <c:v>14.514619239028701</c:v>
                </c:pt>
                <c:pt idx="10545">
                  <c:v>14.515995815208401</c:v>
                </c:pt>
                <c:pt idx="10546">
                  <c:v>14.517372391388101</c:v>
                </c:pt>
                <c:pt idx="10547">
                  <c:v>14.5187489675679</c:v>
                </c:pt>
                <c:pt idx="10548">
                  <c:v>14.5201255437476</c:v>
                </c:pt>
                <c:pt idx="10549">
                  <c:v>14.5215021199273</c:v>
                </c:pt>
                <c:pt idx="10550">
                  <c:v>14.522878696107</c:v>
                </c:pt>
                <c:pt idx="10551">
                  <c:v>14.524255272286799</c:v>
                </c:pt>
                <c:pt idx="10552">
                  <c:v>14.525631848466499</c:v>
                </c:pt>
                <c:pt idx="10553">
                  <c:v>14.527008424646199</c:v>
                </c:pt>
                <c:pt idx="10554">
                  <c:v>14.528385000826001</c:v>
                </c:pt>
                <c:pt idx="10555">
                  <c:v>14.529761577005701</c:v>
                </c:pt>
                <c:pt idx="10556">
                  <c:v>14.531138153185401</c:v>
                </c:pt>
                <c:pt idx="10557">
                  <c:v>14.532514729365101</c:v>
                </c:pt>
                <c:pt idx="10558">
                  <c:v>14.5338913055449</c:v>
                </c:pt>
                <c:pt idx="10559">
                  <c:v>14.5352678817246</c:v>
                </c:pt>
                <c:pt idx="10560">
                  <c:v>14.5366444579043</c:v>
                </c:pt>
                <c:pt idx="10561">
                  <c:v>14.538021034084</c:v>
                </c:pt>
                <c:pt idx="10562">
                  <c:v>14.5393976102638</c:v>
                </c:pt>
                <c:pt idx="10563">
                  <c:v>14.5407741864435</c:v>
                </c:pt>
                <c:pt idx="10564">
                  <c:v>14.5421507626232</c:v>
                </c:pt>
                <c:pt idx="10565">
                  <c:v>14.5435273388029</c:v>
                </c:pt>
                <c:pt idx="10566">
                  <c:v>14.544903914982701</c:v>
                </c:pt>
                <c:pt idx="10567">
                  <c:v>14.546280491162401</c:v>
                </c:pt>
                <c:pt idx="10568">
                  <c:v>14.547657067342101</c:v>
                </c:pt>
                <c:pt idx="10569">
                  <c:v>14.549033643521801</c:v>
                </c:pt>
                <c:pt idx="10570">
                  <c:v>14.5504102197016</c:v>
                </c:pt>
                <c:pt idx="10571">
                  <c:v>14.5517867958813</c:v>
                </c:pt>
                <c:pt idx="10572">
                  <c:v>14.553163372061</c:v>
                </c:pt>
                <c:pt idx="10573">
                  <c:v>14.5545399482407</c:v>
                </c:pt>
                <c:pt idx="10574">
                  <c:v>14.5559165244205</c:v>
                </c:pt>
                <c:pt idx="10575">
                  <c:v>14.5572931006002</c:v>
                </c:pt>
                <c:pt idx="10576">
                  <c:v>14.5586696767799</c:v>
                </c:pt>
                <c:pt idx="10577">
                  <c:v>14.5600462529596</c:v>
                </c:pt>
                <c:pt idx="10578">
                  <c:v>14.561422829139399</c:v>
                </c:pt>
                <c:pt idx="10579">
                  <c:v>14.562799405319099</c:v>
                </c:pt>
                <c:pt idx="10580">
                  <c:v>14.564175981498799</c:v>
                </c:pt>
                <c:pt idx="10581">
                  <c:v>14.565552557678499</c:v>
                </c:pt>
                <c:pt idx="10582">
                  <c:v>14.5669291338583</c:v>
                </c:pt>
                <c:pt idx="10583">
                  <c:v>14.568305710038</c:v>
                </c:pt>
                <c:pt idx="10584">
                  <c:v>14.5696822862177</c:v>
                </c:pt>
                <c:pt idx="10585">
                  <c:v>14.5710588623974</c:v>
                </c:pt>
                <c:pt idx="10586">
                  <c:v>14.5724354385772</c:v>
                </c:pt>
                <c:pt idx="10587">
                  <c:v>14.5738120147569</c:v>
                </c:pt>
                <c:pt idx="10588">
                  <c:v>14.5751885909366</c:v>
                </c:pt>
                <c:pt idx="10589">
                  <c:v>14.576565167116399</c:v>
                </c:pt>
                <c:pt idx="10590">
                  <c:v>14.577941743296099</c:v>
                </c:pt>
                <c:pt idx="10591">
                  <c:v>14.579318319475799</c:v>
                </c:pt>
                <c:pt idx="10592">
                  <c:v>14.580694895655499</c:v>
                </c:pt>
                <c:pt idx="10593">
                  <c:v>14.582071471835301</c:v>
                </c:pt>
                <c:pt idx="10594">
                  <c:v>14.583448048015001</c:v>
                </c:pt>
                <c:pt idx="10595">
                  <c:v>14.584824624194701</c:v>
                </c:pt>
                <c:pt idx="10596">
                  <c:v>14.586201200374401</c:v>
                </c:pt>
                <c:pt idx="10597">
                  <c:v>14.5875777765542</c:v>
                </c:pt>
                <c:pt idx="10598">
                  <c:v>14.5889543527339</c:v>
                </c:pt>
                <c:pt idx="10599">
                  <c:v>14.5903309289136</c:v>
                </c:pt>
                <c:pt idx="10600">
                  <c:v>14.5917075050933</c:v>
                </c:pt>
                <c:pt idx="10601">
                  <c:v>14.5930840812731</c:v>
                </c:pt>
                <c:pt idx="10602">
                  <c:v>14.5944606574528</c:v>
                </c:pt>
                <c:pt idx="10603">
                  <c:v>14.5958372336325</c:v>
                </c:pt>
                <c:pt idx="10604">
                  <c:v>14.5972138098122</c:v>
                </c:pt>
                <c:pt idx="10605">
                  <c:v>14.598590385992001</c:v>
                </c:pt>
                <c:pt idx="10606">
                  <c:v>14.599966962171701</c:v>
                </c:pt>
                <c:pt idx="10607">
                  <c:v>14.601343538351401</c:v>
                </c:pt>
                <c:pt idx="10608">
                  <c:v>14.602720114531101</c:v>
                </c:pt>
                <c:pt idx="10609">
                  <c:v>14.6040966907109</c:v>
                </c:pt>
                <c:pt idx="10610">
                  <c:v>14.6054732668906</c:v>
                </c:pt>
                <c:pt idx="10611">
                  <c:v>14.6068498430703</c:v>
                </c:pt>
                <c:pt idx="10612">
                  <c:v>14.60822641925</c:v>
                </c:pt>
                <c:pt idx="10613">
                  <c:v>14.6096029954298</c:v>
                </c:pt>
                <c:pt idx="10614">
                  <c:v>14.6109795716095</c:v>
                </c:pt>
                <c:pt idx="10615">
                  <c:v>14.6123561477892</c:v>
                </c:pt>
                <c:pt idx="10616">
                  <c:v>14.6137327239689</c:v>
                </c:pt>
                <c:pt idx="10617">
                  <c:v>14.615109300148699</c:v>
                </c:pt>
                <c:pt idx="10618">
                  <c:v>14.616485876328399</c:v>
                </c:pt>
                <c:pt idx="10619">
                  <c:v>14.617862452508099</c:v>
                </c:pt>
                <c:pt idx="10620">
                  <c:v>14.619239028687799</c:v>
                </c:pt>
                <c:pt idx="10621">
                  <c:v>14.6206156048676</c:v>
                </c:pt>
                <c:pt idx="10622">
                  <c:v>14.6219921810473</c:v>
                </c:pt>
                <c:pt idx="10623">
                  <c:v>14.623368757227</c:v>
                </c:pt>
                <c:pt idx="10624">
                  <c:v>14.6247453334068</c:v>
                </c:pt>
                <c:pt idx="10625">
                  <c:v>14.6261219095865</c:v>
                </c:pt>
                <c:pt idx="10626">
                  <c:v>14.6274984857662</c:v>
                </c:pt>
                <c:pt idx="10627">
                  <c:v>14.6288750619459</c:v>
                </c:pt>
                <c:pt idx="10628">
                  <c:v>14.630251638125699</c:v>
                </c:pt>
                <c:pt idx="10629">
                  <c:v>14.631628214305399</c:v>
                </c:pt>
                <c:pt idx="10630">
                  <c:v>14.633004790485099</c:v>
                </c:pt>
                <c:pt idx="10631">
                  <c:v>14.634381366664799</c:v>
                </c:pt>
                <c:pt idx="10632">
                  <c:v>14.635757942844601</c:v>
                </c:pt>
                <c:pt idx="10633">
                  <c:v>14.637134519024301</c:v>
                </c:pt>
                <c:pt idx="10634">
                  <c:v>14.638511095204001</c:v>
                </c:pt>
                <c:pt idx="10635">
                  <c:v>14.639887671383701</c:v>
                </c:pt>
                <c:pt idx="10636">
                  <c:v>14.6412642475635</c:v>
                </c:pt>
                <c:pt idx="10637">
                  <c:v>14.6426408237432</c:v>
                </c:pt>
                <c:pt idx="10638">
                  <c:v>14.6440173999229</c:v>
                </c:pt>
                <c:pt idx="10639">
                  <c:v>14.6453939761026</c:v>
                </c:pt>
                <c:pt idx="10640">
                  <c:v>14.646770552282399</c:v>
                </c:pt>
                <c:pt idx="10641">
                  <c:v>14.648147128462099</c:v>
                </c:pt>
                <c:pt idx="10642">
                  <c:v>14.649523704641799</c:v>
                </c:pt>
                <c:pt idx="10643">
                  <c:v>14.650900280821499</c:v>
                </c:pt>
                <c:pt idx="10644">
                  <c:v>14.652276857001301</c:v>
                </c:pt>
                <c:pt idx="10645">
                  <c:v>14.653653433181001</c:v>
                </c:pt>
                <c:pt idx="10646">
                  <c:v>14.655030009360701</c:v>
                </c:pt>
                <c:pt idx="10647">
                  <c:v>14.656406585540401</c:v>
                </c:pt>
                <c:pt idx="10648">
                  <c:v>14.6577831617202</c:v>
                </c:pt>
                <c:pt idx="10649">
                  <c:v>14.6591597378999</c:v>
                </c:pt>
                <c:pt idx="10650">
                  <c:v>14.6605363140796</c:v>
                </c:pt>
                <c:pt idx="10651">
                  <c:v>14.6619128902594</c:v>
                </c:pt>
                <c:pt idx="10652">
                  <c:v>14.6632894664391</c:v>
                </c:pt>
                <c:pt idx="10653">
                  <c:v>14.6646660426188</c:v>
                </c:pt>
                <c:pt idx="10654">
                  <c:v>14.6660426187985</c:v>
                </c:pt>
                <c:pt idx="10655">
                  <c:v>14.667419194978301</c:v>
                </c:pt>
                <c:pt idx="10656">
                  <c:v>14.668795771158001</c:v>
                </c:pt>
                <c:pt idx="10657">
                  <c:v>14.670172347337701</c:v>
                </c:pt>
                <c:pt idx="10658">
                  <c:v>14.671548923517401</c:v>
                </c:pt>
                <c:pt idx="10659">
                  <c:v>14.6729254996972</c:v>
                </c:pt>
                <c:pt idx="10660">
                  <c:v>14.6743020758769</c:v>
                </c:pt>
                <c:pt idx="10661">
                  <c:v>14.6756786520566</c:v>
                </c:pt>
                <c:pt idx="10662">
                  <c:v>14.6770552282363</c:v>
                </c:pt>
                <c:pt idx="10663">
                  <c:v>14.6784318044161</c:v>
                </c:pt>
                <c:pt idx="10664">
                  <c:v>14.6798083805958</c:v>
                </c:pt>
                <c:pt idx="10665">
                  <c:v>14.6811849567755</c:v>
                </c:pt>
                <c:pt idx="10666">
                  <c:v>14.6825615329552</c:v>
                </c:pt>
                <c:pt idx="10667">
                  <c:v>14.683938109134999</c:v>
                </c:pt>
                <c:pt idx="10668">
                  <c:v>14.685314685314699</c:v>
                </c:pt>
                <c:pt idx="10669">
                  <c:v>14.686691261494399</c:v>
                </c:pt>
                <c:pt idx="10670">
                  <c:v>14.688067837674099</c:v>
                </c:pt>
                <c:pt idx="10671">
                  <c:v>14.6894444138539</c:v>
                </c:pt>
                <c:pt idx="10672">
                  <c:v>14.6908209900336</c:v>
                </c:pt>
                <c:pt idx="10673">
                  <c:v>14.6921975662133</c:v>
                </c:pt>
                <c:pt idx="10674">
                  <c:v>14.693574142393</c:v>
                </c:pt>
                <c:pt idx="10675">
                  <c:v>14.6949507185728</c:v>
                </c:pt>
                <c:pt idx="10676">
                  <c:v>14.6963272947525</c:v>
                </c:pt>
                <c:pt idx="10677">
                  <c:v>14.6977038709322</c:v>
                </c:pt>
                <c:pt idx="10678">
                  <c:v>14.6990804471119</c:v>
                </c:pt>
                <c:pt idx="10679">
                  <c:v>14.700457023291699</c:v>
                </c:pt>
                <c:pt idx="10680">
                  <c:v>14.701833599471399</c:v>
                </c:pt>
                <c:pt idx="10681">
                  <c:v>14.703210175651099</c:v>
                </c:pt>
                <c:pt idx="10682">
                  <c:v>14.704586751830799</c:v>
                </c:pt>
                <c:pt idx="10683">
                  <c:v>14.705963328010601</c:v>
                </c:pt>
                <c:pt idx="10684">
                  <c:v>14.707339904190301</c:v>
                </c:pt>
                <c:pt idx="10685">
                  <c:v>14.708716480370001</c:v>
                </c:pt>
                <c:pt idx="10686">
                  <c:v>14.7100930565498</c:v>
                </c:pt>
                <c:pt idx="10687">
                  <c:v>14.7114696327295</c:v>
                </c:pt>
                <c:pt idx="10688">
                  <c:v>14.7128462089092</c:v>
                </c:pt>
                <c:pt idx="10689">
                  <c:v>14.7142227850889</c:v>
                </c:pt>
                <c:pt idx="10690">
                  <c:v>14.715599361268699</c:v>
                </c:pt>
                <c:pt idx="10691">
                  <c:v>14.716975937448399</c:v>
                </c:pt>
                <c:pt idx="10692">
                  <c:v>14.718352513628099</c:v>
                </c:pt>
                <c:pt idx="10693">
                  <c:v>14.719729089807799</c:v>
                </c:pt>
                <c:pt idx="10694">
                  <c:v>14.721105665987601</c:v>
                </c:pt>
                <c:pt idx="10695">
                  <c:v>14.722482242167301</c:v>
                </c:pt>
                <c:pt idx="10696">
                  <c:v>14.723858818347001</c:v>
                </c:pt>
                <c:pt idx="10697">
                  <c:v>14.725235394526701</c:v>
                </c:pt>
                <c:pt idx="10698">
                  <c:v>14.7266119707065</c:v>
                </c:pt>
                <c:pt idx="10699">
                  <c:v>14.7279885468862</c:v>
                </c:pt>
                <c:pt idx="10700">
                  <c:v>14.7293651230659</c:v>
                </c:pt>
                <c:pt idx="10701">
                  <c:v>14.7307416992456</c:v>
                </c:pt>
                <c:pt idx="10702">
                  <c:v>14.7321182754254</c:v>
                </c:pt>
                <c:pt idx="10703">
                  <c:v>14.7334948516051</c:v>
                </c:pt>
                <c:pt idx="10704">
                  <c:v>14.7348714277848</c:v>
                </c:pt>
                <c:pt idx="10705">
                  <c:v>14.7362480039645</c:v>
                </c:pt>
                <c:pt idx="10706">
                  <c:v>14.737624580144301</c:v>
                </c:pt>
                <c:pt idx="10707">
                  <c:v>14.739001156324001</c:v>
                </c:pt>
                <c:pt idx="10708">
                  <c:v>14.740377732503701</c:v>
                </c:pt>
                <c:pt idx="10709">
                  <c:v>14.741754308683401</c:v>
                </c:pt>
                <c:pt idx="10710">
                  <c:v>14.7431308848632</c:v>
                </c:pt>
                <c:pt idx="10711">
                  <c:v>14.7445074610429</c:v>
                </c:pt>
                <c:pt idx="10712">
                  <c:v>14.7458840372226</c:v>
                </c:pt>
                <c:pt idx="10713">
                  <c:v>14.7472606134023</c:v>
                </c:pt>
                <c:pt idx="10714">
                  <c:v>14.7486371895821</c:v>
                </c:pt>
                <c:pt idx="10715">
                  <c:v>14.7500137657618</c:v>
                </c:pt>
                <c:pt idx="10716">
                  <c:v>14.7513903419415</c:v>
                </c:pt>
                <c:pt idx="10717">
                  <c:v>14.752766918121299</c:v>
                </c:pt>
                <c:pt idx="10718">
                  <c:v>14.754143494300999</c:v>
                </c:pt>
                <c:pt idx="10719">
                  <c:v>14.755520070480699</c:v>
                </c:pt>
                <c:pt idx="10720">
                  <c:v>14.756896646660399</c:v>
                </c:pt>
                <c:pt idx="10721">
                  <c:v>14.7582732228402</c:v>
                </c:pt>
                <c:pt idx="10722">
                  <c:v>14.7596497990199</c:v>
                </c:pt>
                <c:pt idx="10723">
                  <c:v>14.7610263751996</c:v>
                </c:pt>
                <c:pt idx="10724">
                  <c:v>14.7624029513793</c:v>
                </c:pt>
                <c:pt idx="10725">
                  <c:v>14.7637795275591</c:v>
                </c:pt>
                <c:pt idx="10726">
                  <c:v>14.7651561037388</c:v>
                </c:pt>
                <c:pt idx="10727">
                  <c:v>14.7665326799185</c:v>
                </c:pt>
                <c:pt idx="10728">
                  <c:v>14.7679092560982</c:v>
                </c:pt>
                <c:pt idx="10729">
                  <c:v>14.769285832277999</c:v>
                </c:pt>
                <c:pt idx="10730">
                  <c:v>14.770662408457699</c:v>
                </c:pt>
                <c:pt idx="10731">
                  <c:v>14.772038984637399</c:v>
                </c:pt>
                <c:pt idx="10732">
                  <c:v>14.773415560817099</c:v>
                </c:pt>
                <c:pt idx="10733">
                  <c:v>14.774792136996901</c:v>
                </c:pt>
                <c:pt idx="10734">
                  <c:v>14.776168713176601</c:v>
                </c:pt>
                <c:pt idx="10735">
                  <c:v>14.777545289356301</c:v>
                </c:pt>
                <c:pt idx="10736">
                  <c:v>14.778921865536001</c:v>
                </c:pt>
                <c:pt idx="10737">
                  <c:v>14.7802984417158</c:v>
                </c:pt>
                <c:pt idx="10738">
                  <c:v>14.7816750178955</c:v>
                </c:pt>
                <c:pt idx="10739">
                  <c:v>14.7830515940752</c:v>
                </c:pt>
                <c:pt idx="10740">
                  <c:v>14.7844281702549</c:v>
                </c:pt>
                <c:pt idx="10741">
                  <c:v>14.7858047464347</c:v>
                </c:pt>
                <c:pt idx="10742">
                  <c:v>14.7871813226144</c:v>
                </c:pt>
                <c:pt idx="10743">
                  <c:v>14.7885578987941</c:v>
                </c:pt>
                <c:pt idx="10744">
                  <c:v>14.7899344749738</c:v>
                </c:pt>
                <c:pt idx="10745">
                  <c:v>14.791311051153601</c:v>
                </c:pt>
                <c:pt idx="10746">
                  <c:v>14.792687627333301</c:v>
                </c:pt>
                <c:pt idx="10747">
                  <c:v>14.794064203513001</c:v>
                </c:pt>
                <c:pt idx="10748">
                  <c:v>14.795440779692701</c:v>
                </c:pt>
                <c:pt idx="10749">
                  <c:v>14.7968173558725</c:v>
                </c:pt>
                <c:pt idx="10750">
                  <c:v>14.7981939320522</c:v>
                </c:pt>
                <c:pt idx="10751">
                  <c:v>14.7995705082319</c:v>
                </c:pt>
                <c:pt idx="10752">
                  <c:v>14.8009470844117</c:v>
                </c:pt>
                <c:pt idx="10753">
                  <c:v>14.8023236605914</c:v>
                </c:pt>
                <c:pt idx="10754">
                  <c:v>14.8037002367711</c:v>
                </c:pt>
                <c:pt idx="10755">
                  <c:v>14.8050768129508</c:v>
                </c:pt>
                <c:pt idx="10756">
                  <c:v>14.806453389130599</c:v>
                </c:pt>
                <c:pt idx="10757">
                  <c:v>14.807829965310299</c:v>
                </c:pt>
                <c:pt idx="10758">
                  <c:v>14.809206541489999</c:v>
                </c:pt>
                <c:pt idx="10759">
                  <c:v>14.810583117669699</c:v>
                </c:pt>
                <c:pt idx="10760">
                  <c:v>14.8119596938495</c:v>
                </c:pt>
                <c:pt idx="10761">
                  <c:v>14.8133362700292</c:v>
                </c:pt>
                <c:pt idx="10762">
                  <c:v>14.8147128462089</c:v>
                </c:pt>
                <c:pt idx="10763">
                  <c:v>14.8160894223886</c:v>
                </c:pt>
                <c:pt idx="10764">
                  <c:v>14.8174659985684</c:v>
                </c:pt>
                <c:pt idx="10765">
                  <c:v>14.8188425747481</c:v>
                </c:pt>
                <c:pt idx="10766">
                  <c:v>14.8202191509278</c:v>
                </c:pt>
                <c:pt idx="10767">
                  <c:v>14.8215957271075</c:v>
                </c:pt>
                <c:pt idx="10768">
                  <c:v>14.822972303287299</c:v>
                </c:pt>
                <c:pt idx="10769">
                  <c:v>14.824348879466999</c:v>
                </c:pt>
                <c:pt idx="10770">
                  <c:v>14.825725455646699</c:v>
                </c:pt>
                <c:pt idx="10771">
                  <c:v>14.827102031826399</c:v>
                </c:pt>
                <c:pt idx="10772">
                  <c:v>14.828478608006201</c:v>
                </c:pt>
                <c:pt idx="10773">
                  <c:v>14.829855184185901</c:v>
                </c:pt>
                <c:pt idx="10774">
                  <c:v>14.831231760365601</c:v>
                </c:pt>
                <c:pt idx="10775">
                  <c:v>14.832608336545301</c:v>
                </c:pt>
                <c:pt idx="10776">
                  <c:v>14.8339849127251</c:v>
                </c:pt>
                <c:pt idx="10777">
                  <c:v>14.8353614889048</c:v>
                </c:pt>
                <c:pt idx="10778">
                  <c:v>14.8367380650845</c:v>
                </c:pt>
                <c:pt idx="10779">
                  <c:v>14.838114641264299</c:v>
                </c:pt>
                <c:pt idx="10780">
                  <c:v>14.839491217443999</c:v>
                </c:pt>
                <c:pt idx="10781">
                  <c:v>14.840867793623699</c:v>
                </c:pt>
                <c:pt idx="10782">
                  <c:v>14.842244369803399</c:v>
                </c:pt>
                <c:pt idx="10783">
                  <c:v>14.843620945983201</c:v>
                </c:pt>
                <c:pt idx="10784">
                  <c:v>14.844997522162901</c:v>
                </c:pt>
                <c:pt idx="10785">
                  <c:v>14.846374098342601</c:v>
                </c:pt>
                <c:pt idx="10786">
                  <c:v>14.847750674522301</c:v>
                </c:pt>
                <c:pt idx="10787">
                  <c:v>14.8491272507021</c:v>
                </c:pt>
                <c:pt idx="10788">
                  <c:v>14.8505038268818</c:v>
                </c:pt>
                <c:pt idx="10789">
                  <c:v>14.8518804030615</c:v>
                </c:pt>
                <c:pt idx="10790">
                  <c:v>14.8532569792412</c:v>
                </c:pt>
                <c:pt idx="10791">
                  <c:v>14.854633555421</c:v>
                </c:pt>
                <c:pt idx="10792">
                  <c:v>14.8560101316007</c:v>
                </c:pt>
                <c:pt idx="10793">
                  <c:v>14.8573867077804</c:v>
                </c:pt>
                <c:pt idx="10794">
                  <c:v>14.8587632839601</c:v>
                </c:pt>
                <c:pt idx="10795">
                  <c:v>14.860139860139901</c:v>
                </c:pt>
                <c:pt idx="10796">
                  <c:v>14.861516436319601</c:v>
                </c:pt>
                <c:pt idx="10797">
                  <c:v>14.862893012499301</c:v>
                </c:pt>
                <c:pt idx="10798">
                  <c:v>14.864269588679001</c:v>
                </c:pt>
                <c:pt idx="10799">
                  <c:v>14.8656461648588</c:v>
                </c:pt>
                <c:pt idx="10800">
                  <c:v>14.8670227410385</c:v>
                </c:pt>
                <c:pt idx="10801">
                  <c:v>14.8683993172182</c:v>
                </c:pt>
                <c:pt idx="10802">
                  <c:v>14.8697758933979</c:v>
                </c:pt>
                <c:pt idx="10803">
                  <c:v>14.8711524695777</c:v>
                </c:pt>
                <c:pt idx="10804">
                  <c:v>14.8725290457574</c:v>
                </c:pt>
                <c:pt idx="10805">
                  <c:v>14.8739056219371</c:v>
                </c:pt>
                <c:pt idx="10806">
                  <c:v>14.8752821981168</c:v>
                </c:pt>
                <c:pt idx="10807">
                  <c:v>14.876658774296599</c:v>
                </c:pt>
                <c:pt idx="10808">
                  <c:v>14.878035350476299</c:v>
                </c:pt>
                <c:pt idx="10809">
                  <c:v>14.879411926655999</c:v>
                </c:pt>
                <c:pt idx="10810">
                  <c:v>14.880788502835699</c:v>
                </c:pt>
                <c:pt idx="10811">
                  <c:v>14.8821650790155</c:v>
                </c:pt>
                <c:pt idx="10812">
                  <c:v>14.8835416551952</c:v>
                </c:pt>
                <c:pt idx="10813">
                  <c:v>14.8849182313749</c:v>
                </c:pt>
                <c:pt idx="10814">
                  <c:v>14.8862948075547</c:v>
                </c:pt>
                <c:pt idx="10815">
                  <c:v>14.8876713837344</c:v>
                </c:pt>
                <c:pt idx="10816">
                  <c:v>14.8890479599141</c:v>
                </c:pt>
                <c:pt idx="10817">
                  <c:v>14.8904245360938</c:v>
                </c:pt>
                <c:pt idx="10818">
                  <c:v>14.891801112273599</c:v>
                </c:pt>
                <c:pt idx="10819">
                  <c:v>14.893177688453299</c:v>
                </c:pt>
                <c:pt idx="10820">
                  <c:v>14.894554264632999</c:v>
                </c:pt>
                <c:pt idx="10821">
                  <c:v>14.895930840812699</c:v>
                </c:pt>
                <c:pt idx="10822">
                  <c:v>14.897307416992501</c:v>
                </c:pt>
                <c:pt idx="10823">
                  <c:v>14.898683993172201</c:v>
                </c:pt>
                <c:pt idx="10824">
                  <c:v>14.900060569351901</c:v>
                </c:pt>
                <c:pt idx="10825">
                  <c:v>14.901437145531601</c:v>
                </c:pt>
                <c:pt idx="10826">
                  <c:v>14.9028137217114</c:v>
                </c:pt>
                <c:pt idx="10827">
                  <c:v>14.9041902978911</c:v>
                </c:pt>
                <c:pt idx="10828">
                  <c:v>14.9055668740708</c:v>
                </c:pt>
                <c:pt idx="10829">
                  <c:v>14.9069434502505</c:v>
                </c:pt>
                <c:pt idx="10830">
                  <c:v>14.9083200264303</c:v>
                </c:pt>
                <c:pt idx="10831">
                  <c:v>14.90969660261</c:v>
                </c:pt>
                <c:pt idx="10832">
                  <c:v>14.9110731787897</c:v>
                </c:pt>
                <c:pt idx="10833">
                  <c:v>14.9124497549694</c:v>
                </c:pt>
                <c:pt idx="10834">
                  <c:v>14.913826331149201</c:v>
                </c:pt>
                <c:pt idx="10835">
                  <c:v>14.915202907328901</c:v>
                </c:pt>
                <c:pt idx="10836">
                  <c:v>14.916579483508601</c:v>
                </c:pt>
                <c:pt idx="10837">
                  <c:v>14.917956059688301</c:v>
                </c:pt>
                <c:pt idx="10838">
                  <c:v>14.9193326358681</c:v>
                </c:pt>
                <c:pt idx="10839">
                  <c:v>14.9207092120478</c:v>
                </c:pt>
                <c:pt idx="10840">
                  <c:v>14.9220857882275</c:v>
                </c:pt>
                <c:pt idx="10841">
                  <c:v>14.9234623644073</c:v>
                </c:pt>
                <c:pt idx="10842">
                  <c:v>14.924838940587</c:v>
                </c:pt>
                <c:pt idx="10843">
                  <c:v>14.9262155167667</c:v>
                </c:pt>
                <c:pt idx="10844">
                  <c:v>14.9275920929464</c:v>
                </c:pt>
                <c:pt idx="10845">
                  <c:v>14.928968669126199</c:v>
                </c:pt>
                <c:pt idx="10846">
                  <c:v>14.930345245305899</c:v>
                </c:pt>
                <c:pt idx="10847">
                  <c:v>14.931721821485599</c:v>
                </c:pt>
                <c:pt idx="10848">
                  <c:v>14.933098397665299</c:v>
                </c:pt>
                <c:pt idx="10849">
                  <c:v>14.9344749738451</c:v>
                </c:pt>
                <c:pt idx="10850">
                  <c:v>14.9358515500248</c:v>
                </c:pt>
                <c:pt idx="10851">
                  <c:v>14.9372281262045</c:v>
                </c:pt>
                <c:pt idx="10852">
                  <c:v>14.9386047023842</c:v>
                </c:pt>
                <c:pt idx="10853">
                  <c:v>14.939981278564</c:v>
                </c:pt>
                <c:pt idx="10854">
                  <c:v>14.9413578547437</c:v>
                </c:pt>
                <c:pt idx="10855">
                  <c:v>14.9427344309234</c:v>
                </c:pt>
                <c:pt idx="10856">
                  <c:v>14.9441110071031</c:v>
                </c:pt>
                <c:pt idx="10857">
                  <c:v>14.945487583282899</c:v>
                </c:pt>
                <c:pt idx="10858">
                  <c:v>14.946864159462599</c:v>
                </c:pt>
                <c:pt idx="10859">
                  <c:v>14.948240735642299</c:v>
                </c:pt>
                <c:pt idx="10860">
                  <c:v>14.949617311821999</c:v>
                </c:pt>
                <c:pt idx="10861">
                  <c:v>14.950993888001801</c:v>
                </c:pt>
                <c:pt idx="10862">
                  <c:v>14.952370464181501</c:v>
                </c:pt>
                <c:pt idx="10863">
                  <c:v>14.953747040361201</c:v>
                </c:pt>
                <c:pt idx="10864">
                  <c:v>14.9551236165409</c:v>
                </c:pt>
                <c:pt idx="10865">
                  <c:v>14.9565001927207</c:v>
                </c:pt>
                <c:pt idx="10866">
                  <c:v>14.9578767689004</c:v>
                </c:pt>
                <c:pt idx="10867">
                  <c:v>14.9592533450801</c:v>
                </c:pt>
                <c:pt idx="10868">
                  <c:v>14.9606299212598</c:v>
                </c:pt>
                <c:pt idx="10869">
                  <c:v>14.962006497439599</c:v>
                </c:pt>
                <c:pt idx="10870">
                  <c:v>14.963383073619299</c:v>
                </c:pt>
                <c:pt idx="10871">
                  <c:v>14.964759649798999</c:v>
                </c:pt>
                <c:pt idx="10872">
                  <c:v>14.966136225978699</c:v>
                </c:pt>
                <c:pt idx="10873">
                  <c:v>14.967512802158501</c:v>
                </c:pt>
                <c:pt idx="10874">
                  <c:v>14.968889378338201</c:v>
                </c:pt>
                <c:pt idx="10875">
                  <c:v>14.970265954517901</c:v>
                </c:pt>
                <c:pt idx="10876">
                  <c:v>14.9716425306977</c:v>
                </c:pt>
                <c:pt idx="10877">
                  <c:v>14.9730191068774</c:v>
                </c:pt>
                <c:pt idx="10878">
                  <c:v>14.9743956830571</c:v>
                </c:pt>
                <c:pt idx="10879">
                  <c:v>14.9757722592368</c:v>
                </c:pt>
                <c:pt idx="10880">
                  <c:v>14.9771488354166</c:v>
                </c:pt>
                <c:pt idx="10881">
                  <c:v>14.9785254115963</c:v>
                </c:pt>
                <c:pt idx="10882">
                  <c:v>14.979901987776</c:v>
                </c:pt>
                <c:pt idx="10883">
                  <c:v>14.9812785639557</c:v>
                </c:pt>
                <c:pt idx="10884">
                  <c:v>14.982655140135501</c:v>
                </c:pt>
                <c:pt idx="10885">
                  <c:v>14.984031716315201</c:v>
                </c:pt>
                <c:pt idx="10886">
                  <c:v>14.985408292494901</c:v>
                </c:pt>
                <c:pt idx="10887">
                  <c:v>14.986784868674601</c:v>
                </c:pt>
                <c:pt idx="10888">
                  <c:v>14.9881614448544</c:v>
                </c:pt>
                <c:pt idx="10889">
                  <c:v>14.9895380210341</c:v>
                </c:pt>
                <c:pt idx="10890">
                  <c:v>14.9909145972138</c:v>
                </c:pt>
                <c:pt idx="10891">
                  <c:v>14.9922911733935</c:v>
                </c:pt>
                <c:pt idx="10892">
                  <c:v>14.9936677495733</c:v>
                </c:pt>
                <c:pt idx="10893">
                  <c:v>14.995044325753</c:v>
                </c:pt>
                <c:pt idx="10894">
                  <c:v>14.9964209019327</c:v>
                </c:pt>
                <c:pt idx="10895">
                  <c:v>14.9977974781124</c:v>
                </c:pt>
                <c:pt idx="10896">
                  <c:v>14.999174054292199</c:v>
                </c:pt>
                <c:pt idx="10897">
                  <c:v>15.000550630471899</c:v>
                </c:pt>
                <c:pt idx="10898">
                  <c:v>15.001927206651599</c:v>
                </c:pt>
                <c:pt idx="10899">
                  <c:v>15.003303782831299</c:v>
                </c:pt>
                <c:pt idx="10900">
                  <c:v>15.0046803590111</c:v>
                </c:pt>
                <c:pt idx="10901">
                  <c:v>15.0060569351908</c:v>
                </c:pt>
                <c:pt idx="10902">
                  <c:v>15.0074335113705</c:v>
                </c:pt>
                <c:pt idx="10903">
                  <c:v>15.0088100875502</c:v>
                </c:pt>
                <c:pt idx="10904">
                  <c:v>15.01018666373</c:v>
                </c:pt>
                <c:pt idx="10905">
                  <c:v>15.0115632399097</c:v>
                </c:pt>
                <c:pt idx="10906">
                  <c:v>15.0129398160894</c:v>
                </c:pt>
                <c:pt idx="10907">
                  <c:v>15.014316392269199</c:v>
                </c:pt>
                <c:pt idx="10908">
                  <c:v>15.015692968448899</c:v>
                </c:pt>
                <c:pt idx="10909">
                  <c:v>15.017069544628599</c:v>
                </c:pt>
                <c:pt idx="10910">
                  <c:v>15.018446120808299</c:v>
                </c:pt>
                <c:pt idx="10911">
                  <c:v>15.019822696988101</c:v>
                </c:pt>
                <c:pt idx="10912">
                  <c:v>15.021199273167801</c:v>
                </c:pt>
                <c:pt idx="10913">
                  <c:v>15.022575849347501</c:v>
                </c:pt>
                <c:pt idx="10914">
                  <c:v>15.023952425527201</c:v>
                </c:pt>
                <c:pt idx="10915">
                  <c:v>15.025329001707</c:v>
                </c:pt>
                <c:pt idx="10916">
                  <c:v>15.0267055778867</c:v>
                </c:pt>
                <c:pt idx="10917">
                  <c:v>15.0280821540664</c:v>
                </c:pt>
                <c:pt idx="10918">
                  <c:v>15.0294587302461</c:v>
                </c:pt>
                <c:pt idx="10919">
                  <c:v>15.030835306425899</c:v>
                </c:pt>
                <c:pt idx="10920">
                  <c:v>15.032211882605599</c:v>
                </c:pt>
                <c:pt idx="10921">
                  <c:v>15.033588458785299</c:v>
                </c:pt>
                <c:pt idx="10922">
                  <c:v>15.034965034964999</c:v>
                </c:pt>
                <c:pt idx="10923">
                  <c:v>15.036341611144801</c:v>
                </c:pt>
                <c:pt idx="10924">
                  <c:v>15.037718187324501</c:v>
                </c:pt>
                <c:pt idx="10925">
                  <c:v>15.039094763504201</c:v>
                </c:pt>
                <c:pt idx="10926">
                  <c:v>15.040471339683901</c:v>
                </c:pt>
                <c:pt idx="10927">
                  <c:v>15.0418479158637</c:v>
                </c:pt>
                <c:pt idx="10928">
                  <c:v>15.0432244920434</c:v>
                </c:pt>
                <c:pt idx="10929">
                  <c:v>15.0446010682231</c:v>
                </c:pt>
                <c:pt idx="10930">
                  <c:v>15.0459776444028</c:v>
                </c:pt>
                <c:pt idx="10931">
                  <c:v>15.0473542205826</c:v>
                </c:pt>
                <c:pt idx="10932">
                  <c:v>15.0487307967623</c:v>
                </c:pt>
                <c:pt idx="10933">
                  <c:v>15.050107372942</c:v>
                </c:pt>
                <c:pt idx="10934">
                  <c:v>15.0514839491217</c:v>
                </c:pt>
                <c:pt idx="10935">
                  <c:v>15.052860525301501</c:v>
                </c:pt>
                <c:pt idx="10936">
                  <c:v>15.054237101481201</c:v>
                </c:pt>
                <c:pt idx="10937">
                  <c:v>15.055613677660901</c:v>
                </c:pt>
                <c:pt idx="10938">
                  <c:v>15.056990253840601</c:v>
                </c:pt>
                <c:pt idx="10939">
                  <c:v>15.0583668300204</c:v>
                </c:pt>
                <c:pt idx="10940">
                  <c:v>15.0597434062001</c:v>
                </c:pt>
                <c:pt idx="10941">
                  <c:v>15.0611199823798</c:v>
                </c:pt>
                <c:pt idx="10942">
                  <c:v>15.0624965585596</c:v>
                </c:pt>
                <c:pt idx="10943">
                  <c:v>15.0638731347393</c:v>
                </c:pt>
                <c:pt idx="10944">
                  <c:v>15.065249710919</c:v>
                </c:pt>
                <c:pt idx="10945">
                  <c:v>15.0666262870987</c:v>
                </c:pt>
                <c:pt idx="10946">
                  <c:v>15.068002863278499</c:v>
                </c:pt>
                <c:pt idx="10947">
                  <c:v>15.069379439458199</c:v>
                </c:pt>
                <c:pt idx="10948">
                  <c:v>15.070756015637899</c:v>
                </c:pt>
                <c:pt idx="10949">
                  <c:v>15.072132591817599</c:v>
                </c:pt>
                <c:pt idx="10950">
                  <c:v>15.0735091679974</c:v>
                </c:pt>
                <c:pt idx="10951">
                  <c:v>15.0748857441771</c:v>
                </c:pt>
                <c:pt idx="10952">
                  <c:v>15.0762623203568</c:v>
                </c:pt>
                <c:pt idx="10953">
                  <c:v>15.0776388965365</c:v>
                </c:pt>
                <c:pt idx="10954">
                  <c:v>15.0790154727163</c:v>
                </c:pt>
                <c:pt idx="10955">
                  <c:v>15.080392048896</c:v>
                </c:pt>
                <c:pt idx="10956">
                  <c:v>15.0817686250757</c:v>
                </c:pt>
                <c:pt idx="10957">
                  <c:v>15.0831452012554</c:v>
                </c:pt>
                <c:pt idx="10958">
                  <c:v>15.084521777435199</c:v>
                </c:pt>
                <c:pt idx="10959">
                  <c:v>15.085898353614899</c:v>
                </c:pt>
                <c:pt idx="10960">
                  <c:v>15.087274929794599</c:v>
                </c:pt>
                <c:pt idx="10961">
                  <c:v>15.088651505974299</c:v>
                </c:pt>
                <c:pt idx="10962">
                  <c:v>15.090028082154101</c:v>
                </c:pt>
                <c:pt idx="10963">
                  <c:v>15.091404658333801</c:v>
                </c:pt>
                <c:pt idx="10964">
                  <c:v>15.092781234513501</c:v>
                </c:pt>
                <c:pt idx="10965">
                  <c:v>15.094157810693201</c:v>
                </c:pt>
                <c:pt idx="10966">
                  <c:v>15.095534386873</c:v>
                </c:pt>
                <c:pt idx="10967">
                  <c:v>15.0969109630527</c:v>
                </c:pt>
                <c:pt idx="10968">
                  <c:v>15.0982875392324</c:v>
                </c:pt>
                <c:pt idx="10969">
                  <c:v>15.0996641154122</c:v>
                </c:pt>
                <c:pt idx="10970">
                  <c:v>15.1010406915919</c:v>
                </c:pt>
                <c:pt idx="10971">
                  <c:v>15.1024172677716</c:v>
                </c:pt>
                <c:pt idx="10972">
                  <c:v>15.1037938439513</c:v>
                </c:pt>
                <c:pt idx="10973">
                  <c:v>15.105170420131101</c:v>
                </c:pt>
                <c:pt idx="10974">
                  <c:v>15.106546996310801</c:v>
                </c:pt>
                <c:pt idx="10975">
                  <c:v>15.107923572490501</c:v>
                </c:pt>
                <c:pt idx="10976">
                  <c:v>15.109300148670201</c:v>
                </c:pt>
                <c:pt idx="10977">
                  <c:v>15.11067672485</c:v>
                </c:pt>
                <c:pt idx="10978">
                  <c:v>15.1120533010297</c:v>
                </c:pt>
                <c:pt idx="10979">
                  <c:v>15.1134298772094</c:v>
                </c:pt>
                <c:pt idx="10980">
                  <c:v>15.1148064533891</c:v>
                </c:pt>
                <c:pt idx="10981">
                  <c:v>15.1161830295689</c:v>
                </c:pt>
                <c:pt idx="10982">
                  <c:v>15.1175596057486</c:v>
                </c:pt>
                <c:pt idx="10983">
                  <c:v>15.1189361819283</c:v>
                </c:pt>
                <c:pt idx="10984">
                  <c:v>15.120312758108</c:v>
                </c:pt>
                <c:pt idx="10985">
                  <c:v>15.121689334287799</c:v>
                </c:pt>
                <c:pt idx="10986">
                  <c:v>15.123065910467499</c:v>
                </c:pt>
                <c:pt idx="10987">
                  <c:v>15.124442486647199</c:v>
                </c:pt>
                <c:pt idx="10988">
                  <c:v>15.125819062826899</c:v>
                </c:pt>
                <c:pt idx="10989">
                  <c:v>15.1271956390067</c:v>
                </c:pt>
                <c:pt idx="10990">
                  <c:v>15.1285722151864</c:v>
                </c:pt>
                <c:pt idx="10991">
                  <c:v>15.1299487913661</c:v>
                </c:pt>
                <c:pt idx="10992">
                  <c:v>15.1313253675458</c:v>
                </c:pt>
                <c:pt idx="10993">
                  <c:v>15.1327019437256</c:v>
                </c:pt>
                <c:pt idx="10994">
                  <c:v>15.1340785199053</c:v>
                </c:pt>
                <c:pt idx="10995">
                  <c:v>15.135455096085</c:v>
                </c:pt>
                <c:pt idx="10996">
                  <c:v>15.1368316722647</c:v>
                </c:pt>
                <c:pt idx="10997">
                  <c:v>15.138208248444499</c:v>
                </c:pt>
                <c:pt idx="10998">
                  <c:v>15.139584824624199</c:v>
                </c:pt>
                <c:pt idx="10999">
                  <c:v>15.140961400803899</c:v>
                </c:pt>
                <c:pt idx="11000">
                  <c:v>15.142337976983599</c:v>
                </c:pt>
                <c:pt idx="11001">
                  <c:v>15.143714553163401</c:v>
                </c:pt>
                <c:pt idx="11002">
                  <c:v>15.145091129343101</c:v>
                </c:pt>
                <c:pt idx="11003">
                  <c:v>15.146467705522801</c:v>
                </c:pt>
                <c:pt idx="11004">
                  <c:v>15.1478442817026</c:v>
                </c:pt>
                <c:pt idx="11005">
                  <c:v>15.1492208578823</c:v>
                </c:pt>
                <c:pt idx="11006">
                  <c:v>15.150597434062</c:v>
                </c:pt>
                <c:pt idx="11007">
                  <c:v>15.1519740102417</c:v>
                </c:pt>
                <c:pt idx="11008">
                  <c:v>15.153350586421499</c:v>
                </c:pt>
                <c:pt idx="11009">
                  <c:v>15.154727162601199</c:v>
                </c:pt>
                <c:pt idx="11010">
                  <c:v>15.156103738780899</c:v>
                </c:pt>
                <c:pt idx="11011">
                  <c:v>15.157480314960599</c:v>
                </c:pt>
                <c:pt idx="11012">
                  <c:v>15.158856891140401</c:v>
                </c:pt>
                <c:pt idx="11013">
                  <c:v>15.160233467320101</c:v>
                </c:pt>
                <c:pt idx="11014">
                  <c:v>15.161610043499801</c:v>
                </c:pt>
                <c:pt idx="11015">
                  <c:v>15.162986619679501</c:v>
                </c:pt>
                <c:pt idx="11016">
                  <c:v>15.1643631958593</c:v>
                </c:pt>
                <c:pt idx="11017">
                  <c:v>15.165739772039</c:v>
                </c:pt>
                <c:pt idx="11018">
                  <c:v>15.1671163482187</c:v>
                </c:pt>
                <c:pt idx="11019">
                  <c:v>15.1684929243984</c:v>
                </c:pt>
                <c:pt idx="11020">
                  <c:v>15.1698695005782</c:v>
                </c:pt>
                <c:pt idx="11021">
                  <c:v>15.1712460767579</c:v>
                </c:pt>
                <c:pt idx="11022">
                  <c:v>15.1726226529376</c:v>
                </c:pt>
                <c:pt idx="11023">
                  <c:v>15.1739992291173</c:v>
                </c:pt>
                <c:pt idx="11024">
                  <c:v>15.175375805297101</c:v>
                </c:pt>
                <c:pt idx="11025">
                  <c:v>15.176752381476801</c:v>
                </c:pt>
                <c:pt idx="11026">
                  <c:v>15.178128957656501</c:v>
                </c:pt>
                <c:pt idx="11027">
                  <c:v>15.179505533836201</c:v>
                </c:pt>
                <c:pt idx="11028">
                  <c:v>15.180882110016</c:v>
                </c:pt>
                <c:pt idx="11029">
                  <c:v>15.1822586861957</c:v>
                </c:pt>
                <c:pt idx="11030">
                  <c:v>15.1836352623754</c:v>
                </c:pt>
                <c:pt idx="11031">
                  <c:v>15.1850118385552</c:v>
                </c:pt>
                <c:pt idx="11032">
                  <c:v>15.1863884147349</c:v>
                </c:pt>
                <c:pt idx="11033">
                  <c:v>15.1877649909146</c:v>
                </c:pt>
                <c:pt idx="11034">
                  <c:v>15.1891415670943</c:v>
                </c:pt>
                <c:pt idx="11035">
                  <c:v>15.190518143274099</c:v>
                </c:pt>
                <c:pt idx="11036">
                  <c:v>15.191894719453799</c:v>
                </c:pt>
                <c:pt idx="11037">
                  <c:v>15.193271295633499</c:v>
                </c:pt>
                <c:pt idx="11038">
                  <c:v>15.194647871813199</c:v>
                </c:pt>
                <c:pt idx="11039">
                  <c:v>15.196024447993</c:v>
                </c:pt>
                <c:pt idx="11040">
                  <c:v>15.1974010241727</c:v>
                </c:pt>
                <c:pt idx="11041">
                  <c:v>15.1987776003524</c:v>
                </c:pt>
                <c:pt idx="11042">
                  <c:v>15.2001541765321</c:v>
                </c:pt>
                <c:pt idx="11043">
                  <c:v>15.2015307527119</c:v>
                </c:pt>
                <c:pt idx="11044">
                  <c:v>15.2029073288916</c:v>
                </c:pt>
                <c:pt idx="11045">
                  <c:v>15.2042839050713</c:v>
                </c:pt>
                <c:pt idx="11046">
                  <c:v>15.205660481251</c:v>
                </c:pt>
                <c:pt idx="11047">
                  <c:v>15.207037057430799</c:v>
                </c:pt>
                <c:pt idx="11048">
                  <c:v>15.208413633610499</c:v>
                </c:pt>
                <c:pt idx="11049">
                  <c:v>15.209790209790199</c:v>
                </c:pt>
                <c:pt idx="11050">
                  <c:v>15.211166785969899</c:v>
                </c:pt>
                <c:pt idx="11051">
                  <c:v>15.212543362149701</c:v>
                </c:pt>
                <c:pt idx="11052">
                  <c:v>15.213919938329401</c:v>
                </c:pt>
                <c:pt idx="11053">
                  <c:v>15.215296514509101</c:v>
                </c:pt>
                <c:pt idx="11054">
                  <c:v>15.216673090688801</c:v>
                </c:pt>
                <c:pt idx="11055">
                  <c:v>15.2180496668686</c:v>
                </c:pt>
                <c:pt idx="11056">
                  <c:v>15.2194262430483</c:v>
                </c:pt>
                <c:pt idx="11057">
                  <c:v>15.220802819228</c:v>
                </c:pt>
                <c:pt idx="11058">
                  <c:v>15.2221793954077</c:v>
                </c:pt>
                <c:pt idx="11059">
                  <c:v>15.2235559715875</c:v>
                </c:pt>
                <c:pt idx="11060">
                  <c:v>15.2249325477672</c:v>
                </c:pt>
                <c:pt idx="11061">
                  <c:v>15.2263091239469</c:v>
                </c:pt>
                <c:pt idx="11062">
                  <c:v>15.227685700126599</c:v>
                </c:pt>
                <c:pt idx="11063">
                  <c:v>15.229062276306401</c:v>
                </c:pt>
                <c:pt idx="11064">
                  <c:v>15.230438852486101</c:v>
                </c:pt>
                <c:pt idx="11065">
                  <c:v>15.231815428665801</c:v>
                </c:pt>
                <c:pt idx="11066">
                  <c:v>15.2331920048456</c:v>
                </c:pt>
                <c:pt idx="11067">
                  <c:v>15.2345685810253</c:v>
                </c:pt>
                <c:pt idx="11068">
                  <c:v>15.235945157205</c:v>
                </c:pt>
                <c:pt idx="11069">
                  <c:v>15.2373217333847</c:v>
                </c:pt>
                <c:pt idx="11070">
                  <c:v>15.2386983095645</c:v>
                </c:pt>
                <c:pt idx="11071">
                  <c:v>15.2400748857442</c:v>
                </c:pt>
                <c:pt idx="11072">
                  <c:v>15.2414514619239</c:v>
                </c:pt>
                <c:pt idx="11073">
                  <c:v>15.2428280381036</c:v>
                </c:pt>
                <c:pt idx="11074">
                  <c:v>15.244204614283399</c:v>
                </c:pt>
                <c:pt idx="11075">
                  <c:v>15.245581190463099</c:v>
                </c:pt>
                <c:pt idx="11076">
                  <c:v>15.246957766642799</c:v>
                </c:pt>
                <c:pt idx="11077">
                  <c:v>15.248334342822501</c:v>
                </c:pt>
                <c:pt idx="11078">
                  <c:v>15.2497109190023</c:v>
                </c:pt>
                <c:pt idx="11079">
                  <c:v>15.251087495182</c:v>
                </c:pt>
                <c:pt idx="11080">
                  <c:v>15.2524640713617</c:v>
                </c:pt>
                <c:pt idx="11081">
                  <c:v>15.2538406475414</c:v>
                </c:pt>
                <c:pt idx="11082">
                  <c:v>15.2552172237212</c:v>
                </c:pt>
                <c:pt idx="11083">
                  <c:v>15.2565937999009</c:v>
                </c:pt>
                <c:pt idx="11084">
                  <c:v>15.2579703760806</c:v>
                </c:pt>
                <c:pt idx="11085">
                  <c:v>15.2593469522603</c:v>
                </c:pt>
                <c:pt idx="11086">
                  <c:v>15.260723528440099</c:v>
                </c:pt>
                <c:pt idx="11087">
                  <c:v>15.262100104619799</c:v>
                </c:pt>
                <c:pt idx="11088">
                  <c:v>15.263476680799499</c:v>
                </c:pt>
                <c:pt idx="11089">
                  <c:v>15.264853256979199</c:v>
                </c:pt>
                <c:pt idx="11090">
                  <c:v>15.266229833159001</c:v>
                </c:pt>
                <c:pt idx="11091">
                  <c:v>15.267606409338701</c:v>
                </c:pt>
                <c:pt idx="11092">
                  <c:v>15.2689829855184</c:v>
                </c:pt>
                <c:pt idx="11093">
                  <c:v>15.2703595616981</c:v>
                </c:pt>
                <c:pt idx="11094">
                  <c:v>15.2717361378779</c:v>
                </c:pt>
                <c:pt idx="11095">
                  <c:v>15.2731127140576</c:v>
                </c:pt>
                <c:pt idx="11096">
                  <c:v>15.2744892902373</c:v>
                </c:pt>
                <c:pt idx="11097">
                  <c:v>15.275865866417099</c:v>
                </c:pt>
                <c:pt idx="11098">
                  <c:v>15.277242442596799</c:v>
                </c:pt>
                <c:pt idx="11099">
                  <c:v>15.278619018776499</c:v>
                </c:pt>
                <c:pt idx="11100">
                  <c:v>15.279995594956199</c:v>
                </c:pt>
                <c:pt idx="11101">
                  <c:v>15.281372171136001</c:v>
                </c:pt>
                <c:pt idx="11102">
                  <c:v>15.282748747315701</c:v>
                </c:pt>
                <c:pt idx="11103">
                  <c:v>15.284125323495401</c:v>
                </c:pt>
                <c:pt idx="11104">
                  <c:v>15.285501899675101</c:v>
                </c:pt>
                <c:pt idx="11105">
                  <c:v>15.2868784758549</c:v>
                </c:pt>
                <c:pt idx="11106">
                  <c:v>15.2882550520346</c:v>
                </c:pt>
                <c:pt idx="11107">
                  <c:v>15.2896316282143</c:v>
                </c:pt>
                <c:pt idx="11108">
                  <c:v>15.291008204394</c:v>
                </c:pt>
                <c:pt idx="11109">
                  <c:v>15.2923847805738</c:v>
                </c:pt>
                <c:pt idx="11110">
                  <c:v>15.2937613567535</c:v>
                </c:pt>
                <c:pt idx="11111">
                  <c:v>15.2951379329332</c:v>
                </c:pt>
                <c:pt idx="11112">
                  <c:v>15.2965145091129</c:v>
                </c:pt>
                <c:pt idx="11113">
                  <c:v>15.297891085292701</c:v>
                </c:pt>
                <c:pt idx="11114">
                  <c:v>15.299267661472401</c:v>
                </c:pt>
                <c:pt idx="11115">
                  <c:v>15.300644237652101</c:v>
                </c:pt>
                <c:pt idx="11116">
                  <c:v>15.302020813831801</c:v>
                </c:pt>
                <c:pt idx="11117">
                  <c:v>15.3033973900116</c:v>
                </c:pt>
                <c:pt idx="11118">
                  <c:v>15.3047739661913</c:v>
                </c:pt>
                <c:pt idx="11119">
                  <c:v>15.306150542371</c:v>
                </c:pt>
                <c:pt idx="11120">
                  <c:v>15.3075271185507</c:v>
                </c:pt>
                <c:pt idx="11121">
                  <c:v>15.3089036947305</c:v>
                </c:pt>
                <c:pt idx="11122">
                  <c:v>15.3102802709102</c:v>
                </c:pt>
                <c:pt idx="11123">
                  <c:v>15.3116568470899</c:v>
                </c:pt>
                <c:pt idx="11124">
                  <c:v>15.3130334232696</c:v>
                </c:pt>
                <c:pt idx="11125">
                  <c:v>15.314409999449399</c:v>
                </c:pt>
                <c:pt idx="11126">
                  <c:v>15.315786575629099</c:v>
                </c:pt>
                <c:pt idx="11127">
                  <c:v>15.317163151808799</c:v>
                </c:pt>
                <c:pt idx="11128">
                  <c:v>15.3185397279886</c:v>
                </c:pt>
                <c:pt idx="11129">
                  <c:v>15.3199163041683</c:v>
                </c:pt>
                <c:pt idx="11130">
                  <c:v>15.321292880348</c:v>
                </c:pt>
                <c:pt idx="11131">
                  <c:v>15.3226694565277</c:v>
                </c:pt>
                <c:pt idx="11132">
                  <c:v>15.3240460327075</c:v>
                </c:pt>
                <c:pt idx="11133">
                  <c:v>15.3254226088872</c:v>
                </c:pt>
                <c:pt idx="11134">
                  <c:v>15.3267991850669</c:v>
                </c:pt>
                <c:pt idx="11135">
                  <c:v>15.3281757612466</c:v>
                </c:pt>
                <c:pt idx="11136">
                  <c:v>15.329552337426399</c:v>
                </c:pt>
                <c:pt idx="11137">
                  <c:v>15.330928913606099</c:v>
                </c:pt>
                <c:pt idx="11138">
                  <c:v>15.332305489785799</c:v>
                </c:pt>
                <c:pt idx="11139">
                  <c:v>15.333682065965499</c:v>
                </c:pt>
                <c:pt idx="11140">
                  <c:v>15.335058642145301</c:v>
                </c:pt>
                <c:pt idx="11141">
                  <c:v>15.336435218325001</c:v>
                </c:pt>
                <c:pt idx="11142">
                  <c:v>15.337811794504701</c:v>
                </c:pt>
                <c:pt idx="11143">
                  <c:v>15.339188370684401</c:v>
                </c:pt>
                <c:pt idx="11144">
                  <c:v>15.3405649468642</c:v>
                </c:pt>
                <c:pt idx="11145">
                  <c:v>15.3419415230439</c:v>
                </c:pt>
                <c:pt idx="11146">
                  <c:v>15.3433180992236</c:v>
                </c:pt>
                <c:pt idx="11147">
                  <c:v>15.3446946754033</c:v>
                </c:pt>
                <c:pt idx="11148">
                  <c:v>15.346071251583099</c:v>
                </c:pt>
                <c:pt idx="11149">
                  <c:v>15.347447827762799</c:v>
                </c:pt>
                <c:pt idx="11150">
                  <c:v>15.348824403942499</c:v>
                </c:pt>
                <c:pt idx="11151">
                  <c:v>15.350200980122199</c:v>
                </c:pt>
                <c:pt idx="11152">
                  <c:v>15.351577556302001</c:v>
                </c:pt>
                <c:pt idx="11153">
                  <c:v>15.352954132481701</c:v>
                </c:pt>
                <c:pt idx="11154">
                  <c:v>15.354330708661401</c:v>
                </c:pt>
                <c:pt idx="11155">
                  <c:v>15.355707284841101</c:v>
                </c:pt>
                <c:pt idx="11156">
                  <c:v>15.3570838610209</c:v>
                </c:pt>
                <c:pt idx="11157">
                  <c:v>15.3584604372006</c:v>
                </c:pt>
                <c:pt idx="11158">
                  <c:v>15.3598370133803</c:v>
                </c:pt>
                <c:pt idx="11159">
                  <c:v>15.3612135895601</c:v>
                </c:pt>
                <c:pt idx="11160">
                  <c:v>15.3625901657398</c:v>
                </c:pt>
                <c:pt idx="11161">
                  <c:v>15.3639667419195</c:v>
                </c:pt>
                <c:pt idx="11162">
                  <c:v>15.3653433180992</c:v>
                </c:pt>
                <c:pt idx="11163">
                  <c:v>15.366719894279001</c:v>
                </c:pt>
                <c:pt idx="11164">
                  <c:v>15.368096470458701</c:v>
                </c:pt>
                <c:pt idx="11165">
                  <c:v>15.369473046638401</c:v>
                </c:pt>
                <c:pt idx="11166">
                  <c:v>15.370849622818101</c:v>
                </c:pt>
                <c:pt idx="11167">
                  <c:v>15.3722261989979</c:v>
                </c:pt>
                <c:pt idx="11168">
                  <c:v>15.3736027751776</c:v>
                </c:pt>
                <c:pt idx="11169">
                  <c:v>15.3749793513573</c:v>
                </c:pt>
                <c:pt idx="11170">
                  <c:v>15.376355927537</c:v>
                </c:pt>
                <c:pt idx="11171">
                  <c:v>15.3777325037168</c:v>
                </c:pt>
                <c:pt idx="11172">
                  <c:v>15.3791090798965</c:v>
                </c:pt>
                <c:pt idx="11173">
                  <c:v>15.3804856560762</c:v>
                </c:pt>
                <c:pt idx="11174">
                  <c:v>15.3818622322559</c:v>
                </c:pt>
                <c:pt idx="11175">
                  <c:v>15.383238808435699</c:v>
                </c:pt>
                <c:pt idx="11176">
                  <c:v>15.384615384615399</c:v>
                </c:pt>
                <c:pt idx="11177">
                  <c:v>15.385991960795099</c:v>
                </c:pt>
                <c:pt idx="11178">
                  <c:v>15.387368536974799</c:v>
                </c:pt>
                <c:pt idx="11179">
                  <c:v>15.3887451131546</c:v>
                </c:pt>
                <c:pt idx="11180">
                  <c:v>15.3901216893343</c:v>
                </c:pt>
                <c:pt idx="11181">
                  <c:v>15.391498265514</c:v>
                </c:pt>
                <c:pt idx="11182">
                  <c:v>15.3928748416937</c:v>
                </c:pt>
                <c:pt idx="11183">
                  <c:v>15.3942514178735</c:v>
                </c:pt>
                <c:pt idx="11184">
                  <c:v>15.3956279940532</c:v>
                </c:pt>
                <c:pt idx="11185">
                  <c:v>15.3970045702329</c:v>
                </c:pt>
                <c:pt idx="11186">
                  <c:v>15.3983811464126</c:v>
                </c:pt>
                <c:pt idx="11187">
                  <c:v>15.399757722592399</c:v>
                </c:pt>
                <c:pt idx="11188">
                  <c:v>15.401134298772099</c:v>
                </c:pt>
                <c:pt idx="11189">
                  <c:v>15.402510874951799</c:v>
                </c:pt>
                <c:pt idx="11190">
                  <c:v>15.403887451131601</c:v>
                </c:pt>
                <c:pt idx="11191">
                  <c:v>15.405264027311301</c:v>
                </c:pt>
                <c:pt idx="11192">
                  <c:v>15.406640603491001</c:v>
                </c:pt>
                <c:pt idx="11193">
                  <c:v>15.408017179670701</c:v>
                </c:pt>
                <c:pt idx="11194">
                  <c:v>15.4093937558505</c:v>
                </c:pt>
                <c:pt idx="11195">
                  <c:v>15.4107703320302</c:v>
                </c:pt>
                <c:pt idx="11196">
                  <c:v>15.4121469082099</c:v>
                </c:pt>
                <c:pt idx="11197">
                  <c:v>15.4135234843896</c:v>
                </c:pt>
                <c:pt idx="11198">
                  <c:v>15.4149000605694</c:v>
                </c:pt>
                <c:pt idx="11199">
                  <c:v>15.4162766367491</c:v>
                </c:pt>
                <c:pt idx="11200">
                  <c:v>15.4176532129288</c:v>
                </c:pt>
                <c:pt idx="11201">
                  <c:v>15.4190297891085</c:v>
                </c:pt>
                <c:pt idx="11202">
                  <c:v>15.420406365288301</c:v>
                </c:pt>
                <c:pt idx="11203">
                  <c:v>15.421782941468001</c:v>
                </c:pt>
                <c:pt idx="11204">
                  <c:v>15.423159517647701</c:v>
                </c:pt>
                <c:pt idx="11205">
                  <c:v>15.424536093827401</c:v>
                </c:pt>
                <c:pt idx="11206">
                  <c:v>15.4259126700072</c:v>
                </c:pt>
                <c:pt idx="11207">
                  <c:v>15.4272892461869</c:v>
                </c:pt>
                <c:pt idx="11208">
                  <c:v>15.4286658223666</c:v>
                </c:pt>
                <c:pt idx="11209">
                  <c:v>15.4300423985463</c:v>
                </c:pt>
                <c:pt idx="11210">
                  <c:v>15.4314189747261</c:v>
                </c:pt>
                <c:pt idx="11211">
                  <c:v>15.4327955509058</c:v>
                </c:pt>
                <c:pt idx="11212">
                  <c:v>15.4341721270855</c:v>
                </c:pt>
                <c:pt idx="11213">
                  <c:v>15.4355487032652</c:v>
                </c:pt>
                <c:pt idx="11214">
                  <c:v>15.436925279444999</c:v>
                </c:pt>
                <c:pt idx="11215">
                  <c:v>15.438301855624699</c:v>
                </c:pt>
                <c:pt idx="11216">
                  <c:v>15.439678431804399</c:v>
                </c:pt>
                <c:pt idx="11217">
                  <c:v>15.441055007984099</c:v>
                </c:pt>
                <c:pt idx="11218">
                  <c:v>15.4424315841639</c:v>
                </c:pt>
                <c:pt idx="11219">
                  <c:v>15.4438081603436</c:v>
                </c:pt>
                <c:pt idx="11220">
                  <c:v>15.4451847365233</c:v>
                </c:pt>
                <c:pt idx="11221">
                  <c:v>15.446561312703</c:v>
                </c:pt>
                <c:pt idx="11222">
                  <c:v>15.4479378888828</c:v>
                </c:pt>
                <c:pt idx="11223">
                  <c:v>15.4493144650625</c:v>
                </c:pt>
                <c:pt idx="11224">
                  <c:v>15.4506910412422</c:v>
                </c:pt>
                <c:pt idx="11225">
                  <c:v>15.452067617421999</c:v>
                </c:pt>
                <c:pt idx="11226">
                  <c:v>15.453444193601699</c:v>
                </c:pt>
                <c:pt idx="11227">
                  <c:v>15.454820769781399</c:v>
                </c:pt>
                <c:pt idx="11228">
                  <c:v>15.456197345961099</c:v>
                </c:pt>
                <c:pt idx="11229">
                  <c:v>15.457573922140901</c:v>
                </c:pt>
                <c:pt idx="11230">
                  <c:v>15.458950498320601</c:v>
                </c:pt>
                <c:pt idx="11231">
                  <c:v>15.460327074500301</c:v>
                </c:pt>
                <c:pt idx="11232">
                  <c:v>15.461703650680001</c:v>
                </c:pt>
                <c:pt idx="11233">
                  <c:v>15.4630802268598</c:v>
                </c:pt>
                <c:pt idx="11234">
                  <c:v>15.4644568030395</c:v>
                </c:pt>
                <c:pt idx="11235">
                  <c:v>15.4658333792192</c:v>
                </c:pt>
                <c:pt idx="11236">
                  <c:v>15.4672099553989</c:v>
                </c:pt>
                <c:pt idx="11237">
                  <c:v>15.468586531578699</c:v>
                </c:pt>
                <c:pt idx="11238">
                  <c:v>15.469963107758399</c:v>
                </c:pt>
                <c:pt idx="11239">
                  <c:v>15.471339683938099</c:v>
                </c:pt>
                <c:pt idx="11240">
                  <c:v>15.472716260117799</c:v>
                </c:pt>
                <c:pt idx="11241">
                  <c:v>15.474092836297601</c:v>
                </c:pt>
                <c:pt idx="11242">
                  <c:v>15.475469412477301</c:v>
                </c:pt>
                <c:pt idx="11243">
                  <c:v>15.476845988657001</c:v>
                </c:pt>
                <c:pt idx="11244">
                  <c:v>15.478222564836701</c:v>
                </c:pt>
                <c:pt idx="11245">
                  <c:v>15.4795991410165</c:v>
                </c:pt>
                <c:pt idx="11246">
                  <c:v>15.4809757171962</c:v>
                </c:pt>
                <c:pt idx="11247">
                  <c:v>15.4823522933759</c:v>
                </c:pt>
                <c:pt idx="11248">
                  <c:v>15.4837288695556</c:v>
                </c:pt>
                <c:pt idx="11249">
                  <c:v>15.4851054457354</c:v>
                </c:pt>
                <c:pt idx="11250">
                  <c:v>15.4864820219151</c:v>
                </c:pt>
                <c:pt idx="11251">
                  <c:v>15.4878585980948</c:v>
                </c:pt>
                <c:pt idx="11252">
                  <c:v>15.4892351742745</c:v>
                </c:pt>
                <c:pt idx="11253">
                  <c:v>15.490611750454301</c:v>
                </c:pt>
                <c:pt idx="11254">
                  <c:v>15.491988326634001</c:v>
                </c:pt>
                <c:pt idx="11255">
                  <c:v>15.493364902813701</c:v>
                </c:pt>
                <c:pt idx="11256">
                  <c:v>15.4947414789935</c:v>
                </c:pt>
                <c:pt idx="11257">
                  <c:v>15.4961180551732</c:v>
                </c:pt>
                <c:pt idx="11258">
                  <c:v>15.4974946313529</c:v>
                </c:pt>
                <c:pt idx="11259">
                  <c:v>15.4988712075326</c:v>
                </c:pt>
                <c:pt idx="11260">
                  <c:v>15.5002477837124</c:v>
                </c:pt>
                <c:pt idx="11261">
                  <c:v>15.5016243598921</c:v>
                </c:pt>
                <c:pt idx="11262">
                  <c:v>15.5030009360718</c:v>
                </c:pt>
                <c:pt idx="11263">
                  <c:v>15.5043775122515</c:v>
                </c:pt>
                <c:pt idx="11264">
                  <c:v>15.505754088431299</c:v>
                </c:pt>
                <c:pt idx="11265">
                  <c:v>15.507130664610999</c:v>
                </c:pt>
                <c:pt idx="11266">
                  <c:v>15.508507240790699</c:v>
                </c:pt>
                <c:pt idx="11267">
                  <c:v>15.509883816970399</c:v>
                </c:pt>
                <c:pt idx="11268">
                  <c:v>15.5112603931502</c:v>
                </c:pt>
                <c:pt idx="11269">
                  <c:v>15.5126369693299</c:v>
                </c:pt>
                <c:pt idx="11270">
                  <c:v>15.5140135455096</c:v>
                </c:pt>
                <c:pt idx="11271">
                  <c:v>15.5153901216893</c:v>
                </c:pt>
                <c:pt idx="11272">
                  <c:v>15.5167666978691</c:v>
                </c:pt>
                <c:pt idx="11273">
                  <c:v>15.5181432740488</c:v>
                </c:pt>
                <c:pt idx="11274">
                  <c:v>15.5195198502285</c:v>
                </c:pt>
                <c:pt idx="11275">
                  <c:v>15.5208964264082</c:v>
                </c:pt>
                <c:pt idx="11276">
                  <c:v>15.522273002587999</c:v>
                </c:pt>
                <c:pt idx="11277">
                  <c:v>15.523649578767699</c:v>
                </c:pt>
                <c:pt idx="11278">
                  <c:v>15.525026154947399</c:v>
                </c:pt>
                <c:pt idx="11279">
                  <c:v>15.526402731127099</c:v>
                </c:pt>
                <c:pt idx="11280">
                  <c:v>15.527779307306901</c:v>
                </c:pt>
                <c:pt idx="11281">
                  <c:v>15.529155883486601</c:v>
                </c:pt>
                <c:pt idx="11282">
                  <c:v>15.530532459666301</c:v>
                </c:pt>
                <c:pt idx="11283">
                  <c:v>15.531909035846001</c:v>
                </c:pt>
                <c:pt idx="11284">
                  <c:v>15.5332856120258</c:v>
                </c:pt>
                <c:pt idx="11285">
                  <c:v>15.5346621882055</c:v>
                </c:pt>
                <c:pt idx="11286">
                  <c:v>15.5360387643852</c:v>
                </c:pt>
                <c:pt idx="11287">
                  <c:v>15.537415340565</c:v>
                </c:pt>
                <c:pt idx="11288">
                  <c:v>15.5387919167447</c:v>
                </c:pt>
                <c:pt idx="11289">
                  <c:v>15.5401684929244</c:v>
                </c:pt>
                <c:pt idx="11290">
                  <c:v>15.541545069104099</c:v>
                </c:pt>
                <c:pt idx="11291">
                  <c:v>15.542921645283901</c:v>
                </c:pt>
                <c:pt idx="11292">
                  <c:v>15.544298221463601</c:v>
                </c:pt>
                <c:pt idx="11293">
                  <c:v>15.545674797643301</c:v>
                </c:pt>
                <c:pt idx="11294">
                  <c:v>15.547051373823001</c:v>
                </c:pt>
                <c:pt idx="11295">
                  <c:v>15.5484279500028</c:v>
                </c:pt>
                <c:pt idx="11296">
                  <c:v>15.5498045261825</c:v>
                </c:pt>
                <c:pt idx="11297">
                  <c:v>15.5511811023622</c:v>
                </c:pt>
                <c:pt idx="11298">
                  <c:v>15.5525576785419</c:v>
                </c:pt>
                <c:pt idx="11299">
                  <c:v>15.5539342547217</c:v>
                </c:pt>
                <c:pt idx="11300">
                  <c:v>15.5553108309014</c:v>
                </c:pt>
                <c:pt idx="11301">
                  <c:v>15.5566874070811</c:v>
                </c:pt>
                <c:pt idx="11302">
                  <c:v>15.5580639832608</c:v>
                </c:pt>
                <c:pt idx="11303">
                  <c:v>15.559440559440599</c:v>
                </c:pt>
                <c:pt idx="11304">
                  <c:v>15.560817135620301</c:v>
                </c:pt>
                <c:pt idx="11305">
                  <c:v>15.562193711800001</c:v>
                </c:pt>
                <c:pt idx="11306">
                  <c:v>15.563570287979701</c:v>
                </c:pt>
                <c:pt idx="11307">
                  <c:v>15.5649468641595</c:v>
                </c:pt>
                <c:pt idx="11308">
                  <c:v>15.5663234403392</c:v>
                </c:pt>
                <c:pt idx="11309">
                  <c:v>15.5677000165189</c:v>
                </c:pt>
                <c:pt idx="11310">
                  <c:v>15.5690765926986</c:v>
                </c:pt>
                <c:pt idx="11311">
                  <c:v>15.5704531688784</c:v>
                </c:pt>
                <c:pt idx="11312">
                  <c:v>15.5718297450581</c:v>
                </c:pt>
                <c:pt idx="11313">
                  <c:v>15.5732063212378</c:v>
                </c:pt>
                <c:pt idx="11314">
                  <c:v>15.5745828974175</c:v>
                </c:pt>
                <c:pt idx="11315">
                  <c:v>15.575959473597299</c:v>
                </c:pt>
                <c:pt idx="11316">
                  <c:v>15.577336049776999</c:v>
                </c:pt>
                <c:pt idx="11317">
                  <c:v>15.578712625956699</c:v>
                </c:pt>
                <c:pt idx="11318">
                  <c:v>15.580089202136501</c:v>
                </c:pt>
                <c:pt idx="11319">
                  <c:v>15.5814657783162</c:v>
                </c:pt>
                <c:pt idx="11320">
                  <c:v>15.5828423544959</c:v>
                </c:pt>
                <c:pt idx="11321">
                  <c:v>15.5842189306756</c:v>
                </c:pt>
                <c:pt idx="11322">
                  <c:v>15.5855955068554</c:v>
                </c:pt>
                <c:pt idx="11323">
                  <c:v>15.5869720830351</c:v>
                </c:pt>
                <c:pt idx="11324">
                  <c:v>15.5883486592148</c:v>
                </c:pt>
                <c:pt idx="11325">
                  <c:v>15.5897252353945</c:v>
                </c:pt>
                <c:pt idx="11326">
                  <c:v>15.591101811574299</c:v>
                </c:pt>
                <c:pt idx="11327">
                  <c:v>15.592478387753999</c:v>
                </c:pt>
                <c:pt idx="11328">
                  <c:v>15.593854963933699</c:v>
                </c:pt>
                <c:pt idx="11329">
                  <c:v>15.595231540113399</c:v>
                </c:pt>
                <c:pt idx="11330">
                  <c:v>15.596608116293201</c:v>
                </c:pt>
                <c:pt idx="11331">
                  <c:v>15.597984692472901</c:v>
                </c:pt>
                <c:pt idx="11332">
                  <c:v>15.599361268652601</c:v>
                </c:pt>
                <c:pt idx="11333">
                  <c:v>15.600737844832301</c:v>
                </c:pt>
                <c:pt idx="11334">
                  <c:v>15.6021144210121</c:v>
                </c:pt>
                <c:pt idx="11335">
                  <c:v>15.6034909971918</c:v>
                </c:pt>
                <c:pt idx="11336">
                  <c:v>15.6048675733715</c:v>
                </c:pt>
                <c:pt idx="11337">
                  <c:v>15.6062441495512</c:v>
                </c:pt>
                <c:pt idx="11338">
                  <c:v>15.607620725731</c:v>
                </c:pt>
                <c:pt idx="11339">
                  <c:v>15.6089973019107</c:v>
                </c:pt>
                <c:pt idx="11340">
                  <c:v>15.6103738780904</c:v>
                </c:pt>
                <c:pt idx="11341">
                  <c:v>15.6117504542701</c:v>
                </c:pt>
                <c:pt idx="11342">
                  <c:v>15.613127030449901</c:v>
                </c:pt>
                <c:pt idx="11343">
                  <c:v>15.614503606629601</c:v>
                </c:pt>
                <c:pt idx="11344">
                  <c:v>15.615880182809301</c:v>
                </c:pt>
                <c:pt idx="11345">
                  <c:v>15.617256758989001</c:v>
                </c:pt>
                <c:pt idx="11346">
                  <c:v>15.6186333351688</c:v>
                </c:pt>
                <c:pt idx="11347">
                  <c:v>15.6200099113485</c:v>
                </c:pt>
                <c:pt idx="11348">
                  <c:v>15.6213864875282</c:v>
                </c:pt>
                <c:pt idx="11349">
                  <c:v>15.6227630637079</c:v>
                </c:pt>
                <c:pt idx="11350">
                  <c:v>15.6241396398877</c:v>
                </c:pt>
                <c:pt idx="11351">
                  <c:v>15.6255162160674</c:v>
                </c:pt>
                <c:pt idx="11352">
                  <c:v>15.6268927922471</c:v>
                </c:pt>
                <c:pt idx="11353">
                  <c:v>15.628269368426899</c:v>
                </c:pt>
                <c:pt idx="11354">
                  <c:v>15.629645944606599</c:v>
                </c:pt>
                <c:pt idx="11355">
                  <c:v>15.631022520786299</c:v>
                </c:pt>
                <c:pt idx="11356">
                  <c:v>15.632399096965999</c:v>
                </c:pt>
                <c:pt idx="11357">
                  <c:v>15.6337756731458</c:v>
                </c:pt>
                <c:pt idx="11358">
                  <c:v>15.6351522493255</c:v>
                </c:pt>
                <c:pt idx="11359">
                  <c:v>15.6365288255052</c:v>
                </c:pt>
                <c:pt idx="11360">
                  <c:v>15.6379054016849</c:v>
                </c:pt>
                <c:pt idx="11361">
                  <c:v>15.6392819778647</c:v>
                </c:pt>
                <c:pt idx="11362">
                  <c:v>15.6406585540444</c:v>
                </c:pt>
                <c:pt idx="11363">
                  <c:v>15.6420351302241</c:v>
                </c:pt>
                <c:pt idx="11364">
                  <c:v>15.6434117064038</c:v>
                </c:pt>
                <c:pt idx="11365">
                  <c:v>15.644788282583599</c:v>
                </c:pt>
                <c:pt idx="11366">
                  <c:v>15.646164858763299</c:v>
                </c:pt>
                <c:pt idx="11367">
                  <c:v>15.647541434942999</c:v>
                </c:pt>
                <c:pt idx="11368">
                  <c:v>15.648918011122699</c:v>
                </c:pt>
                <c:pt idx="11369">
                  <c:v>15.650294587302501</c:v>
                </c:pt>
                <c:pt idx="11370">
                  <c:v>15.651671163482201</c:v>
                </c:pt>
                <c:pt idx="11371">
                  <c:v>15.653047739661901</c:v>
                </c:pt>
                <c:pt idx="11372">
                  <c:v>15.654424315841601</c:v>
                </c:pt>
                <c:pt idx="11373">
                  <c:v>15.6558008920214</c:v>
                </c:pt>
                <c:pt idx="11374">
                  <c:v>15.6571774682011</c:v>
                </c:pt>
                <c:pt idx="11375">
                  <c:v>15.6585540443808</c:v>
                </c:pt>
                <c:pt idx="11376">
                  <c:v>15.6599306205605</c:v>
                </c:pt>
                <c:pt idx="11377">
                  <c:v>15.661307196740299</c:v>
                </c:pt>
                <c:pt idx="11378">
                  <c:v>15.662683772919999</c:v>
                </c:pt>
                <c:pt idx="11379">
                  <c:v>15.664060349099699</c:v>
                </c:pt>
                <c:pt idx="11380">
                  <c:v>15.665436925279501</c:v>
                </c:pt>
                <c:pt idx="11381">
                  <c:v>15.666813501459201</c:v>
                </c:pt>
                <c:pt idx="11382">
                  <c:v>15.668190077638901</c:v>
                </c:pt>
                <c:pt idx="11383">
                  <c:v>15.669566653818601</c:v>
                </c:pt>
                <c:pt idx="11384">
                  <c:v>15.6709432299984</c:v>
                </c:pt>
                <c:pt idx="11385">
                  <c:v>15.6723198061781</c:v>
                </c:pt>
                <c:pt idx="11386">
                  <c:v>15.6736963823578</c:v>
                </c:pt>
                <c:pt idx="11387">
                  <c:v>15.6750729585375</c:v>
                </c:pt>
                <c:pt idx="11388">
                  <c:v>15.6764495347173</c:v>
                </c:pt>
                <c:pt idx="11389">
                  <c:v>15.677826110897</c:v>
                </c:pt>
                <c:pt idx="11390">
                  <c:v>15.6792026870767</c:v>
                </c:pt>
                <c:pt idx="11391">
                  <c:v>15.6805792632564</c:v>
                </c:pt>
                <c:pt idx="11392">
                  <c:v>15.681955839436201</c:v>
                </c:pt>
                <c:pt idx="11393">
                  <c:v>15.683332415615901</c:v>
                </c:pt>
                <c:pt idx="11394">
                  <c:v>15.684708991795601</c:v>
                </c:pt>
                <c:pt idx="11395">
                  <c:v>15.686085567975301</c:v>
                </c:pt>
                <c:pt idx="11396">
                  <c:v>15.6874621441551</c:v>
                </c:pt>
                <c:pt idx="11397">
                  <c:v>15.6888387203348</c:v>
                </c:pt>
                <c:pt idx="11398">
                  <c:v>15.6902152965145</c:v>
                </c:pt>
                <c:pt idx="11399">
                  <c:v>15.6915918726942</c:v>
                </c:pt>
                <c:pt idx="11400">
                  <c:v>15.692968448874</c:v>
                </c:pt>
                <c:pt idx="11401">
                  <c:v>15.6943450250537</c:v>
                </c:pt>
                <c:pt idx="11402">
                  <c:v>15.6957216012334</c:v>
                </c:pt>
                <c:pt idx="11403">
                  <c:v>15.6970981774131</c:v>
                </c:pt>
                <c:pt idx="11404">
                  <c:v>15.698474753592899</c:v>
                </c:pt>
                <c:pt idx="11405">
                  <c:v>15.699851329772599</c:v>
                </c:pt>
                <c:pt idx="11406">
                  <c:v>15.701227905952299</c:v>
                </c:pt>
                <c:pt idx="11407">
                  <c:v>15.702604482131999</c:v>
                </c:pt>
                <c:pt idx="11408">
                  <c:v>15.7039810583118</c:v>
                </c:pt>
                <c:pt idx="11409">
                  <c:v>15.7053576344915</c:v>
                </c:pt>
                <c:pt idx="11410">
                  <c:v>15.7067342106712</c:v>
                </c:pt>
                <c:pt idx="11411">
                  <c:v>15.7081107868509</c:v>
                </c:pt>
                <c:pt idx="11412">
                  <c:v>15.7094873630307</c:v>
                </c:pt>
                <c:pt idx="11413">
                  <c:v>15.7108639392104</c:v>
                </c:pt>
                <c:pt idx="11414">
                  <c:v>15.7122405153901</c:v>
                </c:pt>
                <c:pt idx="11415">
                  <c:v>15.713617091569899</c:v>
                </c:pt>
                <c:pt idx="11416">
                  <c:v>15.714993667749599</c:v>
                </c:pt>
                <c:pt idx="11417">
                  <c:v>15.716370243929299</c:v>
                </c:pt>
                <c:pt idx="11418">
                  <c:v>15.717746820108999</c:v>
                </c:pt>
                <c:pt idx="11419">
                  <c:v>15.719123396288801</c:v>
                </c:pt>
                <c:pt idx="11420">
                  <c:v>15.720499972468501</c:v>
                </c:pt>
                <c:pt idx="11421">
                  <c:v>15.721876548648201</c:v>
                </c:pt>
                <c:pt idx="11422">
                  <c:v>15.723253124827901</c:v>
                </c:pt>
                <c:pt idx="11423">
                  <c:v>15.7246297010077</c:v>
                </c:pt>
                <c:pt idx="11424">
                  <c:v>15.7260062771874</c:v>
                </c:pt>
                <c:pt idx="11425">
                  <c:v>15.7273828533671</c:v>
                </c:pt>
                <c:pt idx="11426">
                  <c:v>15.7287594295468</c:v>
                </c:pt>
                <c:pt idx="11427">
                  <c:v>15.7301360057266</c:v>
                </c:pt>
                <c:pt idx="11428">
                  <c:v>15.7315125819063</c:v>
                </c:pt>
                <c:pt idx="11429">
                  <c:v>15.732889158086</c:v>
                </c:pt>
                <c:pt idx="11430">
                  <c:v>15.7342657342657</c:v>
                </c:pt>
                <c:pt idx="11431">
                  <c:v>15.735642310445501</c:v>
                </c:pt>
                <c:pt idx="11432">
                  <c:v>15.737018886625201</c:v>
                </c:pt>
                <c:pt idx="11433">
                  <c:v>15.738395462804901</c:v>
                </c:pt>
                <c:pt idx="11434">
                  <c:v>15.739772038984601</c:v>
                </c:pt>
                <c:pt idx="11435">
                  <c:v>15.7411486151644</c:v>
                </c:pt>
                <c:pt idx="11436">
                  <c:v>15.7425251913441</c:v>
                </c:pt>
                <c:pt idx="11437">
                  <c:v>15.7439017675238</c:v>
                </c:pt>
                <c:pt idx="11438">
                  <c:v>15.7452783437035</c:v>
                </c:pt>
                <c:pt idx="11439">
                  <c:v>15.7466549198833</c:v>
                </c:pt>
                <c:pt idx="11440">
                  <c:v>15.748031496063</c:v>
                </c:pt>
                <c:pt idx="11441">
                  <c:v>15.7494080722427</c:v>
                </c:pt>
                <c:pt idx="11442">
                  <c:v>15.7507846484224</c:v>
                </c:pt>
                <c:pt idx="11443">
                  <c:v>15.752161224602199</c:v>
                </c:pt>
                <c:pt idx="11444">
                  <c:v>15.753537800781899</c:v>
                </c:pt>
                <c:pt idx="11445">
                  <c:v>15.754914376961599</c:v>
                </c:pt>
                <c:pt idx="11446">
                  <c:v>15.7562909531414</c:v>
                </c:pt>
                <c:pt idx="11447">
                  <c:v>15.7576675293211</c:v>
                </c:pt>
                <c:pt idx="11448">
                  <c:v>15.7590441055008</c:v>
                </c:pt>
                <c:pt idx="11449">
                  <c:v>15.7604206816805</c:v>
                </c:pt>
                <c:pt idx="11450">
                  <c:v>15.7617972578603</c:v>
                </c:pt>
                <c:pt idx="11451">
                  <c:v>15.76317383404</c:v>
                </c:pt>
                <c:pt idx="11452">
                  <c:v>15.7645504102197</c:v>
                </c:pt>
                <c:pt idx="11453">
                  <c:v>15.7659269863994</c:v>
                </c:pt>
                <c:pt idx="11454">
                  <c:v>15.767303562579199</c:v>
                </c:pt>
                <c:pt idx="11455">
                  <c:v>15.768680138758899</c:v>
                </c:pt>
                <c:pt idx="11456">
                  <c:v>15.770056714938599</c:v>
                </c:pt>
                <c:pt idx="11457">
                  <c:v>15.771433291118299</c:v>
                </c:pt>
                <c:pt idx="11458">
                  <c:v>15.772809867298101</c:v>
                </c:pt>
                <c:pt idx="11459">
                  <c:v>15.774186443477801</c:v>
                </c:pt>
                <c:pt idx="11460">
                  <c:v>15.775563019657501</c:v>
                </c:pt>
                <c:pt idx="11461">
                  <c:v>15.776939595837201</c:v>
                </c:pt>
                <c:pt idx="11462">
                  <c:v>15.778316172017</c:v>
                </c:pt>
                <c:pt idx="11463">
                  <c:v>15.7796927481967</c:v>
                </c:pt>
                <c:pt idx="11464">
                  <c:v>15.7810693243764</c:v>
                </c:pt>
                <c:pt idx="11465">
                  <c:v>15.7824459005561</c:v>
                </c:pt>
                <c:pt idx="11466">
                  <c:v>15.783822476735899</c:v>
                </c:pt>
                <c:pt idx="11467">
                  <c:v>15.785199052915599</c:v>
                </c:pt>
                <c:pt idx="11468">
                  <c:v>15.786575629095299</c:v>
                </c:pt>
                <c:pt idx="11469">
                  <c:v>15.787952205274999</c:v>
                </c:pt>
                <c:pt idx="11470">
                  <c:v>15.789328781454801</c:v>
                </c:pt>
                <c:pt idx="11471">
                  <c:v>15.790705357634501</c:v>
                </c:pt>
                <c:pt idx="11472">
                  <c:v>15.792081933814201</c:v>
                </c:pt>
                <c:pt idx="11473">
                  <c:v>15.793458509993901</c:v>
                </c:pt>
                <c:pt idx="11474">
                  <c:v>15.7948350861737</c:v>
                </c:pt>
                <c:pt idx="11475">
                  <c:v>15.7962116623534</c:v>
                </c:pt>
                <c:pt idx="11476">
                  <c:v>15.7975882385331</c:v>
                </c:pt>
                <c:pt idx="11477">
                  <c:v>15.7989648147128</c:v>
                </c:pt>
                <c:pt idx="11478">
                  <c:v>15.8003413908926</c:v>
                </c:pt>
                <c:pt idx="11479">
                  <c:v>15.8017179670723</c:v>
                </c:pt>
                <c:pt idx="11480">
                  <c:v>15.803094543252</c:v>
                </c:pt>
                <c:pt idx="11481">
                  <c:v>15.804471119431801</c:v>
                </c:pt>
                <c:pt idx="11482">
                  <c:v>15.805847695611501</c:v>
                </c:pt>
                <c:pt idx="11483">
                  <c:v>15.807224271791201</c:v>
                </c:pt>
                <c:pt idx="11484">
                  <c:v>15.808600847970901</c:v>
                </c:pt>
                <c:pt idx="11485">
                  <c:v>15.8099774241507</c:v>
                </c:pt>
                <c:pt idx="11486">
                  <c:v>15.8113540003304</c:v>
                </c:pt>
                <c:pt idx="11487">
                  <c:v>15.8127305765101</c:v>
                </c:pt>
                <c:pt idx="11488">
                  <c:v>15.8141071526898</c:v>
                </c:pt>
                <c:pt idx="11489">
                  <c:v>15.8154837288696</c:v>
                </c:pt>
                <c:pt idx="11490">
                  <c:v>15.8168603050493</c:v>
                </c:pt>
                <c:pt idx="11491">
                  <c:v>15.818236881229</c:v>
                </c:pt>
                <c:pt idx="11492">
                  <c:v>15.8196134574087</c:v>
                </c:pt>
                <c:pt idx="11493">
                  <c:v>15.820990033588499</c:v>
                </c:pt>
                <c:pt idx="11494">
                  <c:v>15.822366609768199</c:v>
                </c:pt>
                <c:pt idx="11495">
                  <c:v>15.823743185947899</c:v>
                </c:pt>
                <c:pt idx="11496">
                  <c:v>15.825119762127599</c:v>
                </c:pt>
                <c:pt idx="11497">
                  <c:v>15.8264963383074</c:v>
                </c:pt>
                <c:pt idx="11498">
                  <c:v>15.8278729144871</c:v>
                </c:pt>
                <c:pt idx="11499">
                  <c:v>15.8292494906668</c:v>
                </c:pt>
                <c:pt idx="11500">
                  <c:v>15.8306260668465</c:v>
                </c:pt>
                <c:pt idx="11501">
                  <c:v>15.8320026430263</c:v>
                </c:pt>
                <c:pt idx="11502">
                  <c:v>15.833379219206</c:v>
                </c:pt>
                <c:pt idx="11503">
                  <c:v>15.8347557953857</c:v>
                </c:pt>
                <c:pt idx="11504">
                  <c:v>15.8361323715654</c:v>
                </c:pt>
                <c:pt idx="11505">
                  <c:v>15.837508947745199</c:v>
                </c:pt>
                <c:pt idx="11506">
                  <c:v>15.838885523924899</c:v>
                </c:pt>
                <c:pt idx="11507">
                  <c:v>15.840262100104599</c:v>
                </c:pt>
                <c:pt idx="11508">
                  <c:v>15.841638676284401</c:v>
                </c:pt>
                <c:pt idx="11509">
                  <c:v>15.843015252464101</c:v>
                </c:pt>
                <c:pt idx="11510">
                  <c:v>15.844391828643801</c:v>
                </c:pt>
                <c:pt idx="11511">
                  <c:v>15.845768404823501</c:v>
                </c:pt>
                <c:pt idx="11512">
                  <c:v>15.8471449810033</c:v>
                </c:pt>
                <c:pt idx="11513">
                  <c:v>15.848521557183</c:v>
                </c:pt>
                <c:pt idx="11514">
                  <c:v>15.8498981333627</c:v>
                </c:pt>
                <c:pt idx="11515">
                  <c:v>15.8512747095424</c:v>
                </c:pt>
                <c:pt idx="11516">
                  <c:v>15.8526512857222</c:v>
                </c:pt>
                <c:pt idx="11517">
                  <c:v>15.854027861901899</c:v>
                </c:pt>
                <c:pt idx="11518">
                  <c:v>15.855404438081599</c:v>
                </c:pt>
                <c:pt idx="11519">
                  <c:v>15.856781014261299</c:v>
                </c:pt>
                <c:pt idx="11520">
                  <c:v>15.858157590441101</c:v>
                </c:pt>
                <c:pt idx="11521">
                  <c:v>15.859534166620801</c:v>
                </c:pt>
                <c:pt idx="11522">
                  <c:v>15.860910742800501</c:v>
                </c:pt>
                <c:pt idx="11523">
                  <c:v>15.862287318980201</c:v>
                </c:pt>
                <c:pt idx="11524">
                  <c:v>15.86366389516</c:v>
                </c:pt>
                <c:pt idx="11525">
                  <c:v>15.8650404713397</c:v>
                </c:pt>
                <c:pt idx="11526">
                  <c:v>15.8664170475194</c:v>
                </c:pt>
                <c:pt idx="11527">
                  <c:v>15.8677936236991</c:v>
                </c:pt>
                <c:pt idx="11528">
                  <c:v>15.8691701998789</c:v>
                </c:pt>
                <c:pt idx="11529">
                  <c:v>15.8705467760586</c:v>
                </c:pt>
                <c:pt idx="11530">
                  <c:v>15.8719233522383</c:v>
                </c:pt>
                <c:pt idx="11531">
                  <c:v>15.873299928418</c:v>
                </c:pt>
                <c:pt idx="11532">
                  <c:v>15.874676504597801</c:v>
                </c:pt>
                <c:pt idx="11533">
                  <c:v>15.876053080777501</c:v>
                </c:pt>
                <c:pt idx="11534">
                  <c:v>15.877429656957201</c:v>
                </c:pt>
                <c:pt idx="11535">
                  <c:v>15.878806233136901</c:v>
                </c:pt>
                <c:pt idx="11536">
                  <c:v>15.8801828093167</c:v>
                </c:pt>
                <c:pt idx="11537">
                  <c:v>15.8815593854964</c:v>
                </c:pt>
                <c:pt idx="11538">
                  <c:v>15.8829359616761</c:v>
                </c:pt>
                <c:pt idx="11539">
                  <c:v>15.8843125378558</c:v>
                </c:pt>
                <c:pt idx="11540">
                  <c:v>15.8856891140356</c:v>
                </c:pt>
                <c:pt idx="11541">
                  <c:v>15.8870656902153</c:v>
                </c:pt>
                <c:pt idx="11542">
                  <c:v>15.888442266395</c:v>
                </c:pt>
                <c:pt idx="11543">
                  <c:v>15.889818842574799</c:v>
                </c:pt>
                <c:pt idx="11544">
                  <c:v>15.891195418754499</c:v>
                </c:pt>
                <c:pt idx="11545">
                  <c:v>15.892571994934199</c:v>
                </c:pt>
                <c:pt idx="11546">
                  <c:v>15.893948571113899</c:v>
                </c:pt>
                <c:pt idx="11547">
                  <c:v>15.8953251472937</c:v>
                </c:pt>
                <c:pt idx="11548">
                  <c:v>15.8967017234734</c:v>
                </c:pt>
                <c:pt idx="11549">
                  <c:v>15.8980782996531</c:v>
                </c:pt>
                <c:pt idx="11550">
                  <c:v>15.8994548758328</c:v>
                </c:pt>
                <c:pt idx="11551">
                  <c:v>15.9008314520126</c:v>
                </c:pt>
                <c:pt idx="11552">
                  <c:v>15.9022080281923</c:v>
                </c:pt>
                <c:pt idx="11553">
                  <c:v>15.903584604372</c:v>
                </c:pt>
                <c:pt idx="11554">
                  <c:v>15.9049611805517</c:v>
                </c:pt>
                <c:pt idx="11555">
                  <c:v>15.906337756731499</c:v>
                </c:pt>
                <c:pt idx="11556">
                  <c:v>15.907714332911199</c:v>
                </c:pt>
                <c:pt idx="11557">
                  <c:v>15.909090909090899</c:v>
                </c:pt>
                <c:pt idx="11558">
                  <c:v>15.910467485270599</c:v>
                </c:pt>
                <c:pt idx="11559">
                  <c:v>15.911844061450401</c:v>
                </c:pt>
                <c:pt idx="11560">
                  <c:v>15.913220637630101</c:v>
                </c:pt>
                <c:pt idx="11561">
                  <c:v>15.914597213809801</c:v>
                </c:pt>
                <c:pt idx="11562">
                  <c:v>15.915973789989501</c:v>
                </c:pt>
                <c:pt idx="11563">
                  <c:v>15.9173503661693</c:v>
                </c:pt>
                <c:pt idx="11564">
                  <c:v>15.918726942349</c:v>
                </c:pt>
                <c:pt idx="11565">
                  <c:v>15.9201035185287</c:v>
                </c:pt>
                <c:pt idx="11566">
                  <c:v>15.9214800947084</c:v>
                </c:pt>
                <c:pt idx="11567">
                  <c:v>15.9228566708882</c:v>
                </c:pt>
                <c:pt idx="11568">
                  <c:v>15.9242332470679</c:v>
                </c:pt>
                <c:pt idx="11569">
                  <c:v>15.9256098232476</c:v>
                </c:pt>
                <c:pt idx="11570">
                  <c:v>15.926986399427401</c:v>
                </c:pt>
                <c:pt idx="11571">
                  <c:v>15.928362975607101</c:v>
                </c:pt>
                <c:pt idx="11572">
                  <c:v>15.929739551786801</c:v>
                </c:pt>
                <c:pt idx="11573">
                  <c:v>15.931116127966501</c:v>
                </c:pt>
                <c:pt idx="11574">
                  <c:v>15.9324927041463</c:v>
                </c:pt>
                <c:pt idx="11575">
                  <c:v>15.933869280326</c:v>
                </c:pt>
                <c:pt idx="11576">
                  <c:v>15.9352458565057</c:v>
                </c:pt>
                <c:pt idx="11577">
                  <c:v>15.9366224326854</c:v>
                </c:pt>
                <c:pt idx="11578">
                  <c:v>15.9379990088652</c:v>
                </c:pt>
                <c:pt idx="11579">
                  <c:v>15.9393755850449</c:v>
                </c:pt>
                <c:pt idx="11580">
                  <c:v>15.9407521612246</c:v>
                </c:pt>
                <c:pt idx="11581">
                  <c:v>15.9421287374043</c:v>
                </c:pt>
                <c:pt idx="11582">
                  <c:v>15.943505313584099</c:v>
                </c:pt>
                <c:pt idx="11583">
                  <c:v>15.944881889763799</c:v>
                </c:pt>
                <c:pt idx="11584">
                  <c:v>15.946258465943499</c:v>
                </c:pt>
                <c:pt idx="11585">
                  <c:v>15.947635042123199</c:v>
                </c:pt>
                <c:pt idx="11586">
                  <c:v>15.949011618303</c:v>
                </c:pt>
                <c:pt idx="11587">
                  <c:v>15.9503881944827</c:v>
                </c:pt>
                <c:pt idx="11588">
                  <c:v>15.9517647706624</c:v>
                </c:pt>
                <c:pt idx="11589">
                  <c:v>15.9531413468421</c:v>
                </c:pt>
                <c:pt idx="11590">
                  <c:v>15.9545179230219</c:v>
                </c:pt>
                <c:pt idx="11591">
                  <c:v>15.9558944992016</c:v>
                </c:pt>
                <c:pt idx="11592">
                  <c:v>15.9572710753813</c:v>
                </c:pt>
                <c:pt idx="11593">
                  <c:v>15.958647651561</c:v>
                </c:pt>
                <c:pt idx="11594">
                  <c:v>15.960024227740799</c:v>
                </c:pt>
                <c:pt idx="11595">
                  <c:v>15.961400803920499</c:v>
                </c:pt>
                <c:pt idx="11596">
                  <c:v>15.962777380100199</c:v>
                </c:pt>
                <c:pt idx="11597">
                  <c:v>15.964153956279899</c:v>
                </c:pt>
                <c:pt idx="11598">
                  <c:v>15.965530532459701</c:v>
                </c:pt>
                <c:pt idx="11599">
                  <c:v>15.966907108639401</c:v>
                </c:pt>
                <c:pt idx="11600">
                  <c:v>15.968283684819101</c:v>
                </c:pt>
                <c:pt idx="11601">
                  <c:v>15.969660260998801</c:v>
                </c:pt>
                <c:pt idx="11602">
                  <c:v>15.9710368371786</c:v>
                </c:pt>
                <c:pt idx="11603">
                  <c:v>15.9724134133583</c:v>
                </c:pt>
                <c:pt idx="11604">
                  <c:v>15.973789989538</c:v>
                </c:pt>
                <c:pt idx="11605">
                  <c:v>15.975166565717799</c:v>
                </c:pt>
                <c:pt idx="11606">
                  <c:v>15.976543141897499</c:v>
                </c:pt>
                <c:pt idx="11607">
                  <c:v>15.977919718077199</c:v>
                </c:pt>
                <c:pt idx="11608">
                  <c:v>15.979296294256899</c:v>
                </c:pt>
                <c:pt idx="11609">
                  <c:v>15.980672870436701</c:v>
                </c:pt>
                <c:pt idx="11610">
                  <c:v>15.982049446616401</c:v>
                </c:pt>
                <c:pt idx="11611">
                  <c:v>15.983426022796101</c:v>
                </c:pt>
                <c:pt idx="11612">
                  <c:v>15.984802598975801</c:v>
                </c:pt>
                <c:pt idx="11613">
                  <c:v>15.9861791751556</c:v>
                </c:pt>
                <c:pt idx="11614">
                  <c:v>15.9875557513353</c:v>
                </c:pt>
                <c:pt idx="11615">
                  <c:v>15.988932327515</c:v>
                </c:pt>
                <c:pt idx="11616">
                  <c:v>15.9903089036947</c:v>
                </c:pt>
                <c:pt idx="11617">
                  <c:v>15.9916854798745</c:v>
                </c:pt>
                <c:pt idx="11618">
                  <c:v>15.9930620560542</c:v>
                </c:pt>
                <c:pt idx="11619">
                  <c:v>15.9944386322339</c:v>
                </c:pt>
                <c:pt idx="11620">
                  <c:v>15.9958152084136</c:v>
                </c:pt>
                <c:pt idx="11621">
                  <c:v>15.997191784593401</c:v>
                </c:pt>
                <c:pt idx="11622">
                  <c:v>15.998568360773101</c:v>
                </c:pt>
                <c:pt idx="11623">
                  <c:v>15.999944936952801</c:v>
                </c:pt>
                <c:pt idx="11624">
                  <c:v>16.001321513132499</c:v>
                </c:pt>
                <c:pt idx="11625">
                  <c:v>16.0026980893123</c:v>
                </c:pt>
                <c:pt idx="11626">
                  <c:v>16.004074665491999</c:v>
                </c:pt>
                <c:pt idx="11627">
                  <c:v>16.0054512416717</c:v>
                </c:pt>
                <c:pt idx="11628">
                  <c:v>16.006827817851399</c:v>
                </c:pt>
                <c:pt idx="11629">
                  <c:v>16.0082043940312</c:v>
                </c:pt>
                <c:pt idx="11630">
                  <c:v>16.009580970210902</c:v>
                </c:pt>
                <c:pt idx="11631">
                  <c:v>16.0109575463906</c:v>
                </c:pt>
                <c:pt idx="11632">
                  <c:v>16.012334122570302</c:v>
                </c:pt>
                <c:pt idx="11633">
                  <c:v>16.013710698750099</c:v>
                </c:pt>
                <c:pt idx="11634">
                  <c:v>16.015087274929801</c:v>
                </c:pt>
                <c:pt idx="11635">
                  <c:v>16.016463851109499</c:v>
                </c:pt>
                <c:pt idx="11636">
                  <c:v>16.0178404272893</c:v>
                </c:pt>
                <c:pt idx="11637">
                  <c:v>16.019217003468999</c:v>
                </c:pt>
                <c:pt idx="11638">
                  <c:v>16.0205935796487</c:v>
                </c:pt>
                <c:pt idx="11639">
                  <c:v>16.021970155828399</c:v>
                </c:pt>
                <c:pt idx="11640">
                  <c:v>16.0233467320082</c:v>
                </c:pt>
                <c:pt idx="11641">
                  <c:v>16.024723308187902</c:v>
                </c:pt>
                <c:pt idx="11642">
                  <c:v>16.0260998843676</c:v>
                </c:pt>
                <c:pt idx="11643">
                  <c:v>16.027476460547302</c:v>
                </c:pt>
                <c:pt idx="11644">
                  <c:v>16.028853036727099</c:v>
                </c:pt>
                <c:pt idx="11645">
                  <c:v>16.030229612906801</c:v>
                </c:pt>
                <c:pt idx="11646">
                  <c:v>16.031606189086499</c:v>
                </c:pt>
                <c:pt idx="11647">
                  <c:v>16.032982765266201</c:v>
                </c:pt>
                <c:pt idx="11648">
                  <c:v>16.034359341445999</c:v>
                </c:pt>
                <c:pt idx="11649">
                  <c:v>16.035735917625701</c:v>
                </c:pt>
                <c:pt idx="11650">
                  <c:v>16.037112493805399</c:v>
                </c:pt>
                <c:pt idx="11651">
                  <c:v>16.038489069985101</c:v>
                </c:pt>
                <c:pt idx="11652">
                  <c:v>16.039865646164898</c:v>
                </c:pt>
                <c:pt idx="11653">
                  <c:v>16.0412422223446</c:v>
                </c:pt>
                <c:pt idx="11654">
                  <c:v>16.042618798524298</c:v>
                </c:pt>
                <c:pt idx="11655">
                  <c:v>16.043995374704</c:v>
                </c:pt>
                <c:pt idx="11656">
                  <c:v>16.045371950883801</c:v>
                </c:pt>
                <c:pt idx="11657">
                  <c:v>16.0467485270635</c:v>
                </c:pt>
                <c:pt idx="11658">
                  <c:v>16.048125103243201</c:v>
                </c:pt>
                <c:pt idx="11659">
                  <c:v>16.0495016794229</c:v>
                </c:pt>
                <c:pt idx="11660">
                  <c:v>16.050878255602701</c:v>
                </c:pt>
                <c:pt idx="11661">
                  <c:v>16.052254831782399</c:v>
                </c:pt>
                <c:pt idx="11662">
                  <c:v>16.053631407962101</c:v>
                </c:pt>
                <c:pt idx="11663">
                  <c:v>16.055007984141799</c:v>
                </c:pt>
                <c:pt idx="11664">
                  <c:v>16.0563845603216</c:v>
                </c:pt>
                <c:pt idx="11665">
                  <c:v>16.057761136501298</c:v>
                </c:pt>
                <c:pt idx="11666">
                  <c:v>16.059137712681</c:v>
                </c:pt>
                <c:pt idx="11667">
                  <c:v>16.060514288860698</c:v>
                </c:pt>
                <c:pt idx="11668">
                  <c:v>16.0618908650405</c:v>
                </c:pt>
                <c:pt idx="11669">
                  <c:v>16.063267441220201</c:v>
                </c:pt>
                <c:pt idx="11670">
                  <c:v>16.0646440173999</c:v>
                </c:pt>
                <c:pt idx="11671">
                  <c:v>16.066020593579701</c:v>
                </c:pt>
                <c:pt idx="11672">
                  <c:v>16.067397169759399</c:v>
                </c:pt>
                <c:pt idx="11673">
                  <c:v>16.068773745939101</c:v>
                </c:pt>
                <c:pt idx="11674">
                  <c:v>16.070150322118799</c:v>
                </c:pt>
                <c:pt idx="11675">
                  <c:v>16.0715268982986</c:v>
                </c:pt>
                <c:pt idx="11676">
                  <c:v>16.072903474478299</c:v>
                </c:pt>
                <c:pt idx="11677">
                  <c:v>16.074280050658</c:v>
                </c:pt>
                <c:pt idx="11678">
                  <c:v>16.075656626837699</c:v>
                </c:pt>
                <c:pt idx="11679">
                  <c:v>16.0770332030175</c:v>
                </c:pt>
                <c:pt idx="11680">
                  <c:v>16.078409779197202</c:v>
                </c:pt>
                <c:pt idx="11681">
                  <c:v>16.0797863553769</c:v>
                </c:pt>
                <c:pt idx="11682">
                  <c:v>16.081162931556602</c:v>
                </c:pt>
                <c:pt idx="11683">
                  <c:v>16.082539507736399</c:v>
                </c:pt>
                <c:pt idx="11684">
                  <c:v>16.083916083916101</c:v>
                </c:pt>
                <c:pt idx="11685">
                  <c:v>16.085292660095799</c:v>
                </c:pt>
                <c:pt idx="11686">
                  <c:v>16.086669236275501</c:v>
                </c:pt>
                <c:pt idx="11687">
                  <c:v>16.088045812455299</c:v>
                </c:pt>
                <c:pt idx="11688">
                  <c:v>16.089422388635001</c:v>
                </c:pt>
                <c:pt idx="11689">
                  <c:v>16.090798964814699</c:v>
                </c:pt>
                <c:pt idx="11690">
                  <c:v>16.092175540994401</c:v>
                </c:pt>
                <c:pt idx="11691">
                  <c:v>16.093552117174202</c:v>
                </c:pt>
                <c:pt idx="11692">
                  <c:v>16.0949286933539</c:v>
                </c:pt>
                <c:pt idx="11693">
                  <c:v>16.096305269533602</c:v>
                </c:pt>
                <c:pt idx="11694">
                  <c:v>16.0976818457133</c:v>
                </c:pt>
                <c:pt idx="11695">
                  <c:v>16.099058421893101</c:v>
                </c:pt>
                <c:pt idx="11696">
                  <c:v>16.100434998072799</c:v>
                </c:pt>
                <c:pt idx="11697">
                  <c:v>16.101811574252501</c:v>
                </c:pt>
                <c:pt idx="11698">
                  <c:v>16.103188150432299</c:v>
                </c:pt>
                <c:pt idx="11699">
                  <c:v>16.104564726612001</c:v>
                </c:pt>
                <c:pt idx="11700">
                  <c:v>16.105941302791699</c:v>
                </c:pt>
                <c:pt idx="11701">
                  <c:v>16.107317878971401</c:v>
                </c:pt>
                <c:pt idx="11702">
                  <c:v>16.108694455151198</c:v>
                </c:pt>
                <c:pt idx="11703">
                  <c:v>16.1100710313309</c:v>
                </c:pt>
                <c:pt idx="11704">
                  <c:v>16.111447607510598</c:v>
                </c:pt>
                <c:pt idx="11705">
                  <c:v>16.1128241836903</c:v>
                </c:pt>
                <c:pt idx="11706">
                  <c:v>16.114200759870101</c:v>
                </c:pt>
                <c:pt idx="11707">
                  <c:v>16.1155773360498</c:v>
                </c:pt>
                <c:pt idx="11708">
                  <c:v>16.116953912229501</c:v>
                </c:pt>
                <c:pt idx="11709">
                  <c:v>16.1183304884092</c:v>
                </c:pt>
                <c:pt idx="11710">
                  <c:v>16.119707064589001</c:v>
                </c:pt>
                <c:pt idx="11711">
                  <c:v>16.121083640768699</c:v>
                </c:pt>
                <c:pt idx="11712">
                  <c:v>16.122460216948401</c:v>
                </c:pt>
                <c:pt idx="11713">
                  <c:v>16.123836793128099</c:v>
                </c:pt>
                <c:pt idx="11714">
                  <c:v>16.1252133693079</c:v>
                </c:pt>
                <c:pt idx="11715">
                  <c:v>16.126589945487598</c:v>
                </c:pt>
                <c:pt idx="11716">
                  <c:v>16.1279665216673</c:v>
                </c:pt>
                <c:pt idx="11717">
                  <c:v>16.129343097846998</c:v>
                </c:pt>
                <c:pt idx="11718">
                  <c:v>16.1307196740268</c:v>
                </c:pt>
                <c:pt idx="11719">
                  <c:v>16.132096250206502</c:v>
                </c:pt>
                <c:pt idx="11720">
                  <c:v>16.1334728263862</c:v>
                </c:pt>
                <c:pt idx="11721">
                  <c:v>16.134849402565901</c:v>
                </c:pt>
                <c:pt idx="11722">
                  <c:v>16.136225978745699</c:v>
                </c:pt>
                <c:pt idx="11723">
                  <c:v>16.137602554925401</c:v>
                </c:pt>
                <c:pt idx="11724">
                  <c:v>16.138979131105099</c:v>
                </c:pt>
                <c:pt idx="11725">
                  <c:v>16.140355707284801</c:v>
                </c:pt>
                <c:pt idx="11726">
                  <c:v>16.141732283464599</c:v>
                </c:pt>
                <c:pt idx="11727">
                  <c:v>16.1431088596443</c:v>
                </c:pt>
                <c:pt idx="11728">
                  <c:v>16.144485435823999</c:v>
                </c:pt>
                <c:pt idx="11729">
                  <c:v>16.1458620120037</c:v>
                </c:pt>
                <c:pt idx="11730">
                  <c:v>16.147238588183502</c:v>
                </c:pt>
                <c:pt idx="11731">
                  <c:v>16.1486151643632</c:v>
                </c:pt>
                <c:pt idx="11732">
                  <c:v>16.149991740542902</c:v>
                </c:pt>
                <c:pt idx="11733">
                  <c:v>16.151368316722699</c:v>
                </c:pt>
                <c:pt idx="11734">
                  <c:v>16.152744892902401</c:v>
                </c:pt>
                <c:pt idx="11735">
                  <c:v>16.154121469082099</c:v>
                </c:pt>
                <c:pt idx="11736">
                  <c:v>16.155498045261801</c:v>
                </c:pt>
                <c:pt idx="11737">
                  <c:v>16.156874621441599</c:v>
                </c:pt>
                <c:pt idx="11738">
                  <c:v>16.158251197621301</c:v>
                </c:pt>
                <c:pt idx="11739">
                  <c:v>16.159627773800999</c:v>
                </c:pt>
                <c:pt idx="11740">
                  <c:v>16.161004349980701</c:v>
                </c:pt>
                <c:pt idx="11741">
                  <c:v>16.162380926160498</c:v>
                </c:pt>
                <c:pt idx="11742">
                  <c:v>16.1637575023402</c:v>
                </c:pt>
                <c:pt idx="11743">
                  <c:v>16.165134078519898</c:v>
                </c:pt>
                <c:pt idx="11744">
                  <c:v>16.1665106546996</c:v>
                </c:pt>
                <c:pt idx="11745">
                  <c:v>16.167887230879401</c:v>
                </c:pt>
                <c:pt idx="11746">
                  <c:v>16.169263807059099</c:v>
                </c:pt>
                <c:pt idx="11747">
                  <c:v>16.170640383238801</c:v>
                </c:pt>
                <c:pt idx="11748">
                  <c:v>16.172016959418499</c:v>
                </c:pt>
                <c:pt idx="11749">
                  <c:v>16.173393535598301</c:v>
                </c:pt>
                <c:pt idx="11750">
                  <c:v>16.174770111777999</c:v>
                </c:pt>
                <c:pt idx="11751">
                  <c:v>16.176146687957701</c:v>
                </c:pt>
                <c:pt idx="11752">
                  <c:v>16.177523264137399</c:v>
                </c:pt>
                <c:pt idx="11753">
                  <c:v>16.1788998403172</c:v>
                </c:pt>
                <c:pt idx="11754">
                  <c:v>16.180276416496898</c:v>
                </c:pt>
                <c:pt idx="11755">
                  <c:v>16.1816529926766</c:v>
                </c:pt>
                <c:pt idx="11756">
                  <c:v>16.183029568856298</c:v>
                </c:pt>
                <c:pt idx="11757">
                  <c:v>16.1844061450361</c:v>
                </c:pt>
                <c:pt idx="11758">
                  <c:v>16.185782721215801</c:v>
                </c:pt>
                <c:pt idx="11759">
                  <c:v>16.1871592973955</c:v>
                </c:pt>
                <c:pt idx="11760">
                  <c:v>16.188535873575201</c:v>
                </c:pt>
                <c:pt idx="11761">
                  <c:v>16.189912449754999</c:v>
                </c:pt>
                <c:pt idx="11762">
                  <c:v>16.191289025934701</c:v>
                </c:pt>
                <c:pt idx="11763">
                  <c:v>16.192665602114399</c:v>
                </c:pt>
                <c:pt idx="11764">
                  <c:v>16.1940421782942</c:v>
                </c:pt>
                <c:pt idx="11765">
                  <c:v>16.195418754473899</c:v>
                </c:pt>
                <c:pt idx="11766">
                  <c:v>16.1967953306536</c:v>
                </c:pt>
                <c:pt idx="11767">
                  <c:v>16.198171906833299</c:v>
                </c:pt>
                <c:pt idx="11768">
                  <c:v>16.1995484830131</c:v>
                </c:pt>
                <c:pt idx="11769">
                  <c:v>16.200925059192802</c:v>
                </c:pt>
                <c:pt idx="11770">
                  <c:v>16.2023016353725</c:v>
                </c:pt>
                <c:pt idx="11771">
                  <c:v>16.203678211552202</c:v>
                </c:pt>
                <c:pt idx="11772">
                  <c:v>16.205054787731999</c:v>
                </c:pt>
                <c:pt idx="11773">
                  <c:v>16.206431363911701</c:v>
                </c:pt>
                <c:pt idx="11774">
                  <c:v>16.207807940091399</c:v>
                </c:pt>
                <c:pt idx="11775">
                  <c:v>16.209184516271101</c:v>
                </c:pt>
                <c:pt idx="11776">
                  <c:v>16.210561092450899</c:v>
                </c:pt>
                <c:pt idx="11777">
                  <c:v>16.2119376686306</c:v>
                </c:pt>
                <c:pt idx="11778">
                  <c:v>16.213314244810299</c:v>
                </c:pt>
                <c:pt idx="11779">
                  <c:v>16.21469082099</c:v>
                </c:pt>
                <c:pt idx="11780">
                  <c:v>16.216067397169802</c:v>
                </c:pt>
                <c:pt idx="11781">
                  <c:v>16.2174439733495</c:v>
                </c:pt>
                <c:pt idx="11782">
                  <c:v>16.218820549529202</c:v>
                </c:pt>
                <c:pt idx="11783">
                  <c:v>16.2201971257089</c:v>
                </c:pt>
                <c:pt idx="11784">
                  <c:v>16.221573701888701</c:v>
                </c:pt>
                <c:pt idx="11785">
                  <c:v>16.222950278068399</c:v>
                </c:pt>
                <c:pt idx="11786">
                  <c:v>16.224326854248101</c:v>
                </c:pt>
                <c:pt idx="11787">
                  <c:v>16.225703430427799</c:v>
                </c:pt>
                <c:pt idx="11788">
                  <c:v>16.227080006607601</c:v>
                </c:pt>
                <c:pt idx="11789">
                  <c:v>16.228456582787299</c:v>
                </c:pt>
                <c:pt idx="11790">
                  <c:v>16.229833158967001</c:v>
                </c:pt>
                <c:pt idx="11791">
                  <c:v>16.231209735146798</c:v>
                </c:pt>
                <c:pt idx="11792">
                  <c:v>16.2325863113265</c:v>
                </c:pt>
                <c:pt idx="11793">
                  <c:v>16.233962887506198</c:v>
                </c:pt>
                <c:pt idx="11794">
                  <c:v>16.2353394636859</c:v>
                </c:pt>
                <c:pt idx="11795">
                  <c:v>16.236716039865701</c:v>
                </c:pt>
                <c:pt idx="11796">
                  <c:v>16.2380926160454</c:v>
                </c:pt>
                <c:pt idx="11797">
                  <c:v>16.239469192225101</c:v>
                </c:pt>
                <c:pt idx="11798">
                  <c:v>16.2408457684048</c:v>
                </c:pt>
                <c:pt idx="11799">
                  <c:v>16.242222344584601</c:v>
                </c:pt>
                <c:pt idx="11800">
                  <c:v>16.243598920764299</c:v>
                </c:pt>
                <c:pt idx="11801">
                  <c:v>16.244975496944001</c:v>
                </c:pt>
                <c:pt idx="11802">
                  <c:v>16.246352073123699</c:v>
                </c:pt>
                <c:pt idx="11803">
                  <c:v>16.2477286493035</c:v>
                </c:pt>
                <c:pt idx="11804">
                  <c:v>16.249105225483198</c:v>
                </c:pt>
                <c:pt idx="11805">
                  <c:v>16.2504818016629</c:v>
                </c:pt>
                <c:pt idx="11806">
                  <c:v>16.251858377842598</c:v>
                </c:pt>
                <c:pt idx="11807">
                  <c:v>16.2532349540224</c:v>
                </c:pt>
                <c:pt idx="11808">
                  <c:v>16.254611530202101</c:v>
                </c:pt>
                <c:pt idx="11809">
                  <c:v>16.2559881063818</c:v>
                </c:pt>
                <c:pt idx="11810">
                  <c:v>16.257364682561501</c:v>
                </c:pt>
                <c:pt idx="11811">
                  <c:v>16.258741258741299</c:v>
                </c:pt>
                <c:pt idx="11812">
                  <c:v>16.260117834921001</c:v>
                </c:pt>
                <c:pt idx="11813">
                  <c:v>16.261494411100699</c:v>
                </c:pt>
                <c:pt idx="11814">
                  <c:v>16.262870987280401</c:v>
                </c:pt>
                <c:pt idx="11815">
                  <c:v>16.264247563460199</c:v>
                </c:pt>
                <c:pt idx="11816">
                  <c:v>16.2656241396399</c:v>
                </c:pt>
                <c:pt idx="11817">
                  <c:v>16.267000715819599</c:v>
                </c:pt>
                <c:pt idx="11818">
                  <c:v>16.2683772919993</c:v>
                </c:pt>
                <c:pt idx="11819">
                  <c:v>16.269753868179102</c:v>
                </c:pt>
                <c:pt idx="11820">
                  <c:v>16.2711304443588</c:v>
                </c:pt>
                <c:pt idx="11821">
                  <c:v>16.272507020538502</c:v>
                </c:pt>
                <c:pt idx="11822">
                  <c:v>16.2738835967182</c:v>
                </c:pt>
                <c:pt idx="11823">
                  <c:v>16.275260172898001</c:v>
                </c:pt>
                <c:pt idx="11824">
                  <c:v>16.276636749077699</c:v>
                </c:pt>
                <c:pt idx="11825">
                  <c:v>16.278013325257401</c:v>
                </c:pt>
                <c:pt idx="11826">
                  <c:v>16.279389901437199</c:v>
                </c:pt>
                <c:pt idx="11827">
                  <c:v>16.280766477616901</c:v>
                </c:pt>
                <c:pt idx="11828">
                  <c:v>16.282143053796599</c:v>
                </c:pt>
                <c:pt idx="11829">
                  <c:v>16.283519629976301</c:v>
                </c:pt>
                <c:pt idx="11830">
                  <c:v>16.284896206156098</c:v>
                </c:pt>
                <c:pt idx="11831">
                  <c:v>16.2862727823358</c:v>
                </c:pt>
                <c:pt idx="11832">
                  <c:v>16.287649358515502</c:v>
                </c:pt>
                <c:pt idx="11833">
                  <c:v>16.2890259346952</c:v>
                </c:pt>
                <c:pt idx="11834">
                  <c:v>16.290402510875001</c:v>
                </c:pt>
                <c:pt idx="11835">
                  <c:v>16.291779087054699</c:v>
                </c:pt>
                <c:pt idx="11836">
                  <c:v>16.293155663234401</c:v>
                </c:pt>
                <c:pt idx="11837">
                  <c:v>16.294532239414099</c:v>
                </c:pt>
                <c:pt idx="11838">
                  <c:v>16.295908815593901</c:v>
                </c:pt>
                <c:pt idx="11839">
                  <c:v>16.297285391773599</c:v>
                </c:pt>
                <c:pt idx="11840">
                  <c:v>16.298661967953301</c:v>
                </c:pt>
                <c:pt idx="11841">
                  <c:v>16.300038544132999</c:v>
                </c:pt>
                <c:pt idx="11842">
                  <c:v>16.3014151203128</c:v>
                </c:pt>
                <c:pt idx="11843">
                  <c:v>16.302791696492498</c:v>
                </c:pt>
                <c:pt idx="11844">
                  <c:v>16.3041682726722</c:v>
                </c:pt>
                <c:pt idx="11845">
                  <c:v>16.305544848851898</c:v>
                </c:pt>
                <c:pt idx="11846">
                  <c:v>16.3069214250317</c:v>
                </c:pt>
                <c:pt idx="11847">
                  <c:v>16.308298001211401</c:v>
                </c:pt>
                <c:pt idx="11848">
                  <c:v>16.3096745773911</c:v>
                </c:pt>
                <c:pt idx="11849">
                  <c:v>16.311051153570801</c:v>
                </c:pt>
                <c:pt idx="11850">
                  <c:v>16.312427729750599</c:v>
                </c:pt>
                <c:pt idx="11851">
                  <c:v>16.313804305930301</c:v>
                </c:pt>
                <c:pt idx="11852">
                  <c:v>16.315180882109999</c:v>
                </c:pt>
                <c:pt idx="11853">
                  <c:v>16.316557458289701</c:v>
                </c:pt>
                <c:pt idx="11854">
                  <c:v>16.317934034469499</c:v>
                </c:pt>
                <c:pt idx="11855">
                  <c:v>16.3193106106492</c:v>
                </c:pt>
                <c:pt idx="11856">
                  <c:v>16.320687186828899</c:v>
                </c:pt>
                <c:pt idx="11857">
                  <c:v>16.3220637630086</c:v>
                </c:pt>
                <c:pt idx="11858">
                  <c:v>16.323440339188402</c:v>
                </c:pt>
                <c:pt idx="11859">
                  <c:v>16.3248169153681</c:v>
                </c:pt>
                <c:pt idx="11860">
                  <c:v>16.326193491547802</c:v>
                </c:pt>
                <c:pt idx="11861">
                  <c:v>16.327570067727599</c:v>
                </c:pt>
                <c:pt idx="11862">
                  <c:v>16.328946643907301</c:v>
                </c:pt>
                <c:pt idx="11863">
                  <c:v>16.330323220086999</c:v>
                </c:pt>
                <c:pt idx="11864">
                  <c:v>16.331699796266701</c:v>
                </c:pt>
                <c:pt idx="11865">
                  <c:v>16.333076372446499</c:v>
                </c:pt>
                <c:pt idx="11866">
                  <c:v>16.3344529486262</c:v>
                </c:pt>
                <c:pt idx="11867">
                  <c:v>16.335829524805899</c:v>
                </c:pt>
                <c:pt idx="11868">
                  <c:v>16.3372061009856</c:v>
                </c:pt>
                <c:pt idx="11869">
                  <c:v>16.338582677165402</c:v>
                </c:pt>
                <c:pt idx="11870">
                  <c:v>16.3399592533451</c:v>
                </c:pt>
                <c:pt idx="11871">
                  <c:v>16.341335829524802</c:v>
                </c:pt>
                <c:pt idx="11872">
                  <c:v>16.3427124057045</c:v>
                </c:pt>
                <c:pt idx="11873">
                  <c:v>16.344088981884301</c:v>
                </c:pt>
                <c:pt idx="11874">
                  <c:v>16.345465558063999</c:v>
                </c:pt>
                <c:pt idx="11875">
                  <c:v>16.346842134243701</c:v>
                </c:pt>
                <c:pt idx="11876">
                  <c:v>16.348218710423399</c:v>
                </c:pt>
                <c:pt idx="11877">
                  <c:v>16.349595286603201</c:v>
                </c:pt>
                <c:pt idx="11878">
                  <c:v>16.350971862782899</c:v>
                </c:pt>
                <c:pt idx="11879">
                  <c:v>16.352348438962601</c:v>
                </c:pt>
                <c:pt idx="11880">
                  <c:v>16.353725015142299</c:v>
                </c:pt>
                <c:pt idx="11881">
                  <c:v>16.3551015913221</c:v>
                </c:pt>
                <c:pt idx="11882">
                  <c:v>16.356478167501798</c:v>
                </c:pt>
                <c:pt idx="11883">
                  <c:v>16.3578547436815</c:v>
                </c:pt>
                <c:pt idx="11884">
                  <c:v>16.359231319861198</c:v>
                </c:pt>
                <c:pt idx="11885">
                  <c:v>16.360607896041</c:v>
                </c:pt>
                <c:pt idx="11886">
                  <c:v>16.361984472220701</c:v>
                </c:pt>
                <c:pt idx="11887">
                  <c:v>16.3633610484004</c:v>
                </c:pt>
                <c:pt idx="11888">
                  <c:v>16.364737624580101</c:v>
                </c:pt>
                <c:pt idx="11889">
                  <c:v>16.366114200759899</c:v>
                </c:pt>
                <c:pt idx="11890">
                  <c:v>16.367490776939601</c:v>
                </c:pt>
                <c:pt idx="11891">
                  <c:v>16.368867353119299</c:v>
                </c:pt>
                <c:pt idx="11892">
                  <c:v>16.3702439292991</c:v>
                </c:pt>
                <c:pt idx="11893">
                  <c:v>16.371620505478798</c:v>
                </c:pt>
                <c:pt idx="11894">
                  <c:v>16.3729970816585</c:v>
                </c:pt>
                <c:pt idx="11895">
                  <c:v>16.374373657838198</c:v>
                </c:pt>
                <c:pt idx="11896">
                  <c:v>16.375750234018</c:v>
                </c:pt>
                <c:pt idx="11897">
                  <c:v>16.377126810197701</c:v>
                </c:pt>
                <c:pt idx="11898">
                  <c:v>16.3785033863774</c:v>
                </c:pt>
                <c:pt idx="11899">
                  <c:v>16.379879962557101</c:v>
                </c:pt>
                <c:pt idx="11900">
                  <c:v>16.381256538736899</c:v>
                </c:pt>
                <c:pt idx="11901">
                  <c:v>16.382633114916601</c:v>
                </c:pt>
                <c:pt idx="11902">
                  <c:v>16.384009691096299</c:v>
                </c:pt>
                <c:pt idx="11903">
                  <c:v>16.385386267276001</c:v>
                </c:pt>
                <c:pt idx="11904">
                  <c:v>16.386762843455799</c:v>
                </c:pt>
                <c:pt idx="11905">
                  <c:v>16.3881394196355</c:v>
                </c:pt>
                <c:pt idx="11906">
                  <c:v>16.389515995815199</c:v>
                </c:pt>
                <c:pt idx="11907">
                  <c:v>16.3908925719949</c:v>
                </c:pt>
                <c:pt idx="11908">
                  <c:v>16.392269148174702</c:v>
                </c:pt>
                <c:pt idx="11909">
                  <c:v>16.3936457243544</c:v>
                </c:pt>
                <c:pt idx="11910">
                  <c:v>16.395022300534102</c:v>
                </c:pt>
                <c:pt idx="11911">
                  <c:v>16.3963988767138</c:v>
                </c:pt>
                <c:pt idx="11912">
                  <c:v>16.397775452893601</c:v>
                </c:pt>
                <c:pt idx="11913">
                  <c:v>16.399152029073299</c:v>
                </c:pt>
                <c:pt idx="11914">
                  <c:v>16.400528605253001</c:v>
                </c:pt>
                <c:pt idx="11915">
                  <c:v>16.401905181432699</c:v>
                </c:pt>
                <c:pt idx="11916">
                  <c:v>16.403281757612501</c:v>
                </c:pt>
                <c:pt idx="11917">
                  <c:v>16.404658333792199</c:v>
                </c:pt>
                <c:pt idx="11918">
                  <c:v>16.406034909971901</c:v>
                </c:pt>
                <c:pt idx="11919">
                  <c:v>16.407411486151702</c:v>
                </c:pt>
                <c:pt idx="11920">
                  <c:v>16.4087880623314</c:v>
                </c:pt>
                <c:pt idx="11921">
                  <c:v>16.410164638511102</c:v>
                </c:pt>
                <c:pt idx="11922">
                  <c:v>16.4115412146908</c:v>
                </c:pt>
                <c:pt idx="11923">
                  <c:v>16.412917790870601</c:v>
                </c:pt>
                <c:pt idx="11924">
                  <c:v>16.414294367050299</c:v>
                </c:pt>
                <c:pt idx="11925">
                  <c:v>16.415670943230001</c:v>
                </c:pt>
                <c:pt idx="11926">
                  <c:v>16.417047519409699</c:v>
                </c:pt>
                <c:pt idx="11927">
                  <c:v>16.418424095589501</c:v>
                </c:pt>
                <c:pt idx="11928">
                  <c:v>16.419800671769199</c:v>
                </c:pt>
                <c:pt idx="11929">
                  <c:v>16.421177247948901</c:v>
                </c:pt>
                <c:pt idx="11930">
                  <c:v>16.422553824128599</c:v>
                </c:pt>
                <c:pt idx="11931">
                  <c:v>16.4239304003084</c:v>
                </c:pt>
                <c:pt idx="11932">
                  <c:v>16.425306976488098</c:v>
                </c:pt>
                <c:pt idx="11933">
                  <c:v>16.4266835526678</c:v>
                </c:pt>
                <c:pt idx="11934">
                  <c:v>16.428060128847498</c:v>
                </c:pt>
                <c:pt idx="11935">
                  <c:v>16.4294367050273</c:v>
                </c:pt>
                <c:pt idx="11936">
                  <c:v>16.430813281207001</c:v>
                </c:pt>
                <c:pt idx="11937">
                  <c:v>16.4321898573867</c:v>
                </c:pt>
                <c:pt idx="11938">
                  <c:v>16.433566433566401</c:v>
                </c:pt>
                <c:pt idx="11939">
                  <c:v>16.434943009746199</c:v>
                </c:pt>
                <c:pt idx="11940">
                  <c:v>16.436319585925901</c:v>
                </c:pt>
                <c:pt idx="11941">
                  <c:v>16.437696162105599</c:v>
                </c:pt>
                <c:pt idx="11942">
                  <c:v>16.439072738285301</c:v>
                </c:pt>
                <c:pt idx="11943">
                  <c:v>16.440449314465098</c:v>
                </c:pt>
                <c:pt idx="11944">
                  <c:v>16.4418258906448</c:v>
                </c:pt>
                <c:pt idx="11945">
                  <c:v>16.443202466824498</c:v>
                </c:pt>
                <c:pt idx="11946">
                  <c:v>16.4445790430042</c:v>
                </c:pt>
                <c:pt idx="11947">
                  <c:v>16.445955619184002</c:v>
                </c:pt>
                <c:pt idx="11948">
                  <c:v>16.4473321953637</c:v>
                </c:pt>
                <c:pt idx="11949">
                  <c:v>16.448708771543401</c:v>
                </c:pt>
                <c:pt idx="11950">
                  <c:v>16.4500853477231</c:v>
                </c:pt>
                <c:pt idx="11951">
                  <c:v>16.451461923902901</c:v>
                </c:pt>
                <c:pt idx="11952">
                  <c:v>16.452838500082599</c:v>
                </c:pt>
                <c:pt idx="11953">
                  <c:v>16.454215076262301</c:v>
                </c:pt>
                <c:pt idx="11954">
                  <c:v>16.455591652442099</c:v>
                </c:pt>
                <c:pt idx="11955">
                  <c:v>16.4569682286218</c:v>
                </c:pt>
                <c:pt idx="11956">
                  <c:v>16.458344804801499</c:v>
                </c:pt>
                <c:pt idx="11957">
                  <c:v>16.4597213809812</c:v>
                </c:pt>
                <c:pt idx="11958">
                  <c:v>16.461097957161002</c:v>
                </c:pt>
                <c:pt idx="11959">
                  <c:v>16.4624745333407</c:v>
                </c:pt>
                <c:pt idx="11960">
                  <c:v>16.463851109520402</c:v>
                </c:pt>
                <c:pt idx="11961">
                  <c:v>16.4652276857001</c:v>
                </c:pt>
                <c:pt idx="11962">
                  <c:v>16.466604261879901</c:v>
                </c:pt>
                <c:pt idx="11963">
                  <c:v>16.467980838059599</c:v>
                </c:pt>
                <c:pt idx="11964">
                  <c:v>16.469357414239301</c:v>
                </c:pt>
                <c:pt idx="11965">
                  <c:v>16.470733990418999</c:v>
                </c:pt>
                <c:pt idx="11966">
                  <c:v>16.472110566598801</c:v>
                </c:pt>
                <c:pt idx="11967">
                  <c:v>16.473487142778499</c:v>
                </c:pt>
                <c:pt idx="11968">
                  <c:v>16.474863718958201</c:v>
                </c:pt>
                <c:pt idx="11969">
                  <c:v>16.476240295137899</c:v>
                </c:pt>
                <c:pt idx="11970">
                  <c:v>16.4776168713177</c:v>
                </c:pt>
                <c:pt idx="11971">
                  <c:v>16.478993447497398</c:v>
                </c:pt>
                <c:pt idx="11972">
                  <c:v>16.4803700236771</c:v>
                </c:pt>
                <c:pt idx="11973">
                  <c:v>16.481746599856798</c:v>
                </c:pt>
                <c:pt idx="11974">
                  <c:v>16.483123176036599</c:v>
                </c:pt>
                <c:pt idx="11975">
                  <c:v>16.484499752216301</c:v>
                </c:pt>
                <c:pt idx="11976">
                  <c:v>16.485876328395999</c:v>
                </c:pt>
                <c:pt idx="11977">
                  <c:v>16.487252904575701</c:v>
                </c:pt>
                <c:pt idx="11978">
                  <c:v>16.488629480755499</c:v>
                </c:pt>
                <c:pt idx="11979">
                  <c:v>16.490006056935201</c:v>
                </c:pt>
                <c:pt idx="11980">
                  <c:v>16.491382633114899</c:v>
                </c:pt>
                <c:pt idx="11981">
                  <c:v>16.492759209294601</c:v>
                </c:pt>
                <c:pt idx="11982">
                  <c:v>16.494135785474398</c:v>
                </c:pt>
                <c:pt idx="11983">
                  <c:v>16.4955123616541</c:v>
                </c:pt>
                <c:pt idx="11984">
                  <c:v>16.496888937833798</c:v>
                </c:pt>
                <c:pt idx="11985">
                  <c:v>16.4982655140135</c:v>
                </c:pt>
                <c:pt idx="11986">
                  <c:v>16.499642090193301</c:v>
                </c:pt>
                <c:pt idx="11987">
                  <c:v>16.501018666373</c:v>
                </c:pt>
                <c:pt idx="11988">
                  <c:v>16.502395242552701</c:v>
                </c:pt>
                <c:pt idx="11989">
                  <c:v>16.503771818732499</c:v>
                </c:pt>
                <c:pt idx="11990">
                  <c:v>16.505148394912201</c:v>
                </c:pt>
                <c:pt idx="11991">
                  <c:v>16.506524971091899</c:v>
                </c:pt>
                <c:pt idx="11992">
                  <c:v>16.507901547271601</c:v>
                </c:pt>
                <c:pt idx="11993">
                  <c:v>16.509278123451399</c:v>
                </c:pt>
                <c:pt idx="11994">
                  <c:v>16.5106546996311</c:v>
                </c:pt>
                <c:pt idx="11995">
                  <c:v>16.512031275810799</c:v>
                </c:pt>
                <c:pt idx="11996">
                  <c:v>16.5134078519905</c:v>
                </c:pt>
                <c:pt idx="11997">
                  <c:v>16.514784428170302</c:v>
                </c:pt>
                <c:pt idx="11998">
                  <c:v>16.51616100435</c:v>
                </c:pt>
                <c:pt idx="11999">
                  <c:v>16.517537580529702</c:v>
                </c:pt>
                <c:pt idx="12000">
                  <c:v>16.5189141567094</c:v>
                </c:pt>
                <c:pt idx="12001">
                  <c:v>16.520290732889201</c:v>
                </c:pt>
                <c:pt idx="12002">
                  <c:v>16.521667309068899</c:v>
                </c:pt>
                <c:pt idx="12003">
                  <c:v>16.523043885248601</c:v>
                </c:pt>
                <c:pt idx="12004">
                  <c:v>16.524420461428299</c:v>
                </c:pt>
                <c:pt idx="12005">
                  <c:v>16.5257970376081</c:v>
                </c:pt>
                <c:pt idx="12006">
                  <c:v>16.527173613787799</c:v>
                </c:pt>
                <c:pt idx="12007">
                  <c:v>16.5285501899675</c:v>
                </c:pt>
                <c:pt idx="12008">
                  <c:v>16.529926766147199</c:v>
                </c:pt>
                <c:pt idx="12009">
                  <c:v>16.531303342327</c:v>
                </c:pt>
                <c:pt idx="12010">
                  <c:v>16.532679918506702</c:v>
                </c:pt>
                <c:pt idx="12011">
                  <c:v>16.5340564946864</c:v>
                </c:pt>
                <c:pt idx="12012">
                  <c:v>16.535433070866102</c:v>
                </c:pt>
                <c:pt idx="12013">
                  <c:v>16.536809647045899</c:v>
                </c:pt>
                <c:pt idx="12014">
                  <c:v>16.538186223225601</c:v>
                </c:pt>
                <c:pt idx="12015">
                  <c:v>16.539562799405299</c:v>
                </c:pt>
                <c:pt idx="12016">
                  <c:v>16.540939375585001</c:v>
                </c:pt>
                <c:pt idx="12017">
                  <c:v>16.542315951764799</c:v>
                </c:pt>
                <c:pt idx="12018">
                  <c:v>16.543692527944501</c:v>
                </c:pt>
                <c:pt idx="12019">
                  <c:v>16.545069104124199</c:v>
                </c:pt>
                <c:pt idx="12020">
                  <c:v>16.546445680304</c:v>
                </c:pt>
                <c:pt idx="12021">
                  <c:v>16.547822256483698</c:v>
                </c:pt>
                <c:pt idx="12022">
                  <c:v>16.5491988326634</c:v>
                </c:pt>
                <c:pt idx="12023">
                  <c:v>16.550575408843098</c:v>
                </c:pt>
                <c:pt idx="12024">
                  <c:v>16.5519519850229</c:v>
                </c:pt>
                <c:pt idx="12025">
                  <c:v>16.553328561202601</c:v>
                </c:pt>
                <c:pt idx="12026">
                  <c:v>16.5547051373823</c:v>
                </c:pt>
                <c:pt idx="12027">
                  <c:v>16.556081713562001</c:v>
                </c:pt>
                <c:pt idx="12028">
                  <c:v>16.557458289741799</c:v>
                </c:pt>
                <c:pt idx="12029">
                  <c:v>16.558834865921501</c:v>
                </c:pt>
                <c:pt idx="12030">
                  <c:v>16.560211442101199</c:v>
                </c:pt>
                <c:pt idx="12031">
                  <c:v>16.561588018280901</c:v>
                </c:pt>
                <c:pt idx="12032">
                  <c:v>16.562964594460698</c:v>
                </c:pt>
                <c:pt idx="12033">
                  <c:v>16.5643411706404</c:v>
                </c:pt>
                <c:pt idx="12034">
                  <c:v>16.565717746820098</c:v>
                </c:pt>
                <c:pt idx="12035">
                  <c:v>16.5670943229998</c:v>
                </c:pt>
                <c:pt idx="12036">
                  <c:v>16.568470899179601</c:v>
                </c:pt>
                <c:pt idx="12037">
                  <c:v>16.5698474753593</c:v>
                </c:pt>
                <c:pt idx="12038">
                  <c:v>16.571224051539001</c:v>
                </c:pt>
                <c:pt idx="12039">
                  <c:v>16.5726006277187</c:v>
                </c:pt>
                <c:pt idx="12040">
                  <c:v>16.573977203898501</c:v>
                </c:pt>
                <c:pt idx="12041">
                  <c:v>16.575353780078199</c:v>
                </c:pt>
                <c:pt idx="12042">
                  <c:v>16.576730356257901</c:v>
                </c:pt>
                <c:pt idx="12043">
                  <c:v>16.578106932437599</c:v>
                </c:pt>
                <c:pt idx="12044">
                  <c:v>16.5794835086174</c:v>
                </c:pt>
                <c:pt idx="12045">
                  <c:v>16.580860084797099</c:v>
                </c:pt>
                <c:pt idx="12046">
                  <c:v>16.5822366609768</c:v>
                </c:pt>
                <c:pt idx="12047">
                  <c:v>16.583613237156602</c:v>
                </c:pt>
                <c:pt idx="12048">
                  <c:v>16.5849898133363</c:v>
                </c:pt>
                <c:pt idx="12049">
                  <c:v>16.586366389516002</c:v>
                </c:pt>
                <c:pt idx="12050">
                  <c:v>16.5877429656957</c:v>
                </c:pt>
                <c:pt idx="12051">
                  <c:v>16.589119541875501</c:v>
                </c:pt>
                <c:pt idx="12052">
                  <c:v>16.590496118055199</c:v>
                </c:pt>
                <c:pt idx="12053">
                  <c:v>16.591872694234901</c:v>
                </c:pt>
                <c:pt idx="12054">
                  <c:v>16.593249270414599</c:v>
                </c:pt>
                <c:pt idx="12055">
                  <c:v>16.594625846594401</c:v>
                </c:pt>
                <c:pt idx="12056">
                  <c:v>16.596002422774099</c:v>
                </c:pt>
                <c:pt idx="12057">
                  <c:v>16.597378998953801</c:v>
                </c:pt>
                <c:pt idx="12058">
                  <c:v>16.598755575133499</c:v>
                </c:pt>
                <c:pt idx="12059">
                  <c:v>16.6001321513133</c:v>
                </c:pt>
                <c:pt idx="12060">
                  <c:v>16.601508727493002</c:v>
                </c:pt>
                <c:pt idx="12061">
                  <c:v>16.6028853036727</c:v>
                </c:pt>
                <c:pt idx="12062">
                  <c:v>16.604261879852402</c:v>
                </c:pt>
                <c:pt idx="12063">
                  <c:v>16.605638456032199</c:v>
                </c:pt>
                <c:pt idx="12064">
                  <c:v>16.607015032211901</c:v>
                </c:pt>
                <c:pt idx="12065">
                  <c:v>16.608391608391599</c:v>
                </c:pt>
                <c:pt idx="12066">
                  <c:v>16.609768184571301</c:v>
                </c:pt>
                <c:pt idx="12067">
                  <c:v>16.611144760751099</c:v>
                </c:pt>
                <c:pt idx="12068">
                  <c:v>16.612521336930801</c:v>
                </c:pt>
                <c:pt idx="12069">
                  <c:v>16.613897913110499</c:v>
                </c:pt>
                <c:pt idx="12070">
                  <c:v>16.615274489290201</c:v>
                </c:pt>
                <c:pt idx="12071">
                  <c:v>16.616651065469998</c:v>
                </c:pt>
                <c:pt idx="12072">
                  <c:v>16.6180276416497</c:v>
                </c:pt>
                <c:pt idx="12073">
                  <c:v>16.619404217829398</c:v>
                </c:pt>
                <c:pt idx="12074">
                  <c:v>16.6207807940091</c:v>
                </c:pt>
                <c:pt idx="12075">
                  <c:v>16.622157370188901</c:v>
                </c:pt>
                <c:pt idx="12076">
                  <c:v>16.6235339463686</c:v>
                </c:pt>
                <c:pt idx="12077">
                  <c:v>16.624910522548301</c:v>
                </c:pt>
                <c:pt idx="12078">
                  <c:v>16.626287098728099</c:v>
                </c:pt>
                <c:pt idx="12079">
                  <c:v>16.627663674907801</c:v>
                </c:pt>
                <c:pt idx="12080">
                  <c:v>16.629040251087499</c:v>
                </c:pt>
                <c:pt idx="12081">
                  <c:v>16.630416827267201</c:v>
                </c:pt>
                <c:pt idx="12082">
                  <c:v>16.631793403446999</c:v>
                </c:pt>
                <c:pt idx="12083">
                  <c:v>16.6331699796267</c:v>
                </c:pt>
                <c:pt idx="12084">
                  <c:v>16.634546555806399</c:v>
                </c:pt>
                <c:pt idx="12085">
                  <c:v>16.6359231319861</c:v>
                </c:pt>
                <c:pt idx="12086">
                  <c:v>16.637299708165902</c:v>
                </c:pt>
                <c:pt idx="12087">
                  <c:v>16.6386762843456</c:v>
                </c:pt>
                <c:pt idx="12088">
                  <c:v>16.640052860525302</c:v>
                </c:pt>
                <c:pt idx="12089">
                  <c:v>16.641429436705</c:v>
                </c:pt>
                <c:pt idx="12090">
                  <c:v>16.642806012884801</c:v>
                </c:pt>
                <c:pt idx="12091">
                  <c:v>16.644182589064499</c:v>
                </c:pt>
                <c:pt idx="12092">
                  <c:v>16.645559165244201</c:v>
                </c:pt>
                <c:pt idx="12093">
                  <c:v>16.646935741423899</c:v>
                </c:pt>
                <c:pt idx="12094">
                  <c:v>16.6483123176037</c:v>
                </c:pt>
                <c:pt idx="12095">
                  <c:v>16.649688893783399</c:v>
                </c:pt>
                <c:pt idx="12096">
                  <c:v>16.6510654699631</c:v>
                </c:pt>
                <c:pt idx="12097">
                  <c:v>16.652442046142799</c:v>
                </c:pt>
                <c:pt idx="12098">
                  <c:v>16.6538186223226</c:v>
                </c:pt>
                <c:pt idx="12099">
                  <c:v>16.655195198502302</c:v>
                </c:pt>
                <c:pt idx="12100">
                  <c:v>16.656571774682</c:v>
                </c:pt>
                <c:pt idx="12101">
                  <c:v>16.657948350861702</c:v>
                </c:pt>
                <c:pt idx="12102">
                  <c:v>16.659324927041499</c:v>
                </c:pt>
                <c:pt idx="12103">
                  <c:v>16.660701503221201</c:v>
                </c:pt>
                <c:pt idx="12104">
                  <c:v>16.662078079400899</c:v>
                </c:pt>
                <c:pt idx="12105">
                  <c:v>16.663454655580601</c:v>
                </c:pt>
                <c:pt idx="12106">
                  <c:v>16.664831231760399</c:v>
                </c:pt>
                <c:pt idx="12107">
                  <c:v>16.666207807940101</c:v>
                </c:pt>
                <c:pt idx="12108">
                  <c:v>16.667584384119799</c:v>
                </c:pt>
                <c:pt idx="12109">
                  <c:v>16.668960960299501</c:v>
                </c:pt>
                <c:pt idx="12110">
                  <c:v>16.670337536479298</c:v>
                </c:pt>
                <c:pt idx="12111">
                  <c:v>16.671714112659</c:v>
                </c:pt>
                <c:pt idx="12112">
                  <c:v>16.673090688838698</c:v>
                </c:pt>
                <c:pt idx="12113">
                  <c:v>16.6744672650185</c:v>
                </c:pt>
                <c:pt idx="12114">
                  <c:v>16.675843841198201</c:v>
                </c:pt>
                <c:pt idx="12115">
                  <c:v>16.6772204173779</c:v>
                </c:pt>
                <c:pt idx="12116">
                  <c:v>16.678596993557601</c:v>
                </c:pt>
                <c:pt idx="12117">
                  <c:v>16.679973569737399</c:v>
                </c:pt>
                <c:pt idx="12118">
                  <c:v>16.681350145917101</c:v>
                </c:pt>
                <c:pt idx="12119">
                  <c:v>16.682726722096799</c:v>
                </c:pt>
                <c:pt idx="12120">
                  <c:v>16.684103298276501</c:v>
                </c:pt>
                <c:pt idx="12121">
                  <c:v>16.685479874456298</c:v>
                </c:pt>
                <c:pt idx="12122">
                  <c:v>16.686856450636</c:v>
                </c:pt>
                <c:pt idx="12123">
                  <c:v>16.688233026815698</c:v>
                </c:pt>
                <c:pt idx="12124">
                  <c:v>16.6896096029954</c:v>
                </c:pt>
                <c:pt idx="12125">
                  <c:v>16.690986179175201</c:v>
                </c:pt>
                <c:pt idx="12126">
                  <c:v>16.6923627553549</c:v>
                </c:pt>
                <c:pt idx="12127">
                  <c:v>16.693739331534601</c:v>
                </c:pt>
                <c:pt idx="12128">
                  <c:v>16.6951159077143</c:v>
                </c:pt>
                <c:pt idx="12129">
                  <c:v>16.696492483894101</c:v>
                </c:pt>
                <c:pt idx="12130">
                  <c:v>16.697869060073799</c:v>
                </c:pt>
                <c:pt idx="12131">
                  <c:v>16.699245636253501</c:v>
                </c:pt>
                <c:pt idx="12132">
                  <c:v>16.700622212433199</c:v>
                </c:pt>
                <c:pt idx="12133">
                  <c:v>16.701998788613</c:v>
                </c:pt>
                <c:pt idx="12134">
                  <c:v>16.703375364792699</c:v>
                </c:pt>
                <c:pt idx="12135">
                  <c:v>16.7047519409724</c:v>
                </c:pt>
                <c:pt idx="12136">
                  <c:v>16.706128517152099</c:v>
                </c:pt>
                <c:pt idx="12137">
                  <c:v>16.7075050933319</c:v>
                </c:pt>
                <c:pt idx="12138">
                  <c:v>16.708881669511602</c:v>
                </c:pt>
                <c:pt idx="12139">
                  <c:v>16.7102582456913</c:v>
                </c:pt>
                <c:pt idx="12140">
                  <c:v>16.711634821871002</c:v>
                </c:pt>
                <c:pt idx="12141">
                  <c:v>16.713011398050799</c:v>
                </c:pt>
                <c:pt idx="12142">
                  <c:v>16.714387974230501</c:v>
                </c:pt>
                <c:pt idx="12143">
                  <c:v>16.715764550410199</c:v>
                </c:pt>
                <c:pt idx="12144">
                  <c:v>16.717141126589901</c:v>
                </c:pt>
                <c:pt idx="12145">
                  <c:v>16.718517702769699</c:v>
                </c:pt>
                <c:pt idx="12146">
                  <c:v>16.719894278949401</c:v>
                </c:pt>
                <c:pt idx="12147">
                  <c:v>16.721270855129099</c:v>
                </c:pt>
                <c:pt idx="12148">
                  <c:v>16.7226474313089</c:v>
                </c:pt>
                <c:pt idx="12149">
                  <c:v>16.724024007488602</c:v>
                </c:pt>
                <c:pt idx="12150">
                  <c:v>16.7254005836683</c:v>
                </c:pt>
                <c:pt idx="12151">
                  <c:v>16.726777159848002</c:v>
                </c:pt>
                <c:pt idx="12152">
                  <c:v>16.728153736027799</c:v>
                </c:pt>
                <c:pt idx="12153">
                  <c:v>16.729530312207501</c:v>
                </c:pt>
                <c:pt idx="12154">
                  <c:v>16.730906888387199</c:v>
                </c:pt>
                <c:pt idx="12155">
                  <c:v>16.732283464566901</c:v>
                </c:pt>
                <c:pt idx="12156">
                  <c:v>16.733660040746699</c:v>
                </c:pt>
                <c:pt idx="12157">
                  <c:v>16.735036616926401</c:v>
                </c:pt>
                <c:pt idx="12158">
                  <c:v>16.736413193106099</c:v>
                </c:pt>
                <c:pt idx="12159">
                  <c:v>16.737789769285801</c:v>
                </c:pt>
                <c:pt idx="12160">
                  <c:v>16.739166345465598</c:v>
                </c:pt>
                <c:pt idx="12161">
                  <c:v>16.7405429216453</c:v>
                </c:pt>
                <c:pt idx="12162">
                  <c:v>16.741919497824998</c:v>
                </c:pt>
                <c:pt idx="12163">
                  <c:v>16.7432960740047</c:v>
                </c:pt>
                <c:pt idx="12164">
                  <c:v>16.744672650184501</c:v>
                </c:pt>
                <c:pt idx="12165">
                  <c:v>16.7460492263642</c:v>
                </c:pt>
                <c:pt idx="12166">
                  <c:v>16.747425802543901</c:v>
                </c:pt>
                <c:pt idx="12167">
                  <c:v>16.7488023787236</c:v>
                </c:pt>
                <c:pt idx="12168">
                  <c:v>16.750178954903401</c:v>
                </c:pt>
                <c:pt idx="12169">
                  <c:v>16.751555531083099</c:v>
                </c:pt>
                <c:pt idx="12170">
                  <c:v>16.752932107262801</c:v>
                </c:pt>
                <c:pt idx="12171">
                  <c:v>16.754308683442499</c:v>
                </c:pt>
                <c:pt idx="12172">
                  <c:v>16.7556852596223</c:v>
                </c:pt>
                <c:pt idx="12173">
                  <c:v>16.757061835801998</c:v>
                </c:pt>
                <c:pt idx="12174">
                  <c:v>16.7584384119817</c:v>
                </c:pt>
                <c:pt idx="12175">
                  <c:v>16.759814988161398</c:v>
                </c:pt>
                <c:pt idx="12176">
                  <c:v>16.7611915643412</c:v>
                </c:pt>
                <c:pt idx="12177">
                  <c:v>16.762568140520901</c:v>
                </c:pt>
                <c:pt idx="12178">
                  <c:v>16.7639447167006</c:v>
                </c:pt>
                <c:pt idx="12179">
                  <c:v>16.765321292880401</c:v>
                </c:pt>
                <c:pt idx="12180">
                  <c:v>16.766697869060099</c:v>
                </c:pt>
                <c:pt idx="12181">
                  <c:v>16.768074445239801</c:v>
                </c:pt>
                <c:pt idx="12182">
                  <c:v>16.769451021419499</c:v>
                </c:pt>
                <c:pt idx="12183">
                  <c:v>16.7708275975993</c:v>
                </c:pt>
                <c:pt idx="12184">
                  <c:v>16.772204173778999</c:v>
                </c:pt>
                <c:pt idx="12185">
                  <c:v>16.7735807499587</c:v>
                </c:pt>
                <c:pt idx="12186">
                  <c:v>16.774957326138399</c:v>
                </c:pt>
                <c:pt idx="12187">
                  <c:v>16.7763339023182</c:v>
                </c:pt>
                <c:pt idx="12188">
                  <c:v>16.777710478497902</c:v>
                </c:pt>
                <c:pt idx="12189">
                  <c:v>16.7790870546776</c:v>
                </c:pt>
                <c:pt idx="12190">
                  <c:v>16.780463630857302</c:v>
                </c:pt>
                <c:pt idx="12191">
                  <c:v>16.781840207037099</c:v>
                </c:pt>
                <c:pt idx="12192">
                  <c:v>16.783216783216801</c:v>
                </c:pt>
                <c:pt idx="12193">
                  <c:v>16.784593359396499</c:v>
                </c:pt>
                <c:pt idx="12194">
                  <c:v>16.785969935576201</c:v>
                </c:pt>
                <c:pt idx="12195">
                  <c:v>16.787346511755999</c:v>
                </c:pt>
                <c:pt idx="12196">
                  <c:v>16.788723087935701</c:v>
                </c:pt>
                <c:pt idx="12197">
                  <c:v>16.790099664115399</c:v>
                </c:pt>
                <c:pt idx="12198">
                  <c:v>16.791476240295101</c:v>
                </c:pt>
                <c:pt idx="12199">
                  <c:v>16.792852816474898</c:v>
                </c:pt>
                <c:pt idx="12200">
                  <c:v>16.7942293926546</c:v>
                </c:pt>
                <c:pt idx="12201">
                  <c:v>16.795605968834298</c:v>
                </c:pt>
                <c:pt idx="12202">
                  <c:v>16.796982545014</c:v>
                </c:pt>
                <c:pt idx="12203">
                  <c:v>16.798359121193801</c:v>
                </c:pt>
                <c:pt idx="12204">
                  <c:v>16.799735697373499</c:v>
                </c:pt>
                <c:pt idx="12205">
                  <c:v>16.801112273553201</c:v>
                </c:pt>
                <c:pt idx="12206">
                  <c:v>16.802488849732999</c:v>
                </c:pt>
                <c:pt idx="12207">
                  <c:v>16.803865425912701</c:v>
                </c:pt>
                <c:pt idx="12208">
                  <c:v>16.805242002092399</c:v>
                </c:pt>
                <c:pt idx="12209">
                  <c:v>16.806618578272101</c:v>
                </c:pt>
                <c:pt idx="12210">
                  <c:v>16.807995154451898</c:v>
                </c:pt>
                <c:pt idx="12211">
                  <c:v>16.8093717306316</c:v>
                </c:pt>
                <c:pt idx="12212">
                  <c:v>16.810748306811298</c:v>
                </c:pt>
                <c:pt idx="12213">
                  <c:v>16.812124882991</c:v>
                </c:pt>
                <c:pt idx="12214">
                  <c:v>16.813501459170801</c:v>
                </c:pt>
                <c:pt idx="12215">
                  <c:v>16.8148780353505</c:v>
                </c:pt>
                <c:pt idx="12216">
                  <c:v>16.816254611530201</c:v>
                </c:pt>
                <c:pt idx="12217">
                  <c:v>16.8176311877099</c:v>
                </c:pt>
                <c:pt idx="12218">
                  <c:v>16.819007763889701</c:v>
                </c:pt>
                <c:pt idx="12219">
                  <c:v>16.820384340069399</c:v>
                </c:pt>
                <c:pt idx="12220">
                  <c:v>16.821760916249101</c:v>
                </c:pt>
                <c:pt idx="12221">
                  <c:v>16.823137492428799</c:v>
                </c:pt>
                <c:pt idx="12222">
                  <c:v>16.8245140686086</c:v>
                </c:pt>
                <c:pt idx="12223">
                  <c:v>16.825890644788299</c:v>
                </c:pt>
                <c:pt idx="12224">
                  <c:v>16.827267220968</c:v>
                </c:pt>
                <c:pt idx="12225">
                  <c:v>16.828643797147699</c:v>
                </c:pt>
                <c:pt idx="12226">
                  <c:v>16.8300203733275</c:v>
                </c:pt>
                <c:pt idx="12227">
                  <c:v>16.831396949507202</c:v>
                </c:pt>
                <c:pt idx="12228">
                  <c:v>16.8327735256869</c:v>
                </c:pt>
                <c:pt idx="12229">
                  <c:v>16.834150101866602</c:v>
                </c:pt>
                <c:pt idx="12230">
                  <c:v>16.835526678046399</c:v>
                </c:pt>
                <c:pt idx="12231">
                  <c:v>16.836903254226101</c:v>
                </c:pt>
                <c:pt idx="12232">
                  <c:v>16.838279830405799</c:v>
                </c:pt>
                <c:pt idx="12233">
                  <c:v>16.839656406585501</c:v>
                </c:pt>
                <c:pt idx="12234">
                  <c:v>16.841032982765299</c:v>
                </c:pt>
                <c:pt idx="12235">
                  <c:v>16.842409558945</c:v>
                </c:pt>
                <c:pt idx="12236">
                  <c:v>16.843786135124699</c:v>
                </c:pt>
                <c:pt idx="12237">
                  <c:v>16.8451627113045</c:v>
                </c:pt>
                <c:pt idx="12238">
                  <c:v>16.846539287484202</c:v>
                </c:pt>
                <c:pt idx="12239">
                  <c:v>16.8479158636639</c:v>
                </c:pt>
                <c:pt idx="12240">
                  <c:v>16.849292439843602</c:v>
                </c:pt>
                <c:pt idx="12241">
                  <c:v>16.850669016023399</c:v>
                </c:pt>
                <c:pt idx="12242">
                  <c:v>16.852045592203101</c:v>
                </c:pt>
                <c:pt idx="12243">
                  <c:v>16.853422168382799</c:v>
                </c:pt>
                <c:pt idx="12244">
                  <c:v>16.854798744562501</c:v>
                </c:pt>
                <c:pt idx="12245">
                  <c:v>16.856175320742299</c:v>
                </c:pt>
                <c:pt idx="12246">
                  <c:v>16.857551896922001</c:v>
                </c:pt>
                <c:pt idx="12247">
                  <c:v>16.858928473101699</c:v>
                </c:pt>
                <c:pt idx="12248">
                  <c:v>16.860305049281401</c:v>
                </c:pt>
                <c:pt idx="12249">
                  <c:v>16.861681625461198</c:v>
                </c:pt>
                <c:pt idx="12250">
                  <c:v>16.8630582016409</c:v>
                </c:pt>
                <c:pt idx="12251">
                  <c:v>16.864434777820598</c:v>
                </c:pt>
                <c:pt idx="12252">
                  <c:v>16.8658113540003</c:v>
                </c:pt>
                <c:pt idx="12253">
                  <c:v>16.867187930180101</c:v>
                </c:pt>
                <c:pt idx="12254">
                  <c:v>16.8685645063598</c:v>
                </c:pt>
                <c:pt idx="12255">
                  <c:v>16.869941082539501</c:v>
                </c:pt>
                <c:pt idx="12256">
                  <c:v>16.8713176587192</c:v>
                </c:pt>
                <c:pt idx="12257">
                  <c:v>16.872694234899001</c:v>
                </c:pt>
                <c:pt idx="12258">
                  <c:v>16.874070811078699</c:v>
                </c:pt>
                <c:pt idx="12259">
                  <c:v>16.875447387258401</c:v>
                </c:pt>
                <c:pt idx="12260">
                  <c:v>16.876823963438099</c:v>
                </c:pt>
                <c:pt idx="12261">
                  <c:v>16.8782005396179</c:v>
                </c:pt>
                <c:pt idx="12262">
                  <c:v>16.879577115797598</c:v>
                </c:pt>
                <c:pt idx="12263">
                  <c:v>16.8809536919773</c:v>
                </c:pt>
                <c:pt idx="12264">
                  <c:v>16.882330268156998</c:v>
                </c:pt>
                <c:pt idx="12265">
                  <c:v>16.8837068443368</c:v>
                </c:pt>
                <c:pt idx="12266">
                  <c:v>16.885083420516501</c:v>
                </c:pt>
                <c:pt idx="12267">
                  <c:v>16.8864599966962</c:v>
                </c:pt>
                <c:pt idx="12268">
                  <c:v>16.887836572875901</c:v>
                </c:pt>
                <c:pt idx="12269">
                  <c:v>16.889213149055699</c:v>
                </c:pt>
                <c:pt idx="12270">
                  <c:v>16.890589725235401</c:v>
                </c:pt>
                <c:pt idx="12271">
                  <c:v>16.891966301415099</c:v>
                </c:pt>
                <c:pt idx="12272">
                  <c:v>16.8933428775949</c:v>
                </c:pt>
                <c:pt idx="12273">
                  <c:v>16.894719453774599</c:v>
                </c:pt>
                <c:pt idx="12274">
                  <c:v>16.8960960299543</c:v>
                </c:pt>
                <c:pt idx="12275">
                  <c:v>16.897472606133999</c:v>
                </c:pt>
                <c:pt idx="12276">
                  <c:v>16.8988491823138</c:v>
                </c:pt>
                <c:pt idx="12277">
                  <c:v>16.900225758493502</c:v>
                </c:pt>
                <c:pt idx="12278">
                  <c:v>16.9016023346732</c:v>
                </c:pt>
                <c:pt idx="12279">
                  <c:v>16.902978910852902</c:v>
                </c:pt>
                <c:pt idx="12280">
                  <c:v>16.904355487032699</c:v>
                </c:pt>
                <c:pt idx="12281">
                  <c:v>16.905732063212401</c:v>
                </c:pt>
                <c:pt idx="12282">
                  <c:v>16.907108639392099</c:v>
                </c:pt>
                <c:pt idx="12283">
                  <c:v>16.908485215571801</c:v>
                </c:pt>
                <c:pt idx="12284">
                  <c:v>16.909861791751599</c:v>
                </c:pt>
                <c:pt idx="12285">
                  <c:v>16.911238367931301</c:v>
                </c:pt>
                <c:pt idx="12286">
                  <c:v>16.912614944110999</c:v>
                </c:pt>
                <c:pt idx="12287">
                  <c:v>16.913991520290701</c:v>
                </c:pt>
                <c:pt idx="12288">
                  <c:v>16.915368096470502</c:v>
                </c:pt>
                <c:pt idx="12289">
                  <c:v>16.9167446726502</c:v>
                </c:pt>
                <c:pt idx="12290">
                  <c:v>16.918121248829902</c:v>
                </c:pt>
                <c:pt idx="12291">
                  <c:v>16.9194978250096</c:v>
                </c:pt>
                <c:pt idx="12292">
                  <c:v>16.920874401189401</c:v>
                </c:pt>
                <c:pt idx="12293">
                  <c:v>16.922250977369099</c:v>
                </c:pt>
                <c:pt idx="12294">
                  <c:v>16.923627553548801</c:v>
                </c:pt>
                <c:pt idx="12295">
                  <c:v>16.925004129728499</c:v>
                </c:pt>
                <c:pt idx="12296">
                  <c:v>16.926380705908301</c:v>
                </c:pt>
                <c:pt idx="12297">
                  <c:v>16.927757282087999</c:v>
                </c:pt>
                <c:pt idx="12298">
                  <c:v>16.929133858267701</c:v>
                </c:pt>
                <c:pt idx="12299">
                  <c:v>16.930510434447399</c:v>
                </c:pt>
                <c:pt idx="12300">
                  <c:v>16.9318870106272</c:v>
                </c:pt>
                <c:pt idx="12301">
                  <c:v>16.933263586806898</c:v>
                </c:pt>
                <c:pt idx="12302">
                  <c:v>16.9346401629866</c:v>
                </c:pt>
                <c:pt idx="12303">
                  <c:v>16.936016739166401</c:v>
                </c:pt>
                <c:pt idx="12304">
                  <c:v>16.9373933153461</c:v>
                </c:pt>
                <c:pt idx="12305">
                  <c:v>16.938769891525801</c:v>
                </c:pt>
                <c:pt idx="12306">
                  <c:v>16.9401464677055</c:v>
                </c:pt>
                <c:pt idx="12307">
                  <c:v>16.941523043885301</c:v>
                </c:pt>
                <c:pt idx="12308">
                  <c:v>16.942899620064999</c:v>
                </c:pt>
                <c:pt idx="12309">
                  <c:v>16.944276196244701</c:v>
                </c:pt>
                <c:pt idx="12310">
                  <c:v>16.945652772424399</c:v>
                </c:pt>
                <c:pt idx="12311">
                  <c:v>16.9470293486042</c:v>
                </c:pt>
                <c:pt idx="12312">
                  <c:v>16.948405924783899</c:v>
                </c:pt>
                <c:pt idx="12313">
                  <c:v>16.9497825009636</c:v>
                </c:pt>
                <c:pt idx="12314">
                  <c:v>16.951159077143299</c:v>
                </c:pt>
                <c:pt idx="12315">
                  <c:v>16.9525356533231</c:v>
                </c:pt>
                <c:pt idx="12316">
                  <c:v>16.953912229502802</c:v>
                </c:pt>
                <c:pt idx="12317">
                  <c:v>16.9552888056825</c:v>
                </c:pt>
                <c:pt idx="12318">
                  <c:v>16.956665381862202</c:v>
                </c:pt>
                <c:pt idx="12319">
                  <c:v>16.958041958041999</c:v>
                </c:pt>
                <c:pt idx="12320">
                  <c:v>16.959418534221701</c:v>
                </c:pt>
                <c:pt idx="12321">
                  <c:v>16.960795110401399</c:v>
                </c:pt>
                <c:pt idx="12322">
                  <c:v>16.962171686581101</c:v>
                </c:pt>
                <c:pt idx="12323">
                  <c:v>16.963548262760899</c:v>
                </c:pt>
                <c:pt idx="12324">
                  <c:v>16.9649248389406</c:v>
                </c:pt>
                <c:pt idx="12325">
                  <c:v>16.966301415120299</c:v>
                </c:pt>
                <c:pt idx="12326">
                  <c:v>16.9676779913</c:v>
                </c:pt>
                <c:pt idx="12327">
                  <c:v>16.969054567479802</c:v>
                </c:pt>
                <c:pt idx="12328">
                  <c:v>16.9704311436595</c:v>
                </c:pt>
                <c:pt idx="12329">
                  <c:v>16.971807719839202</c:v>
                </c:pt>
                <c:pt idx="12330">
                  <c:v>16.9731842960189</c:v>
                </c:pt>
                <c:pt idx="12331">
                  <c:v>16.974560872198701</c:v>
                </c:pt>
                <c:pt idx="12332">
                  <c:v>16.975937448378399</c:v>
                </c:pt>
                <c:pt idx="12333">
                  <c:v>16.977314024558101</c:v>
                </c:pt>
                <c:pt idx="12334">
                  <c:v>16.978690600737899</c:v>
                </c:pt>
                <c:pt idx="12335">
                  <c:v>16.980067176917601</c:v>
                </c:pt>
                <c:pt idx="12336">
                  <c:v>16.981443753097299</c:v>
                </c:pt>
                <c:pt idx="12337">
                  <c:v>16.982820329277001</c:v>
                </c:pt>
                <c:pt idx="12338">
                  <c:v>16.984196905456798</c:v>
                </c:pt>
                <c:pt idx="12339">
                  <c:v>16.9855734816365</c:v>
                </c:pt>
                <c:pt idx="12340">
                  <c:v>16.986950057816198</c:v>
                </c:pt>
                <c:pt idx="12341">
                  <c:v>16.9883266339959</c:v>
                </c:pt>
                <c:pt idx="12342">
                  <c:v>16.989703210175701</c:v>
                </c:pt>
                <c:pt idx="12343">
                  <c:v>16.9910797863554</c:v>
                </c:pt>
                <c:pt idx="12344">
                  <c:v>16.992456362535101</c:v>
                </c:pt>
                <c:pt idx="12345">
                  <c:v>16.993832938714799</c:v>
                </c:pt>
                <c:pt idx="12346">
                  <c:v>16.995209514894601</c:v>
                </c:pt>
                <c:pt idx="12347">
                  <c:v>16.996586091074299</c:v>
                </c:pt>
                <c:pt idx="12348">
                  <c:v>16.997962667254001</c:v>
                </c:pt>
                <c:pt idx="12349">
                  <c:v>16.999339243433699</c:v>
                </c:pt>
                <c:pt idx="12350">
                  <c:v>17.0007158196135</c:v>
                </c:pt>
                <c:pt idx="12351">
                  <c:v>17.002092395793198</c:v>
                </c:pt>
                <c:pt idx="12352">
                  <c:v>17.0034689719729</c:v>
                </c:pt>
                <c:pt idx="12353">
                  <c:v>17.004845548152598</c:v>
                </c:pt>
                <c:pt idx="12354">
                  <c:v>17.0062221243324</c:v>
                </c:pt>
                <c:pt idx="12355">
                  <c:v>17.007598700512101</c:v>
                </c:pt>
                <c:pt idx="12356">
                  <c:v>17.0089752766918</c:v>
                </c:pt>
                <c:pt idx="12357">
                  <c:v>17.010351852871501</c:v>
                </c:pt>
                <c:pt idx="12358">
                  <c:v>17.011728429051299</c:v>
                </c:pt>
                <c:pt idx="12359">
                  <c:v>17.013105005231001</c:v>
                </c:pt>
                <c:pt idx="12360">
                  <c:v>17.014481581410699</c:v>
                </c:pt>
                <c:pt idx="12361">
                  <c:v>17.015858157590401</c:v>
                </c:pt>
                <c:pt idx="12362">
                  <c:v>17.017234733770199</c:v>
                </c:pt>
                <c:pt idx="12363">
                  <c:v>17.0186113099499</c:v>
                </c:pt>
                <c:pt idx="12364">
                  <c:v>17.019987886129599</c:v>
                </c:pt>
                <c:pt idx="12365">
                  <c:v>17.0213644623093</c:v>
                </c:pt>
                <c:pt idx="12366">
                  <c:v>17.022741038489102</c:v>
                </c:pt>
                <c:pt idx="12367">
                  <c:v>17.0241176146688</c:v>
                </c:pt>
                <c:pt idx="12368">
                  <c:v>17.025494190848502</c:v>
                </c:pt>
                <c:pt idx="12369">
                  <c:v>17.026870767028299</c:v>
                </c:pt>
                <c:pt idx="12370">
                  <c:v>17.028247343208001</c:v>
                </c:pt>
                <c:pt idx="12371">
                  <c:v>17.029623919387699</c:v>
                </c:pt>
                <c:pt idx="12372">
                  <c:v>17.031000495567401</c:v>
                </c:pt>
                <c:pt idx="12373">
                  <c:v>17.032377071747199</c:v>
                </c:pt>
                <c:pt idx="12374">
                  <c:v>17.0337536479269</c:v>
                </c:pt>
                <c:pt idx="12375">
                  <c:v>17.035130224106599</c:v>
                </c:pt>
                <c:pt idx="12376">
                  <c:v>17.0365068002863</c:v>
                </c:pt>
                <c:pt idx="12377">
                  <c:v>17.037883376466102</c:v>
                </c:pt>
                <c:pt idx="12378">
                  <c:v>17.0392599526458</c:v>
                </c:pt>
                <c:pt idx="12379">
                  <c:v>17.040636528825502</c:v>
                </c:pt>
                <c:pt idx="12380">
                  <c:v>17.0420131050052</c:v>
                </c:pt>
                <c:pt idx="12381">
                  <c:v>17.043389681185001</c:v>
                </c:pt>
                <c:pt idx="12382">
                  <c:v>17.044766257364699</c:v>
                </c:pt>
                <c:pt idx="12383">
                  <c:v>17.046142833544401</c:v>
                </c:pt>
                <c:pt idx="12384">
                  <c:v>17.047519409724099</c:v>
                </c:pt>
                <c:pt idx="12385">
                  <c:v>17.048895985903901</c:v>
                </c:pt>
                <c:pt idx="12386">
                  <c:v>17.050272562083599</c:v>
                </c:pt>
                <c:pt idx="12387">
                  <c:v>17.051649138263301</c:v>
                </c:pt>
                <c:pt idx="12388">
                  <c:v>17.053025714442999</c:v>
                </c:pt>
                <c:pt idx="12389">
                  <c:v>17.0544022906228</c:v>
                </c:pt>
                <c:pt idx="12390">
                  <c:v>17.055778866802498</c:v>
                </c:pt>
                <c:pt idx="12391">
                  <c:v>17.0571554429822</c:v>
                </c:pt>
                <c:pt idx="12392">
                  <c:v>17.058532019161898</c:v>
                </c:pt>
                <c:pt idx="12393">
                  <c:v>17.0599085953417</c:v>
                </c:pt>
                <c:pt idx="12394">
                  <c:v>17.061285171521401</c:v>
                </c:pt>
                <c:pt idx="12395">
                  <c:v>17.0626617477011</c:v>
                </c:pt>
                <c:pt idx="12396">
                  <c:v>17.064038323880801</c:v>
                </c:pt>
                <c:pt idx="12397">
                  <c:v>17.065414900060599</c:v>
                </c:pt>
                <c:pt idx="12398">
                  <c:v>17.066791476240301</c:v>
                </c:pt>
                <c:pt idx="12399">
                  <c:v>17.068168052419999</c:v>
                </c:pt>
                <c:pt idx="12400">
                  <c:v>17.0695446285998</c:v>
                </c:pt>
                <c:pt idx="12401">
                  <c:v>17.070921204779498</c:v>
                </c:pt>
                <c:pt idx="12402">
                  <c:v>17.0722977809592</c:v>
                </c:pt>
                <c:pt idx="12403">
                  <c:v>17.073674357138898</c:v>
                </c:pt>
                <c:pt idx="12404">
                  <c:v>17.0750509333187</c:v>
                </c:pt>
                <c:pt idx="12405">
                  <c:v>17.076427509498401</c:v>
                </c:pt>
                <c:pt idx="12406">
                  <c:v>17.0778040856781</c:v>
                </c:pt>
                <c:pt idx="12407">
                  <c:v>17.079180661857801</c:v>
                </c:pt>
                <c:pt idx="12408">
                  <c:v>17.080557238037599</c:v>
                </c:pt>
                <c:pt idx="12409">
                  <c:v>17.081933814217301</c:v>
                </c:pt>
                <c:pt idx="12410">
                  <c:v>17.083310390396999</c:v>
                </c:pt>
                <c:pt idx="12411">
                  <c:v>17.084686966576701</c:v>
                </c:pt>
                <c:pt idx="12412">
                  <c:v>17.086063542756499</c:v>
                </c:pt>
                <c:pt idx="12413">
                  <c:v>17.0874401189362</c:v>
                </c:pt>
                <c:pt idx="12414">
                  <c:v>17.088816695115899</c:v>
                </c:pt>
                <c:pt idx="12415">
                  <c:v>17.0901932712956</c:v>
                </c:pt>
                <c:pt idx="12416">
                  <c:v>17.091569847475402</c:v>
                </c:pt>
                <c:pt idx="12417">
                  <c:v>17.0929464236551</c:v>
                </c:pt>
                <c:pt idx="12418">
                  <c:v>17.094322999834802</c:v>
                </c:pt>
                <c:pt idx="12419">
                  <c:v>17.0956995760145</c:v>
                </c:pt>
                <c:pt idx="12420">
                  <c:v>17.097076152194301</c:v>
                </c:pt>
                <c:pt idx="12421">
                  <c:v>17.098452728373999</c:v>
                </c:pt>
                <c:pt idx="12422">
                  <c:v>17.099829304553701</c:v>
                </c:pt>
                <c:pt idx="12423">
                  <c:v>17.101205880733399</c:v>
                </c:pt>
                <c:pt idx="12424">
                  <c:v>17.102582456913201</c:v>
                </c:pt>
                <c:pt idx="12425">
                  <c:v>17.103959033092899</c:v>
                </c:pt>
                <c:pt idx="12426">
                  <c:v>17.105335609272601</c:v>
                </c:pt>
                <c:pt idx="12427">
                  <c:v>17.106712185452398</c:v>
                </c:pt>
                <c:pt idx="12428">
                  <c:v>17.1080887616321</c:v>
                </c:pt>
                <c:pt idx="12429">
                  <c:v>17.109465337811798</c:v>
                </c:pt>
                <c:pt idx="12430">
                  <c:v>17.1108419139915</c:v>
                </c:pt>
                <c:pt idx="12431">
                  <c:v>17.112218490171301</c:v>
                </c:pt>
                <c:pt idx="12432">
                  <c:v>17.113595066350999</c:v>
                </c:pt>
                <c:pt idx="12433">
                  <c:v>17.114971642530701</c:v>
                </c:pt>
                <c:pt idx="12434">
                  <c:v>17.116348218710399</c:v>
                </c:pt>
                <c:pt idx="12435">
                  <c:v>17.117724794890201</c:v>
                </c:pt>
                <c:pt idx="12436">
                  <c:v>17.119101371069899</c:v>
                </c:pt>
                <c:pt idx="12437">
                  <c:v>17.120477947249601</c:v>
                </c:pt>
                <c:pt idx="12438">
                  <c:v>17.121854523429299</c:v>
                </c:pt>
                <c:pt idx="12439">
                  <c:v>17.1232310996091</c:v>
                </c:pt>
                <c:pt idx="12440">
                  <c:v>17.124607675788798</c:v>
                </c:pt>
                <c:pt idx="12441">
                  <c:v>17.1259842519685</c:v>
                </c:pt>
                <c:pt idx="12442">
                  <c:v>17.127360828148198</c:v>
                </c:pt>
                <c:pt idx="12443">
                  <c:v>17.128737404328</c:v>
                </c:pt>
                <c:pt idx="12444">
                  <c:v>17.130113980507701</c:v>
                </c:pt>
                <c:pt idx="12445">
                  <c:v>17.1314905566874</c:v>
                </c:pt>
                <c:pt idx="12446">
                  <c:v>17.132867132867101</c:v>
                </c:pt>
                <c:pt idx="12447">
                  <c:v>17.134243709046899</c:v>
                </c:pt>
                <c:pt idx="12448">
                  <c:v>17.135620285226601</c:v>
                </c:pt>
                <c:pt idx="12449">
                  <c:v>17.136996861406299</c:v>
                </c:pt>
                <c:pt idx="12450">
                  <c:v>17.138373437586001</c:v>
                </c:pt>
                <c:pt idx="12451">
                  <c:v>17.139750013765799</c:v>
                </c:pt>
                <c:pt idx="12452">
                  <c:v>17.1411265899455</c:v>
                </c:pt>
                <c:pt idx="12453">
                  <c:v>17.142503166125199</c:v>
                </c:pt>
                <c:pt idx="12454">
                  <c:v>17.1438797423049</c:v>
                </c:pt>
                <c:pt idx="12455">
                  <c:v>17.145256318484702</c:v>
                </c:pt>
                <c:pt idx="12456">
                  <c:v>17.1466328946644</c:v>
                </c:pt>
                <c:pt idx="12457">
                  <c:v>17.148009470844102</c:v>
                </c:pt>
                <c:pt idx="12458">
                  <c:v>17.1493860470238</c:v>
                </c:pt>
                <c:pt idx="12459">
                  <c:v>17.150762623203601</c:v>
                </c:pt>
                <c:pt idx="12460">
                  <c:v>17.152139199383299</c:v>
                </c:pt>
                <c:pt idx="12461">
                  <c:v>17.153515775563001</c:v>
                </c:pt>
                <c:pt idx="12462">
                  <c:v>17.154892351742799</c:v>
                </c:pt>
                <c:pt idx="12463">
                  <c:v>17.1562689279225</c:v>
                </c:pt>
                <c:pt idx="12464">
                  <c:v>17.157645504102199</c:v>
                </c:pt>
                <c:pt idx="12465">
                  <c:v>17.1590220802819</c:v>
                </c:pt>
                <c:pt idx="12466">
                  <c:v>17.160398656461702</c:v>
                </c:pt>
                <c:pt idx="12467">
                  <c:v>17.1617752326414</c:v>
                </c:pt>
                <c:pt idx="12468">
                  <c:v>17.163151808821102</c:v>
                </c:pt>
                <c:pt idx="12469">
                  <c:v>17.1645283850008</c:v>
                </c:pt>
                <c:pt idx="12470">
                  <c:v>17.165904961180601</c:v>
                </c:pt>
                <c:pt idx="12471">
                  <c:v>17.167281537360299</c:v>
                </c:pt>
                <c:pt idx="12472">
                  <c:v>17.168658113540001</c:v>
                </c:pt>
                <c:pt idx="12473">
                  <c:v>17.170034689719699</c:v>
                </c:pt>
                <c:pt idx="12474">
                  <c:v>17.171411265899501</c:v>
                </c:pt>
                <c:pt idx="12475">
                  <c:v>17.172787842079199</c:v>
                </c:pt>
                <c:pt idx="12476">
                  <c:v>17.174164418258901</c:v>
                </c:pt>
                <c:pt idx="12477">
                  <c:v>17.175540994438599</c:v>
                </c:pt>
                <c:pt idx="12478">
                  <c:v>17.1769175706184</c:v>
                </c:pt>
                <c:pt idx="12479">
                  <c:v>17.178294146798098</c:v>
                </c:pt>
                <c:pt idx="12480">
                  <c:v>17.1796707229778</c:v>
                </c:pt>
                <c:pt idx="12481">
                  <c:v>17.181047299157498</c:v>
                </c:pt>
                <c:pt idx="12482">
                  <c:v>17.1824238753373</c:v>
                </c:pt>
                <c:pt idx="12483">
                  <c:v>17.183800451517001</c:v>
                </c:pt>
                <c:pt idx="12484">
                  <c:v>17.1851770276967</c:v>
                </c:pt>
                <c:pt idx="12485">
                  <c:v>17.186553603876401</c:v>
                </c:pt>
                <c:pt idx="12486">
                  <c:v>17.187930180056199</c:v>
                </c:pt>
                <c:pt idx="12487">
                  <c:v>17.189306756235901</c:v>
                </c:pt>
                <c:pt idx="12488">
                  <c:v>17.190683332415599</c:v>
                </c:pt>
                <c:pt idx="12489">
                  <c:v>17.192059908595301</c:v>
                </c:pt>
                <c:pt idx="12490">
                  <c:v>17.193436484775098</c:v>
                </c:pt>
                <c:pt idx="12491">
                  <c:v>17.1948130609548</c:v>
                </c:pt>
                <c:pt idx="12492">
                  <c:v>17.196189637134498</c:v>
                </c:pt>
                <c:pt idx="12493">
                  <c:v>17.1975662133143</c:v>
                </c:pt>
                <c:pt idx="12494">
                  <c:v>17.198942789494001</c:v>
                </c:pt>
                <c:pt idx="12495">
                  <c:v>17.2003193656737</c:v>
                </c:pt>
                <c:pt idx="12496">
                  <c:v>17.201695941853401</c:v>
                </c:pt>
                <c:pt idx="12497">
                  <c:v>17.203072518033199</c:v>
                </c:pt>
                <c:pt idx="12498">
                  <c:v>17.204449094212901</c:v>
                </c:pt>
                <c:pt idx="12499">
                  <c:v>17.205825670392599</c:v>
                </c:pt>
                <c:pt idx="12500">
                  <c:v>17.207202246572301</c:v>
                </c:pt>
                <c:pt idx="12501">
                  <c:v>17.208578822752099</c:v>
                </c:pt>
                <c:pt idx="12502">
                  <c:v>17.2099553989318</c:v>
                </c:pt>
                <c:pt idx="12503">
                  <c:v>17.211331975111499</c:v>
                </c:pt>
                <c:pt idx="12504">
                  <c:v>17.2127085512912</c:v>
                </c:pt>
                <c:pt idx="12505">
                  <c:v>17.214085127471002</c:v>
                </c:pt>
                <c:pt idx="12506">
                  <c:v>17.2154617036507</c:v>
                </c:pt>
                <c:pt idx="12507">
                  <c:v>17.216838279830402</c:v>
                </c:pt>
                <c:pt idx="12508">
                  <c:v>17.2182148560101</c:v>
                </c:pt>
                <c:pt idx="12509">
                  <c:v>17.219591432189901</c:v>
                </c:pt>
                <c:pt idx="12510">
                  <c:v>17.220968008369599</c:v>
                </c:pt>
                <c:pt idx="12511">
                  <c:v>17.222344584549301</c:v>
                </c:pt>
                <c:pt idx="12512">
                  <c:v>17.223721160728999</c:v>
                </c:pt>
                <c:pt idx="12513">
                  <c:v>17.225097736908801</c:v>
                </c:pt>
                <c:pt idx="12514">
                  <c:v>17.226474313088499</c:v>
                </c:pt>
                <c:pt idx="12515">
                  <c:v>17.227850889268201</c:v>
                </c:pt>
                <c:pt idx="12516">
                  <c:v>17.229227465447899</c:v>
                </c:pt>
                <c:pt idx="12517">
                  <c:v>17.2306040416277</c:v>
                </c:pt>
                <c:pt idx="12518">
                  <c:v>17.231980617807402</c:v>
                </c:pt>
                <c:pt idx="12519">
                  <c:v>17.2333571939871</c:v>
                </c:pt>
                <c:pt idx="12520">
                  <c:v>17.234733770166802</c:v>
                </c:pt>
                <c:pt idx="12521">
                  <c:v>17.236110346346599</c:v>
                </c:pt>
                <c:pt idx="12522">
                  <c:v>17.237486922526301</c:v>
                </c:pt>
                <c:pt idx="12523">
                  <c:v>17.238863498705999</c:v>
                </c:pt>
                <c:pt idx="12524">
                  <c:v>17.240240074885701</c:v>
                </c:pt>
                <c:pt idx="12525">
                  <c:v>17.241616651065499</c:v>
                </c:pt>
                <c:pt idx="12526">
                  <c:v>17.242993227245201</c:v>
                </c:pt>
                <c:pt idx="12527">
                  <c:v>17.244369803424899</c:v>
                </c:pt>
                <c:pt idx="12528">
                  <c:v>17.2457463796047</c:v>
                </c:pt>
                <c:pt idx="12529">
                  <c:v>17.247122955784398</c:v>
                </c:pt>
                <c:pt idx="12530">
                  <c:v>17.2484995319641</c:v>
                </c:pt>
                <c:pt idx="12531">
                  <c:v>17.249876108143798</c:v>
                </c:pt>
                <c:pt idx="12532">
                  <c:v>17.2512526843236</c:v>
                </c:pt>
                <c:pt idx="12533">
                  <c:v>17.252629260503301</c:v>
                </c:pt>
                <c:pt idx="12534">
                  <c:v>17.254005836683</c:v>
                </c:pt>
                <c:pt idx="12535">
                  <c:v>17.255382412862701</c:v>
                </c:pt>
                <c:pt idx="12536">
                  <c:v>17.256758989042499</c:v>
                </c:pt>
                <c:pt idx="12537">
                  <c:v>17.258135565222201</c:v>
                </c:pt>
                <c:pt idx="12538">
                  <c:v>17.259512141401899</c:v>
                </c:pt>
                <c:pt idx="12539">
                  <c:v>17.260888717581601</c:v>
                </c:pt>
                <c:pt idx="12540">
                  <c:v>17.262265293761399</c:v>
                </c:pt>
                <c:pt idx="12541">
                  <c:v>17.2636418699411</c:v>
                </c:pt>
                <c:pt idx="12542">
                  <c:v>17.265018446120799</c:v>
                </c:pt>
                <c:pt idx="12543">
                  <c:v>17.2663950223005</c:v>
                </c:pt>
                <c:pt idx="12544">
                  <c:v>17.267771598480302</c:v>
                </c:pt>
                <c:pt idx="12545">
                  <c:v>17.26914817466</c:v>
                </c:pt>
                <c:pt idx="12546">
                  <c:v>17.270524750839702</c:v>
                </c:pt>
                <c:pt idx="12547">
                  <c:v>17.2719013270194</c:v>
                </c:pt>
                <c:pt idx="12548">
                  <c:v>17.273277903199201</c:v>
                </c:pt>
                <c:pt idx="12549">
                  <c:v>17.274654479378899</c:v>
                </c:pt>
                <c:pt idx="12550">
                  <c:v>17.276031055558601</c:v>
                </c:pt>
                <c:pt idx="12551">
                  <c:v>17.277407631738299</c:v>
                </c:pt>
                <c:pt idx="12552">
                  <c:v>17.2787842079181</c:v>
                </c:pt>
                <c:pt idx="12553">
                  <c:v>17.280160784097799</c:v>
                </c:pt>
                <c:pt idx="12554">
                  <c:v>17.2815373602775</c:v>
                </c:pt>
                <c:pt idx="12555">
                  <c:v>17.282913936457199</c:v>
                </c:pt>
                <c:pt idx="12556">
                  <c:v>17.284290512637</c:v>
                </c:pt>
                <c:pt idx="12557">
                  <c:v>17.285667088816702</c:v>
                </c:pt>
                <c:pt idx="12558">
                  <c:v>17.2870436649964</c:v>
                </c:pt>
                <c:pt idx="12559">
                  <c:v>17.288420241176201</c:v>
                </c:pt>
                <c:pt idx="12560">
                  <c:v>17.289796817355899</c:v>
                </c:pt>
                <c:pt idx="12561">
                  <c:v>17.291173393535601</c:v>
                </c:pt>
                <c:pt idx="12562">
                  <c:v>17.292549969715299</c:v>
                </c:pt>
                <c:pt idx="12563">
                  <c:v>17.293926545895101</c:v>
                </c:pt>
                <c:pt idx="12564">
                  <c:v>17.295303122074799</c:v>
                </c:pt>
                <c:pt idx="12565">
                  <c:v>17.296679698254501</c:v>
                </c:pt>
                <c:pt idx="12566">
                  <c:v>17.298056274434199</c:v>
                </c:pt>
                <c:pt idx="12567">
                  <c:v>17.299432850614</c:v>
                </c:pt>
                <c:pt idx="12568">
                  <c:v>17.300809426793698</c:v>
                </c:pt>
                <c:pt idx="12569">
                  <c:v>17.3021860029734</c:v>
                </c:pt>
                <c:pt idx="12570">
                  <c:v>17.303562579153098</c:v>
                </c:pt>
                <c:pt idx="12571">
                  <c:v>17.3049391553329</c:v>
                </c:pt>
                <c:pt idx="12572">
                  <c:v>17.306315731512601</c:v>
                </c:pt>
                <c:pt idx="12573">
                  <c:v>17.307692307692299</c:v>
                </c:pt>
                <c:pt idx="12574">
                  <c:v>17.309068883872001</c:v>
                </c:pt>
                <c:pt idx="12575">
                  <c:v>17.310445460051799</c:v>
                </c:pt>
                <c:pt idx="12576">
                  <c:v>17.311822036231501</c:v>
                </c:pt>
                <c:pt idx="12577">
                  <c:v>17.313198612411199</c:v>
                </c:pt>
                <c:pt idx="12578">
                  <c:v>17.314575188590901</c:v>
                </c:pt>
                <c:pt idx="12579">
                  <c:v>17.315951764770698</c:v>
                </c:pt>
                <c:pt idx="12580">
                  <c:v>17.3173283409504</c:v>
                </c:pt>
                <c:pt idx="12581">
                  <c:v>17.318704917130098</c:v>
                </c:pt>
                <c:pt idx="12582">
                  <c:v>17.3200814933098</c:v>
                </c:pt>
                <c:pt idx="12583">
                  <c:v>17.321458069489601</c:v>
                </c:pt>
                <c:pt idx="12584">
                  <c:v>17.3228346456693</c:v>
                </c:pt>
                <c:pt idx="12585">
                  <c:v>17.324211221849001</c:v>
                </c:pt>
                <c:pt idx="12586">
                  <c:v>17.3255877980287</c:v>
                </c:pt>
                <c:pt idx="12587">
                  <c:v>17.326964374208501</c:v>
                </c:pt>
                <c:pt idx="12588">
                  <c:v>17.328340950388199</c:v>
                </c:pt>
                <c:pt idx="12589">
                  <c:v>17.329717526567901</c:v>
                </c:pt>
                <c:pt idx="12590">
                  <c:v>17.331094102747699</c:v>
                </c:pt>
                <c:pt idx="12591">
                  <c:v>17.3324706789274</c:v>
                </c:pt>
                <c:pt idx="12592">
                  <c:v>17.333847255107099</c:v>
                </c:pt>
                <c:pt idx="12593">
                  <c:v>17.3352238312868</c:v>
                </c:pt>
                <c:pt idx="12594">
                  <c:v>17.336600407466602</c:v>
                </c:pt>
                <c:pt idx="12595">
                  <c:v>17.3379769836463</c:v>
                </c:pt>
                <c:pt idx="12596">
                  <c:v>17.339353559826002</c:v>
                </c:pt>
                <c:pt idx="12597">
                  <c:v>17.3407301360057</c:v>
                </c:pt>
                <c:pt idx="12598">
                  <c:v>17.342106712185501</c:v>
                </c:pt>
                <c:pt idx="12599">
                  <c:v>17.343483288365199</c:v>
                </c:pt>
                <c:pt idx="12600">
                  <c:v>17.344859864544901</c:v>
                </c:pt>
                <c:pt idx="12601">
                  <c:v>17.346236440724599</c:v>
                </c:pt>
                <c:pt idx="12602">
                  <c:v>17.3476130169044</c:v>
                </c:pt>
                <c:pt idx="12603">
                  <c:v>17.348989593084099</c:v>
                </c:pt>
                <c:pt idx="12604">
                  <c:v>17.3503661692638</c:v>
                </c:pt>
                <c:pt idx="12605">
                  <c:v>17.351742745443499</c:v>
                </c:pt>
                <c:pt idx="12606">
                  <c:v>17.3531193216233</c:v>
                </c:pt>
                <c:pt idx="12607">
                  <c:v>17.354495897803002</c:v>
                </c:pt>
                <c:pt idx="12608">
                  <c:v>17.3558724739827</c:v>
                </c:pt>
                <c:pt idx="12609">
                  <c:v>17.357249050162402</c:v>
                </c:pt>
                <c:pt idx="12610">
                  <c:v>17.358625626342199</c:v>
                </c:pt>
                <c:pt idx="12611">
                  <c:v>17.360002202521901</c:v>
                </c:pt>
                <c:pt idx="12612">
                  <c:v>17.361378778701599</c:v>
                </c:pt>
                <c:pt idx="12613">
                  <c:v>17.362755354881301</c:v>
                </c:pt>
                <c:pt idx="12614">
                  <c:v>17.364131931061099</c:v>
                </c:pt>
                <c:pt idx="12615">
                  <c:v>17.365508507240801</c:v>
                </c:pt>
                <c:pt idx="12616">
                  <c:v>17.366885083420499</c:v>
                </c:pt>
                <c:pt idx="12617">
                  <c:v>17.368261659600201</c:v>
                </c:pt>
                <c:pt idx="12618">
                  <c:v>17.369638235779998</c:v>
                </c:pt>
                <c:pt idx="12619">
                  <c:v>17.3710148119597</c:v>
                </c:pt>
                <c:pt idx="12620">
                  <c:v>17.372391388139398</c:v>
                </c:pt>
                <c:pt idx="12621">
                  <c:v>17.3737679643192</c:v>
                </c:pt>
                <c:pt idx="12622">
                  <c:v>17.375144540498901</c:v>
                </c:pt>
                <c:pt idx="12623">
                  <c:v>17.3765211166786</c:v>
                </c:pt>
                <c:pt idx="12624">
                  <c:v>17.377897692858301</c:v>
                </c:pt>
                <c:pt idx="12625">
                  <c:v>17.379274269038099</c:v>
                </c:pt>
                <c:pt idx="12626">
                  <c:v>17.380650845217801</c:v>
                </c:pt>
                <c:pt idx="12627">
                  <c:v>17.382027421397499</c:v>
                </c:pt>
                <c:pt idx="12628">
                  <c:v>17.383403997577201</c:v>
                </c:pt>
                <c:pt idx="12629">
                  <c:v>17.384780573756998</c:v>
                </c:pt>
                <c:pt idx="12630">
                  <c:v>17.3861571499367</c:v>
                </c:pt>
                <c:pt idx="12631">
                  <c:v>17.387533726116398</c:v>
                </c:pt>
                <c:pt idx="12632">
                  <c:v>17.3889103022961</c:v>
                </c:pt>
                <c:pt idx="12633">
                  <c:v>17.390286878475901</c:v>
                </c:pt>
                <c:pt idx="12634">
                  <c:v>17.3916634546556</c:v>
                </c:pt>
                <c:pt idx="12635">
                  <c:v>17.393040030835301</c:v>
                </c:pt>
                <c:pt idx="12636">
                  <c:v>17.394416607015</c:v>
                </c:pt>
                <c:pt idx="12637">
                  <c:v>17.395793183194801</c:v>
                </c:pt>
                <c:pt idx="12638">
                  <c:v>17.397169759374499</c:v>
                </c:pt>
                <c:pt idx="12639">
                  <c:v>17.398546335554201</c:v>
                </c:pt>
                <c:pt idx="12640">
                  <c:v>17.399922911733899</c:v>
                </c:pt>
                <c:pt idx="12641">
                  <c:v>17.4012994879137</c:v>
                </c:pt>
                <c:pt idx="12642">
                  <c:v>17.402676064093399</c:v>
                </c:pt>
                <c:pt idx="12643">
                  <c:v>17.4040526402731</c:v>
                </c:pt>
                <c:pt idx="12644">
                  <c:v>17.405429216452799</c:v>
                </c:pt>
                <c:pt idx="12645">
                  <c:v>17.4068057926326</c:v>
                </c:pt>
                <c:pt idx="12646">
                  <c:v>17.408182368812302</c:v>
                </c:pt>
                <c:pt idx="12647">
                  <c:v>17.409558944992</c:v>
                </c:pt>
                <c:pt idx="12648">
                  <c:v>17.410935521171702</c:v>
                </c:pt>
                <c:pt idx="12649">
                  <c:v>17.412312097351499</c:v>
                </c:pt>
                <c:pt idx="12650">
                  <c:v>17.413688673531201</c:v>
                </c:pt>
                <c:pt idx="12651">
                  <c:v>17.415065249710899</c:v>
                </c:pt>
                <c:pt idx="12652">
                  <c:v>17.416441825890701</c:v>
                </c:pt>
                <c:pt idx="12653">
                  <c:v>17.417818402070399</c:v>
                </c:pt>
                <c:pt idx="12654">
                  <c:v>17.419194978250101</c:v>
                </c:pt>
                <c:pt idx="12655">
                  <c:v>17.420571554429799</c:v>
                </c:pt>
                <c:pt idx="12656">
                  <c:v>17.4219481306096</c:v>
                </c:pt>
                <c:pt idx="12657">
                  <c:v>17.423324706789298</c:v>
                </c:pt>
                <c:pt idx="12658">
                  <c:v>17.424701282969</c:v>
                </c:pt>
                <c:pt idx="12659">
                  <c:v>17.426077859148698</c:v>
                </c:pt>
                <c:pt idx="12660">
                  <c:v>17.427454435328499</c:v>
                </c:pt>
                <c:pt idx="12661">
                  <c:v>17.428831011508201</c:v>
                </c:pt>
                <c:pt idx="12662">
                  <c:v>17.430207587687899</c:v>
                </c:pt>
                <c:pt idx="12663">
                  <c:v>17.431584163867601</c:v>
                </c:pt>
                <c:pt idx="12664">
                  <c:v>17.432960740047399</c:v>
                </c:pt>
                <c:pt idx="12665">
                  <c:v>17.434337316227101</c:v>
                </c:pt>
                <c:pt idx="12666">
                  <c:v>17.435713892406799</c:v>
                </c:pt>
                <c:pt idx="12667">
                  <c:v>17.437090468586501</c:v>
                </c:pt>
                <c:pt idx="12668">
                  <c:v>17.438467044766298</c:v>
                </c:pt>
                <c:pt idx="12669">
                  <c:v>17.439843620946</c:v>
                </c:pt>
                <c:pt idx="12670">
                  <c:v>17.441220197125698</c:v>
                </c:pt>
                <c:pt idx="12671">
                  <c:v>17.4425967733054</c:v>
                </c:pt>
                <c:pt idx="12672">
                  <c:v>17.443973349485201</c:v>
                </c:pt>
                <c:pt idx="12673">
                  <c:v>17.4453499256649</c:v>
                </c:pt>
                <c:pt idx="12674">
                  <c:v>17.446726501844601</c:v>
                </c:pt>
                <c:pt idx="12675">
                  <c:v>17.4481030780243</c:v>
                </c:pt>
                <c:pt idx="12676">
                  <c:v>17.449479654204101</c:v>
                </c:pt>
                <c:pt idx="12677">
                  <c:v>17.450856230383799</c:v>
                </c:pt>
                <c:pt idx="12678">
                  <c:v>17.452232806563501</c:v>
                </c:pt>
                <c:pt idx="12679">
                  <c:v>17.453609382743199</c:v>
                </c:pt>
                <c:pt idx="12680">
                  <c:v>17.454985958923</c:v>
                </c:pt>
                <c:pt idx="12681">
                  <c:v>17.456362535102699</c:v>
                </c:pt>
                <c:pt idx="12682">
                  <c:v>17.4577391112824</c:v>
                </c:pt>
                <c:pt idx="12683">
                  <c:v>17.459115687462202</c:v>
                </c:pt>
                <c:pt idx="12684">
                  <c:v>17.4604922636419</c:v>
                </c:pt>
                <c:pt idx="12685">
                  <c:v>17.461868839821602</c:v>
                </c:pt>
                <c:pt idx="12686">
                  <c:v>17.4632454160013</c:v>
                </c:pt>
                <c:pt idx="12687">
                  <c:v>17.464621992181101</c:v>
                </c:pt>
                <c:pt idx="12688">
                  <c:v>17.465998568360799</c:v>
                </c:pt>
                <c:pt idx="12689">
                  <c:v>17.467375144540501</c:v>
                </c:pt>
                <c:pt idx="12690">
                  <c:v>17.468751720720199</c:v>
                </c:pt>
                <c:pt idx="12691">
                  <c:v>17.4701282969</c:v>
                </c:pt>
                <c:pt idx="12692">
                  <c:v>17.471504873079699</c:v>
                </c:pt>
                <c:pt idx="12693">
                  <c:v>17.4728814492594</c:v>
                </c:pt>
                <c:pt idx="12694">
                  <c:v>17.474258025439099</c:v>
                </c:pt>
                <c:pt idx="12695">
                  <c:v>17.4756346016189</c:v>
                </c:pt>
                <c:pt idx="12696">
                  <c:v>17.477011177798602</c:v>
                </c:pt>
                <c:pt idx="12697">
                  <c:v>17.4783877539783</c:v>
                </c:pt>
                <c:pt idx="12698">
                  <c:v>17.479764330158002</c:v>
                </c:pt>
                <c:pt idx="12699">
                  <c:v>17.481140906337799</c:v>
                </c:pt>
                <c:pt idx="12700">
                  <c:v>17.482517482517501</c:v>
                </c:pt>
                <c:pt idx="12701">
                  <c:v>17.483894058697199</c:v>
                </c:pt>
                <c:pt idx="12702">
                  <c:v>17.485270634876901</c:v>
                </c:pt>
                <c:pt idx="12703">
                  <c:v>17.486647211056699</c:v>
                </c:pt>
                <c:pt idx="12704">
                  <c:v>17.488023787236401</c:v>
                </c:pt>
                <c:pt idx="12705">
                  <c:v>17.489400363416099</c:v>
                </c:pt>
                <c:pt idx="12706">
                  <c:v>17.490776939595801</c:v>
                </c:pt>
                <c:pt idx="12707">
                  <c:v>17.492153515775598</c:v>
                </c:pt>
                <c:pt idx="12708">
                  <c:v>17.4935300919553</c:v>
                </c:pt>
                <c:pt idx="12709">
                  <c:v>17.494906668134998</c:v>
                </c:pt>
                <c:pt idx="12710">
                  <c:v>17.4962832443147</c:v>
                </c:pt>
                <c:pt idx="12711">
                  <c:v>17.497659820494501</c:v>
                </c:pt>
                <c:pt idx="12712">
                  <c:v>17.4990363966742</c:v>
                </c:pt>
                <c:pt idx="12713">
                  <c:v>17.500412972853901</c:v>
                </c:pt>
                <c:pt idx="12714">
                  <c:v>17.5017895490336</c:v>
                </c:pt>
                <c:pt idx="12715">
                  <c:v>17.503166125213401</c:v>
                </c:pt>
                <c:pt idx="12716">
                  <c:v>17.504542701393099</c:v>
                </c:pt>
                <c:pt idx="12717">
                  <c:v>17.505919277572801</c:v>
                </c:pt>
                <c:pt idx="12718">
                  <c:v>17.507295853752598</c:v>
                </c:pt>
                <c:pt idx="12719">
                  <c:v>17.5086724299323</c:v>
                </c:pt>
                <c:pt idx="12720">
                  <c:v>17.510049006111998</c:v>
                </c:pt>
                <c:pt idx="12721">
                  <c:v>17.5114255822917</c:v>
                </c:pt>
                <c:pt idx="12722">
                  <c:v>17.512802158471501</c:v>
                </c:pt>
                <c:pt idx="12723">
                  <c:v>17.5141787346512</c:v>
                </c:pt>
                <c:pt idx="12724">
                  <c:v>17.515555310830901</c:v>
                </c:pt>
                <c:pt idx="12725">
                  <c:v>17.5169318870106</c:v>
                </c:pt>
                <c:pt idx="12726">
                  <c:v>17.518308463190401</c:v>
                </c:pt>
                <c:pt idx="12727">
                  <c:v>17.519685039370099</c:v>
                </c:pt>
                <c:pt idx="12728">
                  <c:v>17.521061615549801</c:v>
                </c:pt>
                <c:pt idx="12729">
                  <c:v>17.522438191729499</c:v>
                </c:pt>
                <c:pt idx="12730">
                  <c:v>17.5238147679093</c:v>
                </c:pt>
                <c:pt idx="12731">
                  <c:v>17.525191344088999</c:v>
                </c:pt>
                <c:pt idx="12732">
                  <c:v>17.5265679202687</c:v>
                </c:pt>
                <c:pt idx="12733">
                  <c:v>17.527944496448399</c:v>
                </c:pt>
                <c:pt idx="12734">
                  <c:v>17.5293210726282</c:v>
                </c:pt>
                <c:pt idx="12735">
                  <c:v>17.530697648807902</c:v>
                </c:pt>
                <c:pt idx="12736">
                  <c:v>17.5320742249876</c:v>
                </c:pt>
                <c:pt idx="12737">
                  <c:v>17.533450801167302</c:v>
                </c:pt>
                <c:pt idx="12738">
                  <c:v>17.534827377347099</c:v>
                </c:pt>
                <c:pt idx="12739">
                  <c:v>17.536203953526801</c:v>
                </c:pt>
                <c:pt idx="12740">
                  <c:v>17.537580529706499</c:v>
                </c:pt>
                <c:pt idx="12741">
                  <c:v>17.538957105886201</c:v>
                </c:pt>
                <c:pt idx="12742">
                  <c:v>17.540333682065999</c:v>
                </c:pt>
                <c:pt idx="12743">
                  <c:v>17.541710258245701</c:v>
                </c:pt>
                <c:pt idx="12744">
                  <c:v>17.543086834425399</c:v>
                </c:pt>
                <c:pt idx="12745">
                  <c:v>17.544463410605101</c:v>
                </c:pt>
                <c:pt idx="12746">
                  <c:v>17.545839986784902</c:v>
                </c:pt>
                <c:pt idx="12747">
                  <c:v>17.5472165629646</c:v>
                </c:pt>
                <c:pt idx="12748">
                  <c:v>17.548593139144302</c:v>
                </c:pt>
                <c:pt idx="12749">
                  <c:v>17.549969715324099</c:v>
                </c:pt>
                <c:pt idx="12750">
                  <c:v>17.551346291503801</c:v>
                </c:pt>
                <c:pt idx="12751">
                  <c:v>17.552722867683499</c:v>
                </c:pt>
                <c:pt idx="12752">
                  <c:v>17.554099443863201</c:v>
                </c:pt>
                <c:pt idx="12753">
                  <c:v>17.555476020042999</c:v>
                </c:pt>
                <c:pt idx="12754">
                  <c:v>17.556852596222701</c:v>
                </c:pt>
                <c:pt idx="12755">
                  <c:v>17.558229172402399</c:v>
                </c:pt>
                <c:pt idx="12756">
                  <c:v>17.559605748582101</c:v>
                </c:pt>
                <c:pt idx="12757">
                  <c:v>17.560982324761898</c:v>
                </c:pt>
                <c:pt idx="12758">
                  <c:v>17.5623589009416</c:v>
                </c:pt>
                <c:pt idx="12759">
                  <c:v>17.563735477121298</c:v>
                </c:pt>
                <c:pt idx="12760">
                  <c:v>17.565112053301</c:v>
                </c:pt>
                <c:pt idx="12761">
                  <c:v>17.566488629480801</c:v>
                </c:pt>
                <c:pt idx="12762">
                  <c:v>17.5678652056605</c:v>
                </c:pt>
                <c:pt idx="12763">
                  <c:v>17.569241781840201</c:v>
                </c:pt>
                <c:pt idx="12764">
                  <c:v>17.5706183580199</c:v>
                </c:pt>
                <c:pt idx="12765">
                  <c:v>17.571994934199701</c:v>
                </c:pt>
                <c:pt idx="12766">
                  <c:v>17.573371510379399</c:v>
                </c:pt>
                <c:pt idx="12767">
                  <c:v>17.574748086559101</c:v>
                </c:pt>
                <c:pt idx="12768">
                  <c:v>17.576124662738799</c:v>
                </c:pt>
                <c:pt idx="12769">
                  <c:v>17.5775012389186</c:v>
                </c:pt>
                <c:pt idx="12770">
                  <c:v>17.578877815098298</c:v>
                </c:pt>
                <c:pt idx="12771">
                  <c:v>17.580254391278</c:v>
                </c:pt>
                <c:pt idx="12772">
                  <c:v>17.581630967457698</c:v>
                </c:pt>
                <c:pt idx="12773">
                  <c:v>17.5830075436375</c:v>
                </c:pt>
                <c:pt idx="12774">
                  <c:v>17.584384119817202</c:v>
                </c:pt>
                <c:pt idx="12775">
                  <c:v>17.5857606959969</c:v>
                </c:pt>
                <c:pt idx="12776">
                  <c:v>17.587137272176601</c:v>
                </c:pt>
                <c:pt idx="12777">
                  <c:v>17.588513848356399</c:v>
                </c:pt>
                <c:pt idx="12778">
                  <c:v>17.589890424536101</c:v>
                </c:pt>
                <c:pt idx="12779">
                  <c:v>17.591267000715799</c:v>
                </c:pt>
                <c:pt idx="12780">
                  <c:v>17.592643576895501</c:v>
                </c:pt>
                <c:pt idx="12781">
                  <c:v>17.594020153075299</c:v>
                </c:pt>
                <c:pt idx="12782">
                  <c:v>17.595396729255</c:v>
                </c:pt>
                <c:pt idx="12783">
                  <c:v>17.596773305434699</c:v>
                </c:pt>
                <c:pt idx="12784">
                  <c:v>17.5981498816145</c:v>
                </c:pt>
                <c:pt idx="12785">
                  <c:v>17.599526457794202</c:v>
                </c:pt>
                <c:pt idx="12786">
                  <c:v>17.6009030339739</c:v>
                </c:pt>
                <c:pt idx="12787">
                  <c:v>17.602279610153602</c:v>
                </c:pt>
                <c:pt idx="12788">
                  <c:v>17.603656186333399</c:v>
                </c:pt>
                <c:pt idx="12789">
                  <c:v>17.605032762513101</c:v>
                </c:pt>
                <c:pt idx="12790">
                  <c:v>17.606409338692799</c:v>
                </c:pt>
                <c:pt idx="12791">
                  <c:v>17.607785914872501</c:v>
                </c:pt>
                <c:pt idx="12792">
                  <c:v>17.609162491052299</c:v>
                </c:pt>
                <c:pt idx="12793">
                  <c:v>17.610539067232001</c:v>
                </c:pt>
                <c:pt idx="12794">
                  <c:v>17.611915643411699</c:v>
                </c:pt>
                <c:pt idx="12795">
                  <c:v>17.613292219591401</c:v>
                </c:pt>
                <c:pt idx="12796">
                  <c:v>17.614668795771198</c:v>
                </c:pt>
                <c:pt idx="12797">
                  <c:v>17.6160453719509</c:v>
                </c:pt>
                <c:pt idx="12798">
                  <c:v>17.617421948130598</c:v>
                </c:pt>
                <c:pt idx="12799">
                  <c:v>17.6187985243103</c:v>
                </c:pt>
                <c:pt idx="12800">
                  <c:v>17.620175100490101</c:v>
                </c:pt>
                <c:pt idx="12801">
                  <c:v>17.621551676669799</c:v>
                </c:pt>
                <c:pt idx="12802">
                  <c:v>17.622928252849501</c:v>
                </c:pt>
                <c:pt idx="12803">
                  <c:v>17.624304829029199</c:v>
                </c:pt>
                <c:pt idx="12804">
                  <c:v>17.625681405209001</c:v>
                </c:pt>
                <c:pt idx="12805">
                  <c:v>17.627057981388699</c:v>
                </c:pt>
                <c:pt idx="12806">
                  <c:v>17.628434557568401</c:v>
                </c:pt>
                <c:pt idx="12807">
                  <c:v>17.629811133748198</c:v>
                </c:pt>
                <c:pt idx="12808">
                  <c:v>17.6311877099279</c:v>
                </c:pt>
                <c:pt idx="12809">
                  <c:v>17.632564286107598</c:v>
                </c:pt>
                <c:pt idx="12810">
                  <c:v>17.6339408622873</c:v>
                </c:pt>
                <c:pt idx="12811">
                  <c:v>17.635317438466998</c:v>
                </c:pt>
                <c:pt idx="12812">
                  <c:v>17.6366940146468</c:v>
                </c:pt>
                <c:pt idx="12813">
                  <c:v>17.638070590826501</c:v>
                </c:pt>
                <c:pt idx="12814">
                  <c:v>17.6394471670062</c:v>
                </c:pt>
                <c:pt idx="12815">
                  <c:v>17.640823743186001</c:v>
                </c:pt>
                <c:pt idx="12816">
                  <c:v>17.642200319365699</c:v>
                </c:pt>
                <c:pt idx="12817">
                  <c:v>17.643576895545401</c:v>
                </c:pt>
                <c:pt idx="12818">
                  <c:v>17.644953471725099</c:v>
                </c:pt>
                <c:pt idx="12819">
                  <c:v>17.6463300479049</c:v>
                </c:pt>
                <c:pt idx="12820">
                  <c:v>17.647706624084599</c:v>
                </c:pt>
                <c:pt idx="12821">
                  <c:v>17.6490832002643</c:v>
                </c:pt>
                <c:pt idx="12822">
                  <c:v>17.650459776443999</c:v>
                </c:pt>
                <c:pt idx="12823">
                  <c:v>17.6518363526238</c:v>
                </c:pt>
                <c:pt idx="12824">
                  <c:v>17.653212928803502</c:v>
                </c:pt>
                <c:pt idx="12825">
                  <c:v>17.6545895049832</c:v>
                </c:pt>
                <c:pt idx="12826">
                  <c:v>17.655966081162902</c:v>
                </c:pt>
                <c:pt idx="12827">
                  <c:v>17.657342657342699</c:v>
                </c:pt>
                <c:pt idx="12828">
                  <c:v>17.658719233522401</c:v>
                </c:pt>
                <c:pt idx="12829">
                  <c:v>17.660095809702099</c:v>
                </c:pt>
                <c:pt idx="12830">
                  <c:v>17.661472385881801</c:v>
                </c:pt>
                <c:pt idx="12831">
                  <c:v>17.662848962061599</c:v>
                </c:pt>
                <c:pt idx="12832">
                  <c:v>17.6642255382413</c:v>
                </c:pt>
                <c:pt idx="12833">
                  <c:v>17.665602114420999</c:v>
                </c:pt>
                <c:pt idx="12834">
                  <c:v>17.6669786906007</c:v>
                </c:pt>
                <c:pt idx="12835">
                  <c:v>17.668355266780502</c:v>
                </c:pt>
                <c:pt idx="12836">
                  <c:v>17.6697318429602</c:v>
                </c:pt>
                <c:pt idx="12837">
                  <c:v>17.671108419139902</c:v>
                </c:pt>
                <c:pt idx="12838">
                  <c:v>17.6724849953196</c:v>
                </c:pt>
                <c:pt idx="12839">
                  <c:v>17.673861571499401</c:v>
                </c:pt>
                <c:pt idx="12840">
                  <c:v>17.675238147679099</c:v>
                </c:pt>
                <c:pt idx="12841">
                  <c:v>17.676614723858801</c:v>
                </c:pt>
                <c:pt idx="12842">
                  <c:v>17.677991300038599</c:v>
                </c:pt>
                <c:pt idx="12843">
                  <c:v>17.679367876218301</c:v>
                </c:pt>
                <c:pt idx="12844">
                  <c:v>17.680744452397999</c:v>
                </c:pt>
                <c:pt idx="12845">
                  <c:v>17.682121028577701</c:v>
                </c:pt>
                <c:pt idx="12846">
                  <c:v>17.683497604757498</c:v>
                </c:pt>
                <c:pt idx="12847">
                  <c:v>17.6848741809372</c:v>
                </c:pt>
                <c:pt idx="12848">
                  <c:v>17.686250757116898</c:v>
                </c:pt>
                <c:pt idx="12849">
                  <c:v>17.6876273332966</c:v>
                </c:pt>
                <c:pt idx="12850">
                  <c:v>17.689003909476401</c:v>
                </c:pt>
                <c:pt idx="12851">
                  <c:v>17.6903804856561</c:v>
                </c:pt>
                <c:pt idx="12852">
                  <c:v>17.691757061835801</c:v>
                </c:pt>
                <c:pt idx="12853">
                  <c:v>17.6931336380155</c:v>
                </c:pt>
                <c:pt idx="12854">
                  <c:v>17.694510214195301</c:v>
                </c:pt>
                <c:pt idx="12855">
                  <c:v>17.695886790374999</c:v>
                </c:pt>
                <c:pt idx="12856">
                  <c:v>17.697263366554701</c:v>
                </c:pt>
                <c:pt idx="12857">
                  <c:v>17.698639942734399</c:v>
                </c:pt>
                <c:pt idx="12858">
                  <c:v>17.7000165189142</c:v>
                </c:pt>
                <c:pt idx="12859">
                  <c:v>17.701393095093898</c:v>
                </c:pt>
                <c:pt idx="12860">
                  <c:v>17.7027696712736</c:v>
                </c:pt>
                <c:pt idx="12861">
                  <c:v>17.704146247453298</c:v>
                </c:pt>
                <c:pt idx="12862">
                  <c:v>17.7055228236331</c:v>
                </c:pt>
                <c:pt idx="12863">
                  <c:v>17.706899399812801</c:v>
                </c:pt>
                <c:pt idx="12864">
                  <c:v>17.7082759759925</c:v>
                </c:pt>
                <c:pt idx="12865">
                  <c:v>17.709652552172201</c:v>
                </c:pt>
                <c:pt idx="12866">
                  <c:v>17.711029128351999</c:v>
                </c:pt>
                <c:pt idx="12867">
                  <c:v>17.712405704531701</c:v>
                </c:pt>
                <c:pt idx="12868">
                  <c:v>17.713782280711399</c:v>
                </c:pt>
                <c:pt idx="12869">
                  <c:v>17.715158856891101</c:v>
                </c:pt>
                <c:pt idx="12870">
                  <c:v>17.716535433070899</c:v>
                </c:pt>
                <c:pt idx="12871">
                  <c:v>17.7179120092506</c:v>
                </c:pt>
                <c:pt idx="12872">
                  <c:v>17.719288585430299</c:v>
                </c:pt>
                <c:pt idx="12873">
                  <c:v>17.72066516161</c:v>
                </c:pt>
                <c:pt idx="12874">
                  <c:v>17.722041737789802</c:v>
                </c:pt>
                <c:pt idx="12875">
                  <c:v>17.7234183139695</c:v>
                </c:pt>
                <c:pt idx="12876">
                  <c:v>17.724794890149202</c:v>
                </c:pt>
                <c:pt idx="12877">
                  <c:v>17.726171466328999</c:v>
                </c:pt>
                <c:pt idx="12878">
                  <c:v>17.727548042508701</c:v>
                </c:pt>
                <c:pt idx="12879">
                  <c:v>17.728924618688399</c:v>
                </c:pt>
                <c:pt idx="12880">
                  <c:v>17.730301194868101</c:v>
                </c:pt>
                <c:pt idx="12881">
                  <c:v>17.731677771047899</c:v>
                </c:pt>
                <c:pt idx="12882">
                  <c:v>17.733054347227601</c:v>
                </c:pt>
                <c:pt idx="12883">
                  <c:v>17.734430923407299</c:v>
                </c:pt>
                <c:pt idx="12884">
                  <c:v>17.735807499587001</c:v>
                </c:pt>
                <c:pt idx="12885">
                  <c:v>17.737184075766798</c:v>
                </c:pt>
                <c:pt idx="12886">
                  <c:v>17.7385606519465</c:v>
                </c:pt>
                <c:pt idx="12887">
                  <c:v>17.739937228126202</c:v>
                </c:pt>
                <c:pt idx="12888">
                  <c:v>17.7413138043059</c:v>
                </c:pt>
                <c:pt idx="12889">
                  <c:v>17.742690380485701</c:v>
                </c:pt>
                <c:pt idx="12890">
                  <c:v>17.744066956665399</c:v>
                </c:pt>
                <c:pt idx="12891">
                  <c:v>17.745443532845101</c:v>
                </c:pt>
                <c:pt idx="12892">
                  <c:v>17.746820109024799</c:v>
                </c:pt>
                <c:pt idx="12893">
                  <c:v>17.748196685204601</c:v>
                </c:pt>
                <c:pt idx="12894">
                  <c:v>17.749573261384299</c:v>
                </c:pt>
                <c:pt idx="12895">
                  <c:v>17.750949837564001</c:v>
                </c:pt>
                <c:pt idx="12896">
                  <c:v>17.752326413743699</c:v>
                </c:pt>
                <c:pt idx="12897">
                  <c:v>17.7537029899235</c:v>
                </c:pt>
                <c:pt idx="12898">
                  <c:v>17.755079566103198</c:v>
                </c:pt>
                <c:pt idx="12899">
                  <c:v>17.7564561422829</c:v>
                </c:pt>
                <c:pt idx="12900">
                  <c:v>17.757832718462598</c:v>
                </c:pt>
                <c:pt idx="12901">
                  <c:v>17.7592092946424</c:v>
                </c:pt>
                <c:pt idx="12902">
                  <c:v>17.760585870822101</c:v>
                </c:pt>
                <c:pt idx="12903">
                  <c:v>17.7619624470018</c:v>
                </c:pt>
                <c:pt idx="12904">
                  <c:v>17.763339023181501</c:v>
                </c:pt>
                <c:pt idx="12905">
                  <c:v>17.764715599361299</c:v>
                </c:pt>
                <c:pt idx="12906">
                  <c:v>17.766092175541001</c:v>
                </c:pt>
                <c:pt idx="12907">
                  <c:v>17.767468751720699</c:v>
                </c:pt>
                <c:pt idx="12908">
                  <c:v>17.7688453279005</c:v>
                </c:pt>
                <c:pt idx="12909">
                  <c:v>17.770221904080199</c:v>
                </c:pt>
                <c:pt idx="12910">
                  <c:v>17.7715984802599</c:v>
                </c:pt>
                <c:pt idx="12911">
                  <c:v>17.772975056439599</c:v>
                </c:pt>
                <c:pt idx="12912">
                  <c:v>17.7743516326194</c:v>
                </c:pt>
                <c:pt idx="12913">
                  <c:v>17.775728208799102</c:v>
                </c:pt>
                <c:pt idx="12914">
                  <c:v>17.7771047849788</c:v>
                </c:pt>
                <c:pt idx="12915">
                  <c:v>17.778481361158502</c:v>
                </c:pt>
                <c:pt idx="12916">
                  <c:v>17.779857937338299</c:v>
                </c:pt>
                <c:pt idx="12917">
                  <c:v>17.781234513518001</c:v>
                </c:pt>
                <c:pt idx="12918">
                  <c:v>17.782611089697699</c:v>
                </c:pt>
                <c:pt idx="12919">
                  <c:v>17.783987665877401</c:v>
                </c:pt>
                <c:pt idx="12920">
                  <c:v>17.785364242057199</c:v>
                </c:pt>
                <c:pt idx="12921">
                  <c:v>17.7867408182369</c:v>
                </c:pt>
                <c:pt idx="12922">
                  <c:v>17.788117394416599</c:v>
                </c:pt>
                <c:pt idx="12923">
                  <c:v>17.7894939705963</c:v>
                </c:pt>
                <c:pt idx="12924">
                  <c:v>17.790870546776102</c:v>
                </c:pt>
                <c:pt idx="12925">
                  <c:v>17.7922471229558</c:v>
                </c:pt>
                <c:pt idx="12926">
                  <c:v>17.793623699135502</c:v>
                </c:pt>
                <c:pt idx="12927">
                  <c:v>17.7950002753152</c:v>
                </c:pt>
                <c:pt idx="12928">
                  <c:v>17.796376851495001</c:v>
                </c:pt>
                <c:pt idx="12929">
                  <c:v>17.797753427674699</c:v>
                </c:pt>
                <c:pt idx="12930">
                  <c:v>17.799130003854401</c:v>
                </c:pt>
                <c:pt idx="12931">
                  <c:v>17.800506580034099</c:v>
                </c:pt>
                <c:pt idx="12932">
                  <c:v>17.801883156213901</c:v>
                </c:pt>
                <c:pt idx="12933">
                  <c:v>17.803259732393599</c:v>
                </c:pt>
                <c:pt idx="12934">
                  <c:v>17.804636308573301</c:v>
                </c:pt>
                <c:pt idx="12935">
                  <c:v>17.806012884752999</c:v>
                </c:pt>
                <c:pt idx="12936">
                  <c:v>17.8073894609328</c:v>
                </c:pt>
                <c:pt idx="12937">
                  <c:v>17.808766037112498</c:v>
                </c:pt>
                <c:pt idx="12938">
                  <c:v>17.8101426132922</c:v>
                </c:pt>
                <c:pt idx="12939">
                  <c:v>17.811519189471898</c:v>
                </c:pt>
                <c:pt idx="12940">
                  <c:v>17.8128957656517</c:v>
                </c:pt>
                <c:pt idx="12941">
                  <c:v>17.814272341831401</c:v>
                </c:pt>
                <c:pt idx="12942">
                  <c:v>17.8156489180111</c:v>
                </c:pt>
                <c:pt idx="12943">
                  <c:v>17.817025494190901</c:v>
                </c:pt>
                <c:pt idx="12944">
                  <c:v>17.818402070370599</c:v>
                </c:pt>
                <c:pt idx="12945">
                  <c:v>17.819778646550301</c:v>
                </c:pt>
                <c:pt idx="12946">
                  <c:v>17.821155222729999</c:v>
                </c:pt>
                <c:pt idx="12947">
                  <c:v>17.8225317989098</c:v>
                </c:pt>
                <c:pt idx="12948">
                  <c:v>17.823908375089498</c:v>
                </c:pt>
                <c:pt idx="12949">
                  <c:v>17.8252849512692</c:v>
                </c:pt>
                <c:pt idx="12950">
                  <c:v>17.826661527448898</c:v>
                </c:pt>
                <c:pt idx="12951">
                  <c:v>17.8280381036287</c:v>
                </c:pt>
                <c:pt idx="12952">
                  <c:v>17.829414679808401</c:v>
                </c:pt>
                <c:pt idx="12953">
                  <c:v>17.8307912559881</c:v>
                </c:pt>
                <c:pt idx="12954">
                  <c:v>17.832167832167801</c:v>
                </c:pt>
                <c:pt idx="12955">
                  <c:v>17.833544408347599</c:v>
                </c:pt>
                <c:pt idx="12956">
                  <c:v>17.834920984527301</c:v>
                </c:pt>
                <c:pt idx="12957">
                  <c:v>17.836297560706999</c:v>
                </c:pt>
                <c:pt idx="12958">
                  <c:v>17.837674136886701</c:v>
                </c:pt>
                <c:pt idx="12959">
                  <c:v>17.839050713066499</c:v>
                </c:pt>
                <c:pt idx="12960">
                  <c:v>17.8404272892462</c:v>
                </c:pt>
                <c:pt idx="12961">
                  <c:v>17.841803865425899</c:v>
                </c:pt>
                <c:pt idx="12962">
                  <c:v>17.8431804416056</c:v>
                </c:pt>
                <c:pt idx="12963">
                  <c:v>17.844557017785402</c:v>
                </c:pt>
                <c:pt idx="12964">
                  <c:v>17.8459335939651</c:v>
                </c:pt>
                <c:pt idx="12965">
                  <c:v>17.847310170144802</c:v>
                </c:pt>
                <c:pt idx="12966">
                  <c:v>17.8486867463245</c:v>
                </c:pt>
                <c:pt idx="12967">
                  <c:v>17.850063322504301</c:v>
                </c:pt>
                <c:pt idx="12968">
                  <c:v>17.851439898683999</c:v>
                </c:pt>
                <c:pt idx="12969">
                  <c:v>17.852816474863701</c:v>
                </c:pt>
                <c:pt idx="12970">
                  <c:v>17.854193051043399</c:v>
                </c:pt>
                <c:pt idx="12971">
                  <c:v>17.855569627223201</c:v>
                </c:pt>
                <c:pt idx="12972">
                  <c:v>17.856946203402899</c:v>
                </c:pt>
                <c:pt idx="12973">
                  <c:v>17.858322779582601</c:v>
                </c:pt>
                <c:pt idx="12974">
                  <c:v>17.859699355762402</c:v>
                </c:pt>
                <c:pt idx="12975">
                  <c:v>17.8610759319421</c:v>
                </c:pt>
                <c:pt idx="12976">
                  <c:v>17.862452508121802</c:v>
                </c:pt>
                <c:pt idx="12977">
                  <c:v>17.8638290843015</c:v>
                </c:pt>
                <c:pt idx="12978">
                  <c:v>17.865205660481301</c:v>
                </c:pt>
                <c:pt idx="12979">
                  <c:v>17.866582236660999</c:v>
                </c:pt>
                <c:pt idx="12980">
                  <c:v>17.867958812840701</c:v>
                </c:pt>
                <c:pt idx="12981">
                  <c:v>17.869335389020399</c:v>
                </c:pt>
                <c:pt idx="12982">
                  <c:v>17.870711965200201</c:v>
                </c:pt>
                <c:pt idx="12983">
                  <c:v>17.872088541379899</c:v>
                </c:pt>
                <c:pt idx="12984">
                  <c:v>17.873465117559601</c:v>
                </c:pt>
                <c:pt idx="12985">
                  <c:v>17.874841693739299</c:v>
                </c:pt>
                <c:pt idx="12986">
                  <c:v>17.8762182699191</c:v>
                </c:pt>
                <c:pt idx="12987">
                  <c:v>17.877594846098798</c:v>
                </c:pt>
                <c:pt idx="12988">
                  <c:v>17.8789714222785</c:v>
                </c:pt>
                <c:pt idx="12989">
                  <c:v>17.880347998458198</c:v>
                </c:pt>
                <c:pt idx="12990">
                  <c:v>17.881724574638</c:v>
                </c:pt>
                <c:pt idx="12991">
                  <c:v>17.883101150817701</c:v>
                </c:pt>
                <c:pt idx="12992">
                  <c:v>17.8844777269974</c:v>
                </c:pt>
                <c:pt idx="12993">
                  <c:v>17.885854303177101</c:v>
                </c:pt>
                <c:pt idx="12994">
                  <c:v>17.887230879356899</c:v>
                </c:pt>
                <c:pt idx="12995">
                  <c:v>17.888607455536601</c:v>
                </c:pt>
                <c:pt idx="12996">
                  <c:v>17.889984031716299</c:v>
                </c:pt>
                <c:pt idx="12997">
                  <c:v>17.891360607896001</c:v>
                </c:pt>
                <c:pt idx="12998">
                  <c:v>17.892737184075798</c:v>
                </c:pt>
                <c:pt idx="12999">
                  <c:v>17.8941137602555</c:v>
                </c:pt>
                <c:pt idx="13000">
                  <c:v>17.895490336435198</c:v>
                </c:pt>
                <c:pt idx="13001">
                  <c:v>17.8968669126149</c:v>
                </c:pt>
                <c:pt idx="13002">
                  <c:v>17.898243488794702</c:v>
                </c:pt>
                <c:pt idx="13003">
                  <c:v>17.8996200649744</c:v>
                </c:pt>
                <c:pt idx="13004">
                  <c:v>17.900996641154101</c:v>
                </c:pt>
                <c:pt idx="13005">
                  <c:v>17.902373217333899</c:v>
                </c:pt>
                <c:pt idx="13006">
                  <c:v>17.903749793513601</c:v>
                </c:pt>
                <c:pt idx="13007">
                  <c:v>17.905126369693299</c:v>
                </c:pt>
                <c:pt idx="13008">
                  <c:v>17.906502945873001</c:v>
                </c:pt>
                <c:pt idx="13009">
                  <c:v>17.907879522052799</c:v>
                </c:pt>
                <c:pt idx="13010">
                  <c:v>17.9092560982325</c:v>
                </c:pt>
                <c:pt idx="13011">
                  <c:v>17.910632674412199</c:v>
                </c:pt>
                <c:pt idx="13012">
                  <c:v>17.9120092505919</c:v>
                </c:pt>
                <c:pt idx="13013">
                  <c:v>17.913385826771702</c:v>
                </c:pt>
                <c:pt idx="13014">
                  <c:v>17.9147624029514</c:v>
                </c:pt>
                <c:pt idx="13015">
                  <c:v>17.916138979131102</c:v>
                </c:pt>
                <c:pt idx="13016">
                  <c:v>17.9175155553108</c:v>
                </c:pt>
                <c:pt idx="13017">
                  <c:v>17.918892131490601</c:v>
                </c:pt>
                <c:pt idx="13018">
                  <c:v>17.920268707670299</c:v>
                </c:pt>
                <c:pt idx="13019">
                  <c:v>17.921645283850001</c:v>
                </c:pt>
                <c:pt idx="13020">
                  <c:v>17.923021860029699</c:v>
                </c:pt>
                <c:pt idx="13021">
                  <c:v>17.924398436209501</c:v>
                </c:pt>
                <c:pt idx="13022">
                  <c:v>17.925775012389199</c:v>
                </c:pt>
                <c:pt idx="13023">
                  <c:v>17.927151588568901</c:v>
                </c:pt>
                <c:pt idx="13024">
                  <c:v>17.928528164748599</c:v>
                </c:pt>
                <c:pt idx="13025">
                  <c:v>17.9299047409284</c:v>
                </c:pt>
                <c:pt idx="13026">
                  <c:v>17.931281317108098</c:v>
                </c:pt>
                <c:pt idx="13027">
                  <c:v>17.9326578932878</c:v>
                </c:pt>
                <c:pt idx="13028">
                  <c:v>17.934034469467498</c:v>
                </c:pt>
                <c:pt idx="13029">
                  <c:v>17.935411045647299</c:v>
                </c:pt>
                <c:pt idx="13030">
                  <c:v>17.936787621827001</c:v>
                </c:pt>
                <c:pt idx="13031">
                  <c:v>17.938164198006699</c:v>
                </c:pt>
                <c:pt idx="13032">
                  <c:v>17.939540774186501</c:v>
                </c:pt>
                <c:pt idx="13033">
                  <c:v>17.940917350366199</c:v>
                </c:pt>
                <c:pt idx="13034">
                  <c:v>17.942293926545901</c:v>
                </c:pt>
                <c:pt idx="13035">
                  <c:v>17.943670502725599</c:v>
                </c:pt>
                <c:pt idx="13036">
                  <c:v>17.9450470789054</c:v>
                </c:pt>
                <c:pt idx="13037">
                  <c:v>17.946423655085098</c:v>
                </c:pt>
                <c:pt idx="13038">
                  <c:v>17.9478002312648</c:v>
                </c:pt>
                <c:pt idx="13039">
                  <c:v>17.949176807444498</c:v>
                </c:pt>
                <c:pt idx="13040">
                  <c:v>17.9505533836243</c:v>
                </c:pt>
                <c:pt idx="13041">
                  <c:v>17.951929959804001</c:v>
                </c:pt>
                <c:pt idx="13042">
                  <c:v>17.9533065359837</c:v>
                </c:pt>
                <c:pt idx="13043">
                  <c:v>17.954683112163401</c:v>
                </c:pt>
                <c:pt idx="13044">
                  <c:v>17.956059688343199</c:v>
                </c:pt>
                <c:pt idx="13045">
                  <c:v>17.957436264522901</c:v>
                </c:pt>
                <c:pt idx="13046">
                  <c:v>17.958812840702599</c:v>
                </c:pt>
                <c:pt idx="13047">
                  <c:v>17.960189416882301</c:v>
                </c:pt>
                <c:pt idx="13048">
                  <c:v>17.961565993062099</c:v>
                </c:pt>
                <c:pt idx="13049">
                  <c:v>17.9629425692418</c:v>
                </c:pt>
                <c:pt idx="13050">
                  <c:v>17.964319145421499</c:v>
                </c:pt>
                <c:pt idx="13051">
                  <c:v>17.9656957216012</c:v>
                </c:pt>
                <c:pt idx="13052">
                  <c:v>17.967072297781002</c:v>
                </c:pt>
                <c:pt idx="13053">
                  <c:v>17.9684488739607</c:v>
                </c:pt>
                <c:pt idx="13054">
                  <c:v>17.969825450140402</c:v>
                </c:pt>
                <c:pt idx="13055">
                  <c:v>17.9712020263201</c:v>
                </c:pt>
                <c:pt idx="13056">
                  <c:v>17.972578602499901</c:v>
                </c:pt>
                <c:pt idx="13057">
                  <c:v>17.973955178679599</c:v>
                </c:pt>
                <c:pt idx="13058">
                  <c:v>17.975331754859301</c:v>
                </c:pt>
                <c:pt idx="13059">
                  <c:v>17.976708331038999</c:v>
                </c:pt>
                <c:pt idx="13060">
                  <c:v>17.9780849072188</c:v>
                </c:pt>
                <c:pt idx="13061">
                  <c:v>17.979461483398499</c:v>
                </c:pt>
                <c:pt idx="13062">
                  <c:v>17.9808380595782</c:v>
                </c:pt>
                <c:pt idx="13063">
                  <c:v>17.982214635758002</c:v>
                </c:pt>
                <c:pt idx="13064">
                  <c:v>17.9835912119377</c:v>
                </c:pt>
                <c:pt idx="13065">
                  <c:v>17.984967788117402</c:v>
                </c:pt>
                <c:pt idx="13066">
                  <c:v>17.9863443642971</c:v>
                </c:pt>
                <c:pt idx="13067">
                  <c:v>17.987720940476901</c:v>
                </c:pt>
                <c:pt idx="13068">
                  <c:v>17.989097516656599</c:v>
                </c:pt>
                <c:pt idx="13069">
                  <c:v>17.990474092836301</c:v>
                </c:pt>
                <c:pt idx="13070">
                  <c:v>17.991850669015999</c:v>
                </c:pt>
                <c:pt idx="13071">
                  <c:v>17.993227245195801</c:v>
                </c:pt>
                <c:pt idx="13072">
                  <c:v>17.994603821375499</c:v>
                </c:pt>
                <c:pt idx="13073">
                  <c:v>17.995980397555201</c:v>
                </c:pt>
                <c:pt idx="13074">
                  <c:v>17.997356973734899</c:v>
                </c:pt>
                <c:pt idx="13075">
                  <c:v>17.9987335499147</c:v>
                </c:pt>
                <c:pt idx="13076">
                  <c:v>18.000110126094398</c:v>
                </c:pt>
                <c:pt idx="13077">
                  <c:v>18.0014867022741</c:v>
                </c:pt>
                <c:pt idx="13078">
                  <c:v>18.002863278453798</c:v>
                </c:pt>
                <c:pt idx="13079">
                  <c:v>18.0042398546336</c:v>
                </c:pt>
                <c:pt idx="13080">
                  <c:v>18.005616430813301</c:v>
                </c:pt>
                <c:pt idx="13081">
                  <c:v>18.006993006993</c:v>
                </c:pt>
                <c:pt idx="13082">
                  <c:v>18.008369583172701</c:v>
                </c:pt>
                <c:pt idx="13083">
                  <c:v>18.009746159352499</c:v>
                </c:pt>
                <c:pt idx="13084">
                  <c:v>18.011122735532201</c:v>
                </c:pt>
                <c:pt idx="13085">
                  <c:v>18.012499311711899</c:v>
                </c:pt>
                <c:pt idx="13086">
                  <c:v>18.013875887891601</c:v>
                </c:pt>
                <c:pt idx="13087">
                  <c:v>18.015252464071398</c:v>
                </c:pt>
                <c:pt idx="13088">
                  <c:v>18.0166290402511</c:v>
                </c:pt>
                <c:pt idx="13089">
                  <c:v>18.018005616430798</c:v>
                </c:pt>
                <c:pt idx="13090">
                  <c:v>18.0193821926105</c:v>
                </c:pt>
                <c:pt idx="13091">
                  <c:v>18.020758768790301</c:v>
                </c:pt>
                <c:pt idx="13092">
                  <c:v>18.02213534497</c:v>
                </c:pt>
                <c:pt idx="13093">
                  <c:v>18.023511921149701</c:v>
                </c:pt>
                <c:pt idx="13094">
                  <c:v>18.0248884973294</c:v>
                </c:pt>
                <c:pt idx="13095">
                  <c:v>18.026265073509201</c:v>
                </c:pt>
                <c:pt idx="13096">
                  <c:v>18.027641649688899</c:v>
                </c:pt>
                <c:pt idx="13097">
                  <c:v>18.029018225868601</c:v>
                </c:pt>
                <c:pt idx="13098">
                  <c:v>18.030394802048399</c:v>
                </c:pt>
                <c:pt idx="13099">
                  <c:v>18.0317713782281</c:v>
                </c:pt>
                <c:pt idx="13100">
                  <c:v>18.033147954407799</c:v>
                </c:pt>
                <c:pt idx="13101">
                  <c:v>18.0345245305875</c:v>
                </c:pt>
                <c:pt idx="13102">
                  <c:v>18.035901106767302</c:v>
                </c:pt>
                <c:pt idx="13103">
                  <c:v>18.037277682947</c:v>
                </c:pt>
                <c:pt idx="13104">
                  <c:v>18.038654259126702</c:v>
                </c:pt>
                <c:pt idx="13105">
                  <c:v>18.0400308353064</c:v>
                </c:pt>
                <c:pt idx="13106">
                  <c:v>18.041407411486201</c:v>
                </c:pt>
                <c:pt idx="13107">
                  <c:v>18.042783987665899</c:v>
                </c:pt>
                <c:pt idx="13108">
                  <c:v>18.044160563845601</c:v>
                </c:pt>
                <c:pt idx="13109">
                  <c:v>18.045537140025299</c:v>
                </c:pt>
                <c:pt idx="13110">
                  <c:v>18.046913716205101</c:v>
                </c:pt>
                <c:pt idx="13111">
                  <c:v>18.048290292384799</c:v>
                </c:pt>
                <c:pt idx="13112">
                  <c:v>18.049666868564501</c:v>
                </c:pt>
                <c:pt idx="13113">
                  <c:v>18.051043444744199</c:v>
                </c:pt>
                <c:pt idx="13114">
                  <c:v>18.052420020924</c:v>
                </c:pt>
                <c:pt idx="13115">
                  <c:v>18.053796597103702</c:v>
                </c:pt>
                <c:pt idx="13116">
                  <c:v>18.0551731732834</c:v>
                </c:pt>
                <c:pt idx="13117">
                  <c:v>18.056549749463102</c:v>
                </c:pt>
                <c:pt idx="13118">
                  <c:v>18.057926325642899</c:v>
                </c:pt>
                <c:pt idx="13119">
                  <c:v>18.059302901822601</c:v>
                </c:pt>
                <c:pt idx="13120">
                  <c:v>18.060679478002299</c:v>
                </c:pt>
                <c:pt idx="13121">
                  <c:v>18.062056054182001</c:v>
                </c:pt>
                <c:pt idx="13122">
                  <c:v>18.063432630361799</c:v>
                </c:pt>
                <c:pt idx="13123">
                  <c:v>18.064809206541501</c:v>
                </c:pt>
                <c:pt idx="13124">
                  <c:v>18.066185782721199</c:v>
                </c:pt>
                <c:pt idx="13125">
                  <c:v>18.067562358900901</c:v>
                </c:pt>
                <c:pt idx="13126">
                  <c:v>18.068938935080698</c:v>
                </c:pt>
                <c:pt idx="13127">
                  <c:v>18.0703155112604</c:v>
                </c:pt>
                <c:pt idx="13128">
                  <c:v>18.071692087440098</c:v>
                </c:pt>
                <c:pt idx="13129">
                  <c:v>18.0730686636199</c:v>
                </c:pt>
                <c:pt idx="13130">
                  <c:v>18.074445239799601</c:v>
                </c:pt>
                <c:pt idx="13131">
                  <c:v>18.0758218159793</c:v>
                </c:pt>
                <c:pt idx="13132">
                  <c:v>18.077198392159001</c:v>
                </c:pt>
                <c:pt idx="13133">
                  <c:v>18.078574968338799</c:v>
                </c:pt>
                <c:pt idx="13134">
                  <c:v>18.079951544518501</c:v>
                </c:pt>
                <c:pt idx="13135">
                  <c:v>18.081328120698199</c:v>
                </c:pt>
                <c:pt idx="13136">
                  <c:v>18.082704696877901</c:v>
                </c:pt>
                <c:pt idx="13137">
                  <c:v>18.084081273057699</c:v>
                </c:pt>
                <c:pt idx="13138">
                  <c:v>18.0854578492374</c:v>
                </c:pt>
                <c:pt idx="13139">
                  <c:v>18.086834425417099</c:v>
                </c:pt>
                <c:pt idx="13140">
                  <c:v>18.0882110015968</c:v>
                </c:pt>
                <c:pt idx="13141">
                  <c:v>18.089587577776602</c:v>
                </c:pt>
                <c:pt idx="13142">
                  <c:v>18.0909641539563</c:v>
                </c:pt>
                <c:pt idx="13143">
                  <c:v>18.092340730136002</c:v>
                </c:pt>
                <c:pt idx="13144">
                  <c:v>18.0937173063157</c:v>
                </c:pt>
                <c:pt idx="13145">
                  <c:v>18.095093882495501</c:v>
                </c:pt>
                <c:pt idx="13146">
                  <c:v>18.096470458675199</c:v>
                </c:pt>
                <c:pt idx="13147">
                  <c:v>18.097847034854901</c:v>
                </c:pt>
                <c:pt idx="13148">
                  <c:v>18.099223611034599</c:v>
                </c:pt>
                <c:pt idx="13149">
                  <c:v>18.1006001872144</c:v>
                </c:pt>
                <c:pt idx="13150">
                  <c:v>18.101976763394099</c:v>
                </c:pt>
                <c:pt idx="13151">
                  <c:v>18.1033533395738</c:v>
                </c:pt>
                <c:pt idx="13152">
                  <c:v>18.104729915753499</c:v>
                </c:pt>
                <c:pt idx="13153">
                  <c:v>18.1061064919333</c:v>
                </c:pt>
                <c:pt idx="13154">
                  <c:v>18.107483068113002</c:v>
                </c:pt>
                <c:pt idx="13155">
                  <c:v>18.1088596442927</c:v>
                </c:pt>
                <c:pt idx="13156">
                  <c:v>18.110236220472402</c:v>
                </c:pt>
                <c:pt idx="13157">
                  <c:v>18.111612796652199</c:v>
                </c:pt>
                <c:pt idx="13158">
                  <c:v>18.112989372831901</c:v>
                </c:pt>
                <c:pt idx="13159">
                  <c:v>18.114365949011599</c:v>
                </c:pt>
                <c:pt idx="13160">
                  <c:v>18.115742525191301</c:v>
                </c:pt>
                <c:pt idx="13161">
                  <c:v>18.117119101371099</c:v>
                </c:pt>
                <c:pt idx="13162">
                  <c:v>18.118495677550801</c:v>
                </c:pt>
                <c:pt idx="13163">
                  <c:v>18.119872253730499</c:v>
                </c:pt>
                <c:pt idx="13164">
                  <c:v>18.1212488299103</c:v>
                </c:pt>
                <c:pt idx="13165">
                  <c:v>18.122625406089998</c:v>
                </c:pt>
                <c:pt idx="13166">
                  <c:v>18.1240019822697</c:v>
                </c:pt>
                <c:pt idx="13167">
                  <c:v>18.125378558449398</c:v>
                </c:pt>
                <c:pt idx="13168">
                  <c:v>18.1267551346292</c:v>
                </c:pt>
                <c:pt idx="13169">
                  <c:v>18.128131710808901</c:v>
                </c:pt>
                <c:pt idx="13170">
                  <c:v>18.1295082869886</c:v>
                </c:pt>
                <c:pt idx="13171">
                  <c:v>18.130884863168301</c:v>
                </c:pt>
                <c:pt idx="13172">
                  <c:v>18.132261439348099</c:v>
                </c:pt>
                <c:pt idx="13173">
                  <c:v>18.133638015527801</c:v>
                </c:pt>
                <c:pt idx="13174">
                  <c:v>18.135014591707499</c:v>
                </c:pt>
                <c:pt idx="13175">
                  <c:v>18.136391167887201</c:v>
                </c:pt>
                <c:pt idx="13176">
                  <c:v>18.137767744066998</c:v>
                </c:pt>
                <c:pt idx="13177">
                  <c:v>18.1391443202467</c:v>
                </c:pt>
                <c:pt idx="13178">
                  <c:v>18.140520896426398</c:v>
                </c:pt>
                <c:pt idx="13179">
                  <c:v>18.1418974726061</c:v>
                </c:pt>
                <c:pt idx="13180">
                  <c:v>18.143274048785901</c:v>
                </c:pt>
                <c:pt idx="13181">
                  <c:v>18.1446506249656</c:v>
                </c:pt>
                <c:pt idx="13182">
                  <c:v>18.146027201145301</c:v>
                </c:pt>
                <c:pt idx="13183">
                  <c:v>18.147403777325</c:v>
                </c:pt>
                <c:pt idx="13184">
                  <c:v>18.148780353504801</c:v>
                </c:pt>
                <c:pt idx="13185">
                  <c:v>18.150156929684499</c:v>
                </c:pt>
                <c:pt idx="13186">
                  <c:v>18.151533505864201</c:v>
                </c:pt>
                <c:pt idx="13187">
                  <c:v>18.152910082043899</c:v>
                </c:pt>
                <c:pt idx="13188">
                  <c:v>18.1542866582237</c:v>
                </c:pt>
                <c:pt idx="13189">
                  <c:v>18.155663234403399</c:v>
                </c:pt>
                <c:pt idx="13190">
                  <c:v>18.1570398105831</c:v>
                </c:pt>
                <c:pt idx="13191">
                  <c:v>18.158416386762902</c:v>
                </c:pt>
                <c:pt idx="13192">
                  <c:v>18.1597929629426</c:v>
                </c:pt>
                <c:pt idx="13193">
                  <c:v>18.161169539122302</c:v>
                </c:pt>
                <c:pt idx="13194">
                  <c:v>18.162546115302</c:v>
                </c:pt>
                <c:pt idx="13195">
                  <c:v>18.163922691481702</c:v>
                </c:pt>
                <c:pt idx="13196">
                  <c:v>18.165299267661499</c:v>
                </c:pt>
                <c:pt idx="13197">
                  <c:v>18.166675843841201</c:v>
                </c:pt>
                <c:pt idx="13198">
                  <c:v>18.168052420020899</c:v>
                </c:pt>
                <c:pt idx="13199">
                  <c:v>18.169428996200701</c:v>
                </c:pt>
                <c:pt idx="13200">
                  <c:v>18.170805572380399</c:v>
                </c:pt>
                <c:pt idx="13201">
                  <c:v>18.172182148560101</c:v>
                </c:pt>
                <c:pt idx="13202">
                  <c:v>18.173558724739799</c:v>
                </c:pt>
                <c:pt idx="13203">
                  <c:v>18.1749353009196</c:v>
                </c:pt>
                <c:pt idx="13204">
                  <c:v>18.176311877099302</c:v>
                </c:pt>
                <c:pt idx="13205">
                  <c:v>18.177688453279</c:v>
                </c:pt>
                <c:pt idx="13206">
                  <c:v>18.179065029458702</c:v>
                </c:pt>
                <c:pt idx="13207">
                  <c:v>18.180441605638499</c:v>
                </c:pt>
                <c:pt idx="13208">
                  <c:v>18.181818181818201</c:v>
                </c:pt>
                <c:pt idx="13209">
                  <c:v>18.183194757997899</c:v>
                </c:pt>
                <c:pt idx="13210">
                  <c:v>18.184571334177601</c:v>
                </c:pt>
                <c:pt idx="13211">
                  <c:v>18.185947910357399</c:v>
                </c:pt>
                <c:pt idx="13212">
                  <c:v>18.187324486537101</c:v>
                </c:pt>
                <c:pt idx="13213">
                  <c:v>18.188701062716799</c:v>
                </c:pt>
                <c:pt idx="13214">
                  <c:v>18.190077638896501</c:v>
                </c:pt>
                <c:pt idx="13215">
                  <c:v>18.191454215076298</c:v>
                </c:pt>
                <c:pt idx="13216">
                  <c:v>18.192830791256</c:v>
                </c:pt>
                <c:pt idx="13217">
                  <c:v>18.194207367435698</c:v>
                </c:pt>
                <c:pt idx="13218">
                  <c:v>18.1955839436154</c:v>
                </c:pt>
                <c:pt idx="13219">
                  <c:v>18.196960519795201</c:v>
                </c:pt>
                <c:pt idx="13220">
                  <c:v>18.1983370959749</c:v>
                </c:pt>
                <c:pt idx="13221">
                  <c:v>18.199713672154601</c:v>
                </c:pt>
                <c:pt idx="13222">
                  <c:v>18.201090248334399</c:v>
                </c:pt>
                <c:pt idx="13223">
                  <c:v>18.202466824514101</c:v>
                </c:pt>
                <c:pt idx="13224">
                  <c:v>18.203843400693799</c:v>
                </c:pt>
                <c:pt idx="13225">
                  <c:v>18.205219976873501</c:v>
                </c:pt>
                <c:pt idx="13226">
                  <c:v>18.206596553053298</c:v>
                </c:pt>
                <c:pt idx="13227">
                  <c:v>18.207973129233</c:v>
                </c:pt>
                <c:pt idx="13228">
                  <c:v>18.209349705412698</c:v>
                </c:pt>
                <c:pt idx="13229">
                  <c:v>18.2107262815924</c:v>
                </c:pt>
                <c:pt idx="13230">
                  <c:v>18.212102857772202</c:v>
                </c:pt>
                <c:pt idx="13231">
                  <c:v>18.2134794339519</c:v>
                </c:pt>
                <c:pt idx="13232">
                  <c:v>18.214856010131601</c:v>
                </c:pt>
                <c:pt idx="13233">
                  <c:v>18.2162325863113</c:v>
                </c:pt>
                <c:pt idx="13234">
                  <c:v>18.217609162491101</c:v>
                </c:pt>
                <c:pt idx="13235">
                  <c:v>18.218985738670799</c:v>
                </c:pt>
                <c:pt idx="13236">
                  <c:v>18.220362314850501</c:v>
                </c:pt>
                <c:pt idx="13237">
                  <c:v>18.221738891030199</c:v>
                </c:pt>
                <c:pt idx="13238">
                  <c:v>18.22311546721</c:v>
                </c:pt>
                <c:pt idx="13239">
                  <c:v>18.224492043389699</c:v>
                </c:pt>
                <c:pt idx="13240">
                  <c:v>18.2258686195694</c:v>
                </c:pt>
                <c:pt idx="13241">
                  <c:v>18.227245195749099</c:v>
                </c:pt>
                <c:pt idx="13242">
                  <c:v>18.2286217719289</c:v>
                </c:pt>
                <c:pt idx="13243">
                  <c:v>18.229998348108602</c:v>
                </c:pt>
                <c:pt idx="13244">
                  <c:v>18.2313749242883</c:v>
                </c:pt>
                <c:pt idx="13245">
                  <c:v>18.232751500468002</c:v>
                </c:pt>
                <c:pt idx="13246">
                  <c:v>18.234128076647799</c:v>
                </c:pt>
                <c:pt idx="13247">
                  <c:v>18.235504652827501</c:v>
                </c:pt>
                <c:pt idx="13248">
                  <c:v>18.236881229007199</c:v>
                </c:pt>
                <c:pt idx="13249">
                  <c:v>18.238257805186901</c:v>
                </c:pt>
                <c:pt idx="13250">
                  <c:v>18.239634381366699</c:v>
                </c:pt>
                <c:pt idx="13251">
                  <c:v>18.241010957546401</c:v>
                </c:pt>
                <c:pt idx="13252">
                  <c:v>18.242387533726099</c:v>
                </c:pt>
                <c:pt idx="13253">
                  <c:v>18.243764109905801</c:v>
                </c:pt>
                <c:pt idx="13254">
                  <c:v>18.245140686085598</c:v>
                </c:pt>
                <c:pt idx="13255">
                  <c:v>18.2465172622653</c:v>
                </c:pt>
                <c:pt idx="13256">
                  <c:v>18.247893838444998</c:v>
                </c:pt>
                <c:pt idx="13257">
                  <c:v>18.249270414624799</c:v>
                </c:pt>
                <c:pt idx="13258">
                  <c:v>18.250646990804501</c:v>
                </c:pt>
                <c:pt idx="13259">
                  <c:v>18.252023566984199</c:v>
                </c:pt>
                <c:pt idx="13260">
                  <c:v>18.253400143163901</c:v>
                </c:pt>
                <c:pt idx="13261">
                  <c:v>18.254776719343699</c:v>
                </c:pt>
                <c:pt idx="13262">
                  <c:v>18.256153295523401</c:v>
                </c:pt>
                <c:pt idx="13263">
                  <c:v>18.257529871703099</c:v>
                </c:pt>
                <c:pt idx="13264">
                  <c:v>18.258906447882801</c:v>
                </c:pt>
                <c:pt idx="13265">
                  <c:v>18.260283024062598</c:v>
                </c:pt>
                <c:pt idx="13266">
                  <c:v>18.2616596002423</c:v>
                </c:pt>
                <c:pt idx="13267">
                  <c:v>18.263036176421998</c:v>
                </c:pt>
                <c:pt idx="13268">
                  <c:v>18.2644127526017</c:v>
                </c:pt>
                <c:pt idx="13269">
                  <c:v>18.265789328781501</c:v>
                </c:pt>
                <c:pt idx="13270">
                  <c:v>18.2671659049612</c:v>
                </c:pt>
                <c:pt idx="13271">
                  <c:v>18.268542481140901</c:v>
                </c:pt>
                <c:pt idx="13272">
                  <c:v>18.2699190573206</c:v>
                </c:pt>
                <c:pt idx="13273">
                  <c:v>18.271295633500401</c:v>
                </c:pt>
                <c:pt idx="13274">
                  <c:v>18.272672209680099</c:v>
                </c:pt>
                <c:pt idx="13275">
                  <c:v>18.274048785859801</c:v>
                </c:pt>
                <c:pt idx="13276">
                  <c:v>18.275425362039499</c:v>
                </c:pt>
                <c:pt idx="13277">
                  <c:v>18.2768019382193</c:v>
                </c:pt>
                <c:pt idx="13278">
                  <c:v>18.278178514398999</c:v>
                </c:pt>
                <c:pt idx="13279">
                  <c:v>18.2795550905787</c:v>
                </c:pt>
                <c:pt idx="13280">
                  <c:v>18.280931666758399</c:v>
                </c:pt>
                <c:pt idx="13281">
                  <c:v>18.2823082429382</c:v>
                </c:pt>
                <c:pt idx="13282">
                  <c:v>18.283684819117902</c:v>
                </c:pt>
                <c:pt idx="13283">
                  <c:v>18.2850613952976</c:v>
                </c:pt>
                <c:pt idx="13284">
                  <c:v>18.286437971477302</c:v>
                </c:pt>
                <c:pt idx="13285">
                  <c:v>18.287814547657099</c:v>
                </c:pt>
                <c:pt idx="13286">
                  <c:v>18.289191123836801</c:v>
                </c:pt>
                <c:pt idx="13287">
                  <c:v>18.290567700016499</c:v>
                </c:pt>
                <c:pt idx="13288">
                  <c:v>18.2919442761963</c:v>
                </c:pt>
                <c:pt idx="13289">
                  <c:v>18.293320852375999</c:v>
                </c:pt>
                <c:pt idx="13290">
                  <c:v>18.2946974285557</c:v>
                </c:pt>
                <c:pt idx="13291">
                  <c:v>18.296074004735399</c:v>
                </c:pt>
                <c:pt idx="13292">
                  <c:v>18.2974505809152</c:v>
                </c:pt>
                <c:pt idx="13293">
                  <c:v>18.298827157094902</c:v>
                </c:pt>
                <c:pt idx="13294">
                  <c:v>18.3002037332746</c:v>
                </c:pt>
                <c:pt idx="13295">
                  <c:v>18.301580309454302</c:v>
                </c:pt>
                <c:pt idx="13296">
                  <c:v>18.302956885634099</c:v>
                </c:pt>
                <c:pt idx="13297">
                  <c:v>18.304333461813801</c:v>
                </c:pt>
                <c:pt idx="13298">
                  <c:v>18.305710037993499</c:v>
                </c:pt>
                <c:pt idx="13299">
                  <c:v>18.307086614173201</c:v>
                </c:pt>
                <c:pt idx="13300">
                  <c:v>18.308463190352999</c:v>
                </c:pt>
                <c:pt idx="13301">
                  <c:v>18.309839766532701</c:v>
                </c:pt>
                <c:pt idx="13302">
                  <c:v>18.311216342712399</c:v>
                </c:pt>
                <c:pt idx="13303">
                  <c:v>18.312592918892101</c:v>
                </c:pt>
                <c:pt idx="13304">
                  <c:v>18.313969495071898</c:v>
                </c:pt>
                <c:pt idx="13305">
                  <c:v>18.3153460712516</c:v>
                </c:pt>
                <c:pt idx="13306">
                  <c:v>18.316722647431298</c:v>
                </c:pt>
                <c:pt idx="13307">
                  <c:v>18.318099223611</c:v>
                </c:pt>
                <c:pt idx="13308">
                  <c:v>18.319475799790801</c:v>
                </c:pt>
                <c:pt idx="13309">
                  <c:v>18.3208523759705</c:v>
                </c:pt>
                <c:pt idx="13310">
                  <c:v>18.322228952150201</c:v>
                </c:pt>
                <c:pt idx="13311">
                  <c:v>18.3236055283299</c:v>
                </c:pt>
                <c:pt idx="13312">
                  <c:v>18.324982104509701</c:v>
                </c:pt>
                <c:pt idx="13313">
                  <c:v>18.326358680689399</c:v>
                </c:pt>
                <c:pt idx="13314">
                  <c:v>18.327735256869101</c:v>
                </c:pt>
                <c:pt idx="13315">
                  <c:v>18.329111833048799</c:v>
                </c:pt>
                <c:pt idx="13316">
                  <c:v>18.3304884092286</c:v>
                </c:pt>
                <c:pt idx="13317">
                  <c:v>18.331864985408298</c:v>
                </c:pt>
                <c:pt idx="13318">
                  <c:v>18.333241561588</c:v>
                </c:pt>
                <c:pt idx="13319">
                  <c:v>18.334618137767698</c:v>
                </c:pt>
                <c:pt idx="13320">
                  <c:v>18.3359947139475</c:v>
                </c:pt>
                <c:pt idx="13321">
                  <c:v>18.337371290127201</c:v>
                </c:pt>
                <c:pt idx="13322">
                  <c:v>18.3387478663069</c:v>
                </c:pt>
                <c:pt idx="13323">
                  <c:v>18.340124442486701</c:v>
                </c:pt>
                <c:pt idx="13324">
                  <c:v>18.341501018666399</c:v>
                </c:pt>
                <c:pt idx="13325">
                  <c:v>18.342877594846101</c:v>
                </c:pt>
                <c:pt idx="13326">
                  <c:v>18.344254171025799</c:v>
                </c:pt>
                <c:pt idx="13327">
                  <c:v>18.3456307472056</c:v>
                </c:pt>
                <c:pt idx="13328">
                  <c:v>18.347007323385299</c:v>
                </c:pt>
                <c:pt idx="13329">
                  <c:v>18.348383899565</c:v>
                </c:pt>
                <c:pt idx="13330">
                  <c:v>18.349760475744699</c:v>
                </c:pt>
                <c:pt idx="13331">
                  <c:v>18.3511370519245</c:v>
                </c:pt>
                <c:pt idx="13332">
                  <c:v>18.352513628104202</c:v>
                </c:pt>
                <c:pt idx="13333">
                  <c:v>18.3538902042839</c:v>
                </c:pt>
                <c:pt idx="13334">
                  <c:v>18.355266780463602</c:v>
                </c:pt>
                <c:pt idx="13335">
                  <c:v>18.356643356643399</c:v>
                </c:pt>
                <c:pt idx="13336">
                  <c:v>18.358019932823101</c:v>
                </c:pt>
                <c:pt idx="13337">
                  <c:v>18.359396509002799</c:v>
                </c:pt>
                <c:pt idx="13338">
                  <c:v>18.360773085182501</c:v>
                </c:pt>
                <c:pt idx="13339">
                  <c:v>18.362149661362299</c:v>
                </c:pt>
                <c:pt idx="13340">
                  <c:v>18.363526237542001</c:v>
                </c:pt>
                <c:pt idx="13341">
                  <c:v>18.364902813721699</c:v>
                </c:pt>
                <c:pt idx="13342">
                  <c:v>18.366279389901401</c:v>
                </c:pt>
                <c:pt idx="13343">
                  <c:v>18.367655966081202</c:v>
                </c:pt>
                <c:pt idx="13344">
                  <c:v>18.3690325422609</c:v>
                </c:pt>
                <c:pt idx="13345">
                  <c:v>18.370409118440602</c:v>
                </c:pt>
                <c:pt idx="13346">
                  <c:v>18.3717856946203</c:v>
                </c:pt>
                <c:pt idx="13347">
                  <c:v>18.373162270800101</c:v>
                </c:pt>
                <c:pt idx="13348">
                  <c:v>18.374538846979799</c:v>
                </c:pt>
                <c:pt idx="13349">
                  <c:v>18.375915423159501</c:v>
                </c:pt>
                <c:pt idx="13350">
                  <c:v>18.377291999339199</c:v>
                </c:pt>
                <c:pt idx="13351">
                  <c:v>18.378668575519001</c:v>
                </c:pt>
                <c:pt idx="13352">
                  <c:v>18.380045151698699</c:v>
                </c:pt>
                <c:pt idx="13353">
                  <c:v>18.381421727878401</c:v>
                </c:pt>
                <c:pt idx="13354">
                  <c:v>18.382798304058198</c:v>
                </c:pt>
                <c:pt idx="13355">
                  <c:v>18.3841748802379</c:v>
                </c:pt>
                <c:pt idx="13356">
                  <c:v>18.385551456417598</c:v>
                </c:pt>
                <c:pt idx="13357">
                  <c:v>18.3869280325973</c:v>
                </c:pt>
                <c:pt idx="13358">
                  <c:v>18.388304608777101</c:v>
                </c:pt>
                <c:pt idx="13359">
                  <c:v>18.3896811849568</c:v>
                </c:pt>
                <c:pt idx="13360">
                  <c:v>18.391057761136501</c:v>
                </c:pt>
                <c:pt idx="13361">
                  <c:v>18.3924343373162</c:v>
                </c:pt>
                <c:pt idx="13362">
                  <c:v>18.393810913496001</c:v>
                </c:pt>
                <c:pt idx="13363">
                  <c:v>18.395187489675699</c:v>
                </c:pt>
                <c:pt idx="13364">
                  <c:v>18.396564065855401</c:v>
                </c:pt>
                <c:pt idx="13365">
                  <c:v>18.397940642035099</c:v>
                </c:pt>
                <c:pt idx="13366">
                  <c:v>18.3993172182149</c:v>
                </c:pt>
                <c:pt idx="13367">
                  <c:v>18.400693794394599</c:v>
                </c:pt>
                <c:pt idx="13368">
                  <c:v>18.4020703705743</c:v>
                </c:pt>
                <c:pt idx="13369">
                  <c:v>18.403446946753999</c:v>
                </c:pt>
                <c:pt idx="13370">
                  <c:v>18.4048235229338</c:v>
                </c:pt>
                <c:pt idx="13371">
                  <c:v>18.406200099113502</c:v>
                </c:pt>
                <c:pt idx="13372">
                  <c:v>18.4075766752932</c:v>
                </c:pt>
                <c:pt idx="13373">
                  <c:v>18.408953251472902</c:v>
                </c:pt>
                <c:pt idx="13374">
                  <c:v>18.410329827652699</c:v>
                </c:pt>
                <c:pt idx="13375">
                  <c:v>18.411706403832401</c:v>
                </c:pt>
                <c:pt idx="13376">
                  <c:v>18.413082980012099</c:v>
                </c:pt>
                <c:pt idx="13377">
                  <c:v>18.414459556191801</c:v>
                </c:pt>
                <c:pt idx="13378">
                  <c:v>18.415836132371599</c:v>
                </c:pt>
                <c:pt idx="13379">
                  <c:v>18.4172127085513</c:v>
                </c:pt>
                <c:pt idx="13380">
                  <c:v>18.418589284730999</c:v>
                </c:pt>
                <c:pt idx="13381">
                  <c:v>18.4199658609107</c:v>
                </c:pt>
                <c:pt idx="13382">
                  <c:v>18.421342437090502</c:v>
                </c:pt>
                <c:pt idx="13383">
                  <c:v>18.4227190132702</c:v>
                </c:pt>
                <c:pt idx="13384">
                  <c:v>18.424095589449902</c:v>
                </c:pt>
                <c:pt idx="13385">
                  <c:v>18.425472165629699</c:v>
                </c:pt>
                <c:pt idx="13386">
                  <c:v>18.426848741809401</c:v>
                </c:pt>
                <c:pt idx="13387">
                  <c:v>18.428225317989099</c:v>
                </c:pt>
                <c:pt idx="13388">
                  <c:v>18.429601894168801</c:v>
                </c:pt>
                <c:pt idx="13389">
                  <c:v>18.430978470348599</c:v>
                </c:pt>
                <c:pt idx="13390">
                  <c:v>18.432355046528301</c:v>
                </c:pt>
                <c:pt idx="13391">
                  <c:v>18.433731622707999</c:v>
                </c:pt>
                <c:pt idx="13392">
                  <c:v>18.435108198887701</c:v>
                </c:pt>
                <c:pt idx="13393">
                  <c:v>18.436484775067498</c:v>
                </c:pt>
                <c:pt idx="13394">
                  <c:v>18.4378613512472</c:v>
                </c:pt>
                <c:pt idx="13395">
                  <c:v>18.439237927426898</c:v>
                </c:pt>
                <c:pt idx="13396">
                  <c:v>18.4406145036066</c:v>
                </c:pt>
                <c:pt idx="13397">
                  <c:v>18.441991079786401</c:v>
                </c:pt>
                <c:pt idx="13398">
                  <c:v>18.4433676559661</c:v>
                </c:pt>
                <c:pt idx="13399">
                  <c:v>18.444744232145801</c:v>
                </c:pt>
                <c:pt idx="13400">
                  <c:v>18.446120808325499</c:v>
                </c:pt>
                <c:pt idx="13401">
                  <c:v>18.447497384505301</c:v>
                </c:pt>
                <c:pt idx="13402">
                  <c:v>18.448873960684999</c:v>
                </c:pt>
                <c:pt idx="13403">
                  <c:v>18.450250536864701</c:v>
                </c:pt>
                <c:pt idx="13404">
                  <c:v>18.451627113044399</c:v>
                </c:pt>
                <c:pt idx="13405">
                  <c:v>18.4530036892242</c:v>
                </c:pt>
                <c:pt idx="13406">
                  <c:v>18.454380265403898</c:v>
                </c:pt>
                <c:pt idx="13407">
                  <c:v>18.4557568415836</c:v>
                </c:pt>
                <c:pt idx="13408">
                  <c:v>18.457133417763298</c:v>
                </c:pt>
                <c:pt idx="13409">
                  <c:v>18.4585099939431</c:v>
                </c:pt>
                <c:pt idx="13410">
                  <c:v>18.459886570122801</c:v>
                </c:pt>
                <c:pt idx="13411">
                  <c:v>18.4612631463025</c:v>
                </c:pt>
                <c:pt idx="13412">
                  <c:v>18.462639722482201</c:v>
                </c:pt>
                <c:pt idx="13413">
                  <c:v>18.464016298661999</c:v>
                </c:pt>
                <c:pt idx="13414">
                  <c:v>18.465392874841701</c:v>
                </c:pt>
                <c:pt idx="13415">
                  <c:v>18.466769451021399</c:v>
                </c:pt>
                <c:pt idx="13416">
                  <c:v>18.4681460272012</c:v>
                </c:pt>
                <c:pt idx="13417">
                  <c:v>18.469522603380899</c:v>
                </c:pt>
                <c:pt idx="13418">
                  <c:v>18.4708991795606</c:v>
                </c:pt>
                <c:pt idx="13419">
                  <c:v>18.472275755740299</c:v>
                </c:pt>
                <c:pt idx="13420">
                  <c:v>18.4736523319201</c:v>
                </c:pt>
                <c:pt idx="13421">
                  <c:v>18.475028908099802</c:v>
                </c:pt>
                <c:pt idx="13422">
                  <c:v>18.4764054842795</c:v>
                </c:pt>
                <c:pt idx="13423">
                  <c:v>18.477782060459202</c:v>
                </c:pt>
                <c:pt idx="13424">
                  <c:v>18.479158636638999</c:v>
                </c:pt>
                <c:pt idx="13425">
                  <c:v>18.480535212818701</c:v>
                </c:pt>
                <c:pt idx="13426">
                  <c:v>18.481911788998399</c:v>
                </c:pt>
                <c:pt idx="13427">
                  <c:v>18.483288365178101</c:v>
                </c:pt>
                <c:pt idx="13428">
                  <c:v>18.484664941357899</c:v>
                </c:pt>
                <c:pt idx="13429">
                  <c:v>18.4860415175376</c:v>
                </c:pt>
                <c:pt idx="13430">
                  <c:v>18.487418093717299</c:v>
                </c:pt>
                <c:pt idx="13431">
                  <c:v>18.488794669897</c:v>
                </c:pt>
                <c:pt idx="13432">
                  <c:v>18.490171246076802</c:v>
                </c:pt>
                <c:pt idx="13433">
                  <c:v>18.4915478222565</c:v>
                </c:pt>
                <c:pt idx="13434">
                  <c:v>18.492924398436202</c:v>
                </c:pt>
                <c:pt idx="13435">
                  <c:v>18.4943009746159</c:v>
                </c:pt>
                <c:pt idx="13436">
                  <c:v>18.495677550795701</c:v>
                </c:pt>
                <c:pt idx="13437">
                  <c:v>18.497054126975399</c:v>
                </c:pt>
                <c:pt idx="13438">
                  <c:v>18.498430703155101</c:v>
                </c:pt>
                <c:pt idx="13439">
                  <c:v>18.499807279334799</c:v>
                </c:pt>
                <c:pt idx="13440">
                  <c:v>18.501183855514601</c:v>
                </c:pt>
                <c:pt idx="13441">
                  <c:v>18.502560431694299</c:v>
                </c:pt>
                <c:pt idx="13442">
                  <c:v>18.503937007874001</c:v>
                </c:pt>
                <c:pt idx="13443">
                  <c:v>18.505313584053699</c:v>
                </c:pt>
                <c:pt idx="13444">
                  <c:v>18.5066901602335</c:v>
                </c:pt>
                <c:pt idx="13445">
                  <c:v>18.508066736413198</c:v>
                </c:pt>
                <c:pt idx="13446">
                  <c:v>18.5094433125929</c:v>
                </c:pt>
                <c:pt idx="13447">
                  <c:v>18.510819888772701</c:v>
                </c:pt>
                <c:pt idx="13448">
                  <c:v>18.5121964649524</c:v>
                </c:pt>
                <c:pt idx="13449">
                  <c:v>18.513573041132101</c:v>
                </c:pt>
                <c:pt idx="13450">
                  <c:v>18.5149496173118</c:v>
                </c:pt>
                <c:pt idx="13451">
                  <c:v>18.516326193491601</c:v>
                </c:pt>
                <c:pt idx="13452">
                  <c:v>18.517702769671299</c:v>
                </c:pt>
                <c:pt idx="13453">
                  <c:v>18.519079345851001</c:v>
                </c:pt>
                <c:pt idx="13454">
                  <c:v>18.520455922030699</c:v>
                </c:pt>
                <c:pt idx="13455">
                  <c:v>18.5218324982105</c:v>
                </c:pt>
                <c:pt idx="13456">
                  <c:v>18.523209074390198</c:v>
                </c:pt>
                <c:pt idx="13457">
                  <c:v>18.5245856505699</c:v>
                </c:pt>
                <c:pt idx="13458">
                  <c:v>18.525962226749598</c:v>
                </c:pt>
                <c:pt idx="13459">
                  <c:v>18.5273388029294</c:v>
                </c:pt>
                <c:pt idx="13460">
                  <c:v>18.528715379109101</c:v>
                </c:pt>
                <c:pt idx="13461">
                  <c:v>18.5300919552888</c:v>
                </c:pt>
                <c:pt idx="13462">
                  <c:v>18.531468531468501</c:v>
                </c:pt>
                <c:pt idx="13463">
                  <c:v>18.532845107648299</c:v>
                </c:pt>
                <c:pt idx="13464">
                  <c:v>18.534221683828001</c:v>
                </c:pt>
                <c:pt idx="13465">
                  <c:v>18.535598260007699</c:v>
                </c:pt>
                <c:pt idx="13466">
                  <c:v>18.536974836187401</c:v>
                </c:pt>
                <c:pt idx="13467">
                  <c:v>18.538351412367199</c:v>
                </c:pt>
                <c:pt idx="13468">
                  <c:v>18.5397279885469</c:v>
                </c:pt>
                <c:pt idx="13469">
                  <c:v>18.541104564726599</c:v>
                </c:pt>
                <c:pt idx="13470">
                  <c:v>18.5424811409063</c:v>
                </c:pt>
                <c:pt idx="13471">
                  <c:v>18.543857717086102</c:v>
                </c:pt>
                <c:pt idx="13472">
                  <c:v>18.5452342932658</c:v>
                </c:pt>
                <c:pt idx="13473">
                  <c:v>18.546610869445502</c:v>
                </c:pt>
                <c:pt idx="13474">
                  <c:v>18.5479874456252</c:v>
                </c:pt>
                <c:pt idx="13475">
                  <c:v>18.549364021805001</c:v>
                </c:pt>
                <c:pt idx="13476">
                  <c:v>18.550740597984699</c:v>
                </c:pt>
                <c:pt idx="13477">
                  <c:v>18.552117174164401</c:v>
                </c:pt>
                <c:pt idx="13478">
                  <c:v>18.553493750344199</c:v>
                </c:pt>
                <c:pt idx="13479">
                  <c:v>18.554870326523901</c:v>
                </c:pt>
                <c:pt idx="13480">
                  <c:v>18.556246902703599</c:v>
                </c:pt>
                <c:pt idx="13481">
                  <c:v>18.557623478883301</c:v>
                </c:pt>
                <c:pt idx="13482">
                  <c:v>18.559000055063098</c:v>
                </c:pt>
                <c:pt idx="13483">
                  <c:v>18.5603766312428</c:v>
                </c:pt>
                <c:pt idx="13484">
                  <c:v>18.561753207422498</c:v>
                </c:pt>
                <c:pt idx="13485">
                  <c:v>18.5631297836022</c:v>
                </c:pt>
                <c:pt idx="13486">
                  <c:v>18.564506359782001</c:v>
                </c:pt>
                <c:pt idx="13487">
                  <c:v>18.565882935961699</c:v>
                </c:pt>
                <c:pt idx="13488">
                  <c:v>18.567259512141401</c:v>
                </c:pt>
                <c:pt idx="13489">
                  <c:v>18.568636088321099</c:v>
                </c:pt>
                <c:pt idx="13490">
                  <c:v>18.570012664500901</c:v>
                </c:pt>
                <c:pt idx="13491">
                  <c:v>18.571389240680599</c:v>
                </c:pt>
                <c:pt idx="13492">
                  <c:v>18.572765816860301</c:v>
                </c:pt>
                <c:pt idx="13493">
                  <c:v>18.574142393039999</c:v>
                </c:pt>
                <c:pt idx="13494">
                  <c:v>18.5755189692198</c:v>
                </c:pt>
                <c:pt idx="13495">
                  <c:v>18.576895545399498</c:v>
                </c:pt>
                <c:pt idx="13496">
                  <c:v>18.5782721215792</c:v>
                </c:pt>
                <c:pt idx="13497">
                  <c:v>18.579648697758898</c:v>
                </c:pt>
                <c:pt idx="13498">
                  <c:v>18.5810252739387</c:v>
                </c:pt>
                <c:pt idx="13499">
                  <c:v>18.582401850118401</c:v>
                </c:pt>
                <c:pt idx="13500">
                  <c:v>18.5837784262981</c:v>
                </c:pt>
                <c:pt idx="13501">
                  <c:v>18.585155002477801</c:v>
                </c:pt>
                <c:pt idx="13502">
                  <c:v>18.586531578657599</c:v>
                </c:pt>
                <c:pt idx="13503">
                  <c:v>18.587908154837301</c:v>
                </c:pt>
                <c:pt idx="13504">
                  <c:v>18.589284731016999</c:v>
                </c:pt>
                <c:pt idx="13505">
                  <c:v>18.590661307196701</c:v>
                </c:pt>
                <c:pt idx="13506">
                  <c:v>18.592037883376499</c:v>
                </c:pt>
                <c:pt idx="13507">
                  <c:v>18.5934144595562</c:v>
                </c:pt>
                <c:pt idx="13508">
                  <c:v>18.594791035735899</c:v>
                </c:pt>
                <c:pt idx="13509">
                  <c:v>18.5961676119156</c:v>
                </c:pt>
                <c:pt idx="13510">
                  <c:v>18.597544188095402</c:v>
                </c:pt>
                <c:pt idx="13511">
                  <c:v>18.5989207642751</c:v>
                </c:pt>
                <c:pt idx="13512">
                  <c:v>18.600297340454802</c:v>
                </c:pt>
                <c:pt idx="13513">
                  <c:v>18.601673916634599</c:v>
                </c:pt>
                <c:pt idx="13514">
                  <c:v>18.603050492814301</c:v>
                </c:pt>
                <c:pt idx="13515">
                  <c:v>18.604427068993999</c:v>
                </c:pt>
                <c:pt idx="13516">
                  <c:v>18.605803645173701</c:v>
                </c:pt>
                <c:pt idx="13517">
                  <c:v>18.607180221353499</c:v>
                </c:pt>
                <c:pt idx="13518">
                  <c:v>18.6085567975332</c:v>
                </c:pt>
                <c:pt idx="13519">
                  <c:v>18.609933373712899</c:v>
                </c:pt>
                <c:pt idx="13520">
                  <c:v>18.6113099498926</c:v>
                </c:pt>
                <c:pt idx="13521">
                  <c:v>18.612686526072402</c:v>
                </c:pt>
                <c:pt idx="13522">
                  <c:v>18.6140631022521</c:v>
                </c:pt>
                <c:pt idx="13523">
                  <c:v>18.615439678431802</c:v>
                </c:pt>
                <c:pt idx="13524">
                  <c:v>18.6168162546115</c:v>
                </c:pt>
                <c:pt idx="13525">
                  <c:v>18.618192830791301</c:v>
                </c:pt>
                <c:pt idx="13526">
                  <c:v>18.619569406970999</c:v>
                </c:pt>
                <c:pt idx="13527">
                  <c:v>18.620945983150701</c:v>
                </c:pt>
                <c:pt idx="13528">
                  <c:v>18.622322559330399</c:v>
                </c:pt>
                <c:pt idx="13529">
                  <c:v>18.623699135510201</c:v>
                </c:pt>
                <c:pt idx="13530">
                  <c:v>18.625075711689899</c:v>
                </c:pt>
                <c:pt idx="13531">
                  <c:v>18.626452287869601</c:v>
                </c:pt>
                <c:pt idx="13532">
                  <c:v>18.627828864049299</c:v>
                </c:pt>
                <c:pt idx="13533">
                  <c:v>18.6292054402291</c:v>
                </c:pt>
                <c:pt idx="13534">
                  <c:v>18.630582016408798</c:v>
                </c:pt>
                <c:pt idx="13535">
                  <c:v>18.6319585925885</c:v>
                </c:pt>
                <c:pt idx="13536">
                  <c:v>18.633335168768198</c:v>
                </c:pt>
                <c:pt idx="13537">
                  <c:v>18.634711744948</c:v>
                </c:pt>
                <c:pt idx="13538">
                  <c:v>18.636088321127701</c:v>
                </c:pt>
                <c:pt idx="13539">
                  <c:v>18.6374648973074</c:v>
                </c:pt>
                <c:pt idx="13540">
                  <c:v>18.638841473487101</c:v>
                </c:pt>
                <c:pt idx="13541">
                  <c:v>18.640218049666899</c:v>
                </c:pt>
                <c:pt idx="13542">
                  <c:v>18.641594625846601</c:v>
                </c:pt>
                <c:pt idx="13543">
                  <c:v>18.642971202026299</c:v>
                </c:pt>
                <c:pt idx="13544">
                  <c:v>18.6443477782061</c:v>
                </c:pt>
                <c:pt idx="13545">
                  <c:v>18.645724354385798</c:v>
                </c:pt>
                <c:pt idx="13546">
                  <c:v>18.6471009305655</c:v>
                </c:pt>
                <c:pt idx="13547">
                  <c:v>18.648477506745198</c:v>
                </c:pt>
                <c:pt idx="13548">
                  <c:v>18.649854082925</c:v>
                </c:pt>
                <c:pt idx="13549">
                  <c:v>18.651230659104701</c:v>
                </c:pt>
                <c:pt idx="13550">
                  <c:v>18.6526072352844</c:v>
                </c:pt>
                <c:pt idx="13551">
                  <c:v>18.653983811464101</c:v>
                </c:pt>
                <c:pt idx="13552">
                  <c:v>18.655360387643899</c:v>
                </c:pt>
                <c:pt idx="13553">
                  <c:v>18.656736963823601</c:v>
                </c:pt>
                <c:pt idx="13554">
                  <c:v>18.658113540003299</c:v>
                </c:pt>
                <c:pt idx="13555">
                  <c:v>18.659490116183001</c:v>
                </c:pt>
                <c:pt idx="13556">
                  <c:v>18.660866692362799</c:v>
                </c:pt>
                <c:pt idx="13557">
                  <c:v>18.6622432685425</c:v>
                </c:pt>
                <c:pt idx="13558">
                  <c:v>18.663619844722199</c:v>
                </c:pt>
                <c:pt idx="13559">
                  <c:v>18.6649964209019</c:v>
                </c:pt>
                <c:pt idx="13560">
                  <c:v>18.666372997081702</c:v>
                </c:pt>
                <c:pt idx="13561">
                  <c:v>18.6677495732614</c:v>
                </c:pt>
                <c:pt idx="13562">
                  <c:v>18.669126149441102</c:v>
                </c:pt>
                <c:pt idx="13563">
                  <c:v>18.6705027256208</c:v>
                </c:pt>
                <c:pt idx="13564">
                  <c:v>18.671879301800601</c:v>
                </c:pt>
                <c:pt idx="13565">
                  <c:v>18.673255877980299</c:v>
                </c:pt>
                <c:pt idx="13566">
                  <c:v>18.674632454160001</c:v>
                </c:pt>
                <c:pt idx="13567">
                  <c:v>18.676009030339699</c:v>
                </c:pt>
                <c:pt idx="13568">
                  <c:v>18.677385606519501</c:v>
                </c:pt>
                <c:pt idx="13569">
                  <c:v>18.678762182699199</c:v>
                </c:pt>
                <c:pt idx="13570">
                  <c:v>18.680138758878901</c:v>
                </c:pt>
                <c:pt idx="13571">
                  <c:v>18.681515335058599</c:v>
                </c:pt>
                <c:pt idx="13572">
                  <c:v>18.6828919112384</c:v>
                </c:pt>
                <c:pt idx="13573">
                  <c:v>18.684268487418102</c:v>
                </c:pt>
                <c:pt idx="13574">
                  <c:v>18.6856450635978</c:v>
                </c:pt>
                <c:pt idx="13575">
                  <c:v>18.687021639777502</c:v>
                </c:pt>
                <c:pt idx="13576">
                  <c:v>18.688398215957299</c:v>
                </c:pt>
                <c:pt idx="13577">
                  <c:v>18.689774792137001</c:v>
                </c:pt>
                <c:pt idx="13578">
                  <c:v>18.691151368316699</c:v>
                </c:pt>
                <c:pt idx="13579">
                  <c:v>18.692527944496501</c:v>
                </c:pt>
                <c:pt idx="13580">
                  <c:v>18.693904520676199</c:v>
                </c:pt>
                <c:pt idx="13581">
                  <c:v>18.695281096855901</c:v>
                </c:pt>
                <c:pt idx="13582">
                  <c:v>18.696657673035599</c:v>
                </c:pt>
                <c:pt idx="13583">
                  <c:v>18.6980342492154</c:v>
                </c:pt>
                <c:pt idx="13584">
                  <c:v>18.699410825395098</c:v>
                </c:pt>
                <c:pt idx="13585">
                  <c:v>18.7007874015748</c:v>
                </c:pt>
                <c:pt idx="13586">
                  <c:v>18.702163977754498</c:v>
                </c:pt>
                <c:pt idx="13587">
                  <c:v>18.7035405539343</c:v>
                </c:pt>
                <c:pt idx="13588">
                  <c:v>18.704917130114001</c:v>
                </c:pt>
                <c:pt idx="13589">
                  <c:v>18.7062937062937</c:v>
                </c:pt>
                <c:pt idx="13590">
                  <c:v>18.707670282473401</c:v>
                </c:pt>
                <c:pt idx="13591">
                  <c:v>18.709046858653199</c:v>
                </c:pt>
                <c:pt idx="13592">
                  <c:v>18.710423434832901</c:v>
                </c:pt>
                <c:pt idx="13593">
                  <c:v>18.711800011012599</c:v>
                </c:pt>
                <c:pt idx="13594">
                  <c:v>18.713176587192301</c:v>
                </c:pt>
                <c:pt idx="13595">
                  <c:v>18.714553163372099</c:v>
                </c:pt>
                <c:pt idx="13596">
                  <c:v>18.7159297395518</c:v>
                </c:pt>
                <c:pt idx="13597">
                  <c:v>18.717306315731499</c:v>
                </c:pt>
                <c:pt idx="13598">
                  <c:v>18.7186828919112</c:v>
                </c:pt>
                <c:pt idx="13599">
                  <c:v>18.720059468091002</c:v>
                </c:pt>
                <c:pt idx="13600">
                  <c:v>18.7214360442707</c:v>
                </c:pt>
                <c:pt idx="13601">
                  <c:v>18.722812620450402</c:v>
                </c:pt>
                <c:pt idx="13602">
                  <c:v>18.7241891966301</c:v>
                </c:pt>
                <c:pt idx="13603">
                  <c:v>18.725565772809901</c:v>
                </c:pt>
                <c:pt idx="13604">
                  <c:v>18.726942348989599</c:v>
                </c:pt>
                <c:pt idx="13605">
                  <c:v>18.728318925169301</c:v>
                </c:pt>
                <c:pt idx="13606">
                  <c:v>18.729695501349099</c:v>
                </c:pt>
                <c:pt idx="13607">
                  <c:v>18.7310720775288</c:v>
                </c:pt>
                <c:pt idx="13608">
                  <c:v>18.732448653708499</c:v>
                </c:pt>
                <c:pt idx="13609">
                  <c:v>18.7338252298882</c:v>
                </c:pt>
                <c:pt idx="13610">
                  <c:v>18.735201806068002</c:v>
                </c:pt>
                <c:pt idx="13611">
                  <c:v>18.7365783822477</c:v>
                </c:pt>
                <c:pt idx="13612">
                  <c:v>18.737954958427402</c:v>
                </c:pt>
                <c:pt idx="13613">
                  <c:v>18.7393315346071</c:v>
                </c:pt>
                <c:pt idx="13614">
                  <c:v>18.740708110786901</c:v>
                </c:pt>
                <c:pt idx="13615">
                  <c:v>18.742084686966599</c:v>
                </c:pt>
                <c:pt idx="13616">
                  <c:v>18.743461263146301</c:v>
                </c:pt>
                <c:pt idx="13617">
                  <c:v>18.744837839325999</c:v>
                </c:pt>
                <c:pt idx="13618">
                  <c:v>18.746214415505801</c:v>
                </c:pt>
                <c:pt idx="13619">
                  <c:v>18.747590991685499</c:v>
                </c:pt>
                <c:pt idx="13620">
                  <c:v>18.748967567865201</c:v>
                </c:pt>
                <c:pt idx="13621">
                  <c:v>18.750344144044899</c:v>
                </c:pt>
                <c:pt idx="13622">
                  <c:v>18.7517207202247</c:v>
                </c:pt>
                <c:pt idx="13623">
                  <c:v>18.753097296404398</c:v>
                </c:pt>
                <c:pt idx="13624">
                  <c:v>18.7544738725841</c:v>
                </c:pt>
                <c:pt idx="13625">
                  <c:v>18.755850448763798</c:v>
                </c:pt>
                <c:pt idx="13626">
                  <c:v>18.7572270249436</c:v>
                </c:pt>
                <c:pt idx="13627">
                  <c:v>18.758603601123301</c:v>
                </c:pt>
                <c:pt idx="13628">
                  <c:v>18.759980177302999</c:v>
                </c:pt>
                <c:pt idx="13629">
                  <c:v>18.761356753482701</c:v>
                </c:pt>
                <c:pt idx="13630">
                  <c:v>18.762733329662499</c:v>
                </c:pt>
                <c:pt idx="13631">
                  <c:v>18.764109905842201</c:v>
                </c:pt>
                <c:pt idx="13632">
                  <c:v>18.765486482021899</c:v>
                </c:pt>
                <c:pt idx="13633">
                  <c:v>18.766863058201601</c:v>
                </c:pt>
                <c:pt idx="13634">
                  <c:v>18.768239634381398</c:v>
                </c:pt>
                <c:pt idx="13635">
                  <c:v>18.7696162105611</c:v>
                </c:pt>
                <c:pt idx="13636">
                  <c:v>18.770992786740798</c:v>
                </c:pt>
                <c:pt idx="13637">
                  <c:v>18.7723693629206</c:v>
                </c:pt>
                <c:pt idx="13638">
                  <c:v>18.773745939100301</c:v>
                </c:pt>
                <c:pt idx="13639">
                  <c:v>18.77512251528</c:v>
                </c:pt>
                <c:pt idx="13640">
                  <c:v>18.776499091459701</c:v>
                </c:pt>
                <c:pt idx="13641">
                  <c:v>18.777875667639499</c:v>
                </c:pt>
                <c:pt idx="13642">
                  <c:v>18.779252243819201</c:v>
                </c:pt>
                <c:pt idx="13643">
                  <c:v>18.780628819998899</c:v>
                </c:pt>
                <c:pt idx="13644">
                  <c:v>18.782005396178601</c:v>
                </c:pt>
                <c:pt idx="13645">
                  <c:v>18.783381972358399</c:v>
                </c:pt>
                <c:pt idx="13646">
                  <c:v>18.7847585485381</c:v>
                </c:pt>
                <c:pt idx="13647">
                  <c:v>18.786135124717799</c:v>
                </c:pt>
                <c:pt idx="13648">
                  <c:v>18.7875117008975</c:v>
                </c:pt>
                <c:pt idx="13649">
                  <c:v>18.788888277077302</c:v>
                </c:pt>
                <c:pt idx="13650">
                  <c:v>18.790264853257</c:v>
                </c:pt>
                <c:pt idx="13651">
                  <c:v>18.791641429436702</c:v>
                </c:pt>
                <c:pt idx="13652">
                  <c:v>18.7930180056164</c:v>
                </c:pt>
                <c:pt idx="13653">
                  <c:v>18.794394581796201</c:v>
                </c:pt>
                <c:pt idx="13654">
                  <c:v>18.795771157975899</c:v>
                </c:pt>
                <c:pt idx="13655">
                  <c:v>18.797147734155601</c:v>
                </c:pt>
                <c:pt idx="13656">
                  <c:v>18.798524310335299</c:v>
                </c:pt>
                <c:pt idx="13657">
                  <c:v>18.7999008865151</c:v>
                </c:pt>
                <c:pt idx="13658">
                  <c:v>18.801277462694799</c:v>
                </c:pt>
                <c:pt idx="13659">
                  <c:v>18.8026540388745</c:v>
                </c:pt>
                <c:pt idx="13660">
                  <c:v>18.804030615054199</c:v>
                </c:pt>
                <c:pt idx="13661">
                  <c:v>18.805407191234</c:v>
                </c:pt>
                <c:pt idx="13662">
                  <c:v>18.806783767413702</c:v>
                </c:pt>
                <c:pt idx="13663">
                  <c:v>18.8081603435934</c:v>
                </c:pt>
                <c:pt idx="13664">
                  <c:v>18.809536919773102</c:v>
                </c:pt>
                <c:pt idx="13665">
                  <c:v>18.810913495952899</c:v>
                </c:pt>
                <c:pt idx="13666">
                  <c:v>18.812290072132601</c:v>
                </c:pt>
                <c:pt idx="13667">
                  <c:v>18.813666648312299</c:v>
                </c:pt>
                <c:pt idx="13668">
                  <c:v>18.815043224492001</c:v>
                </c:pt>
                <c:pt idx="13669">
                  <c:v>18.816419800671799</c:v>
                </c:pt>
                <c:pt idx="13670">
                  <c:v>18.817796376851501</c:v>
                </c:pt>
                <c:pt idx="13671">
                  <c:v>18.819172953031199</c:v>
                </c:pt>
                <c:pt idx="13672">
                  <c:v>18.820549529211</c:v>
                </c:pt>
                <c:pt idx="13673">
                  <c:v>18.821926105390698</c:v>
                </c:pt>
                <c:pt idx="13674">
                  <c:v>18.8233026815704</c:v>
                </c:pt>
                <c:pt idx="13675">
                  <c:v>18.824679257750098</c:v>
                </c:pt>
                <c:pt idx="13676">
                  <c:v>18.8260558339299</c:v>
                </c:pt>
                <c:pt idx="13677">
                  <c:v>18.827432410109601</c:v>
                </c:pt>
                <c:pt idx="13678">
                  <c:v>18.8288089862893</c:v>
                </c:pt>
                <c:pt idx="13679">
                  <c:v>18.830185562469001</c:v>
                </c:pt>
                <c:pt idx="13680">
                  <c:v>18.831562138648799</c:v>
                </c:pt>
                <c:pt idx="13681">
                  <c:v>18.832938714828501</c:v>
                </c:pt>
                <c:pt idx="13682">
                  <c:v>18.834315291008199</c:v>
                </c:pt>
                <c:pt idx="13683">
                  <c:v>18.835691867187901</c:v>
                </c:pt>
                <c:pt idx="13684">
                  <c:v>18.837068443367698</c:v>
                </c:pt>
                <c:pt idx="13685">
                  <c:v>18.8384450195474</c:v>
                </c:pt>
                <c:pt idx="13686">
                  <c:v>18.839821595727098</c:v>
                </c:pt>
                <c:pt idx="13687">
                  <c:v>18.8411981719068</c:v>
                </c:pt>
                <c:pt idx="13688">
                  <c:v>18.842574748086601</c:v>
                </c:pt>
                <c:pt idx="13689">
                  <c:v>18.8439513242663</c:v>
                </c:pt>
                <c:pt idx="13690">
                  <c:v>18.845327900446001</c:v>
                </c:pt>
                <c:pt idx="13691">
                  <c:v>18.8467044766257</c:v>
                </c:pt>
                <c:pt idx="13692">
                  <c:v>18.848081052805501</c:v>
                </c:pt>
                <c:pt idx="13693">
                  <c:v>18.849457628985199</c:v>
                </c:pt>
                <c:pt idx="13694">
                  <c:v>18.850834205164901</c:v>
                </c:pt>
                <c:pt idx="13695">
                  <c:v>18.852210781344599</c:v>
                </c:pt>
                <c:pt idx="13696">
                  <c:v>18.8535873575244</c:v>
                </c:pt>
                <c:pt idx="13697">
                  <c:v>18.854963933704099</c:v>
                </c:pt>
                <c:pt idx="13698">
                  <c:v>18.8563405098838</c:v>
                </c:pt>
                <c:pt idx="13699">
                  <c:v>18.857717086063499</c:v>
                </c:pt>
                <c:pt idx="13700">
                  <c:v>18.8590936622433</c:v>
                </c:pt>
                <c:pt idx="13701">
                  <c:v>18.860470238423002</c:v>
                </c:pt>
                <c:pt idx="13702">
                  <c:v>18.8618468146027</c:v>
                </c:pt>
                <c:pt idx="13703">
                  <c:v>18.863223390782501</c:v>
                </c:pt>
                <c:pt idx="13704">
                  <c:v>18.864599966962199</c:v>
                </c:pt>
                <c:pt idx="13705">
                  <c:v>18.865976543141901</c:v>
                </c:pt>
                <c:pt idx="13706">
                  <c:v>18.867353119321599</c:v>
                </c:pt>
                <c:pt idx="13707">
                  <c:v>18.868729695501401</c:v>
                </c:pt>
                <c:pt idx="13708">
                  <c:v>18.870106271681099</c:v>
                </c:pt>
                <c:pt idx="13709">
                  <c:v>18.871482847860801</c:v>
                </c:pt>
                <c:pt idx="13710">
                  <c:v>18.872859424040499</c:v>
                </c:pt>
                <c:pt idx="13711">
                  <c:v>18.8742360002203</c:v>
                </c:pt>
                <c:pt idx="13712">
                  <c:v>18.875612576399998</c:v>
                </c:pt>
                <c:pt idx="13713">
                  <c:v>18.8769891525797</c:v>
                </c:pt>
                <c:pt idx="13714">
                  <c:v>18.878365728759398</c:v>
                </c:pt>
                <c:pt idx="13715">
                  <c:v>18.879742304939199</c:v>
                </c:pt>
                <c:pt idx="13716">
                  <c:v>18.881118881118901</c:v>
                </c:pt>
                <c:pt idx="13717">
                  <c:v>18.882495457298599</c:v>
                </c:pt>
                <c:pt idx="13718">
                  <c:v>18.883872033478301</c:v>
                </c:pt>
                <c:pt idx="13719">
                  <c:v>18.885248609658099</c:v>
                </c:pt>
                <c:pt idx="13720">
                  <c:v>18.886625185837801</c:v>
                </c:pt>
                <c:pt idx="13721">
                  <c:v>18.888001762017499</c:v>
                </c:pt>
                <c:pt idx="13722">
                  <c:v>18.889378338197201</c:v>
                </c:pt>
                <c:pt idx="13723">
                  <c:v>18.890754914376998</c:v>
                </c:pt>
                <c:pt idx="13724">
                  <c:v>18.8921314905567</c:v>
                </c:pt>
                <c:pt idx="13725">
                  <c:v>18.893508066736398</c:v>
                </c:pt>
                <c:pt idx="13726">
                  <c:v>18.8948846429161</c:v>
                </c:pt>
                <c:pt idx="13727">
                  <c:v>18.896261219095901</c:v>
                </c:pt>
                <c:pt idx="13728">
                  <c:v>18.8976377952756</c:v>
                </c:pt>
                <c:pt idx="13729">
                  <c:v>18.899014371455301</c:v>
                </c:pt>
                <c:pt idx="13730">
                  <c:v>18.900390947635</c:v>
                </c:pt>
                <c:pt idx="13731">
                  <c:v>18.901767523814801</c:v>
                </c:pt>
                <c:pt idx="13732">
                  <c:v>18.903144099994499</c:v>
                </c:pt>
                <c:pt idx="13733">
                  <c:v>18.904520676174201</c:v>
                </c:pt>
                <c:pt idx="13734">
                  <c:v>18.905897252353999</c:v>
                </c:pt>
                <c:pt idx="13735">
                  <c:v>18.9072738285337</c:v>
                </c:pt>
                <c:pt idx="13736">
                  <c:v>18.908650404713399</c:v>
                </c:pt>
                <c:pt idx="13737">
                  <c:v>18.9100269808931</c:v>
                </c:pt>
                <c:pt idx="13738">
                  <c:v>18.911403557072902</c:v>
                </c:pt>
                <c:pt idx="13739">
                  <c:v>18.9127801332526</c:v>
                </c:pt>
                <c:pt idx="13740">
                  <c:v>18.914156709432302</c:v>
                </c:pt>
                <c:pt idx="13741">
                  <c:v>18.915533285612</c:v>
                </c:pt>
                <c:pt idx="13742">
                  <c:v>18.916909861791801</c:v>
                </c:pt>
                <c:pt idx="13743">
                  <c:v>18.918286437971499</c:v>
                </c:pt>
                <c:pt idx="13744">
                  <c:v>18.919663014151201</c:v>
                </c:pt>
                <c:pt idx="13745">
                  <c:v>18.921039590330899</c:v>
                </c:pt>
                <c:pt idx="13746">
                  <c:v>18.9224161665107</c:v>
                </c:pt>
                <c:pt idx="13747">
                  <c:v>18.923792742690399</c:v>
                </c:pt>
                <c:pt idx="13748">
                  <c:v>18.9251693188701</c:v>
                </c:pt>
                <c:pt idx="13749">
                  <c:v>18.926545895049799</c:v>
                </c:pt>
                <c:pt idx="13750">
                  <c:v>18.9279224712296</c:v>
                </c:pt>
                <c:pt idx="13751">
                  <c:v>18.929299047409302</c:v>
                </c:pt>
                <c:pt idx="13752">
                  <c:v>18.930675623589</c:v>
                </c:pt>
                <c:pt idx="13753">
                  <c:v>18.932052199768702</c:v>
                </c:pt>
                <c:pt idx="13754">
                  <c:v>18.933428775948499</c:v>
                </c:pt>
                <c:pt idx="13755">
                  <c:v>18.934805352128201</c:v>
                </c:pt>
                <c:pt idx="13756">
                  <c:v>18.936181928307899</c:v>
                </c:pt>
                <c:pt idx="13757">
                  <c:v>18.937558504487601</c:v>
                </c:pt>
                <c:pt idx="13758">
                  <c:v>18.938935080667399</c:v>
                </c:pt>
                <c:pt idx="13759">
                  <c:v>18.940311656847101</c:v>
                </c:pt>
                <c:pt idx="13760">
                  <c:v>18.941688233026799</c:v>
                </c:pt>
                <c:pt idx="13761">
                  <c:v>18.943064809206501</c:v>
                </c:pt>
                <c:pt idx="13762">
                  <c:v>18.944441385386298</c:v>
                </c:pt>
                <c:pt idx="13763">
                  <c:v>18.945817961566</c:v>
                </c:pt>
                <c:pt idx="13764">
                  <c:v>18.947194537745698</c:v>
                </c:pt>
                <c:pt idx="13765">
                  <c:v>18.9485711139254</c:v>
                </c:pt>
                <c:pt idx="13766">
                  <c:v>18.949947690105201</c:v>
                </c:pt>
                <c:pt idx="13767">
                  <c:v>18.9513242662849</c:v>
                </c:pt>
                <c:pt idx="13768">
                  <c:v>18.952700842464601</c:v>
                </c:pt>
                <c:pt idx="13769">
                  <c:v>18.954077418644399</c:v>
                </c:pt>
                <c:pt idx="13770">
                  <c:v>18.955453994824101</c:v>
                </c:pt>
                <c:pt idx="13771">
                  <c:v>18.956830571003799</c:v>
                </c:pt>
                <c:pt idx="13772">
                  <c:v>18.958207147183501</c:v>
                </c:pt>
                <c:pt idx="13773">
                  <c:v>18.959583723363298</c:v>
                </c:pt>
                <c:pt idx="13774">
                  <c:v>18.960960299543</c:v>
                </c:pt>
                <c:pt idx="13775">
                  <c:v>18.962336875722698</c:v>
                </c:pt>
                <c:pt idx="13776">
                  <c:v>18.9637134519024</c:v>
                </c:pt>
                <c:pt idx="13777">
                  <c:v>18.965090028082201</c:v>
                </c:pt>
                <c:pt idx="13778">
                  <c:v>18.9664666042619</c:v>
                </c:pt>
                <c:pt idx="13779">
                  <c:v>18.967843180441601</c:v>
                </c:pt>
                <c:pt idx="13780">
                  <c:v>18.9692197566213</c:v>
                </c:pt>
                <c:pt idx="13781">
                  <c:v>18.970596332801101</c:v>
                </c:pt>
                <c:pt idx="13782">
                  <c:v>18.971972908980799</c:v>
                </c:pt>
                <c:pt idx="13783">
                  <c:v>18.973349485160501</c:v>
                </c:pt>
                <c:pt idx="13784">
                  <c:v>18.974726061340199</c:v>
                </c:pt>
                <c:pt idx="13785">
                  <c:v>18.97610263752</c:v>
                </c:pt>
                <c:pt idx="13786">
                  <c:v>18.977479213699699</c:v>
                </c:pt>
                <c:pt idx="13787">
                  <c:v>18.9788557898794</c:v>
                </c:pt>
                <c:pt idx="13788">
                  <c:v>18.980232366059099</c:v>
                </c:pt>
                <c:pt idx="13789">
                  <c:v>18.9816089422389</c:v>
                </c:pt>
                <c:pt idx="13790">
                  <c:v>18.982985518418602</c:v>
                </c:pt>
                <c:pt idx="13791">
                  <c:v>18.9843620945983</c:v>
                </c:pt>
                <c:pt idx="13792">
                  <c:v>18.985738670778002</c:v>
                </c:pt>
                <c:pt idx="13793">
                  <c:v>18.987115246957799</c:v>
                </c:pt>
                <c:pt idx="13794">
                  <c:v>18.988491823137501</c:v>
                </c:pt>
                <c:pt idx="13795">
                  <c:v>18.989868399317199</c:v>
                </c:pt>
                <c:pt idx="13796">
                  <c:v>18.991244975496901</c:v>
                </c:pt>
                <c:pt idx="13797">
                  <c:v>18.992621551676699</c:v>
                </c:pt>
                <c:pt idx="13798">
                  <c:v>18.993998127856401</c:v>
                </c:pt>
                <c:pt idx="13799">
                  <c:v>18.995374704036099</c:v>
                </c:pt>
                <c:pt idx="13800">
                  <c:v>18.9967512802159</c:v>
                </c:pt>
                <c:pt idx="13801">
                  <c:v>18.998127856395602</c:v>
                </c:pt>
                <c:pt idx="13802">
                  <c:v>18.9995044325753</c:v>
                </c:pt>
                <c:pt idx="13803">
                  <c:v>19.000881008755002</c:v>
                </c:pt>
                <c:pt idx="13804">
                  <c:v>19.002257584934799</c:v>
                </c:pt>
                <c:pt idx="13805">
                  <c:v>19.003634161114501</c:v>
                </c:pt>
                <c:pt idx="13806">
                  <c:v>19.005010737294199</c:v>
                </c:pt>
                <c:pt idx="13807">
                  <c:v>19.006387313473901</c:v>
                </c:pt>
                <c:pt idx="13808">
                  <c:v>19.007763889653699</c:v>
                </c:pt>
                <c:pt idx="13809">
                  <c:v>19.009140465833401</c:v>
                </c:pt>
                <c:pt idx="13810">
                  <c:v>19.010517042013099</c:v>
                </c:pt>
                <c:pt idx="13811">
                  <c:v>19.011893618192801</c:v>
                </c:pt>
                <c:pt idx="13812">
                  <c:v>19.013270194372598</c:v>
                </c:pt>
                <c:pt idx="13813">
                  <c:v>19.0146467705523</c:v>
                </c:pt>
                <c:pt idx="13814">
                  <c:v>19.016023346731998</c:v>
                </c:pt>
                <c:pt idx="13815">
                  <c:v>19.0173999229117</c:v>
                </c:pt>
                <c:pt idx="13816">
                  <c:v>19.018776499091501</c:v>
                </c:pt>
                <c:pt idx="13817">
                  <c:v>19.0201530752712</c:v>
                </c:pt>
                <c:pt idx="13818">
                  <c:v>19.021529651450901</c:v>
                </c:pt>
                <c:pt idx="13819">
                  <c:v>19.0229062276306</c:v>
                </c:pt>
                <c:pt idx="13820">
                  <c:v>19.024282803810401</c:v>
                </c:pt>
                <c:pt idx="13821">
                  <c:v>19.025659379990099</c:v>
                </c:pt>
                <c:pt idx="13822">
                  <c:v>19.027035956169801</c:v>
                </c:pt>
                <c:pt idx="13823">
                  <c:v>19.028412532349499</c:v>
                </c:pt>
                <c:pt idx="13824">
                  <c:v>19.0297891085293</c:v>
                </c:pt>
                <c:pt idx="13825">
                  <c:v>19.031165684708998</c:v>
                </c:pt>
                <c:pt idx="13826">
                  <c:v>19.0325422608887</c:v>
                </c:pt>
                <c:pt idx="13827">
                  <c:v>19.033918837068502</c:v>
                </c:pt>
                <c:pt idx="13828">
                  <c:v>19.0352954132482</c:v>
                </c:pt>
                <c:pt idx="13829">
                  <c:v>19.036671989427902</c:v>
                </c:pt>
                <c:pt idx="13830">
                  <c:v>19.0380485656076</c:v>
                </c:pt>
                <c:pt idx="13831">
                  <c:v>19.039425141787401</c:v>
                </c:pt>
                <c:pt idx="13832">
                  <c:v>19.040801717967099</c:v>
                </c:pt>
                <c:pt idx="13833">
                  <c:v>19.042178294146801</c:v>
                </c:pt>
                <c:pt idx="13834">
                  <c:v>19.043554870326499</c:v>
                </c:pt>
                <c:pt idx="13835">
                  <c:v>19.0449314465063</c:v>
                </c:pt>
                <c:pt idx="13836">
                  <c:v>19.046308022685999</c:v>
                </c:pt>
                <c:pt idx="13837">
                  <c:v>19.0476845988657</c:v>
                </c:pt>
                <c:pt idx="13838">
                  <c:v>19.049061175045399</c:v>
                </c:pt>
                <c:pt idx="13839">
                  <c:v>19.0504377512252</c:v>
                </c:pt>
                <c:pt idx="13840">
                  <c:v>19.051814327404902</c:v>
                </c:pt>
                <c:pt idx="13841">
                  <c:v>19.0531909035846</c:v>
                </c:pt>
                <c:pt idx="13842">
                  <c:v>19.054567479764302</c:v>
                </c:pt>
                <c:pt idx="13843">
                  <c:v>19.055944055944099</c:v>
                </c:pt>
                <c:pt idx="13844">
                  <c:v>19.057320632123801</c:v>
                </c:pt>
                <c:pt idx="13845">
                  <c:v>19.058697208303499</c:v>
                </c:pt>
                <c:pt idx="13846">
                  <c:v>19.060073784483201</c:v>
                </c:pt>
                <c:pt idx="13847">
                  <c:v>19.061450360662999</c:v>
                </c:pt>
                <c:pt idx="13848">
                  <c:v>19.062826936842701</c:v>
                </c:pt>
                <c:pt idx="13849">
                  <c:v>19.064203513022399</c:v>
                </c:pt>
                <c:pt idx="13850">
                  <c:v>19.065580089202101</c:v>
                </c:pt>
                <c:pt idx="13851">
                  <c:v>19.066956665381898</c:v>
                </c:pt>
                <c:pt idx="13852">
                  <c:v>19.0683332415616</c:v>
                </c:pt>
                <c:pt idx="13853">
                  <c:v>19.069709817741298</c:v>
                </c:pt>
                <c:pt idx="13854">
                  <c:v>19.071086393921</c:v>
                </c:pt>
                <c:pt idx="13855">
                  <c:v>19.072462970100801</c:v>
                </c:pt>
                <c:pt idx="13856">
                  <c:v>19.073839546280499</c:v>
                </c:pt>
                <c:pt idx="13857">
                  <c:v>19.075216122460201</c:v>
                </c:pt>
                <c:pt idx="13858">
                  <c:v>19.076592698639999</c:v>
                </c:pt>
                <c:pt idx="13859">
                  <c:v>19.077969274819701</c:v>
                </c:pt>
                <c:pt idx="13860">
                  <c:v>19.079345850999399</c:v>
                </c:pt>
                <c:pt idx="13861">
                  <c:v>19.080722427179101</c:v>
                </c:pt>
                <c:pt idx="13862">
                  <c:v>19.082099003358898</c:v>
                </c:pt>
                <c:pt idx="13863">
                  <c:v>19.0834755795386</c:v>
                </c:pt>
                <c:pt idx="13864">
                  <c:v>19.084852155718298</c:v>
                </c:pt>
                <c:pt idx="13865">
                  <c:v>19.086228731898</c:v>
                </c:pt>
                <c:pt idx="13866">
                  <c:v>19.087605308077801</c:v>
                </c:pt>
                <c:pt idx="13867">
                  <c:v>19.0889818842575</c:v>
                </c:pt>
                <c:pt idx="13868">
                  <c:v>19.090358460437201</c:v>
                </c:pt>
                <c:pt idx="13869">
                  <c:v>19.0917350366169</c:v>
                </c:pt>
                <c:pt idx="13870">
                  <c:v>19.093111612796701</c:v>
                </c:pt>
                <c:pt idx="13871">
                  <c:v>19.094488188976399</c:v>
                </c:pt>
                <c:pt idx="13872">
                  <c:v>19.095864765156101</c:v>
                </c:pt>
                <c:pt idx="13873">
                  <c:v>19.097241341335799</c:v>
                </c:pt>
                <c:pt idx="13874">
                  <c:v>19.0986179175156</c:v>
                </c:pt>
                <c:pt idx="13875">
                  <c:v>19.099994493695299</c:v>
                </c:pt>
                <c:pt idx="13876">
                  <c:v>19.101371069875</c:v>
                </c:pt>
                <c:pt idx="13877">
                  <c:v>19.102747646054699</c:v>
                </c:pt>
                <c:pt idx="13878">
                  <c:v>19.1041242222345</c:v>
                </c:pt>
                <c:pt idx="13879">
                  <c:v>19.105500798414202</c:v>
                </c:pt>
                <c:pt idx="13880">
                  <c:v>19.1068773745939</c:v>
                </c:pt>
                <c:pt idx="13881">
                  <c:v>19.108253950773602</c:v>
                </c:pt>
                <c:pt idx="13882">
                  <c:v>19.109630526953399</c:v>
                </c:pt>
                <c:pt idx="13883">
                  <c:v>19.111007103133101</c:v>
                </c:pt>
                <c:pt idx="13884">
                  <c:v>19.112383679312799</c:v>
                </c:pt>
                <c:pt idx="13885">
                  <c:v>19.113760255492501</c:v>
                </c:pt>
                <c:pt idx="13886">
                  <c:v>19.115136831672299</c:v>
                </c:pt>
                <c:pt idx="13887">
                  <c:v>19.116513407852</c:v>
                </c:pt>
                <c:pt idx="13888">
                  <c:v>19.117889984031699</c:v>
                </c:pt>
                <c:pt idx="13889">
                  <c:v>19.1192665602114</c:v>
                </c:pt>
                <c:pt idx="13890">
                  <c:v>19.120643136391202</c:v>
                </c:pt>
                <c:pt idx="13891">
                  <c:v>19.1220197125709</c:v>
                </c:pt>
                <c:pt idx="13892">
                  <c:v>19.123396288750602</c:v>
                </c:pt>
                <c:pt idx="13893">
                  <c:v>19.124772864930399</c:v>
                </c:pt>
                <c:pt idx="13894">
                  <c:v>19.126149441110101</c:v>
                </c:pt>
                <c:pt idx="13895">
                  <c:v>19.127526017289799</c:v>
                </c:pt>
                <c:pt idx="13896">
                  <c:v>19.128902593469501</c:v>
                </c:pt>
                <c:pt idx="13897">
                  <c:v>19.130279169649299</c:v>
                </c:pt>
                <c:pt idx="13898">
                  <c:v>19.131655745829001</c:v>
                </c:pt>
                <c:pt idx="13899">
                  <c:v>19.133032322008699</c:v>
                </c:pt>
                <c:pt idx="13900">
                  <c:v>19.134408898188401</c:v>
                </c:pt>
                <c:pt idx="13901">
                  <c:v>19.135785474368198</c:v>
                </c:pt>
                <c:pt idx="13902">
                  <c:v>19.1371620505479</c:v>
                </c:pt>
                <c:pt idx="13903">
                  <c:v>19.138538626727598</c:v>
                </c:pt>
                <c:pt idx="13904">
                  <c:v>19.1399152029073</c:v>
                </c:pt>
                <c:pt idx="13905">
                  <c:v>19.141291779087101</c:v>
                </c:pt>
                <c:pt idx="13906">
                  <c:v>19.1426683552668</c:v>
                </c:pt>
                <c:pt idx="13907">
                  <c:v>19.144044931446501</c:v>
                </c:pt>
                <c:pt idx="13908">
                  <c:v>19.1454215076262</c:v>
                </c:pt>
                <c:pt idx="13909">
                  <c:v>19.146798083806001</c:v>
                </c:pt>
                <c:pt idx="13910">
                  <c:v>19.148174659985699</c:v>
                </c:pt>
                <c:pt idx="13911">
                  <c:v>19.149551236165401</c:v>
                </c:pt>
                <c:pt idx="13912">
                  <c:v>19.150927812345099</c:v>
                </c:pt>
                <c:pt idx="13913">
                  <c:v>19.1523043885249</c:v>
                </c:pt>
                <c:pt idx="13914">
                  <c:v>19.153680964704598</c:v>
                </c:pt>
                <c:pt idx="13915">
                  <c:v>19.1550575408843</c:v>
                </c:pt>
                <c:pt idx="13916">
                  <c:v>19.156434117063998</c:v>
                </c:pt>
                <c:pt idx="13917">
                  <c:v>19.1578106932438</c:v>
                </c:pt>
                <c:pt idx="13918">
                  <c:v>19.159187269423501</c:v>
                </c:pt>
                <c:pt idx="13919">
                  <c:v>19.1605638456032</c:v>
                </c:pt>
                <c:pt idx="13920">
                  <c:v>19.161940421782901</c:v>
                </c:pt>
                <c:pt idx="13921">
                  <c:v>19.163316997962699</c:v>
                </c:pt>
                <c:pt idx="13922">
                  <c:v>19.164693574142401</c:v>
                </c:pt>
                <c:pt idx="13923">
                  <c:v>19.166070150322099</c:v>
                </c:pt>
                <c:pt idx="13924">
                  <c:v>19.167446726501801</c:v>
                </c:pt>
                <c:pt idx="13925">
                  <c:v>19.168823302681599</c:v>
                </c:pt>
                <c:pt idx="13926">
                  <c:v>19.1701998788613</c:v>
                </c:pt>
                <c:pt idx="13927">
                  <c:v>19.171576455040999</c:v>
                </c:pt>
                <c:pt idx="13928">
                  <c:v>19.1729530312208</c:v>
                </c:pt>
                <c:pt idx="13929">
                  <c:v>19.174329607400502</c:v>
                </c:pt>
                <c:pt idx="13930">
                  <c:v>19.1757061835802</c:v>
                </c:pt>
                <c:pt idx="13931">
                  <c:v>19.177082759759902</c:v>
                </c:pt>
                <c:pt idx="13932">
                  <c:v>19.178459335939699</c:v>
                </c:pt>
                <c:pt idx="13933">
                  <c:v>19.179835912119401</c:v>
                </c:pt>
                <c:pt idx="13934">
                  <c:v>19.181212488299099</c:v>
                </c:pt>
                <c:pt idx="13935">
                  <c:v>19.182589064478801</c:v>
                </c:pt>
                <c:pt idx="13936">
                  <c:v>19.183965640658599</c:v>
                </c:pt>
                <c:pt idx="13937">
                  <c:v>19.185342216838301</c:v>
                </c:pt>
                <c:pt idx="13938">
                  <c:v>19.186718793017999</c:v>
                </c:pt>
                <c:pt idx="13939">
                  <c:v>19.188095369197701</c:v>
                </c:pt>
                <c:pt idx="13940">
                  <c:v>19.189471945377498</c:v>
                </c:pt>
                <c:pt idx="13941">
                  <c:v>19.1908485215572</c:v>
                </c:pt>
                <c:pt idx="13942">
                  <c:v>19.192225097736902</c:v>
                </c:pt>
                <c:pt idx="13943">
                  <c:v>19.1936016739166</c:v>
                </c:pt>
                <c:pt idx="13944">
                  <c:v>19.194978250096401</c:v>
                </c:pt>
                <c:pt idx="13945">
                  <c:v>19.196354826276099</c:v>
                </c:pt>
                <c:pt idx="13946">
                  <c:v>19.197731402455801</c:v>
                </c:pt>
                <c:pt idx="13947">
                  <c:v>19.199107978635499</c:v>
                </c:pt>
                <c:pt idx="13948">
                  <c:v>19.200484554815301</c:v>
                </c:pt>
                <c:pt idx="13949">
                  <c:v>19.201861130994999</c:v>
                </c:pt>
                <c:pt idx="13950">
                  <c:v>19.203237707174701</c:v>
                </c:pt>
                <c:pt idx="13951">
                  <c:v>19.204614283354399</c:v>
                </c:pt>
                <c:pt idx="13952">
                  <c:v>19.2059908595342</c:v>
                </c:pt>
                <c:pt idx="13953">
                  <c:v>19.207367435713898</c:v>
                </c:pt>
                <c:pt idx="13954">
                  <c:v>19.2087440118936</c:v>
                </c:pt>
                <c:pt idx="13955">
                  <c:v>19.210120588073298</c:v>
                </c:pt>
                <c:pt idx="13956">
                  <c:v>19.2114971642531</c:v>
                </c:pt>
                <c:pt idx="13957">
                  <c:v>19.212873740432801</c:v>
                </c:pt>
                <c:pt idx="13958">
                  <c:v>19.2142503166125</c:v>
                </c:pt>
                <c:pt idx="13959">
                  <c:v>19.215626892792301</c:v>
                </c:pt>
                <c:pt idx="13960">
                  <c:v>19.217003468971999</c:v>
                </c:pt>
                <c:pt idx="13961">
                  <c:v>19.218380045151701</c:v>
                </c:pt>
                <c:pt idx="13962">
                  <c:v>19.219756621331399</c:v>
                </c:pt>
                <c:pt idx="13963">
                  <c:v>19.2211331975112</c:v>
                </c:pt>
                <c:pt idx="13964">
                  <c:v>19.222509773690899</c:v>
                </c:pt>
                <c:pt idx="13965">
                  <c:v>19.2238863498706</c:v>
                </c:pt>
                <c:pt idx="13966">
                  <c:v>19.225262926050299</c:v>
                </c:pt>
                <c:pt idx="13967">
                  <c:v>19.2266395022301</c:v>
                </c:pt>
                <c:pt idx="13968">
                  <c:v>19.228016078409802</c:v>
                </c:pt>
                <c:pt idx="13969">
                  <c:v>19.2293926545895</c:v>
                </c:pt>
                <c:pt idx="13970">
                  <c:v>19.230769230769202</c:v>
                </c:pt>
                <c:pt idx="13971">
                  <c:v>19.232145806948999</c:v>
                </c:pt>
                <c:pt idx="13972">
                  <c:v>19.233522383128701</c:v>
                </c:pt>
                <c:pt idx="13973">
                  <c:v>19.234898959308399</c:v>
                </c:pt>
                <c:pt idx="13974">
                  <c:v>19.236275535488101</c:v>
                </c:pt>
                <c:pt idx="13975">
                  <c:v>19.237652111667899</c:v>
                </c:pt>
                <c:pt idx="13976">
                  <c:v>19.2390286878476</c:v>
                </c:pt>
                <c:pt idx="13977">
                  <c:v>19.240405264027299</c:v>
                </c:pt>
                <c:pt idx="13978">
                  <c:v>19.241781840207</c:v>
                </c:pt>
                <c:pt idx="13979">
                  <c:v>19.243158416386802</c:v>
                </c:pt>
                <c:pt idx="13980">
                  <c:v>19.2445349925665</c:v>
                </c:pt>
                <c:pt idx="13981">
                  <c:v>19.245911568746202</c:v>
                </c:pt>
                <c:pt idx="13982">
                  <c:v>19.2472881449259</c:v>
                </c:pt>
                <c:pt idx="13983">
                  <c:v>19.248664721105701</c:v>
                </c:pt>
                <c:pt idx="13984">
                  <c:v>19.250041297285399</c:v>
                </c:pt>
                <c:pt idx="13985">
                  <c:v>19.251417873465101</c:v>
                </c:pt>
                <c:pt idx="13986">
                  <c:v>19.252794449644899</c:v>
                </c:pt>
                <c:pt idx="13987">
                  <c:v>19.254171025824601</c:v>
                </c:pt>
                <c:pt idx="13988">
                  <c:v>19.255547602004299</c:v>
                </c:pt>
                <c:pt idx="13989">
                  <c:v>19.256924178184001</c:v>
                </c:pt>
                <c:pt idx="13990">
                  <c:v>19.258300754363798</c:v>
                </c:pt>
                <c:pt idx="13991">
                  <c:v>19.2596773305435</c:v>
                </c:pt>
                <c:pt idx="13992">
                  <c:v>19.261053906723198</c:v>
                </c:pt>
                <c:pt idx="13993">
                  <c:v>19.2624304829029</c:v>
                </c:pt>
                <c:pt idx="13994">
                  <c:v>19.263807059082701</c:v>
                </c:pt>
                <c:pt idx="13995">
                  <c:v>19.2651836352624</c:v>
                </c:pt>
                <c:pt idx="13996">
                  <c:v>19.266560211442101</c:v>
                </c:pt>
                <c:pt idx="13997">
                  <c:v>19.2679367876218</c:v>
                </c:pt>
                <c:pt idx="13998">
                  <c:v>19.269313363801601</c:v>
                </c:pt>
                <c:pt idx="13999">
                  <c:v>19.270689939981299</c:v>
                </c:pt>
                <c:pt idx="14000">
                  <c:v>19.272066516161001</c:v>
                </c:pt>
                <c:pt idx="14001">
                  <c:v>19.273443092340699</c:v>
                </c:pt>
                <c:pt idx="14002">
                  <c:v>19.2748196685205</c:v>
                </c:pt>
                <c:pt idx="14003">
                  <c:v>19.276196244700198</c:v>
                </c:pt>
                <c:pt idx="14004">
                  <c:v>19.2775728208799</c:v>
                </c:pt>
                <c:pt idx="14005">
                  <c:v>19.278949397059598</c:v>
                </c:pt>
                <c:pt idx="14006">
                  <c:v>19.2803259732394</c:v>
                </c:pt>
                <c:pt idx="14007">
                  <c:v>19.281702549419101</c:v>
                </c:pt>
                <c:pt idx="14008">
                  <c:v>19.2830791255988</c:v>
                </c:pt>
                <c:pt idx="14009">
                  <c:v>19.284455701778501</c:v>
                </c:pt>
                <c:pt idx="14010">
                  <c:v>19.285832277958299</c:v>
                </c:pt>
                <c:pt idx="14011">
                  <c:v>19.287208854138001</c:v>
                </c:pt>
                <c:pt idx="14012">
                  <c:v>19.288585430317699</c:v>
                </c:pt>
                <c:pt idx="14013">
                  <c:v>19.289962006497401</c:v>
                </c:pt>
                <c:pt idx="14014">
                  <c:v>19.291338582677199</c:v>
                </c:pt>
                <c:pt idx="14015">
                  <c:v>19.2927151588569</c:v>
                </c:pt>
                <c:pt idx="14016">
                  <c:v>19.294091735036599</c:v>
                </c:pt>
                <c:pt idx="14017">
                  <c:v>19.2954683112164</c:v>
                </c:pt>
                <c:pt idx="14018">
                  <c:v>19.296844887396102</c:v>
                </c:pt>
                <c:pt idx="14019">
                  <c:v>19.2982214635758</c:v>
                </c:pt>
                <c:pt idx="14020">
                  <c:v>19.299598039755502</c:v>
                </c:pt>
                <c:pt idx="14021">
                  <c:v>19.300974615935299</c:v>
                </c:pt>
                <c:pt idx="14022">
                  <c:v>19.302351192115001</c:v>
                </c:pt>
                <c:pt idx="14023">
                  <c:v>19.303727768294699</c:v>
                </c:pt>
                <c:pt idx="14024">
                  <c:v>19.305104344474401</c:v>
                </c:pt>
                <c:pt idx="14025">
                  <c:v>19.306480920654199</c:v>
                </c:pt>
                <c:pt idx="14026">
                  <c:v>19.307857496833901</c:v>
                </c:pt>
                <c:pt idx="14027">
                  <c:v>19.309234073013599</c:v>
                </c:pt>
                <c:pt idx="14028">
                  <c:v>19.310610649193301</c:v>
                </c:pt>
                <c:pt idx="14029">
                  <c:v>19.311987225373102</c:v>
                </c:pt>
                <c:pt idx="14030">
                  <c:v>19.3133638015528</c:v>
                </c:pt>
                <c:pt idx="14031">
                  <c:v>19.314740377732502</c:v>
                </c:pt>
                <c:pt idx="14032">
                  <c:v>19.3161169539122</c:v>
                </c:pt>
                <c:pt idx="14033">
                  <c:v>19.317493530092001</c:v>
                </c:pt>
                <c:pt idx="14034">
                  <c:v>19.318870106271699</c:v>
                </c:pt>
                <c:pt idx="14035">
                  <c:v>19.320246682451401</c:v>
                </c:pt>
                <c:pt idx="14036">
                  <c:v>19.321623258631099</c:v>
                </c:pt>
                <c:pt idx="14037">
                  <c:v>19.322999834810901</c:v>
                </c:pt>
                <c:pt idx="14038">
                  <c:v>19.324376410990599</c:v>
                </c:pt>
                <c:pt idx="14039">
                  <c:v>19.325752987170301</c:v>
                </c:pt>
                <c:pt idx="14040">
                  <c:v>19.327129563349999</c:v>
                </c:pt>
                <c:pt idx="14041">
                  <c:v>19.3285061395298</c:v>
                </c:pt>
                <c:pt idx="14042">
                  <c:v>19.329882715709498</c:v>
                </c:pt>
                <c:pt idx="14043">
                  <c:v>19.3312592918892</c:v>
                </c:pt>
                <c:pt idx="14044">
                  <c:v>19.332635868068898</c:v>
                </c:pt>
                <c:pt idx="14045">
                  <c:v>19.3340124442487</c:v>
                </c:pt>
                <c:pt idx="14046">
                  <c:v>19.335389020428401</c:v>
                </c:pt>
                <c:pt idx="14047">
                  <c:v>19.3367655966081</c:v>
                </c:pt>
                <c:pt idx="14048">
                  <c:v>19.338142172787801</c:v>
                </c:pt>
                <c:pt idx="14049">
                  <c:v>19.339518748967599</c:v>
                </c:pt>
                <c:pt idx="14050">
                  <c:v>19.340895325147301</c:v>
                </c:pt>
                <c:pt idx="14051">
                  <c:v>19.342271901326999</c:v>
                </c:pt>
                <c:pt idx="14052">
                  <c:v>19.3436484775068</c:v>
                </c:pt>
                <c:pt idx="14053">
                  <c:v>19.345025053686498</c:v>
                </c:pt>
                <c:pt idx="14054">
                  <c:v>19.3464016298662</c:v>
                </c:pt>
                <c:pt idx="14055">
                  <c:v>19.347778206045898</c:v>
                </c:pt>
                <c:pt idx="14056">
                  <c:v>19.3491547822257</c:v>
                </c:pt>
                <c:pt idx="14057">
                  <c:v>19.350531358405402</c:v>
                </c:pt>
                <c:pt idx="14058">
                  <c:v>19.3519079345851</c:v>
                </c:pt>
                <c:pt idx="14059">
                  <c:v>19.353284510764801</c:v>
                </c:pt>
                <c:pt idx="14060">
                  <c:v>19.354661086944599</c:v>
                </c:pt>
                <c:pt idx="14061">
                  <c:v>19.356037663124301</c:v>
                </c:pt>
                <c:pt idx="14062">
                  <c:v>19.357414239303999</c:v>
                </c:pt>
                <c:pt idx="14063">
                  <c:v>19.358790815483701</c:v>
                </c:pt>
                <c:pt idx="14064">
                  <c:v>19.360167391663499</c:v>
                </c:pt>
                <c:pt idx="14065">
                  <c:v>19.3615439678432</c:v>
                </c:pt>
                <c:pt idx="14066">
                  <c:v>19.362920544022899</c:v>
                </c:pt>
                <c:pt idx="14067">
                  <c:v>19.3642971202026</c:v>
                </c:pt>
                <c:pt idx="14068">
                  <c:v>19.365673696382402</c:v>
                </c:pt>
                <c:pt idx="14069">
                  <c:v>19.3670502725621</c:v>
                </c:pt>
                <c:pt idx="14070">
                  <c:v>19.368426848741802</c:v>
                </c:pt>
                <c:pt idx="14071">
                  <c:v>19.3698034249215</c:v>
                </c:pt>
                <c:pt idx="14072">
                  <c:v>19.371180001101301</c:v>
                </c:pt>
                <c:pt idx="14073">
                  <c:v>19.372556577280999</c:v>
                </c:pt>
                <c:pt idx="14074">
                  <c:v>19.373933153460701</c:v>
                </c:pt>
                <c:pt idx="14075">
                  <c:v>19.375309729640399</c:v>
                </c:pt>
                <c:pt idx="14076">
                  <c:v>19.376686305820201</c:v>
                </c:pt>
                <c:pt idx="14077">
                  <c:v>19.378062881999899</c:v>
                </c:pt>
                <c:pt idx="14078">
                  <c:v>19.379439458179601</c:v>
                </c:pt>
                <c:pt idx="14079">
                  <c:v>19.380816034359299</c:v>
                </c:pt>
                <c:pt idx="14080">
                  <c:v>19.3821926105391</c:v>
                </c:pt>
                <c:pt idx="14081">
                  <c:v>19.383569186718798</c:v>
                </c:pt>
                <c:pt idx="14082">
                  <c:v>19.3849457628985</c:v>
                </c:pt>
                <c:pt idx="14083">
                  <c:v>19.386322339078198</c:v>
                </c:pt>
                <c:pt idx="14084">
                  <c:v>19.387698915257999</c:v>
                </c:pt>
                <c:pt idx="14085">
                  <c:v>19.389075491437701</c:v>
                </c:pt>
                <c:pt idx="14086">
                  <c:v>19.390452067617399</c:v>
                </c:pt>
                <c:pt idx="14087">
                  <c:v>19.391828643797201</c:v>
                </c:pt>
                <c:pt idx="14088">
                  <c:v>19.393205219976899</c:v>
                </c:pt>
                <c:pt idx="14089">
                  <c:v>19.394581796156601</c:v>
                </c:pt>
                <c:pt idx="14090">
                  <c:v>19.395958372336299</c:v>
                </c:pt>
                <c:pt idx="14091">
                  <c:v>19.3973349485161</c:v>
                </c:pt>
                <c:pt idx="14092">
                  <c:v>19.398711524695798</c:v>
                </c:pt>
                <c:pt idx="14093">
                  <c:v>19.4000881008755</c:v>
                </c:pt>
                <c:pt idx="14094">
                  <c:v>19.401464677055198</c:v>
                </c:pt>
                <c:pt idx="14095">
                  <c:v>19.402841253235</c:v>
                </c:pt>
                <c:pt idx="14096">
                  <c:v>19.404217829414701</c:v>
                </c:pt>
                <c:pt idx="14097">
                  <c:v>19.4055944055944</c:v>
                </c:pt>
                <c:pt idx="14098">
                  <c:v>19.406970981774101</c:v>
                </c:pt>
                <c:pt idx="14099">
                  <c:v>19.408347557953899</c:v>
                </c:pt>
                <c:pt idx="14100">
                  <c:v>19.409724134133601</c:v>
                </c:pt>
                <c:pt idx="14101">
                  <c:v>19.411100710313299</c:v>
                </c:pt>
                <c:pt idx="14102">
                  <c:v>19.412477286493001</c:v>
                </c:pt>
                <c:pt idx="14103">
                  <c:v>19.413853862672799</c:v>
                </c:pt>
                <c:pt idx="14104">
                  <c:v>19.4152304388525</c:v>
                </c:pt>
                <c:pt idx="14105">
                  <c:v>19.416607015032199</c:v>
                </c:pt>
                <c:pt idx="14106">
                  <c:v>19.4179835912119</c:v>
                </c:pt>
                <c:pt idx="14107">
                  <c:v>19.419360167391702</c:v>
                </c:pt>
                <c:pt idx="14108">
                  <c:v>19.4207367435714</c:v>
                </c:pt>
                <c:pt idx="14109">
                  <c:v>19.422113319751102</c:v>
                </c:pt>
                <c:pt idx="14110">
                  <c:v>19.4234898959308</c:v>
                </c:pt>
                <c:pt idx="14111">
                  <c:v>19.424866472110601</c:v>
                </c:pt>
                <c:pt idx="14112">
                  <c:v>19.426243048290299</c:v>
                </c:pt>
                <c:pt idx="14113">
                  <c:v>19.427619624470001</c:v>
                </c:pt>
                <c:pt idx="14114">
                  <c:v>19.428996200649799</c:v>
                </c:pt>
                <c:pt idx="14115">
                  <c:v>19.4303727768295</c:v>
                </c:pt>
                <c:pt idx="14116">
                  <c:v>19.431749353009199</c:v>
                </c:pt>
                <c:pt idx="14117">
                  <c:v>19.4331259291889</c:v>
                </c:pt>
                <c:pt idx="14118">
                  <c:v>19.434502505368702</c:v>
                </c:pt>
                <c:pt idx="14119">
                  <c:v>19.4358790815484</c:v>
                </c:pt>
                <c:pt idx="14120">
                  <c:v>19.437255657728102</c:v>
                </c:pt>
                <c:pt idx="14121">
                  <c:v>19.4386322339078</c:v>
                </c:pt>
                <c:pt idx="14122">
                  <c:v>19.440008810087601</c:v>
                </c:pt>
                <c:pt idx="14123">
                  <c:v>19.441385386267299</c:v>
                </c:pt>
                <c:pt idx="14124">
                  <c:v>19.442761962447001</c:v>
                </c:pt>
                <c:pt idx="14125">
                  <c:v>19.444138538626699</c:v>
                </c:pt>
                <c:pt idx="14126">
                  <c:v>19.445515114806501</c:v>
                </c:pt>
                <c:pt idx="14127">
                  <c:v>19.446891690986199</c:v>
                </c:pt>
                <c:pt idx="14128">
                  <c:v>19.448268267165901</c:v>
                </c:pt>
                <c:pt idx="14129">
                  <c:v>19.449644843345599</c:v>
                </c:pt>
                <c:pt idx="14130">
                  <c:v>19.4510214195254</c:v>
                </c:pt>
                <c:pt idx="14131">
                  <c:v>19.452397995705098</c:v>
                </c:pt>
                <c:pt idx="14132">
                  <c:v>19.4537745718848</c:v>
                </c:pt>
                <c:pt idx="14133">
                  <c:v>19.455151148064498</c:v>
                </c:pt>
                <c:pt idx="14134">
                  <c:v>19.4565277242443</c:v>
                </c:pt>
                <c:pt idx="14135">
                  <c:v>19.457904300424001</c:v>
                </c:pt>
                <c:pt idx="14136">
                  <c:v>19.4592808766037</c:v>
                </c:pt>
                <c:pt idx="14137">
                  <c:v>19.460657452783401</c:v>
                </c:pt>
                <c:pt idx="14138">
                  <c:v>19.462034028963199</c:v>
                </c:pt>
                <c:pt idx="14139">
                  <c:v>19.463410605142901</c:v>
                </c:pt>
                <c:pt idx="14140">
                  <c:v>19.464787181322599</c:v>
                </c:pt>
                <c:pt idx="14141">
                  <c:v>19.466163757502301</c:v>
                </c:pt>
                <c:pt idx="14142">
                  <c:v>19.467540333682098</c:v>
                </c:pt>
                <c:pt idx="14143">
                  <c:v>19.4689169098618</c:v>
                </c:pt>
                <c:pt idx="14144">
                  <c:v>19.470293486041498</c:v>
                </c:pt>
                <c:pt idx="14145">
                  <c:v>19.4716700622212</c:v>
                </c:pt>
                <c:pt idx="14146">
                  <c:v>19.473046638401001</c:v>
                </c:pt>
                <c:pt idx="14147">
                  <c:v>19.4744232145807</c:v>
                </c:pt>
                <c:pt idx="14148">
                  <c:v>19.475799790760401</c:v>
                </c:pt>
                <c:pt idx="14149">
                  <c:v>19.477176366940199</c:v>
                </c:pt>
                <c:pt idx="14150">
                  <c:v>19.478552943119901</c:v>
                </c:pt>
                <c:pt idx="14151">
                  <c:v>19.479929519299599</c:v>
                </c:pt>
                <c:pt idx="14152">
                  <c:v>19.481306095479301</c:v>
                </c:pt>
                <c:pt idx="14153">
                  <c:v>19.482682671659099</c:v>
                </c:pt>
                <c:pt idx="14154">
                  <c:v>19.4840592478388</c:v>
                </c:pt>
                <c:pt idx="14155">
                  <c:v>19.485435824018499</c:v>
                </c:pt>
                <c:pt idx="14156">
                  <c:v>19.4868124001982</c:v>
                </c:pt>
                <c:pt idx="14157">
                  <c:v>19.488188976378002</c:v>
                </c:pt>
                <c:pt idx="14158">
                  <c:v>19.4895655525577</c:v>
                </c:pt>
                <c:pt idx="14159">
                  <c:v>19.490942128737402</c:v>
                </c:pt>
                <c:pt idx="14160">
                  <c:v>19.4923187049171</c:v>
                </c:pt>
                <c:pt idx="14161">
                  <c:v>19.493695281096901</c:v>
                </c:pt>
                <c:pt idx="14162">
                  <c:v>19.495071857276599</c:v>
                </c:pt>
                <c:pt idx="14163">
                  <c:v>19.496448433456301</c:v>
                </c:pt>
                <c:pt idx="14164">
                  <c:v>19.497825009635999</c:v>
                </c:pt>
                <c:pt idx="14165">
                  <c:v>19.499201585815801</c:v>
                </c:pt>
                <c:pt idx="14166">
                  <c:v>19.500578161995499</c:v>
                </c:pt>
                <c:pt idx="14167">
                  <c:v>19.501954738175201</c:v>
                </c:pt>
                <c:pt idx="14168">
                  <c:v>19.503331314354899</c:v>
                </c:pt>
                <c:pt idx="14169">
                  <c:v>19.5047078905347</c:v>
                </c:pt>
                <c:pt idx="14170">
                  <c:v>19.506084466714402</c:v>
                </c:pt>
                <c:pt idx="14171">
                  <c:v>19.5074610428941</c:v>
                </c:pt>
                <c:pt idx="14172">
                  <c:v>19.508837619073802</c:v>
                </c:pt>
                <c:pt idx="14173">
                  <c:v>19.510214195253599</c:v>
                </c:pt>
                <c:pt idx="14174">
                  <c:v>19.511590771433301</c:v>
                </c:pt>
                <c:pt idx="14175">
                  <c:v>19.512967347612999</c:v>
                </c:pt>
                <c:pt idx="14176">
                  <c:v>19.514343923792701</c:v>
                </c:pt>
                <c:pt idx="14177">
                  <c:v>19.515720499972499</c:v>
                </c:pt>
                <c:pt idx="14178">
                  <c:v>19.517097076152201</c:v>
                </c:pt>
                <c:pt idx="14179">
                  <c:v>19.518473652331899</c:v>
                </c:pt>
                <c:pt idx="14180">
                  <c:v>19.519850228511601</c:v>
                </c:pt>
                <c:pt idx="14181">
                  <c:v>19.521226804691398</c:v>
                </c:pt>
                <c:pt idx="14182">
                  <c:v>19.5226033808711</c:v>
                </c:pt>
                <c:pt idx="14183">
                  <c:v>19.523979957050798</c:v>
                </c:pt>
                <c:pt idx="14184">
                  <c:v>19.5253565332306</c:v>
                </c:pt>
                <c:pt idx="14185">
                  <c:v>19.526733109410301</c:v>
                </c:pt>
                <c:pt idx="14186">
                  <c:v>19.52810968559</c:v>
                </c:pt>
                <c:pt idx="14187">
                  <c:v>19.529486261769701</c:v>
                </c:pt>
                <c:pt idx="14188">
                  <c:v>19.530862837949499</c:v>
                </c:pt>
                <c:pt idx="14189">
                  <c:v>19.532239414129201</c:v>
                </c:pt>
                <c:pt idx="14190">
                  <c:v>19.533615990308899</c:v>
                </c:pt>
                <c:pt idx="14191">
                  <c:v>19.534992566488601</c:v>
                </c:pt>
                <c:pt idx="14192">
                  <c:v>19.536369142668399</c:v>
                </c:pt>
                <c:pt idx="14193">
                  <c:v>19.5377457188481</c:v>
                </c:pt>
                <c:pt idx="14194">
                  <c:v>19.539122295027799</c:v>
                </c:pt>
                <c:pt idx="14195">
                  <c:v>19.5404988712075</c:v>
                </c:pt>
                <c:pt idx="14196">
                  <c:v>19.541875447387302</c:v>
                </c:pt>
                <c:pt idx="14197">
                  <c:v>19.543252023567</c:v>
                </c:pt>
                <c:pt idx="14198">
                  <c:v>19.544628599746702</c:v>
                </c:pt>
                <c:pt idx="14199">
                  <c:v>19.5460051759264</c:v>
                </c:pt>
                <c:pt idx="14200">
                  <c:v>19.547381752106201</c:v>
                </c:pt>
                <c:pt idx="14201">
                  <c:v>19.548758328285899</c:v>
                </c:pt>
                <c:pt idx="14202">
                  <c:v>19.550134904465601</c:v>
                </c:pt>
                <c:pt idx="14203">
                  <c:v>19.551511480645299</c:v>
                </c:pt>
                <c:pt idx="14204">
                  <c:v>19.5528880568251</c:v>
                </c:pt>
                <c:pt idx="14205">
                  <c:v>19.554264633004799</c:v>
                </c:pt>
                <c:pt idx="14206">
                  <c:v>19.5556412091845</c:v>
                </c:pt>
                <c:pt idx="14207">
                  <c:v>19.557017785364302</c:v>
                </c:pt>
                <c:pt idx="14208">
                  <c:v>19.558394361544</c:v>
                </c:pt>
                <c:pt idx="14209">
                  <c:v>19.559770937723702</c:v>
                </c:pt>
                <c:pt idx="14210">
                  <c:v>19.5611475139034</c:v>
                </c:pt>
                <c:pt idx="14211">
                  <c:v>19.562524090083102</c:v>
                </c:pt>
                <c:pt idx="14212">
                  <c:v>19.563900666262899</c:v>
                </c:pt>
                <c:pt idx="14213">
                  <c:v>19.565277242442601</c:v>
                </c:pt>
                <c:pt idx="14214">
                  <c:v>19.566653818622299</c:v>
                </c:pt>
                <c:pt idx="14215">
                  <c:v>19.568030394802101</c:v>
                </c:pt>
                <c:pt idx="14216">
                  <c:v>19.569406970981799</c:v>
                </c:pt>
                <c:pt idx="14217">
                  <c:v>19.570783547161501</c:v>
                </c:pt>
                <c:pt idx="14218">
                  <c:v>19.572160123341199</c:v>
                </c:pt>
                <c:pt idx="14219">
                  <c:v>19.573536699521</c:v>
                </c:pt>
                <c:pt idx="14220">
                  <c:v>19.574913275700698</c:v>
                </c:pt>
                <c:pt idx="14221">
                  <c:v>19.5762898518804</c:v>
                </c:pt>
                <c:pt idx="14222">
                  <c:v>19.577666428060098</c:v>
                </c:pt>
                <c:pt idx="14223">
                  <c:v>19.5790430042399</c:v>
                </c:pt>
                <c:pt idx="14224">
                  <c:v>19.580419580419601</c:v>
                </c:pt>
                <c:pt idx="14225">
                  <c:v>19.5817961565993</c:v>
                </c:pt>
                <c:pt idx="14226">
                  <c:v>19.583172732779001</c:v>
                </c:pt>
                <c:pt idx="14227">
                  <c:v>19.584549308958799</c:v>
                </c:pt>
                <c:pt idx="14228">
                  <c:v>19.585925885138501</c:v>
                </c:pt>
                <c:pt idx="14229">
                  <c:v>19.587302461318199</c:v>
                </c:pt>
                <c:pt idx="14230">
                  <c:v>19.588679037497901</c:v>
                </c:pt>
                <c:pt idx="14231">
                  <c:v>19.590055613677698</c:v>
                </c:pt>
                <c:pt idx="14232">
                  <c:v>19.5914321898574</c:v>
                </c:pt>
                <c:pt idx="14233">
                  <c:v>19.592808766037098</c:v>
                </c:pt>
                <c:pt idx="14234">
                  <c:v>19.5941853422168</c:v>
                </c:pt>
                <c:pt idx="14235">
                  <c:v>19.595561918396601</c:v>
                </c:pt>
                <c:pt idx="14236">
                  <c:v>19.5969384945763</c:v>
                </c:pt>
                <c:pt idx="14237">
                  <c:v>19.598315070756001</c:v>
                </c:pt>
                <c:pt idx="14238">
                  <c:v>19.5996916469357</c:v>
                </c:pt>
                <c:pt idx="14239">
                  <c:v>19.601068223115501</c:v>
                </c:pt>
                <c:pt idx="14240">
                  <c:v>19.602444799295199</c:v>
                </c:pt>
                <c:pt idx="14241">
                  <c:v>19.603821375474901</c:v>
                </c:pt>
                <c:pt idx="14242">
                  <c:v>19.605197951654699</c:v>
                </c:pt>
                <c:pt idx="14243">
                  <c:v>19.6065745278344</c:v>
                </c:pt>
                <c:pt idx="14244">
                  <c:v>19.607951104014099</c:v>
                </c:pt>
                <c:pt idx="14245">
                  <c:v>19.6093276801938</c:v>
                </c:pt>
                <c:pt idx="14246">
                  <c:v>19.610704256373602</c:v>
                </c:pt>
                <c:pt idx="14247">
                  <c:v>19.6120808325533</c:v>
                </c:pt>
                <c:pt idx="14248">
                  <c:v>19.613457408733002</c:v>
                </c:pt>
                <c:pt idx="14249">
                  <c:v>19.6148339849127</c:v>
                </c:pt>
                <c:pt idx="14250">
                  <c:v>19.616210561092501</c:v>
                </c:pt>
                <c:pt idx="14251">
                  <c:v>19.617587137272199</c:v>
                </c:pt>
                <c:pt idx="14252">
                  <c:v>19.618963713451901</c:v>
                </c:pt>
                <c:pt idx="14253">
                  <c:v>19.620340289631599</c:v>
                </c:pt>
                <c:pt idx="14254">
                  <c:v>19.621716865811401</c:v>
                </c:pt>
                <c:pt idx="14255">
                  <c:v>19.623093441991099</c:v>
                </c:pt>
                <c:pt idx="14256">
                  <c:v>19.624470018170801</c:v>
                </c:pt>
                <c:pt idx="14257">
                  <c:v>19.625846594350499</c:v>
                </c:pt>
                <c:pt idx="14258">
                  <c:v>19.6272231705303</c:v>
                </c:pt>
                <c:pt idx="14259">
                  <c:v>19.628599746710002</c:v>
                </c:pt>
                <c:pt idx="14260">
                  <c:v>19.6299763228897</c:v>
                </c:pt>
                <c:pt idx="14261">
                  <c:v>19.631352899069402</c:v>
                </c:pt>
                <c:pt idx="14262">
                  <c:v>19.632729475249199</c:v>
                </c:pt>
                <c:pt idx="14263">
                  <c:v>19.634106051428901</c:v>
                </c:pt>
                <c:pt idx="14264">
                  <c:v>19.635482627608599</c:v>
                </c:pt>
                <c:pt idx="14265">
                  <c:v>19.636859203788301</c:v>
                </c:pt>
                <c:pt idx="14266">
                  <c:v>19.638235779968099</c:v>
                </c:pt>
                <c:pt idx="14267">
                  <c:v>19.639612356147801</c:v>
                </c:pt>
                <c:pt idx="14268">
                  <c:v>19.640988932327499</c:v>
                </c:pt>
                <c:pt idx="14269">
                  <c:v>19.642365508507201</c:v>
                </c:pt>
                <c:pt idx="14270">
                  <c:v>19.643742084686998</c:v>
                </c:pt>
                <c:pt idx="14271">
                  <c:v>19.6451186608667</c:v>
                </c:pt>
                <c:pt idx="14272">
                  <c:v>19.646495237046398</c:v>
                </c:pt>
                <c:pt idx="14273">
                  <c:v>19.6478718132262</c:v>
                </c:pt>
                <c:pt idx="14274">
                  <c:v>19.649248389405901</c:v>
                </c:pt>
                <c:pt idx="14275">
                  <c:v>19.6506249655856</c:v>
                </c:pt>
                <c:pt idx="14276">
                  <c:v>19.652001541765301</c:v>
                </c:pt>
                <c:pt idx="14277">
                  <c:v>19.653378117945099</c:v>
                </c:pt>
                <c:pt idx="14278">
                  <c:v>19.654754694124801</c:v>
                </c:pt>
                <c:pt idx="14279">
                  <c:v>19.656131270304499</c:v>
                </c:pt>
                <c:pt idx="14280">
                  <c:v>19.657507846484201</c:v>
                </c:pt>
                <c:pt idx="14281">
                  <c:v>19.658884422663998</c:v>
                </c:pt>
                <c:pt idx="14282">
                  <c:v>19.6602609988437</c:v>
                </c:pt>
                <c:pt idx="14283">
                  <c:v>19.661637575023398</c:v>
                </c:pt>
                <c:pt idx="14284">
                  <c:v>19.6630141512031</c:v>
                </c:pt>
                <c:pt idx="14285">
                  <c:v>19.664390727382902</c:v>
                </c:pt>
                <c:pt idx="14286">
                  <c:v>19.6657673035626</c:v>
                </c:pt>
                <c:pt idx="14287">
                  <c:v>19.667143879742301</c:v>
                </c:pt>
                <c:pt idx="14288">
                  <c:v>19.668520455922</c:v>
                </c:pt>
                <c:pt idx="14289">
                  <c:v>19.669897032101801</c:v>
                </c:pt>
                <c:pt idx="14290">
                  <c:v>19.671273608281499</c:v>
                </c:pt>
                <c:pt idx="14291">
                  <c:v>19.672650184461201</c:v>
                </c:pt>
                <c:pt idx="14292">
                  <c:v>19.674026760640899</c:v>
                </c:pt>
                <c:pt idx="14293">
                  <c:v>19.6754033368207</c:v>
                </c:pt>
                <c:pt idx="14294">
                  <c:v>19.676779913000399</c:v>
                </c:pt>
                <c:pt idx="14295">
                  <c:v>19.6781564891801</c:v>
                </c:pt>
                <c:pt idx="14296">
                  <c:v>19.679533065359799</c:v>
                </c:pt>
                <c:pt idx="14297">
                  <c:v>19.6809096415396</c:v>
                </c:pt>
                <c:pt idx="14298">
                  <c:v>19.682286217719302</c:v>
                </c:pt>
                <c:pt idx="14299">
                  <c:v>19.683662793899</c:v>
                </c:pt>
                <c:pt idx="14300">
                  <c:v>19.685039370078702</c:v>
                </c:pt>
                <c:pt idx="14301">
                  <c:v>19.686415946258499</c:v>
                </c:pt>
                <c:pt idx="14302">
                  <c:v>19.687792522438201</c:v>
                </c:pt>
                <c:pt idx="14303">
                  <c:v>19.689169098617899</c:v>
                </c:pt>
                <c:pt idx="14304">
                  <c:v>19.690545674797601</c:v>
                </c:pt>
                <c:pt idx="14305">
                  <c:v>19.691922250977399</c:v>
                </c:pt>
                <c:pt idx="14306">
                  <c:v>19.693298827157101</c:v>
                </c:pt>
                <c:pt idx="14307">
                  <c:v>19.694675403336799</c:v>
                </c:pt>
                <c:pt idx="14308">
                  <c:v>19.6960519795166</c:v>
                </c:pt>
                <c:pt idx="14309">
                  <c:v>19.697428555696298</c:v>
                </c:pt>
                <c:pt idx="14310">
                  <c:v>19.698805131876</c:v>
                </c:pt>
                <c:pt idx="14311">
                  <c:v>19.700181708055698</c:v>
                </c:pt>
                <c:pt idx="14312">
                  <c:v>19.701558284235499</c:v>
                </c:pt>
                <c:pt idx="14313">
                  <c:v>19.702934860415201</c:v>
                </c:pt>
                <c:pt idx="14314">
                  <c:v>19.704311436594899</c:v>
                </c:pt>
                <c:pt idx="14315">
                  <c:v>19.705688012774601</c:v>
                </c:pt>
                <c:pt idx="14316">
                  <c:v>19.707064588954399</c:v>
                </c:pt>
                <c:pt idx="14317">
                  <c:v>19.708441165134101</c:v>
                </c:pt>
                <c:pt idx="14318">
                  <c:v>19.709817741313799</c:v>
                </c:pt>
                <c:pt idx="14319">
                  <c:v>19.711194317493501</c:v>
                </c:pt>
                <c:pt idx="14320">
                  <c:v>19.712570893673298</c:v>
                </c:pt>
                <c:pt idx="14321">
                  <c:v>19.713947469853</c:v>
                </c:pt>
                <c:pt idx="14322">
                  <c:v>19.715324046032698</c:v>
                </c:pt>
                <c:pt idx="14323">
                  <c:v>19.7167006222124</c:v>
                </c:pt>
                <c:pt idx="14324">
                  <c:v>19.718077198392201</c:v>
                </c:pt>
                <c:pt idx="14325">
                  <c:v>19.7194537745719</c:v>
                </c:pt>
                <c:pt idx="14326">
                  <c:v>19.720830350751601</c:v>
                </c:pt>
                <c:pt idx="14327">
                  <c:v>19.7222069269313</c:v>
                </c:pt>
                <c:pt idx="14328">
                  <c:v>19.723583503111101</c:v>
                </c:pt>
                <c:pt idx="14329">
                  <c:v>19.724960079290799</c:v>
                </c:pt>
                <c:pt idx="14330">
                  <c:v>19.726336655470501</c:v>
                </c:pt>
                <c:pt idx="14331">
                  <c:v>19.727713231650199</c:v>
                </c:pt>
                <c:pt idx="14332">
                  <c:v>19.72908980783</c:v>
                </c:pt>
                <c:pt idx="14333">
                  <c:v>19.730466384009699</c:v>
                </c:pt>
                <c:pt idx="14334">
                  <c:v>19.7318429601894</c:v>
                </c:pt>
                <c:pt idx="14335">
                  <c:v>19.733219536369099</c:v>
                </c:pt>
                <c:pt idx="14336">
                  <c:v>19.7345961125489</c:v>
                </c:pt>
                <c:pt idx="14337">
                  <c:v>19.735972688728602</c:v>
                </c:pt>
                <c:pt idx="14338">
                  <c:v>19.7373492649083</c:v>
                </c:pt>
                <c:pt idx="14339">
                  <c:v>19.738725841088002</c:v>
                </c:pt>
                <c:pt idx="14340">
                  <c:v>19.740102417267799</c:v>
                </c:pt>
                <c:pt idx="14341">
                  <c:v>19.741478993447501</c:v>
                </c:pt>
                <c:pt idx="14342">
                  <c:v>19.742855569627199</c:v>
                </c:pt>
                <c:pt idx="14343">
                  <c:v>19.744232145807</c:v>
                </c:pt>
                <c:pt idx="14344">
                  <c:v>19.745608721986699</c:v>
                </c:pt>
                <c:pt idx="14345">
                  <c:v>19.7469852981664</c:v>
                </c:pt>
                <c:pt idx="14346">
                  <c:v>19.748361874346099</c:v>
                </c:pt>
                <c:pt idx="14347">
                  <c:v>19.7497384505259</c:v>
                </c:pt>
                <c:pt idx="14348">
                  <c:v>19.751115026705602</c:v>
                </c:pt>
                <c:pt idx="14349">
                  <c:v>19.7524916028853</c:v>
                </c:pt>
                <c:pt idx="14350">
                  <c:v>19.753868179065002</c:v>
                </c:pt>
                <c:pt idx="14351">
                  <c:v>19.755244755244799</c:v>
                </c:pt>
                <c:pt idx="14352">
                  <c:v>19.756621331424501</c:v>
                </c:pt>
                <c:pt idx="14353">
                  <c:v>19.757997907604199</c:v>
                </c:pt>
                <c:pt idx="14354">
                  <c:v>19.759374483783901</c:v>
                </c:pt>
                <c:pt idx="14355">
                  <c:v>19.760751059963699</c:v>
                </c:pt>
                <c:pt idx="14356">
                  <c:v>19.762127636143401</c:v>
                </c:pt>
                <c:pt idx="14357">
                  <c:v>19.763504212323099</c:v>
                </c:pt>
                <c:pt idx="14358">
                  <c:v>19.764880788502801</c:v>
                </c:pt>
                <c:pt idx="14359">
                  <c:v>19.766257364682598</c:v>
                </c:pt>
                <c:pt idx="14360">
                  <c:v>19.7676339408623</c:v>
                </c:pt>
                <c:pt idx="14361">
                  <c:v>19.769010517041998</c:v>
                </c:pt>
                <c:pt idx="14362">
                  <c:v>19.7703870932217</c:v>
                </c:pt>
                <c:pt idx="14363">
                  <c:v>19.771763669401501</c:v>
                </c:pt>
                <c:pt idx="14364">
                  <c:v>19.7731402455812</c:v>
                </c:pt>
                <c:pt idx="14365">
                  <c:v>19.774516821760901</c:v>
                </c:pt>
                <c:pt idx="14366">
                  <c:v>19.7758933979406</c:v>
                </c:pt>
                <c:pt idx="14367">
                  <c:v>19.777269974120401</c:v>
                </c:pt>
                <c:pt idx="14368">
                  <c:v>19.778646550300099</c:v>
                </c:pt>
                <c:pt idx="14369">
                  <c:v>19.780023126479801</c:v>
                </c:pt>
                <c:pt idx="14370">
                  <c:v>19.781399702659598</c:v>
                </c:pt>
                <c:pt idx="14371">
                  <c:v>19.7827762788393</c:v>
                </c:pt>
                <c:pt idx="14372">
                  <c:v>19.784152855018998</c:v>
                </c:pt>
                <c:pt idx="14373">
                  <c:v>19.7855294311987</c:v>
                </c:pt>
                <c:pt idx="14374">
                  <c:v>19.786906007378501</c:v>
                </c:pt>
                <c:pt idx="14375">
                  <c:v>19.7882825835582</c:v>
                </c:pt>
                <c:pt idx="14376">
                  <c:v>19.789659159737901</c:v>
                </c:pt>
                <c:pt idx="14377">
                  <c:v>19.7910357359176</c:v>
                </c:pt>
                <c:pt idx="14378">
                  <c:v>19.792412312097401</c:v>
                </c:pt>
                <c:pt idx="14379">
                  <c:v>19.793788888277099</c:v>
                </c:pt>
                <c:pt idx="14380">
                  <c:v>19.795165464456801</c:v>
                </c:pt>
                <c:pt idx="14381">
                  <c:v>19.796542040636499</c:v>
                </c:pt>
                <c:pt idx="14382">
                  <c:v>19.7979186168163</c:v>
                </c:pt>
                <c:pt idx="14383">
                  <c:v>19.799295192995999</c:v>
                </c:pt>
                <c:pt idx="14384">
                  <c:v>19.8006717691757</c:v>
                </c:pt>
                <c:pt idx="14385">
                  <c:v>19.802048345355399</c:v>
                </c:pt>
                <c:pt idx="14386">
                  <c:v>19.8034249215352</c:v>
                </c:pt>
                <c:pt idx="14387">
                  <c:v>19.804801497714902</c:v>
                </c:pt>
                <c:pt idx="14388">
                  <c:v>19.8061780738946</c:v>
                </c:pt>
                <c:pt idx="14389">
                  <c:v>19.807554650074302</c:v>
                </c:pt>
                <c:pt idx="14390">
                  <c:v>19.808931226254099</c:v>
                </c:pt>
                <c:pt idx="14391">
                  <c:v>19.810307802433801</c:v>
                </c:pt>
                <c:pt idx="14392">
                  <c:v>19.811684378613499</c:v>
                </c:pt>
                <c:pt idx="14393">
                  <c:v>19.813060954793201</c:v>
                </c:pt>
                <c:pt idx="14394">
                  <c:v>19.814437530972999</c:v>
                </c:pt>
                <c:pt idx="14395">
                  <c:v>19.815814107152701</c:v>
                </c:pt>
                <c:pt idx="14396">
                  <c:v>19.817190683332399</c:v>
                </c:pt>
                <c:pt idx="14397">
                  <c:v>19.818567259512101</c:v>
                </c:pt>
                <c:pt idx="14398">
                  <c:v>19.819943835691902</c:v>
                </c:pt>
                <c:pt idx="14399">
                  <c:v>19.8213204118716</c:v>
                </c:pt>
                <c:pt idx="14400">
                  <c:v>19.822696988051302</c:v>
                </c:pt>
                <c:pt idx="14401">
                  <c:v>19.824073564231099</c:v>
                </c:pt>
                <c:pt idx="14402">
                  <c:v>19.825450140410801</c:v>
                </c:pt>
                <c:pt idx="14403">
                  <c:v>19.826826716590499</c:v>
                </c:pt>
                <c:pt idx="14404">
                  <c:v>19.828203292770201</c:v>
                </c:pt>
                <c:pt idx="14405">
                  <c:v>19.829579868949999</c:v>
                </c:pt>
                <c:pt idx="14406">
                  <c:v>19.830956445129701</c:v>
                </c:pt>
                <c:pt idx="14407">
                  <c:v>19.832333021309399</c:v>
                </c:pt>
                <c:pt idx="14408">
                  <c:v>19.833709597489101</c:v>
                </c:pt>
                <c:pt idx="14409">
                  <c:v>19.835086173668898</c:v>
                </c:pt>
                <c:pt idx="14410">
                  <c:v>19.8364627498486</c:v>
                </c:pt>
                <c:pt idx="14411">
                  <c:v>19.837839326028298</c:v>
                </c:pt>
                <c:pt idx="14412">
                  <c:v>19.839215902208</c:v>
                </c:pt>
                <c:pt idx="14413">
                  <c:v>19.840592478387801</c:v>
                </c:pt>
                <c:pt idx="14414">
                  <c:v>19.8419690545675</c:v>
                </c:pt>
                <c:pt idx="14415">
                  <c:v>19.843345630747201</c:v>
                </c:pt>
                <c:pt idx="14416">
                  <c:v>19.8447222069269</c:v>
                </c:pt>
                <c:pt idx="14417">
                  <c:v>19.846098783106701</c:v>
                </c:pt>
                <c:pt idx="14418">
                  <c:v>19.847475359286399</c:v>
                </c:pt>
                <c:pt idx="14419">
                  <c:v>19.848851935466101</c:v>
                </c:pt>
                <c:pt idx="14420">
                  <c:v>19.850228511645799</c:v>
                </c:pt>
                <c:pt idx="14421">
                  <c:v>19.8516050878256</c:v>
                </c:pt>
                <c:pt idx="14422">
                  <c:v>19.852981664005299</c:v>
                </c:pt>
                <c:pt idx="14423">
                  <c:v>19.854358240185</c:v>
                </c:pt>
                <c:pt idx="14424">
                  <c:v>19.855734816364699</c:v>
                </c:pt>
                <c:pt idx="14425">
                  <c:v>19.8571113925445</c:v>
                </c:pt>
                <c:pt idx="14426">
                  <c:v>19.858487968724202</c:v>
                </c:pt>
                <c:pt idx="14427">
                  <c:v>19.8598645449039</c:v>
                </c:pt>
                <c:pt idx="14428">
                  <c:v>19.861241121083602</c:v>
                </c:pt>
                <c:pt idx="14429">
                  <c:v>19.862617697263399</c:v>
                </c:pt>
                <c:pt idx="14430">
                  <c:v>19.863994273443101</c:v>
                </c:pt>
                <c:pt idx="14431">
                  <c:v>19.865370849622799</c:v>
                </c:pt>
                <c:pt idx="14432">
                  <c:v>19.8667474258026</c:v>
                </c:pt>
                <c:pt idx="14433">
                  <c:v>19.868124001982299</c:v>
                </c:pt>
                <c:pt idx="14434">
                  <c:v>19.869500578162</c:v>
                </c:pt>
                <c:pt idx="14435">
                  <c:v>19.870877154341699</c:v>
                </c:pt>
                <c:pt idx="14436">
                  <c:v>19.8722537305215</c:v>
                </c:pt>
                <c:pt idx="14437">
                  <c:v>19.873630306701202</c:v>
                </c:pt>
                <c:pt idx="14438">
                  <c:v>19.8750068828809</c:v>
                </c:pt>
                <c:pt idx="14439">
                  <c:v>19.876383459060602</c:v>
                </c:pt>
                <c:pt idx="14440">
                  <c:v>19.877760035240399</c:v>
                </c:pt>
                <c:pt idx="14441">
                  <c:v>19.879136611420101</c:v>
                </c:pt>
                <c:pt idx="14442">
                  <c:v>19.880513187599799</c:v>
                </c:pt>
                <c:pt idx="14443">
                  <c:v>19.881889763779501</c:v>
                </c:pt>
                <c:pt idx="14444">
                  <c:v>19.883266339959299</c:v>
                </c:pt>
                <c:pt idx="14445">
                  <c:v>19.884642916139001</c:v>
                </c:pt>
                <c:pt idx="14446">
                  <c:v>19.886019492318699</c:v>
                </c:pt>
                <c:pt idx="14447">
                  <c:v>19.887396068498401</c:v>
                </c:pt>
                <c:pt idx="14448">
                  <c:v>19.888772644678198</c:v>
                </c:pt>
                <c:pt idx="14449">
                  <c:v>19.8901492208579</c:v>
                </c:pt>
                <c:pt idx="14450">
                  <c:v>19.891525797037598</c:v>
                </c:pt>
                <c:pt idx="14451">
                  <c:v>19.8929023732173</c:v>
                </c:pt>
                <c:pt idx="14452">
                  <c:v>19.894278949397101</c:v>
                </c:pt>
                <c:pt idx="14453">
                  <c:v>19.8956555255768</c:v>
                </c:pt>
                <c:pt idx="14454">
                  <c:v>19.897032101756501</c:v>
                </c:pt>
                <c:pt idx="14455">
                  <c:v>19.898408677936199</c:v>
                </c:pt>
                <c:pt idx="14456">
                  <c:v>19.899785254116001</c:v>
                </c:pt>
                <c:pt idx="14457">
                  <c:v>19.901161830295699</c:v>
                </c:pt>
                <c:pt idx="14458">
                  <c:v>19.902538406475401</c:v>
                </c:pt>
                <c:pt idx="14459">
                  <c:v>19.903914982655099</c:v>
                </c:pt>
                <c:pt idx="14460">
                  <c:v>19.9052915588349</c:v>
                </c:pt>
                <c:pt idx="14461">
                  <c:v>19.906668135014598</c:v>
                </c:pt>
                <c:pt idx="14462">
                  <c:v>19.9080447111943</c:v>
                </c:pt>
                <c:pt idx="14463">
                  <c:v>19.909421287373998</c:v>
                </c:pt>
                <c:pt idx="14464">
                  <c:v>19.9107978635538</c:v>
                </c:pt>
                <c:pt idx="14465">
                  <c:v>19.912174439733501</c:v>
                </c:pt>
                <c:pt idx="14466">
                  <c:v>19.9135510159132</c:v>
                </c:pt>
                <c:pt idx="14467">
                  <c:v>19.914927592093001</c:v>
                </c:pt>
                <c:pt idx="14468">
                  <c:v>19.916304168272699</c:v>
                </c:pt>
                <c:pt idx="14469">
                  <c:v>19.917680744452401</c:v>
                </c:pt>
                <c:pt idx="14470">
                  <c:v>19.919057320632099</c:v>
                </c:pt>
                <c:pt idx="14471">
                  <c:v>19.9204338968119</c:v>
                </c:pt>
                <c:pt idx="14472">
                  <c:v>19.921810472991599</c:v>
                </c:pt>
                <c:pt idx="14473">
                  <c:v>19.9231870491713</c:v>
                </c:pt>
                <c:pt idx="14474">
                  <c:v>19.924563625350999</c:v>
                </c:pt>
                <c:pt idx="14475">
                  <c:v>19.9259402015308</c:v>
                </c:pt>
                <c:pt idx="14476">
                  <c:v>19.927316777710502</c:v>
                </c:pt>
                <c:pt idx="14477">
                  <c:v>19.9286933538902</c:v>
                </c:pt>
                <c:pt idx="14478">
                  <c:v>19.930069930069902</c:v>
                </c:pt>
                <c:pt idx="14479">
                  <c:v>19.931446506249699</c:v>
                </c:pt>
                <c:pt idx="14480">
                  <c:v>19.932823082429401</c:v>
                </c:pt>
                <c:pt idx="14481">
                  <c:v>19.934199658609099</c:v>
                </c:pt>
                <c:pt idx="14482">
                  <c:v>19.935576234788801</c:v>
                </c:pt>
                <c:pt idx="14483">
                  <c:v>19.936952810968599</c:v>
                </c:pt>
                <c:pt idx="14484">
                  <c:v>19.9383293871483</c:v>
                </c:pt>
                <c:pt idx="14485">
                  <c:v>19.939705963327999</c:v>
                </c:pt>
                <c:pt idx="14486">
                  <c:v>19.9410825395077</c:v>
                </c:pt>
                <c:pt idx="14487">
                  <c:v>19.942459115687502</c:v>
                </c:pt>
                <c:pt idx="14488">
                  <c:v>19.9438356918672</c:v>
                </c:pt>
                <c:pt idx="14489">
                  <c:v>19.945212268046902</c:v>
                </c:pt>
                <c:pt idx="14490">
                  <c:v>19.9465888442266</c:v>
                </c:pt>
                <c:pt idx="14491">
                  <c:v>19.947965420406401</c:v>
                </c:pt>
                <c:pt idx="14492">
                  <c:v>19.949341996586099</c:v>
                </c:pt>
                <c:pt idx="14493">
                  <c:v>19.950718572765801</c:v>
                </c:pt>
                <c:pt idx="14494">
                  <c:v>19.952095148945499</c:v>
                </c:pt>
                <c:pt idx="14495">
                  <c:v>19.953471725125301</c:v>
                </c:pt>
                <c:pt idx="14496">
                  <c:v>19.954848301304999</c:v>
                </c:pt>
                <c:pt idx="14497">
                  <c:v>19.956224877484701</c:v>
                </c:pt>
                <c:pt idx="14498">
                  <c:v>19.957601453664498</c:v>
                </c:pt>
                <c:pt idx="14499">
                  <c:v>19.9589780298442</c:v>
                </c:pt>
                <c:pt idx="14500">
                  <c:v>19.960354606023898</c:v>
                </c:pt>
                <c:pt idx="14501">
                  <c:v>19.9617311822036</c:v>
                </c:pt>
                <c:pt idx="14502">
                  <c:v>19.963107758383401</c:v>
                </c:pt>
                <c:pt idx="14503">
                  <c:v>19.9644843345631</c:v>
                </c:pt>
                <c:pt idx="14504">
                  <c:v>19.965860910742801</c:v>
                </c:pt>
                <c:pt idx="14505">
                  <c:v>19.9672374869225</c:v>
                </c:pt>
                <c:pt idx="14506">
                  <c:v>19.968614063102301</c:v>
                </c:pt>
                <c:pt idx="14507">
                  <c:v>19.969990639281999</c:v>
                </c:pt>
                <c:pt idx="14508">
                  <c:v>19.971367215461701</c:v>
                </c:pt>
                <c:pt idx="14509">
                  <c:v>19.972743791641399</c:v>
                </c:pt>
                <c:pt idx="14510">
                  <c:v>19.9741203678212</c:v>
                </c:pt>
                <c:pt idx="14511">
                  <c:v>19.975496944000898</c:v>
                </c:pt>
                <c:pt idx="14512">
                  <c:v>19.9768735201806</c:v>
                </c:pt>
                <c:pt idx="14513">
                  <c:v>19.978250096360298</c:v>
                </c:pt>
                <c:pt idx="14514">
                  <c:v>19.9796266725401</c:v>
                </c:pt>
                <c:pt idx="14515">
                  <c:v>19.981003248719801</c:v>
                </c:pt>
                <c:pt idx="14516">
                  <c:v>19.9823798248995</c:v>
                </c:pt>
                <c:pt idx="14517">
                  <c:v>19.983756401079201</c:v>
                </c:pt>
                <c:pt idx="14518">
                  <c:v>19.985132977258999</c:v>
                </c:pt>
                <c:pt idx="14519">
                  <c:v>19.986509553438701</c:v>
                </c:pt>
                <c:pt idx="14520">
                  <c:v>19.987886129618399</c:v>
                </c:pt>
                <c:pt idx="14521">
                  <c:v>19.989262705798101</c:v>
                </c:pt>
                <c:pt idx="14522">
                  <c:v>19.990639281977899</c:v>
                </c:pt>
                <c:pt idx="14523">
                  <c:v>19.9920158581576</c:v>
                </c:pt>
                <c:pt idx="14524">
                  <c:v>19.993392434337299</c:v>
                </c:pt>
                <c:pt idx="14525">
                  <c:v>19.994769010517</c:v>
                </c:pt>
                <c:pt idx="14526">
                  <c:v>19.996145586696802</c:v>
                </c:pt>
                <c:pt idx="14527">
                  <c:v>19.9975221628765</c:v>
                </c:pt>
                <c:pt idx="14528">
                  <c:v>19.998898739056202</c:v>
                </c:pt>
                <c:pt idx="14529">
                  <c:v>20.000275315235999</c:v>
                </c:pt>
                <c:pt idx="14530">
                  <c:v>20.001651891415701</c:v>
                </c:pt>
                <c:pt idx="14531">
                  <c:v>20.003028467595399</c:v>
                </c:pt>
                <c:pt idx="14532">
                  <c:v>20.004405043775101</c:v>
                </c:pt>
                <c:pt idx="14533">
                  <c:v>20.005781619954899</c:v>
                </c:pt>
                <c:pt idx="14534">
                  <c:v>20.007158196134601</c:v>
                </c:pt>
                <c:pt idx="14535">
                  <c:v>20.008534772314299</c:v>
                </c:pt>
                <c:pt idx="14536">
                  <c:v>20.009911348494001</c:v>
                </c:pt>
                <c:pt idx="14537">
                  <c:v>20.011287924673798</c:v>
                </c:pt>
                <c:pt idx="14538">
                  <c:v>20.0126645008535</c:v>
                </c:pt>
                <c:pt idx="14539">
                  <c:v>20.014041077033198</c:v>
                </c:pt>
                <c:pt idx="14540">
                  <c:v>20.0154176532129</c:v>
                </c:pt>
                <c:pt idx="14541">
                  <c:v>20.016794229392701</c:v>
                </c:pt>
                <c:pt idx="14542">
                  <c:v>20.018170805572399</c:v>
                </c:pt>
                <c:pt idx="14543">
                  <c:v>20.019547381752101</c:v>
                </c:pt>
                <c:pt idx="14544">
                  <c:v>20.020923957931799</c:v>
                </c:pt>
                <c:pt idx="14545">
                  <c:v>20.022300534111601</c:v>
                </c:pt>
                <c:pt idx="14546">
                  <c:v>20.023677110291299</c:v>
                </c:pt>
                <c:pt idx="14547">
                  <c:v>20.025053686471001</c:v>
                </c:pt>
                <c:pt idx="14548">
                  <c:v>20.026430262650699</c:v>
                </c:pt>
                <c:pt idx="14549">
                  <c:v>20.0278068388305</c:v>
                </c:pt>
                <c:pt idx="14550">
                  <c:v>20.029183415010198</c:v>
                </c:pt>
                <c:pt idx="14551">
                  <c:v>20.0305599911899</c:v>
                </c:pt>
                <c:pt idx="14552">
                  <c:v>20.031936567369598</c:v>
                </c:pt>
                <c:pt idx="14553">
                  <c:v>20.0333131435494</c:v>
                </c:pt>
                <c:pt idx="14554">
                  <c:v>20.034689719729101</c:v>
                </c:pt>
                <c:pt idx="14555">
                  <c:v>20.0360662959088</c:v>
                </c:pt>
                <c:pt idx="14556">
                  <c:v>20.037442872088501</c:v>
                </c:pt>
                <c:pt idx="14557">
                  <c:v>20.038819448268299</c:v>
                </c:pt>
                <c:pt idx="14558">
                  <c:v>20.040196024448001</c:v>
                </c:pt>
                <c:pt idx="14559">
                  <c:v>20.041572600627699</c:v>
                </c:pt>
                <c:pt idx="14560">
                  <c:v>20.042949176807401</c:v>
                </c:pt>
                <c:pt idx="14561">
                  <c:v>20.044325752987199</c:v>
                </c:pt>
                <c:pt idx="14562">
                  <c:v>20.0457023291669</c:v>
                </c:pt>
                <c:pt idx="14563">
                  <c:v>20.047078905346599</c:v>
                </c:pt>
                <c:pt idx="14564">
                  <c:v>20.0484554815264</c:v>
                </c:pt>
                <c:pt idx="14565">
                  <c:v>20.049832057706102</c:v>
                </c:pt>
                <c:pt idx="14566">
                  <c:v>20.0512086338858</c:v>
                </c:pt>
                <c:pt idx="14567">
                  <c:v>20.052585210065502</c:v>
                </c:pt>
                <c:pt idx="14568">
                  <c:v>20.053961786245299</c:v>
                </c:pt>
                <c:pt idx="14569">
                  <c:v>20.055338362425001</c:v>
                </c:pt>
                <c:pt idx="14570">
                  <c:v>20.056714938604699</c:v>
                </c:pt>
                <c:pt idx="14571">
                  <c:v>20.058091514784401</c:v>
                </c:pt>
                <c:pt idx="14572">
                  <c:v>20.059468090964199</c:v>
                </c:pt>
                <c:pt idx="14573">
                  <c:v>20.0608446671439</c:v>
                </c:pt>
                <c:pt idx="14574">
                  <c:v>20.062221243323599</c:v>
                </c:pt>
                <c:pt idx="14575">
                  <c:v>20.0635978195033</c:v>
                </c:pt>
                <c:pt idx="14576">
                  <c:v>20.064974395683102</c:v>
                </c:pt>
                <c:pt idx="14577">
                  <c:v>20.0663509718628</c:v>
                </c:pt>
                <c:pt idx="14578">
                  <c:v>20.067727548042502</c:v>
                </c:pt>
                <c:pt idx="14579">
                  <c:v>20.0691041242222</c:v>
                </c:pt>
                <c:pt idx="14580">
                  <c:v>20.070480700402001</c:v>
                </c:pt>
                <c:pt idx="14581">
                  <c:v>20.071857276581699</c:v>
                </c:pt>
                <c:pt idx="14582">
                  <c:v>20.073233852761401</c:v>
                </c:pt>
                <c:pt idx="14583">
                  <c:v>20.074610428941099</c:v>
                </c:pt>
                <c:pt idx="14584">
                  <c:v>20.075987005120901</c:v>
                </c:pt>
                <c:pt idx="14585">
                  <c:v>20.077363581300599</c:v>
                </c:pt>
                <c:pt idx="14586">
                  <c:v>20.078740157480301</c:v>
                </c:pt>
                <c:pt idx="14587">
                  <c:v>20.080116733660098</c:v>
                </c:pt>
                <c:pt idx="14588">
                  <c:v>20.0814933098398</c:v>
                </c:pt>
                <c:pt idx="14589">
                  <c:v>20.082869886019498</c:v>
                </c:pt>
                <c:pt idx="14590">
                  <c:v>20.0842464621992</c:v>
                </c:pt>
                <c:pt idx="14591">
                  <c:v>20.085623038378898</c:v>
                </c:pt>
                <c:pt idx="14592">
                  <c:v>20.0869996145587</c:v>
                </c:pt>
                <c:pt idx="14593">
                  <c:v>20.088376190738401</c:v>
                </c:pt>
                <c:pt idx="14594">
                  <c:v>20.0897527669181</c:v>
                </c:pt>
                <c:pt idx="14595">
                  <c:v>20.091129343097901</c:v>
                </c:pt>
                <c:pt idx="14596">
                  <c:v>20.092505919277599</c:v>
                </c:pt>
                <c:pt idx="14597">
                  <c:v>20.093882495457301</c:v>
                </c:pt>
                <c:pt idx="14598">
                  <c:v>20.095259071636999</c:v>
                </c:pt>
                <c:pt idx="14599">
                  <c:v>20.0966356478168</c:v>
                </c:pt>
                <c:pt idx="14600">
                  <c:v>20.098012223996498</c:v>
                </c:pt>
                <c:pt idx="14601">
                  <c:v>20.0993888001762</c:v>
                </c:pt>
                <c:pt idx="14602">
                  <c:v>20.100765376355898</c:v>
                </c:pt>
                <c:pt idx="14603">
                  <c:v>20.1021419525357</c:v>
                </c:pt>
                <c:pt idx="14604">
                  <c:v>20.103518528715401</c:v>
                </c:pt>
                <c:pt idx="14605">
                  <c:v>20.1048951048951</c:v>
                </c:pt>
                <c:pt idx="14606">
                  <c:v>20.106271681074801</c:v>
                </c:pt>
                <c:pt idx="14607">
                  <c:v>20.107648257254599</c:v>
                </c:pt>
                <c:pt idx="14608">
                  <c:v>20.109024833434301</c:v>
                </c:pt>
                <c:pt idx="14609">
                  <c:v>20.110401409613999</c:v>
                </c:pt>
                <c:pt idx="14610">
                  <c:v>20.111777985793701</c:v>
                </c:pt>
                <c:pt idx="14611">
                  <c:v>20.113154561973499</c:v>
                </c:pt>
                <c:pt idx="14612">
                  <c:v>20.1145311381532</c:v>
                </c:pt>
                <c:pt idx="14613">
                  <c:v>20.115907714332899</c:v>
                </c:pt>
                <c:pt idx="14614">
                  <c:v>20.1172842905126</c:v>
                </c:pt>
                <c:pt idx="14615">
                  <c:v>20.118660866692402</c:v>
                </c:pt>
                <c:pt idx="14616">
                  <c:v>20.1200374428721</c:v>
                </c:pt>
                <c:pt idx="14617">
                  <c:v>20.121414019051802</c:v>
                </c:pt>
                <c:pt idx="14618">
                  <c:v>20.1227905952315</c:v>
                </c:pt>
                <c:pt idx="14619">
                  <c:v>20.124167171411301</c:v>
                </c:pt>
                <c:pt idx="14620">
                  <c:v>20.125543747590999</c:v>
                </c:pt>
                <c:pt idx="14621">
                  <c:v>20.126920323770701</c:v>
                </c:pt>
                <c:pt idx="14622">
                  <c:v>20.128296899950499</c:v>
                </c:pt>
                <c:pt idx="14623">
                  <c:v>20.129673476130201</c:v>
                </c:pt>
                <c:pt idx="14624">
                  <c:v>20.131050052309899</c:v>
                </c:pt>
                <c:pt idx="14625">
                  <c:v>20.132426628489601</c:v>
                </c:pt>
                <c:pt idx="14626">
                  <c:v>20.133803204669402</c:v>
                </c:pt>
                <c:pt idx="14627">
                  <c:v>20.1351797808491</c:v>
                </c:pt>
                <c:pt idx="14628">
                  <c:v>20.136556357028802</c:v>
                </c:pt>
                <c:pt idx="14629">
                  <c:v>20.1379329332085</c:v>
                </c:pt>
                <c:pt idx="14630">
                  <c:v>20.139309509388301</c:v>
                </c:pt>
                <c:pt idx="14631">
                  <c:v>20.140686085567999</c:v>
                </c:pt>
                <c:pt idx="14632">
                  <c:v>20.142062661747701</c:v>
                </c:pt>
                <c:pt idx="14633">
                  <c:v>20.143439237927399</c:v>
                </c:pt>
                <c:pt idx="14634">
                  <c:v>20.144815814107201</c:v>
                </c:pt>
                <c:pt idx="14635">
                  <c:v>20.146192390286899</c:v>
                </c:pt>
                <c:pt idx="14636">
                  <c:v>20.147568966466601</c:v>
                </c:pt>
                <c:pt idx="14637">
                  <c:v>20.148945542646299</c:v>
                </c:pt>
                <c:pt idx="14638">
                  <c:v>20.1503221188261</c:v>
                </c:pt>
                <c:pt idx="14639">
                  <c:v>20.151698695005798</c:v>
                </c:pt>
                <c:pt idx="14640">
                  <c:v>20.1530752711855</c:v>
                </c:pt>
                <c:pt idx="14641">
                  <c:v>20.154451847365198</c:v>
                </c:pt>
                <c:pt idx="14642">
                  <c:v>20.155828423545</c:v>
                </c:pt>
                <c:pt idx="14643">
                  <c:v>20.157204999724701</c:v>
                </c:pt>
                <c:pt idx="14644">
                  <c:v>20.1585815759044</c:v>
                </c:pt>
                <c:pt idx="14645">
                  <c:v>20.159958152084101</c:v>
                </c:pt>
                <c:pt idx="14646">
                  <c:v>20.161334728263899</c:v>
                </c:pt>
                <c:pt idx="14647">
                  <c:v>20.162711304443601</c:v>
                </c:pt>
                <c:pt idx="14648">
                  <c:v>20.164087880623299</c:v>
                </c:pt>
                <c:pt idx="14649">
                  <c:v>20.165464456803001</c:v>
                </c:pt>
                <c:pt idx="14650">
                  <c:v>20.166841032982799</c:v>
                </c:pt>
                <c:pt idx="14651">
                  <c:v>20.1682176091625</c:v>
                </c:pt>
                <c:pt idx="14652">
                  <c:v>20.169594185342199</c:v>
                </c:pt>
                <c:pt idx="14653">
                  <c:v>20.1709707615219</c:v>
                </c:pt>
                <c:pt idx="14654">
                  <c:v>20.172347337701702</c:v>
                </c:pt>
                <c:pt idx="14655">
                  <c:v>20.1737239138814</c:v>
                </c:pt>
                <c:pt idx="14656">
                  <c:v>20.175100490061102</c:v>
                </c:pt>
                <c:pt idx="14657">
                  <c:v>20.176477066240899</c:v>
                </c:pt>
                <c:pt idx="14658">
                  <c:v>20.177853642420601</c:v>
                </c:pt>
                <c:pt idx="14659">
                  <c:v>20.179230218600299</c:v>
                </c:pt>
                <c:pt idx="14660">
                  <c:v>20.180606794780001</c:v>
                </c:pt>
                <c:pt idx="14661">
                  <c:v>20.181983370959799</c:v>
                </c:pt>
                <c:pt idx="14662">
                  <c:v>20.1833599471395</c:v>
                </c:pt>
                <c:pt idx="14663">
                  <c:v>20.184736523319199</c:v>
                </c:pt>
                <c:pt idx="14664">
                  <c:v>20.1861130994989</c:v>
                </c:pt>
                <c:pt idx="14665">
                  <c:v>20.187489675678702</c:v>
                </c:pt>
                <c:pt idx="14666">
                  <c:v>20.1888662518584</c:v>
                </c:pt>
                <c:pt idx="14667">
                  <c:v>20.190242828038102</c:v>
                </c:pt>
                <c:pt idx="14668">
                  <c:v>20.1916194042178</c:v>
                </c:pt>
                <c:pt idx="14669">
                  <c:v>20.192995980397601</c:v>
                </c:pt>
                <c:pt idx="14670">
                  <c:v>20.194372556577299</c:v>
                </c:pt>
                <c:pt idx="14671">
                  <c:v>20.195749132757001</c:v>
                </c:pt>
                <c:pt idx="14672">
                  <c:v>20.197125708936699</c:v>
                </c:pt>
                <c:pt idx="14673">
                  <c:v>20.198502285116501</c:v>
                </c:pt>
                <c:pt idx="14674">
                  <c:v>20.199878861296199</c:v>
                </c:pt>
                <c:pt idx="14675">
                  <c:v>20.201255437475901</c:v>
                </c:pt>
                <c:pt idx="14676">
                  <c:v>20.202632013655599</c:v>
                </c:pt>
                <c:pt idx="14677">
                  <c:v>20.2040085898354</c:v>
                </c:pt>
                <c:pt idx="14678">
                  <c:v>20.205385166015098</c:v>
                </c:pt>
                <c:pt idx="14679">
                  <c:v>20.2067617421948</c:v>
                </c:pt>
                <c:pt idx="14680">
                  <c:v>20.208138318374498</c:v>
                </c:pt>
                <c:pt idx="14681">
                  <c:v>20.2095148945543</c:v>
                </c:pt>
                <c:pt idx="14682">
                  <c:v>20.210891470734001</c:v>
                </c:pt>
                <c:pt idx="14683">
                  <c:v>20.212268046913699</c:v>
                </c:pt>
                <c:pt idx="14684">
                  <c:v>20.213644623093401</c:v>
                </c:pt>
                <c:pt idx="14685">
                  <c:v>20.215021199273199</c:v>
                </c:pt>
                <c:pt idx="14686">
                  <c:v>20.216397775452901</c:v>
                </c:pt>
                <c:pt idx="14687">
                  <c:v>20.217774351632599</c:v>
                </c:pt>
                <c:pt idx="14688">
                  <c:v>20.2191509278124</c:v>
                </c:pt>
                <c:pt idx="14689">
                  <c:v>20.220527503992098</c:v>
                </c:pt>
                <c:pt idx="14690">
                  <c:v>20.2219040801718</c:v>
                </c:pt>
                <c:pt idx="14691">
                  <c:v>20.223280656351498</c:v>
                </c:pt>
                <c:pt idx="14692">
                  <c:v>20.2246572325313</c:v>
                </c:pt>
                <c:pt idx="14693">
                  <c:v>20.226033808711001</c:v>
                </c:pt>
                <c:pt idx="14694">
                  <c:v>20.2274103848907</c:v>
                </c:pt>
                <c:pt idx="14695">
                  <c:v>20.228786961070401</c:v>
                </c:pt>
                <c:pt idx="14696">
                  <c:v>20.230163537250199</c:v>
                </c:pt>
                <c:pt idx="14697">
                  <c:v>20.231540113429901</c:v>
                </c:pt>
                <c:pt idx="14698">
                  <c:v>20.232916689609599</c:v>
                </c:pt>
                <c:pt idx="14699">
                  <c:v>20.234293265789301</c:v>
                </c:pt>
                <c:pt idx="14700">
                  <c:v>20.235669841969099</c:v>
                </c:pt>
                <c:pt idx="14701">
                  <c:v>20.2370464181488</c:v>
                </c:pt>
                <c:pt idx="14702">
                  <c:v>20.238422994328499</c:v>
                </c:pt>
                <c:pt idx="14703">
                  <c:v>20.2397995705082</c:v>
                </c:pt>
                <c:pt idx="14704">
                  <c:v>20.241176146688002</c:v>
                </c:pt>
                <c:pt idx="14705">
                  <c:v>20.2425527228677</c:v>
                </c:pt>
                <c:pt idx="14706">
                  <c:v>20.243929299047402</c:v>
                </c:pt>
                <c:pt idx="14707">
                  <c:v>20.2453058752271</c:v>
                </c:pt>
                <c:pt idx="14708">
                  <c:v>20.246682451406901</c:v>
                </c:pt>
                <c:pt idx="14709">
                  <c:v>20.248059027586599</c:v>
                </c:pt>
                <c:pt idx="14710">
                  <c:v>20.249435603766301</c:v>
                </c:pt>
                <c:pt idx="14711">
                  <c:v>20.250812179945999</c:v>
                </c:pt>
                <c:pt idx="14712">
                  <c:v>20.2521887561258</c:v>
                </c:pt>
                <c:pt idx="14713">
                  <c:v>20.253565332305499</c:v>
                </c:pt>
                <c:pt idx="14714">
                  <c:v>20.2549419084852</c:v>
                </c:pt>
                <c:pt idx="14715">
                  <c:v>20.256318484664899</c:v>
                </c:pt>
                <c:pt idx="14716">
                  <c:v>20.2576950608447</c:v>
                </c:pt>
                <c:pt idx="14717">
                  <c:v>20.259071637024402</c:v>
                </c:pt>
                <c:pt idx="14718">
                  <c:v>20.2604482132041</c:v>
                </c:pt>
                <c:pt idx="14719">
                  <c:v>20.261824789383802</c:v>
                </c:pt>
                <c:pt idx="14720">
                  <c:v>20.263201365563599</c:v>
                </c:pt>
                <c:pt idx="14721">
                  <c:v>20.264577941743301</c:v>
                </c:pt>
                <c:pt idx="14722">
                  <c:v>20.265954517922999</c:v>
                </c:pt>
                <c:pt idx="14723">
                  <c:v>20.267331094102801</c:v>
                </c:pt>
                <c:pt idx="14724">
                  <c:v>20.268707670282499</c:v>
                </c:pt>
                <c:pt idx="14725">
                  <c:v>20.270084246462201</c:v>
                </c:pt>
                <c:pt idx="14726">
                  <c:v>20.271460822641899</c:v>
                </c:pt>
                <c:pt idx="14727">
                  <c:v>20.2728373988217</c:v>
                </c:pt>
                <c:pt idx="14728">
                  <c:v>20.274213975001398</c:v>
                </c:pt>
                <c:pt idx="14729">
                  <c:v>20.2755905511811</c:v>
                </c:pt>
                <c:pt idx="14730">
                  <c:v>20.276967127360798</c:v>
                </c:pt>
                <c:pt idx="14731">
                  <c:v>20.2783437035406</c:v>
                </c:pt>
                <c:pt idx="14732">
                  <c:v>20.279720279720301</c:v>
                </c:pt>
                <c:pt idx="14733">
                  <c:v>20.2810968559</c:v>
                </c:pt>
                <c:pt idx="14734">
                  <c:v>20.282473432079701</c:v>
                </c:pt>
                <c:pt idx="14735">
                  <c:v>20.283850008259499</c:v>
                </c:pt>
                <c:pt idx="14736">
                  <c:v>20.285226584439201</c:v>
                </c:pt>
                <c:pt idx="14737">
                  <c:v>20.286603160618899</c:v>
                </c:pt>
                <c:pt idx="14738">
                  <c:v>20.287979736798601</c:v>
                </c:pt>
                <c:pt idx="14739">
                  <c:v>20.289356312978398</c:v>
                </c:pt>
                <c:pt idx="14740">
                  <c:v>20.2907328891581</c:v>
                </c:pt>
                <c:pt idx="14741">
                  <c:v>20.292109465337798</c:v>
                </c:pt>
                <c:pt idx="14742">
                  <c:v>20.2934860415175</c:v>
                </c:pt>
                <c:pt idx="14743">
                  <c:v>20.294862617697301</c:v>
                </c:pt>
                <c:pt idx="14744">
                  <c:v>20.296239193877</c:v>
                </c:pt>
                <c:pt idx="14745">
                  <c:v>20.297615770056701</c:v>
                </c:pt>
                <c:pt idx="14746">
                  <c:v>20.2989923462364</c:v>
                </c:pt>
                <c:pt idx="14747">
                  <c:v>20.300368922416201</c:v>
                </c:pt>
                <c:pt idx="14748">
                  <c:v>20.301745498595899</c:v>
                </c:pt>
                <c:pt idx="14749">
                  <c:v>20.303122074775601</c:v>
                </c:pt>
                <c:pt idx="14750">
                  <c:v>20.304498650955299</c:v>
                </c:pt>
                <c:pt idx="14751">
                  <c:v>20.3058752271351</c:v>
                </c:pt>
                <c:pt idx="14752">
                  <c:v>20.307251803314799</c:v>
                </c:pt>
                <c:pt idx="14753">
                  <c:v>20.3086283794945</c:v>
                </c:pt>
                <c:pt idx="14754">
                  <c:v>20.310004955674302</c:v>
                </c:pt>
                <c:pt idx="14755">
                  <c:v>20.311381531854</c:v>
                </c:pt>
                <c:pt idx="14756">
                  <c:v>20.312758108033702</c:v>
                </c:pt>
                <c:pt idx="14757">
                  <c:v>20.3141346842134</c:v>
                </c:pt>
                <c:pt idx="14758">
                  <c:v>20.315511260393201</c:v>
                </c:pt>
                <c:pt idx="14759">
                  <c:v>20.316887836572899</c:v>
                </c:pt>
                <c:pt idx="14760">
                  <c:v>20.318264412752601</c:v>
                </c:pt>
                <c:pt idx="14761">
                  <c:v>20.319640988932299</c:v>
                </c:pt>
                <c:pt idx="14762">
                  <c:v>20.321017565112101</c:v>
                </c:pt>
                <c:pt idx="14763">
                  <c:v>20.322394141291799</c:v>
                </c:pt>
                <c:pt idx="14764">
                  <c:v>20.323770717471501</c:v>
                </c:pt>
                <c:pt idx="14765">
                  <c:v>20.325147293651199</c:v>
                </c:pt>
                <c:pt idx="14766">
                  <c:v>20.326523869831</c:v>
                </c:pt>
                <c:pt idx="14767">
                  <c:v>20.327900446010698</c:v>
                </c:pt>
                <c:pt idx="14768">
                  <c:v>20.3292770221904</c:v>
                </c:pt>
                <c:pt idx="14769">
                  <c:v>20.330653598370098</c:v>
                </c:pt>
                <c:pt idx="14770">
                  <c:v>20.332030174549899</c:v>
                </c:pt>
                <c:pt idx="14771">
                  <c:v>20.333406750729601</c:v>
                </c:pt>
                <c:pt idx="14772">
                  <c:v>20.334783326909299</c:v>
                </c:pt>
                <c:pt idx="14773">
                  <c:v>20.336159903089001</c:v>
                </c:pt>
                <c:pt idx="14774">
                  <c:v>20.337536479268799</c:v>
                </c:pt>
                <c:pt idx="14775">
                  <c:v>20.338913055448501</c:v>
                </c:pt>
                <c:pt idx="14776">
                  <c:v>20.340289631628199</c:v>
                </c:pt>
                <c:pt idx="14777">
                  <c:v>20.341666207807901</c:v>
                </c:pt>
                <c:pt idx="14778">
                  <c:v>20.343042783987698</c:v>
                </c:pt>
                <c:pt idx="14779">
                  <c:v>20.3444193601674</c:v>
                </c:pt>
                <c:pt idx="14780">
                  <c:v>20.345795936347098</c:v>
                </c:pt>
                <c:pt idx="14781">
                  <c:v>20.3471725125268</c:v>
                </c:pt>
                <c:pt idx="14782">
                  <c:v>20.348549088706601</c:v>
                </c:pt>
                <c:pt idx="14783">
                  <c:v>20.3499256648863</c:v>
                </c:pt>
                <c:pt idx="14784">
                  <c:v>20.351302241066001</c:v>
                </c:pt>
                <c:pt idx="14785">
                  <c:v>20.352678817245799</c:v>
                </c:pt>
                <c:pt idx="14786">
                  <c:v>20.354055393425501</c:v>
                </c:pt>
                <c:pt idx="14787">
                  <c:v>20.355431969605199</c:v>
                </c:pt>
                <c:pt idx="14788">
                  <c:v>20.356808545784901</c:v>
                </c:pt>
                <c:pt idx="14789">
                  <c:v>20.358185121964699</c:v>
                </c:pt>
                <c:pt idx="14790">
                  <c:v>20.3595616981444</c:v>
                </c:pt>
                <c:pt idx="14791">
                  <c:v>20.360938274324099</c:v>
                </c:pt>
                <c:pt idx="14792">
                  <c:v>20.3623148505038</c:v>
                </c:pt>
                <c:pt idx="14793">
                  <c:v>20.363691426683602</c:v>
                </c:pt>
                <c:pt idx="14794">
                  <c:v>20.3650680028633</c:v>
                </c:pt>
                <c:pt idx="14795">
                  <c:v>20.366444579043002</c:v>
                </c:pt>
                <c:pt idx="14796">
                  <c:v>20.3678211552227</c:v>
                </c:pt>
                <c:pt idx="14797">
                  <c:v>20.369197731402501</c:v>
                </c:pt>
                <c:pt idx="14798">
                  <c:v>20.370574307582199</c:v>
                </c:pt>
                <c:pt idx="14799">
                  <c:v>20.371950883761901</c:v>
                </c:pt>
                <c:pt idx="14800">
                  <c:v>20.373327459941599</c:v>
                </c:pt>
                <c:pt idx="14801">
                  <c:v>20.3747040361214</c:v>
                </c:pt>
                <c:pt idx="14802">
                  <c:v>20.376080612301099</c:v>
                </c:pt>
                <c:pt idx="14803">
                  <c:v>20.3774571884808</c:v>
                </c:pt>
                <c:pt idx="14804">
                  <c:v>20.378833764660499</c:v>
                </c:pt>
                <c:pt idx="14805">
                  <c:v>20.3802103408403</c:v>
                </c:pt>
                <c:pt idx="14806">
                  <c:v>20.381586917020002</c:v>
                </c:pt>
                <c:pt idx="14807">
                  <c:v>20.3829634931997</c:v>
                </c:pt>
                <c:pt idx="14808">
                  <c:v>20.384340069379402</c:v>
                </c:pt>
                <c:pt idx="14809">
                  <c:v>20.385716645559199</c:v>
                </c:pt>
                <c:pt idx="14810">
                  <c:v>20.387093221738901</c:v>
                </c:pt>
                <c:pt idx="14811">
                  <c:v>20.388469797918599</c:v>
                </c:pt>
                <c:pt idx="14812">
                  <c:v>20.389846374098301</c:v>
                </c:pt>
                <c:pt idx="14813">
                  <c:v>20.391222950278099</c:v>
                </c:pt>
                <c:pt idx="14814">
                  <c:v>20.392599526457801</c:v>
                </c:pt>
                <c:pt idx="14815">
                  <c:v>20.393976102637499</c:v>
                </c:pt>
                <c:pt idx="14816">
                  <c:v>20.3953526788173</c:v>
                </c:pt>
                <c:pt idx="14817">
                  <c:v>20.396729254996998</c:v>
                </c:pt>
                <c:pt idx="14818">
                  <c:v>20.3981058311767</c:v>
                </c:pt>
                <c:pt idx="14819">
                  <c:v>20.399482407356398</c:v>
                </c:pt>
                <c:pt idx="14820">
                  <c:v>20.4008589835362</c:v>
                </c:pt>
                <c:pt idx="14821">
                  <c:v>20.402235559715901</c:v>
                </c:pt>
                <c:pt idx="14822">
                  <c:v>20.4036121358956</c:v>
                </c:pt>
                <c:pt idx="14823">
                  <c:v>20.404988712075301</c:v>
                </c:pt>
                <c:pt idx="14824">
                  <c:v>20.406365288255099</c:v>
                </c:pt>
                <c:pt idx="14825">
                  <c:v>20.407741864434801</c:v>
                </c:pt>
                <c:pt idx="14826">
                  <c:v>20.409118440614499</c:v>
                </c:pt>
                <c:pt idx="14827">
                  <c:v>20.410495016794201</c:v>
                </c:pt>
                <c:pt idx="14828">
                  <c:v>20.411871592973998</c:v>
                </c:pt>
                <c:pt idx="14829">
                  <c:v>20.4132481691537</c:v>
                </c:pt>
                <c:pt idx="14830">
                  <c:v>20.414624745333398</c:v>
                </c:pt>
                <c:pt idx="14831">
                  <c:v>20.4160013215131</c:v>
                </c:pt>
                <c:pt idx="14832">
                  <c:v>20.417377897692901</c:v>
                </c:pt>
                <c:pt idx="14833">
                  <c:v>20.4187544738726</c:v>
                </c:pt>
                <c:pt idx="14834">
                  <c:v>20.420131050052301</c:v>
                </c:pt>
                <c:pt idx="14835">
                  <c:v>20.421507626232</c:v>
                </c:pt>
                <c:pt idx="14836">
                  <c:v>20.422884202411801</c:v>
                </c:pt>
                <c:pt idx="14837">
                  <c:v>20.424260778591499</c:v>
                </c:pt>
                <c:pt idx="14838">
                  <c:v>20.425637354771201</c:v>
                </c:pt>
                <c:pt idx="14839">
                  <c:v>20.427013930950899</c:v>
                </c:pt>
                <c:pt idx="14840">
                  <c:v>20.4283905071307</c:v>
                </c:pt>
                <c:pt idx="14841">
                  <c:v>20.429767083310399</c:v>
                </c:pt>
                <c:pt idx="14842">
                  <c:v>20.4311436594901</c:v>
                </c:pt>
                <c:pt idx="14843">
                  <c:v>20.432520235669902</c:v>
                </c:pt>
                <c:pt idx="14844">
                  <c:v>20.4338968118496</c:v>
                </c:pt>
                <c:pt idx="14845">
                  <c:v>20.435273388029302</c:v>
                </c:pt>
                <c:pt idx="14846">
                  <c:v>20.436649964209</c:v>
                </c:pt>
                <c:pt idx="14847">
                  <c:v>20.438026540388801</c:v>
                </c:pt>
                <c:pt idx="14848">
                  <c:v>20.439403116568499</c:v>
                </c:pt>
                <c:pt idx="14849">
                  <c:v>20.440779692748201</c:v>
                </c:pt>
                <c:pt idx="14850">
                  <c:v>20.442156268927899</c:v>
                </c:pt>
                <c:pt idx="14851">
                  <c:v>20.443532845107701</c:v>
                </c:pt>
                <c:pt idx="14852">
                  <c:v>20.444909421287399</c:v>
                </c:pt>
                <c:pt idx="14853">
                  <c:v>20.446285997467101</c:v>
                </c:pt>
                <c:pt idx="14854">
                  <c:v>20.447662573646799</c:v>
                </c:pt>
                <c:pt idx="14855">
                  <c:v>20.4490391498266</c:v>
                </c:pt>
                <c:pt idx="14856">
                  <c:v>20.450415726006302</c:v>
                </c:pt>
                <c:pt idx="14857">
                  <c:v>20.451792302186</c:v>
                </c:pt>
                <c:pt idx="14858">
                  <c:v>20.453168878365702</c:v>
                </c:pt>
                <c:pt idx="14859">
                  <c:v>20.454545454545499</c:v>
                </c:pt>
                <c:pt idx="14860">
                  <c:v>20.455922030725201</c:v>
                </c:pt>
                <c:pt idx="14861">
                  <c:v>20.457298606904899</c:v>
                </c:pt>
                <c:pt idx="14862">
                  <c:v>20.458675183084601</c:v>
                </c:pt>
                <c:pt idx="14863">
                  <c:v>20.460051759264399</c:v>
                </c:pt>
                <c:pt idx="14864">
                  <c:v>20.461428335444101</c:v>
                </c:pt>
                <c:pt idx="14865">
                  <c:v>20.462804911623799</c:v>
                </c:pt>
                <c:pt idx="14866">
                  <c:v>20.464181487803501</c:v>
                </c:pt>
                <c:pt idx="14867">
                  <c:v>20.465558063983298</c:v>
                </c:pt>
                <c:pt idx="14868">
                  <c:v>20.466934640163</c:v>
                </c:pt>
                <c:pt idx="14869">
                  <c:v>20.468311216342698</c:v>
                </c:pt>
                <c:pt idx="14870">
                  <c:v>20.4696877925224</c:v>
                </c:pt>
                <c:pt idx="14871">
                  <c:v>20.471064368702201</c:v>
                </c:pt>
                <c:pt idx="14872">
                  <c:v>20.4724409448819</c:v>
                </c:pt>
                <c:pt idx="14873">
                  <c:v>20.473817521061601</c:v>
                </c:pt>
                <c:pt idx="14874">
                  <c:v>20.4751940972413</c:v>
                </c:pt>
                <c:pt idx="14875">
                  <c:v>20.476570673421101</c:v>
                </c:pt>
                <c:pt idx="14876">
                  <c:v>20.477947249600799</c:v>
                </c:pt>
                <c:pt idx="14877">
                  <c:v>20.479323825780501</c:v>
                </c:pt>
                <c:pt idx="14878">
                  <c:v>20.480700401960299</c:v>
                </c:pt>
                <c:pt idx="14879">
                  <c:v>20.48207697814</c:v>
                </c:pt>
                <c:pt idx="14880">
                  <c:v>20.483453554319698</c:v>
                </c:pt>
                <c:pt idx="14881">
                  <c:v>20.4848301304994</c:v>
                </c:pt>
                <c:pt idx="14882">
                  <c:v>20.486206706679202</c:v>
                </c:pt>
                <c:pt idx="14883">
                  <c:v>20.4875832828589</c:v>
                </c:pt>
                <c:pt idx="14884">
                  <c:v>20.488959859038602</c:v>
                </c:pt>
                <c:pt idx="14885">
                  <c:v>20.4903364352183</c:v>
                </c:pt>
                <c:pt idx="14886">
                  <c:v>20.491713011398101</c:v>
                </c:pt>
                <c:pt idx="14887">
                  <c:v>20.493089587577799</c:v>
                </c:pt>
                <c:pt idx="14888">
                  <c:v>20.494466163757501</c:v>
                </c:pt>
                <c:pt idx="14889">
                  <c:v>20.495842739937199</c:v>
                </c:pt>
                <c:pt idx="14890">
                  <c:v>20.497219316117</c:v>
                </c:pt>
                <c:pt idx="14891">
                  <c:v>20.498595892296699</c:v>
                </c:pt>
                <c:pt idx="14892">
                  <c:v>20.4999724684764</c:v>
                </c:pt>
                <c:pt idx="14893">
                  <c:v>20.501349044656099</c:v>
                </c:pt>
                <c:pt idx="14894">
                  <c:v>20.5027256208359</c:v>
                </c:pt>
                <c:pt idx="14895">
                  <c:v>20.504102197015602</c:v>
                </c:pt>
                <c:pt idx="14896">
                  <c:v>20.5054787731953</c:v>
                </c:pt>
                <c:pt idx="14897">
                  <c:v>20.506855349375002</c:v>
                </c:pt>
                <c:pt idx="14898">
                  <c:v>20.508231925554799</c:v>
                </c:pt>
                <c:pt idx="14899">
                  <c:v>20.509608501734501</c:v>
                </c:pt>
                <c:pt idx="14900">
                  <c:v>20.510985077914199</c:v>
                </c:pt>
                <c:pt idx="14901">
                  <c:v>20.512361654093901</c:v>
                </c:pt>
                <c:pt idx="14902">
                  <c:v>20.513738230273699</c:v>
                </c:pt>
                <c:pt idx="14903">
                  <c:v>20.515114806453401</c:v>
                </c:pt>
                <c:pt idx="14904">
                  <c:v>20.516491382633099</c:v>
                </c:pt>
                <c:pt idx="14905">
                  <c:v>20.517867958812801</c:v>
                </c:pt>
                <c:pt idx="14906">
                  <c:v>20.519244534992598</c:v>
                </c:pt>
                <c:pt idx="14907">
                  <c:v>20.5206211111723</c:v>
                </c:pt>
                <c:pt idx="14908">
                  <c:v>20.521997687351998</c:v>
                </c:pt>
                <c:pt idx="14909">
                  <c:v>20.5233742635317</c:v>
                </c:pt>
                <c:pt idx="14910">
                  <c:v>20.524750839711501</c:v>
                </c:pt>
                <c:pt idx="14911">
                  <c:v>20.526127415891199</c:v>
                </c:pt>
                <c:pt idx="14912">
                  <c:v>20.527503992070901</c:v>
                </c:pt>
                <c:pt idx="14913">
                  <c:v>20.528880568250699</c:v>
                </c:pt>
                <c:pt idx="14914">
                  <c:v>20.530257144430401</c:v>
                </c:pt>
                <c:pt idx="14915">
                  <c:v>20.531633720610099</c:v>
                </c:pt>
                <c:pt idx="14916">
                  <c:v>20.533010296789801</c:v>
                </c:pt>
                <c:pt idx="14917">
                  <c:v>20.534386872969598</c:v>
                </c:pt>
                <c:pt idx="14918">
                  <c:v>20.5357634491493</c:v>
                </c:pt>
                <c:pt idx="14919">
                  <c:v>20.537140025328998</c:v>
                </c:pt>
                <c:pt idx="14920">
                  <c:v>20.5385166015087</c:v>
                </c:pt>
                <c:pt idx="14921">
                  <c:v>20.539893177688501</c:v>
                </c:pt>
                <c:pt idx="14922">
                  <c:v>20.5412697538682</c:v>
                </c:pt>
                <c:pt idx="14923">
                  <c:v>20.542646330047901</c:v>
                </c:pt>
                <c:pt idx="14924">
                  <c:v>20.5440229062276</c:v>
                </c:pt>
                <c:pt idx="14925">
                  <c:v>20.545399482407401</c:v>
                </c:pt>
                <c:pt idx="14926">
                  <c:v>20.546776058587099</c:v>
                </c:pt>
                <c:pt idx="14927">
                  <c:v>20.548152634766801</c:v>
                </c:pt>
                <c:pt idx="14928">
                  <c:v>20.549529210946499</c:v>
                </c:pt>
                <c:pt idx="14929">
                  <c:v>20.5509057871263</c:v>
                </c:pt>
                <c:pt idx="14930">
                  <c:v>20.552282363305999</c:v>
                </c:pt>
                <c:pt idx="14931">
                  <c:v>20.5536589394857</c:v>
                </c:pt>
                <c:pt idx="14932">
                  <c:v>20.555035515665399</c:v>
                </c:pt>
                <c:pt idx="14933">
                  <c:v>20.5564120918452</c:v>
                </c:pt>
                <c:pt idx="14934">
                  <c:v>20.557788668024902</c:v>
                </c:pt>
                <c:pt idx="14935">
                  <c:v>20.5591652442046</c:v>
                </c:pt>
                <c:pt idx="14936">
                  <c:v>20.560541820384302</c:v>
                </c:pt>
                <c:pt idx="14937">
                  <c:v>20.561918396564099</c:v>
                </c:pt>
                <c:pt idx="14938">
                  <c:v>20.563294972743801</c:v>
                </c:pt>
                <c:pt idx="14939">
                  <c:v>20.564671548923499</c:v>
                </c:pt>
                <c:pt idx="14940">
                  <c:v>20.566048125103201</c:v>
                </c:pt>
                <c:pt idx="14941">
                  <c:v>20.567424701282999</c:v>
                </c:pt>
                <c:pt idx="14942">
                  <c:v>20.5688012774627</c:v>
                </c:pt>
                <c:pt idx="14943">
                  <c:v>20.570177853642399</c:v>
                </c:pt>
                <c:pt idx="14944">
                  <c:v>20.5715544298222</c:v>
                </c:pt>
                <c:pt idx="14945">
                  <c:v>20.572931006001902</c:v>
                </c:pt>
                <c:pt idx="14946">
                  <c:v>20.5743075821816</c:v>
                </c:pt>
                <c:pt idx="14947">
                  <c:v>20.575684158361302</c:v>
                </c:pt>
                <c:pt idx="14948">
                  <c:v>20.577060734541099</c:v>
                </c:pt>
                <c:pt idx="14949">
                  <c:v>20.578437310720801</c:v>
                </c:pt>
                <c:pt idx="14950">
                  <c:v>20.579813886900499</c:v>
                </c:pt>
                <c:pt idx="14951">
                  <c:v>20.581190463080201</c:v>
                </c:pt>
                <c:pt idx="14952">
                  <c:v>20.582567039259999</c:v>
                </c:pt>
                <c:pt idx="14953">
                  <c:v>20.583943615439701</c:v>
                </c:pt>
                <c:pt idx="14954">
                  <c:v>20.585320191619399</c:v>
                </c:pt>
                <c:pt idx="14955">
                  <c:v>20.586696767799101</c:v>
                </c:pt>
                <c:pt idx="14956">
                  <c:v>20.588073343978898</c:v>
                </c:pt>
                <c:pt idx="14957">
                  <c:v>20.5894499201586</c:v>
                </c:pt>
                <c:pt idx="14958">
                  <c:v>20.590826496338298</c:v>
                </c:pt>
                <c:pt idx="14959">
                  <c:v>20.592203072518</c:v>
                </c:pt>
                <c:pt idx="14960">
                  <c:v>20.593579648697801</c:v>
                </c:pt>
                <c:pt idx="14961">
                  <c:v>20.5949562248775</c:v>
                </c:pt>
                <c:pt idx="14962">
                  <c:v>20.596332801057201</c:v>
                </c:pt>
                <c:pt idx="14963">
                  <c:v>20.5977093772369</c:v>
                </c:pt>
                <c:pt idx="14964">
                  <c:v>20.599085953416701</c:v>
                </c:pt>
                <c:pt idx="14965">
                  <c:v>20.600462529596399</c:v>
                </c:pt>
                <c:pt idx="14966">
                  <c:v>20.601839105776101</c:v>
                </c:pt>
                <c:pt idx="14967">
                  <c:v>20.603215681955799</c:v>
                </c:pt>
                <c:pt idx="14968">
                  <c:v>20.6045922581356</c:v>
                </c:pt>
                <c:pt idx="14969">
                  <c:v>20.605968834315298</c:v>
                </c:pt>
                <c:pt idx="14970">
                  <c:v>20.607345410495</c:v>
                </c:pt>
                <c:pt idx="14971">
                  <c:v>20.608721986674698</c:v>
                </c:pt>
                <c:pt idx="14972">
                  <c:v>20.6100985628545</c:v>
                </c:pt>
                <c:pt idx="14973">
                  <c:v>20.611475139034201</c:v>
                </c:pt>
                <c:pt idx="14974">
                  <c:v>20.6128517152139</c:v>
                </c:pt>
                <c:pt idx="14975">
                  <c:v>20.614228291393601</c:v>
                </c:pt>
                <c:pt idx="14976">
                  <c:v>20.615604867573399</c:v>
                </c:pt>
                <c:pt idx="14977">
                  <c:v>20.616981443753101</c:v>
                </c:pt>
                <c:pt idx="14978">
                  <c:v>20.618358019932799</c:v>
                </c:pt>
                <c:pt idx="14979">
                  <c:v>20.6197345961126</c:v>
                </c:pt>
                <c:pt idx="14980">
                  <c:v>20.621111172292299</c:v>
                </c:pt>
                <c:pt idx="14981">
                  <c:v>20.622487748472</c:v>
                </c:pt>
                <c:pt idx="14982">
                  <c:v>20.623864324651699</c:v>
                </c:pt>
                <c:pt idx="14983">
                  <c:v>20.6252409008315</c:v>
                </c:pt>
                <c:pt idx="14984">
                  <c:v>20.626617477011202</c:v>
                </c:pt>
                <c:pt idx="14985">
                  <c:v>20.6279940531909</c:v>
                </c:pt>
                <c:pt idx="14986">
                  <c:v>20.629370629370602</c:v>
                </c:pt>
                <c:pt idx="14987">
                  <c:v>20.630747205550399</c:v>
                </c:pt>
                <c:pt idx="14988">
                  <c:v>20.632123781730101</c:v>
                </c:pt>
                <c:pt idx="14989">
                  <c:v>20.633500357909799</c:v>
                </c:pt>
                <c:pt idx="14990">
                  <c:v>20.634876934089501</c:v>
                </c:pt>
                <c:pt idx="14991">
                  <c:v>20.636253510269299</c:v>
                </c:pt>
                <c:pt idx="14992">
                  <c:v>20.637630086449001</c:v>
                </c:pt>
                <c:pt idx="14993">
                  <c:v>20.639006662628699</c:v>
                </c:pt>
                <c:pt idx="14994">
                  <c:v>20.640383238808401</c:v>
                </c:pt>
                <c:pt idx="14995">
                  <c:v>20.641759814988198</c:v>
                </c:pt>
                <c:pt idx="14996">
                  <c:v>20.6431363911679</c:v>
                </c:pt>
                <c:pt idx="14997">
                  <c:v>20.644512967347602</c:v>
                </c:pt>
                <c:pt idx="14998">
                  <c:v>20.6458895435273</c:v>
                </c:pt>
                <c:pt idx="14999">
                  <c:v>20.647266119707101</c:v>
                </c:pt>
                <c:pt idx="15000">
                  <c:v>20.648642695886799</c:v>
                </c:pt>
                <c:pt idx="15001">
                  <c:v>20.650019272066501</c:v>
                </c:pt>
                <c:pt idx="15002">
                  <c:v>20.651395848246299</c:v>
                </c:pt>
                <c:pt idx="15003">
                  <c:v>20.652772424426001</c:v>
                </c:pt>
                <c:pt idx="15004">
                  <c:v>20.654149000605699</c:v>
                </c:pt>
                <c:pt idx="15005">
                  <c:v>20.655525576785401</c:v>
                </c:pt>
                <c:pt idx="15006">
                  <c:v>20.656902152965198</c:v>
                </c:pt>
                <c:pt idx="15007">
                  <c:v>20.6582787291449</c:v>
                </c:pt>
                <c:pt idx="15008">
                  <c:v>20.659655305324598</c:v>
                </c:pt>
                <c:pt idx="15009">
                  <c:v>20.6610318815043</c:v>
                </c:pt>
                <c:pt idx="15010">
                  <c:v>20.662408457684101</c:v>
                </c:pt>
                <c:pt idx="15011">
                  <c:v>20.6637850338638</c:v>
                </c:pt>
                <c:pt idx="15012">
                  <c:v>20.665161610043501</c:v>
                </c:pt>
                <c:pt idx="15013">
                  <c:v>20.6665381862232</c:v>
                </c:pt>
                <c:pt idx="15014">
                  <c:v>20.667914762403001</c:v>
                </c:pt>
                <c:pt idx="15015">
                  <c:v>20.669291338582699</c:v>
                </c:pt>
                <c:pt idx="15016">
                  <c:v>20.670667914762401</c:v>
                </c:pt>
                <c:pt idx="15017">
                  <c:v>20.672044490942099</c:v>
                </c:pt>
                <c:pt idx="15018">
                  <c:v>20.6734210671219</c:v>
                </c:pt>
                <c:pt idx="15019">
                  <c:v>20.674797643301599</c:v>
                </c:pt>
                <c:pt idx="15020">
                  <c:v>20.6761742194813</c:v>
                </c:pt>
                <c:pt idx="15021">
                  <c:v>20.677550795660999</c:v>
                </c:pt>
                <c:pt idx="15022">
                  <c:v>20.6789273718408</c:v>
                </c:pt>
                <c:pt idx="15023">
                  <c:v>20.680303948020502</c:v>
                </c:pt>
                <c:pt idx="15024">
                  <c:v>20.6816805242002</c:v>
                </c:pt>
                <c:pt idx="15025">
                  <c:v>20.683057100379902</c:v>
                </c:pt>
                <c:pt idx="15026">
                  <c:v>20.684433676559699</c:v>
                </c:pt>
                <c:pt idx="15027">
                  <c:v>20.685810252739401</c:v>
                </c:pt>
                <c:pt idx="15028">
                  <c:v>20.687186828919099</c:v>
                </c:pt>
                <c:pt idx="15029">
                  <c:v>20.688563405098801</c:v>
                </c:pt>
                <c:pt idx="15030">
                  <c:v>20.689939981278599</c:v>
                </c:pt>
                <c:pt idx="15031">
                  <c:v>20.6913165574583</c:v>
                </c:pt>
                <c:pt idx="15032">
                  <c:v>20.692693133637999</c:v>
                </c:pt>
                <c:pt idx="15033">
                  <c:v>20.6940697098177</c:v>
                </c:pt>
                <c:pt idx="15034">
                  <c:v>20.695446285997502</c:v>
                </c:pt>
                <c:pt idx="15035">
                  <c:v>20.6968228621772</c:v>
                </c:pt>
                <c:pt idx="15036">
                  <c:v>20.698199438356902</c:v>
                </c:pt>
                <c:pt idx="15037">
                  <c:v>20.699576014536699</c:v>
                </c:pt>
                <c:pt idx="15038">
                  <c:v>20.700952590716401</c:v>
                </c:pt>
                <c:pt idx="15039">
                  <c:v>20.702329166896099</c:v>
                </c:pt>
                <c:pt idx="15040">
                  <c:v>20.703705743075801</c:v>
                </c:pt>
                <c:pt idx="15041">
                  <c:v>20.705082319255599</c:v>
                </c:pt>
                <c:pt idx="15042">
                  <c:v>20.706458895435301</c:v>
                </c:pt>
                <c:pt idx="15043">
                  <c:v>20.707835471614999</c:v>
                </c:pt>
                <c:pt idx="15044">
                  <c:v>20.709212047794701</c:v>
                </c:pt>
                <c:pt idx="15045">
                  <c:v>20.710588623974498</c:v>
                </c:pt>
                <c:pt idx="15046">
                  <c:v>20.7119652001542</c:v>
                </c:pt>
                <c:pt idx="15047">
                  <c:v>20.713341776333898</c:v>
                </c:pt>
                <c:pt idx="15048">
                  <c:v>20.7147183525136</c:v>
                </c:pt>
                <c:pt idx="15049">
                  <c:v>20.716094928693401</c:v>
                </c:pt>
                <c:pt idx="15050">
                  <c:v>20.7174715048731</c:v>
                </c:pt>
                <c:pt idx="15051">
                  <c:v>20.718848081052801</c:v>
                </c:pt>
                <c:pt idx="15052">
                  <c:v>20.7202246572325</c:v>
                </c:pt>
                <c:pt idx="15053">
                  <c:v>20.721601233412301</c:v>
                </c:pt>
                <c:pt idx="15054">
                  <c:v>20.722977809591999</c:v>
                </c:pt>
                <c:pt idx="15055">
                  <c:v>20.724354385771701</c:v>
                </c:pt>
                <c:pt idx="15056">
                  <c:v>20.725730961951399</c:v>
                </c:pt>
                <c:pt idx="15057">
                  <c:v>20.7271075381312</c:v>
                </c:pt>
                <c:pt idx="15058">
                  <c:v>20.728484114310898</c:v>
                </c:pt>
                <c:pt idx="15059">
                  <c:v>20.7298606904906</c:v>
                </c:pt>
                <c:pt idx="15060">
                  <c:v>20.731237266670298</c:v>
                </c:pt>
                <c:pt idx="15061">
                  <c:v>20.7326138428501</c:v>
                </c:pt>
                <c:pt idx="15062">
                  <c:v>20.733990419029801</c:v>
                </c:pt>
                <c:pt idx="15063">
                  <c:v>20.7353669952095</c:v>
                </c:pt>
                <c:pt idx="15064">
                  <c:v>20.736743571389201</c:v>
                </c:pt>
                <c:pt idx="15065">
                  <c:v>20.738120147568999</c:v>
                </c:pt>
                <c:pt idx="15066">
                  <c:v>20.739496723748701</c:v>
                </c:pt>
                <c:pt idx="15067">
                  <c:v>20.740873299928399</c:v>
                </c:pt>
                <c:pt idx="15068">
                  <c:v>20.742249876108101</c:v>
                </c:pt>
                <c:pt idx="15069">
                  <c:v>20.743626452287899</c:v>
                </c:pt>
                <c:pt idx="15070">
                  <c:v>20.7450030284676</c:v>
                </c:pt>
                <c:pt idx="15071">
                  <c:v>20.746379604647299</c:v>
                </c:pt>
                <c:pt idx="15072">
                  <c:v>20.7477561808271</c:v>
                </c:pt>
                <c:pt idx="15073">
                  <c:v>20.749132757006802</c:v>
                </c:pt>
                <c:pt idx="15074">
                  <c:v>20.7505093331865</c:v>
                </c:pt>
                <c:pt idx="15075">
                  <c:v>20.751885909366202</c:v>
                </c:pt>
                <c:pt idx="15076">
                  <c:v>20.753262485545999</c:v>
                </c:pt>
                <c:pt idx="15077">
                  <c:v>20.754639061725701</c:v>
                </c:pt>
                <c:pt idx="15078">
                  <c:v>20.756015637905399</c:v>
                </c:pt>
                <c:pt idx="15079">
                  <c:v>20.757392214085101</c:v>
                </c:pt>
                <c:pt idx="15080">
                  <c:v>20.758768790264899</c:v>
                </c:pt>
                <c:pt idx="15081">
                  <c:v>20.760145366444601</c:v>
                </c:pt>
                <c:pt idx="15082">
                  <c:v>20.761521942624299</c:v>
                </c:pt>
                <c:pt idx="15083">
                  <c:v>20.762898518804001</c:v>
                </c:pt>
                <c:pt idx="15084">
                  <c:v>20.764275094983802</c:v>
                </c:pt>
                <c:pt idx="15085">
                  <c:v>20.7656516711635</c:v>
                </c:pt>
                <c:pt idx="15086">
                  <c:v>20.767028247343202</c:v>
                </c:pt>
                <c:pt idx="15087">
                  <c:v>20.7684048235229</c:v>
                </c:pt>
                <c:pt idx="15088">
                  <c:v>20.769781399702701</c:v>
                </c:pt>
                <c:pt idx="15089">
                  <c:v>20.771157975882399</c:v>
                </c:pt>
                <c:pt idx="15090">
                  <c:v>20.772534552062101</c:v>
                </c:pt>
                <c:pt idx="15091">
                  <c:v>20.773911128241799</c:v>
                </c:pt>
                <c:pt idx="15092">
                  <c:v>20.775287704421601</c:v>
                </c:pt>
                <c:pt idx="15093">
                  <c:v>20.776664280601299</c:v>
                </c:pt>
                <c:pt idx="15094">
                  <c:v>20.778040856781001</c:v>
                </c:pt>
                <c:pt idx="15095">
                  <c:v>20.779417432960699</c:v>
                </c:pt>
                <c:pt idx="15096">
                  <c:v>20.7807940091405</c:v>
                </c:pt>
                <c:pt idx="15097">
                  <c:v>20.782170585320198</c:v>
                </c:pt>
                <c:pt idx="15098">
                  <c:v>20.7835471614999</c:v>
                </c:pt>
                <c:pt idx="15099">
                  <c:v>20.784923737679598</c:v>
                </c:pt>
                <c:pt idx="15100">
                  <c:v>20.7863003138594</c:v>
                </c:pt>
                <c:pt idx="15101">
                  <c:v>20.787676890039101</c:v>
                </c:pt>
                <c:pt idx="15102">
                  <c:v>20.7890534662188</c:v>
                </c:pt>
                <c:pt idx="15103">
                  <c:v>20.790430042398601</c:v>
                </c:pt>
                <c:pt idx="15104">
                  <c:v>20.791806618578299</c:v>
                </c:pt>
                <c:pt idx="15105">
                  <c:v>20.793183194758001</c:v>
                </c:pt>
                <c:pt idx="15106">
                  <c:v>20.794559770937699</c:v>
                </c:pt>
                <c:pt idx="15107">
                  <c:v>20.7959363471175</c:v>
                </c:pt>
                <c:pt idx="15108">
                  <c:v>20.797312923297198</c:v>
                </c:pt>
                <c:pt idx="15109">
                  <c:v>20.7986894994769</c:v>
                </c:pt>
                <c:pt idx="15110">
                  <c:v>20.800066075656598</c:v>
                </c:pt>
                <c:pt idx="15111">
                  <c:v>20.8014426518364</c:v>
                </c:pt>
                <c:pt idx="15112">
                  <c:v>20.802819228016102</c:v>
                </c:pt>
                <c:pt idx="15113">
                  <c:v>20.8041958041958</c:v>
                </c:pt>
                <c:pt idx="15114">
                  <c:v>20.805572380375501</c:v>
                </c:pt>
                <c:pt idx="15115">
                  <c:v>20.806948956555299</c:v>
                </c:pt>
                <c:pt idx="15116">
                  <c:v>20.808325532735001</c:v>
                </c:pt>
                <c:pt idx="15117">
                  <c:v>20.809702108914699</c:v>
                </c:pt>
                <c:pt idx="15118">
                  <c:v>20.811078685094401</c:v>
                </c:pt>
                <c:pt idx="15119">
                  <c:v>20.812455261274199</c:v>
                </c:pt>
                <c:pt idx="15120">
                  <c:v>20.8138318374539</c:v>
                </c:pt>
                <c:pt idx="15121">
                  <c:v>20.815208413633599</c:v>
                </c:pt>
                <c:pt idx="15122">
                  <c:v>20.8165849898133</c:v>
                </c:pt>
                <c:pt idx="15123">
                  <c:v>20.817961565993102</c:v>
                </c:pt>
                <c:pt idx="15124">
                  <c:v>20.8193381421728</c:v>
                </c:pt>
                <c:pt idx="15125">
                  <c:v>20.820714718352502</c:v>
                </c:pt>
                <c:pt idx="15126">
                  <c:v>20.8220912945322</c:v>
                </c:pt>
                <c:pt idx="15127">
                  <c:v>20.823467870712001</c:v>
                </c:pt>
                <c:pt idx="15128">
                  <c:v>20.824844446891699</c:v>
                </c:pt>
                <c:pt idx="15129">
                  <c:v>20.826221023071401</c:v>
                </c:pt>
                <c:pt idx="15130">
                  <c:v>20.827597599251099</c:v>
                </c:pt>
                <c:pt idx="15131">
                  <c:v>20.828974175430901</c:v>
                </c:pt>
                <c:pt idx="15132">
                  <c:v>20.830350751610599</c:v>
                </c:pt>
                <c:pt idx="15133">
                  <c:v>20.831727327790301</c:v>
                </c:pt>
                <c:pt idx="15134">
                  <c:v>20.833103903970098</c:v>
                </c:pt>
                <c:pt idx="15135">
                  <c:v>20.8344804801498</c:v>
                </c:pt>
                <c:pt idx="15136">
                  <c:v>20.835857056329498</c:v>
                </c:pt>
                <c:pt idx="15137">
                  <c:v>20.8372336325092</c:v>
                </c:pt>
                <c:pt idx="15138">
                  <c:v>20.838610208689001</c:v>
                </c:pt>
                <c:pt idx="15139">
                  <c:v>20.839986784868699</c:v>
                </c:pt>
                <c:pt idx="15140">
                  <c:v>20.841363361048401</c:v>
                </c:pt>
                <c:pt idx="15141">
                  <c:v>20.842739937228099</c:v>
                </c:pt>
                <c:pt idx="15142">
                  <c:v>20.844116513407901</c:v>
                </c:pt>
                <c:pt idx="15143">
                  <c:v>20.845493089587599</c:v>
                </c:pt>
                <c:pt idx="15144">
                  <c:v>20.846869665767301</c:v>
                </c:pt>
                <c:pt idx="15145">
                  <c:v>20.848246241946999</c:v>
                </c:pt>
                <c:pt idx="15146">
                  <c:v>20.8496228181268</c:v>
                </c:pt>
                <c:pt idx="15147">
                  <c:v>20.850999394306498</c:v>
                </c:pt>
                <c:pt idx="15148">
                  <c:v>20.8523759704862</c:v>
                </c:pt>
                <c:pt idx="15149">
                  <c:v>20.853752546665898</c:v>
                </c:pt>
                <c:pt idx="15150">
                  <c:v>20.8551291228457</c:v>
                </c:pt>
                <c:pt idx="15151">
                  <c:v>20.856505699025401</c:v>
                </c:pt>
                <c:pt idx="15152">
                  <c:v>20.8578822752051</c:v>
                </c:pt>
                <c:pt idx="15153">
                  <c:v>20.859258851384801</c:v>
                </c:pt>
                <c:pt idx="15154">
                  <c:v>20.860635427564599</c:v>
                </c:pt>
                <c:pt idx="15155">
                  <c:v>20.862012003744301</c:v>
                </c:pt>
                <c:pt idx="15156">
                  <c:v>20.863388579923999</c:v>
                </c:pt>
                <c:pt idx="15157">
                  <c:v>20.864765156103701</c:v>
                </c:pt>
                <c:pt idx="15158">
                  <c:v>20.866141732283499</c:v>
                </c:pt>
                <c:pt idx="15159">
                  <c:v>20.8675183084632</c:v>
                </c:pt>
                <c:pt idx="15160">
                  <c:v>20.868894884642899</c:v>
                </c:pt>
                <c:pt idx="15161">
                  <c:v>20.8702714608226</c:v>
                </c:pt>
                <c:pt idx="15162">
                  <c:v>20.871648037002402</c:v>
                </c:pt>
                <c:pt idx="15163">
                  <c:v>20.8730246131821</c:v>
                </c:pt>
                <c:pt idx="15164">
                  <c:v>20.874401189361802</c:v>
                </c:pt>
                <c:pt idx="15165">
                  <c:v>20.8757777655415</c:v>
                </c:pt>
                <c:pt idx="15166">
                  <c:v>20.877154341721301</c:v>
                </c:pt>
                <c:pt idx="15167">
                  <c:v>20.878530917900999</c:v>
                </c:pt>
                <c:pt idx="15168">
                  <c:v>20.879907494080701</c:v>
                </c:pt>
                <c:pt idx="15169">
                  <c:v>20.881284070260499</c:v>
                </c:pt>
                <c:pt idx="15170">
                  <c:v>20.8826606464402</c:v>
                </c:pt>
                <c:pt idx="15171">
                  <c:v>20.884037222619899</c:v>
                </c:pt>
                <c:pt idx="15172">
                  <c:v>20.8854137987996</c:v>
                </c:pt>
                <c:pt idx="15173">
                  <c:v>20.886790374979402</c:v>
                </c:pt>
                <c:pt idx="15174">
                  <c:v>20.8881669511591</c:v>
                </c:pt>
                <c:pt idx="15175">
                  <c:v>20.889543527338802</c:v>
                </c:pt>
                <c:pt idx="15176">
                  <c:v>20.8909201035185</c:v>
                </c:pt>
                <c:pt idx="15177">
                  <c:v>20.892296679698301</c:v>
                </c:pt>
                <c:pt idx="15178">
                  <c:v>20.893673255877999</c:v>
                </c:pt>
                <c:pt idx="15179">
                  <c:v>20.895049832057701</c:v>
                </c:pt>
                <c:pt idx="15180">
                  <c:v>20.896426408237399</c:v>
                </c:pt>
                <c:pt idx="15181">
                  <c:v>20.897802984417201</c:v>
                </c:pt>
                <c:pt idx="15182">
                  <c:v>20.899179560596899</c:v>
                </c:pt>
                <c:pt idx="15183">
                  <c:v>20.900556136776601</c:v>
                </c:pt>
                <c:pt idx="15184">
                  <c:v>20.901932712956299</c:v>
                </c:pt>
                <c:pt idx="15185">
                  <c:v>20.9033092891361</c:v>
                </c:pt>
                <c:pt idx="15186">
                  <c:v>20.904685865315798</c:v>
                </c:pt>
                <c:pt idx="15187">
                  <c:v>20.9060624414955</c:v>
                </c:pt>
                <c:pt idx="15188">
                  <c:v>20.907439017675198</c:v>
                </c:pt>
                <c:pt idx="15189">
                  <c:v>20.908815593855</c:v>
                </c:pt>
                <c:pt idx="15190">
                  <c:v>20.910192170034701</c:v>
                </c:pt>
                <c:pt idx="15191">
                  <c:v>20.9115687462144</c:v>
                </c:pt>
                <c:pt idx="15192">
                  <c:v>20.912945322394101</c:v>
                </c:pt>
                <c:pt idx="15193">
                  <c:v>20.914321898573899</c:v>
                </c:pt>
                <c:pt idx="15194">
                  <c:v>20.915698474753601</c:v>
                </c:pt>
                <c:pt idx="15195">
                  <c:v>20.917075050933299</c:v>
                </c:pt>
                <c:pt idx="15196">
                  <c:v>20.9184516271131</c:v>
                </c:pt>
                <c:pt idx="15197">
                  <c:v>20.919828203292798</c:v>
                </c:pt>
                <c:pt idx="15198">
                  <c:v>20.9212047794725</c:v>
                </c:pt>
                <c:pt idx="15199">
                  <c:v>20.922581355652198</c:v>
                </c:pt>
                <c:pt idx="15200">
                  <c:v>20.923957931832</c:v>
                </c:pt>
                <c:pt idx="15201">
                  <c:v>20.925334508011701</c:v>
                </c:pt>
                <c:pt idx="15202">
                  <c:v>20.9267110841914</c:v>
                </c:pt>
                <c:pt idx="15203">
                  <c:v>20.928087660371101</c:v>
                </c:pt>
                <c:pt idx="15204">
                  <c:v>20.929464236550899</c:v>
                </c:pt>
                <c:pt idx="15205">
                  <c:v>20.930840812730601</c:v>
                </c:pt>
                <c:pt idx="15206">
                  <c:v>20.932217388910299</c:v>
                </c:pt>
                <c:pt idx="15207">
                  <c:v>20.933593965090001</c:v>
                </c:pt>
                <c:pt idx="15208">
                  <c:v>20.934970541269799</c:v>
                </c:pt>
                <c:pt idx="15209">
                  <c:v>20.9363471174495</c:v>
                </c:pt>
                <c:pt idx="15210">
                  <c:v>20.937723693629199</c:v>
                </c:pt>
                <c:pt idx="15211">
                  <c:v>20.9391002698089</c:v>
                </c:pt>
                <c:pt idx="15212">
                  <c:v>20.940476845988702</c:v>
                </c:pt>
                <c:pt idx="15213">
                  <c:v>20.9418534221684</c:v>
                </c:pt>
                <c:pt idx="15214">
                  <c:v>20.943229998348102</c:v>
                </c:pt>
                <c:pt idx="15215">
                  <c:v>20.9446065745278</c:v>
                </c:pt>
                <c:pt idx="15216">
                  <c:v>20.945983150707601</c:v>
                </c:pt>
                <c:pt idx="15217">
                  <c:v>20.947359726887299</c:v>
                </c:pt>
                <c:pt idx="15218">
                  <c:v>20.948736303067001</c:v>
                </c:pt>
                <c:pt idx="15219">
                  <c:v>20.950112879246699</c:v>
                </c:pt>
                <c:pt idx="15220">
                  <c:v>20.951489455426501</c:v>
                </c:pt>
                <c:pt idx="15221">
                  <c:v>20.952866031606199</c:v>
                </c:pt>
                <c:pt idx="15222">
                  <c:v>20.954242607785901</c:v>
                </c:pt>
                <c:pt idx="15223">
                  <c:v>20.955619183965599</c:v>
                </c:pt>
                <c:pt idx="15224">
                  <c:v>20.9569957601454</c:v>
                </c:pt>
                <c:pt idx="15225">
                  <c:v>20.958372336325102</c:v>
                </c:pt>
                <c:pt idx="15226">
                  <c:v>20.9597489125048</c:v>
                </c:pt>
                <c:pt idx="15227">
                  <c:v>20.961125488684601</c:v>
                </c:pt>
                <c:pt idx="15228">
                  <c:v>20.962502064864299</c:v>
                </c:pt>
                <c:pt idx="15229">
                  <c:v>20.963878641044001</c:v>
                </c:pt>
                <c:pt idx="15230">
                  <c:v>20.965255217223699</c:v>
                </c:pt>
                <c:pt idx="15231">
                  <c:v>20.966631793403501</c:v>
                </c:pt>
                <c:pt idx="15232">
                  <c:v>20.968008369583199</c:v>
                </c:pt>
                <c:pt idx="15233">
                  <c:v>20.969384945762901</c:v>
                </c:pt>
                <c:pt idx="15234">
                  <c:v>20.970761521942599</c:v>
                </c:pt>
                <c:pt idx="15235">
                  <c:v>20.9721380981224</c:v>
                </c:pt>
                <c:pt idx="15236">
                  <c:v>20.973514674302098</c:v>
                </c:pt>
                <c:pt idx="15237">
                  <c:v>20.9748912504818</c:v>
                </c:pt>
                <c:pt idx="15238">
                  <c:v>20.976267826661498</c:v>
                </c:pt>
                <c:pt idx="15239">
                  <c:v>20.9776444028413</c:v>
                </c:pt>
                <c:pt idx="15240">
                  <c:v>20.979020979021001</c:v>
                </c:pt>
                <c:pt idx="15241">
                  <c:v>20.9803975552007</c:v>
                </c:pt>
                <c:pt idx="15242">
                  <c:v>20.981774131380401</c:v>
                </c:pt>
                <c:pt idx="15243">
                  <c:v>20.983150707560199</c:v>
                </c:pt>
                <c:pt idx="15244">
                  <c:v>20.984527283739901</c:v>
                </c:pt>
                <c:pt idx="15245">
                  <c:v>20.985903859919599</c:v>
                </c:pt>
                <c:pt idx="15246">
                  <c:v>20.987280436099301</c:v>
                </c:pt>
                <c:pt idx="15247">
                  <c:v>20.988657012279099</c:v>
                </c:pt>
                <c:pt idx="15248">
                  <c:v>20.9900335884588</c:v>
                </c:pt>
                <c:pt idx="15249">
                  <c:v>20.991410164638499</c:v>
                </c:pt>
                <c:pt idx="15250">
                  <c:v>20.9927867408182</c:v>
                </c:pt>
                <c:pt idx="15251">
                  <c:v>20.994163316998002</c:v>
                </c:pt>
                <c:pt idx="15252">
                  <c:v>20.9955398931777</c:v>
                </c:pt>
                <c:pt idx="15253">
                  <c:v>20.996916469357402</c:v>
                </c:pt>
                <c:pt idx="15254">
                  <c:v>20.9982930455371</c:v>
                </c:pt>
                <c:pt idx="15255">
                  <c:v>20.999669621716901</c:v>
                </c:pt>
                <c:pt idx="15256">
                  <c:v>21.001046197896599</c:v>
                </c:pt>
                <c:pt idx="15257">
                  <c:v>21.002422774076301</c:v>
                </c:pt>
                <c:pt idx="15258">
                  <c:v>21.003799350256099</c:v>
                </c:pt>
                <c:pt idx="15259">
                  <c:v>21.0051759264358</c:v>
                </c:pt>
                <c:pt idx="15260">
                  <c:v>21.006552502615499</c:v>
                </c:pt>
                <c:pt idx="15261">
                  <c:v>21.0079290787952</c:v>
                </c:pt>
                <c:pt idx="15262">
                  <c:v>21.009305654975002</c:v>
                </c:pt>
                <c:pt idx="15263">
                  <c:v>21.0106822311547</c:v>
                </c:pt>
                <c:pt idx="15264">
                  <c:v>21.012058807334402</c:v>
                </c:pt>
                <c:pt idx="15265">
                  <c:v>21.0134353835141</c:v>
                </c:pt>
                <c:pt idx="15266">
                  <c:v>21.014811959693901</c:v>
                </c:pt>
                <c:pt idx="15267">
                  <c:v>21.016188535873599</c:v>
                </c:pt>
                <c:pt idx="15268">
                  <c:v>21.017565112053301</c:v>
                </c:pt>
                <c:pt idx="15269">
                  <c:v>21.018941688232999</c:v>
                </c:pt>
                <c:pt idx="15270">
                  <c:v>21.020318264412801</c:v>
                </c:pt>
                <c:pt idx="15271">
                  <c:v>21.021694840592499</c:v>
                </c:pt>
                <c:pt idx="15272">
                  <c:v>21.023071416772201</c:v>
                </c:pt>
                <c:pt idx="15273">
                  <c:v>21.024447992951899</c:v>
                </c:pt>
                <c:pt idx="15274">
                  <c:v>21.0258245691317</c:v>
                </c:pt>
                <c:pt idx="15275">
                  <c:v>21.027201145311398</c:v>
                </c:pt>
                <c:pt idx="15276">
                  <c:v>21.0285777214911</c:v>
                </c:pt>
                <c:pt idx="15277">
                  <c:v>21.029954297670798</c:v>
                </c:pt>
                <c:pt idx="15278">
                  <c:v>21.0313308738506</c:v>
                </c:pt>
                <c:pt idx="15279">
                  <c:v>21.032707450030301</c:v>
                </c:pt>
                <c:pt idx="15280">
                  <c:v>21.03408402621</c:v>
                </c:pt>
                <c:pt idx="15281">
                  <c:v>21.035460602389701</c:v>
                </c:pt>
                <c:pt idx="15282">
                  <c:v>21.036837178569499</c:v>
                </c:pt>
                <c:pt idx="15283">
                  <c:v>21.038213754749201</c:v>
                </c:pt>
                <c:pt idx="15284">
                  <c:v>21.039590330928899</c:v>
                </c:pt>
                <c:pt idx="15285">
                  <c:v>21.040966907108601</c:v>
                </c:pt>
                <c:pt idx="15286">
                  <c:v>21.042343483288398</c:v>
                </c:pt>
                <c:pt idx="15287">
                  <c:v>21.0437200594681</c:v>
                </c:pt>
                <c:pt idx="15288">
                  <c:v>21.045096635647798</c:v>
                </c:pt>
                <c:pt idx="15289">
                  <c:v>21.0464732118275</c:v>
                </c:pt>
                <c:pt idx="15290">
                  <c:v>21.047849788007301</c:v>
                </c:pt>
                <c:pt idx="15291">
                  <c:v>21.049226364187</c:v>
                </c:pt>
                <c:pt idx="15292">
                  <c:v>21.050602940366701</c:v>
                </c:pt>
                <c:pt idx="15293">
                  <c:v>21.051979516546499</c:v>
                </c:pt>
                <c:pt idx="15294">
                  <c:v>21.053356092726201</c:v>
                </c:pt>
                <c:pt idx="15295">
                  <c:v>21.054732668905899</c:v>
                </c:pt>
                <c:pt idx="15296">
                  <c:v>21.056109245085601</c:v>
                </c:pt>
                <c:pt idx="15297">
                  <c:v>21.057485821265399</c:v>
                </c:pt>
                <c:pt idx="15298">
                  <c:v>21.0588623974451</c:v>
                </c:pt>
                <c:pt idx="15299">
                  <c:v>21.060238973624799</c:v>
                </c:pt>
                <c:pt idx="15300">
                  <c:v>21.0616155498045</c:v>
                </c:pt>
                <c:pt idx="15301">
                  <c:v>21.062992125984302</c:v>
                </c:pt>
                <c:pt idx="15302">
                  <c:v>21.064368702164</c:v>
                </c:pt>
                <c:pt idx="15303">
                  <c:v>21.065745278343702</c:v>
                </c:pt>
                <c:pt idx="15304">
                  <c:v>21.0671218545234</c:v>
                </c:pt>
                <c:pt idx="15305">
                  <c:v>21.068498430703201</c:v>
                </c:pt>
                <c:pt idx="15306">
                  <c:v>21.069875006882899</c:v>
                </c:pt>
                <c:pt idx="15307">
                  <c:v>21.071251583062601</c:v>
                </c:pt>
                <c:pt idx="15308">
                  <c:v>21.072628159242299</c:v>
                </c:pt>
                <c:pt idx="15309">
                  <c:v>21.074004735422101</c:v>
                </c:pt>
                <c:pt idx="15310">
                  <c:v>21.075381311601799</c:v>
                </c:pt>
                <c:pt idx="15311">
                  <c:v>21.076757887781501</c:v>
                </c:pt>
                <c:pt idx="15312">
                  <c:v>21.078134463961199</c:v>
                </c:pt>
                <c:pt idx="15313">
                  <c:v>21.079511040141</c:v>
                </c:pt>
                <c:pt idx="15314">
                  <c:v>21.080887616320702</c:v>
                </c:pt>
                <c:pt idx="15315">
                  <c:v>21.0822641925004</c:v>
                </c:pt>
                <c:pt idx="15316">
                  <c:v>21.083640768680102</c:v>
                </c:pt>
                <c:pt idx="15317">
                  <c:v>21.085017344859899</c:v>
                </c:pt>
                <c:pt idx="15318">
                  <c:v>21.086393921039601</c:v>
                </c:pt>
                <c:pt idx="15319">
                  <c:v>21.087770497219299</c:v>
                </c:pt>
                <c:pt idx="15320">
                  <c:v>21.089147073399001</c:v>
                </c:pt>
                <c:pt idx="15321">
                  <c:v>21.090523649578799</c:v>
                </c:pt>
                <c:pt idx="15322">
                  <c:v>21.091900225758501</c:v>
                </c:pt>
                <c:pt idx="15323">
                  <c:v>21.093276801938199</c:v>
                </c:pt>
                <c:pt idx="15324">
                  <c:v>21.094653378118</c:v>
                </c:pt>
                <c:pt idx="15325">
                  <c:v>21.096029954297698</c:v>
                </c:pt>
                <c:pt idx="15326">
                  <c:v>21.0974065304774</c:v>
                </c:pt>
                <c:pt idx="15327">
                  <c:v>21.098783106657098</c:v>
                </c:pt>
                <c:pt idx="15328">
                  <c:v>21.1001596828369</c:v>
                </c:pt>
                <c:pt idx="15329">
                  <c:v>21.101536259016601</c:v>
                </c:pt>
                <c:pt idx="15330">
                  <c:v>21.1029128351963</c:v>
                </c:pt>
                <c:pt idx="15331">
                  <c:v>21.104289411376001</c:v>
                </c:pt>
                <c:pt idx="15332">
                  <c:v>21.105665987555799</c:v>
                </c:pt>
                <c:pt idx="15333">
                  <c:v>21.107042563735501</c:v>
                </c:pt>
                <c:pt idx="15334">
                  <c:v>21.108419139915199</c:v>
                </c:pt>
                <c:pt idx="15335">
                  <c:v>21.109795716094901</c:v>
                </c:pt>
                <c:pt idx="15336">
                  <c:v>21.111172292274698</c:v>
                </c:pt>
                <c:pt idx="15337">
                  <c:v>21.1125488684544</c:v>
                </c:pt>
                <c:pt idx="15338">
                  <c:v>21.113925444634098</c:v>
                </c:pt>
                <c:pt idx="15339">
                  <c:v>21.1153020208138</c:v>
                </c:pt>
                <c:pt idx="15340">
                  <c:v>21.116678596993602</c:v>
                </c:pt>
                <c:pt idx="15341">
                  <c:v>21.1180551731733</c:v>
                </c:pt>
                <c:pt idx="15342">
                  <c:v>21.119431749353001</c:v>
                </c:pt>
                <c:pt idx="15343">
                  <c:v>21.1208083255327</c:v>
                </c:pt>
                <c:pt idx="15344">
                  <c:v>21.122184901712501</c:v>
                </c:pt>
                <c:pt idx="15345">
                  <c:v>21.123561477892199</c:v>
                </c:pt>
                <c:pt idx="15346">
                  <c:v>21.124938054071901</c:v>
                </c:pt>
                <c:pt idx="15347">
                  <c:v>21.126314630251599</c:v>
                </c:pt>
                <c:pt idx="15348">
                  <c:v>21.1276912064314</c:v>
                </c:pt>
                <c:pt idx="15349">
                  <c:v>21.129067782611099</c:v>
                </c:pt>
                <c:pt idx="15350">
                  <c:v>21.1304443587908</c:v>
                </c:pt>
                <c:pt idx="15351">
                  <c:v>21.131820934970499</c:v>
                </c:pt>
                <c:pt idx="15352">
                  <c:v>21.1331975111503</c:v>
                </c:pt>
                <c:pt idx="15353">
                  <c:v>21.134574087330002</c:v>
                </c:pt>
                <c:pt idx="15354">
                  <c:v>21.1359506635097</c:v>
                </c:pt>
                <c:pt idx="15355">
                  <c:v>21.137327239689402</c:v>
                </c:pt>
                <c:pt idx="15356">
                  <c:v>21.138703815869199</c:v>
                </c:pt>
                <c:pt idx="15357">
                  <c:v>21.140080392048901</c:v>
                </c:pt>
                <c:pt idx="15358">
                  <c:v>21.141456968228599</c:v>
                </c:pt>
                <c:pt idx="15359">
                  <c:v>21.142833544408401</c:v>
                </c:pt>
                <c:pt idx="15360">
                  <c:v>21.144210120588099</c:v>
                </c:pt>
                <c:pt idx="15361">
                  <c:v>21.145586696767801</c:v>
                </c:pt>
                <c:pt idx="15362">
                  <c:v>21.146963272947499</c:v>
                </c:pt>
                <c:pt idx="15363">
                  <c:v>21.1483398491273</c:v>
                </c:pt>
                <c:pt idx="15364">
                  <c:v>21.149716425306998</c:v>
                </c:pt>
                <c:pt idx="15365">
                  <c:v>21.1510930014867</c:v>
                </c:pt>
                <c:pt idx="15366">
                  <c:v>21.152469577666398</c:v>
                </c:pt>
                <c:pt idx="15367">
                  <c:v>21.153846153846199</c:v>
                </c:pt>
                <c:pt idx="15368">
                  <c:v>21.155222730025901</c:v>
                </c:pt>
                <c:pt idx="15369">
                  <c:v>21.156599306205599</c:v>
                </c:pt>
                <c:pt idx="15370">
                  <c:v>21.157975882385301</c:v>
                </c:pt>
                <c:pt idx="15371">
                  <c:v>21.159352458565099</c:v>
                </c:pt>
                <c:pt idx="15372">
                  <c:v>21.160729034744801</c:v>
                </c:pt>
                <c:pt idx="15373">
                  <c:v>21.162105610924499</c:v>
                </c:pt>
                <c:pt idx="15374">
                  <c:v>21.163482187104201</c:v>
                </c:pt>
                <c:pt idx="15375">
                  <c:v>21.164858763283998</c:v>
                </c:pt>
                <c:pt idx="15376">
                  <c:v>21.1662353394637</c:v>
                </c:pt>
                <c:pt idx="15377">
                  <c:v>21.167611915643398</c:v>
                </c:pt>
                <c:pt idx="15378">
                  <c:v>21.1689884918231</c:v>
                </c:pt>
                <c:pt idx="15379">
                  <c:v>21.170365068002901</c:v>
                </c:pt>
                <c:pt idx="15380">
                  <c:v>21.1717416441826</c:v>
                </c:pt>
                <c:pt idx="15381">
                  <c:v>21.173118220362301</c:v>
                </c:pt>
                <c:pt idx="15382">
                  <c:v>21.174494796542</c:v>
                </c:pt>
                <c:pt idx="15383">
                  <c:v>21.175871372721801</c:v>
                </c:pt>
                <c:pt idx="15384">
                  <c:v>21.177247948901499</c:v>
                </c:pt>
                <c:pt idx="15385">
                  <c:v>21.178624525081201</c:v>
                </c:pt>
                <c:pt idx="15386">
                  <c:v>21.180001101260999</c:v>
                </c:pt>
                <c:pt idx="15387">
                  <c:v>21.1813776774407</c:v>
                </c:pt>
                <c:pt idx="15388">
                  <c:v>21.182754253620399</c:v>
                </c:pt>
                <c:pt idx="15389">
                  <c:v>21.1841308298001</c:v>
                </c:pt>
                <c:pt idx="15390">
                  <c:v>21.185507405979902</c:v>
                </c:pt>
                <c:pt idx="15391">
                  <c:v>21.1868839821596</c:v>
                </c:pt>
                <c:pt idx="15392">
                  <c:v>21.188260558339302</c:v>
                </c:pt>
                <c:pt idx="15393">
                  <c:v>21.189637134519</c:v>
                </c:pt>
                <c:pt idx="15394">
                  <c:v>21.191013710698801</c:v>
                </c:pt>
                <c:pt idx="15395">
                  <c:v>21.192390286878499</c:v>
                </c:pt>
                <c:pt idx="15396">
                  <c:v>21.193766863058201</c:v>
                </c:pt>
                <c:pt idx="15397">
                  <c:v>21.195143439237899</c:v>
                </c:pt>
                <c:pt idx="15398">
                  <c:v>21.1965200154177</c:v>
                </c:pt>
                <c:pt idx="15399">
                  <c:v>21.197896591597399</c:v>
                </c:pt>
                <c:pt idx="15400">
                  <c:v>21.1992731677771</c:v>
                </c:pt>
                <c:pt idx="15401">
                  <c:v>21.200649743956799</c:v>
                </c:pt>
                <c:pt idx="15402">
                  <c:v>21.2020263201366</c:v>
                </c:pt>
                <c:pt idx="15403">
                  <c:v>21.203402896316302</c:v>
                </c:pt>
                <c:pt idx="15404">
                  <c:v>21.204779472496</c:v>
                </c:pt>
                <c:pt idx="15405">
                  <c:v>21.206156048675702</c:v>
                </c:pt>
                <c:pt idx="15406">
                  <c:v>21.207532624855499</c:v>
                </c:pt>
                <c:pt idx="15407">
                  <c:v>21.208909201035201</c:v>
                </c:pt>
                <c:pt idx="15408">
                  <c:v>21.210285777214899</c:v>
                </c:pt>
                <c:pt idx="15409">
                  <c:v>21.211662353394601</c:v>
                </c:pt>
                <c:pt idx="15410">
                  <c:v>21.213038929574399</c:v>
                </c:pt>
                <c:pt idx="15411">
                  <c:v>21.214415505754101</c:v>
                </c:pt>
                <c:pt idx="15412">
                  <c:v>21.215792081933799</c:v>
                </c:pt>
                <c:pt idx="15413">
                  <c:v>21.217168658113501</c:v>
                </c:pt>
                <c:pt idx="15414">
                  <c:v>21.218545234293298</c:v>
                </c:pt>
                <c:pt idx="15415">
                  <c:v>21.219921810473</c:v>
                </c:pt>
                <c:pt idx="15416">
                  <c:v>21.221298386652698</c:v>
                </c:pt>
                <c:pt idx="15417">
                  <c:v>21.2226749628325</c:v>
                </c:pt>
                <c:pt idx="15418">
                  <c:v>21.224051539012201</c:v>
                </c:pt>
                <c:pt idx="15419">
                  <c:v>21.2254281151919</c:v>
                </c:pt>
                <c:pt idx="15420">
                  <c:v>21.226804691371601</c:v>
                </c:pt>
                <c:pt idx="15421">
                  <c:v>21.228181267551399</c:v>
                </c:pt>
                <c:pt idx="15422">
                  <c:v>21.229557843731101</c:v>
                </c:pt>
                <c:pt idx="15423">
                  <c:v>21.230934419910799</c:v>
                </c:pt>
                <c:pt idx="15424">
                  <c:v>21.232310996090501</c:v>
                </c:pt>
                <c:pt idx="15425">
                  <c:v>21.233687572270298</c:v>
                </c:pt>
                <c:pt idx="15426">
                  <c:v>21.23506414845</c:v>
                </c:pt>
                <c:pt idx="15427">
                  <c:v>21.236440724629698</c:v>
                </c:pt>
                <c:pt idx="15428">
                  <c:v>21.2378173008094</c:v>
                </c:pt>
                <c:pt idx="15429">
                  <c:v>21.239193876989201</c:v>
                </c:pt>
                <c:pt idx="15430">
                  <c:v>21.2405704531689</c:v>
                </c:pt>
                <c:pt idx="15431">
                  <c:v>21.241947029348601</c:v>
                </c:pt>
                <c:pt idx="15432">
                  <c:v>21.2433236055283</c:v>
                </c:pt>
                <c:pt idx="15433">
                  <c:v>21.244700181708101</c:v>
                </c:pt>
                <c:pt idx="15434">
                  <c:v>21.246076757887799</c:v>
                </c:pt>
                <c:pt idx="15435">
                  <c:v>21.247453334067501</c:v>
                </c:pt>
                <c:pt idx="15436">
                  <c:v>21.248829910247199</c:v>
                </c:pt>
                <c:pt idx="15437">
                  <c:v>21.250206486427</c:v>
                </c:pt>
                <c:pt idx="15438">
                  <c:v>21.251583062606699</c:v>
                </c:pt>
                <c:pt idx="15439">
                  <c:v>21.2529596387864</c:v>
                </c:pt>
                <c:pt idx="15440">
                  <c:v>21.254336214966099</c:v>
                </c:pt>
                <c:pt idx="15441">
                  <c:v>21.2557127911459</c:v>
                </c:pt>
                <c:pt idx="15442">
                  <c:v>21.257089367325602</c:v>
                </c:pt>
                <c:pt idx="15443">
                  <c:v>21.2584659435053</c:v>
                </c:pt>
                <c:pt idx="15444">
                  <c:v>21.259842519685002</c:v>
                </c:pt>
                <c:pt idx="15445">
                  <c:v>21.261219095864799</c:v>
                </c:pt>
                <c:pt idx="15446">
                  <c:v>21.262595672044501</c:v>
                </c:pt>
                <c:pt idx="15447">
                  <c:v>21.263972248224199</c:v>
                </c:pt>
                <c:pt idx="15448">
                  <c:v>21.265348824403901</c:v>
                </c:pt>
                <c:pt idx="15449">
                  <c:v>21.266725400583699</c:v>
                </c:pt>
                <c:pt idx="15450">
                  <c:v>21.268101976763401</c:v>
                </c:pt>
                <c:pt idx="15451">
                  <c:v>21.269478552943099</c:v>
                </c:pt>
                <c:pt idx="15452">
                  <c:v>21.2708551291229</c:v>
                </c:pt>
                <c:pt idx="15453">
                  <c:v>21.272231705302602</c:v>
                </c:pt>
                <c:pt idx="15454">
                  <c:v>21.2736082814823</c:v>
                </c:pt>
                <c:pt idx="15455">
                  <c:v>21.274984857662002</c:v>
                </c:pt>
                <c:pt idx="15456">
                  <c:v>21.276361433841799</c:v>
                </c:pt>
                <c:pt idx="15457">
                  <c:v>21.277738010021501</c:v>
                </c:pt>
                <c:pt idx="15458">
                  <c:v>21.279114586201199</c:v>
                </c:pt>
                <c:pt idx="15459">
                  <c:v>21.280491162380901</c:v>
                </c:pt>
                <c:pt idx="15460">
                  <c:v>21.281867738560699</c:v>
                </c:pt>
                <c:pt idx="15461">
                  <c:v>21.283244314740401</c:v>
                </c:pt>
                <c:pt idx="15462">
                  <c:v>21.284620890920099</c:v>
                </c:pt>
                <c:pt idx="15463">
                  <c:v>21.285997467099801</c:v>
                </c:pt>
                <c:pt idx="15464">
                  <c:v>21.287374043279598</c:v>
                </c:pt>
                <c:pt idx="15465">
                  <c:v>21.2887506194593</c:v>
                </c:pt>
                <c:pt idx="15466">
                  <c:v>21.290127195638998</c:v>
                </c:pt>
                <c:pt idx="15467">
                  <c:v>21.2915037718187</c:v>
                </c:pt>
                <c:pt idx="15468">
                  <c:v>21.292880347998501</c:v>
                </c:pt>
                <c:pt idx="15469">
                  <c:v>21.2942569241782</c:v>
                </c:pt>
                <c:pt idx="15470">
                  <c:v>21.295633500357901</c:v>
                </c:pt>
                <c:pt idx="15471">
                  <c:v>21.2970100765376</c:v>
                </c:pt>
                <c:pt idx="15472">
                  <c:v>21.298386652717401</c:v>
                </c:pt>
                <c:pt idx="15473">
                  <c:v>21.299763228897099</c:v>
                </c:pt>
                <c:pt idx="15474">
                  <c:v>21.301139805076801</c:v>
                </c:pt>
                <c:pt idx="15475">
                  <c:v>21.302516381256499</c:v>
                </c:pt>
                <c:pt idx="15476">
                  <c:v>21.3038929574363</c:v>
                </c:pt>
                <c:pt idx="15477">
                  <c:v>21.305269533615999</c:v>
                </c:pt>
                <c:pt idx="15478">
                  <c:v>21.3066461097957</c:v>
                </c:pt>
                <c:pt idx="15479">
                  <c:v>21.308022685975399</c:v>
                </c:pt>
                <c:pt idx="15480">
                  <c:v>21.3093992621552</c:v>
                </c:pt>
                <c:pt idx="15481">
                  <c:v>21.310775838334902</c:v>
                </c:pt>
                <c:pt idx="15482">
                  <c:v>21.3121524145146</c:v>
                </c:pt>
                <c:pt idx="15483">
                  <c:v>21.313528990694401</c:v>
                </c:pt>
                <c:pt idx="15484">
                  <c:v>21.314905566874099</c:v>
                </c:pt>
                <c:pt idx="15485">
                  <c:v>21.316282143053801</c:v>
                </c:pt>
                <c:pt idx="15486">
                  <c:v>21.317658719233499</c:v>
                </c:pt>
                <c:pt idx="15487">
                  <c:v>21.3190352954133</c:v>
                </c:pt>
                <c:pt idx="15488">
                  <c:v>21.320411871592999</c:v>
                </c:pt>
                <c:pt idx="15489">
                  <c:v>21.3217884477727</c:v>
                </c:pt>
                <c:pt idx="15490">
                  <c:v>21.323165023952399</c:v>
                </c:pt>
                <c:pt idx="15491">
                  <c:v>21.3245416001322</c:v>
                </c:pt>
                <c:pt idx="15492">
                  <c:v>21.325918176311902</c:v>
                </c:pt>
                <c:pt idx="15493">
                  <c:v>21.3272947524916</c:v>
                </c:pt>
                <c:pt idx="15494">
                  <c:v>21.328671328671302</c:v>
                </c:pt>
                <c:pt idx="15495">
                  <c:v>21.330047904851099</c:v>
                </c:pt>
                <c:pt idx="15496">
                  <c:v>21.331424481030801</c:v>
                </c:pt>
                <c:pt idx="15497">
                  <c:v>21.332801057210499</c:v>
                </c:pt>
                <c:pt idx="15498">
                  <c:v>21.334177633390201</c:v>
                </c:pt>
                <c:pt idx="15499">
                  <c:v>21.335554209569999</c:v>
                </c:pt>
                <c:pt idx="15500">
                  <c:v>21.336930785749701</c:v>
                </c:pt>
                <c:pt idx="15501">
                  <c:v>21.338307361929399</c:v>
                </c:pt>
                <c:pt idx="15502">
                  <c:v>21.339683938109101</c:v>
                </c:pt>
                <c:pt idx="15503">
                  <c:v>21.341060514288898</c:v>
                </c:pt>
                <c:pt idx="15504">
                  <c:v>21.3424370904686</c:v>
                </c:pt>
                <c:pt idx="15505">
                  <c:v>21.343813666648298</c:v>
                </c:pt>
                <c:pt idx="15506">
                  <c:v>21.345190242828</c:v>
                </c:pt>
                <c:pt idx="15507">
                  <c:v>21.346566819007801</c:v>
                </c:pt>
                <c:pt idx="15508">
                  <c:v>21.3479433951875</c:v>
                </c:pt>
                <c:pt idx="15509">
                  <c:v>21.349319971367201</c:v>
                </c:pt>
                <c:pt idx="15510">
                  <c:v>21.350696547546899</c:v>
                </c:pt>
                <c:pt idx="15511">
                  <c:v>21.352073123726701</c:v>
                </c:pt>
                <c:pt idx="15512">
                  <c:v>21.353449699906399</c:v>
                </c:pt>
                <c:pt idx="15513">
                  <c:v>21.354826276086101</c:v>
                </c:pt>
                <c:pt idx="15514">
                  <c:v>21.356202852265898</c:v>
                </c:pt>
                <c:pt idx="15515">
                  <c:v>21.3575794284456</c:v>
                </c:pt>
                <c:pt idx="15516">
                  <c:v>21.358956004625298</c:v>
                </c:pt>
                <c:pt idx="15517">
                  <c:v>21.360332580805</c:v>
                </c:pt>
                <c:pt idx="15518">
                  <c:v>21.361709156984801</c:v>
                </c:pt>
                <c:pt idx="15519">
                  <c:v>21.3630857331645</c:v>
                </c:pt>
                <c:pt idx="15520">
                  <c:v>21.364462309344201</c:v>
                </c:pt>
                <c:pt idx="15521">
                  <c:v>21.3658388855239</c:v>
                </c:pt>
                <c:pt idx="15522">
                  <c:v>21.367215461703701</c:v>
                </c:pt>
                <c:pt idx="15523">
                  <c:v>21.368592037883399</c:v>
                </c:pt>
                <c:pt idx="15524">
                  <c:v>21.369968614063101</c:v>
                </c:pt>
                <c:pt idx="15525">
                  <c:v>21.371345190242799</c:v>
                </c:pt>
                <c:pt idx="15526">
                  <c:v>21.3727217664226</c:v>
                </c:pt>
                <c:pt idx="15527">
                  <c:v>21.374098342602299</c:v>
                </c:pt>
                <c:pt idx="15528">
                  <c:v>21.375474918782</c:v>
                </c:pt>
                <c:pt idx="15529">
                  <c:v>21.376851494961699</c:v>
                </c:pt>
                <c:pt idx="15530">
                  <c:v>21.3782280711415</c:v>
                </c:pt>
                <c:pt idx="15531">
                  <c:v>21.379604647321202</c:v>
                </c:pt>
                <c:pt idx="15532">
                  <c:v>21.3809812235009</c:v>
                </c:pt>
                <c:pt idx="15533">
                  <c:v>21.382357799680602</c:v>
                </c:pt>
                <c:pt idx="15534">
                  <c:v>21.383734375860399</c:v>
                </c:pt>
                <c:pt idx="15535">
                  <c:v>21.385110952040101</c:v>
                </c:pt>
                <c:pt idx="15536">
                  <c:v>21.386487528219799</c:v>
                </c:pt>
                <c:pt idx="15537">
                  <c:v>21.387864104399501</c:v>
                </c:pt>
                <c:pt idx="15538">
                  <c:v>21.389240680579299</c:v>
                </c:pt>
                <c:pt idx="15539">
                  <c:v>21.390617256759</c:v>
                </c:pt>
                <c:pt idx="15540">
                  <c:v>21.391993832938699</c:v>
                </c:pt>
                <c:pt idx="15541">
                  <c:v>21.3933704091184</c:v>
                </c:pt>
                <c:pt idx="15542">
                  <c:v>21.394746985298202</c:v>
                </c:pt>
                <c:pt idx="15543">
                  <c:v>21.3961235614779</c:v>
                </c:pt>
                <c:pt idx="15544">
                  <c:v>21.397500137657602</c:v>
                </c:pt>
                <c:pt idx="15545">
                  <c:v>21.3988767138373</c:v>
                </c:pt>
                <c:pt idx="15546">
                  <c:v>21.400253290017101</c:v>
                </c:pt>
                <c:pt idx="15547">
                  <c:v>21.401629866196799</c:v>
                </c:pt>
                <c:pt idx="15548">
                  <c:v>21.403006442376501</c:v>
                </c:pt>
                <c:pt idx="15549">
                  <c:v>21.404383018556299</c:v>
                </c:pt>
                <c:pt idx="15550">
                  <c:v>21.405759594736001</c:v>
                </c:pt>
                <c:pt idx="15551">
                  <c:v>21.407136170915699</c:v>
                </c:pt>
                <c:pt idx="15552">
                  <c:v>21.408512747095401</c:v>
                </c:pt>
                <c:pt idx="15553">
                  <c:v>21.409889323275198</c:v>
                </c:pt>
                <c:pt idx="15554">
                  <c:v>21.4112658994549</c:v>
                </c:pt>
                <c:pt idx="15555">
                  <c:v>21.412642475634598</c:v>
                </c:pt>
                <c:pt idx="15556">
                  <c:v>21.4140190518143</c:v>
                </c:pt>
                <c:pt idx="15557">
                  <c:v>21.415395627994101</c:v>
                </c:pt>
                <c:pt idx="15558">
                  <c:v>21.4167722041738</c:v>
                </c:pt>
                <c:pt idx="15559">
                  <c:v>21.418148780353501</c:v>
                </c:pt>
                <c:pt idx="15560">
                  <c:v>21.4195253565332</c:v>
                </c:pt>
                <c:pt idx="15561">
                  <c:v>21.420901932713001</c:v>
                </c:pt>
                <c:pt idx="15562">
                  <c:v>21.422278508892699</c:v>
                </c:pt>
                <c:pt idx="15563">
                  <c:v>21.423655085072401</c:v>
                </c:pt>
                <c:pt idx="15564">
                  <c:v>21.425031661252099</c:v>
                </c:pt>
                <c:pt idx="15565">
                  <c:v>21.4264082374319</c:v>
                </c:pt>
                <c:pt idx="15566">
                  <c:v>21.427784813611598</c:v>
                </c:pt>
                <c:pt idx="15567">
                  <c:v>21.4291613897913</c:v>
                </c:pt>
                <c:pt idx="15568">
                  <c:v>21.430537965970998</c:v>
                </c:pt>
                <c:pt idx="15569">
                  <c:v>21.4319145421508</c:v>
                </c:pt>
                <c:pt idx="15570">
                  <c:v>21.433291118330501</c:v>
                </c:pt>
                <c:pt idx="15571">
                  <c:v>21.4346676945102</c:v>
                </c:pt>
                <c:pt idx="15572">
                  <c:v>21.436044270689901</c:v>
                </c:pt>
                <c:pt idx="15573">
                  <c:v>21.437420846869699</c:v>
                </c:pt>
                <c:pt idx="15574">
                  <c:v>21.438797423049401</c:v>
                </c:pt>
                <c:pt idx="15575">
                  <c:v>21.440173999229099</c:v>
                </c:pt>
                <c:pt idx="15576">
                  <c:v>21.441550575408801</c:v>
                </c:pt>
                <c:pt idx="15577">
                  <c:v>21.442927151588599</c:v>
                </c:pt>
                <c:pt idx="15578">
                  <c:v>21.4443037277683</c:v>
                </c:pt>
                <c:pt idx="15579">
                  <c:v>21.445680303947999</c:v>
                </c:pt>
                <c:pt idx="15580">
                  <c:v>21.4470568801278</c:v>
                </c:pt>
                <c:pt idx="15581">
                  <c:v>21.448433456307502</c:v>
                </c:pt>
                <c:pt idx="15582">
                  <c:v>21.4498100324872</c:v>
                </c:pt>
                <c:pt idx="15583">
                  <c:v>21.451186608666902</c:v>
                </c:pt>
                <c:pt idx="15584">
                  <c:v>21.452563184846699</c:v>
                </c:pt>
                <c:pt idx="15585">
                  <c:v>21.453939761026401</c:v>
                </c:pt>
                <c:pt idx="15586">
                  <c:v>21.455316337206099</c:v>
                </c:pt>
                <c:pt idx="15587">
                  <c:v>21.456692913385801</c:v>
                </c:pt>
                <c:pt idx="15588">
                  <c:v>21.458069489565599</c:v>
                </c:pt>
                <c:pt idx="15589">
                  <c:v>21.459446065745301</c:v>
                </c:pt>
                <c:pt idx="15590">
                  <c:v>21.460822641924999</c:v>
                </c:pt>
                <c:pt idx="15591">
                  <c:v>21.462199218104701</c:v>
                </c:pt>
                <c:pt idx="15592">
                  <c:v>21.463575794284498</c:v>
                </c:pt>
                <c:pt idx="15593">
                  <c:v>21.4649523704642</c:v>
                </c:pt>
                <c:pt idx="15594">
                  <c:v>21.466328946643898</c:v>
                </c:pt>
                <c:pt idx="15595">
                  <c:v>21.4677055228236</c:v>
                </c:pt>
                <c:pt idx="15596">
                  <c:v>21.469082099003401</c:v>
                </c:pt>
                <c:pt idx="15597">
                  <c:v>21.470458675183099</c:v>
                </c:pt>
                <c:pt idx="15598">
                  <c:v>21.471835251362801</c:v>
                </c:pt>
                <c:pt idx="15599">
                  <c:v>21.473211827542499</c:v>
                </c:pt>
                <c:pt idx="15600">
                  <c:v>21.474588403722301</c:v>
                </c:pt>
                <c:pt idx="15601">
                  <c:v>21.475964979901999</c:v>
                </c:pt>
                <c:pt idx="15602">
                  <c:v>21.477341556081701</c:v>
                </c:pt>
                <c:pt idx="15603">
                  <c:v>21.478718132261399</c:v>
                </c:pt>
                <c:pt idx="15604">
                  <c:v>21.4800947084412</c:v>
                </c:pt>
                <c:pt idx="15605">
                  <c:v>21.481471284620898</c:v>
                </c:pt>
                <c:pt idx="15606">
                  <c:v>21.4828478608006</c:v>
                </c:pt>
                <c:pt idx="15607">
                  <c:v>21.484224436980298</c:v>
                </c:pt>
                <c:pt idx="15608">
                  <c:v>21.4856010131601</c:v>
                </c:pt>
                <c:pt idx="15609">
                  <c:v>21.486977589339801</c:v>
                </c:pt>
                <c:pt idx="15610">
                  <c:v>21.4883541655195</c:v>
                </c:pt>
                <c:pt idx="15611">
                  <c:v>21.489730741699301</c:v>
                </c:pt>
                <c:pt idx="15612">
                  <c:v>21.491107317878999</c:v>
                </c:pt>
                <c:pt idx="15613">
                  <c:v>21.492483894058701</c:v>
                </c:pt>
                <c:pt idx="15614">
                  <c:v>21.493860470238399</c:v>
                </c:pt>
                <c:pt idx="15615">
                  <c:v>21.4952370464182</c:v>
                </c:pt>
                <c:pt idx="15616">
                  <c:v>21.496613622597899</c:v>
                </c:pt>
                <c:pt idx="15617">
                  <c:v>21.4979901987776</c:v>
                </c:pt>
                <c:pt idx="15618">
                  <c:v>21.499366774957299</c:v>
                </c:pt>
                <c:pt idx="15619">
                  <c:v>21.5007433511371</c:v>
                </c:pt>
                <c:pt idx="15620">
                  <c:v>21.502119927316802</c:v>
                </c:pt>
                <c:pt idx="15621">
                  <c:v>21.5034965034965</c:v>
                </c:pt>
                <c:pt idx="15622">
                  <c:v>21.504873079676202</c:v>
                </c:pt>
                <c:pt idx="15623">
                  <c:v>21.506249655855999</c:v>
                </c:pt>
                <c:pt idx="15624">
                  <c:v>21.507626232035701</c:v>
                </c:pt>
                <c:pt idx="15625">
                  <c:v>21.509002808215399</c:v>
                </c:pt>
                <c:pt idx="15626">
                  <c:v>21.510379384395101</c:v>
                </c:pt>
                <c:pt idx="15627">
                  <c:v>21.511755960574899</c:v>
                </c:pt>
                <c:pt idx="15628">
                  <c:v>21.5131325367546</c:v>
                </c:pt>
                <c:pt idx="15629">
                  <c:v>21.514509112934299</c:v>
                </c:pt>
                <c:pt idx="15630">
                  <c:v>21.515885689114</c:v>
                </c:pt>
                <c:pt idx="15631">
                  <c:v>21.517262265293802</c:v>
                </c:pt>
                <c:pt idx="15632">
                  <c:v>21.5186388414735</c:v>
                </c:pt>
                <c:pt idx="15633">
                  <c:v>21.520015417653202</c:v>
                </c:pt>
                <c:pt idx="15634">
                  <c:v>21.5213919938329</c:v>
                </c:pt>
                <c:pt idx="15635">
                  <c:v>21.522768570012701</c:v>
                </c:pt>
                <c:pt idx="15636">
                  <c:v>21.524145146192399</c:v>
                </c:pt>
                <c:pt idx="15637">
                  <c:v>21.525521722372101</c:v>
                </c:pt>
                <c:pt idx="15638">
                  <c:v>21.526898298551799</c:v>
                </c:pt>
                <c:pt idx="15639">
                  <c:v>21.528274874731601</c:v>
                </c:pt>
                <c:pt idx="15640">
                  <c:v>21.529651450911299</c:v>
                </c:pt>
                <c:pt idx="15641">
                  <c:v>21.531028027091001</c:v>
                </c:pt>
                <c:pt idx="15642">
                  <c:v>21.532404603270798</c:v>
                </c:pt>
                <c:pt idx="15643">
                  <c:v>21.5337811794505</c:v>
                </c:pt>
                <c:pt idx="15644">
                  <c:v>21.535157755630198</c:v>
                </c:pt>
                <c:pt idx="15645">
                  <c:v>21.5365343318099</c:v>
                </c:pt>
                <c:pt idx="15646">
                  <c:v>21.537910907989701</c:v>
                </c:pt>
                <c:pt idx="15647">
                  <c:v>21.5392874841694</c:v>
                </c:pt>
                <c:pt idx="15648">
                  <c:v>21.540664060349101</c:v>
                </c:pt>
                <c:pt idx="15649">
                  <c:v>21.5420406365288</c:v>
                </c:pt>
                <c:pt idx="15650">
                  <c:v>21.543417212708601</c:v>
                </c:pt>
                <c:pt idx="15651">
                  <c:v>21.544793788888299</c:v>
                </c:pt>
                <c:pt idx="15652">
                  <c:v>21.546170365068001</c:v>
                </c:pt>
                <c:pt idx="15653">
                  <c:v>21.547546941247699</c:v>
                </c:pt>
                <c:pt idx="15654">
                  <c:v>21.5489235174275</c:v>
                </c:pt>
                <c:pt idx="15655">
                  <c:v>21.550300093607198</c:v>
                </c:pt>
                <c:pt idx="15656">
                  <c:v>21.5516766697869</c:v>
                </c:pt>
                <c:pt idx="15657">
                  <c:v>21.553053245966598</c:v>
                </c:pt>
                <c:pt idx="15658">
                  <c:v>21.5544298221464</c:v>
                </c:pt>
                <c:pt idx="15659">
                  <c:v>21.555806398326101</c:v>
                </c:pt>
                <c:pt idx="15660">
                  <c:v>21.5571829745058</c:v>
                </c:pt>
                <c:pt idx="15661">
                  <c:v>21.558559550685501</c:v>
                </c:pt>
                <c:pt idx="15662">
                  <c:v>21.559936126865299</c:v>
                </c:pt>
                <c:pt idx="15663">
                  <c:v>21.561312703045001</c:v>
                </c:pt>
                <c:pt idx="15664">
                  <c:v>21.562689279224699</c:v>
                </c:pt>
                <c:pt idx="15665">
                  <c:v>21.564065855404401</c:v>
                </c:pt>
                <c:pt idx="15666">
                  <c:v>21.565442431584199</c:v>
                </c:pt>
                <c:pt idx="15667">
                  <c:v>21.5668190077639</c:v>
                </c:pt>
                <c:pt idx="15668">
                  <c:v>21.568195583943599</c:v>
                </c:pt>
                <c:pt idx="15669">
                  <c:v>21.5695721601233</c:v>
                </c:pt>
                <c:pt idx="15670">
                  <c:v>21.570948736303102</c:v>
                </c:pt>
                <c:pt idx="15671">
                  <c:v>21.5723253124828</c:v>
                </c:pt>
                <c:pt idx="15672">
                  <c:v>21.573701888662502</c:v>
                </c:pt>
                <c:pt idx="15673">
                  <c:v>21.575078464842299</c:v>
                </c:pt>
                <c:pt idx="15674">
                  <c:v>21.576455041022001</c:v>
                </c:pt>
                <c:pt idx="15675">
                  <c:v>21.577831617201699</c:v>
                </c:pt>
                <c:pt idx="15676">
                  <c:v>21.579208193381401</c:v>
                </c:pt>
                <c:pt idx="15677">
                  <c:v>21.580584769561199</c:v>
                </c:pt>
                <c:pt idx="15678">
                  <c:v>21.581961345740901</c:v>
                </c:pt>
                <c:pt idx="15679">
                  <c:v>21.583337921920599</c:v>
                </c:pt>
                <c:pt idx="15680">
                  <c:v>21.584714498100301</c:v>
                </c:pt>
                <c:pt idx="15681">
                  <c:v>21.586091074280102</c:v>
                </c:pt>
                <c:pt idx="15682">
                  <c:v>21.5874676504598</c:v>
                </c:pt>
                <c:pt idx="15683">
                  <c:v>21.588844226639502</c:v>
                </c:pt>
                <c:pt idx="15684">
                  <c:v>21.5902208028192</c:v>
                </c:pt>
                <c:pt idx="15685">
                  <c:v>21.591597378999001</c:v>
                </c:pt>
                <c:pt idx="15686">
                  <c:v>21.592973955178699</c:v>
                </c:pt>
                <c:pt idx="15687">
                  <c:v>21.594350531358401</c:v>
                </c:pt>
                <c:pt idx="15688">
                  <c:v>21.595727107538099</c:v>
                </c:pt>
                <c:pt idx="15689">
                  <c:v>21.597103683717901</c:v>
                </c:pt>
                <c:pt idx="15690">
                  <c:v>21.598480259897599</c:v>
                </c:pt>
                <c:pt idx="15691">
                  <c:v>21.599856836077301</c:v>
                </c:pt>
                <c:pt idx="15692">
                  <c:v>21.601233412256999</c:v>
                </c:pt>
                <c:pt idx="15693">
                  <c:v>21.6026099884368</c:v>
                </c:pt>
                <c:pt idx="15694">
                  <c:v>21.603986564616498</c:v>
                </c:pt>
                <c:pt idx="15695">
                  <c:v>21.6053631407962</c:v>
                </c:pt>
                <c:pt idx="15696">
                  <c:v>21.606739716975898</c:v>
                </c:pt>
                <c:pt idx="15697">
                  <c:v>21.6081162931557</c:v>
                </c:pt>
                <c:pt idx="15698">
                  <c:v>21.609492869335401</c:v>
                </c:pt>
                <c:pt idx="15699">
                  <c:v>21.6108694455151</c:v>
                </c:pt>
                <c:pt idx="15700">
                  <c:v>21.612246021694801</c:v>
                </c:pt>
                <c:pt idx="15701">
                  <c:v>21.613622597874599</c:v>
                </c:pt>
                <c:pt idx="15702">
                  <c:v>21.614999174054301</c:v>
                </c:pt>
                <c:pt idx="15703">
                  <c:v>21.616375750233999</c:v>
                </c:pt>
                <c:pt idx="15704">
                  <c:v>21.617752326413701</c:v>
                </c:pt>
                <c:pt idx="15705">
                  <c:v>21.619128902593499</c:v>
                </c:pt>
                <c:pt idx="15706">
                  <c:v>21.6205054787732</c:v>
                </c:pt>
                <c:pt idx="15707">
                  <c:v>21.621882054952898</c:v>
                </c:pt>
                <c:pt idx="15708">
                  <c:v>21.6232586311327</c:v>
                </c:pt>
                <c:pt idx="15709">
                  <c:v>21.624635207312402</c:v>
                </c:pt>
                <c:pt idx="15710">
                  <c:v>21.6260117834921</c:v>
                </c:pt>
                <c:pt idx="15711">
                  <c:v>21.627388359671802</c:v>
                </c:pt>
                <c:pt idx="15712">
                  <c:v>21.628764935851599</c:v>
                </c:pt>
                <c:pt idx="15713">
                  <c:v>21.630141512031301</c:v>
                </c:pt>
                <c:pt idx="15714">
                  <c:v>21.631518088210999</c:v>
                </c:pt>
                <c:pt idx="15715">
                  <c:v>21.632894664390701</c:v>
                </c:pt>
                <c:pt idx="15716">
                  <c:v>21.634271240570499</c:v>
                </c:pt>
                <c:pt idx="15717">
                  <c:v>21.6356478167502</c:v>
                </c:pt>
                <c:pt idx="15718">
                  <c:v>21.637024392929899</c:v>
                </c:pt>
                <c:pt idx="15719">
                  <c:v>21.6384009691096</c:v>
                </c:pt>
                <c:pt idx="15720">
                  <c:v>21.639777545289402</c:v>
                </c:pt>
                <c:pt idx="15721">
                  <c:v>21.6411541214691</c:v>
                </c:pt>
                <c:pt idx="15722">
                  <c:v>21.642530697648802</c:v>
                </c:pt>
                <c:pt idx="15723">
                  <c:v>21.6439072738285</c:v>
                </c:pt>
                <c:pt idx="15724">
                  <c:v>21.645283850008301</c:v>
                </c:pt>
                <c:pt idx="15725">
                  <c:v>21.646660426187999</c:v>
                </c:pt>
                <c:pt idx="15726">
                  <c:v>21.648037002367701</c:v>
                </c:pt>
                <c:pt idx="15727">
                  <c:v>21.649413578547399</c:v>
                </c:pt>
                <c:pt idx="15728">
                  <c:v>21.650790154727201</c:v>
                </c:pt>
                <c:pt idx="15729">
                  <c:v>21.652166730906899</c:v>
                </c:pt>
                <c:pt idx="15730">
                  <c:v>21.653543307086601</c:v>
                </c:pt>
                <c:pt idx="15731">
                  <c:v>21.654919883266299</c:v>
                </c:pt>
                <c:pt idx="15732">
                  <c:v>21.6562964594461</c:v>
                </c:pt>
                <c:pt idx="15733">
                  <c:v>21.657673035625798</c:v>
                </c:pt>
                <c:pt idx="15734">
                  <c:v>21.6590496118055</c:v>
                </c:pt>
                <c:pt idx="15735">
                  <c:v>21.660426187985198</c:v>
                </c:pt>
                <c:pt idx="15736">
                  <c:v>21.661802764165</c:v>
                </c:pt>
                <c:pt idx="15737">
                  <c:v>21.663179340344701</c:v>
                </c:pt>
                <c:pt idx="15738">
                  <c:v>21.664555916524399</c:v>
                </c:pt>
                <c:pt idx="15739">
                  <c:v>21.665932492704201</c:v>
                </c:pt>
                <c:pt idx="15740">
                  <c:v>21.667309068883899</c:v>
                </c:pt>
                <c:pt idx="15741">
                  <c:v>21.668685645063601</c:v>
                </c:pt>
                <c:pt idx="15742">
                  <c:v>21.670062221243299</c:v>
                </c:pt>
                <c:pt idx="15743">
                  <c:v>21.6714387974231</c:v>
                </c:pt>
                <c:pt idx="15744">
                  <c:v>21.672815373602798</c:v>
                </c:pt>
                <c:pt idx="15745">
                  <c:v>21.6741919497825</c:v>
                </c:pt>
                <c:pt idx="15746">
                  <c:v>21.675568525962198</c:v>
                </c:pt>
                <c:pt idx="15747">
                  <c:v>21.676945102142</c:v>
                </c:pt>
                <c:pt idx="15748">
                  <c:v>21.678321678321701</c:v>
                </c:pt>
                <c:pt idx="15749">
                  <c:v>21.6796982545014</c:v>
                </c:pt>
                <c:pt idx="15750">
                  <c:v>21.681074830681101</c:v>
                </c:pt>
                <c:pt idx="15751">
                  <c:v>21.682451406860899</c:v>
                </c:pt>
                <c:pt idx="15752">
                  <c:v>21.683827983040601</c:v>
                </c:pt>
                <c:pt idx="15753">
                  <c:v>21.685204559220299</c:v>
                </c:pt>
                <c:pt idx="15754">
                  <c:v>21.686581135400001</c:v>
                </c:pt>
                <c:pt idx="15755">
                  <c:v>21.687957711579799</c:v>
                </c:pt>
                <c:pt idx="15756">
                  <c:v>21.6893342877595</c:v>
                </c:pt>
                <c:pt idx="15757">
                  <c:v>21.690710863939199</c:v>
                </c:pt>
                <c:pt idx="15758">
                  <c:v>21.6920874401189</c:v>
                </c:pt>
                <c:pt idx="15759">
                  <c:v>21.693464016298702</c:v>
                </c:pt>
                <c:pt idx="15760">
                  <c:v>21.6948405924784</c:v>
                </c:pt>
                <c:pt idx="15761">
                  <c:v>21.696217168658102</c:v>
                </c:pt>
                <c:pt idx="15762">
                  <c:v>21.6975937448378</c:v>
                </c:pt>
                <c:pt idx="15763">
                  <c:v>21.698970321017601</c:v>
                </c:pt>
                <c:pt idx="15764">
                  <c:v>21.700346897197299</c:v>
                </c:pt>
                <c:pt idx="15765">
                  <c:v>21.701723473377001</c:v>
                </c:pt>
                <c:pt idx="15766">
                  <c:v>21.703100049556699</c:v>
                </c:pt>
                <c:pt idx="15767">
                  <c:v>21.7044766257365</c:v>
                </c:pt>
                <c:pt idx="15768">
                  <c:v>21.705853201916199</c:v>
                </c:pt>
                <c:pt idx="15769">
                  <c:v>21.7072297780959</c:v>
                </c:pt>
                <c:pt idx="15770">
                  <c:v>21.708606354275702</c:v>
                </c:pt>
                <c:pt idx="15771">
                  <c:v>21.7099829304554</c:v>
                </c:pt>
                <c:pt idx="15772">
                  <c:v>21.711359506635102</c:v>
                </c:pt>
                <c:pt idx="15773">
                  <c:v>21.7127360828148</c:v>
                </c:pt>
                <c:pt idx="15774">
                  <c:v>21.714112658994601</c:v>
                </c:pt>
                <c:pt idx="15775">
                  <c:v>21.715489235174299</c:v>
                </c:pt>
                <c:pt idx="15776">
                  <c:v>21.716865811354001</c:v>
                </c:pt>
                <c:pt idx="15777">
                  <c:v>21.718242387533699</c:v>
                </c:pt>
                <c:pt idx="15778">
                  <c:v>21.719618963713501</c:v>
                </c:pt>
                <c:pt idx="15779">
                  <c:v>21.720995539893199</c:v>
                </c:pt>
                <c:pt idx="15780">
                  <c:v>21.722372116072901</c:v>
                </c:pt>
                <c:pt idx="15781">
                  <c:v>21.723748692252599</c:v>
                </c:pt>
                <c:pt idx="15782">
                  <c:v>21.7251252684324</c:v>
                </c:pt>
                <c:pt idx="15783">
                  <c:v>21.726501844612098</c:v>
                </c:pt>
                <c:pt idx="15784">
                  <c:v>21.7278784207918</c:v>
                </c:pt>
                <c:pt idx="15785">
                  <c:v>21.729254996971498</c:v>
                </c:pt>
                <c:pt idx="15786">
                  <c:v>21.7306315731513</c:v>
                </c:pt>
                <c:pt idx="15787">
                  <c:v>21.732008149331001</c:v>
                </c:pt>
                <c:pt idx="15788">
                  <c:v>21.7333847255107</c:v>
                </c:pt>
                <c:pt idx="15789">
                  <c:v>21.734761301690401</c:v>
                </c:pt>
                <c:pt idx="15790">
                  <c:v>21.736137877870199</c:v>
                </c:pt>
                <c:pt idx="15791">
                  <c:v>21.737514454049901</c:v>
                </c:pt>
                <c:pt idx="15792">
                  <c:v>21.738891030229599</c:v>
                </c:pt>
                <c:pt idx="15793">
                  <c:v>21.740267606409301</c:v>
                </c:pt>
                <c:pt idx="15794">
                  <c:v>21.741644182589098</c:v>
                </c:pt>
                <c:pt idx="15795">
                  <c:v>21.7430207587688</c:v>
                </c:pt>
                <c:pt idx="15796">
                  <c:v>21.744397334948498</c:v>
                </c:pt>
                <c:pt idx="15797">
                  <c:v>21.7457739111283</c:v>
                </c:pt>
                <c:pt idx="15798">
                  <c:v>21.747150487308001</c:v>
                </c:pt>
                <c:pt idx="15799">
                  <c:v>21.7485270634877</c:v>
                </c:pt>
                <c:pt idx="15800">
                  <c:v>21.749903639667401</c:v>
                </c:pt>
                <c:pt idx="15801">
                  <c:v>21.751280215847199</c:v>
                </c:pt>
                <c:pt idx="15802">
                  <c:v>21.752656792026901</c:v>
                </c:pt>
                <c:pt idx="15803">
                  <c:v>21.754033368206599</c:v>
                </c:pt>
                <c:pt idx="15804">
                  <c:v>21.755409944386301</c:v>
                </c:pt>
                <c:pt idx="15805">
                  <c:v>21.756786520566099</c:v>
                </c:pt>
                <c:pt idx="15806">
                  <c:v>21.7581630967458</c:v>
                </c:pt>
                <c:pt idx="15807">
                  <c:v>21.759539672925499</c:v>
                </c:pt>
                <c:pt idx="15808">
                  <c:v>21.7609162491052</c:v>
                </c:pt>
                <c:pt idx="15809">
                  <c:v>21.762292825285002</c:v>
                </c:pt>
                <c:pt idx="15810">
                  <c:v>21.7636694014647</c:v>
                </c:pt>
                <c:pt idx="15811">
                  <c:v>21.765045977644402</c:v>
                </c:pt>
                <c:pt idx="15812">
                  <c:v>21.7664225538241</c:v>
                </c:pt>
                <c:pt idx="15813">
                  <c:v>21.767799130003901</c:v>
                </c:pt>
                <c:pt idx="15814">
                  <c:v>21.769175706183599</c:v>
                </c:pt>
                <c:pt idx="15815">
                  <c:v>21.770552282363301</c:v>
                </c:pt>
                <c:pt idx="15816">
                  <c:v>21.771928858542999</c:v>
                </c:pt>
                <c:pt idx="15817">
                  <c:v>21.773305434722801</c:v>
                </c:pt>
                <c:pt idx="15818">
                  <c:v>21.774682010902499</c:v>
                </c:pt>
                <c:pt idx="15819">
                  <c:v>21.776058587082201</c:v>
                </c:pt>
                <c:pt idx="15820">
                  <c:v>21.777435163261899</c:v>
                </c:pt>
                <c:pt idx="15821">
                  <c:v>21.7788117394417</c:v>
                </c:pt>
                <c:pt idx="15822">
                  <c:v>21.780188315621398</c:v>
                </c:pt>
                <c:pt idx="15823">
                  <c:v>21.7815648918011</c:v>
                </c:pt>
                <c:pt idx="15824">
                  <c:v>21.782941467980802</c:v>
                </c:pt>
                <c:pt idx="15825">
                  <c:v>21.784318044160599</c:v>
                </c:pt>
                <c:pt idx="15826">
                  <c:v>21.785694620340301</c:v>
                </c:pt>
                <c:pt idx="15827">
                  <c:v>21.787071196519999</c:v>
                </c:pt>
                <c:pt idx="15828">
                  <c:v>21.788447772699701</c:v>
                </c:pt>
                <c:pt idx="15829">
                  <c:v>21.789824348879499</c:v>
                </c:pt>
                <c:pt idx="15830">
                  <c:v>21.791200925059201</c:v>
                </c:pt>
                <c:pt idx="15831">
                  <c:v>21.792577501238899</c:v>
                </c:pt>
                <c:pt idx="15832">
                  <c:v>21.7939540774187</c:v>
                </c:pt>
                <c:pt idx="15833">
                  <c:v>21.795330653598398</c:v>
                </c:pt>
                <c:pt idx="15834">
                  <c:v>21.7967072297781</c:v>
                </c:pt>
                <c:pt idx="15835">
                  <c:v>21.798083805957798</c:v>
                </c:pt>
                <c:pt idx="15836">
                  <c:v>21.7994603821376</c:v>
                </c:pt>
                <c:pt idx="15837">
                  <c:v>21.800836958317301</c:v>
                </c:pt>
                <c:pt idx="15838">
                  <c:v>21.802213534497</c:v>
                </c:pt>
                <c:pt idx="15839">
                  <c:v>21.803590110676701</c:v>
                </c:pt>
                <c:pt idx="15840">
                  <c:v>21.804966686856499</c:v>
                </c:pt>
                <c:pt idx="15841">
                  <c:v>21.806343263036201</c:v>
                </c:pt>
                <c:pt idx="15842">
                  <c:v>21.807719839215899</c:v>
                </c:pt>
                <c:pt idx="15843">
                  <c:v>21.809096415395601</c:v>
                </c:pt>
                <c:pt idx="15844">
                  <c:v>21.810472991575399</c:v>
                </c:pt>
                <c:pt idx="15845">
                  <c:v>21.8118495677551</c:v>
                </c:pt>
                <c:pt idx="15846">
                  <c:v>21.813226143934799</c:v>
                </c:pt>
                <c:pt idx="15847">
                  <c:v>21.8146027201145</c:v>
                </c:pt>
                <c:pt idx="15848">
                  <c:v>21.815979296294302</c:v>
                </c:pt>
                <c:pt idx="15849">
                  <c:v>21.817355872474</c:v>
                </c:pt>
                <c:pt idx="15850">
                  <c:v>21.818732448653702</c:v>
                </c:pt>
                <c:pt idx="15851">
                  <c:v>21.8201090248334</c:v>
                </c:pt>
                <c:pt idx="15852">
                  <c:v>21.821485601013201</c:v>
                </c:pt>
                <c:pt idx="15853">
                  <c:v>21.822862177192899</c:v>
                </c:pt>
                <c:pt idx="15854">
                  <c:v>21.824238753372601</c:v>
                </c:pt>
                <c:pt idx="15855">
                  <c:v>21.825615329552299</c:v>
                </c:pt>
                <c:pt idx="15856">
                  <c:v>21.8269919057321</c:v>
                </c:pt>
                <c:pt idx="15857">
                  <c:v>21.828368481911799</c:v>
                </c:pt>
                <c:pt idx="15858">
                  <c:v>21.8297450580915</c:v>
                </c:pt>
                <c:pt idx="15859">
                  <c:v>21.831121634271199</c:v>
                </c:pt>
                <c:pt idx="15860">
                  <c:v>21.832498210451</c:v>
                </c:pt>
                <c:pt idx="15861">
                  <c:v>21.833874786630702</c:v>
                </c:pt>
                <c:pt idx="15862">
                  <c:v>21.8352513628104</c:v>
                </c:pt>
                <c:pt idx="15863">
                  <c:v>21.836627938990102</c:v>
                </c:pt>
                <c:pt idx="15864">
                  <c:v>21.838004515169899</c:v>
                </c:pt>
                <c:pt idx="15865">
                  <c:v>21.839381091349601</c:v>
                </c:pt>
                <c:pt idx="15866">
                  <c:v>21.840757667529299</c:v>
                </c:pt>
                <c:pt idx="15867">
                  <c:v>21.842134243709101</c:v>
                </c:pt>
                <c:pt idx="15868">
                  <c:v>21.843510819888799</c:v>
                </c:pt>
                <c:pt idx="15869">
                  <c:v>21.844887396068501</c:v>
                </c:pt>
                <c:pt idx="15870">
                  <c:v>21.846263972248199</c:v>
                </c:pt>
                <c:pt idx="15871">
                  <c:v>21.847640548428</c:v>
                </c:pt>
                <c:pt idx="15872">
                  <c:v>21.849017124607698</c:v>
                </c:pt>
                <c:pt idx="15873">
                  <c:v>21.8503937007874</c:v>
                </c:pt>
                <c:pt idx="15874">
                  <c:v>21.851770276967098</c:v>
                </c:pt>
                <c:pt idx="15875">
                  <c:v>21.8531468531469</c:v>
                </c:pt>
                <c:pt idx="15876">
                  <c:v>21.854523429326601</c:v>
                </c:pt>
                <c:pt idx="15877">
                  <c:v>21.8559000055063</c:v>
                </c:pt>
                <c:pt idx="15878">
                  <c:v>21.857276581686001</c:v>
                </c:pt>
                <c:pt idx="15879">
                  <c:v>21.858653157865799</c:v>
                </c:pt>
                <c:pt idx="15880">
                  <c:v>21.860029734045501</c:v>
                </c:pt>
                <c:pt idx="15881">
                  <c:v>21.861406310225199</c:v>
                </c:pt>
                <c:pt idx="15882">
                  <c:v>21.862782886404901</c:v>
                </c:pt>
                <c:pt idx="15883">
                  <c:v>21.864159462584698</c:v>
                </c:pt>
                <c:pt idx="15884">
                  <c:v>21.8655360387644</c:v>
                </c:pt>
                <c:pt idx="15885">
                  <c:v>21.866912614944098</c:v>
                </c:pt>
                <c:pt idx="15886">
                  <c:v>21.8682891911238</c:v>
                </c:pt>
                <c:pt idx="15887">
                  <c:v>21.869665767303601</c:v>
                </c:pt>
                <c:pt idx="15888">
                  <c:v>21.8710423434833</c:v>
                </c:pt>
                <c:pt idx="15889">
                  <c:v>21.872418919663001</c:v>
                </c:pt>
                <c:pt idx="15890">
                  <c:v>21.8737954958427</c:v>
                </c:pt>
                <c:pt idx="15891">
                  <c:v>21.875172072022501</c:v>
                </c:pt>
                <c:pt idx="15892">
                  <c:v>21.876548648202199</c:v>
                </c:pt>
                <c:pt idx="15893">
                  <c:v>21.877925224381901</c:v>
                </c:pt>
                <c:pt idx="15894">
                  <c:v>21.879301800561599</c:v>
                </c:pt>
                <c:pt idx="15895">
                  <c:v>21.8806783767414</c:v>
                </c:pt>
                <c:pt idx="15896">
                  <c:v>21.882054952921099</c:v>
                </c:pt>
                <c:pt idx="15897">
                  <c:v>21.8834315291008</c:v>
                </c:pt>
                <c:pt idx="15898">
                  <c:v>21.884808105280602</c:v>
                </c:pt>
                <c:pt idx="15899">
                  <c:v>21.8861846814603</c:v>
                </c:pt>
                <c:pt idx="15900">
                  <c:v>21.887561257640002</c:v>
                </c:pt>
                <c:pt idx="15901">
                  <c:v>21.8889378338197</c:v>
                </c:pt>
                <c:pt idx="15902">
                  <c:v>21.890314409999501</c:v>
                </c:pt>
                <c:pt idx="15903">
                  <c:v>21.891690986179199</c:v>
                </c:pt>
                <c:pt idx="15904">
                  <c:v>21.893067562358901</c:v>
                </c:pt>
                <c:pt idx="15905">
                  <c:v>21.894444138538599</c:v>
                </c:pt>
                <c:pt idx="15906">
                  <c:v>21.895820714718401</c:v>
                </c:pt>
                <c:pt idx="15907">
                  <c:v>21.897197290898099</c:v>
                </c:pt>
                <c:pt idx="15908">
                  <c:v>21.898573867077801</c:v>
                </c:pt>
                <c:pt idx="15909">
                  <c:v>21.899950443257499</c:v>
                </c:pt>
                <c:pt idx="15910">
                  <c:v>21.9013270194373</c:v>
                </c:pt>
                <c:pt idx="15911">
                  <c:v>21.902703595617002</c:v>
                </c:pt>
                <c:pt idx="15912">
                  <c:v>21.9040801717967</c:v>
                </c:pt>
                <c:pt idx="15913">
                  <c:v>21.905456747976402</c:v>
                </c:pt>
                <c:pt idx="15914">
                  <c:v>21.906833324156199</c:v>
                </c:pt>
                <c:pt idx="15915">
                  <c:v>21.908209900335901</c:v>
                </c:pt>
                <c:pt idx="15916">
                  <c:v>21.909586476515599</c:v>
                </c:pt>
                <c:pt idx="15917">
                  <c:v>21.910963052695301</c:v>
                </c:pt>
                <c:pt idx="15918">
                  <c:v>21.912339628875099</c:v>
                </c:pt>
                <c:pt idx="15919">
                  <c:v>21.913716205054801</c:v>
                </c:pt>
                <c:pt idx="15920">
                  <c:v>21.915092781234499</c:v>
                </c:pt>
                <c:pt idx="15921">
                  <c:v>21.916469357414201</c:v>
                </c:pt>
                <c:pt idx="15922">
                  <c:v>21.917845933593998</c:v>
                </c:pt>
                <c:pt idx="15923">
                  <c:v>21.9192225097737</c:v>
                </c:pt>
                <c:pt idx="15924">
                  <c:v>21.920599085953398</c:v>
                </c:pt>
                <c:pt idx="15925">
                  <c:v>21.9219756621331</c:v>
                </c:pt>
                <c:pt idx="15926">
                  <c:v>21.923352238312901</c:v>
                </c:pt>
                <c:pt idx="15927">
                  <c:v>21.9247288144926</c:v>
                </c:pt>
                <c:pt idx="15928">
                  <c:v>21.926105390672301</c:v>
                </c:pt>
                <c:pt idx="15929">
                  <c:v>21.927481966852099</c:v>
                </c:pt>
                <c:pt idx="15930">
                  <c:v>21.928858543031801</c:v>
                </c:pt>
                <c:pt idx="15931">
                  <c:v>21.930235119211499</c:v>
                </c:pt>
                <c:pt idx="15932">
                  <c:v>21.931611695391201</c:v>
                </c:pt>
                <c:pt idx="15933">
                  <c:v>21.932988271570999</c:v>
                </c:pt>
                <c:pt idx="15934">
                  <c:v>21.9343648477507</c:v>
                </c:pt>
                <c:pt idx="15935">
                  <c:v>21.935741423930398</c:v>
                </c:pt>
                <c:pt idx="15936">
                  <c:v>21.9371180001101</c:v>
                </c:pt>
                <c:pt idx="15937">
                  <c:v>21.938494576289902</c:v>
                </c:pt>
                <c:pt idx="15938">
                  <c:v>21.9398711524696</c:v>
                </c:pt>
                <c:pt idx="15939">
                  <c:v>21.941247728649302</c:v>
                </c:pt>
                <c:pt idx="15940">
                  <c:v>21.942624304829</c:v>
                </c:pt>
                <c:pt idx="15941">
                  <c:v>21.944000881008801</c:v>
                </c:pt>
                <c:pt idx="15942">
                  <c:v>21.945377457188499</c:v>
                </c:pt>
                <c:pt idx="15943">
                  <c:v>21.946754033368201</c:v>
                </c:pt>
                <c:pt idx="15944">
                  <c:v>21.948130609547899</c:v>
                </c:pt>
                <c:pt idx="15945">
                  <c:v>21.9495071857277</c:v>
                </c:pt>
                <c:pt idx="15946">
                  <c:v>21.950883761907399</c:v>
                </c:pt>
                <c:pt idx="15947">
                  <c:v>21.9522603380871</c:v>
                </c:pt>
                <c:pt idx="15948">
                  <c:v>21.953636914266799</c:v>
                </c:pt>
                <c:pt idx="15949">
                  <c:v>21.9550134904466</c:v>
                </c:pt>
                <c:pt idx="15950">
                  <c:v>21.956390066626302</c:v>
                </c:pt>
                <c:pt idx="15951">
                  <c:v>21.957766642806</c:v>
                </c:pt>
                <c:pt idx="15952">
                  <c:v>21.959143218985702</c:v>
                </c:pt>
                <c:pt idx="15953">
                  <c:v>21.960519795165499</c:v>
                </c:pt>
                <c:pt idx="15954">
                  <c:v>21.961896371345201</c:v>
                </c:pt>
                <c:pt idx="15955">
                  <c:v>21.963272947524899</c:v>
                </c:pt>
                <c:pt idx="15956">
                  <c:v>21.964649523704601</c:v>
                </c:pt>
                <c:pt idx="15957">
                  <c:v>21.966026099884399</c:v>
                </c:pt>
                <c:pt idx="15958">
                  <c:v>21.967402676064101</c:v>
                </c:pt>
                <c:pt idx="15959">
                  <c:v>21.968779252243799</c:v>
                </c:pt>
                <c:pt idx="15960">
                  <c:v>21.970155828423501</c:v>
                </c:pt>
                <c:pt idx="15961">
                  <c:v>21.971532404603298</c:v>
                </c:pt>
                <c:pt idx="15962">
                  <c:v>21.972908980783</c:v>
                </c:pt>
                <c:pt idx="15963">
                  <c:v>21.974285556962698</c:v>
                </c:pt>
                <c:pt idx="15964">
                  <c:v>21.975662133142499</c:v>
                </c:pt>
                <c:pt idx="15965">
                  <c:v>21.977038709322201</c:v>
                </c:pt>
                <c:pt idx="15966">
                  <c:v>21.978415285501899</c:v>
                </c:pt>
                <c:pt idx="15967">
                  <c:v>21.979791861681601</c:v>
                </c:pt>
                <c:pt idx="15968">
                  <c:v>21.981168437861399</c:v>
                </c:pt>
                <c:pt idx="15969">
                  <c:v>21.982545014041101</c:v>
                </c:pt>
                <c:pt idx="15970">
                  <c:v>21.983921590220799</c:v>
                </c:pt>
                <c:pt idx="15971">
                  <c:v>21.985298166400501</c:v>
                </c:pt>
                <c:pt idx="15972">
                  <c:v>21.986674742580298</c:v>
                </c:pt>
                <c:pt idx="15973">
                  <c:v>21.98805131876</c:v>
                </c:pt>
                <c:pt idx="15974">
                  <c:v>21.989427894939698</c:v>
                </c:pt>
                <c:pt idx="15975">
                  <c:v>21.9908044711194</c:v>
                </c:pt>
                <c:pt idx="15976">
                  <c:v>21.992181047299201</c:v>
                </c:pt>
                <c:pt idx="15977">
                  <c:v>21.9935576234789</c:v>
                </c:pt>
                <c:pt idx="15978">
                  <c:v>21.994934199658601</c:v>
                </c:pt>
                <c:pt idx="15979">
                  <c:v>21.9963107758383</c:v>
                </c:pt>
                <c:pt idx="15980">
                  <c:v>21.997687352018101</c:v>
                </c:pt>
                <c:pt idx="15981">
                  <c:v>21.999063928197799</c:v>
                </c:pt>
                <c:pt idx="15982">
                  <c:v>22.000440504377501</c:v>
                </c:pt>
                <c:pt idx="15983">
                  <c:v>22.001817080557199</c:v>
                </c:pt>
                <c:pt idx="15984">
                  <c:v>22.003193656737</c:v>
                </c:pt>
                <c:pt idx="15985">
                  <c:v>22.004570232916699</c:v>
                </c:pt>
                <c:pt idx="15986">
                  <c:v>22.0059468090964</c:v>
                </c:pt>
                <c:pt idx="15987">
                  <c:v>22.007323385276202</c:v>
                </c:pt>
                <c:pt idx="15988">
                  <c:v>22.0086999614559</c:v>
                </c:pt>
                <c:pt idx="15989">
                  <c:v>22.010076537635602</c:v>
                </c:pt>
                <c:pt idx="15990">
                  <c:v>22.0114531138153</c:v>
                </c:pt>
                <c:pt idx="15991">
                  <c:v>22.012829689995002</c:v>
                </c:pt>
                <c:pt idx="15992">
                  <c:v>22.014206266174799</c:v>
                </c:pt>
                <c:pt idx="15993">
                  <c:v>22.015582842354501</c:v>
                </c:pt>
                <c:pt idx="15994">
                  <c:v>22.016959418534199</c:v>
                </c:pt>
                <c:pt idx="15995">
                  <c:v>22.018335994714</c:v>
                </c:pt>
                <c:pt idx="15996">
                  <c:v>22.019712570893699</c:v>
                </c:pt>
                <c:pt idx="15997">
                  <c:v>22.0210891470734</c:v>
                </c:pt>
                <c:pt idx="15998">
                  <c:v>22.022465723253099</c:v>
                </c:pt>
                <c:pt idx="15999">
                  <c:v>22.0238422994329</c:v>
                </c:pt>
                <c:pt idx="16000">
                  <c:v>22.025218875612602</c:v>
                </c:pt>
                <c:pt idx="16001">
                  <c:v>22.0265954517923</c:v>
                </c:pt>
                <c:pt idx="16002">
                  <c:v>22.027972027972002</c:v>
                </c:pt>
                <c:pt idx="16003">
                  <c:v>22.029348604151799</c:v>
                </c:pt>
                <c:pt idx="16004">
                  <c:v>22.030725180331501</c:v>
                </c:pt>
                <c:pt idx="16005">
                  <c:v>22.032101756511199</c:v>
                </c:pt>
                <c:pt idx="16006">
                  <c:v>22.033478332690901</c:v>
                </c:pt>
                <c:pt idx="16007">
                  <c:v>22.034854908870699</c:v>
                </c:pt>
                <c:pt idx="16008">
                  <c:v>22.036231485050401</c:v>
                </c:pt>
                <c:pt idx="16009">
                  <c:v>22.037608061230099</c:v>
                </c:pt>
                <c:pt idx="16010">
                  <c:v>22.038984637409801</c:v>
                </c:pt>
                <c:pt idx="16011">
                  <c:v>22.040361213589598</c:v>
                </c:pt>
                <c:pt idx="16012">
                  <c:v>22.0417377897693</c:v>
                </c:pt>
                <c:pt idx="16013">
                  <c:v>22.043114365948998</c:v>
                </c:pt>
                <c:pt idx="16014">
                  <c:v>22.0444909421287</c:v>
                </c:pt>
                <c:pt idx="16015">
                  <c:v>22.045867518308501</c:v>
                </c:pt>
                <c:pt idx="16016">
                  <c:v>22.0472440944882</c:v>
                </c:pt>
                <c:pt idx="16017">
                  <c:v>22.048620670667901</c:v>
                </c:pt>
                <c:pt idx="16018">
                  <c:v>22.0499972468476</c:v>
                </c:pt>
                <c:pt idx="16019">
                  <c:v>22.051373823027401</c:v>
                </c:pt>
                <c:pt idx="16020">
                  <c:v>22.052750399207099</c:v>
                </c:pt>
                <c:pt idx="16021">
                  <c:v>22.054126975386801</c:v>
                </c:pt>
                <c:pt idx="16022">
                  <c:v>22.055503551566598</c:v>
                </c:pt>
                <c:pt idx="16023">
                  <c:v>22.0568801277463</c:v>
                </c:pt>
                <c:pt idx="16024">
                  <c:v>22.058256703925998</c:v>
                </c:pt>
                <c:pt idx="16025">
                  <c:v>22.0596332801057</c:v>
                </c:pt>
                <c:pt idx="16026">
                  <c:v>22.061009856285501</c:v>
                </c:pt>
                <c:pt idx="16027">
                  <c:v>22.0623864324652</c:v>
                </c:pt>
                <c:pt idx="16028">
                  <c:v>22.063763008644901</c:v>
                </c:pt>
                <c:pt idx="16029">
                  <c:v>22.0651395848246</c:v>
                </c:pt>
                <c:pt idx="16030">
                  <c:v>22.066516161004401</c:v>
                </c:pt>
                <c:pt idx="16031">
                  <c:v>22.067892737184099</c:v>
                </c:pt>
                <c:pt idx="16032">
                  <c:v>22.069269313363801</c:v>
                </c:pt>
                <c:pt idx="16033">
                  <c:v>22.070645889543499</c:v>
                </c:pt>
                <c:pt idx="16034">
                  <c:v>22.0720224657233</c:v>
                </c:pt>
                <c:pt idx="16035">
                  <c:v>22.073399041902999</c:v>
                </c:pt>
                <c:pt idx="16036">
                  <c:v>22.0747756180827</c:v>
                </c:pt>
                <c:pt idx="16037">
                  <c:v>22.076152194262399</c:v>
                </c:pt>
                <c:pt idx="16038">
                  <c:v>22.0775287704422</c:v>
                </c:pt>
                <c:pt idx="16039">
                  <c:v>22.078905346621902</c:v>
                </c:pt>
                <c:pt idx="16040">
                  <c:v>22.0802819228016</c:v>
                </c:pt>
                <c:pt idx="16041">
                  <c:v>22.081658498981302</c:v>
                </c:pt>
                <c:pt idx="16042">
                  <c:v>22.083035075161099</c:v>
                </c:pt>
                <c:pt idx="16043">
                  <c:v>22.084411651340801</c:v>
                </c:pt>
                <c:pt idx="16044">
                  <c:v>22.085788227520499</c:v>
                </c:pt>
                <c:pt idx="16045">
                  <c:v>22.087164803700201</c:v>
                </c:pt>
                <c:pt idx="16046">
                  <c:v>22.088541379879999</c:v>
                </c:pt>
                <c:pt idx="16047">
                  <c:v>22.089917956059701</c:v>
                </c:pt>
                <c:pt idx="16048">
                  <c:v>22.091294532239399</c:v>
                </c:pt>
                <c:pt idx="16049">
                  <c:v>22.092671108419101</c:v>
                </c:pt>
                <c:pt idx="16050">
                  <c:v>22.094047684598898</c:v>
                </c:pt>
                <c:pt idx="16051">
                  <c:v>22.0954242607786</c:v>
                </c:pt>
                <c:pt idx="16052">
                  <c:v>22.096800836958302</c:v>
                </c:pt>
                <c:pt idx="16053">
                  <c:v>22.098177413138099</c:v>
                </c:pt>
                <c:pt idx="16054">
                  <c:v>22.099553989317801</c:v>
                </c:pt>
                <c:pt idx="16055">
                  <c:v>22.100930565497499</c:v>
                </c:pt>
                <c:pt idx="16056">
                  <c:v>22.102307141677201</c:v>
                </c:pt>
                <c:pt idx="16057">
                  <c:v>22.103683717856999</c:v>
                </c:pt>
                <c:pt idx="16058">
                  <c:v>22.105060294036701</c:v>
                </c:pt>
                <c:pt idx="16059">
                  <c:v>22.106436870216399</c:v>
                </c:pt>
                <c:pt idx="16060">
                  <c:v>22.107813446396101</c:v>
                </c:pt>
                <c:pt idx="16061">
                  <c:v>22.109190022575898</c:v>
                </c:pt>
                <c:pt idx="16062">
                  <c:v>22.1105665987556</c:v>
                </c:pt>
                <c:pt idx="16063">
                  <c:v>22.111943174935298</c:v>
                </c:pt>
                <c:pt idx="16064">
                  <c:v>22.113319751115</c:v>
                </c:pt>
                <c:pt idx="16065">
                  <c:v>22.114696327294801</c:v>
                </c:pt>
                <c:pt idx="16066">
                  <c:v>22.1160729034745</c:v>
                </c:pt>
                <c:pt idx="16067">
                  <c:v>22.117449479654201</c:v>
                </c:pt>
                <c:pt idx="16068">
                  <c:v>22.1188260558339</c:v>
                </c:pt>
                <c:pt idx="16069">
                  <c:v>22.120202632013701</c:v>
                </c:pt>
                <c:pt idx="16070">
                  <c:v>22.121579208193399</c:v>
                </c:pt>
                <c:pt idx="16071">
                  <c:v>22.122955784373101</c:v>
                </c:pt>
                <c:pt idx="16072">
                  <c:v>22.124332360552799</c:v>
                </c:pt>
                <c:pt idx="16073">
                  <c:v>22.1257089367326</c:v>
                </c:pt>
                <c:pt idx="16074">
                  <c:v>22.127085512912299</c:v>
                </c:pt>
                <c:pt idx="16075">
                  <c:v>22.128462089092</c:v>
                </c:pt>
                <c:pt idx="16076">
                  <c:v>22.129838665271699</c:v>
                </c:pt>
                <c:pt idx="16077">
                  <c:v>22.1312152414515</c:v>
                </c:pt>
                <c:pt idx="16078">
                  <c:v>22.132591817631202</c:v>
                </c:pt>
                <c:pt idx="16079">
                  <c:v>22.1339683938109</c:v>
                </c:pt>
                <c:pt idx="16080">
                  <c:v>22.135344969990602</c:v>
                </c:pt>
                <c:pt idx="16081">
                  <c:v>22.136721546170399</c:v>
                </c:pt>
                <c:pt idx="16082">
                  <c:v>22.138098122350101</c:v>
                </c:pt>
                <c:pt idx="16083">
                  <c:v>22.139474698529799</c:v>
                </c:pt>
                <c:pt idx="16084">
                  <c:v>22.140851274709501</c:v>
                </c:pt>
                <c:pt idx="16085">
                  <c:v>22.142227850889299</c:v>
                </c:pt>
                <c:pt idx="16086">
                  <c:v>22.143604427069</c:v>
                </c:pt>
                <c:pt idx="16087">
                  <c:v>22.144981003248699</c:v>
                </c:pt>
                <c:pt idx="16088">
                  <c:v>22.1463575794285</c:v>
                </c:pt>
                <c:pt idx="16089">
                  <c:v>22.147734155608202</c:v>
                </c:pt>
                <c:pt idx="16090">
                  <c:v>22.1491107317879</c:v>
                </c:pt>
                <c:pt idx="16091">
                  <c:v>22.150487307967602</c:v>
                </c:pt>
                <c:pt idx="16092">
                  <c:v>22.151863884147399</c:v>
                </c:pt>
                <c:pt idx="16093">
                  <c:v>22.153240460327101</c:v>
                </c:pt>
                <c:pt idx="16094">
                  <c:v>22.154617036506799</c:v>
                </c:pt>
                <c:pt idx="16095">
                  <c:v>22.155993612686501</c:v>
                </c:pt>
                <c:pt idx="16096">
                  <c:v>22.157370188866299</c:v>
                </c:pt>
                <c:pt idx="16097">
                  <c:v>22.158746765046001</c:v>
                </c:pt>
                <c:pt idx="16098">
                  <c:v>22.160123341225699</c:v>
                </c:pt>
                <c:pt idx="16099">
                  <c:v>22.161499917405401</c:v>
                </c:pt>
                <c:pt idx="16100">
                  <c:v>22.162876493585198</c:v>
                </c:pt>
                <c:pt idx="16101">
                  <c:v>22.1642530697649</c:v>
                </c:pt>
                <c:pt idx="16102">
                  <c:v>22.165629645944598</c:v>
                </c:pt>
                <c:pt idx="16103">
                  <c:v>22.1670062221243</c:v>
                </c:pt>
                <c:pt idx="16104">
                  <c:v>22.168382798304101</c:v>
                </c:pt>
                <c:pt idx="16105">
                  <c:v>22.1697593744838</c:v>
                </c:pt>
                <c:pt idx="16106">
                  <c:v>22.171135950663501</c:v>
                </c:pt>
                <c:pt idx="16107">
                  <c:v>22.1725125268432</c:v>
                </c:pt>
                <c:pt idx="16108">
                  <c:v>22.173889103023001</c:v>
                </c:pt>
                <c:pt idx="16109">
                  <c:v>22.175265679202699</c:v>
                </c:pt>
                <c:pt idx="16110">
                  <c:v>22.176642255382401</c:v>
                </c:pt>
                <c:pt idx="16111">
                  <c:v>22.178018831562099</c:v>
                </c:pt>
                <c:pt idx="16112">
                  <c:v>22.1793954077419</c:v>
                </c:pt>
                <c:pt idx="16113">
                  <c:v>22.180771983921598</c:v>
                </c:pt>
                <c:pt idx="16114">
                  <c:v>22.1821485601013</c:v>
                </c:pt>
                <c:pt idx="16115">
                  <c:v>22.183525136280998</c:v>
                </c:pt>
                <c:pt idx="16116">
                  <c:v>22.1849017124608</c:v>
                </c:pt>
                <c:pt idx="16117">
                  <c:v>22.186278288640501</c:v>
                </c:pt>
                <c:pt idx="16118">
                  <c:v>22.1876548648202</c:v>
                </c:pt>
                <c:pt idx="16119">
                  <c:v>22.189031440999901</c:v>
                </c:pt>
                <c:pt idx="16120">
                  <c:v>22.190408017179699</c:v>
                </c:pt>
                <c:pt idx="16121">
                  <c:v>22.191784593359401</c:v>
                </c:pt>
                <c:pt idx="16122">
                  <c:v>22.193161169539099</c:v>
                </c:pt>
                <c:pt idx="16123">
                  <c:v>22.1945377457189</c:v>
                </c:pt>
                <c:pt idx="16124">
                  <c:v>22.195914321898599</c:v>
                </c:pt>
                <c:pt idx="16125">
                  <c:v>22.1972908980783</c:v>
                </c:pt>
                <c:pt idx="16126">
                  <c:v>22.198667474257999</c:v>
                </c:pt>
                <c:pt idx="16127">
                  <c:v>22.2000440504378</c:v>
                </c:pt>
                <c:pt idx="16128">
                  <c:v>22.201420626617502</c:v>
                </c:pt>
                <c:pt idx="16129">
                  <c:v>22.2027972027972</c:v>
                </c:pt>
                <c:pt idx="16130">
                  <c:v>22.204173778976902</c:v>
                </c:pt>
                <c:pt idx="16131">
                  <c:v>22.205550355156699</c:v>
                </c:pt>
                <c:pt idx="16132">
                  <c:v>22.206926931336401</c:v>
                </c:pt>
                <c:pt idx="16133">
                  <c:v>22.208303507516099</c:v>
                </c:pt>
                <c:pt idx="16134">
                  <c:v>22.209680083695801</c:v>
                </c:pt>
                <c:pt idx="16135">
                  <c:v>22.211056659875599</c:v>
                </c:pt>
                <c:pt idx="16136">
                  <c:v>22.212433236055301</c:v>
                </c:pt>
                <c:pt idx="16137">
                  <c:v>22.213809812234999</c:v>
                </c:pt>
                <c:pt idx="16138">
                  <c:v>22.215186388414701</c:v>
                </c:pt>
                <c:pt idx="16139">
                  <c:v>22.216562964594502</c:v>
                </c:pt>
                <c:pt idx="16140">
                  <c:v>22.2179395407742</c:v>
                </c:pt>
                <c:pt idx="16141">
                  <c:v>22.219316116953902</c:v>
                </c:pt>
                <c:pt idx="16142">
                  <c:v>22.2206926931336</c:v>
                </c:pt>
                <c:pt idx="16143">
                  <c:v>22.222069269313401</c:v>
                </c:pt>
                <c:pt idx="16144">
                  <c:v>22.223445845493099</c:v>
                </c:pt>
                <c:pt idx="16145">
                  <c:v>22.224822421672801</c:v>
                </c:pt>
                <c:pt idx="16146">
                  <c:v>22.226198997852499</c:v>
                </c:pt>
                <c:pt idx="16147">
                  <c:v>22.227575574032301</c:v>
                </c:pt>
                <c:pt idx="16148">
                  <c:v>22.228952150211999</c:v>
                </c:pt>
                <c:pt idx="16149">
                  <c:v>22.230328726391701</c:v>
                </c:pt>
                <c:pt idx="16150">
                  <c:v>22.231705302571498</c:v>
                </c:pt>
                <c:pt idx="16151">
                  <c:v>22.2330818787512</c:v>
                </c:pt>
                <c:pt idx="16152">
                  <c:v>22.234458454930898</c:v>
                </c:pt>
                <c:pt idx="16153">
                  <c:v>22.2358350311106</c:v>
                </c:pt>
                <c:pt idx="16154">
                  <c:v>22.237211607290401</c:v>
                </c:pt>
                <c:pt idx="16155">
                  <c:v>22.2385881834701</c:v>
                </c:pt>
                <c:pt idx="16156">
                  <c:v>22.239964759649801</c:v>
                </c:pt>
                <c:pt idx="16157">
                  <c:v>22.2413413358295</c:v>
                </c:pt>
                <c:pt idx="16158">
                  <c:v>22.242717912009301</c:v>
                </c:pt>
                <c:pt idx="16159">
                  <c:v>22.244094488188999</c:v>
                </c:pt>
                <c:pt idx="16160">
                  <c:v>22.245471064368701</c:v>
                </c:pt>
                <c:pt idx="16161">
                  <c:v>22.246847640548399</c:v>
                </c:pt>
                <c:pt idx="16162">
                  <c:v>22.2482242167282</c:v>
                </c:pt>
                <c:pt idx="16163">
                  <c:v>22.249600792907898</c:v>
                </c:pt>
                <c:pt idx="16164">
                  <c:v>22.2509773690876</c:v>
                </c:pt>
                <c:pt idx="16165">
                  <c:v>22.252353945267298</c:v>
                </c:pt>
                <c:pt idx="16166">
                  <c:v>22.2537305214471</c:v>
                </c:pt>
                <c:pt idx="16167">
                  <c:v>22.255107097626802</c:v>
                </c:pt>
                <c:pt idx="16168">
                  <c:v>22.2564836738065</c:v>
                </c:pt>
                <c:pt idx="16169">
                  <c:v>22.257860249986201</c:v>
                </c:pt>
                <c:pt idx="16170">
                  <c:v>22.259236826165999</c:v>
                </c:pt>
                <c:pt idx="16171">
                  <c:v>22.260613402345701</c:v>
                </c:pt>
                <c:pt idx="16172">
                  <c:v>22.261989978525399</c:v>
                </c:pt>
                <c:pt idx="16173">
                  <c:v>22.263366554705101</c:v>
                </c:pt>
                <c:pt idx="16174">
                  <c:v>22.264743130884899</c:v>
                </c:pt>
                <c:pt idx="16175">
                  <c:v>22.2661197070646</c:v>
                </c:pt>
                <c:pt idx="16176">
                  <c:v>22.267496283244299</c:v>
                </c:pt>
                <c:pt idx="16177">
                  <c:v>22.268872859424</c:v>
                </c:pt>
                <c:pt idx="16178">
                  <c:v>22.270249435603802</c:v>
                </c:pt>
                <c:pt idx="16179">
                  <c:v>22.2716260117835</c:v>
                </c:pt>
                <c:pt idx="16180">
                  <c:v>22.273002587963202</c:v>
                </c:pt>
                <c:pt idx="16181">
                  <c:v>22.274379164142999</c:v>
                </c:pt>
                <c:pt idx="16182">
                  <c:v>22.275755740322701</c:v>
                </c:pt>
                <c:pt idx="16183">
                  <c:v>22.277132316502399</c:v>
                </c:pt>
                <c:pt idx="16184">
                  <c:v>22.278508892682101</c:v>
                </c:pt>
                <c:pt idx="16185">
                  <c:v>22.279885468861899</c:v>
                </c:pt>
                <c:pt idx="16186">
                  <c:v>22.281262045041601</c:v>
                </c:pt>
                <c:pt idx="16187">
                  <c:v>22.282638621221299</c:v>
                </c:pt>
                <c:pt idx="16188">
                  <c:v>22.284015197401001</c:v>
                </c:pt>
                <c:pt idx="16189">
                  <c:v>22.285391773580798</c:v>
                </c:pt>
                <c:pt idx="16190">
                  <c:v>22.2867683497605</c:v>
                </c:pt>
                <c:pt idx="16191">
                  <c:v>22.288144925940198</c:v>
                </c:pt>
                <c:pt idx="16192">
                  <c:v>22.2895215021199</c:v>
                </c:pt>
                <c:pt idx="16193">
                  <c:v>22.290898078299701</c:v>
                </c:pt>
                <c:pt idx="16194">
                  <c:v>22.292274654479399</c:v>
                </c:pt>
                <c:pt idx="16195">
                  <c:v>22.293651230659101</c:v>
                </c:pt>
                <c:pt idx="16196">
                  <c:v>22.295027806838799</c:v>
                </c:pt>
                <c:pt idx="16197">
                  <c:v>22.296404383018601</c:v>
                </c:pt>
                <c:pt idx="16198">
                  <c:v>22.297780959198299</c:v>
                </c:pt>
                <c:pt idx="16199">
                  <c:v>22.299157535378001</c:v>
                </c:pt>
                <c:pt idx="16200">
                  <c:v>22.300534111557699</c:v>
                </c:pt>
                <c:pt idx="16201">
                  <c:v>22.3019106877375</c:v>
                </c:pt>
                <c:pt idx="16202">
                  <c:v>22.303287263917198</c:v>
                </c:pt>
                <c:pt idx="16203">
                  <c:v>22.3046638400969</c:v>
                </c:pt>
                <c:pt idx="16204">
                  <c:v>22.306040416276598</c:v>
                </c:pt>
                <c:pt idx="16205">
                  <c:v>22.3074169924564</c:v>
                </c:pt>
                <c:pt idx="16206">
                  <c:v>22.308793568636101</c:v>
                </c:pt>
                <c:pt idx="16207">
                  <c:v>22.3101701448158</c:v>
                </c:pt>
                <c:pt idx="16208">
                  <c:v>22.311546720995501</c:v>
                </c:pt>
                <c:pt idx="16209">
                  <c:v>22.312923297175299</c:v>
                </c:pt>
                <c:pt idx="16210">
                  <c:v>22.314299873355001</c:v>
                </c:pt>
                <c:pt idx="16211">
                  <c:v>22.315676449534699</c:v>
                </c:pt>
                <c:pt idx="16212">
                  <c:v>22.3170530257145</c:v>
                </c:pt>
                <c:pt idx="16213">
                  <c:v>22.318429601894199</c:v>
                </c:pt>
                <c:pt idx="16214">
                  <c:v>22.3198061780739</c:v>
                </c:pt>
                <c:pt idx="16215">
                  <c:v>22.321182754253599</c:v>
                </c:pt>
                <c:pt idx="16216">
                  <c:v>22.3225593304334</c:v>
                </c:pt>
                <c:pt idx="16217">
                  <c:v>22.323935906613102</c:v>
                </c:pt>
                <c:pt idx="16218">
                  <c:v>22.3253124827928</c:v>
                </c:pt>
                <c:pt idx="16219">
                  <c:v>22.326689058972502</c:v>
                </c:pt>
                <c:pt idx="16220">
                  <c:v>22.328065635152299</c:v>
                </c:pt>
                <c:pt idx="16221">
                  <c:v>22.329442211332001</c:v>
                </c:pt>
                <c:pt idx="16222">
                  <c:v>22.330818787511699</c:v>
                </c:pt>
                <c:pt idx="16223">
                  <c:v>22.332195363691401</c:v>
                </c:pt>
                <c:pt idx="16224">
                  <c:v>22.333571939871199</c:v>
                </c:pt>
                <c:pt idx="16225">
                  <c:v>22.3349485160509</c:v>
                </c:pt>
                <c:pt idx="16226">
                  <c:v>22.336325092230599</c:v>
                </c:pt>
                <c:pt idx="16227">
                  <c:v>22.3377016684103</c:v>
                </c:pt>
                <c:pt idx="16228">
                  <c:v>22.339078244590102</c:v>
                </c:pt>
                <c:pt idx="16229">
                  <c:v>22.3404548207698</c:v>
                </c:pt>
                <c:pt idx="16230">
                  <c:v>22.341831396949502</c:v>
                </c:pt>
                <c:pt idx="16231">
                  <c:v>22.3432079731292</c:v>
                </c:pt>
                <c:pt idx="16232">
                  <c:v>22.344584549309001</c:v>
                </c:pt>
                <c:pt idx="16233">
                  <c:v>22.345961125488699</c:v>
                </c:pt>
                <c:pt idx="16234">
                  <c:v>22.347337701668401</c:v>
                </c:pt>
                <c:pt idx="16235">
                  <c:v>22.348714277848099</c:v>
                </c:pt>
                <c:pt idx="16236">
                  <c:v>22.350090854027901</c:v>
                </c:pt>
                <c:pt idx="16237">
                  <c:v>22.351467430207599</c:v>
                </c:pt>
                <c:pt idx="16238">
                  <c:v>22.352844006387301</c:v>
                </c:pt>
                <c:pt idx="16239">
                  <c:v>22.354220582566999</c:v>
                </c:pt>
                <c:pt idx="16240">
                  <c:v>22.3555971587468</c:v>
                </c:pt>
                <c:pt idx="16241">
                  <c:v>22.356973734926498</c:v>
                </c:pt>
                <c:pt idx="16242">
                  <c:v>22.3583503111062</c:v>
                </c:pt>
                <c:pt idx="16243">
                  <c:v>22.359726887285898</c:v>
                </c:pt>
                <c:pt idx="16244">
                  <c:v>22.3611034634657</c:v>
                </c:pt>
                <c:pt idx="16245">
                  <c:v>22.362480039645401</c:v>
                </c:pt>
                <c:pt idx="16246">
                  <c:v>22.3638566158251</c:v>
                </c:pt>
                <c:pt idx="16247">
                  <c:v>22.365233192004901</c:v>
                </c:pt>
                <c:pt idx="16248">
                  <c:v>22.366609768184599</c:v>
                </c:pt>
                <c:pt idx="16249">
                  <c:v>22.367986344364301</c:v>
                </c:pt>
                <c:pt idx="16250">
                  <c:v>22.369362920543999</c:v>
                </c:pt>
                <c:pt idx="16251">
                  <c:v>22.3707394967238</c:v>
                </c:pt>
                <c:pt idx="16252">
                  <c:v>22.372116072903498</c:v>
                </c:pt>
                <c:pt idx="16253">
                  <c:v>22.3734926490832</c:v>
                </c:pt>
                <c:pt idx="16254">
                  <c:v>22.374869225262898</c:v>
                </c:pt>
                <c:pt idx="16255">
                  <c:v>22.3762458014427</c:v>
                </c:pt>
                <c:pt idx="16256">
                  <c:v>22.377622377622401</c:v>
                </c:pt>
                <c:pt idx="16257">
                  <c:v>22.3789989538021</c:v>
                </c:pt>
                <c:pt idx="16258">
                  <c:v>22.380375529981801</c:v>
                </c:pt>
                <c:pt idx="16259">
                  <c:v>22.381752106161599</c:v>
                </c:pt>
                <c:pt idx="16260">
                  <c:v>22.383128682341301</c:v>
                </c:pt>
                <c:pt idx="16261">
                  <c:v>22.384505258520999</c:v>
                </c:pt>
                <c:pt idx="16262">
                  <c:v>22.385881834700701</c:v>
                </c:pt>
                <c:pt idx="16263">
                  <c:v>22.387258410880499</c:v>
                </c:pt>
                <c:pt idx="16264">
                  <c:v>22.3886349870602</c:v>
                </c:pt>
                <c:pt idx="16265">
                  <c:v>22.390011563239899</c:v>
                </c:pt>
                <c:pt idx="16266">
                  <c:v>22.3913881394196</c:v>
                </c:pt>
                <c:pt idx="16267">
                  <c:v>22.392764715599402</c:v>
                </c:pt>
                <c:pt idx="16268">
                  <c:v>22.3941412917791</c:v>
                </c:pt>
                <c:pt idx="16269">
                  <c:v>22.395517867958802</c:v>
                </c:pt>
                <c:pt idx="16270">
                  <c:v>22.3968944441385</c:v>
                </c:pt>
                <c:pt idx="16271">
                  <c:v>22.398271020318301</c:v>
                </c:pt>
                <c:pt idx="16272">
                  <c:v>22.399647596497999</c:v>
                </c:pt>
                <c:pt idx="16273">
                  <c:v>22.401024172677701</c:v>
                </c:pt>
                <c:pt idx="16274">
                  <c:v>22.402400748857399</c:v>
                </c:pt>
                <c:pt idx="16275">
                  <c:v>22.403777325037201</c:v>
                </c:pt>
                <c:pt idx="16276">
                  <c:v>22.405153901216899</c:v>
                </c:pt>
                <c:pt idx="16277">
                  <c:v>22.406530477396601</c:v>
                </c:pt>
                <c:pt idx="16278">
                  <c:v>22.407907053576398</c:v>
                </c:pt>
                <c:pt idx="16279">
                  <c:v>22.4092836297561</c:v>
                </c:pt>
                <c:pt idx="16280">
                  <c:v>22.410660205935802</c:v>
                </c:pt>
                <c:pt idx="16281">
                  <c:v>22.4120367821155</c:v>
                </c:pt>
                <c:pt idx="16282">
                  <c:v>22.413413358295301</c:v>
                </c:pt>
                <c:pt idx="16283">
                  <c:v>22.414789934474999</c:v>
                </c:pt>
                <c:pt idx="16284">
                  <c:v>22.416166510654701</c:v>
                </c:pt>
                <c:pt idx="16285">
                  <c:v>22.417543086834399</c:v>
                </c:pt>
                <c:pt idx="16286">
                  <c:v>22.418919663014201</c:v>
                </c:pt>
                <c:pt idx="16287">
                  <c:v>22.420296239193899</c:v>
                </c:pt>
                <c:pt idx="16288">
                  <c:v>22.421672815373601</c:v>
                </c:pt>
                <c:pt idx="16289">
                  <c:v>22.423049391553299</c:v>
                </c:pt>
                <c:pt idx="16290">
                  <c:v>22.4244259677331</c:v>
                </c:pt>
                <c:pt idx="16291">
                  <c:v>22.425802543912798</c:v>
                </c:pt>
                <c:pt idx="16292">
                  <c:v>22.4271791200925</c:v>
                </c:pt>
                <c:pt idx="16293">
                  <c:v>22.428555696272198</c:v>
                </c:pt>
                <c:pt idx="16294">
                  <c:v>22.429932272452</c:v>
                </c:pt>
                <c:pt idx="16295">
                  <c:v>22.431308848631701</c:v>
                </c:pt>
                <c:pt idx="16296">
                  <c:v>22.4326854248114</c:v>
                </c:pt>
                <c:pt idx="16297">
                  <c:v>22.434062000991101</c:v>
                </c:pt>
                <c:pt idx="16298">
                  <c:v>22.435438577170899</c:v>
                </c:pt>
                <c:pt idx="16299">
                  <c:v>22.436815153350601</c:v>
                </c:pt>
                <c:pt idx="16300">
                  <c:v>22.438191729530299</c:v>
                </c:pt>
                <c:pt idx="16301">
                  <c:v>22.439568305710001</c:v>
                </c:pt>
                <c:pt idx="16302">
                  <c:v>22.440944881889799</c:v>
                </c:pt>
                <c:pt idx="16303">
                  <c:v>22.4423214580695</c:v>
                </c:pt>
                <c:pt idx="16304">
                  <c:v>22.443698034249199</c:v>
                </c:pt>
                <c:pt idx="16305">
                  <c:v>22.4450746104289</c:v>
                </c:pt>
                <c:pt idx="16306">
                  <c:v>22.446451186608702</c:v>
                </c:pt>
                <c:pt idx="16307">
                  <c:v>22.4478277627884</c:v>
                </c:pt>
                <c:pt idx="16308">
                  <c:v>22.449204338968102</c:v>
                </c:pt>
                <c:pt idx="16309">
                  <c:v>22.450580915147899</c:v>
                </c:pt>
                <c:pt idx="16310">
                  <c:v>22.451957491327601</c:v>
                </c:pt>
                <c:pt idx="16311">
                  <c:v>22.453334067507299</c:v>
                </c:pt>
                <c:pt idx="16312">
                  <c:v>22.454710643687001</c:v>
                </c:pt>
                <c:pt idx="16313">
                  <c:v>22.456087219866799</c:v>
                </c:pt>
                <c:pt idx="16314">
                  <c:v>22.4574637960465</c:v>
                </c:pt>
                <c:pt idx="16315">
                  <c:v>22.458840372226199</c:v>
                </c:pt>
                <c:pt idx="16316">
                  <c:v>22.4602169484059</c:v>
                </c:pt>
                <c:pt idx="16317">
                  <c:v>22.461593524585702</c:v>
                </c:pt>
                <c:pt idx="16318">
                  <c:v>22.4629701007654</c:v>
                </c:pt>
                <c:pt idx="16319">
                  <c:v>22.464346676945102</c:v>
                </c:pt>
                <c:pt idx="16320">
                  <c:v>22.4657232531248</c:v>
                </c:pt>
                <c:pt idx="16321">
                  <c:v>22.467099829304601</c:v>
                </c:pt>
                <c:pt idx="16322">
                  <c:v>22.468476405484299</c:v>
                </c:pt>
                <c:pt idx="16323">
                  <c:v>22.469852981664001</c:v>
                </c:pt>
                <c:pt idx="16324">
                  <c:v>22.471229557843699</c:v>
                </c:pt>
                <c:pt idx="16325">
                  <c:v>22.472606134023501</c:v>
                </c:pt>
                <c:pt idx="16326">
                  <c:v>22.473982710203199</c:v>
                </c:pt>
                <c:pt idx="16327">
                  <c:v>22.475359286382901</c:v>
                </c:pt>
                <c:pt idx="16328">
                  <c:v>22.476735862562599</c:v>
                </c:pt>
                <c:pt idx="16329">
                  <c:v>22.4781124387424</c:v>
                </c:pt>
                <c:pt idx="16330">
                  <c:v>22.479489014922098</c:v>
                </c:pt>
                <c:pt idx="16331">
                  <c:v>22.4808655911018</c:v>
                </c:pt>
                <c:pt idx="16332">
                  <c:v>22.482242167281498</c:v>
                </c:pt>
                <c:pt idx="16333">
                  <c:v>22.4836187434613</c:v>
                </c:pt>
                <c:pt idx="16334">
                  <c:v>22.484995319641001</c:v>
                </c:pt>
                <c:pt idx="16335">
                  <c:v>22.4863718958207</c:v>
                </c:pt>
                <c:pt idx="16336">
                  <c:v>22.487748472000401</c:v>
                </c:pt>
                <c:pt idx="16337">
                  <c:v>22.489125048180199</c:v>
                </c:pt>
                <c:pt idx="16338">
                  <c:v>22.490501624359901</c:v>
                </c:pt>
                <c:pt idx="16339">
                  <c:v>22.491878200539599</c:v>
                </c:pt>
                <c:pt idx="16340">
                  <c:v>22.493254776719301</c:v>
                </c:pt>
                <c:pt idx="16341">
                  <c:v>22.494631352899098</c:v>
                </c:pt>
                <c:pt idx="16342">
                  <c:v>22.4960079290788</c:v>
                </c:pt>
                <c:pt idx="16343">
                  <c:v>22.497384505258498</c:v>
                </c:pt>
                <c:pt idx="16344">
                  <c:v>22.4987610814383</c:v>
                </c:pt>
                <c:pt idx="16345">
                  <c:v>22.500137657618001</c:v>
                </c:pt>
                <c:pt idx="16346">
                  <c:v>22.5015142337977</c:v>
                </c:pt>
                <c:pt idx="16347">
                  <c:v>22.502890809977401</c:v>
                </c:pt>
                <c:pt idx="16348">
                  <c:v>22.504267386157199</c:v>
                </c:pt>
                <c:pt idx="16349">
                  <c:v>22.505643962336901</c:v>
                </c:pt>
                <c:pt idx="16350">
                  <c:v>22.507020538516599</c:v>
                </c:pt>
                <c:pt idx="16351">
                  <c:v>22.508397114696301</c:v>
                </c:pt>
                <c:pt idx="16352">
                  <c:v>22.509773690876099</c:v>
                </c:pt>
                <c:pt idx="16353">
                  <c:v>22.5111502670558</c:v>
                </c:pt>
                <c:pt idx="16354">
                  <c:v>22.512526843235499</c:v>
                </c:pt>
                <c:pt idx="16355">
                  <c:v>22.5139034194152</c:v>
                </c:pt>
                <c:pt idx="16356">
                  <c:v>22.515279995595002</c:v>
                </c:pt>
                <c:pt idx="16357">
                  <c:v>22.5166565717747</c:v>
                </c:pt>
                <c:pt idx="16358">
                  <c:v>22.518033147954402</c:v>
                </c:pt>
                <c:pt idx="16359">
                  <c:v>22.5194097241341</c:v>
                </c:pt>
                <c:pt idx="16360">
                  <c:v>22.520786300313901</c:v>
                </c:pt>
                <c:pt idx="16361">
                  <c:v>22.522162876493599</c:v>
                </c:pt>
                <c:pt idx="16362">
                  <c:v>22.523539452673301</c:v>
                </c:pt>
                <c:pt idx="16363">
                  <c:v>22.524916028852999</c:v>
                </c:pt>
                <c:pt idx="16364">
                  <c:v>22.526292605032801</c:v>
                </c:pt>
                <c:pt idx="16365">
                  <c:v>22.527669181212499</c:v>
                </c:pt>
                <c:pt idx="16366">
                  <c:v>22.5290457573922</c:v>
                </c:pt>
                <c:pt idx="16367">
                  <c:v>22.530422333571899</c:v>
                </c:pt>
                <c:pt idx="16368">
                  <c:v>22.5317989097517</c:v>
                </c:pt>
                <c:pt idx="16369">
                  <c:v>22.533175485931402</c:v>
                </c:pt>
                <c:pt idx="16370">
                  <c:v>22.5345520621111</c:v>
                </c:pt>
                <c:pt idx="16371">
                  <c:v>22.535928638290802</c:v>
                </c:pt>
                <c:pt idx="16372">
                  <c:v>22.537305214470599</c:v>
                </c:pt>
                <c:pt idx="16373">
                  <c:v>22.538681790650301</c:v>
                </c:pt>
                <c:pt idx="16374">
                  <c:v>22.540058366829999</c:v>
                </c:pt>
                <c:pt idx="16375">
                  <c:v>22.541434943009701</c:v>
                </c:pt>
                <c:pt idx="16376">
                  <c:v>22.542811519189499</c:v>
                </c:pt>
                <c:pt idx="16377">
                  <c:v>22.544188095369201</c:v>
                </c:pt>
                <c:pt idx="16378">
                  <c:v>22.545564671548899</c:v>
                </c:pt>
                <c:pt idx="16379">
                  <c:v>22.5469412477287</c:v>
                </c:pt>
                <c:pt idx="16380">
                  <c:v>22.548317823908398</c:v>
                </c:pt>
                <c:pt idx="16381">
                  <c:v>22.5496944000881</c:v>
                </c:pt>
                <c:pt idx="16382">
                  <c:v>22.551070976267798</c:v>
                </c:pt>
                <c:pt idx="16383">
                  <c:v>22.5524475524476</c:v>
                </c:pt>
                <c:pt idx="16384">
                  <c:v>22.553824128627301</c:v>
                </c:pt>
                <c:pt idx="16385">
                  <c:v>22.555200704807</c:v>
                </c:pt>
                <c:pt idx="16386">
                  <c:v>22.556577280986701</c:v>
                </c:pt>
                <c:pt idx="16387">
                  <c:v>22.557953857166499</c:v>
                </c:pt>
                <c:pt idx="16388">
                  <c:v>22.559330433346201</c:v>
                </c:pt>
                <c:pt idx="16389">
                  <c:v>22.560707009525899</c:v>
                </c:pt>
                <c:pt idx="16390">
                  <c:v>22.562083585705601</c:v>
                </c:pt>
                <c:pt idx="16391">
                  <c:v>22.563460161885398</c:v>
                </c:pt>
                <c:pt idx="16392">
                  <c:v>22.5648367380651</c:v>
                </c:pt>
                <c:pt idx="16393">
                  <c:v>22.566213314244798</c:v>
                </c:pt>
                <c:pt idx="16394">
                  <c:v>22.5675898904245</c:v>
                </c:pt>
                <c:pt idx="16395">
                  <c:v>22.568966466604302</c:v>
                </c:pt>
                <c:pt idx="16396">
                  <c:v>22.570343042784</c:v>
                </c:pt>
                <c:pt idx="16397">
                  <c:v>22.571719618963701</c:v>
                </c:pt>
                <c:pt idx="16398">
                  <c:v>22.5730961951434</c:v>
                </c:pt>
                <c:pt idx="16399">
                  <c:v>22.574472771323201</c:v>
                </c:pt>
                <c:pt idx="16400">
                  <c:v>22.575849347502899</c:v>
                </c:pt>
                <c:pt idx="16401">
                  <c:v>22.577225923682601</c:v>
                </c:pt>
                <c:pt idx="16402">
                  <c:v>22.578602499862399</c:v>
                </c:pt>
                <c:pt idx="16403">
                  <c:v>22.5799790760421</c:v>
                </c:pt>
                <c:pt idx="16404">
                  <c:v>22.581355652221799</c:v>
                </c:pt>
                <c:pt idx="16405">
                  <c:v>22.5827322284015</c:v>
                </c:pt>
                <c:pt idx="16406">
                  <c:v>22.584108804581302</c:v>
                </c:pt>
                <c:pt idx="16407">
                  <c:v>22.585485380761</c:v>
                </c:pt>
                <c:pt idx="16408">
                  <c:v>22.586861956940702</c:v>
                </c:pt>
                <c:pt idx="16409">
                  <c:v>22.5882385331204</c:v>
                </c:pt>
                <c:pt idx="16410">
                  <c:v>22.589615109300201</c:v>
                </c:pt>
                <c:pt idx="16411">
                  <c:v>22.590991685479899</c:v>
                </c:pt>
                <c:pt idx="16412">
                  <c:v>22.592368261659601</c:v>
                </c:pt>
                <c:pt idx="16413">
                  <c:v>22.593744837839299</c:v>
                </c:pt>
                <c:pt idx="16414">
                  <c:v>22.595121414019101</c:v>
                </c:pt>
                <c:pt idx="16415">
                  <c:v>22.596497990198799</c:v>
                </c:pt>
                <c:pt idx="16416">
                  <c:v>22.597874566378501</c:v>
                </c:pt>
                <c:pt idx="16417">
                  <c:v>22.599251142558199</c:v>
                </c:pt>
                <c:pt idx="16418">
                  <c:v>22.600627718738</c:v>
                </c:pt>
                <c:pt idx="16419">
                  <c:v>22.602004294917698</c:v>
                </c:pt>
                <c:pt idx="16420">
                  <c:v>22.6033808710974</c:v>
                </c:pt>
                <c:pt idx="16421">
                  <c:v>22.604757447277098</c:v>
                </c:pt>
                <c:pt idx="16422">
                  <c:v>22.606134023456899</c:v>
                </c:pt>
                <c:pt idx="16423">
                  <c:v>22.607510599636601</c:v>
                </c:pt>
                <c:pt idx="16424">
                  <c:v>22.608887175816299</c:v>
                </c:pt>
                <c:pt idx="16425">
                  <c:v>22.610263751996001</c:v>
                </c:pt>
                <c:pt idx="16426">
                  <c:v>22.611640328175799</c:v>
                </c:pt>
                <c:pt idx="16427">
                  <c:v>22.613016904355501</c:v>
                </c:pt>
                <c:pt idx="16428">
                  <c:v>22.614393480535199</c:v>
                </c:pt>
                <c:pt idx="16429">
                  <c:v>22.615770056714901</c:v>
                </c:pt>
                <c:pt idx="16430">
                  <c:v>22.617146632894698</c:v>
                </c:pt>
                <c:pt idx="16431">
                  <c:v>22.6185232090744</c:v>
                </c:pt>
                <c:pt idx="16432">
                  <c:v>22.619899785254098</c:v>
                </c:pt>
                <c:pt idx="16433">
                  <c:v>22.6212763614338</c:v>
                </c:pt>
                <c:pt idx="16434">
                  <c:v>22.622652937613601</c:v>
                </c:pt>
                <c:pt idx="16435">
                  <c:v>22.6240295137933</c:v>
                </c:pt>
                <c:pt idx="16436">
                  <c:v>22.625406089973001</c:v>
                </c:pt>
                <c:pt idx="16437">
                  <c:v>22.626782666152799</c:v>
                </c:pt>
                <c:pt idx="16438">
                  <c:v>22.628159242332501</c:v>
                </c:pt>
                <c:pt idx="16439">
                  <c:v>22.629535818512199</c:v>
                </c:pt>
                <c:pt idx="16440">
                  <c:v>22.630912394691901</c:v>
                </c:pt>
                <c:pt idx="16441">
                  <c:v>22.632288970871699</c:v>
                </c:pt>
                <c:pt idx="16442">
                  <c:v>22.6336655470514</c:v>
                </c:pt>
                <c:pt idx="16443">
                  <c:v>22.635042123231099</c:v>
                </c:pt>
                <c:pt idx="16444">
                  <c:v>22.6364186994108</c:v>
                </c:pt>
                <c:pt idx="16445">
                  <c:v>22.637795275590602</c:v>
                </c:pt>
                <c:pt idx="16446">
                  <c:v>22.6391718517703</c:v>
                </c:pt>
                <c:pt idx="16447">
                  <c:v>22.640548427950002</c:v>
                </c:pt>
                <c:pt idx="16448">
                  <c:v>22.6419250041297</c:v>
                </c:pt>
                <c:pt idx="16449">
                  <c:v>22.643301580309501</c:v>
                </c:pt>
                <c:pt idx="16450">
                  <c:v>22.644678156489199</c:v>
                </c:pt>
                <c:pt idx="16451">
                  <c:v>22.646054732668901</c:v>
                </c:pt>
                <c:pt idx="16452">
                  <c:v>22.647431308848599</c:v>
                </c:pt>
                <c:pt idx="16453">
                  <c:v>22.6488078850284</c:v>
                </c:pt>
                <c:pt idx="16454">
                  <c:v>22.650184461208099</c:v>
                </c:pt>
                <c:pt idx="16455">
                  <c:v>22.6515610373878</c:v>
                </c:pt>
                <c:pt idx="16456">
                  <c:v>22.652937613567499</c:v>
                </c:pt>
                <c:pt idx="16457">
                  <c:v>22.6543141897473</c:v>
                </c:pt>
                <c:pt idx="16458">
                  <c:v>22.655690765927002</c:v>
                </c:pt>
                <c:pt idx="16459">
                  <c:v>22.6570673421067</c:v>
                </c:pt>
                <c:pt idx="16460">
                  <c:v>22.658443918286402</c:v>
                </c:pt>
                <c:pt idx="16461">
                  <c:v>22.659820494466199</c:v>
                </c:pt>
                <c:pt idx="16462">
                  <c:v>22.661197070645901</c:v>
                </c:pt>
                <c:pt idx="16463">
                  <c:v>22.662573646825599</c:v>
                </c:pt>
                <c:pt idx="16464">
                  <c:v>22.663950223005301</c:v>
                </c:pt>
                <c:pt idx="16465">
                  <c:v>22.665326799185099</c:v>
                </c:pt>
                <c:pt idx="16466">
                  <c:v>22.666703375364801</c:v>
                </c:pt>
                <c:pt idx="16467">
                  <c:v>22.668079951544499</c:v>
                </c:pt>
                <c:pt idx="16468">
                  <c:v>22.6694565277243</c:v>
                </c:pt>
                <c:pt idx="16469">
                  <c:v>22.670833103903998</c:v>
                </c:pt>
                <c:pt idx="16470">
                  <c:v>22.6722096800837</c:v>
                </c:pt>
                <c:pt idx="16471">
                  <c:v>22.673586256263398</c:v>
                </c:pt>
                <c:pt idx="16472">
                  <c:v>22.6749628324432</c:v>
                </c:pt>
                <c:pt idx="16473">
                  <c:v>22.676339408622901</c:v>
                </c:pt>
                <c:pt idx="16474">
                  <c:v>22.6777159848026</c:v>
                </c:pt>
                <c:pt idx="16475">
                  <c:v>22.679092560982301</c:v>
                </c:pt>
                <c:pt idx="16476">
                  <c:v>22.680469137162099</c:v>
                </c:pt>
                <c:pt idx="16477">
                  <c:v>22.681845713341801</c:v>
                </c:pt>
                <c:pt idx="16478">
                  <c:v>22.683222289521499</c:v>
                </c:pt>
                <c:pt idx="16479">
                  <c:v>22.684598865701201</c:v>
                </c:pt>
                <c:pt idx="16480">
                  <c:v>22.685975441880998</c:v>
                </c:pt>
                <c:pt idx="16481">
                  <c:v>22.6873520180607</c:v>
                </c:pt>
                <c:pt idx="16482">
                  <c:v>22.688728594240398</c:v>
                </c:pt>
                <c:pt idx="16483">
                  <c:v>22.6901051704201</c:v>
                </c:pt>
                <c:pt idx="16484">
                  <c:v>22.691481746599901</c:v>
                </c:pt>
                <c:pt idx="16485">
                  <c:v>22.6928583227796</c:v>
                </c:pt>
                <c:pt idx="16486">
                  <c:v>22.694234898959301</c:v>
                </c:pt>
                <c:pt idx="16487">
                  <c:v>22.695611475139</c:v>
                </c:pt>
                <c:pt idx="16488">
                  <c:v>22.696988051318801</c:v>
                </c:pt>
                <c:pt idx="16489">
                  <c:v>22.698364627498499</c:v>
                </c:pt>
                <c:pt idx="16490">
                  <c:v>22.699741203678201</c:v>
                </c:pt>
                <c:pt idx="16491">
                  <c:v>22.701117779857899</c:v>
                </c:pt>
                <c:pt idx="16492">
                  <c:v>22.7024943560377</c:v>
                </c:pt>
                <c:pt idx="16493">
                  <c:v>22.703870932217399</c:v>
                </c:pt>
                <c:pt idx="16494">
                  <c:v>22.7052475083971</c:v>
                </c:pt>
                <c:pt idx="16495">
                  <c:v>22.706624084576799</c:v>
                </c:pt>
                <c:pt idx="16496">
                  <c:v>22.7080006607566</c:v>
                </c:pt>
                <c:pt idx="16497">
                  <c:v>22.709377236936302</c:v>
                </c:pt>
                <c:pt idx="16498">
                  <c:v>22.710753813116</c:v>
                </c:pt>
                <c:pt idx="16499">
                  <c:v>22.712130389295702</c:v>
                </c:pt>
                <c:pt idx="16500">
                  <c:v>22.713506965475499</c:v>
                </c:pt>
                <c:pt idx="16501">
                  <c:v>22.714883541655201</c:v>
                </c:pt>
                <c:pt idx="16502">
                  <c:v>22.716260117834899</c:v>
                </c:pt>
                <c:pt idx="16503">
                  <c:v>22.717636694014701</c:v>
                </c:pt>
                <c:pt idx="16504">
                  <c:v>22.719013270194399</c:v>
                </c:pt>
                <c:pt idx="16505">
                  <c:v>22.720389846374101</c:v>
                </c:pt>
                <c:pt idx="16506">
                  <c:v>22.721766422553799</c:v>
                </c:pt>
                <c:pt idx="16507">
                  <c:v>22.7231429987336</c:v>
                </c:pt>
                <c:pt idx="16508">
                  <c:v>22.724519574913302</c:v>
                </c:pt>
                <c:pt idx="16509">
                  <c:v>22.725896151093</c:v>
                </c:pt>
                <c:pt idx="16510">
                  <c:v>22.727272727272702</c:v>
                </c:pt>
                <c:pt idx="16511">
                  <c:v>22.728649303452499</c:v>
                </c:pt>
                <c:pt idx="16512">
                  <c:v>22.730025879632201</c:v>
                </c:pt>
                <c:pt idx="16513">
                  <c:v>22.731402455811899</c:v>
                </c:pt>
                <c:pt idx="16514">
                  <c:v>22.732779031991601</c:v>
                </c:pt>
                <c:pt idx="16515">
                  <c:v>22.734155608171399</c:v>
                </c:pt>
                <c:pt idx="16516">
                  <c:v>22.735532184351101</c:v>
                </c:pt>
                <c:pt idx="16517">
                  <c:v>22.736908760530799</c:v>
                </c:pt>
                <c:pt idx="16518">
                  <c:v>22.738285336710501</c:v>
                </c:pt>
                <c:pt idx="16519">
                  <c:v>22.739661912890298</c:v>
                </c:pt>
                <c:pt idx="16520">
                  <c:v>22.74103848907</c:v>
                </c:pt>
                <c:pt idx="16521">
                  <c:v>22.742415065249698</c:v>
                </c:pt>
                <c:pt idx="16522">
                  <c:v>22.7437916414294</c:v>
                </c:pt>
                <c:pt idx="16523">
                  <c:v>22.745168217609201</c:v>
                </c:pt>
                <c:pt idx="16524">
                  <c:v>22.7465447937889</c:v>
                </c:pt>
                <c:pt idx="16525">
                  <c:v>22.747921369968601</c:v>
                </c:pt>
                <c:pt idx="16526">
                  <c:v>22.7492979461483</c:v>
                </c:pt>
                <c:pt idx="16527">
                  <c:v>22.750674522328101</c:v>
                </c:pt>
                <c:pt idx="16528">
                  <c:v>22.752051098507799</c:v>
                </c:pt>
                <c:pt idx="16529">
                  <c:v>22.753427674687501</c:v>
                </c:pt>
                <c:pt idx="16530">
                  <c:v>22.754804250867199</c:v>
                </c:pt>
                <c:pt idx="16531">
                  <c:v>22.756180827047</c:v>
                </c:pt>
                <c:pt idx="16532">
                  <c:v>22.757557403226699</c:v>
                </c:pt>
                <c:pt idx="16533">
                  <c:v>22.7589339794064</c:v>
                </c:pt>
                <c:pt idx="16534">
                  <c:v>22.760310555586202</c:v>
                </c:pt>
                <c:pt idx="16535">
                  <c:v>22.7616871317659</c:v>
                </c:pt>
                <c:pt idx="16536">
                  <c:v>22.763063707945602</c:v>
                </c:pt>
                <c:pt idx="16537">
                  <c:v>22.7644402841253</c:v>
                </c:pt>
                <c:pt idx="16538">
                  <c:v>22.765816860305101</c:v>
                </c:pt>
                <c:pt idx="16539">
                  <c:v>22.767193436484799</c:v>
                </c:pt>
                <c:pt idx="16540">
                  <c:v>22.768570012664501</c:v>
                </c:pt>
                <c:pt idx="16541">
                  <c:v>22.769946588844199</c:v>
                </c:pt>
                <c:pt idx="16542">
                  <c:v>22.771323165024</c:v>
                </c:pt>
                <c:pt idx="16543">
                  <c:v>22.772699741203699</c:v>
                </c:pt>
                <c:pt idx="16544">
                  <c:v>22.7740763173834</c:v>
                </c:pt>
                <c:pt idx="16545">
                  <c:v>22.775452893563099</c:v>
                </c:pt>
                <c:pt idx="16546">
                  <c:v>22.7768294697429</c:v>
                </c:pt>
                <c:pt idx="16547">
                  <c:v>22.778206045922602</c:v>
                </c:pt>
                <c:pt idx="16548">
                  <c:v>22.7795826221023</c:v>
                </c:pt>
                <c:pt idx="16549">
                  <c:v>22.780959198282002</c:v>
                </c:pt>
                <c:pt idx="16550">
                  <c:v>22.782335774461799</c:v>
                </c:pt>
                <c:pt idx="16551">
                  <c:v>22.783712350641501</c:v>
                </c:pt>
                <c:pt idx="16552">
                  <c:v>22.785088926821199</c:v>
                </c:pt>
                <c:pt idx="16553">
                  <c:v>22.786465503000901</c:v>
                </c:pt>
                <c:pt idx="16554">
                  <c:v>22.787842079180699</c:v>
                </c:pt>
                <c:pt idx="16555">
                  <c:v>22.789218655360401</c:v>
                </c:pt>
                <c:pt idx="16556">
                  <c:v>22.790595231540099</c:v>
                </c:pt>
                <c:pt idx="16557">
                  <c:v>22.791971807719801</c:v>
                </c:pt>
                <c:pt idx="16558">
                  <c:v>22.793348383899598</c:v>
                </c:pt>
                <c:pt idx="16559">
                  <c:v>22.7947249600793</c:v>
                </c:pt>
                <c:pt idx="16560">
                  <c:v>22.796101536258998</c:v>
                </c:pt>
                <c:pt idx="16561">
                  <c:v>22.7974781124387</c:v>
                </c:pt>
                <c:pt idx="16562">
                  <c:v>22.798854688618501</c:v>
                </c:pt>
                <c:pt idx="16563">
                  <c:v>22.8002312647982</c:v>
                </c:pt>
                <c:pt idx="16564">
                  <c:v>22.801607840977901</c:v>
                </c:pt>
                <c:pt idx="16565">
                  <c:v>22.802984417157699</c:v>
                </c:pt>
                <c:pt idx="16566">
                  <c:v>22.804360993337401</c:v>
                </c:pt>
                <c:pt idx="16567">
                  <c:v>22.805737569517099</c:v>
                </c:pt>
                <c:pt idx="16568">
                  <c:v>22.807114145696801</c:v>
                </c:pt>
                <c:pt idx="16569">
                  <c:v>22.808490721876598</c:v>
                </c:pt>
                <c:pt idx="16570">
                  <c:v>22.8098672980563</c:v>
                </c:pt>
                <c:pt idx="16571">
                  <c:v>22.811243874235998</c:v>
                </c:pt>
                <c:pt idx="16572">
                  <c:v>22.8126204504157</c:v>
                </c:pt>
                <c:pt idx="16573">
                  <c:v>22.813997026595501</c:v>
                </c:pt>
                <c:pt idx="16574">
                  <c:v>22.8153736027752</c:v>
                </c:pt>
                <c:pt idx="16575">
                  <c:v>22.816750178954901</c:v>
                </c:pt>
                <c:pt idx="16576">
                  <c:v>22.8181267551346</c:v>
                </c:pt>
                <c:pt idx="16577">
                  <c:v>22.819503331314401</c:v>
                </c:pt>
                <c:pt idx="16578">
                  <c:v>22.820879907494099</c:v>
                </c:pt>
                <c:pt idx="16579">
                  <c:v>22.822256483673801</c:v>
                </c:pt>
                <c:pt idx="16580">
                  <c:v>22.823633059853499</c:v>
                </c:pt>
                <c:pt idx="16581">
                  <c:v>22.8250096360333</c:v>
                </c:pt>
                <c:pt idx="16582">
                  <c:v>22.826386212212999</c:v>
                </c:pt>
                <c:pt idx="16583">
                  <c:v>22.8277627883927</c:v>
                </c:pt>
                <c:pt idx="16584">
                  <c:v>22.829139364572399</c:v>
                </c:pt>
                <c:pt idx="16585">
                  <c:v>22.8305159407522</c:v>
                </c:pt>
                <c:pt idx="16586">
                  <c:v>22.831892516931902</c:v>
                </c:pt>
                <c:pt idx="16587">
                  <c:v>22.8332690931116</c:v>
                </c:pt>
                <c:pt idx="16588">
                  <c:v>22.834645669291302</c:v>
                </c:pt>
                <c:pt idx="16589">
                  <c:v>22.836022245471099</c:v>
                </c:pt>
                <c:pt idx="16590">
                  <c:v>22.837398821650801</c:v>
                </c:pt>
                <c:pt idx="16591">
                  <c:v>22.838775397830499</c:v>
                </c:pt>
                <c:pt idx="16592">
                  <c:v>22.840151974010201</c:v>
                </c:pt>
                <c:pt idx="16593">
                  <c:v>22.841528550189999</c:v>
                </c:pt>
                <c:pt idx="16594">
                  <c:v>22.8429051263697</c:v>
                </c:pt>
                <c:pt idx="16595">
                  <c:v>22.844281702549399</c:v>
                </c:pt>
                <c:pt idx="16596">
                  <c:v>22.8456582787292</c:v>
                </c:pt>
                <c:pt idx="16597">
                  <c:v>22.847034854908902</c:v>
                </c:pt>
                <c:pt idx="16598">
                  <c:v>22.8484114310886</c:v>
                </c:pt>
                <c:pt idx="16599">
                  <c:v>22.849788007268302</c:v>
                </c:pt>
                <c:pt idx="16600">
                  <c:v>22.851164583448099</c:v>
                </c:pt>
                <c:pt idx="16601">
                  <c:v>22.852541159627801</c:v>
                </c:pt>
                <c:pt idx="16602">
                  <c:v>22.853917735807499</c:v>
                </c:pt>
                <c:pt idx="16603">
                  <c:v>22.855294311987201</c:v>
                </c:pt>
                <c:pt idx="16604">
                  <c:v>22.856670888166999</c:v>
                </c:pt>
                <c:pt idx="16605">
                  <c:v>22.858047464346701</c:v>
                </c:pt>
                <c:pt idx="16606">
                  <c:v>22.859424040526399</c:v>
                </c:pt>
                <c:pt idx="16607">
                  <c:v>22.860800616706101</c:v>
                </c:pt>
                <c:pt idx="16608">
                  <c:v>22.862177192885898</c:v>
                </c:pt>
                <c:pt idx="16609">
                  <c:v>22.8635537690656</c:v>
                </c:pt>
                <c:pt idx="16610">
                  <c:v>22.864930345245298</c:v>
                </c:pt>
                <c:pt idx="16611">
                  <c:v>22.866306921425</c:v>
                </c:pt>
                <c:pt idx="16612">
                  <c:v>22.867683497604801</c:v>
                </c:pt>
                <c:pt idx="16613">
                  <c:v>22.8690600737845</c:v>
                </c:pt>
                <c:pt idx="16614">
                  <c:v>22.870436649964201</c:v>
                </c:pt>
                <c:pt idx="16615">
                  <c:v>22.8718132261439</c:v>
                </c:pt>
                <c:pt idx="16616">
                  <c:v>22.873189802323701</c:v>
                </c:pt>
                <c:pt idx="16617">
                  <c:v>22.874566378503399</c:v>
                </c:pt>
                <c:pt idx="16618">
                  <c:v>22.875942954683101</c:v>
                </c:pt>
                <c:pt idx="16619">
                  <c:v>22.877319530862799</c:v>
                </c:pt>
                <c:pt idx="16620">
                  <c:v>22.8786961070426</c:v>
                </c:pt>
                <c:pt idx="16621">
                  <c:v>22.880072683222298</c:v>
                </c:pt>
                <c:pt idx="16622">
                  <c:v>22.881449259402</c:v>
                </c:pt>
                <c:pt idx="16623">
                  <c:v>22.882825835581698</c:v>
                </c:pt>
                <c:pt idx="16624">
                  <c:v>22.8842024117615</c:v>
                </c:pt>
                <c:pt idx="16625">
                  <c:v>22.885578987941201</c:v>
                </c:pt>
                <c:pt idx="16626">
                  <c:v>22.8869555641209</c:v>
                </c:pt>
                <c:pt idx="16627">
                  <c:v>22.888332140300701</c:v>
                </c:pt>
                <c:pt idx="16628">
                  <c:v>22.889708716480399</c:v>
                </c:pt>
                <c:pt idx="16629">
                  <c:v>22.891085292660101</c:v>
                </c:pt>
                <c:pt idx="16630">
                  <c:v>22.892461868839799</c:v>
                </c:pt>
                <c:pt idx="16631">
                  <c:v>22.8938384450196</c:v>
                </c:pt>
                <c:pt idx="16632">
                  <c:v>22.895215021199299</c:v>
                </c:pt>
                <c:pt idx="16633">
                  <c:v>22.896591597379</c:v>
                </c:pt>
                <c:pt idx="16634">
                  <c:v>22.897968173558699</c:v>
                </c:pt>
                <c:pt idx="16635">
                  <c:v>22.8993447497385</c:v>
                </c:pt>
                <c:pt idx="16636">
                  <c:v>22.900721325918202</c:v>
                </c:pt>
                <c:pt idx="16637">
                  <c:v>22.9020979020979</c:v>
                </c:pt>
                <c:pt idx="16638">
                  <c:v>22.903474478277602</c:v>
                </c:pt>
                <c:pt idx="16639">
                  <c:v>22.904851054457399</c:v>
                </c:pt>
                <c:pt idx="16640">
                  <c:v>22.906227630637101</c:v>
                </c:pt>
                <c:pt idx="16641">
                  <c:v>22.907604206816799</c:v>
                </c:pt>
                <c:pt idx="16642">
                  <c:v>22.908980782996501</c:v>
                </c:pt>
                <c:pt idx="16643">
                  <c:v>22.910357359176299</c:v>
                </c:pt>
                <c:pt idx="16644">
                  <c:v>22.911733935356001</c:v>
                </c:pt>
                <c:pt idx="16645">
                  <c:v>22.913110511535699</c:v>
                </c:pt>
                <c:pt idx="16646">
                  <c:v>22.914487087715401</c:v>
                </c:pt>
                <c:pt idx="16647">
                  <c:v>22.915863663895198</c:v>
                </c:pt>
                <c:pt idx="16648">
                  <c:v>22.9172402400749</c:v>
                </c:pt>
                <c:pt idx="16649">
                  <c:v>22.918616816254598</c:v>
                </c:pt>
                <c:pt idx="16650">
                  <c:v>22.9199933924343</c:v>
                </c:pt>
                <c:pt idx="16651">
                  <c:v>22.921369968614101</c:v>
                </c:pt>
                <c:pt idx="16652">
                  <c:v>22.922746544793799</c:v>
                </c:pt>
                <c:pt idx="16653">
                  <c:v>22.924123120973501</c:v>
                </c:pt>
                <c:pt idx="16654">
                  <c:v>22.925499697153199</c:v>
                </c:pt>
                <c:pt idx="16655">
                  <c:v>22.926876273333001</c:v>
                </c:pt>
                <c:pt idx="16656">
                  <c:v>22.928252849512699</c:v>
                </c:pt>
                <c:pt idx="16657">
                  <c:v>22.929629425692401</c:v>
                </c:pt>
                <c:pt idx="16658">
                  <c:v>22.931006001872198</c:v>
                </c:pt>
                <c:pt idx="16659">
                  <c:v>22.9323825780519</c:v>
                </c:pt>
                <c:pt idx="16660">
                  <c:v>22.933759154231598</c:v>
                </c:pt>
                <c:pt idx="16661">
                  <c:v>22.9351357304113</c:v>
                </c:pt>
                <c:pt idx="16662">
                  <c:v>22.936512306591101</c:v>
                </c:pt>
                <c:pt idx="16663">
                  <c:v>22.9378888827708</c:v>
                </c:pt>
                <c:pt idx="16664">
                  <c:v>22.939265458950501</c:v>
                </c:pt>
                <c:pt idx="16665">
                  <c:v>22.9406420351302</c:v>
                </c:pt>
                <c:pt idx="16666">
                  <c:v>22.942018611310001</c:v>
                </c:pt>
                <c:pt idx="16667">
                  <c:v>22.943395187489699</c:v>
                </c:pt>
                <c:pt idx="16668">
                  <c:v>22.944771763669401</c:v>
                </c:pt>
                <c:pt idx="16669">
                  <c:v>22.946148339849099</c:v>
                </c:pt>
                <c:pt idx="16670">
                  <c:v>22.9475249160289</c:v>
                </c:pt>
                <c:pt idx="16671">
                  <c:v>22.948901492208599</c:v>
                </c:pt>
                <c:pt idx="16672">
                  <c:v>22.9502780683883</c:v>
                </c:pt>
                <c:pt idx="16673">
                  <c:v>22.951654644567999</c:v>
                </c:pt>
                <c:pt idx="16674">
                  <c:v>22.9530312207478</c:v>
                </c:pt>
                <c:pt idx="16675">
                  <c:v>22.954407796927502</c:v>
                </c:pt>
                <c:pt idx="16676">
                  <c:v>22.9557843731072</c:v>
                </c:pt>
                <c:pt idx="16677">
                  <c:v>22.957160949286902</c:v>
                </c:pt>
                <c:pt idx="16678">
                  <c:v>22.958537525466699</c:v>
                </c:pt>
                <c:pt idx="16679">
                  <c:v>22.959914101646401</c:v>
                </c:pt>
                <c:pt idx="16680">
                  <c:v>22.961290677826099</c:v>
                </c:pt>
                <c:pt idx="16681">
                  <c:v>22.962667254005801</c:v>
                </c:pt>
                <c:pt idx="16682">
                  <c:v>22.964043830185599</c:v>
                </c:pt>
                <c:pt idx="16683">
                  <c:v>22.9654204063653</c:v>
                </c:pt>
                <c:pt idx="16684">
                  <c:v>22.966796982544999</c:v>
                </c:pt>
                <c:pt idx="16685">
                  <c:v>22.9681735587247</c:v>
                </c:pt>
                <c:pt idx="16686">
                  <c:v>22.969550134904502</c:v>
                </c:pt>
                <c:pt idx="16687">
                  <c:v>22.9709267110842</c:v>
                </c:pt>
                <c:pt idx="16688">
                  <c:v>22.972303287263902</c:v>
                </c:pt>
                <c:pt idx="16689">
                  <c:v>22.9736798634436</c:v>
                </c:pt>
                <c:pt idx="16690">
                  <c:v>22.975056439623401</c:v>
                </c:pt>
                <c:pt idx="16691">
                  <c:v>22.976433015803099</c:v>
                </c:pt>
                <c:pt idx="16692">
                  <c:v>22.977809591982801</c:v>
                </c:pt>
                <c:pt idx="16693">
                  <c:v>22.979186168162599</c:v>
                </c:pt>
                <c:pt idx="16694">
                  <c:v>22.980562744342301</c:v>
                </c:pt>
                <c:pt idx="16695">
                  <c:v>22.981939320521999</c:v>
                </c:pt>
                <c:pt idx="16696">
                  <c:v>22.983315896701701</c:v>
                </c:pt>
                <c:pt idx="16697">
                  <c:v>22.984692472881498</c:v>
                </c:pt>
                <c:pt idx="16698">
                  <c:v>22.9860690490612</c:v>
                </c:pt>
                <c:pt idx="16699">
                  <c:v>22.987445625240898</c:v>
                </c:pt>
                <c:pt idx="16700">
                  <c:v>22.9888222014206</c:v>
                </c:pt>
                <c:pt idx="16701">
                  <c:v>22.990198777600401</c:v>
                </c:pt>
                <c:pt idx="16702">
                  <c:v>22.9915753537801</c:v>
                </c:pt>
                <c:pt idx="16703">
                  <c:v>22.992951929959801</c:v>
                </c:pt>
                <c:pt idx="16704">
                  <c:v>22.9943285061395</c:v>
                </c:pt>
                <c:pt idx="16705">
                  <c:v>22.995705082319301</c:v>
                </c:pt>
                <c:pt idx="16706">
                  <c:v>22.997081658498999</c:v>
                </c:pt>
                <c:pt idx="16707">
                  <c:v>22.998458234678701</c:v>
                </c:pt>
                <c:pt idx="16708">
                  <c:v>22.999834810858399</c:v>
                </c:pt>
                <c:pt idx="16709">
                  <c:v>23.0012113870382</c:v>
                </c:pt>
                <c:pt idx="16710">
                  <c:v>23.002587963217898</c:v>
                </c:pt>
                <c:pt idx="16711">
                  <c:v>23.0039645393976</c:v>
                </c:pt>
                <c:pt idx="16712">
                  <c:v>23.005341115577298</c:v>
                </c:pt>
                <c:pt idx="16713">
                  <c:v>23.0067176917571</c:v>
                </c:pt>
                <c:pt idx="16714">
                  <c:v>23.008094267936801</c:v>
                </c:pt>
                <c:pt idx="16715">
                  <c:v>23.0094708441165</c:v>
                </c:pt>
                <c:pt idx="16716">
                  <c:v>23.010847420296201</c:v>
                </c:pt>
                <c:pt idx="16717">
                  <c:v>23.012223996475999</c:v>
                </c:pt>
                <c:pt idx="16718">
                  <c:v>23.013600572655701</c:v>
                </c:pt>
                <c:pt idx="16719">
                  <c:v>23.014977148835399</c:v>
                </c:pt>
                <c:pt idx="16720">
                  <c:v>23.016353725015101</c:v>
                </c:pt>
                <c:pt idx="16721">
                  <c:v>23.017730301194899</c:v>
                </c:pt>
                <c:pt idx="16722">
                  <c:v>23.0191068773746</c:v>
                </c:pt>
                <c:pt idx="16723">
                  <c:v>23.020483453554299</c:v>
                </c:pt>
                <c:pt idx="16724">
                  <c:v>23.0218600297341</c:v>
                </c:pt>
                <c:pt idx="16725">
                  <c:v>23.023236605913802</c:v>
                </c:pt>
                <c:pt idx="16726">
                  <c:v>23.0246131820935</c:v>
                </c:pt>
                <c:pt idx="16727">
                  <c:v>23.025989758273202</c:v>
                </c:pt>
                <c:pt idx="16728">
                  <c:v>23.027366334452999</c:v>
                </c:pt>
                <c:pt idx="16729">
                  <c:v>23.028742910632701</c:v>
                </c:pt>
                <c:pt idx="16730">
                  <c:v>23.030119486812399</c:v>
                </c:pt>
                <c:pt idx="16731">
                  <c:v>23.031496062992101</c:v>
                </c:pt>
                <c:pt idx="16732">
                  <c:v>23.032872639171899</c:v>
                </c:pt>
                <c:pt idx="16733">
                  <c:v>23.034249215351601</c:v>
                </c:pt>
                <c:pt idx="16734">
                  <c:v>23.035625791531299</c:v>
                </c:pt>
                <c:pt idx="16735">
                  <c:v>23.037002367711001</c:v>
                </c:pt>
                <c:pt idx="16736">
                  <c:v>23.038378943890802</c:v>
                </c:pt>
                <c:pt idx="16737">
                  <c:v>23.0397555200705</c:v>
                </c:pt>
                <c:pt idx="16738">
                  <c:v>23.041132096250202</c:v>
                </c:pt>
                <c:pt idx="16739">
                  <c:v>23.0425086724299</c:v>
                </c:pt>
                <c:pt idx="16740">
                  <c:v>23.043885248609701</c:v>
                </c:pt>
                <c:pt idx="16741">
                  <c:v>23.045261824789399</c:v>
                </c:pt>
                <c:pt idx="16742">
                  <c:v>23.046638400969101</c:v>
                </c:pt>
                <c:pt idx="16743">
                  <c:v>23.048014977148799</c:v>
                </c:pt>
                <c:pt idx="16744">
                  <c:v>23.049391553328601</c:v>
                </c:pt>
                <c:pt idx="16745">
                  <c:v>23.050768129508299</c:v>
                </c:pt>
                <c:pt idx="16746">
                  <c:v>23.052144705688001</c:v>
                </c:pt>
                <c:pt idx="16747">
                  <c:v>23.053521281867699</c:v>
                </c:pt>
                <c:pt idx="16748">
                  <c:v>23.0548978580475</c:v>
                </c:pt>
                <c:pt idx="16749">
                  <c:v>23.056274434227198</c:v>
                </c:pt>
                <c:pt idx="16750">
                  <c:v>23.0576510104069</c:v>
                </c:pt>
                <c:pt idx="16751">
                  <c:v>23.059027586586598</c:v>
                </c:pt>
                <c:pt idx="16752">
                  <c:v>23.0604041627664</c:v>
                </c:pt>
                <c:pt idx="16753">
                  <c:v>23.061780738946101</c:v>
                </c:pt>
                <c:pt idx="16754">
                  <c:v>23.0631573151258</c:v>
                </c:pt>
                <c:pt idx="16755">
                  <c:v>23.064533891305501</c:v>
                </c:pt>
                <c:pt idx="16756">
                  <c:v>23.065910467485299</c:v>
                </c:pt>
                <c:pt idx="16757">
                  <c:v>23.067287043665001</c:v>
                </c:pt>
                <c:pt idx="16758">
                  <c:v>23.068663619844699</c:v>
                </c:pt>
                <c:pt idx="16759">
                  <c:v>23.0700401960245</c:v>
                </c:pt>
                <c:pt idx="16760">
                  <c:v>23.071416772204199</c:v>
                </c:pt>
                <c:pt idx="16761">
                  <c:v>23.0727933483839</c:v>
                </c:pt>
                <c:pt idx="16762">
                  <c:v>23.074169924563598</c:v>
                </c:pt>
                <c:pt idx="16763">
                  <c:v>23.0755465007434</c:v>
                </c:pt>
                <c:pt idx="16764">
                  <c:v>23.076923076923102</c:v>
                </c:pt>
                <c:pt idx="16765">
                  <c:v>23.0782996531028</c:v>
                </c:pt>
                <c:pt idx="16766">
                  <c:v>23.079676229282502</c:v>
                </c:pt>
                <c:pt idx="16767">
                  <c:v>23.081052805462299</c:v>
                </c:pt>
                <c:pt idx="16768">
                  <c:v>23.082429381642001</c:v>
                </c:pt>
                <c:pt idx="16769">
                  <c:v>23.083805957821699</c:v>
                </c:pt>
                <c:pt idx="16770">
                  <c:v>23.085182534001401</c:v>
                </c:pt>
                <c:pt idx="16771">
                  <c:v>23.086559110181199</c:v>
                </c:pt>
                <c:pt idx="16772">
                  <c:v>23.0879356863609</c:v>
                </c:pt>
                <c:pt idx="16773">
                  <c:v>23.089312262540599</c:v>
                </c:pt>
                <c:pt idx="16774">
                  <c:v>23.0906888387203</c:v>
                </c:pt>
                <c:pt idx="16775">
                  <c:v>23.092065414900102</c:v>
                </c:pt>
                <c:pt idx="16776">
                  <c:v>23.0934419910798</c:v>
                </c:pt>
                <c:pt idx="16777">
                  <c:v>23.094818567259502</c:v>
                </c:pt>
                <c:pt idx="16778">
                  <c:v>23.0961951434392</c:v>
                </c:pt>
                <c:pt idx="16779">
                  <c:v>23.097571719619001</c:v>
                </c:pt>
                <c:pt idx="16780">
                  <c:v>23.098948295798699</c:v>
                </c:pt>
                <c:pt idx="16781">
                  <c:v>23.100324871978401</c:v>
                </c:pt>
                <c:pt idx="16782">
                  <c:v>23.101701448158199</c:v>
                </c:pt>
                <c:pt idx="16783">
                  <c:v>23.103078024337901</c:v>
                </c:pt>
                <c:pt idx="16784">
                  <c:v>23.104454600517599</c:v>
                </c:pt>
                <c:pt idx="16785">
                  <c:v>23.105831176697301</c:v>
                </c:pt>
                <c:pt idx="16786">
                  <c:v>23.107207752877098</c:v>
                </c:pt>
                <c:pt idx="16787">
                  <c:v>23.1085843290568</c:v>
                </c:pt>
                <c:pt idx="16788">
                  <c:v>23.109960905236498</c:v>
                </c:pt>
                <c:pt idx="16789">
                  <c:v>23.1113374814162</c:v>
                </c:pt>
                <c:pt idx="16790">
                  <c:v>23.112714057596001</c:v>
                </c:pt>
                <c:pt idx="16791">
                  <c:v>23.1140906337757</c:v>
                </c:pt>
                <c:pt idx="16792">
                  <c:v>23.115467209955401</c:v>
                </c:pt>
                <c:pt idx="16793">
                  <c:v>23.116843786135099</c:v>
                </c:pt>
                <c:pt idx="16794">
                  <c:v>23.118220362314901</c:v>
                </c:pt>
                <c:pt idx="16795">
                  <c:v>23.119596938494599</c:v>
                </c:pt>
                <c:pt idx="16796">
                  <c:v>23.120973514674301</c:v>
                </c:pt>
                <c:pt idx="16797">
                  <c:v>23.122350090853999</c:v>
                </c:pt>
                <c:pt idx="16798">
                  <c:v>23.1237266670338</c:v>
                </c:pt>
                <c:pt idx="16799">
                  <c:v>23.125103243213498</c:v>
                </c:pt>
                <c:pt idx="16800">
                  <c:v>23.1264798193932</c:v>
                </c:pt>
                <c:pt idx="16801">
                  <c:v>23.127856395572898</c:v>
                </c:pt>
                <c:pt idx="16802">
                  <c:v>23.1292329717527</c:v>
                </c:pt>
                <c:pt idx="16803">
                  <c:v>23.130609547932401</c:v>
                </c:pt>
                <c:pt idx="16804">
                  <c:v>23.1319861241121</c:v>
                </c:pt>
                <c:pt idx="16805">
                  <c:v>23.133362700291801</c:v>
                </c:pt>
                <c:pt idx="16806">
                  <c:v>23.134739276471599</c:v>
                </c:pt>
                <c:pt idx="16807">
                  <c:v>23.136115852651301</c:v>
                </c:pt>
                <c:pt idx="16808">
                  <c:v>23.137492428830999</c:v>
                </c:pt>
                <c:pt idx="16809">
                  <c:v>23.138869005010701</c:v>
                </c:pt>
                <c:pt idx="16810">
                  <c:v>23.140245581190499</c:v>
                </c:pt>
                <c:pt idx="16811">
                  <c:v>23.1416221573702</c:v>
                </c:pt>
                <c:pt idx="16812">
                  <c:v>23.142998733549899</c:v>
                </c:pt>
                <c:pt idx="16813">
                  <c:v>23.1443753097296</c:v>
                </c:pt>
                <c:pt idx="16814">
                  <c:v>23.145751885909402</c:v>
                </c:pt>
                <c:pt idx="16815">
                  <c:v>23.1471284620891</c:v>
                </c:pt>
                <c:pt idx="16816">
                  <c:v>23.148505038268802</c:v>
                </c:pt>
                <c:pt idx="16817">
                  <c:v>23.149881614448599</c:v>
                </c:pt>
                <c:pt idx="16818">
                  <c:v>23.151258190628301</c:v>
                </c:pt>
                <c:pt idx="16819">
                  <c:v>23.152634766807999</c:v>
                </c:pt>
                <c:pt idx="16820">
                  <c:v>23.154011342987701</c:v>
                </c:pt>
                <c:pt idx="16821">
                  <c:v>23.155387919167499</c:v>
                </c:pt>
                <c:pt idx="16822">
                  <c:v>23.1567644953472</c:v>
                </c:pt>
                <c:pt idx="16823">
                  <c:v>23.158141071526899</c:v>
                </c:pt>
                <c:pt idx="16824">
                  <c:v>23.1595176477066</c:v>
                </c:pt>
                <c:pt idx="16825">
                  <c:v>23.160894223886402</c:v>
                </c:pt>
                <c:pt idx="16826">
                  <c:v>23.1622708000661</c:v>
                </c:pt>
                <c:pt idx="16827">
                  <c:v>23.163647376245802</c:v>
                </c:pt>
                <c:pt idx="16828">
                  <c:v>23.1650239524255</c:v>
                </c:pt>
                <c:pt idx="16829">
                  <c:v>23.166400528605301</c:v>
                </c:pt>
                <c:pt idx="16830">
                  <c:v>23.167777104784999</c:v>
                </c:pt>
                <c:pt idx="16831">
                  <c:v>23.169153680964701</c:v>
                </c:pt>
                <c:pt idx="16832">
                  <c:v>23.170530257144399</c:v>
                </c:pt>
                <c:pt idx="16833">
                  <c:v>23.171906833324201</c:v>
                </c:pt>
                <c:pt idx="16834">
                  <c:v>23.173283409503899</c:v>
                </c:pt>
                <c:pt idx="16835">
                  <c:v>23.174659985683601</c:v>
                </c:pt>
                <c:pt idx="16836">
                  <c:v>23.176036561863299</c:v>
                </c:pt>
                <c:pt idx="16837">
                  <c:v>23.1774131380431</c:v>
                </c:pt>
                <c:pt idx="16838">
                  <c:v>23.178789714222798</c:v>
                </c:pt>
                <c:pt idx="16839">
                  <c:v>23.1801662904025</c:v>
                </c:pt>
                <c:pt idx="16840">
                  <c:v>23.181542866582198</c:v>
                </c:pt>
                <c:pt idx="16841">
                  <c:v>23.182919442762</c:v>
                </c:pt>
                <c:pt idx="16842">
                  <c:v>23.184296018941701</c:v>
                </c:pt>
                <c:pt idx="16843">
                  <c:v>23.1856725951214</c:v>
                </c:pt>
                <c:pt idx="16844">
                  <c:v>23.187049171301101</c:v>
                </c:pt>
                <c:pt idx="16845">
                  <c:v>23.188425747480899</c:v>
                </c:pt>
                <c:pt idx="16846">
                  <c:v>23.189802323660601</c:v>
                </c:pt>
                <c:pt idx="16847">
                  <c:v>23.191178899840299</c:v>
                </c:pt>
                <c:pt idx="16848">
                  <c:v>23.192555476020001</c:v>
                </c:pt>
                <c:pt idx="16849">
                  <c:v>23.193932052199798</c:v>
                </c:pt>
                <c:pt idx="16850">
                  <c:v>23.1953086283795</c:v>
                </c:pt>
                <c:pt idx="16851">
                  <c:v>23.196685204559198</c:v>
                </c:pt>
                <c:pt idx="16852">
                  <c:v>23.198061780739</c:v>
                </c:pt>
                <c:pt idx="16853">
                  <c:v>23.199438356918701</c:v>
                </c:pt>
                <c:pt idx="16854">
                  <c:v>23.2008149330984</c:v>
                </c:pt>
                <c:pt idx="16855">
                  <c:v>23.202191509278101</c:v>
                </c:pt>
                <c:pt idx="16856">
                  <c:v>23.203568085457899</c:v>
                </c:pt>
                <c:pt idx="16857">
                  <c:v>23.204944661637601</c:v>
                </c:pt>
                <c:pt idx="16858">
                  <c:v>23.206321237817299</c:v>
                </c:pt>
                <c:pt idx="16859">
                  <c:v>23.207697813997001</c:v>
                </c:pt>
                <c:pt idx="16860">
                  <c:v>23.209074390176799</c:v>
                </c:pt>
                <c:pt idx="16861">
                  <c:v>23.2104509663565</c:v>
                </c:pt>
                <c:pt idx="16862">
                  <c:v>23.211827542536199</c:v>
                </c:pt>
                <c:pt idx="16863">
                  <c:v>23.2132041187159</c:v>
                </c:pt>
                <c:pt idx="16864">
                  <c:v>23.214580694895702</c:v>
                </c:pt>
                <c:pt idx="16865">
                  <c:v>23.2159572710754</c:v>
                </c:pt>
                <c:pt idx="16866">
                  <c:v>23.217333847255102</c:v>
                </c:pt>
                <c:pt idx="16867">
                  <c:v>23.2187104234348</c:v>
                </c:pt>
                <c:pt idx="16868">
                  <c:v>23.220086999614601</c:v>
                </c:pt>
                <c:pt idx="16869">
                  <c:v>23.221463575794299</c:v>
                </c:pt>
                <c:pt idx="16870">
                  <c:v>23.222840151974001</c:v>
                </c:pt>
                <c:pt idx="16871">
                  <c:v>23.224216728153699</c:v>
                </c:pt>
                <c:pt idx="16872">
                  <c:v>23.225593304333501</c:v>
                </c:pt>
                <c:pt idx="16873">
                  <c:v>23.226969880513199</c:v>
                </c:pt>
                <c:pt idx="16874">
                  <c:v>23.228346456692901</c:v>
                </c:pt>
                <c:pt idx="16875">
                  <c:v>23.229723032872599</c:v>
                </c:pt>
                <c:pt idx="16876">
                  <c:v>23.2310996090524</c:v>
                </c:pt>
                <c:pt idx="16877">
                  <c:v>23.232476185232098</c:v>
                </c:pt>
                <c:pt idx="16878">
                  <c:v>23.2338527614118</c:v>
                </c:pt>
                <c:pt idx="16879">
                  <c:v>23.235229337591502</c:v>
                </c:pt>
                <c:pt idx="16880">
                  <c:v>23.236605913771299</c:v>
                </c:pt>
                <c:pt idx="16881">
                  <c:v>23.237982489951001</c:v>
                </c:pt>
                <c:pt idx="16882">
                  <c:v>23.239359066130699</c:v>
                </c:pt>
                <c:pt idx="16883">
                  <c:v>23.240735642310501</c:v>
                </c:pt>
                <c:pt idx="16884">
                  <c:v>23.242112218490199</c:v>
                </c:pt>
                <c:pt idx="16885">
                  <c:v>23.243488794669901</c:v>
                </c:pt>
                <c:pt idx="16886">
                  <c:v>23.244865370849599</c:v>
                </c:pt>
                <c:pt idx="16887">
                  <c:v>23.2462419470294</c:v>
                </c:pt>
                <c:pt idx="16888">
                  <c:v>23.247618523209098</c:v>
                </c:pt>
                <c:pt idx="16889">
                  <c:v>23.2489950993888</c:v>
                </c:pt>
                <c:pt idx="16890">
                  <c:v>23.250371675568498</c:v>
                </c:pt>
                <c:pt idx="16891">
                  <c:v>23.2517482517483</c:v>
                </c:pt>
                <c:pt idx="16892">
                  <c:v>23.253124827928001</c:v>
                </c:pt>
                <c:pt idx="16893">
                  <c:v>23.2545014041077</c:v>
                </c:pt>
                <c:pt idx="16894">
                  <c:v>23.255877980287401</c:v>
                </c:pt>
                <c:pt idx="16895">
                  <c:v>23.257254556467199</c:v>
                </c:pt>
                <c:pt idx="16896">
                  <c:v>23.258631132646901</c:v>
                </c:pt>
                <c:pt idx="16897">
                  <c:v>23.260007708826599</c:v>
                </c:pt>
                <c:pt idx="16898">
                  <c:v>23.261384285006301</c:v>
                </c:pt>
                <c:pt idx="16899">
                  <c:v>23.262760861186099</c:v>
                </c:pt>
                <c:pt idx="16900">
                  <c:v>23.2641374373658</c:v>
                </c:pt>
                <c:pt idx="16901">
                  <c:v>23.265514013545499</c:v>
                </c:pt>
                <c:pt idx="16902">
                  <c:v>23.2668905897252</c:v>
                </c:pt>
                <c:pt idx="16903">
                  <c:v>23.268267165905002</c:v>
                </c:pt>
                <c:pt idx="16904">
                  <c:v>23.2696437420847</c:v>
                </c:pt>
                <c:pt idx="16905">
                  <c:v>23.271020318264402</c:v>
                </c:pt>
                <c:pt idx="16906">
                  <c:v>23.2723968944441</c:v>
                </c:pt>
                <c:pt idx="16907">
                  <c:v>23.273773470623901</c:v>
                </c:pt>
                <c:pt idx="16908">
                  <c:v>23.275150046803599</c:v>
                </c:pt>
                <c:pt idx="16909">
                  <c:v>23.276526622983301</c:v>
                </c:pt>
                <c:pt idx="16910">
                  <c:v>23.277903199162999</c:v>
                </c:pt>
                <c:pt idx="16911">
                  <c:v>23.2792797753428</c:v>
                </c:pt>
                <c:pt idx="16912">
                  <c:v>23.280656351522499</c:v>
                </c:pt>
                <c:pt idx="16913">
                  <c:v>23.2820329277022</c:v>
                </c:pt>
                <c:pt idx="16914">
                  <c:v>23.283409503882002</c:v>
                </c:pt>
                <c:pt idx="16915">
                  <c:v>23.2847860800617</c:v>
                </c:pt>
                <c:pt idx="16916">
                  <c:v>23.286162656241402</c:v>
                </c:pt>
                <c:pt idx="16917">
                  <c:v>23.2875392324211</c:v>
                </c:pt>
                <c:pt idx="16918">
                  <c:v>23.288915808600901</c:v>
                </c:pt>
                <c:pt idx="16919">
                  <c:v>23.290292384780599</c:v>
                </c:pt>
                <c:pt idx="16920">
                  <c:v>23.291668960960301</c:v>
                </c:pt>
                <c:pt idx="16921">
                  <c:v>23.293045537139999</c:v>
                </c:pt>
                <c:pt idx="16922">
                  <c:v>23.294422113319801</c:v>
                </c:pt>
                <c:pt idx="16923">
                  <c:v>23.295798689499499</c:v>
                </c:pt>
                <c:pt idx="16924">
                  <c:v>23.297175265679201</c:v>
                </c:pt>
                <c:pt idx="16925">
                  <c:v>23.298551841858899</c:v>
                </c:pt>
                <c:pt idx="16926">
                  <c:v>23.2999284180387</c:v>
                </c:pt>
                <c:pt idx="16927">
                  <c:v>23.301304994218398</c:v>
                </c:pt>
                <c:pt idx="16928">
                  <c:v>23.3026815703981</c:v>
                </c:pt>
                <c:pt idx="16929">
                  <c:v>23.304058146577798</c:v>
                </c:pt>
                <c:pt idx="16930">
                  <c:v>23.3054347227576</c:v>
                </c:pt>
                <c:pt idx="16931">
                  <c:v>23.306811298937301</c:v>
                </c:pt>
                <c:pt idx="16932">
                  <c:v>23.308187875117</c:v>
                </c:pt>
                <c:pt idx="16933">
                  <c:v>23.309564451296701</c:v>
                </c:pt>
                <c:pt idx="16934">
                  <c:v>23.310941027476499</c:v>
                </c:pt>
                <c:pt idx="16935">
                  <c:v>23.312317603656201</c:v>
                </c:pt>
                <c:pt idx="16936">
                  <c:v>23.313694179835899</c:v>
                </c:pt>
                <c:pt idx="16937">
                  <c:v>23.315070756015601</c:v>
                </c:pt>
                <c:pt idx="16938">
                  <c:v>23.316447332195398</c:v>
                </c:pt>
                <c:pt idx="16939">
                  <c:v>23.3178239083751</c:v>
                </c:pt>
                <c:pt idx="16940">
                  <c:v>23.319200484554798</c:v>
                </c:pt>
                <c:pt idx="16941">
                  <c:v>23.3205770607345</c:v>
                </c:pt>
                <c:pt idx="16942">
                  <c:v>23.321953636914301</c:v>
                </c:pt>
                <c:pt idx="16943">
                  <c:v>23.323330213094</c:v>
                </c:pt>
                <c:pt idx="16944">
                  <c:v>23.324706789273701</c:v>
                </c:pt>
                <c:pt idx="16945">
                  <c:v>23.3260833654534</c:v>
                </c:pt>
                <c:pt idx="16946">
                  <c:v>23.327459941633201</c:v>
                </c:pt>
                <c:pt idx="16947">
                  <c:v>23.328836517812899</c:v>
                </c:pt>
                <c:pt idx="16948">
                  <c:v>23.330213093992601</c:v>
                </c:pt>
                <c:pt idx="16949">
                  <c:v>23.331589670172399</c:v>
                </c:pt>
                <c:pt idx="16950">
                  <c:v>23.3329662463521</c:v>
                </c:pt>
                <c:pt idx="16951">
                  <c:v>23.334342822531799</c:v>
                </c:pt>
                <c:pt idx="16952">
                  <c:v>23.3357193987115</c:v>
                </c:pt>
                <c:pt idx="16953">
                  <c:v>23.337095974891302</c:v>
                </c:pt>
                <c:pt idx="16954">
                  <c:v>23.338472551071</c:v>
                </c:pt>
                <c:pt idx="16955">
                  <c:v>23.339849127250702</c:v>
                </c:pt>
                <c:pt idx="16956">
                  <c:v>23.3412257034304</c:v>
                </c:pt>
                <c:pt idx="16957">
                  <c:v>23.342602279610201</c:v>
                </c:pt>
                <c:pt idx="16958">
                  <c:v>23.343978855789899</c:v>
                </c:pt>
                <c:pt idx="16959">
                  <c:v>23.345355431969601</c:v>
                </c:pt>
                <c:pt idx="16960">
                  <c:v>23.346732008149299</c:v>
                </c:pt>
                <c:pt idx="16961">
                  <c:v>23.348108584329101</c:v>
                </c:pt>
                <c:pt idx="16962">
                  <c:v>23.349485160508799</c:v>
                </c:pt>
                <c:pt idx="16963">
                  <c:v>23.350861736688501</c:v>
                </c:pt>
                <c:pt idx="16964">
                  <c:v>23.352238312868199</c:v>
                </c:pt>
                <c:pt idx="16965">
                  <c:v>23.353614889048</c:v>
                </c:pt>
                <c:pt idx="16966">
                  <c:v>23.354991465227702</c:v>
                </c:pt>
                <c:pt idx="16967">
                  <c:v>23.3563680414074</c:v>
                </c:pt>
                <c:pt idx="16968">
                  <c:v>23.357744617587102</c:v>
                </c:pt>
                <c:pt idx="16969">
                  <c:v>23.359121193766899</c:v>
                </c:pt>
                <c:pt idx="16970">
                  <c:v>23.360497769946601</c:v>
                </c:pt>
                <c:pt idx="16971">
                  <c:v>23.361874346126299</c:v>
                </c:pt>
                <c:pt idx="16972">
                  <c:v>23.363250922306001</c:v>
                </c:pt>
                <c:pt idx="16973">
                  <c:v>23.364627498485799</c:v>
                </c:pt>
                <c:pt idx="16974">
                  <c:v>23.366004074665501</c:v>
                </c:pt>
                <c:pt idx="16975">
                  <c:v>23.367380650845199</c:v>
                </c:pt>
                <c:pt idx="16976">
                  <c:v>23.368757227024901</c:v>
                </c:pt>
                <c:pt idx="16977">
                  <c:v>23.370133803204698</c:v>
                </c:pt>
                <c:pt idx="16978">
                  <c:v>23.3715103793844</c:v>
                </c:pt>
                <c:pt idx="16979">
                  <c:v>23.372886955564098</c:v>
                </c:pt>
                <c:pt idx="16980">
                  <c:v>23.3742635317439</c:v>
                </c:pt>
                <c:pt idx="16981">
                  <c:v>23.375640107923601</c:v>
                </c:pt>
                <c:pt idx="16982">
                  <c:v>23.3770166841033</c:v>
                </c:pt>
                <c:pt idx="16983">
                  <c:v>23.378393260283001</c:v>
                </c:pt>
                <c:pt idx="16984">
                  <c:v>23.379769836462799</c:v>
                </c:pt>
                <c:pt idx="16985">
                  <c:v>23.381146412642501</c:v>
                </c:pt>
                <c:pt idx="16986">
                  <c:v>23.382522988822199</c:v>
                </c:pt>
                <c:pt idx="16987">
                  <c:v>23.383899565001901</c:v>
                </c:pt>
                <c:pt idx="16988">
                  <c:v>23.385276141181699</c:v>
                </c:pt>
                <c:pt idx="16989">
                  <c:v>23.3866527173614</c:v>
                </c:pt>
                <c:pt idx="16990">
                  <c:v>23.388029293541098</c:v>
                </c:pt>
                <c:pt idx="16991">
                  <c:v>23.3894058697208</c:v>
                </c:pt>
                <c:pt idx="16992">
                  <c:v>23.390782445900602</c:v>
                </c:pt>
                <c:pt idx="16993">
                  <c:v>23.3921590220803</c:v>
                </c:pt>
                <c:pt idx="16994">
                  <c:v>23.393535598260002</c:v>
                </c:pt>
                <c:pt idx="16995">
                  <c:v>23.3949121744397</c:v>
                </c:pt>
                <c:pt idx="16996">
                  <c:v>23.396288750619501</c:v>
                </c:pt>
                <c:pt idx="16997">
                  <c:v>23.397665326799199</c:v>
                </c:pt>
                <c:pt idx="16998">
                  <c:v>23.399041902978901</c:v>
                </c:pt>
                <c:pt idx="16999">
                  <c:v>23.400418479158599</c:v>
                </c:pt>
                <c:pt idx="17000">
                  <c:v>23.4017950553384</c:v>
                </c:pt>
                <c:pt idx="17001">
                  <c:v>23.403171631518099</c:v>
                </c:pt>
                <c:pt idx="17002">
                  <c:v>23.4045482076978</c:v>
                </c:pt>
                <c:pt idx="17003">
                  <c:v>23.405924783877499</c:v>
                </c:pt>
                <c:pt idx="17004">
                  <c:v>23.4073013600573</c:v>
                </c:pt>
                <c:pt idx="17005">
                  <c:v>23.408677936237002</c:v>
                </c:pt>
                <c:pt idx="17006">
                  <c:v>23.4100545124167</c:v>
                </c:pt>
                <c:pt idx="17007">
                  <c:v>23.411431088596402</c:v>
                </c:pt>
                <c:pt idx="17008">
                  <c:v>23.412807664776199</c:v>
                </c:pt>
                <c:pt idx="17009">
                  <c:v>23.414184240955901</c:v>
                </c:pt>
                <c:pt idx="17010">
                  <c:v>23.415560817135599</c:v>
                </c:pt>
                <c:pt idx="17011">
                  <c:v>23.416937393315401</c:v>
                </c:pt>
                <c:pt idx="17012">
                  <c:v>23.418313969495099</c:v>
                </c:pt>
                <c:pt idx="17013">
                  <c:v>23.419690545674801</c:v>
                </c:pt>
                <c:pt idx="17014">
                  <c:v>23.421067121854499</c:v>
                </c:pt>
                <c:pt idx="17015">
                  <c:v>23.4224436980343</c:v>
                </c:pt>
                <c:pt idx="17016">
                  <c:v>23.423820274213998</c:v>
                </c:pt>
                <c:pt idx="17017">
                  <c:v>23.4251968503937</c:v>
                </c:pt>
                <c:pt idx="17018">
                  <c:v>23.426573426573398</c:v>
                </c:pt>
                <c:pt idx="17019">
                  <c:v>23.427950002753199</c:v>
                </c:pt>
                <c:pt idx="17020">
                  <c:v>23.429326578932901</c:v>
                </c:pt>
                <c:pt idx="17021">
                  <c:v>23.430703155112599</c:v>
                </c:pt>
                <c:pt idx="17022">
                  <c:v>23.432079731292301</c:v>
                </c:pt>
                <c:pt idx="17023">
                  <c:v>23.433456307472099</c:v>
                </c:pt>
                <c:pt idx="17024">
                  <c:v>23.434832883651801</c:v>
                </c:pt>
                <c:pt idx="17025">
                  <c:v>23.436209459831499</c:v>
                </c:pt>
                <c:pt idx="17026">
                  <c:v>23.437586036011201</c:v>
                </c:pt>
                <c:pt idx="17027">
                  <c:v>23.438962612190998</c:v>
                </c:pt>
                <c:pt idx="17028">
                  <c:v>23.4403391883707</c:v>
                </c:pt>
                <c:pt idx="17029">
                  <c:v>23.441715764550398</c:v>
                </c:pt>
                <c:pt idx="17030">
                  <c:v>23.4430923407301</c:v>
                </c:pt>
                <c:pt idx="17031">
                  <c:v>23.444468916909901</c:v>
                </c:pt>
                <c:pt idx="17032">
                  <c:v>23.4458454930896</c:v>
                </c:pt>
                <c:pt idx="17033">
                  <c:v>23.447222069269301</c:v>
                </c:pt>
                <c:pt idx="17034">
                  <c:v>23.448598645449</c:v>
                </c:pt>
                <c:pt idx="17035">
                  <c:v>23.449975221628801</c:v>
                </c:pt>
                <c:pt idx="17036">
                  <c:v>23.451351797808499</c:v>
                </c:pt>
                <c:pt idx="17037">
                  <c:v>23.452728373988201</c:v>
                </c:pt>
                <c:pt idx="17038">
                  <c:v>23.454104950167999</c:v>
                </c:pt>
                <c:pt idx="17039">
                  <c:v>23.4554815263477</c:v>
                </c:pt>
                <c:pt idx="17040">
                  <c:v>23.456858102527399</c:v>
                </c:pt>
                <c:pt idx="17041">
                  <c:v>23.4582346787071</c:v>
                </c:pt>
                <c:pt idx="17042">
                  <c:v>23.459611254886902</c:v>
                </c:pt>
                <c:pt idx="17043">
                  <c:v>23.4609878310666</c:v>
                </c:pt>
                <c:pt idx="17044">
                  <c:v>23.462364407246302</c:v>
                </c:pt>
                <c:pt idx="17045">
                  <c:v>23.463740983426</c:v>
                </c:pt>
                <c:pt idx="17046">
                  <c:v>23.465117559605801</c:v>
                </c:pt>
                <c:pt idx="17047">
                  <c:v>23.466494135785499</c:v>
                </c:pt>
                <c:pt idx="17048">
                  <c:v>23.467870711965201</c:v>
                </c:pt>
                <c:pt idx="17049">
                  <c:v>23.469247288144899</c:v>
                </c:pt>
                <c:pt idx="17050">
                  <c:v>23.4706238643247</c:v>
                </c:pt>
                <c:pt idx="17051">
                  <c:v>23.472000440504399</c:v>
                </c:pt>
                <c:pt idx="17052">
                  <c:v>23.4733770166841</c:v>
                </c:pt>
                <c:pt idx="17053">
                  <c:v>23.474753592863799</c:v>
                </c:pt>
                <c:pt idx="17054">
                  <c:v>23.4761301690436</c:v>
                </c:pt>
                <c:pt idx="17055">
                  <c:v>23.477506745223302</c:v>
                </c:pt>
                <c:pt idx="17056">
                  <c:v>23.478883321403</c:v>
                </c:pt>
                <c:pt idx="17057">
                  <c:v>23.480259897582702</c:v>
                </c:pt>
                <c:pt idx="17058">
                  <c:v>23.481636473762499</c:v>
                </c:pt>
                <c:pt idx="17059">
                  <c:v>23.483013049942201</c:v>
                </c:pt>
                <c:pt idx="17060">
                  <c:v>23.484389626121899</c:v>
                </c:pt>
                <c:pt idx="17061">
                  <c:v>23.485766202301601</c:v>
                </c:pt>
                <c:pt idx="17062">
                  <c:v>23.487142778481399</c:v>
                </c:pt>
                <c:pt idx="17063">
                  <c:v>23.488519354661101</c:v>
                </c:pt>
                <c:pt idx="17064">
                  <c:v>23.489895930840799</c:v>
                </c:pt>
                <c:pt idx="17065">
                  <c:v>23.491272507020501</c:v>
                </c:pt>
                <c:pt idx="17066">
                  <c:v>23.492649083200298</c:v>
                </c:pt>
                <c:pt idx="17067">
                  <c:v>23.49402565938</c:v>
                </c:pt>
                <c:pt idx="17068">
                  <c:v>23.495402235559698</c:v>
                </c:pt>
                <c:pt idx="17069">
                  <c:v>23.4967788117394</c:v>
                </c:pt>
                <c:pt idx="17070">
                  <c:v>23.498155387919201</c:v>
                </c:pt>
                <c:pt idx="17071">
                  <c:v>23.4995319640989</c:v>
                </c:pt>
                <c:pt idx="17072">
                  <c:v>23.500908540278601</c:v>
                </c:pt>
                <c:pt idx="17073">
                  <c:v>23.502285116458399</c:v>
                </c:pt>
                <c:pt idx="17074">
                  <c:v>23.503661692638101</c:v>
                </c:pt>
                <c:pt idx="17075">
                  <c:v>23.505038268817799</c:v>
                </c:pt>
                <c:pt idx="17076">
                  <c:v>23.506414844997501</c:v>
                </c:pt>
                <c:pt idx="17077">
                  <c:v>23.507791421177298</c:v>
                </c:pt>
                <c:pt idx="17078">
                  <c:v>23.509167997357</c:v>
                </c:pt>
                <c:pt idx="17079">
                  <c:v>23.510544573536698</c:v>
                </c:pt>
                <c:pt idx="17080">
                  <c:v>23.5119211497164</c:v>
                </c:pt>
                <c:pt idx="17081">
                  <c:v>23.513297725896201</c:v>
                </c:pt>
                <c:pt idx="17082">
                  <c:v>23.5146743020759</c:v>
                </c:pt>
                <c:pt idx="17083">
                  <c:v>23.516050878255601</c:v>
                </c:pt>
                <c:pt idx="17084">
                  <c:v>23.5174274544353</c:v>
                </c:pt>
                <c:pt idx="17085">
                  <c:v>23.518804030615101</c:v>
                </c:pt>
                <c:pt idx="17086">
                  <c:v>23.520180606794799</c:v>
                </c:pt>
                <c:pt idx="17087">
                  <c:v>23.521557182974501</c:v>
                </c:pt>
                <c:pt idx="17088">
                  <c:v>23.522933759154199</c:v>
                </c:pt>
                <c:pt idx="17089">
                  <c:v>23.524310335334</c:v>
                </c:pt>
                <c:pt idx="17090">
                  <c:v>23.525686911513699</c:v>
                </c:pt>
                <c:pt idx="17091">
                  <c:v>23.5270634876934</c:v>
                </c:pt>
                <c:pt idx="17092">
                  <c:v>23.528440063873099</c:v>
                </c:pt>
                <c:pt idx="17093">
                  <c:v>23.5298166400529</c:v>
                </c:pt>
                <c:pt idx="17094">
                  <c:v>23.531193216232602</c:v>
                </c:pt>
                <c:pt idx="17095">
                  <c:v>23.5325697924123</c:v>
                </c:pt>
                <c:pt idx="17096">
                  <c:v>23.533946368592002</c:v>
                </c:pt>
                <c:pt idx="17097">
                  <c:v>23.535322944771799</c:v>
                </c:pt>
                <c:pt idx="17098">
                  <c:v>23.536699520951501</c:v>
                </c:pt>
                <c:pt idx="17099">
                  <c:v>23.538076097131199</c:v>
                </c:pt>
                <c:pt idx="17100">
                  <c:v>23.539452673310901</c:v>
                </c:pt>
                <c:pt idx="17101">
                  <c:v>23.540829249490699</c:v>
                </c:pt>
                <c:pt idx="17102">
                  <c:v>23.542205825670401</c:v>
                </c:pt>
                <c:pt idx="17103">
                  <c:v>23.543582401850099</c:v>
                </c:pt>
                <c:pt idx="17104">
                  <c:v>23.544958978029801</c:v>
                </c:pt>
                <c:pt idx="17105">
                  <c:v>23.546335554209598</c:v>
                </c:pt>
                <c:pt idx="17106">
                  <c:v>23.5477121303893</c:v>
                </c:pt>
                <c:pt idx="17107">
                  <c:v>23.549088706569002</c:v>
                </c:pt>
                <c:pt idx="17108">
                  <c:v>23.550465282748799</c:v>
                </c:pt>
                <c:pt idx="17109">
                  <c:v>23.551841858928501</c:v>
                </c:pt>
                <c:pt idx="17110">
                  <c:v>23.553218435108199</c:v>
                </c:pt>
                <c:pt idx="17111">
                  <c:v>23.554595011287901</c:v>
                </c:pt>
                <c:pt idx="17112">
                  <c:v>23.555971587467699</c:v>
                </c:pt>
                <c:pt idx="17113">
                  <c:v>23.557348163647401</c:v>
                </c:pt>
                <c:pt idx="17114">
                  <c:v>23.558724739827099</c:v>
                </c:pt>
                <c:pt idx="17115">
                  <c:v>23.560101316006801</c:v>
                </c:pt>
                <c:pt idx="17116">
                  <c:v>23.561477892186598</c:v>
                </c:pt>
                <c:pt idx="17117">
                  <c:v>23.5628544683663</c:v>
                </c:pt>
                <c:pt idx="17118">
                  <c:v>23.564231044545998</c:v>
                </c:pt>
                <c:pt idx="17119">
                  <c:v>23.5656076207257</c:v>
                </c:pt>
                <c:pt idx="17120">
                  <c:v>23.566984196905501</c:v>
                </c:pt>
                <c:pt idx="17121">
                  <c:v>23.5683607730852</c:v>
                </c:pt>
                <c:pt idx="17122">
                  <c:v>23.569737349264901</c:v>
                </c:pt>
                <c:pt idx="17123">
                  <c:v>23.5711139254446</c:v>
                </c:pt>
                <c:pt idx="17124">
                  <c:v>23.572490501624401</c:v>
                </c:pt>
                <c:pt idx="17125">
                  <c:v>23.573867077804099</c:v>
                </c:pt>
                <c:pt idx="17126">
                  <c:v>23.575243653983801</c:v>
                </c:pt>
                <c:pt idx="17127">
                  <c:v>23.576620230163499</c:v>
                </c:pt>
                <c:pt idx="17128">
                  <c:v>23.5779968063433</c:v>
                </c:pt>
                <c:pt idx="17129">
                  <c:v>23.579373382522999</c:v>
                </c:pt>
                <c:pt idx="17130">
                  <c:v>23.5807499587027</c:v>
                </c:pt>
                <c:pt idx="17131">
                  <c:v>23.582126534882399</c:v>
                </c:pt>
                <c:pt idx="17132">
                  <c:v>23.5835031110622</c:v>
                </c:pt>
                <c:pt idx="17133">
                  <c:v>23.584879687241902</c:v>
                </c:pt>
                <c:pt idx="17134">
                  <c:v>23.5862562634216</c:v>
                </c:pt>
                <c:pt idx="17135">
                  <c:v>23.587632839601401</c:v>
                </c:pt>
                <c:pt idx="17136">
                  <c:v>23.589009415781099</c:v>
                </c:pt>
                <c:pt idx="17137">
                  <c:v>23.590385991960801</c:v>
                </c:pt>
                <c:pt idx="17138">
                  <c:v>23.591762568140499</c:v>
                </c:pt>
                <c:pt idx="17139">
                  <c:v>23.5931391443203</c:v>
                </c:pt>
                <c:pt idx="17140">
                  <c:v>23.594515720499999</c:v>
                </c:pt>
                <c:pt idx="17141">
                  <c:v>23.5958922966797</c:v>
                </c:pt>
                <c:pt idx="17142">
                  <c:v>23.597268872859399</c:v>
                </c:pt>
                <c:pt idx="17143">
                  <c:v>23.5986454490392</c:v>
                </c:pt>
                <c:pt idx="17144">
                  <c:v>23.600022025218902</c:v>
                </c:pt>
                <c:pt idx="17145">
                  <c:v>23.6013986013986</c:v>
                </c:pt>
                <c:pt idx="17146">
                  <c:v>23.602775177578302</c:v>
                </c:pt>
                <c:pt idx="17147">
                  <c:v>23.604151753758099</c:v>
                </c:pt>
                <c:pt idx="17148">
                  <c:v>23.605528329937801</c:v>
                </c:pt>
                <c:pt idx="17149">
                  <c:v>23.606904906117499</c:v>
                </c:pt>
                <c:pt idx="17150">
                  <c:v>23.608281482297201</c:v>
                </c:pt>
                <c:pt idx="17151">
                  <c:v>23.609658058476999</c:v>
                </c:pt>
                <c:pt idx="17152">
                  <c:v>23.611034634656701</c:v>
                </c:pt>
                <c:pt idx="17153">
                  <c:v>23.612411210836399</c:v>
                </c:pt>
                <c:pt idx="17154">
                  <c:v>23.613787787016101</c:v>
                </c:pt>
                <c:pt idx="17155">
                  <c:v>23.615164363195898</c:v>
                </c:pt>
                <c:pt idx="17156">
                  <c:v>23.6165409393756</c:v>
                </c:pt>
                <c:pt idx="17157">
                  <c:v>23.617917515555298</c:v>
                </c:pt>
                <c:pt idx="17158">
                  <c:v>23.619294091735</c:v>
                </c:pt>
                <c:pt idx="17159">
                  <c:v>23.620670667914801</c:v>
                </c:pt>
                <c:pt idx="17160">
                  <c:v>23.6220472440945</c:v>
                </c:pt>
                <c:pt idx="17161">
                  <c:v>23.623423820274201</c:v>
                </c:pt>
                <c:pt idx="17162">
                  <c:v>23.6248003964539</c:v>
                </c:pt>
                <c:pt idx="17163">
                  <c:v>23.626176972633701</c:v>
                </c:pt>
                <c:pt idx="17164">
                  <c:v>23.627553548813399</c:v>
                </c:pt>
                <c:pt idx="17165">
                  <c:v>23.628930124993101</c:v>
                </c:pt>
                <c:pt idx="17166">
                  <c:v>23.630306701172898</c:v>
                </c:pt>
                <c:pt idx="17167">
                  <c:v>23.6316832773526</c:v>
                </c:pt>
                <c:pt idx="17168">
                  <c:v>23.633059853532298</c:v>
                </c:pt>
                <c:pt idx="17169">
                  <c:v>23.634436429712</c:v>
                </c:pt>
                <c:pt idx="17170">
                  <c:v>23.635813005891801</c:v>
                </c:pt>
                <c:pt idx="17171">
                  <c:v>23.6371895820715</c:v>
                </c:pt>
                <c:pt idx="17172">
                  <c:v>23.638566158251201</c:v>
                </c:pt>
                <c:pt idx="17173">
                  <c:v>23.6399427344309</c:v>
                </c:pt>
                <c:pt idx="17174">
                  <c:v>23.641319310610701</c:v>
                </c:pt>
                <c:pt idx="17175">
                  <c:v>23.642695886790399</c:v>
                </c:pt>
                <c:pt idx="17176">
                  <c:v>23.644072462970101</c:v>
                </c:pt>
                <c:pt idx="17177">
                  <c:v>23.645449039149799</c:v>
                </c:pt>
                <c:pt idx="17178">
                  <c:v>23.6468256153296</c:v>
                </c:pt>
                <c:pt idx="17179">
                  <c:v>23.648202191509299</c:v>
                </c:pt>
                <c:pt idx="17180">
                  <c:v>23.649578767689</c:v>
                </c:pt>
                <c:pt idx="17181">
                  <c:v>23.650955343868699</c:v>
                </c:pt>
                <c:pt idx="17182">
                  <c:v>23.6523319200485</c:v>
                </c:pt>
                <c:pt idx="17183">
                  <c:v>23.653708496228202</c:v>
                </c:pt>
                <c:pt idx="17184">
                  <c:v>23.6550850724079</c:v>
                </c:pt>
                <c:pt idx="17185">
                  <c:v>23.656461648587602</c:v>
                </c:pt>
                <c:pt idx="17186">
                  <c:v>23.657838224767399</c:v>
                </c:pt>
                <c:pt idx="17187">
                  <c:v>23.659214800947101</c:v>
                </c:pt>
                <c:pt idx="17188">
                  <c:v>23.660591377126799</c:v>
                </c:pt>
                <c:pt idx="17189">
                  <c:v>23.661967953306501</c:v>
                </c:pt>
                <c:pt idx="17190">
                  <c:v>23.663344529486299</c:v>
                </c:pt>
                <c:pt idx="17191">
                  <c:v>23.664721105666001</c:v>
                </c:pt>
                <c:pt idx="17192">
                  <c:v>23.666097681845699</c:v>
                </c:pt>
                <c:pt idx="17193">
                  <c:v>23.667474258025401</c:v>
                </c:pt>
                <c:pt idx="17194">
                  <c:v>23.668850834205202</c:v>
                </c:pt>
                <c:pt idx="17195">
                  <c:v>23.6702274103849</c:v>
                </c:pt>
                <c:pt idx="17196">
                  <c:v>23.671603986564602</c:v>
                </c:pt>
                <c:pt idx="17197">
                  <c:v>23.672980562744399</c:v>
                </c:pt>
                <c:pt idx="17198">
                  <c:v>23.674357138924101</c:v>
                </c:pt>
                <c:pt idx="17199">
                  <c:v>23.675733715103799</c:v>
                </c:pt>
                <c:pt idx="17200">
                  <c:v>23.677110291283501</c:v>
                </c:pt>
                <c:pt idx="17201">
                  <c:v>23.678486867463299</c:v>
                </c:pt>
                <c:pt idx="17202">
                  <c:v>23.679863443643001</c:v>
                </c:pt>
                <c:pt idx="17203">
                  <c:v>23.681240019822699</c:v>
                </c:pt>
                <c:pt idx="17204">
                  <c:v>23.682616596002401</c:v>
                </c:pt>
                <c:pt idx="17205">
                  <c:v>23.683993172182198</c:v>
                </c:pt>
                <c:pt idx="17206">
                  <c:v>23.6853697483619</c:v>
                </c:pt>
                <c:pt idx="17207">
                  <c:v>23.686746324541598</c:v>
                </c:pt>
                <c:pt idx="17208">
                  <c:v>23.6881229007213</c:v>
                </c:pt>
                <c:pt idx="17209">
                  <c:v>23.689499476901101</c:v>
                </c:pt>
                <c:pt idx="17210">
                  <c:v>23.6908760530808</c:v>
                </c:pt>
                <c:pt idx="17211">
                  <c:v>23.692252629260501</c:v>
                </c:pt>
                <c:pt idx="17212">
                  <c:v>23.6936292054402</c:v>
                </c:pt>
                <c:pt idx="17213">
                  <c:v>23.695005781620001</c:v>
                </c:pt>
                <c:pt idx="17214">
                  <c:v>23.696382357799699</c:v>
                </c:pt>
                <c:pt idx="17215">
                  <c:v>23.697758933979401</c:v>
                </c:pt>
                <c:pt idx="17216">
                  <c:v>23.699135510159099</c:v>
                </c:pt>
                <c:pt idx="17217">
                  <c:v>23.7005120863389</c:v>
                </c:pt>
                <c:pt idx="17218">
                  <c:v>23.701888662518598</c:v>
                </c:pt>
                <c:pt idx="17219">
                  <c:v>23.7032652386983</c:v>
                </c:pt>
                <c:pt idx="17220">
                  <c:v>23.704641814877998</c:v>
                </c:pt>
                <c:pt idx="17221">
                  <c:v>23.7060183910578</c:v>
                </c:pt>
                <c:pt idx="17222">
                  <c:v>23.707394967237502</c:v>
                </c:pt>
                <c:pt idx="17223">
                  <c:v>23.7087715434172</c:v>
                </c:pt>
                <c:pt idx="17224">
                  <c:v>23.710148119596901</c:v>
                </c:pt>
                <c:pt idx="17225">
                  <c:v>23.711524695776699</c:v>
                </c:pt>
                <c:pt idx="17226">
                  <c:v>23.712901271956401</c:v>
                </c:pt>
                <c:pt idx="17227">
                  <c:v>23.714277848136099</c:v>
                </c:pt>
                <c:pt idx="17228">
                  <c:v>23.715654424315801</c:v>
                </c:pt>
                <c:pt idx="17229">
                  <c:v>23.717031000495599</c:v>
                </c:pt>
                <c:pt idx="17230">
                  <c:v>23.7184075766753</c:v>
                </c:pt>
                <c:pt idx="17231">
                  <c:v>23.719784152854999</c:v>
                </c:pt>
                <c:pt idx="17232">
                  <c:v>23.7211607290348</c:v>
                </c:pt>
                <c:pt idx="17233">
                  <c:v>23.722537305214502</c:v>
                </c:pt>
                <c:pt idx="17234">
                  <c:v>23.7239138813942</c:v>
                </c:pt>
                <c:pt idx="17235">
                  <c:v>23.725290457573902</c:v>
                </c:pt>
                <c:pt idx="17236">
                  <c:v>23.726667033753699</c:v>
                </c:pt>
                <c:pt idx="17237">
                  <c:v>23.728043609933401</c:v>
                </c:pt>
                <c:pt idx="17238">
                  <c:v>23.729420186113099</c:v>
                </c:pt>
                <c:pt idx="17239">
                  <c:v>23.730796762292801</c:v>
                </c:pt>
                <c:pt idx="17240">
                  <c:v>23.732173338472599</c:v>
                </c:pt>
                <c:pt idx="17241">
                  <c:v>23.733549914652301</c:v>
                </c:pt>
                <c:pt idx="17242">
                  <c:v>23.734926490831999</c:v>
                </c:pt>
                <c:pt idx="17243">
                  <c:v>23.736303067011701</c:v>
                </c:pt>
                <c:pt idx="17244">
                  <c:v>23.737679643191498</c:v>
                </c:pt>
                <c:pt idx="17245">
                  <c:v>23.7390562193712</c:v>
                </c:pt>
                <c:pt idx="17246">
                  <c:v>23.740432795550898</c:v>
                </c:pt>
                <c:pt idx="17247">
                  <c:v>23.7418093717306</c:v>
                </c:pt>
                <c:pt idx="17248">
                  <c:v>23.743185947910401</c:v>
                </c:pt>
                <c:pt idx="17249">
                  <c:v>23.744562524090099</c:v>
                </c:pt>
                <c:pt idx="17250">
                  <c:v>23.745939100269801</c:v>
                </c:pt>
                <c:pt idx="17251">
                  <c:v>23.747315676449499</c:v>
                </c:pt>
                <c:pt idx="17252">
                  <c:v>23.748692252629301</c:v>
                </c:pt>
                <c:pt idx="17253">
                  <c:v>23.750068828808999</c:v>
                </c:pt>
                <c:pt idx="17254">
                  <c:v>23.751445404988701</c:v>
                </c:pt>
                <c:pt idx="17255">
                  <c:v>23.752821981168399</c:v>
                </c:pt>
                <c:pt idx="17256">
                  <c:v>23.7541985573482</c:v>
                </c:pt>
                <c:pt idx="17257">
                  <c:v>23.755575133527898</c:v>
                </c:pt>
                <c:pt idx="17258">
                  <c:v>23.7569517097076</c:v>
                </c:pt>
                <c:pt idx="17259">
                  <c:v>23.758328285887298</c:v>
                </c:pt>
                <c:pt idx="17260">
                  <c:v>23.7597048620671</c:v>
                </c:pt>
                <c:pt idx="17261">
                  <c:v>23.761081438246801</c:v>
                </c:pt>
                <c:pt idx="17262">
                  <c:v>23.7624580144265</c:v>
                </c:pt>
                <c:pt idx="17263">
                  <c:v>23.763834590606301</c:v>
                </c:pt>
                <c:pt idx="17264">
                  <c:v>23.765211166785999</c:v>
                </c:pt>
                <c:pt idx="17265">
                  <c:v>23.766587742965701</c:v>
                </c:pt>
                <c:pt idx="17266">
                  <c:v>23.767964319145399</c:v>
                </c:pt>
                <c:pt idx="17267">
                  <c:v>23.7693408953252</c:v>
                </c:pt>
                <c:pt idx="17268">
                  <c:v>23.770717471504899</c:v>
                </c:pt>
                <c:pt idx="17269">
                  <c:v>23.7720940476846</c:v>
                </c:pt>
                <c:pt idx="17270">
                  <c:v>23.773470623864299</c:v>
                </c:pt>
                <c:pt idx="17271">
                  <c:v>23.7748472000441</c:v>
                </c:pt>
                <c:pt idx="17272">
                  <c:v>23.776223776223802</c:v>
                </c:pt>
                <c:pt idx="17273">
                  <c:v>23.7776003524035</c:v>
                </c:pt>
                <c:pt idx="17274">
                  <c:v>23.778976928583202</c:v>
                </c:pt>
                <c:pt idx="17275">
                  <c:v>23.780353504762999</c:v>
                </c:pt>
                <c:pt idx="17276">
                  <c:v>23.781730080942701</c:v>
                </c:pt>
                <c:pt idx="17277">
                  <c:v>23.783106657122399</c:v>
                </c:pt>
                <c:pt idx="17278">
                  <c:v>23.784483233302101</c:v>
                </c:pt>
                <c:pt idx="17279">
                  <c:v>23.785859809481899</c:v>
                </c:pt>
                <c:pt idx="17280">
                  <c:v>23.7872363856616</c:v>
                </c:pt>
                <c:pt idx="17281">
                  <c:v>23.788612961841299</c:v>
                </c:pt>
                <c:pt idx="17282">
                  <c:v>23.789989538021</c:v>
                </c:pt>
                <c:pt idx="17283">
                  <c:v>23.791366114200802</c:v>
                </c:pt>
                <c:pt idx="17284">
                  <c:v>23.7927426903805</c:v>
                </c:pt>
                <c:pt idx="17285">
                  <c:v>23.794119266560202</c:v>
                </c:pt>
                <c:pt idx="17286">
                  <c:v>23.7954958427399</c:v>
                </c:pt>
                <c:pt idx="17287">
                  <c:v>23.796872418919701</c:v>
                </c:pt>
                <c:pt idx="17288">
                  <c:v>23.798248995099399</c:v>
                </c:pt>
                <c:pt idx="17289">
                  <c:v>23.799625571279101</c:v>
                </c:pt>
                <c:pt idx="17290">
                  <c:v>23.801002147458799</c:v>
                </c:pt>
                <c:pt idx="17291">
                  <c:v>23.802378723638601</c:v>
                </c:pt>
                <c:pt idx="17292">
                  <c:v>23.803755299818299</c:v>
                </c:pt>
                <c:pt idx="17293">
                  <c:v>23.805131875998001</c:v>
                </c:pt>
                <c:pt idx="17294">
                  <c:v>23.806508452177798</c:v>
                </c:pt>
                <c:pt idx="17295">
                  <c:v>23.8078850283575</c:v>
                </c:pt>
                <c:pt idx="17296">
                  <c:v>23.809261604537198</c:v>
                </c:pt>
                <c:pt idx="17297">
                  <c:v>23.8106381807169</c:v>
                </c:pt>
                <c:pt idx="17298">
                  <c:v>23.812014756896701</c:v>
                </c:pt>
                <c:pt idx="17299">
                  <c:v>23.8133913330764</c:v>
                </c:pt>
                <c:pt idx="17300">
                  <c:v>23.814767909256101</c:v>
                </c:pt>
                <c:pt idx="17301">
                  <c:v>23.8161444854358</c:v>
                </c:pt>
                <c:pt idx="17302">
                  <c:v>23.817521061615601</c:v>
                </c:pt>
                <c:pt idx="17303">
                  <c:v>23.818897637795299</c:v>
                </c:pt>
                <c:pt idx="17304">
                  <c:v>23.820274213975001</c:v>
                </c:pt>
                <c:pt idx="17305">
                  <c:v>23.821650790154699</c:v>
                </c:pt>
                <c:pt idx="17306">
                  <c:v>23.8230273663345</c:v>
                </c:pt>
                <c:pt idx="17307">
                  <c:v>23.824403942514198</c:v>
                </c:pt>
                <c:pt idx="17308">
                  <c:v>23.8257805186939</c:v>
                </c:pt>
                <c:pt idx="17309">
                  <c:v>23.827157094873598</c:v>
                </c:pt>
                <c:pt idx="17310">
                  <c:v>23.8285336710534</c:v>
                </c:pt>
                <c:pt idx="17311">
                  <c:v>23.829910247233101</c:v>
                </c:pt>
                <c:pt idx="17312">
                  <c:v>23.8312868234128</c:v>
                </c:pt>
                <c:pt idx="17313">
                  <c:v>23.832663399592501</c:v>
                </c:pt>
                <c:pt idx="17314">
                  <c:v>23.834039975772299</c:v>
                </c:pt>
                <c:pt idx="17315">
                  <c:v>23.835416551952001</c:v>
                </c:pt>
                <c:pt idx="17316">
                  <c:v>23.836793128131699</c:v>
                </c:pt>
                <c:pt idx="17317">
                  <c:v>23.838169704311401</c:v>
                </c:pt>
                <c:pt idx="17318">
                  <c:v>23.839546280491199</c:v>
                </c:pt>
                <c:pt idx="17319">
                  <c:v>23.8409228566709</c:v>
                </c:pt>
                <c:pt idx="17320">
                  <c:v>23.842299432850599</c:v>
                </c:pt>
                <c:pt idx="17321">
                  <c:v>23.8436760090303</c:v>
                </c:pt>
                <c:pt idx="17322">
                  <c:v>23.845052585210102</c:v>
                </c:pt>
                <c:pt idx="17323">
                  <c:v>23.8464291613898</c:v>
                </c:pt>
                <c:pt idx="17324">
                  <c:v>23.847805737569502</c:v>
                </c:pt>
                <c:pt idx="17325">
                  <c:v>23.849182313749299</c:v>
                </c:pt>
                <c:pt idx="17326">
                  <c:v>23.850558889929001</c:v>
                </c:pt>
                <c:pt idx="17327">
                  <c:v>23.851935466108699</c:v>
                </c:pt>
                <c:pt idx="17328">
                  <c:v>23.853312042288401</c:v>
                </c:pt>
                <c:pt idx="17329">
                  <c:v>23.854688618468199</c:v>
                </c:pt>
                <c:pt idx="17330">
                  <c:v>23.856065194647901</c:v>
                </c:pt>
                <c:pt idx="17331">
                  <c:v>23.857441770827599</c:v>
                </c:pt>
                <c:pt idx="17332">
                  <c:v>23.858818347007301</c:v>
                </c:pt>
                <c:pt idx="17333">
                  <c:v>23.860194923187098</c:v>
                </c:pt>
                <c:pt idx="17334">
                  <c:v>23.8615714993668</c:v>
                </c:pt>
                <c:pt idx="17335">
                  <c:v>23.862948075546502</c:v>
                </c:pt>
                <c:pt idx="17336">
                  <c:v>23.8643246517262</c:v>
                </c:pt>
                <c:pt idx="17337">
                  <c:v>23.865701227906001</c:v>
                </c:pt>
                <c:pt idx="17338">
                  <c:v>23.867077804085699</c:v>
                </c:pt>
                <c:pt idx="17339">
                  <c:v>23.868454380265401</c:v>
                </c:pt>
                <c:pt idx="17340">
                  <c:v>23.869830956445099</c:v>
                </c:pt>
                <c:pt idx="17341">
                  <c:v>23.871207532624901</c:v>
                </c:pt>
                <c:pt idx="17342">
                  <c:v>23.872584108804599</c:v>
                </c:pt>
                <c:pt idx="17343">
                  <c:v>23.873960684984301</c:v>
                </c:pt>
                <c:pt idx="17344">
                  <c:v>23.875337261163999</c:v>
                </c:pt>
                <c:pt idx="17345">
                  <c:v>23.8767138373438</c:v>
                </c:pt>
                <c:pt idx="17346">
                  <c:v>23.878090413523498</c:v>
                </c:pt>
                <c:pt idx="17347">
                  <c:v>23.8794669897032</c:v>
                </c:pt>
                <c:pt idx="17348">
                  <c:v>23.880843565882898</c:v>
                </c:pt>
                <c:pt idx="17349">
                  <c:v>23.8822201420627</c:v>
                </c:pt>
                <c:pt idx="17350">
                  <c:v>23.883596718242401</c:v>
                </c:pt>
                <c:pt idx="17351">
                  <c:v>23.8849732944221</c:v>
                </c:pt>
                <c:pt idx="17352">
                  <c:v>23.886349870601801</c:v>
                </c:pt>
                <c:pt idx="17353">
                  <c:v>23.887726446781599</c:v>
                </c:pt>
                <c:pt idx="17354">
                  <c:v>23.889103022961301</c:v>
                </c:pt>
                <c:pt idx="17355">
                  <c:v>23.890479599140999</c:v>
                </c:pt>
                <c:pt idx="17356">
                  <c:v>23.891856175320701</c:v>
                </c:pt>
                <c:pt idx="17357">
                  <c:v>23.893232751500499</c:v>
                </c:pt>
                <c:pt idx="17358">
                  <c:v>23.8946093276802</c:v>
                </c:pt>
                <c:pt idx="17359">
                  <c:v>23.895985903859899</c:v>
                </c:pt>
                <c:pt idx="17360">
                  <c:v>23.8973624800397</c:v>
                </c:pt>
                <c:pt idx="17361">
                  <c:v>23.898739056219402</c:v>
                </c:pt>
                <c:pt idx="17362">
                  <c:v>23.9001156323991</c:v>
                </c:pt>
                <c:pt idx="17363">
                  <c:v>23.901492208578802</c:v>
                </c:pt>
                <c:pt idx="17364">
                  <c:v>23.902868784758599</c:v>
                </c:pt>
                <c:pt idx="17365">
                  <c:v>23.904245360938301</c:v>
                </c:pt>
                <c:pt idx="17366">
                  <c:v>23.905621937117999</c:v>
                </c:pt>
                <c:pt idx="17367">
                  <c:v>23.906998513297701</c:v>
                </c:pt>
                <c:pt idx="17368">
                  <c:v>23.908375089477499</c:v>
                </c:pt>
                <c:pt idx="17369">
                  <c:v>23.9097516656572</c:v>
                </c:pt>
                <c:pt idx="17370">
                  <c:v>23.911128241836899</c:v>
                </c:pt>
                <c:pt idx="17371">
                  <c:v>23.9125048180166</c:v>
                </c:pt>
                <c:pt idx="17372">
                  <c:v>23.913881394196402</c:v>
                </c:pt>
                <c:pt idx="17373">
                  <c:v>23.9152579703761</c:v>
                </c:pt>
                <c:pt idx="17374">
                  <c:v>23.916634546555802</c:v>
                </c:pt>
                <c:pt idx="17375">
                  <c:v>23.9180111227355</c:v>
                </c:pt>
                <c:pt idx="17376">
                  <c:v>23.919387698915301</c:v>
                </c:pt>
                <c:pt idx="17377">
                  <c:v>23.920764275094999</c:v>
                </c:pt>
                <c:pt idx="17378">
                  <c:v>23.922140851274701</c:v>
                </c:pt>
                <c:pt idx="17379">
                  <c:v>23.923517427454399</c:v>
                </c:pt>
                <c:pt idx="17380">
                  <c:v>23.924894003634201</c:v>
                </c:pt>
                <c:pt idx="17381">
                  <c:v>23.926270579813899</c:v>
                </c:pt>
                <c:pt idx="17382">
                  <c:v>23.927647155993601</c:v>
                </c:pt>
                <c:pt idx="17383">
                  <c:v>23.929023732173299</c:v>
                </c:pt>
                <c:pt idx="17384">
                  <c:v>23.9304003083531</c:v>
                </c:pt>
                <c:pt idx="17385">
                  <c:v>23.931776884532798</c:v>
                </c:pt>
                <c:pt idx="17386">
                  <c:v>23.9331534607125</c:v>
                </c:pt>
                <c:pt idx="17387">
                  <c:v>23.934530036892198</c:v>
                </c:pt>
                <c:pt idx="17388">
                  <c:v>23.935906613072</c:v>
                </c:pt>
                <c:pt idx="17389">
                  <c:v>23.937283189251701</c:v>
                </c:pt>
                <c:pt idx="17390">
                  <c:v>23.9386597654314</c:v>
                </c:pt>
                <c:pt idx="17391">
                  <c:v>23.940036341611201</c:v>
                </c:pt>
                <c:pt idx="17392">
                  <c:v>23.941412917790899</c:v>
                </c:pt>
                <c:pt idx="17393">
                  <c:v>23.942789493970601</c:v>
                </c:pt>
                <c:pt idx="17394">
                  <c:v>23.944166070150299</c:v>
                </c:pt>
                <c:pt idx="17395">
                  <c:v>23.9455426463301</c:v>
                </c:pt>
                <c:pt idx="17396">
                  <c:v>23.946919222509798</c:v>
                </c:pt>
                <c:pt idx="17397">
                  <c:v>23.9482957986895</c:v>
                </c:pt>
                <c:pt idx="17398">
                  <c:v>23.949672374869198</c:v>
                </c:pt>
                <c:pt idx="17399">
                  <c:v>23.951048951049</c:v>
                </c:pt>
                <c:pt idx="17400">
                  <c:v>23.952425527228701</c:v>
                </c:pt>
                <c:pt idx="17401">
                  <c:v>23.9538021034084</c:v>
                </c:pt>
                <c:pt idx="17402">
                  <c:v>23.955178679588101</c:v>
                </c:pt>
                <c:pt idx="17403">
                  <c:v>23.956555255767899</c:v>
                </c:pt>
                <c:pt idx="17404">
                  <c:v>23.957931831947601</c:v>
                </c:pt>
                <c:pt idx="17405">
                  <c:v>23.959308408127299</c:v>
                </c:pt>
                <c:pt idx="17406">
                  <c:v>23.960684984307001</c:v>
                </c:pt>
                <c:pt idx="17407">
                  <c:v>23.962061560486799</c:v>
                </c:pt>
                <c:pt idx="17408">
                  <c:v>23.9634381366665</c:v>
                </c:pt>
                <c:pt idx="17409">
                  <c:v>23.964814712846199</c:v>
                </c:pt>
                <c:pt idx="17410">
                  <c:v>23.9661912890259</c:v>
                </c:pt>
                <c:pt idx="17411">
                  <c:v>23.967567865205702</c:v>
                </c:pt>
                <c:pt idx="17412">
                  <c:v>23.9689444413854</c:v>
                </c:pt>
                <c:pt idx="17413">
                  <c:v>23.970321017565102</c:v>
                </c:pt>
                <c:pt idx="17414">
                  <c:v>23.9716975937448</c:v>
                </c:pt>
                <c:pt idx="17415">
                  <c:v>23.973074169924601</c:v>
                </c:pt>
                <c:pt idx="17416">
                  <c:v>23.974450746104299</c:v>
                </c:pt>
                <c:pt idx="17417">
                  <c:v>23.975827322284001</c:v>
                </c:pt>
                <c:pt idx="17418">
                  <c:v>23.977203898463699</c:v>
                </c:pt>
                <c:pt idx="17419">
                  <c:v>23.978580474643501</c:v>
                </c:pt>
                <c:pt idx="17420">
                  <c:v>23.979957050823199</c:v>
                </c:pt>
                <c:pt idx="17421">
                  <c:v>23.9813336270029</c:v>
                </c:pt>
                <c:pt idx="17422">
                  <c:v>23.982710203182702</c:v>
                </c:pt>
                <c:pt idx="17423">
                  <c:v>23.9840867793624</c:v>
                </c:pt>
                <c:pt idx="17424">
                  <c:v>23.985463355542102</c:v>
                </c:pt>
                <c:pt idx="17425">
                  <c:v>23.9868399317218</c:v>
                </c:pt>
                <c:pt idx="17426">
                  <c:v>23.988216507901601</c:v>
                </c:pt>
                <c:pt idx="17427">
                  <c:v>23.989593084081299</c:v>
                </c:pt>
                <c:pt idx="17428">
                  <c:v>23.990969660261001</c:v>
                </c:pt>
                <c:pt idx="17429">
                  <c:v>23.992346236440699</c:v>
                </c:pt>
                <c:pt idx="17430">
                  <c:v>23.993722812620501</c:v>
                </c:pt>
                <c:pt idx="17431">
                  <c:v>23.995099388800199</c:v>
                </c:pt>
                <c:pt idx="17432">
                  <c:v>23.996475964979901</c:v>
                </c:pt>
                <c:pt idx="17433">
                  <c:v>23.997852541159599</c:v>
                </c:pt>
                <c:pt idx="17434">
                  <c:v>23.9992291173394</c:v>
                </c:pt>
                <c:pt idx="17435">
                  <c:v>24.000605693519098</c:v>
                </c:pt>
                <c:pt idx="17436">
                  <c:v>24.0019822696988</c:v>
                </c:pt>
                <c:pt idx="17437">
                  <c:v>24.003358845878498</c:v>
                </c:pt>
                <c:pt idx="17438">
                  <c:v>24.0047354220583</c:v>
                </c:pt>
                <c:pt idx="17439">
                  <c:v>24.006111998238001</c:v>
                </c:pt>
                <c:pt idx="17440">
                  <c:v>24.0074885744177</c:v>
                </c:pt>
                <c:pt idx="17441">
                  <c:v>24.008865150597401</c:v>
                </c:pt>
                <c:pt idx="17442">
                  <c:v>24.010241726777199</c:v>
                </c:pt>
                <c:pt idx="17443">
                  <c:v>24.011618302956901</c:v>
                </c:pt>
                <c:pt idx="17444">
                  <c:v>24.012994879136599</c:v>
                </c:pt>
                <c:pt idx="17445">
                  <c:v>24.014371455316301</c:v>
                </c:pt>
                <c:pt idx="17446">
                  <c:v>24.015748031496098</c:v>
                </c:pt>
                <c:pt idx="17447">
                  <c:v>24.0171246076758</c:v>
                </c:pt>
                <c:pt idx="17448">
                  <c:v>24.018501183855498</c:v>
                </c:pt>
                <c:pt idx="17449">
                  <c:v>24.0198777600352</c:v>
                </c:pt>
                <c:pt idx="17450">
                  <c:v>24.021254336215002</c:v>
                </c:pt>
                <c:pt idx="17451">
                  <c:v>24.0226309123947</c:v>
                </c:pt>
                <c:pt idx="17452">
                  <c:v>24.024007488574401</c:v>
                </c:pt>
                <c:pt idx="17453">
                  <c:v>24.025384064754199</c:v>
                </c:pt>
                <c:pt idx="17454">
                  <c:v>24.026760640933901</c:v>
                </c:pt>
                <c:pt idx="17455">
                  <c:v>24.028137217113599</c:v>
                </c:pt>
                <c:pt idx="17456">
                  <c:v>24.029513793293301</c:v>
                </c:pt>
                <c:pt idx="17457">
                  <c:v>24.030890369473099</c:v>
                </c:pt>
                <c:pt idx="17458">
                  <c:v>24.0322669456528</c:v>
                </c:pt>
                <c:pt idx="17459">
                  <c:v>24.033643521832499</c:v>
                </c:pt>
                <c:pt idx="17460">
                  <c:v>24.0350200980122</c:v>
                </c:pt>
                <c:pt idx="17461">
                  <c:v>24.036396674192002</c:v>
                </c:pt>
                <c:pt idx="17462">
                  <c:v>24.0377732503717</c:v>
                </c:pt>
                <c:pt idx="17463">
                  <c:v>24.039149826551402</c:v>
                </c:pt>
                <c:pt idx="17464">
                  <c:v>24.0405264027311</c:v>
                </c:pt>
                <c:pt idx="17465">
                  <c:v>24.041902978910901</c:v>
                </c:pt>
                <c:pt idx="17466">
                  <c:v>24.043279555090599</c:v>
                </c:pt>
                <c:pt idx="17467">
                  <c:v>24.044656131270301</c:v>
                </c:pt>
                <c:pt idx="17468">
                  <c:v>24.046032707449999</c:v>
                </c:pt>
                <c:pt idx="17469">
                  <c:v>24.047409283629801</c:v>
                </c:pt>
                <c:pt idx="17470">
                  <c:v>24.048785859809499</c:v>
                </c:pt>
                <c:pt idx="17471">
                  <c:v>24.050162435989201</c:v>
                </c:pt>
                <c:pt idx="17472">
                  <c:v>24.051539012168899</c:v>
                </c:pt>
                <c:pt idx="17473">
                  <c:v>24.0529155883487</c:v>
                </c:pt>
                <c:pt idx="17474">
                  <c:v>24.054292164528398</c:v>
                </c:pt>
                <c:pt idx="17475">
                  <c:v>24.0556687407081</c:v>
                </c:pt>
                <c:pt idx="17476">
                  <c:v>24.057045316887798</c:v>
                </c:pt>
                <c:pt idx="17477">
                  <c:v>24.058421893067599</c:v>
                </c:pt>
                <c:pt idx="17478">
                  <c:v>24.059798469247301</c:v>
                </c:pt>
                <c:pt idx="17479">
                  <c:v>24.061175045426999</c:v>
                </c:pt>
                <c:pt idx="17480">
                  <c:v>24.062551621606701</c:v>
                </c:pt>
                <c:pt idx="17481">
                  <c:v>24.063928197786499</c:v>
                </c:pt>
                <c:pt idx="17482">
                  <c:v>24.065304773966201</c:v>
                </c:pt>
                <c:pt idx="17483">
                  <c:v>24.066681350145899</c:v>
                </c:pt>
                <c:pt idx="17484">
                  <c:v>24.068057926325601</c:v>
                </c:pt>
                <c:pt idx="17485">
                  <c:v>24.069434502505398</c:v>
                </c:pt>
                <c:pt idx="17486">
                  <c:v>24.0708110786851</c:v>
                </c:pt>
                <c:pt idx="17487">
                  <c:v>24.072187654864798</c:v>
                </c:pt>
                <c:pt idx="17488">
                  <c:v>24.0735642310446</c:v>
                </c:pt>
                <c:pt idx="17489">
                  <c:v>24.074940807224301</c:v>
                </c:pt>
                <c:pt idx="17490">
                  <c:v>24.076317383404</c:v>
                </c:pt>
                <c:pt idx="17491">
                  <c:v>24.077693959583701</c:v>
                </c:pt>
                <c:pt idx="17492">
                  <c:v>24.079070535763499</c:v>
                </c:pt>
                <c:pt idx="17493">
                  <c:v>24.080447111943201</c:v>
                </c:pt>
                <c:pt idx="17494">
                  <c:v>24.081823688122899</c:v>
                </c:pt>
                <c:pt idx="17495">
                  <c:v>24.083200264302601</c:v>
                </c:pt>
                <c:pt idx="17496">
                  <c:v>24.084576840482399</c:v>
                </c:pt>
                <c:pt idx="17497">
                  <c:v>24.0859534166621</c:v>
                </c:pt>
                <c:pt idx="17498">
                  <c:v>24.087329992841799</c:v>
                </c:pt>
                <c:pt idx="17499">
                  <c:v>24.0887065690215</c:v>
                </c:pt>
                <c:pt idx="17500">
                  <c:v>24.090083145201302</c:v>
                </c:pt>
                <c:pt idx="17501">
                  <c:v>24.091459721381</c:v>
                </c:pt>
                <c:pt idx="17502">
                  <c:v>24.092836297560702</c:v>
                </c:pt>
                <c:pt idx="17503">
                  <c:v>24.0942128737404</c:v>
                </c:pt>
                <c:pt idx="17504">
                  <c:v>24.095589449920201</c:v>
                </c:pt>
                <c:pt idx="17505">
                  <c:v>24.096966026099899</c:v>
                </c:pt>
                <c:pt idx="17506">
                  <c:v>24.098342602279601</c:v>
                </c:pt>
                <c:pt idx="17507">
                  <c:v>24.099719178459299</c:v>
                </c:pt>
                <c:pt idx="17508">
                  <c:v>24.1010957546391</c:v>
                </c:pt>
                <c:pt idx="17509">
                  <c:v>24.102472330818799</c:v>
                </c:pt>
                <c:pt idx="17510">
                  <c:v>24.1038489069985</c:v>
                </c:pt>
                <c:pt idx="17511">
                  <c:v>24.105225483178199</c:v>
                </c:pt>
                <c:pt idx="17512">
                  <c:v>24.106602059358</c:v>
                </c:pt>
                <c:pt idx="17513">
                  <c:v>24.107978635537702</c:v>
                </c:pt>
                <c:pt idx="17514">
                  <c:v>24.1093552117174</c:v>
                </c:pt>
                <c:pt idx="17515">
                  <c:v>24.110731787897102</c:v>
                </c:pt>
                <c:pt idx="17516">
                  <c:v>24.112108364076899</c:v>
                </c:pt>
                <c:pt idx="17517">
                  <c:v>24.113484940256601</c:v>
                </c:pt>
                <c:pt idx="17518">
                  <c:v>24.114861516436299</c:v>
                </c:pt>
                <c:pt idx="17519">
                  <c:v>24.116238092616101</c:v>
                </c:pt>
                <c:pt idx="17520">
                  <c:v>24.117614668795799</c:v>
                </c:pt>
                <c:pt idx="17521">
                  <c:v>24.118991244975501</c:v>
                </c:pt>
                <c:pt idx="17522">
                  <c:v>24.120367821155199</c:v>
                </c:pt>
                <c:pt idx="17523">
                  <c:v>24.121744397335</c:v>
                </c:pt>
                <c:pt idx="17524">
                  <c:v>24.123120973514698</c:v>
                </c:pt>
                <c:pt idx="17525">
                  <c:v>24.1244975496944</c:v>
                </c:pt>
                <c:pt idx="17526">
                  <c:v>24.125874125874098</c:v>
                </c:pt>
                <c:pt idx="17527">
                  <c:v>24.1272507020539</c:v>
                </c:pt>
                <c:pt idx="17528">
                  <c:v>24.128627278233601</c:v>
                </c:pt>
                <c:pt idx="17529">
                  <c:v>24.1300038544133</c:v>
                </c:pt>
                <c:pt idx="17530">
                  <c:v>24.131380430593001</c:v>
                </c:pt>
                <c:pt idx="17531">
                  <c:v>24.132757006772799</c:v>
                </c:pt>
                <c:pt idx="17532">
                  <c:v>24.134133582952501</c:v>
                </c:pt>
                <c:pt idx="17533">
                  <c:v>24.135510159132199</c:v>
                </c:pt>
                <c:pt idx="17534">
                  <c:v>24.136886735311901</c:v>
                </c:pt>
                <c:pt idx="17535">
                  <c:v>24.138263311491698</c:v>
                </c:pt>
                <c:pt idx="17536">
                  <c:v>24.1396398876714</c:v>
                </c:pt>
                <c:pt idx="17537">
                  <c:v>24.141016463851098</c:v>
                </c:pt>
                <c:pt idx="17538">
                  <c:v>24.1423930400308</c:v>
                </c:pt>
                <c:pt idx="17539">
                  <c:v>24.143769616210601</c:v>
                </c:pt>
                <c:pt idx="17540">
                  <c:v>24.1451461923903</c:v>
                </c:pt>
                <c:pt idx="17541">
                  <c:v>24.146522768570001</c:v>
                </c:pt>
                <c:pt idx="17542">
                  <c:v>24.1478993447497</c:v>
                </c:pt>
                <c:pt idx="17543">
                  <c:v>24.149275920929501</c:v>
                </c:pt>
                <c:pt idx="17544">
                  <c:v>24.150652497109199</c:v>
                </c:pt>
                <c:pt idx="17545">
                  <c:v>24.152029073288901</c:v>
                </c:pt>
                <c:pt idx="17546">
                  <c:v>24.153405649468599</c:v>
                </c:pt>
                <c:pt idx="17547">
                  <c:v>24.1547822256484</c:v>
                </c:pt>
                <c:pt idx="17548">
                  <c:v>24.156158801828099</c:v>
                </c:pt>
                <c:pt idx="17549">
                  <c:v>24.1575353780078</c:v>
                </c:pt>
                <c:pt idx="17550">
                  <c:v>24.158911954187602</c:v>
                </c:pt>
                <c:pt idx="17551">
                  <c:v>24.1602885303673</c:v>
                </c:pt>
                <c:pt idx="17552">
                  <c:v>24.161665106547002</c:v>
                </c:pt>
                <c:pt idx="17553">
                  <c:v>24.1630416827267</c:v>
                </c:pt>
                <c:pt idx="17554">
                  <c:v>24.164418258906501</c:v>
                </c:pt>
                <c:pt idx="17555">
                  <c:v>24.165794835086199</c:v>
                </c:pt>
                <c:pt idx="17556">
                  <c:v>24.167171411265901</c:v>
                </c:pt>
                <c:pt idx="17557">
                  <c:v>24.168547987445599</c:v>
                </c:pt>
                <c:pt idx="17558">
                  <c:v>24.169924563625401</c:v>
                </c:pt>
                <c:pt idx="17559">
                  <c:v>24.171301139805099</c:v>
                </c:pt>
                <c:pt idx="17560">
                  <c:v>24.172677715984801</c:v>
                </c:pt>
                <c:pt idx="17561">
                  <c:v>24.174054292164499</c:v>
                </c:pt>
                <c:pt idx="17562">
                  <c:v>24.1754308683443</c:v>
                </c:pt>
                <c:pt idx="17563">
                  <c:v>24.176807444524002</c:v>
                </c:pt>
                <c:pt idx="17564">
                  <c:v>24.1781840207037</c:v>
                </c:pt>
                <c:pt idx="17565">
                  <c:v>24.179560596883402</c:v>
                </c:pt>
                <c:pt idx="17566">
                  <c:v>24.180937173063199</c:v>
                </c:pt>
                <c:pt idx="17567">
                  <c:v>24.182313749242901</c:v>
                </c:pt>
                <c:pt idx="17568">
                  <c:v>24.183690325422599</c:v>
                </c:pt>
                <c:pt idx="17569">
                  <c:v>24.185066901602301</c:v>
                </c:pt>
                <c:pt idx="17570">
                  <c:v>24.186443477782099</c:v>
                </c:pt>
                <c:pt idx="17571">
                  <c:v>24.187820053961801</c:v>
                </c:pt>
                <c:pt idx="17572">
                  <c:v>24.189196630141499</c:v>
                </c:pt>
                <c:pt idx="17573">
                  <c:v>24.190573206321201</c:v>
                </c:pt>
                <c:pt idx="17574">
                  <c:v>24.191949782500998</c:v>
                </c:pt>
                <c:pt idx="17575">
                  <c:v>24.1933263586807</c:v>
                </c:pt>
                <c:pt idx="17576">
                  <c:v>24.194702934860398</c:v>
                </c:pt>
                <c:pt idx="17577">
                  <c:v>24.1960795110401</c:v>
                </c:pt>
                <c:pt idx="17578">
                  <c:v>24.197456087219901</c:v>
                </c:pt>
                <c:pt idx="17579">
                  <c:v>24.1988326633996</c:v>
                </c:pt>
                <c:pt idx="17580">
                  <c:v>24.200209239579301</c:v>
                </c:pt>
                <c:pt idx="17581">
                  <c:v>24.201585815759099</c:v>
                </c:pt>
                <c:pt idx="17582">
                  <c:v>24.202962391938801</c:v>
                </c:pt>
                <c:pt idx="17583">
                  <c:v>24.204338968118499</c:v>
                </c:pt>
                <c:pt idx="17584">
                  <c:v>24.205715544298201</c:v>
                </c:pt>
                <c:pt idx="17585">
                  <c:v>24.207092120477999</c:v>
                </c:pt>
                <c:pt idx="17586">
                  <c:v>24.2084686966577</c:v>
                </c:pt>
                <c:pt idx="17587">
                  <c:v>24.209845272837399</c:v>
                </c:pt>
                <c:pt idx="17588">
                  <c:v>24.2112218490171</c:v>
                </c:pt>
                <c:pt idx="17589">
                  <c:v>24.212598425196902</c:v>
                </c:pt>
                <c:pt idx="17590">
                  <c:v>24.2139750013766</c:v>
                </c:pt>
                <c:pt idx="17591">
                  <c:v>24.215351577556302</c:v>
                </c:pt>
                <c:pt idx="17592">
                  <c:v>24.216728153736</c:v>
                </c:pt>
                <c:pt idx="17593">
                  <c:v>24.218104729915801</c:v>
                </c:pt>
                <c:pt idx="17594">
                  <c:v>24.219481306095499</c:v>
                </c:pt>
                <c:pt idx="17595">
                  <c:v>24.220857882275201</c:v>
                </c:pt>
                <c:pt idx="17596">
                  <c:v>24.222234458454899</c:v>
                </c:pt>
                <c:pt idx="17597">
                  <c:v>24.2236110346347</c:v>
                </c:pt>
                <c:pt idx="17598">
                  <c:v>24.224987610814399</c:v>
                </c:pt>
                <c:pt idx="17599">
                  <c:v>24.2263641869941</c:v>
                </c:pt>
                <c:pt idx="17600">
                  <c:v>24.227740763173799</c:v>
                </c:pt>
                <c:pt idx="17601">
                  <c:v>24.2291173393536</c:v>
                </c:pt>
                <c:pt idx="17602">
                  <c:v>24.230493915533302</c:v>
                </c:pt>
                <c:pt idx="17603">
                  <c:v>24.231870491713</c:v>
                </c:pt>
                <c:pt idx="17604">
                  <c:v>24.233247067892702</c:v>
                </c:pt>
                <c:pt idx="17605">
                  <c:v>24.234623644072499</c:v>
                </c:pt>
                <c:pt idx="17606">
                  <c:v>24.236000220252201</c:v>
                </c:pt>
                <c:pt idx="17607">
                  <c:v>24.237376796431899</c:v>
                </c:pt>
                <c:pt idx="17608">
                  <c:v>24.238753372611601</c:v>
                </c:pt>
                <c:pt idx="17609">
                  <c:v>24.240129948791399</c:v>
                </c:pt>
                <c:pt idx="17610">
                  <c:v>24.241506524971101</c:v>
                </c:pt>
                <c:pt idx="17611">
                  <c:v>24.242883101150799</c:v>
                </c:pt>
                <c:pt idx="17612">
                  <c:v>24.2442596773306</c:v>
                </c:pt>
                <c:pt idx="17613">
                  <c:v>24.245636253510298</c:v>
                </c:pt>
                <c:pt idx="17614">
                  <c:v>24.24701282969</c:v>
                </c:pt>
                <c:pt idx="17615">
                  <c:v>24.248389405869698</c:v>
                </c:pt>
                <c:pt idx="17616">
                  <c:v>24.2497659820495</c:v>
                </c:pt>
                <c:pt idx="17617">
                  <c:v>24.251142558229201</c:v>
                </c:pt>
                <c:pt idx="17618">
                  <c:v>24.2525191344089</c:v>
                </c:pt>
                <c:pt idx="17619">
                  <c:v>24.253895710588601</c:v>
                </c:pt>
                <c:pt idx="17620">
                  <c:v>24.255272286768399</c:v>
                </c:pt>
                <c:pt idx="17621">
                  <c:v>24.256648862948101</c:v>
                </c:pt>
                <c:pt idx="17622">
                  <c:v>24.258025439127799</c:v>
                </c:pt>
                <c:pt idx="17623">
                  <c:v>24.259402015307501</c:v>
                </c:pt>
                <c:pt idx="17624">
                  <c:v>24.260778591487298</c:v>
                </c:pt>
                <c:pt idx="17625">
                  <c:v>24.262155167667</c:v>
                </c:pt>
                <c:pt idx="17626">
                  <c:v>24.263531743846698</c:v>
                </c:pt>
                <c:pt idx="17627">
                  <c:v>24.2649083200264</c:v>
                </c:pt>
                <c:pt idx="17628">
                  <c:v>24.266284896206201</c:v>
                </c:pt>
                <c:pt idx="17629">
                  <c:v>24.2676614723859</c:v>
                </c:pt>
                <c:pt idx="17630">
                  <c:v>24.269038048565601</c:v>
                </c:pt>
                <c:pt idx="17631">
                  <c:v>24.2704146247453</c:v>
                </c:pt>
                <c:pt idx="17632">
                  <c:v>24.271791200925101</c:v>
                </c:pt>
                <c:pt idx="17633">
                  <c:v>24.273167777104799</c:v>
                </c:pt>
                <c:pt idx="17634">
                  <c:v>24.274544353284501</c:v>
                </c:pt>
                <c:pt idx="17635">
                  <c:v>24.275920929464199</c:v>
                </c:pt>
                <c:pt idx="17636">
                  <c:v>24.277297505644</c:v>
                </c:pt>
                <c:pt idx="17637">
                  <c:v>24.278674081823699</c:v>
                </c:pt>
                <c:pt idx="17638">
                  <c:v>24.2800506580034</c:v>
                </c:pt>
                <c:pt idx="17639">
                  <c:v>24.281427234183099</c:v>
                </c:pt>
                <c:pt idx="17640">
                  <c:v>24.2828038103629</c:v>
                </c:pt>
                <c:pt idx="17641">
                  <c:v>24.284180386542602</c:v>
                </c:pt>
                <c:pt idx="17642">
                  <c:v>24.2855569627223</c:v>
                </c:pt>
                <c:pt idx="17643">
                  <c:v>24.286933538902002</c:v>
                </c:pt>
                <c:pt idx="17644">
                  <c:v>24.288310115081799</c:v>
                </c:pt>
                <c:pt idx="17645">
                  <c:v>24.289686691261501</c:v>
                </c:pt>
                <c:pt idx="17646">
                  <c:v>24.291063267441199</c:v>
                </c:pt>
                <c:pt idx="17647">
                  <c:v>24.292439843621001</c:v>
                </c:pt>
                <c:pt idx="17648">
                  <c:v>24.293816419800699</c:v>
                </c:pt>
                <c:pt idx="17649">
                  <c:v>24.2951929959804</c:v>
                </c:pt>
                <c:pt idx="17650">
                  <c:v>24.296569572160099</c:v>
                </c:pt>
                <c:pt idx="17651">
                  <c:v>24.2979461483399</c:v>
                </c:pt>
                <c:pt idx="17652">
                  <c:v>24.299322724519602</c:v>
                </c:pt>
                <c:pt idx="17653">
                  <c:v>24.3006993006993</c:v>
                </c:pt>
                <c:pt idx="17654">
                  <c:v>24.302075876879002</c:v>
                </c:pt>
                <c:pt idx="17655">
                  <c:v>24.303452453058799</c:v>
                </c:pt>
                <c:pt idx="17656">
                  <c:v>24.304829029238501</c:v>
                </c:pt>
                <c:pt idx="17657">
                  <c:v>24.306205605418199</c:v>
                </c:pt>
                <c:pt idx="17658">
                  <c:v>24.307582181597901</c:v>
                </c:pt>
                <c:pt idx="17659">
                  <c:v>24.308958757777699</c:v>
                </c:pt>
                <c:pt idx="17660">
                  <c:v>24.310335333957401</c:v>
                </c:pt>
                <c:pt idx="17661">
                  <c:v>24.311711910137099</c:v>
                </c:pt>
                <c:pt idx="17662">
                  <c:v>24.313088486316801</c:v>
                </c:pt>
                <c:pt idx="17663">
                  <c:v>24.314465062496598</c:v>
                </c:pt>
                <c:pt idx="17664">
                  <c:v>24.3158416386763</c:v>
                </c:pt>
                <c:pt idx="17665">
                  <c:v>24.317218214855998</c:v>
                </c:pt>
                <c:pt idx="17666">
                  <c:v>24.3185947910357</c:v>
                </c:pt>
                <c:pt idx="17667">
                  <c:v>24.319971367215501</c:v>
                </c:pt>
                <c:pt idx="17668">
                  <c:v>24.3213479433952</c:v>
                </c:pt>
                <c:pt idx="17669">
                  <c:v>24.322724519574901</c:v>
                </c:pt>
                <c:pt idx="17670">
                  <c:v>24.3241010957546</c:v>
                </c:pt>
                <c:pt idx="17671">
                  <c:v>24.325477671934401</c:v>
                </c:pt>
                <c:pt idx="17672">
                  <c:v>24.326854248114099</c:v>
                </c:pt>
                <c:pt idx="17673">
                  <c:v>24.328230824293801</c:v>
                </c:pt>
                <c:pt idx="17674">
                  <c:v>24.329607400473499</c:v>
                </c:pt>
                <c:pt idx="17675">
                  <c:v>24.3309839766533</c:v>
                </c:pt>
                <c:pt idx="17676">
                  <c:v>24.332360552832998</c:v>
                </c:pt>
                <c:pt idx="17677">
                  <c:v>24.3337371290127</c:v>
                </c:pt>
                <c:pt idx="17678">
                  <c:v>24.335113705192501</c:v>
                </c:pt>
                <c:pt idx="17679">
                  <c:v>24.3364902813722</c:v>
                </c:pt>
                <c:pt idx="17680">
                  <c:v>24.337866857551901</c:v>
                </c:pt>
                <c:pt idx="17681">
                  <c:v>24.3392434337316</c:v>
                </c:pt>
                <c:pt idx="17682">
                  <c:v>24.340620009911401</c:v>
                </c:pt>
                <c:pt idx="17683">
                  <c:v>24.341996586091099</c:v>
                </c:pt>
                <c:pt idx="17684">
                  <c:v>24.343373162270801</c:v>
                </c:pt>
                <c:pt idx="17685">
                  <c:v>24.344749738450499</c:v>
                </c:pt>
                <c:pt idx="17686">
                  <c:v>24.3461263146303</c:v>
                </c:pt>
                <c:pt idx="17687">
                  <c:v>24.347502890809999</c:v>
                </c:pt>
                <c:pt idx="17688">
                  <c:v>24.3488794669897</c:v>
                </c:pt>
                <c:pt idx="17689">
                  <c:v>24.350256043169399</c:v>
                </c:pt>
                <c:pt idx="17690">
                  <c:v>24.3516326193492</c:v>
                </c:pt>
                <c:pt idx="17691">
                  <c:v>24.353009195528902</c:v>
                </c:pt>
                <c:pt idx="17692">
                  <c:v>24.3543857717086</c:v>
                </c:pt>
                <c:pt idx="17693">
                  <c:v>24.355762347888302</c:v>
                </c:pt>
                <c:pt idx="17694">
                  <c:v>24.357138924068099</c:v>
                </c:pt>
                <c:pt idx="17695">
                  <c:v>24.358515500247801</c:v>
                </c:pt>
                <c:pt idx="17696">
                  <c:v>24.359892076427499</c:v>
                </c:pt>
                <c:pt idx="17697">
                  <c:v>24.361268652607201</c:v>
                </c:pt>
                <c:pt idx="17698">
                  <c:v>24.362645228786999</c:v>
                </c:pt>
                <c:pt idx="17699">
                  <c:v>24.364021804966701</c:v>
                </c:pt>
                <c:pt idx="17700">
                  <c:v>24.365398381146399</c:v>
                </c:pt>
                <c:pt idx="17701">
                  <c:v>24.366774957326101</c:v>
                </c:pt>
                <c:pt idx="17702">
                  <c:v>24.368151533505898</c:v>
                </c:pt>
                <c:pt idx="17703">
                  <c:v>24.3695281096856</c:v>
                </c:pt>
                <c:pt idx="17704">
                  <c:v>24.370904685865298</c:v>
                </c:pt>
                <c:pt idx="17705">
                  <c:v>24.372281262045</c:v>
                </c:pt>
                <c:pt idx="17706">
                  <c:v>24.373657838224801</c:v>
                </c:pt>
                <c:pt idx="17707">
                  <c:v>24.375034414404499</c:v>
                </c:pt>
                <c:pt idx="17708">
                  <c:v>24.376410990584201</c:v>
                </c:pt>
                <c:pt idx="17709">
                  <c:v>24.377787566763999</c:v>
                </c:pt>
                <c:pt idx="17710">
                  <c:v>24.379164142943701</c:v>
                </c:pt>
                <c:pt idx="17711">
                  <c:v>24.380540719123399</c:v>
                </c:pt>
                <c:pt idx="17712">
                  <c:v>24.381917295303101</c:v>
                </c:pt>
                <c:pt idx="17713">
                  <c:v>24.383293871482898</c:v>
                </c:pt>
                <c:pt idx="17714">
                  <c:v>24.3846704476626</c:v>
                </c:pt>
                <c:pt idx="17715">
                  <c:v>24.386047023842298</c:v>
                </c:pt>
                <c:pt idx="17716">
                  <c:v>24.387423600022</c:v>
                </c:pt>
                <c:pt idx="17717">
                  <c:v>24.388800176201801</c:v>
                </c:pt>
                <c:pt idx="17718">
                  <c:v>24.3901767523815</c:v>
                </c:pt>
                <c:pt idx="17719">
                  <c:v>24.391553328561201</c:v>
                </c:pt>
                <c:pt idx="17720">
                  <c:v>24.3929299047409</c:v>
                </c:pt>
                <c:pt idx="17721">
                  <c:v>24.394306480920701</c:v>
                </c:pt>
                <c:pt idx="17722">
                  <c:v>24.395683057100399</c:v>
                </c:pt>
                <c:pt idx="17723">
                  <c:v>24.397059633280101</c:v>
                </c:pt>
                <c:pt idx="17724">
                  <c:v>24.398436209459799</c:v>
                </c:pt>
                <c:pt idx="17725">
                  <c:v>24.3998127856396</c:v>
                </c:pt>
                <c:pt idx="17726">
                  <c:v>24.401189361819299</c:v>
                </c:pt>
                <c:pt idx="17727">
                  <c:v>24.402565937999</c:v>
                </c:pt>
                <c:pt idx="17728">
                  <c:v>24.403942514178699</c:v>
                </c:pt>
                <c:pt idx="17729">
                  <c:v>24.4053190903585</c:v>
                </c:pt>
                <c:pt idx="17730">
                  <c:v>24.406695666538202</c:v>
                </c:pt>
                <c:pt idx="17731">
                  <c:v>24.4080722427179</c:v>
                </c:pt>
                <c:pt idx="17732">
                  <c:v>24.409448818897602</c:v>
                </c:pt>
                <c:pt idx="17733">
                  <c:v>24.410825395077399</c:v>
                </c:pt>
                <c:pt idx="17734">
                  <c:v>24.412201971257101</c:v>
                </c:pt>
                <c:pt idx="17735">
                  <c:v>24.413578547436799</c:v>
                </c:pt>
                <c:pt idx="17736">
                  <c:v>24.414955123616501</c:v>
                </c:pt>
                <c:pt idx="17737">
                  <c:v>24.416331699796299</c:v>
                </c:pt>
                <c:pt idx="17738">
                  <c:v>24.417708275976</c:v>
                </c:pt>
                <c:pt idx="17739">
                  <c:v>24.419084852155699</c:v>
                </c:pt>
                <c:pt idx="17740">
                  <c:v>24.4204614283355</c:v>
                </c:pt>
                <c:pt idx="17741">
                  <c:v>24.421838004515202</c:v>
                </c:pt>
                <c:pt idx="17742">
                  <c:v>24.4232145806949</c:v>
                </c:pt>
                <c:pt idx="17743">
                  <c:v>24.424591156874602</c:v>
                </c:pt>
                <c:pt idx="17744">
                  <c:v>24.425967733054399</c:v>
                </c:pt>
                <c:pt idx="17745">
                  <c:v>24.427344309234101</c:v>
                </c:pt>
                <c:pt idx="17746">
                  <c:v>24.428720885413799</c:v>
                </c:pt>
                <c:pt idx="17747">
                  <c:v>24.430097461593501</c:v>
                </c:pt>
                <c:pt idx="17748">
                  <c:v>24.431474037773299</c:v>
                </c:pt>
                <c:pt idx="17749">
                  <c:v>24.432850613953001</c:v>
                </c:pt>
                <c:pt idx="17750">
                  <c:v>24.434227190132699</c:v>
                </c:pt>
                <c:pt idx="17751">
                  <c:v>24.435603766312401</c:v>
                </c:pt>
                <c:pt idx="17752">
                  <c:v>24.436980342492198</c:v>
                </c:pt>
                <c:pt idx="17753">
                  <c:v>24.4383569186719</c:v>
                </c:pt>
                <c:pt idx="17754">
                  <c:v>24.439733494851598</c:v>
                </c:pt>
                <c:pt idx="17755">
                  <c:v>24.4411100710313</c:v>
                </c:pt>
                <c:pt idx="17756">
                  <c:v>24.442486647211101</c:v>
                </c:pt>
                <c:pt idx="17757">
                  <c:v>24.4438632233908</c:v>
                </c:pt>
                <c:pt idx="17758">
                  <c:v>24.445239799570501</c:v>
                </c:pt>
                <c:pt idx="17759">
                  <c:v>24.4466163757502</c:v>
                </c:pt>
                <c:pt idx="17760">
                  <c:v>24.447992951930001</c:v>
                </c:pt>
                <c:pt idx="17761">
                  <c:v>24.449369528109699</c:v>
                </c:pt>
                <c:pt idx="17762">
                  <c:v>24.450746104289401</c:v>
                </c:pt>
                <c:pt idx="17763">
                  <c:v>24.452122680469099</c:v>
                </c:pt>
                <c:pt idx="17764">
                  <c:v>24.4534992566489</c:v>
                </c:pt>
                <c:pt idx="17765">
                  <c:v>24.454875832828598</c:v>
                </c:pt>
                <c:pt idx="17766">
                  <c:v>24.4562524090083</c:v>
                </c:pt>
                <c:pt idx="17767">
                  <c:v>24.457628985187998</c:v>
                </c:pt>
                <c:pt idx="17768">
                  <c:v>24.4590055613678</c:v>
                </c:pt>
                <c:pt idx="17769">
                  <c:v>24.460382137547501</c:v>
                </c:pt>
                <c:pt idx="17770">
                  <c:v>24.4617587137272</c:v>
                </c:pt>
                <c:pt idx="17771">
                  <c:v>24.463135289906901</c:v>
                </c:pt>
                <c:pt idx="17772">
                  <c:v>24.464511866086699</c:v>
                </c:pt>
                <c:pt idx="17773">
                  <c:v>24.465888442266401</c:v>
                </c:pt>
                <c:pt idx="17774">
                  <c:v>24.467265018446099</c:v>
                </c:pt>
                <c:pt idx="17775">
                  <c:v>24.4686415946259</c:v>
                </c:pt>
                <c:pt idx="17776">
                  <c:v>24.470018170805599</c:v>
                </c:pt>
                <c:pt idx="17777">
                  <c:v>24.4713947469853</c:v>
                </c:pt>
                <c:pt idx="17778">
                  <c:v>24.472771323164999</c:v>
                </c:pt>
                <c:pt idx="17779">
                  <c:v>24.4741478993448</c:v>
                </c:pt>
                <c:pt idx="17780">
                  <c:v>24.475524475524502</c:v>
                </c:pt>
                <c:pt idx="17781">
                  <c:v>24.4769010517042</c:v>
                </c:pt>
                <c:pt idx="17782">
                  <c:v>24.478277627883902</c:v>
                </c:pt>
                <c:pt idx="17783">
                  <c:v>24.479654204063699</c:v>
                </c:pt>
                <c:pt idx="17784">
                  <c:v>24.481030780243401</c:v>
                </c:pt>
                <c:pt idx="17785">
                  <c:v>24.482407356423099</c:v>
                </c:pt>
                <c:pt idx="17786">
                  <c:v>24.483783932602801</c:v>
                </c:pt>
                <c:pt idx="17787">
                  <c:v>24.485160508782599</c:v>
                </c:pt>
                <c:pt idx="17788">
                  <c:v>24.486537084962301</c:v>
                </c:pt>
                <c:pt idx="17789">
                  <c:v>24.487913661141999</c:v>
                </c:pt>
                <c:pt idx="17790">
                  <c:v>24.489290237321701</c:v>
                </c:pt>
                <c:pt idx="17791">
                  <c:v>24.490666813501502</c:v>
                </c:pt>
                <c:pt idx="17792">
                  <c:v>24.4920433896812</c:v>
                </c:pt>
                <c:pt idx="17793">
                  <c:v>24.493419965860902</c:v>
                </c:pt>
                <c:pt idx="17794">
                  <c:v>24.4947965420406</c:v>
                </c:pt>
                <c:pt idx="17795">
                  <c:v>24.496173118220401</c:v>
                </c:pt>
                <c:pt idx="17796">
                  <c:v>24.497549694400099</c:v>
                </c:pt>
                <c:pt idx="17797">
                  <c:v>24.498926270579801</c:v>
                </c:pt>
                <c:pt idx="17798">
                  <c:v>24.500302846759499</c:v>
                </c:pt>
                <c:pt idx="17799">
                  <c:v>24.501679422939301</c:v>
                </c:pt>
                <c:pt idx="17800">
                  <c:v>24.503055999118999</c:v>
                </c:pt>
                <c:pt idx="17801">
                  <c:v>24.504432575298701</c:v>
                </c:pt>
                <c:pt idx="17802">
                  <c:v>24.505809151478498</c:v>
                </c:pt>
                <c:pt idx="17803">
                  <c:v>24.5071857276582</c:v>
                </c:pt>
                <c:pt idx="17804">
                  <c:v>24.508562303837898</c:v>
                </c:pt>
                <c:pt idx="17805">
                  <c:v>24.5099388800176</c:v>
                </c:pt>
                <c:pt idx="17806">
                  <c:v>24.511315456197401</c:v>
                </c:pt>
                <c:pt idx="17807">
                  <c:v>24.5126920323771</c:v>
                </c:pt>
                <c:pt idx="17808">
                  <c:v>24.514068608556801</c:v>
                </c:pt>
                <c:pt idx="17809">
                  <c:v>24.5154451847365</c:v>
                </c:pt>
                <c:pt idx="17810">
                  <c:v>24.516821760916301</c:v>
                </c:pt>
                <c:pt idx="17811">
                  <c:v>24.518198337095999</c:v>
                </c:pt>
                <c:pt idx="17812">
                  <c:v>24.519574913275701</c:v>
                </c:pt>
                <c:pt idx="17813">
                  <c:v>24.520951489455399</c:v>
                </c:pt>
                <c:pt idx="17814">
                  <c:v>24.5223280656352</c:v>
                </c:pt>
                <c:pt idx="17815">
                  <c:v>24.523704641814899</c:v>
                </c:pt>
                <c:pt idx="17816">
                  <c:v>24.5250812179946</c:v>
                </c:pt>
                <c:pt idx="17817">
                  <c:v>24.526457794174298</c:v>
                </c:pt>
                <c:pt idx="17818">
                  <c:v>24.5278343703541</c:v>
                </c:pt>
                <c:pt idx="17819">
                  <c:v>24.529210946533802</c:v>
                </c:pt>
                <c:pt idx="17820">
                  <c:v>24.5305875227135</c:v>
                </c:pt>
                <c:pt idx="17821">
                  <c:v>24.531964098893202</c:v>
                </c:pt>
                <c:pt idx="17822">
                  <c:v>24.533340675072999</c:v>
                </c:pt>
                <c:pt idx="17823">
                  <c:v>24.534717251252701</c:v>
                </c:pt>
                <c:pt idx="17824">
                  <c:v>24.536093827432399</c:v>
                </c:pt>
                <c:pt idx="17825">
                  <c:v>24.537470403612101</c:v>
                </c:pt>
                <c:pt idx="17826">
                  <c:v>24.538846979791899</c:v>
                </c:pt>
                <c:pt idx="17827">
                  <c:v>24.5402235559716</c:v>
                </c:pt>
                <c:pt idx="17828">
                  <c:v>24.541600132151299</c:v>
                </c:pt>
                <c:pt idx="17829">
                  <c:v>24.542976708331</c:v>
                </c:pt>
                <c:pt idx="17830">
                  <c:v>24.544353284510802</c:v>
                </c:pt>
                <c:pt idx="17831">
                  <c:v>24.5457298606905</c:v>
                </c:pt>
                <c:pt idx="17832">
                  <c:v>24.547106436870202</c:v>
                </c:pt>
                <c:pt idx="17833">
                  <c:v>24.5484830130499</c:v>
                </c:pt>
                <c:pt idx="17834">
                  <c:v>24.549859589229701</c:v>
                </c:pt>
                <c:pt idx="17835">
                  <c:v>24.551236165409399</c:v>
                </c:pt>
                <c:pt idx="17836">
                  <c:v>24.552612741589101</c:v>
                </c:pt>
                <c:pt idx="17837">
                  <c:v>24.553989317768899</c:v>
                </c:pt>
                <c:pt idx="17838">
                  <c:v>24.555365893948601</c:v>
                </c:pt>
                <c:pt idx="17839">
                  <c:v>24.556742470128299</c:v>
                </c:pt>
                <c:pt idx="17840">
                  <c:v>24.558119046308001</c:v>
                </c:pt>
                <c:pt idx="17841">
                  <c:v>24.559495622487798</c:v>
                </c:pt>
                <c:pt idx="17842">
                  <c:v>24.5608721986675</c:v>
                </c:pt>
                <c:pt idx="17843">
                  <c:v>24.562248774847198</c:v>
                </c:pt>
                <c:pt idx="17844">
                  <c:v>24.5636253510269</c:v>
                </c:pt>
                <c:pt idx="17845">
                  <c:v>24.565001927206701</c:v>
                </c:pt>
                <c:pt idx="17846">
                  <c:v>24.5663785033864</c:v>
                </c:pt>
                <c:pt idx="17847">
                  <c:v>24.567755079566101</c:v>
                </c:pt>
                <c:pt idx="17848">
                  <c:v>24.569131655745799</c:v>
                </c:pt>
                <c:pt idx="17849">
                  <c:v>24.570508231925601</c:v>
                </c:pt>
                <c:pt idx="17850">
                  <c:v>24.571884808105299</c:v>
                </c:pt>
                <c:pt idx="17851">
                  <c:v>24.573261384285001</c:v>
                </c:pt>
                <c:pt idx="17852">
                  <c:v>24.574637960464699</c:v>
                </c:pt>
                <c:pt idx="17853">
                  <c:v>24.5760145366445</c:v>
                </c:pt>
                <c:pt idx="17854">
                  <c:v>24.577391112824198</c:v>
                </c:pt>
                <c:pt idx="17855">
                  <c:v>24.5787676890039</c:v>
                </c:pt>
                <c:pt idx="17856">
                  <c:v>24.580144265183598</c:v>
                </c:pt>
                <c:pt idx="17857">
                  <c:v>24.5815208413634</c:v>
                </c:pt>
                <c:pt idx="17858">
                  <c:v>24.582897417543101</c:v>
                </c:pt>
                <c:pt idx="17859">
                  <c:v>24.5842739937228</c:v>
                </c:pt>
                <c:pt idx="17860">
                  <c:v>24.585650569902501</c:v>
                </c:pt>
                <c:pt idx="17861">
                  <c:v>24.587027146082299</c:v>
                </c:pt>
                <c:pt idx="17862">
                  <c:v>24.588403722262001</c:v>
                </c:pt>
                <c:pt idx="17863">
                  <c:v>24.589780298441699</c:v>
                </c:pt>
                <c:pt idx="17864">
                  <c:v>24.591156874621401</c:v>
                </c:pt>
                <c:pt idx="17865">
                  <c:v>24.592533450801199</c:v>
                </c:pt>
                <c:pt idx="17866">
                  <c:v>24.5939100269809</c:v>
                </c:pt>
                <c:pt idx="17867">
                  <c:v>24.595286603160599</c:v>
                </c:pt>
                <c:pt idx="17868">
                  <c:v>24.5966631793404</c:v>
                </c:pt>
                <c:pt idx="17869">
                  <c:v>24.598039755520102</c:v>
                </c:pt>
                <c:pt idx="17870">
                  <c:v>24.5994163316998</c:v>
                </c:pt>
                <c:pt idx="17871">
                  <c:v>24.600792907879502</c:v>
                </c:pt>
                <c:pt idx="17872">
                  <c:v>24.602169484059299</c:v>
                </c:pt>
                <c:pt idx="17873">
                  <c:v>24.603546060239001</c:v>
                </c:pt>
                <c:pt idx="17874">
                  <c:v>24.604922636418699</c:v>
                </c:pt>
                <c:pt idx="17875">
                  <c:v>24.606299212598401</c:v>
                </c:pt>
                <c:pt idx="17876">
                  <c:v>24.607675788778199</c:v>
                </c:pt>
                <c:pt idx="17877">
                  <c:v>24.6090523649579</c:v>
                </c:pt>
                <c:pt idx="17878">
                  <c:v>24.610428941137599</c:v>
                </c:pt>
                <c:pt idx="17879">
                  <c:v>24.6118055173173</c:v>
                </c:pt>
                <c:pt idx="17880">
                  <c:v>24.613182093497102</c:v>
                </c:pt>
                <c:pt idx="17881">
                  <c:v>24.6145586696768</c:v>
                </c:pt>
                <c:pt idx="17882">
                  <c:v>24.615935245856502</c:v>
                </c:pt>
                <c:pt idx="17883">
                  <c:v>24.6173118220362</c:v>
                </c:pt>
                <c:pt idx="17884">
                  <c:v>24.618688398216001</c:v>
                </c:pt>
                <c:pt idx="17885">
                  <c:v>24.620064974395699</c:v>
                </c:pt>
                <c:pt idx="17886">
                  <c:v>24.621441550575401</c:v>
                </c:pt>
                <c:pt idx="17887">
                  <c:v>24.622818126755099</c:v>
                </c:pt>
                <c:pt idx="17888">
                  <c:v>24.624194702934901</c:v>
                </c:pt>
                <c:pt idx="17889">
                  <c:v>24.625571279114599</c:v>
                </c:pt>
                <c:pt idx="17890">
                  <c:v>24.626947855294301</c:v>
                </c:pt>
                <c:pt idx="17891">
                  <c:v>24.628324431473999</c:v>
                </c:pt>
                <c:pt idx="17892">
                  <c:v>24.6297010076538</c:v>
                </c:pt>
                <c:pt idx="17893">
                  <c:v>24.631077583833498</c:v>
                </c:pt>
                <c:pt idx="17894">
                  <c:v>24.6324541600132</c:v>
                </c:pt>
                <c:pt idx="17895">
                  <c:v>24.633830736192898</c:v>
                </c:pt>
                <c:pt idx="17896">
                  <c:v>24.6352073123727</c:v>
                </c:pt>
                <c:pt idx="17897">
                  <c:v>24.636583888552401</c:v>
                </c:pt>
                <c:pt idx="17898">
                  <c:v>24.6379604647321</c:v>
                </c:pt>
                <c:pt idx="17899">
                  <c:v>24.639337040911801</c:v>
                </c:pt>
                <c:pt idx="17900">
                  <c:v>24.640713617091599</c:v>
                </c:pt>
                <c:pt idx="17901">
                  <c:v>24.642090193271301</c:v>
                </c:pt>
                <c:pt idx="17902">
                  <c:v>24.643466769450999</c:v>
                </c:pt>
                <c:pt idx="17903">
                  <c:v>24.6448433456308</c:v>
                </c:pt>
                <c:pt idx="17904">
                  <c:v>24.646219921810498</c:v>
                </c:pt>
                <c:pt idx="17905">
                  <c:v>24.6475964979902</c:v>
                </c:pt>
                <c:pt idx="17906">
                  <c:v>24.648973074169898</c:v>
                </c:pt>
                <c:pt idx="17907">
                  <c:v>24.6503496503497</c:v>
                </c:pt>
                <c:pt idx="17908">
                  <c:v>24.651726226529401</c:v>
                </c:pt>
                <c:pt idx="17909">
                  <c:v>24.6531028027091</c:v>
                </c:pt>
                <c:pt idx="17910">
                  <c:v>24.654479378888801</c:v>
                </c:pt>
                <c:pt idx="17911">
                  <c:v>24.655855955068599</c:v>
                </c:pt>
                <c:pt idx="17912">
                  <c:v>24.657232531248301</c:v>
                </c:pt>
                <c:pt idx="17913">
                  <c:v>24.658609107427999</c:v>
                </c:pt>
                <c:pt idx="17914">
                  <c:v>24.659985683607701</c:v>
                </c:pt>
                <c:pt idx="17915">
                  <c:v>24.661362259787499</c:v>
                </c:pt>
                <c:pt idx="17916">
                  <c:v>24.6627388359672</c:v>
                </c:pt>
                <c:pt idx="17917">
                  <c:v>24.664115412146899</c:v>
                </c:pt>
                <c:pt idx="17918">
                  <c:v>24.6654919883266</c:v>
                </c:pt>
                <c:pt idx="17919">
                  <c:v>24.666868564506402</c:v>
                </c:pt>
                <c:pt idx="17920">
                  <c:v>24.6682451406861</c:v>
                </c:pt>
                <c:pt idx="17921">
                  <c:v>24.669621716865802</c:v>
                </c:pt>
                <c:pt idx="17922">
                  <c:v>24.6709982930455</c:v>
                </c:pt>
                <c:pt idx="17923">
                  <c:v>24.672374869225301</c:v>
                </c:pt>
                <c:pt idx="17924">
                  <c:v>24.673751445404999</c:v>
                </c:pt>
                <c:pt idx="17925">
                  <c:v>24.675128021584701</c:v>
                </c:pt>
                <c:pt idx="17926">
                  <c:v>24.676504597764399</c:v>
                </c:pt>
                <c:pt idx="17927">
                  <c:v>24.677881173944201</c:v>
                </c:pt>
                <c:pt idx="17928">
                  <c:v>24.679257750123899</c:v>
                </c:pt>
                <c:pt idx="17929">
                  <c:v>24.680634326303601</c:v>
                </c:pt>
                <c:pt idx="17930">
                  <c:v>24.682010902483398</c:v>
                </c:pt>
                <c:pt idx="17931">
                  <c:v>24.6833874786631</c:v>
                </c:pt>
                <c:pt idx="17932">
                  <c:v>24.684764054842798</c:v>
                </c:pt>
                <c:pt idx="17933">
                  <c:v>24.6861406310225</c:v>
                </c:pt>
                <c:pt idx="17934">
                  <c:v>24.687517207202301</c:v>
                </c:pt>
                <c:pt idx="17935">
                  <c:v>24.688893783381999</c:v>
                </c:pt>
                <c:pt idx="17936">
                  <c:v>24.690270359561701</c:v>
                </c:pt>
                <c:pt idx="17937">
                  <c:v>24.691646935741399</c:v>
                </c:pt>
                <c:pt idx="17938">
                  <c:v>24.693023511921201</c:v>
                </c:pt>
                <c:pt idx="17939">
                  <c:v>24.694400088100899</c:v>
                </c:pt>
                <c:pt idx="17940">
                  <c:v>24.695776664280601</c:v>
                </c:pt>
                <c:pt idx="17941">
                  <c:v>24.697153240460299</c:v>
                </c:pt>
                <c:pt idx="17942">
                  <c:v>24.6985298166401</c:v>
                </c:pt>
                <c:pt idx="17943">
                  <c:v>24.699906392819798</c:v>
                </c:pt>
                <c:pt idx="17944">
                  <c:v>24.7012829689995</c:v>
                </c:pt>
                <c:pt idx="17945">
                  <c:v>24.702659545179198</c:v>
                </c:pt>
                <c:pt idx="17946">
                  <c:v>24.704036121359</c:v>
                </c:pt>
                <c:pt idx="17947">
                  <c:v>24.705412697538701</c:v>
                </c:pt>
                <c:pt idx="17948">
                  <c:v>24.7067892737184</c:v>
                </c:pt>
                <c:pt idx="17949">
                  <c:v>24.708165849898101</c:v>
                </c:pt>
                <c:pt idx="17950">
                  <c:v>24.709542426077899</c:v>
                </c:pt>
                <c:pt idx="17951">
                  <c:v>24.710919002257601</c:v>
                </c:pt>
                <c:pt idx="17952">
                  <c:v>24.712295578437299</c:v>
                </c:pt>
                <c:pt idx="17953">
                  <c:v>24.713672154617001</c:v>
                </c:pt>
                <c:pt idx="17954">
                  <c:v>24.715048730796799</c:v>
                </c:pt>
                <c:pt idx="17955">
                  <c:v>24.7164253069765</c:v>
                </c:pt>
                <c:pt idx="17956">
                  <c:v>24.717801883156199</c:v>
                </c:pt>
                <c:pt idx="17957">
                  <c:v>24.7191784593359</c:v>
                </c:pt>
                <c:pt idx="17958">
                  <c:v>24.720555035515702</c:v>
                </c:pt>
                <c:pt idx="17959">
                  <c:v>24.7219316116954</c:v>
                </c:pt>
                <c:pt idx="17960">
                  <c:v>24.723308187875102</c:v>
                </c:pt>
                <c:pt idx="17961">
                  <c:v>24.7246847640548</c:v>
                </c:pt>
                <c:pt idx="17962">
                  <c:v>24.726061340234601</c:v>
                </c:pt>
                <c:pt idx="17963">
                  <c:v>24.727437916414299</c:v>
                </c:pt>
                <c:pt idx="17964">
                  <c:v>24.728814492594001</c:v>
                </c:pt>
                <c:pt idx="17965">
                  <c:v>24.730191068773799</c:v>
                </c:pt>
                <c:pt idx="17966">
                  <c:v>24.7315676449535</c:v>
                </c:pt>
                <c:pt idx="17967">
                  <c:v>24.732944221133199</c:v>
                </c:pt>
                <c:pt idx="17968">
                  <c:v>24.7343207973129</c:v>
                </c:pt>
                <c:pt idx="17969">
                  <c:v>24.735697373492702</c:v>
                </c:pt>
                <c:pt idx="17970">
                  <c:v>24.7370739496724</c:v>
                </c:pt>
                <c:pt idx="17971">
                  <c:v>24.738450525852102</c:v>
                </c:pt>
                <c:pt idx="17972">
                  <c:v>24.7398271020318</c:v>
                </c:pt>
                <c:pt idx="17973">
                  <c:v>24.741203678211601</c:v>
                </c:pt>
                <c:pt idx="17974">
                  <c:v>24.742580254391299</c:v>
                </c:pt>
                <c:pt idx="17975">
                  <c:v>24.743956830571001</c:v>
                </c:pt>
                <c:pt idx="17976">
                  <c:v>24.745333406750699</c:v>
                </c:pt>
                <c:pt idx="17977">
                  <c:v>24.746709982930501</c:v>
                </c:pt>
                <c:pt idx="17978">
                  <c:v>24.748086559110199</c:v>
                </c:pt>
                <c:pt idx="17979">
                  <c:v>24.749463135289901</c:v>
                </c:pt>
                <c:pt idx="17980">
                  <c:v>24.750839711469599</c:v>
                </c:pt>
                <c:pt idx="17981">
                  <c:v>24.7522162876494</c:v>
                </c:pt>
                <c:pt idx="17982">
                  <c:v>24.753592863829098</c:v>
                </c:pt>
                <c:pt idx="17983">
                  <c:v>24.7549694400088</c:v>
                </c:pt>
                <c:pt idx="17984">
                  <c:v>24.756346016188498</c:v>
                </c:pt>
                <c:pt idx="17985">
                  <c:v>24.7577225923683</c:v>
                </c:pt>
                <c:pt idx="17986">
                  <c:v>24.759099168548001</c:v>
                </c:pt>
                <c:pt idx="17987">
                  <c:v>24.7604757447277</c:v>
                </c:pt>
                <c:pt idx="17988">
                  <c:v>24.761852320907401</c:v>
                </c:pt>
                <c:pt idx="17989">
                  <c:v>24.763228897087199</c:v>
                </c:pt>
                <c:pt idx="17990">
                  <c:v>24.764605473266901</c:v>
                </c:pt>
                <c:pt idx="17991">
                  <c:v>24.765982049446599</c:v>
                </c:pt>
                <c:pt idx="17992">
                  <c:v>24.7673586256264</c:v>
                </c:pt>
                <c:pt idx="17993">
                  <c:v>24.768735201806098</c:v>
                </c:pt>
                <c:pt idx="17994">
                  <c:v>24.7701117779858</c:v>
                </c:pt>
                <c:pt idx="17995">
                  <c:v>24.771488354165498</c:v>
                </c:pt>
                <c:pt idx="17996">
                  <c:v>24.7728649303453</c:v>
                </c:pt>
                <c:pt idx="17997">
                  <c:v>24.774241506525001</c:v>
                </c:pt>
                <c:pt idx="17998">
                  <c:v>24.7756180827047</c:v>
                </c:pt>
                <c:pt idx="17999">
                  <c:v>24.776994658884401</c:v>
                </c:pt>
                <c:pt idx="18000">
                  <c:v>24.778371235064199</c:v>
                </c:pt>
                <c:pt idx="18001">
                  <c:v>24.779747811243901</c:v>
                </c:pt>
                <c:pt idx="18002">
                  <c:v>24.781124387423599</c:v>
                </c:pt>
                <c:pt idx="18003">
                  <c:v>24.782500963603301</c:v>
                </c:pt>
                <c:pt idx="18004">
                  <c:v>24.783877539783099</c:v>
                </c:pt>
                <c:pt idx="18005">
                  <c:v>24.7852541159628</c:v>
                </c:pt>
                <c:pt idx="18006">
                  <c:v>24.786630692142499</c:v>
                </c:pt>
                <c:pt idx="18007">
                  <c:v>24.7880072683222</c:v>
                </c:pt>
                <c:pt idx="18008">
                  <c:v>24.789383844502002</c:v>
                </c:pt>
                <c:pt idx="18009">
                  <c:v>24.7907604206817</c:v>
                </c:pt>
                <c:pt idx="18010">
                  <c:v>24.792136996861402</c:v>
                </c:pt>
                <c:pt idx="18011">
                  <c:v>24.7935135730411</c:v>
                </c:pt>
                <c:pt idx="18012">
                  <c:v>24.794890149220901</c:v>
                </c:pt>
                <c:pt idx="18013">
                  <c:v>24.796266725400599</c:v>
                </c:pt>
                <c:pt idx="18014">
                  <c:v>24.797643301580301</c:v>
                </c:pt>
                <c:pt idx="18015">
                  <c:v>24.799019877759999</c:v>
                </c:pt>
                <c:pt idx="18016">
                  <c:v>24.800396453939801</c:v>
                </c:pt>
                <c:pt idx="18017">
                  <c:v>24.801773030119499</c:v>
                </c:pt>
                <c:pt idx="18018">
                  <c:v>24.803149606299201</c:v>
                </c:pt>
                <c:pt idx="18019">
                  <c:v>24.804526182478899</c:v>
                </c:pt>
                <c:pt idx="18020">
                  <c:v>24.8059027586587</c:v>
                </c:pt>
                <c:pt idx="18021">
                  <c:v>24.807279334838402</c:v>
                </c:pt>
                <c:pt idx="18022">
                  <c:v>24.8086559110181</c:v>
                </c:pt>
                <c:pt idx="18023">
                  <c:v>24.810032487197802</c:v>
                </c:pt>
                <c:pt idx="18024">
                  <c:v>24.811409063377599</c:v>
                </c:pt>
                <c:pt idx="18025">
                  <c:v>24.812785639557301</c:v>
                </c:pt>
                <c:pt idx="18026">
                  <c:v>24.814162215736999</c:v>
                </c:pt>
                <c:pt idx="18027">
                  <c:v>24.815538791916801</c:v>
                </c:pt>
                <c:pt idx="18028">
                  <c:v>24.816915368096499</c:v>
                </c:pt>
                <c:pt idx="18029">
                  <c:v>24.818291944276201</c:v>
                </c:pt>
                <c:pt idx="18030">
                  <c:v>24.819668520455899</c:v>
                </c:pt>
                <c:pt idx="18031">
                  <c:v>24.8210450966357</c:v>
                </c:pt>
                <c:pt idx="18032">
                  <c:v>24.822421672815398</c:v>
                </c:pt>
                <c:pt idx="18033">
                  <c:v>24.8237982489951</c:v>
                </c:pt>
                <c:pt idx="18034">
                  <c:v>24.825174825174798</c:v>
                </c:pt>
                <c:pt idx="18035">
                  <c:v>24.8265514013546</c:v>
                </c:pt>
                <c:pt idx="18036">
                  <c:v>24.827927977534301</c:v>
                </c:pt>
                <c:pt idx="18037">
                  <c:v>24.829304553714</c:v>
                </c:pt>
                <c:pt idx="18038">
                  <c:v>24.830681129893701</c:v>
                </c:pt>
                <c:pt idx="18039">
                  <c:v>24.832057706073499</c:v>
                </c:pt>
                <c:pt idx="18040">
                  <c:v>24.833434282253201</c:v>
                </c:pt>
                <c:pt idx="18041">
                  <c:v>24.834810858432899</c:v>
                </c:pt>
                <c:pt idx="18042">
                  <c:v>24.836187434612601</c:v>
                </c:pt>
                <c:pt idx="18043">
                  <c:v>24.837564010792399</c:v>
                </c:pt>
                <c:pt idx="18044">
                  <c:v>24.8389405869721</c:v>
                </c:pt>
                <c:pt idx="18045">
                  <c:v>24.840317163151798</c:v>
                </c:pt>
                <c:pt idx="18046">
                  <c:v>24.8416937393315</c:v>
                </c:pt>
                <c:pt idx="18047">
                  <c:v>24.843070315511302</c:v>
                </c:pt>
                <c:pt idx="18048">
                  <c:v>24.844446891691</c:v>
                </c:pt>
                <c:pt idx="18049">
                  <c:v>24.845823467870702</c:v>
                </c:pt>
                <c:pt idx="18050">
                  <c:v>24.8472000440504</c:v>
                </c:pt>
                <c:pt idx="18051">
                  <c:v>24.848576620230201</c:v>
                </c:pt>
                <c:pt idx="18052">
                  <c:v>24.849953196409899</c:v>
                </c:pt>
                <c:pt idx="18053">
                  <c:v>24.851329772589601</c:v>
                </c:pt>
                <c:pt idx="18054">
                  <c:v>24.852706348769299</c:v>
                </c:pt>
                <c:pt idx="18055">
                  <c:v>24.8540829249491</c:v>
                </c:pt>
                <c:pt idx="18056">
                  <c:v>24.855459501128799</c:v>
                </c:pt>
                <c:pt idx="18057">
                  <c:v>24.8568360773085</c:v>
                </c:pt>
                <c:pt idx="18058">
                  <c:v>24.858212653488302</c:v>
                </c:pt>
                <c:pt idx="18059">
                  <c:v>24.859589229668</c:v>
                </c:pt>
                <c:pt idx="18060">
                  <c:v>24.860965805847702</c:v>
                </c:pt>
                <c:pt idx="18061">
                  <c:v>24.8623423820274</c:v>
                </c:pt>
                <c:pt idx="18062">
                  <c:v>24.863718958207201</c:v>
                </c:pt>
                <c:pt idx="18063">
                  <c:v>24.865095534386899</c:v>
                </c:pt>
                <c:pt idx="18064">
                  <c:v>24.866472110566601</c:v>
                </c:pt>
                <c:pt idx="18065">
                  <c:v>24.867848686746299</c:v>
                </c:pt>
                <c:pt idx="18066">
                  <c:v>24.869225262926101</c:v>
                </c:pt>
                <c:pt idx="18067">
                  <c:v>24.870601839105799</c:v>
                </c:pt>
                <c:pt idx="18068">
                  <c:v>24.871978415285501</c:v>
                </c:pt>
                <c:pt idx="18069">
                  <c:v>24.873354991465199</c:v>
                </c:pt>
                <c:pt idx="18070">
                  <c:v>24.874731567645</c:v>
                </c:pt>
                <c:pt idx="18071">
                  <c:v>24.876108143824698</c:v>
                </c:pt>
                <c:pt idx="18072">
                  <c:v>24.8774847200044</c:v>
                </c:pt>
                <c:pt idx="18073">
                  <c:v>24.878861296184098</c:v>
                </c:pt>
                <c:pt idx="18074">
                  <c:v>24.880237872363899</c:v>
                </c:pt>
                <c:pt idx="18075">
                  <c:v>24.881614448543601</c:v>
                </c:pt>
                <c:pt idx="18076">
                  <c:v>24.882991024723299</c:v>
                </c:pt>
                <c:pt idx="18077">
                  <c:v>24.884367600903001</c:v>
                </c:pt>
                <c:pt idx="18078">
                  <c:v>24.885744177082799</c:v>
                </c:pt>
                <c:pt idx="18079">
                  <c:v>24.887120753262501</c:v>
                </c:pt>
                <c:pt idx="18080">
                  <c:v>24.888497329442199</c:v>
                </c:pt>
                <c:pt idx="18081">
                  <c:v>24.889873905621901</c:v>
                </c:pt>
                <c:pt idx="18082">
                  <c:v>24.891250481801698</c:v>
                </c:pt>
                <c:pt idx="18083">
                  <c:v>24.8926270579814</c:v>
                </c:pt>
                <c:pt idx="18084">
                  <c:v>24.894003634161098</c:v>
                </c:pt>
                <c:pt idx="18085">
                  <c:v>24.8953802103408</c:v>
                </c:pt>
                <c:pt idx="18086">
                  <c:v>24.896756786520601</c:v>
                </c:pt>
                <c:pt idx="18087">
                  <c:v>24.8981333627003</c:v>
                </c:pt>
                <c:pt idx="18088">
                  <c:v>24.899509938880001</c:v>
                </c:pt>
                <c:pt idx="18089">
                  <c:v>24.900886515059799</c:v>
                </c:pt>
                <c:pt idx="18090">
                  <c:v>24.902263091239501</c:v>
                </c:pt>
                <c:pt idx="18091">
                  <c:v>24.903639667419199</c:v>
                </c:pt>
                <c:pt idx="18092">
                  <c:v>24.905016243598901</c:v>
                </c:pt>
                <c:pt idx="18093">
                  <c:v>24.906392819778699</c:v>
                </c:pt>
                <c:pt idx="18094">
                  <c:v>24.9077693959584</c:v>
                </c:pt>
                <c:pt idx="18095">
                  <c:v>24.909145972138099</c:v>
                </c:pt>
                <c:pt idx="18096">
                  <c:v>24.9105225483178</c:v>
                </c:pt>
                <c:pt idx="18097">
                  <c:v>24.911899124497602</c:v>
                </c:pt>
                <c:pt idx="18098">
                  <c:v>24.9132757006773</c:v>
                </c:pt>
                <c:pt idx="18099">
                  <c:v>24.914652276857002</c:v>
                </c:pt>
                <c:pt idx="18100">
                  <c:v>24.9160288530367</c:v>
                </c:pt>
                <c:pt idx="18101">
                  <c:v>24.917405429216501</c:v>
                </c:pt>
                <c:pt idx="18102">
                  <c:v>24.918782005396199</c:v>
                </c:pt>
                <c:pt idx="18103">
                  <c:v>24.920158581575901</c:v>
                </c:pt>
                <c:pt idx="18104">
                  <c:v>24.921535157755599</c:v>
                </c:pt>
                <c:pt idx="18105">
                  <c:v>24.9229117339354</c:v>
                </c:pt>
                <c:pt idx="18106">
                  <c:v>24.924288310115099</c:v>
                </c:pt>
                <c:pt idx="18107">
                  <c:v>24.9256648862948</c:v>
                </c:pt>
                <c:pt idx="18108">
                  <c:v>24.927041462474499</c:v>
                </c:pt>
                <c:pt idx="18109">
                  <c:v>24.9284180386543</c:v>
                </c:pt>
                <c:pt idx="18110">
                  <c:v>24.929794614834002</c:v>
                </c:pt>
                <c:pt idx="18111">
                  <c:v>24.9311711910137</c:v>
                </c:pt>
                <c:pt idx="18112">
                  <c:v>24.932547767193402</c:v>
                </c:pt>
                <c:pt idx="18113">
                  <c:v>24.933924343373199</c:v>
                </c:pt>
                <c:pt idx="18114">
                  <c:v>24.935300919552901</c:v>
                </c:pt>
                <c:pt idx="18115">
                  <c:v>24.936677495732599</c:v>
                </c:pt>
                <c:pt idx="18116">
                  <c:v>24.938054071912301</c:v>
                </c:pt>
                <c:pt idx="18117">
                  <c:v>24.939430648092099</c:v>
                </c:pt>
                <c:pt idx="18118">
                  <c:v>24.940807224271801</c:v>
                </c:pt>
                <c:pt idx="18119">
                  <c:v>24.942183800451499</c:v>
                </c:pt>
                <c:pt idx="18120">
                  <c:v>24.9435603766313</c:v>
                </c:pt>
                <c:pt idx="18121">
                  <c:v>24.944936952810998</c:v>
                </c:pt>
                <c:pt idx="18122">
                  <c:v>24.9463135289907</c:v>
                </c:pt>
                <c:pt idx="18123">
                  <c:v>24.947690105170398</c:v>
                </c:pt>
                <c:pt idx="18124">
                  <c:v>24.9490666813502</c:v>
                </c:pt>
                <c:pt idx="18125">
                  <c:v>24.950443257529901</c:v>
                </c:pt>
                <c:pt idx="18126">
                  <c:v>24.9518198337096</c:v>
                </c:pt>
                <c:pt idx="18127">
                  <c:v>24.953196409889301</c:v>
                </c:pt>
                <c:pt idx="18128">
                  <c:v>24.954572986069099</c:v>
                </c:pt>
                <c:pt idx="18129">
                  <c:v>24.955949562248801</c:v>
                </c:pt>
                <c:pt idx="18130">
                  <c:v>24.957326138428499</c:v>
                </c:pt>
                <c:pt idx="18131">
                  <c:v>24.958702714608201</c:v>
                </c:pt>
                <c:pt idx="18132">
                  <c:v>24.960079290787998</c:v>
                </c:pt>
                <c:pt idx="18133">
                  <c:v>24.9614558669677</c:v>
                </c:pt>
                <c:pt idx="18134">
                  <c:v>24.962832443147398</c:v>
                </c:pt>
                <c:pt idx="18135">
                  <c:v>24.9642090193271</c:v>
                </c:pt>
                <c:pt idx="18136">
                  <c:v>24.965585595506901</c:v>
                </c:pt>
                <c:pt idx="18137">
                  <c:v>24.9669621716866</c:v>
                </c:pt>
                <c:pt idx="18138">
                  <c:v>24.968338747866301</c:v>
                </c:pt>
                <c:pt idx="18139">
                  <c:v>24.969715324046</c:v>
                </c:pt>
                <c:pt idx="18140">
                  <c:v>24.971091900225801</c:v>
                </c:pt>
                <c:pt idx="18141">
                  <c:v>24.972468476405499</c:v>
                </c:pt>
                <c:pt idx="18142">
                  <c:v>24.973845052585201</c:v>
                </c:pt>
                <c:pt idx="18143">
                  <c:v>24.975221628764899</c:v>
                </c:pt>
                <c:pt idx="18144">
                  <c:v>24.9765982049447</c:v>
                </c:pt>
                <c:pt idx="18145">
                  <c:v>24.977974781124399</c:v>
                </c:pt>
                <c:pt idx="18146">
                  <c:v>24.9793513573041</c:v>
                </c:pt>
                <c:pt idx="18147">
                  <c:v>24.980727933483799</c:v>
                </c:pt>
                <c:pt idx="18148">
                  <c:v>24.9821045096636</c:v>
                </c:pt>
                <c:pt idx="18149">
                  <c:v>24.983481085843302</c:v>
                </c:pt>
                <c:pt idx="18150">
                  <c:v>24.984857662023</c:v>
                </c:pt>
                <c:pt idx="18151">
                  <c:v>24.986234238202702</c:v>
                </c:pt>
                <c:pt idx="18152">
                  <c:v>24.987610814382499</c:v>
                </c:pt>
                <c:pt idx="18153">
                  <c:v>24.988987390562201</c:v>
                </c:pt>
                <c:pt idx="18154">
                  <c:v>24.990363966741899</c:v>
                </c:pt>
                <c:pt idx="18155">
                  <c:v>24.991740542921701</c:v>
                </c:pt>
                <c:pt idx="18156">
                  <c:v>24.993117119101399</c:v>
                </c:pt>
                <c:pt idx="18157">
                  <c:v>24.994493695281101</c:v>
                </c:pt>
                <c:pt idx="18158">
                  <c:v>24.995870271460799</c:v>
                </c:pt>
                <c:pt idx="18159">
                  <c:v>24.9972468476406</c:v>
                </c:pt>
                <c:pt idx="18160">
                  <c:v>24.998623423820298</c:v>
                </c:pt>
                <c:pt idx="18161">
                  <c:v>25</c:v>
                </c:pt>
                <c:pt idx="18162">
                  <c:v>25.001376576179702</c:v>
                </c:pt>
                <c:pt idx="18163">
                  <c:v>25.002753152359499</c:v>
                </c:pt>
                <c:pt idx="18164">
                  <c:v>25.004129728539201</c:v>
                </c:pt>
                <c:pt idx="18165">
                  <c:v>25.005506304718899</c:v>
                </c:pt>
                <c:pt idx="18166">
                  <c:v>25.006882880898601</c:v>
                </c:pt>
                <c:pt idx="18167">
                  <c:v>25.008259457078399</c:v>
                </c:pt>
                <c:pt idx="18168">
                  <c:v>25.009636033258101</c:v>
                </c:pt>
                <c:pt idx="18169">
                  <c:v>25.011012609437799</c:v>
                </c:pt>
                <c:pt idx="18170">
                  <c:v>25.012389185617501</c:v>
                </c:pt>
                <c:pt idx="18171">
                  <c:v>25.013765761797298</c:v>
                </c:pt>
                <c:pt idx="18172">
                  <c:v>25.015142337977</c:v>
                </c:pt>
                <c:pt idx="18173">
                  <c:v>25.016518914156698</c:v>
                </c:pt>
                <c:pt idx="18174">
                  <c:v>25.0178954903364</c:v>
                </c:pt>
                <c:pt idx="18175">
                  <c:v>25.019272066516201</c:v>
                </c:pt>
                <c:pt idx="18176">
                  <c:v>25.0206486426959</c:v>
                </c:pt>
                <c:pt idx="18177">
                  <c:v>25.022025218875601</c:v>
                </c:pt>
                <c:pt idx="18178">
                  <c:v>25.0234017950553</c:v>
                </c:pt>
                <c:pt idx="18179">
                  <c:v>25.024778371235101</c:v>
                </c:pt>
                <c:pt idx="18180">
                  <c:v>25.026154947414799</c:v>
                </c:pt>
                <c:pt idx="18181">
                  <c:v>25.027531523594501</c:v>
                </c:pt>
                <c:pt idx="18182">
                  <c:v>25.028908099774299</c:v>
                </c:pt>
                <c:pt idx="18183">
                  <c:v>25.030284675954</c:v>
                </c:pt>
                <c:pt idx="18184">
                  <c:v>25.031661252133699</c:v>
                </c:pt>
                <c:pt idx="18185">
                  <c:v>25.0330378283134</c:v>
                </c:pt>
                <c:pt idx="18186">
                  <c:v>25.034414404493202</c:v>
                </c:pt>
                <c:pt idx="18187">
                  <c:v>25.0357909806729</c:v>
                </c:pt>
                <c:pt idx="18188">
                  <c:v>25.037167556852602</c:v>
                </c:pt>
                <c:pt idx="18189">
                  <c:v>25.0385441330323</c:v>
                </c:pt>
                <c:pt idx="18190">
                  <c:v>25.039920709212101</c:v>
                </c:pt>
                <c:pt idx="18191">
                  <c:v>25.041297285391799</c:v>
                </c:pt>
                <c:pt idx="18192">
                  <c:v>25.042673861571501</c:v>
                </c:pt>
                <c:pt idx="18193">
                  <c:v>25.044050437751199</c:v>
                </c:pt>
                <c:pt idx="18194">
                  <c:v>25.045427013931</c:v>
                </c:pt>
                <c:pt idx="18195">
                  <c:v>25.046803590110699</c:v>
                </c:pt>
                <c:pt idx="18196">
                  <c:v>25.0481801662904</c:v>
                </c:pt>
                <c:pt idx="18197">
                  <c:v>25.049556742470099</c:v>
                </c:pt>
                <c:pt idx="18198">
                  <c:v>25.0509333186499</c:v>
                </c:pt>
                <c:pt idx="18199">
                  <c:v>25.052309894829602</c:v>
                </c:pt>
                <c:pt idx="18200">
                  <c:v>25.0536864710093</c:v>
                </c:pt>
                <c:pt idx="18201">
                  <c:v>25.055063047189002</c:v>
                </c:pt>
                <c:pt idx="18202">
                  <c:v>25.056439623368799</c:v>
                </c:pt>
                <c:pt idx="18203">
                  <c:v>25.057816199548501</c:v>
                </c:pt>
                <c:pt idx="18204">
                  <c:v>25.059192775728199</c:v>
                </c:pt>
                <c:pt idx="18205">
                  <c:v>25.060569351907901</c:v>
                </c:pt>
                <c:pt idx="18206">
                  <c:v>25.061945928087699</c:v>
                </c:pt>
                <c:pt idx="18207">
                  <c:v>25.063322504267401</c:v>
                </c:pt>
                <c:pt idx="18208">
                  <c:v>25.064699080447099</c:v>
                </c:pt>
                <c:pt idx="18209">
                  <c:v>25.066075656626801</c:v>
                </c:pt>
                <c:pt idx="18210">
                  <c:v>25.067452232806598</c:v>
                </c:pt>
                <c:pt idx="18211">
                  <c:v>25.0688288089863</c:v>
                </c:pt>
                <c:pt idx="18212">
                  <c:v>25.070205385165998</c:v>
                </c:pt>
                <c:pt idx="18213">
                  <c:v>25.0715819613457</c:v>
                </c:pt>
                <c:pt idx="18214">
                  <c:v>25.072958537525501</c:v>
                </c:pt>
                <c:pt idx="18215">
                  <c:v>25.0743351137052</c:v>
                </c:pt>
                <c:pt idx="18216">
                  <c:v>25.075711689884901</c:v>
                </c:pt>
                <c:pt idx="18217">
                  <c:v>25.077088266064699</c:v>
                </c:pt>
                <c:pt idx="18218">
                  <c:v>25.078464842244401</c:v>
                </c:pt>
                <c:pt idx="18219">
                  <c:v>25.079841418424099</c:v>
                </c:pt>
                <c:pt idx="18220">
                  <c:v>25.081217994603801</c:v>
                </c:pt>
                <c:pt idx="18221">
                  <c:v>25.082594570783598</c:v>
                </c:pt>
                <c:pt idx="18222">
                  <c:v>25.0839711469633</c:v>
                </c:pt>
                <c:pt idx="18223">
                  <c:v>25.085347723142998</c:v>
                </c:pt>
                <c:pt idx="18224">
                  <c:v>25.0867242993227</c:v>
                </c:pt>
                <c:pt idx="18225">
                  <c:v>25.088100875502501</c:v>
                </c:pt>
                <c:pt idx="18226">
                  <c:v>25.0894774516822</c:v>
                </c:pt>
                <c:pt idx="18227">
                  <c:v>25.090854027861901</c:v>
                </c:pt>
                <c:pt idx="18228">
                  <c:v>25.0922306040416</c:v>
                </c:pt>
                <c:pt idx="18229">
                  <c:v>25.093607180221401</c:v>
                </c:pt>
                <c:pt idx="18230">
                  <c:v>25.094983756401099</c:v>
                </c:pt>
                <c:pt idx="18231">
                  <c:v>25.096360332580801</c:v>
                </c:pt>
                <c:pt idx="18232">
                  <c:v>25.097736908760499</c:v>
                </c:pt>
                <c:pt idx="18233">
                  <c:v>25.0991134849403</c:v>
                </c:pt>
                <c:pt idx="18234">
                  <c:v>25.100490061119999</c:v>
                </c:pt>
                <c:pt idx="18235">
                  <c:v>25.1018666372997</c:v>
                </c:pt>
                <c:pt idx="18236">
                  <c:v>25.103243213479399</c:v>
                </c:pt>
                <c:pt idx="18237">
                  <c:v>25.1046197896592</c:v>
                </c:pt>
                <c:pt idx="18238">
                  <c:v>25.105996365838902</c:v>
                </c:pt>
                <c:pt idx="18239">
                  <c:v>25.1073729420186</c:v>
                </c:pt>
                <c:pt idx="18240">
                  <c:v>25.108749518198302</c:v>
                </c:pt>
                <c:pt idx="18241">
                  <c:v>25.110126094378099</c:v>
                </c:pt>
                <c:pt idx="18242">
                  <c:v>25.111502670557801</c:v>
                </c:pt>
                <c:pt idx="18243">
                  <c:v>25.112879246737499</c:v>
                </c:pt>
                <c:pt idx="18244">
                  <c:v>25.114255822917201</c:v>
                </c:pt>
                <c:pt idx="18245">
                  <c:v>25.115632399096999</c:v>
                </c:pt>
                <c:pt idx="18246">
                  <c:v>25.117008975276701</c:v>
                </c:pt>
                <c:pt idx="18247">
                  <c:v>25.118385551456399</c:v>
                </c:pt>
                <c:pt idx="18248">
                  <c:v>25.1197621276362</c:v>
                </c:pt>
                <c:pt idx="18249">
                  <c:v>25.121138703815902</c:v>
                </c:pt>
                <c:pt idx="18250">
                  <c:v>25.1225152799956</c:v>
                </c:pt>
                <c:pt idx="18251">
                  <c:v>25.123891856175302</c:v>
                </c:pt>
                <c:pt idx="18252">
                  <c:v>25.125268432355099</c:v>
                </c:pt>
                <c:pt idx="18253">
                  <c:v>25.126645008534801</c:v>
                </c:pt>
                <c:pt idx="18254">
                  <c:v>25.128021584714499</c:v>
                </c:pt>
                <c:pt idx="18255">
                  <c:v>25.129398160894201</c:v>
                </c:pt>
                <c:pt idx="18256">
                  <c:v>25.130774737073999</c:v>
                </c:pt>
                <c:pt idx="18257">
                  <c:v>25.132151313253701</c:v>
                </c:pt>
                <c:pt idx="18258">
                  <c:v>25.133527889433399</c:v>
                </c:pt>
                <c:pt idx="18259">
                  <c:v>25.134904465613101</c:v>
                </c:pt>
                <c:pt idx="18260">
                  <c:v>25.136281041792898</c:v>
                </c:pt>
                <c:pt idx="18261">
                  <c:v>25.1376576179726</c:v>
                </c:pt>
                <c:pt idx="18262">
                  <c:v>25.139034194152298</c:v>
                </c:pt>
                <c:pt idx="18263">
                  <c:v>25.140410770332</c:v>
                </c:pt>
                <c:pt idx="18264">
                  <c:v>25.141787346511801</c:v>
                </c:pt>
                <c:pt idx="18265">
                  <c:v>25.1431639226915</c:v>
                </c:pt>
                <c:pt idx="18266">
                  <c:v>25.144540498871201</c:v>
                </c:pt>
                <c:pt idx="18267">
                  <c:v>25.1459170750509</c:v>
                </c:pt>
                <c:pt idx="18268">
                  <c:v>25.147293651230701</c:v>
                </c:pt>
                <c:pt idx="18269">
                  <c:v>25.148670227410399</c:v>
                </c:pt>
                <c:pt idx="18270">
                  <c:v>25.150046803590101</c:v>
                </c:pt>
                <c:pt idx="18271">
                  <c:v>25.151423379769799</c:v>
                </c:pt>
                <c:pt idx="18272">
                  <c:v>25.1527999559496</c:v>
                </c:pt>
                <c:pt idx="18273">
                  <c:v>25.154176532129298</c:v>
                </c:pt>
                <c:pt idx="18274">
                  <c:v>25.155553108309</c:v>
                </c:pt>
                <c:pt idx="18275">
                  <c:v>25.156929684488698</c:v>
                </c:pt>
                <c:pt idx="18276">
                  <c:v>25.1583062606685</c:v>
                </c:pt>
                <c:pt idx="18277">
                  <c:v>25.159682836848202</c:v>
                </c:pt>
                <c:pt idx="18278">
                  <c:v>25.1610594130279</c:v>
                </c:pt>
                <c:pt idx="18279">
                  <c:v>25.162435989207601</c:v>
                </c:pt>
                <c:pt idx="18280">
                  <c:v>25.163812565387399</c:v>
                </c:pt>
                <c:pt idx="18281">
                  <c:v>25.165189141567101</c:v>
                </c:pt>
                <c:pt idx="18282">
                  <c:v>25.166565717746799</c:v>
                </c:pt>
                <c:pt idx="18283">
                  <c:v>25.1679422939266</c:v>
                </c:pt>
                <c:pt idx="18284">
                  <c:v>25.169318870106299</c:v>
                </c:pt>
                <c:pt idx="18285">
                  <c:v>25.170695446286</c:v>
                </c:pt>
                <c:pt idx="18286">
                  <c:v>25.172072022465699</c:v>
                </c:pt>
                <c:pt idx="18287">
                  <c:v>25.1734485986455</c:v>
                </c:pt>
                <c:pt idx="18288">
                  <c:v>25.174825174825202</c:v>
                </c:pt>
                <c:pt idx="18289">
                  <c:v>25.1762017510049</c:v>
                </c:pt>
                <c:pt idx="18290">
                  <c:v>25.177578327184602</c:v>
                </c:pt>
                <c:pt idx="18291">
                  <c:v>25.178954903364399</c:v>
                </c:pt>
                <c:pt idx="18292">
                  <c:v>25.180331479544101</c:v>
                </c:pt>
                <c:pt idx="18293">
                  <c:v>25.181708055723799</c:v>
                </c:pt>
                <c:pt idx="18294">
                  <c:v>25.183084631903501</c:v>
                </c:pt>
                <c:pt idx="18295">
                  <c:v>25.184461208083299</c:v>
                </c:pt>
                <c:pt idx="18296">
                  <c:v>25.185837784263001</c:v>
                </c:pt>
                <c:pt idx="18297">
                  <c:v>25.187214360442699</c:v>
                </c:pt>
                <c:pt idx="18298">
                  <c:v>25.188590936622401</c:v>
                </c:pt>
                <c:pt idx="18299">
                  <c:v>25.189967512802198</c:v>
                </c:pt>
                <c:pt idx="18300">
                  <c:v>25.1913440889819</c:v>
                </c:pt>
                <c:pt idx="18301">
                  <c:v>25.192720665161598</c:v>
                </c:pt>
                <c:pt idx="18302">
                  <c:v>25.1940972413413</c:v>
                </c:pt>
                <c:pt idx="18303">
                  <c:v>25.195473817521101</c:v>
                </c:pt>
                <c:pt idx="18304">
                  <c:v>25.196850393700799</c:v>
                </c:pt>
                <c:pt idx="18305">
                  <c:v>25.198226969880501</c:v>
                </c:pt>
                <c:pt idx="18306">
                  <c:v>25.199603546060199</c:v>
                </c:pt>
                <c:pt idx="18307">
                  <c:v>25.200980122240001</c:v>
                </c:pt>
                <c:pt idx="18308">
                  <c:v>25.202356698419699</c:v>
                </c:pt>
                <c:pt idx="18309">
                  <c:v>25.203733274599401</c:v>
                </c:pt>
                <c:pt idx="18310">
                  <c:v>25.205109850779198</c:v>
                </c:pt>
                <c:pt idx="18311">
                  <c:v>25.2064864269589</c:v>
                </c:pt>
                <c:pt idx="18312">
                  <c:v>25.207863003138598</c:v>
                </c:pt>
                <c:pt idx="18313">
                  <c:v>25.2092395793183</c:v>
                </c:pt>
                <c:pt idx="18314">
                  <c:v>25.210616155497998</c:v>
                </c:pt>
                <c:pt idx="18315">
                  <c:v>25.2119927316778</c:v>
                </c:pt>
                <c:pt idx="18316">
                  <c:v>25.213369307857501</c:v>
                </c:pt>
                <c:pt idx="18317">
                  <c:v>25.2147458840372</c:v>
                </c:pt>
                <c:pt idx="18318">
                  <c:v>25.216122460217001</c:v>
                </c:pt>
                <c:pt idx="18319">
                  <c:v>25.217499036396699</c:v>
                </c:pt>
                <c:pt idx="18320">
                  <c:v>25.218875612576401</c:v>
                </c:pt>
                <c:pt idx="18321">
                  <c:v>25.220252188756099</c:v>
                </c:pt>
                <c:pt idx="18322">
                  <c:v>25.2216287649359</c:v>
                </c:pt>
                <c:pt idx="18323">
                  <c:v>25.223005341115599</c:v>
                </c:pt>
                <c:pt idx="18324">
                  <c:v>25.2243819172953</c:v>
                </c:pt>
                <c:pt idx="18325">
                  <c:v>25.225758493474999</c:v>
                </c:pt>
                <c:pt idx="18326">
                  <c:v>25.2271350696548</c:v>
                </c:pt>
                <c:pt idx="18327">
                  <c:v>25.228511645834502</c:v>
                </c:pt>
                <c:pt idx="18328">
                  <c:v>25.2298882220142</c:v>
                </c:pt>
                <c:pt idx="18329">
                  <c:v>25.231264798193902</c:v>
                </c:pt>
                <c:pt idx="18330">
                  <c:v>25.232641374373699</c:v>
                </c:pt>
                <c:pt idx="18331">
                  <c:v>25.234017950553401</c:v>
                </c:pt>
                <c:pt idx="18332">
                  <c:v>25.235394526733099</c:v>
                </c:pt>
                <c:pt idx="18333">
                  <c:v>25.236771102912801</c:v>
                </c:pt>
                <c:pt idx="18334">
                  <c:v>25.238147679092599</c:v>
                </c:pt>
                <c:pt idx="18335">
                  <c:v>25.2395242552723</c:v>
                </c:pt>
                <c:pt idx="18336">
                  <c:v>25.240900831451999</c:v>
                </c:pt>
                <c:pt idx="18337">
                  <c:v>25.2422774076317</c:v>
                </c:pt>
                <c:pt idx="18338">
                  <c:v>25.243653983811502</c:v>
                </c:pt>
                <c:pt idx="18339">
                  <c:v>25.2450305599912</c:v>
                </c:pt>
                <c:pt idx="18340">
                  <c:v>25.246407136170902</c:v>
                </c:pt>
                <c:pt idx="18341">
                  <c:v>25.2477837123506</c:v>
                </c:pt>
                <c:pt idx="18342">
                  <c:v>25.249160288530401</c:v>
                </c:pt>
                <c:pt idx="18343">
                  <c:v>25.250536864710099</c:v>
                </c:pt>
                <c:pt idx="18344">
                  <c:v>25.251913440889801</c:v>
                </c:pt>
                <c:pt idx="18345">
                  <c:v>25.253290017069599</c:v>
                </c:pt>
                <c:pt idx="18346">
                  <c:v>25.254666593249301</c:v>
                </c:pt>
                <c:pt idx="18347">
                  <c:v>25.256043169428999</c:v>
                </c:pt>
                <c:pt idx="18348">
                  <c:v>25.257419745608701</c:v>
                </c:pt>
                <c:pt idx="18349">
                  <c:v>25.258796321788498</c:v>
                </c:pt>
                <c:pt idx="18350">
                  <c:v>25.2601728979682</c:v>
                </c:pt>
                <c:pt idx="18351">
                  <c:v>25.261549474147898</c:v>
                </c:pt>
                <c:pt idx="18352">
                  <c:v>25.2629260503276</c:v>
                </c:pt>
                <c:pt idx="18353">
                  <c:v>25.264302626507401</c:v>
                </c:pt>
                <c:pt idx="18354">
                  <c:v>25.2656792026871</c:v>
                </c:pt>
                <c:pt idx="18355">
                  <c:v>25.267055778866801</c:v>
                </c:pt>
                <c:pt idx="18356">
                  <c:v>25.2684323550465</c:v>
                </c:pt>
                <c:pt idx="18357">
                  <c:v>25.269808931226301</c:v>
                </c:pt>
                <c:pt idx="18358">
                  <c:v>25.271185507405999</c:v>
                </c:pt>
                <c:pt idx="18359">
                  <c:v>25.272562083585701</c:v>
                </c:pt>
                <c:pt idx="18360">
                  <c:v>25.273938659765399</c:v>
                </c:pt>
                <c:pt idx="18361">
                  <c:v>25.2753152359452</c:v>
                </c:pt>
                <c:pt idx="18362">
                  <c:v>25.276691812124898</c:v>
                </c:pt>
                <c:pt idx="18363">
                  <c:v>25.2780683883046</c:v>
                </c:pt>
                <c:pt idx="18364">
                  <c:v>25.279444964484298</c:v>
                </c:pt>
                <c:pt idx="18365">
                  <c:v>25.2808215406641</c:v>
                </c:pt>
                <c:pt idx="18366">
                  <c:v>25.282198116843801</c:v>
                </c:pt>
                <c:pt idx="18367">
                  <c:v>25.2835746930235</c:v>
                </c:pt>
                <c:pt idx="18368">
                  <c:v>25.284951269203201</c:v>
                </c:pt>
                <c:pt idx="18369">
                  <c:v>25.286327845382999</c:v>
                </c:pt>
                <c:pt idx="18370">
                  <c:v>25.287704421562701</c:v>
                </c:pt>
                <c:pt idx="18371">
                  <c:v>25.289080997742399</c:v>
                </c:pt>
                <c:pt idx="18372">
                  <c:v>25.290457573922101</c:v>
                </c:pt>
                <c:pt idx="18373">
                  <c:v>25.291834150101899</c:v>
                </c:pt>
                <c:pt idx="18374">
                  <c:v>25.2932107262816</c:v>
                </c:pt>
                <c:pt idx="18375">
                  <c:v>25.294587302461299</c:v>
                </c:pt>
                <c:pt idx="18376">
                  <c:v>25.2959638786411</c:v>
                </c:pt>
                <c:pt idx="18377">
                  <c:v>25.297340454820802</c:v>
                </c:pt>
                <c:pt idx="18378">
                  <c:v>25.2987170310005</c:v>
                </c:pt>
                <c:pt idx="18379">
                  <c:v>25.300093607180202</c:v>
                </c:pt>
                <c:pt idx="18380">
                  <c:v>25.301470183359999</c:v>
                </c:pt>
                <c:pt idx="18381">
                  <c:v>25.302846759539701</c:v>
                </c:pt>
                <c:pt idx="18382">
                  <c:v>25.304223335719399</c:v>
                </c:pt>
                <c:pt idx="18383">
                  <c:v>25.305599911899101</c:v>
                </c:pt>
                <c:pt idx="18384">
                  <c:v>25.306976488078899</c:v>
                </c:pt>
                <c:pt idx="18385">
                  <c:v>25.308353064258601</c:v>
                </c:pt>
                <c:pt idx="18386">
                  <c:v>25.309729640438299</c:v>
                </c:pt>
                <c:pt idx="18387">
                  <c:v>25.311106216618001</c:v>
                </c:pt>
                <c:pt idx="18388">
                  <c:v>25.312482792797798</c:v>
                </c:pt>
                <c:pt idx="18389">
                  <c:v>25.3138593689775</c:v>
                </c:pt>
                <c:pt idx="18390">
                  <c:v>25.315235945157202</c:v>
                </c:pt>
                <c:pt idx="18391">
                  <c:v>25.3166125213369</c:v>
                </c:pt>
                <c:pt idx="18392">
                  <c:v>25.317989097516701</c:v>
                </c:pt>
                <c:pt idx="18393">
                  <c:v>25.319365673696399</c:v>
                </c:pt>
                <c:pt idx="18394">
                  <c:v>25.320742249876101</c:v>
                </c:pt>
                <c:pt idx="18395">
                  <c:v>25.322118826055799</c:v>
                </c:pt>
                <c:pt idx="18396">
                  <c:v>25.323495402235601</c:v>
                </c:pt>
                <c:pt idx="18397">
                  <c:v>25.324871978415299</c:v>
                </c:pt>
                <c:pt idx="18398">
                  <c:v>25.326248554595001</c:v>
                </c:pt>
                <c:pt idx="18399">
                  <c:v>25.327625130774699</c:v>
                </c:pt>
                <c:pt idx="18400">
                  <c:v>25.3290017069545</c:v>
                </c:pt>
                <c:pt idx="18401">
                  <c:v>25.330378283134198</c:v>
                </c:pt>
                <c:pt idx="18402">
                  <c:v>25.3317548593139</c:v>
                </c:pt>
                <c:pt idx="18403">
                  <c:v>25.333131435493598</c:v>
                </c:pt>
                <c:pt idx="18404">
                  <c:v>25.3345080116734</c:v>
                </c:pt>
                <c:pt idx="18405">
                  <c:v>25.335884587853101</c:v>
                </c:pt>
                <c:pt idx="18406">
                  <c:v>25.3372611640328</c:v>
                </c:pt>
                <c:pt idx="18407">
                  <c:v>25.338637740212601</c:v>
                </c:pt>
                <c:pt idx="18408">
                  <c:v>25.340014316392299</c:v>
                </c:pt>
                <c:pt idx="18409">
                  <c:v>25.341390892572001</c:v>
                </c:pt>
                <c:pt idx="18410">
                  <c:v>25.342767468751699</c:v>
                </c:pt>
                <c:pt idx="18411">
                  <c:v>25.3441440449315</c:v>
                </c:pt>
                <c:pt idx="18412">
                  <c:v>25.345520621111199</c:v>
                </c:pt>
                <c:pt idx="18413">
                  <c:v>25.3468971972909</c:v>
                </c:pt>
                <c:pt idx="18414">
                  <c:v>25.348273773470599</c:v>
                </c:pt>
                <c:pt idx="18415">
                  <c:v>25.3496503496504</c:v>
                </c:pt>
                <c:pt idx="18416">
                  <c:v>25.351026925830102</c:v>
                </c:pt>
                <c:pt idx="18417">
                  <c:v>25.3524035020098</c:v>
                </c:pt>
                <c:pt idx="18418">
                  <c:v>25.353780078189502</c:v>
                </c:pt>
                <c:pt idx="18419">
                  <c:v>25.355156654369299</c:v>
                </c:pt>
                <c:pt idx="18420">
                  <c:v>25.356533230549001</c:v>
                </c:pt>
                <c:pt idx="18421">
                  <c:v>25.357909806728699</c:v>
                </c:pt>
                <c:pt idx="18422">
                  <c:v>25.359286382908401</c:v>
                </c:pt>
                <c:pt idx="18423">
                  <c:v>25.360662959088199</c:v>
                </c:pt>
                <c:pt idx="18424">
                  <c:v>25.3620395352679</c:v>
                </c:pt>
                <c:pt idx="18425">
                  <c:v>25.363416111447599</c:v>
                </c:pt>
                <c:pt idx="18426">
                  <c:v>25.3647926876273</c:v>
                </c:pt>
                <c:pt idx="18427">
                  <c:v>25.366169263807102</c:v>
                </c:pt>
                <c:pt idx="18428">
                  <c:v>25.3675458399868</c:v>
                </c:pt>
                <c:pt idx="18429">
                  <c:v>25.368922416166502</c:v>
                </c:pt>
                <c:pt idx="18430">
                  <c:v>25.3702989923462</c:v>
                </c:pt>
                <c:pt idx="18431">
                  <c:v>25.371675568526001</c:v>
                </c:pt>
                <c:pt idx="18432">
                  <c:v>25.373052144705699</c:v>
                </c:pt>
                <c:pt idx="18433">
                  <c:v>25.374428720885401</c:v>
                </c:pt>
                <c:pt idx="18434">
                  <c:v>25.375805297065099</c:v>
                </c:pt>
                <c:pt idx="18435">
                  <c:v>25.377181873244901</c:v>
                </c:pt>
                <c:pt idx="18436">
                  <c:v>25.378558449424599</c:v>
                </c:pt>
                <c:pt idx="18437">
                  <c:v>25.379935025604301</c:v>
                </c:pt>
                <c:pt idx="18438">
                  <c:v>25.381311601784098</c:v>
                </c:pt>
                <c:pt idx="18439">
                  <c:v>25.3826881779638</c:v>
                </c:pt>
                <c:pt idx="18440">
                  <c:v>25.384064754143498</c:v>
                </c:pt>
                <c:pt idx="18441">
                  <c:v>25.3854413303232</c:v>
                </c:pt>
                <c:pt idx="18442">
                  <c:v>25.386817906503001</c:v>
                </c:pt>
                <c:pt idx="18443">
                  <c:v>25.3881944826827</c:v>
                </c:pt>
                <c:pt idx="18444">
                  <c:v>25.389571058862401</c:v>
                </c:pt>
                <c:pt idx="18445">
                  <c:v>25.3909476350421</c:v>
                </c:pt>
                <c:pt idx="18446">
                  <c:v>25.392324211221901</c:v>
                </c:pt>
                <c:pt idx="18447">
                  <c:v>25.393700787401599</c:v>
                </c:pt>
                <c:pt idx="18448">
                  <c:v>25.395077363581301</c:v>
                </c:pt>
                <c:pt idx="18449">
                  <c:v>25.396453939760999</c:v>
                </c:pt>
                <c:pt idx="18450">
                  <c:v>25.3978305159408</c:v>
                </c:pt>
                <c:pt idx="18451">
                  <c:v>25.399207092120498</c:v>
                </c:pt>
                <c:pt idx="18452">
                  <c:v>25.4005836683002</c:v>
                </c:pt>
                <c:pt idx="18453">
                  <c:v>25.401960244479898</c:v>
                </c:pt>
                <c:pt idx="18454">
                  <c:v>25.4033368206597</c:v>
                </c:pt>
                <c:pt idx="18455">
                  <c:v>25.404713396839401</c:v>
                </c:pt>
                <c:pt idx="18456">
                  <c:v>25.4060899730191</c:v>
                </c:pt>
                <c:pt idx="18457">
                  <c:v>25.407466549198801</c:v>
                </c:pt>
                <c:pt idx="18458">
                  <c:v>25.408843125378599</c:v>
                </c:pt>
                <c:pt idx="18459">
                  <c:v>25.410219701558301</c:v>
                </c:pt>
                <c:pt idx="18460">
                  <c:v>25.411596277737999</c:v>
                </c:pt>
                <c:pt idx="18461">
                  <c:v>25.412972853917701</c:v>
                </c:pt>
                <c:pt idx="18462">
                  <c:v>25.414349430097499</c:v>
                </c:pt>
                <c:pt idx="18463">
                  <c:v>25.4157260062772</c:v>
                </c:pt>
                <c:pt idx="18464">
                  <c:v>25.417102582456899</c:v>
                </c:pt>
                <c:pt idx="18465">
                  <c:v>25.4184791586366</c:v>
                </c:pt>
                <c:pt idx="18466">
                  <c:v>25.419855734816402</c:v>
                </c:pt>
                <c:pt idx="18467">
                  <c:v>25.4212323109961</c:v>
                </c:pt>
                <c:pt idx="18468">
                  <c:v>25.422608887175802</c:v>
                </c:pt>
                <c:pt idx="18469">
                  <c:v>25.4239854633555</c:v>
                </c:pt>
                <c:pt idx="18470">
                  <c:v>25.425362039535301</c:v>
                </c:pt>
                <c:pt idx="18471">
                  <c:v>25.426738615714999</c:v>
                </c:pt>
                <c:pt idx="18472">
                  <c:v>25.428115191894701</c:v>
                </c:pt>
                <c:pt idx="18473">
                  <c:v>25.429491768074499</c:v>
                </c:pt>
                <c:pt idx="18474">
                  <c:v>25.430868344254201</c:v>
                </c:pt>
                <c:pt idx="18475">
                  <c:v>25.432244920433899</c:v>
                </c:pt>
                <c:pt idx="18476">
                  <c:v>25.4336214966136</c:v>
                </c:pt>
                <c:pt idx="18477">
                  <c:v>25.434998072793402</c:v>
                </c:pt>
                <c:pt idx="18478">
                  <c:v>25.4363746489731</c:v>
                </c:pt>
                <c:pt idx="18479">
                  <c:v>25.437751225152802</c:v>
                </c:pt>
                <c:pt idx="18480">
                  <c:v>25.4391278013325</c:v>
                </c:pt>
                <c:pt idx="18481">
                  <c:v>25.440504377512301</c:v>
                </c:pt>
                <c:pt idx="18482">
                  <c:v>25.441880953691999</c:v>
                </c:pt>
                <c:pt idx="18483">
                  <c:v>25.443257529871701</c:v>
                </c:pt>
                <c:pt idx="18484">
                  <c:v>25.444634106051399</c:v>
                </c:pt>
                <c:pt idx="18485">
                  <c:v>25.446010682231201</c:v>
                </c:pt>
                <c:pt idx="18486">
                  <c:v>25.447387258410899</c:v>
                </c:pt>
                <c:pt idx="18487">
                  <c:v>25.448763834590601</c:v>
                </c:pt>
                <c:pt idx="18488">
                  <c:v>25.450140410770299</c:v>
                </c:pt>
                <c:pt idx="18489">
                  <c:v>25.4515169869501</c:v>
                </c:pt>
                <c:pt idx="18490">
                  <c:v>25.452893563129798</c:v>
                </c:pt>
                <c:pt idx="18491">
                  <c:v>25.4542701393095</c:v>
                </c:pt>
                <c:pt idx="18492">
                  <c:v>25.455646715489198</c:v>
                </c:pt>
                <c:pt idx="18493">
                  <c:v>25.457023291669</c:v>
                </c:pt>
                <c:pt idx="18494">
                  <c:v>25.458399867848701</c:v>
                </c:pt>
                <c:pt idx="18495">
                  <c:v>25.4597764440284</c:v>
                </c:pt>
                <c:pt idx="18496">
                  <c:v>25.461153020208101</c:v>
                </c:pt>
                <c:pt idx="18497">
                  <c:v>25.462529596387899</c:v>
                </c:pt>
                <c:pt idx="18498">
                  <c:v>25.463906172567601</c:v>
                </c:pt>
                <c:pt idx="18499">
                  <c:v>25.465282748747299</c:v>
                </c:pt>
                <c:pt idx="18500">
                  <c:v>25.466659324927001</c:v>
                </c:pt>
                <c:pt idx="18501">
                  <c:v>25.468035901106798</c:v>
                </c:pt>
                <c:pt idx="18502">
                  <c:v>25.4694124772865</c:v>
                </c:pt>
                <c:pt idx="18503">
                  <c:v>25.470789053466198</c:v>
                </c:pt>
                <c:pt idx="18504">
                  <c:v>25.472165629646</c:v>
                </c:pt>
                <c:pt idx="18505">
                  <c:v>25.473542205825702</c:v>
                </c:pt>
                <c:pt idx="18506">
                  <c:v>25.4749187820054</c:v>
                </c:pt>
                <c:pt idx="18507">
                  <c:v>25.476295358185101</c:v>
                </c:pt>
                <c:pt idx="18508">
                  <c:v>25.477671934364899</c:v>
                </c:pt>
                <c:pt idx="18509">
                  <c:v>25.479048510544601</c:v>
                </c:pt>
                <c:pt idx="18510">
                  <c:v>25.480425086724299</c:v>
                </c:pt>
                <c:pt idx="18511">
                  <c:v>25.481801662904001</c:v>
                </c:pt>
                <c:pt idx="18512">
                  <c:v>25.483178239083799</c:v>
                </c:pt>
                <c:pt idx="18513">
                  <c:v>25.4845548152635</c:v>
                </c:pt>
                <c:pt idx="18514">
                  <c:v>25.485931391443199</c:v>
                </c:pt>
                <c:pt idx="18515">
                  <c:v>25.4873079676229</c:v>
                </c:pt>
                <c:pt idx="18516">
                  <c:v>25.488684543802702</c:v>
                </c:pt>
                <c:pt idx="18517">
                  <c:v>25.4900611199824</c:v>
                </c:pt>
                <c:pt idx="18518">
                  <c:v>25.491437696162102</c:v>
                </c:pt>
                <c:pt idx="18519">
                  <c:v>25.4928142723418</c:v>
                </c:pt>
                <c:pt idx="18520">
                  <c:v>25.494190848521601</c:v>
                </c:pt>
                <c:pt idx="18521">
                  <c:v>25.495567424701299</c:v>
                </c:pt>
                <c:pt idx="18522">
                  <c:v>25.496944000881001</c:v>
                </c:pt>
                <c:pt idx="18523">
                  <c:v>25.498320577060699</c:v>
                </c:pt>
                <c:pt idx="18524">
                  <c:v>25.499697153240501</c:v>
                </c:pt>
                <c:pt idx="18525">
                  <c:v>25.501073729420199</c:v>
                </c:pt>
                <c:pt idx="18526">
                  <c:v>25.502450305599901</c:v>
                </c:pt>
                <c:pt idx="18527">
                  <c:v>25.503826881779599</c:v>
                </c:pt>
                <c:pt idx="18528">
                  <c:v>25.5052034579594</c:v>
                </c:pt>
                <c:pt idx="18529">
                  <c:v>25.506580034139098</c:v>
                </c:pt>
                <c:pt idx="18530">
                  <c:v>25.5079566103188</c:v>
                </c:pt>
                <c:pt idx="18531">
                  <c:v>25.509333186498498</c:v>
                </c:pt>
                <c:pt idx="18532">
                  <c:v>25.510709762678299</c:v>
                </c:pt>
                <c:pt idx="18533">
                  <c:v>25.512086338858001</c:v>
                </c:pt>
                <c:pt idx="18534">
                  <c:v>25.513462915037699</c:v>
                </c:pt>
                <c:pt idx="18535">
                  <c:v>25.514839491217501</c:v>
                </c:pt>
                <c:pt idx="18536">
                  <c:v>25.516216067397199</c:v>
                </c:pt>
                <c:pt idx="18537">
                  <c:v>25.517592643576901</c:v>
                </c:pt>
                <c:pt idx="18538">
                  <c:v>25.518969219756599</c:v>
                </c:pt>
                <c:pt idx="18539">
                  <c:v>25.5203457959364</c:v>
                </c:pt>
                <c:pt idx="18540">
                  <c:v>25.521722372116098</c:v>
                </c:pt>
                <c:pt idx="18541">
                  <c:v>25.5230989482958</c:v>
                </c:pt>
                <c:pt idx="18542">
                  <c:v>25.524475524475498</c:v>
                </c:pt>
                <c:pt idx="18543">
                  <c:v>25.5258521006553</c:v>
                </c:pt>
                <c:pt idx="18544">
                  <c:v>25.527228676835001</c:v>
                </c:pt>
                <c:pt idx="18545">
                  <c:v>25.5286052530147</c:v>
                </c:pt>
                <c:pt idx="18546">
                  <c:v>25.529981829194401</c:v>
                </c:pt>
                <c:pt idx="18547">
                  <c:v>25.531358405374199</c:v>
                </c:pt>
                <c:pt idx="18548">
                  <c:v>25.532734981553901</c:v>
                </c:pt>
                <c:pt idx="18549">
                  <c:v>25.534111557733599</c:v>
                </c:pt>
                <c:pt idx="18550">
                  <c:v>25.535488133913301</c:v>
                </c:pt>
                <c:pt idx="18551">
                  <c:v>25.536864710093099</c:v>
                </c:pt>
                <c:pt idx="18552">
                  <c:v>25.5382412862728</c:v>
                </c:pt>
                <c:pt idx="18553">
                  <c:v>25.539617862452499</c:v>
                </c:pt>
                <c:pt idx="18554">
                  <c:v>25.5409944386322</c:v>
                </c:pt>
                <c:pt idx="18555">
                  <c:v>25.542371014812002</c:v>
                </c:pt>
                <c:pt idx="18556">
                  <c:v>25.5437475909917</c:v>
                </c:pt>
                <c:pt idx="18557">
                  <c:v>25.545124167171402</c:v>
                </c:pt>
                <c:pt idx="18558">
                  <c:v>25.5465007433511</c:v>
                </c:pt>
                <c:pt idx="18559">
                  <c:v>25.547877319530901</c:v>
                </c:pt>
                <c:pt idx="18560">
                  <c:v>25.549253895710599</c:v>
                </c:pt>
                <c:pt idx="18561">
                  <c:v>25.550630471890301</c:v>
                </c:pt>
                <c:pt idx="18562">
                  <c:v>25.552007048069999</c:v>
                </c:pt>
                <c:pt idx="18563">
                  <c:v>25.5533836242498</c:v>
                </c:pt>
                <c:pt idx="18564">
                  <c:v>25.554760200429499</c:v>
                </c:pt>
                <c:pt idx="18565">
                  <c:v>25.5561367766092</c:v>
                </c:pt>
                <c:pt idx="18566">
                  <c:v>25.557513352789002</c:v>
                </c:pt>
                <c:pt idx="18567">
                  <c:v>25.5588899289687</c:v>
                </c:pt>
                <c:pt idx="18568">
                  <c:v>25.560266505148402</c:v>
                </c:pt>
                <c:pt idx="18569">
                  <c:v>25.5616430813281</c:v>
                </c:pt>
                <c:pt idx="18570">
                  <c:v>25.563019657507901</c:v>
                </c:pt>
                <c:pt idx="18571">
                  <c:v>25.564396233687599</c:v>
                </c:pt>
                <c:pt idx="18572">
                  <c:v>25.565772809867301</c:v>
                </c:pt>
                <c:pt idx="18573">
                  <c:v>25.567149386046999</c:v>
                </c:pt>
                <c:pt idx="18574">
                  <c:v>25.568525962226801</c:v>
                </c:pt>
                <c:pt idx="18575">
                  <c:v>25.569902538406499</c:v>
                </c:pt>
                <c:pt idx="18576">
                  <c:v>25.571279114586201</c:v>
                </c:pt>
                <c:pt idx="18577">
                  <c:v>25.572655690765899</c:v>
                </c:pt>
                <c:pt idx="18578">
                  <c:v>25.5740322669457</c:v>
                </c:pt>
                <c:pt idx="18579">
                  <c:v>25.575408843125398</c:v>
                </c:pt>
                <c:pt idx="18580">
                  <c:v>25.5767854193051</c:v>
                </c:pt>
                <c:pt idx="18581">
                  <c:v>25.578161995484798</c:v>
                </c:pt>
                <c:pt idx="18582">
                  <c:v>25.5795385716646</c:v>
                </c:pt>
                <c:pt idx="18583">
                  <c:v>25.580915147844301</c:v>
                </c:pt>
                <c:pt idx="18584">
                  <c:v>25.582291724024</c:v>
                </c:pt>
                <c:pt idx="18585">
                  <c:v>25.583668300203701</c:v>
                </c:pt>
                <c:pt idx="18586">
                  <c:v>25.585044876383499</c:v>
                </c:pt>
                <c:pt idx="18587">
                  <c:v>25.586421452563201</c:v>
                </c:pt>
                <c:pt idx="18588">
                  <c:v>25.587798028742899</c:v>
                </c:pt>
                <c:pt idx="18589">
                  <c:v>25.589174604922601</c:v>
                </c:pt>
                <c:pt idx="18590">
                  <c:v>25.590551181102398</c:v>
                </c:pt>
                <c:pt idx="18591">
                  <c:v>25.5919277572821</c:v>
                </c:pt>
                <c:pt idx="18592">
                  <c:v>25.593304333461798</c:v>
                </c:pt>
                <c:pt idx="18593">
                  <c:v>25.5946809096415</c:v>
                </c:pt>
                <c:pt idx="18594">
                  <c:v>25.596057485821301</c:v>
                </c:pt>
                <c:pt idx="18595">
                  <c:v>25.597434062001</c:v>
                </c:pt>
                <c:pt idx="18596">
                  <c:v>25.598810638180701</c:v>
                </c:pt>
                <c:pt idx="18597">
                  <c:v>25.600187214360499</c:v>
                </c:pt>
                <c:pt idx="18598">
                  <c:v>25.601563790540201</c:v>
                </c:pt>
                <c:pt idx="18599">
                  <c:v>25.602940366719899</c:v>
                </c:pt>
                <c:pt idx="18600">
                  <c:v>25.604316942899601</c:v>
                </c:pt>
                <c:pt idx="18601">
                  <c:v>25.605693519079399</c:v>
                </c:pt>
                <c:pt idx="18602">
                  <c:v>25.6070700952591</c:v>
                </c:pt>
                <c:pt idx="18603">
                  <c:v>25.608446671438799</c:v>
                </c:pt>
                <c:pt idx="18604">
                  <c:v>25.6098232476185</c:v>
                </c:pt>
                <c:pt idx="18605">
                  <c:v>25.611199823798302</c:v>
                </c:pt>
                <c:pt idx="18606">
                  <c:v>25.612576399978</c:v>
                </c:pt>
                <c:pt idx="18607">
                  <c:v>25.613952976157702</c:v>
                </c:pt>
                <c:pt idx="18608">
                  <c:v>25.6153295523374</c:v>
                </c:pt>
                <c:pt idx="18609">
                  <c:v>25.616706128517201</c:v>
                </c:pt>
                <c:pt idx="18610">
                  <c:v>25.618082704696899</c:v>
                </c:pt>
                <c:pt idx="18611">
                  <c:v>25.619459280876601</c:v>
                </c:pt>
                <c:pt idx="18612">
                  <c:v>25.620835857056299</c:v>
                </c:pt>
                <c:pt idx="18613">
                  <c:v>25.622212433236101</c:v>
                </c:pt>
                <c:pt idx="18614">
                  <c:v>25.623589009415799</c:v>
                </c:pt>
                <c:pt idx="18615">
                  <c:v>25.624965585595501</c:v>
                </c:pt>
                <c:pt idx="18616">
                  <c:v>25.626342161775199</c:v>
                </c:pt>
                <c:pt idx="18617">
                  <c:v>25.627718737955</c:v>
                </c:pt>
                <c:pt idx="18618">
                  <c:v>25.629095314134702</c:v>
                </c:pt>
                <c:pt idx="18619">
                  <c:v>25.6304718903144</c:v>
                </c:pt>
                <c:pt idx="18620">
                  <c:v>25.631848466494102</c:v>
                </c:pt>
                <c:pt idx="18621">
                  <c:v>25.633225042673899</c:v>
                </c:pt>
                <c:pt idx="18622">
                  <c:v>25.634601618853601</c:v>
                </c:pt>
                <c:pt idx="18623">
                  <c:v>25.635978195033299</c:v>
                </c:pt>
                <c:pt idx="18624">
                  <c:v>25.637354771213001</c:v>
                </c:pt>
                <c:pt idx="18625">
                  <c:v>25.638731347392799</c:v>
                </c:pt>
                <c:pt idx="18626">
                  <c:v>25.640107923572501</c:v>
                </c:pt>
                <c:pt idx="18627">
                  <c:v>25.641484499752199</c:v>
                </c:pt>
                <c:pt idx="18628">
                  <c:v>25.642861075931901</c:v>
                </c:pt>
                <c:pt idx="18629">
                  <c:v>25.644237652111698</c:v>
                </c:pt>
                <c:pt idx="18630">
                  <c:v>25.6456142282914</c:v>
                </c:pt>
                <c:pt idx="18631">
                  <c:v>25.646990804471098</c:v>
                </c:pt>
                <c:pt idx="18632">
                  <c:v>25.6483673806509</c:v>
                </c:pt>
                <c:pt idx="18633">
                  <c:v>25.649743956830601</c:v>
                </c:pt>
                <c:pt idx="18634">
                  <c:v>25.6511205330103</c:v>
                </c:pt>
                <c:pt idx="18635">
                  <c:v>25.652497109190001</c:v>
                </c:pt>
                <c:pt idx="18636">
                  <c:v>25.653873685369799</c:v>
                </c:pt>
                <c:pt idx="18637">
                  <c:v>25.655250261549501</c:v>
                </c:pt>
                <c:pt idx="18638">
                  <c:v>25.656626837729199</c:v>
                </c:pt>
                <c:pt idx="18639">
                  <c:v>25.658003413908901</c:v>
                </c:pt>
                <c:pt idx="18640">
                  <c:v>25.659379990088699</c:v>
                </c:pt>
                <c:pt idx="18641">
                  <c:v>25.6607565662684</c:v>
                </c:pt>
                <c:pt idx="18642">
                  <c:v>25.662133142448099</c:v>
                </c:pt>
                <c:pt idx="18643">
                  <c:v>25.6635097186278</c:v>
                </c:pt>
                <c:pt idx="18644">
                  <c:v>25.664886294807602</c:v>
                </c:pt>
                <c:pt idx="18645">
                  <c:v>25.6662628709873</c:v>
                </c:pt>
                <c:pt idx="18646">
                  <c:v>25.667639447167002</c:v>
                </c:pt>
                <c:pt idx="18647">
                  <c:v>25.6690160233467</c:v>
                </c:pt>
                <c:pt idx="18648">
                  <c:v>25.670392599526501</c:v>
                </c:pt>
                <c:pt idx="18649">
                  <c:v>25.671769175706199</c:v>
                </c:pt>
                <c:pt idx="18650">
                  <c:v>25.673145751885901</c:v>
                </c:pt>
                <c:pt idx="18651">
                  <c:v>25.674522328065599</c:v>
                </c:pt>
                <c:pt idx="18652">
                  <c:v>25.6758989042454</c:v>
                </c:pt>
                <c:pt idx="18653">
                  <c:v>25.677275480425099</c:v>
                </c:pt>
                <c:pt idx="18654">
                  <c:v>25.6786520566048</c:v>
                </c:pt>
                <c:pt idx="18655">
                  <c:v>25.680028632784499</c:v>
                </c:pt>
                <c:pt idx="18656">
                  <c:v>25.6814052089643</c:v>
                </c:pt>
                <c:pt idx="18657">
                  <c:v>25.682781785144002</c:v>
                </c:pt>
                <c:pt idx="18658">
                  <c:v>25.6841583613237</c:v>
                </c:pt>
                <c:pt idx="18659">
                  <c:v>25.685534937503402</c:v>
                </c:pt>
                <c:pt idx="18660">
                  <c:v>25.686911513683199</c:v>
                </c:pt>
                <c:pt idx="18661">
                  <c:v>25.688288089862901</c:v>
                </c:pt>
                <c:pt idx="18662">
                  <c:v>25.689664666042599</c:v>
                </c:pt>
                <c:pt idx="18663">
                  <c:v>25.691041242222401</c:v>
                </c:pt>
                <c:pt idx="18664">
                  <c:v>25.692417818402099</c:v>
                </c:pt>
                <c:pt idx="18665">
                  <c:v>25.693794394581801</c:v>
                </c:pt>
                <c:pt idx="18666">
                  <c:v>25.695170970761499</c:v>
                </c:pt>
                <c:pt idx="18667">
                  <c:v>25.6965475469413</c:v>
                </c:pt>
                <c:pt idx="18668">
                  <c:v>25.697924123120998</c:v>
                </c:pt>
                <c:pt idx="18669">
                  <c:v>25.6993006993007</c:v>
                </c:pt>
                <c:pt idx="18670">
                  <c:v>25.700677275480398</c:v>
                </c:pt>
                <c:pt idx="18671">
                  <c:v>25.7020538516602</c:v>
                </c:pt>
                <c:pt idx="18672">
                  <c:v>25.703430427839901</c:v>
                </c:pt>
                <c:pt idx="18673">
                  <c:v>25.7048070040196</c:v>
                </c:pt>
                <c:pt idx="18674">
                  <c:v>25.706183580199301</c:v>
                </c:pt>
                <c:pt idx="18675">
                  <c:v>25.707560156379099</c:v>
                </c:pt>
                <c:pt idx="18676">
                  <c:v>25.708936732558801</c:v>
                </c:pt>
                <c:pt idx="18677">
                  <c:v>25.710313308738499</c:v>
                </c:pt>
                <c:pt idx="18678">
                  <c:v>25.711689884918201</c:v>
                </c:pt>
                <c:pt idx="18679">
                  <c:v>25.713066461097998</c:v>
                </c:pt>
                <c:pt idx="18680">
                  <c:v>25.7144430372777</c:v>
                </c:pt>
                <c:pt idx="18681">
                  <c:v>25.715819613457398</c:v>
                </c:pt>
                <c:pt idx="18682">
                  <c:v>25.7171961896371</c:v>
                </c:pt>
                <c:pt idx="18683">
                  <c:v>25.718572765816901</c:v>
                </c:pt>
                <c:pt idx="18684">
                  <c:v>25.7199493419966</c:v>
                </c:pt>
                <c:pt idx="18685">
                  <c:v>25.721325918176301</c:v>
                </c:pt>
                <c:pt idx="18686">
                  <c:v>25.722702494356</c:v>
                </c:pt>
                <c:pt idx="18687">
                  <c:v>25.724079070535801</c:v>
                </c:pt>
                <c:pt idx="18688">
                  <c:v>25.725455646715499</c:v>
                </c:pt>
                <c:pt idx="18689">
                  <c:v>25.726832222895201</c:v>
                </c:pt>
                <c:pt idx="18690">
                  <c:v>25.728208799074899</c:v>
                </c:pt>
                <c:pt idx="18691">
                  <c:v>25.7295853752547</c:v>
                </c:pt>
                <c:pt idx="18692">
                  <c:v>25.730961951434399</c:v>
                </c:pt>
                <c:pt idx="18693">
                  <c:v>25.7323385276141</c:v>
                </c:pt>
                <c:pt idx="18694">
                  <c:v>25.733715103793902</c:v>
                </c:pt>
                <c:pt idx="18695">
                  <c:v>25.7350916799736</c:v>
                </c:pt>
                <c:pt idx="18696">
                  <c:v>25.736468256153302</c:v>
                </c:pt>
                <c:pt idx="18697">
                  <c:v>25.737844832333</c:v>
                </c:pt>
                <c:pt idx="18698">
                  <c:v>25.739221408512801</c:v>
                </c:pt>
                <c:pt idx="18699">
                  <c:v>25.740597984692499</c:v>
                </c:pt>
                <c:pt idx="18700">
                  <c:v>25.741974560872201</c:v>
                </c:pt>
                <c:pt idx="18701">
                  <c:v>25.743351137051899</c:v>
                </c:pt>
                <c:pt idx="18702">
                  <c:v>25.744727713231701</c:v>
                </c:pt>
                <c:pt idx="18703">
                  <c:v>25.746104289411399</c:v>
                </c:pt>
                <c:pt idx="18704">
                  <c:v>25.7474808655911</c:v>
                </c:pt>
                <c:pt idx="18705">
                  <c:v>25.748857441770799</c:v>
                </c:pt>
                <c:pt idx="18706">
                  <c:v>25.7502340179506</c:v>
                </c:pt>
                <c:pt idx="18707">
                  <c:v>25.751610594130302</c:v>
                </c:pt>
                <c:pt idx="18708">
                  <c:v>25.75298717031</c:v>
                </c:pt>
                <c:pt idx="18709">
                  <c:v>25.754363746489702</c:v>
                </c:pt>
                <c:pt idx="18710">
                  <c:v>25.755740322669499</c:v>
                </c:pt>
                <c:pt idx="18711">
                  <c:v>25.757116898849201</c:v>
                </c:pt>
                <c:pt idx="18712">
                  <c:v>25.758493475028899</c:v>
                </c:pt>
                <c:pt idx="18713">
                  <c:v>25.759870051208601</c:v>
                </c:pt>
                <c:pt idx="18714">
                  <c:v>25.761246627388399</c:v>
                </c:pt>
                <c:pt idx="18715">
                  <c:v>25.762623203568101</c:v>
                </c:pt>
                <c:pt idx="18716">
                  <c:v>25.763999779747799</c:v>
                </c:pt>
                <c:pt idx="18717">
                  <c:v>25.765376355927501</c:v>
                </c:pt>
                <c:pt idx="18718">
                  <c:v>25.766752932107298</c:v>
                </c:pt>
                <c:pt idx="18719">
                  <c:v>25.768129508287</c:v>
                </c:pt>
                <c:pt idx="18720">
                  <c:v>25.769506084466698</c:v>
                </c:pt>
                <c:pt idx="18721">
                  <c:v>25.7708826606464</c:v>
                </c:pt>
                <c:pt idx="18722">
                  <c:v>25.772259236826201</c:v>
                </c:pt>
                <c:pt idx="18723">
                  <c:v>25.7736358130059</c:v>
                </c:pt>
                <c:pt idx="18724">
                  <c:v>25.775012389185601</c:v>
                </c:pt>
                <c:pt idx="18725">
                  <c:v>25.776388965365399</c:v>
                </c:pt>
                <c:pt idx="18726">
                  <c:v>25.777765541545101</c:v>
                </c:pt>
                <c:pt idx="18727">
                  <c:v>25.779142117724799</c:v>
                </c:pt>
                <c:pt idx="18728">
                  <c:v>25.780518693904501</c:v>
                </c:pt>
                <c:pt idx="18729">
                  <c:v>25.781895270084298</c:v>
                </c:pt>
                <c:pt idx="18730">
                  <c:v>25.783271846264</c:v>
                </c:pt>
                <c:pt idx="18731">
                  <c:v>25.784648422443698</c:v>
                </c:pt>
                <c:pt idx="18732">
                  <c:v>25.7860249986234</c:v>
                </c:pt>
                <c:pt idx="18733">
                  <c:v>25.787401574803201</c:v>
                </c:pt>
                <c:pt idx="18734">
                  <c:v>25.7887781509829</c:v>
                </c:pt>
                <c:pt idx="18735">
                  <c:v>25.790154727162601</c:v>
                </c:pt>
                <c:pt idx="18736">
                  <c:v>25.7915313033423</c:v>
                </c:pt>
                <c:pt idx="18737">
                  <c:v>25.792907879522101</c:v>
                </c:pt>
                <c:pt idx="18738">
                  <c:v>25.794284455701799</c:v>
                </c:pt>
                <c:pt idx="18739">
                  <c:v>25.795661031881501</c:v>
                </c:pt>
                <c:pt idx="18740">
                  <c:v>25.797037608061199</c:v>
                </c:pt>
                <c:pt idx="18741">
                  <c:v>25.798414184241</c:v>
                </c:pt>
                <c:pt idx="18742">
                  <c:v>25.799790760420699</c:v>
                </c:pt>
                <c:pt idx="18743">
                  <c:v>25.8011673366004</c:v>
                </c:pt>
                <c:pt idx="18744">
                  <c:v>25.802543912780099</c:v>
                </c:pt>
                <c:pt idx="18745">
                  <c:v>25.8039204889599</c:v>
                </c:pt>
                <c:pt idx="18746">
                  <c:v>25.805297065139602</c:v>
                </c:pt>
                <c:pt idx="18747">
                  <c:v>25.8066736413193</c:v>
                </c:pt>
                <c:pt idx="18748">
                  <c:v>25.808050217499002</c:v>
                </c:pt>
                <c:pt idx="18749">
                  <c:v>25.809426793678799</c:v>
                </c:pt>
                <c:pt idx="18750">
                  <c:v>25.810803369858501</c:v>
                </c:pt>
                <c:pt idx="18751">
                  <c:v>25.812179946038199</c:v>
                </c:pt>
                <c:pt idx="18752">
                  <c:v>25.813556522217901</c:v>
                </c:pt>
                <c:pt idx="18753">
                  <c:v>25.814933098397699</c:v>
                </c:pt>
                <c:pt idx="18754">
                  <c:v>25.816309674577401</c:v>
                </c:pt>
                <c:pt idx="18755">
                  <c:v>25.817686250757099</c:v>
                </c:pt>
                <c:pt idx="18756">
                  <c:v>25.819062826936801</c:v>
                </c:pt>
                <c:pt idx="18757">
                  <c:v>25.820439403116598</c:v>
                </c:pt>
                <c:pt idx="18758">
                  <c:v>25.8218159792963</c:v>
                </c:pt>
                <c:pt idx="18759">
                  <c:v>25.823192555475998</c:v>
                </c:pt>
                <c:pt idx="18760">
                  <c:v>25.824569131655799</c:v>
                </c:pt>
                <c:pt idx="18761">
                  <c:v>25.825945707835501</c:v>
                </c:pt>
                <c:pt idx="18762">
                  <c:v>25.827322284015199</c:v>
                </c:pt>
                <c:pt idx="18763">
                  <c:v>25.828698860194901</c:v>
                </c:pt>
                <c:pt idx="18764">
                  <c:v>25.830075436374699</c:v>
                </c:pt>
                <c:pt idx="18765">
                  <c:v>25.831452012554401</c:v>
                </c:pt>
                <c:pt idx="18766">
                  <c:v>25.832828588734099</c:v>
                </c:pt>
                <c:pt idx="18767">
                  <c:v>25.834205164913801</c:v>
                </c:pt>
                <c:pt idx="18768">
                  <c:v>25.835581741093598</c:v>
                </c:pt>
                <c:pt idx="18769">
                  <c:v>25.8369583172733</c:v>
                </c:pt>
                <c:pt idx="18770">
                  <c:v>25.838334893452998</c:v>
                </c:pt>
                <c:pt idx="18771">
                  <c:v>25.8397114696327</c:v>
                </c:pt>
                <c:pt idx="18772">
                  <c:v>25.841088045812501</c:v>
                </c:pt>
                <c:pt idx="18773">
                  <c:v>25.8424646219922</c:v>
                </c:pt>
                <c:pt idx="18774">
                  <c:v>25.843841198171901</c:v>
                </c:pt>
                <c:pt idx="18775">
                  <c:v>25.8452177743516</c:v>
                </c:pt>
                <c:pt idx="18776">
                  <c:v>25.846594350531401</c:v>
                </c:pt>
                <c:pt idx="18777">
                  <c:v>25.847970926711099</c:v>
                </c:pt>
                <c:pt idx="18778">
                  <c:v>25.849347502890801</c:v>
                </c:pt>
                <c:pt idx="18779">
                  <c:v>25.850724079070499</c:v>
                </c:pt>
                <c:pt idx="18780">
                  <c:v>25.8521006552503</c:v>
                </c:pt>
                <c:pt idx="18781">
                  <c:v>25.853477231429999</c:v>
                </c:pt>
                <c:pt idx="18782">
                  <c:v>25.8548538076097</c:v>
                </c:pt>
                <c:pt idx="18783">
                  <c:v>25.856230383789399</c:v>
                </c:pt>
                <c:pt idx="18784">
                  <c:v>25.8576069599692</c:v>
                </c:pt>
                <c:pt idx="18785">
                  <c:v>25.858983536148902</c:v>
                </c:pt>
                <c:pt idx="18786">
                  <c:v>25.8603601123286</c:v>
                </c:pt>
                <c:pt idx="18787">
                  <c:v>25.861736688508302</c:v>
                </c:pt>
                <c:pt idx="18788">
                  <c:v>25.863113264688099</c:v>
                </c:pt>
                <c:pt idx="18789">
                  <c:v>25.864489840867801</c:v>
                </c:pt>
                <c:pt idx="18790">
                  <c:v>25.865866417047499</c:v>
                </c:pt>
                <c:pt idx="18791">
                  <c:v>25.8672429932273</c:v>
                </c:pt>
                <c:pt idx="18792">
                  <c:v>25.868619569406999</c:v>
                </c:pt>
                <c:pt idx="18793">
                  <c:v>25.8699961455867</c:v>
                </c:pt>
                <c:pt idx="18794">
                  <c:v>25.871372721766399</c:v>
                </c:pt>
                <c:pt idx="18795">
                  <c:v>25.8727492979462</c:v>
                </c:pt>
                <c:pt idx="18796">
                  <c:v>25.874125874125902</c:v>
                </c:pt>
                <c:pt idx="18797">
                  <c:v>25.8755024503056</c:v>
                </c:pt>
                <c:pt idx="18798">
                  <c:v>25.876879026485302</c:v>
                </c:pt>
                <c:pt idx="18799">
                  <c:v>25.878255602665099</c:v>
                </c:pt>
                <c:pt idx="18800">
                  <c:v>25.879632178844801</c:v>
                </c:pt>
                <c:pt idx="18801">
                  <c:v>25.881008755024499</c:v>
                </c:pt>
                <c:pt idx="18802">
                  <c:v>25.882385331204201</c:v>
                </c:pt>
                <c:pt idx="18803">
                  <c:v>25.883761907383999</c:v>
                </c:pt>
                <c:pt idx="18804">
                  <c:v>25.885138483563701</c:v>
                </c:pt>
                <c:pt idx="18805">
                  <c:v>25.886515059743399</c:v>
                </c:pt>
                <c:pt idx="18806">
                  <c:v>25.887891635923101</c:v>
                </c:pt>
                <c:pt idx="18807">
                  <c:v>25.889268212102898</c:v>
                </c:pt>
                <c:pt idx="18808">
                  <c:v>25.8906447882826</c:v>
                </c:pt>
                <c:pt idx="18809">
                  <c:v>25.892021364462298</c:v>
                </c:pt>
                <c:pt idx="18810">
                  <c:v>25.893397940642</c:v>
                </c:pt>
                <c:pt idx="18811">
                  <c:v>25.894774516821801</c:v>
                </c:pt>
                <c:pt idx="18812">
                  <c:v>25.8961510930015</c:v>
                </c:pt>
                <c:pt idx="18813">
                  <c:v>25.897527669181201</c:v>
                </c:pt>
                <c:pt idx="18814">
                  <c:v>25.8989042453609</c:v>
                </c:pt>
                <c:pt idx="18815">
                  <c:v>25.900280821540701</c:v>
                </c:pt>
                <c:pt idx="18816">
                  <c:v>25.901657397720399</c:v>
                </c:pt>
                <c:pt idx="18817">
                  <c:v>25.903033973900101</c:v>
                </c:pt>
                <c:pt idx="18818">
                  <c:v>25.904410550079898</c:v>
                </c:pt>
                <c:pt idx="18819">
                  <c:v>25.9057871262596</c:v>
                </c:pt>
                <c:pt idx="18820">
                  <c:v>25.907163702439298</c:v>
                </c:pt>
                <c:pt idx="18821">
                  <c:v>25.908540278619</c:v>
                </c:pt>
                <c:pt idx="18822">
                  <c:v>25.909916854798801</c:v>
                </c:pt>
                <c:pt idx="18823">
                  <c:v>25.9112934309785</c:v>
                </c:pt>
                <c:pt idx="18824">
                  <c:v>25.912670007158201</c:v>
                </c:pt>
                <c:pt idx="18825">
                  <c:v>25.9140465833379</c:v>
                </c:pt>
                <c:pt idx="18826">
                  <c:v>25.915423159517701</c:v>
                </c:pt>
                <c:pt idx="18827">
                  <c:v>25.916799735697399</c:v>
                </c:pt>
                <c:pt idx="18828">
                  <c:v>25.918176311877101</c:v>
                </c:pt>
                <c:pt idx="18829">
                  <c:v>25.919552888056799</c:v>
                </c:pt>
                <c:pt idx="18830">
                  <c:v>25.9209294642366</c:v>
                </c:pt>
                <c:pt idx="18831">
                  <c:v>25.922306040416299</c:v>
                </c:pt>
                <c:pt idx="18832">
                  <c:v>25.923682616596</c:v>
                </c:pt>
                <c:pt idx="18833">
                  <c:v>25.925059192775699</c:v>
                </c:pt>
                <c:pt idx="18834">
                  <c:v>25.9264357689555</c:v>
                </c:pt>
                <c:pt idx="18835">
                  <c:v>25.927812345135202</c:v>
                </c:pt>
                <c:pt idx="18836">
                  <c:v>25.9291889213149</c:v>
                </c:pt>
                <c:pt idx="18837">
                  <c:v>25.930565497494602</c:v>
                </c:pt>
                <c:pt idx="18838">
                  <c:v>25.931942073674399</c:v>
                </c:pt>
                <c:pt idx="18839">
                  <c:v>25.933318649854101</c:v>
                </c:pt>
                <c:pt idx="18840">
                  <c:v>25.934695226033799</c:v>
                </c:pt>
                <c:pt idx="18841">
                  <c:v>25.936071802213501</c:v>
                </c:pt>
                <c:pt idx="18842">
                  <c:v>25.937448378393299</c:v>
                </c:pt>
                <c:pt idx="18843">
                  <c:v>25.938824954573001</c:v>
                </c:pt>
                <c:pt idx="18844">
                  <c:v>25.940201530752699</c:v>
                </c:pt>
                <c:pt idx="18845">
                  <c:v>25.941578106932401</c:v>
                </c:pt>
                <c:pt idx="18846">
                  <c:v>25.942954683112202</c:v>
                </c:pt>
                <c:pt idx="18847">
                  <c:v>25.9443312592919</c:v>
                </c:pt>
                <c:pt idx="18848">
                  <c:v>25.945707835471602</c:v>
                </c:pt>
                <c:pt idx="18849">
                  <c:v>25.9470844116513</c:v>
                </c:pt>
                <c:pt idx="18850">
                  <c:v>25.948460987831101</c:v>
                </c:pt>
                <c:pt idx="18851">
                  <c:v>25.949837564010799</c:v>
                </c:pt>
                <c:pt idx="18852">
                  <c:v>25.951214140190501</c:v>
                </c:pt>
                <c:pt idx="18853">
                  <c:v>25.952590716370299</c:v>
                </c:pt>
                <c:pt idx="18854">
                  <c:v>25.953967292550001</c:v>
                </c:pt>
                <c:pt idx="18855">
                  <c:v>25.955343868729699</c:v>
                </c:pt>
                <c:pt idx="18856">
                  <c:v>25.956720444909401</c:v>
                </c:pt>
                <c:pt idx="18857">
                  <c:v>25.958097021089198</c:v>
                </c:pt>
                <c:pt idx="18858">
                  <c:v>25.9594735972689</c:v>
                </c:pt>
                <c:pt idx="18859">
                  <c:v>25.960850173448598</c:v>
                </c:pt>
                <c:pt idx="18860">
                  <c:v>25.9622267496283</c:v>
                </c:pt>
                <c:pt idx="18861">
                  <c:v>25.963603325808101</c:v>
                </c:pt>
                <c:pt idx="18862">
                  <c:v>25.9649799019878</c:v>
                </c:pt>
                <c:pt idx="18863">
                  <c:v>25.966356478167501</c:v>
                </c:pt>
                <c:pt idx="18864">
                  <c:v>25.9677330543472</c:v>
                </c:pt>
                <c:pt idx="18865">
                  <c:v>25.969109630527001</c:v>
                </c:pt>
                <c:pt idx="18866">
                  <c:v>25.970486206706699</c:v>
                </c:pt>
                <c:pt idx="18867">
                  <c:v>25.971862782886401</c:v>
                </c:pt>
                <c:pt idx="18868">
                  <c:v>25.973239359066099</c:v>
                </c:pt>
                <c:pt idx="18869">
                  <c:v>25.9746159352459</c:v>
                </c:pt>
                <c:pt idx="18870">
                  <c:v>25.975992511425599</c:v>
                </c:pt>
                <c:pt idx="18871">
                  <c:v>25.9773690876053</c:v>
                </c:pt>
                <c:pt idx="18872">
                  <c:v>25.978745663784998</c:v>
                </c:pt>
                <c:pt idx="18873">
                  <c:v>25.9801222399648</c:v>
                </c:pt>
                <c:pt idx="18874">
                  <c:v>25.981498816144502</c:v>
                </c:pt>
                <c:pt idx="18875">
                  <c:v>25.9828753923242</c:v>
                </c:pt>
                <c:pt idx="18876">
                  <c:v>25.984251968503902</c:v>
                </c:pt>
                <c:pt idx="18877">
                  <c:v>25.985628544683699</c:v>
                </c:pt>
                <c:pt idx="18878">
                  <c:v>25.987005120863401</c:v>
                </c:pt>
                <c:pt idx="18879">
                  <c:v>25.988381697043099</c:v>
                </c:pt>
                <c:pt idx="18880">
                  <c:v>25.989758273222801</c:v>
                </c:pt>
                <c:pt idx="18881">
                  <c:v>25.991134849402599</c:v>
                </c:pt>
                <c:pt idx="18882">
                  <c:v>25.9925114255823</c:v>
                </c:pt>
                <c:pt idx="18883">
                  <c:v>25.993888001761999</c:v>
                </c:pt>
                <c:pt idx="18884">
                  <c:v>25.9952645779417</c:v>
                </c:pt>
                <c:pt idx="18885">
                  <c:v>25.996641154121502</c:v>
                </c:pt>
                <c:pt idx="18886">
                  <c:v>25.9980177303012</c:v>
                </c:pt>
                <c:pt idx="18887">
                  <c:v>25.999394306480902</c:v>
                </c:pt>
                <c:pt idx="18888">
                  <c:v>26.000770882660699</c:v>
                </c:pt>
                <c:pt idx="18889">
                  <c:v>26.002147458840401</c:v>
                </c:pt>
                <c:pt idx="18890">
                  <c:v>26.003524035020099</c:v>
                </c:pt>
                <c:pt idx="18891">
                  <c:v>26.004900611199801</c:v>
                </c:pt>
                <c:pt idx="18892">
                  <c:v>26.006277187379599</c:v>
                </c:pt>
                <c:pt idx="18893">
                  <c:v>26.007653763559301</c:v>
                </c:pt>
                <c:pt idx="18894">
                  <c:v>26.009030339738999</c:v>
                </c:pt>
                <c:pt idx="18895">
                  <c:v>26.010406915918701</c:v>
                </c:pt>
                <c:pt idx="18896">
                  <c:v>26.011783492098498</c:v>
                </c:pt>
                <c:pt idx="18897">
                  <c:v>26.0131600682782</c:v>
                </c:pt>
                <c:pt idx="18898">
                  <c:v>26.014536644457898</c:v>
                </c:pt>
                <c:pt idx="18899">
                  <c:v>26.0159132206376</c:v>
                </c:pt>
                <c:pt idx="18900">
                  <c:v>26.017289796817401</c:v>
                </c:pt>
                <c:pt idx="18901">
                  <c:v>26.0186663729971</c:v>
                </c:pt>
                <c:pt idx="18902">
                  <c:v>26.020042949176801</c:v>
                </c:pt>
                <c:pt idx="18903">
                  <c:v>26.021419525356499</c:v>
                </c:pt>
                <c:pt idx="18904">
                  <c:v>26.022796101536301</c:v>
                </c:pt>
                <c:pt idx="18905">
                  <c:v>26.024172677715999</c:v>
                </c:pt>
                <c:pt idx="18906">
                  <c:v>26.025549253895701</c:v>
                </c:pt>
                <c:pt idx="18907">
                  <c:v>26.026925830075399</c:v>
                </c:pt>
                <c:pt idx="18908">
                  <c:v>26.0283024062552</c:v>
                </c:pt>
                <c:pt idx="18909">
                  <c:v>26.029678982434898</c:v>
                </c:pt>
                <c:pt idx="18910">
                  <c:v>26.0310555586146</c:v>
                </c:pt>
                <c:pt idx="18911">
                  <c:v>26.032432134794298</c:v>
                </c:pt>
                <c:pt idx="18912">
                  <c:v>26.0338087109741</c:v>
                </c:pt>
                <c:pt idx="18913">
                  <c:v>26.035185287153801</c:v>
                </c:pt>
                <c:pt idx="18914">
                  <c:v>26.0365618633335</c:v>
                </c:pt>
                <c:pt idx="18915">
                  <c:v>26.037938439513201</c:v>
                </c:pt>
                <c:pt idx="18916">
                  <c:v>26.039315015692999</c:v>
                </c:pt>
                <c:pt idx="18917">
                  <c:v>26.040691591872701</c:v>
                </c:pt>
                <c:pt idx="18918">
                  <c:v>26.042068168052399</c:v>
                </c:pt>
                <c:pt idx="18919">
                  <c:v>26.0434447442322</c:v>
                </c:pt>
                <c:pt idx="18920">
                  <c:v>26.044821320411899</c:v>
                </c:pt>
                <c:pt idx="18921">
                  <c:v>26.0461978965916</c:v>
                </c:pt>
                <c:pt idx="18922">
                  <c:v>26.047574472771299</c:v>
                </c:pt>
                <c:pt idx="18923">
                  <c:v>26.0489510489511</c:v>
                </c:pt>
                <c:pt idx="18924">
                  <c:v>26.050327625130802</c:v>
                </c:pt>
                <c:pt idx="18925">
                  <c:v>26.0517042013105</c:v>
                </c:pt>
                <c:pt idx="18926">
                  <c:v>26.053080777490202</c:v>
                </c:pt>
                <c:pt idx="18927">
                  <c:v>26.054457353669999</c:v>
                </c:pt>
                <c:pt idx="18928">
                  <c:v>26.055833929849701</c:v>
                </c:pt>
                <c:pt idx="18929">
                  <c:v>26.057210506029399</c:v>
                </c:pt>
                <c:pt idx="18930">
                  <c:v>26.058587082209101</c:v>
                </c:pt>
                <c:pt idx="18931">
                  <c:v>26.059963658388899</c:v>
                </c:pt>
                <c:pt idx="18932">
                  <c:v>26.0613402345686</c:v>
                </c:pt>
                <c:pt idx="18933">
                  <c:v>26.062716810748299</c:v>
                </c:pt>
                <c:pt idx="18934">
                  <c:v>26.064093386928</c:v>
                </c:pt>
                <c:pt idx="18935">
                  <c:v>26.065469963107802</c:v>
                </c:pt>
                <c:pt idx="18936">
                  <c:v>26.0668465392875</c:v>
                </c:pt>
                <c:pt idx="18937">
                  <c:v>26.068223115467202</c:v>
                </c:pt>
                <c:pt idx="18938">
                  <c:v>26.0695996916469</c:v>
                </c:pt>
                <c:pt idx="18939">
                  <c:v>26.070976267826701</c:v>
                </c:pt>
                <c:pt idx="18940">
                  <c:v>26.072352844006399</c:v>
                </c:pt>
                <c:pt idx="18941">
                  <c:v>26.073729420186101</c:v>
                </c:pt>
                <c:pt idx="18942">
                  <c:v>26.075105996365799</c:v>
                </c:pt>
                <c:pt idx="18943">
                  <c:v>26.076482572545601</c:v>
                </c:pt>
                <c:pt idx="18944">
                  <c:v>26.077859148725299</c:v>
                </c:pt>
                <c:pt idx="18945">
                  <c:v>26.079235724905001</c:v>
                </c:pt>
                <c:pt idx="18946">
                  <c:v>26.080612301084798</c:v>
                </c:pt>
                <c:pt idx="18947">
                  <c:v>26.0819888772645</c:v>
                </c:pt>
                <c:pt idx="18948">
                  <c:v>26.083365453444198</c:v>
                </c:pt>
                <c:pt idx="18949">
                  <c:v>26.0847420296239</c:v>
                </c:pt>
                <c:pt idx="18950">
                  <c:v>26.086118605803701</c:v>
                </c:pt>
                <c:pt idx="18951">
                  <c:v>26.0874951819834</c:v>
                </c:pt>
                <c:pt idx="18952">
                  <c:v>26.088871758163101</c:v>
                </c:pt>
                <c:pt idx="18953">
                  <c:v>26.0902483343428</c:v>
                </c:pt>
                <c:pt idx="18954">
                  <c:v>26.091624910522601</c:v>
                </c:pt>
                <c:pt idx="18955">
                  <c:v>26.093001486702299</c:v>
                </c:pt>
                <c:pt idx="18956">
                  <c:v>26.094378062882001</c:v>
                </c:pt>
                <c:pt idx="18957">
                  <c:v>26.095754639061699</c:v>
                </c:pt>
                <c:pt idx="18958">
                  <c:v>26.0971312152415</c:v>
                </c:pt>
                <c:pt idx="18959">
                  <c:v>26.098507791421198</c:v>
                </c:pt>
                <c:pt idx="18960">
                  <c:v>26.0998843676009</c:v>
                </c:pt>
                <c:pt idx="18961">
                  <c:v>26.101260943780598</c:v>
                </c:pt>
                <c:pt idx="18962">
                  <c:v>26.1026375199604</c:v>
                </c:pt>
                <c:pt idx="18963">
                  <c:v>26.104014096140101</c:v>
                </c:pt>
                <c:pt idx="18964">
                  <c:v>26.1053906723198</c:v>
                </c:pt>
                <c:pt idx="18965">
                  <c:v>26.106767248499501</c:v>
                </c:pt>
                <c:pt idx="18966">
                  <c:v>26.108143824679299</c:v>
                </c:pt>
                <c:pt idx="18967">
                  <c:v>26.109520400859001</c:v>
                </c:pt>
                <c:pt idx="18968">
                  <c:v>26.110896977038699</c:v>
                </c:pt>
                <c:pt idx="18969">
                  <c:v>26.112273553218401</c:v>
                </c:pt>
                <c:pt idx="18970">
                  <c:v>26.113650129398199</c:v>
                </c:pt>
                <c:pt idx="18971">
                  <c:v>26.1150267055779</c:v>
                </c:pt>
                <c:pt idx="18972">
                  <c:v>26.116403281757599</c:v>
                </c:pt>
                <c:pt idx="18973">
                  <c:v>26.1177798579373</c:v>
                </c:pt>
                <c:pt idx="18974">
                  <c:v>26.119156434117102</c:v>
                </c:pt>
                <c:pt idx="18975">
                  <c:v>26.1205330102968</c:v>
                </c:pt>
                <c:pt idx="18976">
                  <c:v>26.121909586476502</c:v>
                </c:pt>
                <c:pt idx="18977">
                  <c:v>26.123286162656299</c:v>
                </c:pt>
                <c:pt idx="18978">
                  <c:v>26.124662738836001</c:v>
                </c:pt>
                <c:pt idx="18979">
                  <c:v>26.126039315015699</c:v>
                </c:pt>
                <c:pt idx="18980">
                  <c:v>26.127415891195401</c:v>
                </c:pt>
                <c:pt idx="18981">
                  <c:v>26.128792467375199</c:v>
                </c:pt>
                <c:pt idx="18982">
                  <c:v>26.130169043554901</c:v>
                </c:pt>
                <c:pt idx="18983">
                  <c:v>26.131545619734599</c:v>
                </c:pt>
                <c:pt idx="18984">
                  <c:v>26.132922195914301</c:v>
                </c:pt>
                <c:pt idx="18985">
                  <c:v>26.134298772094098</c:v>
                </c:pt>
                <c:pt idx="18986">
                  <c:v>26.1356753482738</c:v>
                </c:pt>
                <c:pt idx="18987">
                  <c:v>26.137051924453498</c:v>
                </c:pt>
                <c:pt idx="18988">
                  <c:v>26.1384285006332</c:v>
                </c:pt>
                <c:pt idx="18989">
                  <c:v>26.139805076813001</c:v>
                </c:pt>
                <c:pt idx="18990">
                  <c:v>26.141181652992699</c:v>
                </c:pt>
                <c:pt idx="18991">
                  <c:v>26.142558229172401</c:v>
                </c:pt>
                <c:pt idx="18992">
                  <c:v>26.143934805352099</c:v>
                </c:pt>
                <c:pt idx="18993">
                  <c:v>26.145311381531901</c:v>
                </c:pt>
                <c:pt idx="18994">
                  <c:v>26.146687957711599</c:v>
                </c:pt>
                <c:pt idx="18995">
                  <c:v>26.148064533891301</c:v>
                </c:pt>
                <c:pt idx="18996">
                  <c:v>26.149441110070999</c:v>
                </c:pt>
                <c:pt idx="18997">
                  <c:v>26.1508176862508</c:v>
                </c:pt>
                <c:pt idx="18998">
                  <c:v>26.152194262430498</c:v>
                </c:pt>
                <c:pt idx="18999">
                  <c:v>26.1535708386102</c:v>
                </c:pt>
                <c:pt idx="19000">
                  <c:v>26.154947414789898</c:v>
                </c:pt>
                <c:pt idx="19001">
                  <c:v>26.1563239909697</c:v>
                </c:pt>
                <c:pt idx="19002">
                  <c:v>26.157700567149401</c:v>
                </c:pt>
                <c:pt idx="19003">
                  <c:v>26.1590771433291</c:v>
                </c:pt>
                <c:pt idx="19004">
                  <c:v>26.160453719508801</c:v>
                </c:pt>
                <c:pt idx="19005">
                  <c:v>26.161830295688599</c:v>
                </c:pt>
                <c:pt idx="19006">
                  <c:v>26.163206871868301</c:v>
                </c:pt>
                <c:pt idx="19007">
                  <c:v>26.164583448047999</c:v>
                </c:pt>
                <c:pt idx="19008">
                  <c:v>26.165960024227701</c:v>
                </c:pt>
                <c:pt idx="19009">
                  <c:v>26.167336600407499</c:v>
                </c:pt>
                <c:pt idx="19010">
                  <c:v>26.1687131765872</c:v>
                </c:pt>
                <c:pt idx="19011">
                  <c:v>26.170089752766899</c:v>
                </c:pt>
                <c:pt idx="19012">
                  <c:v>26.1714663289467</c:v>
                </c:pt>
                <c:pt idx="19013">
                  <c:v>26.172842905126402</c:v>
                </c:pt>
                <c:pt idx="19014">
                  <c:v>26.1742194813061</c:v>
                </c:pt>
                <c:pt idx="19015">
                  <c:v>26.175596057485802</c:v>
                </c:pt>
                <c:pt idx="19016">
                  <c:v>26.176972633665599</c:v>
                </c:pt>
                <c:pt idx="19017">
                  <c:v>26.178349209845301</c:v>
                </c:pt>
                <c:pt idx="19018">
                  <c:v>26.179725786024999</c:v>
                </c:pt>
                <c:pt idx="19019">
                  <c:v>26.181102362204701</c:v>
                </c:pt>
                <c:pt idx="19020">
                  <c:v>26.182478938384499</c:v>
                </c:pt>
                <c:pt idx="19021">
                  <c:v>26.1838555145642</c:v>
                </c:pt>
                <c:pt idx="19022">
                  <c:v>26.185232090743899</c:v>
                </c:pt>
                <c:pt idx="19023">
                  <c:v>26.1866086669236</c:v>
                </c:pt>
                <c:pt idx="19024">
                  <c:v>26.187985243103402</c:v>
                </c:pt>
                <c:pt idx="19025">
                  <c:v>26.1893618192831</c:v>
                </c:pt>
                <c:pt idx="19026">
                  <c:v>26.190738395462802</c:v>
                </c:pt>
                <c:pt idx="19027">
                  <c:v>26.1921149716425</c:v>
                </c:pt>
                <c:pt idx="19028">
                  <c:v>26.193491547822301</c:v>
                </c:pt>
                <c:pt idx="19029">
                  <c:v>26.194868124001999</c:v>
                </c:pt>
                <c:pt idx="19030">
                  <c:v>26.196244700181701</c:v>
                </c:pt>
                <c:pt idx="19031">
                  <c:v>26.197621276361399</c:v>
                </c:pt>
                <c:pt idx="19032">
                  <c:v>26.198997852541201</c:v>
                </c:pt>
                <c:pt idx="19033">
                  <c:v>26.200374428720899</c:v>
                </c:pt>
                <c:pt idx="19034">
                  <c:v>26.201751004900601</c:v>
                </c:pt>
                <c:pt idx="19035">
                  <c:v>26.203127581080299</c:v>
                </c:pt>
                <c:pt idx="19036">
                  <c:v>26.2045041572601</c:v>
                </c:pt>
                <c:pt idx="19037">
                  <c:v>26.205880733439798</c:v>
                </c:pt>
                <c:pt idx="19038">
                  <c:v>26.2072573096195</c:v>
                </c:pt>
                <c:pt idx="19039">
                  <c:v>26.208633885799198</c:v>
                </c:pt>
                <c:pt idx="19040">
                  <c:v>26.210010461979</c:v>
                </c:pt>
                <c:pt idx="19041">
                  <c:v>26.211387038158701</c:v>
                </c:pt>
                <c:pt idx="19042">
                  <c:v>26.2127636143384</c:v>
                </c:pt>
                <c:pt idx="19043">
                  <c:v>26.214140190518101</c:v>
                </c:pt>
                <c:pt idx="19044">
                  <c:v>26.215516766697899</c:v>
                </c:pt>
                <c:pt idx="19045">
                  <c:v>26.216893342877601</c:v>
                </c:pt>
                <c:pt idx="19046">
                  <c:v>26.218269919057299</c:v>
                </c:pt>
                <c:pt idx="19047">
                  <c:v>26.2196464952371</c:v>
                </c:pt>
                <c:pt idx="19048">
                  <c:v>26.221023071416798</c:v>
                </c:pt>
                <c:pt idx="19049">
                  <c:v>26.2223996475965</c:v>
                </c:pt>
                <c:pt idx="19050">
                  <c:v>26.223776223776198</c:v>
                </c:pt>
                <c:pt idx="19051">
                  <c:v>26.225152799956</c:v>
                </c:pt>
                <c:pt idx="19052">
                  <c:v>26.226529376135701</c:v>
                </c:pt>
                <c:pt idx="19053">
                  <c:v>26.2279059523154</c:v>
                </c:pt>
                <c:pt idx="19054">
                  <c:v>26.229282528495101</c:v>
                </c:pt>
                <c:pt idx="19055">
                  <c:v>26.230659104674899</c:v>
                </c:pt>
                <c:pt idx="19056">
                  <c:v>26.232035680854601</c:v>
                </c:pt>
                <c:pt idx="19057">
                  <c:v>26.233412257034299</c:v>
                </c:pt>
                <c:pt idx="19058">
                  <c:v>26.234788833214001</c:v>
                </c:pt>
                <c:pt idx="19059">
                  <c:v>26.236165409393799</c:v>
                </c:pt>
                <c:pt idx="19060">
                  <c:v>26.2375419855735</c:v>
                </c:pt>
                <c:pt idx="19061">
                  <c:v>26.238918561753199</c:v>
                </c:pt>
                <c:pt idx="19062">
                  <c:v>26.2402951379329</c:v>
                </c:pt>
                <c:pt idx="19063">
                  <c:v>26.241671714112702</c:v>
                </c:pt>
                <c:pt idx="19064">
                  <c:v>26.2430482902924</c:v>
                </c:pt>
                <c:pt idx="19065">
                  <c:v>26.244424866472102</c:v>
                </c:pt>
                <c:pt idx="19066">
                  <c:v>26.2458014426518</c:v>
                </c:pt>
                <c:pt idx="19067">
                  <c:v>26.247178018831601</c:v>
                </c:pt>
                <c:pt idx="19068">
                  <c:v>26.248554595011299</c:v>
                </c:pt>
                <c:pt idx="19069">
                  <c:v>26.249931171191001</c:v>
                </c:pt>
                <c:pt idx="19070">
                  <c:v>26.251307747370699</c:v>
                </c:pt>
                <c:pt idx="19071">
                  <c:v>26.252684323550501</c:v>
                </c:pt>
                <c:pt idx="19072">
                  <c:v>26.254060899730199</c:v>
                </c:pt>
                <c:pt idx="19073">
                  <c:v>26.255437475909901</c:v>
                </c:pt>
                <c:pt idx="19074">
                  <c:v>26.256814052089702</c:v>
                </c:pt>
                <c:pt idx="19075">
                  <c:v>26.2581906282694</c:v>
                </c:pt>
                <c:pt idx="19076">
                  <c:v>26.259567204449102</c:v>
                </c:pt>
                <c:pt idx="19077">
                  <c:v>26.2609437806288</c:v>
                </c:pt>
                <c:pt idx="19078">
                  <c:v>26.262320356808601</c:v>
                </c:pt>
                <c:pt idx="19079">
                  <c:v>26.263696932988299</c:v>
                </c:pt>
                <c:pt idx="19080">
                  <c:v>26.265073509168001</c:v>
                </c:pt>
                <c:pt idx="19081">
                  <c:v>26.266450085347699</c:v>
                </c:pt>
                <c:pt idx="19082">
                  <c:v>26.267826661527501</c:v>
                </c:pt>
                <c:pt idx="19083">
                  <c:v>26.269203237707199</c:v>
                </c:pt>
                <c:pt idx="19084">
                  <c:v>26.270579813886901</c:v>
                </c:pt>
                <c:pt idx="19085">
                  <c:v>26.271956390066599</c:v>
                </c:pt>
                <c:pt idx="19086">
                  <c:v>26.2733329662464</c:v>
                </c:pt>
                <c:pt idx="19087">
                  <c:v>26.274709542426098</c:v>
                </c:pt>
                <c:pt idx="19088">
                  <c:v>26.2760861186058</c:v>
                </c:pt>
                <c:pt idx="19089">
                  <c:v>26.277462694785498</c:v>
                </c:pt>
                <c:pt idx="19090">
                  <c:v>26.2788392709653</c:v>
                </c:pt>
                <c:pt idx="19091">
                  <c:v>26.280215847145001</c:v>
                </c:pt>
                <c:pt idx="19092">
                  <c:v>26.2815924233247</c:v>
                </c:pt>
                <c:pt idx="19093">
                  <c:v>26.282968999504401</c:v>
                </c:pt>
                <c:pt idx="19094">
                  <c:v>26.284345575684199</c:v>
                </c:pt>
                <c:pt idx="19095">
                  <c:v>26.285722151863901</c:v>
                </c:pt>
                <c:pt idx="19096">
                  <c:v>26.287098728043599</c:v>
                </c:pt>
                <c:pt idx="19097">
                  <c:v>26.288475304223301</c:v>
                </c:pt>
                <c:pt idx="19098">
                  <c:v>26.289851880403099</c:v>
                </c:pt>
                <c:pt idx="19099">
                  <c:v>26.2912284565828</c:v>
                </c:pt>
                <c:pt idx="19100">
                  <c:v>26.292605032762498</c:v>
                </c:pt>
                <c:pt idx="19101">
                  <c:v>26.2939816089422</c:v>
                </c:pt>
                <c:pt idx="19102">
                  <c:v>26.295358185122002</c:v>
                </c:pt>
                <c:pt idx="19103">
                  <c:v>26.2967347613017</c:v>
                </c:pt>
                <c:pt idx="19104">
                  <c:v>26.298111337481402</c:v>
                </c:pt>
                <c:pt idx="19105">
                  <c:v>26.299487913661199</c:v>
                </c:pt>
                <c:pt idx="19106">
                  <c:v>26.300864489840901</c:v>
                </c:pt>
                <c:pt idx="19107">
                  <c:v>26.302241066020599</c:v>
                </c:pt>
                <c:pt idx="19108">
                  <c:v>26.303617642200301</c:v>
                </c:pt>
                <c:pt idx="19109">
                  <c:v>26.304994218380099</c:v>
                </c:pt>
                <c:pt idx="19110">
                  <c:v>26.3063707945598</c:v>
                </c:pt>
                <c:pt idx="19111">
                  <c:v>26.307747370739499</c:v>
                </c:pt>
                <c:pt idx="19112">
                  <c:v>26.3091239469192</c:v>
                </c:pt>
                <c:pt idx="19113">
                  <c:v>26.310500523099002</c:v>
                </c:pt>
                <c:pt idx="19114">
                  <c:v>26.3118770992787</c:v>
                </c:pt>
                <c:pt idx="19115">
                  <c:v>26.313253675458402</c:v>
                </c:pt>
                <c:pt idx="19116">
                  <c:v>26.3146302516381</c:v>
                </c:pt>
                <c:pt idx="19117">
                  <c:v>26.316006827817901</c:v>
                </c:pt>
                <c:pt idx="19118">
                  <c:v>26.317383403997599</c:v>
                </c:pt>
                <c:pt idx="19119">
                  <c:v>26.318759980177301</c:v>
                </c:pt>
                <c:pt idx="19120">
                  <c:v>26.320136556356999</c:v>
                </c:pt>
                <c:pt idx="19121">
                  <c:v>26.321513132536801</c:v>
                </c:pt>
                <c:pt idx="19122">
                  <c:v>26.322889708716499</c:v>
                </c:pt>
                <c:pt idx="19123">
                  <c:v>26.324266284896201</c:v>
                </c:pt>
                <c:pt idx="19124">
                  <c:v>26.325642861075899</c:v>
                </c:pt>
                <c:pt idx="19125">
                  <c:v>26.3270194372557</c:v>
                </c:pt>
                <c:pt idx="19126">
                  <c:v>26.328396013435398</c:v>
                </c:pt>
                <c:pt idx="19127">
                  <c:v>26.3297725896151</c:v>
                </c:pt>
                <c:pt idx="19128">
                  <c:v>26.331149165794798</c:v>
                </c:pt>
                <c:pt idx="19129">
                  <c:v>26.332525741974599</c:v>
                </c:pt>
                <c:pt idx="19130">
                  <c:v>26.333902318154301</c:v>
                </c:pt>
                <c:pt idx="19131">
                  <c:v>26.335278894333999</c:v>
                </c:pt>
                <c:pt idx="19132">
                  <c:v>26.336655470513701</c:v>
                </c:pt>
                <c:pt idx="19133">
                  <c:v>26.338032046693499</c:v>
                </c:pt>
                <c:pt idx="19134">
                  <c:v>26.339408622873201</c:v>
                </c:pt>
                <c:pt idx="19135">
                  <c:v>26.340785199052899</c:v>
                </c:pt>
                <c:pt idx="19136">
                  <c:v>26.342161775232601</c:v>
                </c:pt>
                <c:pt idx="19137">
                  <c:v>26.343538351412398</c:v>
                </c:pt>
                <c:pt idx="19138">
                  <c:v>26.3449149275921</c:v>
                </c:pt>
                <c:pt idx="19139">
                  <c:v>26.346291503771798</c:v>
                </c:pt>
                <c:pt idx="19140">
                  <c:v>26.3476680799516</c:v>
                </c:pt>
                <c:pt idx="19141">
                  <c:v>26.349044656131301</c:v>
                </c:pt>
                <c:pt idx="19142">
                  <c:v>26.350421232311</c:v>
                </c:pt>
                <c:pt idx="19143">
                  <c:v>26.351797808490701</c:v>
                </c:pt>
                <c:pt idx="19144">
                  <c:v>26.353174384670499</c:v>
                </c:pt>
                <c:pt idx="19145">
                  <c:v>26.354550960850201</c:v>
                </c:pt>
                <c:pt idx="19146">
                  <c:v>26.355927537029899</c:v>
                </c:pt>
                <c:pt idx="19147">
                  <c:v>26.357304113209601</c:v>
                </c:pt>
                <c:pt idx="19148">
                  <c:v>26.358680689389399</c:v>
                </c:pt>
                <c:pt idx="19149">
                  <c:v>26.3600572655691</c:v>
                </c:pt>
                <c:pt idx="19150">
                  <c:v>26.361433841748799</c:v>
                </c:pt>
                <c:pt idx="19151">
                  <c:v>26.3628104179285</c:v>
                </c:pt>
                <c:pt idx="19152">
                  <c:v>26.364186994108302</c:v>
                </c:pt>
                <c:pt idx="19153">
                  <c:v>26.365563570288</c:v>
                </c:pt>
                <c:pt idx="19154">
                  <c:v>26.366940146467702</c:v>
                </c:pt>
                <c:pt idx="19155">
                  <c:v>26.3683167226474</c:v>
                </c:pt>
                <c:pt idx="19156">
                  <c:v>26.369693298827201</c:v>
                </c:pt>
                <c:pt idx="19157">
                  <c:v>26.371069875006899</c:v>
                </c:pt>
                <c:pt idx="19158">
                  <c:v>26.372446451186601</c:v>
                </c:pt>
                <c:pt idx="19159">
                  <c:v>26.373823027366299</c:v>
                </c:pt>
                <c:pt idx="19160">
                  <c:v>26.3751996035461</c:v>
                </c:pt>
                <c:pt idx="19161">
                  <c:v>26.376576179725799</c:v>
                </c:pt>
                <c:pt idx="19162">
                  <c:v>26.3779527559055</c:v>
                </c:pt>
                <c:pt idx="19163">
                  <c:v>26.379329332085199</c:v>
                </c:pt>
                <c:pt idx="19164">
                  <c:v>26.380705908265</c:v>
                </c:pt>
                <c:pt idx="19165">
                  <c:v>26.382082484444702</c:v>
                </c:pt>
                <c:pt idx="19166">
                  <c:v>26.3834590606244</c:v>
                </c:pt>
                <c:pt idx="19167">
                  <c:v>26.384835636804102</c:v>
                </c:pt>
                <c:pt idx="19168">
                  <c:v>26.386212212983899</c:v>
                </c:pt>
                <c:pt idx="19169">
                  <c:v>26.387588789163601</c:v>
                </c:pt>
                <c:pt idx="19170">
                  <c:v>26.388965365343299</c:v>
                </c:pt>
                <c:pt idx="19171">
                  <c:v>26.390341941523001</c:v>
                </c:pt>
                <c:pt idx="19172">
                  <c:v>26.391718517702799</c:v>
                </c:pt>
                <c:pt idx="19173">
                  <c:v>26.393095093882501</c:v>
                </c:pt>
                <c:pt idx="19174">
                  <c:v>26.394471670062199</c:v>
                </c:pt>
                <c:pt idx="19175">
                  <c:v>26.395848246242</c:v>
                </c:pt>
                <c:pt idx="19176">
                  <c:v>26.397224822421698</c:v>
                </c:pt>
                <c:pt idx="19177">
                  <c:v>26.3986013986014</c:v>
                </c:pt>
                <c:pt idx="19178">
                  <c:v>26.399977974781098</c:v>
                </c:pt>
                <c:pt idx="19179">
                  <c:v>26.4013545509609</c:v>
                </c:pt>
                <c:pt idx="19180">
                  <c:v>26.402731127140601</c:v>
                </c:pt>
                <c:pt idx="19181">
                  <c:v>26.4041077033203</c:v>
                </c:pt>
                <c:pt idx="19182">
                  <c:v>26.405484279500001</c:v>
                </c:pt>
                <c:pt idx="19183">
                  <c:v>26.406860855679799</c:v>
                </c:pt>
                <c:pt idx="19184">
                  <c:v>26.408237431859501</c:v>
                </c:pt>
                <c:pt idx="19185">
                  <c:v>26.409614008039199</c:v>
                </c:pt>
                <c:pt idx="19186">
                  <c:v>26.410990584218901</c:v>
                </c:pt>
                <c:pt idx="19187">
                  <c:v>26.412367160398698</c:v>
                </c:pt>
                <c:pt idx="19188">
                  <c:v>26.4137437365784</c:v>
                </c:pt>
                <c:pt idx="19189">
                  <c:v>26.415120312758098</c:v>
                </c:pt>
                <c:pt idx="19190">
                  <c:v>26.4164968889378</c:v>
                </c:pt>
                <c:pt idx="19191">
                  <c:v>26.417873465117601</c:v>
                </c:pt>
                <c:pt idx="19192">
                  <c:v>26.4192500412973</c:v>
                </c:pt>
                <c:pt idx="19193">
                  <c:v>26.420626617477001</c:v>
                </c:pt>
                <c:pt idx="19194">
                  <c:v>26.4220031936567</c:v>
                </c:pt>
                <c:pt idx="19195">
                  <c:v>26.423379769836501</c:v>
                </c:pt>
                <c:pt idx="19196">
                  <c:v>26.424756346016199</c:v>
                </c:pt>
                <c:pt idx="19197">
                  <c:v>26.426132922195901</c:v>
                </c:pt>
                <c:pt idx="19198">
                  <c:v>26.427509498375599</c:v>
                </c:pt>
                <c:pt idx="19199">
                  <c:v>26.4288860745554</c:v>
                </c:pt>
                <c:pt idx="19200">
                  <c:v>26.430262650735099</c:v>
                </c:pt>
                <c:pt idx="19201">
                  <c:v>26.4316392269148</c:v>
                </c:pt>
                <c:pt idx="19202">
                  <c:v>26.433015803094602</c:v>
                </c:pt>
                <c:pt idx="19203">
                  <c:v>26.4343923792743</c:v>
                </c:pt>
                <c:pt idx="19204">
                  <c:v>26.435768955454002</c:v>
                </c:pt>
                <c:pt idx="19205">
                  <c:v>26.4371455316337</c:v>
                </c:pt>
                <c:pt idx="19206">
                  <c:v>26.438522107813501</c:v>
                </c:pt>
                <c:pt idx="19207">
                  <c:v>26.439898683993199</c:v>
                </c:pt>
                <c:pt idx="19208">
                  <c:v>26.441275260172901</c:v>
                </c:pt>
                <c:pt idx="19209">
                  <c:v>26.442651836352599</c:v>
                </c:pt>
                <c:pt idx="19210">
                  <c:v>26.444028412532401</c:v>
                </c:pt>
                <c:pt idx="19211">
                  <c:v>26.445404988712099</c:v>
                </c:pt>
                <c:pt idx="19212">
                  <c:v>26.446781564891801</c:v>
                </c:pt>
                <c:pt idx="19213">
                  <c:v>26.448158141071499</c:v>
                </c:pt>
                <c:pt idx="19214">
                  <c:v>26.4495347172513</c:v>
                </c:pt>
                <c:pt idx="19215">
                  <c:v>26.450911293430998</c:v>
                </c:pt>
                <c:pt idx="19216">
                  <c:v>26.4522878696107</c:v>
                </c:pt>
                <c:pt idx="19217">
                  <c:v>26.453664445790402</c:v>
                </c:pt>
                <c:pt idx="19218">
                  <c:v>26.455041021970199</c:v>
                </c:pt>
                <c:pt idx="19219">
                  <c:v>26.456417598149901</c:v>
                </c:pt>
                <c:pt idx="19220">
                  <c:v>26.457794174329599</c:v>
                </c:pt>
                <c:pt idx="19221">
                  <c:v>26.459170750509301</c:v>
                </c:pt>
                <c:pt idx="19222">
                  <c:v>26.460547326689099</c:v>
                </c:pt>
                <c:pt idx="19223">
                  <c:v>26.461923902868801</c:v>
                </c:pt>
                <c:pt idx="19224">
                  <c:v>26.463300479048499</c:v>
                </c:pt>
                <c:pt idx="19225">
                  <c:v>26.464677055228201</c:v>
                </c:pt>
                <c:pt idx="19226">
                  <c:v>26.466053631407998</c:v>
                </c:pt>
                <c:pt idx="19227">
                  <c:v>26.4674302075877</c:v>
                </c:pt>
                <c:pt idx="19228">
                  <c:v>26.468806783767398</c:v>
                </c:pt>
                <c:pt idx="19229">
                  <c:v>26.4701833599471</c:v>
                </c:pt>
                <c:pt idx="19230">
                  <c:v>26.471559936126901</c:v>
                </c:pt>
                <c:pt idx="19231">
                  <c:v>26.4729365123066</c:v>
                </c:pt>
                <c:pt idx="19232">
                  <c:v>26.474313088486301</c:v>
                </c:pt>
                <c:pt idx="19233">
                  <c:v>26.475689664666099</c:v>
                </c:pt>
                <c:pt idx="19234">
                  <c:v>26.477066240845801</c:v>
                </c:pt>
                <c:pt idx="19235">
                  <c:v>26.478442817025499</c:v>
                </c:pt>
                <c:pt idx="19236">
                  <c:v>26.479819393205201</c:v>
                </c:pt>
                <c:pt idx="19237">
                  <c:v>26.481195969384999</c:v>
                </c:pt>
                <c:pt idx="19238">
                  <c:v>26.4825725455647</c:v>
                </c:pt>
                <c:pt idx="19239">
                  <c:v>26.483949121744399</c:v>
                </c:pt>
                <c:pt idx="19240">
                  <c:v>26.4853256979241</c:v>
                </c:pt>
                <c:pt idx="19241">
                  <c:v>26.486702274103902</c:v>
                </c:pt>
                <c:pt idx="19242">
                  <c:v>26.4880788502836</c:v>
                </c:pt>
                <c:pt idx="19243">
                  <c:v>26.489455426463302</c:v>
                </c:pt>
                <c:pt idx="19244">
                  <c:v>26.490832002643</c:v>
                </c:pt>
                <c:pt idx="19245">
                  <c:v>26.492208578822801</c:v>
                </c:pt>
                <c:pt idx="19246">
                  <c:v>26.493585155002499</c:v>
                </c:pt>
                <c:pt idx="19247">
                  <c:v>26.494961731182201</c:v>
                </c:pt>
                <c:pt idx="19248">
                  <c:v>26.496338307361899</c:v>
                </c:pt>
                <c:pt idx="19249">
                  <c:v>26.4977148835417</c:v>
                </c:pt>
                <c:pt idx="19250">
                  <c:v>26.499091459721399</c:v>
                </c:pt>
                <c:pt idx="19251">
                  <c:v>26.5004680359011</c:v>
                </c:pt>
                <c:pt idx="19252">
                  <c:v>26.501844612080799</c:v>
                </c:pt>
                <c:pt idx="19253">
                  <c:v>26.5032211882606</c:v>
                </c:pt>
                <c:pt idx="19254">
                  <c:v>26.504597764440302</c:v>
                </c:pt>
                <c:pt idx="19255">
                  <c:v>26.50597434062</c:v>
                </c:pt>
                <c:pt idx="19256">
                  <c:v>26.507350916799702</c:v>
                </c:pt>
                <c:pt idx="19257">
                  <c:v>26.508727492979499</c:v>
                </c:pt>
                <c:pt idx="19258">
                  <c:v>26.510104069159201</c:v>
                </c:pt>
                <c:pt idx="19259">
                  <c:v>26.511480645338899</c:v>
                </c:pt>
                <c:pt idx="19260">
                  <c:v>26.512857221518601</c:v>
                </c:pt>
                <c:pt idx="19261">
                  <c:v>26.514233797698399</c:v>
                </c:pt>
                <c:pt idx="19262">
                  <c:v>26.515610373878101</c:v>
                </c:pt>
                <c:pt idx="19263">
                  <c:v>26.516986950057799</c:v>
                </c:pt>
                <c:pt idx="19264">
                  <c:v>26.518363526237501</c:v>
                </c:pt>
                <c:pt idx="19265">
                  <c:v>26.519740102417298</c:v>
                </c:pt>
                <c:pt idx="19266">
                  <c:v>26.521116678597</c:v>
                </c:pt>
                <c:pt idx="19267">
                  <c:v>26.522493254776698</c:v>
                </c:pt>
                <c:pt idx="19268">
                  <c:v>26.5238698309565</c:v>
                </c:pt>
                <c:pt idx="19269">
                  <c:v>26.525246407136201</c:v>
                </c:pt>
                <c:pt idx="19270">
                  <c:v>26.5266229833159</c:v>
                </c:pt>
                <c:pt idx="19271">
                  <c:v>26.527999559495601</c:v>
                </c:pt>
                <c:pt idx="19272">
                  <c:v>26.529376135675399</c:v>
                </c:pt>
                <c:pt idx="19273">
                  <c:v>26.530752711855101</c:v>
                </c:pt>
                <c:pt idx="19274">
                  <c:v>26.532129288034799</c:v>
                </c:pt>
                <c:pt idx="19275">
                  <c:v>26.533505864214501</c:v>
                </c:pt>
                <c:pt idx="19276">
                  <c:v>26.534882440394298</c:v>
                </c:pt>
                <c:pt idx="19277">
                  <c:v>26.536259016574</c:v>
                </c:pt>
                <c:pt idx="19278">
                  <c:v>26.537635592753698</c:v>
                </c:pt>
                <c:pt idx="19279">
                  <c:v>26.5390121689334</c:v>
                </c:pt>
                <c:pt idx="19280">
                  <c:v>26.540388745113201</c:v>
                </c:pt>
                <c:pt idx="19281">
                  <c:v>26.5417653212929</c:v>
                </c:pt>
                <c:pt idx="19282">
                  <c:v>26.543141897472601</c:v>
                </c:pt>
                <c:pt idx="19283">
                  <c:v>26.5445184736523</c:v>
                </c:pt>
                <c:pt idx="19284">
                  <c:v>26.545895049832101</c:v>
                </c:pt>
                <c:pt idx="19285">
                  <c:v>26.547271626011799</c:v>
                </c:pt>
                <c:pt idx="19286">
                  <c:v>26.548648202191501</c:v>
                </c:pt>
                <c:pt idx="19287">
                  <c:v>26.550024778371199</c:v>
                </c:pt>
                <c:pt idx="19288">
                  <c:v>26.551401354551</c:v>
                </c:pt>
                <c:pt idx="19289">
                  <c:v>26.552777930730699</c:v>
                </c:pt>
                <c:pt idx="19290">
                  <c:v>26.5541545069104</c:v>
                </c:pt>
                <c:pt idx="19291">
                  <c:v>26.555531083090099</c:v>
                </c:pt>
                <c:pt idx="19292">
                  <c:v>26.5569076592699</c:v>
                </c:pt>
                <c:pt idx="19293">
                  <c:v>26.558284235449602</c:v>
                </c:pt>
                <c:pt idx="19294">
                  <c:v>26.5596608116293</c:v>
                </c:pt>
                <c:pt idx="19295">
                  <c:v>26.561037387809002</c:v>
                </c:pt>
                <c:pt idx="19296">
                  <c:v>26.562413963988799</c:v>
                </c:pt>
                <c:pt idx="19297">
                  <c:v>26.563790540168501</c:v>
                </c:pt>
                <c:pt idx="19298">
                  <c:v>26.565167116348199</c:v>
                </c:pt>
                <c:pt idx="19299">
                  <c:v>26.566543692527901</c:v>
                </c:pt>
                <c:pt idx="19300">
                  <c:v>26.567920268707699</c:v>
                </c:pt>
                <c:pt idx="19301">
                  <c:v>26.569296844887401</c:v>
                </c:pt>
                <c:pt idx="19302">
                  <c:v>26.570673421067099</c:v>
                </c:pt>
                <c:pt idx="19303">
                  <c:v>26.5720499972469</c:v>
                </c:pt>
                <c:pt idx="19304">
                  <c:v>26.573426573426602</c:v>
                </c:pt>
                <c:pt idx="19305">
                  <c:v>26.5748031496063</c:v>
                </c:pt>
                <c:pt idx="19306">
                  <c:v>26.576179725786002</c:v>
                </c:pt>
                <c:pt idx="19307">
                  <c:v>26.577556301965799</c:v>
                </c:pt>
                <c:pt idx="19308">
                  <c:v>26.578932878145501</c:v>
                </c:pt>
                <c:pt idx="19309">
                  <c:v>26.580309454325199</c:v>
                </c:pt>
                <c:pt idx="19310">
                  <c:v>26.581686030504901</c:v>
                </c:pt>
                <c:pt idx="19311">
                  <c:v>26.583062606684699</c:v>
                </c:pt>
                <c:pt idx="19312">
                  <c:v>26.584439182864401</c:v>
                </c:pt>
                <c:pt idx="19313">
                  <c:v>26.585815759044099</c:v>
                </c:pt>
                <c:pt idx="19314">
                  <c:v>26.587192335223801</c:v>
                </c:pt>
                <c:pt idx="19315">
                  <c:v>26.588568911403598</c:v>
                </c:pt>
                <c:pt idx="19316">
                  <c:v>26.5899454875833</c:v>
                </c:pt>
                <c:pt idx="19317">
                  <c:v>26.591322063762998</c:v>
                </c:pt>
                <c:pt idx="19318">
                  <c:v>26.5926986399427</c:v>
                </c:pt>
                <c:pt idx="19319">
                  <c:v>26.594075216122501</c:v>
                </c:pt>
                <c:pt idx="19320">
                  <c:v>26.5954517923022</c:v>
                </c:pt>
                <c:pt idx="19321">
                  <c:v>26.596828368481901</c:v>
                </c:pt>
                <c:pt idx="19322">
                  <c:v>26.5982049446616</c:v>
                </c:pt>
                <c:pt idx="19323">
                  <c:v>26.599581520841401</c:v>
                </c:pt>
                <c:pt idx="19324">
                  <c:v>26.600958097021099</c:v>
                </c:pt>
                <c:pt idx="19325">
                  <c:v>26.602334673200801</c:v>
                </c:pt>
                <c:pt idx="19326">
                  <c:v>26.603711249380499</c:v>
                </c:pt>
                <c:pt idx="19327">
                  <c:v>26.6050878255603</c:v>
                </c:pt>
                <c:pt idx="19328">
                  <c:v>26.606464401739998</c:v>
                </c:pt>
                <c:pt idx="19329">
                  <c:v>26.6078409779197</c:v>
                </c:pt>
                <c:pt idx="19330">
                  <c:v>26.609217554099502</c:v>
                </c:pt>
                <c:pt idx="19331">
                  <c:v>26.6105941302792</c:v>
                </c:pt>
                <c:pt idx="19332">
                  <c:v>26.611970706458902</c:v>
                </c:pt>
                <c:pt idx="19333">
                  <c:v>26.6133472826386</c:v>
                </c:pt>
                <c:pt idx="19334">
                  <c:v>26.614723858818401</c:v>
                </c:pt>
                <c:pt idx="19335">
                  <c:v>26.616100434998099</c:v>
                </c:pt>
                <c:pt idx="19336">
                  <c:v>26.617477011177801</c:v>
                </c:pt>
                <c:pt idx="19337">
                  <c:v>26.618853587357499</c:v>
                </c:pt>
                <c:pt idx="19338">
                  <c:v>26.6202301635373</c:v>
                </c:pt>
                <c:pt idx="19339">
                  <c:v>26.621606739716999</c:v>
                </c:pt>
                <c:pt idx="19340">
                  <c:v>26.6229833158967</c:v>
                </c:pt>
                <c:pt idx="19341">
                  <c:v>26.624359892076399</c:v>
                </c:pt>
                <c:pt idx="19342">
                  <c:v>26.6257364682562</c:v>
                </c:pt>
                <c:pt idx="19343">
                  <c:v>26.627113044435902</c:v>
                </c:pt>
                <c:pt idx="19344">
                  <c:v>26.6284896206156</c:v>
                </c:pt>
                <c:pt idx="19345">
                  <c:v>26.629866196795302</c:v>
                </c:pt>
                <c:pt idx="19346">
                  <c:v>26.631242772975099</c:v>
                </c:pt>
                <c:pt idx="19347">
                  <c:v>26.632619349154801</c:v>
                </c:pt>
                <c:pt idx="19348">
                  <c:v>26.633995925334499</c:v>
                </c:pt>
                <c:pt idx="19349">
                  <c:v>26.635372501514201</c:v>
                </c:pt>
                <c:pt idx="19350">
                  <c:v>26.636749077693999</c:v>
                </c:pt>
                <c:pt idx="19351">
                  <c:v>26.638125653873701</c:v>
                </c:pt>
                <c:pt idx="19352">
                  <c:v>26.639502230053399</c:v>
                </c:pt>
                <c:pt idx="19353">
                  <c:v>26.640878806233101</c:v>
                </c:pt>
                <c:pt idx="19354">
                  <c:v>26.642255382412898</c:v>
                </c:pt>
                <c:pt idx="19355">
                  <c:v>26.6436319585926</c:v>
                </c:pt>
                <c:pt idx="19356">
                  <c:v>26.645008534772298</c:v>
                </c:pt>
                <c:pt idx="19357">
                  <c:v>26.646385110952</c:v>
                </c:pt>
                <c:pt idx="19358">
                  <c:v>26.647761687131801</c:v>
                </c:pt>
                <c:pt idx="19359">
                  <c:v>26.649138263311499</c:v>
                </c:pt>
                <c:pt idx="19360">
                  <c:v>26.650514839491201</c:v>
                </c:pt>
                <c:pt idx="19361">
                  <c:v>26.651891415670999</c:v>
                </c:pt>
                <c:pt idx="19362">
                  <c:v>26.653267991850701</c:v>
                </c:pt>
                <c:pt idx="19363">
                  <c:v>26.654644568030399</c:v>
                </c:pt>
                <c:pt idx="19364">
                  <c:v>26.656021144210101</c:v>
                </c:pt>
                <c:pt idx="19365">
                  <c:v>26.657397720389898</c:v>
                </c:pt>
                <c:pt idx="19366">
                  <c:v>26.6587742965696</c:v>
                </c:pt>
                <c:pt idx="19367">
                  <c:v>26.660150872749298</c:v>
                </c:pt>
                <c:pt idx="19368">
                  <c:v>26.661527448929</c:v>
                </c:pt>
                <c:pt idx="19369">
                  <c:v>26.662904025108801</c:v>
                </c:pt>
                <c:pt idx="19370">
                  <c:v>26.6642806012885</c:v>
                </c:pt>
                <c:pt idx="19371">
                  <c:v>26.665657177468201</c:v>
                </c:pt>
                <c:pt idx="19372">
                  <c:v>26.6670337536479</c:v>
                </c:pt>
                <c:pt idx="19373">
                  <c:v>26.668410329827701</c:v>
                </c:pt>
                <c:pt idx="19374">
                  <c:v>26.669786906007399</c:v>
                </c:pt>
                <c:pt idx="19375">
                  <c:v>26.671163482187101</c:v>
                </c:pt>
                <c:pt idx="19376">
                  <c:v>26.672540058366799</c:v>
                </c:pt>
                <c:pt idx="19377">
                  <c:v>26.6739166345466</c:v>
                </c:pt>
                <c:pt idx="19378">
                  <c:v>26.675293210726299</c:v>
                </c:pt>
                <c:pt idx="19379">
                  <c:v>26.676669786906</c:v>
                </c:pt>
                <c:pt idx="19380">
                  <c:v>26.678046363085699</c:v>
                </c:pt>
                <c:pt idx="19381">
                  <c:v>26.6794229392655</c:v>
                </c:pt>
                <c:pt idx="19382">
                  <c:v>26.680799515445202</c:v>
                </c:pt>
                <c:pt idx="19383">
                  <c:v>26.6821760916249</c:v>
                </c:pt>
                <c:pt idx="19384">
                  <c:v>26.683552667804602</c:v>
                </c:pt>
                <c:pt idx="19385">
                  <c:v>26.684929243984399</c:v>
                </c:pt>
                <c:pt idx="19386">
                  <c:v>26.686305820164101</c:v>
                </c:pt>
                <c:pt idx="19387">
                  <c:v>26.687682396343799</c:v>
                </c:pt>
                <c:pt idx="19388">
                  <c:v>26.689058972523501</c:v>
                </c:pt>
                <c:pt idx="19389">
                  <c:v>26.690435548703299</c:v>
                </c:pt>
                <c:pt idx="19390">
                  <c:v>26.691812124883</c:v>
                </c:pt>
                <c:pt idx="19391">
                  <c:v>26.693188701062699</c:v>
                </c:pt>
                <c:pt idx="19392">
                  <c:v>26.6945652772425</c:v>
                </c:pt>
                <c:pt idx="19393">
                  <c:v>26.695941853422202</c:v>
                </c:pt>
                <c:pt idx="19394">
                  <c:v>26.6973184296019</c:v>
                </c:pt>
                <c:pt idx="19395">
                  <c:v>26.698695005781602</c:v>
                </c:pt>
                <c:pt idx="19396">
                  <c:v>26.700071581961399</c:v>
                </c:pt>
                <c:pt idx="19397">
                  <c:v>26.701448158141101</c:v>
                </c:pt>
                <c:pt idx="19398">
                  <c:v>26.702824734320799</c:v>
                </c:pt>
                <c:pt idx="19399">
                  <c:v>26.704201310500501</c:v>
                </c:pt>
                <c:pt idx="19400">
                  <c:v>26.705577886680299</c:v>
                </c:pt>
                <c:pt idx="19401">
                  <c:v>26.706954462860001</c:v>
                </c:pt>
                <c:pt idx="19402">
                  <c:v>26.708331039039699</c:v>
                </c:pt>
                <c:pt idx="19403">
                  <c:v>26.709707615219401</c:v>
                </c:pt>
                <c:pt idx="19404">
                  <c:v>26.711084191399198</c:v>
                </c:pt>
                <c:pt idx="19405">
                  <c:v>26.7124607675789</c:v>
                </c:pt>
                <c:pt idx="19406">
                  <c:v>26.713837343758598</c:v>
                </c:pt>
                <c:pt idx="19407">
                  <c:v>26.7152139199383</c:v>
                </c:pt>
                <c:pt idx="19408">
                  <c:v>26.716590496118101</c:v>
                </c:pt>
                <c:pt idx="19409">
                  <c:v>26.7179670722978</c:v>
                </c:pt>
                <c:pt idx="19410">
                  <c:v>26.719343648477501</c:v>
                </c:pt>
                <c:pt idx="19411">
                  <c:v>26.7207202246572</c:v>
                </c:pt>
                <c:pt idx="19412">
                  <c:v>26.722096800837001</c:v>
                </c:pt>
                <c:pt idx="19413">
                  <c:v>26.723473377016699</c:v>
                </c:pt>
                <c:pt idx="19414">
                  <c:v>26.724849953196401</c:v>
                </c:pt>
                <c:pt idx="19415">
                  <c:v>26.726226529376099</c:v>
                </c:pt>
                <c:pt idx="19416">
                  <c:v>26.7276031055559</c:v>
                </c:pt>
                <c:pt idx="19417">
                  <c:v>26.728979681735598</c:v>
                </c:pt>
                <c:pt idx="19418">
                  <c:v>26.7303562579153</c:v>
                </c:pt>
                <c:pt idx="19419">
                  <c:v>26.731732834094998</c:v>
                </c:pt>
                <c:pt idx="19420">
                  <c:v>26.7331094102748</c:v>
                </c:pt>
                <c:pt idx="19421">
                  <c:v>26.734485986454501</c:v>
                </c:pt>
                <c:pt idx="19422">
                  <c:v>26.7358625626342</c:v>
                </c:pt>
                <c:pt idx="19423">
                  <c:v>26.737239138813901</c:v>
                </c:pt>
                <c:pt idx="19424">
                  <c:v>26.738615714993699</c:v>
                </c:pt>
                <c:pt idx="19425">
                  <c:v>26.739992291173401</c:v>
                </c:pt>
                <c:pt idx="19426">
                  <c:v>26.741368867353099</c:v>
                </c:pt>
                <c:pt idx="19427">
                  <c:v>26.7427454435329</c:v>
                </c:pt>
                <c:pt idx="19428">
                  <c:v>26.744122019712599</c:v>
                </c:pt>
                <c:pt idx="19429">
                  <c:v>26.7454985958923</c:v>
                </c:pt>
                <c:pt idx="19430">
                  <c:v>26.746875172071999</c:v>
                </c:pt>
                <c:pt idx="19431">
                  <c:v>26.7482517482518</c:v>
                </c:pt>
                <c:pt idx="19432">
                  <c:v>26.749628324431502</c:v>
                </c:pt>
                <c:pt idx="19433">
                  <c:v>26.7510049006112</c:v>
                </c:pt>
                <c:pt idx="19434">
                  <c:v>26.752381476790902</c:v>
                </c:pt>
                <c:pt idx="19435">
                  <c:v>26.753758052970699</c:v>
                </c:pt>
                <c:pt idx="19436">
                  <c:v>26.755134629150401</c:v>
                </c:pt>
                <c:pt idx="19437">
                  <c:v>26.756511205330099</c:v>
                </c:pt>
                <c:pt idx="19438">
                  <c:v>26.757887781509801</c:v>
                </c:pt>
                <c:pt idx="19439">
                  <c:v>26.759264357689599</c:v>
                </c:pt>
                <c:pt idx="19440">
                  <c:v>26.760640933869301</c:v>
                </c:pt>
                <c:pt idx="19441">
                  <c:v>26.762017510048999</c:v>
                </c:pt>
                <c:pt idx="19442">
                  <c:v>26.763394086228701</c:v>
                </c:pt>
                <c:pt idx="19443">
                  <c:v>26.764770662408498</c:v>
                </c:pt>
                <c:pt idx="19444">
                  <c:v>26.7661472385882</c:v>
                </c:pt>
                <c:pt idx="19445">
                  <c:v>26.767523814767902</c:v>
                </c:pt>
                <c:pt idx="19446">
                  <c:v>26.7689003909476</c:v>
                </c:pt>
                <c:pt idx="19447">
                  <c:v>26.770276967127401</c:v>
                </c:pt>
                <c:pt idx="19448">
                  <c:v>26.771653543307099</c:v>
                </c:pt>
                <c:pt idx="19449">
                  <c:v>26.773030119486801</c:v>
                </c:pt>
                <c:pt idx="19450">
                  <c:v>26.774406695666499</c:v>
                </c:pt>
                <c:pt idx="19451">
                  <c:v>26.775783271846301</c:v>
                </c:pt>
                <c:pt idx="19452">
                  <c:v>26.777159848025999</c:v>
                </c:pt>
                <c:pt idx="19453">
                  <c:v>26.778536424205701</c:v>
                </c:pt>
                <c:pt idx="19454">
                  <c:v>26.779913000385399</c:v>
                </c:pt>
                <c:pt idx="19455">
                  <c:v>26.7812895765652</c:v>
                </c:pt>
                <c:pt idx="19456">
                  <c:v>26.782666152744898</c:v>
                </c:pt>
                <c:pt idx="19457">
                  <c:v>26.7840427289246</c:v>
                </c:pt>
                <c:pt idx="19458">
                  <c:v>26.785419305104401</c:v>
                </c:pt>
                <c:pt idx="19459">
                  <c:v>26.7867958812841</c:v>
                </c:pt>
                <c:pt idx="19460">
                  <c:v>26.788172457463801</c:v>
                </c:pt>
                <c:pt idx="19461">
                  <c:v>26.7895490336435</c:v>
                </c:pt>
                <c:pt idx="19462">
                  <c:v>26.790925609823301</c:v>
                </c:pt>
                <c:pt idx="19463">
                  <c:v>26.792302186002999</c:v>
                </c:pt>
                <c:pt idx="19464">
                  <c:v>26.793678762182701</c:v>
                </c:pt>
                <c:pt idx="19465">
                  <c:v>26.795055338362399</c:v>
                </c:pt>
                <c:pt idx="19466">
                  <c:v>26.7964319145422</c:v>
                </c:pt>
                <c:pt idx="19467">
                  <c:v>26.797808490721899</c:v>
                </c:pt>
                <c:pt idx="19468">
                  <c:v>26.7991850669016</c:v>
                </c:pt>
                <c:pt idx="19469">
                  <c:v>26.800561643081299</c:v>
                </c:pt>
                <c:pt idx="19470">
                  <c:v>26.8019382192611</c:v>
                </c:pt>
                <c:pt idx="19471">
                  <c:v>26.803314795440802</c:v>
                </c:pt>
                <c:pt idx="19472">
                  <c:v>26.8046913716205</c:v>
                </c:pt>
                <c:pt idx="19473">
                  <c:v>26.806067947800202</c:v>
                </c:pt>
                <c:pt idx="19474">
                  <c:v>26.807444523979999</c:v>
                </c:pt>
                <c:pt idx="19475">
                  <c:v>26.808821100159701</c:v>
                </c:pt>
                <c:pt idx="19476">
                  <c:v>26.810197676339399</c:v>
                </c:pt>
                <c:pt idx="19477">
                  <c:v>26.811574252519101</c:v>
                </c:pt>
                <c:pt idx="19478">
                  <c:v>26.812950828698899</c:v>
                </c:pt>
                <c:pt idx="19479">
                  <c:v>26.8143274048786</c:v>
                </c:pt>
                <c:pt idx="19480">
                  <c:v>26.815703981058299</c:v>
                </c:pt>
                <c:pt idx="19481">
                  <c:v>26.817080557238</c:v>
                </c:pt>
                <c:pt idx="19482">
                  <c:v>26.818457133417802</c:v>
                </c:pt>
                <c:pt idx="19483">
                  <c:v>26.8198337095975</c:v>
                </c:pt>
                <c:pt idx="19484">
                  <c:v>26.821210285777202</c:v>
                </c:pt>
                <c:pt idx="19485">
                  <c:v>26.8225868619569</c:v>
                </c:pt>
                <c:pt idx="19486">
                  <c:v>26.823963438136701</c:v>
                </c:pt>
                <c:pt idx="19487">
                  <c:v>26.825340014316399</c:v>
                </c:pt>
                <c:pt idx="19488">
                  <c:v>26.826716590496101</c:v>
                </c:pt>
                <c:pt idx="19489">
                  <c:v>26.828093166675899</c:v>
                </c:pt>
                <c:pt idx="19490">
                  <c:v>26.829469742855601</c:v>
                </c:pt>
                <c:pt idx="19491">
                  <c:v>26.830846319035299</c:v>
                </c:pt>
                <c:pt idx="19492">
                  <c:v>26.832222895215001</c:v>
                </c:pt>
                <c:pt idx="19493">
                  <c:v>26.833599471394798</c:v>
                </c:pt>
                <c:pt idx="19494">
                  <c:v>26.8349760475745</c:v>
                </c:pt>
                <c:pt idx="19495">
                  <c:v>26.836352623754198</c:v>
                </c:pt>
                <c:pt idx="19496">
                  <c:v>26.8377291999339</c:v>
                </c:pt>
                <c:pt idx="19497">
                  <c:v>26.839105776113701</c:v>
                </c:pt>
                <c:pt idx="19498">
                  <c:v>26.8404823522934</c:v>
                </c:pt>
                <c:pt idx="19499">
                  <c:v>26.841858928473101</c:v>
                </c:pt>
                <c:pt idx="19500">
                  <c:v>26.8432355046528</c:v>
                </c:pt>
                <c:pt idx="19501">
                  <c:v>26.844612080832601</c:v>
                </c:pt>
                <c:pt idx="19502">
                  <c:v>26.845988657012299</c:v>
                </c:pt>
                <c:pt idx="19503">
                  <c:v>26.847365233192001</c:v>
                </c:pt>
                <c:pt idx="19504">
                  <c:v>26.848741809371699</c:v>
                </c:pt>
                <c:pt idx="19505">
                  <c:v>26.8501183855515</c:v>
                </c:pt>
                <c:pt idx="19506">
                  <c:v>26.851494961731198</c:v>
                </c:pt>
                <c:pt idx="19507">
                  <c:v>26.8528715379109</c:v>
                </c:pt>
                <c:pt idx="19508">
                  <c:v>26.854248114090598</c:v>
                </c:pt>
                <c:pt idx="19509">
                  <c:v>26.8556246902704</c:v>
                </c:pt>
                <c:pt idx="19510">
                  <c:v>26.857001266450101</c:v>
                </c:pt>
                <c:pt idx="19511">
                  <c:v>26.8583778426298</c:v>
                </c:pt>
                <c:pt idx="19512">
                  <c:v>26.859754418809501</c:v>
                </c:pt>
                <c:pt idx="19513">
                  <c:v>26.861130994989299</c:v>
                </c:pt>
                <c:pt idx="19514">
                  <c:v>26.862507571169001</c:v>
                </c:pt>
                <c:pt idx="19515">
                  <c:v>26.863884147348699</c:v>
                </c:pt>
                <c:pt idx="19516">
                  <c:v>26.865260723528401</c:v>
                </c:pt>
                <c:pt idx="19517">
                  <c:v>26.866637299708199</c:v>
                </c:pt>
                <c:pt idx="19518">
                  <c:v>26.8680138758879</c:v>
                </c:pt>
                <c:pt idx="19519">
                  <c:v>26.869390452067599</c:v>
                </c:pt>
                <c:pt idx="19520">
                  <c:v>26.8707670282474</c:v>
                </c:pt>
                <c:pt idx="19521">
                  <c:v>26.872143604427102</c:v>
                </c:pt>
                <c:pt idx="19522">
                  <c:v>26.8735201806068</c:v>
                </c:pt>
                <c:pt idx="19523">
                  <c:v>26.874896756786502</c:v>
                </c:pt>
                <c:pt idx="19524">
                  <c:v>26.876273332966299</c:v>
                </c:pt>
                <c:pt idx="19525">
                  <c:v>26.877649909146001</c:v>
                </c:pt>
                <c:pt idx="19526">
                  <c:v>26.879026485325699</c:v>
                </c:pt>
                <c:pt idx="19527">
                  <c:v>26.880403061505401</c:v>
                </c:pt>
                <c:pt idx="19528">
                  <c:v>26.881779637685199</c:v>
                </c:pt>
                <c:pt idx="19529">
                  <c:v>26.883156213864901</c:v>
                </c:pt>
                <c:pt idx="19530">
                  <c:v>26.884532790044599</c:v>
                </c:pt>
                <c:pt idx="19531">
                  <c:v>26.8859093662243</c:v>
                </c:pt>
                <c:pt idx="19532">
                  <c:v>26.887285942404102</c:v>
                </c:pt>
                <c:pt idx="19533">
                  <c:v>26.8886625185838</c:v>
                </c:pt>
                <c:pt idx="19534">
                  <c:v>26.890039094763502</c:v>
                </c:pt>
                <c:pt idx="19535">
                  <c:v>26.8914156709432</c:v>
                </c:pt>
                <c:pt idx="19536">
                  <c:v>26.892792247123001</c:v>
                </c:pt>
                <c:pt idx="19537">
                  <c:v>26.894168823302699</c:v>
                </c:pt>
                <c:pt idx="19538">
                  <c:v>26.895545399482401</c:v>
                </c:pt>
                <c:pt idx="19539">
                  <c:v>26.896921975662099</c:v>
                </c:pt>
                <c:pt idx="19540">
                  <c:v>26.898298551841901</c:v>
                </c:pt>
                <c:pt idx="19541">
                  <c:v>26.899675128021599</c:v>
                </c:pt>
                <c:pt idx="19542">
                  <c:v>26.901051704201301</c:v>
                </c:pt>
                <c:pt idx="19543">
                  <c:v>26.902428280380999</c:v>
                </c:pt>
                <c:pt idx="19544">
                  <c:v>26.9038048565608</c:v>
                </c:pt>
                <c:pt idx="19545">
                  <c:v>26.905181432740498</c:v>
                </c:pt>
                <c:pt idx="19546">
                  <c:v>26.9065580089202</c:v>
                </c:pt>
                <c:pt idx="19547">
                  <c:v>26.907934585099898</c:v>
                </c:pt>
                <c:pt idx="19548">
                  <c:v>26.9093111612797</c:v>
                </c:pt>
                <c:pt idx="19549">
                  <c:v>26.910687737459401</c:v>
                </c:pt>
                <c:pt idx="19550">
                  <c:v>26.9120643136391</c:v>
                </c:pt>
                <c:pt idx="19551">
                  <c:v>26.913440889818801</c:v>
                </c:pt>
                <c:pt idx="19552">
                  <c:v>26.914817465998599</c:v>
                </c:pt>
                <c:pt idx="19553">
                  <c:v>26.916194042178301</c:v>
                </c:pt>
                <c:pt idx="19554">
                  <c:v>26.917570618357999</c:v>
                </c:pt>
                <c:pt idx="19555">
                  <c:v>26.9189471945378</c:v>
                </c:pt>
                <c:pt idx="19556">
                  <c:v>26.920323770717498</c:v>
                </c:pt>
                <c:pt idx="19557">
                  <c:v>26.9217003468972</c:v>
                </c:pt>
                <c:pt idx="19558">
                  <c:v>26.923076923076898</c:v>
                </c:pt>
                <c:pt idx="19559">
                  <c:v>26.9244534992567</c:v>
                </c:pt>
                <c:pt idx="19560">
                  <c:v>26.925830075436402</c:v>
                </c:pt>
                <c:pt idx="19561">
                  <c:v>26.9272066516161</c:v>
                </c:pt>
                <c:pt idx="19562">
                  <c:v>26.928583227795801</c:v>
                </c:pt>
                <c:pt idx="19563">
                  <c:v>26.929959803975599</c:v>
                </c:pt>
                <c:pt idx="19564">
                  <c:v>26.931336380155301</c:v>
                </c:pt>
                <c:pt idx="19565">
                  <c:v>26.932712956334999</c:v>
                </c:pt>
                <c:pt idx="19566">
                  <c:v>26.934089532514701</c:v>
                </c:pt>
                <c:pt idx="19567">
                  <c:v>26.935466108694499</c:v>
                </c:pt>
                <c:pt idx="19568">
                  <c:v>26.9368426848742</c:v>
                </c:pt>
                <c:pt idx="19569">
                  <c:v>26.938219261053899</c:v>
                </c:pt>
                <c:pt idx="19570">
                  <c:v>26.9395958372336</c:v>
                </c:pt>
                <c:pt idx="19571">
                  <c:v>26.940972413413402</c:v>
                </c:pt>
                <c:pt idx="19572">
                  <c:v>26.9423489895931</c:v>
                </c:pt>
                <c:pt idx="19573">
                  <c:v>26.943725565772802</c:v>
                </c:pt>
                <c:pt idx="19574">
                  <c:v>26.9451021419525</c:v>
                </c:pt>
                <c:pt idx="19575">
                  <c:v>26.946478718132301</c:v>
                </c:pt>
                <c:pt idx="19576">
                  <c:v>26.947855294311999</c:v>
                </c:pt>
                <c:pt idx="19577">
                  <c:v>26.949231870491701</c:v>
                </c:pt>
                <c:pt idx="19578">
                  <c:v>26.950608446671399</c:v>
                </c:pt>
                <c:pt idx="19579">
                  <c:v>26.951985022851201</c:v>
                </c:pt>
                <c:pt idx="19580">
                  <c:v>26.953361599030899</c:v>
                </c:pt>
                <c:pt idx="19581">
                  <c:v>26.954738175210601</c:v>
                </c:pt>
                <c:pt idx="19582">
                  <c:v>26.956114751390398</c:v>
                </c:pt>
                <c:pt idx="19583">
                  <c:v>26.9574913275701</c:v>
                </c:pt>
                <c:pt idx="19584">
                  <c:v>26.958867903749798</c:v>
                </c:pt>
                <c:pt idx="19585">
                  <c:v>26.9602444799295</c:v>
                </c:pt>
                <c:pt idx="19586">
                  <c:v>26.961621056109301</c:v>
                </c:pt>
                <c:pt idx="19587">
                  <c:v>26.962997632288999</c:v>
                </c:pt>
                <c:pt idx="19588">
                  <c:v>26.964374208468701</c:v>
                </c:pt>
                <c:pt idx="19589">
                  <c:v>26.965750784648399</c:v>
                </c:pt>
                <c:pt idx="19590">
                  <c:v>26.967127360828201</c:v>
                </c:pt>
                <c:pt idx="19591">
                  <c:v>26.968503937007899</c:v>
                </c:pt>
                <c:pt idx="19592">
                  <c:v>26.969880513187601</c:v>
                </c:pt>
                <c:pt idx="19593">
                  <c:v>26.971257089367299</c:v>
                </c:pt>
                <c:pt idx="19594">
                  <c:v>26.9726336655471</c:v>
                </c:pt>
                <c:pt idx="19595">
                  <c:v>26.974010241726798</c:v>
                </c:pt>
                <c:pt idx="19596">
                  <c:v>26.9753868179065</c:v>
                </c:pt>
                <c:pt idx="19597">
                  <c:v>26.976763394086198</c:v>
                </c:pt>
                <c:pt idx="19598">
                  <c:v>26.978139970266</c:v>
                </c:pt>
                <c:pt idx="19599">
                  <c:v>26.979516546445701</c:v>
                </c:pt>
                <c:pt idx="19600">
                  <c:v>26.9808931226254</c:v>
                </c:pt>
                <c:pt idx="19601">
                  <c:v>26.982269698805101</c:v>
                </c:pt>
                <c:pt idx="19602">
                  <c:v>26.983646274984899</c:v>
                </c:pt>
                <c:pt idx="19603">
                  <c:v>26.985022851164601</c:v>
                </c:pt>
                <c:pt idx="19604">
                  <c:v>26.986399427344299</c:v>
                </c:pt>
                <c:pt idx="19605">
                  <c:v>26.987776003524001</c:v>
                </c:pt>
                <c:pt idx="19606">
                  <c:v>26.989152579703799</c:v>
                </c:pt>
                <c:pt idx="19607">
                  <c:v>26.9905291558835</c:v>
                </c:pt>
                <c:pt idx="19608">
                  <c:v>26.991905732063199</c:v>
                </c:pt>
                <c:pt idx="19609">
                  <c:v>26.9932823082429</c:v>
                </c:pt>
                <c:pt idx="19610">
                  <c:v>26.994658884422702</c:v>
                </c:pt>
                <c:pt idx="19611">
                  <c:v>26.9960354606024</c:v>
                </c:pt>
                <c:pt idx="19612">
                  <c:v>26.997412036782102</c:v>
                </c:pt>
                <c:pt idx="19613">
                  <c:v>26.9987886129618</c:v>
                </c:pt>
                <c:pt idx="19614">
                  <c:v>27.000165189141601</c:v>
                </c:pt>
                <c:pt idx="19615">
                  <c:v>27.001541765321299</c:v>
                </c:pt>
                <c:pt idx="19616">
                  <c:v>27.002918341501001</c:v>
                </c:pt>
                <c:pt idx="19617">
                  <c:v>27.004294917680799</c:v>
                </c:pt>
                <c:pt idx="19618">
                  <c:v>27.0056714938605</c:v>
                </c:pt>
                <c:pt idx="19619">
                  <c:v>27.007048070040199</c:v>
                </c:pt>
                <c:pt idx="19620">
                  <c:v>27.0084246462199</c:v>
                </c:pt>
                <c:pt idx="19621">
                  <c:v>27.009801222399702</c:v>
                </c:pt>
                <c:pt idx="19622">
                  <c:v>27.0111777985794</c:v>
                </c:pt>
                <c:pt idx="19623">
                  <c:v>27.012554374759102</c:v>
                </c:pt>
                <c:pt idx="19624">
                  <c:v>27.0139309509388</c:v>
                </c:pt>
                <c:pt idx="19625">
                  <c:v>27.015307527118601</c:v>
                </c:pt>
                <c:pt idx="19626">
                  <c:v>27.016684103298299</c:v>
                </c:pt>
                <c:pt idx="19627">
                  <c:v>27.018060679478001</c:v>
                </c:pt>
                <c:pt idx="19628">
                  <c:v>27.019437255657699</c:v>
                </c:pt>
                <c:pt idx="19629">
                  <c:v>27.020813831837501</c:v>
                </c:pt>
                <c:pt idx="19630">
                  <c:v>27.022190408017199</c:v>
                </c:pt>
                <c:pt idx="19631">
                  <c:v>27.023566984196901</c:v>
                </c:pt>
                <c:pt idx="19632">
                  <c:v>27.024943560376599</c:v>
                </c:pt>
                <c:pt idx="19633">
                  <c:v>27.0263201365564</c:v>
                </c:pt>
                <c:pt idx="19634">
                  <c:v>27.027696712736098</c:v>
                </c:pt>
                <c:pt idx="19635">
                  <c:v>27.0290732889158</c:v>
                </c:pt>
                <c:pt idx="19636">
                  <c:v>27.030449865095498</c:v>
                </c:pt>
                <c:pt idx="19637">
                  <c:v>27.0318264412753</c:v>
                </c:pt>
                <c:pt idx="19638">
                  <c:v>27.033203017455001</c:v>
                </c:pt>
                <c:pt idx="19639">
                  <c:v>27.0345795936347</c:v>
                </c:pt>
                <c:pt idx="19640">
                  <c:v>27.035956169814401</c:v>
                </c:pt>
                <c:pt idx="19641">
                  <c:v>27.037332745994199</c:v>
                </c:pt>
                <c:pt idx="19642">
                  <c:v>27.038709322173901</c:v>
                </c:pt>
                <c:pt idx="19643">
                  <c:v>27.040085898353599</c:v>
                </c:pt>
                <c:pt idx="19644">
                  <c:v>27.041462474533301</c:v>
                </c:pt>
                <c:pt idx="19645">
                  <c:v>27.042839050713098</c:v>
                </c:pt>
                <c:pt idx="19646">
                  <c:v>27.0442156268928</c:v>
                </c:pt>
                <c:pt idx="19647">
                  <c:v>27.045592203072498</c:v>
                </c:pt>
                <c:pt idx="19648">
                  <c:v>27.0469687792523</c:v>
                </c:pt>
                <c:pt idx="19649">
                  <c:v>27.048345355432001</c:v>
                </c:pt>
                <c:pt idx="19650">
                  <c:v>27.0497219316117</c:v>
                </c:pt>
                <c:pt idx="19651">
                  <c:v>27.051098507791401</c:v>
                </c:pt>
                <c:pt idx="19652">
                  <c:v>27.052475083971199</c:v>
                </c:pt>
                <c:pt idx="19653">
                  <c:v>27.053851660150901</c:v>
                </c:pt>
                <c:pt idx="19654">
                  <c:v>27.055228236330599</c:v>
                </c:pt>
                <c:pt idx="19655">
                  <c:v>27.056604812510301</c:v>
                </c:pt>
                <c:pt idx="19656">
                  <c:v>27.057981388690099</c:v>
                </c:pt>
                <c:pt idx="19657">
                  <c:v>27.0593579648698</c:v>
                </c:pt>
                <c:pt idx="19658">
                  <c:v>27.060734541049499</c:v>
                </c:pt>
                <c:pt idx="19659">
                  <c:v>27.0621111172292</c:v>
                </c:pt>
                <c:pt idx="19660">
                  <c:v>27.063487693409002</c:v>
                </c:pt>
                <c:pt idx="19661">
                  <c:v>27.0648642695887</c:v>
                </c:pt>
                <c:pt idx="19662">
                  <c:v>27.066240845768402</c:v>
                </c:pt>
                <c:pt idx="19663">
                  <c:v>27.0676174219481</c:v>
                </c:pt>
                <c:pt idx="19664">
                  <c:v>27.068993998127901</c:v>
                </c:pt>
                <c:pt idx="19665">
                  <c:v>27.070370574307599</c:v>
                </c:pt>
                <c:pt idx="19666">
                  <c:v>27.071747150487301</c:v>
                </c:pt>
                <c:pt idx="19667">
                  <c:v>27.073123726666999</c:v>
                </c:pt>
                <c:pt idx="19668">
                  <c:v>27.074500302846801</c:v>
                </c:pt>
                <c:pt idx="19669">
                  <c:v>27.075876879026499</c:v>
                </c:pt>
                <c:pt idx="19670">
                  <c:v>27.077253455206201</c:v>
                </c:pt>
                <c:pt idx="19671">
                  <c:v>27.078630031385899</c:v>
                </c:pt>
                <c:pt idx="19672">
                  <c:v>27.0800066075657</c:v>
                </c:pt>
                <c:pt idx="19673">
                  <c:v>27.081383183745402</c:v>
                </c:pt>
                <c:pt idx="19674">
                  <c:v>27.0827597599251</c:v>
                </c:pt>
                <c:pt idx="19675">
                  <c:v>27.084136336104802</c:v>
                </c:pt>
                <c:pt idx="19676">
                  <c:v>27.085512912284599</c:v>
                </c:pt>
                <c:pt idx="19677">
                  <c:v>27.086889488464301</c:v>
                </c:pt>
                <c:pt idx="19678">
                  <c:v>27.088266064643999</c:v>
                </c:pt>
                <c:pt idx="19679">
                  <c:v>27.089642640823701</c:v>
                </c:pt>
                <c:pt idx="19680">
                  <c:v>27.091019217003499</c:v>
                </c:pt>
                <c:pt idx="19681">
                  <c:v>27.092395793183201</c:v>
                </c:pt>
                <c:pt idx="19682">
                  <c:v>27.093772369362899</c:v>
                </c:pt>
                <c:pt idx="19683">
                  <c:v>27.0951489455427</c:v>
                </c:pt>
                <c:pt idx="19684">
                  <c:v>27.096525521722398</c:v>
                </c:pt>
                <c:pt idx="19685">
                  <c:v>27.0979020979021</c:v>
                </c:pt>
                <c:pt idx="19686">
                  <c:v>27.099278674081798</c:v>
                </c:pt>
                <c:pt idx="19687">
                  <c:v>27.1006552502616</c:v>
                </c:pt>
                <c:pt idx="19688">
                  <c:v>27.102031826441301</c:v>
                </c:pt>
                <c:pt idx="19689">
                  <c:v>27.103408402621</c:v>
                </c:pt>
                <c:pt idx="19690">
                  <c:v>27.104784978800701</c:v>
                </c:pt>
                <c:pt idx="19691">
                  <c:v>27.106161554980499</c:v>
                </c:pt>
                <c:pt idx="19692">
                  <c:v>27.107538131160201</c:v>
                </c:pt>
                <c:pt idx="19693">
                  <c:v>27.108914707339899</c:v>
                </c:pt>
                <c:pt idx="19694">
                  <c:v>27.110291283519601</c:v>
                </c:pt>
                <c:pt idx="19695">
                  <c:v>27.111667859699399</c:v>
                </c:pt>
                <c:pt idx="19696">
                  <c:v>27.1130444358791</c:v>
                </c:pt>
                <c:pt idx="19697">
                  <c:v>27.114421012058799</c:v>
                </c:pt>
                <c:pt idx="19698">
                  <c:v>27.1157975882385</c:v>
                </c:pt>
                <c:pt idx="19699">
                  <c:v>27.117174164418302</c:v>
                </c:pt>
                <c:pt idx="19700">
                  <c:v>27.118550740598</c:v>
                </c:pt>
                <c:pt idx="19701">
                  <c:v>27.119927316777702</c:v>
                </c:pt>
                <c:pt idx="19702">
                  <c:v>27.1213038929574</c:v>
                </c:pt>
                <c:pt idx="19703">
                  <c:v>27.122680469137201</c:v>
                </c:pt>
                <c:pt idx="19704">
                  <c:v>27.124057045316899</c:v>
                </c:pt>
                <c:pt idx="19705">
                  <c:v>27.125433621496601</c:v>
                </c:pt>
                <c:pt idx="19706">
                  <c:v>27.126810197676299</c:v>
                </c:pt>
                <c:pt idx="19707">
                  <c:v>27.1281867738561</c:v>
                </c:pt>
                <c:pt idx="19708">
                  <c:v>27.129563350035799</c:v>
                </c:pt>
                <c:pt idx="19709">
                  <c:v>27.1309399262155</c:v>
                </c:pt>
                <c:pt idx="19710">
                  <c:v>27.132316502395302</c:v>
                </c:pt>
                <c:pt idx="19711">
                  <c:v>27.133693078575</c:v>
                </c:pt>
                <c:pt idx="19712">
                  <c:v>27.135069654754702</c:v>
                </c:pt>
                <c:pt idx="19713">
                  <c:v>27.1364462309344</c:v>
                </c:pt>
                <c:pt idx="19714">
                  <c:v>27.137822807114201</c:v>
                </c:pt>
                <c:pt idx="19715">
                  <c:v>27.139199383293899</c:v>
                </c:pt>
                <c:pt idx="19716">
                  <c:v>27.140575959473601</c:v>
                </c:pt>
                <c:pt idx="19717">
                  <c:v>27.141952535653299</c:v>
                </c:pt>
                <c:pt idx="19718">
                  <c:v>27.143329111833101</c:v>
                </c:pt>
                <c:pt idx="19719">
                  <c:v>27.144705688012799</c:v>
                </c:pt>
                <c:pt idx="19720">
                  <c:v>27.146082264192501</c:v>
                </c:pt>
                <c:pt idx="19721">
                  <c:v>27.147458840372199</c:v>
                </c:pt>
                <c:pt idx="19722">
                  <c:v>27.148835416552</c:v>
                </c:pt>
                <c:pt idx="19723">
                  <c:v>27.150211992731698</c:v>
                </c:pt>
                <c:pt idx="19724">
                  <c:v>27.1515885689114</c:v>
                </c:pt>
                <c:pt idx="19725">
                  <c:v>27.152965145091098</c:v>
                </c:pt>
                <c:pt idx="19726">
                  <c:v>27.1543417212709</c:v>
                </c:pt>
                <c:pt idx="19727">
                  <c:v>27.155718297450601</c:v>
                </c:pt>
                <c:pt idx="19728">
                  <c:v>27.1570948736303</c:v>
                </c:pt>
                <c:pt idx="19729">
                  <c:v>27.158471449810001</c:v>
                </c:pt>
                <c:pt idx="19730">
                  <c:v>27.159848025989799</c:v>
                </c:pt>
                <c:pt idx="19731">
                  <c:v>27.161224602169501</c:v>
                </c:pt>
                <c:pt idx="19732">
                  <c:v>27.162601178349199</c:v>
                </c:pt>
                <c:pt idx="19733">
                  <c:v>27.163977754528901</c:v>
                </c:pt>
                <c:pt idx="19734">
                  <c:v>27.165354330708698</c:v>
                </c:pt>
                <c:pt idx="19735">
                  <c:v>27.1667309068884</c:v>
                </c:pt>
                <c:pt idx="19736">
                  <c:v>27.168107483068098</c:v>
                </c:pt>
                <c:pt idx="19737">
                  <c:v>27.1694840592478</c:v>
                </c:pt>
                <c:pt idx="19738">
                  <c:v>27.170860635427601</c:v>
                </c:pt>
                <c:pt idx="19739">
                  <c:v>27.1722372116073</c:v>
                </c:pt>
                <c:pt idx="19740">
                  <c:v>27.173613787787001</c:v>
                </c:pt>
                <c:pt idx="19741">
                  <c:v>27.1749903639667</c:v>
                </c:pt>
                <c:pt idx="19742">
                  <c:v>27.176366940146501</c:v>
                </c:pt>
                <c:pt idx="19743">
                  <c:v>27.177743516326199</c:v>
                </c:pt>
                <c:pt idx="19744">
                  <c:v>27.179120092505901</c:v>
                </c:pt>
                <c:pt idx="19745">
                  <c:v>27.180496668685699</c:v>
                </c:pt>
                <c:pt idx="19746">
                  <c:v>27.1818732448654</c:v>
                </c:pt>
                <c:pt idx="19747">
                  <c:v>27.183249821045099</c:v>
                </c:pt>
                <c:pt idx="19748">
                  <c:v>27.1846263972248</c:v>
                </c:pt>
                <c:pt idx="19749">
                  <c:v>27.186002973404602</c:v>
                </c:pt>
                <c:pt idx="19750">
                  <c:v>27.1873795495843</c:v>
                </c:pt>
                <c:pt idx="19751">
                  <c:v>27.188756125764002</c:v>
                </c:pt>
                <c:pt idx="19752">
                  <c:v>27.1901327019437</c:v>
                </c:pt>
                <c:pt idx="19753">
                  <c:v>27.191509278123501</c:v>
                </c:pt>
                <c:pt idx="19754">
                  <c:v>27.192885854303199</c:v>
                </c:pt>
                <c:pt idx="19755">
                  <c:v>27.194262430482901</c:v>
                </c:pt>
                <c:pt idx="19756">
                  <c:v>27.195639006662599</c:v>
                </c:pt>
                <c:pt idx="19757">
                  <c:v>27.197015582842401</c:v>
                </c:pt>
                <c:pt idx="19758">
                  <c:v>27.198392159022099</c:v>
                </c:pt>
                <c:pt idx="19759">
                  <c:v>27.1997687352018</c:v>
                </c:pt>
                <c:pt idx="19760">
                  <c:v>27.201145311381499</c:v>
                </c:pt>
                <c:pt idx="19761">
                  <c:v>27.2025218875613</c:v>
                </c:pt>
                <c:pt idx="19762">
                  <c:v>27.203898463741002</c:v>
                </c:pt>
                <c:pt idx="19763">
                  <c:v>27.2052750399207</c:v>
                </c:pt>
                <c:pt idx="19764">
                  <c:v>27.206651616100402</c:v>
                </c:pt>
                <c:pt idx="19765">
                  <c:v>27.208028192280199</c:v>
                </c:pt>
                <c:pt idx="19766">
                  <c:v>27.209404768459901</c:v>
                </c:pt>
                <c:pt idx="19767">
                  <c:v>27.210781344639599</c:v>
                </c:pt>
                <c:pt idx="19768">
                  <c:v>27.212157920819301</c:v>
                </c:pt>
                <c:pt idx="19769">
                  <c:v>27.213534496999099</c:v>
                </c:pt>
                <c:pt idx="19770">
                  <c:v>27.214911073178801</c:v>
                </c:pt>
                <c:pt idx="19771">
                  <c:v>27.216287649358499</c:v>
                </c:pt>
                <c:pt idx="19772">
                  <c:v>27.217664225538201</c:v>
                </c:pt>
                <c:pt idx="19773">
                  <c:v>27.219040801717998</c:v>
                </c:pt>
                <c:pt idx="19774">
                  <c:v>27.2204173778977</c:v>
                </c:pt>
                <c:pt idx="19775">
                  <c:v>27.221793954077398</c:v>
                </c:pt>
                <c:pt idx="19776">
                  <c:v>27.2231705302572</c:v>
                </c:pt>
                <c:pt idx="19777">
                  <c:v>27.224547106436901</c:v>
                </c:pt>
                <c:pt idx="19778">
                  <c:v>27.2259236826166</c:v>
                </c:pt>
                <c:pt idx="19779">
                  <c:v>27.227300258796301</c:v>
                </c:pt>
                <c:pt idx="19780">
                  <c:v>27.228676834976099</c:v>
                </c:pt>
                <c:pt idx="19781">
                  <c:v>27.230053411155801</c:v>
                </c:pt>
                <c:pt idx="19782">
                  <c:v>27.231429987335499</c:v>
                </c:pt>
                <c:pt idx="19783">
                  <c:v>27.232806563515201</c:v>
                </c:pt>
                <c:pt idx="19784">
                  <c:v>27.234183139694998</c:v>
                </c:pt>
                <c:pt idx="19785">
                  <c:v>27.2355597158747</c:v>
                </c:pt>
                <c:pt idx="19786">
                  <c:v>27.236936292054398</c:v>
                </c:pt>
                <c:pt idx="19787">
                  <c:v>27.2383128682341</c:v>
                </c:pt>
                <c:pt idx="19788">
                  <c:v>27.239689444413901</c:v>
                </c:pt>
                <c:pt idx="19789">
                  <c:v>27.2410660205936</c:v>
                </c:pt>
                <c:pt idx="19790">
                  <c:v>27.242442596773301</c:v>
                </c:pt>
                <c:pt idx="19791">
                  <c:v>27.243819172953</c:v>
                </c:pt>
                <c:pt idx="19792">
                  <c:v>27.245195749132801</c:v>
                </c:pt>
                <c:pt idx="19793">
                  <c:v>27.246572325312499</c:v>
                </c:pt>
                <c:pt idx="19794">
                  <c:v>27.247948901492201</c:v>
                </c:pt>
                <c:pt idx="19795">
                  <c:v>27.249325477671899</c:v>
                </c:pt>
                <c:pt idx="19796">
                  <c:v>27.2507020538517</c:v>
                </c:pt>
                <c:pt idx="19797">
                  <c:v>27.252078630031399</c:v>
                </c:pt>
                <c:pt idx="19798">
                  <c:v>27.2534552062111</c:v>
                </c:pt>
                <c:pt idx="19799">
                  <c:v>27.254831782390799</c:v>
                </c:pt>
                <c:pt idx="19800">
                  <c:v>27.2562083585706</c:v>
                </c:pt>
                <c:pt idx="19801">
                  <c:v>27.257584934750302</c:v>
                </c:pt>
                <c:pt idx="19802">
                  <c:v>27.25896151093</c:v>
                </c:pt>
                <c:pt idx="19803">
                  <c:v>27.260338087109702</c:v>
                </c:pt>
                <c:pt idx="19804">
                  <c:v>27.261714663289499</c:v>
                </c:pt>
                <c:pt idx="19805">
                  <c:v>27.263091239469201</c:v>
                </c:pt>
                <c:pt idx="19806">
                  <c:v>27.264467815648899</c:v>
                </c:pt>
                <c:pt idx="19807">
                  <c:v>27.265844391828701</c:v>
                </c:pt>
                <c:pt idx="19808">
                  <c:v>27.267220968008399</c:v>
                </c:pt>
                <c:pt idx="19809">
                  <c:v>27.268597544188101</c:v>
                </c:pt>
                <c:pt idx="19810">
                  <c:v>27.269974120367799</c:v>
                </c:pt>
                <c:pt idx="19811">
                  <c:v>27.2713506965476</c:v>
                </c:pt>
                <c:pt idx="19812">
                  <c:v>27.272727272727298</c:v>
                </c:pt>
                <c:pt idx="19813">
                  <c:v>27.274103848907</c:v>
                </c:pt>
                <c:pt idx="19814">
                  <c:v>27.275480425086698</c:v>
                </c:pt>
                <c:pt idx="19815">
                  <c:v>27.276857001266499</c:v>
                </c:pt>
                <c:pt idx="19816">
                  <c:v>27.278233577446201</c:v>
                </c:pt>
                <c:pt idx="19817">
                  <c:v>27.279610153625899</c:v>
                </c:pt>
                <c:pt idx="19818">
                  <c:v>27.280986729805601</c:v>
                </c:pt>
                <c:pt idx="19819">
                  <c:v>27.282363305985399</c:v>
                </c:pt>
                <c:pt idx="19820">
                  <c:v>27.283739882165101</c:v>
                </c:pt>
                <c:pt idx="19821">
                  <c:v>27.285116458344799</c:v>
                </c:pt>
                <c:pt idx="19822">
                  <c:v>27.286493034524501</c:v>
                </c:pt>
                <c:pt idx="19823">
                  <c:v>27.287869610704298</c:v>
                </c:pt>
                <c:pt idx="19824">
                  <c:v>27.289246186884</c:v>
                </c:pt>
                <c:pt idx="19825">
                  <c:v>27.290622763063698</c:v>
                </c:pt>
                <c:pt idx="19826">
                  <c:v>27.2919993392434</c:v>
                </c:pt>
                <c:pt idx="19827">
                  <c:v>27.293375915423201</c:v>
                </c:pt>
                <c:pt idx="19828">
                  <c:v>27.2947524916029</c:v>
                </c:pt>
                <c:pt idx="19829">
                  <c:v>27.296129067782601</c:v>
                </c:pt>
                <c:pt idx="19830">
                  <c:v>27.2975056439623</c:v>
                </c:pt>
                <c:pt idx="19831">
                  <c:v>27.298882220142101</c:v>
                </c:pt>
                <c:pt idx="19832">
                  <c:v>27.300258796321799</c:v>
                </c:pt>
                <c:pt idx="19833">
                  <c:v>27.301635372501501</c:v>
                </c:pt>
                <c:pt idx="19834">
                  <c:v>27.303011948681199</c:v>
                </c:pt>
                <c:pt idx="19835">
                  <c:v>27.304388524861</c:v>
                </c:pt>
                <c:pt idx="19836">
                  <c:v>27.305765101040699</c:v>
                </c:pt>
                <c:pt idx="19837">
                  <c:v>27.3071416772204</c:v>
                </c:pt>
                <c:pt idx="19838">
                  <c:v>27.308518253400202</c:v>
                </c:pt>
                <c:pt idx="19839">
                  <c:v>27.3098948295799</c:v>
                </c:pt>
                <c:pt idx="19840">
                  <c:v>27.311271405759602</c:v>
                </c:pt>
                <c:pt idx="19841">
                  <c:v>27.3126479819393</c:v>
                </c:pt>
                <c:pt idx="19842">
                  <c:v>27.314024558119101</c:v>
                </c:pt>
                <c:pt idx="19843">
                  <c:v>27.315401134298799</c:v>
                </c:pt>
                <c:pt idx="19844">
                  <c:v>27.316777710478501</c:v>
                </c:pt>
                <c:pt idx="19845">
                  <c:v>27.318154286658199</c:v>
                </c:pt>
                <c:pt idx="19846">
                  <c:v>27.319530862838</c:v>
                </c:pt>
                <c:pt idx="19847">
                  <c:v>27.320907439017699</c:v>
                </c:pt>
                <c:pt idx="19848">
                  <c:v>27.3222840151974</c:v>
                </c:pt>
                <c:pt idx="19849">
                  <c:v>27.323660591377099</c:v>
                </c:pt>
                <c:pt idx="19850">
                  <c:v>27.3250371675569</c:v>
                </c:pt>
                <c:pt idx="19851">
                  <c:v>27.326413743736602</c:v>
                </c:pt>
                <c:pt idx="19852">
                  <c:v>27.3277903199163</c:v>
                </c:pt>
                <c:pt idx="19853">
                  <c:v>27.329166896096002</c:v>
                </c:pt>
                <c:pt idx="19854">
                  <c:v>27.330543472275799</c:v>
                </c:pt>
                <c:pt idx="19855">
                  <c:v>27.331920048455501</c:v>
                </c:pt>
                <c:pt idx="19856">
                  <c:v>27.333296624635199</c:v>
                </c:pt>
                <c:pt idx="19857">
                  <c:v>27.334673200814901</c:v>
                </c:pt>
                <c:pt idx="19858">
                  <c:v>27.336049776994699</c:v>
                </c:pt>
                <c:pt idx="19859">
                  <c:v>27.337426353174401</c:v>
                </c:pt>
                <c:pt idx="19860">
                  <c:v>27.338802929354099</c:v>
                </c:pt>
                <c:pt idx="19861">
                  <c:v>27.340179505533801</c:v>
                </c:pt>
                <c:pt idx="19862">
                  <c:v>27.341556081713598</c:v>
                </c:pt>
                <c:pt idx="19863">
                  <c:v>27.3429326578933</c:v>
                </c:pt>
                <c:pt idx="19864">
                  <c:v>27.344309234072998</c:v>
                </c:pt>
                <c:pt idx="19865">
                  <c:v>27.3456858102527</c:v>
                </c:pt>
                <c:pt idx="19866">
                  <c:v>27.347062386432501</c:v>
                </c:pt>
                <c:pt idx="19867">
                  <c:v>27.3484389626122</c:v>
                </c:pt>
                <c:pt idx="19868">
                  <c:v>27.349815538791901</c:v>
                </c:pt>
                <c:pt idx="19869">
                  <c:v>27.3511921149716</c:v>
                </c:pt>
                <c:pt idx="19870">
                  <c:v>27.352568691151401</c:v>
                </c:pt>
                <c:pt idx="19871">
                  <c:v>27.353945267331099</c:v>
                </c:pt>
                <c:pt idx="19872">
                  <c:v>27.355321843510801</c:v>
                </c:pt>
                <c:pt idx="19873">
                  <c:v>27.356698419690598</c:v>
                </c:pt>
                <c:pt idx="19874">
                  <c:v>27.3580749958703</c:v>
                </c:pt>
                <c:pt idx="19875">
                  <c:v>27.359451572049998</c:v>
                </c:pt>
                <c:pt idx="19876">
                  <c:v>27.3608281482297</c:v>
                </c:pt>
                <c:pt idx="19877">
                  <c:v>27.362204724409501</c:v>
                </c:pt>
                <c:pt idx="19878">
                  <c:v>27.3635813005892</c:v>
                </c:pt>
                <c:pt idx="19879">
                  <c:v>27.364957876768901</c:v>
                </c:pt>
                <c:pt idx="19880">
                  <c:v>27.3663344529486</c:v>
                </c:pt>
                <c:pt idx="19881">
                  <c:v>27.367711029128401</c:v>
                </c:pt>
                <c:pt idx="19882">
                  <c:v>27.369087605308099</c:v>
                </c:pt>
                <c:pt idx="19883">
                  <c:v>27.370464181487801</c:v>
                </c:pt>
                <c:pt idx="19884">
                  <c:v>27.371840757667499</c:v>
                </c:pt>
                <c:pt idx="19885">
                  <c:v>27.3732173338473</c:v>
                </c:pt>
                <c:pt idx="19886">
                  <c:v>27.374593910026999</c:v>
                </c:pt>
                <c:pt idx="19887">
                  <c:v>27.3759704862067</c:v>
                </c:pt>
                <c:pt idx="19888">
                  <c:v>27.377347062386399</c:v>
                </c:pt>
                <c:pt idx="19889">
                  <c:v>27.3787236385662</c:v>
                </c:pt>
                <c:pt idx="19890">
                  <c:v>27.380100214745902</c:v>
                </c:pt>
                <c:pt idx="19891">
                  <c:v>27.3814767909256</c:v>
                </c:pt>
                <c:pt idx="19892">
                  <c:v>27.382853367105302</c:v>
                </c:pt>
                <c:pt idx="19893">
                  <c:v>27.384229943285099</c:v>
                </c:pt>
                <c:pt idx="19894">
                  <c:v>27.385606519464801</c:v>
                </c:pt>
                <c:pt idx="19895">
                  <c:v>27.386983095644499</c:v>
                </c:pt>
                <c:pt idx="19896">
                  <c:v>27.388359671824201</c:v>
                </c:pt>
                <c:pt idx="19897">
                  <c:v>27.389736248003999</c:v>
                </c:pt>
                <c:pt idx="19898">
                  <c:v>27.391112824183701</c:v>
                </c:pt>
                <c:pt idx="19899">
                  <c:v>27.392489400363399</c:v>
                </c:pt>
                <c:pt idx="19900">
                  <c:v>27.393865976543101</c:v>
                </c:pt>
                <c:pt idx="19901">
                  <c:v>27.395242552722902</c:v>
                </c:pt>
                <c:pt idx="19902">
                  <c:v>27.3966191289026</c:v>
                </c:pt>
                <c:pt idx="19903">
                  <c:v>27.397995705082302</c:v>
                </c:pt>
                <c:pt idx="19904">
                  <c:v>27.399372281262099</c:v>
                </c:pt>
                <c:pt idx="19905">
                  <c:v>27.400748857441801</c:v>
                </c:pt>
                <c:pt idx="19906">
                  <c:v>27.402125433621499</c:v>
                </c:pt>
                <c:pt idx="19907">
                  <c:v>27.403502009801201</c:v>
                </c:pt>
                <c:pt idx="19908">
                  <c:v>27.404878585980999</c:v>
                </c:pt>
                <c:pt idx="19909">
                  <c:v>27.406255162160701</c:v>
                </c:pt>
                <c:pt idx="19910">
                  <c:v>27.407631738340399</c:v>
                </c:pt>
                <c:pt idx="19911">
                  <c:v>27.409008314520101</c:v>
                </c:pt>
                <c:pt idx="19912">
                  <c:v>27.410384890699898</c:v>
                </c:pt>
                <c:pt idx="19913">
                  <c:v>27.4117614668796</c:v>
                </c:pt>
                <c:pt idx="19914">
                  <c:v>27.413138043059298</c:v>
                </c:pt>
                <c:pt idx="19915">
                  <c:v>27.414514619239</c:v>
                </c:pt>
                <c:pt idx="19916">
                  <c:v>27.415891195418801</c:v>
                </c:pt>
                <c:pt idx="19917">
                  <c:v>27.4172677715985</c:v>
                </c:pt>
                <c:pt idx="19918">
                  <c:v>27.418644347778201</c:v>
                </c:pt>
                <c:pt idx="19919">
                  <c:v>27.4200209239579</c:v>
                </c:pt>
                <c:pt idx="19920">
                  <c:v>27.421397500137701</c:v>
                </c:pt>
                <c:pt idx="19921">
                  <c:v>27.422774076317399</c:v>
                </c:pt>
                <c:pt idx="19922">
                  <c:v>27.424150652497101</c:v>
                </c:pt>
                <c:pt idx="19923">
                  <c:v>27.425527228676799</c:v>
                </c:pt>
                <c:pt idx="19924">
                  <c:v>27.4269038048566</c:v>
                </c:pt>
                <c:pt idx="19925">
                  <c:v>27.428280381036299</c:v>
                </c:pt>
                <c:pt idx="19926">
                  <c:v>27.429656957216</c:v>
                </c:pt>
                <c:pt idx="19927">
                  <c:v>27.431033533395698</c:v>
                </c:pt>
                <c:pt idx="19928">
                  <c:v>27.4324101095755</c:v>
                </c:pt>
                <c:pt idx="19929">
                  <c:v>27.433786685755202</c:v>
                </c:pt>
                <c:pt idx="19930">
                  <c:v>27.4351632619349</c:v>
                </c:pt>
                <c:pt idx="19931">
                  <c:v>27.436539838114602</c:v>
                </c:pt>
                <c:pt idx="19932">
                  <c:v>27.437916414294399</c:v>
                </c:pt>
                <c:pt idx="19933">
                  <c:v>27.439292990474101</c:v>
                </c:pt>
                <c:pt idx="19934">
                  <c:v>27.440669566653799</c:v>
                </c:pt>
                <c:pt idx="19935">
                  <c:v>27.4420461428336</c:v>
                </c:pt>
                <c:pt idx="19936">
                  <c:v>27.443422719013299</c:v>
                </c:pt>
                <c:pt idx="19937">
                  <c:v>27.444799295193</c:v>
                </c:pt>
                <c:pt idx="19938">
                  <c:v>27.446175871372699</c:v>
                </c:pt>
                <c:pt idx="19939">
                  <c:v>27.4475524475525</c:v>
                </c:pt>
                <c:pt idx="19940">
                  <c:v>27.448929023732202</c:v>
                </c:pt>
                <c:pt idx="19941">
                  <c:v>27.4503055999119</c:v>
                </c:pt>
                <c:pt idx="19942">
                  <c:v>27.451682176091602</c:v>
                </c:pt>
                <c:pt idx="19943">
                  <c:v>27.453058752271399</c:v>
                </c:pt>
                <c:pt idx="19944">
                  <c:v>27.454435328451101</c:v>
                </c:pt>
                <c:pt idx="19945">
                  <c:v>27.455811904630799</c:v>
                </c:pt>
                <c:pt idx="19946">
                  <c:v>27.457188480810501</c:v>
                </c:pt>
                <c:pt idx="19947">
                  <c:v>27.458565056990299</c:v>
                </c:pt>
                <c:pt idx="19948">
                  <c:v>27.459941633170001</c:v>
                </c:pt>
                <c:pt idx="19949">
                  <c:v>27.461318209349699</c:v>
                </c:pt>
                <c:pt idx="19950">
                  <c:v>27.462694785529401</c:v>
                </c:pt>
                <c:pt idx="19951">
                  <c:v>27.464071361709198</c:v>
                </c:pt>
                <c:pt idx="19952">
                  <c:v>27.4654479378889</c:v>
                </c:pt>
                <c:pt idx="19953">
                  <c:v>27.466824514068598</c:v>
                </c:pt>
                <c:pt idx="19954">
                  <c:v>27.4682010902483</c:v>
                </c:pt>
                <c:pt idx="19955">
                  <c:v>27.469577666428101</c:v>
                </c:pt>
                <c:pt idx="19956">
                  <c:v>27.4709542426078</c:v>
                </c:pt>
                <c:pt idx="19957">
                  <c:v>27.472330818787501</c:v>
                </c:pt>
                <c:pt idx="19958">
                  <c:v>27.473707394967199</c:v>
                </c:pt>
                <c:pt idx="19959">
                  <c:v>27.475083971147001</c:v>
                </c:pt>
                <c:pt idx="19960">
                  <c:v>27.476460547326699</c:v>
                </c:pt>
                <c:pt idx="19961">
                  <c:v>27.477837123506401</c:v>
                </c:pt>
                <c:pt idx="19962">
                  <c:v>27.479213699686198</c:v>
                </c:pt>
                <c:pt idx="19963">
                  <c:v>27.4805902758659</c:v>
                </c:pt>
                <c:pt idx="19964">
                  <c:v>27.481966852045598</c:v>
                </c:pt>
                <c:pt idx="19965">
                  <c:v>27.4833434282253</c:v>
                </c:pt>
                <c:pt idx="19966">
                  <c:v>27.484720004404998</c:v>
                </c:pt>
                <c:pt idx="19967">
                  <c:v>27.4860965805848</c:v>
                </c:pt>
                <c:pt idx="19968">
                  <c:v>27.487473156764501</c:v>
                </c:pt>
                <c:pt idx="19969">
                  <c:v>27.4888497329442</c:v>
                </c:pt>
                <c:pt idx="19970">
                  <c:v>27.490226309124001</c:v>
                </c:pt>
                <c:pt idx="19971">
                  <c:v>27.491602885303699</c:v>
                </c:pt>
                <c:pt idx="19972">
                  <c:v>27.492979461483401</c:v>
                </c:pt>
                <c:pt idx="19973">
                  <c:v>27.494356037663099</c:v>
                </c:pt>
                <c:pt idx="19974">
                  <c:v>27.4957326138429</c:v>
                </c:pt>
                <c:pt idx="19975">
                  <c:v>27.497109190022599</c:v>
                </c:pt>
                <c:pt idx="19976">
                  <c:v>27.4984857662023</c:v>
                </c:pt>
                <c:pt idx="19977">
                  <c:v>27.499862342381999</c:v>
                </c:pt>
                <c:pt idx="19978">
                  <c:v>27.5012389185618</c:v>
                </c:pt>
                <c:pt idx="19979">
                  <c:v>27.502615494741502</c:v>
                </c:pt>
                <c:pt idx="19980">
                  <c:v>27.5039920709212</c:v>
                </c:pt>
                <c:pt idx="19981">
                  <c:v>27.505368647100902</c:v>
                </c:pt>
                <c:pt idx="19982">
                  <c:v>27.506745223280699</c:v>
                </c:pt>
                <c:pt idx="19983">
                  <c:v>27.508121799460401</c:v>
                </c:pt>
                <c:pt idx="19984">
                  <c:v>27.509498375640099</c:v>
                </c:pt>
                <c:pt idx="19985">
                  <c:v>27.510874951819801</c:v>
                </c:pt>
                <c:pt idx="19986">
                  <c:v>27.512251527999599</c:v>
                </c:pt>
                <c:pt idx="19987">
                  <c:v>27.5136281041793</c:v>
                </c:pt>
                <c:pt idx="19988">
                  <c:v>27.515004680358999</c:v>
                </c:pt>
                <c:pt idx="19989">
                  <c:v>27.5163812565387</c:v>
                </c:pt>
                <c:pt idx="19990">
                  <c:v>27.517757832718502</c:v>
                </c:pt>
                <c:pt idx="19991">
                  <c:v>27.5191344088982</c:v>
                </c:pt>
                <c:pt idx="19992">
                  <c:v>27.520510985077902</c:v>
                </c:pt>
                <c:pt idx="19993">
                  <c:v>27.5218875612576</c:v>
                </c:pt>
                <c:pt idx="19994">
                  <c:v>27.523264137437401</c:v>
                </c:pt>
                <c:pt idx="19995">
                  <c:v>27.524640713617099</c:v>
                </c:pt>
                <c:pt idx="19996">
                  <c:v>27.526017289796801</c:v>
                </c:pt>
                <c:pt idx="19997">
                  <c:v>27.527393865976599</c:v>
                </c:pt>
                <c:pt idx="19998">
                  <c:v>27.528770442156301</c:v>
                </c:pt>
                <c:pt idx="19999">
                  <c:v>27.530147018335999</c:v>
                </c:pt>
                <c:pt idx="20000">
                  <c:v>27.531523594515701</c:v>
                </c:pt>
                <c:pt idx="20001">
                  <c:v>27.532900170695498</c:v>
                </c:pt>
                <c:pt idx="20002">
                  <c:v>27.5342767468752</c:v>
                </c:pt>
                <c:pt idx="20003">
                  <c:v>27.535653323054898</c:v>
                </c:pt>
                <c:pt idx="20004">
                  <c:v>27.5370298992346</c:v>
                </c:pt>
                <c:pt idx="20005">
                  <c:v>27.538406475414401</c:v>
                </c:pt>
                <c:pt idx="20006">
                  <c:v>27.5397830515941</c:v>
                </c:pt>
                <c:pt idx="20007">
                  <c:v>27.541159627773801</c:v>
                </c:pt>
                <c:pt idx="20008">
                  <c:v>27.5425362039535</c:v>
                </c:pt>
                <c:pt idx="20009">
                  <c:v>27.543912780133301</c:v>
                </c:pt>
                <c:pt idx="20010">
                  <c:v>27.545289356312999</c:v>
                </c:pt>
                <c:pt idx="20011">
                  <c:v>27.546665932492701</c:v>
                </c:pt>
                <c:pt idx="20012">
                  <c:v>27.548042508672399</c:v>
                </c:pt>
                <c:pt idx="20013">
                  <c:v>27.5494190848522</c:v>
                </c:pt>
                <c:pt idx="20014">
                  <c:v>27.550795661031898</c:v>
                </c:pt>
                <c:pt idx="20015">
                  <c:v>27.5521722372116</c:v>
                </c:pt>
                <c:pt idx="20016">
                  <c:v>27.553548813391298</c:v>
                </c:pt>
                <c:pt idx="20017">
                  <c:v>27.5549253895711</c:v>
                </c:pt>
                <c:pt idx="20018">
                  <c:v>27.556301965750801</c:v>
                </c:pt>
                <c:pt idx="20019">
                  <c:v>27.5576785419305</c:v>
                </c:pt>
                <c:pt idx="20020">
                  <c:v>27.559055118110201</c:v>
                </c:pt>
                <c:pt idx="20021">
                  <c:v>27.560431694289999</c:v>
                </c:pt>
                <c:pt idx="20022">
                  <c:v>27.561808270469701</c:v>
                </c:pt>
                <c:pt idx="20023">
                  <c:v>27.563184846649399</c:v>
                </c:pt>
                <c:pt idx="20024">
                  <c:v>27.564561422829101</c:v>
                </c:pt>
                <c:pt idx="20025">
                  <c:v>27.565937999008899</c:v>
                </c:pt>
                <c:pt idx="20026">
                  <c:v>27.5673145751886</c:v>
                </c:pt>
                <c:pt idx="20027">
                  <c:v>27.568691151368299</c:v>
                </c:pt>
                <c:pt idx="20028">
                  <c:v>27.570067727548</c:v>
                </c:pt>
                <c:pt idx="20029">
                  <c:v>27.571444303727802</c:v>
                </c:pt>
                <c:pt idx="20030">
                  <c:v>27.5728208799075</c:v>
                </c:pt>
                <c:pt idx="20031">
                  <c:v>27.574197456087202</c:v>
                </c:pt>
                <c:pt idx="20032">
                  <c:v>27.575574032266999</c:v>
                </c:pt>
                <c:pt idx="20033">
                  <c:v>27.576950608446701</c:v>
                </c:pt>
                <c:pt idx="20034">
                  <c:v>27.578327184626399</c:v>
                </c:pt>
                <c:pt idx="20035">
                  <c:v>27.579703760806101</c:v>
                </c:pt>
                <c:pt idx="20036">
                  <c:v>27.581080336985899</c:v>
                </c:pt>
                <c:pt idx="20037">
                  <c:v>27.582456913165601</c:v>
                </c:pt>
                <c:pt idx="20038">
                  <c:v>27.583833489345299</c:v>
                </c:pt>
                <c:pt idx="20039">
                  <c:v>27.585210065525001</c:v>
                </c:pt>
                <c:pt idx="20040">
                  <c:v>27.586586641704798</c:v>
                </c:pt>
                <c:pt idx="20041">
                  <c:v>27.5879632178845</c:v>
                </c:pt>
                <c:pt idx="20042">
                  <c:v>27.589339794064198</c:v>
                </c:pt>
                <c:pt idx="20043">
                  <c:v>27.5907163702439</c:v>
                </c:pt>
                <c:pt idx="20044">
                  <c:v>27.592092946423701</c:v>
                </c:pt>
                <c:pt idx="20045">
                  <c:v>27.593469522603399</c:v>
                </c:pt>
                <c:pt idx="20046">
                  <c:v>27.594846098783101</c:v>
                </c:pt>
                <c:pt idx="20047">
                  <c:v>27.596222674962799</c:v>
                </c:pt>
                <c:pt idx="20048">
                  <c:v>27.597599251142601</c:v>
                </c:pt>
                <c:pt idx="20049">
                  <c:v>27.598975827322299</c:v>
                </c:pt>
                <c:pt idx="20050">
                  <c:v>27.600352403502001</c:v>
                </c:pt>
                <c:pt idx="20051">
                  <c:v>27.601728979681699</c:v>
                </c:pt>
                <c:pt idx="20052">
                  <c:v>27.6031055558615</c:v>
                </c:pt>
                <c:pt idx="20053">
                  <c:v>27.604482132041198</c:v>
                </c:pt>
                <c:pt idx="20054">
                  <c:v>27.6058587082209</c:v>
                </c:pt>
                <c:pt idx="20055">
                  <c:v>27.607235284400598</c:v>
                </c:pt>
                <c:pt idx="20056">
                  <c:v>27.6086118605804</c:v>
                </c:pt>
                <c:pt idx="20057">
                  <c:v>27.609988436760101</c:v>
                </c:pt>
                <c:pt idx="20058">
                  <c:v>27.6113650129398</c:v>
                </c:pt>
                <c:pt idx="20059">
                  <c:v>27.612741589119501</c:v>
                </c:pt>
                <c:pt idx="20060">
                  <c:v>27.614118165299299</c:v>
                </c:pt>
                <c:pt idx="20061">
                  <c:v>27.615494741479001</c:v>
                </c:pt>
                <c:pt idx="20062">
                  <c:v>27.616871317658699</c:v>
                </c:pt>
                <c:pt idx="20063">
                  <c:v>27.6182478938385</c:v>
                </c:pt>
                <c:pt idx="20064">
                  <c:v>27.619624470018199</c:v>
                </c:pt>
                <c:pt idx="20065">
                  <c:v>27.6210010461979</c:v>
                </c:pt>
                <c:pt idx="20066">
                  <c:v>27.622377622377599</c:v>
                </c:pt>
                <c:pt idx="20067">
                  <c:v>27.6237541985574</c:v>
                </c:pt>
                <c:pt idx="20068">
                  <c:v>27.625130774737102</c:v>
                </c:pt>
                <c:pt idx="20069">
                  <c:v>27.6265073509168</c:v>
                </c:pt>
                <c:pt idx="20070">
                  <c:v>27.627883927096502</c:v>
                </c:pt>
                <c:pt idx="20071">
                  <c:v>27.629260503276299</c:v>
                </c:pt>
                <c:pt idx="20072">
                  <c:v>27.630637079456001</c:v>
                </c:pt>
                <c:pt idx="20073">
                  <c:v>27.632013655635699</c:v>
                </c:pt>
                <c:pt idx="20074">
                  <c:v>27.633390231815401</c:v>
                </c:pt>
                <c:pt idx="20075">
                  <c:v>27.634766807995199</c:v>
                </c:pt>
                <c:pt idx="20076">
                  <c:v>27.6361433841749</c:v>
                </c:pt>
                <c:pt idx="20077">
                  <c:v>27.637519960354599</c:v>
                </c:pt>
                <c:pt idx="20078">
                  <c:v>27.6388965365343</c:v>
                </c:pt>
                <c:pt idx="20079">
                  <c:v>27.640273112714102</c:v>
                </c:pt>
                <c:pt idx="20080">
                  <c:v>27.6416496888938</c:v>
                </c:pt>
                <c:pt idx="20081">
                  <c:v>27.643026265073502</c:v>
                </c:pt>
                <c:pt idx="20082">
                  <c:v>27.6444028412532</c:v>
                </c:pt>
                <c:pt idx="20083">
                  <c:v>27.645779417433001</c:v>
                </c:pt>
                <c:pt idx="20084">
                  <c:v>27.647155993612699</c:v>
                </c:pt>
                <c:pt idx="20085">
                  <c:v>27.648532569792401</c:v>
                </c:pt>
                <c:pt idx="20086">
                  <c:v>27.649909145972099</c:v>
                </c:pt>
                <c:pt idx="20087">
                  <c:v>27.651285722151901</c:v>
                </c:pt>
                <c:pt idx="20088">
                  <c:v>27.652662298331599</c:v>
                </c:pt>
                <c:pt idx="20089">
                  <c:v>27.654038874511301</c:v>
                </c:pt>
                <c:pt idx="20090">
                  <c:v>27.655415450691098</c:v>
                </c:pt>
                <c:pt idx="20091">
                  <c:v>27.6567920268708</c:v>
                </c:pt>
                <c:pt idx="20092">
                  <c:v>27.658168603050498</c:v>
                </c:pt>
                <c:pt idx="20093">
                  <c:v>27.6595451792302</c:v>
                </c:pt>
                <c:pt idx="20094">
                  <c:v>27.660921755409898</c:v>
                </c:pt>
                <c:pt idx="20095">
                  <c:v>27.6622983315897</c:v>
                </c:pt>
                <c:pt idx="20096">
                  <c:v>27.663674907769401</c:v>
                </c:pt>
                <c:pt idx="20097">
                  <c:v>27.6650514839491</c:v>
                </c:pt>
                <c:pt idx="20098">
                  <c:v>27.666428060128901</c:v>
                </c:pt>
                <c:pt idx="20099">
                  <c:v>27.667804636308599</c:v>
                </c:pt>
                <c:pt idx="20100">
                  <c:v>27.669181212488301</c:v>
                </c:pt>
                <c:pt idx="20101">
                  <c:v>27.670557788667999</c:v>
                </c:pt>
                <c:pt idx="20102">
                  <c:v>27.6719343648478</c:v>
                </c:pt>
                <c:pt idx="20103">
                  <c:v>27.673310941027498</c:v>
                </c:pt>
                <c:pt idx="20104">
                  <c:v>27.6746875172072</c:v>
                </c:pt>
                <c:pt idx="20105">
                  <c:v>27.676064093386898</c:v>
                </c:pt>
                <c:pt idx="20106">
                  <c:v>27.6774406695667</c:v>
                </c:pt>
                <c:pt idx="20107">
                  <c:v>27.678817245746401</c:v>
                </c:pt>
                <c:pt idx="20108">
                  <c:v>27.6801938219261</c:v>
                </c:pt>
                <c:pt idx="20109">
                  <c:v>27.681570398105801</c:v>
                </c:pt>
                <c:pt idx="20110">
                  <c:v>27.682946974285599</c:v>
                </c:pt>
                <c:pt idx="20111">
                  <c:v>27.684323550465301</c:v>
                </c:pt>
                <c:pt idx="20112">
                  <c:v>27.685700126644999</c:v>
                </c:pt>
                <c:pt idx="20113">
                  <c:v>27.687076702824701</c:v>
                </c:pt>
                <c:pt idx="20114">
                  <c:v>27.688453279004499</c:v>
                </c:pt>
                <c:pt idx="20115">
                  <c:v>27.6898298551842</c:v>
                </c:pt>
                <c:pt idx="20116">
                  <c:v>27.691206431363899</c:v>
                </c:pt>
                <c:pt idx="20117">
                  <c:v>27.6925830075436</c:v>
                </c:pt>
                <c:pt idx="20118">
                  <c:v>27.693959583723402</c:v>
                </c:pt>
                <c:pt idx="20119">
                  <c:v>27.6953361599031</c:v>
                </c:pt>
                <c:pt idx="20120">
                  <c:v>27.696712736082802</c:v>
                </c:pt>
                <c:pt idx="20121">
                  <c:v>27.6980893122625</c:v>
                </c:pt>
                <c:pt idx="20122">
                  <c:v>27.699465888442301</c:v>
                </c:pt>
                <c:pt idx="20123">
                  <c:v>27.700842464621999</c:v>
                </c:pt>
                <c:pt idx="20124">
                  <c:v>27.702219040801701</c:v>
                </c:pt>
                <c:pt idx="20125">
                  <c:v>27.703595616981499</c:v>
                </c:pt>
                <c:pt idx="20126">
                  <c:v>27.704972193161201</c:v>
                </c:pt>
                <c:pt idx="20127">
                  <c:v>27.706348769340899</c:v>
                </c:pt>
                <c:pt idx="20128">
                  <c:v>27.707725345520601</c:v>
                </c:pt>
                <c:pt idx="20129">
                  <c:v>27.709101921700402</c:v>
                </c:pt>
                <c:pt idx="20130">
                  <c:v>27.7104784978801</c:v>
                </c:pt>
                <c:pt idx="20131">
                  <c:v>27.711855074059802</c:v>
                </c:pt>
                <c:pt idx="20132">
                  <c:v>27.7132316502395</c:v>
                </c:pt>
                <c:pt idx="20133">
                  <c:v>27.714608226419301</c:v>
                </c:pt>
                <c:pt idx="20134">
                  <c:v>27.715984802598999</c:v>
                </c:pt>
                <c:pt idx="20135">
                  <c:v>27.717361378778701</c:v>
                </c:pt>
                <c:pt idx="20136">
                  <c:v>27.718737954958399</c:v>
                </c:pt>
                <c:pt idx="20137">
                  <c:v>27.720114531138201</c:v>
                </c:pt>
                <c:pt idx="20138">
                  <c:v>27.721491107317899</c:v>
                </c:pt>
                <c:pt idx="20139">
                  <c:v>27.722867683497601</c:v>
                </c:pt>
                <c:pt idx="20140">
                  <c:v>27.724244259677299</c:v>
                </c:pt>
                <c:pt idx="20141">
                  <c:v>27.7256208358571</c:v>
                </c:pt>
                <c:pt idx="20142">
                  <c:v>27.726997412036798</c:v>
                </c:pt>
                <c:pt idx="20143">
                  <c:v>27.7283739882165</c:v>
                </c:pt>
                <c:pt idx="20144">
                  <c:v>27.729750564396198</c:v>
                </c:pt>
                <c:pt idx="20145">
                  <c:v>27.731127140576</c:v>
                </c:pt>
                <c:pt idx="20146">
                  <c:v>27.732503716755701</c:v>
                </c:pt>
                <c:pt idx="20147">
                  <c:v>27.7338802929354</c:v>
                </c:pt>
                <c:pt idx="20148">
                  <c:v>27.735256869115101</c:v>
                </c:pt>
                <c:pt idx="20149">
                  <c:v>27.736633445294899</c:v>
                </c:pt>
                <c:pt idx="20150">
                  <c:v>27.738010021474601</c:v>
                </c:pt>
                <c:pt idx="20151">
                  <c:v>27.739386597654299</c:v>
                </c:pt>
                <c:pt idx="20152">
                  <c:v>27.740763173834001</c:v>
                </c:pt>
                <c:pt idx="20153">
                  <c:v>27.742139750013799</c:v>
                </c:pt>
                <c:pt idx="20154">
                  <c:v>27.7435163261935</c:v>
                </c:pt>
                <c:pt idx="20155">
                  <c:v>27.744892902373198</c:v>
                </c:pt>
                <c:pt idx="20156">
                  <c:v>27.746269478553</c:v>
                </c:pt>
                <c:pt idx="20157">
                  <c:v>27.747646054732702</c:v>
                </c:pt>
                <c:pt idx="20158">
                  <c:v>27.7490226309124</c:v>
                </c:pt>
                <c:pt idx="20159">
                  <c:v>27.750399207092102</c:v>
                </c:pt>
                <c:pt idx="20160">
                  <c:v>27.751775783271899</c:v>
                </c:pt>
                <c:pt idx="20161">
                  <c:v>27.753152359451601</c:v>
                </c:pt>
                <c:pt idx="20162">
                  <c:v>27.754528935631299</c:v>
                </c:pt>
                <c:pt idx="20163">
                  <c:v>27.755905511811001</c:v>
                </c:pt>
                <c:pt idx="20164">
                  <c:v>27.757282087990799</c:v>
                </c:pt>
                <c:pt idx="20165">
                  <c:v>27.7586586641705</c:v>
                </c:pt>
                <c:pt idx="20166">
                  <c:v>27.760035240350199</c:v>
                </c:pt>
                <c:pt idx="20167">
                  <c:v>27.7614118165299</c:v>
                </c:pt>
                <c:pt idx="20168">
                  <c:v>27.762788392709702</c:v>
                </c:pt>
                <c:pt idx="20169">
                  <c:v>27.7641649688894</c:v>
                </c:pt>
                <c:pt idx="20170">
                  <c:v>27.765541545069102</c:v>
                </c:pt>
                <c:pt idx="20171">
                  <c:v>27.7669181212488</c:v>
                </c:pt>
                <c:pt idx="20172">
                  <c:v>27.768294697428601</c:v>
                </c:pt>
                <c:pt idx="20173">
                  <c:v>27.769671273608299</c:v>
                </c:pt>
                <c:pt idx="20174">
                  <c:v>27.771047849788001</c:v>
                </c:pt>
                <c:pt idx="20175">
                  <c:v>27.772424425967699</c:v>
                </c:pt>
                <c:pt idx="20176">
                  <c:v>27.773801002147501</c:v>
                </c:pt>
                <c:pt idx="20177">
                  <c:v>27.775177578327199</c:v>
                </c:pt>
                <c:pt idx="20178">
                  <c:v>27.776554154506901</c:v>
                </c:pt>
                <c:pt idx="20179">
                  <c:v>27.777930730686599</c:v>
                </c:pt>
                <c:pt idx="20180">
                  <c:v>27.7793073068664</c:v>
                </c:pt>
                <c:pt idx="20181">
                  <c:v>27.780683883046098</c:v>
                </c:pt>
                <c:pt idx="20182">
                  <c:v>27.7820604592258</c:v>
                </c:pt>
                <c:pt idx="20183">
                  <c:v>27.783437035405498</c:v>
                </c:pt>
                <c:pt idx="20184">
                  <c:v>27.784813611585299</c:v>
                </c:pt>
                <c:pt idx="20185">
                  <c:v>27.786190187765001</c:v>
                </c:pt>
                <c:pt idx="20186">
                  <c:v>27.787566763944699</c:v>
                </c:pt>
                <c:pt idx="20187">
                  <c:v>27.788943340124501</c:v>
                </c:pt>
                <c:pt idx="20188">
                  <c:v>27.790319916304199</c:v>
                </c:pt>
                <c:pt idx="20189">
                  <c:v>27.791696492483901</c:v>
                </c:pt>
                <c:pt idx="20190">
                  <c:v>27.793073068663599</c:v>
                </c:pt>
                <c:pt idx="20191">
                  <c:v>27.7944496448434</c:v>
                </c:pt>
                <c:pt idx="20192">
                  <c:v>27.795826221023098</c:v>
                </c:pt>
                <c:pt idx="20193">
                  <c:v>27.7972027972028</c:v>
                </c:pt>
                <c:pt idx="20194">
                  <c:v>27.798579373382498</c:v>
                </c:pt>
                <c:pt idx="20195">
                  <c:v>27.7999559495623</c:v>
                </c:pt>
                <c:pt idx="20196">
                  <c:v>27.801332525742001</c:v>
                </c:pt>
                <c:pt idx="20197">
                  <c:v>27.8027091019217</c:v>
                </c:pt>
                <c:pt idx="20198">
                  <c:v>27.804085678101401</c:v>
                </c:pt>
                <c:pt idx="20199">
                  <c:v>27.805462254281199</c:v>
                </c:pt>
                <c:pt idx="20200">
                  <c:v>27.806838830460901</c:v>
                </c:pt>
                <c:pt idx="20201">
                  <c:v>27.808215406640599</c:v>
                </c:pt>
                <c:pt idx="20202">
                  <c:v>27.809591982820301</c:v>
                </c:pt>
                <c:pt idx="20203">
                  <c:v>27.810968559000099</c:v>
                </c:pt>
                <c:pt idx="20204">
                  <c:v>27.8123451351798</c:v>
                </c:pt>
                <c:pt idx="20205">
                  <c:v>27.813721711359499</c:v>
                </c:pt>
                <c:pt idx="20206">
                  <c:v>27.8150982875392</c:v>
                </c:pt>
                <c:pt idx="20207">
                  <c:v>27.816474863719002</c:v>
                </c:pt>
                <c:pt idx="20208">
                  <c:v>27.8178514398987</c:v>
                </c:pt>
                <c:pt idx="20209">
                  <c:v>27.819228016078402</c:v>
                </c:pt>
                <c:pt idx="20210">
                  <c:v>27.8206045922581</c:v>
                </c:pt>
                <c:pt idx="20211">
                  <c:v>27.821981168437901</c:v>
                </c:pt>
                <c:pt idx="20212">
                  <c:v>27.823357744617599</c:v>
                </c:pt>
                <c:pt idx="20213">
                  <c:v>27.824734320797301</c:v>
                </c:pt>
                <c:pt idx="20214">
                  <c:v>27.826110896976999</c:v>
                </c:pt>
                <c:pt idx="20215">
                  <c:v>27.8274874731568</c:v>
                </c:pt>
                <c:pt idx="20216">
                  <c:v>27.828864049336499</c:v>
                </c:pt>
                <c:pt idx="20217">
                  <c:v>27.8302406255162</c:v>
                </c:pt>
                <c:pt idx="20218">
                  <c:v>27.831617201696002</c:v>
                </c:pt>
                <c:pt idx="20219">
                  <c:v>27.8329937778757</c:v>
                </c:pt>
                <c:pt idx="20220">
                  <c:v>27.834370354055402</c:v>
                </c:pt>
                <c:pt idx="20221">
                  <c:v>27.8357469302351</c:v>
                </c:pt>
                <c:pt idx="20222">
                  <c:v>27.837123506414901</c:v>
                </c:pt>
                <c:pt idx="20223">
                  <c:v>27.838500082594599</c:v>
                </c:pt>
                <c:pt idx="20224">
                  <c:v>27.839876658774301</c:v>
                </c:pt>
                <c:pt idx="20225">
                  <c:v>27.841253234953999</c:v>
                </c:pt>
                <c:pt idx="20226">
                  <c:v>27.842629811133801</c:v>
                </c:pt>
                <c:pt idx="20227">
                  <c:v>27.844006387313499</c:v>
                </c:pt>
                <c:pt idx="20228">
                  <c:v>27.845382963493201</c:v>
                </c:pt>
                <c:pt idx="20229">
                  <c:v>27.846759539672899</c:v>
                </c:pt>
                <c:pt idx="20230">
                  <c:v>27.8481361158527</c:v>
                </c:pt>
                <c:pt idx="20231">
                  <c:v>27.849512692032398</c:v>
                </c:pt>
                <c:pt idx="20232">
                  <c:v>27.8508892682121</c:v>
                </c:pt>
                <c:pt idx="20233">
                  <c:v>27.852265844391798</c:v>
                </c:pt>
                <c:pt idx="20234">
                  <c:v>27.8536424205716</c:v>
                </c:pt>
                <c:pt idx="20235">
                  <c:v>27.855018996751301</c:v>
                </c:pt>
                <c:pt idx="20236">
                  <c:v>27.856395572931</c:v>
                </c:pt>
                <c:pt idx="20237">
                  <c:v>27.857772149110701</c:v>
                </c:pt>
                <c:pt idx="20238">
                  <c:v>27.859148725290499</c:v>
                </c:pt>
                <c:pt idx="20239">
                  <c:v>27.860525301470201</c:v>
                </c:pt>
                <c:pt idx="20240">
                  <c:v>27.861901877649899</c:v>
                </c:pt>
                <c:pt idx="20241">
                  <c:v>27.863278453829601</c:v>
                </c:pt>
                <c:pt idx="20242">
                  <c:v>27.864655030009398</c:v>
                </c:pt>
                <c:pt idx="20243">
                  <c:v>27.8660316061891</c:v>
                </c:pt>
                <c:pt idx="20244">
                  <c:v>27.867408182368798</c:v>
                </c:pt>
                <c:pt idx="20245">
                  <c:v>27.8687847585485</c:v>
                </c:pt>
                <c:pt idx="20246">
                  <c:v>27.870161334728301</c:v>
                </c:pt>
                <c:pt idx="20247">
                  <c:v>27.871537910908</c:v>
                </c:pt>
                <c:pt idx="20248">
                  <c:v>27.872914487087701</c:v>
                </c:pt>
                <c:pt idx="20249">
                  <c:v>27.8742910632674</c:v>
                </c:pt>
                <c:pt idx="20250">
                  <c:v>27.875667639447201</c:v>
                </c:pt>
                <c:pt idx="20251">
                  <c:v>27.877044215626899</c:v>
                </c:pt>
                <c:pt idx="20252">
                  <c:v>27.878420791806601</c:v>
                </c:pt>
                <c:pt idx="20253">
                  <c:v>27.879797367986399</c:v>
                </c:pt>
                <c:pt idx="20254">
                  <c:v>27.8811739441661</c:v>
                </c:pt>
                <c:pt idx="20255">
                  <c:v>27.882550520345799</c:v>
                </c:pt>
                <c:pt idx="20256">
                  <c:v>27.8839270965255</c:v>
                </c:pt>
                <c:pt idx="20257">
                  <c:v>27.885303672705302</c:v>
                </c:pt>
                <c:pt idx="20258">
                  <c:v>27.886680248885</c:v>
                </c:pt>
                <c:pt idx="20259">
                  <c:v>27.888056825064702</c:v>
                </c:pt>
                <c:pt idx="20260">
                  <c:v>27.8894334012444</c:v>
                </c:pt>
                <c:pt idx="20261">
                  <c:v>27.890809977424201</c:v>
                </c:pt>
                <c:pt idx="20262">
                  <c:v>27.892186553603899</c:v>
                </c:pt>
                <c:pt idx="20263">
                  <c:v>27.893563129783601</c:v>
                </c:pt>
                <c:pt idx="20264">
                  <c:v>27.894939705963299</c:v>
                </c:pt>
                <c:pt idx="20265">
                  <c:v>27.896316282143101</c:v>
                </c:pt>
                <c:pt idx="20266">
                  <c:v>27.897692858322799</c:v>
                </c:pt>
                <c:pt idx="20267">
                  <c:v>27.899069434502501</c:v>
                </c:pt>
                <c:pt idx="20268">
                  <c:v>27.900446010682199</c:v>
                </c:pt>
                <c:pt idx="20269">
                  <c:v>27.901822586862</c:v>
                </c:pt>
                <c:pt idx="20270">
                  <c:v>27.903199163041698</c:v>
                </c:pt>
                <c:pt idx="20271">
                  <c:v>27.9045757392214</c:v>
                </c:pt>
                <c:pt idx="20272">
                  <c:v>27.905952315401102</c:v>
                </c:pt>
                <c:pt idx="20273">
                  <c:v>27.907328891580899</c:v>
                </c:pt>
                <c:pt idx="20274">
                  <c:v>27.908705467760601</c:v>
                </c:pt>
                <c:pt idx="20275">
                  <c:v>27.910082043940299</c:v>
                </c:pt>
                <c:pt idx="20276">
                  <c:v>27.911458620120001</c:v>
                </c:pt>
                <c:pt idx="20277">
                  <c:v>27.912835196299799</c:v>
                </c:pt>
                <c:pt idx="20278">
                  <c:v>27.914211772479501</c:v>
                </c:pt>
                <c:pt idx="20279">
                  <c:v>27.915588348659199</c:v>
                </c:pt>
                <c:pt idx="20280">
                  <c:v>27.916964924838901</c:v>
                </c:pt>
                <c:pt idx="20281">
                  <c:v>27.918341501018698</c:v>
                </c:pt>
                <c:pt idx="20282">
                  <c:v>27.9197180771984</c:v>
                </c:pt>
                <c:pt idx="20283">
                  <c:v>27.921094653378098</c:v>
                </c:pt>
                <c:pt idx="20284">
                  <c:v>27.9224712295579</c:v>
                </c:pt>
                <c:pt idx="20285">
                  <c:v>27.923847805737601</c:v>
                </c:pt>
                <c:pt idx="20286">
                  <c:v>27.9252243819173</c:v>
                </c:pt>
                <c:pt idx="20287">
                  <c:v>27.926600958097001</c:v>
                </c:pt>
                <c:pt idx="20288">
                  <c:v>27.927977534276799</c:v>
                </c:pt>
                <c:pt idx="20289">
                  <c:v>27.929354110456501</c:v>
                </c:pt>
                <c:pt idx="20290">
                  <c:v>27.930730686636199</c:v>
                </c:pt>
                <c:pt idx="20291">
                  <c:v>27.932107262815901</c:v>
                </c:pt>
                <c:pt idx="20292">
                  <c:v>27.933483838995699</c:v>
                </c:pt>
                <c:pt idx="20293">
                  <c:v>27.9348604151754</c:v>
                </c:pt>
                <c:pt idx="20294">
                  <c:v>27.936236991355099</c:v>
                </c:pt>
                <c:pt idx="20295">
                  <c:v>27.9376135675348</c:v>
                </c:pt>
                <c:pt idx="20296">
                  <c:v>27.938990143714602</c:v>
                </c:pt>
                <c:pt idx="20297">
                  <c:v>27.9403667198943</c:v>
                </c:pt>
                <c:pt idx="20298">
                  <c:v>27.941743296074002</c:v>
                </c:pt>
                <c:pt idx="20299">
                  <c:v>27.9431198722537</c:v>
                </c:pt>
                <c:pt idx="20300">
                  <c:v>27.944496448433501</c:v>
                </c:pt>
                <c:pt idx="20301">
                  <c:v>27.945873024613199</c:v>
                </c:pt>
                <c:pt idx="20302">
                  <c:v>27.947249600792901</c:v>
                </c:pt>
                <c:pt idx="20303">
                  <c:v>27.948626176972599</c:v>
                </c:pt>
                <c:pt idx="20304">
                  <c:v>27.9500027531524</c:v>
                </c:pt>
                <c:pt idx="20305">
                  <c:v>27.951379329332099</c:v>
                </c:pt>
                <c:pt idx="20306">
                  <c:v>27.9527559055118</c:v>
                </c:pt>
                <c:pt idx="20307">
                  <c:v>27.954132481691499</c:v>
                </c:pt>
                <c:pt idx="20308">
                  <c:v>27.9555090578713</c:v>
                </c:pt>
                <c:pt idx="20309">
                  <c:v>27.956885634051002</c:v>
                </c:pt>
                <c:pt idx="20310">
                  <c:v>27.9582622102307</c:v>
                </c:pt>
                <c:pt idx="20311">
                  <c:v>27.959638786410402</c:v>
                </c:pt>
                <c:pt idx="20312">
                  <c:v>27.961015362590199</c:v>
                </c:pt>
                <c:pt idx="20313">
                  <c:v>27.962391938769901</c:v>
                </c:pt>
                <c:pt idx="20314">
                  <c:v>27.963768514949599</c:v>
                </c:pt>
                <c:pt idx="20315">
                  <c:v>27.965145091129401</c:v>
                </c:pt>
                <c:pt idx="20316">
                  <c:v>27.966521667309099</c:v>
                </c:pt>
                <c:pt idx="20317">
                  <c:v>27.967898243488801</c:v>
                </c:pt>
                <c:pt idx="20318">
                  <c:v>27.969274819668499</c:v>
                </c:pt>
                <c:pt idx="20319">
                  <c:v>27.9706513958483</c:v>
                </c:pt>
                <c:pt idx="20320">
                  <c:v>27.972027972027998</c:v>
                </c:pt>
                <c:pt idx="20321">
                  <c:v>27.9734045482077</c:v>
                </c:pt>
                <c:pt idx="20322">
                  <c:v>27.974781124387398</c:v>
                </c:pt>
                <c:pt idx="20323">
                  <c:v>27.9761577005672</c:v>
                </c:pt>
                <c:pt idx="20324">
                  <c:v>27.977534276746901</c:v>
                </c:pt>
                <c:pt idx="20325">
                  <c:v>27.9789108529266</c:v>
                </c:pt>
                <c:pt idx="20326">
                  <c:v>27.980287429106301</c:v>
                </c:pt>
                <c:pt idx="20327">
                  <c:v>27.981664005286099</c:v>
                </c:pt>
                <c:pt idx="20328">
                  <c:v>27.983040581465801</c:v>
                </c:pt>
                <c:pt idx="20329">
                  <c:v>27.984417157645499</c:v>
                </c:pt>
                <c:pt idx="20330">
                  <c:v>27.985793733825201</c:v>
                </c:pt>
                <c:pt idx="20331">
                  <c:v>27.987170310004998</c:v>
                </c:pt>
                <c:pt idx="20332">
                  <c:v>27.9885468861847</c:v>
                </c:pt>
                <c:pt idx="20333">
                  <c:v>27.989923462364398</c:v>
                </c:pt>
                <c:pt idx="20334">
                  <c:v>27.9913000385441</c:v>
                </c:pt>
                <c:pt idx="20335">
                  <c:v>27.992676614723901</c:v>
                </c:pt>
                <c:pt idx="20336">
                  <c:v>27.9940531909036</c:v>
                </c:pt>
                <c:pt idx="20337">
                  <c:v>27.995429767083301</c:v>
                </c:pt>
                <c:pt idx="20338">
                  <c:v>27.996806343263</c:v>
                </c:pt>
                <c:pt idx="20339">
                  <c:v>27.998182919442801</c:v>
                </c:pt>
                <c:pt idx="20340">
                  <c:v>27.999559495622499</c:v>
                </c:pt>
                <c:pt idx="20341">
                  <c:v>28.000936071802201</c:v>
                </c:pt>
                <c:pt idx="20342">
                  <c:v>28.002312647981899</c:v>
                </c:pt>
                <c:pt idx="20343">
                  <c:v>28.0036892241617</c:v>
                </c:pt>
                <c:pt idx="20344">
                  <c:v>28.005065800341399</c:v>
                </c:pt>
                <c:pt idx="20345">
                  <c:v>28.0064423765211</c:v>
                </c:pt>
                <c:pt idx="20346">
                  <c:v>28.007818952700902</c:v>
                </c:pt>
                <c:pt idx="20347">
                  <c:v>28.0091955288806</c:v>
                </c:pt>
                <c:pt idx="20348">
                  <c:v>28.010572105060302</c:v>
                </c:pt>
                <c:pt idx="20349">
                  <c:v>28.01194868124</c:v>
                </c:pt>
                <c:pt idx="20350">
                  <c:v>28.013325257419801</c:v>
                </c:pt>
                <c:pt idx="20351">
                  <c:v>28.014701833599499</c:v>
                </c:pt>
                <c:pt idx="20352">
                  <c:v>28.016078409779201</c:v>
                </c:pt>
                <c:pt idx="20353">
                  <c:v>28.017454985958899</c:v>
                </c:pt>
                <c:pt idx="20354">
                  <c:v>28.018831562138701</c:v>
                </c:pt>
                <c:pt idx="20355">
                  <c:v>28.020208138318399</c:v>
                </c:pt>
                <c:pt idx="20356">
                  <c:v>28.021584714498101</c:v>
                </c:pt>
                <c:pt idx="20357">
                  <c:v>28.022961290677799</c:v>
                </c:pt>
                <c:pt idx="20358">
                  <c:v>28.0243378668576</c:v>
                </c:pt>
                <c:pt idx="20359">
                  <c:v>28.025714443037302</c:v>
                </c:pt>
                <c:pt idx="20360">
                  <c:v>28.027091019217</c:v>
                </c:pt>
                <c:pt idx="20361">
                  <c:v>28.028467595396702</c:v>
                </c:pt>
                <c:pt idx="20362">
                  <c:v>28.029844171576499</c:v>
                </c:pt>
                <c:pt idx="20363">
                  <c:v>28.031220747756201</c:v>
                </c:pt>
                <c:pt idx="20364">
                  <c:v>28.032597323935899</c:v>
                </c:pt>
                <c:pt idx="20365">
                  <c:v>28.033973900115601</c:v>
                </c:pt>
                <c:pt idx="20366">
                  <c:v>28.035350476295399</c:v>
                </c:pt>
                <c:pt idx="20367">
                  <c:v>28.036727052475101</c:v>
                </c:pt>
                <c:pt idx="20368">
                  <c:v>28.038103628654799</c:v>
                </c:pt>
                <c:pt idx="20369">
                  <c:v>28.039480204834501</c:v>
                </c:pt>
                <c:pt idx="20370">
                  <c:v>28.040856781014298</c:v>
                </c:pt>
                <c:pt idx="20371">
                  <c:v>28.042233357194</c:v>
                </c:pt>
                <c:pt idx="20372">
                  <c:v>28.043609933373698</c:v>
                </c:pt>
                <c:pt idx="20373">
                  <c:v>28.0449865095534</c:v>
                </c:pt>
                <c:pt idx="20374">
                  <c:v>28.046363085733201</c:v>
                </c:pt>
                <c:pt idx="20375">
                  <c:v>28.0477396619129</c:v>
                </c:pt>
                <c:pt idx="20376">
                  <c:v>28.049116238092601</c:v>
                </c:pt>
                <c:pt idx="20377">
                  <c:v>28.050492814272399</c:v>
                </c:pt>
                <c:pt idx="20378">
                  <c:v>28.051869390452101</c:v>
                </c:pt>
                <c:pt idx="20379">
                  <c:v>28.053245966631799</c:v>
                </c:pt>
                <c:pt idx="20380">
                  <c:v>28.054622542811501</c:v>
                </c:pt>
                <c:pt idx="20381">
                  <c:v>28.055999118991299</c:v>
                </c:pt>
                <c:pt idx="20382">
                  <c:v>28.057375695171</c:v>
                </c:pt>
                <c:pt idx="20383">
                  <c:v>28.058752271350698</c:v>
                </c:pt>
                <c:pt idx="20384">
                  <c:v>28.0601288475304</c:v>
                </c:pt>
                <c:pt idx="20385">
                  <c:v>28.061505423710202</c:v>
                </c:pt>
                <c:pt idx="20386">
                  <c:v>28.0628819998899</c:v>
                </c:pt>
                <c:pt idx="20387">
                  <c:v>28.064258576069602</c:v>
                </c:pt>
                <c:pt idx="20388">
                  <c:v>28.0656351522493</c:v>
                </c:pt>
                <c:pt idx="20389">
                  <c:v>28.067011728429101</c:v>
                </c:pt>
                <c:pt idx="20390">
                  <c:v>28.068388304608799</c:v>
                </c:pt>
                <c:pt idx="20391">
                  <c:v>28.069764880788501</c:v>
                </c:pt>
                <c:pt idx="20392">
                  <c:v>28.071141456968199</c:v>
                </c:pt>
                <c:pt idx="20393">
                  <c:v>28.072518033148</c:v>
                </c:pt>
                <c:pt idx="20394">
                  <c:v>28.073894609327699</c:v>
                </c:pt>
                <c:pt idx="20395">
                  <c:v>28.0752711855074</c:v>
                </c:pt>
                <c:pt idx="20396">
                  <c:v>28.076647761687099</c:v>
                </c:pt>
                <c:pt idx="20397">
                  <c:v>28.0780243378669</c:v>
                </c:pt>
                <c:pt idx="20398">
                  <c:v>28.079400914046602</c:v>
                </c:pt>
                <c:pt idx="20399">
                  <c:v>28.0807774902263</c:v>
                </c:pt>
                <c:pt idx="20400">
                  <c:v>28.082154066406002</c:v>
                </c:pt>
                <c:pt idx="20401">
                  <c:v>28.083530642585799</c:v>
                </c:pt>
                <c:pt idx="20402">
                  <c:v>28.084907218765501</c:v>
                </c:pt>
                <c:pt idx="20403">
                  <c:v>28.086283794945199</c:v>
                </c:pt>
                <c:pt idx="20404">
                  <c:v>28.087660371124901</c:v>
                </c:pt>
                <c:pt idx="20405">
                  <c:v>28.089036947304699</c:v>
                </c:pt>
                <c:pt idx="20406">
                  <c:v>28.090413523484401</c:v>
                </c:pt>
                <c:pt idx="20407">
                  <c:v>28.091790099664099</c:v>
                </c:pt>
                <c:pt idx="20408">
                  <c:v>28.093166675843801</c:v>
                </c:pt>
                <c:pt idx="20409">
                  <c:v>28.094543252023598</c:v>
                </c:pt>
                <c:pt idx="20410">
                  <c:v>28.0959198282033</c:v>
                </c:pt>
                <c:pt idx="20411">
                  <c:v>28.097296404382998</c:v>
                </c:pt>
                <c:pt idx="20412">
                  <c:v>28.098672980562799</c:v>
                </c:pt>
                <c:pt idx="20413">
                  <c:v>28.100049556742501</c:v>
                </c:pt>
                <c:pt idx="20414">
                  <c:v>28.101426132922199</c:v>
                </c:pt>
                <c:pt idx="20415">
                  <c:v>28.102802709101901</c:v>
                </c:pt>
                <c:pt idx="20416">
                  <c:v>28.104179285281699</c:v>
                </c:pt>
                <c:pt idx="20417">
                  <c:v>28.105555861461401</c:v>
                </c:pt>
                <c:pt idx="20418">
                  <c:v>28.106932437641099</c:v>
                </c:pt>
                <c:pt idx="20419">
                  <c:v>28.108309013820801</c:v>
                </c:pt>
                <c:pt idx="20420">
                  <c:v>28.109685590000598</c:v>
                </c:pt>
                <c:pt idx="20421">
                  <c:v>28.1110621661803</c:v>
                </c:pt>
                <c:pt idx="20422">
                  <c:v>28.112438742359998</c:v>
                </c:pt>
                <c:pt idx="20423">
                  <c:v>28.1138153185397</c:v>
                </c:pt>
                <c:pt idx="20424">
                  <c:v>28.115191894719501</c:v>
                </c:pt>
                <c:pt idx="20425">
                  <c:v>28.1165684708992</c:v>
                </c:pt>
                <c:pt idx="20426">
                  <c:v>28.117945047078901</c:v>
                </c:pt>
                <c:pt idx="20427">
                  <c:v>28.1193216232586</c:v>
                </c:pt>
                <c:pt idx="20428">
                  <c:v>28.120698199438401</c:v>
                </c:pt>
                <c:pt idx="20429">
                  <c:v>28.122074775618099</c:v>
                </c:pt>
                <c:pt idx="20430">
                  <c:v>28.123451351797801</c:v>
                </c:pt>
                <c:pt idx="20431">
                  <c:v>28.124827927977499</c:v>
                </c:pt>
                <c:pt idx="20432">
                  <c:v>28.1262045041573</c:v>
                </c:pt>
                <c:pt idx="20433">
                  <c:v>28.127581080336999</c:v>
                </c:pt>
                <c:pt idx="20434">
                  <c:v>28.1289576565167</c:v>
                </c:pt>
                <c:pt idx="20435">
                  <c:v>28.130334232696399</c:v>
                </c:pt>
                <c:pt idx="20436">
                  <c:v>28.1317108088762</c:v>
                </c:pt>
                <c:pt idx="20437">
                  <c:v>28.133087385055902</c:v>
                </c:pt>
                <c:pt idx="20438">
                  <c:v>28.1344639612356</c:v>
                </c:pt>
                <c:pt idx="20439">
                  <c:v>28.135840537415302</c:v>
                </c:pt>
                <c:pt idx="20440">
                  <c:v>28.137217113595099</c:v>
                </c:pt>
                <c:pt idx="20441">
                  <c:v>28.138593689774801</c:v>
                </c:pt>
                <c:pt idx="20442">
                  <c:v>28.139970265954499</c:v>
                </c:pt>
                <c:pt idx="20443">
                  <c:v>28.1413468421343</c:v>
                </c:pt>
                <c:pt idx="20444">
                  <c:v>28.142723418313999</c:v>
                </c:pt>
                <c:pt idx="20445">
                  <c:v>28.1440999944937</c:v>
                </c:pt>
                <c:pt idx="20446">
                  <c:v>28.145476570673399</c:v>
                </c:pt>
                <c:pt idx="20447">
                  <c:v>28.1468531468532</c:v>
                </c:pt>
                <c:pt idx="20448">
                  <c:v>28.148229723032902</c:v>
                </c:pt>
                <c:pt idx="20449">
                  <c:v>28.1496062992126</c:v>
                </c:pt>
                <c:pt idx="20450">
                  <c:v>28.150982875392302</c:v>
                </c:pt>
                <c:pt idx="20451">
                  <c:v>28.152359451572099</c:v>
                </c:pt>
                <c:pt idx="20452">
                  <c:v>28.153736027751801</c:v>
                </c:pt>
                <c:pt idx="20453">
                  <c:v>28.155112603931499</c:v>
                </c:pt>
                <c:pt idx="20454">
                  <c:v>28.156489180111201</c:v>
                </c:pt>
                <c:pt idx="20455">
                  <c:v>28.157865756290999</c:v>
                </c:pt>
                <c:pt idx="20456">
                  <c:v>28.159242332470701</c:v>
                </c:pt>
                <c:pt idx="20457">
                  <c:v>28.160618908650399</c:v>
                </c:pt>
                <c:pt idx="20458">
                  <c:v>28.161995484830101</c:v>
                </c:pt>
                <c:pt idx="20459">
                  <c:v>28.163372061009898</c:v>
                </c:pt>
                <c:pt idx="20460">
                  <c:v>28.1647486371896</c:v>
                </c:pt>
                <c:pt idx="20461">
                  <c:v>28.166125213369298</c:v>
                </c:pt>
                <c:pt idx="20462">
                  <c:v>28.167501789549</c:v>
                </c:pt>
                <c:pt idx="20463">
                  <c:v>28.168878365728801</c:v>
                </c:pt>
                <c:pt idx="20464">
                  <c:v>28.1702549419085</c:v>
                </c:pt>
                <c:pt idx="20465">
                  <c:v>28.171631518088201</c:v>
                </c:pt>
                <c:pt idx="20466">
                  <c:v>28.1730080942679</c:v>
                </c:pt>
                <c:pt idx="20467">
                  <c:v>28.174384670447701</c:v>
                </c:pt>
                <c:pt idx="20468">
                  <c:v>28.175761246627399</c:v>
                </c:pt>
                <c:pt idx="20469">
                  <c:v>28.177137822807101</c:v>
                </c:pt>
                <c:pt idx="20470">
                  <c:v>28.178514398986799</c:v>
                </c:pt>
                <c:pt idx="20471">
                  <c:v>28.1798909751666</c:v>
                </c:pt>
                <c:pt idx="20472">
                  <c:v>28.181267551346298</c:v>
                </c:pt>
                <c:pt idx="20473">
                  <c:v>28.182644127526</c:v>
                </c:pt>
                <c:pt idx="20474">
                  <c:v>28.184020703705698</c:v>
                </c:pt>
                <c:pt idx="20475">
                  <c:v>28.1853972798855</c:v>
                </c:pt>
                <c:pt idx="20476">
                  <c:v>28.186773856065201</c:v>
                </c:pt>
                <c:pt idx="20477">
                  <c:v>28.1881504322449</c:v>
                </c:pt>
                <c:pt idx="20478">
                  <c:v>28.189527008424701</c:v>
                </c:pt>
                <c:pt idx="20479">
                  <c:v>28.190903584604399</c:v>
                </c:pt>
                <c:pt idx="20480">
                  <c:v>28.192280160784101</c:v>
                </c:pt>
                <c:pt idx="20481">
                  <c:v>28.193656736963799</c:v>
                </c:pt>
                <c:pt idx="20482">
                  <c:v>28.1950333131436</c:v>
                </c:pt>
                <c:pt idx="20483">
                  <c:v>28.196409889323299</c:v>
                </c:pt>
                <c:pt idx="20484">
                  <c:v>28.197786465503</c:v>
                </c:pt>
                <c:pt idx="20485">
                  <c:v>28.199163041682699</c:v>
                </c:pt>
                <c:pt idx="20486">
                  <c:v>28.2005396178625</c:v>
                </c:pt>
                <c:pt idx="20487">
                  <c:v>28.201916194042202</c:v>
                </c:pt>
                <c:pt idx="20488">
                  <c:v>28.2032927702219</c:v>
                </c:pt>
                <c:pt idx="20489">
                  <c:v>28.204669346401602</c:v>
                </c:pt>
                <c:pt idx="20490">
                  <c:v>28.206045922581399</c:v>
                </c:pt>
                <c:pt idx="20491">
                  <c:v>28.207422498761101</c:v>
                </c:pt>
                <c:pt idx="20492">
                  <c:v>28.208799074940799</c:v>
                </c:pt>
                <c:pt idx="20493">
                  <c:v>28.210175651120501</c:v>
                </c:pt>
                <c:pt idx="20494">
                  <c:v>28.211552227300299</c:v>
                </c:pt>
                <c:pt idx="20495">
                  <c:v>28.212928803480001</c:v>
                </c:pt>
                <c:pt idx="20496">
                  <c:v>28.214305379659699</c:v>
                </c:pt>
                <c:pt idx="20497">
                  <c:v>28.215681955839401</c:v>
                </c:pt>
                <c:pt idx="20498">
                  <c:v>28.217058532019198</c:v>
                </c:pt>
                <c:pt idx="20499">
                  <c:v>28.2184351081989</c:v>
                </c:pt>
                <c:pt idx="20500">
                  <c:v>28.219811684378602</c:v>
                </c:pt>
                <c:pt idx="20501">
                  <c:v>28.2211882605583</c:v>
                </c:pt>
                <c:pt idx="20502">
                  <c:v>28.222564836738101</c:v>
                </c:pt>
                <c:pt idx="20503">
                  <c:v>28.223941412917799</c:v>
                </c:pt>
                <c:pt idx="20504">
                  <c:v>28.225317989097501</c:v>
                </c:pt>
                <c:pt idx="20505">
                  <c:v>28.226694565277199</c:v>
                </c:pt>
                <c:pt idx="20506">
                  <c:v>28.228071141457001</c:v>
                </c:pt>
                <c:pt idx="20507">
                  <c:v>28.229447717636699</c:v>
                </c:pt>
                <c:pt idx="20508">
                  <c:v>28.230824293816401</c:v>
                </c:pt>
                <c:pt idx="20509">
                  <c:v>28.232200869996198</c:v>
                </c:pt>
                <c:pt idx="20510">
                  <c:v>28.2335774461759</c:v>
                </c:pt>
                <c:pt idx="20511">
                  <c:v>28.234954022355598</c:v>
                </c:pt>
                <c:pt idx="20512">
                  <c:v>28.2363305985353</c:v>
                </c:pt>
                <c:pt idx="20513">
                  <c:v>28.237707174715101</c:v>
                </c:pt>
                <c:pt idx="20514">
                  <c:v>28.2390837508948</c:v>
                </c:pt>
                <c:pt idx="20515">
                  <c:v>28.240460327074501</c:v>
                </c:pt>
                <c:pt idx="20516">
                  <c:v>28.2418369032542</c:v>
                </c:pt>
                <c:pt idx="20517">
                  <c:v>28.243213479434001</c:v>
                </c:pt>
                <c:pt idx="20518">
                  <c:v>28.244590055613699</c:v>
                </c:pt>
                <c:pt idx="20519">
                  <c:v>28.245966631793401</c:v>
                </c:pt>
                <c:pt idx="20520">
                  <c:v>28.247343207973099</c:v>
                </c:pt>
                <c:pt idx="20521">
                  <c:v>28.2487197841529</c:v>
                </c:pt>
                <c:pt idx="20522">
                  <c:v>28.250096360332599</c:v>
                </c:pt>
                <c:pt idx="20523">
                  <c:v>28.2514729365123</c:v>
                </c:pt>
                <c:pt idx="20524">
                  <c:v>28.252849512691999</c:v>
                </c:pt>
                <c:pt idx="20525">
                  <c:v>28.2542260888718</c:v>
                </c:pt>
                <c:pt idx="20526">
                  <c:v>28.255602665051502</c:v>
                </c:pt>
                <c:pt idx="20527">
                  <c:v>28.2569792412312</c:v>
                </c:pt>
                <c:pt idx="20528">
                  <c:v>28.258355817410902</c:v>
                </c:pt>
                <c:pt idx="20529">
                  <c:v>28.259732393590699</c:v>
                </c:pt>
                <c:pt idx="20530">
                  <c:v>28.261108969770401</c:v>
                </c:pt>
                <c:pt idx="20531">
                  <c:v>28.262485545950099</c:v>
                </c:pt>
                <c:pt idx="20532">
                  <c:v>28.263862122129801</c:v>
                </c:pt>
                <c:pt idx="20533">
                  <c:v>28.265238698309599</c:v>
                </c:pt>
                <c:pt idx="20534">
                  <c:v>28.2666152744893</c:v>
                </c:pt>
                <c:pt idx="20535">
                  <c:v>28.267991850668999</c:v>
                </c:pt>
                <c:pt idx="20536">
                  <c:v>28.2693684268488</c:v>
                </c:pt>
                <c:pt idx="20537">
                  <c:v>28.270745003028502</c:v>
                </c:pt>
                <c:pt idx="20538">
                  <c:v>28.2721215792082</c:v>
                </c:pt>
                <c:pt idx="20539">
                  <c:v>28.273498155387902</c:v>
                </c:pt>
                <c:pt idx="20540">
                  <c:v>28.274874731567699</c:v>
                </c:pt>
                <c:pt idx="20541">
                  <c:v>28.276251307747401</c:v>
                </c:pt>
                <c:pt idx="20542">
                  <c:v>28.277627883927099</c:v>
                </c:pt>
                <c:pt idx="20543">
                  <c:v>28.279004460106801</c:v>
                </c:pt>
                <c:pt idx="20544">
                  <c:v>28.280381036286599</c:v>
                </c:pt>
                <c:pt idx="20545">
                  <c:v>28.281757612466301</c:v>
                </c:pt>
                <c:pt idx="20546">
                  <c:v>28.283134188645999</c:v>
                </c:pt>
                <c:pt idx="20547">
                  <c:v>28.284510764825701</c:v>
                </c:pt>
                <c:pt idx="20548">
                  <c:v>28.285887341005498</c:v>
                </c:pt>
                <c:pt idx="20549">
                  <c:v>28.2872639171852</c:v>
                </c:pt>
                <c:pt idx="20550">
                  <c:v>28.288640493364898</c:v>
                </c:pt>
                <c:pt idx="20551">
                  <c:v>28.2900170695446</c:v>
                </c:pt>
                <c:pt idx="20552">
                  <c:v>28.291393645724401</c:v>
                </c:pt>
                <c:pt idx="20553">
                  <c:v>28.2927702219041</c:v>
                </c:pt>
                <c:pt idx="20554">
                  <c:v>28.294146798083801</c:v>
                </c:pt>
                <c:pt idx="20555">
                  <c:v>28.2955233742635</c:v>
                </c:pt>
                <c:pt idx="20556">
                  <c:v>28.296899950443301</c:v>
                </c:pt>
                <c:pt idx="20557">
                  <c:v>28.298276526622999</c:v>
                </c:pt>
                <c:pt idx="20558">
                  <c:v>28.299653102802701</c:v>
                </c:pt>
                <c:pt idx="20559">
                  <c:v>28.301029678982399</c:v>
                </c:pt>
                <c:pt idx="20560">
                  <c:v>28.3024062551622</c:v>
                </c:pt>
                <c:pt idx="20561">
                  <c:v>28.303782831341898</c:v>
                </c:pt>
                <c:pt idx="20562">
                  <c:v>28.3051594075216</c:v>
                </c:pt>
                <c:pt idx="20563">
                  <c:v>28.306535983701298</c:v>
                </c:pt>
                <c:pt idx="20564">
                  <c:v>28.3079125598811</c:v>
                </c:pt>
                <c:pt idx="20565">
                  <c:v>28.309289136060801</c:v>
                </c:pt>
                <c:pt idx="20566">
                  <c:v>28.3106657122405</c:v>
                </c:pt>
                <c:pt idx="20567">
                  <c:v>28.312042288420201</c:v>
                </c:pt>
                <c:pt idx="20568">
                  <c:v>28.313418864599999</c:v>
                </c:pt>
                <c:pt idx="20569">
                  <c:v>28.314795440779701</c:v>
                </c:pt>
                <c:pt idx="20570">
                  <c:v>28.316172016959399</c:v>
                </c:pt>
                <c:pt idx="20571">
                  <c:v>28.3175485931392</c:v>
                </c:pt>
                <c:pt idx="20572">
                  <c:v>28.318925169318899</c:v>
                </c:pt>
                <c:pt idx="20573">
                  <c:v>28.3203017454986</c:v>
                </c:pt>
                <c:pt idx="20574">
                  <c:v>28.321678321678299</c:v>
                </c:pt>
                <c:pt idx="20575">
                  <c:v>28.3230548978581</c:v>
                </c:pt>
                <c:pt idx="20576">
                  <c:v>28.324431474037802</c:v>
                </c:pt>
                <c:pt idx="20577">
                  <c:v>28.3258080502175</c:v>
                </c:pt>
                <c:pt idx="20578">
                  <c:v>28.327184626397202</c:v>
                </c:pt>
                <c:pt idx="20579">
                  <c:v>28.328561202576999</c:v>
                </c:pt>
                <c:pt idx="20580">
                  <c:v>28.329937778756701</c:v>
                </c:pt>
                <c:pt idx="20581">
                  <c:v>28.331314354936399</c:v>
                </c:pt>
                <c:pt idx="20582">
                  <c:v>28.332690931116101</c:v>
                </c:pt>
                <c:pt idx="20583">
                  <c:v>28.334067507295899</c:v>
                </c:pt>
                <c:pt idx="20584">
                  <c:v>28.335444083475601</c:v>
                </c:pt>
                <c:pt idx="20585">
                  <c:v>28.336820659655299</c:v>
                </c:pt>
                <c:pt idx="20586">
                  <c:v>28.338197235835</c:v>
                </c:pt>
                <c:pt idx="20587">
                  <c:v>28.339573812014802</c:v>
                </c:pt>
                <c:pt idx="20588">
                  <c:v>28.3409503881945</c:v>
                </c:pt>
                <c:pt idx="20589">
                  <c:v>28.342326964374202</c:v>
                </c:pt>
                <c:pt idx="20590">
                  <c:v>28.3437035405539</c:v>
                </c:pt>
                <c:pt idx="20591">
                  <c:v>28.345080116733701</c:v>
                </c:pt>
                <c:pt idx="20592">
                  <c:v>28.346456692913399</c:v>
                </c:pt>
                <c:pt idx="20593">
                  <c:v>28.347833269093101</c:v>
                </c:pt>
                <c:pt idx="20594">
                  <c:v>28.349209845272799</c:v>
                </c:pt>
                <c:pt idx="20595">
                  <c:v>28.350586421452601</c:v>
                </c:pt>
                <c:pt idx="20596">
                  <c:v>28.351962997632299</c:v>
                </c:pt>
                <c:pt idx="20597">
                  <c:v>28.353339573812001</c:v>
                </c:pt>
                <c:pt idx="20598">
                  <c:v>28.354716149991699</c:v>
                </c:pt>
                <c:pt idx="20599">
                  <c:v>28.3560927261715</c:v>
                </c:pt>
                <c:pt idx="20600">
                  <c:v>28.357469302351198</c:v>
                </c:pt>
                <c:pt idx="20601">
                  <c:v>28.3588458785309</c:v>
                </c:pt>
                <c:pt idx="20602">
                  <c:v>28.360222454710701</c:v>
                </c:pt>
                <c:pt idx="20603">
                  <c:v>28.3615990308904</c:v>
                </c:pt>
                <c:pt idx="20604">
                  <c:v>28.362975607070101</c:v>
                </c:pt>
                <c:pt idx="20605">
                  <c:v>28.3643521832498</c:v>
                </c:pt>
                <c:pt idx="20606">
                  <c:v>28.365728759429601</c:v>
                </c:pt>
                <c:pt idx="20607">
                  <c:v>28.367105335609299</c:v>
                </c:pt>
                <c:pt idx="20608">
                  <c:v>28.368481911789001</c:v>
                </c:pt>
                <c:pt idx="20609">
                  <c:v>28.369858487968699</c:v>
                </c:pt>
                <c:pt idx="20610">
                  <c:v>28.3712350641485</c:v>
                </c:pt>
                <c:pt idx="20611">
                  <c:v>28.372611640328198</c:v>
                </c:pt>
                <c:pt idx="20612">
                  <c:v>28.3739882165079</c:v>
                </c:pt>
                <c:pt idx="20613">
                  <c:v>28.375364792687598</c:v>
                </c:pt>
                <c:pt idx="20614">
                  <c:v>28.3767413688674</c:v>
                </c:pt>
                <c:pt idx="20615">
                  <c:v>28.378117945047102</c:v>
                </c:pt>
                <c:pt idx="20616">
                  <c:v>28.3794945212268</c:v>
                </c:pt>
                <c:pt idx="20617">
                  <c:v>28.380871097406501</c:v>
                </c:pt>
                <c:pt idx="20618">
                  <c:v>28.382247673586299</c:v>
                </c:pt>
                <c:pt idx="20619">
                  <c:v>28.383624249766001</c:v>
                </c:pt>
                <c:pt idx="20620">
                  <c:v>28.385000825945699</c:v>
                </c:pt>
                <c:pt idx="20621">
                  <c:v>28.386377402125401</c:v>
                </c:pt>
                <c:pt idx="20622">
                  <c:v>28.387753978305199</c:v>
                </c:pt>
                <c:pt idx="20623">
                  <c:v>28.3891305544849</c:v>
                </c:pt>
                <c:pt idx="20624">
                  <c:v>28.390507130664599</c:v>
                </c:pt>
                <c:pt idx="20625">
                  <c:v>28.3918837068443</c:v>
                </c:pt>
                <c:pt idx="20626">
                  <c:v>28.393260283024102</c:v>
                </c:pt>
                <c:pt idx="20627">
                  <c:v>28.3946368592038</c:v>
                </c:pt>
                <c:pt idx="20628">
                  <c:v>28.396013435383502</c:v>
                </c:pt>
                <c:pt idx="20629">
                  <c:v>28.3973900115632</c:v>
                </c:pt>
                <c:pt idx="20630">
                  <c:v>28.398766587743001</c:v>
                </c:pt>
                <c:pt idx="20631">
                  <c:v>28.400143163922699</c:v>
                </c:pt>
                <c:pt idx="20632">
                  <c:v>28.401519740102401</c:v>
                </c:pt>
                <c:pt idx="20633">
                  <c:v>28.402896316282199</c:v>
                </c:pt>
                <c:pt idx="20634">
                  <c:v>28.404272892461901</c:v>
                </c:pt>
                <c:pt idx="20635">
                  <c:v>28.405649468641599</c:v>
                </c:pt>
                <c:pt idx="20636">
                  <c:v>28.407026044821301</c:v>
                </c:pt>
                <c:pt idx="20637">
                  <c:v>28.408402621001098</c:v>
                </c:pt>
                <c:pt idx="20638">
                  <c:v>28.4097791971808</c:v>
                </c:pt>
                <c:pt idx="20639">
                  <c:v>28.411155773360498</c:v>
                </c:pt>
                <c:pt idx="20640">
                  <c:v>28.4125323495402</c:v>
                </c:pt>
                <c:pt idx="20641">
                  <c:v>28.413908925720001</c:v>
                </c:pt>
                <c:pt idx="20642">
                  <c:v>28.415285501899699</c:v>
                </c:pt>
                <c:pt idx="20643">
                  <c:v>28.416662078079401</c:v>
                </c:pt>
                <c:pt idx="20644">
                  <c:v>28.418038654259099</c:v>
                </c:pt>
                <c:pt idx="20645">
                  <c:v>28.419415230438901</c:v>
                </c:pt>
                <c:pt idx="20646">
                  <c:v>28.420791806618599</c:v>
                </c:pt>
                <c:pt idx="20647">
                  <c:v>28.422168382798301</c:v>
                </c:pt>
                <c:pt idx="20648">
                  <c:v>28.423544958977999</c:v>
                </c:pt>
                <c:pt idx="20649">
                  <c:v>28.4249215351578</c:v>
                </c:pt>
                <c:pt idx="20650">
                  <c:v>28.426298111337498</c:v>
                </c:pt>
                <c:pt idx="20651">
                  <c:v>28.4276746875172</c:v>
                </c:pt>
                <c:pt idx="20652">
                  <c:v>28.429051263696898</c:v>
                </c:pt>
                <c:pt idx="20653">
                  <c:v>28.4304278398767</c:v>
                </c:pt>
                <c:pt idx="20654">
                  <c:v>28.431804416056401</c:v>
                </c:pt>
                <c:pt idx="20655">
                  <c:v>28.4331809922361</c:v>
                </c:pt>
                <c:pt idx="20656">
                  <c:v>28.434557568415801</c:v>
                </c:pt>
                <c:pt idx="20657">
                  <c:v>28.435934144595599</c:v>
                </c:pt>
                <c:pt idx="20658">
                  <c:v>28.437310720775301</c:v>
                </c:pt>
                <c:pt idx="20659">
                  <c:v>28.438687296954999</c:v>
                </c:pt>
                <c:pt idx="20660">
                  <c:v>28.440063873134701</c:v>
                </c:pt>
                <c:pt idx="20661">
                  <c:v>28.441440449314499</c:v>
                </c:pt>
                <c:pt idx="20662">
                  <c:v>28.4428170254942</c:v>
                </c:pt>
                <c:pt idx="20663">
                  <c:v>28.444193601673899</c:v>
                </c:pt>
                <c:pt idx="20664">
                  <c:v>28.4455701778536</c:v>
                </c:pt>
                <c:pt idx="20665">
                  <c:v>28.446946754033402</c:v>
                </c:pt>
                <c:pt idx="20666">
                  <c:v>28.4483233302131</c:v>
                </c:pt>
                <c:pt idx="20667">
                  <c:v>28.449699906392802</c:v>
                </c:pt>
                <c:pt idx="20668">
                  <c:v>28.451076482572599</c:v>
                </c:pt>
                <c:pt idx="20669">
                  <c:v>28.452453058752301</c:v>
                </c:pt>
                <c:pt idx="20670">
                  <c:v>28.453829634931999</c:v>
                </c:pt>
                <c:pt idx="20671">
                  <c:v>28.455206211111701</c:v>
                </c:pt>
                <c:pt idx="20672">
                  <c:v>28.456582787291499</c:v>
                </c:pt>
                <c:pt idx="20673">
                  <c:v>28.4579593634712</c:v>
                </c:pt>
                <c:pt idx="20674">
                  <c:v>28.459335939650899</c:v>
                </c:pt>
                <c:pt idx="20675">
                  <c:v>28.4607125158306</c:v>
                </c:pt>
                <c:pt idx="20676">
                  <c:v>28.462089092010402</c:v>
                </c:pt>
                <c:pt idx="20677">
                  <c:v>28.4634656681901</c:v>
                </c:pt>
                <c:pt idx="20678">
                  <c:v>28.464842244369802</c:v>
                </c:pt>
                <c:pt idx="20679">
                  <c:v>28.4662188205495</c:v>
                </c:pt>
                <c:pt idx="20680">
                  <c:v>28.467595396729301</c:v>
                </c:pt>
                <c:pt idx="20681">
                  <c:v>28.468971972908999</c:v>
                </c:pt>
                <c:pt idx="20682">
                  <c:v>28.470348549088701</c:v>
                </c:pt>
                <c:pt idx="20683">
                  <c:v>28.471725125268399</c:v>
                </c:pt>
                <c:pt idx="20684">
                  <c:v>28.473101701448201</c:v>
                </c:pt>
                <c:pt idx="20685">
                  <c:v>28.474478277627899</c:v>
                </c:pt>
                <c:pt idx="20686">
                  <c:v>28.475854853807601</c:v>
                </c:pt>
                <c:pt idx="20687">
                  <c:v>28.477231429987299</c:v>
                </c:pt>
                <c:pt idx="20688">
                  <c:v>28.4786080061671</c:v>
                </c:pt>
                <c:pt idx="20689">
                  <c:v>28.479984582346798</c:v>
                </c:pt>
                <c:pt idx="20690">
                  <c:v>28.4813611585265</c:v>
                </c:pt>
                <c:pt idx="20691">
                  <c:v>28.482737734706198</c:v>
                </c:pt>
                <c:pt idx="20692">
                  <c:v>28.484114310886</c:v>
                </c:pt>
                <c:pt idx="20693">
                  <c:v>28.485490887065701</c:v>
                </c:pt>
                <c:pt idx="20694">
                  <c:v>28.4868674632454</c:v>
                </c:pt>
                <c:pt idx="20695">
                  <c:v>28.488244039425101</c:v>
                </c:pt>
                <c:pt idx="20696">
                  <c:v>28.489620615604899</c:v>
                </c:pt>
                <c:pt idx="20697">
                  <c:v>28.490997191784601</c:v>
                </c:pt>
                <c:pt idx="20698">
                  <c:v>28.492373767964299</c:v>
                </c:pt>
                <c:pt idx="20699">
                  <c:v>28.4937503441441</c:v>
                </c:pt>
                <c:pt idx="20700">
                  <c:v>28.495126920323798</c:v>
                </c:pt>
                <c:pt idx="20701">
                  <c:v>28.4965034965035</c:v>
                </c:pt>
                <c:pt idx="20702">
                  <c:v>28.497880072683198</c:v>
                </c:pt>
                <c:pt idx="20703">
                  <c:v>28.499256648863</c:v>
                </c:pt>
                <c:pt idx="20704">
                  <c:v>28.500633225042701</c:v>
                </c:pt>
                <c:pt idx="20705">
                  <c:v>28.5020098012224</c:v>
                </c:pt>
                <c:pt idx="20706">
                  <c:v>28.503386377402101</c:v>
                </c:pt>
                <c:pt idx="20707">
                  <c:v>28.504762953581899</c:v>
                </c:pt>
                <c:pt idx="20708">
                  <c:v>28.506139529761601</c:v>
                </c:pt>
                <c:pt idx="20709">
                  <c:v>28.507516105941299</c:v>
                </c:pt>
                <c:pt idx="20710">
                  <c:v>28.508892682121001</c:v>
                </c:pt>
                <c:pt idx="20711">
                  <c:v>28.510269258300799</c:v>
                </c:pt>
                <c:pt idx="20712">
                  <c:v>28.5116458344805</c:v>
                </c:pt>
                <c:pt idx="20713">
                  <c:v>28.513022410660199</c:v>
                </c:pt>
                <c:pt idx="20714">
                  <c:v>28.5143989868399</c:v>
                </c:pt>
                <c:pt idx="20715">
                  <c:v>28.515775563019702</c:v>
                </c:pt>
                <c:pt idx="20716">
                  <c:v>28.5171521391994</c:v>
                </c:pt>
                <c:pt idx="20717">
                  <c:v>28.518528715379102</c:v>
                </c:pt>
                <c:pt idx="20718">
                  <c:v>28.5199052915588</c:v>
                </c:pt>
                <c:pt idx="20719">
                  <c:v>28.521281867738601</c:v>
                </c:pt>
                <c:pt idx="20720">
                  <c:v>28.522658443918299</c:v>
                </c:pt>
                <c:pt idx="20721">
                  <c:v>28.524035020098001</c:v>
                </c:pt>
                <c:pt idx="20722">
                  <c:v>28.525411596277699</c:v>
                </c:pt>
                <c:pt idx="20723">
                  <c:v>28.526788172457501</c:v>
                </c:pt>
                <c:pt idx="20724">
                  <c:v>28.528164748637199</c:v>
                </c:pt>
                <c:pt idx="20725">
                  <c:v>28.529541324816901</c:v>
                </c:pt>
                <c:pt idx="20726">
                  <c:v>28.530917900996702</c:v>
                </c:pt>
                <c:pt idx="20727">
                  <c:v>28.5322944771764</c:v>
                </c:pt>
                <c:pt idx="20728">
                  <c:v>28.533671053356102</c:v>
                </c:pt>
                <c:pt idx="20729">
                  <c:v>28.5350476295358</c:v>
                </c:pt>
                <c:pt idx="20730">
                  <c:v>28.536424205715502</c:v>
                </c:pt>
                <c:pt idx="20731">
                  <c:v>28.537800781895299</c:v>
                </c:pt>
                <c:pt idx="20732">
                  <c:v>28.539177358075001</c:v>
                </c:pt>
                <c:pt idx="20733">
                  <c:v>28.540553934254699</c:v>
                </c:pt>
                <c:pt idx="20734">
                  <c:v>28.541930510434501</c:v>
                </c:pt>
                <c:pt idx="20735">
                  <c:v>28.543307086614199</c:v>
                </c:pt>
                <c:pt idx="20736">
                  <c:v>28.544683662793901</c:v>
                </c:pt>
                <c:pt idx="20737">
                  <c:v>28.546060238973599</c:v>
                </c:pt>
                <c:pt idx="20738">
                  <c:v>28.5474368151534</c:v>
                </c:pt>
                <c:pt idx="20739">
                  <c:v>28.548813391333098</c:v>
                </c:pt>
                <c:pt idx="20740">
                  <c:v>28.5501899675128</c:v>
                </c:pt>
                <c:pt idx="20741">
                  <c:v>28.551566543692498</c:v>
                </c:pt>
                <c:pt idx="20742">
                  <c:v>28.5529431198723</c:v>
                </c:pt>
                <c:pt idx="20743">
                  <c:v>28.554319696052001</c:v>
                </c:pt>
                <c:pt idx="20744">
                  <c:v>28.5556962722317</c:v>
                </c:pt>
                <c:pt idx="20745">
                  <c:v>28.557072848411401</c:v>
                </c:pt>
                <c:pt idx="20746">
                  <c:v>28.558449424591199</c:v>
                </c:pt>
                <c:pt idx="20747">
                  <c:v>28.559826000770901</c:v>
                </c:pt>
                <c:pt idx="20748">
                  <c:v>28.561202576950599</c:v>
                </c:pt>
                <c:pt idx="20749">
                  <c:v>28.562579153130301</c:v>
                </c:pt>
                <c:pt idx="20750">
                  <c:v>28.563955729310099</c:v>
                </c:pt>
                <c:pt idx="20751">
                  <c:v>28.5653323054898</c:v>
                </c:pt>
                <c:pt idx="20752">
                  <c:v>28.566708881669499</c:v>
                </c:pt>
                <c:pt idx="20753">
                  <c:v>28.5680854578492</c:v>
                </c:pt>
                <c:pt idx="20754">
                  <c:v>28.569462034029002</c:v>
                </c:pt>
                <c:pt idx="20755">
                  <c:v>28.5708386102087</c:v>
                </c:pt>
                <c:pt idx="20756">
                  <c:v>28.572215186388402</c:v>
                </c:pt>
                <c:pt idx="20757">
                  <c:v>28.573591762568199</c:v>
                </c:pt>
                <c:pt idx="20758">
                  <c:v>28.574968338747901</c:v>
                </c:pt>
                <c:pt idx="20759">
                  <c:v>28.576344914927599</c:v>
                </c:pt>
                <c:pt idx="20760">
                  <c:v>28.577721491107301</c:v>
                </c:pt>
                <c:pt idx="20761">
                  <c:v>28.579098067287099</c:v>
                </c:pt>
                <c:pt idx="20762">
                  <c:v>28.5804746434668</c:v>
                </c:pt>
                <c:pt idx="20763">
                  <c:v>28.581851219646499</c:v>
                </c:pt>
                <c:pt idx="20764">
                  <c:v>28.5832277958262</c:v>
                </c:pt>
                <c:pt idx="20765">
                  <c:v>28.584604372006002</c:v>
                </c:pt>
                <c:pt idx="20766">
                  <c:v>28.5859809481857</c:v>
                </c:pt>
                <c:pt idx="20767">
                  <c:v>28.587357524365402</c:v>
                </c:pt>
                <c:pt idx="20768">
                  <c:v>28.5887341005451</c:v>
                </c:pt>
                <c:pt idx="20769">
                  <c:v>28.590110676724901</c:v>
                </c:pt>
                <c:pt idx="20770">
                  <c:v>28.591487252904599</c:v>
                </c:pt>
                <c:pt idx="20771">
                  <c:v>28.592863829084301</c:v>
                </c:pt>
                <c:pt idx="20772">
                  <c:v>28.594240405263999</c:v>
                </c:pt>
                <c:pt idx="20773">
                  <c:v>28.595616981443801</c:v>
                </c:pt>
                <c:pt idx="20774">
                  <c:v>28.596993557623499</c:v>
                </c:pt>
                <c:pt idx="20775">
                  <c:v>28.598370133803201</c:v>
                </c:pt>
                <c:pt idx="20776">
                  <c:v>28.599746709982899</c:v>
                </c:pt>
                <c:pt idx="20777">
                  <c:v>28.6011232861627</c:v>
                </c:pt>
                <c:pt idx="20778">
                  <c:v>28.602499862342398</c:v>
                </c:pt>
                <c:pt idx="20779">
                  <c:v>28.6038764385221</c:v>
                </c:pt>
                <c:pt idx="20780">
                  <c:v>28.605253014701798</c:v>
                </c:pt>
                <c:pt idx="20781">
                  <c:v>28.6066295908816</c:v>
                </c:pt>
                <c:pt idx="20782">
                  <c:v>28.608006167061301</c:v>
                </c:pt>
                <c:pt idx="20783">
                  <c:v>28.609382743241</c:v>
                </c:pt>
                <c:pt idx="20784">
                  <c:v>28.610759319420701</c:v>
                </c:pt>
                <c:pt idx="20785">
                  <c:v>28.612135895600499</c:v>
                </c:pt>
                <c:pt idx="20786">
                  <c:v>28.613512471780201</c:v>
                </c:pt>
                <c:pt idx="20787">
                  <c:v>28.614889047959899</c:v>
                </c:pt>
                <c:pt idx="20788">
                  <c:v>28.616265624139601</c:v>
                </c:pt>
                <c:pt idx="20789">
                  <c:v>28.617642200319398</c:v>
                </c:pt>
                <c:pt idx="20790">
                  <c:v>28.6190187764991</c:v>
                </c:pt>
                <c:pt idx="20791">
                  <c:v>28.620395352678798</c:v>
                </c:pt>
                <c:pt idx="20792">
                  <c:v>28.6217719288586</c:v>
                </c:pt>
                <c:pt idx="20793">
                  <c:v>28.623148505038301</c:v>
                </c:pt>
                <c:pt idx="20794">
                  <c:v>28.624525081218</c:v>
                </c:pt>
                <c:pt idx="20795">
                  <c:v>28.625901657397701</c:v>
                </c:pt>
                <c:pt idx="20796">
                  <c:v>28.627278233577499</c:v>
                </c:pt>
                <c:pt idx="20797">
                  <c:v>28.628654809757201</c:v>
                </c:pt>
                <c:pt idx="20798">
                  <c:v>28.630031385936899</c:v>
                </c:pt>
                <c:pt idx="20799">
                  <c:v>28.631407962116601</c:v>
                </c:pt>
                <c:pt idx="20800">
                  <c:v>28.632784538296399</c:v>
                </c:pt>
                <c:pt idx="20801">
                  <c:v>28.6341611144761</c:v>
                </c:pt>
                <c:pt idx="20802">
                  <c:v>28.635537690655799</c:v>
                </c:pt>
                <c:pt idx="20803">
                  <c:v>28.6369142668355</c:v>
                </c:pt>
                <c:pt idx="20804">
                  <c:v>28.638290843015302</c:v>
                </c:pt>
                <c:pt idx="20805">
                  <c:v>28.639667419195</c:v>
                </c:pt>
                <c:pt idx="20806">
                  <c:v>28.641043995374702</c:v>
                </c:pt>
                <c:pt idx="20807">
                  <c:v>28.6424205715544</c:v>
                </c:pt>
                <c:pt idx="20808">
                  <c:v>28.643797147734201</c:v>
                </c:pt>
                <c:pt idx="20809">
                  <c:v>28.645173723913899</c:v>
                </c:pt>
                <c:pt idx="20810">
                  <c:v>28.646550300093601</c:v>
                </c:pt>
                <c:pt idx="20811">
                  <c:v>28.647926876273299</c:v>
                </c:pt>
                <c:pt idx="20812">
                  <c:v>28.649303452453101</c:v>
                </c:pt>
                <c:pt idx="20813">
                  <c:v>28.650680028632799</c:v>
                </c:pt>
                <c:pt idx="20814">
                  <c:v>28.6520566048125</c:v>
                </c:pt>
                <c:pt idx="20815">
                  <c:v>28.653433180992199</c:v>
                </c:pt>
                <c:pt idx="20816">
                  <c:v>28.654809757172</c:v>
                </c:pt>
                <c:pt idx="20817">
                  <c:v>28.656186333351702</c:v>
                </c:pt>
                <c:pt idx="20818">
                  <c:v>28.6575629095314</c:v>
                </c:pt>
                <c:pt idx="20819">
                  <c:v>28.658939485711102</c:v>
                </c:pt>
                <c:pt idx="20820">
                  <c:v>28.660316061890899</c:v>
                </c:pt>
                <c:pt idx="20821">
                  <c:v>28.661692638070601</c:v>
                </c:pt>
                <c:pt idx="20822">
                  <c:v>28.663069214250299</c:v>
                </c:pt>
                <c:pt idx="20823">
                  <c:v>28.664445790430001</c:v>
                </c:pt>
                <c:pt idx="20824">
                  <c:v>28.665822366609799</c:v>
                </c:pt>
                <c:pt idx="20825">
                  <c:v>28.667198942789501</c:v>
                </c:pt>
                <c:pt idx="20826">
                  <c:v>28.668575518969199</c:v>
                </c:pt>
                <c:pt idx="20827">
                  <c:v>28.669952095149</c:v>
                </c:pt>
                <c:pt idx="20828">
                  <c:v>28.671328671328698</c:v>
                </c:pt>
                <c:pt idx="20829">
                  <c:v>28.6727052475084</c:v>
                </c:pt>
                <c:pt idx="20830">
                  <c:v>28.674081823688098</c:v>
                </c:pt>
                <c:pt idx="20831">
                  <c:v>28.6754583998679</c:v>
                </c:pt>
                <c:pt idx="20832">
                  <c:v>28.676834976047601</c:v>
                </c:pt>
                <c:pt idx="20833">
                  <c:v>28.6782115522273</c:v>
                </c:pt>
                <c:pt idx="20834">
                  <c:v>28.679588128407001</c:v>
                </c:pt>
                <c:pt idx="20835">
                  <c:v>28.680964704586799</c:v>
                </c:pt>
                <c:pt idx="20836">
                  <c:v>28.682341280766501</c:v>
                </c:pt>
                <c:pt idx="20837">
                  <c:v>28.683717856946199</c:v>
                </c:pt>
                <c:pt idx="20838">
                  <c:v>28.685094433125901</c:v>
                </c:pt>
                <c:pt idx="20839">
                  <c:v>28.686471009305698</c:v>
                </c:pt>
                <c:pt idx="20840">
                  <c:v>28.6878475854854</c:v>
                </c:pt>
                <c:pt idx="20841">
                  <c:v>28.689224161665098</c:v>
                </c:pt>
                <c:pt idx="20842">
                  <c:v>28.6906007378448</c:v>
                </c:pt>
                <c:pt idx="20843">
                  <c:v>28.691977314024601</c:v>
                </c:pt>
                <c:pt idx="20844">
                  <c:v>28.6933538902043</c:v>
                </c:pt>
                <c:pt idx="20845">
                  <c:v>28.694730466384001</c:v>
                </c:pt>
                <c:pt idx="20846">
                  <c:v>28.6961070425637</c:v>
                </c:pt>
                <c:pt idx="20847">
                  <c:v>28.697483618743501</c:v>
                </c:pt>
                <c:pt idx="20848">
                  <c:v>28.698860194923199</c:v>
                </c:pt>
                <c:pt idx="20849">
                  <c:v>28.700236771102901</c:v>
                </c:pt>
                <c:pt idx="20850">
                  <c:v>28.701613347282599</c:v>
                </c:pt>
                <c:pt idx="20851">
                  <c:v>28.7029899234624</c:v>
                </c:pt>
                <c:pt idx="20852">
                  <c:v>28.704366499642099</c:v>
                </c:pt>
                <c:pt idx="20853">
                  <c:v>28.7057430758218</c:v>
                </c:pt>
                <c:pt idx="20854">
                  <c:v>28.707119652001499</c:v>
                </c:pt>
                <c:pt idx="20855">
                  <c:v>28.7084962281813</c:v>
                </c:pt>
                <c:pt idx="20856">
                  <c:v>28.709872804361002</c:v>
                </c:pt>
                <c:pt idx="20857">
                  <c:v>28.7112493805407</c:v>
                </c:pt>
                <c:pt idx="20858">
                  <c:v>28.712625956720501</c:v>
                </c:pt>
                <c:pt idx="20859">
                  <c:v>28.714002532900199</c:v>
                </c:pt>
                <c:pt idx="20860">
                  <c:v>28.715379109079901</c:v>
                </c:pt>
                <c:pt idx="20861">
                  <c:v>28.716755685259599</c:v>
                </c:pt>
                <c:pt idx="20862">
                  <c:v>28.718132261439401</c:v>
                </c:pt>
                <c:pt idx="20863">
                  <c:v>28.719508837619099</c:v>
                </c:pt>
                <c:pt idx="20864">
                  <c:v>28.720885413798801</c:v>
                </c:pt>
                <c:pt idx="20865">
                  <c:v>28.722261989978499</c:v>
                </c:pt>
                <c:pt idx="20866">
                  <c:v>28.7236385661583</c:v>
                </c:pt>
                <c:pt idx="20867">
                  <c:v>28.725015142337998</c:v>
                </c:pt>
                <c:pt idx="20868">
                  <c:v>28.7263917185177</c:v>
                </c:pt>
                <c:pt idx="20869">
                  <c:v>28.727768294697398</c:v>
                </c:pt>
                <c:pt idx="20870">
                  <c:v>28.729144870877199</c:v>
                </c:pt>
                <c:pt idx="20871">
                  <c:v>28.730521447056901</c:v>
                </c:pt>
                <c:pt idx="20872">
                  <c:v>28.731898023236599</c:v>
                </c:pt>
                <c:pt idx="20873">
                  <c:v>28.733274599416301</c:v>
                </c:pt>
                <c:pt idx="20874">
                  <c:v>28.734651175596099</c:v>
                </c:pt>
                <c:pt idx="20875">
                  <c:v>28.736027751775801</c:v>
                </c:pt>
                <c:pt idx="20876">
                  <c:v>28.737404327955499</c:v>
                </c:pt>
                <c:pt idx="20877">
                  <c:v>28.738780904135201</c:v>
                </c:pt>
                <c:pt idx="20878">
                  <c:v>28.740157480314998</c:v>
                </c:pt>
                <c:pt idx="20879">
                  <c:v>28.7415340564947</c:v>
                </c:pt>
                <c:pt idx="20880">
                  <c:v>28.742910632674398</c:v>
                </c:pt>
                <c:pt idx="20881">
                  <c:v>28.7442872088541</c:v>
                </c:pt>
                <c:pt idx="20882">
                  <c:v>28.745663785033901</c:v>
                </c:pt>
                <c:pt idx="20883">
                  <c:v>28.7470403612136</c:v>
                </c:pt>
                <c:pt idx="20884">
                  <c:v>28.748416937393301</c:v>
                </c:pt>
                <c:pt idx="20885">
                  <c:v>28.749793513573</c:v>
                </c:pt>
                <c:pt idx="20886">
                  <c:v>28.751170089752801</c:v>
                </c:pt>
                <c:pt idx="20887">
                  <c:v>28.752546665932499</c:v>
                </c:pt>
                <c:pt idx="20888">
                  <c:v>28.753923242112201</c:v>
                </c:pt>
                <c:pt idx="20889">
                  <c:v>28.755299818291999</c:v>
                </c:pt>
                <c:pt idx="20890">
                  <c:v>28.7566763944717</c:v>
                </c:pt>
                <c:pt idx="20891">
                  <c:v>28.758052970651399</c:v>
                </c:pt>
                <c:pt idx="20892">
                  <c:v>28.7594295468311</c:v>
                </c:pt>
                <c:pt idx="20893">
                  <c:v>28.760806123010902</c:v>
                </c:pt>
                <c:pt idx="20894">
                  <c:v>28.7621826991906</c:v>
                </c:pt>
                <c:pt idx="20895">
                  <c:v>28.763559275370302</c:v>
                </c:pt>
                <c:pt idx="20896">
                  <c:v>28.76493585155</c:v>
                </c:pt>
                <c:pt idx="20897">
                  <c:v>28.766312427729801</c:v>
                </c:pt>
                <c:pt idx="20898">
                  <c:v>28.767689003909499</c:v>
                </c:pt>
                <c:pt idx="20899">
                  <c:v>28.769065580089201</c:v>
                </c:pt>
                <c:pt idx="20900">
                  <c:v>28.770442156268899</c:v>
                </c:pt>
                <c:pt idx="20901">
                  <c:v>28.7718187324487</c:v>
                </c:pt>
                <c:pt idx="20902">
                  <c:v>28.773195308628399</c:v>
                </c:pt>
                <c:pt idx="20903">
                  <c:v>28.7745718848081</c:v>
                </c:pt>
                <c:pt idx="20904">
                  <c:v>28.775948460987799</c:v>
                </c:pt>
                <c:pt idx="20905">
                  <c:v>28.7773250371676</c:v>
                </c:pt>
                <c:pt idx="20906">
                  <c:v>28.778701613347302</c:v>
                </c:pt>
                <c:pt idx="20907">
                  <c:v>28.780078189527</c:v>
                </c:pt>
                <c:pt idx="20908">
                  <c:v>28.781454765706702</c:v>
                </c:pt>
                <c:pt idx="20909">
                  <c:v>28.782831341886499</c:v>
                </c:pt>
                <c:pt idx="20910">
                  <c:v>28.784207918066201</c:v>
                </c:pt>
                <c:pt idx="20911">
                  <c:v>28.785584494245899</c:v>
                </c:pt>
                <c:pt idx="20912">
                  <c:v>28.786961070425601</c:v>
                </c:pt>
                <c:pt idx="20913">
                  <c:v>28.788337646605399</c:v>
                </c:pt>
                <c:pt idx="20914">
                  <c:v>28.789714222785101</c:v>
                </c:pt>
                <c:pt idx="20915">
                  <c:v>28.791090798964799</c:v>
                </c:pt>
                <c:pt idx="20916">
                  <c:v>28.7924673751446</c:v>
                </c:pt>
                <c:pt idx="20917">
                  <c:v>28.793843951324298</c:v>
                </c:pt>
                <c:pt idx="20918">
                  <c:v>28.795220527504</c:v>
                </c:pt>
                <c:pt idx="20919">
                  <c:v>28.796597103683698</c:v>
                </c:pt>
                <c:pt idx="20920">
                  <c:v>28.7979736798634</c:v>
                </c:pt>
                <c:pt idx="20921">
                  <c:v>28.799350256043201</c:v>
                </c:pt>
                <c:pt idx="20922">
                  <c:v>28.8007268322229</c:v>
                </c:pt>
                <c:pt idx="20923">
                  <c:v>28.802103408402601</c:v>
                </c:pt>
                <c:pt idx="20924">
                  <c:v>28.803479984582399</c:v>
                </c:pt>
                <c:pt idx="20925">
                  <c:v>28.804856560762101</c:v>
                </c:pt>
                <c:pt idx="20926">
                  <c:v>28.806233136941799</c:v>
                </c:pt>
                <c:pt idx="20927">
                  <c:v>28.807609713121501</c:v>
                </c:pt>
                <c:pt idx="20928">
                  <c:v>28.808986289301298</c:v>
                </c:pt>
                <c:pt idx="20929">
                  <c:v>28.810362865481</c:v>
                </c:pt>
                <c:pt idx="20930">
                  <c:v>28.811739441660698</c:v>
                </c:pt>
                <c:pt idx="20931">
                  <c:v>28.8131160178404</c:v>
                </c:pt>
                <c:pt idx="20932">
                  <c:v>28.814492594020201</c:v>
                </c:pt>
                <c:pt idx="20933">
                  <c:v>28.8158691701999</c:v>
                </c:pt>
                <c:pt idx="20934">
                  <c:v>28.817245746379601</c:v>
                </c:pt>
                <c:pt idx="20935">
                  <c:v>28.8186223225593</c:v>
                </c:pt>
                <c:pt idx="20936">
                  <c:v>28.819998898739101</c:v>
                </c:pt>
                <c:pt idx="20937">
                  <c:v>28.821375474918799</c:v>
                </c:pt>
                <c:pt idx="20938">
                  <c:v>28.822752051098501</c:v>
                </c:pt>
                <c:pt idx="20939">
                  <c:v>28.824128627278199</c:v>
                </c:pt>
                <c:pt idx="20940">
                  <c:v>28.825505203458</c:v>
                </c:pt>
                <c:pt idx="20941">
                  <c:v>28.826881779637699</c:v>
                </c:pt>
                <c:pt idx="20942">
                  <c:v>28.8282583558174</c:v>
                </c:pt>
                <c:pt idx="20943">
                  <c:v>28.829634931997099</c:v>
                </c:pt>
                <c:pt idx="20944">
                  <c:v>28.8310115081769</c:v>
                </c:pt>
                <c:pt idx="20945">
                  <c:v>28.832388084356602</c:v>
                </c:pt>
                <c:pt idx="20946">
                  <c:v>28.8337646605363</c:v>
                </c:pt>
                <c:pt idx="20947">
                  <c:v>28.835141236716002</c:v>
                </c:pt>
                <c:pt idx="20948">
                  <c:v>28.836517812895799</c:v>
                </c:pt>
                <c:pt idx="20949">
                  <c:v>28.837894389075501</c:v>
                </c:pt>
                <c:pt idx="20950">
                  <c:v>28.839270965255199</c:v>
                </c:pt>
                <c:pt idx="20951">
                  <c:v>28.840647541435001</c:v>
                </c:pt>
                <c:pt idx="20952">
                  <c:v>28.842024117614699</c:v>
                </c:pt>
                <c:pt idx="20953">
                  <c:v>28.843400693794401</c:v>
                </c:pt>
                <c:pt idx="20954">
                  <c:v>28.844777269974099</c:v>
                </c:pt>
                <c:pt idx="20955">
                  <c:v>28.8461538461539</c:v>
                </c:pt>
                <c:pt idx="20956">
                  <c:v>28.847530422333602</c:v>
                </c:pt>
                <c:pt idx="20957">
                  <c:v>28.8489069985133</c:v>
                </c:pt>
                <c:pt idx="20958">
                  <c:v>28.850283574693002</c:v>
                </c:pt>
                <c:pt idx="20959">
                  <c:v>28.851660150872799</c:v>
                </c:pt>
                <c:pt idx="20960">
                  <c:v>28.853036727052501</c:v>
                </c:pt>
                <c:pt idx="20961">
                  <c:v>28.854413303232199</c:v>
                </c:pt>
                <c:pt idx="20962">
                  <c:v>28.855789879411901</c:v>
                </c:pt>
                <c:pt idx="20963">
                  <c:v>28.857166455591699</c:v>
                </c:pt>
                <c:pt idx="20964">
                  <c:v>28.858543031771401</c:v>
                </c:pt>
                <c:pt idx="20965">
                  <c:v>28.859919607951099</c:v>
                </c:pt>
                <c:pt idx="20966">
                  <c:v>28.861296184130801</c:v>
                </c:pt>
                <c:pt idx="20967">
                  <c:v>28.862672760310598</c:v>
                </c:pt>
                <c:pt idx="20968">
                  <c:v>28.8640493364903</c:v>
                </c:pt>
                <c:pt idx="20969">
                  <c:v>28.865425912669998</c:v>
                </c:pt>
                <c:pt idx="20970">
                  <c:v>28.8668024888497</c:v>
                </c:pt>
                <c:pt idx="20971">
                  <c:v>28.868179065029501</c:v>
                </c:pt>
                <c:pt idx="20972">
                  <c:v>28.8695556412092</c:v>
                </c:pt>
                <c:pt idx="20973">
                  <c:v>28.870932217388901</c:v>
                </c:pt>
                <c:pt idx="20974">
                  <c:v>28.8723087935686</c:v>
                </c:pt>
                <c:pt idx="20975">
                  <c:v>28.873685369748401</c:v>
                </c:pt>
                <c:pt idx="20976">
                  <c:v>28.875061945928099</c:v>
                </c:pt>
                <c:pt idx="20977">
                  <c:v>28.876438522107801</c:v>
                </c:pt>
                <c:pt idx="20978">
                  <c:v>28.877815098287499</c:v>
                </c:pt>
                <c:pt idx="20979">
                  <c:v>28.8791916744673</c:v>
                </c:pt>
                <c:pt idx="20980">
                  <c:v>28.880568250646999</c:v>
                </c:pt>
                <c:pt idx="20981">
                  <c:v>28.8819448268267</c:v>
                </c:pt>
                <c:pt idx="20982">
                  <c:v>28.883321403006502</c:v>
                </c:pt>
                <c:pt idx="20983">
                  <c:v>28.8846979791862</c:v>
                </c:pt>
                <c:pt idx="20984">
                  <c:v>28.886074555365902</c:v>
                </c:pt>
                <c:pt idx="20985">
                  <c:v>28.8874511315456</c:v>
                </c:pt>
                <c:pt idx="20986">
                  <c:v>28.888827707725401</c:v>
                </c:pt>
                <c:pt idx="20987">
                  <c:v>28.890204283905099</c:v>
                </c:pt>
                <c:pt idx="20988">
                  <c:v>28.891580860084801</c:v>
                </c:pt>
                <c:pt idx="20989">
                  <c:v>28.892957436264499</c:v>
                </c:pt>
                <c:pt idx="20990">
                  <c:v>28.8943340124443</c:v>
                </c:pt>
                <c:pt idx="20991">
                  <c:v>28.895710588623999</c:v>
                </c:pt>
                <c:pt idx="20992">
                  <c:v>28.8970871648037</c:v>
                </c:pt>
                <c:pt idx="20993">
                  <c:v>28.898463740983399</c:v>
                </c:pt>
                <c:pt idx="20994">
                  <c:v>28.8998403171632</c:v>
                </c:pt>
                <c:pt idx="20995">
                  <c:v>28.901216893342902</c:v>
                </c:pt>
                <c:pt idx="20996">
                  <c:v>28.9025934695226</c:v>
                </c:pt>
                <c:pt idx="20997">
                  <c:v>28.903970045702302</c:v>
                </c:pt>
                <c:pt idx="20998">
                  <c:v>28.905346621882099</c:v>
                </c:pt>
                <c:pt idx="20999">
                  <c:v>28.906723198061801</c:v>
                </c:pt>
                <c:pt idx="21000">
                  <c:v>28.908099774241499</c:v>
                </c:pt>
                <c:pt idx="21001">
                  <c:v>28.909476350421201</c:v>
                </c:pt>
                <c:pt idx="21002">
                  <c:v>28.910852926600999</c:v>
                </c:pt>
                <c:pt idx="21003">
                  <c:v>28.912229502780701</c:v>
                </c:pt>
                <c:pt idx="21004">
                  <c:v>28.913606078960399</c:v>
                </c:pt>
                <c:pt idx="21005">
                  <c:v>28.914982655140101</c:v>
                </c:pt>
                <c:pt idx="21006">
                  <c:v>28.916359231319898</c:v>
                </c:pt>
                <c:pt idx="21007">
                  <c:v>28.9177358074996</c:v>
                </c:pt>
                <c:pt idx="21008">
                  <c:v>28.919112383679298</c:v>
                </c:pt>
                <c:pt idx="21009">
                  <c:v>28.920488959859</c:v>
                </c:pt>
                <c:pt idx="21010">
                  <c:v>28.921865536038801</c:v>
                </c:pt>
                <c:pt idx="21011">
                  <c:v>28.923242112218499</c:v>
                </c:pt>
                <c:pt idx="21012">
                  <c:v>28.924618688398201</c:v>
                </c:pt>
                <c:pt idx="21013">
                  <c:v>28.925995264577999</c:v>
                </c:pt>
                <c:pt idx="21014">
                  <c:v>28.927371840757701</c:v>
                </c:pt>
                <c:pt idx="21015">
                  <c:v>28.928748416937399</c:v>
                </c:pt>
                <c:pt idx="21016">
                  <c:v>28.930124993117101</c:v>
                </c:pt>
                <c:pt idx="21017">
                  <c:v>28.931501569296898</c:v>
                </c:pt>
                <c:pt idx="21018">
                  <c:v>28.9328781454766</c:v>
                </c:pt>
                <c:pt idx="21019">
                  <c:v>28.934254721656298</c:v>
                </c:pt>
                <c:pt idx="21020">
                  <c:v>28.935631297836</c:v>
                </c:pt>
                <c:pt idx="21021">
                  <c:v>28.937007874015801</c:v>
                </c:pt>
                <c:pt idx="21022">
                  <c:v>28.9383844501955</c:v>
                </c:pt>
                <c:pt idx="21023">
                  <c:v>28.939761026375201</c:v>
                </c:pt>
                <c:pt idx="21024">
                  <c:v>28.9411376025549</c:v>
                </c:pt>
                <c:pt idx="21025">
                  <c:v>28.942514178734701</c:v>
                </c:pt>
                <c:pt idx="21026">
                  <c:v>28.943890754914399</c:v>
                </c:pt>
                <c:pt idx="21027">
                  <c:v>28.945267331094101</c:v>
                </c:pt>
                <c:pt idx="21028">
                  <c:v>28.946643907273799</c:v>
                </c:pt>
                <c:pt idx="21029">
                  <c:v>28.9480204834536</c:v>
                </c:pt>
                <c:pt idx="21030">
                  <c:v>28.949397059633299</c:v>
                </c:pt>
                <c:pt idx="21031">
                  <c:v>28.950773635813</c:v>
                </c:pt>
                <c:pt idx="21032">
                  <c:v>28.952150211992699</c:v>
                </c:pt>
                <c:pt idx="21033">
                  <c:v>28.9535267881725</c:v>
                </c:pt>
                <c:pt idx="21034">
                  <c:v>28.954903364352202</c:v>
                </c:pt>
                <c:pt idx="21035">
                  <c:v>28.9562799405319</c:v>
                </c:pt>
                <c:pt idx="21036">
                  <c:v>28.957656516711602</c:v>
                </c:pt>
                <c:pt idx="21037">
                  <c:v>28.959033092891399</c:v>
                </c:pt>
                <c:pt idx="21038">
                  <c:v>28.960409669071101</c:v>
                </c:pt>
                <c:pt idx="21039">
                  <c:v>28.961786245250799</c:v>
                </c:pt>
                <c:pt idx="21040">
                  <c:v>28.963162821430501</c:v>
                </c:pt>
                <c:pt idx="21041">
                  <c:v>28.964539397610299</c:v>
                </c:pt>
                <c:pt idx="21042">
                  <c:v>28.96591597379</c:v>
                </c:pt>
                <c:pt idx="21043">
                  <c:v>28.967292549969699</c:v>
                </c:pt>
                <c:pt idx="21044">
                  <c:v>28.9686691261494</c:v>
                </c:pt>
                <c:pt idx="21045">
                  <c:v>28.970045702329202</c:v>
                </c:pt>
                <c:pt idx="21046">
                  <c:v>28.9714222785089</c:v>
                </c:pt>
                <c:pt idx="21047">
                  <c:v>28.972798854688602</c:v>
                </c:pt>
                <c:pt idx="21048">
                  <c:v>28.974175430868399</c:v>
                </c:pt>
                <c:pt idx="21049">
                  <c:v>28.975552007048101</c:v>
                </c:pt>
                <c:pt idx="21050">
                  <c:v>28.976928583227799</c:v>
                </c:pt>
                <c:pt idx="21051">
                  <c:v>28.978305159407501</c:v>
                </c:pt>
                <c:pt idx="21052">
                  <c:v>28.979681735587299</c:v>
                </c:pt>
                <c:pt idx="21053">
                  <c:v>28.981058311767001</c:v>
                </c:pt>
                <c:pt idx="21054">
                  <c:v>28.982434887946699</c:v>
                </c:pt>
                <c:pt idx="21055">
                  <c:v>28.983811464126401</c:v>
                </c:pt>
                <c:pt idx="21056">
                  <c:v>28.985188040306198</c:v>
                </c:pt>
                <c:pt idx="21057">
                  <c:v>28.9865646164859</c:v>
                </c:pt>
                <c:pt idx="21058">
                  <c:v>28.987941192665598</c:v>
                </c:pt>
                <c:pt idx="21059">
                  <c:v>28.9893177688453</c:v>
                </c:pt>
                <c:pt idx="21060">
                  <c:v>28.990694345025101</c:v>
                </c:pt>
                <c:pt idx="21061">
                  <c:v>28.9920709212048</c:v>
                </c:pt>
                <c:pt idx="21062">
                  <c:v>28.993447497384501</c:v>
                </c:pt>
                <c:pt idx="21063">
                  <c:v>28.9948240735642</c:v>
                </c:pt>
                <c:pt idx="21064">
                  <c:v>28.996200649744001</c:v>
                </c:pt>
                <c:pt idx="21065">
                  <c:v>28.997577225923699</c:v>
                </c:pt>
                <c:pt idx="21066">
                  <c:v>28.998953802103401</c:v>
                </c:pt>
                <c:pt idx="21067">
                  <c:v>29.000330378283099</c:v>
                </c:pt>
                <c:pt idx="21068">
                  <c:v>29.0017069544629</c:v>
                </c:pt>
                <c:pt idx="21069">
                  <c:v>29.003083530642598</c:v>
                </c:pt>
                <c:pt idx="21070">
                  <c:v>29.0044601068223</c:v>
                </c:pt>
                <c:pt idx="21071">
                  <c:v>29.005836683001998</c:v>
                </c:pt>
                <c:pt idx="21072">
                  <c:v>29.0072132591818</c:v>
                </c:pt>
                <c:pt idx="21073">
                  <c:v>29.008589835361501</c:v>
                </c:pt>
                <c:pt idx="21074">
                  <c:v>29.0099664115412</c:v>
                </c:pt>
                <c:pt idx="21075">
                  <c:v>29.011342987720901</c:v>
                </c:pt>
                <c:pt idx="21076">
                  <c:v>29.012719563900699</c:v>
                </c:pt>
                <c:pt idx="21077">
                  <c:v>29.014096140080401</c:v>
                </c:pt>
                <c:pt idx="21078">
                  <c:v>29.015472716260099</c:v>
                </c:pt>
                <c:pt idx="21079">
                  <c:v>29.016849292439801</c:v>
                </c:pt>
                <c:pt idx="21080">
                  <c:v>29.018225868619599</c:v>
                </c:pt>
                <c:pt idx="21081">
                  <c:v>29.0196024447993</c:v>
                </c:pt>
                <c:pt idx="21082">
                  <c:v>29.020979020978999</c:v>
                </c:pt>
                <c:pt idx="21083">
                  <c:v>29.0223555971588</c:v>
                </c:pt>
                <c:pt idx="21084">
                  <c:v>29.023732173338502</c:v>
                </c:pt>
                <c:pt idx="21085">
                  <c:v>29.0251087495182</c:v>
                </c:pt>
                <c:pt idx="21086">
                  <c:v>29.026485325697902</c:v>
                </c:pt>
                <c:pt idx="21087">
                  <c:v>29.027861901877699</c:v>
                </c:pt>
                <c:pt idx="21088">
                  <c:v>29.029238478057401</c:v>
                </c:pt>
                <c:pt idx="21089">
                  <c:v>29.030615054237099</c:v>
                </c:pt>
                <c:pt idx="21090">
                  <c:v>29.031991630416801</c:v>
                </c:pt>
                <c:pt idx="21091">
                  <c:v>29.033368206596599</c:v>
                </c:pt>
                <c:pt idx="21092">
                  <c:v>29.034744782776301</c:v>
                </c:pt>
                <c:pt idx="21093">
                  <c:v>29.036121358955999</c:v>
                </c:pt>
                <c:pt idx="21094">
                  <c:v>29.037497935135701</c:v>
                </c:pt>
                <c:pt idx="21095">
                  <c:v>29.038874511315498</c:v>
                </c:pt>
                <c:pt idx="21096">
                  <c:v>29.0402510874952</c:v>
                </c:pt>
                <c:pt idx="21097">
                  <c:v>29.041627663674898</c:v>
                </c:pt>
                <c:pt idx="21098">
                  <c:v>29.0430042398546</c:v>
                </c:pt>
                <c:pt idx="21099">
                  <c:v>29.044380816034401</c:v>
                </c:pt>
                <c:pt idx="21100">
                  <c:v>29.045757392214099</c:v>
                </c:pt>
                <c:pt idx="21101">
                  <c:v>29.047133968393801</c:v>
                </c:pt>
                <c:pt idx="21102">
                  <c:v>29.048510544573499</c:v>
                </c:pt>
                <c:pt idx="21103">
                  <c:v>29.049887120753301</c:v>
                </c:pt>
                <c:pt idx="21104">
                  <c:v>29.051263696932999</c:v>
                </c:pt>
                <c:pt idx="21105">
                  <c:v>29.052640273112701</c:v>
                </c:pt>
                <c:pt idx="21106">
                  <c:v>29.054016849292498</c:v>
                </c:pt>
                <c:pt idx="21107">
                  <c:v>29.0553934254722</c:v>
                </c:pt>
                <c:pt idx="21108">
                  <c:v>29.056770001651898</c:v>
                </c:pt>
                <c:pt idx="21109">
                  <c:v>29.0581465778316</c:v>
                </c:pt>
                <c:pt idx="21110">
                  <c:v>29.059523154011298</c:v>
                </c:pt>
                <c:pt idx="21111">
                  <c:v>29.0608997301911</c:v>
                </c:pt>
                <c:pt idx="21112">
                  <c:v>29.062276306370801</c:v>
                </c:pt>
                <c:pt idx="21113">
                  <c:v>29.0636528825505</c:v>
                </c:pt>
                <c:pt idx="21114">
                  <c:v>29.065029458730301</c:v>
                </c:pt>
                <c:pt idx="21115">
                  <c:v>29.066406034909999</c:v>
                </c:pt>
                <c:pt idx="21116">
                  <c:v>29.067782611089701</c:v>
                </c:pt>
                <c:pt idx="21117">
                  <c:v>29.069159187269399</c:v>
                </c:pt>
                <c:pt idx="21118">
                  <c:v>29.0705357634492</c:v>
                </c:pt>
                <c:pt idx="21119">
                  <c:v>29.071912339628899</c:v>
                </c:pt>
                <c:pt idx="21120">
                  <c:v>29.0732889158086</c:v>
                </c:pt>
                <c:pt idx="21121">
                  <c:v>29.074665491988299</c:v>
                </c:pt>
                <c:pt idx="21122">
                  <c:v>29.0760420681681</c:v>
                </c:pt>
                <c:pt idx="21123">
                  <c:v>29.077418644347802</c:v>
                </c:pt>
                <c:pt idx="21124">
                  <c:v>29.0787952205275</c:v>
                </c:pt>
                <c:pt idx="21125">
                  <c:v>29.080171796707202</c:v>
                </c:pt>
                <c:pt idx="21126">
                  <c:v>29.081548372886999</c:v>
                </c:pt>
                <c:pt idx="21127">
                  <c:v>29.082924949066701</c:v>
                </c:pt>
                <c:pt idx="21128">
                  <c:v>29.084301525246399</c:v>
                </c:pt>
                <c:pt idx="21129">
                  <c:v>29.085678101426101</c:v>
                </c:pt>
                <c:pt idx="21130">
                  <c:v>29.087054677605899</c:v>
                </c:pt>
                <c:pt idx="21131">
                  <c:v>29.0884312537856</c:v>
                </c:pt>
                <c:pt idx="21132">
                  <c:v>29.089807829965299</c:v>
                </c:pt>
                <c:pt idx="21133">
                  <c:v>29.091184406145</c:v>
                </c:pt>
                <c:pt idx="21134">
                  <c:v>29.092560982324802</c:v>
                </c:pt>
                <c:pt idx="21135">
                  <c:v>29.0939375585045</c:v>
                </c:pt>
                <c:pt idx="21136">
                  <c:v>29.095314134684202</c:v>
                </c:pt>
                <c:pt idx="21137">
                  <c:v>29.0966907108639</c:v>
                </c:pt>
                <c:pt idx="21138">
                  <c:v>29.098067287043701</c:v>
                </c:pt>
                <c:pt idx="21139">
                  <c:v>29.099443863223399</c:v>
                </c:pt>
                <c:pt idx="21140">
                  <c:v>29.100820439403101</c:v>
                </c:pt>
                <c:pt idx="21141">
                  <c:v>29.102197015582899</c:v>
                </c:pt>
                <c:pt idx="21142">
                  <c:v>29.103573591762601</c:v>
                </c:pt>
                <c:pt idx="21143">
                  <c:v>29.104950167942299</c:v>
                </c:pt>
                <c:pt idx="21144">
                  <c:v>29.106326744122001</c:v>
                </c:pt>
                <c:pt idx="21145">
                  <c:v>29.107703320301798</c:v>
                </c:pt>
                <c:pt idx="21146">
                  <c:v>29.1090798964815</c:v>
                </c:pt>
                <c:pt idx="21147">
                  <c:v>29.110456472661198</c:v>
                </c:pt>
                <c:pt idx="21148">
                  <c:v>29.1118330488409</c:v>
                </c:pt>
                <c:pt idx="21149">
                  <c:v>29.113209625020701</c:v>
                </c:pt>
                <c:pt idx="21150">
                  <c:v>29.1145862012004</c:v>
                </c:pt>
                <c:pt idx="21151">
                  <c:v>29.115962777380101</c:v>
                </c:pt>
                <c:pt idx="21152">
                  <c:v>29.1173393535598</c:v>
                </c:pt>
                <c:pt idx="21153">
                  <c:v>29.118715929739601</c:v>
                </c:pt>
                <c:pt idx="21154">
                  <c:v>29.120092505919299</c:v>
                </c:pt>
                <c:pt idx="21155">
                  <c:v>29.121469082099001</c:v>
                </c:pt>
                <c:pt idx="21156">
                  <c:v>29.122845658278699</c:v>
                </c:pt>
                <c:pt idx="21157">
                  <c:v>29.1242222344585</c:v>
                </c:pt>
                <c:pt idx="21158">
                  <c:v>29.125598810638198</c:v>
                </c:pt>
                <c:pt idx="21159">
                  <c:v>29.1269753868179</c:v>
                </c:pt>
                <c:pt idx="21160">
                  <c:v>29.128351962997598</c:v>
                </c:pt>
                <c:pt idx="21161">
                  <c:v>29.1297285391774</c:v>
                </c:pt>
                <c:pt idx="21162">
                  <c:v>29.131105115357101</c:v>
                </c:pt>
                <c:pt idx="21163">
                  <c:v>29.1324816915368</c:v>
                </c:pt>
                <c:pt idx="21164">
                  <c:v>29.133858267716501</c:v>
                </c:pt>
                <c:pt idx="21165">
                  <c:v>29.135234843896299</c:v>
                </c:pt>
                <c:pt idx="21166">
                  <c:v>29.136611420076001</c:v>
                </c:pt>
                <c:pt idx="21167">
                  <c:v>29.137987996255699</c:v>
                </c:pt>
                <c:pt idx="21168">
                  <c:v>29.139364572435401</c:v>
                </c:pt>
                <c:pt idx="21169">
                  <c:v>29.140741148615199</c:v>
                </c:pt>
                <c:pt idx="21170">
                  <c:v>29.1421177247949</c:v>
                </c:pt>
                <c:pt idx="21171">
                  <c:v>29.143494300974599</c:v>
                </c:pt>
                <c:pt idx="21172">
                  <c:v>29.1448708771544</c:v>
                </c:pt>
                <c:pt idx="21173">
                  <c:v>29.146247453334102</c:v>
                </c:pt>
                <c:pt idx="21174">
                  <c:v>29.1476240295138</c:v>
                </c:pt>
                <c:pt idx="21175">
                  <c:v>29.149000605693502</c:v>
                </c:pt>
                <c:pt idx="21176">
                  <c:v>29.150377181873299</c:v>
                </c:pt>
                <c:pt idx="21177">
                  <c:v>29.151753758053001</c:v>
                </c:pt>
                <c:pt idx="21178">
                  <c:v>29.153130334232699</c:v>
                </c:pt>
                <c:pt idx="21179">
                  <c:v>29.154506910412401</c:v>
                </c:pt>
                <c:pt idx="21180">
                  <c:v>29.155883486592199</c:v>
                </c:pt>
                <c:pt idx="21181">
                  <c:v>29.157260062771901</c:v>
                </c:pt>
                <c:pt idx="21182">
                  <c:v>29.158636638951599</c:v>
                </c:pt>
                <c:pt idx="21183">
                  <c:v>29.160013215131301</c:v>
                </c:pt>
                <c:pt idx="21184">
                  <c:v>29.161389791311102</c:v>
                </c:pt>
                <c:pt idx="21185">
                  <c:v>29.1627663674908</c:v>
                </c:pt>
                <c:pt idx="21186">
                  <c:v>29.164142943670502</c:v>
                </c:pt>
                <c:pt idx="21187">
                  <c:v>29.1655195198502</c:v>
                </c:pt>
                <c:pt idx="21188">
                  <c:v>29.166896096030001</c:v>
                </c:pt>
                <c:pt idx="21189">
                  <c:v>29.168272672209699</c:v>
                </c:pt>
                <c:pt idx="21190">
                  <c:v>29.169649248389401</c:v>
                </c:pt>
                <c:pt idx="21191">
                  <c:v>29.171025824569099</c:v>
                </c:pt>
                <c:pt idx="21192">
                  <c:v>29.172402400748901</c:v>
                </c:pt>
                <c:pt idx="21193">
                  <c:v>29.173778976928599</c:v>
                </c:pt>
                <c:pt idx="21194">
                  <c:v>29.175155553108301</c:v>
                </c:pt>
                <c:pt idx="21195">
                  <c:v>29.176532129287999</c:v>
                </c:pt>
                <c:pt idx="21196">
                  <c:v>29.1779087054678</c:v>
                </c:pt>
                <c:pt idx="21197">
                  <c:v>29.179285281647498</c:v>
                </c:pt>
                <c:pt idx="21198">
                  <c:v>29.1806618578272</c:v>
                </c:pt>
                <c:pt idx="21199">
                  <c:v>29.182038434006898</c:v>
                </c:pt>
                <c:pt idx="21200">
                  <c:v>29.1834150101867</c:v>
                </c:pt>
                <c:pt idx="21201">
                  <c:v>29.184791586366401</c:v>
                </c:pt>
                <c:pt idx="21202">
                  <c:v>29.1861681625461</c:v>
                </c:pt>
                <c:pt idx="21203">
                  <c:v>29.187544738725801</c:v>
                </c:pt>
                <c:pt idx="21204">
                  <c:v>29.188921314905599</c:v>
                </c:pt>
                <c:pt idx="21205">
                  <c:v>29.190297891085301</c:v>
                </c:pt>
                <c:pt idx="21206">
                  <c:v>29.191674467264999</c:v>
                </c:pt>
                <c:pt idx="21207">
                  <c:v>29.1930510434448</c:v>
                </c:pt>
                <c:pt idx="21208">
                  <c:v>29.194427619624499</c:v>
                </c:pt>
                <c:pt idx="21209">
                  <c:v>29.1958041958042</c:v>
                </c:pt>
                <c:pt idx="21210">
                  <c:v>29.197180771983898</c:v>
                </c:pt>
                <c:pt idx="21211">
                  <c:v>29.1985573481637</c:v>
                </c:pt>
                <c:pt idx="21212">
                  <c:v>29.199933924343402</c:v>
                </c:pt>
                <c:pt idx="21213">
                  <c:v>29.2013105005231</c:v>
                </c:pt>
                <c:pt idx="21214">
                  <c:v>29.202687076702802</c:v>
                </c:pt>
                <c:pt idx="21215">
                  <c:v>29.204063652882599</c:v>
                </c:pt>
                <c:pt idx="21216">
                  <c:v>29.205440229062301</c:v>
                </c:pt>
                <c:pt idx="21217">
                  <c:v>29.206816805241999</c:v>
                </c:pt>
                <c:pt idx="21218">
                  <c:v>29.208193381421701</c:v>
                </c:pt>
                <c:pt idx="21219">
                  <c:v>29.209569957601499</c:v>
                </c:pt>
                <c:pt idx="21220">
                  <c:v>29.2109465337812</c:v>
                </c:pt>
                <c:pt idx="21221">
                  <c:v>29.212323109960899</c:v>
                </c:pt>
                <c:pt idx="21222">
                  <c:v>29.2136996861406</c:v>
                </c:pt>
                <c:pt idx="21223">
                  <c:v>29.215076262320402</c:v>
                </c:pt>
                <c:pt idx="21224">
                  <c:v>29.2164528385001</c:v>
                </c:pt>
                <c:pt idx="21225">
                  <c:v>29.217829414679802</c:v>
                </c:pt>
                <c:pt idx="21226">
                  <c:v>29.2192059908595</c:v>
                </c:pt>
                <c:pt idx="21227">
                  <c:v>29.220582567039301</c:v>
                </c:pt>
                <c:pt idx="21228">
                  <c:v>29.221959143218999</c:v>
                </c:pt>
                <c:pt idx="21229">
                  <c:v>29.223335719398701</c:v>
                </c:pt>
                <c:pt idx="21230">
                  <c:v>29.224712295578399</c:v>
                </c:pt>
                <c:pt idx="21231">
                  <c:v>29.226088871758201</c:v>
                </c:pt>
                <c:pt idx="21232">
                  <c:v>29.227465447937899</c:v>
                </c:pt>
                <c:pt idx="21233">
                  <c:v>29.228842024117601</c:v>
                </c:pt>
                <c:pt idx="21234">
                  <c:v>29.230218600297299</c:v>
                </c:pt>
                <c:pt idx="21235">
                  <c:v>29.2315951764771</c:v>
                </c:pt>
                <c:pt idx="21236">
                  <c:v>29.232971752656798</c:v>
                </c:pt>
                <c:pt idx="21237">
                  <c:v>29.2343483288365</c:v>
                </c:pt>
                <c:pt idx="21238">
                  <c:v>29.235724905016198</c:v>
                </c:pt>
                <c:pt idx="21239">
                  <c:v>29.237101481195999</c:v>
                </c:pt>
                <c:pt idx="21240">
                  <c:v>29.238478057375701</c:v>
                </c:pt>
                <c:pt idx="21241">
                  <c:v>29.239854633555399</c:v>
                </c:pt>
                <c:pt idx="21242">
                  <c:v>29.241231209735201</c:v>
                </c:pt>
                <c:pt idx="21243">
                  <c:v>29.242607785914899</c:v>
                </c:pt>
                <c:pt idx="21244">
                  <c:v>29.243984362094601</c:v>
                </c:pt>
                <c:pt idx="21245">
                  <c:v>29.245360938274299</c:v>
                </c:pt>
                <c:pt idx="21246">
                  <c:v>29.2467375144541</c:v>
                </c:pt>
                <c:pt idx="21247">
                  <c:v>29.248114090633798</c:v>
                </c:pt>
                <c:pt idx="21248">
                  <c:v>29.2494906668135</c:v>
                </c:pt>
                <c:pt idx="21249">
                  <c:v>29.250867242993198</c:v>
                </c:pt>
                <c:pt idx="21250">
                  <c:v>29.252243819173</c:v>
                </c:pt>
                <c:pt idx="21251">
                  <c:v>29.253620395352701</c:v>
                </c:pt>
                <c:pt idx="21252">
                  <c:v>29.2549969715324</c:v>
                </c:pt>
                <c:pt idx="21253">
                  <c:v>29.256373547712101</c:v>
                </c:pt>
                <c:pt idx="21254">
                  <c:v>29.257750123891899</c:v>
                </c:pt>
                <c:pt idx="21255">
                  <c:v>29.259126700071601</c:v>
                </c:pt>
                <c:pt idx="21256">
                  <c:v>29.260503276251299</c:v>
                </c:pt>
                <c:pt idx="21257">
                  <c:v>29.261879852431001</c:v>
                </c:pt>
                <c:pt idx="21258">
                  <c:v>29.263256428610799</c:v>
                </c:pt>
                <c:pt idx="21259">
                  <c:v>29.2646330047905</c:v>
                </c:pt>
                <c:pt idx="21260">
                  <c:v>29.266009580970199</c:v>
                </c:pt>
                <c:pt idx="21261">
                  <c:v>29.2673861571499</c:v>
                </c:pt>
                <c:pt idx="21262">
                  <c:v>29.268762733329702</c:v>
                </c:pt>
                <c:pt idx="21263">
                  <c:v>29.2701393095094</c:v>
                </c:pt>
                <c:pt idx="21264">
                  <c:v>29.271515885689102</c:v>
                </c:pt>
                <c:pt idx="21265">
                  <c:v>29.2728924618688</c:v>
                </c:pt>
                <c:pt idx="21266">
                  <c:v>29.274269038048601</c:v>
                </c:pt>
                <c:pt idx="21267">
                  <c:v>29.275645614228299</c:v>
                </c:pt>
                <c:pt idx="21268">
                  <c:v>29.277022190408001</c:v>
                </c:pt>
                <c:pt idx="21269">
                  <c:v>29.278398766587799</c:v>
                </c:pt>
                <c:pt idx="21270">
                  <c:v>29.2797753427675</c:v>
                </c:pt>
                <c:pt idx="21271">
                  <c:v>29.281151918947199</c:v>
                </c:pt>
                <c:pt idx="21272">
                  <c:v>29.2825284951269</c:v>
                </c:pt>
                <c:pt idx="21273">
                  <c:v>29.283905071306702</c:v>
                </c:pt>
                <c:pt idx="21274">
                  <c:v>29.2852816474864</c:v>
                </c:pt>
                <c:pt idx="21275">
                  <c:v>29.286658223666102</c:v>
                </c:pt>
                <c:pt idx="21276">
                  <c:v>29.2880347998458</c:v>
                </c:pt>
                <c:pt idx="21277">
                  <c:v>29.289411376025601</c:v>
                </c:pt>
                <c:pt idx="21278">
                  <c:v>29.290787952205299</c:v>
                </c:pt>
                <c:pt idx="21279">
                  <c:v>29.292164528385001</c:v>
                </c:pt>
                <c:pt idx="21280">
                  <c:v>29.293541104564699</c:v>
                </c:pt>
                <c:pt idx="21281">
                  <c:v>29.294917680744501</c:v>
                </c:pt>
                <c:pt idx="21282">
                  <c:v>29.296294256924199</c:v>
                </c:pt>
                <c:pt idx="21283">
                  <c:v>29.297670833103901</c:v>
                </c:pt>
                <c:pt idx="21284">
                  <c:v>29.299047409283599</c:v>
                </c:pt>
                <c:pt idx="21285">
                  <c:v>29.3004239854634</c:v>
                </c:pt>
                <c:pt idx="21286">
                  <c:v>29.301800561643098</c:v>
                </c:pt>
                <c:pt idx="21287">
                  <c:v>29.3031771378228</c:v>
                </c:pt>
                <c:pt idx="21288">
                  <c:v>29.304553714002498</c:v>
                </c:pt>
                <c:pt idx="21289">
                  <c:v>29.3059302901823</c:v>
                </c:pt>
                <c:pt idx="21290">
                  <c:v>29.307306866362001</c:v>
                </c:pt>
                <c:pt idx="21291">
                  <c:v>29.3086834425417</c:v>
                </c:pt>
                <c:pt idx="21292">
                  <c:v>29.310060018721401</c:v>
                </c:pt>
                <c:pt idx="21293">
                  <c:v>29.311436594901199</c:v>
                </c:pt>
                <c:pt idx="21294">
                  <c:v>29.312813171080901</c:v>
                </c:pt>
                <c:pt idx="21295">
                  <c:v>29.314189747260599</c:v>
                </c:pt>
                <c:pt idx="21296">
                  <c:v>29.315566323440301</c:v>
                </c:pt>
                <c:pt idx="21297">
                  <c:v>29.316942899620098</c:v>
                </c:pt>
                <c:pt idx="21298">
                  <c:v>29.3183194757998</c:v>
                </c:pt>
                <c:pt idx="21299">
                  <c:v>29.319696051979498</c:v>
                </c:pt>
                <c:pt idx="21300">
                  <c:v>29.3210726281592</c:v>
                </c:pt>
                <c:pt idx="21301">
                  <c:v>29.322449204339001</c:v>
                </c:pt>
                <c:pt idx="21302">
                  <c:v>29.3238257805187</c:v>
                </c:pt>
                <c:pt idx="21303">
                  <c:v>29.325202356698401</c:v>
                </c:pt>
                <c:pt idx="21304">
                  <c:v>29.326578932878199</c:v>
                </c:pt>
                <c:pt idx="21305">
                  <c:v>29.327955509057901</c:v>
                </c:pt>
                <c:pt idx="21306">
                  <c:v>29.329332085237599</c:v>
                </c:pt>
                <c:pt idx="21307">
                  <c:v>29.330708661417301</c:v>
                </c:pt>
                <c:pt idx="21308">
                  <c:v>29.332085237597099</c:v>
                </c:pt>
                <c:pt idx="21309">
                  <c:v>29.3334618137768</c:v>
                </c:pt>
                <c:pt idx="21310">
                  <c:v>29.334838389956499</c:v>
                </c:pt>
                <c:pt idx="21311">
                  <c:v>29.3362149661362</c:v>
                </c:pt>
                <c:pt idx="21312">
                  <c:v>29.337591542316002</c:v>
                </c:pt>
                <c:pt idx="21313">
                  <c:v>29.3389681184957</c:v>
                </c:pt>
                <c:pt idx="21314">
                  <c:v>29.340344694675402</c:v>
                </c:pt>
                <c:pt idx="21315">
                  <c:v>29.3417212708551</c:v>
                </c:pt>
                <c:pt idx="21316">
                  <c:v>29.343097847034901</c:v>
                </c:pt>
                <c:pt idx="21317">
                  <c:v>29.344474423214599</c:v>
                </c:pt>
                <c:pt idx="21318">
                  <c:v>29.345850999394301</c:v>
                </c:pt>
                <c:pt idx="21319">
                  <c:v>29.347227575573999</c:v>
                </c:pt>
                <c:pt idx="21320">
                  <c:v>29.348604151753801</c:v>
                </c:pt>
                <c:pt idx="21321">
                  <c:v>29.349980727933499</c:v>
                </c:pt>
                <c:pt idx="21322">
                  <c:v>29.351357304113201</c:v>
                </c:pt>
                <c:pt idx="21323">
                  <c:v>29.352733880292899</c:v>
                </c:pt>
                <c:pt idx="21324">
                  <c:v>29.3541104564727</c:v>
                </c:pt>
                <c:pt idx="21325">
                  <c:v>29.355487032652398</c:v>
                </c:pt>
                <c:pt idx="21326">
                  <c:v>29.3568636088321</c:v>
                </c:pt>
                <c:pt idx="21327">
                  <c:v>29.358240185011802</c:v>
                </c:pt>
                <c:pt idx="21328">
                  <c:v>29.359616761191599</c:v>
                </c:pt>
                <c:pt idx="21329">
                  <c:v>29.360993337371301</c:v>
                </c:pt>
                <c:pt idx="21330">
                  <c:v>29.362369913550999</c:v>
                </c:pt>
                <c:pt idx="21331">
                  <c:v>29.363746489730801</c:v>
                </c:pt>
                <c:pt idx="21332">
                  <c:v>29.365123065910499</c:v>
                </c:pt>
                <c:pt idx="21333">
                  <c:v>29.366499642090201</c:v>
                </c:pt>
                <c:pt idx="21334">
                  <c:v>29.367876218269899</c:v>
                </c:pt>
                <c:pt idx="21335">
                  <c:v>29.369252794449601</c:v>
                </c:pt>
                <c:pt idx="21336">
                  <c:v>29.370629370629398</c:v>
                </c:pt>
                <c:pt idx="21337">
                  <c:v>29.3720059468091</c:v>
                </c:pt>
                <c:pt idx="21338">
                  <c:v>29.373382522988798</c:v>
                </c:pt>
                <c:pt idx="21339">
                  <c:v>29.3747590991686</c:v>
                </c:pt>
                <c:pt idx="21340">
                  <c:v>29.376135675348301</c:v>
                </c:pt>
                <c:pt idx="21341">
                  <c:v>29.377512251528</c:v>
                </c:pt>
                <c:pt idx="21342">
                  <c:v>29.378888827707701</c:v>
                </c:pt>
                <c:pt idx="21343">
                  <c:v>29.380265403887499</c:v>
                </c:pt>
                <c:pt idx="21344">
                  <c:v>29.381641980067201</c:v>
                </c:pt>
                <c:pt idx="21345">
                  <c:v>29.383018556246899</c:v>
                </c:pt>
                <c:pt idx="21346">
                  <c:v>29.384395132426601</c:v>
                </c:pt>
                <c:pt idx="21347">
                  <c:v>29.385771708606399</c:v>
                </c:pt>
                <c:pt idx="21348">
                  <c:v>29.3871482847861</c:v>
                </c:pt>
                <c:pt idx="21349">
                  <c:v>29.388524860965799</c:v>
                </c:pt>
                <c:pt idx="21350">
                  <c:v>29.3899014371455</c:v>
                </c:pt>
                <c:pt idx="21351">
                  <c:v>29.391278013325302</c:v>
                </c:pt>
                <c:pt idx="21352">
                  <c:v>29.392654589505</c:v>
                </c:pt>
                <c:pt idx="21353">
                  <c:v>29.394031165684702</c:v>
                </c:pt>
                <c:pt idx="21354">
                  <c:v>29.3954077418644</c:v>
                </c:pt>
                <c:pt idx="21355">
                  <c:v>29.396784318044201</c:v>
                </c:pt>
                <c:pt idx="21356">
                  <c:v>29.398160894223899</c:v>
                </c:pt>
                <c:pt idx="21357">
                  <c:v>29.399537470403601</c:v>
                </c:pt>
                <c:pt idx="21358">
                  <c:v>29.400914046583299</c:v>
                </c:pt>
                <c:pt idx="21359">
                  <c:v>29.4022906227631</c:v>
                </c:pt>
                <c:pt idx="21360">
                  <c:v>29.403667198942799</c:v>
                </c:pt>
                <c:pt idx="21361">
                  <c:v>29.4050437751225</c:v>
                </c:pt>
                <c:pt idx="21362">
                  <c:v>29.406420351302302</c:v>
                </c:pt>
                <c:pt idx="21363">
                  <c:v>29.407796927482</c:v>
                </c:pt>
                <c:pt idx="21364">
                  <c:v>29.409173503661702</c:v>
                </c:pt>
                <c:pt idx="21365">
                  <c:v>29.4105500798414</c:v>
                </c:pt>
                <c:pt idx="21366">
                  <c:v>29.411926656021201</c:v>
                </c:pt>
                <c:pt idx="21367">
                  <c:v>29.413303232200899</c:v>
                </c:pt>
                <c:pt idx="21368">
                  <c:v>29.414679808380601</c:v>
                </c:pt>
                <c:pt idx="21369">
                  <c:v>29.416056384560299</c:v>
                </c:pt>
                <c:pt idx="21370">
                  <c:v>29.417432960740101</c:v>
                </c:pt>
                <c:pt idx="21371">
                  <c:v>29.418809536919799</c:v>
                </c:pt>
                <c:pt idx="21372">
                  <c:v>29.420186113099501</c:v>
                </c:pt>
                <c:pt idx="21373">
                  <c:v>29.421562689279199</c:v>
                </c:pt>
                <c:pt idx="21374">
                  <c:v>29.422939265459</c:v>
                </c:pt>
                <c:pt idx="21375">
                  <c:v>29.424315841638698</c:v>
                </c:pt>
                <c:pt idx="21376">
                  <c:v>29.4256924178184</c:v>
                </c:pt>
                <c:pt idx="21377">
                  <c:v>29.427068993998098</c:v>
                </c:pt>
                <c:pt idx="21378">
                  <c:v>29.4284455701779</c:v>
                </c:pt>
                <c:pt idx="21379">
                  <c:v>29.429822146357601</c:v>
                </c:pt>
                <c:pt idx="21380">
                  <c:v>29.4311987225373</c:v>
                </c:pt>
                <c:pt idx="21381">
                  <c:v>29.432575298717001</c:v>
                </c:pt>
                <c:pt idx="21382">
                  <c:v>29.433951874896799</c:v>
                </c:pt>
                <c:pt idx="21383">
                  <c:v>29.435328451076501</c:v>
                </c:pt>
                <c:pt idx="21384">
                  <c:v>29.436705027256199</c:v>
                </c:pt>
                <c:pt idx="21385">
                  <c:v>29.438081603435901</c:v>
                </c:pt>
                <c:pt idx="21386">
                  <c:v>29.439458179615698</c:v>
                </c:pt>
                <c:pt idx="21387">
                  <c:v>29.4408347557954</c:v>
                </c:pt>
                <c:pt idx="21388">
                  <c:v>29.442211331975098</c:v>
                </c:pt>
                <c:pt idx="21389">
                  <c:v>29.4435879081548</c:v>
                </c:pt>
                <c:pt idx="21390">
                  <c:v>29.444964484334601</c:v>
                </c:pt>
                <c:pt idx="21391">
                  <c:v>29.4463410605143</c:v>
                </c:pt>
                <c:pt idx="21392">
                  <c:v>29.447717636694001</c:v>
                </c:pt>
                <c:pt idx="21393">
                  <c:v>29.4490942128737</c:v>
                </c:pt>
                <c:pt idx="21394">
                  <c:v>29.450470789053501</c:v>
                </c:pt>
                <c:pt idx="21395">
                  <c:v>29.451847365233199</c:v>
                </c:pt>
                <c:pt idx="21396">
                  <c:v>29.453223941412901</c:v>
                </c:pt>
                <c:pt idx="21397">
                  <c:v>29.454600517592699</c:v>
                </c:pt>
                <c:pt idx="21398">
                  <c:v>29.4559770937724</c:v>
                </c:pt>
                <c:pt idx="21399">
                  <c:v>29.457353669952099</c:v>
                </c:pt>
                <c:pt idx="21400">
                  <c:v>29.4587302461318</c:v>
                </c:pt>
                <c:pt idx="21401">
                  <c:v>29.460106822311602</c:v>
                </c:pt>
                <c:pt idx="21402">
                  <c:v>29.4614833984913</c:v>
                </c:pt>
                <c:pt idx="21403">
                  <c:v>29.462859974671002</c:v>
                </c:pt>
                <c:pt idx="21404">
                  <c:v>29.4642365508507</c:v>
                </c:pt>
                <c:pt idx="21405">
                  <c:v>29.465613127030501</c:v>
                </c:pt>
                <c:pt idx="21406">
                  <c:v>29.466989703210199</c:v>
                </c:pt>
                <c:pt idx="21407">
                  <c:v>29.468366279389901</c:v>
                </c:pt>
                <c:pt idx="21408">
                  <c:v>29.469742855569599</c:v>
                </c:pt>
                <c:pt idx="21409">
                  <c:v>29.471119431749401</c:v>
                </c:pt>
                <c:pt idx="21410">
                  <c:v>29.472496007929099</c:v>
                </c:pt>
                <c:pt idx="21411">
                  <c:v>29.473872584108801</c:v>
                </c:pt>
                <c:pt idx="21412">
                  <c:v>29.475249160288499</c:v>
                </c:pt>
                <c:pt idx="21413">
                  <c:v>29.4766257364683</c:v>
                </c:pt>
                <c:pt idx="21414">
                  <c:v>29.478002312648002</c:v>
                </c:pt>
                <c:pt idx="21415">
                  <c:v>29.4793788888277</c:v>
                </c:pt>
                <c:pt idx="21416">
                  <c:v>29.480755465007402</c:v>
                </c:pt>
                <c:pt idx="21417">
                  <c:v>29.482132041187199</c:v>
                </c:pt>
                <c:pt idx="21418">
                  <c:v>29.483508617366901</c:v>
                </c:pt>
                <c:pt idx="21419">
                  <c:v>29.484885193546599</c:v>
                </c:pt>
                <c:pt idx="21420">
                  <c:v>29.486261769726301</c:v>
                </c:pt>
                <c:pt idx="21421">
                  <c:v>29.487638345906099</c:v>
                </c:pt>
                <c:pt idx="21422">
                  <c:v>29.489014922085801</c:v>
                </c:pt>
                <c:pt idx="21423">
                  <c:v>29.490391498265499</c:v>
                </c:pt>
                <c:pt idx="21424">
                  <c:v>29.491768074445201</c:v>
                </c:pt>
                <c:pt idx="21425">
                  <c:v>29.493144650624998</c:v>
                </c:pt>
                <c:pt idx="21426">
                  <c:v>29.4945212268047</c:v>
                </c:pt>
                <c:pt idx="21427">
                  <c:v>29.495897802984398</c:v>
                </c:pt>
                <c:pt idx="21428">
                  <c:v>29.4972743791642</c:v>
                </c:pt>
                <c:pt idx="21429">
                  <c:v>29.498650955343901</c:v>
                </c:pt>
                <c:pt idx="21430">
                  <c:v>29.5000275315236</c:v>
                </c:pt>
                <c:pt idx="21431">
                  <c:v>29.501404107703301</c:v>
                </c:pt>
                <c:pt idx="21432">
                  <c:v>29.502780683883099</c:v>
                </c:pt>
                <c:pt idx="21433">
                  <c:v>29.504157260062801</c:v>
                </c:pt>
                <c:pt idx="21434">
                  <c:v>29.505533836242499</c:v>
                </c:pt>
                <c:pt idx="21435">
                  <c:v>29.506910412422201</c:v>
                </c:pt>
                <c:pt idx="21436">
                  <c:v>29.508286988601999</c:v>
                </c:pt>
                <c:pt idx="21437">
                  <c:v>29.5096635647817</c:v>
                </c:pt>
                <c:pt idx="21438">
                  <c:v>29.511040140961398</c:v>
                </c:pt>
                <c:pt idx="21439">
                  <c:v>29.5124167171411</c:v>
                </c:pt>
                <c:pt idx="21440">
                  <c:v>29.513793293320902</c:v>
                </c:pt>
                <c:pt idx="21441">
                  <c:v>29.5151698695006</c:v>
                </c:pt>
                <c:pt idx="21442">
                  <c:v>29.516546445680302</c:v>
                </c:pt>
                <c:pt idx="21443">
                  <c:v>29.51792302186</c:v>
                </c:pt>
                <c:pt idx="21444">
                  <c:v>29.519299598039801</c:v>
                </c:pt>
                <c:pt idx="21445">
                  <c:v>29.520676174219499</c:v>
                </c:pt>
                <c:pt idx="21446">
                  <c:v>29.522052750399201</c:v>
                </c:pt>
                <c:pt idx="21447">
                  <c:v>29.523429326578899</c:v>
                </c:pt>
                <c:pt idx="21448">
                  <c:v>29.5248059027587</c:v>
                </c:pt>
                <c:pt idx="21449">
                  <c:v>29.526182478938399</c:v>
                </c:pt>
                <c:pt idx="21450">
                  <c:v>29.5275590551181</c:v>
                </c:pt>
                <c:pt idx="21451">
                  <c:v>29.528935631297799</c:v>
                </c:pt>
                <c:pt idx="21452">
                  <c:v>29.5303122074776</c:v>
                </c:pt>
                <c:pt idx="21453">
                  <c:v>29.531688783657302</c:v>
                </c:pt>
                <c:pt idx="21454">
                  <c:v>29.533065359837</c:v>
                </c:pt>
                <c:pt idx="21455">
                  <c:v>29.534441936016702</c:v>
                </c:pt>
                <c:pt idx="21456">
                  <c:v>29.535818512196499</c:v>
                </c:pt>
                <c:pt idx="21457">
                  <c:v>29.537195088376201</c:v>
                </c:pt>
                <c:pt idx="21458">
                  <c:v>29.538571664555899</c:v>
                </c:pt>
                <c:pt idx="21459">
                  <c:v>29.539948240735601</c:v>
                </c:pt>
                <c:pt idx="21460">
                  <c:v>29.541324816915399</c:v>
                </c:pt>
                <c:pt idx="21461">
                  <c:v>29.542701393095101</c:v>
                </c:pt>
                <c:pt idx="21462">
                  <c:v>29.544077969274799</c:v>
                </c:pt>
                <c:pt idx="21463">
                  <c:v>29.5454545454546</c:v>
                </c:pt>
                <c:pt idx="21464">
                  <c:v>29.546831121634298</c:v>
                </c:pt>
                <c:pt idx="21465">
                  <c:v>29.548207697814</c:v>
                </c:pt>
                <c:pt idx="21466">
                  <c:v>29.549584273993698</c:v>
                </c:pt>
                <c:pt idx="21467">
                  <c:v>29.550960850173499</c:v>
                </c:pt>
                <c:pt idx="21468">
                  <c:v>29.552337426353201</c:v>
                </c:pt>
                <c:pt idx="21469">
                  <c:v>29.553714002532899</c:v>
                </c:pt>
                <c:pt idx="21470">
                  <c:v>29.555090578712601</c:v>
                </c:pt>
                <c:pt idx="21471">
                  <c:v>29.556467154892399</c:v>
                </c:pt>
                <c:pt idx="21472">
                  <c:v>29.557843731072101</c:v>
                </c:pt>
                <c:pt idx="21473">
                  <c:v>29.559220307251799</c:v>
                </c:pt>
                <c:pt idx="21474">
                  <c:v>29.560596883431501</c:v>
                </c:pt>
                <c:pt idx="21475">
                  <c:v>29.561973459611298</c:v>
                </c:pt>
                <c:pt idx="21476">
                  <c:v>29.563350035791</c:v>
                </c:pt>
                <c:pt idx="21477">
                  <c:v>29.564726611970698</c:v>
                </c:pt>
                <c:pt idx="21478">
                  <c:v>29.5661031881504</c:v>
                </c:pt>
                <c:pt idx="21479">
                  <c:v>29.567479764330201</c:v>
                </c:pt>
                <c:pt idx="21480">
                  <c:v>29.5688563405099</c:v>
                </c:pt>
                <c:pt idx="21481">
                  <c:v>29.570232916689601</c:v>
                </c:pt>
                <c:pt idx="21482">
                  <c:v>29.5716094928693</c:v>
                </c:pt>
                <c:pt idx="21483">
                  <c:v>29.572986069049101</c:v>
                </c:pt>
                <c:pt idx="21484">
                  <c:v>29.574362645228799</c:v>
                </c:pt>
                <c:pt idx="21485">
                  <c:v>29.575739221408501</c:v>
                </c:pt>
                <c:pt idx="21486">
                  <c:v>29.577115797588299</c:v>
                </c:pt>
                <c:pt idx="21487">
                  <c:v>29.578492373768</c:v>
                </c:pt>
                <c:pt idx="21488">
                  <c:v>29.579868949947699</c:v>
                </c:pt>
                <c:pt idx="21489">
                  <c:v>29.5812455261274</c:v>
                </c:pt>
                <c:pt idx="21490">
                  <c:v>29.582622102307099</c:v>
                </c:pt>
                <c:pt idx="21491">
                  <c:v>29.5839986784869</c:v>
                </c:pt>
                <c:pt idx="21492">
                  <c:v>29.585375254666602</c:v>
                </c:pt>
                <c:pt idx="21493">
                  <c:v>29.5867518308463</c:v>
                </c:pt>
                <c:pt idx="21494">
                  <c:v>29.588128407026101</c:v>
                </c:pt>
                <c:pt idx="21495">
                  <c:v>29.589504983205799</c:v>
                </c:pt>
                <c:pt idx="21496">
                  <c:v>29.590881559385501</c:v>
                </c:pt>
                <c:pt idx="21497">
                  <c:v>29.592258135565199</c:v>
                </c:pt>
                <c:pt idx="21498">
                  <c:v>29.593634711745</c:v>
                </c:pt>
                <c:pt idx="21499">
                  <c:v>29.595011287924699</c:v>
                </c:pt>
                <c:pt idx="21500">
                  <c:v>29.5963878641044</c:v>
                </c:pt>
                <c:pt idx="21501">
                  <c:v>29.597764440284099</c:v>
                </c:pt>
                <c:pt idx="21502">
                  <c:v>29.5991410164639</c:v>
                </c:pt>
                <c:pt idx="21503">
                  <c:v>29.600517592643602</c:v>
                </c:pt>
                <c:pt idx="21504">
                  <c:v>29.6018941688233</c:v>
                </c:pt>
                <c:pt idx="21505">
                  <c:v>29.603270745003002</c:v>
                </c:pt>
                <c:pt idx="21506">
                  <c:v>29.604647321182799</c:v>
                </c:pt>
                <c:pt idx="21507">
                  <c:v>29.606023897362501</c:v>
                </c:pt>
                <c:pt idx="21508">
                  <c:v>29.607400473542199</c:v>
                </c:pt>
                <c:pt idx="21509">
                  <c:v>29.608777049721901</c:v>
                </c:pt>
                <c:pt idx="21510">
                  <c:v>29.610153625901699</c:v>
                </c:pt>
                <c:pt idx="21511">
                  <c:v>29.611530202081401</c:v>
                </c:pt>
                <c:pt idx="21512">
                  <c:v>29.612906778261099</c:v>
                </c:pt>
                <c:pt idx="21513">
                  <c:v>29.614283354440801</c:v>
                </c:pt>
                <c:pt idx="21514">
                  <c:v>29.615659930620598</c:v>
                </c:pt>
                <c:pt idx="21515">
                  <c:v>29.6170365068003</c:v>
                </c:pt>
                <c:pt idx="21516">
                  <c:v>29.618413082979998</c:v>
                </c:pt>
                <c:pt idx="21517">
                  <c:v>29.6197896591597</c:v>
                </c:pt>
                <c:pt idx="21518">
                  <c:v>29.621166235339501</c:v>
                </c:pt>
                <c:pt idx="21519">
                  <c:v>29.6225428115192</c:v>
                </c:pt>
                <c:pt idx="21520">
                  <c:v>29.623919387698901</c:v>
                </c:pt>
                <c:pt idx="21521">
                  <c:v>29.625295963878699</c:v>
                </c:pt>
                <c:pt idx="21522">
                  <c:v>29.626672540058401</c:v>
                </c:pt>
                <c:pt idx="21523">
                  <c:v>29.628049116238099</c:v>
                </c:pt>
                <c:pt idx="21524">
                  <c:v>29.629425692417801</c:v>
                </c:pt>
                <c:pt idx="21525">
                  <c:v>29.630802268597598</c:v>
                </c:pt>
                <c:pt idx="21526">
                  <c:v>29.6321788447773</c:v>
                </c:pt>
                <c:pt idx="21527">
                  <c:v>29.633555420956998</c:v>
                </c:pt>
                <c:pt idx="21528">
                  <c:v>29.6349319971367</c:v>
                </c:pt>
                <c:pt idx="21529">
                  <c:v>29.636308573316501</c:v>
                </c:pt>
                <c:pt idx="21530">
                  <c:v>29.6376851494962</c:v>
                </c:pt>
                <c:pt idx="21531">
                  <c:v>29.639061725675901</c:v>
                </c:pt>
                <c:pt idx="21532">
                  <c:v>29.6404383018556</c:v>
                </c:pt>
                <c:pt idx="21533">
                  <c:v>29.641814878035401</c:v>
                </c:pt>
                <c:pt idx="21534">
                  <c:v>29.643191454215099</c:v>
                </c:pt>
                <c:pt idx="21535">
                  <c:v>29.644568030394801</c:v>
                </c:pt>
                <c:pt idx="21536">
                  <c:v>29.645944606574499</c:v>
                </c:pt>
                <c:pt idx="21537">
                  <c:v>29.6473211827543</c:v>
                </c:pt>
                <c:pt idx="21538">
                  <c:v>29.648697758933999</c:v>
                </c:pt>
                <c:pt idx="21539">
                  <c:v>29.6500743351137</c:v>
                </c:pt>
                <c:pt idx="21540">
                  <c:v>29.651450911293399</c:v>
                </c:pt>
                <c:pt idx="21541">
                  <c:v>29.6528274874732</c:v>
                </c:pt>
                <c:pt idx="21542">
                  <c:v>29.654204063652902</c:v>
                </c:pt>
                <c:pt idx="21543">
                  <c:v>29.6555806398326</c:v>
                </c:pt>
                <c:pt idx="21544">
                  <c:v>29.656957216012302</c:v>
                </c:pt>
                <c:pt idx="21545">
                  <c:v>29.658333792192099</c:v>
                </c:pt>
                <c:pt idx="21546">
                  <c:v>29.659710368371801</c:v>
                </c:pt>
                <c:pt idx="21547">
                  <c:v>29.661086944551499</c:v>
                </c:pt>
                <c:pt idx="21548">
                  <c:v>29.662463520731201</c:v>
                </c:pt>
                <c:pt idx="21549">
                  <c:v>29.663840096910999</c:v>
                </c:pt>
                <c:pt idx="21550">
                  <c:v>29.665216673090701</c:v>
                </c:pt>
                <c:pt idx="21551">
                  <c:v>29.666593249270399</c:v>
                </c:pt>
                <c:pt idx="21552">
                  <c:v>29.667969825450101</c:v>
                </c:pt>
                <c:pt idx="21553">
                  <c:v>29.669346401629898</c:v>
                </c:pt>
                <c:pt idx="21554">
                  <c:v>29.6707229778096</c:v>
                </c:pt>
                <c:pt idx="21555">
                  <c:v>29.672099553989302</c:v>
                </c:pt>
                <c:pt idx="21556">
                  <c:v>29.673476130169099</c:v>
                </c:pt>
                <c:pt idx="21557">
                  <c:v>29.674852706348801</c:v>
                </c:pt>
                <c:pt idx="21558">
                  <c:v>29.676229282528499</c:v>
                </c:pt>
                <c:pt idx="21559">
                  <c:v>29.677605858708201</c:v>
                </c:pt>
                <c:pt idx="21560">
                  <c:v>29.678982434887999</c:v>
                </c:pt>
                <c:pt idx="21561">
                  <c:v>29.680359011067701</c:v>
                </c:pt>
                <c:pt idx="21562">
                  <c:v>29.681735587247399</c:v>
                </c:pt>
                <c:pt idx="21563">
                  <c:v>29.683112163427101</c:v>
                </c:pt>
                <c:pt idx="21564">
                  <c:v>29.684488739606898</c:v>
                </c:pt>
                <c:pt idx="21565">
                  <c:v>29.6858653157866</c:v>
                </c:pt>
                <c:pt idx="21566">
                  <c:v>29.687241891966298</c:v>
                </c:pt>
                <c:pt idx="21567">
                  <c:v>29.688618468146</c:v>
                </c:pt>
                <c:pt idx="21568">
                  <c:v>29.689995044325801</c:v>
                </c:pt>
                <c:pt idx="21569">
                  <c:v>29.6913716205055</c:v>
                </c:pt>
                <c:pt idx="21570">
                  <c:v>29.692748196685201</c:v>
                </c:pt>
                <c:pt idx="21571">
                  <c:v>29.6941247728649</c:v>
                </c:pt>
                <c:pt idx="21572">
                  <c:v>29.695501349044701</c:v>
                </c:pt>
                <c:pt idx="21573">
                  <c:v>29.696877925224399</c:v>
                </c:pt>
                <c:pt idx="21574">
                  <c:v>29.698254501404101</c:v>
                </c:pt>
                <c:pt idx="21575">
                  <c:v>29.699631077583799</c:v>
                </c:pt>
                <c:pt idx="21576">
                  <c:v>29.7010076537636</c:v>
                </c:pt>
                <c:pt idx="21577">
                  <c:v>29.702384229943299</c:v>
                </c:pt>
                <c:pt idx="21578">
                  <c:v>29.703760806123</c:v>
                </c:pt>
                <c:pt idx="21579">
                  <c:v>29.705137382302699</c:v>
                </c:pt>
                <c:pt idx="21580">
                  <c:v>29.7065139584825</c:v>
                </c:pt>
                <c:pt idx="21581">
                  <c:v>29.707890534662202</c:v>
                </c:pt>
                <c:pt idx="21582">
                  <c:v>29.7092671108419</c:v>
                </c:pt>
                <c:pt idx="21583">
                  <c:v>29.710643687021602</c:v>
                </c:pt>
                <c:pt idx="21584">
                  <c:v>29.712020263201399</c:v>
                </c:pt>
                <c:pt idx="21585">
                  <c:v>29.713396839381101</c:v>
                </c:pt>
                <c:pt idx="21586">
                  <c:v>29.714773415560799</c:v>
                </c:pt>
                <c:pt idx="21587">
                  <c:v>29.7161499917406</c:v>
                </c:pt>
                <c:pt idx="21588">
                  <c:v>29.717526567920299</c:v>
                </c:pt>
                <c:pt idx="21589">
                  <c:v>29.7189031441</c:v>
                </c:pt>
                <c:pt idx="21590">
                  <c:v>29.720279720279699</c:v>
                </c:pt>
                <c:pt idx="21591">
                  <c:v>29.7216562964595</c:v>
                </c:pt>
                <c:pt idx="21592">
                  <c:v>29.723032872639202</c:v>
                </c:pt>
                <c:pt idx="21593">
                  <c:v>29.7244094488189</c:v>
                </c:pt>
                <c:pt idx="21594">
                  <c:v>29.725786024998602</c:v>
                </c:pt>
                <c:pt idx="21595">
                  <c:v>29.727162601178399</c:v>
                </c:pt>
                <c:pt idx="21596">
                  <c:v>29.728539177358101</c:v>
                </c:pt>
                <c:pt idx="21597">
                  <c:v>29.729915753537799</c:v>
                </c:pt>
                <c:pt idx="21598">
                  <c:v>29.731292329717501</c:v>
                </c:pt>
                <c:pt idx="21599">
                  <c:v>29.732668905897299</c:v>
                </c:pt>
                <c:pt idx="21600">
                  <c:v>29.734045482077001</c:v>
                </c:pt>
                <c:pt idx="21601">
                  <c:v>29.735422058256699</c:v>
                </c:pt>
                <c:pt idx="21602">
                  <c:v>29.736798634436401</c:v>
                </c:pt>
                <c:pt idx="21603">
                  <c:v>29.738175210616198</c:v>
                </c:pt>
                <c:pt idx="21604">
                  <c:v>29.7395517867959</c:v>
                </c:pt>
                <c:pt idx="21605">
                  <c:v>29.740928362975598</c:v>
                </c:pt>
                <c:pt idx="21606">
                  <c:v>29.7423049391553</c:v>
                </c:pt>
                <c:pt idx="21607">
                  <c:v>29.743681515335101</c:v>
                </c:pt>
                <c:pt idx="21608">
                  <c:v>29.7450580915148</c:v>
                </c:pt>
                <c:pt idx="21609">
                  <c:v>29.746434667694501</c:v>
                </c:pt>
                <c:pt idx="21610">
                  <c:v>29.7478112438742</c:v>
                </c:pt>
                <c:pt idx="21611">
                  <c:v>29.749187820054001</c:v>
                </c:pt>
                <c:pt idx="21612">
                  <c:v>29.750564396233699</c:v>
                </c:pt>
                <c:pt idx="21613">
                  <c:v>29.751940972413401</c:v>
                </c:pt>
                <c:pt idx="21614">
                  <c:v>29.753317548593099</c:v>
                </c:pt>
                <c:pt idx="21615">
                  <c:v>29.7546941247729</c:v>
                </c:pt>
                <c:pt idx="21616">
                  <c:v>29.756070700952598</c:v>
                </c:pt>
                <c:pt idx="21617">
                  <c:v>29.7574472771323</c:v>
                </c:pt>
                <c:pt idx="21618">
                  <c:v>29.758823853311998</c:v>
                </c:pt>
                <c:pt idx="21619">
                  <c:v>29.7602004294918</c:v>
                </c:pt>
                <c:pt idx="21620">
                  <c:v>29.761577005671501</c:v>
                </c:pt>
                <c:pt idx="21621">
                  <c:v>29.7629535818512</c:v>
                </c:pt>
                <c:pt idx="21622">
                  <c:v>29.764330158031001</c:v>
                </c:pt>
                <c:pt idx="21623">
                  <c:v>29.765706734210699</c:v>
                </c:pt>
                <c:pt idx="21624">
                  <c:v>29.767083310390401</c:v>
                </c:pt>
                <c:pt idx="21625">
                  <c:v>29.768459886570099</c:v>
                </c:pt>
                <c:pt idx="21626">
                  <c:v>29.7698364627499</c:v>
                </c:pt>
                <c:pt idx="21627">
                  <c:v>29.771213038929599</c:v>
                </c:pt>
                <c:pt idx="21628">
                  <c:v>29.7725896151093</c:v>
                </c:pt>
                <c:pt idx="21629">
                  <c:v>29.773966191288999</c:v>
                </c:pt>
                <c:pt idx="21630">
                  <c:v>29.7753427674688</c:v>
                </c:pt>
                <c:pt idx="21631">
                  <c:v>29.776719343648502</c:v>
                </c:pt>
                <c:pt idx="21632">
                  <c:v>29.7780959198282</c:v>
                </c:pt>
                <c:pt idx="21633">
                  <c:v>29.779472496007902</c:v>
                </c:pt>
                <c:pt idx="21634">
                  <c:v>29.780849072187699</c:v>
                </c:pt>
                <c:pt idx="21635">
                  <c:v>29.782225648367401</c:v>
                </c:pt>
                <c:pt idx="21636">
                  <c:v>29.783602224547099</c:v>
                </c:pt>
                <c:pt idx="21637">
                  <c:v>29.784978800726801</c:v>
                </c:pt>
                <c:pt idx="21638">
                  <c:v>29.786355376906599</c:v>
                </c:pt>
                <c:pt idx="21639">
                  <c:v>29.787731953086301</c:v>
                </c:pt>
                <c:pt idx="21640">
                  <c:v>29.789108529265999</c:v>
                </c:pt>
                <c:pt idx="21641">
                  <c:v>29.7904851054457</c:v>
                </c:pt>
                <c:pt idx="21642">
                  <c:v>29.791861681625502</c:v>
                </c:pt>
                <c:pt idx="21643">
                  <c:v>29.7932382578052</c:v>
                </c:pt>
                <c:pt idx="21644">
                  <c:v>29.794614833984902</c:v>
                </c:pt>
                <c:pt idx="21645">
                  <c:v>29.7959914101646</c:v>
                </c:pt>
                <c:pt idx="21646">
                  <c:v>29.797367986344401</c:v>
                </c:pt>
                <c:pt idx="21647">
                  <c:v>29.798744562524099</c:v>
                </c:pt>
                <c:pt idx="21648">
                  <c:v>29.800121138703801</c:v>
                </c:pt>
                <c:pt idx="21649">
                  <c:v>29.801497714883499</c:v>
                </c:pt>
                <c:pt idx="21650">
                  <c:v>29.802874291063301</c:v>
                </c:pt>
                <c:pt idx="21651">
                  <c:v>29.804250867242999</c:v>
                </c:pt>
                <c:pt idx="21652">
                  <c:v>29.805627443422701</c:v>
                </c:pt>
                <c:pt idx="21653">
                  <c:v>29.807004019602498</c:v>
                </c:pt>
                <c:pt idx="21654">
                  <c:v>29.8083805957822</c:v>
                </c:pt>
                <c:pt idx="21655">
                  <c:v>29.809757171961898</c:v>
                </c:pt>
                <c:pt idx="21656">
                  <c:v>29.8111337481416</c:v>
                </c:pt>
                <c:pt idx="21657">
                  <c:v>29.812510324321401</c:v>
                </c:pt>
                <c:pt idx="21658">
                  <c:v>29.8138869005011</c:v>
                </c:pt>
                <c:pt idx="21659">
                  <c:v>29.815263476680801</c:v>
                </c:pt>
                <c:pt idx="21660">
                  <c:v>29.8166400528605</c:v>
                </c:pt>
                <c:pt idx="21661">
                  <c:v>29.818016629040301</c:v>
                </c:pt>
                <c:pt idx="21662">
                  <c:v>29.819393205219999</c:v>
                </c:pt>
                <c:pt idx="21663">
                  <c:v>29.820769781399701</c:v>
                </c:pt>
                <c:pt idx="21664">
                  <c:v>29.822146357579399</c:v>
                </c:pt>
                <c:pt idx="21665">
                  <c:v>29.8235229337592</c:v>
                </c:pt>
                <c:pt idx="21666">
                  <c:v>29.824899509938898</c:v>
                </c:pt>
                <c:pt idx="21667">
                  <c:v>29.8262760861186</c:v>
                </c:pt>
                <c:pt idx="21668">
                  <c:v>29.827652662298298</c:v>
                </c:pt>
                <c:pt idx="21669">
                  <c:v>29.8290292384781</c:v>
                </c:pt>
                <c:pt idx="21670">
                  <c:v>29.830405814657801</c:v>
                </c:pt>
                <c:pt idx="21671">
                  <c:v>29.8317823908375</c:v>
                </c:pt>
                <c:pt idx="21672">
                  <c:v>29.833158967017201</c:v>
                </c:pt>
                <c:pt idx="21673">
                  <c:v>29.834535543196999</c:v>
                </c:pt>
                <c:pt idx="21674">
                  <c:v>29.835912119376701</c:v>
                </c:pt>
                <c:pt idx="21675">
                  <c:v>29.837288695556399</c:v>
                </c:pt>
                <c:pt idx="21676">
                  <c:v>29.838665271736101</c:v>
                </c:pt>
                <c:pt idx="21677">
                  <c:v>29.840041847915899</c:v>
                </c:pt>
                <c:pt idx="21678">
                  <c:v>29.8414184240956</c:v>
                </c:pt>
                <c:pt idx="21679">
                  <c:v>29.842795000275299</c:v>
                </c:pt>
                <c:pt idx="21680">
                  <c:v>29.844171576455</c:v>
                </c:pt>
                <c:pt idx="21681">
                  <c:v>29.845548152634802</c:v>
                </c:pt>
                <c:pt idx="21682">
                  <c:v>29.8469247288145</c:v>
                </c:pt>
                <c:pt idx="21683">
                  <c:v>29.848301304994202</c:v>
                </c:pt>
                <c:pt idx="21684">
                  <c:v>29.849677881173999</c:v>
                </c:pt>
                <c:pt idx="21685">
                  <c:v>29.851054457353701</c:v>
                </c:pt>
                <c:pt idx="21686">
                  <c:v>29.852431033533399</c:v>
                </c:pt>
                <c:pt idx="21687">
                  <c:v>29.853807609713101</c:v>
                </c:pt>
                <c:pt idx="21688">
                  <c:v>29.855184185892899</c:v>
                </c:pt>
                <c:pt idx="21689">
                  <c:v>29.856560762072601</c:v>
                </c:pt>
                <c:pt idx="21690">
                  <c:v>29.857937338252299</c:v>
                </c:pt>
                <c:pt idx="21691">
                  <c:v>29.859313914432001</c:v>
                </c:pt>
                <c:pt idx="21692">
                  <c:v>29.860690490611798</c:v>
                </c:pt>
                <c:pt idx="21693">
                  <c:v>29.8620670667915</c:v>
                </c:pt>
                <c:pt idx="21694">
                  <c:v>29.863443642971198</c:v>
                </c:pt>
                <c:pt idx="21695">
                  <c:v>29.8648202191509</c:v>
                </c:pt>
                <c:pt idx="21696">
                  <c:v>29.866196795330701</c:v>
                </c:pt>
                <c:pt idx="21697">
                  <c:v>29.867573371510399</c:v>
                </c:pt>
                <c:pt idx="21698">
                  <c:v>29.868949947690101</c:v>
                </c:pt>
                <c:pt idx="21699">
                  <c:v>29.870326523869799</c:v>
                </c:pt>
                <c:pt idx="21700">
                  <c:v>29.871703100049601</c:v>
                </c:pt>
                <c:pt idx="21701">
                  <c:v>29.873079676229299</c:v>
                </c:pt>
                <c:pt idx="21702">
                  <c:v>29.874456252409001</c:v>
                </c:pt>
                <c:pt idx="21703">
                  <c:v>29.875832828588699</c:v>
                </c:pt>
                <c:pt idx="21704">
                  <c:v>29.8772094047685</c:v>
                </c:pt>
                <c:pt idx="21705">
                  <c:v>29.878585980948198</c:v>
                </c:pt>
                <c:pt idx="21706">
                  <c:v>29.8799625571279</c:v>
                </c:pt>
                <c:pt idx="21707">
                  <c:v>29.881339133307598</c:v>
                </c:pt>
                <c:pt idx="21708">
                  <c:v>29.8827157094874</c:v>
                </c:pt>
                <c:pt idx="21709">
                  <c:v>29.884092285667101</c:v>
                </c:pt>
                <c:pt idx="21710">
                  <c:v>29.8854688618468</c:v>
                </c:pt>
                <c:pt idx="21711">
                  <c:v>29.886845438026501</c:v>
                </c:pt>
                <c:pt idx="21712">
                  <c:v>29.888222014206299</c:v>
                </c:pt>
                <c:pt idx="21713">
                  <c:v>29.889598590386001</c:v>
                </c:pt>
                <c:pt idx="21714">
                  <c:v>29.890975166565699</c:v>
                </c:pt>
                <c:pt idx="21715">
                  <c:v>29.892351742745401</c:v>
                </c:pt>
                <c:pt idx="21716">
                  <c:v>29.893728318925199</c:v>
                </c:pt>
                <c:pt idx="21717">
                  <c:v>29.8951048951049</c:v>
                </c:pt>
                <c:pt idx="21718">
                  <c:v>29.896481471284599</c:v>
                </c:pt>
                <c:pt idx="21719">
                  <c:v>29.8978580474644</c:v>
                </c:pt>
                <c:pt idx="21720">
                  <c:v>29.899234623644102</c:v>
                </c:pt>
                <c:pt idx="21721">
                  <c:v>29.9006111998238</c:v>
                </c:pt>
                <c:pt idx="21722">
                  <c:v>29.901987776003502</c:v>
                </c:pt>
                <c:pt idx="21723">
                  <c:v>29.903364352183299</c:v>
                </c:pt>
                <c:pt idx="21724">
                  <c:v>29.904740928363001</c:v>
                </c:pt>
                <c:pt idx="21725">
                  <c:v>29.906117504542699</c:v>
                </c:pt>
                <c:pt idx="21726">
                  <c:v>29.907494080722401</c:v>
                </c:pt>
                <c:pt idx="21727">
                  <c:v>29.908870656902199</c:v>
                </c:pt>
                <c:pt idx="21728">
                  <c:v>29.9102472330819</c:v>
                </c:pt>
                <c:pt idx="21729">
                  <c:v>29.911623809261599</c:v>
                </c:pt>
                <c:pt idx="21730">
                  <c:v>29.9130003854413</c:v>
                </c:pt>
                <c:pt idx="21731">
                  <c:v>29.914376961621102</c:v>
                </c:pt>
                <c:pt idx="21732">
                  <c:v>29.9157535378008</c:v>
                </c:pt>
                <c:pt idx="21733">
                  <c:v>29.917130113980502</c:v>
                </c:pt>
                <c:pt idx="21734">
                  <c:v>29.9185066901602</c:v>
                </c:pt>
                <c:pt idx="21735">
                  <c:v>29.919883266340001</c:v>
                </c:pt>
                <c:pt idx="21736">
                  <c:v>29.921259842519699</c:v>
                </c:pt>
                <c:pt idx="21737">
                  <c:v>29.922636418699401</c:v>
                </c:pt>
                <c:pt idx="21738">
                  <c:v>29.924012994879099</c:v>
                </c:pt>
                <c:pt idx="21739">
                  <c:v>29.925389571058901</c:v>
                </c:pt>
                <c:pt idx="21740">
                  <c:v>29.926766147238599</c:v>
                </c:pt>
                <c:pt idx="21741">
                  <c:v>29.928142723418301</c:v>
                </c:pt>
                <c:pt idx="21742">
                  <c:v>29.929519299598098</c:v>
                </c:pt>
                <c:pt idx="21743">
                  <c:v>29.9308958757778</c:v>
                </c:pt>
                <c:pt idx="21744">
                  <c:v>29.932272451957498</c:v>
                </c:pt>
                <c:pt idx="21745">
                  <c:v>29.9336490281372</c:v>
                </c:pt>
                <c:pt idx="21746">
                  <c:v>29.935025604317001</c:v>
                </c:pt>
                <c:pt idx="21747">
                  <c:v>29.9364021804967</c:v>
                </c:pt>
                <c:pt idx="21748">
                  <c:v>29.937778756676401</c:v>
                </c:pt>
                <c:pt idx="21749">
                  <c:v>29.9391553328561</c:v>
                </c:pt>
                <c:pt idx="21750">
                  <c:v>29.940531909035901</c:v>
                </c:pt>
                <c:pt idx="21751">
                  <c:v>29.941908485215599</c:v>
                </c:pt>
                <c:pt idx="21752">
                  <c:v>29.943285061395301</c:v>
                </c:pt>
                <c:pt idx="21753">
                  <c:v>29.944661637574999</c:v>
                </c:pt>
                <c:pt idx="21754">
                  <c:v>29.9460382137548</c:v>
                </c:pt>
                <c:pt idx="21755">
                  <c:v>29.947414789934498</c:v>
                </c:pt>
                <c:pt idx="21756">
                  <c:v>29.9487913661142</c:v>
                </c:pt>
                <c:pt idx="21757">
                  <c:v>29.950167942293898</c:v>
                </c:pt>
                <c:pt idx="21758">
                  <c:v>29.9515445184737</c:v>
                </c:pt>
                <c:pt idx="21759">
                  <c:v>29.952921094653401</c:v>
                </c:pt>
                <c:pt idx="21760">
                  <c:v>29.9542976708331</c:v>
                </c:pt>
                <c:pt idx="21761">
                  <c:v>29.955674247012801</c:v>
                </c:pt>
                <c:pt idx="21762">
                  <c:v>29.957050823192599</c:v>
                </c:pt>
                <c:pt idx="21763">
                  <c:v>29.958427399372301</c:v>
                </c:pt>
                <c:pt idx="21764">
                  <c:v>29.959803975551999</c:v>
                </c:pt>
                <c:pt idx="21765">
                  <c:v>29.961180551731701</c:v>
                </c:pt>
                <c:pt idx="21766">
                  <c:v>29.962557127911499</c:v>
                </c:pt>
                <c:pt idx="21767">
                  <c:v>29.9639337040912</c:v>
                </c:pt>
                <c:pt idx="21768">
                  <c:v>29.965310280270899</c:v>
                </c:pt>
                <c:pt idx="21769">
                  <c:v>29.9666868564506</c:v>
                </c:pt>
                <c:pt idx="21770">
                  <c:v>29.968063432630402</c:v>
                </c:pt>
                <c:pt idx="21771">
                  <c:v>29.9694400088101</c:v>
                </c:pt>
                <c:pt idx="21772">
                  <c:v>29.970816584989802</c:v>
                </c:pt>
                <c:pt idx="21773">
                  <c:v>29.9721931611695</c:v>
                </c:pt>
                <c:pt idx="21774">
                  <c:v>29.973569737349301</c:v>
                </c:pt>
                <c:pt idx="21775">
                  <c:v>29.974946313528999</c:v>
                </c:pt>
                <c:pt idx="21776">
                  <c:v>29.976322889708701</c:v>
                </c:pt>
                <c:pt idx="21777">
                  <c:v>29.977699465888499</c:v>
                </c:pt>
                <c:pt idx="21778">
                  <c:v>29.979076042068201</c:v>
                </c:pt>
                <c:pt idx="21779">
                  <c:v>29.980452618247899</c:v>
                </c:pt>
                <c:pt idx="21780">
                  <c:v>29.981829194427601</c:v>
                </c:pt>
                <c:pt idx="21781">
                  <c:v>29.983205770607402</c:v>
                </c:pt>
                <c:pt idx="21782">
                  <c:v>29.9845823467871</c:v>
                </c:pt>
                <c:pt idx="21783">
                  <c:v>29.985958922966802</c:v>
                </c:pt>
                <c:pt idx="21784">
                  <c:v>29.9873354991465</c:v>
                </c:pt>
                <c:pt idx="21785">
                  <c:v>29.988712075326301</c:v>
                </c:pt>
                <c:pt idx="21786">
                  <c:v>29.990088651505999</c:v>
                </c:pt>
                <c:pt idx="21787">
                  <c:v>29.991465227685701</c:v>
                </c:pt>
                <c:pt idx="21788">
                  <c:v>29.992841803865399</c:v>
                </c:pt>
                <c:pt idx="21789">
                  <c:v>29.994218380045201</c:v>
                </c:pt>
                <c:pt idx="21790">
                  <c:v>29.995594956224899</c:v>
                </c:pt>
                <c:pt idx="21791">
                  <c:v>29.996971532404601</c:v>
                </c:pt>
                <c:pt idx="21792">
                  <c:v>29.998348108584299</c:v>
                </c:pt>
                <c:pt idx="21793">
                  <c:v>29.9997246847641</c:v>
                </c:pt>
                <c:pt idx="21794">
                  <c:v>30.001101260943798</c:v>
                </c:pt>
                <c:pt idx="21795">
                  <c:v>30.0024778371235</c:v>
                </c:pt>
                <c:pt idx="21796">
                  <c:v>30.003854413303198</c:v>
                </c:pt>
                <c:pt idx="21797">
                  <c:v>30.005230989483</c:v>
                </c:pt>
                <c:pt idx="21798">
                  <c:v>30.006607565662701</c:v>
                </c:pt>
                <c:pt idx="21799">
                  <c:v>30.0079841418424</c:v>
                </c:pt>
                <c:pt idx="21800">
                  <c:v>30.009360718022101</c:v>
                </c:pt>
                <c:pt idx="21801">
                  <c:v>30.010737294201899</c:v>
                </c:pt>
                <c:pt idx="21802">
                  <c:v>30.012113870381601</c:v>
                </c:pt>
                <c:pt idx="21803">
                  <c:v>30.013490446561299</c:v>
                </c:pt>
                <c:pt idx="21804">
                  <c:v>30.014867022741001</c:v>
                </c:pt>
                <c:pt idx="21805">
                  <c:v>30.016243598920799</c:v>
                </c:pt>
                <c:pt idx="21806">
                  <c:v>30.0176201751005</c:v>
                </c:pt>
                <c:pt idx="21807">
                  <c:v>30.018996751280199</c:v>
                </c:pt>
                <c:pt idx="21808">
                  <c:v>30.0203733274599</c:v>
                </c:pt>
                <c:pt idx="21809">
                  <c:v>30.021749903639702</c:v>
                </c:pt>
                <c:pt idx="21810">
                  <c:v>30.0231264798194</c:v>
                </c:pt>
                <c:pt idx="21811">
                  <c:v>30.024503055999102</c:v>
                </c:pt>
                <c:pt idx="21812">
                  <c:v>30.025879632178899</c:v>
                </c:pt>
                <c:pt idx="21813">
                  <c:v>30.027256208358601</c:v>
                </c:pt>
                <c:pt idx="21814">
                  <c:v>30.028632784538299</c:v>
                </c:pt>
                <c:pt idx="21815">
                  <c:v>30.030009360718001</c:v>
                </c:pt>
                <c:pt idx="21816">
                  <c:v>30.031385936897799</c:v>
                </c:pt>
                <c:pt idx="21817">
                  <c:v>30.0327625130775</c:v>
                </c:pt>
                <c:pt idx="21818">
                  <c:v>30.034139089257199</c:v>
                </c:pt>
                <c:pt idx="21819">
                  <c:v>30.0355156654369</c:v>
                </c:pt>
                <c:pt idx="21820">
                  <c:v>30.036892241616702</c:v>
                </c:pt>
                <c:pt idx="21821">
                  <c:v>30.0382688177964</c:v>
                </c:pt>
                <c:pt idx="21822">
                  <c:v>30.039645393976102</c:v>
                </c:pt>
                <c:pt idx="21823">
                  <c:v>30.0410219701558</c:v>
                </c:pt>
                <c:pt idx="21824">
                  <c:v>30.042398546335601</c:v>
                </c:pt>
                <c:pt idx="21825">
                  <c:v>30.043775122515299</c:v>
                </c:pt>
                <c:pt idx="21826">
                  <c:v>30.045151698695001</c:v>
                </c:pt>
                <c:pt idx="21827">
                  <c:v>30.046528274874699</c:v>
                </c:pt>
                <c:pt idx="21828">
                  <c:v>30.047904851054501</c:v>
                </c:pt>
                <c:pt idx="21829">
                  <c:v>30.049281427234199</c:v>
                </c:pt>
                <c:pt idx="21830">
                  <c:v>30.050658003413901</c:v>
                </c:pt>
                <c:pt idx="21831">
                  <c:v>30.052034579593599</c:v>
                </c:pt>
                <c:pt idx="21832">
                  <c:v>30.0534111557734</c:v>
                </c:pt>
                <c:pt idx="21833">
                  <c:v>30.054787731953098</c:v>
                </c:pt>
                <c:pt idx="21834">
                  <c:v>30.0561643081328</c:v>
                </c:pt>
                <c:pt idx="21835">
                  <c:v>30.057540884312498</c:v>
                </c:pt>
                <c:pt idx="21836">
                  <c:v>30.0589174604923</c:v>
                </c:pt>
                <c:pt idx="21837">
                  <c:v>30.060294036672001</c:v>
                </c:pt>
                <c:pt idx="21838">
                  <c:v>30.0616706128517</c:v>
                </c:pt>
                <c:pt idx="21839">
                  <c:v>30.063047189031401</c:v>
                </c:pt>
                <c:pt idx="21840">
                  <c:v>30.064423765211199</c:v>
                </c:pt>
                <c:pt idx="21841">
                  <c:v>30.065800341390901</c:v>
                </c:pt>
                <c:pt idx="21842">
                  <c:v>30.067176917570599</c:v>
                </c:pt>
                <c:pt idx="21843">
                  <c:v>30.0685534937504</c:v>
                </c:pt>
                <c:pt idx="21844">
                  <c:v>30.069930069930098</c:v>
                </c:pt>
                <c:pt idx="21845">
                  <c:v>30.0713066461098</c:v>
                </c:pt>
                <c:pt idx="21846">
                  <c:v>30.072683222289498</c:v>
                </c:pt>
                <c:pt idx="21847">
                  <c:v>30.0740597984693</c:v>
                </c:pt>
                <c:pt idx="21848">
                  <c:v>30.075436374649001</c:v>
                </c:pt>
                <c:pt idx="21849">
                  <c:v>30.0768129508287</c:v>
                </c:pt>
                <c:pt idx="21850">
                  <c:v>30.078189527008401</c:v>
                </c:pt>
                <c:pt idx="21851">
                  <c:v>30.079566103188199</c:v>
                </c:pt>
                <c:pt idx="21852">
                  <c:v>30.080942679367901</c:v>
                </c:pt>
                <c:pt idx="21853">
                  <c:v>30.082319255547599</c:v>
                </c:pt>
                <c:pt idx="21854">
                  <c:v>30.083695831727301</c:v>
                </c:pt>
                <c:pt idx="21855">
                  <c:v>30.085072407907099</c:v>
                </c:pt>
                <c:pt idx="21856">
                  <c:v>30.0864489840868</c:v>
                </c:pt>
                <c:pt idx="21857">
                  <c:v>30.087825560266499</c:v>
                </c:pt>
                <c:pt idx="21858">
                  <c:v>30.0892021364462</c:v>
                </c:pt>
                <c:pt idx="21859">
                  <c:v>30.090578712626002</c:v>
                </c:pt>
                <c:pt idx="21860">
                  <c:v>30.0919552888057</c:v>
                </c:pt>
                <c:pt idx="21861">
                  <c:v>30.093331864985402</c:v>
                </c:pt>
                <c:pt idx="21862">
                  <c:v>30.0947084411651</c:v>
                </c:pt>
                <c:pt idx="21863">
                  <c:v>30.096085017344901</c:v>
                </c:pt>
                <c:pt idx="21864">
                  <c:v>30.097461593524599</c:v>
                </c:pt>
                <c:pt idx="21865">
                  <c:v>30.098838169704301</c:v>
                </c:pt>
                <c:pt idx="21866">
                  <c:v>30.100214745883999</c:v>
                </c:pt>
                <c:pt idx="21867">
                  <c:v>30.101591322063801</c:v>
                </c:pt>
                <c:pt idx="21868">
                  <c:v>30.102967898243499</c:v>
                </c:pt>
                <c:pt idx="21869">
                  <c:v>30.1043444744232</c:v>
                </c:pt>
                <c:pt idx="21870">
                  <c:v>30.105721050602899</c:v>
                </c:pt>
                <c:pt idx="21871">
                  <c:v>30.1070976267827</c:v>
                </c:pt>
                <c:pt idx="21872">
                  <c:v>30.108474202962402</c:v>
                </c:pt>
                <c:pt idx="21873">
                  <c:v>30.1098507791421</c:v>
                </c:pt>
                <c:pt idx="21874">
                  <c:v>30.111227355321802</c:v>
                </c:pt>
                <c:pt idx="21875">
                  <c:v>30.112603931501599</c:v>
                </c:pt>
                <c:pt idx="21876">
                  <c:v>30.113980507681301</c:v>
                </c:pt>
                <c:pt idx="21877">
                  <c:v>30.115357083860999</c:v>
                </c:pt>
                <c:pt idx="21878">
                  <c:v>30.116733660040801</c:v>
                </c:pt>
                <c:pt idx="21879">
                  <c:v>30.118110236220499</c:v>
                </c:pt>
                <c:pt idx="21880">
                  <c:v>30.119486812400201</c:v>
                </c:pt>
                <c:pt idx="21881">
                  <c:v>30.120863388579899</c:v>
                </c:pt>
                <c:pt idx="21882">
                  <c:v>30.1222399647597</c:v>
                </c:pt>
                <c:pt idx="21883">
                  <c:v>30.123616540939398</c:v>
                </c:pt>
                <c:pt idx="21884">
                  <c:v>30.1249931171191</c:v>
                </c:pt>
                <c:pt idx="21885">
                  <c:v>30.126369693298798</c:v>
                </c:pt>
                <c:pt idx="21886">
                  <c:v>30.1277462694786</c:v>
                </c:pt>
                <c:pt idx="21887">
                  <c:v>30.129122845658301</c:v>
                </c:pt>
                <c:pt idx="21888">
                  <c:v>30.130499421838</c:v>
                </c:pt>
                <c:pt idx="21889">
                  <c:v>30.131875998017701</c:v>
                </c:pt>
                <c:pt idx="21890">
                  <c:v>30.133252574197499</c:v>
                </c:pt>
                <c:pt idx="21891">
                  <c:v>30.134629150377201</c:v>
                </c:pt>
                <c:pt idx="21892">
                  <c:v>30.136005726556899</c:v>
                </c:pt>
                <c:pt idx="21893">
                  <c:v>30.137382302736601</c:v>
                </c:pt>
                <c:pt idx="21894">
                  <c:v>30.138758878916398</c:v>
                </c:pt>
                <c:pt idx="21895">
                  <c:v>30.1401354550961</c:v>
                </c:pt>
                <c:pt idx="21896">
                  <c:v>30.141512031275798</c:v>
                </c:pt>
                <c:pt idx="21897">
                  <c:v>30.1428886074555</c:v>
                </c:pt>
                <c:pt idx="21898">
                  <c:v>30.144265183635301</c:v>
                </c:pt>
                <c:pt idx="21899">
                  <c:v>30.145641759815</c:v>
                </c:pt>
                <c:pt idx="21900">
                  <c:v>30.147018335994701</c:v>
                </c:pt>
                <c:pt idx="21901">
                  <c:v>30.148394912174499</c:v>
                </c:pt>
                <c:pt idx="21902">
                  <c:v>30.149771488354201</c:v>
                </c:pt>
                <c:pt idx="21903">
                  <c:v>30.151148064533899</c:v>
                </c:pt>
                <c:pt idx="21904">
                  <c:v>30.152524640713601</c:v>
                </c:pt>
                <c:pt idx="21905">
                  <c:v>30.153901216893299</c:v>
                </c:pt>
                <c:pt idx="21906">
                  <c:v>30.1552777930731</c:v>
                </c:pt>
                <c:pt idx="21907">
                  <c:v>30.156654369252799</c:v>
                </c:pt>
                <c:pt idx="21908">
                  <c:v>30.1580309454325</c:v>
                </c:pt>
                <c:pt idx="21909">
                  <c:v>30.159407521612302</c:v>
                </c:pt>
                <c:pt idx="21910">
                  <c:v>30.160784097792</c:v>
                </c:pt>
                <c:pt idx="21911">
                  <c:v>30.162160673971702</c:v>
                </c:pt>
                <c:pt idx="21912">
                  <c:v>30.1635372501514</c:v>
                </c:pt>
                <c:pt idx="21913">
                  <c:v>30.164913826331201</c:v>
                </c:pt>
                <c:pt idx="21914">
                  <c:v>30.166290402510899</c:v>
                </c:pt>
                <c:pt idx="21915">
                  <c:v>30.167666978690601</c:v>
                </c:pt>
                <c:pt idx="21916">
                  <c:v>30.169043554870299</c:v>
                </c:pt>
                <c:pt idx="21917">
                  <c:v>30.170420131050101</c:v>
                </c:pt>
                <c:pt idx="21918">
                  <c:v>30.171796707229799</c:v>
                </c:pt>
                <c:pt idx="21919">
                  <c:v>30.173173283409501</c:v>
                </c:pt>
                <c:pt idx="21920">
                  <c:v>30.174549859589199</c:v>
                </c:pt>
                <c:pt idx="21921">
                  <c:v>30.175926435769</c:v>
                </c:pt>
                <c:pt idx="21922">
                  <c:v>30.177303011948698</c:v>
                </c:pt>
                <c:pt idx="21923">
                  <c:v>30.1786795881284</c:v>
                </c:pt>
                <c:pt idx="21924">
                  <c:v>30.180056164308098</c:v>
                </c:pt>
                <c:pt idx="21925">
                  <c:v>30.181432740487899</c:v>
                </c:pt>
                <c:pt idx="21926">
                  <c:v>30.182809316667601</c:v>
                </c:pt>
                <c:pt idx="21927">
                  <c:v>30.184185892847299</c:v>
                </c:pt>
                <c:pt idx="21928">
                  <c:v>30.185562469027001</c:v>
                </c:pt>
                <c:pt idx="21929">
                  <c:v>30.186939045206799</c:v>
                </c:pt>
                <c:pt idx="21930">
                  <c:v>30.188315621386501</c:v>
                </c:pt>
                <c:pt idx="21931">
                  <c:v>30.189692197566199</c:v>
                </c:pt>
                <c:pt idx="21932">
                  <c:v>30.191068773745901</c:v>
                </c:pt>
                <c:pt idx="21933">
                  <c:v>30.192445349925698</c:v>
                </c:pt>
                <c:pt idx="21934">
                  <c:v>30.1938219261054</c:v>
                </c:pt>
                <c:pt idx="21935">
                  <c:v>30.195198502285098</c:v>
                </c:pt>
                <c:pt idx="21936">
                  <c:v>30.1965750784649</c:v>
                </c:pt>
                <c:pt idx="21937">
                  <c:v>30.197951654644601</c:v>
                </c:pt>
                <c:pt idx="21938">
                  <c:v>30.1993282308243</c:v>
                </c:pt>
                <c:pt idx="21939">
                  <c:v>30.200704807004001</c:v>
                </c:pt>
                <c:pt idx="21940">
                  <c:v>30.202081383183799</c:v>
                </c:pt>
                <c:pt idx="21941">
                  <c:v>30.203457959363501</c:v>
                </c:pt>
                <c:pt idx="21942">
                  <c:v>30.204834535543199</c:v>
                </c:pt>
                <c:pt idx="21943">
                  <c:v>30.206211111722901</c:v>
                </c:pt>
                <c:pt idx="21944">
                  <c:v>30.207587687902699</c:v>
                </c:pt>
                <c:pt idx="21945">
                  <c:v>30.2089642640824</c:v>
                </c:pt>
                <c:pt idx="21946">
                  <c:v>30.210340840262099</c:v>
                </c:pt>
                <c:pt idx="21947">
                  <c:v>30.2117174164418</c:v>
                </c:pt>
                <c:pt idx="21948">
                  <c:v>30.213093992621602</c:v>
                </c:pt>
                <c:pt idx="21949">
                  <c:v>30.2144705688013</c:v>
                </c:pt>
                <c:pt idx="21950">
                  <c:v>30.215847144981002</c:v>
                </c:pt>
                <c:pt idx="21951">
                  <c:v>30.2172237211607</c:v>
                </c:pt>
                <c:pt idx="21952">
                  <c:v>30.218600297340501</c:v>
                </c:pt>
                <c:pt idx="21953">
                  <c:v>30.219976873520199</c:v>
                </c:pt>
                <c:pt idx="21954">
                  <c:v>30.221353449699901</c:v>
                </c:pt>
                <c:pt idx="21955">
                  <c:v>30.222730025879599</c:v>
                </c:pt>
                <c:pt idx="21956">
                  <c:v>30.2241066020594</c:v>
                </c:pt>
                <c:pt idx="21957">
                  <c:v>30.225483178239099</c:v>
                </c:pt>
                <c:pt idx="21958">
                  <c:v>30.2268597544188</c:v>
                </c:pt>
                <c:pt idx="21959">
                  <c:v>30.228236330598499</c:v>
                </c:pt>
                <c:pt idx="21960">
                  <c:v>30.2296129067783</c:v>
                </c:pt>
                <c:pt idx="21961">
                  <c:v>30.230989482958002</c:v>
                </c:pt>
                <c:pt idx="21962">
                  <c:v>30.2323660591377</c:v>
                </c:pt>
                <c:pt idx="21963">
                  <c:v>30.233742635317402</c:v>
                </c:pt>
                <c:pt idx="21964">
                  <c:v>30.235119211497199</c:v>
                </c:pt>
                <c:pt idx="21965">
                  <c:v>30.236495787676901</c:v>
                </c:pt>
                <c:pt idx="21966">
                  <c:v>30.237872363856599</c:v>
                </c:pt>
                <c:pt idx="21967">
                  <c:v>30.239248940036301</c:v>
                </c:pt>
                <c:pt idx="21968">
                  <c:v>30.240625516216099</c:v>
                </c:pt>
                <c:pt idx="21969">
                  <c:v>30.242002092395801</c:v>
                </c:pt>
                <c:pt idx="21970">
                  <c:v>30.243378668575499</c:v>
                </c:pt>
                <c:pt idx="21971">
                  <c:v>30.2447552447553</c:v>
                </c:pt>
                <c:pt idx="21972">
                  <c:v>30.246131820934998</c:v>
                </c:pt>
                <c:pt idx="21973">
                  <c:v>30.2475083971147</c:v>
                </c:pt>
                <c:pt idx="21974">
                  <c:v>30.248884973294398</c:v>
                </c:pt>
                <c:pt idx="21975">
                  <c:v>30.2502615494742</c:v>
                </c:pt>
                <c:pt idx="21976">
                  <c:v>30.251638125653901</c:v>
                </c:pt>
                <c:pt idx="21977">
                  <c:v>30.2530147018336</c:v>
                </c:pt>
                <c:pt idx="21978">
                  <c:v>30.254391278013301</c:v>
                </c:pt>
                <c:pt idx="21979">
                  <c:v>30.255767854193099</c:v>
                </c:pt>
                <c:pt idx="21980">
                  <c:v>30.257144430372801</c:v>
                </c:pt>
                <c:pt idx="21981">
                  <c:v>30.258521006552499</c:v>
                </c:pt>
                <c:pt idx="21982">
                  <c:v>30.259897582732201</c:v>
                </c:pt>
                <c:pt idx="21983">
                  <c:v>30.261274158911998</c:v>
                </c:pt>
                <c:pt idx="21984">
                  <c:v>30.2626507350917</c:v>
                </c:pt>
                <c:pt idx="21985">
                  <c:v>30.264027311271398</c:v>
                </c:pt>
                <c:pt idx="21986">
                  <c:v>30.2654038874511</c:v>
                </c:pt>
                <c:pt idx="21987">
                  <c:v>30.266780463630901</c:v>
                </c:pt>
                <c:pt idx="21988">
                  <c:v>30.2681570398106</c:v>
                </c:pt>
                <c:pt idx="21989">
                  <c:v>30.269533615990301</c:v>
                </c:pt>
                <c:pt idx="21990">
                  <c:v>30.27091019217</c:v>
                </c:pt>
                <c:pt idx="21991">
                  <c:v>30.272286768349801</c:v>
                </c:pt>
                <c:pt idx="21992">
                  <c:v>30.273663344529499</c:v>
                </c:pt>
                <c:pt idx="21993">
                  <c:v>30.275039920709201</c:v>
                </c:pt>
                <c:pt idx="21994">
                  <c:v>30.276416496888899</c:v>
                </c:pt>
                <c:pt idx="21995">
                  <c:v>30.2777930730687</c:v>
                </c:pt>
                <c:pt idx="21996">
                  <c:v>30.279169649248399</c:v>
                </c:pt>
                <c:pt idx="21997">
                  <c:v>30.2805462254281</c:v>
                </c:pt>
                <c:pt idx="21998">
                  <c:v>30.281922801607902</c:v>
                </c:pt>
                <c:pt idx="21999">
                  <c:v>30.2832993777876</c:v>
                </c:pt>
                <c:pt idx="22000">
                  <c:v>30.284675953967302</c:v>
                </c:pt>
                <c:pt idx="22001">
                  <c:v>30.286052530147</c:v>
                </c:pt>
                <c:pt idx="22002">
                  <c:v>30.287429106326801</c:v>
                </c:pt>
                <c:pt idx="22003">
                  <c:v>30.288805682506499</c:v>
                </c:pt>
                <c:pt idx="22004">
                  <c:v>30.290182258686201</c:v>
                </c:pt>
                <c:pt idx="22005">
                  <c:v>30.291558834865899</c:v>
                </c:pt>
                <c:pt idx="22006">
                  <c:v>30.292935411045701</c:v>
                </c:pt>
                <c:pt idx="22007">
                  <c:v>30.294311987225399</c:v>
                </c:pt>
                <c:pt idx="22008">
                  <c:v>30.295688563405101</c:v>
                </c:pt>
                <c:pt idx="22009">
                  <c:v>30.297065139584799</c:v>
                </c:pt>
                <c:pt idx="22010">
                  <c:v>30.2984417157646</c:v>
                </c:pt>
                <c:pt idx="22011">
                  <c:v>30.299818291944302</c:v>
                </c:pt>
                <c:pt idx="22012">
                  <c:v>30.301194868124</c:v>
                </c:pt>
                <c:pt idx="22013">
                  <c:v>30.302571444303702</c:v>
                </c:pt>
                <c:pt idx="22014">
                  <c:v>30.303948020483499</c:v>
                </c:pt>
                <c:pt idx="22015">
                  <c:v>30.305324596663201</c:v>
                </c:pt>
                <c:pt idx="22016">
                  <c:v>30.306701172842899</c:v>
                </c:pt>
                <c:pt idx="22017">
                  <c:v>30.308077749022601</c:v>
                </c:pt>
                <c:pt idx="22018">
                  <c:v>30.309454325202399</c:v>
                </c:pt>
                <c:pt idx="22019">
                  <c:v>30.310830901382101</c:v>
                </c:pt>
                <c:pt idx="22020">
                  <c:v>30.312207477561799</c:v>
                </c:pt>
                <c:pt idx="22021">
                  <c:v>30.313584053741501</c:v>
                </c:pt>
                <c:pt idx="22022">
                  <c:v>30.314960629921298</c:v>
                </c:pt>
                <c:pt idx="22023">
                  <c:v>30.316337206101</c:v>
                </c:pt>
                <c:pt idx="22024">
                  <c:v>30.317713782280698</c:v>
                </c:pt>
                <c:pt idx="22025">
                  <c:v>30.3190903584604</c:v>
                </c:pt>
                <c:pt idx="22026">
                  <c:v>30.320466934640201</c:v>
                </c:pt>
                <c:pt idx="22027">
                  <c:v>30.3218435108199</c:v>
                </c:pt>
                <c:pt idx="22028">
                  <c:v>30.323220086999601</c:v>
                </c:pt>
                <c:pt idx="22029">
                  <c:v>30.3245966631793</c:v>
                </c:pt>
                <c:pt idx="22030">
                  <c:v>30.325973239359101</c:v>
                </c:pt>
                <c:pt idx="22031">
                  <c:v>30.327349815538799</c:v>
                </c:pt>
                <c:pt idx="22032">
                  <c:v>30.328726391718501</c:v>
                </c:pt>
                <c:pt idx="22033">
                  <c:v>30.330102967898299</c:v>
                </c:pt>
                <c:pt idx="22034">
                  <c:v>30.331479544078</c:v>
                </c:pt>
                <c:pt idx="22035">
                  <c:v>30.332856120257699</c:v>
                </c:pt>
                <c:pt idx="22036">
                  <c:v>30.3342326964374</c:v>
                </c:pt>
                <c:pt idx="22037">
                  <c:v>30.335609272617202</c:v>
                </c:pt>
                <c:pt idx="22038">
                  <c:v>30.3369858487969</c:v>
                </c:pt>
                <c:pt idx="22039">
                  <c:v>30.338362424976602</c:v>
                </c:pt>
                <c:pt idx="22040">
                  <c:v>30.3397390011563</c:v>
                </c:pt>
                <c:pt idx="22041">
                  <c:v>30.341115577336101</c:v>
                </c:pt>
                <c:pt idx="22042">
                  <c:v>30.342492153515799</c:v>
                </c:pt>
                <c:pt idx="22043">
                  <c:v>30.343868729695501</c:v>
                </c:pt>
                <c:pt idx="22044">
                  <c:v>30.345245305875199</c:v>
                </c:pt>
                <c:pt idx="22045">
                  <c:v>30.346621882055</c:v>
                </c:pt>
                <c:pt idx="22046">
                  <c:v>30.347998458234699</c:v>
                </c:pt>
                <c:pt idx="22047">
                  <c:v>30.3493750344144</c:v>
                </c:pt>
                <c:pt idx="22048">
                  <c:v>30.350751610594099</c:v>
                </c:pt>
                <c:pt idx="22049">
                  <c:v>30.3521281867739</c:v>
                </c:pt>
                <c:pt idx="22050">
                  <c:v>30.353504762953602</c:v>
                </c:pt>
                <c:pt idx="22051">
                  <c:v>30.3548813391333</c:v>
                </c:pt>
                <c:pt idx="22052">
                  <c:v>30.356257915313002</c:v>
                </c:pt>
                <c:pt idx="22053">
                  <c:v>30.357634491492799</c:v>
                </c:pt>
                <c:pt idx="22054">
                  <c:v>30.359011067672501</c:v>
                </c:pt>
                <c:pt idx="22055">
                  <c:v>30.360387643852199</c:v>
                </c:pt>
                <c:pt idx="22056">
                  <c:v>30.361764220031901</c:v>
                </c:pt>
                <c:pt idx="22057">
                  <c:v>30.363140796211699</c:v>
                </c:pt>
                <c:pt idx="22058">
                  <c:v>30.364517372391401</c:v>
                </c:pt>
                <c:pt idx="22059">
                  <c:v>30.365893948571099</c:v>
                </c:pt>
                <c:pt idx="22060">
                  <c:v>30.367270524750801</c:v>
                </c:pt>
                <c:pt idx="22061">
                  <c:v>30.368647100930598</c:v>
                </c:pt>
                <c:pt idx="22062">
                  <c:v>30.3700236771103</c:v>
                </c:pt>
                <c:pt idx="22063">
                  <c:v>30.371400253289998</c:v>
                </c:pt>
                <c:pt idx="22064">
                  <c:v>30.3727768294697</c:v>
                </c:pt>
                <c:pt idx="22065">
                  <c:v>30.374153405649501</c:v>
                </c:pt>
                <c:pt idx="22066">
                  <c:v>30.375529981829199</c:v>
                </c:pt>
                <c:pt idx="22067">
                  <c:v>30.376906558008901</c:v>
                </c:pt>
                <c:pt idx="22068">
                  <c:v>30.378283134188699</c:v>
                </c:pt>
                <c:pt idx="22069">
                  <c:v>30.379659710368401</c:v>
                </c:pt>
                <c:pt idx="22070">
                  <c:v>30.381036286548099</c:v>
                </c:pt>
                <c:pt idx="22071">
                  <c:v>30.382412862727801</c:v>
                </c:pt>
                <c:pt idx="22072">
                  <c:v>30.383789438907598</c:v>
                </c:pt>
                <c:pt idx="22073">
                  <c:v>30.3851660150873</c:v>
                </c:pt>
                <c:pt idx="22074">
                  <c:v>30.386542591266998</c:v>
                </c:pt>
                <c:pt idx="22075">
                  <c:v>30.3879191674467</c:v>
                </c:pt>
                <c:pt idx="22076">
                  <c:v>30.389295743626501</c:v>
                </c:pt>
                <c:pt idx="22077">
                  <c:v>30.3906723198062</c:v>
                </c:pt>
                <c:pt idx="22078">
                  <c:v>30.392048895985901</c:v>
                </c:pt>
                <c:pt idx="22079">
                  <c:v>30.3934254721656</c:v>
                </c:pt>
                <c:pt idx="22080">
                  <c:v>30.394802048345401</c:v>
                </c:pt>
                <c:pt idx="22081">
                  <c:v>30.396178624525099</c:v>
                </c:pt>
                <c:pt idx="22082">
                  <c:v>30.397555200704801</c:v>
                </c:pt>
                <c:pt idx="22083">
                  <c:v>30.398931776884499</c:v>
                </c:pt>
                <c:pt idx="22084">
                  <c:v>30.4003083530643</c:v>
                </c:pt>
                <c:pt idx="22085">
                  <c:v>30.401684929243999</c:v>
                </c:pt>
                <c:pt idx="22086">
                  <c:v>30.4030615054237</c:v>
                </c:pt>
                <c:pt idx="22087">
                  <c:v>30.404438081603399</c:v>
                </c:pt>
                <c:pt idx="22088">
                  <c:v>30.4058146577832</c:v>
                </c:pt>
                <c:pt idx="22089">
                  <c:v>30.407191233962902</c:v>
                </c:pt>
                <c:pt idx="22090">
                  <c:v>30.4085678101426</c:v>
                </c:pt>
                <c:pt idx="22091">
                  <c:v>30.409944386322302</c:v>
                </c:pt>
                <c:pt idx="22092">
                  <c:v>30.411320962502099</c:v>
                </c:pt>
                <c:pt idx="22093">
                  <c:v>30.412697538681801</c:v>
                </c:pt>
                <c:pt idx="22094">
                  <c:v>30.414074114861499</c:v>
                </c:pt>
                <c:pt idx="22095">
                  <c:v>30.415450691041201</c:v>
                </c:pt>
                <c:pt idx="22096">
                  <c:v>30.416827267220999</c:v>
                </c:pt>
                <c:pt idx="22097">
                  <c:v>30.4182038434007</c:v>
                </c:pt>
                <c:pt idx="22098">
                  <c:v>30.419580419580399</c:v>
                </c:pt>
                <c:pt idx="22099">
                  <c:v>30.4209569957602</c:v>
                </c:pt>
                <c:pt idx="22100">
                  <c:v>30.422333571939902</c:v>
                </c:pt>
                <c:pt idx="22101">
                  <c:v>30.4237101481196</c:v>
                </c:pt>
                <c:pt idx="22102">
                  <c:v>30.425086724299302</c:v>
                </c:pt>
                <c:pt idx="22103">
                  <c:v>30.426463300479099</c:v>
                </c:pt>
                <c:pt idx="22104">
                  <c:v>30.427839876658801</c:v>
                </c:pt>
                <c:pt idx="22105">
                  <c:v>30.429216452838499</c:v>
                </c:pt>
                <c:pt idx="22106">
                  <c:v>30.430593029018201</c:v>
                </c:pt>
                <c:pt idx="22107">
                  <c:v>30.431969605197999</c:v>
                </c:pt>
                <c:pt idx="22108">
                  <c:v>30.433346181377701</c:v>
                </c:pt>
                <c:pt idx="22109">
                  <c:v>30.434722757557399</c:v>
                </c:pt>
                <c:pt idx="22110">
                  <c:v>30.436099333737101</c:v>
                </c:pt>
                <c:pt idx="22111">
                  <c:v>30.437475909916898</c:v>
                </c:pt>
                <c:pt idx="22112">
                  <c:v>30.4388524860966</c:v>
                </c:pt>
                <c:pt idx="22113">
                  <c:v>30.440229062276298</c:v>
                </c:pt>
                <c:pt idx="22114">
                  <c:v>30.441605638456</c:v>
                </c:pt>
                <c:pt idx="22115">
                  <c:v>30.442982214635801</c:v>
                </c:pt>
                <c:pt idx="22116">
                  <c:v>30.4443587908155</c:v>
                </c:pt>
                <c:pt idx="22117">
                  <c:v>30.445735366995201</c:v>
                </c:pt>
                <c:pt idx="22118">
                  <c:v>30.4471119431749</c:v>
                </c:pt>
                <c:pt idx="22119">
                  <c:v>30.448488519354701</c:v>
                </c:pt>
                <c:pt idx="22120">
                  <c:v>30.449865095534399</c:v>
                </c:pt>
                <c:pt idx="22121">
                  <c:v>30.451241671714101</c:v>
                </c:pt>
                <c:pt idx="22122">
                  <c:v>30.452618247893799</c:v>
                </c:pt>
                <c:pt idx="22123">
                  <c:v>30.4539948240736</c:v>
                </c:pt>
                <c:pt idx="22124">
                  <c:v>30.455371400253298</c:v>
                </c:pt>
                <c:pt idx="22125">
                  <c:v>30.456747976433</c:v>
                </c:pt>
                <c:pt idx="22126">
                  <c:v>30.458124552612801</c:v>
                </c:pt>
                <c:pt idx="22127">
                  <c:v>30.4595011287925</c:v>
                </c:pt>
                <c:pt idx="22128">
                  <c:v>30.460877704972201</c:v>
                </c:pt>
                <c:pt idx="22129">
                  <c:v>30.4622542811519</c:v>
                </c:pt>
                <c:pt idx="22130">
                  <c:v>30.463630857331601</c:v>
                </c:pt>
                <c:pt idx="22131">
                  <c:v>30.465007433511399</c:v>
                </c:pt>
                <c:pt idx="22132">
                  <c:v>30.466384009691101</c:v>
                </c:pt>
                <c:pt idx="22133">
                  <c:v>30.467760585870799</c:v>
                </c:pt>
                <c:pt idx="22134">
                  <c:v>30.4691371620506</c:v>
                </c:pt>
                <c:pt idx="22135">
                  <c:v>30.470513738230299</c:v>
                </c:pt>
                <c:pt idx="22136">
                  <c:v>30.47189031441</c:v>
                </c:pt>
                <c:pt idx="22137">
                  <c:v>30.473266890589699</c:v>
                </c:pt>
                <c:pt idx="22138">
                  <c:v>30.4746434667695</c:v>
                </c:pt>
                <c:pt idx="22139">
                  <c:v>30.476020042949202</c:v>
                </c:pt>
                <c:pt idx="22140">
                  <c:v>30.4773966191289</c:v>
                </c:pt>
                <c:pt idx="22141">
                  <c:v>30.478773195308602</c:v>
                </c:pt>
                <c:pt idx="22142">
                  <c:v>30.480149771488399</c:v>
                </c:pt>
                <c:pt idx="22143">
                  <c:v>30.481526347668101</c:v>
                </c:pt>
                <c:pt idx="22144">
                  <c:v>30.446323440339199</c:v>
                </c:pt>
                <c:pt idx="22145">
                  <c:v>30.447698364627499</c:v>
                </c:pt>
                <c:pt idx="22146">
                  <c:v>30.449073288915798</c:v>
                </c:pt>
                <c:pt idx="22147">
                  <c:v>30.450448213204101</c:v>
                </c:pt>
              </c:numCache>
            </c:numRef>
          </c:xVal>
          <c:yVal>
            <c:numRef>
              <c:f>stop_low_freq!$B$4:$B$40003</c:f>
              <c:numCache>
                <c:formatCode>0.00E+00</c:formatCode>
                <c:ptCount val="40000"/>
                <c:pt idx="0" formatCode="General">
                  <c:v>0</c:v>
                </c:pt>
                <c:pt idx="1">
                  <c:v>6.63118491522791E-5</c:v>
                </c:pt>
                <c:pt idx="2" formatCode="General">
                  <c:v>9.0795523168607799E-4</c:v>
                </c:pt>
                <c:pt idx="3" formatCode="General">
                  <c:v>2.91196699173754E-3</c:v>
                </c:pt>
                <c:pt idx="4" formatCode="General">
                  <c:v>5.6855187313498796E-3</c:v>
                </c:pt>
                <c:pt idx="5" formatCode="General">
                  <c:v>9.1932408002188496E-3</c:v>
                </c:pt>
                <c:pt idx="6" formatCode="General">
                  <c:v>1.3880506384326899E-2</c:v>
                </c:pt>
                <c:pt idx="7" formatCode="General">
                  <c:v>2.0114850977763499E-2</c:v>
                </c:pt>
                <c:pt idx="8" formatCode="General">
                  <c:v>2.8670928189805E-2</c:v>
                </c:pt>
                <c:pt idx="9" formatCode="General">
                  <c:v>3.9515238958712097E-2</c:v>
                </c:pt>
                <c:pt idx="10" formatCode="General">
                  <c:v>5.1127735662787097E-2</c:v>
                </c:pt>
                <c:pt idx="11" formatCode="General">
                  <c:v>6.22998195427584E-2</c:v>
                </c:pt>
                <c:pt idx="12" formatCode="General">
                  <c:v>7.1527468048809495E-2</c:v>
                </c:pt>
                <c:pt idx="13" formatCode="General">
                  <c:v>7.7658612914961705E-2</c:v>
                </c:pt>
                <c:pt idx="14" formatCode="General">
                  <c:v>8.1196534388798994E-2</c:v>
                </c:pt>
                <c:pt idx="15" formatCode="General">
                  <c:v>8.2728026600466298E-2</c:v>
                </c:pt>
                <c:pt idx="16" formatCode="General">
                  <c:v>8.3459150822618899E-2</c:v>
                </c:pt>
                <c:pt idx="17" formatCode="General">
                  <c:v>8.5233059486744298E-2</c:v>
                </c:pt>
                <c:pt idx="18" formatCode="General">
                  <c:v>8.7939821129432702E-2</c:v>
                </c:pt>
                <c:pt idx="19" formatCode="General">
                  <c:v>8.9930282660846503E-2</c:v>
                </c:pt>
                <c:pt idx="20" formatCode="General">
                  <c:v>9.1339336728197301E-2</c:v>
                </c:pt>
                <c:pt idx="21" formatCode="General">
                  <c:v>9.2834510020452704E-2</c:v>
                </c:pt>
                <c:pt idx="22" formatCode="General">
                  <c:v>9.3616737822320203E-2</c:v>
                </c:pt>
                <c:pt idx="23" formatCode="General">
                  <c:v>9.2856843089907701E-2</c:v>
                </c:pt>
                <c:pt idx="24" formatCode="General">
                  <c:v>9.0550839186468807E-2</c:v>
                </c:pt>
                <c:pt idx="25" formatCode="General">
                  <c:v>8.7867348558497205E-2</c:v>
                </c:pt>
                <c:pt idx="26" formatCode="General">
                  <c:v>8.5313544069275798E-2</c:v>
                </c:pt>
                <c:pt idx="27" formatCode="General">
                  <c:v>8.2569179236018295E-2</c:v>
                </c:pt>
                <c:pt idx="28" formatCode="General">
                  <c:v>7.8976533887601202E-2</c:v>
                </c:pt>
                <c:pt idx="29" formatCode="General">
                  <c:v>7.4304687151785301E-2</c:v>
                </c:pt>
                <c:pt idx="30" formatCode="General">
                  <c:v>6.8816755479205502E-2</c:v>
                </c:pt>
                <c:pt idx="31" formatCode="General">
                  <c:v>6.3067920356496901E-2</c:v>
                </c:pt>
                <c:pt idx="32" formatCode="General">
                  <c:v>5.7147218959622201E-2</c:v>
                </c:pt>
                <c:pt idx="33" formatCode="General">
                  <c:v>5.0938815442336097E-2</c:v>
                </c:pt>
                <c:pt idx="34" formatCode="General">
                  <c:v>4.5139173748383603E-2</c:v>
                </c:pt>
                <c:pt idx="35" formatCode="General">
                  <c:v>4.0207786467428903E-2</c:v>
                </c:pt>
                <c:pt idx="36" formatCode="General">
                  <c:v>3.7005646895217299E-2</c:v>
                </c:pt>
                <c:pt idx="37" formatCode="General">
                  <c:v>3.5955698873763098E-2</c:v>
                </c:pt>
                <c:pt idx="38" formatCode="General">
                  <c:v>3.6581927353443601E-2</c:v>
                </c:pt>
                <c:pt idx="39" formatCode="General">
                  <c:v>3.8955684899137401E-2</c:v>
                </c:pt>
                <c:pt idx="40" formatCode="General">
                  <c:v>4.2442324852850703E-2</c:v>
                </c:pt>
                <c:pt idx="41" formatCode="General">
                  <c:v>4.5058674529076699E-2</c:v>
                </c:pt>
                <c:pt idx="42" formatCode="General">
                  <c:v>4.69415210297114E-2</c:v>
                </c:pt>
                <c:pt idx="43" formatCode="General">
                  <c:v>4.99461482522017E-2</c:v>
                </c:pt>
                <c:pt idx="44" formatCode="General">
                  <c:v>5.4762033969978002E-2</c:v>
                </c:pt>
                <c:pt idx="45" formatCode="General">
                  <c:v>6.24281424228567E-2</c:v>
                </c:pt>
                <c:pt idx="46" formatCode="General">
                  <c:v>7.2956243807565199E-2</c:v>
                </c:pt>
                <c:pt idx="47" formatCode="General">
                  <c:v>8.4885116973459004E-2</c:v>
                </c:pt>
                <c:pt idx="48" formatCode="General">
                  <c:v>9.74827992970239E-2</c:v>
                </c:pt>
                <c:pt idx="49" formatCode="General">
                  <c:v>0.11011403810236201</c:v>
                </c:pt>
                <c:pt idx="50" formatCode="General">
                  <c:v>0.122832976529427</c:v>
                </c:pt>
                <c:pt idx="51" formatCode="General">
                  <c:v>0.13584773748790399</c:v>
                </c:pt>
                <c:pt idx="52" formatCode="General">
                  <c:v>0.14756973771217</c:v>
                </c:pt>
                <c:pt idx="53" formatCode="General">
                  <c:v>0.15663426569285199</c:v>
                </c:pt>
                <c:pt idx="54" formatCode="General">
                  <c:v>0.16376189673511299</c:v>
                </c:pt>
                <c:pt idx="55" formatCode="General">
                  <c:v>0.16958000791875499</c:v>
                </c:pt>
                <c:pt idx="56" formatCode="General">
                  <c:v>0.173950981537041</c:v>
                </c:pt>
                <c:pt idx="57" formatCode="General">
                  <c:v>0.17661897294908299</c:v>
                </c:pt>
                <c:pt idx="58" formatCode="General">
                  <c:v>0.177283993010003</c:v>
                </c:pt>
                <c:pt idx="59" formatCode="General">
                  <c:v>0.17499475287321201</c:v>
                </c:pt>
                <c:pt idx="60" formatCode="General">
                  <c:v>0.16881820275611101</c:v>
                </c:pt>
                <c:pt idx="61" formatCode="General">
                  <c:v>0.15937348809440499</c:v>
                </c:pt>
                <c:pt idx="62" formatCode="General">
                  <c:v>0.14775595051912099</c:v>
                </c:pt>
                <c:pt idx="63" formatCode="General">
                  <c:v>0.13447573330412299</c:v>
                </c:pt>
                <c:pt idx="64" formatCode="General">
                  <c:v>0.119132306377796</c:v>
                </c:pt>
                <c:pt idx="65" formatCode="General">
                  <c:v>0.101796313010812</c:v>
                </c:pt>
                <c:pt idx="66" formatCode="General">
                  <c:v>8.3552948824039103E-2</c:v>
                </c:pt>
                <c:pt idx="67" formatCode="General">
                  <c:v>6.6004808207877103E-2</c:v>
                </c:pt>
                <c:pt idx="68" formatCode="General">
                  <c:v>4.9527132828504898E-2</c:v>
                </c:pt>
                <c:pt idx="69" formatCode="General">
                  <c:v>3.3489738120549298E-2</c:v>
                </c:pt>
                <c:pt idx="70" formatCode="General">
                  <c:v>1.7967170840043699E-2</c:v>
                </c:pt>
                <c:pt idx="71" formatCode="General">
                  <c:v>3.92772658334028E-3</c:v>
                </c:pt>
                <c:pt idx="72" formatCode="General">
                  <c:v>-7.3030712954930297E-3</c:v>
                </c:pt>
                <c:pt idx="73" formatCode="General">
                  <c:v>-1.55263718522033E-2</c:v>
                </c:pt>
                <c:pt idx="74" formatCode="General">
                  <c:v>-2.04222320178701E-2</c:v>
                </c:pt>
                <c:pt idx="75" formatCode="General">
                  <c:v>-2.1350196337722799E-2</c:v>
                </c:pt>
                <c:pt idx="76" formatCode="General">
                  <c:v>-1.8875221194472502E-2</c:v>
                </c:pt>
                <c:pt idx="77" formatCode="General">
                  <c:v>-1.40770281222604E-2</c:v>
                </c:pt>
                <c:pt idx="78" formatCode="General">
                  <c:v>-6.5495830066113602E-3</c:v>
                </c:pt>
                <c:pt idx="79" formatCode="General">
                  <c:v>4.2341456357756196E-3</c:v>
                </c:pt>
                <c:pt idx="80" formatCode="General">
                  <c:v>1.6707001443300801E-2</c:v>
                </c:pt>
                <c:pt idx="81" formatCode="General">
                  <c:v>2.9439102870141599E-2</c:v>
                </c:pt>
                <c:pt idx="82" formatCode="General">
                  <c:v>4.1164050959384399E-2</c:v>
                </c:pt>
                <c:pt idx="83" formatCode="General">
                  <c:v>5.0173131176226397E-2</c:v>
                </c:pt>
                <c:pt idx="84" formatCode="General">
                  <c:v>5.5041640677729299E-2</c:v>
                </c:pt>
                <c:pt idx="85" formatCode="General">
                  <c:v>5.5239690069338203E-2</c:v>
                </c:pt>
                <c:pt idx="86" formatCode="General">
                  <c:v>5.1838739175710802E-2</c:v>
                </c:pt>
                <c:pt idx="87" formatCode="General">
                  <c:v>4.6604814572214798E-2</c:v>
                </c:pt>
                <c:pt idx="88" formatCode="General">
                  <c:v>4.0807692496982198E-2</c:v>
                </c:pt>
                <c:pt idx="89" formatCode="General">
                  <c:v>3.4767738700906499E-2</c:v>
                </c:pt>
                <c:pt idx="90" formatCode="General">
                  <c:v>2.8282462939628699E-2</c:v>
                </c:pt>
                <c:pt idx="91" formatCode="General">
                  <c:v>2.1383916980374201E-2</c:v>
                </c:pt>
                <c:pt idx="92" formatCode="General">
                  <c:v>1.48885677121699E-2</c:v>
                </c:pt>
                <c:pt idx="93" formatCode="General">
                  <c:v>8.7703490164606403E-3</c:v>
                </c:pt>
                <c:pt idx="94" formatCode="General">
                  <c:v>1.9551724202705998E-3</c:v>
                </c:pt>
                <c:pt idx="95" formatCode="General">
                  <c:v>-5.3358828600082401E-3</c:v>
                </c:pt>
                <c:pt idx="96" formatCode="General">
                  <c:v>-1.19538179848541E-2</c:v>
                </c:pt>
                <c:pt idx="97" formatCode="General">
                  <c:v>-1.7083791973683E-2</c:v>
                </c:pt>
                <c:pt idx="98" formatCode="General">
                  <c:v>-2.09599344589207E-2</c:v>
                </c:pt>
                <c:pt idx="99" formatCode="General">
                  <c:v>-2.4988888715925601E-2</c:v>
                </c:pt>
                <c:pt idx="100" formatCode="General">
                  <c:v>-2.9991471718314199E-2</c:v>
                </c:pt>
                <c:pt idx="101" formatCode="General">
                  <c:v>-3.5748571468031599E-2</c:v>
                </c:pt>
                <c:pt idx="102" formatCode="General">
                  <c:v>-4.1820055311661497E-2</c:v>
                </c:pt>
                <c:pt idx="103" formatCode="General">
                  <c:v>-4.7899813573437901E-2</c:v>
                </c:pt>
                <c:pt idx="104" formatCode="General">
                  <c:v>-5.4456150692443202E-2</c:v>
                </c:pt>
                <c:pt idx="105" formatCode="General">
                  <c:v>-6.2331978071920001E-2</c:v>
                </c:pt>
                <c:pt idx="106" formatCode="General">
                  <c:v>-7.0766860996030106E-2</c:v>
                </c:pt>
                <c:pt idx="107" formatCode="General">
                  <c:v>-7.7989828645408002E-2</c:v>
                </c:pt>
                <c:pt idx="108" formatCode="General">
                  <c:v>-8.33787068264666E-2</c:v>
                </c:pt>
                <c:pt idx="109" formatCode="General">
                  <c:v>-8.7411848528057598E-2</c:v>
                </c:pt>
                <c:pt idx="110" formatCode="General">
                  <c:v>-9.0286634838083399E-2</c:v>
                </c:pt>
                <c:pt idx="111" formatCode="General">
                  <c:v>-9.2792056136153905E-2</c:v>
                </c:pt>
                <c:pt idx="112" formatCode="General">
                  <c:v>-9.5846446277432204E-2</c:v>
                </c:pt>
                <c:pt idx="113" formatCode="General">
                  <c:v>-9.9265843046309601E-2</c:v>
                </c:pt>
                <c:pt idx="114" formatCode="General">
                  <c:v>-0.103005336047531</c:v>
                </c:pt>
                <c:pt idx="115" formatCode="General">
                  <c:v>-0.1070414704608</c:v>
                </c:pt>
                <c:pt idx="116" formatCode="General">
                  <c:v>-0.11058581384486001</c:v>
                </c:pt>
                <c:pt idx="117" formatCode="General">
                  <c:v>-0.11338571258255099</c:v>
                </c:pt>
                <c:pt idx="118" formatCode="General">
                  <c:v>-0.11624127031447901</c:v>
                </c:pt>
                <c:pt idx="119" formatCode="General">
                  <c:v>-0.119242588183239</c:v>
                </c:pt>
                <c:pt idx="120" formatCode="General">
                  <c:v>-0.12177806817029201</c:v>
                </c:pt>
                <c:pt idx="121" formatCode="General">
                  <c:v>-0.123140727213922</c:v>
                </c:pt>
                <c:pt idx="122" formatCode="General">
                  <c:v>-0.122779514008668</c:v>
                </c:pt>
                <c:pt idx="123" formatCode="General">
                  <c:v>-0.120744846233118</c:v>
                </c:pt>
                <c:pt idx="124" formatCode="General">
                  <c:v>-0.117914301104001</c:v>
                </c:pt>
                <c:pt idx="125" formatCode="General">
                  <c:v>-0.115564568432</c:v>
                </c:pt>
                <c:pt idx="126" formatCode="General">
                  <c:v>-0.113890277532131</c:v>
                </c:pt>
                <c:pt idx="127" formatCode="General">
                  <c:v>-0.11267062501344</c:v>
                </c:pt>
                <c:pt idx="128" formatCode="General">
                  <c:v>-0.111938861277223</c:v>
                </c:pt>
                <c:pt idx="129" formatCode="General">
                  <c:v>-0.112667710397095</c:v>
                </c:pt>
                <c:pt idx="130" formatCode="General">
                  <c:v>-0.115368617140984</c:v>
                </c:pt>
                <c:pt idx="131" formatCode="General">
                  <c:v>-0.118667875040434</c:v>
                </c:pt>
                <c:pt idx="132" formatCode="General">
                  <c:v>-0.120585216285456</c:v>
                </c:pt>
                <c:pt idx="133" formatCode="General">
                  <c:v>-0.119566516546848</c:v>
                </c:pt>
                <c:pt idx="134" formatCode="General">
                  <c:v>-0.115757205616511</c:v>
                </c:pt>
                <c:pt idx="135" formatCode="General">
                  <c:v>-0.10918150222569301</c:v>
                </c:pt>
                <c:pt idx="136" formatCode="General">
                  <c:v>-0.10027962252219801</c:v>
                </c:pt>
                <c:pt idx="137" formatCode="General">
                  <c:v>-9.0813270812605706E-2</c:v>
                </c:pt>
                <c:pt idx="138" formatCode="General">
                  <c:v>-8.1955419399115895E-2</c:v>
                </c:pt>
                <c:pt idx="139" formatCode="General">
                  <c:v>-7.4218090345434098E-2</c:v>
                </c:pt>
                <c:pt idx="140" formatCode="General">
                  <c:v>-6.8184188966239206E-2</c:v>
                </c:pt>
                <c:pt idx="141" formatCode="General">
                  <c:v>-6.42908217766609E-2</c:v>
                </c:pt>
                <c:pt idx="142" formatCode="General">
                  <c:v>-6.2285628281194903E-2</c:v>
                </c:pt>
                <c:pt idx="143" formatCode="General">
                  <c:v>-6.1944008771300803E-2</c:v>
                </c:pt>
                <c:pt idx="144" formatCode="General">
                  <c:v>-6.3598548608155794E-2</c:v>
                </c:pt>
                <c:pt idx="145" formatCode="General">
                  <c:v>-6.6905998310933898E-2</c:v>
                </c:pt>
                <c:pt idx="146" formatCode="General">
                  <c:v>-7.0792102445000005E-2</c:v>
                </c:pt>
                <c:pt idx="147" formatCode="General">
                  <c:v>-7.5503864857888695E-2</c:v>
                </c:pt>
                <c:pt idx="148" formatCode="General">
                  <c:v>-8.1084129323340706E-2</c:v>
                </c:pt>
                <c:pt idx="149" formatCode="General">
                  <c:v>-8.65887597090121E-2</c:v>
                </c:pt>
                <c:pt idx="150" formatCode="General">
                  <c:v>-9.1310338891004303E-2</c:v>
                </c:pt>
                <c:pt idx="151" formatCode="General">
                  <c:v>-9.5030318978905806E-2</c:v>
                </c:pt>
                <c:pt idx="152" formatCode="General">
                  <c:v>-9.8427272758222606E-2</c:v>
                </c:pt>
                <c:pt idx="153" formatCode="General">
                  <c:v>-0.10211040098713001</c:v>
                </c:pt>
                <c:pt idx="154" formatCode="General">
                  <c:v>-0.10569553187292199</c:v>
                </c:pt>
                <c:pt idx="155" formatCode="General">
                  <c:v>-0.109370557152298</c:v>
                </c:pt>
                <c:pt idx="156" formatCode="General">
                  <c:v>-0.114030642977935</c:v>
                </c:pt>
                <c:pt idx="157" formatCode="General">
                  <c:v>-0.119893644128353</c:v>
                </c:pt>
                <c:pt idx="158" formatCode="General">
                  <c:v>-0.12577499843558901</c:v>
                </c:pt>
                <c:pt idx="159" formatCode="General">
                  <c:v>-0.13060804430798401</c:v>
                </c:pt>
                <c:pt idx="160" formatCode="General">
                  <c:v>-0.134727044734574</c:v>
                </c:pt>
                <c:pt idx="161" formatCode="General">
                  <c:v>-0.13838605419529501</c:v>
                </c:pt>
                <c:pt idx="162" formatCode="General">
                  <c:v>-0.14200029245759399</c:v>
                </c:pt>
                <c:pt idx="163" formatCode="General">
                  <c:v>-0.145545036503407</c:v>
                </c:pt>
                <c:pt idx="164" formatCode="General">
                  <c:v>-0.14883967038651599</c:v>
                </c:pt>
                <c:pt idx="165" formatCode="General">
                  <c:v>-0.15107464960702799</c:v>
                </c:pt>
                <c:pt idx="166" formatCode="General">
                  <c:v>-0.15137218818144199</c:v>
                </c:pt>
                <c:pt idx="167" formatCode="General">
                  <c:v>-0.14995997812171699</c:v>
                </c:pt>
                <c:pt idx="168" formatCode="General">
                  <c:v>-0.14631750377918001</c:v>
                </c:pt>
                <c:pt idx="169" formatCode="General">
                  <c:v>-0.14124760401137099</c:v>
                </c:pt>
                <c:pt idx="170" formatCode="General">
                  <c:v>-0.135850929837491</c:v>
                </c:pt>
                <c:pt idx="171" formatCode="General">
                  <c:v>-0.12920645012703</c:v>
                </c:pt>
                <c:pt idx="172" formatCode="General">
                  <c:v>-0.120504888174377</c:v>
                </c:pt>
                <c:pt idx="173" formatCode="General">
                  <c:v>-0.11023350198199799</c:v>
                </c:pt>
                <c:pt idx="174" formatCode="General">
                  <c:v>-9.97425748113345E-2</c:v>
                </c:pt>
                <c:pt idx="175" formatCode="General">
                  <c:v>-9.0463185311770195E-2</c:v>
                </c:pt>
                <c:pt idx="176" formatCode="General">
                  <c:v>-8.2979817911034495E-2</c:v>
                </c:pt>
                <c:pt idx="177" formatCode="General">
                  <c:v>-7.6875733852665606E-2</c:v>
                </c:pt>
                <c:pt idx="178" formatCode="General">
                  <c:v>-7.2206968530248106E-2</c:v>
                </c:pt>
                <c:pt idx="179" formatCode="General">
                  <c:v>-6.8291679003159897E-2</c:v>
                </c:pt>
                <c:pt idx="180" formatCode="General">
                  <c:v>-6.3727208811879293E-2</c:v>
                </c:pt>
                <c:pt idx="181" formatCode="General">
                  <c:v>-5.8426277257727498E-2</c:v>
                </c:pt>
                <c:pt idx="182" formatCode="General">
                  <c:v>-5.2240230207241098E-2</c:v>
                </c:pt>
                <c:pt idx="183" formatCode="General">
                  <c:v>-4.4198073801781403E-2</c:v>
                </c:pt>
                <c:pt idx="184" formatCode="General">
                  <c:v>-3.4769227276789098E-2</c:v>
                </c:pt>
                <c:pt idx="185" formatCode="General">
                  <c:v>-2.60707627459985E-2</c:v>
                </c:pt>
                <c:pt idx="186" formatCode="General">
                  <c:v>-1.95983081430996E-2</c:v>
                </c:pt>
                <c:pt idx="187" formatCode="General">
                  <c:v>-1.6090482510442199E-2</c:v>
                </c:pt>
                <c:pt idx="188" formatCode="General">
                  <c:v>-1.5666626386710798E-2</c:v>
                </c:pt>
                <c:pt idx="189" formatCode="General">
                  <c:v>-1.7078971145026899E-2</c:v>
                </c:pt>
                <c:pt idx="190" formatCode="General">
                  <c:v>-1.8766592259803799E-2</c:v>
                </c:pt>
                <c:pt idx="191" formatCode="General">
                  <c:v>-2.00658307955041E-2</c:v>
                </c:pt>
                <c:pt idx="192" formatCode="General">
                  <c:v>-1.9896109745934101E-2</c:v>
                </c:pt>
                <c:pt idx="193" formatCode="General">
                  <c:v>-1.76156266655937E-2</c:v>
                </c:pt>
                <c:pt idx="194" formatCode="General">
                  <c:v>-1.4255920549831399E-2</c:v>
                </c:pt>
                <c:pt idx="195" formatCode="General">
                  <c:v>-1.01818914857054E-2</c:v>
                </c:pt>
                <c:pt idx="196" formatCode="General">
                  <c:v>-5.4295599373596296E-3</c:v>
                </c:pt>
                <c:pt idx="197" formatCode="General">
                  <c:v>-1.3052402249107701E-4</c:v>
                </c:pt>
                <c:pt idx="198" formatCode="General">
                  <c:v>6.2335659381100002E-3</c:v>
                </c:pt>
                <c:pt idx="199" formatCode="General">
                  <c:v>1.45273108343623E-2</c:v>
                </c:pt>
                <c:pt idx="200" formatCode="General">
                  <c:v>2.4765572351820801E-2</c:v>
                </c:pt>
                <c:pt idx="201" formatCode="General">
                  <c:v>3.58531801832149E-2</c:v>
                </c:pt>
                <c:pt idx="202" formatCode="General">
                  <c:v>4.7237410194507799E-2</c:v>
                </c:pt>
                <c:pt idx="203" formatCode="General">
                  <c:v>5.9234696217511901E-2</c:v>
                </c:pt>
                <c:pt idx="204" formatCode="General">
                  <c:v>7.14778233033984E-2</c:v>
                </c:pt>
                <c:pt idx="205" formatCode="General">
                  <c:v>8.1951682607292797E-2</c:v>
                </c:pt>
                <c:pt idx="206" formatCode="General">
                  <c:v>8.9692754454392301E-2</c:v>
                </c:pt>
                <c:pt idx="207" formatCode="General">
                  <c:v>9.5271539580523895E-2</c:v>
                </c:pt>
                <c:pt idx="208" formatCode="General">
                  <c:v>9.9947936210431895E-2</c:v>
                </c:pt>
                <c:pt idx="209" formatCode="General">
                  <c:v>0.10433701780157099</c:v>
                </c:pt>
                <c:pt idx="210" formatCode="General">
                  <c:v>0.107622588206938</c:v>
                </c:pt>
                <c:pt idx="211" formatCode="General">
                  <c:v>0.110330193478283</c:v>
                </c:pt>
                <c:pt idx="212" formatCode="General">
                  <c:v>0.113655494505274</c:v>
                </c:pt>
                <c:pt idx="213" formatCode="General">
                  <c:v>0.116987238547863</c:v>
                </c:pt>
                <c:pt idx="214" formatCode="General">
                  <c:v>0.12001441130891199</c:v>
                </c:pt>
                <c:pt idx="215" formatCode="General">
                  <c:v>0.12322972309283201</c:v>
                </c:pt>
                <c:pt idx="216" formatCode="General">
                  <c:v>0.12702486884088601</c:v>
                </c:pt>
                <c:pt idx="217" formatCode="General">
                  <c:v>0.13188256790562999</c:v>
                </c:pt>
                <c:pt idx="218" formatCode="General">
                  <c:v>0.136872011953762</c:v>
                </c:pt>
                <c:pt idx="219" formatCode="General">
                  <c:v>0.141405219240131</c:v>
                </c:pt>
                <c:pt idx="220" formatCode="General">
                  <c:v>0.14587147230786299</c:v>
                </c:pt>
                <c:pt idx="221" formatCode="General">
                  <c:v>0.15029384975169199</c:v>
                </c:pt>
                <c:pt idx="222" formatCode="General">
                  <c:v>0.155282476487975</c:v>
                </c:pt>
                <c:pt idx="223" formatCode="General">
                  <c:v>0.162045884605132</c:v>
                </c:pt>
                <c:pt idx="224" formatCode="General">
                  <c:v>0.16975551991979801</c:v>
                </c:pt>
                <c:pt idx="225" formatCode="General">
                  <c:v>0.17685702159525801</c:v>
                </c:pt>
                <c:pt idx="226" formatCode="General">
                  <c:v>0.18369235245447299</c:v>
                </c:pt>
                <c:pt idx="227" formatCode="General">
                  <c:v>0.19065217322931999</c:v>
                </c:pt>
                <c:pt idx="228" formatCode="General">
                  <c:v>0.196858927127428</c:v>
                </c:pt>
                <c:pt idx="229" formatCode="General">
                  <c:v>0.201235092383969</c:v>
                </c:pt>
                <c:pt idx="230" formatCode="General">
                  <c:v>0.20370740009555499</c:v>
                </c:pt>
                <c:pt idx="231" formatCode="General">
                  <c:v>0.20404959611770801</c:v>
                </c:pt>
                <c:pt idx="232" formatCode="General">
                  <c:v>0.202118495110619</c:v>
                </c:pt>
                <c:pt idx="233" formatCode="General">
                  <c:v>0.198020235803362</c:v>
                </c:pt>
                <c:pt idx="234" formatCode="General">
                  <c:v>0.19204656709088699</c:v>
                </c:pt>
                <c:pt idx="235" formatCode="General">
                  <c:v>0.184832297119642</c:v>
                </c:pt>
                <c:pt idx="236" formatCode="General">
                  <c:v>0.177587687286305</c:v>
                </c:pt>
                <c:pt idx="237" formatCode="General">
                  <c:v>0.170559684593142</c:v>
                </c:pt>
                <c:pt idx="238" formatCode="General">
                  <c:v>0.16225732248809999</c:v>
                </c:pt>
                <c:pt idx="239" formatCode="General">
                  <c:v>0.15274537404225499</c:v>
                </c:pt>
                <c:pt idx="240" formatCode="General">
                  <c:v>0.143378034602127</c:v>
                </c:pt>
                <c:pt idx="241" formatCode="General">
                  <c:v>0.13498213559918801</c:v>
                </c:pt>
                <c:pt idx="242" formatCode="General">
                  <c:v>0.128121758911243</c:v>
                </c:pt>
                <c:pt idx="243" formatCode="General">
                  <c:v>0.123197526958162</c:v>
                </c:pt>
                <c:pt idx="244" formatCode="General">
                  <c:v>0.120455630562673</c:v>
                </c:pt>
                <c:pt idx="245" formatCode="General">
                  <c:v>0.118744888256564</c:v>
                </c:pt>
                <c:pt idx="246" formatCode="General">
                  <c:v>0.11713593258903</c:v>
                </c:pt>
                <c:pt idx="247" formatCode="General">
                  <c:v>0.11584312846531</c:v>
                </c:pt>
                <c:pt idx="248" formatCode="General">
                  <c:v>0.11481037608557899</c:v>
                </c:pt>
                <c:pt idx="249" formatCode="General">
                  <c:v>0.11444125538334</c:v>
                </c:pt>
                <c:pt idx="250" formatCode="General">
                  <c:v>0.115924890559631</c:v>
                </c:pt>
                <c:pt idx="251" formatCode="General">
                  <c:v>0.11916004679217</c:v>
                </c:pt>
                <c:pt idx="252" formatCode="General">
                  <c:v>0.122572958056444</c:v>
                </c:pt>
                <c:pt idx="253" formatCode="General">
                  <c:v>0.124927350669453</c:v>
                </c:pt>
                <c:pt idx="254" formatCode="General">
                  <c:v>0.12599321818391701</c:v>
                </c:pt>
                <c:pt idx="255" formatCode="General">
                  <c:v>0.12636057829959499</c:v>
                </c:pt>
                <c:pt idx="256" formatCode="General">
                  <c:v>0.12672978150473699</c:v>
                </c:pt>
                <c:pt idx="257" formatCode="General">
                  <c:v>0.12673844977531701</c:v>
                </c:pt>
                <c:pt idx="258" formatCode="General">
                  <c:v>0.12546561360060601</c:v>
                </c:pt>
                <c:pt idx="259" formatCode="General">
                  <c:v>0.12234719902935499</c:v>
                </c:pt>
                <c:pt idx="260" formatCode="General">
                  <c:v>0.117260056958489</c:v>
                </c:pt>
                <c:pt idx="261" formatCode="General">
                  <c:v>0.111764022512335</c:v>
                </c:pt>
                <c:pt idx="262" formatCode="General">
                  <c:v>0.10699328190126101</c:v>
                </c:pt>
                <c:pt idx="263" formatCode="General">
                  <c:v>0.102220783632193</c:v>
                </c:pt>
                <c:pt idx="264" formatCode="General">
                  <c:v>9.6981628768275194E-2</c:v>
                </c:pt>
                <c:pt idx="265" formatCode="General">
                  <c:v>9.1538525989958597E-2</c:v>
                </c:pt>
                <c:pt idx="266" formatCode="General">
                  <c:v>8.6198948260288302E-2</c:v>
                </c:pt>
                <c:pt idx="267" formatCode="General">
                  <c:v>8.0358762593292596E-2</c:v>
                </c:pt>
                <c:pt idx="268" formatCode="General">
                  <c:v>7.3727091146059701E-2</c:v>
                </c:pt>
                <c:pt idx="269" formatCode="General">
                  <c:v>6.7277438339465007E-2</c:v>
                </c:pt>
                <c:pt idx="270" formatCode="General">
                  <c:v>6.1114069623482599E-2</c:v>
                </c:pt>
                <c:pt idx="271" formatCode="General">
                  <c:v>5.4630230935503003E-2</c:v>
                </c:pt>
                <c:pt idx="272" formatCode="General">
                  <c:v>4.7402680825059003E-2</c:v>
                </c:pt>
                <c:pt idx="273" formatCode="General">
                  <c:v>3.9137937790534899E-2</c:v>
                </c:pt>
                <c:pt idx="274" formatCode="General">
                  <c:v>3.0301817540173699E-2</c:v>
                </c:pt>
                <c:pt idx="275" formatCode="General">
                  <c:v>2.1323094112116001E-2</c:v>
                </c:pt>
                <c:pt idx="276" formatCode="General">
                  <c:v>1.2474366624193401E-2</c:v>
                </c:pt>
                <c:pt idx="277" formatCode="General">
                  <c:v>3.5186548707811199E-3</c:v>
                </c:pt>
                <c:pt idx="278" formatCode="General">
                  <c:v>-5.1532189959127101E-3</c:v>
                </c:pt>
                <c:pt idx="279" formatCode="General">
                  <c:v>-1.26392346122681E-2</c:v>
                </c:pt>
                <c:pt idx="280" formatCode="General">
                  <c:v>-1.8546391004715199E-2</c:v>
                </c:pt>
                <c:pt idx="281" formatCode="General">
                  <c:v>-2.14291638432486E-2</c:v>
                </c:pt>
                <c:pt idx="282" formatCode="General">
                  <c:v>-2.1141346816477499E-2</c:v>
                </c:pt>
                <c:pt idx="283" formatCode="General">
                  <c:v>-1.90940668635774E-2</c:v>
                </c:pt>
                <c:pt idx="284" formatCode="General">
                  <c:v>-1.6539311846133199E-2</c:v>
                </c:pt>
                <c:pt idx="285" formatCode="General">
                  <c:v>-1.4000029568095099E-2</c:v>
                </c:pt>
                <c:pt idx="286" formatCode="General">
                  <c:v>-1.16018818769472E-2</c:v>
                </c:pt>
                <c:pt idx="287" formatCode="General">
                  <c:v>-9.6941573254069203E-3</c:v>
                </c:pt>
                <c:pt idx="288" formatCode="General">
                  <c:v>-7.9480793527422107E-3</c:v>
                </c:pt>
                <c:pt idx="289" formatCode="General">
                  <c:v>-6.5671969295604399E-3</c:v>
                </c:pt>
                <c:pt idx="290" formatCode="General">
                  <c:v>-5.6879386175014597E-3</c:v>
                </c:pt>
                <c:pt idx="291" formatCode="General">
                  <c:v>-5.26147542840932E-3</c:v>
                </c:pt>
                <c:pt idx="292" formatCode="General">
                  <c:v>-5.81336309818546E-3</c:v>
                </c:pt>
                <c:pt idx="293" formatCode="General">
                  <c:v>-7.90146524921417E-3</c:v>
                </c:pt>
                <c:pt idx="294" formatCode="General">
                  <c:v>-1.1582155529601099E-2</c:v>
                </c:pt>
                <c:pt idx="295" formatCode="General">
                  <c:v>-1.58598263449534E-2</c:v>
                </c:pt>
                <c:pt idx="296" formatCode="General">
                  <c:v>-1.9642557842789999E-2</c:v>
                </c:pt>
                <c:pt idx="297" formatCode="General">
                  <c:v>-2.2402730393108899E-2</c:v>
                </c:pt>
                <c:pt idx="298" formatCode="General">
                  <c:v>-2.42032118237967E-2</c:v>
                </c:pt>
                <c:pt idx="299" formatCode="General">
                  <c:v>-2.4797014843628101E-2</c:v>
                </c:pt>
                <c:pt idx="300" formatCode="General">
                  <c:v>-2.4303299175109299E-2</c:v>
                </c:pt>
                <c:pt idx="301" formatCode="General">
                  <c:v>-2.39039636157246E-2</c:v>
                </c:pt>
                <c:pt idx="302" formatCode="General">
                  <c:v>-2.3827241715423001E-2</c:v>
                </c:pt>
                <c:pt idx="303" formatCode="General">
                  <c:v>-2.3721564852601101E-2</c:v>
                </c:pt>
                <c:pt idx="304" formatCode="General">
                  <c:v>-2.4164350578522099E-2</c:v>
                </c:pt>
                <c:pt idx="305" formatCode="General">
                  <c:v>-2.5067699539143101E-2</c:v>
                </c:pt>
                <c:pt idx="306" formatCode="General">
                  <c:v>-2.6745619765138898E-2</c:v>
                </c:pt>
                <c:pt idx="307" formatCode="General">
                  <c:v>-2.95319193784041E-2</c:v>
                </c:pt>
                <c:pt idx="308" formatCode="General">
                  <c:v>-3.3013704949431802E-2</c:v>
                </c:pt>
                <c:pt idx="309" formatCode="General">
                  <c:v>-3.8281986522124001E-2</c:v>
                </c:pt>
                <c:pt idx="310" formatCode="General">
                  <c:v>-4.6128871385731199E-2</c:v>
                </c:pt>
                <c:pt idx="311" formatCode="General">
                  <c:v>-5.6439639023093097E-2</c:v>
                </c:pt>
                <c:pt idx="312" formatCode="General">
                  <c:v>-6.7957801778744206E-2</c:v>
                </c:pt>
                <c:pt idx="313" formatCode="General">
                  <c:v>-7.8210613979183302E-2</c:v>
                </c:pt>
                <c:pt idx="314" formatCode="General">
                  <c:v>-8.6691979948571002E-2</c:v>
                </c:pt>
                <c:pt idx="315" formatCode="General">
                  <c:v>-9.3352031356642301E-2</c:v>
                </c:pt>
                <c:pt idx="316" formatCode="General">
                  <c:v>-9.8435577738333196E-2</c:v>
                </c:pt>
                <c:pt idx="317" formatCode="General">
                  <c:v>-0.10262034811748599</c:v>
                </c:pt>
                <c:pt idx="318" formatCode="General">
                  <c:v>-0.105975382422344</c:v>
                </c:pt>
                <c:pt idx="319" formatCode="General">
                  <c:v>-0.108894196794843</c:v>
                </c:pt>
                <c:pt idx="320" formatCode="General">
                  <c:v>-0.111042402816905</c:v>
                </c:pt>
                <c:pt idx="321" formatCode="General">
                  <c:v>-0.11158971502558999</c:v>
                </c:pt>
                <c:pt idx="322" formatCode="General">
                  <c:v>-0.10978620527904499</c:v>
                </c:pt>
                <c:pt idx="323" formatCode="General">
                  <c:v>-0.10498333251382801</c:v>
                </c:pt>
                <c:pt idx="324" formatCode="General">
                  <c:v>-9.7967824346664303E-2</c:v>
                </c:pt>
                <c:pt idx="325" formatCode="General">
                  <c:v>-9.0415200168570201E-2</c:v>
                </c:pt>
                <c:pt idx="326" formatCode="General">
                  <c:v>-8.3727092171522202E-2</c:v>
                </c:pt>
                <c:pt idx="327" formatCode="General">
                  <c:v>-7.8246825140069101E-2</c:v>
                </c:pt>
                <c:pt idx="328" formatCode="General">
                  <c:v>-7.3784107213451897E-2</c:v>
                </c:pt>
                <c:pt idx="329" formatCode="General">
                  <c:v>-6.9756956430971601E-2</c:v>
                </c:pt>
                <c:pt idx="330" formatCode="General">
                  <c:v>-6.52996451346744E-2</c:v>
                </c:pt>
                <c:pt idx="331" formatCode="General">
                  <c:v>-6.03446539886585E-2</c:v>
                </c:pt>
                <c:pt idx="332" formatCode="General">
                  <c:v>-5.5100957587096398E-2</c:v>
                </c:pt>
                <c:pt idx="333" formatCode="General">
                  <c:v>-4.9957847730369202E-2</c:v>
                </c:pt>
                <c:pt idx="334" formatCode="General">
                  <c:v>-4.5450704855907201E-2</c:v>
                </c:pt>
                <c:pt idx="335" formatCode="General">
                  <c:v>-4.1837967880253298E-2</c:v>
                </c:pt>
                <c:pt idx="336" formatCode="General">
                  <c:v>-3.8460838676522398E-2</c:v>
                </c:pt>
                <c:pt idx="337" formatCode="General">
                  <c:v>-3.5309764877156299E-2</c:v>
                </c:pt>
                <c:pt idx="338" formatCode="General">
                  <c:v>-3.3482434954317103E-2</c:v>
                </c:pt>
                <c:pt idx="339" formatCode="General">
                  <c:v>-3.33991491543177E-2</c:v>
                </c:pt>
                <c:pt idx="340" formatCode="General">
                  <c:v>-3.44661558509992E-2</c:v>
                </c:pt>
                <c:pt idx="341" formatCode="General">
                  <c:v>-3.7179631845989602E-2</c:v>
                </c:pt>
                <c:pt idx="342" formatCode="General">
                  <c:v>-4.22581292651691E-2</c:v>
                </c:pt>
                <c:pt idx="343" formatCode="General">
                  <c:v>-4.9397782370748503E-2</c:v>
                </c:pt>
                <c:pt idx="344" formatCode="General">
                  <c:v>-5.8562407326929897E-2</c:v>
                </c:pt>
                <c:pt idx="345" formatCode="General">
                  <c:v>-6.8688087697499706E-2</c:v>
                </c:pt>
                <c:pt idx="346" formatCode="General">
                  <c:v>-7.8052231610851203E-2</c:v>
                </c:pt>
                <c:pt idx="347" formatCode="General">
                  <c:v>-8.5673131587388707E-2</c:v>
                </c:pt>
                <c:pt idx="348" formatCode="General">
                  <c:v>-9.0868856479402099E-2</c:v>
                </c:pt>
                <c:pt idx="349" formatCode="General">
                  <c:v>-9.4132564875581901E-2</c:v>
                </c:pt>
                <c:pt idx="350" formatCode="General">
                  <c:v>-9.5955203504525299E-2</c:v>
                </c:pt>
                <c:pt idx="351" formatCode="General">
                  <c:v>-9.6553200959855298E-2</c:v>
                </c:pt>
                <c:pt idx="352" formatCode="General">
                  <c:v>-9.6568311548711094E-2</c:v>
                </c:pt>
                <c:pt idx="353" formatCode="General">
                  <c:v>-9.4850347093858103E-2</c:v>
                </c:pt>
                <c:pt idx="354" formatCode="General">
                  <c:v>-9.0766710045284693E-2</c:v>
                </c:pt>
                <c:pt idx="355" formatCode="General">
                  <c:v>-8.5130625959602593E-2</c:v>
                </c:pt>
                <c:pt idx="356" formatCode="General">
                  <c:v>-7.8352978305975707E-2</c:v>
                </c:pt>
                <c:pt idx="357" formatCode="General">
                  <c:v>-7.1935351929889396E-2</c:v>
                </c:pt>
                <c:pt idx="358" formatCode="General">
                  <c:v>-6.67495492694061E-2</c:v>
                </c:pt>
                <c:pt idx="359" formatCode="General">
                  <c:v>-6.0942335299779903E-2</c:v>
                </c:pt>
                <c:pt idx="360" formatCode="General">
                  <c:v>-5.4090040877254102E-2</c:v>
                </c:pt>
                <c:pt idx="361" formatCode="General">
                  <c:v>-4.7905133873816001E-2</c:v>
                </c:pt>
                <c:pt idx="362" formatCode="General">
                  <c:v>-4.2685351249555498E-2</c:v>
                </c:pt>
                <c:pt idx="363" formatCode="General">
                  <c:v>-3.7317449697596997E-2</c:v>
                </c:pt>
                <c:pt idx="364" formatCode="General">
                  <c:v>-3.0455910686852501E-2</c:v>
                </c:pt>
                <c:pt idx="365" formatCode="General">
                  <c:v>-2.1116701133204699E-2</c:v>
                </c:pt>
                <c:pt idx="366" formatCode="General">
                  <c:v>-9.3721604289668092E-3</c:v>
                </c:pt>
                <c:pt idx="367" formatCode="General">
                  <c:v>4.5749558327305203E-3</c:v>
                </c:pt>
                <c:pt idx="368" formatCode="General">
                  <c:v>2.0117911498748701E-2</c:v>
                </c:pt>
                <c:pt idx="369" formatCode="General">
                  <c:v>3.5112819111794098E-2</c:v>
                </c:pt>
                <c:pt idx="370" formatCode="General">
                  <c:v>4.6997278269181597E-2</c:v>
                </c:pt>
                <c:pt idx="371" formatCode="General">
                  <c:v>5.5259001183370203E-2</c:v>
                </c:pt>
                <c:pt idx="372" formatCode="General">
                  <c:v>6.0330540048776998E-2</c:v>
                </c:pt>
                <c:pt idx="373" formatCode="General">
                  <c:v>6.2945264126964495E-2</c:v>
                </c:pt>
                <c:pt idx="374" formatCode="General">
                  <c:v>6.3586391055205804E-2</c:v>
                </c:pt>
                <c:pt idx="375" formatCode="General">
                  <c:v>6.1511421248619101E-2</c:v>
                </c:pt>
                <c:pt idx="376" formatCode="General">
                  <c:v>5.7467287273356003E-2</c:v>
                </c:pt>
                <c:pt idx="377" formatCode="General">
                  <c:v>5.2848613382249901E-2</c:v>
                </c:pt>
                <c:pt idx="378" formatCode="General">
                  <c:v>4.8616549781180199E-2</c:v>
                </c:pt>
                <c:pt idx="379" formatCode="General">
                  <c:v>4.5655615808611903E-2</c:v>
                </c:pt>
                <c:pt idx="380" formatCode="General">
                  <c:v>4.5002236902088003E-2</c:v>
                </c:pt>
                <c:pt idx="381" formatCode="General">
                  <c:v>4.7362075960563202E-2</c:v>
                </c:pt>
                <c:pt idx="382" formatCode="General">
                  <c:v>5.2071933121605497E-2</c:v>
                </c:pt>
                <c:pt idx="383" formatCode="General">
                  <c:v>5.8150953305579997E-2</c:v>
                </c:pt>
                <c:pt idx="384" formatCode="General">
                  <c:v>6.4795520674543194E-2</c:v>
                </c:pt>
                <c:pt idx="385" formatCode="General">
                  <c:v>7.1677443134578606E-2</c:v>
                </c:pt>
                <c:pt idx="386" formatCode="General">
                  <c:v>8.0272893700709405E-2</c:v>
                </c:pt>
                <c:pt idx="387" formatCode="General">
                  <c:v>9.1613509386524503E-2</c:v>
                </c:pt>
                <c:pt idx="388" formatCode="General">
                  <c:v>0.10424346394261901</c:v>
                </c:pt>
                <c:pt idx="389" formatCode="General">
                  <c:v>0.116389425767921</c:v>
                </c:pt>
                <c:pt idx="390" formatCode="General">
                  <c:v>0.127006404341624</c:v>
                </c:pt>
                <c:pt idx="391" formatCode="General">
                  <c:v>0.13487151824604299</c:v>
                </c:pt>
                <c:pt idx="392" formatCode="General">
                  <c:v>0.140155282747085</c:v>
                </c:pt>
                <c:pt idx="393" formatCode="General">
                  <c:v>0.143386036991239</c:v>
                </c:pt>
                <c:pt idx="394" formatCode="General">
                  <c:v>0.14396478925263601</c:v>
                </c:pt>
                <c:pt idx="395" formatCode="General">
                  <c:v>0.14107604249911301</c:v>
                </c:pt>
                <c:pt idx="396" formatCode="General">
                  <c:v>0.13540025506926101</c:v>
                </c:pt>
                <c:pt idx="397" formatCode="General">
                  <c:v>0.128128483859103</c:v>
                </c:pt>
                <c:pt idx="398" formatCode="General">
                  <c:v>0.11932472324136</c:v>
                </c:pt>
                <c:pt idx="399" formatCode="General">
                  <c:v>0.109119216598251</c:v>
                </c:pt>
                <c:pt idx="400" formatCode="General">
                  <c:v>9.7697139070622704E-2</c:v>
                </c:pt>
                <c:pt idx="401" formatCode="General">
                  <c:v>8.6117950497776E-2</c:v>
                </c:pt>
                <c:pt idx="402" formatCode="General">
                  <c:v>7.5431623495265096E-2</c:v>
                </c:pt>
                <c:pt idx="403" formatCode="General">
                  <c:v>6.58655239045354E-2</c:v>
                </c:pt>
                <c:pt idx="404" formatCode="General">
                  <c:v>5.6732130636652001E-2</c:v>
                </c:pt>
                <c:pt idx="405" formatCode="General">
                  <c:v>4.6636609294789799E-2</c:v>
                </c:pt>
                <c:pt idx="406" formatCode="General">
                  <c:v>3.5380392699426402E-2</c:v>
                </c:pt>
                <c:pt idx="407" formatCode="General">
                  <c:v>2.4997024100365701E-2</c:v>
                </c:pt>
                <c:pt idx="408" formatCode="General">
                  <c:v>1.7145165681556499E-2</c:v>
                </c:pt>
                <c:pt idx="409" formatCode="General">
                  <c:v>1.1820223136028599E-2</c:v>
                </c:pt>
                <c:pt idx="410" formatCode="General">
                  <c:v>8.77490681312087E-3</c:v>
                </c:pt>
                <c:pt idx="411" formatCode="General">
                  <c:v>7.6203127480138503E-3</c:v>
                </c:pt>
                <c:pt idx="412" formatCode="General">
                  <c:v>8.3114125216637892E-3</c:v>
                </c:pt>
                <c:pt idx="413" formatCode="General">
                  <c:v>1.1028022255791799E-2</c:v>
                </c:pt>
                <c:pt idx="414" formatCode="General">
                  <c:v>1.5589702290463499E-2</c:v>
                </c:pt>
                <c:pt idx="415" formatCode="General">
                  <c:v>2.1457730784717299E-2</c:v>
                </c:pt>
                <c:pt idx="416" formatCode="General">
                  <c:v>2.77326770907588E-2</c:v>
                </c:pt>
                <c:pt idx="417" formatCode="General">
                  <c:v>3.4354462591402603E-2</c:v>
                </c:pt>
                <c:pt idx="418" formatCode="General">
                  <c:v>4.1586220586489503E-2</c:v>
                </c:pt>
                <c:pt idx="419" formatCode="General">
                  <c:v>4.8999662848756897E-2</c:v>
                </c:pt>
                <c:pt idx="420" formatCode="General">
                  <c:v>5.5443873467789402E-2</c:v>
                </c:pt>
                <c:pt idx="421" formatCode="General">
                  <c:v>6.0161964132901202E-2</c:v>
                </c:pt>
                <c:pt idx="422" formatCode="General">
                  <c:v>6.3373562866588504E-2</c:v>
                </c:pt>
                <c:pt idx="423" formatCode="General">
                  <c:v>6.5741181032799204E-2</c:v>
                </c:pt>
                <c:pt idx="424" formatCode="General">
                  <c:v>6.75259641217551E-2</c:v>
                </c:pt>
                <c:pt idx="425" formatCode="General">
                  <c:v>6.8527977853696104E-2</c:v>
                </c:pt>
                <c:pt idx="426" formatCode="General">
                  <c:v>6.8379410564312598E-2</c:v>
                </c:pt>
                <c:pt idx="427" formatCode="General">
                  <c:v>6.7527610468031199E-2</c:v>
                </c:pt>
                <c:pt idx="428" formatCode="General">
                  <c:v>6.6911309379381195E-2</c:v>
                </c:pt>
                <c:pt idx="429" formatCode="General">
                  <c:v>6.6680596444173096E-2</c:v>
                </c:pt>
                <c:pt idx="430" formatCode="General">
                  <c:v>6.7459848199876896E-2</c:v>
                </c:pt>
                <c:pt idx="431" formatCode="General">
                  <c:v>6.8381066239511498E-2</c:v>
                </c:pt>
                <c:pt idx="432" formatCode="General">
                  <c:v>6.7923704012703895E-2</c:v>
                </c:pt>
                <c:pt idx="433" formatCode="General">
                  <c:v>6.6367056427715898E-2</c:v>
                </c:pt>
                <c:pt idx="434" formatCode="General">
                  <c:v>6.3382404478118701E-2</c:v>
                </c:pt>
                <c:pt idx="435" formatCode="General">
                  <c:v>5.8166185164043302E-2</c:v>
                </c:pt>
                <c:pt idx="436" formatCode="General">
                  <c:v>5.02634341824282E-2</c:v>
                </c:pt>
                <c:pt idx="437" formatCode="General">
                  <c:v>3.9714158081829203E-2</c:v>
                </c:pt>
                <c:pt idx="438" formatCode="General">
                  <c:v>2.81459392897071E-2</c:v>
                </c:pt>
                <c:pt idx="439" formatCode="General">
                  <c:v>1.6782988314511599E-2</c:v>
                </c:pt>
                <c:pt idx="440" formatCode="General">
                  <c:v>6.1048263341743998E-3</c:v>
                </c:pt>
                <c:pt idx="441" formatCode="General">
                  <c:v>-2.9429466114212601E-3</c:v>
                </c:pt>
                <c:pt idx="442" formatCode="General">
                  <c:v>-9.4334895786704603E-3</c:v>
                </c:pt>
                <c:pt idx="443" formatCode="General">
                  <c:v>-1.3592627122989099E-2</c:v>
                </c:pt>
                <c:pt idx="444" formatCode="General">
                  <c:v>-1.6952743802160001E-2</c:v>
                </c:pt>
                <c:pt idx="445" formatCode="General">
                  <c:v>-1.9820023515354401E-2</c:v>
                </c:pt>
                <c:pt idx="446" formatCode="General">
                  <c:v>-2.1752095244986398E-2</c:v>
                </c:pt>
                <c:pt idx="447" formatCode="General">
                  <c:v>-2.2663163385786399E-2</c:v>
                </c:pt>
                <c:pt idx="448" formatCode="General">
                  <c:v>-2.2113968731386199E-2</c:v>
                </c:pt>
                <c:pt idx="449" formatCode="General">
                  <c:v>-2.0465373550441101E-2</c:v>
                </c:pt>
                <c:pt idx="450" formatCode="General">
                  <c:v>-1.8812527519854301E-2</c:v>
                </c:pt>
                <c:pt idx="451" formatCode="General">
                  <c:v>-1.7507081460859001E-2</c:v>
                </c:pt>
                <c:pt idx="452" formatCode="General">
                  <c:v>-1.6378857292649301E-2</c:v>
                </c:pt>
                <c:pt idx="453" formatCode="General">
                  <c:v>-1.57847605762176E-2</c:v>
                </c:pt>
                <c:pt idx="454" formatCode="General">
                  <c:v>-1.5534551251293501E-2</c:v>
                </c:pt>
                <c:pt idx="455" formatCode="General">
                  <c:v>-1.48870022929574E-2</c:v>
                </c:pt>
                <c:pt idx="456" formatCode="General">
                  <c:v>-1.3605798402599499E-2</c:v>
                </c:pt>
                <c:pt idx="457" formatCode="General">
                  <c:v>-1.1376241964647199E-2</c:v>
                </c:pt>
                <c:pt idx="458" formatCode="General">
                  <c:v>-7.5354245487127E-3</c:v>
                </c:pt>
                <c:pt idx="459" formatCode="General">
                  <c:v>-2.090053692752E-3</c:v>
                </c:pt>
                <c:pt idx="460" formatCode="General">
                  <c:v>4.7159938559597804E-3</c:v>
                </c:pt>
                <c:pt idx="461" formatCode="General">
                  <c:v>1.20664533956709E-2</c:v>
                </c:pt>
                <c:pt idx="462" formatCode="General">
                  <c:v>1.84196443504057E-2</c:v>
                </c:pt>
                <c:pt idx="463" formatCode="General">
                  <c:v>2.3458777822516801E-2</c:v>
                </c:pt>
                <c:pt idx="464" formatCode="General">
                  <c:v>2.7629944314880899E-2</c:v>
                </c:pt>
                <c:pt idx="465" formatCode="General">
                  <c:v>3.0929191923019399E-2</c:v>
                </c:pt>
                <c:pt idx="466" formatCode="General">
                  <c:v>3.2916001606379898E-2</c:v>
                </c:pt>
                <c:pt idx="467" formatCode="General">
                  <c:v>3.1897028709899002E-2</c:v>
                </c:pt>
                <c:pt idx="468" formatCode="General">
                  <c:v>2.65888374882308E-2</c:v>
                </c:pt>
                <c:pt idx="469" formatCode="General">
                  <c:v>1.7667317403137602E-2</c:v>
                </c:pt>
                <c:pt idx="470" formatCode="General">
                  <c:v>6.3412950393079096E-3</c:v>
                </c:pt>
                <c:pt idx="471" formatCode="General">
                  <c:v>-6.3629951207815399E-3</c:v>
                </c:pt>
                <c:pt idx="472" formatCode="General">
                  <c:v>-1.9916880428037999E-2</c:v>
                </c:pt>
                <c:pt idx="473" formatCode="General">
                  <c:v>-3.3933122581293503E-2</c:v>
                </c:pt>
                <c:pt idx="474" formatCode="General">
                  <c:v>-4.7415838978034197E-2</c:v>
                </c:pt>
                <c:pt idx="475" formatCode="General">
                  <c:v>-5.9890231617268197E-2</c:v>
                </c:pt>
                <c:pt idx="476" formatCode="General">
                  <c:v>-7.1712254463045605E-2</c:v>
                </c:pt>
                <c:pt idx="477" formatCode="General">
                  <c:v>-8.3023475091340296E-2</c:v>
                </c:pt>
                <c:pt idx="478" formatCode="General">
                  <c:v>-9.3366863139837705E-2</c:v>
                </c:pt>
                <c:pt idx="479" formatCode="General">
                  <c:v>-0.102018528602107</c:v>
                </c:pt>
                <c:pt idx="480" formatCode="General">
                  <c:v>-0.108794255657333</c:v>
                </c:pt>
                <c:pt idx="481" formatCode="General">
                  <c:v>-0.113329658444633</c:v>
                </c:pt>
                <c:pt idx="482" formatCode="General">
                  <c:v>-0.115285592938467</c:v>
                </c:pt>
                <c:pt idx="483" formatCode="General">
                  <c:v>-0.11564246326342</c:v>
                </c:pt>
                <c:pt idx="484" formatCode="General">
                  <c:v>-0.11462340882022</c:v>
                </c:pt>
                <c:pt idx="485" formatCode="General">
                  <c:v>-0.110951674371529</c:v>
                </c:pt>
                <c:pt idx="486" formatCode="General">
                  <c:v>-0.104561491382182</c:v>
                </c:pt>
                <c:pt idx="487" formatCode="General">
                  <c:v>-9.6949070179008501E-2</c:v>
                </c:pt>
                <c:pt idx="488" formatCode="General">
                  <c:v>-8.8830477406854097E-2</c:v>
                </c:pt>
                <c:pt idx="489" formatCode="General">
                  <c:v>-7.9689390565445994E-2</c:v>
                </c:pt>
                <c:pt idx="490" formatCode="General">
                  <c:v>-6.8360109140236006E-2</c:v>
                </c:pt>
                <c:pt idx="491" formatCode="General">
                  <c:v>-5.4087946632648799E-2</c:v>
                </c:pt>
                <c:pt idx="492" formatCode="General">
                  <c:v>-3.7383400468018302E-2</c:v>
                </c:pt>
                <c:pt idx="493" formatCode="General">
                  <c:v>-1.98410839534864E-2</c:v>
                </c:pt>
                <c:pt idx="494" formatCode="General">
                  <c:v>-3.1437058096641401E-3</c:v>
                </c:pt>
                <c:pt idx="495" formatCode="General">
                  <c:v>1.15126261769679E-2</c:v>
                </c:pt>
                <c:pt idx="496" formatCode="General">
                  <c:v>2.3607753119640602E-2</c:v>
                </c:pt>
                <c:pt idx="497" formatCode="General">
                  <c:v>3.2593586414408203E-2</c:v>
                </c:pt>
                <c:pt idx="498" formatCode="General">
                  <c:v>3.7993819500046599E-2</c:v>
                </c:pt>
                <c:pt idx="499" formatCode="General">
                  <c:v>4.0272370672943501E-2</c:v>
                </c:pt>
                <c:pt idx="500" formatCode="General">
                  <c:v>3.9989978348961903E-2</c:v>
                </c:pt>
                <c:pt idx="501" formatCode="General">
                  <c:v>3.6529615059978697E-2</c:v>
                </c:pt>
                <c:pt idx="502" formatCode="General">
                  <c:v>2.8877549275284499E-2</c:v>
                </c:pt>
                <c:pt idx="503" formatCode="General">
                  <c:v>1.8197037372975799E-2</c:v>
                </c:pt>
                <c:pt idx="504" formatCode="General">
                  <c:v>6.7844674682566398E-3</c:v>
                </c:pt>
                <c:pt idx="505" formatCode="General">
                  <c:v>-4.4747136240392898E-3</c:v>
                </c:pt>
                <c:pt idx="506" formatCode="General">
                  <c:v>-1.50488433584825E-2</c:v>
                </c:pt>
                <c:pt idx="507" formatCode="General">
                  <c:v>-2.4057791449611898E-2</c:v>
                </c:pt>
                <c:pt idx="508" formatCode="General">
                  <c:v>-3.1616648171044003E-2</c:v>
                </c:pt>
                <c:pt idx="509" formatCode="General">
                  <c:v>-3.7908922780890898E-2</c:v>
                </c:pt>
                <c:pt idx="510" formatCode="General">
                  <c:v>-4.2762986545959003E-2</c:v>
                </c:pt>
                <c:pt idx="511" formatCode="General">
                  <c:v>-4.5878574154452303E-2</c:v>
                </c:pt>
                <c:pt idx="512" formatCode="General">
                  <c:v>-4.7326950291808001E-2</c:v>
                </c:pt>
                <c:pt idx="513" formatCode="General">
                  <c:v>-4.6456590149460103E-2</c:v>
                </c:pt>
                <c:pt idx="514" formatCode="General">
                  <c:v>-4.2155029717484603E-2</c:v>
                </c:pt>
                <c:pt idx="515" formatCode="General">
                  <c:v>-3.5496224788519798E-2</c:v>
                </c:pt>
                <c:pt idx="516" formatCode="General">
                  <c:v>-2.72420565960509E-2</c:v>
                </c:pt>
                <c:pt idx="517" formatCode="General">
                  <c:v>-1.7168539089718701E-2</c:v>
                </c:pt>
                <c:pt idx="518" formatCode="General">
                  <c:v>-6.10300017291976E-3</c:v>
                </c:pt>
                <c:pt idx="519" formatCode="General">
                  <c:v>4.8208585641975497E-3</c:v>
                </c:pt>
                <c:pt idx="520" formatCode="General">
                  <c:v>1.4854903778135999E-2</c:v>
                </c:pt>
                <c:pt idx="521" formatCode="General">
                  <c:v>2.28325666973461E-2</c:v>
                </c:pt>
                <c:pt idx="522" formatCode="General">
                  <c:v>2.8682615458518902E-2</c:v>
                </c:pt>
                <c:pt idx="523" formatCode="General">
                  <c:v>3.3221033605750197E-2</c:v>
                </c:pt>
                <c:pt idx="524" formatCode="General">
                  <c:v>3.6373673661616701E-2</c:v>
                </c:pt>
                <c:pt idx="525" formatCode="General">
                  <c:v>3.85595925105994E-2</c:v>
                </c:pt>
                <c:pt idx="526" formatCode="General">
                  <c:v>3.9113888146831699E-2</c:v>
                </c:pt>
                <c:pt idx="527" formatCode="General">
                  <c:v>3.6630337114893302E-2</c:v>
                </c:pt>
                <c:pt idx="528" formatCode="General">
                  <c:v>3.1181052985967898E-2</c:v>
                </c:pt>
                <c:pt idx="529" formatCode="General">
                  <c:v>2.2995231279838699E-2</c:v>
                </c:pt>
                <c:pt idx="530" formatCode="General">
                  <c:v>1.16389368829777E-2</c:v>
                </c:pt>
                <c:pt idx="531" formatCode="General">
                  <c:v>-2.55874757698116E-3</c:v>
                </c:pt>
                <c:pt idx="532" formatCode="General">
                  <c:v>-1.81959298173783E-2</c:v>
                </c:pt>
                <c:pt idx="533" formatCode="General">
                  <c:v>-3.4093974241881903E-2</c:v>
                </c:pt>
                <c:pt idx="534" formatCode="General">
                  <c:v>-4.9950105349057E-2</c:v>
                </c:pt>
                <c:pt idx="535" formatCode="General">
                  <c:v>-6.5553870759547106E-2</c:v>
                </c:pt>
                <c:pt idx="536" formatCode="General">
                  <c:v>-8.0237782464851207E-2</c:v>
                </c:pt>
                <c:pt idx="537" formatCode="General">
                  <c:v>-9.3233576927744102E-2</c:v>
                </c:pt>
                <c:pt idx="538" formatCode="General">
                  <c:v>-0.104280842805329</c:v>
                </c:pt>
                <c:pt idx="539" formatCode="General">
                  <c:v>-0.11385218021900299</c:v>
                </c:pt>
                <c:pt idx="540" formatCode="General">
                  <c:v>-0.122569657151737</c:v>
                </c:pt>
                <c:pt idx="541" formatCode="General">
                  <c:v>-0.130634679069877</c:v>
                </c:pt>
                <c:pt idx="542" formatCode="General">
                  <c:v>-0.137368978722509</c:v>
                </c:pt>
                <c:pt idx="543" formatCode="General">
                  <c:v>-0.14201491774285199</c:v>
                </c:pt>
                <c:pt idx="544" formatCode="General">
                  <c:v>-0.14413629228198899</c:v>
                </c:pt>
                <c:pt idx="545" formatCode="General">
                  <c:v>-0.1432153171085</c:v>
                </c:pt>
                <c:pt idx="546" formatCode="General">
                  <c:v>-0.13872998426220301</c:v>
                </c:pt>
                <c:pt idx="547" formatCode="General">
                  <c:v>-0.13034770798005399</c:v>
                </c:pt>
                <c:pt idx="548" formatCode="General">
                  <c:v>-0.11866105002387101</c:v>
                </c:pt>
                <c:pt idx="549" formatCode="General">
                  <c:v>-0.105366382910919</c:v>
                </c:pt>
                <c:pt idx="550" formatCode="General">
                  <c:v>-9.1486637111861405E-2</c:v>
                </c:pt>
                <c:pt idx="551" formatCode="General">
                  <c:v>-7.6508636723375004E-2</c:v>
                </c:pt>
                <c:pt idx="552" formatCode="General">
                  <c:v>-6.0191717213665001E-2</c:v>
                </c:pt>
                <c:pt idx="553" formatCode="General">
                  <c:v>-4.3212206812819801E-2</c:v>
                </c:pt>
                <c:pt idx="554" formatCode="General">
                  <c:v>-2.64715092826983E-2</c:v>
                </c:pt>
                <c:pt idx="555" formatCode="General">
                  <c:v>-1.0879110411275201E-2</c:v>
                </c:pt>
                <c:pt idx="556" formatCode="General">
                  <c:v>2.86791365726962E-3</c:v>
                </c:pt>
                <c:pt idx="557" formatCode="General">
                  <c:v>1.4676950028691099E-2</c:v>
                </c:pt>
                <c:pt idx="558" formatCode="General">
                  <c:v>2.3404183655467901E-2</c:v>
                </c:pt>
                <c:pt idx="559" formatCode="General">
                  <c:v>2.8001898638805801E-2</c:v>
                </c:pt>
                <c:pt idx="560" formatCode="General">
                  <c:v>2.9211142886450402E-2</c:v>
                </c:pt>
                <c:pt idx="561" formatCode="General">
                  <c:v>2.81098851598344E-2</c:v>
                </c:pt>
                <c:pt idx="562" formatCode="General">
                  <c:v>2.5049297365695802E-2</c:v>
                </c:pt>
                <c:pt idx="563" formatCode="General">
                  <c:v>2.0503336674328299E-2</c:v>
                </c:pt>
                <c:pt idx="564" formatCode="General">
                  <c:v>1.40373069110986E-2</c:v>
                </c:pt>
                <c:pt idx="565" formatCode="General">
                  <c:v>5.49565547151317E-3</c:v>
                </c:pt>
                <c:pt idx="566" formatCode="General">
                  <c:v>-4.1387935763083604E-3</c:v>
                </c:pt>
                <c:pt idx="567" formatCode="General">
                  <c:v>-1.4141415379916301E-2</c:v>
                </c:pt>
                <c:pt idx="568" formatCode="General">
                  <c:v>-2.3531972110221702E-2</c:v>
                </c:pt>
                <c:pt idx="569" formatCode="General">
                  <c:v>-3.2144884500916703E-2</c:v>
                </c:pt>
                <c:pt idx="570" formatCode="General">
                  <c:v>-3.9478068341574003E-2</c:v>
                </c:pt>
                <c:pt idx="571" formatCode="General">
                  <c:v>-4.5623225123002001E-2</c:v>
                </c:pt>
                <c:pt idx="572" formatCode="General">
                  <c:v>-5.0308398862797102E-2</c:v>
                </c:pt>
                <c:pt idx="573" formatCode="General">
                  <c:v>-5.24371463533145E-2</c:v>
                </c:pt>
                <c:pt idx="574" formatCode="General">
                  <c:v>-5.2175551294219399E-2</c:v>
                </c:pt>
                <c:pt idx="575" formatCode="General">
                  <c:v>-5.0812561950885501E-2</c:v>
                </c:pt>
                <c:pt idx="576" formatCode="General">
                  <c:v>-4.9570851236760902E-2</c:v>
                </c:pt>
                <c:pt idx="577" formatCode="General">
                  <c:v>-4.9328677173568099E-2</c:v>
                </c:pt>
                <c:pt idx="578" formatCode="General">
                  <c:v>-5.0508951554581301E-2</c:v>
                </c:pt>
                <c:pt idx="579" formatCode="General">
                  <c:v>-5.2453693389858599E-2</c:v>
                </c:pt>
                <c:pt idx="580" formatCode="General">
                  <c:v>-5.3479696514224698E-2</c:v>
                </c:pt>
                <c:pt idx="581" formatCode="General">
                  <c:v>-5.2353268148358702E-2</c:v>
                </c:pt>
                <c:pt idx="582" formatCode="General">
                  <c:v>-5.01184681951065E-2</c:v>
                </c:pt>
                <c:pt idx="583" formatCode="General">
                  <c:v>-4.8584485608512501E-2</c:v>
                </c:pt>
                <c:pt idx="584" formatCode="General">
                  <c:v>-4.86109807253092E-2</c:v>
                </c:pt>
                <c:pt idx="585" formatCode="General">
                  <c:v>-4.9260928279258598E-2</c:v>
                </c:pt>
                <c:pt idx="586" formatCode="General">
                  <c:v>-4.9198908272287803E-2</c:v>
                </c:pt>
                <c:pt idx="587" formatCode="General">
                  <c:v>-4.8813370735886E-2</c:v>
                </c:pt>
                <c:pt idx="588" formatCode="General">
                  <c:v>-4.8743019745673702E-2</c:v>
                </c:pt>
                <c:pt idx="589" formatCode="General">
                  <c:v>-4.8071714430027099E-2</c:v>
                </c:pt>
                <c:pt idx="590" formatCode="General">
                  <c:v>-4.7210107590106402E-2</c:v>
                </c:pt>
                <c:pt idx="591" formatCode="General">
                  <c:v>-4.72338000334021E-2</c:v>
                </c:pt>
                <c:pt idx="592" formatCode="General">
                  <c:v>-4.7705543051475598E-2</c:v>
                </c:pt>
                <c:pt idx="593" formatCode="General">
                  <c:v>-4.8904251785726598E-2</c:v>
                </c:pt>
                <c:pt idx="594" formatCode="General">
                  <c:v>-5.0572212562359102E-2</c:v>
                </c:pt>
                <c:pt idx="595" formatCode="General">
                  <c:v>-5.1890917521495598E-2</c:v>
                </c:pt>
                <c:pt idx="596" formatCode="General">
                  <c:v>-5.26541331314491E-2</c:v>
                </c:pt>
                <c:pt idx="597" formatCode="General">
                  <c:v>-5.2507581927862E-2</c:v>
                </c:pt>
                <c:pt idx="598" formatCode="General">
                  <c:v>-5.16040555485077E-2</c:v>
                </c:pt>
                <c:pt idx="599" formatCode="General">
                  <c:v>-5.0623696138635897E-2</c:v>
                </c:pt>
                <c:pt idx="600" formatCode="General">
                  <c:v>-4.9609047292085602E-2</c:v>
                </c:pt>
                <c:pt idx="601" formatCode="General">
                  <c:v>-4.80989770398602E-2</c:v>
                </c:pt>
                <c:pt idx="602" formatCode="General">
                  <c:v>-4.6280139116102202E-2</c:v>
                </c:pt>
                <c:pt idx="603" formatCode="General">
                  <c:v>-4.4795003246757198E-2</c:v>
                </c:pt>
                <c:pt idx="604" formatCode="General">
                  <c:v>-4.38047650532793E-2</c:v>
                </c:pt>
                <c:pt idx="605" formatCode="General">
                  <c:v>-4.2119987938298499E-2</c:v>
                </c:pt>
                <c:pt idx="606" formatCode="General">
                  <c:v>-3.9038314955882503E-2</c:v>
                </c:pt>
                <c:pt idx="607" formatCode="General">
                  <c:v>-3.4303657455247397E-2</c:v>
                </c:pt>
                <c:pt idx="608" formatCode="General">
                  <c:v>-2.73060689771163E-2</c:v>
                </c:pt>
                <c:pt idx="609" formatCode="General">
                  <c:v>-1.8781834411822799E-2</c:v>
                </c:pt>
                <c:pt idx="610" formatCode="General">
                  <c:v>-9.8903015419924602E-3</c:v>
                </c:pt>
                <c:pt idx="611" formatCode="General">
                  <c:v>-1.812375185654E-3</c:v>
                </c:pt>
                <c:pt idx="612" formatCode="General">
                  <c:v>5.59078750665137E-3</c:v>
                </c:pt>
                <c:pt idx="613" formatCode="General">
                  <c:v>1.30732703276377E-2</c:v>
                </c:pt>
                <c:pt idx="614" formatCode="General">
                  <c:v>2.0362854536873799E-2</c:v>
                </c:pt>
                <c:pt idx="615" formatCode="General">
                  <c:v>2.65091324423107E-2</c:v>
                </c:pt>
                <c:pt idx="616" formatCode="General">
                  <c:v>3.0329612382109301E-2</c:v>
                </c:pt>
                <c:pt idx="617" formatCode="General">
                  <c:v>3.1219609271625402E-2</c:v>
                </c:pt>
                <c:pt idx="618" formatCode="General">
                  <c:v>2.9464973912223601E-2</c:v>
                </c:pt>
                <c:pt idx="619" formatCode="General">
                  <c:v>2.6149847943140101E-2</c:v>
                </c:pt>
                <c:pt idx="620" formatCode="General">
                  <c:v>2.1701986315794099E-2</c:v>
                </c:pt>
                <c:pt idx="621" formatCode="General">
                  <c:v>1.58714594887963E-2</c:v>
                </c:pt>
                <c:pt idx="622" formatCode="General">
                  <c:v>8.5467839561620008E-3</c:v>
                </c:pt>
                <c:pt idx="623" formatCode="General">
                  <c:v>1.55687903806858E-4</c:v>
                </c:pt>
                <c:pt idx="624" formatCode="General">
                  <c:v>-8.7519180723220104E-3</c:v>
                </c:pt>
                <c:pt idx="625" formatCode="General">
                  <c:v>-1.7654561770985799E-2</c:v>
                </c:pt>
                <c:pt idx="626" formatCode="General">
                  <c:v>-2.6388136226789899E-2</c:v>
                </c:pt>
                <c:pt idx="627" formatCode="General">
                  <c:v>-3.5530460883800602E-2</c:v>
                </c:pt>
                <c:pt idx="628" formatCode="General">
                  <c:v>-4.5152508404120398E-2</c:v>
                </c:pt>
                <c:pt idx="629" formatCode="General">
                  <c:v>-5.3934836329933802E-2</c:v>
                </c:pt>
                <c:pt idx="630" formatCode="General">
                  <c:v>-6.1227095460837003E-2</c:v>
                </c:pt>
                <c:pt idx="631" formatCode="General">
                  <c:v>-6.7168480903021993E-2</c:v>
                </c:pt>
                <c:pt idx="632" formatCode="General">
                  <c:v>-7.1804156561285304E-2</c:v>
                </c:pt>
                <c:pt idx="633" formatCode="General">
                  <c:v>-7.5074536702604597E-2</c:v>
                </c:pt>
                <c:pt idx="634" formatCode="General">
                  <c:v>-7.6347780466176504E-2</c:v>
                </c:pt>
                <c:pt idx="635" formatCode="General">
                  <c:v>-7.6248488920847193E-2</c:v>
                </c:pt>
                <c:pt idx="636" formatCode="General">
                  <c:v>-7.5797682662190696E-2</c:v>
                </c:pt>
                <c:pt idx="637" formatCode="General">
                  <c:v>-7.4678703857147394E-2</c:v>
                </c:pt>
                <c:pt idx="638" formatCode="General">
                  <c:v>-7.2455545814786998E-2</c:v>
                </c:pt>
                <c:pt idx="639" formatCode="General">
                  <c:v>-6.8254435732727395E-2</c:v>
                </c:pt>
                <c:pt idx="640" formatCode="General">
                  <c:v>-6.2201638372300201E-2</c:v>
                </c:pt>
                <c:pt idx="641" formatCode="General">
                  <c:v>-5.4792359554664903E-2</c:v>
                </c:pt>
                <c:pt idx="642" formatCode="General">
                  <c:v>-4.6293478152669799E-2</c:v>
                </c:pt>
                <c:pt idx="643" formatCode="General">
                  <c:v>-3.75626123269273E-2</c:v>
                </c:pt>
                <c:pt idx="644" formatCode="General">
                  <c:v>-2.9321608259396899E-2</c:v>
                </c:pt>
                <c:pt idx="645" formatCode="General">
                  <c:v>-2.2410771950784801E-2</c:v>
                </c:pt>
                <c:pt idx="646" formatCode="General">
                  <c:v>-1.68283467949762E-2</c:v>
                </c:pt>
                <c:pt idx="647" formatCode="General">
                  <c:v>-1.2062992595207499E-2</c:v>
                </c:pt>
                <c:pt idx="648" formatCode="General">
                  <c:v>-7.2645304232096799E-3</c:v>
                </c:pt>
                <c:pt idx="649" formatCode="General">
                  <c:v>-3.5475357136968201E-3</c:v>
                </c:pt>
                <c:pt idx="650" formatCode="General">
                  <c:v>-2.8832635502364298E-3</c:v>
                </c:pt>
                <c:pt idx="651" formatCode="General">
                  <c:v>-4.9178902627900296E-3</c:v>
                </c:pt>
                <c:pt idx="652" formatCode="General">
                  <c:v>-9.0926804287555195E-3</c:v>
                </c:pt>
                <c:pt idx="653" formatCode="General">
                  <c:v>-1.5475475026028199E-2</c:v>
                </c:pt>
                <c:pt idx="654" formatCode="General">
                  <c:v>-2.3886512003929199E-2</c:v>
                </c:pt>
                <c:pt idx="655" formatCode="General">
                  <c:v>-3.3956058601440103E-2</c:v>
                </c:pt>
                <c:pt idx="656" formatCode="General">
                  <c:v>-4.44260166669566E-2</c:v>
                </c:pt>
                <c:pt idx="657" formatCode="General">
                  <c:v>-5.3364952015376201E-2</c:v>
                </c:pt>
                <c:pt idx="658" formatCode="General">
                  <c:v>-6.0374780452437403E-2</c:v>
                </c:pt>
                <c:pt idx="659" formatCode="General">
                  <c:v>-6.5800881379313503E-2</c:v>
                </c:pt>
                <c:pt idx="660" formatCode="General">
                  <c:v>-6.9181737263619994E-2</c:v>
                </c:pt>
                <c:pt idx="661" formatCode="General">
                  <c:v>-6.99751082114657E-2</c:v>
                </c:pt>
                <c:pt idx="662" formatCode="General">
                  <c:v>-6.76702579677258E-2</c:v>
                </c:pt>
                <c:pt idx="663" formatCode="General">
                  <c:v>-6.2748195556036904E-2</c:v>
                </c:pt>
                <c:pt idx="664" formatCode="General">
                  <c:v>-5.6584929911079301E-2</c:v>
                </c:pt>
                <c:pt idx="665" formatCode="General">
                  <c:v>-4.97940740898698E-2</c:v>
                </c:pt>
                <c:pt idx="666" formatCode="General">
                  <c:v>-4.2994014896953897E-2</c:v>
                </c:pt>
                <c:pt idx="667" formatCode="General">
                  <c:v>-3.6074291814249503E-2</c:v>
                </c:pt>
                <c:pt idx="668" formatCode="General">
                  <c:v>-2.8904541946502101E-2</c:v>
                </c:pt>
                <c:pt idx="669" formatCode="General">
                  <c:v>-2.2520544737965598E-2</c:v>
                </c:pt>
                <c:pt idx="670" formatCode="General">
                  <c:v>-1.81596939881007E-2</c:v>
                </c:pt>
                <c:pt idx="671" formatCode="General">
                  <c:v>-1.60941498298008E-2</c:v>
                </c:pt>
                <c:pt idx="672" formatCode="General">
                  <c:v>-1.6706679157367E-2</c:v>
                </c:pt>
                <c:pt idx="673" formatCode="General">
                  <c:v>-2.1030566932712599E-2</c:v>
                </c:pt>
                <c:pt idx="674" formatCode="General">
                  <c:v>-2.8035916500472401E-2</c:v>
                </c:pt>
                <c:pt idx="675" formatCode="General">
                  <c:v>-3.6539932777577902E-2</c:v>
                </c:pt>
                <c:pt idx="676" formatCode="General">
                  <c:v>-4.71615802472111E-2</c:v>
                </c:pt>
                <c:pt idx="677" formatCode="General">
                  <c:v>-6.0477814640042503E-2</c:v>
                </c:pt>
                <c:pt idx="678" formatCode="General">
                  <c:v>-7.5985826833700101E-2</c:v>
                </c:pt>
                <c:pt idx="679" formatCode="General">
                  <c:v>-9.2327430845404804E-2</c:v>
                </c:pt>
                <c:pt idx="680" formatCode="General">
                  <c:v>-0.10905237724655099</c:v>
                </c:pt>
                <c:pt idx="681" formatCode="General">
                  <c:v>-0.125151461558349</c:v>
                </c:pt>
                <c:pt idx="682" formatCode="General">
                  <c:v>-0.13913364171643999</c:v>
                </c:pt>
                <c:pt idx="683" formatCode="General">
                  <c:v>-0.149436900005569</c:v>
                </c:pt>
                <c:pt idx="684" formatCode="General">
                  <c:v>-0.15526225998183599</c:v>
                </c:pt>
                <c:pt idx="685" formatCode="General">
                  <c:v>-0.15678158761581701</c:v>
                </c:pt>
                <c:pt idx="686" formatCode="General">
                  <c:v>-0.15466160438269799</c:v>
                </c:pt>
                <c:pt idx="687" formatCode="General">
                  <c:v>-0.151026814388006</c:v>
                </c:pt>
                <c:pt idx="688" formatCode="General">
                  <c:v>-0.14647648088229201</c:v>
                </c:pt>
                <c:pt idx="689" formatCode="General">
                  <c:v>-0.14033477920996801</c:v>
                </c:pt>
                <c:pt idx="690" formatCode="General">
                  <c:v>-0.132567499642535</c:v>
                </c:pt>
                <c:pt idx="691" formatCode="General">
                  <c:v>-0.12402289668721</c:v>
                </c:pt>
                <c:pt idx="692" formatCode="General">
                  <c:v>-0.115738098112651</c:v>
                </c:pt>
                <c:pt idx="693" formatCode="General">
                  <c:v>-0.107522405566624</c:v>
                </c:pt>
                <c:pt idx="694" formatCode="General">
                  <c:v>-9.9111508022206904E-2</c:v>
                </c:pt>
                <c:pt idx="695" formatCode="General">
                  <c:v>-9.1709013292869901E-2</c:v>
                </c:pt>
                <c:pt idx="696" formatCode="General">
                  <c:v>-8.56013653423216E-2</c:v>
                </c:pt>
                <c:pt idx="697" formatCode="General">
                  <c:v>-7.9929048647637002E-2</c:v>
                </c:pt>
                <c:pt idx="698" formatCode="General">
                  <c:v>-7.5080071470847096E-2</c:v>
                </c:pt>
                <c:pt idx="699" formatCode="General">
                  <c:v>-7.1681101348998397E-2</c:v>
                </c:pt>
                <c:pt idx="700" formatCode="General">
                  <c:v>-7.0719161510347003E-2</c:v>
                </c:pt>
                <c:pt idx="701" formatCode="General">
                  <c:v>-7.2529233101807505E-2</c:v>
                </c:pt>
                <c:pt idx="702" formatCode="General">
                  <c:v>-7.6497963417970799E-2</c:v>
                </c:pt>
                <c:pt idx="703" formatCode="General">
                  <c:v>-8.2495583386715199E-2</c:v>
                </c:pt>
                <c:pt idx="704" formatCode="General">
                  <c:v>-9.0292235078883995E-2</c:v>
                </c:pt>
                <c:pt idx="705" formatCode="General">
                  <c:v>-9.8384140899071104E-2</c:v>
                </c:pt>
                <c:pt idx="706" formatCode="General">
                  <c:v>-0.10488501616189801</c:v>
                </c:pt>
                <c:pt idx="707" formatCode="General">
                  <c:v>-0.108900746284288</c:v>
                </c:pt>
                <c:pt idx="708" formatCode="General">
                  <c:v>-0.11002818193344201</c:v>
                </c:pt>
                <c:pt idx="709" formatCode="General">
                  <c:v>-0.10887251457534</c:v>
                </c:pt>
                <c:pt idx="710" formatCode="General">
                  <c:v>-0.107250103339654</c:v>
                </c:pt>
                <c:pt idx="711" formatCode="General">
                  <c:v>-0.106797588488683</c:v>
                </c:pt>
                <c:pt idx="712" formatCode="General">
                  <c:v>-0.10773511434452</c:v>
                </c:pt>
                <c:pt idx="713" formatCode="General">
                  <c:v>-0.109376306756698</c:v>
                </c:pt>
                <c:pt idx="714" formatCode="General">
                  <c:v>-0.111831556244137</c:v>
                </c:pt>
                <c:pt idx="715" formatCode="General">
                  <c:v>-0.11435054213609699</c:v>
                </c:pt>
                <c:pt idx="716" formatCode="General">
                  <c:v>-0.11567894969871299</c:v>
                </c:pt>
                <c:pt idx="717" formatCode="General">
                  <c:v>-0.11575322182530801</c:v>
                </c:pt>
                <c:pt idx="718" formatCode="General">
                  <c:v>-0.115135746121624</c:v>
                </c:pt>
                <c:pt idx="719" formatCode="General">
                  <c:v>-0.114160977819106</c:v>
                </c:pt>
                <c:pt idx="720" formatCode="General">
                  <c:v>-0.111930725655637</c:v>
                </c:pt>
                <c:pt idx="721" formatCode="General">
                  <c:v>-0.10746830286848499</c:v>
                </c:pt>
                <c:pt idx="722" formatCode="General">
                  <c:v>-0.101102184483051</c:v>
                </c:pt>
                <c:pt idx="723" formatCode="General">
                  <c:v>-9.3697318430597601E-2</c:v>
                </c:pt>
                <c:pt idx="724" formatCode="General">
                  <c:v>-8.5171486810668703E-2</c:v>
                </c:pt>
                <c:pt idx="725" formatCode="General">
                  <c:v>-7.49272801229382E-2</c:v>
                </c:pt>
                <c:pt idx="726" formatCode="General">
                  <c:v>-6.2475932513016301E-2</c:v>
                </c:pt>
                <c:pt idx="727" formatCode="General">
                  <c:v>-4.7987122686531797E-2</c:v>
                </c:pt>
                <c:pt idx="728" formatCode="General">
                  <c:v>-3.1440869187273901E-2</c:v>
                </c:pt>
                <c:pt idx="729" formatCode="General">
                  <c:v>-1.27066267635373E-2</c:v>
                </c:pt>
                <c:pt idx="730" formatCode="General">
                  <c:v>6.32697574359882E-3</c:v>
                </c:pt>
                <c:pt idx="731" formatCode="General">
                  <c:v>2.3730350309174801E-2</c:v>
                </c:pt>
                <c:pt idx="732" formatCode="General">
                  <c:v>3.8701667109651602E-2</c:v>
                </c:pt>
                <c:pt idx="733" formatCode="General">
                  <c:v>5.0958359448907697E-2</c:v>
                </c:pt>
                <c:pt idx="734" formatCode="General">
                  <c:v>6.1021126727207303E-2</c:v>
                </c:pt>
                <c:pt idx="735" formatCode="General">
                  <c:v>6.9737880669079697E-2</c:v>
                </c:pt>
                <c:pt idx="736" formatCode="General">
                  <c:v>7.74874328821505E-2</c:v>
                </c:pt>
                <c:pt idx="737" formatCode="General">
                  <c:v>8.4503525624837705E-2</c:v>
                </c:pt>
                <c:pt idx="738" formatCode="General">
                  <c:v>9.0934750231217901E-2</c:v>
                </c:pt>
                <c:pt idx="739" formatCode="General">
                  <c:v>9.5869431038767605E-2</c:v>
                </c:pt>
                <c:pt idx="740" formatCode="General">
                  <c:v>9.9266064392499798E-2</c:v>
                </c:pt>
                <c:pt idx="741" formatCode="General">
                  <c:v>0.102160268974768</c:v>
                </c:pt>
                <c:pt idx="742" formatCode="General">
                  <c:v>0.104396839905169</c:v>
                </c:pt>
                <c:pt idx="743" formatCode="General">
                  <c:v>0.105146663364141</c:v>
                </c:pt>
                <c:pt idx="744" formatCode="General">
                  <c:v>0.10480734289822299</c:v>
                </c:pt>
                <c:pt idx="745" formatCode="General">
                  <c:v>0.10326040329474601</c:v>
                </c:pt>
                <c:pt idx="746" formatCode="General">
                  <c:v>0.10007394142239701</c:v>
                </c:pt>
                <c:pt idx="747" formatCode="General">
                  <c:v>9.5403982895173295E-2</c:v>
                </c:pt>
                <c:pt idx="748" formatCode="General">
                  <c:v>8.9642806297698496E-2</c:v>
                </c:pt>
                <c:pt idx="749" formatCode="General">
                  <c:v>8.3891943833460894E-2</c:v>
                </c:pt>
                <c:pt idx="750" formatCode="General">
                  <c:v>7.8514704824028503E-2</c:v>
                </c:pt>
                <c:pt idx="751" formatCode="General">
                  <c:v>7.2781556993463101E-2</c:v>
                </c:pt>
                <c:pt idx="752" formatCode="General">
                  <c:v>6.5997170880035497E-2</c:v>
                </c:pt>
                <c:pt idx="753" formatCode="General">
                  <c:v>5.82683748628786E-2</c:v>
                </c:pt>
                <c:pt idx="754" formatCode="General">
                  <c:v>5.0445872632359397E-2</c:v>
                </c:pt>
                <c:pt idx="755" formatCode="General">
                  <c:v>4.3070552070331301E-2</c:v>
                </c:pt>
                <c:pt idx="756" formatCode="General">
                  <c:v>3.65856175116437E-2</c:v>
                </c:pt>
                <c:pt idx="757" formatCode="General">
                  <c:v>3.1266125604579302E-2</c:v>
                </c:pt>
                <c:pt idx="758" formatCode="General">
                  <c:v>2.6281354813996301E-2</c:v>
                </c:pt>
                <c:pt idx="759" formatCode="General">
                  <c:v>2.19114342917201E-2</c:v>
                </c:pt>
                <c:pt idx="760" formatCode="General">
                  <c:v>1.9118218304798502E-2</c:v>
                </c:pt>
                <c:pt idx="761" formatCode="General">
                  <c:v>1.7683364323602201E-2</c:v>
                </c:pt>
                <c:pt idx="762" formatCode="General">
                  <c:v>1.74778374257679E-2</c:v>
                </c:pt>
                <c:pt idx="763" formatCode="General">
                  <c:v>1.8093972783407599E-2</c:v>
                </c:pt>
                <c:pt idx="764" formatCode="General">
                  <c:v>1.77792068285763E-2</c:v>
                </c:pt>
                <c:pt idx="765" formatCode="General">
                  <c:v>1.52714928935242E-2</c:v>
                </c:pt>
                <c:pt idx="766" formatCode="General">
                  <c:v>1.0764232695936699E-2</c:v>
                </c:pt>
                <c:pt idx="767" formatCode="General">
                  <c:v>3.8102947893106499E-3</c:v>
                </c:pt>
                <c:pt idx="768" formatCode="General">
                  <c:v>-5.4032674065413802E-3</c:v>
                </c:pt>
                <c:pt idx="769" formatCode="General">
                  <c:v>-1.51092509170049E-2</c:v>
                </c:pt>
                <c:pt idx="770" formatCode="General">
                  <c:v>-2.4659622121948301E-2</c:v>
                </c:pt>
                <c:pt idx="771" formatCode="General">
                  <c:v>-3.4721342253622597E-2</c:v>
                </c:pt>
                <c:pt idx="772" formatCode="General">
                  <c:v>-4.5306331311397802E-2</c:v>
                </c:pt>
                <c:pt idx="773" formatCode="General">
                  <c:v>-5.6129337760930299E-2</c:v>
                </c:pt>
                <c:pt idx="774" formatCode="General">
                  <c:v>-6.7027542227496406E-2</c:v>
                </c:pt>
                <c:pt idx="775" formatCode="General">
                  <c:v>-7.71650530662054E-2</c:v>
                </c:pt>
                <c:pt idx="776" formatCode="General">
                  <c:v>-8.5384331549757303E-2</c:v>
                </c:pt>
                <c:pt idx="777" formatCode="General">
                  <c:v>-9.1197011123385005E-2</c:v>
                </c:pt>
                <c:pt idx="778" formatCode="General">
                  <c:v>-9.43924086381836E-2</c:v>
                </c:pt>
                <c:pt idx="779" formatCode="General">
                  <c:v>-9.4756128094765593E-2</c:v>
                </c:pt>
                <c:pt idx="780" formatCode="General">
                  <c:v>-9.3052781070988896E-2</c:v>
                </c:pt>
                <c:pt idx="781" formatCode="General">
                  <c:v>-8.9603185783555694E-2</c:v>
                </c:pt>
                <c:pt idx="782" formatCode="General">
                  <c:v>-8.4034366820207207E-2</c:v>
                </c:pt>
                <c:pt idx="783" formatCode="General">
                  <c:v>-7.6597000131455706E-2</c:v>
                </c:pt>
                <c:pt idx="784" formatCode="General">
                  <c:v>-6.7261884923687704E-2</c:v>
                </c:pt>
                <c:pt idx="785" formatCode="General">
                  <c:v>-5.5730706762687703E-2</c:v>
                </c:pt>
                <c:pt idx="786" formatCode="General">
                  <c:v>-4.2484783558749101E-2</c:v>
                </c:pt>
                <c:pt idx="787" formatCode="General">
                  <c:v>-2.852939887013E-2</c:v>
                </c:pt>
                <c:pt idx="788" formatCode="General">
                  <c:v>-1.3704809842724E-2</c:v>
                </c:pt>
                <c:pt idx="789" formatCode="General">
                  <c:v>1.9108099490967099E-3</c:v>
                </c:pt>
                <c:pt idx="790" formatCode="General">
                  <c:v>1.6508252887063798E-2</c:v>
                </c:pt>
                <c:pt idx="791" formatCode="General">
                  <c:v>2.88869639387021E-2</c:v>
                </c:pt>
                <c:pt idx="792" formatCode="General">
                  <c:v>3.88470260784569E-2</c:v>
                </c:pt>
                <c:pt idx="793" formatCode="General">
                  <c:v>4.6437800577376002E-2</c:v>
                </c:pt>
                <c:pt idx="794" formatCode="General">
                  <c:v>5.2096712996626098E-2</c:v>
                </c:pt>
                <c:pt idx="795" formatCode="General">
                  <c:v>5.5629652066303902E-2</c:v>
                </c:pt>
                <c:pt idx="796" formatCode="General">
                  <c:v>5.6781083490293899E-2</c:v>
                </c:pt>
                <c:pt idx="797" formatCode="General">
                  <c:v>5.5114043492099002E-2</c:v>
                </c:pt>
                <c:pt idx="798" formatCode="General">
                  <c:v>5.0841240494018398E-2</c:v>
                </c:pt>
                <c:pt idx="799" formatCode="General">
                  <c:v>4.5124527327000397E-2</c:v>
                </c:pt>
                <c:pt idx="800" formatCode="General">
                  <c:v>3.8356953486873201E-2</c:v>
                </c:pt>
                <c:pt idx="801" formatCode="General">
                  <c:v>3.1404581408394201E-2</c:v>
                </c:pt>
                <c:pt idx="802" formatCode="General">
                  <c:v>2.59739263994435E-2</c:v>
                </c:pt>
                <c:pt idx="803">
                  <c:v>2.2511536740724401E-2</c:v>
                </c:pt>
                <c:pt idx="804" formatCode="General">
                  <c:v>2.1393867192282201E-2</c:v>
                </c:pt>
                <c:pt idx="805" formatCode="General">
                  <c:v>2.3919258565456201E-2</c:v>
                </c:pt>
                <c:pt idx="806" formatCode="General">
                  <c:v>3.0910482906643499E-2</c:v>
                </c:pt>
                <c:pt idx="807" formatCode="General">
                  <c:v>4.3134446584554002E-2</c:v>
                </c:pt>
                <c:pt idx="808" formatCode="General">
                  <c:v>6.0571780677317298E-2</c:v>
                </c:pt>
                <c:pt idx="809" formatCode="General">
                  <c:v>8.2426644924346898E-2</c:v>
                </c:pt>
                <c:pt idx="810" formatCode="General">
                  <c:v>0.10655554672393</c:v>
                </c:pt>
                <c:pt idx="811" formatCode="General">
                  <c:v>0.13108897134137401</c:v>
                </c:pt>
                <c:pt idx="812" formatCode="General">
                  <c:v>0.156139461445581</c:v>
                </c:pt>
                <c:pt idx="813" formatCode="General">
                  <c:v>0.18176075849484799</c:v>
                </c:pt>
                <c:pt idx="814" formatCode="General">
                  <c:v>0.20721412573873799</c:v>
                </c:pt>
                <c:pt idx="815" formatCode="General">
                  <c:v>0.23242851193035599</c:v>
                </c:pt>
                <c:pt idx="816" formatCode="General">
                  <c:v>0.25713504371107598</c:v>
                </c:pt>
                <c:pt idx="817" formatCode="General">
                  <c:v>0.27958588034571902</c:v>
                </c:pt>
                <c:pt idx="818" formatCode="General">
                  <c:v>0.29871624485751802</c:v>
                </c:pt>
                <c:pt idx="819" formatCode="General">
                  <c:v>0.313880294311223</c:v>
                </c:pt>
                <c:pt idx="820" formatCode="General">
                  <c:v>0.32557999629397599</c:v>
                </c:pt>
                <c:pt idx="821" formatCode="General">
                  <c:v>0.33493647384290698</c:v>
                </c:pt>
                <c:pt idx="822" formatCode="General">
                  <c:v>0.34106950207730902</c:v>
                </c:pt>
                <c:pt idx="823" formatCode="General">
                  <c:v>0.34278389937387799</c:v>
                </c:pt>
                <c:pt idx="824" formatCode="General">
                  <c:v>0.339675100534096</c:v>
                </c:pt>
                <c:pt idx="825" formatCode="General">
                  <c:v>0.33203873954472501</c:v>
                </c:pt>
                <c:pt idx="826" formatCode="General">
                  <c:v>0.320308818068825</c:v>
                </c:pt>
                <c:pt idx="827" formatCode="General">
                  <c:v>0.30567263124740801</c:v>
                </c:pt>
                <c:pt idx="828" formatCode="General">
                  <c:v>0.289855195602639</c:v>
                </c:pt>
                <c:pt idx="829" formatCode="General">
                  <c:v>0.27381188517099497</c:v>
                </c:pt>
                <c:pt idx="830" formatCode="General">
                  <c:v>0.25780383439182702</c:v>
                </c:pt>
                <c:pt idx="831" formatCode="General">
                  <c:v>0.241769797646123</c:v>
                </c:pt>
                <c:pt idx="832" formatCode="General">
                  <c:v>0.225594514520991</c:v>
                </c:pt>
                <c:pt idx="833" formatCode="General">
                  <c:v>0.20981269872915501</c:v>
                </c:pt>
                <c:pt idx="834" formatCode="General">
                  <c:v>0.196176731180258</c:v>
                </c:pt>
                <c:pt idx="835" formatCode="General">
                  <c:v>0.18620232093278599</c:v>
                </c:pt>
                <c:pt idx="836" formatCode="General">
                  <c:v>0.17955246979324199</c:v>
                </c:pt>
                <c:pt idx="837" formatCode="General">
                  <c:v>0.174858231855581</c:v>
                </c:pt>
                <c:pt idx="838" formatCode="General">
                  <c:v>0.17175170945372201</c:v>
                </c:pt>
                <c:pt idx="839" formatCode="General">
                  <c:v>0.170891165204172</c:v>
                </c:pt>
                <c:pt idx="840" formatCode="General">
                  <c:v>0.17284124149833399</c:v>
                </c:pt>
                <c:pt idx="841" formatCode="General">
                  <c:v>0.177373710111142</c:v>
                </c:pt>
                <c:pt idx="842" formatCode="General">
                  <c:v>0.18440067858029199</c:v>
                </c:pt>
                <c:pt idx="843" formatCode="General">
                  <c:v>0.19442394888846601</c:v>
                </c:pt>
                <c:pt idx="844" formatCode="General">
                  <c:v>0.206632789879376</c:v>
                </c:pt>
                <c:pt idx="845" formatCode="General">
                  <c:v>0.21899435167832301</c:v>
                </c:pt>
                <c:pt idx="846" formatCode="General">
                  <c:v>0.229777805627916</c:v>
                </c:pt>
                <c:pt idx="847" formatCode="General">
                  <c:v>0.238355497680242</c:v>
                </c:pt>
                <c:pt idx="848" formatCode="General">
                  <c:v>0.24555391398097201</c:v>
                </c:pt>
                <c:pt idx="849" formatCode="General">
                  <c:v>0.25302730406951501</c:v>
                </c:pt>
                <c:pt idx="850" formatCode="General">
                  <c:v>0.26020465462903303</c:v>
                </c:pt>
                <c:pt idx="851" formatCode="General">
                  <c:v>0.26547654295461098</c:v>
                </c:pt>
                <c:pt idx="852" formatCode="General">
                  <c:v>0.26903810622131002</c:v>
                </c:pt>
                <c:pt idx="853" formatCode="General">
                  <c:v>0.27141709806230802</c:v>
                </c:pt>
                <c:pt idx="854" formatCode="General">
                  <c:v>0.27294661001700798</c:v>
                </c:pt>
                <c:pt idx="855" formatCode="General">
                  <c:v>0.27390967294914798</c:v>
                </c:pt>
                <c:pt idx="856" formatCode="General">
                  <c:v>0.27478717896562799</c:v>
                </c:pt>
                <c:pt idx="857" formatCode="General">
                  <c:v>0.27574508831613398</c:v>
                </c:pt>
                <c:pt idx="858" formatCode="General">
                  <c:v>0.27723846925257101</c:v>
                </c:pt>
                <c:pt idx="859" formatCode="General">
                  <c:v>0.27956254917503098</c:v>
                </c:pt>
                <c:pt idx="860" formatCode="General">
                  <c:v>0.28233829429067703</c:v>
                </c:pt>
                <c:pt idx="861" formatCode="General">
                  <c:v>0.28545351262944102</c:v>
                </c:pt>
                <c:pt idx="862" formatCode="General">
                  <c:v>0.28885710734997699</c:v>
                </c:pt>
                <c:pt idx="863" formatCode="General">
                  <c:v>0.29252051625610198</c:v>
                </c:pt>
                <c:pt idx="864" formatCode="General">
                  <c:v>0.29682281279179601</c:v>
                </c:pt>
                <c:pt idx="865" formatCode="General">
                  <c:v>0.30181624677749802</c:v>
                </c:pt>
                <c:pt idx="866" formatCode="General">
                  <c:v>0.30626730359986698</c:v>
                </c:pt>
                <c:pt idx="867" formatCode="General">
                  <c:v>0.30978945687971499</c:v>
                </c:pt>
                <c:pt idx="868" formatCode="General">
                  <c:v>0.31240592068818901</c:v>
                </c:pt>
                <c:pt idx="869" formatCode="General">
                  <c:v>0.31386916996535402</c:v>
                </c:pt>
                <c:pt idx="870" formatCode="General">
                  <c:v>0.31421042735056498</c:v>
                </c:pt>
                <c:pt idx="871" formatCode="General">
                  <c:v>0.31361843355043101</c:v>
                </c:pt>
                <c:pt idx="872" formatCode="General">
                  <c:v>0.31269489271788198</c:v>
                </c:pt>
                <c:pt idx="873" formatCode="General">
                  <c:v>0.31241412112397499</c:v>
                </c:pt>
                <c:pt idx="874" formatCode="General">
                  <c:v>0.31292591212815801</c:v>
                </c:pt>
                <c:pt idx="875" formatCode="General">
                  <c:v>0.31380984844702198</c:v>
                </c:pt>
                <c:pt idx="876" formatCode="General">
                  <c:v>0.31476332552102099</c:v>
                </c:pt>
                <c:pt idx="877" formatCode="General">
                  <c:v>0.315970214027332</c:v>
                </c:pt>
                <c:pt idx="878" formatCode="General">
                  <c:v>0.31707807932315102</c:v>
                </c:pt>
                <c:pt idx="879" formatCode="General">
                  <c:v>0.31712097253447902</c:v>
                </c:pt>
                <c:pt idx="880" formatCode="General">
                  <c:v>0.31584984887981599</c:v>
                </c:pt>
                <c:pt idx="881" formatCode="General">
                  <c:v>0.31358218707687702</c:v>
                </c:pt>
                <c:pt idx="882" formatCode="General">
                  <c:v>0.31093155299879299</c:v>
                </c:pt>
                <c:pt idx="883" formatCode="General">
                  <c:v>0.30807483229452598</c:v>
                </c:pt>
                <c:pt idx="884" formatCode="General">
                  <c:v>0.30463265246360199</c:v>
                </c:pt>
                <c:pt idx="885" formatCode="General">
                  <c:v>0.30001479647870899</c:v>
                </c:pt>
                <c:pt idx="886" formatCode="General">
                  <c:v>0.29460754964869801</c:v>
                </c:pt>
                <c:pt idx="887" formatCode="General">
                  <c:v>0.289005585046678</c:v>
                </c:pt>
                <c:pt idx="888" formatCode="General">
                  <c:v>0.28287166107186801</c:v>
                </c:pt>
                <c:pt idx="889" formatCode="General">
                  <c:v>0.27694766296531398</c:v>
                </c:pt>
                <c:pt idx="890" formatCode="General">
                  <c:v>0.27169930912817097</c:v>
                </c:pt>
                <c:pt idx="891" formatCode="General">
                  <c:v>0.266558863739841</c:v>
                </c:pt>
                <c:pt idx="892" formatCode="General">
                  <c:v>0.26190904385390901</c:v>
                </c:pt>
                <c:pt idx="893" formatCode="General">
                  <c:v>0.25815350109463697</c:v>
                </c:pt>
                <c:pt idx="894" formatCode="General">
                  <c:v>0.25503777767963298</c:v>
                </c:pt>
                <c:pt idx="895" formatCode="General">
                  <c:v>0.25225321400295397</c:v>
                </c:pt>
                <c:pt idx="896" formatCode="General">
                  <c:v>0.249698923600291</c:v>
                </c:pt>
                <c:pt idx="897" formatCode="General">
                  <c:v>0.24760370866731299</c:v>
                </c:pt>
                <c:pt idx="898" formatCode="General">
                  <c:v>0.246524137791547</c:v>
                </c:pt>
                <c:pt idx="899" formatCode="General">
                  <c:v>0.246127544819052</c:v>
                </c:pt>
                <c:pt idx="900" formatCode="General">
                  <c:v>0.245156773367464</c:v>
                </c:pt>
                <c:pt idx="901" formatCode="General">
                  <c:v>0.24372027066756499</c:v>
                </c:pt>
                <c:pt idx="902" formatCode="General">
                  <c:v>0.24304631626425</c:v>
                </c:pt>
                <c:pt idx="903" formatCode="General">
                  <c:v>0.242803038915332</c:v>
                </c:pt>
                <c:pt idx="904" formatCode="General">
                  <c:v>0.24194752892319099</c:v>
                </c:pt>
                <c:pt idx="905" formatCode="General">
                  <c:v>0.240318976468963</c:v>
                </c:pt>
                <c:pt idx="906" formatCode="General">
                  <c:v>0.238197509642505</c:v>
                </c:pt>
                <c:pt idx="907" formatCode="General">
                  <c:v>0.23612241483360599</c:v>
                </c:pt>
                <c:pt idx="908" formatCode="General">
                  <c:v>0.23385499796147499</c:v>
                </c:pt>
                <c:pt idx="909" formatCode="General">
                  <c:v>0.230727711260869</c:v>
                </c:pt>
                <c:pt idx="910" formatCode="General">
                  <c:v>0.22624153540693501</c:v>
                </c:pt>
                <c:pt idx="911" formatCode="General">
                  <c:v>0.22004238947542301</c:v>
                </c:pt>
                <c:pt idx="912" formatCode="General">
                  <c:v>0.21124166347645801</c:v>
                </c:pt>
                <c:pt idx="913" formatCode="General">
                  <c:v>0.19917814040099799</c:v>
                </c:pt>
                <c:pt idx="914" formatCode="General">
                  <c:v>0.18462128223999699</c:v>
                </c:pt>
                <c:pt idx="915" formatCode="General">
                  <c:v>0.16841772923624301</c:v>
                </c:pt>
                <c:pt idx="916" formatCode="General">
                  <c:v>0.15137495376815299</c:v>
                </c:pt>
                <c:pt idx="917" formatCode="General">
                  <c:v>0.133842593265176</c:v>
                </c:pt>
                <c:pt idx="918" formatCode="General">
                  <c:v>0.116268292676866</c:v>
                </c:pt>
                <c:pt idx="919" formatCode="General">
                  <c:v>9.8879820197902396E-2</c:v>
                </c:pt>
                <c:pt idx="920" formatCode="General">
                  <c:v>8.1306661471101493E-2</c:v>
                </c:pt>
                <c:pt idx="921" formatCode="General">
                  <c:v>6.2971302986358405E-2</c:v>
                </c:pt>
                <c:pt idx="922" formatCode="General">
                  <c:v>4.47444214907287E-2</c:v>
                </c:pt>
                <c:pt idx="923" formatCode="General">
                  <c:v>2.7631726169677202E-2</c:v>
                </c:pt>
                <c:pt idx="924" formatCode="General">
                  <c:v>1.1449971754249701E-2</c:v>
                </c:pt>
                <c:pt idx="925" formatCode="General">
                  <c:v>-2.9118055315119399E-3</c:v>
                </c:pt>
                <c:pt idx="926" formatCode="General">
                  <c:v>-1.51033830891871E-2</c:v>
                </c:pt>
                <c:pt idx="927" formatCode="General">
                  <c:v>-2.57698657836085E-2</c:v>
                </c:pt>
                <c:pt idx="928" formatCode="General">
                  <c:v>-3.51477657697815E-2</c:v>
                </c:pt>
                <c:pt idx="929" formatCode="General">
                  <c:v>-4.3358636144603301E-2</c:v>
                </c:pt>
                <c:pt idx="930" formatCode="General">
                  <c:v>-4.9730682823751503E-2</c:v>
                </c:pt>
                <c:pt idx="931" formatCode="General">
                  <c:v>-5.3606400459149398E-2</c:v>
                </c:pt>
                <c:pt idx="932" formatCode="General">
                  <c:v>-5.5446996024676003E-2</c:v>
                </c:pt>
                <c:pt idx="933" formatCode="General">
                  <c:v>-5.5267652970295199E-2</c:v>
                </c:pt>
                <c:pt idx="934" formatCode="General">
                  <c:v>-5.4174539220717001E-2</c:v>
                </c:pt>
                <c:pt idx="935" formatCode="General">
                  <c:v>-5.2086303766922699E-2</c:v>
                </c:pt>
                <c:pt idx="936" formatCode="General">
                  <c:v>-4.8655696838752899E-2</c:v>
                </c:pt>
                <c:pt idx="937" formatCode="General">
                  <c:v>-4.54252232663893E-2</c:v>
                </c:pt>
                <c:pt idx="938" formatCode="General">
                  <c:v>-4.2465966633103903E-2</c:v>
                </c:pt>
                <c:pt idx="939" formatCode="General">
                  <c:v>-3.9896147987884503E-2</c:v>
                </c:pt>
                <c:pt idx="940" formatCode="General">
                  <c:v>-3.8067637844191399E-2</c:v>
                </c:pt>
                <c:pt idx="941" formatCode="General">
                  <c:v>-3.6687460368398601E-2</c:v>
                </c:pt>
                <c:pt idx="942" formatCode="General">
                  <c:v>-3.5562540877890902E-2</c:v>
                </c:pt>
                <c:pt idx="943" formatCode="General">
                  <c:v>-3.4047856349675901E-2</c:v>
                </c:pt>
                <c:pt idx="944" formatCode="General">
                  <c:v>-3.2056134871143803E-2</c:v>
                </c:pt>
                <c:pt idx="945" formatCode="General">
                  <c:v>-3.0056364948017101E-2</c:v>
                </c:pt>
                <c:pt idx="946" formatCode="General">
                  <c:v>-2.8338619584154599E-2</c:v>
                </c:pt>
                <c:pt idx="947" formatCode="General">
                  <c:v>-2.7313303422218198E-2</c:v>
                </c:pt>
                <c:pt idx="948" formatCode="General">
                  <c:v>-2.7896017936012301E-2</c:v>
                </c:pt>
                <c:pt idx="949" formatCode="General">
                  <c:v>-3.1481872564804898E-2</c:v>
                </c:pt>
                <c:pt idx="950" formatCode="General">
                  <c:v>-3.8482172873996703E-2</c:v>
                </c:pt>
                <c:pt idx="951" formatCode="General">
                  <c:v>-4.78455425915668E-2</c:v>
                </c:pt>
                <c:pt idx="952" formatCode="General">
                  <c:v>-5.8294688171380303E-2</c:v>
                </c:pt>
                <c:pt idx="953" formatCode="General">
                  <c:v>-6.9159207923560298E-2</c:v>
                </c:pt>
                <c:pt idx="954" formatCode="General">
                  <c:v>-7.9743440477746202E-2</c:v>
                </c:pt>
                <c:pt idx="955" formatCode="General">
                  <c:v>-8.9464630871155804E-2</c:v>
                </c:pt>
                <c:pt idx="956" formatCode="General">
                  <c:v>-9.7984545861728098E-2</c:v>
                </c:pt>
                <c:pt idx="957" formatCode="General">
                  <c:v>-0.106053654024233</c:v>
                </c:pt>
                <c:pt idx="958" formatCode="General">
                  <c:v>-0.11542834842331701</c:v>
                </c:pt>
                <c:pt idx="959" formatCode="General">
                  <c:v>-0.12653287310349001</c:v>
                </c:pt>
                <c:pt idx="960" formatCode="General">
                  <c:v>-0.13935841090456</c:v>
                </c:pt>
                <c:pt idx="961" formatCode="General">
                  <c:v>-0.15375344882918099</c:v>
                </c:pt>
                <c:pt idx="962" formatCode="General">
                  <c:v>-0.16825997298134701</c:v>
                </c:pt>
                <c:pt idx="963" formatCode="General">
                  <c:v>-0.18185029036662301</c:v>
                </c:pt>
                <c:pt idx="964" formatCode="General">
                  <c:v>-0.19467280640936199</c:v>
                </c:pt>
                <c:pt idx="965" formatCode="General">
                  <c:v>-0.20695470186255399</c:v>
                </c:pt>
                <c:pt idx="966" formatCode="General">
                  <c:v>-0.21906967398469701</c:v>
                </c:pt>
                <c:pt idx="967" formatCode="General">
                  <c:v>-0.23113360637212499</c:v>
                </c:pt>
                <c:pt idx="968" formatCode="General">
                  <c:v>-0.24213175198307499</c:v>
                </c:pt>
                <c:pt idx="969" formatCode="General">
                  <c:v>-0.25174385625707901</c:v>
                </c:pt>
                <c:pt idx="970" formatCode="General">
                  <c:v>-0.260133551042384</c:v>
                </c:pt>
                <c:pt idx="971" formatCode="General">
                  <c:v>-0.26736808719838201</c:v>
                </c:pt>
                <c:pt idx="972" formatCode="General">
                  <c:v>-0.27423985948153901</c:v>
                </c:pt>
                <c:pt idx="973" formatCode="General">
                  <c:v>-0.28081388517005901</c:v>
                </c:pt>
                <c:pt idx="974" formatCode="General">
                  <c:v>-0.28647550154477602</c:v>
                </c:pt>
                <c:pt idx="975" formatCode="General">
                  <c:v>-0.29058946480942499</c:v>
                </c:pt>
                <c:pt idx="976" formatCode="General">
                  <c:v>-0.29355525251728198</c:v>
                </c:pt>
                <c:pt idx="977" formatCode="General">
                  <c:v>-0.29689579338053401</c:v>
                </c:pt>
                <c:pt idx="978" formatCode="General">
                  <c:v>-0.30129475961986502</c:v>
                </c:pt>
                <c:pt idx="979" formatCode="General">
                  <c:v>-0.30625841347555799</c:v>
                </c:pt>
                <c:pt idx="980" formatCode="General">
                  <c:v>-0.31058727151339399</c:v>
                </c:pt>
                <c:pt idx="981" formatCode="General">
                  <c:v>-0.31387404665076002</c:v>
                </c:pt>
                <c:pt idx="982" formatCode="General">
                  <c:v>-0.31776743108269601</c:v>
                </c:pt>
                <c:pt idx="983" formatCode="General">
                  <c:v>-0.322893757705839</c:v>
                </c:pt>
                <c:pt idx="984" formatCode="General">
                  <c:v>-0.32803821536033101</c:v>
                </c:pt>
                <c:pt idx="985" formatCode="General">
                  <c:v>-0.33237401049975901</c:v>
                </c:pt>
                <c:pt idx="986" formatCode="General">
                  <c:v>-0.33633909508482002</c:v>
                </c:pt>
                <c:pt idx="987" formatCode="General">
                  <c:v>-0.34022397712444702</c:v>
                </c:pt>
                <c:pt idx="988" formatCode="General">
                  <c:v>-0.34324719714211799</c:v>
                </c:pt>
                <c:pt idx="989" formatCode="General">
                  <c:v>-0.34512691331515599</c:v>
                </c:pt>
                <c:pt idx="990" formatCode="General">
                  <c:v>-0.346951404789483</c:v>
                </c:pt>
                <c:pt idx="991" formatCode="General">
                  <c:v>-0.34947623702957797</c:v>
                </c:pt>
                <c:pt idx="992" formatCode="General">
                  <c:v>-0.352509168952366</c:v>
                </c:pt>
                <c:pt idx="993" formatCode="General">
                  <c:v>-0.35615521928743499</c:v>
                </c:pt>
                <c:pt idx="994" formatCode="General">
                  <c:v>-0.36001685225916302</c:v>
                </c:pt>
                <c:pt idx="995" formatCode="General">
                  <c:v>-0.363068944689801</c:v>
                </c:pt>
                <c:pt idx="996" formatCode="General">
                  <c:v>-0.36526838488998198</c:v>
                </c:pt>
                <c:pt idx="997" formatCode="General">
                  <c:v>-0.36691344098866302</c:v>
                </c:pt>
                <c:pt idx="998" formatCode="General">
                  <c:v>-0.36794533782677202</c:v>
                </c:pt>
                <c:pt idx="999" formatCode="General">
                  <c:v>-0.369117533413442</c:v>
                </c:pt>
                <c:pt idx="1000" formatCode="General">
                  <c:v>-0.37050630418485703</c:v>
                </c:pt>
                <c:pt idx="1001" formatCode="General">
                  <c:v>-0.37106481767968302</c:v>
                </c:pt>
                <c:pt idx="1002" formatCode="General">
                  <c:v>-0.37060103019194701</c:v>
                </c:pt>
                <c:pt idx="1003" formatCode="General">
                  <c:v>-0.36948704440211599</c:v>
                </c:pt>
                <c:pt idx="1004" formatCode="General">
                  <c:v>-0.36879140343281502</c:v>
                </c:pt>
                <c:pt idx="1005" formatCode="General">
                  <c:v>-0.36948527002819298</c:v>
                </c:pt>
                <c:pt idx="1006" formatCode="General">
                  <c:v>-0.37204811050104603</c:v>
                </c:pt>
                <c:pt idx="1007" formatCode="General">
                  <c:v>-0.37713076758860298</c:v>
                </c:pt>
                <c:pt idx="1008" formatCode="General">
                  <c:v>-0.38351681502432799</c:v>
                </c:pt>
                <c:pt idx="1009" formatCode="General">
                  <c:v>-0.38937269344861097</c:v>
                </c:pt>
                <c:pt idx="1010" formatCode="General">
                  <c:v>-0.39410979352754899</c:v>
                </c:pt>
                <c:pt idx="1011" formatCode="General">
                  <c:v>-0.39664822378737102</c:v>
                </c:pt>
                <c:pt idx="1012" formatCode="General">
                  <c:v>-0.39643216506439299</c:v>
                </c:pt>
                <c:pt idx="1013" formatCode="General">
                  <c:v>-0.39379117526428298</c:v>
                </c:pt>
                <c:pt idx="1014" formatCode="General">
                  <c:v>-0.38874271115303799</c:v>
                </c:pt>
                <c:pt idx="1015" formatCode="General">
                  <c:v>-0.38150874763796999</c:v>
                </c:pt>
                <c:pt idx="1016" formatCode="General">
                  <c:v>-0.37247175399205601</c:v>
                </c:pt>
                <c:pt idx="1017" formatCode="General">
                  <c:v>-0.361806763459804</c:v>
                </c:pt>
                <c:pt idx="1018" formatCode="General">
                  <c:v>-0.35101089202402203</c:v>
                </c:pt>
                <c:pt idx="1019" formatCode="General">
                  <c:v>-0.34134405096325998</c:v>
                </c:pt>
                <c:pt idx="1020" formatCode="General">
                  <c:v>-0.332493771430173</c:v>
                </c:pt>
                <c:pt idx="1021" formatCode="General">
                  <c:v>-0.32443312738679397</c:v>
                </c:pt>
                <c:pt idx="1022" formatCode="General">
                  <c:v>-0.31758539477279102</c:v>
                </c:pt>
                <c:pt idx="1023" formatCode="General">
                  <c:v>-0.31274819044513802</c:v>
                </c:pt>
                <c:pt idx="1024" formatCode="General">
                  <c:v>-0.30924623640453303</c:v>
                </c:pt>
                <c:pt idx="1025" formatCode="General">
                  <c:v>-0.30562762983442099</c:v>
                </c:pt>
                <c:pt idx="1026" formatCode="General">
                  <c:v>-0.30162466555275003</c:v>
                </c:pt>
                <c:pt idx="1027" formatCode="General">
                  <c:v>-0.29758086987810201</c:v>
                </c:pt>
                <c:pt idx="1028" formatCode="General">
                  <c:v>-0.29413738404906398</c:v>
                </c:pt>
                <c:pt idx="1029" formatCode="General">
                  <c:v>-0.29068932313776202</c:v>
                </c:pt>
                <c:pt idx="1030" formatCode="General">
                  <c:v>-0.28614426730892001</c:v>
                </c:pt>
                <c:pt idx="1031" formatCode="General">
                  <c:v>-0.28059015163652301</c:v>
                </c:pt>
                <c:pt idx="1032" formatCode="General">
                  <c:v>-0.27470743958031502</c:v>
                </c:pt>
                <c:pt idx="1033" formatCode="General">
                  <c:v>-0.269000087596103</c:v>
                </c:pt>
                <c:pt idx="1034" formatCode="General">
                  <c:v>-0.26360169172152698</c:v>
                </c:pt>
                <c:pt idx="1035" formatCode="General">
                  <c:v>-0.25815203711078799</c:v>
                </c:pt>
                <c:pt idx="1036" formatCode="General">
                  <c:v>-0.25217286390870702</c:v>
                </c:pt>
                <c:pt idx="1037" formatCode="General">
                  <c:v>-0.245874065936521</c:v>
                </c:pt>
                <c:pt idx="1038" formatCode="General">
                  <c:v>-0.239129174005454</c:v>
                </c:pt>
                <c:pt idx="1039" formatCode="General">
                  <c:v>-0.23227004207278401</c:v>
                </c:pt>
                <c:pt idx="1040" formatCode="General">
                  <c:v>-0.22617953585725101</c:v>
                </c:pt>
                <c:pt idx="1041" formatCode="General">
                  <c:v>-0.22125317928157701</c:v>
                </c:pt>
                <c:pt idx="1042" formatCode="General">
                  <c:v>-0.217424255447207</c:v>
                </c:pt>
                <c:pt idx="1043" formatCode="General">
                  <c:v>-0.214380655471857</c:v>
                </c:pt>
                <c:pt idx="1044" formatCode="General">
                  <c:v>-0.21194966404305399</c:v>
                </c:pt>
                <c:pt idx="1045" formatCode="General">
                  <c:v>-0.20979683815383901</c:v>
                </c:pt>
                <c:pt idx="1046" formatCode="General">
                  <c:v>-0.207894150899984</c:v>
                </c:pt>
                <c:pt idx="1047" formatCode="General">
                  <c:v>-0.20651856832166501</c:v>
                </c:pt>
                <c:pt idx="1048" formatCode="General">
                  <c:v>-0.205280405894229</c:v>
                </c:pt>
                <c:pt idx="1049" formatCode="General">
                  <c:v>-0.20342338904192001</c:v>
                </c:pt>
                <c:pt idx="1050" formatCode="General">
                  <c:v>-0.200865997447191</c:v>
                </c:pt>
                <c:pt idx="1051" formatCode="General">
                  <c:v>-0.19784678174116599</c:v>
                </c:pt>
                <c:pt idx="1052" formatCode="General">
                  <c:v>-0.19404436405751899</c:v>
                </c:pt>
                <c:pt idx="1053" formatCode="General">
                  <c:v>-0.18977969279305801</c:v>
                </c:pt>
                <c:pt idx="1054" formatCode="General">
                  <c:v>-0.18532183749466</c:v>
                </c:pt>
                <c:pt idx="1055" formatCode="General">
                  <c:v>-0.180079802817492</c:v>
                </c:pt>
                <c:pt idx="1056" formatCode="General">
                  <c:v>-0.17403190522129</c:v>
                </c:pt>
                <c:pt idx="1057" formatCode="General">
                  <c:v>-0.16842529428559</c:v>
                </c:pt>
                <c:pt idx="1058" formatCode="General">
                  <c:v>-0.16427174672914899</c:v>
                </c:pt>
                <c:pt idx="1059" formatCode="General">
                  <c:v>-0.16088189610967199</c:v>
                </c:pt>
                <c:pt idx="1060" formatCode="General">
                  <c:v>-0.15635870313141101</c:v>
                </c:pt>
                <c:pt idx="1061" formatCode="General">
                  <c:v>-0.14963783655306301</c:v>
                </c:pt>
                <c:pt idx="1062" formatCode="General">
                  <c:v>-0.14141277284352399</c:v>
                </c:pt>
                <c:pt idx="1063" formatCode="General">
                  <c:v>-0.13253389081921599</c:v>
                </c:pt>
                <c:pt idx="1064" formatCode="General">
                  <c:v>-0.123702609859615</c:v>
                </c:pt>
                <c:pt idx="1065" formatCode="General">
                  <c:v>-0.11545270640024401</c:v>
                </c:pt>
                <c:pt idx="1066" formatCode="General">
                  <c:v>-0.107370364674302</c:v>
                </c:pt>
                <c:pt idx="1067" formatCode="General">
                  <c:v>-9.8552433320719002E-2</c:v>
                </c:pt>
                <c:pt idx="1068" formatCode="General">
                  <c:v>-8.9386845979771701E-2</c:v>
                </c:pt>
                <c:pt idx="1069" formatCode="General">
                  <c:v>-8.0617741700276996E-2</c:v>
                </c:pt>
                <c:pt idx="1070" formatCode="General">
                  <c:v>-7.2297583753286696E-2</c:v>
                </c:pt>
                <c:pt idx="1071" formatCode="General">
                  <c:v>-6.4051479517601206E-2</c:v>
                </c:pt>
                <c:pt idx="1072" formatCode="General">
                  <c:v>-5.5856735704165002E-2</c:v>
                </c:pt>
                <c:pt idx="1073" formatCode="General">
                  <c:v>-4.8515649861452501E-2</c:v>
                </c:pt>
                <c:pt idx="1074" formatCode="General">
                  <c:v>-4.2833332424106099E-2</c:v>
                </c:pt>
                <c:pt idx="1075" formatCode="General">
                  <c:v>-3.93658623880144E-2</c:v>
                </c:pt>
                <c:pt idx="1076" formatCode="General">
                  <c:v>-3.78307012488125E-2</c:v>
                </c:pt>
                <c:pt idx="1077" formatCode="General">
                  <c:v>-3.7196373139100701E-2</c:v>
                </c:pt>
                <c:pt idx="1078" formatCode="General">
                  <c:v>-3.6837951403908102E-2</c:v>
                </c:pt>
                <c:pt idx="1079" formatCode="General">
                  <c:v>-3.6622591517365903E-2</c:v>
                </c:pt>
                <c:pt idx="1080" formatCode="General">
                  <c:v>-3.63288184645571E-2</c:v>
                </c:pt>
                <c:pt idx="1081" formatCode="General">
                  <c:v>-3.4895826440381299E-2</c:v>
                </c:pt>
                <c:pt idx="1082" formatCode="General">
                  <c:v>-3.1648877798119701E-2</c:v>
                </c:pt>
                <c:pt idx="1083" formatCode="General">
                  <c:v>-2.7984977771819498E-2</c:v>
                </c:pt>
                <c:pt idx="1084" formatCode="General">
                  <c:v>-2.4918690923142101E-2</c:v>
                </c:pt>
                <c:pt idx="1085" formatCode="General">
                  <c:v>-2.1996102508974401E-2</c:v>
                </c:pt>
                <c:pt idx="1086" formatCode="General">
                  <c:v>-1.84503570726266E-2</c:v>
                </c:pt>
                <c:pt idx="1087" formatCode="General">
                  <c:v>-1.44027809858074E-2</c:v>
                </c:pt>
                <c:pt idx="1088" formatCode="General">
                  <c:v>-9.9253365286759397E-3</c:v>
                </c:pt>
                <c:pt idx="1089" formatCode="General">
                  <c:v>-4.8298132198293098E-3</c:v>
                </c:pt>
                <c:pt idx="1090" formatCode="General">
                  <c:v>-5.8712835366554804E-4</c:v>
                </c:pt>
                <c:pt idx="1091" formatCode="General">
                  <c:v>2.1979827228382899E-3</c:v>
                </c:pt>
                <c:pt idx="1092" formatCode="General">
                  <c:v>4.7077192900208701E-3</c:v>
                </c:pt>
                <c:pt idx="1093" formatCode="General">
                  <c:v>8.5535080175682104E-3</c:v>
                </c:pt>
                <c:pt idx="1094" formatCode="General">
                  <c:v>1.4770145605566999E-2</c:v>
                </c:pt>
                <c:pt idx="1095" formatCode="General">
                  <c:v>2.2324220334480602E-2</c:v>
                </c:pt>
                <c:pt idx="1096" formatCode="General">
                  <c:v>2.8568858155848802E-2</c:v>
                </c:pt>
                <c:pt idx="1097" formatCode="General">
                  <c:v>3.2825565111828901E-2</c:v>
                </c:pt>
                <c:pt idx="1098" formatCode="General">
                  <c:v>3.66657845772521E-2</c:v>
                </c:pt>
                <c:pt idx="1099" formatCode="General">
                  <c:v>4.0671566959805901E-2</c:v>
                </c:pt>
                <c:pt idx="1100" formatCode="General">
                  <c:v>4.59448650658692E-2</c:v>
                </c:pt>
                <c:pt idx="1101" formatCode="General">
                  <c:v>5.2801948057285997E-2</c:v>
                </c:pt>
                <c:pt idx="1102" formatCode="General">
                  <c:v>5.9935505680307498E-2</c:v>
                </c:pt>
                <c:pt idx="1103" formatCode="General">
                  <c:v>6.81250836016844E-2</c:v>
                </c:pt>
                <c:pt idx="1104" formatCode="General">
                  <c:v>7.82011950760233E-2</c:v>
                </c:pt>
                <c:pt idx="1105" formatCode="General">
                  <c:v>8.8144320663781195E-2</c:v>
                </c:pt>
                <c:pt idx="1106" formatCode="General">
                  <c:v>9.5521455143721096E-2</c:v>
                </c:pt>
                <c:pt idx="1107" formatCode="General">
                  <c:v>0.100819925273259</c:v>
                </c:pt>
                <c:pt idx="1108" formatCode="General">
                  <c:v>0.10558041773388099</c:v>
                </c:pt>
                <c:pt idx="1109" formatCode="General">
                  <c:v>0.110244799699023</c:v>
                </c:pt>
                <c:pt idx="1110" formatCode="General">
                  <c:v>0.115306819416277</c:v>
                </c:pt>
                <c:pt idx="1111" formatCode="General">
                  <c:v>0.12100108141706201</c:v>
                </c:pt>
                <c:pt idx="1112" formatCode="General">
                  <c:v>0.126255587373196</c:v>
                </c:pt>
                <c:pt idx="1113" formatCode="General">
                  <c:v>0.131167778209234</c:v>
                </c:pt>
                <c:pt idx="1114" formatCode="General">
                  <c:v>0.13750025319939899</c:v>
                </c:pt>
                <c:pt idx="1115" formatCode="General">
                  <c:v>0.145150648675579</c:v>
                </c:pt>
                <c:pt idx="1116" formatCode="General">
                  <c:v>0.15331940405124</c:v>
                </c:pt>
                <c:pt idx="1117" formatCode="General">
                  <c:v>0.16165806935046301</c:v>
                </c:pt>
                <c:pt idx="1118" formatCode="General">
                  <c:v>0.17000006134939999</c:v>
                </c:pt>
                <c:pt idx="1119" formatCode="General">
                  <c:v>0.17899533284972399</c:v>
                </c:pt>
                <c:pt idx="1120" formatCode="General">
                  <c:v>0.189003661429686</c:v>
                </c:pt>
                <c:pt idx="1121" formatCode="General">
                  <c:v>0.20019563625689801</c:v>
                </c:pt>
                <c:pt idx="1122" formatCode="General">
                  <c:v>0.21224374482243899</c:v>
                </c:pt>
                <c:pt idx="1123" formatCode="General">
                  <c:v>0.22397166883789299</c:v>
                </c:pt>
                <c:pt idx="1124" formatCode="General">
                  <c:v>0.234816146039311</c:v>
                </c:pt>
                <c:pt idx="1125" formatCode="General">
                  <c:v>0.24429717837992301</c:v>
                </c:pt>
                <c:pt idx="1126" formatCode="General">
                  <c:v>0.25206219982084299</c:v>
                </c:pt>
                <c:pt idx="1127" formatCode="General">
                  <c:v>0.25892079648775301</c:v>
                </c:pt>
                <c:pt idx="1128" formatCode="General">
                  <c:v>0.265362759749042</c:v>
                </c:pt>
                <c:pt idx="1129" formatCode="General">
                  <c:v>0.270992872363709</c:v>
                </c:pt>
                <c:pt idx="1130" formatCode="General">
                  <c:v>0.27496739914697998</c:v>
                </c:pt>
                <c:pt idx="1131" formatCode="General">
                  <c:v>0.27697564463924701</c:v>
                </c:pt>
                <c:pt idx="1132" formatCode="General">
                  <c:v>0.277398220987018</c:v>
                </c:pt>
                <c:pt idx="1133" formatCode="General">
                  <c:v>0.27610361060595701</c:v>
                </c:pt>
                <c:pt idx="1134" formatCode="General">
                  <c:v>0.273895370788101</c:v>
                </c:pt>
                <c:pt idx="1135" formatCode="General">
                  <c:v>0.27212882575679498</c:v>
                </c:pt>
                <c:pt idx="1136" formatCode="General">
                  <c:v>0.27104113686561598</c:v>
                </c:pt>
                <c:pt idx="1137" formatCode="General">
                  <c:v>0.27145494851574098</c:v>
                </c:pt>
                <c:pt idx="1138" formatCode="General">
                  <c:v>0.27447426491969801</c:v>
                </c:pt>
                <c:pt idx="1139" formatCode="General">
                  <c:v>0.27956119968960003</c:v>
                </c:pt>
                <c:pt idx="1140" formatCode="General">
                  <c:v>0.28616289642835402</c:v>
                </c:pt>
                <c:pt idx="1141" formatCode="General">
                  <c:v>0.29396106784195197</c:v>
                </c:pt>
                <c:pt idx="1142" formatCode="General">
                  <c:v>0.30265577095134899</c:v>
                </c:pt>
                <c:pt idx="1143" formatCode="General">
                  <c:v>0.31261359618502899</c:v>
                </c:pt>
                <c:pt idx="1144" formatCode="General">
                  <c:v>0.32332337635047198</c:v>
                </c:pt>
                <c:pt idx="1145" formatCode="General">
                  <c:v>0.33354349730316701</c:v>
                </c:pt>
                <c:pt idx="1146" formatCode="General">
                  <c:v>0.34258479079808801</c:v>
                </c:pt>
                <c:pt idx="1147" formatCode="General">
                  <c:v>0.35047037875071402</c:v>
                </c:pt>
                <c:pt idx="1148" formatCode="General">
                  <c:v>0.35725473896721899</c:v>
                </c:pt>
                <c:pt idx="1149" formatCode="General">
                  <c:v>0.36283617388636602</c:v>
                </c:pt>
                <c:pt idx="1150" formatCode="General">
                  <c:v>0.36710995373516397</c:v>
                </c:pt>
                <c:pt idx="1151" formatCode="General">
                  <c:v>0.37058063542441</c:v>
                </c:pt>
                <c:pt idx="1152" formatCode="General">
                  <c:v>0.37320285322328001</c:v>
                </c:pt>
                <c:pt idx="1153" formatCode="General">
                  <c:v>0.37367597229944799</c:v>
                </c:pt>
                <c:pt idx="1154" formatCode="General">
                  <c:v>0.37261150743701998</c:v>
                </c:pt>
                <c:pt idx="1155" formatCode="General">
                  <c:v>0.37098976012926599</c:v>
                </c:pt>
                <c:pt idx="1156" formatCode="General">
                  <c:v>0.36757507431542902</c:v>
                </c:pt>
                <c:pt idx="1157" formatCode="General">
                  <c:v>0.36098506823931698</c:v>
                </c:pt>
                <c:pt idx="1158" formatCode="General">
                  <c:v>0.35071666883553099</c:v>
                </c:pt>
                <c:pt idx="1159" formatCode="General">
                  <c:v>0.33682208181602602</c:v>
                </c:pt>
                <c:pt idx="1160" formatCode="General">
                  <c:v>0.32061692976709</c:v>
                </c:pt>
                <c:pt idx="1161" formatCode="General">
                  <c:v>0.30438978453280102</c:v>
                </c:pt>
                <c:pt idx="1162" formatCode="General">
                  <c:v>0.28965709100071402</c:v>
                </c:pt>
                <c:pt idx="1163" formatCode="General">
                  <c:v>0.27680340077207299</c:v>
                </c:pt>
                <c:pt idx="1164" formatCode="General">
                  <c:v>0.26542984731242297</c:v>
                </c:pt>
                <c:pt idx="1165" formatCode="General">
                  <c:v>0.25533813061857702</c:v>
                </c:pt>
                <c:pt idx="1166" formatCode="General">
                  <c:v>0.24753208846147001</c:v>
                </c:pt>
                <c:pt idx="1167" formatCode="General">
                  <c:v>0.24238965661473999</c:v>
                </c:pt>
                <c:pt idx="1168" formatCode="General">
                  <c:v>0.240277026451785</c:v>
                </c:pt>
                <c:pt idx="1169" formatCode="General">
                  <c:v>0.24173510073051999</c:v>
                </c:pt>
                <c:pt idx="1170" formatCode="General">
                  <c:v>0.245518399624226</c:v>
                </c:pt>
                <c:pt idx="1171" formatCode="General">
                  <c:v>0.24959669683233399</c:v>
                </c:pt>
                <c:pt idx="1172" formatCode="General">
                  <c:v>0.25399302991494099</c:v>
                </c:pt>
                <c:pt idx="1173" formatCode="General">
                  <c:v>0.259203825345727</c:v>
                </c:pt>
                <c:pt idx="1174" formatCode="General">
                  <c:v>0.26442757821670199</c:v>
                </c:pt>
                <c:pt idx="1175" formatCode="General">
                  <c:v>0.26896673393634302</c:v>
                </c:pt>
                <c:pt idx="1176" formatCode="General">
                  <c:v>0.27244282157536198</c:v>
                </c:pt>
                <c:pt idx="1177" formatCode="General">
                  <c:v>0.27555983755416702</c:v>
                </c:pt>
                <c:pt idx="1178" formatCode="General">
                  <c:v>0.27877586929679699</c:v>
                </c:pt>
                <c:pt idx="1179" formatCode="General">
                  <c:v>0.28101181575431899</c:v>
                </c:pt>
                <c:pt idx="1180" formatCode="General">
                  <c:v>0.28179358264654603</c:v>
                </c:pt>
                <c:pt idx="1181" formatCode="General">
                  <c:v>0.28083796356711199</c:v>
                </c:pt>
                <c:pt idx="1182" formatCode="General">
                  <c:v>0.27732123002966802</c:v>
                </c:pt>
                <c:pt idx="1183" formatCode="General">
                  <c:v>0.27135174775704002</c:v>
                </c:pt>
                <c:pt idx="1184" formatCode="General">
                  <c:v>0.263010946897829</c:v>
                </c:pt>
                <c:pt idx="1185" formatCode="General">
                  <c:v>0.25257537378962502</c:v>
                </c:pt>
                <c:pt idx="1186" formatCode="General">
                  <c:v>0.240878422813643</c:v>
                </c:pt>
                <c:pt idx="1187" formatCode="General">
                  <c:v>0.22827300418022201</c:v>
                </c:pt>
                <c:pt idx="1188" formatCode="General">
                  <c:v>0.215286112693784</c:v>
                </c:pt>
                <c:pt idx="1189" formatCode="General">
                  <c:v>0.20303649002579</c:v>
                </c:pt>
                <c:pt idx="1190" formatCode="General">
                  <c:v>0.192480432234584</c:v>
                </c:pt>
                <c:pt idx="1191" formatCode="General">
                  <c:v>0.18451289866015499</c:v>
                </c:pt>
                <c:pt idx="1192" formatCode="General">
                  <c:v>0.17915173884748001</c:v>
                </c:pt>
                <c:pt idx="1193" formatCode="General">
                  <c:v>0.17633588602695399</c:v>
                </c:pt>
                <c:pt idx="1194" formatCode="General">
                  <c:v>0.175415449752064</c:v>
                </c:pt>
                <c:pt idx="1195" formatCode="General">
                  <c:v>0.174474285403421</c:v>
                </c:pt>
                <c:pt idx="1196" formatCode="General">
                  <c:v>0.17202749820403199</c:v>
                </c:pt>
                <c:pt idx="1197" formatCode="General">
                  <c:v>0.16739987164252401</c:v>
                </c:pt>
                <c:pt idx="1198" formatCode="General">
                  <c:v>0.160514004424365</c:v>
                </c:pt>
                <c:pt idx="1199" formatCode="General">
                  <c:v>0.152053921916802</c:v>
                </c:pt>
                <c:pt idx="1200" formatCode="General">
                  <c:v>0.14263877061823599</c:v>
                </c:pt>
                <c:pt idx="1201" formatCode="General">
                  <c:v>0.13236428378713899</c:v>
                </c:pt>
                <c:pt idx="1202" formatCode="General">
                  <c:v>0.121465035390954</c:v>
                </c:pt>
                <c:pt idx="1203" formatCode="General">
                  <c:v>0.11039915781518</c:v>
                </c:pt>
                <c:pt idx="1204" formatCode="General">
                  <c:v>9.9281553599882402E-2</c:v>
                </c:pt>
                <c:pt idx="1205" formatCode="General">
                  <c:v>8.77805153976286E-2</c:v>
                </c:pt>
                <c:pt idx="1206" formatCode="General">
                  <c:v>7.57933013460525E-2</c:v>
                </c:pt>
                <c:pt idx="1207" formatCode="General">
                  <c:v>6.3812610656989899E-2</c:v>
                </c:pt>
                <c:pt idx="1208" formatCode="General">
                  <c:v>5.24025116704862E-2</c:v>
                </c:pt>
                <c:pt idx="1209" formatCode="General">
                  <c:v>4.2683438305440601E-2</c:v>
                </c:pt>
                <c:pt idx="1210" formatCode="General">
                  <c:v>3.4689211262072202E-2</c:v>
                </c:pt>
                <c:pt idx="1211" formatCode="General">
                  <c:v>2.63051000664377E-2</c:v>
                </c:pt>
                <c:pt idx="1212" formatCode="General">
                  <c:v>1.5763095000303401E-2</c:v>
                </c:pt>
                <c:pt idx="1213" formatCode="General">
                  <c:v>2.5164202505172299E-3</c:v>
                </c:pt>
                <c:pt idx="1214" formatCode="General">
                  <c:v>-1.1972660135935599E-2</c:v>
                </c:pt>
                <c:pt idx="1215" formatCode="General">
                  <c:v>-2.5333717655729299E-2</c:v>
                </c:pt>
                <c:pt idx="1216" formatCode="General">
                  <c:v>-3.6551792046280902E-2</c:v>
                </c:pt>
                <c:pt idx="1217" formatCode="General">
                  <c:v>-4.5627474085925102E-2</c:v>
                </c:pt>
                <c:pt idx="1218" formatCode="General">
                  <c:v>-5.2289365073049002E-2</c:v>
                </c:pt>
                <c:pt idx="1219" formatCode="General">
                  <c:v>-5.6370815073140901E-2</c:v>
                </c:pt>
                <c:pt idx="1220" formatCode="General">
                  <c:v>-5.7714223672490399E-2</c:v>
                </c:pt>
                <c:pt idx="1221" formatCode="General">
                  <c:v>-5.6569343440132501E-2</c:v>
                </c:pt>
                <c:pt idx="1222" formatCode="General">
                  <c:v>-5.3056393017069797E-2</c:v>
                </c:pt>
                <c:pt idx="1223" formatCode="General">
                  <c:v>-4.8879607036476598E-2</c:v>
                </c:pt>
                <c:pt idx="1224" formatCode="General">
                  <c:v>-4.6368111554827299E-2</c:v>
                </c:pt>
                <c:pt idx="1225" formatCode="General">
                  <c:v>-4.5445987170926197E-2</c:v>
                </c:pt>
                <c:pt idx="1226" formatCode="General">
                  <c:v>-4.5069393989717599E-2</c:v>
                </c:pt>
                <c:pt idx="1227" formatCode="General">
                  <c:v>-4.5004654713136201E-2</c:v>
                </c:pt>
                <c:pt idx="1228" formatCode="General">
                  <c:v>-4.5068794930000697E-2</c:v>
                </c:pt>
                <c:pt idx="1229" formatCode="General">
                  <c:v>-4.4379279141979699E-2</c:v>
                </c:pt>
                <c:pt idx="1230" formatCode="General">
                  <c:v>-4.28468033729765E-2</c:v>
                </c:pt>
                <c:pt idx="1231" formatCode="General">
                  <c:v>-4.0728205979310102E-2</c:v>
                </c:pt>
                <c:pt idx="1232" formatCode="General">
                  <c:v>-3.8097387513266197E-2</c:v>
                </c:pt>
                <c:pt idx="1233" formatCode="General">
                  <c:v>-3.5666950788114299E-2</c:v>
                </c:pt>
                <c:pt idx="1234" formatCode="General">
                  <c:v>-3.4454275050389199E-2</c:v>
                </c:pt>
                <c:pt idx="1235" formatCode="General">
                  <c:v>-3.5071094349860797E-2</c:v>
                </c:pt>
                <c:pt idx="1236" formatCode="General">
                  <c:v>-3.73952379111782E-2</c:v>
                </c:pt>
                <c:pt idx="1237" formatCode="General">
                  <c:v>-4.1143223952229302E-2</c:v>
                </c:pt>
                <c:pt idx="1238" formatCode="General">
                  <c:v>-4.6005363712740902E-2</c:v>
                </c:pt>
                <c:pt idx="1239" formatCode="General">
                  <c:v>-5.1906717767187902E-2</c:v>
                </c:pt>
                <c:pt idx="1240" formatCode="General">
                  <c:v>-5.9561573482465803E-2</c:v>
                </c:pt>
                <c:pt idx="1241" formatCode="General">
                  <c:v>-6.9774741427221898E-2</c:v>
                </c:pt>
                <c:pt idx="1242" formatCode="General">
                  <c:v>-8.2559546345858797E-2</c:v>
                </c:pt>
                <c:pt idx="1243" formatCode="General">
                  <c:v>-9.6371483102042202E-2</c:v>
                </c:pt>
                <c:pt idx="1244" formatCode="General">
                  <c:v>-0.110840149719779</c:v>
                </c:pt>
                <c:pt idx="1245" formatCode="General">
                  <c:v>-0.127220966514178</c:v>
                </c:pt>
                <c:pt idx="1246" formatCode="General">
                  <c:v>-0.14564255435748</c:v>
                </c:pt>
                <c:pt idx="1247" formatCode="General">
                  <c:v>-0.16492934277260499</c:v>
                </c:pt>
                <c:pt idx="1248" formatCode="General">
                  <c:v>-0.183406366763607</c:v>
                </c:pt>
                <c:pt idx="1249" formatCode="General">
                  <c:v>-0.20064558137285199</c:v>
                </c:pt>
                <c:pt idx="1250" formatCode="General">
                  <c:v>-0.217132217918132</c:v>
                </c:pt>
                <c:pt idx="1251" formatCode="General">
                  <c:v>-0.23228794040730499</c:v>
                </c:pt>
                <c:pt idx="1252" formatCode="General">
                  <c:v>-0.24547775046232501</c:v>
                </c:pt>
                <c:pt idx="1253" formatCode="General">
                  <c:v>-0.25713654327723401</c:v>
                </c:pt>
                <c:pt idx="1254" formatCode="General">
                  <c:v>-0.26744269990119401</c:v>
                </c:pt>
                <c:pt idx="1255" formatCode="General">
                  <c:v>-0.27563857030809602</c:v>
                </c:pt>
                <c:pt idx="1256" formatCode="General">
                  <c:v>-0.28044588958156802</c:v>
                </c:pt>
                <c:pt idx="1257" formatCode="General">
                  <c:v>-0.28081303685189402</c:v>
                </c:pt>
                <c:pt idx="1258" formatCode="General">
                  <c:v>-0.27648927835138498</c:v>
                </c:pt>
                <c:pt idx="1259" formatCode="General">
                  <c:v>-0.26797411899782703</c:v>
                </c:pt>
                <c:pt idx="1260" formatCode="General">
                  <c:v>-0.25617873009043601</c:v>
                </c:pt>
                <c:pt idx="1261" formatCode="General">
                  <c:v>-0.241649883692827</c:v>
                </c:pt>
                <c:pt idx="1262" formatCode="General">
                  <c:v>-0.22549366007317001</c:v>
                </c:pt>
                <c:pt idx="1263" formatCode="General">
                  <c:v>-0.20929141224347</c:v>
                </c:pt>
                <c:pt idx="1264" formatCode="General">
                  <c:v>-0.19449052297256</c:v>
                </c:pt>
                <c:pt idx="1265" formatCode="General">
                  <c:v>-0.182096791437942</c:v>
                </c:pt>
                <c:pt idx="1266" formatCode="General">
                  <c:v>-0.172380809937137</c:v>
                </c:pt>
                <c:pt idx="1267" formatCode="General">
                  <c:v>-0.16468608652496899</c:v>
                </c:pt>
                <c:pt idx="1268" formatCode="General">
                  <c:v>-0.15797970503727701</c:v>
                </c:pt>
                <c:pt idx="1269" formatCode="General">
                  <c:v>-0.15222552147992199</c:v>
                </c:pt>
                <c:pt idx="1270" formatCode="General">
                  <c:v>-0.14670223574647001</c:v>
                </c:pt>
                <c:pt idx="1271" formatCode="General">
                  <c:v>-0.14140318676349001</c:v>
                </c:pt>
                <c:pt idx="1272" formatCode="General">
                  <c:v>-0.137079687315704</c:v>
                </c:pt>
                <c:pt idx="1273" formatCode="General">
                  <c:v>-0.13397835926087001</c:v>
                </c:pt>
                <c:pt idx="1274" formatCode="General">
                  <c:v>-0.132123395579544</c:v>
                </c:pt>
                <c:pt idx="1275" formatCode="General">
                  <c:v>-0.13168617216860601</c:v>
                </c:pt>
                <c:pt idx="1276" formatCode="General">
                  <c:v>-0.13344062318618599</c:v>
                </c:pt>
                <c:pt idx="1277" formatCode="General">
                  <c:v>-0.13723222371250801</c:v>
                </c:pt>
                <c:pt idx="1278" formatCode="General">
                  <c:v>-0.143184792077163</c:v>
                </c:pt>
                <c:pt idx="1279" formatCode="General">
                  <c:v>-0.15211552740891501</c:v>
                </c:pt>
                <c:pt idx="1280" formatCode="General">
                  <c:v>-0.16268147658433599</c:v>
                </c:pt>
                <c:pt idx="1281" formatCode="General">
                  <c:v>-0.173277336208537</c:v>
                </c:pt>
                <c:pt idx="1282" formatCode="General">
                  <c:v>-0.18362618229582101</c:v>
                </c:pt>
                <c:pt idx="1283" formatCode="General">
                  <c:v>-0.193331222439314</c:v>
                </c:pt>
                <c:pt idx="1284" formatCode="General">
                  <c:v>-0.202334988059863</c:v>
                </c:pt>
                <c:pt idx="1285" formatCode="General">
                  <c:v>-0.20943751787694601</c:v>
                </c:pt>
                <c:pt idx="1286" formatCode="General">
                  <c:v>-0.21428416058647301</c:v>
                </c:pt>
                <c:pt idx="1287" formatCode="General">
                  <c:v>-0.21783377626731201</c:v>
                </c:pt>
                <c:pt idx="1288" formatCode="General">
                  <c:v>-0.21990499637390201</c:v>
                </c:pt>
                <c:pt idx="1289" formatCode="General">
                  <c:v>-0.22065918310104099</c:v>
                </c:pt>
                <c:pt idx="1290" formatCode="General">
                  <c:v>-0.22009443441602999</c:v>
                </c:pt>
                <c:pt idx="1291" formatCode="General">
                  <c:v>-0.218652913304097</c:v>
                </c:pt>
                <c:pt idx="1292" formatCode="General">
                  <c:v>-0.21696730717906501</c:v>
                </c:pt>
                <c:pt idx="1293" formatCode="General">
                  <c:v>-0.21489327816414899</c:v>
                </c:pt>
                <c:pt idx="1294" formatCode="General">
                  <c:v>-0.21294333416946601</c:v>
                </c:pt>
                <c:pt idx="1295" formatCode="General">
                  <c:v>-0.211042570332616</c:v>
                </c:pt>
                <c:pt idx="1296" formatCode="General">
                  <c:v>-0.20892178653884799</c:v>
                </c:pt>
                <c:pt idx="1297" formatCode="General">
                  <c:v>-0.20632007159459201</c:v>
                </c:pt>
                <c:pt idx="1298" formatCode="General">
                  <c:v>-0.202883791240316</c:v>
                </c:pt>
                <c:pt idx="1299" formatCode="General">
                  <c:v>-0.198741087805762</c:v>
                </c:pt>
                <c:pt idx="1300" formatCode="General">
                  <c:v>-0.19327226846621401</c:v>
                </c:pt>
                <c:pt idx="1301" formatCode="General">
                  <c:v>-0.18604983141313899</c:v>
                </c:pt>
                <c:pt idx="1302" formatCode="General">
                  <c:v>-0.17778742370804301</c:v>
                </c:pt>
                <c:pt idx="1303" formatCode="General">
                  <c:v>-0.169388138194914</c:v>
                </c:pt>
                <c:pt idx="1304" formatCode="General">
                  <c:v>-0.161202412913481</c:v>
                </c:pt>
                <c:pt idx="1305" formatCode="General">
                  <c:v>-0.15268638905358101</c:v>
                </c:pt>
                <c:pt idx="1306" formatCode="General">
                  <c:v>-0.14390292175598601</c:v>
                </c:pt>
                <c:pt idx="1307" formatCode="General">
                  <c:v>-0.135463094226599</c:v>
                </c:pt>
                <c:pt idx="1308" formatCode="General">
                  <c:v>-0.12779028776592699</c:v>
                </c:pt>
                <c:pt idx="1309" formatCode="General">
                  <c:v>-0.121710222049112</c:v>
                </c:pt>
                <c:pt idx="1310" formatCode="General">
                  <c:v>-0.118014420362294</c:v>
                </c:pt>
                <c:pt idx="1311" formatCode="General">
                  <c:v>-0.116804989778951</c:v>
                </c:pt>
                <c:pt idx="1312" formatCode="General">
                  <c:v>-0.11800534657695599</c:v>
                </c:pt>
                <c:pt idx="1313" formatCode="General">
                  <c:v>-0.12147919535790901</c:v>
                </c:pt>
                <c:pt idx="1314" formatCode="General">
                  <c:v>-0.12767644070093501</c:v>
                </c:pt>
                <c:pt idx="1315" formatCode="General">
                  <c:v>-0.13605838189436401</c:v>
                </c:pt>
                <c:pt idx="1316" formatCode="General">
                  <c:v>-0.145228050581025</c:v>
                </c:pt>
                <c:pt idx="1317" formatCode="General">
                  <c:v>-0.153618646274503</c:v>
                </c:pt>
                <c:pt idx="1318" formatCode="General">
                  <c:v>-0.15927232422637899</c:v>
                </c:pt>
                <c:pt idx="1319" formatCode="General">
                  <c:v>-0.16142503490462101</c:v>
                </c:pt>
                <c:pt idx="1320" formatCode="General">
                  <c:v>-0.16063883256724401</c:v>
                </c:pt>
                <c:pt idx="1321" formatCode="General">
                  <c:v>-0.15851470158905501</c:v>
                </c:pt>
                <c:pt idx="1322" formatCode="General">
                  <c:v>-0.155692618726747</c:v>
                </c:pt>
                <c:pt idx="1323" formatCode="General">
                  <c:v>-0.15190940703139</c:v>
                </c:pt>
                <c:pt idx="1324" formatCode="General">
                  <c:v>-0.147434199605533</c:v>
                </c:pt>
                <c:pt idx="1325" formatCode="General">
                  <c:v>-0.142877897947329</c:v>
                </c:pt>
                <c:pt idx="1326" formatCode="General">
                  <c:v>-0.13855548751798599</c:v>
                </c:pt>
                <c:pt idx="1327" formatCode="General">
                  <c:v>-0.13461419663918101</c:v>
                </c:pt>
                <c:pt idx="1328" formatCode="General">
                  <c:v>-0.13144297754463899</c:v>
                </c:pt>
                <c:pt idx="1329" formatCode="General">
                  <c:v>-0.12948626880713601</c:v>
                </c:pt>
                <c:pt idx="1330" formatCode="General">
                  <c:v>-0.12880568119489899</c:v>
                </c:pt>
                <c:pt idx="1331" formatCode="General">
                  <c:v>-0.129034920587004</c:v>
                </c:pt>
                <c:pt idx="1332" formatCode="General">
                  <c:v>-0.12983140726165199</c:v>
                </c:pt>
                <c:pt idx="1333" formatCode="General">
                  <c:v>-0.130887199702515</c:v>
                </c:pt>
                <c:pt idx="1334" formatCode="General">
                  <c:v>-0.132059870814417</c:v>
                </c:pt>
                <c:pt idx="1335" formatCode="General">
                  <c:v>-0.133190460395611</c:v>
                </c:pt>
                <c:pt idx="1336" formatCode="General">
                  <c:v>-0.13364353317759101</c:v>
                </c:pt>
                <c:pt idx="1337" formatCode="General">
                  <c:v>-0.13265590517662701</c:v>
                </c:pt>
                <c:pt idx="1338" formatCode="General">
                  <c:v>-0.130609955923703</c:v>
                </c:pt>
                <c:pt idx="1339" formatCode="General">
                  <c:v>-0.128382716040115</c:v>
                </c:pt>
                <c:pt idx="1340" formatCode="General">
                  <c:v>-0.12573363695554801</c:v>
                </c:pt>
                <c:pt idx="1341" formatCode="General">
                  <c:v>-0.12205951311041</c:v>
                </c:pt>
                <c:pt idx="1342" formatCode="General">
                  <c:v>-0.11702092910532701</c:v>
                </c:pt>
                <c:pt idx="1343" formatCode="General">
                  <c:v>-0.11033696992844801</c:v>
                </c:pt>
                <c:pt idx="1344" formatCode="General">
                  <c:v>-0.102761741355907</c:v>
                </c:pt>
                <c:pt idx="1345" formatCode="General">
                  <c:v>-9.4950496532364301E-2</c:v>
                </c:pt>
                <c:pt idx="1346" formatCode="General">
                  <c:v>-8.7091255759328301E-2</c:v>
                </c:pt>
                <c:pt idx="1347" formatCode="General">
                  <c:v>-7.9910300876516002E-2</c:v>
                </c:pt>
                <c:pt idx="1348" formatCode="General">
                  <c:v>-7.2535493724321803E-2</c:v>
                </c:pt>
                <c:pt idx="1349" formatCode="General">
                  <c:v>-6.4360022135139597E-2</c:v>
                </c:pt>
                <c:pt idx="1350" formatCode="General">
                  <c:v>-5.6238891176534099E-2</c:v>
                </c:pt>
                <c:pt idx="1351" formatCode="General">
                  <c:v>-4.8521469854728098E-2</c:v>
                </c:pt>
                <c:pt idx="1352" formatCode="General">
                  <c:v>-4.12053804273343E-2</c:v>
                </c:pt>
                <c:pt idx="1353" formatCode="General">
                  <c:v>-3.4210432409645698E-2</c:v>
                </c:pt>
                <c:pt idx="1354" formatCode="General">
                  <c:v>-2.6517806377250399E-2</c:v>
                </c:pt>
                <c:pt idx="1355" formatCode="General">
                  <c:v>-1.8138067800403099E-2</c:v>
                </c:pt>
                <c:pt idx="1356" formatCode="General">
                  <c:v>-1.00423437294697E-2</c:v>
                </c:pt>
                <c:pt idx="1357" formatCode="General">
                  <c:v>-1.1682170665517E-3</c:v>
                </c:pt>
                <c:pt idx="1358" formatCode="General">
                  <c:v>8.5740869715939198E-3</c:v>
                </c:pt>
                <c:pt idx="1359" formatCode="General">
                  <c:v>1.7817517026102202E-2</c:v>
                </c:pt>
                <c:pt idx="1360" formatCode="General">
                  <c:v>2.612953830801E-2</c:v>
                </c:pt>
                <c:pt idx="1361" formatCode="General">
                  <c:v>3.4086472600853499E-2</c:v>
                </c:pt>
                <c:pt idx="1362" formatCode="General">
                  <c:v>4.2480589651057603E-2</c:v>
                </c:pt>
                <c:pt idx="1363" formatCode="General">
                  <c:v>5.11044204276195E-2</c:v>
                </c:pt>
                <c:pt idx="1364" formatCode="General">
                  <c:v>5.9714715020687398E-2</c:v>
                </c:pt>
                <c:pt idx="1365" formatCode="General">
                  <c:v>6.8719014280041402E-2</c:v>
                </c:pt>
                <c:pt idx="1366" formatCode="General">
                  <c:v>7.7914499163055803E-2</c:v>
                </c:pt>
                <c:pt idx="1367" formatCode="General">
                  <c:v>8.7370746181262907E-2</c:v>
                </c:pt>
                <c:pt idx="1368" formatCode="General">
                  <c:v>9.8261343482354296E-2</c:v>
                </c:pt>
                <c:pt idx="1369" formatCode="General">
                  <c:v>0.111250530231342</c:v>
                </c:pt>
                <c:pt idx="1370" formatCode="General">
                  <c:v>0.12538688315398699</c:v>
                </c:pt>
                <c:pt idx="1371" formatCode="General">
                  <c:v>0.13985921241745899</c:v>
                </c:pt>
                <c:pt idx="1372" formatCode="General">
                  <c:v>0.15534624347856499</c:v>
                </c:pt>
                <c:pt idx="1373" formatCode="General">
                  <c:v>0.17214023409881099</c:v>
                </c:pt>
                <c:pt idx="1374" formatCode="General">
                  <c:v>0.18958890927038699</c:v>
                </c:pt>
                <c:pt idx="1375" formatCode="General">
                  <c:v>0.20725694930022301</c:v>
                </c:pt>
                <c:pt idx="1376" formatCode="General">
                  <c:v>0.22442338529056499</c:v>
                </c:pt>
                <c:pt idx="1377" formatCode="General">
                  <c:v>0.239417796892263</c:v>
                </c:pt>
                <c:pt idx="1378" formatCode="General">
                  <c:v>0.25097734749539802</c:v>
                </c:pt>
                <c:pt idx="1379" formatCode="General">
                  <c:v>0.25897148206091403</c:v>
                </c:pt>
                <c:pt idx="1380" formatCode="General">
                  <c:v>0.26350912450177899</c:v>
                </c:pt>
                <c:pt idx="1381" formatCode="General">
                  <c:v>0.26478725017325899</c:v>
                </c:pt>
                <c:pt idx="1382" formatCode="General">
                  <c:v>0.26339229740542203</c:v>
                </c:pt>
                <c:pt idx="1383" formatCode="General">
                  <c:v>0.26023549716353001</c:v>
                </c:pt>
                <c:pt idx="1384" formatCode="General">
                  <c:v>0.256161718692198</c:v>
                </c:pt>
                <c:pt idx="1385" formatCode="General">
                  <c:v>0.251649422580774</c:v>
                </c:pt>
                <c:pt idx="1386" formatCode="General">
                  <c:v>0.2471586654507</c:v>
                </c:pt>
                <c:pt idx="1387" formatCode="General">
                  <c:v>0.24310263141018101</c:v>
                </c:pt>
                <c:pt idx="1388" formatCode="General">
                  <c:v>0.23949790558286499</c:v>
                </c:pt>
                <c:pt idx="1389" formatCode="General">
                  <c:v>0.236605089845593</c:v>
                </c:pt>
                <c:pt idx="1390" formatCode="General">
                  <c:v>0.23424424964698901</c:v>
                </c:pt>
                <c:pt idx="1391" formatCode="General">
                  <c:v>0.23136416819591099</c:v>
                </c:pt>
                <c:pt idx="1392" formatCode="General">
                  <c:v>0.227441606857609</c:v>
                </c:pt>
                <c:pt idx="1393" formatCode="General">
                  <c:v>0.22333673620681099</c:v>
                </c:pt>
                <c:pt idx="1394" formatCode="General">
                  <c:v>0.21947775592603599</c:v>
                </c:pt>
                <c:pt idx="1395" formatCode="General">
                  <c:v>0.21580398894619099</c:v>
                </c:pt>
                <c:pt idx="1396" formatCode="General">
                  <c:v>0.21323423111976</c:v>
                </c:pt>
                <c:pt idx="1397" formatCode="General">
                  <c:v>0.21191998226888001</c:v>
                </c:pt>
                <c:pt idx="1398" formatCode="General">
                  <c:v>0.211616348988482</c:v>
                </c:pt>
                <c:pt idx="1399" formatCode="General">
                  <c:v>0.21204299681949401</c:v>
                </c:pt>
                <c:pt idx="1400" formatCode="General">
                  <c:v>0.21207541634643301</c:v>
                </c:pt>
                <c:pt idx="1401" formatCode="General">
                  <c:v>0.21103730570910501</c:v>
                </c:pt>
                <c:pt idx="1402" formatCode="General">
                  <c:v>0.20932319562336199</c:v>
                </c:pt>
                <c:pt idx="1403" formatCode="General">
                  <c:v>0.207206235852921</c:v>
                </c:pt>
                <c:pt idx="1404" formatCode="General">
                  <c:v>0.20401600633108</c:v>
                </c:pt>
                <c:pt idx="1405" formatCode="General">
                  <c:v>0.19896445589319001</c:v>
                </c:pt>
                <c:pt idx="1406" formatCode="General">
                  <c:v>0.19114983951831799</c:v>
                </c:pt>
                <c:pt idx="1407" formatCode="General">
                  <c:v>0.180875141998557</c:v>
                </c:pt>
                <c:pt idx="1408" formatCode="General">
                  <c:v>0.16994340855058501</c:v>
                </c:pt>
                <c:pt idx="1409" formatCode="General">
                  <c:v>0.15974382865901901</c:v>
                </c:pt>
                <c:pt idx="1410" formatCode="General">
                  <c:v>0.150676943327374</c:v>
                </c:pt>
                <c:pt idx="1411" formatCode="General">
                  <c:v>0.14261982167658099</c:v>
                </c:pt>
                <c:pt idx="1412" formatCode="General">
                  <c:v>0.13623732174648701</c:v>
                </c:pt>
                <c:pt idx="1413" formatCode="General">
                  <c:v>0.13126737061424901</c:v>
                </c:pt>
                <c:pt idx="1414" formatCode="General">
                  <c:v>0.127119413300263</c:v>
                </c:pt>
                <c:pt idx="1415" formatCode="General">
                  <c:v>0.12386299148138501</c:v>
                </c:pt>
                <c:pt idx="1416" formatCode="General">
                  <c:v>0.120521449248697</c:v>
                </c:pt>
                <c:pt idx="1417" formatCode="General">
                  <c:v>0.117058887209034</c:v>
                </c:pt>
                <c:pt idx="1418" formatCode="General">
                  <c:v>0.113990242551055</c:v>
                </c:pt>
                <c:pt idx="1419" formatCode="General">
                  <c:v>0.11065380784656501</c:v>
                </c:pt>
                <c:pt idx="1420" formatCode="General">
                  <c:v>0.10657434949928001</c:v>
                </c:pt>
                <c:pt idx="1421" formatCode="General">
                  <c:v>0.10145926749005001</c:v>
                </c:pt>
                <c:pt idx="1422" formatCode="General">
                  <c:v>9.5102379383856503E-2</c:v>
                </c:pt>
                <c:pt idx="1423" formatCode="General">
                  <c:v>8.74413768583229E-2</c:v>
                </c:pt>
                <c:pt idx="1424" formatCode="General">
                  <c:v>7.8210508977245394E-2</c:v>
                </c:pt>
                <c:pt idx="1425" formatCode="General">
                  <c:v>6.72340882551304E-2</c:v>
                </c:pt>
                <c:pt idx="1426" formatCode="General">
                  <c:v>5.4930666532603603E-2</c:v>
                </c:pt>
                <c:pt idx="1427" formatCode="General">
                  <c:v>4.1681958041992602E-2</c:v>
                </c:pt>
                <c:pt idx="1428" formatCode="General">
                  <c:v>2.7952135337188402E-2</c:v>
                </c:pt>
                <c:pt idx="1429" formatCode="General">
                  <c:v>1.4200634652099401E-2</c:v>
                </c:pt>
                <c:pt idx="1430" formatCode="General">
                  <c:v>1.3764871142075399E-3</c:v>
                </c:pt>
                <c:pt idx="1431" formatCode="General">
                  <c:v>-9.12078421283E-3</c:v>
                </c:pt>
                <c:pt idx="1432" formatCode="General">
                  <c:v>-1.7809296519418701E-2</c:v>
                </c:pt>
                <c:pt idx="1433" formatCode="General">
                  <c:v>-2.5777947533725799E-2</c:v>
                </c:pt>
                <c:pt idx="1434" formatCode="General">
                  <c:v>-3.4236745579980001E-2</c:v>
                </c:pt>
                <c:pt idx="1435" formatCode="General">
                  <c:v>-4.4051755273427501E-2</c:v>
                </c:pt>
                <c:pt idx="1436" formatCode="General">
                  <c:v>-5.3854173489808498E-2</c:v>
                </c:pt>
                <c:pt idx="1437" formatCode="General">
                  <c:v>-6.0867689510848998E-2</c:v>
                </c:pt>
                <c:pt idx="1438" formatCode="General">
                  <c:v>-6.3303059068147802E-2</c:v>
                </c:pt>
                <c:pt idx="1439" formatCode="General">
                  <c:v>-6.0907164261652602E-2</c:v>
                </c:pt>
                <c:pt idx="1440" formatCode="General">
                  <c:v>-5.4215597835984897E-2</c:v>
                </c:pt>
                <c:pt idx="1441" formatCode="General">
                  <c:v>-4.5350373985494997E-2</c:v>
                </c:pt>
                <c:pt idx="1442" formatCode="General">
                  <c:v>-3.66341134103964E-2</c:v>
                </c:pt>
                <c:pt idx="1443" formatCode="General">
                  <c:v>-2.9251802588931699E-2</c:v>
                </c:pt>
                <c:pt idx="1444" formatCode="General">
                  <c:v>-2.2889509799911101E-2</c:v>
                </c:pt>
                <c:pt idx="1445" formatCode="General">
                  <c:v>-1.69458339274129E-2</c:v>
                </c:pt>
                <c:pt idx="1446" formatCode="General">
                  <c:v>-1.14718610211423E-2</c:v>
                </c:pt>
                <c:pt idx="1447" formatCode="General">
                  <c:v>-6.5792532245344997E-3</c:v>
                </c:pt>
                <c:pt idx="1448" formatCode="General">
                  <c:v>-2.5807512665244202E-3</c:v>
                </c:pt>
                <c:pt idx="1449" formatCode="General">
                  <c:v>1.8510104585496101E-4</c:v>
                </c:pt>
                <c:pt idx="1450" formatCode="General">
                  <c:v>1.55701999713421E-3</c:v>
                </c:pt>
                <c:pt idx="1451" formatCode="General">
                  <c:v>1.0256675652611401E-3</c:v>
                </c:pt>
                <c:pt idx="1452" formatCode="General">
                  <c:v>-1.9601079753664998E-3</c:v>
                </c:pt>
                <c:pt idx="1453" formatCode="General">
                  <c:v>-6.2547087797721499E-3</c:v>
                </c:pt>
                <c:pt idx="1454" formatCode="General">
                  <c:v>-1.03863631818859E-2</c:v>
                </c:pt>
                <c:pt idx="1455" formatCode="General">
                  <c:v>-1.46754032484101E-2</c:v>
                </c:pt>
                <c:pt idx="1456" formatCode="General">
                  <c:v>-1.9456288578866499E-2</c:v>
                </c:pt>
                <c:pt idx="1457" formatCode="General">
                  <c:v>-2.4995597618354799E-2</c:v>
                </c:pt>
                <c:pt idx="1458" formatCode="General">
                  <c:v>-3.1590608183898902E-2</c:v>
                </c:pt>
                <c:pt idx="1459" formatCode="General">
                  <c:v>-3.8579881798297001E-2</c:v>
                </c:pt>
                <c:pt idx="1460" formatCode="General">
                  <c:v>-4.5719121075660202E-2</c:v>
                </c:pt>
                <c:pt idx="1461" formatCode="General">
                  <c:v>-5.4065267387003201E-2</c:v>
                </c:pt>
                <c:pt idx="1462" formatCode="General">
                  <c:v>-6.3747117000758899E-2</c:v>
                </c:pt>
                <c:pt idx="1463" formatCode="General">
                  <c:v>-7.3979323532855495E-2</c:v>
                </c:pt>
                <c:pt idx="1464" formatCode="General">
                  <c:v>-8.4669375678974201E-2</c:v>
                </c:pt>
                <c:pt idx="1465" formatCode="General">
                  <c:v>-9.4775060474138001E-2</c:v>
                </c:pt>
                <c:pt idx="1466" formatCode="General">
                  <c:v>-0.103611407245133</c:v>
                </c:pt>
                <c:pt idx="1467" formatCode="General">
                  <c:v>-0.110766830021409</c:v>
                </c:pt>
                <c:pt idx="1468" formatCode="General">
                  <c:v>-0.116532110161418</c:v>
                </c:pt>
                <c:pt idx="1469" formatCode="General">
                  <c:v>-0.12217614778932399</c:v>
                </c:pt>
                <c:pt idx="1470" formatCode="General">
                  <c:v>-0.127331931802867</c:v>
                </c:pt>
                <c:pt idx="1471" formatCode="General">
                  <c:v>-0.130928040196232</c:v>
                </c:pt>
                <c:pt idx="1472" formatCode="General">
                  <c:v>-0.13291288610127</c:v>
                </c:pt>
                <c:pt idx="1473" formatCode="General">
                  <c:v>-0.13396123278281699</c:v>
                </c:pt>
                <c:pt idx="1474" formatCode="General">
                  <c:v>-0.13447101053957999</c:v>
                </c:pt>
                <c:pt idx="1475" formatCode="General">
                  <c:v>-0.134562178223853</c:v>
                </c:pt>
                <c:pt idx="1476" formatCode="General">
                  <c:v>-0.133696091310503</c:v>
                </c:pt>
                <c:pt idx="1477" formatCode="General">
                  <c:v>-0.131118781280295</c:v>
                </c:pt>
                <c:pt idx="1478" formatCode="General">
                  <c:v>-0.126908884201269</c:v>
                </c:pt>
                <c:pt idx="1479" formatCode="General">
                  <c:v>-0.122668546958093</c:v>
                </c:pt>
                <c:pt idx="1480" formatCode="General">
                  <c:v>-0.120179536903862</c:v>
                </c:pt>
                <c:pt idx="1481" formatCode="General">
                  <c:v>-0.11889536382976799</c:v>
                </c:pt>
                <c:pt idx="1482" formatCode="General">
                  <c:v>-0.117849026082533</c:v>
                </c:pt>
                <c:pt idx="1483" formatCode="General">
                  <c:v>-0.116878749495502</c:v>
                </c:pt>
                <c:pt idx="1484" formatCode="General">
                  <c:v>-0.116290830881199</c:v>
                </c:pt>
                <c:pt idx="1485" formatCode="General">
                  <c:v>-0.116005923853958</c:v>
                </c:pt>
                <c:pt idx="1486" formatCode="General">
                  <c:v>-0.115036668407332</c:v>
                </c:pt>
                <c:pt idx="1487" formatCode="General">
                  <c:v>-0.112646145824494</c:v>
                </c:pt>
                <c:pt idx="1488" formatCode="General">
                  <c:v>-0.1095034522792</c:v>
                </c:pt>
                <c:pt idx="1489" formatCode="General">
                  <c:v>-0.107194826647591</c:v>
                </c:pt>
                <c:pt idx="1490" formatCode="General">
                  <c:v>-0.10573181756720899</c:v>
                </c:pt>
                <c:pt idx="1491" formatCode="General">
                  <c:v>-0.103926091145062</c:v>
                </c:pt>
                <c:pt idx="1492" formatCode="General">
                  <c:v>-0.10146723948167199</c:v>
                </c:pt>
                <c:pt idx="1493" formatCode="General">
                  <c:v>-9.9387569953331298E-2</c:v>
                </c:pt>
                <c:pt idx="1494" formatCode="General">
                  <c:v>-9.8102382925437701E-2</c:v>
                </c:pt>
                <c:pt idx="1495" formatCode="General">
                  <c:v>-9.6960384735817001E-2</c:v>
                </c:pt>
                <c:pt idx="1496" formatCode="General">
                  <c:v>-9.5720455450846301E-2</c:v>
                </c:pt>
                <c:pt idx="1497" formatCode="General">
                  <c:v>-9.4600523860938604E-2</c:v>
                </c:pt>
                <c:pt idx="1498" formatCode="General">
                  <c:v>-9.4440914944711199E-2</c:v>
                </c:pt>
                <c:pt idx="1499" formatCode="General">
                  <c:v>-9.5459252997101299E-2</c:v>
                </c:pt>
                <c:pt idx="1500" formatCode="General">
                  <c:v>-9.7127522189714002E-2</c:v>
                </c:pt>
                <c:pt idx="1501" formatCode="General">
                  <c:v>-9.9325881789896001E-2</c:v>
                </c:pt>
                <c:pt idx="1502" formatCode="General">
                  <c:v>-0.10233155096893</c:v>
                </c:pt>
                <c:pt idx="1503" formatCode="General">
                  <c:v>-0.105586892652269</c:v>
                </c:pt>
                <c:pt idx="1504" formatCode="General">
                  <c:v>-0.108123201868613</c:v>
                </c:pt>
                <c:pt idx="1505" formatCode="General">
                  <c:v>-0.11009739454292</c:v>
                </c:pt>
                <c:pt idx="1506" formatCode="General">
                  <c:v>-0.11146772921058801</c:v>
                </c:pt>
                <c:pt idx="1507" formatCode="General">
                  <c:v>-0.111850616347965</c:v>
                </c:pt>
                <c:pt idx="1508" formatCode="General">
                  <c:v>-0.11084780221354899</c:v>
                </c:pt>
                <c:pt idx="1509" formatCode="General">
                  <c:v>-0.10874009821958899</c:v>
                </c:pt>
                <c:pt idx="1510" formatCode="General">
                  <c:v>-0.106656962360931</c:v>
                </c:pt>
                <c:pt idx="1511" formatCode="General">
                  <c:v>-0.104896832356634</c:v>
                </c:pt>
                <c:pt idx="1512" formatCode="General">
                  <c:v>-0.10338772215969699</c:v>
                </c:pt>
                <c:pt idx="1513" formatCode="General">
                  <c:v>-0.102343807159651</c:v>
                </c:pt>
                <c:pt idx="1514" formatCode="General">
                  <c:v>-0.10174960680759</c:v>
                </c:pt>
                <c:pt idx="1515" formatCode="General">
                  <c:v>-0.101876001941149</c:v>
                </c:pt>
                <c:pt idx="1516" formatCode="General">
                  <c:v>-0.10380599616634301</c:v>
                </c:pt>
                <c:pt idx="1517" formatCode="General">
                  <c:v>-0.10833397582403401</c:v>
                </c:pt>
                <c:pt idx="1518" formatCode="General">
                  <c:v>-0.115077257563205</c:v>
                </c:pt>
                <c:pt idx="1519" formatCode="General">
                  <c:v>-0.123205488590573</c:v>
                </c:pt>
                <c:pt idx="1520" formatCode="General">
                  <c:v>-0.13220745808627901</c:v>
                </c:pt>
                <c:pt idx="1521" formatCode="General">
                  <c:v>-0.14117429340293999</c:v>
                </c:pt>
                <c:pt idx="1522" formatCode="General">
                  <c:v>-0.14873323708771899</c:v>
                </c:pt>
                <c:pt idx="1523" formatCode="General">
                  <c:v>-0.154587063608879</c:v>
                </c:pt>
                <c:pt idx="1524" formatCode="General">
                  <c:v>-0.15884912295982001</c:v>
                </c:pt>
                <c:pt idx="1525" formatCode="General">
                  <c:v>-0.161133822438881</c:v>
                </c:pt>
                <c:pt idx="1526" formatCode="General">
                  <c:v>-0.16143176903478601</c:v>
                </c:pt>
                <c:pt idx="1527" formatCode="General">
                  <c:v>-0.15994256055105499</c:v>
                </c:pt>
                <c:pt idx="1528" formatCode="General">
                  <c:v>-0.15648068228012799</c:v>
                </c:pt>
                <c:pt idx="1529" formatCode="General">
                  <c:v>-0.15150729788405901</c:v>
                </c:pt>
                <c:pt idx="1530" formatCode="General">
                  <c:v>-0.14621844468748799</c:v>
                </c:pt>
                <c:pt idx="1531" formatCode="General">
                  <c:v>-0.14131226930159199</c:v>
                </c:pt>
                <c:pt idx="1532" formatCode="General">
                  <c:v>-0.13693709179636801</c:v>
                </c:pt>
                <c:pt idx="1533" formatCode="General">
                  <c:v>-0.13219502334661501</c:v>
                </c:pt>
                <c:pt idx="1534" formatCode="General">
                  <c:v>-0.126632178593481</c:v>
                </c:pt>
                <c:pt idx="1535" formatCode="General">
                  <c:v>-0.12048228958868901</c:v>
                </c:pt>
                <c:pt idx="1536" formatCode="General">
                  <c:v>-0.11413273422528</c:v>
                </c:pt>
                <c:pt idx="1537" formatCode="General">
                  <c:v>-0.108704576729001</c:v>
                </c:pt>
                <c:pt idx="1538" formatCode="General">
                  <c:v>-0.10491690614553301</c:v>
                </c:pt>
                <c:pt idx="1539" formatCode="General">
                  <c:v>-0.102014430351131</c:v>
                </c:pt>
                <c:pt idx="1540" formatCode="General">
                  <c:v>-9.9141068167300506E-2</c:v>
                </c:pt>
                <c:pt idx="1541" formatCode="General">
                  <c:v>-9.6418815256049603E-2</c:v>
                </c:pt>
                <c:pt idx="1542" formatCode="General">
                  <c:v>-9.3114856413606797E-2</c:v>
                </c:pt>
                <c:pt idx="1543" formatCode="General">
                  <c:v>-8.8200682004213896E-2</c:v>
                </c:pt>
                <c:pt idx="1544" formatCode="General">
                  <c:v>-8.1068055796767305E-2</c:v>
                </c:pt>
                <c:pt idx="1545" formatCode="General">
                  <c:v>-7.2143956324354705E-2</c:v>
                </c:pt>
                <c:pt idx="1546" formatCode="General">
                  <c:v>-6.2975293928258402E-2</c:v>
                </c:pt>
                <c:pt idx="1547" formatCode="General">
                  <c:v>-5.4151651641910298E-2</c:v>
                </c:pt>
                <c:pt idx="1548" formatCode="General">
                  <c:v>-4.5030154171567999E-2</c:v>
                </c:pt>
                <c:pt idx="1549" formatCode="General">
                  <c:v>-3.4725600847978301E-2</c:v>
                </c:pt>
                <c:pt idx="1550" formatCode="General">
                  <c:v>-2.32899197449121E-2</c:v>
                </c:pt>
                <c:pt idx="1551" formatCode="General">
                  <c:v>-1.1175436582026899E-2</c:v>
                </c:pt>
                <c:pt idx="1552" formatCode="General">
                  <c:v>1.68980770984606E-3</c:v>
                </c:pt>
                <c:pt idx="1553" formatCode="General">
                  <c:v>1.54155348589789E-2</c:v>
                </c:pt>
                <c:pt idx="1554" formatCode="General">
                  <c:v>2.97079122913383E-2</c:v>
                </c:pt>
                <c:pt idx="1555" formatCode="General">
                  <c:v>4.3886708764220697E-2</c:v>
                </c:pt>
                <c:pt idx="1556" formatCode="General">
                  <c:v>5.75463211613743E-2</c:v>
                </c:pt>
                <c:pt idx="1557" formatCode="General">
                  <c:v>7.0757846888960002E-2</c:v>
                </c:pt>
                <c:pt idx="1558" formatCode="General">
                  <c:v>8.3299117262418204E-2</c:v>
                </c:pt>
                <c:pt idx="1559" formatCode="General">
                  <c:v>9.4469500831036904E-2</c:v>
                </c:pt>
                <c:pt idx="1560" formatCode="General">
                  <c:v>0.103564011625239</c:v>
                </c:pt>
                <c:pt idx="1561" formatCode="General">
                  <c:v>0.10958426688798099</c:v>
                </c:pt>
                <c:pt idx="1562" formatCode="General">
                  <c:v>0.11169136459751999</c:v>
                </c:pt>
                <c:pt idx="1563" formatCode="General">
                  <c:v>0.110582605409661</c:v>
                </c:pt>
                <c:pt idx="1564" formatCode="General">
                  <c:v>0.10676945212878</c:v>
                </c:pt>
                <c:pt idx="1565" formatCode="General">
                  <c:v>0.100441844172277</c:v>
                </c:pt>
                <c:pt idx="1566" formatCode="General">
                  <c:v>9.2590678245706104E-2</c:v>
                </c:pt>
                <c:pt idx="1567" formatCode="General">
                  <c:v>8.4259607397634204E-2</c:v>
                </c:pt>
                <c:pt idx="1568" formatCode="General">
                  <c:v>7.6567141334539901E-2</c:v>
                </c:pt>
                <c:pt idx="1569" formatCode="General">
                  <c:v>6.96817505312535E-2</c:v>
                </c:pt>
                <c:pt idx="1570" formatCode="General">
                  <c:v>6.30962162333044E-2</c:v>
                </c:pt>
                <c:pt idx="1571" formatCode="General">
                  <c:v>5.7203947575251803E-2</c:v>
                </c:pt>
                <c:pt idx="1572" formatCode="General">
                  <c:v>5.2507080995356503E-2</c:v>
                </c:pt>
                <c:pt idx="1573" formatCode="General">
                  <c:v>4.8789945439662197E-2</c:v>
                </c:pt>
                <c:pt idx="1574" formatCode="General">
                  <c:v>4.5616786182697003E-2</c:v>
                </c:pt>
                <c:pt idx="1575" formatCode="General">
                  <c:v>4.33113210894654E-2</c:v>
                </c:pt>
                <c:pt idx="1576" formatCode="General">
                  <c:v>4.29004286090615E-2</c:v>
                </c:pt>
                <c:pt idx="1577" formatCode="General">
                  <c:v>4.4480036595251203E-2</c:v>
                </c:pt>
                <c:pt idx="1578" formatCode="General">
                  <c:v>4.6885972764114499E-2</c:v>
                </c:pt>
                <c:pt idx="1579" formatCode="General">
                  <c:v>4.9382759874980198E-2</c:v>
                </c:pt>
                <c:pt idx="1580" formatCode="General">
                  <c:v>5.1487854870556501E-2</c:v>
                </c:pt>
                <c:pt idx="1581" formatCode="General">
                  <c:v>5.3197635157731502E-2</c:v>
                </c:pt>
                <c:pt idx="1582" formatCode="General">
                  <c:v>5.5103329581738497E-2</c:v>
                </c:pt>
                <c:pt idx="1583" formatCode="General">
                  <c:v>5.7944761297854898E-2</c:v>
                </c:pt>
                <c:pt idx="1584" formatCode="General">
                  <c:v>6.2572617781246898E-2</c:v>
                </c:pt>
                <c:pt idx="1585" formatCode="General">
                  <c:v>6.7943064494536104E-2</c:v>
                </c:pt>
                <c:pt idx="1586" formatCode="General">
                  <c:v>7.2830155055918694E-2</c:v>
                </c:pt>
                <c:pt idx="1587" formatCode="General">
                  <c:v>7.7157711348371696E-2</c:v>
                </c:pt>
                <c:pt idx="1588" formatCode="General">
                  <c:v>8.0058763144121303E-2</c:v>
                </c:pt>
                <c:pt idx="1589" formatCode="General">
                  <c:v>8.1580840879454206E-2</c:v>
                </c:pt>
                <c:pt idx="1590" formatCode="General">
                  <c:v>8.3413470771254494E-2</c:v>
                </c:pt>
                <c:pt idx="1591" formatCode="General">
                  <c:v>8.6305687365000702E-2</c:v>
                </c:pt>
                <c:pt idx="1592" formatCode="General">
                  <c:v>9.0172377589434596E-2</c:v>
                </c:pt>
                <c:pt idx="1593" formatCode="General">
                  <c:v>9.4016032274337497E-2</c:v>
                </c:pt>
                <c:pt idx="1594" formatCode="General">
                  <c:v>9.7037391855710295E-2</c:v>
                </c:pt>
                <c:pt idx="1595" formatCode="General">
                  <c:v>9.9563153513407998E-2</c:v>
                </c:pt>
                <c:pt idx="1596" formatCode="General">
                  <c:v>0.100331364250993</c:v>
                </c:pt>
                <c:pt idx="1597" formatCode="General">
                  <c:v>9.7982311876039396E-2</c:v>
                </c:pt>
                <c:pt idx="1598" formatCode="General">
                  <c:v>9.2882350970683605E-2</c:v>
                </c:pt>
                <c:pt idx="1599" formatCode="General">
                  <c:v>8.5900912921829303E-2</c:v>
                </c:pt>
                <c:pt idx="1600" formatCode="General">
                  <c:v>7.8319403241862304E-2</c:v>
                </c:pt>
                <c:pt idx="1601" formatCode="General">
                  <c:v>7.0329220925674105E-2</c:v>
                </c:pt>
                <c:pt idx="1602" formatCode="General">
                  <c:v>6.1327962936420399E-2</c:v>
                </c:pt>
                <c:pt idx="1603" formatCode="General">
                  <c:v>5.1263849183346602E-2</c:v>
                </c:pt>
                <c:pt idx="1604" formatCode="General">
                  <c:v>4.1341595405057198E-2</c:v>
                </c:pt>
                <c:pt idx="1605" formatCode="General">
                  <c:v>3.3098769464009997E-2</c:v>
                </c:pt>
                <c:pt idx="1606" formatCode="General">
                  <c:v>2.6513079881035701E-2</c:v>
                </c:pt>
                <c:pt idx="1607" formatCode="General">
                  <c:v>2.0844436014001801E-2</c:v>
                </c:pt>
                <c:pt idx="1608" formatCode="General">
                  <c:v>1.6730745840208401E-2</c:v>
                </c:pt>
                <c:pt idx="1609" formatCode="General">
                  <c:v>1.58601757743837E-2</c:v>
                </c:pt>
                <c:pt idx="1610" formatCode="General">
                  <c:v>1.76749230203492E-2</c:v>
                </c:pt>
                <c:pt idx="1611" formatCode="General">
                  <c:v>2.07705743308285E-2</c:v>
                </c:pt>
                <c:pt idx="1612" formatCode="General">
                  <c:v>2.5669665937623602E-2</c:v>
                </c:pt>
                <c:pt idx="1613" formatCode="General">
                  <c:v>3.2633354027786998E-2</c:v>
                </c:pt>
                <c:pt idx="1614" formatCode="General">
                  <c:v>4.1128794371439299E-2</c:v>
                </c:pt>
                <c:pt idx="1615" formatCode="General">
                  <c:v>5.0629443673309397E-2</c:v>
                </c:pt>
                <c:pt idx="1616" formatCode="General">
                  <c:v>6.0298523875335602E-2</c:v>
                </c:pt>
                <c:pt idx="1617" formatCode="General">
                  <c:v>6.9040026756839595E-2</c:v>
                </c:pt>
                <c:pt idx="1618" formatCode="General">
                  <c:v>7.6237708534109702E-2</c:v>
                </c:pt>
                <c:pt idx="1619" formatCode="General">
                  <c:v>8.1680297063245005E-2</c:v>
                </c:pt>
                <c:pt idx="1620" formatCode="General">
                  <c:v>8.4901702820498998E-2</c:v>
                </c:pt>
                <c:pt idx="1621" formatCode="General">
                  <c:v>8.5257266229697495E-2</c:v>
                </c:pt>
                <c:pt idx="1622" formatCode="General">
                  <c:v>8.2136522122622499E-2</c:v>
                </c:pt>
                <c:pt idx="1623" formatCode="General">
                  <c:v>7.6400705240258202E-2</c:v>
                </c:pt>
                <c:pt idx="1624" formatCode="General">
                  <c:v>6.8770326564332906E-2</c:v>
                </c:pt>
                <c:pt idx="1625" formatCode="General">
                  <c:v>5.8604882074288302E-2</c:v>
                </c:pt>
                <c:pt idx="1626" formatCode="General">
                  <c:v>4.52519109484361E-2</c:v>
                </c:pt>
                <c:pt idx="1627" formatCode="General">
                  <c:v>2.94963845240135E-2</c:v>
                </c:pt>
                <c:pt idx="1628" formatCode="General">
                  <c:v>1.23828944468813E-2</c:v>
                </c:pt>
                <c:pt idx="1629" formatCode="General">
                  <c:v>-5.39353200204292E-3</c:v>
                </c:pt>
                <c:pt idx="1630" formatCode="General">
                  <c:v>-2.2623227297504E-2</c:v>
                </c:pt>
                <c:pt idx="1631" formatCode="General">
                  <c:v>-3.8851544208631697E-2</c:v>
                </c:pt>
                <c:pt idx="1632" formatCode="General">
                  <c:v>-5.4765552358038899E-2</c:v>
                </c:pt>
                <c:pt idx="1633" formatCode="General">
                  <c:v>-7.0651746118887498E-2</c:v>
                </c:pt>
                <c:pt idx="1634" formatCode="General">
                  <c:v>-8.6213250620626805E-2</c:v>
                </c:pt>
                <c:pt idx="1635" formatCode="General">
                  <c:v>-0.100751892533643</c:v>
                </c:pt>
                <c:pt idx="1636" formatCode="General">
                  <c:v>-0.113257834625852</c:v>
                </c:pt>
                <c:pt idx="1637" formatCode="General">
                  <c:v>-0.12369865021185</c:v>
                </c:pt>
                <c:pt idx="1638" formatCode="General">
                  <c:v>-0.13304336437241801</c:v>
                </c:pt>
                <c:pt idx="1639" formatCode="General">
                  <c:v>-0.14142751240044699</c:v>
                </c:pt>
                <c:pt idx="1640" formatCode="General">
                  <c:v>-0.14842192020624101</c:v>
                </c:pt>
                <c:pt idx="1641" formatCode="General">
                  <c:v>-0.153962413824764</c:v>
                </c:pt>
                <c:pt idx="1642" formatCode="General">
                  <c:v>-0.157903929362952</c:v>
                </c:pt>
                <c:pt idx="1643" formatCode="General">
                  <c:v>-0.160574448768876</c:v>
                </c:pt>
                <c:pt idx="1644" formatCode="General">
                  <c:v>-0.16287861122111899</c:v>
                </c:pt>
                <c:pt idx="1645" formatCode="General">
                  <c:v>-0.165518955116774</c:v>
                </c:pt>
                <c:pt idx="1646" formatCode="General">
                  <c:v>-0.16866931351763101</c:v>
                </c:pt>
                <c:pt idx="1647" formatCode="General">
                  <c:v>-0.172750963518228</c:v>
                </c:pt>
                <c:pt idx="1648" formatCode="General">
                  <c:v>-0.17702447314776401</c:v>
                </c:pt>
                <c:pt idx="1649" formatCode="General">
                  <c:v>-0.18001827559712899</c:v>
                </c:pt>
                <c:pt idx="1650" formatCode="General">
                  <c:v>-0.18128227061622501</c:v>
                </c:pt>
                <c:pt idx="1651" formatCode="General">
                  <c:v>-0.18112347769371701</c:v>
                </c:pt>
                <c:pt idx="1652" formatCode="General">
                  <c:v>-0.18035691745157501</c:v>
                </c:pt>
                <c:pt idx="1653" formatCode="General">
                  <c:v>-0.17929724118791801</c:v>
                </c:pt>
                <c:pt idx="1654" formatCode="General">
                  <c:v>-0.177320166284164</c:v>
                </c:pt>
                <c:pt idx="1655" formatCode="General">
                  <c:v>-0.17431300997128399</c:v>
                </c:pt>
                <c:pt idx="1656" formatCode="General">
                  <c:v>-0.17062359896146601</c:v>
                </c:pt>
                <c:pt idx="1657" formatCode="General">
                  <c:v>-0.165543359914326</c:v>
                </c:pt>
                <c:pt idx="1658" formatCode="General">
                  <c:v>-0.158916353745302</c:v>
                </c:pt>
                <c:pt idx="1659" formatCode="General">
                  <c:v>-0.15252414594067801</c:v>
                </c:pt>
                <c:pt idx="1660" formatCode="General">
                  <c:v>-0.147674916350333</c:v>
                </c:pt>
                <c:pt idx="1661" formatCode="General">
                  <c:v>-0.14401921185959299</c:v>
                </c:pt>
                <c:pt idx="1662" formatCode="General">
                  <c:v>-0.14132908902173599</c:v>
                </c:pt>
                <c:pt idx="1663" formatCode="General">
                  <c:v>-0.13988359850132101</c:v>
                </c:pt>
                <c:pt idx="1664" formatCode="General">
                  <c:v>-0.13998750205212901</c:v>
                </c:pt>
                <c:pt idx="1665" formatCode="General">
                  <c:v>-0.142127023372393</c:v>
                </c:pt>
                <c:pt idx="1666" formatCode="General">
                  <c:v>-0.14597912863958001</c:v>
                </c:pt>
                <c:pt idx="1667" formatCode="General">
                  <c:v>-0.15083637774377601</c:v>
                </c:pt>
                <c:pt idx="1668" formatCode="General">
                  <c:v>-0.15669226776690401</c:v>
                </c:pt>
                <c:pt idx="1669" formatCode="General">
                  <c:v>-0.163771791918016</c:v>
                </c:pt>
                <c:pt idx="1670" formatCode="General">
                  <c:v>-0.17208203983348</c:v>
                </c:pt>
                <c:pt idx="1671" formatCode="General">
                  <c:v>-0.180633660408728</c:v>
                </c:pt>
                <c:pt idx="1672" formatCode="General">
                  <c:v>-0.18846095022923101</c:v>
                </c:pt>
                <c:pt idx="1673" formatCode="General">
                  <c:v>-0.19582239465089801</c:v>
                </c:pt>
                <c:pt idx="1674" formatCode="General">
                  <c:v>-0.20278692485812</c:v>
                </c:pt>
                <c:pt idx="1675" formatCode="General">
                  <c:v>-0.20939439792668199</c:v>
                </c:pt>
                <c:pt idx="1676" formatCode="General">
                  <c:v>-0.21490979091335599</c:v>
                </c:pt>
                <c:pt idx="1677" formatCode="General">
                  <c:v>-0.21812346295844201</c:v>
                </c:pt>
                <c:pt idx="1678" formatCode="General">
                  <c:v>-0.21985056943564801</c:v>
                </c:pt>
                <c:pt idx="1679" formatCode="General">
                  <c:v>-0.22102247960219801</c:v>
                </c:pt>
                <c:pt idx="1680" formatCode="General">
                  <c:v>-0.22117206172259901</c:v>
                </c:pt>
                <c:pt idx="1681" formatCode="General">
                  <c:v>-0.220235950539166</c:v>
                </c:pt>
                <c:pt idx="1682" formatCode="General">
                  <c:v>-0.21803914203137201</c:v>
                </c:pt>
                <c:pt idx="1683" formatCode="General">
                  <c:v>-0.21494635912187501</c:v>
                </c:pt>
                <c:pt idx="1684" formatCode="General">
                  <c:v>-0.21128981118137199</c:v>
                </c:pt>
                <c:pt idx="1685" formatCode="General">
                  <c:v>-0.206385195497094</c:v>
                </c:pt>
                <c:pt idx="1686" formatCode="General">
                  <c:v>-0.19995551900658801</c:v>
                </c:pt>
                <c:pt idx="1687" formatCode="General">
                  <c:v>-0.192766588577721</c:v>
                </c:pt>
                <c:pt idx="1688" formatCode="General">
                  <c:v>-0.18443685394112899</c:v>
                </c:pt>
                <c:pt idx="1689" formatCode="General">
                  <c:v>-0.17409629978309901</c:v>
                </c:pt>
                <c:pt idx="1690" formatCode="General">
                  <c:v>-0.16235651857505401</c:v>
                </c:pt>
                <c:pt idx="1691" formatCode="General">
                  <c:v>-0.14940497097508401</c:v>
                </c:pt>
                <c:pt idx="1692" formatCode="General">
                  <c:v>-0.13527047662438799</c:v>
                </c:pt>
                <c:pt idx="1693" formatCode="General">
                  <c:v>-0.12024960009065901</c:v>
                </c:pt>
                <c:pt idx="1694" formatCode="General">
                  <c:v>-0.10520300097561</c:v>
                </c:pt>
                <c:pt idx="1695" formatCode="General">
                  <c:v>-9.1589633525431202E-2</c:v>
                </c:pt>
                <c:pt idx="1696" formatCode="General">
                  <c:v>-8.0618280711063695E-2</c:v>
                </c:pt>
                <c:pt idx="1697" formatCode="General">
                  <c:v>-7.2686336049937406E-2</c:v>
                </c:pt>
                <c:pt idx="1698" formatCode="General">
                  <c:v>-6.7867374844678405E-2</c:v>
                </c:pt>
                <c:pt idx="1699" formatCode="General">
                  <c:v>-6.5917806282059205E-2</c:v>
                </c:pt>
                <c:pt idx="1700" formatCode="General">
                  <c:v>-6.6018055947297302E-2</c:v>
                </c:pt>
                <c:pt idx="1701" formatCode="General">
                  <c:v>-6.8145712193515201E-2</c:v>
                </c:pt>
                <c:pt idx="1702" formatCode="General">
                  <c:v>-7.3017676814097002E-2</c:v>
                </c:pt>
                <c:pt idx="1703" formatCode="General">
                  <c:v>-8.0074183931188106E-2</c:v>
                </c:pt>
                <c:pt idx="1704" formatCode="General">
                  <c:v>-8.8362039935407005E-2</c:v>
                </c:pt>
                <c:pt idx="1705" formatCode="General">
                  <c:v>-9.6798099221110906E-2</c:v>
                </c:pt>
                <c:pt idx="1706" formatCode="General">
                  <c:v>-0.104046805598085</c:v>
                </c:pt>
                <c:pt idx="1707" formatCode="General">
                  <c:v>-0.109793551740358</c:v>
                </c:pt>
                <c:pt idx="1708" formatCode="General">
                  <c:v>-0.115524142176278</c:v>
                </c:pt>
                <c:pt idx="1709" formatCode="General">
                  <c:v>-0.122968594540609</c:v>
                </c:pt>
                <c:pt idx="1710" formatCode="General">
                  <c:v>-0.13154223993439401</c:v>
                </c:pt>
                <c:pt idx="1711" formatCode="General">
                  <c:v>-0.139194836826389</c:v>
                </c:pt>
                <c:pt idx="1712" formatCode="General">
                  <c:v>-0.14527305976983099</c:v>
                </c:pt>
                <c:pt idx="1713" formatCode="General">
                  <c:v>-0.15048435154901799</c:v>
                </c:pt>
                <c:pt idx="1714" formatCode="General">
                  <c:v>-0.15539429073403199</c:v>
                </c:pt>
                <c:pt idx="1715" formatCode="General">
                  <c:v>-0.16007075617180599</c:v>
                </c:pt>
                <c:pt idx="1716" formatCode="General">
                  <c:v>-0.16314118880171299</c:v>
                </c:pt>
                <c:pt idx="1717" formatCode="General">
                  <c:v>-0.163122214172368</c:v>
                </c:pt>
                <c:pt idx="1718" formatCode="General">
                  <c:v>-0.159150476084718</c:v>
                </c:pt>
                <c:pt idx="1719" formatCode="General">
                  <c:v>-0.151260898520411</c:v>
                </c:pt>
                <c:pt idx="1720" formatCode="General">
                  <c:v>-0.14031173708116201</c:v>
                </c:pt>
                <c:pt idx="1721" formatCode="General">
                  <c:v>-0.127307337568907</c:v>
                </c:pt>
                <c:pt idx="1722" formatCode="General">
                  <c:v>-0.113506106527859</c:v>
                </c:pt>
                <c:pt idx="1723" formatCode="General">
                  <c:v>-9.8944999929134803E-2</c:v>
                </c:pt>
                <c:pt idx="1724" formatCode="General">
                  <c:v>-8.3891135729734598E-2</c:v>
                </c:pt>
                <c:pt idx="1725" formatCode="General">
                  <c:v>-7.0005924599685507E-2</c:v>
                </c:pt>
                <c:pt idx="1726" formatCode="General">
                  <c:v>-5.8299932290175202E-2</c:v>
                </c:pt>
                <c:pt idx="1727" formatCode="General">
                  <c:v>-4.8576711876068698E-2</c:v>
                </c:pt>
                <c:pt idx="1728" formatCode="General">
                  <c:v>-4.0579787190194901E-2</c:v>
                </c:pt>
                <c:pt idx="1729" formatCode="General">
                  <c:v>-3.3721145980340997E-2</c:v>
                </c:pt>
                <c:pt idx="1730" formatCode="General">
                  <c:v>-2.7632164834171E-2</c:v>
                </c:pt>
                <c:pt idx="1731" formatCode="General">
                  <c:v>-2.3422255608515598E-2</c:v>
                </c:pt>
                <c:pt idx="1732" formatCode="General">
                  <c:v>-2.18194918026305E-2</c:v>
                </c:pt>
                <c:pt idx="1733" formatCode="General">
                  <c:v>-2.1373031355081399E-2</c:v>
                </c:pt>
                <c:pt idx="1734" formatCode="General">
                  <c:v>-2.0902212705328101E-2</c:v>
                </c:pt>
                <c:pt idx="1735" formatCode="General">
                  <c:v>-2.0710452614323499E-2</c:v>
                </c:pt>
                <c:pt idx="1736" formatCode="General">
                  <c:v>-2.1455141039978601E-2</c:v>
                </c:pt>
                <c:pt idx="1737" formatCode="General">
                  <c:v>-2.4359431206464499E-2</c:v>
                </c:pt>
                <c:pt idx="1738" formatCode="General">
                  <c:v>-3.0194289692102302E-2</c:v>
                </c:pt>
                <c:pt idx="1739" formatCode="General">
                  <c:v>-3.8240591913977398E-2</c:v>
                </c:pt>
                <c:pt idx="1740" formatCode="General">
                  <c:v>-4.6829062671706501E-2</c:v>
                </c:pt>
                <c:pt idx="1741" formatCode="General">
                  <c:v>-5.4872283935488902E-2</c:v>
                </c:pt>
                <c:pt idx="1742" formatCode="General">
                  <c:v>-6.1586960797165302E-2</c:v>
                </c:pt>
                <c:pt idx="1743" formatCode="General">
                  <c:v>-6.6698218028508602E-2</c:v>
                </c:pt>
                <c:pt idx="1744" formatCode="General">
                  <c:v>-6.9964667030185404E-2</c:v>
                </c:pt>
                <c:pt idx="1745" formatCode="General">
                  <c:v>-7.04494629220037E-2</c:v>
                </c:pt>
                <c:pt idx="1746" formatCode="General">
                  <c:v>-6.7953928584318701E-2</c:v>
                </c:pt>
                <c:pt idx="1747" formatCode="General">
                  <c:v>-6.3315106897318299E-2</c:v>
                </c:pt>
                <c:pt idx="1748" formatCode="General">
                  <c:v>-5.7574744520914697E-2</c:v>
                </c:pt>
                <c:pt idx="1749" formatCode="General">
                  <c:v>-5.0919725629606699E-2</c:v>
                </c:pt>
                <c:pt idx="1750" formatCode="General">
                  <c:v>-4.3202773560033901E-2</c:v>
                </c:pt>
                <c:pt idx="1751" formatCode="General">
                  <c:v>-3.51258250372561E-2</c:v>
                </c:pt>
                <c:pt idx="1752" formatCode="General">
                  <c:v>-2.68776576197357E-2</c:v>
                </c:pt>
                <c:pt idx="1753" formatCode="General">
                  <c:v>-1.8412839729767799E-2</c:v>
                </c:pt>
                <c:pt idx="1754" formatCode="General">
                  <c:v>-1.08018333759477E-2</c:v>
                </c:pt>
                <c:pt idx="1755" formatCode="General">
                  <c:v>-4.9835194598462102E-3</c:v>
                </c:pt>
                <c:pt idx="1756" formatCode="General">
                  <c:v>-1.61636677522506E-4</c:v>
                </c:pt>
                <c:pt idx="1757" formatCode="General">
                  <c:v>5.0837159706590097E-3</c:v>
                </c:pt>
                <c:pt idx="1758" formatCode="General">
                  <c:v>1.0219903569543101E-2</c:v>
                </c:pt>
                <c:pt idx="1759" formatCode="General">
                  <c:v>1.43421378360548E-2</c:v>
                </c:pt>
                <c:pt idx="1760" formatCode="General">
                  <c:v>1.75446073509955E-2</c:v>
                </c:pt>
                <c:pt idx="1761" formatCode="General">
                  <c:v>2.0336321116950599E-2</c:v>
                </c:pt>
                <c:pt idx="1762" formatCode="General">
                  <c:v>2.27660353008707E-2</c:v>
                </c:pt>
                <c:pt idx="1763" formatCode="General">
                  <c:v>2.47451932181725E-2</c:v>
                </c:pt>
                <c:pt idx="1764" formatCode="General">
                  <c:v>2.6552087740635E-2</c:v>
                </c:pt>
                <c:pt idx="1765" formatCode="General">
                  <c:v>2.7505687381045901E-2</c:v>
                </c:pt>
                <c:pt idx="1766" formatCode="General">
                  <c:v>2.7350122618311701E-2</c:v>
                </c:pt>
                <c:pt idx="1767" formatCode="General">
                  <c:v>2.7246079520084301E-2</c:v>
                </c:pt>
                <c:pt idx="1768" formatCode="General">
                  <c:v>2.75976439727737E-2</c:v>
                </c:pt>
                <c:pt idx="1769" formatCode="General">
                  <c:v>2.86753793689625E-2</c:v>
                </c:pt>
                <c:pt idx="1770" formatCode="General">
                  <c:v>3.1581571091602603E-2</c:v>
                </c:pt>
                <c:pt idx="1771" formatCode="General">
                  <c:v>3.6335047935429902E-2</c:v>
                </c:pt>
                <c:pt idx="1772" formatCode="General">
                  <c:v>4.2235208477473397E-2</c:v>
                </c:pt>
                <c:pt idx="1773" formatCode="General">
                  <c:v>4.9328628191263303E-2</c:v>
                </c:pt>
                <c:pt idx="1774" formatCode="General">
                  <c:v>5.7276377192414303E-2</c:v>
                </c:pt>
                <c:pt idx="1775" formatCode="General">
                  <c:v>6.5034393844399296E-2</c:v>
                </c:pt>
                <c:pt idx="1776" formatCode="General">
                  <c:v>7.1852221218382903E-2</c:v>
                </c:pt>
                <c:pt idx="1777" formatCode="General">
                  <c:v>7.6570318016757705E-2</c:v>
                </c:pt>
                <c:pt idx="1778" formatCode="General">
                  <c:v>7.9414481276163004E-2</c:v>
                </c:pt>
                <c:pt idx="1779" formatCode="General">
                  <c:v>8.2038153203611394E-2</c:v>
                </c:pt>
                <c:pt idx="1780" formatCode="General">
                  <c:v>8.4834497292560498E-2</c:v>
                </c:pt>
                <c:pt idx="1781" formatCode="General">
                  <c:v>8.7239277322108399E-2</c:v>
                </c:pt>
                <c:pt idx="1782" formatCode="General">
                  <c:v>8.9253975979250902E-2</c:v>
                </c:pt>
                <c:pt idx="1783" formatCode="General">
                  <c:v>9.1498720604075601E-2</c:v>
                </c:pt>
                <c:pt idx="1784" formatCode="General">
                  <c:v>9.5202117347859397E-2</c:v>
                </c:pt>
                <c:pt idx="1785" formatCode="General">
                  <c:v>0.100884776854226</c:v>
                </c:pt>
                <c:pt idx="1786" formatCode="General">
                  <c:v>0.108308358210069</c:v>
                </c:pt>
                <c:pt idx="1787" formatCode="General">
                  <c:v>0.11871137304979799</c:v>
                </c:pt>
                <c:pt idx="1788" formatCode="General">
                  <c:v>0.13267475474219501</c:v>
                </c:pt>
                <c:pt idx="1789" formatCode="General">
                  <c:v>0.14973250360454601</c:v>
                </c:pt>
                <c:pt idx="1790" formatCode="General">
                  <c:v>0.16931431084343901</c:v>
                </c:pt>
                <c:pt idx="1791" formatCode="General">
                  <c:v>0.19031318830414001</c:v>
                </c:pt>
                <c:pt idx="1792" formatCode="General">
                  <c:v>0.21230571481090399</c:v>
                </c:pt>
                <c:pt idx="1793" formatCode="General">
                  <c:v>0.23542938281855899</c:v>
                </c:pt>
                <c:pt idx="1794" formatCode="General">
                  <c:v>0.25894479204870902</c:v>
                </c:pt>
                <c:pt idx="1795" formatCode="General">
                  <c:v>0.281974883771482</c:v>
                </c:pt>
                <c:pt idx="1796" formatCode="General">
                  <c:v>0.30359760446204298</c:v>
                </c:pt>
                <c:pt idx="1797" formatCode="General">
                  <c:v>0.32242972122603802</c:v>
                </c:pt>
                <c:pt idx="1798" formatCode="General">
                  <c:v>0.33747054433391299</c:v>
                </c:pt>
                <c:pt idx="1799" formatCode="General">
                  <c:v>0.34877889077385099</c:v>
                </c:pt>
                <c:pt idx="1800" formatCode="General">
                  <c:v>0.35729039764475501</c:v>
                </c:pt>
                <c:pt idx="1801" formatCode="General">
                  <c:v>0.36350274526330001</c:v>
                </c:pt>
                <c:pt idx="1802" formatCode="General">
                  <c:v>0.36729122682915599</c:v>
                </c:pt>
                <c:pt idx="1803" formatCode="General">
                  <c:v>0.36822431074048501</c:v>
                </c:pt>
                <c:pt idx="1804" formatCode="General">
                  <c:v>0.36595985452382901</c:v>
                </c:pt>
                <c:pt idx="1805" formatCode="General">
                  <c:v>0.36096410655122402</c:v>
                </c:pt>
                <c:pt idx="1806" formatCode="General">
                  <c:v>0.35391985798675002</c:v>
                </c:pt>
                <c:pt idx="1807" formatCode="General">
                  <c:v>0.34536351347329403</c:v>
                </c:pt>
                <c:pt idx="1808" formatCode="General">
                  <c:v>0.33502780242311397</c:v>
                </c:pt>
                <c:pt idx="1809" formatCode="General">
                  <c:v>0.32226522222641502</c:v>
                </c:pt>
                <c:pt idx="1810" formatCode="General">
                  <c:v>0.30868411995011902</c:v>
                </c:pt>
                <c:pt idx="1811" formatCode="General">
                  <c:v>0.296064269378711</c:v>
                </c:pt>
                <c:pt idx="1812" formatCode="General">
                  <c:v>0.28508937256190597</c:v>
                </c:pt>
                <c:pt idx="1813" formatCode="General">
                  <c:v>0.27669004118854601</c:v>
                </c:pt>
                <c:pt idx="1814" formatCode="General">
                  <c:v>0.27114680644276501</c:v>
                </c:pt>
                <c:pt idx="1815" formatCode="General">
                  <c:v>0.26851366499361701</c:v>
                </c:pt>
                <c:pt idx="1816" formatCode="General">
                  <c:v>0.26953660174809102</c:v>
                </c:pt>
                <c:pt idx="1817" formatCode="General">
                  <c:v>0.27452458917976502</c:v>
                </c:pt>
                <c:pt idx="1818" formatCode="General">
                  <c:v>0.28351607063044698</c:v>
                </c:pt>
                <c:pt idx="1819" formatCode="General">
                  <c:v>0.29686485059828099</c:v>
                </c:pt>
                <c:pt idx="1820" formatCode="General">
                  <c:v>0.31425106131611502</c:v>
                </c:pt>
                <c:pt idx="1821" formatCode="General">
                  <c:v>0.33459150370744301</c:v>
                </c:pt>
                <c:pt idx="1822" formatCode="General">
                  <c:v>0.35625951320549798</c:v>
                </c:pt>
                <c:pt idx="1823" formatCode="General">
                  <c:v>0.37787719923030699</c:v>
                </c:pt>
                <c:pt idx="1824" formatCode="General">
                  <c:v>0.39868461094452901</c:v>
                </c:pt>
                <c:pt idx="1825" formatCode="General">
                  <c:v>0.41898164395176402</c:v>
                </c:pt>
                <c:pt idx="1826" formatCode="General">
                  <c:v>0.43903717053520802</c:v>
                </c:pt>
                <c:pt idx="1827" formatCode="General">
                  <c:v>0.45750395413564598</c:v>
                </c:pt>
                <c:pt idx="1828" formatCode="General">
                  <c:v>0.47287233045013299</c:v>
                </c:pt>
                <c:pt idx="1829" formatCode="General">
                  <c:v>0.48427379917482499</c:v>
                </c:pt>
                <c:pt idx="1830" formatCode="General">
                  <c:v>0.49049108034003802</c:v>
                </c:pt>
                <c:pt idx="1831" formatCode="General">
                  <c:v>0.490980661002547</c:v>
                </c:pt>
                <c:pt idx="1832" formatCode="General">
                  <c:v>0.48700725454447602</c:v>
                </c:pt>
                <c:pt idx="1833" formatCode="General">
                  <c:v>0.479389991913937</c:v>
                </c:pt>
                <c:pt idx="1834" formatCode="General">
                  <c:v>0.46719440697539799</c:v>
                </c:pt>
                <c:pt idx="1835" formatCode="General">
                  <c:v>0.45076239412566799</c:v>
                </c:pt>
                <c:pt idx="1836" formatCode="General">
                  <c:v>0.431417796811016</c:v>
                </c:pt>
                <c:pt idx="1837" formatCode="General">
                  <c:v>0.41056884317772702</c:v>
                </c:pt>
                <c:pt idx="1838" formatCode="General">
                  <c:v>0.39097364986830702</c:v>
                </c:pt>
                <c:pt idx="1839" formatCode="General">
                  <c:v>0.37374918144150199</c:v>
                </c:pt>
                <c:pt idx="1840" formatCode="General">
                  <c:v>0.35852071206067698</c:v>
                </c:pt>
                <c:pt idx="1841" formatCode="General">
                  <c:v>0.345140527686012</c:v>
                </c:pt>
                <c:pt idx="1842" formatCode="General">
                  <c:v>0.33337945649372103</c:v>
                </c:pt>
                <c:pt idx="1843" formatCode="General">
                  <c:v>0.32356433951637198</c:v>
                </c:pt>
                <c:pt idx="1844" formatCode="General">
                  <c:v>0.31599138911935598</c:v>
                </c:pt>
                <c:pt idx="1845" formatCode="General">
                  <c:v>0.31027528576591401</c:v>
                </c:pt>
                <c:pt idx="1846" formatCode="General">
                  <c:v>0.305386384099752</c:v>
                </c:pt>
                <c:pt idx="1847" formatCode="General">
                  <c:v>0.30105367498668301</c:v>
                </c:pt>
                <c:pt idx="1848" formatCode="General">
                  <c:v>0.29678329231126599</c:v>
                </c:pt>
                <c:pt idx="1849" formatCode="General">
                  <c:v>0.29236404850945602</c:v>
                </c:pt>
                <c:pt idx="1850" formatCode="General">
                  <c:v>0.28928845019073302</c:v>
                </c:pt>
                <c:pt idx="1851" formatCode="General">
                  <c:v>0.28703501735635001</c:v>
                </c:pt>
                <c:pt idx="1852" formatCode="General">
                  <c:v>0.28420083862536</c:v>
                </c:pt>
                <c:pt idx="1853" formatCode="General">
                  <c:v>0.28101099065047702</c:v>
                </c:pt>
                <c:pt idx="1854" formatCode="General">
                  <c:v>0.27725774334938902</c:v>
                </c:pt>
                <c:pt idx="1855" formatCode="General">
                  <c:v>0.27333874610286801</c:v>
                </c:pt>
                <c:pt idx="1856" formatCode="General">
                  <c:v>0.26984981462443203</c:v>
                </c:pt>
                <c:pt idx="1857" formatCode="General">
                  <c:v>0.26564818925615402</c:v>
                </c:pt>
                <c:pt idx="1858" formatCode="General">
                  <c:v>0.260001871628461</c:v>
                </c:pt>
                <c:pt idx="1859" formatCode="General">
                  <c:v>0.25310792393651499</c:v>
                </c:pt>
                <c:pt idx="1860" formatCode="General">
                  <c:v>0.24518507440392501</c:v>
                </c:pt>
                <c:pt idx="1861" formatCode="General">
                  <c:v>0.23766798443414899</c:v>
                </c:pt>
                <c:pt idx="1862" formatCode="General">
                  <c:v>0.231697566215538</c:v>
                </c:pt>
                <c:pt idx="1863" formatCode="General">
                  <c:v>0.22707559283291101</c:v>
                </c:pt>
                <c:pt idx="1864" formatCode="General">
                  <c:v>0.22400350968337401</c:v>
                </c:pt>
                <c:pt idx="1865" formatCode="General">
                  <c:v>0.22290745670954301</c:v>
                </c:pt>
                <c:pt idx="1866" formatCode="General">
                  <c:v>0.22376954998745799</c:v>
                </c:pt>
                <c:pt idx="1867" formatCode="General">
                  <c:v>0.224966946273046</c:v>
                </c:pt>
                <c:pt idx="1868" formatCode="General">
                  <c:v>0.22529974321521001</c:v>
                </c:pt>
                <c:pt idx="1869" formatCode="General">
                  <c:v>0.22500688014194101</c:v>
                </c:pt>
                <c:pt idx="1870" formatCode="General">
                  <c:v>0.223776218975406</c:v>
                </c:pt>
                <c:pt idx="1871" formatCode="General">
                  <c:v>0.22201135246158399</c:v>
                </c:pt>
                <c:pt idx="1872" formatCode="General">
                  <c:v>0.220008146104851</c:v>
                </c:pt>
                <c:pt idx="1873" formatCode="General">
                  <c:v>0.21690549770998899</c:v>
                </c:pt>
                <c:pt idx="1874" formatCode="General">
                  <c:v>0.211364279531879</c:v>
                </c:pt>
                <c:pt idx="1875" formatCode="General">
                  <c:v>0.202306695599453</c:v>
                </c:pt>
                <c:pt idx="1876" formatCode="General">
                  <c:v>0.190233552194674</c:v>
                </c:pt>
                <c:pt idx="1877" formatCode="General">
                  <c:v>0.17720788052675501</c:v>
                </c:pt>
                <c:pt idx="1878" formatCode="General">
                  <c:v>0.16477407844750699</c:v>
                </c:pt>
                <c:pt idx="1879" formatCode="General">
                  <c:v>0.15304550200612199</c:v>
                </c:pt>
                <c:pt idx="1880" formatCode="General">
                  <c:v>0.142045060263254</c:v>
                </c:pt>
                <c:pt idx="1881" formatCode="General">
                  <c:v>0.13206348052456501</c:v>
                </c:pt>
                <c:pt idx="1882" formatCode="General">
                  <c:v>0.122903525104766</c:v>
                </c:pt>
                <c:pt idx="1883" formatCode="General">
                  <c:v>0.11414780520481201</c:v>
                </c:pt>
                <c:pt idx="1884" formatCode="General">
                  <c:v>0.10513515041590001</c:v>
                </c:pt>
                <c:pt idx="1885" formatCode="General">
                  <c:v>9.5860050936617994E-2</c:v>
                </c:pt>
                <c:pt idx="1886" formatCode="General">
                  <c:v>8.7367695086815106E-2</c:v>
                </c:pt>
                <c:pt idx="1887" formatCode="General">
                  <c:v>7.9584830400889595E-2</c:v>
                </c:pt>
                <c:pt idx="1888" formatCode="General">
                  <c:v>7.1743714415212503E-2</c:v>
                </c:pt>
                <c:pt idx="1889" formatCode="General">
                  <c:v>6.3328753466514606E-2</c:v>
                </c:pt>
                <c:pt idx="1890" formatCode="General">
                  <c:v>5.50715376470634E-2</c:v>
                </c:pt>
                <c:pt idx="1891" formatCode="General">
                  <c:v>4.7466088078834297E-2</c:v>
                </c:pt>
                <c:pt idx="1892" formatCode="General">
                  <c:v>3.9126799215242702E-2</c:v>
                </c:pt>
                <c:pt idx="1893" formatCode="General">
                  <c:v>3.0047105333922498E-2</c:v>
                </c:pt>
                <c:pt idx="1894" formatCode="General">
                  <c:v>2.08977358138576E-2</c:v>
                </c:pt>
                <c:pt idx="1895" formatCode="General">
                  <c:v>1.0598794915550399E-2</c:v>
                </c:pt>
                <c:pt idx="1896" formatCode="General">
                  <c:v>-1.3759482325035599E-3</c:v>
                </c:pt>
                <c:pt idx="1897" formatCode="General">
                  <c:v>-1.4266236887079399E-2</c:v>
                </c:pt>
                <c:pt idx="1898" formatCode="General">
                  <c:v>-2.7398147181467901E-2</c:v>
                </c:pt>
                <c:pt idx="1899" formatCode="General">
                  <c:v>-3.9899328553643101E-2</c:v>
                </c:pt>
                <c:pt idx="1900" formatCode="General">
                  <c:v>-5.1275372464108598E-2</c:v>
                </c:pt>
                <c:pt idx="1901" formatCode="General">
                  <c:v>-6.2432402701324899E-2</c:v>
                </c:pt>
                <c:pt idx="1902" formatCode="General">
                  <c:v>-7.3483649639697293E-2</c:v>
                </c:pt>
                <c:pt idx="1903" formatCode="General">
                  <c:v>-8.2753206917980701E-2</c:v>
                </c:pt>
                <c:pt idx="1904" formatCode="General">
                  <c:v>-8.9591187327572597E-2</c:v>
                </c:pt>
                <c:pt idx="1905" formatCode="General">
                  <c:v>-9.4735963892943503E-2</c:v>
                </c:pt>
                <c:pt idx="1906" formatCode="General">
                  <c:v>-9.8194268252605896E-2</c:v>
                </c:pt>
                <c:pt idx="1907" formatCode="General">
                  <c:v>-9.9793721156249099E-2</c:v>
                </c:pt>
                <c:pt idx="1908" formatCode="General">
                  <c:v>-9.9723826129704998E-2</c:v>
                </c:pt>
                <c:pt idx="1909" formatCode="General">
                  <c:v>-9.7525514688994605E-2</c:v>
                </c:pt>
                <c:pt idx="1910" formatCode="General">
                  <c:v>-9.2830858411824604E-2</c:v>
                </c:pt>
                <c:pt idx="1911" formatCode="General">
                  <c:v>-8.5647938590624903E-2</c:v>
                </c:pt>
                <c:pt idx="1912" formatCode="General">
                  <c:v>-7.6875391755964598E-2</c:v>
                </c:pt>
                <c:pt idx="1913" formatCode="General">
                  <c:v>-6.7531278679589996E-2</c:v>
                </c:pt>
                <c:pt idx="1914" formatCode="General">
                  <c:v>-5.8571548557325999E-2</c:v>
                </c:pt>
                <c:pt idx="1915" formatCode="General">
                  <c:v>-5.0527154086254598E-2</c:v>
                </c:pt>
                <c:pt idx="1916" formatCode="General">
                  <c:v>-4.3155643033890002E-2</c:v>
                </c:pt>
                <c:pt idx="1917" formatCode="General">
                  <c:v>-3.6529552746687302E-2</c:v>
                </c:pt>
                <c:pt idx="1918" formatCode="General">
                  <c:v>-3.0644227786338799E-2</c:v>
                </c:pt>
                <c:pt idx="1919" formatCode="General">
                  <c:v>-2.5261199586891301E-2</c:v>
                </c:pt>
                <c:pt idx="1920" formatCode="General">
                  <c:v>-2.03459252335676E-2</c:v>
                </c:pt>
                <c:pt idx="1921" formatCode="General">
                  <c:v>-1.6518554574802301E-2</c:v>
                </c:pt>
                <c:pt idx="1922" formatCode="General">
                  <c:v>-1.4135566865550399E-2</c:v>
                </c:pt>
                <c:pt idx="1923" formatCode="General">
                  <c:v>-1.26119122082146E-2</c:v>
                </c:pt>
                <c:pt idx="1924" formatCode="General">
                  <c:v>-1.1344398489758101E-2</c:v>
                </c:pt>
                <c:pt idx="1925" formatCode="General">
                  <c:v>-1.09337935312931E-2</c:v>
                </c:pt>
                <c:pt idx="1926" formatCode="General">
                  <c:v>-1.30726575281501E-2</c:v>
                </c:pt>
                <c:pt idx="1927" formatCode="General">
                  <c:v>-1.8218233820845298E-2</c:v>
                </c:pt>
                <c:pt idx="1928" formatCode="General">
                  <c:v>-2.59035796884459E-2</c:v>
                </c:pt>
                <c:pt idx="1929" formatCode="General">
                  <c:v>-3.6164485616682E-2</c:v>
                </c:pt>
                <c:pt idx="1930" formatCode="General">
                  <c:v>-4.8535989063183599E-2</c:v>
                </c:pt>
                <c:pt idx="1931" formatCode="General">
                  <c:v>-6.26087120448756E-2</c:v>
                </c:pt>
                <c:pt idx="1932" formatCode="General">
                  <c:v>-7.7696661407976306E-2</c:v>
                </c:pt>
                <c:pt idx="1933" formatCode="General">
                  <c:v>-9.3962515625571494E-2</c:v>
                </c:pt>
                <c:pt idx="1934" formatCode="General">
                  <c:v>-0.112441046398463</c:v>
                </c:pt>
                <c:pt idx="1935" formatCode="General">
                  <c:v>-0.13322597027960301</c:v>
                </c:pt>
                <c:pt idx="1936" formatCode="General">
                  <c:v>-0.15523831408622801</c:v>
                </c:pt>
                <c:pt idx="1937" formatCode="General">
                  <c:v>-0.17694147220126899</c:v>
                </c:pt>
                <c:pt idx="1938" formatCode="General">
                  <c:v>-0.19679281798919299</c:v>
                </c:pt>
                <c:pt idx="1939" formatCode="General">
                  <c:v>-0.214325277259275</c:v>
                </c:pt>
                <c:pt idx="1940" formatCode="General">
                  <c:v>-0.23086669174368499</c:v>
                </c:pt>
                <c:pt idx="1941" formatCode="General">
                  <c:v>-0.246920928454228</c:v>
                </c:pt>
                <c:pt idx="1942" formatCode="General">
                  <c:v>-0.26191299051646499</c:v>
                </c:pt>
                <c:pt idx="1943" formatCode="General">
                  <c:v>-0.27525024223592498</c:v>
                </c:pt>
                <c:pt idx="1944" formatCode="General">
                  <c:v>-0.28646813593278397</c:v>
                </c:pt>
                <c:pt idx="1945" formatCode="General">
                  <c:v>-0.29556335333093298</c:v>
                </c:pt>
                <c:pt idx="1946" formatCode="General">
                  <c:v>-0.30248882020690598</c:v>
                </c:pt>
                <c:pt idx="1947" formatCode="General">
                  <c:v>-0.30692226708711201</c:v>
                </c:pt>
                <c:pt idx="1948" formatCode="General">
                  <c:v>-0.30937101993179</c:v>
                </c:pt>
                <c:pt idx="1949" formatCode="General">
                  <c:v>-0.31122763090780098</c:v>
                </c:pt>
                <c:pt idx="1950" formatCode="General">
                  <c:v>-0.31352495091370303</c:v>
                </c:pt>
                <c:pt idx="1951" formatCode="General">
                  <c:v>-0.31728577682877701</c:v>
                </c:pt>
                <c:pt idx="1952" formatCode="General">
                  <c:v>-0.32297740592375002</c:v>
                </c:pt>
                <c:pt idx="1953" formatCode="General">
                  <c:v>-0.32991086262750802</c:v>
                </c:pt>
                <c:pt idx="1954" formatCode="General">
                  <c:v>-0.33714849969362798</c:v>
                </c:pt>
                <c:pt idx="1955" formatCode="General">
                  <c:v>-0.34352563364505301</c:v>
                </c:pt>
                <c:pt idx="1956" formatCode="General">
                  <c:v>-0.34830866586049303</c:v>
                </c:pt>
                <c:pt idx="1957" formatCode="General">
                  <c:v>-0.35134348538195398</c:v>
                </c:pt>
                <c:pt idx="1958" formatCode="General">
                  <c:v>-0.35326919582799599</c:v>
                </c:pt>
                <c:pt idx="1959" formatCode="General">
                  <c:v>-0.354226813630036</c:v>
                </c:pt>
                <c:pt idx="1960" formatCode="General">
                  <c:v>-0.35427468484423402</c:v>
                </c:pt>
                <c:pt idx="1961" formatCode="General">
                  <c:v>-0.35355722182521898</c:v>
                </c:pt>
                <c:pt idx="1962" formatCode="General">
                  <c:v>-0.35125230184079698</c:v>
                </c:pt>
                <c:pt idx="1963" formatCode="General">
                  <c:v>-0.348475867381703</c:v>
                </c:pt>
                <c:pt idx="1964" formatCode="General">
                  <c:v>-0.34687580196009499</c:v>
                </c:pt>
                <c:pt idx="1965" formatCode="General">
                  <c:v>-0.34753180707987202</c:v>
                </c:pt>
                <c:pt idx="1966" formatCode="General">
                  <c:v>-0.350712908642557</c:v>
                </c:pt>
                <c:pt idx="1967" formatCode="General">
                  <c:v>-0.35521056727518902</c:v>
                </c:pt>
                <c:pt idx="1968" formatCode="General">
                  <c:v>-0.3601473080257</c:v>
                </c:pt>
                <c:pt idx="1969" formatCode="General">
                  <c:v>-0.365593939034424</c:v>
                </c:pt>
                <c:pt idx="1970" formatCode="General">
                  <c:v>-0.37266393128319603</c:v>
                </c:pt>
                <c:pt idx="1971" formatCode="General">
                  <c:v>-0.38183593889909601</c:v>
                </c:pt>
                <c:pt idx="1972" formatCode="General">
                  <c:v>-0.39206439241683499</c:v>
                </c:pt>
                <c:pt idx="1973" formatCode="General">
                  <c:v>-0.40219381543296001</c:v>
                </c:pt>
                <c:pt idx="1974" formatCode="General">
                  <c:v>-0.412469964726766</c:v>
                </c:pt>
                <c:pt idx="1975" formatCode="General">
                  <c:v>-0.42393707034463002</c:v>
                </c:pt>
                <c:pt idx="1976" formatCode="General">
                  <c:v>-0.43799836966511702</c:v>
                </c:pt>
                <c:pt idx="1977" formatCode="General">
                  <c:v>-0.45416716867052798</c:v>
                </c:pt>
                <c:pt idx="1978" formatCode="General">
                  <c:v>-0.47053254928481197</c:v>
                </c:pt>
                <c:pt idx="1979" formatCode="General">
                  <c:v>-0.48581083409257497</c:v>
                </c:pt>
                <c:pt idx="1980" formatCode="General">
                  <c:v>-0.49918711369865598</c:v>
                </c:pt>
                <c:pt idx="1981" formatCode="General">
                  <c:v>-0.510554182587733</c:v>
                </c:pt>
                <c:pt idx="1982" formatCode="General">
                  <c:v>-0.51947151195038799</c:v>
                </c:pt>
                <c:pt idx="1983" formatCode="General">
                  <c:v>-0.52601261928758603</c:v>
                </c:pt>
                <c:pt idx="1984" formatCode="General">
                  <c:v>-0.531247178259043</c:v>
                </c:pt>
                <c:pt idx="1985" formatCode="General">
                  <c:v>-0.53546477158686401</c:v>
                </c:pt>
                <c:pt idx="1986" formatCode="General">
                  <c:v>-0.53732952472026096</c:v>
                </c:pt>
                <c:pt idx="1987" formatCode="General">
                  <c:v>-0.53656687420483795</c:v>
                </c:pt>
                <c:pt idx="1988" formatCode="General">
                  <c:v>-0.533000093473185</c:v>
                </c:pt>
                <c:pt idx="1989" formatCode="General">
                  <c:v>-0.52606886983604795</c:v>
                </c:pt>
                <c:pt idx="1990" formatCode="General">
                  <c:v>-0.51686471812662504</c:v>
                </c:pt>
                <c:pt idx="1991" formatCode="General">
                  <c:v>-0.50718373326094801</c:v>
                </c:pt>
                <c:pt idx="1992" formatCode="General">
                  <c:v>-0.49779521523689302</c:v>
                </c:pt>
                <c:pt idx="1993" formatCode="General">
                  <c:v>-0.48832490160639702</c:v>
                </c:pt>
                <c:pt idx="1994" formatCode="General">
                  <c:v>-0.47942972136243101</c:v>
                </c:pt>
                <c:pt idx="1995" formatCode="General">
                  <c:v>-0.47178479910054899</c:v>
                </c:pt>
                <c:pt idx="1996" formatCode="General">
                  <c:v>-0.46417411451843998</c:v>
                </c:pt>
                <c:pt idx="1997" formatCode="General">
                  <c:v>-0.45568347894171501</c:v>
                </c:pt>
                <c:pt idx="1998" formatCode="General">
                  <c:v>-0.44696860823405299</c:v>
                </c:pt>
                <c:pt idx="1999" formatCode="General">
                  <c:v>-0.43843345411058599</c:v>
                </c:pt>
                <c:pt idx="2000" formatCode="General">
                  <c:v>-0.43036465683803299</c:v>
                </c:pt>
                <c:pt idx="2001" formatCode="General">
                  <c:v>-0.42285138302165298</c:v>
                </c:pt>
                <c:pt idx="2002" formatCode="General">
                  <c:v>-0.41579080275486602</c:v>
                </c:pt>
                <c:pt idx="2003" formatCode="General">
                  <c:v>-0.408661044820324</c:v>
                </c:pt>
                <c:pt idx="2004" formatCode="General">
                  <c:v>-0.40105363426007301</c:v>
                </c:pt>
                <c:pt idx="2005" formatCode="General">
                  <c:v>-0.39385527519975799</c:v>
                </c:pt>
                <c:pt idx="2006" formatCode="General">
                  <c:v>-0.38782329160208401</c:v>
                </c:pt>
                <c:pt idx="2007" formatCode="General">
                  <c:v>-0.38354439757231701</c:v>
                </c:pt>
                <c:pt idx="2008" formatCode="General">
                  <c:v>-0.38097802162836902</c:v>
                </c:pt>
                <c:pt idx="2009" formatCode="General">
                  <c:v>-0.37895377151575399</c:v>
                </c:pt>
                <c:pt idx="2010" formatCode="General">
                  <c:v>-0.37594001105741798</c:v>
                </c:pt>
                <c:pt idx="2011" formatCode="General">
                  <c:v>-0.37165966310626303</c:v>
                </c:pt>
                <c:pt idx="2012" formatCode="General">
                  <c:v>-0.36702908354446601</c:v>
                </c:pt>
                <c:pt idx="2013" formatCode="General">
                  <c:v>-0.3617893459855</c:v>
                </c:pt>
                <c:pt idx="2014" formatCode="General">
                  <c:v>-0.35551247583316897</c:v>
                </c:pt>
                <c:pt idx="2015" formatCode="General">
                  <c:v>-0.34821371241525001</c:v>
                </c:pt>
                <c:pt idx="2016" formatCode="General">
                  <c:v>-0.33908313193815898</c:v>
                </c:pt>
                <c:pt idx="2017" formatCode="General">
                  <c:v>-0.32826336191442101</c:v>
                </c:pt>
                <c:pt idx="2018" formatCode="General">
                  <c:v>-0.31646664486709702</c:v>
                </c:pt>
                <c:pt idx="2019" formatCode="General">
                  <c:v>-0.30418097836958502</c:v>
                </c:pt>
                <c:pt idx="2020" formatCode="General">
                  <c:v>-0.29295309786538398</c:v>
                </c:pt>
                <c:pt idx="2021" formatCode="General">
                  <c:v>-0.283370820787407</c:v>
                </c:pt>
                <c:pt idx="2022" formatCode="General">
                  <c:v>-0.27480493385107901</c:v>
                </c:pt>
                <c:pt idx="2023" formatCode="General">
                  <c:v>-0.26617481769254803</c:v>
                </c:pt>
                <c:pt idx="2024" formatCode="General">
                  <c:v>-0.256654041200787</c:v>
                </c:pt>
                <c:pt idx="2025" formatCode="General">
                  <c:v>-0.24675591397014299</c:v>
                </c:pt>
                <c:pt idx="2026" formatCode="General">
                  <c:v>-0.23679975702928299</c:v>
                </c:pt>
                <c:pt idx="2027" formatCode="General">
                  <c:v>-0.22633385732422201</c:v>
                </c:pt>
                <c:pt idx="2028" formatCode="General">
                  <c:v>-0.21503297487659101</c:v>
                </c:pt>
                <c:pt idx="2029" formatCode="General">
                  <c:v>-0.20331050539544901</c:v>
                </c:pt>
                <c:pt idx="2030" formatCode="General">
                  <c:v>-0.19165987777393301</c:v>
                </c:pt>
                <c:pt idx="2031" formatCode="General">
                  <c:v>-0.180000043763027</c:v>
                </c:pt>
                <c:pt idx="2032" formatCode="General">
                  <c:v>-0.16814730819005</c:v>
                </c:pt>
                <c:pt idx="2033" formatCode="General">
                  <c:v>-0.15605749395992</c:v>
                </c:pt>
                <c:pt idx="2034" formatCode="General">
                  <c:v>-0.14350210088694201</c:v>
                </c:pt>
                <c:pt idx="2035" formatCode="General">
                  <c:v>-0.13039160023636601</c:v>
                </c:pt>
                <c:pt idx="2036" formatCode="General">
                  <c:v>-0.11685649543425</c:v>
                </c:pt>
                <c:pt idx="2037" formatCode="General">
                  <c:v>-0.103346297707489</c:v>
                </c:pt>
                <c:pt idx="2038" formatCode="General">
                  <c:v>-9.0418871714175994E-2</c:v>
                </c:pt>
                <c:pt idx="2039" formatCode="General">
                  <c:v>-7.8399536560118402E-2</c:v>
                </c:pt>
                <c:pt idx="2040" formatCode="General">
                  <c:v>-6.6906308103694995E-2</c:v>
                </c:pt>
                <c:pt idx="2041" formatCode="General">
                  <c:v>-5.5653376138365199E-2</c:v>
                </c:pt>
                <c:pt idx="2042" formatCode="General">
                  <c:v>-4.5409892193737603E-2</c:v>
                </c:pt>
                <c:pt idx="2043" formatCode="General">
                  <c:v>-3.7099930350182199E-2</c:v>
                </c:pt>
                <c:pt idx="2044" formatCode="General">
                  <c:v>-3.0364951775689E-2</c:v>
                </c:pt>
                <c:pt idx="2045" formatCode="General">
                  <c:v>-2.43474444879959E-2</c:v>
                </c:pt>
                <c:pt idx="2046" formatCode="General">
                  <c:v>-1.8803136220895401E-2</c:v>
                </c:pt>
                <c:pt idx="2047" formatCode="General">
                  <c:v>-1.3754608615673901E-2</c:v>
                </c:pt>
                <c:pt idx="2048" formatCode="General">
                  <c:v>-9.4572573319493102E-3</c:v>
                </c:pt>
                <c:pt idx="2049" formatCode="General">
                  <c:v>-5.1741145684345898E-3</c:v>
                </c:pt>
                <c:pt idx="2050" formatCode="General">
                  <c:v>-1.5877522964642999E-4</c:v>
                </c:pt>
                <c:pt idx="2051" formatCode="General">
                  <c:v>5.9481145948202504E-3</c:v>
                </c:pt>
                <c:pt idx="2052" formatCode="General">
                  <c:v>1.33839540949292E-2</c:v>
                </c:pt>
                <c:pt idx="2053" formatCode="General">
                  <c:v>2.27974753851715E-2</c:v>
                </c:pt>
                <c:pt idx="2054" formatCode="General">
                  <c:v>3.5210021927135099E-2</c:v>
                </c:pt>
                <c:pt idx="2055" formatCode="General">
                  <c:v>4.9986740406649299E-2</c:v>
                </c:pt>
                <c:pt idx="2056" formatCode="General">
                  <c:v>6.6550568436044094E-2</c:v>
                </c:pt>
                <c:pt idx="2057" formatCode="General">
                  <c:v>8.4284753597483497E-2</c:v>
                </c:pt>
                <c:pt idx="2058" formatCode="General">
                  <c:v>0.102607700078178</c:v>
                </c:pt>
                <c:pt idx="2059" formatCode="General">
                  <c:v>0.121638705690378</c:v>
                </c:pt>
                <c:pt idx="2060" formatCode="General">
                  <c:v>0.14096847458304701</c:v>
                </c:pt>
                <c:pt idx="2061" formatCode="General">
                  <c:v>0.15954217223284101</c:v>
                </c:pt>
                <c:pt idx="2062" formatCode="General">
                  <c:v>0.17633919012195001</c:v>
                </c:pt>
                <c:pt idx="2063" formatCode="General">
                  <c:v>0.19061703262969501</c:v>
                </c:pt>
                <c:pt idx="2064" formatCode="General">
                  <c:v>0.20215349451654599</c:v>
                </c:pt>
                <c:pt idx="2065" formatCode="General">
                  <c:v>0.21098252885777</c:v>
                </c:pt>
                <c:pt idx="2066" formatCode="General">
                  <c:v>0.21770205302795201</c:v>
                </c:pt>
                <c:pt idx="2067" formatCode="General">
                  <c:v>0.223381440514443</c:v>
                </c:pt>
                <c:pt idx="2068" formatCode="General">
                  <c:v>0.228967766992586</c:v>
                </c:pt>
                <c:pt idx="2069" formatCode="General">
                  <c:v>0.23542526498999899</c:v>
                </c:pt>
                <c:pt idx="2070" formatCode="General">
                  <c:v>0.24296260605057399</c:v>
                </c:pt>
                <c:pt idx="2071" formatCode="General">
                  <c:v>0.25127828134560798</c:v>
                </c:pt>
                <c:pt idx="2072" formatCode="General">
                  <c:v>0.25957234878948099</c:v>
                </c:pt>
                <c:pt idx="2073" formatCode="General">
                  <c:v>0.26654965271300002</c:v>
                </c:pt>
                <c:pt idx="2074" formatCode="General">
                  <c:v>0.27094767798855801</c:v>
                </c:pt>
                <c:pt idx="2075" formatCode="General">
                  <c:v>0.27238279751050198</c:v>
                </c:pt>
                <c:pt idx="2076" formatCode="General">
                  <c:v>0.271154190979078</c:v>
                </c:pt>
                <c:pt idx="2077" formatCode="General">
                  <c:v>0.26762369666190999</c:v>
                </c:pt>
                <c:pt idx="2078" formatCode="General">
                  <c:v>0.262325291382833</c:v>
                </c:pt>
                <c:pt idx="2079" formatCode="General">
                  <c:v>0.25640904152423799</c:v>
                </c:pt>
                <c:pt idx="2080" formatCode="General">
                  <c:v>0.25215118355340499</c:v>
                </c:pt>
                <c:pt idx="2081" formatCode="General">
                  <c:v>0.25093581937158199</c:v>
                </c:pt>
                <c:pt idx="2082" formatCode="General">
                  <c:v>0.25231500733771101</c:v>
                </c:pt>
                <c:pt idx="2083" formatCode="General">
                  <c:v>0.25658008132919102</c:v>
                </c:pt>
                <c:pt idx="2084" formatCode="General">
                  <c:v>0.26362793032648402</c:v>
                </c:pt>
                <c:pt idx="2085" formatCode="General">
                  <c:v>0.27341593969691702</c:v>
                </c:pt>
                <c:pt idx="2086" formatCode="General">
                  <c:v>0.28652011076737199</c:v>
                </c:pt>
                <c:pt idx="2087" formatCode="General">
                  <c:v>0.30228976147198999</c:v>
                </c:pt>
                <c:pt idx="2088" formatCode="General">
                  <c:v>0.31919622161311501</c:v>
                </c:pt>
                <c:pt idx="2089" formatCode="General">
                  <c:v>0.336089802079726</c:v>
                </c:pt>
                <c:pt idx="2090" formatCode="General">
                  <c:v>0.35263927181023802</c:v>
                </c:pt>
                <c:pt idx="2091" formatCode="General">
                  <c:v>0.36819851790805203</c:v>
                </c:pt>
                <c:pt idx="2092" formatCode="General">
                  <c:v>0.38246979922163099</c:v>
                </c:pt>
                <c:pt idx="2093" formatCode="General">
                  <c:v>0.39517514937593901</c:v>
                </c:pt>
                <c:pt idx="2094" formatCode="General">
                  <c:v>0.40570782486671197</c:v>
                </c:pt>
                <c:pt idx="2095" formatCode="General">
                  <c:v>0.41387703753809002</c:v>
                </c:pt>
                <c:pt idx="2096" formatCode="General">
                  <c:v>0.418903757852713</c:v>
                </c:pt>
                <c:pt idx="2097" formatCode="General">
                  <c:v>0.42053220140187902</c:v>
                </c:pt>
                <c:pt idx="2098" formatCode="General">
                  <c:v>0.41971608547536998</c:v>
                </c:pt>
                <c:pt idx="2099" formatCode="General">
                  <c:v>0.41663706642756498</c:v>
                </c:pt>
                <c:pt idx="2100" formatCode="General">
                  <c:v>0.41116268840529602</c:v>
                </c:pt>
                <c:pt idx="2101" formatCode="General">
                  <c:v>0.40482571838637599</c:v>
                </c:pt>
                <c:pt idx="2102" formatCode="General">
                  <c:v>0.39886603292975598</c:v>
                </c:pt>
                <c:pt idx="2103" formatCode="General">
                  <c:v>0.39332369339241202</c:v>
                </c:pt>
                <c:pt idx="2104" formatCode="General">
                  <c:v>0.38802084046902002</c:v>
                </c:pt>
                <c:pt idx="2105" formatCode="General">
                  <c:v>0.38305184441836199</c:v>
                </c:pt>
                <c:pt idx="2106" formatCode="General">
                  <c:v>0.37878930165718899</c:v>
                </c:pt>
                <c:pt idx="2107" formatCode="General">
                  <c:v>0.374836518449569</c:v>
                </c:pt>
                <c:pt idx="2108" formatCode="General">
                  <c:v>0.37030762416758201</c:v>
                </c:pt>
                <c:pt idx="2109" formatCode="General">
                  <c:v>0.36497023273837698</c:v>
                </c:pt>
                <c:pt idx="2110" formatCode="General">
                  <c:v>0.35887500895803798</c:v>
                </c:pt>
                <c:pt idx="2111" formatCode="General">
                  <c:v>0.35200389726724701</c:v>
                </c:pt>
                <c:pt idx="2112" formatCode="General">
                  <c:v>0.344788087335472</c:v>
                </c:pt>
                <c:pt idx="2113" formatCode="General">
                  <c:v>0.33786965976889699</c:v>
                </c:pt>
                <c:pt idx="2114" formatCode="General">
                  <c:v>0.331267567553163</c:v>
                </c:pt>
                <c:pt idx="2115" formatCode="General">
                  <c:v>0.32430959618640598</c:v>
                </c:pt>
                <c:pt idx="2116" formatCode="General">
                  <c:v>0.316940180571196</c:v>
                </c:pt>
                <c:pt idx="2117" formatCode="General">
                  <c:v>0.30953494933187398</c:v>
                </c:pt>
                <c:pt idx="2118" formatCode="General">
                  <c:v>0.30195546062431999</c:v>
                </c:pt>
                <c:pt idx="2119" formatCode="General">
                  <c:v>0.29371075402170899</c:v>
                </c:pt>
                <c:pt idx="2120" formatCode="General">
                  <c:v>0.28469114663876299</c:v>
                </c:pt>
                <c:pt idx="2121" formatCode="General">
                  <c:v>0.27501084800014303</c:v>
                </c:pt>
                <c:pt idx="2122" formatCode="General">
                  <c:v>0.26457902113644899</c:v>
                </c:pt>
                <c:pt idx="2123" formatCode="General">
                  <c:v>0.25434898937589201</c:v>
                </c:pt>
                <c:pt idx="2124" formatCode="General">
                  <c:v>0.245946252367751</c:v>
                </c:pt>
                <c:pt idx="2125" formatCode="General">
                  <c:v>0.239389277402699</c:v>
                </c:pt>
                <c:pt idx="2126" formatCode="General">
                  <c:v>0.233892682853269</c:v>
                </c:pt>
                <c:pt idx="2127" formatCode="General">
                  <c:v>0.22882335773929799</c:v>
                </c:pt>
                <c:pt idx="2128" formatCode="General">
                  <c:v>0.22375886195370001</c:v>
                </c:pt>
                <c:pt idx="2129" formatCode="General">
                  <c:v>0.21919907010263001</c:v>
                </c:pt>
                <c:pt idx="2130" formatCode="General">
                  <c:v>0.21580482801678599</c:v>
                </c:pt>
                <c:pt idx="2131" formatCode="General">
                  <c:v>0.21432689136720001</c:v>
                </c:pt>
                <c:pt idx="2132" formatCode="General">
                  <c:v>0.214848798144397</c:v>
                </c:pt>
                <c:pt idx="2133" formatCode="General">
                  <c:v>0.21602898384227801</c:v>
                </c:pt>
                <c:pt idx="2134" formatCode="General">
                  <c:v>0.21749383131977801</c:v>
                </c:pt>
                <c:pt idx="2135" formatCode="General">
                  <c:v>0.21923286279545801</c:v>
                </c:pt>
                <c:pt idx="2136" formatCode="General">
                  <c:v>0.22212355360080599</c:v>
                </c:pt>
                <c:pt idx="2137" formatCode="General">
                  <c:v>0.226981965277091</c:v>
                </c:pt>
                <c:pt idx="2138" formatCode="General">
                  <c:v>0.231922574249741</c:v>
                </c:pt>
                <c:pt idx="2139" formatCode="General">
                  <c:v>0.23507899382868</c:v>
                </c:pt>
                <c:pt idx="2140" formatCode="General">
                  <c:v>0.235956191220692</c:v>
                </c:pt>
                <c:pt idx="2141" formatCode="General">
                  <c:v>0.234345218562653</c:v>
                </c:pt>
                <c:pt idx="2142" formatCode="General">
                  <c:v>0.230245936440889</c:v>
                </c:pt>
                <c:pt idx="2143" formatCode="General">
                  <c:v>0.223854410128038</c:v>
                </c:pt>
                <c:pt idx="2144" formatCode="General">
                  <c:v>0.21601624888486701</c:v>
                </c:pt>
                <c:pt idx="2145" formatCode="General">
                  <c:v>0.208043691108557</c:v>
                </c:pt>
                <c:pt idx="2146" formatCode="General">
                  <c:v>0.19976612268897301</c:v>
                </c:pt>
                <c:pt idx="2147" formatCode="General">
                  <c:v>0.19097491415710499</c:v>
                </c:pt>
                <c:pt idx="2148" formatCode="General">
                  <c:v>0.181935369698766</c:v>
                </c:pt>
                <c:pt idx="2149" formatCode="General">
                  <c:v>0.17264591206229399</c:v>
                </c:pt>
                <c:pt idx="2150" formatCode="General">
                  <c:v>0.163635171999954</c:v>
                </c:pt>
                <c:pt idx="2151" formatCode="General">
                  <c:v>0.154925175994165</c:v>
                </c:pt>
                <c:pt idx="2152" formatCode="General">
                  <c:v>0.14619706059482601</c:v>
                </c:pt>
                <c:pt idx="2153" formatCode="General">
                  <c:v>0.13754960058740501</c:v>
                </c:pt>
                <c:pt idx="2154" formatCode="General">
                  <c:v>0.12910523776706601</c:v>
                </c:pt>
                <c:pt idx="2155" formatCode="General">
                  <c:v>0.121597647866832</c:v>
                </c:pt>
                <c:pt idx="2156" formatCode="General">
                  <c:v>0.11538385466372</c:v>
                </c:pt>
                <c:pt idx="2157" formatCode="General">
                  <c:v>0.110176402865327</c:v>
                </c:pt>
                <c:pt idx="2158" formatCode="General">
                  <c:v>0.105846032482215</c:v>
                </c:pt>
                <c:pt idx="2159" formatCode="General">
                  <c:v>0.102754788565905</c:v>
                </c:pt>
                <c:pt idx="2160" formatCode="General">
                  <c:v>0.102030433317367</c:v>
                </c:pt>
                <c:pt idx="2161" formatCode="General">
                  <c:v>0.103404976567603</c:v>
                </c:pt>
                <c:pt idx="2162" formatCode="General">
                  <c:v>0.105902048465813</c:v>
                </c:pt>
                <c:pt idx="2163" formatCode="General">
                  <c:v>0.108895733971636</c:v>
                </c:pt>
                <c:pt idx="2164" formatCode="General">
                  <c:v>0.11156271289785299</c:v>
                </c:pt>
                <c:pt idx="2165" formatCode="General">
                  <c:v>0.112792105288035</c:v>
                </c:pt>
                <c:pt idx="2166" formatCode="General">
                  <c:v>0.112794731960511</c:v>
                </c:pt>
                <c:pt idx="2167" formatCode="General">
                  <c:v>0.112431866537492</c:v>
                </c:pt>
                <c:pt idx="2168" formatCode="General">
                  <c:v>0.111934062196184</c:v>
                </c:pt>
                <c:pt idx="2169" formatCode="General">
                  <c:v>0.11155933950586901</c:v>
                </c:pt>
                <c:pt idx="2170" formatCode="General">
                  <c:v>0.110727350665058</c:v>
                </c:pt>
                <c:pt idx="2171" formatCode="General">
                  <c:v>0.109652424157103</c:v>
                </c:pt>
                <c:pt idx="2172" formatCode="General">
                  <c:v>0.108743504876364</c:v>
                </c:pt>
                <c:pt idx="2173" formatCode="General">
                  <c:v>0.107326139923411</c:v>
                </c:pt>
                <c:pt idx="2174" formatCode="General">
                  <c:v>0.104944083162444</c:v>
                </c:pt>
                <c:pt idx="2175" formatCode="General">
                  <c:v>0.101252822583644</c:v>
                </c:pt>
                <c:pt idx="2176" formatCode="General">
                  <c:v>9.6048678422112496E-2</c:v>
                </c:pt>
                <c:pt idx="2177" formatCode="General">
                  <c:v>8.8745023136341999E-2</c:v>
                </c:pt>
                <c:pt idx="2178" formatCode="General">
                  <c:v>7.7853671517791198E-2</c:v>
                </c:pt>
                <c:pt idx="2179" formatCode="General">
                  <c:v>6.3475129890761803E-2</c:v>
                </c:pt>
                <c:pt idx="2180" formatCode="General">
                  <c:v>4.7375953009082497E-2</c:v>
                </c:pt>
                <c:pt idx="2181" formatCode="General">
                  <c:v>3.0735846008795E-2</c:v>
                </c:pt>
                <c:pt idx="2182" formatCode="General">
                  <c:v>1.38853553797456E-2</c:v>
                </c:pt>
                <c:pt idx="2183" formatCode="General">
                  <c:v>-3.2408542425754298E-3</c:v>
                </c:pt>
                <c:pt idx="2184" formatCode="General">
                  <c:v>-1.9925351126632199E-2</c:v>
                </c:pt>
                <c:pt idx="2185" formatCode="General">
                  <c:v>-3.5017648726219097E-2</c:v>
                </c:pt>
                <c:pt idx="2186" formatCode="General">
                  <c:v>-4.7712460835857499E-2</c:v>
                </c:pt>
                <c:pt idx="2187" formatCode="General">
                  <c:v>-5.8024929387157698E-2</c:v>
                </c:pt>
                <c:pt idx="2188" formatCode="General">
                  <c:v>-6.68021412514338E-2</c:v>
                </c:pt>
                <c:pt idx="2189" formatCode="General">
                  <c:v>-7.4259930314647005E-2</c:v>
                </c:pt>
                <c:pt idx="2190" formatCode="General">
                  <c:v>-8.0398125800911699E-2</c:v>
                </c:pt>
                <c:pt idx="2191" formatCode="General">
                  <c:v>-8.5076537590582896E-2</c:v>
                </c:pt>
                <c:pt idx="2192" formatCode="General">
                  <c:v>-8.7806978551819501E-2</c:v>
                </c:pt>
                <c:pt idx="2193" formatCode="General">
                  <c:v>-8.8896102506730107E-2</c:v>
                </c:pt>
                <c:pt idx="2194" formatCode="General">
                  <c:v>-8.7932593967016207E-2</c:v>
                </c:pt>
                <c:pt idx="2195" formatCode="General">
                  <c:v>-8.3968541478537301E-2</c:v>
                </c:pt>
                <c:pt idx="2196" formatCode="General">
                  <c:v>-7.7554005759038994E-2</c:v>
                </c:pt>
                <c:pt idx="2197" formatCode="General">
                  <c:v>-6.9210789335433301E-2</c:v>
                </c:pt>
                <c:pt idx="2198" formatCode="General">
                  <c:v>-5.8996754464330697E-2</c:v>
                </c:pt>
                <c:pt idx="2199" formatCode="General">
                  <c:v>-4.7192390840645797E-2</c:v>
                </c:pt>
                <c:pt idx="2200" formatCode="General">
                  <c:v>-3.4348689436543997E-2</c:v>
                </c:pt>
                <c:pt idx="2201" formatCode="General">
                  <c:v>-2.1253383978005198E-2</c:v>
                </c:pt>
                <c:pt idx="2202" formatCode="General">
                  <c:v>-8.4188634361436702E-3</c:v>
                </c:pt>
                <c:pt idx="2203" formatCode="General">
                  <c:v>3.0436372859301902E-3</c:v>
                </c:pt>
                <c:pt idx="2204" formatCode="General">
                  <c:v>1.15547407557896E-2</c:v>
                </c:pt>
                <c:pt idx="2205" formatCode="General">
                  <c:v>1.6178699310147301E-2</c:v>
                </c:pt>
                <c:pt idx="2206" formatCode="General">
                  <c:v>1.7231242693198399E-2</c:v>
                </c:pt>
                <c:pt idx="2207" formatCode="General">
                  <c:v>1.5781677703620399E-2</c:v>
                </c:pt>
                <c:pt idx="2208" formatCode="General">
                  <c:v>1.2497751452232701E-2</c:v>
                </c:pt>
                <c:pt idx="2209" formatCode="General">
                  <c:v>7.9845839394645703E-3</c:v>
                </c:pt>
                <c:pt idx="2210" formatCode="General">
                  <c:v>2.5070391389872002E-3</c:v>
                </c:pt>
                <c:pt idx="2211" formatCode="General">
                  <c:v>-3.7186920419981502E-3</c:v>
                </c:pt>
                <c:pt idx="2212" formatCode="General">
                  <c:v>-1.06296173640896E-2</c:v>
                </c:pt>
                <c:pt idx="2213" formatCode="General">
                  <c:v>-1.8645187547308699E-2</c:v>
                </c:pt>
                <c:pt idx="2214" formatCode="General">
                  <c:v>-2.75680667679928E-2</c:v>
                </c:pt>
                <c:pt idx="2215" formatCode="General">
                  <c:v>-3.6383319700033501E-2</c:v>
                </c:pt>
                <c:pt idx="2216" formatCode="General">
                  <c:v>-4.5511856872708797E-2</c:v>
                </c:pt>
                <c:pt idx="2217" formatCode="General">
                  <c:v>-5.62200102573093E-2</c:v>
                </c:pt>
                <c:pt idx="2218" formatCode="General">
                  <c:v>-6.7536327425274795E-2</c:v>
                </c:pt>
                <c:pt idx="2219" formatCode="General">
                  <c:v>-7.7703157682787197E-2</c:v>
                </c:pt>
                <c:pt idx="2220" formatCode="General">
                  <c:v>-8.5716246607381905E-2</c:v>
                </c:pt>
                <c:pt idx="2221" formatCode="General">
                  <c:v>-9.0627833507234704E-2</c:v>
                </c:pt>
                <c:pt idx="2222" formatCode="General">
                  <c:v>-9.2247371504085102E-2</c:v>
                </c:pt>
                <c:pt idx="2223" formatCode="General">
                  <c:v>-9.0921574561956597E-2</c:v>
                </c:pt>
                <c:pt idx="2224" formatCode="General">
                  <c:v>-8.7490131404763E-2</c:v>
                </c:pt>
                <c:pt idx="2225" formatCode="General">
                  <c:v>-8.3504945935708494E-2</c:v>
                </c:pt>
                <c:pt idx="2226" formatCode="General">
                  <c:v>-7.8971164576397301E-2</c:v>
                </c:pt>
                <c:pt idx="2227" formatCode="General">
                  <c:v>-7.3739978116485194E-2</c:v>
                </c:pt>
                <c:pt idx="2228" formatCode="General">
                  <c:v>-6.7821304873768404E-2</c:v>
                </c:pt>
                <c:pt idx="2229" formatCode="General">
                  <c:v>-6.0728817123652697E-2</c:v>
                </c:pt>
                <c:pt idx="2230" formatCode="General">
                  <c:v>-5.2914153724483499E-2</c:v>
                </c:pt>
                <c:pt idx="2231" formatCode="General">
                  <c:v>-4.4429468711556702E-2</c:v>
                </c:pt>
                <c:pt idx="2232" formatCode="General">
                  <c:v>-3.5262811053172097E-2</c:v>
                </c:pt>
                <c:pt idx="2233" formatCode="General">
                  <c:v>-2.5860741519539501E-2</c:v>
                </c:pt>
                <c:pt idx="2234" formatCode="General">
                  <c:v>-1.7101094008374399E-2</c:v>
                </c:pt>
                <c:pt idx="2235" formatCode="General">
                  <c:v>-9.9796515365569802E-3</c:v>
                </c:pt>
                <c:pt idx="2236" formatCode="General">
                  <c:v>-4.5296744618431202E-3</c:v>
                </c:pt>
                <c:pt idx="2237" formatCode="General">
                  <c:v>2.2101462049424101E-4</c:v>
                </c:pt>
                <c:pt idx="2238" formatCode="General">
                  <c:v>4.5945120969570303E-3</c:v>
                </c:pt>
                <c:pt idx="2239" formatCode="General">
                  <c:v>7.7114087277458804E-3</c:v>
                </c:pt>
                <c:pt idx="2240" formatCode="General">
                  <c:v>8.9286338868442908E-3</c:v>
                </c:pt>
                <c:pt idx="2241" formatCode="General">
                  <c:v>7.90096290200752E-3</c:v>
                </c:pt>
                <c:pt idx="2242" formatCode="General">
                  <c:v>3.6697591517827798E-3</c:v>
                </c:pt>
                <c:pt idx="2243" formatCode="General">
                  <c:v>-4.8056534102811103E-3</c:v>
                </c:pt>
                <c:pt idx="2244" formatCode="General">
                  <c:v>-1.7422267563568999E-2</c:v>
                </c:pt>
                <c:pt idx="2245" formatCode="General">
                  <c:v>-3.3087484407994597E-2</c:v>
                </c:pt>
                <c:pt idx="2246" formatCode="General">
                  <c:v>-5.0333787349944398E-2</c:v>
                </c:pt>
                <c:pt idx="2247" formatCode="General">
                  <c:v>-6.8210380933779E-2</c:v>
                </c:pt>
                <c:pt idx="2248" formatCode="General">
                  <c:v>-8.6880762256601698E-2</c:v>
                </c:pt>
                <c:pt idx="2249" formatCode="General">
                  <c:v>-0.106366455703497</c:v>
                </c:pt>
                <c:pt idx="2250" formatCode="General">
                  <c:v>-0.12565616993183601</c:v>
                </c:pt>
                <c:pt idx="2251" formatCode="General">
                  <c:v>-0.14398377200823501</c:v>
                </c:pt>
                <c:pt idx="2252" formatCode="General">
                  <c:v>-0.16092324983592099</c:v>
                </c:pt>
                <c:pt idx="2253" formatCode="General">
                  <c:v>-0.175961526062797</c:v>
                </c:pt>
                <c:pt idx="2254" formatCode="General">
                  <c:v>-0.18810383194432301</c:v>
                </c:pt>
                <c:pt idx="2255" formatCode="General">
                  <c:v>-0.195739430487953</c:v>
                </c:pt>
                <c:pt idx="2256" formatCode="General">
                  <c:v>-0.19849714249565301</c:v>
                </c:pt>
                <c:pt idx="2257" formatCode="General">
                  <c:v>-0.197440007658574</c:v>
                </c:pt>
                <c:pt idx="2258" formatCode="General">
                  <c:v>-0.19339856586679099</c:v>
                </c:pt>
                <c:pt idx="2259" formatCode="General">
                  <c:v>-0.18677120110484899</c:v>
                </c:pt>
                <c:pt idx="2260" formatCode="General">
                  <c:v>-0.17796709227441801</c:v>
                </c:pt>
                <c:pt idx="2261" formatCode="General">
                  <c:v>-0.16762264326686399</c:v>
                </c:pt>
                <c:pt idx="2262" formatCode="General">
                  <c:v>-0.155374159121308</c:v>
                </c:pt>
                <c:pt idx="2263" formatCode="General">
                  <c:v>-0.14146879702992701</c:v>
                </c:pt>
                <c:pt idx="2264" formatCode="General">
                  <c:v>-0.12675662060663401</c:v>
                </c:pt>
                <c:pt idx="2265" formatCode="General">
                  <c:v>-0.111395076480615</c:v>
                </c:pt>
                <c:pt idx="2266" formatCode="General">
                  <c:v>-9.5649623913975496E-2</c:v>
                </c:pt>
                <c:pt idx="2267" formatCode="General">
                  <c:v>-8.0225500785839302E-2</c:v>
                </c:pt>
                <c:pt idx="2268" formatCode="General">
                  <c:v>-6.73936019970061E-2</c:v>
                </c:pt>
                <c:pt idx="2269" formatCode="General">
                  <c:v>-5.8862394696284501E-2</c:v>
                </c:pt>
                <c:pt idx="2270" formatCode="General">
                  <c:v>-5.4034816073518198E-2</c:v>
                </c:pt>
                <c:pt idx="2271" formatCode="General">
                  <c:v>-5.1606826929170103E-2</c:v>
                </c:pt>
                <c:pt idx="2272" formatCode="General">
                  <c:v>-5.0286414081934697E-2</c:v>
                </c:pt>
                <c:pt idx="2273" formatCode="General">
                  <c:v>-4.9487037640737301E-2</c:v>
                </c:pt>
                <c:pt idx="2274" formatCode="General">
                  <c:v>-4.9601894368128799E-2</c:v>
                </c:pt>
                <c:pt idx="2275" formatCode="General">
                  <c:v>-5.0825303908777798E-2</c:v>
                </c:pt>
                <c:pt idx="2276" formatCode="General">
                  <c:v>-5.3407162162611398E-2</c:v>
                </c:pt>
                <c:pt idx="2277" formatCode="General">
                  <c:v>-5.7456918019976801E-2</c:v>
                </c:pt>
                <c:pt idx="2278" formatCode="General">
                  <c:v>-6.2581737707101098E-2</c:v>
                </c:pt>
                <c:pt idx="2279" formatCode="General">
                  <c:v>-6.9051715193329199E-2</c:v>
                </c:pt>
                <c:pt idx="2280" formatCode="General">
                  <c:v>-7.7128418918715094E-2</c:v>
                </c:pt>
                <c:pt idx="2281" formatCode="General">
                  <c:v>-8.6102710237502794E-2</c:v>
                </c:pt>
                <c:pt idx="2282" formatCode="General">
                  <c:v>-9.5575435481421098E-2</c:v>
                </c:pt>
                <c:pt idx="2283" formatCode="General">
                  <c:v>-0.10568946056048301</c:v>
                </c:pt>
                <c:pt idx="2284" formatCode="General">
                  <c:v>-0.115746981610079</c:v>
                </c:pt>
                <c:pt idx="2285" formatCode="General">
                  <c:v>-0.124774492806424</c:v>
                </c:pt>
                <c:pt idx="2286" formatCode="General">
                  <c:v>-0.131966387156466</c:v>
                </c:pt>
                <c:pt idx="2287" formatCode="General">
                  <c:v>-0.13723932497084301</c:v>
                </c:pt>
                <c:pt idx="2288" formatCode="General">
                  <c:v>-0.141530549983061</c:v>
                </c:pt>
                <c:pt idx="2289" formatCode="General">
                  <c:v>-0.145261721966885</c:v>
                </c:pt>
                <c:pt idx="2290" formatCode="General">
                  <c:v>-0.14770899484310501</c:v>
                </c:pt>
                <c:pt idx="2291" formatCode="General">
                  <c:v>-0.148185163711992</c:v>
                </c:pt>
                <c:pt idx="2292" formatCode="General">
                  <c:v>-0.146654832128606</c:v>
                </c:pt>
                <c:pt idx="2293" formatCode="General">
                  <c:v>-0.14294719254206201</c:v>
                </c:pt>
                <c:pt idx="2294" formatCode="General">
                  <c:v>-0.13662422553902601</c:v>
                </c:pt>
                <c:pt idx="2295" formatCode="General">
                  <c:v>-0.12817764737659701</c:v>
                </c:pt>
                <c:pt idx="2296" formatCode="General">
                  <c:v>-0.11863467875707701</c:v>
                </c:pt>
                <c:pt idx="2297" formatCode="General">
                  <c:v>-0.108237680456069</c:v>
                </c:pt>
                <c:pt idx="2298" formatCode="General">
                  <c:v>-9.8319092124921598E-2</c:v>
                </c:pt>
                <c:pt idx="2299" formatCode="General">
                  <c:v>-9.0161321343826498E-2</c:v>
                </c:pt>
                <c:pt idx="2300" formatCode="General">
                  <c:v>-8.4207421413990097E-2</c:v>
                </c:pt>
                <c:pt idx="2301" formatCode="General">
                  <c:v>-8.1115271712844494E-2</c:v>
                </c:pt>
                <c:pt idx="2302" formatCode="General">
                  <c:v>-8.0050186280017699E-2</c:v>
                </c:pt>
                <c:pt idx="2303" formatCode="General">
                  <c:v>-7.9948850425880097E-2</c:v>
                </c:pt>
                <c:pt idx="2304" formatCode="General">
                  <c:v>-8.0611120329668995E-2</c:v>
                </c:pt>
                <c:pt idx="2305" formatCode="General">
                  <c:v>-8.1885632992637694E-2</c:v>
                </c:pt>
                <c:pt idx="2306" formatCode="General">
                  <c:v>-8.3933498468501594E-2</c:v>
                </c:pt>
                <c:pt idx="2307" formatCode="General">
                  <c:v>-8.6025864281358999E-2</c:v>
                </c:pt>
                <c:pt idx="2308" formatCode="General">
                  <c:v>-8.7987721617272793E-2</c:v>
                </c:pt>
                <c:pt idx="2309" formatCode="General">
                  <c:v>-9.0486899917251798E-2</c:v>
                </c:pt>
                <c:pt idx="2310" formatCode="General">
                  <c:v>-9.2787650655952195E-2</c:v>
                </c:pt>
                <c:pt idx="2311" formatCode="General">
                  <c:v>-9.3597554557254603E-2</c:v>
                </c:pt>
                <c:pt idx="2312" formatCode="General">
                  <c:v>-9.1784924843006502E-2</c:v>
                </c:pt>
                <c:pt idx="2313" formatCode="General">
                  <c:v>-8.7221517256204306E-2</c:v>
                </c:pt>
                <c:pt idx="2314" formatCode="General">
                  <c:v>-7.9696265562927096E-2</c:v>
                </c:pt>
                <c:pt idx="2315" formatCode="General">
                  <c:v>-6.8950298072876295E-2</c:v>
                </c:pt>
                <c:pt idx="2316" formatCode="General">
                  <c:v>-5.5990071531330503E-2</c:v>
                </c:pt>
                <c:pt idx="2317" formatCode="General">
                  <c:v>-4.2310138215157299E-2</c:v>
                </c:pt>
                <c:pt idx="2318" formatCode="General">
                  <c:v>-2.9400537429302501E-2</c:v>
                </c:pt>
                <c:pt idx="2319" formatCode="General">
                  <c:v>-1.8524439134811301E-2</c:v>
                </c:pt>
                <c:pt idx="2320" formatCode="General">
                  <c:v>-1.04541919460469E-2</c:v>
                </c:pt>
                <c:pt idx="2321" formatCode="General">
                  <c:v>-4.8967220156451302E-3</c:v>
                </c:pt>
                <c:pt idx="2322" formatCode="General">
                  <c:v>-2.7267260841240498E-3</c:v>
                </c:pt>
                <c:pt idx="2323" formatCode="General">
                  <c:v>-5.0381457519943201E-3</c:v>
                </c:pt>
                <c:pt idx="2324" formatCode="General">
                  <c:v>-1.06389027363443E-2</c:v>
                </c:pt>
                <c:pt idx="2325" formatCode="General">
                  <c:v>-1.8535746824193899E-2</c:v>
                </c:pt>
                <c:pt idx="2326" formatCode="General">
                  <c:v>-2.80801708169237E-2</c:v>
                </c:pt>
                <c:pt idx="2327" formatCode="General">
                  <c:v>-3.8529438279728899E-2</c:v>
                </c:pt>
                <c:pt idx="2328" formatCode="General">
                  <c:v>-4.8631773053603299E-2</c:v>
                </c:pt>
                <c:pt idx="2329" formatCode="General">
                  <c:v>-5.7139249947853701E-2</c:v>
                </c:pt>
                <c:pt idx="2330" formatCode="General">
                  <c:v>-6.4552425527858698E-2</c:v>
                </c:pt>
                <c:pt idx="2331" formatCode="General">
                  <c:v>-7.1853743379886204E-2</c:v>
                </c:pt>
                <c:pt idx="2332" formatCode="General">
                  <c:v>-7.89098908913759E-2</c:v>
                </c:pt>
                <c:pt idx="2333" formatCode="General">
                  <c:v>-8.4666119182418204E-2</c:v>
                </c:pt>
                <c:pt idx="2334" formatCode="General">
                  <c:v>-8.9673712143088904E-2</c:v>
                </c:pt>
                <c:pt idx="2335" formatCode="General">
                  <c:v>-9.4742836855035595E-2</c:v>
                </c:pt>
                <c:pt idx="2336" formatCode="General">
                  <c:v>-9.9248039542011002E-2</c:v>
                </c:pt>
                <c:pt idx="2337" formatCode="General">
                  <c:v>-0.10247152393289199</c:v>
                </c:pt>
                <c:pt idx="2338" formatCode="General">
                  <c:v>-0.103933892426985</c:v>
                </c:pt>
                <c:pt idx="2339" formatCode="General">
                  <c:v>-0.104349613469352</c:v>
                </c:pt>
                <c:pt idx="2340" formatCode="General">
                  <c:v>-0.105298433320112</c:v>
                </c:pt>
                <c:pt idx="2341" formatCode="General">
                  <c:v>-0.106867954035734</c:v>
                </c:pt>
                <c:pt idx="2342" formatCode="General">
                  <c:v>-0.10806502594267201</c:v>
                </c:pt>
                <c:pt idx="2343" formatCode="General">
                  <c:v>-0.109387518279802</c:v>
                </c:pt>
                <c:pt idx="2344" formatCode="General">
                  <c:v>-0.11072817781052401</c:v>
                </c:pt>
                <c:pt idx="2345" formatCode="General">
                  <c:v>-0.111828074732425</c:v>
                </c:pt>
                <c:pt idx="2346" formatCode="General">
                  <c:v>-0.113697418381694</c:v>
                </c:pt>
                <c:pt idx="2347" formatCode="General">
                  <c:v>-0.116562226219799</c:v>
                </c:pt>
                <c:pt idx="2348" formatCode="General">
                  <c:v>-0.11948629242900601</c:v>
                </c:pt>
                <c:pt idx="2349" formatCode="General">
                  <c:v>-0.121248323828303</c:v>
                </c:pt>
                <c:pt idx="2350" formatCode="General">
                  <c:v>-0.12209302128504899</c:v>
                </c:pt>
                <c:pt idx="2351" formatCode="General">
                  <c:v>-0.123138321928128</c:v>
                </c:pt>
                <c:pt idx="2352" formatCode="General">
                  <c:v>-0.12432949788117099</c:v>
                </c:pt>
                <c:pt idx="2353" formatCode="General">
                  <c:v>-0.125384392079224</c:v>
                </c:pt>
                <c:pt idx="2354" formatCode="General">
                  <c:v>-0.12661664793317001</c:v>
                </c:pt>
                <c:pt idx="2355" formatCode="General">
                  <c:v>-0.12810398707604601</c:v>
                </c:pt>
                <c:pt idx="2356" formatCode="General">
                  <c:v>-0.129745460070816</c:v>
                </c:pt>
                <c:pt idx="2357" formatCode="General">
                  <c:v>-0.13048529930653599</c:v>
                </c:pt>
                <c:pt idx="2358" formatCode="General">
                  <c:v>-0.12909963769971999</c:v>
                </c:pt>
                <c:pt idx="2359" formatCode="General">
                  <c:v>-0.12493245428868199</c:v>
                </c:pt>
                <c:pt idx="2360" formatCode="General">
                  <c:v>-0.118099212585859</c:v>
                </c:pt>
                <c:pt idx="2361" formatCode="General">
                  <c:v>-0.10949443903181</c:v>
                </c:pt>
                <c:pt idx="2362" formatCode="General">
                  <c:v>-0.100139482110777</c:v>
                </c:pt>
                <c:pt idx="2363" formatCode="General">
                  <c:v>-9.0286330755694602E-2</c:v>
                </c:pt>
                <c:pt idx="2364" formatCode="General">
                  <c:v>-8.0153026973896396E-2</c:v>
                </c:pt>
                <c:pt idx="2365" formatCode="General">
                  <c:v>-7.0244739892465005E-2</c:v>
                </c:pt>
                <c:pt idx="2366" formatCode="General">
                  <c:v>-6.0406661090884897E-2</c:v>
                </c:pt>
                <c:pt idx="2367" formatCode="General">
                  <c:v>-5.0262062294850203E-2</c:v>
                </c:pt>
                <c:pt idx="2368" formatCode="General">
                  <c:v>-3.9655240572473202E-2</c:v>
                </c:pt>
                <c:pt idx="2369" formatCode="General">
                  <c:v>-2.9037803925755001E-2</c:v>
                </c:pt>
                <c:pt idx="2370" formatCode="General">
                  <c:v>-1.9440436784973501E-2</c:v>
                </c:pt>
                <c:pt idx="2371" formatCode="General">
                  <c:v>-1.0819846147280701E-2</c:v>
                </c:pt>
                <c:pt idx="2372" formatCode="General">
                  <c:v>-1.8862524344701499E-3</c:v>
                </c:pt>
                <c:pt idx="2373" formatCode="General">
                  <c:v>6.8715436746537703E-3</c:v>
                </c:pt>
                <c:pt idx="2374" formatCode="General">
                  <c:v>1.39355132194477E-2</c:v>
                </c:pt>
                <c:pt idx="2375" formatCode="General">
                  <c:v>1.8345691287311099E-2</c:v>
                </c:pt>
                <c:pt idx="2376" formatCode="General">
                  <c:v>2.0663047573936201E-2</c:v>
                </c:pt>
                <c:pt idx="2377" formatCode="General">
                  <c:v>2.21200211069995E-2</c:v>
                </c:pt>
                <c:pt idx="2378" formatCode="General">
                  <c:v>2.2939753201973199E-2</c:v>
                </c:pt>
                <c:pt idx="2379" formatCode="General">
                  <c:v>2.17276083907041E-2</c:v>
                </c:pt>
                <c:pt idx="2380" formatCode="General">
                  <c:v>1.72362987318255E-2</c:v>
                </c:pt>
                <c:pt idx="2381" formatCode="General">
                  <c:v>1.09544179188894E-2</c:v>
                </c:pt>
                <c:pt idx="2382" formatCode="General">
                  <c:v>5.0790704709661799E-3</c:v>
                </c:pt>
                <c:pt idx="2383" formatCode="General">
                  <c:v>1.17158809005646E-3</c:v>
                </c:pt>
                <c:pt idx="2384">
                  <c:v>6.2243568017845101E-5</c:v>
                </c:pt>
                <c:pt idx="2385" formatCode="General">
                  <c:v>1.19806579775141E-3</c:v>
                </c:pt>
                <c:pt idx="2386" formatCode="General">
                  <c:v>3.38549670901395E-3</c:v>
                </c:pt>
                <c:pt idx="2387" formatCode="General">
                  <c:v>5.6810438257621004E-3</c:v>
                </c:pt>
                <c:pt idx="2388" formatCode="General">
                  <c:v>8.3041808377783792E-3</c:v>
                </c:pt>
                <c:pt idx="2389" formatCode="General">
                  <c:v>1.19257416456813E-2</c:v>
                </c:pt>
                <c:pt idx="2390" formatCode="General">
                  <c:v>1.6428082633941798E-2</c:v>
                </c:pt>
                <c:pt idx="2391" formatCode="General">
                  <c:v>2.1312909725059701E-2</c:v>
                </c:pt>
                <c:pt idx="2392" formatCode="General">
                  <c:v>2.7288751572240099E-2</c:v>
                </c:pt>
                <c:pt idx="2393" formatCode="General">
                  <c:v>3.4467001240895002E-2</c:v>
                </c:pt>
                <c:pt idx="2394" formatCode="General">
                  <c:v>4.2474840514479403E-2</c:v>
                </c:pt>
                <c:pt idx="2395" formatCode="General">
                  <c:v>5.1644662541136303E-2</c:v>
                </c:pt>
                <c:pt idx="2396" formatCode="General">
                  <c:v>6.1308242778393203E-2</c:v>
                </c:pt>
                <c:pt idx="2397" formatCode="General">
                  <c:v>7.0332820635330695E-2</c:v>
                </c:pt>
                <c:pt idx="2398" formatCode="General">
                  <c:v>7.8184248124054098E-2</c:v>
                </c:pt>
                <c:pt idx="2399" formatCode="General">
                  <c:v>8.4834143196354198E-2</c:v>
                </c:pt>
                <c:pt idx="2400" formatCode="General">
                  <c:v>8.9638811189719003E-2</c:v>
                </c:pt>
                <c:pt idx="2401" formatCode="General">
                  <c:v>9.2803092861234296E-2</c:v>
                </c:pt>
                <c:pt idx="2402" formatCode="General">
                  <c:v>9.4464325708612101E-2</c:v>
                </c:pt>
                <c:pt idx="2403" formatCode="General">
                  <c:v>9.3702479868241595E-2</c:v>
                </c:pt>
                <c:pt idx="2404" formatCode="General">
                  <c:v>9.0119021634158802E-2</c:v>
                </c:pt>
                <c:pt idx="2405" formatCode="General">
                  <c:v>8.5144197986408002E-2</c:v>
                </c:pt>
                <c:pt idx="2406" formatCode="General">
                  <c:v>8.0510172322726004E-2</c:v>
                </c:pt>
                <c:pt idx="2407" formatCode="General">
                  <c:v>7.5797480810533502E-2</c:v>
                </c:pt>
                <c:pt idx="2408" formatCode="General">
                  <c:v>7.0464821041869505E-2</c:v>
                </c:pt>
                <c:pt idx="2409" formatCode="General">
                  <c:v>6.5030884259028504E-2</c:v>
                </c:pt>
                <c:pt idx="2410" formatCode="General">
                  <c:v>5.9737960022998797E-2</c:v>
                </c:pt>
                <c:pt idx="2411" formatCode="General">
                  <c:v>5.3174832035513202E-2</c:v>
                </c:pt>
                <c:pt idx="2412" formatCode="General">
                  <c:v>4.4506609445342203E-2</c:v>
                </c:pt>
                <c:pt idx="2413" formatCode="General">
                  <c:v>3.5449333842239403E-2</c:v>
                </c:pt>
                <c:pt idx="2414" formatCode="General">
                  <c:v>2.7700113073109701E-2</c:v>
                </c:pt>
                <c:pt idx="2415" formatCode="General">
                  <c:v>2.2056767783349099E-2</c:v>
                </c:pt>
                <c:pt idx="2416" formatCode="General">
                  <c:v>1.8511357224307998E-2</c:v>
                </c:pt>
                <c:pt idx="2417" formatCode="General">
                  <c:v>1.5775314695671599E-2</c:v>
                </c:pt>
                <c:pt idx="2418" formatCode="General">
                  <c:v>1.4183332407535901E-2</c:v>
                </c:pt>
                <c:pt idx="2419" formatCode="General">
                  <c:v>1.4605391315329799E-2</c:v>
                </c:pt>
                <c:pt idx="2420" formatCode="General">
                  <c:v>1.6953418787051401E-2</c:v>
                </c:pt>
                <c:pt idx="2421" formatCode="General">
                  <c:v>2.1604870887541299E-2</c:v>
                </c:pt>
                <c:pt idx="2422" formatCode="General">
                  <c:v>2.9071425770591401E-2</c:v>
                </c:pt>
                <c:pt idx="2423" formatCode="General">
                  <c:v>3.9524705929955599E-2</c:v>
                </c:pt>
                <c:pt idx="2424" formatCode="General">
                  <c:v>5.2107184612262297E-2</c:v>
                </c:pt>
                <c:pt idx="2425" formatCode="General">
                  <c:v>6.5882171934530206E-2</c:v>
                </c:pt>
                <c:pt idx="2426" formatCode="General">
                  <c:v>8.0465412543790596E-2</c:v>
                </c:pt>
                <c:pt idx="2427" formatCode="General">
                  <c:v>9.4990719632741596E-2</c:v>
                </c:pt>
                <c:pt idx="2428" formatCode="General">
                  <c:v>0.109020623403374</c:v>
                </c:pt>
                <c:pt idx="2429" formatCode="General">
                  <c:v>0.121849086231507</c:v>
                </c:pt>
                <c:pt idx="2430" formatCode="General">
                  <c:v>0.13213229539337601</c:v>
                </c:pt>
                <c:pt idx="2431" formatCode="General">
                  <c:v>0.140155392047461</c:v>
                </c:pt>
                <c:pt idx="2432" formatCode="General">
                  <c:v>0.14599008334801</c:v>
                </c:pt>
                <c:pt idx="2433" formatCode="General">
                  <c:v>0.14977946935835801</c:v>
                </c:pt>
                <c:pt idx="2434" formatCode="General">
                  <c:v>0.151981296963563</c:v>
                </c:pt>
                <c:pt idx="2435" formatCode="General">
                  <c:v>0.15284118459171001</c:v>
                </c:pt>
                <c:pt idx="2436" formatCode="General">
                  <c:v>0.15348609995051499</c:v>
                </c:pt>
                <c:pt idx="2437" formatCode="General">
                  <c:v>0.15404177219111401</c:v>
                </c:pt>
                <c:pt idx="2438" formatCode="General">
                  <c:v>0.153546294519258</c:v>
                </c:pt>
                <c:pt idx="2439" formatCode="General">
                  <c:v>0.15212474835279999</c:v>
                </c:pt>
                <c:pt idx="2440" formatCode="General">
                  <c:v>0.15009147943051701</c:v>
                </c:pt>
                <c:pt idx="2441" formatCode="General">
                  <c:v>0.14747296611032201</c:v>
                </c:pt>
                <c:pt idx="2442" formatCode="General">
                  <c:v>0.14466411211918201</c:v>
                </c:pt>
                <c:pt idx="2443" formatCode="General">
                  <c:v>0.14159358480686701</c:v>
                </c:pt>
                <c:pt idx="2444" formatCode="General">
                  <c:v>0.137984594679468</c:v>
                </c:pt>
                <c:pt idx="2445" formatCode="General">
                  <c:v>0.135223918043124</c:v>
                </c:pt>
                <c:pt idx="2446" formatCode="General">
                  <c:v>0.13451990208112</c:v>
                </c:pt>
                <c:pt idx="2447" formatCode="General">
                  <c:v>0.13556121660121701</c:v>
                </c:pt>
                <c:pt idx="2448" formatCode="General">
                  <c:v>0.13803574684514999</c:v>
                </c:pt>
                <c:pt idx="2449" formatCode="General">
                  <c:v>0.14171171887334999</c:v>
                </c:pt>
                <c:pt idx="2450" formatCode="General">
                  <c:v>0.146668201376354</c:v>
                </c:pt>
                <c:pt idx="2451" formatCode="General">
                  <c:v>0.15317915976063501</c:v>
                </c:pt>
                <c:pt idx="2452" formatCode="General">
                  <c:v>0.161212240260242</c:v>
                </c:pt>
                <c:pt idx="2453" formatCode="General">
                  <c:v>0.16965232042193201</c:v>
                </c:pt>
                <c:pt idx="2454" formatCode="General">
                  <c:v>0.17785174879055901</c:v>
                </c:pt>
                <c:pt idx="2455" formatCode="General">
                  <c:v>0.18677719274169599</c:v>
                </c:pt>
                <c:pt idx="2456" formatCode="General">
                  <c:v>0.196096461340689</c:v>
                </c:pt>
                <c:pt idx="2457" formatCode="General">
                  <c:v>0.20400749483257</c:v>
                </c:pt>
                <c:pt idx="2458" formatCode="General">
                  <c:v>0.20957349260063601</c:v>
                </c:pt>
                <c:pt idx="2459" formatCode="General">
                  <c:v>0.213254128359496</c:v>
                </c:pt>
                <c:pt idx="2460" formatCode="General">
                  <c:v>0.215899164049043</c:v>
                </c:pt>
                <c:pt idx="2461" formatCode="General">
                  <c:v>0.21680505015722901</c:v>
                </c:pt>
                <c:pt idx="2462" formatCode="General">
                  <c:v>0.21531941899910001</c:v>
                </c:pt>
                <c:pt idx="2463" formatCode="General">
                  <c:v>0.212634273149194</c:v>
                </c:pt>
                <c:pt idx="2464" formatCode="General">
                  <c:v>0.21079336248036601</c:v>
                </c:pt>
                <c:pt idx="2465" formatCode="General">
                  <c:v>0.21081123791694001</c:v>
                </c:pt>
                <c:pt idx="2466" formatCode="General">
                  <c:v>0.211897183710194</c:v>
                </c:pt>
                <c:pt idx="2467" formatCode="General">
                  <c:v>0.21242281807230701</c:v>
                </c:pt>
                <c:pt idx="2468" formatCode="General">
                  <c:v>0.21159445805462099</c:v>
                </c:pt>
                <c:pt idx="2469" formatCode="General">
                  <c:v>0.20994224028553801</c:v>
                </c:pt>
                <c:pt idx="2470" formatCode="General">
                  <c:v>0.20824836457014201</c:v>
                </c:pt>
                <c:pt idx="2471" formatCode="General">
                  <c:v>0.206802873506195</c:v>
                </c:pt>
                <c:pt idx="2472" formatCode="General">
                  <c:v>0.20523586426849799</c:v>
                </c:pt>
                <c:pt idx="2473" formatCode="General">
                  <c:v>0.20295833261351001</c:v>
                </c:pt>
                <c:pt idx="2474" formatCode="General">
                  <c:v>0.19987910479864399</c:v>
                </c:pt>
                <c:pt idx="2475" formatCode="General">
                  <c:v>0.19662326506788999</c:v>
                </c:pt>
                <c:pt idx="2476" formatCode="General">
                  <c:v>0.19318485765827401</c:v>
                </c:pt>
                <c:pt idx="2477" formatCode="General">
                  <c:v>0.19006008844219099</c:v>
                </c:pt>
                <c:pt idx="2478" formatCode="General">
                  <c:v>0.18864054072473699</c:v>
                </c:pt>
                <c:pt idx="2479" formatCode="General">
                  <c:v>0.18939750893854501</c:v>
                </c:pt>
                <c:pt idx="2480" formatCode="General">
                  <c:v>0.19210560410757599</c:v>
                </c:pt>
                <c:pt idx="2481" formatCode="General">
                  <c:v>0.19680391749456599</c:v>
                </c:pt>
                <c:pt idx="2482" formatCode="General">
                  <c:v>0.20246305255107599</c:v>
                </c:pt>
                <c:pt idx="2483" formatCode="General">
                  <c:v>0.20723036448917501</c:v>
                </c:pt>
                <c:pt idx="2484" formatCode="General">
                  <c:v>0.210382391578782</c:v>
                </c:pt>
                <c:pt idx="2485" formatCode="General">
                  <c:v>0.21243514014693199</c:v>
                </c:pt>
                <c:pt idx="2486" formatCode="General">
                  <c:v>0.21363474418772199</c:v>
                </c:pt>
                <c:pt idx="2487" formatCode="General">
                  <c:v>0.214112258504396</c:v>
                </c:pt>
                <c:pt idx="2488" formatCode="General">
                  <c:v>0.21421612028098799</c:v>
                </c:pt>
                <c:pt idx="2489" formatCode="General">
                  <c:v>0.21472729952415501</c:v>
                </c:pt>
                <c:pt idx="2490" formatCode="General">
                  <c:v>0.216882883543114</c:v>
                </c:pt>
                <c:pt idx="2491" formatCode="General">
                  <c:v>0.22090812352248301</c:v>
                </c:pt>
                <c:pt idx="2492" formatCode="General">
                  <c:v>0.22751859799326599</c:v>
                </c:pt>
                <c:pt idx="2493" formatCode="General">
                  <c:v>0.236475032344622</c:v>
                </c:pt>
                <c:pt idx="2494" formatCode="General">
                  <c:v>0.246061561601464</c:v>
                </c:pt>
                <c:pt idx="2495" formatCode="General">
                  <c:v>0.25544750346124701</c:v>
                </c:pt>
                <c:pt idx="2496" formatCode="General">
                  <c:v>0.26333987553890398</c:v>
                </c:pt>
                <c:pt idx="2497" formatCode="General">
                  <c:v>0.268241607506086</c:v>
                </c:pt>
                <c:pt idx="2498" formatCode="General">
                  <c:v>0.27032569970735598</c:v>
                </c:pt>
                <c:pt idx="2499" formatCode="General">
                  <c:v>0.270891883719032</c:v>
                </c:pt>
                <c:pt idx="2500" formatCode="General">
                  <c:v>0.27009006424727799</c:v>
                </c:pt>
                <c:pt idx="2501" formatCode="General">
                  <c:v>0.267997998878094</c:v>
                </c:pt>
                <c:pt idx="2502" formatCode="General">
                  <c:v>0.26598798926282602</c:v>
                </c:pt>
                <c:pt idx="2503" formatCode="General">
                  <c:v>0.26567204913894898</c:v>
                </c:pt>
                <c:pt idx="2504" formatCode="General">
                  <c:v>0.26807372025749698</c:v>
                </c:pt>
                <c:pt idx="2505" formatCode="General">
                  <c:v>0.272702443231639</c:v>
                </c:pt>
                <c:pt idx="2506" formatCode="General">
                  <c:v>0.27793889310911701</c:v>
                </c:pt>
                <c:pt idx="2507" formatCode="General">
                  <c:v>0.28255037239685599</c:v>
                </c:pt>
                <c:pt idx="2508" formatCode="General">
                  <c:v>0.286415894369003</c:v>
                </c:pt>
                <c:pt idx="2509" formatCode="General">
                  <c:v>0.29045154520982402</c:v>
                </c:pt>
                <c:pt idx="2510" formatCode="General">
                  <c:v>0.29525266789050802</c:v>
                </c:pt>
                <c:pt idx="2511" formatCode="General">
                  <c:v>0.30005225315984901</c:v>
                </c:pt>
                <c:pt idx="2512" formatCode="General">
                  <c:v>0.30394047397220603</c:v>
                </c:pt>
                <c:pt idx="2513" formatCode="General">
                  <c:v>0.30624925964013</c:v>
                </c:pt>
                <c:pt idx="2514" formatCode="General">
                  <c:v>0.30619641246377299</c:v>
                </c:pt>
                <c:pt idx="2515" formatCode="General">
                  <c:v>0.303199901236757</c:v>
                </c:pt>
                <c:pt idx="2516" formatCode="General">
                  <c:v>0.29837497421475101</c:v>
                </c:pt>
                <c:pt idx="2517" formatCode="General">
                  <c:v>0.293520715025474</c:v>
                </c:pt>
                <c:pt idx="2518" formatCode="General">
                  <c:v>0.28897301517454899</c:v>
                </c:pt>
                <c:pt idx="2519" formatCode="General">
                  <c:v>0.28353631895979498</c:v>
                </c:pt>
                <c:pt idx="2520" formatCode="General">
                  <c:v>0.27691713601113399</c:v>
                </c:pt>
                <c:pt idx="2521" formatCode="General">
                  <c:v>0.27034338519772</c:v>
                </c:pt>
                <c:pt idx="2522" formatCode="General">
                  <c:v>0.26360907269945599</c:v>
                </c:pt>
                <c:pt idx="2523" formatCode="General">
                  <c:v>0.25528950895682301</c:v>
                </c:pt>
                <c:pt idx="2524" formatCode="General">
                  <c:v>0.24548572780783601</c:v>
                </c:pt>
                <c:pt idx="2525" formatCode="General">
                  <c:v>0.235195516470385</c:v>
                </c:pt>
                <c:pt idx="2526" formatCode="General">
                  <c:v>0.224118653618779</c:v>
                </c:pt>
                <c:pt idx="2527" formatCode="General">
                  <c:v>0.21211535648843999</c:v>
                </c:pt>
                <c:pt idx="2528" formatCode="General">
                  <c:v>0.19909917647502001</c:v>
                </c:pt>
                <c:pt idx="2529" formatCode="General">
                  <c:v>0.18488251151469501</c:v>
                </c:pt>
                <c:pt idx="2530" formatCode="General">
                  <c:v>0.16953139474591</c:v>
                </c:pt>
                <c:pt idx="2531" formatCode="General">
                  <c:v>0.15320332242266699</c:v>
                </c:pt>
                <c:pt idx="2532" formatCode="General">
                  <c:v>0.13671252623849001</c:v>
                </c:pt>
                <c:pt idx="2533" formatCode="General">
                  <c:v>0.12113152385008</c:v>
                </c:pt>
                <c:pt idx="2534" formatCode="General">
                  <c:v>0.10773897427986801</c:v>
                </c:pt>
                <c:pt idx="2535" formatCode="General">
                  <c:v>9.7081726993051995E-2</c:v>
                </c:pt>
                <c:pt idx="2536" formatCode="General">
                  <c:v>8.8941322589568994E-2</c:v>
                </c:pt>
                <c:pt idx="2537" formatCode="General">
                  <c:v>8.18688373911034E-2</c:v>
                </c:pt>
                <c:pt idx="2538" formatCode="General">
                  <c:v>7.5562713797211897E-2</c:v>
                </c:pt>
                <c:pt idx="2539" formatCode="General">
                  <c:v>7.0508675026432904E-2</c:v>
                </c:pt>
                <c:pt idx="2540" formatCode="General">
                  <c:v>6.6164461048677806E-2</c:v>
                </c:pt>
                <c:pt idx="2541" formatCode="General">
                  <c:v>6.2448538143611003E-2</c:v>
                </c:pt>
                <c:pt idx="2542" formatCode="General">
                  <c:v>5.8549760390647097E-2</c:v>
                </c:pt>
                <c:pt idx="2543" formatCode="General">
                  <c:v>5.3870831940687099E-2</c:v>
                </c:pt>
                <c:pt idx="2544" formatCode="General">
                  <c:v>4.8645788039075703E-2</c:v>
                </c:pt>
                <c:pt idx="2545" formatCode="General">
                  <c:v>4.3166270740895997E-2</c:v>
                </c:pt>
                <c:pt idx="2546" formatCode="General">
                  <c:v>3.8001950490529901E-2</c:v>
                </c:pt>
                <c:pt idx="2547" formatCode="General">
                  <c:v>3.2899682085528903E-2</c:v>
                </c:pt>
                <c:pt idx="2548" formatCode="General">
                  <c:v>2.8127881404535902E-2</c:v>
                </c:pt>
                <c:pt idx="2549" formatCode="General">
                  <c:v>2.34380296211796E-2</c:v>
                </c:pt>
                <c:pt idx="2550" formatCode="General">
                  <c:v>1.7475190984738001E-2</c:v>
                </c:pt>
                <c:pt idx="2551" formatCode="General">
                  <c:v>9.9851458183225199E-3</c:v>
                </c:pt>
                <c:pt idx="2552" formatCode="General">
                  <c:v>1.1608369050892301E-3</c:v>
                </c:pt>
                <c:pt idx="2553" formatCode="General">
                  <c:v>-8.7674483134598004E-3</c:v>
                </c:pt>
                <c:pt idx="2554" formatCode="General">
                  <c:v>-1.97044441706846E-2</c:v>
                </c:pt>
                <c:pt idx="2555" formatCode="General">
                  <c:v>-3.2141140866926599E-2</c:v>
                </c:pt>
                <c:pt idx="2556" formatCode="General">
                  <c:v>-4.6117399188928002E-2</c:v>
                </c:pt>
                <c:pt idx="2557" formatCode="General">
                  <c:v>-6.1681153635573097E-2</c:v>
                </c:pt>
                <c:pt idx="2558" formatCode="General">
                  <c:v>-7.8767470608884296E-2</c:v>
                </c:pt>
                <c:pt idx="2559" formatCode="General">
                  <c:v>-9.69513203104794E-2</c:v>
                </c:pt>
                <c:pt idx="2560" formatCode="General">
                  <c:v>-0.115407501407192</c:v>
                </c:pt>
                <c:pt idx="2561" formatCode="General">
                  <c:v>-0.13220965934159001</c:v>
                </c:pt>
                <c:pt idx="2562" formatCode="General">
                  <c:v>-0.146925632381746</c:v>
                </c:pt>
                <c:pt idx="2563" formatCode="General">
                  <c:v>-0.15993466741305601</c:v>
                </c:pt>
                <c:pt idx="2564" formatCode="General">
                  <c:v>-0.17072035076216199</c:v>
                </c:pt>
                <c:pt idx="2565" formatCode="General">
                  <c:v>-0.179723509020151</c:v>
                </c:pt>
                <c:pt idx="2566" formatCode="General">
                  <c:v>-0.18759061482432501</c:v>
                </c:pt>
                <c:pt idx="2567" formatCode="General">
                  <c:v>-0.193529259458951</c:v>
                </c:pt>
                <c:pt idx="2568" formatCode="General">
                  <c:v>-0.19728726859356799</c:v>
                </c:pt>
                <c:pt idx="2569" formatCode="General">
                  <c:v>-0.199118516568693</c:v>
                </c:pt>
                <c:pt idx="2570" formatCode="General">
                  <c:v>-0.19920856492720099</c:v>
                </c:pt>
                <c:pt idx="2571" formatCode="General">
                  <c:v>-0.19796075582884101</c:v>
                </c:pt>
                <c:pt idx="2572" formatCode="General">
                  <c:v>-0.195967965281719</c:v>
                </c:pt>
                <c:pt idx="2573" formatCode="General">
                  <c:v>-0.19395019069028699</c:v>
                </c:pt>
                <c:pt idx="2574" formatCode="General">
                  <c:v>-0.192786690649035</c:v>
                </c:pt>
                <c:pt idx="2575" formatCode="General">
                  <c:v>-0.192757871068169</c:v>
                </c:pt>
                <c:pt idx="2576" formatCode="General">
                  <c:v>-0.19388410160265501</c:v>
                </c:pt>
                <c:pt idx="2577" formatCode="General">
                  <c:v>-0.19670880102206001</c:v>
                </c:pt>
                <c:pt idx="2578" formatCode="General">
                  <c:v>-0.20091821737757201</c:v>
                </c:pt>
                <c:pt idx="2579" formatCode="General">
                  <c:v>-0.20546937228481801</c:v>
                </c:pt>
                <c:pt idx="2580" formatCode="General">
                  <c:v>-0.21027831553346299</c:v>
                </c:pt>
                <c:pt idx="2581" formatCode="General">
                  <c:v>-0.21594412456276799</c:v>
                </c:pt>
                <c:pt idx="2582" formatCode="General">
                  <c:v>-0.223035177998888</c:v>
                </c:pt>
                <c:pt idx="2583" formatCode="General">
                  <c:v>-0.23214437179073499</c:v>
                </c:pt>
                <c:pt idx="2584" formatCode="General">
                  <c:v>-0.24333316856714499</c:v>
                </c:pt>
                <c:pt idx="2585" formatCode="General">
                  <c:v>-0.25750524224100801</c:v>
                </c:pt>
                <c:pt idx="2586" formatCode="General">
                  <c:v>-0.27430588131182498</c:v>
                </c:pt>
                <c:pt idx="2587" formatCode="General">
                  <c:v>-0.292277955919369</c:v>
                </c:pt>
                <c:pt idx="2588" formatCode="General">
                  <c:v>-0.31089438420487903</c:v>
                </c:pt>
                <c:pt idx="2589" formatCode="General">
                  <c:v>-0.32909180554730799</c:v>
                </c:pt>
                <c:pt idx="2590" formatCode="General">
                  <c:v>-0.34769761584727799</c:v>
                </c:pt>
                <c:pt idx="2591" formatCode="General">
                  <c:v>-0.36720602581086398</c:v>
                </c:pt>
                <c:pt idx="2592" formatCode="General">
                  <c:v>-0.38626522774806099</c:v>
                </c:pt>
                <c:pt idx="2593" formatCode="General">
                  <c:v>-0.40470816012819799</c:v>
                </c:pt>
                <c:pt idx="2594" formatCode="General">
                  <c:v>-0.42132015394643002</c:v>
                </c:pt>
                <c:pt idx="2595" formatCode="General">
                  <c:v>-0.43453277674937701</c:v>
                </c:pt>
                <c:pt idx="2596" formatCode="General">
                  <c:v>-0.445222263722446</c:v>
                </c:pt>
                <c:pt idx="2597" formatCode="General">
                  <c:v>-0.453584147408086</c:v>
                </c:pt>
                <c:pt idx="2598" formatCode="General">
                  <c:v>-0.45994977927783298</c:v>
                </c:pt>
                <c:pt idx="2599" formatCode="General">
                  <c:v>-0.46613872491413699</c:v>
                </c:pt>
                <c:pt idx="2600" formatCode="General">
                  <c:v>-0.47242979843042798</c:v>
                </c:pt>
                <c:pt idx="2601" formatCode="General">
                  <c:v>-0.47811298180360201</c:v>
                </c:pt>
                <c:pt idx="2602" formatCode="General">
                  <c:v>-0.48261820123703097</c:v>
                </c:pt>
                <c:pt idx="2603" formatCode="General">
                  <c:v>-0.48668392477918299</c:v>
                </c:pt>
                <c:pt idx="2604" formatCode="General">
                  <c:v>-0.49114411732429802</c:v>
                </c:pt>
                <c:pt idx="2605" formatCode="General">
                  <c:v>-0.49488994340369102</c:v>
                </c:pt>
                <c:pt idx="2606" formatCode="General">
                  <c:v>-0.496739301092675</c:v>
                </c:pt>
                <c:pt idx="2607" formatCode="General">
                  <c:v>-0.49656970263768402</c:v>
                </c:pt>
                <c:pt idx="2608" formatCode="General">
                  <c:v>-0.49482272233271601</c:v>
                </c:pt>
                <c:pt idx="2609" formatCode="General">
                  <c:v>-0.49281339424450299</c:v>
                </c:pt>
                <c:pt idx="2610" formatCode="General">
                  <c:v>-0.49135976330464198</c:v>
                </c:pt>
                <c:pt idx="2611" formatCode="General">
                  <c:v>-0.490204578367055</c:v>
                </c:pt>
                <c:pt idx="2612" formatCode="General">
                  <c:v>-0.48903775731586802</c:v>
                </c:pt>
                <c:pt idx="2613" formatCode="General">
                  <c:v>-0.486774548838107</c:v>
                </c:pt>
                <c:pt idx="2614" formatCode="General">
                  <c:v>-0.48339076553736099</c:v>
                </c:pt>
                <c:pt idx="2615" formatCode="General">
                  <c:v>-0.47999599702288598</c:v>
                </c:pt>
                <c:pt idx="2616" formatCode="General">
                  <c:v>-0.477221628988649</c:v>
                </c:pt>
                <c:pt idx="2617" formatCode="General">
                  <c:v>-0.47620377297059002</c:v>
                </c:pt>
                <c:pt idx="2618" formatCode="General">
                  <c:v>-0.47792315131138502</c:v>
                </c:pt>
                <c:pt idx="2619" formatCode="General">
                  <c:v>-0.48232645363010601</c:v>
                </c:pt>
                <c:pt idx="2620" formatCode="General">
                  <c:v>-0.48859738815721998</c:v>
                </c:pt>
                <c:pt idx="2621" formatCode="General">
                  <c:v>-0.495518779300062</c:v>
                </c:pt>
                <c:pt idx="2622" formatCode="General">
                  <c:v>-0.50230466032142995</c:v>
                </c:pt>
                <c:pt idx="2623" formatCode="General">
                  <c:v>-0.50913979847148705</c:v>
                </c:pt>
                <c:pt idx="2624" formatCode="General">
                  <c:v>-0.516062136093277</c:v>
                </c:pt>
                <c:pt idx="2625" formatCode="General">
                  <c:v>-0.52287714811461095</c:v>
                </c:pt>
                <c:pt idx="2626" formatCode="General">
                  <c:v>-0.52945415004795104</c:v>
                </c:pt>
                <c:pt idx="2627" formatCode="General">
                  <c:v>-0.53496327774860397</c:v>
                </c:pt>
                <c:pt idx="2628" formatCode="General">
                  <c:v>-0.53936633582286397</c:v>
                </c:pt>
                <c:pt idx="2629" formatCode="General">
                  <c:v>-0.54295961842080598</c:v>
                </c:pt>
                <c:pt idx="2630" formatCode="General">
                  <c:v>-0.54539014556663501</c:v>
                </c:pt>
                <c:pt idx="2631" formatCode="General">
                  <c:v>-0.54676746659950004</c:v>
                </c:pt>
                <c:pt idx="2632" formatCode="General">
                  <c:v>-0.54755872628524904</c:v>
                </c:pt>
                <c:pt idx="2633" formatCode="General">
                  <c:v>-0.54788257267730101</c:v>
                </c:pt>
                <c:pt idx="2634" formatCode="General">
                  <c:v>-0.54720647814106804</c:v>
                </c:pt>
                <c:pt idx="2635" formatCode="General">
                  <c:v>-0.54466773666804602</c:v>
                </c:pt>
                <c:pt idx="2636" formatCode="General">
                  <c:v>-0.53978463357356299</c:v>
                </c:pt>
                <c:pt idx="2637" formatCode="General">
                  <c:v>-0.53291398546855595</c:v>
                </c:pt>
                <c:pt idx="2638" formatCode="General">
                  <c:v>-0.52408849909697897</c:v>
                </c:pt>
                <c:pt idx="2639" formatCode="General">
                  <c:v>-0.51280099076718</c:v>
                </c:pt>
                <c:pt idx="2640" formatCode="General">
                  <c:v>-0.49956481800286201</c:v>
                </c:pt>
                <c:pt idx="2641" formatCode="General">
                  <c:v>-0.48550715028702601</c:v>
                </c:pt>
                <c:pt idx="2642" formatCode="General">
                  <c:v>-0.47065065634810299</c:v>
                </c:pt>
                <c:pt idx="2643" formatCode="General">
                  <c:v>-0.45451612043800899</c:v>
                </c:pt>
                <c:pt idx="2644" formatCode="General">
                  <c:v>-0.43727769501722102</c:v>
                </c:pt>
                <c:pt idx="2645" formatCode="General">
                  <c:v>-0.41957338051230397</c:v>
                </c:pt>
                <c:pt idx="2646" formatCode="General">
                  <c:v>-0.401720868267959</c:v>
                </c:pt>
                <c:pt idx="2647" formatCode="General">
                  <c:v>-0.38375604440836703</c:v>
                </c:pt>
                <c:pt idx="2648" formatCode="General">
                  <c:v>-0.36620948218621602</c:v>
                </c:pt>
                <c:pt idx="2649" formatCode="General">
                  <c:v>-0.34918849714209599</c:v>
                </c:pt>
                <c:pt idx="2650" formatCode="General">
                  <c:v>-0.333373252301217</c:v>
                </c:pt>
                <c:pt idx="2651" formatCode="General">
                  <c:v>-0.31964681386739802</c:v>
                </c:pt>
                <c:pt idx="2652" formatCode="General">
                  <c:v>-0.30766499640934403</c:v>
                </c:pt>
                <c:pt idx="2653" formatCode="General">
                  <c:v>-0.29736838184831099</c:v>
                </c:pt>
                <c:pt idx="2654" formatCode="General">
                  <c:v>-0.28905850756666701</c:v>
                </c:pt>
                <c:pt idx="2655" formatCode="General">
                  <c:v>-0.28257525255504001</c:v>
                </c:pt>
                <c:pt idx="2656" formatCode="General">
                  <c:v>-0.27692943005126103</c:v>
                </c:pt>
                <c:pt idx="2657" formatCode="General">
                  <c:v>-0.27170166296412301</c:v>
                </c:pt>
                <c:pt idx="2658" formatCode="General">
                  <c:v>-0.26753362967484701</c:v>
                </c:pt>
                <c:pt idx="2659" formatCode="General">
                  <c:v>-0.265275650812477</c:v>
                </c:pt>
                <c:pt idx="2660" formatCode="General">
                  <c:v>-0.26499797755748999</c:v>
                </c:pt>
                <c:pt idx="2661" formatCode="General">
                  <c:v>-0.26557193500208898</c:v>
                </c:pt>
                <c:pt idx="2662" formatCode="General">
                  <c:v>-0.26555346574782501</c:v>
                </c:pt>
                <c:pt idx="2663" formatCode="General">
                  <c:v>-0.26432458683234999</c:v>
                </c:pt>
                <c:pt idx="2664" formatCode="General">
                  <c:v>-0.26242435549712001</c:v>
                </c:pt>
                <c:pt idx="2665" formatCode="General">
                  <c:v>-0.259213949301833</c:v>
                </c:pt>
                <c:pt idx="2666" formatCode="General">
                  <c:v>-0.253669614994188</c:v>
                </c:pt>
                <c:pt idx="2667" formatCode="General">
                  <c:v>-0.24693244419402</c:v>
                </c:pt>
                <c:pt idx="2668" formatCode="General">
                  <c:v>-0.24067084194021199</c:v>
                </c:pt>
                <c:pt idx="2669" formatCode="General">
                  <c:v>-0.23511274525485701</c:v>
                </c:pt>
                <c:pt idx="2670" formatCode="General">
                  <c:v>-0.22945380168725901</c:v>
                </c:pt>
                <c:pt idx="2671" formatCode="General">
                  <c:v>-0.22263398709385401</c:v>
                </c:pt>
                <c:pt idx="2672" formatCode="General">
                  <c:v>-0.214347117273927</c:v>
                </c:pt>
                <c:pt idx="2673" formatCode="General">
                  <c:v>-0.20504033315396</c:v>
                </c:pt>
                <c:pt idx="2674" formatCode="General">
                  <c:v>-0.194850332564099</c:v>
                </c:pt>
                <c:pt idx="2675" formatCode="General">
                  <c:v>-0.18326672110533401</c:v>
                </c:pt>
                <c:pt idx="2676" formatCode="General">
                  <c:v>-0.17065641733729101</c:v>
                </c:pt>
                <c:pt idx="2677" formatCode="General">
                  <c:v>-0.157299125445298</c:v>
                </c:pt>
                <c:pt idx="2678" formatCode="General">
                  <c:v>-0.14319986276635899</c:v>
                </c:pt>
                <c:pt idx="2679" formatCode="General">
                  <c:v>-0.12920362722013301</c:v>
                </c:pt>
                <c:pt idx="2680" formatCode="General">
                  <c:v>-0.116408932102208</c:v>
                </c:pt>
                <c:pt idx="2681" formatCode="General">
                  <c:v>-0.105540337052848</c:v>
                </c:pt>
                <c:pt idx="2682" formatCode="General">
                  <c:v>-9.5852717798780698E-2</c:v>
                </c:pt>
                <c:pt idx="2683" formatCode="General">
                  <c:v>-8.6956985659311301E-2</c:v>
                </c:pt>
                <c:pt idx="2684" formatCode="General">
                  <c:v>-7.8688516638712097E-2</c:v>
                </c:pt>
                <c:pt idx="2685" formatCode="General">
                  <c:v>-7.0210655363301497E-2</c:v>
                </c:pt>
                <c:pt idx="2686" formatCode="General">
                  <c:v>-6.1102433944839697E-2</c:v>
                </c:pt>
                <c:pt idx="2687" formatCode="General">
                  <c:v>-5.2146772874178897E-2</c:v>
                </c:pt>
                <c:pt idx="2688" formatCode="General">
                  <c:v>-4.41772083175739E-2</c:v>
                </c:pt>
                <c:pt idx="2689" formatCode="General">
                  <c:v>-3.6448344313430601E-2</c:v>
                </c:pt>
                <c:pt idx="2690" formatCode="General">
                  <c:v>-2.84894750382624E-2</c:v>
                </c:pt>
                <c:pt idx="2691" formatCode="General">
                  <c:v>-2.0938258732807798E-2</c:v>
                </c:pt>
                <c:pt idx="2692" formatCode="General">
                  <c:v>-1.3716759516206401E-2</c:v>
                </c:pt>
                <c:pt idx="2693" formatCode="General">
                  <c:v>-6.4970327007847798E-3</c:v>
                </c:pt>
                <c:pt idx="2694" formatCode="General">
                  <c:v>6.69216954355945E-4</c:v>
                </c:pt>
                <c:pt idx="2695" formatCode="General">
                  <c:v>7.6320934694586902E-3</c:v>
                </c:pt>
                <c:pt idx="2696" formatCode="General">
                  <c:v>1.45735215386819E-2</c:v>
                </c:pt>
                <c:pt idx="2697" formatCode="General">
                  <c:v>2.2220247016856699E-2</c:v>
                </c:pt>
                <c:pt idx="2698" formatCode="General">
                  <c:v>3.1723963703546097E-2</c:v>
                </c:pt>
                <c:pt idx="2699" formatCode="General">
                  <c:v>4.3561245754240099E-2</c:v>
                </c:pt>
                <c:pt idx="2700" formatCode="General">
                  <c:v>5.6753844721784498E-2</c:v>
                </c:pt>
                <c:pt idx="2701" formatCode="General">
                  <c:v>7.1030586633725301E-2</c:v>
                </c:pt>
                <c:pt idx="2702" formatCode="General">
                  <c:v>8.6336123612010499E-2</c:v>
                </c:pt>
                <c:pt idx="2703" formatCode="General">
                  <c:v>0.10266641319659001</c:v>
                </c:pt>
                <c:pt idx="2704" formatCode="General">
                  <c:v>0.12065250652292001</c:v>
                </c:pt>
                <c:pt idx="2705" formatCode="General">
                  <c:v>0.14023603822879099</c:v>
                </c:pt>
                <c:pt idx="2706" formatCode="General">
                  <c:v>0.161461165142224</c:v>
                </c:pt>
                <c:pt idx="2707" formatCode="General">
                  <c:v>0.184417282973483</c:v>
                </c:pt>
                <c:pt idx="2708" formatCode="General">
                  <c:v>0.208191927903841</c:v>
                </c:pt>
                <c:pt idx="2709" formatCode="General">
                  <c:v>0.23104469453197901</c:v>
                </c:pt>
                <c:pt idx="2710" formatCode="General">
                  <c:v>0.25184147665905499</c:v>
                </c:pt>
                <c:pt idx="2711" formatCode="General">
                  <c:v>0.27081651616434699</c:v>
                </c:pt>
                <c:pt idx="2712" formatCode="General">
                  <c:v>0.28856204402034902</c:v>
                </c:pt>
                <c:pt idx="2713" formatCode="General">
                  <c:v>0.30538782380927099</c:v>
                </c:pt>
                <c:pt idx="2714" formatCode="General">
                  <c:v>0.32169790076793903</c:v>
                </c:pt>
                <c:pt idx="2715" formatCode="General">
                  <c:v>0.33791258071637598</c:v>
                </c:pt>
                <c:pt idx="2716" formatCode="General">
                  <c:v>0.35257541784589702</c:v>
                </c:pt>
                <c:pt idx="2717" formatCode="General">
                  <c:v>0.36421242694869699</c:v>
                </c:pt>
                <c:pt idx="2718" formatCode="General">
                  <c:v>0.372772712195376</c:v>
                </c:pt>
                <c:pt idx="2719" formatCode="General">
                  <c:v>0.37879287839923398</c:v>
                </c:pt>
                <c:pt idx="2720" formatCode="General">
                  <c:v>0.38371154351439002</c:v>
                </c:pt>
                <c:pt idx="2721" formatCode="General">
                  <c:v>0.388328974828139</c:v>
                </c:pt>
                <c:pt idx="2722" formatCode="General">
                  <c:v>0.39263702051536498</c:v>
                </c:pt>
                <c:pt idx="2723" formatCode="General">
                  <c:v>0.39683513503586898</c:v>
                </c:pt>
                <c:pt idx="2724" formatCode="General">
                  <c:v>0.40135670076560798</c:v>
                </c:pt>
                <c:pt idx="2725" formatCode="General">
                  <c:v>0.40561394068544498</c:v>
                </c:pt>
                <c:pt idx="2726" formatCode="General">
                  <c:v>0.40894934927398302</c:v>
                </c:pt>
                <c:pt idx="2727" formatCode="General">
                  <c:v>0.41221969377196899</c:v>
                </c:pt>
                <c:pt idx="2728" formatCode="General">
                  <c:v>0.41599420727841502</c:v>
                </c:pt>
                <c:pt idx="2729" formatCode="General">
                  <c:v>0.42021004955770402</c:v>
                </c:pt>
                <c:pt idx="2730" formatCode="General">
                  <c:v>0.42396009428055098</c:v>
                </c:pt>
                <c:pt idx="2731" formatCode="General">
                  <c:v>0.426234273784174</c:v>
                </c:pt>
                <c:pt idx="2732" formatCode="General">
                  <c:v>0.42693612345085202</c:v>
                </c:pt>
                <c:pt idx="2733" formatCode="General">
                  <c:v>0.42610503324770899</c:v>
                </c:pt>
                <c:pt idx="2734" formatCode="General">
                  <c:v>0.42408857774728498</c:v>
                </c:pt>
                <c:pt idx="2735" formatCode="General">
                  <c:v>0.42113335765481702</c:v>
                </c:pt>
                <c:pt idx="2736" formatCode="General">
                  <c:v>0.41717679162132498</c:v>
                </c:pt>
                <c:pt idx="2737" formatCode="General">
                  <c:v>0.41239828719338301</c:v>
                </c:pt>
                <c:pt idx="2738" formatCode="General">
                  <c:v>0.40764961697873903</c:v>
                </c:pt>
                <c:pt idx="2739" formatCode="General">
                  <c:v>0.403921048941216</c:v>
                </c:pt>
                <c:pt idx="2740" formatCode="General">
                  <c:v>0.40050959481463599</c:v>
                </c:pt>
                <c:pt idx="2741" formatCode="General">
                  <c:v>0.39700623111827699</c:v>
                </c:pt>
                <c:pt idx="2742" formatCode="General">
                  <c:v>0.39405698074521001</c:v>
                </c:pt>
                <c:pt idx="2743" formatCode="General">
                  <c:v>0.39113082638364699</c:v>
                </c:pt>
                <c:pt idx="2744" formatCode="General">
                  <c:v>0.38776276712560698</c:v>
                </c:pt>
                <c:pt idx="2745" formatCode="General">
                  <c:v>0.38479388165310302</c:v>
                </c:pt>
                <c:pt idx="2746" formatCode="General">
                  <c:v>0.38321952392710701</c:v>
                </c:pt>
                <c:pt idx="2747" formatCode="General">
                  <c:v>0.383220813623392</c:v>
                </c:pt>
                <c:pt idx="2748" formatCode="General">
                  <c:v>0.38452857746885299</c:v>
                </c:pt>
                <c:pt idx="2749" formatCode="General">
                  <c:v>0.38689493476726</c:v>
                </c:pt>
                <c:pt idx="2750" formatCode="General">
                  <c:v>0.39018556647583702</c:v>
                </c:pt>
                <c:pt idx="2751" formatCode="General">
                  <c:v>0.39380901758917097</c:v>
                </c:pt>
                <c:pt idx="2752" formatCode="General">
                  <c:v>0.39741430737890898</c:v>
                </c:pt>
                <c:pt idx="2753" formatCode="General">
                  <c:v>0.400523236035844</c:v>
                </c:pt>
                <c:pt idx="2754" formatCode="General">
                  <c:v>0.40197726022902203</c:v>
                </c:pt>
                <c:pt idx="2755" formatCode="General">
                  <c:v>0.401597536884088</c:v>
                </c:pt>
                <c:pt idx="2756" formatCode="General">
                  <c:v>0.40026539456497701</c:v>
                </c:pt>
                <c:pt idx="2757" formatCode="General">
                  <c:v>0.39837712393761399</c:v>
                </c:pt>
                <c:pt idx="2758" formatCode="General">
                  <c:v>0.39682531189431097</c:v>
                </c:pt>
                <c:pt idx="2759" formatCode="General">
                  <c:v>0.39626746432735799</c:v>
                </c:pt>
                <c:pt idx="2760" formatCode="General">
                  <c:v>0.39648568673336299</c:v>
                </c:pt>
                <c:pt idx="2761" formatCode="General">
                  <c:v>0.39907556638554498</c:v>
                </c:pt>
                <c:pt idx="2762" formatCode="General">
                  <c:v>0.40506226037793402</c:v>
                </c:pt>
                <c:pt idx="2763" formatCode="General">
                  <c:v>0.41254106201215002</c:v>
                </c:pt>
                <c:pt idx="2764" formatCode="General">
                  <c:v>0.41907503095433302</c:v>
                </c:pt>
                <c:pt idx="2765" formatCode="General">
                  <c:v>0.42384353875679798</c:v>
                </c:pt>
                <c:pt idx="2766" formatCode="General">
                  <c:v>0.42598807047012099</c:v>
                </c:pt>
                <c:pt idx="2767" formatCode="General">
                  <c:v>0.42496115437092002</c:v>
                </c:pt>
                <c:pt idx="2768" formatCode="General">
                  <c:v>0.42111304850297299</c:v>
                </c:pt>
                <c:pt idx="2769" formatCode="General">
                  <c:v>0.41495121132209301</c:v>
                </c:pt>
                <c:pt idx="2770" formatCode="General">
                  <c:v>0.407618681267233</c:v>
                </c:pt>
                <c:pt idx="2771" formatCode="General">
                  <c:v>0.399526620316286</c:v>
                </c:pt>
                <c:pt idx="2772" formatCode="General">
                  <c:v>0.391289111419517</c:v>
                </c:pt>
                <c:pt idx="2773" formatCode="General">
                  <c:v>0.38302732061643802</c:v>
                </c:pt>
                <c:pt idx="2774" formatCode="General">
                  <c:v>0.37484373157466999</c:v>
                </c:pt>
                <c:pt idx="2775" formatCode="General">
                  <c:v>0.36745912819391802</c:v>
                </c:pt>
                <c:pt idx="2776" formatCode="General">
                  <c:v>0.36120353257107002</c:v>
                </c:pt>
                <c:pt idx="2777" formatCode="General">
                  <c:v>0.35663156489675202</c:v>
                </c:pt>
                <c:pt idx="2778" formatCode="General">
                  <c:v>0.352858369631115</c:v>
                </c:pt>
                <c:pt idx="2779" formatCode="General">
                  <c:v>0.34817634210369602</c:v>
                </c:pt>
                <c:pt idx="2780" formatCode="General">
                  <c:v>0.34279327445033902</c:v>
                </c:pt>
                <c:pt idx="2781" formatCode="General">
                  <c:v>0.33742223948039302</c:v>
                </c:pt>
                <c:pt idx="2782" formatCode="General">
                  <c:v>0.33140740162382298</c:v>
                </c:pt>
                <c:pt idx="2783" formatCode="General">
                  <c:v>0.32498242088602702</c:v>
                </c:pt>
                <c:pt idx="2784" formatCode="General">
                  <c:v>0.32034742841140901</c:v>
                </c:pt>
                <c:pt idx="2785" formatCode="General">
                  <c:v>0.31801598647812002</c:v>
                </c:pt>
                <c:pt idx="2786" formatCode="General">
                  <c:v>0.31599536752874902</c:v>
                </c:pt>
                <c:pt idx="2787" formatCode="General">
                  <c:v>0.31283850837678001</c:v>
                </c:pt>
                <c:pt idx="2788" formatCode="General">
                  <c:v>0.30876201948514198</c:v>
                </c:pt>
                <c:pt idx="2789" formatCode="General">
                  <c:v>0.30432538843363599</c:v>
                </c:pt>
                <c:pt idx="2790" formatCode="General">
                  <c:v>0.29894618183689903</c:v>
                </c:pt>
                <c:pt idx="2791" formatCode="General">
                  <c:v>0.29287033001632401</c:v>
                </c:pt>
                <c:pt idx="2792" formatCode="General">
                  <c:v>0.28721648378335302</c:v>
                </c:pt>
                <c:pt idx="2793" formatCode="General">
                  <c:v>0.28195799220245399</c:v>
                </c:pt>
                <c:pt idx="2794" formatCode="General">
                  <c:v>0.27659279241649798</c:v>
                </c:pt>
                <c:pt idx="2795" formatCode="General">
                  <c:v>0.27104164159979899</c:v>
                </c:pt>
                <c:pt idx="2796" formatCode="General">
                  <c:v>0.265207988023549</c:v>
                </c:pt>
                <c:pt idx="2797" formatCode="General">
                  <c:v>0.25882499418268501</c:v>
                </c:pt>
                <c:pt idx="2798" formatCode="General">
                  <c:v>0.25162680103985302</c:v>
                </c:pt>
                <c:pt idx="2799" formatCode="General">
                  <c:v>0.244231986691233</c:v>
                </c:pt>
                <c:pt idx="2800" formatCode="General">
                  <c:v>0.237997964406122</c:v>
                </c:pt>
                <c:pt idx="2801" formatCode="General">
                  <c:v>0.232986658036276</c:v>
                </c:pt>
                <c:pt idx="2802" formatCode="General">
                  <c:v>0.22856974444791101</c:v>
                </c:pt>
                <c:pt idx="2803" formatCode="General">
                  <c:v>0.22499889523917399</c:v>
                </c:pt>
                <c:pt idx="2804" formatCode="General">
                  <c:v>0.22269051437357601</c:v>
                </c:pt>
                <c:pt idx="2805" formatCode="General">
                  <c:v>0.221570714862354</c:v>
                </c:pt>
                <c:pt idx="2806" formatCode="General">
                  <c:v>0.221126120741367</c:v>
                </c:pt>
                <c:pt idx="2807" formatCode="General">
                  <c:v>0.22087461286582899</c:v>
                </c:pt>
                <c:pt idx="2808" formatCode="General">
                  <c:v>0.22025767850587599</c:v>
                </c:pt>
                <c:pt idx="2809" formatCode="General">
                  <c:v>0.21828252838790899</c:v>
                </c:pt>
                <c:pt idx="2810" formatCode="General">
                  <c:v>0.21441667735599301</c:v>
                </c:pt>
                <c:pt idx="2811" formatCode="General">
                  <c:v>0.208853930884844</c:v>
                </c:pt>
                <c:pt idx="2812" formatCode="General">
                  <c:v>0.20158223781983001</c:v>
                </c:pt>
                <c:pt idx="2813" formatCode="General">
                  <c:v>0.192339180311666</c:v>
                </c:pt>
                <c:pt idx="2814" formatCode="General">
                  <c:v>0.18140494659533099</c:v>
                </c:pt>
                <c:pt idx="2815" formatCode="General">
                  <c:v>0.16964886091006201</c:v>
                </c:pt>
                <c:pt idx="2816" formatCode="General">
                  <c:v>0.15812663903246399</c:v>
                </c:pt>
                <c:pt idx="2817" formatCode="General">
                  <c:v>0.14728208591877601</c:v>
                </c:pt>
                <c:pt idx="2818" formatCode="General">
                  <c:v>0.13552214124174999</c:v>
                </c:pt>
                <c:pt idx="2819" formatCode="General">
                  <c:v>0.121124701462985</c:v>
                </c:pt>
                <c:pt idx="2820" formatCode="General">
                  <c:v>0.104263837402431</c:v>
                </c:pt>
                <c:pt idx="2821" formatCode="General">
                  <c:v>8.6186449935285805E-2</c:v>
                </c:pt>
                <c:pt idx="2822" formatCode="General">
                  <c:v>6.8338636436321598E-2</c:v>
                </c:pt>
                <c:pt idx="2823" formatCode="General">
                  <c:v>5.16696019256669E-2</c:v>
                </c:pt>
                <c:pt idx="2824" formatCode="General">
                  <c:v>3.6396862169241401E-2</c:v>
                </c:pt>
                <c:pt idx="2825" formatCode="General">
                  <c:v>2.1578700901869301E-2</c:v>
                </c:pt>
                <c:pt idx="2826" formatCode="General">
                  <c:v>6.7246479650394696E-3</c:v>
                </c:pt>
                <c:pt idx="2827" formatCode="General">
                  <c:v>-7.3429518288100704E-3</c:v>
                </c:pt>
                <c:pt idx="2828" formatCode="General">
                  <c:v>-1.9995267223181699E-2</c:v>
                </c:pt>
                <c:pt idx="2829" formatCode="General">
                  <c:v>-3.0856192853387698E-2</c:v>
                </c:pt>
                <c:pt idx="2830" formatCode="General">
                  <c:v>-4.0730026493329102E-2</c:v>
                </c:pt>
                <c:pt idx="2831" formatCode="General">
                  <c:v>-4.97031324734502E-2</c:v>
                </c:pt>
                <c:pt idx="2832" formatCode="General">
                  <c:v>-5.7037389463827901E-2</c:v>
                </c:pt>
                <c:pt idx="2833" formatCode="General">
                  <c:v>-6.3405818967243205E-2</c:v>
                </c:pt>
                <c:pt idx="2834" formatCode="General">
                  <c:v>-6.9371683305613593E-2</c:v>
                </c:pt>
                <c:pt idx="2835" formatCode="General">
                  <c:v>-7.44350723866712E-2</c:v>
                </c:pt>
                <c:pt idx="2836" formatCode="General">
                  <c:v>-7.8729248425295703E-2</c:v>
                </c:pt>
                <c:pt idx="2837" formatCode="General">
                  <c:v>-8.2503013581085499E-2</c:v>
                </c:pt>
                <c:pt idx="2838" formatCode="General">
                  <c:v>-8.55518231380102E-2</c:v>
                </c:pt>
                <c:pt idx="2839" formatCode="General">
                  <c:v>-8.8143004175214507E-2</c:v>
                </c:pt>
                <c:pt idx="2840" formatCode="General">
                  <c:v>-8.9907565572091896E-2</c:v>
                </c:pt>
                <c:pt idx="2841" formatCode="General">
                  <c:v>-8.9982074680760804E-2</c:v>
                </c:pt>
                <c:pt idx="2842" formatCode="General">
                  <c:v>-8.9019472670925998E-2</c:v>
                </c:pt>
                <c:pt idx="2843" formatCode="General">
                  <c:v>-8.9156139887892796E-2</c:v>
                </c:pt>
                <c:pt idx="2844" formatCode="General">
                  <c:v>-9.1279505325843904E-2</c:v>
                </c:pt>
                <c:pt idx="2845" formatCode="General">
                  <c:v>-9.6030025116373402E-2</c:v>
                </c:pt>
                <c:pt idx="2846" formatCode="General">
                  <c:v>-0.103554131680068</c:v>
                </c:pt>
                <c:pt idx="2847" formatCode="General">
                  <c:v>-0.113288659487341</c:v>
                </c:pt>
                <c:pt idx="2848" formatCode="General">
                  <c:v>-0.124431858053505</c:v>
                </c:pt>
                <c:pt idx="2849" formatCode="General">
                  <c:v>-0.13655057002990201</c:v>
                </c:pt>
                <c:pt idx="2850" formatCode="General">
                  <c:v>-0.149491017572983</c:v>
                </c:pt>
                <c:pt idx="2851" formatCode="General">
                  <c:v>-0.16256292651315599</c:v>
                </c:pt>
                <c:pt idx="2852" formatCode="General">
                  <c:v>-0.175555436314736</c:v>
                </c:pt>
                <c:pt idx="2853" formatCode="General">
                  <c:v>-0.18831176258448001</c:v>
                </c:pt>
                <c:pt idx="2854" formatCode="General">
                  <c:v>-0.200257010261541</c:v>
                </c:pt>
                <c:pt idx="2855" formatCode="General">
                  <c:v>-0.21127965278201999</c:v>
                </c:pt>
                <c:pt idx="2856" formatCode="General">
                  <c:v>-0.22074719565213399</c:v>
                </c:pt>
                <c:pt idx="2857" formatCode="General">
                  <c:v>-0.22881167483849801</c:v>
                </c:pt>
                <c:pt idx="2858" formatCode="General">
                  <c:v>-0.23715592294152699</c:v>
                </c:pt>
                <c:pt idx="2859" formatCode="General">
                  <c:v>-0.245659928274895</c:v>
                </c:pt>
                <c:pt idx="2860" formatCode="General">
                  <c:v>-0.25371898101986001</c:v>
                </c:pt>
                <c:pt idx="2861" formatCode="General">
                  <c:v>-0.26183812831088199</c:v>
                </c:pt>
                <c:pt idx="2862" formatCode="General">
                  <c:v>-0.27079359892791499</c:v>
                </c:pt>
                <c:pt idx="2863" formatCode="General">
                  <c:v>-0.27987007744276199</c:v>
                </c:pt>
                <c:pt idx="2864" formatCode="General">
                  <c:v>-0.28788496734492602</c:v>
                </c:pt>
                <c:pt idx="2865" formatCode="General">
                  <c:v>-0.29521558863247399</c:v>
                </c:pt>
                <c:pt idx="2866" formatCode="General">
                  <c:v>-0.30220349847925398</c:v>
                </c:pt>
                <c:pt idx="2867" formatCode="General">
                  <c:v>-0.30886101478148198</c:v>
                </c:pt>
                <c:pt idx="2868" formatCode="General">
                  <c:v>-0.31479430770565198</c:v>
                </c:pt>
                <c:pt idx="2869" formatCode="General">
                  <c:v>-0.31942813640993001</c:v>
                </c:pt>
                <c:pt idx="2870" formatCode="General">
                  <c:v>-0.322609049595939</c:v>
                </c:pt>
                <c:pt idx="2871" formatCode="General">
                  <c:v>-0.32367981120633799</c:v>
                </c:pt>
                <c:pt idx="2872" formatCode="General">
                  <c:v>-0.32310614765176798</c:v>
                </c:pt>
                <c:pt idx="2873" formatCode="General">
                  <c:v>-0.32174005012446999</c:v>
                </c:pt>
                <c:pt idx="2874" formatCode="General">
                  <c:v>-0.319926857590074</c:v>
                </c:pt>
                <c:pt idx="2875" formatCode="General">
                  <c:v>-0.31862150232873698</c:v>
                </c:pt>
                <c:pt idx="2876" formatCode="General">
                  <c:v>-0.31860369320922799</c:v>
                </c:pt>
                <c:pt idx="2877" formatCode="General">
                  <c:v>-0.31995059845171298</c:v>
                </c:pt>
                <c:pt idx="2878" formatCode="General">
                  <c:v>-0.32135928780981199</c:v>
                </c:pt>
                <c:pt idx="2879" formatCode="General">
                  <c:v>-0.32238407755019299</c:v>
                </c:pt>
                <c:pt idx="2880" formatCode="General">
                  <c:v>-0.32386561462130697</c:v>
                </c:pt>
                <c:pt idx="2881" formatCode="General">
                  <c:v>-0.32601001930521001</c:v>
                </c:pt>
                <c:pt idx="2882" formatCode="General">
                  <c:v>-0.32960135755679498</c:v>
                </c:pt>
                <c:pt idx="2883" formatCode="General">
                  <c:v>-0.33515802537038197</c:v>
                </c:pt>
                <c:pt idx="2884" formatCode="General">
                  <c:v>-0.34251927112192698</c:v>
                </c:pt>
                <c:pt idx="2885" formatCode="General">
                  <c:v>-0.35288272222556299</c:v>
                </c:pt>
                <c:pt idx="2886" formatCode="General">
                  <c:v>-0.36663263224482201</c:v>
                </c:pt>
                <c:pt idx="2887" formatCode="General">
                  <c:v>-0.38215601625026402</c:v>
                </c:pt>
                <c:pt idx="2888" formatCode="General">
                  <c:v>-0.39813300705495502</c:v>
                </c:pt>
                <c:pt idx="2889" formatCode="General">
                  <c:v>-0.41414993720784099</c:v>
                </c:pt>
                <c:pt idx="2890" formatCode="General">
                  <c:v>-0.42983320188149499</c:v>
                </c:pt>
                <c:pt idx="2891" formatCode="General">
                  <c:v>-0.44323121622728201</c:v>
                </c:pt>
                <c:pt idx="2892" formatCode="General">
                  <c:v>-0.45214119389389201</c:v>
                </c:pt>
                <c:pt idx="2893" formatCode="General">
                  <c:v>-0.45663555769570502</c:v>
                </c:pt>
                <c:pt idx="2894" formatCode="General">
                  <c:v>-0.45864848605493902</c:v>
                </c:pt>
                <c:pt idx="2895" formatCode="General">
                  <c:v>-0.45959793623711498</c:v>
                </c:pt>
                <c:pt idx="2896" formatCode="General">
                  <c:v>-0.45973523986342302</c:v>
                </c:pt>
                <c:pt idx="2897" formatCode="General">
                  <c:v>-0.45905543433255402</c:v>
                </c:pt>
                <c:pt idx="2898" formatCode="General">
                  <c:v>-0.456993903869712</c:v>
                </c:pt>
                <c:pt idx="2899" formatCode="General">
                  <c:v>-0.45370444324057402</c:v>
                </c:pt>
                <c:pt idx="2900" formatCode="General">
                  <c:v>-0.45059042289566698</c:v>
                </c:pt>
                <c:pt idx="2901" formatCode="General">
                  <c:v>-0.447409487431907</c:v>
                </c:pt>
                <c:pt idx="2902" formatCode="General">
                  <c:v>-0.44329934826683598</c:v>
                </c:pt>
                <c:pt idx="2903" formatCode="General">
                  <c:v>-0.43887481512128301</c:v>
                </c:pt>
                <c:pt idx="2904" formatCode="General">
                  <c:v>-0.43440210416430902</c:v>
                </c:pt>
                <c:pt idx="2905" formatCode="General">
                  <c:v>-0.42883971672958299</c:v>
                </c:pt>
                <c:pt idx="2906" formatCode="General">
                  <c:v>-0.42210282418025602</c:v>
                </c:pt>
                <c:pt idx="2907" formatCode="General">
                  <c:v>-0.41519328824748303</c:v>
                </c:pt>
                <c:pt idx="2908" formatCode="General">
                  <c:v>-0.407807605157612</c:v>
                </c:pt>
                <c:pt idx="2909" formatCode="General">
                  <c:v>-0.40013021178526098</c:v>
                </c:pt>
                <c:pt idx="2910" formatCode="General">
                  <c:v>-0.39290535971462198</c:v>
                </c:pt>
                <c:pt idx="2911" formatCode="General">
                  <c:v>-0.38588007061978202</c:v>
                </c:pt>
                <c:pt idx="2912" formatCode="General">
                  <c:v>-0.37828002628541901</c:v>
                </c:pt>
                <c:pt idx="2913" formatCode="General">
                  <c:v>-0.36928988106300897</c:v>
                </c:pt>
                <c:pt idx="2914" formatCode="General">
                  <c:v>-0.35976991663687702</c:v>
                </c:pt>
                <c:pt idx="2915" formatCode="General">
                  <c:v>-0.35065199958971299</c:v>
                </c:pt>
                <c:pt idx="2916" formatCode="General">
                  <c:v>-0.34201453812779598</c:v>
                </c:pt>
                <c:pt idx="2917" formatCode="General">
                  <c:v>-0.33449244114916099</c:v>
                </c:pt>
                <c:pt idx="2918" formatCode="General">
                  <c:v>-0.328212884584547</c:v>
                </c:pt>
                <c:pt idx="2919" formatCode="General">
                  <c:v>-0.32377615538632598</c:v>
                </c:pt>
                <c:pt idx="2920" formatCode="General">
                  <c:v>-0.32240533362539803</c:v>
                </c:pt>
                <c:pt idx="2921" formatCode="General">
                  <c:v>-0.32387037519580503</c:v>
                </c:pt>
                <c:pt idx="2922" formatCode="General">
                  <c:v>-0.32623205632547497</c:v>
                </c:pt>
                <c:pt idx="2923" formatCode="General">
                  <c:v>-0.32860172979213198</c:v>
                </c:pt>
                <c:pt idx="2924" formatCode="General">
                  <c:v>-0.331436465348871</c:v>
                </c:pt>
                <c:pt idx="2925" formatCode="General">
                  <c:v>-0.33388486036727</c:v>
                </c:pt>
                <c:pt idx="2926" formatCode="General">
                  <c:v>-0.33581169467413202</c:v>
                </c:pt>
                <c:pt idx="2927" formatCode="General">
                  <c:v>-0.338322245738435</c:v>
                </c:pt>
                <c:pt idx="2928" formatCode="General">
                  <c:v>-0.34062546312830699</c:v>
                </c:pt>
                <c:pt idx="2929" formatCode="General">
                  <c:v>-0.33980428713984601</c:v>
                </c:pt>
                <c:pt idx="2930" formatCode="General">
                  <c:v>-0.33488484048905498</c:v>
                </c:pt>
                <c:pt idx="2931" formatCode="General">
                  <c:v>-0.32786325186097198</c:v>
                </c:pt>
                <c:pt idx="2932" formatCode="General">
                  <c:v>-0.32026259227285903</c:v>
                </c:pt>
                <c:pt idx="2933" formatCode="General">
                  <c:v>-0.31279318538279699</c:v>
                </c:pt>
                <c:pt idx="2934" formatCode="General">
                  <c:v>-0.305475002035342</c:v>
                </c:pt>
                <c:pt idx="2935" formatCode="General">
                  <c:v>-0.29869136679621799</c:v>
                </c:pt>
                <c:pt idx="2936" formatCode="General">
                  <c:v>-0.29312345329253803</c:v>
                </c:pt>
                <c:pt idx="2937" formatCode="General">
                  <c:v>-0.28802476855845699</c:v>
                </c:pt>
                <c:pt idx="2938" formatCode="General">
                  <c:v>-0.282505459985049</c:v>
                </c:pt>
                <c:pt idx="2939" formatCode="General">
                  <c:v>-0.27720374700884398</c:v>
                </c:pt>
                <c:pt idx="2940" formatCode="General">
                  <c:v>-0.2728074948948</c:v>
                </c:pt>
                <c:pt idx="2941" formatCode="General">
                  <c:v>-0.26893385852326701</c:v>
                </c:pt>
                <c:pt idx="2942" formatCode="General">
                  <c:v>-0.26548971697964202</c:v>
                </c:pt>
                <c:pt idx="2943" formatCode="General">
                  <c:v>-0.26209926542641199</c:v>
                </c:pt>
                <c:pt idx="2944" formatCode="General">
                  <c:v>-0.25827468801278602</c:v>
                </c:pt>
                <c:pt idx="2945" formatCode="General">
                  <c:v>-0.25397474377928903</c:v>
                </c:pt>
                <c:pt idx="2946" formatCode="General">
                  <c:v>-0.24961278292776301</c:v>
                </c:pt>
                <c:pt idx="2947" formatCode="General">
                  <c:v>-0.245390880541074</c:v>
                </c:pt>
                <c:pt idx="2948" formatCode="General">
                  <c:v>-0.241099810319438</c:v>
                </c:pt>
                <c:pt idx="2949" formatCode="General">
                  <c:v>-0.23710574401776399</c:v>
                </c:pt>
                <c:pt idx="2950" formatCode="General">
                  <c:v>-0.23397029503537001</c:v>
                </c:pt>
                <c:pt idx="2951" formatCode="General">
                  <c:v>-0.23144724192854499</c:v>
                </c:pt>
                <c:pt idx="2952" formatCode="General">
                  <c:v>-0.228539929047444</c:v>
                </c:pt>
                <c:pt idx="2953" formatCode="General">
                  <c:v>-0.22475147730098499</c:v>
                </c:pt>
                <c:pt idx="2954" formatCode="General">
                  <c:v>-0.219974576656499</c:v>
                </c:pt>
                <c:pt idx="2955" formatCode="General">
                  <c:v>-0.21429331840361299</c:v>
                </c:pt>
                <c:pt idx="2956" formatCode="General">
                  <c:v>-0.207634290536925</c:v>
                </c:pt>
                <c:pt idx="2957" formatCode="General">
                  <c:v>-0.19981545715479901</c:v>
                </c:pt>
                <c:pt idx="2958" formatCode="General">
                  <c:v>-0.19133342950212401</c:v>
                </c:pt>
                <c:pt idx="2959" formatCode="General">
                  <c:v>-0.18255512513245101</c:v>
                </c:pt>
                <c:pt idx="2960" formatCode="General">
                  <c:v>-0.17322613112837501</c:v>
                </c:pt>
                <c:pt idx="2961" formatCode="General">
                  <c:v>-0.163676045304783</c:v>
                </c:pt>
                <c:pt idx="2962" formatCode="General">
                  <c:v>-0.154489057011196</c:v>
                </c:pt>
                <c:pt idx="2963" formatCode="General">
                  <c:v>-0.14599832922761499</c:v>
                </c:pt>
                <c:pt idx="2964" formatCode="General">
                  <c:v>-0.13794036219036299</c:v>
                </c:pt>
                <c:pt idx="2965" formatCode="General">
                  <c:v>-0.12945648565475201</c:v>
                </c:pt>
                <c:pt idx="2966" formatCode="General">
                  <c:v>-0.120649607899915</c:v>
                </c:pt>
                <c:pt idx="2967" formatCode="General">
                  <c:v>-0.112346647923721</c:v>
                </c:pt>
                <c:pt idx="2968" formatCode="General">
                  <c:v>-0.104574809621083</c:v>
                </c:pt>
                <c:pt idx="2969" formatCode="General">
                  <c:v>-9.7183168695482505E-2</c:v>
                </c:pt>
                <c:pt idx="2970" formatCode="General">
                  <c:v>-9.0428000961140204E-2</c:v>
                </c:pt>
                <c:pt idx="2971" formatCode="General">
                  <c:v>-8.4132421195607598E-2</c:v>
                </c:pt>
                <c:pt idx="2972" formatCode="General">
                  <c:v>-7.7905759477983505E-2</c:v>
                </c:pt>
                <c:pt idx="2973" formatCode="General">
                  <c:v>-7.1548370868323996E-2</c:v>
                </c:pt>
                <c:pt idx="2974" formatCode="General">
                  <c:v>-6.5366402003710994E-2</c:v>
                </c:pt>
                <c:pt idx="2975" formatCode="General">
                  <c:v>-6.0734694540275497E-2</c:v>
                </c:pt>
                <c:pt idx="2976" formatCode="General">
                  <c:v>-5.7467241248943098E-2</c:v>
                </c:pt>
                <c:pt idx="2977" formatCode="General">
                  <c:v>-5.4334197404818797E-2</c:v>
                </c:pt>
                <c:pt idx="2978" formatCode="General">
                  <c:v>-5.1083210029251702E-2</c:v>
                </c:pt>
                <c:pt idx="2979" formatCode="General">
                  <c:v>-4.75988843585812E-2</c:v>
                </c:pt>
                <c:pt idx="2980" formatCode="General">
                  <c:v>-4.4567881170740599E-2</c:v>
                </c:pt>
                <c:pt idx="2981" formatCode="General">
                  <c:v>-4.0569879088599298E-2</c:v>
                </c:pt>
                <c:pt idx="2982" formatCode="General">
                  <c:v>-3.33740415872558E-2</c:v>
                </c:pt>
                <c:pt idx="2983" formatCode="General">
                  <c:v>-2.2445292626954001E-2</c:v>
                </c:pt>
                <c:pt idx="2984" formatCode="General">
                  <c:v>-7.7756167054079403E-3</c:v>
                </c:pt>
                <c:pt idx="2985" formatCode="General">
                  <c:v>1.02625230010965E-2</c:v>
                </c:pt>
                <c:pt idx="2986" formatCode="General">
                  <c:v>3.0395974002027901E-2</c:v>
                </c:pt>
                <c:pt idx="2987" formatCode="General">
                  <c:v>5.0230538429339201E-2</c:v>
                </c:pt>
                <c:pt idx="2988" formatCode="General">
                  <c:v>6.8476726766950893E-2</c:v>
                </c:pt>
                <c:pt idx="2989" formatCode="General">
                  <c:v>8.5099330953061894E-2</c:v>
                </c:pt>
                <c:pt idx="2990" formatCode="General">
                  <c:v>0.10033889167188501</c:v>
                </c:pt>
                <c:pt idx="2991" formatCode="General">
                  <c:v>0.114295144134822</c:v>
                </c:pt>
                <c:pt idx="2992" formatCode="General">
                  <c:v>0.12631928168610901</c:v>
                </c:pt>
                <c:pt idx="2993" formatCode="General">
                  <c:v>0.13561610607975</c:v>
                </c:pt>
                <c:pt idx="2994" formatCode="General">
                  <c:v>0.14291596503975901</c:v>
                </c:pt>
                <c:pt idx="2995" formatCode="General">
                  <c:v>0.14872571336208701</c:v>
                </c:pt>
                <c:pt idx="2996" formatCode="General">
                  <c:v>0.15264185224226501</c:v>
                </c:pt>
                <c:pt idx="2997" formatCode="General">
                  <c:v>0.15525367336471499</c:v>
                </c:pt>
                <c:pt idx="2998" formatCode="General">
                  <c:v>0.15664115673822801</c:v>
                </c:pt>
                <c:pt idx="2999" formatCode="General">
                  <c:v>0.15679225682117501</c:v>
                </c:pt>
                <c:pt idx="3000" formatCode="General">
                  <c:v>0.156036367770375</c:v>
                </c:pt>
                <c:pt idx="3001" formatCode="General">
                  <c:v>0.15459751477924599</c:v>
                </c:pt>
                <c:pt idx="3002" formatCode="General">
                  <c:v>0.15343080824328101</c:v>
                </c:pt>
                <c:pt idx="3003" formatCode="General">
                  <c:v>0.153218909733907</c:v>
                </c:pt>
                <c:pt idx="3004" formatCode="General">
                  <c:v>0.15408943075067</c:v>
                </c:pt>
                <c:pt idx="3005" formatCode="General">
                  <c:v>0.156692563123178</c:v>
                </c:pt>
                <c:pt idx="3006" formatCode="General">
                  <c:v>0.16107984231320699</c:v>
                </c:pt>
                <c:pt idx="3007" formatCode="General">
                  <c:v>0.16616363231628301</c:v>
                </c:pt>
                <c:pt idx="3008" formatCode="General">
                  <c:v>0.170775994210184</c:v>
                </c:pt>
                <c:pt idx="3009" formatCode="General">
                  <c:v>0.173584833974846</c:v>
                </c:pt>
                <c:pt idx="3010" formatCode="General">
                  <c:v>0.17474785131863299</c:v>
                </c:pt>
                <c:pt idx="3011" formatCode="General">
                  <c:v>0.175921247539681</c:v>
                </c:pt>
                <c:pt idx="3012" formatCode="General">
                  <c:v>0.178946904345019</c:v>
                </c:pt>
                <c:pt idx="3013" formatCode="General">
                  <c:v>0.185461317058145</c:v>
                </c:pt>
                <c:pt idx="3014" formatCode="General">
                  <c:v>0.19551536605953801</c:v>
                </c:pt>
                <c:pt idx="3015" formatCode="General">
                  <c:v>0.2079316888427</c:v>
                </c:pt>
                <c:pt idx="3016" formatCode="General">
                  <c:v>0.22202989495025099</c:v>
                </c:pt>
                <c:pt idx="3017" formatCode="General">
                  <c:v>0.238452536841189</c:v>
                </c:pt>
                <c:pt idx="3018" formatCode="General">
                  <c:v>0.257599129551564</c:v>
                </c:pt>
                <c:pt idx="3019" formatCode="General">
                  <c:v>0.27752261156054198</c:v>
                </c:pt>
                <c:pt idx="3020" formatCode="General">
                  <c:v>0.29596650758967202</c:v>
                </c:pt>
                <c:pt idx="3021" formatCode="General">
                  <c:v>0.31210480577419403</c:v>
                </c:pt>
                <c:pt idx="3022" formatCode="General">
                  <c:v>0.32590758400272601</c:v>
                </c:pt>
                <c:pt idx="3023" formatCode="General">
                  <c:v>0.33791028456505201</c:v>
                </c:pt>
                <c:pt idx="3024" formatCode="General">
                  <c:v>0.3487553427158</c:v>
                </c:pt>
                <c:pt idx="3025" formatCode="General">
                  <c:v>0.358714636374176</c:v>
                </c:pt>
                <c:pt idx="3026" formatCode="General">
                  <c:v>0.36790808237950501</c:v>
                </c:pt>
                <c:pt idx="3027" formatCode="General">
                  <c:v>0.37639803194257598</c:v>
                </c:pt>
                <c:pt idx="3028" formatCode="General">
                  <c:v>0.38437165634856602</c:v>
                </c:pt>
                <c:pt idx="3029" formatCode="General">
                  <c:v>0.39115240650062999</c:v>
                </c:pt>
                <c:pt idx="3030" formatCode="General">
                  <c:v>0.39632720916798098</c:v>
                </c:pt>
                <c:pt idx="3031" formatCode="General">
                  <c:v>0.40037934760051103</c:v>
                </c:pt>
                <c:pt idx="3032" formatCode="General">
                  <c:v>0.403258891925944</c:v>
                </c:pt>
                <c:pt idx="3033" formatCode="General">
                  <c:v>0.40588038010080202</c:v>
                </c:pt>
                <c:pt idx="3034" formatCode="General">
                  <c:v>0.40898526476601799</c:v>
                </c:pt>
                <c:pt idx="3035" formatCode="General">
                  <c:v>0.41170774438501601</c:v>
                </c:pt>
                <c:pt idx="3036" formatCode="General">
                  <c:v>0.41345342915016398</c:v>
                </c:pt>
                <c:pt idx="3037" formatCode="General">
                  <c:v>0.415287472361419</c:v>
                </c:pt>
                <c:pt idx="3038" formatCode="General">
                  <c:v>0.41875722017111799</c:v>
                </c:pt>
                <c:pt idx="3039" formatCode="General">
                  <c:v>0.42397608766582701</c:v>
                </c:pt>
                <c:pt idx="3040" formatCode="General">
                  <c:v>0.42954286406894199</c:v>
                </c:pt>
                <c:pt idx="3041" formatCode="General">
                  <c:v>0.433086764983661</c:v>
                </c:pt>
                <c:pt idx="3042" formatCode="General">
                  <c:v>0.43423242988515698</c:v>
                </c:pt>
                <c:pt idx="3043" formatCode="General">
                  <c:v>0.43393604775113398</c:v>
                </c:pt>
                <c:pt idx="3044" formatCode="General">
                  <c:v>0.43153940747962599</c:v>
                </c:pt>
                <c:pt idx="3045" formatCode="General">
                  <c:v>0.42622786560951598</c:v>
                </c:pt>
                <c:pt idx="3046" formatCode="General">
                  <c:v>0.41793022231139099</c:v>
                </c:pt>
                <c:pt idx="3047" formatCode="General">
                  <c:v>0.40693794183448501</c:v>
                </c:pt>
                <c:pt idx="3048" formatCode="General">
                  <c:v>0.39441525741347899</c:v>
                </c:pt>
                <c:pt idx="3049" formatCode="General">
                  <c:v>0.38180941175077598</c:v>
                </c:pt>
                <c:pt idx="3050" formatCode="General">
                  <c:v>0.369847434719558</c:v>
                </c:pt>
                <c:pt idx="3051" formatCode="General">
                  <c:v>0.359498035929529</c:v>
                </c:pt>
                <c:pt idx="3052" formatCode="General">
                  <c:v>0.35125267918284497</c:v>
                </c:pt>
                <c:pt idx="3053" formatCode="General">
                  <c:v>0.34416201013118602</c:v>
                </c:pt>
                <c:pt idx="3054" formatCode="General">
                  <c:v>0.33752668290066001</c:v>
                </c:pt>
                <c:pt idx="3055" formatCode="General">
                  <c:v>0.33235057082069103</c:v>
                </c:pt>
                <c:pt idx="3056" formatCode="General">
                  <c:v>0.33005346394355201</c:v>
                </c:pt>
                <c:pt idx="3057" formatCode="General">
                  <c:v>0.33051717968335698</c:v>
                </c:pt>
                <c:pt idx="3058" formatCode="General">
                  <c:v>0.33338721170660002</c:v>
                </c:pt>
                <c:pt idx="3059" formatCode="General">
                  <c:v>0.33905437987058601</c:v>
                </c:pt>
                <c:pt idx="3060" formatCode="General">
                  <c:v>0.34692402332008598</c:v>
                </c:pt>
                <c:pt idx="3061" formatCode="General">
                  <c:v>0.35612962436052897</c:v>
                </c:pt>
                <c:pt idx="3062" formatCode="General">
                  <c:v>0.365893597430685</c:v>
                </c:pt>
                <c:pt idx="3063" formatCode="General">
                  <c:v>0.37495957874929797</c:v>
                </c:pt>
                <c:pt idx="3064" formatCode="General">
                  <c:v>0.38151558369965999</c:v>
                </c:pt>
                <c:pt idx="3065" formatCode="General">
                  <c:v>0.38477238187417001</c:v>
                </c:pt>
                <c:pt idx="3066" formatCode="General">
                  <c:v>0.385674554514157</c:v>
                </c:pt>
                <c:pt idx="3067" formatCode="General">
                  <c:v>0.38456667707526798</c:v>
                </c:pt>
                <c:pt idx="3068" formatCode="General">
                  <c:v>0.38117258092387102</c:v>
                </c:pt>
                <c:pt idx="3069" formatCode="General">
                  <c:v>0.37635012873964002</c:v>
                </c:pt>
                <c:pt idx="3070" formatCode="General">
                  <c:v>0.37228295383971199</c:v>
                </c:pt>
                <c:pt idx="3071" formatCode="General">
                  <c:v>0.36969641889670002</c:v>
                </c:pt>
                <c:pt idx="3072" formatCode="General">
                  <c:v>0.367837303993991</c:v>
                </c:pt>
                <c:pt idx="3073" formatCode="General">
                  <c:v>0.36635578588360201</c:v>
                </c:pt>
                <c:pt idx="3074" formatCode="General">
                  <c:v>0.36553479603511002</c:v>
                </c:pt>
                <c:pt idx="3075" formatCode="General">
                  <c:v>0.36594246821180898</c:v>
                </c:pt>
                <c:pt idx="3076" formatCode="General">
                  <c:v>0.367935374316751</c:v>
                </c:pt>
                <c:pt idx="3077" formatCode="General">
                  <c:v>0.37109046839640802</c:v>
                </c:pt>
                <c:pt idx="3078" formatCode="General">
                  <c:v>0.37483492914083499</c:v>
                </c:pt>
                <c:pt idx="3079" formatCode="General">
                  <c:v>0.37965051740517097</c:v>
                </c:pt>
                <c:pt idx="3080" formatCode="General">
                  <c:v>0.38483182809955702</c:v>
                </c:pt>
                <c:pt idx="3081" formatCode="General">
                  <c:v>0.38884707135528601</c:v>
                </c:pt>
                <c:pt idx="3082" formatCode="General">
                  <c:v>0.39079739901015598</c:v>
                </c:pt>
                <c:pt idx="3083" formatCode="General">
                  <c:v>0.39104820000280699</c:v>
                </c:pt>
                <c:pt idx="3084" formatCode="General">
                  <c:v>0.39115277078984501</c:v>
                </c:pt>
                <c:pt idx="3085" formatCode="General">
                  <c:v>0.39239240659930202</c:v>
                </c:pt>
                <c:pt idx="3086" formatCode="General">
                  <c:v>0.39426068573237699</c:v>
                </c:pt>
                <c:pt idx="3087" formatCode="General">
                  <c:v>0.39625000578290998</c:v>
                </c:pt>
                <c:pt idx="3088" formatCode="General">
                  <c:v>0.39848395062875003</c:v>
                </c:pt>
                <c:pt idx="3089" formatCode="General">
                  <c:v>0.39998704862914802</c:v>
                </c:pt>
                <c:pt idx="3090" formatCode="General">
                  <c:v>0.39974045232942801</c:v>
                </c:pt>
                <c:pt idx="3091" formatCode="General">
                  <c:v>0.397243719087915</c:v>
                </c:pt>
                <c:pt idx="3092" formatCode="General">
                  <c:v>0.393418100480456</c:v>
                </c:pt>
                <c:pt idx="3093" formatCode="General">
                  <c:v>0.38916460177082302</c:v>
                </c:pt>
                <c:pt idx="3094" formatCode="General">
                  <c:v>0.38425504780669201</c:v>
                </c:pt>
                <c:pt idx="3095" formatCode="General">
                  <c:v>0.378324989386227</c:v>
                </c:pt>
                <c:pt idx="3096" formatCode="General">
                  <c:v>0.37200739278294198</c:v>
                </c:pt>
                <c:pt idx="3097" formatCode="General">
                  <c:v>0.36568663181308197</c:v>
                </c:pt>
                <c:pt idx="3098" formatCode="General">
                  <c:v>0.35941653267810098</c:v>
                </c:pt>
                <c:pt idx="3099" formatCode="General">
                  <c:v>0.35312856879098697</c:v>
                </c:pt>
                <c:pt idx="3100" formatCode="General">
                  <c:v>0.34667619991072601</c:v>
                </c:pt>
                <c:pt idx="3101" formatCode="General">
                  <c:v>0.340939345943927</c:v>
                </c:pt>
                <c:pt idx="3102" formatCode="General">
                  <c:v>0.33588597364698197</c:v>
                </c:pt>
                <c:pt idx="3103" formatCode="General">
                  <c:v>0.33072569047983602</c:v>
                </c:pt>
                <c:pt idx="3104" formatCode="General">
                  <c:v>0.32493085411098999</c:v>
                </c:pt>
                <c:pt idx="3105" formatCode="General">
                  <c:v>0.31880756003710098</c:v>
                </c:pt>
                <c:pt idx="3106" formatCode="General">
                  <c:v>0.31442681042585202</c:v>
                </c:pt>
                <c:pt idx="3107" formatCode="General">
                  <c:v>0.31318296654355399</c:v>
                </c:pt>
                <c:pt idx="3108" formatCode="General">
                  <c:v>0.31444563271776899</c:v>
                </c:pt>
                <c:pt idx="3109" formatCode="General">
                  <c:v>0.31765928136063598</c:v>
                </c:pt>
                <c:pt idx="3110" formatCode="General">
                  <c:v>0.32237694507426001</c:v>
                </c:pt>
                <c:pt idx="3111" formatCode="General">
                  <c:v>0.32758350520843599</c:v>
                </c:pt>
                <c:pt idx="3112" formatCode="General">
                  <c:v>0.33162933447273202</c:v>
                </c:pt>
                <c:pt idx="3113" formatCode="General">
                  <c:v>0.33281358838727698</c:v>
                </c:pt>
                <c:pt idx="3114" formatCode="General">
                  <c:v>0.33078331247287901</c:v>
                </c:pt>
                <c:pt idx="3115" formatCode="General">
                  <c:v>0.32590888467453999</c:v>
                </c:pt>
                <c:pt idx="3116" formatCode="General">
                  <c:v>0.31922357092891701</c:v>
                </c:pt>
                <c:pt idx="3117" formatCode="General">
                  <c:v>0.31099460920667099</c:v>
                </c:pt>
                <c:pt idx="3118" formatCode="General">
                  <c:v>0.30010337888983801</c:v>
                </c:pt>
                <c:pt idx="3119" formatCode="General">
                  <c:v>0.28625807434152001</c:v>
                </c:pt>
                <c:pt idx="3120" formatCode="General">
                  <c:v>0.270556029292912</c:v>
                </c:pt>
                <c:pt idx="3121" formatCode="General">
                  <c:v>0.25360750423330702</c:v>
                </c:pt>
                <c:pt idx="3122" formatCode="General">
                  <c:v>0.23516618860848701</c:v>
                </c:pt>
                <c:pt idx="3123" formatCode="General">
                  <c:v>0.21601564376143101</c:v>
                </c:pt>
                <c:pt idx="3124" formatCode="General">
                  <c:v>0.19721746286658101</c:v>
                </c:pt>
                <c:pt idx="3125" formatCode="General">
                  <c:v>0.17931226606839601</c:v>
                </c:pt>
                <c:pt idx="3126" formatCode="General">
                  <c:v>0.16270556792721499</c:v>
                </c:pt>
                <c:pt idx="3127" formatCode="General">
                  <c:v>0.14645775692613699</c:v>
                </c:pt>
                <c:pt idx="3128" formatCode="General">
                  <c:v>0.12969792128364799</c:v>
                </c:pt>
                <c:pt idx="3129" formatCode="General">
                  <c:v>0.11347751646163801</c:v>
                </c:pt>
                <c:pt idx="3130" formatCode="General">
                  <c:v>9.9028099203068307E-2</c:v>
                </c:pt>
                <c:pt idx="3131" formatCode="General">
                  <c:v>8.6541961648773799E-2</c:v>
                </c:pt>
                <c:pt idx="3132" formatCode="General">
                  <c:v>7.5557632930993004E-2</c:v>
                </c:pt>
                <c:pt idx="3133" formatCode="General">
                  <c:v>6.5835209653510002E-2</c:v>
                </c:pt>
                <c:pt idx="3134" formatCode="General">
                  <c:v>5.7010456617678403E-2</c:v>
                </c:pt>
                <c:pt idx="3135" formatCode="General">
                  <c:v>4.9133168281999803E-2</c:v>
                </c:pt>
                <c:pt idx="3136" formatCode="General">
                  <c:v>4.25902264720237E-2</c:v>
                </c:pt>
                <c:pt idx="3137" formatCode="General">
                  <c:v>3.5991510538103302E-2</c:v>
                </c:pt>
                <c:pt idx="3138" formatCode="General">
                  <c:v>2.7832202992638801E-2</c:v>
                </c:pt>
                <c:pt idx="3139" formatCode="General">
                  <c:v>1.8211883077422698E-2</c:v>
                </c:pt>
                <c:pt idx="3140" formatCode="General">
                  <c:v>8.2411454791810196E-3</c:v>
                </c:pt>
                <c:pt idx="3141" formatCode="General">
                  <c:v>-9.4471073432281401E-4</c:v>
                </c:pt>
                <c:pt idx="3142" formatCode="General">
                  <c:v>-9.8641118698934906E-3</c:v>
                </c:pt>
                <c:pt idx="3143" formatCode="General">
                  <c:v>-2.0001860657075099E-2</c:v>
                </c:pt>
                <c:pt idx="3144" formatCode="General">
                  <c:v>-3.25801322820733E-2</c:v>
                </c:pt>
                <c:pt idx="3145" formatCode="General">
                  <c:v>-4.7994404200552197E-2</c:v>
                </c:pt>
                <c:pt idx="3146" formatCode="General">
                  <c:v>-6.5414348829753596E-2</c:v>
                </c:pt>
                <c:pt idx="3147" formatCode="General">
                  <c:v>-8.4890862477560197E-2</c:v>
                </c:pt>
                <c:pt idx="3148" formatCode="General">
                  <c:v>-0.107633626378144</c:v>
                </c:pt>
                <c:pt idx="3149" formatCode="General">
                  <c:v>-0.133928542154023</c:v>
                </c:pt>
                <c:pt idx="3150" formatCode="General">
                  <c:v>-0.16317805415730299</c:v>
                </c:pt>
                <c:pt idx="3151" formatCode="General">
                  <c:v>-0.193877807526286</c:v>
                </c:pt>
                <c:pt idx="3152" formatCode="General">
                  <c:v>-0.223566170476101</c:v>
                </c:pt>
                <c:pt idx="3153" formatCode="General">
                  <c:v>-0.25012156536814201</c:v>
                </c:pt>
                <c:pt idx="3154" formatCode="General">
                  <c:v>-0.27219704713197301</c:v>
                </c:pt>
                <c:pt idx="3155" formatCode="General">
                  <c:v>-0.28867290415755598</c:v>
                </c:pt>
                <c:pt idx="3156" formatCode="General">
                  <c:v>-0.299600918138271</c:v>
                </c:pt>
                <c:pt idx="3157" formatCode="General">
                  <c:v>-0.30553057005418899</c:v>
                </c:pt>
                <c:pt idx="3158" formatCode="General">
                  <c:v>-0.30730348222447401</c:v>
                </c:pt>
                <c:pt idx="3159" formatCode="General">
                  <c:v>-0.30600356011169899</c:v>
                </c:pt>
                <c:pt idx="3160" formatCode="General">
                  <c:v>-0.30315044818137499</c:v>
                </c:pt>
                <c:pt idx="3161" formatCode="General">
                  <c:v>-0.300142931753134</c:v>
                </c:pt>
                <c:pt idx="3162" formatCode="General">
                  <c:v>-0.29741590161829301</c:v>
                </c:pt>
                <c:pt idx="3163" formatCode="General">
                  <c:v>-0.295318470595264</c:v>
                </c:pt>
                <c:pt idx="3164" formatCode="General">
                  <c:v>-0.29355997632453401</c:v>
                </c:pt>
                <c:pt idx="3165" formatCode="General">
                  <c:v>-0.291699241236417</c:v>
                </c:pt>
                <c:pt idx="3166" formatCode="General">
                  <c:v>-0.29046958514520499</c:v>
                </c:pt>
                <c:pt idx="3167" formatCode="General">
                  <c:v>-0.29139663593314302</c:v>
                </c:pt>
                <c:pt idx="3168" formatCode="General">
                  <c:v>-0.29527383502996002</c:v>
                </c:pt>
                <c:pt idx="3169" formatCode="General">
                  <c:v>-0.301608760211594</c:v>
                </c:pt>
                <c:pt idx="3170" formatCode="General">
                  <c:v>-0.30994398954477098</c:v>
                </c:pt>
                <c:pt idx="3171" formatCode="General">
                  <c:v>-0.31987841911058601</c:v>
                </c:pt>
                <c:pt idx="3172" formatCode="General">
                  <c:v>-0.33141978460069499</c:v>
                </c:pt>
                <c:pt idx="3173" formatCode="General">
                  <c:v>-0.34482166645283502</c:v>
                </c:pt>
                <c:pt idx="3174" formatCode="General">
                  <c:v>-0.36093464136627901</c:v>
                </c:pt>
                <c:pt idx="3175" formatCode="General">
                  <c:v>-0.37939819447034701</c:v>
                </c:pt>
                <c:pt idx="3176" formatCode="General">
                  <c:v>-0.39722653165042898</c:v>
                </c:pt>
                <c:pt idx="3177" formatCode="General">
                  <c:v>-0.412399140366284</c:v>
                </c:pt>
                <c:pt idx="3178" formatCode="General">
                  <c:v>-0.42503685906196798</c:v>
                </c:pt>
                <c:pt idx="3179" formatCode="General">
                  <c:v>-0.43577906910692699</c:v>
                </c:pt>
                <c:pt idx="3180" formatCode="General">
                  <c:v>-0.44401572045480397</c:v>
                </c:pt>
                <c:pt idx="3181" formatCode="General">
                  <c:v>-0.44861761613006401</c:v>
                </c:pt>
                <c:pt idx="3182" formatCode="General">
                  <c:v>-0.44936421567832102</c:v>
                </c:pt>
                <c:pt idx="3183" formatCode="General">
                  <c:v>-0.44728016460773601</c:v>
                </c:pt>
                <c:pt idx="3184" formatCode="General">
                  <c:v>-0.44343981484072398</c:v>
                </c:pt>
                <c:pt idx="3185" formatCode="General">
                  <c:v>-0.43805624598786802</c:v>
                </c:pt>
                <c:pt idx="3186" formatCode="General">
                  <c:v>-0.43160916884744199</c:v>
                </c:pt>
                <c:pt idx="3187" formatCode="General">
                  <c:v>-0.42442008825315197</c:v>
                </c:pt>
                <c:pt idx="3188" formatCode="General">
                  <c:v>-0.41655536903313001</c:v>
                </c:pt>
                <c:pt idx="3189" formatCode="General">
                  <c:v>-0.40900988965136198</c:v>
                </c:pt>
                <c:pt idx="3190" formatCode="General">
                  <c:v>-0.40303836296780798</c:v>
                </c:pt>
                <c:pt idx="3191" formatCode="General">
                  <c:v>-0.39975243493581097</c:v>
                </c:pt>
                <c:pt idx="3192" formatCode="General">
                  <c:v>-0.39962381682638398</c:v>
                </c:pt>
                <c:pt idx="3193" formatCode="General">
                  <c:v>-0.402150147577372</c:v>
                </c:pt>
                <c:pt idx="3194" formatCode="General">
                  <c:v>-0.40587367271910502</c:v>
                </c:pt>
                <c:pt idx="3195" formatCode="General">
                  <c:v>-0.40997047876605403</c:v>
                </c:pt>
                <c:pt idx="3196" formatCode="General">
                  <c:v>-0.41515974916155401</c:v>
                </c:pt>
                <c:pt idx="3197" formatCode="General">
                  <c:v>-0.42137079229691399</c:v>
                </c:pt>
                <c:pt idx="3198" formatCode="General">
                  <c:v>-0.42838461710668102</c:v>
                </c:pt>
                <c:pt idx="3199" formatCode="General">
                  <c:v>-0.43715127333598802</c:v>
                </c:pt>
                <c:pt idx="3200" formatCode="General">
                  <c:v>-0.44775317688230598</c:v>
                </c:pt>
                <c:pt idx="3201" formatCode="General">
                  <c:v>-0.45915121456721403</c:v>
                </c:pt>
                <c:pt idx="3202" formatCode="General">
                  <c:v>-0.47035681270655699</c:v>
                </c:pt>
                <c:pt idx="3203" formatCode="General">
                  <c:v>-0.48149610216750199</c:v>
                </c:pt>
                <c:pt idx="3204" formatCode="General">
                  <c:v>-0.49270418969865898</c:v>
                </c:pt>
                <c:pt idx="3205" formatCode="General">
                  <c:v>-0.50273735326607805</c:v>
                </c:pt>
                <c:pt idx="3206" formatCode="General">
                  <c:v>-0.51108935216624096</c:v>
                </c:pt>
                <c:pt idx="3207" formatCode="General">
                  <c:v>-0.51823307599632495</c:v>
                </c:pt>
                <c:pt idx="3208" formatCode="General">
                  <c:v>-0.524097386289745</c:v>
                </c:pt>
                <c:pt idx="3209" formatCode="General">
                  <c:v>-0.52843534671876002</c:v>
                </c:pt>
                <c:pt idx="3210" formatCode="General">
                  <c:v>-0.531060405438181</c:v>
                </c:pt>
                <c:pt idx="3211" formatCode="General">
                  <c:v>-0.53265637596567805</c:v>
                </c:pt>
                <c:pt idx="3212" formatCode="General">
                  <c:v>-0.53412017876860196</c:v>
                </c:pt>
                <c:pt idx="3213" formatCode="General">
                  <c:v>-0.53524344102203003</c:v>
                </c:pt>
                <c:pt idx="3214" formatCode="General">
                  <c:v>-0.53556445751062698</c:v>
                </c:pt>
                <c:pt idx="3215" formatCode="General">
                  <c:v>-0.53603516323584399</c:v>
                </c:pt>
                <c:pt idx="3216" formatCode="General">
                  <c:v>-0.53740028787979199</c:v>
                </c:pt>
                <c:pt idx="3217" formatCode="General">
                  <c:v>-0.539058126180334</c:v>
                </c:pt>
                <c:pt idx="3218" formatCode="General">
                  <c:v>-0.54061804082957998</c:v>
                </c:pt>
                <c:pt idx="3219" formatCode="General">
                  <c:v>-0.54217406272708701</c:v>
                </c:pt>
                <c:pt idx="3220" formatCode="General">
                  <c:v>-0.54409659267189203</c:v>
                </c:pt>
                <c:pt idx="3221" formatCode="General">
                  <c:v>-0.54616758158338496</c:v>
                </c:pt>
                <c:pt idx="3222" formatCode="General">
                  <c:v>-0.54859475175262495</c:v>
                </c:pt>
                <c:pt idx="3223" formatCode="General">
                  <c:v>-0.55175226429208502</c:v>
                </c:pt>
                <c:pt idx="3224" formatCode="General">
                  <c:v>-0.55464910215046204</c:v>
                </c:pt>
                <c:pt idx="3225" formatCode="General">
                  <c:v>-0.55666465598696302</c:v>
                </c:pt>
                <c:pt idx="3226" formatCode="General">
                  <c:v>-0.55712831916366701</c:v>
                </c:pt>
                <c:pt idx="3227" formatCode="General">
                  <c:v>-0.55491414230440395</c:v>
                </c:pt>
                <c:pt idx="3228" formatCode="General">
                  <c:v>-0.55031932948564899</c:v>
                </c:pt>
                <c:pt idx="3229" formatCode="General">
                  <c:v>-0.54401837201122205</c:v>
                </c:pt>
                <c:pt idx="3230" formatCode="General">
                  <c:v>-0.53651229445238202</c:v>
                </c:pt>
                <c:pt idx="3231" formatCode="General">
                  <c:v>-0.52774223863686998</c:v>
                </c:pt>
                <c:pt idx="3232" formatCode="General">
                  <c:v>-0.517186633789677</c:v>
                </c:pt>
                <c:pt idx="3233" formatCode="General">
                  <c:v>-0.50561874339652502</c:v>
                </c:pt>
                <c:pt idx="3234" formatCode="General">
                  <c:v>-0.49490361983935099</c:v>
                </c:pt>
                <c:pt idx="3235" formatCode="General">
                  <c:v>-0.48552445996656701</c:v>
                </c:pt>
                <c:pt idx="3236" formatCode="General">
                  <c:v>-0.47631196362519601</c:v>
                </c:pt>
                <c:pt idx="3237" formatCode="General">
                  <c:v>-0.46590459689448699</c:v>
                </c:pt>
                <c:pt idx="3238" formatCode="General">
                  <c:v>-0.45388497395280197</c:v>
                </c:pt>
                <c:pt idx="3239" formatCode="General">
                  <c:v>-0.44069302553617601</c:v>
                </c:pt>
                <c:pt idx="3240" formatCode="General">
                  <c:v>-0.42695660364011101</c:v>
                </c:pt>
                <c:pt idx="3241" formatCode="General">
                  <c:v>-0.41394229638143398</c:v>
                </c:pt>
                <c:pt idx="3242" formatCode="General">
                  <c:v>-0.402340672455966</c:v>
                </c:pt>
                <c:pt idx="3243" formatCode="General">
                  <c:v>-0.39258496744006599</c:v>
                </c:pt>
                <c:pt idx="3244" formatCode="General">
                  <c:v>-0.38510192483641498</c:v>
                </c:pt>
                <c:pt idx="3245" formatCode="General">
                  <c:v>-0.379180661713304</c:v>
                </c:pt>
                <c:pt idx="3246" formatCode="General">
                  <c:v>-0.37408797510554198</c:v>
                </c:pt>
                <c:pt idx="3247" formatCode="General">
                  <c:v>-0.36975534717187503</c:v>
                </c:pt>
                <c:pt idx="3248" formatCode="General">
                  <c:v>-0.36560228282632301</c:v>
                </c:pt>
                <c:pt idx="3249" formatCode="General">
                  <c:v>-0.36029752290296602</c:v>
                </c:pt>
                <c:pt idx="3250" formatCode="General">
                  <c:v>-0.35349311852941601</c:v>
                </c:pt>
                <c:pt idx="3251" formatCode="General">
                  <c:v>-0.34493972680319002</c:v>
                </c:pt>
                <c:pt idx="3252" formatCode="General">
                  <c:v>-0.33527383776839798</c:v>
                </c:pt>
                <c:pt idx="3253" formatCode="General">
                  <c:v>-0.32529789619287702</c:v>
                </c:pt>
                <c:pt idx="3254" formatCode="General">
                  <c:v>-0.31493741135095699</c:v>
                </c:pt>
                <c:pt idx="3255" formatCode="General">
                  <c:v>-0.304153712028642</c:v>
                </c:pt>
                <c:pt idx="3256" formatCode="General">
                  <c:v>-0.29339108260500801</c:v>
                </c:pt>
                <c:pt idx="3257" formatCode="General">
                  <c:v>-0.28293121313651698</c:v>
                </c:pt>
                <c:pt idx="3258" formatCode="General">
                  <c:v>-0.27248409661726097</c:v>
                </c:pt>
                <c:pt idx="3259" formatCode="General">
                  <c:v>-0.26118265365256199</c:v>
                </c:pt>
                <c:pt idx="3260" formatCode="General">
                  <c:v>-0.24787217756547</c:v>
                </c:pt>
                <c:pt idx="3261" formatCode="General">
                  <c:v>-0.23225144175072299</c:v>
                </c:pt>
                <c:pt idx="3262" formatCode="General">
                  <c:v>-0.21556356292033799</c:v>
                </c:pt>
                <c:pt idx="3263" formatCode="General">
                  <c:v>-0.19856925425841701</c:v>
                </c:pt>
                <c:pt idx="3264" formatCode="General">
                  <c:v>-0.18099382543995099</c:v>
                </c:pt>
                <c:pt idx="3265" formatCode="General">
                  <c:v>-0.16360915054754899</c:v>
                </c:pt>
                <c:pt idx="3266" formatCode="General">
                  <c:v>-0.147220815564856</c:v>
                </c:pt>
                <c:pt idx="3267" formatCode="General">
                  <c:v>-0.132068363139557</c:v>
                </c:pt>
                <c:pt idx="3268" formatCode="General">
                  <c:v>-0.11825629855205901</c:v>
                </c:pt>
                <c:pt idx="3269" formatCode="General">
                  <c:v>-0.10614589325913799</c:v>
                </c:pt>
                <c:pt idx="3270" formatCode="General">
                  <c:v>-9.6680136265668404E-2</c:v>
                </c:pt>
                <c:pt idx="3271" formatCode="General">
                  <c:v>-8.9657375630885106E-2</c:v>
                </c:pt>
                <c:pt idx="3272" formatCode="General">
                  <c:v>-8.38233689354866E-2</c:v>
                </c:pt>
                <c:pt idx="3273" formatCode="General">
                  <c:v>-7.9203561484235505E-2</c:v>
                </c:pt>
                <c:pt idx="3274" formatCode="General">
                  <c:v>-7.5302387151375702E-2</c:v>
                </c:pt>
                <c:pt idx="3275" formatCode="General">
                  <c:v>-7.1100809427355402E-2</c:v>
                </c:pt>
                <c:pt idx="3276" formatCode="General">
                  <c:v>-6.5726107418669799E-2</c:v>
                </c:pt>
                <c:pt idx="3277" formatCode="General">
                  <c:v>-5.9416653890247098E-2</c:v>
                </c:pt>
                <c:pt idx="3278" formatCode="General">
                  <c:v>-5.2822034362518699E-2</c:v>
                </c:pt>
                <c:pt idx="3279" formatCode="General">
                  <c:v>-4.49747801117076E-2</c:v>
                </c:pt>
                <c:pt idx="3280" formatCode="General">
                  <c:v>-3.5284665436674398E-2</c:v>
                </c:pt>
                <c:pt idx="3281" formatCode="General">
                  <c:v>-2.4560730862388001E-2</c:v>
                </c:pt>
                <c:pt idx="3282" formatCode="General">
                  <c:v>-1.3624068107989801E-2</c:v>
                </c:pt>
                <c:pt idx="3283" formatCode="General">
                  <c:v>-2.3455840404792202E-3</c:v>
                </c:pt>
                <c:pt idx="3284" formatCode="General">
                  <c:v>1.03385920492762E-2</c:v>
                </c:pt>
                <c:pt idx="3285" formatCode="General">
                  <c:v>2.5269520711845E-2</c:v>
                </c:pt>
                <c:pt idx="3286" formatCode="General">
                  <c:v>4.2221626645700602E-2</c:v>
                </c:pt>
                <c:pt idx="3287" formatCode="General">
                  <c:v>6.0092700714320699E-2</c:v>
                </c:pt>
                <c:pt idx="3288" formatCode="General">
                  <c:v>7.7408080395793694E-2</c:v>
                </c:pt>
                <c:pt idx="3289" formatCode="General">
                  <c:v>9.3455068636058805E-2</c:v>
                </c:pt>
                <c:pt idx="3290" formatCode="General">
                  <c:v>0.10815203572304</c:v>
                </c:pt>
                <c:pt idx="3291" formatCode="General">
                  <c:v>0.12157323902980301</c:v>
                </c:pt>
                <c:pt idx="3292" formatCode="General">
                  <c:v>0.13442999731857899</c:v>
                </c:pt>
                <c:pt idx="3293" formatCode="General">
                  <c:v>0.14729352848389299</c:v>
                </c:pt>
                <c:pt idx="3294" formatCode="General">
                  <c:v>0.16017810238168301</c:v>
                </c:pt>
                <c:pt idx="3295" formatCode="General">
                  <c:v>0.173282221822188</c:v>
                </c:pt>
                <c:pt idx="3296" formatCode="General">
                  <c:v>0.18638798228595799</c:v>
                </c:pt>
                <c:pt idx="3297" formatCode="General">
                  <c:v>0.199019076238482</c:v>
                </c:pt>
                <c:pt idx="3298" formatCode="General">
                  <c:v>0.21073605483024599</c:v>
                </c:pt>
                <c:pt idx="3299" formatCode="General">
                  <c:v>0.22105969223775501</c:v>
                </c:pt>
                <c:pt idx="3300" formatCode="General">
                  <c:v>0.229367372866049</c:v>
                </c:pt>
                <c:pt idx="3301" formatCode="General">
                  <c:v>0.23649695511628399</c:v>
                </c:pt>
                <c:pt idx="3302" formatCode="General">
                  <c:v>0.244194849272549</c:v>
                </c:pt>
                <c:pt idx="3303" formatCode="General">
                  <c:v>0.25311326409497698</c:v>
                </c:pt>
                <c:pt idx="3304" formatCode="General">
                  <c:v>0.263278294478278</c:v>
                </c:pt>
                <c:pt idx="3305" formatCode="General">
                  <c:v>0.27449690094676499</c:v>
                </c:pt>
                <c:pt idx="3306" formatCode="General">
                  <c:v>0.28702382565611201</c:v>
                </c:pt>
                <c:pt idx="3307" formatCode="General">
                  <c:v>0.30111463106314301</c:v>
                </c:pt>
                <c:pt idx="3308" formatCode="General">
                  <c:v>0.316741263366216</c:v>
                </c:pt>
                <c:pt idx="3309" formatCode="General">
                  <c:v>0.33386194338417002</c:v>
                </c:pt>
                <c:pt idx="3310" formatCode="General">
                  <c:v>0.35179130806408898</c:v>
                </c:pt>
                <c:pt idx="3311" formatCode="General">
                  <c:v>0.36939224388081798</c:v>
                </c:pt>
                <c:pt idx="3312" formatCode="General">
                  <c:v>0.386247854802444</c:v>
                </c:pt>
                <c:pt idx="3313" formatCode="General">
                  <c:v>0.40249729861276201</c:v>
                </c:pt>
                <c:pt idx="3314" formatCode="General">
                  <c:v>0.41759182313805299</c:v>
                </c:pt>
                <c:pt idx="3315" formatCode="General">
                  <c:v>0.430574744330812</c:v>
                </c:pt>
                <c:pt idx="3316" formatCode="General">
                  <c:v>0.44159306262870501</c:v>
                </c:pt>
                <c:pt idx="3317" formatCode="General">
                  <c:v>0.451255613864815</c:v>
                </c:pt>
                <c:pt idx="3318" formatCode="General">
                  <c:v>0.45969940828890099</c:v>
                </c:pt>
                <c:pt idx="3319" formatCode="General">
                  <c:v>0.46725161744191002</c:v>
                </c:pt>
                <c:pt idx="3320" formatCode="General">
                  <c:v>0.47461429371899699</c:v>
                </c:pt>
                <c:pt idx="3321" formatCode="General">
                  <c:v>0.48253732202733501</c:v>
                </c:pt>
                <c:pt idx="3322" formatCode="General">
                  <c:v>0.49109068759299301</c:v>
                </c:pt>
                <c:pt idx="3323" formatCode="General">
                  <c:v>0.50020596699961495</c:v>
                </c:pt>
                <c:pt idx="3324" formatCode="General">
                  <c:v>0.51053452967801205</c:v>
                </c:pt>
                <c:pt idx="3325" formatCode="General">
                  <c:v>0.52269550611210003</c:v>
                </c:pt>
                <c:pt idx="3326" formatCode="General">
                  <c:v>0.535725110023059</c:v>
                </c:pt>
                <c:pt idx="3327" formatCode="General">
                  <c:v>0.54797776849208102</c:v>
                </c:pt>
                <c:pt idx="3328" formatCode="General">
                  <c:v>0.55895404952060002</c:v>
                </c:pt>
                <c:pt idx="3329" formatCode="General">
                  <c:v>0.56867433250955102</c:v>
                </c:pt>
                <c:pt idx="3330" formatCode="General">
                  <c:v>0.576918320386832</c:v>
                </c:pt>
                <c:pt idx="3331" formatCode="General">
                  <c:v>0.58312324896481604</c:v>
                </c:pt>
                <c:pt idx="3332" formatCode="General">
                  <c:v>0.58701685884652399</c:v>
                </c:pt>
                <c:pt idx="3333" formatCode="General">
                  <c:v>0.58913299345208603</c:v>
                </c:pt>
                <c:pt idx="3334" formatCode="General">
                  <c:v>0.58973481590596899</c:v>
                </c:pt>
                <c:pt idx="3335" formatCode="General">
                  <c:v>0.58845231623820704</c:v>
                </c:pt>
                <c:pt idx="3336" formatCode="General">
                  <c:v>0.58540029617864298</c:v>
                </c:pt>
                <c:pt idx="3337" formatCode="General">
                  <c:v>0.58103598920558097</c:v>
                </c:pt>
                <c:pt idx="3338" formatCode="General">
                  <c:v>0.57593686663641996</c:v>
                </c:pt>
                <c:pt idx="3339" formatCode="General">
                  <c:v>0.57140526826585802</c:v>
                </c:pt>
                <c:pt idx="3340" formatCode="General">
                  <c:v>0.56846701123878396</c:v>
                </c:pt>
                <c:pt idx="3341" formatCode="General">
                  <c:v>0.56684790106456495</c:v>
                </c:pt>
                <c:pt idx="3342" formatCode="General">
                  <c:v>0.56474659207741795</c:v>
                </c:pt>
                <c:pt idx="3343" formatCode="General">
                  <c:v>0.56148470593399702</c:v>
                </c:pt>
                <c:pt idx="3344" formatCode="General">
                  <c:v>0.55832192295969296</c:v>
                </c:pt>
                <c:pt idx="3345" formatCode="General">
                  <c:v>0.55565645856964696</c:v>
                </c:pt>
                <c:pt idx="3346" formatCode="General">
                  <c:v>0.55300840655207295</c:v>
                </c:pt>
                <c:pt idx="3347" formatCode="General">
                  <c:v>0.54970571391293599</c:v>
                </c:pt>
                <c:pt idx="3348" formatCode="General">
                  <c:v>0.54595895975182795</c:v>
                </c:pt>
                <c:pt idx="3349" formatCode="General">
                  <c:v>0.54236634993281596</c:v>
                </c:pt>
                <c:pt idx="3350" formatCode="General">
                  <c:v>0.53943482083427896</c:v>
                </c:pt>
                <c:pt idx="3351" formatCode="General">
                  <c:v>0.53711033050241597</c:v>
                </c:pt>
                <c:pt idx="3352" formatCode="General">
                  <c:v>0.53630475128191901</c:v>
                </c:pt>
                <c:pt idx="3353" formatCode="General">
                  <c:v>0.53761722889993602</c:v>
                </c:pt>
                <c:pt idx="3354" formatCode="General">
                  <c:v>0.54003195791466396</c:v>
                </c:pt>
                <c:pt idx="3355" formatCode="General">
                  <c:v>0.543993879443881</c:v>
                </c:pt>
                <c:pt idx="3356" formatCode="General">
                  <c:v>0.55000549677192601</c:v>
                </c:pt>
                <c:pt idx="3357" formatCode="General">
                  <c:v>0.557334182323038</c:v>
                </c:pt>
                <c:pt idx="3358" formatCode="General">
                  <c:v>0.56523896790393702</c:v>
                </c:pt>
                <c:pt idx="3359" formatCode="General">
                  <c:v>0.57343682061881296</c:v>
                </c:pt>
                <c:pt idx="3360" formatCode="General">
                  <c:v>0.58022298695891605</c:v>
                </c:pt>
                <c:pt idx="3361" formatCode="General">
                  <c:v>0.58371665484930901</c:v>
                </c:pt>
                <c:pt idx="3362" formatCode="General">
                  <c:v>0.58345235481822599</c:v>
                </c:pt>
                <c:pt idx="3363" formatCode="General">
                  <c:v>0.57941730009362202</c:v>
                </c:pt>
                <c:pt idx="3364" formatCode="General">
                  <c:v>0.57127108827908701</c:v>
                </c:pt>
                <c:pt idx="3365" formatCode="General">
                  <c:v>0.55886831775944201</c:v>
                </c:pt>
                <c:pt idx="3366" formatCode="General">
                  <c:v>0.54315741827778097</c:v>
                </c:pt>
                <c:pt idx="3367" formatCode="General">
                  <c:v>0.52413594224821103</c:v>
                </c:pt>
                <c:pt idx="3368" formatCode="General">
                  <c:v>0.501788157058082</c:v>
                </c:pt>
                <c:pt idx="3369" formatCode="General">
                  <c:v>0.47676809604160902</c:v>
                </c:pt>
                <c:pt idx="3370" formatCode="General">
                  <c:v>0.45014710174357397</c:v>
                </c:pt>
                <c:pt idx="3371" formatCode="General">
                  <c:v>0.42348232938333102</c:v>
                </c:pt>
                <c:pt idx="3372" formatCode="General">
                  <c:v>0.39740346213446598</c:v>
                </c:pt>
                <c:pt idx="3373" formatCode="General">
                  <c:v>0.37250567600647499</c:v>
                </c:pt>
                <c:pt idx="3374" formatCode="General">
                  <c:v>0.34976808812569898</c:v>
                </c:pt>
                <c:pt idx="3375" formatCode="General">
                  <c:v>0.33011935954091998</c:v>
                </c:pt>
                <c:pt idx="3376" formatCode="General">
                  <c:v>0.314096037985518</c:v>
                </c:pt>
                <c:pt idx="3377" formatCode="General">
                  <c:v>0.30189544436207399</c:v>
                </c:pt>
                <c:pt idx="3378" formatCode="General">
                  <c:v>0.29381363532483301</c:v>
                </c:pt>
                <c:pt idx="3379" formatCode="General">
                  <c:v>0.28925905159912302</c:v>
                </c:pt>
                <c:pt idx="3380" formatCode="General">
                  <c:v>0.28735152054716101</c:v>
                </c:pt>
                <c:pt idx="3381" formatCode="General">
                  <c:v>0.28756633341441301</c:v>
                </c:pt>
                <c:pt idx="3382" formatCode="General">
                  <c:v>0.28918902619565101</c:v>
                </c:pt>
                <c:pt idx="3383" formatCode="General">
                  <c:v>0.29215821187111901</c:v>
                </c:pt>
                <c:pt idx="3384" formatCode="General">
                  <c:v>0.29600548712959901</c:v>
                </c:pt>
                <c:pt idx="3385" formatCode="General">
                  <c:v>0.30005622210095101</c:v>
                </c:pt>
                <c:pt idx="3386" formatCode="General">
                  <c:v>0.30430011854167399</c:v>
                </c:pt>
                <c:pt idx="3387" formatCode="General">
                  <c:v>0.30850246364934297</c:v>
                </c:pt>
                <c:pt idx="3388" formatCode="General">
                  <c:v>0.312507097359777</c:v>
                </c:pt>
                <c:pt idx="3389" formatCode="General">
                  <c:v>0.31550437370538498</c:v>
                </c:pt>
                <c:pt idx="3390" formatCode="General">
                  <c:v>0.31684398164673999</c:v>
                </c:pt>
                <c:pt idx="3391" formatCode="General">
                  <c:v>0.31659352307197902</c:v>
                </c:pt>
                <c:pt idx="3392" formatCode="General">
                  <c:v>0.31447828934623201</c:v>
                </c:pt>
                <c:pt idx="3393" formatCode="General">
                  <c:v>0.31008159189992401</c:v>
                </c:pt>
                <c:pt idx="3394" formatCode="General">
                  <c:v>0.30311852829318298</c:v>
                </c:pt>
                <c:pt idx="3395" formatCode="General">
                  <c:v>0.29425967187998198</c:v>
                </c:pt>
                <c:pt idx="3396" formatCode="General">
                  <c:v>0.28469042330919903</c:v>
                </c:pt>
                <c:pt idx="3397" formatCode="General">
                  <c:v>0.27420690472543702</c:v>
                </c:pt>
                <c:pt idx="3398" formatCode="General">
                  <c:v>0.26284292140022703</c:v>
                </c:pt>
                <c:pt idx="3399" formatCode="General">
                  <c:v>0.25210994154942401</c:v>
                </c:pt>
                <c:pt idx="3400" formatCode="General">
                  <c:v>0.24199786153462099</c:v>
                </c:pt>
                <c:pt idx="3401" formatCode="General">
                  <c:v>0.231187570934211</c:v>
                </c:pt>
                <c:pt idx="3402" formatCode="General">
                  <c:v>0.21909343587611499</c:v>
                </c:pt>
                <c:pt idx="3403" formatCode="General">
                  <c:v>0.20704262036832999</c:v>
                </c:pt>
                <c:pt idx="3404" formatCode="General">
                  <c:v>0.195897598915999</c:v>
                </c:pt>
                <c:pt idx="3405" formatCode="General">
                  <c:v>0.185767980209567</c:v>
                </c:pt>
                <c:pt idx="3406" formatCode="General">
                  <c:v>0.17765939356542099</c:v>
                </c:pt>
                <c:pt idx="3407" formatCode="General">
                  <c:v>0.17143449627325399</c:v>
                </c:pt>
                <c:pt idx="3408" formatCode="General">
                  <c:v>0.16634536362614799</c:v>
                </c:pt>
                <c:pt idx="3409" formatCode="General">
                  <c:v>0.16211295755792801</c:v>
                </c:pt>
                <c:pt idx="3410" formatCode="General">
                  <c:v>0.158650673010477</c:v>
                </c:pt>
                <c:pt idx="3411" formatCode="General">
                  <c:v>0.15580564173942499</c:v>
                </c:pt>
                <c:pt idx="3412" formatCode="General">
                  <c:v>0.15322889458078701</c:v>
                </c:pt>
                <c:pt idx="3413" formatCode="General">
                  <c:v>0.150528035071955</c:v>
                </c:pt>
                <c:pt idx="3414" formatCode="General">
                  <c:v>0.14714996683338799</c:v>
                </c:pt>
                <c:pt idx="3415" formatCode="General">
                  <c:v>0.142936344733813</c:v>
                </c:pt>
                <c:pt idx="3416" formatCode="General">
                  <c:v>0.137623394305215</c:v>
                </c:pt>
                <c:pt idx="3417" formatCode="General">
                  <c:v>0.13104235797654301</c:v>
                </c:pt>
                <c:pt idx="3418" formatCode="General">
                  <c:v>0.124221140605192</c:v>
                </c:pt>
                <c:pt idx="3419" formatCode="General">
                  <c:v>0.11742398930214901</c:v>
                </c:pt>
                <c:pt idx="3420" formatCode="General">
                  <c:v>0.110564524665487</c:v>
                </c:pt>
                <c:pt idx="3421" formatCode="General">
                  <c:v>0.103596588472555</c:v>
                </c:pt>
                <c:pt idx="3422" formatCode="General">
                  <c:v>9.6559499636320101E-2</c:v>
                </c:pt>
                <c:pt idx="3423" formatCode="General">
                  <c:v>9.0008235014244001E-2</c:v>
                </c:pt>
                <c:pt idx="3424" formatCode="General">
                  <c:v>8.4447235597724504E-2</c:v>
                </c:pt>
                <c:pt idx="3425" formatCode="General">
                  <c:v>8.0131684937243694E-2</c:v>
                </c:pt>
                <c:pt idx="3426" formatCode="General">
                  <c:v>7.5701038503292295E-2</c:v>
                </c:pt>
                <c:pt idx="3427" formatCode="General">
                  <c:v>6.9347939543296197E-2</c:v>
                </c:pt>
                <c:pt idx="3428" formatCode="General">
                  <c:v>6.1185980530156302E-2</c:v>
                </c:pt>
                <c:pt idx="3429" formatCode="General">
                  <c:v>5.2242707807902501E-2</c:v>
                </c:pt>
                <c:pt idx="3430" formatCode="General">
                  <c:v>4.3472140279464701E-2</c:v>
                </c:pt>
                <c:pt idx="3431" formatCode="General">
                  <c:v>3.4403652565911297E-2</c:v>
                </c:pt>
                <c:pt idx="3432" formatCode="General">
                  <c:v>2.3941614170856999E-2</c:v>
                </c:pt>
                <c:pt idx="3433" formatCode="General">
                  <c:v>1.20701004940377E-2</c:v>
                </c:pt>
                <c:pt idx="3434" formatCode="General">
                  <c:v>-6.7587370507586001E-4</c:v>
                </c:pt>
                <c:pt idx="3435" formatCode="General">
                  <c:v>-1.3451911415234699E-2</c:v>
                </c:pt>
                <c:pt idx="3436" formatCode="General">
                  <c:v>-2.6365554644823999E-2</c:v>
                </c:pt>
                <c:pt idx="3437" formatCode="General">
                  <c:v>-3.9777882285399302E-2</c:v>
                </c:pt>
                <c:pt idx="3438" formatCode="General">
                  <c:v>-5.3400758425249599E-2</c:v>
                </c:pt>
                <c:pt idx="3439" formatCode="General">
                  <c:v>-6.6618014411371398E-2</c:v>
                </c:pt>
                <c:pt idx="3440" formatCode="General">
                  <c:v>-7.8527650607275498E-2</c:v>
                </c:pt>
                <c:pt idx="3441" formatCode="General">
                  <c:v>-8.9141039338449995E-2</c:v>
                </c:pt>
                <c:pt idx="3442" formatCode="General">
                  <c:v>-9.8577088618534495E-2</c:v>
                </c:pt>
                <c:pt idx="3443" formatCode="General">
                  <c:v>-0.10668563347486899</c:v>
                </c:pt>
                <c:pt idx="3444" formatCode="General">
                  <c:v>-0.113897329763628</c:v>
                </c:pt>
                <c:pt idx="3445" formatCode="General">
                  <c:v>-0.11980395734473499</c:v>
                </c:pt>
                <c:pt idx="3446" formatCode="General">
                  <c:v>-0.12464759214261301</c:v>
                </c:pt>
                <c:pt idx="3447" formatCode="General">
                  <c:v>-0.12946794987479701</c:v>
                </c:pt>
                <c:pt idx="3448" formatCode="General">
                  <c:v>-0.133398888101251</c:v>
                </c:pt>
                <c:pt idx="3449" formatCode="General">
                  <c:v>-0.13521453842523201</c:v>
                </c:pt>
                <c:pt idx="3450" formatCode="General">
                  <c:v>-0.135131688611068</c:v>
                </c:pt>
                <c:pt idx="3451" formatCode="General">
                  <c:v>-0.134125558350528</c:v>
                </c:pt>
                <c:pt idx="3452" formatCode="General">
                  <c:v>-0.13345231823234299</c:v>
                </c:pt>
                <c:pt idx="3453" formatCode="General">
                  <c:v>-0.13348280830223699</c:v>
                </c:pt>
                <c:pt idx="3454" formatCode="General">
                  <c:v>-0.13358637363204401</c:v>
                </c:pt>
                <c:pt idx="3455" formatCode="General">
                  <c:v>-0.13324967314043301</c:v>
                </c:pt>
                <c:pt idx="3456" formatCode="General">
                  <c:v>-0.132674640123251</c:v>
                </c:pt>
                <c:pt idx="3457" formatCode="General">
                  <c:v>-0.13264054143814599</c:v>
                </c:pt>
                <c:pt idx="3458" formatCode="General">
                  <c:v>-0.13329545491988101</c:v>
                </c:pt>
                <c:pt idx="3459" formatCode="General">
                  <c:v>-0.13426637480169501</c:v>
                </c:pt>
                <c:pt idx="3460" formatCode="General">
                  <c:v>-0.135101959154733</c:v>
                </c:pt>
                <c:pt idx="3461" formatCode="General">
                  <c:v>-0.13674504777176999</c:v>
                </c:pt>
                <c:pt idx="3462" formatCode="General">
                  <c:v>-0.140758399277922</c:v>
                </c:pt>
                <c:pt idx="3463" formatCode="General">
                  <c:v>-0.14776034084305001</c:v>
                </c:pt>
                <c:pt idx="3464" formatCode="General">
                  <c:v>-0.15784010474872501</c:v>
                </c:pt>
                <c:pt idx="3465" formatCode="General">
                  <c:v>-0.17129777022204101</c:v>
                </c:pt>
                <c:pt idx="3466" formatCode="General">
                  <c:v>-0.188674263127563</c:v>
                </c:pt>
                <c:pt idx="3467" formatCode="General">
                  <c:v>-0.20859065564104101</c:v>
                </c:pt>
                <c:pt idx="3468" formatCode="General">
                  <c:v>-0.22896446586518501</c:v>
                </c:pt>
                <c:pt idx="3469" formatCode="General">
                  <c:v>-0.248905486415893</c:v>
                </c:pt>
                <c:pt idx="3470" formatCode="General">
                  <c:v>-0.26883637153350198</c:v>
                </c:pt>
                <c:pt idx="3471" formatCode="General">
                  <c:v>-0.28844877757358001</c:v>
                </c:pt>
                <c:pt idx="3472" formatCode="General">
                  <c:v>-0.30664691169892999</c:v>
                </c:pt>
                <c:pt idx="3473" formatCode="General">
                  <c:v>-0.32373479366666102</c:v>
                </c:pt>
                <c:pt idx="3474" formatCode="General">
                  <c:v>-0.33998209123867801</c:v>
                </c:pt>
                <c:pt idx="3475" formatCode="General">
                  <c:v>-0.354646283909059</c:v>
                </c:pt>
                <c:pt idx="3476" formatCode="General">
                  <c:v>-0.36730949158596599</c:v>
                </c:pt>
                <c:pt idx="3477" formatCode="General">
                  <c:v>-0.37866616359665201</c:v>
                </c:pt>
                <c:pt idx="3478" formatCode="General">
                  <c:v>-0.38940193265433498</c:v>
                </c:pt>
                <c:pt idx="3479" formatCode="General">
                  <c:v>-0.39870234165181401</c:v>
                </c:pt>
                <c:pt idx="3480" formatCode="General">
                  <c:v>-0.40601860800310002</c:v>
                </c:pt>
                <c:pt idx="3481" formatCode="General">
                  <c:v>-0.41196279143693598</c:v>
                </c:pt>
                <c:pt idx="3482" formatCode="General">
                  <c:v>-0.41605238322522398</c:v>
                </c:pt>
                <c:pt idx="3483" formatCode="General">
                  <c:v>-0.41743501371349701</c:v>
                </c:pt>
                <c:pt idx="3484" formatCode="General">
                  <c:v>-0.41632930048241601</c:v>
                </c:pt>
                <c:pt idx="3485" formatCode="General">
                  <c:v>-0.413431316322872</c:v>
                </c:pt>
                <c:pt idx="3486" formatCode="General">
                  <c:v>-0.40911818422349999</c:v>
                </c:pt>
                <c:pt idx="3487" formatCode="General">
                  <c:v>-0.40380720594959202</c:v>
                </c:pt>
                <c:pt idx="3488" formatCode="General">
                  <c:v>-0.39846774083604503</c:v>
                </c:pt>
                <c:pt idx="3489" formatCode="General">
                  <c:v>-0.39491206755265701</c:v>
                </c:pt>
                <c:pt idx="3490" formatCode="General">
                  <c:v>-0.39439281966986101</c:v>
                </c:pt>
                <c:pt idx="3491" formatCode="General">
                  <c:v>-0.39678136355215199</c:v>
                </c:pt>
                <c:pt idx="3492" formatCode="General">
                  <c:v>-0.401484091249528</c:v>
                </c:pt>
                <c:pt idx="3493" formatCode="General">
                  <c:v>-0.40835350697121298</c:v>
                </c:pt>
                <c:pt idx="3494" formatCode="General">
                  <c:v>-0.41718009122135302</c:v>
                </c:pt>
                <c:pt idx="3495" formatCode="General">
                  <c:v>-0.42786737715049999</c:v>
                </c:pt>
                <c:pt idx="3496" formatCode="General">
                  <c:v>-0.44026783981637302</c:v>
                </c:pt>
                <c:pt idx="3497" formatCode="General">
                  <c:v>-0.453081363703697</c:v>
                </c:pt>
                <c:pt idx="3498" formatCode="General">
                  <c:v>-0.46605661158218897</c:v>
                </c:pt>
                <c:pt idx="3499" formatCode="General">
                  <c:v>-0.47964332573358098</c:v>
                </c:pt>
                <c:pt idx="3500" formatCode="General">
                  <c:v>-0.49325633034776001</c:v>
                </c:pt>
                <c:pt idx="3501" formatCode="General">
                  <c:v>-0.50656525306816302</c:v>
                </c:pt>
                <c:pt idx="3502" formatCode="General">
                  <c:v>-0.520590739308468</c:v>
                </c:pt>
                <c:pt idx="3503" formatCode="General">
                  <c:v>-0.53546996605005504</c:v>
                </c:pt>
                <c:pt idx="3504" formatCode="General">
                  <c:v>-0.54935531329963305</c:v>
                </c:pt>
                <c:pt idx="3505" formatCode="General">
                  <c:v>-0.56059303582133502</c:v>
                </c:pt>
                <c:pt idx="3506" formatCode="General">
                  <c:v>-0.56854452199260097</c:v>
                </c:pt>
                <c:pt idx="3507" formatCode="General">
                  <c:v>-0.57454794820154298</c:v>
                </c:pt>
                <c:pt idx="3508" formatCode="General">
                  <c:v>-0.58056036237360797</c:v>
                </c:pt>
                <c:pt idx="3509" formatCode="General">
                  <c:v>-0.58636079578845501</c:v>
                </c:pt>
                <c:pt idx="3510" formatCode="General">
                  <c:v>-0.59076195008880406</c:v>
                </c:pt>
                <c:pt idx="3511" formatCode="General">
                  <c:v>-0.59364162418161703</c:v>
                </c:pt>
                <c:pt idx="3512" formatCode="General">
                  <c:v>-0.59575982281721596</c:v>
                </c:pt>
                <c:pt idx="3513" formatCode="General">
                  <c:v>-0.59735138389653797</c:v>
                </c:pt>
                <c:pt idx="3514" formatCode="General">
                  <c:v>-0.59753939418242996</c:v>
                </c:pt>
                <c:pt idx="3515" formatCode="General">
                  <c:v>-0.59573708402477898</c:v>
                </c:pt>
                <c:pt idx="3516" formatCode="General">
                  <c:v>-0.59249330750584295</c:v>
                </c:pt>
                <c:pt idx="3517" formatCode="General">
                  <c:v>-0.58858941711208301</c:v>
                </c:pt>
                <c:pt idx="3518" formatCode="General">
                  <c:v>-0.584628821965126</c:v>
                </c:pt>
                <c:pt idx="3519" formatCode="General">
                  <c:v>-0.58062300581103399</c:v>
                </c:pt>
                <c:pt idx="3520" formatCode="General">
                  <c:v>-0.57598531200360803</c:v>
                </c:pt>
                <c:pt idx="3521" formatCode="General">
                  <c:v>-0.57071375761163401</c:v>
                </c:pt>
                <c:pt idx="3522" formatCode="General">
                  <c:v>-0.56536691413443996</c:v>
                </c:pt>
                <c:pt idx="3523" formatCode="General">
                  <c:v>-0.56008346703121203</c:v>
                </c:pt>
                <c:pt idx="3524" formatCode="General">
                  <c:v>-0.555215787058847</c:v>
                </c:pt>
                <c:pt idx="3525" formatCode="General">
                  <c:v>-0.551097175932034</c:v>
                </c:pt>
                <c:pt idx="3526" formatCode="General">
                  <c:v>-0.54669425540118899</c:v>
                </c:pt>
                <c:pt idx="3527" formatCode="General">
                  <c:v>-0.54192516677918701</c:v>
                </c:pt>
                <c:pt idx="3528" formatCode="General">
                  <c:v>-0.53834294662140803</c:v>
                </c:pt>
                <c:pt idx="3529" formatCode="General">
                  <c:v>-0.53630867373513202</c:v>
                </c:pt>
                <c:pt idx="3530" formatCode="General">
                  <c:v>-0.53558887294655799</c:v>
                </c:pt>
                <c:pt idx="3531" formatCode="General">
                  <c:v>-0.53646343128308305</c:v>
                </c:pt>
                <c:pt idx="3532" formatCode="General">
                  <c:v>-0.53858235537278398</c:v>
                </c:pt>
                <c:pt idx="3533" formatCode="General">
                  <c:v>-0.54061359421203203</c:v>
                </c:pt>
                <c:pt idx="3534" formatCode="General">
                  <c:v>-0.54219716627026104</c:v>
                </c:pt>
                <c:pt idx="3535" formatCode="General">
                  <c:v>-0.54392369986370204</c:v>
                </c:pt>
                <c:pt idx="3536" formatCode="General">
                  <c:v>-0.54575370140869295</c:v>
                </c:pt>
                <c:pt idx="3537" formatCode="General">
                  <c:v>-0.54747269906739604</c:v>
                </c:pt>
                <c:pt idx="3538" formatCode="General">
                  <c:v>-0.54965686118318402</c:v>
                </c:pt>
                <c:pt idx="3539" formatCode="General">
                  <c:v>-0.55311215519507895</c:v>
                </c:pt>
                <c:pt idx="3540" formatCode="General">
                  <c:v>-0.55741684200819297</c:v>
                </c:pt>
                <c:pt idx="3541" formatCode="General">
                  <c:v>-0.56124040432710598</c:v>
                </c:pt>
                <c:pt idx="3542" formatCode="General">
                  <c:v>-0.562972816527612</c:v>
                </c:pt>
                <c:pt idx="3543" formatCode="General">
                  <c:v>-0.56137822970459506</c:v>
                </c:pt>
                <c:pt idx="3544" formatCode="General">
                  <c:v>-0.55661703139193697</c:v>
                </c:pt>
                <c:pt idx="3545" formatCode="General">
                  <c:v>-0.54905226919042804</c:v>
                </c:pt>
                <c:pt idx="3546" formatCode="General">
                  <c:v>-0.53917181119841595</c:v>
                </c:pt>
                <c:pt idx="3547" formatCode="General">
                  <c:v>-0.52767932913939097</c:v>
                </c:pt>
                <c:pt idx="3548" formatCode="General">
                  <c:v>-0.51453657544301601</c:v>
                </c:pt>
                <c:pt idx="3549" formatCode="General">
                  <c:v>-0.49961394989150798</c:v>
                </c:pt>
                <c:pt idx="3550" formatCode="General">
                  <c:v>-0.48412407299801602</c:v>
                </c:pt>
                <c:pt idx="3551" formatCode="General">
                  <c:v>-0.46842087909763402</c:v>
                </c:pt>
                <c:pt idx="3552" formatCode="General">
                  <c:v>-0.452311427599005</c:v>
                </c:pt>
                <c:pt idx="3553" formatCode="General">
                  <c:v>-0.43663639160214102</c:v>
                </c:pt>
                <c:pt idx="3554" formatCode="General">
                  <c:v>-0.42196196216342102</c:v>
                </c:pt>
                <c:pt idx="3555" formatCode="General">
                  <c:v>-0.40820416202783999</c:v>
                </c:pt>
                <c:pt idx="3556" formatCode="General">
                  <c:v>-0.39458333879101698</c:v>
                </c:pt>
                <c:pt idx="3557" formatCode="General">
                  <c:v>-0.38113922623837498</c:v>
                </c:pt>
                <c:pt idx="3558" formatCode="General">
                  <c:v>-0.368432919217621</c:v>
                </c:pt>
                <c:pt idx="3559" formatCode="General">
                  <c:v>-0.35642223552901098</c:v>
                </c:pt>
                <c:pt idx="3560" formatCode="General">
                  <c:v>-0.34510146187053697</c:v>
                </c:pt>
                <c:pt idx="3561" formatCode="General">
                  <c:v>-0.33430385494236298</c:v>
                </c:pt>
                <c:pt idx="3562" formatCode="General">
                  <c:v>-0.32393539627706902</c:v>
                </c:pt>
                <c:pt idx="3563" formatCode="General">
                  <c:v>-0.31399247013498999</c:v>
                </c:pt>
                <c:pt idx="3564" formatCode="General">
                  <c:v>-0.304718717219297</c:v>
                </c:pt>
                <c:pt idx="3565" formatCode="General">
                  <c:v>-0.29591647445652203</c:v>
                </c:pt>
                <c:pt idx="3566" formatCode="General">
                  <c:v>-0.28650379834908202</c:v>
                </c:pt>
                <c:pt idx="3567" formatCode="General">
                  <c:v>-0.27705324804451897</c:v>
                </c:pt>
                <c:pt idx="3568" formatCode="General">
                  <c:v>-0.26815837507818102</c:v>
                </c:pt>
                <c:pt idx="3569" formatCode="General">
                  <c:v>-0.25901247680285799</c:v>
                </c:pt>
                <c:pt idx="3570" formatCode="General">
                  <c:v>-0.24952956892488301</c:v>
                </c:pt>
                <c:pt idx="3571" formatCode="General">
                  <c:v>-0.24053621409289</c:v>
                </c:pt>
                <c:pt idx="3572" formatCode="General">
                  <c:v>-0.23216941738732699</c:v>
                </c:pt>
                <c:pt idx="3573" formatCode="General">
                  <c:v>-0.224265088308161</c:v>
                </c:pt>
                <c:pt idx="3574" formatCode="General">
                  <c:v>-0.21646730620347299</c:v>
                </c:pt>
                <c:pt idx="3575" formatCode="General">
                  <c:v>-0.20810180618898899</c:v>
                </c:pt>
                <c:pt idx="3576" formatCode="General">
                  <c:v>-0.19838509388063399</c:v>
                </c:pt>
                <c:pt idx="3577" formatCode="General">
                  <c:v>-0.18641147781723599</c:v>
                </c:pt>
                <c:pt idx="3578" formatCode="General">
                  <c:v>-0.171226649745366</c:v>
                </c:pt>
                <c:pt idx="3579" formatCode="General">
                  <c:v>-0.15306435719082001</c:v>
                </c:pt>
                <c:pt idx="3580" formatCode="General">
                  <c:v>-0.13296458828524599</c:v>
                </c:pt>
                <c:pt idx="3581" formatCode="General">
                  <c:v>-0.11191189316532001</c:v>
                </c:pt>
                <c:pt idx="3582" formatCode="General">
                  <c:v>-9.1266251352220398E-2</c:v>
                </c:pt>
                <c:pt idx="3583" formatCode="General">
                  <c:v>-7.0928344536248106E-2</c:v>
                </c:pt>
                <c:pt idx="3584" formatCode="General">
                  <c:v>-5.0883311575859999E-2</c:v>
                </c:pt>
                <c:pt idx="3585" formatCode="General">
                  <c:v>-3.3090300848636199E-2</c:v>
                </c:pt>
                <c:pt idx="3586" formatCode="General">
                  <c:v>-1.8797682270456799E-2</c:v>
                </c:pt>
                <c:pt idx="3587" formatCode="General">
                  <c:v>-6.9536995578023397E-3</c:v>
                </c:pt>
                <c:pt idx="3588" formatCode="General">
                  <c:v>3.5082812735823801E-3</c:v>
                </c:pt>
                <c:pt idx="3589" formatCode="General">
                  <c:v>1.34434056893434E-2</c:v>
                </c:pt>
                <c:pt idx="3590" formatCode="General">
                  <c:v>2.3454784108327801E-2</c:v>
                </c:pt>
                <c:pt idx="3591" formatCode="General">
                  <c:v>3.3714388901735698E-2</c:v>
                </c:pt>
                <c:pt idx="3592" formatCode="General">
                  <c:v>4.4833690067001199E-2</c:v>
                </c:pt>
                <c:pt idx="3593" formatCode="General">
                  <c:v>5.6865777334313798E-2</c:v>
                </c:pt>
                <c:pt idx="3594" formatCode="General">
                  <c:v>6.9581646952479398E-2</c:v>
                </c:pt>
                <c:pt idx="3595" formatCode="General">
                  <c:v>8.2322594726426099E-2</c:v>
                </c:pt>
                <c:pt idx="3596" formatCode="General">
                  <c:v>9.463604054751E-2</c:v>
                </c:pt>
                <c:pt idx="3597" formatCode="General">
                  <c:v>0.107522982349159</c:v>
                </c:pt>
                <c:pt idx="3598" formatCode="General">
                  <c:v>0.1215004515246</c:v>
                </c:pt>
                <c:pt idx="3599" formatCode="General">
                  <c:v>0.13526160081079699</c:v>
                </c:pt>
                <c:pt idx="3600" formatCode="General">
                  <c:v>0.148217703614066</c:v>
                </c:pt>
                <c:pt idx="3601" formatCode="General">
                  <c:v>0.160719383526927</c:v>
                </c:pt>
                <c:pt idx="3602" formatCode="General">
                  <c:v>0.172482026139788</c:v>
                </c:pt>
                <c:pt idx="3603" formatCode="General">
                  <c:v>0.18313599603433101</c:v>
                </c:pt>
                <c:pt idx="3604" formatCode="General">
                  <c:v>0.19314588948553299</c:v>
                </c:pt>
                <c:pt idx="3605" formatCode="General">
                  <c:v>0.202832920560167</c:v>
                </c:pt>
                <c:pt idx="3606" formatCode="General">
                  <c:v>0.21128690964413899</c:v>
                </c:pt>
                <c:pt idx="3607" formatCode="General">
                  <c:v>0.21876618859865599</c:v>
                </c:pt>
                <c:pt idx="3608" formatCode="General">
                  <c:v>0.22662416056484699</c:v>
                </c:pt>
                <c:pt idx="3609" formatCode="General">
                  <c:v>0.23459694372023701</c:v>
                </c:pt>
                <c:pt idx="3610" formatCode="General">
                  <c:v>0.24280102404513701</c:v>
                </c:pt>
                <c:pt idx="3611" formatCode="General">
                  <c:v>0.25245033355150598</c:v>
                </c:pt>
                <c:pt idx="3612" formatCode="General">
                  <c:v>0.26325990338379301</c:v>
                </c:pt>
                <c:pt idx="3613" formatCode="General">
                  <c:v>0.27508892432158899</c:v>
                </c:pt>
                <c:pt idx="3614" formatCode="General">
                  <c:v>0.28782215906811198</c:v>
                </c:pt>
                <c:pt idx="3615" formatCode="General">
                  <c:v>0.30129404590388997</c:v>
                </c:pt>
                <c:pt idx="3616" formatCode="General">
                  <c:v>0.31611359278265599</c:v>
                </c:pt>
                <c:pt idx="3617" formatCode="General">
                  <c:v>0.33154196662866597</c:v>
                </c:pt>
                <c:pt idx="3618" formatCode="General">
                  <c:v>0.34634521450127498</c:v>
                </c:pt>
                <c:pt idx="3619" formatCode="General">
                  <c:v>0.35970647415846302</c:v>
                </c:pt>
                <c:pt idx="3620" formatCode="General">
                  <c:v>0.371572405725896</c:v>
                </c:pt>
                <c:pt idx="3621" formatCode="General">
                  <c:v>0.382106650614562</c:v>
                </c:pt>
                <c:pt idx="3622" formatCode="General">
                  <c:v>0.39110795780604701</c:v>
                </c:pt>
                <c:pt idx="3623" formatCode="General">
                  <c:v>0.39950938886669302</c:v>
                </c:pt>
                <c:pt idx="3624" formatCode="General">
                  <c:v>0.40754603483363799</c:v>
                </c:pt>
                <c:pt idx="3625" formatCode="General">
                  <c:v>0.414777285077924</c:v>
                </c:pt>
                <c:pt idx="3626" formatCode="General">
                  <c:v>0.42215871711644898</c:v>
                </c:pt>
                <c:pt idx="3627" formatCode="General">
                  <c:v>0.43107433648063098</c:v>
                </c:pt>
                <c:pt idx="3628" formatCode="General">
                  <c:v>0.44172005669399</c:v>
                </c:pt>
                <c:pt idx="3629" formatCode="General">
                  <c:v>0.45280869619750902</c:v>
                </c:pt>
                <c:pt idx="3630" formatCode="General">
                  <c:v>0.46325628176128802</c:v>
                </c:pt>
                <c:pt idx="3631" formatCode="General">
                  <c:v>0.47301103022357599</c:v>
                </c:pt>
                <c:pt idx="3632" formatCode="General">
                  <c:v>0.48201414667563802</c:v>
                </c:pt>
                <c:pt idx="3633" formatCode="General">
                  <c:v>0.48921435571568</c:v>
                </c:pt>
                <c:pt idx="3634" formatCode="General">
                  <c:v>0.49375598159827699</c:v>
                </c:pt>
                <c:pt idx="3635" formatCode="General">
                  <c:v>0.49583101120015599</c:v>
                </c:pt>
                <c:pt idx="3636" formatCode="General">
                  <c:v>0.49653941347778002</c:v>
                </c:pt>
                <c:pt idx="3637" formatCode="General">
                  <c:v>0.49728716765534697</c:v>
                </c:pt>
                <c:pt idx="3638" formatCode="General">
                  <c:v>0.49811611153617502</c:v>
                </c:pt>
                <c:pt idx="3639" formatCode="General">
                  <c:v>0.49878240401826301</c:v>
                </c:pt>
                <c:pt idx="3640" formatCode="General">
                  <c:v>0.49983175801091301</c:v>
                </c:pt>
                <c:pt idx="3641" formatCode="General">
                  <c:v>0.50164076130608004</c:v>
                </c:pt>
                <c:pt idx="3642" formatCode="General">
                  <c:v>0.50369897337872804</c:v>
                </c:pt>
                <c:pt idx="3643" formatCode="General">
                  <c:v>0.50490138511612503</c:v>
                </c:pt>
                <c:pt idx="3644" formatCode="General">
                  <c:v>0.50430213657664402</c:v>
                </c:pt>
                <c:pt idx="3645" formatCode="General">
                  <c:v>0.50272147122257405</c:v>
                </c:pt>
                <c:pt idx="3646" formatCode="General">
                  <c:v>0.50195098130965099</c:v>
                </c:pt>
                <c:pt idx="3647" formatCode="General">
                  <c:v>0.50181429338212602</c:v>
                </c:pt>
                <c:pt idx="3648" formatCode="General">
                  <c:v>0.50218483650879098</c:v>
                </c:pt>
                <c:pt idx="3649" formatCode="General">
                  <c:v>0.50325281964064805</c:v>
                </c:pt>
                <c:pt idx="3650" formatCode="General">
                  <c:v>0.50498956065659395</c:v>
                </c:pt>
                <c:pt idx="3651" formatCode="General">
                  <c:v>0.50765551234677198</c:v>
                </c:pt>
                <c:pt idx="3652" formatCode="General">
                  <c:v>0.51162874711454898</c:v>
                </c:pt>
                <c:pt idx="3653" formatCode="General">
                  <c:v>0.51691025447960504</c:v>
                </c:pt>
                <c:pt idx="3654" formatCode="General">
                  <c:v>0.523864021108706</c:v>
                </c:pt>
                <c:pt idx="3655" formatCode="General">
                  <c:v>0.53253176006685998</c:v>
                </c:pt>
                <c:pt idx="3656" formatCode="General">
                  <c:v>0.541891039494103</c:v>
                </c:pt>
                <c:pt idx="3657" formatCode="General">
                  <c:v>0.55193582493012505</c:v>
                </c:pt>
                <c:pt idx="3658" formatCode="General">
                  <c:v>0.56261525079638497</c:v>
                </c:pt>
                <c:pt idx="3659" formatCode="General">
                  <c:v>0.57351513978844604</c:v>
                </c:pt>
                <c:pt idx="3660" formatCode="General">
                  <c:v>0.58404428934594599</c:v>
                </c:pt>
                <c:pt idx="3661" formatCode="General">
                  <c:v>0.59289012174258204</c:v>
                </c:pt>
                <c:pt idx="3662" formatCode="General">
                  <c:v>0.59925342196742803</c:v>
                </c:pt>
                <c:pt idx="3663" formatCode="General">
                  <c:v>0.603847632581473</c:v>
                </c:pt>
                <c:pt idx="3664" formatCode="General">
                  <c:v>0.60715235490712505</c:v>
                </c:pt>
                <c:pt idx="3665" formatCode="General">
                  <c:v>0.60895956692138498</c:v>
                </c:pt>
                <c:pt idx="3666" formatCode="General">
                  <c:v>0.60989144184864996</c:v>
                </c:pt>
                <c:pt idx="3667" formatCode="General">
                  <c:v>0.61127123664981597</c:v>
                </c:pt>
                <c:pt idx="3668" formatCode="General">
                  <c:v>0.61245528590432596</c:v>
                </c:pt>
                <c:pt idx="3669" formatCode="General">
                  <c:v>0.61115316838752098</c:v>
                </c:pt>
                <c:pt idx="3670" formatCode="General">
                  <c:v>0.60670145311305201</c:v>
                </c:pt>
                <c:pt idx="3671" formatCode="General">
                  <c:v>0.59991555941983399</c:v>
                </c:pt>
                <c:pt idx="3672" formatCode="General">
                  <c:v>0.59210830895808297</c:v>
                </c:pt>
                <c:pt idx="3673" formatCode="General">
                  <c:v>0.58387079500491601</c:v>
                </c:pt>
                <c:pt idx="3674" formatCode="General">
                  <c:v>0.57542069774287996</c:v>
                </c:pt>
                <c:pt idx="3675" formatCode="General">
                  <c:v>0.56691819606696003</c:v>
                </c:pt>
                <c:pt idx="3676" formatCode="General">
                  <c:v>0.55780647353255997</c:v>
                </c:pt>
                <c:pt idx="3677" formatCode="General">
                  <c:v>0.54764240821426102</c:v>
                </c:pt>
                <c:pt idx="3678" formatCode="General">
                  <c:v>0.53729960994096204</c:v>
                </c:pt>
                <c:pt idx="3679" formatCode="General">
                  <c:v>0.52768460895903602</c:v>
                </c:pt>
                <c:pt idx="3680" formatCode="General">
                  <c:v>0.51857193142783997</c:v>
                </c:pt>
                <c:pt idx="3681" formatCode="General">
                  <c:v>0.50944725480350805</c:v>
                </c:pt>
                <c:pt idx="3682" formatCode="General">
                  <c:v>0.50056514689076304</c:v>
                </c:pt>
                <c:pt idx="3683" formatCode="General">
                  <c:v>0.491687986637105</c:v>
                </c:pt>
                <c:pt idx="3684" formatCode="General">
                  <c:v>0.48270705970144501</c:v>
                </c:pt>
                <c:pt idx="3685" formatCode="General">
                  <c:v>0.47431613150354002</c:v>
                </c:pt>
                <c:pt idx="3686" formatCode="General">
                  <c:v>0.46667097311346101</c:v>
                </c:pt>
                <c:pt idx="3687" formatCode="General">
                  <c:v>0.46001630326703402</c:v>
                </c:pt>
                <c:pt idx="3688" formatCode="General">
                  <c:v>0.455371590591162</c:v>
                </c:pt>
                <c:pt idx="3689" formatCode="General">
                  <c:v>0.45258626381967998</c:v>
                </c:pt>
                <c:pt idx="3690" formatCode="General">
                  <c:v>0.45061666245868498</c:v>
                </c:pt>
                <c:pt idx="3691" formatCode="General">
                  <c:v>0.44994694188003198</c:v>
                </c:pt>
                <c:pt idx="3692" formatCode="General">
                  <c:v>0.450221030755726</c:v>
                </c:pt>
                <c:pt idx="3693" formatCode="General">
                  <c:v>0.44996420358045502</c:v>
                </c:pt>
                <c:pt idx="3694" formatCode="General">
                  <c:v>0.44855118106970998</c:v>
                </c:pt>
                <c:pt idx="3695" formatCode="General">
                  <c:v>0.44564980146611899</c:v>
                </c:pt>
                <c:pt idx="3696" formatCode="General">
                  <c:v>0.44182819937090101</c:v>
                </c:pt>
                <c:pt idx="3697" formatCode="General">
                  <c:v>0.43710540429604</c:v>
                </c:pt>
                <c:pt idx="3698" formatCode="General">
                  <c:v>0.43135796257130998</c:v>
                </c:pt>
                <c:pt idx="3699" formatCode="General">
                  <c:v>0.42517875171466801</c:v>
                </c:pt>
                <c:pt idx="3700" formatCode="General">
                  <c:v>0.41796082879419499</c:v>
                </c:pt>
                <c:pt idx="3701" formatCode="General">
                  <c:v>0.40883829623331902</c:v>
                </c:pt>
                <c:pt idx="3702" formatCode="General">
                  <c:v>0.39788985012364397</c:v>
                </c:pt>
                <c:pt idx="3703" formatCode="General">
                  <c:v>0.38520706232603302</c:v>
                </c:pt>
                <c:pt idx="3704" formatCode="General">
                  <c:v>0.37059108501670901</c:v>
                </c:pt>
                <c:pt idx="3705" formatCode="General">
                  <c:v>0.35510970847718198</c:v>
                </c:pt>
                <c:pt idx="3706" formatCode="General">
                  <c:v>0.339277829235962</c:v>
                </c:pt>
                <c:pt idx="3707" formatCode="General">
                  <c:v>0.32352770341335302</c:v>
                </c:pt>
                <c:pt idx="3708" formatCode="General">
                  <c:v>0.30900290712473699</c:v>
                </c:pt>
                <c:pt idx="3709" formatCode="General">
                  <c:v>0.29578770070888999</c:v>
                </c:pt>
                <c:pt idx="3710" formatCode="General">
                  <c:v>0.28377384833102798</c:v>
                </c:pt>
                <c:pt idx="3711" formatCode="General">
                  <c:v>0.27240883113533298</c:v>
                </c:pt>
                <c:pt idx="3712" formatCode="General">
                  <c:v>0.261670652235236</c:v>
                </c:pt>
                <c:pt idx="3713" formatCode="General">
                  <c:v>0.252565078566449</c:v>
                </c:pt>
                <c:pt idx="3714" formatCode="General">
                  <c:v>0.24481099015711999</c:v>
                </c:pt>
                <c:pt idx="3715" formatCode="General">
                  <c:v>0.237644513540687</c:v>
                </c:pt>
                <c:pt idx="3716" formatCode="General">
                  <c:v>0.23075081668597899</c:v>
                </c:pt>
                <c:pt idx="3717" formatCode="General">
                  <c:v>0.22404615973636799</c:v>
                </c:pt>
                <c:pt idx="3718" formatCode="General">
                  <c:v>0.218178228169712</c:v>
                </c:pt>
                <c:pt idx="3719" formatCode="General">
                  <c:v>0.213023585155631</c:v>
                </c:pt>
                <c:pt idx="3720" formatCode="General">
                  <c:v>0.20754131472566101</c:v>
                </c:pt>
                <c:pt idx="3721" formatCode="General">
                  <c:v>0.201434492596061</c:v>
                </c:pt>
                <c:pt idx="3722" formatCode="General">
                  <c:v>0.19473089563698301</c:v>
                </c:pt>
                <c:pt idx="3723" formatCode="General">
                  <c:v>0.187216113869066</c:v>
                </c:pt>
                <c:pt idx="3724" formatCode="General">
                  <c:v>0.178684578695748</c:v>
                </c:pt>
                <c:pt idx="3725" formatCode="General">
                  <c:v>0.168734265795454</c:v>
                </c:pt>
                <c:pt idx="3726" formatCode="General">
                  <c:v>0.15634058546151999</c:v>
                </c:pt>
                <c:pt idx="3727" formatCode="General">
                  <c:v>0.14147643764121901</c:v>
                </c:pt>
                <c:pt idx="3728" formatCode="General">
                  <c:v>0.123947819460922</c:v>
                </c:pt>
                <c:pt idx="3729" formatCode="General">
                  <c:v>0.103555236370177</c:v>
                </c:pt>
                <c:pt idx="3730" formatCode="General">
                  <c:v>8.12576038363583E-2</c:v>
                </c:pt>
                <c:pt idx="3731" formatCode="General">
                  <c:v>5.8397129311360797E-2</c:v>
                </c:pt>
                <c:pt idx="3732" formatCode="General">
                  <c:v>3.5958725243681697E-2</c:v>
                </c:pt>
                <c:pt idx="3733" formatCode="General">
                  <c:v>1.29558023049943E-2</c:v>
                </c:pt>
                <c:pt idx="3734" formatCode="General">
                  <c:v>-1.11928989598147E-2</c:v>
                </c:pt>
                <c:pt idx="3735" formatCode="General">
                  <c:v>-3.5633755197471001E-2</c:v>
                </c:pt>
                <c:pt idx="3736" formatCode="General">
                  <c:v>-6.0302038788547598E-2</c:v>
                </c:pt>
                <c:pt idx="3737" formatCode="General">
                  <c:v>-8.4639939524867397E-2</c:v>
                </c:pt>
                <c:pt idx="3738" formatCode="General">
                  <c:v>-0.10727419911477</c:v>
                </c:pt>
                <c:pt idx="3739" formatCode="General">
                  <c:v>-0.12760317540264501</c:v>
                </c:pt>
                <c:pt idx="3740" formatCode="General">
                  <c:v>-0.14500501333584301</c:v>
                </c:pt>
                <c:pt idx="3741" formatCode="General">
                  <c:v>-0.15907774501121599</c:v>
                </c:pt>
                <c:pt idx="3742" formatCode="General">
                  <c:v>-0.16989710010980799</c:v>
                </c:pt>
                <c:pt idx="3743" formatCode="General">
                  <c:v>-0.17755139655593899</c:v>
                </c:pt>
                <c:pt idx="3744" formatCode="General">
                  <c:v>-0.182039845646083</c:v>
                </c:pt>
                <c:pt idx="3745" formatCode="General">
                  <c:v>-0.18389730998432099</c:v>
                </c:pt>
                <c:pt idx="3746" formatCode="General">
                  <c:v>-0.18448284349199201</c:v>
                </c:pt>
                <c:pt idx="3747" formatCode="General">
                  <c:v>-0.184346710441122</c:v>
                </c:pt>
                <c:pt idx="3748" formatCode="General">
                  <c:v>-0.18434693806819599</c:v>
                </c:pt>
                <c:pt idx="3749" formatCode="General">
                  <c:v>-0.18537721871160801</c:v>
                </c:pt>
                <c:pt idx="3750" formatCode="General">
                  <c:v>-0.18722442630616101</c:v>
                </c:pt>
                <c:pt idx="3751" formatCode="General">
                  <c:v>-0.190010847213018</c:v>
                </c:pt>
                <c:pt idx="3752" formatCode="General">
                  <c:v>-0.19487589791238299</c:v>
                </c:pt>
                <c:pt idx="3753" formatCode="General">
                  <c:v>-0.202313050674684</c:v>
                </c:pt>
                <c:pt idx="3754" formatCode="General">
                  <c:v>-0.21142577396169901</c:v>
                </c:pt>
                <c:pt idx="3755" formatCode="General">
                  <c:v>-0.221375051211361</c:v>
                </c:pt>
                <c:pt idx="3756" formatCode="General">
                  <c:v>-0.23120401046712999</c:v>
                </c:pt>
                <c:pt idx="3757" formatCode="General">
                  <c:v>-0.240860929920375</c:v>
                </c:pt>
                <c:pt idx="3758" formatCode="General">
                  <c:v>-0.250934534553374</c:v>
                </c:pt>
                <c:pt idx="3759" formatCode="General">
                  <c:v>-0.26160008412095997</c:v>
                </c:pt>
                <c:pt idx="3760" formatCode="General">
                  <c:v>-0.27254171504929098</c:v>
                </c:pt>
                <c:pt idx="3761" formatCode="General">
                  <c:v>-0.28296834981508201</c:v>
                </c:pt>
                <c:pt idx="3762" formatCode="General">
                  <c:v>-0.29320296330081003</c:v>
                </c:pt>
                <c:pt idx="3763" formatCode="General">
                  <c:v>-0.30472795814401099</c:v>
                </c:pt>
                <c:pt idx="3764" formatCode="General">
                  <c:v>-0.317553765017144</c:v>
                </c:pt>
                <c:pt idx="3765" formatCode="General">
                  <c:v>-0.330776247553559</c:v>
                </c:pt>
                <c:pt idx="3766" formatCode="General">
                  <c:v>-0.344136478235543</c:v>
                </c:pt>
                <c:pt idx="3767" formatCode="General">
                  <c:v>-0.35734017360612802</c:v>
                </c:pt>
                <c:pt idx="3768" formatCode="General">
                  <c:v>-0.369758358858715</c:v>
                </c:pt>
                <c:pt idx="3769" formatCode="General">
                  <c:v>-0.38093325059254901</c:v>
                </c:pt>
                <c:pt idx="3770" formatCode="General">
                  <c:v>-0.39011358012257502</c:v>
                </c:pt>
                <c:pt idx="3771" formatCode="General">
                  <c:v>-0.39712500602107798</c:v>
                </c:pt>
                <c:pt idx="3772" formatCode="General">
                  <c:v>-0.40255306816716302</c:v>
                </c:pt>
                <c:pt idx="3773" formatCode="General">
                  <c:v>-0.40635163815375402</c:v>
                </c:pt>
                <c:pt idx="3774" formatCode="General">
                  <c:v>-0.408534365803501</c:v>
                </c:pt>
                <c:pt idx="3775" formatCode="General">
                  <c:v>-0.40940175294268299</c:v>
                </c:pt>
                <c:pt idx="3776" formatCode="General">
                  <c:v>-0.40976798179097501</c:v>
                </c:pt>
                <c:pt idx="3777" formatCode="General">
                  <c:v>-0.40965531955571</c:v>
                </c:pt>
                <c:pt idx="3778" formatCode="General">
                  <c:v>-0.409381665154116</c:v>
                </c:pt>
                <c:pt idx="3779" formatCode="General">
                  <c:v>-0.41000039463433102</c:v>
                </c:pt>
                <c:pt idx="3780" formatCode="General">
                  <c:v>-0.41202134440615301</c:v>
                </c:pt>
                <c:pt idx="3781" formatCode="General">
                  <c:v>-0.415814080972225</c:v>
                </c:pt>
                <c:pt idx="3782" formatCode="General">
                  <c:v>-0.42020904193915598</c:v>
                </c:pt>
                <c:pt idx="3783" formatCode="General">
                  <c:v>-0.42313530012726702</c:v>
                </c:pt>
                <c:pt idx="3784" formatCode="General">
                  <c:v>-0.42491421320772599</c:v>
                </c:pt>
                <c:pt idx="3785" formatCode="General">
                  <c:v>-0.42648556266882998</c:v>
                </c:pt>
                <c:pt idx="3786" formatCode="General">
                  <c:v>-0.42767427126835</c:v>
                </c:pt>
                <c:pt idx="3787" formatCode="General">
                  <c:v>-0.42881980871067299</c:v>
                </c:pt>
                <c:pt idx="3788" formatCode="General">
                  <c:v>-0.42994284018106099</c:v>
                </c:pt>
                <c:pt idx="3789" formatCode="General">
                  <c:v>-0.43121093991463499</c:v>
                </c:pt>
                <c:pt idx="3790" formatCode="General">
                  <c:v>-0.43258803456716899</c:v>
                </c:pt>
                <c:pt idx="3791" formatCode="General">
                  <c:v>-0.43354776122883398</c:v>
                </c:pt>
                <c:pt idx="3792" formatCode="General">
                  <c:v>-0.43483805841051199</c:v>
                </c:pt>
                <c:pt idx="3793" formatCode="General">
                  <c:v>-0.437571880965553</c:v>
                </c:pt>
                <c:pt idx="3794" formatCode="General">
                  <c:v>-0.44146509127440797</c:v>
                </c:pt>
                <c:pt idx="3795" formatCode="General">
                  <c:v>-0.44666115234043302</c:v>
                </c:pt>
                <c:pt idx="3796" formatCode="General">
                  <c:v>-0.45333092324845198</c:v>
                </c:pt>
                <c:pt idx="3797" formatCode="General">
                  <c:v>-0.46030175951068197</c:v>
                </c:pt>
                <c:pt idx="3798" formatCode="General">
                  <c:v>-0.46719240007978302</c:v>
                </c:pt>
                <c:pt idx="3799" formatCode="General">
                  <c:v>-0.47509802144950503</c:v>
                </c:pt>
                <c:pt idx="3800" formatCode="General">
                  <c:v>-0.48414941733632</c:v>
                </c:pt>
                <c:pt idx="3801" formatCode="General">
                  <c:v>-0.49329590914879301</c:v>
                </c:pt>
                <c:pt idx="3802" formatCode="General">
                  <c:v>-0.50261624479355105</c:v>
                </c:pt>
                <c:pt idx="3803" formatCode="General">
                  <c:v>-0.51358108907125599</c:v>
                </c:pt>
                <c:pt idx="3804" formatCode="General">
                  <c:v>-0.52650768779881596</c:v>
                </c:pt>
                <c:pt idx="3805" formatCode="General">
                  <c:v>-0.53997124653337603</c:v>
                </c:pt>
                <c:pt idx="3806" formatCode="General">
                  <c:v>-0.55345819683743802</c:v>
                </c:pt>
                <c:pt idx="3807" formatCode="General">
                  <c:v>-0.56704299236642097</c:v>
                </c:pt>
                <c:pt idx="3808" formatCode="General">
                  <c:v>-0.58004268842345097</c:v>
                </c:pt>
                <c:pt idx="3809" formatCode="General">
                  <c:v>-0.59113585747939701</c:v>
                </c:pt>
                <c:pt idx="3810" formatCode="General">
                  <c:v>-0.597985662300204</c:v>
                </c:pt>
                <c:pt idx="3811" formatCode="General">
                  <c:v>-0.59941249206844005</c:v>
                </c:pt>
                <c:pt idx="3812" formatCode="General">
                  <c:v>-0.596256480103455</c:v>
                </c:pt>
                <c:pt idx="3813" formatCode="General">
                  <c:v>-0.58963392401106796</c:v>
                </c:pt>
                <c:pt idx="3814" formatCode="General">
                  <c:v>-0.58090435326818701</c:v>
                </c:pt>
                <c:pt idx="3815" formatCode="General">
                  <c:v>-0.57119248764034103</c:v>
                </c:pt>
                <c:pt idx="3816" formatCode="General">
                  <c:v>-0.56113278864113403</c:v>
                </c:pt>
                <c:pt idx="3817" formatCode="General">
                  <c:v>-0.55096119804497601</c:v>
                </c:pt>
                <c:pt idx="3818" formatCode="General">
                  <c:v>-0.54134462890528501</c:v>
                </c:pt>
                <c:pt idx="3819" formatCode="General">
                  <c:v>-0.532537473679632</c:v>
                </c:pt>
                <c:pt idx="3820" formatCode="General">
                  <c:v>-0.52332364577783397</c:v>
                </c:pt>
                <c:pt idx="3821" formatCode="General">
                  <c:v>-0.51262920170622495</c:v>
                </c:pt>
                <c:pt idx="3822" formatCode="General">
                  <c:v>-0.50079635461721095</c:v>
                </c:pt>
                <c:pt idx="3823" formatCode="General">
                  <c:v>-0.48903846481603003</c:v>
                </c:pt>
                <c:pt idx="3824" formatCode="General">
                  <c:v>-0.47825218905051298</c:v>
                </c:pt>
                <c:pt idx="3825" formatCode="General">
                  <c:v>-0.46768120141573399</c:v>
                </c:pt>
                <c:pt idx="3826" formatCode="General">
                  <c:v>-0.45595953141581602</c:v>
                </c:pt>
                <c:pt idx="3827" formatCode="General">
                  <c:v>-0.443001691976533</c:v>
                </c:pt>
                <c:pt idx="3828" formatCode="General">
                  <c:v>-0.43059464208466097</c:v>
                </c:pt>
                <c:pt idx="3829" formatCode="General">
                  <c:v>-0.420418142523517</c:v>
                </c:pt>
                <c:pt idx="3830" formatCode="General">
                  <c:v>-0.41205274532798902</c:v>
                </c:pt>
                <c:pt idx="3831" formatCode="General">
                  <c:v>-0.404551962950355</c:v>
                </c:pt>
                <c:pt idx="3832" formatCode="General">
                  <c:v>-0.39768591694309102</c:v>
                </c:pt>
                <c:pt idx="3833" formatCode="General">
                  <c:v>-0.391476980946938</c:v>
                </c:pt>
                <c:pt idx="3834" formatCode="General">
                  <c:v>-0.38467789273802799</c:v>
                </c:pt>
                <c:pt idx="3835" formatCode="General">
                  <c:v>-0.37590041328812801</c:v>
                </c:pt>
                <c:pt idx="3836" formatCode="General">
                  <c:v>-0.36529828994739</c:v>
                </c:pt>
                <c:pt idx="3837" formatCode="General">
                  <c:v>-0.35314535762680199</c:v>
                </c:pt>
                <c:pt idx="3838" formatCode="General">
                  <c:v>-0.33931736101008603</c:v>
                </c:pt>
                <c:pt idx="3839" formatCode="General">
                  <c:v>-0.324162741470083</c:v>
                </c:pt>
                <c:pt idx="3840" formatCode="General">
                  <c:v>-0.30869132663110699</c:v>
                </c:pt>
                <c:pt idx="3841" formatCode="General">
                  <c:v>-0.29354150971433601</c:v>
                </c:pt>
                <c:pt idx="3842" formatCode="General">
                  <c:v>-0.27871107633749498</c:v>
                </c:pt>
                <c:pt idx="3843" formatCode="General">
                  <c:v>-0.26453830925036098</c:v>
                </c:pt>
                <c:pt idx="3844" formatCode="General">
                  <c:v>-0.25121747118730098</c:v>
                </c:pt>
                <c:pt idx="3845" formatCode="General">
                  <c:v>-0.23888170697811201</c:v>
                </c:pt>
                <c:pt idx="3846" formatCode="General">
                  <c:v>-0.22729205695562099</c:v>
                </c:pt>
                <c:pt idx="3847" formatCode="General">
                  <c:v>-0.21656295377367599</c:v>
                </c:pt>
                <c:pt idx="3848" formatCode="General">
                  <c:v>-0.20700151424677701</c:v>
                </c:pt>
                <c:pt idx="3849" formatCode="General">
                  <c:v>-0.19790028628805301</c:v>
                </c:pt>
                <c:pt idx="3850" formatCode="General">
                  <c:v>-0.18920131814000399</c:v>
                </c:pt>
                <c:pt idx="3851" formatCode="General">
                  <c:v>-0.18106140398854301</c:v>
                </c:pt>
                <c:pt idx="3852" formatCode="General">
                  <c:v>-0.17347794493073401</c:v>
                </c:pt>
                <c:pt idx="3853" formatCode="General">
                  <c:v>-0.16646634799257701</c:v>
                </c:pt>
                <c:pt idx="3854" formatCode="General">
                  <c:v>-0.15844269252985299</c:v>
                </c:pt>
                <c:pt idx="3855" formatCode="General">
                  <c:v>-0.147753028358733</c:v>
                </c:pt>
                <c:pt idx="3856" formatCode="General">
                  <c:v>-0.135849876381265</c:v>
                </c:pt>
                <c:pt idx="3857" formatCode="General">
                  <c:v>-0.12409114189244699</c:v>
                </c:pt>
                <c:pt idx="3858" formatCode="General">
                  <c:v>-0.11247647612172</c:v>
                </c:pt>
                <c:pt idx="3859" formatCode="General">
                  <c:v>-0.100484513804617</c:v>
                </c:pt>
                <c:pt idx="3860" formatCode="General">
                  <c:v>-8.8404856021979103E-2</c:v>
                </c:pt>
                <c:pt idx="3861" formatCode="General">
                  <c:v>-7.7290584906277396E-2</c:v>
                </c:pt>
                <c:pt idx="3862" formatCode="General">
                  <c:v>-6.6669105393298997E-2</c:v>
                </c:pt>
                <c:pt idx="3863" formatCode="General">
                  <c:v>-5.6622722169699803E-2</c:v>
                </c:pt>
                <c:pt idx="3864" formatCode="General">
                  <c:v>-4.7239512096002897E-2</c:v>
                </c:pt>
                <c:pt idx="3865" formatCode="General">
                  <c:v>-3.84582971229986E-2</c:v>
                </c:pt>
                <c:pt idx="3866" formatCode="General">
                  <c:v>-3.0165638911409599E-2</c:v>
                </c:pt>
                <c:pt idx="3867" formatCode="General">
                  <c:v>-2.1698752371062301E-2</c:v>
                </c:pt>
                <c:pt idx="3868" formatCode="General">
                  <c:v>-1.23483380647522E-2</c:v>
                </c:pt>
                <c:pt idx="3869" formatCode="General">
                  <c:v>-1.7746769177872301E-3</c:v>
                </c:pt>
                <c:pt idx="3870" formatCode="General">
                  <c:v>9.7991464133940203E-3</c:v>
                </c:pt>
                <c:pt idx="3871" formatCode="General">
                  <c:v>2.1476154850675E-2</c:v>
                </c:pt>
                <c:pt idx="3872" formatCode="General">
                  <c:v>3.1838585113919897E-2</c:v>
                </c:pt>
                <c:pt idx="3873" formatCode="General">
                  <c:v>4.1039423864803602E-2</c:v>
                </c:pt>
                <c:pt idx="3874" formatCode="General">
                  <c:v>4.9501581397684402E-2</c:v>
                </c:pt>
                <c:pt idx="3875" formatCode="General">
                  <c:v>5.7084082807235301E-2</c:v>
                </c:pt>
                <c:pt idx="3876" formatCode="General">
                  <c:v>6.4487805856300498E-2</c:v>
                </c:pt>
                <c:pt idx="3877" formatCode="General">
                  <c:v>7.08145182082454E-2</c:v>
                </c:pt>
                <c:pt idx="3878" formatCode="General">
                  <c:v>7.4578759386835197E-2</c:v>
                </c:pt>
                <c:pt idx="3879" formatCode="General">
                  <c:v>7.6364227672813895E-2</c:v>
                </c:pt>
                <c:pt idx="3880" formatCode="General">
                  <c:v>7.7386378284084303E-2</c:v>
                </c:pt>
                <c:pt idx="3881" formatCode="General">
                  <c:v>7.7825376885468894E-2</c:v>
                </c:pt>
                <c:pt idx="3882" formatCode="General">
                  <c:v>7.8041912373856104E-2</c:v>
                </c:pt>
                <c:pt idx="3883" formatCode="General">
                  <c:v>7.9040906385652698E-2</c:v>
                </c:pt>
                <c:pt idx="3884" formatCode="General">
                  <c:v>8.2067090507999305E-2</c:v>
                </c:pt>
                <c:pt idx="3885" formatCode="General">
                  <c:v>8.7776062673411301E-2</c:v>
                </c:pt>
                <c:pt idx="3886" formatCode="General">
                  <c:v>9.6378551749942004E-2</c:v>
                </c:pt>
                <c:pt idx="3887" formatCode="General">
                  <c:v>0.10800688697407</c:v>
                </c:pt>
                <c:pt idx="3888" formatCode="General">
                  <c:v>0.12168192646541499</c:v>
                </c:pt>
                <c:pt idx="3889" formatCode="General">
                  <c:v>0.136599123230012</c:v>
                </c:pt>
                <c:pt idx="3890" formatCode="General">
                  <c:v>0.152562594086598</c:v>
                </c:pt>
                <c:pt idx="3891" formatCode="General">
                  <c:v>0.16937835257277101</c:v>
                </c:pt>
                <c:pt idx="3892" formatCode="General">
                  <c:v>0.18717609242285899</c:v>
                </c:pt>
                <c:pt idx="3893" formatCode="General">
                  <c:v>0.205822287373125</c:v>
                </c:pt>
                <c:pt idx="3894" formatCode="General">
                  <c:v>0.22476664245063999</c:v>
                </c:pt>
                <c:pt idx="3895" formatCode="General">
                  <c:v>0.243318934721515</c:v>
                </c:pt>
                <c:pt idx="3896" formatCode="General">
                  <c:v>0.26117979274027397</c:v>
                </c:pt>
                <c:pt idx="3897" formatCode="General">
                  <c:v>0.27762514440602598</c:v>
                </c:pt>
                <c:pt idx="3898" formatCode="General">
                  <c:v>0.29154226024930902</c:v>
                </c:pt>
                <c:pt idx="3899" formatCode="General">
                  <c:v>0.30274426003919902</c:v>
                </c:pt>
                <c:pt idx="3900" formatCode="General">
                  <c:v>0.31139538941373801</c:v>
                </c:pt>
                <c:pt idx="3901" formatCode="General">
                  <c:v>0.31815202570217599</c:v>
                </c:pt>
                <c:pt idx="3902" formatCode="General">
                  <c:v>0.32376061556424302</c:v>
                </c:pt>
                <c:pt idx="3903" formatCode="General">
                  <c:v>0.32828806776085501</c:v>
                </c:pt>
                <c:pt idx="3904" formatCode="General">
                  <c:v>0.331998518858099</c:v>
                </c:pt>
                <c:pt idx="3905" formatCode="General">
                  <c:v>0.33569846790949198</c:v>
                </c:pt>
                <c:pt idx="3906" formatCode="General">
                  <c:v>0.33943584907722002</c:v>
                </c:pt>
                <c:pt idx="3907" formatCode="General">
                  <c:v>0.34292887266287397</c:v>
                </c:pt>
                <c:pt idx="3908" formatCode="General">
                  <c:v>0.34692411269486401</c:v>
                </c:pt>
                <c:pt idx="3909" formatCode="General">
                  <c:v>0.35133431980719798</c:v>
                </c:pt>
                <c:pt idx="3910" formatCode="General">
                  <c:v>0.356301103281222</c:v>
                </c:pt>
                <c:pt idx="3911" formatCode="General">
                  <c:v>0.362718874754278</c:v>
                </c:pt>
                <c:pt idx="3912" formatCode="General">
                  <c:v>0.36911050133618101</c:v>
                </c:pt>
                <c:pt idx="3913" formatCode="General">
                  <c:v>0.37424456533774397</c:v>
                </c:pt>
                <c:pt idx="3914" formatCode="General">
                  <c:v>0.37833854581336801</c:v>
                </c:pt>
                <c:pt idx="3915" formatCode="General">
                  <c:v>0.38155317673462302</c:v>
                </c:pt>
                <c:pt idx="3916" formatCode="General">
                  <c:v>0.38516366211729702</c:v>
                </c:pt>
                <c:pt idx="3917" formatCode="General">
                  <c:v>0.39117934124866199</c:v>
                </c:pt>
                <c:pt idx="3918" formatCode="General">
                  <c:v>0.39931575265745001</c:v>
                </c:pt>
                <c:pt idx="3919" formatCode="General">
                  <c:v>0.40846593582083102</c:v>
                </c:pt>
                <c:pt idx="3920" formatCode="General">
                  <c:v>0.418809499681702</c:v>
                </c:pt>
                <c:pt idx="3921" formatCode="General">
                  <c:v>0.43032457456614898</c:v>
                </c:pt>
                <c:pt idx="3922" formatCode="General">
                  <c:v>0.44195299022338502</c:v>
                </c:pt>
                <c:pt idx="3923" formatCode="General">
                  <c:v>0.45291491841099701</c:v>
                </c:pt>
                <c:pt idx="3924" formatCode="General">
                  <c:v>0.463607059061037</c:v>
                </c:pt>
                <c:pt idx="3925" formatCode="General">
                  <c:v>0.47520217272676002</c:v>
                </c:pt>
                <c:pt idx="3926" formatCode="General">
                  <c:v>0.48896824248028598</c:v>
                </c:pt>
                <c:pt idx="3927" formatCode="General">
                  <c:v>0.50476622913784397</c:v>
                </c:pt>
                <c:pt idx="3928" formatCode="General">
                  <c:v>0.52120450426935305</c:v>
                </c:pt>
                <c:pt idx="3929" formatCode="General">
                  <c:v>0.53728514230487701</c:v>
                </c:pt>
                <c:pt idx="3930" formatCode="General">
                  <c:v>0.55159032983020795</c:v>
                </c:pt>
                <c:pt idx="3931" formatCode="General">
                  <c:v>0.56406226501866297</c:v>
                </c:pt>
                <c:pt idx="3932" formatCode="General">
                  <c:v>0.57651436370015097</c:v>
                </c:pt>
                <c:pt idx="3933" formatCode="General">
                  <c:v>0.58797402698061196</c:v>
                </c:pt>
                <c:pt idx="3934" formatCode="General">
                  <c:v>0.59730050955316105</c:v>
                </c:pt>
                <c:pt idx="3935" formatCode="General">
                  <c:v>0.605135781387655</c:v>
                </c:pt>
                <c:pt idx="3936" formatCode="General">
                  <c:v>0.61139238839572496</c:v>
                </c:pt>
                <c:pt idx="3937" formatCode="General">
                  <c:v>0.61572925011656199</c:v>
                </c:pt>
                <c:pt idx="3938" formatCode="General">
                  <c:v>0.617818089295184</c:v>
                </c:pt>
                <c:pt idx="3939" formatCode="General">
                  <c:v>0.61652584334863703</c:v>
                </c:pt>
                <c:pt idx="3940" formatCode="General">
                  <c:v>0.61132674142249499</c:v>
                </c:pt>
                <c:pt idx="3941" formatCode="General">
                  <c:v>0.60274375178936901</c:v>
                </c:pt>
                <c:pt idx="3942" formatCode="General">
                  <c:v>0.59219134365304804</c:v>
                </c:pt>
                <c:pt idx="3943" formatCode="General">
                  <c:v>0.58122932565072905</c:v>
                </c:pt>
                <c:pt idx="3944" formatCode="General">
                  <c:v>0.57028426898148799</c:v>
                </c:pt>
                <c:pt idx="3945" formatCode="General">
                  <c:v>0.55925023799324303</c:v>
                </c:pt>
                <c:pt idx="3946" formatCode="General">
                  <c:v>0.54905490713682903</c:v>
                </c:pt>
                <c:pt idx="3947" formatCode="General">
                  <c:v>0.54153380723285105</c:v>
                </c:pt>
                <c:pt idx="3948" formatCode="General">
                  <c:v>0.53688116765376603</c:v>
                </c:pt>
                <c:pt idx="3949" formatCode="General">
                  <c:v>0.53544505742522897</c:v>
                </c:pt>
                <c:pt idx="3950" formatCode="General">
                  <c:v>0.53737993751075996</c:v>
                </c:pt>
                <c:pt idx="3951" formatCode="General">
                  <c:v>0.54202912577488205</c:v>
                </c:pt>
                <c:pt idx="3952" formatCode="General">
                  <c:v>0.548510893471572</c:v>
                </c:pt>
                <c:pt idx="3953" formatCode="General">
                  <c:v>0.55645899833864598</c:v>
                </c:pt>
                <c:pt idx="3954" formatCode="General">
                  <c:v>0.56613523684990297</c:v>
                </c:pt>
                <c:pt idx="3955" formatCode="General">
                  <c:v>0.57642973687135701</c:v>
                </c:pt>
                <c:pt idx="3956" formatCode="General">
                  <c:v>0.58654150327817201</c:v>
                </c:pt>
                <c:pt idx="3957" formatCode="General">
                  <c:v>0.596374034475043</c:v>
                </c:pt>
                <c:pt idx="3958" formatCode="General">
                  <c:v>0.60534643177542602</c:v>
                </c:pt>
                <c:pt idx="3959" formatCode="General">
                  <c:v>0.61229371765497997</c:v>
                </c:pt>
                <c:pt idx="3960" formatCode="General">
                  <c:v>0.61615494571762597</c:v>
                </c:pt>
                <c:pt idx="3961" formatCode="General">
                  <c:v>0.61577557855938903</c:v>
                </c:pt>
                <c:pt idx="3962" formatCode="General">
                  <c:v>0.61096292896452498</c:v>
                </c:pt>
                <c:pt idx="3963" formatCode="General">
                  <c:v>0.60249557678537302</c:v>
                </c:pt>
                <c:pt idx="3964" formatCode="General">
                  <c:v>0.59034042809685605</c:v>
                </c:pt>
                <c:pt idx="3965" formatCode="General">
                  <c:v>0.57549213293856705</c:v>
                </c:pt>
                <c:pt idx="3966" formatCode="General">
                  <c:v>0.55985366039348505</c:v>
                </c:pt>
                <c:pt idx="3967" formatCode="General">
                  <c:v>0.54364733121603703</c:v>
                </c:pt>
                <c:pt idx="3968" formatCode="General">
                  <c:v>0.52668590565482398</c:v>
                </c:pt>
                <c:pt idx="3969" formatCode="General">
                  <c:v>0.51008406646447702</c:v>
                </c:pt>
                <c:pt idx="3970" formatCode="General">
                  <c:v>0.49504571788690899</c:v>
                </c:pt>
                <c:pt idx="3971" formatCode="General">
                  <c:v>0.48088915458439402</c:v>
                </c:pt>
                <c:pt idx="3972" formatCode="General">
                  <c:v>0.46780743531525798</c:v>
                </c:pt>
                <c:pt idx="3973" formatCode="General">
                  <c:v>0.45704776128550501</c:v>
                </c:pt>
                <c:pt idx="3974" formatCode="General">
                  <c:v>0.44923422862371098</c:v>
                </c:pt>
                <c:pt idx="3975" formatCode="General">
                  <c:v>0.44391317716784401</c:v>
                </c:pt>
                <c:pt idx="3976" formatCode="General">
                  <c:v>0.4403766616407</c:v>
                </c:pt>
                <c:pt idx="3977" formatCode="General">
                  <c:v>0.43809290251717498</c:v>
                </c:pt>
                <c:pt idx="3978" formatCode="General">
                  <c:v>0.43620796622211999</c:v>
                </c:pt>
                <c:pt idx="3979" formatCode="General">
                  <c:v>0.43430849689436302</c:v>
                </c:pt>
                <c:pt idx="3980" formatCode="General">
                  <c:v>0.43099559283</c:v>
                </c:pt>
                <c:pt idx="3981" formatCode="General">
                  <c:v>0.42576333030214097</c:v>
                </c:pt>
                <c:pt idx="3982" formatCode="General">
                  <c:v>0.41989419724232901</c:v>
                </c:pt>
                <c:pt idx="3983" formatCode="General">
                  <c:v>0.41388133054482201</c:v>
                </c:pt>
                <c:pt idx="3984" formatCode="General">
                  <c:v>0.40725126463828498</c:v>
                </c:pt>
                <c:pt idx="3985" formatCode="General">
                  <c:v>0.40019627342797898</c:v>
                </c:pt>
                <c:pt idx="3986" formatCode="General">
                  <c:v>0.39338070657283902</c:v>
                </c:pt>
                <c:pt idx="3987" formatCode="General">
                  <c:v>0.38749970974999198</c:v>
                </c:pt>
                <c:pt idx="3988" formatCode="General">
                  <c:v>0.38293498943791199</c:v>
                </c:pt>
                <c:pt idx="3989" formatCode="General">
                  <c:v>0.37883559971740799</c:v>
                </c:pt>
                <c:pt idx="3990" formatCode="General">
                  <c:v>0.37465677421070598</c:v>
                </c:pt>
                <c:pt idx="3991" formatCode="General">
                  <c:v>0.37033842246725501</c:v>
                </c:pt>
                <c:pt idx="3992" formatCode="General">
                  <c:v>0.36532519423464599</c:v>
                </c:pt>
                <c:pt idx="3993" formatCode="General">
                  <c:v>0.35971944043052501</c:v>
                </c:pt>
                <c:pt idx="3994" formatCode="General">
                  <c:v>0.35437834220519598</c:v>
                </c:pt>
                <c:pt idx="3995" formatCode="General">
                  <c:v>0.34939993942800501</c:v>
                </c:pt>
                <c:pt idx="3996" formatCode="General">
                  <c:v>0.34437204928915399</c:v>
                </c:pt>
                <c:pt idx="3997" formatCode="General">
                  <c:v>0.33827697266608397</c:v>
                </c:pt>
                <c:pt idx="3998" formatCode="General">
                  <c:v>0.32959818258844498</c:v>
                </c:pt>
                <c:pt idx="3999" formatCode="General">
                  <c:v>0.31832355064935702</c:v>
                </c:pt>
                <c:pt idx="4000" formatCode="General">
                  <c:v>0.30420370739845698</c:v>
                </c:pt>
                <c:pt idx="4001" formatCode="General">
                  <c:v>0.28637240375056899</c:v>
                </c:pt>
                <c:pt idx="4002" formatCode="General">
                  <c:v>0.26573480617762002</c:v>
                </c:pt>
                <c:pt idx="4003" formatCode="General">
                  <c:v>0.24357860122431399</c:v>
                </c:pt>
                <c:pt idx="4004" formatCode="General">
                  <c:v>0.22064148275836701</c:v>
                </c:pt>
                <c:pt idx="4005" formatCode="General">
                  <c:v>0.197504199893628</c:v>
                </c:pt>
                <c:pt idx="4006" formatCode="General">
                  <c:v>0.17376818040623901</c:v>
                </c:pt>
                <c:pt idx="4007" formatCode="General">
                  <c:v>0.14997915136444101</c:v>
                </c:pt>
                <c:pt idx="4008" formatCode="General">
                  <c:v>0.127266409970474</c:v>
                </c:pt>
                <c:pt idx="4009" formatCode="General">
                  <c:v>0.105891109984251</c:v>
                </c:pt>
                <c:pt idx="4010" formatCode="General">
                  <c:v>8.5959576953442696E-2</c:v>
                </c:pt>
                <c:pt idx="4011" formatCode="General">
                  <c:v>6.7613606037952398E-2</c:v>
                </c:pt>
                <c:pt idx="4012" formatCode="General">
                  <c:v>5.1133935321254299E-2</c:v>
                </c:pt>
                <c:pt idx="4013" formatCode="General">
                  <c:v>3.6835587092054103E-2</c:v>
                </c:pt>
                <c:pt idx="4014" formatCode="General">
                  <c:v>2.4644219670178099E-2</c:v>
                </c:pt>
                <c:pt idx="4015" formatCode="General">
                  <c:v>1.3848063212922399E-2</c:v>
                </c:pt>
                <c:pt idx="4016" formatCode="General">
                  <c:v>4.0960917836278402E-3</c:v>
                </c:pt>
                <c:pt idx="4017" formatCode="General">
                  <c:v>-4.24943195469681E-3</c:v>
                </c:pt>
                <c:pt idx="4018" formatCode="General">
                  <c:v>-1.11021662373758E-2</c:v>
                </c:pt>
                <c:pt idx="4019" formatCode="General">
                  <c:v>-1.67638601225241E-2</c:v>
                </c:pt>
                <c:pt idx="4020" formatCode="General">
                  <c:v>-2.1984759820662898E-2</c:v>
                </c:pt>
                <c:pt idx="4021" formatCode="General">
                  <c:v>-2.6752343488219501E-2</c:v>
                </c:pt>
                <c:pt idx="4022" formatCode="General">
                  <c:v>-3.0391681539024301E-2</c:v>
                </c:pt>
                <c:pt idx="4023" formatCode="General">
                  <c:v>-3.2526360045076898E-2</c:v>
                </c:pt>
                <c:pt idx="4024" formatCode="General">
                  <c:v>-3.3399132663905103E-2</c:v>
                </c:pt>
                <c:pt idx="4025" formatCode="General">
                  <c:v>-3.3861877779270903E-2</c:v>
                </c:pt>
                <c:pt idx="4026" formatCode="General">
                  <c:v>-3.4225711850413697E-2</c:v>
                </c:pt>
                <c:pt idx="4027" formatCode="General">
                  <c:v>-3.56489195707217E-2</c:v>
                </c:pt>
                <c:pt idx="4028" formatCode="General">
                  <c:v>-3.9162851581787402E-2</c:v>
                </c:pt>
                <c:pt idx="4029" formatCode="General">
                  <c:v>-4.41195879552128E-2</c:v>
                </c:pt>
                <c:pt idx="4030" formatCode="General">
                  <c:v>-5.0110750800423598E-2</c:v>
                </c:pt>
                <c:pt idx="4031" formatCode="General">
                  <c:v>-5.6554700053907801E-2</c:v>
                </c:pt>
                <c:pt idx="4032" formatCode="General">
                  <c:v>-6.24421125319767E-2</c:v>
                </c:pt>
                <c:pt idx="4033" formatCode="General">
                  <c:v>-6.8134361105336105E-2</c:v>
                </c:pt>
                <c:pt idx="4034" formatCode="General">
                  <c:v>-7.4863123304348703E-2</c:v>
                </c:pt>
                <c:pt idx="4035" formatCode="General">
                  <c:v>-8.3909102462996099E-2</c:v>
                </c:pt>
                <c:pt idx="4036" formatCode="General">
                  <c:v>-9.5862168603785894E-2</c:v>
                </c:pt>
                <c:pt idx="4037" formatCode="General">
                  <c:v>-0.110405410846084</c:v>
                </c:pt>
                <c:pt idx="4038" formatCode="General">
                  <c:v>-0.12645032742055601</c:v>
                </c:pt>
                <c:pt idx="4039" formatCode="General">
                  <c:v>-0.14237814133845</c:v>
                </c:pt>
                <c:pt idx="4040" formatCode="General">
                  <c:v>-0.15730045453484601</c:v>
                </c:pt>
                <c:pt idx="4041" formatCode="General">
                  <c:v>-0.170966098180448</c:v>
                </c:pt>
                <c:pt idx="4042" formatCode="General">
                  <c:v>-0.18347114188553801</c:v>
                </c:pt>
                <c:pt idx="4043" formatCode="General">
                  <c:v>-0.19521871810783101</c:v>
                </c:pt>
                <c:pt idx="4044" formatCode="General">
                  <c:v>-0.20649140136034499</c:v>
                </c:pt>
                <c:pt idx="4045" formatCode="General">
                  <c:v>-0.21723342456414799</c:v>
                </c:pt>
                <c:pt idx="4046" formatCode="General">
                  <c:v>-0.22725941689333201</c:v>
                </c:pt>
                <c:pt idx="4047" formatCode="General">
                  <c:v>-0.23603783510754001</c:v>
                </c:pt>
                <c:pt idx="4048" formatCode="General">
                  <c:v>-0.24350439787344</c:v>
                </c:pt>
                <c:pt idx="4049" formatCode="General">
                  <c:v>-0.25072091265306801</c:v>
                </c:pt>
                <c:pt idx="4050" formatCode="General">
                  <c:v>-0.25780384042798199</c:v>
                </c:pt>
                <c:pt idx="4051" formatCode="General">
                  <c:v>-0.265194621358189</c:v>
                </c:pt>
                <c:pt idx="4052" formatCode="General">
                  <c:v>-0.27438002566983699</c:v>
                </c:pt>
                <c:pt idx="4053" formatCode="General">
                  <c:v>-0.28508402187440501</c:v>
                </c:pt>
                <c:pt idx="4054" formatCode="General">
                  <c:v>-0.29545962742837401</c:v>
                </c:pt>
                <c:pt idx="4055" formatCode="General">
                  <c:v>-0.30442152429597302</c:v>
                </c:pt>
                <c:pt idx="4056" formatCode="General">
                  <c:v>-0.31178097564774099</c:v>
                </c:pt>
                <c:pt idx="4057" formatCode="General">
                  <c:v>-0.31752192617192998</c:v>
                </c:pt>
                <c:pt idx="4058" formatCode="General">
                  <c:v>-0.32222474270375401</c:v>
                </c:pt>
                <c:pt idx="4059" formatCode="General">
                  <c:v>-0.326913761493274</c:v>
                </c:pt>
                <c:pt idx="4060" formatCode="General">
                  <c:v>-0.33208187594795502</c:v>
                </c:pt>
                <c:pt idx="4061" formatCode="General">
                  <c:v>-0.33754687141183398</c:v>
                </c:pt>
                <c:pt idx="4062" formatCode="General">
                  <c:v>-0.342901597318857</c:v>
                </c:pt>
                <c:pt idx="4063" formatCode="General">
                  <c:v>-0.348170015602423</c:v>
                </c:pt>
                <c:pt idx="4064" formatCode="General">
                  <c:v>-0.35331775440660601</c:v>
                </c:pt>
                <c:pt idx="4065" formatCode="General">
                  <c:v>-0.35833507013308902</c:v>
                </c:pt>
                <c:pt idx="4066" formatCode="General">
                  <c:v>-0.36447143639429702</c:v>
                </c:pt>
                <c:pt idx="4067" formatCode="General">
                  <c:v>-0.37289145622674402</c:v>
                </c:pt>
                <c:pt idx="4068" formatCode="General">
                  <c:v>-0.38337639096861997</c:v>
                </c:pt>
                <c:pt idx="4069" formatCode="General">
                  <c:v>-0.39555593790531102</c:v>
                </c:pt>
                <c:pt idx="4070" formatCode="General">
                  <c:v>-0.40974127950044897</c:v>
                </c:pt>
                <c:pt idx="4071" formatCode="General">
                  <c:v>-0.42600314197451999</c:v>
                </c:pt>
                <c:pt idx="4072" formatCode="General">
                  <c:v>-0.44429205530258797</c:v>
                </c:pt>
                <c:pt idx="4073" formatCode="General">
                  <c:v>-0.46398653504729698</c:v>
                </c:pt>
                <c:pt idx="4074" formatCode="General">
                  <c:v>-0.48398447020511998</c:v>
                </c:pt>
                <c:pt idx="4075" formatCode="General">
                  <c:v>-0.50330114450514496</c:v>
                </c:pt>
                <c:pt idx="4076" formatCode="General">
                  <c:v>-0.52076223814259903</c:v>
                </c:pt>
                <c:pt idx="4077" formatCode="General">
                  <c:v>-0.53573740126786495</c:v>
                </c:pt>
                <c:pt idx="4078" formatCode="General">
                  <c:v>-0.54858694983094403</c:v>
                </c:pt>
                <c:pt idx="4079" formatCode="General">
                  <c:v>-0.558883827785564</c:v>
                </c:pt>
                <c:pt idx="4080" formatCode="General">
                  <c:v>-0.56608714621282896</c:v>
                </c:pt>
                <c:pt idx="4081" formatCode="General">
                  <c:v>-0.57089985442209501</c:v>
                </c:pt>
                <c:pt idx="4082" formatCode="General">
                  <c:v>-0.57350526260489998</c:v>
                </c:pt>
                <c:pt idx="4083" formatCode="General">
                  <c:v>-0.57393840668681595</c:v>
                </c:pt>
                <c:pt idx="4084" formatCode="General">
                  <c:v>-0.57279587171948898</c:v>
                </c:pt>
                <c:pt idx="4085" formatCode="General">
                  <c:v>-0.57081607637380405</c:v>
                </c:pt>
                <c:pt idx="4086" formatCode="General">
                  <c:v>-0.56812584650675702</c:v>
                </c:pt>
                <c:pt idx="4087" formatCode="General">
                  <c:v>-0.56574957552216398</c:v>
                </c:pt>
                <c:pt idx="4088" formatCode="General">
                  <c:v>-0.56519535588719805</c:v>
                </c:pt>
                <c:pt idx="4089" formatCode="General">
                  <c:v>-0.56677896173953402</c:v>
                </c:pt>
                <c:pt idx="4090" formatCode="General">
                  <c:v>-0.57077111945833503</c:v>
                </c:pt>
                <c:pt idx="4091" formatCode="General">
                  <c:v>-0.57758449546726598</c:v>
                </c:pt>
                <c:pt idx="4092" formatCode="General">
                  <c:v>-0.58725193088731298</c:v>
                </c:pt>
                <c:pt idx="4093" formatCode="General">
                  <c:v>-0.59879277509794304</c:v>
                </c:pt>
                <c:pt idx="4094" formatCode="General">
                  <c:v>-0.61084989334196904</c:v>
                </c:pt>
                <c:pt idx="4095" formatCode="General">
                  <c:v>-0.62246797686741995</c:v>
                </c:pt>
                <c:pt idx="4096" formatCode="General">
                  <c:v>-0.63313265664260099</c:v>
                </c:pt>
                <c:pt idx="4097" formatCode="General">
                  <c:v>-0.64286784439176303</c:v>
                </c:pt>
                <c:pt idx="4098" formatCode="General">
                  <c:v>-0.65146986345442204</c:v>
                </c:pt>
                <c:pt idx="4099" formatCode="General">
                  <c:v>-0.65770098671195198</c:v>
                </c:pt>
                <c:pt idx="4100" formatCode="General">
                  <c:v>-0.66024662212779694</c:v>
                </c:pt>
                <c:pt idx="4101" formatCode="General">
                  <c:v>-0.65925663167959203</c:v>
                </c:pt>
                <c:pt idx="4102" formatCode="General">
                  <c:v>-0.65603109642860102</c:v>
                </c:pt>
                <c:pt idx="4103" formatCode="General">
                  <c:v>-0.65046326794609399</c:v>
                </c:pt>
                <c:pt idx="4104" formatCode="General">
                  <c:v>-0.64175398071263701</c:v>
                </c:pt>
                <c:pt idx="4105" formatCode="General">
                  <c:v>-0.63040906311613398</c:v>
                </c:pt>
                <c:pt idx="4106" formatCode="General">
                  <c:v>-0.61744312574358295</c:v>
                </c:pt>
                <c:pt idx="4107" formatCode="General">
                  <c:v>-0.60364731753460699</c:v>
                </c:pt>
                <c:pt idx="4108" formatCode="General">
                  <c:v>-0.588971195312745</c:v>
                </c:pt>
                <c:pt idx="4109" formatCode="General">
                  <c:v>-0.573405408424566</c:v>
                </c:pt>
                <c:pt idx="4110" formatCode="General">
                  <c:v>-0.557720667848841</c:v>
                </c:pt>
                <c:pt idx="4111" formatCode="General">
                  <c:v>-0.54267387726813199</c:v>
                </c:pt>
                <c:pt idx="4112" formatCode="General">
                  <c:v>-0.52882011361127901</c:v>
                </c:pt>
                <c:pt idx="4113" formatCode="General">
                  <c:v>-0.51723275323201701</c:v>
                </c:pt>
                <c:pt idx="4114" formatCode="General">
                  <c:v>-0.50889548833739895</c:v>
                </c:pt>
                <c:pt idx="4115" formatCode="General">
                  <c:v>-0.50372438707370304</c:v>
                </c:pt>
                <c:pt idx="4116" formatCode="General">
                  <c:v>-0.50075751880453001</c:v>
                </c:pt>
                <c:pt idx="4117" formatCode="General">
                  <c:v>-0.49927123643827298</c:v>
                </c:pt>
                <c:pt idx="4118" formatCode="General">
                  <c:v>-0.49962080847247098</c:v>
                </c:pt>
                <c:pt idx="4119" formatCode="General">
                  <c:v>-0.50147489424840197</c:v>
                </c:pt>
                <c:pt idx="4120" formatCode="General">
                  <c:v>-0.50386600192863096</c:v>
                </c:pt>
                <c:pt idx="4121" formatCode="General">
                  <c:v>-0.50700615540790095</c:v>
                </c:pt>
                <c:pt idx="4122" formatCode="General">
                  <c:v>-0.51136968198620703</c:v>
                </c:pt>
                <c:pt idx="4123" formatCode="General">
                  <c:v>-0.51649094312803301</c:v>
                </c:pt>
                <c:pt idx="4124" formatCode="General">
                  <c:v>-0.52218038526169896</c:v>
                </c:pt>
                <c:pt idx="4125" formatCode="General">
                  <c:v>-0.52811469692388302</c:v>
                </c:pt>
                <c:pt idx="4126" formatCode="General">
                  <c:v>-0.53393218848791202</c:v>
                </c:pt>
                <c:pt idx="4127" formatCode="General">
                  <c:v>-0.53899789102528195</c:v>
                </c:pt>
                <c:pt idx="4128" formatCode="General">
                  <c:v>-0.54227675591578295</c:v>
                </c:pt>
                <c:pt idx="4129" formatCode="General">
                  <c:v>-0.54327235775350902</c:v>
                </c:pt>
                <c:pt idx="4130" formatCode="General">
                  <c:v>-0.54186505507651095</c:v>
                </c:pt>
                <c:pt idx="4131" formatCode="General">
                  <c:v>-0.53787357076228404</c:v>
                </c:pt>
                <c:pt idx="4132" formatCode="General">
                  <c:v>-0.53052811757121299</c:v>
                </c:pt>
                <c:pt idx="4133" formatCode="General">
                  <c:v>-0.519995075890056</c:v>
                </c:pt>
                <c:pt idx="4134" formatCode="General">
                  <c:v>-0.507196393755314</c:v>
                </c:pt>
                <c:pt idx="4135" formatCode="General">
                  <c:v>-0.49263926139395697</c:v>
                </c:pt>
                <c:pt idx="4136" formatCode="General">
                  <c:v>-0.475489345535684</c:v>
                </c:pt>
                <c:pt idx="4137" formatCode="General">
                  <c:v>-0.455686875981276</c:v>
                </c:pt>
                <c:pt idx="4138" formatCode="General">
                  <c:v>-0.43549616559007698</c:v>
                </c:pt>
                <c:pt idx="4139" formatCode="General">
                  <c:v>-0.41604147793666602</c:v>
                </c:pt>
                <c:pt idx="4140" formatCode="General">
                  <c:v>-0.39697352919388501</c:v>
                </c:pt>
                <c:pt idx="4141" formatCode="General">
                  <c:v>-0.37840995020293899</c:v>
                </c:pt>
                <c:pt idx="4142" formatCode="General">
                  <c:v>-0.36039553847294797</c:v>
                </c:pt>
                <c:pt idx="4143" formatCode="General">
                  <c:v>-0.34197540198993198</c:v>
                </c:pt>
                <c:pt idx="4144" formatCode="General">
                  <c:v>-0.32286409724514198</c:v>
                </c:pt>
                <c:pt idx="4145" formatCode="General">
                  <c:v>-0.30423250629362802</c:v>
                </c:pt>
                <c:pt idx="4146" formatCode="General">
                  <c:v>-0.28634437237743499</c:v>
                </c:pt>
                <c:pt idx="4147" formatCode="General">
                  <c:v>-0.269646763088567</c:v>
                </c:pt>
                <c:pt idx="4148" formatCode="General">
                  <c:v>-0.25532461610719598</c:v>
                </c:pt>
                <c:pt idx="4149" formatCode="General">
                  <c:v>-0.243203122012628</c:v>
                </c:pt>
                <c:pt idx="4150" formatCode="General">
                  <c:v>-0.232404114452083</c:v>
                </c:pt>
                <c:pt idx="4151" formatCode="General">
                  <c:v>-0.222839246561989</c:v>
                </c:pt>
                <c:pt idx="4152" formatCode="General">
                  <c:v>-0.214190624973816</c:v>
                </c:pt>
                <c:pt idx="4153" formatCode="General">
                  <c:v>-0.20607452072246801</c:v>
                </c:pt>
                <c:pt idx="4154" formatCode="General">
                  <c:v>-0.198736352813568</c:v>
                </c:pt>
                <c:pt idx="4155" formatCode="General">
                  <c:v>-0.19133516246314</c:v>
                </c:pt>
                <c:pt idx="4156" formatCode="General">
                  <c:v>-0.18414149918919701</c:v>
                </c:pt>
                <c:pt idx="4157" formatCode="General">
                  <c:v>-0.177275844669355</c:v>
                </c:pt>
                <c:pt idx="4158" formatCode="General">
                  <c:v>-0.17015012870451801</c:v>
                </c:pt>
                <c:pt idx="4159" formatCode="General">
                  <c:v>-0.16257273425916499</c:v>
                </c:pt>
                <c:pt idx="4160" formatCode="General">
                  <c:v>-0.153940798711277</c:v>
                </c:pt>
                <c:pt idx="4161" formatCode="General">
                  <c:v>-0.14460297204362699</c:v>
                </c:pt>
                <c:pt idx="4162" formatCode="General">
                  <c:v>-0.13530182865694501</c:v>
                </c:pt>
                <c:pt idx="4163" formatCode="General">
                  <c:v>-0.12559601847391499</c:v>
                </c:pt>
                <c:pt idx="4164" formatCode="General">
                  <c:v>-0.114282515159741</c:v>
                </c:pt>
                <c:pt idx="4165" formatCode="General">
                  <c:v>-0.101271234765901</c:v>
                </c:pt>
                <c:pt idx="4166" formatCode="General">
                  <c:v>-8.7842849300495796E-2</c:v>
                </c:pt>
                <c:pt idx="4167" formatCode="General">
                  <c:v>-7.4532399894535306E-2</c:v>
                </c:pt>
                <c:pt idx="4168" formatCode="General">
                  <c:v>-6.0771382250067701E-2</c:v>
                </c:pt>
                <c:pt idx="4169" formatCode="General">
                  <c:v>-4.6117707931584297E-2</c:v>
                </c:pt>
                <c:pt idx="4170" formatCode="General">
                  <c:v>-3.05858021053966E-2</c:v>
                </c:pt>
                <c:pt idx="4171" formatCode="General">
                  <c:v>-1.4554675804942E-2</c:v>
                </c:pt>
                <c:pt idx="4172" formatCode="General">
                  <c:v>2.0629804540841898E-3</c:v>
                </c:pt>
                <c:pt idx="4173" formatCode="General">
                  <c:v>1.9497942936469899E-2</c:v>
                </c:pt>
                <c:pt idx="4174" formatCode="General">
                  <c:v>3.6934628354429198E-2</c:v>
                </c:pt>
                <c:pt idx="4175" formatCode="General">
                  <c:v>5.2763029101531897E-2</c:v>
                </c:pt>
                <c:pt idx="4176" formatCode="General">
                  <c:v>6.5481115793723801E-2</c:v>
                </c:pt>
                <c:pt idx="4177" formatCode="General">
                  <c:v>7.4857757628929003E-2</c:v>
                </c:pt>
                <c:pt idx="4178" formatCode="General">
                  <c:v>8.1629714319605806E-2</c:v>
                </c:pt>
                <c:pt idx="4179" formatCode="General">
                  <c:v>8.5954165054292694E-2</c:v>
                </c:pt>
                <c:pt idx="4180" formatCode="General">
                  <c:v>8.8655274766414799E-2</c:v>
                </c:pt>
                <c:pt idx="4181" formatCode="General">
                  <c:v>9.0683788455843198E-2</c:v>
                </c:pt>
                <c:pt idx="4182" formatCode="General">
                  <c:v>9.3762699463692895E-2</c:v>
                </c:pt>
                <c:pt idx="4183" formatCode="General">
                  <c:v>9.9530488256439703E-2</c:v>
                </c:pt>
                <c:pt idx="4184" formatCode="General">
                  <c:v>0.108018154067353</c:v>
                </c:pt>
                <c:pt idx="4185" formatCode="General">
                  <c:v>0.118944543049837</c:v>
                </c:pt>
                <c:pt idx="4186" formatCode="General">
                  <c:v>0.13232965921884099</c:v>
                </c:pt>
                <c:pt idx="4187" formatCode="General">
                  <c:v>0.14892537074981199</c:v>
                </c:pt>
                <c:pt idx="4188" formatCode="General">
                  <c:v>0.16866397435136901</c:v>
                </c:pt>
                <c:pt idx="4189" formatCode="General">
                  <c:v>0.189995332862646</c:v>
                </c:pt>
                <c:pt idx="4190" formatCode="General">
                  <c:v>0.21088184186909401</c:v>
                </c:pt>
                <c:pt idx="4191" formatCode="General">
                  <c:v>0.22860126826433</c:v>
                </c:pt>
                <c:pt idx="4192" formatCode="General">
                  <c:v>0.242486406634356</c:v>
                </c:pt>
                <c:pt idx="4193" formatCode="General">
                  <c:v>0.25379549106816401</c:v>
                </c:pt>
                <c:pt idx="4194" formatCode="General">
                  <c:v>0.263106802048509</c:v>
                </c:pt>
                <c:pt idx="4195" formatCode="General">
                  <c:v>0.27041158826744599</c:v>
                </c:pt>
                <c:pt idx="4196" formatCode="General">
                  <c:v>0.27550173053057597</c:v>
                </c:pt>
                <c:pt idx="4197" formatCode="General">
                  <c:v>0.27919305815711898</c:v>
                </c:pt>
                <c:pt idx="4198" formatCode="General">
                  <c:v>0.28260869871098598</c:v>
                </c:pt>
                <c:pt idx="4199" formatCode="General">
                  <c:v>0.28598632255192302</c:v>
                </c:pt>
                <c:pt idx="4200" formatCode="General">
                  <c:v>0.28916451491122203</c:v>
                </c:pt>
                <c:pt idx="4201" formatCode="General">
                  <c:v>0.292203339780162</c:v>
                </c:pt>
                <c:pt idx="4202" formatCode="General">
                  <c:v>0.295220187316248</c:v>
                </c:pt>
                <c:pt idx="4203" formatCode="General">
                  <c:v>0.29876657428541797</c:v>
                </c:pt>
                <c:pt idx="4204" formatCode="General">
                  <c:v>0.303967843416866</c:v>
                </c:pt>
                <c:pt idx="4205" formatCode="General">
                  <c:v>0.31131972134089603</c:v>
                </c:pt>
                <c:pt idx="4206" formatCode="General">
                  <c:v>0.32047799125026899</c:v>
                </c:pt>
                <c:pt idx="4207" formatCode="General">
                  <c:v>0.33062238925222898</c:v>
                </c:pt>
                <c:pt idx="4208" formatCode="General">
                  <c:v>0.34111467728176398</c:v>
                </c:pt>
                <c:pt idx="4209" formatCode="General">
                  <c:v>0.352697774828656</c:v>
                </c:pt>
                <c:pt idx="4210" formatCode="General">
                  <c:v>0.36535047888639</c:v>
                </c:pt>
                <c:pt idx="4211" formatCode="General">
                  <c:v>0.37849946891219499</c:v>
                </c:pt>
                <c:pt idx="4212" formatCode="General">
                  <c:v>0.391870343335536</c:v>
                </c:pt>
                <c:pt idx="4213" formatCode="General">
                  <c:v>0.40501267424731802</c:v>
                </c:pt>
                <c:pt idx="4214" formatCode="General">
                  <c:v>0.41684733774694499</c:v>
                </c:pt>
                <c:pt idx="4215" formatCode="General">
                  <c:v>0.42552076777187098</c:v>
                </c:pt>
                <c:pt idx="4216" formatCode="General">
                  <c:v>0.42991237669257898</c:v>
                </c:pt>
                <c:pt idx="4217" formatCode="General">
                  <c:v>0.43075760903811999</c:v>
                </c:pt>
                <c:pt idx="4218" formatCode="General">
                  <c:v>0.43027338390952502</c:v>
                </c:pt>
                <c:pt idx="4219" formatCode="General">
                  <c:v>0.42984442343814799</c:v>
                </c:pt>
                <c:pt idx="4220" formatCode="General">
                  <c:v>0.43059453553236698</c:v>
                </c:pt>
                <c:pt idx="4221" formatCode="General">
                  <c:v>0.43327668891922</c:v>
                </c:pt>
                <c:pt idx="4222" formatCode="General">
                  <c:v>0.43667724871291602</c:v>
                </c:pt>
                <c:pt idx="4223" formatCode="General">
                  <c:v>0.43976287228349498</c:v>
                </c:pt>
                <c:pt idx="4224" formatCode="General">
                  <c:v>0.44293187711970899</c:v>
                </c:pt>
                <c:pt idx="4225" formatCode="General">
                  <c:v>0.44670238951802599</c:v>
                </c:pt>
                <c:pt idx="4226" formatCode="General">
                  <c:v>0.45186639557344399</c:v>
                </c:pt>
                <c:pt idx="4227" formatCode="General">
                  <c:v>0.459048409411902</c:v>
                </c:pt>
                <c:pt idx="4228" formatCode="General">
                  <c:v>0.46768780452978298</c:v>
                </c:pt>
                <c:pt idx="4229" formatCode="General">
                  <c:v>0.47680059178223699</c:v>
                </c:pt>
                <c:pt idx="4230" formatCode="General">
                  <c:v>0.48616319251951001</c:v>
                </c:pt>
                <c:pt idx="4231" formatCode="General">
                  <c:v>0.49619180471678698</c:v>
                </c:pt>
                <c:pt idx="4232" formatCode="General">
                  <c:v>0.50706856082361795</c:v>
                </c:pt>
                <c:pt idx="4233" formatCode="General">
                  <c:v>0.51764314803442601</c:v>
                </c:pt>
                <c:pt idx="4234" formatCode="General">
                  <c:v>0.52716416306487801</c:v>
                </c:pt>
                <c:pt idx="4235" formatCode="General">
                  <c:v>0.53621974617953205</c:v>
                </c:pt>
                <c:pt idx="4236" formatCode="General">
                  <c:v>0.54467797600150403</c:v>
                </c:pt>
                <c:pt idx="4237" formatCode="General">
                  <c:v>0.55196456253373005</c:v>
                </c:pt>
                <c:pt idx="4238" formatCode="General">
                  <c:v>0.55740327708169801</c:v>
                </c:pt>
                <c:pt idx="4239" formatCode="General">
                  <c:v>0.56195776350513504</c:v>
                </c:pt>
                <c:pt idx="4240" formatCode="General">
                  <c:v>0.56659573738832902</c:v>
                </c:pt>
                <c:pt idx="4241" formatCode="General">
                  <c:v>0.57051136731077101</c:v>
                </c:pt>
                <c:pt idx="4242" formatCode="General">
                  <c:v>0.57385870059607402</c:v>
                </c:pt>
                <c:pt idx="4243" formatCode="General">
                  <c:v>0.57664901302416505</c:v>
                </c:pt>
                <c:pt idx="4244" formatCode="General">
                  <c:v>0.578513706948805</c:v>
                </c:pt>
                <c:pt idx="4245" formatCode="General">
                  <c:v>0.58014864354462703</c:v>
                </c:pt>
                <c:pt idx="4246" formatCode="General">
                  <c:v>0.58279557237379698</c:v>
                </c:pt>
                <c:pt idx="4247" formatCode="General">
                  <c:v>0.587326628226301</c:v>
                </c:pt>
                <c:pt idx="4248" formatCode="General">
                  <c:v>0.59288631772820699</c:v>
                </c:pt>
                <c:pt idx="4249" formatCode="General">
                  <c:v>0.59820873286295995</c:v>
                </c:pt>
                <c:pt idx="4250" formatCode="General">
                  <c:v>0.60324351796898801</c:v>
                </c:pt>
                <c:pt idx="4251" formatCode="General">
                  <c:v>0.60878378898974395</c:v>
                </c:pt>
                <c:pt idx="4252" formatCode="General">
                  <c:v>0.61416941507227996</c:v>
                </c:pt>
                <c:pt idx="4253" formatCode="General">
                  <c:v>0.61780125795345098</c:v>
                </c:pt>
                <c:pt idx="4254" formatCode="General">
                  <c:v>0.61939648979477002</c:v>
                </c:pt>
                <c:pt idx="4255" formatCode="General">
                  <c:v>0.61947546185462699</c:v>
                </c:pt>
                <c:pt idx="4256" formatCode="General">
                  <c:v>0.61864460009254696</c:v>
                </c:pt>
                <c:pt idx="4257" formatCode="General">
                  <c:v>0.61649137847707203</c:v>
                </c:pt>
                <c:pt idx="4258" formatCode="General">
                  <c:v>0.61189710811041298</c:v>
                </c:pt>
                <c:pt idx="4259" formatCode="General">
                  <c:v>0.60489778347803902</c:v>
                </c:pt>
                <c:pt idx="4260" formatCode="General">
                  <c:v>0.59599570472861496</c:v>
                </c:pt>
                <c:pt idx="4261" formatCode="General">
                  <c:v>0.58474460056413002</c:v>
                </c:pt>
                <c:pt idx="4262" formatCode="General">
                  <c:v>0.57134332960255496</c:v>
                </c:pt>
                <c:pt idx="4263" formatCode="General">
                  <c:v>0.55640559618771201</c:v>
                </c:pt>
                <c:pt idx="4264" formatCode="General">
                  <c:v>0.54067597335659401</c:v>
                </c:pt>
                <c:pt idx="4265" formatCode="General">
                  <c:v>0.525197021623106</c:v>
                </c:pt>
                <c:pt idx="4266" formatCode="General">
                  <c:v>0.51046479790446497</c:v>
                </c:pt>
                <c:pt idx="4267" formatCode="General">
                  <c:v>0.49687432357800998</c:v>
                </c:pt>
                <c:pt idx="4268" formatCode="General">
                  <c:v>0.48496635810070299</c:v>
                </c:pt>
                <c:pt idx="4269" formatCode="General">
                  <c:v>0.47516909733567397</c:v>
                </c:pt>
                <c:pt idx="4270" formatCode="General">
                  <c:v>0.467246103275895</c:v>
                </c:pt>
                <c:pt idx="4271" formatCode="General">
                  <c:v>0.46097074375448399</c:v>
                </c:pt>
                <c:pt idx="4272" formatCode="General">
                  <c:v>0.45642894842533299</c:v>
                </c:pt>
                <c:pt idx="4273" formatCode="General">
                  <c:v>0.45415048681481401</c:v>
                </c:pt>
                <c:pt idx="4274" formatCode="General">
                  <c:v>0.45471956966060201</c:v>
                </c:pt>
                <c:pt idx="4275" formatCode="General">
                  <c:v>0.45743720211584599</c:v>
                </c:pt>
                <c:pt idx="4276" formatCode="General">
                  <c:v>0.46089947989950703</c:v>
                </c:pt>
                <c:pt idx="4277" formatCode="General">
                  <c:v>0.464302358730173</c:v>
                </c:pt>
                <c:pt idx="4278" formatCode="General">
                  <c:v>0.46722818760609702</c:v>
                </c:pt>
                <c:pt idx="4279" formatCode="General">
                  <c:v>0.46945652794165699</c:v>
                </c:pt>
                <c:pt idx="4280" formatCode="General">
                  <c:v>0.47122048738620298</c:v>
                </c:pt>
                <c:pt idx="4281" formatCode="General">
                  <c:v>0.47267173254604999</c:v>
                </c:pt>
                <c:pt idx="4282" formatCode="General">
                  <c:v>0.47327145407540799</c:v>
                </c:pt>
                <c:pt idx="4283" formatCode="General">
                  <c:v>0.47280027690169202</c:v>
                </c:pt>
                <c:pt idx="4284" formatCode="General">
                  <c:v>0.47148122199835202</c:v>
                </c:pt>
                <c:pt idx="4285" formatCode="General">
                  <c:v>0.46955711554268997</c:v>
                </c:pt>
                <c:pt idx="4286" formatCode="General">
                  <c:v>0.46645420561155398</c:v>
                </c:pt>
                <c:pt idx="4287" formatCode="General">
                  <c:v>0.46231175172566402</c:v>
                </c:pt>
                <c:pt idx="4288" formatCode="General">
                  <c:v>0.45802415413248199</c:v>
                </c:pt>
                <c:pt idx="4289" formatCode="General">
                  <c:v>0.45263057661427503</c:v>
                </c:pt>
                <c:pt idx="4290" formatCode="General">
                  <c:v>0.44500396414047999</c:v>
                </c:pt>
                <c:pt idx="4291" formatCode="General">
                  <c:v>0.434127922680275</c:v>
                </c:pt>
                <c:pt idx="4292" formatCode="General">
                  <c:v>0.42004481269424598</c:v>
                </c:pt>
                <c:pt idx="4293" formatCode="General">
                  <c:v>0.405031380318504</c:v>
                </c:pt>
                <c:pt idx="4294" formatCode="General">
                  <c:v>0.39061366587236901</c:v>
                </c:pt>
                <c:pt idx="4295" formatCode="General">
                  <c:v>0.37688180969192298</c:v>
                </c:pt>
                <c:pt idx="4296" formatCode="General">
                  <c:v>0.36483299378679501</c:v>
                </c:pt>
                <c:pt idx="4297" formatCode="General">
                  <c:v>0.35397591960214397</c:v>
                </c:pt>
                <c:pt idx="4298" formatCode="General">
                  <c:v>0.34206011968190098</c:v>
                </c:pt>
                <c:pt idx="4299" formatCode="General">
                  <c:v>0.328581457491264</c:v>
                </c:pt>
                <c:pt idx="4300" formatCode="General">
                  <c:v>0.31408720132859702</c:v>
                </c:pt>
                <c:pt idx="4301" formatCode="General">
                  <c:v>0.29898931321084299</c:v>
                </c:pt>
                <c:pt idx="4302" formatCode="General">
                  <c:v>0.283510793898476</c:v>
                </c:pt>
                <c:pt idx="4303" formatCode="General">
                  <c:v>0.26744243825279601</c:v>
                </c:pt>
                <c:pt idx="4304" formatCode="General">
                  <c:v>0.25034272017242998</c:v>
                </c:pt>
                <c:pt idx="4305" formatCode="General">
                  <c:v>0.23222904847867001</c:v>
                </c:pt>
                <c:pt idx="4306" formatCode="General">
                  <c:v>0.21379425293444901</c:v>
                </c:pt>
                <c:pt idx="4307" formatCode="General">
                  <c:v>0.195290127124361</c:v>
                </c:pt>
                <c:pt idx="4308" formatCode="General">
                  <c:v>0.176888081134497</c:v>
                </c:pt>
                <c:pt idx="4309" formatCode="General">
                  <c:v>0.15932635447549201</c:v>
                </c:pt>
                <c:pt idx="4310" formatCode="General">
                  <c:v>0.14348216095824201</c:v>
                </c:pt>
                <c:pt idx="4311" formatCode="General">
                  <c:v>0.12929179795510101</c:v>
                </c:pt>
                <c:pt idx="4312" formatCode="General">
                  <c:v>0.115026695650311</c:v>
                </c:pt>
                <c:pt idx="4313" formatCode="General">
                  <c:v>9.94848243006487E-2</c:v>
                </c:pt>
                <c:pt idx="4314" formatCode="General">
                  <c:v>8.3876002779313494E-2</c:v>
                </c:pt>
                <c:pt idx="4315" formatCode="General">
                  <c:v>6.8633342446141193E-2</c:v>
                </c:pt>
                <c:pt idx="4316" formatCode="General">
                  <c:v>5.3201827953171001E-2</c:v>
                </c:pt>
                <c:pt idx="4317" formatCode="General">
                  <c:v>3.7748992281697598E-2</c:v>
                </c:pt>
                <c:pt idx="4318" formatCode="General">
                  <c:v>2.3043699240510699E-2</c:v>
                </c:pt>
                <c:pt idx="4319" formatCode="General">
                  <c:v>9.8819623846959897E-3</c:v>
                </c:pt>
                <c:pt idx="4320" formatCode="General">
                  <c:v>-2.1186442149461202E-3</c:v>
                </c:pt>
                <c:pt idx="4321" formatCode="General">
                  <c:v>-1.2760081173257901E-2</c:v>
                </c:pt>
                <c:pt idx="4322" formatCode="General">
                  <c:v>-2.2626794343688101E-2</c:v>
                </c:pt>
                <c:pt idx="4323" formatCode="General">
                  <c:v>-3.2539606752117603E-2</c:v>
                </c:pt>
                <c:pt idx="4324" formatCode="General">
                  <c:v>-4.2215334025874199E-2</c:v>
                </c:pt>
                <c:pt idx="4325" formatCode="General">
                  <c:v>-5.1987091403428998E-2</c:v>
                </c:pt>
                <c:pt idx="4326" formatCode="General">
                  <c:v>-6.1906274481688998E-2</c:v>
                </c:pt>
                <c:pt idx="4327" formatCode="General">
                  <c:v>-7.2025313801375002E-2</c:v>
                </c:pt>
                <c:pt idx="4328" formatCode="General">
                  <c:v>-8.25177955397981E-2</c:v>
                </c:pt>
                <c:pt idx="4329" formatCode="General">
                  <c:v>-9.2673693227739107E-2</c:v>
                </c:pt>
                <c:pt idx="4330" formatCode="General">
                  <c:v>-0.101061517763559</c:v>
                </c:pt>
                <c:pt idx="4331" formatCode="General">
                  <c:v>-0.10660280115845799</c:v>
                </c:pt>
                <c:pt idx="4332" formatCode="General">
                  <c:v>-0.110226418184193</c:v>
                </c:pt>
                <c:pt idx="4333" formatCode="General">
                  <c:v>-0.11347493048358299</c:v>
                </c:pt>
                <c:pt idx="4334" formatCode="General">
                  <c:v>-0.11665769964601901</c:v>
                </c:pt>
                <c:pt idx="4335" formatCode="General">
                  <c:v>-0.119946492994208</c:v>
                </c:pt>
                <c:pt idx="4336" formatCode="General">
                  <c:v>-0.123899491559625</c:v>
                </c:pt>
                <c:pt idx="4337" formatCode="General">
                  <c:v>-0.12854225752534601</c:v>
                </c:pt>
                <c:pt idx="4338" formatCode="General">
                  <c:v>-0.13395534673988199</c:v>
                </c:pt>
                <c:pt idx="4339" formatCode="General">
                  <c:v>-0.140553232952187</c:v>
                </c:pt>
                <c:pt idx="4340" formatCode="General">
                  <c:v>-0.14801051778810401</c:v>
                </c:pt>
                <c:pt idx="4341" formatCode="General">
                  <c:v>-0.156732416477153</c:v>
                </c:pt>
                <c:pt idx="4342" formatCode="General">
                  <c:v>-0.16713228256277199</c:v>
                </c:pt>
                <c:pt idx="4343" formatCode="General">
                  <c:v>-0.178952719514055</c:v>
                </c:pt>
                <c:pt idx="4344" formatCode="General">
                  <c:v>-0.19185871355971201</c:v>
                </c:pt>
                <c:pt idx="4345" formatCode="General">
                  <c:v>-0.204721206354603</c:v>
                </c:pt>
                <c:pt idx="4346" formatCode="General">
                  <c:v>-0.21739800835748599</c:v>
                </c:pt>
                <c:pt idx="4347" formatCode="General">
                  <c:v>-0.230291905186123</c:v>
                </c:pt>
                <c:pt idx="4348" formatCode="General">
                  <c:v>-0.242873768410372</c:v>
                </c:pt>
                <c:pt idx="4349" formatCode="General">
                  <c:v>-0.25444035155657202</c:v>
                </c:pt>
                <c:pt idx="4350" formatCode="General">
                  <c:v>-0.26465532521852397</c:v>
                </c:pt>
                <c:pt idx="4351" formatCode="General">
                  <c:v>-0.27418796506835302</c:v>
                </c:pt>
                <c:pt idx="4352" formatCode="General">
                  <c:v>-0.28377383647524701</c:v>
                </c:pt>
                <c:pt idx="4353" formatCode="General">
                  <c:v>-0.29385232465820599</c:v>
                </c:pt>
                <c:pt idx="4354" formatCode="General">
                  <c:v>-0.305282496956227</c:v>
                </c:pt>
                <c:pt idx="4355" formatCode="General">
                  <c:v>-0.31783542545150401</c:v>
                </c:pt>
                <c:pt idx="4356" formatCode="General">
                  <c:v>-0.33045002482313202</c:v>
                </c:pt>
                <c:pt idx="4357" formatCode="General">
                  <c:v>-0.34281903552579102</c:v>
                </c:pt>
                <c:pt idx="4358" formatCode="General">
                  <c:v>-0.354599607671505</c:v>
                </c:pt>
                <c:pt idx="4359" formatCode="General">
                  <c:v>-0.36482320437551302</c:v>
                </c:pt>
                <c:pt idx="4360" formatCode="General">
                  <c:v>-0.37353321658324201</c:v>
                </c:pt>
                <c:pt idx="4361" formatCode="General">
                  <c:v>-0.38127657579100799</c:v>
                </c:pt>
                <c:pt idx="4362" formatCode="General">
                  <c:v>-0.38836187105983699</c:v>
                </c:pt>
                <c:pt idx="4363" formatCode="General">
                  <c:v>-0.394513036140483</c:v>
                </c:pt>
                <c:pt idx="4364" formatCode="General">
                  <c:v>-0.398776252229047</c:v>
                </c:pt>
                <c:pt idx="4365" formatCode="General">
                  <c:v>-0.40089839574744601</c:v>
                </c:pt>
                <c:pt idx="4366" formatCode="General">
                  <c:v>-0.40152800959496798</c:v>
                </c:pt>
                <c:pt idx="4367" formatCode="General">
                  <c:v>-0.40130671330402801</c:v>
                </c:pt>
                <c:pt idx="4368" formatCode="General">
                  <c:v>-0.40062819018439699</c:v>
                </c:pt>
                <c:pt idx="4369" formatCode="General">
                  <c:v>-0.400739096166562</c:v>
                </c:pt>
                <c:pt idx="4370" formatCode="General">
                  <c:v>-0.402204893487079</c:v>
                </c:pt>
                <c:pt idx="4371" formatCode="General">
                  <c:v>-0.40481686433268699</c:v>
                </c:pt>
                <c:pt idx="4372" formatCode="General">
                  <c:v>-0.409111178598558</c:v>
                </c:pt>
                <c:pt idx="4373" formatCode="General">
                  <c:v>-0.41502779838615</c:v>
                </c:pt>
                <c:pt idx="4374" formatCode="General">
                  <c:v>-0.42131978290704603</c:v>
                </c:pt>
                <c:pt idx="4375" formatCode="General">
                  <c:v>-0.42769968869658198</c:v>
                </c:pt>
                <c:pt idx="4376" formatCode="General">
                  <c:v>-0.43422023453560399</c:v>
                </c:pt>
                <c:pt idx="4377" formatCode="General">
                  <c:v>-0.44055019638486898</c:v>
                </c:pt>
                <c:pt idx="4378" formatCode="General">
                  <c:v>-0.447729576513758</c:v>
                </c:pt>
                <c:pt idx="4379" formatCode="General">
                  <c:v>-0.45741558316228098</c:v>
                </c:pt>
                <c:pt idx="4380" formatCode="General">
                  <c:v>-0.46971549311253402</c:v>
                </c:pt>
                <c:pt idx="4381" formatCode="General">
                  <c:v>-0.48322640360611702</c:v>
                </c:pt>
                <c:pt idx="4382" formatCode="General">
                  <c:v>-0.497071305363882</c:v>
                </c:pt>
                <c:pt idx="4383" formatCode="General">
                  <c:v>-0.51122160790229698</c:v>
                </c:pt>
                <c:pt idx="4384" formatCode="General">
                  <c:v>-0.52585584841812605</c:v>
                </c:pt>
                <c:pt idx="4385" formatCode="General">
                  <c:v>-0.54178173618476599</c:v>
                </c:pt>
                <c:pt idx="4386" formatCode="General">
                  <c:v>-0.55889199671658396</c:v>
                </c:pt>
                <c:pt idx="4387" formatCode="General">
                  <c:v>-0.575388303785624</c:v>
                </c:pt>
                <c:pt idx="4388" formatCode="General">
                  <c:v>-0.59082591821468999</c:v>
                </c:pt>
                <c:pt idx="4389" formatCode="General">
                  <c:v>-0.60525887946341395</c:v>
                </c:pt>
                <c:pt idx="4390" formatCode="General">
                  <c:v>-0.61738452456757698</c:v>
                </c:pt>
                <c:pt idx="4391" formatCode="General">
                  <c:v>-0.626986468423819</c:v>
                </c:pt>
                <c:pt idx="4392" formatCode="General">
                  <c:v>-0.63497421843606605</c:v>
                </c:pt>
                <c:pt idx="4393" formatCode="General">
                  <c:v>-0.64135795036093901</c:v>
                </c:pt>
                <c:pt idx="4394" formatCode="General">
                  <c:v>-0.64616009001189501</c:v>
                </c:pt>
                <c:pt idx="4395" formatCode="General">
                  <c:v>-0.64893587741110303</c:v>
                </c:pt>
                <c:pt idx="4396" formatCode="General">
                  <c:v>-0.64980621737912303</c:v>
                </c:pt>
                <c:pt idx="4397" formatCode="General">
                  <c:v>-0.64966226202004196</c:v>
                </c:pt>
                <c:pt idx="4398" formatCode="General">
                  <c:v>-0.64890282210635597</c:v>
                </c:pt>
                <c:pt idx="4399" formatCode="General">
                  <c:v>-0.64784621068301995</c:v>
                </c:pt>
                <c:pt idx="4400" formatCode="General">
                  <c:v>-0.64728076642836996</c:v>
                </c:pt>
                <c:pt idx="4401" formatCode="General">
                  <c:v>-0.64773033864549701</c:v>
                </c:pt>
                <c:pt idx="4402" formatCode="General">
                  <c:v>-0.64810573543920602</c:v>
                </c:pt>
                <c:pt idx="4403" formatCode="General">
                  <c:v>-0.64775652629574998</c:v>
                </c:pt>
                <c:pt idx="4404" formatCode="General">
                  <c:v>-0.646624614069637</c:v>
                </c:pt>
                <c:pt idx="4405" formatCode="General">
                  <c:v>-0.644990502240262</c:v>
                </c:pt>
                <c:pt idx="4406" formatCode="General">
                  <c:v>-0.64425208837751502</c:v>
                </c:pt>
                <c:pt idx="4407" formatCode="General">
                  <c:v>-0.64519215339851799</c:v>
                </c:pt>
                <c:pt idx="4408" formatCode="General">
                  <c:v>-0.64815709630876595</c:v>
                </c:pt>
                <c:pt idx="4409" formatCode="General">
                  <c:v>-0.65294227600543997</c:v>
                </c:pt>
                <c:pt idx="4410" formatCode="General">
                  <c:v>-0.65970181670575001</c:v>
                </c:pt>
                <c:pt idx="4411" formatCode="General">
                  <c:v>-0.66901457009604104</c:v>
                </c:pt>
                <c:pt idx="4412" formatCode="General">
                  <c:v>-0.68001741005266303</c:v>
                </c:pt>
                <c:pt idx="4413" formatCode="General">
                  <c:v>-0.69076573152006404</c:v>
                </c:pt>
                <c:pt idx="4414" formatCode="General">
                  <c:v>-0.69977542604820497</c:v>
                </c:pt>
                <c:pt idx="4415" formatCode="General">
                  <c:v>-0.70669349468383402</c:v>
                </c:pt>
                <c:pt idx="4416" formatCode="General">
                  <c:v>-0.71128716641262002</c:v>
                </c:pt>
                <c:pt idx="4417" formatCode="General">
                  <c:v>-0.71271511557034495</c:v>
                </c:pt>
                <c:pt idx="4418" formatCode="General">
                  <c:v>-0.70994251020244403</c:v>
                </c:pt>
                <c:pt idx="4419" formatCode="General">
                  <c:v>-0.70251044297627396</c:v>
                </c:pt>
                <c:pt idx="4420" formatCode="General">
                  <c:v>-0.69011903401866403</c:v>
                </c:pt>
                <c:pt idx="4421" formatCode="General">
                  <c:v>-0.673981762366065</c:v>
                </c:pt>
                <c:pt idx="4422" formatCode="General">
                  <c:v>-0.65658875371932701</c:v>
                </c:pt>
                <c:pt idx="4423" formatCode="General">
                  <c:v>-0.63940211735542796</c:v>
                </c:pt>
                <c:pt idx="4424" formatCode="General">
                  <c:v>-0.62324944066751198</c:v>
                </c:pt>
                <c:pt idx="4425" formatCode="General">
                  <c:v>-0.60856444596771797</c:v>
                </c:pt>
                <c:pt idx="4426" formatCode="General">
                  <c:v>-0.59536269331902703</c:v>
                </c:pt>
                <c:pt idx="4427" formatCode="General">
                  <c:v>-0.58308680298153204</c:v>
                </c:pt>
                <c:pt idx="4428" formatCode="General">
                  <c:v>-0.57131576299307396</c:v>
                </c:pt>
                <c:pt idx="4429" formatCode="General">
                  <c:v>-0.56041945984147801</c:v>
                </c:pt>
                <c:pt idx="4430" formatCode="General">
                  <c:v>-0.55095418362137505</c:v>
                </c:pt>
                <c:pt idx="4431" formatCode="General">
                  <c:v>-0.54361804355124199</c:v>
                </c:pt>
                <c:pt idx="4432" formatCode="General">
                  <c:v>-0.53806249410972695</c:v>
                </c:pt>
                <c:pt idx="4433" formatCode="General">
                  <c:v>-0.53309340094583102</c:v>
                </c:pt>
                <c:pt idx="4434" formatCode="General">
                  <c:v>-0.52798840489685395</c:v>
                </c:pt>
                <c:pt idx="4435" formatCode="General">
                  <c:v>-0.52205474874702296</c:v>
                </c:pt>
                <c:pt idx="4436" formatCode="General">
                  <c:v>-0.51518961995139401</c:v>
                </c:pt>
                <c:pt idx="4437" formatCode="General">
                  <c:v>-0.50699250823756603</c:v>
                </c:pt>
                <c:pt idx="4438" formatCode="General">
                  <c:v>-0.49622174095530402</c:v>
                </c:pt>
                <c:pt idx="4439" formatCode="General">
                  <c:v>-0.48219527823378699</c:v>
                </c:pt>
                <c:pt idx="4440" formatCode="General">
                  <c:v>-0.46572249109501102</c:v>
                </c:pt>
                <c:pt idx="4441" formatCode="General">
                  <c:v>-0.44845443800674001</c:v>
                </c:pt>
                <c:pt idx="4442" formatCode="General">
                  <c:v>-0.43110404084501702</c:v>
                </c:pt>
                <c:pt idx="4443" formatCode="General">
                  <c:v>-0.41349842600866199</c:v>
                </c:pt>
                <c:pt idx="4444" formatCode="General">
                  <c:v>-0.39514538975615299</c:v>
                </c:pt>
                <c:pt idx="4445" formatCode="General">
                  <c:v>-0.37640522472209498</c:v>
                </c:pt>
                <c:pt idx="4446" formatCode="General">
                  <c:v>-0.35843542617676499</c:v>
                </c:pt>
                <c:pt idx="4447" formatCode="General">
                  <c:v>-0.34258453976258102</c:v>
                </c:pt>
                <c:pt idx="4448" formatCode="General">
                  <c:v>-0.32956127743383001</c:v>
                </c:pt>
                <c:pt idx="4449" formatCode="General">
                  <c:v>-0.31875127438537798</c:v>
                </c:pt>
                <c:pt idx="4450" formatCode="General">
                  <c:v>-0.30949670740720903</c:v>
                </c:pt>
                <c:pt idx="4451" formatCode="General">
                  <c:v>-0.30119154470056703</c:v>
                </c:pt>
                <c:pt idx="4452" formatCode="General">
                  <c:v>-0.29290695851779902</c:v>
                </c:pt>
                <c:pt idx="4453" formatCode="General">
                  <c:v>-0.28372845489329601</c:v>
                </c:pt>
                <c:pt idx="4454" formatCode="General">
                  <c:v>-0.273280901790874</c:v>
                </c:pt>
                <c:pt idx="4455" formatCode="General">
                  <c:v>-0.26096555671163002</c:v>
                </c:pt>
                <c:pt idx="4456" formatCode="General">
                  <c:v>-0.247152038269387</c:v>
                </c:pt>
                <c:pt idx="4457" formatCode="General">
                  <c:v>-0.233576664530939</c:v>
                </c:pt>
                <c:pt idx="4458" formatCode="General">
                  <c:v>-0.22140705354123399</c:v>
                </c:pt>
                <c:pt idx="4459" formatCode="General">
                  <c:v>-0.211191981940164</c:v>
                </c:pt>
                <c:pt idx="4460" formatCode="General">
                  <c:v>-0.20181794845776299</c:v>
                </c:pt>
                <c:pt idx="4461" formatCode="General">
                  <c:v>-0.19169413334566501</c:v>
                </c:pt>
                <c:pt idx="4462" formatCode="General">
                  <c:v>-0.18135453787872999</c:v>
                </c:pt>
                <c:pt idx="4463" formatCode="General">
                  <c:v>-0.17261486989845601</c:v>
                </c:pt>
                <c:pt idx="4464" formatCode="General">
                  <c:v>-0.16558320928984399</c:v>
                </c:pt>
                <c:pt idx="4465" formatCode="General">
                  <c:v>-0.15812596068669599</c:v>
                </c:pt>
                <c:pt idx="4466" formatCode="General">
                  <c:v>-0.14835623451642199</c:v>
                </c:pt>
                <c:pt idx="4467" formatCode="General">
                  <c:v>-0.13519814750491799</c:v>
                </c:pt>
                <c:pt idx="4468" formatCode="General">
                  <c:v>-0.118203022824709</c:v>
                </c:pt>
                <c:pt idx="4469" formatCode="General">
                  <c:v>-9.7440970060784601E-2</c:v>
                </c:pt>
                <c:pt idx="4470" formatCode="General">
                  <c:v>-7.4112829461219498E-2</c:v>
                </c:pt>
                <c:pt idx="4471" formatCode="General">
                  <c:v>-4.9895774323476298E-2</c:v>
                </c:pt>
                <c:pt idx="4472" formatCode="General">
                  <c:v>-2.57026031283983E-2</c:v>
                </c:pt>
                <c:pt idx="4473" formatCode="General">
                  <c:v>-2.3737267235716801E-3</c:v>
                </c:pt>
                <c:pt idx="4474" formatCode="General">
                  <c:v>1.9410103107355602E-2</c:v>
                </c:pt>
                <c:pt idx="4475" formatCode="General">
                  <c:v>3.98854824066006E-2</c:v>
                </c:pt>
                <c:pt idx="4476" formatCode="General">
                  <c:v>5.8679967130170603E-2</c:v>
                </c:pt>
                <c:pt idx="4477" formatCode="General">
                  <c:v>7.4183855067705196E-2</c:v>
                </c:pt>
                <c:pt idx="4478" formatCode="General">
                  <c:v>8.5803626418238396E-2</c:v>
                </c:pt>
                <c:pt idx="4479" formatCode="General">
                  <c:v>9.38526479528385E-2</c:v>
                </c:pt>
                <c:pt idx="4480" formatCode="General">
                  <c:v>9.9100423991028003E-2</c:v>
                </c:pt>
                <c:pt idx="4481" formatCode="General">
                  <c:v>0.102130592677549</c:v>
                </c:pt>
                <c:pt idx="4482" formatCode="General">
                  <c:v>0.103651189983907</c:v>
                </c:pt>
                <c:pt idx="4483" formatCode="General">
                  <c:v>0.10495316915083699</c:v>
                </c:pt>
                <c:pt idx="4484" formatCode="General">
                  <c:v>0.106548792002594</c:v>
                </c:pt>
                <c:pt idx="4485" formatCode="General">
                  <c:v>0.10833000380130201</c:v>
                </c:pt>
                <c:pt idx="4486" formatCode="General">
                  <c:v>0.110773042793539</c:v>
                </c:pt>
                <c:pt idx="4487" formatCode="General">
                  <c:v>0.114786061148935</c:v>
                </c:pt>
                <c:pt idx="4488" formatCode="General">
                  <c:v>0.120195310737127</c:v>
                </c:pt>
                <c:pt idx="4489" formatCode="General">
                  <c:v>0.12685147986460399</c:v>
                </c:pt>
                <c:pt idx="4490" formatCode="General">
                  <c:v>0.13472886224835401</c:v>
                </c:pt>
                <c:pt idx="4491" formatCode="General">
                  <c:v>0.14331640307662799</c:v>
                </c:pt>
                <c:pt idx="4492" formatCode="General">
                  <c:v>0.15225214572919099</c:v>
                </c:pt>
                <c:pt idx="4493" formatCode="General">
                  <c:v>0.16176893245693</c:v>
                </c:pt>
                <c:pt idx="4494" formatCode="General">
                  <c:v>0.172268362576638</c:v>
                </c:pt>
                <c:pt idx="4495" formatCode="General">
                  <c:v>0.18308201616082601</c:v>
                </c:pt>
                <c:pt idx="4496" formatCode="General">
                  <c:v>0.19310986976556599</c:v>
                </c:pt>
                <c:pt idx="4497" formatCode="General">
                  <c:v>0.20216441819897801</c:v>
                </c:pt>
                <c:pt idx="4498" formatCode="General">
                  <c:v>0.21155191668718901</c:v>
                </c:pt>
                <c:pt idx="4499" formatCode="General">
                  <c:v>0.22241257577717399</c:v>
                </c:pt>
                <c:pt idx="4500" formatCode="General">
                  <c:v>0.23509693058356201</c:v>
                </c:pt>
                <c:pt idx="4501" formatCode="General">
                  <c:v>0.24962341125371501</c:v>
                </c:pt>
                <c:pt idx="4502" formatCode="General">
                  <c:v>0.26530640240756098</c:v>
                </c:pt>
                <c:pt idx="4503" formatCode="General">
                  <c:v>0.28167552984594502</c:v>
                </c:pt>
                <c:pt idx="4504" formatCode="General">
                  <c:v>0.29826101604565702</c:v>
                </c:pt>
                <c:pt idx="4505" formatCode="General">
                  <c:v>0.31391982604584601</c:v>
                </c:pt>
                <c:pt idx="4506" formatCode="General">
                  <c:v>0.32844413320551302</c:v>
                </c:pt>
                <c:pt idx="4507" formatCode="General">
                  <c:v>0.34105353361296498</c:v>
                </c:pt>
                <c:pt idx="4508" formatCode="General">
                  <c:v>0.35053536087412601</c:v>
                </c:pt>
                <c:pt idx="4509" formatCode="General">
                  <c:v>0.35695019616650497</c:v>
                </c:pt>
                <c:pt idx="4510" formatCode="General">
                  <c:v>0.36113819910734302</c:v>
                </c:pt>
                <c:pt idx="4511" formatCode="General">
                  <c:v>0.363738340424762</c:v>
                </c:pt>
                <c:pt idx="4512" formatCode="General">
                  <c:v>0.36489518813046601</c:v>
                </c:pt>
                <c:pt idx="4513" formatCode="General">
                  <c:v>0.36557471907605799</c:v>
                </c:pt>
                <c:pt idx="4514" formatCode="General">
                  <c:v>0.36698193027092402</c:v>
                </c:pt>
                <c:pt idx="4515" formatCode="General">
                  <c:v>0.36904258843389198</c:v>
                </c:pt>
                <c:pt idx="4516" formatCode="General">
                  <c:v>0.37202129608805201</c:v>
                </c:pt>
                <c:pt idx="4517" formatCode="General">
                  <c:v>0.37611102667579399</c:v>
                </c:pt>
                <c:pt idx="4518" formatCode="General">
                  <c:v>0.380221218725251</c:v>
                </c:pt>
                <c:pt idx="4519" formatCode="General">
                  <c:v>0.38448183901043997</c:v>
                </c:pt>
                <c:pt idx="4520" formatCode="General">
                  <c:v>0.39013644065936598</c:v>
                </c:pt>
                <c:pt idx="4521" formatCode="General">
                  <c:v>0.39654040022214898</c:v>
                </c:pt>
                <c:pt idx="4522" formatCode="General">
                  <c:v>0.40257850197779599</c:v>
                </c:pt>
                <c:pt idx="4523" formatCode="General">
                  <c:v>0.40776525043595402</c:v>
                </c:pt>
                <c:pt idx="4524" formatCode="General">
                  <c:v>0.41130292717421002</c:v>
                </c:pt>
                <c:pt idx="4525" formatCode="General">
                  <c:v>0.412784267550864</c:v>
                </c:pt>
                <c:pt idx="4526" formatCode="General">
                  <c:v>0.41210279657247401</c:v>
                </c:pt>
                <c:pt idx="4527" formatCode="General">
                  <c:v>0.40979880253772699</c:v>
                </c:pt>
                <c:pt idx="4528" formatCode="General">
                  <c:v>0.40751958065334298</c:v>
                </c:pt>
                <c:pt idx="4529" formatCode="General">
                  <c:v>0.40644876653707901</c:v>
                </c:pt>
                <c:pt idx="4530" formatCode="General">
                  <c:v>0.40640691043614902</c:v>
                </c:pt>
                <c:pt idx="4531" formatCode="General">
                  <c:v>0.40716046275862</c:v>
                </c:pt>
                <c:pt idx="4532" formatCode="General">
                  <c:v>0.40902179883374101</c:v>
                </c:pt>
                <c:pt idx="4533" formatCode="General">
                  <c:v>0.41311715371281499</c:v>
                </c:pt>
                <c:pt idx="4534" formatCode="General">
                  <c:v>0.41983195312763599</c:v>
                </c:pt>
                <c:pt idx="4535" formatCode="General">
                  <c:v>0.428370179476882</c:v>
                </c:pt>
                <c:pt idx="4536" formatCode="General">
                  <c:v>0.43910123609872098</c:v>
                </c:pt>
                <c:pt idx="4537" formatCode="General">
                  <c:v>0.45271354388592799</c:v>
                </c:pt>
                <c:pt idx="4538" formatCode="General">
                  <c:v>0.46817146124305697</c:v>
                </c:pt>
                <c:pt idx="4539" formatCode="General">
                  <c:v>0.48395503603595802</c:v>
                </c:pt>
                <c:pt idx="4540" formatCode="General">
                  <c:v>0.49872644721844001</c:v>
                </c:pt>
                <c:pt idx="4541" formatCode="General">
                  <c:v>0.51223924840624502</c:v>
                </c:pt>
                <c:pt idx="4542" formatCode="General">
                  <c:v>0.52423735587794595</c:v>
                </c:pt>
                <c:pt idx="4543" formatCode="General">
                  <c:v>0.53443662065358</c:v>
                </c:pt>
                <c:pt idx="4544" formatCode="General">
                  <c:v>0.54349145644215602</c:v>
                </c:pt>
                <c:pt idx="4545" formatCode="General">
                  <c:v>0.55180736512378004</c:v>
                </c:pt>
                <c:pt idx="4546" formatCode="General">
                  <c:v>0.55909810071820998</c:v>
                </c:pt>
                <c:pt idx="4547" formatCode="General">
                  <c:v>0.56440847744759404</c:v>
                </c:pt>
                <c:pt idx="4548" formatCode="General">
                  <c:v>0.56762442854814399</c:v>
                </c:pt>
                <c:pt idx="4549" formatCode="General">
                  <c:v>0.56966383031948298</c:v>
                </c:pt>
                <c:pt idx="4550" formatCode="General">
                  <c:v>0.57108952409895097</c:v>
                </c:pt>
                <c:pt idx="4551" formatCode="General">
                  <c:v>0.57189647282829204</c:v>
                </c:pt>
                <c:pt idx="4552" formatCode="General">
                  <c:v>0.57123475768043597</c:v>
                </c:pt>
                <c:pt idx="4553" formatCode="General">
                  <c:v>0.56828914507873396</c:v>
                </c:pt>
                <c:pt idx="4554" formatCode="General">
                  <c:v>0.56355396177299</c:v>
                </c:pt>
                <c:pt idx="4555" formatCode="General">
                  <c:v>0.557863137396725</c:v>
                </c:pt>
                <c:pt idx="4556" formatCode="General">
                  <c:v>0.55129925715151595</c:v>
                </c:pt>
                <c:pt idx="4557" formatCode="General">
                  <c:v>0.54407059840268801</c:v>
                </c:pt>
                <c:pt idx="4558" formatCode="General">
                  <c:v>0.53638870175831699</c:v>
                </c:pt>
                <c:pt idx="4559" formatCode="General">
                  <c:v>0.52865760878049595</c:v>
                </c:pt>
                <c:pt idx="4560" formatCode="General">
                  <c:v>0.52077699643920405</c:v>
                </c:pt>
                <c:pt idx="4561" formatCode="General">
                  <c:v>0.51124734850614295</c:v>
                </c:pt>
                <c:pt idx="4562" formatCode="General">
                  <c:v>0.499996580585924</c:v>
                </c:pt>
                <c:pt idx="4563" formatCode="General">
                  <c:v>0.48757951169806402</c:v>
                </c:pt>
                <c:pt idx="4564" formatCode="General">
                  <c:v>0.47494558961991101</c:v>
                </c:pt>
                <c:pt idx="4565" formatCode="General">
                  <c:v>0.46344882166972701</c:v>
                </c:pt>
                <c:pt idx="4566" formatCode="General">
                  <c:v>0.452996328474706</c:v>
                </c:pt>
                <c:pt idx="4567" formatCode="General">
                  <c:v>0.443400393803769</c:v>
                </c:pt>
                <c:pt idx="4568" formatCode="General">
                  <c:v>0.435416881517181</c:v>
                </c:pt>
                <c:pt idx="4569" formatCode="General">
                  <c:v>0.42953033432573401</c:v>
                </c:pt>
                <c:pt idx="4570" formatCode="General">
                  <c:v>0.42429196751125597</c:v>
                </c:pt>
                <c:pt idx="4571" formatCode="General">
                  <c:v>0.417631840395636</c:v>
                </c:pt>
                <c:pt idx="4572" formatCode="General">
                  <c:v>0.41007850134864898</c:v>
                </c:pt>
                <c:pt idx="4573" formatCode="General">
                  <c:v>0.40373923845937298</c:v>
                </c:pt>
                <c:pt idx="4574" formatCode="General">
                  <c:v>0.39906091409986799</c:v>
                </c:pt>
                <c:pt idx="4575" formatCode="General">
                  <c:v>0.395774500438279</c:v>
                </c:pt>
                <c:pt idx="4576" formatCode="General">
                  <c:v>0.39405861381407797</c:v>
                </c:pt>
                <c:pt idx="4577" formatCode="General">
                  <c:v>0.393867962489727</c:v>
                </c:pt>
                <c:pt idx="4578" formatCode="General">
                  <c:v>0.39471810431056098</c:v>
                </c:pt>
                <c:pt idx="4579" formatCode="General">
                  <c:v>0.39669139439962797</c:v>
                </c:pt>
                <c:pt idx="4580" formatCode="General">
                  <c:v>0.40014696583876402</c:v>
                </c:pt>
                <c:pt idx="4581" formatCode="General">
                  <c:v>0.40429414169274103</c:v>
                </c:pt>
                <c:pt idx="4582" formatCode="General">
                  <c:v>0.40740808228636799</c:v>
                </c:pt>
                <c:pt idx="4583" formatCode="General">
                  <c:v>0.408698884665119</c:v>
                </c:pt>
                <c:pt idx="4584" formatCode="General">
                  <c:v>0.40859326868866802</c:v>
                </c:pt>
                <c:pt idx="4585" formatCode="General">
                  <c:v>0.40731779550714098</c:v>
                </c:pt>
                <c:pt idx="4586" formatCode="General">
                  <c:v>0.40478684834035999</c:v>
                </c:pt>
                <c:pt idx="4587" formatCode="General">
                  <c:v>0.400377347350241</c:v>
                </c:pt>
                <c:pt idx="4588" formatCode="General">
                  <c:v>0.393545336083575</c:v>
                </c:pt>
                <c:pt idx="4589" formatCode="General">
                  <c:v>0.384965884010811</c:v>
                </c:pt>
                <c:pt idx="4590" formatCode="General">
                  <c:v>0.37545767195698998</c:v>
                </c:pt>
                <c:pt idx="4591" formatCode="General">
                  <c:v>0.36548578552220001</c:v>
                </c:pt>
                <c:pt idx="4592" formatCode="General">
                  <c:v>0.35558271463674201</c:v>
                </c:pt>
                <c:pt idx="4593" formatCode="General">
                  <c:v>0.34578547948938598</c:v>
                </c:pt>
                <c:pt idx="4594" formatCode="General">
                  <c:v>0.33553397043217298</c:v>
                </c:pt>
                <c:pt idx="4595" formatCode="General">
                  <c:v>0.32408415675786501</c:v>
                </c:pt>
                <c:pt idx="4596" formatCode="General">
                  <c:v>0.312194275668423</c:v>
                </c:pt>
                <c:pt idx="4597" formatCode="General">
                  <c:v>0.30153924124958598</c:v>
                </c:pt>
                <c:pt idx="4598" formatCode="General">
                  <c:v>0.29202544489462701</c:v>
                </c:pt>
                <c:pt idx="4599" formatCode="General">
                  <c:v>0.28285414250540802</c:v>
                </c:pt>
                <c:pt idx="4600" formatCode="General">
                  <c:v>0.27375340834208001</c:v>
                </c:pt>
                <c:pt idx="4601" formatCode="General">
                  <c:v>0.26466892905885397</c:v>
                </c:pt>
                <c:pt idx="4602" formatCode="General">
                  <c:v>0.25551107319613803</c:v>
                </c:pt>
                <c:pt idx="4603" formatCode="General">
                  <c:v>0.24641676814646299</c:v>
                </c:pt>
                <c:pt idx="4604" formatCode="General">
                  <c:v>0.23774996535628801</c:v>
                </c:pt>
                <c:pt idx="4605" formatCode="General">
                  <c:v>0.22941546708972499</c:v>
                </c:pt>
                <c:pt idx="4606" formatCode="General">
                  <c:v>0.220883270274605</c:v>
                </c:pt>
                <c:pt idx="4607" formatCode="General">
                  <c:v>0.212108874212453</c:v>
                </c:pt>
                <c:pt idx="4608" formatCode="General">
                  <c:v>0.20320244378968799</c:v>
                </c:pt>
                <c:pt idx="4609" formatCode="General">
                  <c:v>0.19325008756034401</c:v>
                </c:pt>
                <c:pt idx="4610" formatCode="General">
                  <c:v>0.18148121603164499</c:v>
                </c:pt>
                <c:pt idx="4611" formatCode="General">
                  <c:v>0.16887491612682601</c:v>
                </c:pt>
                <c:pt idx="4612" formatCode="General">
                  <c:v>0.15641252242081499</c:v>
                </c:pt>
                <c:pt idx="4613" formatCode="General">
                  <c:v>0.14367232039973299</c:v>
                </c:pt>
                <c:pt idx="4614" formatCode="General">
                  <c:v>0.13062255433707401</c:v>
                </c:pt>
                <c:pt idx="4615" formatCode="General">
                  <c:v>0.117682683238104</c:v>
                </c:pt>
                <c:pt idx="4616" formatCode="General">
                  <c:v>0.104470305641698</c:v>
                </c:pt>
                <c:pt idx="4617" formatCode="General">
                  <c:v>9.1234809244437595E-2</c:v>
                </c:pt>
                <c:pt idx="4618" formatCode="General">
                  <c:v>7.8336769172769896E-2</c:v>
                </c:pt>
                <c:pt idx="4619" formatCode="General">
                  <c:v>6.5109095955682095E-2</c:v>
                </c:pt>
                <c:pt idx="4620" formatCode="General">
                  <c:v>5.12147105401346E-2</c:v>
                </c:pt>
                <c:pt idx="4621" formatCode="General">
                  <c:v>3.6762838136228597E-2</c:v>
                </c:pt>
                <c:pt idx="4622" formatCode="General">
                  <c:v>2.2370529022604401E-2</c:v>
                </c:pt>
                <c:pt idx="4623" formatCode="General">
                  <c:v>8.4355671326994206E-3</c:v>
                </c:pt>
                <c:pt idx="4624" formatCode="General">
                  <c:v>-4.65099893445529E-3</c:v>
                </c:pt>
                <c:pt idx="4625" formatCode="General">
                  <c:v>-1.58314628435333E-2</c:v>
                </c:pt>
                <c:pt idx="4626" formatCode="General">
                  <c:v>-2.45739598965657E-2</c:v>
                </c:pt>
                <c:pt idx="4627" formatCode="General">
                  <c:v>-3.12155561150858E-2</c:v>
                </c:pt>
                <c:pt idx="4628" formatCode="General">
                  <c:v>-3.6426076513368301E-2</c:v>
                </c:pt>
                <c:pt idx="4629" formatCode="General">
                  <c:v>-4.0789476391409903E-2</c:v>
                </c:pt>
                <c:pt idx="4630" formatCode="General">
                  <c:v>-4.4056762108368001E-2</c:v>
                </c:pt>
                <c:pt idx="4631" formatCode="General">
                  <c:v>-4.5782609944168398E-2</c:v>
                </c:pt>
                <c:pt idx="4632" formatCode="General">
                  <c:v>-4.5461503812827299E-2</c:v>
                </c:pt>
                <c:pt idx="4633" formatCode="General">
                  <c:v>-4.2659472898917798E-2</c:v>
                </c:pt>
                <c:pt idx="4634" formatCode="General">
                  <c:v>-3.6608533310615601E-2</c:v>
                </c:pt>
                <c:pt idx="4635" formatCode="General">
                  <c:v>-2.7528945406915799E-2</c:v>
                </c:pt>
                <c:pt idx="4636" formatCode="General">
                  <c:v>-1.7253577135037401E-2</c:v>
                </c:pt>
                <c:pt idx="4637" formatCode="General">
                  <c:v>-7.1521701315812904E-3</c:v>
                </c:pt>
                <c:pt idx="4638" formatCode="General">
                  <c:v>2.2525040450629601E-3</c:v>
                </c:pt>
                <c:pt idx="4639" formatCode="General">
                  <c:v>1.09887861762286E-2</c:v>
                </c:pt>
                <c:pt idx="4640" formatCode="General">
                  <c:v>1.8801917129214599E-2</c:v>
                </c:pt>
                <c:pt idx="4641" formatCode="General">
                  <c:v>2.4790749975803501E-2</c:v>
                </c:pt>
                <c:pt idx="4642" formatCode="General">
                  <c:v>2.8386669094375601E-2</c:v>
                </c:pt>
                <c:pt idx="4643" formatCode="General">
                  <c:v>2.8947961211853002E-2</c:v>
                </c:pt>
                <c:pt idx="4644" formatCode="General">
                  <c:v>2.6548650402240501E-2</c:v>
                </c:pt>
                <c:pt idx="4645" formatCode="General">
                  <c:v>2.2887494152553398E-2</c:v>
                </c:pt>
                <c:pt idx="4646" formatCode="General">
                  <c:v>1.8195780761158301E-2</c:v>
                </c:pt>
                <c:pt idx="4647" formatCode="General">
                  <c:v>1.1011038186691399E-2</c:v>
                </c:pt>
                <c:pt idx="4648" formatCode="General">
                  <c:v>3.7152781481677099E-4</c:v>
                </c:pt>
                <c:pt idx="4649" formatCode="General">
                  <c:v>-1.3813755562827599E-2</c:v>
                </c:pt>
                <c:pt idx="4650" formatCode="General">
                  <c:v>-3.2143519209381702E-2</c:v>
                </c:pt>
                <c:pt idx="4651" formatCode="General">
                  <c:v>-5.5625861718413203E-2</c:v>
                </c:pt>
                <c:pt idx="4652" formatCode="General">
                  <c:v>-8.3557010276913493E-2</c:v>
                </c:pt>
                <c:pt idx="4653" formatCode="General">
                  <c:v>-0.113878278708923</c:v>
                </c:pt>
                <c:pt idx="4654" formatCode="General">
                  <c:v>-0.14457364657421601</c:v>
                </c:pt>
                <c:pt idx="4655" formatCode="General">
                  <c:v>-0.17376445575184801</c:v>
                </c:pt>
                <c:pt idx="4656" formatCode="General">
                  <c:v>-0.20024251619860201</c:v>
                </c:pt>
                <c:pt idx="4657" formatCode="General">
                  <c:v>-0.22366416955497401</c:v>
                </c:pt>
                <c:pt idx="4658" formatCode="General">
                  <c:v>-0.24340770302963399</c:v>
                </c:pt>
                <c:pt idx="4659" formatCode="General">
                  <c:v>-0.25877188442226101</c:v>
                </c:pt>
                <c:pt idx="4660" formatCode="General">
                  <c:v>-0.27011557916141798</c:v>
                </c:pt>
                <c:pt idx="4661" formatCode="General">
                  <c:v>-0.27741854941210697</c:v>
                </c:pt>
                <c:pt idx="4662" formatCode="General">
                  <c:v>-0.28083192454567601</c:v>
                </c:pt>
                <c:pt idx="4663" formatCode="General">
                  <c:v>-0.281053564945279</c:v>
                </c:pt>
                <c:pt idx="4664" formatCode="General">
                  <c:v>-0.27868424829067201</c:v>
                </c:pt>
                <c:pt idx="4665" formatCode="General">
                  <c:v>-0.27410617014689398</c:v>
                </c:pt>
                <c:pt idx="4666" formatCode="General">
                  <c:v>-0.26797833112973501</c:v>
                </c:pt>
                <c:pt idx="4667" formatCode="General">
                  <c:v>-0.261785969141898</c:v>
                </c:pt>
                <c:pt idx="4668" formatCode="General">
                  <c:v>-0.25584476570182302</c:v>
                </c:pt>
                <c:pt idx="4669" formatCode="General">
                  <c:v>-0.249605623633324</c:v>
                </c:pt>
                <c:pt idx="4670" formatCode="General">
                  <c:v>-0.24248019061586101</c:v>
                </c:pt>
                <c:pt idx="4671" formatCode="General">
                  <c:v>-0.23552550212457901</c:v>
                </c:pt>
                <c:pt idx="4672" formatCode="General">
                  <c:v>-0.23038042895786501</c:v>
                </c:pt>
                <c:pt idx="4673" formatCode="General">
                  <c:v>-0.22659224129106401</c:v>
                </c:pt>
                <c:pt idx="4674" formatCode="General">
                  <c:v>-0.22467233138700901</c:v>
                </c:pt>
                <c:pt idx="4675" formatCode="General">
                  <c:v>-0.22693557466575701</c:v>
                </c:pt>
                <c:pt idx="4676" formatCode="General">
                  <c:v>-0.23413177015682499</c:v>
                </c:pt>
                <c:pt idx="4677" formatCode="General">
                  <c:v>-0.24404479094803</c:v>
                </c:pt>
                <c:pt idx="4678" formatCode="General">
                  <c:v>-0.255442933158395</c:v>
                </c:pt>
                <c:pt idx="4679" formatCode="General">
                  <c:v>-0.26925451238185899</c:v>
                </c:pt>
                <c:pt idx="4680" formatCode="General">
                  <c:v>-0.28550774777206001</c:v>
                </c:pt>
                <c:pt idx="4681" formatCode="General">
                  <c:v>-0.30341922035021401</c:v>
                </c:pt>
                <c:pt idx="4682" formatCode="General">
                  <c:v>-0.32223987333245901</c:v>
                </c:pt>
                <c:pt idx="4683" formatCode="General">
                  <c:v>-0.340678136040999</c:v>
                </c:pt>
                <c:pt idx="4684" formatCode="General">
                  <c:v>-0.35755186193219002</c:v>
                </c:pt>
                <c:pt idx="4685" formatCode="General">
                  <c:v>-0.37281773657066702</c:v>
                </c:pt>
                <c:pt idx="4686" formatCode="General">
                  <c:v>-0.38559615697844501</c:v>
                </c:pt>
                <c:pt idx="4687" formatCode="General">
                  <c:v>-0.39389733107621</c:v>
                </c:pt>
                <c:pt idx="4688" formatCode="General">
                  <c:v>-0.39747126323797699</c:v>
                </c:pt>
                <c:pt idx="4689" formatCode="General">
                  <c:v>-0.39712854099509098</c:v>
                </c:pt>
                <c:pt idx="4690" formatCode="General">
                  <c:v>-0.393395191880893</c:v>
                </c:pt>
                <c:pt idx="4691" formatCode="General">
                  <c:v>-0.38670351532236702</c:v>
                </c:pt>
                <c:pt idx="4692" formatCode="General">
                  <c:v>-0.37808105553927701</c:v>
                </c:pt>
                <c:pt idx="4693" formatCode="General">
                  <c:v>-0.36821040020440698</c:v>
                </c:pt>
                <c:pt idx="4694" formatCode="General">
                  <c:v>-0.35660494367844398</c:v>
                </c:pt>
                <c:pt idx="4695" formatCode="General">
                  <c:v>-0.343521777146092</c:v>
                </c:pt>
                <c:pt idx="4696" formatCode="General">
                  <c:v>-0.32973151640465498</c:v>
                </c:pt>
                <c:pt idx="4697" formatCode="General">
                  <c:v>-0.31563972369992599</c:v>
                </c:pt>
                <c:pt idx="4698" formatCode="General">
                  <c:v>-0.30229672617736503</c:v>
                </c:pt>
                <c:pt idx="4699" formatCode="General">
                  <c:v>-0.29195542125795698</c:v>
                </c:pt>
                <c:pt idx="4700" formatCode="General">
                  <c:v>-0.28609443615688701</c:v>
                </c:pt>
                <c:pt idx="4701" formatCode="General">
                  <c:v>-0.28431931846816899</c:v>
                </c:pt>
                <c:pt idx="4702" formatCode="General">
                  <c:v>-0.285967082003736</c:v>
                </c:pt>
                <c:pt idx="4703" formatCode="General">
                  <c:v>-0.28933149315732598</c:v>
                </c:pt>
                <c:pt idx="4704" formatCode="General">
                  <c:v>-0.29405743852889499</c:v>
                </c:pt>
                <c:pt idx="4705" formatCode="General">
                  <c:v>-0.30173817343038301</c:v>
                </c:pt>
                <c:pt idx="4706" formatCode="General">
                  <c:v>-0.31306519669586402</c:v>
                </c:pt>
                <c:pt idx="4707" formatCode="General">
                  <c:v>-0.32889849893353501</c:v>
                </c:pt>
                <c:pt idx="4708" formatCode="General">
                  <c:v>-0.34819303538269603</c:v>
                </c:pt>
                <c:pt idx="4709" formatCode="General">
                  <c:v>-0.36933568006506401</c:v>
                </c:pt>
                <c:pt idx="4710" formatCode="General">
                  <c:v>-0.392294695067194</c:v>
                </c:pt>
                <c:pt idx="4711" formatCode="General">
                  <c:v>-0.41680543195256098</c:v>
                </c:pt>
                <c:pt idx="4712" formatCode="General">
                  <c:v>-0.44172861026499499</c:v>
                </c:pt>
                <c:pt idx="4713" formatCode="General">
                  <c:v>-0.46513003596133601</c:v>
                </c:pt>
                <c:pt idx="4714" formatCode="General">
                  <c:v>-0.484495752920931</c:v>
                </c:pt>
                <c:pt idx="4715" formatCode="General">
                  <c:v>-0.49892745014557999</c:v>
                </c:pt>
                <c:pt idx="4716" formatCode="General">
                  <c:v>-0.509787370173165</c:v>
                </c:pt>
                <c:pt idx="4717" formatCode="General">
                  <c:v>-0.51762197934434495</c:v>
                </c:pt>
                <c:pt idx="4718" formatCode="General">
                  <c:v>-0.52154217907343703</c:v>
                </c:pt>
                <c:pt idx="4719" formatCode="General">
                  <c:v>-0.52130870370062399</c:v>
                </c:pt>
                <c:pt idx="4720" formatCode="General">
                  <c:v>-0.51806455638140503</c:v>
                </c:pt>
                <c:pt idx="4721" formatCode="General">
                  <c:v>-0.512318584594603</c:v>
                </c:pt>
                <c:pt idx="4722" formatCode="General">
                  <c:v>-0.50422089088666999</c:v>
                </c:pt>
                <c:pt idx="4723" formatCode="General">
                  <c:v>-0.49534886459752597</c:v>
                </c:pt>
                <c:pt idx="4724" formatCode="General">
                  <c:v>-0.48695570131728799</c:v>
                </c:pt>
                <c:pt idx="4725" formatCode="General">
                  <c:v>-0.47904484742028802</c:v>
                </c:pt>
                <c:pt idx="4726" formatCode="General">
                  <c:v>-0.471745943658744</c:v>
                </c:pt>
                <c:pt idx="4727" formatCode="General">
                  <c:v>-0.46529055107908701</c:v>
                </c:pt>
                <c:pt idx="4728" formatCode="General">
                  <c:v>-0.46027972717441701</c:v>
                </c:pt>
                <c:pt idx="4729" formatCode="General">
                  <c:v>-0.45762772180201</c:v>
                </c:pt>
                <c:pt idx="4730" formatCode="General">
                  <c:v>-0.45685368968315399</c:v>
                </c:pt>
                <c:pt idx="4731" formatCode="General">
                  <c:v>-0.45638428375703199</c:v>
                </c:pt>
                <c:pt idx="4732" formatCode="General">
                  <c:v>-0.455237957860743</c:v>
                </c:pt>
                <c:pt idx="4733" formatCode="General">
                  <c:v>-0.45270632789749299</c:v>
                </c:pt>
                <c:pt idx="4734" formatCode="General">
                  <c:v>-0.44811327194762401</c:v>
                </c:pt>
                <c:pt idx="4735" formatCode="General">
                  <c:v>-0.44131426304404398</c:v>
                </c:pt>
                <c:pt idx="4736" formatCode="General">
                  <c:v>-0.43235442653025502</c:v>
                </c:pt>
                <c:pt idx="4737" formatCode="General">
                  <c:v>-0.421949951595668</c:v>
                </c:pt>
                <c:pt idx="4738" formatCode="General">
                  <c:v>-0.411053324479625</c:v>
                </c:pt>
                <c:pt idx="4739" formatCode="General">
                  <c:v>-0.400449775094743</c:v>
                </c:pt>
                <c:pt idx="4740" formatCode="General">
                  <c:v>-0.39136697637915602</c:v>
                </c:pt>
                <c:pt idx="4741" formatCode="General">
                  <c:v>-0.38353844126331899</c:v>
                </c:pt>
                <c:pt idx="4742" formatCode="General">
                  <c:v>-0.37557600428186599</c:v>
                </c:pt>
                <c:pt idx="4743" formatCode="General">
                  <c:v>-0.367558765594591</c:v>
                </c:pt>
                <c:pt idx="4744" formatCode="General">
                  <c:v>-0.36063877277881901</c:v>
                </c:pt>
                <c:pt idx="4745" formatCode="General">
                  <c:v>-0.355568570200329</c:v>
                </c:pt>
                <c:pt idx="4746" formatCode="General">
                  <c:v>-0.35219682073033298</c:v>
                </c:pt>
                <c:pt idx="4747" formatCode="General">
                  <c:v>-0.35016044706805299</c:v>
                </c:pt>
                <c:pt idx="4748" formatCode="General">
                  <c:v>-0.34918087692398703</c:v>
                </c:pt>
                <c:pt idx="4749" formatCode="General">
                  <c:v>-0.348798432138202</c:v>
                </c:pt>
                <c:pt idx="4750" formatCode="General">
                  <c:v>-0.34937778515777901</c:v>
                </c:pt>
                <c:pt idx="4751" formatCode="General">
                  <c:v>-0.35027776668731497</c:v>
                </c:pt>
                <c:pt idx="4752" formatCode="General">
                  <c:v>-0.35001563390508</c:v>
                </c:pt>
                <c:pt idx="4753" formatCode="General">
                  <c:v>-0.34843052159661497</c:v>
                </c:pt>
                <c:pt idx="4754" formatCode="General">
                  <c:v>-0.34572943342763901</c:v>
                </c:pt>
                <c:pt idx="4755" formatCode="General">
                  <c:v>-0.34201580646430102</c:v>
                </c:pt>
                <c:pt idx="4756" formatCode="General">
                  <c:v>-0.33635898687584598</c:v>
                </c:pt>
                <c:pt idx="4757" formatCode="General">
                  <c:v>-0.32764457996461399</c:v>
                </c:pt>
                <c:pt idx="4758" formatCode="General">
                  <c:v>-0.31605052824868901</c:v>
                </c:pt>
                <c:pt idx="4759" formatCode="General">
                  <c:v>-0.30235743497408901</c:v>
                </c:pt>
                <c:pt idx="4760" formatCode="General">
                  <c:v>-0.28760758249596602</c:v>
                </c:pt>
                <c:pt idx="4761" formatCode="General">
                  <c:v>-0.27351813892466798</c:v>
                </c:pt>
                <c:pt idx="4762" formatCode="General">
                  <c:v>-0.26102622016624299</c:v>
                </c:pt>
                <c:pt idx="4763" formatCode="General">
                  <c:v>-0.25022610939128798</c:v>
                </c:pt>
                <c:pt idx="4764" formatCode="General">
                  <c:v>-0.24145230749329</c:v>
                </c:pt>
                <c:pt idx="4765" formatCode="General">
                  <c:v>-0.235677754472854</c:v>
                </c:pt>
                <c:pt idx="4766" formatCode="General">
                  <c:v>-0.23354079096962299</c:v>
                </c:pt>
                <c:pt idx="4767" formatCode="General">
                  <c:v>-0.23318186404867</c:v>
                </c:pt>
                <c:pt idx="4768" formatCode="General">
                  <c:v>-0.233065159977939</c:v>
                </c:pt>
                <c:pt idx="4769" formatCode="General">
                  <c:v>-0.23356548580181799</c:v>
                </c:pt>
                <c:pt idx="4770" formatCode="General">
                  <c:v>-0.23471034668771501</c:v>
                </c:pt>
                <c:pt idx="4771" formatCode="General">
                  <c:v>-0.236193033076396</c:v>
                </c:pt>
                <c:pt idx="4772" formatCode="General">
                  <c:v>-0.23793707869599201</c:v>
                </c:pt>
                <c:pt idx="4773" formatCode="General">
                  <c:v>-0.23965962948373801</c:v>
                </c:pt>
                <c:pt idx="4774" formatCode="General">
                  <c:v>-0.242177647309579</c:v>
                </c:pt>
                <c:pt idx="4775" formatCode="General">
                  <c:v>-0.24537410007605701</c:v>
                </c:pt>
                <c:pt idx="4776" formatCode="General">
                  <c:v>-0.24721584664516399</c:v>
                </c:pt>
                <c:pt idx="4777" formatCode="General">
                  <c:v>-0.24715489163016899</c:v>
                </c:pt>
                <c:pt idx="4778" formatCode="General">
                  <c:v>-0.24645717803634701</c:v>
                </c:pt>
                <c:pt idx="4779" formatCode="General">
                  <c:v>-0.24553474981235099</c:v>
                </c:pt>
                <c:pt idx="4780" formatCode="General">
                  <c:v>-0.24411000266059599</c:v>
                </c:pt>
                <c:pt idx="4781" formatCode="General">
                  <c:v>-0.24210087665685701</c:v>
                </c:pt>
                <c:pt idx="4782" formatCode="General">
                  <c:v>-0.23879198994852299</c:v>
                </c:pt>
                <c:pt idx="4783" formatCode="General">
                  <c:v>-0.23490078623475399</c:v>
                </c:pt>
                <c:pt idx="4784" formatCode="General">
                  <c:v>-0.231440221126193</c:v>
                </c:pt>
                <c:pt idx="4785" formatCode="General">
                  <c:v>-0.228097235951182</c:v>
                </c:pt>
                <c:pt idx="4786" formatCode="General">
                  <c:v>-0.224387119657081</c:v>
                </c:pt>
                <c:pt idx="4787" formatCode="General">
                  <c:v>-0.22036344532756399</c:v>
                </c:pt>
                <c:pt idx="4788" formatCode="General">
                  <c:v>-0.21649920318215901</c:v>
                </c:pt>
                <c:pt idx="4789" formatCode="General">
                  <c:v>-0.21275715393994099</c:v>
                </c:pt>
                <c:pt idx="4790" formatCode="General">
                  <c:v>-0.20833528824365299</c:v>
                </c:pt>
                <c:pt idx="4791" formatCode="General">
                  <c:v>-0.20296332662202701</c:v>
                </c:pt>
                <c:pt idx="4792" formatCode="General">
                  <c:v>-0.19763006968101199</c:v>
                </c:pt>
                <c:pt idx="4793" formatCode="General">
                  <c:v>-0.19232332614228301</c:v>
                </c:pt>
                <c:pt idx="4794" formatCode="General">
                  <c:v>-0.18616337694471999</c:v>
                </c:pt>
                <c:pt idx="4795" formatCode="General">
                  <c:v>-0.17954242776790399</c:v>
                </c:pt>
                <c:pt idx="4796" formatCode="General">
                  <c:v>-0.17226622682166401</c:v>
                </c:pt>
                <c:pt idx="4797" formatCode="General">
                  <c:v>-0.164134986776341</c:v>
                </c:pt>
                <c:pt idx="4798" formatCode="General">
                  <c:v>-0.156205370329556</c:v>
                </c:pt>
                <c:pt idx="4799" formatCode="General">
                  <c:v>-0.14888360514520799</c:v>
                </c:pt>
                <c:pt idx="4800" formatCode="General">
                  <c:v>-0.14184030212184501</c:v>
                </c:pt>
                <c:pt idx="4801" formatCode="General">
                  <c:v>-0.135192068464739</c:v>
                </c:pt>
                <c:pt idx="4802" formatCode="General">
                  <c:v>-0.12900643169724599</c:v>
                </c:pt>
                <c:pt idx="4803" formatCode="General">
                  <c:v>-0.122028223535841</c:v>
                </c:pt>
                <c:pt idx="4804" formatCode="General">
                  <c:v>-0.11422908953859599</c:v>
                </c:pt>
                <c:pt idx="4805" formatCode="General">
                  <c:v>-0.106766718026938</c:v>
                </c:pt>
                <c:pt idx="4806" formatCode="General">
                  <c:v>-0.100222744314338</c:v>
                </c:pt>
                <c:pt idx="4807" formatCode="General">
                  <c:v>-9.3862994084148305E-2</c:v>
                </c:pt>
                <c:pt idx="4808" formatCode="General">
                  <c:v>-8.7139550039120203E-2</c:v>
                </c:pt>
                <c:pt idx="4809" formatCode="General">
                  <c:v>-8.0350016680235906E-2</c:v>
                </c:pt>
                <c:pt idx="4810" formatCode="General">
                  <c:v>-7.2905239054771906E-2</c:v>
                </c:pt>
                <c:pt idx="4811" formatCode="General">
                  <c:v>-6.4651005582540305E-2</c:v>
                </c:pt>
                <c:pt idx="4812" formatCode="General">
                  <c:v>-5.5775252960658203E-2</c:v>
                </c:pt>
                <c:pt idx="4813" formatCode="General">
                  <c:v>-4.5944095422127303E-2</c:v>
                </c:pt>
                <c:pt idx="4814" formatCode="General">
                  <c:v>-3.4323354705195902E-2</c:v>
                </c:pt>
                <c:pt idx="4815" formatCode="General">
                  <c:v>-2.0085320303479402E-2</c:v>
                </c:pt>
                <c:pt idx="4816" formatCode="General">
                  <c:v>-3.7291235170530401E-3</c:v>
                </c:pt>
                <c:pt idx="4817" formatCode="General">
                  <c:v>1.48642807746614E-2</c:v>
                </c:pt>
                <c:pt idx="4818" formatCode="General">
                  <c:v>3.6601388541911702E-2</c:v>
                </c:pt>
                <c:pt idx="4819" formatCode="General">
                  <c:v>6.0566270310236002E-2</c:v>
                </c:pt>
                <c:pt idx="4820" formatCode="General">
                  <c:v>8.5868111177919995E-2</c:v>
                </c:pt>
                <c:pt idx="4821" formatCode="General">
                  <c:v>0.11274729289857099</c:v>
                </c:pt>
                <c:pt idx="4822" formatCode="General">
                  <c:v>0.14136082732403901</c:v>
                </c:pt>
                <c:pt idx="4823" formatCode="General">
                  <c:v>0.17110544964031901</c:v>
                </c:pt>
                <c:pt idx="4824" formatCode="General">
                  <c:v>0.19905491941533801</c:v>
                </c:pt>
                <c:pt idx="4825" formatCode="General">
                  <c:v>0.22289025032834101</c:v>
                </c:pt>
                <c:pt idx="4826" formatCode="General">
                  <c:v>0.242570521000842</c:v>
                </c:pt>
                <c:pt idx="4827" formatCode="General">
                  <c:v>0.25814231326527098</c:v>
                </c:pt>
                <c:pt idx="4828" formatCode="General">
                  <c:v>0.26938679325034998</c:v>
                </c:pt>
                <c:pt idx="4829" formatCode="General">
                  <c:v>0.27550664889625498</c:v>
                </c:pt>
                <c:pt idx="4830" formatCode="General">
                  <c:v>0.27679606732287698</c:v>
                </c:pt>
                <c:pt idx="4831" formatCode="General">
                  <c:v>0.27431505063185002</c:v>
                </c:pt>
                <c:pt idx="4832" formatCode="General">
                  <c:v>0.26806694375697598</c:v>
                </c:pt>
                <c:pt idx="4833" formatCode="General">
                  <c:v>0.25822046665481302</c:v>
                </c:pt>
                <c:pt idx="4834" formatCode="General">
                  <c:v>0.24612645990590501</c:v>
                </c:pt>
                <c:pt idx="4835" formatCode="General">
                  <c:v>0.233615535380437</c:v>
                </c:pt>
                <c:pt idx="4836" formatCode="General">
                  <c:v>0.22208312730709601</c:v>
                </c:pt>
                <c:pt idx="4837" formatCode="General">
                  <c:v>0.21265091151246601</c:v>
                </c:pt>
                <c:pt idx="4838" formatCode="General">
                  <c:v>0.20630775099545801</c:v>
                </c:pt>
                <c:pt idx="4839" formatCode="General">
                  <c:v>0.20432188184502001</c:v>
                </c:pt>
                <c:pt idx="4840" formatCode="General">
                  <c:v>0.20681849947339401</c:v>
                </c:pt>
                <c:pt idx="4841" formatCode="General">
                  <c:v>0.21336147030792099</c:v>
                </c:pt>
                <c:pt idx="4842" formatCode="General">
                  <c:v>0.223418250283904</c:v>
                </c:pt>
                <c:pt idx="4843" formatCode="General">
                  <c:v>0.236314861037106</c:v>
                </c:pt>
                <c:pt idx="4844" formatCode="General">
                  <c:v>0.25184959656351902</c:v>
                </c:pt>
                <c:pt idx="4845" formatCode="General">
                  <c:v>0.269849965846785</c:v>
                </c:pt>
                <c:pt idx="4846" formatCode="General">
                  <c:v>0.28965129767276998</c:v>
                </c:pt>
                <c:pt idx="4847" formatCode="General">
                  <c:v>0.309842013954504</c:v>
                </c:pt>
                <c:pt idx="4848" formatCode="General">
                  <c:v>0.32938799768157201</c:v>
                </c:pt>
                <c:pt idx="4849" formatCode="General">
                  <c:v>0.34796735974023602</c:v>
                </c:pt>
                <c:pt idx="4850" formatCode="General">
                  <c:v>0.36626063514449397</c:v>
                </c:pt>
                <c:pt idx="4851" formatCode="General">
                  <c:v>0.38404462455656402</c:v>
                </c:pt>
                <c:pt idx="4852" formatCode="General">
                  <c:v>0.40026051958518399</c:v>
                </c:pt>
                <c:pt idx="4853" formatCode="General">
                  <c:v>0.41430739283051998</c:v>
                </c:pt>
                <c:pt idx="4854" formatCode="General">
                  <c:v>0.42698163468946898</c:v>
                </c:pt>
                <c:pt idx="4855" formatCode="General">
                  <c:v>0.43845806202298199</c:v>
                </c:pt>
                <c:pt idx="4856" formatCode="General">
                  <c:v>0.44733153162824502</c:v>
                </c:pt>
                <c:pt idx="4857" formatCode="General">
                  <c:v>0.45343201107872</c:v>
                </c:pt>
                <c:pt idx="4858" formatCode="General">
                  <c:v>0.45721496593688099</c:v>
                </c:pt>
                <c:pt idx="4859" formatCode="General">
                  <c:v>0.45853908896365397</c:v>
                </c:pt>
                <c:pt idx="4860" formatCode="General">
                  <c:v>0.457225746104307</c:v>
                </c:pt>
                <c:pt idx="4861" formatCode="General">
                  <c:v>0.45356767910033302</c:v>
                </c:pt>
                <c:pt idx="4862" formatCode="General">
                  <c:v>0.44807348083677501</c:v>
                </c:pt>
                <c:pt idx="4863" formatCode="General">
                  <c:v>0.44163262955405902</c:v>
                </c:pt>
                <c:pt idx="4864" formatCode="General">
                  <c:v>0.43495678343864003</c:v>
                </c:pt>
                <c:pt idx="4865" formatCode="General">
                  <c:v>0.42893236040073801</c:v>
                </c:pt>
                <c:pt idx="4866" formatCode="General">
                  <c:v>0.42348232561226401</c:v>
                </c:pt>
                <c:pt idx="4867" formatCode="General">
                  <c:v>0.41786510859657999</c:v>
                </c:pt>
                <c:pt idx="4868" formatCode="General">
                  <c:v>0.41184380981535601</c:v>
                </c:pt>
                <c:pt idx="4869" formatCode="General">
                  <c:v>0.40528894372926599</c:v>
                </c:pt>
                <c:pt idx="4870" formatCode="General">
                  <c:v>0.39920360208905897</c:v>
                </c:pt>
                <c:pt idx="4871" formatCode="General">
                  <c:v>0.39442838926055601</c:v>
                </c:pt>
                <c:pt idx="4872" formatCode="General">
                  <c:v>0.39088076960660501</c:v>
                </c:pt>
                <c:pt idx="4873" formatCode="General">
                  <c:v>0.38832141734029302</c:v>
                </c:pt>
                <c:pt idx="4874" formatCode="General">
                  <c:v>0.38738343662993902</c:v>
                </c:pt>
                <c:pt idx="4875" formatCode="General">
                  <c:v>0.38849000463593297</c:v>
                </c:pt>
                <c:pt idx="4876" formatCode="General">
                  <c:v>0.39172537836478799</c:v>
                </c:pt>
                <c:pt idx="4877" formatCode="General">
                  <c:v>0.39625845088893602</c:v>
                </c:pt>
                <c:pt idx="4878" formatCode="General">
                  <c:v>0.40078343867493899</c:v>
                </c:pt>
                <c:pt idx="4879" formatCode="General">
                  <c:v>0.40500108577400701</c:v>
                </c:pt>
                <c:pt idx="4880" formatCode="General">
                  <c:v>0.40869646797263898</c:v>
                </c:pt>
                <c:pt idx="4881" formatCode="General">
                  <c:v>0.41144924280283901</c:v>
                </c:pt>
                <c:pt idx="4882" formatCode="General">
                  <c:v>0.412810253724404</c:v>
                </c:pt>
                <c:pt idx="4883" formatCode="General">
                  <c:v>0.41318557897769398</c:v>
                </c:pt>
                <c:pt idx="4884" formatCode="General">
                  <c:v>0.41347124012514802</c:v>
                </c:pt>
                <c:pt idx="4885" formatCode="General">
                  <c:v>0.41355101299614</c:v>
                </c:pt>
                <c:pt idx="4886" formatCode="General">
                  <c:v>0.41306443807543303</c:v>
                </c:pt>
                <c:pt idx="4887" formatCode="General">
                  <c:v>0.41212962368845601</c:v>
                </c:pt>
                <c:pt idx="4888" formatCode="General">
                  <c:v>0.410850423673434</c:v>
                </c:pt>
                <c:pt idx="4889" formatCode="General">
                  <c:v>0.40882572483970397</c:v>
                </c:pt>
                <c:pt idx="4890" formatCode="General">
                  <c:v>0.40536131050361901</c:v>
                </c:pt>
                <c:pt idx="4891" formatCode="General">
                  <c:v>0.39962814063143998</c:v>
                </c:pt>
                <c:pt idx="4892" formatCode="General">
                  <c:v>0.39133069036030899</c:v>
                </c:pt>
                <c:pt idx="4893" formatCode="General">
                  <c:v>0.38136465887725801</c:v>
                </c:pt>
                <c:pt idx="4894" formatCode="General">
                  <c:v>0.36973611597643202</c:v>
                </c:pt>
                <c:pt idx="4895" formatCode="General">
                  <c:v>0.35657805017962302</c:v>
                </c:pt>
                <c:pt idx="4896" formatCode="General">
                  <c:v>0.342236364473883</c:v>
                </c:pt>
                <c:pt idx="4897" formatCode="General">
                  <c:v>0.32740554735581601</c:v>
                </c:pt>
                <c:pt idx="4898" formatCode="General">
                  <c:v>0.31374490873212302</c:v>
                </c:pt>
                <c:pt idx="4899" formatCode="General">
                  <c:v>0.30205109246982897</c:v>
                </c:pt>
                <c:pt idx="4900" formatCode="General">
                  <c:v>0.29247593418817902</c:v>
                </c:pt>
                <c:pt idx="4901" formatCode="General">
                  <c:v>0.28469598007409103</c:v>
                </c:pt>
                <c:pt idx="4902" formatCode="General">
                  <c:v>0.27798137751214402</c:v>
                </c:pt>
                <c:pt idx="4903" formatCode="General">
                  <c:v>0.27187243073935002</c:v>
                </c:pt>
                <c:pt idx="4904" formatCode="General">
                  <c:v>0.266142750968418</c:v>
                </c:pt>
                <c:pt idx="4905" formatCode="General">
                  <c:v>0.26117562218899898</c:v>
                </c:pt>
                <c:pt idx="4906" formatCode="General">
                  <c:v>0.25774824739570301</c:v>
                </c:pt>
                <c:pt idx="4907" formatCode="General">
                  <c:v>0.25526300951081798</c:v>
                </c:pt>
                <c:pt idx="4908" formatCode="General">
                  <c:v>0.25275098365376503</c:v>
                </c:pt>
                <c:pt idx="4909" formatCode="General">
                  <c:v>0.25054201520445102</c:v>
                </c:pt>
                <c:pt idx="4910" formatCode="General">
                  <c:v>0.24987921390201001</c:v>
                </c:pt>
                <c:pt idx="4911" formatCode="General">
                  <c:v>0.25155404815079002</c:v>
                </c:pt>
                <c:pt idx="4912" formatCode="General">
                  <c:v>0.25445595352894002</c:v>
                </c:pt>
                <c:pt idx="4913" formatCode="General">
                  <c:v>0.25674913090388501</c:v>
                </c:pt>
                <c:pt idx="4914" formatCode="General">
                  <c:v>0.25857011414092801</c:v>
                </c:pt>
                <c:pt idx="4915" formatCode="General">
                  <c:v>0.26123679899355901</c:v>
                </c:pt>
                <c:pt idx="4916" formatCode="General">
                  <c:v>0.26537808932844298</c:v>
                </c:pt>
                <c:pt idx="4917" formatCode="General">
                  <c:v>0.26964948610144801</c:v>
                </c:pt>
                <c:pt idx="4918" formatCode="General">
                  <c:v>0.271721330992442</c:v>
                </c:pt>
                <c:pt idx="4919" formatCode="General">
                  <c:v>0.27129005163154302</c:v>
                </c:pt>
                <c:pt idx="4920" formatCode="General">
                  <c:v>0.26857413152582899</c:v>
                </c:pt>
                <c:pt idx="4921" formatCode="General">
                  <c:v>0.26398767798251099</c:v>
                </c:pt>
                <c:pt idx="4922" formatCode="General">
                  <c:v>0.258928746644981</c:v>
                </c:pt>
                <c:pt idx="4923" formatCode="General">
                  <c:v>0.25461931606749399</c:v>
                </c:pt>
                <c:pt idx="4924" formatCode="General">
                  <c:v>0.25208256108439903</c:v>
                </c:pt>
                <c:pt idx="4925" formatCode="General">
                  <c:v>0.251047876937116</c:v>
                </c:pt>
                <c:pt idx="4926" formatCode="General">
                  <c:v>0.25067513241604</c:v>
                </c:pt>
                <c:pt idx="4927" formatCode="General">
                  <c:v>0.25117947319447598</c:v>
                </c:pt>
                <c:pt idx="4928" formatCode="General">
                  <c:v>0.25151213878300999</c:v>
                </c:pt>
                <c:pt idx="4929" formatCode="General">
                  <c:v>0.249927113057864</c:v>
                </c:pt>
                <c:pt idx="4930" formatCode="General">
                  <c:v>0.246172908803511</c:v>
                </c:pt>
                <c:pt idx="4931" formatCode="General">
                  <c:v>0.240387669060978</c:v>
                </c:pt>
                <c:pt idx="4932" formatCode="General">
                  <c:v>0.23266916807656901</c:v>
                </c:pt>
                <c:pt idx="4933" formatCode="General">
                  <c:v>0.223204735373081</c:v>
                </c:pt>
                <c:pt idx="4934" formatCode="General">
                  <c:v>0.212699788291977</c:v>
                </c:pt>
                <c:pt idx="4935" formatCode="General">
                  <c:v>0.20226781115401299</c:v>
                </c:pt>
                <c:pt idx="4936" formatCode="General">
                  <c:v>0.192765640076899</c:v>
                </c:pt>
                <c:pt idx="4937" formatCode="General">
                  <c:v>0.18478129515772401</c:v>
                </c:pt>
                <c:pt idx="4938" formatCode="General">
                  <c:v>0.17902859013665401</c:v>
                </c:pt>
                <c:pt idx="4939" formatCode="General">
                  <c:v>0.17593772789544601</c:v>
                </c:pt>
                <c:pt idx="4940" formatCode="General">
                  <c:v>0.17510348312371099</c:v>
                </c:pt>
                <c:pt idx="4941" formatCode="General">
                  <c:v>0.17579639037718101</c:v>
                </c:pt>
                <c:pt idx="4942" formatCode="General">
                  <c:v>0.17686355748104601</c:v>
                </c:pt>
                <c:pt idx="4943" formatCode="General">
                  <c:v>0.17773794375018101</c:v>
                </c:pt>
                <c:pt idx="4944" formatCode="General">
                  <c:v>0.17890673721792399</c:v>
                </c:pt>
                <c:pt idx="4945" formatCode="General">
                  <c:v>0.179591568754152</c:v>
                </c:pt>
                <c:pt idx="4946" formatCode="General">
                  <c:v>0.17871285571588399</c:v>
                </c:pt>
                <c:pt idx="4947" formatCode="General">
                  <c:v>0.17613843927651701</c:v>
                </c:pt>
                <c:pt idx="4948" formatCode="General">
                  <c:v>0.17110373108464799</c:v>
                </c:pt>
                <c:pt idx="4949" formatCode="General">
                  <c:v>0.16291338043203901</c:v>
                </c:pt>
                <c:pt idx="4950" formatCode="General">
                  <c:v>0.15165139293855401</c:v>
                </c:pt>
                <c:pt idx="4951" formatCode="General">
                  <c:v>0.137840707349692</c:v>
                </c:pt>
                <c:pt idx="4952" formatCode="General">
                  <c:v>0.122946574709648</c:v>
                </c:pt>
                <c:pt idx="4953" formatCode="General">
                  <c:v>0.108430508797666</c:v>
                </c:pt>
                <c:pt idx="4954" formatCode="General">
                  <c:v>9.4894376097260993E-2</c:v>
                </c:pt>
                <c:pt idx="4955" formatCode="General">
                  <c:v>8.2614042679172203E-2</c:v>
                </c:pt>
                <c:pt idx="4956" formatCode="General">
                  <c:v>7.1011986864292401E-2</c:v>
                </c:pt>
                <c:pt idx="4957" formatCode="General">
                  <c:v>5.9851674080743503E-2</c:v>
                </c:pt>
                <c:pt idx="4958" formatCode="General">
                  <c:v>4.97576731791168E-2</c:v>
                </c:pt>
                <c:pt idx="4959" formatCode="General">
                  <c:v>4.0781195498576603E-2</c:v>
                </c:pt>
                <c:pt idx="4960" formatCode="General">
                  <c:v>3.3881087531465702E-2</c:v>
                </c:pt>
                <c:pt idx="4961" formatCode="General">
                  <c:v>2.9776671844346798E-2</c:v>
                </c:pt>
                <c:pt idx="4962" formatCode="General">
                  <c:v>2.77096353383042E-2</c:v>
                </c:pt>
                <c:pt idx="4963" formatCode="General">
                  <c:v>2.6739189168609501E-2</c:v>
                </c:pt>
                <c:pt idx="4964" formatCode="General">
                  <c:v>2.5934750953985699E-2</c:v>
                </c:pt>
                <c:pt idx="4965" formatCode="General">
                  <c:v>2.5241362142752102E-2</c:v>
                </c:pt>
                <c:pt idx="4966" formatCode="General">
                  <c:v>2.5089297656945699E-2</c:v>
                </c:pt>
                <c:pt idx="4967" formatCode="General">
                  <c:v>2.54764136651464E-2</c:v>
                </c:pt>
                <c:pt idx="4968" formatCode="General">
                  <c:v>2.5960821844543201E-2</c:v>
                </c:pt>
                <c:pt idx="4969" formatCode="General">
                  <c:v>2.5544363958113402E-2</c:v>
                </c:pt>
                <c:pt idx="4970" formatCode="General">
                  <c:v>2.3212141112940801E-2</c:v>
                </c:pt>
                <c:pt idx="4971" formatCode="General">
                  <c:v>1.8467694051545001E-2</c:v>
                </c:pt>
                <c:pt idx="4972" formatCode="General">
                  <c:v>1.1076113632376299E-2</c:v>
                </c:pt>
                <c:pt idx="4973" formatCode="General">
                  <c:v>1.80774109810651E-3</c:v>
                </c:pt>
                <c:pt idx="4974" formatCode="General">
                  <c:v>-8.4062178476751407E-3</c:v>
                </c:pt>
                <c:pt idx="4975" formatCode="General">
                  <c:v>-1.9214828889148401E-2</c:v>
                </c:pt>
                <c:pt idx="4976" formatCode="General">
                  <c:v>-3.0270588442660899E-2</c:v>
                </c:pt>
                <c:pt idx="4977" formatCode="General">
                  <c:v>-4.1607677243742501E-2</c:v>
                </c:pt>
                <c:pt idx="4978" formatCode="General">
                  <c:v>-5.43030513739046E-2</c:v>
                </c:pt>
                <c:pt idx="4979" formatCode="General">
                  <c:v>-6.81070581250829E-2</c:v>
                </c:pt>
                <c:pt idx="4980" formatCode="General">
                  <c:v>-8.1007981532762299E-2</c:v>
                </c:pt>
                <c:pt idx="4981" formatCode="General">
                  <c:v>-9.2535120288960895E-2</c:v>
                </c:pt>
                <c:pt idx="4982" formatCode="General">
                  <c:v>-0.103007051020575</c:v>
                </c:pt>
                <c:pt idx="4983" formatCode="General">
                  <c:v>-0.112230700721636</c:v>
                </c:pt>
                <c:pt idx="4984" formatCode="General">
                  <c:v>-0.120570727582621</c:v>
                </c:pt>
                <c:pt idx="4985" formatCode="General">
                  <c:v>-0.12863691381532699</c:v>
                </c:pt>
                <c:pt idx="4986" formatCode="General">
                  <c:v>-0.13701081844080401</c:v>
                </c:pt>
                <c:pt idx="4987" formatCode="General">
                  <c:v>-0.14610201036555301</c:v>
                </c:pt>
                <c:pt idx="4988" formatCode="General">
                  <c:v>-0.15447862629415501</c:v>
                </c:pt>
                <c:pt idx="4989" formatCode="General">
                  <c:v>-0.16103229611283701</c:v>
                </c:pt>
                <c:pt idx="4990" formatCode="General">
                  <c:v>-0.16627642618956401</c:v>
                </c:pt>
                <c:pt idx="4991" formatCode="General">
                  <c:v>-0.170965874390962</c:v>
                </c:pt>
                <c:pt idx="4992" formatCode="General">
                  <c:v>-0.175128159218194</c:v>
                </c:pt>
                <c:pt idx="4993" formatCode="General">
                  <c:v>-0.178422931143844</c:v>
                </c:pt>
                <c:pt idx="4994" formatCode="General">
                  <c:v>-0.18140415127672899</c:v>
                </c:pt>
                <c:pt idx="4995" formatCode="General">
                  <c:v>-0.18471537565573501</c:v>
                </c:pt>
                <c:pt idx="4996" formatCode="General">
                  <c:v>-0.18886153648811799</c:v>
                </c:pt>
                <c:pt idx="4997" formatCode="General">
                  <c:v>-0.193878491835592</c:v>
                </c:pt>
                <c:pt idx="4998" formatCode="General">
                  <c:v>-0.20014757618663601</c:v>
                </c:pt>
                <c:pt idx="4999" formatCode="General">
                  <c:v>-0.207886396312914</c:v>
                </c:pt>
                <c:pt idx="5000" formatCode="General">
                  <c:v>-0.21584348521583499</c:v>
                </c:pt>
                <c:pt idx="5001" formatCode="General">
                  <c:v>-0.22244141083694999</c:v>
                </c:pt>
                <c:pt idx="5002" formatCode="General">
                  <c:v>-0.228321794375444</c:v>
                </c:pt>
                <c:pt idx="5003" formatCode="General">
                  <c:v>-0.234716649194599</c:v>
                </c:pt>
                <c:pt idx="5004" formatCode="General">
                  <c:v>-0.24176477216950401</c:v>
                </c:pt>
                <c:pt idx="5005" formatCode="General">
                  <c:v>-0.25027672263906497</c:v>
                </c:pt>
                <c:pt idx="5006" formatCode="General">
                  <c:v>-0.26000491768190997</c:v>
                </c:pt>
                <c:pt idx="5007" formatCode="General">
                  <c:v>-0.26994501347512001</c:v>
                </c:pt>
                <c:pt idx="5008" formatCode="General">
                  <c:v>-0.28004736384807</c:v>
                </c:pt>
                <c:pt idx="5009" formatCode="General">
                  <c:v>-0.28984420448325499</c:v>
                </c:pt>
                <c:pt idx="5010" formatCode="General">
                  <c:v>-0.29831008889757699</c:v>
                </c:pt>
                <c:pt idx="5011" formatCode="General">
                  <c:v>-0.30574979386165402</c:v>
                </c:pt>
                <c:pt idx="5012" formatCode="General">
                  <c:v>-0.31224583022760599</c:v>
                </c:pt>
                <c:pt idx="5013" formatCode="General">
                  <c:v>-0.31706638576785301</c:v>
                </c:pt>
                <c:pt idx="5014" formatCode="General">
                  <c:v>-0.32003525318986098</c:v>
                </c:pt>
                <c:pt idx="5015" formatCode="General">
                  <c:v>-0.32181883979173997</c:v>
                </c:pt>
                <c:pt idx="5016" formatCode="General">
                  <c:v>-0.32297994424761001</c:v>
                </c:pt>
                <c:pt idx="5017" formatCode="General">
                  <c:v>-0.322463020483025</c:v>
                </c:pt>
                <c:pt idx="5018" formatCode="General">
                  <c:v>-0.319448813914119</c:v>
                </c:pt>
                <c:pt idx="5019" formatCode="General">
                  <c:v>-0.31460548536032101</c:v>
                </c:pt>
                <c:pt idx="5020" formatCode="General">
                  <c:v>-0.30838196549942498</c:v>
                </c:pt>
                <c:pt idx="5021" formatCode="General">
                  <c:v>-0.30128806846126399</c:v>
                </c:pt>
                <c:pt idx="5022" formatCode="General">
                  <c:v>-0.29365481639612601</c:v>
                </c:pt>
                <c:pt idx="5023" formatCode="General">
                  <c:v>-0.28581573567398399</c:v>
                </c:pt>
                <c:pt idx="5024" formatCode="General">
                  <c:v>-0.278367577922423</c:v>
                </c:pt>
                <c:pt idx="5025" formatCode="General">
                  <c:v>-0.271141162499413</c:v>
                </c:pt>
                <c:pt idx="5026" formatCode="General">
                  <c:v>-0.26414986271423602</c:v>
                </c:pt>
                <c:pt idx="5027" formatCode="General">
                  <c:v>-0.25786533645680898</c:v>
                </c:pt>
                <c:pt idx="5028" formatCode="General">
                  <c:v>-0.253443687137065</c:v>
                </c:pt>
                <c:pt idx="5029" formatCode="General">
                  <c:v>-0.25172947273600599</c:v>
                </c:pt>
                <c:pt idx="5030" formatCode="General">
                  <c:v>-0.25252414363687897</c:v>
                </c:pt>
                <c:pt idx="5031" formatCode="General">
                  <c:v>-0.256492524097921</c:v>
                </c:pt>
                <c:pt idx="5032" formatCode="General">
                  <c:v>-0.26409176630925801</c:v>
                </c:pt>
                <c:pt idx="5033" formatCode="General">
                  <c:v>-0.27382264990851302</c:v>
                </c:pt>
                <c:pt idx="5034" formatCode="General">
                  <c:v>-0.28410106918169498</c:v>
                </c:pt>
                <c:pt idx="5035" formatCode="General">
                  <c:v>-0.29394031770131301</c:v>
                </c:pt>
                <c:pt idx="5036" formatCode="General">
                  <c:v>-0.30262655440734398</c:v>
                </c:pt>
                <c:pt idx="5037" formatCode="General">
                  <c:v>-0.31123185566780698</c:v>
                </c:pt>
                <c:pt idx="5038" formatCode="General">
                  <c:v>-0.32073993845097998</c:v>
                </c:pt>
                <c:pt idx="5039" formatCode="General">
                  <c:v>-0.33075817502466798</c:v>
                </c:pt>
                <c:pt idx="5040" formatCode="General">
                  <c:v>-0.34013811287405998</c:v>
                </c:pt>
                <c:pt idx="5041" formatCode="General">
                  <c:v>-0.34739750865253</c:v>
                </c:pt>
                <c:pt idx="5042" formatCode="General">
                  <c:v>-0.35202887963367402</c:v>
                </c:pt>
                <c:pt idx="5043" formatCode="General">
                  <c:v>-0.35418675600320598</c:v>
                </c:pt>
                <c:pt idx="5044" formatCode="General">
                  <c:v>-0.35403545922459001</c:v>
                </c:pt>
                <c:pt idx="5045" formatCode="General">
                  <c:v>-0.35187508146563201</c:v>
                </c:pt>
                <c:pt idx="5046" formatCode="General">
                  <c:v>-0.34862948297274299</c:v>
                </c:pt>
                <c:pt idx="5047" formatCode="General">
                  <c:v>-0.34498104368485599</c:v>
                </c:pt>
                <c:pt idx="5048" formatCode="General">
                  <c:v>-0.34125104258214201</c:v>
                </c:pt>
                <c:pt idx="5049" formatCode="General">
                  <c:v>-0.33777145301893102</c:v>
                </c:pt>
                <c:pt idx="5050" formatCode="General">
                  <c:v>-0.335087419809734</c:v>
                </c:pt>
                <c:pt idx="5051" formatCode="General">
                  <c:v>-0.33331499035080597</c:v>
                </c:pt>
                <c:pt idx="5052" formatCode="General">
                  <c:v>-0.33214895350213802</c:v>
                </c:pt>
                <c:pt idx="5053" formatCode="General">
                  <c:v>-0.33160339225636898</c:v>
                </c:pt>
                <c:pt idx="5054" formatCode="General">
                  <c:v>-0.33203200158513302</c:v>
                </c:pt>
                <c:pt idx="5055" formatCode="General">
                  <c:v>-0.33438639119084901</c:v>
                </c:pt>
                <c:pt idx="5056" formatCode="General">
                  <c:v>-0.338977309138972</c:v>
                </c:pt>
                <c:pt idx="5057" formatCode="General">
                  <c:v>-0.34423505626053502</c:v>
                </c:pt>
                <c:pt idx="5058" formatCode="General">
                  <c:v>-0.347674650700525</c:v>
                </c:pt>
                <c:pt idx="5059" formatCode="General">
                  <c:v>-0.34779518550746003</c:v>
                </c:pt>
                <c:pt idx="5060" formatCode="General">
                  <c:v>-0.34435505183764598</c:v>
                </c:pt>
                <c:pt idx="5061" formatCode="General">
                  <c:v>-0.33810898593149402</c:v>
                </c:pt>
                <c:pt idx="5062" formatCode="General">
                  <c:v>-0.33005789312241501</c:v>
                </c:pt>
                <c:pt idx="5063" formatCode="General">
                  <c:v>-0.32062122402411097</c:v>
                </c:pt>
                <c:pt idx="5064" formatCode="General">
                  <c:v>-0.310135350198743</c:v>
                </c:pt>
                <c:pt idx="5065" formatCode="General">
                  <c:v>-0.29916509508269101</c:v>
                </c:pt>
                <c:pt idx="5066" formatCode="General">
                  <c:v>-0.28785833917856601</c:v>
                </c:pt>
                <c:pt idx="5067" formatCode="General">
                  <c:v>-0.27626297175326903</c:v>
                </c:pt>
                <c:pt idx="5068" formatCode="General">
                  <c:v>-0.264128686546033</c:v>
                </c:pt>
                <c:pt idx="5069" formatCode="General">
                  <c:v>-0.25076782732957498</c:v>
                </c:pt>
                <c:pt idx="5070" formatCode="General">
                  <c:v>-0.23646122589827301</c:v>
                </c:pt>
                <c:pt idx="5071" formatCode="General">
                  <c:v>-0.22234757599820401</c:v>
                </c:pt>
                <c:pt idx="5072" formatCode="General">
                  <c:v>-0.20908015034928601</c:v>
                </c:pt>
                <c:pt idx="5073" formatCode="General">
                  <c:v>-0.19690253749495901</c:v>
                </c:pt>
                <c:pt idx="5074" formatCode="General">
                  <c:v>-0.18669971387836001</c:v>
                </c:pt>
                <c:pt idx="5075" formatCode="General">
                  <c:v>-0.17985746368177299</c:v>
                </c:pt>
                <c:pt idx="5076" formatCode="General">
                  <c:v>-0.17715480842988801</c:v>
                </c:pt>
                <c:pt idx="5077" formatCode="General">
                  <c:v>-0.17773992537427</c:v>
                </c:pt>
                <c:pt idx="5078" formatCode="General">
                  <c:v>-0.18030032711667601</c:v>
                </c:pt>
                <c:pt idx="5079" formatCode="General">
                  <c:v>-0.184314451471039</c:v>
                </c:pt>
                <c:pt idx="5080" formatCode="General">
                  <c:v>-0.18952719722953101</c:v>
                </c:pt>
                <c:pt idx="5081" formatCode="General">
                  <c:v>-0.195101306130608</c:v>
                </c:pt>
                <c:pt idx="5082" formatCode="General">
                  <c:v>-0.200110696813736</c:v>
                </c:pt>
                <c:pt idx="5083" formatCode="General">
                  <c:v>-0.204399365945546</c:v>
                </c:pt>
                <c:pt idx="5084" formatCode="General">
                  <c:v>-0.20746193041326499</c:v>
                </c:pt>
                <c:pt idx="5085" formatCode="General">
                  <c:v>-0.208638059188227</c:v>
                </c:pt>
                <c:pt idx="5086" formatCode="General">
                  <c:v>-0.20745614708041801</c:v>
                </c:pt>
                <c:pt idx="5087" formatCode="General">
                  <c:v>-0.20359930466317</c:v>
                </c:pt>
                <c:pt idx="5088" formatCode="General">
                  <c:v>-0.19726165023783299</c:v>
                </c:pt>
                <c:pt idx="5089" formatCode="General">
                  <c:v>-0.188673002564547</c:v>
                </c:pt>
                <c:pt idx="5090" formatCode="General">
                  <c:v>-0.17782468921177699</c:v>
                </c:pt>
                <c:pt idx="5091" formatCode="General">
                  <c:v>-0.16491260513442099</c:v>
                </c:pt>
                <c:pt idx="5092" formatCode="General">
                  <c:v>-0.150679686946353</c:v>
                </c:pt>
                <c:pt idx="5093" formatCode="General">
                  <c:v>-0.13524300861663299</c:v>
                </c:pt>
                <c:pt idx="5094" formatCode="General">
                  <c:v>-0.11863234395184399</c:v>
                </c:pt>
                <c:pt idx="5095" formatCode="General">
                  <c:v>-0.101037140822794</c:v>
                </c:pt>
                <c:pt idx="5096" formatCode="General">
                  <c:v>-8.2097330060055804E-2</c:v>
                </c:pt>
                <c:pt idx="5097" formatCode="General">
                  <c:v>-6.1083015371595502E-2</c:v>
                </c:pt>
                <c:pt idx="5098" formatCode="General">
                  <c:v>-3.90321246669873E-2</c:v>
                </c:pt>
                <c:pt idx="5099" formatCode="General">
                  <c:v>-1.8390426814757398E-2</c:v>
                </c:pt>
                <c:pt idx="5100" formatCode="General">
                  <c:v>3.0941596937854201E-4</c:v>
                </c:pt>
                <c:pt idx="5101" formatCode="General">
                  <c:v>1.7533590416086701E-2</c:v>
                </c:pt>
                <c:pt idx="5102" formatCode="General">
                  <c:v>3.2507023941037098E-2</c:v>
                </c:pt>
                <c:pt idx="5103" formatCode="General">
                  <c:v>4.55612212739697E-2</c:v>
                </c:pt>
                <c:pt idx="5104" formatCode="General">
                  <c:v>5.7978916761484298E-2</c:v>
                </c:pt>
                <c:pt idx="5105" formatCode="General">
                  <c:v>6.9412166208852794E-2</c:v>
                </c:pt>
                <c:pt idx="5106" formatCode="General">
                  <c:v>7.9348111559143897E-2</c:v>
                </c:pt>
                <c:pt idx="5107" formatCode="General">
                  <c:v>8.7943735715057494E-2</c:v>
                </c:pt>
                <c:pt idx="5108" formatCode="General">
                  <c:v>9.6076390155368604E-2</c:v>
                </c:pt>
                <c:pt idx="5109" formatCode="General">
                  <c:v>0.10422041322743</c:v>
                </c:pt>
                <c:pt idx="5110" formatCode="General">
                  <c:v>0.112823020784733</c:v>
                </c:pt>
                <c:pt idx="5111" formatCode="General">
                  <c:v>0.12258200889067</c:v>
                </c:pt>
                <c:pt idx="5112" formatCode="General">
                  <c:v>0.133983642992684</c:v>
                </c:pt>
                <c:pt idx="5113" formatCode="General">
                  <c:v>0.14591490579177299</c:v>
                </c:pt>
                <c:pt idx="5114" formatCode="General">
                  <c:v>0.157130075266456</c:v>
                </c:pt>
                <c:pt idx="5115" formatCode="General">
                  <c:v>0.16712703665401099</c:v>
                </c:pt>
                <c:pt idx="5116" formatCode="General">
                  <c:v>0.17535627439888801</c:v>
                </c:pt>
                <c:pt idx="5117" formatCode="General">
                  <c:v>0.182298130235166</c:v>
                </c:pt>
                <c:pt idx="5118" formatCode="General">
                  <c:v>0.18935391873730101</c:v>
                </c:pt>
                <c:pt idx="5119" formatCode="General">
                  <c:v>0.19688094383100599</c:v>
                </c:pt>
                <c:pt idx="5120" formatCode="General">
                  <c:v>0.20360794280688599</c:v>
                </c:pt>
                <c:pt idx="5121" formatCode="General">
                  <c:v>0.209394737897556</c:v>
                </c:pt>
                <c:pt idx="5122" formatCode="General">
                  <c:v>0.21445492217765899</c:v>
                </c:pt>
                <c:pt idx="5123" formatCode="General">
                  <c:v>0.21984360602723299</c:v>
                </c:pt>
                <c:pt idx="5124" formatCode="General">
                  <c:v>0.22669869459810499</c:v>
                </c:pt>
                <c:pt idx="5125" formatCode="General">
                  <c:v>0.233949523868342</c:v>
                </c:pt>
                <c:pt idx="5126" formatCode="General">
                  <c:v>0.24026978039854899</c:v>
                </c:pt>
                <c:pt idx="5127" formatCode="General">
                  <c:v>0.24561707958260101</c:v>
                </c:pt>
                <c:pt idx="5128" formatCode="General">
                  <c:v>0.249283570096343</c:v>
                </c:pt>
                <c:pt idx="5129" formatCode="General">
                  <c:v>0.25069241585622698</c:v>
                </c:pt>
                <c:pt idx="5130" formatCode="General">
                  <c:v>0.25059993757473298</c:v>
                </c:pt>
                <c:pt idx="5131" formatCode="General">
                  <c:v>0.24866561570634599</c:v>
                </c:pt>
                <c:pt idx="5132" formatCode="General">
                  <c:v>0.244621888869552</c:v>
                </c:pt>
                <c:pt idx="5133" formatCode="General">
                  <c:v>0.23887299987263999</c:v>
                </c:pt>
                <c:pt idx="5134" formatCode="General">
                  <c:v>0.23242342779503</c:v>
                </c:pt>
                <c:pt idx="5135" formatCode="General">
                  <c:v>0.226500693874743</c:v>
                </c:pt>
                <c:pt idx="5136" formatCode="General">
                  <c:v>0.221475696388652</c:v>
                </c:pt>
                <c:pt idx="5137" formatCode="General">
                  <c:v>0.21688455428637199</c:v>
                </c:pt>
                <c:pt idx="5138" formatCode="General">
                  <c:v>0.21235392408672099</c:v>
                </c:pt>
                <c:pt idx="5139" formatCode="General">
                  <c:v>0.208696348459746</c:v>
                </c:pt>
                <c:pt idx="5140" formatCode="General">
                  <c:v>0.20720362458421099</c:v>
                </c:pt>
                <c:pt idx="5141" formatCode="General">
                  <c:v>0.208256232618621</c:v>
                </c:pt>
                <c:pt idx="5142" formatCode="General">
                  <c:v>0.211823791706551</c:v>
                </c:pt>
                <c:pt idx="5143" formatCode="General">
                  <c:v>0.218015324346298</c:v>
                </c:pt>
                <c:pt idx="5144" formatCode="General">
                  <c:v>0.22644813283165599</c:v>
                </c:pt>
                <c:pt idx="5145" formatCode="General">
                  <c:v>0.236603560985818</c:v>
                </c:pt>
                <c:pt idx="5146" formatCode="General">
                  <c:v>0.24811590115273599</c:v>
                </c:pt>
                <c:pt idx="5147" formatCode="General">
                  <c:v>0.260710971658701</c:v>
                </c:pt>
                <c:pt idx="5148" formatCode="General">
                  <c:v>0.27418389126362802</c:v>
                </c:pt>
                <c:pt idx="5149" formatCode="General">
                  <c:v>0.28769339948126199</c:v>
                </c:pt>
                <c:pt idx="5150" formatCode="General">
                  <c:v>0.30078013159213401</c:v>
                </c:pt>
                <c:pt idx="5151" formatCode="General">
                  <c:v>0.31386488440030402</c:v>
                </c:pt>
                <c:pt idx="5152" formatCode="General">
                  <c:v>0.32658507896914302</c:v>
                </c:pt>
                <c:pt idx="5153" formatCode="General">
                  <c:v>0.33854290571276702</c:v>
                </c:pt>
                <c:pt idx="5154" formatCode="General">
                  <c:v>0.34982379784158601</c:v>
                </c:pt>
                <c:pt idx="5155" formatCode="General">
                  <c:v>0.36022413367525202</c:v>
                </c:pt>
                <c:pt idx="5156" formatCode="General">
                  <c:v>0.368893493342064</c:v>
                </c:pt>
                <c:pt idx="5157" formatCode="General">
                  <c:v>0.37495525677573999</c:v>
                </c:pt>
                <c:pt idx="5158" formatCode="General">
                  <c:v>0.37849100630703297</c:v>
                </c:pt>
                <c:pt idx="5159" formatCode="General">
                  <c:v>0.380162847090534</c:v>
                </c:pt>
                <c:pt idx="5160" formatCode="General">
                  <c:v>0.37957128401457302</c:v>
                </c:pt>
                <c:pt idx="5161" formatCode="General">
                  <c:v>0.37647036931260602</c:v>
                </c:pt>
                <c:pt idx="5162" formatCode="General">
                  <c:v>0.37139720283546002</c:v>
                </c:pt>
                <c:pt idx="5163" formatCode="General">
                  <c:v>0.36575148111714301</c:v>
                </c:pt>
                <c:pt idx="5164" formatCode="General">
                  <c:v>0.36014983310111298</c:v>
                </c:pt>
                <c:pt idx="5165" formatCode="General">
                  <c:v>0.35381490585734598</c:v>
                </c:pt>
                <c:pt idx="5166" formatCode="General">
                  <c:v>0.34715449696824302</c:v>
                </c:pt>
                <c:pt idx="5167" formatCode="General">
                  <c:v>0.34036511686016402</c:v>
                </c:pt>
                <c:pt idx="5168" formatCode="General">
                  <c:v>0.33255089675254401</c:v>
                </c:pt>
                <c:pt idx="5169" formatCode="General">
                  <c:v>0.32353184314463501</c:v>
                </c:pt>
                <c:pt idx="5170" formatCode="General">
                  <c:v>0.31452488788482202</c:v>
                </c:pt>
                <c:pt idx="5171" formatCode="General">
                  <c:v>0.30745335385533401</c:v>
                </c:pt>
                <c:pt idx="5172" formatCode="General">
                  <c:v>0.30399503576070402</c:v>
                </c:pt>
                <c:pt idx="5173" formatCode="General">
                  <c:v>0.30386717249352801</c:v>
                </c:pt>
                <c:pt idx="5174" formatCode="General">
                  <c:v>0.30627050143599599</c:v>
                </c:pt>
                <c:pt idx="5175" formatCode="General">
                  <c:v>0.31119099222880198</c:v>
                </c:pt>
                <c:pt idx="5176" formatCode="General">
                  <c:v>0.31861310061321302</c:v>
                </c:pt>
                <c:pt idx="5177" formatCode="General">
                  <c:v>0.32861929766026099</c:v>
                </c:pt>
                <c:pt idx="5178" formatCode="General">
                  <c:v>0.34033029091830602</c:v>
                </c:pt>
                <c:pt idx="5179" formatCode="General">
                  <c:v>0.353031407147127</c:v>
                </c:pt>
                <c:pt idx="5180" formatCode="General">
                  <c:v>0.36653488145478402</c:v>
                </c:pt>
                <c:pt idx="5181" formatCode="General">
                  <c:v>0.37949688604363302</c:v>
                </c:pt>
                <c:pt idx="5182" formatCode="General">
                  <c:v>0.39143711730983199</c:v>
                </c:pt>
                <c:pt idx="5183" formatCode="General">
                  <c:v>0.40208622866583899</c:v>
                </c:pt>
                <c:pt idx="5184" formatCode="General">
                  <c:v>0.40969689097171302</c:v>
                </c:pt>
                <c:pt idx="5185" formatCode="General">
                  <c:v>0.41295910943936098</c:v>
                </c:pt>
                <c:pt idx="5186" formatCode="General">
                  <c:v>0.41200962135872399</c:v>
                </c:pt>
                <c:pt idx="5187" formatCode="General">
                  <c:v>0.40809501166887602</c:v>
                </c:pt>
                <c:pt idx="5188" formatCode="General">
                  <c:v>0.40311476787457201</c:v>
                </c:pt>
                <c:pt idx="5189" formatCode="General">
                  <c:v>0.39721118047756399</c:v>
                </c:pt>
                <c:pt idx="5190" formatCode="General">
                  <c:v>0.38896240907545698</c:v>
                </c:pt>
                <c:pt idx="5191" formatCode="General">
                  <c:v>0.37845341985152797</c:v>
                </c:pt>
                <c:pt idx="5192" formatCode="General">
                  <c:v>0.36715793407109198</c:v>
                </c:pt>
                <c:pt idx="5193" formatCode="General">
                  <c:v>0.357220718897236</c:v>
                </c:pt>
                <c:pt idx="5194" formatCode="General">
                  <c:v>0.34948524702224198</c:v>
                </c:pt>
                <c:pt idx="5195" formatCode="General">
                  <c:v>0.34356774283578601</c:v>
                </c:pt>
                <c:pt idx="5196" formatCode="General">
                  <c:v>0.33930985295563498</c:v>
                </c:pt>
                <c:pt idx="5197" formatCode="General">
                  <c:v>0.33628753694004898</c:v>
                </c:pt>
                <c:pt idx="5198" formatCode="General">
                  <c:v>0.33448517938189698</c:v>
                </c:pt>
                <c:pt idx="5199" formatCode="General">
                  <c:v>0.33403473758364199</c:v>
                </c:pt>
                <c:pt idx="5200" formatCode="General">
                  <c:v>0.334296417109888</c:v>
                </c:pt>
                <c:pt idx="5201" formatCode="General">
                  <c:v>0.33442309261736602</c:v>
                </c:pt>
                <c:pt idx="5202" formatCode="General">
                  <c:v>0.33453138983188002</c:v>
                </c:pt>
                <c:pt idx="5203" formatCode="General">
                  <c:v>0.33492903446979599</c:v>
                </c:pt>
                <c:pt idx="5204" formatCode="General">
                  <c:v>0.33550335459036701</c:v>
                </c:pt>
                <c:pt idx="5205" formatCode="General">
                  <c:v>0.33675057179421702</c:v>
                </c:pt>
                <c:pt idx="5206" formatCode="General">
                  <c:v>0.33923524457231002</c:v>
                </c:pt>
                <c:pt idx="5207" formatCode="General">
                  <c:v>0.34271099163448798</c:v>
                </c:pt>
                <c:pt idx="5208" formatCode="General">
                  <c:v>0.34593491424052297</c:v>
                </c:pt>
                <c:pt idx="5209" formatCode="General">
                  <c:v>0.34792095997339401</c:v>
                </c:pt>
                <c:pt idx="5210" formatCode="General">
                  <c:v>0.34929244809690702</c:v>
                </c:pt>
                <c:pt idx="5211" formatCode="General">
                  <c:v>0.35083181404430902</c:v>
                </c:pt>
                <c:pt idx="5212" formatCode="General">
                  <c:v>0.35306507519130897</c:v>
                </c:pt>
                <c:pt idx="5213" formatCode="General">
                  <c:v>0.35592840337917298</c:v>
                </c:pt>
                <c:pt idx="5214" formatCode="General">
                  <c:v>0.35874239640544697</c:v>
                </c:pt>
                <c:pt idx="5215" formatCode="General">
                  <c:v>0.36059882793994602</c:v>
                </c:pt>
                <c:pt idx="5216" formatCode="General">
                  <c:v>0.360733406676715</c:v>
                </c:pt>
                <c:pt idx="5217" formatCode="General">
                  <c:v>0.36010317782653201</c:v>
                </c:pt>
                <c:pt idx="5218" formatCode="General">
                  <c:v>0.35881133001350002</c:v>
                </c:pt>
                <c:pt idx="5219" formatCode="General">
                  <c:v>0.35645482385544103</c:v>
                </c:pt>
                <c:pt idx="5220" formatCode="General">
                  <c:v>0.35401946178518501</c:v>
                </c:pt>
                <c:pt idx="5221" formatCode="General">
                  <c:v>0.35226709038545501</c:v>
                </c:pt>
                <c:pt idx="5222" formatCode="General">
                  <c:v>0.35157263283374302</c:v>
                </c:pt>
                <c:pt idx="5223" formatCode="General">
                  <c:v>0.352813546370702</c:v>
                </c:pt>
                <c:pt idx="5224" formatCode="General">
                  <c:v>0.35663199069877599</c:v>
                </c:pt>
                <c:pt idx="5225" formatCode="General">
                  <c:v>0.36191889659127702</c:v>
                </c:pt>
                <c:pt idx="5226" formatCode="General">
                  <c:v>0.367946115747602</c:v>
                </c:pt>
                <c:pt idx="5227" formatCode="General">
                  <c:v>0.37425447193977701</c:v>
                </c:pt>
                <c:pt idx="5228" formatCode="General">
                  <c:v>0.37831753147611502</c:v>
                </c:pt>
                <c:pt idx="5229" formatCode="General">
                  <c:v>0.37846880418260298</c:v>
                </c:pt>
                <c:pt idx="5230" formatCode="General">
                  <c:v>0.37556129360922103</c:v>
                </c:pt>
                <c:pt idx="5231" formatCode="General">
                  <c:v>0.37111456878014498</c:v>
                </c:pt>
                <c:pt idx="5232" formatCode="General">
                  <c:v>0.36636139036547999</c:v>
                </c:pt>
                <c:pt idx="5233" formatCode="General">
                  <c:v>0.361535585994815</c:v>
                </c:pt>
                <c:pt idx="5234" formatCode="General">
                  <c:v>0.3557440125645</c:v>
                </c:pt>
                <c:pt idx="5235" formatCode="General">
                  <c:v>0.34788179823385901</c:v>
                </c:pt>
                <c:pt idx="5236" formatCode="General">
                  <c:v>0.33882086405980599</c:v>
                </c:pt>
                <c:pt idx="5237" formatCode="General">
                  <c:v>0.32982982093786201</c:v>
                </c:pt>
                <c:pt idx="5238" formatCode="General">
                  <c:v>0.32068238460373399</c:v>
                </c:pt>
                <c:pt idx="5239" formatCode="General">
                  <c:v>0.31098345599518001</c:v>
                </c:pt>
                <c:pt idx="5240" formatCode="General">
                  <c:v>0.300500816065915</c:v>
                </c:pt>
                <c:pt idx="5241" formatCode="General">
                  <c:v>0.28921401743456698</c:v>
                </c:pt>
                <c:pt idx="5242" formatCode="General">
                  <c:v>0.27785507476130999</c:v>
                </c:pt>
                <c:pt idx="5243" formatCode="General">
                  <c:v>0.26722067648257403</c:v>
                </c:pt>
                <c:pt idx="5244" formatCode="General">
                  <c:v>0.25764541322916001</c:v>
                </c:pt>
                <c:pt idx="5245" formatCode="General">
                  <c:v>0.24841314974191001</c:v>
                </c:pt>
                <c:pt idx="5246" formatCode="General">
                  <c:v>0.238822360589097</c:v>
                </c:pt>
                <c:pt idx="5247" formatCode="General">
                  <c:v>0.22991012047707299</c:v>
                </c:pt>
                <c:pt idx="5248" formatCode="General">
                  <c:v>0.22253421112135399</c:v>
                </c:pt>
                <c:pt idx="5249" formatCode="General">
                  <c:v>0.21662723241345799</c:v>
                </c:pt>
                <c:pt idx="5250" formatCode="General">
                  <c:v>0.211566885190445</c:v>
                </c:pt>
                <c:pt idx="5251" formatCode="General">
                  <c:v>0.20674510490418599</c:v>
                </c:pt>
                <c:pt idx="5252" formatCode="General">
                  <c:v>0.20107168216879701</c:v>
                </c:pt>
                <c:pt idx="5253" formatCode="General">
                  <c:v>0.19383283340985</c:v>
                </c:pt>
                <c:pt idx="5254" formatCode="General">
                  <c:v>0.18577187268891099</c:v>
                </c:pt>
                <c:pt idx="5255" formatCode="General">
                  <c:v>0.17736172543120299</c:v>
                </c:pt>
                <c:pt idx="5256" formatCode="General">
                  <c:v>0.168553863868597</c:v>
                </c:pt>
                <c:pt idx="5257" formatCode="General">
                  <c:v>0.15876695594200499</c:v>
                </c:pt>
                <c:pt idx="5258" formatCode="General">
                  <c:v>0.14778973255172401</c:v>
                </c:pt>
                <c:pt idx="5259" formatCode="General">
                  <c:v>0.136703919310599</c:v>
                </c:pt>
                <c:pt idx="5260" formatCode="General">
                  <c:v>0.125611755744127</c:v>
                </c:pt>
                <c:pt idx="5261" formatCode="General">
                  <c:v>0.113250194631995</c:v>
                </c:pt>
                <c:pt idx="5262" formatCode="General">
                  <c:v>0.100716009064424</c:v>
                </c:pt>
                <c:pt idx="5263" formatCode="General">
                  <c:v>8.96869122327522E-2</c:v>
                </c:pt>
                <c:pt idx="5264" formatCode="General">
                  <c:v>7.9868729281651701E-2</c:v>
                </c:pt>
                <c:pt idx="5265" formatCode="General">
                  <c:v>6.9870335117189694E-2</c:v>
                </c:pt>
                <c:pt idx="5266" formatCode="General">
                  <c:v>5.9305437664662501E-2</c:v>
                </c:pt>
                <c:pt idx="5267" formatCode="General">
                  <c:v>4.8203116959203998E-2</c:v>
                </c:pt>
                <c:pt idx="5268" formatCode="General">
                  <c:v>3.5502481652640097E-2</c:v>
                </c:pt>
                <c:pt idx="5269" formatCode="General">
                  <c:v>2.1548825659328599E-2</c:v>
                </c:pt>
                <c:pt idx="5270" formatCode="General">
                  <c:v>6.9385964605738404E-3</c:v>
                </c:pt>
                <c:pt idx="5271" formatCode="General">
                  <c:v>-8.5396717334009498E-3</c:v>
                </c:pt>
                <c:pt idx="5272" formatCode="General">
                  <c:v>-2.4050371793987599E-2</c:v>
                </c:pt>
                <c:pt idx="5273" formatCode="General">
                  <c:v>-3.8910297622776098E-2</c:v>
                </c:pt>
                <c:pt idx="5274" formatCode="General">
                  <c:v>-5.4693878204491897E-2</c:v>
                </c:pt>
                <c:pt idx="5275" formatCode="General">
                  <c:v>-7.2726166333067097E-2</c:v>
                </c:pt>
                <c:pt idx="5276" formatCode="General">
                  <c:v>-9.2201121915981801E-2</c:v>
                </c:pt>
                <c:pt idx="5277" formatCode="General">
                  <c:v>-0.11256974255696101</c:v>
                </c:pt>
                <c:pt idx="5278" formatCode="General">
                  <c:v>-0.13396847232853501</c:v>
                </c:pt>
                <c:pt idx="5279" formatCode="General">
                  <c:v>-0.15553337828785299</c:v>
                </c:pt>
                <c:pt idx="5280" formatCode="General">
                  <c:v>-0.17613403000318001</c:v>
                </c:pt>
                <c:pt idx="5281" formatCode="General">
                  <c:v>-0.19435480189996801</c:v>
                </c:pt>
                <c:pt idx="5282" formatCode="General">
                  <c:v>-0.20969791867467</c:v>
                </c:pt>
                <c:pt idx="5283" formatCode="General">
                  <c:v>-0.22355588930857201</c:v>
                </c:pt>
                <c:pt idx="5284" formatCode="General">
                  <c:v>-0.23722048986296901</c:v>
                </c:pt>
                <c:pt idx="5285" formatCode="General">
                  <c:v>-0.25111723759798998</c:v>
                </c:pt>
                <c:pt idx="5286" formatCode="General">
                  <c:v>-0.26532834799819499</c:v>
                </c:pt>
                <c:pt idx="5287" formatCode="General">
                  <c:v>-0.27983339571694799</c:v>
                </c:pt>
                <c:pt idx="5288" formatCode="General">
                  <c:v>-0.29362233518264602</c:v>
                </c:pt>
                <c:pt idx="5289" formatCode="General">
                  <c:v>-0.30596290351794297</c:v>
                </c:pt>
                <c:pt idx="5290" formatCode="General">
                  <c:v>-0.31759027962075498</c:v>
                </c:pt>
                <c:pt idx="5291" formatCode="General">
                  <c:v>-0.32960304988123501</c:v>
                </c:pt>
                <c:pt idx="5292" formatCode="General">
                  <c:v>-0.34230775697253901</c:v>
                </c:pt>
                <c:pt idx="5293" formatCode="General">
                  <c:v>-0.35520071720052998</c:v>
                </c:pt>
                <c:pt idx="5294" formatCode="General">
                  <c:v>-0.36797285147344599</c:v>
                </c:pt>
                <c:pt idx="5295" formatCode="General">
                  <c:v>-0.38002855628441001</c:v>
                </c:pt>
                <c:pt idx="5296" formatCode="General">
                  <c:v>-0.39129754223541102</c:v>
                </c:pt>
                <c:pt idx="5297" formatCode="General">
                  <c:v>-0.40199874609025998</c:v>
                </c:pt>
                <c:pt idx="5298" formatCode="General">
                  <c:v>-0.41104290025093698</c:v>
                </c:pt>
                <c:pt idx="5299" formatCode="General">
                  <c:v>-0.41806461397380201</c:v>
                </c:pt>
                <c:pt idx="5300" formatCode="General">
                  <c:v>-0.423231530815671</c:v>
                </c:pt>
                <c:pt idx="5301" formatCode="General">
                  <c:v>-0.42669487820893098</c:v>
                </c:pt>
                <c:pt idx="5302" formatCode="General">
                  <c:v>-0.42990454990876398</c:v>
                </c:pt>
                <c:pt idx="5303" formatCode="General">
                  <c:v>-0.43492656825228199</c:v>
                </c:pt>
                <c:pt idx="5304" formatCode="General">
                  <c:v>-0.44139648345707599</c:v>
                </c:pt>
                <c:pt idx="5305" formatCode="General">
                  <c:v>-0.44685378922569602</c:v>
                </c:pt>
                <c:pt idx="5306" formatCode="General">
                  <c:v>-0.451179982692963</c:v>
                </c:pt>
                <c:pt idx="5307" formatCode="General">
                  <c:v>-0.45555076556753998</c:v>
                </c:pt>
                <c:pt idx="5308" formatCode="General">
                  <c:v>-0.46017388429831702</c:v>
                </c:pt>
                <c:pt idx="5309" formatCode="General">
                  <c:v>-0.46551432407195298</c:v>
                </c:pt>
                <c:pt idx="5310" formatCode="General">
                  <c:v>-0.47113585801914398</c:v>
                </c:pt>
                <c:pt idx="5311" formatCode="General">
                  <c:v>-0.47575686142127199</c:v>
                </c:pt>
                <c:pt idx="5312" formatCode="General">
                  <c:v>-0.47940283794867899</c:v>
                </c:pt>
                <c:pt idx="5313" formatCode="General">
                  <c:v>-0.48254289826610303</c:v>
                </c:pt>
                <c:pt idx="5314" formatCode="General">
                  <c:v>-0.48544431122706599</c:v>
                </c:pt>
                <c:pt idx="5315" formatCode="General">
                  <c:v>-0.48874678607231897</c:v>
                </c:pt>
                <c:pt idx="5316" formatCode="General">
                  <c:v>-0.49322715624681901</c:v>
                </c:pt>
                <c:pt idx="5317" formatCode="General">
                  <c:v>-0.49909621082267902</c:v>
                </c:pt>
                <c:pt idx="5318" formatCode="General">
                  <c:v>-0.50621596717710904</c:v>
                </c:pt>
                <c:pt idx="5319" formatCode="General">
                  <c:v>-0.51511930582644205</c:v>
                </c:pt>
                <c:pt idx="5320" formatCode="General">
                  <c:v>-0.52540152869710899</c:v>
                </c:pt>
                <c:pt idx="5321" formatCode="General">
                  <c:v>-0.53613165318858702</c:v>
                </c:pt>
                <c:pt idx="5322" formatCode="General">
                  <c:v>-0.546815433505216</c:v>
                </c:pt>
                <c:pt idx="5323" formatCode="General">
                  <c:v>-0.55695305491742497</c:v>
                </c:pt>
                <c:pt idx="5324" formatCode="General">
                  <c:v>-0.565630939260096</c:v>
                </c:pt>
                <c:pt idx="5325" formatCode="General">
                  <c:v>-0.57247506418444905</c:v>
                </c:pt>
                <c:pt idx="5326" formatCode="General">
                  <c:v>-0.57796030326061199</c:v>
                </c:pt>
                <c:pt idx="5327" formatCode="General">
                  <c:v>-0.58253438775494004</c:v>
                </c:pt>
                <c:pt idx="5328" formatCode="General">
                  <c:v>-0.58623965033140102</c:v>
                </c:pt>
                <c:pt idx="5329" formatCode="General">
                  <c:v>-0.58894552652146104</c:v>
                </c:pt>
                <c:pt idx="5330" formatCode="General">
                  <c:v>-0.59067775403633904</c:v>
                </c:pt>
                <c:pt idx="5331" formatCode="General">
                  <c:v>-0.59123193494750403</c:v>
                </c:pt>
                <c:pt idx="5332" formatCode="General">
                  <c:v>-0.59102949728376797</c:v>
                </c:pt>
                <c:pt idx="5333" formatCode="General">
                  <c:v>-0.59115882467661196</c:v>
                </c:pt>
                <c:pt idx="5334" formatCode="General">
                  <c:v>-0.59176441266560298</c:v>
                </c:pt>
                <c:pt idx="5335" formatCode="General">
                  <c:v>-0.59259447647834596</c:v>
                </c:pt>
                <c:pt idx="5336" formatCode="General">
                  <c:v>-0.59477490188625404</c:v>
                </c:pt>
                <c:pt idx="5337" formatCode="General">
                  <c:v>-0.59965796382742498</c:v>
                </c:pt>
                <c:pt idx="5338" formatCode="General">
                  <c:v>-0.60740775428072302</c:v>
                </c:pt>
                <c:pt idx="5339" formatCode="General">
                  <c:v>-0.616978346087942</c:v>
                </c:pt>
                <c:pt idx="5340" formatCode="General">
                  <c:v>-0.626344917126472</c:v>
                </c:pt>
                <c:pt idx="5341" formatCode="General">
                  <c:v>-0.63331360780236101</c:v>
                </c:pt>
                <c:pt idx="5342" formatCode="General">
                  <c:v>-0.63795475802288404</c:v>
                </c:pt>
                <c:pt idx="5343" formatCode="General">
                  <c:v>-0.64055556539969605</c:v>
                </c:pt>
                <c:pt idx="5344" formatCode="General">
                  <c:v>-0.63986241670886401</c:v>
                </c:pt>
                <c:pt idx="5345" formatCode="General">
                  <c:v>-0.63549905279882601</c:v>
                </c:pt>
                <c:pt idx="5346" formatCode="General">
                  <c:v>-0.62753811734271203</c:v>
                </c:pt>
                <c:pt idx="5347" formatCode="General">
                  <c:v>-0.61623071268134</c:v>
                </c:pt>
                <c:pt idx="5348" formatCode="General">
                  <c:v>-0.601863578469364</c:v>
                </c:pt>
                <c:pt idx="5349" formatCode="General">
                  <c:v>-0.58493549771906905</c:v>
                </c:pt>
                <c:pt idx="5350" formatCode="General">
                  <c:v>-0.56659382707988204</c:v>
                </c:pt>
                <c:pt idx="5351" formatCode="General">
                  <c:v>-0.54616051459725701</c:v>
                </c:pt>
                <c:pt idx="5352" formatCode="General">
                  <c:v>-0.523315551983629</c:v>
                </c:pt>
                <c:pt idx="5353" formatCode="General">
                  <c:v>-0.49931246713296201</c:v>
                </c:pt>
                <c:pt idx="5354" formatCode="General">
                  <c:v>-0.475460175369529</c:v>
                </c:pt>
                <c:pt idx="5355" formatCode="General">
                  <c:v>-0.45329757845949598</c:v>
                </c:pt>
                <c:pt idx="5356" formatCode="General">
                  <c:v>-0.433714050699613</c:v>
                </c:pt>
                <c:pt idx="5357" formatCode="General">
                  <c:v>-0.41630709261906501</c:v>
                </c:pt>
                <c:pt idx="5358" formatCode="General">
                  <c:v>-0.40075405725449798</c:v>
                </c:pt>
                <c:pt idx="5359" formatCode="General">
                  <c:v>-0.387402128926293</c:v>
                </c:pt>
                <c:pt idx="5360" formatCode="General">
                  <c:v>-0.37575515676395999</c:v>
                </c:pt>
                <c:pt idx="5361" formatCode="General">
                  <c:v>-0.36602118979593201</c:v>
                </c:pt>
                <c:pt idx="5362" formatCode="General">
                  <c:v>-0.35925062597351498</c:v>
                </c:pt>
                <c:pt idx="5363" formatCode="General">
                  <c:v>-0.35567047124890899</c:v>
                </c:pt>
                <c:pt idx="5364" formatCode="General">
                  <c:v>-0.35463648479022702</c:v>
                </c:pt>
                <c:pt idx="5365" formatCode="General">
                  <c:v>-0.35537615726145</c:v>
                </c:pt>
                <c:pt idx="5366" formatCode="General">
                  <c:v>-0.35703843288847598</c:v>
                </c:pt>
                <c:pt idx="5367" formatCode="General">
                  <c:v>-0.35871979282027999</c:v>
                </c:pt>
                <c:pt idx="5368" formatCode="General">
                  <c:v>-0.35992632902734401</c:v>
                </c:pt>
                <c:pt idx="5369" formatCode="General">
                  <c:v>-0.36063056281599298</c:v>
                </c:pt>
                <c:pt idx="5370" formatCode="General">
                  <c:v>-0.36091825713715597</c:v>
                </c:pt>
                <c:pt idx="5371" formatCode="General">
                  <c:v>-0.36066589906873803</c:v>
                </c:pt>
                <c:pt idx="5372" formatCode="General">
                  <c:v>-0.35993896888097598</c:v>
                </c:pt>
                <c:pt idx="5373" formatCode="General">
                  <c:v>-0.35948718251605799</c:v>
                </c:pt>
                <c:pt idx="5374" formatCode="General">
                  <c:v>-0.360380868095589</c:v>
                </c:pt>
                <c:pt idx="5375" formatCode="General">
                  <c:v>-0.36216927220671402</c:v>
                </c:pt>
                <c:pt idx="5376" formatCode="General">
                  <c:v>-0.36344858677763903</c:v>
                </c:pt>
                <c:pt idx="5377" formatCode="General">
                  <c:v>-0.36395991935598798</c:v>
                </c:pt>
                <c:pt idx="5378" formatCode="General">
                  <c:v>-0.36438380380420299</c:v>
                </c:pt>
                <c:pt idx="5379" formatCode="General">
                  <c:v>-0.36595177358773501</c:v>
                </c:pt>
                <c:pt idx="5380" formatCode="General">
                  <c:v>-0.36936837696384001</c:v>
                </c:pt>
                <c:pt idx="5381" formatCode="General">
                  <c:v>-0.37361836364842099</c:v>
                </c:pt>
                <c:pt idx="5382" formatCode="General">
                  <c:v>-0.377904306028782</c:v>
                </c:pt>
                <c:pt idx="5383" formatCode="General">
                  <c:v>-0.38152043625753301</c:v>
                </c:pt>
                <c:pt idx="5384" formatCode="General">
                  <c:v>-0.38431534646299098</c:v>
                </c:pt>
                <c:pt idx="5385" formatCode="General">
                  <c:v>-0.38668370204970298</c:v>
                </c:pt>
                <c:pt idx="5386" formatCode="General">
                  <c:v>-0.388036634658465</c:v>
                </c:pt>
                <c:pt idx="5387" formatCode="General">
                  <c:v>-0.38820485704261298</c:v>
                </c:pt>
                <c:pt idx="5388" formatCode="General">
                  <c:v>-0.38740322233039598</c:v>
                </c:pt>
                <c:pt idx="5389" formatCode="General">
                  <c:v>-0.38594671585305601</c:v>
                </c:pt>
                <c:pt idx="5390" formatCode="General">
                  <c:v>-0.38353952837032101</c:v>
                </c:pt>
                <c:pt idx="5391" formatCode="General">
                  <c:v>-0.38001344767751499</c:v>
                </c:pt>
                <c:pt idx="5392" formatCode="General">
                  <c:v>-0.37574384701404701</c:v>
                </c:pt>
                <c:pt idx="5393" formatCode="General">
                  <c:v>-0.37072747169522302</c:v>
                </c:pt>
                <c:pt idx="5394" formatCode="General">
                  <c:v>-0.36509556264137</c:v>
                </c:pt>
                <c:pt idx="5395" formatCode="General">
                  <c:v>-0.359180176892193</c:v>
                </c:pt>
                <c:pt idx="5396" formatCode="General">
                  <c:v>-0.35224799779914301</c:v>
                </c:pt>
                <c:pt idx="5397" formatCode="General">
                  <c:v>-0.34346235648758999</c:v>
                </c:pt>
                <c:pt idx="5398" formatCode="General">
                  <c:v>-0.33328568552625598</c:v>
                </c:pt>
                <c:pt idx="5399" formatCode="General">
                  <c:v>-0.32187746927675298</c:v>
                </c:pt>
                <c:pt idx="5400" formatCode="General">
                  <c:v>-0.30953477964925602</c:v>
                </c:pt>
                <c:pt idx="5401" formatCode="General">
                  <c:v>-0.297057769797064</c:v>
                </c:pt>
                <c:pt idx="5402" formatCode="General">
                  <c:v>-0.28430065819766998</c:v>
                </c:pt>
                <c:pt idx="5403" formatCode="General">
                  <c:v>-0.271160389220583</c:v>
                </c:pt>
                <c:pt idx="5404" formatCode="General">
                  <c:v>-0.257862677843049</c:v>
                </c:pt>
                <c:pt idx="5405" formatCode="General">
                  <c:v>-0.243883519353011</c:v>
                </c:pt>
                <c:pt idx="5406" formatCode="General">
                  <c:v>-0.22918854346100501</c:v>
                </c:pt>
                <c:pt idx="5407" formatCode="General">
                  <c:v>-0.21471245010469001</c:v>
                </c:pt>
                <c:pt idx="5408" formatCode="General">
                  <c:v>-0.20126411205399899</c:v>
                </c:pt>
                <c:pt idx="5409" formatCode="General">
                  <c:v>-0.18857165617552801</c:v>
                </c:pt>
                <c:pt idx="5410" formatCode="General">
                  <c:v>-0.176192325743906</c:v>
                </c:pt>
                <c:pt idx="5411" formatCode="General">
                  <c:v>-0.16380843165498701</c:v>
                </c:pt>
                <c:pt idx="5412" formatCode="General">
                  <c:v>-0.15183007261662501</c:v>
                </c:pt>
                <c:pt idx="5413" formatCode="General">
                  <c:v>-0.14079810337270501</c:v>
                </c:pt>
                <c:pt idx="5414" formatCode="General">
                  <c:v>-0.13043739685970801</c:v>
                </c:pt>
                <c:pt idx="5415" formatCode="General">
                  <c:v>-0.119647627199696</c:v>
                </c:pt>
                <c:pt idx="5416" formatCode="General">
                  <c:v>-0.108662876705616</c:v>
                </c:pt>
                <c:pt idx="5417" formatCode="General">
                  <c:v>-9.8385156462561602E-2</c:v>
                </c:pt>
                <c:pt idx="5418" formatCode="General">
                  <c:v>-8.7858397686918097E-2</c:v>
                </c:pt>
                <c:pt idx="5419" formatCode="General">
                  <c:v>-7.6230395993351199E-2</c:v>
                </c:pt>
                <c:pt idx="5420" formatCode="General">
                  <c:v>-6.4081823042643399E-2</c:v>
                </c:pt>
                <c:pt idx="5421" formatCode="General">
                  <c:v>-5.2051759918558399E-2</c:v>
                </c:pt>
                <c:pt idx="5422" formatCode="General">
                  <c:v>-4.0600749886992901E-2</c:v>
                </c:pt>
                <c:pt idx="5423" formatCode="General">
                  <c:v>-3.0495463720543799E-2</c:v>
                </c:pt>
                <c:pt idx="5424" formatCode="General">
                  <c:v>-2.1442701321663499E-2</c:v>
                </c:pt>
                <c:pt idx="5425" formatCode="General">
                  <c:v>-1.29744651220244E-2</c:v>
                </c:pt>
                <c:pt idx="5426" formatCode="General">
                  <c:v>-4.9529026078060203E-3</c:v>
                </c:pt>
                <c:pt idx="5427" formatCode="General">
                  <c:v>2.9869069423004001E-3</c:v>
                </c:pt>
                <c:pt idx="5428" formatCode="General">
                  <c:v>1.0727847660431101E-2</c:v>
                </c:pt>
                <c:pt idx="5429" formatCode="General">
                  <c:v>1.7883227367266202E-2</c:v>
                </c:pt>
                <c:pt idx="5430" formatCode="General">
                  <c:v>2.4594291302309002E-2</c:v>
                </c:pt>
                <c:pt idx="5431" formatCode="General">
                  <c:v>3.1749214323148298E-2</c:v>
                </c:pt>
                <c:pt idx="5432" formatCode="General">
                  <c:v>4.0143976782784398E-2</c:v>
                </c:pt>
                <c:pt idx="5433" formatCode="General">
                  <c:v>4.99806714791989E-2</c:v>
                </c:pt>
                <c:pt idx="5434" formatCode="General">
                  <c:v>6.0953505541870401E-2</c:v>
                </c:pt>
                <c:pt idx="5435" formatCode="General">
                  <c:v>7.2437947919903503E-2</c:v>
                </c:pt>
                <c:pt idx="5436" formatCode="General">
                  <c:v>8.4862639555720903E-2</c:v>
                </c:pt>
                <c:pt idx="5437" formatCode="General">
                  <c:v>9.9147952572139902E-2</c:v>
                </c:pt>
                <c:pt idx="5438" formatCode="General">
                  <c:v>0.115163462559518</c:v>
                </c:pt>
                <c:pt idx="5439" formatCode="General">
                  <c:v>0.131626750868368</c:v>
                </c:pt>
                <c:pt idx="5440" formatCode="General">
                  <c:v>0.14713656853142301</c:v>
                </c:pt>
                <c:pt idx="5441" formatCode="General">
                  <c:v>0.16094227582874501</c:v>
                </c:pt>
                <c:pt idx="5442" formatCode="General">
                  <c:v>0.173456754931816</c:v>
                </c:pt>
                <c:pt idx="5443" formatCode="General">
                  <c:v>0.18505052603366701</c:v>
                </c:pt>
                <c:pt idx="5444" formatCode="General">
                  <c:v>0.19519027750536999</c:v>
                </c:pt>
                <c:pt idx="5445" formatCode="General">
                  <c:v>0.20435708125987501</c:v>
                </c:pt>
                <c:pt idx="5446" formatCode="General">
                  <c:v>0.21330585919196399</c:v>
                </c:pt>
                <c:pt idx="5447" formatCode="General">
                  <c:v>0.22246885804875099</c:v>
                </c:pt>
                <c:pt idx="5448" formatCode="General">
                  <c:v>0.23117494029256899</c:v>
                </c:pt>
                <c:pt idx="5449" formatCode="General">
                  <c:v>0.23814951183316099</c:v>
                </c:pt>
                <c:pt idx="5450" formatCode="General">
                  <c:v>0.24442276182293099</c:v>
                </c:pt>
                <c:pt idx="5451" formatCode="General">
                  <c:v>0.25065354979961901</c:v>
                </c:pt>
                <c:pt idx="5452" formatCode="General">
                  <c:v>0.25685643934621699</c:v>
                </c:pt>
                <c:pt idx="5453" formatCode="General">
                  <c:v>0.26312625626189001</c:v>
                </c:pt>
                <c:pt idx="5454" formatCode="General">
                  <c:v>0.26901144342729399</c:v>
                </c:pt>
                <c:pt idx="5455" formatCode="General">
                  <c:v>0.274232298774159</c:v>
                </c:pt>
                <c:pt idx="5456" formatCode="General">
                  <c:v>0.27892096929017801</c:v>
                </c:pt>
                <c:pt idx="5457" formatCode="General">
                  <c:v>0.28310713189835202</c:v>
                </c:pt>
                <c:pt idx="5458" formatCode="General">
                  <c:v>0.28750741384192202</c:v>
                </c:pt>
                <c:pt idx="5459" formatCode="General">
                  <c:v>0.29258634245026099</c:v>
                </c:pt>
                <c:pt idx="5460" formatCode="General">
                  <c:v>0.29800141699271798</c:v>
                </c:pt>
                <c:pt idx="5461" formatCode="General">
                  <c:v>0.30434602481688799</c:v>
                </c:pt>
                <c:pt idx="5462" formatCode="General">
                  <c:v>0.31196949428454801</c:v>
                </c:pt>
                <c:pt idx="5463" formatCode="General">
                  <c:v>0.32071132284493198</c:v>
                </c:pt>
                <c:pt idx="5464" formatCode="General">
                  <c:v>0.330204216148756</c:v>
                </c:pt>
                <c:pt idx="5465" formatCode="General">
                  <c:v>0.34057925890493201</c:v>
                </c:pt>
                <c:pt idx="5466" formatCode="General">
                  <c:v>0.35185692507872102</c:v>
                </c:pt>
                <c:pt idx="5467" formatCode="General">
                  <c:v>0.36295223468092203</c:v>
                </c:pt>
                <c:pt idx="5468" formatCode="General">
                  <c:v>0.37295313571562</c:v>
                </c:pt>
                <c:pt idx="5469" formatCode="General">
                  <c:v>0.38162217037334001</c:v>
                </c:pt>
                <c:pt idx="5470" formatCode="General">
                  <c:v>0.38868319795884199</c:v>
                </c:pt>
                <c:pt idx="5471" formatCode="General">
                  <c:v>0.39394395229773599</c:v>
                </c:pt>
                <c:pt idx="5472" formatCode="General">
                  <c:v>0.396635744678421</c:v>
                </c:pt>
                <c:pt idx="5473" formatCode="General">
                  <c:v>0.39581119607127002</c:v>
                </c:pt>
                <c:pt idx="5474" formatCode="General">
                  <c:v>0.39181722804145203</c:v>
                </c:pt>
                <c:pt idx="5475" formatCode="General">
                  <c:v>0.384822417285755</c:v>
                </c:pt>
                <c:pt idx="5476" formatCode="General">
                  <c:v>0.374481761909227</c:v>
                </c:pt>
                <c:pt idx="5477" formatCode="General">
                  <c:v>0.361652674011605</c:v>
                </c:pt>
                <c:pt idx="5478" formatCode="General">
                  <c:v>0.348338518182298</c:v>
                </c:pt>
                <c:pt idx="5479" formatCode="General">
                  <c:v>0.33597446138590498</c:v>
                </c:pt>
                <c:pt idx="5480" formatCode="General">
                  <c:v>0.32474109552435398</c:v>
                </c:pt>
                <c:pt idx="5481" formatCode="General">
                  <c:v>0.31401260716747698</c:v>
                </c:pt>
                <c:pt idx="5482" formatCode="General">
                  <c:v>0.30395227992083002</c:v>
                </c:pt>
                <c:pt idx="5483" formatCode="General">
                  <c:v>0.295554964806028</c:v>
                </c:pt>
                <c:pt idx="5484" formatCode="General">
                  <c:v>0.28924805586783597</c:v>
                </c:pt>
                <c:pt idx="5485" formatCode="General">
                  <c:v>0.285402692934979</c:v>
                </c:pt>
                <c:pt idx="5486" formatCode="General">
                  <c:v>0.284331953718652</c:v>
                </c:pt>
                <c:pt idx="5487" formatCode="General">
                  <c:v>0.28642703580443701</c:v>
                </c:pt>
                <c:pt idx="5488" formatCode="General">
                  <c:v>0.29241568669830098</c:v>
                </c:pt>
                <c:pt idx="5489" formatCode="General">
                  <c:v>0.30199371788963802</c:v>
                </c:pt>
                <c:pt idx="5490" formatCode="General">
                  <c:v>0.31289516282101898</c:v>
                </c:pt>
                <c:pt idx="5491" formatCode="General">
                  <c:v>0.32305987068772102</c:v>
                </c:pt>
                <c:pt idx="5492" formatCode="General">
                  <c:v>0.33254134527290602</c:v>
                </c:pt>
                <c:pt idx="5493" formatCode="General">
                  <c:v>0.341244404332466</c:v>
                </c:pt>
                <c:pt idx="5494" formatCode="General">
                  <c:v>0.34929635972173301</c:v>
                </c:pt>
                <c:pt idx="5495" formatCode="General">
                  <c:v>0.35698637791835602</c:v>
                </c:pt>
                <c:pt idx="5496" formatCode="General">
                  <c:v>0.364072281926688</c:v>
                </c:pt>
                <c:pt idx="5497" formatCode="General">
                  <c:v>0.37028454204932898</c:v>
                </c:pt>
                <c:pt idx="5498" formatCode="General">
                  <c:v>0.37567427875357101</c:v>
                </c:pt>
                <c:pt idx="5499" formatCode="General">
                  <c:v>0.381021468445428</c:v>
                </c:pt>
                <c:pt idx="5500" formatCode="General">
                  <c:v>0.38654260241434701</c:v>
                </c:pt>
                <c:pt idx="5501" formatCode="General">
                  <c:v>0.39182820580967997</c:v>
                </c:pt>
                <c:pt idx="5502" formatCode="General">
                  <c:v>0.396134787564694</c:v>
                </c:pt>
                <c:pt idx="5503" formatCode="General">
                  <c:v>0.39946279494432901</c:v>
                </c:pt>
                <c:pt idx="5504" formatCode="General">
                  <c:v>0.40190537973169399</c:v>
                </c:pt>
                <c:pt idx="5505" formatCode="General">
                  <c:v>0.40378446426553599</c:v>
                </c:pt>
                <c:pt idx="5506" formatCode="General">
                  <c:v>0.40608614606888999</c:v>
                </c:pt>
                <c:pt idx="5507" formatCode="General">
                  <c:v>0.409097867337676</c:v>
                </c:pt>
                <c:pt idx="5508" formatCode="General">
                  <c:v>0.41310948862645702</c:v>
                </c:pt>
                <c:pt idx="5509" formatCode="General">
                  <c:v>0.41844436438090798</c:v>
                </c:pt>
                <c:pt idx="5510" formatCode="General">
                  <c:v>0.424072327099136</c:v>
                </c:pt>
                <c:pt idx="5511" formatCode="General">
                  <c:v>0.42962977347634301</c:v>
                </c:pt>
                <c:pt idx="5512" formatCode="General">
                  <c:v>0.43550758925101102</c:v>
                </c:pt>
                <c:pt idx="5513" formatCode="General">
                  <c:v>0.44184205152525902</c:v>
                </c:pt>
                <c:pt idx="5514" formatCode="General">
                  <c:v>0.44863297753900599</c:v>
                </c:pt>
                <c:pt idx="5515" formatCode="General">
                  <c:v>0.45474597090380198</c:v>
                </c:pt>
                <c:pt idx="5516" formatCode="General">
                  <c:v>0.45865374241412499</c:v>
                </c:pt>
                <c:pt idx="5517" formatCode="General">
                  <c:v>0.46055375797804998</c:v>
                </c:pt>
                <c:pt idx="5518" formatCode="General">
                  <c:v>0.46130715125010502</c:v>
                </c:pt>
                <c:pt idx="5519" formatCode="General">
                  <c:v>0.46072113191986902</c:v>
                </c:pt>
                <c:pt idx="5520" formatCode="General">
                  <c:v>0.45907420449456299</c:v>
                </c:pt>
                <c:pt idx="5521" formatCode="General">
                  <c:v>0.45674983951289599</c:v>
                </c:pt>
                <c:pt idx="5522" formatCode="General">
                  <c:v>0.45454097183813602</c:v>
                </c:pt>
                <c:pt idx="5523" formatCode="General">
                  <c:v>0.45324685470290499</c:v>
                </c:pt>
                <c:pt idx="5524" formatCode="General">
                  <c:v>0.452600507223755</c:v>
                </c:pt>
                <c:pt idx="5525" formatCode="General">
                  <c:v>0.45252916517226999</c:v>
                </c:pt>
                <c:pt idx="5526" formatCode="General">
                  <c:v>0.452763796608116</c:v>
                </c:pt>
                <c:pt idx="5527" formatCode="General">
                  <c:v>0.45347634105521001</c:v>
                </c:pt>
                <c:pt idx="5528" formatCode="General">
                  <c:v>0.454434903105503</c:v>
                </c:pt>
                <c:pt idx="5529" formatCode="General">
                  <c:v>0.45457456047683698</c:v>
                </c:pt>
                <c:pt idx="5530" formatCode="General">
                  <c:v>0.45363820679054401</c:v>
                </c:pt>
                <c:pt idx="5531" formatCode="General">
                  <c:v>0.451740140844541</c:v>
                </c:pt>
                <c:pt idx="5532" formatCode="General">
                  <c:v>0.44943763539804699</c:v>
                </c:pt>
                <c:pt idx="5533" formatCode="General">
                  <c:v>0.44622541399064503</c:v>
                </c:pt>
                <c:pt idx="5534" formatCode="General">
                  <c:v>0.44031771126902503</c:v>
                </c:pt>
                <c:pt idx="5535" formatCode="General">
                  <c:v>0.43098337384006802</c:v>
                </c:pt>
                <c:pt idx="5536" formatCode="General">
                  <c:v>0.41868797039941902</c:v>
                </c:pt>
                <c:pt idx="5537" formatCode="General">
                  <c:v>0.40388879754164803</c:v>
                </c:pt>
                <c:pt idx="5538" formatCode="General">
                  <c:v>0.38803230952304502</c:v>
                </c:pt>
                <c:pt idx="5539" formatCode="General">
                  <c:v>0.37345647131882698</c:v>
                </c:pt>
                <c:pt idx="5540" formatCode="General">
                  <c:v>0.36106463083354901</c:v>
                </c:pt>
                <c:pt idx="5541" formatCode="General">
                  <c:v>0.35012115624673701</c:v>
                </c:pt>
                <c:pt idx="5542" formatCode="General">
                  <c:v>0.340328905489025</c:v>
                </c:pt>
                <c:pt idx="5543" formatCode="General">
                  <c:v>0.33253728676907401</c:v>
                </c:pt>
                <c:pt idx="5544" formatCode="General">
                  <c:v>0.32733080537985498</c:v>
                </c:pt>
                <c:pt idx="5545" formatCode="General">
                  <c:v>0.32340208762739903</c:v>
                </c:pt>
                <c:pt idx="5546" formatCode="General">
                  <c:v>0.31895918975180998</c:v>
                </c:pt>
                <c:pt idx="5547" formatCode="General">
                  <c:v>0.31395254994261101</c:v>
                </c:pt>
                <c:pt idx="5548" formatCode="General">
                  <c:v>0.30877143048983902</c:v>
                </c:pt>
                <c:pt idx="5549" formatCode="General">
                  <c:v>0.30350389903124098</c:v>
                </c:pt>
                <c:pt idx="5550" formatCode="General">
                  <c:v>0.29862009931537498</c:v>
                </c:pt>
                <c:pt idx="5551" formatCode="General">
                  <c:v>0.29441065559027102</c:v>
                </c:pt>
                <c:pt idx="5552" formatCode="General">
                  <c:v>0.29028504800704402</c:v>
                </c:pt>
                <c:pt idx="5553" formatCode="General">
                  <c:v>0.28640756000060502</c:v>
                </c:pt>
                <c:pt idx="5554" formatCode="General">
                  <c:v>0.28306879362791698</c:v>
                </c:pt>
                <c:pt idx="5555" formatCode="General">
                  <c:v>0.279323270748846</c:v>
                </c:pt>
                <c:pt idx="5556" formatCode="General">
                  <c:v>0.273771941261712</c:v>
                </c:pt>
                <c:pt idx="5557" formatCode="General">
                  <c:v>0.26714676933416998</c:v>
                </c:pt>
                <c:pt idx="5558" formatCode="General">
                  <c:v>0.26132239943615798</c:v>
                </c:pt>
                <c:pt idx="5559" formatCode="General">
                  <c:v>0.25588245881636801</c:v>
                </c:pt>
                <c:pt idx="5560" formatCode="General">
                  <c:v>0.249834215417615</c:v>
                </c:pt>
                <c:pt idx="5561" formatCode="General">
                  <c:v>0.244182228494186</c:v>
                </c:pt>
                <c:pt idx="5562" formatCode="General">
                  <c:v>0.23960195496909301</c:v>
                </c:pt>
                <c:pt idx="5563" formatCode="General">
                  <c:v>0.23502255735334199</c:v>
                </c:pt>
                <c:pt idx="5564" formatCode="General">
                  <c:v>0.229830015716431</c:v>
                </c:pt>
                <c:pt idx="5565" formatCode="General">
                  <c:v>0.22468623462757101</c:v>
                </c:pt>
                <c:pt idx="5566" formatCode="General">
                  <c:v>0.22017683868951099</c:v>
                </c:pt>
                <c:pt idx="5567" formatCode="General">
                  <c:v>0.216691929752694</c:v>
                </c:pt>
                <c:pt idx="5568" formatCode="General">
                  <c:v>0.215419455025392</c:v>
                </c:pt>
                <c:pt idx="5569" formatCode="General">
                  <c:v>0.21562907050921401</c:v>
                </c:pt>
                <c:pt idx="5570" formatCode="General">
                  <c:v>0.214665529161472</c:v>
                </c:pt>
                <c:pt idx="5571" formatCode="General">
                  <c:v>0.21152965966980899</c:v>
                </c:pt>
                <c:pt idx="5572" formatCode="General">
                  <c:v>0.20638805880736699</c:v>
                </c:pt>
                <c:pt idx="5573" formatCode="General">
                  <c:v>0.199785184975043</c:v>
                </c:pt>
                <c:pt idx="5574" formatCode="General">
                  <c:v>0.19298009813586001</c:v>
                </c:pt>
                <c:pt idx="5575" formatCode="General">
                  <c:v>0.18477196036219801</c:v>
                </c:pt>
                <c:pt idx="5576" formatCode="General">
                  <c:v>0.17383345805327399</c:v>
                </c:pt>
                <c:pt idx="5577" formatCode="General">
                  <c:v>0.16135944285210299</c:v>
                </c:pt>
                <c:pt idx="5578" formatCode="General">
                  <c:v>0.14771167321384601</c:v>
                </c:pt>
                <c:pt idx="5579" formatCode="General">
                  <c:v>0.13278920095980501</c:v>
                </c:pt>
                <c:pt idx="5580" formatCode="General">
                  <c:v>0.116693156473701</c:v>
                </c:pt>
                <c:pt idx="5581" formatCode="General">
                  <c:v>9.9834311946513807E-2</c:v>
                </c:pt>
                <c:pt idx="5582" formatCode="General">
                  <c:v>8.2545441893516702E-2</c:v>
                </c:pt>
                <c:pt idx="5583" formatCode="General">
                  <c:v>6.4406896667901406E-2</c:v>
                </c:pt>
                <c:pt idx="5584" formatCode="General">
                  <c:v>4.5727967404468502E-2</c:v>
                </c:pt>
                <c:pt idx="5585" formatCode="General">
                  <c:v>2.7447499910154299E-2</c:v>
                </c:pt>
                <c:pt idx="5586" formatCode="General">
                  <c:v>9.4857784362557401E-3</c:v>
                </c:pt>
                <c:pt idx="5587" formatCode="General">
                  <c:v>-8.28764406361528E-3</c:v>
                </c:pt>
                <c:pt idx="5588" formatCode="General">
                  <c:v>-2.52331199492913E-2</c:v>
                </c:pt>
                <c:pt idx="5589" formatCode="General">
                  <c:v>-4.0387492870249897E-2</c:v>
                </c:pt>
                <c:pt idx="5590" formatCode="General">
                  <c:v>-5.3674349864652797E-2</c:v>
                </c:pt>
                <c:pt idx="5591" formatCode="General">
                  <c:v>-6.5874686893351797E-2</c:v>
                </c:pt>
                <c:pt idx="5592" formatCode="General">
                  <c:v>-7.7277448739126606E-2</c:v>
                </c:pt>
                <c:pt idx="5593" formatCode="General">
                  <c:v>-8.71351848964564E-2</c:v>
                </c:pt>
                <c:pt idx="5594" formatCode="General">
                  <c:v>-9.4651214591938704E-2</c:v>
                </c:pt>
                <c:pt idx="5595" formatCode="General">
                  <c:v>-0.100326616869029</c:v>
                </c:pt>
                <c:pt idx="5596" formatCode="General">
                  <c:v>-0.104597263950183</c:v>
                </c:pt>
                <c:pt idx="5597" formatCode="General">
                  <c:v>-0.108149707220762</c:v>
                </c:pt>
                <c:pt idx="5598" formatCode="General">
                  <c:v>-0.11207180286366999</c:v>
                </c:pt>
                <c:pt idx="5599" formatCode="General">
                  <c:v>-0.11607927030419</c:v>
                </c:pt>
                <c:pt idx="5600" formatCode="General">
                  <c:v>-0.119605569161647</c:v>
                </c:pt>
                <c:pt idx="5601" formatCode="General">
                  <c:v>-0.122311229931287</c:v>
                </c:pt>
                <c:pt idx="5602" formatCode="General">
                  <c:v>-0.124506063991695</c:v>
                </c:pt>
                <c:pt idx="5603" formatCode="General">
                  <c:v>-0.12745071891276899</c:v>
                </c:pt>
                <c:pt idx="5604" formatCode="General">
                  <c:v>-0.131870930518112</c:v>
                </c:pt>
                <c:pt idx="5605" formatCode="General">
                  <c:v>-0.13804947729363601</c:v>
                </c:pt>
                <c:pt idx="5606" formatCode="General">
                  <c:v>-0.14549380648707599</c:v>
                </c:pt>
                <c:pt idx="5607" formatCode="General">
                  <c:v>-0.153463853035614</c:v>
                </c:pt>
                <c:pt idx="5608" formatCode="General">
                  <c:v>-0.16118231919814199</c:v>
                </c:pt>
                <c:pt idx="5609" formatCode="General">
                  <c:v>-0.16779301265518201</c:v>
                </c:pt>
                <c:pt idx="5610" formatCode="General">
                  <c:v>-0.17254179198369099</c:v>
                </c:pt>
                <c:pt idx="5611" formatCode="General">
                  <c:v>-0.17510431067601601</c:v>
                </c:pt>
                <c:pt idx="5612" formatCode="General">
                  <c:v>-0.17610052362019499</c:v>
                </c:pt>
                <c:pt idx="5613" formatCode="General">
                  <c:v>-0.175735324125943</c:v>
                </c:pt>
                <c:pt idx="5614" formatCode="General">
                  <c:v>-0.174278034889606</c:v>
                </c:pt>
                <c:pt idx="5615" formatCode="General">
                  <c:v>-0.171785960956501</c:v>
                </c:pt>
                <c:pt idx="5616" formatCode="General">
                  <c:v>-0.16737441275853901</c:v>
                </c:pt>
                <c:pt idx="5617" formatCode="General">
                  <c:v>-0.16069311703997199</c:v>
                </c:pt>
                <c:pt idx="5618" formatCode="General">
                  <c:v>-0.15336505896254601</c:v>
                </c:pt>
                <c:pt idx="5619" formatCode="General">
                  <c:v>-0.14694918529463299</c:v>
                </c:pt>
                <c:pt idx="5620" formatCode="General">
                  <c:v>-0.14146536854622299</c:v>
                </c:pt>
                <c:pt idx="5621" formatCode="General">
                  <c:v>-0.13735283206548399</c:v>
                </c:pt>
                <c:pt idx="5622" formatCode="General">
                  <c:v>-0.13532165742079399</c:v>
                </c:pt>
                <c:pt idx="5623" formatCode="General">
                  <c:v>-0.13554293768136999</c:v>
                </c:pt>
                <c:pt idx="5624" formatCode="General">
                  <c:v>-0.138445974302843</c:v>
                </c:pt>
                <c:pt idx="5625" formatCode="General">
                  <c:v>-0.14479063834164199</c:v>
                </c:pt>
                <c:pt idx="5626" formatCode="General">
                  <c:v>-0.154518551457931</c:v>
                </c:pt>
                <c:pt idx="5627" formatCode="General">
                  <c:v>-0.16631050878242201</c:v>
                </c:pt>
                <c:pt idx="5628" formatCode="General">
                  <c:v>-0.178269161189651</c:v>
                </c:pt>
                <c:pt idx="5629" formatCode="General">
                  <c:v>-0.189054267206232</c:v>
                </c:pt>
                <c:pt idx="5630" formatCode="General">
                  <c:v>-0.19813222505394301</c:v>
                </c:pt>
                <c:pt idx="5631" formatCode="General">
                  <c:v>-0.20510778711479699</c:v>
                </c:pt>
                <c:pt idx="5632" formatCode="General">
                  <c:v>-0.20951700017109401</c:v>
                </c:pt>
                <c:pt idx="5633" formatCode="General">
                  <c:v>-0.21158055765304901</c:v>
                </c:pt>
                <c:pt idx="5634" formatCode="General">
                  <c:v>-0.211560668780754</c:v>
                </c:pt>
                <c:pt idx="5635" formatCode="General">
                  <c:v>-0.20896732309685201</c:v>
                </c:pt>
                <c:pt idx="5636" formatCode="General">
                  <c:v>-0.20474317052114799</c:v>
                </c:pt>
                <c:pt idx="5637" formatCode="General">
                  <c:v>-0.19994044792910001</c:v>
                </c:pt>
                <c:pt idx="5638" formatCode="General">
                  <c:v>-0.19378739705370701</c:v>
                </c:pt>
                <c:pt idx="5639" formatCode="General">
                  <c:v>-0.18562119376038999</c:v>
                </c:pt>
                <c:pt idx="5640" formatCode="General">
                  <c:v>-0.17689341378411799</c:v>
                </c:pt>
                <c:pt idx="5641" formatCode="General">
                  <c:v>-0.16906224918468399</c:v>
                </c:pt>
                <c:pt idx="5642" formatCode="General">
                  <c:v>-0.162251718113643</c:v>
                </c:pt>
                <c:pt idx="5643" formatCode="General">
                  <c:v>-0.15689518319408699</c:v>
                </c:pt>
                <c:pt idx="5644" formatCode="General">
                  <c:v>-0.15252765457374101</c:v>
                </c:pt>
                <c:pt idx="5645" formatCode="General">
                  <c:v>-0.14898022264553401</c:v>
                </c:pt>
                <c:pt idx="5646" formatCode="General">
                  <c:v>-0.14676644110982001</c:v>
                </c:pt>
                <c:pt idx="5647" formatCode="General">
                  <c:v>-0.146063712662169</c:v>
                </c:pt>
                <c:pt idx="5648" formatCode="General">
                  <c:v>-0.146867321906513</c:v>
                </c:pt>
                <c:pt idx="5649" formatCode="General">
                  <c:v>-0.14942223016154099</c:v>
                </c:pt>
                <c:pt idx="5650" formatCode="General">
                  <c:v>-0.154248835375455</c:v>
                </c:pt>
                <c:pt idx="5651" formatCode="General">
                  <c:v>-0.16066784250938901</c:v>
                </c:pt>
                <c:pt idx="5652" formatCode="General">
                  <c:v>-0.16800065391243099</c:v>
                </c:pt>
                <c:pt idx="5653" formatCode="General">
                  <c:v>-0.17611771509796001</c:v>
                </c:pt>
                <c:pt idx="5654" formatCode="General">
                  <c:v>-0.184610734687599</c:v>
                </c:pt>
                <c:pt idx="5655" formatCode="General">
                  <c:v>-0.19363752055549199</c:v>
                </c:pt>
                <c:pt idx="5656" formatCode="General">
                  <c:v>-0.20424193848854399</c:v>
                </c:pt>
                <c:pt idx="5657" formatCode="General">
                  <c:v>-0.21663102996605901</c:v>
                </c:pt>
                <c:pt idx="5658" formatCode="General">
                  <c:v>-0.22995715681461501</c:v>
                </c:pt>
                <c:pt idx="5659" formatCode="General">
                  <c:v>-0.24276692029887001</c:v>
                </c:pt>
                <c:pt idx="5660" formatCode="General">
                  <c:v>-0.253185006465172</c:v>
                </c:pt>
                <c:pt idx="5661" formatCode="General">
                  <c:v>-0.26104738392872101</c:v>
                </c:pt>
                <c:pt idx="5662" formatCode="General">
                  <c:v>-0.26684006202320398</c:v>
                </c:pt>
                <c:pt idx="5663" formatCode="General">
                  <c:v>-0.26952511843301402</c:v>
                </c:pt>
                <c:pt idx="5664" formatCode="General">
                  <c:v>-0.26838948357480602</c:v>
                </c:pt>
                <c:pt idx="5665" formatCode="General">
                  <c:v>-0.26430053664773501</c:v>
                </c:pt>
                <c:pt idx="5666" formatCode="General">
                  <c:v>-0.25813044044470501</c:v>
                </c:pt>
                <c:pt idx="5667" formatCode="General">
                  <c:v>-0.25063336476088199</c:v>
                </c:pt>
                <c:pt idx="5668" formatCode="General">
                  <c:v>-0.243017708153767</c:v>
                </c:pt>
                <c:pt idx="5669" formatCode="General">
                  <c:v>-0.23615543333955399</c:v>
                </c:pt>
                <c:pt idx="5670" formatCode="General">
                  <c:v>-0.230056748961458</c:v>
                </c:pt>
                <c:pt idx="5671" formatCode="General">
                  <c:v>-0.22413428036573799</c:v>
                </c:pt>
                <c:pt idx="5672" formatCode="General">
                  <c:v>-0.21893663786994899</c:v>
                </c:pt>
                <c:pt idx="5673" formatCode="General">
                  <c:v>-0.21571990689488901</c:v>
                </c:pt>
                <c:pt idx="5674" formatCode="General">
                  <c:v>-0.21403645230352999</c:v>
                </c:pt>
                <c:pt idx="5675" formatCode="General">
                  <c:v>-0.21314644763955401</c:v>
                </c:pt>
                <c:pt idx="5676" formatCode="General">
                  <c:v>-0.212736859920831</c:v>
                </c:pt>
                <c:pt idx="5677" formatCode="General">
                  <c:v>-0.21255051501011199</c:v>
                </c:pt>
                <c:pt idx="5678" formatCode="General">
                  <c:v>-0.21260253647357599</c:v>
                </c:pt>
                <c:pt idx="5679" formatCode="General">
                  <c:v>-0.21284417796765201</c:v>
                </c:pt>
                <c:pt idx="5680" formatCode="General">
                  <c:v>-0.21332580119473801</c:v>
                </c:pt>
                <c:pt idx="5681" formatCode="General">
                  <c:v>-0.213542069400112</c:v>
                </c:pt>
                <c:pt idx="5682" formatCode="General">
                  <c:v>-0.21231429173004901</c:v>
                </c:pt>
                <c:pt idx="5683" formatCode="General">
                  <c:v>-0.20921648979864099</c:v>
                </c:pt>
                <c:pt idx="5684" formatCode="General">
                  <c:v>-0.204979993018582</c:v>
                </c:pt>
                <c:pt idx="5685" formatCode="General">
                  <c:v>-0.199244975240884</c:v>
                </c:pt>
                <c:pt idx="5686" formatCode="General">
                  <c:v>-0.19186533233588299</c:v>
                </c:pt>
                <c:pt idx="5687" formatCode="General">
                  <c:v>-0.18391412302913199</c:v>
                </c:pt>
                <c:pt idx="5688" formatCode="General">
                  <c:v>-0.17623214111841901</c:v>
                </c:pt>
                <c:pt idx="5689" formatCode="General">
                  <c:v>-0.16914851768757899</c:v>
                </c:pt>
                <c:pt idx="5690" formatCode="General">
                  <c:v>-0.16305674919723601</c:v>
                </c:pt>
                <c:pt idx="5691" formatCode="General">
                  <c:v>-0.158892780429261</c:v>
                </c:pt>
                <c:pt idx="5692" formatCode="General">
                  <c:v>-0.15707060844207801</c:v>
                </c:pt>
                <c:pt idx="5693" formatCode="General">
                  <c:v>-0.15692231467113801</c:v>
                </c:pt>
                <c:pt idx="5694" formatCode="General">
                  <c:v>-0.15739864675293599</c:v>
                </c:pt>
                <c:pt idx="5695" formatCode="General">
                  <c:v>-0.157570528918204</c:v>
                </c:pt>
                <c:pt idx="5696" formatCode="General">
                  <c:v>-0.15717756311097</c:v>
                </c:pt>
                <c:pt idx="5697" formatCode="General">
                  <c:v>-0.156260298829865</c:v>
                </c:pt>
                <c:pt idx="5698" formatCode="General">
                  <c:v>-0.15486010516377699</c:v>
                </c:pt>
                <c:pt idx="5699" formatCode="General">
                  <c:v>-0.15336638268781499</c:v>
                </c:pt>
                <c:pt idx="5700" formatCode="General">
                  <c:v>-0.151214350548357</c:v>
                </c:pt>
                <c:pt idx="5701" formatCode="General">
                  <c:v>-0.14731519667194701</c:v>
                </c:pt>
                <c:pt idx="5702" formatCode="General">
                  <c:v>-0.14175635875672099</c:v>
                </c:pt>
                <c:pt idx="5703" formatCode="General">
                  <c:v>-0.135408477375798</c:v>
                </c:pt>
                <c:pt idx="5704" formatCode="General">
                  <c:v>-0.130104523562695</c:v>
                </c:pt>
                <c:pt idx="5705" formatCode="General">
                  <c:v>-0.126769370797222</c:v>
                </c:pt>
                <c:pt idx="5706" formatCode="General">
                  <c:v>-0.12418221491354001</c:v>
                </c:pt>
                <c:pt idx="5707" formatCode="General">
                  <c:v>-0.12167096822408</c:v>
                </c:pt>
                <c:pt idx="5708" formatCode="General">
                  <c:v>-0.118672430335378</c:v>
                </c:pt>
                <c:pt idx="5709" formatCode="General">
                  <c:v>-0.115007838596104</c:v>
                </c:pt>
                <c:pt idx="5710" formatCode="General">
                  <c:v>-0.111889213124734</c:v>
                </c:pt>
                <c:pt idx="5711" formatCode="General">
                  <c:v>-0.11005351562882899</c:v>
                </c:pt>
                <c:pt idx="5712" formatCode="General">
                  <c:v>-0.108601738694124</c:v>
                </c:pt>
                <c:pt idx="5713" formatCode="General">
                  <c:v>-0.107287274373535</c:v>
                </c:pt>
                <c:pt idx="5714" formatCode="General">
                  <c:v>-0.106933683634722</c:v>
                </c:pt>
                <c:pt idx="5715" formatCode="General">
                  <c:v>-0.106482800391227</c:v>
                </c:pt>
                <c:pt idx="5716" formatCode="General">
                  <c:v>-0.10490091030464301</c:v>
                </c:pt>
                <c:pt idx="5717" formatCode="General">
                  <c:v>-0.102648398561124</c:v>
                </c:pt>
                <c:pt idx="5718" formatCode="General">
                  <c:v>-9.9953454027049707E-2</c:v>
                </c:pt>
                <c:pt idx="5719" formatCode="General">
                  <c:v>-9.7737444656456396E-2</c:v>
                </c:pt>
                <c:pt idx="5720" formatCode="General">
                  <c:v>-9.7545435003582301E-2</c:v>
                </c:pt>
                <c:pt idx="5721" formatCode="General">
                  <c:v>-9.9697905681628202E-2</c:v>
                </c:pt>
                <c:pt idx="5722" formatCode="General">
                  <c:v>-0.103397984772216</c:v>
                </c:pt>
                <c:pt idx="5723" formatCode="General">
                  <c:v>-0.107821134429919</c:v>
                </c:pt>
                <c:pt idx="5724" formatCode="General">
                  <c:v>-0.11232107111372699</c:v>
                </c:pt>
                <c:pt idx="5725" formatCode="General">
                  <c:v>-0.115978930360711</c:v>
                </c:pt>
                <c:pt idx="5726" formatCode="General">
                  <c:v>-0.11802466581246999</c:v>
                </c:pt>
                <c:pt idx="5727" formatCode="General">
                  <c:v>-0.118524748438441</c:v>
                </c:pt>
                <c:pt idx="5728" formatCode="General">
                  <c:v>-0.11778536046812001</c:v>
                </c:pt>
                <c:pt idx="5729" formatCode="General">
                  <c:v>-0.116270232592561</c:v>
                </c:pt>
                <c:pt idx="5730" formatCode="General">
                  <c:v>-0.11377697738072701</c:v>
                </c:pt>
                <c:pt idx="5731" formatCode="General">
                  <c:v>-0.110033675407926</c:v>
                </c:pt>
                <c:pt idx="5732" formatCode="General">
                  <c:v>-0.10592494521102</c:v>
                </c:pt>
                <c:pt idx="5733" formatCode="General">
                  <c:v>-0.101813934602188</c:v>
                </c:pt>
                <c:pt idx="5734" formatCode="General">
                  <c:v>-9.8215742803418299E-2</c:v>
                </c:pt>
                <c:pt idx="5735" formatCode="General">
                  <c:v>-9.63746478451913E-2</c:v>
                </c:pt>
                <c:pt idx="5736" formatCode="General">
                  <c:v>-9.6954438558893005E-2</c:v>
                </c:pt>
                <c:pt idx="5737" formatCode="General">
                  <c:v>-9.9660086855886093E-2</c:v>
                </c:pt>
                <c:pt idx="5738" formatCode="General">
                  <c:v>-0.103942366067048</c:v>
                </c:pt>
                <c:pt idx="5739" formatCode="General">
                  <c:v>-0.110277142292732</c:v>
                </c:pt>
                <c:pt idx="5740" formatCode="General">
                  <c:v>-0.119683844181069</c:v>
                </c:pt>
                <c:pt idx="5741" formatCode="General">
                  <c:v>-0.13291900527293801</c:v>
                </c:pt>
                <c:pt idx="5742" formatCode="General">
                  <c:v>-0.14977321408758301</c:v>
                </c:pt>
                <c:pt idx="5743" formatCode="General">
                  <c:v>-0.16925335084124099</c:v>
                </c:pt>
                <c:pt idx="5744" formatCode="General">
                  <c:v>-0.189942783870828</c:v>
                </c:pt>
                <c:pt idx="5745" formatCode="General">
                  <c:v>-0.20972998724648301</c:v>
                </c:pt>
                <c:pt idx="5746" formatCode="General">
                  <c:v>-0.227068173901707</c:v>
                </c:pt>
                <c:pt idx="5747" formatCode="General">
                  <c:v>-0.24146391274724299</c:v>
                </c:pt>
                <c:pt idx="5748" formatCode="General">
                  <c:v>-0.25321460950326502</c:v>
                </c:pt>
                <c:pt idx="5749" formatCode="General">
                  <c:v>-0.26302740161962002</c:v>
                </c:pt>
                <c:pt idx="5750" formatCode="General">
                  <c:v>-0.27123924177552899</c:v>
                </c:pt>
                <c:pt idx="5751" formatCode="General">
                  <c:v>-0.278218745374681</c:v>
                </c:pt>
                <c:pt idx="5752" formatCode="General">
                  <c:v>-0.28425315006634599</c:v>
                </c:pt>
                <c:pt idx="5753" formatCode="General">
                  <c:v>-0.28939097876798198</c:v>
                </c:pt>
                <c:pt idx="5754" formatCode="General">
                  <c:v>-0.29268004733299702</c:v>
                </c:pt>
                <c:pt idx="5755" formatCode="General">
                  <c:v>-0.29238701799715</c:v>
                </c:pt>
                <c:pt idx="5756" formatCode="General">
                  <c:v>-0.28907630522150801</c:v>
                </c:pt>
                <c:pt idx="5757" formatCode="General">
                  <c:v>-0.28449196219929801</c:v>
                </c:pt>
                <c:pt idx="5758" formatCode="General">
                  <c:v>-0.27863870940854102</c:v>
                </c:pt>
                <c:pt idx="5759" formatCode="General">
                  <c:v>-0.27105344126110797</c:v>
                </c:pt>
                <c:pt idx="5760" formatCode="General">
                  <c:v>-0.26143323867988599</c:v>
                </c:pt>
                <c:pt idx="5761" formatCode="General">
                  <c:v>-0.249842042986341</c:v>
                </c:pt>
                <c:pt idx="5762" formatCode="General">
                  <c:v>-0.237686822954772</c:v>
                </c:pt>
                <c:pt idx="5763" formatCode="General">
                  <c:v>-0.22588651762179601</c:v>
                </c:pt>
                <c:pt idx="5764" formatCode="General">
                  <c:v>-0.21468663348401201</c:v>
                </c:pt>
                <c:pt idx="5765" formatCode="General">
                  <c:v>-0.20532222358449601</c:v>
                </c:pt>
                <c:pt idx="5766" formatCode="General">
                  <c:v>-0.19947293332500801</c:v>
                </c:pt>
                <c:pt idx="5767" formatCode="General">
                  <c:v>-0.19808323794513799</c:v>
                </c:pt>
                <c:pt idx="5768" formatCode="General">
                  <c:v>-0.20061052859130299</c:v>
                </c:pt>
                <c:pt idx="5769" formatCode="General">
                  <c:v>-0.20537600896046401</c:v>
                </c:pt>
                <c:pt idx="5770" formatCode="General">
                  <c:v>-0.211286116348193</c:v>
                </c:pt>
                <c:pt idx="5771" formatCode="General">
                  <c:v>-0.21799903566032999</c:v>
                </c:pt>
                <c:pt idx="5772" formatCode="General">
                  <c:v>-0.22519535345685801</c:v>
                </c:pt>
                <c:pt idx="5773" formatCode="General">
                  <c:v>-0.233232459707642</c:v>
                </c:pt>
                <c:pt idx="5774" formatCode="General">
                  <c:v>-0.24168987874829401</c:v>
                </c:pt>
                <c:pt idx="5775" formatCode="General">
                  <c:v>-0.24855815966787001</c:v>
                </c:pt>
                <c:pt idx="5776" formatCode="General">
                  <c:v>-0.25241739961732401</c:v>
                </c:pt>
                <c:pt idx="5777" formatCode="General">
                  <c:v>-0.25357214217559798</c:v>
                </c:pt>
                <c:pt idx="5778" formatCode="General">
                  <c:v>-0.25246046853291199</c:v>
                </c:pt>
                <c:pt idx="5779" formatCode="General">
                  <c:v>-0.24962801933095999</c:v>
                </c:pt>
                <c:pt idx="5780" formatCode="General">
                  <c:v>-0.245119589438375</c:v>
                </c:pt>
                <c:pt idx="5781" formatCode="General">
                  <c:v>-0.23819708425717601</c:v>
                </c:pt>
                <c:pt idx="5782" formatCode="General">
                  <c:v>-0.228541342432348</c:v>
                </c:pt>
                <c:pt idx="5783" formatCode="General">
                  <c:v>-0.21634514969580301</c:v>
                </c:pt>
                <c:pt idx="5784" formatCode="General">
                  <c:v>-0.203402984576739</c:v>
                </c:pt>
                <c:pt idx="5785" formatCode="General">
                  <c:v>-0.19183311439751899</c:v>
                </c:pt>
                <c:pt idx="5786" formatCode="General">
                  <c:v>-0.181732653533039</c:v>
                </c:pt>
                <c:pt idx="5787" formatCode="General">
                  <c:v>-0.17269378299409799</c:v>
                </c:pt>
                <c:pt idx="5788" formatCode="General">
                  <c:v>-0.16577094361441699</c:v>
                </c:pt>
                <c:pt idx="5789" formatCode="General">
                  <c:v>-0.16150322926802901</c:v>
                </c:pt>
                <c:pt idx="5790" formatCode="General">
                  <c:v>-0.15834420848747999</c:v>
                </c:pt>
                <c:pt idx="5791" formatCode="General">
                  <c:v>-0.155914796304605</c:v>
                </c:pt>
                <c:pt idx="5792" formatCode="General">
                  <c:v>-0.155046894142186</c:v>
                </c:pt>
                <c:pt idx="5793" formatCode="General">
                  <c:v>-0.15472535506798199</c:v>
                </c:pt>
                <c:pt idx="5794" formatCode="General">
                  <c:v>-0.15446362501879199</c:v>
                </c:pt>
                <c:pt idx="5795" formatCode="General">
                  <c:v>-0.15345402640988701</c:v>
                </c:pt>
                <c:pt idx="5796" formatCode="General">
                  <c:v>-0.15016496751967801</c:v>
                </c:pt>
                <c:pt idx="5797" formatCode="General">
                  <c:v>-0.14467310721137999</c:v>
                </c:pt>
                <c:pt idx="5798" formatCode="General">
                  <c:v>-0.137972835033214</c:v>
                </c:pt>
                <c:pt idx="5799" formatCode="General">
                  <c:v>-0.130852393837075</c:v>
                </c:pt>
                <c:pt idx="5800" formatCode="General">
                  <c:v>-0.123109104297333</c:v>
                </c:pt>
                <c:pt idx="5801" formatCode="General">
                  <c:v>-0.11448828901458601</c:v>
                </c:pt>
                <c:pt idx="5802" formatCode="General">
                  <c:v>-0.105463673353287</c:v>
                </c:pt>
                <c:pt idx="5803" formatCode="General">
                  <c:v>-9.7443230176267701E-2</c:v>
                </c:pt>
                <c:pt idx="5804" formatCode="General">
                  <c:v>-9.1575243185204297E-2</c:v>
                </c:pt>
                <c:pt idx="5805" formatCode="General">
                  <c:v>-8.7986117560966706E-2</c:v>
                </c:pt>
                <c:pt idx="5806" formatCode="General">
                  <c:v>-8.6611461456253397E-2</c:v>
                </c:pt>
                <c:pt idx="5807" formatCode="General">
                  <c:v>-8.8110592653832906E-2</c:v>
                </c:pt>
                <c:pt idx="5808" formatCode="General">
                  <c:v>-9.2380092393802501E-2</c:v>
                </c:pt>
                <c:pt idx="5809" formatCode="General">
                  <c:v>-9.71733546931072E-2</c:v>
                </c:pt>
                <c:pt idx="5810" formatCode="General">
                  <c:v>-0.101375627944642</c:v>
                </c:pt>
                <c:pt idx="5811" formatCode="General">
                  <c:v>-0.10708106705352199</c:v>
                </c:pt>
                <c:pt idx="5812" formatCode="General">
                  <c:v>-0.114429582538701</c:v>
                </c:pt>
                <c:pt idx="5813" formatCode="General">
                  <c:v>-0.12163848956255199</c:v>
                </c:pt>
                <c:pt idx="5814" formatCode="General">
                  <c:v>-0.12852480838425001</c:v>
                </c:pt>
                <c:pt idx="5815" formatCode="General">
                  <c:v>-0.135402508650385</c:v>
                </c:pt>
                <c:pt idx="5816" formatCode="General">
                  <c:v>-0.142183150909658</c:v>
                </c:pt>
                <c:pt idx="5817" formatCode="General">
                  <c:v>-0.14848818494202901</c:v>
                </c:pt>
                <c:pt idx="5818" formatCode="General">
                  <c:v>-0.15361029545608701</c:v>
                </c:pt>
                <c:pt idx="5819" formatCode="General">
                  <c:v>-0.15642359246128401</c:v>
                </c:pt>
                <c:pt idx="5820" formatCode="General">
                  <c:v>-0.15575110068489101</c:v>
                </c:pt>
                <c:pt idx="5821" formatCode="General">
                  <c:v>-0.15174394734961899</c:v>
                </c:pt>
                <c:pt idx="5822" formatCode="General">
                  <c:v>-0.14480906566940999</c:v>
                </c:pt>
                <c:pt idx="5823" formatCode="General">
                  <c:v>-0.13430991345701601</c:v>
                </c:pt>
                <c:pt idx="5824" formatCode="General">
                  <c:v>-0.12043470262570199</c:v>
                </c:pt>
                <c:pt idx="5825" formatCode="General">
                  <c:v>-0.104336267912497</c:v>
                </c:pt>
                <c:pt idx="5826" formatCode="General">
                  <c:v>-8.6920619697151702E-2</c:v>
                </c:pt>
                <c:pt idx="5827" formatCode="General">
                  <c:v>-6.8339456394127293E-2</c:v>
                </c:pt>
                <c:pt idx="5828" formatCode="General">
                  <c:v>-4.8575443577820801E-2</c:v>
                </c:pt>
                <c:pt idx="5829" formatCode="General">
                  <c:v>-2.8973086919373E-2</c:v>
                </c:pt>
                <c:pt idx="5830" formatCode="General">
                  <c:v>-1.06369883697973E-2</c:v>
                </c:pt>
                <c:pt idx="5831" formatCode="General">
                  <c:v>6.3139123019635198E-3</c:v>
                </c:pt>
                <c:pt idx="5832" formatCode="General">
                  <c:v>2.1021895235329199E-2</c:v>
                </c:pt>
                <c:pt idx="5833" formatCode="General">
                  <c:v>3.3757010888336297E-2</c:v>
                </c:pt>
                <c:pt idx="5834" formatCode="General">
                  <c:v>4.5278821290082497E-2</c:v>
                </c:pt>
                <c:pt idx="5835" formatCode="General">
                  <c:v>5.5523524386003602E-2</c:v>
                </c:pt>
                <c:pt idx="5836" formatCode="General">
                  <c:v>6.4548098844821197E-2</c:v>
                </c:pt>
                <c:pt idx="5837" formatCode="General">
                  <c:v>7.2086241069476406E-2</c:v>
                </c:pt>
                <c:pt idx="5838" formatCode="General">
                  <c:v>7.8164136618753002E-2</c:v>
                </c:pt>
                <c:pt idx="5839" formatCode="General">
                  <c:v>8.2731571329981698E-2</c:v>
                </c:pt>
                <c:pt idx="5840" formatCode="General">
                  <c:v>8.5430818422202695E-2</c:v>
                </c:pt>
                <c:pt idx="5841" formatCode="General">
                  <c:v>8.7326746916486106E-2</c:v>
                </c:pt>
                <c:pt idx="5842" formatCode="General">
                  <c:v>8.9171264228957103E-2</c:v>
                </c:pt>
                <c:pt idx="5843" formatCode="General">
                  <c:v>9.0743970682745298E-2</c:v>
                </c:pt>
                <c:pt idx="5844" formatCode="General">
                  <c:v>9.2663976152042193E-2</c:v>
                </c:pt>
                <c:pt idx="5845" formatCode="General">
                  <c:v>9.5163489852497202E-2</c:v>
                </c:pt>
                <c:pt idx="5846" formatCode="General">
                  <c:v>9.6556535210762906E-2</c:v>
                </c:pt>
                <c:pt idx="5847" formatCode="General">
                  <c:v>9.6395651166121699E-2</c:v>
                </c:pt>
                <c:pt idx="5848" formatCode="General">
                  <c:v>9.6373429543306494E-2</c:v>
                </c:pt>
                <c:pt idx="5849" formatCode="General">
                  <c:v>9.8295139637443296E-2</c:v>
                </c:pt>
                <c:pt idx="5850" formatCode="General">
                  <c:v>0.102522691645378</c:v>
                </c:pt>
                <c:pt idx="5851" formatCode="General">
                  <c:v>0.108303368602591</c:v>
                </c:pt>
                <c:pt idx="5852" formatCode="General">
                  <c:v>0.115761460755872</c:v>
                </c:pt>
                <c:pt idx="5853" formatCode="General">
                  <c:v>0.125591627615836</c:v>
                </c:pt>
                <c:pt idx="5854" formatCode="General">
                  <c:v>0.13744443424166899</c:v>
                </c:pt>
                <c:pt idx="5855" formatCode="General">
                  <c:v>0.14998688061031301</c:v>
                </c:pt>
                <c:pt idx="5856" formatCode="General">
                  <c:v>0.16260360342722499</c:v>
                </c:pt>
                <c:pt idx="5857" formatCode="General">
                  <c:v>0.174946210802918</c:v>
                </c:pt>
                <c:pt idx="5858" formatCode="General">
                  <c:v>0.18726408826619501</c:v>
                </c:pt>
                <c:pt idx="5859" formatCode="General">
                  <c:v>0.19894815367947399</c:v>
                </c:pt>
                <c:pt idx="5860" formatCode="General">
                  <c:v>0.20895391416214201</c:v>
                </c:pt>
                <c:pt idx="5861" formatCode="General">
                  <c:v>0.21754219397369901</c:v>
                </c:pt>
                <c:pt idx="5862" formatCode="General">
                  <c:v>0.22523964109137101</c:v>
                </c:pt>
                <c:pt idx="5863" formatCode="General">
                  <c:v>0.231688665380404</c:v>
                </c:pt>
                <c:pt idx="5864" formatCode="General">
                  <c:v>0.23570998204372501</c:v>
                </c:pt>
                <c:pt idx="5865" formatCode="General">
                  <c:v>0.23735454081224699</c:v>
                </c:pt>
                <c:pt idx="5866" formatCode="General">
                  <c:v>0.23742502644268701</c:v>
                </c:pt>
                <c:pt idx="5867" formatCode="General">
                  <c:v>0.23610591283729199</c:v>
                </c:pt>
                <c:pt idx="5868" formatCode="General">
                  <c:v>0.23309287527415701</c:v>
                </c:pt>
                <c:pt idx="5869" formatCode="General">
                  <c:v>0.229008014790749</c:v>
                </c:pt>
                <c:pt idx="5870" formatCode="General">
                  <c:v>0.22537279112174899</c:v>
                </c:pt>
                <c:pt idx="5871" formatCode="General">
                  <c:v>0.22272399959334699</c:v>
                </c:pt>
                <c:pt idx="5872" formatCode="General">
                  <c:v>0.221436526652213</c:v>
                </c:pt>
                <c:pt idx="5873" formatCode="General">
                  <c:v>0.222676376126131</c:v>
                </c:pt>
                <c:pt idx="5874" formatCode="General">
                  <c:v>0.225988442964493</c:v>
                </c:pt>
                <c:pt idx="5875" formatCode="General">
                  <c:v>0.229736480596757</c:v>
                </c:pt>
                <c:pt idx="5876" formatCode="General">
                  <c:v>0.23311438931498199</c:v>
                </c:pt>
                <c:pt idx="5877" formatCode="General">
                  <c:v>0.23624832325286599</c:v>
                </c:pt>
                <c:pt idx="5878" formatCode="General">
                  <c:v>0.23902804739914699</c:v>
                </c:pt>
                <c:pt idx="5879" formatCode="General">
                  <c:v>0.24050322347761899</c:v>
                </c:pt>
                <c:pt idx="5880" formatCode="General">
                  <c:v>0.24062915543927599</c:v>
                </c:pt>
                <c:pt idx="5881" formatCode="General">
                  <c:v>0.240218041974636</c:v>
                </c:pt>
                <c:pt idx="5882" formatCode="General">
                  <c:v>0.23995008217661901</c:v>
                </c:pt>
                <c:pt idx="5883" formatCode="General">
                  <c:v>0.23967226787089399</c:v>
                </c:pt>
                <c:pt idx="5884" formatCode="General">
                  <c:v>0.23881902457583201</c:v>
                </c:pt>
                <c:pt idx="5885" formatCode="General">
                  <c:v>0.23707144354128201</c:v>
                </c:pt>
                <c:pt idx="5886" formatCode="General">
                  <c:v>0.23499526655619901</c:v>
                </c:pt>
                <c:pt idx="5887" formatCode="General">
                  <c:v>0.23377714678931799</c:v>
                </c:pt>
                <c:pt idx="5888" formatCode="General">
                  <c:v>0.23335516425761699</c:v>
                </c:pt>
                <c:pt idx="5889" formatCode="General">
                  <c:v>0.23337177308601201</c:v>
                </c:pt>
                <c:pt idx="5890" formatCode="General">
                  <c:v>0.23345016415915301</c:v>
                </c:pt>
                <c:pt idx="5891" formatCode="General">
                  <c:v>0.23385228415329501</c:v>
                </c:pt>
                <c:pt idx="5892" formatCode="General">
                  <c:v>0.23513831707091501</c:v>
                </c:pt>
                <c:pt idx="5893" formatCode="General">
                  <c:v>0.23723072145945401</c:v>
                </c:pt>
                <c:pt idx="5894" formatCode="General">
                  <c:v>0.23997594335601699</c:v>
                </c:pt>
                <c:pt idx="5895" formatCode="General">
                  <c:v>0.24341417861141201</c:v>
                </c:pt>
                <c:pt idx="5896" formatCode="General">
                  <c:v>0.24716372386396299</c:v>
                </c:pt>
                <c:pt idx="5897" formatCode="General">
                  <c:v>0.25031817212933799</c:v>
                </c:pt>
                <c:pt idx="5898" formatCode="General">
                  <c:v>0.253478655839249</c:v>
                </c:pt>
                <c:pt idx="5899" formatCode="General">
                  <c:v>0.25810378505836201</c:v>
                </c:pt>
                <c:pt idx="5900" formatCode="General">
                  <c:v>0.26480039962492602</c:v>
                </c:pt>
                <c:pt idx="5901" formatCode="General">
                  <c:v>0.272625012259332</c:v>
                </c:pt>
                <c:pt idx="5902" formatCode="General">
                  <c:v>0.28044046593903399</c:v>
                </c:pt>
                <c:pt idx="5903" formatCode="General">
                  <c:v>0.28803201809516099</c:v>
                </c:pt>
                <c:pt idx="5904" formatCode="General">
                  <c:v>0.29511492609086898</c:v>
                </c:pt>
                <c:pt idx="5905" formatCode="General">
                  <c:v>0.30190359088367702</c:v>
                </c:pt>
                <c:pt idx="5906" formatCode="General">
                  <c:v>0.30988834451259301</c:v>
                </c:pt>
                <c:pt idx="5907" formatCode="General">
                  <c:v>0.31966477544348598</c:v>
                </c:pt>
                <c:pt idx="5908" formatCode="General">
                  <c:v>0.33070412174831798</c:v>
                </c:pt>
                <c:pt idx="5909" formatCode="General">
                  <c:v>0.34225297579715902</c:v>
                </c:pt>
                <c:pt idx="5910" formatCode="General">
                  <c:v>0.35463043958155399</c:v>
                </c:pt>
                <c:pt idx="5911" formatCode="General">
                  <c:v>0.368358694516914</c:v>
                </c:pt>
                <c:pt idx="5912" formatCode="General">
                  <c:v>0.38268405504511299</c:v>
                </c:pt>
                <c:pt idx="5913" formatCode="General">
                  <c:v>0.39702606694439602</c:v>
                </c:pt>
                <c:pt idx="5914" formatCode="General">
                  <c:v>0.41116186709142999</c:v>
                </c:pt>
                <c:pt idx="5915" formatCode="General">
                  <c:v>0.425264519337331</c:v>
                </c:pt>
                <c:pt idx="5916" formatCode="General">
                  <c:v>0.43912874555279002</c:v>
                </c:pt>
                <c:pt idx="5917" formatCode="General">
                  <c:v>0.45162133516784397</c:v>
                </c:pt>
                <c:pt idx="5918" formatCode="General">
                  <c:v>0.46233826333938399</c:v>
                </c:pt>
                <c:pt idx="5919" formatCode="General">
                  <c:v>0.47107463226204399</c:v>
                </c:pt>
                <c:pt idx="5920" formatCode="General">
                  <c:v>0.47731484235634902</c:v>
                </c:pt>
                <c:pt idx="5921" formatCode="General">
                  <c:v>0.48033322670697898</c:v>
                </c:pt>
                <c:pt idx="5922" formatCode="General">
                  <c:v>0.480174863885171</c:v>
                </c:pt>
                <c:pt idx="5923" formatCode="General">
                  <c:v>0.47708052242739302</c:v>
                </c:pt>
                <c:pt idx="5924" formatCode="General">
                  <c:v>0.47055070225121898</c:v>
                </c:pt>
                <c:pt idx="5925" formatCode="General">
                  <c:v>0.461526123307125</c:v>
                </c:pt>
                <c:pt idx="5926" formatCode="General">
                  <c:v>0.45065815053413</c:v>
                </c:pt>
                <c:pt idx="5927" formatCode="General">
                  <c:v>0.437737800310397</c:v>
                </c:pt>
                <c:pt idx="5928" formatCode="General">
                  <c:v>0.42406730807795001</c:v>
                </c:pt>
                <c:pt idx="5929" formatCode="General">
                  <c:v>0.41135446061758302</c:v>
                </c:pt>
                <c:pt idx="5930" formatCode="General">
                  <c:v>0.400368658681303</c:v>
                </c:pt>
                <c:pt idx="5931" formatCode="General">
                  <c:v>0.392075304905035</c:v>
                </c:pt>
                <c:pt idx="5932" formatCode="General">
                  <c:v>0.38670942655948998</c:v>
                </c:pt>
                <c:pt idx="5933" formatCode="General">
                  <c:v>0.38293114479193602</c:v>
                </c:pt>
                <c:pt idx="5934" formatCode="General">
                  <c:v>0.37929752189544202</c:v>
                </c:pt>
                <c:pt idx="5935" formatCode="General">
                  <c:v>0.375061063284235</c:v>
                </c:pt>
                <c:pt idx="5936" formatCode="General">
                  <c:v>0.37040026172849899</c:v>
                </c:pt>
                <c:pt idx="5937" formatCode="General">
                  <c:v>0.36625360107774702</c:v>
                </c:pt>
                <c:pt idx="5938" formatCode="General">
                  <c:v>0.36283225900782301</c:v>
                </c:pt>
                <c:pt idx="5939" formatCode="General">
                  <c:v>0.35973320918130203</c:v>
                </c:pt>
                <c:pt idx="5940" formatCode="General">
                  <c:v>0.35695993477087701</c:v>
                </c:pt>
                <c:pt idx="5941" formatCode="General">
                  <c:v>0.35545790358472601</c:v>
                </c:pt>
                <c:pt idx="5942" formatCode="General">
                  <c:v>0.356199062179269</c:v>
                </c:pt>
                <c:pt idx="5943" formatCode="General">
                  <c:v>0.35875951351563401</c:v>
                </c:pt>
                <c:pt idx="5944" formatCode="General">
                  <c:v>0.36292175890174799</c:v>
                </c:pt>
                <c:pt idx="5945" formatCode="General">
                  <c:v>0.36899250104938303</c:v>
                </c:pt>
                <c:pt idx="5946" formatCode="General">
                  <c:v>0.37626232693373202</c:v>
                </c:pt>
                <c:pt idx="5947" formatCode="General">
                  <c:v>0.38416722750945298</c:v>
                </c:pt>
                <c:pt idx="5948" formatCode="General">
                  <c:v>0.39240686289457199</c:v>
                </c:pt>
                <c:pt idx="5949" formatCode="General">
                  <c:v>0.40011824642607002</c:v>
                </c:pt>
                <c:pt idx="5950" formatCode="General">
                  <c:v>0.406861798243013</c:v>
                </c:pt>
                <c:pt idx="5951" formatCode="General">
                  <c:v>0.41299896724360002</c:v>
                </c:pt>
                <c:pt idx="5952" formatCode="General">
                  <c:v>0.41889045223054699</c:v>
                </c:pt>
                <c:pt idx="5953" formatCode="General">
                  <c:v>0.42302207039572498</c:v>
                </c:pt>
                <c:pt idx="5954" formatCode="General">
                  <c:v>0.42409386140532102</c:v>
                </c:pt>
                <c:pt idx="5955" formatCode="General">
                  <c:v>0.42275699783373899</c:v>
                </c:pt>
                <c:pt idx="5956" formatCode="General">
                  <c:v>0.41977962297635701</c:v>
                </c:pt>
                <c:pt idx="5957" formatCode="General">
                  <c:v>0.41525337875873403</c:v>
                </c:pt>
                <c:pt idx="5958" formatCode="General">
                  <c:v>0.409908196513602</c:v>
                </c:pt>
                <c:pt idx="5959" formatCode="General">
                  <c:v>0.40577241368665101</c:v>
                </c:pt>
                <c:pt idx="5960" formatCode="General">
                  <c:v>0.403879646965636</c:v>
                </c:pt>
                <c:pt idx="5961" formatCode="General">
                  <c:v>0.40305127009076702</c:v>
                </c:pt>
                <c:pt idx="5962" formatCode="General">
                  <c:v>0.40147294823402602</c:v>
                </c:pt>
                <c:pt idx="5963" formatCode="General">
                  <c:v>0.39896340573349698</c:v>
                </c:pt>
                <c:pt idx="5964" formatCode="General">
                  <c:v>0.39631422084928097</c:v>
                </c:pt>
                <c:pt idx="5965" formatCode="General">
                  <c:v>0.39407530012707598</c:v>
                </c:pt>
                <c:pt idx="5966" formatCode="General">
                  <c:v>0.39268544161753299</c:v>
                </c:pt>
                <c:pt idx="5967" formatCode="General">
                  <c:v>0.391244200009426</c:v>
                </c:pt>
                <c:pt idx="5968" formatCode="General">
                  <c:v>0.389110517934804</c:v>
                </c:pt>
                <c:pt idx="5969" formatCode="General">
                  <c:v>0.38683849624460298</c:v>
                </c:pt>
                <c:pt idx="5970" formatCode="General">
                  <c:v>0.38437992772547502</c:v>
                </c:pt>
                <c:pt idx="5971" formatCode="General">
                  <c:v>0.38100974432474799</c:v>
                </c:pt>
                <c:pt idx="5972" formatCode="General">
                  <c:v>0.376514809683273</c:v>
                </c:pt>
                <c:pt idx="5973" formatCode="General">
                  <c:v>0.37112983102170399</c:v>
                </c:pt>
                <c:pt idx="5974" formatCode="General">
                  <c:v>0.36431065503809701</c:v>
                </c:pt>
                <c:pt idx="5975" formatCode="General">
                  <c:v>0.355575338719747</c:v>
                </c:pt>
                <c:pt idx="5976" formatCode="General">
                  <c:v>0.34492035975672702</c:v>
                </c:pt>
                <c:pt idx="5977" formatCode="General">
                  <c:v>0.33299311183630798</c:v>
                </c:pt>
                <c:pt idx="5978" formatCode="General">
                  <c:v>0.32093049364424397</c:v>
                </c:pt>
                <c:pt idx="5979" formatCode="General">
                  <c:v>0.30925791812746301</c:v>
                </c:pt>
                <c:pt idx="5980" formatCode="General">
                  <c:v>0.29727388674827399</c:v>
                </c:pt>
                <c:pt idx="5981" formatCode="General">
                  <c:v>0.28477688869760998</c:v>
                </c:pt>
                <c:pt idx="5982" formatCode="General">
                  <c:v>0.27321267765517399</c:v>
                </c:pt>
                <c:pt idx="5983" formatCode="General">
                  <c:v>0.26275725667077898</c:v>
                </c:pt>
                <c:pt idx="5984" formatCode="General">
                  <c:v>0.25241052150530402</c:v>
                </c:pt>
                <c:pt idx="5985" formatCode="General">
                  <c:v>0.24183214679300599</c:v>
                </c:pt>
                <c:pt idx="5986" formatCode="General">
                  <c:v>0.230735873946118</c:v>
                </c:pt>
                <c:pt idx="5987" formatCode="General">
                  <c:v>0.219427545747401</c:v>
                </c:pt>
                <c:pt idx="5988" formatCode="General">
                  <c:v>0.20807638366058601</c:v>
                </c:pt>
                <c:pt idx="5989" formatCode="General">
                  <c:v>0.196215170738511</c:v>
                </c:pt>
                <c:pt idx="5990" formatCode="General">
                  <c:v>0.18350225230741199</c:v>
                </c:pt>
                <c:pt idx="5991" formatCode="General">
                  <c:v>0.16927363394682199</c:v>
                </c:pt>
                <c:pt idx="5992" formatCode="General">
                  <c:v>0.15370322257501301</c:v>
                </c:pt>
                <c:pt idx="5993" formatCode="General">
                  <c:v>0.137844823346811</c:v>
                </c:pt>
                <c:pt idx="5994" formatCode="General">
                  <c:v>0.121174961009612</c:v>
                </c:pt>
                <c:pt idx="5995" formatCode="General">
                  <c:v>0.10265348815770201</c:v>
                </c:pt>
                <c:pt idx="5996" formatCode="General">
                  <c:v>8.3446662767804797E-2</c:v>
                </c:pt>
                <c:pt idx="5997" formatCode="General">
                  <c:v>6.5397914820004704E-2</c:v>
                </c:pt>
                <c:pt idx="5998" formatCode="General">
                  <c:v>4.7672468940019301E-2</c:v>
                </c:pt>
                <c:pt idx="5999" formatCode="General">
                  <c:v>2.9166245074212799E-2</c:v>
                </c:pt>
                <c:pt idx="6000" formatCode="General">
                  <c:v>1.01015047922066E-2</c:v>
                </c:pt>
                <c:pt idx="6001" formatCode="General">
                  <c:v>-1.01316440839652E-2</c:v>
                </c:pt>
                <c:pt idx="6002" formatCode="General">
                  <c:v>-3.08133953008956E-2</c:v>
                </c:pt>
                <c:pt idx="6003" formatCode="General">
                  <c:v>-5.0111802091302803E-2</c:v>
                </c:pt>
                <c:pt idx="6004" formatCode="General">
                  <c:v>-6.7172432205736404E-2</c:v>
                </c:pt>
                <c:pt idx="6005" formatCode="General">
                  <c:v>-8.1681803960435104E-2</c:v>
                </c:pt>
                <c:pt idx="6006" formatCode="General">
                  <c:v>-9.3566177094788802E-2</c:v>
                </c:pt>
                <c:pt idx="6007" formatCode="General">
                  <c:v>-0.10269979405164199</c:v>
                </c:pt>
                <c:pt idx="6008" formatCode="General">
                  <c:v>-0.11013102303862</c:v>
                </c:pt>
                <c:pt idx="6009" formatCode="General">
                  <c:v>-0.117062434882455</c:v>
                </c:pt>
                <c:pt idx="6010" formatCode="General">
                  <c:v>-0.123814624904203</c:v>
                </c:pt>
                <c:pt idx="6011" formatCode="General">
                  <c:v>-0.13113125666689901</c:v>
                </c:pt>
                <c:pt idx="6012" formatCode="General">
                  <c:v>-0.13898796309780301</c:v>
                </c:pt>
                <c:pt idx="6013" formatCode="General">
                  <c:v>-0.14712496298681699</c:v>
                </c:pt>
                <c:pt idx="6014" formatCode="General">
                  <c:v>-0.154268883791536</c:v>
                </c:pt>
                <c:pt idx="6015" formatCode="General">
                  <c:v>-0.16011787610645001</c:v>
                </c:pt>
                <c:pt idx="6016" formatCode="General">
                  <c:v>-0.16634632715726599</c:v>
                </c:pt>
                <c:pt idx="6017" formatCode="General">
                  <c:v>-0.17359206047991099</c:v>
                </c:pt>
                <c:pt idx="6018" formatCode="General">
                  <c:v>-0.18176585955080901</c:v>
                </c:pt>
                <c:pt idx="6019" formatCode="General">
                  <c:v>-0.19098465670293299</c:v>
                </c:pt>
                <c:pt idx="6020" formatCode="General">
                  <c:v>-0.20084710499927699</c:v>
                </c:pt>
                <c:pt idx="6021" formatCode="General">
                  <c:v>-0.21052959459893</c:v>
                </c:pt>
                <c:pt idx="6022" formatCode="General">
                  <c:v>-0.22038077017777999</c:v>
                </c:pt>
                <c:pt idx="6023" formatCode="General">
                  <c:v>-0.230540732460602</c:v>
                </c:pt>
                <c:pt idx="6024" formatCode="General">
                  <c:v>-0.24112878434486501</c:v>
                </c:pt>
                <c:pt idx="6025" formatCode="General">
                  <c:v>-0.251799891719587</c:v>
                </c:pt>
                <c:pt idx="6026" formatCode="General">
                  <c:v>-0.26272139213607199</c:v>
                </c:pt>
                <c:pt idx="6027" formatCode="General">
                  <c:v>-0.27461655817505698</c:v>
                </c:pt>
                <c:pt idx="6028" formatCode="General">
                  <c:v>-0.28657104582135101</c:v>
                </c:pt>
                <c:pt idx="6029" formatCode="General">
                  <c:v>-0.29788720788430001</c:v>
                </c:pt>
                <c:pt idx="6030" formatCode="General">
                  <c:v>-0.30939551253387498</c:v>
                </c:pt>
                <c:pt idx="6031" formatCode="General">
                  <c:v>-0.322211090343067</c:v>
                </c:pt>
                <c:pt idx="6032" formatCode="General">
                  <c:v>-0.33662903110855402</c:v>
                </c:pt>
                <c:pt idx="6033" formatCode="General">
                  <c:v>-0.35178099506974703</c:v>
                </c:pt>
                <c:pt idx="6034" formatCode="General">
                  <c:v>-0.36622368894266299</c:v>
                </c:pt>
                <c:pt idx="6035" formatCode="General">
                  <c:v>-0.37970507249423202</c:v>
                </c:pt>
                <c:pt idx="6036" formatCode="General">
                  <c:v>-0.39232148113131998</c:v>
                </c:pt>
                <c:pt idx="6037" formatCode="General">
                  <c:v>-0.40486952412097599</c:v>
                </c:pt>
                <c:pt idx="6038" formatCode="General">
                  <c:v>-0.41871706359157201</c:v>
                </c:pt>
                <c:pt idx="6039" formatCode="General">
                  <c:v>-0.432974928241043</c:v>
                </c:pt>
                <c:pt idx="6040" formatCode="General">
                  <c:v>-0.44630781244411299</c:v>
                </c:pt>
                <c:pt idx="6041" formatCode="General">
                  <c:v>-0.45906137015769</c:v>
                </c:pt>
                <c:pt idx="6042" formatCode="General">
                  <c:v>-0.47209628967126099</c:v>
                </c:pt>
                <c:pt idx="6043" formatCode="General">
                  <c:v>-0.48592097516949401</c:v>
                </c:pt>
                <c:pt idx="6044" formatCode="General">
                  <c:v>-0.499732625122359</c:v>
                </c:pt>
                <c:pt idx="6045" formatCode="General">
                  <c:v>-0.51233673150521597</c:v>
                </c:pt>
                <c:pt idx="6046" formatCode="General">
                  <c:v>-0.52289807822644496</c:v>
                </c:pt>
                <c:pt idx="6047" formatCode="General">
                  <c:v>-0.53068901181395201</c:v>
                </c:pt>
                <c:pt idx="6048" formatCode="General">
                  <c:v>-0.53562792539173998</c:v>
                </c:pt>
                <c:pt idx="6049" formatCode="General">
                  <c:v>-0.53886907518023797</c:v>
                </c:pt>
                <c:pt idx="6050" formatCode="General">
                  <c:v>-0.54205852167112101</c:v>
                </c:pt>
                <c:pt idx="6051" formatCode="General">
                  <c:v>-0.54596916733116396</c:v>
                </c:pt>
                <c:pt idx="6052" formatCode="General">
                  <c:v>-0.55086525742423298</c:v>
                </c:pt>
                <c:pt idx="6053" formatCode="General">
                  <c:v>-0.55667571836978602</c:v>
                </c:pt>
                <c:pt idx="6054" formatCode="General">
                  <c:v>-0.56274319146242302</c:v>
                </c:pt>
                <c:pt idx="6055" formatCode="General">
                  <c:v>-0.56937180593695202</c:v>
                </c:pt>
                <c:pt idx="6056" formatCode="General">
                  <c:v>-0.57714436165168703</c:v>
                </c:pt>
                <c:pt idx="6057" formatCode="General">
                  <c:v>-0.58604014124155401</c:v>
                </c:pt>
                <c:pt idx="6058" formatCode="General">
                  <c:v>-0.59592143339471504</c:v>
                </c:pt>
                <c:pt idx="6059" formatCode="General">
                  <c:v>-0.60627739623764598</c:v>
                </c:pt>
                <c:pt idx="6060" formatCode="General">
                  <c:v>-0.61639840470375595</c:v>
                </c:pt>
                <c:pt idx="6061" formatCode="General">
                  <c:v>-0.62636284585211999</c:v>
                </c:pt>
                <c:pt idx="6062" formatCode="General">
                  <c:v>-0.63632125922695604</c:v>
                </c:pt>
                <c:pt idx="6063" formatCode="General">
                  <c:v>-0.64549265105829801</c:v>
                </c:pt>
                <c:pt idx="6064" formatCode="General">
                  <c:v>-0.65336034412655497</c:v>
                </c:pt>
                <c:pt idx="6065" formatCode="General">
                  <c:v>-0.66018769519880305</c:v>
                </c:pt>
                <c:pt idx="6066" formatCode="General">
                  <c:v>-0.66754138521306805</c:v>
                </c:pt>
                <c:pt idx="6067" formatCode="General">
                  <c:v>-0.67611867971805895</c:v>
                </c:pt>
                <c:pt idx="6068" formatCode="General">
                  <c:v>-0.68481122712778397</c:v>
                </c:pt>
                <c:pt idx="6069" formatCode="General">
                  <c:v>-0.69295571168065295</c:v>
                </c:pt>
                <c:pt idx="6070" formatCode="General">
                  <c:v>-0.69986372838692001</c:v>
                </c:pt>
                <c:pt idx="6071" formatCode="General">
                  <c:v>-0.70460203436388802</c:v>
                </c:pt>
                <c:pt idx="6072" formatCode="General">
                  <c:v>-0.70708793816915105</c:v>
                </c:pt>
                <c:pt idx="6073" formatCode="General">
                  <c:v>-0.70801871273613903</c:v>
                </c:pt>
                <c:pt idx="6074" formatCode="General">
                  <c:v>-0.70860336350925301</c:v>
                </c:pt>
                <c:pt idx="6075" formatCode="General">
                  <c:v>-0.709177897985934</c:v>
                </c:pt>
                <c:pt idx="6076" formatCode="General">
                  <c:v>-0.70912508378484695</c:v>
                </c:pt>
                <c:pt idx="6077" formatCode="General">
                  <c:v>-0.70798628997038104</c:v>
                </c:pt>
                <c:pt idx="6078" formatCode="General">
                  <c:v>-0.70575297018893501</c:v>
                </c:pt>
                <c:pt idx="6079" formatCode="General">
                  <c:v>-0.70312225593418298</c:v>
                </c:pt>
                <c:pt idx="6080" formatCode="General">
                  <c:v>-0.70114977848394699</c:v>
                </c:pt>
                <c:pt idx="6081" formatCode="General">
                  <c:v>-0.69932304805861001</c:v>
                </c:pt>
                <c:pt idx="6082" formatCode="General">
                  <c:v>-0.69655599756136699</c:v>
                </c:pt>
                <c:pt idx="6083" formatCode="General">
                  <c:v>-0.69325277804555197</c:v>
                </c:pt>
                <c:pt idx="6084" formatCode="General">
                  <c:v>-0.68985780090363202</c:v>
                </c:pt>
                <c:pt idx="6085" formatCode="General">
                  <c:v>-0.68696213193899702</c:v>
                </c:pt>
                <c:pt idx="6086" formatCode="General">
                  <c:v>-0.68480767748821703</c:v>
                </c:pt>
                <c:pt idx="6087" formatCode="General">
                  <c:v>-0.68314517564850097</c:v>
                </c:pt>
                <c:pt idx="6088" formatCode="General">
                  <c:v>-0.68135758500676002</c:v>
                </c:pt>
                <c:pt idx="6089" formatCode="General">
                  <c:v>-0.678608249571239</c:v>
                </c:pt>
                <c:pt idx="6090" formatCode="General">
                  <c:v>-0.675086950228728</c:v>
                </c:pt>
                <c:pt idx="6091" formatCode="General">
                  <c:v>-0.67082885163050199</c:v>
                </c:pt>
                <c:pt idx="6092" formatCode="General">
                  <c:v>-0.665443257639875</c:v>
                </c:pt>
                <c:pt idx="6093" formatCode="General">
                  <c:v>-0.65875972605584698</c:v>
                </c:pt>
                <c:pt idx="6094" formatCode="General">
                  <c:v>-0.65158965777440203</c:v>
                </c:pt>
                <c:pt idx="6095" formatCode="General">
                  <c:v>-0.645036045056954</c:v>
                </c:pt>
                <c:pt idx="6096" formatCode="General">
                  <c:v>-0.63920809005000301</c:v>
                </c:pt>
                <c:pt idx="6097" formatCode="General">
                  <c:v>-0.63442921284504405</c:v>
                </c:pt>
                <c:pt idx="6098" formatCode="General">
                  <c:v>-0.63063293833060197</c:v>
                </c:pt>
                <c:pt idx="6099" formatCode="General">
                  <c:v>-0.62710304724530996</c:v>
                </c:pt>
                <c:pt idx="6100" formatCode="General">
                  <c:v>-0.62285196930658204</c:v>
                </c:pt>
                <c:pt idx="6101" formatCode="General">
                  <c:v>-0.61878533656963297</c:v>
                </c:pt>
                <c:pt idx="6102" formatCode="General">
                  <c:v>-0.61626242267704201</c:v>
                </c:pt>
                <c:pt idx="6103" formatCode="General">
                  <c:v>-0.61416526568146501</c:v>
                </c:pt>
                <c:pt idx="6104" formatCode="General">
                  <c:v>-0.61199531073607105</c:v>
                </c:pt>
                <c:pt idx="6105" formatCode="General">
                  <c:v>-0.61023442623250101</c:v>
                </c:pt>
                <c:pt idx="6106" formatCode="General">
                  <c:v>-0.60886398246753404</c:v>
                </c:pt>
                <c:pt idx="6107" formatCode="General">
                  <c:v>-0.60829308449619401</c:v>
                </c:pt>
                <c:pt idx="6108" formatCode="General">
                  <c:v>-0.60763988654767798</c:v>
                </c:pt>
                <c:pt idx="6109" formatCode="General">
                  <c:v>-0.60526968918854096</c:v>
                </c:pt>
                <c:pt idx="6110" formatCode="General">
                  <c:v>-0.60153948653848799</c:v>
                </c:pt>
                <c:pt idx="6111" formatCode="General">
                  <c:v>-0.59681121645369595</c:v>
                </c:pt>
                <c:pt idx="6112" formatCode="General">
                  <c:v>-0.59053121489719895</c:v>
                </c:pt>
                <c:pt idx="6113" formatCode="General">
                  <c:v>-0.58306639311276198</c:v>
                </c:pt>
                <c:pt idx="6114" formatCode="General">
                  <c:v>-0.575887368807666</c:v>
                </c:pt>
                <c:pt idx="6115" formatCode="General">
                  <c:v>-0.56989747374960298</c:v>
                </c:pt>
                <c:pt idx="6116" formatCode="General">
                  <c:v>-0.56459621981233299</c:v>
                </c:pt>
                <c:pt idx="6117" formatCode="General">
                  <c:v>-0.55897744184431397</c:v>
                </c:pt>
                <c:pt idx="6118" formatCode="General">
                  <c:v>-0.55228432256953097</c:v>
                </c:pt>
                <c:pt idx="6119" formatCode="General">
                  <c:v>-0.54434953196750402</c:v>
                </c:pt>
                <c:pt idx="6120" formatCode="General">
                  <c:v>-0.53471375352101602</c:v>
                </c:pt>
                <c:pt idx="6121" formatCode="General">
                  <c:v>-0.52258865695329104</c:v>
                </c:pt>
                <c:pt idx="6122" formatCode="General">
                  <c:v>-0.507869010764327</c:v>
                </c:pt>
                <c:pt idx="6123" formatCode="General">
                  <c:v>-0.49045301325285301</c:v>
                </c:pt>
                <c:pt idx="6124" formatCode="General">
                  <c:v>-0.47031651586656498</c:v>
                </c:pt>
                <c:pt idx="6125" formatCode="General">
                  <c:v>-0.448171918058689</c:v>
                </c:pt>
                <c:pt idx="6126" formatCode="General">
                  <c:v>-0.42549240048190101</c:v>
                </c:pt>
                <c:pt idx="6127" formatCode="General">
                  <c:v>-0.40338437924527998</c:v>
                </c:pt>
                <c:pt idx="6128" formatCode="General">
                  <c:v>-0.38204441985695498</c:v>
                </c:pt>
                <c:pt idx="6129" formatCode="General">
                  <c:v>-0.36075638531458198</c:v>
                </c:pt>
                <c:pt idx="6130" formatCode="General">
                  <c:v>-0.338752032853947</c:v>
                </c:pt>
                <c:pt idx="6131" formatCode="General">
                  <c:v>-0.31783879986763303</c:v>
                </c:pt>
                <c:pt idx="6132" formatCode="General">
                  <c:v>-0.299739312028792</c:v>
                </c:pt>
                <c:pt idx="6133" formatCode="General">
                  <c:v>-0.28462446543445102</c:v>
                </c:pt>
                <c:pt idx="6134" formatCode="General">
                  <c:v>-0.27380111961787901</c:v>
                </c:pt>
                <c:pt idx="6135" formatCode="General">
                  <c:v>-0.26688514505676703</c:v>
                </c:pt>
                <c:pt idx="6136" formatCode="General">
                  <c:v>-0.26190100659340798</c:v>
                </c:pt>
                <c:pt idx="6137" formatCode="General">
                  <c:v>-0.25792218796269301</c:v>
                </c:pt>
                <c:pt idx="6138" formatCode="General">
                  <c:v>-0.25435739718358102</c:v>
                </c:pt>
                <c:pt idx="6139" formatCode="General">
                  <c:v>-0.25080658373827702</c:v>
                </c:pt>
                <c:pt idx="6140" formatCode="General">
                  <c:v>-0.24664183562769801</c:v>
                </c:pt>
                <c:pt idx="6141" formatCode="General">
                  <c:v>-0.24175073447669199</c:v>
                </c:pt>
                <c:pt idx="6142" formatCode="General">
                  <c:v>-0.236595001771991</c:v>
                </c:pt>
                <c:pt idx="6143" formatCode="General">
                  <c:v>-0.230196237632076</c:v>
                </c:pt>
                <c:pt idx="6144" formatCode="General">
                  <c:v>-0.221243319029087</c:v>
                </c:pt>
                <c:pt idx="6145" formatCode="General">
                  <c:v>-0.208677977000266</c:v>
                </c:pt>
                <c:pt idx="6146" formatCode="General">
                  <c:v>-0.19209816366383201</c:v>
                </c:pt>
                <c:pt idx="6147" formatCode="General">
                  <c:v>-0.17277963303682101</c:v>
                </c:pt>
                <c:pt idx="6148" formatCode="General">
                  <c:v>-0.15164117349008899</c:v>
                </c:pt>
                <c:pt idx="6149" formatCode="General">
                  <c:v>-0.12881162907525201</c:v>
                </c:pt>
                <c:pt idx="6150" formatCode="General">
                  <c:v>-0.104791902386893</c:v>
                </c:pt>
                <c:pt idx="6151" formatCode="General">
                  <c:v>-7.9159171933671807E-2</c:v>
                </c:pt>
                <c:pt idx="6152" formatCode="General">
                  <c:v>-5.1457503406630599E-2</c:v>
                </c:pt>
                <c:pt idx="6153" formatCode="General">
                  <c:v>-2.2873621353295299E-2</c:v>
                </c:pt>
                <c:pt idx="6154" formatCode="General">
                  <c:v>5.9412979204227596E-3</c:v>
                </c:pt>
                <c:pt idx="6155" formatCode="General">
                  <c:v>3.4714242300696897E-2</c:v>
                </c:pt>
                <c:pt idx="6156" formatCode="General">
                  <c:v>6.2665555279174806E-2</c:v>
                </c:pt>
                <c:pt idx="6157" formatCode="General">
                  <c:v>8.8582237066653594E-2</c:v>
                </c:pt>
                <c:pt idx="6158" formatCode="General">
                  <c:v>0.111159652979928</c:v>
                </c:pt>
                <c:pt idx="6159" formatCode="General">
                  <c:v>0.13111240434260399</c:v>
                </c:pt>
                <c:pt idx="6160" formatCode="General">
                  <c:v>0.14981004826084099</c:v>
                </c:pt>
                <c:pt idx="6161" formatCode="General">
                  <c:v>0.16722485149970601</c:v>
                </c:pt>
                <c:pt idx="6162" formatCode="General">
                  <c:v>0.182521120329278</c:v>
                </c:pt>
                <c:pt idx="6163" formatCode="General">
                  <c:v>0.195100903489827</c:v>
                </c:pt>
                <c:pt idx="6164" formatCode="General">
                  <c:v>0.20483467919282</c:v>
                </c:pt>
                <c:pt idx="6165" formatCode="General">
                  <c:v>0.21199394878243699</c:v>
                </c:pt>
                <c:pt idx="6166" formatCode="General">
                  <c:v>0.217372533372721</c:v>
                </c:pt>
                <c:pt idx="6167" formatCode="General">
                  <c:v>0.22200736479994401</c:v>
                </c:pt>
                <c:pt idx="6168" formatCode="General">
                  <c:v>0.226317608703583</c:v>
                </c:pt>
                <c:pt idx="6169" formatCode="General">
                  <c:v>0.22964534810263601</c:v>
                </c:pt>
                <c:pt idx="6170" formatCode="General">
                  <c:v>0.23255790197802401</c:v>
                </c:pt>
                <c:pt idx="6171" formatCode="General">
                  <c:v>0.236992847591973</c:v>
                </c:pt>
                <c:pt idx="6172" formatCode="General">
                  <c:v>0.243472915247852</c:v>
                </c:pt>
                <c:pt idx="6173" formatCode="General">
                  <c:v>0.25141425054300198</c:v>
                </c:pt>
                <c:pt idx="6174" formatCode="General">
                  <c:v>0.25995103852191798</c:v>
                </c:pt>
                <c:pt idx="6175" formatCode="General">
                  <c:v>0.26904257520682601</c:v>
                </c:pt>
                <c:pt idx="6176" formatCode="General">
                  <c:v>0.28065121758094802</c:v>
                </c:pt>
                <c:pt idx="6177" formatCode="General">
                  <c:v>0.29549230407862098</c:v>
                </c:pt>
                <c:pt idx="6178" formatCode="General">
                  <c:v>0.31232606684046899</c:v>
                </c:pt>
                <c:pt idx="6179" formatCode="General">
                  <c:v>0.329962165182348</c:v>
                </c:pt>
                <c:pt idx="6180" formatCode="General">
                  <c:v>0.34798141487363798</c:v>
                </c:pt>
                <c:pt idx="6181" formatCode="General">
                  <c:v>0.366676375592557</c:v>
                </c:pt>
                <c:pt idx="6182" formatCode="General">
                  <c:v>0.38526812218108603</c:v>
                </c:pt>
                <c:pt idx="6183" formatCode="General">
                  <c:v>0.40261306664223501</c:v>
                </c:pt>
                <c:pt idx="6184" formatCode="General">
                  <c:v>0.41932671719586501</c:v>
                </c:pt>
                <c:pt idx="6185" formatCode="General">
                  <c:v>0.43610553742548902</c:v>
                </c:pt>
                <c:pt idx="6186" formatCode="General">
                  <c:v>0.452618581827474</c:v>
                </c:pt>
                <c:pt idx="6187" formatCode="General">
                  <c:v>0.46885940873063803</c:v>
                </c:pt>
                <c:pt idx="6188" formatCode="General">
                  <c:v>0.48532002563535198</c:v>
                </c:pt>
                <c:pt idx="6189" formatCode="General">
                  <c:v>0.501771232849761</c:v>
                </c:pt>
                <c:pt idx="6190" formatCode="General">
                  <c:v>0.51809992390005499</c:v>
                </c:pt>
                <c:pt idx="6191" formatCode="General">
                  <c:v>0.53387199968469901</c:v>
                </c:pt>
                <c:pt idx="6192" formatCode="General">
                  <c:v>0.54707085957698698</c:v>
                </c:pt>
                <c:pt idx="6193" formatCode="General">
                  <c:v>0.55762679081358602</c:v>
                </c:pt>
                <c:pt idx="6194" formatCode="General">
                  <c:v>0.56677560880386402</c:v>
                </c:pt>
                <c:pt idx="6195" formatCode="General">
                  <c:v>0.57544029155838095</c:v>
                </c:pt>
                <c:pt idx="6196" formatCode="General">
                  <c:v>0.58456985537445505</c:v>
                </c:pt>
                <c:pt idx="6197" formatCode="General">
                  <c:v>0.59418373148423798</c:v>
                </c:pt>
                <c:pt idx="6198" formatCode="General">
                  <c:v>0.60343672164645701</c:v>
                </c:pt>
                <c:pt idx="6199" formatCode="General">
                  <c:v>0.61238355016157897</c:v>
                </c:pt>
                <c:pt idx="6200" formatCode="General">
                  <c:v>0.62153505129665099</c:v>
                </c:pt>
                <c:pt idx="6201" formatCode="General">
                  <c:v>0.63096241715532697</c:v>
                </c:pt>
                <c:pt idx="6202" formatCode="General">
                  <c:v>0.64131380278012695</c:v>
                </c:pt>
                <c:pt idx="6203" formatCode="General">
                  <c:v>0.65268569250659902</c:v>
                </c:pt>
                <c:pt idx="6204" formatCode="General">
                  <c:v>0.66464568618140296</c:v>
                </c:pt>
                <c:pt idx="6205" formatCode="General">
                  <c:v>0.67745555184134298</c:v>
                </c:pt>
                <c:pt idx="6206" formatCode="General">
                  <c:v>0.69089585675972598</c:v>
                </c:pt>
                <c:pt idx="6207" formatCode="General">
                  <c:v>0.70462472129435805</c:v>
                </c:pt>
                <c:pt idx="6208" formatCode="General">
                  <c:v>0.71879451864000798</c:v>
                </c:pt>
                <c:pt idx="6209" formatCode="General">
                  <c:v>0.73318629171331695</c:v>
                </c:pt>
                <c:pt idx="6210" formatCode="General">
                  <c:v>0.74715078567041304</c:v>
                </c:pt>
                <c:pt idx="6211" formatCode="General">
                  <c:v>0.76048965055150697</c:v>
                </c:pt>
                <c:pt idx="6212" formatCode="General">
                  <c:v>0.77373657094758197</c:v>
                </c:pt>
                <c:pt idx="6213" formatCode="General">
                  <c:v>0.78658111336598702</c:v>
                </c:pt>
                <c:pt idx="6214" formatCode="General">
                  <c:v>0.79793343634776004</c:v>
                </c:pt>
                <c:pt idx="6215" formatCode="General">
                  <c:v>0.807891864487297</c:v>
                </c:pt>
                <c:pt idx="6216" formatCode="General">
                  <c:v>0.81719382283367703</c:v>
                </c:pt>
                <c:pt idx="6217" formatCode="General">
                  <c:v>0.82602624213018705</c:v>
                </c:pt>
                <c:pt idx="6218" formatCode="General">
                  <c:v>0.83408093980534204</c:v>
                </c:pt>
                <c:pt idx="6219" formatCode="General">
                  <c:v>0.84096565203082896</c:v>
                </c:pt>
                <c:pt idx="6220" formatCode="General">
                  <c:v>0.84611942759962</c:v>
                </c:pt>
                <c:pt idx="6221" formatCode="General">
                  <c:v>0.84911556636393504</c:v>
                </c:pt>
                <c:pt idx="6222" formatCode="General">
                  <c:v>0.84995443781729896</c:v>
                </c:pt>
                <c:pt idx="6223" formatCode="General">
                  <c:v>0.84805195251335397</c:v>
                </c:pt>
                <c:pt idx="6224" formatCode="General">
                  <c:v>0.84414265697490098</c:v>
                </c:pt>
                <c:pt idx="6225" formatCode="General">
                  <c:v>0.839300866422514</c:v>
                </c:pt>
                <c:pt idx="6226" formatCode="General">
                  <c:v>0.83397918179255903</c:v>
                </c:pt>
                <c:pt idx="6227" formatCode="General">
                  <c:v>0.82791015222003606</c:v>
                </c:pt>
                <c:pt idx="6228" formatCode="General">
                  <c:v>0.82108804228919396</c:v>
                </c:pt>
                <c:pt idx="6229" formatCode="General">
                  <c:v>0.81448694368446395</c:v>
                </c:pt>
                <c:pt idx="6230" formatCode="General">
                  <c:v>0.80791530442991499</c:v>
                </c:pt>
                <c:pt idx="6231" formatCode="General">
                  <c:v>0.801075467397108</c:v>
                </c:pt>
                <c:pt idx="6232" formatCode="General">
                  <c:v>0.79387722803111205</c:v>
                </c:pt>
                <c:pt idx="6233" formatCode="General">
                  <c:v>0.78624820561333897</c:v>
                </c:pt>
                <c:pt idx="6234" formatCode="General">
                  <c:v>0.77799471004762</c:v>
                </c:pt>
                <c:pt idx="6235" formatCode="General">
                  <c:v>0.76966055219303298</c:v>
                </c:pt>
                <c:pt idx="6236" formatCode="General">
                  <c:v>0.76192159599703302</c:v>
                </c:pt>
                <c:pt idx="6237" formatCode="General">
                  <c:v>0.75405190326435101</c:v>
                </c:pt>
                <c:pt idx="6238" formatCode="General">
                  <c:v>0.74542352059246397</c:v>
                </c:pt>
                <c:pt idx="6239" formatCode="General">
                  <c:v>0.73764187254901803</c:v>
                </c:pt>
                <c:pt idx="6240" formatCode="General">
                  <c:v>0.73229483926835204</c:v>
                </c:pt>
                <c:pt idx="6241" formatCode="General">
                  <c:v>0.72870160168548903</c:v>
                </c:pt>
                <c:pt idx="6242" formatCode="General">
                  <c:v>0.72593104656457696</c:v>
                </c:pt>
                <c:pt idx="6243" formatCode="General">
                  <c:v>0.72346297235944401</c:v>
                </c:pt>
                <c:pt idx="6244" formatCode="General">
                  <c:v>0.72027499799964301</c:v>
                </c:pt>
                <c:pt idx="6245" formatCode="General">
                  <c:v>0.71591578291218005</c:v>
                </c:pt>
                <c:pt idx="6246" formatCode="General">
                  <c:v>0.71170243633439301</c:v>
                </c:pt>
                <c:pt idx="6247" formatCode="General">
                  <c:v>0.70859250308467403</c:v>
                </c:pt>
                <c:pt idx="6248" formatCode="General">
                  <c:v>0.70685706804241399</c:v>
                </c:pt>
                <c:pt idx="6249" formatCode="General">
                  <c:v>0.70639654405016805</c:v>
                </c:pt>
                <c:pt idx="6250" formatCode="General">
                  <c:v>0.706723053892644</c:v>
                </c:pt>
                <c:pt idx="6251" formatCode="General">
                  <c:v>0.70782476973219</c:v>
                </c:pt>
                <c:pt idx="6252" formatCode="General">
                  <c:v>0.71015585827799999</c:v>
                </c:pt>
                <c:pt idx="6253" formatCode="General">
                  <c:v>0.71363150797664998</c:v>
                </c:pt>
                <c:pt idx="6254" formatCode="General">
                  <c:v>0.717894898067159</c:v>
                </c:pt>
                <c:pt idx="6255" formatCode="General">
                  <c:v>0.72243613105361904</c:v>
                </c:pt>
                <c:pt idx="6256" formatCode="General">
                  <c:v>0.725796450977367</c:v>
                </c:pt>
                <c:pt idx="6257" formatCode="General">
                  <c:v>0.72600939435915501</c:v>
                </c:pt>
                <c:pt idx="6258" formatCode="General">
                  <c:v>0.72262594496714405</c:v>
                </c:pt>
                <c:pt idx="6259" formatCode="General">
                  <c:v>0.71642741554466305</c:v>
                </c:pt>
                <c:pt idx="6260" formatCode="General">
                  <c:v>0.70828627287775803</c:v>
                </c:pt>
                <c:pt idx="6261" formatCode="General">
                  <c:v>0.69866095497533098</c:v>
                </c:pt>
                <c:pt idx="6262" formatCode="General">
                  <c:v>0.687834786454674</c:v>
                </c:pt>
                <c:pt idx="6263" formatCode="General">
                  <c:v>0.67688334458808097</c:v>
                </c:pt>
                <c:pt idx="6264" formatCode="General">
                  <c:v>0.66599618655348602</c:v>
                </c:pt>
                <c:pt idx="6265" formatCode="General">
                  <c:v>0.65444824056610496</c:v>
                </c:pt>
                <c:pt idx="6266" formatCode="General">
                  <c:v>0.64128850957105299</c:v>
                </c:pt>
                <c:pt idx="6267" formatCode="General">
                  <c:v>0.62629031739914998</c:v>
                </c:pt>
                <c:pt idx="6268" formatCode="General">
                  <c:v>0.610308102308456</c:v>
                </c:pt>
                <c:pt idx="6269" formatCode="General">
                  <c:v>0.59423355244207399</c:v>
                </c:pt>
                <c:pt idx="6270" formatCode="General">
                  <c:v>0.57905847160952195</c:v>
                </c:pt>
                <c:pt idx="6271" formatCode="General">
                  <c:v>0.56460635526946701</c:v>
                </c:pt>
                <c:pt idx="6272" formatCode="General">
                  <c:v>0.55014865109091105</c:v>
                </c:pt>
                <c:pt idx="6273" formatCode="General">
                  <c:v>0.53612662847387504</c:v>
                </c:pt>
                <c:pt idx="6274" formatCode="General">
                  <c:v>0.52328408348209499</c:v>
                </c:pt>
                <c:pt idx="6275" formatCode="General">
                  <c:v>0.51188834217415102</c:v>
                </c:pt>
                <c:pt idx="6276" formatCode="General">
                  <c:v>0.50123345566594202</c:v>
                </c:pt>
                <c:pt idx="6277" formatCode="General">
                  <c:v>0.49102236213737699</c:v>
                </c:pt>
                <c:pt idx="6278" formatCode="General">
                  <c:v>0.48179679770515799</c:v>
                </c:pt>
                <c:pt idx="6279" formatCode="General">
                  <c:v>0.473487126559127</c:v>
                </c:pt>
                <c:pt idx="6280" formatCode="General">
                  <c:v>0.46612239491983998</c:v>
                </c:pt>
                <c:pt idx="6281" formatCode="General">
                  <c:v>0.45940419199005</c:v>
                </c:pt>
                <c:pt idx="6282" formatCode="General">
                  <c:v>0.452691618448196</c:v>
                </c:pt>
                <c:pt idx="6283" formatCode="General">
                  <c:v>0.44556386918558899</c:v>
                </c:pt>
                <c:pt idx="6284" formatCode="General">
                  <c:v>0.43637167626194201</c:v>
                </c:pt>
                <c:pt idx="6285" formatCode="General">
                  <c:v>0.42398710778784199</c:v>
                </c:pt>
                <c:pt idx="6286" formatCode="General">
                  <c:v>0.40897117238925101</c:v>
                </c:pt>
                <c:pt idx="6287" formatCode="General">
                  <c:v>0.39156512905618601</c:v>
                </c:pt>
                <c:pt idx="6288" formatCode="General">
                  <c:v>0.371935912211458</c:v>
                </c:pt>
                <c:pt idx="6289" formatCode="General">
                  <c:v>0.35102130386047498</c:v>
                </c:pt>
                <c:pt idx="6290" formatCode="General">
                  <c:v>0.32912770149778597</c:v>
                </c:pt>
                <c:pt idx="6291" formatCode="General">
                  <c:v>0.30623728915388398</c:v>
                </c:pt>
                <c:pt idx="6292" formatCode="General">
                  <c:v>0.28264596638689399</c:v>
                </c:pt>
                <c:pt idx="6293" formatCode="General">
                  <c:v>0.25897006876227102</c:v>
                </c:pt>
                <c:pt idx="6294" formatCode="General">
                  <c:v>0.23553928900730201</c:v>
                </c:pt>
                <c:pt idx="6295" formatCode="General">
                  <c:v>0.21264372316943</c:v>
                </c:pt>
                <c:pt idx="6296" formatCode="General">
                  <c:v>0.19060275183706399</c:v>
                </c:pt>
                <c:pt idx="6297" formatCode="General">
                  <c:v>0.16947063748840599</c:v>
                </c:pt>
                <c:pt idx="6298" formatCode="General">
                  <c:v>0.14997099306861</c:v>
                </c:pt>
                <c:pt idx="6299" formatCode="General">
                  <c:v>0.13160263142987899</c:v>
                </c:pt>
                <c:pt idx="6300" formatCode="General">
                  <c:v>0.113130471386835</c:v>
                </c:pt>
                <c:pt idx="6301" formatCode="General">
                  <c:v>9.4702734771948294E-2</c:v>
                </c:pt>
                <c:pt idx="6302" formatCode="General">
                  <c:v>7.6764536457135601E-2</c:v>
                </c:pt>
                <c:pt idx="6303" formatCode="General">
                  <c:v>5.9952323117507998E-2</c:v>
                </c:pt>
                <c:pt idx="6304" formatCode="General">
                  <c:v>4.4412921578891602E-2</c:v>
                </c:pt>
                <c:pt idx="6305" formatCode="General">
                  <c:v>2.9599580990517401E-2</c:v>
                </c:pt>
                <c:pt idx="6306" formatCode="General">
                  <c:v>1.5374046284759199E-2</c:v>
                </c:pt>
                <c:pt idx="6307" formatCode="General">
                  <c:v>2.5944232523517699E-3</c:v>
                </c:pt>
                <c:pt idx="6308" formatCode="General">
                  <c:v>-8.0070406266602601E-3</c:v>
                </c:pt>
                <c:pt idx="6309" formatCode="General">
                  <c:v>-1.7054971769551099E-2</c:v>
                </c:pt>
                <c:pt idx="6310" formatCode="General">
                  <c:v>-2.47119887490416E-2</c:v>
                </c:pt>
                <c:pt idx="6311" formatCode="General">
                  <c:v>-3.0842906547049499E-2</c:v>
                </c:pt>
                <c:pt idx="6312" formatCode="General">
                  <c:v>-3.6147076796799203E-2</c:v>
                </c:pt>
                <c:pt idx="6313" formatCode="General">
                  <c:v>-4.1403876379945803E-2</c:v>
                </c:pt>
                <c:pt idx="6314" formatCode="General">
                  <c:v>-4.6797508709508197E-2</c:v>
                </c:pt>
                <c:pt idx="6315" formatCode="General">
                  <c:v>-5.2857387024270702E-2</c:v>
                </c:pt>
                <c:pt idx="6316" formatCode="General">
                  <c:v>-6.0284743624282801E-2</c:v>
                </c:pt>
                <c:pt idx="6317" formatCode="General">
                  <c:v>-6.8795428592392197E-2</c:v>
                </c:pt>
                <c:pt idx="6318" formatCode="General">
                  <c:v>-7.7471924793728997E-2</c:v>
                </c:pt>
                <c:pt idx="6319" formatCode="General">
                  <c:v>-8.6442427157876395E-2</c:v>
                </c:pt>
                <c:pt idx="6320" formatCode="General">
                  <c:v>-9.6084011220079202E-2</c:v>
                </c:pt>
                <c:pt idx="6321" formatCode="General">
                  <c:v>-0.10615132936969</c:v>
                </c:pt>
                <c:pt idx="6322" formatCode="General">
                  <c:v>-0.11740389175792799</c:v>
                </c:pt>
                <c:pt idx="6323" formatCode="General">
                  <c:v>-0.130597790433303</c:v>
                </c:pt>
                <c:pt idx="6324" formatCode="General">
                  <c:v>-0.14595999655421299</c:v>
                </c:pt>
                <c:pt idx="6325" formatCode="General">
                  <c:v>-0.16403719342029899</c:v>
                </c:pt>
                <c:pt idx="6326" formatCode="General">
                  <c:v>-0.18475082579806401</c:v>
                </c:pt>
                <c:pt idx="6327" formatCode="General">
                  <c:v>-0.20766610901579</c:v>
                </c:pt>
                <c:pt idx="6328" formatCode="General">
                  <c:v>-0.23188529293842899</c:v>
                </c:pt>
                <c:pt idx="6329" formatCode="General">
                  <c:v>-0.256183871565134</c:v>
                </c:pt>
                <c:pt idx="6330" formatCode="General">
                  <c:v>-0.27961688603225698</c:v>
                </c:pt>
                <c:pt idx="6331" formatCode="General">
                  <c:v>-0.30083611258277099</c:v>
                </c:pt>
                <c:pt idx="6332" formatCode="General">
                  <c:v>-0.31954558042390901</c:v>
                </c:pt>
                <c:pt idx="6333" formatCode="General">
                  <c:v>-0.33638502951539201</c:v>
                </c:pt>
                <c:pt idx="6334" formatCode="General">
                  <c:v>-0.351973669277787</c:v>
                </c:pt>
                <c:pt idx="6335" formatCode="General">
                  <c:v>-0.36669174910386099</c:v>
                </c:pt>
                <c:pt idx="6336" formatCode="General">
                  <c:v>-0.380409129695576</c:v>
                </c:pt>
                <c:pt idx="6337" formatCode="General">
                  <c:v>-0.393648765308108</c:v>
                </c:pt>
                <c:pt idx="6338" formatCode="General">
                  <c:v>-0.40717707293708</c:v>
                </c:pt>
                <c:pt idx="6339" formatCode="General">
                  <c:v>-0.42064140704265901</c:v>
                </c:pt>
                <c:pt idx="6340" formatCode="General">
                  <c:v>-0.43253568291926597</c:v>
                </c:pt>
                <c:pt idx="6341" formatCode="General">
                  <c:v>-0.441585350332102</c:v>
                </c:pt>
                <c:pt idx="6342" formatCode="General">
                  <c:v>-0.44883562626027701</c:v>
                </c:pt>
                <c:pt idx="6343" formatCode="General">
                  <c:v>-0.45580237678509999</c:v>
                </c:pt>
                <c:pt idx="6344" formatCode="General">
                  <c:v>-0.46267064497930499</c:v>
                </c:pt>
                <c:pt idx="6345" formatCode="General">
                  <c:v>-0.46985209874272099</c:v>
                </c:pt>
                <c:pt idx="6346" formatCode="General">
                  <c:v>-0.47757081006520402</c:v>
                </c:pt>
                <c:pt idx="6347" formatCode="General">
                  <c:v>-0.48573279610870501</c:v>
                </c:pt>
                <c:pt idx="6348" formatCode="General">
                  <c:v>-0.49358501322320297</c:v>
                </c:pt>
                <c:pt idx="6349" formatCode="General">
                  <c:v>-0.50103743482719898</c:v>
                </c:pt>
                <c:pt idx="6350" formatCode="General">
                  <c:v>-0.509350292757343</c:v>
                </c:pt>
                <c:pt idx="6351" formatCode="General">
                  <c:v>-0.51812911049464605</c:v>
                </c:pt>
                <c:pt idx="6352" formatCode="General">
                  <c:v>-0.52617193768106096</c:v>
                </c:pt>
                <c:pt idx="6353" formatCode="General">
                  <c:v>-0.53403805402473004</c:v>
                </c:pt>
                <c:pt idx="6354" formatCode="General">
                  <c:v>-0.54300610475765299</c:v>
                </c:pt>
                <c:pt idx="6355" formatCode="General">
                  <c:v>-0.55361819958726</c:v>
                </c:pt>
                <c:pt idx="6356" formatCode="General">
                  <c:v>-0.56454824433485096</c:v>
                </c:pt>
                <c:pt idx="6357" formatCode="General">
                  <c:v>-0.57407260789880199</c:v>
                </c:pt>
                <c:pt idx="6358" formatCode="General">
                  <c:v>-0.58207523146582396</c:v>
                </c:pt>
                <c:pt idx="6359" formatCode="General">
                  <c:v>-0.58908103908671205</c:v>
                </c:pt>
                <c:pt idx="6360" formatCode="General">
                  <c:v>-0.59600513318168602</c:v>
                </c:pt>
                <c:pt idx="6361" formatCode="General">
                  <c:v>-0.60347727783044702</c:v>
                </c:pt>
                <c:pt idx="6362" formatCode="General">
                  <c:v>-0.61152070606857101</c:v>
                </c:pt>
                <c:pt idx="6363" formatCode="General">
                  <c:v>-0.61959081040483599</c:v>
                </c:pt>
                <c:pt idx="6364" formatCode="General">
                  <c:v>-0.62832673482094803</c:v>
                </c:pt>
                <c:pt idx="6365" formatCode="General">
                  <c:v>-0.63937378894456298</c:v>
                </c:pt>
                <c:pt idx="6366" formatCode="General">
                  <c:v>-0.65309680290683803</c:v>
                </c:pt>
                <c:pt idx="6367" formatCode="General">
                  <c:v>-0.66904504470038395</c:v>
                </c:pt>
                <c:pt idx="6368" formatCode="General">
                  <c:v>-0.68702359443402805</c:v>
                </c:pt>
                <c:pt idx="6369" formatCode="General">
                  <c:v>-0.70677330402502503</c:v>
                </c:pt>
                <c:pt idx="6370" formatCode="General">
                  <c:v>-0.72702439316957501</c:v>
                </c:pt>
                <c:pt idx="6371" formatCode="General">
                  <c:v>-0.74705903657509198</c:v>
                </c:pt>
                <c:pt idx="6372" formatCode="General">
                  <c:v>-0.76675017421880198</c:v>
                </c:pt>
                <c:pt idx="6373" formatCode="General">
                  <c:v>-0.78548312097082296</c:v>
                </c:pt>
                <c:pt idx="6374" formatCode="General">
                  <c:v>-0.802512321486064</c:v>
                </c:pt>
                <c:pt idx="6375" formatCode="General">
                  <c:v>-0.81770217985235705</c:v>
                </c:pt>
                <c:pt idx="6376" formatCode="General">
                  <c:v>-0.83113086297299099</c:v>
                </c:pt>
                <c:pt idx="6377" formatCode="General">
                  <c:v>-0.84195997680326096</c:v>
                </c:pt>
                <c:pt idx="6378" formatCode="General">
                  <c:v>-0.84972642084499805</c:v>
                </c:pt>
                <c:pt idx="6379" formatCode="General">
                  <c:v>-0.85494983201506602</c:v>
                </c:pt>
                <c:pt idx="6380" formatCode="General">
                  <c:v>-0.85819006117443897</c:v>
                </c:pt>
                <c:pt idx="6381" formatCode="General">
                  <c:v>-0.85922468101092297</c:v>
                </c:pt>
                <c:pt idx="6382" formatCode="General">
                  <c:v>-0.85793148201756897</c:v>
                </c:pt>
                <c:pt idx="6383" formatCode="General">
                  <c:v>-0.85520659304631896</c:v>
                </c:pt>
                <c:pt idx="6384" formatCode="General">
                  <c:v>-0.85146384743986003</c:v>
                </c:pt>
                <c:pt idx="6385" formatCode="General">
                  <c:v>-0.84700660794414095</c:v>
                </c:pt>
                <c:pt idx="6386" formatCode="General">
                  <c:v>-0.84218586356842695</c:v>
                </c:pt>
                <c:pt idx="6387" formatCode="General">
                  <c:v>-0.83769375873108998</c:v>
                </c:pt>
                <c:pt idx="6388" formatCode="General">
                  <c:v>-0.83472150207162599</c:v>
                </c:pt>
                <c:pt idx="6389" formatCode="General">
                  <c:v>-0.83323200464719205</c:v>
                </c:pt>
                <c:pt idx="6390" formatCode="General">
                  <c:v>-0.832741604493483</c:v>
                </c:pt>
                <c:pt idx="6391" formatCode="General">
                  <c:v>-0.83287222261081995</c:v>
                </c:pt>
                <c:pt idx="6392" formatCode="General">
                  <c:v>-0.83393540837273294</c:v>
                </c:pt>
                <c:pt idx="6393" formatCode="General">
                  <c:v>-0.83584160683487096</c:v>
                </c:pt>
                <c:pt idx="6394" formatCode="General">
                  <c:v>-0.83836318549527999</c:v>
                </c:pt>
                <c:pt idx="6395" formatCode="General">
                  <c:v>-0.84206600108871998</c:v>
                </c:pt>
                <c:pt idx="6396" formatCode="General">
                  <c:v>-0.84739695837460305</c:v>
                </c:pt>
                <c:pt idx="6397" formatCode="General">
                  <c:v>-0.85433491394740402</c:v>
                </c:pt>
                <c:pt idx="6398" formatCode="General">
                  <c:v>-0.86270278232820397</c:v>
                </c:pt>
                <c:pt idx="6399" formatCode="General">
                  <c:v>-0.87185653237019101</c:v>
                </c:pt>
                <c:pt idx="6400" formatCode="General">
                  <c:v>-0.87994323745135705</c:v>
                </c:pt>
                <c:pt idx="6401" formatCode="General">
                  <c:v>-0.88609162647190998</c:v>
                </c:pt>
                <c:pt idx="6402" formatCode="General">
                  <c:v>-0.89047846625216198</c:v>
                </c:pt>
                <c:pt idx="6403" formatCode="General">
                  <c:v>-0.89347031858563897</c:v>
                </c:pt>
                <c:pt idx="6404" formatCode="General">
                  <c:v>-0.89452499233900595</c:v>
                </c:pt>
                <c:pt idx="6405" formatCode="General">
                  <c:v>-0.892631587641183</c:v>
                </c:pt>
                <c:pt idx="6406" formatCode="General">
                  <c:v>-0.88832620271999596</c:v>
                </c:pt>
                <c:pt idx="6407" formatCode="General">
                  <c:v>-0.88231507116525498</c:v>
                </c:pt>
                <c:pt idx="6408" formatCode="General">
                  <c:v>-0.87411970924604399</c:v>
                </c:pt>
                <c:pt idx="6409" formatCode="General">
                  <c:v>-0.86334809200866902</c:v>
                </c:pt>
                <c:pt idx="6410" formatCode="General">
                  <c:v>-0.85058709689468803</c:v>
                </c:pt>
                <c:pt idx="6411" formatCode="General">
                  <c:v>-0.83593232538369699</c:v>
                </c:pt>
                <c:pt idx="6412" formatCode="General">
                  <c:v>-0.81949625569415196</c:v>
                </c:pt>
                <c:pt idx="6413" formatCode="General">
                  <c:v>-0.80185086303490305</c:v>
                </c:pt>
                <c:pt idx="6414" formatCode="General">
                  <c:v>-0.78364807611994802</c:v>
                </c:pt>
                <c:pt idx="6415" formatCode="General">
                  <c:v>-0.76639808197132897</c:v>
                </c:pt>
                <c:pt idx="6416" formatCode="General">
                  <c:v>-0.75114683813535699</c:v>
                </c:pt>
                <c:pt idx="6417" formatCode="General">
                  <c:v>-0.73690260507809402</c:v>
                </c:pt>
                <c:pt idx="6418" formatCode="General">
                  <c:v>-0.72155678458803596</c:v>
                </c:pt>
                <c:pt idx="6419" formatCode="General">
                  <c:v>-0.70515800702244202</c:v>
                </c:pt>
                <c:pt idx="6420" formatCode="General">
                  <c:v>-0.68890914832343098</c:v>
                </c:pt>
                <c:pt idx="6421" formatCode="General">
                  <c:v>-0.67204794196336104</c:v>
                </c:pt>
                <c:pt idx="6422" formatCode="General">
                  <c:v>-0.654434746063841</c:v>
                </c:pt>
                <c:pt idx="6423" formatCode="General">
                  <c:v>-0.63641287597510598</c:v>
                </c:pt>
                <c:pt idx="6424" formatCode="General">
                  <c:v>-0.61644843895963497</c:v>
                </c:pt>
                <c:pt idx="6425" formatCode="General">
                  <c:v>-0.59403179873752399</c:v>
                </c:pt>
                <c:pt idx="6426" formatCode="General">
                  <c:v>-0.57058240549325201</c:v>
                </c:pt>
                <c:pt idx="6427" formatCode="General">
                  <c:v>-0.54769344091456995</c:v>
                </c:pt>
                <c:pt idx="6428" formatCode="General">
                  <c:v>-0.52634602418354903</c:v>
                </c:pt>
                <c:pt idx="6429" formatCode="General">
                  <c:v>-0.50723059092175105</c:v>
                </c:pt>
                <c:pt idx="6430" formatCode="General">
                  <c:v>-0.49067071263705803</c:v>
                </c:pt>
                <c:pt idx="6431" formatCode="General">
                  <c:v>-0.47582314010362597</c:v>
                </c:pt>
                <c:pt idx="6432" formatCode="General">
                  <c:v>-0.461554251588498</c:v>
                </c:pt>
                <c:pt idx="6433" formatCode="General">
                  <c:v>-0.44705855912974701</c:v>
                </c:pt>
                <c:pt idx="6434" formatCode="General">
                  <c:v>-0.43219549458767897</c:v>
                </c:pt>
                <c:pt idx="6435" formatCode="General">
                  <c:v>-0.41674918520954202</c:v>
                </c:pt>
                <c:pt idx="6436" formatCode="General">
                  <c:v>-0.401218445506764</c:v>
                </c:pt>
                <c:pt idx="6437" formatCode="General">
                  <c:v>-0.38620766657482097</c:v>
                </c:pt>
                <c:pt idx="6438" formatCode="General">
                  <c:v>-0.37069857271184897</c:v>
                </c:pt>
                <c:pt idx="6439" formatCode="General">
                  <c:v>-0.35408541945826799</c:v>
                </c:pt>
                <c:pt idx="6440" formatCode="General">
                  <c:v>-0.33595709669243501</c:v>
                </c:pt>
                <c:pt idx="6441" formatCode="General">
                  <c:v>-0.31604626619940601</c:v>
                </c:pt>
                <c:pt idx="6442" formatCode="General">
                  <c:v>-0.29426982735811602</c:v>
                </c:pt>
                <c:pt idx="6443" formatCode="General">
                  <c:v>-0.26980492017652402</c:v>
                </c:pt>
                <c:pt idx="6444" formatCode="General">
                  <c:v>-0.24280413559583999</c:v>
                </c:pt>
                <c:pt idx="6445" formatCode="General">
                  <c:v>-0.21433484525548799</c:v>
                </c:pt>
                <c:pt idx="6446" formatCode="General">
                  <c:v>-0.18650513041448499</c:v>
                </c:pt>
                <c:pt idx="6447" formatCode="General">
                  <c:v>-0.160249304959273</c:v>
                </c:pt>
                <c:pt idx="6448" formatCode="General">
                  <c:v>-0.133890367595314</c:v>
                </c:pt>
                <c:pt idx="6449" formatCode="General">
                  <c:v>-0.106858006312283</c:v>
                </c:pt>
                <c:pt idx="6450" formatCode="General">
                  <c:v>-8.0144217371251894E-2</c:v>
                </c:pt>
                <c:pt idx="6451" formatCode="General">
                  <c:v>-5.4068772034592497E-2</c:v>
                </c:pt>
                <c:pt idx="6452" formatCode="General">
                  <c:v>-2.9057738147708401E-2</c:v>
                </c:pt>
                <c:pt idx="6453" formatCode="General">
                  <c:v>-5.6224978747025697E-3</c:v>
                </c:pt>
                <c:pt idx="6454" formatCode="General">
                  <c:v>1.69355879151168E-2</c:v>
                </c:pt>
                <c:pt idx="6455" formatCode="General">
                  <c:v>3.9349712003689301E-2</c:v>
                </c:pt>
                <c:pt idx="6456" formatCode="General">
                  <c:v>6.1420516198178302E-2</c:v>
                </c:pt>
                <c:pt idx="6457" formatCode="General">
                  <c:v>8.2885277777705907E-2</c:v>
                </c:pt>
                <c:pt idx="6458" formatCode="General">
                  <c:v>0.104087696397347</c:v>
                </c:pt>
                <c:pt idx="6459" formatCode="General">
                  <c:v>0.12603831393141901</c:v>
                </c:pt>
                <c:pt idx="6460" formatCode="General">
                  <c:v>0.149934111054465</c:v>
                </c:pt>
                <c:pt idx="6461" formatCode="General">
                  <c:v>0.174888311329263</c:v>
                </c:pt>
                <c:pt idx="6462" formatCode="General">
                  <c:v>0.19966976238562201</c:v>
                </c:pt>
                <c:pt idx="6463" formatCode="General">
                  <c:v>0.22408906786879401</c:v>
                </c:pt>
                <c:pt idx="6464" formatCode="General">
                  <c:v>0.24738362016339299</c:v>
                </c:pt>
                <c:pt idx="6465" formatCode="General">
                  <c:v>0.26992873121991101</c:v>
                </c:pt>
                <c:pt idx="6466" formatCode="General">
                  <c:v>0.29239203182328899</c:v>
                </c:pt>
                <c:pt idx="6467" formatCode="General">
                  <c:v>0.31369439214746703</c:v>
                </c:pt>
                <c:pt idx="6468" formatCode="General">
                  <c:v>0.33412273213795901</c:v>
                </c:pt>
                <c:pt idx="6469" formatCode="General">
                  <c:v>0.35477701426229802</c:v>
                </c:pt>
                <c:pt idx="6470" formatCode="General">
                  <c:v>0.37553856049298401</c:v>
                </c:pt>
                <c:pt idx="6471" formatCode="General">
                  <c:v>0.39611661226015499</c:v>
                </c:pt>
                <c:pt idx="6472" formatCode="General">
                  <c:v>0.415745466249624</c:v>
                </c:pt>
                <c:pt idx="6473" formatCode="General">
                  <c:v>0.43334844982163201</c:v>
                </c:pt>
                <c:pt idx="6474" formatCode="General">
                  <c:v>0.448937072334122</c:v>
                </c:pt>
                <c:pt idx="6475" formatCode="General">
                  <c:v>0.46261444372511401</c:v>
                </c:pt>
                <c:pt idx="6476" formatCode="General">
                  <c:v>0.47421013913804799</c:v>
                </c:pt>
                <c:pt idx="6477" formatCode="General">
                  <c:v>0.48410298873136298</c:v>
                </c:pt>
                <c:pt idx="6478" formatCode="General">
                  <c:v>0.49231463136440201</c:v>
                </c:pt>
                <c:pt idx="6479" formatCode="General">
                  <c:v>0.49914576363218099</c:v>
                </c:pt>
                <c:pt idx="6480" formatCode="General">
                  <c:v>0.50576766925262295</c:v>
                </c:pt>
                <c:pt idx="6481" formatCode="General">
                  <c:v>0.51251284706852396</c:v>
                </c:pt>
                <c:pt idx="6482" formatCode="General">
                  <c:v>0.51949482870626396</c:v>
                </c:pt>
                <c:pt idx="6483" formatCode="General">
                  <c:v>0.52724636604193498</c:v>
                </c:pt>
                <c:pt idx="6484" formatCode="General">
                  <c:v>0.53609314190406798</c:v>
                </c:pt>
                <c:pt idx="6485" formatCode="General">
                  <c:v>0.54556431347098999</c:v>
                </c:pt>
                <c:pt idx="6486" formatCode="General">
                  <c:v>0.55440148506312104</c:v>
                </c:pt>
                <c:pt idx="6487" formatCode="General">
                  <c:v>0.56220363717627997</c:v>
                </c:pt>
                <c:pt idx="6488" formatCode="General">
                  <c:v>0.57016135388115696</c:v>
                </c:pt>
                <c:pt idx="6489" formatCode="General">
                  <c:v>0.57947130493493104</c:v>
                </c:pt>
                <c:pt idx="6490" formatCode="General">
                  <c:v>0.58952579382449599</c:v>
                </c:pt>
                <c:pt idx="6491" formatCode="General">
                  <c:v>0.59992460057752495</c:v>
                </c:pt>
                <c:pt idx="6492" formatCode="General">
                  <c:v>0.61046370571753295</c:v>
                </c:pt>
                <c:pt idx="6493" formatCode="General">
                  <c:v>0.61982772005331699</c:v>
                </c:pt>
                <c:pt idx="6494" formatCode="General">
                  <c:v>0.62693895830500901</c:v>
                </c:pt>
                <c:pt idx="6495" formatCode="General">
                  <c:v>0.63180629603622696</c:v>
                </c:pt>
                <c:pt idx="6496" formatCode="General">
                  <c:v>0.63506366505470901</c:v>
                </c:pt>
                <c:pt idx="6497" formatCode="General">
                  <c:v>0.63716582774681096</c:v>
                </c:pt>
                <c:pt idx="6498" formatCode="General">
                  <c:v>0.63893751883846805</c:v>
                </c:pt>
                <c:pt idx="6499" formatCode="General">
                  <c:v>0.64160848787339697</c:v>
                </c:pt>
                <c:pt idx="6500" formatCode="General">
                  <c:v>0.64536875048824605</c:v>
                </c:pt>
                <c:pt idx="6501" formatCode="General">
                  <c:v>0.64993552447661695</c:v>
                </c:pt>
                <c:pt idx="6502" formatCode="General">
                  <c:v>0.65448317550652102</c:v>
                </c:pt>
                <c:pt idx="6503" formatCode="General">
                  <c:v>0.65775045481498495</c:v>
                </c:pt>
                <c:pt idx="6504" formatCode="General">
                  <c:v>0.65899916350500798</c:v>
                </c:pt>
                <c:pt idx="6505" formatCode="General">
                  <c:v>0.65864007906317601</c:v>
                </c:pt>
                <c:pt idx="6506" formatCode="General">
                  <c:v>0.65794627314550902</c:v>
                </c:pt>
                <c:pt idx="6507" formatCode="General">
                  <c:v>0.65809285572038201</c:v>
                </c:pt>
                <c:pt idx="6508" formatCode="General">
                  <c:v>0.65961223345973896</c:v>
                </c:pt>
                <c:pt idx="6509" formatCode="General">
                  <c:v>0.66211029069524197</c:v>
                </c:pt>
                <c:pt idx="6510" formatCode="General">
                  <c:v>0.66591481530442298</c:v>
                </c:pt>
                <c:pt idx="6511" formatCode="General">
                  <c:v>0.67158963509017999</c:v>
                </c:pt>
                <c:pt idx="6512" formatCode="General">
                  <c:v>0.67825162050225396</c:v>
                </c:pt>
                <c:pt idx="6513" formatCode="General">
                  <c:v>0.684764501541542</c:v>
                </c:pt>
                <c:pt idx="6514" formatCode="General">
                  <c:v>0.69072573601744602</c:v>
                </c:pt>
                <c:pt idx="6515" formatCode="General">
                  <c:v>0.69583826661022496</c:v>
                </c:pt>
                <c:pt idx="6516" formatCode="General">
                  <c:v>0.699861219820617</c:v>
                </c:pt>
                <c:pt idx="6517" formatCode="General">
                  <c:v>0.70258911300562499</c:v>
                </c:pt>
                <c:pt idx="6518" formatCode="General">
                  <c:v>0.70369214851489104</c:v>
                </c:pt>
                <c:pt idx="6519" formatCode="General">
                  <c:v>0.70325528924518499</c:v>
                </c:pt>
                <c:pt idx="6520" formatCode="General">
                  <c:v>0.70202642359543899</c:v>
                </c:pt>
                <c:pt idx="6521" formatCode="General">
                  <c:v>0.69985898819873704</c:v>
                </c:pt>
                <c:pt idx="6522" formatCode="General">
                  <c:v>0.69569512437374903</c:v>
                </c:pt>
                <c:pt idx="6523" formatCode="General">
                  <c:v>0.68959515501604696</c:v>
                </c:pt>
                <c:pt idx="6524" formatCode="General">
                  <c:v>0.68209451272230603</c:v>
                </c:pt>
                <c:pt idx="6525" formatCode="General">
                  <c:v>0.67362783911614099</c:v>
                </c:pt>
                <c:pt idx="6526" formatCode="General">
                  <c:v>0.66511773194595702</c:v>
                </c:pt>
                <c:pt idx="6527" formatCode="General">
                  <c:v>0.65702700163528005</c:v>
                </c:pt>
                <c:pt idx="6528" formatCode="General">
                  <c:v>0.64947642729072297</c:v>
                </c:pt>
                <c:pt idx="6529" formatCode="General">
                  <c:v>0.64279132685222296</c:v>
                </c:pt>
                <c:pt idx="6530" formatCode="General">
                  <c:v>0.63727255338107802</c:v>
                </c:pt>
                <c:pt idx="6531" formatCode="General">
                  <c:v>0.63270403707264</c:v>
                </c:pt>
                <c:pt idx="6532" formatCode="General">
                  <c:v>0.62850628407093301</c:v>
                </c:pt>
                <c:pt idx="6533" formatCode="General">
                  <c:v>0.62523022557123797</c:v>
                </c:pt>
                <c:pt idx="6534" formatCode="General">
                  <c:v>0.62398278514231498</c:v>
                </c:pt>
                <c:pt idx="6535" formatCode="General">
                  <c:v>0.62435185200840304</c:v>
                </c:pt>
                <c:pt idx="6536" formatCode="General">
                  <c:v>0.62561333085388104</c:v>
                </c:pt>
                <c:pt idx="6537" formatCode="General">
                  <c:v>0.62800106269572198</c:v>
                </c:pt>
                <c:pt idx="6538" formatCode="General">
                  <c:v>0.63217674272682101</c:v>
                </c:pt>
                <c:pt idx="6539" formatCode="General">
                  <c:v>0.63809100467603497</c:v>
                </c:pt>
                <c:pt idx="6540" formatCode="General">
                  <c:v>0.64558213580727397</c:v>
                </c:pt>
                <c:pt idx="6541" formatCode="General">
                  <c:v>0.65522429552023398</c:v>
                </c:pt>
                <c:pt idx="6542" formatCode="General">
                  <c:v>0.66627247231508402</c:v>
                </c:pt>
                <c:pt idx="6543" formatCode="General">
                  <c:v>0.67712145794564205</c:v>
                </c:pt>
                <c:pt idx="6544" formatCode="General">
                  <c:v>0.68698456025048305</c:v>
                </c:pt>
                <c:pt idx="6545" formatCode="General">
                  <c:v>0.69575829149522905</c:v>
                </c:pt>
                <c:pt idx="6546" formatCode="General">
                  <c:v>0.70399051870606899</c:v>
                </c:pt>
                <c:pt idx="6547" formatCode="General">
                  <c:v>0.71207935367769903</c:v>
                </c:pt>
                <c:pt idx="6548" formatCode="General">
                  <c:v>0.71938370647982997</c:v>
                </c:pt>
                <c:pt idx="6549" formatCode="General">
                  <c:v>0.72517759998548403</c:v>
                </c:pt>
                <c:pt idx="6550" formatCode="General">
                  <c:v>0.72948578054472601</c:v>
                </c:pt>
                <c:pt idx="6551" formatCode="General">
                  <c:v>0.73164381872421003</c:v>
                </c:pt>
                <c:pt idx="6552" formatCode="General">
                  <c:v>0.73102814917082004</c:v>
                </c:pt>
                <c:pt idx="6553" formatCode="General">
                  <c:v>0.72764893540070796</c:v>
                </c:pt>
                <c:pt idx="6554" formatCode="General">
                  <c:v>0.721540355089753</c:v>
                </c:pt>
                <c:pt idx="6555" formatCode="General">
                  <c:v>0.71302567790635396</c:v>
                </c:pt>
                <c:pt idx="6556" formatCode="General">
                  <c:v>0.70238711451916103</c:v>
                </c:pt>
                <c:pt idx="6557" formatCode="General">
                  <c:v>0.69035151983250798</c:v>
                </c:pt>
                <c:pt idx="6558" formatCode="General">
                  <c:v>0.67685671876534503</c:v>
                </c:pt>
                <c:pt idx="6559" formatCode="General">
                  <c:v>0.66184944258099199</c:v>
                </c:pt>
                <c:pt idx="6560" formatCode="General">
                  <c:v>0.64662277959574999</c:v>
                </c:pt>
                <c:pt idx="6561" formatCode="General">
                  <c:v>0.63189884452154899</c:v>
                </c:pt>
                <c:pt idx="6562" formatCode="General">
                  <c:v>0.61724342214609895</c:v>
                </c:pt>
                <c:pt idx="6563" formatCode="General">
                  <c:v>0.60289668113241102</c:v>
                </c:pt>
                <c:pt idx="6564" formatCode="General">
                  <c:v>0.58812636909097504</c:v>
                </c:pt>
                <c:pt idx="6565" formatCode="General">
                  <c:v>0.571835656300547</c:v>
                </c:pt>
                <c:pt idx="6566" formatCode="General">
                  <c:v>0.55474013984066695</c:v>
                </c:pt>
                <c:pt idx="6567" formatCode="General">
                  <c:v>0.53765066167554099</c:v>
                </c:pt>
                <c:pt idx="6568" formatCode="General">
                  <c:v>0.52100470678011102</c:v>
                </c:pt>
                <c:pt idx="6569" formatCode="General">
                  <c:v>0.50493372506482503</c:v>
                </c:pt>
                <c:pt idx="6570" formatCode="General">
                  <c:v>0.49025904387617297</c:v>
                </c:pt>
                <c:pt idx="6571" formatCode="General">
                  <c:v>0.47700556647794701</c:v>
                </c:pt>
                <c:pt idx="6572" formatCode="General">
                  <c:v>0.463711615075726</c:v>
                </c:pt>
                <c:pt idx="6573" formatCode="General">
                  <c:v>0.44991555126510302</c:v>
                </c:pt>
                <c:pt idx="6574" formatCode="General">
                  <c:v>0.43601976793055103</c:v>
                </c:pt>
                <c:pt idx="6575" formatCode="General">
                  <c:v>0.42235063919444599</c:v>
                </c:pt>
                <c:pt idx="6576" formatCode="General">
                  <c:v>0.40856435911315703</c:v>
                </c:pt>
                <c:pt idx="6577" formatCode="General">
                  <c:v>0.39497379763983897</c:v>
                </c:pt>
                <c:pt idx="6578" formatCode="General">
                  <c:v>0.38194344328448698</c:v>
                </c:pt>
                <c:pt idx="6579" formatCode="General">
                  <c:v>0.36898288822791597</c:v>
                </c:pt>
                <c:pt idx="6580" formatCode="General">
                  <c:v>0.35653022751504199</c:v>
                </c:pt>
                <c:pt idx="6581" formatCode="General">
                  <c:v>0.344685576188972</c:v>
                </c:pt>
                <c:pt idx="6582" formatCode="General">
                  <c:v>0.33277726339628999</c:v>
                </c:pt>
                <c:pt idx="6583" formatCode="General">
                  <c:v>0.32010823456818299</c:v>
                </c:pt>
                <c:pt idx="6584" formatCode="General">
                  <c:v>0.30634659414873</c:v>
                </c:pt>
                <c:pt idx="6585" formatCode="General">
                  <c:v>0.29126131110662501</c:v>
                </c:pt>
                <c:pt idx="6586" formatCode="General">
                  <c:v>0.27469104628068203</c:v>
                </c:pt>
                <c:pt idx="6587" formatCode="General">
                  <c:v>0.25675934827588098</c:v>
                </c:pt>
                <c:pt idx="6588" formatCode="General">
                  <c:v>0.237113215476982</c:v>
                </c:pt>
                <c:pt idx="6589" formatCode="General">
                  <c:v>0.21561935553421499</c:v>
                </c:pt>
                <c:pt idx="6590" formatCode="General">
                  <c:v>0.19342686054327801</c:v>
                </c:pt>
                <c:pt idx="6591" formatCode="General">
                  <c:v>0.17151847196824099</c:v>
                </c:pt>
                <c:pt idx="6592" formatCode="General">
                  <c:v>0.14977346538512401</c:v>
                </c:pt>
                <c:pt idx="6593" formatCode="General">
                  <c:v>0.127559098839955</c:v>
                </c:pt>
                <c:pt idx="6594" formatCode="General">
                  <c:v>0.10499990504357699</c:v>
                </c:pt>
                <c:pt idx="6595" formatCode="General">
                  <c:v>8.2986491602131604E-2</c:v>
                </c:pt>
                <c:pt idx="6596" formatCode="General">
                  <c:v>6.2313613658901798E-2</c:v>
                </c:pt>
                <c:pt idx="6597" formatCode="General">
                  <c:v>4.33428377098092E-2</c:v>
                </c:pt>
                <c:pt idx="6598" formatCode="General">
                  <c:v>2.56406860615205E-2</c:v>
                </c:pt>
                <c:pt idx="6599" formatCode="General">
                  <c:v>9.55719350091889E-3</c:v>
                </c:pt>
                <c:pt idx="6600" formatCode="General">
                  <c:v>-4.7174506388772E-3</c:v>
                </c:pt>
                <c:pt idx="6601" formatCode="General">
                  <c:v>-1.7022797855183E-2</c:v>
                </c:pt>
                <c:pt idx="6602" formatCode="General">
                  <c:v>-2.7372298890923099E-2</c:v>
                </c:pt>
                <c:pt idx="6603" formatCode="General">
                  <c:v>-3.6656504026207799E-2</c:v>
                </c:pt>
                <c:pt idx="6604" formatCode="General">
                  <c:v>-4.5436065636466003E-2</c:v>
                </c:pt>
                <c:pt idx="6605" formatCode="General">
                  <c:v>-5.4349891153089497E-2</c:v>
                </c:pt>
                <c:pt idx="6606" formatCode="General">
                  <c:v>-6.4330279821623801E-2</c:v>
                </c:pt>
                <c:pt idx="6607" formatCode="General">
                  <c:v>-7.5256211096099895E-2</c:v>
                </c:pt>
                <c:pt idx="6608" formatCode="General">
                  <c:v>-8.6197069181937994E-2</c:v>
                </c:pt>
                <c:pt idx="6609" formatCode="General">
                  <c:v>-9.7760687743995101E-2</c:v>
                </c:pt>
                <c:pt idx="6610" formatCode="General">
                  <c:v>-0.11042145220763901</c:v>
                </c:pt>
                <c:pt idx="6611" formatCode="General">
                  <c:v>-0.123590505947313</c:v>
                </c:pt>
                <c:pt idx="6612" formatCode="General">
                  <c:v>-0.137638737123951</c:v>
                </c:pt>
                <c:pt idx="6613" formatCode="General">
                  <c:v>-0.152278809122364</c:v>
                </c:pt>
                <c:pt idx="6614" formatCode="General">
                  <c:v>-0.16612588584434501</c:v>
                </c:pt>
                <c:pt idx="6615" formatCode="General">
                  <c:v>-0.17839060348826599</c:v>
                </c:pt>
                <c:pt idx="6616" formatCode="General">
                  <c:v>-0.18935290146527201</c:v>
                </c:pt>
                <c:pt idx="6617" formatCode="General">
                  <c:v>-0.19961286091470001</c:v>
                </c:pt>
                <c:pt idx="6618" formatCode="General">
                  <c:v>-0.20941443829291201</c:v>
                </c:pt>
                <c:pt idx="6619" formatCode="General">
                  <c:v>-0.218894742525226</c:v>
                </c:pt>
                <c:pt idx="6620" formatCode="General">
                  <c:v>-0.22814495233717599</c:v>
                </c:pt>
                <c:pt idx="6621" formatCode="General">
                  <c:v>-0.23787495077137299</c:v>
                </c:pt>
                <c:pt idx="6622" formatCode="General">
                  <c:v>-0.24909724730459501</c:v>
                </c:pt>
                <c:pt idx="6623" formatCode="General">
                  <c:v>-0.26275942791813101</c:v>
                </c:pt>
                <c:pt idx="6624" formatCode="General">
                  <c:v>-0.279189118984498</c:v>
                </c:pt>
                <c:pt idx="6625" formatCode="General">
                  <c:v>-0.29797013840849002</c:v>
                </c:pt>
                <c:pt idx="6626" formatCode="General">
                  <c:v>-0.31909669568077098</c:v>
                </c:pt>
                <c:pt idx="6627" formatCode="General">
                  <c:v>-0.34173614451283102</c:v>
                </c:pt>
                <c:pt idx="6628" formatCode="General">
                  <c:v>-0.364255074375608</c:v>
                </c:pt>
                <c:pt idx="6629" formatCode="General">
                  <c:v>-0.38567369245183297</c:v>
                </c:pt>
                <c:pt idx="6630" formatCode="General">
                  <c:v>-0.405105205331734</c:v>
                </c:pt>
                <c:pt idx="6631" formatCode="General">
                  <c:v>-0.422325306919483</c:v>
                </c:pt>
                <c:pt idx="6632" formatCode="General">
                  <c:v>-0.43701409631414001</c:v>
                </c:pt>
                <c:pt idx="6633" formatCode="General">
                  <c:v>-0.44934383020538399</c:v>
                </c:pt>
                <c:pt idx="6634" formatCode="General">
                  <c:v>-0.45963851626496399</c:v>
                </c:pt>
                <c:pt idx="6635" formatCode="General">
                  <c:v>-0.46733476367950599</c:v>
                </c:pt>
                <c:pt idx="6636" formatCode="General">
                  <c:v>-0.4726263360713</c:v>
                </c:pt>
                <c:pt idx="6637" formatCode="General">
                  <c:v>-0.47574468296696598</c:v>
                </c:pt>
                <c:pt idx="6638" formatCode="General">
                  <c:v>-0.47682046157500102</c:v>
                </c:pt>
                <c:pt idx="6639" formatCode="General">
                  <c:v>-0.47689381680612503</c:v>
                </c:pt>
                <c:pt idx="6640" formatCode="General">
                  <c:v>-0.47733804057717399</c:v>
                </c:pt>
                <c:pt idx="6641" formatCode="General">
                  <c:v>-0.47859659994350001</c:v>
                </c:pt>
                <c:pt idx="6642" formatCode="General">
                  <c:v>-0.48085949311458098</c:v>
                </c:pt>
                <c:pt idx="6643" formatCode="General">
                  <c:v>-0.48544171145140502</c:v>
                </c:pt>
                <c:pt idx="6644" formatCode="General">
                  <c:v>-0.49371340087134702</c:v>
                </c:pt>
                <c:pt idx="6645" formatCode="General">
                  <c:v>-0.50566546442485205</c:v>
                </c:pt>
                <c:pt idx="6646" formatCode="General">
                  <c:v>-0.52072216047205699</c:v>
                </c:pt>
                <c:pt idx="6647" formatCode="General">
                  <c:v>-0.53849484381301005</c:v>
                </c:pt>
                <c:pt idx="6648" formatCode="General">
                  <c:v>-0.55832835519691304</c:v>
                </c:pt>
                <c:pt idx="6649" formatCode="General">
                  <c:v>-0.58025644195561998</c:v>
                </c:pt>
                <c:pt idx="6650" formatCode="General">
                  <c:v>-0.60424606445219797</c:v>
                </c:pt>
                <c:pt idx="6651" formatCode="General">
                  <c:v>-0.62920908907989703</c:v>
                </c:pt>
                <c:pt idx="6652" formatCode="General">
                  <c:v>-0.655146070017115</c:v>
                </c:pt>
                <c:pt idx="6653" formatCode="General">
                  <c:v>-0.68197812312491801</c:v>
                </c:pt>
                <c:pt idx="6654" formatCode="General">
                  <c:v>-0.70818368072837501</c:v>
                </c:pt>
                <c:pt idx="6655" formatCode="General">
                  <c:v>-0.73263694428264403</c:v>
                </c:pt>
                <c:pt idx="6656" formatCode="General">
                  <c:v>-0.75536747619490996</c:v>
                </c:pt>
                <c:pt idx="6657" formatCode="General">
                  <c:v>-0.77685835628281297</c:v>
                </c:pt>
                <c:pt idx="6658" formatCode="General">
                  <c:v>-0.79667170865808101</c:v>
                </c:pt>
                <c:pt idx="6659" formatCode="General">
                  <c:v>-0.813779364825996</c:v>
                </c:pt>
                <c:pt idx="6660" formatCode="General">
                  <c:v>-0.82830303344678302</c:v>
                </c:pt>
                <c:pt idx="6661" formatCode="General">
                  <c:v>-0.84081899882227895</c:v>
                </c:pt>
                <c:pt idx="6662" formatCode="General">
                  <c:v>-0.85062064718131003</c:v>
                </c:pt>
                <c:pt idx="6663" formatCode="General">
                  <c:v>-0.856317712119543</c:v>
                </c:pt>
                <c:pt idx="6664" formatCode="General">
                  <c:v>-0.85739498031668404</c:v>
                </c:pt>
                <c:pt idx="6665" formatCode="General">
                  <c:v>-0.85403566680468102</c:v>
                </c:pt>
                <c:pt idx="6666" formatCode="General">
                  <c:v>-0.84666345758968797</c:v>
                </c:pt>
                <c:pt idx="6667" formatCode="General">
                  <c:v>-0.83578308817239799</c:v>
                </c:pt>
                <c:pt idx="6668" formatCode="General">
                  <c:v>-0.82269614860895701</c:v>
                </c:pt>
                <c:pt idx="6669" formatCode="General">
                  <c:v>-0.80888385708098598</c:v>
                </c:pt>
                <c:pt idx="6670" formatCode="General">
                  <c:v>-0.79513574820997901</c:v>
                </c:pt>
                <c:pt idx="6671" formatCode="General">
                  <c:v>-0.78277434628769904</c:v>
                </c:pt>
                <c:pt idx="6672" formatCode="General">
                  <c:v>-0.77331707460685295</c:v>
                </c:pt>
                <c:pt idx="6673" formatCode="General">
                  <c:v>-0.76821529348333795</c:v>
                </c:pt>
                <c:pt idx="6674" formatCode="General">
                  <c:v>-0.76761346736735903</c:v>
                </c:pt>
                <c:pt idx="6675" formatCode="General">
                  <c:v>-0.77106564869580396</c:v>
                </c:pt>
                <c:pt idx="6676" formatCode="General">
                  <c:v>-0.77773165793654597</c:v>
                </c:pt>
                <c:pt idx="6677" formatCode="General">
                  <c:v>-0.78622891327630795</c:v>
                </c:pt>
                <c:pt idx="6678" formatCode="General">
                  <c:v>-0.79617742101996503</c:v>
                </c:pt>
                <c:pt idx="6679" formatCode="General">
                  <c:v>-0.80751869729171799</c:v>
                </c:pt>
                <c:pt idx="6680" formatCode="General">
                  <c:v>-0.81995098223132501</c:v>
                </c:pt>
                <c:pt idx="6681" formatCode="General">
                  <c:v>-0.832821547107363</c:v>
                </c:pt>
                <c:pt idx="6682" formatCode="General">
                  <c:v>-0.84445761132417296</c:v>
                </c:pt>
                <c:pt idx="6683" formatCode="General">
                  <c:v>-0.85258682767781102</c:v>
                </c:pt>
                <c:pt idx="6684" formatCode="General">
                  <c:v>-0.85616180843019696</c:v>
                </c:pt>
                <c:pt idx="6685" formatCode="General">
                  <c:v>-0.85582533894741497</c:v>
                </c:pt>
                <c:pt idx="6686" formatCode="General">
                  <c:v>-0.85316847253142503</c:v>
                </c:pt>
                <c:pt idx="6687" formatCode="General">
                  <c:v>-0.84965395522394005</c:v>
                </c:pt>
                <c:pt idx="6688" formatCode="General">
                  <c:v>-0.84535802504270297</c:v>
                </c:pt>
                <c:pt idx="6689" formatCode="General">
                  <c:v>-0.83982646195833099</c:v>
                </c:pt>
                <c:pt idx="6690" formatCode="General">
                  <c:v>-0.83340082702928797</c:v>
                </c:pt>
                <c:pt idx="6691" formatCode="General">
                  <c:v>-0.82661948059357804</c:v>
                </c:pt>
                <c:pt idx="6692" formatCode="General">
                  <c:v>-0.81924757985716601</c:v>
                </c:pt>
                <c:pt idx="6693" formatCode="General">
                  <c:v>-0.81123433677652101</c:v>
                </c:pt>
                <c:pt idx="6694" formatCode="General">
                  <c:v>-0.80356950477768696</c:v>
                </c:pt>
                <c:pt idx="6695" formatCode="General">
                  <c:v>-0.79614642512149203</c:v>
                </c:pt>
                <c:pt idx="6696" formatCode="General">
                  <c:v>-0.78821006253423198</c:v>
                </c:pt>
                <c:pt idx="6697" formatCode="General">
                  <c:v>-0.77996435657124896</c:v>
                </c:pt>
                <c:pt idx="6698" formatCode="General">
                  <c:v>-0.77168750741792702</c:v>
                </c:pt>
                <c:pt idx="6699" formatCode="General">
                  <c:v>-0.76335634174202804</c:v>
                </c:pt>
                <c:pt idx="6700" formatCode="General">
                  <c:v>-0.75490460723786201</c:v>
                </c:pt>
                <c:pt idx="6701" formatCode="General">
                  <c:v>-0.74644220188460098</c:v>
                </c:pt>
                <c:pt idx="6702" formatCode="General">
                  <c:v>-0.73803289336275402</c:v>
                </c:pt>
                <c:pt idx="6703" formatCode="General">
                  <c:v>-0.72984331453653395</c:v>
                </c:pt>
                <c:pt idx="6704" formatCode="General">
                  <c:v>-0.72204414002099004</c:v>
                </c:pt>
                <c:pt idx="6705" formatCode="General">
                  <c:v>-0.71455274645307298</c:v>
                </c:pt>
                <c:pt idx="6706" formatCode="General">
                  <c:v>-0.70708780993312004</c:v>
                </c:pt>
                <c:pt idx="6707" formatCode="General">
                  <c:v>-0.69921627411710996</c:v>
                </c:pt>
                <c:pt idx="6708" formatCode="General">
                  <c:v>-0.69067306182642296</c:v>
                </c:pt>
                <c:pt idx="6709" formatCode="General">
                  <c:v>-0.68183026418007997</c:v>
                </c:pt>
                <c:pt idx="6710" formatCode="General">
                  <c:v>-0.67367699048379104</c:v>
                </c:pt>
                <c:pt idx="6711" formatCode="General">
                  <c:v>-0.66489308926195101</c:v>
                </c:pt>
                <c:pt idx="6712" formatCode="General">
                  <c:v>-0.65334360518171997</c:v>
                </c:pt>
                <c:pt idx="6713" formatCode="General">
                  <c:v>-0.63852038287364599</c:v>
                </c:pt>
                <c:pt idx="6714" formatCode="General">
                  <c:v>-0.62018158898688902</c:v>
                </c:pt>
                <c:pt idx="6715" formatCode="General">
                  <c:v>-0.59792256076561001</c:v>
                </c:pt>
                <c:pt idx="6716" formatCode="General">
                  <c:v>-0.57193976621462705</c:v>
                </c:pt>
                <c:pt idx="6717" formatCode="General">
                  <c:v>-0.54347873556813397</c:v>
                </c:pt>
                <c:pt idx="6718" formatCode="General">
                  <c:v>-0.51346684770001405</c:v>
                </c:pt>
                <c:pt idx="6719" formatCode="General">
                  <c:v>-0.48315270191922899</c:v>
                </c:pt>
                <c:pt idx="6720" formatCode="General">
                  <c:v>-0.453331839568339</c:v>
                </c:pt>
                <c:pt idx="6721" formatCode="General">
                  <c:v>-0.42383447710580102</c:v>
                </c:pt>
                <c:pt idx="6722" formatCode="General">
                  <c:v>-0.39503314467359801</c:v>
                </c:pt>
                <c:pt idx="6723" formatCode="General">
                  <c:v>-0.36734510415798799</c:v>
                </c:pt>
                <c:pt idx="6724" formatCode="General">
                  <c:v>-0.34148861422736798</c:v>
                </c:pt>
                <c:pt idx="6725" formatCode="General">
                  <c:v>-0.31768135768841299</c:v>
                </c:pt>
                <c:pt idx="6726" formatCode="General">
                  <c:v>-0.29608611411284502</c:v>
                </c:pt>
                <c:pt idx="6727" formatCode="General">
                  <c:v>-0.27721616582360997</c:v>
                </c:pt>
                <c:pt idx="6728" formatCode="General">
                  <c:v>-0.26031635355987398</c:v>
                </c:pt>
                <c:pt idx="6729" formatCode="General">
                  <c:v>-0.244359209305266</c:v>
                </c:pt>
                <c:pt idx="6730" formatCode="General">
                  <c:v>-0.229130933096788</c:v>
                </c:pt>
                <c:pt idx="6731" formatCode="General">
                  <c:v>-0.21571956674679801</c:v>
                </c:pt>
                <c:pt idx="6732" formatCode="General">
                  <c:v>-0.20482879766127399</c:v>
                </c:pt>
                <c:pt idx="6733" formatCode="General">
                  <c:v>-0.19541187227127499</c:v>
                </c:pt>
                <c:pt idx="6734" formatCode="General">
                  <c:v>-0.186081762643524</c:v>
                </c:pt>
                <c:pt idx="6735" formatCode="General">
                  <c:v>-0.17640766888734299</c:v>
                </c:pt>
                <c:pt idx="6736" formatCode="General">
                  <c:v>-0.165969284420354</c:v>
                </c:pt>
                <c:pt idx="6737" formatCode="General">
                  <c:v>-0.15356861098777499</c:v>
                </c:pt>
                <c:pt idx="6738" formatCode="General">
                  <c:v>-0.13826524355477701</c:v>
                </c:pt>
                <c:pt idx="6739" formatCode="General">
                  <c:v>-0.11986207641348399</c:v>
                </c:pt>
                <c:pt idx="6740" formatCode="General">
                  <c:v>-9.7845605006844499E-2</c:v>
                </c:pt>
                <c:pt idx="6741" formatCode="General">
                  <c:v>-7.2613024717533503E-2</c:v>
                </c:pt>
                <c:pt idx="6742" formatCode="General">
                  <c:v>-4.5796463180184703E-2</c:v>
                </c:pt>
                <c:pt idx="6743" formatCode="General">
                  <c:v>-1.7839920389391299E-2</c:v>
                </c:pt>
                <c:pt idx="6744" formatCode="General">
                  <c:v>1.1385379573990899E-2</c:v>
                </c:pt>
                <c:pt idx="6745" formatCode="General">
                  <c:v>4.14127778929426E-2</c:v>
                </c:pt>
                <c:pt idx="6746" formatCode="General">
                  <c:v>7.0874184207106394E-2</c:v>
                </c:pt>
                <c:pt idx="6747" formatCode="General">
                  <c:v>9.8259003891996002E-2</c:v>
                </c:pt>
                <c:pt idx="6748" formatCode="General">
                  <c:v>0.122804051369061</c:v>
                </c:pt>
                <c:pt idx="6749" formatCode="General">
                  <c:v>0.14414226908338601</c:v>
                </c:pt>
                <c:pt idx="6750" formatCode="General">
                  <c:v>0.16263472022078401</c:v>
                </c:pt>
                <c:pt idx="6751" formatCode="General">
                  <c:v>0.178427148888614</c:v>
                </c:pt>
                <c:pt idx="6752" formatCode="General">
                  <c:v>0.19151528206507401</c:v>
                </c:pt>
                <c:pt idx="6753" formatCode="General">
                  <c:v>0.20259056473402301</c:v>
                </c:pt>
                <c:pt idx="6754" formatCode="General">
                  <c:v>0.212940447022018</c:v>
                </c:pt>
                <c:pt idx="6755" formatCode="General">
                  <c:v>0.22360238457860199</c:v>
                </c:pt>
                <c:pt idx="6756" formatCode="General">
                  <c:v>0.23457014183730601</c:v>
                </c:pt>
                <c:pt idx="6757" formatCode="General">
                  <c:v>0.244868161989825</c:v>
                </c:pt>
                <c:pt idx="6758" formatCode="General">
                  <c:v>0.25407289987951798</c:v>
                </c:pt>
                <c:pt idx="6759" formatCode="General">
                  <c:v>0.26297844147396598</c:v>
                </c:pt>
                <c:pt idx="6760" formatCode="General">
                  <c:v>0.27225859196395802</c:v>
                </c:pt>
                <c:pt idx="6761" formatCode="General">
                  <c:v>0.28183691972715502</c:v>
                </c:pt>
                <c:pt idx="6762" formatCode="General">
                  <c:v>0.29159101863287901</c:v>
                </c:pt>
                <c:pt idx="6763" formatCode="General">
                  <c:v>0.30153438239557301</c:v>
                </c:pt>
                <c:pt idx="6764" formatCode="General">
                  <c:v>0.31109544025118102</c:v>
                </c:pt>
                <c:pt idx="6765" formatCode="General">
                  <c:v>0.319770206426365</c:v>
                </c:pt>
                <c:pt idx="6766" formatCode="General">
                  <c:v>0.32741495454453201</c:v>
                </c:pt>
                <c:pt idx="6767" formatCode="General">
                  <c:v>0.33453343442620798</c:v>
                </c:pt>
                <c:pt idx="6768" formatCode="General">
                  <c:v>0.341787477971847</c:v>
                </c:pt>
                <c:pt idx="6769" formatCode="General">
                  <c:v>0.34936088064785897</c:v>
                </c:pt>
                <c:pt idx="6770" formatCode="General">
                  <c:v>0.35726323748036598</c:v>
                </c:pt>
                <c:pt idx="6771" formatCode="General">
                  <c:v>0.36588127414895999</c:v>
                </c:pt>
                <c:pt idx="6772" formatCode="General">
                  <c:v>0.37502582066224299</c:v>
                </c:pt>
                <c:pt idx="6773" formatCode="General">
                  <c:v>0.38416468469559401</c:v>
                </c:pt>
                <c:pt idx="6774" formatCode="General">
                  <c:v>0.394182054329764</c:v>
                </c:pt>
                <c:pt idx="6775" formatCode="General">
                  <c:v>0.404638837107549</c:v>
                </c:pt>
                <c:pt idx="6776" formatCode="General">
                  <c:v>0.41379856558005901</c:v>
                </c:pt>
                <c:pt idx="6777" formatCode="General">
                  <c:v>0.42142678477164303</c:v>
                </c:pt>
                <c:pt idx="6778" formatCode="General">
                  <c:v>0.42915417234626502</c:v>
                </c:pt>
                <c:pt idx="6779" formatCode="General">
                  <c:v>0.43865798398473199</c:v>
                </c:pt>
                <c:pt idx="6780" formatCode="General">
                  <c:v>0.44998231883474898</c:v>
                </c:pt>
                <c:pt idx="6781" formatCode="General">
                  <c:v>0.462822013622184</c:v>
                </c:pt>
                <c:pt idx="6782" formatCode="General">
                  <c:v>0.47784639807111901</c:v>
                </c:pt>
                <c:pt idx="6783" formatCode="General">
                  <c:v>0.49521242204092902</c:v>
                </c:pt>
                <c:pt idx="6784" formatCode="General">
                  <c:v>0.51446078238306203</c:v>
                </c:pt>
                <c:pt idx="6785" formatCode="General">
                  <c:v>0.53485594444294204</c:v>
                </c:pt>
                <c:pt idx="6786" formatCode="General">
                  <c:v>0.55495379519252896</c:v>
                </c:pt>
                <c:pt idx="6787" formatCode="General">
                  <c:v>0.57382264217957002</c:v>
                </c:pt>
                <c:pt idx="6788" formatCode="General">
                  <c:v>0.59094994688237501</c:v>
                </c:pt>
                <c:pt idx="6789" formatCode="General">
                  <c:v>0.60617463734637</c:v>
                </c:pt>
                <c:pt idx="6790" formatCode="General">
                  <c:v>0.61954835806024799</c:v>
                </c:pt>
                <c:pt idx="6791" formatCode="General">
                  <c:v>0.631294740461397</c:v>
                </c:pt>
                <c:pt idx="6792" formatCode="General">
                  <c:v>0.64141708293585098</c:v>
                </c:pt>
                <c:pt idx="6793" formatCode="General">
                  <c:v>0.64946198147620504</c:v>
                </c:pt>
                <c:pt idx="6794" formatCode="General">
                  <c:v>0.65568846844676498</c:v>
                </c:pt>
                <c:pt idx="6795" formatCode="General">
                  <c:v>0.66056710822571196</c:v>
                </c:pt>
                <c:pt idx="6796" formatCode="General">
                  <c:v>0.66386818755500399</c:v>
                </c:pt>
                <c:pt idx="6797" formatCode="General">
                  <c:v>0.66597497819853901</c:v>
                </c:pt>
                <c:pt idx="6798" formatCode="General">
                  <c:v>0.66788575351429802</c:v>
                </c:pt>
                <c:pt idx="6799" formatCode="General">
                  <c:v>0.66916586081068496</c:v>
                </c:pt>
                <c:pt idx="6800" formatCode="General">
                  <c:v>0.66894657329097895</c:v>
                </c:pt>
                <c:pt idx="6801" formatCode="General">
                  <c:v>0.66797116518909305</c:v>
                </c:pt>
                <c:pt idx="6802" formatCode="General">
                  <c:v>0.66640086008032196</c:v>
                </c:pt>
                <c:pt idx="6803" formatCode="General">
                  <c:v>0.66464650995335295</c:v>
                </c:pt>
                <c:pt idx="6804" formatCode="General">
                  <c:v>0.66393416698963903</c:v>
                </c:pt>
                <c:pt idx="6805" formatCode="General">
                  <c:v>0.66405132312302195</c:v>
                </c:pt>
                <c:pt idx="6806" formatCode="General">
                  <c:v>0.66449014914486104</c:v>
                </c:pt>
                <c:pt idx="6807" formatCode="General">
                  <c:v>0.66494192963535104</c:v>
                </c:pt>
                <c:pt idx="6808" formatCode="General">
                  <c:v>0.66553608923079499</c:v>
                </c:pt>
                <c:pt idx="6809" formatCode="General">
                  <c:v>0.66720117375181698</c:v>
                </c:pt>
                <c:pt idx="6810" formatCode="General">
                  <c:v>0.67046812168525105</c:v>
                </c:pt>
                <c:pt idx="6811" formatCode="General">
                  <c:v>0.67541476260074795</c:v>
                </c:pt>
                <c:pt idx="6812" formatCode="General">
                  <c:v>0.68197532341074696</c:v>
                </c:pt>
                <c:pt idx="6813" formatCode="General">
                  <c:v>0.690373140830844</c:v>
                </c:pt>
                <c:pt idx="6814" formatCode="General">
                  <c:v>0.700637642665356</c:v>
                </c:pt>
                <c:pt idx="6815" formatCode="General">
                  <c:v>0.71105459402830795</c:v>
                </c:pt>
                <c:pt idx="6816" formatCode="General">
                  <c:v>0.72055834951400499</c:v>
                </c:pt>
                <c:pt idx="6817" formatCode="General">
                  <c:v>0.72943060195023701</c:v>
                </c:pt>
                <c:pt idx="6818" formatCode="General">
                  <c:v>0.73744934002042495</c:v>
                </c:pt>
                <c:pt idx="6819" formatCode="General">
                  <c:v>0.74413426612023104</c:v>
                </c:pt>
                <c:pt idx="6820" formatCode="General">
                  <c:v>0.74953237866155897</c:v>
                </c:pt>
                <c:pt idx="6821" formatCode="General">
                  <c:v>0.754004344107435</c:v>
                </c:pt>
                <c:pt idx="6822" formatCode="General">
                  <c:v>0.75763142685284401</c:v>
                </c:pt>
                <c:pt idx="6823" formatCode="General">
                  <c:v>0.760396071214967</c:v>
                </c:pt>
                <c:pt idx="6824" formatCode="General">
                  <c:v>0.76264761374652201</c:v>
                </c:pt>
                <c:pt idx="6825" formatCode="General">
                  <c:v>0.76456838318354003</c:v>
                </c:pt>
                <c:pt idx="6826" formatCode="General">
                  <c:v>0.76631794660845498</c:v>
                </c:pt>
                <c:pt idx="6827" formatCode="General">
                  <c:v>0.76792398830072295</c:v>
                </c:pt>
                <c:pt idx="6828" formatCode="General">
                  <c:v>0.768530466066357</c:v>
                </c:pt>
                <c:pt idx="6829" formatCode="General">
                  <c:v>0.76751357753803795</c:v>
                </c:pt>
                <c:pt idx="6830" formatCode="General">
                  <c:v>0.76478330193024402</c:v>
                </c:pt>
                <c:pt idx="6831" formatCode="General">
                  <c:v>0.759934966932446</c:v>
                </c:pt>
                <c:pt idx="6832" formatCode="General">
                  <c:v>0.75250616804732195</c:v>
                </c:pt>
                <c:pt idx="6833" formatCode="General">
                  <c:v>0.74266735534940798</c:v>
                </c:pt>
                <c:pt idx="6834" formatCode="General">
                  <c:v>0.73028684289763102</c:v>
                </c:pt>
                <c:pt idx="6835" formatCode="General">
                  <c:v>0.714979145409259</c:v>
                </c:pt>
                <c:pt idx="6836" formatCode="General">
                  <c:v>0.69736450120651505</c:v>
                </c:pt>
                <c:pt idx="6837" formatCode="General">
                  <c:v>0.67900551388368502</c:v>
                </c:pt>
                <c:pt idx="6838" formatCode="General">
                  <c:v>0.66025583984383496</c:v>
                </c:pt>
                <c:pt idx="6839" formatCode="General">
                  <c:v>0.64067748153172099</c:v>
                </c:pt>
                <c:pt idx="6840" formatCode="General">
                  <c:v>0.62093236128035501</c:v>
                </c:pt>
                <c:pt idx="6841" formatCode="General">
                  <c:v>0.60278822564802204</c:v>
                </c:pt>
                <c:pt idx="6842" formatCode="General">
                  <c:v>0.58727964609370698</c:v>
                </c:pt>
                <c:pt idx="6843" formatCode="General">
                  <c:v>0.57416816337859999</c:v>
                </c:pt>
                <c:pt idx="6844" formatCode="General">
                  <c:v>0.56478936281181202</c:v>
                </c:pt>
                <c:pt idx="6845" formatCode="General">
                  <c:v>0.56013777258923703</c:v>
                </c:pt>
                <c:pt idx="6846" formatCode="General">
                  <c:v>0.55907960041188598</c:v>
                </c:pt>
                <c:pt idx="6847" formatCode="General">
                  <c:v>0.56122369785080395</c:v>
                </c:pt>
                <c:pt idx="6848" formatCode="General">
                  <c:v>0.56561145111123101</c:v>
                </c:pt>
                <c:pt idx="6849" formatCode="General">
                  <c:v>0.57067612983235805</c:v>
                </c:pt>
                <c:pt idx="6850" formatCode="General">
                  <c:v>0.57658584820029102</c:v>
                </c:pt>
                <c:pt idx="6851" formatCode="General">
                  <c:v>0.58323850696078605</c:v>
                </c:pt>
                <c:pt idx="6852" formatCode="General">
                  <c:v>0.58917045004452795</c:v>
                </c:pt>
                <c:pt idx="6853" formatCode="General">
                  <c:v>0.59412021892674804</c:v>
                </c:pt>
                <c:pt idx="6854" formatCode="General">
                  <c:v>0.598111771506599</c:v>
                </c:pt>
                <c:pt idx="6855" formatCode="General">
                  <c:v>0.60026947256889895</c:v>
                </c:pt>
                <c:pt idx="6856" formatCode="General">
                  <c:v>0.59964844741005796</c:v>
                </c:pt>
                <c:pt idx="6857" formatCode="General">
                  <c:v>0.59522121524156202</c:v>
                </c:pt>
                <c:pt idx="6858" formatCode="General">
                  <c:v>0.58657092987188397</c:v>
                </c:pt>
                <c:pt idx="6859" formatCode="General">
                  <c:v>0.57414600802272098</c:v>
                </c:pt>
                <c:pt idx="6860" formatCode="General">
                  <c:v>0.558338136407449</c:v>
                </c:pt>
                <c:pt idx="6861" formatCode="General">
                  <c:v>0.53851354218274905</c:v>
                </c:pt>
                <c:pt idx="6862" formatCode="General">
                  <c:v>0.51488385031270101</c:v>
                </c:pt>
                <c:pt idx="6863" formatCode="General">
                  <c:v>0.48934458853481899</c:v>
                </c:pt>
                <c:pt idx="6864" formatCode="General">
                  <c:v>0.46348536307301802</c:v>
                </c:pt>
                <c:pt idx="6865" formatCode="General">
                  <c:v>0.43886157539776599</c:v>
                </c:pt>
                <c:pt idx="6866" formatCode="General">
                  <c:v>0.41632339029555798</c:v>
                </c:pt>
                <c:pt idx="6867" formatCode="General">
                  <c:v>0.39573706074417497</c:v>
                </c:pt>
                <c:pt idx="6868" formatCode="General">
                  <c:v>0.37751296363266701</c:v>
                </c:pt>
                <c:pt idx="6869" formatCode="General">
                  <c:v>0.36190001691559998</c:v>
                </c:pt>
                <c:pt idx="6870" formatCode="General">
                  <c:v>0.348857345028667</c:v>
                </c:pt>
                <c:pt idx="6871" formatCode="General">
                  <c:v>0.33786243815532302</c:v>
                </c:pt>
                <c:pt idx="6872" formatCode="General">
                  <c:v>0.32796918523419</c:v>
                </c:pt>
                <c:pt idx="6873" formatCode="General">
                  <c:v>0.318498502527851</c:v>
                </c:pt>
                <c:pt idx="6874" formatCode="General">
                  <c:v>0.30873441426439202</c:v>
                </c:pt>
                <c:pt idx="6875" formatCode="General">
                  <c:v>0.29839416310287098</c:v>
                </c:pt>
                <c:pt idx="6876" formatCode="General">
                  <c:v>0.28643687233788301</c:v>
                </c:pt>
                <c:pt idx="6877" formatCode="General">
                  <c:v>0.27187194156684702</c:v>
                </c:pt>
                <c:pt idx="6878" formatCode="General">
                  <c:v>0.255833511073978</c:v>
                </c:pt>
                <c:pt idx="6879" formatCode="General">
                  <c:v>0.23963048213643201</c:v>
                </c:pt>
                <c:pt idx="6880" formatCode="General">
                  <c:v>0.22373830793098501</c:v>
                </c:pt>
                <c:pt idx="6881" formatCode="General">
                  <c:v>0.20806197338211499</c:v>
                </c:pt>
                <c:pt idx="6882" formatCode="General">
                  <c:v>0.191346108607722</c:v>
                </c:pt>
                <c:pt idx="6883" formatCode="General">
                  <c:v>0.17333747920787301</c:v>
                </c:pt>
                <c:pt idx="6884" formatCode="General">
                  <c:v>0.155511524218446</c:v>
                </c:pt>
                <c:pt idx="6885" formatCode="General">
                  <c:v>0.138020264196381</c:v>
                </c:pt>
                <c:pt idx="6886" formatCode="General">
                  <c:v>0.119848138941151</c:v>
                </c:pt>
                <c:pt idx="6887" formatCode="General">
                  <c:v>0.10101696287216499</c:v>
                </c:pt>
                <c:pt idx="6888" formatCode="General">
                  <c:v>8.1927501431473301E-2</c:v>
                </c:pt>
                <c:pt idx="6889" formatCode="General">
                  <c:v>6.2724421484258594E-2</c:v>
                </c:pt>
                <c:pt idx="6890" formatCode="General">
                  <c:v>4.34490041667819E-2</c:v>
                </c:pt>
                <c:pt idx="6891" formatCode="General">
                  <c:v>2.499883041236E-2</c:v>
                </c:pt>
                <c:pt idx="6892" formatCode="General">
                  <c:v>8.3109735934735092E-3</c:v>
                </c:pt>
                <c:pt idx="6893" formatCode="General">
                  <c:v>-6.5278646308599801E-3</c:v>
                </c:pt>
                <c:pt idx="6894" formatCode="General">
                  <c:v>-1.90117808604033E-2</c:v>
                </c:pt>
                <c:pt idx="6895" formatCode="General">
                  <c:v>-2.9103828478342801E-2</c:v>
                </c:pt>
                <c:pt idx="6896" formatCode="General">
                  <c:v>-3.7431903036035698E-2</c:v>
                </c:pt>
                <c:pt idx="6897" formatCode="General">
                  <c:v>-4.5164786444863103E-2</c:v>
                </c:pt>
                <c:pt idx="6898" formatCode="General">
                  <c:v>-5.2875532291885602E-2</c:v>
                </c:pt>
                <c:pt idx="6899" formatCode="General">
                  <c:v>-6.0521786480195697E-2</c:v>
                </c:pt>
                <c:pt idx="6900" formatCode="General">
                  <c:v>-6.8075519506058793E-2</c:v>
                </c:pt>
                <c:pt idx="6901" formatCode="General">
                  <c:v>-7.4976043501022896E-2</c:v>
                </c:pt>
                <c:pt idx="6902" formatCode="General">
                  <c:v>-8.1518265139711693E-2</c:v>
                </c:pt>
                <c:pt idx="6903" formatCode="General">
                  <c:v>-8.8939347163640006E-2</c:v>
                </c:pt>
                <c:pt idx="6904" formatCode="General">
                  <c:v>-9.7057719577403695E-2</c:v>
                </c:pt>
                <c:pt idx="6905" formatCode="General">
                  <c:v>-0.10563198677807201</c:v>
                </c:pt>
                <c:pt idx="6906" formatCode="General">
                  <c:v>-0.11446617759345699</c:v>
                </c:pt>
                <c:pt idx="6907" formatCode="General">
                  <c:v>-0.12361351184364899</c:v>
                </c:pt>
                <c:pt idx="6908" formatCode="General">
                  <c:v>-0.13398476567109499</c:v>
                </c:pt>
                <c:pt idx="6909" formatCode="General">
                  <c:v>-0.145745815383092</c:v>
                </c:pt>
                <c:pt idx="6910" formatCode="General">
                  <c:v>-0.15823474113189601</c:v>
                </c:pt>
                <c:pt idx="6911" formatCode="General">
                  <c:v>-0.16996829499072</c:v>
                </c:pt>
                <c:pt idx="6912" formatCode="General">
                  <c:v>-0.18075813223314799</c:v>
                </c:pt>
                <c:pt idx="6913" formatCode="General">
                  <c:v>-0.19193189078728301</c:v>
                </c:pt>
                <c:pt idx="6914" formatCode="General">
                  <c:v>-0.204300652792829</c:v>
                </c:pt>
                <c:pt idx="6915" formatCode="General">
                  <c:v>-0.21827586644446001</c:v>
                </c:pt>
                <c:pt idx="6916" formatCode="General">
                  <c:v>-0.23421765480114601</c:v>
                </c:pt>
                <c:pt idx="6917" formatCode="General">
                  <c:v>-0.250786419477669</c:v>
                </c:pt>
                <c:pt idx="6918" formatCode="General">
                  <c:v>-0.265964036098427</c:v>
                </c:pt>
                <c:pt idx="6919" formatCode="General">
                  <c:v>-0.27929903504960302</c:v>
                </c:pt>
                <c:pt idx="6920" formatCode="General">
                  <c:v>-0.29135173406474502</c:v>
                </c:pt>
                <c:pt idx="6921" formatCode="General">
                  <c:v>-0.30330265694992697</c:v>
                </c:pt>
                <c:pt idx="6922" formatCode="General">
                  <c:v>-0.31610646233103701</c:v>
                </c:pt>
                <c:pt idx="6923" formatCode="General">
                  <c:v>-0.32920678145082899</c:v>
                </c:pt>
                <c:pt idx="6924" formatCode="General">
                  <c:v>-0.34082260992181801</c:v>
                </c:pt>
                <c:pt idx="6925" formatCode="General">
                  <c:v>-0.34960788216990601</c:v>
                </c:pt>
                <c:pt idx="6926" formatCode="General">
                  <c:v>-0.35618177116123301</c:v>
                </c:pt>
                <c:pt idx="6927" formatCode="General">
                  <c:v>-0.36207688264139498</c:v>
                </c:pt>
                <c:pt idx="6928" formatCode="General">
                  <c:v>-0.36765021528243602</c:v>
                </c:pt>
                <c:pt idx="6929" formatCode="General">
                  <c:v>-0.37252285135597801</c:v>
                </c:pt>
                <c:pt idx="6930" formatCode="General">
                  <c:v>-0.37673693922291002</c:v>
                </c:pt>
                <c:pt idx="6931" formatCode="General">
                  <c:v>-0.37998481622085101</c:v>
                </c:pt>
                <c:pt idx="6932" formatCode="General">
                  <c:v>-0.38296216308437903</c:v>
                </c:pt>
                <c:pt idx="6933" formatCode="General">
                  <c:v>-0.38660694206777602</c:v>
                </c:pt>
                <c:pt idx="6934" formatCode="General">
                  <c:v>-0.39020164854415201</c:v>
                </c:pt>
                <c:pt idx="6935" formatCode="General">
                  <c:v>-0.39326290145529702</c:v>
                </c:pt>
                <c:pt idx="6936" formatCode="General">
                  <c:v>-0.39522166900693001</c:v>
                </c:pt>
                <c:pt idx="6937" formatCode="General">
                  <c:v>-0.395927070440803</c:v>
                </c:pt>
                <c:pt idx="6938" formatCode="General">
                  <c:v>-0.39655469707022001</c:v>
                </c:pt>
                <c:pt idx="6939" formatCode="General">
                  <c:v>-0.39820986400145297</c:v>
                </c:pt>
                <c:pt idx="6940" formatCode="General">
                  <c:v>-0.401414207630021</c:v>
                </c:pt>
                <c:pt idx="6941" formatCode="General">
                  <c:v>-0.40560755600628801</c:v>
                </c:pt>
                <c:pt idx="6942" formatCode="General">
                  <c:v>-0.40979981457534798</c:v>
                </c:pt>
                <c:pt idx="6943" formatCode="General">
                  <c:v>-0.41476321287456902</c:v>
                </c:pt>
                <c:pt idx="6944" formatCode="General">
                  <c:v>-0.42187837578123799</c:v>
                </c:pt>
                <c:pt idx="6945" formatCode="General">
                  <c:v>-0.43169962107486198</c:v>
                </c:pt>
                <c:pt idx="6946" formatCode="General">
                  <c:v>-0.44391523079246398</c:v>
                </c:pt>
                <c:pt idx="6947" formatCode="General">
                  <c:v>-0.457910186514076</c:v>
                </c:pt>
                <c:pt idx="6948" formatCode="General">
                  <c:v>-0.47336891881795601</c:v>
                </c:pt>
                <c:pt idx="6949" formatCode="General">
                  <c:v>-0.489381534007929</c:v>
                </c:pt>
                <c:pt idx="6950" formatCode="General">
                  <c:v>-0.50489838786209795</c:v>
                </c:pt>
                <c:pt idx="6951" formatCode="General">
                  <c:v>-0.52041001619975902</c:v>
                </c:pt>
                <c:pt idx="6952" formatCode="General">
                  <c:v>-0.53654933909010605</c:v>
                </c:pt>
                <c:pt idx="6953" formatCode="General">
                  <c:v>-0.55291511969038998</c:v>
                </c:pt>
                <c:pt idx="6954" formatCode="General">
                  <c:v>-0.56872567370893201</c:v>
                </c:pt>
                <c:pt idx="6955" formatCode="General">
                  <c:v>-0.58323695915131502</c:v>
                </c:pt>
                <c:pt idx="6956" formatCode="General">
                  <c:v>-0.59653492718780898</c:v>
                </c:pt>
                <c:pt idx="6957" formatCode="General">
                  <c:v>-0.60856141063314095</c:v>
                </c:pt>
                <c:pt idx="6958" formatCode="General">
                  <c:v>-0.61936402343480701</c:v>
                </c:pt>
                <c:pt idx="6959" formatCode="General">
                  <c:v>-0.62875826924477496</c:v>
                </c:pt>
                <c:pt idx="6960" formatCode="General">
                  <c:v>-0.63633816285810096</c:v>
                </c:pt>
                <c:pt idx="6961" formatCode="General">
                  <c:v>-0.64203581703339296</c:v>
                </c:pt>
                <c:pt idx="6962" formatCode="General">
                  <c:v>-0.64594466670656803</c:v>
                </c:pt>
                <c:pt idx="6963" formatCode="General">
                  <c:v>-0.64810965700837797</c:v>
                </c:pt>
                <c:pt idx="6964" formatCode="General">
                  <c:v>-0.64850124253425101</c:v>
                </c:pt>
                <c:pt idx="6965" formatCode="General">
                  <c:v>-0.64710932488794204</c:v>
                </c:pt>
                <c:pt idx="6966" formatCode="General">
                  <c:v>-0.64409553874117398</c:v>
                </c:pt>
                <c:pt idx="6967" formatCode="General">
                  <c:v>-0.64048477077711696</c:v>
                </c:pt>
                <c:pt idx="6968" formatCode="General">
                  <c:v>-0.637053439118063</c:v>
                </c:pt>
                <c:pt idx="6969" formatCode="General">
                  <c:v>-0.63402394253267302</c:v>
                </c:pt>
                <c:pt idx="6970" formatCode="General">
                  <c:v>-0.63230395212561097</c:v>
                </c:pt>
                <c:pt idx="6971" formatCode="General">
                  <c:v>-0.63268780842365402</c:v>
                </c:pt>
                <c:pt idx="6972" formatCode="General">
                  <c:v>-0.63519940451943901</c:v>
                </c:pt>
                <c:pt idx="6973" formatCode="General">
                  <c:v>-0.63943795414980098</c:v>
                </c:pt>
                <c:pt idx="6974" formatCode="General">
                  <c:v>-0.64444407263757197</c:v>
                </c:pt>
                <c:pt idx="6975" formatCode="General">
                  <c:v>-0.650136098464558</c:v>
                </c:pt>
                <c:pt idx="6976" formatCode="General">
                  <c:v>-0.65739600239756302</c:v>
                </c:pt>
                <c:pt idx="6977" formatCode="General">
                  <c:v>-0.666978331672195</c:v>
                </c:pt>
                <c:pt idx="6978" formatCode="General">
                  <c:v>-0.67869783702630404</c:v>
                </c:pt>
                <c:pt idx="6979" formatCode="General">
                  <c:v>-0.69131084264832898</c:v>
                </c:pt>
                <c:pt idx="6980" formatCode="General">
                  <c:v>-0.70333022999807604</c:v>
                </c:pt>
                <c:pt idx="6981" formatCode="General">
                  <c:v>-0.71419628221510001</c:v>
                </c:pt>
                <c:pt idx="6982" formatCode="General">
                  <c:v>-0.72332099553691398</c:v>
                </c:pt>
                <c:pt idx="6983" formatCode="General">
                  <c:v>-0.72934504400524802</c:v>
                </c:pt>
                <c:pt idx="6984" formatCode="General">
                  <c:v>-0.73144791543173904</c:v>
                </c:pt>
                <c:pt idx="6985" formatCode="General">
                  <c:v>-0.72935989951962499</c:v>
                </c:pt>
                <c:pt idx="6986" formatCode="General">
                  <c:v>-0.72365530623013996</c:v>
                </c:pt>
                <c:pt idx="6987" formatCode="General">
                  <c:v>-0.71577065872530898</c:v>
                </c:pt>
                <c:pt idx="6988" formatCode="General">
                  <c:v>-0.70602923491069003</c:v>
                </c:pt>
                <c:pt idx="6989" formatCode="General">
                  <c:v>-0.693637025593968</c:v>
                </c:pt>
                <c:pt idx="6990" formatCode="General">
                  <c:v>-0.678445761384179</c:v>
                </c:pt>
                <c:pt idx="6991" formatCode="General">
                  <c:v>-0.66087099469955801</c:v>
                </c:pt>
                <c:pt idx="6992" formatCode="General">
                  <c:v>-0.64189937795431695</c:v>
                </c:pt>
                <c:pt idx="6993" formatCode="General">
                  <c:v>-0.62172608438552301</c:v>
                </c:pt>
                <c:pt idx="6994" formatCode="General">
                  <c:v>-0.59999611797223695</c:v>
                </c:pt>
                <c:pt idx="6995" formatCode="General">
                  <c:v>-0.577329774482644</c:v>
                </c:pt>
                <c:pt idx="6996" formatCode="General">
                  <c:v>-0.55519300792376902</c:v>
                </c:pt>
                <c:pt idx="6997" formatCode="General">
                  <c:v>-0.53557513291907499</c:v>
                </c:pt>
                <c:pt idx="6998" formatCode="General">
                  <c:v>-0.51952453247764097</c:v>
                </c:pt>
                <c:pt idx="6999" formatCode="General">
                  <c:v>-0.50707908296646997</c:v>
                </c:pt>
                <c:pt idx="7000" formatCode="General">
                  <c:v>-0.49741802844585498</c:v>
                </c:pt>
                <c:pt idx="7001" formatCode="General">
                  <c:v>-0.48999400041655899</c:v>
                </c:pt>
                <c:pt idx="7002" formatCode="General">
                  <c:v>-0.484691711093443</c:v>
                </c:pt>
                <c:pt idx="7003" formatCode="General">
                  <c:v>-0.481047829850966</c:v>
                </c:pt>
                <c:pt idx="7004" formatCode="General">
                  <c:v>-0.47907544849912698</c:v>
                </c:pt>
                <c:pt idx="7005" formatCode="General">
                  <c:v>-0.47893104609179099</c:v>
                </c:pt>
                <c:pt idx="7006" formatCode="General">
                  <c:v>-0.48105363121964501</c:v>
                </c:pt>
                <c:pt idx="7007" formatCode="General">
                  <c:v>-0.48597308318175297</c:v>
                </c:pt>
                <c:pt idx="7008" formatCode="General">
                  <c:v>-0.49267697165853502</c:v>
                </c:pt>
                <c:pt idx="7009" formatCode="General">
                  <c:v>-0.50002508779997601</c:v>
                </c:pt>
                <c:pt idx="7010" formatCode="General">
                  <c:v>-0.50825323636126596</c:v>
                </c:pt>
                <c:pt idx="7011" formatCode="General">
                  <c:v>-0.516476930538874</c:v>
                </c:pt>
                <c:pt idx="7012" formatCode="General">
                  <c:v>-0.52289203341866497</c:v>
                </c:pt>
                <c:pt idx="7013" formatCode="General">
                  <c:v>-0.52654137115821298</c:v>
                </c:pt>
                <c:pt idx="7014" formatCode="General">
                  <c:v>-0.52616534014269101</c:v>
                </c:pt>
                <c:pt idx="7015" formatCode="General">
                  <c:v>-0.52165442956420405</c:v>
                </c:pt>
                <c:pt idx="7016" formatCode="General">
                  <c:v>-0.51319856656805496</c:v>
                </c:pt>
                <c:pt idx="7017" formatCode="General">
                  <c:v>-0.50041745342827304</c:v>
                </c:pt>
                <c:pt idx="7018" formatCode="General">
                  <c:v>-0.48475592697027398</c:v>
                </c:pt>
                <c:pt idx="7019" formatCode="General">
                  <c:v>-0.46731166730767698</c:v>
                </c:pt>
                <c:pt idx="7020" formatCode="General">
                  <c:v>-0.44835827224889302</c:v>
                </c:pt>
                <c:pt idx="7021" formatCode="General">
                  <c:v>-0.42842315888928201</c:v>
                </c:pt>
                <c:pt idx="7022" formatCode="General">
                  <c:v>-0.40749379565293598</c:v>
                </c:pt>
                <c:pt idx="7023" formatCode="General">
                  <c:v>-0.38558761457880703</c:v>
                </c:pt>
                <c:pt idx="7024" formatCode="General">
                  <c:v>-0.36330786695129402</c:v>
                </c:pt>
                <c:pt idx="7025" formatCode="General">
                  <c:v>-0.34081012164980501</c:v>
                </c:pt>
                <c:pt idx="7026" formatCode="General">
                  <c:v>-0.31789142185584301</c:v>
                </c:pt>
                <c:pt idx="7027" formatCode="General">
                  <c:v>-0.29492389454414297</c:v>
                </c:pt>
                <c:pt idx="7028" formatCode="General">
                  <c:v>-0.27240452430819401</c:v>
                </c:pt>
                <c:pt idx="7029" formatCode="General">
                  <c:v>-0.25092613239730199</c:v>
                </c:pt>
                <c:pt idx="7030" formatCode="General">
                  <c:v>-0.230876452780926</c:v>
                </c:pt>
                <c:pt idx="7031" formatCode="General">
                  <c:v>-0.21164342341748299</c:v>
                </c:pt>
                <c:pt idx="7032" formatCode="General">
                  <c:v>-0.19265162429144</c:v>
                </c:pt>
                <c:pt idx="7033" formatCode="General">
                  <c:v>-0.174470977114451</c:v>
                </c:pt>
                <c:pt idx="7034" formatCode="General">
                  <c:v>-0.157878720461959</c:v>
                </c:pt>
                <c:pt idx="7035" formatCode="General">
                  <c:v>-0.142642921537456</c:v>
                </c:pt>
                <c:pt idx="7036" formatCode="General">
                  <c:v>-0.12923087507999101</c:v>
                </c:pt>
                <c:pt idx="7037" formatCode="General">
                  <c:v>-0.11873517050839701</c:v>
                </c:pt>
                <c:pt idx="7038" formatCode="General">
                  <c:v>-0.110805280672113</c:v>
                </c:pt>
                <c:pt idx="7039" formatCode="General">
                  <c:v>-0.10518351419785101</c:v>
                </c:pt>
                <c:pt idx="7040" formatCode="General">
                  <c:v>-0.10090641918027</c:v>
                </c:pt>
                <c:pt idx="7041" formatCode="General">
                  <c:v>-9.6758234480603694E-2</c:v>
                </c:pt>
                <c:pt idx="7042" formatCode="General">
                  <c:v>-9.2504471766787999E-2</c:v>
                </c:pt>
                <c:pt idx="7043" formatCode="General">
                  <c:v>-8.7574254675093999E-2</c:v>
                </c:pt>
                <c:pt idx="7044" formatCode="General">
                  <c:v>-8.1474054698606704E-2</c:v>
                </c:pt>
                <c:pt idx="7045" formatCode="General">
                  <c:v>-7.4552535542693699E-2</c:v>
                </c:pt>
                <c:pt idx="7046" formatCode="General">
                  <c:v>-6.7031715998852007E-2</c:v>
                </c:pt>
                <c:pt idx="7047" formatCode="General">
                  <c:v>-5.8765997943884797E-2</c:v>
                </c:pt>
                <c:pt idx="7048" formatCode="General">
                  <c:v>-4.9661790316683697E-2</c:v>
                </c:pt>
                <c:pt idx="7049" formatCode="General">
                  <c:v>-3.9400699287960798E-2</c:v>
                </c:pt>
                <c:pt idx="7050" formatCode="General">
                  <c:v>-2.8747679083637599E-2</c:v>
                </c:pt>
                <c:pt idx="7051" formatCode="General">
                  <c:v>-1.7998161335530401E-2</c:v>
                </c:pt>
                <c:pt idx="7052" formatCode="General">
                  <c:v>-7.1233467353905497E-3</c:v>
                </c:pt>
                <c:pt idx="7053" formatCode="General">
                  <c:v>3.5757199399933399E-3</c:v>
                </c:pt>
                <c:pt idx="7054" formatCode="General">
                  <c:v>1.4275416718442501E-2</c:v>
                </c:pt>
                <c:pt idx="7055" formatCode="General">
                  <c:v>2.5156661683452802E-2</c:v>
                </c:pt>
                <c:pt idx="7056" formatCode="General">
                  <c:v>3.6597485053894499E-2</c:v>
                </c:pt>
                <c:pt idx="7057" formatCode="General">
                  <c:v>4.9324396883677298E-2</c:v>
                </c:pt>
                <c:pt idx="7058" formatCode="General">
                  <c:v>6.3365164401951696E-2</c:v>
                </c:pt>
                <c:pt idx="7059" formatCode="General">
                  <c:v>7.7911562124239497E-2</c:v>
                </c:pt>
                <c:pt idx="7060" formatCode="General">
                  <c:v>9.2750274329869695E-2</c:v>
                </c:pt>
                <c:pt idx="7061" formatCode="General">
                  <c:v>0.107631340842679</c:v>
                </c:pt>
                <c:pt idx="7062" formatCode="General">
                  <c:v>0.122102493321181</c:v>
                </c:pt>
                <c:pt idx="7063" formatCode="General">
                  <c:v>0.13591601544154699</c:v>
                </c:pt>
                <c:pt idx="7064" formatCode="General">
                  <c:v>0.14983346467560599</c:v>
                </c:pt>
                <c:pt idx="7065" formatCode="General">
                  <c:v>0.16490954630284699</c:v>
                </c:pt>
                <c:pt idx="7066" formatCode="General">
                  <c:v>0.18101980942909099</c:v>
                </c:pt>
                <c:pt idx="7067" formatCode="General">
                  <c:v>0.19786828694327099</c:v>
                </c:pt>
                <c:pt idx="7068" formatCode="General">
                  <c:v>0.21515788255031401</c:v>
                </c:pt>
                <c:pt idx="7069" formatCode="General">
                  <c:v>0.23259289172914699</c:v>
                </c:pt>
                <c:pt idx="7070" formatCode="General">
                  <c:v>0.25057148405551799</c:v>
                </c:pt>
                <c:pt idx="7071" formatCode="General">
                  <c:v>0.26937440074086699</c:v>
                </c:pt>
                <c:pt idx="7072" formatCode="General">
                  <c:v>0.28856932964979198</c:v>
                </c:pt>
                <c:pt idx="7073" formatCode="General">
                  <c:v>0.30759750765037402</c:v>
                </c:pt>
                <c:pt idx="7074" formatCode="General">
                  <c:v>0.32569095528986802</c:v>
                </c:pt>
                <c:pt idx="7075" formatCode="General">
                  <c:v>0.34248664162919401</c:v>
                </c:pt>
                <c:pt idx="7076" formatCode="General">
                  <c:v>0.35773955898650101</c:v>
                </c:pt>
                <c:pt idx="7077" formatCode="General">
                  <c:v>0.37075687727995099</c:v>
                </c:pt>
                <c:pt idx="7078" formatCode="General">
                  <c:v>0.38167945545200399</c:v>
                </c:pt>
                <c:pt idx="7079" formatCode="General">
                  <c:v>0.392050372017829</c:v>
                </c:pt>
                <c:pt idx="7080" formatCode="General">
                  <c:v>0.40332973537873901</c:v>
                </c:pt>
                <c:pt idx="7081" formatCode="General">
                  <c:v>0.41484802274233101</c:v>
                </c:pt>
                <c:pt idx="7082" formatCode="General">
                  <c:v>0.42523833125002602</c:v>
                </c:pt>
                <c:pt idx="7083" formatCode="General">
                  <c:v>0.43426810097581903</c:v>
                </c:pt>
                <c:pt idx="7084" formatCode="General">
                  <c:v>0.44212938084694697</c:v>
                </c:pt>
                <c:pt idx="7085" formatCode="General">
                  <c:v>0.44788089755006799</c:v>
                </c:pt>
                <c:pt idx="7086" formatCode="General">
                  <c:v>0.45131972568495599</c:v>
                </c:pt>
                <c:pt idx="7087" formatCode="General">
                  <c:v>0.45403190050164099</c:v>
                </c:pt>
                <c:pt idx="7088" formatCode="General">
                  <c:v>0.45709984368866802</c:v>
                </c:pt>
                <c:pt idx="7089" formatCode="General">
                  <c:v>0.460864208365517</c:v>
                </c:pt>
                <c:pt idx="7090" formatCode="General">
                  <c:v>0.46489044489213099</c:v>
                </c:pt>
                <c:pt idx="7091" formatCode="General">
                  <c:v>0.46887346936831698</c:v>
                </c:pt>
                <c:pt idx="7092" formatCode="General">
                  <c:v>0.473185691160114</c:v>
                </c:pt>
                <c:pt idx="7093" formatCode="General">
                  <c:v>0.47819286640647302</c:v>
                </c:pt>
                <c:pt idx="7094" formatCode="General">
                  <c:v>0.48345247613796</c:v>
                </c:pt>
                <c:pt idx="7095" formatCode="General">
                  <c:v>0.48833574992440698</c:v>
                </c:pt>
                <c:pt idx="7096" formatCode="General">
                  <c:v>0.49420973150323799</c:v>
                </c:pt>
                <c:pt idx="7097" formatCode="General">
                  <c:v>0.50142445956489801</c:v>
                </c:pt>
                <c:pt idx="7098" formatCode="General">
                  <c:v>0.50857977385540798</c:v>
                </c:pt>
                <c:pt idx="7099" formatCode="General">
                  <c:v>0.51536411373907798</c:v>
                </c:pt>
                <c:pt idx="7100" formatCode="General">
                  <c:v>0.52125870723628598</c:v>
                </c:pt>
                <c:pt idx="7101" formatCode="General">
                  <c:v>0.52636563289502003</c:v>
                </c:pt>
                <c:pt idx="7102" formatCode="General">
                  <c:v>0.53142780257976097</c:v>
                </c:pt>
                <c:pt idx="7103" formatCode="General">
                  <c:v>0.53704517224034898</c:v>
                </c:pt>
                <c:pt idx="7104" formatCode="General">
                  <c:v>0.54323264420394801</c:v>
                </c:pt>
                <c:pt idx="7105" formatCode="General">
                  <c:v>0.54936529464705697</c:v>
                </c:pt>
                <c:pt idx="7106" formatCode="General">
                  <c:v>0.55555116815674999</c:v>
                </c:pt>
                <c:pt idx="7107" formatCode="General">
                  <c:v>0.562164006823616</c:v>
                </c:pt>
                <c:pt idx="7108" formatCode="General">
                  <c:v>0.56945159572336002</c:v>
                </c:pt>
                <c:pt idx="7109" formatCode="General">
                  <c:v>0.57735959171070494</c:v>
                </c:pt>
                <c:pt idx="7110" formatCode="General">
                  <c:v>0.585803886353371</c:v>
                </c:pt>
                <c:pt idx="7111" formatCode="General">
                  <c:v>0.59443301431455797</c:v>
                </c:pt>
                <c:pt idx="7112" formatCode="General">
                  <c:v>0.60280066283595402</c:v>
                </c:pt>
                <c:pt idx="7113" formatCode="General">
                  <c:v>0.61005855129652498</c:v>
                </c:pt>
                <c:pt idx="7114" formatCode="General">
                  <c:v>0.61570832116788299</c:v>
                </c:pt>
                <c:pt idx="7115" formatCode="General">
                  <c:v>0.62014945295010504</c:v>
                </c:pt>
                <c:pt idx="7116" formatCode="General">
                  <c:v>0.62275865273319897</c:v>
                </c:pt>
                <c:pt idx="7117" formatCode="General">
                  <c:v>0.62313769219567094</c:v>
                </c:pt>
                <c:pt idx="7118" formatCode="General">
                  <c:v>0.62185490083946005</c:v>
                </c:pt>
                <c:pt idx="7119" formatCode="General">
                  <c:v>0.61868332255603598</c:v>
                </c:pt>
                <c:pt idx="7120" formatCode="General">
                  <c:v>0.61319132688276201</c:v>
                </c:pt>
                <c:pt idx="7121" formatCode="General">
                  <c:v>0.60537589339559705</c:v>
                </c:pt>
                <c:pt idx="7122" formatCode="General">
                  <c:v>0.59577664085703796</c:v>
                </c:pt>
                <c:pt idx="7123" formatCode="General">
                  <c:v>0.58515366949521497</c:v>
                </c:pt>
                <c:pt idx="7124" formatCode="General">
                  <c:v>0.57367473606221298</c:v>
                </c:pt>
                <c:pt idx="7125" formatCode="General">
                  <c:v>0.56110920618364102</c:v>
                </c:pt>
                <c:pt idx="7126" formatCode="General">
                  <c:v>0.54752284484139102</c:v>
                </c:pt>
                <c:pt idx="7127" formatCode="General">
                  <c:v>0.533737359473621</c:v>
                </c:pt>
                <c:pt idx="7128" formatCode="General">
                  <c:v>0.52115751136949195</c:v>
                </c:pt>
                <c:pt idx="7129" formatCode="General">
                  <c:v>0.51124303691718698</c:v>
                </c:pt>
                <c:pt idx="7130" formatCode="General">
                  <c:v>0.50404929303519297</c:v>
                </c:pt>
                <c:pt idx="7131" formatCode="General">
                  <c:v>0.498547677776572</c:v>
                </c:pt>
                <c:pt idx="7132" formatCode="General">
                  <c:v>0.49568501536280402</c:v>
                </c:pt>
                <c:pt idx="7133" formatCode="General">
                  <c:v>0.496882320987034</c:v>
                </c:pt>
                <c:pt idx="7134" formatCode="General">
                  <c:v>0.50116262688587199</c:v>
                </c:pt>
                <c:pt idx="7135" formatCode="General">
                  <c:v>0.50704446892585198</c:v>
                </c:pt>
                <c:pt idx="7136" formatCode="General">
                  <c:v>0.51411337027350601</c:v>
                </c:pt>
                <c:pt idx="7137" formatCode="General">
                  <c:v>0.52251520027908605</c:v>
                </c:pt>
                <c:pt idx="7138" formatCode="General">
                  <c:v>0.53321237584871395</c:v>
                </c:pt>
                <c:pt idx="7139" formatCode="General">
                  <c:v>0.54614248386344899</c:v>
                </c:pt>
                <c:pt idx="7140" formatCode="General">
                  <c:v>0.56020316525602099</c:v>
                </c:pt>
                <c:pt idx="7141" formatCode="General">
                  <c:v>0.57472879901715201</c:v>
                </c:pt>
                <c:pt idx="7142" formatCode="General">
                  <c:v>0.58911229883735405</c:v>
                </c:pt>
                <c:pt idx="7143" formatCode="General">
                  <c:v>0.60420146179504597</c:v>
                </c:pt>
                <c:pt idx="7144" formatCode="General">
                  <c:v>0.62026758392048698</c:v>
                </c:pt>
                <c:pt idx="7145" formatCode="General">
                  <c:v>0.63633743492785899</c:v>
                </c:pt>
                <c:pt idx="7146" formatCode="General">
                  <c:v>0.65164918303833996</c:v>
                </c:pt>
                <c:pt idx="7147" formatCode="General">
                  <c:v>0.66516200549690296</c:v>
                </c:pt>
                <c:pt idx="7148" formatCode="General">
                  <c:v>0.67653939630931503</c:v>
                </c:pt>
                <c:pt idx="7149" formatCode="General">
                  <c:v>0.68612296550808005</c:v>
                </c:pt>
                <c:pt idx="7150" formatCode="General">
                  <c:v>0.69329919902155202</c:v>
                </c:pt>
                <c:pt idx="7151" formatCode="General">
                  <c:v>0.69662200264664598</c:v>
                </c:pt>
                <c:pt idx="7152" formatCode="General">
                  <c:v>0.69549517066239697</c:v>
                </c:pt>
                <c:pt idx="7153" formatCode="General">
                  <c:v>0.689577631543559</c:v>
                </c:pt>
                <c:pt idx="7154" formatCode="General">
                  <c:v>0.67892918285554404</c:v>
                </c:pt>
                <c:pt idx="7155" formatCode="General">
                  <c:v>0.66394608127945798</c:v>
                </c:pt>
                <c:pt idx="7156" formatCode="General">
                  <c:v>0.64493951137634697</c:v>
                </c:pt>
                <c:pt idx="7157" formatCode="General">
                  <c:v>0.62251205749001304</c:v>
                </c:pt>
                <c:pt idx="7158" formatCode="General">
                  <c:v>0.597606233128957</c:v>
                </c:pt>
                <c:pt idx="7159" formatCode="General">
                  <c:v>0.57159079545263103</c:v>
                </c:pt>
                <c:pt idx="7160" formatCode="General">
                  <c:v>0.54493221004577597</c:v>
                </c:pt>
                <c:pt idx="7161" formatCode="General">
                  <c:v>0.51796305210785998</c:v>
                </c:pt>
                <c:pt idx="7162" formatCode="General">
                  <c:v>0.49124992605366602</c:v>
                </c:pt>
                <c:pt idx="7163" formatCode="General">
                  <c:v>0.46576108216854201</c:v>
                </c:pt>
                <c:pt idx="7164" formatCode="General">
                  <c:v>0.44278518677287898</c:v>
                </c:pt>
                <c:pt idx="7165" formatCode="General">
                  <c:v>0.42258468889066497</c:v>
                </c:pt>
                <c:pt idx="7166" formatCode="General">
                  <c:v>0.404592775458887</c:v>
                </c:pt>
                <c:pt idx="7167" formatCode="General">
                  <c:v>0.38903779478885703</c:v>
                </c:pt>
                <c:pt idx="7168" formatCode="General">
                  <c:v>0.37684762349350798</c:v>
                </c:pt>
                <c:pt idx="7169" formatCode="General">
                  <c:v>0.36801410446861799</c:v>
                </c:pt>
                <c:pt idx="7170" formatCode="General">
                  <c:v>0.36289622927561399</c:v>
                </c:pt>
                <c:pt idx="7171" formatCode="General">
                  <c:v>0.36209999429366102</c:v>
                </c:pt>
                <c:pt idx="7172" formatCode="General">
                  <c:v>0.36455984311678202</c:v>
                </c:pt>
                <c:pt idx="7173" formatCode="General">
                  <c:v>0.36884076264360199</c:v>
                </c:pt>
                <c:pt idx="7174" formatCode="General">
                  <c:v>0.37411181479049599</c:v>
                </c:pt>
                <c:pt idx="7175" formatCode="General">
                  <c:v>0.37944151554281103</c:v>
                </c:pt>
                <c:pt idx="7176" formatCode="General">
                  <c:v>0.38408350102877198</c:v>
                </c:pt>
                <c:pt idx="7177" formatCode="General">
                  <c:v>0.387571065798481</c:v>
                </c:pt>
                <c:pt idx="7178" formatCode="General">
                  <c:v>0.38908617087387698</c:v>
                </c:pt>
                <c:pt idx="7179" formatCode="General">
                  <c:v>0.38836238048125998</c:v>
                </c:pt>
                <c:pt idx="7180" formatCode="General">
                  <c:v>0.38604133410755298</c:v>
                </c:pt>
                <c:pt idx="7181" formatCode="General">
                  <c:v>0.38190406224690099</c:v>
                </c:pt>
                <c:pt idx="7182" formatCode="General">
                  <c:v>0.37585808233120399</c:v>
                </c:pt>
                <c:pt idx="7183" formatCode="General">
                  <c:v>0.36787975065278</c:v>
                </c:pt>
                <c:pt idx="7184" formatCode="General">
                  <c:v>0.35802578337669</c:v>
                </c:pt>
                <c:pt idx="7185" formatCode="General">
                  <c:v>0.347207500395744</c:v>
                </c:pt>
                <c:pt idx="7186" formatCode="General">
                  <c:v>0.33607481475893802</c:v>
                </c:pt>
                <c:pt idx="7187" formatCode="General">
                  <c:v>0.325137502313947</c:v>
                </c:pt>
                <c:pt idx="7188" formatCode="General">
                  <c:v>0.314432604203634</c:v>
                </c:pt>
                <c:pt idx="7189" formatCode="General">
                  <c:v>0.30310438754149599</c:v>
                </c:pt>
                <c:pt idx="7190" formatCode="General">
                  <c:v>0.29032868360153302</c:v>
                </c:pt>
                <c:pt idx="7191" formatCode="General">
                  <c:v>0.27635451267243</c:v>
                </c:pt>
                <c:pt idx="7192" formatCode="General">
                  <c:v>0.26229834032052401</c:v>
                </c:pt>
                <c:pt idx="7193" formatCode="General">
                  <c:v>0.24935088278360101</c:v>
                </c:pt>
                <c:pt idx="7194" formatCode="General">
                  <c:v>0.23792152974994901</c:v>
                </c:pt>
                <c:pt idx="7195" formatCode="General">
                  <c:v>0.22695469615752401</c:v>
                </c:pt>
                <c:pt idx="7196" formatCode="General">
                  <c:v>0.21512948707999799</c:v>
                </c:pt>
                <c:pt idx="7197" formatCode="General">
                  <c:v>0.20275679335559099</c:v>
                </c:pt>
                <c:pt idx="7198" formatCode="General">
                  <c:v>0.19053283898199899</c:v>
                </c:pt>
                <c:pt idx="7199" formatCode="General">
                  <c:v>0.17766026360017501</c:v>
                </c:pt>
                <c:pt idx="7200" formatCode="General">
                  <c:v>0.163358498332485</c:v>
                </c:pt>
                <c:pt idx="7201" formatCode="General">
                  <c:v>0.14853522181957701</c:v>
                </c:pt>
                <c:pt idx="7202" formatCode="General">
                  <c:v>0.13442163454365</c:v>
                </c:pt>
                <c:pt idx="7203" formatCode="General">
                  <c:v>0.121970381157413</c:v>
                </c:pt>
                <c:pt idx="7204" formatCode="General">
                  <c:v>0.112370130927644</c:v>
                </c:pt>
                <c:pt idx="7205" formatCode="General">
                  <c:v>0.105240485137773</c:v>
                </c:pt>
                <c:pt idx="7206" formatCode="General">
                  <c:v>9.9437695101273996E-2</c:v>
                </c:pt>
                <c:pt idx="7207" formatCode="General">
                  <c:v>9.4026857715640802E-2</c:v>
                </c:pt>
                <c:pt idx="7208" formatCode="General">
                  <c:v>8.86538046825395E-2</c:v>
                </c:pt>
                <c:pt idx="7209" formatCode="General">
                  <c:v>8.3481579494560101E-2</c:v>
                </c:pt>
                <c:pt idx="7210" formatCode="General">
                  <c:v>7.7254631263342699E-2</c:v>
                </c:pt>
                <c:pt idx="7211" formatCode="General">
                  <c:v>7.0069556727462901E-2</c:v>
                </c:pt>
                <c:pt idx="7212" formatCode="General">
                  <c:v>6.2871455615188504E-2</c:v>
                </c:pt>
                <c:pt idx="7213" formatCode="General">
                  <c:v>5.49882000587694E-2</c:v>
                </c:pt>
                <c:pt idx="7214" formatCode="General">
                  <c:v>4.6266546697448903E-2</c:v>
                </c:pt>
                <c:pt idx="7215" formatCode="General">
                  <c:v>3.7099141268626797E-2</c:v>
                </c:pt>
                <c:pt idx="7216" formatCode="General">
                  <c:v>2.65266671844216E-2</c:v>
                </c:pt>
                <c:pt idx="7217" formatCode="General">
                  <c:v>1.3391849361923501E-2</c:v>
                </c:pt>
                <c:pt idx="7218" formatCode="General">
                  <c:v>-3.2129743365056601E-3</c:v>
                </c:pt>
                <c:pt idx="7219" formatCode="General">
                  <c:v>-2.3835928944540601E-2</c:v>
                </c:pt>
                <c:pt idx="7220" formatCode="General">
                  <c:v>-4.7570482117232901E-2</c:v>
                </c:pt>
                <c:pt idx="7221" formatCode="General">
                  <c:v>-7.3286551002959804E-2</c:v>
                </c:pt>
                <c:pt idx="7222" formatCode="General">
                  <c:v>-0.100642821411871</c:v>
                </c:pt>
                <c:pt idx="7223" formatCode="General">
                  <c:v>-0.12869470056721399</c:v>
                </c:pt>
                <c:pt idx="7224" formatCode="General">
                  <c:v>-0.15597280755161699</c:v>
                </c:pt>
                <c:pt idx="7225" formatCode="General">
                  <c:v>-0.18118579376521901</c:v>
                </c:pt>
                <c:pt idx="7226" formatCode="General">
                  <c:v>-0.20358361626465499</c:v>
                </c:pt>
                <c:pt idx="7227" formatCode="General">
                  <c:v>-0.22347382105326799</c:v>
                </c:pt>
                <c:pt idx="7228" formatCode="General">
                  <c:v>-0.24154099074000501</c:v>
                </c:pt>
                <c:pt idx="7229" formatCode="General">
                  <c:v>-0.258491275304221</c:v>
                </c:pt>
                <c:pt idx="7230" formatCode="General">
                  <c:v>-0.27453361580444202</c:v>
                </c:pt>
                <c:pt idx="7231" formatCode="General">
                  <c:v>-0.28891030615320201</c:v>
                </c:pt>
                <c:pt idx="7232" formatCode="General">
                  <c:v>-0.30118274188045102</c:v>
                </c:pt>
                <c:pt idx="7233" formatCode="General">
                  <c:v>-0.312880405662674</c:v>
                </c:pt>
                <c:pt idx="7234" formatCode="General">
                  <c:v>-0.32521731458778902</c:v>
                </c:pt>
                <c:pt idx="7235" formatCode="General">
                  <c:v>-0.33770437756334099</c:v>
                </c:pt>
                <c:pt idx="7236" formatCode="General">
                  <c:v>-0.350022133181976</c:v>
                </c:pt>
                <c:pt idx="7237" formatCode="General">
                  <c:v>-0.36196629649244</c:v>
                </c:pt>
                <c:pt idx="7238" formatCode="General">
                  <c:v>-0.373028377245959</c:v>
                </c:pt>
                <c:pt idx="7239" formatCode="General">
                  <c:v>-0.38242041073566801</c:v>
                </c:pt>
                <c:pt idx="7240" formatCode="General">
                  <c:v>-0.38962284717602103</c:v>
                </c:pt>
                <c:pt idx="7241" formatCode="General">
                  <c:v>-0.39535585678048801</c:v>
                </c:pt>
                <c:pt idx="7242" formatCode="General">
                  <c:v>-0.40103080949171299</c:v>
                </c:pt>
                <c:pt idx="7243" formatCode="General">
                  <c:v>-0.40692965040344697</c:v>
                </c:pt>
                <c:pt idx="7244" formatCode="General">
                  <c:v>-0.413399081154186</c:v>
                </c:pt>
                <c:pt idx="7245" formatCode="General">
                  <c:v>-0.42062054830902601</c:v>
                </c:pt>
                <c:pt idx="7246" formatCode="General">
                  <c:v>-0.42813175321559399</c:v>
                </c:pt>
                <c:pt idx="7247" formatCode="General">
                  <c:v>-0.43519752615332402</c:v>
                </c:pt>
                <c:pt idx="7248" formatCode="General">
                  <c:v>-0.44158128331931801</c:v>
                </c:pt>
                <c:pt idx="7249" formatCode="General">
                  <c:v>-0.44687158912062402</c:v>
                </c:pt>
                <c:pt idx="7250" formatCode="General">
                  <c:v>-0.45032206430350602</c:v>
                </c:pt>
                <c:pt idx="7251" formatCode="General">
                  <c:v>-0.452815406911179</c:v>
                </c:pt>
                <c:pt idx="7252" formatCode="General">
                  <c:v>-0.45503870198089702</c:v>
                </c:pt>
                <c:pt idx="7253" formatCode="General">
                  <c:v>-0.45790438227929198</c:v>
                </c:pt>
                <c:pt idx="7254" formatCode="General">
                  <c:v>-0.46193759508882898</c:v>
                </c:pt>
                <c:pt idx="7255" formatCode="General">
                  <c:v>-0.46674644989431802</c:v>
                </c:pt>
                <c:pt idx="7256" formatCode="General">
                  <c:v>-0.47228891898049002</c:v>
                </c:pt>
                <c:pt idx="7257" formatCode="General">
                  <c:v>-0.47844734680957401</c:v>
                </c:pt>
                <c:pt idx="7258" formatCode="General">
                  <c:v>-0.48483507810472998</c:v>
                </c:pt>
                <c:pt idx="7259" formatCode="General">
                  <c:v>-0.49125938181909301</c:v>
                </c:pt>
                <c:pt idx="7260" formatCode="General">
                  <c:v>-0.49747816181202698</c:v>
                </c:pt>
                <c:pt idx="7261" formatCode="General">
                  <c:v>-0.50326046536123004</c:v>
                </c:pt>
                <c:pt idx="7262" formatCode="General">
                  <c:v>-0.50909064530499004</c:v>
                </c:pt>
                <c:pt idx="7263" formatCode="General">
                  <c:v>-0.51484432219288701</c:v>
                </c:pt>
                <c:pt idx="7264" formatCode="General">
                  <c:v>-0.51912673809355903</c:v>
                </c:pt>
                <c:pt idx="7265" formatCode="General">
                  <c:v>-0.52082052161890602</c:v>
                </c:pt>
                <c:pt idx="7266" formatCode="General">
                  <c:v>-0.51999963006998895</c:v>
                </c:pt>
                <c:pt idx="7267" formatCode="General">
                  <c:v>-0.51791982001571801</c:v>
                </c:pt>
                <c:pt idx="7268" formatCode="General">
                  <c:v>-0.51576808269336205</c:v>
                </c:pt>
                <c:pt idx="7269" formatCode="General">
                  <c:v>-0.51349442843508397</c:v>
                </c:pt>
                <c:pt idx="7270" formatCode="General">
                  <c:v>-0.51121731081547706</c:v>
                </c:pt>
                <c:pt idx="7271" formatCode="General">
                  <c:v>-0.50992171398286301</c:v>
                </c:pt>
                <c:pt idx="7272" formatCode="General">
                  <c:v>-0.51056046542053601</c:v>
                </c:pt>
                <c:pt idx="7273" formatCode="General">
                  <c:v>-0.51362938883159304</c:v>
                </c:pt>
                <c:pt idx="7274" formatCode="General">
                  <c:v>-0.51841871667733397</c:v>
                </c:pt>
                <c:pt idx="7275" formatCode="General">
                  <c:v>-0.52301303270011801</c:v>
                </c:pt>
                <c:pt idx="7276" formatCode="General">
                  <c:v>-0.52705731484698404</c:v>
                </c:pt>
                <c:pt idx="7277" formatCode="General">
                  <c:v>-0.53063547443159398</c:v>
                </c:pt>
                <c:pt idx="7278" formatCode="General">
                  <c:v>-0.53251303101193304</c:v>
                </c:pt>
                <c:pt idx="7279" formatCode="General">
                  <c:v>-0.53250113433160295</c:v>
                </c:pt>
                <c:pt idx="7280" formatCode="General">
                  <c:v>-0.53149294015531301</c:v>
                </c:pt>
                <c:pt idx="7281" formatCode="General">
                  <c:v>-0.53010252536379898</c:v>
                </c:pt>
                <c:pt idx="7282" formatCode="General">
                  <c:v>-0.527009845488976</c:v>
                </c:pt>
                <c:pt idx="7283" formatCode="General">
                  <c:v>-0.52141639521053995</c:v>
                </c:pt>
                <c:pt idx="7284" formatCode="General">
                  <c:v>-0.51428158505481203</c:v>
                </c:pt>
                <c:pt idx="7285" formatCode="General">
                  <c:v>-0.50567320376487601</c:v>
                </c:pt>
                <c:pt idx="7286" formatCode="General">
                  <c:v>-0.49598018009427802</c:v>
                </c:pt>
                <c:pt idx="7287" formatCode="General">
                  <c:v>-0.48557072377749799</c:v>
                </c:pt>
                <c:pt idx="7288" formatCode="General">
                  <c:v>-0.47465607331029502</c:v>
                </c:pt>
                <c:pt idx="7289" formatCode="General">
                  <c:v>-0.46296731388214002</c:v>
                </c:pt>
                <c:pt idx="7290" formatCode="General">
                  <c:v>-0.45062100291384399</c:v>
                </c:pt>
                <c:pt idx="7291" formatCode="General">
                  <c:v>-0.43909695066146398</c:v>
                </c:pt>
                <c:pt idx="7292" formatCode="General">
                  <c:v>-0.42942122942077599</c:v>
                </c:pt>
                <c:pt idx="7293" formatCode="General">
                  <c:v>-0.42267787853633998</c:v>
                </c:pt>
                <c:pt idx="7294" formatCode="General">
                  <c:v>-0.41915560610358599</c:v>
                </c:pt>
                <c:pt idx="7295" formatCode="General">
                  <c:v>-0.41725595370998297</c:v>
                </c:pt>
                <c:pt idx="7296" formatCode="General">
                  <c:v>-0.41689096520917901</c:v>
                </c:pt>
                <c:pt idx="7297" formatCode="General">
                  <c:v>-0.41886599403093699</c:v>
                </c:pt>
                <c:pt idx="7298" formatCode="General">
                  <c:v>-0.42170329104245402</c:v>
                </c:pt>
                <c:pt idx="7299" formatCode="General">
                  <c:v>-0.42390259821501902</c:v>
                </c:pt>
                <c:pt idx="7300" formatCode="General">
                  <c:v>-0.426198877860126</c:v>
                </c:pt>
                <c:pt idx="7301" formatCode="General">
                  <c:v>-0.42922854456648701</c:v>
                </c:pt>
                <c:pt idx="7302" formatCode="General">
                  <c:v>-0.43208495855533702</c:v>
                </c:pt>
                <c:pt idx="7303" formatCode="General">
                  <c:v>-0.43481367341909499</c:v>
                </c:pt>
                <c:pt idx="7304" formatCode="General">
                  <c:v>-0.43787228739825501</c:v>
                </c:pt>
                <c:pt idx="7305" formatCode="General">
                  <c:v>-0.44101882909343398</c:v>
                </c:pt>
                <c:pt idx="7306" formatCode="General">
                  <c:v>-0.44455646678636102</c:v>
                </c:pt>
                <c:pt idx="7307" formatCode="General">
                  <c:v>-0.44815194495998001</c:v>
                </c:pt>
                <c:pt idx="7308" formatCode="General">
                  <c:v>-0.450690366631395</c:v>
                </c:pt>
                <c:pt idx="7309" formatCode="General">
                  <c:v>-0.45154993124572301</c:v>
                </c:pt>
                <c:pt idx="7310" formatCode="General">
                  <c:v>-0.45012785719542597</c:v>
                </c:pt>
                <c:pt idx="7311" formatCode="General">
                  <c:v>-0.44632424677659699</c:v>
                </c:pt>
                <c:pt idx="7312" formatCode="General">
                  <c:v>-0.44127099018299598</c:v>
                </c:pt>
                <c:pt idx="7313" formatCode="General">
                  <c:v>-0.43615222406649501</c:v>
                </c:pt>
                <c:pt idx="7314" formatCode="General">
                  <c:v>-0.43089282263580703</c:v>
                </c:pt>
                <c:pt idx="7315" formatCode="General">
                  <c:v>-0.42478908226124601</c:v>
                </c:pt>
                <c:pt idx="7316" formatCode="General">
                  <c:v>-0.418154288869865</c:v>
                </c:pt>
                <c:pt idx="7317" formatCode="General">
                  <c:v>-0.41095416407219598</c:v>
                </c:pt>
                <c:pt idx="7318" formatCode="General">
                  <c:v>-0.40236797424114501</c:v>
                </c:pt>
                <c:pt idx="7319" formatCode="General">
                  <c:v>-0.39289860855416903</c:v>
                </c:pt>
                <c:pt idx="7320" formatCode="General">
                  <c:v>-0.38365202970626899</c:v>
                </c:pt>
                <c:pt idx="7321" formatCode="General">
                  <c:v>-0.37512886784530702</c:v>
                </c:pt>
                <c:pt idx="7322" formatCode="General">
                  <c:v>-0.36647857746003598</c:v>
                </c:pt>
                <c:pt idx="7323" formatCode="General">
                  <c:v>-0.35829135186908001</c:v>
                </c:pt>
                <c:pt idx="7324" formatCode="General">
                  <c:v>-0.351983315361872</c:v>
                </c:pt>
                <c:pt idx="7325" formatCode="General">
                  <c:v>-0.34706389877271698</c:v>
                </c:pt>
                <c:pt idx="7326" formatCode="General">
                  <c:v>-0.34332304014743298</c:v>
                </c:pt>
                <c:pt idx="7327" formatCode="General">
                  <c:v>-0.34052505125465699</c:v>
                </c:pt>
                <c:pt idx="7328" formatCode="General">
                  <c:v>-0.33853014995820502</c:v>
                </c:pt>
                <c:pt idx="7329" formatCode="General">
                  <c:v>-0.33827046029197699</c:v>
                </c:pt>
                <c:pt idx="7330" formatCode="General">
                  <c:v>-0.34056935756180301</c:v>
                </c:pt>
                <c:pt idx="7331" formatCode="General">
                  <c:v>-0.34507989283069102</c:v>
                </c:pt>
                <c:pt idx="7332" formatCode="General">
                  <c:v>-0.350946964536274</c:v>
                </c:pt>
                <c:pt idx="7333" formatCode="General">
                  <c:v>-0.358577500136816</c:v>
                </c:pt>
                <c:pt idx="7334" formatCode="General">
                  <c:v>-0.367752215811253</c:v>
                </c:pt>
                <c:pt idx="7335" formatCode="General">
                  <c:v>-0.37698102439972903</c:v>
                </c:pt>
                <c:pt idx="7336" formatCode="General">
                  <c:v>-0.385420657431916</c:v>
                </c:pt>
                <c:pt idx="7337" formatCode="General">
                  <c:v>-0.39234001899642901</c:v>
                </c:pt>
                <c:pt idx="7338" formatCode="General">
                  <c:v>-0.396964739824817</c:v>
                </c:pt>
                <c:pt idx="7339" formatCode="General">
                  <c:v>-0.398292472336022</c:v>
                </c:pt>
                <c:pt idx="7340" formatCode="General">
                  <c:v>-0.39578578469177</c:v>
                </c:pt>
                <c:pt idx="7341" formatCode="General">
                  <c:v>-0.38963934787091598</c:v>
                </c:pt>
                <c:pt idx="7342" formatCode="General">
                  <c:v>-0.38024987519040199</c:v>
                </c:pt>
                <c:pt idx="7343" formatCode="General">
                  <c:v>-0.367961859321012</c:v>
                </c:pt>
                <c:pt idx="7344" formatCode="General">
                  <c:v>-0.35343460814754801</c:v>
                </c:pt>
                <c:pt idx="7345" formatCode="General">
                  <c:v>-0.33777783093430302</c:v>
                </c:pt>
                <c:pt idx="7346" formatCode="General">
                  <c:v>-0.32182538028847202</c:v>
                </c:pt>
                <c:pt idx="7347" formatCode="General">
                  <c:v>-0.30628122694972798</c:v>
                </c:pt>
                <c:pt idx="7348" formatCode="General">
                  <c:v>-0.291418578472178</c:v>
                </c:pt>
                <c:pt idx="7349" formatCode="General">
                  <c:v>-0.27707181138078602</c:v>
                </c:pt>
                <c:pt idx="7350" formatCode="General">
                  <c:v>-0.26314451820850998</c:v>
                </c:pt>
                <c:pt idx="7351" formatCode="General">
                  <c:v>-0.25025285997515201</c:v>
                </c:pt>
                <c:pt idx="7352" formatCode="General">
                  <c:v>-0.238900074286853</c:v>
                </c:pt>
                <c:pt idx="7353" formatCode="General">
                  <c:v>-0.22792251172243599</c:v>
                </c:pt>
                <c:pt idx="7354" formatCode="General">
                  <c:v>-0.217106157522474</c:v>
                </c:pt>
                <c:pt idx="7355" formatCode="General">
                  <c:v>-0.207103080555022</c:v>
                </c:pt>
                <c:pt idx="7356" formatCode="General">
                  <c:v>-0.197318420138589</c:v>
                </c:pt>
                <c:pt idx="7357" formatCode="General">
                  <c:v>-0.18762676575864701</c:v>
                </c:pt>
                <c:pt idx="7358" formatCode="General">
                  <c:v>-0.17798939124197199</c:v>
                </c:pt>
                <c:pt idx="7359" formatCode="General">
                  <c:v>-0.167922329779473</c:v>
                </c:pt>
                <c:pt idx="7360" formatCode="General">
                  <c:v>-0.15706420336864499</c:v>
                </c:pt>
                <c:pt idx="7361" formatCode="General">
                  <c:v>-0.14587859311760201</c:v>
                </c:pt>
                <c:pt idx="7362" formatCode="General">
                  <c:v>-0.13585188634738399</c:v>
                </c:pt>
                <c:pt idx="7363" formatCode="General">
                  <c:v>-0.127166218876894</c:v>
                </c:pt>
                <c:pt idx="7364" formatCode="General">
                  <c:v>-0.11830448792498501</c:v>
                </c:pt>
                <c:pt idx="7365" formatCode="General">
                  <c:v>-0.10884656420821601</c:v>
                </c:pt>
                <c:pt idx="7366" formatCode="General">
                  <c:v>-9.9052569505408694E-2</c:v>
                </c:pt>
                <c:pt idx="7367" formatCode="General">
                  <c:v>-8.8270775095192003E-2</c:v>
                </c:pt>
                <c:pt idx="7368" formatCode="General">
                  <c:v>-7.6590114260735795E-2</c:v>
                </c:pt>
                <c:pt idx="7369" formatCode="General">
                  <c:v>-6.4066428603122103E-2</c:v>
                </c:pt>
                <c:pt idx="7370" formatCode="General">
                  <c:v>-5.0148695396043302E-2</c:v>
                </c:pt>
                <c:pt idx="7371" formatCode="General">
                  <c:v>-3.5166257708490502E-2</c:v>
                </c:pt>
                <c:pt idx="7372" formatCode="General">
                  <c:v>-2.0109320538673401E-2</c:v>
                </c:pt>
                <c:pt idx="7373" formatCode="General">
                  <c:v>-4.9746200253772003E-3</c:v>
                </c:pt>
                <c:pt idx="7374" formatCode="General">
                  <c:v>1.0406856607425999E-2</c:v>
                </c:pt>
                <c:pt idx="7375" formatCode="General">
                  <c:v>2.4779355279767601E-2</c:v>
                </c:pt>
                <c:pt idx="7376" formatCode="General">
                  <c:v>3.8138835518218797E-2</c:v>
                </c:pt>
                <c:pt idx="7377" formatCode="General">
                  <c:v>5.0989291478493702E-2</c:v>
                </c:pt>
                <c:pt idx="7378" formatCode="General">
                  <c:v>6.3145557898444102E-2</c:v>
                </c:pt>
                <c:pt idx="7379" formatCode="General">
                  <c:v>7.3811011852079E-2</c:v>
                </c:pt>
                <c:pt idx="7380" formatCode="General">
                  <c:v>8.2277516280691396E-2</c:v>
                </c:pt>
                <c:pt idx="7381" formatCode="General">
                  <c:v>8.8492005642305194E-2</c:v>
                </c:pt>
                <c:pt idx="7382" formatCode="General">
                  <c:v>9.2197285827706907E-2</c:v>
                </c:pt>
                <c:pt idx="7383" formatCode="General">
                  <c:v>9.3685979408573594E-2</c:v>
                </c:pt>
                <c:pt idx="7384" formatCode="General">
                  <c:v>9.3916564285254606E-2</c:v>
                </c:pt>
                <c:pt idx="7385" formatCode="General">
                  <c:v>9.4009515970372201E-2</c:v>
                </c:pt>
                <c:pt idx="7386" formatCode="General">
                  <c:v>9.4287593910983902E-2</c:v>
                </c:pt>
                <c:pt idx="7387" formatCode="General">
                  <c:v>9.4467262545960703E-2</c:v>
                </c:pt>
                <c:pt idx="7388" formatCode="General">
                  <c:v>9.4628192525591501E-2</c:v>
                </c:pt>
                <c:pt idx="7389" formatCode="General">
                  <c:v>9.49211365765988E-2</c:v>
                </c:pt>
                <c:pt idx="7390" formatCode="General">
                  <c:v>9.5838690980652105E-2</c:v>
                </c:pt>
                <c:pt idx="7391" formatCode="General">
                  <c:v>9.8434525273394496E-2</c:v>
                </c:pt>
                <c:pt idx="7392" formatCode="General">
                  <c:v>0.10326349315663801</c:v>
                </c:pt>
                <c:pt idx="7393" formatCode="General">
                  <c:v>0.10983063462527901</c:v>
                </c:pt>
                <c:pt idx="7394" formatCode="General">
                  <c:v>0.11748206767559501</c:v>
                </c:pt>
                <c:pt idx="7395" formatCode="General">
                  <c:v>0.12645514667051899</c:v>
                </c:pt>
                <c:pt idx="7396" formatCode="General">
                  <c:v>0.13632652922008001</c:v>
                </c:pt>
                <c:pt idx="7397" formatCode="General">
                  <c:v>0.14657683652978701</c:v>
                </c:pt>
                <c:pt idx="7398" formatCode="General">
                  <c:v>0.15708428425760801</c:v>
                </c:pt>
                <c:pt idx="7399" formatCode="General">
                  <c:v>0.167947499765397</c:v>
                </c:pt>
                <c:pt idx="7400" formatCode="General">
                  <c:v>0.17979877054482099</c:v>
                </c:pt>
                <c:pt idx="7401" formatCode="General">
                  <c:v>0.19201326890296899</c:v>
                </c:pt>
                <c:pt idx="7402" formatCode="General">
                  <c:v>0.20383432741951199</c:v>
                </c:pt>
                <c:pt idx="7403" formatCode="General">
                  <c:v>0.21560495997255999</c:v>
                </c:pt>
                <c:pt idx="7404" formatCode="General">
                  <c:v>0.22723732219251999</c:v>
                </c:pt>
                <c:pt idx="7405" formatCode="General">
                  <c:v>0.23831386153845799</c:v>
                </c:pt>
                <c:pt idx="7406" formatCode="General">
                  <c:v>0.24820646790071299</c:v>
                </c:pt>
                <c:pt idx="7407" formatCode="General">
                  <c:v>0.25655330453883002</c:v>
                </c:pt>
                <c:pt idx="7408" formatCode="General">
                  <c:v>0.26371333728540802</c:v>
                </c:pt>
                <c:pt idx="7409" formatCode="General">
                  <c:v>0.27055093292238502</c:v>
                </c:pt>
                <c:pt idx="7410" formatCode="General">
                  <c:v>0.27836912712006301</c:v>
                </c:pt>
                <c:pt idx="7411" formatCode="General">
                  <c:v>0.28721691222138002</c:v>
                </c:pt>
                <c:pt idx="7412" formatCode="General">
                  <c:v>0.29635908534709499</c:v>
                </c:pt>
                <c:pt idx="7413" formatCode="General">
                  <c:v>0.305820866101781</c:v>
                </c:pt>
                <c:pt idx="7414" formatCode="General">
                  <c:v>0.315332357199411</c:v>
                </c:pt>
                <c:pt idx="7415" formatCode="General">
                  <c:v>0.323828232488584</c:v>
                </c:pt>
                <c:pt idx="7416" formatCode="General">
                  <c:v>0.33060789325254297</c:v>
                </c:pt>
                <c:pt idx="7417" formatCode="General">
                  <c:v>0.335661311775374</c:v>
                </c:pt>
                <c:pt idx="7418" formatCode="General">
                  <c:v>0.33910592362457997</c:v>
                </c:pt>
                <c:pt idx="7419" formatCode="General">
                  <c:v>0.34096867973665101</c:v>
                </c:pt>
                <c:pt idx="7420" formatCode="General">
                  <c:v>0.34161411126128</c:v>
                </c:pt>
                <c:pt idx="7421" formatCode="General">
                  <c:v>0.34152190700622198</c:v>
                </c:pt>
                <c:pt idx="7422" formatCode="General">
                  <c:v>0.34128017493811702</c:v>
                </c:pt>
                <c:pt idx="7423" formatCode="General">
                  <c:v>0.34109657235667601</c:v>
                </c:pt>
                <c:pt idx="7424" formatCode="General">
                  <c:v>0.34112130624189102</c:v>
                </c:pt>
                <c:pt idx="7425" formatCode="General">
                  <c:v>0.34202950729155301</c:v>
                </c:pt>
                <c:pt idx="7426" formatCode="General">
                  <c:v>0.34299246112565002</c:v>
                </c:pt>
                <c:pt idx="7427" formatCode="General">
                  <c:v>0.342400171891448</c:v>
                </c:pt>
                <c:pt idx="7428" formatCode="General">
                  <c:v>0.34005624208477703</c:v>
                </c:pt>
                <c:pt idx="7429" formatCode="General">
                  <c:v>0.33729440437158498</c:v>
                </c:pt>
                <c:pt idx="7430" formatCode="General">
                  <c:v>0.33479231191758402</c:v>
                </c:pt>
                <c:pt idx="7431" formatCode="General">
                  <c:v>0.33192206547279801</c:v>
                </c:pt>
                <c:pt idx="7432" formatCode="General">
                  <c:v>0.32887934367334798</c:v>
                </c:pt>
                <c:pt idx="7433" formatCode="General">
                  <c:v>0.32638540468692101</c:v>
                </c:pt>
                <c:pt idx="7434" formatCode="General">
                  <c:v>0.32421847262289699</c:v>
                </c:pt>
                <c:pt idx="7435" formatCode="General">
                  <c:v>0.32168882193742698</c:v>
                </c:pt>
                <c:pt idx="7436" formatCode="General">
                  <c:v>0.31919206463844602</c:v>
                </c:pt>
                <c:pt idx="7437" formatCode="General">
                  <c:v>0.31788805976915102</c:v>
                </c:pt>
                <c:pt idx="7438" formatCode="General">
                  <c:v>0.31793566341054902</c:v>
                </c:pt>
                <c:pt idx="7439" formatCode="General">
                  <c:v>0.31860838290466698</c:v>
                </c:pt>
                <c:pt idx="7440" formatCode="General">
                  <c:v>0.31974481535218202</c:v>
                </c:pt>
                <c:pt idx="7441" formatCode="General">
                  <c:v>0.32125105385263503</c:v>
                </c:pt>
                <c:pt idx="7442" formatCode="General">
                  <c:v>0.32216464878552098</c:v>
                </c:pt>
                <c:pt idx="7443" formatCode="General">
                  <c:v>0.32242561649360901</c:v>
                </c:pt>
                <c:pt idx="7444" formatCode="General">
                  <c:v>0.32189672138329101</c:v>
                </c:pt>
                <c:pt idx="7445" formatCode="General">
                  <c:v>0.320025228826607</c:v>
                </c:pt>
                <c:pt idx="7446" formatCode="General">
                  <c:v>0.318054737229301</c:v>
                </c:pt>
                <c:pt idx="7447" formatCode="General">
                  <c:v>0.31705971820986401</c:v>
                </c:pt>
                <c:pt idx="7448" formatCode="General">
                  <c:v>0.316698093373321</c:v>
                </c:pt>
                <c:pt idx="7449" formatCode="General">
                  <c:v>0.31695726183407902</c:v>
                </c:pt>
                <c:pt idx="7450" formatCode="General">
                  <c:v>0.31786897958396598</c:v>
                </c:pt>
                <c:pt idx="7451" formatCode="General">
                  <c:v>0.31801379316978801</c:v>
                </c:pt>
                <c:pt idx="7452" formatCode="General">
                  <c:v>0.31716119593905301</c:v>
                </c:pt>
                <c:pt idx="7453" formatCode="General">
                  <c:v>0.31620183345959302</c:v>
                </c:pt>
                <c:pt idx="7454" formatCode="General">
                  <c:v>0.31530289798142103</c:v>
                </c:pt>
                <c:pt idx="7455" formatCode="General">
                  <c:v>0.31384796416507499</c:v>
                </c:pt>
                <c:pt idx="7456" formatCode="General">
                  <c:v>0.31088944368128302</c:v>
                </c:pt>
                <c:pt idx="7457" formatCode="General">
                  <c:v>0.30643607374838799</c:v>
                </c:pt>
                <c:pt idx="7458" formatCode="General">
                  <c:v>0.30137408152149198</c:v>
                </c:pt>
                <c:pt idx="7459" formatCode="General">
                  <c:v>0.29549638171166298</c:v>
                </c:pt>
                <c:pt idx="7460" formatCode="General">
                  <c:v>0.28794124345446698</c:v>
                </c:pt>
                <c:pt idx="7461" formatCode="General">
                  <c:v>0.27951142407497398</c:v>
                </c:pt>
                <c:pt idx="7462" formatCode="General">
                  <c:v>0.27106070960402201</c:v>
                </c:pt>
                <c:pt idx="7463" formatCode="General">
                  <c:v>0.26255342525323999</c:v>
                </c:pt>
                <c:pt idx="7464" formatCode="General">
                  <c:v>0.25515802180905101</c:v>
                </c:pt>
                <c:pt idx="7465" formatCode="General">
                  <c:v>0.25010273837095798</c:v>
                </c:pt>
                <c:pt idx="7466" formatCode="General">
                  <c:v>0.24724760272818999</c:v>
                </c:pt>
                <c:pt idx="7467" formatCode="General">
                  <c:v>0.246170046644861</c:v>
                </c:pt>
                <c:pt idx="7468" formatCode="General">
                  <c:v>0.24724450559340599</c:v>
                </c:pt>
                <c:pt idx="7469" formatCode="General">
                  <c:v>0.250436665595198</c:v>
                </c:pt>
                <c:pt idx="7470" formatCode="General">
                  <c:v>0.25461843221949898</c:v>
                </c:pt>
                <c:pt idx="7471" formatCode="General">
                  <c:v>0.25925835851495099</c:v>
                </c:pt>
                <c:pt idx="7472" formatCode="General">
                  <c:v>0.263158858984754</c:v>
                </c:pt>
                <c:pt idx="7473" formatCode="General">
                  <c:v>0.26472884913031203</c:v>
                </c:pt>
                <c:pt idx="7474" formatCode="General">
                  <c:v>0.26287255724039699</c:v>
                </c:pt>
                <c:pt idx="7475" formatCode="General">
                  <c:v>0.25680074309009299</c:v>
                </c:pt>
                <c:pt idx="7476" formatCode="General">
                  <c:v>0.246805827185821</c:v>
                </c:pt>
                <c:pt idx="7477" formatCode="General">
                  <c:v>0.23394162130754001</c:v>
                </c:pt>
                <c:pt idx="7478" formatCode="General">
                  <c:v>0.21868335457919999</c:v>
                </c:pt>
                <c:pt idx="7479" formatCode="General">
                  <c:v>0.20119936388134099</c:v>
                </c:pt>
                <c:pt idx="7480" formatCode="General">
                  <c:v>0.182802401307536</c:v>
                </c:pt>
                <c:pt idx="7481" formatCode="General">
                  <c:v>0.16506760697599099</c:v>
                </c:pt>
                <c:pt idx="7482" formatCode="General">
                  <c:v>0.14806569906185901</c:v>
                </c:pt>
                <c:pt idx="7483" formatCode="General">
                  <c:v>0.13217908664976299</c:v>
                </c:pt>
                <c:pt idx="7484" formatCode="General">
                  <c:v>0.118761508476478</c:v>
                </c:pt>
                <c:pt idx="7485" formatCode="General">
                  <c:v>0.10834028830044599</c:v>
                </c:pt>
                <c:pt idx="7486" formatCode="General">
                  <c:v>0.100971354672175</c:v>
                </c:pt>
                <c:pt idx="7487" formatCode="General">
                  <c:v>9.7343619822288799E-2</c:v>
                </c:pt>
                <c:pt idx="7488" formatCode="General">
                  <c:v>9.8240116586760004E-2</c:v>
                </c:pt>
                <c:pt idx="7489" formatCode="General">
                  <c:v>0.103506433857508</c:v>
                </c:pt>
                <c:pt idx="7490" formatCode="General">
                  <c:v>0.111694516324368</c:v>
                </c:pt>
                <c:pt idx="7491" formatCode="General">
                  <c:v>0.120839114595281</c:v>
                </c:pt>
                <c:pt idx="7492" formatCode="General">
                  <c:v>0.12978019715595901</c:v>
                </c:pt>
                <c:pt idx="7493" formatCode="General">
                  <c:v>0.13783941768097399</c:v>
                </c:pt>
                <c:pt idx="7494" formatCode="General">
                  <c:v>0.144916416703084</c:v>
                </c:pt>
                <c:pt idx="7495" formatCode="General">
                  <c:v>0.151434258104853</c:v>
                </c:pt>
                <c:pt idx="7496" formatCode="General">
                  <c:v>0.157886049807692</c:v>
                </c:pt>
                <c:pt idx="7497" formatCode="General">
                  <c:v>0.16463362632387701</c:v>
                </c:pt>
                <c:pt idx="7498" formatCode="General">
                  <c:v>0.171188697548396</c:v>
                </c:pt>
                <c:pt idx="7499" formatCode="General">
                  <c:v>0.17619974326854199</c:v>
                </c:pt>
                <c:pt idx="7500" formatCode="General">
                  <c:v>0.179233707170945</c:v>
                </c:pt>
                <c:pt idx="7501" formatCode="General">
                  <c:v>0.18076824729005</c:v>
                </c:pt>
                <c:pt idx="7502" formatCode="General">
                  <c:v>0.18065801559147199</c:v>
                </c:pt>
                <c:pt idx="7503" formatCode="General">
                  <c:v>0.178558519815601</c:v>
                </c:pt>
                <c:pt idx="7504" formatCode="General">
                  <c:v>0.17460272943263899</c:v>
                </c:pt>
                <c:pt idx="7505" formatCode="General">
                  <c:v>0.169443941242959</c:v>
                </c:pt>
                <c:pt idx="7506" formatCode="General">
                  <c:v>0.16317266108692099</c:v>
                </c:pt>
                <c:pt idx="7507" formatCode="General">
                  <c:v>0.15519848244714601</c:v>
                </c:pt>
                <c:pt idx="7508" formatCode="General">
                  <c:v>0.14502227406960799</c:v>
                </c:pt>
                <c:pt idx="7509" formatCode="General">
                  <c:v>0.13346589813154799</c:v>
                </c:pt>
                <c:pt idx="7510" formatCode="General">
                  <c:v>0.121758287132038</c:v>
                </c:pt>
                <c:pt idx="7511" formatCode="General">
                  <c:v>0.110784011466383</c:v>
                </c:pt>
                <c:pt idx="7512" formatCode="General">
                  <c:v>0.101368410433901</c:v>
                </c:pt>
                <c:pt idx="7513" formatCode="General">
                  <c:v>9.3540924428075503E-2</c:v>
                </c:pt>
                <c:pt idx="7514" formatCode="General">
                  <c:v>8.7273170031813202E-2</c:v>
                </c:pt>
                <c:pt idx="7515" formatCode="General">
                  <c:v>8.2322580137327905E-2</c:v>
                </c:pt>
                <c:pt idx="7516" formatCode="General">
                  <c:v>7.8627830430644793E-2</c:v>
                </c:pt>
                <c:pt idx="7517" formatCode="General">
                  <c:v>7.6966534173035103E-2</c:v>
                </c:pt>
                <c:pt idx="7518" formatCode="General">
                  <c:v>7.7246720472508898E-2</c:v>
                </c:pt>
                <c:pt idx="7519" formatCode="General">
                  <c:v>7.78697865149027E-2</c:v>
                </c:pt>
                <c:pt idx="7520" formatCode="General">
                  <c:v>7.6950880549364498E-2</c:v>
                </c:pt>
                <c:pt idx="7521" formatCode="General">
                  <c:v>7.4983451449187805E-2</c:v>
                </c:pt>
                <c:pt idx="7522" formatCode="General">
                  <c:v>7.4416814908489601E-2</c:v>
                </c:pt>
                <c:pt idx="7523" formatCode="General">
                  <c:v>7.5451694955134194E-2</c:v>
                </c:pt>
                <c:pt idx="7524" formatCode="General">
                  <c:v>7.7247686869857404E-2</c:v>
                </c:pt>
                <c:pt idx="7525" formatCode="General">
                  <c:v>7.9740393609148905E-2</c:v>
                </c:pt>
                <c:pt idx="7526" formatCode="General">
                  <c:v>8.2846282463222898E-2</c:v>
                </c:pt>
                <c:pt idx="7527" formatCode="General">
                  <c:v>8.5689398630527699E-2</c:v>
                </c:pt>
                <c:pt idx="7528" formatCode="General">
                  <c:v>8.7673881313458504E-2</c:v>
                </c:pt>
                <c:pt idx="7529" formatCode="General">
                  <c:v>8.9747026746149899E-2</c:v>
                </c:pt>
                <c:pt idx="7530" formatCode="General">
                  <c:v>9.2347884098725797E-2</c:v>
                </c:pt>
                <c:pt idx="7531" formatCode="General">
                  <c:v>9.4455815327054202E-2</c:v>
                </c:pt>
                <c:pt idx="7532" formatCode="General">
                  <c:v>9.4970321557272794E-2</c:v>
                </c:pt>
                <c:pt idx="7533" formatCode="General">
                  <c:v>9.2711893553191593E-2</c:v>
                </c:pt>
                <c:pt idx="7534" formatCode="General">
                  <c:v>8.78103332729952E-2</c:v>
                </c:pt>
                <c:pt idx="7535" formatCode="General">
                  <c:v>8.1167642323662401E-2</c:v>
                </c:pt>
                <c:pt idx="7536" formatCode="General">
                  <c:v>7.2817926987375201E-2</c:v>
                </c:pt>
                <c:pt idx="7537" formatCode="General">
                  <c:v>6.3383844896539004E-2</c:v>
                </c:pt>
                <c:pt idx="7538" formatCode="General">
                  <c:v>5.3198380134107902E-2</c:v>
                </c:pt>
                <c:pt idx="7539" formatCode="General">
                  <c:v>4.2249288931800098E-2</c:v>
                </c:pt>
                <c:pt idx="7540" formatCode="General">
                  <c:v>3.11662505304456E-2</c:v>
                </c:pt>
                <c:pt idx="7541" formatCode="General">
                  <c:v>2.06992748488199E-2</c:v>
                </c:pt>
                <c:pt idx="7542" formatCode="General">
                  <c:v>1.0820545182516701E-2</c:v>
                </c:pt>
                <c:pt idx="7543" formatCode="General">
                  <c:v>2.0514972822013298E-3</c:v>
                </c:pt>
                <c:pt idx="7544" formatCode="General">
                  <c:v>-4.5946153896016303E-3</c:v>
                </c:pt>
                <c:pt idx="7545" formatCode="General">
                  <c:v>-8.86525523091501E-3</c:v>
                </c:pt>
                <c:pt idx="7546" formatCode="General">
                  <c:v>-1.11192621285625E-2</c:v>
                </c:pt>
                <c:pt idx="7547" formatCode="General">
                  <c:v>-1.2366634517777701E-2</c:v>
                </c:pt>
                <c:pt idx="7548" formatCode="General">
                  <c:v>-1.2833362318204099E-2</c:v>
                </c:pt>
                <c:pt idx="7549" formatCode="General">
                  <c:v>-1.2152452520577501E-2</c:v>
                </c:pt>
                <c:pt idx="7550" formatCode="General">
                  <c:v>-1.01293498601578E-2</c:v>
                </c:pt>
                <c:pt idx="7551" formatCode="General">
                  <c:v>-7.3350698437268302E-3</c:v>
                </c:pt>
                <c:pt idx="7552" formatCode="General">
                  <c:v>-3.99773603727668E-3</c:v>
                </c:pt>
                <c:pt idx="7553" formatCode="General">
                  <c:v>-1.3229897493938499E-4</c:v>
                </c:pt>
                <c:pt idx="7554" formatCode="General">
                  <c:v>3.0639360238015902E-3</c:v>
                </c:pt>
                <c:pt idx="7555" formatCode="General">
                  <c:v>5.0624358719383797E-3</c:v>
                </c:pt>
                <c:pt idx="7556" formatCode="General">
                  <c:v>5.3331381269331301E-3</c:v>
                </c:pt>
                <c:pt idx="7557" formatCode="General">
                  <c:v>3.7061687102399599E-3</c:v>
                </c:pt>
                <c:pt idx="7558" formatCode="General">
                  <c:v>9.7206283966382403E-4</c:v>
                </c:pt>
                <c:pt idx="7559" formatCode="General">
                  <c:v>-2.86396368726307E-3</c:v>
                </c:pt>
                <c:pt idx="7560" formatCode="General">
                  <c:v>-7.5957542451540903E-3</c:v>
                </c:pt>
                <c:pt idx="7561" formatCode="General">
                  <c:v>-1.2524356171999301E-2</c:v>
                </c:pt>
                <c:pt idx="7562" formatCode="General">
                  <c:v>-1.77650408710836E-2</c:v>
                </c:pt>
                <c:pt idx="7563" formatCode="General">
                  <c:v>-2.3291651113111201E-2</c:v>
                </c:pt>
                <c:pt idx="7564" formatCode="General">
                  <c:v>-2.8624988401651799E-2</c:v>
                </c:pt>
                <c:pt idx="7565" formatCode="General">
                  <c:v>-3.4180350513762302E-2</c:v>
                </c:pt>
                <c:pt idx="7566" formatCode="General">
                  <c:v>-4.0548325961830202E-2</c:v>
                </c:pt>
                <c:pt idx="7567" formatCode="General">
                  <c:v>-4.7949218419883699E-2</c:v>
                </c:pt>
                <c:pt idx="7568" formatCode="General">
                  <c:v>-5.6016097146247001E-2</c:v>
                </c:pt>
                <c:pt idx="7569" formatCode="General">
                  <c:v>-6.3787626241700396E-2</c:v>
                </c:pt>
                <c:pt idx="7570" formatCode="General">
                  <c:v>-7.1030999320625607E-2</c:v>
                </c:pt>
                <c:pt idx="7571" formatCode="General">
                  <c:v>-7.8125562702200099E-2</c:v>
                </c:pt>
                <c:pt idx="7572" formatCode="General">
                  <c:v>-8.4745283189986795E-2</c:v>
                </c:pt>
                <c:pt idx="7573" formatCode="General">
                  <c:v>-8.9733874547117606E-2</c:v>
                </c:pt>
                <c:pt idx="7574" formatCode="General">
                  <c:v>-9.2973986629087305E-2</c:v>
                </c:pt>
                <c:pt idx="7575" formatCode="General">
                  <c:v>-9.5068300553987101E-2</c:v>
                </c:pt>
                <c:pt idx="7576" formatCode="General">
                  <c:v>-9.6466717618504103E-2</c:v>
                </c:pt>
                <c:pt idx="7577" formatCode="General">
                  <c:v>-9.7122948200107195E-2</c:v>
                </c:pt>
                <c:pt idx="7578" formatCode="General">
                  <c:v>-9.6393165491813801E-2</c:v>
                </c:pt>
                <c:pt idx="7579" formatCode="General">
                  <c:v>-9.5098927960149196E-2</c:v>
                </c:pt>
                <c:pt idx="7580" formatCode="General">
                  <c:v>-9.3078443108288805E-2</c:v>
                </c:pt>
                <c:pt idx="7581" formatCode="General">
                  <c:v>-8.9071178401461004E-2</c:v>
                </c:pt>
                <c:pt idx="7582" formatCode="General">
                  <c:v>-8.4111318414287303E-2</c:v>
                </c:pt>
                <c:pt idx="7583" formatCode="General">
                  <c:v>-7.9407723803403496E-2</c:v>
                </c:pt>
                <c:pt idx="7584" formatCode="General">
                  <c:v>-7.4888308547493301E-2</c:v>
                </c:pt>
                <c:pt idx="7585" formatCode="General">
                  <c:v>-7.0633037149219105E-2</c:v>
                </c:pt>
                <c:pt idx="7586" formatCode="General">
                  <c:v>-6.7349309350487704E-2</c:v>
                </c:pt>
                <c:pt idx="7587" formatCode="General">
                  <c:v>-6.5340893481939097E-2</c:v>
                </c:pt>
                <c:pt idx="7588" formatCode="General">
                  <c:v>-6.5108437767917096E-2</c:v>
                </c:pt>
                <c:pt idx="7589" formatCode="General">
                  <c:v>-6.6945727151275197E-2</c:v>
                </c:pt>
                <c:pt idx="7590" formatCode="General">
                  <c:v>-7.0817770584683096E-2</c:v>
                </c:pt>
                <c:pt idx="7591" formatCode="General">
                  <c:v>-7.73587811731868E-2</c:v>
                </c:pt>
                <c:pt idx="7592" formatCode="General">
                  <c:v>-8.6580122451580102E-2</c:v>
                </c:pt>
                <c:pt idx="7593" formatCode="General">
                  <c:v>-9.7224567117731697E-2</c:v>
                </c:pt>
                <c:pt idx="7594" formatCode="General">
                  <c:v>-0.10703306505636</c:v>
                </c:pt>
                <c:pt idx="7595" formatCode="General">
                  <c:v>-0.114110475041609</c:v>
                </c:pt>
                <c:pt idx="7596" formatCode="General">
                  <c:v>-0.118576720222427</c:v>
                </c:pt>
                <c:pt idx="7597" formatCode="General">
                  <c:v>-0.12147062450309699</c:v>
                </c:pt>
                <c:pt idx="7598" formatCode="General">
                  <c:v>-0.123570714129816</c:v>
                </c:pt>
                <c:pt idx="7599" formatCode="General">
                  <c:v>-0.12551855573891399</c:v>
                </c:pt>
                <c:pt idx="7600" formatCode="General">
                  <c:v>-0.12775249991148499</c:v>
                </c:pt>
                <c:pt idx="7601" formatCode="General">
                  <c:v>-0.13035896502751201</c:v>
                </c:pt>
                <c:pt idx="7602" formatCode="General">
                  <c:v>-0.133267127125271</c:v>
                </c:pt>
                <c:pt idx="7603" formatCode="General">
                  <c:v>-0.13663204763954401</c:v>
                </c:pt>
                <c:pt idx="7604" formatCode="General">
                  <c:v>-0.14022928597921799</c:v>
                </c:pt>
                <c:pt idx="7605" formatCode="General">
                  <c:v>-0.14385816566422899</c:v>
                </c:pt>
                <c:pt idx="7606" formatCode="General">
                  <c:v>-0.14804576742381201</c:v>
                </c:pt>
                <c:pt idx="7607" formatCode="General">
                  <c:v>-0.15315607153285599</c:v>
                </c:pt>
                <c:pt idx="7608" formatCode="General">
                  <c:v>-0.15904932149721601</c:v>
                </c:pt>
                <c:pt idx="7609" formatCode="General">
                  <c:v>-0.16553267937428501</c:v>
                </c:pt>
                <c:pt idx="7610" formatCode="General">
                  <c:v>-0.17243583986111999</c:v>
                </c:pt>
                <c:pt idx="7611" formatCode="General">
                  <c:v>-0.18000428677909999</c:v>
                </c:pt>
                <c:pt idx="7612" formatCode="General">
                  <c:v>-0.18838808673027199</c:v>
                </c:pt>
                <c:pt idx="7613" formatCode="General">
                  <c:v>-0.19681896305433999</c:v>
                </c:pt>
                <c:pt idx="7614" formatCode="General">
                  <c:v>-0.204115836131879</c:v>
                </c:pt>
                <c:pt idx="7615" formatCode="General">
                  <c:v>-0.20861321716345799</c:v>
                </c:pt>
                <c:pt idx="7616" formatCode="General">
                  <c:v>-0.20996988898366201</c:v>
                </c:pt>
                <c:pt idx="7617" formatCode="General">
                  <c:v>-0.20904867724164</c:v>
                </c:pt>
                <c:pt idx="7618" formatCode="General">
                  <c:v>-0.20559917783477899</c:v>
                </c:pt>
                <c:pt idx="7619" formatCode="General">
                  <c:v>-0.20004518856167999</c:v>
                </c:pt>
                <c:pt idx="7620" formatCode="General">
                  <c:v>-0.19407245032505699</c:v>
                </c:pt>
                <c:pt idx="7621" formatCode="General">
                  <c:v>-0.18805299073961601</c:v>
                </c:pt>
                <c:pt idx="7622" formatCode="General">
                  <c:v>-0.181300065709217</c:v>
                </c:pt>
                <c:pt idx="7623" formatCode="General">
                  <c:v>-0.17462522084256599</c:v>
                </c:pt>
                <c:pt idx="7624" formatCode="General">
                  <c:v>-0.169237786919407</c:v>
                </c:pt>
                <c:pt idx="7625" formatCode="General">
                  <c:v>-0.16517170749464199</c:v>
                </c:pt>
                <c:pt idx="7626" formatCode="General">
                  <c:v>-0.16179277429550601</c:v>
                </c:pt>
                <c:pt idx="7627" formatCode="General">
                  <c:v>-0.15881290454163899</c:v>
                </c:pt>
                <c:pt idx="7628" formatCode="General">
                  <c:v>-0.156290868164837</c:v>
                </c:pt>
                <c:pt idx="7629" formatCode="General">
                  <c:v>-0.153894085417493</c:v>
                </c:pt>
                <c:pt idx="7630" formatCode="General">
                  <c:v>-0.15074114417303999</c:v>
                </c:pt>
                <c:pt idx="7631" formatCode="General">
                  <c:v>-0.14688753181037301</c:v>
                </c:pt>
                <c:pt idx="7632" formatCode="General">
                  <c:v>-0.14367474437337799</c:v>
                </c:pt>
                <c:pt idx="7633" formatCode="General">
                  <c:v>-0.14226370057726101</c:v>
                </c:pt>
                <c:pt idx="7634" formatCode="General">
                  <c:v>-0.14269107199779199</c:v>
                </c:pt>
                <c:pt idx="7635" formatCode="General">
                  <c:v>-0.14448399689395</c:v>
                </c:pt>
                <c:pt idx="7636" formatCode="General">
                  <c:v>-0.14727118420011601</c:v>
                </c:pt>
                <c:pt idx="7637" formatCode="General">
                  <c:v>-0.150645191027905</c:v>
                </c:pt>
                <c:pt idx="7638" formatCode="General">
                  <c:v>-0.15465955936774201</c:v>
                </c:pt>
                <c:pt idx="7639" formatCode="General">
                  <c:v>-0.15837707654403599</c:v>
                </c:pt>
                <c:pt idx="7640" formatCode="General">
                  <c:v>-0.16079530855997301</c:v>
                </c:pt>
                <c:pt idx="7641" formatCode="General">
                  <c:v>-0.16234577181111901</c:v>
                </c:pt>
                <c:pt idx="7642" formatCode="General">
                  <c:v>-0.16338288625049299</c:v>
                </c:pt>
                <c:pt idx="7643" formatCode="General">
                  <c:v>-0.16397715310156999</c:v>
                </c:pt>
                <c:pt idx="7644" formatCode="General">
                  <c:v>-0.16403548008615301</c:v>
                </c:pt>
                <c:pt idx="7645" formatCode="General">
                  <c:v>-0.16363934116168299</c:v>
                </c:pt>
                <c:pt idx="7646" formatCode="General">
                  <c:v>-0.162603807725647</c:v>
                </c:pt>
                <c:pt idx="7647" formatCode="General">
                  <c:v>-0.15965422337075</c:v>
                </c:pt>
                <c:pt idx="7648" formatCode="General">
                  <c:v>-0.154093601549358</c:v>
                </c:pt>
                <c:pt idx="7649" formatCode="General">
                  <c:v>-0.146496117257889</c:v>
                </c:pt>
                <c:pt idx="7650" formatCode="General">
                  <c:v>-0.13867907089581799</c:v>
                </c:pt>
                <c:pt idx="7651" formatCode="General">
                  <c:v>-0.13122119448948499</c:v>
                </c:pt>
                <c:pt idx="7652" formatCode="General">
                  <c:v>-0.123675409832513</c:v>
                </c:pt>
                <c:pt idx="7653" formatCode="General">
                  <c:v>-0.11681896952526501</c:v>
                </c:pt>
                <c:pt idx="7654" formatCode="General">
                  <c:v>-0.110330757639668</c:v>
                </c:pt>
                <c:pt idx="7655" formatCode="General">
                  <c:v>-0.103737245961528</c:v>
                </c:pt>
                <c:pt idx="7656" formatCode="General">
                  <c:v>-9.7891243649623705E-2</c:v>
                </c:pt>
                <c:pt idx="7657" formatCode="General">
                  <c:v>-9.4544175757323101E-2</c:v>
                </c:pt>
                <c:pt idx="7658" formatCode="General">
                  <c:v>-9.4384579850172595E-2</c:v>
                </c:pt>
                <c:pt idx="7659" formatCode="General">
                  <c:v>-9.5101921740185405E-2</c:v>
                </c:pt>
                <c:pt idx="7660" formatCode="General">
                  <c:v>-9.5208001836371098E-2</c:v>
                </c:pt>
                <c:pt idx="7661" formatCode="General">
                  <c:v>-9.4108982233873206E-2</c:v>
                </c:pt>
                <c:pt idx="7662" formatCode="General">
                  <c:v>-9.1948454873016602E-2</c:v>
                </c:pt>
                <c:pt idx="7663" formatCode="General">
                  <c:v>-8.9591191075608298E-2</c:v>
                </c:pt>
                <c:pt idx="7664" formatCode="General">
                  <c:v>-8.7276394141795402E-2</c:v>
                </c:pt>
                <c:pt idx="7665" formatCode="General">
                  <c:v>-8.5759215340865197E-2</c:v>
                </c:pt>
                <c:pt idx="7666" formatCode="General">
                  <c:v>-8.5389176249490495E-2</c:v>
                </c:pt>
                <c:pt idx="7667" formatCode="General">
                  <c:v>-8.5636026270333995E-2</c:v>
                </c:pt>
                <c:pt idx="7668" formatCode="General">
                  <c:v>-8.6306466627919798E-2</c:v>
                </c:pt>
                <c:pt idx="7669" formatCode="General">
                  <c:v>-8.7720052462498796E-2</c:v>
                </c:pt>
                <c:pt idx="7670" formatCode="General">
                  <c:v>-9.0102601674073898E-2</c:v>
                </c:pt>
                <c:pt idx="7671" formatCode="General">
                  <c:v>-9.2983179644959904E-2</c:v>
                </c:pt>
                <c:pt idx="7672" formatCode="General">
                  <c:v>-9.5881532094250099E-2</c:v>
                </c:pt>
                <c:pt idx="7673" formatCode="General">
                  <c:v>-9.9242566619143602E-2</c:v>
                </c:pt>
                <c:pt idx="7674" formatCode="General">
                  <c:v>-0.10334879544587899</c:v>
                </c:pt>
                <c:pt idx="7675" formatCode="General">
                  <c:v>-0.108633565248688</c:v>
                </c:pt>
                <c:pt idx="7676" formatCode="General">
                  <c:v>-0.11453724375461501</c:v>
                </c:pt>
                <c:pt idx="7677" formatCode="General">
                  <c:v>-0.119243839166151</c:v>
                </c:pt>
                <c:pt idx="7678" formatCode="General">
                  <c:v>-0.121860092551454</c:v>
                </c:pt>
                <c:pt idx="7679" formatCode="General">
                  <c:v>-0.122034136848268</c:v>
                </c:pt>
                <c:pt idx="7680" formatCode="General">
                  <c:v>-0.11855814132237399</c:v>
                </c:pt>
                <c:pt idx="7681" formatCode="General">
                  <c:v>-0.111470557667548</c:v>
                </c:pt>
                <c:pt idx="7682" formatCode="General">
                  <c:v>-0.102288445178322</c:v>
                </c:pt>
                <c:pt idx="7683" formatCode="General">
                  <c:v>-9.2904691725489694E-2</c:v>
                </c:pt>
                <c:pt idx="7684" formatCode="General">
                  <c:v>-8.5080019112193206E-2</c:v>
                </c:pt>
                <c:pt idx="7685" formatCode="General">
                  <c:v>-7.8857713055009798E-2</c:v>
                </c:pt>
                <c:pt idx="7686" formatCode="General">
                  <c:v>-7.4106917747548601E-2</c:v>
                </c:pt>
                <c:pt idx="7687" formatCode="General">
                  <c:v>-7.0185564786021698E-2</c:v>
                </c:pt>
                <c:pt idx="7688" formatCode="General">
                  <c:v>-6.5608962829727793E-2</c:v>
                </c:pt>
                <c:pt idx="7689" formatCode="General">
                  <c:v>-5.9408761845080399E-2</c:v>
                </c:pt>
                <c:pt idx="7690" formatCode="General">
                  <c:v>-5.1160238068189201E-2</c:v>
                </c:pt>
                <c:pt idx="7691" formatCode="General">
                  <c:v>-4.0602087918100702E-2</c:v>
                </c:pt>
                <c:pt idx="7692" formatCode="General">
                  <c:v>-2.7763725245858701E-2</c:v>
                </c:pt>
                <c:pt idx="7693" formatCode="General">
                  <c:v>-1.4264811847466899E-2</c:v>
                </c:pt>
                <c:pt idx="7694" formatCode="General">
                  <c:v>-2.2597870617782701E-3</c:v>
                </c:pt>
                <c:pt idx="7695" formatCode="General">
                  <c:v>8.0308377344363701E-3</c:v>
                </c:pt>
                <c:pt idx="7696" formatCode="General">
                  <c:v>1.7059768978896099E-2</c:v>
                </c:pt>
                <c:pt idx="7697" formatCode="General">
                  <c:v>2.4463361016519199E-2</c:v>
                </c:pt>
                <c:pt idx="7698" formatCode="General">
                  <c:v>3.0281894657980299E-2</c:v>
                </c:pt>
                <c:pt idx="7699" formatCode="General">
                  <c:v>3.4357421097589998E-2</c:v>
                </c:pt>
                <c:pt idx="7700" formatCode="General">
                  <c:v>3.6433418369192699E-2</c:v>
                </c:pt>
                <c:pt idx="7701" formatCode="General">
                  <c:v>3.6959980749347102E-2</c:v>
                </c:pt>
                <c:pt idx="7702" formatCode="General">
                  <c:v>3.6047665707466398E-2</c:v>
                </c:pt>
                <c:pt idx="7703" formatCode="General">
                  <c:v>3.3509415248717797E-2</c:v>
                </c:pt>
                <c:pt idx="7704" formatCode="General">
                  <c:v>2.95053930220853E-2</c:v>
                </c:pt>
                <c:pt idx="7705" formatCode="General">
                  <c:v>2.4837591945613201E-2</c:v>
                </c:pt>
                <c:pt idx="7706" formatCode="General">
                  <c:v>1.9805903182931101E-2</c:v>
                </c:pt>
                <c:pt idx="7707" formatCode="General">
                  <c:v>1.4223645020063401E-2</c:v>
                </c:pt>
                <c:pt idx="7708" formatCode="General">
                  <c:v>9.2700823800478897E-3</c:v>
                </c:pt>
                <c:pt idx="7709" formatCode="General">
                  <c:v>6.3101108298098301E-3</c:v>
                </c:pt>
                <c:pt idx="7710" formatCode="General">
                  <c:v>5.2414208224097298E-3</c:v>
                </c:pt>
                <c:pt idx="7711" formatCode="General">
                  <c:v>5.1805981538594796E-3</c:v>
                </c:pt>
                <c:pt idx="7712" formatCode="General">
                  <c:v>5.2887231706794796E-3</c:v>
                </c:pt>
                <c:pt idx="7713" formatCode="General">
                  <c:v>5.9570626927552004E-3</c:v>
                </c:pt>
                <c:pt idx="7714" formatCode="General">
                  <c:v>7.4232629460502398E-3</c:v>
                </c:pt>
                <c:pt idx="7715" formatCode="General">
                  <c:v>1.01830897304525E-2</c:v>
                </c:pt>
                <c:pt idx="7716" formatCode="General">
                  <c:v>1.5365385874002199E-2</c:v>
                </c:pt>
                <c:pt idx="7717" formatCode="General">
                  <c:v>2.2603039255138499E-2</c:v>
                </c:pt>
                <c:pt idx="7718" formatCode="General">
                  <c:v>3.1079406171757501E-2</c:v>
                </c:pt>
                <c:pt idx="7719" formatCode="General">
                  <c:v>4.0751964002293597E-2</c:v>
                </c:pt>
                <c:pt idx="7720" formatCode="General">
                  <c:v>5.25151032348797E-2</c:v>
                </c:pt>
                <c:pt idx="7721" formatCode="General">
                  <c:v>6.6679480818050002E-2</c:v>
                </c:pt>
                <c:pt idx="7722" formatCode="General">
                  <c:v>8.2309806133711902E-2</c:v>
                </c:pt>
                <c:pt idx="7723" formatCode="General">
                  <c:v>9.7962826697716096E-2</c:v>
                </c:pt>
                <c:pt idx="7724" formatCode="General">
                  <c:v>0.11233708865784001</c:v>
                </c:pt>
                <c:pt idx="7725" formatCode="General">
                  <c:v>0.124672532249844</c:v>
                </c:pt>
                <c:pt idx="7726" formatCode="General">
                  <c:v>0.13398732720724099</c:v>
                </c:pt>
                <c:pt idx="7727" formatCode="General">
                  <c:v>0.14020781102218899</c:v>
                </c:pt>
                <c:pt idx="7728" formatCode="General">
                  <c:v>0.143636627563136</c:v>
                </c:pt>
                <c:pt idx="7729" formatCode="General">
                  <c:v>0.143549399413644</c:v>
                </c:pt>
                <c:pt idx="7730" formatCode="General">
                  <c:v>0.13929393704092699</c:v>
                </c:pt>
                <c:pt idx="7731" formatCode="General">
                  <c:v>0.131098068435963</c:v>
                </c:pt>
                <c:pt idx="7732" formatCode="General">
                  <c:v>0.12002323247862599</c:v>
                </c:pt>
                <c:pt idx="7733" formatCode="General">
                  <c:v>0.107588392980779</c:v>
                </c:pt>
                <c:pt idx="7734" formatCode="General">
                  <c:v>9.4457720173613896E-2</c:v>
                </c:pt>
                <c:pt idx="7735" formatCode="General">
                  <c:v>8.1705742103019993E-2</c:v>
                </c:pt>
                <c:pt idx="7736" formatCode="General">
                  <c:v>7.0690985184505797E-2</c:v>
                </c:pt>
                <c:pt idx="7737" formatCode="General">
                  <c:v>6.1079892958614102E-2</c:v>
                </c:pt>
                <c:pt idx="7738" formatCode="General">
                  <c:v>5.3706460366118598E-2</c:v>
                </c:pt>
                <c:pt idx="7739" formatCode="General">
                  <c:v>4.9193953073516997E-2</c:v>
                </c:pt>
                <c:pt idx="7740" formatCode="General">
                  <c:v>4.6592391559283401E-2</c:v>
                </c:pt>
                <c:pt idx="7741" formatCode="General">
                  <c:v>4.6214405977966097E-2</c:v>
                </c:pt>
                <c:pt idx="7742" formatCode="General">
                  <c:v>4.7907742548117999E-2</c:v>
                </c:pt>
                <c:pt idx="7743" formatCode="General">
                  <c:v>5.0890391879376502E-2</c:v>
                </c:pt>
                <c:pt idx="7744" formatCode="General">
                  <c:v>5.44893467185531E-2</c:v>
                </c:pt>
                <c:pt idx="7745" formatCode="General">
                  <c:v>5.8572154888654901E-2</c:v>
                </c:pt>
                <c:pt idx="7746" formatCode="General">
                  <c:v>6.3528673870645994E-2</c:v>
                </c:pt>
                <c:pt idx="7747" formatCode="General">
                  <c:v>6.8420600421106398E-2</c:v>
                </c:pt>
                <c:pt idx="7748" formatCode="General">
                  <c:v>7.2698004700906302E-2</c:v>
                </c:pt>
                <c:pt idx="7749" formatCode="General">
                  <c:v>7.6589059648867197E-2</c:v>
                </c:pt>
                <c:pt idx="7750" formatCode="General">
                  <c:v>8.0271439114637799E-2</c:v>
                </c:pt>
                <c:pt idx="7751" formatCode="General">
                  <c:v>8.3997427457292995E-2</c:v>
                </c:pt>
                <c:pt idx="7752" formatCode="General">
                  <c:v>8.7657461028068304E-2</c:v>
                </c:pt>
                <c:pt idx="7753" formatCode="General">
                  <c:v>9.1076191345257601E-2</c:v>
                </c:pt>
                <c:pt idx="7754" formatCode="General">
                  <c:v>9.3655943951302098E-2</c:v>
                </c:pt>
                <c:pt idx="7755" formatCode="General">
                  <c:v>9.5113187835250093E-2</c:v>
                </c:pt>
                <c:pt idx="7756" formatCode="General">
                  <c:v>9.6236863072854797E-2</c:v>
                </c:pt>
                <c:pt idx="7757" formatCode="General">
                  <c:v>9.8002678232630203E-2</c:v>
                </c:pt>
                <c:pt idx="7758" formatCode="General">
                  <c:v>9.9469767375121906E-2</c:v>
                </c:pt>
                <c:pt idx="7759" formatCode="General">
                  <c:v>9.9002714474192705E-2</c:v>
                </c:pt>
                <c:pt idx="7760" formatCode="General">
                  <c:v>9.6520402683190107E-2</c:v>
                </c:pt>
                <c:pt idx="7761" formatCode="General">
                  <c:v>9.2145227631243901E-2</c:v>
                </c:pt>
                <c:pt idx="7762" formatCode="General">
                  <c:v>8.6222059615033195E-2</c:v>
                </c:pt>
                <c:pt idx="7763" formatCode="General">
                  <c:v>7.9534899349960497E-2</c:v>
                </c:pt>
                <c:pt idx="7764" formatCode="General">
                  <c:v>7.2444153983757198E-2</c:v>
                </c:pt>
                <c:pt idx="7765" formatCode="General">
                  <c:v>6.4818510596852202E-2</c:v>
                </c:pt>
                <c:pt idx="7766" formatCode="General">
                  <c:v>5.7322558829780601E-2</c:v>
                </c:pt>
                <c:pt idx="7767" formatCode="General">
                  <c:v>5.1826172208852897E-2</c:v>
                </c:pt>
                <c:pt idx="7768" formatCode="General">
                  <c:v>4.85889878522478E-2</c:v>
                </c:pt>
                <c:pt idx="7769" formatCode="General">
                  <c:v>4.7116225896952198E-2</c:v>
                </c:pt>
                <c:pt idx="7770" formatCode="General">
                  <c:v>4.8415075443504998E-2</c:v>
                </c:pt>
                <c:pt idx="7771" formatCode="General">
                  <c:v>5.3055424726432397E-2</c:v>
                </c:pt>
                <c:pt idx="7772" formatCode="General">
                  <c:v>6.05744906352539E-2</c:v>
                </c:pt>
                <c:pt idx="7773" formatCode="General">
                  <c:v>6.9306794737035299E-2</c:v>
                </c:pt>
                <c:pt idx="7774" formatCode="General">
                  <c:v>7.7967003222213893E-2</c:v>
                </c:pt>
                <c:pt idx="7775" formatCode="General">
                  <c:v>8.7481101694627306E-2</c:v>
                </c:pt>
                <c:pt idx="7776" formatCode="General">
                  <c:v>9.8244507384669194E-2</c:v>
                </c:pt>
                <c:pt idx="7777" formatCode="General">
                  <c:v>0.109242381826782</c:v>
                </c:pt>
                <c:pt idx="7778" formatCode="General">
                  <c:v>0.120524132005292</c:v>
                </c:pt>
                <c:pt idx="7779" formatCode="General">
                  <c:v>0.131644160028561</c:v>
                </c:pt>
                <c:pt idx="7780" formatCode="General">
                  <c:v>0.140821898613741</c:v>
                </c:pt>
                <c:pt idx="7781" formatCode="General">
                  <c:v>0.14722792153900699</c:v>
                </c:pt>
                <c:pt idx="7782" formatCode="General">
                  <c:v>0.150974508603232</c:v>
                </c:pt>
                <c:pt idx="7783" formatCode="General">
                  <c:v>0.152495813111273</c:v>
                </c:pt>
                <c:pt idx="7784" formatCode="General">
                  <c:v>0.15212331606937701</c:v>
                </c:pt>
                <c:pt idx="7785" formatCode="General">
                  <c:v>0.15117803811069599</c:v>
                </c:pt>
                <c:pt idx="7786" formatCode="General">
                  <c:v>0.151093097629518</c:v>
                </c:pt>
                <c:pt idx="7787" formatCode="General">
                  <c:v>0.150672324325763</c:v>
                </c:pt>
                <c:pt idx="7788" formatCode="General">
                  <c:v>0.148621666056858</c:v>
                </c:pt>
                <c:pt idx="7789" formatCode="General">
                  <c:v>0.146344481006523</c:v>
                </c:pt>
                <c:pt idx="7790" formatCode="General">
                  <c:v>0.14560617305517101</c:v>
                </c:pt>
                <c:pt idx="7791" formatCode="General">
                  <c:v>0.14623610312358801</c:v>
                </c:pt>
                <c:pt idx="7792" formatCode="General">
                  <c:v>0.147134797650502</c:v>
                </c:pt>
                <c:pt idx="7793" formatCode="General">
                  <c:v>0.147812818961987</c:v>
                </c:pt>
                <c:pt idx="7794" formatCode="General">
                  <c:v>0.14817163447200399</c:v>
                </c:pt>
                <c:pt idx="7795" formatCode="General">
                  <c:v>0.14815097406748401</c:v>
                </c:pt>
                <c:pt idx="7796" formatCode="General">
                  <c:v>0.147453826176383</c:v>
                </c:pt>
                <c:pt idx="7797" formatCode="General">
                  <c:v>0.14506727000073799</c:v>
                </c:pt>
                <c:pt idx="7798" formatCode="General">
                  <c:v>0.14036807457183301</c:v>
                </c:pt>
                <c:pt idx="7799" formatCode="General">
                  <c:v>0.13378477099592401</c:v>
                </c:pt>
                <c:pt idx="7800" formatCode="General">
                  <c:v>0.125892308542048</c:v>
                </c:pt>
                <c:pt idx="7801" formatCode="General">
                  <c:v>0.11753847053214</c:v>
                </c:pt>
                <c:pt idx="7802" formatCode="General">
                  <c:v>0.109326410850242</c:v>
                </c:pt>
                <c:pt idx="7803" formatCode="General">
                  <c:v>0.10206814706815399</c:v>
                </c:pt>
                <c:pt idx="7804" formatCode="General">
                  <c:v>9.64505106154009E-2</c:v>
                </c:pt>
                <c:pt idx="7805" formatCode="General">
                  <c:v>9.2724947198049898E-2</c:v>
                </c:pt>
                <c:pt idx="7806" formatCode="General">
                  <c:v>9.0796036966186197E-2</c:v>
                </c:pt>
                <c:pt idx="7807" formatCode="General">
                  <c:v>8.9926001520876805E-2</c:v>
                </c:pt>
                <c:pt idx="7808" formatCode="General">
                  <c:v>8.8999404746916602E-2</c:v>
                </c:pt>
                <c:pt idx="7809" formatCode="General">
                  <c:v>8.7996515962992405E-2</c:v>
                </c:pt>
                <c:pt idx="7810" formatCode="General">
                  <c:v>8.8550960961658598E-2</c:v>
                </c:pt>
                <c:pt idx="7811" formatCode="General">
                  <c:v>9.02260205502083E-2</c:v>
                </c:pt>
                <c:pt idx="7812" formatCode="General">
                  <c:v>9.1256435804258504E-2</c:v>
                </c:pt>
                <c:pt idx="7813" formatCode="General">
                  <c:v>9.1754999505399101E-2</c:v>
                </c:pt>
                <c:pt idx="7814" formatCode="General">
                  <c:v>9.1948082525457497E-2</c:v>
                </c:pt>
                <c:pt idx="7815" formatCode="General">
                  <c:v>9.1103309885895503E-2</c:v>
                </c:pt>
                <c:pt idx="7816" formatCode="General">
                  <c:v>8.9246311380560203E-2</c:v>
                </c:pt>
                <c:pt idx="7817" formatCode="General">
                  <c:v>8.6666414510067402E-2</c:v>
                </c:pt>
                <c:pt idx="7818" formatCode="General">
                  <c:v>8.2561068363922893E-2</c:v>
                </c:pt>
                <c:pt idx="7819" formatCode="General">
                  <c:v>7.6271513227607696E-2</c:v>
                </c:pt>
                <c:pt idx="7820" formatCode="General">
                  <c:v>6.8673598753090107E-2</c:v>
                </c:pt>
                <c:pt idx="7821" formatCode="General">
                  <c:v>6.04223913543257E-2</c:v>
                </c:pt>
                <c:pt idx="7822" formatCode="General">
                  <c:v>5.15868815571352E-2</c:v>
                </c:pt>
                <c:pt idx="7823" formatCode="General">
                  <c:v>4.24837748640811E-2</c:v>
                </c:pt>
                <c:pt idx="7824" formatCode="General">
                  <c:v>3.3911556625338103E-2</c:v>
                </c:pt>
                <c:pt idx="7825" formatCode="General">
                  <c:v>2.7197530720526299E-2</c:v>
                </c:pt>
                <c:pt idx="7826" formatCode="General">
                  <c:v>2.3503280836524299E-2</c:v>
                </c:pt>
                <c:pt idx="7827" formatCode="General">
                  <c:v>2.3137460668567499E-2</c:v>
                </c:pt>
                <c:pt idx="7828" formatCode="General">
                  <c:v>2.5372007159081299E-2</c:v>
                </c:pt>
                <c:pt idx="7829" formatCode="General">
                  <c:v>2.9651746817879202E-2</c:v>
                </c:pt>
                <c:pt idx="7830" formatCode="General">
                  <c:v>3.6184560295809097E-2</c:v>
                </c:pt>
                <c:pt idx="7831" formatCode="General">
                  <c:v>4.4382316881456697E-2</c:v>
                </c:pt>
                <c:pt idx="7832" formatCode="General">
                  <c:v>5.3150086932198498E-2</c:v>
                </c:pt>
                <c:pt idx="7833" formatCode="General">
                  <c:v>6.2693691927885001E-2</c:v>
                </c:pt>
                <c:pt idx="7834" formatCode="General">
                  <c:v>7.3286350645173401E-2</c:v>
                </c:pt>
                <c:pt idx="7835" formatCode="General">
                  <c:v>8.4621573862167093E-2</c:v>
                </c:pt>
                <c:pt idx="7836" formatCode="General">
                  <c:v>9.5907354769406997E-2</c:v>
                </c:pt>
                <c:pt idx="7837" formatCode="General">
                  <c:v>0.10537256825619799</c:v>
                </c:pt>
                <c:pt idx="7838" formatCode="General">
                  <c:v>0.111739150793024</c:v>
                </c:pt>
                <c:pt idx="7839" formatCode="General">
                  <c:v>0.115304538080302</c:v>
                </c:pt>
                <c:pt idx="7840" formatCode="General">
                  <c:v>0.116452872946801</c:v>
                </c:pt>
                <c:pt idx="7841" formatCode="General">
                  <c:v>0.115373128472804</c:v>
                </c:pt>
                <c:pt idx="7842" formatCode="General">
                  <c:v>0.112652830039006</c:v>
                </c:pt>
                <c:pt idx="7843" formatCode="General">
                  <c:v>0.108508750698978</c:v>
                </c:pt>
                <c:pt idx="7844" formatCode="General">
                  <c:v>0.103025032847811</c:v>
                </c:pt>
                <c:pt idx="7845" formatCode="General">
                  <c:v>9.6695023106077194E-2</c:v>
                </c:pt>
                <c:pt idx="7846" formatCode="General">
                  <c:v>8.9243344442242106E-2</c:v>
                </c:pt>
                <c:pt idx="7847" formatCode="General">
                  <c:v>8.0360578170224406E-2</c:v>
                </c:pt>
                <c:pt idx="7848" formatCode="General">
                  <c:v>7.0260513077897699E-2</c:v>
                </c:pt>
                <c:pt idx="7849" formatCode="General">
                  <c:v>5.9299647868766701E-2</c:v>
                </c:pt>
                <c:pt idx="7850" formatCode="General">
                  <c:v>4.8097446111581899E-2</c:v>
                </c:pt>
                <c:pt idx="7851" formatCode="General">
                  <c:v>3.7685089736515402E-2</c:v>
                </c:pt>
                <c:pt idx="7852" formatCode="General">
                  <c:v>2.9039416508473598E-2</c:v>
                </c:pt>
                <c:pt idx="7853" formatCode="General">
                  <c:v>2.16378827240368E-2</c:v>
                </c:pt>
                <c:pt idx="7854" formatCode="General">
                  <c:v>1.46128121957123E-2</c:v>
                </c:pt>
                <c:pt idx="7855" formatCode="General">
                  <c:v>8.0226795161542994E-3</c:v>
                </c:pt>
                <c:pt idx="7856" formatCode="General">
                  <c:v>2.4539591266584402E-3</c:v>
                </c:pt>
                <c:pt idx="7857" formatCode="General">
                  <c:v>-2.1182867000359099E-3</c:v>
                </c:pt>
                <c:pt idx="7858" formatCode="General">
                  <c:v>-5.3616191991199104E-3</c:v>
                </c:pt>
                <c:pt idx="7859" formatCode="General">
                  <c:v>-5.8983736689242998E-3</c:v>
                </c:pt>
                <c:pt idx="7860" formatCode="General">
                  <c:v>-4.2285505211390002E-3</c:v>
                </c:pt>
                <c:pt idx="7861" formatCode="General">
                  <c:v>-1.94713422864516E-3</c:v>
                </c:pt>
                <c:pt idx="7862" formatCode="General">
                  <c:v>1.33835296572872E-3</c:v>
                </c:pt>
                <c:pt idx="7863" formatCode="General">
                  <c:v>6.6276488218364703E-3</c:v>
                </c:pt>
                <c:pt idx="7864" formatCode="General">
                  <c:v>1.4248019878437299E-2</c:v>
                </c:pt>
                <c:pt idx="7865" formatCode="General">
                  <c:v>2.4755553840854799E-2</c:v>
                </c:pt>
                <c:pt idx="7866" formatCode="General">
                  <c:v>3.7230278231096897E-2</c:v>
                </c:pt>
                <c:pt idx="7867" formatCode="General">
                  <c:v>4.9825707362762803E-2</c:v>
                </c:pt>
                <c:pt idx="7868" formatCode="General">
                  <c:v>6.1752344973072699E-2</c:v>
                </c:pt>
                <c:pt idx="7869" formatCode="General">
                  <c:v>7.2376520560193794E-2</c:v>
                </c:pt>
                <c:pt idx="7870" formatCode="General">
                  <c:v>8.2251082322063407E-2</c:v>
                </c:pt>
                <c:pt idx="7871" formatCode="General">
                  <c:v>9.1879375130909505E-2</c:v>
                </c:pt>
                <c:pt idx="7872" formatCode="General">
                  <c:v>0.100457204206451</c:v>
                </c:pt>
                <c:pt idx="7873" formatCode="General">
                  <c:v>0.10766966209392501</c:v>
                </c:pt>
                <c:pt idx="7874" formatCode="General">
                  <c:v>0.1137526473917</c:v>
                </c:pt>
                <c:pt idx="7875" formatCode="General">
                  <c:v>0.118840341885477</c:v>
                </c:pt>
                <c:pt idx="7876" formatCode="General">
                  <c:v>0.122535750831719</c:v>
                </c:pt>
                <c:pt idx="7877" formatCode="General">
                  <c:v>0.124101649285407</c:v>
                </c:pt>
                <c:pt idx="7878" formatCode="General">
                  <c:v>0.123367127060646</c:v>
                </c:pt>
                <c:pt idx="7879" formatCode="General">
                  <c:v>0.12032708565753</c:v>
                </c:pt>
                <c:pt idx="7880" formatCode="General">
                  <c:v>0.114831480653853</c:v>
                </c:pt>
                <c:pt idx="7881" formatCode="General">
                  <c:v>0.107958608084037</c:v>
                </c:pt>
                <c:pt idx="7882" formatCode="General">
                  <c:v>0.10094183219526399</c:v>
                </c:pt>
                <c:pt idx="7883" formatCode="General">
                  <c:v>9.4069502308025396E-2</c:v>
                </c:pt>
                <c:pt idx="7884" formatCode="General">
                  <c:v>8.68996642016161E-2</c:v>
                </c:pt>
                <c:pt idx="7885" formatCode="General">
                  <c:v>7.9298787923357802E-2</c:v>
                </c:pt>
                <c:pt idx="7886" formatCode="General">
                  <c:v>7.1689191218200499E-2</c:v>
                </c:pt>
                <c:pt idx="7887" formatCode="General">
                  <c:v>6.5186855553941797E-2</c:v>
                </c:pt>
                <c:pt idx="7888" formatCode="General">
                  <c:v>5.9827135697621901E-2</c:v>
                </c:pt>
                <c:pt idx="7889" formatCode="General">
                  <c:v>5.4939096670565103E-2</c:v>
                </c:pt>
                <c:pt idx="7890" formatCode="General">
                  <c:v>5.0913675854400597E-2</c:v>
                </c:pt>
                <c:pt idx="7891" formatCode="General">
                  <c:v>4.6976435653676797E-2</c:v>
                </c:pt>
                <c:pt idx="7892" formatCode="General">
                  <c:v>4.1873093550074202E-2</c:v>
                </c:pt>
                <c:pt idx="7893" formatCode="General">
                  <c:v>3.5791121847481802E-2</c:v>
                </c:pt>
                <c:pt idx="7894" formatCode="General">
                  <c:v>2.9602938541819099E-2</c:v>
                </c:pt>
                <c:pt idx="7895" formatCode="General">
                  <c:v>2.3887056703332799E-2</c:v>
                </c:pt>
                <c:pt idx="7896" formatCode="General">
                  <c:v>1.9536176887452399E-2</c:v>
                </c:pt>
                <c:pt idx="7897" formatCode="General">
                  <c:v>1.71591543485629E-2</c:v>
                </c:pt>
                <c:pt idx="7898" formatCode="General">
                  <c:v>1.6469162060772102E-2</c:v>
                </c:pt>
                <c:pt idx="7899" formatCode="General">
                  <c:v>1.6756743872464099E-2</c:v>
                </c:pt>
                <c:pt idx="7900" formatCode="General">
                  <c:v>1.7318327326255399E-2</c:v>
                </c:pt>
                <c:pt idx="7901" formatCode="General">
                  <c:v>1.7552668469327799E-2</c:v>
                </c:pt>
                <c:pt idx="7902" formatCode="General">
                  <c:v>1.78614335158255E-2</c:v>
                </c:pt>
                <c:pt idx="7903" formatCode="General">
                  <c:v>1.9321887908458599E-2</c:v>
                </c:pt>
                <c:pt idx="7904" formatCode="General">
                  <c:v>2.2880914590941302E-2</c:v>
                </c:pt>
                <c:pt idx="7905" formatCode="General">
                  <c:v>2.87650997916504E-2</c:v>
                </c:pt>
                <c:pt idx="7906" formatCode="General">
                  <c:v>3.6065267301585303E-2</c:v>
                </c:pt>
                <c:pt idx="7907" formatCode="General">
                  <c:v>4.3560551638005499E-2</c:v>
                </c:pt>
                <c:pt idx="7908" formatCode="General">
                  <c:v>5.0237035013380199E-2</c:v>
                </c:pt>
                <c:pt idx="7909" formatCode="General">
                  <c:v>5.5621770807317499E-2</c:v>
                </c:pt>
                <c:pt idx="7910" formatCode="General">
                  <c:v>5.9503901831896001E-2</c:v>
                </c:pt>
                <c:pt idx="7911" formatCode="General">
                  <c:v>6.1838183583887499E-2</c:v>
                </c:pt>
                <c:pt idx="7912" formatCode="General">
                  <c:v>6.23032046326727E-2</c:v>
                </c:pt>
                <c:pt idx="7913" formatCode="General">
                  <c:v>5.9011177851751501E-2</c:v>
                </c:pt>
                <c:pt idx="7914" formatCode="General">
                  <c:v>4.9778231035801798E-2</c:v>
                </c:pt>
                <c:pt idx="7915" formatCode="General">
                  <c:v>3.41934756344459E-2</c:v>
                </c:pt>
                <c:pt idx="7916" formatCode="General">
                  <c:v>1.39310962017895E-2</c:v>
                </c:pt>
                <c:pt idx="7917" formatCode="General">
                  <c:v>-8.9975122184413007E-3</c:v>
                </c:pt>
                <c:pt idx="7918" formatCode="General">
                  <c:v>-3.3531725661616898E-2</c:v>
                </c:pt>
                <c:pt idx="7919" formatCode="General">
                  <c:v>-5.8948620817187103E-2</c:v>
                </c:pt>
                <c:pt idx="7920" formatCode="General">
                  <c:v>-8.3900187402601606E-2</c:v>
                </c:pt>
                <c:pt idx="7921" formatCode="General">
                  <c:v>-0.107305539505827</c:v>
                </c:pt>
                <c:pt idx="7922" formatCode="General">
                  <c:v>-0.12966314466909801</c:v>
                </c:pt>
                <c:pt idx="7923" formatCode="General">
                  <c:v>-0.15028107525464399</c:v>
                </c:pt>
                <c:pt idx="7924" formatCode="General">
                  <c:v>-0.16787196065662899</c:v>
                </c:pt>
                <c:pt idx="7925" formatCode="General">
                  <c:v>-0.18209004372825599</c:v>
                </c:pt>
                <c:pt idx="7926" formatCode="General">
                  <c:v>-0.19267725019424101</c:v>
                </c:pt>
                <c:pt idx="7927" formatCode="General">
                  <c:v>-0.201067549286534</c:v>
                </c:pt>
                <c:pt idx="7928" formatCode="General">
                  <c:v>-0.20773802712621101</c:v>
                </c:pt>
                <c:pt idx="7929" formatCode="General">
                  <c:v>-0.21151491676683401</c:v>
                </c:pt>
                <c:pt idx="7930" formatCode="General">
                  <c:v>-0.211725821458256</c:v>
                </c:pt>
                <c:pt idx="7931" formatCode="General">
                  <c:v>-0.20907131477295601</c:v>
                </c:pt>
                <c:pt idx="7932" formatCode="General">
                  <c:v>-0.20407083198673601</c:v>
                </c:pt>
                <c:pt idx="7933" formatCode="General">
                  <c:v>-0.19702121944904499</c:v>
                </c:pt>
                <c:pt idx="7934" formatCode="General">
                  <c:v>-0.18898652536524699</c:v>
                </c:pt>
                <c:pt idx="7935" formatCode="General">
                  <c:v>-0.17985058260906001</c:v>
                </c:pt>
                <c:pt idx="7936" formatCode="General">
                  <c:v>-0.169127645344471</c:v>
                </c:pt>
                <c:pt idx="7937" formatCode="General">
                  <c:v>-0.157094917311178</c:v>
                </c:pt>
                <c:pt idx="7938" formatCode="General">
                  <c:v>-0.144670841322594</c:v>
                </c:pt>
                <c:pt idx="7939" formatCode="General">
                  <c:v>-0.13327171114092801</c:v>
                </c:pt>
                <c:pt idx="7940" formatCode="General">
                  <c:v>-0.123312450553085</c:v>
                </c:pt>
                <c:pt idx="7941" formatCode="General">
                  <c:v>-0.115076023127109</c:v>
                </c:pt>
                <c:pt idx="7942" formatCode="General">
                  <c:v>-0.110053994916691</c:v>
                </c:pt>
                <c:pt idx="7943" formatCode="General">
                  <c:v>-0.10850921838979199</c:v>
                </c:pt>
                <c:pt idx="7944" formatCode="General">
                  <c:v>-0.110316984168499</c:v>
                </c:pt>
                <c:pt idx="7945" formatCode="General">
                  <c:v>-0.11529332376769</c:v>
                </c:pt>
                <c:pt idx="7946" formatCode="General">
                  <c:v>-0.12301348104658701</c:v>
                </c:pt>
                <c:pt idx="7947" formatCode="General">
                  <c:v>-0.13265500707481301</c:v>
                </c:pt>
                <c:pt idx="7948" formatCode="General">
                  <c:v>-0.14320589422735899</c:v>
                </c:pt>
                <c:pt idx="7949" formatCode="General">
                  <c:v>-0.15460216222319201</c:v>
                </c:pt>
                <c:pt idx="7950" formatCode="General">
                  <c:v>-0.166673799015914</c:v>
                </c:pt>
                <c:pt idx="7951" formatCode="General">
                  <c:v>-0.179149153417446</c:v>
                </c:pt>
                <c:pt idx="7952" formatCode="General">
                  <c:v>-0.19234160850374701</c:v>
                </c:pt>
                <c:pt idx="7953" formatCode="General">
                  <c:v>-0.20666168031889801</c:v>
                </c:pt>
                <c:pt idx="7954" formatCode="General">
                  <c:v>-0.221200429500651</c:v>
                </c:pt>
                <c:pt idx="7955" formatCode="General">
                  <c:v>-0.23458878092077801</c:v>
                </c:pt>
                <c:pt idx="7956" formatCode="General">
                  <c:v>-0.24657103893926699</c:v>
                </c:pt>
                <c:pt idx="7957" formatCode="General">
                  <c:v>-0.25749287835068102</c:v>
                </c:pt>
                <c:pt idx="7958" formatCode="General">
                  <c:v>-0.26748288210886201</c:v>
                </c:pt>
                <c:pt idx="7959" formatCode="General">
                  <c:v>-0.27655895828481197</c:v>
                </c:pt>
                <c:pt idx="7960" formatCode="General">
                  <c:v>-0.28410718244780803</c:v>
                </c:pt>
                <c:pt idx="7961" formatCode="General">
                  <c:v>-0.28946908837437901</c:v>
                </c:pt>
                <c:pt idx="7962" formatCode="General">
                  <c:v>-0.29234564164329102</c:v>
                </c:pt>
                <c:pt idx="7963" formatCode="General">
                  <c:v>-0.29315997480689199</c:v>
                </c:pt>
                <c:pt idx="7964" formatCode="General">
                  <c:v>-0.29262893710647703</c:v>
                </c:pt>
                <c:pt idx="7965" formatCode="General">
                  <c:v>-0.29090667088943201</c:v>
                </c:pt>
                <c:pt idx="7966" formatCode="General">
                  <c:v>-0.287985777368236</c:v>
                </c:pt>
                <c:pt idx="7967" formatCode="General">
                  <c:v>-0.28340345693209501</c:v>
                </c:pt>
                <c:pt idx="7968" formatCode="General">
                  <c:v>-0.27784383189791101</c:v>
                </c:pt>
                <c:pt idx="7969" formatCode="General">
                  <c:v>-0.27338107226302899</c:v>
                </c:pt>
                <c:pt idx="7970" formatCode="General">
                  <c:v>-0.270597403822396</c:v>
                </c:pt>
                <c:pt idx="7971" formatCode="General">
                  <c:v>-0.26936420886843798</c:v>
                </c:pt>
                <c:pt idx="7972" formatCode="General">
                  <c:v>-0.269704545147325</c:v>
                </c:pt>
                <c:pt idx="7973" formatCode="General">
                  <c:v>-0.27149875486168701</c:v>
                </c:pt>
                <c:pt idx="7974" formatCode="General">
                  <c:v>-0.27477820702856098</c:v>
                </c:pt>
                <c:pt idx="7975" formatCode="General">
                  <c:v>-0.278951869769474</c:v>
                </c:pt>
                <c:pt idx="7976" formatCode="General">
                  <c:v>-0.282818467756206</c:v>
                </c:pt>
                <c:pt idx="7977" formatCode="General">
                  <c:v>-0.285558290456499</c:v>
                </c:pt>
                <c:pt idx="7978" formatCode="General">
                  <c:v>-0.28798394758075202</c:v>
                </c:pt>
                <c:pt idx="7979" formatCode="General">
                  <c:v>-0.29029334616855001</c:v>
                </c:pt>
                <c:pt idx="7980" formatCode="General">
                  <c:v>-0.29242435511048598</c:v>
                </c:pt>
                <c:pt idx="7981" formatCode="General">
                  <c:v>-0.29511403944223302</c:v>
                </c:pt>
                <c:pt idx="7982" formatCode="General">
                  <c:v>-0.29798589258945701</c:v>
                </c:pt>
                <c:pt idx="7983" formatCode="General">
                  <c:v>-0.30110747057610299</c:v>
                </c:pt>
                <c:pt idx="7984" formatCode="General">
                  <c:v>-0.30501651664342</c:v>
                </c:pt>
                <c:pt idx="7985" formatCode="General">
                  <c:v>-0.30905463722712501</c:v>
                </c:pt>
                <c:pt idx="7986" formatCode="General">
                  <c:v>-0.31195921859495501</c:v>
                </c:pt>
                <c:pt idx="7987" formatCode="General">
                  <c:v>-0.313403459843208</c:v>
                </c:pt>
                <c:pt idx="7988" formatCode="General">
                  <c:v>-0.31389835558335999</c:v>
                </c:pt>
                <c:pt idx="7989" formatCode="General">
                  <c:v>-0.31362233524910599</c:v>
                </c:pt>
                <c:pt idx="7990" formatCode="General">
                  <c:v>-0.31280813064698199</c:v>
                </c:pt>
                <c:pt idx="7991" formatCode="General">
                  <c:v>-0.312895107766758</c:v>
                </c:pt>
                <c:pt idx="7992" formatCode="General">
                  <c:v>-0.31528426788706998</c:v>
                </c:pt>
                <c:pt idx="7993" formatCode="General">
                  <c:v>-0.31996619737980703</c:v>
                </c:pt>
                <c:pt idx="7994" formatCode="General">
                  <c:v>-0.32619050977210001</c:v>
                </c:pt>
                <c:pt idx="7995" formatCode="General">
                  <c:v>-0.33239532575811598</c:v>
                </c:pt>
                <c:pt idx="7996" formatCode="General">
                  <c:v>-0.33653269301847799</c:v>
                </c:pt>
                <c:pt idx="7997" formatCode="General">
                  <c:v>-0.337836806025748</c:v>
                </c:pt>
                <c:pt idx="7998" formatCode="General">
                  <c:v>-0.33749312018156302</c:v>
                </c:pt>
                <c:pt idx="7999" formatCode="General">
                  <c:v>-0.33591138452165897</c:v>
                </c:pt>
                <c:pt idx="8000" formatCode="General">
                  <c:v>-0.33364604365457301</c:v>
                </c:pt>
                <c:pt idx="8001" formatCode="General">
                  <c:v>-0.33182691046559298</c:v>
                </c:pt>
                <c:pt idx="8002" formatCode="General">
                  <c:v>-0.33045767706506801</c:v>
                </c:pt>
                <c:pt idx="8003" formatCode="General">
                  <c:v>-0.32877770161661901</c:v>
                </c:pt>
                <c:pt idx="8004" formatCode="General">
                  <c:v>-0.32550429397368902</c:v>
                </c:pt>
                <c:pt idx="8005" formatCode="General">
                  <c:v>-0.31961507375813603</c:v>
                </c:pt>
                <c:pt idx="8006" formatCode="General">
                  <c:v>-0.310883479951088</c:v>
                </c:pt>
                <c:pt idx="8007" formatCode="General">
                  <c:v>-0.30035282892884801</c:v>
                </c:pt>
                <c:pt idx="8008" formatCode="General">
                  <c:v>-0.28862269786987099</c:v>
                </c:pt>
                <c:pt idx="8009" formatCode="General">
                  <c:v>-0.275875815782268</c:v>
                </c:pt>
                <c:pt idx="8010" formatCode="General">
                  <c:v>-0.26256663417320603</c:v>
                </c:pt>
                <c:pt idx="8011" formatCode="General">
                  <c:v>-0.249417237681409</c:v>
                </c:pt>
                <c:pt idx="8012" formatCode="General">
                  <c:v>-0.23717497821153399</c:v>
                </c:pt>
                <c:pt idx="8013" formatCode="General">
                  <c:v>-0.22472646050551301</c:v>
                </c:pt>
                <c:pt idx="8014" formatCode="General">
                  <c:v>-0.210757920092877</c:v>
                </c:pt>
                <c:pt idx="8015" formatCode="General">
                  <c:v>-0.196294482674752</c:v>
                </c:pt>
                <c:pt idx="8016" formatCode="General">
                  <c:v>-0.18295593919913</c:v>
                </c:pt>
                <c:pt idx="8017" formatCode="General">
                  <c:v>-0.17119081648020401</c:v>
                </c:pt>
                <c:pt idx="8018" formatCode="General">
                  <c:v>-0.161253665787609</c:v>
                </c:pt>
                <c:pt idx="8019" formatCode="General">
                  <c:v>-0.15365924515843399</c:v>
                </c:pt>
                <c:pt idx="8020" formatCode="General">
                  <c:v>-0.14819649389021899</c:v>
                </c:pt>
                <c:pt idx="8021" formatCode="General">
                  <c:v>-0.143981394790485</c:v>
                </c:pt>
                <c:pt idx="8022" formatCode="General">
                  <c:v>-0.139515991173428</c:v>
                </c:pt>
                <c:pt idx="8023" formatCode="General">
                  <c:v>-0.13490070372284799</c:v>
                </c:pt>
                <c:pt idx="8024" formatCode="General">
                  <c:v>-0.131419833126147</c:v>
                </c:pt>
                <c:pt idx="8025" formatCode="General">
                  <c:v>-0.12988191670419999</c:v>
                </c:pt>
                <c:pt idx="8026" formatCode="General">
                  <c:v>-0.13111977111394399</c:v>
                </c:pt>
                <c:pt idx="8027" formatCode="General">
                  <c:v>-0.13444206897062499</c:v>
                </c:pt>
                <c:pt idx="8028" formatCode="General">
                  <c:v>-0.13873743574719699</c:v>
                </c:pt>
                <c:pt idx="8029" formatCode="General">
                  <c:v>-0.14362762733590501</c:v>
                </c:pt>
                <c:pt idx="8030" formatCode="General">
                  <c:v>-0.14886061460752101</c:v>
                </c:pt>
                <c:pt idx="8031" formatCode="General">
                  <c:v>-0.15372184920190299</c:v>
                </c:pt>
                <c:pt idx="8032" formatCode="General">
                  <c:v>-0.157766461101469</c:v>
                </c:pt>
                <c:pt idx="8033" formatCode="General">
                  <c:v>-0.160536347891617</c:v>
                </c:pt>
                <c:pt idx="8034" formatCode="General">
                  <c:v>-0.16157307570622401</c:v>
                </c:pt>
                <c:pt idx="8035" formatCode="General">
                  <c:v>-0.16054394085410501</c:v>
                </c:pt>
                <c:pt idx="8036" formatCode="General">
                  <c:v>-0.15666071365755699</c:v>
                </c:pt>
                <c:pt idx="8037" formatCode="General">
                  <c:v>-0.149981203592714</c:v>
                </c:pt>
                <c:pt idx="8038" formatCode="General">
                  <c:v>-0.14147771730255099</c:v>
                </c:pt>
                <c:pt idx="8039" formatCode="General">
                  <c:v>-0.13095613351112201</c:v>
                </c:pt>
                <c:pt idx="8040" formatCode="General">
                  <c:v>-0.11847884162316701</c:v>
                </c:pt>
                <c:pt idx="8041" formatCode="General">
                  <c:v>-0.1055549505537</c:v>
                </c:pt>
                <c:pt idx="8042" formatCode="General">
                  <c:v>-9.2524181086446597E-2</c:v>
                </c:pt>
                <c:pt idx="8043" formatCode="General">
                  <c:v>-7.8645703317588897E-2</c:v>
                </c:pt>
                <c:pt idx="8044" formatCode="General">
                  <c:v>-6.3676233372649105E-2</c:v>
                </c:pt>
                <c:pt idx="8045" formatCode="General">
                  <c:v>-4.7845624841338301E-2</c:v>
                </c:pt>
                <c:pt idx="8046" formatCode="General">
                  <c:v>-3.1113824459085501E-2</c:v>
                </c:pt>
                <c:pt idx="8047" formatCode="General">
                  <c:v>-1.4743328990167301E-2</c:v>
                </c:pt>
                <c:pt idx="8048" formatCode="General">
                  <c:v>-5.7761719033964595E-4</c:v>
                </c:pt>
                <c:pt idx="8049" formatCode="General">
                  <c:v>1.07861912138403E-2</c:v>
                </c:pt>
                <c:pt idx="8050" formatCode="General">
                  <c:v>1.9551634646782501E-2</c:v>
                </c:pt>
                <c:pt idx="8051" formatCode="General">
                  <c:v>2.4907203328183702E-2</c:v>
                </c:pt>
                <c:pt idx="8052" formatCode="General">
                  <c:v>2.6446204125947899E-2</c:v>
                </c:pt>
                <c:pt idx="8053" formatCode="General">
                  <c:v>2.48789543672123E-2</c:v>
                </c:pt>
                <c:pt idx="8054" formatCode="General">
                  <c:v>2.08861431891804E-2</c:v>
                </c:pt>
                <c:pt idx="8055" formatCode="General">
                  <c:v>1.5335868955713801E-2</c:v>
                </c:pt>
                <c:pt idx="8056" formatCode="General">
                  <c:v>8.9049301008331701E-3</c:v>
                </c:pt>
                <c:pt idx="8057" formatCode="General">
                  <c:v>2.2069156405716398E-3</c:v>
                </c:pt>
                <c:pt idx="8058" formatCode="General">
                  <c:v>-4.3740696716446396E-3</c:v>
                </c:pt>
                <c:pt idx="8059" formatCode="General">
                  <c:v>-1.0389945482667799E-2</c:v>
                </c:pt>
                <c:pt idx="8060" formatCode="General">
                  <c:v>-1.5249387778868801E-2</c:v>
                </c:pt>
                <c:pt idx="8061" formatCode="General">
                  <c:v>-1.8270651097402502E-2</c:v>
                </c:pt>
                <c:pt idx="8062" formatCode="General">
                  <c:v>-1.9311501554135399E-2</c:v>
                </c:pt>
                <c:pt idx="8063" formatCode="General">
                  <c:v>-1.9365799095611199E-2</c:v>
                </c:pt>
                <c:pt idx="8064" formatCode="General">
                  <c:v>-1.89359661857069E-2</c:v>
                </c:pt>
                <c:pt idx="8065" formatCode="General">
                  <c:v>-1.6873021515188699E-2</c:v>
                </c:pt>
                <c:pt idx="8066" formatCode="General">
                  <c:v>-1.1564544928550999E-2</c:v>
                </c:pt>
                <c:pt idx="8067" formatCode="General">
                  <c:v>-2.0748156587645501E-3</c:v>
                </c:pt>
                <c:pt idx="8068" formatCode="General">
                  <c:v>1.0079537915221801E-2</c:v>
                </c:pt>
                <c:pt idx="8069" formatCode="General">
                  <c:v>2.31070763533598E-2</c:v>
                </c:pt>
                <c:pt idx="8070" formatCode="General">
                  <c:v>3.6582481618493798E-2</c:v>
                </c:pt>
                <c:pt idx="8071" formatCode="General">
                  <c:v>4.9723623407274001E-2</c:v>
                </c:pt>
                <c:pt idx="8072" formatCode="General">
                  <c:v>6.16431469180529E-2</c:v>
                </c:pt>
                <c:pt idx="8073" formatCode="General">
                  <c:v>7.1267090717240703E-2</c:v>
                </c:pt>
                <c:pt idx="8074" formatCode="General">
                  <c:v>7.7837074971908102E-2</c:v>
                </c:pt>
                <c:pt idx="8075" formatCode="General">
                  <c:v>8.1924803053760903E-2</c:v>
                </c:pt>
                <c:pt idx="8076" formatCode="General">
                  <c:v>8.4587105047981101E-2</c:v>
                </c:pt>
                <c:pt idx="8077" formatCode="General">
                  <c:v>8.7613325209099605E-2</c:v>
                </c:pt>
                <c:pt idx="8078" formatCode="General">
                  <c:v>9.1767335918269993E-2</c:v>
                </c:pt>
                <c:pt idx="8079" formatCode="General">
                  <c:v>9.6085249328099906E-2</c:v>
                </c:pt>
                <c:pt idx="8080" formatCode="General">
                  <c:v>0.100349034756468</c:v>
                </c:pt>
                <c:pt idx="8081" formatCode="General">
                  <c:v>0.104124701741408</c:v>
                </c:pt>
                <c:pt idx="8082" formatCode="General">
                  <c:v>0.10684096267177801</c:v>
                </c:pt>
                <c:pt idx="8083" formatCode="General">
                  <c:v>0.10769290095219999</c:v>
                </c:pt>
                <c:pt idx="8084" formatCode="General">
                  <c:v>0.106631297204258</c:v>
                </c:pt>
                <c:pt idx="8085" formatCode="General">
                  <c:v>0.104892400919899</c:v>
                </c:pt>
                <c:pt idx="8086" formatCode="General">
                  <c:v>0.102771226234119</c:v>
                </c:pt>
                <c:pt idx="8087" formatCode="General">
                  <c:v>0.100230474797186</c:v>
                </c:pt>
                <c:pt idx="8088" formatCode="General">
                  <c:v>9.7598273336458805E-2</c:v>
                </c:pt>
                <c:pt idx="8089" formatCode="General">
                  <c:v>9.5577980042524796E-2</c:v>
                </c:pt>
                <c:pt idx="8090" formatCode="General">
                  <c:v>9.4650925830715604E-2</c:v>
                </c:pt>
                <c:pt idx="8091" formatCode="General">
                  <c:v>9.5205200204739507E-2</c:v>
                </c:pt>
                <c:pt idx="8092" formatCode="General">
                  <c:v>9.7119117613406997E-2</c:v>
                </c:pt>
                <c:pt idx="8093" formatCode="General">
                  <c:v>9.9686152084210694E-2</c:v>
                </c:pt>
                <c:pt idx="8094" formatCode="General">
                  <c:v>0.103606925791209</c:v>
                </c:pt>
                <c:pt idx="8095" formatCode="General">
                  <c:v>0.110438557711452</c:v>
                </c:pt>
                <c:pt idx="8096" formatCode="General">
                  <c:v>0.12076750387327601</c:v>
                </c:pt>
                <c:pt idx="8097" formatCode="General">
                  <c:v>0.13429231398972899</c:v>
                </c:pt>
                <c:pt idx="8098" formatCode="General">
                  <c:v>0.15150543622170201</c:v>
                </c:pt>
                <c:pt idx="8099" formatCode="General">
                  <c:v>0.172150858880385</c:v>
                </c:pt>
                <c:pt idx="8100" formatCode="General">
                  <c:v>0.19536542188963901</c:v>
                </c:pt>
                <c:pt idx="8101" formatCode="General">
                  <c:v>0.22004176240836101</c:v>
                </c:pt>
                <c:pt idx="8102" formatCode="General">
                  <c:v>0.24424191893723901</c:v>
                </c:pt>
                <c:pt idx="8103" formatCode="General">
                  <c:v>0.26673996686005902</c:v>
                </c:pt>
                <c:pt idx="8104" formatCode="General">
                  <c:v>0.287018336917712</c:v>
                </c:pt>
                <c:pt idx="8105" formatCode="General">
                  <c:v>0.30453088902227399</c:v>
                </c:pt>
                <c:pt idx="8106" formatCode="General">
                  <c:v>0.31835584099894298</c:v>
                </c:pt>
                <c:pt idx="8107" formatCode="General">
                  <c:v>0.32840636393308198</c:v>
                </c:pt>
                <c:pt idx="8108" formatCode="General">
                  <c:v>0.33467489875588002</c:v>
                </c:pt>
                <c:pt idx="8109" formatCode="General">
                  <c:v>0.33661758524435698</c:v>
                </c:pt>
                <c:pt idx="8110" formatCode="General">
                  <c:v>0.33434686323421497</c:v>
                </c:pt>
                <c:pt idx="8111" formatCode="General">
                  <c:v>0.32848526360581398</c:v>
                </c:pt>
                <c:pt idx="8112" formatCode="General">
                  <c:v>0.32057593580231902</c:v>
                </c:pt>
                <c:pt idx="8113" formatCode="General">
                  <c:v>0.31237714043944997</c:v>
                </c:pt>
                <c:pt idx="8114" formatCode="General">
                  <c:v>0.30521886286442201</c:v>
                </c:pt>
                <c:pt idx="8115" formatCode="General">
                  <c:v>0.299042823638211</c:v>
                </c:pt>
                <c:pt idx="8116" formatCode="General">
                  <c:v>0.29374791564170299</c:v>
                </c:pt>
                <c:pt idx="8117" formatCode="General">
                  <c:v>0.28996916371635301</c:v>
                </c:pt>
                <c:pt idx="8118" formatCode="General">
                  <c:v>0.28766928221402599</c:v>
                </c:pt>
                <c:pt idx="8119" formatCode="General">
                  <c:v>0.28617034576945</c:v>
                </c:pt>
                <c:pt idx="8120" formatCode="General">
                  <c:v>0.28448015087350398</c:v>
                </c:pt>
                <c:pt idx="8121" formatCode="General">
                  <c:v>0.28240646405647402</c:v>
                </c:pt>
                <c:pt idx="8122" formatCode="General">
                  <c:v>0.27982037374135399</c:v>
                </c:pt>
                <c:pt idx="8123" formatCode="General">
                  <c:v>0.27663824471902199</c:v>
                </c:pt>
                <c:pt idx="8124" formatCode="General">
                  <c:v>0.27316937305739197</c:v>
                </c:pt>
                <c:pt idx="8125" formatCode="General">
                  <c:v>0.270045253577745</c:v>
                </c:pt>
                <c:pt idx="8126" formatCode="General">
                  <c:v>0.266772235842405</c:v>
                </c:pt>
                <c:pt idx="8127" formatCode="General">
                  <c:v>0.26196765278906797</c:v>
                </c:pt>
                <c:pt idx="8128" formatCode="General">
                  <c:v>0.25615324895229002</c:v>
                </c:pt>
                <c:pt idx="8129" formatCode="General">
                  <c:v>0.25168185843703</c:v>
                </c:pt>
                <c:pt idx="8130" formatCode="General">
                  <c:v>0.24972040584326999</c:v>
                </c:pt>
                <c:pt idx="8131" formatCode="General">
                  <c:v>0.24987995850591699</c:v>
                </c:pt>
                <c:pt idx="8132" formatCode="General">
                  <c:v>0.25147056898583497</c:v>
                </c:pt>
                <c:pt idx="8133" formatCode="General">
                  <c:v>0.25316373262024</c:v>
                </c:pt>
                <c:pt idx="8134" formatCode="General">
                  <c:v>0.25438116796129401</c:v>
                </c:pt>
                <c:pt idx="8135" formatCode="General">
                  <c:v>0.25530497535257302</c:v>
                </c:pt>
                <c:pt idx="8136" formatCode="General">
                  <c:v>0.25628209943913199</c:v>
                </c:pt>
                <c:pt idx="8137" formatCode="General">
                  <c:v>0.25675649587788302</c:v>
                </c:pt>
                <c:pt idx="8138" formatCode="General">
                  <c:v>0.255858572120997</c:v>
                </c:pt>
                <c:pt idx="8139" formatCode="General">
                  <c:v>0.25312195529548998</c:v>
                </c:pt>
                <c:pt idx="8140" formatCode="General">
                  <c:v>0.24824561747697399</c:v>
                </c:pt>
                <c:pt idx="8141" formatCode="General">
                  <c:v>0.24243150689228801</c:v>
                </c:pt>
                <c:pt idx="8142" formatCode="General">
                  <c:v>0.236772687491348</c:v>
                </c:pt>
                <c:pt idx="8143" formatCode="General">
                  <c:v>0.23174218258641499</c:v>
                </c:pt>
                <c:pt idx="8144" formatCode="General">
                  <c:v>0.227320116911533</c:v>
                </c:pt>
                <c:pt idx="8145" formatCode="General">
                  <c:v>0.223673704256586</c:v>
                </c:pt>
                <c:pt idx="8146" formatCode="General">
                  <c:v>0.22075891466837999</c:v>
                </c:pt>
                <c:pt idx="8147" formatCode="General">
                  <c:v>0.217593091379717</c:v>
                </c:pt>
                <c:pt idx="8148" formatCode="General">
                  <c:v>0.21438592232335399</c:v>
                </c:pt>
                <c:pt idx="8149" formatCode="General">
                  <c:v>0.21135964984973399</c:v>
                </c:pt>
                <c:pt idx="8150" formatCode="General">
                  <c:v>0.20819979988161899</c:v>
                </c:pt>
                <c:pt idx="8151" formatCode="General">
                  <c:v>0.204706342325079</c:v>
                </c:pt>
                <c:pt idx="8152" formatCode="General">
                  <c:v>0.201166203189554</c:v>
                </c:pt>
                <c:pt idx="8153" formatCode="General">
                  <c:v>0.19752851871641999</c:v>
                </c:pt>
                <c:pt idx="8154" formatCode="General">
                  <c:v>0.19358057799838799</c:v>
                </c:pt>
                <c:pt idx="8155" formatCode="General">
                  <c:v>0.18932131345976899</c:v>
                </c:pt>
                <c:pt idx="8156" formatCode="General">
                  <c:v>0.18393267966799001</c:v>
                </c:pt>
                <c:pt idx="8157" formatCode="General">
                  <c:v>0.17727285420320099</c:v>
                </c:pt>
                <c:pt idx="8158" formatCode="General">
                  <c:v>0.17013851540949601</c:v>
                </c:pt>
                <c:pt idx="8159" formatCode="General">
                  <c:v>0.163012069522317</c:v>
                </c:pt>
                <c:pt idx="8160" formatCode="General">
                  <c:v>0.156119238447741</c:v>
                </c:pt>
                <c:pt idx="8161" formatCode="General">
                  <c:v>0.14963799645836101</c:v>
                </c:pt>
                <c:pt idx="8162" formatCode="General">
                  <c:v>0.14380577624542301</c:v>
                </c:pt>
                <c:pt idx="8163" formatCode="General">
                  <c:v>0.137675133597112</c:v>
                </c:pt>
                <c:pt idx="8164" formatCode="General">
                  <c:v>0.13088953516612201</c:v>
                </c:pt>
                <c:pt idx="8165" formatCode="General">
                  <c:v>0.124815556434833</c:v>
                </c:pt>
                <c:pt idx="8166" formatCode="General">
                  <c:v>0.119430979432501</c:v>
                </c:pt>
                <c:pt idx="8167" formatCode="General">
                  <c:v>0.114243100716892</c:v>
                </c:pt>
                <c:pt idx="8168" formatCode="General">
                  <c:v>0.109259408968715</c:v>
                </c:pt>
                <c:pt idx="8169" formatCode="General">
                  <c:v>0.104564314127328</c:v>
                </c:pt>
                <c:pt idx="8170" formatCode="General">
                  <c:v>9.9617098010423899E-2</c:v>
                </c:pt>
                <c:pt idx="8171" formatCode="General">
                  <c:v>9.4240299254690602E-2</c:v>
                </c:pt>
                <c:pt idx="8172" formatCode="General">
                  <c:v>8.8561360554567606E-2</c:v>
                </c:pt>
                <c:pt idx="8173" formatCode="General">
                  <c:v>8.2935721504232798E-2</c:v>
                </c:pt>
                <c:pt idx="8174" formatCode="General">
                  <c:v>7.8533745175531897E-2</c:v>
                </c:pt>
                <c:pt idx="8175" formatCode="General">
                  <c:v>7.5101817239623003E-2</c:v>
                </c:pt>
                <c:pt idx="8176" formatCode="General">
                  <c:v>7.1622342048244997E-2</c:v>
                </c:pt>
                <c:pt idx="8177" formatCode="General">
                  <c:v>6.8173696618299098E-2</c:v>
                </c:pt>
                <c:pt idx="8178" formatCode="General">
                  <c:v>6.4466831897564997E-2</c:v>
                </c:pt>
                <c:pt idx="8179" formatCode="General">
                  <c:v>5.9906649886947903E-2</c:v>
                </c:pt>
                <c:pt idx="8180" formatCode="General">
                  <c:v>5.5101491467259199E-2</c:v>
                </c:pt>
                <c:pt idx="8181" formatCode="General">
                  <c:v>5.0828666405782097E-2</c:v>
                </c:pt>
                <c:pt idx="8182" formatCode="General">
                  <c:v>4.6650312349475198E-2</c:v>
                </c:pt>
                <c:pt idx="8183" formatCode="General">
                  <c:v>4.1740686242980898E-2</c:v>
                </c:pt>
                <c:pt idx="8184" formatCode="General">
                  <c:v>3.6067560473238301E-2</c:v>
                </c:pt>
                <c:pt idx="8185" formatCode="General">
                  <c:v>2.9631977429539699E-2</c:v>
                </c:pt>
                <c:pt idx="8186" formatCode="General">
                  <c:v>2.2025688632584899E-2</c:v>
                </c:pt>
                <c:pt idx="8187" formatCode="General">
                  <c:v>1.25894307420172E-2</c:v>
                </c:pt>
                <c:pt idx="8188" formatCode="General">
                  <c:v>1.9778713564949299E-3</c:v>
                </c:pt>
                <c:pt idx="8189" formatCode="General">
                  <c:v>-8.2663321228111705E-3</c:v>
                </c:pt>
                <c:pt idx="8190" formatCode="General">
                  <c:v>-1.7362204236854101E-2</c:v>
                </c:pt>
                <c:pt idx="8191" formatCode="General">
                  <c:v>-2.3966749029776101E-2</c:v>
                </c:pt>
                <c:pt idx="8192" formatCode="General">
                  <c:v>-2.7416179265127998E-2</c:v>
                </c:pt>
                <c:pt idx="8193" formatCode="General">
                  <c:v>-2.82652500556601E-2</c:v>
                </c:pt>
                <c:pt idx="8194" formatCode="General">
                  <c:v>-2.6047331216563201E-2</c:v>
                </c:pt>
                <c:pt idx="8195" formatCode="General">
                  <c:v>-2.1031235789353699E-2</c:v>
                </c:pt>
                <c:pt idx="8196" formatCode="General">
                  <c:v>-1.4728397764735701E-2</c:v>
                </c:pt>
                <c:pt idx="8197" formatCode="General">
                  <c:v>-8.2794566551511305E-3</c:v>
                </c:pt>
                <c:pt idx="8198" formatCode="General">
                  <c:v>-1.89707167640966E-3</c:v>
                </c:pt>
                <c:pt idx="8199" formatCode="General">
                  <c:v>4.20541264441092E-3</c:v>
                </c:pt>
                <c:pt idx="8200" formatCode="General">
                  <c:v>8.5974089876006497E-3</c:v>
                </c:pt>
                <c:pt idx="8201" formatCode="General">
                  <c:v>1.09257140601962E-2</c:v>
                </c:pt>
                <c:pt idx="8202" formatCode="General">
                  <c:v>1.19549231783662E-2</c:v>
                </c:pt>
                <c:pt idx="8203" formatCode="General">
                  <c:v>1.1674569315476601E-2</c:v>
                </c:pt>
                <c:pt idx="8204" formatCode="General">
                  <c:v>9.9174773917681102E-3</c:v>
                </c:pt>
                <c:pt idx="8205" formatCode="General">
                  <c:v>6.1825492320667598E-3</c:v>
                </c:pt>
                <c:pt idx="8206" formatCode="General">
                  <c:v>8.3036979448402205E-4</c:v>
                </c:pt>
                <c:pt idx="8207" formatCode="General">
                  <c:v>-4.8902259997949801E-3</c:v>
                </c:pt>
                <c:pt idx="8208" formatCode="General">
                  <c:v>-1.0925453124539099E-2</c:v>
                </c:pt>
                <c:pt idx="8209" formatCode="General">
                  <c:v>-1.77532999254802E-2</c:v>
                </c:pt>
                <c:pt idx="8210" formatCode="General">
                  <c:v>-2.6421052519283599E-2</c:v>
                </c:pt>
                <c:pt idx="8211" formatCode="General">
                  <c:v>-3.76109929060197E-2</c:v>
                </c:pt>
                <c:pt idx="8212" formatCode="General">
                  <c:v>-5.0952502313820501E-2</c:v>
                </c:pt>
                <c:pt idx="8213" formatCode="General">
                  <c:v>-6.6126477339948697E-2</c:v>
                </c:pt>
                <c:pt idx="8214" formatCode="General">
                  <c:v>-8.2601261170342194E-2</c:v>
                </c:pt>
                <c:pt idx="8215" formatCode="General">
                  <c:v>-9.9679143845460394E-2</c:v>
                </c:pt>
                <c:pt idx="8216" formatCode="General">
                  <c:v>-0.115691789378616</c:v>
                </c:pt>
                <c:pt idx="8217" formatCode="General">
                  <c:v>-0.12886087959606701</c:v>
                </c:pt>
                <c:pt idx="8218" formatCode="General">
                  <c:v>-0.138263534605437</c:v>
                </c:pt>
                <c:pt idx="8219" formatCode="General">
                  <c:v>-0.14404053503563399</c:v>
                </c:pt>
                <c:pt idx="8220" formatCode="General">
                  <c:v>-0.14714614115437299</c:v>
                </c:pt>
                <c:pt idx="8221" formatCode="General">
                  <c:v>-0.14820828688093399</c:v>
                </c:pt>
                <c:pt idx="8222" formatCode="General">
                  <c:v>-0.14782130141234401</c:v>
                </c:pt>
                <c:pt idx="8223" formatCode="General">
                  <c:v>-0.146057823972879</c:v>
                </c:pt>
                <c:pt idx="8224" formatCode="General">
                  <c:v>-0.14260531839298801</c:v>
                </c:pt>
                <c:pt idx="8225" formatCode="General">
                  <c:v>-0.137005472280497</c:v>
                </c:pt>
                <c:pt idx="8226" formatCode="General">
                  <c:v>-0.130020600143918</c:v>
                </c:pt>
                <c:pt idx="8227" formatCode="General">
                  <c:v>-0.122869116837711</c:v>
                </c:pt>
                <c:pt idx="8228" formatCode="General">
                  <c:v>-0.115018719137574</c:v>
                </c:pt>
                <c:pt idx="8229" formatCode="General">
                  <c:v>-0.106953812431076</c:v>
                </c:pt>
                <c:pt idx="8230" formatCode="General">
                  <c:v>-0.100315909564042</c:v>
                </c:pt>
                <c:pt idx="8231" formatCode="General">
                  <c:v>-9.5729291787864698E-2</c:v>
                </c:pt>
                <c:pt idx="8232" formatCode="General">
                  <c:v>-9.2723768746308194E-2</c:v>
                </c:pt>
                <c:pt idx="8233" formatCode="General">
                  <c:v>-9.1421644108747202E-2</c:v>
                </c:pt>
                <c:pt idx="8234" formatCode="General">
                  <c:v>-9.3225992417931502E-2</c:v>
                </c:pt>
                <c:pt idx="8235" formatCode="General">
                  <c:v>-9.8602955447062005E-2</c:v>
                </c:pt>
                <c:pt idx="8236" formatCode="General">
                  <c:v>-0.107120806534551</c:v>
                </c:pt>
                <c:pt idx="8237" formatCode="General">
                  <c:v>-0.118052629586247</c:v>
                </c:pt>
                <c:pt idx="8238" formatCode="General">
                  <c:v>-0.13030673235205001</c:v>
                </c:pt>
                <c:pt idx="8239" formatCode="General">
                  <c:v>-0.14275041603489999</c:v>
                </c:pt>
                <c:pt idx="8240" formatCode="General">
                  <c:v>-0.15476801789573599</c:v>
                </c:pt>
                <c:pt idx="8241" formatCode="General">
                  <c:v>-0.16565625351191299</c:v>
                </c:pt>
                <c:pt idx="8242" formatCode="General">
                  <c:v>-0.17494535046516699</c:v>
                </c:pt>
                <c:pt idx="8243" formatCode="General">
                  <c:v>-0.18385239653830601</c:v>
                </c:pt>
                <c:pt idx="8244" formatCode="General">
                  <c:v>-0.19271579570880501</c:v>
                </c:pt>
                <c:pt idx="8245" formatCode="General">
                  <c:v>-0.20071244401423199</c:v>
                </c:pt>
                <c:pt idx="8246" formatCode="General">
                  <c:v>-0.207910623021517</c:v>
                </c:pt>
                <c:pt idx="8247" formatCode="General">
                  <c:v>-0.214237143354196</c:v>
                </c:pt>
                <c:pt idx="8248" formatCode="General">
                  <c:v>-0.218959786139963</c:v>
                </c:pt>
                <c:pt idx="8249" formatCode="General">
                  <c:v>-0.22148472937779301</c:v>
                </c:pt>
                <c:pt idx="8250" formatCode="General">
                  <c:v>-0.221796985627631</c:v>
                </c:pt>
                <c:pt idx="8251" formatCode="General">
                  <c:v>-0.22062519486191001</c:v>
                </c:pt>
                <c:pt idx="8252" formatCode="General">
                  <c:v>-0.21879750371169801</c:v>
                </c:pt>
                <c:pt idx="8253" formatCode="General">
                  <c:v>-0.21652015241487199</c:v>
                </c:pt>
                <c:pt idx="8254" formatCode="General">
                  <c:v>-0.213313357861174</c:v>
                </c:pt>
                <c:pt idx="8255" formatCode="General">
                  <c:v>-0.209624712744932</c:v>
                </c:pt>
                <c:pt idx="8256" formatCode="General">
                  <c:v>-0.20581595826780599</c:v>
                </c:pt>
                <c:pt idx="8257" formatCode="General">
                  <c:v>-0.200889467846736</c:v>
                </c:pt>
                <c:pt idx="8258" formatCode="General">
                  <c:v>-0.19437583748159101</c:v>
                </c:pt>
                <c:pt idx="8259" formatCode="General">
                  <c:v>-0.18610789865579</c:v>
                </c:pt>
                <c:pt idx="8260" formatCode="General">
                  <c:v>-0.17677683295909599</c:v>
                </c:pt>
                <c:pt idx="8261" formatCode="General">
                  <c:v>-0.167382569242577</c:v>
                </c:pt>
                <c:pt idx="8262" formatCode="General">
                  <c:v>-0.15859648519691899</c:v>
                </c:pt>
                <c:pt idx="8263" formatCode="General">
                  <c:v>-0.151168505107725</c:v>
                </c:pt>
                <c:pt idx="8264" formatCode="General">
                  <c:v>-0.14558352822735601</c:v>
                </c:pt>
                <c:pt idx="8265" formatCode="General">
                  <c:v>-0.14201169594354099</c:v>
                </c:pt>
                <c:pt idx="8266" formatCode="General">
                  <c:v>-0.14026731985770199</c:v>
                </c:pt>
                <c:pt idx="8267" formatCode="General">
                  <c:v>-0.13995656202371901</c:v>
                </c:pt>
                <c:pt idx="8268" formatCode="General">
                  <c:v>-0.14040051114417701</c:v>
                </c:pt>
                <c:pt idx="8269" formatCode="General">
                  <c:v>-0.141819869467742</c:v>
                </c:pt>
                <c:pt idx="8270" formatCode="General">
                  <c:v>-0.14510671174553</c:v>
                </c:pt>
                <c:pt idx="8271" formatCode="General">
                  <c:v>-0.15053735191867401</c:v>
                </c:pt>
                <c:pt idx="8272" formatCode="General">
                  <c:v>-0.157811243703218</c:v>
                </c:pt>
                <c:pt idx="8273" formatCode="General">
                  <c:v>-0.165458471093409</c:v>
                </c:pt>
                <c:pt idx="8274" formatCode="General">
                  <c:v>-0.172330989541471</c:v>
                </c:pt>
                <c:pt idx="8275" formatCode="General">
                  <c:v>-0.17911194257785401</c:v>
                </c:pt>
                <c:pt idx="8276" formatCode="General">
                  <c:v>-0.186564100513952</c:v>
                </c:pt>
                <c:pt idx="8277" formatCode="General">
                  <c:v>-0.19351982565133</c:v>
                </c:pt>
                <c:pt idx="8278" formatCode="General">
                  <c:v>-0.19862767917389901</c:v>
                </c:pt>
                <c:pt idx="8279" formatCode="General">
                  <c:v>-0.20186077309064501</c:v>
                </c:pt>
                <c:pt idx="8280" formatCode="General">
                  <c:v>-0.20350911005445399</c:v>
                </c:pt>
                <c:pt idx="8281" formatCode="General">
                  <c:v>-0.20347493758845001</c:v>
                </c:pt>
                <c:pt idx="8282" formatCode="General">
                  <c:v>-0.201533418615372</c:v>
                </c:pt>
                <c:pt idx="8283" formatCode="General">
                  <c:v>-0.19838566318201101</c:v>
                </c:pt>
                <c:pt idx="8284" formatCode="General">
                  <c:v>-0.194774698887512</c:v>
                </c:pt>
                <c:pt idx="8285" formatCode="General">
                  <c:v>-0.19085891829973201</c:v>
                </c:pt>
                <c:pt idx="8286" formatCode="General">
                  <c:v>-0.18677097786954899</c:v>
                </c:pt>
                <c:pt idx="8287" formatCode="General">
                  <c:v>-0.18349192621641799</c:v>
                </c:pt>
                <c:pt idx="8288" formatCode="General">
                  <c:v>-0.18164697140554401</c:v>
                </c:pt>
                <c:pt idx="8289" formatCode="General">
                  <c:v>-0.180363364159179</c:v>
                </c:pt>
                <c:pt idx="8290" formatCode="General">
                  <c:v>-0.17847484980237399</c:v>
                </c:pt>
                <c:pt idx="8291" formatCode="General">
                  <c:v>-0.17597549166513601</c:v>
                </c:pt>
                <c:pt idx="8292" formatCode="General">
                  <c:v>-0.174079712123659</c:v>
                </c:pt>
                <c:pt idx="8293" formatCode="General">
                  <c:v>-0.173351484313369</c:v>
                </c:pt>
                <c:pt idx="8294" formatCode="General">
                  <c:v>-0.17337581318884099</c:v>
                </c:pt>
                <c:pt idx="8295" formatCode="General">
                  <c:v>-0.17428252428753299</c:v>
                </c:pt>
                <c:pt idx="8296" formatCode="General">
                  <c:v>-0.17649521919317801</c:v>
                </c:pt>
                <c:pt idx="8297" formatCode="General">
                  <c:v>-0.18088566433891701</c:v>
                </c:pt>
                <c:pt idx="8298" formatCode="General">
                  <c:v>-0.18740531675349001</c:v>
                </c:pt>
                <c:pt idx="8299" formatCode="General">
                  <c:v>-0.195423757531617</c:v>
                </c:pt>
                <c:pt idx="8300" formatCode="General">
                  <c:v>-0.204615325994601</c:v>
                </c:pt>
                <c:pt idx="8301" formatCode="General">
                  <c:v>-0.213213780340367</c:v>
                </c:pt>
                <c:pt idx="8302" formatCode="General">
                  <c:v>-0.220419526956352</c:v>
                </c:pt>
                <c:pt idx="8303" formatCode="General">
                  <c:v>-0.22632988688859701</c:v>
                </c:pt>
                <c:pt idx="8304" formatCode="General">
                  <c:v>-0.230415636695599</c:v>
                </c:pt>
                <c:pt idx="8305" formatCode="General">
                  <c:v>-0.23269405056763701</c:v>
                </c:pt>
                <c:pt idx="8306" formatCode="General">
                  <c:v>-0.233535862884096</c:v>
                </c:pt>
                <c:pt idx="8307" formatCode="General">
                  <c:v>-0.23257450241510999</c:v>
                </c:pt>
                <c:pt idx="8308" formatCode="General">
                  <c:v>-0.22978021141199501</c:v>
                </c:pt>
                <c:pt idx="8309" formatCode="General">
                  <c:v>-0.225743039957613</c:v>
                </c:pt>
                <c:pt idx="8310" formatCode="General">
                  <c:v>-0.220747253076787</c:v>
                </c:pt>
                <c:pt idx="8311" formatCode="General">
                  <c:v>-0.21491217278372601</c:v>
                </c:pt>
                <c:pt idx="8312" formatCode="General">
                  <c:v>-0.20845922968682101</c:v>
                </c:pt>
                <c:pt idx="8313" formatCode="General">
                  <c:v>-0.20196914294777299</c:v>
                </c:pt>
                <c:pt idx="8314" formatCode="General">
                  <c:v>-0.19588906809829801</c:v>
                </c:pt>
                <c:pt idx="8315" formatCode="General">
                  <c:v>-0.19045092560236901</c:v>
                </c:pt>
                <c:pt idx="8316" formatCode="General">
                  <c:v>-0.18474315470651301</c:v>
                </c:pt>
                <c:pt idx="8317" formatCode="General">
                  <c:v>-0.17748224632093201</c:v>
                </c:pt>
                <c:pt idx="8318" formatCode="General">
                  <c:v>-0.16879732482444301</c:v>
                </c:pt>
                <c:pt idx="8319" formatCode="General">
                  <c:v>-0.15861031540089801</c:v>
                </c:pt>
                <c:pt idx="8320" formatCode="General">
                  <c:v>-0.14723137469390599</c:v>
                </c:pt>
                <c:pt idx="8321" formatCode="General">
                  <c:v>-0.13592397853055099</c:v>
                </c:pt>
                <c:pt idx="8322" formatCode="General">
                  <c:v>-0.125690813567396</c:v>
                </c:pt>
                <c:pt idx="8323" formatCode="General">
                  <c:v>-0.11681185462466299</c:v>
                </c:pt>
                <c:pt idx="8324" formatCode="General">
                  <c:v>-0.108663213838991</c:v>
                </c:pt>
                <c:pt idx="8325" formatCode="General">
                  <c:v>-0.100748475368354</c:v>
                </c:pt>
                <c:pt idx="8326" formatCode="General">
                  <c:v>-9.3451169245139201E-2</c:v>
                </c:pt>
                <c:pt idx="8327" formatCode="General">
                  <c:v>-8.8012404686496806E-2</c:v>
                </c:pt>
                <c:pt idx="8328" formatCode="General">
                  <c:v>-8.44380107422186E-2</c:v>
                </c:pt>
                <c:pt idx="8329" formatCode="General">
                  <c:v>-8.2562709325386494E-2</c:v>
                </c:pt>
                <c:pt idx="8330" formatCode="General">
                  <c:v>-8.1886091908297695E-2</c:v>
                </c:pt>
                <c:pt idx="8331" formatCode="General">
                  <c:v>-8.2108139563476595E-2</c:v>
                </c:pt>
                <c:pt idx="8332" formatCode="General">
                  <c:v>-8.3796727551934402E-2</c:v>
                </c:pt>
                <c:pt idx="8333" formatCode="General">
                  <c:v>-8.5539744925099304E-2</c:v>
                </c:pt>
                <c:pt idx="8334" formatCode="General">
                  <c:v>-8.6474755821012897E-2</c:v>
                </c:pt>
                <c:pt idx="8335" formatCode="General">
                  <c:v>-8.7141581379871602E-2</c:v>
                </c:pt>
                <c:pt idx="8336" formatCode="General">
                  <c:v>-8.8155915696907394E-2</c:v>
                </c:pt>
                <c:pt idx="8337" formatCode="General">
                  <c:v>-9.0325521218007396E-2</c:v>
                </c:pt>
                <c:pt idx="8338" formatCode="General">
                  <c:v>-9.4192625392629903E-2</c:v>
                </c:pt>
                <c:pt idx="8339" formatCode="General">
                  <c:v>-9.8395810089227695E-2</c:v>
                </c:pt>
                <c:pt idx="8340" formatCode="General">
                  <c:v>-0.101169576873836</c:v>
                </c:pt>
                <c:pt idx="8341" formatCode="General">
                  <c:v>-0.10235220100966</c:v>
                </c:pt>
                <c:pt idx="8342" formatCode="General">
                  <c:v>-0.101557174617095</c:v>
                </c:pt>
                <c:pt idx="8343" formatCode="General">
                  <c:v>-9.8989961005168395E-2</c:v>
                </c:pt>
                <c:pt idx="8344" formatCode="General">
                  <c:v>-9.5358709219528201E-2</c:v>
                </c:pt>
                <c:pt idx="8345" formatCode="General">
                  <c:v>-9.1336787239782599E-2</c:v>
                </c:pt>
                <c:pt idx="8346" formatCode="General">
                  <c:v>-8.7355044926775705E-2</c:v>
                </c:pt>
                <c:pt idx="8347" formatCode="General">
                  <c:v>-8.2688476391334295E-2</c:v>
                </c:pt>
                <c:pt idx="8348" formatCode="General">
                  <c:v>-7.6863172831284604E-2</c:v>
                </c:pt>
                <c:pt idx="8349" formatCode="General">
                  <c:v>-6.9746548446789805E-2</c:v>
                </c:pt>
                <c:pt idx="8350" formatCode="General">
                  <c:v>-6.1239089913440403E-2</c:v>
                </c:pt>
                <c:pt idx="8351" formatCode="General">
                  <c:v>-5.1820983487759598E-2</c:v>
                </c:pt>
                <c:pt idx="8352" formatCode="General">
                  <c:v>-4.2721489939367203E-2</c:v>
                </c:pt>
                <c:pt idx="8353" formatCode="General">
                  <c:v>-3.5004611438042503E-2</c:v>
                </c:pt>
                <c:pt idx="8354" formatCode="General">
                  <c:v>-2.8809486891813799E-2</c:v>
                </c:pt>
                <c:pt idx="8355" formatCode="General">
                  <c:v>-2.37671050126609E-2</c:v>
                </c:pt>
                <c:pt idx="8356" formatCode="General">
                  <c:v>-1.93315688588542E-2</c:v>
                </c:pt>
                <c:pt idx="8357" formatCode="General">
                  <c:v>-1.4574848259286399E-2</c:v>
                </c:pt>
                <c:pt idx="8358" formatCode="General">
                  <c:v>-8.4342557957631896E-3</c:v>
                </c:pt>
                <c:pt idx="8359" formatCode="General">
                  <c:v>-6.5221468018306897E-4</c:v>
                </c:pt>
                <c:pt idx="8360" formatCode="General">
                  <c:v>9.0212800637371401E-3</c:v>
                </c:pt>
                <c:pt idx="8361" formatCode="General">
                  <c:v>1.96509151991799E-2</c:v>
                </c:pt>
                <c:pt idx="8362" formatCode="General">
                  <c:v>2.8902122251311699E-2</c:v>
                </c:pt>
                <c:pt idx="8363" formatCode="General">
                  <c:v>3.5730433768915701E-2</c:v>
                </c:pt>
                <c:pt idx="8364" formatCode="General">
                  <c:v>3.9628078619710003E-2</c:v>
                </c:pt>
                <c:pt idx="8365" formatCode="General">
                  <c:v>4.0670131794739398E-2</c:v>
                </c:pt>
                <c:pt idx="8366" formatCode="General">
                  <c:v>4.0160643196000802E-2</c:v>
                </c:pt>
                <c:pt idx="8367" formatCode="General">
                  <c:v>3.8748842551197003E-2</c:v>
                </c:pt>
                <c:pt idx="8368" formatCode="General">
                  <c:v>3.6359964908766702E-2</c:v>
                </c:pt>
                <c:pt idx="8369" formatCode="General">
                  <c:v>3.3473307478732603E-2</c:v>
                </c:pt>
                <c:pt idx="8370" formatCode="General">
                  <c:v>3.0853317282825799E-2</c:v>
                </c:pt>
                <c:pt idx="8371" formatCode="General">
                  <c:v>2.9392044630072899E-2</c:v>
                </c:pt>
                <c:pt idx="8372" formatCode="General">
                  <c:v>2.8952494946857699E-2</c:v>
                </c:pt>
                <c:pt idx="8373" formatCode="General">
                  <c:v>2.8460959855507999E-2</c:v>
                </c:pt>
                <c:pt idx="8374" formatCode="General">
                  <c:v>2.8070983684986998E-2</c:v>
                </c:pt>
                <c:pt idx="8375" formatCode="General">
                  <c:v>2.7883285814125899E-2</c:v>
                </c:pt>
                <c:pt idx="8376" formatCode="General">
                  <c:v>2.7902070854674801E-2</c:v>
                </c:pt>
                <c:pt idx="8377" formatCode="General">
                  <c:v>2.8508924558713001E-2</c:v>
                </c:pt>
                <c:pt idx="8378" formatCode="General">
                  <c:v>2.9687216549629698E-2</c:v>
                </c:pt>
                <c:pt idx="8379" formatCode="General">
                  <c:v>3.1049845994773999E-2</c:v>
                </c:pt>
                <c:pt idx="8380" formatCode="General">
                  <c:v>3.3252785265709801E-2</c:v>
                </c:pt>
                <c:pt idx="8381" formatCode="General">
                  <c:v>3.7319370222338701E-2</c:v>
                </c:pt>
                <c:pt idx="8382" formatCode="General">
                  <c:v>4.1906745803588802E-2</c:v>
                </c:pt>
                <c:pt idx="8383" formatCode="General">
                  <c:v>4.6502846877394199E-2</c:v>
                </c:pt>
                <c:pt idx="8384" formatCode="General">
                  <c:v>5.1022645308845899E-2</c:v>
                </c:pt>
                <c:pt idx="8385" formatCode="General">
                  <c:v>5.48683177408451E-2</c:v>
                </c:pt>
                <c:pt idx="8386" formatCode="General">
                  <c:v>5.9082690584655199E-2</c:v>
                </c:pt>
                <c:pt idx="8387" formatCode="General">
                  <c:v>6.4086391041124902E-2</c:v>
                </c:pt>
                <c:pt idx="8388" formatCode="General">
                  <c:v>6.9413453526618193E-2</c:v>
                </c:pt>
                <c:pt idx="8389" formatCode="General">
                  <c:v>7.4942308011598999E-2</c:v>
                </c:pt>
                <c:pt idx="8390" formatCode="General">
                  <c:v>8.0422355252477998E-2</c:v>
                </c:pt>
                <c:pt idx="8391" formatCode="General">
                  <c:v>8.6362996069856299E-2</c:v>
                </c:pt>
                <c:pt idx="8392" formatCode="General">
                  <c:v>9.3943536280315695E-2</c:v>
                </c:pt>
                <c:pt idx="8393" formatCode="General">
                  <c:v>0.102887558280727</c:v>
                </c:pt>
                <c:pt idx="8394" formatCode="General">
                  <c:v>0.11183083191288699</c:v>
                </c:pt>
                <c:pt idx="8395" formatCode="General">
                  <c:v>0.120494246078601</c:v>
                </c:pt>
                <c:pt idx="8396" formatCode="General">
                  <c:v>0.129789176949519</c:v>
                </c:pt>
                <c:pt idx="8397" formatCode="General">
                  <c:v>0.13942603954428501</c:v>
                </c:pt>
                <c:pt idx="8398" formatCode="General">
                  <c:v>0.14838438771672199</c:v>
                </c:pt>
                <c:pt idx="8399" formatCode="General">
                  <c:v>0.15614574792470001</c:v>
                </c:pt>
                <c:pt idx="8400" formatCode="General">
                  <c:v>0.163147573162613</c:v>
                </c:pt>
                <c:pt idx="8401" formatCode="General">
                  <c:v>0.17060737989715599</c:v>
                </c:pt>
                <c:pt idx="8402" formatCode="General">
                  <c:v>0.17855277690048099</c:v>
                </c:pt>
                <c:pt idx="8403" formatCode="General">
                  <c:v>0.18574913828874501</c:v>
                </c:pt>
                <c:pt idx="8404" formatCode="General">
                  <c:v>0.19230486003515099</c:v>
                </c:pt>
                <c:pt idx="8405" formatCode="General">
                  <c:v>0.199391900413427</c:v>
                </c:pt>
                <c:pt idx="8406" formatCode="General">
                  <c:v>0.20736966577955501</c:v>
                </c:pt>
                <c:pt idx="8407" formatCode="General">
                  <c:v>0.21607408765800301</c:v>
                </c:pt>
                <c:pt idx="8408" formatCode="General">
                  <c:v>0.225188514528773</c:v>
                </c:pt>
                <c:pt idx="8409" formatCode="General">
                  <c:v>0.234053743989423</c:v>
                </c:pt>
                <c:pt idx="8410" formatCode="General">
                  <c:v>0.241085462283647</c:v>
                </c:pt>
                <c:pt idx="8411" formatCode="General">
                  <c:v>0.24490390488576599</c:v>
                </c:pt>
                <c:pt idx="8412" formatCode="General">
                  <c:v>0.245686178221144</c:v>
                </c:pt>
                <c:pt idx="8413" formatCode="General">
                  <c:v>0.244885054594942</c:v>
                </c:pt>
                <c:pt idx="8414" formatCode="General">
                  <c:v>0.243340950314759</c:v>
                </c:pt>
                <c:pt idx="8415" formatCode="General">
                  <c:v>0.24155529478927301</c:v>
                </c:pt>
                <c:pt idx="8416" formatCode="General">
                  <c:v>0.240063225275992</c:v>
                </c:pt>
                <c:pt idx="8417" formatCode="General">
                  <c:v>0.23851692535010299</c:v>
                </c:pt>
                <c:pt idx="8418" formatCode="General">
                  <c:v>0.23549126416744601</c:v>
                </c:pt>
                <c:pt idx="8419" formatCode="General">
                  <c:v>0.23043692239038999</c:v>
                </c:pt>
                <c:pt idx="8420" formatCode="General">
                  <c:v>0.22450222636056399</c:v>
                </c:pt>
                <c:pt idx="8421" formatCode="General">
                  <c:v>0.21752035414503401</c:v>
                </c:pt>
                <c:pt idx="8422" formatCode="General">
                  <c:v>0.20808115574168801</c:v>
                </c:pt>
                <c:pt idx="8423" formatCode="General">
                  <c:v>0.19634700126733901</c:v>
                </c:pt>
                <c:pt idx="8424" formatCode="General">
                  <c:v>0.18389341520629801</c:v>
                </c:pt>
                <c:pt idx="8425" formatCode="General">
                  <c:v>0.17195030057699501</c:v>
                </c:pt>
                <c:pt idx="8426" formatCode="General">
                  <c:v>0.16137181668584799</c:v>
                </c:pt>
                <c:pt idx="8427" formatCode="General">
                  <c:v>0.15255847035107301</c:v>
                </c:pt>
                <c:pt idx="8428" formatCode="General">
                  <c:v>0.14497897704590801</c:v>
                </c:pt>
                <c:pt idx="8429" formatCode="General">
                  <c:v>0.138351412427072</c:v>
                </c:pt>
                <c:pt idx="8430" formatCode="General">
                  <c:v>0.133013709094254</c:v>
                </c:pt>
                <c:pt idx="8431" formatCode="General">
                  <c:v>0.12875438202693901</c:v>
                </c:pt>
                <c:pt idx="8432" formatCode="General">
                  <c:v>0.125886698410105</c:v>
                </c:pt>
                <c:pt idx="8433" formatCode="General">
                  <c:v>0.125262706820569</c:v>
                </c:pt>
                <c:pt idx="8434" formatCode="General">
                  <c:v>0.126157680876544</c:v>
                </c:pt>
                <c:pt idx="8435" formatCode="General">
                  <c:v>0.127190921725582</c:v>
                </c:pt>
                <c:pt idx="8436" formatCode="General">
                  <c:v>0.12862421269802099</c:v>
                </c:pt>
                <c:pt idx="8437" formatCode="General">
                  <c:v>0.13221535777545601</c:v>
                </c:pt>
                <c:pt idx="8438" formatCode="General">
                  <c:v>0.13877064521334501</c:v>
                </c:pt>
                <c:pt idx="8439" formatCode="General">
                  <c:v>0.14765282985612599</c:v>
                </c:pt>
                <c:pt idx="8440" formatCode="General">
                  <c:v>0.15776934840704701</c:v>
                </c:pt>
                <c:pt idx="8441" formatCode="General">
                  <c:v>0.167852333388534</c:v>
                </c:pt>
                <c:pt idx="8442" formatCode="General">
                  <c:v>0.17843579293216999</c:v>
                </c:pt>
                <c:pt idx="8443" formatCode="General">
                  <c:v>0.19016458485978799</c:v>
                </c:pt>
                <c:pt idx="8444" formatCode="General">
                  <c:v>0.202420307485775</c:v>
                </c:pt>
                <c:pt idx="8445" formatCode="General">
                  <c:v>0.21472600485215601</c:v>
                </c:pt>
                <c:pt idx="8446" formatCode="General">
                  <c:v>0.227033818171613</c:v>
                </c:pt>
                <c:pt idx="8447" formatCode="General">
                  <c:v>0.239127558384539</c:v>
                </c:pt>
                <c:pt idx="8448" formatCode="General">
                  <c:v>0.24949428937953599</c:v>
                </c:pt>
                <c:pt idx="8449" formatCode="General">
                  <c:v>0.25772148541523299</c:v>
                </c:pt>
                <c:pt idx="8450" formatCode="General">
                  <c:v>0.26357033456859802</c:v>
                </c:pt>
                <c:pt idx="8451" formatCode="General">
                  <c:v>0.26609174812896402</c:v>
                </c:pt>
                <c:pt idx="8452" formatCode="General">
                  <c:v>0.26528341888671603</c:v>
                </c:pt>
                <c:pt idx="8453" formatCode="General">
                  <c:v>0.26184597501921197</c:v>
                </c:pt>
                <c:pt idx="8454" formatCode="General">
                  <c:v>0.25638903716227801</c:v>
                </c:pt>
                <c:pt idx="8455" formatCode="General">
                  <c:v>0.24944664846432499</c:v>
                </c:pt>
                <c:pt idx="8456" formatCode="General">
                  <c:v>0.24164034418388999</c:v>
                </c:pt>
                <c:pt idx="8457" formatCode="General">
                  <c:v>0.23274682591479401</c:v>
                </c:pt>
                <c:pt idx="8458" formatCode="General">
                  <c:v>0.22246070645803101</c:v>
                </c:pt>
                <c:pt idx="8459" formatCode="General">
                  <c:v>0.21082883849755199</c:v>
                </c:pt>
                <c:pt idx="8460" formatCode="General">
                  <c:v>0.19862026775413499</c:v>
                </c:pt>
                <c:pt idx="8461" formatCode="General">
                  <c:v>0.186368475565796</c:v>
                </c:pt>
                <c:pt idx="8462" formatCode="General">
                  <c:v>0.17453284069727801</c:v>
                </c:pt>
                <c:pt idx="8463" formatCode="General">
                  <c:v>0.16385739670437699</c:v>
                </c:pt>
                <c:pt idx="8464" formatCode="General">
                  <c:v>0.15405979170919701</c:v>
                </c:pt>
                <c:pt idx="8465" formatCode="General">
                  <c:v>0.144235914570637</c:v>
                </c:pt>
                <c:pt idx="8466" formatCode="General">
                  <c:v>0.134885198636818</c:v>
                </c:pt>
                <c:pt idx="8467" formatCode="General">
                  <c:v>0.127514524694644</c:v>
                </c:pt>
                <c:pt idx="8468" formatCode="General">
                  <c:v>0.12340127567875001</c:v>
                </c:pt>
                <c:pt idx="8469" formatCode="General">
                  <c:v>0.12269142191342899</c:v>
                </c:pt>
                <c:pt idx="8470" formatCode="General">
                  <c:v>0.12420934547074999</c:v>
                </c:pt>
                <c:pt idx="8471" formatCode="General">
                  <c:v>0.127113152241695</c:v>
                </c:pt>
                <c:pt idx="8472" formatCode="General">
                  <c:v>0.130788759434078</c:v>
                </c:pt>
                <c:pt idx="8473" formatCode="General">
                  <c:v>0.13569879590911299</c:v>
                </c:pt>
                <c:pt idx="8474" formatCode="General">
                  <c:v>0.142192034708053</c:v>
                </c:pt>
                <c:pt idx="8475" formatCode="General">
                  <c:v>0.149434396393752</c:v>
                </c:pt>
                <c:pt idx="8476" formatCode="General">
                  <c:v>0.1556381651407</c:v>
                </c:pt>
                <c:pt idx="8477" formatCode="General">
                  <c:v>0.16027540056988199</c:v>
                </c:pt>
                <c:pt idx="8478" formatCode="General">
                  <c:v>0.16329276234620699</c:v>
                </c:pt>
                <c:pt idx="8479" formatCode="General">
                  <c:v>0.163554070538939</c:v>
                </c:pt>
                <c:pt idx="8480" formatCode="General">
                  <c:v>0.161445566566636</c:v>
                </c:pt>
                <c:pt idx="8481" formatCode="General">
                  <c:v>0.15734868486102199</c:v>
                </c:pt>
                <c:pt idx="8482" formatCode="General">
                  <c:v>0.15083783592253</c:v>
                </c:pt>
                <c:pt idx="8483" formatCode="General">
                  <c:v>0.140757409486715</c:v>
                </c:pt>
                <c:pt idx="8484" formatCode="General">
                  <c:v>0.12688010876254199</c:v>
                </c:pt>
                <c:pt idx="8485" formatCode="General">
                  <c:v>0.11104032824403801</c:v>
                </c:pt>
                <c:pt idx="8486" formatCode="General">
                  <c:v>9.3635603287407304E-2</c:v>
                </c:pt>
                <c:pt idx="8487" formatCode="General">
                  <c:v>7.3215681289731702E-2</c:v>
                </c:pt>
                <c:pt idx="8488" formatCode="General">
                  <c:v>5.0446131600907197E-2</c:v>
                </c:pt>
                <c:pt idx="8489" formatCode="General">
                  <c:v>2.6374150707997601E-2</c:v>
                </c:pt>
                <c:pt idx="8490" formatCode="General">
                  <c:v>2.3264460855071199E-3</c:v>
                </c:pt>
                <c:pt idx="8491" formatCode="General">
                  <c:v>-1.9073197314675501E-2</c:v>
                </c:pt>
                <c:pt idx="8492" formatCode="General">
                  <c:v>-3.6417627708513402E-2</c:v>
                </c:pt>
                <c:pt idx="8493" formatCode="General">
                  <c:v>-4.9641169078597197E-2</c:v>
                </c:pt>
                <c:pt idx="8494" formatCode="General">
                  <c:v>-5.8317521422228902E-2</c:v>
                </c:pt>
                <c:pt idx="8495" formatCode="General">
                  <c:v>-6.1446252413648601E-2</c:v>
                </c:pt>
                <c:pt idx="8496" formatCode="General">
                  <c:v>-6.03985074171145E-2</c:v>
                </c:pt>
                <c:pt idx="8497" formatCode="General">
                  <c:v>-5.7917852586666402E-2</c:v>
                </c:pt>
                <c:pt idx="8498" formatCode="General">
                  <c:v>-5.5068442532033197E-2</c:v>
                </c:pt>
                <c:pt idx="8499" formatCode="General">
                  <c:v>-5.0769594019814901E-2</c:v>
                </c:pt>
                <c:pt idx="8500" formatCode="General">
                  <c:v>-4.3647077630236099E-2</c:v>
                </c:pt>
                <c:pt idx="8501" formatCode="General">
                  <c:v>-3.3649377772077098E-2</c:v>
                </c:pt>
                <c:pt idx="8502" formatCode="General">
                  <c:v>-2.2842815821551801E-2</c:v>
                </c:pt>
                <c:pt idx="8503" formatCode="General">
                  <c:v>-1.29578766692744E-2</c:v>
                </c:pt>
                <c:pt idx="8504" formatCode="General">
                  <c:v>-3.94320522919456E-3</c:v>
                </c:pt>
                <c:pt idx="8505" formatCode="General">
                  <c:v>3.8122245890153598E-3</c:v>
                </c:pt>
                <c:pt idx="8506" formatCode="General">
                  <c:v>9.7448137490635106E-3</c:v>
                </c:pt>
                <c:pt idx="8507" formatCode="General">
                  <c:v>1.3028048731458901E-2</c:v>
                </c:pt>
                <c:pt idx="8508" formatCode="General">
                  <c:v>1.36667109484269E-2</c:v>
                </c:pt>
                <c:pt idx="8509" formatCode="General">
                  <c:v>1.24571175205685E-2</c:v>
                </c:pt>
                <c:pt idx="8510" formatCode="General">
                  <c:v>9.5148370016653206E-3</c:v>
                </c:pt>
                <c:pt idx="8511" formatCode="General">
                  <c:v>4.9025061556156203E-3</c:v>
                </c:pt>
                <c:pt idx="8512" formatCode="General">
                  <c:v>-1.3735223976743299E-3</c:v>
                </c:pt>
                <c:pt idx="8513" formatCode="General">
                  <c:v>-8.5823235356123802E-3</c:v>
                </c:pt>
                <c:pt idx="8514" formatCode="General">
                  <c:v>-1.5994586738164299E-2</c:v>
                </c:pt>
                <c:pt idx="8515" formatCode="General">
                  <c:v>-2.3391513118353201E-2</c:v>
                </c:pt>
                <c:pt idx="8516" formatCode="General">
                  <c:v>-2.9987171343521201E-2</c:v>
                </c:pt>
                <c:pt idx="8517" formatCode="General">
                  <c:v>-3.5577907834006703E-2</c:v>
                </c:pt>
                <c:pt idx="8518" formatCode="General">
                  <c:v>-4.0256542651385202E-2</c:v>
                </c:pt>
                <c:pt idx="8519" formatCode="General">
                  <c:v>-4.3887087146226099E-2</c:v>
                </c:pt>
                <c:pt idx="8520" formatCode="General">
                  <c:v>-4.6290550551275803E-2</c:v>
                </c:pt>
                <c:pt idx="8521" formatCode="General">
                  <c:v>-4.77162126501742E-2</c:v>
                </c:pt>
                <c:pt idx="8522" formatCode="General">
                  <c:v>-4.8750499704962903E-2</c:v>
                </c:pt>
                <c:pt idx="8523" formatCode="General">
                  <c:v>-5.0021090723328401E-2</c:v>
                </c:pt>
                <c:pt idx="8524" formatCode="General">
                  <c:v>-5.2880467739147098E-2</c:v>
                </c:pt>
                <c:pt idx="8525" formatCode="General">
                  <c:v>-5.7419702689472003E-2</c:v>
                </c:pt>
                <c:pt idx="8526" formatCode="General">
                  <c:v>-6.2039034416048799E-2</c:v>
                </c:pt>
                <c:pt idx="8527" formatCode="General">
                  <c:v>-6.60325588610291E-2</c:v>
                </c:pt>
                <c:pt idx="8528" formatCode="General">
                  <c:v>-6.9308974240836194E-2</c:v>
                </c:pt>
                <c:pt idx="8529" formatCode="General">
                  <c:v>-7.2606172048850101E-2</c:v>
                </c:pt>
                <c:pt idx="8530" formatCode="General">
                  <c:v>-7.6571759251532701E-2</c:v>
                </c:pt>
                <c:pt idx="8531" formatCode="General">
                  <c:v>-7.9833927407800404E-2</c:v>
                </c:pt>
                <c:pt idx="8532" formatCode="General">
                  <c:v>-8.14174390768862E-2</c:v>
                </c:pt>
                <c:pt idx="8533" formatCode="General">
                  <c:v>-8.2116753580076904E-2</c:v>
                </c:pt>
                <c:pt idx="8534" formatCode="General">
                  <c:v>-8.3032720850595598E-2</c:v>
                </c:pt>
                <c:pt idx="8535" formatCode="General">
                  <c:v>-8.3927122635833004E-2</c:v>
                </c:pt>
                <c:pt idx="8536" formatCode="General">
                  <c:v>-8.5035320055380004E-2</c:v>
                </c:pt>
                <c:pt idx="8537" formatCode="General">
                  <c:v>-8.6650498567567596E-2</c:v>
                </c:pt>
                <c:pt idx="8538" formatCode="General">
                  <c:v>-8.8561166365097393E-2</c:v>
                </c:pt>
                <c:pt idx="8539" formatCode="General">
                  <c:v>-9.1756605397387905E-2</c:v>
                </c:pt>
                <c:pt idx="8540" formatCode="General">
                  <c:v>-9.7107652053891796E-2</c:v>
                </c:pt>
                <c:pt idx="8541" formatCode="General">
                  <c:v>-0.10584556349749</c:v>
                </c:pt>
                <c:pt idx="8542" formatCode="General">
                  <c:v>-0.117348266844866</c:v>
                </c:pt>
                <c:pt idx="8543" formatCode="General">
                  <c:v>-0.12905696573226799</c:v>
                </c:pt>
                <c:pt idx="8544" formatCode="General">
                  <c:v>-0.1389124472595</c:v>
                </c:pt>
                <c:pt idx="8545" formatCode="General">
                  <c:v>-0.14596722805531401</c:v>
                </c:pt>
                <c:pt idx="8546" formatCode="General">
                  <c:v>-0.150705883609175</c:v>
                </c:pt>
                <c:pt idx="8547" formatCode="General">
                  <c:v>-0.15304385851190799</c:v>
                </c:pt>
                <c:pt idx="8548" formatCode="General">
                  <c:v>-0.153542307419477</c:v>
                </c:pt>
                <c:pt idx="8549" formatCode="General">
                  <c:v>-0.153599499900549</c:v>
                </c:pt>
                <c:pt idx="8550" formatCode="General">
                  <c:v>-0.15287374021196501</c:v>
                </c:pt>
                <c:pt idx="8551" formatCode="General">
                  <c:v>-0.15028453656389201</c:v>
                </c:pt>
                <c:pt idx="8552" formatCode="General">
                  <c:v>-0.14575680923845</c:v>
                </c:pt>
                <c:pt idx="8553" formatCode="General">
                  <c:v>-0.14061266913904</c:v>
                </c:pt>
                <c:pt idx="8554" formatCode="General">
                  <c:v>-0.13610632395550901</c:v>
                </c:pt>
                <c:pt idx="8555" formatCode="General">
                  <c:v>-0.133171288994299</c:v>
                </c:pt>
                <c:pt idx="8556" formatCode="General">
                  <c:v>-0.13252693454974199</c:v>
                </c:pt>
                <c:pt idx="8557" formatCode="General">
                  <c:v>-0.133157072789164</c:v>
                </c:pt>
                <c:pt idx="8558" formatCode="General">
                  <c:v>-0.13281379563033599</c:v>
                </c:pt>
                <c:pt idx="8559" formatCode="General">
                  <c:v>-0.13069250210059799</c:v>
                </c:pt>
                <c:pt idx="8560" formatCode="General">
                  <c:v>-0.126684525788959</c:v>
                </c:pt>
                <c:pt idx="8561" formatCode="General">
                  <c:v>-0.120831135233403</c:v>
                </c:pt>
                <c:pt idx="8562" formatCode="General">
                  <c:v>-0.11461952538607199</c:v>
                </c:pt>
                <c:pt idx="8563" formatCode="General">
                  <c:v>-0.10873102345169899</c:v>
                </c:pt>
                <c:pt idx="8564" formatCode="General">
                  <c:v>-0.102286160699177</c:v>
                </c:pt>
                <c:pt idx="8565" formatCode="General">
                  <c:v>-9.4807113911176299E-2</c:v>
                </c:pt>
                <c:pt idx="8566" formatCode="General">
                  <c:v>-8.7137654202432496E-2</c:v>
                </c:pt>
                <c:pt idx="8567" formatCode="General">
                  <c:v>-7.9540725799353701E-2</c:v>
                </c:pt>
                <c:pt idx="8568" formatCode="General">
                  <c:v>-7.2324031381717405E-2</c:v>
                </c:pt>
                <c:pt idx="8569" formatCode="General">
                  <c:v>-6.5770843078426802E-2</c:v>
                </c:pt>
                <c:pt idx="8570" formatCode="General">
                  <c:v>-5.9196630830450798E-2</c:v>
                </c:pt>
                <c:pt idx="8571" formatCode="General">
                  <c:v>-5.1874479126458602E-2</c:v>
                </c:pt>
                <c:pt idx="8572" formatCode="General">
                  <c:v>-4.3082005991092097E-2</c:v>
                </c:pt>
                <c:pt idx="8573" formatCode="General">
                  <c:v>-3.30525755690134E-2</c:v>
                </c:pt>
                <c:pt idx="8574" formatCode="General">
                  <c:v>-2.2925820964674298E-2</c:v>
                </c:pt>
                <c:pt idx="8575" formatCode="General">
                  <c:v>-1.34964168660834E-2</c:v>
                </c:pt>
                <c:pt idx="8576" formatCode="General">
                  <c:v>-4.3443773330615401E-3</c:v>
                </c:pt>
                <c:pt idx="8577" formatCode="General">
                  <c:v>4.4447037185595803E-3</c:v>
                </c:pt>
                <c:pt idx="8578" formatCode="General">
                  <c:v>1.24017171837177E-2</c:v>
                </c:pt>
                <c:pt idx="8579" formatCode="General">
                  <c:v>1.9883973786882701E-2</c:v>
                </c:pt>
                <c:pt idx="8580" formatCode="General">
                  <c:v>2.7124112479136299E-2</c:v>
                </c:pt>
                <c:pt idx="8581" formatCode="General">
                  <c:v>3.4568522390886501E-2</c:v>
                </c:pt>
                <c:pt idx="8582" formatCode="General">
                  <c:v>4.2245020121778498E-2</c:v>
                </c:pt>
                <c:pt idx="8583" formatCode="General">
                  <c:v>4.9490462110080999E-2</c:v>
                </c:pt>
                <c:pt idx="8584" formatCode="General">
                  <c:v>5.5674567573141001E-2</c:v>
                </c:pt>
                <c:pt idx="8585" formatCode="General">
                  <c:v>6.0563705663718499E-2</c:v>
                </c:pt>
                <c:pt idx="8586" formatCode="General">
                  <c:v>6.4156082480857704E-2</c:v>
                </c:pt>
                <c:pt idx="8587" formatCode="General">
                  <c:v>6.6344568087446598E-2</c:v>
                </c:pt>
                <c:pt idx="8588" formatCode="General">
                  <c:v>6.7480840786539098E-2</c:v>
                </c:pt>
                <c:pt idx="8589" formatCode="General">
                  <c:v>6.7641335628762594E-2</c:v>
                </c:pt>
                <c:pt idx="8590" formatCode="General">
                  <c:v>6.6778382317121202E-2</c:v>
                </c:pt>
                <c:pt idx="8591" formatCode="General">
                  <c:v>6.5112448598155306E-2</c:v>
                </c:pt>
                <c:pt idx="8592" formatCode="General">
                  <c:v>6.20390551569013E-2</c:v>
                </c:pt>
                <c:pt idx="8593" formatCode="General">
                  <c:v>5.7902957922409598E-2</c:v>
                </c:pt>
                <c:pt idx="8594" formatCode="General">
                  <c:v>5.3441511324791399E-2</c:v>
                </c:pt>
                <c:pt idx="8595" formatCode="General">
                  <c:v>4.8717479717320697E-2</c:v>
                </c:pt>
                <c:pt idx="8596" formatCode="General">
                  <c:v>4.4301981417870402E-2</c:v>
                </c:pt>
                <c:pt idx="8597" formatCode="General">
                  <c:v>4.0526763599146302E-2</c:v>
                </c:pt>
                <c:pt idx="8598" formatCode="General">
                  <c:v>3.6842002026727799E-2</c:v>
                </c:pt>
                <c:pt idx="8599" formatCode="General">
                  <c:v>3.30686719310841E-2</c:v>
                </c:pt>
                <c:pt idx="8600" formatCode="General">
                  <c:v>2.9959210630574402E-2</c:v>
                </c:pt>
                <c:pt idx="8601" formatCode="General">
                  <c:v>2.6792130306278101E-2</c:v>
                </c:pt>
                <c:pt idx="8602" formatCode="General">
                  <c:v>2.38041110631378E-2</c:v>
                </c:pt>
                <c:pt idx="8603" formatCode="General">
                  <c:v>2.23457438304204E-2</c:v>
                </c:pt>
                <c:pt idx="8604" formatCode="General">
                  <c:v>2.2015504650256999E-2</c:v>
                </c:pt>
                <c:pt idx="8605" formatCode="General">
                  <c:v>2.2729777053726301E-2</c:v>
                </c:pt>
                <c:pt idx="8606" formatCode="General">
                  <c:v>2.4831870038522798E-2</c:v>
                </c:pt>
                <c:pt idx="8607" formatCode="General">
                  <c:v>2.8507202369372701E-2</c:v>
                </c:pt>
                <c:pt idx="8608" formatCode="General">
                  <c:v>3.4142329925847197E-2</c:v>
                </c:pt>
                <c:pt idx="8609" formatCode="General">
                  <c:v>4.18024429913589E-2</c:v>
                </c:pt>
                <c:pt idx="8610" formatCode="General">
                  <c:v>5.1694190780000003E-2</c:v>
                </c:pt>
                <c:pt idx="8611" formatCode="General">
                  <c:v>6.2909077703309293E-2</c:v>
                </c:pt>
                <c:pt idx="8612" formatCode="General">
                  <c:v>7.3773543468916403E-2</c:v>
                </c:pt>
                <c:pt idx="8613" formatCode="General">
                  <c:v>8.4349250534225206E-2</c:v>
                </c:pt>
                <c:pt idx="8614" formatCode="General">
                  <c:v>9.4150304555289402E-2</c:v>
                </c:pt>
                <c:pt idx="8615" formatCode="General">
                  <c:v>0.101854310811194</c:v>
                </c:pt>
                <c:pt idx="8616" formatCode="General">
                  <c:v>0.107134002385824</c:v>
                </c:pt>
                <c:pt idx="8617" formatCode="General">
                  <c:v>0.110915510183537</c:v>
                </c:pt>
                <c:pt idx="8618" formatCode="General">
                  <c:v>0.113320722666835</c:v>
                </c:pt>
                <c:pt idx="8619" formatCode="General">
                  <c:v>0.114534918009432</c:v>
                </c:pt>
                <c:pt idx="8620" formatCode="General">
                  <c:v>0.11524857087399901</c:v>
                </c:pt>
                <c:pt idx="8621" formatCode="General">
                  <c:v>0.114941261214625</c:v>
                </c:pt>
                <c:pt idx="8622" formatCode="General">
                  <c:v>0.113229760244264</c:v>
                </c:pt>
                <c:pt idx="8623" formatCode="General">
                  <c:v>0.10979108405957901</c:v>
                </c:pt>
                <c:pt idx="8624" formatCode="General">
                  <c:v>0.104552567224064</c:v>
                </c:pt>
                <c:pt idx="8625" formatCode="General">
                  <c:v>9.7970872775131695E-2</c:v>
                </c:pt>
                <c:pt idx="8626" formatCode="General">
                  <c:v>8.9194065207031201E-2</c:v>
                </c:pt>
                <c:pt idx="8627" formatCode="General">
                  <c:v>7.7585099944724498E-2</c:v>
                </c:pt>
                <c:pt idx="8628" formatCode="General">
                  <c:v>6.3876019853815497E-2</c:v>
                </c:pt>
                <c:pt idx="8629" formatCode="General">
                  <c:v>4.9645054928941501E-2</c:v>
                </c:pt>
                <c:pt idx="8630" formatCode="General">
                  <c:v>3.6148844049789401E-2</c:v>
                </c:pt>
                <c:pt idx="8631" formatCode="General">
                  <c:v>2.30723684861E-2</c:v>
                </c:pt>
                <c:pt idx="8632" formatCode="General">
                  <c:v>1.1367021294251101E-2</c:v>
                </c:pt>
                <c:pt idx="8633" formatCode="General">
                  <c:v>1.48711205749619E-3</c:v>
                </c:pt>
                <c:pt idx="8634" formatCode="General">
                  <c:v>-7.7576114798343296E-3</c:v>
                </c:pt>
                <c:pt idx="8635" formatCode="General">
                  <c:v>-1.64057362933538E-2</c:v>
                </c:pt>
                <c:pt idx="8636" formatCode="General">
                  <c:v>-2.3187886157400101E-2</c:v>
                </c:pt>
                <c:pt idx="8637" formatCode="General">
                  <c:v>-2.6392733321757501E-2</c:v>
                </c:pt>
                <c:pt idx="8638" formatCode="General">
                  <c:v>-2.5592385511241999E-2</c:v>
                </c:pt>
                <c:pt idx="8639" formatCode="General">
                  <c:v>-2.2456910412311602E-2</c:v>
                </c:pt>
                <c:pt idx="8640" formatCode="General">
                  <c:v>-1.8964053376712298E-2</c:v>
                </c:pt>
                <c:pt idx="8641" formatCode="General">
                  <c:v>-1.6639734812440299E-2</c:v>
                </c:pt>
                <c:pt idx="8642" formatCode="General">
                  <c:v>-1.4462167129642E-2</c:v>
                </c:pt>
                <c:pt idx="8643" formatCode="General">
                  <c:v>-1.05889244236005E-2</c:v>
                </c:pt>
                <c:pt idx="8644" formatCode="General">
                  <c:v>-5.4771947453501899E-3</c:v>
                </c:pt>
                <c:pt idx="8645" formatCode="General">
                  <c:v>-6.4930349413741203E-4</c:v>
                </c:pt>
                <c:pt idx="8646" formatCode="General">
                  <c:v>2.3322968727944402E-3</c:v>
                </c:pt>
                <c:pt idx="8647" formatCode="General">
                  <c:v>3.7009181980138701E-3</c:v>
                </c:pt>
                <c:pt idx="8648" formatCode="General">
                  <c:v>4.0643391039122904E-3</c:v>
                </c:pt>
                <c:pt idx="8649" formatCode="General">
                  <c:v>3.1295861022237899E-3</c:v>
                </c:pt>
                <c:pt idx="8650" formatCode="General">
                  <c:v>1.1170487344125701E-3</c:v>
                </c:pt>
                <c:pt idx="8651" formatCode="General">
                  <c:v>-1.2956577887525201E-3</c:v>
                </c:pt>
                <c:pt idx="8652" formatCode="General">
                  <c:v>-3.54041366148178E-3</c:v>
                </c:pt>
                <c:pt idx="8653" formatCode="General">
                  <c:v>-5.1734742864533098E-3</c:v>
                </c:pt>
                <c:pt idx="8654" formatCode="General">
                  <c:v>-6.84996595313472E-3</c:v>
                </c:pt>
                <c:pt idx="8655" formatCode="General">
                  <c:v>-8.1518601248870004E-3</c:v>
                </c:pt>
                <c:pt idx="8656" formatCode="General">
                  <c:v>-8.4065817605842707E-3</c:v>
                </c:pt>
                <c:pt idx="8657" formatCode="General">
                  <c:v>-8.5062812640616502E-3</c:v>
                </c:pt>
                <c:pt idx="8658" formatCode="General">
                  <c:v>-8.4365114073095201E-3</c:v>
                </c:pt>
                <c:pt idx="8659" formatCode="General">
                  <c:v>-8.6593715503736901E-3</c:v>
                </c:pt>
                <c:pt idx="8660" formatCode="General">
                  <c:v>-9.9607255657907495E-3</c:v>
                </c:pt>
                <c:pt idx="8661" formatCode="General">
                  <c:v>-1.2074492524289901E-2</c:v>
                </c:pt>
                <c:pt idx="8662" formatCode="General">
                  <c:v>-1.4057934167683601E-2</c:v>
                </c:pt>
                <c:pt idx="8663" formatCode="General">
                  <c:v>-1.49368692931334E-2</c:v>
                </c:pt>
                <c:pt idx="8664" formatCode="General">
                  <c:v>-1.47559895244153E-2</c:v>
                </c:pt>
                <c:pt idx="8665" formatCode="General">
                  <c:v>-1.40722606854825E-2</c:v>
                </c:pt>
                <c:pt idx="8666" formatCode="General">
                  <c:v>-1.3303285462753099E-2</c:v>
                </c:pt>
                <c:pt idx="8667" formatCode="General">
                  <c:v>-1.34816838323979E-2</c:v>
                </c:pt>
                <c:pt idx="8668" formatCode="General">
                  <c:v>-1.51290660169138E-2</c:v>
                </c:pt>
                <c:pt idx="8669" formatCode="General">
                  <c:v>-1.7596449590236599E-2</c:v>
                </c:pt>
                <c:pt idx="8670" formatCode="General">
                  <c:v>-2.0395501395215902E-2</c:v>
                </c:pt>
                <c:pt idx="8671" formatCode="General">
                  <c:v>-2.30921082228891E-2</c:v>
                </c:pt>
                <c:pt idx="8672" formatCode="General">
                  <c:v>-2.54128236800438E-2</c:v>
                </c:pt>
                <c:pt idx="8673" formatCode="General">
                  <c:v>-2.7684152290016199E-2</c:v>
                </c:pt>
                <c:pt idx="8674" formatCode="General">
                  <c:v>-3.0375071390916601E-2</c:v>
                </c:pt>
                <c:pt idx="8675" formatCode="General">
                  <c:v>-3.4333338741177701E-2</c:v>
                </c:pt>
                <c:pt idx="8676" formatCode="General">
                  <c:v>-4.0064117739591502E-2</c:v>
                </c:pt>
                <c:pt idx="8677" formatCode="General">
                  <c:v>-4.6811558921905499E-2</c:v>
                </c:pt>
                <c:pt idx="8678" formatCode="General">
                  <c:v>-5.4200331096814297E-2</c:v>
                </c:pt>
                <c:pt idx="8679" formatCode="General">
                  <c:v>-6.2056800826794302E-2</c:v>
                </c:pt>
                <c:pt idx="8680" formatCode="General">
                  <c:v>-6.9907000336266706E-2</c:v>
                </c:pt>
                <c:pt idx="8681" formatCode="General">
                  <c:v>-7.7373127844637596E-2</c:v>
                </c:pt>
                <c:pt idx="8682" formatCode="General">
                  <c:v>-8.4587600724461004E-2</c:v>
                </c:pt>
                <c:pt idx="8683" formatCode="General">
                  <c:v>-9.2479835682409695E-2</c:v>
                </c:pt>
                <c:pt idx="8684" formatCode="General">
                  <c:v>-0.10020009076686801</c:v>
                </c:pt>
                <c:pt idx="8685" formatCode="General">
                  <c:v>-0.10656175141698</c:v>
                </c:pt>
                <c:pt idx="8686" formatCode="General">
                  <c:v>-0.111735810075975</c:v>
                </c:pt>
                <c:pt idx="8687" formatCode="General">
                  <c:v>-0.116314041131128</c:v>
                </c:pt>
                <c:pt idx="8688" formatCode="General">
                  <c:v>-0.120053117571399</c:v>
                </c:pt>
                <c:pt idx="8689" formatCode="General">
                  <c:v>-0.122025071386364</c:v>
                </c:pt>
                <c:pt idx="8690" formatCode="General">
                  <c:v>-0.12218513406166601</c:v>
                </c:pt>
                <c:pt idx="8691" formatCode="General">
                  <c:v>-0.12086540802845799</c:v>
                </c:pt>
                <c:pt idx="8692" formatCode="General">
                  <c:v>-0.11803089942233801</c:v>
                </c:pt>
                <c:pt idx="8693" formatCode="General">
                  <c:v>-0.11355346234312599</c:v>
                </c:pt>
                <c:pt idx="8694" formatCode="General">
                  <c:v>-0.108514587122404</c:v>
                </c:pt>
                <c:pt idx="8695" formatCode="General">
                  <c:v>-0.10369501999241899</c:v>
                </c:pt>
                <c:pt idx="8696" formatCode="General">
                  <c:v>-9.8182012220833406E-2</c:v>
                </c:pt>
                <c:pt idx="8697" formatCode="General">
                  <c:v>-9.1754430482090296E-2</c:v>
                </c:pt>
                <c:pt idx="8698" formatCode="General">
                  <c:v>-8.5672401364586204E-2</c:v>
                </c:pt>
                <c:pt idx="8699" formatCode="General">
                  <c:v>-7.9804688534822199E-2</c:v>
                </c:pt>
                <c:pt idx="8700" formatCode="General">
                  <c:v>-7.2924855672781994E-2</c:v>
                </c:pt>
                <c:pt idx="8701" formatCode="General">
                  <c:v>-6.5764118905685301E-2</c:v>
                </c:pt>
                <c:pt idx="8702" formatCode="General">
                  <c:v>-5.9578944430422602E-2</c:v>
                </c:pt>
                <c:pt idx="8703" formatCode="General">
                  <c:v>-5.41368106755266E-2</c:v>
                </c:pt>
                <c:pt idx="8704" formatCode="General">
                  <c:v>-4.9212496629809699E-2</c:v>
                </c:pt>
                <c:pt idx="8705" formatCode="General">
                  <c:v>-4.4622658684067902E-2</c:v>
                </c:pt>
                <c:pt idx="8706" formatCode="General">
                  <c:v>-4.1145091684167599E-2</c:v>
                </c:pt>
                <c:pt idx="8707" formatCode="General">
                  <c:v>-3.9004938015114503E-2</c:v>
                </c:pt>
                <c:pt idx="8708" formatCode="General">
                  <c:v>-3.7119032925915597E-2</c:v>
                </c:pt>
                <c:pt idx="8709" formatCode="General">
                  <c:v>-3.49491905120278E-2</c:v>
                </c:pt>
                <c:pt idx="8710" formatCode="General">
                  <c:v>-3.17787099312965E-2</c:v>
                </c:pt>
                <c:pt idx="8711" formatCode="General">
                  <c:v>-2.7019886603787999E-2</c:v>
                </c:pt>
                <c:pt idx="8712" formatCode="General">
                  <c:v>-2.14485244115095E-2</c:v>
                </c:pt>
                <c:pt idx="8713" formatCode="General">
                  <c:v>-1.62912439047961E-2</c:v>
                </c:pt>
                <c:pt idx="8714" formatCode="General">
                  <c:v>-1.2406970836557099E-2</c:v>
                </c:pt>
                <c:pt idx="8715" formatCode="General">
                  <c:v>-1.01901715046412E-2</c:v>
                </c:pt>
                <c:pt idx="8716" formatCode="General">
                  <c:v>-9.0930531113958702E-3</c:v>
                </c:pt>
                <c:pt idx="8717" formatCode="General">
                  <c:v>-8.5892805651839998E-3</c:v>
                </c:pt>
                <c:pt idx="8718" formatCode="General">
                  <c:v>-8.0855716807000499E-3</c:v>
                </c:pt>
                <c:pt idx="8719" formatCode="General">
                  <c:v>-7.81781614210042E-3</c:v>
                </c:pt>
                <c:pt idx="8720" formatCode="General">
                  <c:v>-8.8242964045640408E-3</c:v>
                </c:pt>
                <c:pt idx="8721" formatCode="General">
                  <c:v>-1.0145274261791E-2</c:v>
                </c:pt>
                <c:pt idx="8722" formatCode="General">
                  <c:v>-1.0050305917663E-2</c:v>
                </c:pt>
                <c:pt idx="8723" formatCode="General">
                  <c:v>-9.2815169275155297E-3</c:v>
                </c:pt>
                <c:pt idx="8724" formatCode="General">
                  <c:v>-9.7278825453635601E-3</c:v>
                </c:pt>
                <c:pt idx="8725" formatCode="General">
                  <c:v>-1.22943419889799E-2</c:v>
                </c:pt>
                <c:pt idx="8726" formatCode="General">
                  <c:v>-1.6405742465601399E-2</c:v>
                </c:pt>
                <c:pt idx="8727" formatCode="General">
                  <c:v>-2.0232637836495E-2</c:v>
                </c:pt>
                <c:pt idx="8728" formatCode="General">
                  <c:v>-2.3110551629602401E-2</c:v>
                </c:pt>
                <c:pt idx="8729" formatCode="General">
                  <c:v>-2.5467353089525701E-2</c:v>
                </c:pt>
                <c:pt idx="8730" formatCode="General">
                  <c:v>-2.7475577550463301E-2</c:v>
                </c:pt>
                <c:pt idx="8731" formatCode="General">
                  <c:v>-2.8549396671100801E-2</c:v>
                </c:pt>
                <c:pt idx="8732" formatCode="General">
                  <c:v>-2.8507409044118501E-2</c:v>
                </c:pt>
                <c:pt idx="8733" formatCode="General">
                  <c:v>-2.7105655600199102E-2</c:v>
                </c:pt>
                <c:pt idx="8734" formatCode="General">
                  <c:v>-2.3383670738994299E-2</c:v>
                </c:pt>
                <c:pt idx="8735" formatCode="General">
                  <c:v>-1.6641191494153398E-2</c:v>
                </c:pt>
                <c:pt idx="8736" formatCode="General">
                  <c:v>-5.9733395925505297E-3</c:v>
                </c:pt>
                <c:pt idx="8737" formatCode="General">
                  <c:v>7.4697905295231896E-3</c:v>
                </c:pt>
                <c:pt idx="8738" formatCode="General">
                  <c:v>2.1494466253612499E-2</c:v>
                </c:pt>
                <c:pt idx="8739" formatCode="General">
                  <c:v>3.5565647994067799E-2</c:v>
                </c:pt>
                <c:pt idx="8740" formatCode="General">
                  <c:v>4.87948565202092E-2</c:v>
                </c:pt>
                <c:pt idx="8741" formatCode="General">
                  <c:v>6.05653194268213E-2</c:v>
                </c:pt>
                <c:pt idx="8742" formatCode="General">
                  <c:v>7.1625487678699404E-2</c:v>
                </c:pt>
                <c:pt idx="8743" formatCode="General">
                  <c:v>8.2688658853218799E-2</c:v>
                </c:pt>
                <c:pt idx="8744" formatCode="General">
                  <c:v>9.3431663915104199E-2</c:v>
                </c:pt>
                <c:pt idx="8745" formatCode="General">
                  <c:v>0.102783932890277</c:v>
                </c:pt>
                <c:pt idx="8746" formatCode="General">
                  <c:v>0.110530806407362</c:v>
                </c:pt>
                <c:pt idx="8747" formatCode="General">
                  <c:v>0.11752291818489601</c:v>
                </c:pt>
                <c:pt idx="8748" formatCode="General">
                  <c:v>0.124668030697555</c:v>
                </c:pt>
                <c:pt idx="8749" formatCode="General">
                  <c:v>0.132049941549059</c:v>
                </c:pt>
                <c:pt idx="8750" formatCode="General">
                  <c:v>0.13919794223236501</c:v>
                </c:pt>
                <c:pt idx="8751" formatCode="General">
                  <c:v>0.14531305056951799</c:v>
                </c:pt>
                <c:pt idx="8752" formatCode="General">
                  <c:v>0.149302082847767</c:v>
                </c:pt>
                <c:pt idx="8753" formatCode="General">
                  <c:v>0.15030884289764501</c:v>
                </c:pt>
                <c:pt idx="8754" formatCode="General">
                  <c:v>0.14805576983254701</c:v>
                </c:pt>
                <c:pt idx="8755" formatCode="General">
                  <c:v>0.14296463931511799</c:v>
                </c:pt>
                <c:pt idx="8756" formatCode="General">
                  <c:v>0.136719104153771</c:v>
                </c:pt>
                <c:pt idx="8757" formatCode="General">
                  <c:v>0.13140203658611099</c:v>
                </c:pt>
                <c:pt idx="8758" formatCode="General">
                  <c:v>0.127885749008123</c:v>
                </c:pt>
                <c:pt idx="8759" formatCode="General">
                  <c:v>0.12585397520695099</c:v>
                </c:pt>
                <c:pt idx="8760" formatCode="General">
                  <c:v>0.125043553968226</c:v>
                </c:pt>
                <c:pt idx="8761" formatCode="General">
                  <c:v>0.12536977157149301</c:v>
                </c:pt>
                <c:pt idx="8762" formatCode="General">
                  <c:v>0.12620685513031299</c:v>
                </c:pt>
                <c:pt idx="8763" formatCode="General">
                  <c:v>0.126701655068165</c:v>
                </c:pt>
                <c:pt idx="8764" formatCode="General">
                  <c:v>0.125708673437046</c:v>
                </c:pt>
                <c:pt idx="8765" formatCode="General">
                  <c:v>0.122040943433286</c:v>
                </c:pt>
                <c:pt idx="8766" formatCode="General">
                  <c:v>0.115934349009232</c:v>
                </c:pt>
                <c:pt idx="8767" formatCode="General">
                  <c:v>0.10753146366399401</c:v>
                </c:pt>
                <c:pt idx="8768" formatCode="General">
                  <c:v>9.7525814369691696E-2</c:v>
                </c:pt>
                <c:pt idx="8769" formatCode="General">
                  <c:v>8.7775797186941604E-2</c:v>
                </c:pt>
                <c:pt idx="8770" formatCode="General">
                  <c:v>7.8693372243050494E-2</c:v>
                </c:pt>
                <c:pt idx="8771" formatCode="General">
                  <c:v>6.9992380068774507E-2</c:v>
                </c:pt>
                <c:pt idx="8772" formatCode="General">
                  <c:v>6.2308893390028298E-2</c:v>
                </c:pt>
                <c:pt idx="8773" formatCode="General">
                  <c:v>5.68039612221721E-2</c:v>
                </c:pt>
                <c:pt idx="8774" formatCode="General">
                  <c:v>5.4110274468389299E-2</c:v>
                </c:pt>
                <c:pt idx="8775" formatCode="General">
                  <c:v>5.4934123645583997E-2</c:v>
                </c:pt>
                <c:pt idx="8776" formatCode="General">
                  <c:v>5.9072841768922003E-2</c:v>
                </c:pt>
                <c:pt idx="8777" formatCode="General">
                  <c:v>6.5465883270089301E-2</c:v>
                </c:pt>
                <c:pt idx="8778" formatCode="General">
                  <c:v>7.3242099220301796E-2</c:v>
                </c:pt>
                <c:pt idx="8779" formatCode="General">
                  <c:v>8.1494512687735193E-2</c:v>
                </c:pt>
                <c:pt idx="8780" formatCode="General">
                  <c:v>9.0174211066487597E-2</c:v>
                </c:pt>
                <c:pt idx="8781" formatCode="General">
                  <c:v>9.9351900606495694E-2</c:v>
                </c:pt>
                <c:pt idx="8782" formatCode="General">
                  <c:v>0.10944067542614599</c:v>
                </c:pt>
                <c:pt idx="8783" formatCode="General">
                  <c:v>0.120325968755444</c:v>
                </c:pt>
                <c:pt idx="8784" formatCode="General">
                  <c:v>0.13065047696278201</c:v>
                </c:pt>
                <c:pt idx="8785" formatCode="General">
                  <c:v>0.13941183782838801</c:v>
                </c:pt>
                <c:pt idx="8786" formatCode="General">
                  <c:v>0.145265049464845</c:v>
                </c:pt>
                <c:pt idx="8787" formatCode="General">
                  <c:v>0.14800748882291501</c:v>
                </c:pt>
                <c:pt idx="8788" formatCode="General">
                  <c:v>0.14853238655838799</c:v>
                </c:pt>
                <c:pt idx="8789" formatCode="General">
                  <c:v>0.14659831076232699</c:v>
                </c:pt>
                <c:pt idx="8790" formatCode="General">
                  <c:v>0.14193483068614099</c:v>
                </c:pt>
                <c:pt idx="8791" formatCode="General">
                  <c:v>0.13445174055094899</c:v>
                </c:pt>
                <c:pt idx="8792" formatCode="General">
                  <c:v>0.123666211937276</c:v>
                </c:pt>
                <c:pt idx="8793" formatCode="General">
                  <c:v>0.110510941659312</c:v>
                </c:pt>
                <c:pt idx="8794" formatCode="General">
                  <c:v>9.6937733033585702E-2</c:v>
                </c:pt>
                <c:pt idx="8795" formatCode="General">
                  <c:v>8.3799370092045106E-2</c:v>
                </c:pt>
                <c:pt idx="8796" formatCode="General">
                  <c:v>7.1965963532465399E-2</c:v>
                </c:pt>
                <c:pt idx="8797" formatCode="General">
                  <c:v>6.3039401726267694E-2</c:v>
                </c:pt>
                <c:pt idx="8798" formatCode="General">
                  <c:v>5.8563182498389897E-2</c:v>
                </c:pt>
                <c:pt idx="8799" formatCode="General">
                  <c:v>5.8340725900394498E-2</c:v>
                </c:pt>
                <c:pt idx="8800" formatCode="General">
                  <c:v>6.1169893799948E-2</c:v>
                </c:pt>
                <c:pt idx="8801" formatCode="General">
                  <c:v>6.5745650440531794E-2</c:v>
                </c:pt>
                <c:pt idx="8802" formatCode="General">
                  <c:v>7.0986543571956398E-2</c:v>
                </c:pt>
                <c:pt idx="8803" formatCode="General">
                  <c:v>7.7429772780083006E-2</c:v>
                </c:pt>
                <c:pt idx="8804" formatCode="General">
                  <c:v>8.6236962325148894E-2</c:v>
                </c:pt>
                <c:pt idx="8805" formatCode="General">
                  <c:v>9.7480838698482106E-2</c:v>
                </c:pt>
                <c:pt idx="8806" formatCode="General">
                  <c:v>0.111205465235739</c:v>
                </c:pt>
                <c:pt idx="8807" formatCode="General">
                  <c:v>0.12690165559223601</c:v>
                </c:pt>
                <c:pt idx="8808" formatCode="General">
                  <c:v>0.14267158620406001</c:v>
                </c:pt>
                <c:pt idx="8809" formatCode="General">
                  <c:v>0.158389945254858</c:v>
                </c:pt>
                <c:pt idx="8810" formatCode="General">
                  <c:v>0.17421320092298301</c:v>
                </c:pt>
                <c:pt idx="8811" formatCode="General">
                  <c:v>0.18830393484895</c:v>
                </c:pt>
                <c:pt idx="8812" formatCode="General">
                  <c:v>0.20000804338832501</c:v>
                </c:pt>
                <c:pt idx="8813" formatCode="General">
                  <c:v>0.210047327944798</c:v>
                </c:pt>
                <c:pt idx="8814" formatCode="General">
                  <c:v>0.21929324742858899</c:v>
                </c:pt>
                <c:pt idx="8815" formatCode="General">
                  <c:v>0.22775582953763901</c:v>
                </c:pt>
                <c:pt idx="8816" formatCode="General">
                  <c:v>0.234802289837618</c:v>
                </c:pt>
                <c:pt idx="8817" formatCode="General">
                  <c:v>0.24020901498467601</c:v>
                </c:pt>
                <c:pt idx="8818" formatCode="General">
                  <c:v>0.243352074288925</c:v>
                </c:pt>
                <c:pt idx="8819" formatCode="General">
                  <c:v>0.24317056865522099</c:v>
                </c:pt>
                <c:pt idx="8820" formatCode="General">
                  <c:v>0.23799831020597101</c:v>
                </c:pt>
                <c:pt idx="8821" formatCode="General">
                  <c:v>0.22731879440464001</c:v>
                </c:pt>
                <c:pt idx="8822" formatCode="General">
                  <c:v>0.21211974217553201</c:v>
                </c:pt>
                <c:pt idx="8823" formatCode="General">
                  <c:v>0.19553176157279001</c:v>
                </c:pt>
                <c:pt idx="8824" formatCode="General">
                  <c:v>0.18025832008426601</c:v>
                </c:pt>
                <c:pt idx="8825" formatCode="General">
                  <c:v>0.165760270214592</c:v>
                </c:pt>
                <c:pt idx="8826" formatCode="General">
                  <c:v>0.15103145944250099</c:v>
                </c:pt>
                <c:pt idx="8827" formatCode="General">
                  <c:v>0.13603189705363999</c:v>
                </c:pt>
                <c:pt idx="8828" formatCode="General">
                  <c:v>0.121912724535322</c:v>
                </c:pt>
                <c:pt idx="8829" formatCode="General">
                  <c:v>0.109222569032957</c:v>
                </c:pt>
                <c:pt idx="8830" formatCode="General">
                  <c:v>9.7922144420015095E-2</c:v>
                </c:pt>
                <c:pt idx="8831" formatCode="General">
                  <c:v>8.9182422638859199E-2</c:v>
                </c:pt>
                <c:pt idx="8832" formatCode="General">
                  <c:v>8.3552608861076905E-2</c:v>
                </c:pt>
                <c:pt idx="8833" formatCode="General">
                  <c:v>8.0171280356061594E-2</c:v>
                </c:pt>
                <c:pt idx="8834" formatCode="General">
                  <c:v>7.8649786489285195E-2</c:v>
                </c:pt>
                <c:pt idx="8835" formatCode="General">
                  <c:v>8.0232503382717896E-2</c:v>
                </c:pt>
                <c:pt idx="8836" formatCode="General">
                  <c:v>8.5462052291245094E-2</c:v>
                </c:pt>
                <c:pt idx="8837" formatCode="General">
                  <c:v>9.3248639122015906E-2</c:v>
                </c:pt>
                <c:pt idx="8838" formatCode="General">
                  <c:v>0.10252629785904201</c:v>
                </c:pt>
                <c:pt idx="8839" formatCode="General">
                  <c:v>0.112301199252742</c:v>
                </c:pt>
                <c:pt idx="8840" formatCode="General">
                  <c:v>0.122320744454072</c:v>
                </c:pt>
                <c:pt idx="8841" formatCode="General">
                  <c:v>0.132294757170103</c:v>
                </c:pt>
                <c:pt idx="8842" formatCode="General">
                  <c:v>0.14172217460533801</c:v>
                </c:pt>
                <c:pt idx="8843" formatCode="General">
                  <c:v>0.15065754484018001</c:v>
                </c:pt>
                <c:pt idx="8844" formatCode="General">
                  <c:v>0.15941675570851199</c:v>
                </c:pt>
                <c:pt idx="8845" formatCode="General">
                  <c:v>0.167302671282619</c:v>
                </c:pt>
                <c:pt idx="8846" formatCode="General">
                  <c:v>0.17279527553941201</c:v>
                </c:pt>
                <c:pt idx="8847" formatCode="General">
                  <c:v>0.17576018839204699</c:v>
                </c:pt>
                <c:pt idx="8848" formatCode="General">
                  <c:v>0.17706491586722301</c:v>
                </c:pt>
                <c:pt idx="8849" formatCode="General">
                  <c:v>0.17730061275887099</c:v>
                </c:pt>
                <c:pt idx="8850" formatCode="General">
                  <c:v>0.17633017389764899</c:v>
                </c:pt>
                <c:pt idx="8851" formatCode="General">
                  <c:v>0.17359173234933301</c:v>
                </c:pt>
                <c:pt idx="8852" formatCode="General">
                  <c:v>0.16852699370520899</c:v>
                </c:pt>
                <c:pt idx="8853" formatCode="General">
                  <c:v>0.16102475268835301</c:v>
                </c:pt>
                <c:pt idx="8854" formatCode="General">
                  <c:v>0.15200160994054701</c:v>
                </c:pt>
                <c:pt idx="8855" formatCode="General">
                  <c:v>0.14177172204350899</c:v>
                </c:pt>
                <c:pt idx="8856" formatCode="General">
                  <c:v>0.13050198373004299</c:v>
                </c:pt>
                <c:pt idx="8857" formatCode="General">
                  <c:v>0.11895578356231699</c:v>
                </c:pt>
                <c:pt idx="8858" formatCode="General">
                  <c:v>0.107459608097543</c:v>
                </c:pt>
                <c:pt idx="8859" formatCode="General">
                  <c:v>9.6418326554008504E-2</c:v>
                </c:pt>
                <c:pt idx="8860" formatCode="General">
                  <c:v>8.58310130790607E-2</c:v>
                </c:pt>
                <c:pt idx="8861" formatCode="General">
                  <c:v>7.5451226275177502E-2</c:v>
                </c:pt>
                <c:pt idx="8862" formatCode="General">
                  <c:v>6.4266696344733198E-2</c:v>
                </c:pt>
                <c:pt idx="8863" formatCode="General">
                  <c:v>5.2413594490866702E-2</c:v>
                </c:pt>
                <c:pt idx="8864" formatCode="General">
                  <c:v>4.1606027960175603E-2</c:v>
                </c:pt>
                <c:pt idx="8865" formatCode="General">
                  <c:v>3.2080528803948398E-2</c:v>
                </c:pt>
                <c:pt idx="8866" formatCode="General">
                  <c:v>2.3270200886251601E-2</c:v>
                </c:pt>
                <c:pt idx="8867" formatCode="General">
                  <c:v>1.56929189212528E-2</c:v>
                </c:pt>
                <c:pt idx="8868" formatCode="General">
                  <c:v>1.1150446861829399E-2</c:v>
                </c:pt>
                <c:pt idx="8869" formatCode="General">
                  <c:v>1.06806130089648E-2</c:v>
                </c:pt>
                <c:pt idx="8870" formatCode="General">
                  <c:v>1.39649481796335E-2</c:v>
                </c:pt>
                <c:pt idx="8871" formatCode="General">
                  <c:v>1.9144579937411501E-2</c:v>
                </c:pt>
                <c:pt idx="8872" formatCode="General">
                  <c:v>2.4141042184726499E-2</c:v>
                </c:pt>
                <c:pt idx="8873" formatCode="General">
                  <c:v>2.8963691657642399E-2</c:v>
                </c:pt>
                <c:pt idx="8874" formatCode="General">
                  <c:v>3.47551792893592E-2</c:v>
                </c:pt>
                <c:pt idx="8875" formatCode="General">
                  <c:v>4.1950384557825203E-2</c:v>
                </c:pt>
                <c:pt idx="8876" formatCode="General">
                  <c:v>5.0233334922884801E-2</c:v>
                </c:pt>
                <c:pt idx="8877" formatCode="General">
                  <c:v>5.88123840896028E-2</c:v>
                </c:pt>
                <c:pt idx="8878" formatCode="General">
                  <c:v>6.7159923818181505E-2</c:v>
                </c:pt>
                <c:pt idx="8879" formatCode="General">
                  <c:v>7.5035550523029806E-2</c:v>
                </c:pt>
                <c:pt idx="8880" formatCode="General">
                  <c:v>8.2163089390597396E-2</c:v>
                </c:pt>
                <c:pt idx="8881" formatCode="General">
                  <c:v>8.7856851565477401E-2</c:v>
                </c:pt>
                <c:pt idx="8882" formatCode="General">
                  <c:v>9.1294275017084994E-2</c:v>
                </c:pt>
                <c:pt idx="8883" formatCode="General">
                  <c:v>9.3303202219607598E-2</c:v>
                </c:pt>
                <c:pt idx="8884" formatCode="General">
                  <c:v>9.5556490738439206E-2</c:v>
                </c:pt>
                <c:pt idx="8885" formatCode="General">
                  <c:v>9.8495430796530198E-2</c:v>
                </c:pt>
                <c:pt idx="8886" formatCode="General">
                  <c:v>0.101088932303861</c:v>
                </c:pt>
                <c:pt idx="8887" formatCode="General">
                  <c:v>0.10265175113760799</c:v>
                </c:pt>
                <c:pt idx="8888" formatCode="General">
                  <c:v>0.103655441092961</c:v>
                </c:pt>
                <c:pt idx="8889" formatCode="General">
                  <c:v>0.10437495654086899</c:v>
                </c:pt>
                <c:pt idx="8890" formatCode="General">
                  <c:v>0.103901904910203</c:v>
                </c:pt>
                <c:pt idx="8891" formatCode="General">
                  <c:v>0.101215189902761</c:v>
                </c:pt>
                <c:pt idx="8892" formatCode="General">
                  <c:v>9.6045165974438004E-2</c:v>
                </c:pt>
                <c:pt idx="8893" formatCode="General">
                  <c:v>8.8086663571355403E-2</c:v>
                </c:pt>
                <c:pt idx="8894" formatCode="General">
                  <c:v>7.7149652888946194E-2</c:v>
                </c:pt>
                <c:pt idx="8895" formatCode="General">
                  <c:v>6.3761688682194895E-2</c:v>
                </c:pt>
                <c:pt idx="8896" formatCode="General">
                  <c:v>4.8186699227303703E-2</c:v>
                </c:pt>
                <c:pt idx="8897" formatCode="General">
                  <c:v>3.0430498140852101E-2</c:v>
                </c:pt>
                <c:pt idx="8898" formatCode="General">
                  <c:v>1.15950560732772E-2</c:v>
                </c:pt>
                <c:pt idx="8899" formatCode="General">
                  <c:v>-7.2432594114048097E-3</c:v>
                </c:pt>
                <c:pt idx="8900" formatCode="General">
                  <c:v>-2.5897956445028E-2</c:v>
                </c:pt>
                <c:pt idx="8901" formatCode="General">
                  <c:v>-4.2855083687370801E-2</c:v>
                </c:pt>
                <c:pt idx="8902" formatCode="General">
                  <c:v>-5.6174151150919997E-2</c:v>
                </c:pt>
                <c:pt idx="8903" formatCode="General">
                  <c:v>-6.6050881984945797E-2</c:v>
                </c:pt>
                <c:pt idx="8904" formatCode="General">
                  <c:v>-7.3311772889828902E-2</c:v>
                </c:pt>
                <c:pt idx="8905" formatCode="General">
                  <c:v>-7.8734140427242597E-2</c:v>
                </c:pt>
                <c:pt idx="8906" formatCode="General">
                  <c:v>-8.3812843121479103E-2</c:v>
                </c:pt>
                <c:pt idx="8907" formatCode="General">
                  <c:v>-8.91175684740112E-2</c:v>
                </c:pt>
                <c:pt idx="8908" formatCode="General">
                  <c:v>-9.3804738290454603E-2</c:v>
                </c:pt>
                <c:pt idx="8909" formatCode="General">
                  <c:v>-9.7531120286595593E-2</c:v>
                </c:pt>
                <c:pt idx="8910" formatCode="General">
                  <c:v>-0.10026580139899199</c:v>
                </c:pt>
                <c:pt idx="8911" formatCode="General">
                  <c:v>-0.101947480172091</c:v>
                </c:pt>
                <c:pt idx="8912" formatCode="General">
                  <c:v>-0.10244258477467499</c:v>
                </c:pt>
                <c:pt idx="8913" formatCode="General">
                  <c:v>-0.101514225259199</c:v>
                </c:pt>
                <c:pt idx="8914" formatCode="General">
                  <c:v>-9.9297808164938495E-2</c:v>
                </c:pt>
                <c:pt idx="8915" formatCode="General">
                  <c:v>-9.6594507802772095E-2</c:v>
                </c:pt>
                <c:pt idx="8916" formatCode="General">
                  <c:v>-9.3799860708905697E-2</c:v>
                </c:pt>
                <c:pt idx="8917" formatCode="General">
                  <c:v>-9.1120579778854294E-2</c:v>
                </c:pt>
                <c:pt idx="8918" formatCode="General">
                  <c:v>-8.8933889684179895E-2</c:v>
                </c:pt>
                <c:pt idx="8919" formatCode="General">
                  <c:v>-8.7508987458684406E-2</c:v>
                </c:pt>
                <c:pt idx="8920" formatCode="General">
                  <c:v>-8.6743681800133102E-2</c:v>
                </c:pt>
                <c:pt idx="8921" formatCode="General">
                  <c:v>-8.7152589630260194E-2</c:v>
                </c:pt>
                <c:pt idx="8922" formatCode="General">
                  <c:v>-8.9441921447113396E-2</c:v>
                </c:pt>
                <c:pt idx="8923" formatCode="General">
                  <c:v>-9.2729479300998396E-2</c:v>
                </c:pt>
                <c:pt idx="8924" formatCode="General">
                  <c:v>-9.7161516383739904E-2</c:v>
                </c:pt>
                <c:pt idx="8925" formatCode="General">
                  <c:v>-0.10260965999913201</c:v>
                </c:pt>
                <c:pt idx="8926" formatCode="General">
                  <c:v>-0.108139565041908</c:v>
                </c:pt>
                <c:pt idx="8927" formatCode="General">
                  <c:v>-0.113253418358377</c:v>
                </c:pt>
                <c:pt idx="8928" formatCode="General">
                  <c:v>-0.117958376096781</c:v>
                </c:pt>
                <c:pt idx="8929" formatCode="General">
                  <c:v>-0.12283975385925799</c:v>
                </c:pt>
                <c:pt idx="8930" formatCode="General">
                  <c:v>-0.12882614778509099</c:v>
                </c:pt>
                <c:pt idx="8931" formatCode="General">
                  <c:v>-0.136428821533713</c:v>
                </c:pt>
                <c:pt idx="8932" formatCode="General">
                  <c:v>-0.14507040365949</c:v>
                </c:pt>
                <c:pt idx="8933" formatCode="General">
                  <c:v>-0.15461282965062201</c:v>
                </c:pt>
                <c:pt idx="8934" formatCode="General">
                  <c:v>-0.16460494164496001</c:v>
                </c:pt>
                <c:pt idx="8935" formatCode="General">
                  <c:v>-0.173508899835981</c:v>
                </c:pt>
                <c:pt idx="8936" formatCode="General">
                  <c:v>-0.18082655849607299</c:v>
                </c:pt>
                <c:pt idx="8937" formatCode="General">
                  <c:v>-0.186635938519436</c:v>
                </c:pt>
                <c:pt idx="8938" formatCode="General">
                  <c:v>-0.19019859028705699</c:v>
                </c:pt>
                <c:pt idx="8939" formatCode="General">
                  <c:v>-0.19064013611321301</c:v>
                </c:pt>
                <c:pt idx="8940" formatCode="General">
                  <c:v>-0.188394421801718</c:v>
                </c:pt>
                <c:pt idx="8941" formatCode="General">
                  <c:v>-0.18407783034583</c:v>
                </c:pt>
                <c:pt idx="8942" formatCode="General">
                  <c:v>-0.17749938742079499</c:v>
                </c:pt>
                <c:pt idx="8943" formatCode="General">
                  <c:v>-0.16977369772057799</c:v>
                </c:pt>
                <c:pt idx="8944" formatCode="General">
                  <c:v>-0.16121703487976199</c:v>
                </c:pt>
                <c:pt idx="8945" formatCode="General">
                  <c:v>-0.152100630872641</c:v>
                </c:pt>
                <c:pt idx="8946" formatCode="General">
                  <c:v>-0.14357509271611399</c:v>
                </c:pt>
                <c:pt idx="8947" formatCode="General">
                  <c:v>-0.13497472055760101</c:v>
                </c:pt>
                <c:pt idx="8948" formatCode="General">
                  <c:v>-0.12607291297172801</c:v>
                </c:pt>
                <c:pt idx="8949" formatCode="General">
                  <c:v>-0.117517730512868</c:v>
                </c:pt>
                <c:pt idx="8950" formatCode="General">
                  <c:v>-0.11020809822673901</c:v>
                </c:pt>
                <c:pt idx="8951" formatCode="General">
                  <c:v>-0.10533520513539001</c:v>
                </c:pt>
                <c:pt idx="8952" formatCode="General">
                  <c:v>-0.102865395789798</c:v>
                </c:pt>
                <c:pt idx="8953" formatCode="General">
                  <c:v>-0.10275439787971601</c:v>
                </c:pt>
                <c:pt idx="8954" formatCode="General">
                  <c:v>-0.10469352744735801</c:v>
                </c:pt>
                <c:pt idx="8955" formatCode="General">
                  <c:v>-0.10795529858035301</c:v>
                </c:pt>
                <c:pt idx="8956" formatCode="General">
                  <c:v>-0.11246627159408699</c:v>
                </c:pt>
                <c:pt idx="8957" formatCode="General">
                  <c:v>-0.11861260808535801</c:v>
                </c:pt>
                <c:pt idx="8958" formatCode="General">
                  <c:v>-0.12655947561911601</c:v>
                </c:pt>
                <c:pt idx="8959" formatCode="General">
                  <c:v>-0.13601944278478401</c:v>
                </c:pt>
                <c:pt idx="8960" formatCode="General">
                  <c:v>-0.14649869752641401</c:v>
                </c:pt>
                <c:pt idx="8961" formatCode="General">
                  <c:v>-0.157382267053046</c:v>
                </c:pt>
                <c:pt idx="8962" formatCode="General">
                  <c:v>-0.167579920096558</c:v>
                </c:pt>
                <c:pt idx="8963" formatCode="General">
                  <c:v>-0.17588765523992</c:v>
                </c:pt>
                <c:pt idx="8964" formatCode="General">
                  <c:v>-0.18258457773185</c:v>
                </c:pt>
                <c:pt idx="8965" formatCode="General">
                  <c:v>-0.188590978389475</c:v>
                </c:pt>
                <c:pt idx="8966" formatCode="General">
                  <c:v>-0.1937025514497</c:v>
                </c:pt>
                <c:pt idx="8967" formatCode="General">
                  <c:v>-0.196599382885075</c:v>
                </c:pt>
                <c:pt idx="8968" formatCode="General">
                  <c:v>-0.19651080342435601</c:v>
                </c:pt>
                <c:pt idx="8969" formatCode="General">
                  <c:v>-0.19378535429320501</c:v>
                </c:pt>
                <c:pt idx="8970" formatCode="General">
                  <c:v>-0.18778018179925099</c:v>
                </c:pt>
                <c:pt idx="8971" formatCode="General">
                  <c:v>-0.17773424681244199</c:v>
                </c:pt>
                <c:pt idx="8972" formatCode="General">
                  <c:v>-0.16516965037397</c:v>
                </c:pt>
                <c:pt idx="8973" formatCode="General">
                  <c:v>-0.15230600913463299</c:v>
                </c:pt>
                <c:pt idx="8974" formatCode="General">
                  <c:v>-0.139987619584926</c:v>
                </c:pt>
                <c:pt idx="8975" formatCode="General">
                  <c:v>-0.127907654310638</c:v>
                </c:pt>
                <c:pt idx="8976" formatCode="General">
                  <c:v>-0.115927123788876</c:v>
                </c:pt>
                <c:pt idx="8977" formatCode="General">
                  <c:v>-0.105000614431221</c:v>
                </c:pt>
                <c:pt idx="8978" formatCode="General">
                  <c:v>-9.6293183982883501E-2</c:v>
                </c:pt>
                <c:pt idx="8979" formatCode="General">
                  <c:v>-9.1187351437683598E-2</c:v>
                </c:pt>
                <c:pt idx="8980" formatCode="General">
                  <c:v>-9.0500159960895402E-2</c:v>
                </c:pt>
                <c:pt idx="8981" formatCode="General">
                  <c:v>-9.3506276027003996E-2</c:v>
                </c:pt>
                <c:pt idx="8982" formatCode="General">
                  <c:v>-9.9951653716466304E-2</c:v>
                </c:pt>
                <c:pt idx="8983" formatCode="General">
                  <c:v>-0.10983717874200399</c:v>
                </c:pt>
                <c:pt idx="8984" formatCode="General">
                  <c:v>-0.12299372035020099</c:v>
                </c:pt>
                <c:pt idx="8985" formatCode="General">
                  <c:v>-0.138258570985233</c:v>
                </c:pt>
                <c:pt idx="8986" formatCode="General">
                  <c:v>-0.154368505822157</c:v>
                </c:pt>
                <c:pt idx="8987" formatCode="General">
                  <c:v>-0.17170988256408901</c:v>
                </c:pt>
                <c:pt idx="8988" formatCode="General">
                  <c:v>-0.190552883272818</c:v>
                </c:pt>
                <c:pt idx="8989" formatCode="General">
                  <c:v>-0.210547668738297</c:v>
                </c:pt>
                <c:pt idx="8990" formatCode="General">
                  <c:v>-0.23035053107909201</c:v>
                </c:pt>
                <c:pt idx="8991" formatCode="General">
                  <c:v>-0.24970209532739401</c:v>
                </c:pt>
                <c:pt idx="8992" formatCode="General">
                  <c:v>-0.26869318503525003</c:v>
                </c:pt>
                <c:pt idx="8993" formatCode="General">
                  <c:v>-0.28527512697813301</c:v>
                </c:pt>
                <c:pt idx="8994" formatCode="General">
                  <c:v>-0.29784754044601902</c:v>
                </c:pt>
                <c:pt idx="8995" formatCode="General">
                  <c:v>-0.30683041641088599</c:v>
                </c:pt>
                <c:pt idx="8996" formatCode="General">
                  <c:v>-0.312323152793684</c:v>
                </c:pt>
                <c:pt idx="8997" formatCode="General">
                  <c:v>-0.31367612481232898</c:v>
                </c:pt>
                <c:pt idx="8998" formatCode="General">
                  <c:v>-0.31068020165740801</c:v>
                </c:pt>
                <c:pt idx="8999" formatCode="General">
                  <c:v>-0.30414471395465797</c:v>
                </c:pt>
                <c:pt idx="9000" formatCode="General">
                  <c:v>-0.29540752139196702</c:v>
                </c:pt>
                <c:pt idx="9001" formatCode="General">
                  <c:v>-0.28529884932032701</c:v>
                </c:pt>
                <c:pt idx="9002" formatCode="General">
                  <c:v>-0.27531837316177599</c:v>
                </c:pt>
                <c:pt idx="9003" formatCode="General">
                  <c:v>-0.26570412234242002</c:v>
                </c:pt>
                <c:pt idx="9004" formatCode="General">
                  <c:v>-0.25526058551859199</c:v>
                </c:pt>
                <c:pt idx="9005" formatCode="General">
                  <c:v>-0.243934849820754</c:v>
                </c:pt>
                <c:pt idx="9006" formatCode="General">
                  <c:v>-0.23308909323978</c:v>
                </c:pt>
                <c:pt idx="9007" formatCode="General">
                  <c:v>-0.22348463130062099</c:v>
                </c:pt>
                <c:pt idx="9008" formatCode="General">
                  <c:v>-0.21486447071807599</c:v>
                </c:pt>
                <c:pt idx="9009" formatCode="General">
                  <c:v>-0.20741245816661499</c:v>
                </c:pt>
                <c:pt idx="9010" formatCode="General">
                  <c:v>-0.20162672441825599</c:v>
                </c:pt>
                <c:pt idx="9011" formatCode="General">
                  <c:v>-0.19799711578058299</c:v>
                </c:pt>
                <c:pt idx="9012" formatCode="General">
                  <c:v>-0.196407892622325</c:v>
                </c:pt>
                <c:pt idx="9013" formatCode="General">
                  <c:v>-0.19679923948144901</c:v>
                </c:pt>
                <c:pt idx="9014" formatCode="General">
                  <c:v>-0.20039220427718399</c:v>
                </c:pt>
                <c:pt idx="9015" formatCode="General">
                  <c:v>-0.20826839430635699</c:v>
                </c:pt>
                <c:pt idx="9016" formatCode="General">
                  <c:v>-0.21925669030995201</c:v>
                </c:pt>
                <c:pt idx="9017" formatCode="General">
                  <c:v>-0.231785227578237</c:v>
                </c:pt>
                <c:pt idx="9018" formatCode="General">
                  <c:v>-0.24445042480200399</c:v>
                </c:pt>
                <c:pt idx="9019" formatCode="General">
                  <c:v>-0.255922725811423</c:v>
                </c:pt>
                <c:pt idx="9020" formatCode="General">
                  <c:v>-0.265036168401308</c:v>
                </c:pt>
                <c:pt idx="9021" formatCode="General">
                  <c:v>-0.27148181759293999</c:v>
                </c:pt>
                <c:pt idx="9022" formatCode="General">
                  <c:v>-0.275632816563737</c:v>
                </c:pt>
                <c:pt idx="9023" formatCode="General">
                  <c:v>-0.27737169513714</c:v>
                </c:pt>
                <c:pt idx="9024" formatCode="General">
                  <c:v>-0.276714680350306</c:v>
                </c:pt>
                <c:pt idx="9025" formatCode="General">
                  <c:v>-0.27319153167264199</c:v>
                </c:pt>
                <c:pt idx="9026" formatCode="General">
                  <c:v>-0.26726443396847799</c:v>
                </c:pt>
                <c:pt idx="9027" formatCode="General">
                  <c:v>-0.26022240593166801</c:v>
                </c:pt>
                <c:pt idx="9028" formatCode="General">
                  <c:v>-0.25268762885037799</c:v>
                </c:pt>
                <c:pt idx="9029" formatCode="General">
                  <c:v>-0.24511332528384999</c:v>
                </c:pt>
                <c:pt idx="9030" formatCode="General">
                  <c:v>-0.238345645823557</c:v>
                </c:pt>
                <c:pt idx="9031" formatCode="General">
                  <c:v>-0.23305246168718499</c:v>
                </c:pt>
                <c:pt idx="9032" formatCode="General">
                  <c:v>-0.228870511707123</c:v>
                </c:pt>
                <c:pt idx="9033" formatCode="General">
                  <c:v>-0.225535523421213</c:v>
                </c:pt>
                <c:pt idx="9034" formatCode="General">
                  <c:v>-0.22344676660159801</c:v>
                </c:pt>
                <c:pt idx="9035" formatCode="General">
                  <c:v>-0.222015506222105</c:v>
                </c:pt>
                <c:pt idx="9036" formatCode="General">
                  <c:v>-0.22016176352023201</c:v>
                </c:pt>
                <c:pt idx="9037" formatCode="General">
                  <c:v>-0.21768970102132401</c:v>
                </c:pt>
                <c:pt idx="9038" formatCode="General">
                  <c:v>-0.214331559062236</c:v>
                </c:pt>
                <c:pt idx="9039" formatCode="General">
                  <c:v>-0.21026475579436599</c:v>
                </c:pt>
                <c:pt idx="9040" formatCode="General">
                  <c:v>-0.205849632316189</c:v>
                </c:pt>
                <c:pt idx="9041" formatCode="General">
                  <c:v>-0.201464723156772</c:v>
                </c:pt>
                <c:pt idx="9042" formatCode="General">
                  <c:v>-0.198334059245283</c:v>
                </c:pt>
                <c:pt idx="9043" formatCode="General">
                  <c:v>-0.19675224351818399</c:v>
                </c:pt>
                <c:pt idx="9044" formatCode="General">
                  <c:v>-0.196700633009364</c:v>
                </c:pt>
                <c:pt idx="9045" formatCode="General">
                  <c:v>-0.19865376235770499</c:v>
                </c:pt>
                <c:pt idx="9046" formatCode="General">
                  <c:v>-0.20304240566946599</c:v>
                </c:pt>
                <c:pt idx="9047" formatCode="General">
                  <c:v>-0.20927363247369299</c:v>
                </c:pt>
                <c:pt idx="9048" formatCode="General">
                  <c:v>-0.21643791307250199</c:v>
                </c:pt>
                <c:pt idx="9049" formatCode="General">
                  <c:v>-0.223456534199345</c:v>
                </c:pt>
                <c:pt idx="9050" formatCode="General">
                  <c:v>-0.229941182936478</c:v>
                </c:pt>
                <c:pt idx="9051" formatCode="General">
                  <c:v>-0.23653103574778001</c:v>
                </c:pt>
                <c:pt idx="9052" formatCode="General">
                  <c:v>-0.24342756262026199</c:v>
                </c:pt>
                <c:pt idx="9053" formatCode="General">
                  <c:v>-0.25042149389900298</c:v>
                </c:pt>
                <c:pt idx="9054" formatCode="General">
                  <c:v>-0.25699389963604502</c:v>
                </c:pt>
                <c:pt idx="9055" formatCode="General">
                  <c:v>-0.263348040335184</c:v>
                </c:pt>
                <c:pt idx="9056" formatCode="General">
                  <c:v>-0.26951663538593601</c:v>
                </c:pt>
                <c:pt idx="9057" formatCode="General">
                  <c:v>-0.27515339783992798</c:v>
                </c:pt>
                <c:pt idx="9058" formatCode="General">
                  <c:v>-0.28082591402462698</c:v>
                </c:pt>
                <c:pt idx="9059" formatCode="General">
                  <c:v>-0.28649502988405201</c:v>
                </c:pt>
                <c:pt idx="9060" formatCode="General">
                  <c:v>-0.29156785271807001</c:v>
                </c:pt>
                <c:pt idx="9061" formatCode="General">
                  <c:v>-0.295727185825024</c:v>
                </c:pt>
                <c:pt idx="9062" formatCode="General">
                  <c:v>-0.298502437263864</c:v>
                </c:pt>
                <c:pt idx="9063" formatCode="General">
                  <c:v>-0.29922010390118298</c:v>
                </c:pt>
                <c:pt idx="9064" formatCode="General">
                  <c:v>-0.29796705668727602</c:v>
                </c:pt>
                <c:pt idx="9065" formatCode="General">
                  <c:v>-0.29509904261004</c:v>
                </c:pt>
                <c:pt idx="9066" formatCode="General">
                  <c:v>-0.28958807857662899</c:v>
                </c:pt>
                <c:pt idx="9067" formatCode="General">
                  <c:v>-0.28105645715296701</c:v>
                </c:pt>
                <c:pt idx="9068" formatCode="General">
                  <c:v>-0.26978725598446401</c:v>
                </c:pt>
                <c:pt idx="9069" formatCode="General">
                  <c:v>-0.25700000695826403</c:v>
                </c:pt>
                <c:pt idx="9070" formatCode="General">
                  <c:v>-0.244296571978631</c:v>
                </c:pt>
                <c:pt idx="9071" formatCode="General">
                  <c:v>-0.23190007824633899</c:v>
                </c:pt>
                <c:pt idx="9072" formatCode="General">
                  <c:v>-0.21983170105618099</c:v>
                </c:pt>
                <c:pt idx="9073" formatCode="General">
                  <c:v>-0.208048487219095</c:v>
                </c:pt>
                <c:pt idx="9074" formatCode="General">
                  <c:v>-0.19650495768241999</c:v>
                </c:pt>
                <c:pt idx="9075" formatCode="General">
                  <c:v>-0.1845409136726</c:v>
                </c:pt>
                <c:pt idx="9076" formatCode="General">
                  <c:v>-0.17155743531371401</c:v>
                </c:pt>
                <c:pt idx="9077" formatCode="General">
                  <c:v>-0.158998591756217</c:v>
                </c:pt>
                <c:pt idx="9078" formatCode="General">
                  <c:v>-0.149232097835962</c:v>
                </c:pt>
                <c:pt idx="9079" formatCode="General">
                  <c:v>-0.14269062380425199</c:v>
                </c:pt>
                <c:pt idx="9080" formatCode="General">
                  <c:v>-0.138651487711207</c:v>
                </c:pt>
                <c:pt idx="9081" formatCode="General">
                  <c:v>-0.136015145849537</c:v>
                </c:pt>
                <c:pt idx="9082" formatCode="General">
                  <c:v>-0.134191485381667</c:v>
                </c:pt>
                <c:pt idx="9083" formatCode="General">
                  <c:v>-0.13234357529037899</c:v>
                </c:pt>
                <c:pt idx="9084" formatCode="General">
                  <c:v>-0.128392582704001</c:v>
                </c:pt>
                <c:pt idx="9085" formatCode="General">
                  <c:v>-0.12194226010471999</c:v>
                </c:pt>
                <c:pt idx="9086" formatCode="General">
                  <c:v>-0.11361736451325399</c:v>
                </c:pt>
                <c:pt idx="9087" formatCode="General">
                  <c:v>-0.103994223437488</c:v>
                </c:pt>
                <c:pt idx="9088" formatCode="General">
                  <c:v>-9.3189228918793096E-2</c:v>
                </c:pt>
                <c:pt idx="9089" formatCode="General">
                  <c:v>-8.0930604605152903E-2</c:v>
                </c:pt>
                <c:pt idx="9090" formatCode="General">
                  <c:v>-6.7014459509289595E-2</c:v>
                </c:pt>
                <c:pt idx="9091" formatCode="General">
                  <c:v>-5.1156916015117598E-2</c:v>
                </c:pt>
                <c:pt idx="9092" formatCode="General">
                  <c:v>-3.30774928300318E-2</c:v>
                </c:pt>
                <c:pt idx="9093" formatCode="General">
                  <c:v>-1.4058634317385301E-2</c:v>
                </c:pt>
                <c:pt idx="9094" formatCode="General">
                  <c:v>5.1097876325438604E-3</c:v>
                </c:pt>
                <c:pt idx="9095" formatCode="General">
                  <c:v>2.50245842309633E-2</c:v>
                </c:pt>
                <c:pt idx="9096" formatCode="General">
                  <c:v>4.5369599467148199E-2</c:v>
                </c:pt>
                <c:pt idx="9097" formatCode="General">
                  <c:v>6.5485489210551404E-2</c:v>
                </c:pt>
                <c:pt idx="9098" formatCode="General">
                  <c:v>8.4076263920298697E-2</c:v>
                </c:pt>
                <c:pt idx="9099" formatCode="General">
                  <c:v>9.9579990059771195E-2</c:v>
                </c:pt>
                <c:pt idx="9100" formatCode="General">
                  <c:v>0.111619898707596</c:v>
                </c:pt>
                <c:pt idx="9101" formatCode="General">
                  <c:v>0.119944911986377</c:v>
                </c:pt>
                <c:pt idx="9102" formatCode="General">
                  <c:v>0.123610950617262</c:v>
                </c:pt>
                <c:pt idx="9103" formatCode="General">
                  <c:v>0.123219686089689</c:v>
                </c:pt>
                <c:pt idx="9104" formatCode="General">
                  <c:v>0.119366260439196</c:v>
                </c:pt>
                <c:pt idx="9105" formatCode="General">
                  <c:v>0.112368691493014</c:v>
                </c:pt>
                <c:pt idx="9106" formatCode="General">
                  <c:v>0.10360165611805799</c:v>
                </c:pt>
                <c:pt idx="9107" formatCode="General">
                  <c:v>9.3577817502994501E-2</c:v>
                </c:pt>
                <c:pt idx="9108" formatCode="General">
                  <c:v>8.2928395417613404E-2</c:v>
                </c:pt>
                <c:pt idx="9109" formatCode="General">
                  <c:v>7.3114358700250098E-2</c:v>
                </c:pt>
                <c:pt idx="9110" formatCode="General">
                  <c:v>6.5246251808836295E-2</c:v>
                </c:pt>
                <c:pt idx="9111" formatCode="General">
                  <c:v>5.9597988440145397E-2</c:v>
                </c:pt>
                <c:pt idx="9112" formatCode="General">
                  <c:v>5.6366025740378703E-2</c:v>
                </c:pt>
                <c:pt idx="9113" formatCode="General">
                  <c:v>5.6137134531185302E-2</c:v>
                </c:pt>
                <c:pt idx="9114" formatCode="General">
                  <c:v>5.9795969374977699E-2</c:v>
                </c:pt>
                <c:pt idx="9115" formatCode="General">
                  <c:v>6.7238730613439504E-2</c:v>
                </c:pt>
                <c:pt idx="9116" formatCode="General">
                  <c:v>7.7968273113215303E-2</c:v>
                </c:pt>
                <c:pt idx="9117" formatCode="General">
                  <c:v>9.1991365968402794E-2</c:v>
                </c:pt>
                <c:pt idx="9118" formatCode="General">
                  <c:v>0.108669599441524</c:v>
                </c:pt>
                <c:pt idx="9119" formatCode="General">
                  <c:v>0.126950430905265</c:v>
                </c:pt>
                <c:pt idx="9120" formatCode="General">
                  <c:v>0.14618277424210799</c:v>
                </c:pt>
                <c:pt idx="9121" formatCode="General">
                  <c:v>0.16608493741382199</c:v>
                </c:pt>
                <c:pt idx="9122" formatCode="General">
                  <c:v>0.18589026435456801</c:v>
                </c:pt>
                <c:pt idx="9123" formatCode="General">
                  <c:v>0.20450163575956201</c:v>
                </c:pt>
                <c:pt idx="9124" formatCode="General">
                  <c:v>0.22032516849550399</c:v>
                </c:pt>
                <c:pt idx="9125" formatCode="General">
                  <c:v>0.23320387728126901</c:v>
                </c:pt>
                <c:pt idx="9126" formatCode="General">
                  <c:v>0.24447941409287999</c:v>
                </c:pt>
                <c:pt idx="9127" formatCode="General">
                  <c:v>0.25508195298518599</c:v>
                </c:pt>
                <c:pt idx="9128" formatCode="General">
                  <c:v>0.26482370695829999</c:v>
                </c:pt>
                <c:pt idx="9129" formatCode="General">
                  <c:v>0.27326854999167999</c:v>
                </c:pt>
                <c:pt idx="9130" formatCode="General">
                  <c:v>0.28070036519164598</c:v>
                </c:pt>
                <c:pt idx="9131" formatCode="General">
                  <c:v>0.286880903067182</c:v>
                </c:pt>
                <c:pt idx="9132" formatCode="General">
                  <c:v>0.29144706940695497</c:v>
                </c:pt>
                <c:pt idx="9133" formatCode="General">
                  <c:v>0.29507730249422798</c:v>
                </c:pt>
                <c:pt idx="9134" formatCode="General">
                  <c:v>0.29868237413446802</c:v>
                </c:pt>
                <c:pt idx="9135" formatCode="General">
                  <c:v>0.302010730023067</c:v>
                </c:pt>
                <c:pt idx="9136" formatCode="General">
                  <c:v>0.30446381652283799</c:v>
                </c:pt>
                <c:pt idx="9137" formatCode="General">
                  <c:v>0.30680303028393502</c:v>
                </c:pt>
                <c:pt idx="9138" formatCode="General">
                  <c:v>0.309483721558932</c:v>
                </c:pt>
                <c:pt idx="9139" formatCode="General">
                  <c:v>0.31264391307857298</c:v>
                </c:pt>
                <c:pt idx="9140" formatCode="General">
                  <c:v>0.31732373835434702</c:v>
                </c:pt>
                <c:pt idx="9141" formatCode="General">
                  <c:v>0.324471311534903</c:v>
                </c:pt>
                <c:pt idx="9142" formatCode="General">
                  <c:v>0.334816826686539</c:v>
                </c:pt>
                <c:pt idx="9143" formatCode="General">
                  <c:v>0.34791055689069</c:v>
                </c:pt>
                <c:pt idx="9144" formatCode="General">
                  <c:v>0.36265885201027398</c:v>
                </c:pt>
                <c:pt idx="9145" formatCode="General">
                  <c:v>0.37893054150634597</c:v>
                </c:pt>
                <c:pt idx="9146" formatCode="General">
                  <c:v>0.39668151641023502</c:v>
                </c:pt>
                <c:pt idx="9147" formatCode="General">
                  <c:v>0.41418826133470499</c:v>
                </c:pt>
                <c:pt idx="9148" formatCode="General">
                  <c:v>0.42925736678155901</c:v>
                </c:pt>
                <c:pt idx="9149" formatCode="General">
                  <c:v>0.44221438987891398</c:v>
                </c:pt>
                <c:pt idx="9150" formatCode="General">
                  <c:v>0.45438015222088501</c:v>
                </c:pt>
                <c:pt idx="9151" formatCode="General">
                  <c:v>0.466551767265663</c:v>
                </c:pt>
                <c:pt idx="9152" formatCode="General">
                  <c:v>0.47794868343909402</c:v>
                </c:pt>
                <c:pt idx="9153" formatCode="General">
                  <c:v>0.48690034678468802</c:v>
                </c:pt>
                <c:pt idx="9154" formatCode="General">
                  <c:v>0.493266923059343</c:v>
                </c:pt>
                <c:pt idx="9155" formatCode="General">
                  <c:v>0.49790938804948098</c:v>
                </c:pt>
                <c:pt idx="9156" formatCode="General">
                  <c:v>0.50145094637814902</c:v>
                </c:pt>
                <c:pt idx="9157" formatCode="General">
                  <c:v>0.503630893235959</c:v>
                </c:pt>
                <c:pt idx="9158" formatCode="General">
                  <c:v>0.504338017561893</c:v>
                </c:pt>
                <c:pt idx="9159" formatCode="General">
                  <c:v>0.50480364247374998</c:v>
                </c:pt>
                <c:pt idx="9160" formatCode="General">
                  <c:v>0.50575922196101297</c:v>
                </c:pt>
                <c:pt idx="9161" formatCode="General">
                  <c:v>0.50702110237593001</c:v>
                </c:pt>
                <c:pt idx="9162" formatCode="General">
                  <c:v>0.50888798209238295</c:v>
                </c:pt>
                <c:pt idx="9163" formatCode="General">
                  <c:v>0.51136584341814195</c:v>
                </c:pt>
                <c:pt idx="9164" formatCode="General">
                  <c:v>0.51440292219027095</c:v>
                </c:pt>
                <c:pt idx="9165" formatCode="General">
                  <c:v>0.51755065823490598</c:v>
                </c:pt>
                <c:pt idx="9166" formatCode="General">
                  <c:v>0.52056540444460397</c:v>
                </c:pt>
                <c:pt idx="9167" formatCode="General">
                  <c:v>0.52424752156904297</c:v>
                </c:pt>
                <c:pt idx="9168" formatCode="General">
                  <c:v>0.52870269145499704</c:v>
                </c:pt>
                <c:pt idx="9169" formatCode="General">
                  <c:v>0.53295153227645098</c:v>
                </c:pt>
                <c:pt idx="9170" formatCode="General">
                  <c:v>0.53523735320485699</c:v>
                </c:pt>
                <c:pt idx="9171" formatCode="General">
                  <c:v>0.53488935896990297</c:v>
                </c:pt>
                <c:pt idx="9172" formatCode="General">
                  <c:v>0.53323654914511798</c:v>
                </c:pt>
                <c:pt idx="9173" formatCode="General">
                  <c:v>0.53010158299726895</c:v>
                </c:pt>
                <c:pt idx="9174" formatCode="General">
                  <c:v>0.52534156400869902</c:v>
                </c:pt>
                <c:pt idx="9175" formatCode="General">
                  <c:v>0.51985759278377097</c:v>
                </c:pt>
                <c:pt idx="9176" formatCode="General">
                  <c:v>0.51347361899523303</c:v>
                </c:pt>
                <c:pt idx="9177" formatCode="General">
                  <c:v>0.50627391044076797</c:v>
                </c:pt>
                <c:pt idx="9178" formatCode="General">
                  <c:v>0.49845352596824999</c:v>
                </c:pt>
                <c:pt idx="9179" formatCode="General">
                  <c:v>0.49065809057998799</c:v>
                </c:pt>
                <c:pt idx="9180" formatCode="General">
                  <c:v>0.48217095677614003</c:v>
                </c:pt>
                <c:pt idx="9181" formatCode="General">
                  <c:v>0.47199696810703901</c:v>
                </c:pt>
                <c:pt idx="9182" formatCode="General">
                  <c:v>0.461546670598527</c:v>
                </c:pt>
                <c:pt idx="9183" formatCode="General">
                  <c:v>0.452194580938173</c:v>
                </c:pt>
                <c:pt idx="9184" formatCode="General">
                  <c:v>0.444556111615451</c:v>
                </c:pt>
                <c:pt idx="9185" formatCode="General">
                  <c:v>0.43885930750262597</c:v>
                </c:pt>
                <c:pt idx="9186" formatCode="General">
                  <c:v>0.43498242705241502</c:v>
                </c:pt>
                <c:pt idx="9187" formatCode="General">
                  <c:v>0.43237064515625401</c:v>
                </c:pt>
                <c:pt idx="9188" formatCode="General">
                  <c:v>0.430482763470311</c:v>
                </c:pt>
                <c:pt idx="9189" formatCode="General">
                  <c:v>0.429040310987922</c:v>
                </c:pt>
                <c:pt idx="9190" formatCode="General">
                  <c:v>0.428200162866613</c:v>
                </c:pt>
                <c:pt idx="9191" formatCode="General">
                  <c:v>0.427803197166928</c:v>
                </c:pt>
                <c:pt idx="9192" formatCode="General">
                  <c:v>0.42692847058663602</c:v>
                </c:pt>
                <c:pt idx="9193" formatCode="General">
                  <c:v>0.425246083807368</c:v>
                </c:pt>
                <c:pt idx="9194" formatCode="General">
                  <c:v>0.42290655477685901</c:v>
                </c:pt>
                <c:pt idx="9195" formatCode="General">
                  <c:v>0.41930580651851002</c:v>
                </c:pt>
                <c:pt idx="9196" formatCode="General">
                  <c:v>0.41351873033127301</c:v>
                </c:pt>
                <c:pt idx="9197" formatCode="General">
                  <c:v>0.406480494230744</c:v>
                </c:pt>
                <c:pt idx="9198" formatCode="General">
                  <c:v>0.39874367297039598</c:v>
                </c:pt>
                <c:pt idx="9199" formatCode="General">
                  <c:v>0.38962223641680599</c:v>
                </c:pt>
                <c:pt idx="9200" formatCode="General">
                  <c:v>0.37932899375370099</c:v>
                </c:pt>
                <c:pt idx="9201" formatCode="General">
                  <c:v>0.36893733084607999</c:v>
                </c:pt>
                <c:pt idx="9202" formatCode="General">
                  <c:v>0.35914166658177898</c:v>
                </c:pt>
                <c:pt idx="9203" formatCode="General">
                  <c:v>0.34895199890588602</c:v>
                </c:pt>
                <c:pt idx="9204" formatCode="General">
                  <c:v>0.33800274437241101</c:v>
                </c:pt>
                <c:pt idx="9205" formatCode="General">
                  <c:v>0.32659119702567502</c:v>
                </c:pt>
                <c:pt idx="9206" formatCode="General">
                  <c:v>0.31484063766495202</c:v>
                </c:pt>
                <c:pt idx="9207" formatCode="General">
                  <c:v>0.30353503185935299</c:v>
                </c:pt>
                <c:pt idx="9208" formatCode="General">
                  <c:v>0.29361853939878402</c:v>
                </c:pt>
                <c:pt idx="9209" formatCode="General">
                  <c:v>0.28605345792011799</c:v>
                </c:pt>
                <c:pt idx="9210" formatCode="General">
                  <c:v>0.28073822789680197</c:v>
                </c:pt>
                <c:pt idx="9211" formatCode="General">
                  <c:v>0.27664301194258101</c:v>
                </c:pt>
                <c:pt idx="9212" formatCode="General">
                  <c:v>0.27329947013803002</c:v>
                </c:pt>
                <c:pt idx="9213" formatCode="General">
                  <c:v>0.270764904666842</c:v>
                </c:pt>
                <c:pt idx="9214" formatCode="General">
                  <c:v>0.268962178418924</c:v>
                </c:pt>
                <c:pt idx="9215" formatCode="General">
                  <c:v>0.26736552162765198</c:v>
                </c:pt>
                <c:pt idx="9216" formatCode="General">
                  <c:v>0.26568717166212802</c:v>
                </c:pt>
                <c:pt idx="9217" formatCode="General">
                  <c:v>0.26403128940389498</c:v>
                </c:pt>
                <c:pt idx="9218" formatCode="General">
                  <c:v>0.26282813755713003</c:v>
                </c:pt>
                <c:pt idx="9219" formatCode="General">
                  <c:v>0.261925944272763</c:v>
                </c:pt>
                <c:pt idx="9220" formatCode="General">
                  <c:v>0.26065049881045799</c:v>
                </c:pt>
                <c:pt idx="9221" formatCode="General">
                  <c:v>0.258900166049987</c:v>
                </c:pt>
                <c:pt idx="9222" formatCode="General">
                  <c:v>0.25707771089872</c:v>
                </c:pt>
                <c:pt idx="9223" formatCode="General">
                  <c:v>0.25488530197026599</c:v>
                </c:pt>
                <c:pt idx="9224" formatCode="General">
                  <c:v>0.25140404380661702</c:v>
                </c:pt>
                <c:pt idx="9225" formatCode="General">
                  <c:v>0.246072677516771</c:v>
                </c:pt>
                <c:pt idx="9226" formatCode="General">
                  <c:v>0.23958206134767801</c:v>
                </c:pt>
                <c:pt idx="9227" formatCode="General">
                  <c:v>0.232214214355213</c:v>
                </c:pt>
                <c:pt idx="9228" formatCode="General">
                  <c:v>0.22289550932030999</c:v>
                </c:pt>
                <c:pt idx="9229" formatCode="General">
                  <c:v>0.21183170903963999</c:v>
                </c:pt>
                <c:pt idx="9230" formatCode="General">
                  <c:v>0.19990585583172299</c:v>
                </c:pt>
                <c:pt idx="9231" formatCode="General">
                  <c:v>0.187500376529871</c:v>
                </c:pt>
                <c:pt idx="9232" formatCode="General">
                  <c:v>0.17454661150079001</c:v>
                </c:pt>
                <c:pt idx="9233" formatCode="General">
                  <c:v>0.16152692691392501</c:v>
                </c:pt>
                <c:pt idx="9234" formatCode="General">
                  <c:v>0.14906589796021699</c:v>
                </c:pt>
                <c:pt idx="9235" formatCode="General">
                  <c:v>0.13682834334187199</c:v>
                </c:pt>
                <c:pt idx="9236" formatCode="General">
                  <c:v>0.12406977866534701</c:v>
                </c:pt>
                <c:pt idx="9237" formatCode="General">
                  <c:v>0.11087722300234799</c:v>
                </c:pt>
                <c:pt idx="9238" formatCode="General">
                  <c:v>9.7403428919475593E-2</c:v>
                </c:pt>
                <c:pt idx="9239" formatCode="General">
                  <c:v>8.38878064934762E-2</c:v>
                </c:pt>
                <c:pt idx="9240" formatCode="General">
                  <c:v>7.0618189371409498E-2</c:v>
                </c:pt>
                <c:pt idx="9241" formatCode="General">
                  <c:v>5.7134931012062198E-2</c:v>
                </c:pt>
                <c:pt idx="9242" formatCode="General">
                  <c:v>4.4205988187848599E-2</c:v>
                </c:pt>
                <c:pt idx="9243" formatCode="General">
                  <c:v>3.2850520053512799E-2</c:v>
                </c:pt>
                <c:pt idx="9244" formatCode="General">
                  <c:v>2.24110261633154E-2</c:v>
                </c:pt>
                <c:pt idx="9245" formatCode="General">
                  <c:v>1.25394187984674E-2</c:v>
                </c:pt>
                <c:pt idx="9246" formatCode="General">
                  <c:v>3.8787120474849598E-3</c:v>
                </c:pt>
                <c:pt idx="9247" formatCode="General">
                  <c:v>-2.9454794425071902E-3</c:v>
                </c:pt>
                <c:pt idx="9248" formatCode="General">
                  <c:v>-7.96053538863019E-3</c:v>
                </c:pt>
                <c:pt idx="9249" formatCode="General">
                  <c:v>-1.1586803456732001E-2</c:v>
                </c:pt>
                <c:pt idx="9250" formatCode="General">
                  <c:v>-1.4842944272287601E-2</c:v>
                </c:pt>
                <c:pt idx="9251" formatCode="General">
                  <c:v>-1.9309925950015901E-2</c:v>
                </c:pt>
                <c:pt idx="9252" formatCode="General">
                  <c:v>-2.60559738846276E-2</c:v>
                </c:pt>
                <c:pt idx="9253" formatCode="General">
                  <c:v>-3.42579761231009E-2</c:v>
                </c:pt>
                <c:pt idx="9254" formatCode="General">
                  <c:v>-4.2789800870365602E-2</c:v>
                </c:pt>
                <c:pt idx="9255" formatCode="General">
                  <c:v>-5.1713790090419903E-2</c:v>
                </c:pt>
                <c:pt idx="9256" formatCode="General">
                  <c:v>-6.1254632212441699E-2</c:v>
                </c:pt>
                <c:pt idx="9257" formatCode="General">
                  <c:v>-7.1362951026440399E-2</c:v>
                </c:pt>
                <c:pt idx="9258" formatCode="General">
                  <c:v>-8.2165521724544902E-2</c:v>
                </c:pt>
                <c:pt idx="9259" formatCode="General">
                  <c:v>-9.3282078188820006E-2</c:v>
                </c:pt>
                <c:pt idx="9260" formatCode="General">
                  <c:v>-0.103870984454318</c:v>
                </c:pt>
                <c:pt idx="9261" formatCode="General">
                  <c:v>-0.114543623849014</c:v>
                </c:pt>
                <c:pt idx="9262" formatCode="General">
                  <c:v>-0.12674009848939299</c:v>
                </c:pt>
                <c:pt idx="9263" formatCode="General">
                  <c:v>-0.14034286075789301</c:v>
                </c:pt>
                <c:pt idx="9264" formatCode="General">
                  <c:v>-0.15461729531171101</c:v>
                </c:pt>
                <c:pt idx="9265" formatCode="General">
                  <c:v>-0.17043644522738699</c:v>
                </c:pt>
                <c:pt idx="9266" formatCode="General">
                  <c:v>-0.187914027016444</c:v>
                </c:pt>
                <c:pt idx="9267" formatCode="General">
                  <c:v>-0.20566352978740199</c:v>
                </c:pt>
                <c:pt idx="9268" formatCode="General">
                  <c:v>-0.223287235202875</c:v>
                </c:pt>
                <c:pt idx="9269" formatCode="General">
                  <c:v>-0.240674607083079</c:v>
                </c:pt>
                <c:pt idx="9270" formatCode="General">
                  <c:v>-0.25707614250990302</c:v>
                </c:pt>
                <c:pt idx="9271" formatCode="General">
                  <c:v>-0.272108602840268</c:v>
                </c:pt>
                <c:pt idx="9272" formatCode="General">
                  <c:v>-0.28537753381986303</c:v>
                </c:pt>
                <c:pt idx="9273" formatCode="General">
                  <c:v>-0.295930197642023</c:v>
                </c:pt>
                <c:pt idx="9274" formatCode="General">
                  <c:v>-0.30331449338330102</c:v>
                </c:pt>
                <c:pt idx="9275" formatCode="General">
                  <c:v>-0.30838365538477602</c:v>
                </c:pt>
                <c:pt idx="9276" formatCode="General">
                  <c:v>-0.31213041688746501</c:v>
                </c:pt>
                <c:pt idx="9277" formatCode="General">
                  <c:v>-0.315780377206476</c:v>
                </c:pt>
                <c:pt idx="9278" formatCode="General">
                  <c:v>-0.32001356962977501</c:v>
                </c:pt>
                <c:pt idx="9279" formatCode="General">
                  <c:v>-0.32488040354582698</c:v>
                </c:pt>
                <c:pt idx="9280" formatCode="General">
                  <c:v>-0.33051980408319398</c:v>
                </c:pt>
                <c:pt idx="9281" formatCode="General">
                  <c:v>-0.33665261508682198</c:v>
                </c:pt>
                <c:pt idx="9282" formatCode="General">
                  <c:v>-0.34232389814477099</c:v>
                </c:pt>
                <c:pt idx="9283" formatCode="General">
                  <c:v>-0.346289141294509</c:v>
                </c:pt>
                <c:pt idx="9284" formatCode="General">
                  <c:v>-0.348898486985039</c:v>
                </c:pt>
                <c:pt idx="9285" formatCode="General">
                  <c:v>-0.35126480371601398</c:v>
                </c:pt>
                <c:pt idx="9286" formatCode="General">
                  <c:v>-0.35281177110081302</c:v>
                </c:pt>
                <c:pt idx="9287" formatCode="General">
                  <c:v>-0.35277423110765499</c:v>
                </c:pt>
                <c:pt idx="9288" formatCode="General">
                  <c:v>-0.35089090522723398</c:v>
                </c:pt>
                <c:pt idx="9289" formatCode="General">
                  <c:v>-0.346856808433403</c:v>
                </c:pt>
                <c:pt idx="9290" formatCode="General">
                  <c:v>-0.341291625152772</c:v>
                </c:pt>
                <c:pt idx="9291" formatCode="General">
                  <c:v>-0.335715082402542</c:v>
                </c:pt>
                <c:pt idx="9292" formatCode="General">
                  <c:v>-0.33187642150132601</c:v>
                </c:pt>
                <c:pt idx="9293" formatCode="General">
                  <c:v>-0.33050199289196602</c:v>
                </c:pt>
                <c:pt idx="9294" formatCode="General">
                  <c:v>-0.33153403485925698</c:v>
                </c:pt>
                <c:pt idx="9295" formatCode="General">
                  <c:v>-0.33478314617215199</c:v>
                </c:pt>
                <c:pt idx="9296" formatCode="General">
                  <c:v>-0.339026248510435</c:v>
                </c:pt>
                <c:pt idx="9297" formatCode="General">
                  <c:v>-0.34304791025390102</c:v>
                </c:pt>
                <c:pt idx="9298" formatCode="General">
                  <c:v>-0.34567820467957799</c:v>
                </c:pt>
                <c:pt idx="9299" formatCode="General">
                  <c:v>-0.34649635771098602</c:v>
                </c:pt>
                <c:pt idx="9300" formatCode="General">
                  <c:v>-0.345981861100985</c:v>
                </c:pt>
                <c:pt idx="9301" formatCode="General">
                  <c:v>-0.34424187011715102</c:v>
                </c:pt>
                <c:pt idx="9302" formatCode="General">
                  <c:v>-0.342538088989218</c:v>
                </c:pt>
                <c:pt idx="9303" formatCode="General">
                  <c:v>-0.34231268956632799</c:v>
                </c:pt>
                <c:pt idx="9304" formatCode="General">
                  <c:v>-0.344775849011417</c:v>
                </c:pt>
                <c:pt idx="9305" formatCode="General">
                  <c:v>-0.35088541742537399</c:v>
                </c:pt>
                <c:pt idx="9306" formatCode="General">
                  <c:v>-0.35992184989159998</c:v>
                </c:pt>
                <c:pt idx="9307" formatCode="General">
                  <c:v>-0.37099380126418802</c:v>
                </c:pt>
                <c:pt idx="9308" formatCode="General">
                  <c:v>-0.38355933670353398</c:v>
                </c:pt>
                <c:pt idx="9309" formatCode="General">
                  <c:v>-0.39632246937308302</c:v>
                </c:pt>
                <c:pt idx="9310" formatCode="General">
                  <c:v>-0.40854361973784997</c:v>
                </c:pt>
                <c:pt idx="9311" formatCode="General">
                  <c:v>-0.41981372571557102</c:v>
                </c:pt>
                <c:pt idx="9312" formatCode="General">
                  <c:v>-0.428696483664886</c:v>
                </c:pt>
                <c:pt idx="9313" formatCode="General">
                  <c:v>-0.43607806894124601</c:v>
                </c:pt>
                <c:pt idx="9314" formatCode="General">
                  <c:v>-0.44338437147544402</c:v>
                </c:pt>
                <c:pt idx="9315" formatCode="General">
                  <c:v>-0.450537729605896</c:v>
                </c:pt>
                <c:pt idx="9316" formatCode="General">
                  <c:v>-0.45716322342676002</c:v>
                </c:pt>
                <c:pt idx="9317" formatCode="General">
                  <c:v>-0.46284182864116802</c:v>
                </c:pt>
                <c:pt idx="9318" formatCode="General">
                  <c:v>-0.466969000045798</c:v>
                </c:pt>
                <c:pt idx="9319" formatCode="General">
                  <c:v>-0.46879524274166401</c:v>
                </c:pt>
                <c:pt idx="9320" formatCode="General">
                  <c:v>-0.46887408617308102</c:v>
                </c:pt>
                <c:pt idx="9321" formatCode="General">
                  <c:v>-0.46731350192312698</c:v>
                </c:pt>
                <c:pt idx="9322" formatCode="General">
                  <c:v>-0.46449946182962099</c:v>
                </c:pt>
                <c:pt idx="9323" formatCode="General">
                  <c:v>-0.46166377412431597</c:v>
                </c:pt>
                <c:pt idx="9324" formatCode="General">
                  <c:v>-0.45872731725765498</c:v>
                </c:pt>
                <c:pt idx="9325" formatCode="General">
                  <c:v>-0.45512364145307799</c:v>
                </c:pt>
                <c:pt idx="9326" formatCode="General">
                  <c:v>-0.45039090435038498</c:v>
                </c:pt>
                <c:pt idx="9327" formatCode="General">
                  <c:v>-0.444135219801224</c:v>
                </c:pt>
                <c:pt idx="9328" formatCode="General">
                  <c:v>-0.43666440389049899</c:v>
                </c:pt>
                <c:pt idx="9329" formatCode="General">
                  <c:v>-0.428551278576147</c:v>
                </c:pt>
                <c:pt idx="9330" formatCode="General">
                  <c:v>-0.41955946114981801</c:v>
                </c:pt>
                <c:pt idx="9331" formatCode="General">
                  <c:v>-0.40945968054639698</c:v>
                </c:pt>
                <c:pt idx="9332" formatCode="General">
                  <c:v>-0.398046785391241</c:v>
                </c:pt>
                <c:pt idx="9333" formatCode="General">
                  <c:v>-0.38575479273487301</c:v>
                </c:pt>
                <c:pt idx="9334" formatCode="General">
                  <c:v>-0.37332681951000202</c:v>
                </c:pt>
                <c:pt idx="9335" formatCode="General">
                  <c:v>-0.36079565268423902</c:v>
                </c:pt>
                <c:pt idx="9336" formatCode="General">
                  <c:v>-0.34922334451130099</c:v>
                </c:pt>
                <c:pt idx="9337" formatCode="General">
                  <c:v>-0.34052469831958299</c:v>
                </c:pt>
                <c:pt idx="9338" formatCode="General">
                  <c:v>-0.33570699260751402</c:v>
                </c:pt>
                <c:pt idx="9339" formatCode="General">
                  <c:v>-0.33462490655534599</c:v>
                </c:pt>
                <c:pt idx="9340" formatCode="General">
                  <c:v>-0.33736777038814802</c:v>
                </c:pt>
                <c:pt idx="9341" formatCode="General">
                  <c:v>-0.34331089600430298</c:v>
                </c:pt>
                <c:pt idx="9342" formatCode="General">
                  <c:v>-0.35168155623819802</c:v>
                </c:pt>
                <c:pt idx="9343" formatCode="General">
                  <c:v>-0.36096177369482302</c:v>
                </c:pt>
                <c:pt idx="9344" formatCode="General">
                  <c:v>-0.36953644425526699</c:v>
                </c:pt>
                <c:pt idx="9345" formatCode="General">
                  <c:v>-0.37639970620514102</c:v>
                </c:pt>
                <c:pt idx="9346" formatCode="General">
                  <c:v>-0.38043470921512301</c:v>
                </c:pt>
                <c:pt idx="9347" formatCode="General">
                  <c:v>-0.38161417773232398</c:v>
                </c:pt>
                <c:pt idx="9348" formatCode="General">
                  <c:v>-0.38014765603085099</c:v>
                </c:pt>
                <c:pt idx="9349" formatCode="General">
                  <c:v>-0.37681860707035902</c:v>
                </c:pt>
                <c:pt idx="9350" formatCode="General">
                  <c:v>-0.37226814161286798</c:v>
                </c:pt>
                <c:pt idx="9351" formatCode="General">
                  <c:v>-0.366364622162348</c:v>
                </c:pt>
                <c:pt idx="9352" formatCode="General">
                  <c:v>-0.35953256585215998</c:v>
                </c:pt>
                <c:pt idx="9353" formatCode="General">
                  <c:v>-0.35239120647409</c:v>
                </c:pt>
                <c:pt idx="9354" formatCode="General">
                  <c:v>-0.34488194441255599</c:v>
                </c:pt>
                <c:pt idx="9355" formatCode="General">
                  <c:v>-0.33664650713913002</c:v>
                </c:pt>
                <c:pt idx="9356" formatCode="General">
                  <c:v>-0.32755564127247999</c:v>
                </c:pt>
                <c:pt idx="9357" formatCode="General">
                  <c:v>-0.31844873435236698</c:v>
                </c:pt>
                <c:pt idx="9358" formatCode="General">
                  <c:v>-0.31050803908625502</c:v>
                </c:pt>
                <c:pt idx="9359" formatCode="General">
                  <c:v>-0.303674516943442</c:v>
                </c:pt>
                <c:pt idx="9360" formatCode="General">
                  <c:v>-0.29744251441935399</c:v>
                </c:pt>
                <c:pt idx="9361" formatCode="General">
                  <c:v>-0.29033277413257202</c:v>
                </c:pt>
                <c:pt idx="9362" formatCode="General">
                  <c:v>-0.28128503235094199</c:v>
                </c:pt>
                <c:pt idx="9363" formatCode="General">
                  <c:v>-0.27128314999184</c:v>
                </c:pt>
                <c:pt idx="9364" formatCode="General">
                  <c:v>-0.260262453138354</c:v>
                </c:pt>
                <c:pt idx="9365" formatCode="General">
                  <c:v>-0.24792734333439101</c:v>
                </c:pt>
                <c:pt idx="9366" formatCode="General">
                  <c:v>-0.234075999817182</c:v>
                </c:pt>
                <c:pt idx="9367" formatCode="General">
                  <c:v>-0.21860640941390799</c:v>
                </c:pt>
                <c:pt idx="9368" formatCode="General">
                  <c:v>-0.20224132803290101</c:v>
                </c:pt>
                <c:pt idx="9369" formatCode="General">
                  <c:v>-0.185649803781677</c:v>
                </c:pt>
                <c:pt idx="9370" formatCode="General">
                  <c:v>-0.16963146869708801</c:v>
                </c:pt>
                <c:pt idx="9371" formatCode="General">
                  <c:v>-0.15498933754074001</c:v>
                </c:pt>
                <c:pt idx="9372" formatCode="General">
                  <c:v>-0.141570806368638</c:v>
                </c:pt>
                <c:pt idx="9373" formatCode="General">
                  <c:v>-0.12842931451169801</c:v>
                </c:pt>
                <c:pt idx="9374" formatCode="General">
                  <c:v>-0.115186485558916</c:v>
                </c:pt>
                <c:pt idx="9375" formatCode="General">
                  <c:v>-0.102332293003361</c:v>
                </c:pt>
                <c:pt idx="9376" formatCode="General">
                  <c:v>-9.10903140956692E-2</c:v>
                </c:pt>
                <c:pt idx="9377" formatCode="General">
                  <c:v>-8.2087528248060801E-2</c:v>
                </c:pt>
                <c:pt idx="9378" formatCode="General">
                  <c:v>-7.5313199470753101E-2</c:v>
                </c:pt>
                <c:pt idx="9379" formatCode="General">
                  <c:v>-7.0507135280816702E-2</c:v>
                </c:pt>
                <c:pt idx="9380" formatCode="General">
                  <c:v>-6.6942822906430693E-2</c:v>
                </c:pt>
                <c:pt idx="9381" formatCode="General">
                  <c:v>-6.3653897425447303E-2</c:v>
                </c:pt>
                <c:pt idx="9382" formatCode="General">
                  <c:v>-6.0547387217398302E-2</c:v>
                </c:pt>
                <c:pt idx="9383" formatCode="General">
                  <c:v>-5.8545386728360002E-2</c:v>
                </c:pt>
                <c:pt idx="9384" formatCode="General">
                  <c:v>-5.7850245073152E-2</c:v>
                </c:pt>
                <c:pt idx="9385" formatCode="General">
                  <c:v>-5.7707817939859997E-2</c:v>
                </c:pt>
                <c:pt idx="9386" formatCode="General">
                  <c:v>-5.7469794552008201E-2</c:v>
                </c:pt>
                <c:pt idx="9387" formatCode="General">
                  <c:v>-5.6566957447644499E-2</c:v>
                </c:pt>
                <c:pt idx="9388" formatCode="General">
                  <c:v>-5.4486443954875702E-2</c:v>
                </c:pt>
                <c:pt idx="9389" formatCode="General">
                  <c:v>-5.0848304646770502E-2</c:v>
                </c:pt>
                <c:pt idx="9390" formatCode="General">
                  <c:v>-4.6141949299350199E-2</c:v>
                </c:pt>
                <c:pt idx="9391" formatCode="General">
                  <c:v>-4.0210409619117198E-2</c:v>
                </c:pt>
                <c:pt idx="9392" formatCode="General">
                  <c:v>-3.22464771427294E-2</c:v>
                </c:pt>
                <c:pt idx="9393" formatCode="General">
                  <c:v>-2.2045428276830599E-2</c:v>
                </c:pt>
                <c:pt idx="9394" formatCode="General">
                  <c:v>-1.0350548954705E-2</c:v>
                </c:pt>
                <c:pt idx="9395" formatCode="General">
                  <c:v>1.68686073879537E-3</c:v>
                </c:pt>
                <c:pt idx="9396" formatCode="General">
                  <c:v>1.33525579345688E-2</c:v>
                </c:pt>
                <c:pt idx="9397" formatCode="General">
                  <c:v>2.4861827386672902E-2</c:v>
                </c:pt>
                <c:pt idx="9398" formatCode="General">
                  <c:v>3.6900400606019998E-2</c:v>
                </c:pt>
                <c:pt idx="9399" formatCode="General">
                  <c:v>5.0037903691549E-2</c:v>
                </c:pt>
                <c:pt idx="9400" formatCode="General">
                  <c:v>6.4126626377709606E-2</c:v>
                </c:pt>
                <c:pt idx="9401" formatCode="General">
                  <c:v>7.8071362161172705E-2</c:v>
                </c:pt>
                <c:pt idx="9402" formatCode="General">
                  <c:v>9.1928337352144104E-2</c:v>
                </c:pt>
                <c:pt idx="9403" formatCode="General">
                  <c:v>0.106314645389949</c:v>
                </c:pt>
                <c:pt idx="9404" formatCode="General">
                  <c:v>0.121961717795283</c:v>
                </c:pt>
                <c:pt idx="9405" formatCode="General">
                  <c:v>0.13861424250860899</c:v>
                </c:pt>
                <c:pt idx="9406" formatCode="General">
                  <c:v>0.15499743634080701</c:v>
                </c:pt>
                <c:pt idx="9407" formatCode="General">
                  <c:v>0.17018811007679699</c:v>
                </c:pt>
                <c:pt idx="9408" formatCode="General">
                  <c:v>0.18429477806417899</c:v>
                </c:pt>
                <c:pt idx="9409" formatCode="General">
                  <c:v>0.19817333828546599</c:v>
                </c:pt>
                <c:pt idx="9410" formatCode="General">
                  <c:v>0.21241043108421501</c:v>
                </c:pt>
                <c:pt idx="9411" formatCode="General">
                  <c:v>0.22723274339180699</c:v>
                </c:pt>
                <c:pt idx="9412" formatCode="General">
                  <c:v>0.24276189411945101</c:v>
                </c:pt>
                <c:pt idx="9413" formatCode="General">
                  <c:v>0.258920742793187</c:v>
                </c:pt>
                <c:pt idx="9414" formatCode="General">
                  <c:v>0.27570995025275802</c:v>
                </c:pt>
                <c:pt idx="9415" formatCode="General">
                  <c:v>0.29204755952748002</c:v>
                </c:pt>
                <c:pt idx="9416" formatCode="General">
                  <c:v>0.30653915301783702</c:v>
                </c:pt>
                <c:pt idx="9417" formatCode="General">
                  <c:v>0.31876711869977897</c:v>
                </c:pt>
                <c:pt idx="9418" formatCode="General">
                  <c:v>0.32848810750062202</c:v>
                </c:pt>
                <c:pt idx="9419" formatCode="General">
                  <c:v>0.33552079925789902</c:v>
                </c:pt>
                <c:pt idx="9420" formatCode="General">
                  <c:v>0.33955702484182299</c:v>
                </c:pt>
                <c:pt idx="9421" formatCode="General">
                  <c:v>0.340754274369091</c:v>
                </c:pt>
                <c:pt idx="9422" formatCode="General">
                  <c:v>0.33977106751003999</c:v>
                </c:pt>
                <c:pt idx="9423" formatCode="General">
                  <c:v>0.33812446193076301</c:v>
                </c:pt>
                <c:pt idx="9424" formatCode="General">
                  <c:v>0.33656258271794598</c:v>
                </c:pt>
                <c:pt idx="9425" formatCode="General">
                  <c:v>0.334443299006152</c:v>
                </c:pt>
                <c:pt idx="9426" formatCode="General">
                  <c:v>0.33120147280998502</c:v>
                </c:pt>
                <c:pt idx="9427" formatCode="General">
                  <c:v>0.32647656921222501</c:v>
                </c:pt>
                <c:pt idx="9428" formatCode="General">
                  <c:v>0.31990450789901198</c:v>
                </c:pt>
                <c:pt idx="9429" formatCode="General">
                  <c:v>0.31117339405454703</c:v>
                </c:pt>
                <c:pt idx="9430" formatCode="General">
                  <c:v>0.30062360343468397</c:v>
                </c:pt>
                <c:pt idx="9431" formatCode="General">
                  <c:v>0.28970331547137501</c:v>
                </c:pt>
                <c:pt idx="9432" formatCode="General">
                  <c:v>0.27933388807666099</c:v>
                </c:pt>
                <c:pt idx="9433" formatCode="General">
                  <c:v>0.26850684959350402</c:v>
                </c:pt>
                <c:pt idx="9434" formatCode="General">
                  <c:v>0.25696665933277302</c:v>
                </c:pt>
                <c:pt idx="9435" formatCode="General">
                  <c:v>0.245831865127417</c:v>
                </c:pt>
                <c:pt idx="9436" formatCode="General">
                  <c:v>0.236020005072683</c:v>
                </c:pt>
                <c:pt idx="9437" formatCode="General">
                  <c:v>0.22810529060539</c:v>
                </c:pt>
                <c:pt idx="9438" formatCode="General">
                  <c:v>0.22320585845819099</c:v>
                </c:pt>
                <c:pt idx="9439" formatCode="General">
                  <c:v>0.22169165505753699</c:v>
                </c:pt>
                <c:pt idx="9440" formatCode="General">
                  <c:v>0.22363733025250099</c:v>
                </c:pt>
                <c:pt idx="9441" formatCode="General">
                  <c:v>0.22866437643693699</c:v>
                </c:pt>
                <c:pt idx="9442" formatCode="General">
                  <c:v>0.23620031191218399</c:v>
                </c:pt>
                <c:pt idx="9443" formatCode="General">
                  <c:v>0.24631984235888499</c:v>
                </c:pt>
                <c:pt idx="9444" formatCode="General">
                  <c:v>0.25842610909494201</c:v>
                </c:pt>
                <c:pt idx="9445" formatCode="General">
                  <c:v>0.27170689775923501</c:v>
                </c:pt>
                <c:pt idx="9446" formatCode="General">
                  <c:v>0.28519188125207701</c:v>
                </c:pt>
                <c:pt idx="9447" formatCode="General">
                  <c:v>0.29724868260248599</c:v>
                </c:pt>
                <c:pt idx="9448" formatCode="General">
                  <c:v>0.30718496286712499</c:v>
                </c:pt>
                <c:pt idx="9449" formatCode="General">
                  <c:v>0.31557554131086701</c:v>
                </c:pt>
                <c:pt idx="9450" formatCode="General">
                  <c:v>0.323514371027873</c:v>
                </c:pt>
                <c:pt idx="9451" formatCode="General">
                  <c:v>0.33115610088584102</c:v>
                </c:pt>
                <c:pt idx="9452" formatCode="General">
                  <c:v>0.33804797925935598</c:v>
                </c:pt>
                <c:pt idx="9453" formatCode="General">
                  <c:v>0.34420193615134498</c:v>
                </c:pt>
                <c:pt idx="9454" formatCode="General">
                  <c:v>0.34848319031520603</c:v>
                </c:pt>
                <c:pt idx="9455" formatCode="General">
                  <c:v>0.34896192051175101</c:v>
                </c:pt>
                <c:pt idx="9456" formatCode="General">
                  <c:v>0.34481604008039801</c:v>
                </c:pt>
                <c:pt idx="9457" formatCode="General">
                  <c:v>0.33737719790953802</c:v>
                </c:pt>
                <c:pt idx="9458" formatCode="General">
                  <c:v>0.32828754614879802</c:v>
                </c:pt>
                <c:pt idx="9459" formatCode="General">
                  <c:v>0.317890409602199</c:v>
                </c:pt>
                <c:pt idx="9460" formatCode="General">
                  <c:v>0.30544924738080698</c:v>
                </c:pt>
                <c:pt idx="9461" formatCode="General">
                  <c:v>0.29029181951684901</c:v>
                </c:pt>
                <c:pt idx="9462" formatCode="General">
                  <c:v>0.27272301128850701</c:v>
                </c:pt>
                <c:pt idx="9463" formatCode="General">
                  <c:v>0.25343282803515998</c:v>
                </c:pt>
                <c:pt idx="9464" formatCode="General">
                  <c:v>0.23339642184481799</c:v>
                </c:pt>
                <c:pt idx="9465" formatCode="General">
                  <c:v>0.214950872053391</c:v>
                </c:pt>
                <c:pt idx="9466" formatCode="General">
                  <c:v>0.199128493617132</c:v>
                </c:pt>
                <c:pt idx="9467" formatCode="General">
                  <c:v>0.18568763761672899</c:v>
                </c:pt>
                <c:pt idx="9468" formatCode="General">
                  <c:v>0.17541577984721199</c:v>
                </c:pt>
                <c:pt idx="9469" formatCode="General">
                  <c:v>0.168889140906193</c:v>
                </c:pt>
                <c:pt idx="9470" formatCode="General">
                  <c:v>0.165833114713659</c:v>
                </c:pt>
                <c:pt idx="9471" formatCode="General">
                  <c:v>0.165618632250217</c:v>
                </c:pt>
                <c:pt idx="9472" formatCode="General">
                  <c:v>0.16722575090943201</c:v>
                </c:pt>
                <c:pt idx="9473" formatCode="General">
                  <c:v>0.169835627217167</c:v>
                </c:pt>
                <c:pt idx="9474" formatCode="General">
                  <c:v>0.173875235109372</c:v>
                </c:pt>
                <c:pt idx="9475" formatCode="General">
                  <c:v>0.17973188364714501</c:v>
                </c:pt>
                <c:pt idx="9476" formatCode="General">
                  <c:v>0.18641631098109501</c:v>
                </c:pt>
                <c:pt idx="9477" formatCode="General">
                  <c:v>0.19206024106756101</c:v>
                </c:pt>
                <c:pt idx="9478" formatCode="General">
                  <c:v>0.19593247897320101</c:v>
                </c:pt>
                <c:pt idx="9479" formatCode="General">
                  <c:v>0.19757134944056801</c:v>
                </c:pt>
                <c:pt idx="9480" formatCode="General">
                  <c:v>0.196268244146203</c:v>
                </c:pt>
                <c:pt idx="9481" formatCode="General">
                  <c:v>0.19274635427174</c:v>
                </c:pt>
                <c:pt idx="9482" formatCode="General">
                  <c:v>0.187977818128133</c:v>
                </c:pt>
                <c:pt idx="9483" formatCode="General">
                  <c:v>0.18239523933034399</c:v>
                </c:pt>
                <c:pt idx="9484" formatCode="General">
                  <c:v>0.176201423576823</c:v>
                </c:pt>
                <c:pt idx="9485" formatCode="General">
                  <c:v>0.169702819307116</c:v>
                </c:pt>
                <c:pt idx="9486" formatCode="General">
                  <c:v>0.162557906554403</c:v>
                </c:pt>
                <c:pt idx="9487" formatCode="General">
                  <c:v>0.153902444351775</c:v>
                </c:pt>
                <c:pt idx="9488" formatCode="General">
                  <c:v>0.144056417905877</c:v>
                </c:pt>
                <c:pt idx="9489" formatCode="General">
                  <c:v>0.13379690095781499</c:v>
                </c:pt>
                <c:pt idx="9490" formatCode="General">
                  <c:v>0.12351245669142299</c:v>
                </c:pt>
                <c:pt idx="9491" formatCode="General">
                  <c:v>0.113800190244581</c:v>
                </c:pt>
                <c:pt idx="9492" formatCode="General">
                  <c:v>0.105516816247189</c:v>
                </c:pt>
                <c:pt idx="9493" formatCode="General">
                  <c:v>9.8363315806205595E-2</c:v>
                </c:pt>
                <c:pt idx="9494" formatCode="General">
                  <c:v>9.1725473024002399E-2</c:v>
                </c:pt>
                <c:pt idx="9495" formatCode="General">
                  <c:v>8.4865094181091005E-2</c:v>
                </c:pt>
                <c:pt idx="9496" formatCode="General">
                  <c:v>7.8097983042029903E-2</c:v>
                </c:pt>
                <c:pt idx="9497" formatCode="General">
                  <c:v>7.2906333606600607E-2</c:v>
                </c:pt>
                <c:pt idx="9498" formatCode="General">
                  <c:v>6.9946850025815605E-2</c:v>
                </c:pt>
                <c:pt idx="9499" formatCode="General">
                  <c:v>6.9078953950205496E-2</c:v>
                </c:pt>
                <c:pt idx="9500" formatCode="General">
                  <c:v>6.9383983159123905E-2</c:v>
                </c:pt>
                <c:pt idx="9501" formatCode="General">
                  <c:v>7.0346329045517395E-2</c:v>
                </c:pt>
                <c:pt idx="9502" formatCode="General">
                  <c:v>7.1200109388958294E-2</c:v>
                </c:pt>
                <c:pt idx="9503" formatCode="General">
                  <c:v>7.1198732659966499E-2</c:v>
                </c:pt>
                <c:pt idx="9504" formatCode="General">
                  <c:v>7.0635228522002894E-2</c:v>
                </c:pt>
                <c:pt idx="9505" formatCode="General">
                  <c:v>6.9841831949865998E-2</c:v>
                </c:pt>
                <c:pt idx="9506" formatCode="General">
                  <c:v>6.8896097946165302E-2</c:v>
                </c:pt>
                <c:pt idx="9507" formatCode="General">
                  <c:v>6.8012873138678806E-2</c:v>
                </c:pt>
                <c:pt idx="9508" formatCode="General">
                  <c:v>6.6992013984396304E-2</c:v>
                </c:pt>
                <c:pt idx="9509" formatCode="General">
                  <c:v>6.6724119174506699E-2</c:v>
                </c:pt>
                <c:pt idx="9510" formatCode="General">
                  <c:v>6.7006480144183297E-2</c:v>
                </c:pt>
                <c:pt idx="9511" formatCode="General">
                  <c:v>6.6446674599243596E-2</c:v>
                </c:pt>
                <c:pt idx="9512" formatCode="General">
                  <c:v>6.5418708583150006E-2</c:v>
                </c:pt>
                <c:pt idx="9513" formatCode="General">
                  <c:v>6.5480219782732094E-2</c:v>
                </c:pt>
                <c:pt idx="9514" formatCode="General">
                  <c:v>6.73314878110855E-2</c:v>
                </c:pt>
                <c:pt idx="9515" formatCode="General">
                  <c:v>7.0506069961694895E-2</c:v>
                </c:pt>
                <c:pt idx="9516" formatCode="General">
                  <c:v>7.4233210858305101E-2</c:v>
                </c:pt>
                <c:pt idx="9517" formatCode="General">
                  <c:v>7.7503792401876104E-2</c:v>
                </c:pt>
                <c:pt idx="9518" formatCode="General">
                  <c:v>7.9552731861559395E-2</c:v>
                </c:pt>
                <c:pt idx="9519" formatCode="General">
                  <c:v>7.9784499708356493E-2</c:v>
                </c:pt>
                <c:pt idx="9520" formatCode="General">
                  <c:v>7.7636926304854095E-2</c:v>
                </c:pt>
                <c:pt idx="9521" formatCode="General">
                  <c:v>7.3459896963001203E-2</c:v>
                </c:pt>
                <c:pt idx="9522" formatCode="General">
                  <c:v>6.9085370654413197E-2</c:v>
                </c:pt>
                <c:pt idx="9523" formatCode="General">
                  <c:v>6.5559513724633603E-2</c:v>
                </c:pt>
                <c:pt idx="9524" formatCode="General">
                  <c:v>6.24424929396388E-2</c:v>
                </c:pt>
                <c:pt idx="9525" formatCode="General">
                  <c:v>5.8663973773896899E-2</c:v>
                </c:pt>
                <c:pt idx="9526" formatCode="General">
                  <c:v>5.3876621973421399E-2</c:v>
                </c:pt>
                <c:pt idx="9527" formatCode="General">
                  <c:v>4.9588100256151103E-2</c:v>
                </c:pt>
                <c:pt idx="9528" formatCode="General">
                  <c:v>4.6660022466473203E-2</c:v>
                </c:pt>
                <c:pt idx="9529" formatCode="General">
                  <c:v>4.4240168210974297E-2</c:v>
                </c:pt>
                <c:pt idx="9530" formatCode="General">
                  <c:v>4.19646331995224E-2</c:v>
                </c:pt>
                <c:pt idx="9531" formatCode="General">
                  <c:v>3.9450691780368301E-2</c:v>
                </c:pt>
                <c:pt idx="9532" formatCode="General">
                  <c:v>3.6807960678062003E-2</c:v>
                </c:pt>
                <c:pt idx="9533" formatCode="General">
                  <c:v>3.4890942690957799E-2</c:v>
                </c:pt>
                <c:pt idx="9534" formatCode="General">
                  <c:v>3.3815337571203197E-2</c:v>
                </c:pt>
                <c:pt idx="9535" formatCode="General">
                  <c:v>3.2398762584404897E-2</c:v>
                </c:pt>
                <c:pt idx="9536" formatCode="General">
                  <c:v>2.91946151925494E-2</c:v>
                </c:pt>
                <c:pt idx="9537" formatCode="General">
                  <c:v>2.41506242007456E-2</c:v>
                </c:pt>
                <c:pt idx="9538" formatCode="General">
                  <c:v>1.7344978084432701E-2</c:v>
                </c:pt>
                <c:pt idx="9539" formatCode="General">
                  <c:v>9.6309393862361193E-3</c:v>
                </c:pt>
                <c:pt idx="9540" formatCode="General">
                  <c:v>2.7433172230371698E-3</c:v>
                </c:pt>
                <c:pt idx="9541" formatCode="General">
                  <c:v>-2.19310136237297E-3</c:v>
                </c:pt>
                <c:pt idx="9542" formatCode="General">
                  <c:v>-4.0540271443420799E-3</c:v>
                </c:pt>
                <c:pt idx="9543" formatCode="General">
                  <c:v>-2.9909152767628598E-3</c:v>
                </c:pt>
                <c:pt idx="9544" formatCode="General">
                  <c:v>-3.0951843752861398E-4</c:v>
                </c:pt>
                <c:pt idx="9545" formatCode="General">
                  <c:v>3.74229380384072E-3</c:v>
                </c:pt>
                <c:pt idx="9546" formatCode="General">
                  <c:v>8.8162272558430805E-3</c:v>
                </c:pt>
                <c:pt idx="9547" formatCode="General">
                  <c:v>1.4332966940528999E-2</c:v>
                </c:pt>
                <c:pt idx="9548" formatCode="General">
                  <c:v>2.06297017105114E-2</c:v>
                </c:pt>
                <c:pt idx="9549" formatCode="General">
                  <c:v>2.7643925563274999E-2</c:v>
                </c:pt>
                <c:pt idx="9550" formatCode="General">
                  <c:v>3.5294782886230398E-2</c:v>
                </c:pt>
                <c:pt idx="9551" formatCode="General">
                  <c:v>4.3418516136135503E-2</c:v>
                </c:pt>
                <c:pt idx="9552" formatCode="General">
                  <c:v>5.1132518645578801E-2</c:v>
                </c:pt>
                <c:pt idx="9553" formatCode="General">
                  <c:v>5.7846452127700697E-2</c:v>
                </c:pt>
                <c:pt idx="9554" formatCode="General">
                  <c:v>6.3465818269822505E-2</c:v>
                </c:pt>
                <c:pt idx="9555" formatCode="General">
                  <c:v>6.7711120446715595E-2</c:v>
                </c:pt>
                <c:pt idx="9556" formatCode="General">
                  <c:v>7.0401123574319505E-2</c:v>
                </c:pt>
                <c:pt idx="9557" formatCode="General">
                  <c:v>7.1698110459509801E-2</c:v>
                </c:pt>
                <c:pt idx="9558" formatCode="General">
                  <c:v>7.06502114642555E-2</c:v>
                </c:pt>
                <c:pt idx="9559" formatCode="General">
                  <c:v>6.6303935517715504E-2</c:v>
                </c:pt>
                <c:pt idx="9560" formatCode="General">
                  <c:v>5.8328818719448297E-2</c:v>
                </c:pt>
                <c:pt idx="9561" formatCode="General">
                  <c:v>4.6868580420174097E-2</c:v>
                </c:pt>
                <c:pt idx="9562" formatCode="General">
                  <c:v>3.26890673021022E-2</c:v>
                </c:pt>
                <c:pt idx="9563" formatCode="General">
                  <c:v>1.69716259642036E-2</c:v>
                </c:pt>
                <c:pt idx="9564" formatCode="General">
                  <c:v>2.5300263907071199E-4</c:v>
                </c:pt>
                <c:pt idx="9565" formatCode="General">
                  <c:v>-1.6853130738131401E-2</c:v>
                </c:pt>
                <c:pt idx="9566" formatCode="General">
                  <c:v>-3.2774094585050102E-2</c:v>
                </c:pt>
                <c:pt idx="9567" formatCode="General">
                  <c:v>-4.7230023245612797E-2</c:v>
                </c:pt>
                <c:pt idx="9568" formatCode="General">
                  <c:v>-6.0731113097249503E-2</c:v>
                </c:pt>
                <c:pt idx="9569" formatCode="General">
                  <c:v>-7.3572938111323802E-2</c:v>
                </c:pt>
                <c:pt idx="9570" formatCode="General">
                  <c:v>-8.5241248238777101E-2</c:v>
                </c:pt>
                <c:pt idx="9571" formatCode="General">
                  <c:v>-9.4732612925488E-2</c:v>
                </c:pt>
                <c:pt idx="9572" formatCode="General">
                  <c:v>-0.10239392480326</c:v>
                </c:pt>
                <c:pt idx="9573" formatCode="General">
                  <c:v>-0.10808947896543999</c:v>
                </c:pt>
                <c:pt idx="9574" formatCode="General">
                  <c:v>-0.111472436608507</c:v>
                </c:pt>
                <c:pt idx="9575" formatCode="General">
                  <c:v>-0.112877247719472</c:v>
                </c:pt>
                <c:pt idx="9576" formatCode="General">
                  <c:v>-0.111850709730132</c:v>
                </c:pt>
                <c:pt idx="9577" formatCode="General">
                  <c:v>-0.108550921083949</c:v>
                </c:pt>
                <c:pt idx="9578" formatCode="General">
                  <c:v>-0.104020946079454</c:v>
                </c:pt>
                <c:pt idx="9579" formatCode="General">
                  <c:v>-9.9276579864259806E-2</c:v>
                </c:pt>
                <c:pt idx="9580" formatCode="General">
                  <c:v>-9.51794639051117E-2</c:v>
                </c:pt>
                <c:pt idx="9581" formatCode="General">
                  <c:v>-9.1078907609750001E-2</c:v>
                </c:pt>
                <c:pt idx="9582" formatCode="General">
                  <c:v>-8.5211857488584994E-2</c:v>
                </c:pt>
                <c:pt idx="9583" formatCode="General">
                  <c:v>-7.8286276792312703E-2</c:v>
                </c:pt>
                <c:pt idx="9584" formatCode="General">
                  <c:v>-7.1663633224525805E-2</c:v>
                </c:pt>
                <c:pt idx="9585" formatCode="General">
                  <c:v>-6.5360272799363905E-2</c:v>
                </c:pt>
                <c:pt idx="9586" formatCode="General">
                  <c:v>-6.0006063454826598E-2</c:v>
                </c:pt>
                <c:pt idx="9587" formatCode="General">
                  <c:v>-5.5628726799670097E-2</c:v>
                </c:pt>
                <c:pt idx="9588" formatCode="General">
                  <c:v>-5.1312173406167602E-2</c:v>
                </c:pt>
                <c:pt idx="9589" formatCode="General">
                  <c:v>-4.7208395913221103E-2</c:v>
                </c:pt>
                <c:pt idx="9590" formatCode="General">
                  <c:v>-4.3538932871337102E-2</c:v>
                </c:pt>
                <c:pt idx="9591" formatCode="General">
                  <c:v>-4.1485562832282503E-2</c:v>
                </c:pt>
                <c:pt idx="9592" formatCode="General">
                  <c:v>-4.2030233192167102E-2</c:v>
                </c:pt>
                <c:pt idx="9593" formatCode="General">
                  <c:v>-4.3486408720912501E-2</c:v>
                </c:pt>
                <c:pt idx="9594" formatCode="General">
                  <c:v>-4.5587993749405899E-2</c:v>
                </c:pt>
                <c:pt idx="9595" formatCode="General">
                  <c:v>-4.8807284655981303E-2</c:v>
                </c:pt>
                <c:pt idx="9596" formatCode="General">
                  <c:v>-5.3897283232114901E-2</c:v>
                </c:pt>
                <c:pt idx="9597" formatCode="General">
                  <c:v>-6.2114816135839197E-2</c:v>
                </c:pt>
                <c:pt idx="9598" formatCode="General">
                  <c:v>-7.2520417447655694E-2</c:v>
                </c:pt>
                <c:pt idx="9599" formatCode="General">
                  <c:v>-8.4470170519425194E-2</c:v>
                </c:pt>
                <c:pt idx="9600" formatCode="General">
                  <c:v>-9.7857010604300201E-2</c:v>
                </c:pt>
                <c:pt idx="9601" formatCode="General">
                  <c:v>-0.112074347948406</c:v>
                </c:pt>
                <c:pt idx="9602" formatCode="General">
                  <c:v>-0.12675959416385699</c:v>
                </c:pt>
                <c:pt idx="9603" formatCode="General">
                  <c:v>-0.14081004120783799</c:v>
                </c:pt>
                <c:pt idx="9604" formatCode="General">
                  <c:v>-0.15342953750403199</c:v>
                </c:pt>
                <c:pt idx="9605" formatCode="General">
                  <c:v>-0.164523598897797</c:v>
                </c:pt>
                <c:pt idx="9606" formatCode="General">
                  <c:v>-0.174366520055662</c:v>
                </c:pt>
                <c:pt idx="9607" formatCode="General">
                  <c:v>-0.18299338959157299</c:v>
                </c:pt>
                <c:pt idx="9608" formatCode="General">
                  <c:v>-0.18975478613557401</c:v>
                </c:pt>
                <c:pt idx="9609" formatCode="General">
                  <c:v>-0.19408642408485799</c:v>
                </c:pt>
                <c:pt idx="9610" formatCode="General">
                  <c:v>-0.19527472295346901</c:v>
                </c:pt>
                <c:pt idx="9611" formatCode="General">
                  <c:v>-0.193345426853895</c:v>
                </c:pt>
                <c:pt idx="9612" formatCode="General">
                  <c:v>-0.18833678585848301</c:v>
                </c:pt>
                <c:pt idx="9613" formatCode="General">
                  <c:v>-0.17936504244693099</c:v>
                </c:pt>
                <c:pt idx="9614" formatCode="General">
                  <c:v>-0.16718657588380001</c:v>
                </c:pt>
                <c:pt idx="9615" formatCode="General">
                  <c:v>-0.15354564388592101</c:v>
                </c:pt>
                <c:pt idx="9616" formatCode="General">
                  <c:v>-0.13977366206130101</c:v>
                </c:pt>
                <c:pt idx="9617" formatCode="General">
                  <c:v>-0.12638852510826501</c:v>
                </c:pt>
                <c:pt idx="9618" formatCode="General">
                  <c:v>-0.113399449049656</c:v>
                </c:pt>
                <c:pt idx="9619" formatCode="General">
                  <c:v>-0.100639335193059</c:v>
                </c:pt>
                <c:pt idx="9620" formatCode="General">
                  <c:v>-8.77597445303053E-2</c:v>
                </c:pt>
                <c:pt idx="9621" formatCode="General">
                  <c:v>-7.5276783868228503E-2</c:v>
                </c:pt>
                <c:pt idx="9622" formatCode="General">
                  <c:v>-6.3898260851500396E-2</c:v>
                </c:pt>
                <c:pt idx="9623" formatCode="General">
                  <c:v>-5.4315469435302702E-2</c:v>
                </c:pt>
                <c:pt idx="9624" formatCode="General">
                  <c:v>-4.6897870923965801E-2</c:v>
                </c:pt>
                <c:pt idx="9625" formatCode="General">
                  <c:v>-4.0669172427592E-2</c:v>
                </c:pt>
                <c:pt idx="9626" formatCode="General">
                  <c:v>-3.5220511193953599E-2</c:v>
                </c:pt>
                <c:pt idx="9627" formatCode="General">
                  <c:v>-3.1716712366840399E-2</c:v>
                </c:pt>
                <c:pt idx="9628" formatCode="General">
                  <c:v>-3.0727904267202202E-2</c:v>
                </c:pt>
                <c:pt idx="9629" formatCode="General">
                  <c:v>-3.2150252378029098E-2</c:v>
                </c:pt>
                <c:pt idx="9630" formatCode="General">
                  <c:v>-3.5864995001141799E-2</c:v>
                </c:pt>
                <c:pt idx="9631" formatCode="General">
                  <c:v>-4.1056202083095197E-2</c:v>
                </c:pt>
                <c:pt idx="9632" formatCode="General">
                  <c:v>-4.6214694742520102E-2</c:v>
                </c:pt>
                <c:pt idx="9633" formatCode="General">
                  <c:v>-5.0617641083648697E-2</c:v>
                </c:pt>
                <c:pt idx="9634" formatCode="General">
                  <c:v>-5.3822186714126002E-2</c:v>
                </c:pt>
                <c:pt idx="9635" formatCode="General">
                  <c:v>-5.5178341253208703E-2</c:v>
                </c:pt>
                <c:pt idx="9636" formatCode="General">
                  <c:v>-5.46321497244278E-2</c:v>
                </c:pt>
                <c:pt idx="9637" formatCode="General">
                  <c:v>-5.2987584463887502E-2</c:v>
                </c:pt>
                <c:pt idx="9638" formatCode="General">
                  <c:v>-4.9607675874506499E-2</c:v>
                </c:pt>
                <c:pt idx="9639" formatCode="General">
                  <c:v>-4.3159515833820501E-2</c:v>
                </c:pt>
                <c:pt idx="9640" formatCode="General">
                  <c:v>-3.4283135197967898E-2</c:v>
                </c:pt>
                <c:pt idx="9641" formatCode="General">
                  <c:v>-2.39363999012541E-2</c:v>
                </c:pt>
                <c:pt idx="9642" formatCode="General">
                  <c:v>-1.2678696252893499E-2</c:v>
                </c:pt>
                <c:pt idx="9643" formatCode="General">
                  <c:v>-1.1141345148475001E-3</c:v>
                </c:pt>
                <c:pt idx="9644" formatCode="General">
                  <c:v>1.06166056982694E-2</c:v>
                </c:pt>
                <c:pt idx="9645" formatCode="General">
                  <c:v>2.2847159805997198E-2</c:v>
                </c:pt>
                <c:pt idx="9646" formatCode="General">
                  <c:v>3.5254466625549E-2</c:v>
                </c:pt>
                <c:pt idx="9647" formatCode="General">
                  <c:v>4.7267304732538901E-2</c:v>
                </c:pt>
                <c:pt idx="9648" formatCode="General">
                  <c:v>5.8964668382509099E-2</c:v>
                </c:pt>
                <c:pt idx="9649" formatCode="General">
                  <c:v>6.9743986492473597E-2</c:v>
                </c:pt>
                <c:pt idx="9650" formatCode="General">
                  <c:v>7.8093925842461595E-2</c:v>
                </c:pt>
                <c:pt idx="9651" formatCode="General">
                  <c:v>8.3092267045116505E-2</c:v>
                </c:pt>
                <c:pt idx="9652" formatCode="General">
                  <c:v>8.5302027763407798E-2</c:v>
                </c:pt>
                <c:pt idx="9653" formatCode="General">
                  <c:v>8.6085597171751904E-2</c:v>
                </c:pt>
                <c:pt idx="9654" formatCode="General">
                  <c:v>8.5324257844019105E-2</c:v>
                </c:pt>
                <c:pt idx="9655" formatCode="General">
                  <c:v>8.1388617204990493E-2</c:v>
                </c:pt>
                <c:pt idx="9656" formatCode="General">
                  <c:v>7.36557238231587E-2</c:v>
                </c:pt>
                <c:pt idx="9657" formatCode="General">
                  <c:v>6.3021832493699401E-2</c:v>
                </c:pt>
                <c:pt idx="9658" formatCode="General">
                  <c:v>5.1056073476717603E-2</c:v>
                </c:pt>
                <c:pt idx="9659" formatCode="General">
                  <c:v>3.8586404550002097E-2</c:v>
                </c:pt>
                <c:pt idx="9660" formatCode="General">
                  <c:v>2.5561211372096999E-2</c:v>
                </c:pt>
                <c:pt idx="9661" formatCode="General">
                  <c:v>1.22125890023924E-2</c:v>
                </c:pt>
                <c:pt idx="9662" formatCode="General">
                  <c:v>-3.5665172632268899E-4</c:v>
                </c:pt>
                <c:pt idx="9663" formatCode="General">
                  <c:v>-1.1350995779376601E-2</c:v>
                </c:pt>
                <c:pt idx="9664" formatCode="General">
                  <c:v>-2.1181622772983799E-2</c:v>
                </c:pt>
                <c:pt idx="9665" formatCode="General">
                  <c:v>-3.0270958664626198E-2</c:v>
                </c:pt>
                <c:pt idx="9666" formatCode="General">
                  <c:v>-3.8516565932347098E-2</c:v>
                </c:pt>
                <c:pt idx="9667" formatCode="General">
                  <c:v>-4.5597079439734199E-2</c:v>
                </c:pt>
                <c:pt idx="9668" formatCode="General">
                  <c:v>-5.1095079311135702E-2</c:v>
                </c:pt>
                <c:pt idx="9669" formatCode="General">
                  <c:v>-5.5022775918353702E-2</c:v>
                </c:pt>
                <c:pt idx="9670" formatCode="General">
                  <c:v>-5.7475741308830403E-2</c:v>
                </c:pt>
                <c:pt idx="9671" formatCode="General">
                  <c:v>-5.7713072412951698E-2</c:v>
                </c:pt>
                <c:pt idx="9672" formatCode="General">
                  <c:v>-5.4823401878732303E-2</c:v>
                </c:pt>
                <c:pt idx="9673" formatCode="General">
                  <c:v>-4.9605338740026303E-2</c:v>
                </c:pt>
                <c:pt idx="9674" formatCode="General">
                  <c:v>-4.2990750597690398E-2</c:v>
                </c:pt>
                <c:pt idx="9675" formatCode="General">
                  <c:v>-3.4732966786158899E-2</c:v>
                </c:pt>
                <c:pt idx="9676" formatCode="General">
                  <c:v>-2.4778504493857201E-2</c:v>
                </c:pt>
                <c:pt idx="9677" formatCode="General">
                  <c:v>-1.3736370936079E-2</c:v>
                </c:pt>
                <c:pt idx="9678" formatCode="General">
                  <c:v>-2.3036851143810799E-3</c:v>
                </c:pt>
                <c:pt idx="9679" formatCode="General">
                  <c:v>8.4094314526749394E-3</c:v>
                </c:pt>
                <c:pt idx="9680" formatCode="General">
                  <c:v>1.7133996397278601E-2</c:v>
                </c:pt>
                <c:pt idx="9681" formatCode="General">
                  <c:v>2.3642131289906401E-2</c:v>
                </c:pt>
                <c:pt idx="9682" formatCode="General">
                  <c:v>2.7807679826557501E-2</c:v>
                </c:pt>
                <c:pt idx="9683" formatCode="General">
                  <c:v>2.89974735178779E-2</c:v>
                </c:pt>
                <c:pt idx="9684" formatCode="General">
                  <c:v>2.6881326884305501E-2</c:v>
                </c:pt>
                <c:pt idx="9685" formatCode="General">
                  <c:v>2.3032397033018799E-2</c:v>
                </c:pt>
                <c:pt idx="9686" formatCode="General">
                  <c:v>1.98394423426679E-2</c:v>
                </c:pt>
                <c:pt idx="9687" formatCode="General">
                  <c:v>1.83433850168176E-2</c:v>
                </c:pt>
                <c:pt idx="9688" formatCode="General">
                  <c:v>1.8513808962856398E-2</c:v>
                </c:pt>
                <c:pt idx="9689" formatCode="General">
                  <c:v>1.8905483692813401E-2</c:v>
                </c:pt>
                <c:pt idx="9690" formatCode="General">
                  <c:v>1.78617362282842E-2</c:v>
                </c:pt>
                <c:pt idx="9691" formatCode="General">
                  <c:v>1.5391794463789099E-2</c:v>
                </c:pt>
                <c:pt idx="9692" formatCode="General">
                  <c:v>1.2123967925550099E-2</c:v>
                </c:pt>
                <c:pt idx="9693" formatCode="General">
                  <c:v>8.8095126437846508E-3</c:v>
                </c:pt>
                <c:pt idx="9694" formatCode="General">
                  <c:v>5.9410987874336596E-3</c:v>
                </c:pt>
                <c:pt idx="9695" formatCode="General">
                  <c:v>2.7519653258707998E-3</c:v>
                </c:pt>
                <c:pt idx="9696" formatCode="General">
                  <c:v>-1.1254017936353101E-3</c:v>
                </c:pt>
                <c:pt idx="9697" formatCode="General">
                  <c:v>-5.3631173025563399E-3</c:v>
                </c:pt>
                <c:pt idx="9698" formatCode="General">
                  <c:v>-1.01951817813947E-2</c:v>
                </c:pt>
                <c:pt idx="9699" formatCode="General">
                  <c:v>-1.45414644808512E-2</c:v>
                </c:pt>
                <c:pt idx="9700" formatCode="General">
                  <c:v>-1.6515475828294102E-2</c:v>
                </c:pt>
                <c:pt idx="9701" formatCode="General">
                  <c:v>-1.6168125902820098E-2</c:v>
                </c:pt>
                <c:pt idx="9702" formatCode="General">
                  <c:v>-1.4101259702597501E-2</c:v>
                </c:pt>
                <c:pt idx="9703" formatCode="General">
                  <c:v>-1.1142156385965499E-2</c:v>
                </c:pt>
                <c:pt idx="9704" formatCode="General">
                  <c:v>-7.61540303478283E-3</c:v>
                </c:pt>
                <c:pt idx="9705" formatCode="General">
                  <c:v>-2.4934228978375698E-3</c:v>
                </c:pt>
                <c:pt idx="9706" formatCode="General">
                  <c:v>4.6412912979038297E-3</c:v>
                </c:pt>
                <c:pt idx="9707" formatCode="General">
                  <c:v>1.3463149611756899E-2</c:v>
                </c:pt>
                <c:pt idx="9708" formatCode="General">
                  <c:v>2.2867413408186401E-2</c:v>
                </c:pt>
                <c:pt idx="9709" formatCode="General">
                  <c:v>3.1835604008888199E-2</c:v>
                </c:pt>
                <c:pt idx="9710" formatCode="General">
                  <c:v>3.9460242775601798E-2</c:v>
                </c:pt>
                <c:pt idx="9711" formatCode="General">
                  <c:v>4.4751368468944203E-2</c:v>
                </c:pt>
                <c:pt idx="9712" formatCode="General">
                  <c:v>4.7118537283800999E-2</c:v>
                </c:pt>
                <c:pt idx="9713" formatCode="General">
                  <c:v>4.7463349705658998E-2</c:v>
                </c:pt>
                <c:pt idx="9714" formatCode="General">
                  <c:v>4.74866130683336E-2</c:v>
                </c:pt>
                <c:pt idx="9715" formatCode="General">
                  <c:v>4.7816234667292998E-2</c:v>
                </c:pt>
                <c:pt idx="9716" formatCode="General">
                  <c:v>4.91758521112702E-2</c:v>
                </c:pt>
                <c:pt idx="9717" formatCode="General">
                  <c:v>5.2413100697353998E-2</c:v>
                </c:pt>
                <c:pt idx="9718" formatCode="General">
                  <c:v>5.7813297344201299E-2</c:v>
                </c:pt>
                <c:pt idx="9719" formatCode="General">
                  <c:v>6.4803231579825205E-2</c:v>
                </c:pt>
                <c:pt idx="9720" formatCode="General">
                  <c:v>7.1919663564520703E-2</c:v>
                </c:pt>
                <c:pt idx="9721" formatCode="General">
                  <c:v>7.8352041454602395E-2</c:v>
                </c:pt>
                <c:pt idx="9722" formatCode="General">
                  <c:v>8.4469929333515603E-2</c:v>
                </c:pt>
                <c:pt idx="9723" formatCode="General">
                  <c:v>9.0027739613578905E-2</c:v>
                </c:pt>
                <c:pt idx="9724" formatCode="General">
                  <c:v>9.4448961258786004E-2</c:v>
                </c:pt>
                <c:pt idx="9725" formatCode="General">
                  <c:v>9.7728820771882399E-2</c:v>
                </c:pt>
                <c:pt idx="9726" formatCode="General">
                  <c:v>0.100074140608596</c:v>
                </c:pt>
                <c:pt idx="9727" formatCode="General">
                  <c:v>0.10145400817549299</c:v>
                </c:pt>
                <c:pt idx="9728" formatCode="General">
                  <c:v>0.100839780501849</c:v>
                </c:pt>
                <c:pt idx="9729" formatCode="General">
                  <c:v>9.7448876082902106E-2</c:v>
                </c:pt>
                <c:pt idx="9730" formatCode="General">
                  <c:v>9.1835090055951502E-2</c:v>
                </c:pt>
                <c:pt idx="9731" formatCode="General">
                  <c:v>8.4703416737652804E-2</c:v>
                </c:pt>
                <c:pt idx="9732" formatCode="General">
                  <c:v>7.6158424770119998E-2</c:v>
                </c:pt>
                <c:pt idx="9733" formatCode="General">
                  <c:v>6.6062345779591802E-2</c:v>
                </c:pt>
                <c:pt idx="9734" formatCode="General">
                  <c:v>5.5158048220190499E-2</c:v>
                </c:pt>
                <c:pt idx="9735" formatCode="General">
                  <c:v>4.44243888195106E-2</c:v>
                </c:pt>
                <c:pt idx="9736" formatCode="General">
                  <c:v>3.4043572504643002E-2</c:v>
                </c:pt>
                <c:pt idx="9737" formatCode="General">
                  <c:v>2.4807903636270601E-2</c:v>
                </c:pt>
                <c:pt idx="9738" formatCode="General">
                  <c:v>1.6783278470119099E-2</c:v>
                </c:pt>
                <c:pt idx="9739" formatCode="General">
                  <c:v>8.5685858351049297E-3</c:v>
                </c:pt>
                <c:pt idx="9740" formatCode="General">
                  <c:v>-3.0506690565492502E-4</c:v>
                </c:pt>
                <c:pt idx="9741" formatCode="General">
                  <c:v>-9.7662439942374901E-3</c:v>
                </c:pt>
                <c:pt idx="9742" formatCode="General">
                  <c:v>-1.9712984546072902E-2</c:v>
                </c:pt>
                <c:pt idx="9743" formatCode="General">
                  <c:v>-2.8930638878522399E-2</c:v>
                </c:pt>
                <c:pt idx="9744" formatCode="General">
                  <c:v>-3.6415505513466999E-2</c:v>
                </c:pt>
                <c:pt idx="9745" formatCode="General">
                  <c:v>-4.2157130284591803E-2</c:v>
                </c:pt>
                <c:pt idx="9746" formatCode="General">
                  <c:v>-4.6608748931613202E-2</c:v>
                </c:pt>
                <c:pt idx="9747" formatCode="General">
                  <c:v>-5.0549566752962002E-2</c:v>
                </c:pt>
                <c:pt idx="9748" formatCode="General">
                  <c:v>-5.4293666492451202E-2</c:v>
                </c:pt>
                <c:pt idx="9749" formatCode="General">
                  <c:v>-5.6848300006341203E-2</c:v>
                </c:pt>
                <c:pt idx="9750" formatCode="General">
                  <c:v>-5.8227345615803103E-2</c:v>
                </c:pt>
                <c:pt idx="9751" formatCode="General">
                  <c:v>-5.92631403474774E-2</c:v>
                </c:pt>
                <c:pt idx="9752" formatCode="General">
                  <c:v>-6.0116909293955398E-2</c:v>
                </c:pt>
                <c:pt idx="9753" formatCode="General">
                  <c:v>-5.9757114364812798E-2</c:v>
                </c:pt>
                <c:pt idx="9754" formatCode="General">
                  <c:v>-5.7269456336547502E-2</c:v>
                </c:pt>
                <c:pt idx="9755" formatCode="General">
                  <c:v>-5.3600600684682399E-2</c:v>
                </c:pt>
                <c:pt idx="9756" formatCode="General">
                  <c:v>-4.8686440519760302E-2</c:v>
                </c:pt>
                <c:pt idx="9757" formatCode="General">
                  <c:v>-4.1823282681379997E-2</c:v>
                </c:pt>
                <c:pt idx="9758" formatCode="General">
                  <c:v>-3.3408679405130197E-2</c:v>
                </c:pt>
                <c:pt idx="9759" formatCode="General">
                  <c:v>-2.42696474559469E-2</c:v>
                </c:pt>
                <c:pt idx="9760" formatCode="General">
                  <c:v>-1.4972856122314899E-2</c:v>
                </c:pt>
                <c:pt idx="9761" formatCode="General">
                  <c:v>-5.8795946814909003E-3</c:v>
                </c:pt>
                <c:pt idx="9762" formatCode="General">
                  <c:v>2.2704684294912901E-3</c:v>
                </c:pt>
                <c:pt idx="9763" formatCode="General">
                  <c:v>7.9655691974338007E-3</c:v>
                </c:pt>
                <c:pt idx="9764" formatCode="General">
                  <c:v>1.05992448303815E-2</c:v>
                </c:pt>
                <c:pt idx="9765" formatCode="General">
                  <c:v>1.06496039549444E-2</c:v>
                </c:pt>
                <c:pt idx="9766" formatCode="General">
                  <c:v>8.1481460981350107E-3</c:v>
                </c:pt>
                <c:pt idx="9767" formatCode="General">
                  <c:v>4.0277613649691698E-3</c:v>
                </c:pt>
                <c:pt idx="9768">
                  <c:v>1.61198451341581E-5</c:v>
                </c:pt>
                <c:pt idx="9769" formatCode="General">
                  <c:v>-2.4258657909215098E-3</c:v>
                </c:pt>
                <c:pt idx="9770" formatCode="General">
                  <c:v>-2.9300413700156301E-3</c:v>
                </c:pt>
                <c:pt idx="9771" formatCode="General">
                  <c:v>-2.64133929999555E-3</c:v>
                </c:pt>
                <c:pt idx="9772" formatCode="General">
                  <c:v>-2.07750568536015E-3</c:v>
                </c:pt>
                <c:pt idx="9773" formatCode="General">
                  <c:v>-9.4124546164470896E-4</c:v>
                </c:pt>
                <c:pt idx="9774" formatCode="General">
                  <c:v>4.9394595918082003E-4</c:v>
                </c:pt>
                <c:pt idx="9775" formatCode="General">
                  <c:v>1.61593293483913E-3</c:v>
                </c:pt>
                <c:pt idx="9776" formatCode="General">
                  <c:v>2.2984231320094502E-3</c:v>
                </c:pt>
                <c:pt idx="9777" formatCode="General">
                  <c:v>2.7021097360585499E-3</c:v>
                </c:pt>
                <c:pt idx="9778" formatCode="General">
                  <c:v>2.9647212009428501E-3</c:v>
                </c:pt>
                <c:pt idx="9779" formatCode="General">
                  <c:v>3.4792078837450101E-3</c:v>
                </c:pt>
                <c:pt idx="9780" formatCode="General">
                  <c:v>4.3085981410264504E-3</c:v>
                </c:pt>
                <c:pt idx="9781" formatCode="General">
                  <c:v>5.0274928796638502E-3</c:v>
                </c:pt>
                <c:pt idx="9782" formatCode="General">
                  <c:v>4.5027257487377896E-3</c:v>
                </c:pt>
                <c:pt idx="9783" formatCode="General">
                  <c:v>1.81103572945921E-3</c:v>
                </c:pt>
                <c:pt idx="9784" formatCode="General">
                  <c:v>-3.0838593681281898E-3</c:v>
                </c:pt>
                <c:pt idx="9785" formatCode="General">
                  <c:v>-9.4934971856895992E-3</c:v>
                </c:pt>
                <c:pt idx="9786" formatCode="General">
                  <c:v>-1.6987200525704099E-2</c:v>
                </c:pt>
                <c:pt idx="9787" formatCode="General">
                  <c:v>-2.5762260322794401E-2</c:v>
                </c:pt>
                <c:pt idx="9788" formatCode="General">
                  <c:v>-3.54486299317954E-2</c:v>
                </c:pt>
                <c:pt idx="9789" formatCode="General">
                  <c:v>-4.5320337348661803E-2</c:v>
                </c:pt>
                <c:pt idx="9790" formatCode="General">
                  <c:v>-5.5344892912873297E-2</c:v>
                </c:pt>
                <c:pt idx="9791" formatCode="General">
                  <c:v>-6.67110077297529E-2</c:v>
                </c:pt>
                <c:pt idx="9792" formatCode="General">
                  <c:v>-7.9778284766914204E-2</c:v>
                </c:pt>
                <c:pt idx="9793" formatCode="General">
                  <c:v>-9.4119211004182093E-2</c:v>
                </c:pt>
                <c:pt idx="9794" formatCode="General">
                  <c:v>-0.109364360700825</c:v>
                </c:pt>
                <c:pt idx="9795" formatCode="General">
                  <c:v>-0.1241707944554</c:v>
                </c:pt>
                <c:pt idx="9796" formatCode="General">
                  <c:v>-0.137103739363024</c:v>
                </c:pt>
                <c:pt idx="9797" formatCode="General">
                  <c:v>-0.14827209457969701</c:v>
                </c:pt>
                <c:pt idx="9798" formatCode="General">
                  <c:v>-0.15790225823925499</c:v>
                </c:pt>
                <c:pt idx="9799" formatCode="General">
                  <c:v>-0.165778922046418</c:v>
                </c:pt>
                <c:pt idx="9800" formatCode="General">
                  <c:v>-0.17309991619172299</c:v>
                </c:pt>
                <c:pt idx="9801" formatCode="General">
                  <c:v>-0.18006970287107199</c:v>
                </c:pt>
                <c:pt idx="9802" formatCode="General">
                  <c:v>-0.18492896740989201</c:v>
                </c:pt>
                <c:pt idx="9803" formatCode="General">
                  <c:v>-0.18621151810570999</c:v>
                </c:pt>
                <c:pt idx="9804" formatCode="General">
                  <c:v>-0.18327928068381999</c:v>
                </c:pt>
                <c:pt idx="9805" formatCode="General">
                  <c:v>-0.17512631018166799</c:v>
                </c:pt>
                <c:pt idx="9806" formatCode="General">
                  <c:v>-0.16180775692146299</c:v>
                </c:pt>
                <c:pt idx="9807" formatCode="General">
                  <c:v>-0.14588148025907299</c:v>
                </c:pt>
                <c:pt idx="9808" formatCode="General">
                  <c:v>-0.12914956600880201</c:v>
                </c:pt>
                <c:pt idx="9809" formatCode="General">
                  <c:v>-0.11167277035519101</c:v>
                </c:pt>
                <c:pt idx="9810" formatCode="General">
                  <c:v>-9.3080321350616793E-2</c:v>
                </c:pt>
                <c:pt idx="9811" formatCode="General">
                  <c:v>-7.3464759953526998E-2</c:v>
                </c:pt>
                <c:pt idx="9812" formatCode="General">
                  <c:v>-5.4084277756749198E-2</c:v>
                </c:pt>
                <c:pt idx="9813" formatCode="General">
                  <c:v>-3.55177277356441E-2</c:v>
                </c:pt>
                <c:pt idx="9814" formatCode="General">
                  <c:v>-1.7946162367628599E-2</c:v>
                </c:pt>
                <c:pt idx="9815" formatCode="General">
                  <c:v>-2.3843398845701399E-3</c:v>
                </c:pt>
                <c:pt idx="9816" formatCode="General">
                  <c:v>1.05813242233575E-2</c:v>
                </c:pt>
                <c:pt idx="9817" formatCode="General">
                  <c:v>2.12732800913259E-2</c:v>
                </c:pt>
                <c:pt idx="9818" formatCode="General">
                  <c:v>2.9473575049625798E-2</c:v>
                </c:pt>
                <c:pt idx="9819" formatCode="General">
                  <c:v>3.4939843066903002E-2</c:v>
                </c:pt>
                <c:pt idx="9820" formatCode="General">
                  <c:v>3.8223814851078897E-2</c:v>
                </c:pt>
                <c:pt idx="9821" formatCode="General">
                  <c:v>4.0107378751404701E-2</c:v>
                </c:pt>
                <c:pt idx="9822" formatCode="General">
                  <c:v>4.0171501338747702E-2</c:v>
                </c:pt>
                <c:pt idx="9823" formatCode="General">
                  <c:v>3.7747554985538001E-2</c:v>
                </c:pt>
                <c:pt idx="9824" formatCode="General">
                  <c:v>3.3946867257930703E-2</c:v>
                </c:pt>
                <c:pt idx="9825" formatCode="General">
                  <c:v>2.9385339809163399E-2</c:v>
                </c:pt>
                <c:pt idx="9826" formatCode="General">
                  <c:v>2.35184880176704E-2</c:v>
                </c:pt>
                <c:pt idx="9827" formatCode="General">
                  <c:v>1.71238332307312E-2</c:v>
                </c:pt>
                <c:pt idx="9828" formatCode="General">
                  <c:v>1.20759882871831E-2</c:v>
                </c:pt>
                <c:pt idx="9829" formatCode="General">
                  <c:v>9.5470840144799007E-3</c:v>
                </c:pt>
                <c:pt idx="9830" formatCode="General">
                  <c:v>1.0067082980910099E-2</c:v>
                </c:pt>
                <c:pt idx="9831" formatCode="General">
                  <c:v>1.34461162435824E-2</c:v>
                </c:pt>
                <c:pt idx="9832" formatCode="General">
                  <c:v>1.9399012679956602E-2</c:v>
                </c:pt>
                <c:pt idx="9833" formatCode="General">
                  <c:v>2.8551982161670601E-2</c:v>
                </c:pt>
                <c:pt idx="9834" formatCode="General">
                  <c:v>4.05944693977437E-2</c:v>
                </c:pt>
                <c:pt idx="9835" formatCode="General">
                  <c:v>5.3992016045370197E-2</c:v>
                </c:pt>
                <c:pt idx="9836" formatCode="General">
                  <c:v>6.7222037203572907E-2</c:v>
                </c:pt>
                <c:pt idx="9837" formatCode="General">
                  <c:v>7.9497078651860204E-2</c:v>
                </c:pt>
                <c:pt idx="9838" formatCode="General">
                  <c:v>9.0993613334105494E-2</c:v>
                </c:pt>
                <c:pt idx="9839" formatCode="General">
                  <c:v>0.10142037820166699</c:v>
                </c:pt>
                <c:pt idx="9840" formatCode="General">
                  <c:v>0.110797246979786</c:v>
                </c:pt>
                <c:pt idx="9841" formatCode="General">
                  <c:v>0.120734482448685</c:v>
                </c:pt>
                <c:pt idx="9842" formatCode="General">
                  <c:v>0.132097396303302</c:v>
                </c:pt>
                <c:pt idx="9843" formatCode="General">
                  <c:v>0.14368128101425201</c:v>
                </c:pt>
                <c:pt idx="9844" formatCode="General">
                  <c:v>0.15404613343404999</c:v>
                </c:pt>
                <c:pt idx="9845" formatCode="General">
                  <c:v>0.163403542725746</c:v>
                </c:pt>
                <c:pt idx="9846" formatCode="General">
                  <c:v>0.17104375738003399</c:v>
                </c:pt>
                <c:pt idx="9847" formatCode="General">
                  <c:v>0.17514805155011701</c:v>
                </c:pt>
                <c:pt idx="9848" formatCode="General">
                  <c:v>0.175895879747339</c:v>
                </c:pt>
                <c:pt idx="9849" formatCode="General">
                  <c:v>0.17489670765592999</c:v>
                </c:pt>
                <c:pt idx="9850" formatCode="General">
                  <c:v>0.17334853862737701</c:v>
                </c:pt>
                <c:pt idx="9851" formatCode="General">
                  <c:v>0.17058364487187</c:v>
                </c:pt>
                <c:pt idx="9852" formatCode="General">
                  <c:v>0.165431746928448</c:v>
                </c:pt>
                <c:pt idx="9853" formatCode="General">
                  <c:v>0.15828225809209101</c:v>
                </c:pt>
                <c:pt idx="9854" formatCode="General">
                  <c:v>0.14955528127406201</c:v>
                </c:pt>
                <c:pt idx="9855" formatCode="General">
                  <c:v>0.13949417538629599</c:v>
                </c:pt>
                <c:pt idx="9856" formatCode="General">
                  <c:v>0.12875033389200199</c:v>
                </c:pt>
                <c:pt idx="9857" formatCode="General">
                  <c:v>0.118001462217838</c:v>
                </c:pt>
                <c:pt idx="9858" formatCode="General">
                  <c:v>0.107998600050475</c:v>
                </c:pt>
                <c:pt idx="9859" formatCode="General">
                  <c:v>9.8771426037189705E-2</c:v>
                </c:pt>
                <c:pt idx="9860" formatCode="General">
                  <c:v>9.0273518185005897E-2</c:v>
                </c:pt>
                <c:pt idx="9861" formatCode="General">
                  <c:v>8.1867055225266203E-2</c:v>
                </c:pt>
                <c:pt idx="9862" formatCode="General">
                  <c:v>7.2747794828455406E-2</c:v>
                </c:pt>
                <c:pt idx="9863" formatCode="General">
                  <c:v>6.3866536104837598E-2</c:v>
                </c:pt>
                <c:pt idx="9864" formatCode="General">
                  <c:v>5.6566061076662302E-2</c:v>
                </c:pt>
                <c:pt idx="9865" formatCode="General">
                  <c:v>5.1141440091724E-2</c:v>
                </c:pt>
                <c:pt idx="9866" formatCode="General">
                  <c:v>4.7118094453882299E-2</c:v>
                </c:pt>
                <c:pt idx="9867" formatCode="General">
                  <c:v>4.4833161679511499E-2</c:v>
                </c:pt>
                <c:pt idx="9868" formatCode="General">
                  <c:v>4.53652801659465E-2</c:v>
                </c:pt>
                <c:pt idx="9869" formatCode="General">
                  <c:v>4.8760452354959703E-2</c:v>
                </c:pt>
                <c:pt idx="9870" formatCode="General">
                  <c:v>5.3735229655808597E-2</c:v>
                </c:pt>
                <c:pt idx="9871" formatCode="General">
                  <c:v>5.8858155049391098E-2</c:v>
                </c:pt>
                <c:pt idx="9872" formatCode="General">
                  <c:v>6.4712120913415203E-2</c:v>
                </c:pt>
                <c:pt idx="9873" formatCode="General">
                  <c:v>7.1721422438096302E-2</c:v>
                </c:pt>
                <c:pt idx="9874" formatCode="General">
                  <c:v>7.9451356545557905E-2</c:v>
                </c:pt>
                <c:pt idx="9875" formatCode="General">
                  <c:v>8.7983962214235503E-2</c:v>
                </c:pt>
                <c:pt idx="9876" formatCode="General">
                  <c:v>9.6492883992754394E-2</c:v>
                </c:pt>
                <c:pt idx="9877" formatCode="General">
                  <c:v>0.104322989078856</c:v>
                </c:pt>
                <c:pt idx="9878" formatCode="General">
                  <c:v>0.112003765233123</c:v>
                </c:pt>
                <c:pt idx="9879" formatCode="General">
                  <c:v>0.119943014172848</c:v>
                </c:pt>
                <c:pt idx="9880" formatCode="General">
                  <c:v>0.12733772246174199</c:v>
                </c:pt>
                <c:pt idx="9881" formatCode="General">
                  <c:v>0.13289546680688399</c:v>
                </c:pt>
                <c:pt idx="9882" formatCode="General">
                  <c:v>0.13516324013842301</c:v>
                </c:pt>
                <c:pt idx="9883" formatCode="General">
                  <c:v>0.13378460723806501</c:v>
                </c:pt>
                <c:pt idx="9884" formatCode="General">
                  <c:v>0.13005452523384101</c:v>
                </c:pt>
                <c:pt idx="9885" formatCode="General">
                  <c:v>0.12472597561158801</c:v>
                </c:pt>
                <c:pt idx="9886" formatCode="General">
                  <c:v>0.118411748398723</c:v>
                </c:pt>
                <c:pt idx="9887" formatCode="General">
                  <c:v>0.11263981468454699</c:v>
                </c:pt>
                <c:pt idx="9888" formatCode="General">
                  <c:v>0.107907725941275</c:v>
                </c:pt>
                <c:pt idx="9889" formatCode="General">
                  <c:v>0.10337742822408499</c:v>
                </c:pt>
                <c:pt idx="9890" formatCode="General">
                  <c:v>9.8627783714939202E-2</c:v>
                </c:pt>
                <c:pt idx="9891" formatCode="General">
                  <c:v>9.3920476660942498E-2</c:v>
                </c:pt>
                <c:pt idx="9892" formatCode="General">
                  <c:v>8.9851648608863993E-2</c:v>
                </c:pt>
                <c:pt idx="9893" formatCode="General">
                  <c:v>8.69315237120174E-2</c:v>
                </c:pt>
                <c:pt idx="9894" formatCode="General">
                  <c:v>8.4486818277207901E-2</c:v>
                </c:pt>
                <c:pt idx="9895" formatCode="General">
                  <c:v>8.1229478984314998E-2</c:v>
                </c:pt>
                <c:pt idx="9896" formatCode="General">
                  <c:v>7.7073076940422203E-2</c:v>
                </c:pt>
                <c:pt idx="9897" formatCode="General">
                  <c:v>7.2983173349401603E-2</c:v>
                </c:pt>
                <c:pt idx="9898" formatCode="General">
                  <c:v>7.0643681109795298E-2</c:v>
                </c:pt>
                <c:pt idx="9899" formatCode="General">
                  <c:v>7.1071884245620595E-2</c:v>
                </c:pt>
                <c:pt idx="9900" formatCode="General">
                  <c:v>7.36734295106274E-2</c:v>
                </c:pt>
                <c:pt idx="9901" formatCode="General">
                  <c:v>7.7436982335087404E-2</c:v>
                </c:pt>
                <c:pt idx="9902" formatCode="General">
                  <c:v>8.2041079665586797E-2</c:v>
                </c:pt>
                <c:pt idx="9903" formatCode="General">
                  <c:v>8.7802369593433294E-2</c:v>
                </c:pt>
                <c:pt idx="9904" formatCode="General">
                  <c:v>9.4253559388018895E-2</c:v>
                </c:pt>
                <c:pt idx="9905" formatCode="General">
                  <c:v>0.10150799823078401</c:v>
                </c:pt>
                <c:pt idx="9906" formatCode="General">
                  <c:v>0.109903476740107</c:v>
                </c:pt>
                <c:pt idx="9907" formatCode="General">
                  <c:v>0.118379064301329</c:v>
                </c:pt>
                <c:pt idx="9908" formatCode="General">
                  <c:v>0.12631980691813699</c:v>
                </c:pt>
                <c:pt idx="9909" formatCode="General">
                  <c:v>0.13385904236673099</c:v>
                </c:pt>
                <c:pt idx="9910" formatCode="General">
                  <c:v>0.14156213825379499</c:v>
                </c:pt>
                <c:pt idx="9911" formatCode="General">
                  <c:v>0.14963371019737501</c:v>
                </c:pt>
                <c:pt idx="9912" formatCode="General">
                  <c:v>0.157239041060347</c:v>
                </c:pt>
                <c:pt idx="9913" formatCode="General">
                  <c:v>0.16288255521428599</c:v>
                </c:pt>
                <c:pt idx="9914" formatCode="General">
                  <c:v>0.165076148219336</c:v>
                </c:pt>
                <c:pt idx="9915" formatCode="General">
                  <c:v>0.16327791698074201</c:v>
                </c:pt>
                <c:pt idx="9916" formatCode="General">
                  <c:v>0.15778592976641601</c:v>
                </c:pt>
                <c:pt idx="9917" formatCode="General">
                  <c:v>0.14913049178051199</c:v>
                </c:pt>
                <c:pt idx="9918" formatCode="General">
                  <c:v>0.13780637264449799</c:v>
                </c:pt>
                <c:pt idx="9919" formatCode="General">
                  <c:v>0.12459460088292799</c:v>
                </c:pt>
                <c:pt idx="9920" formatCode="General">
                  <c:v>0.10966506970607801</c:v>
                </c:pt>
                <c:pt idx="9921" formatCode="General">
                  <c:v>9.2788937165745503E-2</c:v>
                </c:pt>
                <c:pt idx="9922" formatCode="General">
                  <c:v>7.3725865645025895E-2</c:v>
                </c:pt>
                <c:pt idx="9923" formatCode="General">
                  <c:v>5.3418278730022598E-2</c:v>
                </c:pt>
                <c:pt idx="9924" formatCode="General">
                  <c:v>3.3302175845785903E-2</c:v>
                </c:pt>
                <c:pt idx="9925" formatCode="General">
                  <c:v>1.34160724154307E-2</c:v>
                </c:pt>
                <c:pt idx="9926" formatCode="General">
                  <c:v>-5.5089806799238699E-3</c:v>
                </c:pt>
                <c:pt idx="9927" formatCode="General">
                  <c:v>-2.19447002333584E-2</c:v>
                </c:pt>
                <c:pt idx="9928" formatCode="General">
                  <c:v>-3.4769238265148203E-2</c:v>
                </c:pt>
                <c:pt idx="9929" formatCode="General">
                  <c:v>-4.3758466424364303E-2</c:v>
                </c:pt>
                <c:pt idx="9930" formatCode="General">
                  <c:v>-4.9488870000692499E-2</c:v>
                </c:pt>
                <c:pt idx="9931" formatCode="General">
                  <c:v>-5.2263708387403102E-2</c:v>
                </c:pt>
                <c:pt idx="9932" formatCode="General">
                  <c:v>-5.2634980036006203E-2</c:v>
                </c:pt>
                <c:pt idx="9933" formatCode="General">
                  <c:v>-5.0550543242439003E-2</c:v>
                </c:pt>
                <c:pt idx="9934" formatCode="General">
                  <c:v>-4.5032375466431303E-2</c:v>
                </c:pt>
                <c:pt idx="9935" formatCode="General">
                  <c:v>-3.6508719575013802E-2</c:v>
                </c:pt>
                <c:pt idx="9936" formatCode="General">
                  <c:v>-2.5778392030287801E-2</c:v>
                </c:pt>
                <c:pt idx="9937" formatCode="General">
                  <c:v>-1.3660732020105501E-2</c:v>
                </c:pt>
                <c:pt idx="9938" formatCode="General">
                  <c:v>-1.32242271539976E-3</c:v>
                </c:pt>
                <c:pt idx="9939" formatCode="General">
                  <c:v>1.0680965089879599E-2</c:v>
                </c:pt>
                <c:pt idx="9940" formatCode="General">
                  <c:v>2.2121287731237799E-2</c:v>
                </c:pt>
                <c:pt idx="9941" formatCode="General">
                  <c:v>3.1931742396238402E-2</c:v>
                </c:pt>
                <c:pt idx="9942" formatCode="General">
                  <c:v>3.8946227066928997E-2</c:v>
                </c:pt>
                <c:pt idx="9943" formatCode="General">
                  <c:v>4.2548867180591997E-2</c:v>
                </c:pt>
                <c:pt idx="9944" formatCode="General">
                  <c:v>4.2070197850368703E-2</c:v>
                </c:pt>
                <c:pt idx="9945" formatCode="General">
                  <c:v>3.82681416482437E-2</c:v>
                </c:pt>
                <c:pt idx="9946" formatCode="General">
                  <c:v>3.2689667323091601E-2</c:v>
                </c:pt>
                <c:pt idx="9947" formatCode="General">
                  <c:v>2.5568518191984201E-2</c:v>
                </c:pt>
                <c:pt idx="9948" formatCode="General">
                  <c:v>1.72069969218035E-2</c:v>
                </c:pt>
                <c:pt idx="9949" formatCode="General">
                  <c:v>8.7862751687825501E-3</c:v>
                </c:pt>
                <c:pt idx="9950" formatCode="General">
                  <c:v>1.18561080480019E-3</c:v>
                </c:pt>
                <c:pt idx="9951" formatCode="General">
                  <c:v>-5.8108904410840399E-3</c:v>
                </c:pt>
                <c:pt idx="9952" formatCode="General">
                  <c:v>-1.3275562979041E-2</c:v>
                </c:pt>
                <c:pt idx="9953" formatCode="General">
                  <c:v>-2.2689638933216301E-2</c:v>
                </c:pt>
                <c:pt idx="9954" formatCode="General">
                  <c:v>-3.4199937118329499E-2</c:v>
                </c:pt>
                <c:pt idx="9955" formatCode="General">
                  <c:v>-4.65937575083126E-2</c:v>
                </c:pt>
                <c:pt idx="9956" formatCode="General">
                  <c:v>-5.8458332028269E-2</c:v>
                </c:pt>
                <c:pt idx="9957" formatCode="General">
                  <c:v>-6.8830221863854596E-2</c:v>
                </c:pt>
                <c:pt idx="9958" formatCode="General">
                  <c:v>-7.7775880351402496E-2</c:v>
                </c:pt>
                <c:pt idx="9959" formatCode="General">
                  <c:v>-8.5749879280329094E-2</c:v>
                </c:pt>
                <c:pt idx="9960" formatCode="General">
                  <c:v>-9.3465191892712796E-2</c:v>
                </c:pt>
                <c:pt idx="9961" formatCode="General">
                  <c:v>-0.101361476632715</c:v>
                </c:pt>
                <c:pt idx="9962" formatCode="General">
                  <c:v>-0.108990039600771</c:v>
                </c:pt>
                <c:pt idx="9963" formatCode="General">
                  <c:v>-0.116123772676309</c:v>
                </c:pt>
                <c:pt idx="9964" formatCode="General">
                  <c:v>-0.122877968934957</c:v>
                </c:pt>
                <c:pt idx="9965" formatCode="General">
                  <c:v>-0.12906401322717501</c:v>
                </c:pt>
                <c:pt idx="9966" formatCode="General">
                  <c:v>-0.13397898470348901</c:v>
                </c:pt>
                <c:pt idx="9967" formatCode="General">
                  <c:v>-0.13678874088089099</c:v>
                </c:pt>
                <c:pt idx="9968" formatCode="General">
                  <c:v>-0.13834764254999801</c:v>
                </c:pt>
                <c:pt idx="9969" formatCode="General">
                  <c:v>-0.14020871316802599</c:v>
                </c:pt>
                <c:pt idx="9970" formatCode="General">
                  <c:v>-0.14301060616252301</c:v>
                </c:pt>
                <c:pt idx="9971" formatCode="General">
                  <c:v>-0.14612726919095101</c:v>
                </c:pt>
                <c:pt idx="9972" formatCode="General">
                  <c:v>-0.148581674799662</c:v>
                </c:pt>
                <c:pt idx="9973" formatCode="General">
                  <c:v>-0.14990836999097301</c:v>
                </c:pt>
                <c:pt idx="9974" formatCode="General">
                  <c:v>-0.149461873471221</c:v>
                </c:pt>
                <c:pt idx="9975" formatCode="General">
                  <c:v>-0.146759811122157</c:v>
                </c:pt>
                <c:pt idx="9976" formatCode="General">
                  <c:v>-0.14239122376705299</c:v>
                </c:pt>
                <c:pt idx="9977" formatCode="General">
                  <c:v>-0.137412443156854</c:v>
                </c:pt>
                <c:pt idx="9978" formatCode="General">
                  <c:v>-0.13253608719436799</c:v>
                </c:pt>
                <c:pt idx="9979" formatCode="General">
                  <c:v>-0.128384701974562</c:v>
                </c:pt>
                <c:pt idx="9980" formatCode="General">
                  <c:v>-0.125162037003861</c:v>
                </c:pt>
                <c:pt idx="9981" formatCode="General">
                  <c:v>-0.1233294339809</c:v>
                </c:pt>
                <c:pt idx="9982" formatCode="General">
                  <c:v>-0.12380231514310901</c:v>
                </c:pt>
                <c:pt idx="9983" formatCode="General">
                  <c:v>-0.12700962822457801</c:v>
                </c:pt>
                <c:pt idx="9984" formatCode="General">
                  <c:v>-0.13244849221618801</c:v>
                </c:pt>
                <c:pt idx="9985" formatCode="General">
                  <c:v>-0.13883341123445</c:v>
                </c:pt>
                <c:pt idx="9986" formatCode="General">
                  <c:v>-0.14604640753364201</c:v>
                </c:pt>
                <c:pt idx="9987" formatCode="General">
                  <c:v>-0.15485645885857399</c:v>
                </c:pt>
                <c:pt idx="9988" formatCode="General">
                  <c:v>-0.164270519154327</c:v>
                </c:pt>
                <c:pt idx="9989" formatCode="General">
                  <c:v>-0.17253999745455001</c:v>
                </c:pt>
                <c:pt idx="9990" formatCode="General">
                  <c:v>-0.179239617832295</c:v>
                </c:pt>
                <c:pt idx="9991" formatCode="General">
                  <c:v>-0.185261343567975</c:v>
                </c:pt>
                <c:pt idx="9992" formatCode="General">
                  <c:v>-0.19187193221204701</c:v>
                </c:pt>
                <c:pt idx="9993" formatCode="General">
                  <c:v>-0.19931211911249799</c:v>
                </c:pt>
                <c:pt idx="9994" formatCode="General">
                  <c:v>-0.20821294853490399</c:v>
                </c:pt>
                <c:pt idx="9995" formatCode="General">
                  <c:v>-0.219077233807423</c:v>
                </c:pt>
                <c:pt idx="9996" formatCode="General">
                  <c:v>-0.23126253090249099</c:v>
                </c:pt>
                <c:pt idx="9997" formatCode="General">
                  <c:v>-0.24399973079829301</c:v>
                </c:pt>
                <c:pt idx="9998" formatCode="General">
                  <c:v>-0.25668266827368902</c:v>
                </c:pt>
                <c:pt idx="9999" formatCode="General">
                  <c:v>-0.26926346553443198</c:v>
                </c:pt>
                <c:pt idx="10000" formatCode="General">
                  <c:v>-0.28090421281010403</c:v>
                </c:pt>
                <c:pt idx="10001" formatCode="General">
                  <c:v>-0.29035800485295499</c:v>
                </c:pt>
                <c:pt idx="10002" formatCode="General">
                  <c:v>-0.29742094425157101</c:v>
                </c:pt>
                <c:pt idx="10003" formatCode="General">
                  <c:v>-0.30260229507778102</c:v>
                </c:pt>
                <c:pt idx="10004" formatCode="General">
                  <c:v>-0.30648847506495702</c:v>
                </c:pt>
                <c:pt idx="10005" formatCode="General">
                  <c:v>-0.30872792493677398</c:v>
                </c:pt>
                <c:pt idx="10006" formatCode="General">
                  <c:v>-0.30864482319280501</c:v>
                </c:pt>
                <c:pt idx="10007" formatCode="General">
                  <c:v>-0.30654360720693702</c:v>
                </c:pt>
                <c:pt idx="10008" formatCode="General">
                  <c:v>-0.30265442330298398</c:v>
                </c:pt>
                <c:pt idx="10009" formatCode="General">
                  <c:v>-0.29689300655657902</c:v>
                </c:pt>
                <c:pt idx="10010" formatCode="General">
                  <c:v>-0.28974047957494597</c:v>
                </c:pt>
                <c:pt idx="10011" formatCode="General">
                  <c:v>-0.28193533866591097</c:v>
                </c:pt>
                <c:pt idx="10012" formatCode="General">
                  <c:v>-0.27397656582656099</c:v>
                </c:pt>
                <c:pt idx="10013" formatCode="General">
                  <c:v>-0.266496845510172</c:v>
                </c:pt>
                <c:pt idx="10014" formatCode="General">
                  <c:v>-0.26071153436375899</c:v>
                </c:pt>
                <c:pt idx="10015" formatCode="General">
                  <c:v>-0.25691238378675901</c:v>
                </c:pt>
                <c:pt idx="10016" formatCode="General">
                  <c:v>-0.25455093709392101</c:v>
                </c:pt>
                <c:pt idx="10017" formatCode="General">
                  <c:v>-0.25350504179330102</c:v>
                </c:pt>
                <c:pt idx="10018" formatCode="General">
                  <c:v>-0.25319538802545699</c:v>
                </c:pt>
                <c:pt idx="10019" formatCode="General">
                  <c:v>-0.252803812579871</c:v>
                </c:pt>
                <c:pt idx="10020" formatCode="General">
                  <c:v>-0.25211594777736202</c:v>
                </c:pt>
                <c:pt idx="10021" formatCode="General">
                  <c:v>-0.25262083881862901</c:v>
                </c:pt>
                <c:pt idx="10022" formatCode="General">
                  <c:v>-0.25512891382841602</c:v>
                </c:pt>
                <c:pt idx="10023" formatCode="General">
                  <c:v>-0.25890133369609197</c:v>
                </c:pt>
                <c:pt idx="10024" formatCode="General">
                  <c:v>-0.26338245771197399</c:v>
                </c:pt>
                <c:pt idx="10025" formatCode="General">
                  <c:v>-0.26761022743356</c:v>
                </c:pt>
                <c:pt idx="10026" formatCode="General">
                  <c:v>-0.27144655165595699</c:v>
                </c:pt>
                <c:pt idx="10027" formatCode="General">
                  <c:v>-0.27381935373042698</c:v>
                </c:pt>
                <c:pt idx="10028" formatCode="General">
                  <c:v>-0.27422794525984701</c:v>
                </c:pt>
                <c:pt idx="10029" formatCode="General">
                  <c:v>-0.273331163631086</c:v>
                </c:pt>
                <c:pt idx="10030" formatCode="General">
                  <c:v>-0.27131901202743303</c:v>
                </c:pt>
                <c:pt idx="10031" formatCode="General">
                  <c:v>-0.26811649782255798</c:v>
                </c:pt>
                <c:pt idx="10032" formatCode="General">
                  <c:v>-0.26368558901308198</c:v>
                </c:pt>
                <c:pt idx="10033" formatCode="General">
                  <c:v>-0.25947513541470602</c:v>
                </c:pt>
                <c:pt idx="10034" formatCode="General">
                  <c:v>-0.25656221524852901</c:v>
                </c:pt>
                <c:pt idx="10035" formatCode="General">
                  <c:v>-0.25483137819812002</c:v>
                </c:pt>
                <c:pt idx="10036" formatCode="General">
                  <c:v>-0.25476132427243597</c:v>
                </c:pt>
                <c:pt idx="10037" formatCode="General">
                  <c:v>-0.257185014773052</c:v>
                </c:pt>
                <c:pt idx="10038" formatCode="General">
                  <c:v>-0.261875458091403</c:v>
                </c:pt>
                <c:pt idx="10039" formatCode="General">
                  <c:v>-0.268061152641903</c:v>
                </c:pt>
                <c:pt idx="10040" formatCode="General">
                  <c:v>-0.27495388453713498</c:v>
                </c:pt>
                <c:pt idx="10041" formatCode="General">
                  <c:v>-0.28145614783584999</c:v>
                </c:pt>
                <c:pt idx="10042" formatCode="General">
                  <c:v>-0.28664424228782198</c:v>
                </c:pt>
                <c:pt idx="10043" formatCode="General">
                  <c:v>-0.289847718271594</c:v>
                </c:pt>
                <c:pt idx="10044" formatCode="General">
                  <c:v>-0.29018419611886698</c:v>
                </c:pt>
                <c:pt idx="10045" formatCode="General">
                  <c:v>-0.28709129607216699</c:v>
                </c:pt>
                <c:pt idx="10046" formatCode="General">
                  <c:v>-0.28078454651670098</c:v>
                </c:pt>
                <c:pt idx="10047" formatCode="General">
                  <c:v>-0.27206292108429497</c:v>
                </c:pt>
                <c:pt idx="10048" formatCode="General">
                  <c:v>-0.26165157830659302</c:v>
                </c:pt>
                <c:pt idx="10049" formatCode="General">
                  <c:v>-0.250740719390938</c:v>
                </c:pt>
                <c:pt idx="10050" formatCode="General">
                  <c:v>-0.23935574261553799</c:v>
                </c:pt>
                <c:pt idx="10051" formatCode="General">
                  <c:v>-0.226712294290493</c:v>
                </c:pt>
                <c:pt idx="10052" formatCode="General">
                  <c:v>-0.21386916443624901</c:v>
                </c:pt>
                <c:pt idx="10053" formatCode="General">
                  <c:v>-0.20150630849313</c:v>
                </c:pt>
                <c:pt idx="10054" formatCode="General">
                  <c:v>-0.18898883857184501</c:v>
                </c:pt>
                <c:pt idx="10055" formatCode="General">
                  <c:v>-0.17679648715954999</c:v>
                </c:pt>
                <c:pt idx="10056" formatCode="General">
                  <c:v>-0.16599898220775</c:v>
                </c:pt>
                <c:pt idx="10057" formatCode="General">
                  <c:v>-0.15629668689207499</c:v>
                </c:pt>
                <c:pt idx="10058" formatCode="General">
                  <c:v>-0.14714393714587601</c:v>
                </c:pt>
                <c:pt idx="10059" formatCode="General">
                  <c:v>-0.13886834261655301</c:v>
                </c:pt>
                <c:pt idx="10060" formatCode="General">
                  <c:v>-0.132187820379605</c:v>
                </c:pt>
                <c:pt idx="10061" formatCode="General">
                  <c:v>-0.127011644045918</c:v>
                </c:pt>
                <c:pt idx="10062" formatCode="General">
                  <c:v>-0.122321930105799</c:v>
                </c:pt>
                <c:pt idx="10063" formatCode="General">
                  <c:v>-0.117493583301248</c:v>
                </c:pt>
                <c:pt idx="10064" formatCode="General">
                  <c:v>-0.112933570662031</c:v>
                </c:pt>
                <c:pt idx="10065" formatCode="General">
                  <c:v>-0.108861841265443</c:v>
                </c:pt>
                <c:pt idx="10066" formatCode="General">
                  <c:v>-0.10478129687274799</c:v>
                </c:pt>
                <c:pt idx="10067" formatCode="General">
                  <c:v>-0.100309330887142</c:v>
                </c:pt>
                <c:pt idx="10068" formatCode="General">
                  <c:v>-9.5276236665587294E-2</c:v>
                </c:pt>
                <c:pt idx="10069" formatCode="General">
                  <c:v>-9.0021494990613099E-2</c:v>
                </c:pt>
                <c:pt idx="10070" formatCode="General">
                  <c:v>-8.4414540132083396E-2</c:v>
                </c:pt>
                <c:pt idx="10071" formatCode="General">
                  <c:v>-7.8073017558051502E-2</c:v>
                </c:pt>
                <c:pt idx="10072" formatCode="General">
                  <c:v>-7.0572627137917995E-2</c:v>
                </c:pt>
                <c:pt idx="10073" formatCode="General">
                  <c:v>-6.1905172475809199E-2</c:v>
                </c:pt>
                <c:pt idx="10074" formatCode="General">
                  <c:v>-5.2911759083621397E-2</c:v>
                </c:pt>
                <c:pt idx="10075" formatCode="General">
                  <c:v>-4.3558188738506601E-2</c:v>
                </c:pt>
                <c:pt idx="10076" formatCode="General">
                  <c:v>-3.3113248749056398E-2</c:v>
                </c:pt>
                <c:pt idx="10077" formatCode="General">
                  <c:v>-2.1287325095639801E-2</c:v>
                </c:pt>
                <c:pt idx="10078" formatCode="General">
                  <c:v>-9.0105390948336302E-3</c:v>
                </c:pt>
                <c:pt idx="10079" formatCode="General">
                  <c:v>3.1621454239875498E-3</c:v>
                </c:pt>
                <c:pt idx="10080" formatCode="General">
                  <c:v>1.52159815120993E-2</c:v>
                </c:pt>
                <c:pt idx="10081" formatCode="General">
                  <c:v>2.68753713325211E-2</c:v>
                </c:pt>
                <c:pt idx="10082" formatCode="General">
                  <c:v>3.92833377463742E-2</c:v>
                </c:pt>
                <c:pt idx="10083" formatCode="General">
                  <c:v>5.4052180451938402E-2</c:v>
                </c:pt>
                <c:pt idx="10084" formatCode="General">
                  <c:v>7.0562907687820794E-2</c:v>
                </c:pt>
                <c:pt idx="10085" formatCode="General">
                  <c:v>8.7474678889884999E-2</c:v>
                </c:pt>
                <c:pt idx="10086" formatCode="General">
                  <c:v>0.10435444895479699</c:v>
                </c:pt>
                <c:pt idx="10087" formatCode="General">
                  <c:v>0.120719280337064</c:v>
                </c:pt>
                <c:pt idx="10088" formatCode="General">
                  <c:v>0.13550174806940099</c:v>
                </c:pt>
                <c:pt idx="10089" formatCode="General">
                  <c:v>0.14813416286085701</c:v>
                </c:pt>
                <c:pt idx="10090" formatCode="General">
                  <c:v>0.15911111862906099</c:v>
                </c:pt>
                <c:pt idx="10091" formatCode="General">
                  <c:v>0.16856783448875901</c:v>
                </c:pt>
                <c:pt idx="10092" formatCode="General">
                  <c:v>0.17633643548346101</c:v>
                </c:pt>
                <c:pt idx="10093" formatCode="General">
                  <c:v>0.18256046421653399</c:v>
                </c:pt>
                <c:pt idx="10094" formatCode="General">
                  <c:v>0.18645371549687201</c:v>
                </c:pt>
                <c:pt idx="10095" formatCode="General">
                  <c:v>0.18736252790615401</c:v>
                </c:pt>
                <c:pt idx="10096" formatCode="General">
                  <c:v>0.185273999783131</c:v>
                </c:pt>
                <c:pt idx="10097" formatCode="General">
                  <c:v>0.17981794560470099</c:v>
                </c:pt>
                <c:pt idx="10098" formatCode="General">
                  <c:v>0.171978919190132</c:v>
                </c:pt>
                <c:pt idx="10099" formatCode="General">
                  <c:v>0.16290364633777599</c:v>
                </c:pt>
                <c:pt idx="10100" formatCode="General">
                  <c:v>0.15245525245904701</c:v>
                </c:pt>
                <c:pt idx="10101" formatCode="General">
                  <c:v>0.13997207897337499</c:v>
                </c:pt>
                <c:pt idx="10102" formatCode="General">
                  <c:v>0.125525381517578</c:v>
                </c:pt>
                <c:pt idx="10103" formatCode="General">
                  <c:v>0.11055957092101</c:v>
                </c:pt>
                <c:pt idx="10104" formatCode="General">
                  <c:v>9.6320984646714902E-2</c:v>
                </c:pt>
                <c:pt idx="10105" formatCode="General">
                  <c:v>8.3533171891717495E-2</c:v>
                </c:pt>
                <c:pt idx="10106" formatCode="General">
                  <c:v>7.3280583465535495E-2</c:v>
                </c:pt>
                <c:pt idx="10107" formatCode="General">
                  <c:v>6.7051900703092707E-2</c:v>
                </c:pt>
                <c:pt idx="10108" formatCode="General">
                  <c:v>6.4469987512050603E-2</c:v>
                </c:pt>
                <c:pt idx="10109" formatCode="General">
                  <c:v>6.3694072013463304E-2</c:v>
                </c:pt>
                <c:pt idx="10110" formatCode="General">
                  <c:v>6.4962069449437804E-2</c:v>
                </c:pt>
                <c:pt idx="10111" formatCode="General">
                  <c:v>6.8797991131966496E-2</c:v>
                </c:pt>
                <c:pt idx="10112" formatCode="General">
                  <c:v>7.4589484849912194E-2</c:v>
                </c:pt>
                <c:pt idx="10113" formatCode="General">
                  <c:v>8.12807569408108E-2</c:v>
                </c:pt>
                <c:pt idx="10114" formatCode="General">
                  <c:v>8.7919112728771606E-2</c:v>
                </c:pt>
                <c:pt idx="10115" formatCode="General">
                  <c:v>9.4860334417832495E-2</c:v>
                </c:pt>
                <c:pt idx="10116" formatCode="General">
                  <c:v>0.10237719785381</c:v>
                </c:pt>
                <c:pt idx="10117" formatCode="General">
                  <c:v>0.109053037417358</c:v>
                </c:pt>
                <c:pt idx="10118" formatCode="General">
                  <c:v>0.113973063353009</c:v>
                </c:pt>
                <c:pt idx="10119" formatCode="General">
                  <c:v>0.117057686079234</c:v>
                </c:pt>
                <c:pt idx="10120" formatCode="General">
                  <c:v>0.118322370490953</c:v>
                </c:pt>
                <c:pt idx="10121" formatCode="General">
                  <c:v>0.118970264391767</c:v>
                </c:pt>
                <c:pt idx="10122" formatCode="General">
                  <c:v>0.11950636855031201</c:v>
                </c:pt>
                <c:pt idx="10123" formatCode="General">
                  <c:v>0.12002944613996</c:v>
                </c:pt>
                <c:pt idx="10124" formatCode="General">
                  <c:v>0.120919002124535</c:v>
                </c:pt>
                <c:pt idx="10125" formatCode="General">
                  <c:v>0.12151726196351301</c:v>
                </c:pt>
                <c:pt idx="10126" formatCode="General">
                  <c:v>0.12160460541775001</c:v>
                </c:pt>
                <c:pt idx="10127" formatCode="General">
                  <c:v>0.12121737418597001</c:v>
                </c:pt>
                <c:pt idx="10128" formatCode="General">
                  <c:v>0.12114838845353899</c:v>
                </c:pt>
                <c:pt idx="10129" formatCode="General">
                  <c:v>0.122167868046391</c:v>
                </c:pt>
                <c:pt idx="10130" formatCode="General">
                  <c:v>0.123674147559218</c:v>
                </c:pt>
                <c:pt idx="10131" formatCode="General">
                  <c:v>0.12588057773699499</c:v>
                </c:pt>
                <c:pt idx="10132" formatCode="General">
                  <c:v>0.12906918013954699</c:v>
                </c:pt>
                <c:pt idx="10133" formatCode="General">
                  <c:v>0.13265860929211101</c:v>
                </c:pt>
                <c:pt idx="10134" formatCode="General">
                  <c:v>0.13594729030185199</c:v>
                </c:pt>
                <c:pt idx="10135" formatCode="General">
                  <c:v>0.13802237293751399</c:v>
                </c:pt>
                <c:pt idx="10136" formatCode="General">
                  <c:v>0.13819002460131</c:v>
                </c:pt>
                <c:pt idx="10137" formatCode="General">
                  <c:v>0.13720245929663599</c:v>
                </c:pt>
                <c:pt idx="10138" formatCode="General">
                  <c:v>0.136400179830446</c:v>
                </c:pt>
                <c:pt idx="10139" formatCode="General">
                  <c:v>0.136758507204956</c:v>
                </c:pt>
                <c:pt idx="10140" formatCode="General">
                  <c:v>0.13834403137087101</c:v>
                </c:pt>
                <c:pt idx="10141" formatCode="General">
                  <c:v>0.14035263954185101</c:v>
                </c:pt>
                <c:pt idx="10142" formatCode="General">
                  <c:v>0.14247074741483501</c:v>
                </c:pt>
                <c:pt idx="10143" formatCode="General">
                  <c:v>0.14463512214970201</c:v>
                </c:pt>
                <c:pt idx="10144" formatCode="General">
                  <c:v>0.146496272355808</c:v>
                </c:pt>
                <c:pt idx="10145" formatCode="General">
                  <c:v>0.14832586964149</c:v>
                </c:pt>
                <c:pt idx="10146" formatCode="General">
                  <c:v>0.15088018079572599</c:v>
                </c:pt>
                <c:pt idx="10147" formatCode="General">
                  <c:v>0.153402507024406</c:v>
                </c:pt>
                <c:pt idx="10148" formatCode="General">
                  <c:v>0.15507537034732699</c:v>
                </c:pt>
                <c:pt idx="10149" formatCode="General">
                  <c:v>0.15716649866649099</c:v>
                </c:pt>
                <c:pt idx="10150" formatCode="General">
                  <c:v>0.16094381509935199</c:v>
                </c:pt>
                <c:pt idx="10151" formatCode="General">
                  <c:v>0.16511694190257101</c:v>
                </c:pt>
                <c:pt idx="10152" formatCode="General">
                  <c:v>0.167685788527632</c:v>
                </c:pt>
                <c:pt idx="10153" formatCode="General">
                  <c:v>0.16856819948559101</c:v>
                </c:pt>
                <c:pt idx="10154" formatCode="General">
                  <c:v>0.16829241782797</c:v>
                </c:pt>
                <c:pt idx="10155" formatCode="General">
                  <c:v>0.16686632736818899</c:v>
                </c:pt>
                <c:pt idx="10156" formatCode="General">
                  <c:v>0.16434990880240199</c:v>
                </c:pt>
                <c:pt idx="10157" formatCode="General">
                  <c:v>0.16174476419664099</c:v>
                </c:pt>
                <c:pt idx="10158" formatCode="General">
                  <c:v>0.159509476362721</c:v>
                </c:pt>
                <c:pt idx="10159" formatCode="General">
                  <c:v>0.156696934659491</c:v>
                </c:pt>
                <c:pt idx="10160" formatCode="General">
                  <c:v>0.15285388562146801</c:v>
                </c:pt>
                <c:pt idx="10161" formatCode="General">
                  <c:v>0.14831360273991301</c:v>
                </c:pt>
                <c:pt idx="10162" formatCode="General">
                  <c:v>0.14331270641805499</c:v>
                </c:pt>
                <c:pt idx="10163" formatCode="General">
                  <c:v>0.13766141366725301</c:v>
                </c:pt>
                <c:pt idx="10164" formatCode="General">
                  <c:v>0.13268022418793601</c:v>
                </c:pt>
                <c:pt idx="10165" formatCode="General">
                  <c:v>0.12962429692813901</c:v>
                </c:pt>
                <c:pt idx="10166" formatCode="General">
                  <c:v>0.127647825639218</c:v>
                </c:pt>
                <c:pt idx="10167" formatCode="General">
                  <c:v>0.12576910278027001</c:v>
                </c:pt>
                <c:pt idx="10168" formatCode="General">
                  <c:v>0.12400392970506401</c:v>
                </c:pt>
                <c:pt idx="10169" formatCode="General">
                  <c:v>0.123531258267157</c:v>
                </c:pt>
                <c:pt idx="10170" formatCode="General">
                  <c:v>0.12512225411068401</c:v>
                </c:pt>
                <c:pt idx="10171" formatCode="General">
                  <c:v>0.12916237357329</c:v>
                </c:pt>
                <c:pt idx="10172" formatCode="General">
                  <c:v>0.13514915082253601</c:v>
                </c:pt>
                <c:pt idx="10173" formatCode="General">
                  <c:v>0.14190181716387801</c:v>
                </c:pt>
                <c:pt idx="10174" formatCode="General">
                  <c:v>0.14823792382161399</c:v>
                </c:pt>
                <c:pt idx="10175" formatCode="General">
                  <c:v>0.152083388739638</c:v>
                </c:pt>
                <c:pt idx="10176" formatCode="General">
                  <c:v>0.15287307498838901</c:v>
                </c:pt>
                <c:pt idx="10177" formatCode="General">
                  <c:v>0.15168029529982299</c:v>
                </c:pt>
                <c:pt idx="10178" formatCode="General">
                  <c:v>0.14958527914217101</c:v>
                </c:pt>
                <c:pt idx="10179" formatCode="General">
                  <c:v>0.14715259630553901</c:v>
                </c:pt>
                <c:pt idx="10180" formatCode="General">
                  <c:v>0.14383776925571801</c:v>
                </c:pt>
                <c:pt idx="10181" formatCode="General">
                  <c:v>0.13928883677176601</c:v>
                </c:pt>
                <c:pt idx="10182" formatCode="General">
                  <c:v>0.134594498356954</c:v>
                </c:pt>
                <c:pt idx="10183" formatCode="General">
                  <c:v>0.130202909368586</c:v>
                </c:pt>
                <c:pt idx="10184" formatCode="General">
                  <c:v>0.12529412038811</c:v>
                </c:pt>
                <c:pt idx="10185" formatCode="General">
                  <c:v>0.120067148123808</c:v>
                </c:pt>
                <c:pt idx="10186" formatCode="General">
                  <c:v>0.11529025051286</c:v>
                </c:pt>
                <c:pt idx="10187" formatCode="General">
                  <c:v>0.110778855577438</c:v>
                </c:pt>
                <c:pt idx="10188" formatCode="General">
                  <c:v>0.10691895075263499</c:v>
                </c:pt>
                <c:pt idx="10189" formatCode="General">
                  <c:v>0.103033080335901</c:v>
                </c:pt>
                <c:pt idx="10190" formatCode="General">
                  <c:v>9.7503680148440602E-2</c:v>
                </c:pt>
                <c:pt idx="10191" formatCode="General">
                  <c:v>9.0738945108327501E-2</c:v>
                </c:pt>
                <c:pt idx="10192" formatCode="General">
                  <c:v>8.3982693119122404E-2</c:v>
                </c:pt>
                <c:pt idx="10193" formatCode="General">
                  <c:v>7.7255224709700407E-2</c:v>
                </c:pt>
                <c:pt idx="10194" formatCode="General">
                  <c:v>7.0004974098551595E-2</c:v>
                </c:pt>
                <c:pt idx="10195" formatCode="General">
                  <c:v>6.3382686359808704E-2</c:v>
                </c:pt>
                <c:pt idx="10196" formatCode="General">
                  <c:v>5.7760462345506997E-2</c:v>
                </c:pt>
                <c:pt idx="10197" formatCode="General">
                  <c:v>5.2289179364272902E-2</c:v>
                </c:pt>
                <c:pt idx="10198" formatCode="General">
                  <c:v>4.6468750390235299E-2</c:v>
                </c:pt>
                <c:pt idx="10199" formatCode="General">
                  <c:v>4.1261881215019697E-2</c:v>
                </c:pt>
                <c:pt idx="10200" formatCode="General">
                  <c:v>3.82958613294734E-2</c:v>
                </c:pt>
                <c:pt idx="10201" formatCode="General">
                  <c:v>3.7660609235834898E-2</c:v>
                </c:pt>
                <c:pt idx="10202" formatCode="General">
                  <c:v>3.8969800662558098E-2</c:v>
                </c:pt>
                <c:pt idx="10203" formatCode="General">
                  <c:v>4.1836818423821399E-2</c:v>
                </c:pt>
                <c:pt idx="10204" formatCode="General">
                  <c:v>4.6361455173518001E-2</c:v>
                </c:pt>
                <c:pt idx="10205" formatCode="General">
                  <c:v>5.1943668879274998E-2</c:v>
                </c:pt>
                <c:pt idx="10206" formatCode="General">
                  <c:v>5.64559336324389E-2</c:v>
                </c:pt>
                <c:pt idx="10207" formatCode="General">
                  <c:v>5.9742523517191101E-2</c:v>
                </c:pt>
                <c:pt idx="10208" formatCode="General">
                  <c:v>6.1938014089453597E-2</c:v>
                </c:pt>
                <c:pt idx="10209" formatCode="General">
                  <c:v>6.2229085790845101E-2</c:v>
                </c:pt>
                <c:pt idx="10210" formatCode="General">
                  <c:v>6.0883353728599099E-2</c:v>
                </c:pt>
                <c:pt idx="10211" formatCode="General">
                  <c:v>5.8590936565259197E-2</c:v>
                </c:pt>
                <c:pt idx="10212" formatCode="General">
                  <c:v>5.5766622610473202E-2</c:v>
                </c:pt>
                <c:pt idx="10213" formatCode="General">
                  <c:v>5.1189725377682897E-2</c:v>
                </c:pt>
                <c:pt idx="10214" formatCode="General">
                  <c:v>4.3631171283080999E-2</c:v>
                </c:pt>
                <c:pt idx="10215" formatCode="General">
                  <c:v>3.3535993292163897E-2</c:v>
                </c:pt>
                <c:pt idx="10216" formatCode="General">
                  <c:v>2.1834091256321998E-2</c:v>
                </c:pt>
                <c:pt idx="10217" formatCode="General">
                  <c:v>9.5082361086859194E-3</c:v>
                </c:pt>
                <c:pt idx="10218" formatCode="General">
                  <c:v>-1.8904225320664199E-3</c:v>
                </c:pt>
                <c:pt idx="10219" formatCode="General">
                  <c:v>-1.12334255636681E-2</c:v>
                </c:pt>
                <c:pt idx="10220" formatCode="General">
                  <c:v>-1.8173256322549101E-2</c:v>
                </c:pt>
                <c:pt idx="10221" formatCode="General">
                  <c:v>-2.2806827958899802E-2</c:v>
                </c:pt>
                <c:pt idx="10222" formatCode="General">
                  <c:v>-2.6720701908764102E-2</c:v>
                </c:pt>
                <c:pt idx="10223" formatCode="General">
                  <c:v>-3.09328167355921E-2</c:v>
                </c:pt>
                <c:pt idx="10224" formatCode="General">
                  <c:v>-3.5497819023431201E-2</c:v>
                </c:pt>
                <c:pt idx="10225" formatCode="General">
                  <c:v>-4.0746731673302401E-2</c:v>
                </c:pt>
                <c:pt idx="10226" formatCode="General">
                  <c:v>-4.6918364595109299E-2</c:v>
                </c:pt>
                <c:pt idx="10227" formatCode="General">
                  <c:v>-5.5051241793404503E-2</c:v>
                </c:pt>
                <c:pt idx="10228" formatCode="General">
                  <c:v>-6.5406114636397797E-2</c:v>
                </c:pt>
                <c:pt idx="10229" formatCode="General">
                  <c:v>-7.7183698742387299E-2</c:v>
                </c:pt>
                <c:pt idx="10230" formatCode="General">
                  <c:v>-9.0153677883926003E-2</c:v>
                </c:pt>
                <c:pt idx="10231" formatCode="General">
                  <c:v>-0.103911017351518</c:v>
                </c:pt>
                <c:pt idx="10232" formatCode="General">
                  <c:v>-0.118012053089579</c:v>
                </c:pt>
                <c:pt idx="10233" formatCode="General">
                  <c:v>-0.13176435375227999</c:v>
                </c:pt>
                <c:pt idx="10234" formatCode="General">
                  <c:v>-0.14431277280273899</c:v>
                </c:pt>
                <c:pt idx="10235" formatCode="General">
                  <c:v>-0.156209009145755</c:v>
                </c:pt>
                <c:pt idx="10236" formatCode="General">
                  <c:v>-0.16767116666102899</c:v>
                </c:pt>
                <c:pt idx="10237" formatCode="General">
                  <c:v>-0.17760132651494001</c:v>
                </c:pt>
                <c:pt idx="10238" formatCode="General">
                  <c:v>-0.18560941595178901</c:v>
                </c:pt>
                <c:pt idx="10239" formatCode="General">
                  <c:v>-0.19207782460174</c:v>
                </c:pt>
                <c:pt idx="10240" formatCode="General">
                  <c:v>-0.196594745082872</c:v>
                </c:pt>
                <c:pt idx="10241" formatCode="General">
                  <c:v>-0.198130541485394</c:v>
                </c:pt>
                <c:pt idx="10242" formatCode="General">
                  <c:v>-0.19680321133463499</c:v>
                </c:pt>
                <c:pt idx="10243" formatCode="General">
                  <c:v>-0.19276408000079101</c:v>
                </c:pt>
                <c:pt idx="10244" formatCode="General">
                  <c:v>-0.186747009276714</c:v>
                </c:pt>
                <c:pt idx="10245" formatCode="General">
                  <c:v>-0.18039502249533501</c:v>
                </c:pt>
                <c:pt idx="10246" formatCode="General">
                  <c:v>-0.174253125065674</c:v>
                </c:pt>
                <c:pt idx="10247" formatCode="General">
                  <c:v>-0.16840136735593</c:v>
                </c:pt>
                <c:pt idx="10248" formatCode="General">
                  <c:v>-0.163237480820276</c:v>
                </c:pt>
                <c:pt idx="10249" formatCode="General">
                  <c:v>-0.15908359928551299</c:v>
                </c:pt>
                <c:pt idx="10250" formatCode="General">
                  <c:v>-0.156110343300738</c:v>
                </c:pt>
                <c:pt idx="10251" formatCode="General">
                  <c:v>-0.15461548655247301</c:v>
                </c:pt>
                <c:pt idx="10252" formatCode="General">
                  <c:v>-0.154653129005417</c:v>
                </c:pt>
                <c:pt idx="10253" formatCode="General">
                  <c:v>-0.15597473282185201</c:v>
                </c:pt>
                <c:pt idx="10254" formatCode="General">
                  <c:v>-0.15773214181238401</c:v>
                </c:pt>
                <c:pt idx="10255" formatCode="General">
                  <c:v>-0.159457991159626</c:v>
                </c:pt>
                <c:pt idx="10256" formatCode="General">
                  <c:v>-0.16175006369487299</c:v>
                </c:pt>
                <c:pt idx="10257" formatCode="General">
                  <c:v>-0.165009061278201</c:v>
                </c:pt>
                <c:pt idx="10258" formatCode="General">
                  <c:v>-0.16888393777191699</c:v>
                </c:pt>
                <c:pt idx="10259" formatCode="General">
                  <c:v>-0.17328648570652599</c:v>
                </c:pt>
                <c:pt idx="10260" formatCode="General">
                  <c:v>-0.17783307175327101</c:v>
                </c:pt>
                <c:pt idx="10261" formatCode="General">
                  <c:v>-0.18102893995670299</c:v>
                </c:pt>
                <c:pt idx="10262" formatCode="General">
                  <c:v>-0.182216883479044</c:v>
                </c:pt>
                <c:pt idx="10263" formatCode="General">
                  <c:v>-0.18224609877307599</c:v>
                </c:pt>
                <c:pt idx="10264" formatCode="General">
                  <c:v>-0.181972785603049</c:v>
                </c:pt>
                <c:pt idx="10265" formatCode="General">
                  <c:v>-0.18189086714808</c:v>
                </c:pt>
                <c:pt idx="10266" formatCode="General">
                  <c:v>-0.181813482006045</c:v>
                </c:pt>
                <c:pt idx="10267" formatCode="General">
                  <c:v>-0.18103873148928201</c:v>
                </c:pt>
                <c:pt idx="10268" formatCode="General">
                  <c:v>-0.17901904690789899</c:v>
                </c:pt>
                <c:pt idx="10269" formatCode="General">
                  <c:v>-0.176846113509491</c:v>
                </c:pt>
                <c:pt idx="10270" formatCode="General">
                  <c:v>-0.17547418300196699</c:v>
                </c:pt>
                <c:pt idx="10271" formatCode="General">
                  <c:v>-0.174025535121797</c:v>
                </c:pt>
                <c:pt idx="10272" formatCode="General">
                  <c:v>-0.17100296169600199</c:v>
                </c:pt>
                <c:pt idx="10273" formatCode="General">
                  <c:v>-0.165491855851046</c:v>
                </c:pt>
                <c:pt idx="10274" formatCode="General">
                  <c:v>-0.15847107081997</c:v>
                </c:pt>
                <c:pt idx="10275" formatCode="General">
                  <c:v>-0.15047645007952901</c:v>
                </c:pt>
                <c:pt idx="10276" formatCode="General">
                  <c:v>-0.14156575271579599</c:v>
                </c:pt>
                <c:pt idx="10277" formatCode="General">
                  <c:v>-0.13160200499385999</c:v>
                </c:pt>
                <c:pt idx="10278" formatCode="General">
                  <c:v>-0.119908802563008</c:v>
                </c:pt>
                <c:pt idx="10279" formatCode="General">
                  <c:v>-0.106777247874867</c:v>
                </c:pt>
                <c:pt idx="10280" formatCode="General">
                  <c:v>-9.3722983502797799E-2</c:v>
                </c:pt>
                <c:pt idx="10281" formatCode="General">
                  <c:v>-8.1653006051567306E-2</c:v>
                </c:pt>
                <c:pt idx="10282" formatCode="General">
                  <c:v>-7.2044614588639297E-2</c:v>
                </c:pt>
                <c:pt idx="10283" formatCode="General">
                  <c:v>-6.6603159841732901E-2</c:v>
                </c:pt>
                <c:pt idx="10284" formatCode="General">
                  <c:v>-6.3867271941883699E-2</c:v>
                </c:pt>
                <c:pt idx="10285" formatCode="General">
                  <c:v>-6.2276047252778403E-2</c:v>
                </c:pt>
                <c:pt idx="10286" formatCode="General">
                  <c:v>-6.1969105978742597E-2</c:v>
                </c:pt>
                <c:pt idx="10287" formatCode="General">
                  <c:v>-6.2440722978453003E-2</c:v>
                </c:pt>
                <c:pt idx="10288" formatCode="General">
                  <c:v>-6.3180974535734402E-2</c:v>
                </c:pt>
                <c:pt idx="10289" formatCode="General">
                  <c:v>-6.4185363470006696E-2</c:v>
                </c:pt>
                <c:pt idx="10290" formatCode="General">
                  <c:v>-6.5015634239605199E-2</c:v>
                </c:pt>
                <c:pt idx="10291" formatCode="General">
                  <c:v>-6.6478117676216003E-2</c:v>
                </c:pt>
                <c:pt idx="10292" formatCode="General">
                  <c:v>-6.9076523521102495E-2</c:v>
                </c:pt>
                <c:pt idx="10293" formatCode="General">
                  <c:v>-7.2204745417554506E-2</c:v>
                </c:pt>
                <c:pt idx="10294" formatCode="General">
                  <c:v>-7.5387650257129096E-2</c:v>
                </c:pt>
                <c:pt idx="10295" formatCode="General">
                  <c:v>-7.79185852234031E-2</c:v>
                </c:pt>
                <c:pt idx="10296" formatCode="General">
                  <c:v>-7.8943690269494396E-2</c:v>
                </c:pt>
                <c:pt idx="10297" formatCode="General">
                  <c:v>-7.7556844058482594E-2</c:v>
                </c:pt>
                <c:pt idx="10298" formatCode="General">
                  <c:v>-7.2503809337156305E-2</c:v>
                </c:pt>
                <c:pt idx="10299" formatCode="General">
                  <c:v>-6.3885823053054194E-2</c:v>
                </c:pt>
                <c:pt idx="10300" formatCode="General">
                  <c:v>-5.3240606136845503E-2</c:v>
                </c:pt>
                <c:pt idx="10301" formatCode="General">
                  <c:v>-4.1494486431757099E-2</c:v>
                </c:pt>
                <c:pt idx="10302" formatCode="General">
                  <c:v>-2.8668568780749699E-2</c:v>
                </c:pt>
                <c:pt idx="10303" formatCode="General">
                  <c:v>-1.53398836243722E-2</c:v>
                </c:pt>
                <c:pt idx="10304" formatCode="General">
                  <c:v>-1.99161699478838E-3</c:v>
                </c:pt>
                <c:pt idx="10305" formatCode="General">
                  <c:v>1.21319042707964E-2</c:v>
                </c:pt>
                <c:pt idx="10306" formatCode="General">
                  <c:v>2.7234087430791799E-2</c:v>
                </c:pt>
                <c:pt idx="10307" formatCode="General">
                  <c:v>4.25174540122722E-2</c:v>
                </c:pt>
                <c:pt idx="10308" formatCode="General">
                  <c:v>5.7548625260737798E-2</c:v>
                </c:pt>
                <c:pt idx="10309" formatCode="General">
                  <c:v>7.1905723003417299E-2</c:v>
                </c:pt>
                <c:pt idx="10310" formatCode="General">
                  <c:v>8.5194021032395595E-2</c:v>
                </c:pt>
                <c:pt idx="10311" formatCode="General">
                  <c:v>9.7068650809956997E-2</c:v>
                </c:pt>
                <c:pt idx="10312" formatCode="General">
                  <c:v>0.10722638858705499</c:v>
                </c:pt>
                <c:pt idx="10313" formatCode="General">
                  <c:v>0.11593896436859299</c:v>
                </c:pt>
                <c:pt idx="10314" formatCode="General">
                  <c:v>0.123542895315274</c:v>
                </c:pt>
                <c:pt idx="10315" formatCode="General">
                  <c:v>0.13037418232342099</c:v>
                </c:pt>
                <c:pt idx="10316" formatCode="General">
                  <c:v>0.135906797279091</c:v>
                </c:pt>
                <c:pt idx="10317" formatCode="General">
                  <c:v>0.13986729602756701</c:v>
                </c:pt>
                <c:pt idx="10318" formatCode="General">
                  <c:v>0.142438569342385</c:v>
                </c:pt>
                <c:pt idx="10319" formatCode="General">
                  <c:v>0.143426733792241</c:v>
                </c:pt>
                <c:pt idx="10320" formatCode="General">
                  <c:v>0.14299687757201901</c:v>
                </c:pt>
                <c:pt idx="10321" formatCode="General">
                  <c:v>0.14109441688421101</c:v>
                </c:pt>
                <c:pt idx="10322" formatCode="General">
                  <c:v>0.13761573586878301</c:v>
                </c:pt>
                <c:pt idx="10323" formatCode="General">
                  <c:v>0.13273759872545299</c:v>
                </c:pt>
                <c:pt idx="10324" formatCode="General">
                  <c:v>0.126916521077343</c:v>
                </c:pt>
                <c:pt idx="10325" formatCode="General">
                  <c:v>0.12006946900344</c:v>
                </c:pt>
                <c:pt idx="10326" formatCode="General">
                  <c:v>0.111774095574041</c:v>
                </c:pt>
                <c:pt idx="10327" formatCode="General">
                  <c:v>0.10342820394308</c:v>
                </c:pt>
                <c:pt idx="10328" formatCode="General">
                  <c:v>9.5801483061303497E-2</c:v>
                </c:pt>
                <c:pt idx="10329" formatCode="General">
                  <c:v>8.8531767480159396E-2</c:v>
                </c:pt>
                <c:pt idx="10330" formatCode="General">
                  <c:v>8.3273154842489205E-2</c:v>
                </c:pt>
                <c:pt idx="10331" formatCode="General">
                  <c:v>8.0770367559526296E-2</c:v>
                </c:pt>
                <c:pt idx="10332" formatCode="General">
                  <c:v>7.9720318603411305E-2</c:v>
                </c:pt>
                <c:pt idx="10333" formatCode="General">
                  <c:v>8.0176085957294294E-2</c:v>
                </c:pt>
                <c:pt idx="10334" formatCode="General">
                  <c:v>8.3355279713523106E-2</c:v>
                </c:pt>
                <c:pt idx="10335" formatCode="General">
                  <c:v>8.9945166946682198E-2</c:v>
                </c:pt>
                <c:pt idx="10336" formatCode="General">
                  <c:v>9.9899071591930899E-2</c:v>
                </c:pt>
                <c:pt idx="10337" formatCode="General">
                  <c:v>0.11343363228681801</c:v>
                </c:pt>
                <c:pt idx="10338" formatCode="General">
                  <c:v>0.12989240508576899</c:v>
                </c:pt>
                <c:pt idx="10339" formatCode="General">
                  <c:v>0.14696582250460799</c:v>
                </c:pt>
                <c:pt idx="10340" formatCode="General">
                  <c:v>0.16236300743427201</c:v>
                </c:pt>
                <c:pt idx="10341" formatCode="General">
                  <c:v>0.17457924451173301</c:v>
                </c:pt>
                <c:pt idx="10342" formatCode="General">
                  <c:v>0.18322571428918899</c:v>
                </c:pt>
                <c:pt idx="10343" formatCode="General">
                  <c:v>0.188599721461334</c:v>
                </c:pt>
                <c:pt idx="10344" formatCode="General">
                  <c:v>0.19096778249938601</c:v>
                </c:pt>
                <c:pt idx="10345" formatCode="General">
                  <c:v>0.19051607360818801</c:v>
                </c:pt>
                <c:pt idx="10346" formatCode="General">
                  <c:v>0.187619504018878</c:v>
                </c:pt>
                <c:pt idx="10347" formatCode="General">
                  <c:v>0.18384646453459899</c:v>
                </c:pt>
                <c:pt idx="10348" formatCode="General">
                  <c:v>0.17990912866668299</c:v>
                </c:pt>
                <c:pt idx="10349" formatCode="General">
                  <c:v>0.17448040897691999</c:v>
                </c:pt>
                <c:pt idx="10350" formatCode="General">
                  <c:v>0.168304913158208</c:v>
                </c:pt>
                <c:pt idx="10351" formatCode="General">
                  <c:v>0.162760087350628</c:v>
                </c:pt>
                <c:pt idx="10352" formatCode="General">
                  <c:v>0.15821326322259299</c:v>
                </c:pt>
                <c:pt idx="10353" formatCode="General">
                  <c:v>0.15472479464928701</c:v>
                </c:pt>
                <c:pt idx="10354" formatCode="General">
                  <c:v>0.150529675574259</c:v>
                </c:pt>
                <c:pt idx="10355" formatCode="General">
                  <c:v>0.145434105460475</c:v>
                </c:pt>
                <c:pt idx="10356" formatCode="General">
                  <c:v>0.14122577807005701</c:v>
                </c:pt>
                <c:pt idx="10357" formatCode="General">
                  <c:v>0.13889633316672401</c:v>
                </c:pt>
                <c:pt idx="10358" formatCode="General">
                  <c:v>0.13950184997359499</c:v>
                </c:pt>
                <c:pt idx="10359" formatCode="General">
                  <c:v>0.14326362385748501</c:v>
                </c:pt>
                <c:pt idx="10360" formatCode="General">
                  <c:v>0.149564322318614</c:v>
                </c:pt>
                <c:pt idx="10361" formatCode="General">
                  <c:v>0.157607744069445</c:v>
                </c:pt>
                <c:pt idx="10362" formatCode="General">
                  <c:v>0.16589926416137801</c:v>
                </c:pt>
                <c:pt idx="10363" formatCode="General">
                  <c:v>0.173234111238564</c:v>
                </c:pt>
                <c:pt idx="10364" formatCode="General">
                  <c:v>0.17927141918455999</c:v>
                </c:pt>
                <c:pt idx="10365" formatCode="General">
                  <c:v>0.184084770983379</c:v>
                </c:pt>
                <c:pt idx="10366" formatCode="General">
                  <c:v>0.187885723028827</c:v>
                </c:pt>
                <c:pt idx="10367" formatCode="General">
                  <c:v>0.19031125997899401</c:v>
                </c:pt>
                <c:pt idx="10368" formatCode="General">
                  <c:v>0.190238240421615</c:v>
                </c:pt>
                <c:pt idx="10369" formatCode="General">
                  <c:v>0.18722205710659301</c:v>
                </c:pt>
                <c:pt idx="10370" formatCode="General">
                  <c:v>0.18212666867246299</c:v>
                </c:pt>
                <c:pt idx="10371" formatCode="General">
                  <c:v>0.175198360896441</c:v>
                </c:pt>
                <c:pt idx="10372" formatCode="General">
                  <c:v>0.16569805466735099</c:v>
                </c:pt>
                <c:pt idx="10373" formatCode="General">
                  <c:v>0.154098955719319</c:v>
                </c:pt>
                <c:pt idx="10374" formatCode="General">
                  <c:v>0.14139821062312999</c:v>
                </c:pt>
                <c:pt idx="10375" formatCode="General">
                  <c:v>0.127776609543437</c:v>
                </c:pt>
                <c:pt idx="10376" formatCode="General">
                  <c:v>0.11359755166916</c:v>
                </c:pt>
                <c:pt idx="10377" formatCode="General">
                  <c:v>9.96440003295017E-2</c:v>
                </c:pt>
                <c:pt idx="10378" formatCode="General">
                  <c:v>8.6657233225779007E-2</c:v>
                </c:pt>
                <c:pt idx="10379" formatCode="General">
                  <c:v>7.4514866718239398E-2</c:v>
                </c:pt>
                <c:pt idx="10380" formatCode="General">
                  <c:v>6.2637067962855494E-2</c:v>
                </c:pt>
                <c:pt idx="10381" formatCode="General">
                  <c:v>5.11489607964625E-2</c:v>
                </c:pt>
                <c:pt idx="10382" formatCode="General">
                  <c:v>4.0757034142823702E-2</c:v>
                </c:pt>
                <c:pt idx="10383" formatCode="General">
                  <c:v>3.2498790416015597E-2</c:v>
                </c:pt>
                <c:pt idx="10384" formatCode="General">
                  <c:v>2.74365856928327E-2</c:v>
                </c:pt>
                <c:pt idx="10385" formatCode="General">
                  <c:v>2.6236730975711098E-2</c:v>
                </c:pt>
                <c:pt idx="10386" formatCode="General">
                  <c:v>2.90842840095633E-2</c:v>
                </c:pt>
                <c:pt idx="10387" formatCode="General">
                  <c:v>3.5844000879028302E-2</c:v>
                </c:pt>
                <c:pt idx="10388" formatCode="General">
                  <c:v>4.55412712261834E-2</c:v>
                </c:pt>
                <c:pt idx="10389" formatCode="General">
                  <c:v>5.7563769597354299E-2</c:v>
                </c:pt>
                <c:pt idx="10390" formatCode="General">
                  <c:v>7.1643866425860694E-2</c:v>
                </c:pt>
                <c:pt idx="10391" formatCode="General">
                  <c:v>8.6749360191249694E-2</c:v>
                </c:pt>
                <c:pt idx="10392" formatCode="General">
                  <c:v>0.101193693542713</c:v>
                </c:pt>
                <c:pt idx="10393" formatCode="General">
                  <c:v>0.112945391604428</c:v>
                </c:pt>
                <c:pt idx="10394" formatCode="General">
                  <c:v>0.121186276987558</c:v>
                </c:pt>
                <c:pt idx="10395" formatCode="General">
                  <c:v>0.12508460428058099</c:v>
                </c:pt>
                <c:pt idx="10396" formatCode="General">
                  <c:v>0.124584296509737</c:v>
                </c:pt>
                <c:pt idx="10397" formatCode="General">
                  <c:v>0.121653955424763</c:v>
                </c:pt>
                <c:pt idx="10398" formatCode="General">
                  <c:v>0.117267888924051</c:v>
                </c:pt>
                <c:pt idx="10399" formatCode="General">
                  <c:v>0.11076556255226</c:v>
                </c:pt>
                <c:pt idx="10400" formatCode="General">
                  <c:v>0.102118436221158</c:v>
                </c:pt>
                <c:pt idx="10401" formatCode="General">
                  <c:v>9.2914481464766302E-2</c:v>
                </c:pt>
                <c:pt idx="10402" formatCode="General">
                  <c:v>8.4145291531834004E-2</c:v>
                </c:pt>
                <c:pt idx="10403" formatCode="General">
                  <c:v>7.5503651071385902E-2</c:v>
                </c:pt>
                <c:pt idx="10404" formatCode="General">
                  <c:v>6.7105605890360798E-2</c:v>
                </c:pt>
                <c:pt idx="10405" formatCode="General">
                  <c:v>5.8825848657156898E-2</c:v>
                </c:pt>
                <c:pt idx="10406" formatCode="General">
                  <c:v>4.9977563038031601E-2</c:v>
                </c:pt>
                <c:pt idx="10407" formatCode="General">
                  <c:v>4.1325423624644898E-2</c:v>
                </c:pt>
                <c:pt idx="10408" formatCode="General">
                  <c:v>3.3296272276961199E-2</c:v>
                </c:pt>
                <c:pt idx="10409" formatCode="General">
                  <c:v>2.5694586741123099E-2</c:v>
                </c:pt>
                <c:pt idx="10410" formatCode="General">
                  <c:v>2.04545150959611E-2</c:v>
                </c:pt>
                <c:pt idx="10411" formatCode="General">
                  <c:v>1.81550631333901E-2</c:v>
                </c:pt>
                <c:pt idx="10412" formatCode="General">
                  <c:v>1.6559994716244399E-2</c:v>
                </c:pt>
                <c:pt idx="10413" formatCode="General">
                  <c:v>1.4773288917396901E-2</c:v>
                </c:pt>
                <c:pt idx="10414" formatCode="General">
                  <c:v>1.3374704590303901E-2</c:v>
                </c:pt>
                <c:pt idx="10415" formatCode="General">
                  <c:v>1.3003784533166101E-2</c:v>
                </c:pt>
                <c:pt idx="10416" formatCode="General">
                  <c:v>1.3946362273498001E-2</c:v>
                </c:pt>
                <c:pt idx="10417" formatCode="General">
                  <c:v>1.6538444495468499E-2</c:v>
                </c:pt>
                <c:pt idx="10418" formatCode="General">
                  <c:v>2.0374353583075201E-2</c:v>
                </c:pt>
                <c:pt idx="10419" formatCode="General">
                  <c:v>2.4013671933258901E-2</c:v>
                </c:pt>
                <c:pt idx="10420" formatCode="General">
                  <c:v>2.6238582691218901E-2</c:v>
                </c:pt>
                <c:pt idx="10421" formatCode="General">
                  <c:v>2.5519998578826499E-2</c:v>
                </c:pt>
                <c:pt idx="10422" formatCode="General">
                  <c:v>2.1096365062984401E-2</c:v>
                </c:pt>
                <c:pt idx="10423" formatCode="General">
                  <c:v>1.36553776175649E-2</c:v>
                </c:pt>
                <c:pt idx="10424" formatCode="General">
                  <c:v>3.87818577955042E-3</c:v>
                </c:pt>
                <c:pt idx="10425" formatCode="General">
                  <c:v>-8.3434759219929398E-3</c:v>
                </c:pt>
                <c:pt idx="10426" formatCode="General">
                  <c:v>-2.1915749366870001E-2</c:v>
                </c:pt>
                <c:pt idx="10427" formatCode="General">
                  <c:v>-3.44639350363595E-2</c:v>
                </c:pt>
                <c:pt idx="10428" formatCode="General">
                  <c:v>-4.5478137954793503E-2</c:v>
                </c:pt>
                <c:pt idx="10429" formatCode="General">
                  <c:v>-5.5405604833528403E-2</c:v>
                </c:pt>
                <c:pt idx="10430" formatCode="General">
                  <c:v>-6.3793882376286401E-2</c:v>
                </c:pt>
                <c:pt idx="10431" formatCode="General">
                  <c:v>-6.9791187879729794E-2</c:v>
                </c:pt>
                <c:pt idx="10432" formatCode="General">
                  <c:v>-7.24136156506274E-2</c:v>
                </c:pt>
                <c:pt idx="10433" formatCode="General">
                  <c:v>-7.1696312693470599E-2</c:v>
                </c:pt>
                <c:pt idx="10434" formatCode="General">
                  <c:v>-6.8171029578605297E-2</c:v>
                </c:pt>
                <c:pt idx="10435" formatCode="General">
                  <c:v>-6.2795539149737803E-2</c:v>
                </c:pt>
                <c:pt idx="10436" formatCode="General">
                  <c:v>-5.6481781754636397E-2</c:v>
                </c:pt>
                <c:pt idx="10437" formatCode="General">
                  <c:v>-4.9143329391740098E-2</c:v>
                </c:pt>
                <c:pt idx="10438" formatCode="General">
                  <c:v>-4.1318466944515499E-2</c:v>
                </c:pt>
                <c:pt idx="10439" formatCode="General">
                  <c:v>-3.3628254636978001E-2</c:v>
                </c:pt>
                <c:pt idx="10440" formatCode="General">
                  <c:v>-2.72108168152661E-2</c:v>
                </c:pt>
                <c:pt idx="10441" formatCode="General">
                  <c:v>-2.36891028570945E-2</c:v>
                </c:pt>
                <c:pt idx="10442" formatCode="General">
                  <c:v>-2.38542150114282E-2</c:v>
                </c:pt>
                <c:pt idx="10443" formatCode="General">
                  <c:v>-2.6863128030867399E-2</c:v>
                </c:pt>
                <c:pt idx="10444" formatCode="General">
                  <c:v>-3.1894605434160103E-2</c:v>
                </c:pt>
                <c:pt idx="10445" formatCode="General">
                  <c:v>-3.8912579141531303E-2</c:v>
                </c:pt>
                <c:pt idx="10446" formatCode="General">
                  <c:v>-4.7782716001447303E-2</c:v>
                </c:pt>
                <c:pt idx="10447" formatCode="General">
                  <c:v>-5.9718111238142399E-2</c:v>
                </c:pt>
                <c:pt idx="10448" formatCode="General">
                  <c:v>-7.4381631808680196E-2</c:v>
                </c:pt>
                <c:pt idx="10449" formatCode="General">
                  <c:v>-8.9190756776124702E-2</c:v>
                </c:pt>
                <c:pt idx="10450" formatCode="General">
                  <c:v>-0.10263159711707</c:v>
                </c:pt>
                <c:pt idx="10451" formatCode="General">
                  <c:v>-0.11477391934916301</c:v>
                </c:pt>
                <c:pt idx="10452" formatCode="General">
                  <c:v>-0.12603014708184199</c:v>
                </c:pt>
                <c:pt idx="10453" formatCode="General">
                  <c:v>-0.13609154958154901</c:v>
                </c:pt>
                <c:pt idx="10454" formatCode="General">
                  <c:v>-0.14495460336751301</c:v>
                </c:pt>
                <c:pt idx="10455" formatCode="General">
                  <c:v>-0.152287599734475</c:v>
                </c:pt>
                <c:pt idx="10456" formatCode="General">
                  <c:v>-0.15833105566146499</c:v>
                </c:pt>
                <c:pt idx="10457" formatCode="General">
                  <c:v>-0.163682794757119</c:v>
                </c:pt>
                <c:pt idx="10458" formatCode="General">
                  <c:v>-0.16722075056233199</c:v>
                </c:pt>
                <c:pt idx="10459" formatCode="General">
                  <c:v>-0.16855701971803</c:v>
                </c:pt>
                <c:pt idx="10460" formatCode="General">
                  <c:v>-0.169218946887326</c:v>
                </c:pt>
                <c:pt idx="10461" formatCode="General">
                  <c:v>-0.17005942606051899</c:v>
                </c:pt>
                <c:pt idx="10462" formatCode="General">
                  <c:v>-0.171210126667169</c:v>
                </c:pt>
                <c:pt idx="10463" formatCode="General">
                  <c:v>-0.172627797040594</c:v>
                </c:pt>
                <c:pt idx="10464" formatCode="General">
                  <c:v>-0.17340554416450299</c:v>
                </c:pt>
                <c:pt idx="10465" formatCode="General">
                  <c:v>-0.17324932243180699</c:v>
                </c:pt>
                <c:pt idx="10466" formatCode="General">
                  <c:v>-0.171186483837104</c:v>
                </c:pt>
                <c:pt idx="10467" formatCode="General">
                  <c:v>-0.16673433894394399</c:v>
                </c:pt>
                <c:pt idx="10468" formatCode="General">
                  <c:v>-0.160822188581944</c:v>
                </c:pt>
                <c:pt idx="10469" formatCode="General">
                  <c:v>-0.15398503536118499</c:v>
                </c:pt>
                <c:pt idx="10470" formatCode="General">
                  <c:v>-0.14652171579801601</c:v>
                </c:pt>
                <c:pt idx="10471" formatCode="General">
                  <c:v>-0.13900584353119999</c:v>
                </c:pt>
                <c:pt idx="10472" formatCode="General">
                  <c:v>-0.13259986676326699</c:v>
                </c:pt>
                <c:pt idx="10473" formatCode="General">
                  <c:v>-0.12782326442938399</c:v>
                </c:pt>
                <c:pt idx="10474" formatCode="General">
                  <c:v>-0.123966916921984</c:v>
                </c:pt>
                <c:pt idx="10475" formatCode="General">
                  <c:v>-0.119881924871701</c:v>
                </c:pt>
                <c:pt idx="10476" formatCode="General">
                  <c:v>-0.116175916880495</c:v>
                </c:pt>
                <c:pt idx="10477" formatCode="General">
                  <c:v>-0.113761541259603</c:v>
                </c:pt>
                <c:pt idx="10478" formatCode="General">
                  <c:v>-0.112508272089319</c:v>
                </c:pt>
                <c:pt idx="10479" formatCode="General">
                  <c:v>-0.11345797736062201</c:v>
                </c:pt>
                <c:pt idx="10480" formatCode="General">
                  <c:v>-0.117154326018046</c:v>
                </c:pt>
                <c:pt idx="10481" formatCode="General">
                  <c:v>-0.122958436988894</c:v>
                </c:pt>
                <c:pt idx="10482" formatCode="General">
                  <c:v>-0.13044482055934301</c:v>
                </c:pt>
                <c:pt idx="10483" formatCode="General">
                  <c:v>-0.13962715662505701</c:v>
                </c:pt>
                <c:pt idx="10484" formatCode="General">
                  <c:v>-0.150909052245977</c:v>
                </c:pt>
                <c:pt idx="10485" formatCode="General">
                  <c:v>-0.16379211601080099</c:v>
                </c:pt>
                <c:pt idx="10486" formatCode="General">
                  <c:v>-0.17808660366342499</c:v>
                </c:pt>
                <c:pt idx="10487" formatCode="General">
                  <c:v>-0.193898966983477</c:v>
                </c:pt>
                <c:pt idx="10488" formatCode="General">
                  <c:v>-0.21060021679437399</c:v>
                </c:pt>
                <c:pt idx="10489" formatCode="General">
                  <c:v>-0.227686975005507</c:v>
                </c:pt>
                <c:pt idx="10490" formatCode="General">
                  <c:v>-0.24392021995395799</c:v>
                </c:pt>
                <c:pt idx="10491" formatCode="General">
                  <c:v>-0.25801185835138402</c:v>
                </c:pt>
                <c:pt idx="10492" formatCode="General">
                  <c:v>-0.26957659098499798</c:v>
                </c:pt>
                <c:pt idx="10493" formatCode="General">
                  <c:v>-0.27831085669801198</c:v>
                </c:pt>
                <c:pt idx="10494" formatCode="General">
                  <c:v>-0.28464219686401898</c:v>
                </c:pt>
                <c:pt idx="10495" formatCode="General">
                  <c:v>-0.28918543703605898</c:v>
                </c:pt>
                <c:pt idx="10496" formatCode="General">
                  <c:v>-0.292016522360034</c:v>
                </c:pt>
                <c:pt idx="10497" formatCode="General">
                  <c:v>-0.29460923812961198</c:v>
                </c:pt>
                <c:pt idx="10498" formatCode="General">
                  <c:v>-0.29802634182973298</c:v>
                </c:pt>
                <c:pt idx="10499" formatCode="General">
                  <c:v>-0.30074922172687302</c:v>
                </c:pt>
                <c:pt idx="10500" formatCode="General">
                  <c:v>-0.30131888555522601</c:v>
                </c:pt>
                <c:pt idx="10501" formatCode="General">
                  <c:v>-0.299801455642563</c:v>
                </c:pt>
                <c:pt idx="10502" formatCode="General">
                  <c:v>-0.29717896727306897</c:v>
                </c:pt>
                <c:pt idx="10503" formatCode="General">
                  <c:v>-0.29390420068053602</c:v>
                </c:pt>
                <c:pt idx="10504" formatCode="General">
                  <c:v>-0.28902077784942698</c:v>
                </c:pt>
                <c:pt idx="10505" formatCode="General">
                  <c:v>-0.28165362115210002</c:v>
                </c:pt>
                <c:pt idx="10506" formatCode="General">
                  <c:v>-0.27243891639471701</c:v>
                </c:pt>
                <c:pt idx="10507" formatCode="General">
                  <c:v>-0.26272274756053399</c:v>
                </c:pt>
                <c:pt idx="10508" formatCode="General">
                  <c:v>-0.25360079342366698</c:v>
                </c:pt>
                <c:pt idx="10509" formatCode="General">
                  <c:v>-0.245610144662924</c:v>
                </c:pt>
                <c:pt idx="10510" formatCode="General">
                  <c:v>-0.23893574021606201</c:v>
                </c:pt>
                <c:pt idx="10511" formatCode="General">
                  <c:v>-0.23372637072864499</c:v>
                </c:pt>
                <c:pt idx="10512" formatCode="General">
                  <c:v>-0.22955085464656899</c:v>
                </c:pt>
                <c:pt idx="10513" formatCode="General">
                  <c:v>-0.22621737453385801</c:v>
                </c:pt>
                <c:pt idx="10514" formatCode="General">
                  <c:v>-0.224304009984887</c:v>
                </c:pt>
                <c:pt idx="10515" formatCode="General">
                  <c:v>-0.22369724286508899</c:v>
                </c:pt>
                <c:pt idx="10516" formatCode="General">
                  <c:v>-0.224231632431937</c:v>
                </c:pt>
                <c:pt idx="10517" formatCode="General">
                  <c:v>-0.226466030223615</c:v>
                </c:pt>
                <c:pt idx="10518" formatCode="General">
                  <c:v>-0.229993437249113</c:v>
                </c:pt>
                <c:pt idx="10519" formatCode="General">
                  <c:v>-0.23340886284102999</c:v>
                </c:pt>
                <c:pt idx="10520" formatCode="General">
                  <c:v>-0.23604763265276801</c:v>
                </c:pt>
                <c:pt idx="10521" formatCode="General">
                  <c:v>-0.237795867564525</c:v>
                </c:pt>
                <c:pt idx="10522" formatCode="General">
                  <c:v>-0.23876899669608001</c:v>
                </c:pt>
                <c:pt idx="10523" formatCode="General">
                  <c:v>-0.23988234209971801</c:v>
                </c:pt>
                <c:pt idx="10524" formatCode="General">
                  <c:v>-0.24127184354845399</c:v>
                </c:pt>
                <c:pt idx="10525" formatCode="General">
                  <c:v>-0.24122790881775399</c:v>
                </c:pt>
                <c:pt idx="10526" formatCode="General">
                  <c:v>-0.239022129033721</c:v>
                </c:pt>
                <c:pt idx="10527" formatCode="General">
                  <c:v>-0.23521862122346801</c:v>
                </c:pt>
                <c:pt idx="10528" formatCode="General">
                  <c:v>-0.230038023827836</c:v>
                </c:pt>
                <c:pt idx="10529" formatCode="General">
                  <c:v>-0.22348889038779199</c:v>
                </c:pt>
                <c:pt idx="10530" formatCode="General">
                  <c:v>-0.21562878046613601</c:v>
                </c:pt>
                <c:pt idx="10531" formatCode="General">
                  <c:v>-0.206659290699826</c:v>
                </c:pt>
                <c:pt idx="10532" formatCode="General">
                  <c:v>-0.19668571347279501</c:v>
                </c:pt>
                <c:pt idx="10533" formatCode="General">
                  <c:v>-0.18520844346569301</c:v>
                </c:pt>
                <c:pt idx="10534" formatCode="General">
                  <c:v>-0.171268566200732</c:v>
                </c:pt>
                <c:pt idx="10535" formatCode="General">
                  <c:v>-0.15559360770856501</c:v>
                </c:pt>
                <c:pt idx="10536" formatCode="General">
                  <c:v>-0.139235729081916</c:v>
                </c:pt>
                <c:pt idx="10537" formatCode="General">
                  <c:v>-0.12201510097453599</c:v>
                </c:pt>
                <c:pt idx="10538" formatCode="General">
                  <c:v>-0.104160321340086</c:v>
                </c:pt>
                <c:pt idx="10539" formatCode="General">
                  <c:v>-8.7119218368648804E-2</c:v>
                </c:pt>
                <c:pt idx="10540" formatCode="General">
                  <c:v>-7.2147259168844194E-2</c:v>
                </c:pt>
                <c:pt idx="10541" formatCode="General">
                  <c:v>-5.9707306960901402E-2</c:v>
                </c:pt>
                <c:pt idx="10542" formatCode="General">
                  <c:v>-5.0176421761399199E-2</c:v>
                </c:pt>
                <c:pt idx="10543" formatCode="General">
                  <c:v>-4.4096924867723798E-2</c:v>
                </c:pt>
                <c:pt idx="10544" formatCode="General">
                  <c:v>-4.1540889963567501E-2</c:v>
                </c:pt>
                <c:pt idx="10545" formatCode="General">
                  <c:v>-4.1037301066556398E-2</c:v>
                </c:pt>
                <c:pt idx="10546" formatCode="General">
                  <c:v>-4.1172960762346403E-2</c:v>
                </c:pt>
                <c:pt idx="10547" formatCode="General">
                  <c:v>-4.2152504211643502E-2</c:v>
                </c:pt>
                <c:pt idx="10548" formatCode="General">
                  <c:v>-4.4090669035116797E-2</c:v>
                </c:pt>
                <c:pt idx="10549" formatCode="General">
                  <c:v>-4.6245764481389E-2</c:v>
                </c:pt>
                <c:pt idx="10550" formatCode="General">
                  <c:v>-4.7371123557804103E-2</c:v>
                </c:pt>
                <c:pt idx="10551" formatCode="General">
                  <c:v>-4.6836220709893003E-2</c:v>
                </c:pt>
                <c:pt idx="10552" formatCode="General">
                  <c:v>-4.4253703907125602E-2</c:v>
                </c:pt>
                <c:pt idx="10553" formatCode="General">
                  <c:v>-3.97856315888667E-2</c:v>
                </c:pt>
                <c:pt idx="10554" formatCode="General">
                  <c:v>-3.3589288209353002E-2</c:v>
                </c:pt>
                <c:pt idx="10555" formatCode="General">
                  <c:v>-2.4673024945010998E-2</c:v>
                </c:pt>
                <c:pt idx="10556" formatCode="General">
                  <c:v>-1.2596329053099599E-2</c:v>
                </c:pt>
                <c:pt idx="10557" formatCode="General">
                  <c:v>2.0376420363155102E-3</c:v>
                </c:pt>
                <c:pt idx="10558" formatCode="General">
                  <c:v>1.8402261224498801E-2</c:v>
                </c:pt>
                <c:pt idx="10559" formatCode="General">
                  <c:v>3.6372797155231597E-2</c:v>
                </c:pt>
                <c:pt idx="10560" formatCode="General">
                  <c:v>5.58559366419384E-2</c:v>
                </c:pt>
                <c:pt idx="10561" formatCode="General">
                  <c:v>7.6727029614745396E-2</c:v>
                </c:pt>
                <c:pt idx="10562" formatCode="General">
                  <c:v>9.8423423130134302E-2</c:v>
                </c:pt>
                <c:pt idx="10563" formatCode="General">
                  <c:v>0.120172727391201</c:v>
                </c:pt>
                <c:pt idx="10564" formatCode="General">
                  <c:v>0.140856416718672</c:v>
                </c:pt>
                <c:pt idx="10565" formatCode="General">
                  <c:v>0.15968682653862901</c:v>
                </c:pt>
                <c:pt idx="10566" formatCode="General">
                  <c:v>0.17655794071238201</c:v>
                </c:pt>
                <c:pt idx="10567" formatCode="General">
                  <c:v>0.19126560054457101</c:v>
                </c:pt>
                <c:pt idx="10568" formatCode="General">
                  <c:v>0.204312991508316</c:v>
                </c:pt>
                <c:pt idx="10569" formatCode="General">
                  <c:v>0.21626151289442699</c:v>
                </c:pt>
                <c:pt idx="10570" formatCode="General">
                  <c:v>0.227250796166165</c:v>
                </c:pt>
                <c:pt idx="10571" formatCode="General">
                  <c:v>0.237117350465407</c:v>
                </c:pt>
                <c:pt idx="10572" formatCode="General">
                  <c:v>0.24582389227217299</c:v>
                </c:pt>
                <c:pt idx="10573" formatCode="General">
                  <c:v>0.25268601100301102</c:v>
                </c:pt>
                <c:pt idx="10574" formatCode="General">
                  <c:v>0.25678513740217201</c:v>
                </c:pt>
                <c:pt idx="10575" formatCode="General">
                  <c:v>0.25893801561172702</c:v>
                </c:pt>
                <c:pt idx="10576" formatCode="General">
                  <c:v>0.260734518819145</c:v>
                </c:pt>
                <c:pt idx="10577" formatCode="General">
                  <c:v>0.263287312065484</c:v>
                </c:pt>
                <c:pt idx="10578" formatCode="General">
                  <c:v>0.26626135748775798</c:v>
                </c:pt>
                <c:pt idx="10579" formatCode="General">
                  <c:v>0.26893268651541002</c:v>
                </c:pt>
                <c:pt idx="10580" formatCode="General">
                  <c:v>0.271165567502475</c:v>
                </c:pt>
                <c:pt idx="10581" formatCode="General">
                  <c:v>0.272884956383452</c:v>
                </c:pt>
                <c:pt idx="10582" formatCode="General">
                  <c:v>0.27374848217790299</c:v>
                </c:pt>
                <c:pt idx="10583" formatCode="General">
                  <c:v>0.27382446514506198</c:v>
                </c:pt>
                <c:pt idx="10584" formatCode="General">
                  <c:v>0.27455447513855402</c:v>
                </c:pt>
                <c:pt idx="10585" formatCode="General">
                  <c:v>0.27674864680508299</c:v>
                </c:pt>
                <c:pt idx="10586" formatCode="General">
                  <c:v>0.27901357033253499</c:v>
                </c:pt>
                <c:pt idx="10587" formatCode="General">
                  <c:v>0.27939993200277702</c:v>
                </c:pt>
                <c:pt idx="10588" formatCode="General">
                  <c:v>0.27782756171065798</c:v>
                </c:pt>
                <c:pt idx="10589" formatCode="General">
                  <c:v>0.275056798751595</c:v>
                </c:pt>
                <c:pt idx="10590" formatCode="General">
                  <c:v>0.27104835894687601</c:v>
                </c:pt>
                <c:pt idx="10591" formatCode="General">
                  <c:v>0.266716269825098</c:v>
                </c:pt>
                <c:pt idx="10592" formatCode="General">
                  <c:v>0.263136006434736</c:v>
                </c:pt>
                <c:pt idx="10593" formatCode="General">
                  <c:v>0.26025464455511799</c:v>
                </c:pt>
                <c:pt idx="10594" formatCode="General">
                  <c:v>0.25756848239186098</c:v>
                </c:pt>
                <c:pt idx="10595" formatCode="General">
                  <c:v>0.25479405711540198</c:v>
                </c:pt>
                <c:pt idx="10596" formatCode="General">
                  <c:v>0.25193902712935701</c:v>
                </c:pt>
                <c:pt idx="10597" formatCode="General">
                  <c:v>0.24866649062721499</c:v>
                </c:pt>
                <c:pt idx="10598" formatCode="General">
                  <c:v>0.24490199481693001</c:v>
                </c:pt>
                <c:pt idx="10599" formatCode="General">
                  <c:v>0.24085125245467401</c:v>
                </c:pt>
                <c:pt idx="10600" formatCode="General">
                  <c:v>0.23668599727341499</c:v>
                </c:pt>
                <c:pt idx="10601" formatCode="General">
                  <c:v>0.233251962827867</c:v>
                </c:pt>
                <c:pt idx="10602" formatCode="General">
                  <c:v>0.230918347291237</c:v>
                </c:pt>
                <c:pt idx="10603" formatCode="General">
                  <c:v>0.22834857279056001</c:v>
                </c:pt>
                <c:pt idx="10604" formatCode="General">
                  <c:v>0.22353281940153999</c:v>
                </c:pt>
                <c:pt idx="10605" formatCode="General">
                  <c:v>0.21628374021421501</c:v>
                </c:pt>
                <c:pt idx="10606" formatCode="General">
                  <c:v>0.207931670055375</c:v>
                </c:pt>
                <c:pt idx="10607" formatCode="General">
                  <c:v>0.19959218488828101</c:v>
                </c:pt>
                <c:pt idx="10608" formatCode="General">
                  <c:v>0.19273862815791001</c:v>
                </c:pt>
                <c:pt idx="10609" formatCode="General">
                  <c:v>0.18827962813015101</c:v>
                </c:pt>
                <c:pt idx="10610" formatCode="General">
                  <c:v>0.18491391430284099</c:v>
                </c:pt>
                <c:pt idx="10611" formatCode="General">
                  <c:v>0.18107914993709401</c:v>
                </c:pt>
                <c:pt idx="10612" formatCode="General">
                  <c:v>0.17690662090606099</c:v>
                </c:pt>
                <c:pt idx="10613" formatCode="General">
                  <c:v>0.17324597882636</c:v>
                </c:pt>
                <c:pt idx="10614" formatCode="General">
                  <c:v>0.16947169519056901</c:v>
                </c:pt>
                <c:pt idx="10615" formatCode="General">
                  <c:v>0.165190879689606</c:v>
                </c:pt>
                <c:pt idx="10616" formatCode="General">
                  <c:v>0.16123111723076999</c:v>
                </c:pt>
                <c:pt idx="10617" formatCode="General">
                  <c:v>0.15789701628323399</c:v>
                </c:pt>
                <c:pt idx="10618" formatCode="General">
                  <c:v>0.15549793178832</c:v>
                </c:pt>
                <c:pt idx="10619" formatCode="General">
                  <c:v>0.15477534366069101</c:v>
                </c:pt>
                <c:pt idx="10620" formatCode="General">
                  <c:v>0.15540594014437301</c:v>
                </c:pt>
                <c:pt idx="10621" formatCode="General">
                  <c:v>0.15747316633997899</c:v>
                </c:pt>
                <c:pt idx="10622" formatCode="General">
                  <c:v>0.16159999125433999</c:v>
                </c:pt>
                <c:pt idx="10623" formatCode="General">
                  <c:v>0.16781239978770199</c:v>
                </c:pt>
                <c:pt idx="10624" formatCode="General">
                  <c:v>0.17604457250578301</c:v>
                </c:pt>
                <c:pt idx="10625" formatCode="General">
                  <c:v>0.185485521786106</c:v>
                </c:pt>
                <c:pt idx="10626" formatCode="General">
                  <c:v>0.19526988767285</c:v>
                </c:pt>
                <c:pt idx="10627" formatCode="General">
                  <c:v>0.20469250620087601</c:v>
                </c:pt>
                <c:pt idx="10628" formatCode="General">
                  <c:v>0.214006347084784</c:v>
                </c:pt>
                <c:pt idx="10629" formatCode="General">
                  <c:v>0.22239943439554499</c:v>
                </c:pt>
                <c:pt idx="10630" formatCode="General">
                  <c:v>0.22806592378424201</c:v>
                </c:pt>
                <c:pt idx="10631" formatCode="General">
                  <c:v>0.23063233001682401</c:v>
                </c:pt>
                <c:pt idx="10632" formatCode="General">
                  <c:v>0.23151071365645201</c:v>
                </c:pt>
                <c:pt idx="10633" formatCode="General">
                  <c:v>0.23185665828282401</c:v>
                </c:pt>
                <c:pt idx="10634" formatCode="General">
                  <c:v>0.23117727085574999</c:v>
                </c:pt>
                <c:pt idx="10635" formatCode="General">
                  <c:v>0.22938305945618501</c:v>
                </c:pt>
                <c:pt idx="10636" formatCode="General">
                  <c:v>0.22618943480265899</c:v>
                </c:pt>
                <c:pt idx="10637" formatCode="General">
                  <c:v>0.22118313256414501</c:v>
                </c:pt>
                <c:pt idx="10638" formatCode="General">
                  <c:v>0.214456502581263</c:v>
                </c:pt>
                <c:pt idx="10639" formatCode="General">
                  <c:v>0.20709719107998201</c:v>
                </c:pt>
                <c:pt idx="10640" formatCode="General">
                  <c:v>0.199643232613053</c:v>
                </c:pt>
                <c:pt idx="10641" formatCode="General">
                  <c:v>0.191854549640668</c:v>
                </c:pt>
                <c:pt idx="10642" formatCode="General">
                  <c:v>0.18451013865569801</c:v>
                </c:pt>
                <c:pt idx="10643" formatCode="General">
                  <c:v>0.17871805588181899</c:v>
                </c:pt>
                <c:pt idx="10644" formatCode="General">
                  <c:v>0.175455483587411</c:v>
                </c:pt>
                <c:pt idx="10645" formatCode="General">
                  <c:v>0.17463324036830699</c:v>
                </c:pt>
                <c:pt idx="10646" formatCode="General">
                  <c:v>0.175316452650566</c:v>
                </c:pt>
                <c:pt idx="10647" formatCode="General">
                  <c:v>0.17699452599212001</c:v>
                </c:pt>
                <c:pt idx="10648" formatCode="General">
                  <c:v>0.178920819119325</c:v>
                </c:pt>
                <c:pt idx="10649" formatCode="General">
                  <c:v>0.18074228138512199</c:v>
                </c:pt>
                <c:pt idx="10650" formatCode="General">
                  <c:v>0.18314312452204801</c:v>
                </c:pt>
                <c:pt idx="10651" formatCode="General">
                  <c:v>0.186588476079601</c:v>
                </c:pt>
                <c:pt idx="10652" formatCode="General">
                  <c:v>0.19096592131044099</c:v>
                </c:pt>
                <c:pt idx="10653" formatCode="General">
                  <c:v>0.195593667067403</c:v>
                </c:pt>
                <c:pt idx="10654" formatCode="General">
                  <c:v>0.20041626020087799</c:v>
                </c:pt>
                <c:pt idx="10655" formatCode="General">
                  <c:v>0.20516039592601501</c:v>
                </c:pt>
                <c:pt idx="10656" formatCode="General">
                  <c:v>0.209025134510887</c:v>
                </c:pt>
                <c:pt idx="10657" formatCode="General">
                  <c:v>0.21108725457115399</c:v>
                </c:pt>
                <c:pt idx="10658" formatCode="General">
                  <c:v>0.21069564598443</c:v>
                </c:pt>
                <c:pt idx="10659" formatCode="General">
                  <c:v>0.20805374201141899</c:v>
                </c:pt>
                <c:pt idx="10660" formatCode="General">
                  <c:v>0.20320573472499601</c:v>
                </c:pt>
                <c:pt idx="10661" formatCode="General">
                  <c:v>0.19644753713166399</c:v>
                </c:pt>
                <c:pt idx="10662" formatCode="General">
                  <c:v>0.188158041510816</c:v>
                </c:pt>
                <c:pt idx="10663" formatCode="General">
                  <c:v>0.178661052881287</c:v>
                </c:pt>
                <c:pt idx="10664" formatCode="General">
                  <c:v>0.17009665916036501</c:v>
                </c:pt>
                <c:pt idx="10665" formatCode="General">
                  <c:v>0.16404395457557899</c:v>
                </c:pt>
                <c:pt idx="10666" formatCode="General">
                  <c:v>0.15977530951858099</c:v>
                </c:pt>
                <c:pt idx="10667" formatCode="General">
                  <c:v>0.15612974428983201</c:v>
                </c:pt>
                <c:pt idx="10668" formatCode="General">
                  <c:v>0.15231519035014901</c:v>
                </c:pt>
                <c:pt idx="10669" formatCode="General">
                  <c:v>0.148906286444391</c:v>
                </c:pt>
                <c:pt idx="10670" formatCode="General">
                  <c:v>0.14683877628806</c:v>
                </c:pt>
                <c:pt idx="10671" formatCode="General">
                  <c:v>0.14624108781226899</c:v>
                </c:pt>
                <c:pt idx="10672" formatCode="General">
                  <c:v>0.14677175919886701</c:v>
                </c:pt>
                <c:pt idx="10673" formatCode="General">
                  <c:v>0.14913627964860601</c:v>
                </c:pt>
                <c:pt idx="10674" formatCode="General">
                  <c:v>0.152460190981663</c:v>
                </c:pt>
                <c:pt idx="10675" formatCode="General">
                  <c:v>0.15431022194316699</c:v>
                </c:pt>
                <c:pt idx="10676" formatCode="General">
                  <c:v>0.155322304897139</c:v>
                </c:pt>
                <c:pt idx="10677" formatCode="General">
                  <c:v>0.15707795318877199</c:v>
                </c:pt>
                <c:pt idx="10678" formatCode="General">
                  <c:v>0.15921863826746299</c:v>
                </c:pt>
                <c:pt idx="10679" formatCode="General">
                  <c:v>0.162122611680766</c:v>
                </c:pt>
                <c:pt idx="10680" formatCode="General">
                  <c:v>0.16586615255109199</c:v>
                </c:pt>
                <c:pt idx="10681" formatCode="General">
                  <c:v>0.16903792172225801</c:v>
                </c:pt>
                <c:pt idx="10682" formatCode="General">
                  <c:v>0.17145733408990499</c:v>
                </c:pt>
                <c:pt idx="10683" formatCode="General">
                  <c:v>0.17273563790412899</c:v>
                </c:pt>
                <c:pt idx="10684" formatCode="General">
                  <c:v>0.17190867143087499</c:v>
                </c:pt>
                <c:pt idx="10685" formatCode="General">
                  <c:v>0.16883272046310799</c:v>
                </c:pt>
                <c:pt idx="10686" formatCode="General">
                  <c:v>0.163397474050199</c:v>
                </c:pt>
                <c:pt idx="10687" formatCode="General">
                  <c:v>0.155149083582001</c:v>
                </c:pt>
                <c:pt idx="10688" formatCode="General">
                  <c:v>0.14415606347236401</c:v>
                </c:pt>
                <c:pt idx="10689" formatCode="General">
                  <c:v>0.13132345369527301</c:v>
                </c:pt>
                <c:pt idx="10690" formatCode="General">
                  <c:v>0.118083098284491</c:v>
                </c:pt>
                <c:pt idx="10691" formatCode="General">
                  <c:v>0.10500375342941599</c:v>
                </c:pt>
                <c:pt idx="10692" formatCode="General">
                  <c:v>9.1310025143909304E-2</c:v>
                </c:pt>
                <c:pt idx="10693" formatCode="General">
                  <c:v>7.6608102993112298E-2</c:v>
                </c:pt>
                <c:pt idx="10694" formatCode="General">
                  <c:v>6.15322155923358E-2</c:v>
                </c:pt>
                <c:pt idx="10695" formatCode="General">
                  <c:v>4.7152564864666E-2</c:v>
                </c:pt>
                <c:pt idx="10696" formatCode="General">
                  <c:v>3.50781289197441E-2</c:v>
                </c:pt>
                <c:pt idx="10697" formatCode="General">
                  <c:v>2.5295766498119699E-2</c:v>
                </c:pt>
                <c:pt idx="10698" formatCode="General">
                  <c:v>1.6949913601712899E-2</c:v>
                </c:pt>
                <c:pt idx="10699" formatCode="General">
                  <c:v>9.36785724351334E-3</c:v>
                </c:pt>
                <c:pt idx="10700" formatCode="General">
                  <c:v>2.0960812646472001E-3</c:v>
                </c:pt>
                <c:pt idx="10701" formatCode="General">
                  <c:v>-4.1166210615710399E-3</c:v>
                </c:pt>
                <c:pt idx="10702" formatCode="General">
                  <c:v>-8.2475306375334092E-3</c:v>
                </c:pt>
                <c:pt idx="10703" formatCode="General">
                  <c:v>-9.8294632543445004E-3</c:v>
                </c:pt>
                <c:pt idx="10704" formatCode="General">
                  <c:v>-9.1875557284446102E-3</c:v>
                </c:pt>
                <c:pt idx="10705" formatCode="General">
                  <c:v>-6.1285334684030301E-3</c:v>
                </c:pt>
                <c:pt idx="10706" formatCode="General">
                  <c:v>-1.0065018267197601E-3</c:v>
                </c:pt>
                <c:pt idx="10707" formatCode="General">
                  <c:v>5.5964273954900202E-3</c:v>
                </c:pt>
                <c:pt idx="10708" formatCode="General">
                  <c:v>1.36579809421971E-2</c:v>
                </c:pt>
                <c:pt idx="10709" formatCode="General">
                  <c:v>2.2535048959427699E-2</c:v>
                </c:pt>
                <c:pt idx="10710" formatCode="General">
                  <c:v>3.1743174422669503E-2</c:v>
                </c:pt>
                <c:pt idx="10711" formatCode="General">
                  <c:v>4.1521782386576001E-2</c:v>
                </c:pt>
                <c:pt idx="10712" formatCode="General">
                  <c:v>5.11621831997034E-2</c:v>
                </c:pt>
                <c:pt idx="10713" formatCode="General">
                  <c:v>5.9537470416154002E-2</c:v>
                </c:pt>
                <c:pt idx="10714" formatCode="General">
                  <c:v>6.6930187311091696E-2</c:v>
                </c:pt>
                <c:pt idx="10715" formatCode="General">
                  <c:v>7.3658931809856207E-2</c:v>
                </c:pt>
                <c:pt idx="10716" formatCode="General">
                  <c:v>7.8867500596914594E-2</c:v>
                </c:pt>
                <c:pt idx="10717" formatCode="General">
                  <c:v>8.1226620724206305E-2</c:v>
                </c:pt>
                <c:pt idx="10718" formatCode="General">
                  <c:v>7.94049811372117E-2</c:v>
                </c:pt>
                <c:pt idx="10719" formatCode="General">
                  <c:v>7.2705907248132098E-2</c:v>
                </c:pt>
                <c:pt idx="10720" formatCode="General">
                  <c:v>6.1606168694118897E-2</c:v>
                </c:pt>
                <c:pt idx="10721" formatCode="General">
                  <c:v>4.7500263002652997E-2</c:v>
                </c:pt>
                <c:pt idx="10722" formatCode="General">
                  <c:v>3.1112684154151301E-2</c:v>
                </c:pt>
                <c:pt idx="10723" formatCode="General">
                  <c:v>1.1578803233300501E-2</c:v>
                </c:pt>
                <c:pt idx="10724" formatCode="General">
                  <c:v>-1.0954961599473199E-2</c:v>
                </c:pt>
                <c:pt idx="10725" formatCode="General">
                  <c:v>-3.51037067814709E-2</c:v>
                </c:pt>
                <c:pt idx="10726" formatCode="General">
                  <c:v>-6.0239062384367201E-2</c:v>
                </c:pt>
                <c:pt idx="10727" formatCode="General">
                  <c:v>-8.5733392038009296E-2</c:v>
                </c:pt>
                <c:pt idx="10728" formatCode="General">
                  <c:v>-0.109815831934404</c:v>
                </c:pt>
                <c:pt idx="10729" formatCode="General">
                  <c:v>-0.13106841552058199</c:v>
                </c:pt>
                <c:pt idx="10730" formatCode="General">
                  <c:v>-0.148610266192399</c:v>
                </c:pt>
                <c:pt idx="10731" formatCode="General">
                  <c:v>-0.162380037563051</c:v>
                </c:pt>
                <c:pt idx="10732" formatCode="General">
                  <c:v>-0.172420435885868</c:v>
                </c:pt>
                <c:pt idx="10733" formatCode="General">
                  <c:v>-0.17789200754350201</c:v>
                </c:pt>
                <c:pt idx="10734" formatCode="General">
                  <c:v>-0.179350073535291</c:v>
                </c:pt>
                <c:pt idx="10735" formatCode="General">
                  <c:v>-0.177902351692099</c:v>
                </c:pt>
                <c:pt idx="10736" formatCode="General">
                  <c:v>-0.17480600789480999</c:v>
                </c:pt>
                <c:pt idx="10737" formatCode="General">
                  <c:v>-0.17147647674080499</c:v>
                </c:pt>
                <c:pt idx="10738" formatCode="General">
                  <c:v>-0.16787670449146599</c:v>
                </c:pt>
                <c:pt idx="10739" formatCode="General">
                  <c:v>-0.16399855802816601</c:v>
                </c:pt>
                <c:pt idx="10740" formatCode="General">
                  <c:v>-0.16095448992168401</c:v>
                </c:pt>
                <c:pt idx="10741" formatCode="General">
                  <c:v>-0.159469486235393</c:v>
                </c:pt>
                <c:pt idx="10742" formatCode="General">
                  <c:v>-0.159549513560058</c:v>
                </c:pt>
                <c:pt idx="10743" formatCode="General">
                  <c:v>-0.16106517888466901</c:v>
                </c:pt>
                <c:pt idx="10744" formatCode="General">
                  <c:v>-0.163211187473389</c:v>
                </c:pt>
                <c:pt idx="10745" formatCode="General">
                  <c:v>-0.16511367223357001</c:v>
                </c:pt>
                <c:pt idx="10746" formatCode="General">
                  <c:v>-0.16693776389281301</c:v>
                </c:pt>
                <c:pt idx="10747" formatCode="General">
                  <c:v>-0.168558734011337</c:v>
                </c:pt>
                <c:pt idx="10748" formatCode="General">
                  <c:v>-0.16958264012056601</c:v>
                </c:pt>
                <c:pt idx="10749" formatCode="General">
                  <c:v>-0.17007931808678001</c:v>
                </c:pt>
                <c:pt idx="10750" formatCode="General">
                  <c:v>-0.17036193884011699</c:v>
                </c:pt>
                <c:pt idx="10751" formatCode="General">
                  <c:v>-0.17070609295171599</c:v>
                </c:pt>
                <c:pt idx="10752" formatCode="General">
                  <c:v>-0.171154730978157</c:v>
                </c:pt>
                <c:pt idx="10753" formatCode="General">
                  <c:v>-0.17164087069157399</c:v>
                </c:pt>
                <c:pt idx="10754" formatCode="General">
                  <c:v>-0.17345004882147599</c:v>
                </c:pt>
                <c:pt idx="10755" formatCode="General">
                  <c:v>-0.17889177207902701</c:v>
                </c:pt>
                <c:pt idx="10756" formatCode="General">
                  <c:v>-0.187921794999413</c:v>
                </c:pt>
                <c:pt idx="10757" formatCode="General">
                  <c:v>-0.19809491616452199</c:v>
                </c:pt>
                <c:pt idx="10758" formatCode="General">
                  <c:v>-0.208037056404415</c:v>
                </c:pt>
                <c:pt idx="10759" formatCode="General">
                  <c:v>-0.217929660722576</c:v>
                </c:pt>
                <c:pt idx="10760" formatCode="General">
                  <c:v>-0.22735324384063399</c:v>
                </c:pt>
                <c:pt idx="10761" formatCode="General">
                  <c:v>-0.23624354888419899</c:v>
                </c:pt>
                <c:pt idx="10762" formatCode="General">
                  <c:v>-0.24537816828169501</c:v>
                </c:pt>
                <c:pt idx="10763" formatCode="General">
                  <c:v>-0.25474793182688799</c:v>
                </c:pt>
                <c:pt idx="10764" formatCode="General">
                  <c:v>-0.26429476296084697</c:v>
                </c:pt>
                <c:pt idx="10765" formatCode="General">
                  <c:v>-0.27400226884790702</c:v>
                </c:pt>
                <c:pt idx="10766" formatCode="General">
                  <c:v>-0.28312628691903502</c:v>
                </c:pt>
                <c:pt idx="10767" formatCode="General">
                  <c:v>-0.29143451579361301</c:v>
                </c:pt>
                <c:pt idx="10768" formatCode="General">
                  <c:v>-0.29829139403626298</c:v>
                </c:pt>
                <c:pt idx="10769" formatCode="General">
                  <c:v>-0.303290633873952</c:v>
                </c:pt>
                <c:pt idx="10770" formatCode="General">
                  <c:v>-0.30737023848334599</c:v>
                </c:pt>
                <c:pt idx="10771" formatCode="General">
                  <c:v>-0.31049442833221302</c:v>
                </c:pt>
                <c:pt idx="10772" formatCode="General">
                  <c:v>-0.31257525953739901</c:v>
                </c:pt>
                <c:pt idx="10773" formatCode="General">
                  <c:v>-0.31409607564105901</c:v>
                </c:pt>
                <c:pt idx="10774" formatCode="General">
                  <c:v>-0.314270837924783</c:v>
                </c:pt>
                <c:pt idx="10775" formatCode="General">
                  <c:v>-0.31221622666460902</c:v>
                </c:pt>
                <c:pt idx="10776" formatCode="General">
                  <c:v>-0.30788061525363702</c:v>
                </c:pt>
                <c:pt idx="10777" formatCode="General">
                  <c:v>-0.301715169169889</c:v>
                </c:pt>
                <c:pt idx="10778" formatCode="General">
                  <c:v>-0.29473624018981798</c:v>
                </c:pt>
                <c:pt idx="10779" formatCode="General">
                  <c:v>-0.28782227233376301</c:v>
                </c:pt>
                <c:pt idx="10780" formatCode="General">
                  <c:v>-0.28133513777089397</c:v>
                </c:pt>
                <c:pt idx="10781" formatCode="General">
                  <c:v>-0.276000076010605</c:v>
                </c:pt>
                <c:pt idx="10782" formatCode="General">
                  <c:v>-0.27164713814720198</c:v>
                </c:pt>
                <c:pt idx="10783" formatCode="General">
                  <c:v>-0.26709019793962802</c:v>
                </c:pt>
                <c:pt idx="10784" formatCode="General">
                  <c:v>-0.262006151126916</c:v>
                </c:pt>
                <c:pt idx="10785" formatCode="General">
                  <c:v>-0.25806890650407499</c:v>
                </c:pt>
                <c:pt idx="10786" formatCode="General">
                  <c:v>-0.25636779865192899</c:v>
                </c:pt>
                <c:pt idx="10787" formatCode="General">
                  <c:v>-0.25527385016166598</c:v>
                </c:pt>
                <c:pt idx="10788" formatCode="General">
                  <c:v>-0.25360729213709199</c:v>
                </c:pt>
                <c:pt idx="10789" formatCode="General">
                  <c:v>-0.25208297438010102</c:v>
                </c:pt>
                <c:pt idx="10790" formatCode="General">
                  <c:v>-0.25214393290834203</c:v>
                </c:pt>
                <c:pt idx="10791" formatCode="General">
                  <c:v>-0.25463552908676401</c:v>
                </c:pt>
                <c:pt idx="10792" formatCode="General">
                  <c:v>-0.25873821990290602</c:v>
                </c:pt>
                <c:pt idx="10793" formatCode="General">
                  <c:v>-0.26279924998444598</c:v>
                </c:pt>
                <c:pt idx="10794" formatCode="General">
                  <c:v>-0.26578395262266302</c:v>
                </c:pt>
                <c:pt idx="10795" formatCode="General">
                  <c:v>-0.26718692320402798</c:v>
                </c:pt>
                <c:pt idx="10796" formatCode="General">
                  <c:v>-0.266701055757322</c:v>
                </c:pt>
                <c:pt idx="10797" formatCode="General">
                  <c:v>-0.26400258927637399</c:v>
                </c:pt>
                <c:pt idx="10798" formatCode="General">
                  <c:v>-0.25914327959850703</c:v>
                </c:pt>
                <c:pt idx="10799" formatCode="General">
                  <c:v>-0.25288381238118401</c:v>
                </c:pt>
                <c:pt idx="10800" formatCode="General">
                  <c:v>-0.2465467579341</c:v>
                </c:pt>
                <c:pt idx="10801" formatCode="General">
                  <c:v>-0.240302674498998</c:v>
                </c:pt>
                <c:pt idx="10802" formatCode="General">
                  <c:v>-0.23377478819455599</c:v>
                </c:pt>
                <c:pt idx="10803" formatCode="General">
                  <c:v>-0.227081307376506</c:v>
                </c:pt>
                <c:pt idx="10804" formatCode="General">
                  <c:v>-0.21984366047194401</c:v>
                </c:pt>
                <c:pt idx="10805" formatCode="General">
                  <c:v>-0.21196208710690401</c:v>
                </c:pt>
                <c:pt idx="10806" formatCode="General">
                  <c:v>-0.203980691150424</c:v>
                </c:pt>
                <c:pt idx="10807" formatCode="General">
                  <c:v>-0.196219552935641</c:v>
                </c:pt>
                <c:pt idx="10808" formatCode="General">
                  <c:v>-0.188410376683525</c:v>
                </c:pt>
                <c:pt idx="10809" formatCode="General">
                  <c:v>-0.18171225917457901</c:v>
                </c:pt>
                <c:pt idx="10810" formatCode="General">
                  <c:v>-0.17700436572426401</c:v>
                </c:pt>
                <c:pt idx="10811" formatCode="General">
                  <c:v>-0.17333041577205199</c:v>
                </c:pt>
                <c:pt idx="10812" formatCode="General">
                  <c:v>-0.170407659056587</c:v>
                </c:pt>
                <c:pt idx="10813" formatCode="General">
                  <c:v>-0.167708841645755</c:v>
                </c:pt>
                <c:pt idx="10814" formatCode="General">
                  <c:v>-0.16493347131562899</c:v>
                </c:pt>
                <c:pt idx="10815" formatCode="General">
                  <c:v>-0.16239693917756401</c:v>
                </c:pt>
                <c:pt idx="10816" formatCode="General">
                  <c:v>-0.15978702794069899</c:v>
                </c:pt>
                <c:pt idx="10817" formatCode="General">
                  <c:v>-0.15672526318358099</c:v>
                </c:pt>
                <c:pt idx="10818" formatCode="General">
                  <c:v>-0.152516796192637</c:v>
                </c:pt>
                <c:pt idx="10819" formatCode="General">
                  <c:v>-0.14658042726724399</c:v>
                </c:pt>
                <c:pt idx="10820" formatCode="General">
                  <c:v>-0.13945583660758801</c:v>
                </c:pt>
                <c:pt idx="10821" formatCode="General">
                  <c:v>-0.13069999198145901</c:v>
                </c:pt>
                <c:pt idx="10822" formatCode="General">
                  <c:v>-0.11888724980649699</c:v>
                </c:pt>
                <c:pt idx="10823" formatCode="General">
                  <c:v>-0.104286664626178</c:v>
                </c:pt>
                <c:pt idx="10824" formatCode="General">
                  <c:v>-8.8204308929906799E-2</c:v>
                </c:pt>
                <c:pt idx="10825" formatCode="General">
                  <c:v>-7.1367116988756293E-2</c:v>
                </c:pt>
                <c:pt idx="10826" formatCode="General">
                  <c:v>-5.4125795048834101E-2</c:v>
                </c:pt>
                <c:pt idx="10827" formatCode="General">
                  <c:v>-3.6256247857061497E-2</c:v>
                </c:pt>
                <c:pt idx="10828" formatCode="General">
                  <c:v>-1.7164438901186001E-2</c:v>
                </c:pt>
                <c:pt idx="10829" formatCode="General">
                  <c:v>2.30559058067156E-3</c:v>
                </c:pt>
                <c:pt idx="10830" formatCode="General">
                  <c:v>2.0539446635489698E-2</c:v>
                </c:pt>
                <c:pt idx="10831" formatCode="General">
                  <c:v>3.78962935450982E-2</c:v>
                </c:pt>
                <c:pt idx="10832" formatCode="General">
                  <c:v>5.53262303514633E-2</c:v>
                </c:pt>
                <c:pt idx="10833" formatCode="General">
                  <c:v>7.2280910631063899E-2</c:v>
                </c:pt>
                <c:pt idx="10834" formatCode="General">
                  <c:v>8.6985188169870303E-2</c:v>
                </c:pt>
                <c:pt idx="10835" formatCode="General">
                  <c:v>9.8122426540440802E-2</c:v>
                </c:pt>
                <c:pt idx="10836" formatCode="General">
                  <c:v>0.10622659437918799</c:v>
                </c:pt>
                <c:pt idx="10837" formatCode="General">
                  <c:v>0.11215065249051</c:v>
                </c:pt>
                <c:pt idx="10838" formatCode="General">
                  <c:v>0.11592880285453599</c:v>
                </c:pt>
                <c:pt idx="10839" formatCode="General">
                  <c:v>0.11711951283654801</c:v>
                </c:pt>
                <c:pt idx="10840" formatCode="General">
                  <c:v>0.11520658588913001</c:v>
                </c:pt>
                <c:pt idx="10841" formatCode="General">
                  <c:v>0.11036295293366</c:v>
                </c:pt>
                <c:pt idx="10842" formatCode="General">
                  <c:v>0.10326557176973</c:v>
                </c:pt>
                <c:pt idx="10843" formatCode="General">
                  <c:v>9.4153802723502794E-2</c:v>
                </c:pt>
                <c:pt idx="10844" formatCode="General">
                  <c:v>8.4509946095178798E-2</c:v>
                </c:pt>
                <c:pt idx="10845" formatCode="General">
                  <c:v>7.6567476975240398E-2</c:v>
                </c:pt>
                <c:pt idx="10846" formatCode="General">
                  <c:v>7.0455003441908498E-2</c:v>
                </c:pt>
                <c:pt idx="10847" formatCode="General">
                  <c:v>6.5323107754569301E-2</c:v>
                </c:pt>
                <c:pt idx="10848" formatCode="General">
                  <c:v>6.18520949017018E-2</c:v>
                </c:pt>
                <c:pt idx="10849" formatCode="General">
                  <c:v>6.1024962236294E-2</c:v>
                </c:pt>
                <c:pt idx="10850" formatCode="General">
                  <c:v>6.2248325272754E-2</c:v>
                </c:pt>
                <c:pt idx="10851" formatCode="General">
                  <c:v>6.43028169956711E-2</c:v>
                </c:pt>
                <c:pt idx="10852" formatCode="General">
                  <c:v>6.6716302817959802E-2</c:v>
                </c:pt>
                <c:pt idx="10853" formatCode="General">
                  <c:v>6.9361364470197598E-2</c:v>
                </c:pt>
                <c:pt idx="10854" formatCode="General">
                  <c:v>7.2478863618294101E-2</c:v>
                </c:pt>
                <c:pt idx="10855" formatCode="General">
                  <c:v>7.6456068065418298E-2</c:v>
                </c:pt>
                <c:pt idx="10856" formatCode="General">
                  <c:v>8.1831270191922698E-2</c:v>
                </c:pt>
                <c:pt idx="10857" formatCode="General">
                  <c:v>8.9412416563764502E-2</c:v>
                </c:pt>
                <c:pt idx="10858" formatCode="General">
                  <c:v>9.9134305309349802E-2</c:v>
                </c:pt>
                <c:pt idx="10859" formatCode="General">
                  <c:v>0.111499367945262</c:v>
                </c:pt>
                <c:pt idx="10860" formatCode="General">
                  <c:v>0.12733789245149599</c:v>
                </c:pt>
                <c:pt idx="10861" formatCode="General">
                  <c:v>0.145567007212838</c:v>
                </c:pt>
                <c:pt idx="10862" formatCode="General">
                  <c:v>0.16425115067601501</c:v>
                </c:pt>
                <c:pt idx="10863" formatCode="General">
                  <c:v>0.18224851662501401</c:v>
                </c:pt>
                <c:pt idx="10864" formatCode="General">
                  <c:v>0.198817380934838</c:v>
                </c:pt>
                <c:pt idx="10865" formatCode="General">
                  <c:v>0.21219760285598799</c:v>
                </c:pt>
                <c:pt idx="10866" formatCode="General">
                  <c:v>0.22182727692922399</c:v>
                </c:pt>
                <c:pt idx="10867" formatCode="General">
                  <c:v>0.22882060266218801</c:v>
                </c:pt>
                <c:pt idx="10868" formatCode="General">
                  <c:v>0.23326543385352699</c:v>
                </c:pt>
                <c:pt idx="10869" formatCode="General">
                  <c:v>0.23465769286140101</c:v>
                </c:pt>
                <c:pt idx="10870" formatCode="General">
                  <c:v>0.232100325136573</c:v>
                </c:pt>
                <c:pt idx="10871" formatCode="General">
                  <c:v>0.22498986763450499</c:v>
                </c:pt>
                <c:pt idx="10872" formatCode="General">
                  <c:v>0.21315169589242999</c:v>
                </c:pt>
                <c:pt idx="10873" formatCode="General">
                  <c:v>0.197292004345061</c:v>
                </c:pt>
                <c:pt idx="10874" formatCode="General">
                  <c:v>0.17934621173743601</c:v>
                </c:pt>
                <c:pt idx="10875" formatCode="General">
                  <c:v>0.16111380946625101</c:v>
                </c:pt>
                <c:pt idx="10876" formatCode="General">
                  <c:v>0.14415856274949501</c:v>
                </c:pt>
                <c:pt idx="10877" formatCode="General">
                  <c:v>0.128985652915974</c:v>
                </c:pt>
                <c:pt idx="10878" formatCode="General">
                  <c:v>0.115148832855529</c:v>
                </c:pt>
                <c:pt idx="10879" formatCode="General">
                  <c:v>0.102620059229242</c:v>
                </c:pt>
                <c:pt idx="10880" formatCode="General">
                  <c:v>9.23618804659464E-2</c:v>
                </c:pt>
                <c:pt idx="10881" formatCode="General">
                  <c:v>8.62154497458925E-2</c:v>
                </c:pt>
                <c:pt idx="10882" formatCode="General">
                  <c:v>8.50558013803943E-2</c:v>
                </c:pt>
                <c:pt idx="10883" formatCode="General">
                  <c:v>8.8202332014856402E-2</c:v>
                </c:pt>
                <c:pt idx="10884" formatCode="General">
                  <c:v>9.4319799777324104E-2</c:v>
                </c:pt>
                <c:pt idx="10885" formatCode="General">
                  <c:v>0.10331420097165001</c:v>
                </c:pt>
                <c:pt idx="10886" formatCode="General">
                  <c:v>0.115796299749784</c:v>
                </c:pt>
                <c:pt idx="10887" formatCode="General">
                  <c:v>0.13165212353023301</c:v>
                </c:pt>
                <c:pt idx="10888" formatCode="General">
                  <c:v>0.150838398979739</c:v>
                </c:pt>
                <c:pt idx="10889" formatCode="General">
                  <c:v>0.172725141466853</c:v>
                </c:pt>
                <c:pt idx="10890" formatCode="General">
                  <c:v>0.19616480520184801</c:v>
                </c:pt>
                <c:pt idx="10891" formatCode="General">
                  <c:v>0.21985409047504101</c:v>
                </c:pt>
                <c:pt idx="10892" formatCode="General">
                  <c:v>0.242545107086937</c:v>
                </c:pt>
                <c:pt idx="10893" formatCode="General">
                  <c:v>0.26302704961067302</c:v>
                </c:pt>
                <c:pt idx="10894" formatCode="General">
                  <c:v>0.28019230875696699</c:v>
                </c:pt>
                <c:pt idx="10895" formatCode="General">
                  <c:v>0.29380094796677397</c:v>
                </c:pt>
                <c:pt idx="10896" formatCode="General">
                  <c:v>0.304220806214753</c:v>
                </c:pt>
                <c:pt idx="10897" formatCode="General">
                  <c:v>0.311023453120926</c:v>
                </c:pt>
                <c:pt idx="10898" formatCode="General">
                  <c:v>0.31346810035496703</c:v>
                </c:pt>
                <c:pt idx="10899" formatCode="General">
                  <c:v>0.311586582545959</c:v>
                </c:pt>
                <c:pt idx="10900" formatCode="General">
                  <c:v>0.30636328088722597</c:v>
                </c:pt>
                <c:pt idx="10901" formatCode="General">
                  <c:v>0.300490270152943</c:v>
                </c:pt>
                <c:pt idx="10902" formatCode="General">
                  <c:v>0.29592178438397598</c:v>
                </c:pt>
                <c:pt idx="10903" formatCode="General">
                  <c:v>0.29228333348796398</c:v>
                </c:pt>
                <c:pt idx="10904" formatCode="General">
                  <c:v>0.28838981781343398</c:v>
                </c:pt>
                <c:pt idx="10905" formatCode="General">
                  <c:v>0.28381903617339799</c:v>
                </c:pt>
                <c:pt idx="10906" formatCode="General">
                  <c:v>0.279684082128492</c:v>
                </c:pt>
                <c:pt idx="10907" formatCode="General">
                  <c:v>0.27663529118758801</c:v>
                </c:pt>
                <c:pt idx="10908" formatCode="General">
                  <c:v>0.27418609943015898</c:v>
                </c:pt>
                <c:pt idx="10909" formatCode="General">
                  <c:v>0.27234173897048902</c:v>
                </c:pt>
                <c:pt idx="10910" formatCode="General">
                  <c:v>0.27073936722521103</c:v>
                </c:pt>
                <c:pt idx="10911" formatCode="General">
                  <c:v>0.26904161993445902</c:v>
                </c:pt>
                <c:pt idx="10912" formatCode="General">
                  <c:v>0.26776495359389602</c:v>
                </c:pt>
                <c:pt idx="10913" formatCode="General">
                  <c:v>0.26703711877439701</c:v>
                </c:pt>
                <c:pt idx="10914" formatCode="General">
                  <c:v>0.26614424965128303</c:v>
                </c:pt>
                <c:pt idx="10915" formatCode="General">
                  <c:v>0.26475836968330002</c:v>
                </c:pt>
                <c:pt idx="10916" formatCode="General">
                  <c:v>0.26343005772361699</c:v>
                </c:pt>
                <c:pt idx="10917" formatCode="General">
                  <c:v>0.26215258374521799</c:v>
                </c:pt>
                <c:pt idx="10918" formatCode="General">
                  <c:v>0.26090122534669302</c:v>
                </c:pt>
                <c:pt idx="10919" formatCode="General">
                  <c:v>0.25922396408696702</c:v>
                </c:pt>
                <c:pt idx="10920" formatCode="General">
                  <c:v>0.25719804444177202</c:v>
                </c:pt>
                <c:pt idx="10921" formatCode="General">
                  <c:v>0.25541078584437599</c:v>
                </c:pt>
                <c:pt idx="10922" formatCode="General">
                  <c:v>0.25334604992194998</c:v>
                </c:pt>
                <c:pt idx="10923" formatCode="General">
                  <c:v>0.25046454188456602</c:v>
                </c:pt>
                <c:pt idx="10924" formatCode="General">
                  <c:v>0.24722488487095401</c:v>
                </c:pt>
                <c:pt idx="10925" formatCode="General">
                  <c:v>0.24384404341112301</c:v>
                </c:pt>
                <c:pt idx="10926" formatCode="General">
                  <c:v>0.240257330501528</c:v>
                </c:pt>
                <c:pt idx="10927" formatCode="General">
                  <c:v>0.23759733148717799</c:v>
                </c:pt>
                <c:pt idx="10928" formatCode="General">
                  <c:v>0.23626303947994601</c:v>
                </c:pt>
                <c:pt idx="10929" formatCode="General">
                  <c:v>0.235092525260892</c:v>
                </c:pt>
                <c:pt idx="10930" formatCode="General">
                  <c:v>0.23286545422775301</c:v>
                </c:pt>
                <c:pt idx="10931" formatCode="General">
                  <c:v>0.23036059558761701</c:v>
                </c:pt>
                <c:pt idx="10932" formatCode="General">
                  <c:v>0.22939199051474901</c:v>
                </c:pt>
                <c:pt idx="10933" formatCode="General">
                  <c:v>0.22975922380406399</c:v>
                </c:pt>
                <c:pt idx="10934" formatCode="General">
                  <c:v>0.229934604319254</c:v>
                </c:pt>
                <c:pt idx="10935" formatCode="General">
                  <c:v>0.22890456929525699</c:v>
                </c:pt>
                <c:pt idx="10936" formatCode="General">
                  <c:v>0.22661496616610499</c:v>
                </c:pt>
                <c:pt idx="10937" formatCode="General">
                  <c:v>0.22403930730280999</c:v>
                </c:pt>
                <c:pt idx="10938" formatCode="General">
                  <c:v>0.221794562463906</c:v>
                </c:pt>
                <c:pt idx="10939" formatCode="General">
                  <c:v>0.21996601666468399</c:v>
                </c:pt>
                <c:pt idx="10940" formatCode="General">
                  <c:v>0.21801839211052301</c:v>
                </c:pt>
                <c:pt idx="10941" formatCode="General">
                  <c:v>0.215096256560495</c:v>
                </c:pt>
                <c:pt idx="10942" formatCode="General">
                  <c:v>0.21183054131929999</c:v>
                </c:pt>
                <c:pt idx="10943" formatCode="General">
                  <c:v>0.209206270939227</c:v>
                </c:pt>
                <c:pt idx="10944" formatCode="General">
                  <c:v>0.20663090550910901</c:v>
                </c:pt>
                <c:pt idx="10945" formatCode="General">
                  <c:v>0.20433831622832099</c:v>
                </c:pt>
                <c:pt idx="10946" formatCode="General">
                  <c:v>0.20356410283276899</c:v>
                </c:pt>
                <c:pt idx="10947" formatCode="General">
                  <c:v>0.20425085018161701</c:v>
                </c:pt>
                <c:pt idx="10948" formatCode="General">
                  <c:v>0.20458700340784999</c:v>
                </c:pt>
                <c:pt idx="10949" formatCode="General">
                  <c:v>0.203400719578327</c:v>
                </c:pt>
                <c:pt idx="10950" formatCode="General">
                  <c:v>0.20138193293328799</c:v>
                </c:pt>
                <c:pt idx="10951" formatCode="General">
                  <c:v>0.199018652915461</c:v>
                </c:pt>
                <c:pt idx="10952" formatCode="General">
                  <c:v>0.19721765660719701</c:v>
                </c:pt>
                <c:pt idx="10953" formatCode="General">
                  <c:v>0.19658075530382199</c:v>
                </c:pt>
                <c:pt idx="10954" formatCode="General">
                  <c:v>0.196991757818713</c:v>
                </c:pt>
                <c:pt idx="10955" formatCode="General">
                  <c:v>0.19796826884872301</c:v>
                </c:pt>
                <c:pt idx="10956" formatCode="General">
                  <c:v>0.198221886631814</c:v>
                </c:pt>
                <c:pt idx="10957" formatCode="General">
                  <c:v>0.19711852326492699</c:v>
                </c:pt>
                <c:pt idx="10958" formatCode="General">
                  <c:v>0.19581013998156099</c:v>
                </c:pt>
                <c:pt idx="10959" formatCode="General">
                  <c:v>0.195517323812085</c:v>
                </c:pt>
                <c:pt idx="10960" formatCode="General">
                  <c:v>0.19527728951321199</c:v>
                </c:pt>
                <c:pt idx="10961" formatCode="General">
                  <c:v>0.19434684164153301</c:v>
                </c:pt>
                <c:pt idx="10962" formatCode="General">
                  <c:v>0.19293777250323399</c:v>
                </c:pt>
                <c:pt idx="10963" formatCode="General">
                  <c:v>0.191233266538203</c:v>
                </c:pt>
                <c:pt idx="10964" formatCode="General">
                  <c:v>0.18989763215345401</c:v>
                </c:pt>
                <c:pt idx="10965" formatCode="General">
                  <c:v>0.188550792312764</c:v>
                </c:pt>
                <c:pt idx="10966" formatCode="General">
                  <c:v>0.18652521074421699</c:v>
                </c:pt>
                <c:pt idx="10967" formatCode="General">
                  <c:v>0.184264127258912</c:v>
                </c:pt>
                <c:pt idx="10968" formatCode="General">
                  <c:v>0.18209597938557001</c:v>
                </c:pt>
                <c:pt idx="10969" formatCode="General">
                  <c:v>0.17954014473483601</c:v>
                </c:pt>
                <c:pt idx="10970" formatCode="General">
                  <c:v>0.174972292654831</c:v>
                </c:pt>
                <c:pt idx="10971" formatCode="General">
                  <c:v>0.16705079234513301</c:v>
                </c:pt>
                <c:pt idx="10972" formatCode="General">
                  <c:v>0.15640282706184799</c:v>
                </c:pt>
                <c:pt idx="10973" formatCode="General">
                  <c:v>0.14358211064501</c:v>
                </c:pt>
                <c:pt idx="10974" formatCode="General">
                  <c:v>0.128330624074949</c:v>
                </c:pt>
                <c:pt idx="10975" formatCode="General">
                  <c:v>0.111618337661616</c:v>
                </c:pt>
                <c:pt idx="10976" formatCode="General">
                  <c:v>9.4458594162395604E-2</c:v>
                </c:pt>
                <c:pt idx="10977" formatCode="General">
                  <c:v>7.6147532784002603E-2</c:v>
                </c:pt>
                <c:pt idx="10978" formatCode="General">
                  <c:v>5.6790119623829301E-2</c:v>
                </c:pt>
                <c:pt idx="10979" formatCode="General">
                  <c:v>3.7736487684905999E-2</c:v>
                </c:pt>
                <c:pt idx="10980" formatCode="General">
                  <c:v>1.89530268420567E-2</c:v>
                </c:pt>
                <c:pt idx="10981" formatCode="General">
                  <c:v>1.38173134011374E-4</c:v>
                </c:pt>
                <c:pt idx="10982" formatCode="General">
                  <c:v>-1.8743893427032799E-2</c:v>
                </c:pt>
                <c:pt idx="10983" formatCode="General">
                  <c:v>-3.7278608085759002E-2</c:v>
                </c:pt>
                <c:pt idx="10984" formatCode="General">
                  <c:v>-5.4125759933427199E-2</c:v>
                </c:pt>
                <c:pt idx="10985" formatCode="General">
                  <c:v>-6.8209197510149797E-2</c:v>
                </c:pt>
                <c:pt idx="10986" formatCode="General">
                  <c:v>-7.8414281812951306E-2</c:v>
                </c:pt>
                <c:pt idx="10987" formatCode="General">
                  <c:v>-8.4455237900386698E-2</c:v>
                </c:pt>
                <c:pt idx="10988" formatCode="General">
                  <c:v>-8.6585594003068395E-2</c:v>
                </c:pt>
                <c:pt idx="10989" formatCode="General">
                  <c:v>-8.4712052579446598E-2</c:v>
                </c:pt>
                <c:pt idx="10990" formatCode="General">
                  <c:v>-7.9706207960743597E-2</c:v>
                </c:pt>
                <c:pt idx="10991" formatCode="General">
                  <c:v>-7.2679724293115006E-2</c:v>
                </c:pt>
                <c:pt idx="10992" formatCode="General">
                  <c:v>-6.4989660629175605E-2</c:v>
                </c:pt>
                <c:pt idx="10993" formatCode="General">
                  <c:v>-5.7654277407160101E-2</c:v>
                </c:pt>
                <c:pt idx="10994" formatCode="General">
                  <c:v>-4.9631442654078699E-2</c:v>
                </c:pt>
                <c:pt idx="10995" formatCode="General">
                  <c:v>-4.0473012606061197E-2</c:v>
                </c:pt>
                <c:pt idx="10996" formatCode="General">
                  <c:v>-3.0595093399006498E-2</c:v>
                </c:pt>
                <c:pt idx="10997" formatCode="General">
                  <c:v>-2.0186440669291299E-2</c:v>
                </c:pt>
                <c:pt idx="10998" formatCode="General">
                  <c:v>-1.0474082644286601E-2</c:v>
                </c:pt>
                <c:pt idx="10999" formatCode="General">
                  <c:v>-3.3434852192659801E-3</c:v>
                </c:pt>
                <c:pt idx="11000" formatCode="General">
                  <c:v>4.1313610906910502E-4</c:v>
                </c:pt>
                <c:pt idx="11001" formatCode="General">
                  <c:v>2.02622379649358E-3</c:v>
                </c:pt>
                <c:pt idx="11002" formatCode="General">
                  <c:v>3.0859749734920101E-3</c:v>
                </c:pt>
                <c:pt idx="11003" formatCode="General">
                  <c:v>3.4175586681096E-3</c:v>
                </c:pt>
                <c:pt idx="11004" formatCode="General">
                  <c:v>1.70433963281229E-3</c:v>
                </c:pt>
                <c:pt idx="11005" formatCode="General">
                  <c:v>-2.0021335966249002E-3</c:v>
                </c:pt>
                <c:pt idx="11006" formatCode="General">
                  <c:v>-6.9849938002494397E-3</c:v>
                </c:pt>
                <c:pt idx="11007" formatCode="General">
                  <c:v>-1.36742114762868E-2</c:v>
                </c:pt>
                <c:pt idx="11008" formatCode="General">
                  <c:v>-2.2428470436140199E-2</c:v>
                </c:pt>
                <c:pt idx="11009" formatCode="General">
                  <c:v>-3.1863505040868802E-2</c:v>
                </c:pt>
                <c:pt idx="11010" formatCode="General">
                  <c:v>-4.0826600612658401E-2</c:v>
                </c:pt>
                <c:pt idx="11011" formatCode="General">
                  <c:v>-4.9583823328913999E-2</c:v>
                </c:pt>
                <c:pt idx="11012" formatCode="General">
                  <c:v>-5.8031191547746303E-2</c:v>
                </c:pt>
                <c:pt idx="11013" formatCode="General">
                  <c:v>-6.5975045592383305E-2</c:v>
                </c:pt>
                <c:pt idx="11014" formatCode="General">
                  <c:v>-7.4112268905127801E-2</c:v>
                </c:pt>
                <c:pt idx="11015" formatCode="General">
                  <c:v>-8.2774302381522002E-2</c:v>
                </c:pt>
                <c:pt idx="11016" formatCode="General">
                  <c:v>-9.1399996033647304E-2</c:v>
                </c:pt>
                <c:pt idx="11017" formatCode="General">
                  <c:v>-9.9946724657220307E-2</c:v>
                </c:pt>
                <c:pt idx="11018" formatCode="General">
                  <c:v>-0.108207500325135</c:v>
                </c:pt>
                <c:pt idx="11019" formatCode="General">
                  <c:v>-0.11580463615040799</c:v>
                </c:pt>
                <c:pt idx="11020" formatCode="General">
                  <c:v>-0.122767815901468</c:v>
                </c:pt>
                <c:pt idx="11021" formatCode="General">
                  <c:v>-0.127988529940846</c:v>
                </c:pt>
                <c:pt idx="11022" formatCode="General">
                  <c:v>-0.13181690209038799</c:v>
                </c:pt>
                <c:pt idx="11023" formatCode="General">
                  <c:v>-0.13584514162014899</c:v>
                </c:pt>
                <c:pt idx="11024" formatCode="General">
                  <c:v>-0.13989023728328101</c:v>
                </c:pt>
                <c:pt idx="11025" formatCode="General">
                  <c:v>-0.142805938370661</c:v>
                </c:pt>
                <c:pt idx="11026" formatCode="General">
                  <c:v>-0.144869790525717</c:v>
                </c:pt>
                <c:pt idx="11027" formatCode="General">
                  <c:v>-0.147908307251327</c:v>
                </c:pt>
                <c:pt idx="11028" formatCode="General">
                  <c:v>-0.15217570571008801</c:v>
                </c:pt>
                <c:pt idx="11029" formatCode="General">
                  <c:v>-0.15672106888646001</c:v>
                </c:pt>
                <c:pt idx="11030" formatCode="General">
                  <c:v>-0.161272984143047</c:v>
                </c:pt>
                <c:pt idx="11031" formatCode="General">
                  <c:v>-0.165883003003749</c:v>
                </c:pt>
                <c:pt idx="11032" formatCode="General">
                  <c:v>-0.16989552802685701</c:v>
                </c:pt>
                <c:pt idx="11033" formatCode="General">
                  <c:v>-0.17382536733057599</c:v>
                </c:pt>
                <c:pt idx="11034" formatCode="General">
                  <c:v>-0.17780963836636199</c:v>
                </c:pt>
                <c:pt idx="11035" formatCode="General">
                  <c:v>-0.18091571820109301</c:v>
                </c:pt>
                <c:pt idx="11036" formatCode="General">
                  <c:v>-0.183387158153581</c:v>
                </c:pt>
                <c:pt idx="11037" formatCode="General">
                  <c:v>-0.18542907105470099</c:v>
                </c:pt>
                <c:pt idx="11038" formatCode="General">
                  <c:v>-0.18760534561266901</c:v>
                </c:pt>
                <c:pt idx="11039" formatCode="General">
                  <c:v>-0.18968212563717601</c:v>
                </c:pt>
                <c:pt idx="11040" formatCode="General">
                  <c:v>-0.19079318689119201</c:v>
                </c:pt>
                <c:pt idx="11041" formatCode="General">
                  <c:v>-0.191208878884077</c:v>
                </c:pt>
                <c:pt idx="11042" formatCode="General">
                  <c:v>-0.19204205290982199</c:v>
                </c:pt>
                <c:pt idx="11043" formatCode="General">
                  <c:v>-0.193672785087699</c:v>
                </c:pt>
                <c:pt idx="11044" formatCode="General">
                  <c:v>-0.19531473870275401</c:v>
                </c:pt>
                <c:pt idx="11045" formatCode="General">
                  <c:v>-0.19637979920538901</c:v>
                </c:pt>
                <c:pt idx="11046" formatCode="General">
                  <c:v>-0.19747911561185799</c:v>
                </c:pt>
                <c:pt idx="11047" formatCode="General">
                  <c:v>-0.199784573890292</c:v>
                </c:pt>
                <c:pt idx="11048" formatCode="General">
                  <c:v>-0.20380945878612799</c:v>
                </c:pt>
                <c:pt idx="11049" formatCode="General">
                  <c:v>-0.21006704599797801</c:v>
                </c:pt>
                <c:pt idx="11050" formatCode="General">
                  <c:v>-0.218364029924981</c:v>
                </c:pt>
                <c:pt idx="11051" formatCode="General">
                  <c:v>-0.227939007310135</c:v>
                </c:pt>
                <c:pt idx="11052" formatCode="General">
                  <c:v>-0.238742079291618</c:v>
                </c:pt>
                <c:pt idx="11053" formatCode="General">
                  <c:v>-0.25074170967164899</c:v>
                </c:pt>
                <c:pt idx="11054" formatCode="General">
                  <c:v>-0.26300695189134499</c:v>
                </c:pt>
                <c:pt idx="11055" formatCode="General">
                  <c:v>-0.27521465346665303</c:v>
                </c:pt>
                <c:pt idx="11056" formatCode="General">
                  <c:v>-0.28687181086699698</c:v>
                </c:pt>
                <c:pt idx="11057" formatCode="General">
                  <c:v>-0.29697274950429298</c:v>
                </c:pt>
                <c:pt idx="11058" formatCode="General">
                  <c:v>-0.30522631889978602</c:v>
                </c:pt>
                <c:pt idx="11059" formatCode="General">
                  <c:v>-0.31121761124938102</c:v>
                </c:pt>
                <c:pt idx="11060" formatCode="General">
                  <c:v>-0.31347427758045898</c:v>
                </c:pt>
                <c:pt idx="11061" formatCode="General">
                  <c:v>-0.31162275665247402</c:v>
                </c:pt>
                <c:pt idx="11062" formatCode="General">
                  <c:v>-0.307046189626065</c:v>
                </c:pt>
                <c:pt idx="11063" formatCode="General">
                  <c:v>-0.30066238823581098</c:v>
                </c:pt>
                <c:pt idx="11064" formatCode="General">
                  <c:v>-0.29357928207890099</c:v>
                </c:pt>
                <c:pt idx="11065" formatCode="General">
                  <c:v>-0.28604321413512401</c:v>
                </c:pt>
                <c:pt idx="11066" formatCode="General">
                  <c:v>-0.27793816602932297</c:v>
                </c:pt>
                <c:pt idx="11067" formatCode="General">
                  <c:v>-0.27101091232199498</c:v>
                </c:pt>
                <c:pt idx="11068" formatCode="General">
                  <c:v>-0.26668385875619799</c:v>
                </c:pt>
                <c:pt idx="11069" formatCode="General">
                  <c:v>-0.264818005529665</c:v>
                </c:pt>
                <c:pt idx="11070" formatCode="General">
                  <c:v>-0.26492903131822898</c:v>
                </c:pt>
                <c:pt idx="11071" formatCode="General">
                  <c:v>-0.26629989218008798</c:v>
                </c:pt>
                <c:pt idx="11072" formatCode="General">
                  <c:v>-0.26826630104445398</c:v>
                </c:pt>
                <c:pt idx="11073" formatCode="General">
                  <c:v>-0.27033320676020101</c:v>
                </c:pt>
                <c:pt idx="11074" formatCode="General">
                  <c:v>-0.27190526470275</c:v>
                </c:pt>
                <c:pt idx="11075" formatCode="General">
                  <c:v>-0.273418633085037</c:v>
                </c:pt>
                <c:pt idx="11076" formatCode="General">
                  <c:v>-0.27445697894757998</c:v>
                </c:pt>
                <c:pt idx="11077" formatCode="General">
                  <c:v>-0.27459329134850802</c:v>
                </c:pt>
                <c:pt idx="11078" formatCode="General">
                  <c:v>-0.27375600886106699</c:v>
                </c:pt>
                <c:pt idx="11079" formatCode="General">
                  <c:v>-0.27104028403450797</c:v>
                </c:pt>
                <c:pt idx="11080" formatCode="General">
                  <c:v>-0.26711263156207898</c:v>
                </c:pt>
                <c:pt idx="11081" formatCode="General">
                  <c:v>-0.26263524275889999</c:v>
                </c:pt>
                <c:pt idx="11082" formatCode="General">
                  <c:v>-0.256867250990165</c:v>
                </c:pt>
                <c:pt idx="11083" formatCode="General">
                  <c:v>-0.248792474494298</c:v>
                </c:pt>
                <c:pt idx="11084" formatCode="General">
                  <c:v>-0.238803693860977</c:v>
                </c:pt>
                <c:pt idx="11085" formatCode="General">
                  <c:v>-0.22817586808895299</c:v>
                </c:pt>
                <c:pt idx="11086" formatCode="General">
                  <c:v>-0.217908888089171</c:v>
                </c:pt>
                <c:pt idx="11087" formatCode="General">
                  <c:v>-0.207904472789847</c:v>
                </c:pt>
                <c:pt idx="11088" formatCode="General">
                  <c:v>-0.19742697416730801</c:v>
                </c:pt>
                <c:pt idx="11089" formatCode="General">
                  <c:v>-0.18682861987340599</c:v>
                </c:pt>
                <c:pt idx="11090" formatCode="General">
                  <c:v>-0.17652413183447899</c:v>
                </c:pt>
                <c:pt idx="11091" formatCode="General">
                  <c:v>-0.16681370145780799</c:v>
                </c:pt>
                <c:pt idx="11092" formatCode="General">
                  <c:v>-0.15914040069681201</c:v>
                </c:pt>
                <c:pt idx="11093" formatCode="General">
                  <c:v>-0.15450754475290299</c:v>
                </c:pt>
                <c:pt idx="11094" formatCode="General">
                  <c:v>-0.15255724723563599</c:v>
                </c:pt>
                <c:pt idx="11095" formatCode="General">
                  <c:v>-0.15346439981002699</c:v>
                </c:pt>
                <c:pt idx="11096" formatCode="General">
                  <c:v>-0.157529477549016</c:v>
                </c:pt>
                <c:pt idx="11097" formatCode="General">
                  <c:v>-0.16387790650477099</c:v>
                </c:pt>
                <c:pt idx="11098" formatCode="General">
                  <c:v>-0.17144817941526799</c:v>
                </c:pt>
                <c:pt idx="11099" formatCode="General">
                  <c:v>-0.17971213422059801</c:v>
                </c:pt>
                <c:pt idx="11100" formatCode="General">
                  <c:v>-0.18891341571363601</c:v>
                </c:pt>
                <c:pt idx="11101" formatCode="General">
                  <c:v>-0.19891744805660799</c:v>
                </c:pt>
                <c:pt idx="11102" formatCode="General">
                  <c:v>-0.20849653231557</c:v>
                </c:pt>
                <c:pt idx="11103" formatCode="General">
                  <c:v>-0.21614673024358699</c:v>
                </c:pt>
                <c:pt idx="11104" formatCode="General">
                  <c:v>-0.22129503862342001</c:v>
                </c:pt>
                <c:pt idx="11105" formatCode="General">
                  <c:v>-0.22367467313661299</c:v>
                </c:pt>
                <c:pt idx="11106" formatCode="General">
                  <c:v>-0.22277795525060301</c:v>
                </c:pt>
                <c:pt idx="11107" formatCode="General">
                  <c:v>-0.21951694686709</c:v>
                </c:pt>
                <c:pt idx="11108" formatCode="General">
                  <c:v>-0.214542769083157</c:v>
                </c:pt>
                <c:pt idx="11109" formatCode="General">
                  <c:v>-0.206867084204444</c:v>
                </c:pt>
                <c:pt idx="11110" formatCode="General">
                  <c:v>-0.19718047566258101</c:v>
                </c:pt>
                <c:pt idx="11111" formatCode="General">
                  <c:v>-0.18740317090157499</c:v>
                </c:pt>
                <c:pt idx="11112" formatCode="General">
                  <c:v>-0.17834096766763699</c:v>
                </c:pt>
                <c:pt idx="11113" formatCode="General">
                  <c:v>-0.17010582600639701</c:v>
                </c:pt>
                <c:pt idx="11114" formatCode="General">
                  <c:v>-0.16280518118184301</c:v>
                </c:pt>
                <c:pt idx="11115" formatCode="General">
                  <c:v>-0.15691707919089401</c:v>
                </c:pt>
                <c:pt idx="11116" formatCode="General">
                  <c:v>-0.15256842684934799</c:v>
                </c:pt>
                <c:pt idx="11117" formatCode="General">
                  <c:v>-0.149404760551612</c:v>
                </c:pt>
                <c:pt idx="11118" formatCode="General">
                  <c:v>-0.14654784351424599</c:v>
                </c:pt>
                <c:pt idx="11119" formatCode="General">
                  <c:v>-0.143290785313404</c:v>
                </c:pt>
                <c:pt idx="11120" formatCode="General">
                  <c:v>-0.13955922082607899</c:v>
                </c:pt>
                <c:pt idx="11121" formatCode="General">
                  <c:v>-0.134926408923666</c:v>
                </c:pt>
                <c:pt idx="11122" formatCode="General">
                  <c:v>-0.12919801111291099</c:v>
                </c:pt>
                <c:pt idx="11123" formatCode="General">
                  <c:v>-0.122784963043854</c:v>
                </c:pt>
                <c:pt idx="11124" formatCode="General">
                  <c:v>-0.116242048606005</c:v>
                </c:pt>
                <c:pt idx="11125" formatCode="General">
                  <c:v>-0.110187075463797</c:v>
                </c:pt>
                <c:pt idx="11126" formatCode="General">
                  <c:v>-0.10494197809072001</c:v>
                </c:pt>
                <c:pt idx="11127" formatCode="General">
                  <c:v>-9.9922013682488806E-2</c:v>
                </c:pt>
                <c:pt idx="11128" formatCode="General">
                  <c:v>-9.5093128051641496E-2</c:v>
                </c:pt>
                <c:pt idx="11129" formatCode="General">
                  <c:v>-9.1257217040578403E-2</c:v>
                </c:pt>
                <c:pt idx="11130" formatCode="General">
                  <c:v>-8.8417471025392103E-2</c:v>
                </c:pt>
                <c:pt idx="11131" formatCode="General">
                  <c:v>-8.63643629969605E-2</c:v>
                </c:pt>
                <c:pt idx="11132" formatCode="General">
                  <c:v>-8.5667517739261206E-2</c:v>
                </c:pt>
                <c:pt idx="11133" formatCode="General">
                  <c:v>-8.68505747462677E-2</c:v>
                </c:pt>
                <c:pt idx="11134" formatCode="General">
                  <c:v>-8.9119033264770303E-2</c:v>
                </c:pt>
                <c:pt idx="11135" formatCode="General">
                  <c:v>-9.1615707105583796E-2</c:v>
                </c:pt>
                <c:pt idx="11136" formatCode="General">
                  <c:v>-9.4293827530778307E-2</c:v>
                </c:pt>
                <c:pt idx="11137" formatCode="General">
                  <c:v>-9.7918663312670406E-2</c:v>
                </c:pt>
                <c:pt idx="11138" formatCode="General">
                  <c:v>-0.10249545758315901</c:v>
                </c:pt>
                <c:pt idx="11139" formatCode="General">
                  <c:v>-0.10702267102781</c:v>
                </c:pt>
                <c:pt idx="11140" formatCode="General">
                  <c:v>-0.11010281696100201</c:v>
                </c:pt>
                <c:pt idx="11141" formatCode="General">
                  <c:v>-0.111274270821238</c:v>
                </c:pt>
                <c:pt idx="11142" formatCode="General">
                  <c:v>-0.11125518617651101</c:v>
                </c:pt>
                <c:pt idx="11143" formatCode="General">
                  <c:v>-0.109930088561211</c:v>
                </c:pt>
                <c:pt idx="11144" formatCode="General">
                  <c:v>-0.10765770152835701</c:v>
                </c:pt>
                <c:pt idx="11145" formatCode="General">
                  <c:v>-0.10452903129406101</c:v>
                </c:pt>
                <c:pt idx="11146" formatCode="General">
                  <c:v>-0.100538823803908</c:v>
                </c:pt>
                <c:pt idx="11147" formatCode="General">
                  <c:v>-9.5483647520170703E-2</c:v>
                </c:pt>
                <c:pt idx="11148" formatCode="General">
                  <c:v>-8.8523241583106205E-2</c:v>
                </c:pt>
                <c:pt idx="11149" formatCode="General">
                  <c:v>-7.9117847804850705E-2</c:v>
                </c:pt>
                <c:pt idx="11150" formatCode="General">
                  <c:v>-6.7067635077925805E-2</c:v>
                </c:pt>
                <c:pt idx="11151" formatCode="General">
                  <c:v>-5.2840963165422403E-2</c:v>
                </c:pt>
                <c:pt idx="11152" formatCode="General">
                  <c:v>-3.7487674144845697E-2</c:v>
                </c:pt>
                <c:pt idx="11153" formatCode="General">
                  <c:v>-2.2030023093355399E-2</c:v>
                </c:pt>
                <c:pt idx="11154" formatCode="General">
                  <c:v>-7.0893760848336996E-3</c:v>
                </c:pt>
                <c:pt idx="11155" formatCode="General">
                  <c:v>6.00118769323777E-3</c:v>
                </c:pt>
                <c:pt idx="11156" formatCode="General">
                  <c:v>1.7069450176623101E-2</c:v>
                </c:pt>
                <c:pt idx="11157" formatCode="General">
                  <c:v>2.69977447118257E-2</c:v>
                </c:pt>
                <c:pt idx="11158" formatCode="General">
                  <c:v>3.5209647471810698E-2</c:v>
                </c:pt>
                <c:pt idx="11159" formatCode="General">
                  <c:v>4.1179468500921697E-2</c:v>
                </c:pt>
                <c:pt idx="11160" formatCode="General">
                  <c:v>4.5352822773091397E-2</c:v>
                </c:pt>
                <c:pt idx="11161" formatCode="General">
                  <c:v>4.8210634835640503E-2</c:v>
                </c:pt>
                <c:pt idx="11162" formatCode="General">
                  <c:v>4.9761308191590102E-2</c:v>
                </c:pt>
                <c:pt idx="11163" formatCode="General">
                  <c:v>5.0738251130572502E-2</c:v>
                </c:pt>
                <c:pt idx="11164" formatCode="General">
                  <c:v>5.2395290112354401E-2</c:v>
                </c:pt>
                <c:pt idx="11165" formatCode="General">
                  <c:v>5.4989714056812002E-2</c:v>
                </c:pt>
                <c:pt idx="11166" formatCode="General">
                  <c:v>5.8230875365386903E-2</c:v>
                </c:pt>
                <c:pt idx="11167" formatCode="General">
                  <c:v>6.1877244815235301E-2</c:v>
                </c:pt>
                <c:pt idx="11168" formatCode="General">
                  <c:v>6.62126290212664E-2</c:v>
                </c:pt>
                <c:pt idx="11169" formatCode="General">
                  <c:v>7.1355415097417205E-2</c:v>
                </c:pt>
                <c:pt idx="11170" formatCode="General">
                  <c:v>7.7029247754362998E-2</c:v>
                </c:pt>
                <c:pt idx="11171" formatCode="General">
                  <c:v>8.2773891280559495E-2</c:v>
                </c:pt>
                <c:pt idx="11172" formatCode="General">
                  <c:v>8.8386265868027905E-2</c:v>
                </c:pt>
                <c:pt idx="11173" formatCode="General">
                  <c:v>9.3826075176559998E-2</c:v>
                </c:pt>
                <c:pt idx="11174" formatCode="General">
                  <c:v>9.8521252427136399E-2</c:v>
                </c:pt>
                <c:pt idx="11175" formatCode="General">
                  <c:v>0.103020480570803</c:v>
                </c:pt>
                <c:pt idx="11176" formatCode="General">
                  <c:v>0.107778178990699</c:v>
                </c:pt>
                <c:pt idx="11177" formatCode="General">
                  <c:v>0.112507444478229</c:v>
                </c:pt>
                <c:pt idx="11178" formatCode="General">
                  <c:v>0.117102383634671</c:v>
                </c:pt>
                <c:pt idx="11179" formatCode="General">
                  <c:v>0.12179464811167</c:v>
                </c:pt>
                <c:pt idx="11180" formatCode="General">
                  <c:v>0.12743884596878699</c:v>
                </c:pt>
                <c:pt idx="11181" formatCode="General">
                  <c:v>0.133611778386557</c:v>
                </c:pt>
                <c:pt idx="11182" formatCode="General">
                  <c:v>0.13934461985391</c:v>
                </c:pt>
                <c:pt idx="11183" formatCode="General">
                  <c:v>0.144710023806431</c:v>
                </c:pt>
                <c:pt idx="11184" formatCode="General">
                  <c:v>0.15006458236269299</c:v>
                </c:pt>
                <c:pt idx="11185" formatCode="General">
                  <c:v>0.15581234178483999</c:v>
                </c:pt>
                <c:pt idx="11186" formatCode="General">
                  <c:v>0.162907578060906</c:v>
                </c:pt>
                <c:pt idx="11187" formatCode="General">
                  <c:v>0.171504330620696</c:v>
                </c:pt>
                <c:pt idx="11188" formatCode="General">
                  <c:v>0.18074019651388301</c:v>
                </c:pt>
                <c:pt idx="11189" formatCode="General">
                  <c:v>0.19048058455171399</c:v>
                </c:pt>
                <c:pt idx="11190" formatCode="General">
                  <c:v>0.200340217849233</c:v>
                </c:pt>
                <c:pt idx="11191" formatCode="General">
                  <c:v>0.209769323695225</c:v>
                </c:pt>
                <c:pt idx="11192" formatCode="General">
                  <c:v>0.21886023347668601</c:v>
                </c:pt>
                <c:pt idx="11193" formatCode="General">
                  <c:v>0.227713280016244</c:v>
                </c:pt>
                <c:pt idx="11194" formatCode="General">
                  <c:v>0.23665894411754601</c:v>
                </c:pt>
                <c:pt idx="11195" formatCode="General">
                  <c:v>0.245861451826173</c:v>
                </c:pt>
                <c:pt idx="11196" formatCode="General">
                  <c:v>0.25537628082465302</c:v>
                </c:pt>
                <c:pt idx="11197" formatCode="General">
                  <c:v>0.26402223366914701</c:v>
                </c:pt>
                <c:pt idx="11198" formatCode="General">
                  <c:v>0.27050105755465298</c:v>
                </c:pt>
                <c:pt idx="11199" formatCode="General">
                  <c:v>0.27516155620082899</c:v>
                </c:pt>
                <c:pt idx="11200" formatCode="General">
                  <c:v>0.27888586406194499</c:v>
                </c:pt>
                <c:pt idx="11201" formatCode="General">
                  <c:v>0.28161413796113099</c:v>
                </c:pt>
                <c:pt idx="11202" formatCode="General">
                  <c:v>0.283075985383336</c:v>
                </c:pt>
                <c:pt idx="11203" formatCode="General">
                  <c:v>0.28421940341680002</c:v>
                </c:pt>
                <c:pt idx="11204" formatCode="General">
                  <c:v>0.28566919049147899</c:v>
                </c:pt>
                <c:pt idx="11205" formatCode="General">
                  <c:v>0.28681521251966902</c:v>
                </c:pt>
                <c:pt idx="11206" formatCode="General">
                  <c:v>0.28698087034960701</c:v>
                </c:pt>
                <c:pt idx="11207" formatCode="General">
                  <c:v>0.28635905361900399</c:v>
                </c:pt>
                <c:pt idx="11208" formatCode="General">
                  <c:v>0.28421564968273499</c:v>
                </c:pt>
                <c:pt idx="11209" formatCode="General">
                  <c:v>0.27949498881245599</c:v>
                </c:pt>
                <c:pt idx="11210" formatCode="General">
                  <c:v>0.27228983069744001</c:v>
                </c:pt>
                <c:pt idx="11211" formatCode="General">
                  <c:v>0.26383906586761302</c:v>
                </c:pt>
                <c:pt idx="11212" formatCode="General">
                  <c:v>0.25450766896893701</c:v>
                </c:pt>
                <c:pt idx="11213" formatCode="General">
                  <c:v>0.244387068162815</c:v>
                </c:pt>
                <c:pt idx="11214" formatCode="General">
                  <c:v>0.23372953560547999</c:v>
                </c:pt>
                <c:pt idx="11215" formatCode="General">
                  <c:v>0.22344274693500499</c:v>
                </c:pt>
                <c:pt idx="11216" formatCode="General">
                  <c:v>0.214917524209147</c:v>
                </c:pt>
                <c:pt idx="11217" formatCode="General">
                  <c:v>0.207388304164318</c:v>
                </c:pt>
                <c:pt idx="11218" formatCode="General">
                  <c:v>0.201250370033937</c:v>
                </c:pt>
                <c:pt idx="11219" formatCode="General">
                  <c:v>0.198310291615617</c:v>
                </c:pt>
                <c:pt idx="11220" formatCode="General">
                  <c:v>0.19866917956761099</c:v>
                </c:pt>
                <c:pt idx="11221" formatCode="General">
                  <c:v>0.20178382035287601</c:v>
                </c:pt>
                <c:pt idx="11222" formatCode="General">
                  <c:v>0.20727655615733401</c:v>
                </c:pt>
                <c:pt idx="11223" formatCode="General">
                  <c:v>0.21458835300419099</c:v>
                </c:pt>
                <c:pt idx="11224" formatCode="General">
                  <c:v>0.22384379246064201</c:v>
                </c:pt>
                <c:pt idx="11225" formatCode="General">
                  <c:v>0.234184428800467</c:v>
                </c:pt>
                <c:pt idx="11226" formatCode="General">
                  <c:v>0.24328873362280101</c:v>
                </c:pt>
                <c:pt idx="11227" formatCode="General">
                  <c:v>0.24980936786073801</c:v>
                </c:pt>
                <c:pt idx="11228" formatCode="General">
                  <c:v>0.25374228695457401</c:v>
                </c:pt>
                <c:pt idx="11229" formatCode="General">
                  <c:v>0.25545528275222601</c:v>
                </c:pt>
                <c:pt idx="11230" formatCode="General">
                  <c:v>0.25544667498986301</c:v>
                </c:pt>
                <c:pt idx="11231" formatCode="General">
                  <c:v>0.25437608553178298</c:v>
                </c:pt>
                <c:pt idx="11232" formatCode="General">
                  <c:v>0.252122535121659</c:v>
                </c:pt>
                <c:pt idx="11233" formatCode="General">
                  <c:v>0.24744547117778701</c:v>
                </c:pt>
                <c:pt idx="11234" formatCode="General">
                  <c:v>0.240347415600171</c:v>
                </c:pt>
                <c:pt idx="11235" formatCode="General">
                  <c:v>0.23254568726925501</c:v>
                </c:pt>
                <c:pt idx="11236" formatCode="General">
                  <c:v>0.22486041196293399</c:v>
                </c:pt>
                <c:pt idx="11237" formatCode="General">
                  <c:v>0.21758994411858101</c:v>
                </c:pt>
                <c:pt idx="11238" formatCode="General">
                  <c:v>0.211240765246093</c:v>
                </c:pt>
                <c:pt idx="11239" formatCode="General">
                  <c:v>0.20579560841970099</c:v>
                </c:pt>
                <c:pt idx="11240" formatCode="General">
                  <c:v>0.200740263754868</c:v>
                </c:pt>
                <c:pt idx="11241" formatCode="General">
                  <c:v>0.19537814507832901</c:v>
                </c:pt>
                <c:pt idx="11242" formatCode="General">
                  <c:v>0.18996242585978501</c:v>
                </c:pt>
                <c:pt idx="11243" formatCode="General">
                  <c:v>0.18538926808205899</c:v>
                </c:pt>
                <c:pt idx="11244" formatCode="General">
                  <c:v>0.182472694603665</c:v>
                </c:pt>
                <c:pt idx="11245" formatCode="General">
                  <c:v>0.18080059138898399</c:v>
                </c:pt>
                <c:pt idx="11246" formatCode="General">
                  <c:v>0.17895301512747999</c:v>
                </c:pt>
                <c:pt idx="11247" formatCode="General">
                  <c:v>0.17583579416890599</c:v>
                </c:pt>
                <c:pt idx="11248" formatCode="General">
                  <c:v>0.17133261230371999</c:v>
                </c:pt>
                <c:pt idx="11249" formatCode="General">
                  <c:v>0.16646130012971</c:v>
                </c:pt>
                <c:pt idx="11250" formatCode="General">
                  <c:v>0.161739642628875</c:v>
                </c:pt>
                <c:pt idx="11251" formatCode="General">
                  <c:v>0.15696018533335801</c:v>
                </c:pt>
                <c:pt idx="11252" formatCode="General">
                  <c:v>0.15116540137264201</c:v>
                </c:pt>
                <c:pt idx="11253" formatCode="General">
                  <c:v>0.14345354640713801</c:v>
                </c:pt>
                <c:pt idx="11254" formatCode="General">
                  <c:v>0.134342111180864</c:v>
                </c:pt>
                <c:pt idx="11255" formatCode="General">
                  <c:v>0.124832551367453</c:v>
                </c:pt>
                <c:pt idx="11256" formatCode="General">
                  <c:v>0.114966131189741</c:v>
                </c:pt>
                <c:pt idx="11257" formatCode="General">
                  <c:v>0.10494390767371101</c:v>
                </c:pt>
                <c:pt idx="11258" formatCode="General">
                  <c:v>9.6086246336364103E-2</c:v>
                </c:pt>
                <c:pt idx="11259" formatCode="General">
                  <c:v>8.8024680128816396E-2</c:v>
                </c:pt>
                <c:pt idx="11260" formatCode="General">
                  <c:v>7.9904409824950798E-2</c:v>
                </c:pt>
                <c:pt idx="11261" formatCode="General">
                  <c:v>7.1218548704907805E-2</c:v>
                </c:pt>
                <c:pt idx="11262" formatCode="General">
                  <c:v>6.0801811133580401E-2</c:v>
                </c:pt>
                <c:pt idx="11263" formatCode="General">
                  <c:v>4.8430856425262903E-2</c:v>
                </c:pt>
                <c:pt idx="11264" formatCode="General">
                  <c:v>3.5369586272443E-2</c:v>
                </c:pt>
                <c:pt idx="11265" formatCode="General">
                  <c:v>2.2434128227529201E-2</c:v>
                </c:pt>
                <c:pt idx="11266" formatCode="General">
                  <c:v>9.9465797054567005E-3</c:v>
                </c:pt>
                <c:pt idx="11267" formatCode="General">
                  <c:v>-9.4918211905358103E-4</c:v>
                </c:pt>
                <c:pt idx="11268" formatCode="General">
                  <c:v>-9.8819021782516892E-3</c:v>
                </c:pt>
                <c:pt idx="11269" formatCode="General">
                  <c:v>-1.7607196998489699E-2</c:v>
                </c:pt>
                <c:pt idx="11270" formatCode="General">
                  <c:v>-2.5263406151614098E-2</c:v>
                </c:pt>
                <c:pt idx="11271" formatCode="General">
                  <c:v>-3.3231036523880403E-2</c:v>
                </c:pt>
                <c:pt idx="11272" formatCode="General">
                  <c:v>-4.0389052482741598E-2</c:v>
                </c:pt>
                <c:pt idx="11273" formatCode="General">
                  <c:v>-4.5218116702151603E-2</c:v>
                </c:pt>
                <c:pt idx="11274" formatCode="General">
                  <c:v>-4.7347402153165997E-2</c:v>
                </c:pt>
                <c:pt idx="11275" formatCode="General">
                  <c:v>-4.6895126744113301E-2</c:v>
                </c:pt>
                <c:pt idx="11276" formatCode="General">
                  <c:v>-4.4111858114574402E-2</c:v>
                </c:pt>
                <c:pt idx="11277" formatCode="General">
                  <c:v>-3.9050613975820797E-2</c:v>
                </c:pt>
                <c:pt idx="11278" formatCode="General">
                  <c:v>-3.1721400937967999E-2</c:v>
                </c:pt>
                <c:pt idx="11279" formatCode="General">
                  <c:v>-2.2969437714157801E-2</c:v>
                </c:pt>
                <c:pt idx="11280" formatCode="General">
                  <c:v>-1.48818276477825E-2</c:v>
                </c:pt>
                <c:pt idx="11281" formatCode="General">
                  <c:v>-9.2046531837373501E-3</c:v>
                </c:pt>
                <c:pt idx="11282" formatCode="General">
                  <c:v>-5.7825233608582299E-3</c:v>
                </c:pt>
                <c:pt idx="11283" formatCode="General">
                  <c:v>-4.4278928531723601E-3</c:v>
                </c:pt>
                <c:pt idx="11284" formatCode="General">
                  <c:v>-5.1805050840077402E-3</c:v>
                </c:pt>
                <c:pt idx="11285" formatCode="General">
                  <c:v>-7.4508428033828698E-3</c:v>
                </c:pt>
                <c:pt idx="11286" formatCode="General">
                  <c:v>-1.0178067123685E-2</c:v>
                </c:pt>
                <c:pt idx="11287" formatCode="General">
                  <c:v>-1.21715076645286E-2</c:v>
                </c:pt>
                <c:pt idx="11288" formatCode="General">
                  <c:v>-1.2769471249334099E-2</c:v>
                </c:pt>
                <c:pt idx="11289" formatCode="General">
                  <c:v>-1.23358594436489E-2</c:v>
                </c:pt>
                <c:pt idx="11290" formatCode="General">
                  <c:v>-1.11541516535508E-2</c:v>
                </c:pt>
                <c:pt idx="11291" formatCode="General">
                  <c:v>-9.7398667158737403E-3</c:v>
                </c:pt>
                <c:pt idx="11292" formatCode="General">
                  <c:v>-8.5656596520148204E-3</c:v>
                </c:pt>
                <c:pt idx="11293" formatCode="General">
                  <c:v>-8.09744479023327E-3</c:v>
                </c:pt>
                <c:pt idx="11294" formatCode="General">
                  <c:v>-8.6883345359907993E-3</c:v>
                </c:pt>
                <c:pt idx="11295" formatCode="General">
                  <c:v>-9.9306881845522103E-3</c:v>
                </c:pt>
                <c:pt idx="11296" formatCode="General">
                  <c:v>-1.15262602891207E-2</c:v>
                </c:pt>
                <c:pt idx="11297" formatCode="General">
                  <c:v>-1.37644732891604E-2</c:v>
                </c:pt>
                <c:pt idx="11298" formatCode="General">
                  <c:v>-1.6914474089474999E-2</c:v>
                </c:pt>
                <c:pt idx="11299" formatCode="General">
                  <c:v>-2.0540856600582399E-2</c:v>
                </c:pt>
                <c:pt idx="11300" formatCode="General">
                  <c:v>-2.3988860490175699E-2</c:v>
                </c:pt>
                <c:pt idx="11301" formatCode="General">
                  <c:v>-2.67604812801506E-2</c:v>
                </c:pt>
                <c:pt idx="11302" formatCode="General">
                  <c:v>-2.9391072906292399E-2</c:v>
                </c:pt>
                <c:pt idx="11303" formatCode="General">
                  <c:v>-3.32128277012965E-2</c:v>
                </c:pt>
                <c:pt idx="11304" formatCode="General">
                  <c:v>-3.8773066213424301E-2</c:v>
                </c:pt>
                <c:pt idx="11305" formatCode="General">
                  <c:v>-4.5601736335337997E-2</c:v>
                </c:pt>
                <c:pt idx="11306" formatCode="General">
                  <c:v>-5.3870395061839001E-2</c:v>
                </c:pt>
                <c:pt idx="11307" formatCode="General">
                  <c:v>-6.4241389985704098E-2</c:v>
                </c:pt>
                <c:pt idx="11308" formatCode="General">
                  <c:v>-7.6705703376079903E-2</c:v>
                </c:pt>
                <c:pt idx="11309" formatCode="General">
                  <c:v>-8.9686817478591599E-2</c:v>
                </c:pt>
                <c:pt idx="11310" formatCode="General">
                  <c:v>-0.10231673709321799</c:v>
                </c:pt>
                <c:pt idx="11311" formatCode="General">
                  <c:v>-0.115368033418174</c:v>
                </c:pt>
                <c:pt idx="11312" formatCode="General">
                  <c:v>-0.12873476175700799</c:v>
                </c:pt>
                <c:pt idx="11313" formatCode="General">
                  <c:v>-0.141154452504409</c:v>
                </c:pt>
                <c:pt idx="11314" formatCode="General">
                  <c:v>-0.15077621309546099</c:v>
                </c:pt>
                <c:pt idx="11315" formatCode="General">
                  <c:v>-0.15641076281441799</c:v>
                </c:pt>
                <c:pt idx="11316" formatCode="General">
                  <c:v>-0.15804542644303099</c:v>
                </c:pt>
                <c:pt idx="11317" formatCode="General">
                  <c:v>-0.15549330025036701</c:v>
                </c:pt>
                <c:pt idx="11318" formatCode="General">
                  <c:v>-0.14818032354264299</c:v>
                </c:pt>
                <c:pt idx="11319" formatCode="General">
                  <c:v>-0.13681541663028501</c:v>
                </c:pt>
                <c:pt idx="11320" formatCode="General">
                  <c:v>-0.123741278131028</c:v>
                </c:pt>
                <c:pt idx="11321" formatCode="General">
                  <c:v>-0.111528494475857</c:v>
                </c:pt>
                <c:pt idx="11322" formatCode="General">
                  <c:v>-0.101619093726547</c:v>
                </c:pt>
                <c:pt idx="11323" formatCode="General">
                  <c:v>-9.5025085470057793E-2</c:v>
                </c:pt>
                <c:pt idx="11324" formatCode="General">
                  <c:v>-9.1804223744612806E-2</c:v>
                </c:pt>
                <c:pt idx="11325" formatCode="General">
                  <c:v>-9.0760099098079305E-2</c:v>
                </c:pt>
                <c:pt idx="11326" formatCode="General">
                  <c:v>-9.1057191836242293E-2</c:v>
                </c:pt>
                <c:pt idx="11327" formatCode="General">
                  <c:v>-9.3134171388884301E-2</c:v>
                </c:pt>
                <c:pt idx="11328" formatCode="General">
                  <c:v>-9.7027297223148803E-2</c:v>
                </c:pt>
                <c:pt idx="11329" formatCode="General">
                  <c:v>-0.102532278324773</c:v>
                </c:pt>
                <c:pt idx="11330" formatCode="General">
                  <c:v>-0.110685051162748</c:v>
                </c:pt>
                <c:pt idx="11331" formatCode="General">
                  <c:v>-0.12171388646735</c:v>
                </c:pt>
                <c:pt idx="11332" formatCode="General">
                  <c:v>-0.134852434995506</c:v>
                </c:pt>
                <c:pt idx="11333" formatCode="General">
                  <c:v>-0.14851467278088701</c:v>
                </c:pt>
                <c:pt idx="11334" formatCode="General">
                  <c:v>-0.16130025813969001</c:v>
                </c:pt>
                <c:pt idx="11335" formatCode="General">
                  <c:v>-0.17260462104957999</c:v>
                </c:pt>
                <c:pt idx="11336" formatCode="General">
                  <c:v>-0.182815924477469</c:v>
                </c:pt>
                <c:pt idx="11337" formatCode="General">
                  <c:v>-0.19268955410306801</c:v>
                </c:pt>
                <c:pt idx="11338" formatCode="General">
                  <c:v>-0.20208049102581599</c:v>
                </c:pt>
                <c:pt idx="11339" formatCode="General">
                  <c:v>-0.21112531365496101</c:v>
                </c:pt>
                <c:pt idx="11340" formatCode="General">
                  <c:v>-0.22021920512325099</c:v>
                </c:pt>
                <c:pt idx="11341" formatCode="General">
                  <c:v>-0.229757229879087</c:v>
                </c:pt>
                <c:pt idx="11342" formatCode="General">
                  <c:v>-0.239122537619569</c:v>
                </c:pt>
                <c:pt idx="11343" formatCode="General">
                  <c:v>-0.24700125768362899</c:v>
                </c:pt>
                <c:pt idx="11344" formatCode="General">
                  <c:v>-0.25234435942741201</c:v>
                </c:pt>
                <c:pt idx="11345" formatCode="General">
                  <c:v>-0.25407424712297899</c:v>
                </c:pt>
                <c:pt idx="11346" formatCode="General">
                  <c:v>-0.25149773618767701</c:v>
                </c:pt>
                <c:pt idx="11347" formatCode="General">
                  <c:v>-0.24462319077838701</c:v>
                </c:pt>
                <c:pt idx="11348" formatCode="General">
                  <c:v>-0.23425515566640101</c:v>
                </c:pt>
                <c:pt idx="11349" formatCode="General">
                  <c:v>-0.22141305456263999</c:v>
                </c:pt>
                <c:pt idx="11350" formatCode="General">
                  <c:v>-0.20715057855067401</c:v>
                </c:pt>
                <c:pt idx="11351" formatCode="General">
                  <c:v>-0.192591902646921</c:v>
                </c:pt>
                <c:pt idx="11352" formatCode="General">
                  <c:v>-0.17830014338463901</c:v>
                </c:pt>
                <c:pt idx="11353" formatCode="General">
                  <c:v>-0.16518082391199301</c:v>
                </c:pt>
                <c:pt idx="11354" formatCode="General">
                  <c:v>-0.15401404941799199</c:v>
                </c:pt>
                <c:pt idx="11355" formatCode="General">
                  <c:v>-0.14449815578778499</c:v>
                </c:pt>
                <c:pt idx="11356" formatCode="General">
                  <c:v>-0.136340794808994</c:v>
                </c:pt>
                <c:pt idx="11357" formatCode="General">
                  <c:v>-0.12994201935815999</c:v>
                </c:pt>
                <c:pt idx="11358" formatCode="General">
                  <c:v>-0.12539073133732201</c:v>
                </c:pt>
                <c:pt idx="11359" formatCode="General">
                  <c:v>-0.12158311448132</c:v>
                </c:pt>
                <c:pt idx="11360" formatCode="General">
                  <c:v>-0.117877563611134</c:v>
                </c:pt>
                <c:pt idx="11361" formatCode="General">
                  <c:v>-0.11500838726290501</c:v>
                </c:pt>
                <c:pt idx="11362" formatCode="General">
                  <c:v>-0.11244198300189</c:v>
                </c:pt>
                <c:pt idx="11363" formatCode="General">
                  <c:v>-0.109321430360171</c:v>
                </c:pt>
                <c:pt idx="11364" formatCode="General">
                  <c:v>-0.10612413336040299</c:v>
                </c:pt>
                <c:pt idx="11365" formatCode="General">
                  <c:v>-0.10352522296373599</c:v>
                </c:pt>
                <c:pt idx="11366" formatCode="General">
                  <c:v>-0.102538028090029</c:v>
                </c:pt>
                <c:pt idx="11367" formatCode="General">
                  <c:v>-0.10313188233974301</c:v>
                </c:pt>
                <c:pt idx="11368" formatCode="General">
                  <c:v>-0.103708098794175</c:v>
                </c:pt>
                <c:pt idx="11369" formatCode="General">
                  <c:v>-0.103105280199182</c:v>
                </c:pt>
                <c:pt idx="11370" formatCode="General">
                  <c:v>-0.10176713160046</c:v>
                </c:pt>
                <c:pt idx="11371" formatCode="General">
                  <c:v>-0.10100700657296301</c:v>
                </c:pt>
                <c:pt idx="11372" formatCode="General">
                  <c:v>-0.10138836738672601</c:v>
                </c:pt>
                <c:pt idx="11373" formatCode="General">
                  <c:v>-0.102550807469537</c:v>
                </c:pt>
                <c:pt idx="11374" formatCode="General">
                  <c:v>-0.10311302193352501</c:v>
                </c:pt>
                <c:pt idx="11375" formatCode="General">
                  <c:v>-0.10171195752143999</c:v>
                </c:pt>
                <c:pt idx="11376" formatCode="General">
                  <c:v>-9.9209943072788506E-2</c:v>
                </c:pt>
                <c:pt idx="11377" formatCode="General">
                  <c:v>-9.7022915414667898E-2</c:v>
                </c:pt>
                <c:pt idx="11378" formatCode="General">
                  <c:v>-9.5156629245130006E-2</c:v>
                </c:pt>
                <c:pt idx="11379" formatCode="General">
                  <c:v>-9.25247491232353E-2</c:v>
                </c:pt>
                <c:pt idx="11380" formatCode="General">
                  <c:v>-8.8231395981919702E-2</c:v>
                </c:pt>
                <c:pt idx="11381" formatCode="General">
                  <c:v>-8.1739999672921504E-2</c:v>
                </c:pt>
                <c:pt idx="11382" formatCode="General">
                  <c:v>-7.36018993197049E-2</c:v>
                </c:pt>
                <c:pt idx="11383" formatCode="General">
                  <c:v>-6.4186682083922697E-2</c:v>
                </c:pt>
                <c:pt idx="11384" formatCode="General">
                  <c:v>-5.2936323838386701E-2</c:v>
                </c:pt>
                <c:pt idx="11385" formatCode="General">
                  <c:v>-4.0284322414629301E-2</c:v>
                </c:pt>
                <c:pt idx="11386" formatCode="General">
                  <c:v>-2.7316723771696801E-2</c:v>
                </c:pt>
                <c:pt idx="11387" formatCode="General">
                  <c:v>-1.44723869007823E-2</c:v>
                </c:pt>
                <c:pt idx="11388" formatCode="General">
                  <c:v>-1.6089336003056601E-3</c:v>
                </c:pt>
                <c:pt idx="11389" formatCode="General">
                  <c:v>1.11062222128428E-2</c:v>
                </c:pt>
                <c:pt idx="11390" formatCode="General">
                  <c:v>2.35441557267826E-2</c:v>
                </c:pt>
                <c:pt idx="11391" formatCode="General">
                  <c:v>3.5624904303746902E-2</c:v>
                </c:pt>
                <c:pt idx="11392" formatCode="General">
                  <c:v>4.5841958476863502E-2</c:v>
                </c:pt>
                <c:pt idx="11393" formatCode="General">
                  <c:v>5.17556190036303E-2</c:v>
                </c:pt>
                <c:pt idx="11394" formatCode="General">
                  <c:v>5.2772637209563003E-2</c:v>
                </c:pt>
                <c:pt idx="11395" formatCode="General">
                  <c:v>4.9805113871348901E-2</c:v>
                </c:pt>
                <c:pt idx="11396" formatCode="General">
                  <c:v>4.3652020948946602E-2</c:v>
                </c:pt>
                <c:pt idx="11397" formatCode="General">
                  <c:v>3.5065800963668299E-2</c:v>
                </c:pt>
                <c:pt idx="11398" formatCode="General">
                  <c:v>2.4999916275767701E-2</c:v>
                </c:pt>
                <c:pt idx="11399" formatCode="General">
                  <c:v>1.5062099783067299E-2</c:v>
                </c:pt>
                <c:pt idx="11400" formatCode="General">
                  <c:v>6.4595560866083203E-3</c:v>
                </c:pt>
                <c:pt idx="11401" formatCode="General">
                  <c:v>1.0424486706140401E-3</c:v>
                </c:pt>
                <c:pt idx="11402" formatCode="General">
                  <c:v>-1.24198012093801E-3</c:v>
                </c:pt>
                <c:pt idx="11403" formatCode="General">
                  <c:v>-8.2415697000170097E-4</c:v>
                </c:pt>
                <c:pt idx="11404" formatCode="General">
                  <c:v>3.2286979869341698E-3</c:v>
                </c:pt>
                <c:pt idx="11405" formatCode="General">
                  <c:v>1.04154854386401E-2</c:v>
                </c:pt>
                <c:pt idx="11406" formatCode="General">
                  <c:v>2.0337824756896401E-2</c:v>
                </c:pt>
                <c:pt idx="11407" formatCode="General">
                  <c:v>3.1632957539213802E-2</c:v>
                </c:pt>
                <c:pt idx="11408" formatCode="General">
                  <c:v>4.2549691041321003E-2</c:v>
                </c:pt>
                <c:pt idx="11409" formatCode="General">
                  <c:v>5.2292602344278502E-2</c:v>
                </c:pt>
                <c:pt idx="11410" formatCode="General">
                  <c:v>6.0553436790774802E-2</c:v>
                </c:pt>
                <c:pt idx="11411" formatCode="General">
                  <c:v>6.7113895458776496E-2</c:v>
                </c:pt>
                <c:pt idx="11412" formatCode="General">
                  <c:v>7.1212650049190196E-2</c:v>
                </c:pt>
                <c:pt idx="11413" formatCode="General">
                  <c:v>7.2230864563974095E-2</c:v>
                </c:pt>
                <c:pt idx="11414" formatCode="General">
                  <c:v>7.0640343223927093E-2</c:v>
                </c:pt>
                <c:pt idx="11415" formatCode="General">
                  <c:v>6.67042787403513E-2</c:v>
                </c:pt>
                <c:pt idx="11416" formatCode="General">
                  <c:v>6.0225475819770898E-2</c:v>
                </c:pt>
                <c:pt idx="11417" formatCode="General">
                  <c:v>5.2442602635073901E-2</c:v>
                </c:pt>
                <c:pt idx="11418" formatCode="General">
                  <c:v>4.5026807799383201E-2</c:v>
                </c:pt>
                <c:pt idx="11419" formatCode="General">
                  <c:v>3.9239510757419799E-2</c:v>
                </c:pt>
                <c:pt idx="11420" formatCode="General">
                  <c:v>3.5228853699320897E-2</c:v>
                </c:pt>
                <c:pt idx="11421" formatCode="General">
                  <c:v>3.2880379133900801E-2</c:v>
                </c:pt>
                <c:pt idx="11422" formatCode="General">
                  <c:v>3.1894647644458998E-2</c:v>
                </c:pt>
                <c:pt idx="11423" formatCode="General">
                  <c:v>3.20005064098366E-2</c:v>
                </c:pt>
                <c:pt idx="11424" formatCode="General">
                  <c:v>3.3320543578908297E-2</c:v>
                </c:pt>
                <c:pt idx="11425" formatCode="General">
                  <c:v>3.5006679691592699E-2</c:v>
                </c:pt>
                <c:pt idx="11426" formatCode="General">
                  <c:v>3.6636686405232897E-2</c:v>
                </c:pt>
                <c:pt idx="11427" formatCode="General">
                  <c:v>3.7714540796461998E-2</c:v>
                </c:pt>
                <c:pt idx="11428" formatCode="General">
                  <c:v>3.8291693493024297E-2</c:v>
                </c:pt>
                <c:pt idx="11429" formatCode="General">
                  <c:v>3.9039140009411097E-2</c:v>
                </c:pt>
                <c:pt idx="11430" formatCode="General">
                  <c:v>3.95449446934538E-2</c:v>
                </c:pt>
                <c:pt idx="11431" formatCode="General">
                  <c:v>3.9306356645146298E-2</c:v>
                </c:pt>
                <c:pt idx="11432" formatCode="General">
                  <c:v>3.8536288279437302E-2</c:v>
                </c:pt>
                <c:pt idx="11433" formatCode="General">
                  <c:v>3.7154426140959797E-2</c:v>
                </c:pt>
                <c:pt idx="11434" formatCode="General">
                  <c:v>3.4773087096400902E-2</c:v>
                </c:pt>
                <c:pt idx="11435" formatCode="General">
                  <c:v>3.1652429975856003E-2</c:v>
                </c:pt>
                <c:pt idx="11436" formatCode="General">
                  <c:v>2.8295670125240001E-2</c:v>
                </c:pt>
                <c:pt idx="11437" formatCode="General">
                  <c:v>2.3917076892642199E-2</c:v>
                </c:pt>
                <c:pt idx="11438" formatCode="General">
                  <c:v>1.908703754959E-2</c:v>
                </c:pt>
                <c:pt idx="11439" formatCode="General">
                  <c:v>1.4964602975693801E-2</c:v>
                </c:pt>
                <c:pt idx="11440" formatCode="General">
                  <c:v>1.1015045402302101E-2</c:v>
                </c:pt>
                <c:pt idx="11441" formatCode="General">
                  <c:v>7.8571129067125205E-3</c:v>
                </c:pt>
                <c:pt idx="11442" formatCode="General">
                  <c:v>5.9357878156587104E-3</c:v>
                </c:pt>
                <c:pt idx="11443" formatCode="General">
                  <c:v>4.8590227488606698E-3</c:v>
                </c:pt>
                <c:pt idx="11444" formatCode="General">
                  <c:v>5.3346282661195597E-3</c:v>
                </c:pt>
                <c:pt idx="11445" formatCode="General">
                  <c:v>7.6866562623157603E-3</c:v>
                </c:pt>
                <c:pt idx="11446" formatCode="General">
                  <c:v>1.1926928419166901E-2</c:v>
                </c:pt>
                <c:pt idx="11447" formatCode="General">
                  <c:v>1.7955101310922601E-2</c:v>
                </c:pt>
                <c:pt idx="11448" formatCode="General">
                  <c:v>2.50529785104198E-2</c:v>
                </c:pt>
                <c:pt idx="11449" formatCode="General">
                  <c:v>3.2641072223207203E-2</c:v>
                </c:pt>
                <c:pt idx="11450" formatCode="General">
                  <c:v>4.0510342698785902E-2</c:v>
                </c:pt>
                <c:pt idx="11451" formatCode="General">
                  <c:v>4.87022859801459E-2</c:v>
                </c:pt>
                <c:pt idx="11452" formatCode="General">
                  <c:v>5.7218682246545298E-2</c:v>
                </c:pt>
                <c:pt idx="11453" formatCode="General">
                  <c:v>6.63502172495221E-2</c:v>
                </c:pt>
                <c:pt idx="11454" formatCode="General">
                  <c:v>7.5397637430447501E-2</c:v>
                </c:pt>
                <c:pt idx="11455" formatCode="General">
                  <c:v>8.2721213781994402E-2</c:v>
                </c:pt>
                <c:pt idx="11456" formatCode="General">
                  <c:v>8.7392656999035104E-2</c:v>
                </c:pt>
                <c:pt idx="11457" formatCode="General">
                  <c:v>9.0329268682114605E-2</c:v>
                </c:pt>
                <c:pt idx="11458" formatCode="General">
                  <c:v>9.3181436713871094E-2</c:v>
                </c:pt>
                <c:pt idx="11459" formatCode="General">
                  <c:v>9.5929598914282904E-2</c:v>
                </c:pt>
                <c:pt idx="11460" formatCode="General">
                  <c:v>9.8573703764309198E-2</c:v>
                </c:pt>
                <c:pt idx="11461" formatCode="General">
                  <c:v>0.101914630107879</c:v>
                </c:pt>
                <c:pt idx="11462" formatCode="General">
                  <c:v>0.106225405133561</c:v>
                </c:pt>
                <c:pt idx="11463" formatCode="General">
                  <c:v>0.11135759148947801</c:v>
                </c:pt>
                <c:pt idx="11464" formatCode="General">
                  <c:v>0.11701342895665</c:v>
                </c:pt>
                <c:pt idx="11465" formatCode="General">
                  <c:v>0.122842411080388</c:v>
                </c:pt>
                <c:pt idx="11466" formatCode="General">
                  <c:v>0.12886167139725799</c:v>
                </c:pt>
                <c:pt idx="11467" formatCode="General">
                  <c:v>0.13503422562911499</c:v>
                </c:pt>
                <c:pt idx="11468" formatCode="General">
                  <c:v>0.14107144348240699</c:v>
                </c:pt>
                <c:pt idx="11469" formatCode="General">
                  <c:v>0.147033678549501</c:v>
                </c:pt>
                <c:pt idx="11470" formatCode="General">
                  <c:v>0.152060313366326</c:v>
                </c:pt>
                <c:pt idx="11471" formatCode="General">
                  <c:v>0.15528449602432701</c:v>
                </c:pt>
                <c:pt idx="11472" formatCode="General">
                  <c:v>0.157130184918055</c:v>
                </c:pt>
                <c:pt idx="11473" formatCode="General">
                  <c:v>0.15769045539328</c:v>
                </c:pt>
                <c:pt idx="11474" formatCode="General">
                  <c:v>0.15625451763919401</c:v>
                </c:pt>
                <c:pt idx="11475" formatCode="General">
                  <c:v>0.15318506413517599</c:v>
                </c:pt>
                <c:pt idx="11476" formatCode="General">
                  <c:v>0.14891892868078099</c:v>
                </c:pt>
                <c:pt idx="11477" formatCode="General">
                  <c:v>0.142961339894217</c:v>
                </c:pt>
                <c:pt idx="11478" formatCode="General">
                  <c:v>0.13558777633977101</c:v>
                </c:pt>
                <c:pt idx="11479" formatCode="General">
                  <c:v>0.12709897736324699</c:v>
                </c:pt>
                <c:pt idx="11480" formatCode="General">
                  <c:v>0.118639795361093</c:v>
                </c:pt>
                <c:pt idx="11481" formatCode="General">
                  <c:v>0.111538794875454</c:v>
                </c:pt>
                <c:pt idx="11482" formatCode="General">
                  <c:v>0.10540477664265301</c:v>
                </c:pt>
                <c:pt idx="11483" formatCode="General">
                  <c:v>9.9117705475120901E-2</c:v>
                </c:pt>
                <c:pt idx="11484" formatCode="General">
                  <c:v>9.2107537306998805E-2</c:v>
                </c:pt>
                <c:pt idx="11485" formatCode="General">
                  <c:v>8.4131420868227294E-2</c:v>
                </c:pt>
                <c:pt idx="11486" formatCode="General">
                  <c:v>7.5444932003400397E-2</c:v>
                </c:pt>
                <c:pt idx="11487" formatCode="General">
                  <c:v>6.7227109617565395E-2</c:v>
                </c:pt>
                <c:pt idx="11488" formatCode="General">
                  <c:v>5.9040033460674199E-2</c:v>
                </c:pt>
                <c:pt idx="11489" formatCode="General">
                  <c:v>5.0263387354709102E-2</c:v>
                </c:pt>
                <c:pt idx="11490" formatCode="General">
                  <c:v>4.18674726638084E-2</c:v>
                </c:pt>
                <c:pt idx="11491" formatCode="General">
                  <c:v>3.5690944747437503E-2</c:v>
                </c:pt>
                <c:pt idx="11492" formatCode="General">
                  <c:v>3.2968085839540397E-2</c:v>
                </c:pt>
                <c:pt idx="11493" formatCode="General">
                  <c:v>3.37018490505437E-2</c:v>
                </c:pt>
                <c:pt idx="11494" formatCode="General">
                  <c:v>3.72568751025594E-2</c:v>
                </c:pt>
                <c:pt idx="11495" formatCode="General">
                  <c:v>4.2686504244921097E-2</c:v>
                </c:pt>
                <c:pt idx="11496" formatCode="General">
                  <c:v>4.9243483562359303E-2</c:v>
                </c:pt>
                <c:pt idx="11497" formatCode="General">
                  <c:v>5.57031380835925E-2</c:v>
                </c:pt>
                <c:pt idx="11498" formatCode="General">
                  <c:v>6.13410800433161E-2</c:v>
                </c:pt>
                <c:pt idx="11499" formatCode="General">
                  <c:v>6.5834887130423903E-2</c:v>
                </c:pt>
                <c:pt idx="11500" formatCode="General">
                  <c:v>6.92724863573949E-2</c:v>
                </c:pt>
                <c:pt idx="11501" formatCode="General">
                  <c:v>7.2175999604640106E-2</c:v>
                </c:pt>
                <c:pt idx="11502" formatCode="General">
                  <c:v>7.4571551153615107E-2</c:v>
                </c:pt>
                <c:pt idx="11503" formatCode="General">
                  <c:v>7.6152621855701305E-2</c:v>
                </c:pt>
                <c:pt idx="11504" formatCode="General">
                  <c:v>7.6625427110412495E-2</c:v>
                </c:pt>
                <c:pt idx="11505" formatCode="General">
                  <c:v>7.4949349600224494E-2</c:v>
                </c:pt>
                <c:pt idx="11506" formatCode="General">
                  <c:v>7.0629028093138493E-2</c:v>
                </c:pt>
                <c:pt idx="11507" formatCode="General">
                  <c:v>6.3869625677987693E-2</c:v>
                </c:pt>
                <c:pt idx="11508" formatCode="General">
                  <c:v>5.4819217028656303E-2</c:v>
                </c:pt>
                <c:pt idx="11509" formatCode="General">
                  <c:v>4.45543604116534E-2</c:v>
                </c:pt>
                <c:pt idx="11510" formatCode="General">
                  <c:v>3.4866961577098003E-2</c:v>
                </c:pt>
                <c:pt idx="11511" formatCode="General">
                  <c:v>2.7074078785276501E-2</c:v>
                </c:pt>
                <c:pt idx="11512" formatCode="General">
                  <c:v>2.1300817318449301E-2</c:v>
                </c:pt>
                <c:pt idx="11513" formatCode="General">
                  <c:v>1.6543249275402301E-2</c:v>
                </c:pt>
                <c:pt idx="11514" formatCode="General">
                  <c:v>1.2260007889181799E-2</c:v>
                </c:pt>
                <c:pt idx="11515" formatCode="General">
                  <c:v>1.0048484156770499E-2</c:v>
                </c:pt>
                <c:pt idx="11516" formatCode="General">
                  <c:v>1.0421221702207099E-2</c:v>
                </c:pt>
                <c:pt idx="11517" formatCode="General">
                  <c:v>1.2606137493903199E-2</c:v>
                </c:pt>
                <c:pt idx="11518" formatCode="General">
                  <c:v>1.59593646480122E-2</c:v>
                </c:pt>
                <c:pt idx="11519" formatCode="General">
                  <c:v>1.9447766181664002E-2</c:v>
                </c:pt>
                <c:pt idx="11520" formatCode="General">
                  <c:v>2.19985147425284E-2</c:v>
                </c:pt>
                <c:pt idx="11521" formatCode="General">
                  <c:v>2.2756009407977E-2</c:v>
                </c:pt>
                <c:pt idx="11522" formatCode="General">
                  <c:v>2.1814981368091901E-2</c:v>
                </c:pt>
                <c:pt idx="11523" formatCode="General">
                  <c:v>2.0164506872784201E-2</c:v>
                </c:pt>
                <c:pt idx="11524" formatCode="General">
                  <c:v>1.9076185019369099E-2</c:v>
                </c:pt>
                <c:pt idx="11525" formatCode="General">
                  <c:v>1.9189376956531098E-2</c:v>
                </c:pt>
                <c:pt idx="11526" formatCode="General">
                  <c:v>2.0313313589468401E-2</c:v>
                </c:pt>
                <c:pt idx="11527" formatCode="General">
                  <c:v>2.1613985070511699E-2</c:v>
                </c:pt>
                <c:pt idx="11528" formatCode="General">
                  <c:v>2.2526613339011198E-2</c:v>
                </c:pt>
                <c:pt idx="11529" formatCode="General">
                  <c:v>2.2685453784004401E-2</c:v>
                </c:pt>
                <c:pt idx="11530" formatCode="General">
                  <c:v>2.2186089993007401E-2</c:v>
                </c:pt>
                <c:pt idx="11531" formatCode="General">
                  <c:v>2.23400779374766E-2</c:v>
                </c:pt>
                <c:pt idx="11532" formatCode="General">
                  <c:v>2.3217766728438598E-2</c:v>
                </c:pt>
                <c:pt idx="11533" formatCode="General">
                  <c:v>2.4346093949149401E-2</c:v>
                </c:pt>
                <c:pt idx="11534" formatCode="General">
                  <c:v>2.4992198601410599E-2</c:v>
                </c:pt>
                <c:pt idx="11535" formatCode="General">
                  <c:v>2.3541792905318399E-2</c:v>
                </c:pt>
                <c:pt idx="11536" formatCode="General">
                  <c:v>1.9436168040273701E-2</c:v>
                </c:pt>
                <c:pt idx="11537" formatCode="General">
                  <c:v>1.36295795726518E-2</c:v>
                </c:pt>
                <c:pt idx="11538" formatCode="General">
                  <c:v>6.7162134935889904E-3</c:v>
                </c:pt>
                <c:pt idx="11539" formatCode="General">
                  <c:v>-1.71250190810894E-3</c:v>
                </c:pt>
                <c:pt idx="11540" formatCode="General">
                  <c:v>-1.1341124371166401E-2</c:v>
                </c:pt>
                <c:pt idx="11541" formatCode="General">
                  <c:v>-2.1708489148714101E-2</c:v>
                </c:pt>
                <c:pt idx="11542" formatCode="General">
                  <c:v>-3.1559418844317802E-2</c:v>
                </c:pt>
                <c:pt idx="11543" formatCode="General">
                  <c:v>-3.9990652409217703E-2</c:v>
                </c:pt>
                <c:pt idx="11544" formatCode="General">
                  <c:v>-4.6722470343542301E-2</c:v>
                </c:pt>
                <c:pt idx="11545" formatCode="General">
                  <c:v>-5.1080249711956703E-2</c:v>
                </c:pt>
                <c:pt idx="11546" formatCode="General">
                  <c:v>-5.3531518375073903E-2</c:v>
                </c:pt>
                <c:pt idx="11547" formatCode="General">
                  <c:v>-5.43719900107568E-2</c:v>
                </c:pt>
                <c:pt idx="11548" formatCode="General">
                  <c:v>-5.3266362510437301E-2</c:v>
                </c:pt>
                <c:pt idx="11549" formatCode="General">
                  <c:v>-5.0256878752698998E-2</c:v>
                </c:pt>
                <c:pt idx="11550" formatCode="General">
                  <c:v>-4.6013223561556002E-2</c:v>
                </c:pt>
                <c:pt idx="11551" formatCode="General">
                  <c:v>-4.1354079572624498E-2</c:v>
                </c:pt>
                <c:pt idx="11552" formatCode="General">
                  <c:v>-3.6088611031838302E-2</c:v>
                </c:pt>
                <c:pt idx="11553" formatCode="General">
                  <c:v>-3.0279238262255401E-2</c:v>
                </c:pt>
                <c:pt idx="11554" formatCode="General">
                  <c:v>-2.4158650603349902E-2</c:v>
                </c:pt>
                <c:pt idx="11555" formatCode="General">
                  <c:v>-1.7898472497390201E-2</c:v>
                </c:pt>
                <c:pt idx="11556" formatCode="General">
                  <c:v>-1.2295780226291001E-2</c:v>
                </c:pt>
                <c:pt idx="11557" formatCode="General">
                  <c:v>-6.7954789085830402E-3</c:v>
                </c:pt>
                <c:pt idx="11558" formatCode="General">
                  <c:v>-1.2112543446984199E-3</c:v>
                </c:pt>
                <c:pt idx="11559" formatCode="General">
                  <c:v>3.5884842177335199E-3</c:v>
                </c:pt>
                <c:pt idx="11560" formatCode="General">
                  <c:v>7.0865004602710998E-3</c:v>
                </c:pt>
                <c:pt idx="11561" formatCode="General">
                  <c:v>9.2065795427751593E-3</c:v>
                </c:pt>
                <c:pt idx="11562" formatCode="General">
                  <c:v>9.9723033023317292E-3</c:v>
                </c:pt>
                <c:pt idx="11563" formatCode="General">
                  <c:v>9.4469857380966096E-3</c:v>
                </c:pt>
                <c:pt idx="11564" formatCode="General">
                  <c:v>7.6761476455463702E-3</c:v>
                </c:pt>
                <c:pt idx="11565" formatCode="General">
                  <c:v>4.2634733526334904E-3</c:v>
                </c:pt>
                <c:pt idx="11566" formatCode="General">
                  <c:v>-1.02545069397264E-3</c:v>
                </c:pt>
                <c:pt idx="11567" formatCode="General">
                  <c:v>-7.7890194147735101E-3</c:v>
                </c:pt>
                <c:pt idx="11568" formatCode="General">
                  <c:v>-1.42302702783069E-2</c:v>
                </c:pt>
                <c:pt idx="11569" formatCode="General">
                  <c:v>-1.8955037112825299E-2</c:v>
                </c:pt>
                <c:pt idx="11570" formatCode="General">
                  <c:v>-2.0677449407798799E-2</c:v>
                </c:pt>
                <c:pt idx="11571" formatCode="General">
                  <c:v>-1.8202301676929902E-2</c:v>
                </c:pt>
                <c:pt idx="11572" formatCode="General">
                  <c:v>-1.18409405645139E-2</c:v>
                </c:pt>
                <c:pt idx="11573" formatCode="General">
                  <c:v>-2.6898366042006198E-3</c:v>
                </c:pt>
                <c:pt idx="11574" formatCode="General">
                  <c:v>8.1488927453176492E-3</c:v>
                </c:pt>
                <c:pt idx="11575" formatCode="General">
                  <c:v>2.0324800854103899E-2</c:v>
                </c:pt>
                <c:pt idx="11576" formatCode="General">
                  <c:v>3.2726650513101203E-2</c:v>
                </c:pt>
                <c:pt idx="11577" formatCode="General">
                  <c:v>4.3690288097316198E-2</c:v>
                </c:pt>
                <c:pt idx="11578" formatCode="General">
                  <c:v>5.3024014806182802E-2</c:v>
                </c:pt>
                <c:pt idx="11579" formatCode="General">
                  <c:v>6.0080781024020098E-2</c:v>
                </c:pt>
                <c:pt idx="11580" formatCode="General">
                  <c:v>6.3171454953418096E-2</c:v>
                </c:pt>
                <c:pt idx="11581" formatCode="General">
                  <c:v>6.1902763604777797E-2</c:v>
                </c:pt>
                <c:pt idx="11582" formatCode="General">
                  <c:v>5.6533239054598103E-2</c:v>
                </c:pt>
                <c:pt idx="11583" formatCode="General">
                  <c:v>4.70030058366862E-2</c:v>
                </c:pt>
                <c:pt idx="11584" formatCode="General">
                  <c:v>3.4900234302053003E-2</c:v>
                </c:pt>
                <c:pt idx="11585" formatCode="General">
                  <c:v>2.2529222438532399E-2</c:v>
                </c:pt>
                <c:pt idx="11586" formatCode="General">
                  <c:v>1.01749017465451E-2</c:v>
                </c:pt>
                <c:pt idx="11587" formatCode="General">
                  <c:v>-2.05554561183996E-3</c:v>
                </c:pt>
                <c:pt idx="11588" formatCode="General">
                  <c:v>-1.35310217185594E-2</c:v>
                </c:pt>
                <c:pt idx="11589" formatCode="General">
                  <c:v>-2.4182016768971401E-2</c:v>
                </c:pt>
                <c:pt idx="11590" formatCode="General">
                  <c:v>-3.35996815433054E-2</c:v>
                </c:pt>
                <c:pt idx="11591" formatCode="General">
                  <c:v>-4.16265498076617E-2</c:v>
                </c:pt>
                <c:pt idx="11592" formatCode="General">
                  <c:v>-4.8977690210740103E-2</c:v>
                </c:pt>
                <c:pt idx="11593" formatCode="General">
                  <c:v>-5.5928570190933002E-2</c:v>
                </c:pt>
                <c:pt idx="11594" formatCode="General">
                  <c:v>-6.2246326505907001E-2</c:v>
                </c:pt>
                <c:pt idx="11595" formatCode="General">
                  <c:v>-6.7159356429171799E-2</c:v>
                </c:pt>
                <c:pt idx="11596" formatCode="General">
                  <c:v>-7.0014868817209294E-2</c:v>
                </c:pt>
                <c:pt idx="11597" formatCode="General">
                  <c:v>-7.0723558238115103E-2</c:v>
                </c:pt>
                <c:pt idx="11598" formatCode="General">
                  <c:v>-6.9857055654559894E-2</c:v>
                </c:pt>
                <c:pt idx="11599" formatCode="General">
                  <c:v>-6.8191501837549906E-2</c:v>
                </c:pt>
                <c:pt idx="11600" formatCode="General">
                  <c:v>-6.5680418893252199E-2</c:v>
                </c:pt>
                <c:pt idx="11601" formatCode="General">
                  <c:v>-6.2397953848275699E-2</c:v>
                </c:pt>
                <c:pt idx="11602" formatCode="General">
                  <c:v>-5.8668740642532302E-2</c:v>
                </c:pt>
                <c:pt idx="11603" formatCode="General">
                  <c:v>-5.4267210263348402E-2</c:v>
                </c:pt>
                <c:pt idx="11604" formatCode="General">
                  <c:v>-4.8933625511376901E-2</c:v>
                </c:pt>
                <c:pt idx="11605" formatCode="General">
                  <c:v>-4.3078507622269502E-2</c:v>
                </c:pt>
                <c:pt idx="11606" formatCode="General">
                  <c:v>-3.76355377214651E-2</c:v>
                </c:pt>
                <c:pt idx="11607" formatCode="General">
                  <c:v>-3.3236542005207398E-2</c:v>
                </c:pt>
                <c:pt idx="11608" formatCode="General">
                  <c:v>-3.0095348235362099E-2</c:v>
                </c:pt>
                <c:pt idx="11609" formatCode="General">
                  <c:v>-2.7065213733565199E-2</c:v>
                </c:pt>
                <c:pt idx="11610" formatCode="General">
                  <c:v>-2.2723155518466601E-2</c:v>
                </c:pt>
                <c:pt idx="11611" formatCode="General">
                  <c:v>-1.8313139483345599E-2</c:v>
                </c:pt>
                <c:pt idx="11612" formatCode="General">
                  <c:v>-1.42518810271118E-2</c:v>
                </c:pt>
                <c:pt idx="11613" formatCode="General">
                  <c:v>-9.7452110738697299E-3</c:v>
                </c:pt>
                <c:pt idx="11614" formatCode="General">
                  <c:v>-4.7662469468252597E-3</c:v>
                </c:pt>
                <c:pt idx="11615" formatCode="General">
                  <c:v>2.2496029759014501E-4</c:v>
                </c:pt>
                <c:pt idx="11616" formatCode="General">
                  <c:v>4.0633923700216902E-3</c:v>
                </c:pt>
                <c:pt idx="11617" formatCode="General">
                  <c:v>5.6328337479922604E-3</c:v>
                </c:pt>
                <c:pt idx="11618" formatCode="General">
                  <c:v>5.3136962954412502E-3</c:v>
                </c:pt>
                <c:pt idx="11619" formatCode="General">
                  <c:v>4.35392790257979E-3</c:v>
                </c:pt>
                <c:pt idx="11620" formatCode="General">
                  <c:v>2.7441190948026299E-3</c:v>
                </c:pt>
                <c:pt idx="11621" formatCode="General">
                  <c:v>-4.2248673435853098E-4</c:v>
                </c:pt>
                <c:pt idx="11622" formatCode="General">
                  <c:v>-5.5149440674409703E-3</c:v>
                </c:pt>
                <c:pt idx="11623" formatCode="General">
                  <c:v>-1.2087750818663701E-2</c:v>
                </c:pt>
                <c:pt idx="11624" formatCode="General">
                  <c:v>-1.96249889689897E-2</c:v>
                </c:pt>
                <c:pt idx="11625" formatCode="General">
                  <c:v>-2.74895582203886E-2</c:v>
                </c:pt>
                <c:pt idx="11626" formatCode="General">
                  <c:v>-3.4979388186257197E-2</c:v>
                </c:pt>
                <c:pt idx="11627" formatCode="General">
                  <c:v>-4.1579585266067698E-2</c:v>
                </c:pt>
                <c:pt idx="11628" formatCode="General">
                  <c:v>-4.7738480456531597E-2</c:v>
                </c:pt>
                <c:pt idx="11629" formatCode="General">
                  <c:v>-5.3571576648904003E-2</c:v>
                </c:pt>
                <c:pt idx="11630" formatCode="General">
                  <c:v>-5.8488278409899397E-2</c:v>
                </c:pt>
                <c:pt idx="11631" formatCode="General">
                  <c:v>-6.2449098493254397E-2</c:v>
                </c:pt>
                <c:pt idx="11632" formatCode="General">
                  <c:v>-6.5034391891525004E-2</c:v>
                </c:pt>
                <c:pt idx="11633" formatCode="General">
                  <c:v>-6.5311744496397706E-2</c:v>
                </c:pt>
                <c:pt idx="11634" formatCode="General">
                  <c:v>-6.2797043796076299E-2</c:v>
                </c:pt>
                <c:pt idx="11635" formatCode="General">
                  <c:v>-5.8365923098454599E-2</c:v>
                </c:pt>
                <c:pt idx="11636" formatCode="General">
                  <c:v>-5.3184292180807703E-2</c:v>
                </c:pt>
                <c:pt idx="11637" formatCode="General">
                  <c:v>-4.8324832415969299E-2</c:v>
                </c:pt>
                <c:pt idx="11638" formatCode="General">
                  <c:v>-4.5369096631632799E-2</c:v>
                </c:pt>
                <c:pt idx="11639" formatCode="General">
                  <c:v>-4.5247284784571899E-2</c:v>
                </c:pt>
                <c:pt idx="11640" formatCode="General">
                  <c:v>-4.7790494004868803E-2</c:v>
                </c:pt>
                <c:pt idx="11641" formatCode="General">
                  <c:v>-5.2413875408050502E-2</c:v>
                </c:pt>
                <c:pt idx="11642" formatCode="General">
                  <c:v>-5.8940229237338597E-2</c:v>
                </c:pt>
                <c:pt idx="11643" formatCode="General">
                  <c:v>-6.7046686848528103E-2</c:v>
                </c:pt>
                <c:pt idx="11644" formatCode="General">
                  <c:v>-7.5881680802165397E-2</c:v>
                </c:pt>
                <c:pt idx="11645" formatCode="General">
                  <c:v>-8.5310350378609998E-2</c:v>
                </c:pt>
                <c:pt idx="11646" formatCode="General">
                  <c:v>-9.6057042934275402E-2</c:v>
                </c:pt>
                <c:pt idx="11647" formatCode="General">
                  <c:v>-0.108323720247659</c:v>
                </c:pt>
                <c:pt idx="11648" formatCode="General">
                  <c:v>-0.12141979871677699</c:v>
                </c:pt>
                <c:pt idx="11649" formatCode="General">
                  <c:v>-0.133935390324943</c:v>
                </c:pt>
                <c:pt idx="11650" formatCode="General">
                  <c:v>-0.14477698642032999</c:v>
                </c:pt>
                <c:pt idx="11651" formatCode="General">
                  <c:v>-0.15368299031083399</c:v>
                </c:pt>
                <c:pt idx="11652" formatCode="General">
                  <c:v>-0.16090245528927</c:v>
                </c:pt>
                <c:pt idx="11653" formatCode="General">
                  <c:v>-0.16665906207529901</c:v>
                </c:pt>
                <c:pt idx="11654" formatCode="General">
                  <c:v>-0.16985910274324001</c:v>
                </c:pt>
                <c:pt idx="11655" formatCode="General">
                  <c:v>-0.170022605500217</c:v>
                </c:pt>
                <c:pt idx="11656" formatCode="General">
                  <c:v>-0.16829580535143401</c:v>
                </c:pt>
                <c:pt idx="11657" formatCode="General">
                  <c:v>-0.16598680491282999</c:v>
                </c:pt>
                <c:pt idx="11658" formatCode="General">
                  <c:v>-0.16411465316992699</c:v>
                </c:pt>
                <c:pt idx="11659" formatCode="General">
                  <c:v>-0.16259684074538699</c:v>
                </c:pt>
                <c:pt idx="11660" formatCode="General">
                  <c:v>-0.16141545476273</c:v>
                </c:pt>
                <c:pt idx="11661" formatCode="General">
                  <c:v>-0.16147011989197099</c:v>
                </c:pt>
                <c:pt idx="11662" formatCode="General">
                  <c:v>-0.16303349977574799</c:v>
                </c:pt>
                <c:pt idx="11663" formatCode="General">
                  <c:v>-0.16575346644400599</c:v>
                </c:pt>
                <c:pt idx="11664" formatCode="General">
                  <c:v>-0.169089828257076</c:v>
                </c:pt>
                <c:pt idx="11665" formatCode="General">
                  <c:v>-0.172122837124774</c:v>
                </c:pt>
                <c:pt idx="11666" formatCode="General">
                  <c:v>-0.173828451823036</c:v>
                </c:pt>
                <c:pt idx="11667" formatCode="General">
                  <c:v>-0.17505261539007799</c:v>
                </c:pt>
                <c:pt idx="11668" formatCode="General">
                  <c:v>-0.177623171895817</c:v>
                </c:pt>
                <c:pt idx="11669" formatCode="General">
                  <c:v>-0.182304097554633</c:v>
                </c:pt>
                <c:pt idx="11670" formatCode="General">
                  <c:v>-0.18957953191878699</c:v>
                </c:pt>
                <c:pt idx="11671" formatCode="General">
                  <c:v>-0.19930416717407801</c:v>
                </c:pt>
                <c:pt idx="11672" formatCode="General">
                  <c:v>-0.21115629142620199</c:v>
                </c:pt>
                <c:pt idx="11673" formatCode="General">
                  <c:v>-0.22390874353311299</c:v>
                </c:pt>
                <c:pt idx="11674" formatCode="General">
                  <c:v>-0.23622586745277399</c:v>
                </c:pt>
                <c:pt idx="11675" formatCode="General">
                  <c:v>-0.247890376628707</c:v>
                </c:pt>
                <c:pt idx="11676" formatCode="General">
                  <c:v>-0.25834383754904899</c:v>
                </c:pt>
                <c:pt idx="11677" formatCode="General">
                  <c:v>-0.26760006379808099</c:v>
                </c:pt>
                <c:pt idx="11678" formatCode="General">
                  <c:v>-0.27472705817689003</c:v>
                </c:pt>
                <c:pt idx="11679" formatCode="General">
                  <c:v>-0.27765930905909397</c:v>
                </c:pt>
                <c:pt idx="11680" formatCode="General">
                  <c:v>-0.27718968659552401</c:v>
                </c:pt>
                <c:pt idx="11681" formatCode="General">
                  <c:v>-0.27526788078873399</c:v>
                </c:pt>
                <c:pt idx="11682" formatCode="General">
                  <c:v>-0.27239094999834101</c:v>
                </c:pt>
                <c:pt idx="11683" formatCode="General">
                  <c:v>-0.26859822374492498</c:v>
                </c:pt>
                <c:pt idx="11684" formatCode="General">
                  <c:v>-0.26332390654457899</c:v>
                </c:pt>
                <c:pt idx="11685" formatCode="General">
                  <c:v>-0.25665496987539299</c:v>
                </c:pt>
                <c:pt idx="11686" formatCode="General">
                  <c:v>-0.24849823852417</c:v>
                </c:pt>
                <c:pt idx="11687" formatCode="General">
                  <c:v>-0.23882689603718399</c:v>
                </c:pt>
                <c:pt idx="11688" formatCode="General">
                  <c:v>-0.22898076535272199</c:v>
                </c:pt>
                <c:pt idx="11689" formatCode="General">
                  <c:v>-0.21925563676065599</c:v>
                </c:pt>
                <c:pt idx="11690" formatCode="General">
                  <c:v>-0.210150935792976</c:v>
                </c:pt>
                <c:pt idx="11691" formatCode="General">
                  <c:v>-0.20221528156047999</c:v>
                </c:pt>
                <c:pt idx="11692" formatCode="General">
                  <c:v>-0.19511671215595899</c:v>
                </c:pt>
                <c:pt idx="11693" formatCode="General">
                  <c:v>-0.188568135038055</c:v>
                </c:pt>
                <c:pt idx="11694" formatCode="General">
                  <c:v>-0.182112245163252</c:v>
                </c:pt>
                <c:pt idx="11695" formatCode="General">
                  <c:v>-0.175645337991784</c:v>
                </c:pt>
                <c:pt idx="11696" formatCode="General">
                  <c:v>-0.16932273793897601</c:v>
                </c:pt>
                <c:pt idx="11697" formatCode="General">
                  <c:v>-0.162969539675624</c:v>
                </c:pt>
                <c:pt idx="11698" formatCode="General">
                  <c:v>-0.15646360239290799</c:v>
                </c:pt>
                <c:pt idx="11699" formatCode="General">
                  <c:v>-0.15004314486120901</c:v>
                </c:pt>
                <c:pt idx="11700" formatCode="General">
                  <c:v>-0.14406620459480499</c:v>
                </c:pt>
                <c:pt idx="11701" formatCode="General">
                  <c:v>-0.138836656517142</c:v>
                </c:pt>
                <c:pt idx="11702" formatCode="General">
                  <c:v>-0.133749414985391</c:v>
                </c:pt>
                <c:pt idx="11703" formatCode="General">
                  <c:v>-0.12848229180458801</c:v>
                </c:pt>
                <c:pt idx="11704" formatCode="General">
                  <c:v>-0.12320989482945099</c:v>
                </c:pt>
                <c:pt idx="11705" formatCode="General">
                  <c:v>-0.117827347740441</c:v>
                </c:pt>
                <c:pt idx="11706" formatCode="General">
                  <c:v>-0.112677221911402</c:v>
                </c:pt>
                <c:pt idx="11707" formatCode="General">
                  <c:v>-0.10778790566907299</c:v>
                </c:pt>
                <c:pt idx="11708" formatCode="General">
                  <c:v>-0.102758413643879</c:v>
                </c:pt>
                <c:pt idx="11709" formatCode="General">
                  <c:v>-9.7184142069003193E-2</c:v>
                </c:pt>
                <c:pt idx="11710" formatCode="General">
                  <c:v>-9.1115068976010696E-2</c:v>
                </c:pt>
                <c:pt idx="11711" formatCode="General">
                  <c:v>-8.5357840056273906E-2</c:v>
                </c:pt>
                <c:pt idx="11712" formatCode="General">
                  <c:v>-8.0492589885205107E-2</c:v>
                </c:pt>
                <c:pt idx="11713" formatCode="General">
                  <c:v>-7.6858898065695805E-2</c:v>
                </c:pt>
                <c:pt idx="11714" formatCode="General">
                  <c:v>-7.5066115923722698E-2</c:v>
                </c:pt>
                <c:pt idx="11715" formatCode="General">
                  <c:v>-7.5321186015203795E-2</c:v>
                </c:pt>
                <c:pt idx="11716" formatCode="General">
                  <c:v>-7.6670273911009099E-2</c:v>
                </c:pt>
                <c:pt idx="11717" formatCode="General">
                  <c:v>-7.7842796137147702E-2</c:v>
                </c:pt>
                <c:pt idx="11718" formatCode="General">
                  <c:v>-7.9108848137463703E-2</c:v>
                </c:pt>
                <c:pt idx="11719" formatCode="General">
                  <c:v>-8.0701238161109995E-2</c:v>
                </c:pt>
                <c:pt idx="11720" formatCode="General">
                  <c:v>-8.1693502177557095E-2</c:v>
                </c:pt>
                <c:pt idx="11721" formatCode="General">
                  <c:v>-8.2250613664463595E-2</c:v>
                </c:pt>
                <c:pt idx="11722" formatCode="General">
                  <c:v>-8.2852503635448896E-2</c:v>
                </c:pt>
                <c:pt idx="11723" formatCode="General">
                  <c:v>-8.4000371661610701E-2</c:v>
                </c:pt>
                <c:pt idx="11724" formatCode="General">
                  <c:v>-8.5330567626515003E-2</c:v>
                </c:pt>
                <c:pt idx="11725" formatCode="General">
                  <c:v>-8.5136522595303896E-2</c:v>
                </c:pt>
                <c:pt idx="11726" formatCode="General">
                  <c:v>-8.32274033826048E-2</c:v>
                </c:pt>
                <c:pt idx="11727" formatCode="General">
                  <c:v>-8.0999758040088105E-2</c:v>
                </c:pt>
                <c:pt idx="11728" formatCode="General">
                  <c:v>-7.9681894316005503E-2</c:v>
                </c:pt>
                <c:pt idx="11729" formatCode="General">
                  <c:v>-7.9912427189680099E-2</c:v>
                </c:pt>
                <c:pt idx="11730" formatCode="General">
                  <c:v>-8.1343945743325402E-2</c:v>
                </c:pt>
                <c:pt idx="11731" formatCode="General">
                  <c:v>-8.2392786426384201E-2</c:v>
                </c:pt>
                <c:pt idx="11732" formatCode="General">
                  <c:v>-8.1805623600978594E-2</c:v>
                </c:pt>
                <c:pt idx="11733" formatCode="General">
                  <c:v>-7.9437268580233006E-2</c:v>
                </c:pt>
                <c:pt idx="11734" formatCode="General">
                  <c:v>-7.6259311823066403E-2</c:v>
                </c:pt>
                <c:pt idx="11735" formatCode="General">
                  <c:v>-7.2828581497217507E-2</c:v>
                </c:pt>
                <c:pt idx="11736" formatCode="General">
                  <c:v>-6.8711656512500302E-2</c:v>
                </c:pt>
                <c:pt idx="11737" formatCode="General">
                  <c:v>-6.4308423254256106E-2</c:v>
                </c:pt>
                <c:pt idx="11738" formatCode="General">
                  <c:v>-6.0671815896851097E-2</c:v>
                </c:pt>
                <c:pt idx="11739" formatCode="General">
                  <c:v>-5.8106899744616303E-2</c:v>
                </c:pt>
                <c:pt idx="11740" formatCode="General">
                  <c:v>-5.5757275867837297E-2</c:v>
                </c:pt>
                <c:pt idx="11741" formatCode="General">
                  <c:v>-5.2440307734987097E-2</c:v>
                </c:pt>
                <c:pt idx="11742" formatCode="General">
                  <c:v>-4.6943989104767998E-2</c:v>
                </c:pt>
                <c:pt idx="11743" formatCode="General">
                  <c:v>-3.9190994026234799E-2</c:v>
                </c:pt>
                <c:pt idx="11744" formatCode="General">
                  <c:v>-3.0707478751370101E-2</c:v>
                </c:pt>
                <c:pt idx="11745" formatCode="General">
                  <c:v>-2.2593211951587502E-2</c:v>
                </c:pt>
                <c:pt idx="11746" formatCode="General">
                  <c:v>-1.4392796300577699E-2</c:v>
                </c:pt>
                <c:pt idx="11747" formatCode="General">
                  <c:v>-5.4964146539810297E-3</c:v>
                </c:pt>
                <c:pt idx="11748" formatCode="General">
                  <c:v>3.8923863833580799E-3</c:v>
                </c:pt>
                <c:pt idx="11749" formatCode="General">
                  <c:v>1.36562212752063E-2</c:v>
                </c:pt>
                <c:pt idx="11750" formatCode="General">
                  <c:v>2.3886792857098101E-2</c:v>
                </c:pt>
                <c:pt idx="11751" formatCode="General">
                  <c:v>3.4083794810318299E-2</c:v>
                </c:pt>
                <c:pt idx="11752" formatCode="General">
                  <c:v>4.3866664629831402E-2</c:v>
                </c:pt>
                <c:pt idx="11753" formatCode="General">
                  <c:v>5.3437276871841098E-2</c:v>
                </c:pt>
                <c:pt idx="11754" formatCode="General">
                  <c:v>6.3022494365498699E-2</c:v>
                </c:pt>
                <c:pt idx="11755" formatCode="General">
                  <c:v>7.2049810998757693E-2</c:v>
                </c:pt>
                <c:pt idx="11756" formatCode="General">
                  <c:v>7.9723607439133107E-2</c:v>
                </c:pt>
                <c:pt idx="11757" formatCode="General">
                  <c:v>8.6350314815097695E-2</c:v>
                </c:pt>
                <c:pt idx="11758" formatCode="General">
                  <c:v>9.2410097426398302E-2</c:v>
                </c:pt>
                <c:pt idx="11759" formatCode="General">
                  <c:v>9.76492927141967E-2</c:v>
                </c:pt>
                <c:pt idx="11760" formatCode="General">
                  <c:v>0.101791608972379</c:v>
                </c:pt>
                <c:pt idx="11761" formatCode="General">
                  <c:v>0.10482020397939699</c:v>
                </c:pt>
                <c:pt idx="11762" formatCode="General">
                  <c:v>0.106733331103223</c:v>
                </c:pt>
                <c:pt idx="11763" formatCode="General">
                  <c:v>0.106586269175554</c:v>
                </c:pt>
                <c:pt idx="11764" formatCode="General">
                  <c:v>0.104269810083194</c:v>
                </c:pt>
                <c:pt idx="11765" formatCode="General">
                  <c:v>0.101621074116508</c:v>
                </c:pt>
                <c:pt idx="11766" formatCode="General">
                  <c:v>9.9637752342910696E-2</c:v>
                </c:pt>
                <c:pt idx="11767" formatCode="General">
                  <c:v>9.7837076023742503E-2</c:v>
                </c:pt>
                <c:pt idx="11768" formatCode="General">
                  <c:v>9.5825973457118102E-2</c:v>
                </c:pt>
                <c:pt idx="11769" formatCode="General">
                  <c:v>9.4042625577882802E-2</c:v>
                </c:pt>
                <c:pt idx="11770" formatCode="General">
                  <c:v>9.2884536947701102E-2</c:v>
                </c:pt>
                <c:pt idx="11771" formatCode="General">
                  <c:v>9.2184840324357795E-2</c:v>
                </c:pt>
                <c:pt idx="11772" formatCode="General">
                  <c:v>9.1494074665402894E-2</c:v>
                </c:pt>
                <c:pt idx="11773" formatCode="General">
                  <c:v>9.1662976590791895E-2</c:v>
                </c:pt>
                <c:pt idx="11774" formatCode="General">
                  <c:v>9.3242542120364494E-2</c:v>
                </c:pt>
                <c:pt idx="11775" formatCode="General">
                  <c:v>9.5609778323502204E-2</c:v>
                </c:pt>
                <c:pt idx="11776" formatCode="General">
                  <c:v>9.7708496077546197E-2</c:v>
                </c:pt>
                <c:pt idx="11777" formatCode="General">
                  <c:v>9.8050634870781306E-2</c:v>
                </c:pt>
                <c:pt idx="11778" formatCode="General">
                  <c:v>9.6875920462319104E-2</c:v>
                </c:pt>
                <c:pt idx="11779" formatCode="General">
                  <c:v>9.5848020590286201E-2</c:v>
                </c:pt>
                <c:pt idx="11780" formatCode="General">
                  <c:v>9.6386885933234495E-2</c:v>
                </c:pt>
                <c:pt idx="11781" formatCode="General">
                  <c:v>9.8487377462247394E-2</c:v>
                </c:pt>
                <c:pt idx="11782" formatCode="General">
                  <c:v>0.101187877973596</c:v>
                </c:pt>
                <c:pt idx="11783" formatCode="General">
                  <c:v>0.104166604536422</c:v>
                </c:pt>
                <c:pt idx="11784" formatCode="General">
                  <c:v>0.108063224375295</c:v>
                </c:pt>
                <c:pt idx="11785" formatCode="General">
                  <c:v>0.11430497979702001</c:v>
                </c:pt>
                <c:pt idx="11786" formatCode="General">
                  <c:v>0.123959185381271</c:v>
                </c:pt>
                <c:pt idx="11787" formatCode="General">
                  <c:v>0.13743043211815301</c:v>
                </c:pt>
                <c:pt idx="11788" formatCode="General">
                  <c:v>0.15422209683527099</c:v>
                </c:pt>
                <c:pt idx="11789" formatCode="General">
                  <c:v>0.17330068780671201</c:v>
                </c:pt>
                <c:pt idx="11790" formatCode="General">
                  <c:v>0.19370075361333899</c:v>
                </c:pt>
                <c:pt idx="11791" formatCode="General">
                  <c:v>0.21403509611733301</c:v>
                </c:pt>
                <c:pt idx="11792" formatCode="General">
                  <c:v>0.23269677837216801</c:v>
                </c:pt>
                <c:pt idx="11793" formatCode="General">
                  <c:v>0.24895977539331601</c:v>
                </c:pt>
                <c:pt idx="11794" formatCode="General">
                  <c:v>0.26264770889567901</c:v>
                </c:pt>
                <c:pt idx="11795" formatCode="General">
                  <c:v>0.27337890138088999</c:v>
                </c:pt>
                <c:pt idx="11796" formatCode="General">
                  <c:v>0.28045790816910898</c:v>
                </c:pt>
                <c:pt idx="11797" formatCode="General">
                  <c:v>0.283731098055091</c:v>
                </c:pt>
                <c:pt idx="11798" formatCode="General">
                  <c:v>0.28433476888174197</c:v>
                </c:pt>
                <c:pt idx="11799" formatCode="General">
                  <c:v>0.28288096169301002</c:v>
                </c:pt>
                <c:pt idx="11800" formatCode="General">
                  <c:v>0.27945459539648698</c:v>
                </c:pt>
                <c:pt idx="11801" formatCode="General">
                  <c:v>0.274579298623433</c:v>
                </c:pt>
                <c:pt idx="11802" formatCode="General">
                  <c:v>0.26854906714026799</c:v>
                </c:pt>
                <c:pt idx="11803" formatCode="General">
                  <c:v>0.26248432871127098</c:v>
                </c:pt>
                <c:pt idx="11804" formatCode="General">
                  <c:v>0.25665725983472998</c:v>
                </c:pt>
                <c:pt idx="11805" formatCode="General">
                  <c:v>0.25068519890045599</c:v>
                </c:pt>
                <c:pt idx="11806" formatCode="General">
                  <c:v>0.244914108839939</c:v>
                </c:pt>
                <c:pt idx="11807" formatCode="General">
                  <c:v>0.23916042540330201</c:v>
                </c:pt>
                <c:pt idx="11808" formatCode="General">
                  <c:v>0.23376753170145301</c:v>
                </c:pt>
                <c:pt idx="11809" formatCode="General">
                  <c:v>0.22853282370492201</c:v>
                </c:pt>
                <c:pt idx="11810" formatCode="General">
                  <c:v>0.222140739661946</c:v>
                </c:pt>
                <c:pt idx="11811" formatCode="General">
                  <c:v>0.21478063234564601</c:v>
                </c:pt>
                <c:pt idx="11812" formatCode="General">
                  <c:v>0.20708456043579501</c:v>
                </c:pt>
                <c:pt idx="11813" formatCode="General">
                  <c:v>0.19835596710596701</c:v>
                </c:pt>
                <c:pt idx="11814" formatCode="General">
                  <c:v>0.187960858656751</c:v>
                </c:pt>
                <c:pt idx="11815" formatCode="General">
                  <c:v>0.175901295152189</c:v>
                </c:pt>
                <c:pt idx="11816" formatCode="General">
                  <c:v>0.162675657970141</c:v>
                </c:pt>
                <c:pt idx="11817" formatCode="General">
                  <c:v>0.14870506057602301</c:v>
                </c:pt>
                <c:pt idx="11818" formatCode="General">
                  <c:v>0.13352499050751801</c:v>
                </c:pt>
                <c:pt idx="11819" formatCode="General">
                  <c:v>0.116630890490987</c:v>
                </c:pt>
                <c:pt idx="11820" formatCode="General">
                  <c:v>9.9044058356768994E-2</c:v>
                </c:pt>
                <c:pt idx="11821" formatCode="General">
                  <c:v>8.1858188989373096E-2</c:v>
                </c:pt>
                <c:pt idx="11822" formatCode="General">
                  <c:v>6.6141770971530303E-2</c:v>
                </c:pt>
                <c:pt idx="11823" formatCode="General">
                  <c:v>5.2824771566430603E-2</c:v>
                </c:pt>
                <c:pt idx="11824" formatCode="General">
                  <c:v>4.1628641100185597E-2</c:v>
                </c:pt>
                <c:pt idx="11825" formatCode="General">
                  <c:v>3.16271830174003E-2</c:v>
                </c:pt>
                <c:pt idx="11826" formatCode="General">
                  <c:v>2.1667773629473499E-2</c:v>
                </c:pt>
                <c:pt idx="11827" formatCode="General">
                  <c:v>1.1253609748852599E-2</c:v>
                </c:pt>
                <c:pt idx="11828" formatCode="General">
                  <c:v>3.3022956654333202E-4</c:v>
                </c:pt>
                <c:pt idx="11829" formatCode="General">
                  <c:v>-1.09689380861956E-2</c:v>
                </c:pt>
                <c:pt idx="11830" formatCode="General">
                  <c:v>-2.26556022597472E-2</c:v>
                </c:pt>
                <c:pt idx="11831" formatCode="General">
                  <c:v>-3.4608175992520203E-2</c:v>
                </c:pt>
                <c:pt idx="11832" formatCode="General">
                  <c:v>-4.5564500188454503E-2</c:v>
                </c:pt>
                <c:pt idx="11833" formatCode="General">
                  <c:v>-5.4676771093515798E-2</c:v>
                </c:pt>
                <c:pt idx="11834" formatCode="General">
                  <c:v>-6.2555251637575401E-2</c:v>
                </c:pt>
                <c:pt idx="11835" formatCode="General">
                  <c:v>-6.8479019446858802E-2</c:v>
                </c:pt>
                <c:pt idx="11836" formatCode="General">
                  <c:v>-7.2097783704902704E-2</c:v>
                </c:pt>
                <c:pt idx="11837" formatCode="General">
                  <c:v>-7.4434063751858001E-2</c:v>
                </c:pt>
                <c:pt idx="11838" formatCode="General">
                  <c:v>-7.6226932418187898E-2</c:v>
                </c:pt>
                <c:pt idx="11839" formatCode="General">
                  <c:v>-7.7623062746564594E-2</c:v>
                </c:pt>
                <c:pt idx="11840" formatCode="General">
                  <c:v>-7.7966640252513195E-2</c:v>
                </c:pt>
                <c:pt idx="11841" formatCode="General">
                  <c:v>-7.7149577852171997E-2</c:v>
                </c:pt>
                <c:pt idx="11842" formatCode="General">
                  <c:v>-7.6367941468341305E-2</c:v>
                </c:pt>
                <c:pt idx="11843" formatCode="General">
                  <c:v>-7.5892077536615393E-2</c:v>
                </c:pt>
                <c:pt idx="11844" formatCode="General">
                  <c:v>-7.5498994339788003E-2</c:v>
                </c:pt>
                <c:pt idx="11845" formatCode="General">
                  <c:v>-7.5724979011954005E-2</c:v>
                </c:pt>
                <c:pt idx="11846" formatCode="General">
                  <c:v>-7.6042226205306193E-2</c:v>
                </c:pt>
                <c:pt idx="11847" formatCode="General">
                  <c:v>-7.5202013135613699E-2</c:v>
                </c:pt>
                <c:pt idx="11848" formatCode="General">
                  <c:v>-7.3476762887022207E-2</c:v>
                </c:pt>
                <c:pt idx="11849" formatCode="General">
                  <c:v>-7.2252897504885505E-2</c:v>
                </c:pt>
                <c:pt idx="11850" formatCode="General">
                  <c:v>-7.2397065069036801E-2</c:v>
                </c:pt>
                <c:pt idx="11851" formatCode="General">
                  <c:v>-7.3485837787088504E-2</c:v>
                </c:pt>
                <c:pt idx="11852" formatCode="General">
                  <c:v>-7.5121006886854094E-2</c:v>
                </c:pt>
                <c:pt idx="11853" formatCode="General">
                  <c:v>-7.8451189507744795E-2</c:v>
                </c:pt>
                <c:pt idx="11854" formatCode="General">
                  <c:v>-8.3877555251156394E-2</c:v>
                </c:pt>
                <c:pt idx="11855" formatCode="General">
                  <c:v>-9.1327910237992499E-2</c:v>
                </c:pt>
                <c:pt idx="11856" formatCode="General">
                  <c:v>-0.10075797506124901</c:v>
                </c:pt>
                <c:pt idx="11857" formatCode="General">
                  <c:v>-0.111874168427284</c:v>
                </c:pt>
                <c:pt idx="11858" formatCode="General">
                  <c:v>-0.12421460617067299</c:v>
                </c:pt>
                <c:pt idx="11859" formatCode="General">
                  <c:v>-0.135582040848091</c:v>
                </c:pt>
                <c:pt idx="11860" formatCode="General">
                  <c:v>-0.14406750523650999</c:v>
                </c:pt>
                <c:pt idx="11861" formatCode="General">
                  <c:v>-0.14946999928876001</c:v>
                </c:pt>
                <c:pt idx="11862" formatCode="General">
                  <c:v>-0.15232310715152</c:v>
                </c:pt>
                <c:pt idx="11863" formatCode="General">
                  <c:v>-0.153507400869589</c:v>
                </c:pt>
                <c:pt idx="11864" formatCode="General">
                  <c:v>-0.15361386642008201</c:v>
                </c:pt>
                <c:pt idx="11865" formatCode="General">
                  <c:v>-0.15259797693885299</c:v>
                </c:pt>
                <c:pt idx="11866" formatCode="General">
                  <c:v>-0.14943431469896301</c:v>
                </c:pt>
                <c:pt idx="11867" formatCode="General">
                  <c:v>-0.14415718351634499</c:v>
                </c:pt>
                <c:pt idx="11868" formatCode="General">
                  <c:v>-0.138083742267712</c:v>
                </c:pt>
                <c:pt idx="11869" formatCode="General">
                  <c:v>-0.13141449657210599</c:v>
                </c:pt>
                <c:pt idx="11870" formatCode="General">
                  <c:v>-0.124559177143733</c:v>
                </c:pt>
                <c:pt idx="11871" formatCode="General">
                  <c:v>-0.119453296281383</c:v>
                </c:pt>
                <c:pt idx="11872" formatCode="General">
                  <c:v>-0.117716784473932</c:v>
                </c:pt>
                <c:pt idx="11873" formatCode="General">
                  <c:v>-0.11974337380390999</c:v>
                </c:pt>
                <c:pt idx="11874" formatCode="General">
                  <c:v>-0.12537632332736201</c:v>
                </c:pt>
                <c:pt idx="11875" formatCode="General">
                  <c:v>-0.13459640373165199</c:v>
                </c:pt>
                <c:pt idx="11876" formatCode="General">
                  <c:v>-0.14713600920178399</c:v>
                </c:pt>
                <c:pt idx="11877" formatCode="General">
                  <c:v>-0.161778692917627</c:v>
                </c:pt>
                <c:pt idx="11878" formatCode="General">
                  <c:v>-0.17649668272511301</c:v>
                </c:pt>
                <c:pt idx="11879" formatCode="General">
                  <c:v>-0.189751901730841</c:v>
                </c:pt>
                <c:pt idx="11880" formatCode="General">
                  <c:v>-0.20114716817575601</c:v>
                </c:pt>
                <c:pt idx="11881" formatCode="General">
                  <c:v>-0.210553638777663</c:v>
                </c:pt>
                <c:pt idx="11882" formatCode="General">
                  <c:v>-0.217298027182626</c:v>
                </c:pt>
                <c:pt idx="11883" formatCode="General">
                  <c:v>-0.22147374389983801</c:v>
                </c:pt>
                <c:pt idx="11884" formatCode="General">
                  <c:v>-0.22388092106876101</c:v>
                </c:pt>
                <c:pt idx="11885" formatCode="General">
                  <c:v>-0.22522962638180299</c:v>
                </c:pt>
                <c:pt idx="11886" formatCode="General">
                  <c:v>-0.22592222868703399</c:v>
                </c:pt>
                <c:pt idx="11887" formatCode="General">
                  <c:v>-0.225727700638437</c:v>
                </c:pt>
                <c:pt idx="11888" formatCode="General">
                  <c:v>-0.22470438586292901</c:v>
                </c:pt>
                <c:pt idx="11889" formatCode="General">
                  <c:v>-0.22288621254607899</c:v>
                </c:pt>
                <c:pt idx="11890" formatCode="General">
                  <c:v>-0.21993650223762301</c:v>
                </c:pt>
                <c:pt idx="11891" formatCode="General">
                  <c:v>-0.215278251854985</c:v>
                </c:pt>
                <c:pt idx="11892" formatCode="General">
                  <c:v>-0.20815291093810701</c:v>
                </c:pt>
                <c:pt idx="11893" formatCode="General">
                  <c:v>-0.19724546891528</c:v>
                </c:pt>
                <c:pt idx="11894" formatCode="General">
                  <c:v>-0.182284756660408</c:v>
                </c:pt>
                <c:pt idx="11895" formatCode="General">
                  <c:v>-0.16579434528141901</c:v>
                </c:pt>
                <c:pt idx="11896" formatCode="General">
                  <c:v>-0.151044517550598</c:v>
                </c:pt>
                <c:pt idx="11897" formatCode="General">
                  <c:v>-0.13890526978221099</c:v>
                </c:pt>
                <c:pt idx="11898" formatCode="General">
                  <c:v>-0.12906747222486001</c:v>
                </c:pt>
                <c:pt idx="11899" formatCode="General">
                  <c:v>-0.121885964302934</c:v>
                </c:pt>
                <c:pt idx="11900" formatCode="General">
                  <c:v>-0.116514374287824</c:v>
                </c:pt>
                <c:pt idx="11901" formatCode="General">
                  <c:v>-0.112386747043433</c:v>
                </c:pt>
                <c:pt idx="11902" formatCode="General">
                  <c:v>-0.10978874191746101</c:v>
                </c:pt>
                <c:pt idx="11903" formatCode="General">
                  <c:v>-0.10836477093015</c:v>
                </c:pt>
                <c:pt idx="11904" formatCode="General">
                  <c:v>-0.107562987946063</c:v>
                </c:pt>
                <c:pt idx="11905" formatCode="General">
                  <c:v>-0.106823953903299</c:v>
                </c:pt>
                <c:pt idx="11906" formatCode="General">
                  <c:v>-0.10557425361181599</c:v>
                </c:pt>
                <c:pt idx="11907" formatCode="General">
                  <c:v>-0.103425478326371</c:v>
                </c:pt>
                <c:pt idx="11908" formatCode="General">
                  <c:v>-0.10002802393134901</c:v>
                </c:pt>
                <c:pt idx="11909" formatCode="General">
                  <c:v>-9.5752896119041003E-2</c:v>
                </c:pt>
                <c:pt idx="11910" formatCode="General">
                  <c:v>-9.17776971495399E-2</c:v>
                </c:pt>
                <c:pt idx="11911" formatCode="General">
                  <c:v>-8.7491568947259499E-2</c:v>
                </c:pt>
                <c:pt idx="11912" formatCode="General">
                  <c:v>-8.2878765836622403E-2</c:v>
                </c:pt>
                <c:pt idx="11913" formatCode="General">
                  <c:v>-7.9822335831359198E-2</c:v>
                </c:pt>
                <c:pt idx="11914" formatCode="General">
                  <c:v>-7.7744221686604206E-2</c:v>
                </c:pt>
                <c:pt idx="11915" formatCode="General">
                  <c:v>-7.5311623894969398E-2</c:v>
                </c:pt>
                <c:pt idx="11916" formatCode="General">
                  <c:v>-7.3112723445994496E-2</c:v>
                </c:pt>
                <c:pt idx="11917" formatCode="General">
                  <c:v>-7.0186402311764803E-2</c:v>
                </c:pt>
                <c:pt idx="11918" formatCode="General">
                  <c:v>-6.5843852961834898E-2</c:v>
                </c:pt>
                <c:pt idx="11919" formatCode="General">
                  <c:v>-6.1410033372422401E-2</c:v>
                </c:pt>
                <c:pt idx="11920" formatCode="General">
                  <c:v>-5.7733499188583198E-2</c:v>
                </c:pt>
                <c:pt idx="11921" formatCode="General">
                  <c:v>-5.5333665360652498E-2</c:v>
                </c:pt>
                <c:pt idx="11922" formatCode="General">
                  <c:v>-5.41764056533314E-2</c:v>
                </c:pt>
                <c:pt idx="11923" formatCode="General">
                  <c:v>-5.4048959549782297E-2</c:v>
                </c:pt>
                <c:pt idx="11924" formatCode="General">
                  <c:v>-5.4652991916925901E-2</c:v>
                </c:pt>
                <c:pt idx="11925" formatCode="General">
                  <c:v>-5.5217681651317303E-2</c:v>
                </c:pt>
                <c:pt idx="11926" formatCode="General">
                  <c:v>-5.4581456872764597E-2</c:v>
                </c:pt>
                <c:pt idx="11927" formatCode="General">
                  <c:v>-5.2390789781769698E-2</c:v>
                </c:pt>
                <c:pt idx="11928" formatCode="General">
                  <c:v>-4.8792919723166198E-2</c:v>
                </c:pt>
                <c:pt idx="11929" formatCode="General">
                  <c:v>-4.4446752787524198E-2</c:v>
                </c:pt>
                <c:pt idx="11930" formatCode="General">
                  <c:v>-4.0464534004078102E-2</c:v>
                </c:pt>
                <c:pt idx="11931" formatCode="General">
                  <c:v>-3.6394316376225901E-2</c:v>
                </c:pt>
                <c:pt idx="11932" formatCode="General">
                  <c:v>-3.1583986822400698E-2</c:v>
                </c:pt>
                <c:pt idx="11933" formatCode="General">
                  <c:v>-2.5508477780545501E-2</c:v>
                </c:pt>
                <c:pt idx="11934" formatCode="General">
                  <c:v>-1.8053084043076699E-2</c:v>
                </c:pt>
                <c:pt idx="11935" formatCode="General">
                  <c:v>-1.0038835883674499E-2</c:v>
                </c:pt>
                <c:pt idx="11936" formatCode="General">
                  <c:v>-1.7788677743089899E-3</c:v>
                </c:pt>
                <c:pt idx="11937" formatCode="General">
                  <c:v>6.9810704611520096E-3</c:v>
                </c:pt>
                <c:pt idx="11938" formatCode="General">
                  <c:v>1.7531750083998099E-2</c:v>
                </c:pt>
                <c:pt idx="11939" formatCode="General">
                  <c:v>3.0669168959018601E-2</c:v>
                </c:pt>
                <c:pt idx="11940" formatCode="General">
                  <c:v>4.6536094872132699E-2</c:v>
                </c:pt>
                <c:pt idx="11941" formatCode="General">
                  <c:v>6.5016320474836506E-2</c:v>
                </c:pt>
                <c:pt idx="11942" formatCode="General">
                  <c:v>8.41647674757557E-2</c:v>
                </c:pt>
                <c:pt idx="11943" formatCode="General">
                  <c:v>0.10265128633952</c:v>
                </c:pt>
                <c:pt idx="11944" formatCode="General">
                  <c:v>0.119684723272427</c:v>
                </c:pt>
                <c:pt idx="11945" formatCode="General">
                  <c:v>0.133805688647857</c:v>
                </c:pt>
                <c:pt idx="11946" formatCode="General">
                  <c:v>0.14428321687300399</c:v>
                </c:pt>
                <c:pt idx="11947" formatCode="General">
                  <c:v>0.15071361498564501</c:v>
                </c:pt>
                <c:pt idx="11948" formatCode="General">
                  <c:v>0.15306420295980699</c:v>
                </c:pt>
                <c:pt idx="11949" formatCode="General">
                  <c:v>0.15236825655348399</c:v>
                </c:pt>
                <c:pt idx="11950" formatCode="General">
                  <c:v>0.150147330957974</c:v>
                </c:pt>
                <c:pt idx="11951" formatCode="General">
                  <c:v>0.14669237000729099</c:v>
                </c:pt>
                <c:pt idx="11952" formatCode="General">
                  <c:v>0.14105136549137701</c:v>
                </c:pt>
                <c:pt idx="11953" formatCode="General">
                  <c:v>0.13356821660667001</c:v>
                </c:pt>
                <c:pt idx="11954" formatCode="General">
                  <c:v>0.124914254523455</c:v>
                </c:pt>
                <c:pt idx="11955" formatCode="General">
                  <c:v>0.116178352291416</c:v>
                </c:pt>
                <c:pt idx="11956" formatCode="General">
                  <c:v>0.108815514186811</c:v>
                </c:pt>
                <c:pt idx="11957" formatCode="General">
                  <c:v>0.103214158892778</c:v>
                </c:pt>
                <c:pt idx="11958" formatCode="General">
                  <c:v>9.8505286831880104E-2</c:v>
                </c:pt>
                <c:pt idx="11959" formatCode="General">
                  <c:v>9.4071307870628895E-2</c:v>
                </c:pt>
                <c:pt idx="11960" formatCode="General">
                  <c:v>9.0408835549608602E-2</c:v>
                </c:pt>
                <c:pt idx="11961" formatCode="General">
                  <c:v>8.8837914540283697E-2</c:v>
                </c:pt>
                <c:pt idx="11962" formatCode="General">
                  <c:v>8.9757686574662196E-2</c:v>
                </c:pt>
                <c:pt idx="11963" formatCode="General">
                  <c:v>9.1723635586381802E-2</c:v>
                </c:pt>
                <c:pt idx="11964" formatCode="General">
                  <c:v>9.4809320991650098E-2</c:v>
                </c:pt>
                <c:pt idx="11965" formatCode="General">
                  <c:v>9.9598098828559994E-2</c:v>
                </c:pt>
                <c:pt idx="11966" formatCode="General">
                  <c:v>0.10682644884676699</c:v>
                </c:pt>
                <c:pt idx="11967" formatCode="General">
                  <c:v>0.11721995037446201</c:v>
                </c:pt>
                <c:pt idx="11968" formatCode="General">
                  <c:v>0.129635734698231</c:v>
                </c:pt>
                <c:pt idx="11969" formatCode="General">
                  <c:v>0.14240614501341201</c:v>
                </c:pt>
                <c:pt idx="11970" formatCode="General">
                  <c:v>0.155607092386293</c:v>
                </c:pt>
                <c:pt idx="11971" formatCode="General">
                  <c:v>0.16985610307527699</c:v>
                </c:pt>
                <c:pt idx="11972" formatCode="General">
                  <c:v>0.18511723075374201</c:v>
                </c:pt>
                <c:pt idx="11973" formatCode="General">
                  <c:v>0.20117158815935701</c:v>
                </c:pt>
                <c:pt idx="11974" formatCode="General">
                  <c:v>0.21698094764640699</c:v>
                </c:pt>
                <c:pt idx="11975" formatCode="General">
                  <c:v>0.23185058492758701</c:v>
                </c:pt>
                <c:pt idx="11976" formatCode="General">
                  <c:v>0.24498728948568599</c:v>
                </c:pt>
                <c:pt idx="11977" formatCode="General">
                  <c:v>0.25501984725723398</c:v>
                </c:pt>
                <c:pt idx="11978" formatCode="General">
                  <c:v>0.26155209411970098</c:v>
                </c:pt>
                <c:pt idx="11979" formatCode="General">
                  <c:v>0.26467300523634202</c:v>
                </c:pt>
                <c:pt idx="11980" formatCode="General">
                  <c:v>0.26384875605229302</c:v>
                </c:pt>
                <c:pt idx="11981" formatCode="General">
                  <c:v>0.25942016523271</c:v>
                </c:pt>
                <c:pt idx="11982" formatCode="General">
                  <c:v>0.25181962202404201</c:v>
                </c:pt>
                <c:pt idx="11983" formatCode="General">
                  <c:v>0.24112862882910199</c:v>
                </c:pt>
                <c:pt idx="11984" formatCode="General">
                  <c:v>0.22839855903067</c:v>
                </c:pt>
                <c:pt idx="11985" formatCode="General">
                  <c:v>0.214533284494141</c:v>
                </c:pt>
                <c:pt idx="11986" formatCode="General">
                  <c:v>0.20093306029001701</c:v>
                </c:pt>
                <c:pt idx="11987" formatCode="General">
                  <c:v>0.188808893236109</c:v>
                </c:pt>
                <c:pt idx="11988" formatCode="General">
                  <c:v>0.178316361356057</c:v>
                </c:pt>
                <c:pt idx="11989" formatCode="General">
                  <c:v>0.169456857588409</c:v>
                </c:pt>
                <c:pt idx="11990" formatCode="General">
                  <c:v>0.16171166458014699</c:v>
                </c:pt>
                <c:pt idx="11991" formatCode="General">
                  <c:v>0.153913369666098</c:v>
                </c:pt>
                <c:pt idx="11992" formatCode="General">
                  <c:v>0.14688243933154699</c:v>
                </c:pt>
                <c:pt idx="11993" formatCode="General">
                  <c:v>0.14197396743621701</c:v>
                </c:pt>
                <c:pt idx="11994" formatCode="General">
                  <c:v>0.13913005084382299</c:v>
                </c:pt>
                <c:pt idx="11995" formatCode="General">
                  <c:v>0.13808120152502501</c:v>
                </c:pt>
                <c:pt idx="11996" formatCode="General">
                  <c:v>0.138652675571735</c:v>
                </c:pt>
                <c:pt idx="11997" formatCode="General">
                  <c:v>0.140946385006536</c:v>
                </c:pt>
                <c:pt idx="11998" formatCode="General">
                  <c:v>0.14395773071626899</c:v>
                </c:pt>
                <c:pt idx="11999" formatCode="General">
                  <c:v>0.14762866163713401</c:v>
                </c:pt>
                <c:pt idx="12000" formatCode="General">
                  <c:v>0.152854950171463</c:v>
                </c:pt>
                <c:pt idx="12001" formatCode="General">
                  <c:v>0.15844893830414999</c:v>
                </c:pt>
                <c:pt idx="12002" formatCode="General">
                  <c:v>0.16323681785066699</c:v>
                </c:pt>
                <c:pt idx="12003" formatCode="General">
                  <c:v>0.16698701141749001</c:v>
                </c:pt>
                <c:pt idx="12004" formatCode="General">
                  <c:v>0.169632293685677</c:v>
                </c:pt>
                <c:pt idx="12005" formatCode="General">
                  <c:v>0.17135174452396301</c:v>
                </c:pt>
                <c:pt idx="12006" formatCode="General">
                  <c:v>0.173049020649093</c:v>
                </c:pt>
                <c:pt idx="12007" formatCode="General">
                  <c:v>0.17405615706855099</c:v>
                </c:pt>
                <c:pt idx="12008" formatCode="General">
                  <c:v>0.17184811432026301</c:v>
                </c:pt>
                <c:pt idx="12009" formatCode="General">
                  <c:v>0.16648425691549901</c:v>
                </c:pt>
                <c:pt idx="12010" formatCode="General">
                  <c:v>0.159594752372543</c:v>
                </c:pt>
                <c:pt idx="12011" formatCode="General">
                  <c:v>0.15180382117301899</c:v>
                </c:pt>
                <c:pt idx="12012" formatCode="General">
                  <c:v>0.14312928695409</c:v>
                </c:pt>
                <c:pt idx="12013" formatCode="General">
                  <c:v>0.13401959887887399</c:v>
                </c:pt>
                <c:pt idx="12014" formatCode="General">
                  <c:v>0.124556920533948</c:v>
                </c:pt>
                <c:pt idx="12015" formatCode="General">
                  <c:v>0.114313455221558</c:v>
                </c:pt>
                <c:pt idx="12016" formatCode="General">
                  <c:v>0.103314791236255</c:v>
                </c:pt>
                <c:pt idx="12017" formatCode="General">
                  <c:v>9.19387730690229E-2</c:v>
                </c:pt>
                <c:pt idx="12018" formatCode="General">
                  <c:v>8.0739010979193795E-2</c:v>
                </c:pt>
                <c:pt idx="12019" formatCode="General">
                  <c:v>6.9348040888575796E-2</c:v>
                </c:pt>
                <c:pt idx="12020" formatCode="General">
                  <c:v>5.8487490932390203E-2</c:v>
                </c:pt>
                <c:pt idx="12021" formatCode="General">
                  <c:v>5.0460049111285099E-2</c:v>
                </c:pt>
                <c:pt idx="12022" formatCode="General">
                  <c:v>4.6568436012351798E-2</c:v>
                </c:pt>
                <c:pt idx="12023" formatCode="General">
                  <c:v>4.7166849268363301E-2</c:v>
                </c:pt>
                <c:pt idx="12024" formatCode="General">
                  <c:v>5.1629550041960702E-2</c:v>
                </c:pt>
                <c:pt idx="12025" formatCode="General">
                  <c:v>5.9546971824989699E-2</c:v>
                </c:pt>
                <c:pt idx="12026" formatCode="General">
                  <c:v>7.0169277801339303E-2</c:v>
                </c:pt>
                <c:pt idx="12027" formatCode="General">
                  <c:v>8.1767161681604694E-2</c:v>
                </c:pt>
                <c:pt idx="12028" formatCode="General">
                  <c:v>9.34499063195183E-2</c:v>
                </c:pt>
                <c:pt idx="12029" formatCode="General">
                  <c:v>0.105011402642609</c:v>
                </c:pt>
                <c:pt idx="12030" formatCode="General">
                  <c:v>0.116670423272985</c:v>
                </c:pt>
                <c:pt idx="12031" formatCode="General">
                  <c:v>0.12890884669592501</c:v>
                </c:pt>
                <c:pt idx="12032" formatCode="General">
                  <c:v>0.14152319438924801</c:v>
                </c:pt>
                <c:pt idx="12033" formatCode="General">
                  <c:v>0.15337242802680001</c:v>
                </c:pt>
                <c:pt idx="12034" formatCode="General">
                  <c:v>0.16376771135866</c:v>
                </c:pt>
                <c:pt idx="12035" formatCode="General">
                  <c:v>0.172723905038559</c:v>
                </c:pt>
                <c:pt idx="12036" formatCode="General">
                  <c:v>0.179193284645043</c:v>
                </c:pt>
                <c:pt idx="12037" formatCode="General">
                  <c:v>0.18180154626659401</c:v>
                </c:pt>
                <c:pt idx="12038" formatCode="General">
                  <c:v>0.18087211682916199</c:v>
                </c:pt>
                <c:pt idx="12039" formatCode="General">
                  <c:v>0.17854090510911499</c:v>
                </c:pt>
                <c:pt idx="12040" formatCode="General">
                  <c:v>0.176492235207825</c:v>
                </c:pt>
                <c:pt idx="12041" formatCode="General">
                  <c:v>0.17408062964711099</c:v>
                </c:pt>
                <c:pt idx="12042" formatCode="General">
                  <c:v>0.17070750804821799</c:v>
                </c:pt>
                <c:pt idx="12043" formatCode="General">
                  <c:v>0.16592074937607501</c:v>
                </c:pt>
                <c:pt idx="12044" formatCode="General">
                  <c:v>0.1593000011363</c:v>
                </c:pt>
                <c:pt idx="12045" formatCode="General">
                  <c:v>0.151896858091042</c:v>
                </c:pt>
                <c:pt idx="12046" formatCode="General">
                  <c:v>0.144561323928101</c:v>
                </c:pt>
                <c:pt idx="12047" formatCode="General">
                  <c:v>0.13725248597400799</c:v>
                </c:pt>
                <c:pt idx="12048" formatCode="General">
                  <c:v>0.13095437787710801</c:v>
                </c:pt>
                <c:pt idx="12049" formatCode="General">
                  <c:v>0.12636842923477601</c:v>
                </c:pt>
                <c:pt idx="12050" formatCode="General">
                  <c:v>0.122631157438124</c:v>
                </c:pt>
                <c:pt idx="12051" formatCode="General">
                  <c:v>0.119679466126226</c:v>
                </c:pt>
                <c:pt idx="12052" formatCode="General">
                  <c:v>0.11744289103090599</c:v>
                </c:pt>
                <c:pt idx="12053" formatCode="General">
                  <c:v>0.11570321151353</c:v>
                </c:pt>
                <c:pt idx="12054" formatCode="General">
                  <c:v>0.11468320803139399</c:v>
                </c:pt>
                <c:pt idx="12055" formatCode="General">
                  <c:v>0.114699642556482</c:v>
                </c:pt>
                <c:pt idx="12056" formatCode="General">
                  <c:v>0.116826475703582</c:v>
                </c:pt>
                <c:pt idx="12057" formatCode="General">
                  <c:v>0.12138789912072399</c:v>
                </c:pt>
                <c:pt idx="12058" formatCode="General">
                  <c:v>0.12732250782557</c:v>
                </c:pt>
                <c:pt idx="12059" formatCode="General">
                  <c:v>0.13431149383322899</c:v>
                </c:pt>
                <c:pt idx="12060" formatCode="General">
                  <c:v>0.14151372702367801</c:v>
                </c:pt>
                <c:pt idx="12061" formatCode="General">
                  <c:v>0.14700504896111299</c:v>
                </c:pt>
                <c:pt idx="12062" formatCode="General">
                  <c:v>0.15009497203299799</c:v>
                </c:pt>
                <c:pt idx="12063" formatCode="General">
                  <c:v>0.151241916607885</c:v>
                </c:pt>
                <c:pt idx="12064" formatCode="General">
                  <c:v>0.15098873236431301</c:v>
                </c:pt>
                <c:pt idx="12065" formatCode="General">
                  <c:v>0.149850640487875</c:v>
                </c:pt>
                <c:pt idx="12066" formatCode="General">
                  <c:v>0.14773188310669699</c:v>
                </c:pt>
                <c:pt idx="12067" formatCode="General">
                  <c:v>0.14400766359950101</c:v>
                </c:pt>
                <c:pt idx="12068" formatCode="General">
                  <c:v>0.13923673670228301</c:v>
                </c:pt>
                <c:pt idx="12069" formatCode="General">
                  <c:v>0.13369419872780899</c:v>
                </c:pt>
                <c:pt idx="12070" formatCode="General">
                  <c:v>0.126881598190898</c:v>
                </c:pt>
                <c:pt idx="12071" formatCode="General">
                  <c:v>0.117995182245476</c:v>
                </c:pt>
                <c:pt idx="12072" formatCode="General">
                  <c:v>0.106248180650047</c:v>
                </c:pt>
                <c:pt idx="12073" formatCode="General">
                  <c:v>9.2125861859113298E-2</c:v>
                </c:pt>
                <c:pt idx="12074" formatCode="General">
                  <c:v>7.8077236242349801E-2</c:v>
                </c:pt>
                <c:pt idx="12075" formatCode="General">
                  <c:v>6.5497682583750397E-2</c:v>
                </c:pt>
                <c:pt idx="12076" formatCode="General">
                  <c:v>5.5258310422268198E-2</c:v>
                </c:pt>
                <c:pt idx="12077" formatCode="General">
                  <c:v>4.9000954618276797E-2</c:v>
                </c:pt>
                <c:pt idx="12078" formatCode="General">
                  <c:v>4.6882934693159801E-2</c:v>
                </c:pt>
                <c:pt idx="12079" formatCode="General">
                  <c:v>4.7840629883724999E-2</c:v>
                </c:pt>
                <c:pt idx="12080" formatCode="General">
                  <c:v>5.0411357404420397E-2</c:v>
                </c:pt>
                <c:pt idx="12081" formatCode="General">
                  <c:v>5.3787952836898897E-2</c:v>
                </c:pt>
                <c:pt idx="12082" formatCode="General">
                  <c:v>5.8087781808408602E-2</c:v>
                </c:pt>
                <c:pt idx="12083" formatCode="General">
                  <c:v>6.4078721666282298E-2</c:v>
                </c:pt>
                <c:pt idx="12084" formatCode="General">
                  <c:v>7.2208670597076197E-2</c:v>
                </c:pt>
                <c:pt idx="12085" formatCode="General">
                  <c:v>8.1902213462807502E-2</c:v>
                </c:pt>
                <c:pt idx="12086" formatCode="General">
                  <c:v>9.2052043833581204E-2</c:v>
                </c:pt>
                <c:pt idx="12087" formatCode="General">
                  <c:v>0.10193813685724799</c:v>
                </c:pt>
                <c:pt idx="12088" formatCode="General">
                  <c:v>0.110193185841563</c:v>
                </c:pt>
                <c:pt idx="12089" formatCode="General">
                  <c:v>0.115820443288325</c:v>
                </c:pt>
                <c:pt idx="12090" formatCode="General">
                  <c:v>0.119184465002916</c:v>
                </c:pt>
                <c:pt idx="12091" formatCode="General">
                  <c:v>0.120466877471783</c:v>
                </c:pt>
                <c:pt idx="12092" formatCode="General">
                  <c:v>0.119738035573397</c:v>
                </c:pt>
                <c:pt idx="12093" formatCode="General">
                  <c:v>0.11756490607258099</c:v>
                </c:pt>
                <c:pt idx="12094" formatCode="General">
                  <c:v>0.114450998467635</c:v>
                </c:pt>
                <c:pt idx="12095" formatCode="General">
                  <c:v>0.11108431526559</c:v>
                </c:pt>
                <c:pt idx="12096" formatCode="General">
                  <c:v>0.108791380661398</c:v>
                </c:pt>
                <c:pt idx="12097" formatCode="General">
                  <c:v>0.10842017477424799</c:v>
                </c:pt>
                <c:pt idx="12098" formatCode="General">
                  <c:v>0.10963229559906799</c:v>
                </c:pt>
                <c:pt idx="12099" formatCode="General">
                  <c:v>0.111457015335958</c:v>
                </c:pt>
                <c:pt idx="12100" formatCode="General">
                  <c:v>0.11348919917424</c:v>
                </c:pt>
                <c:pt idx="12101" formatCode="General">
                  <c:v>0.11563782793454799</c:v>
                </c:pt>
                <c:pt idx="12102" formatCode="General">
                  <c:v>0.11790334740926101</c:v>
                </c:pt>
                <c:pt idx="12103" formatCode="General">
                  <c:v>0.120542120602432</c:v>
                </c:pt>
                <c:pt idx="12104" formatCode="General">
                  <c:v>0.122904083550732</c:v>
                </c:pt>
                <c:pt idx="12105" formatCode="General">
                  <c:v>0.124178213159036</c:v>
                </c:pt>
                <c:pt idx="12106" formatCode="General">
                  <c:v>0.12482106559375</c:v>
                </c:pt>
                <c:pt idx="12107" formatCode="General">
                  <c:v>0.12570415784875499</c:v>
                </c:pt>
                <c:pt idx="12108" formatCode="General">
                  <c:v>0.126197316016845</c:v>
                </c:pt>
                <c:pt idx="12109" formatCode="General">
                  <c:v>0.12443090499106201</c:v>
                </c:pt>
                <c:pt idx="12110" formatCode="General">
                  <c:v>0.11947534565000099</c:v>
                </c:pt>
                <c:pt idx="12111" formatCode="General">
                  <c:v>0.11231814945330899</c:v>
                </c:pt>
                <c:pt idx="12112" formatCode="General">
                  <c:v>0.10395038089195199</c:v>
                </c:pt>
                <c:pt idx="12113" formatCode="General">
                  <c:v>9.3980842255291894E-2</c:v>
                </c:pt>
                <c:pt idx="12114" formatCode="General">
                  <c:v>8.1898764857682396E-2</c:v>
                </c:pt>
                <c:pt idx="12115" formatCode="General">
                  <c:v>6.8109628172101699E-2</c:v>
                </c:pt>
                <c:pt idx="12116" formatCode="General">
                  <c:v>5.4923883052288E-2</c:v>
                </c:pt>
                <c:pt idx="12117" formatCode="General">
                  <c:v>4.3999236314291902E-2</c:v>
                </c:pt>
                <c:pt idx="12118" formatCode="General">
                  <c:v>3.5084060530040803E-2</c:v>
                </c:pt>
                <c:pt idx="12119" formatCode="General">
                  <c:v>2.77574614220263E-2</c:v>
                </c:pt>
                <c:pt idx="12120" formatCode="General">
                  <c:v>2.2207313707486399E-2</c:v>
                </c:pt>
                <c:pt idx="12121" formatCode="General">
                  <c:v>1.9194482265476501E-2</c:v>
                </c:pt>
                <c:pt idx="12122" formatCode="General">
                  <c:v>1.9517111291315399E-2</c:v>
                </c:pt>
                <c:pt idx="12123" formatCode="General">
                  <c:v>2.3955818438919599E-2</c:v>
                </c:pt>
                <c:pt idx="12124" formatCode="General">
                  <c:v>3.2060648553111797E-2</c:v>
                </c:pt>
                <c:pt idx="12125" formatCode="General">
                  <c:v>4.2535295954942903E-2</c:v>
                </c:pt>
                <c:pt idx="12126" formatCode="General">
                  <c:v>5.4108908367202099E-2</c:v>
                </c:pt>
                <c:pt idx="12127" formatCode="General">
                  <c:v>6.5092749089827401E-2</c:v>
                </c:pt>
                <c:pt idx="12128" formatCode="General">
                  <c:v>7.4621555527237399E-2</c:v>
                </c:pt>
                <c:pt idx="12129" formatCode="General">
                  <c:v>8.2260517393296997E-2</c:v>
                </c:pt>
                <c:pt idx="12130" formatCode="General">
                  <c:v>8.8183797178111104E-2</c:v>
                </c:pt>
                <c:pt idx="12131" formatCode="General">
                  <c:v>9.3191283078391904E-2</c:v>
                </c:pt>
                <c:pt idx="12132" formatCode="General">
                  <c:v>9.7417822760690401E-2</c:v>
                </c:pt>
                <c:pt idx="12133" formatCode="General">
                  <c:v>0.10070413742076301</c:v>
                </c:pt>
                <c:pt idx="12134" formatCode="General">
                  <c:v>0.102778677664078</c:v>
                </c:pt>
                <c:pt idx="12135" formatCode="General">
                  <c:v>0.103245715184973</c:v>
                </c:pt>
                <c:pt idx="12136" formatCode="General">
                  <c:v>0.101361273536361</c:v>
                </c:pt>
                <c:pt idx="12137" formatCode="General">
                  <c:v>9.7445784733577803E-2</c:v>
                </c:pt>
                <c:pt idx="12138" formatCode="General">
                  <c:v>9.2853420765159803E-2</c:v>
                </c:pt>
                <c:pt idx="12139" formatCode="General">
                  <c:v>8.7873599472698904E-2</c:v>
                </c:pt>
                <c:pt idx="12140" formatCode="General">
                  <c:v>8.0338357779424704E-2</c:v>
                </c:pt>
                <c:pt idx="12141" formatCode="General">
                  <c:v>6.8175838648584605E-2</c:v>
                </c:pt>
                <c:pt idx="12142" formatCode="General">
                  <c:v>5.28486291824697E-2</c:v>
                </c:pt>
                <c:pt idx="12143" formatCode="General">
                  <c:v>3.6776608041706203E-2</c:v>
                </c:pt>
                <c:pt idx="12144" formatCode="General">
                  <c:v>2.1099676011423998E-2</c:v>
                </c:pt>
                <c:pt idx="12145" formatCode="General">
                  <c:v>5.99894822430824E-3</c:v>
                </c:pt>
                <c:pt idx="12146" formatCode="General">
                  <c:v>-9.27885627899026E-3</c:v>
                </c:pt>
                <c:pt idx="12147" formatCode="General">
                  <c:v>-2.4163206124819401E-2</c:v>
                </c:pt>
                <c:pt idx="12148" formatCode="General">
                  <c:v>-3.7284405585835199E-2</c:v>
                </c:pt>
                <c:pt idx="12149" formatCode="General">
                  <c:v>-4.7585449117802103E-2</c:v>
                </c:pt>
                <c:pt idx="12150" formatCode="General">
                  <c:v>-5.4235099715022703E-2</c:v>
                </c:pt>
                <c:pt idx="12151" formatCode="General">
                  <c:v>-5.7560748375047197E-2</c:v>
                </c:pt>
                <c:pt idx="12152" formatCode="General">
                  <c:v>-5.7567858697539297E-2</c:v>
                </c:pt>
                <c:pt idx="12153" formatCode="General">
                  <c:v>-5.4396359571091103E-2</c:v>
                </c:pt>
                <c:pt idx="12154" formatCode="General">
                  <c:v>-4.8984088493959202E-2</c:v>
                </c:pt>
                <c:pt idx="12155" formatCode="General">
                  <c:v>-4.1735590649218099E-2</c:v>
                </c:pt>
                <c:pt idx="12156" formatCode="General">
                  <c:v>-3.2836331665969103E-2</c:v>
                </c:pt>
                <c:pt idx="12157" formatCode="General">
                  <c:v>-2.3140834872820201E-2</c:v>
                </c:pt>
                <c:pt idx="12158" formatCode="General">
                  <c:v>-1.45881841627718E-2</c:v>
                </c:pt>
                <c:pt idx="12159" formatCode="General">
                  <c:v>-9.3498113286070907E-3</c:v>
                </c:pt>
                <c:pt idx="12160" formatCode="General">
                  <c:v>-8.1009456494311408E-3</c:v>
                </c:pt>
                <c:pt idx="12161" formatCode="General">
                  <c:v>-9.7744488651093208E-3</c:v>
                </c:pt>
                <c:pt idx="12162" formatCode="General">
                  <c:v>-1.31207082700834E-2</c:v>
                </c:pt>
                <c:pt idx="12163" formatCode="General">
                  <c:v>-1.72103109043623E-2</c:v>
                </c:pt>
                <c:pt idx="12164" formatCode="General">
                  <c:v>-2.2626182597850101E-2</c:v>
                </c:pt>
                <c:pt idx="12165" formatCode="General">
                  <c:v>-3.0993240235301998E-2</c:v>
                </c:pt>
                <c:pt idx="12166" formatCode="General">
                  <c:v>-4.1596894052789699E-2</c:v>
                </c:pt>
                <c:pt idx="12167" formatCode="General">
                  <c:v>-5.3442038158327897E-2</c:v>
                </c:pt>
                <c:pt idx="12168" formatCode="General">
                  <c:v>-6.6685742738515297E-2</c:v>
                </c:pt>
                <c:pt idx="12169" formatCode="General">
                  <c:v>-8.1176169113431201E-2</c:v>
                </c:pt>
                <c:pt idx="12170" formatCode="General">
                  <c:v>-9.7094378211186202E-2</c:v>
                </c:pt>
                <c:pt idx="12171" formatCode="General">
                  <c:v>-0.114281646858458</c:v>
                </c:pt>
                <c:pt idx="12172" formatCode="General">
                  <c:v>-0.13218373795468399</c:v>
                </c:pt>
                <c:pt idx="12173" formatCode="General">
                  <c:v>-0.15058633243401301</c:v>
                </c:pt>
                <c:pt idx="12174" formatCode="General">
                  <c:v>-0.168961753962934</c:v>
                </c:pt>
                <c:pt idx="12175" formatCode="General">
                  <c:v>-0.18703745957781301</c:v>
                </c:pt>
                <c:pt idx="12176" formatCode="General">
                  <c:v>-0.20527702278111001</c:v>
                </c:pt>
                <c:pt idx="12177" formatCode="General">
                  <c:v>-0.22358402100500699</c:v>
                </c:pt>
                <c:pt idx="12178" formatCode="General">
                  <c:v>-0.24141969466612201</c:v>
                </c:pt>
                <c:pt idx="12179" formatCode="General">
                  <c:v>-0.25886284988163399</c:v>
                </c:pt>
                <c:pt idx="12180" formatCode="General">
                  <c:v>-0.27584135252261499</c:v>
                </c:pt>
                <c:pt idx="12181" formatCode="General">
                  <c:v>-0.29217344937345202</c:v>
                </c:pt>
                <c:pt idx="12182" formatCode="General">
                  <c:v>-0.30772594940566</c:v>
                </c:pt>
                <c:pt idx="12183" formatCode="General">
                  <c:v>-0.32149718342619499</c:v>
                </c:pt>
                <c:pt idx="12184" formatCode="General">
                  <c:v>-0.33195265217426401</c:v>
                </c:pt>
                <c:pt idx="12185" formatCode="General">
                  <c:v>-0.33906921892874098</c:v>
                </c:pt>
                <c:pt idx="12186" formatCode="General">
                  <c:v>-0.34272232067422298</c:v>
                </c:pt>
                <c:pt idx="12187" formatCode="General">
                  <c:v>-0.34250889601187701</c:v>
                </c:pt>
                <c:pt idx="12188" formatCode="General">
                  <c:v>-0.33956581006272901</c:v>
                </c:pt>
                <c:pt idx="12189" formatCode="General">
                  <c:v>-0.334882106728423</c:v>
                </c:pt>
                <c:pt idx="12190" formatCode="General">
                  <c:v>-0.32815127397736599</c:v>
                </c:pt>
                <c:pt idx="12191" formatCode="General">
                  <c:v>-0.319419077598385</c:v>
                </c:pt>
                <c:pt idx="12192" formatCode="General">
                  <c:v>-0.30945370731038402</c:v>
                </c:pt>
                <c:pt idx="12193" formatCode="General">
                  <c:v>-0.29905761968785299</c:v>
                </c:pt>
                <c:pt idx="12194" formatCode="General">
                  <c:v>-0.28929489159069199</c:v>
                </c:pt>
                <c:pt idx="12195" formatCode="General">
                  <c:v>-0.28179836426913402</c:v>
                </c:pt>
                <c:pt idx="12196" formatCode="General">
                  <c:v>-0.27720561435465702</c:v>
                </c:pt>
                <c:pt idx="12197" formatCode="General">
                  <c:v>-0.273892380107295</c:v>
                </c:pt>
                <c:pt idx="12198" formatCode="General">
                  <c:v>-0.270968993622966</c:v>
                </c:pt>
                <c:pt idx="12199" formatCode="General">
                  <c:v>-0.26908325665889798</c:v>
                </c:pt>
                <c:pt idx="12200" formatCode="General">
                  <c:v>-0.26924941016991</c:v>
                </c:pt>
                <c:pt idx="12201" formatCode="General">
                  <c:v>-0.272265293560364</c:v>
                </c:pt>
                <c:pt idx="12202" formatCode="General">
                  <c:v>-0.27840267603278201</c:v>
                </c:pt>
                <c:pt idx="12203" formatCode="General">
                  <c:v>-0.28744761765044702</c:v>
                </c:pt>
                <c:pt idx="12204" formatCode="General">
                  <c:v>-0.29812686820688</c:v>
                </c:pt>
                <c:pt idx="12205" formatCode="General">
                  <c:v>-0.30994327722258302</c:v>
                </c:pt>
                <c:pt idx="12206" formatCode="General">
                  <c:v>-0.32327753958865002</c:v>
                </c:pt>
                <c:pt idx="12207" formatCode="General">
                  <c:v>-0.337231500122395</c:v>
                </c:pt>
                <c:pt idx="12208" formatCode="General">
                  <c:v>-0.35162390692046203</c:v>
                </c:pt>
                <c:pt idx="12209" formatCode="General">
                  <c:v>-0.36683099597943902</c:v>
                </c:pt>
                <c:pt idx="12210" formatCode="General">
                  <c:v>-0.38224183470477502</c:v>
                </c:pt>
                <c:pt idx="12211" formatCode="General">
                  <c:v>-0.39700164574949198</c:v>
                </c:pt>
                <c:pt idx="12212" formatCode="General">
                  <c:v>-0.41071638355054502</c:v>
                </c:pt>
                <c:pt idx="12213" formatCode="General">
                  <c:v>-0.42268795265125397</c:v>
                </c:pt>
                <c:pt idx="12214" formatCode="General">
                  <c:v>-0.43197397576809399</c:v>
                </c:pt>
                <c:pt idx="12215" formatCode="General">
                  <c:v>-0.43825061392352599</c:v>
                </c:pt>
                <c:pt idx="12216" formatCode="General">
                  <c:v>-0.44144871769019101</c:v>
                </c:pt>
                <c:pt idx="12217" formatCode="General">
                  <c:v>-0.44196819267662102</c:v>
                </c:pt>
                <c:pt idx="12218" formatCode="General">
                  <c:v>-0.43958610635604001</c:v>
                </c:pt>
                <c:pt idx="12219" formatCode="General">
                  <c:v>-0.43423950337873202</c:v>
                </c:pt>
                <c:pt idx="12220" formatCode="General">
                  <c:v>-0.42713386429215</c:v>
                </c:pt>
                <c:pt idx="12221" formatCode="General">
                  <c:v>-0.41957103731436901</c:v>
                </c:pt>
                <c:pt idx="12222" formatCode="General">
                  <c:v>-0.41102956288019199</c:v>
                </c:pt>
                <c:pt idx="12223" formatCode="General">
                  <c:v>-0.400658197217162</c:v>
                </c:pt>
                <c:pt idx="12224" formatCode="General">
                  <c:v>-0.38843411912912501</c:v>
                </c:pt>
                <c:pt idx="12225" formatCode="General">
                  <c:v>-0.37400946321211498</c:v>
                </c:pt>
                <c:pt idx="12226" formatCode="General">
                  <c:v>-0.35812332579328299</c:v>
                </c:pt>
                <c:pt idx="12227" formatCode="General">
                  <c:v>-0.34239030053777703</c:v>
                </c:pt>
                <c:pt idx="12228" formatCode="General">
                  <c:v>-0.32816528934500999</c:v>
                </c:pt>
                <c:pt idx="12229" formatCode="General">
                  <c:v>-0.316142118329648</c:v>
                </c:pt>
                <c:pt idx="12230" formatCode="General">
                  <c:v>-0.30646336428471199</c:v>
                </c:pt>
                <c:pt idx="12231" formatCode="General">
                  <c:v>-0.29880744799821002</c:v>
                </c:pt>
                <c:pt idx="12232" formatCode="General">
                  <c:v>-0.292455667076778</c:v>
                </c:pt>
                <c:pt idx="12233" formatCode="General">
                  <c:v>-0.288061342806259</c:v>
                </c:pt>
                <c:pt idx="12234" formatCode="General">
                  <c:v>-0.28650532450552302</c:v>
                </c:pt>
                <c:pt idx="12235" formatCode="General">
                  <c:v>-0.287022317825675</c:v>
                </c:pt>
                <c:pt idx="12236" formatCode="General">
                  <c:v>-0.28977223733676599</c:v>
                </c:pt>
                <c:pt idx="12237" formatCode="General">
                  <c:v>-0.29482487958950199</c:v>
                </c:pt>
                <c:pt idx="12238" formatCode="General">
                  <c:v>-0.30086743505647401</c:v>
                </c:pt>
                <c:pt idx="12239" formatCode="General">
                  <c:v>-0.30700137814142398</c:v>
                </c:pt>
                <c:pt idx="12240" formatCode="General">
                  <c:v>-0.31311347479442098</c:v>
                </c:pt>
                <c:pt idx="12241" formatCode="General">
                  <c:v>-0.31901148779397198</c:v>
                </c:pt>
                <c:pt idx="12242" formatCode="General">
                  <c:v>-0.32396201313131101</c:v>
                </c:pt>
                <c:pt idx="12243" formatCode="General">
                  <c:v>-0.32752338130318098</c:v>
                </c:pt>
                <c:pt idx="12244" formatCode="General">
                  <c:v>-0.329376084417217</c:v>
                </c:pt>
                <c:pt idx="12245" formatCode="General">
                  <c:v>-0.32907632609462401</c:v>
                </c:pt>
                <c:pt idx="12246" formatCode="General">
                  <c:v>-0.32612339696489301</c:v>
                </c:pt>
                <c:pt idx="12247" formatCode="General">
                  <c:v>-0.32029539367521098</c:v>
                </c:pt>
                <c:pt idx="12248" formatCode="General">
                  <c:v>-0.31209195942177198</c:v>
                </c:pt>
                <c:pt idx="12249" formatCode="General">
                  <c:v>-0.301987311063105</c:v>
                </c:pt>
                <c:pt idx="12250" formatCode="General">
                  <c:v>-0.28980090478824599</c:v>
                </c:pt>
                <c:pt idx="12251" formatCode="General">
                  <c:v>-0.27553199581430698</c:v>
                </c:pt>
                <c:pt idx="12252" formatCode="General">
                  <c:v>-0.25989592737499001</c:v>
                </c:pt>
                <c:pt idx="12253" formatCode="General">
                  <c:v>-0.24393204376145</c:v>
                </c:pt>
                <c:pt idx="12254" formatCode="General">
                  <c:v>-0.22825031824313</c:v>
                </c:pt>
                <c:pt idx="12255" formatCode="General">
                  <c:v>-0.21312877872461999</c:v>
                </c:pt>
                <c:pt idx="12256" formatCode="General">
                  <c:v>-0.19896457928182101</c:v>
                </c:pt>
                <c:pt idx="12257" formatCode="General">
                  <c:v>-0.18711046150055299</c:v>
                </c:pt>
                <c:pt idx="12258" formatCode="General">
                  <c:v>-0.178279532787468</c:v>
                </c:pt>
                <c:pt idx="12259" formatCode="General">
                  <c:v>-0.17178446129197</c:v>
                </c:pt>
                <c:pt idx="12260" formatCode="General">
                  <c:v>-0.16858381291598901</c:v>
                </c:pt>
                <c:pt idx="12261" formatCode="General">
                  <c:v>-0.169296739108414</c:v>
                </c:pt>
                <c:pt idx="12262" formatCode="General">
                  <c:v>-0.173498970100049</c:v>
                </c:pt>
                <c:pt idx="12263" formatCode="General">
                  <c:v>-0.180987595751115</c:v>
                </c:pt>
                <c:pt idx="12264" formatCode="General">
                  <c:v>-0.191576637229668</c:v>
                </c:pt>
                <c:pt idx="12265" formatCode="General">
                  <c:v>-0.203554448272979</c:v>
                </c:pt>
                <c:pt idx="12266" formatCode="General">
                  <c:v>-0.215565493548972</c:v>
                </c:pt>
                <c:pt idx="12267" formatCode="General">
                  <c:v>-0.22729547897605801</c:v>
                </c:pt>
                <c:pt idx="12268" formatCode="General">
                  <c:v>-0.23838764538926899</c:v>
                </c:pt>
                <c:pt idx="12269" formatCode="General">
                  <c:v>-0.248802619492245</c:v>
                </c:pt>
                <c:pt idx="12270" formatCode="General">
                  <c:v>-0.25719580637447298</c:v>
                </c:pt>
                <c:pt idx="12271" formatCode="General">
                  <c:v>-0.26214713744606699</c:v>
                </c:pt>
                <c:pt idx="12272" formatCode="General">
                  <c:v>-0.26366453879357399</c:v>
                </c:pt>
                <c:pt idx="12273" formatCode="General">
                  <c:v>-0.26298879124334401</c:v>
                </c:pt>
                <c:pt idx="12274" formatCode="General">
                  <c:v>-0.260687416379077</c:v>
                </c:pt>
                <c:pt idx="12275" formatCode="General">
                  <c:v>-0.256441068774938</c:v>
                </c:pt>
                <c:pt idx="12276" formatCode="General">
                  <c:v>-0.25059021887603999</c:v>
                </c:pt>
                <c:pt idx="12277" formatCode="General">
                  <c:v>-0.243779058798408</c:v>
                </c:pt>
                <c:pt idx="12278" formatCode="General">
                  <c:v>-0.23590744543603201</c:v>
                </c:pt>
                <c:pt idx="12279" formatCode="General">
                  <c:v>-0.22647840495723301</c:v>
                </c:pt>
                <c:pt idx="12280" formatCode="General">
                  <c:v>-0.21586213645184399</c:v>
                </c:pt>
                <c:pt idx="12281" formatCode="General">
                  <c:v>-0.20458966089990199</c:v>
                </c:pt>
                <c:pt idx="12282" formatCode="General">
                  <c:v>-0.19276608698130701</c:v>
                </c:pt>
                <c:pt idx="12283" formatCode="General">
                  <c:v>-0.180755129414569</c:v>
                </c:pt>
                <c:pt idx="12284" formatCode="General">
                  <c:v>-0.169388498545604</c:v>
                </c:pt>
                <c:pt idx="12285" formatCode="General">
                  <c:v>-0.15895141009071301</c:v>
                </c:pt>
                <c:pt idx="12286" formatCode="General">
                  <c:v>-0.14868136632776199</c:v>
                </c:pt>
                <c:pt idx="12287" formatCode="General">
                  <c:v>-0.13906124712005899</c:v>
                </c:pt>
                <c:pt idx="12288" formatCode="General">
                  <c:v>-0.132076069595044</c:v>
                </c:pt>
                <c:pt idx="12289" formatCode="General">
                  <c:v>-0.12731429295949501</c:v>
                </c:pt>
                <c:pt idx="12290" formatCode="General">
                  <c:v>-0.122490866550466</c:v>
                </c:pt>
                <c:pt idx="12291" formatCode="General">
                  <c:v>-0.116636990342135</c:v>
                </c:pt>
                <c:pt idx="12292" formatCode="General">
                  <c:v>-0.109666648341191</c:v>
                </c:pt>
                <c:pt idx="12293" formatCode="General">
                  <c:v>-0.10220688158494801</c:v>
                </c:pt>
                <c:pt idx="12294" formatCode="General">
                  <c:v>-9.5090555069195101E-2</c:v>
                </c:pt>
                <c:pt idx="12295" formatCode="General">
                  <c:v>-8.7837041561270396E-2</c:v>
                </c:pt>
                <c:pt idx="12296" formatCode="General">
                  <c:v>-7.9372848172793303E-2</c:v>
                </c:pt>
                <c:pt idx="12297" formatCode="General">
                  <c:v>-6.9300304529709797E-2</c:v>
                </c:pt>
                <c:pt idx="12298" formatCode="General">
                  <c:v>-5.7883001715573798E-2</c:v>
                </c:pt>
                <c:pt idx="12299" formatCode="General">
                  <c:v>-4.4958640048605898E-2</c:v>
                </c:pt>
                <c:pt idx="12300" formatCode="General">
                  <c:v>-3.0808736522300598E-2</c:v>
                </c:pt>
                <c:pt idx="12301" formatCode="General">
                  <c:v>-1.53947514365868E-2</c:v>
                </c:pt>
                <c:pt idx="12302" formatCode="General">
                  <c:v>7.5474293916982197E-4</c:v>
                </c:pt>
                <c:pt idx="12303" formatCode="General">
                  <c:v>1.75818337118963E-2</c:v>
                </c:pt>
                <c:pt idx="12304" formatCode="General">
                  <c:v>3.5781731092255603E-2</c:v>
                </c:pt>
                <c:pt idx="12305" formatCode="General">
                  <c:v>5.4577865180614998E-2</c:v>
                </c:pt>
                <c:pt idx="12306" formatCode="General">
                  <c:v>7.4419850767407897E-2</c:v>
                </c:pt>
                <c:pt idx="12307" formatCode="General">
                  <c:v>9.5663023401195299E-2</c:v>
                </c:pt>
                <c:pt idx="12308" formatCode="General">
                  <c:v>0.11735169584628399</c:v>
                </c:pt>
                <c:pt idx="12309" formatCode="General">
                  <c:v>0.13904183675641901</c:v>
                </c:pt>
                <c:pt idx="12310" formatCode="General">
                  <c:v>0.16051909523883401</c:v>
                </c:pt>
                <c:pt idx="12311" formatCode="General">
                  <c:v>0.17989960116241299</c:v>
                </c:pt>
                <c:pt idx="12312" formatCode="General">
                  <c:v>0.19587552895202401</c:v>
                </c:pt>
                <c:pt idx="12313" formatCode="General">
                  <c:v>0.20847489868951299</c:v>
                </c:pt>
                <c:pt idx="12314" formatCode="General">
                  <c:v>0.21783645844932301</c:v>
                </c:pt>
                <c:pt idx="12315" formatCode="General">
                  <c:v>0.22396153511097799</c:v>
                </c:pt>
                <c:pt idx="12316" formatCode="General">
                  <c:v>0.22681165825349101</c:v>
                </c:pt>
                <c:pt idx="12317" formatCode="General">
                  <c:v>0.22680752026304199</c:v>
                </c:pt>
                <c:pt idx="12318" formatCode="General">
                  <c:v>0.22453388034271199</c:v>
                </c:pt>
                <c:pt idx="12319" formatCode="General">
                  <c:v>0.220638050972015</c:v>
                </c:pt>
                <c:pt idx="12320" formatCode="General">
                  <c:v>0.215223295946876</c:v>
                </c:pt>
                <c:pt idx="12321" formatCode="General">
                  <c:v>0.20889982538430901</c:v>
                </c:pt>
                <c:pt idx="12322" formatCode="General">
                  <c:v>0.20261658039664901</c:v>
                </c:pt>
                <c:pt idx="12323" formatCode="General">
                  <c:v>0.19604577453181599</c:v>
                </c:pt>
                <c:pt idx="12324" formatCode="General">
                  <c:v>0.189347049642689</c:v>
                </c:pt>
                <c:pt idx="12325" formatCode="General">
                  <c:v>0.18451786160426101</c:v>
                </c:pt>
                <c:pt idx="12326" formatCode="General">
                  <c:v>0.18349391682240901</c:v>
                </c:pt>
                <c:pt idx="12327" formatCode="General">
                  <c:v>0.18748702856913499</c:v>
                </c:pt>
                <c:pt idx="12328" formatCode="General">
                  <c:v>0.196783928699275</c:v>
                </c:pt>
                <c:pt idx="12329" formatCode="General">
                  <c:v>0.209988737356018</c:v>
                </c:pt>
                <c:pt idx="12330" formatCode="General">
                  <c:v>0.22534807876465099</c:v>
                </c:pt>
                <c:pt idx="12331" formatCode="General">
                  <c:v>0.24218378080870701</c:v>
                </c:pt>
                <c:pt idx="12332" formatCode="General">
                  <c:v>0.25979817867129801</c:v>
                </c:pt>
                <c:pt idx="12333" formatCode="General">
                  <c:v>0.27658733144074998</c:v>
                </c:pt>
                <c:pt idx="12334" formatCode="General">
                  <c:v>0.29054698524166001</c:v>
                </c:pt>
                <c:pt idx="12335" formatCode="General">
                  <c:v>0.30164938774408301</c:v>
                </c:pt>
                <c:pt idx="12336" formatCode="General">
                  <c:v>0.31116159866677801</c:v>
                </c:pt>
                <c:pt idx="12337" formatCode="General">
                  <c:v>0.31952492285787598</c:v>
                </c:pt>
                <c:pt idx="12338" formatCode="General">
                  <c:v>0.32621358664362998</c:v>
                </c:pt>
                <c:pt idx="12339" formatCode="General">
                  <c:v>0.33067368945785103</c:v>
                </c:pt>
                <c:pt idx="12340" formatCode="General">
                  <c:v>0.33302315656555098</c:v>
                </c:pt>
                <c:pt idx="12341" formatCode="General">
                  <c:v>0.333537647901195</c:v>
                </c:pt>
                <c:pt idx="12342" formatCode="General">
                  <c:v>0.33253639465000701</c:v>
                </c:pt>
                <c:pt idx="12343" formatCode="General">
                  <c:v>0.33060732411395199</c:v>
                </c:pt>
                <c:pt idx="12344" formatCode="General">
                  <c:v>0.32756907096323001</c:v>
                </c:pt>
                <c:pt idx="12345" formatCode="General">
                  <c:v>0.32364917941295301</c:v>
                </c:pt>
                <c:pt idx="12346" formatCode="General">
                  <c:v>0.32078662372803002</c:v>
                </c:pt>
                <c:pt idx="12347" formatCode="General">
                  <c:v>0.31950902031911399</c:v>
                </c:pt>
                <c:pt idx="12348" formatCode="General">
                  <c:v>0.31910376875380497</c:v>
                </c:pt>
                <c:pt idx="12349" formatCode="General">
                  <c:v>0.31928980169969101</c:v>
                </c:pt>
                <c:pt idx="12350" formatCode="General">
                  <c:v>0.31986215847687</c:v>
                </c:pt>
                <c:pt idx="12351" formatCode="General">
                  <c:v>0.31994700279743798</c:v>
                </c:pt>
                <c:pt idx="12352" formatCode="General">
                  <c:v>0.31936368422515099</c:v>
                </c:pt>
                <c:pt idx="12353" formatCode="General">
                  <c:v>0.318563163885904</c:v>
                </c:pt>
                <c:pt idx="12354" formatCode="General">
                  <c:v>0.31777476626615198</c:v>
                </c:pt>
                <c:pt idx="12355" formatCode="General">
                  <c:v>0.31779243152162301</c:v>
                </c:pt>
                <c:pt idx="12356" formatCode="General">
                  <c:v>0.31954776564200699</c:v>
                </c:pt>
                <c:pt idx="12357" formatCode="General">
                  <c:v>0.32390150959458802</c:v>
                </c:pt>
                <c:pt idx="12358" formatCode="General">
                  <c:v>0.33121380195777</c:v>
                </c:pt>
                <c:pt idx="12359" formatCode="General">
                  <c:v>0.34094125863230801</c:v>
                </c:pt>
                <c:pt idx="12360" formatCode="General">
                  <c:v>0.35250314767864199</c:v>
                </c:pt>
                <c:pt idx="12361" formatCode="General">
                  <c:v>0.364997441754003</c:v>
                </c:pt>
                <c:pt idx="12362" formatCode="General">
                  <c:v>0.37717592945265999</c:v>
                </c:pt>
                <c:pt idx="12363" formatCode="General">
                  <c:v>0.388844285750575</c:v>
                </c:pt>
                <c:pt idx="12364" formatCode="General">
                  <c:v>0.40059112084871901</c:v>
                </c:pt>
                <c:pt idx="12365" formatCode="General">
                  <c:v>0.41179246167189798</c:v>
                </c:pt>
                <c:pt idx="12366" formatCode="General">
                  <c:v>0.42233138179115798</c:v>
                </c:pt>
                <c:pt idx="12367" formatCode="General">
                  <c:v>0.43332939354003502</c:v>
                </c:pt>
                <c:pt idx="12368" formatCode="General">
                  <c:v>0.44361864326459099</c:v>
                </c:pt>
                <c:pt idx="12369" formatCode="General">
                  <c:v>0.45158388880981698</c:v>
                </c:pt>
                <c:pt idx="12370" formatCode="General">
                  <c:v>0.457680659407454</c:v>
                </c:pt>
                <c:pt idx="12371" formatCode="General">
                  <c:v>0.46150279224652102</c:v>
                </c:pt>
                <c:pt idx="12372" formatCode="General">
                  <c:v>0.46212526192111503</c:v>
                </c:pt>
                <c:pt idx="12373" formatCode="General">
                  <c:v>0.46016284926520201</c:v>
                </c:pt>
                <c:pt idx="12374" formatCode="General">
                  <c:v>0.45626509154518002</c:v>
                </c:pt>
                <c:pt idx="12375" formatCode="General">
                  <c:v>0.450840031871375</c:v>
                </c:pt>
                <c:pt idx="12376" formatCode="General">
                  <c:v>0.444658856281818</c:v>
                </c:pt>
                <c:pt idx="12377" formatCode="General">
                  <c:v>0.438506050176319</c:v>
                </c:pt>
                <c:pt idx="12378" formatCode="General">
                  <c:v>0.43215992812488602</c:v>
                </c:pt>
                <c:pt idx="12379" formatCode="General">
                  <c:v>0.42523688983679703</c:v>
                </c:pt>
                <c:pt idx="12380" formatCode="General">
                  <c:v>0.41775784909116398</c:v>
                </c:pt>
                <c:pt idx="12381" formatCode="General">
                  <c:v>0.409926385483325</c:v>
                </c:pt>
                <c:pt idx="12382" formatCode="General">
                  <c:v>0.40150915458584902</c:v>
                </c:pt>
                <c:pt idx="12383" formatCode="General">
                  <c:v>0.39186280824688602</c:v>
                </c:pt>
                <c:pt idx="12384" formatCode="General">
                  <c:v>0.380705199358778</c:v>
                </c:pt>
                <c:pt idx="12385" formatCode="General">
                  <c:v>0.368565671499132</c:v>
                </c:pt>
                <c:pt idx="12386" formatCode="General">
                  <c:v>0.35574033772242297</c:v>
                </c:pt>
                <c:pt idx="12387" formatCode="General">
                  <c:v>0.34212138043253199</c:v>
                </c:pt>
                <c:pt idx="12388" formatCode="General">
                  <c:v>0.32856919892379199</c:v>
                </c:pt>
                <c:pt idx="12389" formatCode="General">
                  <c:v>0.31557992684168701</c:v>
                </c:pt>
                <c:pt idx="12390" formatCode="General">
                  <c:v>0.30311232764583101</c:v>
                </c:pt>
                <c:pt idx="12391" formatCode="General">
                  <c:v>0.29131284456504902</c:v>
                </c:pt>
                <c:pt idx="12392" formatCode="General">
                  <c:v>0.280405374032071</c:v>
                </c:pt>
                <c:pt idx="12393" formatCode="General">
                  <c:v>0.27027896238424398</c:v>
                </c:pt>
                <c:pt idx="12394" formatCode="General">
                  <c:v>0.26095828653849501</c:v>
                </c:pt>
                <c:pt idx="12395" formatCode="General">
                  <c:v>0.25398077902653998</c:v>
                </c:pt>
                <c:pt idx="12396" formatCode="General">
                  <c:v>0.250875018822453</c:v>
                </c:pt>
                <c:pt idx="12397" formatCode="General">
                  <c:v>0.25154151653035001</c:v>
                </c:pt>
                <c:pt idx="12398" formatCode="General">
                  <c:v>0.25453364363765901</c:v>
                </c:pt>
                <c:pt idx="12399" formatCode="General">
                  <c:v>0.25889310068021099</c:v>
                </c:pt>
                <c:pt idx="12400" formatCode="General">
                  <c:v>0.26553630795445099</c:v>
                </c:pt>
                <c:pt idx="12401" formatCode="General">
                  <c:v>0.27386674206854</c:v>
                </c:pt>
                <c:pt idx="12402" formatCode="General">
                  <c:v>0.28221556602617098</c:v>
                </c:pt>
                <c:pt idx="12403" formatCode="General">
                  <c:v>0.29029070180190802</c:v>
                </c:pt>
                <c:pt idx="12404" formatCode="General">
                  <c:v>0.29766242913269902</c:v>
                </c:pt>
                <c:pt idx="12405" formatCode="General">
                  <c:v>0.30401548282119401</c:v>
                </c:pt>
                <c:pt idx="12406" formatCode="General">
                  <c:v>0.30906534375496097</c:v>
                </c:pt>
                <c:pt idx="12407" formatCode="General">
                  <c:v>0.31213099931173999</c:v>
                </c:pt>
                <c:pt idx="12408" formatCode="General">
                  <c:v>0.31352449692705697</c:v>
                </c:pt>
                <c:pt idx="12409" formatCode="General">
                  <c:v>0.31332790787358</c:v>
                </c:pt>
                <c:pt idx="12410" formatCode="General">
                  <c:v>0.31123266899430102</c:v>
                </c:pt>
                <c:pt idx="12411" formatCode="General">
                  <c:v>0.30768200682688801</c:v>
                </c:pt>
                <c:pt idx="12412" formatCode="General">
                  <c:v>0.30294192198758702</c:v>
                </c:pt>
                <c:pt idx="12413" formatCode="General">
                  <c:v>0.29716060708835002</c:v>
                </c:pt>
                <c:pt idx="12414" formatCode="General">
                  <c:v>0.29032235749790403</c:v>
                </c:pt>
                <c:pt idx="12415" formatCode="General">
                  <c:v>0.28210491007695798</c:v>
                </c:pt>
                <c:pt idx="12416" formatCode="General">
                  <c:v>0.27219395211032998</c:v>
                </c:pt>
                <c:pt idx="12417" formatCode="General">
                  <c:v>0.26073359908135502</c:v>
                </c:pt>
                <c:pt idx="12418" formatCode="General">
                  <c:v>0.24841274264799901</c:v>
                </c:pt>
                <c:pt idx="12419" formatCode="General">
                  <c:v>0.23688986194537001</c:v>
                </c:pt>
                <c:pt idx="12420" formatCode="General">
                  <c:v>0.22677432191740901</c:v>
                </c:pt>
                <c:pt idx="12421" formatCode="General">
                  <c:v>0.21750145149460801</c:v>
                </c:pt>
                <c:pt idx="12422" formatCode="General">
                  <c:v>0.20941017150399099</c:v>
                </c:pt>
                <c:pt idx="12423" formatCode="General">
                  <c:v>0.20297333664202899</c:v>
                </c:pt>
                <c:pt idx="12424" formatCode="General">
                  <c:v>0.19876090749605699</c:v>
                </c:pt>
                <c:pt idx="12425" formatCode="General">
                  <c:v>0.19636373860780401</c:v>
                </c:pt>
                <c:pt idx="12426" formatCode="General">
                  <c:v>0.19466459414802201</c:v>
                </c:pt>
                <c:pt idx="12427" formatCode="General">
                  <c:v>0.193050105069629</c:v>
                </c:pt>
                <c:pt idx="12428" formatCode="General">
                  <c:v>0.19151951230435199</c:v>
                </c:pt>
                <c:pt idx="12429" formatCode="General">
                  <c:v>0.189198921263523</c:v>
                </c:pt>
                <c:pt idx="12430" formatCode="General">
                  <c:v>0.185900476577575</c:v>
                </c:pt>
                <c:pt idx="12431" formatCode="General">
                  <c:v>0.18250889648327501</c:v>
                </c:pt>
                <c:pt idx="12432" formatCode="General">
                  <c:v>0.17893085861747099</c:v>
                </c:pt>
                <c:pt idx="12433" formatCode="General">
                  <c:v>0.17474903319183399</c:v>
                </c:pt>
                <c:pt idx="12434" formatCode="General">
                  <c:v>0.16976794701033501</c:v>
                </c:pt>
                <c:pt idx="12435" formatCode="General">
                  <c:v>0.164282529852462</c:v>
                </c:pt>
                <c:pt idx="12436" formatCode="General">
                  <c:v>0.15719890773893999</c:v>
                </c:pt>
                <c:pt idx="12437" formatCode="General">
                  <c:v>0.14788323957996399</c:v>
                </c:pt>
                <c:pt idx="12438" formatCode="General">
                  <c:v>0.13780675337697501</c:v>
                </c:pt>
                <c:pt idx="12439" formatCode="General">
                  <c:v>0.12751721086102</c:v>
                </c:pt>
                <c:pt idx="12440" formatCode="General">
                  <c:v>0.11618259628298699</c:v>
                </c:pt>
                <c:pt idx="12441" formatCode="General">
                  <c:v>0.103647063788512</c:v>
                </c:pt>
                <c:pt idx="12442" formatCode="General">
                  <c:v>9.0477926181933399E-2</c:v>
                </c:pt>
                <c:pt idx="12443" formatCode="General">
                  <c:v>7.7067592557348102E-2</c:v>
                </c:pt>
                <c:pt idx="12444" formatCode="General">
                  <c:v>6.4056581857650993E-2</c:v>
                </c:pt>
                <c:pt idx="12445" formatCode="General">
                  <c:v>5.2003635260183999E-2</c:v>
                </c:pt>
                <c:pt idx="12446" formatCode="General">
                  <c:v>4.0650201645822899E-2</c:v>
                </c:pt>
                <c:pt idx="12447" formatCode="General">
                  <c:v>2.9749507237204601E-2</c:v>
                </c:pt>
                <c:pt idx="12448" formatCode="General">
                  <c:v>1.9105411934671902E-2</c:v>
                </c:pt>
                <c:pt idx="12449" formatCode="General">
                  <c:v>9.1147830055896308E-3</c:v>
                </c:pt>
                <c:pt idx="12450" formatCode="General">
                  <c:v>5.4898905672042496E-4</c:v>
                </c:pt>
                <c:pt idx="12451" formatCode="General">
                  <c:v>-6.2930049745533803E-3</c:v>
                </c:pt>
                <c:pt idx="12452" formatCode="General">
                  <c:v>-1.14471399362693E-2</c:v>
                </c:pt>
                <c:pt idx="12453" formatCode="General">
                  <c:v>-1.5415893350824101E-2</c:v>
                </c:pt>
                <c:pt idx="12454" formatCode="General">
                  <c:v>-1.8338856290010301E-2</c:v>
                </c:pt>
                <c:pt idx="12455" formatCode="General">
                  <c:v>-2.0479582896676701E-2</c:v>
                </c:pt>
                <c:pt idx="12456" formatCode="General">
                  <c:v>-2.3260863156653599E-2</c:v>
                </c:pt>
                <c:pt idx="12457" formatCode="General">
                  <c:v>-2.7825248988632399E-2</c:v>
                </c:pt>
                <c:pt idx="12458" formatCode="General">
                  <c:v>-3.45585588480673E-2</c:v>
                </c:pt>
                <c:pt idx="12459" formatCode="General">
                  <c:v>-4.3206243699280902E-2</c:v>
                </c:pt>
                <c:pt idx="12460" formatCode="General">
                  <c:v>-5.3331275592497798E-2</c:v>
                </c:pt>
                <c:pt idx="12461" formatCode="General">
                  <c:v>-6.5304029528913995E-2</c:v>
                </c:pt>
                <c:pt idx="12462" formatCode="General">
                  <c:v>-7.9216545807397495E-2</c:v>
                </c:pt>
                <c:pt idx="12463" formatCode="General">
                  <c:v>-9.4451492904151502E-2</c:v>
                </c:pt>
                <c:pt idx="12464" formatCode="General">
                  <c:v>-0.109955827231582</c:v>
                </c:pt>
                <c:pt idx="12465" formatCode="General">
                  <c:v>-0.124660725319598</c:v>
                </c:pt>
                <c:pt idx="12466" formatCode="General">
                  <c:v>-0.13772671537749501</c:v>
                </c:pt>
                <c:pt idx="12467" formatCode="General">
                  <c:v>-0.14890094918484001</c:v>
                </c:pt>
                <c:pt idx="12468" formatCode="General">
                  <c:v>-0.15901488893424201</c:v>
                </c:pt>
                <c:pt idx="12469" formatCode="General">
                  <c:v>-0.168889264212155</c:v>
                </c:pt>
                <c:pt idx="12470" formatCode="General">
                  <c:v>-0.178836790518586</c:v>
                </c:pt>
                <c:pt idx="12471" formatCode="General">
                  <c:v>-0.189058831901214</c:v>
                </c:pt>
                <c:pt idx="12472" formatCode="General">
                  <c:v>-0.199470651772505</c:v>
                </c:pt>
                <c:pt idx="12473" formatCode="General">
                  <c:v>-0.20960798420413199</c:v>
                </c:pt>
                <c:pt idx="12474" formatCode="General">
                  <c:v>-0.21919877214853201</c:v>
                </c:pt>
                <c:pt idx="12475" formatCode="General">
                  <c:v>-0.228467313820123</c:v>
                </c:pt>
                <c:pt idx="12476" formatCode="General">
                  <c:v>-0.23821458238719601</c:v>
                </c:pt>
                <c:pt idx="12477" formatCode="General">
                  <c:v>-0.24939150143826599</c:v>
                </c:pt>
                <c:pt idx="12478" formatCode="General">
                  <c:v>-0.26184829043176799</c:v>
                </c:pt>
                <c:pt idx="12479" formatCode="General">
                  <c:v>-0.274837926358736</c:v>
                </c:pt>
                <c:pt idx="12480" formatCode="General">
                  <c:v>-0.28755597356580798</c:v>
                </c:pt>
                <c:pt idx="12481" formatCode="General">
                  <c:v>-0.30001587725165302</c:v>
                </c:pt>
                <c:pt idx="12482" formatCode="General">
                  <c:v>-0.31260206096715498</c:v>
                </c:pt>
                <c:pt idx="12483" formatCode="General">
                  <c:v>-0.32578696731200901</c:v>
                </c:pt>
                <c:pt idx="12484" formatCode="General">
                  <c:v>-0.33962575195544897</c:v>
                </c:pt>
                <c:pt idx="12485" formatCode="General">
                  <c:v>-0.35362696240102298</c:v>
                </c:pt>
                <c:pt idx="12486" formatCode="General">
                  <c:v>-0.36816979899357299</c:v>
                </c:pt>
                <c:pt idx="12487" formatCode="General">
                  <c:v>-0.38383938187923999</c:v>
                </c:pt>
                <c:pt idx="12488" formatCode="General">
                  <c:v>-0.40084282177165098</c:v>
                </c:pt>
                <c:pt idx="12489" formatCode="General">
                  <c:v>-0.41898764988536702</c:v>
                </c:pt>
                <c:pt idx="12490" formatCode="General">
                  <c:v>-0.43839632118138799</c:v>
                </c:pt>
                <c:pt idx="12491" formatCode="General">
                  <c:v>-0.45809200650008502</c:v>
                </c:pt>
                <c:pt idx="12492" formatCode="General">
                  <c:v>-0.475903770356575</c:v>
                </c:pt>
                <c:pt idx="12493" formatCode="General">
                  <c:v>-0.49094489429763399</c:v>
                </c:pt>
                <c:pt idx="12494" formatCode="General">
                  <c:v>-0.50319928530091396</c:v>
                </c:pt>
                <c:pt idx="12495" formatCode="General">
                  <c:v>-0.51264541069345804</c:v>
                </c:pt>
                <c:pt idx="12496" formatCode="General">
                  <c:v>-0.51932623940995704</c:v>
                </c:pt>
                <c:pt idx="12497" formatCode="General">
                  <c:v>-0.52295559040874595</c:v>
                </c:pt>
                <c:pt idx="12498" formatCode="General">
                  <c:v>-0.52317504381837199</c:v>
                </c:pt>
                <c:pt idx="12499" formatCode="General">
                  <c:v>-0.519997300959816</c:v>
                </c:pt>
                <c:pt idx="12500" formatCode="General">
                  <c:v>-0.51393820156346404</c:v>
                </c:pt>
                <c:pt idx="12501" formatCode="General">
                  <c:v>-0.50624806949969403</c:v>
                </c:pt>
                <c:pt idx="12502" formatCode="General">
                  <c:v>-0.49843807996675599</c:v>
                </c:pt>
                <c:pt idx="12503" formatCode="General">
                  <c:v>-0.49057373837526802</c:v>
                </c:pt>
                <c:pt idx="12504" formatCode="General">
                  <c:v>-0.48240365119636203</c:v>
                </c:pt>
                <c:pt idx="12505" formatCode="General">
                  <c:v>-0.47509979208862801</c:v>
                </c:pt>
                <c:pt idx="12506" formatCode="General">
                  <c:v>-0.46953516265474599</c:v>
                </c:pt>
                <c:pt idx="12507" formatCode="General">
                  <c:v>-0.46600779594997599</c:v>
                </c:pt>
                <c:pt idx="12508" formatCode="General">
                  <c:v>-0.46467085717273998</c:v>
                </c:pt>
                <c:pt idx="12509" formatCode="General">
                  <c:v>-0.46525477692145101</c:v>
                </c:pt>
                <c:pt idx="12510" formatCode="General">
                  <c:v>-0.467697671970628</c:v>
                </c:pt>
                <c:pt idx="12511" formatCode="General">
                  <c:v>-0.471591163310561</c:v>
                </c:pt>
                <c:pt idx="12512" formatCode="General">
                  <c:v>-0.47704236824513602</c:v>
                </c:pt>
                <c:pt idx="12513" formatCode="General">
                  <c:v>-0.48422800528260501</c:v>
                </c:pt>
                <c:pt idx="12514" formatCode="General">
                  <c:v>-0.49215302656352</c:v>
                </c:pt>
                <c:pt idx="12515" formatCode="General">
                  <c:v>-0.49995064084573998</c:v>
                </c:pt>
                <c:pt idx="12516" formatCode="General">
                  <c:v>-0.50768326265376396</c:v>
                </c:pt>
                <c:pt idx="12517" formatCode="General">
                  <c:v>-0.51562286955321701</c:v>
                </c:pt>
                <c:pt idx="12518" formatCode="General">
                  <c:v>-0.52395660111431797</c:v>
                </c:pt>
                <c:pt idx="12519" formatCode="General">
                  <c:v>-0.53255547661894098</c:v>
                </c:pt>
                <c:pt idx="12520" formatCode="General">
                  <c:v>-0.54056065530326602</c:v>
                </c:pt>
                <c:pt idx="12521" formatCode="General">
                  <c:v>-0.54728563615275505</c:v>
                </c:pt>
                <c:pt idx="12522" formatCode="General">
                  <c:v>-0.55288391286495897</c:v>
                </c:pt>
                <c:pt idx="12523" formatCode="General">
                  <c:v>-0.55777298693656896</c:v>
                </c:pt>
                <c:pt idx="12524" formatCode="General">
                  <c:v>-0.56202252028140098</c:v>
                </c:pt>
                <c:pt idx="12525" formatCode="General">
                  <c:v>-0.56557728648972805</c:v>
                </c:pt>
                <c:pt idx="12526" formatCode="General">
                  <c:v>-0.56811044125832499</c:v>
                </c:pt>
                <c:pt idx="12527" formatCode="General">
                  <c:v>-0.56943037909577898</c:v>
                </c:pt>
                <c:pt idx="12528" formatCode="General">
                  <c:v>-0.568905910359916</c:v>
                </c:pt>
                <c:pt idx="12529" formatCode="General">
                  <c:v>-0.56634388171057404</c:v>
                </c:pt>
                <c:pt idx="12530" formatCode="General">
                  <c:v>-0.56259840297963304</c:v>
                </c:pt>
                <c:pt idx="12531" formatCode="General">
                  <c:v>-0.55787565795039296</c:v>
                </c:pt>
                <c:pt idx="12532" formatCode="General">
                  <c:v>-0.55111214699788502</c:v>
                </c:pt>
                <c:pt idx="12533" formatCode="General">
                  <c:v>-0.54088929254940898</c:v>
                </c:pt>
                <c:pt idx="12534" formatCode="General">
                  <c:v>-0.52756790525413899</c:v>
                </c:pt>
                <c:pt idx="12535" formatCode="General">
                  <c:v>-0.51264154587460797</c:v>
                </c:pt>
                <c:pt idx="12536" formatCode="General">
                  <c:v>-0.49624365420725702</c:v>
                </c:pt>
                <c:pt idx="12537" formatCode="General">
                  <c:v>-0.47803217837958001</c:v>
                </c:pt>
                <c:pt idx="12538" formatCode="General">
                  <c:v>-0.458699369484593</c:v>
                </c:pt>
                <c:pt idx="12539" formatCode="General">
                  <c:v>-0.440777591688916</c:v>
                </c:pt>
                <c:pt idx="12540" formatCode="General">
                  <c:v>-0.425926147689283</c:v>
                </c:pt>
                <c:pt idx="12541" formatCode="General">
                  <c:v>-0.41377252144072602</c:v>
                </c:pt>
                <c:pt idx="12542" formatCode="General">
                  <c:v>-0.40433886029796001</c:v>
                </c:pt>
                <c:pt idx="12543" formatCode="General">
                  <c:v>-0.397611438043242</c:v>
                </c:pt>
                <c:pt idx="12544" formatCode="General">
                  <c:v>-0.39279568093901301</c:v>
                </c:pt>
                <c:pt idx="12545" formatCode="General">
                  <c:v>-0.389564816616495</c:v>
                </c:pt>
                <c:pt idx="12546" formatCode="General">
                  <c:v>-0.38861776025337202</c:v>
                </c:pt>
                <c:pt idx="12547" formatCode="General">
                  <c:v>-0.38982333818888998</c:v>
                </c:pt>
                <c:pt idx="12548" formatCode="General">
                  <c:v>-0.39356639889144801</c:v>
                </c:pt>
                <c:pt idx="12549" formatCode="General">
                  <c:v>-0.400367111829249</c:v>
                </c:pt>
                <c:pt idx="12550" formatCode="General">
                  <c:v>-0.40937153015233801</c:v>
                </c:pt>
                <c:pt idx="12551" formatCode="General">
                  <c:v>-0.41970471130415499</c:v>
                </c:pt>
                <c:pt idx="12552" formatCode="General">
                  <c:v>-0.43114675179844902</c:v>
                </c:pt>
                <c:pt idx="12553" formatCode="General">
                  <c:v>-0.44332369401174598</c:v>
                </c:pt>
                <c:pt idx="12554" formatCode="General">
                  <c:v>-0.454574629682167</c:v>
                </c:pt>
                <c:pt idx="12555" formatCode="General">
                  <c:v>-0.46374214975539702</c:v>
                </c:pt>
                <c:pt idx="12556" formatCode="General">
                  <c:v>-0.47087373643145902</c:v>
                </c:pt>
                <c:pt idx="12557" formatCode="General">
                  <c:v>-0.47626889757286001</c:v>
                </c:pt>
                <c:pt idx="12558" formatCode="General">
                  <c:v>-0.47975905242425898</c:v>
                </c:pt>
                <c:pt idx="12559" formatCode="General">
                  <c:v>-0.48067383808626601</c:v>
                </c:pt>
                <c:pt idx="12560" formatCode="General">
                  <c:v>-0.47851472281361201</c:v>
                </c:pt>
                <c:pt idx="12561" formatCode="General">
                  <c:v>-0.47256220000628901</c:v>
                </c:pt>
                <c:pt idx="12562" formatCode="General">
                  <c:v>-0.46277803191427602</c:v>
                </c:pt>
                <c:pt idx="12563" formatCode="General">
                  <c:v>-0.449825448374788</c:v>
                </c:pt>
                <c:pt idx="12564" formatCode="General">
                  <c:v>-0.43501037538183601</c:v>
                </c:pt>
                <c:pt idx="12565" formatCode="General">
                  <c:v>-0.41959648260184401</c:v>
                </c:pt>
                <c:pt idx="12566" formatCode="General">
                  <c:v>-0.40384500095702502</c:v>
                </c:pt>
                <c:pt idx="12567" formatCode="General">
                  <c:v>-0.38771746889615799</c:v>
                </c:pt>
                <c:pt idx="12568" formatCode="General">
                  <c:v>-0.37185768603353397</c:v>
                </c:pt>
                <c:pt idx="12569" formatCode="General">
                  <c:v>-0.35729257536301601</c:v>
                </c:pt>
                <c:pt idx="12570" formatCode="General">
                  <c:v>-0.34433469450913901</c:v>
                </c:pt>
                <c:pt idx="12571" formatCode="General">
                  <c:v>-0.33330448035378202</c:v>
                </c:pt>
                <c:pt idx="12572" formatCode="General">
                  <c:v>-0.32398687338559101</c:v>
                </c:pt>
                <c:pt idx="12573" formatCode="General">
                  <c:v>-0.315390264350148</c:v>
                </c:pt>
                <c:pt idx="12574" formatCode="General">
                  <c:v>-0.306758894109042</c:v>
                </c:pt>
                <c:pt idx="12575" formatCode="General">
                  <c:v>-0.29783067268444702</c:v>
                </c:pt>
                <c:pt idx="12576" formatCode="General">
                  <c:v>-0.28890219707217002</c:v>
                </c:pt>
                <c:pt idx="12577" formatCode="General">
                  <c:v>-0.28068082114267701</c:v>
                </c:pt>
                <c:pt idx="12578" formatCode="General">
                  <c:v>-0.27299658277718503</c:v>
                </c:pt>
                <c:pt idx="12579" formatCode="General">
                  <c:v>-0.26527679729999598</c:v>
                </c:pt>
                <c:pt idx="12580" formatCode="General">
                  <c:v>-0.25810496173638098</c:v>
                </c:pt>
                <c:pt idx="12581" formatCode="General">
                  <c:v>-0.25198716092264101</c:v>
                </c:pt>
                <c:pt idx="12582" formatCode="General">
                  <c:v>-0.245887494538607</c:v>
                </c:pt>
                <c:pt idx="12583" formatCode="General">
                  <c:v>-0.23873513692209999</c:v>
                </c:pt>
                <c:pt idx="12584" formatCode="General">
                  <c:v>-0.231058681497296</c:v>
                </c:pt>
                <c:pt idx="12585" formatCode="General">
                  <c:v>-0.22348121032586901</c:v>
                </c:pt>
                <c:pt idx="12586" formatCode="General">
                  <c:v>-0.21507637323036299</c:v>
                </c:pt>
                <c:pt idx="12587" formatCode="General">
                  <c:v>-0.205216047436343</c:v>
                </c:pt>
                <c:pt idx="12588" formatCode="General">
                  <c:v>-0.19432951961835801</c:v>
                </c:pt>
                <c:pt idx="12589" formatCode="General">
                  <c:v>-0.18206354064508301</c:v>
                </c:pt>
                <c:pt idx="12590" formatCode="General">
                  <c:v>-0.16837751236541501</c:v>
                </c:pt>
                <c:pt idx="12591" formatCode="General">
                  <c:v>-0.154731190096876</c:v>
                </c:pt>
                <c:pt idx="12592" formatCode="General">
                  <c:v>-0.14237512176401099</c:v>
                </c:pt>
                <c:pt idx="12593" formatCode="General">
                  <c:v>-0.13206259443479901</c:v>
                </c:pt>
                <c:pt idx="12594" formatCode="General">
                  <c:v>-0.124261558695998</c:v>
                </c:pt>
                <c:pt idx="12595" formatCode="General">
                  <c:v>-0.117061741905712</c:v>
                </c:pt>
                <c:pt idx="12596" formatCode="General">
                  <c:v>-0.10929113552675</c:v>
                </c:pt>
                <c:pt idx="12597" formatCode="General">
                  <c:v>-0.102216467138161</c:v>
                </c:pt>
                <c:pt idx="12598" formatCode="General">
                  <c:v>-9.6168833042993701E-2</c:v>
                </c:pt>
                <c:pt idx="12599" formatCode="General">
                  <c:v>-9.0522596649582204E-2</c:v>
                </c:pt>
                <c:pt idx="12600" formatCode="General">
                  <c:v>-8.3959232389459099E-2</c:v>
                </c:pt>
                <c:pt idx="12601" formatCode="General">
                  <c:v>-7.5440880792436493E-2</c:v>
                </c:pt>
                <c:pt idx="12602" formatCode="General">
                  <c:v>-6.47970198453999E-2</c:v>
                </c:pt>
                <c:pt idx="12603" formatCode="General">
                  <c:v>-5.2041657505623402E-2</c:v>
                </c:pt>
                <c:pt idx="12604" formatCode="General">
                  <c:v>-3.7930967412304298E-2</c:v>
                </c:pt>
                <c:pt idx="12605" formatCode="General">
                  <c:v>-2.2800085685694301E-2</c:v>
                </c:pt>
                <c:pt idx="12606" formatCode="General">
                  <c:v>-6.3948361800784202E-3</c:v>
                </c:pt>
                <c:pt idx="12607" formatCode="General">
                  <c:v>1.0862116053896601E-2</c:v>
                </c:pt>
                <c:pt idx="12608" formatCode="General">
                  <c:v>2.9078089902095799E-2</c:v>
                </c:pt>
                <c:pt idx="12609" formatCode="General">
                  <c:v>4.8541234903814498E-2</c:v>
                </c:pt>
                <c:pt idx="12610" formatCode="General">
                  <c:v>6.8723443173351703E-2</c:v>
                </c:pt>
                <c:pt idx="12611" formatCode="General">
                  <c:v>8.98369388919672E-2</c:v>
                </c:pt>
                <c:pt idx="12612" formatCode="General">
                  <c:v>0.113062054950734</c:v>
                </c:pt>
                <c:pt idx="12613" formatCode="General">
                  <c:v>0.138271938796868</c:v>
                </c:pt>
                <c:pt idx="12614" formatCode="General">
                  <c:v>0.164092001455685</c:v>
                </c:pt>
                <c:pt idx="12615" formatCode="General">
                  <c:v>0.18938775717829801</c:v>
                </c:pt>
                <c:pt idx="12616" formatCode="General">
                  <c:v>0.212843970452672</c:v>
                </c:pt>
                <c:pt idx="12617" formatCode="General">
                  <c:v>0.233899726550724</c:v>
                </c:pt>
                <c:pt idx="12618" formatCode="General">
                  <c:v>0.25261119117525599</c:v>
                </c:pt>
                <c:pt idx="12619" formatCode="General">
                  <c:v>0.26934743839186898</c:v>
                </c:pt>
                <c:pt idx="12620" formatCode="General">
                  <c:v>0.28396453273774003</c:v>
                </c:pt>
                <c:pt idx="12621" formatCode="General">
                  <c:v>0.29560350038920202</c:v>
                </c:pt>
                <c:pt idx="12622" formatCode="General">
                  <c:v>0.30500752421789801</c:v>
                </c:pt>
                <c:pt idx="12623" formatCode="General">
                  <c:v>0.313247902877892</c:v>
                </c:pt>
                <c:pt idx="12624" formatCode="General">
                  <c:v>0.31895480515193603</c:v>
                </c:pt>
                <c:pt idx="12625" formatCode="General">
                  <c:v>0.32090525014624</c:v>
                </c:pt>
                <c:pt idx="12626" formatCode="General">
                  <c:v>0.31921193260904501</c:v>
                </c:pt>
                <c:pt idx="12627" formatCode="General">
                  <c:v>0.31477887461530701</c:v>
                </c:pt>
                <c:pt idx="12628" formatCode="General">
                  <c:v>0.309568082118378</c:v>
                </c:pt>
                <c:pt idx="12629" formatCode="General">
                  <c:v>0.30467695601599898</c:v>
                </c:pt>
                <c:pt idx="12630" formatCode="General">
                  <c:v>0.30058413142380802</c:v>
                </c:pt>
                <c:pt idx="12631" formatCode="General">
                  <c:v>0.29738923696019998</c:v>
                </c:pt>
                <c:pt idx="12632" formatCode="General">
                  <c:v>0.29421718848351802</c:v>
                </c:pt>
                <c:pt idx="12633" formatCode="General">
                  <c:v>0.29055320590382899</c:v>
                </c:pt>
                <c:pt idx="12634" formatCode="General">
                  <c:v>0.287049750350587</c:v>
                </c:pt>
                <c:pt idx="12635" formatCode="General">
                  <c:v>0.28404084819291398</c:v>
                </c:pt>
                <c:pt idx="12636" formatCode="General">
                  <c:v>0.28225539811352501</c:v>
                </c:pt>
                <c:pt idx="12637" formatCode="General">
                  <c:v>0.28303251725382</c:v>
                </c:pt>
                <c:pt idx="12638" formatCode="General">
                  <c:v>0.28721042548810299</c:v>
                </c:pt>
                <c:pt idx="12639" formatCode="General">
                  <c:v>0.29536192245429399</c:v>
                </c:pt>
                <c:pt idx="12640" formatCode="General">
                  <c:v>0.30761667098769302</c:v>
                </c:pt>
                <c:pt idx="12641" formatCode="General">
                  <c:v>0.32301127645401401</c:v>
                </c:pt>
                <c:pt idx="12642" formatCode="General">
                  <c:v>0.33974476874160098</c:v>
                </c:pt>
                <c:pt idx="12643" formatCode="General">
                  <c:v>0.35679559193235599</c:v>
                </c:pt>
                <c:pt idx="12644" formatCode="General">
                  <c:v>0.37334336073297197</c:v>
                </c:pt>
                <c:pt idx="12645" formatCode="General">
                  <c:v>0.38942783717935903</c:v>
                </c:pt>
                <c:pt idx="12646" formatCode="General">
                  <c:v>0.40576887801896899</c:v>
                </c:pt>
                <c:pt idx="12647" formatCode="General">
                  <c:v>0.42223830845066501</c:v>
                </c:pt>
                <c:pt idx="12648" formatCode="General">
                  <c:v>0.438671477941106</c:v>
                </c:pt>
                <c:pt idx="12649" formatCode="General">
                  <c:v>0.45521280541359999</c:v>
                </c:pt>
                <c:pt idx="12650" formatCode="General">
                  <c:v>0.472354225597443</c:v>
                </c:pt>
                <c:pt idx="12651" formatCode="General">
                  <c:v>0.48946596066435699</c:v>
                </c:pt>
                <c:pt idx="12652" formatCode="General">
                  <c:v>0.50495300069855298</c:v>
                </c:pt>
                <c:pt idx="12653" formatCode="General">
                  <c:v>0.51723879775442405</c:v>
                </c:pt>
                <c:pt idx="12654" formatCode="General">
                  <c:v>0.52642604040868202</c:v>
                </c:pt>
                <c:pt idx="12655" formatCode="General">
                  <c:v>0.53312939042746099</c:v>
                </c:pt>
                <c:pt idx="12656" formatCode="General">
                  <c:v>0.53708162172845297</c:v>
                </c:pt>
                <c:pt idx="12657" formatCode="General">
                  <c:v>0.53756230014476403</c:v>
                </c:pt>
                <c:pt idx="12658" formatCode="General">
                  <c:v>0.53469001269625305</c:v>
                </c:pt>
                <c:pt idx="12659" formatCode="General">
                  <c:v>0.52907222546119603</c:v>
                </c:pt>
                <c:pt idx="12660" formatCode="General">
                  <c:v>0.52195979904853596</c:v>
                </c:pt>
                <c:pt idx="12661" formatCode="General">
                  <c:v>0.51429703592842002</c:v>
                </c:pt>
                <c:pt idx="12662" formatCode="General">
                  <c:v>0.50495216688419797</c:v>
                </c:pt>
                <c:pt idx="12663" formatCode="General">
                  <c:v>0.49390870797013903</c:v>
                </c:pt>
                <c:pt idx="12664" formatCode="General">
                  <c:v>0.48257312258506901</c:v>
                </c:pt>
                <c:pt idx="12665" formatCode="General">
                  <c:v>0.47233416335384598</c:v>
                </c:pt>
                <c:pt idx="12666" formatCode="General">
                  <c:v>0.46373575783373699</c:v>
                </c:pt>
                <c:pt idx="12667" formatCode="General">
                  <c:v>0.456719761185368</c:v>
                </c:pt>
                <c:pt idx="12668" formatCode="General">
                  <c:v>0.45161054328185402</c:v>
                </c:pt>
                <c:pt idx="12669" formatCode="General">
                  <c:v>0.44938916228068299</c:v>
                </c:pt>
                <c:pt idx="12670" formatCode="General">
                  <c:v>0.44935204378339499</c:v>
                </c:pt>
                <c:pt idx="12671" formatCode="General">
                  <c:v>0.45019803737200698</c:v>
                </c:pt>
                <c:pt idx="12672" formatCode="General">
                  <c:v>0.45270390007769201</c:v>
                </c:pt>
                <c:pt idx="12673" formatCode="General">
                  <c:v>0.45725820227479802</c:v>
                </c:pt>
                <c:pt idx="12674" formatCode="General">
                  <c:v>0.46326542380825703</c:v>
                </c:pt>
                <c:pt idx="12675" formatCode="General">
                  <c:v>0.47064165610568998</c:v>
                </c:pt>
                <c:pt idx="12676" formatCode="General">
                  <c:v>0.47958385752344401</c:v>
                </c:pt>
                <c:pt idx="12677" formatCode="General">
                  <c:v>0.48935639940596998</c:v>
                </c:pt>
                <c:pt idx="12678" formatCode="General">
                  <c:v>0.49911839336905101</c:v>
                </c:pt>
                <c:pt idx="12679" formatCode="General">
                  <c:v>0.50763404608603102</c:v>
                </c:pt>
                <c:pt idx="12680" formatCode="General">
                  <c:v>0.51421306512534704</c:v>
                </c:pt>
                <c:pt idx="12681" formatCode="General">
                  <c:v>0.519347592078369</c:v>
                </c:pt>
                <c:pt idx="12682" formatCode="General">
                  <c:v>0.52234729526420698</c:v>
                </c:pt>
                <c:pt idx="12683" formatCode="General">
                  <c:v>0.52291982469526799</c:v>
                </c:pt>
                <c:pt idx="12684" formatCode="General">
                  <c:v>0.52212161561258497</c:v>
                </c:pt>
                <c:pt idx="12685" formatCode="General">
                  <c:v>0.52001870346318102</c:v>
                </c:pt>
                <c:pt idx="12686" formatCode="General">
                  <c:v>0.51657118705324001</c:v>
                </c:pt>
                <c:pt idx="12687" formatCode="General">
                  <c:v>0.51346055373719701</c:v>
                </c:pt>
                <c:pt idx="12688" formatCode="General">
                  <c:v>0.511786894443646</c:v>
                </c:pt>
                <c:pt idx="12689" formatCode="General">
                  <c:v>0.51119324424975499</c:v>
                </c:pt>
                <c:pt idx="12690" formatCode="General">
                  <c:v>0.51094149353904805</c:v>
                </c:pt>
                <c:pt idx="12691" formatCode="General">
                  <c:v>0.51129919245174005</c:v>
                </c:pt>
                <c:pt idx="12692" formatCode="General">
                  <c:v>0.51216628972783595</c:v>
                </c:pt>
                <c:pt idx="12693" formatCode="General">
                  <c:v>0.51227728325366195</c:v>
                </c:pt>
                <c:pt idx="12694" formatCode="General">
                  <c:v>0.51191468694437703</c:v>
                </c:pt>
                <c:pt idx="12695" formatCode="General">
                  <c:v>0.51151984300088205</c:v>
                </c:pt>
                <c:pt idx="12696" formatCode="General">
                  <c:v>0.51000139141021195</c:v>
                </c:pt>
                <c:pt idx="12697" formatCode="General">
                  <c:v>0.50626289142438996</c:v>
                </c:pt>
                <c:pt idx="12698" formatCode="General">
                  <c:v>0.50048352273755103</c:v>
                </c:pt>
                <c:pt idx="12699" formatCode="General">
                  <c:v>0.49304511495426601</c:v>
                </c:pt>
                <c:pt idx="12700" formatCode="General">
                  <c:v>0.483823755646413</c:v>
                </c:pt>
                <c:pt idx="12701" formatCode="General">
                  <c:v>0.47364280395609398</c:v>
                </c:pt>
                <c:pt idx="12702" formatCode="General">
                  <c:v>0.46402761356746097</c:v>
                </c:pt>
                <c:pt idx="12703" formatCode="General">
                  <c:v>0.454904845657641</c:v>
                </c:pt>
                <c:pt idx="12704" formatCode="General">
                  <c:v>0.44547579509252599</c:v>
                </c:pt>
                <c:pt idx="12705" formatCode="General">
                  <c:v>0.43522449512386702</c:v>
                </c:pt>
                <c:pt idx="12706" formatCode="General">
                  <c:v>0.42367092883127</c:v>
                </c:pt>
                <c:pt idx="12707" formatCode="General">
                  <c:v>0.41126139497270398</c:v>
                </c:pt>
                <c:pt idx="12708" formatCode="General">
                  <c:v>0.39819944454262202</c:v>
                </c:pt>
                <c:pt idx="12709" formatCode="General">
                  <c:v>0.38514403901252398</c:v>
                </c:pt>
                <c:pt idx="12710" formatCode="General">
                  <c:v>0.37277692195088902</c:v>
                </c:pt>
                <c:pt idx="12711" formatCode="General">
                  <c:v>0.36277576997444999</c:v>
                </c:pt>
                <c:pt idx="12712" formatCode="General">
                  <c:v>0.35642473582647199</c:v>
                </c:pt>
                <c:pt idx="12713" formatCode="General">
                  <c:v>0.35204173244370102</c:v>
                </c:pt>
                <c:pt idx="12714" formatCode="General">
                  <c:v>0.34841490931132801</c:v>
                </c:pt>
                <c:pt idx="12715" formatCode="General">
                  <c:v>0.34612690254323097</c:v>
                </c:pt>
                <c:pt idx="12716" formatCode="General">
                  <c:v>0.34555292217327999</c:v>
                </c:pt>
                <c:pt idx="12717" formatCode="General">
                  <c:v>0.34621709731114197</c:v>
                </c:pt>
                <c:pt idx="12718" formatCode="General">
                  <c:v>0.347232526417728</c:v>
                </c:pt>
                <c:pt idx="12719" formatCode="General">
                  <c:v>0.348204367366927</c:v>
                </c:pt>
                <c:pt idx="12720" formatCode="General">
                  <c:v>0.34889638803366102</c:v>
                </c:pt>
                <c:pt idx="12721" formatCode="General">
                  <c:v>0.34816830562887502</c:v>
                </c:pt>
                <c:pt idx="12722" formatCode="General">
                  <c:v>0.34525847799623599</c:v>
                </c:pt>
                <c:pt idx="12723" formatCode="General">
                  <c:v>0.33935216768735799</c:v>
                </c:pt>
                <c:pt idx="12724" formatCode="General">
                  <c:v>0.32994469707604102</c:v>
                </c:pt>
                <c:pt idx="12725" formatCode="General">
                  <c:v>0.31768154200744197</c:v>
                </c:pt>
                <c:pt idx="12726" formatCode="General">
                  <c:v>0.30285898399327998</c:v>
                </c:pt>
                <c:pt idx="12727" formatCode="General">
                  <c:v>0.28609190378174698</c:v>
                </c:pt>
                <c:pt idx="12728" formatCode="General">
                  <c:v>0.26880730055726199</c:v>
                </c:pt>
                <c:pt idx="12729" formatCode="General">
                  <c:v>0.251691819213199</c:v>
                </c:pt>
                <c:pt idx="12730" formatCode="General">
                  <c:v>0.23418410369742601</c:v>
                </c:pt>
                <c:pt idx="12731" formatCode="General">
                  <c:v>0.21566475485467701</c:v>
                </c:pt>
                <c:pt idx="12732" formatCode="General">
                  <c:v>0.19636160049909501</c:v>
                </c:pt>
                <c:pt idx="12733" formatCode="General">
                  <c:v>0.17651330095090301</c:v>
                </c:pt>
                <c:pt idx="12734" formatCode="General">
                  <c:v>0.15698737961725501</c:v>
                </c:pt>
                <c:pt idx="12735" formatCode="General">
                  <c:v>0.139677985300935</c:v>
                </c:pt>
                <c:pt idx="12736" formatCode="General">
                  <c:v>0.125223529243668</c:v>
                </c:pt>
                <c:pt idx="12737" formatCode="General">
                  <c:v>0.113182030326272</c:v>
                </c:pt>
                <c:pt idx="12738" formatCode="General">
                  <c:v>0.10363663410556399</c:v>
                </c:pt>
                <c:pt idx="12739" formatCode="General">
                  <c:v>9.5631228079443104E-2</c:v>
                </c:pt>
                <c:pt idx="12740" formatCode="General">
                  <c:v>8.8697181113617796E-2</c:v>
                </c:pt>
                <c:pt idx="12741" formatCode="General">
                  <c:v>8.2626860621354895E-2</c:v>
                </c:pt>
                <c:pt idx="12742" formatCode="General">
                  <c:v>7.6033849531054201E-2</c:v>
                </c:pt>
                <c:pt idx="12743" formatCode="General">
                  <c:v>6.82634278900833E-2</c:v>
                </c:pt>
                <c:pt idx="12744" formatCode="General">
                  <c:v>5.9488872950785497E-2</c:v>
                </c:pt>
                <c:pt idx="12745" formatCode="General">
                  <c:v>4.9683699650542E-2</c:v>
                </c:pt>
                <c:pt idx="12746" formatCode="General">
                  <c:v>3.86617907566646E-2</c:v>
                </c:pt>
                <c:pt idx="12747" formatCode="General">
                  <c:v>2.7213414036145099E-2</c:v>
                </c:pt>
                <c:pt idx="12748" formatCode="General">
                  <c:v>1.53906601542804E-2</c:v>
                </c:pt>
                <c:pt idx="12749" formatCode="General">
                  <c:v>2.1053015637247699E-3</c:v>
                </c:pt>
                <c:pt idx="12750" formatCode="General">
                  <c:v>-1.2431713763655899E-2</c:v>
                </c:pt>
                <c:pt idx="12751" formatCode="General">
                  <c:v>-2.67242984612103E-2</c:v>
                </c:pt>
                <c:pt idx="12752" formatCode="General">
                  <c:v>-3.98039484301487E-2</c:v>
                </c:pt>
                <c:pt idx="12753" formatCode="General">
                  <c:v>-5.0501129550419598E-2</c:v>
                </c:pt>
                <c:pt idx="12754" formatCode="General">
                  <c:v>-5.8313069824969602E-2</c:v>
                </c:pt>
                <c:pt idx="12755" formatCode="General">
                  <c:v>-6.4101996977376299E-2</c:v>
                </c:pt>
                <c:pt idx="12756" formatCode="General">
                  <c:v>-6.8046327816661395E-2</c:v>
                </c:pt>
                <c:pt idx="12757" formatCode="General">
                  <c:v>-7.0295669661683602E-2</c:v>
                </c:pt>
                <c:pt idx="12758" formatCode="General">
                  <c:v>-7.1994454508724007E-2</c:v>
                </c:pt>
                <c:pt idx="12759" formatCode="General">
                  <c:v>-7.4861618125953794E-2</c:v>
                </c:pt>
                <c:pt idx="12760" formatCode="General">
                  <c:v>-7.9933830779844797E-2</c:v>
                </c:pt>
                <c:pt idx="12761" formatCode="General">
                  <c:v>-8.8146309027296504E-2</c:v>
                </c:pt>
                <c:pt idx="12762" formatCode="General">
                  <c:v>-9.9637421304769297E-2</c:v>
                </c:pt>
                <c:pt idx="12763" formatCode="General">
                  <c:v>-0.113219210830729</c:v>
                </c:pt>
                <c:pt idx="12764" formatCode="General">
                  <c:v>-0.128037386745113</c:v>
                </c:pt>
                <c:pt idx="12765" formatCode="General">
                  <c:v>-0.144519783070133</c:v>
                </c:pt>
                <c:pt idx="12766" formatCode="General">
                  <c:v>-0.162856289973525</c:v>
                </c:pt>
                <c:pt idx="12767" formatCode="General">
                  <c:v>-0.181525881538634</c:v>
                </c:pt>
                <c:pt idx="12768" formatCode="General">
                  <c:v>-0.19889733869738699</c:v>
                </c:pt>
                <c:pt idx="12769" formatCode="General">
                  <c:v>-0.214875692980844</c:v>
                </c:pt>
                <c:pt idx="12770" formatCode="General">
                  <c:v>-0.229492715667825</c:v>
                </c:pt>
                <c:pt idx="12771" formatCode="General">
                  <c:v>-0.24209502916193201</c:v>
                </c:pt>
                <c:pt idx="12772" formatCode="General">
                  <c:v>-0.25267566085840898</c:v>
                </c:pt>
                <c:pt idx="12773" formatCode="General">
                  <c:v>-0.26130744340878398</c:v>
                </c:pt>
                <c:pt idx="12774" formatCode="General">
                  <c:v>-0.26855380389218902</c:v>
                </c:pt>
                <c:pt idx="12775" formatCode="General">
                  <c:v>-0.27560056690984103</c:v>
                </c:pt>
                <c:pt idx="12776" formatCode="General">
                  <c:v>-0.283398806852245</c:v>
                </c:pt>
                <c:pt idx="12777" formatCode="General">
                  <c:v>-0.29241192846215602</c:v>
                </c:pt>
                <c:pt idx="12778" formatCode="General">
                  <c:v>-0.30290568104938598</c:v>
                </c:pt>
                <c:pt idx="12779" formatCode="General">
                  <c:v>-0.31433545742312902</c:v>
                </c:pt>
                <c:pt idx="12780" formatCode="General">
                  <c:v>-0.32569322466001899</c:v>
                </c:pt>
                <c:pt idx="12781" formatCode="General">
                  <c:v>-0.33710140818331902</c:v>
                </c:pt>
                <c:pt idx="12782" formatCode="General">
                  <c:v>-0.34863075801728499</c:v>
                </c:pt>
                <c:pt idx="12783" formatCode="General">
                  <c:v>-0.35977282829211199</c:v>
                </c:pt>
                <c:pt idx="12784" formatCode="General">
                  <c:v>-0.37071937214182998</c:v>
                </c:pt>
                <c:pt idx="12785" formatCode="General">
                  <c:v>-0.38209637754227999</c:v>
                </c:pt>
                <c:pt idx="12786" formatCode="General">
                  <c:v>-0.39389416686819401</c:v>
                </c:pt>
                <c:pt idx="12787" formatCode="General">
                  <c:v>-0.40545888937041802</c:v>
                </c:pt>
                <c:pt idx="12788" formatCode="General">
                  <c:v>-0.41617416357180698</c:v>
                </c:pt>
                <c:pt idx="12789" formatCode="General">
                  <c:v>-0.425643905749232</c:v>
                </c:pt>
                <c:pt idx="12790" formatCode="General">
                  <c:v>-0.433390219660159</c:v>
                </c:pt>
                <c:pt idx="12791" formatCode="General">
                  <c:v>-0.43916897109641101</c:v>
                </c:pt>
                <c:pt idx="12792" formatCode="General">
                  <c:v>-0.44348575538670398</c:v>
                </c:pt>
                <c:pt idx="12793" formatCode="General">
                  <c:v>-0.44689173074689498</c:v>
                </c:pt>
                <c:pt idx="12794" formatCode="General">
                  <c:v>-0.44934955241750302</c:v>
                </c:pt>
                <c:pt idx="12795" formatCode="General">
                  <c:v>-0.45158179049084302</c:v>
                </c:pt>
                <c:pt idx="12796" formatCode="General">
                  <c:v>-0.45512747899667699</c:v>
                </c:pt>
                <c:pt idx="12797" formatCode="General">
                  <c:v>-0.46080208541149897</c:v>
                </c:pt>
                <c:pt idx="12798" formatCode="General">
                  <c:v>-0.46757376548437901</c:v>
                </c:pt>
                <c:pt idx="12799" formatCode="General">
                  <c:v>-0.47406857853484302</c:v>
                </c:pt>
                <c:pt idx="12800" formatCode="General">
                  <c:v>-0.48036642686814202</c:v>
                </c:pt>
                <c:pt idx="12801" formatCode="General">
                  <c:v>-0.48656664178026998</c:v>
                </c:pt>
                <c:pt idx="12802" formatCode="General">
                  <c:v>-0.49251622552284202</c:v>
                </c:pt>
                <c:pt idx="12803" formatCode="General">
                  <c:v>-0.49874127557775599</c:v>
                </c:pt>
                <c:pt idx="12804" formatCode="General">
                  <c:v>-0.50553998699706304</c:v>
                </c:pt>
                <c:pt idx="12805" formatCode="General">
                  <c:v>-0.512147126347691</c:v>
                </c:pt>
                <c:pt idx="12806" formatCode="General">
                  <c:v>-0.51705662001100805</c:v>
                </c:pt>
                <c:pt idx="12807" formatCode="General">
                  <c:v>-0.51933771129191897</c:v>
                </c:pt>
                <c:pt idx="12808" formatCode="General">
                  <c:v>-0.519310527914841</c:v>
                </c:pt>
                <c:pt idx="12809" formatCode="General">
                  <c:v>-0.517183824440969</c:v>
                </c:pt>
                <c:pt idx="12810" formatCode="General">
                  <c:v>-0.51314037571902804</c:v>
                </c:pt>
                <c:pt idx="12811" formatCode="General">
                  <c:v>-0.50826123191236205</c:v>
                </c:pt>
                <c:pt idx="12812" formatCode="General">
                  <c:v>-0.50390593642486203</c:v>
                </c:pt>
                <c:pt idx="12813" formatCode="General">
                  <c:v>-0.50068642330542101</c:v>
                </c:pt>
                <c:pt idx="12814" formatCode="General">
                  <c:v>-0.49863987684694</c:v>
                </c:pt>
                <c:pt idx="12815" formatCode="General">
                  <c:v>-0.49788157992064402</c:v>
                </c:pt>
                <c:pt idx="12816" formatCode="General">
                  <c:v>-0.497868968784348</c:v>
                </c:pt>
                <c:pt idx="12817" formatCode="General">
                  <c:v>-0.49791542134692601</c:v>
                </c:pt>
                <c:pt idx="12818" formatCode="General">
                  <c:v>-0.49875981986942097</c:v>
                </c:pt>
                <c:pt idx="12819" formatCode="General">
                  <c:v>-0.50088221720102899</c:v>
                </c:pt>
                <c:pt idx="12820" formatCode="General">
                  <c:v>-0.50358768001047005</c:v>
                </c:pt>
                <c:pt idx="12821" formatCode="General">
                  <c:v>-0.50624676032001303</c:v>
                </c:pt>
                <c:pt idx="12822" formatCode="General">
                  <c:v>-0.50799168639125603</c:v>
                </c:pt>
                <c:pt idx="12823" formatCode="General">
                  <c:v>-0.50860073908367898</c:v>
                </c:pt>
                <c:pt idx="12824" formatCode="General">
                  <c:v>-0.50787440111321902</c:v>
                </c:pt>
                <c:pt idx="12825" formatCode="General">
                  <c:v>-0.50476532303232702</c:v>
                </c:pt>
                <c:pt idx="12826" formatCode="General">
                  <c:v>-0.49868104346731501</c:v>
                </c:pt>
                <c:pt idx="12827" formatCode="General">
                  <c:v>-0.48988169527022701</c:v>
                </c:pt>
                <c:pt idx="12828" formatCode="General">
                  <c:v>-0.47888677771622901</c:v>
                </c:pt>
                <c:pt idx="12829" formatCode="General">
                  <c:v>-0.46648210156373099</c:v>
                </c:pt>
                <c:pt idx="12830" formatCode="General">
                  <c:v>-0.45385755807636402</c:v>
                </c:pt>
                <c:pt idx="12831" formatCode="General">
                  <c:v>-0.44164252907205698</c:v>
                </c:pt>
                <c:pt idx="12832" formatCode="General">
                  <c:v>-0.43025073026298</c:v>
                </c:pt>
                <c:pt idx="12833" formatCode="General">
                  <c:v>-0.41992879848572801</c:v>
                </c:pt>
                <c:pt idx="12834" formatCode="General">
                  <c:v>-0.41130887449639397</c:v>
                </c:pt>
                <c:pt idx="12835" formatCode="General">
                  <c:v>-0.405449900348193</c:v>
                </c:pt>
                <c:pt idx="12836" formatCode="General">
                  <c:v>-0.40175973122428499</c:v>
                </c:pt>
                <c:pt idx="12837" formatCode="General">
                  <c:v>-0.39819955400157298</c:v>
                </c:pt>
                <c:pt idx="12838" formatCode="General">
                  <c:v>-0.39369696598223702</c:v>
                </c:pt>
                <c:pt idx="12839" formatCode="General">
                  <c:v>-0.388583822145527</c:v>
                </c:pt>
                <c:pt idx="12840" formatCode="General">
                  <c:v>-0.38371656228106199</c:v>
                </c:pt>
                <c:pt idx="12841" formatCode="General">
                  <c:v>-0.37942716184869602</c:v>
                </c:pt>
                <c:pt idx="12842" formatCode="General">
                  <c:v>-0.37546326683701498</c:v>
                </c:pt>
                <c:pt idx="12843" formatCode="General">
                  <c:v>-0.37210814576071999</c:v>
                </c:pt>
                <c:pt idx="12844" formatCode="General">
                  <c:v>-0.36952758075548597</c:v>
                </c:pt>
                <c:pt idx="12845" formatCode="General">
                  <c:v>-0.367100590444846</c:v>
                </c:pt>
                <c:pt idx="12846" formatCode="General">
                  <c:v>-0.36435668075528099</c:v>
                </c:pt>
                <c:pt idx="12847" formatCode="General">
                  <c:v>-0.36068039064074098</c:v>
                </c:pt>
                <c:pt idx="12848" formatCode="General">
                  <c:v>-0.35534045372672002</c:v>
                </c:pt>
                <c:pt idx="12849" formatCode="General">
                  <c:v>-0.348696705061117</c:v>
                </c:pt>
                <c:pt idx="12850" formatCode="General">
                  <c:v>-0.34199175454701902</c:v>
                </c:pt>
                <c:pt idx="12851" formatCode="General">
                  <c:v>-0.33501289379516003</c:v>
                </c:pt>
                <c:pt idx="12852" formatCode="General">
                  <c:v>-0.32744857394760302</c:v>
                </c:pt>
                <c:pt idx="12853" formatCode="General">
                  <c:v>-0.31973074237833299</c:v>
                </c:pt>
                <c:pt idx="12854" formatCode="General">
                  <c:v>-0.31143987412609198</c:v>
                </c:pt>
                <c:pt idx="12855" formatCode="General">
                  <c:v>-0.30214731203221101</c:v>
                </c:pt>
                <c:pt idx="12856" formatCode="General">
                  <c:v>-0.29244546566222901</c:v>
                </c:pt>
                <c:pt idx="12857" formatCode="General">
                  <c:v>-0.283720808273277</c:v>
                </c:pt>
                <c:pt idx="12858" formatCode="General">
                  <c:v>-0.27683433247768602</c:v>
                </c:pt>
                <c:pt idx="12859" formatCode="General">
                  <c:v>-0.27130548297370599</c:v>
                </c:pt>
                <c:pt idx="12860" formatCode="General">
                  <c:v>-0.26650062207710601</c:v>
                </c:pt>
                <c:pt idx="12861" formatCode="General">
                  <c:v>-0.26270958748803402</c:v>
                </c:pt>
                <c:pt idx="12862" formatCode="General">
                  <c:v>-0.260033016867877</c:v>
                </c:pt>
                <c:pt idx="12863" formatCode="General">
                  <c:v>-0.258490457837178</c:v>
                </c:pt>
                <c:pt idx="12864" formatCode="General">
                  <c:v>-0.25693696054549198</c:v>
                </c:pt>
                <c:pt idx="12865" formatCode="General">
                  <c:v>-0.25501937178471701</c:v>
                </c:pt>
                <c:pt idx="12866" formatCode="General">
                  <c:v>-0.25337352764259602</c:v>
                </c:pt>
                <c:pt idx="12867" formatCode="General">
                  <c:v>-0.25159585280811703</c:v>
                </c:pt>
                <c:pt idx="12868" formatCode="General">
                  <c:v>-0.24977518315332101</c:v>
                </c:pt>
                <c:pt idx="12869" formatCode="General">
                  <c:v>-0.24801567674581099</c:v>
                </c:pt>
                <c:pt idx="12870" formatCode="General">
                  <c:v>-0.24625430510270799</c:v>
                </c:pt>
                <c:pt idx="12871" formatCode="General">
                  <c:v>-0.24379948141177299</c:v>
                </c:pt>
                <c:pt idx="12872" formatCode="General">
                  <c:v>-0.23976004210539001</c:v>
                </c:pt>
                <c:pt idx="12873" formatCode="General">
                  <c:v>-0.23407750962347701</c:v>
                </c:pt>
                <c:pt idx="12874" formatCode="General">
                  <c:v>-0.227361721271409</c:v>
                </c:pt>
                <c:pt idx="12875" formatCode="General">
                  <c:v>-0.220396439646005</c:v>
                </c:pt>
                <c:pt idx="12876" formatCode="General">
                  <c:v>-0.21282211273429799</c:v>
                </c:pt>
                <c:pt idx="12877" formatCode="General">
                  <c:v>-0.20415062505602999</c:v>
                </c:pt>
                <c:pt idx="12878" formatCode="General">
                  <c:v>-0.194517757622759</c:v>
                </c:pt>
                <c:pt idx="12879" formatCode="General">
                  <c:v>-0.18381258626338501</c:v>
                </c:pt>
                <c:pt idx="12880" formatCode="General">
                  <c:v>-0.17225393167525699</c:v>
                </c:pt>
                <c:pt idx="12881" formatCode="General">
                  <c:v>-0.16054532252280801</c:v>
                </c:pt>
                <c:pt idx="12882" formatCode="General">
                  <c:v>-0.14881918491097601</c:v>
                </c:pt>
                <c:pt idx="12883" formatCode="General">
                  <c:v>-0.13719925370810099</c:v>
                </c:pt>
                <c:pt idx="12884" formatCode="General">
                  <c:v>-0.12541636731856801</c:v>
                </c:pt>
                <c:pt idx="12885" formatCode="General">
                  <c:v>-0.113169431249547</c:v>
                </c:pt>
                <c:pt idx="12886" formatCode="General">
                  <c:v>-0.100024503259907</c:v>
                </c:pt>
                <c:pt idx="12887" formatCode="General">
                  <c:v>-8.5745921579267706E-2</c:v>
                </c:pt>
                <c:pt idx="12888" formatCode="General">
                  <c:v>-7.0946329341118303E-2</c:v>
                </c:pt>
                <c:pt idx="12889" formatCode="General">
                  <c:v>-5.5782830261184899E-2</c:v>
                </c:pt>
                <c:pt idx="12890" formatCode="General">
                  <c:v>-4.1275280693932097E-2</c:v>
                </c:pt>
                <c:pt idx="12891" formatCode="General">
                  <c:v>-2.8034879010112899E-2</c:v>
                </c:pt>
                <c:pt idx="12892" formatCode="General">
                  <c:v>-1.55341992591113E-2</c:v>
                </c:pt>
                <c:pt idx="12893" formatCode="General">
                  <c:v>-2.9769101900029502E-3</c:v>
                </c:pt>
                <c:pt idx="12894" formatCode="General">
                  <c:v>9.8617650977253796E-3</c:v>
                </c:pt>
                <c:pt idx="12895" formatCode="General">
                  <c:v>2.3119823135640601E-2</c:v>
                </c:pt>
                <c:pt idx="12896" formatCode="General">
                  <c:v>3.7007468276095697E-2</c:v>
                </c:pt>
                <c:pt idx="12897" formatCode="General">
                  <c:v>5.0745612325256699E-2</c:v>
                </c:pt>
                <c:pt idx="12898" formatCode="General">
                  <c:v>6.4187358364653196E-2</c:v>
                </c:pt>
                <c:pt idx="12899" formatCode="General">
                  <c:v>7.7684543421560406E-2</c:v>
                </c:pt>
                <c:pt idx="12900" formatCode="General">
                  <c:v>9.2120293135877496E-2</c:v>
                </c:pt>
                <c:pt idx="12901" formatCode="General">
                  <c:v>0.108389314884588</c:v>
                </c:pt>
                <c:pt idx="12902" formatCode="General">
                  <c:v>0.126005878051896</c:v>
                </c:pt>
                <c:pt idx="12903" formatCode="General">
                  <c:v>0.14357664925699401</c:v>
                </c:pt>
                <c:pt idx="12904" formatCode="General">
                  <c:v>0.160348895875111</c:v>
                </c:pt>
                <c:pt idx="12905" formatCode="General">
                  <c:v>0.176411421766869</c:v>
                </c:pt>
                <c:pt idx="12906" formatCode="General">
                  <c:v>0.19187937026993401</c:v>
                </c:pt>
                <c:pt idx="12907" formatCode="General">
                  <c:v>0.206482099861653</c:v>
                </c:pt>
                <c:pt idx="12908" formatCode="General">
                  <c:v>0.22052481152825201</c:v>
                </c:pt>
                <c:pt idx="12909" formatCode="General">
                  <c:v>0.23497634067849801</c:v>
                </c:pt>
                <c:pt idx="12910" formatCode="General">
                  <c:v>0.249564045422389</c:v>
                </c:pt>
                <c:pt idx="12911" formatCode="General">
                  <c:v>0.26353576171706899</c:v>
                </c:pt>
                <c:pt idx="12912" formatCode="General">
                  <c:v>0.27792196124347202</c:v>
                </c:pt>
                <c:pt idx="12913" formatCode="General">
                  <c:v>0.29403196310820301</c:v>
                </c:pt>
                <c:pt idx="12914" formatCode="General">
                  <c:v>0.311115743104113</c:v>
                </c:pt>
                <c:pt idx="12915" formatCode="General">
                  <c:v>0.32708494669802801</c:v>
                </c:pt>
                <c:pt idx="12916" formatCode="General">
                  <c:v>0.34154751643334602</c:v>
                </c:pt>
                <c:pt idx="12917" formatCode="General">
                  <c:v>0.35618530625362199</c:v>
                </c:pt>
                <c:pt idx="12918" formatCode="General">
                  <c:v>0.37158269894030999</c:v>
                </c:pt>
                <c:pt idx="12919" formatCode="General">
                  <c:v>0.38696520049715299</c:v>
                </c:pt>
                <c:pt idx="12920" formatCode="General">
                  <c:v>0.40199605001495398</c:v>
                </c:pt>
                <c:pt idx="12921" formatCode="General">
                  <c:v>0.41669768581296401</c:v>
                </c:pt>
                <c:pt idx="12922" formatCode="General">
                  <c:v>0.43052128097657999</c:v>
                </c:pt>
                <c:pt idx="12923" formatCode="General">
                  <c:v>0.44265750162867101</c:v>
                </c:pt>
                <c:pt idx="12924" formatCode="General">
                  <c:v>0.45264427114539002</c:v>
                </c:pt>
                <c:pt idx="12925" formatCode="General">
                  <c:v>0.46056789569995299</c:v>
                </c:pt>
                <c:pt idx="12926" formatCode="General">
                  <c:v>0.46668480574903898</c:v>
                </c:pt>
                <c:pt idx="12927" formatCode="General">
                  <c:v>0.47118332802572099</c:v>
                </c:pt>
                <c:pt idx="12928" formatCode="General">
                  <c:v>0.47398221536801399</c:v>
                </c:pt>
                <c:pt idx="12929" formatCode="General">
                  <c:v>0.474666691101779</c:v>
                </c:pt>
                <c:pt idx="12930" formatCode="General">
                  <c:v>0.47279392007062598</c:v>
                </c:pt>
                <c:pt idx="12931" formatCode="General">
                  <c:v>0.470030822178021</c:v>
                </c:pt>
                <c:pt idx="12932" formatCode="General">
                  <c:v>0.46840154699908598</c:v>
                </c:pt>
                <c:pt idx="12933" formatCode="General">
                  <c:v>0.46731110338235998</c:v>
                </c:pt>
                <c:pt idx="12934" formatCode="General">
                  <c:v>0.46693662227605498</c:v>
                </c:pt>
                <c:pt idx="12935" formatCode="General">
                  <c:v>0.46761663872229198</c:v>
                </c:pt>
                <c:pt idx="12936" formatCode="General">
                  <c:v>0.468172367498634</c:v>
                </c:pt>
                <c:pt idx="12937" formatCode="General">
                  <c:v>0.46797249222831799</c:v>
                </c:pt>
                <c:pt idx="12938" formatCode="General">
                  <c:v>0.46707778851710702</c:v>
                </c:pt>
                <c:pt idx="12939" formatCode="General">
                  <c:v>0.46702142889378601</c:v>
                </c:pt>
                <c:pt idx="12940" formatCode="General">
                  <c:v>0.46928466458680401</c:v>
                </c:pt>
                <c:pt idx="12941" formatCode="General">
                  <c:v>0.47313406199246</c:v>
                </c:pt>
                <c:pt idx="12942" formatCode="General">
                  <c:v>0.47756136205841199</c:v>
                </c:pt>
                <c:pt idx="12943" formatCode="General">
                  <c:v>0.48292444199838003</c:v>
                </c:pt>
                <c:pt idx="12944" formatCode="General">
                  <c:v>0.489972929276139</c:v>
                </c:pt>
                <c:pt idx="12945" formatCode="General">
                  <c:v>0.49865158280924499</c:v>
                </c:pt>
                <c:pt idx="12946" formatCode="General">
                  <c:v>0.50870192321733798</c:v>
                </c:pt>
                <c:pt idx="12947" formatCode="General">
                  <c:v>0.519418905210842</c:v>
                </c:pt>
                <c:pt idx="12948" formatCode="General">
                  <c:v>0.52961907768955896</c:v>
                </c:pt>
                <c:pt idx="12949" formatCode="General">
                  <c:v>0.53965773781480197</c:v>
                </c:pt>
                <c:pt idx="12950" formatCode="General">
                  <c:v>0.55024537652981298</c:v>
                </c:pt>
                <c:pt idx="12951" formatCode="General">
                  <c:v>0.56036790020253402</c:v>
                </c:pt>
                <c:pt idx="12952" formatCode="General">
                  <c:v>0.56914182774097999</c:v>
                </c:pt>
                <c:pt idx="12953" formatCode="General">
                  <c:v>0.57635077405096702</c:v>
                </c:pt>
                <c:pt idx="12954" formatCode="General">
                  <c:v>0.58219846772177897</c:v>
                </c:pt>
                <c:pt idx="12955" formatCode="General">
                  <c:v>0.58690838688994096</c:v>
                </c:pt>
                <c:pt idx="12956" formatCode="General">
                  <c:v>0.59059591475053796</c:v>
                </c:pt>
                <c:pt idx="12957" formatCode="General">
                  <c:v>0.59369541633800205</c:v>
                </c:pt>
                <c:pt idx="12958" formatCode="General">
                  <c:v>0.59602978893835101</c:v>
                </c:pt>
                <c:pt idx="12959" formatCode="General">
                  <c:v>0.59644171780936495</c:v>
                </c:pt>
                <c:pt idx="12960" formatCode="General">
                  <c:v>0.59461123317707398</c:v>
                </c:pt>
                <c:pt idx="12961" formatCode="General">
                  <c:v>0.591148791592922</c:v>
                </c:pt>
                <c:pt idx="12962" formatCode="General">
                  <c:v>0.58572828764171203</c:v>
                </c:pt>
                <c:pt idx="12963" formatCode="General">
                  <c:v>0.57843191253668902</c:v>
                </c:pt>
                <c:pt idx="12964" formatCode="General">
                  <c:v>0.57023599850126105</c:v>
                </c:pt>
                <c:pt idx="12965" formatCode="General">
                  <c:v>0.56146980186473605</c:v>
                </c:pt>
                <c:pt idx="12966" formatCode="General">
                  <c:v>0.55151839434154304</c:v>
                </c:pt>
                <c:pt idx="12967" formatCode="General">
                  <c:v>0.54041571458722704</c:v>
                </c:pt>
                <c:pt idx="12968" formatCode="General">
                  <c:v>0.52943198106935496</c:v>
                </c:pt>
                <c:pt idx="12969" formatCode="General">
                  <c:v>0.51830433679693899</c:v>
                </c:pt>
                <c:pt idx="12970" formatCode="General">
                  <c:v>0.506614885915041</c:v>
                </c:pt>
                <c:pt idx="12971" formatCode="General">
                  <c:v>0.49460954695888099</c:v>
                </c:pt>
                <c:pt idx="12972" formatCode="General">
                  <c:v>0.48204141795518002</c:v>
                </c:pt>
                <c:pt idx="12973" formatCode="General">
                  <c:v>0.46910864125538898</c:v>
                </c:pt>
                <c:pt idx="12974" formatCode="General">
                  <c:v>0.45655260622341498</c:v>
                </c:pt>
                <c:pt idx="12975" formatCode="General">
                  <c:v>0.44511117482543899</c:v>
                </c:pt>
                <c:pt idx="12976" formatCode="General">
                  <c:v>0.43471651548020701</c:v>
                </c:pt>
                <c:pt idx="12977" formatCode="General">
                  <c:v>0.42485464987603699</c:v>
                </c:pt>
                <c:pt idx="12978" formatCode="General">
                  <c:v>0.41430977899649002</c:v>
                </c:pt>
                <c:pt idx="12979" formatCode="General">
                  <c:v>0.40210295643627603</c:v>
                </c:pt>
                <c:pt idx="12980" formatCode="General">
                  <c:v>0.38914240795664001</c:v>
                </c:pt>
                <c:pt idx="12981" formatCode="General">
                  <c:v>0.37653625328837498</c:v>
                </c:pt>
                <c:pt idx="12982" formatCode="General">
                  <c:v>0.36492699006951501</c:v>
                </c:pt>
                <c:pt idx="12983" formatCode="General">
                  <c:v>0.35429156724880001</c:v>
                </c:pt>
                <c:pt idx="12984" formatCode="General">
                  <c:v>0.34407525344686901</c:v>
                </c:pt>
                <c:pt idx="12985" formatCode="General">
                  <c:v>0.33404395347384003</c:v>
                </c:pt>
                <c:pt idx="12986" formatCode="General">
                  <c:v>0.32388877283804501</c:v>
                </c:pt>
                <c:pt idx="12987" formatCode="General">
                  <c:v>0.31316541559457101</c:v>
                </c:pt>
                <c:pt idx="12988" formatCode="General">
                  <c:v>0.30138429890359802</c:v>
                </c:pt>
                <c:pt idx="12989" formatCode="General">
                  <c:v>0.28892201258785599</c:v>
                </c:pt>
                <c:pt idx="12990" formatCode="General">
                  <c:v>0.27677187120276298</c:v>
                </c:pt>
                <c:pt idx="12991" formatCode="General">
                  <c:v>0.26525173426791099</c:v>
                </c:pt>
                <c:pt idx="12992" formatCode="General">
                  <c:v>0.25474292111939401</c:v>
                </c:pt>
                <c:pt idx="12993" formatCode="General">
                  <c:v>0.246221543051095</c:v>
                </c:pt>
                <c:pt idx="12994" formatCode="General">
                  <c:v>0.24001963197538401</c:v>
                </c:pt>
                <c:pt idx="12995" formatCode="General">
                  <c:v>0.23619560535586001</c:v>
                </c:pt>
                <c:pt idx="12996" formatCode="General">
                  <c:v>0.23505184209638399</c:v>
                </c:pt>
                <c:pt idx="12997" formatCode="General">
                  <c:v>0.236295730911948</c:v>
                </c:pt>
                <c:pt idx="12998" formatCode="General">
                  <c:v>0.23817961677979499</c:v>
                </c:pt>
                <c:pt idx="12999" formatCode="General">
                  <c:v>0.23852948062042001</c:v>
                </c:pt>
                <c:pt idx="13000" formatCode="General">
                  <c:v>0.23644311424138501</c:v>
                </c:pt>
                <c:pt idx="13001" formatCode="General">
                  <c:v>0.23271601257911101</c:v>
                </c:pt>
                <c:pt idx="13002" formatCode="General">
                  <c:v>0.227870039029098</c:v>
                </c:pt>
                <c:pt idx="13003" formatCode="General">
                  <c:v>0.22092795119367301</c:v>
                </c:pt>
                <c:pt idx="13004" formatCode="General">
                  <c:v>0.21127419637584599</c:v>
                </c:pt>
                <c:pt idx="13005" formatCode="General">
                  <c:v>0.199368403212761</c:v>
                </c:pt>
                <c:pt idx="13006" formatCode="General">
                  <c:v>0.18548162238528401</c:v>
                </c:pt>
                <c:pt idx="13007" formatCode="General">
                  <c:v>0.16893542816034901</c:v>
                </c:pt>
                <c:pt idx="13008" formatCode="General">
                  <c:v>0.15047674732899299</c:v>
                </c:pt>
                <c:pt idx="13009" formatCode="General">
                  <c:v>0.130575068415484</c:v>
                </c:pt>
                <c:pt idx="13010" formatCode="General">
                  <c:v>0.108939660050402</c:v>
                </c:pt>
                <c:pt idx="13011" formatCode="General">
                  <c:v>8.7244649832619495E-2</c:v>
                </c:pt>
                <c:pt idx="13012" formatCode="General">
                  <c:v>6.6765522588164497E-2</c:v>
                </c:pt>
                <c:pt idx="13013" formatCode="General">
                  <c:v>4.8174881668754603E-2</c:v>
                </c:pt>
                <c:pt idx="13014" formatCode="General">
                  <c:v>3.1749013012305601E-2</c:v>
                </c:pt>
                <c:pt idx="13015" formatCode="General">
                  <c:v>1.6239661685231801E-2</c:v>
                </c:pt>
                <c:pt idx="13016" formatCode="General">
                  <c:v>1.0788691401299099E-3</c:v>
                </c:pt>
                <c:pt idx="13017" formatCode="General">
                  <c:v>-1.2615255327569399E-2</c:v>
                </c:pt>
                <c:pt idx="13018" formatCode="General">
                  <c:v>-2.3767865930145099E-2</c:v>
                </c:pt>
                <c:pt idx="13019" formatCode="General">
                  <c:v>-3.2198970073753601E-2</c:v>
                </c:pt>
                <c:pt idx="13020" formatCode="General">
                  <c:v>-3.8548495212302497E-2</c:v>
                </c:pt>
                <c:pt idx="13021" formatCode="General">
                  <c:v>-4.2895681340919999E-2</c:v>
                </c:pt>
                <c:pt idx="13022" formatCode="General">
                  <c:v>-4.4716902461483299E-2</c:v>
                </c:pt>
                <c:pt idx="13023" formatCode="General">
                  <c:v>-4.44269579645254E-2</c:v>
                </c:pt>
                <c:pt idx="13024" formatCode="General">
                  <c:v>-4.3485217575605799E-2</c:v>
                </c:pt>
                <c:pt idx="13025" formatCode="General">
                  <c:v>-4.2719516875568297E-2</c:v>
                </c:pt>
                <c:pt idx="13026" formatCode="General">
                  <c:v>-4.1813889458780201E-2</c:v>
                </c:pt>
                <c:pt idx="13027" formatCode="General">
                  <c:v>-3.9700300908918899E-2</c:v>
                </c:pt>
                <c:pt idx="13028" formatCode="General">
                  <c:v>-3.6141307650778297E-2</c:v>
                </c:pt>
                <c:pt idx="13029" formatCode="General">
                  <c:v>-3.1879220985658603E-2</c:v>
                </c:pt>
                <c:pt idx="13030" formatCode="General">
                  <c:v>-2.65884943651588E-2</c:v>
                </c:pt>
                <c:pt idx="13031" formatCode="General">
                  <c:v>-2.0389752807629499E-2</c:v>
                </c:pt>
                <c:pt idx="13032" formatCode="General">
                  <c:v>-1.3361915122695901E-2</c:v>
                </c:pt>
                <c:pt idx="13033" formatCode="General">
                  <c:v>-5.4694808445807999E-3</c:v>
                </c:pt>
                <c:pt idx="13034" formatCode="General">
                  <c:v>2.5108914777953401E-3</c:v>
                </c:pt>
                <c:pt idx="13035" formatCode="General">
                  <c:v>9.66609492942728E-3</c:v>
                </c:pt>
                <c:pt idx="13036" formatCode="General">
                  <c:v>1.53020060741861E-2</c:v>
                </c:pt>
                <c:pt idx="13037" formatCode="General">
                  <c:v>1.9998000376042602E-2</c:v>
                </c:pt>
                <c:pt idx="13038" formatCode="General">
                  <c:v>2.53487162436839E-2</c:v>
                </c:pt>
                <c:pt idx="13039" formatCode="General">
                  <c:v>3.1285182453709003E-2</c:v>
                </c:pt>
                <c:pt idx="13040" formatCode="General">
                  <c:v>3.6152153051198697E-2</c:v>
                </c:pt>
                <c:pt idx="13041" formatCode="General">
                  <c:v>3.8455710401407897E-2</c:v>
                </c:pt>
                <c:pt idx="13042" formatCode="General">
                  <c:v>3.7892094842468499E-2</c:v>
                </c:pt>
                <c:pt idx="13043" formatCode="General">
                  <c:v>3.55587921724482E-2</c:v>
                </c:pt>
                <c:pt idx="13044" formatCode="General">
                  <c:v>3.2275818039934401E-2</c:v>
                </c:pt>
                <c:pt idx="13045" formatCode="General">
                  <c:v>2.8852510732617902E-2</c:v>
                </c:pt>
                <c:pt idx="13046" formatCode="General">
                  <c:v>2.5007895631399699E-2</c:v>
                </c:pt>
                <c:pt idx="13047" formatCode="General">
                  <c:v>1.9836813456985999E-2</c:v>
                </c:pt>
                <c:pt idx="13048" formatCode="General">
                  <c:v>1.3844655035313701E-2</c:v>
                </c:pt>
                <c:pt idx="13049" formatCode="General">
                  <c:v>7.2512281574048801E-3</c:v>
                </c:pt>
                <c:pt idx="13050" formatCode="General">
                  <c:v>1.7486895725315601E-4</c:v>
                </c:pt>
                <c:pt idx="13051" formatCode="General">
                  <c:v>-7.4981235582072302E-3</c:v>
                </c:pt>
                <c:pt idx="13052" formatCode="General">
                  <c:v>-1.6216053846981798E-2</c:v>
                </c:pt>
                <c:pt idx="13053" formatCode="General">
                  <c:v>-2.5844908015135299E-2</c:v>
                </c:pt>
                <c:pt idx="13054" formatCode="General">
                  <c:v>-3.6880722574628703E-2</c:v>
                </c:pt>
                <c:pt idx="13055" formatCode="General">
                  <c:v>-4.9650919488564399E-2</c:v>
                </c:pt>
                <c:pt idx="13056" formatCode="General">
                  <c:v>-6.3475644770503103E-2</c:v>
                </c:pt>
                <c:pt idx="13057" formatCode="General">
                  <c:v>-7.75109674158109E-2</c:v>
                </c:pt>
                <c:pt idx="13058" formatCode="General">
                  <c:v>-9.0992061255632001E-2</c:v>
                </c:pt>
                <c:pt idx="13059" formatCode="General">
                  <c:v>-0.10312130128364901</c:v>
                </c:pt>
                <c:pt idx="13060" formatCode="General">
                  <c:v>-0.113116768084202</c:v>
                </c:pt>
                <c:pt idx="13061" formatCode="General">
                  <c:v>-0.12020036123626</c:v>
                </c:pt>
                <c:pt idx="13062" formatCode="General">
                  <c:v>-0.123872161851923</c:v>
                </c:pt>
                <c:pt idx="13063" formatCode="General">
                  <c:v>-0.124255719479911</c:v>
                </c:pt>
                <c:pt idx="13064" formatCode="General">
                  <c:v>-0.121524884396955</c:v>
                </c:pt>
                <c:pt idx="13065" formatCode="General">
                  <c:v>-0.11616833632597599</c:v>
                </c:pt>
                <c:pt idx="13066" formatCode="General">
                  <c:v>-0.10884356446829301</c:v>
                </c:pt>
                <c:pt idx="13067" formatCode="General">
                  <c:v>-0.100202709271504</c:v>
                </c:pt>
                <c:pt idx="13068" formatCode="General">
                  <c:v>-9.1068897475919702E-2</c:v>
                </c:pt>
                <c:pt idx="13069" formatCode="General">
                  <c:v>-8.2247823933781106E-2</c:v>
                </c:pt>
                <c:pt idx="13070" formatCode="General">
                  <c:v>-7.4043574596933601E-2</c:v>
                </c:pt>
                <c:pt idx="13071" formatCode="General">
                  <c:v>-6.6326993121872194E-2</c:v>
                </c:pt>
                <c:pt idx="13072" formatCode="General">
                  <c:v>-5.9791352673149202E-2</c:v>
                </c:pt>
                <c:pt idx="13073" formatCode="General">
                  <c:v>-5.53756924235956E-2</c:v>
                </c:pt>
                <c:pt idx="13074" formatCode="General">
                  <c:v>-5.2813485197051702E-2</c:v>
                </c:pt>
                <c:pt idx="13075" formatCode="General">
                  <c:v>-5.1954938100821801E-2</c:v>
                </c:pt>
                <c:pt idx="13076" formatCode="General">
                  <c:v>-5.4149763407703902E-2</c:v>
                </c:pt>
                <c:pt idx="13077" formatCode="General">
                  <c:v>-6.02669273583889E-2</c:v>
                </c:pt>
                <c:pt idx="13078" formatCode="General">
                  <c:v>-6.9250342834178899E-2</c:v>
                </c:pt>
                <c:pt idx="13079" formatCode="General">
                  <c:v>-7.9112843985106096E-2</c:v>
                </c:pt>
                <c:pt idx="13080" formatCode="General">
                  <c:v>-8.9018318709967903E-2</c:v>
                </c:pt>
                <c:pt idx="13081" formatCode="General">
                  <c:v>-9.9506593318967898E-2</c:v>
                </c:pt>
                <c:pt idx="13082" formatCode="General">
                  <c:v>-0.111415132505402</c:v>
                </c:pt>
                <c:pt idx="13083" formatCode="General">
                  <c:v>-0.124668142145691</c:v>
                </c:pt>
                <c:pt idx="13084" formatCode="General">
                  <c:v>-0.137954236315628</c:v>
                </c:pt>
                <c:pt idx="13085" formatCode="General">
                  <c:v>-0.15025902926096901</c:v>
                </c:pt>
                <c:pt idx="13086" formatCode="General">
                  <c:v>-0.16184363538721</c:v>
                </c:pt>
                <c:pt idx="13087" formatCode="General">
                  <c:v>-0.17273427669903199</c:v>
                </c:pt>
                <c:pt idx="13088" formatCode="General">
                  <c:v>-0.18388702615181701</c:v>
                </c:pt>
                <c:pt idx="13089" formatCode="General">
                  <c:v>-0.196079950200058</c:v>
                </c:pt>
                <c:pt idx="13090" formatCode="General">
                  <c:v>-0.20866823567256201</c:v>
                </c:pt>
                <c:pt idx="13091" formatCode="General">
                  <c:v>-0.22145447154893799</c:v>
                </c:pt>
                <c:pt idx="13092" formatCode="General">
                  <c:v>-0.233602612959878</c:v>
                </c:pt>
                <c:pt idx="13093" formatCode="General">
                  <c:v>-0.24410070367630099</c:v>
                </c:pt>
                <c:pt idx="13094" formatCode="General">
                  <c:v>-0.25267413644542103</c:v>
                </c:pt>
                <c:pt idx="13095" formatCode="General">
                  <c:v>-0.26014370328141301</c:v>
                </c:pt>
                <c:pt idx="13096" formatCode="General">
                  <c:v>-0.26678574561589502</c:v>
                </c:pt>
                <c:pt idx="13097" formatCode="General">
                  <c:v>-0.27169884319529902</c:v>
                </c:pt>
                <c:pt idx="13098" formatCode="General">
                  <c:v>-0.274080204925296</c:v>
                </c:pt>
                <c:pt idx="13099" formatCode="General">
                  <c:v>-0.27367038380523401</c:v>
                </c:pt>
                <c:pt idx="13100" formatCode="General">
                  <c:v>-0.27103673902522601</c:v>
                </c:pt>
                <c:pt idx="13101" formatCode="General">
                  <c:v>-0.26702730514888401</c:v>
                </c:pt>
                <c:pt idx="13102" formatCode="General">
                  <c:v>-0.26185209143229998</c:v>
                </c:pt>
                <c:pt idx="13103" formatCode="General">
                  <c:v>-0.25528967630397797</c:v>
                </c:pt>
                <c:pt idx="13104" formatCode="General">
                  <c:v>-0.248027160631456</c:v>
                </c:pt>
                <c:pt idx="13105" formatCode="General">
                  <c:v>-0.240780744978322</c:v>
                </c:pt>
                <c:pt idx="13106" formatCode="General">
                  <c:v>-0.233562532415546</c:v>
                </c:pt>
                <c:pt idx="13107" formatCode="General">
                  <c:v>-0.226683279215738</c:v>
                </c:pt>
                <c:pt idx="13108" formatCode="General">
                  <c:v>-0.220984663093023</c:v>
                </c:pt>
                <c:pt idx="13109" formatCode="General">
                  <c:v>-0.217407923339587</c:v>
                </c:pt>
                <c:pt idx="13110" formatCode="General">
                  <c:v>-0.21578668041132901</c:v>
                </c:pt>
                <c:pt idx="13111" formatCode="General">
                  <c:v>-0.21625718172334699</c:v>
                </c:pt>
                <c:pt idx="13112" formatCode="General">
                  <c:v>-0.220025396353904</c:v>
                </c:pt>
                <c:pt idx="13113" formatCode="General">
                  <c:v>-0.22767784107761499</c:v>
                </c:pt>
                <c:pt idx="13114" formatCode="General">
                  <c:v>-0.23801615823516101</c:v>
                </c:pt>
                <c:pt idx="13115" formatCode="General">
                  <c:v>-0.248155345891376</c:v>
                </c:pt>
                <c:pt idx="13116" formatCode="General">
                  <c:v>-0.25729027334549998</c:v>
                </c:pt>
                <c:pt idx="13117" formatCode="General">
                  <c:v>-0.26616503818050702</c:v>
                </c:pt>
                <c:pt idx="13118" formatCode="General">
                  <c:v>-0.274299972538119</c:v>
                </c:pt>
                <c:pt idx="13119" formatCode="General">
                  <c:v>-0.28141972413024402</c:v>
                </c:pt>
                <c:pt idx="13120" formatCode="General">
                  <c:v>-0.28758463366213</c:v>
                </c:pt>
                <c:pt idx="13121" formatCode="General">
                  <c:v>-0.293371520878073</c:v>
                </c:pt>
                <c:pt idx="13122" formatCode="General">
                  <c:v>-0.29909736609823401</c:v>
                </c:pt>
                <c:pt idx="13123" formatCode="General">
                  <c:v>-0.30403480065508198</c:v>
                </c:pt>
                <c:pt idx="13124" formatCode="General">
                  <c:v>-0.308082437829586</c:v>
                </c:pt>
                <c:pt idx="13125" formatCode="General">
                  <c:v>-0.310759965152134</c:v>
                </c:pt>
                <c:pt idx="13126" formatCode="General">
                  <c:v>-0.31179727378967198</c:v>
                </c:pt>
                <c:pt idx="13127" formatCode="General">
                  <c:v>-0.31261823019989998</c:v>
                </c:pt>
                <c:pt idx="13128" formatCode="General">
                  <c:v>-0.31467148304220499</c:v>
                </c:pt>
                <c:pt idx="13129" formatCode="General">
                  <c:v>-0.31848127228366702</c:v>
                </c:pt>
                <c:pt idx="13130" formatCode="General">
                  <c:v>-0.32316853559436298</c:v>
                </c:pt>
                <c:pt idx="13131" formatCode="General">
                  <c:v>-0.32792836908560202</c:v>
                </c:pt>
                <c:pt idx="13132" formatCode="General">
                  <c:v>-0.33284949020137899</c:v>
                </c:pt>
                <c:pt idx="13133" formatCode="General">
                  <c:v>-0.33809483543360802</c:v>
                </c:pt>
                <c:pt idx="13134" formatCode="General">
                  <c:v>-0.34285881902749699</c:v>
                </c:pt>
                <c:pt idx="13135" formatCode="General">
                  <c:v>-0.34634632087283601</c:v>
                </c:pt>
                <c:pt idx="13136" formatCode="General">
                  <c:v>-0.34793546294386701</c:v>
                </c:pt>
                <c:pt idx="13137" formatCode="General">
                  <c:v>-0.34783903208036798</c:v>
                </c:pt>
                <c:pt idx="13138" formatCode="General">
                  <c:v>-0.34723457513489397</c:v>
                </c:pt>
                <c:pt idx="13139" formatCode="General">
                  <c:v>-0.34661129061559898</c:v>
                </c:pt>
                <c:pt idx="13140" formatCode="General">
                  <c:v>-0.34697946838504701</c:v>
                </c:pt>
                <c:pt idx="13141" formatCode="General">
                  <c:v>-0.34872830050775999</c:v>
                </c:pt>
                <c:pt idx="13142" formatCode="General">
                  <c:v>-0.35041084153200802</c:v>
                </c:pt>
                <c:pt idx="13143" formatCode="General">
                  <c:v>-0.35062084396079601</c:v>
                </c:pt>
                <c:pt idx="13144" formatCode="General">
                  <c:v>-0.34954113176651602</c:v>
                </c:pt>
                <c:pt idx="13145" formatCode="General">
                  <c:v>-0.34784017576701698</c:v>
                </c:pt>
                <c:pt idx="13146" formatCode="General">
                  <c:v>-0.34590705603109501</c:v>
                </c:pt>
                <c:pt idx="13147" formatCode="General">
                  <c:v>-0.34430494601982098</c:v>
                </c:pt>
                <c:pt idx="13148" formatCode="General">
                  <c:v>-0.34240308796715202</c:v>
                </c:pt>
                <c:pt idx="13149" formatCode="General">
                  <c:v>-0.34021158753215203</c:v>
                </c:pt>
                <c:pt idx="13150" formatCode="General">
                  <c:v>-0.33887906977906201</c:v>
                </c:pt>
                <c:pt idx="13151" formatCode="General">
                  <c:v>-0.339646854009928</c:v>
                </c:pt>
                <c:pt idx="13152" formatCode="General">
                  <c:v>-0.34305034208229201</c:v>
                </c:pt>
                <c:pt idx="13153" formatCode="General">
                  <c:v>-0.34852662458313199</c:v>
                </c:pt>
                <c:pt idx="13154" formatCode="General">
                  <c:v>-0.355478531664433</c:v>
                </c:pt>
                <c:pt idx="13155" formatCode="General">
                  <c:v>-0.36319664233802401</c:v>
                </c:pt>
                <c:pt idx="13156" formatCode="General">
                  <c:v>-0.37098639395258798</c:v>
                </c:pt>
                <c:pt idx="13157" formatCode="General">
                  <c:v>-0.37795591212907598</c:v>
                </c:pt>
                <c:pt idx="13158" formatCode="General">
                  <c:v>-0.38375682747746798</c:v>
                </c:pt>
                <c:pt idx="13159" formatCode="General">
                  <c:v>-0.38854194517302598</c:v>
                </c:pt>
                <c:pt idx="13160" formatCode="General">
                  <c:v>-0.39227218754813997</c:v>
                </c:pt>
                <c:pt idx="13161" formatCode="General">
                  <c:v>-0.39475452520133097</c:v>
                </c:pt>
                <c:pt idx="13162" formatCode="General">
                  <c:v>-0.396288404790751</c:v>
                </c:pt>
                <c:pt idx="13163" formatCode="General">
                  <c:v>-0.39750195179204501</c:v>
                </c:pt>
                <c:pt idx="13164" formatCode="General">
                  <c:v>-0.39836684718278098</c:v>
                </c:pt>
                <c:pt idx="13165" formatCode="General">
                  <c:v>-0.39831982048166398</c:v>
                </c:pt>
                <c:pt idx="13166" formatCode="General">
                  <c:v>-0.39779979910567598</c:v>
                </c:pt>
                <c:pt idx="13167" formatCode="General">
                  <c:v>-0.39722518793920297</c:v>
                </c:pt>
                <c:pt idx="13168" formatCode="General">
                  <c:v>-0.39698054681043998</c:v>
                </c:pt>
                <c:pt idx="13169" formatCode="General">
                  <c:v>-0.39706329669912099</c:v>
                </c:pt>
                <c:pt idx="13170" formatCode="General">
                  <c:v>-0.39660806984220798</c:v>
                </c:pt>
                <c:pt idx="13171" formatCode="General">
                  <c:v>-0.39561493354326999</c:v>
                </c:pt>
                <c:pt idx="13172" formatCode="General">
                  <c:v>-0.39462087501865301</c:v>
                </c:pt>
                <c:pt idx="13173" formatCode="General">
                  <c:v>-0.39341563478869601</c:v>
                </c:pt>
                <c:pt idx="13174" formatCode="General">
                  <c:v>-0.39189982185905498</c:v>
                </c:pt>
                <c:pt idx="13175" formatCode="General">
                  <c:v>-0.38968005326330202</c:v>
                </c:pt>
                <c:pt idx="13176" formatCode="General">
                  <c:v>-0.385881245880839</c:v>
                </c:pt>
                <c:pt idx="13177" formatCode="General">
                  <c:v>-0.38047413056146301</c:v>
                </c:pt>
                <c:pt idx="13178" formatCode="General">
                  <c:v>-0.37279017208236098</c:v>
                </c:pt>
                <c:pt idx="13179" formatCode="General">
                  <c:v>-0.36347629650559499</c:v>
                </c:pt>
                <c:pt idx="13180" formatCode="General">
                  <c:v>-0.35392685086946002</c:v>
                </c:pt>
                <c:pt idx="13181" formatCode="General">
                  <c:v>-0.34387080070851</c:v>
                </c:pt>
                <c:pt idx="13182" formatCode="General">
                  <c:v>-0.33312019580873897</c:v>
                </c:pt>
                <c:pt idx="13183" formatCode="General">
                  <c:v>-0.32161344992649499</c:v>
                </c:pt>
                <c:pt idx="13184" formatCode="General">
                  <c:v>-0.30957363607008997</c:v>
                </c:pt>
                <c:pt idx="13185" formatCode="General">
                  <c:v>-0.29777934374343501</c:v>
                </c:pt>
                <c:pt idx="13186" formatCode="General">
                  <c:v>-0.287444798371777</c:v>
                </c:pt>
                <c:pt idx="13187" formatCode="General">
                  <c:v>-0.27875304891619102</c:v>
                </c:pt>
                <c:pt idx="13188" formatCode="General">
                  <c:v>-0.27096403013403603</c:v>
                </c:pt>
                <c:pt idx="13189" formatCode="General">
                  <c:v>-0.26408998340425399</c:v>
                </c:pt>
                <c:pt idx="13190" formatCode="General">
                  <c:v>-0.25771084409380601</c:v>
                </c:pt>
                <c:pt idx="13191" formatCode="General">
                  <c:v>-0.25166115995865301</c:v>
                </c:pt>
                <c:pt idx="13192" formatCode="General">
                  <c:v>-0.245647470758182</c:v>
                </c:pt>
                <c:pt idx="13193" formatCode="General">
                  <c:v>-0.23933410697964499</c:v>
                </c:pt>
                <c:pt idx="13194" formatCode="General">
                  <c:v>-0.232274593109843</c:v>
                </c:pt>
                <c:pt idx="13195" formatCode="General">
                  <c:v>-0.22348088338422201</c:v>
                </c:pt>
                <c:pt idx="13196" formatCode="General">
                  <c:v>-0.21278121996565399</c:v>
                </c:pt>
                <c:pt idx="13197" formatCode="General">
                  <c:v>-0.200983430389854</c:v>
                </c:pt>
                <c:pt idx="13198" formatCode="General">
                  <c:v>-0.189436005382389</c:v>
                </c:pt>
                <c:pt idx="13199" formatCode="General">
                  <c:v>-0.179329139398299</c:v>
                </c:pt>
                <c:pt idx="13200" formatCode="General">
                  <c:v>-0.17099914241052599</c:v>
                </c:pt>
                <c:pt idx="13201" formatCode="General">
                  <c:v>-0.16438544539413</c:v>
                </c:pt>
                <c:pt idx="13202" formatCode="General">
                  <c:v>-0.159159672498385</c:v>
                </c:pt>
                <c:pt idx="13203" formatCode="General">
                  <c:v>-0.155656739930919</c:v>
                </c:pt>
                <c:pt idx="13204" formatCode="General">
                  <c:v>-0.15438399966644401</c:v>
                </c:pt>
                <c:pt idx="13205" formatCode="General">
                  <c:v>-0.15617725728392501</c:v>
                </c:pt>
                <c:pt idx="13206" formatCode="General">
                  <c:v>-0.161129166513581</c:v>
                </c:pt>
                <c:pt idx="13207" formatCode="General">
                  <c:v>-0.16817775740379101</c:v>
                </c:pt>
                <c:pt idx="13208" formatCode="General">
                  <c:v>-0.17568445324503201</c:v>
                </c:pt>
                <c:pt idx="13209" formatCode="General">
                  <c:v>-0.18247738379778999</c:v>
                </c:pt>
                <c:pt idx="13210" formatCode="General">
                  <c:v>-0.18923778375151601</c:v>
                </c:pt>
                <c:pt idx="13211" formatCode="General">
                  <c:v>-0.19517085605100301</c:v>
                </c:pt>
                <c:pt idx="13212" formatCode="General">
                  <c:v>-0.19946624718439801</c:v>
                </c:pt>
                <c:pt idx="13213" formatCode="General">
                  <c:v>-0.20231786991292799</c:v>
                </c:pt>
                <c:pt idx="13214" formatCode="General">
                  <c:v>-0.202794038238679</c:v>
                </c:pt>
                <c:pt idx="13215" formatCode="General">
                  <c:v>-0.199997715645851</c:v>
                </c:pt>
                <c:pt idx="13216" formatCode="General">
                  <c:v>-0.19360423059208301</c:v>
                </c:pt>
                <c:pt idx="13217" formatCode="General">
                  <c:v>-0.18351835188323901</c:v>
                </c:pt>
                <c:pt idx="13218" formatCode="General">
                  <c:v>-0.169933956101953</c:v>
                </c:pt>
                <c:pt idx="13219" formatCode="General">
                  <c:v>-0.15282704085353899</c:v>
                </c:pt>
                <c:pt idx="13220" formatCode="General">
                  <c:v>-0.131981466687277</c:v>
                </c:pt>
                <c:pt idx="13221" formatCode="General">
                  <c:v>-0.108263355697404</c:v>
                </c:pt>
                <c:pt idx="13222" formatCode="General">
                  <c:v>-8.31551903864481E-2</c:v>
                </c:pt>
                <c:pt idx="13223" formatCode="General">
                  <c:v>-5.7416872463219401E-2</c:v>
                </c:pt>
                <c:pt idx="13224" formatCode="General">
                  <c:v>-3.1328801382404597E-2</c:v>
                </c:pt>
                <c:pt idx="13225" formatCode="General">
                  <c:v>-6.0759307050026103E-3</c:v>
                </c:pt>
                <c:pt idx="13226" formatCode="General">
                  <c:v>1.6424580974804402E-2</c:v>
                </c:pt>
                <c:pt idx="13227" formatCode="General">
                  <c:v>3.5774360117144598E-2</c:v>
                </c:pt>
                <c:pt idx="13228" formatCode="General">
                  <c:v>5.2817678889499599E-2</c:v>
                </c:pt>
                <c:pt idx="13229" formatCode="General">
                  <c:v>6.8370644260259697E-2</c:v>
                </c:pt>
                <c:pt idx="13230" formatCode="General">
                  <c:v>8.2780530272288003E-2</c:v>
                </c:pt>
                <c:pt idx="13231" formatCode="General">
                  <c:v>9.5775406290124904E-2</c:v>
                </c:pt>
                <c:pt idx="13232" formatCode="General">
                  <c:v>0.10690989946000901</c:v>
                </c:pt>
                <c:pt idx="13233" formatCode="General">
                  <c:v>0.11646859707780299</c:v>
                </c:pt>
                <c:pt idx="13234" formatCode="General">
                  <c:v>0.12429027205634301</c:v>
                </c:pt>
                <c:pt idx="13235" formatCode="General">
                  <c:v>0.129853285696132</c:v>
                </c:pt>
                <c:pt idx="13236" formatCode="General">
                  <c:v>0.13398666674958001</c:v>
                </c:pt>
                <c:pt idx="13237" formatCode="General">
                  <c:v>0.13787243331598401</c:v>
                </c:pt>
                <c:pt idx="13238" formatCode="General">
                  <c:v>0.14131533957183201</c:v>
                </c:pt>
                <c:pt idx="13239" formatCode="General">
                  <c:v>0.14353118905713899</c:v>
                </c:pt>
                <c:pt idx="13240" formatCode="General">
                  <c:v>0.14462639656363599</c:v>
                </c:pt>
                <c:pt idx="13241" formatCode="General">
                  <c:v>0.14449907181294</c:v>
                </c:pt>
                <c:pt idx="13242" formatCode="General">
                  <c:v>0.14308358929128501</c:v>
                </c:pt>
                <c:pt idx="13243" formatCode="General">
                  <c:v>0.14100004726677801</c:v>
                </c:pt>
                <c:pt idx="13244" formatCode="General">
                  <c:v>0.139046364982645</c:v>
                </c:pt>
                <c:pt idx="13245" formatCode="General">
                  <c:v>0.138205122018663</c:v>
                </c:pt>
                <c:pt idx="13246" formatCode="General">
                  <c:v>0.139072194130127</c:v>
                </c:pt>
                <c:pt idx="13247" formatCode="General">
                  <c:v>0.141579822031943</c:v>
                </c:pt>
                <c:pt idx="13248" formatCode="General">
                  <c:v>0.14565705862804501</c:v>
                </c:pt>
                <c:pt idx="13249" formatCode="General">
                  <c:v>0.15044980214787099</c:v>
                </c:pt>
                <c:pt idx="13250" formatCode="General">
                  <c:v>0.15508610345181201</c:v>
                </c:pt>
                <c:pt idx="13251" formatCode="General">
                  <c:v>0.15953707846006299</c:v>
                </c:pt>
                <c:pt idx="13252" formatCode="General">
                  <c:v>0.16410516506055101</c:v>
                </c:pt>
                <c:pt idx="13253" formatCode="General">
                  <c:v>0.169689940787558</c:v>
                </c:pt>
                <c:pt idx="13254" formatCode="General">
                  <c:v>0.176275296741329</c:v>
                </c:pt>
                <c:pt idx="13255" formatCode="General">
                  <c:v>0.18340692160883701</c:v>
                </c:pt>
                <c:pt idx="13256" formatCode="General">
                  <c:v>0.19117957286366299</c:v>
                </c:pt>
                <c:pt idx="13257" formatCode="General">
                  <c:v>0.19942603981054999</c:v>
                </c:pt>
                <c:pt idx="13258" formatCode="General">
                  <c:v>0.20753089728692201</c:v>
                </c:pt>
                <c:pt idx="13259" formatCode="General">
                  <c:v>0.21487464063588199</c:v>
                </c:pt>
                <c:pt idx="13260" formatCode="General">
                  <c:v>0.22073530794079499</c:v>
                </c:pt>
                <c:pt idx="13261" formatCode="General">
                  <c:v>0.22449649879196401</c:v>
                </c:pt>
                <c:pt idx="13262" formatCode="General">
                  <c:v>0.226506262696585</c:v>
                </c:pt>
                <c:pt idx="13263" formatCode="General">
                  <c:v>0.22686533817326199</c:v>
                </c:pt>
                <c:pt idx="13264" formatCode="General">
                  <c:v>0.225671723398855</c:v>
                </c:pt>
                <c:pt idx="13265" formatCode="General">
                  <c:v>0.22389520716660499</c:v>
                </c:pt>
                <c:pt idx="13266" formatCode="General">
                  <c:v>0.22190950281114399</c:v>
                </c:pt>
                <c:pt idx="13267" formatCode="General">
                  <c:v>0.218740051473203</c:v>
                </c:pt>
                <c:pt idx="13268" formatCode="General">
                  <c:v>0.214030191974066</c:v>
                </c:pt>
                <c:pt idx="13269" formatCode="General">
                  <c:v>0.20883956348396901</c:v>
                </c:pt>
                <c:pt idx="13270" formatCode="General">
                  <c:v>0.203988952071573</c:v>
                </c:pt>
                <c:pt idx="13271" formatCode="General">
                  <c:v>0.19947013372360201</c:v>
                </c:pt>
                <c:pt idx="13272" formatCode="General">
                  <c:v>0.195378467415315</c:v>
                </c:pt>
                <c:pt idx="13273" formatCode="General">
                  <c:v>0.191648640159501</c:v>
                </c:pt>
                <c:pt idx="13274" formatCode="General">
                  <c:v>0.188538644349554</c:v>
                </c:pt>
                <c:pt idx="13275" formatCode="General">
                  <c:v>0.186907384051204</c:v>
                </c:pt>
                <c:pt idx="13276" formatCode="General">
                  <c:v>0.18693842258541399</c:v>
                </c:pt>
                <c:pt idx="13277" formatCode="General">
                  <c:v>0.18973927502149401</c:v>
                </c:pt>
                <c:pt idx="13278" formatCode="General">
                  <c:v>0.19692810583630899</c:v>
                </c:pt>
                <c:pt idx="13279" formatCode="General">
                  <c:v>0.20866278461631199</c:v>
                </c:pt>
                <c:pt idx="13280" formatCode="General">
                  <c:v>0.22392955076267601</c:v>
                </c:pt>
                <c:pt idx="13281" formatCode="General">
                  <c:v>0.24112581624405799</c:v>
                </c:pt>
                <c:pt idx="13282" formatCode="General">
                  <c:v>0.25918060188283798</c:v>
                </c:pt>
                <c:pt idx="13283" formatCode="General">
                  <c:v>0.27735210103493102</c:v>
                </c:pt>
                <c:pt idx="13284" formatCode="General">
                  <c:v>0.29447610336921698</c:v>
                </c:pt>
                <c:pt idx="13285" formatCode="General">
                  <c:v>0.31060800058780702</c:v>
                </c:pt>
                <c:pt idx="13286" formatCode="General">
                  <c:v>0.32695874047094697</c:v>
                </c:pt>
                <c:pt idx="13287" formatCode="General">
                  <c:v>0.34337487400618499</c:v>
                </c:pt>
                <c:pt idx="13288" formatCode="General">
                  <c:v>0.35904136783292501</c:v>
                </c:pt>
                <c:pt idx="13289" formatCode="General">
                  <c:v>0.37366946195350498</c:v>
                </c:pt>
                <c:pt idx="13290" formatCode="General">
                  <c:v>0.38644289490450401</c:v>
                </c:pt>
                <c:pt idx="13291" formatCode="General">
                  <c:v>0.39689572582279398</c:v>
                </c:pt>
                <c:pt idx="13292" formatCode="General">
                  <c:v>0.40524430215938301</c:v>
                </c:pt>
                <c:pt idx="13293" formatCode="General">
                  <c:v>0.411104157993124</c:v>
                </c:pt>
                <c:pt idx="13294" formatCode="General">
                  <c:v>0.41400303528015903</c:v>
                </c:pt>
                <c:pt idx="13295" formatCode="General">
                  <c:v>0.414077252843356</c:v>
                </c:pt>
                <c:pt idx="13296" formatCode="General">
                  <c:v>0.41136505794757799</c:v>
                </c:pt>
                <c:pt idx="13297" formatCode="General">
                  <c:v>0.406570935461877</c:v>
                </c:pt>
                <c:pt idx="13298" formatCode="General">
                  <c:v>0.40141331957267401</c:v>
                </c:pt>
                <c:pt idx="13299" formatCode="General">
                  <c:v>0.39730075033960999</c:v>
                </c:pt>
                <c:pt idx="13300" formatCode="General">
                  <c:v>0.39507964570603599</c:v>
                </c:pt>
                <c:pt idx="13301" formatCode="General">
                  <c:v>0.39433423746555601</c:v>
                </c:pt>
                <c:pt idx="13302" formatCode="General">
                  <c:v>0.39419352923043899</c:v>
                </c:pt>
                <c:pt idx="13303" formatCode="General">
                  <c:v>0.394118595042106</c:v>
                </c:pt>
                <c:pt idx="13304" formatCode="General">
                  <c:v>0.39421501891962901</c:v>
                </c:pt>
                <c:pt idx="13305" formatCode="General">
                  <c:v>0.39552189988039399</c:v>
                </c:pt>
                <c:pt idx="13306" formatCode="General">
                  <c:v>0.39892200505710301</c:v>
                </c:pt>
                <c:pt idx="13307" formatCode="General">
                  <c:v>0.40414792360337498</c:v>
                </c:pt>
                <c:pt idx="13308" formatCode="General">
                  <c:v>0.410517600480164</c:v>
                </c:pt>
                <c:pt idx="13309" formatCode="General">
                  <c:v>0.41788509594766299</c:v>
                </c:pt>
                <c:pt idx="13310" formatCode="General">
                  <c:v>0.42619644041615501</c:v>
                </c:pt>
                <c:pt idx="13311" formatCode="General">
                  <c:v>0.435085128148328</c:v>
                </c:pt>
                <c:pt idx="13312" formatCode="General">
                  <c:v>0.443493812828467</c:v>
                </c:pt>
                <c:pt idx="13313" formatCode="General">
                  <c:v>0.45037897911531299</c:v>
                </c:pt>
                <c:pt idx="13314" formatCode="General">
                  <c:v>0.45446148741285902</c:v>
                </c:pt>
                <c:pt idx="13315" formatCode="General">
                  <c:v>0.45521283106489002</c:v>
                </c:pt>
                <c:pt idx="13316" formatCode="General">
                  <c:v>0.45256502331890802</c:v>
                </c:pt>
                <c:pt idx="13317" formatCode="General">
                  <c:v>0.446085479673829</c:v>
                </c:pt>
                <c:pt idx="13318" formatCode="General">
                  <c:v>0.43659697652132301</c:v>
                </c:pt>
                <c:pt idx="13319" formatCode="General">
                  <c:v>0.42557432902827702</c:v>
                </c:pt>
                <c:pt idx="13320" formatCode="General">
                  <c:v>0.41372789297065998</c:v>
                </c:pt>
                <c:pt idx="13321" formatCode="General">
                  <c:v>0.40170883169709598</c:v>
                </c:pt>
                <c:pt idx="13322" formatCode="General">
                  <c:v>0.38991855438511303</c:v>
                </c:pt>
                <c:pt idx="13323" formatCode="General">
                  <c:v>0.37923496484081598</c:v>
                </c:pt>
                <c:pt idx="13324" formatCode="General">
                  <c:v>0.36997006085082201</c:v>
                </c:pt>
                <c:pt idx="13325" formatCode="General">
                  <c:v>0.36146556500582799</c:v>
                </c:pt>
                <c:pt idx="13326" formatCode="General">
                  <c:v>0.353070492988725</c:v>
                </c:pt>
                <c:pt idx="13327" formatCode="General">
                  <c:v>0.344059629175054</c:v>
                </c:pt>
                <c:pt idx="13328" formatCode="General">
                  <c:v>0.33489057389906202</c:v>
                </c:pt>
                <c:pt idx="13329" formatCode="General">
                  <c:v>0.32661402249144</c:v>
                </c:pt>
                <c:pt idx="13330" formatCode="General">
                  <c:v>0.31989818991435898</c:v>
                </c:pt>
                <c:pt idx="13331" formatCode="General">
                  <c:v>0.31475481399177901</c:v>
                </c:pt>
                <c:pt idx="13332" formatCode="General">
                  <c:v>0.31113742952690299</c:v>
                </c:pt>
                <c:pt idx="13333" formatCode="General">
                  <c:v>0.308642443119439</c:v>
                </c:pt>
                <c:pt idx="13334" formatCode="General">
                  <c:v>0.30771160480430299</c:v>
                </c:pt>
                <c:pt idx="13335" formatCode="General">
                  <c:v>0.30847395863967197</c:v>
                </c:pt>
                <c:pt idx="13336" formatCode="General">
                  <c:v>0.30883126223573198</c:v>
                </c:pt>
                <c:pt idx="13337" formatCode="General">
                  <c:v>0.30749254146610699</c:v>
                </c:pt>
                <c:pt idx="13338" formatCode="General">
                  <c:v>0.30471499395244001</c:v>
                </c:pt>
                <c:pt idx="13339" formatCode="General">
                  <c:v>0.30027862636636299</c:v>
                </c:pt>
                <c:pt idx="13340" formatCode="General">
                  <c:v>0.294166660387156</c:v>
                </c:pt>
                <c:pt idx="13341" formatCode="General">
                  <c:v>0.28636546615720399</c:v>
                </c:pt>
                <c:pt idx="13342" formatCode="General">
                  <c:v>0.27694630236025902</c:v>
                </c:pt>
                <c:pt idx="13343" formatCode="General">
                  <c:v>0.26617403239084197</c:v>
                </c:pt>
                <c:pt idx="13344" formatCode="General">
                  <c:v>0.25376891691761999</c:v>
                </c:pt>
                <c:pt idx="13345" formatCode="General">
                  <c:v>0.23973999586139</c:v>
                </c:pt>
                <c:pt idx="13346" formatCode="General">
                  <c:v>0.22370689649554601</c:v>
                </c:pt>
                <c:pt idx="13347" formatCode="General">
                  <c:v>0.20592441162199901</c:v>
                </c:pt>
                <c:pt idx="13348" formatCode="General">
                  <c:v>0.18730608658894099</c:v>
                </c:pt>
                <c:pt idx="13349" formatCode="General">
                  <c:v>0.168198771220891</c:v>
                </c:pt>
                <c:pt idx="13350" formatCode="General">
                  <c:v>0.14871562890513401</c:v>
                </c:pt>
                <c:pt idx="13351" formatCode="General">
                  <c:v>0.12874681454129</c:v>
                </c:pt>
                <c:pt idx="13352" formatCode="General">
                  <c:v>0.108694526692915</c:v>
                </c:pt>
                <c:pt idx="13353" formatCode="General">
                  <c:v>8.9263701439779602E-2</c:v>
                </c:pt>
                <c:pt idx="13354" formatCode="General">
                  <c:v>7.1036107645055704E-2</c:v>
                </c:pt>
                <c:pt idx="13355" formatCode="General">
                  <c:v>5.46704951328583E-2</c:v>
                </c:pt>
                <c:pt idx="13356" formatCode="General">
                  <c:v>4.0345836524910798E-2</c:v>
                </c:pt>
                <c:pt idx="13357" formatCode="General">
                  <c:v>2.8251220779273899E-2</c:v>
                </c:pt>
                <c:pt idx="13358" formatCode="General">
                  <c:v>1.8543285134858999E-2</c:v>
                </c:pt>
                <c:pt idx="13359" formatCode="General">
                  <c:v>1.08581368203502E-2</c:v>
                </c:pt>
                <c:pt idx="13360" formatCode="General">
                  <c:v>5.0004444868154297E-3</c:v>
                </c:pt>
                <c:pt idx="13361" formatCode="General">
                  <c:v>9.2501030364933396E-4</c:v>
                </c:pt>
                <c:pt idx="13362" formatCode="General">
                  <c:v>-1.4772057980143799E-3</c:v>
                </c:pt>
                <c:pt idx="13363" formatCode="General">
                  <c:v>-2.9712621169770801E-3</c:v>
                </c:pt>
                <c:pt idx="13364" formatCode="General">
                  <c:v>-4.7352471497834796E-3</c:v>
                </c:pt>
                <c:pt idx="13365" formatCode="General">
                  <c:v>-6.1936886779267904E-3</c:v>
                </c:pt>
                <c:pt idx="13366" formatCode="General">
                  <c:v>-5.9964662644226398E-3</c:v>
                </c:pt>
                <c:pt idx="13367" formatCode="General">
                  <c:v>-4.7224100771635297E-3</c:v>
                </c:pt>
                <c:pt idx="13368" formatCode="General">
                  <c:v>-4.2239508490285998E-3</c:v>
                </c:pt>
                <c:pt idx="13369" formatCode="General">
                  <c:v>-4.7274828079408304E-3</c:v>
                </c:pt>
                <c:pt idx="13370" formatCode="General">
                  <c:v>-6.7272555243199804E-3</c:v>
                </c:pt>
                <c:pt idx="13371" formatCode="General">
                  <c:v>-1.1397965884205E-2</c:v>
                </c:pt>
                <c:pt idx="13372" formatCode="General">
                  <c:v>-1.80589142072934E-2</c:v>
                </c:pt>
                <c:pt idx="13373" formatCode="General">
                  <c:v>-2.5531382941909202E-2</c:v>
                </c:pt>
                <c:pt idx="13374" formatCode="General">
                  <c:v>-3.32009053888392E-2</c:v>
                </c:pt>
                <c:pt idx="13375" formatCode="General">
                  <c:v>-4.0218365783568202E-2</c:v>
                </c:pt>
                <c:pt idx="13376" formatCode="General">
                  <c:v>-4.6151889047606601E-2</c:v>
                </c:pt>
                <c:pt idx="13377" formatCode="General">
                  <c:v>-5.1667262597825302E-2</c:v>
                </c:pt>
                <c:pt idx="13378" formatCode="General">
                  <c:v>-5.6656629556354803E-2</c:v>
                </c:pt>
                <c:pt idx="13379" formatCode="General">
                  <c:v>-6.1120131118252999E-2</c:v>
                </c:pt>
                <c:pt idx="13380" formatCode="General">
                  <c:v>-6.5998441235186597E-2</c:v>
                </c:pt>
                <c:pt idx="13381" formatCode="General">
                  <c:v>-7.1663802286394906E-2</c:v>
                </c:pt>
                <c:pt idx="13382" formatCode="General">
                  <c:v>-7.7179747190159506E-2</c:v>
                </c:pt>
                <c:pt idx="13383" formatCode="General">
                  <c:v>-8.2018160251800906E-2</c:v>
                </c:pt>
                <c:pt idx="13384" formatCode="General">
                  <c:v>-8.61380991729295E-2</c:v>
                </c:pt>
                <c:pt idx="13385" formatCode="General">
                  <c:v>-8.9714378297570702E-2</c:v>
                </c:pt>
                <c:pt idx="13386" formatCode="General">
                  <c:v>-9.2534510804828704E-2</c:v>
                </c:pt>
                <c:pt idx="13387" formatCode="General">
                  <c:v>-9.3209354129350303E-2</c:v>
                </c:pt>
                <c:pt idx="13388" formatCode="General">
                  <c:v>-9.1210298226823805E-2</c:v>
                </c:pt>
                <c:pt idx="13389" formatCode="General">
                  <c:v>-8.6637422925898697E-2</c:v>
                </c:pt>
                <c:pt idx="13390" formatCode="General">
                  <c:v>-7.9357903930397197E-2</c:v>
                </c:pt>
                <c:pt idx="13391" formatCode="General">
                  <c:v>-6.9646748046883006E-2</c:v>
                </c:pt>
                <c:pt idx="13392" formatCode="General">
                  <c:v>-5.9145798826718998E-2</c:v>
                </c:pt>
                <c:pt idx="13393" formatCode="General">
                  <c:v>-4.85240893727319E-2</c:v>
                </c:pt>
                <c:pt idx="13394" formatCode="General">
                  <c:v>-3.7749878724580799E-2</c:v>
                </c:pt>
                <c:pt idx="13395" formatCode="General">
                  <c:v>-2.7322223938336099E-2</c:v>
                </c:pt>
                <c:pt idx="13396" formatCode="General">
                  <c:v>-1.7664270531768701E-2</c:v>
                </c:pt>
                <c:pt idx="13397" formatCode="General">
                  <c:v>-9.2170281537027592E-3</c:v>
                </c:pt>
                <c:pt idx="13398" formatCode="General">
                  <c:v>-1.5187348735068299E-3</c:v>
                </c:pt>
                <c:pt idx="13399" formatCode="General">
                  <c:v>4.9504812403747102E-3</c:v>
                </c:pt>
                <c:pt idx="13400" formatCode="General">
                  <c:v>9.1587026397261795E-3</c:v>
                </c:pt>
                <c:pt idx="13401" formatCode="General">
                  <c:v>1.07695762099809E-2</c:v>
                </c:pt>
                <c:pt idx="13402" formatCode="General">
                  <c:v>9.8141338228254094E-3</c:v>
                </c:pt>
                <c:pt idx="13403" formatCode="General">
                  <c:v>7.6179219040780101E-3</c:v>
                </c:pt>
                <c:pt idx="13404" formatCode="General">
                  <c:v>4.2284108334489697E-3</c:v>
                </c:pt>
                <c:pt idx="13405" formatCode="General">
                  <c:v>-1.86713473301471E-3</c:v>
                </c:pt>
                <c:pt idx="13406" formatCode="General">
                  <c:v>-1.1543049179731001E-2</c:v>
                </c:pt>
                <c:pt idx="13407" formatCode="General">
                  <c:v>-2.5675725949697099E-2</c:v>
                </c:pt>
                <c:pt idx="13408" formatCode="General">
                  <c:v>-4.4188497322647E-2</c:v>
                </c:pt>
                <c:pt idx="13409" formatCode="General">
                  <c:v>-6.6043040470134901E-2</c:v>
                </c:pt>
                <c:pt idx="13410" formatCode="General">
                  <c:v>-9.0700179793764296E-2</c:v>
                </c:pt>
                <c:pt idx="13411" formatCode="General">
                  <c:v>-0.11830764216100401</c:v>
                </c:pt>
                <c:pt idx="13412" formatCode="General">
                  <c:v>-0.14747998705534501</c:v>
                </c:pt>
                <c:pt idx="13413" formatCode="General">
                  <c:v>-0.176292323241034</c:v>
                </c:pt>
                <c:pt idx="13414" formatCode="General">
                  <c:v>-0.20415164755026899</c:v>
                </c:pt>
                <c:pt idx="13415" formatCode="General">
                  <c:v>-0.23005795035443399</c:v>
                </c:pt>
                <c:pt idx="13416" formatCode="General">
                  <c:v>-0.25285780382860501</c:v>
                </c:pt>
                <c:pt idx="13417" formatCode="General">
                  <c:v>-0.27195214931800499</c:v>
                </c:pt>
                <c:pt idx="13418" formatCode="General">
                  <c:v>-0.28680518891690299</c:v>
                </c:pt>
                <c:pt idx="13419" formatCode="General">
                  <c:v>-0.29691190725204503</c:v>
                </c:pt>
                <c:pt idx="13420" formatCode="General">
                  <c:v>-0.30321403782131201</c:v>
                </c:pt>
                <c:pt idx="13421" formatCode="General">
                  <c:v>-0.30706907882286999</c:v>
                </c:pt>
                <c:pt idx="13422" formatCode="General">
                  <c:v>-0.30878179782314902</c:v>
                </c:pt>
                <c:pt idx="13423" formatCode="General">
                  <c:v>-0.30839635294975398</c:v>
                </c:pt>
                <c:pt idx="13424" formatCode="General">
                  <c:v>-0.30665655864227098</c:v>
                </c:pt>
                <c:pt idx="13425" formatCode="General">
                  <c:v>-0.30341366878324</c:v>
                </c:pt>
                <c:pt idx="13426" formatCode="General">
                  <c:v>-0.29736420064843</c:v>
                </c:pt>
                <c:pt idx="13427" formatCode="General">
                  <c:v>-0.288967047025881</c:v>
                </c:pt>
                <c:pt idx="13428" formatCode="General">
                  <c:v>-0.27955357845296203</c:v>
                </c:pt>
                <c:pt idx="13429" formatCode="General">
                  <c:v>-0.27040249026149799</c:v>
                </c:pt>
                <c:pt idx="13430" formatCode="General">
                  <c:v>-0.262483186573442</c:v>
                </c:pt>
                <c:pt idx="13431" formatCode="General">
                  <c:v>-0.256897696148292</c:v>
                </c:pt>
                <c:pt idx="13432" formatCode="General">
                  <c:v>-0.254552568416749</c:v>
                </c:pt>
                <c:pt idx="13433" formatCode="General">
                  <c:v>-0.255203830228388</c:v>
                </c:pt>
                <c:pt idx="13434" formatCode="General">
                  <c:v>-0.25865129914067903</c:v>
                </c:pt>
                <c:pt idx="13435" formatCode="General">
                  <c:v>-0.26459968670286199</c:v>
                </c:pt>
                <c:pt idx="13436" formatCode="General">
                  <c:v>-0.27229094989837299</c:v>
                </c:pt>
                <c:pt idx="13437" formatCode="General">
                  <c:v>-0.28112447121615503</c:v>
                </c:pt>
                <c:pt idx="13438" formatCode="General">
                  <c:v>-0.29025075432817499</c:v>
                </c:pt>
                <c:pt idx="13439" formatCode="General">
                  <c:v>-0.29961674137514199</c:v>
                </c:pt>
                <c:pt idx="13440" formatCode="General">
                  <c:v>-0.30933102933825601</c:v>
                </c:pt>
                <c:pt idx="13441" formatCode="General">
                  <c:v>-0.31914539537077002</c:v>
                </c:pt>
                <c:pt idx="13442" formatCode="General">
                  <c:v>-0.32894123243089102</c:v>
                </c:pt>
                <c:pt idx="13443" formatCode="General">
                  <c:v>-0.337728304972292</c:v>
                </c:pt>
                <c:pt idx="13444" formatCode="General">
                  <c:v>-0.34484384899230203</c:v>
                </c:pt>
                <c:pt idx="13445" formatCode="General">
                  <c:v>-0.34969607638776901</c:v>
                </c:pt>
                <c:pt idx="13446" formatCode="General">
                  <c:v>-0.35200896676969501</c:v>
                </c:pt>
                <c:pt idx="13447" formatCode="General">
                  <c:v>-0.35184406852698102</c:v>
                </c:pt>
                <c:pt idx="13448" formatCode="General">
                  <c:v>-0.34890117445060997</c:v>
                </c:pt>
                <c:pt idx="13449" formatCode="General">
                  <c:v>-0.34404731627742602</c:v>
                </c:pt>
                <c:pt idx="13450" formatCode="General">
                  <c:v>-0.33856979623377398</c:v>
                </c:pt>
                <c:pt idx="13451" formatCode="General">
                  <c:v>-0.33283369611108499</c:v>
                </c:pt>
                <c:pt idx="13452" formatCode="General">
                  <c:v>-0.32819999382296899</c:v>
                </c:pt>
                <c:pt idx="13453" formatCode="General">
                  <c:v>-0.32534354851154301</c:v>
                </c:pt>
                <c:pt idx="13454" formatCode="General">
                  <c:v>-0.32292966295643399</c:v>
                </c:pt>
                <c:pt idx="13455" formatCode="General">
                  <c:v>-0.32133596660596198</c:v>
                </c:pt>
                <c:pt idx="13456" formatCode="General">
                  <c:v>-0.32176780632010898</c:v>
                </c:pt>
                <c:pt idx="13457" formatCode="General">
                  <c:v>-0.32425657776160099</c:v>
                </c:pt>
                <c:pt idx="13458" formatCode="General">
                  <c:v>-0.32849540814492201</c:v>
                </c:pt>
                <c:pt idx="13459" formatCode="General">
                  <c:v>-0.334199356792868</c:v>
                </c:pt>
                <c:pt idx="13460" formatCode="General">
                  <c:v>-0.34142665444855003</c:v>
                </c:pt>
                <c:pt idx="13461" formatCode="General">
                  <c:v>-0.35003853113398098</c:v>
                </c:pt>
                <c:pt idx="13462" formatCode="General">
                  <c:v>-0.359844901674224</c:v>
                </c:pt>
                <c:pt idx="13463" formatCode="General">
                  <c:v>-0.37101284844559201</c:v>
                </c:pt>
                <c:pt idx="13464" formatCode="General">
                  <c:v>-0.38291163564067898</c:v>
                </c:pt>
                <c:pt idx="13465" formatCode="General">
                  <c:v>-0.39427098594357302</c:v>
                </c:pt>
                <c:pt idx="13466" formatCode="General">
                  <c:v>-0.40362914775549003</c:v>
                </c:pt>
                <c:pt idx="13467" formatCode="General">
                  <c:v>-0.409420268643651</c:v>
                </c:pt>
                <c:pt idx="13468" formatCode="General">
                  <c:v>-0.41136898341126599</c:v>
                </c:pt>
                <c:pt idx="13469" formatCode="General">
                  <c:v>-0.41014244572639202</c:v>
                </c:pt>
                <c:pt idx="13470" formatCode="General">
                  <c:v>-0.406550806873064</c:v>
                </c:pt>
                <c:pt idx="13471" formatCode="General">
                  <c:v>-0.40109273039816401</c:v>
                </c:pt>
                <c:pt idx="13472" formatCode="General">
                  <c:v>-0.393562614198744</c:v>
                </c:pt>
                <c:pt idx="13473" formatCode="General">
                  <c:v>-0.38397624649101803</c:v>
                </c:pt>
                <c:pt idx="13474" formatCode="General">
                  <c:v>-0.373113910711318</c:v>
                </c:pt>
                <c:pt idx="13475" formatCode="General">
                  <c:v>-0.362136954450829</c:v>
                </c:pt>
                <c:pt idx="13476" formatCode="General">
                  <c:v>-0.35213620240403898</c:v>
                </c:pt>
                <c:pt idx="13477" formatCode="General">
                  <c:v>-0.34362056222131798</c:v>
                </c:pt>
                <c:pt idx="13478" formatCode="General">
                  <c:v>-0.33676672304378902</c:v>
                </c:pt>
                <c:pt idx="13479" formatCode="General">
                  <c:v>-0.331875847020355</c:v>
                </c:pt>
                <c:pt idx="13480" formatCode="General">
                  <c:v>-0.32846195818698298</c:v>
                </c:pt>
                <c:pt idx="13481" formatCode="General">
                  <c:v>-0.32571462610744101</c:v>
                </c:pt>
                <c:pt idx="13482" formatCode="General">
                  <c:v>-0.323623510610966</c:v>
                </c:pt>
                <c:pt idx="13483" formatCode="General">
                  <c:v>-0.32199616957834998</c:v>
                </c:pt>
                <c:pt idx="13484" formatCode="General">
                  <c:v>-0.31923847518678</c:v>
                </c:pt>
                <c:pt idx="13485" formatCode="General">
                  <c:v>-0.31477273276934697</c:v>
                </c:pt>
                <c:pt idx="13486" formatCode="General">
                  <c:v>-0.30908131853863002</c:v>
                </c:pt>
                <c:pt idx="13487" formatCode="General">
                  <c:v>-0.302648453495519</c:v>
                </c:pt>
                <c:pt idx="13488" formatCode="General">
                  <c:v>-0.297240418271216</c:v>
                </c:pt>
                <c:pt idx="13489" formatCode="General">
                  <c:v>-0.29422675167734103</c:v>
                </c:pt>
                <c:pt idx="13490" formatCode="General">
                  <c:v>-0.29291279086112498</c:v>
                </c:pt>
                <c:pt idx="13491" formatCode="General">
                  <c:v>-0.29232965055647597</c:v>
                </c:pt>
                <c:pt idx="13492" formatCode="General">
                  <c:v>-0.29228577462546002</c:v>
                </c:pt>
                <c:pt idx="13493" formatCode="General">
                  <c:v>-0.29267337963274698</c:v>
                </c:pt>
                <c:pt idx="13494" formatCode="General">
                  <c:v>-0.291834688880177</c:v>
                </c:pt>
                <c:pt idx="13495" formatCode="General">
                  <c:v>-0.28807106123916698</c:v>
                </c:pt>
                <c:pt idx="13496" formatCode="General">
                  <c:v>-0.28137624486232099</c:v>
                </c:pt>
                <c:pt idx="13497" formatCode="General">
                  <c:v>-0.27144046975876002</c:v>
                </c:pt>
                <c:pt idx="13498" formatCode="General">
                  <c:v>-0.25853973019693399</c:v>
                </c:pt>
                <c:pt idx="13499" formatCode="General">
                  <c:v>-0.24480565460293599</c:v>
                </c:pt>
                <c:pt idx="13500" formatCode="General">
                  <c:v>-0.23210407145613601</c:v>
                </c:pt>
                <c:pt idx="13501" formatCode="General">
                  <c:v>-0.22010382638005699</c:v>
                </c:pt>
                <c:pt idx="13502" formatCode="General">
                  <c:v>-0.208454870881426</c:v>
                </c:pt>
                <c:pt idx="13503" formatCode="General">
                  <c:v>-0.19674643507037401</c:v>
                </c:pt>
                <c:pt idx="13504" formatCode="General">
                  <c:v>-0.18404238904518799</c:v>
                </c:pt>
                <c:pt idx="13505" formatCode="General">
                  <c:v>-0.17047470425410599</c:v>
                </c:pt>
                <c:pt idx="13506" formatCode="General">
                  <c:v>-0.15673880366910201</c:v>
                </c:pt>
                <c:pt idx="13507" formatCode="General">
                  <c:v>-0.143084516700269</c:v>
                </c:pt>
                <c:pt idx="13508" formatCode="General">
                  <c:v>-0.13018538319026099</c:v>
                </c:pt>
                <c:pt idx="13509" formatCode="General">
                  <c:v>-0.11855923416224599</c:v>
                </c:pt>
                <c:pt idx="13510" formatCode="General">
                  <c:v>-0.107520363237481</c:v>
                </c:pt>
                <c:pt idx="13511" formatCode="General">
                  <c:v>-9.6774526939886599E-2</c:v>
                </c:pt>
                <c:pt idx="13512" formatCode="General">
                  <c:v>-8.6459554205822298E-2</c:v>
                </c:pt>
                <c:pt idx="13513" formatCode="General">
                  <c:v>-7.6101127794567403E-2</c:v>
                </c:pt>
                <c:pt idx="13514" formatCode="General">
                  <c:v>-6.5050456724501604E-2</c:v>
                </c:pt>
                <c:pt idx="13515" formatCode="General">
                  <c:v>-5.3894111312885802E-2</c:v>
                </c:pt>
                <c:pt idx="13516" formatCode="General">
                  <c:v>-4.4056013855473301E-2</c:v>
                </c:pt>
                <c:pt idx="13517" formatCode="General">
                  <c:v>-3.5544559183433702E-2</c:v>
                </c:pt>
                <c:pt idx="13518" formatCode="General">
                  <c:v>-2.76398867421568E-2</c:v>
                </c:pt>
                <c:pt idx="13519" formatCode="General">
                  <c:v>-2.04062989936253E-2</c:v>
                </c:pt>
                <c:pt idx="13520" formatCode="General">
                  <c:v>-1.3384351763904701E-2</c:v>
                </c:pt>
                <c:pt idx="13521" formatCode="General">
                  <c:v>-5.7860594589275397E-3</c:v>
                </c:pt>
                <c:pt idx="13522" formatCode="General">
                  <c:v>3.31220250549062E-3</c:v>
                </c:pt>
                <c:pt idx="13523" formatCode="General">
                  <c:v>1.52633267183627E-2</c:v>
                </c:pt>
                <c:pt idx="13524" formatCode="General">
                  <c:v>2.92178426624548E-2</c:v>
                </c:pt>
                <c:pt idx="13525" formatCode="General">
                  <c:v>4.2967251044549799E-2</c:v>
                </c:pt>
                <c:pt idx="13526" formatCode="General">
                  <c:v>5.5201534231140902E-2</c:v>
                </c:pt>
                <c:pt idx="13527" formatCode="General">
                  <c:v>6.54282925533691E-2</c:v>
                </c:pt>
                <c:pt idx="13528" formatCode="General">
                  <c:v>7.4501109374224203E-2</c:v>
                </c:pt>
                <c:pt idx="13529" formatCode="General">
                  <c:v>8.3837272378054606E-2</c:v>
                </c:pt>
                <c:pt idx="13530" formatCode="General">
                  <c:v>9.3890008564449595E-2</c:v>
                </c:pt>
                <c:pt idx="13531" formatCode="General">
                  <c:v>0.104747320872875</c:v>
                </c:pt>
                <c:pt idx="13532" formatCode="General">
                  <c:v>0.11693461058091401</c:v>
                </c:pt>
                <c:pt idx="13533" formatCode="General">
                  <c:v>0.13018321433765701</c:v>
                </c:pt>
                <c:pt idx="13534" formatCode="General">
                  <c:v>0.143076536235373</c:v>
                </c:pt>
                <c:pt idx="13535" formatCode="General">
                  <c:v>0.15509713786324</c:v>
                </c:pt>
                <c:pt idx="13536" formatCode="General">
                  <c:v>0.16700245229159699</c:v>
                </c:pt>
                <c:pt idx="13537" formatCode="General">
                  <c:v>0.17986796219102899</c:v>
                </c:pt>
                <c:pt idx="13538" formatCode="General">
                  <c:v>0.194118761761127</c:v>
                </c:pt>
                <c:pt idx="13539" formatCode="General">
                  <c:v>0.20934417632316099</c:v>
                </c:pt>
                <c:pt idx="13540" formatCode="General">
                  <c:v>0.22512224317554599</c:v>
                </c:pt>
                <c:pt idx="13541" formatCode="General">
                  <c:v>0.24057822974534801</c:v>
                </c:pt>
                <c:pt idx="13542" formatCode="General">
                  <c:v>0.25500761028848801</c:v>
                </c:pt>
                <c:pt idx="13543" formatCode="General">
                  <c:v>0.26876919452271397</c:v>
                </c:pt>
                <c:pt idx="13544" formatCode="General">
                  <c:v>0.28179693155845698</c:v>
                </c:pt>
                <c:pt idx="13545" formatCode="General">
                  <c:v>0.29260142232012598</c:v>
                </c:pt>
                <c:pt idx="13546" formatCode="General">
                  <c:v>0.30112116611011402</c:v>
                </c:pt>
                <c:pt idx="13547" formatCode="General">
                  <c:v>0.308241262126212</c:v>
                </c:pt>
                <c:pt idx="13548" formatCode="General">
                  <c:v>0.31374967597661801</c:v>
                </c:pt>
                <c:pt idx="13549" formatCode="General">
                  <c:v>0.31718927083352599</c:v>
                </c:pt>
                <c:pt idx="13550" formatCode="General">
                  <c:v>0.31908744988865401</c:v>
                </c:pt>
                <c:pt idx="13551" formatCode="General">
                  <c:v>0.32021504630845299</c:v>
                </c:pt>
                <c:pt idx="13552" formatCode="General">
                  <c:v>0.32102063483211701</c:v>
                </c:pt>
                <c:pt idx="13553" formatCode="General">
                  <c:v>0.322331554930886</c:v>
                </c:pt>
                <c:pt idx="13554" formatCode="General">
                  <c:v>0.32465956385782901</c:v>
                </c:pt>
                <c:pt idx="13555" formatCode="General">
                  <c:v>0.32742244298492701</c:v>
                </c:pt>
                <c:pt idx="13556" formatCode="General">
                  <c:v>0.33039836699203701</c:v>
                </c:pt>
                <c:pt idx="13557" formatCode="General">
                  <c:v>0.33346304185574599</c:v>
                </c:pt>
                <c:pt idx="13558" formatCode="General">
                  <c:v>0.33623421611765603</c:v>
                </c:pt>
                <c:pt idx="13559" formatCode="General">
                  <c:v>0.33846989833284102</c:v>
                </c:pt>
                <c:pt idx="13560" formatCode="General">
                  <c:v>0.33919739148050299</c:v>
                </c:pt>
                <c:pt idx="13561" formatCode="General">
                  <c:v>0.338042132648391</c:v>
                </c:pt>
                <c:pt idx="13562" formatCode="General">
                  <c:v>0.335653883434958</c:v>
                </c:pt>
                <c:pt idx="13563" formatCode="General">
                  <c:v>0.33308417811553398</c:v>
                </c:pt>
                <c:pt idx="13564" formatCode="General">
                  <c:v>0.33092896467245497</c:v>
                </c:pt>
                <c:pt idx="13565" formatCode="General">
                  <c:v>0.32834988328064202</c:v>
                </c:pt>
                <c:pt idx="13566" formatCode="General">
                  <c:v>0.32529755769527902</c:v>
                </c:pt>
                <c:pt idx="13567" formatCode="General">
                  <c:v>0.32261835881238099</c:v>
                </c:pt>
                <c:pt idx="13568" formatCode="General">
                  <c:v>0.320291234027134</c:v>
                </c:pt>
                <c:pt idx="13569" formatCode="General">
                  <c:v>0.31758781820029103</c:v>
                </c:pt>
                <c:pt idx="13570" formatCode="General">
                  <c:v>0.31436478212754698</c:v>
                </c:pt>
                <c:pt idx="13571" formatCode="General">
                  <c:v>0.31156934434542</c:v>
                </c:pt>
                <c:pt idx="13572" formatCode="General">
                  <c:v>0.31026335295269802</c:v>
                </c:pt>
                <c:pt idx="13573" formatCode="General">
                  <c:v>0.31089699602676102</c:v>
                </c:pt>
                <c:pt idx="13574" formatCode="General">
                  <c:v>0.31313308813136997</c:v>
                </c:pt>
                <c:pt idx="13575" formatCode="General">
                  <c:v>0.317303906670869</c:v>
                </c:pt>
                <c:pt idx="13576" formatCode="General">
                  <c:v>0.32292892067891898</c:v>
                </c:pt>
                <c:pt idx="13577" formatCode="General">
                  <c:v>0.32832652899622899</c:v>
                </c:pt>
                <c:pt idx="13578" formatCode="General">
                  <c:v>0.33396399226963802</c:v>
                </c:pt>
                <c:pt idx="13579" formatCode="General">
                  <c:v>0.34104245273217398</c:v>
                </c:pt>
                <c:pt idx="13580" formatCode="General">
                  <c:v>0.349670944274033</c:v>
                </c:pt>
                <c:pt idx="13581" formatCode="General">
                  <c:v>0.35936287355732399</c:v>
                </c:pt>
                <c:pt idx="13582" formatCode="General">
                  <c:v>0.369797755629311</c:v>
                </c:pt>
                <c:pt idx="13583" formatCode="General">
                  <c:v>0.38134327650802402</c:v>
                </c:pt>
                <c:pt idx="13584" formatCode="General">
                  <c:v>0.39317962636235299</c:v>
                </c:pt>
                <c:pt idx="13585" formatCode="General">
                  <c:v>0.40325414588428998</c:v>
                </c:pt>
                <c:pt idx="13586" formatCode="General">
                  <c:v>0.41127413303945998</c:v>
                </c:pt>
                <c:pt idx="13587" formatCode="General">
                  <c:v>0.41629847271238202</c:v>
                </c:pt>
                <c:pt idx="13588" formatCode="General">
                  <c:v>0.41645077726775898</c:v>
                </c:pt>
                <c:pt idx="13589" formatCode="General">
                  <c:v>0.41185005687724202</c:v>
                </c:pt>
                <c:pt idx="13590" formatCode="General">
                  <c:v>0.40305827674849098</c:v>
                </c:pt>
                <c:pt idx="13591" formatCode="General">
                  <c:v>0.39096490169896497</c:v>
                </c:pt>
                <c:pt idx="13592" formatCode="General">
                  <c:v>0.37616270967166798</c:v>
                </c:pt>
                <c:pt idx="13593" formatCode="General">
                  <c:v>0.35950484095543001</c:v>
                </c:pt>
                <c:pt idx="13594" formatCode="General">
                  <c:v>0.34293537336725299</c:v>
                </c:pt>
                <c:pt idx="13595" formatCode="General">
                  <c:v>0.32815148956296297</c:v>
                </c:pt>
                <c:pt idx="13596" formatCode="General">
                  <c:v>0.31566965434743399</c:v>
                </c:pt>
                <c:pt idx="13597" formatCode="General">
                  <c:v>0.30605554230825299</c:v>
                </c:pt>
                <c:pt idx="13598" formatCode="General">
                  <c:v>0.30101268631816103</c:v>
                </c:pt>
                <c:pt idx="13599" formatCode="General">
                  <c:v>0.30091096165784498</c:v>
                </c:pt>
                <c:pt idx="13600" formatCode="General">
                  <c:v>0.30473209042667798</c:v>
                </c:pt>
                <c:pt idx="13601" formatCode="General">
                  <c:v>0.31201185827406402</c:v>
                </c:pt>
                <c:pt idx="13602" formatCode="General">
                  <c:v>0.32250342504930601</c:v>
                </c:pt>
                <c:pt idx="13603" formatCode="General">
                  <c:v>0.33526416911618001</c:v>
                </c:pt>
                <c:pt idx="13604" formatCode="General">
                  <c:v>0.34921930153986003</c:v>
                </c:pt>
                <c:pt idx="13605" formatCode="General">
                  <c:v>0.36401154671598601</c:v>
                </c:pt>
                <c:pt idx="13606" formatCode="General">
                  <c:v>0.37941879402099099</c:v>
                </c:pt>
                <c:pt idx="13607" formatCode="General">
                  <c:v>0.39501199544009402</c:v>
                </c:pt>
                <c:pt idx="13608" formatCode="General">
                  <c:v>0.40972334728515802</c:v>
                </c:pt>
                <c:pt idx="13609" formatCode="General">
                  <c:v>0.422536540023628</c:v>
                </c:pt>
                <c:pt idx="13610" formatCode="General">
                  <c:v>0.43261579085916502</c:v>
                </c:pt>
                <c:pt idx="13611" formatCode="General">
                  <c:v>0.43967041865120698</c:v>
                </c:pt>
                <c:pt idx="13612" formatCode="General">
                  <c:v>0.444220615761454</c:v>
                </c:pt>
                <c:pt idx="13613" formatCode="General">
                  <c:v>0.44635108138521801</c:v>
                </c:pt>
                <c:pt idx="13614" formatCode="General">
                  <c:v>0.44653765651747002</c:v>
                </c:pt>
                <c:pt idx="13615" formatCode="General">
                  <c:v>0.44597747872099902</c:v>
                </c:pt>
                <c:pt idx="13616" formatCode="General">
                  <c:v>0.444607693939229</c:v>
                </c:pt>
                <c:pt idx="13617" formatCode="General">
                  <c:v>0.44097832719470897</c:v>
                </c:pt>
                <c:pt idx="13618" formatCode="General">
                  <c:v>0.43379700681253802</c:v>
                </c:pt>
                <c:pt idx="13619" formatCode="General">
                  <c:v>0.42358898653759097</c:v>
                </c:pt>
                <c:pt idx="13620" formatCode="General">
                  <c:v>0.41131777629316302</c:v>
                </c:pt>
                <c:pt idx="13621" formatCode="General">
                  <c:v>0.39744418871249898</c:v>
                </c:pt>
                <c:pt idx="13622" formatCode="General">
                  <c:v>0.382471505972866</c:v>
                </c:pt>
                <c:pt idx="13623" formatCode="General">
                  <c:v>0.36646598177668099</c:v>
                </c:pt>
                <c:pt idx="13624" formatCode="General">
                  <c:v>0.34961990689135197</c:v>
                </c:pt>
                <c:pt idx="13625" formatCode="General">
                  <c:v>0.33212796145505902</c:v>
                </c:pt>
                <c:pt idx="13626" formatCode="General">
                  <c:v>0.31476314874050199</c:v>
                </c:pt>
                <c:pt idx="13627" formatCode="General">
                  <c:v>0.29814192767187703</c:v>
                </c:pt>
                <c:pt idx="13628" formatCode="General">
                  <c:v>0.28245993369856998</c:v>
                </c:pt>
                <c:pt idx="13629" formatCode="General">
                  <c:v>0.26733200419445202</c:v>
                </c:pt>
                <c:pt idx="13630" formatCode="General">
                  <c:v>0.25334892247867902</c:v>
                </c:pt>
                <c:pt idx="13631" formatCode="General">
                  <c:v>0.241877290772362</c:v>
                </c:pt>
                <c:pt idx="13632" formatCode="General">
                  <c:v>0.23269355014809501</c:v>
                </c:pt>
                <c:pt idx="13633" formatCode="General">
                  <c:v>0.22482751411531501</c:v>
                </c:pt>
                <c:pt idx="13634" formatCode="General">
                  <c:v>0.217603176850379</c:v>
                </c:pt>
                <c:pt idx="13635" formatCode="General">
                  <c:v>0.21146836814164099</c:v>
                </c:pt>
                <c:pt idx="13636" formatCode="General">
                  <c:v>0.206759844662745</c:v>
                </c:pt>
                <c:pt idx="13637" formatCode="General">
                  <c:v>0.202871109992903</c:v>
                </c:pt>
                <c:pt idx="13638" formatCode="General">
                  <c:v>0.199063813379599</c:v>
                </c:pt>
                <c:pt idx="13639" formatCode="General">
                  <c:v>0.19499539117176701</c:v>
                </c:pt>
                <c:pt idx="13640" formatCode="General">
                  <c:v>0.19150794965404999</c:v>
                </c:pt>
                <c:pt idx="13641" formatCode="General">
                  <c:v>0.189977988974559</c:v>
                </c:pt>
                <c:pt idx="13642" formatCode="General">
                  <c:v>0.19038440371047799</c:v>
                </c:pt>
                <c:pt idx="13643" formatCode="General">
                  <c:v>0.191188969352305</c:v>
                </c:pt>
                <c:pt idx="13644" formatCode="General">
                  <c:v>0.19158943873331299</c:v>
                </c:pt>
                <c:pt idx="13645" formatCode="General">
                  <c:v>0.19242176522162499</c:v>
                </c:pt>
                <c:pt idx="13646" formatCode="General">
                  <c:v>0.19418511770301</c:v>
                </c:pt>
                <c:pt idx="13647" formatCode="General">
                  <c:v>0.19628156511370001</c:v>
                </c:pt>
                <c:pt idx="13648" formatCode="General">
                  <c:v>0.197891817716325</c:v>
                </c:pt>
                <c:pt idx="13649" formatCode="General">
                  <c:v>0.19871335997056</c:v>
                </c:pt>
                <c:pt idx="13650" formatCode="General">
                  <c:v>0.19928880029666299</c:v>
                </c:pt>
                <c:pt idx="13651" formatCode="General">
                  <c:v>0.20063027659098501</c:v>
                </c:pt>
                <c:pt idx="13652" formatCode="General">
                  <c:v>0.20386639984861901</c:v>
                </c:pt>
                <c:pt idx="13653" formatCode="General">
                  <c:v>0.209097389160848</c:v>
                </c:pt>
                <c:pt idx="13654" formatCode="General">
                  <c:v>0.21531745143762099</c:v>
                </c:pt>
                <c:pt idx="13655" formatCode="General">
                  <c:v>0.22122642040066501</c:v>
                </c:pt>
                <c:pt idx="13656" formatCode="General">
                  <c:v>0.225199443411259</c:v>
                </c:pt>
                <c:pt idx="13657" formatCode="General">
                  <c:v>0.226335880360273</c:v>
                </c:pt>
                <c:pt idx="13658" formatCode="General">
                  <c:v>0.224837887416865</c:v>
                </c:pt>
                <c:pt idx="13659" formatCode="General">
                  <c:v>0.22097339471105101</c:v>
                </c:pt>
                <c:pt idx="13660" formatCode="General">
                  <c:v>0.21450928415585299</c:v>
                </c:pt>
                <c:pt idx="13661" formatCode="General">
                  <c:v>0.20495126595647101</c:v>
                </c:pt>
                <c:pt idx="13662" formatCode="General">
                  <c:v>0.19304535885612201</c:v>
                </c:pt>
                <c:pt idx="13663" formatCode="General">
                  <c:v>0.179617650907895</c:v>
                </c:pt>
                <c:pt idx="13664" formatCode="General">
                  <c:v>0.164363446541749</c:v>
                </c:pt>
                <c:pt idx="13665" formatCode="General">
                  <c:v>0.14718239684647499</c:v>
                </c:pt>
                <c:pt idx="13666" formatCode="General">
                  <c:v>0.12837190066319401</c:v>
                </c:pt>
                <c:pt idx="13667" formatCode="General">
                  <c:v>0.108987043210719</c:v>
                </c:pt>
                <c:pt idx="13668" formatCode="General">
                  <c:v>9.0368693618035803E-2</c:v>
                </c:pt>
                <c:pt idx="13669" formatCode="General">
                  <c:v>7.2807877806988594E-2</c:v>
                </c:pt>
                <c:pt idx="13670" formatCode="General">
                  <c:v>5.6704777489844801E-2</c:v>
                </c:pt>
                <c:pt idx="13671" formatCode="General">
                  <c:v>4.3384805890862597E-2</c:v>
                </c:pt>
                <c:pt idx="13672" formatCode="General">
                  <c:v>3.3615353046657297E-2</c:v>
                </c:pt>
                <c:pt idx="13673" formatCode="General">
                  <c:v>2.6708280886793601E-2</c:v>
                </c:pt>
                <c:pt idx="13674" formatCode="General">
                  <c:v>2.18012542584596E-2</c:v>
                </c:pt>
                <c:pt idx="13675" formatCode="General">
                  <c:v>1.8972511361783101E-2</c:v>
                </c:pt>
                <c:pt idx="13676" formatCode="General">
                  <c:v>1.75018866272506E-2</c:v>
                </c:pt>
                <c:pt idx="13677" formatCode="General">
                  <c:v>1.7125275027305001E-2</c:v>
                </c:pt>
                <c:pt idx="13678" formatCode="General">
                  <c:v>1.8037172803600999E-2</c:v>
                </c:pt>
                <c:pt idx="13679" formatCode="General">
                  <c:v>1.93536045587701E-2</c:v>
                </c:pt>
                <c:pt idx="13680" formatCode="General">
                  <c:v>2.11700402610141E-2</c:v>
                </c:pt>
                <c:pt idx="13681" formatCode="General">
                  <c:v>2.4006523512994801E-2</c:v>
                </c:pt>
                <c:pt idx="13682" formatCode="General">
                  <c:v>2.72673893298922E-2</c:v>
                </c:pt>
                <c:pt idx="13683" formatCode="General">
                  <c:v>3.03839755956367E-2</c:v>
                </c:pt>
                <c:pt idx="13684" formatCode="General">
                  <c:v>3.3812820290460101E-2</c:v>
                </c:pt>
                <c:pt idx="13685" formatCode="General">
                  <c:v>3.7549211332885801E-2</c:v>
                </c:pt>
                <c:pt idx="13686" formatCode="General">
                  <c:v>4.0905164492929899E-2</c:v>
                </c:pt>
                <c:pt idx="13687" formatCode="General">
                  <c:v>4.4421544430860001E-2</c:v>
                </c:pt>
                <c:pt idx="13688" formatCode="General">
                  <c:v>4.8958244113692997E-2</c:v>
                </c:pt>
                <c:pt idx="13689" formatCode="General">
                  <c:v>5.5075714865083003E-2</c:v>
                </c:pt>
                <c:pt idx="13690" formatCode="General">
                  <c:v>6.1971185414832999E-2</c:v>
                </c:pt>
                <c:pt idx="13691" formatCode="General">
                  <c:v>6.8082045310800393E-2</c:v>
                </c:pt>
                <c:pt idx="13692" formatCode="General">
                  <c:v>7.25406926904133E-2</c:v>
                </c:pt>
                <c:pt idx="13693" formatCode="General">
                  <c:v>7.4092116536721805E-2</c:v>
                </c:pt>
                <c:pt idx="13694" formatCode="General">
                  <c:v>7.2494740608051306E-2</c:v>
                </c:pt>
                <c:pt idx="13695" formatCode="General">
                  <c:v>6.7357064899609506E-2</c:v>
                </c:pt>
                <c:pt idx="13696" formatCode="General">
                  <c:v>5.7456170781804802E-2</c:v>
                </c:pt>
                <c:pt idx="13697" formatCode="General">
                  <c:v>4.3084481218113098E-2</c:v>
                </c:pt>
                <c:pt idx="13698" formatCode="General">
                  <c:v>2.5507862867121402E-2</c:v>
                </c:pt>
                <c:pt idx="13699" formatCode="General">
                  <c:v>6.0481965090862701E-3</c:v>
                </c:pt>
                <c:pt idx="13700" formatCode="General">
                  <c:v>-1.44833671171198E-2</c:v>
                </c:pt>
                <c:pt idx="13701" formatCode="General">
                  <c:v>-3.5752118104817002E-2</c:v>
                </c:pt>
                <c:pt idx="13702" formatCode="General">
                  <c:v>-5.6773420968716903E-2</c:v>
                </c:pt>
                <c:pt idx="13703" formatCode="General">
                  <c:v>-7.6294388097969401E-2</c:v>
                </c:pt>
                <c:pt idx="13704" formatCode="General">
                  <c:v>-9.4406139003028799E-2</c:v>
                </c:pt>
                <c:pt idx="13705" formatCode="General">
                  <c:v>-0.11246419802759899</c:v>
                </c:pt>
                <c:pt idx="13706" formatCode="General">
                  <c:v>-0.13071217897902901</c:v>
                </c:pt>
                <c:pt idx="13707" formatCode="General">
                  <c:v>-0.148804922152836</c:v>
                </c:pt>
                <c:pt idx="13708" formatCode="General">
                  <c:v>-0.166382515805123</c:v>
                </c:pt>
                <c:pt idx="13709" formatCode="General">
                  <c:v>-0.182184575299496</c:v>
                </c:pt>
                <c:pt idx="13710" formatCode="General">
                  <c:v>-0.19549008009136801</c:v>
                </c:pt>
                <c:pt idx="13711" formatCode="General">
                  <c:v>-0.206567453595422</c:v>
                </c:pt>
                <c:pt idx="13712" formatCode="General">
                  <c:v>-0.21530692897790399</c:v>
                </c:pt>
                <c:pt idx="13713" formatCode="General">
                  <c:v>-0.22180603982942401</c:v>
                </c:pt>
                <c:pt idx="13714" formatCode="General">
                  <c:v>-0.225422864453447</c:v>
                </c:pt>
                <c:pt idx="13715" formatCode="General">
                  <c:v>-0.22514188875730701</c:v>
                </c:pt>
                <c:pt idx="13716" formatCode="General">
                  <c:v>-0.22168054772984799</c:v>
                </c:pt>
                <c:pt idx="13717" formatCode="General">
                  <c:v>-0.21691230282547599</c:v>
                </c:pt>
                <c:pt idx="13718" formatCode="General">
                  <c:v>-0.211942678739657</c:v>
                </c:pt>
                <c:pt idx="13719" formatCode="General">
                  <c:v>-0.20687996456721999</c:v>
                </c:pt>
                <c:pt idx="13720" formatCode="General">
                  <c:v>-0.202829201851116</c:v>
                </c:pt>
                <c:pt idx="13721" formatCode="General">
                  <c:v>-0.200708650479064</c:v>
                </c:pt>
                <c:pt idx="13722" formatCode="General">
                  <c:v>-0.20187490100710601</c:v>
                </c:pt>
                <c:pt idx="13723" formatCode="General">
                  <c:v>-0.20793604052953299</c:v>
                </c:pt>
                <c:pt idx="13724" formatCode="General">
                  <c:v>-0.218374545496832</c:v>
                </c:pt>
                <c:pt idx="13725" formatCode="General">
                  <c:v>-0.23192265505127599</c:v>
                </c:pt>
                <c:pt idx="13726" formatCode="General">
                  <c:v>-0.248241062571984</c:v>
                </c:pt>
                <c:pt idx="13727" formatCode="General">
                  <c:v>-0.26782526692450298</c:v>
                </c:pt>
                <c:pt idx="13728" formatCode="General">
                  <c:v>-0.29032464420619503</c:v>
                </c:pt>
                <c:pt idx="13729" formatCode="General">
                  <c:v>-0.31449285784076902</c:v>
                </c:pt>
                <c:pt idx="13730" formatCode="General">
                  <c:v>-0.33955716685307902</c:v>
                </c:pt>
                <c:pt idx="13731" formatCode="General">
                  <c:v>-0.36358661245055801</c:v>
                </c:pt>
                <c:pt idx="13732" formatCode="General">
                  <c:v>-0.38406965891672301</c:v>
                </c:pt>
                <c:pt idx="13733" formatCode="General">
                  <c:v>-0.40043700295471402</c:v>
                </c:pt>
                <c:pt idx="13734" formatCode="General">
                  <c:v>-0.41289462612184002</c:v>
                </c:pt>
                <c:pt idx="13735" formatCode="General">
                  <c:v>-0.42134536625686397</c:v>
                </c:pt>
                <c:pt idx="13736" formatCode="General">
                  <c:v>-0.42559821803971598</c:v>
                </c:pt>
                <c:pt idx="13737" formatCode="General">
                  <c:v>-0.42541321479433702</c:v>
                </c:pt>
                <c:pt idx="13738" formatCode="General">
                  <c:v>-0.42065236328609301</c:v>
                </c:pt>
                <c:pt idx="13739" formatCode="General">
                  <c:v>-0.41170806043506503</c:v>
                </c:pt>
                <c:pt idx="13740" formatCode="General">
                  <c:v>-0.39958637570230898</c:v>
                </c:pt>
                <c:pt idx="13741" formatCode="General">
                  <c:v>-0.38434719232261899</c:v>
                </c:pt>
                <c:pt idx="13742" formatCode="General">
                  <c:v>-0.36596588668867502</c:v>
                </c:pt>
                <c:pt idx="13743" formatCode="General">
                  <c:v>-0.34668185574740301</c:v>
                </c:pt>
                <c:pt idx="13744" formatCode="General">
                  <c:v>-0.32814148680398902</c:v>
                </c:pt>
                <c:pt idx="13745" formatCode="General">
                  <c:v>-0.31069474022634802</c:v>
                </c:pt>
                <c:pt idx="13746" formatCode="General">
                  <c:v>-0.29421491447494902</c:v>
                </c:pt>
                <c:pt idx="13747" formatCode="General">
                  <c:v>-0.27877114796901198</c:v>
                </c:pt>
                <c:pt idx="13748" formatCode="General">
                  <c:v>-0.26561677850188298</c:v>
                </c:pt>
                <c:pt idx="13749" formatCode="General">
                  <c:v>-0.25562820612380399</c:v>
                </c:pt>
                <c:pt idx="13750" formatCode="General">
                  <c:v>-0.249152754431019</c:v>
                </c:pt>
                <c:pt idx="13751" formatCode="General">
                  <c:v>-0.24629484719353301</c:v>
                </c:pt>
                <c:pt idx="13752" formatCode="General">
                  <c:v>-0.24580177751103799</c:v>
                </c:pt>
                <c:pt idx="13753" formatCode="General">
                  <c:v>-0.24573184540415799</c:v>
                </c:pt>
                <c:pt idx="13754" formatCode="General">
                  <c:v>-0.24590285737888101</c:v>
                </c:pt>
                <c:pt idx="13755" formatCode="General">
                  <c:v>-0.24738156407398099</c:v>
                </c:pt>
                <c:pt idx="13756" formatCode="General">
                  <c:v>-0.25042886612492699</c:v>
                </c:pt>
                <c:pt idx="13757" formatCode="General">
                  <c:v>-0.25480794808932899</c:v>
                </c:pt>
                <c:pt idx="13758" formatCode="General">
                  <c:v>-0.26037419542778401</c:v>
                </c:pt>
                <c:pt idx="13759" formatCode="General">
                  <c:v>-0.26697775948859698</c:v>
                </c:pt>
                <c:pt idx="13760" formatCode="General">
                  <c:v>-0.27566286186940397</c:v>
                </c:pt>
                <c:pt idx="13761" formatCode="General">
                  <c:v>-0.28664733150087401</c:v>
                </c:pt>
                <c:pt idx="13762" formatCode="General">
                  <c:v>-0.29833347129650001</c:v>
                </c:pt>
                <c:pt idx="13763" formatCode="General">
                  <c:v>-0.30931742492442299</c:v>
                </c:pt>
                <c:pt idx="13764" formatCode="General">
                  <c:v>-0.31968723866589599</c:v>
                </c:pt>
                <c:pt idx="13765" formatCode="General">
                  <c:v>-0.33046525279475097</c:v>
                </c:pt>
                <c:pt idx="13766" formatCode="General">
                  <c:v>-0.34079566095805103</c:v>
                </c:pt>
                <c:pt idx="13767" formatCode="General">
                  <c:v>-0.348312121986533</c:v>
                </c:pt>
                <c:pt idx="13768" formatCode="General">
                  <c:v>-0.35185077192150999</c:v>
                </c:pt>
                <c:pt idx="13769" formatCode="General">
                  <c:v>-0.35239913378388299</c:v>
                </c:pt>
                <c:pt idx="13770" formatCode="General">
                  <c:v>-0.350800894614471</c:v>
                </c:pt>
                <c:pt idx="13771" formatCode="General">
                  <c:v>-0.34824398608592599</c:v>
                </c:pt>
                <c:pt idx="13772" formatCode="General">
                  <c:v>-0.34637113951361997</c:v>
                </c:pt>
                <c:pt idx="13773" formatCode="General">
                  <c:v>-0.34545145689364798</c:v>
                </c:pt>
                <c:pt idx="13774" formatCode="General">
                  <c:v>-0.34506929592551999</c:v>
                </c:pt>
                <c:pt idx="13775" formatCode="General">
                  <c:v>-0.34438337027635602</c:v>
                </c:pt>
                <c:pt idx="13776" formatCode="General">
                  <c:v>-0.342853735006034</c:v>
                </c:pt>
                <c:pt idx="13777" formatCode="General">
                  <c:v>-0.340513480782412</c:v>
                </c:pt>
                <c:pt idx="13778" formatCode="General">
                  <c:v>-0.33745104722892599</c:v>
                </c:pt>
                <c:pt idx="13779" formatCode="General">
                  <c:v>-0.33304220821721298</c:v>
                </c:pt>
                <c:pt idx="13780" formatCode="General">
                  <c:v>-0.32647619831097202</c:v>
                </c:pt>
                <c:pt idx="13781" formatCode="General">
                  <c:v>-0.31851001968138998</c:v>
                </c:pt>
                <c:pt idx="13782" formatCode="General">
                  <c:v>-0.310932835391455</c:v>
                </c:pt>
                <c:pt idx="13783" formatCode="General">
                  <c:v>-0.30457271877333397</c:v>
                </c:pt>
                <c:pt idx="13784" formatCode="General">
                  <c:v>-0.29904386701256402</c:v>
                </c:pt>
                <c:pt idx="13785" formatCode="General">
                  <c:v>-0.29467082875843598</c:v>
                </c:pt>
                <c:pt idx="13786" formatCode="General">
                  <c:v>-0.29240815507043999</c:v>
                </c:pt>
                <c:pt idx="13787" formatCode="General">
                  <c:v>-0.29240295106946301</c:v>
                </c:pt>
                <c:pt idx="13788" formatCode="General">
                  <c:v>-0.29482828845311299</c:v>
                </c:pt>
                <c:pt idx="13789" formatCode="General">
                  <c:v>-0.29836504487390703</c:v>
                </c:pt>
                <c:pt idx="13790" formatCode="General">
                  <c:v>-0.30052156487894499</c:v>
                </c:pt>
                <c:pt idx="13791" formatCode="General">
                  <c:v>-0.30112715187556299</c:v>
                </c:pt>
                <c:pt idx="13792" formatCode="General">
                  <c:v>-0.30140208736155399</c:v>
                </c:pt>
                <c:pt idx="13793" formatCode="General">
                  <c:v>-0.30254466678445702</c:v>
                </c:pt>
                <c:pt idx="13794" formatCode="General">
                  <c:v>-0.30476370586157697</c:v>
                </c:pt>
                <c:pt idx="13795" formatCode="General">
                  <c:v>-0.30777874495222002</c:v>
                </c:pt>
                <c:pt idx="13796" formatCode="General">
                  <c:v>-0.312720596403674</c:v>
                </c:pt>
                <c:pt idx="13797" formatCode="General">
                  <c:v>-0.31947386099221697</c:v>
                </c:pt>
                <c:pt idx="13798" formatCode="General">
                  <c:v>-0.326484590177339</c:v>
                </c:pt>
                <c:pt idx="13799" formatCode="General">
                  <c:v>-0.33390383884582298</c:v>
                </c:pt>
                <c:pt idx="13800" formatCode="General">
                  <c:v>-0.34159990719255201</c:v>
                </c:pt>
                <c:pt idx="13801" formatCode="General">
                  <c:v>-0.34744127710796002</c:v>
                </c:pt>
                <c:pt idx="13802" formatCode="General">
                  <c:v>-0.35125075067103001</c:v>
                </c:pt>
                <c:pt idx="13803" formatCode="General">
                  <c:v>-0.35507977801791502</c:v>
                </c:pt>
                <c:pt idx="13804" formatCode="General">
                  <c:v>-0.35881738638003302</c:v>
                </c:pt>
                <c:pt idx="13805" formatCode="General">
                  <c:v>-0.36148620457431901</c:v>
                </c:pt>
                <c:pt idx="13806" formatCode="General">
                  <c:v>-0.36319518609560197</c:v>
                </c:pt>
                <c:pt idx="13807" formatCode="General">
                  <c:v>-0.363542135466427</c:v>
                </c:pt>
                <c:pt idx="13808" formatCode="General">
                  <c:v>-0.36180265010937701</c:v>
                </c:pt>
                <c:pt idx="13809" formatCode="General">
                  <c:v>-0.35806581238339302</c:v>
                </c:pt>
                <c:pt idx="13810" formatCode="General">
                  <c:v>-0.35307412292917201</c:v>
                </c:pt>
                <c:pt idx="13811" formatCode="General">
                  <c:v>-0.34758258232046801</c:v>
                </c:pt>
                <c:pt idx="13812" formatCode="General">
                  <c:v>-0.34168138698189399</c:v>
                </c:pt>
                <c:pt idx="13813" formatCode="General">
                  <c:v>-0.33391955223618602</c:v>
                </c:pt>
                <c:pt idx="13814" formatCode="General">
                  <c:v>-0.32323199300502697</c:v>
                </c:pt>
                <c:pt idx="13815" formatCode="General">
                  <c:v>-0.31043287691054</c:v>
                </c:pt>
                <c:pt idx="13816" formatCode="General">
                  <c:v>-0.29673932254713398</c:v>
                </c:pt>
                <c:pt idx="13817" formatCode="General">
                  <c:v>-0.282574391277509</c:v>
                </c:pt>
                <c:pt idx="13818" formatCode="General">
                  <c:v>-0.26832103944983698</c:v>
                </c:pt>
                <c:pt idx="13819" formatCode="General">
                  <c:v>-0.25549493358765402</c:v>
                </c:pt>
                <c:pt idx="13820" formatCode="General">
                  <c:v>-0.244651232569226</c:v>
                </c:pt>
                <c:pt idx="13821" formatCode="General">
                  <c:v>-0.23416515951158501</c:v>
                </c:pt>
                <c:pt idx="13822" formatCode="General">
                  <c:v>-0.22310622241932301</c:v>
                </c:pt>
                <c:pt idx="13823" formatCode="General">
                  <c:v>-0.211840687753031</c:v>
                </c:pt>
                <c:pt idx="13824" formatCode="General">
                  <c:v>-0.20127041707215301</c:v>
                </c:pt>
                <c:pt idx="13825" formatCode="General">
                  <c:v>-0.19223327998902801</c:v>
                </c:pt>
                <c:pt idx="13826" formatCode="General">
                  <c:v>-0.184181925519152</c:v>
                </c:pt>
                <c:pt idx="13827" formatCode="General">
                  <c:v>-0.17658012788166699</c:v>
                </c:pt>
                <c:pt idx="13828" formatCode="General">
                  <c:v>-0.16946289555424601</c:v>
                </c:pt>
                <c:pt idx="13829" formatCode="General">
                  <c:v>-0.16332894412794799</c:v>
                </c:pt>
                <c:pt idx="13830" formatCode="General">
                  <c:v>-0.15890915907696099</c:v>
                </c:pt>
                <c:pt idx="13831" formatCode="General">
                  <c:v>-0.15583956233683199</c:v>
                </c:pt>
                <c:pt idx="13832" formatCode="General">
                  <c:v>-0.15362265660503799</c:v>
                </c:pt>
                <c:pt idx="13833" formatCode="General">
                  <c:v>-0.15189896271311401</c:v>
                </c:pt>
                <c:pt idx="13834" formatCode="General">
                  <c:v>-0.14985254351298699</c:v>
                </c:pt>
                <c:pt idx="13835" formatCode="General">
                  <c:v>-0.147372232546997</c:v>
                </c:pt>
                <c:pt idx="13836" formatCode="General">
                  <c:v>-0.14431250949590399</c:v>
                </c:pt>
                <c:pt idx="13837" formatCode="General">
                  <c:v>-0.14050934000845799</c:v>
                </c:pt>
                <c:pt idx="13838" formatCode="General">
                  <c:v>-0.136618646010636</c:v>
                </c:pt>
                <c:pt idx="13839" formatCode="General">
                  <c:v>-0.131802919502051</c:v>
                </c:pt>
                <c:pt idx="13840" formatCode="General">
                  <c:v>-0.12494847561609</c:v>
                </c:pt>
                <c:pt idx="13841" formatCode="General">
                  <c:v>-0.116110417525884</c:v>
                </c:pt>
                <c:pt idx="13842" formatCode="General">
                  <c:v>-0.105760534317522</c:v>
                </c:pt>
                <c:pt idx="13843" formatCode="General">
                  <c:v>-9.4346092415950406E-2</c:v>
                </c:pt>
                <c:pt idx="13844" formatCode="General">
                  <c:v>-8.24374184101173E-2</c:v>
                </c:pt>
                <c:pt idx="13845" formatCode="General">
                  <c:v>-7.0429119151627598E-2</c:v>
                </c:pt>
                <c:pt idx="13846" formatCode="General">
                  <c:v>-5.8150771421538003E-2</c:v>
                </c:pt>
                <c:pt idx="13847" formatCode="General">
                  <c:v>-4.6211910643436903E-2</c:v>
                </c:pt>
                <c:pt idx="13848" formatCode="General">
                  <c:v>-3.4407487550829001E-2</c:v>
                </c:pt>
                <c:pt idx="13849" formatCode="General">
                  <c:v>-2.1551132423302099E-2</c:v>
                </c:pt>
                <c:pt idx="13850" formatCode="General">
                  <c:v>-7.5413866512669403E-3</c:v>
                </c:pt>
                <c:pt idx="13851" formatCode="General">
                  <c:v>7.1379320065897301E-3</c:v>
                </c:pt>
                <c:pt idx="13852" formatCode="General">
                  <c:v>2.27506750362006E-2</c:v>
                </c:pt>
                <c:pt idx="13853" formatCode="General">
                  <c:v>4.0019436401502601E-2</c:v>
                </c:pt>
                <c:pt idx="13854" formatCode="General">
                  <c:v>5.8533002753179603E-2</c:v>
                </c:pt>
                <c:pt idx="13855" formatCode="General">
                  <c:v>7.7758937600518094E-2</c:v>
                </c:pt>
                <c:pt idx="13856" formatCode="General">
                  <c:v>9.7325921144085198E-2</c:v>
                </c:pt>
                <c:pt idx="13857" formatCode="General">
                  <c:v>0.117375720840735</c:v>
                </c:pt>
                <c:pt idx="13858" formatCode="General">
                  <c:v>0.13745086514795399</c:v>
                </c:pt>
                <c:pt idx="13859" formatCode="General">
                  <c:v>0.15616031737153199</c:v>
                </c:pt>
                <c:pt idx="13860" formatCode="General">
                  <c:v>0.17386080699578499</c:v>
                </c:pt>
                <c:pt idx="13861" formatCode="General">
                  <c:v>0.19075156157963599</c:v>
                </c:pt>
                <c:pt idx="13862" formatCode="General">
                  <c:v>0.20637310502077</c:v>
                </c:pt>
                <c:pt idx="13863" formatCode="General">
                  <c:v>0.21977724184470901</c:v>
                </c:pt>
                <c:pt idx="13864" formatCode="General">
                  <c:v>0.23072141337820401</c:v>
                </c:pt>
                <c:pt idx="13865" formatCode="General">
                  <c:v>0.23964362671433501</c:v>
                </c:pt>
                <c:pt idx="13866" formatCode="General">
                  <c:v>0.24635664240524199</c:v>
                </c:pt>
                <c:pt idx="13867" formatCode="General">
                  <c:v>0.25116856979225699</c:v>
                </c:pt>
                <c:pt idx="13868" formatCode="General">
                  <c:v>0.25430429869641102</c:v>
                </c:pt>
                <c:pt idx="13869" formatCode="General">
                  <c:v>0.25480650898124901</c:v>
                </c:pt>
                <c:pt idx="13870" formatCode="General">
                  <c:v>0.25269078048408999</c:v>
                </c:pt>
                <c:pt idx="13871" formatCode="General">
                  <c:v>0.24980108977891199</c:v>
                </c:pt>
                <c:pt idx="13872" formatCode="General">
                  <c:v>0.24676352113254801</c:v>
                </c:pt>
                <c:pt idx="13873" formatCode="General">
                  <c:v>0.24444837348871501</c:v>
                </c:pt>
                <c:pt idx="13874" formatCode="General">
                  <c:v>0.24412077628166201</c:v>
                </c:pt>
                <c:pt idx="13875" formatCode="General">
                  <c:v>0.24620472454791201</c:v>
                </c:pt>
                <c:pt idx="13876" formatCode="General">
                  <c:v>0.251162511843051</c:v>
                </c:pt>
                <c:pt idx="13877" formatCode="General">
                  <c:v>0.259133472692264</c:v>
                </c:pt>
                <c:pt idx="13878" formatCode="General">
                  <c:v>0.268851467701266</c:v>
                </c:pt>
                <c:pt idx="13879" formatCode="General">
                  <c:v>0.279656689987486</c:v>
                </c:pt>
                <c:pt idx="13880" formatCode="General">
                  <c:v>0.29327102399316701</c:v>
                </c:pt>
                <c:pt idx="13881" formatCode="General">
                  <c:v>0.309505344104332</c:v>
                </c:pt>
                <c:pt idx="13882" formatCode="General">
                  <c:v>0.32633450228959898</c:v>
                </c:pt>
                <c:pt idx="13883" formatCode="General">
                  <c:v>0.342607624711877</c:v>
                </c:pt>
                <c:pt idx="13884" formatCode="General">
                  <c:v>0.358570263682565</c:v>
                </c:pt>
                <c:pt idx="13885" formatCode="General">
                  <c:v>0.37543688546766202</c:v>
                </c:pt>
                <c:pt idx="13886" formatCode="General">
                  <c:v>0.393223997802706</c:v>
                </c:pt>
                <c:pt idx="13887" formatCode="General">
                  <c:v>0.41088425674344498</c:v>
                </c:pt>
                <c:pt idx="13888" formatCode="General">
                  <c:v>0.427491075273705</c:v>
                </c:pt>
                <c:pt idx="13889" formatCode="General">
                  <c:v>0.44232122303566501</c:v>
                </c:pt>
                <c:pt idx="13890" formatCode="General">
                  <c:v>0.454626846191093</c:v>
                </c:pt>
                <c:pt idx="13891" formatCode="General">
                  <c:v>0.46357599860729798</c:v>
                </c:pt>
                <c:pt idx="13892" formatCode="General">
                  <c:v>0.46834766358319802</c:v>
                </c:pt>
                <c:pt idx="13893" formatCode="General">
                  <c:v>0.46928722518773403</c:v>
                </c:pt>
                <c:pt idx="13894" formatCode="General">
                  <c:v>0.46795142756723102</c:v>
                </c:pt>
                <c:pt idx="13895" formatCode="General">
                  <c:v>0.46495235246841599</c:v>
                </c:pt>
                <c:pt idx="13896" formatCode="General">
                  <c:v>0.46112272504061302</c:v>
                </c:pt>
                <c:pt idx="13897" formatCode="General">
                  <c:v>0.45806672631434903</c:v>
                </c:pt>
                <c:pt idx="13898" formatCode="General">
                  <c:v>0.456411341188042</c:v>
                </c:pt>
                <c:pt idx="13899" formatCode="General">
                  <c:v>0.45630644180436603</c:v>
                </c:pt>
                <c:pt idx="13900" formatCode="General">
                  <c:v>0.45837374600903802</c:v>
                </c:pt>
                <c:pt idx="13901" formatCode="General">
                  <c:v>0.46323327840808698</c:v>
                </c:pt>
                <c:pt idx="13902" formatCode="General">
                  <c:v>0.46935950211167099</c:v>
                </c:pt>
                <c:pt idx="13903" formatCode="General">
                  <c:v>0.47506334816833501</c:v>
                </c:pt>
                <c:pt idx="13904" formatCode="General">
                  <c:v>0.48028648602701202</c:v>
                </c:pt>
                <c:pt idx="13905" formatCode="General">
                  <c:v>0.48617952163955303</c:v>
                </c:pt>
                <c:pt idx="13906" formatCode="General">
                  <c:v>0.49405392806671</c:v>
                </c:pt>
                <c:pt idx="13907" formatCode="General">
                  <c:v>0.50296989210101595</c:v>
                </c:pt>
                <c:pt idx="13908" formatCode="General">
                  <c:v>0.51147497459650404</c:v>
                </c:pt>
                <c:pt idx="13909" formatCode="General">
                  <c:v>0.51970232424566698</c:v>
                </c:pt>
                <c:pt idx="13910" formatCode="General">
                  <c:v>0.52869359845934205</c:v>
                </c:pt>
                <c:pt idx="13911" formatCode="General">
                  <c:v>0.53863606610868897</c:v>
                </c:pt>
                <c:pt idx="13912" formatCode="General">
                  <c:v>0.54863944852508995</c:v>
                </c:pt>
                <c:pt idx="13913" formatCode="General">
                  <c:v>0.55854710658303897</c:v>
                </c:pt>
                <c:pt idx="13914" formatCode="General">
                  <c:v>0.56884220984225398</c:v>
                </c:pt>
                <c:pt idx="13915" formatCode="General">
                  <c:v>0.57815935771000204</c:v>
                </c:pt>
                <c:pt idx="13916" formatCode="General">
                  <c:v>0.58463930381059503</c:v>
                </c:pt>
                <c:pt idx="13917" formatCode="General">
                  <c:v>0.58908439970598403</c:v>
                </c:pt>
                <c:pt idx="13918" formatCode="General">
                  <c:v>0.592823435680634</c:v>
                </c:pt>
                <c:pt idx="13919" formatCode="General">
                  <c:v>0.59575294488650299</c:v>
                </c:pt>
                <c:pt idx="13920" formatCode="General">
                  <c:v>0.59722469755664997</c:v>
                </c:pt>
                <c:pt idx="13921" formatCode="General">
                  <c:v>0.59801976266585999</c:v>
                </c:pt>
                <c:pt idx="13922" formatCode="General">
                  <c:v>0.59965479923300202</c:v>
                </c:pt>
                <c:pt idx="13923" formatCode="General">
                  <c:v>0.60196374195716196</c:v>
                </c:pt>
                <c:pt idx="13924" formatCode="General">
                  <c:v>0.604236189667821</c:v>
                </c:pt>
                <c:pt idx="13925" formatCode="General">
                  <c:v>0.60534694048609206</c:v>
                </c:pt>
                <c:pt idx="13926" formatCode="General">
                  <c:v>0.60463094150390295</c:v>
                </c:pt>
                <c:pt idx="13927" formatCode="General">
                  <c:v>0.60212830574084297</c:v>
                </c:pt>
                <c:pt idx="13928" formatCode="General">
                  <c:v>0.59644845165789095</c:v>
                </c:pt>
                <c:pt idx="13929" formatCode="General">
                  <c:v>0.58607575418207303</c:v>
                </c:pt>
                <c:pt idx="13930" formatCode="General">
                  <c:v>0.57089488224844598</c:v>
                </c:pt>
                <c:pt idx="13931" formatCode="General">
                  <c:v>0.551480147316047</c:v>
                </c:pt>
                <c:pt idx="13932" formatCode="General">
                  <c:v>0.529165785392677</c:v>
                </c:pt>
                <c:pt idx="13933" formatCode="General">
                  <c:v>0.50608732889816299</c:v>
                </c:pt>
                <c:pt idx="13934" formatCode="General">
                  <c:v>0.48410831869606002</c:v>
                </c:pt>
                <c:pt idx="13935" formatCode="General">
                  <c:v>0.46313303084117702</c:v>
                </c:pt>
                <c:pt idx="13936" formatCode="General">
                  <c:v>0.44278335762813598</c:v>
                </c:pt>
                <c:pt idx="13937" formatCode="General">
                  <c:v>0.422935206201975</c:v>
                </c:pt>
                <c:pt idx="13938" formatCode="General">
                  <c:v>0.40396591361022999</c:v>
                </c:pt>
                <c:pt idx="13939" formatCode="General">
                  <c:v>0.38821650063997198</c:v>
                </c:pt>
                <c:pt idx="13940" formatCode="General">
                  <c:v>0.37584975218427003</c:v>
                </c:pt>
                <c:pt idx="13941" formatCode="General">
                  <c:v>0.36568848761866102</c:v>
                </c:pt>
                <c:pt idx="13942" formatCode="General">
                  <c:v>0.35785247510629198</c:v>
                </c:pt>
                <c:pt idx="13943" formatCode="General">
                  <c:v>0.352321229735791</c:v>
                </c:pt>
                <c:pt idx="13944" formatCode="General">
                  <c:v>0.34866665135066799</c:v>
                </c:pt>
                <c:pt idx="13945" formatCode="General">
                  <c:v>0.34659820828250298</c:v>
                </c:pt>
                <c:pt idx="13946" formatCode="General">
                  <c:v>0.34588615068659201</c:v>
                </c:pt>
                <c:pt idx="13947" formatCode="General">
                  <c:v>0.34595389461227899</c:v>
                </c:pt>
                <c:pt idx="13948" formatCode="General">
                  <c:v>0.34641582219884898</c:v>
                </c:pt>
                <c:pt idx="13949" formatCode="General">
                  <c:v>0.34693341118521398</c:v>
                </c:pt>
                <c:pt idx="13950" formatCode="General">
                  <c:v>0.34783182171059102</c:v>
                </c:pt>
                <c:pt idx="13951" formatCode="General">
                  <c:v>0.34967095898394202</c:v>
                </c:pt>
                <c:pt idx="13952" formatCode="General">
                  <c:v>0.35228870556396003</c:v>
                </c:pt>
                <c:pt idx="13953" formatCode="General">
                  <c:v>0.35540129232636197</c:v>
                </c:pt>
                <c:pt idx="13954" formatCode="General">
                  <c:v>0.35826863450228003</c:v>
                </c:pt>
                <c:pt idx="13955" formatCode="General">
                  <c:v>0.36023294924035099</c:v>
                </c:pt>
                <c:pt idx="13956" formatCode="General">
                  <c:v>0.36117918929128401</c:v>
                </c:pt>
                <c:pt idx="13957" formatCode="General">
                  <c:v>0.36043678648854099</c:v>
                </c:pt>
                <c:pt idx="13958" formatCode="General">
                  <c:v>0.357486009857025</c:v>
                </c:pt>
                <c:pt idx="13959" formatCode="General">
                  <c:v>0.35272428394612199</c:v>
                </c:pt>
                <c:pt idx="13960" formatCode="General">
                  <c:v>0.34639153311940102</c:v>
                </c:pt>
                <c:pt idx="13961" formatCode="General">
                  <c:v>0.33780815001820502</c:v>
                </c:pt>
                <c:pt idx="13962" formatCode="General">
                  <c:v>0.32687946444839699</c:v>
                </c:pt>
                <c:pt idx="13963" formatCode="General">
                  <c:v>0.31406787868462999</c:v>
                </c:pt>
                <c:pt idx="13964" formatCode="General">
                  <c:v>0.29893596213127799</c:v>
                </c:pt>
                <c:pt idx="13965" formatCode="General">
                  <c:v>0.28103743833988598</c:v>
                </c:pt>
                <c:pt idx="13966" formatCode="General">
                  <c:v>0.26047145920909798</c:v>
                </c:pt>
                <c:pt idx="13967" formatCode="General">
                  <c:v>0.23743175719816101</c:v>
                </c:pt>
                <c:pt idx="13968" formatCode="General">
                  <c:v>0.21262044621420201</c:v>
                </c:pt>
                <c:pt idx="13969" formatCode="General">
                  <c:v>0.187228803127301</c:v>
                </c:pt>
                <c:pt idx="13970" formatCode="General">
                  <c:v>0.16209732757435999</c:v>
                </c:pt>
                <c:pt idx="13971" formatCode="General">
                  <c:v>0.13810659788427801</c:v>
                </c:pt>
                <c:pt idx="13972" formatCode="General">
                  <c:v>0.116638514595335</c:v>
                </c:pt>
                <c:pt idx="13973" formatCode="General">
                  <c:v>9.7852951072914293E-2</c:v>
                </c:pt>
                <c:pt idx="13974" formatCode="General">
                  <c:v>7.9612785698766703E-2</c:v>
                </c:pt>
                <c:pt idx="13975" formatCode="General">
                  <c:v>6.1139849386025402E-2</c:v>
                </c:pt>
                <c:pt idx="13976" formatCode="General">
                  <c:v>4.3154494745164397E-2</c:v>
                </c:pt>
                <c:pt idx="13977" formatCode="General">
                  <c:v>2.5655851329792301E-2</c:v>
                </c:pt>
                <c:pt idx="13978" formatCode="General">
                  <c:v>8.1905233280833798E-3</c:v>
                </c:pt>
                <c:pt idx="13979" formatCode="General">
                  <c:v>-9.32619056600913E-3</c:v>
                </c:pt>
                <c:pt idx="13980" formatCode="General">
                  <c:v>-2.62526562630233E-2</c:v>
                </c:pt>
                <c:pt idx="13981" formatCode="General">
                  <c:v>-4.1923560340604397E-2</c:v>
                </c:pt>
                <c:pt idx="13982" formatCode="General">
                  <c:v>-5.6979568184577001E-2</c:v>
                </c:pt>
                <c:pt idx="13983" formatCode="General">
                  <c:v>-7.1446611559782297E-2</c:v>
                </c:pt>
                <c:pt idx="13984" formatCode="General">
                  <c:v>-8.4224754056342305E-2</c:v>
                </c:pt>
                <c:pt idx="13985" formatCode="General">
                  <c:v>-9.4891984055445494E-2</c:v>
                </c:pt>
                <c:pt idx="13986" formatCode="General">
                  <c:v>-0.10455923941256901</c:v>
                </c:pt>
                <c:pt idx="13987" formatCode="General">
                  <c:v>-0.114445254463704</c:v>
                </c:pt>
                <c:pt idx="13988" formatCode="General">
                  <c:v>-0.12354255202383101</c:v>
                </c:pt>
                <c:pt idx="13989" formatCode="General">
                  <c:v>-0.13182493595192199</c:v>
                </c:pt>
                <c:pt idx="13990" formatCode="General">
                  <c:v>-0.14094767065833699</c:v>
                </c:pt>
                <c:pt idx="13991" formatCode="General">
                  <c:v>-0.15129614073108399</c:v>
                </c:pt>
                <c:pt idx="13992" formatCode="General">
                  <c:v>-0.16343894854367899</c:v>
                </c:pt>
                <c:pt idx="13993" formatCode="General">
                  <c:v>-0.17825011638667199</c:v>
                </c:pt>
                <c:pt idx="13994" formatCode="General">
                  <c:v>-0.19527832639254</c:v>
                </c:pt>
                <c:pt idx="13995" formatCode="General">
                  <c:v>-0.214231494273459</c:v>
                </c:pt>
                <c:pt idx="13996" formatCode="General">
                  <c:v>-0.23476022428340701</c:v>
                </c:pt>
                <c:pt idx="13997" formatCode="General">
                  <c:v>-0.255766421418893</c:v>
                </c:pt>
                <c:pt idx="13998" formatCode="General">
                  <c:v>-0.27710238107769702</c:v>
                </c:pt>
                <c:pt idx="13999" formatCode="General">
                  <c:v>-0.299459777664766</c:v>
                </c:pt>
                <c:pt idx="14000" formatCode="General">
                  <c:v>-0.32284220384419898</c:v>
                </c:pt>
                <c:pt idx="14001" formatCode="General">
                  <c:v>-0.34680236866754199</c:v>
                </c:pt>
                <c:pt idx="14002" formatCode="General">
                  <c:v>-0.36984931877023502</c:v>
                </c:pt>
                <c:pt idx="14003" formatCode="General">
                  <c:v>-0.39121188831390802</c:v>
                </c:pt>
                <c:pt idx="14004" formatCode="General">
                  <c:v>-0.41166658122538602</c:v>
                </c:pt>
                <c:pt idx="14005" formatCode="General">
                  <c:v>-0.43144326388234799</c:v>
                </c:pt>
                <c:pt idx="14006" formatCode="General">
                  <c:v>-0.45001055312344801</c:v>
                </c:pt>
                <c:pt idx="14007" formatCode="General">
                  <c:v>-0.46838000991635498</c:v>
                </c:pt>
                <c:pt idx="14008" formatCode="General">
                  <c:v>-0.48737273008838899</c:v>
                </c:pt>
                <c:pt idx="14009" formatCode="General">
                  <c:v>-0.506266771740291</c:v>
                </c:pt>
                <c:pt idx="14010" formatCode="General">
                  <c:v>-0.52462042247739005</c:v>
                </c:pt>
                <c:pt idx="14011" formatCode="General">
                  <c:v>-0.54214865732419404</c:v>
                </c:pt>
                <c:pt idx="14012" formatCode="General">
                  <c:v>-0.55897697528927404</c:v>
                </c:pt>
                <c:pt idx="14013" formatCode="General">
                  <c:v>-0.57424910749538105</c:v>
                </c:pt>
                <c:pt idx="14014" formatCode="General">
                  <c:v>-0.58712951098742705</c:v>
                </c:pt>
                <c:pt idx="14015" formatCode="General">
                  <c:v>-0.597785866687082</c:v>
                </c:pt>
                <c:pt idx="14016" formatCode="General">
                  <c:v>-0.60643283758602196</c:v>
                </c:pt>
                <c:pt idx="14017" formatCode="General">
                  <c:v>-0.61296799935380797</c:v>
                </c:pt>
                <c:pt idx="14018" formatCode="General">
                  <c:v>-0.61764543272797701</c:v>
                </c:pt>
                <c:pt idx="14019" formatCode="General">
                  <c:v>-0.62049006719965005</c:v>
                </c:pt>
                <c:pt idx="14020" formatCode="General">
                  <c:v>-0.62065510610631502</c:v>
                </c:pt>
                <c:pt idx="14021" formatCode="General">
                  <c:v>-0.61922448140098296</c:v>
                </c:pt>
                <c:pt idx="14022" formatCode="General">
                  <c:v>-0.61788958136313998</c:v>
                </c:pt>
                <c:pt idx="14023" formatCode="General">
                  <c:v>-0.61704550667456703</c:v>
                </c:pt>
                <c:pt idx="14024" formatCode="General">
                  <c:v>-0.61722361533481596</c:v>
                </c:pt>
                <c:pt idx="14025" formatCode="General">
                  <c:v>-0.61870151784754002</c:v>
                </c:pt>
                <c:pt idx="14026" formatCode="General">
                  <c:v>-0.62117613305446395</c:v>
                </c:pt>
                <c:pt idx="14027" formatCode="General">
                  <c:v>-0.62428786395220504</c:v>
                </c:pt>
                <c:pt idx="14028" formatCode="General">
                  <c:v>-0.62826216792511802</c:v>
                </c:pt>
                <c:pt idx="14029" formatCode="General">
                  <c:v>-0.63261029536994096</c:v>
                </c:pt>
                <c:pt idx="14030" formatCode="General">
                  <c:v>-0.63595927102924399</c:v>
                </c:pt>
                <c:pt idx="14031" formatCode="General">
                  <c:v>-0.63826094806279199</c:v>
                </c:pt>
                <c:pt idx="14032" formatCode="General">
                  <c:v>-0.64015205829530897</c:v>
                </c:pt>
                <c:pt idx="14033" formatCode="General">
                  <c:v>-0.64227098475415301</c:v>
                </c:pt>
                <c:pt idx="14034" formatCode="General">
                  <c:v>-0.64464477111866803</c:v>
                </c:pt>
                <c:pt idx="14035" formatCode="General">
                  <c:v>-0.64705935155481697</c:v>
                </c:pt>
                <c:pt idx="14036" formatCode="General">
                  <c:v>-0.64993666116563698</c:v>
                </c:pt>
                <c:pt idx="14037" formatCode="General">
                  <c:v>-0.65364963246919405</c:v>
                </c:pt>
                <c:pt idx="14038" formatCode="General">
                  <c:v>-0.65835294982384296</c:v>
                </c:pt>
                <c:pt idx="14039" formatCode="General">
                  <c:v>-0.66401003482263798</c:v>
                </c:pt>
                <c:pt idx="14040" formatCode="General">
                  <c:v>-0.67040868244040397</c:v>
                </c:pt>
                <c:pt idx="14041" formatCode="General">
                  <c:v>-0.67723564798459701</c:v>
                </c:pt>
                <c:pt idx="14042" formatCode="General">
                  <c:v>-0.68355911438458705</c:v>
                </c:pt>
                <c:pt idx="14043" formatCode="General">
                  <c:v>-0.68873547691251702</c:v>
                </c:pt>
                <c:pt idx="14044" formatCode="General">
                  <c:v>-0.69343838681208103</c:v>
                </c:pt>
                <c:pt idx="14045" formatCode="General">
                  <c:v>-0.698661870020167</c:v>
                </c:pt>
                <c:pt idx="14046" formatCode="General">
                  <c:v>-0.70402000071418003</c:v>
                </c:pt>
                <c:pt idx="14047" formatCode="General">
                  <c:v>-0.70895577499757001</c:v>
                </c:pt>
                <c:pt idx="14048" formatCode="General">
                  <c:v>-0.71316500790823001</c:v>
                </c:pt>
                <c:pt idx="14049" formatCode="General">
                  <c:v>-0.71670787347179199</c:v>
                </c:pt>
                <c:pt idx="14050" formatCode="General">
                  <c:v>-0.72005413884466896</c:v>
                </c:pt>
                <c:pt idx="14051" formatCode="General">
                  <c:v>-0.72221024113923404</c:v>
                </c:pt>
                <c:pt idx="14052" formatCode="General">
                  <c:v>-0.722596469938528</c:v>
                </c:pt>
                <c:pt idx="14053" formatCode="General">
                  <c:v>-0.72142331440032403</c:v>
                </c:pt>
                <c:pt idx="14054" formatCode="General">
                  <c:v>-0.71797485310283204</c:v>
                </c:pt>
                <c:pt idx="14055" formatCode="General">
                  <c:v>-0.71191061803030697</c:v>
                </c:pt>
                <c:pt idx="14056" formatCode="General">
                  <c:v>-0.70382201555358204</c:v>
                </c:pt>
                <c:pt idx="14057" formatCode="General">
                  <c:v>-0.69499090220584703</c:v>
                </c:pt>
                <c:pt idx="14058" formatCode="General">
                  <c:v>-0.68657469174891805</c:v>
                </c:pt>
                <c:pt idx="14059" formatCode="General">
                  <c:v>-0.67903124102626</c:v>
                </c:pt>
                <c:pt idx="14060" formatCode="General">
                  <c:v>-0.67262839752195602</c:v>
                </c:pt>
                <c:pt idx="14061" formatCode="General">
                  <c:v>-0.66764774994430198</c:v>
                </c:pt>
                <c:pt idx="14062" formatCode="General">
                  <c:v>-0.665255054172745</c:v>
                </c:pt>
                <c:pt idx="14063" formatCode="General">
                  <c:v>-0.66556802665269799</c:v>
                </c:pt>
                <c:pt idx="14064" formatCode="General">
                  <c:v>-0.666789223736033</c:v>
                </c:pt>
                <c:pt idx="14065" formatCode="General">
                  <c:v>-0.66721038618857298</c:v>
                </c:pt>
                <c:pt idx="14066" formatCode="General">
                  <c:v>-0.66566328724178103</c:v>
                </c:pt>
                <c:pt idx="14067" formatCode="General">
                  <c:v>-0.66317233773325801</c:v>
                </c:pt>
                <c:pt idx="14068" formatCode="General">
                  <c:v>-0.66113836954855298</c:v>
                </c:pt>
                <c:pt idx="14069" formatCode="General">
                  <c:v>-0.65846595142171005</c:v>
                </c:pt>
                <c:pt idx="14070" formatCode="General">
                  <c:v>-0.65378686111290796</c:v>
                </c:pt>
                <c:pt idx="14071" formatCode="General">
                  <c:v>-0.64667765840552105</c:v>
                </c:pt>
                <c:pt idx="14072" formatCode="General">
                  <c:v>-0.63747452318657505</c:v>
                </c:pt>
                <c:pt idx="14073" formatCode="General">
                  <c:v>-0.62636142432757302</c:v>
                </c:pt>
                <c:pt idx="14074" formatCode="General">
                  <c:v>-0.61293700795506001</c:v>
                </c:pt>
                <c:pt idx="14075" formatCode="General">
                  <c:v>-0.59726272880463105</c:v>
                </c:pt>
                <c:pt idx="14076" formatCode="General">
                  <c:v>-0.57989635843373999</c:v>
                </c:pt>
                <c:pt idx="14077" formatCode="General">
                  <c:v>-0.56109531755486097</c:v>
                </c:pt>
                <c:pt idx="14078" formatCode="General">
                  <c:v>-0.54028562308453398</c:v>
                </c:pt>
                <c:pt idx="14079" formatCode="General">
                  <c:v>-0.51762388674597504</c:v>
                </c:pt>
                <c:pt idx="14080" formatCode="General">
                  <c:v>-0.49418046756913703</c:v>
                </c:pt>
                <c:pt idx="14081" formatCode="General">
                  <c:v>-0.47073325572356001</c:v>
                </c:pt>
                <c:pt idx="14082" formatCode="General">
                  <c:v>-0.44787106244011299</c:v>
                </c:pt>
                <c:pt idx="14083" formatCode="General">
                  <c:v>-0.4259630133642</c:v>
                </c:pt>
                <c:pt idx="14084" formatCode="General">
                  <c:v>-0.405198347738354</c:v>
                </c:pt>
                <c:pt idx="14085" formatCode="General">
                  <c:v>-0.38493368912197001</c:v>
                </c:pt>
                <c:pt idx="14086" formatCode="General">
                  <c:v>-0.36477028957816399</c:v>
                </c:pt>
                <c:pt idx="14087" formatCode="General">
                  <c:v>-0.34495178683536498</c:v>
                </c:pt>
                <c:pt idx="14088" formatCode="General">
                  <c:v>-0.32559936800335298</c:v>
                </c:pt>
                <c:pt idx="14089" formatCode="General">
                  <c:v>-0.30858280909901897</c:v>
                </c:pt>
                <c:pt idx="14090" formatCode="General">
                  <c:v>-0.295258502305701</c:v>
                </c:pt>
                <c:pt idx="14091" formatCode="General">
                  <c:v>-0.28406089869185303</c:v>
                </c:pt>
                <c:pt idx="14092" formatCode="General">
                  <c:v>-0.27283566414079802</c:v>
                </c:pt>
                <c:pt idx="14093" formatCode="General">
                  <c:v>-0.26028094863448797</c:v>
                </c:pt>
                <c:pt idx="14094" formatCode="General">
                  <c:v>-0.24628616305023199</c:v>
                </c:pt>
                <c:pt idx="14095" formatCode="General">
                  <c:v>-0.23177295961741601</c:v>
                </c:pt>
                <c:pt idx="14096" formatCode="General">
                  <c:v>-0.21806440878965999</c:v>
                </c:pt>
                <c:pt idx="14097" formatCode="General">
                  <c:v>-0.20611388753635099</c:v>
                </c:pt>
                <c:pt idx="14098" formatCode="General">
                  <c:v>-0.194976239716455</c:v>
                </c:pt>
                <c:pt idx="14099" formatCode="General">
                  <c:v>-0.18318716889213099</c:v>
                </c:pt>
                <c:pt idx="14100" formatCode="General">
                  <c:v>-0.17158170258547201</c:v>
                </c:pt>
                <c:pt idx="14101" formatCode="General">
                  <c:v>-0.16108349004993999</c:v>
                </c:pt>
                <c:pt idx="14102" formatCode="General">
                  <c:v>-0.150799123033826</c:v>
                </c:pt>
                <c:pt idx="14103" formatCode="General">
                  <c:v>-0.14019053735232501</c:v>
                </c:pt>
                <c:pt idx="14104" formatCode="General">
                  <c:v>-0.12924533088457699</c:v>
                </c:pt>
                <c:pt idx="14105" formatCode="General">
                  <c:v>-0.118201703400617</c:v>
                </c:pt>
                <c:pt idx="14106" formatCode="General">
                  <c:v>-0.107748237256462</c:v>
                </c:pt>
                <c:pt idx="14107" formatCode="General">
                  <c:v>-9.7775451306891706E-2</c:v>
                </c:pt>
                <c:pt idx="14108" formatCode="General">
                  <c:v>-8.8048513806616199E-2</c:v>
                </c:pt>
                <c:pt idx="14109" formatCode="General">
                  <c:v>-7.9216465678031006E-2</c:v>
                </c:pt>
                <c:pt idx="14110" formatCode="General">
                  <c:v>-7.0741196180546501E-2</c:v>
                </c:pt>
                <c:pt idx="14111" formatCode="General">
                  <c:v>-6.1409802946600103E-2</c:v>
                </c:pt>
                <c:pt idx="14112" formatCode="General">
                  <c:v>-5.06177616304362E-2</c:v>
                </c:pt>
                <c:pt idx="14113" formatCode="General">
                  <c:v>-3.6787150045559297E-2</c:v>
                </c:pt>
                <c:pt idx="14114" formatCode="General">
                  <c:v>-1.99862090380022E-2</c:v>
                </c:pt>
                <c:pt idx="14115" formatCode="General">
                  <c:v>-1.5231183610115099E-3</c:v>
                </c:pt>
                <c:pt idx="14116" formatCode="General">
                  <c:v>1.7715780202798501E-2</c:v>
                </c:pt>
                <c:pt idx="14117" formatCode="General">
                  <c:v>3.6554916445758097E-2</c:v>
                </c:pt>
                <c:pt idx="14118" formatCode="General">
                  <c:v>5.4391979065842602E-2</c:v>
                </c:pt>
                <c:pt idx="14119" formatCode="General">
                  <c:v>7.1512474301535206E-2</c:v>
                </c:pt>
                <c:pt idx="14120" formatCode="General">
                  <c:v>8.7888292692036699E-2</c:v>
                </c:pt>
                <c:pt idx="14121" formatCode="General">
                  <c:v>0.10224228058629301</c:v>
                </c:pt>
                <c:pt idx="14122" formatCode="General">
                  <c:v>0.113437163455174</c:v>
                </c:pt>
                <c:pt idx="14123" formatCode="General">
                  <c:v>0.121505423871842</c:v>
                </c:pt>
                <c:pt idx="14124" formatCode="General">
                  <c:v>0.127429551322884</c:v>
                </c:pt>
                <c:pt idx="14125" formatCode="General">
                  <c:v>0.13211826720185399</c:v>
                </c:pt>
                <c:pt idx="14126" formatCode="General">
                  <c:v>0.136368883566722</c:v>
                </c:pt>
                <c:pt idx="14127" formatCode="General">
                  <c:v>0.139716315443835</c:v>
                </c:pt>
                <c:pt idx="14128" formatCode="General">
                  <c:v>0.14142351336466399</c:v>
                </c:pt>
                <c:pt idx="14129" formatCode="General">
                  <c:v>0.14169428072554399</c:v>
                </c:pt>
                <c:pt idx="14130" formatCode="General">
                  <c:v>0.141272264790299</c:v>
                </c:pt>
                <c:pt idx="14131" formatCode="General">
                  <c:v>0.14131438474156299</c:v>
                </c:pt>
                <c:pt idx="14132" formatCode="General">
                  <c:v>0.142919336435922</c:v>
                </c:pt>
                <c:pt idx="14133" formatCode="General">
                  <c:v>0.14608881139964799</c:v>
                </c:pt>
                <c:pt idx="14134" formatCode="General">
                  <c:v>0.150483843076401</c:v>
                </c:pt>
                <c:pt idx="14135" formatCode="General">
                  <c:v>0.15659274780093899</c:v>
                </c:pt>
                <c:pt idx="14136" formatCode="General">
                  <c:v>0.16448718566620199</c:v>
                </c:pt>
                <c:pt idx="14137" formatCode="General">
                  <c:v>0.17431130909242701</c:v>
                </c:pt>
                <c:pt idx="14138" formatCode="General">
                  <c:v>0.18582045425181101</c:v>
                </c:pt>
                <c:pt idx="14139" formatCode="General">
                  <c:v>0.19822828862164599</c:v>
                </c:pt>
                <c:pt idx="14140" formatCode="General">
                  <c:v>0.21121515852931899</c:v>
                </c:pt>
                <c:pt idx="14141" formatCode="General">
                  <c:v>0.22516910077116001</c:v>
                </c:pt>
                <c:pt idx="14142" formatCode="General">
                  <c:v>0.23964616054764901</c:v>
                </c:pt>
                <c:pt idx="14143" formatCode="General">
                  <c:v>0.25391495600078201</c:v>
                </c:pt>
                <c:pt idx="14144" formatCode="General">
                  <c:v>0.26846019267716797</c:v>
                </c:pt>
                <c:pt idx="14145" formatCode="General">
                  <c:v>0.283071965857565</c:v>
                </c:pt>
                <c:pt idx="14146" formatCode="General">
                  <c:v>0.29768418010091302</c:v>
                </c:pt>
                <c:pt idx="14147" formatCode="General">
                  <c:v>0.31362201657808497</c:v>
                </c:pt>
                <c:pt idx="14148" formatCode="General">
                  <c:v>0.331358070034455</c:v>
                </c:pt>
                <c:pt idx="14149" formatCode="General">
                  <c:v>0.35018389963046698</c:v>
                </c:pt>
                <c:pt idx="14150" formatCode="General">
                  <c:v>0.37008116827519</c:v>
                </c:pt>
                <c:pt idx="14151" formatCode="General">
                  <c:v>0.39046461146089101</c:v>
                </c:pt>
                <c:pt idx="14152" formatCode="General">
                  <c:v>0.41021700806461597</c:v>
                </c:pt>
                <c:pt idx="14153" formatCode="General">
                  <c:v>0.42855964682680497</c:v>
                </c:pt>
                <c:pt idx="14154" formatCode="General">
                  <c:v>0.44402964611534201</c:v>
                </c:pt>
                <c:pt idx="14155" formatCode="General">
                  <c:v>0.45694633720767802</c:v>
                </c:pt>
                <c:pt idx="14156" formatCode="General">
                  <c:v>0.46815268298699098</c:v>
                </c:pt>
                <c:pt idx="14157" formatCode="General">
                  <c:v>0.47693254575455202</c:v>
                </c:pt>
                <c:pt idx="14158" formatCode="General">
                  <c:v>0.483366550969551</c:v>
                </c:pt>
                <c:pt idx="14159" formatCode="General">
                  <c:v>0.48809244499203502</c:v>
                </c:pt>
                <c:pt idx="14160" formatCode="General">
                  <c:v>0.49090074333394901</c:v>
                </c:pt>
                <c:pt idx="14161" formatCode="General">
                  <c:v>0.49128543103354999</c:v>
                </c:pt>
                <c:pt idx="14162" formatCode="General">
                  <c:v>0.48901420511442401</c:v>
                </c:pt>
                <c:pt idx="14163" formatCode="General">
                  <c:v>0.48403860941653098</c:v>
                </c:pt>
                <c:pt idx="14164" formatCode="General">
                  <c:v>0.47661179121837499</c:v>
                </c:pt>
                <c:pt idx="14165" formatCode="General">
                  <c:v>0.46783215754376001</c:v>
                </c:pt>
                <c:pt idx="14166" formatCode="General">
                  <c:v>0.458642548124924</c:v>
                </c:pt>
                <c:pt idx="14167" formatCode="General">
                  <c:v>0.44979562235463999</c:v>
                </c:pt>
                <c:pt idx="14168" formatCode="General">
                  <c:v>0.44182493289734498</c:v>
                </c:pt>
                <c:pt idx="14169" formatCode="General">
                  <c:v>0.43470077934282603</c:v>
                </c:pt>
                <c:pt idx="14170" formatCode="General">
                  <c:v>0.42891585618872402</c:v>
                </c:pt>
                <c:pt idx="14171" formatCode="General">
                  <c:v>0.42542420221665</c:v>
                </c:pt>
                <c:pt idx="14172" formatCode="General">
                  <c:v>0.42482101582589499</c:v>
                </c:pt>
                <c:pt idx="14173" formatCode="General">
                  <c:v>0.42693374007923901</c:v>
                </c:pt>
                <c:pt idx="14174" formatCode="General">
                  <c:v>0.43191586318737901</c:v>
                </c:pt>
                <c:pt idx="14175" formatCode="General">
                  <c:v>0.44005688838467599</c:v>
                </c:pt>
                <c:pt idx="14176" formatCode="General">
                  <c:v>0.44989875245432298</c:v>
                </c:pt>
                <c:pt idx="14177" formatCode="General">
                  <c:v>0.45949058438871798</c:v>
                </c:pt>
                <c:pt idx="14178" formatCode="General">
                  <c:v>0.468859046049796</c:v>
                </c:pt>
                <c:pt idx="14179" formatCode="General">
                  <c:v>0.47861610829724499</c:v>
                </c:pt>
                <c:pt idx="14180" formatCode="General">
                  <c:v>0.48854482286554302</c:v>
                </c:pt>
                <c:pt idx="14181" formatCode="General">
                  <c:v>0.49849447346918802</c:v>
                </c:pt>
                <c:pt idx="14182" formatCode="General">
                  <c:v>0.50817401025273501</c:v>
                </c:pt>
                <c:pt idx="14183" formatCode="General">
                  <c:v>0.51702737916834296</c:v>
                </c:pt>
                <c:pt idx="14184" formatCode="General">
                  <c:v>0.52474814375791801</c:v>
                </c:pt>
                <c:pt idx="14185" formatCode="General">
                  <c:v>0.53153295103007903</c:v>
                </c:pt>
                <c:pt idx="14186" formatCode="General">
                  <c:v>0.53784513531991895</c:v>
                </c:pt>
                <c:pt idx="14187" formatCode="General">
                  <c:v>0.54354476546770403</c:v>
                </c:pt>
                <c:pt idx="14188" formatCode="General">
                  <c:v>0.54835860107558398</c:v>
                </c:pt>
                <c:pt idx="14189" formatCode="General">
                  <c:v>0.55197663263139596</c:v>
                </c:pt>
                <c:pt idx="14190" formatCode="General">
                  <c:v>0.55370429103334995</c:v>
                </c:pt>
                <c:pt idx="14191" formatCode="General">
                  <c:v>0.55361722279344305</c:v>
                </c:pt>
                <c:pt idx="14192" formatCode="General">
                  <c:v>0.55267381067911803</c:v>
                </c:pt>
                <c:pt idx="14193" formatCode="General">
                  <c:v>0.55140665670137401</c:v>
                </c:pt>
                <c:pt idx="14194" formatCode="General">
                  <c:v>0.54954468294545999</c:v>
                </c:pt>
                <c:pt idx="14195" formatCode="General">
                  <c:v>0.54672720829789201</c:v>
                </c:pt>
                <c:pt idx="14196" formatCode="General">
                  <c:v>0.542278069543494</c:v>
                </c:pt>
                <c:pt idx="14197" formatCode="General">
                  <c:v>0.53545533382576505</c:v>
                </c:pt>
                <c:pt idx="14198" formatCode="General">
                  <c:v>0.52771300310176406</c:v>
                </c:pt>
                <c:pt idx="14199" formatCode="General">
                  <c:v>0.52073721459335198</c:v>
                </c:pt>
                <c:pt idx="14200" formatCode="General">
                  <c:v>0.51435506198914105</c:v>
                </c:pt>
                <c:pt idx="14201" formatCode="General">
                  <c:v>0.50816165601216601</c:v>
                </c:pt>
                <c:pt idx="14202" formatCode="General">
                  <c:v>0.50220049521841503</c:v>
                </c:pt>
                <c:pt idx="14203" formatCode="General">
                  <c:v>0.49700537185051102</c:v>
                </c:pt>
                <c:pt idx="14204" formatCode="General">
                  <c:v>0.49405975970730698</c:v>
                </c:pt>
                <c:pt idx="14205" formatCode="General">
                  <c:v>0.49416999873577699</c:v>
                </c:pt>
                <c:pt idx="14206" formatCode="General">
                  <c:v>0.49717167486941999</c:v>
                </c:pt>
                <c:pt idx="14207" formatCode="General">
                  <c:v>0.50319916100699003</c:v>
                </c:pt>
                <c:pt idx="14208" formatCode="General">
                  <c:v>0.51121358473367795</c:v>
                </c:pt>
                <c:pt idx="14209" formatCode="General">
                  <c:v>0.52020718070946204</c:v>
                </c:pt>
                <c:pt idx="14210" formatCode="General">
                  <c:v>0.52966191631698001</c:v>
                </c:pt>
                <c:pt idx="14211" formatCode="General">
                  <c:v>0.53861148196234898</c:v>
                </c:pt>
                <c:pt idx="14212" formatCode="General">
                  <c:v>0.54666483641173902</c:v>
                </c:pt>
                <c:pt idx="14213" formatCode="General">
                  <c:v>0.55372951996527497</c:v>
                </c:pt>
                <c:pt idx="14214" formatCode="General">
                  <c:v>0.55886987396024901</c:v>
                </c:pt>
                <c:pt idx="14215" formatCode="General">
                  <c:v>0.56038378903151898</c:v>
                </c:pt>
                <c:pt idx="14216" formatCode="General">
                  <c:v>0.55765288417092695</c:v>
                </c:pt>
                <c:pt idx="14217" formatCode="General">
                  <c:v>0.55133680099230797</c:v>
                </c:pt>
                <c:pt idx="14218" formatCode="General">
                  <c:v>0.54237371814563196</c:v>
                </c:pt>
                <c:pt idx="14219" formatCode="General">
                  <c:v>0.532124119343098</c:v>
                </c:pt>
                <c:pt idx="14220" formatCode="General">
                  <c:v>0.52033829804231602</c:v>
                </c:pt>
                <c:pt idx="14221" formatCode="General">
                  <c:v>0.50682425995569003</c:v>
                </c:pt>
                <c:pt idx="14222" formatCode="General">
                  <c:v>0.49352964729807502</c:v>
                </c:pt>
                <c:pt idx="14223" formatCode="General">
                  <c:v>0.48233419481490503</c:v>
                </c:pt>
                <c:pt idx="14224" formatCode="General">
                  <c:v>0.47278464994268599</c:v>
                </c:pt>
                <c:pt idx="14225" formatCode="General">
                  <c:v>0.46364834596503601</c:v>
                </c:pt>
                <c:pt idx="14226" formatCode="General">
                  <c:v>0.45500897093929898</c:v>
                </c:pt>
                <c:pt idx="14227" formatCode="General">
                  <c:v>0.447423478673798</c:v>
                </c:pt>
                <c:pt idx="14228" formatCode="General">
                  <c:v>0.44074464676664499</c:v>
                </c:pt>
                <c:pt idx="14229" formatCode="General">
                  <c:v>0.43422030915867799</c:v>
                </c:pt>
                <c:pt idx="14230" formatCode="General">
                  <c:v>0.42761710629589</c:v>
                </c:pt>
                <c:pt idx="14231" formatCode="General">
                  <c:v>0.42137310828685998</c:v>
                </c:pt>
                <c:pt idx="14232" formatCode="General">
                  <c:v>0.41617550899357603</c:v>
                </c:pt>
                <c:pt idx="14233" formatCode="General">
                  <c:v>0.41165411658407602</c:v>
                </c:pt>
                <c:pt idx="14234" formatCode="General">
                  <c:v>0.40730788078565</c:v>
                </c:pt>
                <c:pt idx="14235" formatCode="General">
                  <c:v>0.40343446628210899</c:v>
                </c:pt>
                <c:pt idx="14236" formatCode="General">
                  <c:v>0.40070708375752001</c:v>
                </c:pt>
                <c:pt idx="14237" formatCode="General">
                  <c:v>0.39901460607818101</c:v>
                </c:pt>
                <c:pt idx="14238" formatCode="General">
                  <c:v>0.39747917932626903</c:v>
                </c:pt>
                <c:pt idx="14239" formatCode="General">
                  <c:v>0.39583152444200398</c:v>
                </c:pt>
                <c:pt idx="14240" formatCode="General">
                  <c:v>0.39422695150320097</c:v>
                </c:pt>
                <c:pt idx="14241" formatCode="General">
                  <c:v>0.39257131235923698</c:v>
                </c:pt>
                <c:pt idx="14242" formatCode="General">
                  <c:v>0.39035031697844003</c:v>
                </c:pt>
                <c:pt idx="14243" formatCode="General">
                  <c:v>0.38721063432396302</c:v>
                </c:pt>
                <c:pt idx="14244" formatCode="General">
                  <c:v>0.38395556205787601</c:v>
                </c:pt>
                <c:pt idx="14245" formatCode="General">
                  <c:v>0.38110968924417099</c:v>
                </c:pt>
                <c:pt idx="14246" formatCode="General">
                  <c:v>0.378329245035742</c:v>
                </c:pt>
                <c:pt idx="14247" formatCode="General">
                  <c:v>0.37622239383390799</c:v>
                </c:pt>
                <c:pt idx="14248" formatCode="General">
                  <c:v>0.37519294735046699</c:v>
                </c:pt>
                <c:pt idx="14249" formatCode="General">
                  <c:v>0.37383337593747501</c:v>
                </c:pt>
                <c:pt idx="14250" formatCode="General">
                  <c:v>0.370052762462031</c:v>
                </c:pt>
                <c:pt idx="14251" formatCode="General">
                  <c:v>0.36276222897617799</c:v>
                </c:pt>
                <c:pt idx="14252" formatCode="General">
                  <c:v>0.35252358581304499</c:v>
                </c:pt>
                <c:pt idx="14253" formatCode="General">
                  <c:v>0.34002060781490001</c:v>
                </c:pt>
                <c:pt idx="14254" formatCode="General">
                  <c:v>0.32468418505608299</c:v>
                </c:pt>
                <c:pt idx="14255" formatCode="General">
                  <c:v>0.30522910835175199</c:v>
                </c:pt>
                <c:pt idx="14256" formatCode="General">
                  <c:v>0.28230567909940502</c:v>
                </c:pt>
                <c:pt idx="14257" formatCode="General">
                  <c:v>0.25845201125992001</c:v>
                </c:pt>
                <c:pt idx="14258" formatCode="General">
                  <c:v>0.23447189693718301</c:v>
                </c:pt>
                <c:pt idx="14259" formatCode="General">
                  <c:v>0.21094062672542599</c:v>
                </c:pt>
                <c:pt idx="14260" formatCode="General">
                  <c:v>0.18859442464859799</c:v>
                </c:pt>
                <c:pt idx="14261" formatCode="General">
                  <c:v>0.16687383752255699</c:v>
                </c:pt>
                <c:pt idx="14262" formatCode="General">
                  <c:v>0.14650253702045599</c:v>
                </c:pt>
                <c:pt idx="14263" formatCode="General">
                  <c:v>0.128852101889155</c:v>
                </c:pt>
                <c:pt idx="14264" formatCode="General">
                  <c:v>0.114249790843352</c:v>
                </c:pt>
                <c:pt idx="14265" formatCode="General">
                  <c:v>0.102464826017108</c:v>
                </c:pt>
                <c:pt idx="14266" formatCode="General">
                  <c:v>9.2576453816271498E-2</c:v>
                </c:pt>
                <c:pt idx="14267" formatCode="General">
                  <c:v>8.4082297788675597E-2</c:v>
                </c:pt>
                <c:pt idx="14268" formatCode="General">
                  <c:v>7.7213985150839298E-2</c:v>
                </c:pt>
                <c:pt idx="14269" formatCode="General">
                  <c:v>7.1184569576276099E-2</c:v>
                </c:pt>
                <c:pt idx="14270" formatCode="General">
                  <c:v>6.4660581592285701E-2</c:v>
                </c:pt>
                <c:pt idx="14271" formatCode="General">
                  <c:v>5.6594756148409697E-2</c:v>
                </c:pt>
                <c:pt idx="14272" formatCode="General">
                  <c:v>4.7065859804474301E-2</c:v>
                </c:pt>
                <c:pt idx="14273" formatCode="General">
                  <c:v>3.68108480544505E-2</c:v>
                </c:pt>
                <c:pt idx="14274" formatCode="General">
                  <c:v>2.5160159540575901E-2</c:v>
                </c:pt>
                <c:pt idx="14275" formatCode="General">
                  <c:v>1.13555438092738E-2</c:v>
                </c:pt>
                <c:pt idx="14276" formatCode="General">
                  <c:v>-4.41843181425904E-3</c:v>
                </c:pt>
                <c:pt idx="14277" formatCode="General">
                  <c:v>-2.1589199238998099E-2</c:v>
                </c:pt>
                <c:pt idx="14278" formatCode="General">
                  <c:v>-3.9848178531537798E-2</c:v>
                </c:pt>
                <c:pt idx="14279" formatCode="General">
                  <c:v>-5.83844664592666E-2</c:v>
                </c:pt>
                <c:pt idx="14280" formatCode="General">
                  <c:v>-7.6105514534609994E-2</c:v>
                </c:pt>
                <c:pt idx="14281" formatCode="General">
                  <c:v>-9.3048105221884794E-2</c:v>
                </c:pt>
                <c:pt idx="14282" formatCode="General">
                  <c:v>-0.109891501450222</c:v>
                </c:pt>
                <c:pt idx="14283" formatCode="General">
                  <c:v>-0.12672620612646501</c:v>
                </c:pt>
                <c:pt idx="14284" formatCode="General">
                  <c:v>-0.14232163838509901</c:v>
                </c:pt>
                <c:pt idx="14285" formatCode="General">
                  <c:v>-0.156373341105047</c:v>
                </c:pt>
                <c:pt idx="14286" formatCode="General">
                  <c:v>-0.16858712465241399</c:v>
                </c:pt>
                <c:pt idx="14287" formatCode="General">
                  <c:v>-0.17876191598216601</c:v>
                </c:pt>
                <c:pt idx="14288" formatCode="General">
                  <c:v>-0.187432353644576</c:v>
                </c:pt>
                <c:pt idx="14289" formatCode="General">
                  <c:v>-0.19512646254183799</c:v>
                </c:pt>
                <c:pt idx="14290" formatCode="General">
                  <c:v>-0.20313595843085999</c:v>
                </c:pt>
                <c:pt idx="14291" formatCode="General">
                  <c:v>-0.21214630428022299</c:v>
                </c:pt>
                <c:pt idx="14292" formatCode="General">
                  <c:v>-0.22147305576811999</c:v>
                </c:pt>
                <c:pt idx="14293" formatCode="General">
                  <c:v>-0.23053581010795399</c:v>
                </c:pt>
                <c:pt idx="14294" formatCode="General">
                  <c:v>-0.23892356079740701</c:v>
                </c:pt>
                <c:pt idx="14295" formatCode="General">
                  <c:v>-0.24644610338093301</c:v>
                </c:pt>
                <c:pt idx="14296" formatCode="General">
                  <c:v>-0.25379438050467601</c:v>
                </c:pt>
                <c:pt idx="14297" formatCode="General">
                  <c:v>-0.26092808660892097</c:v>
                </c:pt>
                <c:pt idx="14298" formatCode="General">
                  <c:v>-0.26767386343699101</c:v>
                </c:pt>
                <c:pt idx="14299" formatCode="General">
                  <c:v>-0.27443690423838901</c:v>
                </c:pt>
                <c:pt idx="14300" formatCode="General">
                  <c:v>-0.28171807345919297</c:v>
                </c:pt>
                <c:pt idx="14301" formatCode="General">
                  <c:v>-0.28990346230957698</c:v>
                </c:pt>
                <c:pt idx="14302" formatCode="General">
                  <c:v>-0.29810377239267899</c:v>
                </c:pt>
                <c:pt idx="14303" formatCode="General">
                  <c:v>-0.30556032419662199</c:v>
                </c:pt>
                <c:pt idx="14304" formatCode="General">
                  <c:v>-0.31274815139409301</c:v>
                </c:pt>
                <c:pt idx="14305" formatCode="General">
                  <c:v>-0.32004844583494302</c:v>
                </c:pt>
                <c:pt idx="14306" formatCode="General">
                  <c:v>-0.32688826990556702</c:v>
                </c:pt>
                <c:pt idx="14307" formatCode="General">
                  <c:v>-0.33247955181069899</c:v>
                </c:pt>
                <c:pt idx="14308" formatCode="General">
                  <c:v>-0.33676441286384101</c:v>
                </c:pt>
                <c:pt idx="14309" formatCode="General">
                  <c:v>-0.34039030271975801</c:v>
                </c:pt>
                <c:pt idx="14310" formatCode="General">
                  <c:v>-0.34447763179316998</c:v>
                </c:pt>
                <c:pt idx="14311" formatCode="General">
                  <c:v>-0.34863993461299803</c:v>
                </c:pt>
                <c:pt idx="14312" formatCode="General">
                  <c:v>-0.35199861288084</c:v>
                </c:pt>
                <c:pt idx="14313" formatCode="General">
                  <c:v>-0.35554760993551499</c:v>
                </c:pt>
                <c:pt idx="14314" formatCode="General">
                  <c:v>-0.36017258638810201</c:v>
                </c:pt>
                <c:pt idx="14315" formatCode="General">
                  <c:v>-0.36581883846675201</c:v>
                </c:pt>
                <c:pt idx="14316" formatCode="General">
                  <c:v>-0.37210493813188</c:v>
                </c:pt>
                <c:pt idx="14317" formatCode="General">
                  <c:v>-0.378710745431176</c:v>
                </c:pt>
                <c:pt idx="14318" formatCode="General">
                  <c:v>-0.385288015214726</c:v>
                </c:pt>
                <c:pt idx="14319" formatCode="General">
                  <c:v>-0.39178520105586201</c:v>
                </c:pt>
                <c:pt idx="14320" formatCode="General">
                  <c:v>-0.39901314660922899</c:v>
                </c:pt>
                <c:pt idx="14321" formatCode="General">
                  <c:v>-0.40729009651710002</c:v>
                </c:pt>
                <c:pt idx="14322" formatCode="General">
                  <c:v>-0.41618317516213299</c:v>
                </c:pt>
                <c:pt idx="14323" formatCode="General">
                  <c:v>-0.42489529930127701</c:v>
                </c:pt>
                <c:pt idx="14324" formatCode="General">
                  <c:v>-0.43232646891854598</c:v>
                </c:pt>
                <c:pt idx="14325" formatCode="General">
                  <c:v>-0.43884787672231101</c:v>
                </c:pt>
                <c:pt idx="14326" formatCode="General">
                  <c:v>-0.445612886873612</c:v>
                </c:pt>
                <c:pt idx="14327" formatCode="General">
                  <c:v>-0.452518593391187</c:v>
                </c:pt>
                <c:pt idx="14328" formatCode="General">
                  <c:v>-0.45779382632378601</c:v>
                </c:pt>
                <c:pt idx="14329" formatCode="General">
                  <c:v>-0.459897760663321</c:v>
                </c:pt>
                <c:pt idx="14330" formatCode="General">
                  <c:v>-0.45936031312143399</c:v>
                </c:pt>
                <c:pt idx="14331" formatCode="General">
                  <c:v>-0.45598872301621901</c:v>
                </c:pt>
                <c:pt idx="14332" formatCode="General">
                  <c:v>-0.450162282840947</c:v>
                </c:pt>
                <c:pt idx="14333" formatCode="General">
                  <c:v>-0.44421530748921401</c:v>
                </c:pt>
                <c:pt idx="14334" formatCode="General">
                  <c:v>-0.43936931840683202</c:v>
                </c:pt>
                <c:pt idx="14335" formatCode="General">
                  <c:v>-0.43549392224036299</c:v>
                </c:pt>
                <c:pt idx="14336" formatCode="General">
                  <c:v>-0.43196208260705499</c:v>
                </c:pt>
                <c:pt idx="14337" formatCode="General">
                  <c:v>-0.42787985536839601</c:v>
                </c:pt>
                <c:pt idx="14338" formatCode="General">
                  <c:v>-0.42348537916274498</c:v>
                </c:pt>
                <c:pt idx="14339" formatCode="General">
                  <c:v>-0.42015255821869002</c:v>
                </c:pt>
                <c:pt idx="14340" formatCode="General">
                  <c:v>-0.41851480339609698</c:v>
                </c:pt>
                <c:pt idx="14341" formatCode="General">
                  <c:v>-0.41815642778726198</c:v>
                </c:pt>
                <c:pt idx="14342" formatCode="General">
                  <c:v>-0.41872384045149003</c:v>
                </c:pt>
                <c:pt idx="14343" formatCode="General">
                  <c:v>-0.42030445704240998</c:v>
                </c:pt>
                <c:pt idx="14344" formatCode="General">
                  <c:v>-0.42270798667640203</c:v>
                </c:pt>
                <c:pt idx="14345" formatCode="General">
                  <c:v>-0.42536117878020602</c:v>
                </c:pt>
                <c:pt idx="14346" formatCode="General">
                  <c:v>-0.42856144515192102</c:v>
                </c:pt>
                <c:pt idx="14347" formatCode="General">
                  <c:v>-0.43280338781236499</c:v>
                </c:pt>
                <c:pt idx="14348" formatCode="General">
                  <c:v>-0.43797896291012101</c:v>
                </c:pt>
                <c:pt idx="14349" formatCode="General">
                  <c:v>-0.44400420081570402</c:v>
                </c:pt>
                <c:pt idx="14350" formatCode="General">
                  <c:v>-0.45088400277740598</c:v>
                </c:pt>
                <c:pt idx="14351" formatCode="General">
                  <c:v>-0.45845182989729699</c:v>
                </c:pt>
                <c:pt idx="14352" formatCode="General">
                  <c:v>-0.46542782124807502</c:v>
                </c:pt>
                <c:pt idx="14353" formatCode="General">
                  <c:v>-0.470355410605869</c:v>
                </c:pt>
                <c:pt idx="14354" formatCode="General">
                  <c:v>-0.47288704970657602</c:v>
                </c:pt>
                <c:pt idx="14355" formatCode="General">
                  <c:v>-0.47254777580021901</c:v>
                </c:pt>
                <c:pt idx="14356" formatCode="General">
                  <c:v>-0.46911531553788599</c:v>
                </c:pt>
                <c:pt idx="14357" formatCode="General">
                  <c:v>-0.46402886572296898</c:v>
                </c:pt>
                <c:pt idx="14358" formatCode="General">
                  <c:v>-0.45904071190338103</c:v>
                </c:pt>
                <c:pt idx="14359" formatCode="General">
                  <c:v>-0.45421096152551799</c:v>
                </c:pt>
                <c:pt idx="14360" formatCode="General">
                  <c:v>-0.448486321485776</c:v>
                </c:pt>
                <c:pt idx="14361" formatCode="General">
                  <c:v>-0.44160398095056302</c:v>
                </c:pt>
                <c:pt idx="14362" formatCode="General">
                  <c:v>-0.43416180798742898</c:v>
                </c:pt>
                <c:pt idx="14363" formatCode="General">
                  <c:v>-0.42738835614936099</c:v>
                </c:pt>
                <c:pt idx="14364" formatCode="General">
                  <c:v>-0.42254213863684897</c:v>
                </c:pt>
                <c:pt idx="14365" formatCode="General">
                  <c:v>-0.41946685121291499</c:v>
                </c:pt>
                <c:pt idx="14366" formatCode="General">
                  <c:v>-0.41842690940974497</c:v>
                </c:pt>
                <c:pt idx="14367" formatCode="General">
                  <c:v>-0.420002435193572</c:v>
                </c:pt>
                <c:pt idx="14368" formatCode="General">
                  <c:v>-0.42282817666170402</c:v>
                </c:pt>
                <c:pt idx="14369" formatCode="General">
                  <c:v>-0.426070048905273</c:v>
                </c:pt>
                <c:pt idx="14370" formatCode="General">
                  <c:v>-0.42960095195214698</c:v>
                </c:pt>
                <c:pt idx="14371" formatCode="General">
                  <c:v>-0.43264141146956098</c:v>
                </c:pt>
                <c:pt idx="14372" formatCode="General">
                  <c:v>-0.43516628007236402</c:v>
                </c:pt>
                <c:pt idx="14373" formatCode="General">
                  <c:v>-0.43716398023152903</c:v>
                </c:pt>
                <c:pt idx="14374" formatCode="General">
                  <c:v>-0.43803936546710798</c:v>
                </c:pt>
                <c:pt idx="14375" formatCode="General">
                  <c:v>-0.43715991491245099</c:v>
                </c:pt>
                <c:pt idx="14376" formatCode="General">
                  <c:v>-0.43430923170728603</c:v>
                </c:pt>
                <c:pt idx="14377" formatCode="General">
                  <c:v>-0.4291141030076</c:v>
                </c:pt>
                <c:pt idx="14378" formatCode="General">
                  <c:v>-0.42153199895899701</c:v>
                </c:pt>
                <c:pt idx="14379" formatCode="General">
                  <c:v>-0.41236094959048403</c:v>
                </c:pt>
                <c:pt idx="14380" formatCode="General">
                  <c:v>-0.40294077192566302</c:v>
                </c:pt>
                <c:pt idx="14381" formatCode="General">
                  <c:v>-0.39423193235235099</c:v>
                </c:pt>
                <c:pt idx="14382" formatCode="General">
                  <c:v>-0.38688705023265202</c:v>
                </c:pt>
                <c:pt idx="14383" formatCode="General">
                  <c:v>-0.38014627529218498</c:v>
                </c:pt>
                <c:pt idx="14384" formatCode="General">
                  <c:v>-0.37218227909879698</c:v>
                </c:pt>
                <c:pt idx="14385" formatCode="General">
                  <c:v>-0.36313507308002202</c:v>
                </c:pt>
                <c:pt idx="14386" formatCode="General">
                  <c:v>-0.35408258174711799</c:v>
                </c:pt>
                <c:pt idx="14387" formatCode="General">
                  <c:v>-0.34528283584046399</c:v>
                </c:pt>
                <c:pt idx="14388" formatCode="General">
                  <c:v>-0.33600521689253898</c:v>
                </c:pt>
                <c:pt idx="14389" formatCode="General">
                  <c:v>-0.32583132768749801</c:v>
                </c:pt>
                <c:pt idx="14390" formatCode="General">
                  <c:v>-0.31495218962416799</c:v>
                </c:pt>
                <c:pt idx="14391" formatCode="General">
                  <c:v>-0.303899122590364</c:v>
                </c:pt>
                <c:pt idx="14392" formatCode="General">
                  <c:v>-0.29282261143848398</c:v>
                </c:pt>
                <c:pt idx="14393" formatCode="General">
                  <c:v>-0.28109075874540101</c:v>
                </c:pt>
                <c:pt idx="14394" formatCode="General">
                  <c:v>-0.26908916167705299</c:v>
                </c:pt>
                <c:pt idx="14395" formatCode="General">
                  <c:v>-0.25818897072000302</c:v>
                </c:pt>
                <c:pt idx="14396" formatCode="General">
                  <c:v>-0.24897633443683001</c:v>
                </c:pt>
                <c:pt idx="14397" formatCode="General">
                  <c:v>-0.240901469941284</c:v>
                </c:pt>
                <c:pt idx="14398" formatCode="General">
                  <c:v>-0.23402508230484301</c:v>
                </c:pt>
                <c:pt idx="14399" formatCode="General">
                  <c:v>-0.22921032100097699</c:v>
                </c:pt>
                <c:pt idx="14400" formatCode="General">
                  <c:v>-0.225573118529313</c:v>
                </c:pt>
                <c:pt idx="14401" formatCode="General">
                  <c:v>-0.220891568478185</c:v>
                </c:pt>
                <c:pt idx="14402" formatCode="General">
                  <c:v>-0.21488544951477101</c:v>
                </c:pt>
                <c:pt idx="14403" formatCode="General">
                  <c:v>-0.20875314459328601</c:v>
                </c:pt>
                <c:pt idx="14404" formatCode="General">
                  <c:v>-0.202643523416148</c:v>
                </c:pt>
                <c:pt idx="14405" formatCode="General">
                  <c:v>-0.195260263498964</c:v>
                </c:pt>
                <c:pt idx="14406" formatCode="General">
                  <c:v>-0.18593463731289001</c:v>
                </c:pt>
                <c:pt idx="14407" formatCode="General">
                  <c:v>-0.175179837713756</c:v>
                </c:pt>
                <c:pt idx="14408" formatCode="General">
                  <c:v>-0.163847667699105</c:v>
                </c:pt>
                <c:pt idx="14409" formatCode="General">
                  <c:v>-0.152349175126757</c:v>
                </c:pt>
                <c:pt idx="14410" formatCode="General">
                  <c:v>-0.14125627383592401</c:v>
                </c:pt>
                <c:pt idx="14411" formatCode="General">
                  <c:v>-0.13095441016149201</c:v>
                </c:pt>
                <c:pt idx="14412" formatCode="General">
                  <c:v>-0.12117586255717901</c:v>
                </c:pt>
                <c:pt idx="14413" formatCode="General">
                  <c:v>-0.112476064583729</c:v>
                </c:pt>
                <c:pt idx="14414" formatCode="General">
                  <c:v>-0.105472823223054</c:v>
                </c:pt>
                <c:pt idx="14415" formatCode="General">
                  <c:v>-0.100206563803716</c:v>
                </c:pt>
                <c:pt idx="14416" formatCode="General">
                  <c:v>-9.6221360973821807E-2</c:v>
                </c:pt>
                <c:pt idx="14417" formatCode="General">
                  <c:v>-9.2633195432998305E-2</c:v>
                </c:pt>
                <c:pt idx="14418" formatCode="General">
                  <c:v>-8.9201153171254793E-2</c:v>
                </c:pt>
                <c:pt idx="14419" formatCode="General">
                  <c:v>-8.6014131106182307E-2</c:v>
                </c:pt>
                <c:pt idx="14420" formatCode="General">
                  <c:v>-8.2601878928728695E-2</c:v>
                </c:pt>
                <c:pt idx="14421" formatCode="General">
                  <c:v>-7.8795916733039803E-2</c:v>
                </c:pt>
                <c:pt idx="14422" formatCode="General">
                  <c:v>-7.3392480786463002E-2</c:v>
                </c:pt>
                <c:pt idx="14423" formatCode="General">
                  <c:v>-6.5630336454552005E-2</c:v>
                </c:pt>
                <c:pt idx="14424" formatCode="General">
                  <c:v>-5.6844378563063201E-2</c:v>
                </c:pt>
                <c:pt idx="14425" formatCode="General">
                  <c:v>-4.7653756567931103E-2</c:v>
                </c:pt>
                <c:pt idx="14426" formatCode="General">
                  <c:v>-3.81613938875488E-2</c:v>
                </c:pt>
                <c:pt idx="14427" formatCode="General">
                  <c:v>-2.86517977982962E-2</c:v>
                </c:pt>
                <c:pt idx="14428" formatCode="General">
                  <c:v>-1.8742032355861901E-2</c:v>
                </c:pt>
                <c:pt idx="14429" formatCode="General">
                  <c:v>-7.5780132224232601E-3</c:v>
                </c:pt>
                <c:pt idx="14430" formatCode="General">
                  <c:v>4.2548735136783197E-3</c:v>
                </c:pt>
                <c:pt idx="14431" formatCode="General">
                  <c:v>1.6019111773200801E-2</c:v>
                </c:pt>
                <c:pt idx="14432" formatCode="General">
                  <c:v>2.7813892267015999E-2</c:v>
                </c:pt>
                <c:pt idx="14433" formatCode="General">
                  <c:v>3.8840768910458602E-2</c:v>
                </c:pt>
                <c:pt idx="14434" formatCode="General">
                  <c:v>4.9124673395069998E-2</c:v>
                </c:pt>
                <c:pt idx="14435" formatCode="General">
                  <c:v>6.0431141877409403E-2</c:v>
                </c:pt>
                <c:pt idx="14436" formatCode="General">
                  <c:v>7.2484785835007295E-2</c:v>
                </c:pt>
                <c:pt idx="14437" formatCode="General">
                  <c:v>8.2859732421458498E-2</c:v>
                </c:pt>
                <c:pt idx="14438" formatCode="General">
                  <c:v>9.0967725041339195E-2</c:v>
                </c:pt>
                <c:pt idx="14439" formatCode="General">
                  <c:v>9.7730288447830799E-2</c:v>
                </c:pt>
                <c:pt idx="14440" formatCode="General">
                  <c:v>0.10319609078425999</c:v>
                </c:pt>
                <c:pt idx="14441" formatCode="General">
                  <c:v>0.10683268455452501</c:v>
                </c:pt>
                <c:pt idx="14442" formatCode="General">
                  <c:v>0.108205643937222</c:v>
                </c:pt>
                <c:pt idx="14443" formatCode="General">
                  <c:v>0.10778214919620099</c:v>
                </c:pt>
                <c:pt idx="14444" formatCode="General">
                  <c:v>0.105876878560588</c:v>
                </c:pt>
                <c:pt idx="14445" formatCode="General">
                  <c:v>0.103322542557512</c:v>
                </c:pt>
                <c:pt idx="14446" formatCode="General">
                  <c:v>0.102521774204545</c:v>
                </c:pt>
                <c:pt idx="14447" formatCode="General">
                  <c:v>0.104442673663888</c:v>
                </c:pt>
                <c:pt idx="14448" formatCode="General">
                  <c:v>0.108907171056582</c:v>
                </c:pt>
                <c:pt idx="14449" formatCode="General">
                  <c:v>0.115157985332745</c:v>
                </c:pt>
                <c:pt idx="14450" formatCode="General">
                  <c:v>0.12287042649840201</c:v>
                </c:pt>
                <c:pt idx="14451" formatCode="General">
                  <c:v>0.13266032208033299</c:v>
                </c:pt>
                <c:pt idx="14452" formatCode="General">
                  <c:v>0.144771651966555</c:v>
                </c:pt>
                <c:pt idx="14453" formatCode="General">
                  <c:v>0.15916661978081001</c:v>
                </c:pt>
                <c:pt idx="14454" formatCode="General">
                  <c:v>0.17575991920755499</c:v>
                </c:pt>
                <c:pt idx="14455" formatCode="General">
                  <c:v>0.193585973575265</c:v>
                </c:pt>
                <c:pt idx="14456" formatCode="General">
                  <c:v>0.21238237510571301</c:v>
                </c:pt>
                <c:pt idx="14457" formatCode="General">
                  <c:v>0.23235776442910799</c:v>
                </c:pt>
                <c:pt idx="14458" formatCode="General">
                  <c:v>0.25270060814209899</c:v>
                </c:pt>
                <c:pt idx="14459" formatCode="General">
                  <c:v>0.27280458144814501</c:v>
                </c:pt>
                <c:pt idx="14460" formatCode="General">
                  <c:v>0.29169557160043802</c:v>
                </c:pt>
                <c:pt idx="14461" formatCode="General">
                  <c:v>0.30892693258258902</c:v>
                </c:pt>
                <c:pt idx="14462" formatCode="General">
                  <c:v>0.32461747715624201</c:v>
                </c:pt>
                <c:pt idx="14463" formatCode="General">
                  <c:v>0.338898754121844</c:v>
                </c:pt>
                <c:pt idx="14464" formatCode="General">
                  <c:v>0.35115500214762901</c:v>
                </c:pt>
                <c:pt idx="14465" formatCode="General">
                  <c:v>0.36057098875967503</c:v>
                </c:pt>
                <c:pt idx="14466" formatCode="General">
                  <c:v>0.36881587381761599</c:v>
                </c:pt>
                <c:pt idx="14467" formatCode="General">
                  <c:v>0.376889193075859</c:v>
                </c:pt>
                <c:pt idx="14468" formatCode="General">
                  <c:v>0.38407977162441798</c:v>
                </c:pt>
                <c:pt idx="14469" formatCode="General">
                  <c:v>0.39040578902678003</c:v>
                </c:pt>
                <c:pt idx="14470" formatCode="General">
                  <c:v>0.396667038240193</c:v>
                </c:pt>
                <c:pt idx="14471" formatCode="General">
                  <c:v>0.40325983305590701</c:v>
                </c:pt>
                <c:pt idx="14472" formatCode="General">
                  <c:v>0.40941947080031799</c:v>
                </c:pt>
                <c:pt idx="14473" formatCode="General">
                  <c:v>0.41417241825539503</c:v>
                </c:pt>
                <c:pt idx="14474" formatCode="General">
                  <c:v>0.41723605542208098</c:v>
                </c:pt>
                <c:pt idx="14475" formatCode="General">
                  <c:v>0.418990648140663</c:v>
                </c:pt>
                <c:pt idx="14476" formatCode="General">
                  <c:v>0.42035183471318099</c:v>
                </c:pt>
                <c:pt idx="14477" formatCode="General">
                  <c:v>0.42261514755433399</c:v>
                </c:pt>
                <c:pt idx="14478" formatCode="General">
                  <c:v>0.42695082421316499</c:v>
                </c:pt>
                <c:pt idx="14479" formatCode="General">
                  <c:v>0.43465355902761499</c:v>
                </c:pt>
                <c:pt idx="14480" formatCode="General">
                  <c:v>0.44530575856247701</c:v>
                </c:pt>
                <c:pt idx="14481" formatCode="General">
                  <c:v>0.45738172788666398</c:v>
                </c:pt>
                <c:pt idx="14482" formatCode="General">
                  <c:v>0.47080116800071597</c:v>
                </c:pt>
                <c:pt idx="14483" formatCode="General">
                  <c:v>0.48641761140770001</c:v>
                </c:pt>
                <c:pt idx="14484" formatCode="General">
                  <c:v>0.50531464704258</c:v>
                </c:pt>
                <c:pt idx="14485" formatCode="General">
                  <c:v>0.52715422995952199</c:v>
                </c:pt>
                <c:pt idx="14486" formatCode="General">
                  <c:v>0.55075491337389704</c:v>
                </c:pt>
                <c:pt idx="14487" formatCode="General">
                  <c:v>0.57511030059164903</c:v>
                </c:pt>
                <c:pt idx="14488" formatCode="General">
                  <c:v>0.59958721441752605</c:v>
                </c:pt>
                <c:pt idx="14489" formatCode="General">
                  <c:v>0.62362604085052598</c:v>
                </c:pt>
                <c:pt idx="14490" formatCode="General">
                  <c:v>0.64703998346103897</c:v>
                </c:pt>
                <c:pt idx="14491" formatCode="General">
                  <c:v>0.669019523013061</c:v>
                </c:pt>
                <c:pt idx="14492" formatCode="General">
                  <c:v>0.68713921782587095</c:v>
                </c:pt>
                <c:pt idx="14493" formatCode="General">
                  <c:v>0.70007140437530202</c:v>
                </c:pt>
                <c:pt idx="14494" formatCode="General">
                  <c:v>0.70707775031659104</c:v>
                </c:pt>
                <c:pt idx="14495" formatCode="General">
                  <c:v>0.70739986876545602</c:v>
                </c:pt>
                <c:pt idx="14496" formatCode="General">
                  <c:v>0.70187105388406201</c:v>
                </c:pt>
                <c:pt idx="14497" formatCode="General">
                  <c:v>0.69205667909317603</c:v>
                </c:pt>
                <c:pt idx="14498" formatCode="General">
                  <c:v>0.67893511488243496</c:v>
                </c:pt>
                <c:pt idx="14499" formatCode="General">
                  <c:v>0.66349814063482804</c:v>
                </c:pt>
                <c:pt idx="14500" formatCode="General">
                  <c:v>0.64660019017534598</c:v>
                </c:pt>
                <c:pt idx="14501" formatCode="General">
                  <c:v>0.62887887465179804</c:v>
                </c:pt>
                <c:pt idx="14502" formatCode="General">
                  <c:v>0.61147733241005497</c:v>
                </c:pt>
                <c:pt idx="14503" formatCode="General">
                  <c:v>0.59546213459665798</c:v>
                </c:pt>
                <c:pt idx="14504" formatCode="General">
                  <c:v>0.58140656524068901</c:v>
                </c:pt>
                <c:pt idx="14505" formatCode="General">
                  <c:v>0.56945404494400698</c:v>
                </c:pt>
                <c:pt idx="14506" formatCode="General">
                  <c:v>0.55896593453828303</c:v>
                </c:pt>
                <c:pt idx="14507" formatCode="General">
                  <c:v>0.54976166481244704</c:v>
                </c:pt>
                <c:pt idx="14508" formatCode="General">
                  <c:v>0.54217536645334297</c:v>
                </c:pt>
                <c:pt idx="14509" formatCode="General">
                  <c:v>0.53559658699519697</c:v>
                </c:pt>
                <c:pt idx="14510" formatCode="General">
                  <c:v>0.52949807018720096</c:v>
                </c:pt>
                <c:pt idx="14511" formatCode="General">
                  <c:v>0.52423675325609498</c:v>
                </c:pt>
                <c:pt idx="14512" formatCode="General">
                  <c:v>0.52013771866358005</c:v>
                </c:pt>
                <c:pt idx="14513" formatCode="General">
                  <c:v>0.51758351923925106</c:v>
                </c:pt>
                <c:pt idx="14514" formatCode="General">
                  <c:v>0.51695299222568403</c:v>
                </c:pt>
                <c:pt idx="14515" formatCode="General">
                  <c:v>0.51822092814283804</c:v>
                </c:pt>
                <c:pt idx="14516" formatCode="General">
                  <c:v>0.52151151787850802</c:v>
                </c:pt>
                <c:pt idx="14517" formatCode="General">
                  <c:v>0.52643157449359002</c:v>
                </c:pt>
                <c:pt idx="14518" formatCode="General">
                  <c:v>0.53236934425914795</c:v>
                </c:pt>
                <c:pt idx="14519" formatCode="General">
                  <c:v>0.53845029812429601</c:v>
                </c:pt>
                <c:pt idx="14520" formatCode="General">
                  <c:v>0.54418977856268302</c:v>
                </c:pt>
                <c:pt idx="14521" formatCode="General">
                  <c:v>0.54972967041128196</c:v>
                </c:pt>
                <c:pt idx="14522" formatCode="General">
                  <c:v>0.55407116913671095</c:v>
                </c:pt>
                <c:pt idx="14523" formatCode="General">
                  <c:v>0.555279496975424</c:v>
                </c:pt>
                <c:pt idx="14524" formatCode="General">
                  <c:v>0.55254794323117395</c:v>
                </c:pt>
                <c:pt idx="14525" formatCode="General">
                  <c:v>0.54637148918309097</c:v>
                </c:pt>
                <c:pt idx="14526" formatCode="General">
                  <c:v>0.53715911902407898</c:v>
                </c:pt>
                <c:pt idx="14527" formatCode="General">
                  <c:v>0.52477157666372798</c:v>
                </c:pt>
                <c:pt idx="14528" formatCode="General">
                  <c:v>0.50960486859588106</c:v>
                </c:pt>
                <c:pt idx="14529" formatCode="General">
                  <c:v>0.49267744027490601</c:v>
                </c:pt>
                <c:pt idx="14530" formatCode="General">
                  <c:v>0.474940658636966</c:v>
                </c:pt>
                <c:pt idx="14531" formatCode="General">
                  <c:v>0.45716125941049501</c:v>
                </c:pt>
                <c:pt idx="14532" formatCode="General">
                  <c:v>0.44029117970298998</c:v>
                </c:pt>
                <c:pt idx="14533" formatCode="General">
                  <c:v>0.42521895947023203</c:v>
                </c:pt>
                <c:pt idx="14534" formatCode="General">
                  <c:v>0.41121059941300803</c:v>
                </c:pt>
                <c:pt idx="14535" formatCode="General">
                  <c:v>0.39703925816681501</c:v>
                </c:pt>
                <c:pt idx="14536" formatCode="General">
                  <c:v>0.38294550061520399</c:v>
                </c:pt>
                <c:pt idx="14537" formatCode="General">
                  <c:v>0.36956586264164898</c:v>
                </c:pt>
                <c:pt idx="14538" formatCode="General">
                  <c:v>0.356743536167478</c:v>
                </c:pt>
                <c:pt idx="14539" formatCode="General">
                  <c:v>0.34388170449866601</c:v>
                </c:pt>
                <c:pt idx="14540" formatCode="General">
                  <c:v>0.33059419248508898</c:v>
                </c:pt>
                <c:pt idx="14541" formatCode="General">
                  <c:v>0.31678475326146699</c:v>
                </c:pt>
                <c:pt idx="14542" formatCode="General">
                  <c:v>0.30235510153192502</c:v>
                </c:pt>
                <c:pt idx="14543" formatCode="General">
                  <c:v>0.28746243021305401</c:v>
                </c:pt>
                <c:pt idx="14544" formatCode="General">
                  <c:v>0.27215672963989901</c:v>
                </c:pt>
                <c:pt idx="14545" formatCode="General">
                  <c:v>0.25620552414362502</c:v>
                </c:pt>
                <c:pt idx="14546" formatCode="General">
                  <c:v>0.239484086020085</c:v>
                </c:pt>
                <c:pt idx="14547" formatCode="General">
                  <c:v>0.221938741524632</c:v>
                </c:pt>
                <c:pt idx="14548" formatCode="General">
                  <c:v>0.204186240574423</c:v>
                </c:pt>
                <c:pt idx="14549" formatCode="General">
                  <c:v>0.18687988155579999</c:v>
                </c:pt>
                <c:pt idx="14550" formatCode="General">
                  <c:v>0.17014281099309</c:v>
                </c:pt>
                <c:pt idx="14551" formatCode="General">
                  <c:v>0.15425874217528901</c:v>
                </c:pt>
                <c:pt idx="14552" formatCode="General">
                  <c:v>0.138769255196385</c:v>
                </c:pt>
                <c:pt idx="14553" formatCode="General">
                  <c:v>0.122968082534927</c:v>
                </c:pt>
                <c:pt idx="14554" formatCode="General">
                  <c:v>0.106753716800382</c:v>
                </c:pt>
                <c:pt idx="14555" formatCode="General">
                  <c:v>8.9518869763200407E-2</c:v>
                </c:pt>
                <c:pt idx="14556" formatCode="General">
                  <c:v>7.0871875870211501E-2</c:v>
                </c:pt>
                <c:pt idx="14557" formatCode="General">
                  <c:v>5.24133758510524E-2</c:v>
                </c:pt>
                <c:pt idx="14558" formatCode="General">
                  <c:v>3.5404301752319602E-2</c:v>
                </c:pt>
                <c:pt idx="14559" formatCode="General">
                  <c:v>1.9242936933672999E-2</c:v>
                </c:pt>
                <c:pt idx="14560" formatCode="General">
                  <c:v>3.2131646506055201E-3</c:v>
                </c:pt>
                <c:pt idx="14561" formatCode="General">
                  <c:v>-1.2251727534655201E-2</c:v>
                </c:pt>
                <c:pt idx="14562" formatCode="General">
                  <c:v>-2.6756173387032501E-2</c:v>
                </c:pt>
                <c:pt idx="14563" formatCode="General">
                  <c:v>-4.0288268963450599E-2</c:v>
                </c:pt>
                <c:pt idx="14564" formatCode="General">
                  <c:v>-5.2357828984798599E-2</c:v>
                </c:pt>
                <c:pt idx="14565" formatCode="General">
                  <c:v>-6.3257590922124199E-2</c:v>
                </c:pt>
                <c:pt idx="14566" formatCode="General">
                  <c:v>-7.3469191162705103E-2</c:v>
                </c:pt>
                <c:pt idx="14567" formatCode="General">
                  <c:v>-8.3021370287792606E-2</c:v>
                </c:pt>
                <c:pt idx="14568" formatCode="General">
                  <c:v>-9.2563506211008797E-2</c:v>
                </c:pt>
                <c:pt idx="14569" formatCode="General">
                  <c:v>-0.102053962931606</c:v>
                </c:pt>
                <c:pt idx="14570" formatCode="General">
                  <c:v>-0.111826473977074</c:v>
                </c:pt>
                <c:pt idx="14571" formatCode="General">
                  <c:v>-0.12296476518675099</c:v>
                </c:pt>
                <c:pt idx="14572" formatCode="General">
                  <c:v>-0.13499265150936901</c:v>
                </c:pt>
                <c:pt idx="14573" formatCode="General">
                  <c:v>-0.146907833805939</c:v>
                </c:pt>
                <c:pt idx="14574" formatCode="General">
                  <c:v>-0.15812697489115099</c:v>
                </c:pt>
                <c:pt idx="14575" formatCode="General">
                  <c:v>-0.16795454383806199</c:v>
                </c:pt>
                <c:pt idx="14576" formatCode="General">
                  <c:v>-0.176050381305033</c:v>
                </c:pt>
                <c:pt idx="14577" formatCode="General">
                  <c:v>-0.182887639090895</c:v>
                </c:pt>
                <c:pt idx="14578" formatCode="General">
                  <c:v>-0.189762954429672</c:v>
                </c:pt>
                <c:pt idx="14579" formatCode="General">
                  <c:v>-0.197812586390814</c:v>
                </c:pt>
                <c:pt idx="14580" formatCode="General">
                  <c:v>-0.20686235357254401</c:v>
                </c:pt>
                <c:pt idx="14581" formatCode="General">
                  <c:v>-0.21592425869055301</c:v>
                </c:pt>
                <c:pt idx="14582" formatCode="General">
                  <c:v>-0.225403892454514</c:v>
                </c:pt>
                <c:pt idx="14583" formatCode="General">
                  <c:v>-0.23625637578801001</c:v>
                </c:pt>
                <c:pt idx="14584" formatCode="General">
                  <c:v>-0.24878061458477299</c:v>
                </c:pt>
                <c:pt idx="14585" formatCode="General">
                  <c:v>-0.263180238768217</c:v>
                </c:pt>
                <c:pt idx="14586" formatCode="General">
                  <c:v>-0.27869013680029697</c:v>
                </c:pt>
                <c:pt idx="14587" formatCode="General">
                  <c:v>-0.293989102093488</c:v>
                </c:pt>
                <c:pt idx="14588" formatCode="General">
                  <c:v>-0.30812799502395999</c:v>
                </c:pt>
                <c:pt idx="14589" formatCode="General">
                  <c:v>-0.32115956237236398</c:v>
                </c:pt>
                <c:pt idx="14590" formatCode="General">
                  <c:v>-0.332264585925928</c:v>
                </c:pt>
                <c:pt idx="14591" formatCode="General">
                  <c:v>-0.34179643685747102</c:v>
                </c:pt>
                <c:pt idx="14592" formatCode="General">
                  <c:v>-0.35052508096828799</c:v>
                </c:pt>
                <c:pt idx="14593" formatCode="General">
                  <c:v>-0.35818600323098598</c:v>
                </c:pt>
                <c:pt idx="14594" formatCode="General">
                  <c:v>-0.36543121935482498</c:v>
                </c:pt>
                <c:pt idx="14595" formatCode="General">
                  <c:v>-0.37246473349849402</c:v>
                </c:pt>
                <c:pt idx="14596" formatCode="General">
                  <c:v>-0.380575055433854</c:v>
                </c:pt>
                <c:pt idx="14597" formatCode="General">
                  <c:v>-0.38998976305606797</c:v>
                </c:pt>
                <c:pt idx="14598" formatCode="General">
                  <c:v>-0.400536424481993</c:v>
                </c:pt>
                <c:pt idx="14599" formatCode="General">
                  <c:v>-0.41226463983380801</c:v>
                </c:pt>
                <c:pt idx="14600" formatCode="General">
                  <c:v>-0.42409893514032299</c:v>
                </c:pt>
                <c:pt idx="14601" formatCode="General">
                  <c:v>-0.43526367891387702</c:v>
                </c:pt>
                <c:pt idx="14602" formatCode="General">
                  <c:v>-0.44483490349947102</c:v>
                </c:pt>
                <c:pt idx="14603" formatCode="General">
                  <c:v>-0.45330551062250801</c:v>
                </c:pt>
                <c:pt idx="14604" formatCode="General">
                  <c:v>-0.46086671198527801</c:v>
                </c:pt>
                <c:pt idx="14605" formatCode="General">
                  <c:v>-0.46664025169587198</c:v>
                </c:pt>
                <c:pt idx="14606" formatCode="General">
                  <c:v>-0.47082309363615898</c:v>
                </c:pt>
                <c:pt idx="14607" formatCode="General">
                  <c:v>-0.47367960124101199</c:v>
                </c:pt>
                <c:pt idx="14608" formatCode="General">
                  <c:v>-0.47439328551584398</c:v>
                </c:pt>
                <c:pt idx="14609" formatCode="General">
                  <c:v>-0.47254152728654297</c:v>
                </c:pt>
                <c:pt idx="14610" formatCode="General">
                  <c:v>-0.46830584636035599</c:v>
                </c:pt>
                <c:pt idx="14611" formatCode="General">
                  <c:v>-0.46109566728178603</c:v>
                </c:pt>
                <c:pt idx="14612" formatCode="General">
                  <c:v>-0.45200567618869197</c:v>
                </c:pt>
                <c:pt idx="14613" formatCode="General">
                  <c:v>-0.44315890188183499</c:v>
                </c:pt>
                <c:pt idx="14614" formatCode="General">
                  <c:v>-0.43481263670440501</c:v>
                </c:pt>
                <c:pt idx="14615" formatCode="General">
                  <c:v>-0.42702151255018</c:v>
                </c:pt>
                <c:pt idx="14616" formatCode="General">
                  <c:v>-0.42033353397095502</c:v>
                </c:pt>
                <c:pt idx="14617" formatCode="General">
                  <c:v>-0.416078476445501</c:v>
                </c:pt>
                <c:pt idx="14618" formatCode="General">
                  <c:v>-0.41534515227123497</c:v>
                </c:pt>
                <c:pt idx="14619" formatCode="General">
                  <c:v>-0.41762792487655398</c:v>
                </c:pt>
                <c:pt idx="14620" formatCode="General">
                  <c:v>-0.42279516921254201</c:v>
                </c:pt>
                <c:pt idx="14621" formatCode="General">
                  <c:v>-0.431433738908231</c:v>
                </c:pt>
                <c:pt idx="14622" formatCode="General">
                  <c:v>-0.44416743560308702</c:v>
                </c:pt>
                <c:pt idx="14623" formatCode="General">
                  <c:v>-0.46087225163877998</c:v>
                </c:pt>
                <c:pt idx="14624" formatCode="General">
                  <c:v>-0.47994641436339303</c:v>
                </c:pt>
                <c:pt idx="14625" formatCode="General">
                  <c:v>-0.50035021516613398</c:v>
                </c:pt>
                <c:pt idx="14626" formatCode="General">
                  <c:v>-0.52141013621034105</c:v>
                </c:pt>
                <c:pt idx="14627" formatCode="General">
                  <c:v>-0.54190617505015504</c:v>
                </c:pt>
                <c:pt idx="14628" formatCode="General">
                  <c:v>-0.56059805358857395</c:v>
                </c:pt>
                <c:pt idx="14629" formatCode="General">
                  <c:v>-0.57679750028715504</c:v>
                </c:pt>
                <c:pt idx="14630" formatCode="General">
                  <c:v>-0.59022170123218898</c:v>
                </c:pt>
                <c:pt idx="14631" formatCode="General">
                  <c:v>-0.60043363005850603</c:v>
                </c:pt>
                <c:pt idx="14632" formatCode="General">
                  <c:v>-0.60817799517625704</c:v>
                </c:pt>
                <c:pt idx="14633" formatCode="General">
                  <c:v>-0.61441478614415601</c:v>
                </c:pt>
                <c:pt idx="14634" formatCode="General">
                  <c:v>-0.61879141750900202</c:v>
                </c:pt>
                <c:pt idx="14635" formatCode="General">
                  <c:v>-0.62176543220144498</c:v>
                </c:pt>
                <c:pt idx="14636" formatCode="General">
                  <c:v>-0.62302229678827903</c:v>
                </c:pt>
                <c:pt idx="14637" formatCode="General">
                  <c:v>-0.62112255670106598</c:v>
                </c:pt>
                <c:pt idx="14638" formatCode="General">
                  <c:v>-0.61648429635943802</c:v>
                </c:pt>
                <c:pt idx="14639" formatCode="General">
                  <c:v>-0.60931673530137498</c:v>
                </c:pt>
                <c:pt idx="14640" formatCode="General">
                  <c:v>-0.60010370816951297</c:v>
                </c:pt>
                <c:pt idx="14641" formatCode="General">
                  <c:v>-0.58999365034878903</c:v>
                </c:pt>
                <c:pt idx="14642" formatCode="General">
                  <c:v>-0.57931365948193703</c:v>
                </c:pt>
                <c:pt idx="14643" formatCode="General">
                  <c:v>-0.56780460964944801</c:v>
                </c:pt>
                <c:pt idx="14644" formatCode="General">
                  <c:v>-0.55585104949101505</c:v>
                </c:pt>
                <c:pt idx="14645" formatCode="General">
                  <c:v>-0.54439749438053697</c:v>
                </c:pt>
                <c:pt idx="14646" formatCode="General">
                  <c:v>-0.53351369672002402</c:v>
                </c:pt>
                <c:pt idx="14647" formatCode="General">
                  <c:v>-0.52357389806475996</c:v>
                </c:pt>
                <c:pt idx="14648" formatCode="General">
                  <c:v>-0.51554795781107499</c:v>
                </c:pt>
                <c:pt idx="14649" formatCode="General">
                  <c:v>-0.50916412940328604</c:v>
                </c:pt>
                <c:pt idx="14650" formatCode="General">
                  <c:v>-0.503675260672512</c:v>
                </c:pt>
                <c:pt idx="14651" formatCode="General">
                  <c:v>-0.49845440017546699</c:v>
                </c:pt>
                <c:pt idx="14652" formatCode="General">
                  <c:v>-0.49377587815813301</c:v>
                </c:pt>
                <c:pt idx="14653" formatCode="General">
                  <c:v>-0.49060388189257997</c:v>
                </c:pt>
                <c:pt idx="14654" formatCode="General">
                  <c:v>-0.48909085835288701</c:v>
                </c:pt>
                <c:pt idx="14655" formatCode="General">
                  <c:v>-0.48843990496310002</c:v>
                </c:pt>
                <c:pt idx="14656" formatCode="General">
                  <c:v>-0.488209076016419</c:v>
                </c:pt>
                <c:pt idx="14657" formatCode="General">
                  <c:v>-0.48890617132602698</c:v>
                </c:pt>
                <c:pt idx="14658" formatCode="General">
                  <c:v>-0.48999869493794701</c:v>
                </c:pt>
                <c:pt idx="14659" formatCode="General">
                  <c:v>-0.49079294461094602</c:v>
                </c:pt>
                <c:pt idx="14660" formatCode="General">
                  <c:v>-0.49098800598439502</c:v>
                </c:pt>
                <c:pt idx="14661" formatCode="General">
                  <c:v>-0.48977601544898097</c:v>
                </c:pt>
                <c:pt idx="14662" formatCode="General">
                  <c:v>-0.48610243200046899</c:v>
                </c:pt>
                <c:pt idx="14663" formatCode="General">
                  <c:v>-0.479339809204608</c:v>
                </c:pt>
                <c:pt idx="14664" formatCode="General">
                  <c:v>-0.469955441183596</c:v>
                </c:pt>
                <c:pt idx="14665" formatCode="General">
                  <c:v>-0.45752692674457601</c:v>
                </c:pt>
                <c:pt idx="14666" formatCode="General">
                  <c:v>-0.44156478539414901</c:v>
                </c:pt>
                <c:pt idx="14667" formatCode="General">
                  <c:v>-0.423306073572213</c:v>
                </c:pt>
                <c:pt idx="14668" formatCode="General">
                  <c:v>-0.40438535659126801</c:v>
                </c:pt>
                <c:pt idx="14669" formatCode="General">
                  <c:v>-0.386421868150023</c:v>
                </c:pt>
                <c:pt idx="14670" formatCode="General">
                  <c:v>-0.36976036879546098</c:v>
                </c:pt>
                <c:pt idx="14671" formatCode="General">
                  <c:v>-0.35337997301829799</c:v>
                </c:pt>
                <c:pt idx="14672" formatCode="General">
                  <c:v>-0.33747223236472301</c:v>
                </c:pt>
                <c:pt idx="14673" formatCode="General">
                  <c:v>-0.32335250929408899</c:v>
                </c:pt>
                <c:pt idx="14674" formatCode="General">
                  <c:v>-0.31165404942640901</c:v>
                </c:pt>
                <c:pt idx="14675" formatCode="General">
                  <c:v>-0.30192804192594402</c:v>
                </c:pt>
                <c:pt idx="14676" formatCode="General">
                  <c:v>-0.29239065541944598</c:v>
                </c:pt>
                <c:pt idx="14677" formatCode="General">
                  <c:v>-0.282901326002028</c:v>
                </c:pt>
                <c:pt idx="14678" formatCode="General">
                  <c:v>-0.27465696161026998</c:v>
                </c:pt>
                <c:pt idx="14679" formatCode="General">
                  <c:v>-0.267466601791637</c:v>
                </c:pt>
                <c:pt idx="14680" formatCode="General">
                  <c:v>-0.26135747104627899</c:v>
                </c:pt>
                <c:pt idx="14681" formatCode="General">
                  <c:v>-0.25677701347176501</c:v>
                </c:pt>
                <c:pt idx="14682" formatCode="General">
                  <c:v>-0.25429603199805401</c:v>
                </c:pt>
                <c:pt idx="14683" formatCode="General">
                  <c:v>-0.25438776517827899</c:v>
                </c:pt>
                <c:pt idx="14684" formatCode="General">
                  <c:v>-0.25630481456317</c:v>
                </c:pt>
                <c:pt idx="14685" formatCode="General">
                  <c:v>-0.25945727662745199</c:v>
                </c:pt>
                <c:pt idx="14686" formatCode="General">
                  <c:v>-0.26374571093115501</c:v>
                </c:pt>
                <c:pt idx="14687" formatCode="General">
                  <c:v>-0.26819474240494601</c:v>
                </c:pt>
                <c:pt idx="14688" formatCode="General">
                  <c:v>-0.27152061608584499</c:v>
                </c:pt>
                <c:pt idx="14689" formatCode="General">
                  <c:v>-0.27332495391618</c:v>
                </c:pt>
                <c:pt idx="14690" formatCode="General">
                  <c:v>-0.273869203511793</c:v>
                </c:pt>
                <c:pt idx="14691" formatCode="General">
                  <c:v>-0.273610763649769</c:v>
                </c:pt>
                <c:pt idx="14692" formatCode="General">
                  <c:v>-0.27298033709946801</c:v>
                </c:pt>
                <c:pt idx="14693" formatCode="General">
                  <c:v>-0.271496803713493</c:v>
                </c:pt>
                <c:pt idx="14694" formatCode="General">
                  <c:v>-0.26872116016911701</c:v>
                </c:pt>
                <c:pt idx="14695" formatCode="General">
                  <c:v>-0.26442281510041199</c:v>
                </c:pt>
                <c:pt idx="14696" formatCode="General">
                  <c:v>-0.25761972032988101</c:v>
                </c:pt>
                <c:pt idx="14697" formatCode="General">
                  <c:v>-0.24823948722912001</c:v>
                </c:pt>
                <c:pt idx="14698" formatCode="General">
                  <c:v>-0.23722371860969499</c:v>
                </c:pt>
                <c:pt idx="14699" formatCode="General">
                  <c:v>-0.22577518598573401</c:v>
                </c:pt>
                <c:pt idx="14700" formatCode="General">
                  <c:v>-0.21418322644291199</c:v>
                </c:pt>
                <c:pt idx="14701" formatCode="General">
                  <c:v>-0.202994313790472</c:v>
                </c:pt>
                <c:pt idx="14702" formatCode="General">
                  <c:v>-0.193841109196523</c:v>
                </c:pt>
                <c:pt idx="14703" formatCode="General">
                  <c:v>-0.18686405452966501</c:v>
                </c:pt>
                <c:pt idx="14704" formatCode="General">
                  <c:v>-0.18161807606667801</c:v>
                </c:pt>
                <c:pt idx="14705" formatCode="General">
                  <c:v>-0.177238237750348</c:v>
                </c:pt>
                <c:pt idx="14706" formatCode="General">
                  <c:v>-0.17290972788442399</c:v>
                </c:pt>
                <c:pt idx="14707" formatCode="General">
                  <c:v>-0.16829069831569801</c:v>
                </c:pt>
                <c:pt idx="14708" formatCode="General">
                  <c:v>-0.16256728090384201</c:v>
                </c:pt>
                <c:pt idx="14709" formatCode="General">
                  <c:v>-0.15605271879264401</c:v>
                </c:pt>
                <c:pt idx="14710" formatCode="General">
                  <c:v>-0.14928825733839399</c:v>
                </c:pt>
                <c:pt idx="14711" formatCode="General">
                  <c:v>-0.14162631044044799</c:v>
                </c:pt>
                <c:pt idx="14712" formatCode="General">
                  <c:v>-0.13310512074561101</c:v>
                </c:pt>
                <c:pt idx="14713" formatCode="General">
                  <c:v>-0.123674306005169</c:v>
                </c:pt>
                <c:pt idx="14714" formatCode="General">
                  <c:v>-0.112442488320991</c:v>
                </c:pt>
                <c:pt idx="14715" formatCode="General">
                  <c:v>-9.9060251496618706E-2</c:v>
                </c:pt>
                <c:pt idx="14716" formatCode="General">
                  <c:v>-8.3135241477328703E-2</c:v>
                </c:pt>
                <c:pt idx="14717" formatCode="General">
                  <c:v>-6.3958649758066199E-2</c:v>
                </c:pt>
                <c:pt idx="14718" formatCode="General">
                  <c:v>-4.1786038999863898E-2</c:v>
                </c:pt>
                <c:pt idx="14719" formatCode="General">
                  <c:v>-1.79455371738775E-2</c:v>
                </c:pt>
                <c:pt idx="14720" formatCode="General">
                  <c:v>7.3314645907664204E-3</c:v>
                </c:pt>
                <c:pt idx="14721" formatCode="General">
                  <c:v>3.4489459360694898E-2</c:v>
                </c:pt>
                <c:pt idx="14722" formatCode="General">
                  <c:v>6.2767983242867503E-2</c:v>
                </c:pt>
                <c:pt idx="14723" formatCode="General">
                  <c:v>9.1374540637191096E-2</c:v>
                </c:pt>
                <c:pt idx="14724" formatCode="General">
                  <c:v>0.119187649133025</c:v>
                </c:pt>
                <c:pt idx="14725" formatCode="General">
                  <c:v>0.144459307939486</c:v>
                </c:pt>
                <c:pt idx="14726" formatCode="General">
                  <c:v>0.166932488717871</c:v>
                </c:pt>
                <c:pt idx="14727" formatCode="General">
                  <c:v>0.1877266591616</c:v>
                </c:pt>
                <c:pt idx="14728" formatCode="General">
                  <c:v>0.20738394245337799</c:v>
                </c:pt>
                <c:pt idx="14729" formatCode="General">
                  <c:v>0.22562654690119799</c:v>
                </c:pt>
                <c:pt idx="14730" formatCode="General">
                  <c:v>0.24219441857070101</c:v>
                </c:pt>
                <c:pt idx="14731" formatCode="General">
                  <c:v>0.25706701035842</c:v>
                </c:pt>
                <c:pt idx="14732" formatCode="General">
                  <c:v>0.27032038902251498</c:v>
                </c:pt>
                <c:pt idx="14733" formatCode="General">
                  <c:v>0.28154989515663498</c:v>
                </c:pt>
                <c:pt idx="14734" formatCode="General">
                  <c:v>0.29091403700879798</c:v>
                </c:pt>
                <c:pt idx="14735" formatCode="General">
                  <c:v>0.29924259221194999</c:v>
                </c:pt>
                <c:pt idx="14736" formatCode="General">
                  <c:v>0.30692241458693598</c:v>
                </c:pt>
                <c:pt idx="14737" formatCode="General">
                  <c:v>0.31431247671554202</c:v>
                </c:pt>
                <c:pt idx="14738" formatCode="General">
                  <c:v>0.32203747013913497</c:v>
                </c:pt>
                <c:pt idx="14739" formatCode="General">
                  <c:v>0.32991755091285502</c:v>
                </c:pt>
                <c:pt idx="14740" formatCode="General">
                  <c:v>0.33699755854695801</c:v>
                </c:pt>
                <c:pt idx="14741" formatCode="General">
                  <c:v>0.34253376577478201</c:v>
                </c:pt>
                <c:pt idx="14742" formatCode="General">
                  <c:v>0.34681767704102801</c:v>
                </c:pt>
                <c:pt idx="14743" formatCode="General">
                  <c:v>0.350504452281026</c:v>
                </c:pt>
                <c:pt idx="14744" formatCode="General">
                  <c:v>0.35415688872156098</c:v>
                </c:pt>
                <c:pt idx="14745" formatCode="General">
                  <c:v>0.35799824304806799</c:v>
                </c:pt>
                <c:pt idx="14746" formatCode="General">
                  <c:v>0.36161851337773698</c:v>
                </c:pt>
                <c:pt idx="14747" formatCode="General">
                  <c:v>0.36560955201200501</c:v>
                </c:pt>
                <c:pt idx="14748" formatCode="General">
                  <c:v>0.37113872805025599</c:v>
                </c:pt>
                <c:pt idx="14749" formatCode="General">
                  <c:v>0.378159944739412</c:v>
                </c:pt>
                <c:pt idx="14750" formatCode="General">
                  <c:v>0.38609430886094698</c:v>
                </c:pt>
                <c:pt idx="14751" formatCode="General">
                  <c:v>0.39506807830086199</c:v>
                </c:pt>
                <c:pt idx="14752" formatCode="General">
                  <c:v>0.40491988043694299</c:v>
                </c:pt>
                <c:pt idx="14753" formatCode="General">
                  <c:v>0.41551869641451</c:v>
                </c:pt>
                <c:pt idx="14754" formatCode="General">
                  <c:v>0.42576758721490998</c:v>
                </c:pt>
                <c:pt idx="14755" formatCode="General">
                  <c:v>0.43421231916980502</c:v>
                </c:pt>
                <c:pt idx="14756" formatCode="General">
                  <c:v>0.440542049562681</c:v>
                </c:pt>
                <c:pt idx="14757" formatCode="General">
                  <c:v>0.44569675035515499</c:v>
                </c:pt>
                <c:pt idx="14758" formatCode="General">
                  <c:v>0.45097711820833902</c:v>
                </c:pt>
                <c:pt idx="14759" formatCode="General">
                  <c:v>0.45658764243774702</c:v>
                </c:pt>
                <c:pt idx="14760" formatCode="General">
                  <c:v>0.46261072972727002</c:v>
                </c:pt>
                <c:pt idx="14761" formatCode="General">
                  <c:v>0.46828551872517599</c:v>
                </c:pt>
                <c:pt idx="14762" formatCode="General">
                  <c:v>0.47313690078651199</c:v>
                </c:pt>
                <c:pt idx="14763" formatCode="General">
                  <c:v>0.47790649316844203</c:v>
                </c:pt>
                <c:pt idx="14764" formatCode="General">
                  <c:v>0.48307992124324001</c:v>
                </c:pt>
                <c:pt idx="14765" formatCode="General">
                  <c:v>0.49018267142845001</c:v>
                </c:pt>
                <c:pt idx="14766" formatCode="General">
                  <c:v>0.50084988450176704</c:v>
                </c:pt>
                <c:pt idx="14767" formatCode="General">
                  <c:v>0.51399855928290805</c:v>
                </c:pt>
                <c:pt idx="14768" formatCode="General">
                  <c:v>0.52846930999784703</c:v>
                </c:pt>
                <c:pt idx="14769" formatCode="General">
                  <c:v>0.54421959430161704</c:v>
                </c:pt>
                <c:pt idx="14770" formatCode="General">
                  <c:v>0.56061790739008599</c:v>
                </c:pt>
                <c:pt idx="14771" formatCode="General">
                  <c:v>0.57715451393816497</c:v>
                </c:pt>
                <c:pt idx="14772" formatCode="General">
                  <c:v>0.59326768810120301</c:v>
                </c:pt>
                <c:pt idx="14773" formatCode="General">
                  <c:v>0.60890903434671395</c:v>
                </c:pt>
                <c:pt idx="14774" formatCode="General">
                  <c:v>0.62352522462587801</c:v>
                </c:pt>
                <c:pt idx="14775" formatCode="General">
                  <c:v>0.63534839030004597</c:v>
                </c:pt>
                <c:pt idx="14776" formatCode="General">
                  <c:v>0.64415555316601802</c:v>
                </c:pt>
                <c:pt idx="14777" formatCode="General">
                  <c:v>0.65115565821556298</c:v>
                </c:pt>
                <c:pt idx="14778" formatCode="General">
                  <c:v>0.65623398764950802</c:v>
                </c:pt>
                <c:pt idx="14779" formatCode="General">
                  <c:v>0.65868074169745805</c:v>
                </c:pt>
                <c:pt idx="14780" formatCode="General">
                  <c:v>0.65887868227437796</c:v>
                </c:pt>
                <c:pt idx="14781" formatCode="General">
                  <c:v>0.65722980278608201</c:v>
                </c:pt>
                <c:pt idx="14782" formatCode="General">
                  <c:v>0.65405417357884998</c:v>
                </c:pt>
                <c:pt idx="14783" formatCode="General">
                  <c:v>0.65024796140833696</c:v>
                </c:pt>
                <c:pt idx="14784" formatCode="General">
                  <c:v>0.64667492744080002</c:v>
                </c:pt>
                <c:pt idx="14785" formatCode="General">
                  <c:v>0.64414511158430399</c:v>
                </c:pt>
                <c:pt idx="14786" formatCode="General">
                  <c:v>0.64376116633338498</c:v>
                </c:pt>
                <c:pt idx="14787" formatCode="General">
                  <c:v>0.64545843869244501</c:v>
                </c:pt>
                <c:pt idx="14788" formatCode="General">
                  <c:v>0.64762038201649497</c:v>
                </c:pt>
                <c:pt idx="14789" formatCode="General">
                  <c:v>0.64982305885302005</c:v>
                </c:pt>
                <c:pt idx="14790" formatCode="General">
                  <c:v>0.65205000908685395</c:v>
                </c:pt>
                <c:pt idx="14791" formatCode="General">
                  <c:v>0.65311269109373604</c:v>
                </c:pt>
                <c:pt idx="14792" formatCode="General">
                  <c:v>0.65319753984320605</c:v>
                </c:pt>
                <c:pt idx="14793" formatCode="General">
                  <c:v>0.65397823881673101</c:v>
                </c:pt>
                <c:pt idx="14794" formatCode="General">
                  <c:v>0.65540663838387003</c:v>
                </c:pt>
                <c:pt idx="14795" formatCode="General">
                  <c:v>0.65646191261057496</c:v>
                </c:pt>
                <c:pt idx="14796" formatCode="General">
                  <c:v>0.656539959610285</c:v>
                </c:pt>
                <c:pt idx="14797" formatCode="General">
                  <c:v>0.65505617769083602</c:v>
                </c:pt>
                <c:pt idx="14798" formatCode="General">
                  <c:v>0.65207232786707803</c:v>
                </c:pt>
                <c:pt idx="14799" formatCode="General">
                  <c:v>0.64827508893791097</c:v>
                </c:pt>
                <c:pt idx="14800" formatCode="General">
                  <c:v>0.64442878229331901</c:v>
                </c:pt>
                <c:pt idx="14801" formatCode="General">
                  <c:v>0.64093806024371702</c:v>
                </c:pt>
                <c:pt idx="14802" formatCode="General">
                  <c:v>0.63716966890337501</c:v>
                </c:pt>
                <c:pt idx="14803" formatCode="General">
                  <c:v>0.63229623242619803</c:v>
                </c:pt>
                <c:pt idx="14804" formatCode="General">
                  <c:v>0.62685303176121399</c:v>
                </c:pt>
                <c:pt idx="14805" formatCode="General">
                  <c:v>0.62148483894222395</c:v>
                </c:pt>
                <c:pt idx="14806" formatCode="General">
                  <c:v>0.61614739614301595</c:v>
                </c:pt>
                <c:pt idx="14807" formatCode="General">
                  <c:v>0.61111944270837404</c:v>
                </c:pt>
                <c:pt idx="14808" formatCode="General">
                  <c:v>0.60617433758521999</c:v>
                </c:pt>
                <c:pt idx="14809" formatCode="General">
                  <c:v>0.600972135606475</c:v>
                </c:pt>
                <c:pt idx="14810" formatCode="General">
                  <c:v>0.59602114752688196</c:v>
                </c:pt>
                <c:pt idx="14811" formatCode="General">
                  <c:v>0.59231473760940401</c:v>
                </c:pt>
                <c:pt idx="14812" formatCode="General">
                  <c:v>0.59043601876526097</c:v>
                </c:pt>
                <c:pt idx="14813" formatCode="General">
                  <c:v>0.58923963378308997</c:v>
                </c:pt>
                <c:pt idx="14814" formatCode="General">
                  <c:v>0.58843574249028796</c:v>
                </c:pt>
                <c:pt idx="14815" formatCode="General">
                  <c:v>0.58835205547812996</c:v>
                </c:pt>
                <c:pt idx="14816" formatCode="General">
                  <c:v>0.58824787695490999</c:v>
                </c:pt>
                <c:pt idx="14817" formatCode="General">
                  <c:v>0.58732078908062202</c:v>
                </c:pt>
                <c:pt idx="14818" formatCode="General">
                  <c:v>0.58588207566105499</c:v>
                </c:pt>
                <c:pt idx="14819" formatCode="General">
                  <c:v>0.58428539812850699</c:v>
                </c:pt>
                <c:pt idx="14820" formatCode="General">
                  <c:v>0.58079491869518596</c:v>
                </c:pt>
                <c:pt idx="14821" formatCode="General">
                  <c:v>0.57416756835349902</c:v>
                </c:pt>
                <c:pt idx="14822" formatCode="General">
                  <c:v>0.56436528018135601</c:v>
                </c:pt>
                <c:pt idx="14823" formatCode="General">
                  <c:v>0.55146619658695994</c:v>
                </c:pt>
                <c:pt idx="14824" formatCode="General">
                  <c:v>0.53658710992257197</c:v>
                </c:pt>
                <c:pt idx="14825" formatCode="General">
                  <c:v>0.52162563942350104</c:v>
                </c:pt>
                <c:pt idx="14826" formatCode="General">
                  <c:v>0.50722187901351901</c:v>
                </c:pt>
                <c:pt idx="14827" formatCode="General">
                  <c:v>0.49344648007272202</c:v>
                </c:pt>
                <c:pt idx="14828" formatCode="General">
                  <c:v>0.48134020733736199</c:v>
                </c:pt>
                <c:pt idx="14829" formatCode="General">
                  <c:v>0.47138510923882099</c:v>
                </c:pt>
                <c:pt idx="14830" formatCode="General">
                  <c:v>0.46306634256301699</c:v>
                </c:pt>
                <c:pt idx="14831" formatCode="General">
                  <c:v>0.455651577452788</c:v>
                </c:pt>
                <c:pt idx="14832" formatCode="General">
                  <c:v>0.44817349287675901</c:v>
                </c:pt>
                <c:pt idx="14833" formatCode="General">
                  <c:v>0.43985279386256498</c:v>
                </c:pt>
                <c:pt idx="14834" formatCode="General">
                  <c:v>0.43107425603136501</c:v>
                </c:pt>
                <c:pt idx="14835" formatCode="General">
                  <c:v>0.42291951653791499</c:v>
                </c:pt>
                <c:pt idx="14836" formatCode="General">
                  <c:v>0.41536360730751398</c:v>
                </c:pt>
                <c:pt idx="14837" formatCode="General">
                  <c:v>0.40751973613404202</c:v>
                </c:pt>
                <c:pt idx="14838" formatCode="General">
                  <c:v>0.40009658601425602</c:v>
                </c:pt>
                <c:pt idx="14839" formatCode="General">
                  <c:v>0.394947187623228</c:v>
                </c:pt>
                <c:pt idx="14840" formatCode="General">
                  <c:v>0.39176120211843501</c:v>
                </c:pt>
                <c:pt idx="14841" formatCode="General">
                  <c:v>0.38831337450375503</c:v>
                </c:pt>
                <c:pt idx="14842" formatCode="General">
                  <c:v>0.38415485001444999</c:v>
                </c:pt>
                <c:pt idx="14843" formatCode="General">
                  <c:v>0.37924904350918698</c:v>
                </c:pt>
                <c:pt idx="14844" formatCode="General">
                  <c:v>0.37305594990708701</c:v>
                </c:pt>
                <c:pt idx="14845" formatCode="General">
                  <c:v>0.366165953134375</c:v>
                </c:pt>
                <c:pt idx="14846" formatCode="General">
                  <c:v>0.35941139396321897</c:v>
                </c:pt>
                <c:pt idx="14847" formatCode="General">
                  <c:v>0.35307570202238397</c:v>
                </c:pt>
                <c:pt idx="14848" formatCode="General">
                  <c:v>0.34698914601684899</c:v>
                </c:pt>
                <c:pt idx="14849" formatCode="General">
                  <c:v>0.34024607982487598</c:v>
                </c:pt>
                <c:pt idx="14850" formatCode="General">
                  <c:v>0.33257824221417598</c:v>
                </c:pt>
                <c:pt idx="14851" formatCode="General">
                  <c:v>0.32499739073977202</c:v>
                </c:pt>
                <c:pt idx="14852" formatCode="General">
                  <c:v>0.31754877468647902</c:v>
                </c:pt>
                <c:pt idx="14853" formatCode="General">
                  <c:v>0.30934387714883799</c:v>
                </c:pt>
                <c:pt idx="14854" formatCode="General">
                  <c:v>0.300481853121215</c:v>
                </c:pt>
                <c:pt idx="14855" formatCode="General">
                  <c:v>0.29156365520665201</c:v>
                </c:pt>
                <c:pt idx="14856" formatCode="General">
                  <c:v>0.28234122480460799</c:v>
                </c:pt>
                <c:pt idx="14857" formatCode="General">
                  <c:v>0.27302509426042998</c:v>
                </c:pt>
                <c:pt idx="14858" formatCode="General">
                  <c:v>0.26334234571470799</c:v>
                </c:pt>
                <c:pt idx="14859" formatCode="General">
                  <c:v>0.25255125177760701</c:v>
                </c:pt>
                <c:pt idx="14860" formatCode="General">
                  <c:v>0.24072043437662699</c:v>
                </c:pt>
                <c:pt idx="14861" formatCode="General">
                  <c:v>0.22695614587107099</c:v>
                </c:pt>
                <c:pt idx="14862" formatCode="General">
                  <c:v>0.21080603798245201</c:v>
                </c:pt>
                <c:pt idx="14863" formatCode="General">
                  <c:v>0.192984680466293</c:v>
                </c:pt>
                <c:pt idx="14864" formatCode="General">
                  <c:v>0.17442299479996901</c:v>
                </c:pt>
                <c:pt idx="14865" formatCode="General">
                  <c:v>0.15582093001112399</c:v>
                </c:pt>
                <c:pt idx="14866" formatCode="General">
                  <c:v>0.13729025642883499</c:v>
                </c:pt>
                <c:pt idx="14867" formatCode="General">
                  <c:v>0.119477999692864</c:v>
                </c:pt>
                <c:pt idx="14868" formatCode="General">
                  <c:v>0.10380552566196299</c:v>
                </c:pt>
                <c:pt idx="14869" formatCode="General">
                  <c:v>9.1076760546851807E-2</c:v>
                </c:pt>
                <c:pt idx="14870" formatCode="General">
                  <c:v>8.1808607010345993E-2</c:v>
                </c:pt>
                <c:pt idx="14871" formatCode="General">
                  <c:v>7.6136325517632594E-2</c:v>
                </c:pt>
                <c:pt idx="14872" formatCode="General">
                  <c:v>7.3083530556663195E-2</c:v>
                </c:pt>
                <c:pt idx="14873" formatCode="General">
                  <c:v>7.1675137500610706E-2</c:v>
                </c:pt>
                <c:pt idx="14874" formatCode="General">
                  <c:v>7.1677187031951597E-2</c:v>
                </c:pt>
                <c:pt idx="14875" formatCode="General">
                  <c:v>7.3326323802305401E-2</c:v>
                </c:pt>
                <c:pt idx="14876" formatCode="General">
                  <c:v>7.6691504814271699E-2</c:v>
                </c:pt>
                <c:pt idx="14877" formatCode="General">
                  <c:v>8.0385251492244403E-2</c:v>
                </c:pt>
                <c:pt idx="14878" formatCode="General">
                  <c:v>8.2074619957128503E-2</c:v>
                </c:pt>
                <c:pt idx="14879" formatCode="General">
                  <c:v>8.1277384594115598E-2</c:v>
                </c:pt>
                <c:pt idx="14880" formatCode="General">
                  <c:v>7.8787190447054303E-2</c:v>
                </c:pt>
                <c:pt idx="14881" formatCode="General">
                  <c:v>7.5256730333740293E-2</c:v>
                </c:pt>
                <c:pt idx="14882" formatCode="General">
                  <c:v>7.0151727562604405E-2</c:v>
                </c:pt>
                <c:pt idx="14883" formatCode="General">
                  <c:v>6.2252682617437403E-2</c:v>
                </c:pt>
                <c:pt idx="14884" formatCode="General">
                  <c:v>5.0971196123033601E-2</c:v>
                </c:pt>
                <c:pt idx="14885" formatCode="General">
                  <c:v>3.7096549524498597E-2</c:v>
                </c:pt>
                <c:pt idx="14886" formatCode="General">
                  <c:v>2.16600509330722E-2</c:v>
                </c:pt>
                <c:pt idx="14887" formatCode="General">
                  <c:v>4.7675286129401102E-3</c:v>
                </c:pt>
                <c:pt idx="14888" formatCode="General">
                  <c:v>-1.35450697169956E-2</c:v>
                </c:pt>
                <c:pt idx="14889" formatCode="General">
                  <c:v>-3.3878861886531601E-2</c:v>
                </c:pt>
                <c:pt idx="14890" formatCode="General">
                  <c:v>-5.7022902386054702E-2</c:v>
                </c:pt>
                <c:pt idx="14891" formatCode="General">
                  <c:v>-8.2696759239024295E-2</c:v>
                </c:pt>
                <c:pt idx="14892" formatCode="General">
                  <c:v>-0.11038351806596899</c:v>
                </c:pt>
                <c:pt idx="14893" formatCode="General">
                  <c:v>-0.140047350550386</c:v>
                </c:pt>
                <c:pt idx="14894" formatCode="General">
                  <c:v>-0.17154488348044999</c:v>
                </c:pt>
                <c:pt idx="14895" formatCode="General">
                  <c:v>-0.20365646386303399</c:v>
                </c:pt>
                <c:pt idx="14896" formatCode="General">
                  <c:v>-0.23442816063966601</c:v>
                </c:pt>
                <c:pt idx="14897" formatCode="General">
                  <c:v>-0.26220715081906898</c:v>
                </c:pt>
                <c:pt idx="14898" formatCode="General">
                  <c:v>-0.28555656716552602</c:v>
                </c:pt>
                <c:pt idx="14899" formatCode="General">
                  <c:v>-0.30420785737804001</c:v>
                </c:pt>
                <c:pt idx="14900" formatCode="General">
                  <c:v>-0.31848424327073299</c:v>
                </c:pt>
                <c:pt idx="14901" formatCode="General">
                  <c:v>-0.32891885194319898</c:v>
                </c:pt>
                <c:pt idx="14902" formatCode="General">
                  <c:v>-0.33658926219325402</c:v>
                </c:pt>
                <c:pt idx="14903" formatCode="General">
                  <c:v>-0.34206298234975602</c:v>
                </c:pt>
                <c:pt idx="14904" formatCode="General">
                  <c:v>-0.344792784082878</c:v>
                </c:pt>
                <c:pt idx="14905" formatCode="General">
                  <c:v>-0.34448460646767698</c:v>
                </c:pt>
                <c:pt idx="14906" formatCode="General">
                  <c:v>-0.341466038557173</c:v>
                </c:pt>
                <c:pt idx="14907" formatCode="General">
                  <c:v>-0.33599667489822999</c:v>
                </c:pt>
                <c:pt idx="14908" formatCode="General">
                  <c:v>-0.32858418852291399</c:v>
                </c:pt>
                <c:pt idx="14909" formatCode="General">
                  <c:v>-0.32042407856543198</c:v>
                </c:pt>
                <c:pt idx="14910" formatCode="General">
                  <c:v>-0.31363621282936799</c:v>
                </c:pt>
                <c:pt idx="14911" formatCode="General">
                  <c:v>-0.30948513406919798</c:v>
                </c:pt>
                <c:pt idx="14912" formatCode="General">
                  <c:v>-0.30834189437277998</c:v>
                </c:pt>
                <c:pt idx="14913" formatCode="General">
                  <c:v>-0.31083506662675098</c:v>
                </c:pt>
                <c:pt idx="14914" formatCode="General">
                  <c:v>-0.31702403489144898</c:v>
                </c:pt>
                <c:pt idx="14915" formatCode="General">
                  <c:v>-0.326925806760964</c:v>
                </c:pt>
                <c:pt idx="14916" formatCode="General">
                  <c:v>-0.34076492290190602</c:v>
                </c:pt>
                <c:pt idx="14917" formatCode="General">
                  <c:v>-0.35809501728562598</c:v>
                </c:pt>
                <c:pt idx="14918" formatCode="General">
                  <c:v>-0.37753076048296202</c:v>
                </c:pt>
                <c:pt idx="14919" formatCode="General">
                  <c:v>-0.397651288640268</c:v>
                </c:pt>
                <c:pt idx="14920" formatCode="General">
                  <c:v>-0.41795838428887899</c:v>
                </c:pt>
                <c:pt idx="14921" formatCode="General">
                  <c:v>-0.43757022131137902</c:v>
                </c:pt>
                <c:pt idx="14922" formatCode="General">
                  <c:v>-0.45635823789288799</c:v>
                </c:pt>
                <c:pt idx="14923" formatCode="General">
                  <c:v>-0.47414208071008701</c:v>
                </c:pt>
                <c:pt idx="14924" formatCode="General">
                  <c:v>-0.48987277374462801</c:v>
                </c:pt>
                <c:pt idx="14925" formatCode="General">
                  <c:v>-0.50262479239552005</c:v>
                </c:pt>
                <c:pt idx="14926" formatCode="General">
                  <c:v>-0.51255167674374602</c:v>
                </c:pt>
                <c:pt idx="14927" formatCode="General">
                  <c:v>-0.52081844505998098</c:v>
                </c:pt>
                <c:pt idx="14928" formatCode="General">
                  <c:v>-0.52779343117734501</c:v>
                </c:pt>
                <c:pt idx="14929" formatCode="General">
                  <c:v>-0.53331079778937496</c:v>
                </c:pt>
                <c:pt idx="14930" formatCode="General">
                  <c:v>-0.53671465176088495</c:v>
                </c:pt>
                <c:pt idx="14931" formatCode="General">
                  <c:v>-0.53722720700795901</c:v>
                </c:pt>
                <c:pt idx="14932" formatCode="General">
                  <c:v>-0.53517819231526798</c:v>
                </c:pt>
                <c:pt idx="14933" formatCode="General">
                  <c:v>-0.53211890388276695</c:v>
                </c:pt>
                <c:pt idx="14934" formatCode="General">
                  <c:v>-0.53003214266554199</c:v>
                </c:pt>
                <c:pt idx="14935" formatCode="General">
                  <c:v>-0.52940524167440295</c:v>
                </c:pt>
                <c:pt idx="14936" formatCode="General">
                  <c:v>-0.53041441270562695</c:v>
                </c:pt>
                <c:pt idx="14937" formatCode="General">
                  <c:v>-0.53348530631930102</c:v>
                </c:pt>
                <c:pt idx="14938" formatCode="General">
                  <c:v>-0.53790979919668303</c:v>
                </c:pt>
                <c:pt idx="14939" formatCode="General">
                  <c:v>-0.54264581321759797</c:v>
                </c:pt>
                <c:pt idx="14940" formatCode="General">
                  <c:v>-0.54635200911468296</c:v>
                </c:pt>
                <c:pt idx="14941" formatCode="General">
                  <c:v>-0.54874700045854896</c:v>
                </c:pt>
                <c:pt idx="14942" formatCode="General">
                  <c:v>-0.55028657572930895</c:v>
                </c:pt>
                <c:pt idx="14943" formatCode="General">
                  <c:v>-0.55101248445165996</c:v>
                </c:pt>
                <c:pt idx="14944" formatCode="General">
                  <c:v>-0.55121155645017605</c:v>
                </c:pt>
                <c:pt idx="14945" formatCode="General">
                  <c:v>-0.55076511264823302</c:v>
                </c:pt>
                <c:pt idx="14946" formatCode="General">
                  <c:v>-0.54967215127498603</c:v>
                </c:pt>
                <c:pt idx="14947" formatCode="General">
                  <c:v>-0.54904853578609303</c:v>
                </c:pt>
                <c:pt idx="14948" formatCode="General">
                  <c:v>-0.55047066761575802</c:v>
                </c:pt>
                <c:pt idx="14949" formatCode="General">
                  <c:v>-0.554669843069031</c:v>
                </c:pt>
                <c:pt idx="14950" formatCode="General">
                  <c:v>-0.56183793452030195</c:v>
                </c:pt>
                <c:pt idx="14951" formatCode="General">
                  <c:v>-0.57071069440528399</c:v>
                </c:pt>
                <c:pt idx="14952" formatCode="General">
                  <c:v>-0.58014565117405203</c:v>
                </c:pt>
                <c:pt idx="14953" formatCode="General">
                  <c:v>-0.59031899810956001</c:v>
                </c:pt>
                <c:pt idx="14954" formatCode="General">
                  <c:v>-0.60130991848431903</c:v>
                </c:pt>
                <c:pt idx="14955" formatCode="General">
                  <c:v>-0.61257815516869896</c:v>
                </c:pt>
                <c:pt idx="14956" formatCode="General">
                  <c:v>-0.62306644275832002</c:v>
                </c:pt>
                <c:pt idx="14957" formatCode="General">
                  <c:v>-0.63235053458409596</c:v>
                </c:pt>
                <c:pt idx="14958" formatCode="General">
                  <c:v>-0.64041721488819903</c:v>
                </c:pt>
                <c:pt idx="14959" formatCode="General">
                  <c:v>-0.64714007086756298</c:v>
                </c:pt>
                <c:pt idx="14960" formatCode="General">
                  <c:v>-0.65176327460371997</c:v>
                </c:pt>
                <c:pt idx="14961" formatCode="General">
                  <c:v>-0.65386439304452504</c:v>
                </c:pt>
                <c:pt idx="14962" formatCode="General">
                  <c:v>-0.653963801218434</c:v>
                </c:pt>
                <c:pt idx="14963" formatCode="General">
                  <c:v>-0.65208365466478801</c:v>
                </c:pt>
                <c:pt idx="14964" formatCode="General">
                  <c:v>-0.64844092451782698</c:v>
                </c:pt>
                <c:pt idx="14965" formatCode="General">
                  <c:v>-0.64360708058827898</c:v>
                </c:pt>
                <c:pt idx="14966" formatCode="General">
                  <c:v>-0.63777974796909398</c:v>
                </c:pt>
                <c:pt idx="14967" formatCode="General">
                  <c:v>-0.63082824352691103</c:v>
                </c:pt>
                <c:pt idx="14968" formatCode="General">
                  <c:v>-0.62304202048864699</c:v>
                </c:pt>
                <c:pt idx="14969" formatCode="General">
                  <c:v>-0.61525281489448602</c:v>
                </c:pt>
                <c:pt idx="14970" formatCode="General">
                  <c:v>-0.60737476029208604</c:v>
                </c:pt>
                <c:pt idx="14971" formatCode="General">
                  <c:v>-0.59937170019393105</c:v>
                </c:pt>
                <c:pt idx="14972" formatCode="General">
                  <c:v>-0.59210669360555701</c:v>
                </c:pt>
                <c:pt idx="14973" formatCode="General">
                  <c:v>-0.58623772070147395</c:v>
                </c:pt>
                <c:pt idx="14974" formatCode="General">
                  <c:v>-0.58170449728006601</c:v>
                </c:pt>
                <c:pt idx="14975" formatCode="General">
                  <c:v>-0.57800321680949396</c:v>
                </c:pt>
                <c:pt idx="14976" formatCode="General">
                  <c:v>-0.57432689790207003</c:v>
                </c:pt>
                <c:pt idx="14977" formatCode="General">
                  <c:v>-0.57099776934241198</c:v>
                </c:pt>
                <c:pt idx="14978" formatCode="General">
                  <c:v>-0.56859297453717195</c:v>
                </c:pt>
                <c:pt idx="14979" formatCode="General">
                  <c:v>-0.56665248145892799</c:v>
                </c:pt>
                <c:pt idx="14980" formatCode="General">
                  <c:v>-0.56443522898766496</c:v>
                </c:pt>
                <c:pt idx="14981" formatCode="General">
                  <c:v>-0.56152468340994399</c:v>
                </c:pt>
                <c:pt idx="14982" formatCode="General">
                  <c:v>-0.55859347052546204</c:v>
                </c:pt>
                <c:pt idx="14983" formatCode="General">
                  <c:v>-0.55611421505808201</c:v>
                </c:pt>
                <c:pt idx="14984" formatCode="General">
                  <c:v>-0.553800343345625</c:v>
                </c:pt>
                <c:pt idx="14985" formatCode="General">
                  <c:v>-0.55071703877922895</c:v>
                </c:pt>
                <c:pt idx="14986" formatCode="General">
                  <c:v>-0.54639999048239996</c:v>
                </c:pt>
                <c:pt idx="14987" formatCode="General">
                  <c:v>-0.54114536830681204</c:v>
                </c:pt>
                <c:pt idx="14988" formatCode="General">
                  <c:v>-0.53491512814286202</c:v>
                </c:pt>
                <c:pt idx="14989" formatCode="General">
                  <c:v>-0.52725734354387999</c:v>
                </c:pt>
                <c:pt idx="14990" formatCode="General">
                  <c:v>-0.51795345956197703</c:v>
                </c:pt>
                <c:pt idx="14991" formatCode="General">
                  <c:v>-0.50723271005438497</c:v>
                </c:pt>
                <c:pt idx="14992" formatCode="General">
                  <c:v>-0.49527768036986902</c:v>
                </c:pt>
                <c:pt idx="14993" formatCode="General">
                  <c:v>-0.48319294075775898</c:v>
                </c:pt>
                <c:pt idx="14994" formatCode="General">
                  <c:v>-0.47185219495490899</c:v>
                </c:pt>
                <c:pt idx="14995" formatCode="General">
                  <c:v>-0.46133382531029599</c:v>
                </c:pt>
                <c:pt idx="14996" formatCode="General">
                  <c:v>-0.45139123654171998</c:v>
                </c:pt>
                <c:pt idx="14997" formatCode="General">
                  <c:v>-0.441886568235836</c:v>
                </c:pt>
                <c:pt idx="14998" formatCode="General">
                  <c:v>-0.43210984412209302</c:v>
                </c:pt>
                <c:pt idx="14999" formatCode="General">
                  <c:v>-0.42260283188018799</c:v>
                </c:pt>
                <c:pt idx="15000" formatCode="General">
                  <c:v>-0.414515549863335</c:v>
                </c:pt>
                <c:pt idx="15001" formatCode="General">
                  <c:v>-0.40790695968308599</c:v>
                </c:pt>
                <c:pt idx="15002" formatCode="General">
                  <c:v>-0.402550911206635</c:v>
                </c:pt>
                <c:pt idx="15003" formatCode="General">
                  <c:v>-0.39783403283218599</c:v>
                </c:pt>
                <c:pt idx="15004" formatCode="General">
                  <c:v>-0.393506054338842</c:v>
                </c:pt>
                <c:pt idx="15005" formatCode="General">
                  <c:v>-0.38812641310735801</c:v>
                </c:pt>
                <c:pt idx="15006" formatCode="General">
                  <c:v>-0.37992562893415899</c:v>
                </c:pt>
                <c:pt idx="15007" formatCode="General">
                  <c:v>-0.369216795904869</c:v>
                </c:pt>
                <c:pt idx="15008" formatCode="General">
                  <c:v>-0.35690762473325099</c:v>
                </c:pt>
                <c:pt idx="15009" formatCode="General">
                  <c:v>-0.34293311720504899</c:v>
                </c:pt>
                <c:pt idx="15010" formatCode="General">
                  <c:v>-0.326625751077465</c:v>
                </c:pt>
                <c:pt idx="15011" formatCode="General">
                  <c:v>-0.30816420608408301</c:v>
                </c:pt>
                <c:pt idx="15012" formatCode="General">
                  <c:v>-0.288790597416481</c:v>
                </c:pt>
                <c:pt idx="15013" formatCode="General">
                  <c:v>-0.26828607095832102</c:v>
                </c:pt>
                <c:pt idx="15014" formatCode="General">
                  <c:v>-0.24605386495494899</c:v>
                </c:pt>
                <c:pt idx="15015" formatCode="General">
                  <c:v>-0.22339353405266801</c:v>
                </c:pt>
                <c:pt idx="15016" formatCode="General">
                  <c:v>-0.201646880765005</c:v>
                </c:pt>
                <c:pt idx="15017" formatCode="General">
                  <c:v>-0.18112699051438599</c:v>
                </c:pt>
                <c:pt idx="15018" formatCode="General">
                  <c:v>-0.16195762297187299</c:v>
                </c:pt>
                <c:pt idx="15019" formatCode="General">
                  <c:v>-0.14518605157983699</c:v>
                </c:pt>
                <c:pt idx="15020" formatCode="General">
                  <c:v>-0.13139884026934801</c:v>
                </c:pt>
                <c:pt idx="15021" formatCode="General">
                  <c:v>-0.118597245493545</c:v>
                </c:pt>
                <c:pt idx="15022" formatCode="General">
                  <c:v>-0.10583192402411699</c:v>
                </c:pt>
                <c:pt idx="15023" formatCode="General">
                  <c:v>-9.3973296374774903E-2</c:v>
                </c:pt>
                <c:pt idx="15024" formatCode="General">
                  <c:v>-8.3020331939884506E-2</c:v>
                </c:pt>
                <c:pt idx="15025" formatCode="General">
                  <c:v>-7.2874205553072099E-2</c:v>
                </c:pt>
                <c:pt idx="15026" formatCode="General">
                  <c:v>-6.3350590941707002E-2</c:v>
                </c:pt>
                <c:pt idx="15027" formatCode="General">
                  <c:v>-5.4932968084349401E-2</c:v>
                </c:pt>
                <c:pt idx="15028" formatCode="General">
                  <c:v>-4.8348989750477002E-2</c:v>
                </c:pt>
                <c:pt idx="15029" formatCode="General">
                  <c:v>-4.3163311829822998E-2</c:v>
                </c:pt>
                <c:pt idx="15030" formatCode="General">
                  <c:v>-3.8294490268379999E-2</c:v>
                </c:pt>
                <c:pt idx="15031" formatCode="General">
                  <c:v>-3.2935200335033402E-2</c:v>
                </c:pt>
                <c:pt idx="15032" formatCode="General">
                  <c:v>-2.6747853416348499E-2</c:v>
                </c:pt>
                <c:pt idx="15033" formatCode="General">
                  <c:v>-1.9057259424595002E-2</c:v>
                </c:pt>
                <c:pt idx="15034" formatCode="General">
                  <c:v>-9.4594317777730603E-3</c:v>
                </c:pt>
                <c:pt idx="15035" formatCode="General">
                  <c:v>1.78466360249164E-3</c:v>
                </c:pt>
                <c:pt idx="15036" formatCode="General">
                  <c:v>1.46978004490327E-2</c:v>
                </c:pt>
                <c:pt idx="15037" formatCode="General">
                  <c:v>2.8765860886149599E-2</c:v>
                </c:pt>
                <c:pt idx="15038" formatCode="General">
                  <c:v>4.3592686430581999E-2</c:v>
                </c:pt>
                <c:pt idx="15039" formatCode="General">
                  <c:v>5.86799546109915E-2</c:v>
                </c:pt>
                <c:pt idx="15040" formatCode="General">
                  <c:v>7.3101020947157203E-2</c:v>
                </c:pt>
                <c:pt idx="15041" formatCode="General">
                  <c:v>8.6510506516604205E-2</c:v>
                </c:pt>
                <c:pt idx="15042" formatCode="General">
                  <c:v>9.9960898874904197E-2</c:v>
                </c:pt>
                <c:pt idx="15043" formatCode="General">
                  <c:v>0.11467663662156199</c:v>
                </c:pt>
                <c:pt idx="15044" formatCode="General">
                  <c:v>0.13037288430164701</c:v>
                </c:pt>
                <c:pt idx="15045" formatCode="General">
                  <c:v>0.14710965232943901</c:v>
                </c:pt>
                <c:pt idx="15046" formatCode="General">
                  <c:v>0.164329464707133</c:v>
                </c:pt>
                <c:pt idx="15047" formatCode="General">
                  <c:v>0.18057749633041401</c:v>
                </c:pt>
                <c:pt idx="15048" formatCode="General">
                  <c:v>0.19633998014673201</c:v>
                </c:pt>
                <c:pt idx="15049" formatCode="General">
                  <c:v>0.21280228630293099</c:v>
                </c:pt>
                <c:pt idx="15050" formatCode="General">
                  <c:v>0.22913047932159999</c:v>
                </c:pt>
                <c:pt idx="15051" formatCode="General">
                  <c:v>0.24457489207170899</c:v>
                </c:pt>
                <c:pt idx="15052" formatCode="General">
                  <c:v>0.25915697750106498</c:v>
                </c:pt>
                <c:pt idx="15053" formatCode="General">
                  <c:v>0.27214340813226401</c:v>
                </c:pt>
                <c:pt idx="15054" formatCode="General">
                  <c:v>0.28335803566115703</c:v>
                </c:pt>
                <c:pt idx="15055" formatCode="General">
                  <c:v>0.29296186193615897</c:v>
                </c:pt>
                <c:pt idx="15056" formatCode="General">
                  <c:v>0.30105745364923397</c:v>
                </c:pt>
                <c:pt idx="15057" formatCode="General">
                  <c:v>0.30827660613825097</c:v>
                </c:pt>
                <c:pt idx="15058" formatCode="General">
                  <c:v>0.31508922699438602</c:v>
                </c:pt>
                <c:pt idx="15059" formatCode="General">
                  <c:v>0.32209590885188899</c:v>
                </c:pt>
                <c:pt idx="15060" formatCode="General">
                  <c:v>0.32920922352719001</c:v>
                </c:pt>
                <c:pt idx="15061" formatCode="General">
                  <c:v>0.33636832645738701</c:v>
                </c:pt>
                <c:pt idx="15062" formatCode="General">
                  <c:v>0.34454083407703201</c:v>
                </c:pt>
                <c:pt idx="15063" formatCode="General">
                  <c:v>0.354225964645556</c:v>
                </c:pt>
                <c:pt idx="15064" formatCode="General">
                  <c:v>0.36476919259571899</c:v>
                </c:pt>
                <c:pt idx="15065" formatCode="General">
                  <c:v>0.37541071693781503</c:v>
                </c:pt>
                <c:pt idx="15066" formatCode="General">
                  <c:v>0.386543638240055</c:v>
                </c:pt>
                <c:pt idx="15067" formatCode="General">
                  <c:v>0.39902222955642003</c:v>
                </c:pt>
                <c:pt idx="15068" formatCode="General">
                  <c:v>0.41198147705084398</c:v>
                </c:pt>
                <c:pt idx="15069" formatCode="General">
                  <c:v>0.42378715956220298</c:v>
                </c:pt>
                <c:pt idx="15070" formatCode="General">
                  <c:v>0.43526607077771101</c:v>
                </c:pt>
                <c:pt idx="15071" formatCode="General">
                  <c:v>0.44763722957205898</c:v>
                </c:pt>
                <c:pt idx="15072" formatCode="General">
                  <c:v>0.45930812124831399</c:v>
                </c:pt>
                <c:pt idx="15073" formatCode="General">
                  <c:v>0.46896040321098498</c:v>
                </c:pt>
                <c:pt idx="15074" formatCode="General">
                  <c:v>0.47705436269587997</c:v>
                </c:pt>
                <c:pt idx="15075" formatCode="General">
                  <c:v>0.48457373620350402</c:v>
                </c:pt>
                <c:pt idx="15076" formatCode="General">
                  <c:v>0.49186704794165098</c:v>
                </c:pt>
                <c:pt idx="15077" formatCode="General">
                  <c:v>0.49703297483581999</c:v>
                </c:pt>
                <c:pt idx="15078" formatCode="General">
                  <c:v>0.49798396427917802</c:v>
                </c:pt>
                <c:pt idx="15079" formatCode="General">
                  <c:v>0.494969382864475</c:v>
                </c:pt>
                <c:pt idx="15080" formatCode="General">
                  <c:v>0.48975568723465202</c:v>
                </c:pt>
                <c:pt idx="15081" formatCode="General">
                  <c:v>0.48367815094868399</c:v>
                </c:pt>
                <c:pt idx="15082" formatCode="General">
                  <c:v>0.47757797113574002</c:v>
                </c:pt>
                <c:pt idx="15083" formatCode="General">
                  <c:v>0.47121679006239198</c:v>
                </c:pt>
                <c:pt idx="15084" formatCode="General">
                  <c:v>0.46498501549728899</c:v>
                </c:pt>
                <c:pt idx="15085" formatCode="General">
                  <c:v>0.46080200042855701</c:v>
                </c:pt>
                <c:pt idx="15086" formatCode="General">
                  <c:v>0.45951924606362499</c:v>
                </c:pt>
                <c:pt idx="15087" formatCode="General">
                  <c:v>0.46119238526517398</c:v>
                </c:pt>
                <c:pt idx="15088" formatCode="General">
                  <c:v>0.466325010991611</c:v>
                </c:pt>
                <c:pt idx="15089" formatCode="General">
                  <c:v>0.47478297609521303</c:v>
                </c:pt>
                <c:pt idx="15090" formatCode="General">
                  <c:v>0.48505235746009101</c:v>
                </c:pt>
                <c:pt idx="15091" formatCode="General">
                  <c:v>0.49621450840539999</c:v>
                </c:pt>
                <c:pt idx="15092" formatCode="General">
                  <c:v>0.50872999216446402</c:v>
                </c:pt>
                <c:pt idx="15093" formatCode="General">
                  <c:v>0.52307692580615295</c:v>
                </c:pt>
                <c:pt idx="15094" formatCode="General">
                  <c:v>0.53847093422012005</c:v>
                </c:pt>
                <c:pt idx="15095" formatCode="General">
                  <c:v>0.55329081415136105</c:v>
                </c:pt>
                <c:pt idx="15096" formatCode="General">
                  <c:v>0.56667332320346697</c:v>
                </c:pt>
                <c:pt idx="15097" formatCode="General">
                  <c:v>0.578182022156288</c:v>
                </c:pt>
                <c:pt idx="15098" formatCode="General">
                  <c:v>0.58627064179517796</c:v>
                </c:pt>
                <c:pt idx="15099" formatCode="General">
                  <c:v>0.58975265574079405</c:v>
                </c:pt>
                <c:pt idx="15100" formatCode="General">
                  <c:v>0.58806064793569701</c:v>
                </c:pt>
                <c:pt idx="15101" formatCode="General">
                  <c:v>0.58227560218345398</c:v>
                </c:pt>
                <c:pt idx="15102" formatCode="General">
                  <c:v>0.57483807434434797</c:v>
                </c:pt>
                <c:pt idx="15103" formatCode="General">
                  <c:v>0.56600436309268698</c:v>
                </c:pt>
                <c:pt idx="15104" formatCode="General">
                  <c:v>0.55447152424380997</c:v>
                </c:pt>
                <c:pt idx="15105" formatCode="General">
                  <c:v>0.53962116785515502</c:v>
                </c:pt>
                <c:pt idx="15106" formatCode="General">
                  <c:v>0.521796919076979</c:v>
                </c:pt>
                <c:pt idx="15107" formatCode="General">
                  <c:v>0.501245263759443</c:v>
                </c:pt>
                <c:pt idx="15108" formatCode="General">
                  <c:v>0.47880763672461601</c:v>
                </c:pt>
                <c:pt idx="15109" formatCode="General">
                  <c:v>0.45641695627809797</c:v>
                </c:pt>
                <c:pt idx="15110" formatCode="General">
                  <c:v>0.43545025361030598</c:v>
                </c:pt>
                <c:pt idx="15111" formatCode="General">
                  <c:v>0.41577277186040301</c:v>
                </c:pt>
                <c:pt idx="15112" formatCode="General">
                  <c:v>0.39742240017140501</c:v>
                </c:pt>
                <c:pt idx="15113" formatCode="General">
                  <c:v>0.38152897587664503</c:v>
                </c:pt>
                <c:pt idx="15114" formatCode="General">
                  <c:v>0.368215640485892</c:v>
                </c:pt>
                <c:pt idx="15115" formatCode="General">
                  <c:v>0.35714393169500003</c:v>
                </c:pt>
                <c:pt idx="15116" formatCode="General">
                  <c:v>0.34875558256789602</c:v>
                </c:pt>
                <c:pt idx="15117" formatCode="General">
                  <c:v>0.34323127208836102</c:v>
                </c:pt>
                <c:pt idx="15118" formatCode="General">
                  <c:v>0.33999321976555003</c:v>
                </c:pt>
                <c:pt idx="15119" formatCode="General">
                  <c:v>0.33839595069539902</c:v>
                </c:pt>
                <c:pt idx="15120" formatCode="General">
                  <c:v>0.33826211962281799</c:v>
                </c:pt>
                <c:pt idx="15121" formatCode="General">
                  <c:v>0.33937399819104302</c:v>
                </c:pt>
                <c:pt idx="15122" formatCode="General">
                  <c:v>0.34145187564618001</c:v>
                </c:pt>
                <c:pt idx="15123" formatCode="General">
                  <c:v>0.34536470794421598</c:v>
                </c:pt>
                <c:pt idx="15124" formatCode="General">
                  <c:v>0.35207395638264</c:v>
                </c:pt>
                <c:pt idx="15125" formatCode="General">
                  <c:v>0.36074425674482402</c:v>
                </c:pt>
                <c:pt idx="15126" formatCode="General">
                  <c:v>0.36967621123170002</c:v>
                </c:pt>
                <c:pt idx="15127" formatCode="General">
                  <c:v>0.37769200823862398</c:v>
                </c:pt>
                <c:pt idx="15128" formatCode="General">
                  <c:v>0.38457906529654701</c:v>
                </c:pt>
                <c:pt idx="15129" formatCode="General">
                  <c:v>0.38962406671454403</c:v>
                </c:pt>
                <c:pt idx="15130" formatCode="General">
                  <c:v>0.39158677402659597</c:v>
                </c:pt>
                <c:pt idx="15131" formatCode="General">
                  <c:v>0.39097861156388802</c:v>
                </c:pt>
                <c:pt idx="15132" formatCode="General">
                  <c:v>0.38905564947906501</c:v>
                </c:pt>
                <c:pt idx="15133" formatCode="General">
                  <c:v>0.385344931162937</c:v>
                </c:pt>
                <c:pt idx="15134" formatCode="General">
                  <c:v>0.38000758651321298</c:v>
                </c:pt>
                <c:pt idx="15135" formatCode="General">
                  <c:v>0.37354338231740603</c:v>
                </c:pt>
                <c:pt idx="15136" formatCode="General">
                  <c:v>0.36539497005592297</c:v>
                </c:pt>
                <c:pt idx="15137" formatCode="General">
                  <c:v>0.35571329742201802</c:v>
                </c:pt>
                <c:pt idx="15138" formatCode="General">
                  <c:v>0.34512482815537898</c:v>
                </c:pt>
                <c:pt idx="15139" formatCode="General">
                  <c:v>0.33464609875201001</c:v>
                </c:pt>
                <c:pt idx="15140" formatCode="General">
                  <c:v>0.32433810497090598</c:v>
                </c:pt>
                <c:pt idx="15141" formatCode="General">
                  <c:v>0.31316192509556701</c:v>
                </c:pt>
                <c:pt idx="15142" formatCode="General">
                  <c:v>0.30050006387295403</c:v>
                </c:pt>
                <c:pt idx="15143" formatCode="General">
                  <c:v>0.28572629101438701</c:v>
                </c:pt>
                <c:pt idx="15144" formatCode="General">
                  <c:v>0.26861723922248198</c:v>
                </c:pt>
                <c:pt idx="15145" formatCode="General">
                  <c:v>0.249458095356622</c:v>
                </c:pt>
                <c:pt idx="15146" formatCode="General">
                  <c:v>0.228797706243273</c:v>
                </c:pt>
                <c:pt idx="15147" formatCode="General">
                  <c:v>0.207941237653199</c:v>
                </c:pt>
                <c:pt idx="15148" formatCode="General">
                  <c:v>0.18785592383685801</c:v>
                </c:pt>
                <c:pt idx="15149" formatCode="General">
                  <c:v>0.16834082633818401</c:v>
                </c:pt>
                <c:pt idx="15150" formatCode="General">
                  <c:v>0.14965845067773401</c:v>
                </c:pt>
                <c:pt idx="15151" formatCode="General">
                  <c:v>0.13288766447763101</c:v>
                </c:pt>
                <c:pt idx="15152" formatCode="General">
                  <c:v>0.117742480585144</c:v>
                </c:pt>
                <c:pt idx="15153" formatCode="General">
                  <c:v>0.1023376508213</c:v>
                </c:pt>
                <c:pt idx="15154" formatCode="General">
                  <c:v>8.5848843990377996E-2</c:v>
                </c:pt>
                <c:pt idx="15155" formatCode="General">
                  <c:v>6.8793640156480207E-2</c:v>
                </c:pt>
                <c:pt idx="15156" formatCode="General">
                  <c:v>5.1324211325656899E-2</c:v>
                </c:pt>
                <c:pt idx="15157" formatCode="General">
                  <c:v>3.3042539730922901E-2</c:v>
                </c:pt>
                <c:pt idx="15158" formatCode="General">
                  <c:v>1.3724525500333601E-2</c:v>
                </c:pt>
                <c:pt idx="15159" formatCode="General">
                  <c:v>-5.5537275147057403E-3</c:v>
                </c:pt>
                <c:pt idx="15160" formatCode="General">
                  <c:v>-2.2981226569644599E-2</c:v>
                </c:pt>
                <c:pt idx="15161" formatCode="General">
                  <c:v>-3.7568964523420401E-2</c:v>
                </c:pt>
                <c:pt idx="15162" formatCode="General">
                  <c:v>-4.9394597639260303E-2</c:v>
                </c:pt>
                <c:pt idx="15163" formatCode="General">
                  <c:v>-5.8815807107212799E-2</c:v>
                </c:pt>
                <c:pt idx="15164" formatCode="General">
                  <c:v>-6.5808448059960695E-2</c:v>
                </c:pt>
                <c:pt idx="15165" formatCode="General">
                  <c:v>-6.9765789591432301E-2</c:v>
                </c:pt>
                <c:pt idx="15166" formatCode="General">
                  <c:v>-7.1672100727279295E-2</c:v>
                </c:pt>
                <c:pt idx="15167" formatCode="General">
                  <c:v>-7.3364930330552802E-2</c:v>
                </c:pt>
                <c:pt idx="15168" formatCode="General">
                  <c:v>-7.5288065779528096E-2</c:v>
                </c:pt>
                <c:pt idx="15169" formatCode="General">
                  <c:v>-7.7381936715743393E-2</c:v>
                </c:pt>
                <c:pt idx="15170" formatCode="General">
                  <c:v>-8.0265016225878394E-2</c:v>
                </c:pt>
                <c:pt idx="15171" formatCode="General">
                  <c:v>-8.4901808865942494E-2</c:v>
                </c:pt>
                <c:pt idx="15172" formatCode="General">
                  <c:v>-9.1370638476650196E-2</c:v>
                </c:pt>
                <c:pt idx="15173" formatCode="General">
                  <c:v>-9.9588405204889097E-2</c:v>
                </c:pt>
                <c:pt idx="15174" formatCode="General">
                  <c:v>-0.109673259800699</c:v>
                </c:pt>
                <c:pt idx="15175" formatCode="General">
                  <c:v>-0.120940107803823</c:v>
                </c:pt>
                <c:pt idx="15176" formatCode="General">
                  <c:v>-0.13325009102444599</c:v>
                </c:pt>
                <c:pt idx="15177" formatCode="General">
                  <c:v>-0.14819298195740099</c:v>
                </c:pt>
                <c:pt idx="15178" formatCode="General">
                  <c:v>-0.16625681190469199</c:v>
                </c:pt>
                <c:pt idx="15179" formatCode="General">
                  <c:v>-0.18604083176369501</c:v>
                </c:pt>
                <c:pt idx="15180" formatCode="General">
                  <c:v>-0.20663049087920701</c:v>
                </c:pt>
                <c:pt idx="15181" formatCode="General">
                  <c:v>-0.228032462206571</c:v>
                </c:pt>
                <c:pt idx="15182" formatCode="General">
                  <c:v>-0.249559208110643</c:v>
                </c:pt>
                <c:pt idx="15183" formatCode="General">
                  <c:v>-0.27009197324308998</c:v>
                </c:pt>
                <c:pt idx="15184" formatCode="General">
                  <c:v>-0.28918390564665297</c:v>
                </c:pt>
                <c:pt idx="15185" formatCode="General">
                  <c:v>-0.30706591476254502</c:v>
                </c:pt>
                <c:pt idx="15186" formatCode="General">
                  <c:v>-0.32323192251425598</c:v>
                </c:pt>
                <c:pt idx="15187" formatCode="General">
                  <c:v>-0.335862941869214</c:v>
                </c:pt>
                <c:pt idx="15188" formatCode="General">
                  <c:v>-0.34475747173848698</c:v>
                </c:pt>
                <c:pt idx="15189" formatCode="General">
                  <c:v>-0.35107166493520098</c:v>
                </c:pt>
                <c:pt idx="15190" formatCode="General">
                  <c:v>-0.35556275017441602</c:v>
                </c:pt>
                <c:pt idx="15191" formatCode="General">
                  <c:v>-0.35925188102710198</c:v>
                </c:pt>
                <c:pt idx="15192" formatCode="General">
                  <c:v>-0.36290506119588301</c:v>
                </c:pt>
                <c:pt idx="15193" formatCode="General">
                  <c:v>-0.36661308799593301</c:v>
                </c:pt>
                <c:pt idx="15194" formatCode="General">
                  <c:v>-0.37066121465793</c:v>
                </c:pt>
                <c:pt idx="15195" formatCode="General">
                  <c:v>-0.375601089033054</c:v>
                </c:pt>
                <c:pt idx="15196" formatCode="General">
                  <c:v>-0.38138810444783799</c:v>
                </c:pt>
                <c:pt idx="15197" formatCode="General">
                  <c:v>-0.38665036161887401</c:v>
                </c:pt>
                <c:pt idx="15198" formatCode="General">
                  <c:v>-0.39050043773348397</c:v>
                </c:pt>
                <c:pt idx="15199" formatCode="General">
                  <c:v>-0.39427261757313198</c:v>
                </c:pt>
                <c:pt idx="15200" formatCode="General">
                  <c:v>-0.39882320392388598</c:v>
                </c:pt>
                <c:pt idx="15201" formatCode="General">
                  <c:v>-0.40405250319160901</c:v>
                </c:pt>
                <c:pt idx="15202" formatCode="General">
                  <c:v>-0.41002404511349999</c:v>
                </c:pt>
                <c:pt idx="15203" formatCode="General">
                  <c:v>-0.41593562195950201</c:v>
                </c:pt>
                <c:pt idx="15204" formatCode="General">
                  <c:v>-0.42028675124361897</c:v>
                </c:pt>
                <c:pt idx="15205" formatCode="General">
                  <c:v>-0.42250466394346597</c:v>
                </c:pt>
                <c:pt idx="15206" formatCode="General">
                  <c:v>-0.42313685867040202</c:v>
                </c:pt>
                <c:pt idx="15207" formatCode="General">
                  <c:v>-0.422821772090272</c:v>
                </c:pt>
                <c:pt idx="15208" formatCode="General">
                  <c:v>-0.42231606345353401</c:v>
                </c:pt>
                <c:pt idx="15209" formatCode="General">
                  <c:v>-0.42198168498445998</c:v>
                </c:pt>
                <c:pt idx="15210" formatCode="General">
                  <c:v>-0.422614204939187</c:v>
                </c:pt>
                <c:pt idx="15211" formatCode="General">
                  <c:v>-0.42497962373943399</c:v>
                </c:pt>
                <c:pt idx="15212" formatCode="General">
                  <c:v>-0.42873077566712797</c:v>
                </c:pt>
                <c:pt idx="15213" formatCode="General">
                  <c:v>-0.433789747656872</c:v>
                </c:pt>
                <c:pt idx="15214" formatCode="General">
                  <c:v>-0.439843910476438</c:v>
                </c:pt>
                <c:pt idx="15215" formatCode="General">
                  <c:v>-0.44732425702046602</c:v>
                </c:pt>
                <c:pt idx="15216" formatCode="General">
                  <c:v>-0.45630086022254301</c:v>
                </c:pt>
                <c:pt idx="15217" formatCode="General">
                  <c:v>-0.465653843167179</c:v>
                </c:pt>
                <c:pt idx="15218" formatCode="General">
                  <c:v>-0.47526578722895702</c:v>
                </c:pt>
                <c:pt idx="15219" formatCode="General">
                  <c:v>-0.48531492704850898</c:v>
                </c:pt>
                <c:pt idx="15220" formatCode="General">
                  <c:v>-0.49520562536056301</c:v>
                </c:pt>
                <c:pt idx="15221" formatCode="General">
                  <c:v>-0.50447528101891503</c:v>
                </c:pt>
                <c:pt idx="15222" formatCode="General">
                  <c:v>-0.51342611394235005</c:v>
                </c:pt>
                <c:pt idx="15223" formatCode="General">
                  <c:v>-0.52215678079415095</c:v>
                </c:pt>
                <c:pt idx="15224" formatCode="General">
                  <c:v>-0.52992219722671896</c:v>
                </c:pt>
                <c:pt idx="15225" formatCode="General">
                  <c:v>-0.53549392099552096</c:v>
                </c:pt>
                <c:pt idx="15226" formatCode="General">
                  <c:v>-0.53818395993335399</c:v>
                </c:pt>
                <c:pt idx="15227" formatCode="General">
                  <c:v>-0.53807164905508598</c:v>
                </c:pt>
                <c:pt idx="15228" formatCode="General">
                  <c:v>-0.53656786218223596</c:v>
                </c:pt>
                <c:pt idx="15229" formatCode="General">
                  <c:v>-0.53420798747894405</c:v>
                </c:pt>
                <c:pt idx="15230" formatCode="General">
                  <c:v>-0.53078584472186097</c:v>
                </c:pt>
                <c:pt idx="15231" formatCode="General">
                  <c:v>-0.52572453318067502</c:v>
                </c:pt>
                <c:pt idx="15232" formatCode="General">
                  <c:v>-0.51840378883696003</c:v>
                </c:pt>
                <c:pt idx="15233" formatCode="General">
                  <c:v>-0.50969353005165496</c:v>
                </c:pt>
                <c:pt idx="15234" formatCode="General">
                  <c:v>-0.50055361227034301</c:v>
                </c:pt>
                <c:pt idx="15235" formatCode="General">
                  <c:v>-0.491796284559471</c:v>
                </c:pt>
                <c:pt idx="15236" formatCode="General">
                  <c:v>-0.48392904994908298</c:v>
                </c:pt>
                <c:pt idx="15237" formatCode="General">
                  <c:v>-0.476613342217587</c:v>
                </c:pt>
                <c:pt idx="15238" formatCode="General">
                  <c:v>-0.47068944563677301</c:v>
                </c:pt>
                <c:pt idx="15239" formatCode="General">
                  <c:v>-0.46700704995165299</c:v>
                </c:pt>
                <c:pt idx="15240" formatCode="General">
                  <c:v>-0.46519972365231799</c:v>
                </c:pt>
                <c:pt idx="15241" formatCode="General">
                  <c:v>-0.465367306265287</c:v>
                </c:pt>
                <c:pt idx="15242" formatCode="General">
                  <c:v>-0.46784056638166299</c:v>
                </c:pt>
                <c:pt idx="15243" formatCode="General">
                  <c:v>-0.47237058666225301</c:v>
                </c:pt>
                <c:pt idx="15244" formatCode="General">
                  <c:v>-0.47797635197689498</c:v>
                </c:pt>
                <c:pt idx="15245" formatCode="General">
                  <c:v>-0.48486721119191301</c:v>
                </c:pt>
                <c:pt idx="15246" formatCode="General">
                  <c:v>-0.49328955972391297</c:v>
                </c:pt>
                <c:pt idx="15247" formatCode="General">
                  <c:v>-0.501351495684211</c:v>
                </c:pt>
                <c:pt idx="15248" formatCode="General">
                  <c:v>-0.50732953334094899</c:v>
                </c:pt>
                <c:pt idx="15249" formatCode="General">
                  <c:v>-0.51101500041497605</c:v>
                </c:pt>
                <c:pt idx="15250" formatCode="General">
                  <c:v>-0.51209516266352995</c:v>
                </c:pt>
                <c:pt idx="15251" formatCode="General">
                  <c:v>-0.51088248075579301</c:v>
                </c:pt>
                <c:pt idx="15252" formatCode="General">
                  <c:v>-0.50841197088361301</c:v>
                </c:pt>
                <c:pt idx="15253" formatCode="General">
                  <c:v>-0.50453361040548395</c:v>
                </c:pt>
                <c:pt idx="15254" formatCode="General">
                  <c:v>-0.498660120955083</c:v>
                </c:pt>
                <c:pt idx="15255" formatCode="General">
                  <c:v>-0.49080204560817697</c:v>
                </c:pt>
                <c:pt idx="15256" formatCode="General">
                  <c:v>-0.481586915681321</c:v>
                </c:pt>
                <c:pt idx="15257" formatCode="General">
                  <c:v>-0.47193141485260298</c:v>
                </c:pt>
                <c:pt idx="15258" formatCode="General">
                  <c:v>-0.46273919402353703</c:v>
                </c:pt>
                <c:pt idx="15259" formatCode="General">
                  <c:v>-0.45399409509977101</c:v>
                </c:pt>
                <c:pt idx="15260" formatCode="General">
                  <c:v>-0.44516027835680699</c:v>
                </c:pt>
                <c:pt idx="15261" formatCode="General">
                  <c:v>-0.43591373106036602</c:v>
                </c:pt>
                <c:pt idx="15262" formatCode="General">
                  <c:v>-0.42624762355970702</c:v>
                </c:pt>
                <c:pt idx="15263" formatCode="General">
                  <c:v>-0.41653697302574899</c:v>
                </c:pt>
                <c:pt idx="15264" formatCode="General">
                  <c:v>-0.40697770196774602</c:v>
                </c:pt>
                <c:pt idx="15265" formatCode="General">
                  <c:v>-0.39832360472775102</c:v>
                </c:pt>
                <c:pt idx="15266" formatCode="General">
                  <c:v>-0.39137504469131901</c:v>
                </c:pt>
                <c:pt idx="15267" formatCode="General">
                  <c:v>-0.38650291603195802</c:v>
                </c:pt>
                <c:pt idx="15268" formatCode="General">
                  <c:v>-0.38371342954667198</c:v>
                </c:pt>
                <c:pt idx="15269" formatCode="General">
                  <c:v>-0.38219837127541401</c:v>
                </c:pt>
                <c:pt idx="15270" formatCode="General">
                  <c:v>-0.37981152781904798</c:v>
                </c:pt>
                <c:pt idx="15271" formatCode="General">
                  <c:v>-0.37531325670966997</c:v>
                </c:pt>
                <c:pt idx="15272" formatCode="General">
                  <c:v>-0.36866410276158901</c:v>
                </c:pt>
                <c:pt idx="15273" formatCode="General">
                  <c:v>-0.36073568497029601</c:v>
                </c:pt>
                <c:pt idx="15274" formatCode="General">
                  <c:v>-0.35319727974500398</c:v>
                </c:pt>
                <c:pt idx="15275" formatCode="General">
                  <c:v>-0.34634519738483399</c:v>
                </c:pt>
                <c:pt idx="15276" formatCode="General">
                  <c:v>-0.33983769670930197</c:v>
                </c:pt>
                <c:pt idx="15277" formatCode="General">
                  <c:v>-0.33287228678205899</c:v>
                </c:pt>
                <c:pt idx="15278" formatCode="General">
                  <c:v>-0.32491705952741801</c:v>
                </c:pt>
                <c:pt idx="15279" formatCode="General">
                  <c:v>-0.31662769509201499</c:v>
                </c:pt>
                <c:pt idx="15280" formatCode="General">
                  <c:v>-0.30891655599871598</c:v>
                </c:pt>
                <c:pt idx="15281" formatCode="General">
                  <c:v>-0.30159180500683802</c:v>
                </c:pt>
                <c:pt idx="15282" formatCode="General">
                  <c:v>-0.29449870155044999</c:v>
                </c:pt>
                <c:pt idx="15283" formatCode="General">
                  <c:v>-0.28872319846653999</c:v>
                </c:pt>
                <c:pt idx="15284" formatCode="General">
                  <c:v>-0.28459762900386598</c:v>
                </c:pt>
                <c:pt idx="15285" formatCode="General">
                  <c:v>-0.28124289105092098</c:v>
                </c:pt>
                <c:pt idx="15286" formatCode="General">
                  <c:v>-0.27785307357481798</c:v>
                </c:pt>
                <c:pt idx="15287" formatCode="General">
                  <c:v>-0.27429982220746602</c:v>
                </c:pt>
                <c:pt idx="15288" formatCode="General">
                  <c:v>-0.26971748798094403</c:v>
                </c:pt>
                <c:pt idx="15289" formatCode="General">
                  <c:v>-0.26326695489771701</c:v>
                </c:pt>
                <c:pt idx="15290" formatCode="General">
                  <c:v>-0.25543131224492299</c:v>
                </c:pt>
                <c:pt idx="15291" formatCode="General">
                  <c:v>-0.24669889190003999</c:v>
                </c:pt>
                <c:pt idx="15292" formatCode="General">
                  <c:v>-0.237921244501796</c:v>
                </c:pt>
                <c:pt idx="15293" formatCode="General">
                  <c:v>-0.22933776264085101</c:v>
                </c:pt>
                <c:pt idx="15294" formatCode="General">
                  <c:v>-0.220952176059584</c:v>
                </c:pt>
                <c:pt idx="15295" formatCode="General">
                  <c:v>-0.21243975644718999</c:v>
                </c:pt>
                <c:pt idx="15296" formatCode="General">
                  <c:v>-0.202957897184494</c:v>
                </c:pt>
                <c:pt idx="15297" formatCode="General">
                  <c:v>-0.19269679511539201</c:v>
                </c:pt>
                <c:pt idx="15298" formatCode="General">
                  <c:v>-0.1828221430702</c:v>
                </c:pt>
                <c:pt idx="15299" formatCode="General">
                  <c:v>-0.173269541992877</c:v>
                </c:pt>
                <c:pt idx="15300" formatCode="General">
                  <c:v>-0.16391190285802401</c:v>
                </c:pt>
                <c:pt idx="15301" formatCode="General">
                  <c:v>-0.15559411034698101</c:v>
                </c:pt>
                <c:pt idx="15302" formatCode="General">
                  <c:v>-0.147330563281378</c:v>
                </c:pt>
                <c:pt idx="15303" formatCode="General">
                  <c:v>-0.136817032995185</c:v>
                </c:pt>
                <c:pt idx="15304" formatCode="General">
                  <c:v>-0.123131309264011</c:v>
                </c:pt>
                <c:pt idx="15305" formatCode="General">
                  <c:v>-0.106548386853884</c:v>
                </c:pt>
                <c:pt idx="15306" formatCode="General">
                  <c:v>-8.7452960604205293E-2</c:v>
                </c:pt>
                <c:pt idx="15307" formatCode="General">
                  <c:v>-6.6927266344648198E-2</c:v>
                </c:pt>
                <c:pt idx="15308" formatCode="General">
                  <c:v>-4.5628622075162703E-2</c:v>
                </c:pt>
                <c:pt idx="15309" formatCode="General">
                  <c:v>-2.27445342015971E-2</c:v>
                </c:pt>
                <c:pt idx="15310" formatCode="General">
                  <c:v>2.38232121769868E-3</c:v>
                </c:pt>
                <c:pt idx="15311" formatCode="General">
                  <c:v>2.88753722996416E-2</c:v>
                </c:pt>
                <c:pt idx="15312" formatCode="General">
                  <c:v>5.5918322739596599E-2</c:v>
                </c:pt>
                <c:pt idx="15313" formatCode="General">
                  <c:v>8.3037119794974704E-2</c:v>
                </c:pt>
                <c:pt idx="15314" formatCode="General">
                  <c:v>0.10947187217144801</c:v>
                </c:pt>
                <c:pt idx="15315" formatCode="General">
                  <c:v>0.13425928669589701</c:v>
                </c:pt>
                <c:pt idx="15316" formatCode="General">
                  <c:v>0.15634080944555501</c:v>
                </c:pt>
                <c:pt idx="15317" formatCode="General">
                  <c:v>0.17493120497108999</c:v>
                </c:pt>
                <c:pt idx="15318" formatCode="General">
                  <c:v>0.18875799113716701</c:v>
                </c:pt>
                <c:pt idx="15319" formatCode="General">
                  <c:v>0.19723956503980999</c:v>
                </c:pt>
                <c:pt idx="15320" formatCode="General">
                  <c:v>0.20095840412282701</c:v>
                </c:pt>
                <c:pt idx="15321" formatCode="General">
                  <c:v>0.20055006034988401</c:v>
                </c:pt>
                <c:pt idx="15322" formatCode="General">
                  <c:v>0.19624888524217801</c:v>
                </c:pt>
                <c:pt idx="15323" formatCode="General">
                  <c:v>0.18800816004639301</c:v>
                </c:pt>
                <c:pt idx="15324" formatCode="General">
                  <c:v>0.17752528365001399</c:v>
                </c:pt>
                <c:pt idx="15325" formatCode="General">
                  <c:v>0.16707338964619101</c:v>
                </c:pt>
                <c:pt idx="15326" formatCode="General">
                  <c:v>0.15694441248655799</c:v>
                </c:pt>
                <c:pt idx="15327" formatCode="General">
                  <c:v>0.14733482178388399</c:v>
                </c:pt>
                <c:pt idx="15328" formatCode="General">
                  <c:v>0.13953257789593701</c:v>
                </c:pt>
                <c:pt idx="15329" formatCode="General">
                  <c:v>0.13502800165789999</c:v>
                </c:pt>
                <c:pt idx="15330" formatCode="General">
                  <c:v>0.134662607874142</c:v>
                </c:pt>
                <c:pt idx="15331" formatCode="General">
                  <c:v>0.138144789423464</c:v>
                </c:pt>
                <c:pt idx="15332" formatCode="General">
                  <c:v>0.144953458873707</c:v>
                </c:pt>
                <c:pt idx="15333" formatCode="General">
                  <c:v>0.15502275336601301</c:v>
                </c:pt>
                <c:pt idx="15334" formatCode="General">
                  <c:v>0.167864686683729</c:v>
                </c:pt>
                <c:pt idx="15335" formatCode="General">
                  <c:v>0.18260298199901101</c:v>
                </c:pt>
                <c:pt idx="15336" formatCode="General">
                  <c:v>0.19835468978387</c:v>
                </c:pt>
                <c:pt idx="15337" formatCode="General">
                  <c:v>0.215046168439082</c:v>
                </c:pt>
                <c:pt idx="15338" formatCode="General">
                  <c:v>0.23367041163391</c:v>
                </c:pt>
                <c:pt idx="15339" formatCode="General">
                  <c:v>0.25373998614395399</c:v>
                </c:pt>
                <c:pt idx="15340" formatCode="General">
                  <c:v>0.27364062133864098</c:v>
                </c:pt>
                <c:pt idx="15341" formatCode="General">
                  <c:v>0.29278842780973002</c:v>
                </c:pt>
                <c:pt idx="15342" formatCode="General">
                  <c:v>0.31006041726098199</c:v>
                </c:pt>
                <c:pt idx="15343" formatCode="General">
                  <c:v>0.32393199347575202</c:v>
                </c:pt>
                <c:pt idx="15344" formatCode="General">
                  <c:v>0.33350536096202399</c:v>
                </c:pt>
                <c:pt idx="15345" formatCode="General">
                  <c:v>0.33822979885122401</c:v>
                </c:pt>
                <c:pt idx="15346" formatCode="General">
                  <c:v>0.340329197841649</c:v>
                </c:pt>
                <c:pt idx="15347" formatCode="General">
                  <c:v>0.3426831885153</c:v>
                </c:pt>
                <c:pt idx="15348" formatCode="General">
                  <c:v>0.345255056971569</c:v>
                </c:pt>
                <c:pt idx="15349" formatCode="General">
                  <c:v>0.34801795371924299</c:v>
                </c:pt>
                <c:pt idx="15350" formatCode="General">
                  <c:v>0.35215958107107798</c:v>
                </c:pt>
                <c:pt idx="15351" formatCode="General">
                  <c:v>0.35834112034499699</c:v>
                </c:pt>
                <c:pt idx="15352" formatCode="General">
                  <c:v>0.366916238283305</c:v>
                </c:pt>
                <c:pt idx="15353" formatCode="General">
                  <c:v>0.37933635511441199</c:v>
                </c:pt>
                <c:pt idx="15354" formatCode="General">
                  <c:v>0.39567089755257101</c:v>
                </c:pt>
                <c:pt idx="15355" formatCode="General">
                  <c:v>0.41382995221277102</c:v>
                </c:pt>
                <c:pt idx="15356" formatCode="General">
                  <c:v>0.43228335875425999</c:v>
                </c:pt>
                <c:pt idx="15357" formatCode="General">
                  <c:v>0.45002648509459697</c:v>
                </c:pt>
                <c:pt idx="15358" formatCode="General">
                  <c:v>0.46707683308272002</c:v>
                </c:pt>
                <c:pt idx="15359" formatCode="General">
                  <c:v>0.48364988231858902</c:v>
                </c:pt>
                <c:pt idx="15360" formatCode="General">
                  <c:v>0.49926196778966198</c:v>
                </c:pt>
                <c:pt idx="15361" formatCode="General">
                  <c:v>0.51350428618537702</c:v>
                </c:pt>
                <c:pt idx="15362" formatCode="General">
                  <c:v>0.52563397264328604</c:v>
                </c:pt>
                <c:pt idx="15363" formatCode="General">
                  <c:v>0.53513479037753398</c:v>
                </c:pt>
                <c:pt idx="15364" formatCode="General">
                  <c:v>0.54191096148280904</c:v>
                </c:pt>
                <c:pt idx="15365" formatCode="General">
                  <c:v>0.54594361889966403</c:v>
                </c:pt>
                <c:pt idx="15366" formatCode="General">
                  <c:v>0.54781130225067398</c:v>
                </c:pt>
                <c:pt idx="15367" formatCode="General">
                  <c:v>0.54847776381121804</c:v>
                </c:pt>
                <c:pt idx="15368" formatCode="General">
                  <c:v>0.54930690640640301</c:v>
                </c:pt>
                <c:pt idx="15369" formatCode="General">
                  <c:v>0.550882877355653</c:v>
                </c:pt>
                <c:pt idx="15370" formatCode="General">
                  <c:v>0.55349180216068505</c:v>
                </c:pt>
                <c:pt idx="15371" formatCode="General">
                  <c:v>0.556822801886524</c:v>
                </c:pt>
                <c:pt idx="15372" formatCode="General">
                  <c:v>0.561087154051363</c:v>
                </c:pt>
                <c:pt idx="15373" formatCode="General">
                  <c:v>0.56782558052982302</c:v>
                </c:pt>
                <c:pt idx="15374" formatCode="General">
                  <c:v>0.57708176109376597</c:v>
                </c:pt>
                <c:pt idx="15375" formatCode="General">
                  <c:v>0.58733691858997406</c:v>
                </c:pt>
                <c:pt idx="15376" formatCode="General">
                  <c:v>0.59744162301752801</c:v>
                </c:pt>
                <c:pt idx="15377" formatCode="General">
                  <c:v>0.60760926697348205</c:v>
                </c:pt>
                <c:pt idx="15378" formatCode="General">
                  <c:v>0.61750010189099702</c:v>
                </c:pt>
                <c:pt idx="15379" formatCode="General">
                  <c:v>0.62718049690867494</c:v>
                </c:pt>
                <c:pt idx="15380" formatCode="General">
                  <c:v>0.63686380856231795</c:v>
                </c:pt>
                <c:pt idx="15381" formatCode="General">
                  <c:v>0.64572062922751405</c:v>
                </c:pt>
                <c:pt idx="15382" formatCode="General">
                  <c:v>0.65353476452056802</c:v>
                </c:pt>
                <c:pt idx="15383" formatCode="General">
                  <c:v>0.66035144802380097</c:v>
                </c:pt>
                <c:pt idx="15384" formatCode="General">
                  <c:v>0.66618053483199302</c:v>
                </c:pt>
                <c:pt idx="15385" formatCode="General">
                  <c:v>0.67001465808048599</c:v>
                </c:pt>
                <c:pt idx="15386" formatCode="General">
                  <c:v>0.67145927975724895</c:v>
                </c:pt>
                <c:pt idx="15387" formatCode="General">
                  <c:v>0.67109810763266697</c:v>
                </c:pt>
                <c:pt idx="15388" formatCode="General">
                  <c:v>0.66928597234099796</c:v>
                </c:pt>
                <c:pt idx="15389" formatCode="General">
                  <c:v>0.66640639978564498</c:v>
                </c:pt>
                <c:pt idx="15390" formatCode="General">
                  <c:v>0.66215053102087496</c:v>
                </c:pt>
                <c:pt idx="15391" formatCode="General">
                  <c:v>0.65639867448380695</c:v>
                </c:pt>
                <c:pt idx="15392" formatCode="General">
                  <c:v>0.65032121766386897</c:v>
                </c:pt>
                <c:pt idx="15393" formatCode="General">
                  <c:v>0.64537739184534804</c:v>
                </c:pt>
                <c:pt idx="15394" formatCode="General">
                  <c:v>0.64150550442249998</c:v>
                </c:pt>
                <c:pt idx="15395" formatCode="General">
                  <c:v>0.63798255894494404</c:v>
                </c:pt>
                <c:pt idx="15396" formatCode="General">
                  <c:v>0.633657182744223</c:v>
                </c:pt>
                <c:pt idx="15397" formatCode="General">
                  <c:v>0.62717226249787705</c:v>
                </c:pt>
                <c:pt idx="15398" formatCode="General">
                  <c:v>0.61848772441293298</c:v>
                </c:pt>
                <c:pt idx="15399" formatCode="General">
                  <c:v>0.60854081419878403</c:v>
                </c:pt>
                <c:pt idx="15400" formatCode="General">
                  <c:v>0.59707954917954897</c:v>
                </c:pt>
                <c:pt idx="15401" formatCode="General">
                  <c:v>0.58366407947516497</c:v>
                </c:pt>
                <c:pt idx="15402" formatCode="General">
                  <c:v>0.56859179687710504</c:v>
                </c:pt>
                <c:pt idx="15403" formatCode="General">
                  <c:v>0.55229865840064796</c:v>
                </c:pt>
                <c:pt idx="15404" formatCode="General">
                  <c:v>0.53520975294484496</c:v>
                </c:pt>
                <c:pt idx="15405" formatCode="General">
                  <c:v>0.51833169545257596</c:v>
                </c:pt>
                <c:pt idx="15406" formatCode="General">
                  <c:v>0.50239854314925503</c:v>
                </c:pt>
                <c:pt idx="15407" formatCode="General">
                  <c:v>0.48725093866920199</c:v>
                </c:pt>
                <c:pt idx="15408" formatCode="General">
                  <c:v>0.472849844772533</c:v>
                </c:pt>
                <c:pt idx="15409" formatCode="General">
                  <c:v>0.459531313926208</c:v>
                </c:pt>
                <c:pt idx="15410" formatCode="General">
                  <c:v>0.44781323424873998</c:v>
                </c:pt>
                <c:pt idx="15411" formatCode="General">
                  <c:v>0.43817046043880398</c:v>
                </c:pt>
                <c:pt idx="15412" formatCode="General">
                  <c:v>0.43092214447727001</c:v>
                </c:pt>
                <c:pt idx="15413" formatCode="General">
                  <c:v>0.42510898369138</c:v>
                </c:pt>
                <c:pt idx="15414" formatCode="General">
                  <c:v>0.42078427122223799</c:v>
                </c:pt>
                <c:pt idx="15415" formatCode="General">
                  <c:v>0.41870805127173999</c:v>
                </c:pt>
                <c:pt idx="15416" formatCode="General">
                  <c:v>0.417480174097418</c:v>
                </c:pt>
                <c:pt idx="15417" formatCode="General">
                  <c:v>0.41511127548653898</c:v>
                </c:pt>
                <c:pt idx="15418" formatCode="General">
                  <c:v>0.41109126566875298</c:v>
                </c:pt>
                <c:pt idx="15419" formatCode="General">
                  <c:v>0.40570983345510198</c:v>
                </c:pt>
                <c:pt idx="15420" formatCode="General">
                  <c:v>0.39934737120910202</c:v>
                </c:pt>
                <c:pt idx="15421" formatCode="General">
                  <c:v>0.39284312673631899</c:v>
                </c:pt>
                <c:pt idx="15422" formatCode="General">
                  <c:v>0.38670244708342799</c:v>
                </c:pt>
                <c:pt idx="15423" formatCode="General">
                  <c:v>0.380303818244211</c:v>
                </c:pt>
                <c:pt idx="15424" formatCode="General">
                  <c:v>0.37354056901144</c:v>
                </c:pt>
                <c:pt idx="15425" formatCode="General">
                  <c:v>0.36740940056766702</c:v>
                </c:pt>
                <c:pt idx="15426" formatCode="General">
                  <c:v>0.36220763467564399</c:v>
                </c:pt>
                <c:pt idx="15427" formatCode="General">
                  <c:v>0.35697256015897799</c:v>
                </c:pt>
                <c:pt idx="15428" formatCode="General">
                  <c:v>0.35060885536533098</c:v>
                </c:pt>
                <c:pt idx="15429" formatCode="General">
                  <c:v>0.34247096400198301</c:v>
                </c:pt>
                <c:pt idx="15430" formatCode="General">
                  <c:v>0.33250501523820802</c:v>
                </c:pt>
                <c:pt idx="15431" formatCode="General">
                  <c:v>0.32132068161343702</c:v>
                </c:pt>
                <c:pt idx="15432" formatCode="General">
                  <c:v>0.31047121475447198</c:v>
                </c:pt>
                <c:pt idx="15433" formatCode="General">
                  <c:v>0.30086472888882898</c:v>
                </c:pt>
                <c:pt idx="15434" formatCode="General">
                  <c:v>0.29147209207609998</c:v>
                </c:pt>
                <c:pt idx="15435" formatCode="General">
                  <c:v>0.28227068004904499</c:v>
                </c:pt>
                <c:pt idx="15436" formatCode="General">
                  <c:v>0.27232397061012997</c:v>
                </c:pt>
                <c:pt idx="15437" formatCode="General">
                  <c:v>0.26004137539295302</c:v>
                </c:pt>
                <c:pt idx="15438" formatCode="General">
                  <c:v>0.246408102293172</c:v>
                </c:pt>
                <c:pt idx="15439" formatCode="General">
                  <c:v>0.232913006411748</c:v>
                </c:pt>
                <c:pt idx="15440" formatCode="General">
                  <c:v>0.22106617091281699</c:v>
                </c:pt>
                <c:pt idx="15441" formatCode="General">
                  <c:v>0.21145690111206999</c:v>
                </c:pt>
                <c:pt idx="15442" formatCode="General">
                  <c:v>0.203189190254948</c:v>
                </c:pt>
                <c:pt idx="15443" formatCode="General">
                  <c:v>0.19591437310592899</c:v>
                </c:pt>
                <c:pt idx="15444" formatCode="General">
                  <c:v>0.19019089169498099</c:v>
                </c:pt>
                <c:pt idx="15445" formatCode="General">
                  <c:v>0.18554698770067299</c:v>
                </c:pt>
                <c:pt idx="15446" formatCode="General">
                  <c:v>0.18037677361791599</c:v>
                </c:pt>
                <c:pt idx="15447" formatCode="General">
                  <c:v>0.17440431708535201</c:v>
                </c:pt>
                <c:pt idx="15448" formatCode="General">
                  <c:v>0.16790490812829301</c:v>
                </c:pt>
                <c:pt idx="15449" formatCode="General">
                  <c:v>0.16044726385915201</c:v>
                </c:pt>
                <c:pt idx="15450" formatCode="General">
                  <c:v>0.15191124435509601</c:v>
                </c:pt>
                <c:pt idx="15451" formatCode="General">
                  <c:v>0.141847757532788</c:v>
                </c:pt>
                <c:pt idx="15452" formatCode="General">
                  <c:v>0.12975327671949999</c:v>
                </c:pt>
                <c:pt idx="15453" formatCode="General">
                  <c:v>0.11683643329196799</c:v>
                </c:pt>
                <c:pt idx="15454" formatCode="General">
                  <c:v>0.103873697192191</c:v>
                </c:pt>
                <c:pt idx="15455" formatCode="General">
                  <c:v>9.0377583462027303E-2</c:v>
                </c:pt>
                <c:pt idx="15456" formatCode="General">
                  <c:v>7.6169333770924996E-2</c:v>
                </c:pt>
                <c:pt idx="15457" formatCode="General">
                  <c:v>6.1365490905094897E-2</c:v>
                </c:pt>
                <c:pt idx="15458" formatCode="General">
                  <c:v>4.69030182014189E-2</c:v>
                </c:pt>
                <c:pt idx="15459" formatCode="General">
                  <c:v>3.3936449882240399E-2</c:v>
                </c:pt>
                <c:pt idx="15460" formatCode="General">
                  <c:v>2.2791799602650101E-2</c:v>
                </c:pt>
                <c:pt idx="15461" formatCode="General">
                  <c:v>1.26701163814087E-2</c:v>
                </c:pt>
                <c:pt idx="15462" formatCode="General">
                  <c:v>3.1887631132175298E-3</c:v>
                </c:pt>
                <c:pt idx="15463" formatCode="General">
                  <c:v>-5.9616422140420797E-3</c:v>
                </c:pt>
                <c:pt idx="15464" formatCode="General">
                  <c:v>-1.5377916537403001E-2</c:v>
                </c:pt>
                <c:pt idx="15465" formatCode="General">
                  <c:v>-2.5122011635794899E-2</c:v>
                </c:pt>
                <c:pt idx="15466" formatCode="General">
                  <c:v>-3.5465567295766297E-2</c:v>
                </c:pt>
                <c:pt idx="15467" formatCode="General">
                  <c:v>-4.6266057226101803E-2</c:v>
                </c:pt>
                <c:pt idx="15468" formatCode="General">
                  <c:v>-5.7144156957569699E-2</c:v>
                </c:pt>
                <c:pt idx="15469" formatCode="General">
                  <c:v>-6.7481248061714003E-2</c:v>
                </c:pt>
                <c:pt idx="15470" formatCode="General">
                  <c:v>-7.6567486913447502E-2</c:v>
                </c:pt>
                <c:pt idx="15471" formatCode="General">
                  <c:v>-8.4300591922397694E-2</c:v>
                </c:pt>
                <c:pt idx="15472" formatCode="General">
                  <c:v>-9.1063621569645203E-2</c:v>
                </c:pt>
                <c:pt idx="15473" formatCode="General">
                  <c:v>-9.7781758180696204E-2</c:v>
                </c:pt>
                <c:pt idx="15474" formatCode="General">
                  <c:v>-0.10489488792078699</c:v>
                </c:pt>
                <c:pt idx="15475" formatCode="General">
                  <c:v>-0.111472335348737</c:v>
                </c:pt>
                <c:pt idx="15476" formatCode="General">
                  <c:v>-0.11696448464644001</c:v>
                </c:pt>
                <c:pt idx="15477" formatCode="General">
                  <c:v>-0.12152822953566</c:v>
                </c:pt>
                <c:pt idx="15478" formatCode="General">
                  <c:v>-0.12469745652287099</c:v>
                </c:pt>
                <c:pt idx="15479" formatCode="General">
                  <c:v>-0.126376828961448</c:v>
                </c:pt>
                <c:pt idx="15480" formatCode="General">
                  <c:v>-0.12745251777573799</c:v>
                </c:pt>
                <c:pt idx="15481" formatCode="General">
                  <c:v>-0.12788956262478801</c:v>
                </c:pt>
                <c:pt idx="15482" formatCode="General">
                  <c:v>-0.126966552641643</c:v>
                </c:pt>
                <c:pt idx="15483" formatCode="General">
                  <c:v>-0.125659858019675</c:v>
                </c:pt>
                <c:pt idx="15484" formatCode="General">
                  <c:v>-0.124867043244373</c:v>
                </c:pt>
                <c:pt idx="15485" formatCode="General">
                  <c:v>-0.124847535427608</c:v>
                </c:pt>
                <c:pt idx="15486" formatCode="General">
                  <c:v>-0.12684008951101799</c:v>
                </c:pt>
                <c:pt idx="15487" formatCode="General">
                  <c:v>-0.13163975945369</c:v>
                </c:pt>
                <c:pt idx="15488" formatCode="General">
                  <c:v>-0.13936211787736999</c:v>
                </c:pt>
                <c:pt idx="15489" formatCode="General">
                  <c:v>-0.14962002216789699</c:v>
                </c:pt>
                <c:pt idx="15490" formatCode="General">
                  <c:v>-0.16225638821189101</c:v>
                </c:pt>
                <c:pt idx="15491" formatCode="General">
                  <c:v>-0.17775207074548599</c:v>
                </c:pt>
                <c:pt idx="15492" formatCode="General">
                  <c:v>-0.19570653475469099</c:v>
                </c:pt>
                <c:pt idx="15493" formatCode="General">
                  <c:v>-0.215375991288486</c:v>
                </c:pt>
                <c:pt idx="15494" formatCode="General">
                  <c:v>-0.23630416990410899</c:v>
                </c:pt>
                <c:pt idx="15495" formatCode="General">
                  <c:v>-0.25848674024885598</c:v>
                </c:pt>
                <c:pt idx="15496" formatCode="General">
                  <c:v>-0.28149231791738699</c:v>
                </c:pt>
                <c:pt idx="15497" formatCode="General">
                  <c:v>-0.30371523394363198</c:v>
                </c:pt>
                <c:pt idx="15498" formatCode="General">
                  <c:v>-0.32401363595953597</c:v>
                </c:pt>
                <c:pt idx="15499" formatCode="General">
                  <c:v>-0.34198658131779303</c:v>
                </c:pt>
                <c:pt idx="15500" formatCode="General">
                  <c:v>-0.35740576626403803</c:v>
                </c:pt>
                <c:pt idx="15501" formatCode="General">
                  <c:v>-0.37069054113842698</c:v>
                </c:pt>
                <c:pt idx="15502" formatCode="General">
                  <c:v>-0.38137128437013301</c:v>
                </c:pt>
                <c:pt idx="15503" formatCode="General">
                  <c:v>-0.38822004503791102</c:v>
                </c:pt>
                <c:pt idx="15504" formatCode="General">
                  <c:v>-0.39106233908753002</c:v>
                </c:pt>
                <c:pt idx="15505" formatCode="General">
                  <c:v>-0.39055267245707698</c:v>
                </c:pt>
                <c:pt idx="15506" formatCode="General">
                  <c:v>-0.38766272707690702</c:v>
                </c:pt>
                <c:pt idx="15507" formatCode="General">
                  <c:v>-0.38343446244817497</c:v>
                </c:pt>
                <c:pt idx="15508" formatCode="General">
                  <c:v>-0.37866778914925903</c:v>
                </c:pt>
                <c:pt idx="15509" formatCode="General">
                  <c:v>-0.37277998359841702</c:v>
                </c:pt>
                <c:pt idx="15510" formatCode="General">
                  <c:v>-0.36510051139507699</c:v>
                </c:pt>
                <c:pt idx="15511" formatCode="General">
                  <c:v>-0.35747059298795397</c:v>
                </c:pt>
                <c:pt idx="15512" formatCode="General">
                  <c:v>-0.35157218517046002</c:v>
                </c:pt>
                <c:pt idx="15513" formatCode="General">
                  <c:v>-0.34795747755729101</c:v>
                </c:pt>
                <c:pt idx="15514" formatCode="General">
                  <c:v>-0.34720342631833501</c:v>
                </c:pt>
                <c:pt idx="15515" formatCode="General">
                  <c:v>-0.34885014257734198</c:v>
                </c:pt>
                <c:pt idx="15516" formatCode="General">
                  <c:v>-0.352611524818015</c:v>
                </c:pt>
                <c:pt idx="15517" formatCode="General">
                  <c:v>-0.35950244184741698</c:v>
                </c:pt>
                <c:pt idx="15518" formatCode="General">
                  <c:v>-0.37001082288306703</c:v>
                </c:pt>
                <c:pt idx="15519" formatCode="General">
                  <c:v>-0.382667678070998</c:v>
                </c:pt>
                <c:pt idx="15520" formatCode="General">
                  <c:v>-0.396774537945082</c:v>
                </c:pt>
                <c:pt idx="15521" formatCode="General">
                  <c:v>-0.41178810933684501</c:v>
                </c:pt>
                <c:pt idx="15522" formatCode="General">
                  <c:v>-0.42629703387300999</c:v>
                </c:pt>
                <c:pt idx="15523" formatCode="General">
                  <c:v>-0.43975393968626802</c:v>
                </c:pt>
                <c:pt idx="15524" formatCode="General">
                  <c:v>-0.452158127174001</c:v>
                </c:pt>
                <c:pt idx="15525" formatCode="General">
                  <c:v>-0.46303073200766898</c:v>
                </c:pt>
                <c:pt idx="15526" formatCode="General">
                  <c:v>-0.47119578056240902</c:v>
                </c:pt>
                <c:pt idx="15527" formatCode="General">
                  <c:v>-0.47549789836119599</c:v>
                </c:pt>
                <c:pt idx="15528" formatCode="General">
                  <c:v>-0.47559477374397902</c:v>
                </c:pt>
                <c:pt idx="15529" formatCode="General">
                  <c:v>-0.47146034512453799</c:v>
                </c:pt>
                <c:pt idx="15530" formatCode="General">
                  <c:v>-0.46341508687611099</c:v>
                </c:pt>
                <c:pt idx="15531" formatCode="General">
                  <c:v>-0.45255595248518399</c:v>
                </c:pt>
                <c:pt idx="15532" formatCode="General">
                  <c:v>-0.43979025450808501</c:v>
                </c:pt>
                <c:pt idx="15533" formatCode="General">
                  <c:v>-0.42580001736467599</c:v>
                </c:pt>
                <c:pt idx="15534" formatCode="General">
                  <c:v>-0.41184816931587998</c:v>
                </c:pt>
                <c:pt idx="15535" formatCode="General">
                  <c:v>-0.398898189424849</c:v>
                </c:pt>
                <c:pt idx="15536" formatCode="General">
                  <c:v>-0.38777676308130898</c:v>
                </c:pt>
                <c:pt idx="15537" formatCode="General">
                  <c:v>-0.37950430610083602</c:v>
                </c:pt>
                <c:pt idx="15538" formatCode="General">
                  <c:v>-0.37435597778345697</c:v>
                </c:pt>
                <c:pt idx="15539" formatCode="General">
                  <c:v>-0.37262849661633302</c:v>
                </c:pt>
                <c:pt idx="15540" formatCode="General">
                  <c:v>-0.37448776827282698</c:v>
                </c:pt>
                <c:pt idx="15541" formatCode="General">
                  <c:v>-0.37921223366815698</c:v>
                </c:pt>
                <c:pt idx="15542" formatCode="General">
                  <c:v>-0.38603001186921898</c:v>
                </c:pt>
                <c:pt idx="15543" formatCode="General">
                  <c:v>-0.39508250930720601</c:v>
                </c:pt>
                <c:pt idx="15544" formatCode="General">
                  <c:v>-0.4068400922007</c:v>
                </c:pt>
                <c:pt idx="15545" formatCode="General">
                  <c:v>-0.42067583658976299</c:v>
                </c:pt>
                <c:pt idx="15546" formatCode="General">
                  <c:v>-0.43527613773375201</c:v>
                </c:pt>
                <c:pt idx="15547" formatCode="General">
                  <c:v>-0.45011023401251499</c:v>
                </c:pt>
                <c:pt idx="15548" formatCode="General">
                  <c:v>-0.46489913360603102</c:v>
                </c:pt>
                <c:pt idx="15549" formatCode="General">
                  <c:v>-0.47835378165209902</c:v>
                </c:pt>
                <c:pt idx="15550" formatCode="General">
                  <c:v>-0.48914978241350598</c:v>
                </c:pt>
                <c:pt idx="15551" formatCode="General">
                  <c:v>-0.49812526396580797</c:v>
                </c:pt>
                <c:pt idx="15552" formatCode="General">
                  <c:v>-0.50612611719714395</c:v>
                </c:pt>
                <c:pt idx="15553" formatCode="General">
                  <c:v>-0.51294190392672601</c:v>
                </c:pt>
                <c:pt idx="15554" formatCode="General">
                  <c:v>-0.51875264188345904</c:v>
                </c:pt>
                <c:pt idx="15555" formatCode="General">
                  <c:v>-0.523416266011557</c:v>
                </c:pt>
                <c:pt idx="15556" formatCode="General">
                  <c:v>-0.52532340108460396</c:v>
                </c:pt>
                <c:pt idx="15557" formatCode="General">
                  <c:v>-0.523209388436226</c:v>
                </c:pt>
                <c:pt idx="15558" formatCode="General">
                  <c:v>-0.51738079233826795</c:v>
                </c:pt>
                <c:pt idx="15559" formatCode="General">
                  <c:v>-0.50936653752132999</c:v>
                </c:pt>
                <c:pt idx="15560" formatCode="General">
                  <c:v>-0.500298502369245</c:v>
                </c:pt>
                <c:pt idx="15561" formatCode="General">
                  <c:v>-0.490421143964623</c:v>
                </c:pt>
                <c:pt idx="15562" formatCode="General">
                  <c:v>-0.480395163398259</c:v>
                </c:pt>
                <c:pt idx="15563" formatCode="General">
                  <c:v>-0.47144864042387402</c:v>
                </c:pt>
                <c:pt idx="15564" formatCode="General">
                  <c:v>-0.46431114348832198</c:v>
                </c:pt>
                <c:pt idx="15565" formatCode="General">
                  <c:v>-0.45883708496535303</c:v>
                </c:pt>
                <c:pt idx="15566" formatCode="General">
                  <c:v>-0.45509289239175299</c:v>
                </c:pt>
                <c:pt idx="15567" formatCode="General">
                  <c:v>-0.452882445662324</c:v>
                </c:pt>
                <c:pt idx="15568" formatCode="General">
                  <c:v>-0.45103945313479199</c:v>
                </c:pt>
                <c:pt idx="15569" formatCode="General">
                  <c:v>-0.44822649770232498</c:v>
                </c:pt>
                <c:pt idx="15570" formatCode="General">
                  <c:v>-0.44445193302441299</c:v>
                </c:pt>
                <c:pt idx="15571" formatCode="General">
                  <c:v>-0.44087346526215299</c:v>
                </c:pt>
                <c:pt idx="15572" formatCode="General">
                  <c:v>-0.43845452181915201</c:v>
                </c:pt>
                <c:pt idx="15573" formatCode="General">
                  <c:v>-0.43734668149907202</c:v>
                </c:pt>
                <c:pt idx="15574" formatCode="General">
                  <c:v>-0.43644917034069902</c:v>
                </c:pt>
                <c:pt idx="15575" formatCode="General">
                  <c:v>-0.43427307113526098</c:v>
                </c:pt>
                <c:pt idx="15576" formatCode="General">
                  <c:v>-0.43048441275332</c:v>
                </c:pt>
                <c:pt idx="15577" formatCode="General">
                  <c:v>-0.425384400755345</c:v>
                </c:pt>
                <c:pt idx="15578" formatCode="General">
                  <c:v>-0.41939667244453999</c:v>
                </c:pt>
                <c:pt idx="15579" formatCode="General">
                  <c:v>-0.41215260248544</c:v>
                </c:pt>
                <c:pt idx="15580" formatCode="General">
                  <c:v>-0.40273421799425502</c:v>
                </c:pt>
                <c:pt idx="15581" formatCode="General">
                  <c:v>-0.39138466919918502</c:v>
                </c:pt>
                <c:pt idx="15582" formatCode="General">
                  <c:v>-0.37934999247524698</c:v>
                </c:pt>
                <c:pt idx="15583" formatCode="General">
                  <c:v>-0.36703156497627398</c:v>
                </c:pt>
                <c:pt idx="15584" formatCode="General">
                  <c:v>-0.35439436100584298</c:v>
                </c:pt>
                <c:pt idx="15585" formatCode="General">
                  <c:v>-0.34140808881914397</c:v>
                </c:pt>
                <c:pt idx="15586" formatCode="General">
                  <c:v>-0.32792318202708598</c:v>
                </c:pt>
                <c:pt idx="15587" formatCode="General">
                  <c:v>-0.31414774352741698</c:v>
                </c:pt>
                <c:pt idx="15588" formatCode="General">
                  <c:v>-0.30096417590547903</c:v>
                </c:pt>
                <c:pt idx="15589" formatCode="General">
                  <c:v>-0.28913493676038798</c:v>
                </c:pt>
                <c:pt idx="15590" formatCode="General">
                  <c:v>-0.27858483209242602</c:v>
                </c:pt>
                <c:pt idx="15591" formatCode="General">
                  <c:v>-0.26946196319350502</c:v>
                </c:pt>
                <c:pt idx="15592" formatCode="General">
                  <c:v>-0.26170726569261099</c:v>
                </c:pt>
                <c:pt idx="15593" formatCode="General">
                  <c:v>-0.25589611444207599</c:v>
                </c:pt>
                <c:pt idx="15594" formatCode="General">
                  <c:v>-0.25286645439230299</c:v>
                </c:pt>
                <c:pt idx="15595" formatCode="General">
                  <c:v>-0.25247723892039797</c:v>
                </c:pt>
                <c:pt idx="15596" formatCode="General">
                  <c:v>-0.254391820616307</c:v>
                </c:pt>
                <c:pt idx="15597" formatCode="General">
                  <c:v>-0.25801983951756402</c:v>
                </c:pt>
                <c:pt idx="15598" formatCode="General">
                  <c:v>-0.262905213118867</c:v>
                </c:pt>
                <c:pt idx="15599" formatCode="General">
                  <c:v>-0.26871287577209102</c:v>
                </c:pt>
                <c:pt idx="15600" formatCode="General">
                  <c:v>-0.27510422245497401</c:v>
                </c:pt>
                <c:pt idx="15601" formatCode="General">
                  <c:v>-0.281117326626176</c:v>
                </c:pt>
                <c:pt idx="15602" formatCode="General">
                  <c:v>-0.28515160878923601</c:v>
                </c:pt>
                <c:pt idx="15603" formatCode="General">
                  <c:v>-0.28645187425810498</c:v>
                </c:pt>
                <c:pt idx="15604" formatCode="General">
                  <c:v>-0.28475866688824703</c:v>
                </c:pt>
                <c:pt idx="15605" formatCode="General">
                  <c:v>-0.27891164909869598</c:v>
                </c:pt>
                <c:pt idx="15606" formatCode="General">
                  <c:v>-0.26884316737220398</c:v>
                </c:pt>
                <c:pt idx="15607" formatCode="General">
                  <c:v>-0.25549692692813603</c:v>
                </c:pt>
                <c:pt idx="15608" formatCode="General">
                  <c:v>-0.23873410471127099</c:v>
                </c:pt>
                <c:pt idx="15609" formatCode="General">
                  <c:v>-0.21889174892590099</c:v>
                </c:pt>
                <c:pt idx="15610" formatCode="General">
                  <c:v>-0.196447293617245</c:v>
                </c:pt>
                <c:pt idx="15611" formatCode="General">
                  <c:v>-0.17212385759929699</c:v>
                </c:pt>
                <c:pt idx="15612" formatCode="General">
                  <c:v>-0.14656019380708901</c:v>
                </c:pt>
                <c:pt idx="15613" formatCode="General">
                  <c:v>-0.12033224297063901</c:v>
                </c:pt>
                <c:pt idx="15614" formatCode="General">
                  <c:v>-9.4410117055143294E-2</c:v>
                </c:pt>
                <c:pt idx="15615" formatCode="General">
                  <c:v>-7.0184153818012504E-2</c:v>
                </c:pt>
                <c:pt idx="15616" formatCode="General">
                  <c:v>-4.8987062132339901E-2</c:v>
                </c:pt>
                <c:pt idx="15617" formatCode="General">
                  <c:v>-3.0875713373646699E-2</c:v>
                </c:pt>
                <c:pt idx="15618" formatCode="General">
                  <c:v>-1.53071019313474E-2</c:v>
                </c:pt>
                <c:pt idx="15619" formatCode="General">
                  <c:v>-2.6410587771653398E-3</c:v>
                </c:pt>
                <c:pt idx="15620" formatCode="General">
                  <c:v>5.9351322719027096E-3</c:v>
                </c:pt>
                <c:pt idx="15621" formatCode="General">
                  <c:v>9.6036049572603196E-3</c:v>
                </c:pt>
                <c:pt idx="15622" formatCode="General">
                  <c:v>8.9909410813709904E-3</c:v>
                </c:pt>
                <c:pt idx="15623" formatCode="General">
                  <c:v>5.9499425491279997E-3</c:v>
                </c:pt>
                <c:pt idx="15624" formatCode="General">
                  <c:v>1.1919678222921499E-3</c:v>
                </c:pt>
                <c:pt idx="15625" formatCode="General">
                  <c:v>-5.0232436192516397E-3</c:v>
                </c:pt>
                <c:pt idx="15626" formatCode="General">
                  <c:v>-1.1100878584520199E-2</c:v>
                </c:pt>
                <c:pt idx="15627" formatCode="General">
                  <c:v>-1.5769288096134301E-2</c:v>
                </c:pt>
                <c:pt idx="15628" formatCode="General">
                  <c:v>-1.8332703818263199E-2</c:v>
                </c:pt>
                <c:pt idx="15629" formatCode="General">
                  <c:v>-1.8094439417459598E-2</c:v>
                </c:pt>
                <c:pt idx="15630" formatCode="General">
                  <c:v>-1.6195073869053899E-2</c:v>
                </c:pt>
                <c:pt idx="15631" formatCode="General">
                  <c:v>-1.2348789238495901E-2</c:v>
                </c:pt>
                <c:pt idx="15632" formatCode="General">
                  <c:v>-4.51481818072635E-3</c:v>
                </c:pt>
                <c:pt idx="15633" formatCode="General">
                  <c:v>7.0012294988051303E-3</c:v>
                </c:pt>
                <c:pt idx="15634" formatCode="General">
                  <c:v>2.2877707561294602E-2</c:v>
                </c:pt>
                <c:pt idx="15635" formatCode="General">
                  <c:v>4.4829284656616598E-2</c:v>
                </c:pt>
                <c:pt idx="15636" formatCode="General">
                  <c:v>7.1532192335530598E-2</c:v>
                </c:pt>
                <c:pt idx="15637" formatCode="General">
                  <c:v>0.10011429931865901</c:v>
                </c:pt>
                <c:pt idx="15638" formatCode="General">
                  <c:v>0.12906065904415101</c:v>
                </c:pt>
                <c:pt idx="15639" formatCode="General">
                  <c:v>0.15677454632565299</c:v>
                </c:pt>
                <c:pt idx="15640" formatCode="General">
                  <c:v>0.181327234963721</c:v>
                </c:pt>
                <c:pt idx="15641" formatCode="General">
                  <c:v>0.20156974061966201</c:v>
                </c:pt>
                <c:pt idx="15642" formatCode="General">
                  <c:v>0.21693885461256801</c:v>
                </c:pt>
                <c:pt idx="15643" formatCode="General">
                  <c:v>0.22867715913075601</c:v>
                </c:pt>
                <c:pt idx="15644" formatCode="General">
                  <c:v>0.23838532715750399</c:v>
                </c:pt>
                <c:pt idx="15645" formatCode="General">
                  <c:v>0.24616823070326799</c:v>
                </c:pt>
                <c:pt idx="15646" formatCode="General">
                  <c:v>0.25168030614984499</c:v>
                </c:pt>
                <c:pt idx="15647" formatCode="General">
                  <c:v>0.25454975134340302</c:v>
                </c:pt>
                <c:pt idx="15648" formatCode="General">
                  <c:v>0.25523236267162802</c:v>
                </c:pt>
                <c:pt idx="15649" formatCode="General">
                  <c:v>0.25519580437177097</c:v>
                </c:pt>
                <c:pt idx="15650" formatCode="General">
                  <c:v>0.25575312160968999</c:v>
                </c:pt>
                <c:pt idx="15651" formatCode="General">
                  <c:v>0.25720346841813502</c:v>
                </c:pt>
                <c:pt idx="15652" formatCode="General">
                  <c:v>0.25796449224414397</c:v>
                </c:pt>
                <c:pt idx="15653" formatCode="General">
                  <c:v>0.25752468634261899</c:v>
                </c:pt>
                <c:pt idx="15654" formatCode="General">
                  <c:v>0.25683689439427698</c:v>
                </c:pt>
                <c:pt idx="15655" formatCode="General">
                  <c:v>0.256350849493856</c:v>
                </c:pt>
                <c:pt idx="15656" formatCode="General">
                  <c:v>0.25601135854326501</c:v>
                </c:pt>
                <c:pt idx="15657" formatCode="General">
                  <c:v>0.25588629465052798</c:v>
                </c:pt>
                <c:pt idx="15658" formatCode="General">
                  <c:v>0.25643818781567601</c:v>
                </c:pt>
                <c:pt idx="15659" formatCode="General">
                  <c:v>0.25774794320850702</c:v>
                </c:pt>
                <c:pt idx="15660" formatCode="General">
                  <c:v>0.25982100659684498</c:v>
                </c:pt>
                <c:pt idx="15661" formatCode="General">
                  <c:v>0.26237060602575402</c:v>
                </c:pt>
                <c:pt idx="15662" formatCode="General">
                  <c:v>0.26522193669766297</c:v>
                </c:pt>
                <c:pt idx="15663" formatCode="General">
                  <c:v>0.26883222908502802</c:v>
                </c:pt>
                <c:pt idx="15664" formatCode="General">
                  <c:v>0.27304526266012202</c:v>
                </c:pt>
                <c:pt idx="15665" formatCode="General">
                  <c:v>0.27690904652561699</c:v>
                </c:pt>
                <c:pt idx="15666" formatCode="General">
                  <c:v>0.28010129069232498</c:v>
                </c:pt>
                <c:pt idx="15667" formatCode="General">
                  <c:v>0.28374266337460202</c:v>
                </c:pt>
                <c:pt idx="15668" formatCode="General">
                  <c:v>0.28895862535857297</c:v>
                </c:pt>
                <c:pt idx="15669" formatCode="General">
                  <c:v>0.295920645452599</c:v>
                </c:pt>
                <c:pt idx="15670" formatCode="General">
                  <c:v>0.30461703812921997</c:v>
                </c:pt>
                <c:pt idx="15671" formatCode="General">
                  <c:v>0.31534215735288201</c:v>
                </c:pt>
                <c:pt idx="15672" formatCode="General">
                  <c:v>0.32741531717598599</c:v>
                </c:pt>
                <c:pt idx="15673" formatCode="General">
                  <c:v>0.33942470801508001</c:v>
                </c:pt>
                <c:pt idx="15674" formatCode="General">
                  <c:v>0.350379516475751</c:v>
                </c:pt>
                <c:pt idx="15675" formatCode="General">
                  <c:v>0.36019494383161199</c:v>
                </c:pt>
                <c:pt idx="15676" formatCode="General">
                  <c:v>0.36930298448493598</c:v>
                </c:pt>
                <c:pt idx="15677" formatCode="General">
                  <c:v>0.37788733465213797</c:v>
                </c:pt>
                <c:pt idx="15678" formatCode="General">
                  <c:v>0.38610025564684503</c:v>
                </c:pt>
                <c:pt idx="15679" formatCode="General">
                  <c:v>0.39358442308900998</c:v>
                </c:pt>
                <c:pt idx="15680" formatCode="General">
                  <c:v>0.39954302956641102</c:v>
                </c:pt>
                <c:pt idx="15681" formatCode="General">
                  <c:v>0.40323243634414202</c:v>
                </c:pt>
                <c:pt idx="15682" formatCode="General">
                  <c:v>0.40510469517734299</c:v>
                </c:pt>
                <c:pt idx="15683" formatCode="General">
                  <c:v>0.406530929967376</c:v>
                </c:pt>
                <c:pt idx="15684" formatCode="General">
                  <c:v>0.40808714831983001</c:v>
                </c:pt>
                <c:pt idx="15685" formatCode="General">
                  <c:v>0.40991139819876499</c:v>
                </c:pt>
                <c:pt idx="15686" formatCode="General">
                  <c:v>0.41151893165897302</c:v>
                </c:pt>
                <c:pt idx="15687" formatCode="General">
                  <c:v>0.412975171375769</c:v>
                </c:pt>
                <c:pt idx="15688" formatCode="General">
                  <c:v>0.41451534549006103</c:v>
                </c:pt>
                <c:pt idx="15689" formatCode="General">
                  <c:v>0.41569567118386802</c:v>
                </c:pt>
                <c:pt idx="15690" formatCode="General">
                  <c:v>0.41624504906807402</c:v>
                </c:pt>
                <c:pt idx="15691" formatCode="General">
                  <c:v>0.415738921991679</c:v>
                </c:pt>
                <c:pt idx="15692" formatCode="General">
                  <c:v>0.41463837536002601</c:v>
                </c:pt>
                <c:pt idx="15693" formatCode="General">
                  <c:v>0.41407682774721999</c:v>
                </c:pt>
                <c:pt idx="15694" formatCode="General">
                  <c:v>0.41466326435089901</c:v>
                </c:pt>
                <c:pt idx="15695" formatCode="General">
                  <c:v>0.41548797609285598</c:v>
                </c:pt>
                <c:pt idx="15696" formatCode="General">
                  <c:v>0.41518497335599902</c:v>
                </c:pt>
                <c:pt idx="15697" formatCode="General">
                  <c:v>0.41419693843998201</c:v>
                </c:pt>
                <c:pt idx="15698" formatCode="General">
                  <c:v>0.41363082521296901</c:v>
                </c:pt>
                <c:pt idx="15699" formatCode="General">
                  <c:v>0.414075420168311</c:v>
                </c:pt>
                <c:pt idx="15700" formatCode="General">
                  <c:v>0.41550537786561798</c:v>
                </c:pt>
                <c:pt idx="15701" formatCode="General">
                  <c:v>0.41680539195898902</c:v>
                </c:pt>
                <c:pt idx="15702" formatCode="General">
                  <c:v>0.41710461228342499</c:v>
                </c:pt>
                <c:pt idx="15703" formatCode="General">
                  <c:v>0.41646651912891602</c:v>
                </c:pt>
                <c:pt idx="15704" formatCode="General">
                  <c:v>0.414865312407312</c:v>
                </c:pt>
                <c:pt idx="15705" formatCode="General">
                  <c:v>0.41202912681625697</c:v>
                </c:pt>
                <c:pt idx="15706" formatCode="General">
                  <c:v>0.40843149051791</c:v>
                </c:pt>
                <c:pt idx="15707" formatCode="General">
                  <c:v>0.40532692467033798</c:v>
                </c:pt>
                <c:pt idx="15708" formatCode="General">
                  <c:v>0.40381915786544897</c:v>
                </c:pt>
                <c:pt idx="15709" formatCode="General">
                  <c:v>0.404445162448754</c:v>
                </c:pt>
                <c:pt idx="15710" formatCode="General">
                  <c:v>0.40704367206331499</c:v>
                </c:pt>
                <c:pt idx="15711" formatCode="General">
                  <c:v>0.41103514629172</c:v>
                </c:pt>
                <c:pt idx="15712" formatCode="General">
                  <c:v>0.41670002066593798</c:v>
                </c:pt>
                <c:pt idx="15713" formatCode="General">
                  <c:v>0.42393680396267303</c:v>
                </c:pt>
                <c:pt idx="15714" formatCode="General">
                  <c:v>0.432363465048271</c:v>
                </c:pt>
                <c:pt idx="15715" formatCode="General">
                  <c:v>0.44153097872082098</c:v>
                </c:pt>
                <c:pt idx="15716" formatCode="General">
                  <c:v>0.45007859210812801</c:v>
                </c:pt>
                <c:pt idx="15717" formatCode="General">
                  <c:v>0.45736904125122002</c:v>
                </c:pt>
                <c:pt idx="15718" formatCode="General">
                  <c:v>0.46333037253606602</c:v>
                </c:pt>
                <c:pt idx="15719" formatCode="General">
                  <c:v>0.46715085703527298</c:v>
                </c:pt>
                <c:pt idx="15720" formatCode="General">
                  <c:v>0.467702693920652</c:v>
                </c:pt>
                <c:pt idx="15721" formatCode="General">
                  <c:v>0.46472955187690301</c:v>
                </c:pt>
                <c:pt idx="15722" formatCode="General">
                  <c:v>0.45881033089994699</c:v>
                </c:pt>
                <c:pt idx="15723" formatCode="General">
                  <c:v>0.45068073387861801</c:v>
                </c:pt>
                <c:pt idx="15724" formatCode="General">
                  <c:v>0.44122480189543001</c:v>
                </c:pt>
                <c:pt idx="15725" formatCode="General">
                  <c:v>0.43075106441834099</c:v>
                </c:pt>
                <c:pt idx="15726" formatCode="General">
                  <c:v>0.41977976588972499</c:v>
                </c:pt>
                <c:pt idx="15727" formatCode="General">
                  <c:v>0.409170105070148</c:v>
                </c:pt>
                <c:pt idx="15728" formatCode="General">
                  <c:v>0.39912893438004599</c:v>
                </c:pt>
                <c:pt idx="15729" formatCode="General">
                  <c:v>0.38987223330246001</c:v>
                </c:pt>
                <c:pt idx="15730" formatCode="General">
                  <c:v>0.38141467242129001</c:v>
                </c:pt>
                <c:pt idx="15731" formatCode="General">
                  <c:v>0.37355299743035097</c:v>
                </c:pt>
                <c:pt idx="15732" formatCode="General">
                  <c:v>0.36632302074540002</c:v>
                </c:pt>
                <c:pt idx="15733" formatCode="General">
                  <c:v>0.35975687721657501</c:v>
                </c:pt>
                <c:pt idx="15734" formatCode="General">
                  <c:v>0.35391883845715799</c:v>
                </c:pt>
                <c:pt idx="15735" formatCode="General">
                  <c:v>0.3483346447333</c:v>
                </c:pt>
                <c:pt idx="15736" formatCode="General">
                  <c:v>0.34136449096503102</c:v>
                </c:pt>
                <c:pt idx="15737" formatCode="General">
                  <c:v>0.33219279206402302</c:v>
                </c:pt>
                <c:pt idx="15738" formatCode="General">
                  <c:v>0.32153514935824801</c:v>
                </c:pt>
                <c:pt idx="15739" formatCode="General">
                  <c:v>0.30983684541003897</c:v>
                </c:pt>
                <c:pt idx="15740" formatCode="General">
                  <c:v>0.29711001923705899</c:v>
                </c:pt>
                <c:pt idx="15741" formatCode="General">
                  <c:v>0.284848941637737</c:v>
                </c:pt>
                <c:pt idx="15742" formatCode="General">
                  <c:v>0.27347870730794199</c:v>
                </c:pt>
                <c:pt idx="15743" formatCode="General">
                  <c:v>0.26219172828928999</c:v>
                </c:pt>
                <c:pt idx="15744" formatCode="General">
                  <c:v>0.25179127241870702</c:v>
                </c:pt>
                <c:pt idx="15745" formatCode="General">
                  <c:v>0.242847825584457</c:v>
                </c:pt>
                <c:pt idx="15746" formatCode="General">
                  <c:v>0.23510741279390199</c:v>
                </c:pt>
                <c:pt idx="15747" formatCode="General">
                  <c:v>0.228407070984954</c:v>
                </c:pt>
                <c:pt idx="15748" formatCode="General">
                  <c:v>0.22323970429364701</c:v>
                </c:pt>
                <c:pt idx="15749" formatCode="General">
                  <c:v>0.219133605459915</c:v>
                </c:pt>
                <c:pt idx="15750" formatCode="General">
                  <c:v>0.21555163316432499</c:v>
                </c:pt>
                <c:pt idx="15751" formatCode="General">
                  <c:v>0.21347705989384599</c:v>
                </c:pt>
                <c:pt idx="15752" formatCode="General">
                  <c:v>0.21350385025746599</c:v>
                </c:pt>
                <c:pt idx="15753" formatCode="General">
                  <c:v>0.21577621714671599</c:v>
                </c:pt>
                <c:pt idx="15754" formatCode="General">
                  <c:v>0.21998162121390399</c:v>
                </c:pt>
                <c:pt idx="15755" formatCode="General">
                  <c:v>0.22514089613991001</c:v>
                </c:pt>
                <c:pt idx="15756" formatCode="General">
                  <c:v>0.23045862568629</c:v>
                </c:pt>
                <c:pt idx="15757" formatCode="General">
                  <c:v>0.23518471817087599</c:v>
                </c:pt>
                <c:pt idx="15758" formatCode="General">
                  <c:v>0.23908520094902599</c:v>
                </c:pt>
                <c:pt idx="15759" formatCode="General">
                  <c:v>0.24248444311858</c:v>
                </c:pt>
                <c:pt idx="15760" formatCode="General">
                  <c:v>0.24499374739965299</c:v>
                </c:pt>
                <c:pt idx="15761" formatCode="General">
                  <c:v>0.24584180467525699</c:v>
                </c:pt>
                <c:pt idx="15762" formatCode="General">
                  <c:v>0.24499445765462299</c:v>
                </c:pt>
                <c:pt idx="15763" formatCode="General">
                  <c:v>0.243474370939294</c:v>
                </c:pt>
                <c:pt idx="15764" formatCode="General">
                  <c:v>0.241848758742431</c:v>
                </c:pt>
                <c:pt idx="15765" formatCode="General">
                  <c:v>0.24044814144678001</c:v>
                </c:pt>
                <c:pt idx="15766" formatCode="General">
                  <c:v>0.23977785390572401</c:v>
                </c:pt>
                <c:pt idx="15767" formatCode="General">
                  <c:v>0.238555942490872</c:v>
                </c:pt>
                <c:pt idx="15768" formatCode="General">
                  <c:v>0.23527747150108499</c:v>
                </c:pt>
                <c:pt idx="15769" formatCode="General">
                  <c:v>0.229823171888799</c:v>
                </c:pt>
                <c:pt idx="15770" formatCode="General">
                  <c:v>0.22132496296061399</c:v>
                </c:pt>
                <c:pt idx="15771" formatCode="General">
                  <c:v>0.20899058134461501</c:v>
                </c:pt>
                <c:pt idx="15772" formatCode="General">
                  <c:v>0.19346116663076299</c:v>
                </c:pt>
                <c:pt idx="15773" formatCode="General">
                  <c:v>0.17546956365486999</c:v>
                </c:pt>
                <c:pt idx="15774" formatCode="General">
                  <c:v>0.15518409619002099</c:v>
                </c:pt>
                <c:pt idx="15775" formatCode="General">
                  <c:v>0.13273471999739</c:v>
                </c:pt>
                <c:pt idx="15776" formatCode="General">
                  <c:v>0.108718751831562</c:v>
                </c:pt>
                <c:pt idx="15777" formatCode="General">
                  <c:v>8.3628062244833296E-2</c:v>
                </c:pt>
                <c:pt idx="15778" formatCode="General">
                  <c:v>5.8105178022991998E-2</c:v>
                </c:pt>
                <c:pt idx="15779" formatCode="General">
                  <c:v>3.2684932910987903E-2</c:v>
                </c:pt>
                <c:pt idx="15780" formatCode="General">
                  <c:v>6.6268079130226299E-3</c:v>
                </c:pt>
                <c:pt idx="15781" formatCode="General">
                  <c:v>-2.0336534714512799E-2</c:v>
                </c:pt>
                <c:pt idx="15782" formatCode="General">
                  <c:v>-4.6024921370510598E-2</c:v>
                </c:pt>
                <c:pt idx="15783" formatCode="General">
                  <c:v>-6.8438303339017695E-2</c:v>
                </c:pt>
                <c:pt idx="15784" formatCode="General">
                  <c:v>-8.7244491697726106E-2</c:v>
                </c:pt>
                <c:pt idx="15785" formatCode="General">
                  <c:v>-0.10191632007383</c:v>
                </c:pt>
                <c:pt idx="15786" formatCode="General">
                  <c:v>-0.112241236387466</c:v>
                </c:pt>
                <c:pt idx="15787" formatCode="General">
                  <c:v>-0.118570746575112</c:v>
                </c:pt>
                <c:pt idx="15788" formatCode="General">
                  <c:v>-0.121463226783863</c:v>
                </c:pt>
                <c:pt idx="15789" formatCode="General">
                  <c:v>-0.12175256004868699</c:v>
                </c:pt>
                <c:pt idx="15790" formatCode="General">
                  <c:v>-0.11946621365496</c:v>
                </c:pt>
                <c:pt idx="15791" formatCode="General">
                  <c:v>-0.11407563854189701</c:v>
                </c:pt>
                <c:pt idx="15792" formatCode="General">
                  <c:v>-0.105033689050382</c:v>
                </c:pt>
                <c:pt idx="15793" formatCode="General">
                  <c:v>-9.3216142723024198E-2</c:v>
                </c:pt>
                <c:pt idx="15794" formatCode="General">
                  <c:v>-8.0900593530748993E-2</c:v>
                </c:pt>
                <c:pt idx="15795" formatCode="General">
                  <c:v>-6.8696440017040394E-2</c:v>
                </c:pt>
                <c:pt idx="15796" formatCode="General">
                  <c:v>-5.6263385116266697E-2</c:v>
                </c:pt>
                <c:pt idx="15797" formatCode="General">
                  <c:v>-4.4806996945320803E-2</c:v>
                </c:pt>
                <c:pt idx="15798" formatCode="General">
                  <c:v>-3.60558891102149E-2</c:v>
                </c:pt>
                <c:pt idx="15799" formatCode="General">
                  <c:v>-3.11273224264834E-2</c:v>
                </c:pt>
                <c:pt idx="15800" formatCode="General">
                  <c:v>-3.0820682615318701E-2</c:v>
                </c:pt>
                <c:pt idx="15801" formatCode="General">
                  <c:v>-3.5692051592027402E-2</c:v>
                </c:pt>
                <c:pt idx="15802" formatCode="General">
                  <c:v>-4.55798105140926E-2</c:v>
                </c:pt>
                <c:pt idx="15803" formatCode="General">
                  <c:v>-5.9077649223308E-2</c:v>
                </c:pt>
                <c:pt idx="15804" formatCode="General">
                  <c:v>-7.5037799585620596E-2</c:v>
                </c:pt>
                <c:pt idx="15805" formatCode="General">
                  <c:v>-9.3930240250442096E-2</c:v>
                </c:pt>
                <c:pt idx="15806" formatCode="General">
                  <c:v>-0.11602565705595599</c:v>
                </c:pt>
                <c:pt idx="15807" formatCode="General">
                  <c:v>-0.14020434344220001</c:v>
                </c:pt>
                <c:pt idx="15808" formatCode="General">
                  <c:v>-0.16437667647870199</c:v>
                </c:pt>
                <c:pt idx="15809" formatCode="General">
                  <c:v>-0.18762286040835499</c:v>
                </c:pt>
                <c:pt idx="15810" formatCode="General">
                  <c:v>-0.209941344790366</c:v>
                </c:pt>
                <c:pt idx="15811" formatCode="General">
                  <c:v>-0.23029360041956001</c:v>
                </c:pt>
                <c:pt idx="15812" formatCode="General">
                  <c:v>-0.24774461152322</c:v>
                </c:pt>
                <c:pt idx="15813" formatCode="General">
                  <c:v>-0.26194785828123301</c:v>
                </c:pt>
                <c:pt idx="15814" formatCode="General">
                  <c:v>-0.272560328631471</c:v>
                </c:pt>
                <c:pt idx="15815" formatCode="General">
                  <c:v>-0.27963804936575198</c:v>
                </c:pt>
                <c:pt idx="15816" formatCode="General">
                  <c:v>-0.283458819188669</c:v>
                </c:pt>
                <c:pt idx="15817" formatCode="General">
                  <c:v>-0.28447968910467503</c:v>
                </c:pt>
                <c:pt idx="15818" formatCode="General">
                  <c:v>-0.28296289287970999</c:v>
                </c:pt>
                <c:pt idx="15819" formatCode="General">
                  <c:v>-0.27883693940237197</c:v>
                </c:pt>
                <c:pt idx="15820" formatCode="General">
                  <c:v>-0.27314144239538002</c:v>
                </c:pt>
                <c:pt idx="15821" formatCode="General">
                  <c:v>-0.26762939562989402</c:v>
                </c:pt>
                <c:pt idx="15822" formatCode="General">
                  <c:v>-0.26322208875644099</c:v>
                </c:pt>
                <c:pt idx="15823" formatCode="General">
                  <c:v>-0.26009464654007403</c:v>
                </c:pt>
                <c:pt idx="15824" formatCode="General">
                  <c:v>-0.25936857776495398</c:v>
                </c:pt>
                <c:pt idx="15825" formatCode="General">
                  <c:v>-0.26201766134471399</c:v>
                </c:pt>
                <c:pt idx="15826" formatCode="General">
                  <c:v>-0.26789569219643899</c:v>
                </c:pt>
                <c:pt idx="15827" formatCode="General">
                  <c:v>-0.275747380646642</c:v>
                </c:pt>
                <c:pt idx="15828" formatCode="General">
                  <c:v>-0.284177853411687</c:v>
                </c:pt>
                <c:pt idx="15829" formatCode="General">
                  <c:v>-0.29350954778179</c:v>
                </c:pt>
                <c:pt idx="15830" formatCode="General">
                  <c:v>-0.30482300510774402</c:v>
                </c:pt>
                <c:pt idx="15831" formatCode="General">
                  <c:v>-0.31764781886375798</c:v>
                </c:pt>
                <c:pt idx="15832" formatCode="General">
                  <c:v>-0.331032175792011</c:v>
                </c:pt>
                <c:pt idx="15833" formatCode="General">
                  <c:v>-0.34496045222055299</c:v>
                </c:pt>
                <c:pt idx="15834" formatCode="General">
                  <c:v>-0.35958847553630402</c:v>
                </c:pt>
                <c:pt idx="15835" formatCode="General">
                  <c:v>-0.37449595984285799</c:v>
                </c:pt>
                <c:pt idx="15836" formatCode="General">
                  <c:v>-0.38766924640547601</c:v>
                </c:pt>
                <c:pt idx="15837" formatCode="General">
                  <c:v>-0.39752529604162501</c:v>
                </c:pt>
                <c:pt idx="15838" formatCode="General">
                  <c:v>-0.40455980691318899</c:v>
                </c:pt>
                <c:pt idx="15839" formatCode="General">
                  <c:v>-0.41011096059719998</c:v>
                </c:pt>
                <c:pt idx="15840" formatCode="General">
                  <c:v>-0.41458826687907802</c:v>
                </c:pt>
                <c:pt idx="15841" formatCode="General">
                  <c:v>-0.41687704323338298</c:v>
                </c:pt>
                <c:pt idx="15842" formatCode="General">
                  <c:v>-0.41599604601228601</c:v>
                </c:pt>
                <c:pt idx="15843" formatCode="General">
                  <c:v>-0.412101356241665</c:v>
                </c:pt>
                <c:pt idx="15844" formatCode="General">
                  <c:v>-0.40561194255921501</c:v>
                </c:pt>
                <c:pt idx="15845" formatCode="General">
                  <c:v>-0.39672623414518599</c:v>
                </c:pt>
                <c:pt idx="15846" formatCode="General">
                  <c:v>-0.38591578666097398</c:v>
                </c:pt>
                <c:pt idx="15847" formatCode="General">
                  <c:v>-0.37343648189450301</c:v>
                </c:pt>
                <c:pt idx="15848" formatCode="General">
                  <c:v>-0.36048496574164302</c:v>
                </c:pt>
                <c:pt idx="15849" formatCode="General">
                  <c:v>-0.34816006885182599</c:v>
                </c:pt>
                <c:pt idx="15850" formatCode="General">
                  <c:v>-0.33629846221575299</c:v>
                </c:pt>
                <c:pt idx="15851" formatCode="General">
                  <c:v>-0.32519645703511202</c:v>
                </c:pt>
                <c:pt idx="15852" formatCode="General">
                  <c:v>-0.31582111484429598</c:v>
                </c:pt>
                <c:pt idx="15853" formatCode="General">
                  <c:v>-0.30958255667034801</c:v>
                </c:pt>
                <c:pt idx="15854" formatCode="General">
                  <c:v>-0.30664696399488101</c:v>
                </c:pt>
                <c:pt idx="15855" formatCode="General">
                  <c:v>-0.30668648538218501</c:v>
                </c:pt>
                <c:pt idx="15856" formatCode="General">
                  <c:v>-0.309489771986522</c:v>
                </c:pt>
                <c:pt idx="15857" formatCode="General">
                  <c:v>-0.31422430700531701</c:v>
                </c:pt>
                <c:pt idx="15858" formatCode="General">
                  <c:v>-0.320154575204806</c:v>
                </c:pt>
                <c:pt idx="15859" formatCode="General">
                  <c:v>-0.32598506813324701</c:v>
                </c:pt>
                <c:pt idx="15860" formatCode="General">
                  <c:v>-0.33125179332411098</c:v>
                </c:pt>
                <c:pt idx="15861" formatCode="General">
                  <c:v>-0.33677023192629402</c:v>
                </c:pt>
                <c:pt idx="15862" formatCode="General">
                  <c:v>-0.34257287461189301</c:v>
                </c:pt>
                <c:pt idx="15863" formatCode="General">
                  <c:v>-0.34857590954125001</c:v>
                </c:pt>
                <c:pt idx="15864" formatCode="General">
                  <c:v>-0.35485187353585301</c:v>
                </c:pt>
                <c:pt idx="15865" formatCode="General">
                  <c:v>-0.36133786965994202</c:v>
                </c:pt>
                <c:pt idx="15866" formatCode="General">
                  <c:v>-0.36817741929395098</c:v>
                </c:pt>
                <c:pt idx="15867" formatCode="General">
                  <c:v>-0.37413981930184498</c:v>
                </c:pt>
                <c:pt idx="15868" formatCode="General">
                  <c:v>-0.37801496927105499</c:v>
                </c:pt>
                <c:pt idx="15869" formatCode="General">
                  <c:v>-0.379658344912287</c:v>
                </c:pt>
                <c:pt idx="15870" formatCode="General">
                  <c:v>-0.37917855018991897</c:v>
                </c:pt>
                <c:pt idx="15871" formatCode="General">
                  <c:v>-0.37761341344245702</c:v>
                </c:pt>
                <c:pt idx="15872" formatCode="General">
                  <c:v>-0.37548397681302398</c:v>
                </c:pt>
                <c:pt idx="15873" formatCode="General">
                  <c:v>-0.37235756808874598</c:v>
                </c:pt>
                <c:pt idx="15874" formatCode="General">
                  <c:v>-0.36821066450385198</c:v>
                </c:pt>
                <c:pt idx="15875" formatCode="General">
                  <c:v>-0.36291228281024401</c:v>
                </c:pt>
                <c:pt idx="15876" formatCode="General">
                  <c:v>-0.35693643908751499</c:v>
                </c:pt>
                <c:pt idx="15877" formatCode="General">
                  <c:v>-0.35028967659502702</c:v>
                </c:pt>
                <c:pt idx="15878" formatCode="General">
                  <c:v>-0.34177333491065098</c:v>
                </c:pt>
                <c:pt idx="15879" formatCode="General">
                  <c:v>-0.330474958203332</c:v>
                </c:pt>
                <c:pt idx="15880" formatCode="General">
                  <c:v>-0.31673365609854398</c:v>
                </c:pt>
                <c:pt idx="15881" formatCode="General">
                  <c:v>-0.30175128677469498</c:v>
                </c:pt>
                <c:pt idx="15882" formatCode="General">
                  <c:v>-0.28628545847726</c:v>
                </c:pt>
                <c:pt idx="15883" formatCode="General">
                  <c:v>-0.27145420467735298</c:v>
                </c:pt>
                <c:pt idx="15884" formatCode="General">
                  <c:v>-0.25820987720502198</c:v>
                </c:pt>
                <c:pt idx="15885" formatCode="General">
                  <c:v>-0.246859504514536</c:v>
                </c:pt>
                <c:pt idx="15886" formatCode="General">
                  <c:v>-0.237433390175146</c:v>
                </c:pt>
                <c:pt idx="15887" formatCode="General">
                  <c:v>-0.22960204160893499</c:v>
                </c:pt>
                <c:pt idx="15888" formatCode="General">
                  <c:v>-0.222519453273677</c:v>
                </c:pt>
                <c:pt idx="15889" formatCode="General">
                  <c:v>-0.216094094984042</c:v>
                </c:pt>
                <c:pt idx="15890" formatCode="General">
                  <c:v>-0.21073953334779</c:v>
                </c:pt>
                <c:pt idx="15891" formatCode="General">
                  <c:v>-0.20676047667009301</c:v>
                </c:pt>
                <c:pt idx="15892" formatCode="General">
                  <c:v>-0.204890563088829</c:v>
                </c:pt>
                <c:pt idx="15893" formatCode="General">
                  <c:v>-0.20502479330673201</c:v>
                </c:pt>
                <c:pt idx="15894" formatCode="General">
                  <c:v>-0.20578327009980299</c:v>
                </c:pt>
                <c:pt idx="15895" formatCode="General">
                  <c:v>-0.20580563911201999</c:v>
                </c:pt>
                <c:pt idx="15896" formatCode="General">
                  <c:v>-0.20539689882287401</c:v>
                </c:pt>
                <c:pt idx="15897" formatCode="General">
                  <c:v>-0.20490897586417101</c:v>
                </c:pt>
                <c:pt idx="15898" formatCode="General">
                  <c:v>-0.203812604765717</c:v>
                </c:pt>
                <c:pt idx="15899" formatCode="General">
                  <c:v>-0.20261807642200499</c:v>
                </c:pt>
                <c:pt idx="15900" formatCode="General">
                  <c:v>-0.20194868856824699</c:v>
                </c:pt>
                <c:pt idx="15901" formatCode="General">
                  <c:v>-0.200965145179795</c:v>
                </c:pt>
                <c:pt idx="15902" formatCode="General">
                  <c:v>-0.19843613386141801</c:v>
                </c:pt>
                <c:pt idx="15903" formatCode="General">
                  <c:v>-0.194061549412789</c:v>
                </c:pt>
                <c:pt idx="15904" formatCode="General">
                  <c:v>-0.187662477848001</c:v>
                </c:pt>
                <c:pt idx="15905" formatCode="General">
                  <c:v>-0.17928429857473799</c:v>
                </c:pt>
                <c:pt idx="15906" formatCode="General">
                  <c:v>-0.17001553796774099</c:v>
                </c:pt>
                <c:pt idx="15907" formatCode="General">
                  <c:v>-0.16025448802664</c:v>
                </c:pt>
                <c:pt idx="15908" formatCode="General">
                  <c:v>-0.14866382770446501</c:v>
                </c:pt>
                <c:pt idx="15909" formatCode="General">
                  <c:v>-0.135109146703877</c:v>
                </c:pt>
                <c:pt idx="15910" formatCode="General">
                  <c:v>-0.12084674594744101</c:v>
                </c:pt>
                <c:pt idx="15911" formatCode="General">
                  <c:v>-0.106319641369127</c:v>
                </c:pt>
                <c:pt idx="15912" formatCode="General">
                  <c:v>-9.1449428953756698E-2</c:v>
                </c:pt>
                <c:pt idx="15913" formatCode="General">
                  <c:v>-7.64546494446324E-2</c:v>
                </c:pt>
                <c:pt idx="15914" formatCode="General">
                  <c:v>-6.1364716842272002E-2</c:v>
                </c:pt>
                <c:pt idx="15915" formatCode="General">
                  <c:v>-4.6213218415814897E-2</c:v>
                </c:pt>
                <c:pt idx="15916" formatCode="General">
                  <c:v>-3.1690064786874098E-2</c:v>
                </c:pt>
                <c:pt idx="15917" formatCode="General">
                  <c:v>-1.75659798788926E-2</c:v>
                </c:pt>
                <c:pt idx="15918" formatCode="General">
                  <c:v>-3.5405621126409501E-3</c:v>
                </c:pt>
                <c:pt idx="15919" formatCode="General">
                  <c:v>9.6470747304153101E-3</c:v>
                </c:pt>
                <c:pt idx="15920" formatCode="General">
                  <c:v>2.10289841357372E-2</c:v>
                </c:pt>
                <c:pt idx="15921" formatCode="General">
                  <c:v>3.0077181795081301E-2</c:v>
                </c:pt>
                <c:pt idx="15922" formatCode="General">
                  <c:v>3.7218095000484598E-2</c:v>
                </c:pt>
                <c:pt idx="15923" formatCode="General">
                  <c:v>4.2261637578352898E-2</c:v>
                </c:pt>
                <c:pt idx="15924" formatCode="General">
                  <c:v>4.5360175559709302E-2</c:v>
                </c:pt>
                <c:pt idx="15925" formatCode="General">
                  <c:v>4.7560614597342198E-2</c:v>
                </c:pt>
                <c:pt idx="15926" formatCode="General">
                  <c:v>4.96796922196579E-2</c:v>
                </c:pt>
                <c:pt idx="15927" formatCode="General">
                  <c:v>5.1302269529030997E-2</c:v>
                </c:pt>
                <c:pt idx="15928" formatCode="General">
                  <c:v>5.2702185892245602E-2</c:v>
                </c:pt>
                <c:pt idx="15929" formatCode="General">
                  <c:v>5.5100113521068701E-2</c:v>
                </c:pt>
                <c:pt idx="15930" formatCode="General">
                  <c:v>5.86914556036797E-2</c:v>
                </c:pt>
                <c:pt idx="15931" formatCode="General">
                  <c:v>6.2163082384520001E-2</c:v>
                </c:pt>
                <c:pt idx="15932" formatCode="General">
                  <c:v>6.4392845692385306E-2</c:v>
                </c:pt>
                <c:pt idx="15933" formatCode="General">
                  <c:v>6.49850648427375E-2</c:v>
                </c:pt>
                <c:pt idx="15934" formatCode="General">
                  <c:v>6.3848282835602399E-2</c:v>
                </c:pt>
                <c:pt idx="15935" formatCode="General">
                  <c:v>6.2302158178208701E-2</c:v>
                </c:pt>
                <c:pt idx="15936" formatCode="General">
                  <c:v>6.17211314302539E-2</c:v>
                </c:pt>
                <c:pt idx="15937" formatCode="General">
                  <c:v>6.2612807038239807E-2</c:v>
                </c:pt>
                <c:pt idx="15938" formatCode="General">
                  <c:v>6.4459656964187803E-2</c:v>
                </c:pt>
                <c:pt idx="15939" formatCode="General">
                  <c:v>6.6823887587047298E-2</c:v>
                </c:pt>
                <c:pt idx="15940" formatCode="General">
                  <c:v>6.9420833956497605E-2</c:v>
                </c:pt>
                <c:pt idx="15941" formatCode="General">
                  <c:v>7.1517422969844993E-2</c:v>
                </c:pt>
                <c:pt idx="15942" formatCode="General">
                  <c:v>7.2896937809613399E-2</c:v>
                </c:pt>
                <c:pt idx="15943" formatCode="General">
                  <c:v>7.3674970210291499E-2</c:v>
                </c:pt>
                <c:pt idx="15944" formatCode="General">
                  <c:v>7.52841458859628E-2</c:v>
                </c:pt>
                <c:pt idx="15945" formatCode="General">
                  <c:v>7.8145454187437E-2</c:v>
                </c:pt>
                <c:pt idx="15946" formatCode="General">
                  <c:v>8.2045299795705101E-2</c:v>
                </c:pt>
                <c:pt idx="15947" formatCode="General">
                  <c:v>8.8435195684185897E-2</c:v>
                </c:pt>
                <c:pt idx="15948" formatCode="General">
                  <c:v>9.6545763096437295E-2</c:v>
                </c:pt>
                <c:pt idx="15949" formatCode="General">
                  <c:v>0.104621342119672</c:v>
                </c:pt>
                <c:pt idx="15950" formatCode="General">
                  <c:v>0.11236646219614201</c:v>
                </c:pt>
                <c:pt idx="15951" formatCode="General">
                  <c:v>0.12039972085929999</c:v>
                </c:pt>
                <c:pt idx="15952" formatCode="General">
                  <c:v>0.12902563826557001</c:v>
                </c:pt>
                <c:pt idx="15953" formatCode="General">
                  <c:v>0.137853474511412</c:v>
                </c:pt>
                <c:pt idx="15954" formatCode="General">
                  <c:v>0.14671649789361299</c:v>
                </c:pt>
                <c:pt idx="15955" formatCode="General">
                  <c:v>0.15613770028329199</c:v>
                </c:pt>
                <c:pt idx="15956" formatCode="General">
                  <c:v>0.166712475592798</c:v>
                </c:pt>
                <c:pt idx="15957" formatCode="General">
                  <c:v>0.178885831523936</c:v>
                </c:pt>
                <c:pt idx="15958" formatCode="General">
                  <c:v>0.193135319808594</c:v>
                </c:pt>
                <c:pt idx="15959" formatCode="General">
                  <c:v>0.20921898828562699</c:v>
                </c:pt>
                <c:pt idx="15960" formatCode="General">
                  <c:v>0.22533635984245301</c:v>
                </c:pt>
                <c:pt idx="15961" formatCode="General">
                  <c:v>0.24003365260839399</c:v>
                </c:pt>
                <c:pt idx="15962" formatCode="General">
                  <c:v>0.25336575662489802</c:v>
                </c:pt>
                <c:pt idx="15963" formatCode="General">
                  <c:v>0.26524310434955101</c:v>
                </c:pt>
                <c:pt idx="15964" formatCode="General">
                  <c:v>0.27497396519148698</c:v>
                </c:pt>
                <c:pt idx="15965" formatCode="General">
                  <c:v>0.28164279060847403</c:v>
                </c:pt>
                <c:pt idx="15966" formatCode="General">
                  <c:v>0.28444690548770302</c:v>
                </c:pt>
                <c:pt idx="15967" formatCode="General">
                  <c:v>0.28343183493605301</c:v>
                </c:pt>
                <c:pt idx="15968" formatCode="General">
                  <c:v>0.27875914574649602</c:v>
                </c:pt>
                <c:pt idx="15969" formatCode="General">
                  <c:v>0.27105326822887899</c:v>
                </c:pt>
                <c:pt idx="15970" formatCode="General">
                  <c:v>0.26147676921053598</c:v>
                </c:pt>
                <c:pt idx="15971" formatCode="General">
                  <c:v>0.25008297695903198</c:v>
                </c:pt>
                <c:pt idx="15972" formatCode="General">
                  <c:v>0.23742083532886399</c:v>
                </c:pt>
                <c:pt idx="15973" formatCode="General">
                  <c:v>0.22402929195654001</c:v>
                </c:pt>
                <c:pt idx="15974" formatCode="General">
                  <c:v>0.21055714483097099</c:v>
                </c:pt>
                <c:pt idx="15975" formatCode="General">
                  <c:v>0.19844235257058301</c:v>
                </c:pt>
                <c:pt idx="15976" formatCode="General">
                  <c:v>0.187804322630336</c:v>
                </c:pt>
                <c:pt idx="15977" formatCode="General">
                  <c:v>0.177959263824022</c:v>
                </c:pt>
                <c:pt idx="15978" formatCode="General">
                  <c:v>0.168872906744998</c:v>
                </c:pt>
                <c:pt idx="15979" formatCode="General">
                  <c:v>0.16091508720711301</c:v>
                </c:pt>
                <c:pt idx="15980" formatCode="General">
                  <c:v>0.15485799219476601</c:v>
                </c:pt>
                <c:pt idx="15981" formatCode="General">
                  <c:v>0.15138475874879501</c:v>
                </c:pt>
                <c:pt idx="15982" formatCode="General">
                  <c:v>0.14998466355710699</c:v>
                </c:pt>
                <c:pt idx="15983" formatCode="General">
                  <c:v>0.149650901650662</c:v>
                </c:pt>
                <c:pt idx="15984" formatCode="General">
                  <c:v>0.15078984164804701</c:v>
                </c:pt>
                <c:pt idx="15985" formatCode="General">
                  <c:v>0.15453067617034</c:v>
                </c:pt>
                <c:pt idx="15986" formatCode="General">
                  <c:v>0.16119667502591001</c:v>
                </c:pt>
                <c:pt idx="15987" formatCode="General">
                  <c:v>0.17007740643762401</c:v>
                </c:pt>
                <c:pt idx="15988" formatCode="General">
                  <c:v>0.180408516789964</c:v>
                </c:pt>
                <c:pt idx="15989" formatCode="General">
                  <c:v>0.19133988360006501</c:v>
                </c:pt>
                <c:pt idx="15990" formatCode="General">
                  <c:v>0.20236021263394599</c:v>
                </c:pt>
                <c:pt idx="15991" formatCode="General">
                  <c:v>0.21296656295671301</c:v>
                </c:pt>
                <c:pt idx="15992" formatCode="General">
                  <c:v>0.221915378421087</c:v>
                </c:pt>
                <c:pt idx="15993" formatCode="General">
                  <c:v>0.227620178555375</c:v>
                </c:pt>
                <c:pt idx="15994" formatCode="General">
                  <c:v>0.23078722884768799</c:v>
                </c:pt>
                <c:pt idx="15995" formatCode="General">
                  <c:v>0.233494219986183</c:v>
                </c:pt>
                <c:pt idx="15996" formatCode="General">
                  <c:v>0.23578026522696699</c:v>
                </c:pt>
                <c:pt idx="15997" formatCode="General">
                  <c:v>0.237788466127692</c:v>
                </c:pt>
                <c:pt idx="15998" formatCode="General">
                  <c:v>0.239881471993805</c:v>
                </c:pt>
                <c:pt idx="15999" formatCode="General">
                  <c:v>0.24189594768523701</c:v>
                </c:pt>
                <c:pt idx="16000" formatCode="General">
                  <c:v>0.243047128030631</c:v>
                </c:pt>
                <c:pt idx="16001" formatCode="General">
                  <c:v>0.242404792835615</c:v>
                </c:pt>
                <c:pt idx="16002" formatCode="General">
                  <c:v>0.23957947299024601</c:v>
                </c:pt>
                <c:pt idx="16003" formatCode="General">
                  <c:v>0.23537055413118299</c:v>
                </c:pt>
                <c:pt idx="16004" formatCode="General">
                  <c:v>0.23076432680693401</c:v>
                </c:pt>
                <c:pt idx="16005" formatCode="General">
                  <c:v>0.226827274629816</c:v>
                </c:pt>
                <c:pt idx="16006" formatCode="General">
                  <c:v>0.22435397114430899</c:v>
                </c:pt>
                <c:pt idx="16007" formatCode="General">
                  <c:v>0.22370654924863001</c:v>
                </c:pt>
                <c:pt idx="16008" formatCode="General">
                  <c:v>0.22509808937682199</c:v>
                </c:pt>
                <c:pt idx="16009" formatCode="General">
                  <c:v>0.22715138139875901</c:v>
                </c:pt>
                <c:pt idx="16010" formatCode="General">
                  <c:v>0.228970909000384</c:v>
                </c:pt>
                <c:pt idx="16011" formatCode="General">
                  <c:v>0.23058945618365601</c:v>
                </c:pt>
                <c:pt idx="16012" formatCode="General">
                  <c:v>0.231045901005591</c:v>
                </c:pt>
                <c:pt idx="16013" formatCode="General">
                  <c:v>0.22940703218731801</c:v>
                </c:pt>
                <c:pt idx="16014" formatCode="General">
                  <c:v>0.22555822774958001</c:v>
                </c:pt>
                <c:pt idx="16015" formatCode="General">
                  <c:v>0.21933710258248601</c:v>
                </c:pt>
                <c:pt idx="16016" formatCode="General">
                  <c:v>0.21095645610624</c:v>
                </c:pt>
                <c:pt idx="16017" formatCode="General">
                  <c:v>0.201335188066389</c:v>
                </c:pt>
                <c:pt idx="16018" formatCode="General">
                  <c:v>0.19136494604825699</c:v>
                </c:pt>
                <c:pt idx="16019" formatCode="General">
                  <c:v>0.181674667179268</c:v>
                </c:pt>
                <c:pt idx="16020" formatCode="General">
                  <c:v>0.173608843003249</c:v>
                </c:pt>
                <c:pt idx="16021" formatCode="General">
                  <c:v>0.16756421463773699</c:v>
                </c:pt>
                <c:pt idx="16022" formatCode="General">
                  <c:v>0.16298915748975801</c:v>
                </c:pt>
                <c:pt idx="16023" formatCode="General">
                  <c:v>0.159241552392658</c:v>
                </c:pt>
                <c:pt idx="16024" formatCode="General">
                  <c:v>0.15617689286370701</c:v>
                </c:pt>
                <c:pt idx="16025" formatCode="General">
                  <c:v>0.15388524604957499</c:v>
                </c:pt>
                <c:pt idx="16026" formatCode="General">
                  <c:v>0.15233508739330701</c:v>
                </c:pt>
                <c:pt idx="16027" formatCode="General">
                  <c:v>0.15131278956788399</c:v>
                </c:pt>
                <c:pt idx="16028" formatCode="General">
                  <c:v>0.150797507101501</c:v>
                </c:pt>
                <c:pt idx="16029" formatCode="General">
                  <c:v>0.152051803933274</c:v>
                </c:pt>
                <c:pt idx="16030" formatCode="General">
                  <c:v>0.15527357879235101</c:v>
                </c:pt>
                <c:pt idx="16031" formatCode="General">
                  <c:v>0.15893766973210699</c:v>
                </c:pt>
                <c:pt idx="16032" formatCode="General">
                  <c:v>0.161489998926415</c:v>
                </c:pt>
                <c:pt idx="16033" formatCode="General">
                  <c:v>0.16200331773229301</c:v>
                </c:pt>
                <c:pt idx="16034" formatCode="General">
                  <c:v>0.15994220779485699</c:v>
                </c:pt>
                <c:pt idx="16035" formatCode="General">
                  <c:v>0.15519298947136101</c:v>
                </c:pt>
                <c:pt idx="16036" formatCode="General">
                  <c:v>0.148426896615313</c:v>
                </c:pt>
                <c:pt idx="16037" formatCode="General">
                  <c:v>0.14206827852985099</c:v>
                </c:pt>
                <c:pt idx="16038" formatCode="General">
                  <c:v>0.13846173578690801</c:v>
                </c:pt>
                <c:pt idx="16039" formatCode="General">
                  <c:v>0.137859089458791</c:v>
                </c:pt>
                <c:pt idx="16040" formatCode="General">
                  <c:v>0.13854552142138901</c:v>
                </c:pt>
                <c:pt idx="16041" formatCode="General">
                  <c:v>0.138590641992408</c:v>
                </c:pt>
                <c:pt idx="16042" formatCode="General">
                  <c:v>0.13772793995836599</c:v>
                </c:pt>
                <c:pt idx="16043" formatCode="General">
                  <c:v>0.13699174916732601</c:v>
                </c:pt>
                <c:pt idx="16044" formatCode="General">
                  <c:v>0.13759306423574899</c:v>
                </c:pt>
                <c:pt idx="16045" formatCode="General">
                  <c:v>0.13947036015508299</c:v>
                </c:pt>
                <c:pt idx="16046" formatCode="General">
                  <c:v>0.141287705728605</c:v>
                </c:pt>
                <c:pt idx="16047" formatCode="General">
                  <c:v>0.14207639741065101</c:v>
                </c:pt>
                <c:pt idx="16048" formatCode="General">
                  <c:v>0.141479628331143</c:v>
                </c:pt>
                <c:pt idx="16049" formatCode="General">
                  <c:v>0.13913580380268301</c:v>
                </c:pt>
                <c:pt idx="16050" formatCode="General">
                  <c:v>0.13465354792866699</c:v>
                </c:pt>
                <c:pt idx="16051" formatCode="General">
                  <c:v>0.12736863495468301</c:v>
                </c:pt>
                <c:pt idx="16052" formatCode="General">
                  <c:v>0.116942618481648</c:v>
                </c:pt>
                <c:pt idx="16053" formatCode="General">
                  <c:v>0.104317101131082</c:v>
                </c:pt>
                <c:pt idx="16054" formatCode="General">
                  <c:v>8.9423678565069498E-2</c:v>
                </c:pt>
                <c:pt idx="16055" formatCode="General">
                  <c:v>7.1495988274327904E-2</c:v>
                </c:pt>
                <c:pt idx="16056" formatCode="General">
                  <c:v>5.1417243390839501E-2</c:v>
                </c:pt>
                <c:pt idx="16057" formatCode="General">
                  <c:v>3.0317675209588699E-2</c:v>
                </c:pt>
                <c:pt idx="16058" formatCode="General">
                  <c:v>9.2601721660126503E-3</c:v>
                </c:pt>
                <c:pt idx="16059" formatCode="General">
                  <c:v>-1.08885476894354E-2</c:v>
                </c:pt>
                <c:pt idx="16060" formatCode="General">
                  <c:v>-2.9918605473677001E-2</c:v>
                </c:pt>
                <c:pt idx="16061" formatCode="General">
                  <c:v>-4.78877647615907E-2</c:v>
                </c:pt>
                <c:pt idx="16062" formatCode="General">
                  <c:v>-6.3900537603045898E-2</c:v>
                </c:pt>
                <c:pt idx="16063" formatCode="General">
                  <c:v>-7.7305764665686394E-2</c:v>
                </c:pt>
                <c:pt idx="16064" formatCode="General">
                  <c:v>-8.8778324839484501E-2</c:v>
                </c:pt>
                <c:pt idx="16065" formatCode="General">
                  <c:v>-9.8385331309495505E-2</c:v>
                </c:pt>
                <c:pt idx="16066" formatCode="General">
                  <c:v>-0.105597607117208</c:v>
                </c:pt>
                <c:pt idx="16067" formatCode="General">
                  <c:v>-0.10985128315234501</c:v>
                </c:pt>
                <c:pt idx="16068" formatCode="General">
                  <c:v>-0.110546549732634</c:v>
                </c:pt>
                <c:pt idx="16069" formatCode="General">
                  <c:v>-0.10737165273120899</c:v>
                </c:pt>
                <c:pt idx="16070" formatCode="General">
                  <c:v>-0.101045898701704</c:v>
                </c:pt>
                <c:pt idx="16071" formatCode="General">
                  <c:v>-9.2717055994081005E-2</c:v>
                </c:pt>
                <c:pt idx="16072" formatCode="General">
                  <c:v>-8.4425519054378506E-2</c:v>
                </c:pt>
                <c:pt idx="16073" formatCode="General">
                  <c:v>-7.7218961505511996E-2</c:v>
                </c:pt>
                <c:pt idx="16074" formatCode="General">
                  <c:v>-7.0865916871138801E-2</c:v>
                </c:pt>
                <c:pt idx="16075" formatCode="General">
                  <c:v>-6.5073260042851203E-2</c:v>
                </c:pt>
                <c:pt idx="16076" formatCode="General">
                  <c:v>-6.0292176115326099E-2</c:v>
                </c:pt>
                <c:pt idx="16077" formatCode="General">
                  <c:v>-5.7477357104060399E-2</c:v>
                </c:pt>
                <c:pt idx="16078" formatCode="General">
                  <c:v>-5.5487941968425901E-2</c:v>
                </c:pt>
                <c:pt idx="16079" formatCode="General">
                  <c:v>-5.2952233367938299E-2</c:v>
                </c:pt>
                <c:pt idx="16080" formatCode="General">
                  <c:v>-4.9912743291429702E-2</c:v>
                </c:pt>
                <c:pt idx="16081" formatCode="General">
                  <c:v>-4.6155028346844797E-2</c:v>
                </c:pt>
                <c:pt idx="16082" formatCode="General">
                  <c:v>-4.0806278060318502E-2</c:v>
                </c:pt>
                <c:pt idx="16083" formatCode="General">
                  <c:v>-3.3724484155263898E-2</c:v>
                </c:pt>
                <c:pt idx="16084" formatCode="General">
                  <c:v>-2.5362740083174601E-2</c:v>
                </c:pt>
                <c:pt idx="16085" formatCode="General">
                  <c:v>-1.69752320407008E-2</c:v>
                </c:pt>
                <c:pt idx="16086" formatCode="General">
                  <c:v>-9.2854473461619902E-3</c:v>
                </c:pt>
                <c:pt idx="16087" formatCode="General">
                  <c:v>-1.71826249152239E-3</c:v>
                </c:pt>
                <c:pt idx="16088" formatCode="General">
                  <c:v>5.1882774430284098E-3</c:v>
                </c:pt>
                <c:pt idx="16089" formatCode="General">
                  <c:v>1.0482181791005201E-2</c:v>
                </c:pt>
                <c:pt idx="16090" formatCode="General">
                  <c:v>1.42262595918379E-2</c:v>
                </c:pt>
                <c:pt idx="16091" formatCode="General">
                  <c:v>1.65526758857754E-2</c:v>
                </c:pt>
                <c:pt idx="16092" formatCode="General">
                  <c:v>1.7449876970078399E-2</c:v>
                </c:pt>
                <c:pt idx="16093" formatCode="General">
                  <c:v>1.71490707499488E-2</c:v>
                </c:pt>
                <c:pt idx="16094" formatCode="General">
                  <c:v>1.6476629437506701E-2</c:v>
                </c:pt>
                <c:pt idx="16095" formatCode="General">
                  <c:v>1.6551154230203199E-2</c:v>
                </c:pt>
                <c:pt idx="16096" formatCode="General">
                  <c:v>1.79348899102332E-2</c:v>
                </c:pt>
                <c:pt idx="16097" formatCode="General">
                  <c:v>2.12906986006372E-2</c:v>
                </c:pt>
                <c:pt idx="16098" formatCode="General">
                  <c:v>2.6434039288903199E-2</c:v>
                </c:pt>
                <c:pt idx="16099" formatCode="General">
                  <c:v>3.1273031870179997E-2</c:v>
                </c:pt>
                <c:pt idx="16100" formatCode="General">
                  <c:v>3.5114227221390501E-2</c:v>
                </c:pt>
                <c:pt idx="16101" formatCode="General">
                  <c:v>3.8687230383055202E-2</c:v>
                </c:pt>
                <c:pt idx="16102" formatCode="General">
                  <c:v>4.1089263334320399E-2</c:v>
                </c:pt>
                <c:pt idx="16103" formatCode="General">
                  <c:v>4.1595617408871098E-2</c:v>
                </c:pt>
                <c:pt idx="16104" formatCode="General">
                  <c:v>4.0525895459219002E-2</c:v>
                </c:pt>
                <c:pt idx="16105" formatCode="General">
                  <c:v>3.8129038362222298E-2</c:v>
                </c:pt>
                <c:pt idx="16106" formatCode="General">
                  <c:v>3.5135497322577099E-2</c:v>
                </c:pt>
                <c:pt idx="16107" formatCode="General">
                  <c:v>3.2508011711361702E-2</c:v>
                </c:pt>
                <c:pt idx="16108" formatCode="General">
                  <c:v>3.0712400455256E-2</c:v>
                </c:pt>
                <c:pt idx="16109" formatCode="General">
                  <c:v>2.84438798158663E-2</c:v>
                </c:pt>
                <c:pt idx="16110" formatCode="General">
                  <c:v>2.5153328496385699E-2</c:v>
                </c:pt>
                <c:pt idx="16111" formatCode="General">
                  <c:v>2.1659650447634401E-2</c:v>
                </c:pt>
                <c:pt idx="16112" formatCode="General">
                  <c:v>1.8572319591672201E-2</c:v>
                </c:pt>
                <c:pt idx="16113" formatCode="General">
                  <c:v>1.6254328111592799E-2</c:v>
                </c:pt>
                <c:pt idx="16114" formatCode="General">
                  <c:v>1.45218610802864E-2</c:v>
                </c:pt>
                <c:pt idx="16115" formatCode="General">
                  <c:v>1.2992986149762501E-2</c:v>
                </c:pt>
                <c:pt idx="16116" formatCode="General">
                  <c:v>1.18305454244159E-2</c:v>
                </c:pt>
                <c:pt idx="16117" formatCode="General">
                  <c:v>1.0884067981892301E-2</c:v>
                </c:pt>
                <c:pt idx="16118" formatCode="General">
                  <c:v>9.5558986722601592E-3</c:v>
                </c:pt>
                <c:pt idx="16119" formatCode="General">
                  <c:v>8.3827936712393605E-3</c:v>
                </c:pt>
                <c:pt idx="16120" formatCode="General">
                  <c:v>7.8057909219715902E-3</c:v>
                </c:pt>
                <c:pt idx="16121" formatCode="General">
                  <c:v>7.9024809952094599E-3</c:v>
                </c:pt>
                <c:pt idx="16122" formatCode="General">
                  <c:v>8.9280317261338608E-3</c:v>
                </c:pt>
                <c:pt idx="16123" formatCode="General">
                  <c:v>1.0608081810938801E-2</c:v>
                </c:pt>
                <c:pt idx="16124" formatCode="General">
                  <c:v>1.2718520852815199E-2</c:v>
                </c:pt>
                <c:pt idx="16125" formatCode="General">
                  <c:v>1.52648266047236E-2</c:v>
                </c:pt>
                <c:pt idx="16126" formatCode="General">
                  <c:v>1.8754830945208498E-2</c:v>
                </c:pt>
                <c:pt idx="16127" formatCode="General">
                  <c:v>2.4726050605178601E-2</c:v>
                </c:pt>
                <c:pt idx="16128" formatCode="General">
                  <c:v>3.3107397412191299E-2</c:v>
                </c:pt>
                <c:pt idx="16129" formatCode="General">
                  <c:v>4.2793238612884699E-2</c:v>
                </c:pt>
                <c:pt idx="16130" formatCode="General">
                  <c:v>5.3513331245646903E-2</c:v>
                </c:pt>
                <c:pt idx="16131" formatCode="General">
                  <c:v>6.4709046967214204E-2</c:v>
                </c:pt>
                <c:pt idx="16132" formatCode="General">
                  <c:v>7.4872113095401094E-2</c:v>
                </c:pt>
                <c:pt idx="16133" formatCode="General">
                  <c:v>8.2720220044693593E-2</c:v>
                </c:pt>
                <c:pt idx="16134" formatCode="General">
                  <c:v>8.8157084569812402E-2</c:v>
                </c:pt>
                <c:pt idx="16135" formatCode="General">
                  <c:v>9.1524593435066401E-2</c:v>
                </c:pt>
                <c:pt idx="16136" formatCode="General">
                  <c:v>9.3385227331977003E-2</c:v>
                </c:pt>
                <c:pt idx="16137" formatCode="General">
                  <c:v>9.2952328821429397E-2</c:v>
                </c:pt>
                <c:pt idx="16138" formatCode="General">
                  <c:v>8.9745044752730901E-2</c:v>
                </c:pt>
                <c:pt idx="16139" formatCode="General">
                  <c:v>8.5177018767997895E-2</c:v>
                </c:pt>
                <c:pt idx="16140" formatCode="General">
                  <c:v>7.9866210396800794E-2</c:v>
                </c:pt>
                <c:pt idx="16141" formatCode="General">
                  <c:v>7.2882710823265501E-2</c:v>
                </c:pt>
                <c:pt idx="16142" formatCode="General">
                  <c:v>6.42692416350166E-2</c:v>
                </c:pt>
                <c:pt idx="16143" formatCode="General">
                  <c:v>5.5948846857594603E-2</c:v>
                </c:pt>
                <c:pt idx="16144" formatCode="General">
                  <c:v>4.8673826816659903E-2</c:v>
                </c:pt>
                <c:pt idx="16145" formatCode="General">
                  <c:v>4.1879672244708198E-2</c:v>
                </c:pt>
                <c:pt idx="16146" formatCode="General">
                  <c:v>3.5521420057642202E-2</c:v>
                </c:pt>
                <c:pt idx="16147" formatCode="General">
                  <c:v>3.0220166906317899E-2</c:v>
                </c:pt>
                <c:pt idx="16148" formatCode="General">
                  <c:v>2.6460491060253999E-2</c:v>
                </c:pt>
                <c:pt idx="16149" formatCode="General">
                  <c:v>2.3432249344795E-2</c:v>
                </c:pt>
                <c:pt idx="16150" formatCode="General">
                  <c:v>2.1192869909515698E-2</c:v>
                </c:pt>
                <c:pt idx="16151" formatCode="General">
                  <c:v>2.0526575482690101E-2</c:v>
                </c:pt>
                <c:pt idx="16152" formatCode="General">
                  <c:v>2.1033801596712299E-2</c:v>
                </c:pt>
                <c:pt idx="16153" formatCode="General">
                  <c:v>2.2676302465101699E-2</c:v>
                </c:pt>
                <c:pt idx="16154" formatCode="General">
                  <c:v>2.57753015708292E-2</c:v>
                </c:pt>
                <c:pt idx="16155" formatCode="General">
                  <c:v>3.01993847235194E-2</c:v>
                </c:pt>
                <c:pt idx="16156" formatCode="General">
                  <c:v>3.5222865218498101E-2</c:v>
                </c:pt>
                <c:pt idx="16157" formatCode="General">
                  <c:v>4.0316561210668303E-2</c:v>
                </c:pt>
                <c:pt idx="16158" formatCode="General">
                  <c:v>4.5375653868287499E-2</c:v>
                </c:pt>
                <c:pt idx="16159" formatCode="General">
                  <c:v>5.0789606948424298E-2</c:v>
                </c:pt>
                <c:pt idx="16160" formatCode="General">
                  <c:v>5.6915226363359897E-2</c:v>
                </c:pt>
                <c:pt idx="16161" formatCode="General">
                  <c:v>6.2258036189218803E-2</c:v>
                </c:pt>
                <c:pt idx="16162" formatCode="General">
                  <c:v>6.5475438558930704E-2</c:v>
                </c:pt>
                <c:pt idx="16163" formatCode="General">
                  <c:v>6.6484986903867893E-2</c:v>
                </c:pt>
                <c:pt idx="16164" formatCode="General">
                  <c:v>6.5405741356021299E-2</c:v>
                </c:pt>
                <c:pt idx="16165" formatCode="General">
                  <c:v>6.2697786438035599E-2</c:v>
                </c:pt>
                <c:pt idx="16166" formatCode="General">
                  <c:v>5.9064083093444103E-2</c:v>
                </c:pt>
                <c:pt idx="16167" formatCode="General">
                  <c:v>5.4245269488735003E-2</c:v>
                </c:pt>
                <c:pt idx="16168" formatCode="General">
                  <c:v>4.7232607735497402E-2</c:v>
                </c:pt>
                <c:pt idx="16169" formatCode="General">
                  <c:v>3.9023331596137301E-2</c:v>
                </c:pt>
                <c:pt idx="16170" formatCode="General">
                  <c:v>3.1286942634414498E-2</c:v>
                </c:pt>
                <c:pt idx="16171" formatCode="General">
                  <c:v>2.4701449078880999E-2</c:v>
                </c:pt>
                <c:pt idx="16172" formatCode="General">
                  <c:v>1.87028589629392E-2</c:v>
                </c:pt>
                <c:pt idx="16173" formatCode="General">
                  <c:v>1.2526915287370601E-2</c:v>
                </c:pt>
                <c:pt idx="16174" formatCode="General">
                  <c:v>6.9623072894207201E-3</c:v>
                </c:pt>
                <c:pt idx="16175" formatCode="General">
                  <c:v>1.7365605526194899E-3</c:v>
                </c:pt>
                <c:pt idx="16176" formatCode="General">
                  <c:v>-3.0535825853265398E-3</c:v>
                </c:pt>
                <c:pt idx="16177" formatCode="General">
                  <c:v>-6.8800376015073E-3</c:v>
                </c:pt>
                <c:pt idx="16178" formatCode="General">
                  <c:v>-1.0342074124897901E-2</c:v>
                </c:pt>
                <c:pt idx="16179" formatCode="General">
                  <c:v>-1.29185171707785E-2</c:v>
                </c:pt>
                <c:pt idx="16180" formatCode="General">
                  <c:v>-1.4842989642191801E-2</c:v>
                </c:pt>
                <c:pt idx="16181" formatCode="General">
                  <c:v>-1.72546526325549E-2</c:v>
                </c:pt>
                <c:pt idx="16182" formatCode="General">
                  <c:v>-2.0170567658115202E-2</c:v>
                </c:pt>
                <c:pt idx="16183" formatCode="General">
                  <c:v>-2.3305986222534901E-2</c:v>
                </c:pt>
                <c:pt idx="16184" formatCode="General">
                  <c:v>-2.58764538375152E-2</c:v>
                </c:pt>
                <c:pt idx="16185" formatCode="General">
                  <c:v>-2.7116880833250302E-2</c:v>
                </c:pt>
                <c:pt idx="16186" formatCode="General">
                  <c:v>-2.6763255507601402E-2</c:v>
                </c:pt>
                <c:pt idx="16187" formatCode="General">
                  <c:v>-2.5883835810071899E-2</c:v>
                </c:pt>
                <c:pt idx="16188" formatCode="General">
                  <c:v>-2.5521067106911301E-2</c:v>
                </c:pt>
                <c:pt idx="16189" formatCode="General">
                  <c:v>-2.6305644853571699E-2</c:v>
                </c:pt>
                <c:pt idx="16190" formatCode="General">
                  <c:v>-2.8378912797920298E-2</c:v>
                </c:pt>
                <c:pt idx="16191" formatCode="General">
                  <c:v>-3.0499192671255799E-2</c:v>
                </c:pt>
                <c:pt idx="16192" formatCode="General">
                  <c:v>-3.2321325357223298E-2</c:v>
                </c:pt>
                <c:pt idx="16193" formatCode="General">
                  <c:v>-3.4178919282897298E-2</c:v>
                </c:pt>
                <c:pt idx="16194" formatCode="General">
                  <c:v>-3.6193682977790902E-2</c:v>
                </c:pt>
                <c:pt idx="16195" formatCode="General">
                  <c:v>-3.8201012526713103E-2</c:v>
                </c:pt>
                <c:pt idx="16196" formatCode="General">
                  <c:v>-3.9724690292130202E-2</c:v>
                </c:pt>
                <c:pt idx="16197" formatCode="General">
                  <c:v>-4.0045321804930201E-2</c:v>
                </c:pt>
                <c:pt idx="16198" formatCode="General">
                  <c:v>-3.9924261361866401E-2</c:v>
                </c:pt>
                <c:pt idx="16199" formatCode="General">
                  <c:v>-4.0605910075136697E-2</c:v>
                </c:pt>
                <c:pt idx="16200" formatCode="General">
                  <c:v>-4.2320817183946598E-2</c:v>
                </c:pt>
                <c:pt idx="16201" formatCode="General">
                  <c:v>-4.5545409350741098E-2</c:v>
                </c:pt>
                <c:pt idx="16202" formatCode="General">
                  <c:v>-5.13346249263908E-2</c:v>
                </c:pt>
                <c:pt idx="16203">
                  <c:v>-6.02446732170532E-2</c:v>
                </c:pt>
                <c:pt idx="16204" formatCode="General">
                  <c:v>-7.1071017386586097E-2</c:v>
                </c:pt>
                <c:pt idx="16205" formatCode="General">
                  <c:v>-8.3049416664583403E-2</c:v>
                </c:pt>
                <c:pt idx="16206" formatCode="General">
                  <c:v>-9.5816302324071206E-2</c:v>
                </c:pt>
                <c:pt idx="16207" formatCode="General">
                  <c:v>-0.108414009427221</c:v>
                </c:pt>
                <c:pt idx="16208" formatCode="General">
                  <c:v>-0.120476392812059</c:v>
                </c:pt>
                <c:pt idx="16209" formatCode="General">
                  <c:v>-0.131177052958839</c:v>
                </c:pt>
                <c:pt idx="16210" formatCode="General">
                  <c:v>-0.13952152236676499</c:v>
                </c:pt>
                <c:pt idx="16211" formatCode="General">
                  <c:v>-0.14557441891290601</c:v>
                </c:pt>
                <c:pt idx="16212" formatCode="General">
                  <c:v>-0.14974537486106901</c:v>
                </c:pt>
                <c:pt idx="16213" formatCode="General">
                  <c:v>-0.151973607072943</c:v>
                </c:pt>
                <c:pt idx="16214" formatCode="General">
                  <c:v>-0.15206649274122599</c:v>
                </c:pt>
                <c:pt idx="16215" formatCode="General">
                  <c:v>-0.149752951811982</c:v>
                </c:pt>
                <c:pt idx="16216" formatCode="General">
                  <c:v>-0.14583915471513201</c:v>
                </c:pt>
                <c:pt idx="16217" formatCode="General">
                  <c:v>-0.14155632331262299</c:v>
                </c:pt>
                <c:pt idx="16218" formatCode="General">
                  <c:v>-0.137324556806525</c:v>
                </c:pt>
                <c:pt idx="16219" formatCode="General">
                  <c:v>-0.133523854484417</c:v>
                </c:pt>
                <c:pt idx="16220" formatCode="General">
                  <c:v>-0.12985498695982001</c:v>
                </c:pt>
                <c:pt idx="16221" formatCode="General">
                  <c:v>-0.12548062278661701</c:v>
                </c:pt>
                <c:pt idx="16222" formatCode="General">
                  <c:v>-0.12000365867207</c:v>
                </c:pt>
                <c:pt idx="16223" formatCode="General">
                  <c:v>-0.113389012469418</c:v>
                </c:pt>
                <c:pt idx="16224" formatCode="General">
                  <c:v>-0.106082808536545</c:v>
                </c:pt>
                <c:pt idx="16225" formatCode="General">
                  <c:v>-9.9231663680084001E-2</c:v>
                </c:pt>
                <c:pt idx="16226" formatCode="General">
                  <c:v>-9.3345167390842906E-2</c:v>
                </c:pt>
                <c:pt idx="16227" formatCode="General">
                  <c:v>-8.8921317077628001E-2</c:v>
                </c:pt>
                <c:pt idx="16228" formatCode="General">
                  <c:v>-8.6833259293711398E-2</c:v>
                </c:pt>
                <c:pt idx="16229" formatCode="General">
                  <c:v>-8.7246538132176005E-2</c:v>
                </c:pt>
                <c:pt idx="16230" formatCode="General">
                  <c:v>-9.0078458446516699E-2</c:v>
                </c:pt>
                <c:pt idx="16231" formatCode="General">
                  <c:v>-9.4901212828805898E-2</c:v>
                </c:pt>
                <c:pt idx="16232" formatCode="General">
                  <c:v>-0.10161169412990299</c:v>
                </c:pt>
                <c:pt idx="16233" formatCode="General">
                  <c:v>-0.110098750632781</c:v>
                </c:pt>
                <c:pt idx="16234" formatCode="General">
                  <c:v>-0.120221306516533</c:v>
                </c:pt>
                <c:pt idx="16235" formatCode="General">
                  <c:v>-0.132369956448049</c:v>
                </c:pt>
                <c:pt idx="16236" formatCode="General">
                  <c:v>-0.146081250920088</c:v>
                </c:pt>
                <c:pt idx="16237" formatCode="General">
                  <c:v>-0.15969478445497601</c:v>
                </c:pt>
                <c:pt idx="16238" formatCode="General">
                  <c:v>-0.171980918014774</c:v>
                </c:pt>
                <c:pt idx="16239" formatCode="General">
                  <c:v>-0.18296691493831699</c:v>
                </c:pt>
                <c:pt idx="16240" formatCode="General">
                  <c:v>-0.192901434764225</c:v>
                </c:pt>
                <c:pt idx="16241" formatCode="General">
                  <c:v>-0.20090658692211899</c:v>
                </c:pt>
                <c:pt idx="16242" formatCode="General">
                  <c:v>-0.20635733260963601</c:v>
                </c:pt>
                <c:pt idx="16243" formatCode="General">
                  <c:v>-0.209266177253674</c:v>
                </c:pt>
                <c:pt idx="16244" formatCode="General">
                  <c:v>-0.20866765704082699</c:v>
                </c:pt>
                <c:pt idx="16245" formatCode="General">
                  <c:v>-0.204173831268748</c:v>
                </c:pt>
                <c:pt idx="16246" formatCode="General">
                  <c:v>-0.19691693062867699</c:v>
                </c:pt>
                <c:pt idx="16247" formatCode="General">
                  <c:v>-0.188508573053731</c:v>
                </c:pt>
                <c:pt idx="16248" formatCode="General">
                  <c:v>-0.18125785141307699</c:v>
                </c:pt>
                <c:pt idx="16249" formatCode="General">
                  <c:v>-0.177550947977829</c:v>
                </c:pt>
                <c:pt idx="16250" formatCode="General">
                  <c:v>-0.17827120484110701</c:v>
                </c:pt>
                <c:pt idx="16251" formatCode="General">
                  <c:v>-0.18241350319788099</c:v>
                </c:pt>
                <c:pt idx="16252" formatCode="General">
                  <c:v>-0.18893665888172501</c:v>
                </c:pt>
                <c:pt idx="16253" formatCode="General">
                  <c:v>-0.19810486182241899</c:v>
                </c:pt>
                <c:pt idx="16254" formatCode="General">
                  <c:v>-0.20965246563829801</c:v>
                </c:pt>
                <c:pt idx="16255" formatCode="General">
                  <c:v>-0.22230341654414501</c:v>
                </c:pt>
                <c:pt idx="16256" formatCode="General">
                  <c:v>-0.234813719918855</c:v>
                </c:pt>
                <c:pt idx="16257" formatCode="General">
                  <c:v>-0.246074026257881</c:v>
                </c:pt>
                <c:pt idx="16258" formatCode="General">
                  <c:v>-0.25590036696707402</c:v>
                </c:pt>
                <c:pt idx="16259" formatCode="General">
                  <c:v>-0.26483206542531101</c:v>
                </c:pt>
                <c:pt idx="16260" formatCode="General">
                  <c:v>-0.27316693758343102</c:v>
                </c:pt>
                <c:pt idx="16261" formatCode="General">
                  <c:v>-0.28001989033504299</c:v>
                </c:pt>
                <c:pt idx="16262" formatCode="General">
                  <c:v>-0.28424525256141397</c:v>
                </c:pt>
                <c:pt idx="16263" formatCode="General">
                  <c:v>-0.28508333884272102</c:v>
                </c:pt>
                <c:pt idx="16264" formatCode="General">
                  <c:v>-0.28209625587360398</c:v>
                </c:pt>
                <c:pt idx="16265" formatCode="General">
                  <c:v>-0.27600483980724699</c:v>
                </c:pt>
                <c:pt idx="16266" formatCode="General">
                  <c:v>-0.26672581130946799</c:v>
                </c:pt>
                <c:pt idx="16267" formatCode="General">
                  <c:v>-0.25393650583924599</c:v>
                </c:pt>
                <c:pt idx="16268" formatCode="General">
                  <c:v>-0.23823256681304</c:v>
                </c:pt>
                <c:pt idx="16269" formatCode="General">
                  <c:v>-0.22051019023232299</c:v>
                </c:pt>
                <c:pt idx="16270" formatCode="General">
                  <c:v>-0.20158473883028999</c:v>
                </c:pt>
                <c:pt idx="16271" formatCode="General">
                  <c:v>-0.181948132234659</c:v>
                </c:pt>
                <c:pt idx="16272" formatCode="General">
                  <c:v>-0.162568859348103</c:v>
                </c:pt>
                <c:pt idx="16273" formatCode="General">
                  <c:v>-0.14403783820789501</c:v>
                </c:pt>
                <c:pt idx="16274" formatCode="General">
                  <c:v>-0.12665343432995199</c:v>
                </c:pt>
                <c:pt idx="16275" formatCode="General">
                  <c:v>-0.111176699012997</c:v>
                </c:pt>
                <c:pt idx="16276" formatCode="General">
                  <c:v>-9.8082286792848999E-2</c:v>
                </c:pt>
                <c:pt idx="16277" formatCode="General">
                  <c:v>-8.8566432173522794E-2</c:v>
                </c:pt>
                <c:pt idx="16278" formatCode="General">
                  <c:v>-8.2830317481436599E-2</c:v>
                </c:pt>
                <c:pt idx="16279" formatCode="General">
                  <c:v>-8.0043410584761193E-2</c:v>
                </c:pt>
                <c:pt idx="16280" formatCode="General">
                  <c:v>-8.0766214512707102E-2</c:v>
                </c:pt>
                <c:pt idx="16281" formatCode="General">
                  <c:v>-8.5394489932232101E-2</c:v>
                </c:pt>
                <c:pt idx="16282" formatCode="General">
                  <c:v>-9.3411441703108E-2</c:v>
                </c:pt>
                <c:pt idx="16283" formatCode="General">
                  <c:v>-0.10474385240946001</c:v>
                </c:pt>
                <c:pt idx="16284" formatCode="General">
                  <c:v>-0.119400030086576</c:v>
                </c:pt>
                <c:pt idx="16285" formatCode="General">
                  <c:v>-0.136705884232771</c:v>
                </c:pt>
                <c:pt idx="16286" formatCode="General">
                  <c:v>-0.15566203727973299</c:v>
                </c:pt>
                <c:pt idx="16287" formatCode="General">
                  <c:v>-0.176275059442661</c:v>
                </c:pt>
                <c:pt idx="16288" formatCode="General">
                  <c:v>-0.198098333799403</c:v>
                </c:pt>
                <c:pt idx="16289" formatCode="General">
                  <c:v>-0.219791219335741</c:v>
                </c:pt>
                <c:pt idx="16290" formatCode="General">
                  <c:v>-0.24048521624685801</c:v>
                </c:pt>
                <c:pt idx="16291" formatCode="General">
                  <c:v>-0.25917678654644799</c:v>
                </c:pt>
                <c:pt idx="16292" formatCode="General">
                  <c:v>-0.27545576531613097</c:v>
                </c:pt>
                <c:pt idx="16293" formatCode="General">
                  <c:v>-0.289391064505234</c:v>
                </c:pt>
                <c:pt idx="16294" formatCode="General">
                  <c:v>-0.30049840782170001</c:v>
                </c:pt>
                <c:pt idx="16295" formatCode="General">
                  <c:v>-0.30844558597364402</c:v>
                </c:pt>
                <c:pt idx="16296" formatCode="General">
                  <c:v>-0.31329364513067898</c:v>
                </c:pt>
                <c:pt idx="16297" formatCode="General">
                  <c:v>-0.31552470308518699</c:v>
                </c:pt>
                <c:pt idx="16298" formatCode="General">
                  <c:v>-0.31588716557102903</c:v>
                </c:pt>
                <c:pt idx="16299" formatCode="General">
                  <c:v>-0.31298766523523303</c:v>
                </c:pt>
                <c:pt idx="16300" formatCode="General">
                  <c:v>-0.30577272833982999</c:v>
                </c:pt>
                <c:pt idx="16301" formatCode="General">
                  <c:v>-0.29570085115288902</c:v>
                </c:pt>
                <c:pt idx="16302" formatCode="General">
                  <c:v>-0.28380312073383801</c:v>
                </c:pt>
                <c:pt idx="16303" formatCode="General">
                  <c:v>-0.27024234149375798</c:v>
                </c:pt>
                <c:pt idx="16304" formatCode="General">
                  <c:v>-0.25555330560224898</c:v>
                </c:pt>
                <c:pt idx="16305" formatCode="General">
                  <c:v>-0.23987702416374701</c:v>
                </c:pt>
                <c:pt idx="16306" formatCode="General">
                  <c:v>-0.22346164416612699</c:v>
                </c:pt>
                <c:pt idx="16307" formatCode="General">
                  <c:v>-0.205948886179455</c:v>
                </c:pt>
                <c:pt idx="16308" formatCode="General">
                  <c:v>-0.18739930230140001</c:v>
                </c:pt>
                <c:pt idx="16309" formatCode="General">
                  <c:v>-0.16877543187847099</c:v>
                </c:pt>
                <c:pt idx="16310" formatCode="General">
                  <c:v>-0.15158109848054199</c:v>
                </c:pt>
                <c:pt idx="16311" formatCode="General">
                  <c:v>-0.13659057458111901</c:v>
                </c:pt>
                <c:pt idx="16312" formatCode="General">
                  <c:v>-0.122725883971138</c:v>
                </c:pt>
                <c:pt idx="16313" formatCode="General">
                  <c:v>-0.109476105050841</c:v>
                </c:pt>
                <c:pt idx="16314" formatCode="General">
                  <c:v>-9.7137869135907204E-2</c:v>
                </c:pt>
                <c:pt idx="16315" formatCode="General">
                  <c:v>-8.6265704786014905E-2</c:v>
                </c:pt>
                <c:pt idx="16316" formatCode="General">
                  <c:v>-7.7288852471620401E-2</c:v>
                </c:pt>
                <c:pt idx="16317" formatCode="General">
                  <c:v>-6.9907379685513096E-2</c:v>
                </c:pt>
                <c:pt idx="16318" formatCode="General">
                  <c:v>-6.3058039159138393E-2</c:v>
                </c:pt>
                <c:pt idx="16319" formatCode="General">
                  <c:v>-5.5724327080264598E-2</c:v>
                </c:pt>
                <c:pt idx="16320" formatCode="General">
                  <c:v>-4.7427581644329302E-2</c:v>
                </c:pt>
                <c:pt idx="16321" formatCode="General">
                  <c:v>-3.87355095817652E-2</c:v>
                </c:pt>
                <c:pt idx="16322" formatCode="General">
                  <c:v>-3.03052164904761E-2</c:v>
                </c:pt>
                <c:pt idx="16323" formatCode="General">
                  <c:v>-2.2511863514068999E-2</c:v>
                </c:pt>
                <c:pt idx="16324" formatCode="General">
                  <c:v>-1.6078640317373799E-2</c:v>
                </c:pt>
                <c:pt idx="16325" formatCode="General">
                  <c:v>-1.0974842619207699E-2</c:v>
                </c:pt>
                <c:pt idx="16326" formatCode="General">
                  <c:v>-6.4188804091391801E-3</c:v>
                </c:pt>
                <c:pt idx="16327" formatCode="General">
                  <c:v>-2.6405722909838402E-3</c:v>
                </c:pt>
                <c:pt idx="16328" formatCode="General">
                  <c:v>-3.2285620554830798E-4</c:v>
                </c:pt>
                <c:pt idx="16329" formatCode="General">
                  <c:v>1.5190390222508501E-3</c:v>
                </c:pt>
                <c:pt idx="16330" formatCode="General">
                  <c:v>4.2101705346451902E-3</c:v>
                </c:pt>
                <c:pt idx="16331" formatCode="General">
                  <c:v>7.5576408718111302E-3</c:v>
                </c:pt>
                <c:pt idx="16332" formatCode="General">
                  <c:v>9.9336420335556699E-3</c:v>
                </c:pt>
                <c:pt idx="16333" formatCode="General">
                  <c:v>1.02520486680443E-2</c:v>
                </c:pt>
                <c:pt idx="16334" formatCode="General">
                  <c:v>8.9942242747617501E-3</c:v>
                </c:pt>
                <c:pt idx="16335" formatCode="General">
                  <c:v>6.8663845582449196E-3</c:v>
                </c:pt>
                <c:pt idx="16336" formatCode="General">
                  <c:v>3.9547270304045E-3</c:v>
                </c:pt>
                <c:pt idx="16337">
                  <c:v>6.6783680474882402E-5</c:v>
                </c:pt>
                <c:pt idx="16338" formatCode="General">
                  <c:v>-3.95486578356395E-3</c:v>
                </c:pt>
                <c:pt idx="16339" formatCode="General">
                  <c:v>-7.4734601404936899E-3</c:v>
                </c:pt>
                <c:pt idx="16340" formatCode="General">
                  <c:v>-1.0814194959457801E-2</c:v>
                </c:pt>
                <c:pt idx="16341" formatCode="General">
                  <c:v>-1.41807420507397E-2</c:v>
                </c:pt>
                <c:pt idx="16342" formatCode="General">
                  <c:v>-1.6955485107187699E-2</c:v>
                </c:pt>
                <c:pt idx="16343" formatCode="General">
                  <c:v>-1.8219334880639499E-2</c:v>
                </c:pt>
                <c:pt idx="16344" formatCode="General">
                  <c:v>-1.7842389805187198E-2</c:v>
                </c:pt>
                <c:pt idx="16345" formatCode="General">
                  <c:v>-1.59414008043312E-2</c:v>
                </c:pt>
                <c:pt idx="16346" formatCode="General">
                  <c:v>-1.26710738875553E-2</c:v>
                </c:pt>
                <c:pt idx="16347" formatCode="General">
                  <c:v>-7.9665083077284492E-3</c:v>
                </c:pt>
                <c:pt idx="16348" formatCode="General">
                  <c:v>-1.68422433846095E-3</c:v>
                </c:pt>
                <c:pt idx="16349" formatCode="General">
                  <c:v>5.4930993841265296E-3</c:v>
                </c:pt>
                <c:pt idx="16350" formatCode="General">
                  <c:v>1.17798310712082E-2</c:v>
                </c:pt>
                <c:pt idx="16351" formatCode="General">
                  <c:v>1.7140329869911701E-2</c:v>
                </c:pt>
                <c:pt idx="16352" formatCode="General">
                  <c:v>2.21050888672603E-2</c:v>
                </c:pt>
                <c:pt idx="16353" formatCode="General">
                  <c:v>2.7109237783325801E-2</c:v>
                </c:pt>
                <c:pt idx="16354" formatCode="General">
                  <c:v>3.3587996730894097E-2</c:v>
                </c:pt>
                <c:pt idx="16355" formatCode="General">
                  <c:v>4.1670991621776302E-2</c:v>
                </c:pt>
                <c:pt idx="16356" formatCode="General">
                  <c:v>5.0672192927742499E-2</c:v>
                </c:pt>
                <c:pt idx="16357" formatCode="General">
                  <c:v>5.91683414358469E-2</c:v>
                </c:pt>
                <c:pt idx="16358" formatCode="General">
                  <c:v>6.5978059025473795E-2</c:v>
                </c:pt>
                <c:pt idx="16359" formatCode="General">
                  <c:v>7.15091687677607E-2</c:v>
                </c:pt>
                <c:pt idx="16360" formatCode="General">
                  <c:v>7.5849578212532298E-2</c:v>
                </c:pt>
                <c:pt idx="16361" formatCode="General">
                  <c:v>7.8750296235038902E-2</c:v>
                </c:pt>
                <c:pt idx="16362" formatCode="General">
                  <c:v>8.0375653758674406E-2</c:v>
                </c:pt>
                <c:pt idx="16363" formatCode="General">
                  <c:v>8.03291048884371E-2</c:v>
                </c:pt>
                <c:pt idx="16364" formatCode="General">
                  <c:v>7.8116539918112807E-2</c:v>
                </c:pt>
                <c:pt idx="16365" formatCode="General">
                  <c:v>7.5141314949460206E-2</c:v>
                </c:pt>
                <c:pt idx="16366" formatCode="General">
                  <c:v>7.3082404047866506E-2</c:v>
                </c:pt>
                <c:pt idx="16367" formatCode="General">
                  <c:v>7.1832705815777803E-2</c:v>
                </c:pt>
                <c:pt idx="16368" formatCode="General">
                  <c:v>7.1201118181981896E-2</c:v>
                </c:pt>
                <c:pt idx="16369" formatCode="General">
                  <c:v>7.1395962418941097E-2</c:v>
                </c:pt>
                <c:pt idx="16370" formatCode="General">
                  <c:v>7.2617773801434596E-2</c:v>
                </c:pt>
                <c:pt idx="16371" formatCode="General">
                  <c:v>7.4337552294616804E-2</c:v>
                </c:pt>
                <c:pt idx="16372" formatCode="General">
                  <c:v>7.6583175440046294E-2</c:v>
                </c:pt>
                <c:pt idx="16373" formatCode="General">
                  <c:v>8.0050038150429201E-2</c:v>
                </c:pt>
                <c:pt idx="16374" formatCode="General">
                  <c:v>8.4859579139573704E-2</c:v>
                </c:pt>
                <c:pt idx="16375" formatCode="General">
                  <c:v>9.0899606536762198E-2</c:v>
                </c:pt>
                <c:pt idx="16376" formatCode="General">
                  <c:v>9.8300938054279793E-2</c:v>
                </c:pt>
                <c:pt idx="16377" formatCode="General">
                  <c:v>0.107554694123665</c:v>
                </c:pt>
                <c:pt idx="16378" formatCode="General">
                  <c:v>0.11854580342887</c:v>
                </c:pt>
                <c:pt idx="16379" formatCode="General">
                  <c:v>0.130329458700461</c:v>
                </c:pt>
                <c:pt idx="16380" formatCode="General">
                  <c:v>0.14206991092958399</c:v>
                </c:pt>
                <c:pt idx="16381" formatCode="General">
                  <c:v>0.15300165139657301</c:v>
                </c:pt>
                <c:pt idx="16382" formatCode="General">
                  <c:v>0.16237795172483099</c:v>
                </c:pt>
                <c:pt idx="16383" formatCode="General">
                  <c:v>0.169400709840104</c:v>
                </c:pt>
                <c:pt idx="16384" formatCode="General">
                  <c:v>0.17419773760225499</c:v>
                </c:pt>
                <c:pt idx="16385" formatCode="General">
                  <c:v>0.17736984559319699</c:v>
                </c:pt>
                <c:pt idx="16386" formatCode="General">
                  <c:v>0.179272440859778</c:v>
                </c:pt>
                <c:pt idx="16387" formatCode="General">
                  <c:v>0.179358250514461</c:v>
                </c:pt>
                <c:pt idx="16388" formatCode="General">
                  <c:v>0.17807666673287501</c:v>
                </c:pt>
                <c:pt idx="16389" formatCode="General">
                  <c:v>0.177381628202887</c:v>
                </c:pt>
                <c:pt idx="16390" formatCode="General">
                  <c:v>0.177524774145254</c:v>
                </c:pt>
                <c:pt idx="16391" formatCode="General">
                  <c:v>0.17820929771754901</c:v>
                </c:pt>
                <c:pt idx="16392" formatCode="General">
                  <c:v>0.180030782629159</c:v>
                </c:pt>
                <c:pt idx="16393" formatCode="General">
                  <c:v>0.182250880899023</c:v>
                </c:pt>
                <c:pt idx="16394" formatCode="General">
                  <c:v>0.18368883033963801</c:v>
                </c:pt>
                <c:pt idx="16395" formatCode="General">
                  <c:v>0.184197168447678</c:v>
                </c:pt>
                <c:pt idx="16396" formatCode="General">
                  <c:v>0.183755008279985</c:v>
                </c:pt>
                <c:pt idx="16397" formatCode="General">
                  <c:v>0.18341322976084001</c:v>
                </c:pt>
                <c:pt idx="16398" formatCode="General">
                  <c:v>0.184308345617925</c:v>
                </c:pt>
                <c:pt idx="16399" formatCode="General">
                  <c:v>0.18602799579623999</c:v>
                </c:pt>
                <c:pt idx="16400" formatCode="General">
                  <c:v>0.18704944926256201</c:v>
                </c:pt>
                <c:pt idx="16401" formatCode="General">
                  <c:v>0.18668709809043699</c:v>
                </c:pt>
                <c:pt idx="16402" formatCode="General">
                  <c:v>0.18519068430979899</c:v>
                </c:pt>
                <c:pt idx="16403" formatCode="General">
                  <c:v>0.182437538764298</c:v>
                </c:pt>
                <c:pt idx="16404" formatCode="General">
                  <c:v>0.17866641783016199</c:v>
                </c:pt>
                <c:pt idx="16405" formatCode="General">
                  <c:v>0.17570875484096701</c:v>
                </c:pt>
                <c:pt idx="16406" formatCode="General">
                  <c:v>0.17469251340282699</c:v>
                </c:pt>
                <c:pt idx="16407" formatCode="General">
                  <c:v>0.17594614578908099</c:v>
                </c:pt>
                <c:pt idx="16408" formatCode="General">
                  <c:v>0.17934317811101999</c:v>
                </c:pt>
                <c:pt idx="16409" formatCode="General">
                  <c:v>0.18346134154903501</c:v>
                </c:pt>
                <c:pt idx="16410" formatCode="General">
                  <c:v>0.187222630153599</c:v>
                </c:pt>
                <c:pt idx="16411" formatCode="General">
                  <c:v>0.19065523937760301</c:v>
                </c:pt>
                <c:pt idx="16412" formatCode="General">
                  <c:v>0.19407526579102999</c:v>
                </c:pt>
                <c:pt idx="16413" formatCode="General">
                  <c:v>0.19712964808845099</c:v>
                </c:pt>
                <c:pt idx="16414" formatCode="General">
                  <c:v>0.198567678922175</c:v>
                </c:pt>
                <c:pt idx="16415" formatCode="General">
                  <c:v>0.19777542296905501</c:v>
                </c:pt>
                <c:pt idx="16416" formatCode="General">
                  <c:v>0.196056183546678</c:v>
                </c:pt>
                <c:pt idx="16417" formatCode="General">
                  <c:v>0.194249149311742</c:v>
                </c:pt>
                <c:pt idx="16418" formatCode="General">
                  <c:v>0.191897857455848</c:v>
                </c:pt>
                <c:pt idx="16419" formatCode="General">
                  <c:v>0.18994654396837701</c:v>
                </c:pt>
                <c:pt idx="16420" formatCode="General">
                  <c:v>0.189604678750836</c:v>
                </c:pt>
                <c:pt idx="16421" formatCode="General">
                  <c:v>0.19081505502721699</c:v>
                </c:pt>
                <c:pt idx="16422" formatCode="General">
                  <c:v>0.192418163802311</c:v>
                </c:pt>
                <c:pt idx="16423" formatCode="General">
                  <c:v>0.19310825906205101</c:v>
                </c:pt>
                <c:pt idx="16424" formatCode="General">
                  <c:v>0.19185081905961601</c:v>
                </c:pt>
                <c:pt idx="16425" formatCode="General">
                  <c:v>0.18821245114660701</c:v>
                </c:pt>
                <c:pt idx="16426" formatCode="General">
                  <c:v>0.18272145208544699</c:v>
                </c:pt>
                <c:pt idx="16427" formatCode="General">
                  <c:v>0.1750906481758</c:v>
                </c:pt>
                <c:pt idx="16428" formatCode="General">
                  <c:v>0.164802825321654</c:v>
                </c:pt>
                <c:pt idx="16429" formatCode="General">
                  <c:v>0.15301407773595499</c:v>
                </c:pt>
                <c:pt idx="16430" formatCode="General">
                  <c:v>0.14180674374565599</c:v>
                </c:pt>
                <c:pt idx="16431" formatCode="General">
                  <c:v>0.132106265058164</c:v>
                </c:pt>
                <c:pt idx="16432" formatCode="General">
                  <c:v>0.12526515013796699</c:v>
                </c:pt>
                <c:pt idx="16433" formatCode="General">
                  <c:v>0.122221145568242</c:v>
                </c:pt>
                <c:pt idx="16434" formatCode="General">
                  <c:v>0.122471166271255</c:v>
                </c:pt>
                <c:pt idx="16435" formatCode="General">
                  <c:v>0.12571058206123401</c:v>
                </c:pt>
                <c:pt idx="16436" formatCode="General">
                  <c:v>0.13067781929484501</c:v>
                </c:pt>
                <c:pt idx="16437" formatCode="General">
                  <c:v>0.13526308291594299</c:v>
                </c:pt>
                <c:pt idx="16438" formatCode="General">
                  <c:v>0.13872990863926099</c:v>
                </c:pt>
                <c:pt idx="16439" formatCode="General">
                  <c:v>0.141725412995444</c:v>
                </c:pt>
                <c:pt idx="16440" formatCode="General">
                  <c:v>0.14439902961168399</c:v>
                </c:pt>
                <c:pt idx="16441" formatCode="General">
                  <c:v>0.147400630314827</c:v>
                </c:pt>
                <c:pt idx="16442" formatCode="General">
                  <c:v>0.15179707915698001</c:v>
                </c:pt>
                <c:pt idx="16443" formatCode="General">
                  <c:v>0.15645850635926101</c:v>
                </c:pt>
                <c:pt idx="16444" formatCode="General">
                  <c:v>0.159816185779461</c:v>
                </c:pt>
                <c:pt idx="16445" formatCode="General">
                  <c:v>0.16250088372892699</c:v>
                </c:pt>
                <c:pt idx="16446" formatCode="General">
                  <c:v>0.16503024235899899</c:v>
                </c:pt>
                <c:pt idx="16447" formatCode="General">
                  <c:v>0.16576494150724999</c:v>
                </c:pt>
                <c:pt idx="16448" formatCode="General">
                  <c:v>0.16310025836432199</c:v>
                </c:pt>
                <c:pt idx="16449" formatCode="General">
                  <c:v>0.15681367354023901</c:v>
                </c:pt>
                <c:pt idx="16450" formatCode="General">
                  <c:v>0.147450513764737</c:v>
                </c:pt>
                <c:pt idx="16451" formatCode="General">
                  <c:v>0.13511378286779199</c:v>
                </c:pt>
                <c:pt idx="16452" formatCode="General">
                  <c:v>0.119638832239839</c:v>
                </c:pt>
                <c:pt idx="16453" formatCode="General">
                  <c:v>0.102164475634389</c:v>
                </c:pt>
                <c:pt idx="16454" formatCode="General">
                  <c:v>8.4726142135562996E-2</c:v>
                </c:pt>
                <c:pt idx="16455" formatCode="General">
                  <c:v>6.9037900742461994E-2</c:v>
                </c:pt>
                <c:pt idx="16456" formatCode="General">
                  <c:v>5.5047010751058001E-2</c:v>
                </c:pt>
                <c:pt idx="16457" formatCode="General">
                  <c:v>4.23084325097021E-2</c:v>
                </c:pt>
                <c:pt idx="16458" formatCode="General">
                  <c:v>3.1373593529443702E-2</c:v>
                </c:pt>
                <c:pt idx="16459" formatCode="General">
                  <c:v>2.2750607354088601E-2</c:v>
                </c:pt>
                <c:pt idx="16460" formatCode="General">
                  <c:v>1.6905900703469E-2</c:v>
                </c:pt>
                <c:pt idx="16461" formatCode="General">
                  <c:v>1.36528461415259E-2</c:v>
                </c:pt>
                <c:pt idx="16462" formatCode="General">
                  <c:v>1.2776043884932999E-2</c:v>
                </c:pt>
                <c:pt idx="16463" formatCode="General">
                  <c:v>1.50682130161644E-2</c:v>
                </c:pt>
                <c:pt idx="16464" formatCode="General">
                  <c:v>2.08142501831057E-2</c:v>
                </c:pt>
                <c:pt idx="16465" formatCode="General">
                  <c:v>2.92763442637369E-2</c:v>
                </c:pt>
                <c:pt idx="16466" formatCode="General">
                  <c:v>3.9250980810085601E-2</c:v>
                </c:pt>
                <c:pt idx="16467" formatCode="General">
                  <c:v>4.9654109485190299E-2</c:v>
                </c:pt>
                <c:pt idx="16468" formatCode="General">
                  <c:v>5.9381082096027299E-2</c:v>
                </c:pt>
                <c:pt idx="16469" formatCode="General">
                  <c:v>6.7087415549104995E-2</c:v>
                </c:pt>
                <c:pt idx="16470" formatCode="General">
                  <c:v>7.2601656353920796E-2</c:v>
                </c:pt>
                <c:pt idx="16471" formatCode="General">
                  <c:v>7.7320315804110001E-2</c:v>
                </c:pt>
                <c:pt idx="16472" formatCode="General">
                  <c:v>8.2077497613387299E-2</c:v>
                </c:pt>
                <c:pt idx="16473" formatCode="General">
                  <c:v>8.6186498007673001E-2</c:v>
                </c:pt>
                <c:pt idx="16474" formatCode="General">
                  <c:v>8.7740876333948795E-2</c:v>
                </c:pt>
                <c:pt idx="16475" formatCode="General">
                  <c:v>8.6261652817562207E-2</c:v>
                </c:pt>
                <c:pt idx="16476" formatCode="General">
                  <c:v>8.3414685974411498E-2</c:v>
                </c:pt>
                <c:pt idx="16477" formatCode="General">
                  <c:v>7.9576332793631896E-2</c:v>
                </c:pt>
                <c:pt idx="16478" formatCode="General">
                  <c:v>7.4065172076454897E-2</c:v>
                </c:pt>
                <c:pt idx="16479" formatCode="General">
                  <c:v>6.6834218361811998E-2</c:v>
                </c:pt>
                <c:pt idx="16480" formatCode="General">
                  <c:v>5.9004534491291803E-2</c:v>
                </c:pt>
                <c:pt idx="16481" formatCode="General">
                  <c:v>5.1221909470728799E-2</c:v>
                </c:pt>
                <c:pt idx="16482" formatCode="General">
                  <c:v>4.3325433474292303E-2</c:v>
                </c:pt>
                <c:pt idx="16483" formatCode="General">
                  <c:v>3.7177286463542299E-2</c:v>
                </c:pt>
                <c:pt idx="16484" formatCode="General">
                  <c:v>3.4402783144767003E-2</c:v>
                </c:pt>
                <c:pt idx="16485" formatCode="General">
                  <c:v>3.3677025084997397E-2</c:v>
                </c:pt>
                <c:pt idx="16486" formatCode="General">
                  <c:v>3.4003134482404801E-2</c:v>
                </c:pt>
                <c:pt idx="16487" formatCode="General">
                  <c:v>3.5166301696713302E-2</c:v>
                </c:pt>
                <c:pt idx="16488" formatCode="General">
                  <c:v>3.8150041935716E-2</c:v>
                </c:pt>
                <c:pt idx="16489" formatCode="General">
                  <c:v>4.4369214526241103E-2</c:v>
                </c:pt>
                <c:pt idx="16490" formatCode="General">
                  <c:v>5.3396122747947201E-2</c:v>
                </c:pt>
                <c:pt idx="16491" formatCode="General">
                  <c:v>6.5065685950742205E-2</c:v>
                </c:pt>
                <c:pt idx="16492" formatCode="General">
                  <c:v>7.9361303067535902E-2</c:v>
                </c:pt>
                <c:pt idx="16493" formatCode="General">
                  <c:v>9.5002465307165399E-2</c:v>
                </c:pt>
                <c:pt idx="16494" formatCode="General">
                  <c:v>0.110954940774701</c:v>
                </c:pt>
                <c:pt idx="16495" formatCode="General">
                  <c:v>0.12710675636353899</c:v>
                </c:pt>
                <c:pt idx="16496" formatCode="General">
                  <c:v>0.14273039951576999</c:v>
                </c:pt>
                <c:pt idx="16497" formatCode="General">
                  <c:v>0.15685996452613399</c:v>
                </c:pt>
                <c:pt idx="16498" formatCode="General">
                  <c:v>0.16959578153552099</c:v>
                </c:pt>
                <c:pt idx="16499" formatCode="General">
                  <c:v>0.18140189518778399</c:v>
                </c:pt>
                <c:pt idx="16500" formatCode="General">
                  <c:v>0.191981134168596</c:v>
                </c:pt>
                <c:pt idx="16501" formatCode="General">
                  <c:v>0.199743491266065</c:v>
                </c:pt>
                <c:pt idx="16502" formatCode="General">
                  <c:v>0.20346636679153801</c:v>
                </c:pt>
                <c:pt idx="16503" formatCode="General">
                  <c:v>0.20302554848747001</c:v>
                </c:pt>
                <c:pt idx="16504" formatCode="General">
                  <c:v>0.19845206874375901</c:v>
                </c:pt>
                <c:pt idx="16505" formatCode="General">
                  <c:v>0.190092940021867</c:v>
                </c:pt>
                <c:pt idx="16506" formatCode="General">
                  <c:v>0.17810090477552601</c:v>
                </c:pt>
                <c:pt idx="16507" formatCode="General">
                  <c:v>0.16222049565108901</c:v>
                </c:pt>
                <c:pt idx="16508" formatCode="General">
                  <c:v>0.144030085802447</c:v>
                </c:pt>
                <c:pt idx="16509" formatCode="General">
                  <c:v>0.125795388961011</c:v>
                </c:pt>
                <c:pt idx="16510" formatCode="General">
                  <c:v>0.10725220304299</c:v>
                </c:pt>
                <c:pt idx="16511" formatCode="General">
                  <c:v>8.7174994955055998E-2</c:v>
                </c:pt>
                <c:pt idx="16512" formatCode="General">
                  <c:v>6.6150978971115701E-2</c:v>
                </c:pt>
                <c:pt idx="16513" formatCode="General">
                  <c:v>4.6018651494941797E-2</c:v>
                </c:pt>
                <c:pt idx="16514" formatCode="General">
                  <c:v>2.80006366658332E-2</c:v>
                </c:pt>
                <c:pt idx="16515" formatCode="General">
                  <c:v>1.2510918404887999E-2</c:v>
                </c:pt>
                <c:pt idx="16516">
                  <c:v>6.2395457848701504E-6</c:v>
                </c:pt>
                <c:pt idx="16517" formatCode="General">
                  <c:v>-9.1823990580262495E-3</c:v>
                </c:pt>
                <c:pt idx="16518" formatCode="General">
                  <c:v>-1.51837431073724E-2</c:v>
                </c:pt>
                <c:pt idx="16519" formatCode="General">
                  <c:v>-1.8331433515458701E-2</c:v>
                </c:pt>
                <c:pt idx="16520" formatCode="General">
                  <c:v>-1.8375342368753302E-2</c:v>
                </c:pt>
                <c:pt idx="16521" formatCode="General">
                  <c:v>-1.55780662026595E-2</c:v>
                </c:pt>
                <c:pt idx="16522" formatCode="General">
                  <c:v>-1.13569992346209E-2</c:v>
                </c:pt>
                <c:pt idx="16523" formatCode="General">
                  <c:v>-6.1343501359957201E-3</c:v>
                </c:pt>
                <c:pt idx="16524" formatCode="General">
                  <c:v>1.86241453801151E-4</c:v>
                </c:pt>
                <c:pt idx="16525" formatCode="General">
                  <c:v>7.0054708609615804E-3</c:v>
                </c:pt>
                <c:pt idx="16526" formatCode="General">
                  <c:v>1.36827254775278E-2</c:v>
                </c:pt>
                <c:pt idx="16527" formatCode="General">
                  <c:v>2.0602053820881702E-2</c:v>
                </c:pt>
                <c:pt idx="16528" formatCode="General">
                  <c:v>2.75278942015094E-2</c:v>
                </c:pt>
                <c:pt idx="16529" formatCode="General">
                  <c:v>3.3852672531402103E-2</c:v>
                </c:pt>
                <c:pt idx="16530" formatCode="General">
                  <c:v>4.0517678196286898E-2</c:v>
                </c:pt>
                <c:pt idx="16531" formatCode="General">
                  <c:v>4.8207531398264003E-2</c:v>
                </c:pt>
                <c:pt idx="16532" formatCode="General">
                  <c:v>5.63298341680925E-2</c:v>
                </c:pt>
                <c:pt idx="16533" formatCode="General">
                  <c:v>6.3622304598258295E-2</c:v>
                </c:pt>
                <c:pt idx="16534" formatCode="General">
                  <c:v>6.9482637729503305E-2</c:v>
                </c:pt>
                <c:pt idx="16535" formatCode="General">
                  <c:v>7.4678001646605305E-2</c:v>
                </c:pt>
                <c:pt idx="16536" formatCode="General">
                  <c:v>7.9951565981588799E-2</c:v>
                </c:pt>
                <c:pt idx="16537" formatCode="General">
                  <c:v>8.4842586025419997E-2</c:v>
                </c:pt>
                <c:pt idx="16538" formatCode="General">
                  <c:v>8.7577580338904906E-2</c:v>
                </c:pt>
                <c:pt idx="16539" formatCode="General">
                  <c:v>8.7214738952666099E-2</c:v>
                </c:pt>
                <c:pt idx="16540" formatCode="General">
                  <c:v>8.3781854917123297E-2</c:v>
                </c:pt>
                <c:pt idx="16541" formatCode="General">
                  <c:v>7.7385438322650907E-2</c:v>
                </c:pt>
                <c:pt idx="16542" formatCode="General">
                  <c:v>6.7969889757254806E-2</c:v>
                </c:pt>
                <c:pt idx="16543" formatCode="General">
                  <c:v>5.6214472536229E-2</c:v>
                </c:pt>
                <c:pt idx="16544" formatCode="General">
                  <c:v>4.3916679979748997E-2</c:v>
                </c:pt>
                <c:pt idx="16545" formatCode="General">
                  <c:v>3.1036109456753301E-2</c:v>
                </c:pt>
                <c:pt idx="16546" formatCode="General">
                  <c:v>1.7023222880938299E-2</c:v>
                </c:pt>
                <c:pt idx="16547" formatCode="General">
                  <c:v>2.6526575964077701E-3</c:v>
                </c:pt>
                <c:pt idx="16548" formatCode="General">
                  <c:v>-1.14015728510443E-2</c:v>
                </c:pt>
                <c:pt idx="16549" formatCode="General">
                  <c:v>-2.3831136013400998E-2</c:v>
                </c:pt>
                <c:pt idx="16550" formatCode="General">
                  <c:v>-3.3377328647570002E-2</c:v>
                </c:pt>
                <c:pt idx="16551" formatCode="General">
                  <c:v>-4.0210879166553401E-2</c:v>
                </c:pt>
                <c:pt idx="16552" formatCode="General">
                  <c:v>-4.4653637029258397E-2</c:v>
                </c:pt>
                <c:pt idx="16553" formatCode="General">
                  <c:v>-4.7204221734457097E-2</c:v>
                </c:pt>
                <c:pt idx="16554" formatCode="General">
                  <c:v>-4.85216516915465E-2</c:v>
                </c:pt>
                <c:pt idx="16555" formatCode="General">
                  <c:v>-4.8697078609220602E-2</c:v>
                </c:pt>
                <c:pt idx="16556" formatCode="General">
                  <c:v>-4.8080881832117998E-2</c:v>
                </c:pt>
                <c:pt idx="16557" formatCode="General">
                  <c:v>-4.7109319086417897E-2</c:v>
                </c:pt>
                <c:pt idx="16558" formatCode="General">
                  <c:v>-4.6098083650237799E-2</c:v>
                </c:pt>
                <c:pt idx="16559" formatCode="General">
                  <c:v>-4.6364814075372698E-2</c:v>
                </c:pt>
                <c:pt idx="16560" formatCode="General">
                  <c:v>-4.8289567346820203E-2</c:v>
                </c:pt>
                <c:pt idx="16561" formatCode="General">
                  <c:v>-5.1160921348728301E-2</c:v>
                </c:pt>
                <c:pt idx="16562" formatCode="General">
                  <c:v>-5.5091556906377397E-2</c:v>
                </c:pt>
                <c:pt idx="16563" formatCode="General">
                  <c:v>-5.9853615171738102E-2</c:v>
                </c:pt>
                <c:pt idx="16564" formatCode="General">
                  <c:v>-6.4643051358381901E-2</c:v>
                </c:pt>
                <c:pt idx="16565" formatCode="General">
                  <c:v>-6.88284528260205E-2</c:v>
                </c:pt>
                <c:pt idx="16566" formatCode="General">
                  <c:v>-7.2116287825851499E-2</c:v>
                </c:pt>
                <c:pt idx="16567" formatCode="General">
                  <c:v>-7.4315054665132593E-2</c:v>
                </c:pt>
                <c:pt idx="16568" formatCode="General">
                  <c:v>-7.5637301786030703E-2</c:v>
                </c:pt>
                <c:pt idx="16569" formatCode="General">
                  <c:v>-7.6827842931808193E-2</c:v>
                </c:pt>
                <c:pt idx="16570" formatCode="General">
                  <c:v>-7.7917161104142998E-2</c:v>
                </c:pt>
                <c:pt idx="16571" formatCode="General">
                  <c:v>-7.7922260688582698E-2</c:v>
                </c:pt>
                <c:pt idx="16572" formatCode="General">
                  <c:v>-7.7009513604223895E-2</c:v>
                </c:pt>
                <c:pt idx="16573" formatCode="General">
                  <c:v>-7.5793865367650107E-2</c:v>
                </c:pt>
                <c:pt idx="16574" formatCode="General">
                  <c:v>-7.4473143930201505E-2</c:v>
                </c:pt>
                <c:pt idx="16575" formatCode="General">
                  <c:v>-7.4335513243408993E-2</c:v>
                </c:pt>
                <c:pt idx="16576" formatCode="General">
                  <c:v>-7.65787492587999E-2</c:v>
                </c:pt>
                <c:pt idx="16577" formatCode="General">
                  <c:v>-8.0999634825132796E-2</c:v>
                </c:pt>
                <c:pt idx="16578" formatCode="General">
                  <c:v>-8.6718503881646702E-2</c:v>
                </c:pt>
                <c:pt idx="16579" formatCode="General">
                  <c:v>-9.2608114613503795E-2</c:v>
                </c:pt>
                <c:pt idx="16580" formatCode="General">
                  <c:v>-9.8317178234898897E-2</c:v>
                </c:pt>
                <c:pt idx="16581" formatCode="General">
                  <c:v>-0.104312855713338</c:v>
                </c:pt>
                <c:pt idx="16582" formatCode="General">
                  <c:v>-0.109902521747037</c:v>
                </c:pt>
                <c:pt idx="16583" formatCode="General">
                  <c:v>-0.113220280128479</c:v>
                </c:pt>
                <c:pt idx="16584" formatCode="General">
                  <c:v>-0.114725440051254</c:v>
                </c:pt>
                <c:pt idx="16585" formatCode="General">
                  <c:v>-0.11611550588059701</c:v>
                </c:pt>
                <c:pt idx="16586" formatCode="General">
                  <c:v>-0.118116357861074</c:v>
                </c:pt>
                <c:pt idx="16587" formatCode="General">
                  <c:v>-0.121100053447766</c:v>
                </c:pt>
                <c:pt idx="16588" formatCode="General">
                  <c:v>-0.12561298479163699</c:v>
                </c:pt>
                <c:pt idx="16589" formatCode="General">
                  <c:v>-0.13194433288139801</c:v>
                </c:pt>
                <c:pt idx="16590" formatCode="General">
                  <c:v>-0.139894751857083</c:v>
                </c:pt>
                <c:pt idx="16591" formatCode="General">
                  <c:v>-0.14917486916973899</c:v>
                </c:pt>
                <c:pt idx="16592" formatCode="General">
                  <c:v>-0.159067357752949</c:v>
                </c:pt>
                <c:pt idx="16593" formatCode="General">
                  <c:v>-0.16950065617006099</c:v>
                </c:pt>
                <c:pt idx="16594" formatCode="General">
                  <c:v>-0.180265190378047</c:v>
                </c:pt>
                <c:pt idx="16595" formatCode="General">
                  <c:v>-0.191314699690915</c:v>
                </c:pt>
                <c:pt idx="16596" formatCode="General">
                  <c:v>-0.20139898128741199</c:v>
                </c:pt>
                <c:pt idx="16597" formatCode="General">
                  <c:v>-0.20850454826109399</c:v>
                </c:pt>
                <c:pt idx="16598" formatCode="General">
                  <c:v>-0.21325725361749101</c:v>
                </c:pt>
                <c:pt idx="16599" formatCode="General">
                  <c:v>-0.217696062984469</c:v>
                </c:pt>
                <c:pt idx="16600" formatCode="General">
                  <c:v>-0.22280649200767899</c:v>
                </c:pt>
                <c:pt idx="16601" formatCode="General">
                  <c:v>-0.22808958795025799</c:v>
                </c:pt>
                <c:pt idx="16602" formatCode="General">
                  <c:v>-0.232486953758508</c:v>
                </c:pt>
                <c:pt idx="16603" formatCode="General">
                  <c:v>-0.235199280291118</c:v>
                </c:pt>
                <c:pt idx="16604" formatCode="General">
                  <c:v>-0.23619893676239001</c:v>
                </c:pt>
                <c:pt idx="16605" formatCode="General">
                  <c:v>-0.23603298579207099</c:v>
                </c:pt>
                <c:pt idx="16606" formatCode="General">
                  <c:v>-0.23475706024179899</c:v>
                </c:pt>
                <c:pt idx="16607" formatCode="General">
                  <c:v>-0.23231512450037001</c:v>
                </c:pt>
                <c:pt idx="16608" formatCode="General">
                  <c:v>-0.22890585978060601</c:v>
                </c:pt>
                <c:pt idx="16609" formatCode="General">
                  <c:v>-0.22458235272304999</c:v>
                </c:pt>
                <c:pt idx="16610" formatCode="General">
                  <c:v>-0.22018125516158699</c:v>
                </c:pt>
                <c:pt idx="16611" formatCode="General">
                  <c:v>-0.21680974970879899</c:v>
                </c:pt>
                <c:pt idx="16612" formatCode="General">
                  <c:v>-0.215034402431097</c:v>
                </c:pt>
                <c:pt idx="16613" formatCode="General">
                  <c:v>-0.21475132219253901</c:v>
                </c:pt>
                <c:pt idx="16614" formatCode="General">
                  <c:v>-0.21426176680304501</c:v>
                </c:pt>
                <c:pt idx="16615" formatCode="General">
                  <c:v>-0.212445247771229</c:v>
                </c:pt>
                <c:pt idx="16616" formatCode="General">
                  <c:v>-0.21009871752471199</c:v>
                </c:pt>
                <c:pt idx="16617" formatCode="General">
                  <c:v>-0.20795399685742499</c:v>
                </c:pt>
                <c:pt idx="16618" formatCode="General">
                  <c:v>-0.20566282549683201</c:v>
                </c:pt>
                <c:pt idx="16619" formatCode="General">
                  <c:v>-0.20208306625351499</c:v>
                </c:pt>
                <c:pt idx="16620" formatCode="General">
                  <c:v>-0.197082439601378</c:v>
                </c:pt>
                <c:pt idx="16621" formatCode="General">
                  <c:v>-0.19172069872949499</c:v>
                </c:pt>
                <c:pt idx="16622" formatCode="General">
                  <c:v>-0.186639906873517</c:v>
                </c:pt>
                <c:pt idx="16623" formatCode="General">
                  <c:v>-0.18185777418982199</c:v>
                </c:pt>
                <c:pt idx="16624" formatCode="General">
                  <c:v>-0.17830284955501199</c:v>
                </c:pt>
                <c:pt idx="16625" formatCode="General">
                  <c:v>-0.17764909755960101</c:v>
                </c:pt>
                <c:pt idx="16626" formatCode="General">
                  <c:v>-0.18007142823548</c:v>
                </c:pt>
                <c:pt idx="16627" formatCode="General">
                  <c:v>-0.184310608356482</c:v>
                </c:pt>
                <c:pt idx="16628" formatCode="General">
                  <c:v>-0.18919130584629701</c:v>
                </c:pt>
                <c:pt idx="16629" formatCode="General">
                  <c:v>-0.19442404469367999</c:v>
                </c:pt>
                <c:pt idx="16630" formatCode="General">
                  <c:v>-0.199137462578244</c:v>
                </c:pt>
                <c:pt idx="16631" formatCode="General">
                  <c:v>-0.202166574767454</c:v>
                </c:pt>
                <c:pt idx="16632" formatCode="General">
                  <c:v>-0.203341834587319</c:v>
                </c:pt>
                <c:pt idx="16633" formatCode="General">
                  <c:v>-0.20287128804812199</c:v>
                </c:pt>
                <c:pt idx="16634" formatCode="General">
                  <c:v>-0.20000234412699799</c:v>
                </c:pt>
                <c:pt idx="16635" formatCode="General">
                  <c:v>-0.19356534327988401</c:v>
                </c:pt>
                <c:pt idx="16636" formatCode="General">
                  <c:v>-0.184547187334068</c:v>
                </c:pt>
                <c:pt idx="16637" formatCode="General">
                  <c:v>-0.174388490086098</c:v>
                </c:pt>
                <c:pt idx="16638" formatCode="General">
                  <c:v>-0.16356175727119099</c:v>
                </c:pt>
                <c:pt idx="16639" formatCode="General">
                  <c:v>-0.15346255757102101</c:v>
                </c:pt>
                <c:pt idx="16640" formatCode="General">
                  <c:v>-0.14523940706039401</c:v>
                </c:pt>
                <c:pt idx="16641" formatCode="General">
                  <c:v>-0.13791390819267799</c:v>
                </c:pt>
                <c:pt idx="16642" formatCode="General">
                  <c:v>-0.13006416179814201</c:v>
                </c:pt>
                <c:pt idx="16643" formatCode="General">
                  <c:v>-0.12246915871910199</c:v>
                </c:pt>
                <c:pt idx="16644" formatCode="General">
                  <c:v>-0.115772785837263</c:v>
                </c:pt>
                <c:pt idx="16645" formatCode="General">
                  <c:v>-0.109575774696311</c:v>
                </c:pt>
                <c:pt idx="16646" formatCode="General">
                  <c:v>-0.104329158495751</c:v>
                </c:pt>
                <c:pt idx="16647" formatCode="General">
                  <c:v>-9.9996536238894707E-2</c:v>
                </c:pt>
                <c:pt idx="16648" formatCode="General">
                  <c:v>-9.6408233183248496E-2</c:v>
                </c:pt>
                <c:pt idx="16649" formatCode="General">
                  <c:v>-9.3239171452328101E-2</c:v>
                </c:pt>
                <c:pt idx="16650" formatCode="General">
                  <c:v>-9.0330648653943094E-2</c:v>
                </c:pt>
                <c:pt idx="16651" formatCode="General">
                  <c:v>-8.7869251460383102E-2</c:v>
                </c:pt>
                <c:pt idx="16652" formatCode="General">
                  <c:v>-8.5710146318470903E-2</c:v>
                </c:pt>
                <c:pt idx="16653" formatCode="General">
                  <c:v>-8.3792945171991401E-2</c:v>
                </c:pt>
                <c:pt idx="16654" formatCode="General">
                  <c:v>-8.0842316900047895E-2</c:v>
                </c:pt>
                <c:pt idx="16655" formatCode="General">
                  <c:v>-7.6148075542430901E-2</c:v>
                </c:pt>
                <c:pt idx="16656" formatCode="General">
                  <c:v>-7.0923647557327496E-2</c:v>
                </c:pt>
                <c:pt idx="16657" formatCode="General">
                  <c:v>-6.5161037904323593E-2</c:v>
                </c:pt>
                <c:pt idx="16658" formatCode="General">
                  <c:v>-5.7275420165485702E-2</c:v>
                </c:pt>
                <c:pt idx="16659" formatCode="General">
                  <c:v>-4.7193358918429899E-2</c:v>
                </c:pt>
                <c:pt idx="16660" formatCode="General">
                  <c:v>-3.5883367558925003E-2</c:v>
                </c:pt>
                <c:pt idx="16661" formatCode="General">
                  <c:v>-2.39832909074113E-2</c:v>
                </c:pt>
                <c:pt idx="16662" formatCode="General">
                  <c:v>-1.2791333853272999E-2</c:v>
                </c:pt>
                <c:pt idx="16663" formatCode="General">
                  <c:v>-3.5894175400930199E-3</c:v>
                </c:pt>
                <c:pt idx="16664" formatCode="General">
                  <c:v>2.90321253261291E-3</c:v>
                </c:pt>
                <c:pt idx="16665" formatCode="General">
                  <c:v>6.9589557616655797E-3</c:v>
                </c:pt>
                <c:pt idx="16666" formatCode="General">
                  <c:v>8.0250403159216593E-3</c:v>
                </c:pt>
                <c:pt idx="16667" formatCode="General">
                  <c:v>5.2701813867078503E-3</c:v>
                </c:pt>
                <c:pt idx="16668" formatCode="General">
                  <c:v>-7.6017071189580598E-4</c:v>
                </c:pt>
                <c:pt idx="16669" formatCode="General">
                  <c:v>-1.0012369154810101E-2</c:v>
                </c:pt>
                <c:pt idx="16670" formatCode="General">
                  <c:v>-2.22241059995636E-2</c:v>
                </c:pt>
                <c:pt idx="16671" formatCode="General">
                  <c:v>-3.5874809837757503E-2</c:v>
                </c:pt>
                <c:pt idx="16672" formatCode="General">
                  <c:v>-4.9344971564383298E-2</c:v>
                </c:pt>
                <c:pt idx="16673" formatCode="General">
                  <c:v>-6.1496006285287397E-2</c:v>
                </c:pt>
                <c:pt idx="16674" formatCode="General">
                  <c:v>-7.2136924768387595E-2</c:v>
                </c:pt>
                <c:pt idx="16675" formatCode="General">
                  <c:v>-8.1524552190750096E-2</c:v>
                </c:pt>
                <c:pt idx="16676" formatCode="General">
                  <c:v>-8.9381621587454899E-2</c:v>
                </c:pt>
                <c:pt idx="16677" formatCode="General">
                  <c:v>-9.5632215885582794E-2</c:v>
                </c:pt>
                <c:pt idx="16678" formatCode="General">
                  <c:v>-9.9912217432181497E-2</c:v>
                </c:pt>
                <c:pt idx="16679" formatCode="General">
                  <c:v>-0.101939030462218</c:v>
                </c:pt>
                <c:pt idx="16680" formatCode="General">
                  <c:v>-0.101670819938214</c:v>
                </c:pt>
                <c:pt idx="16681" formatCode="General">
                  <c:v>-9.9484269845156695E-2</c:v>
                </c:pt>
                <c:pt idx="16682" formatCode="General">
                  <c:v>-9.6472740722928704E-2</c:v>
                </c:pt>
                <c:pt idx="16683" formatCode="General">
                  <c:v>-9.2821491556012506E-2</c:v>
                </c:pt>
                <c:pt idx="16684" formatCode="General">
                  <c:v>-8.8394929527649505E-2</c:v>
                </c:pt>
                <c:pt idx="16685" formatCode="General">
                  <c:v>-8.2976080447260694E-2</c:v>
                </c:pt>
                <c:pt idx="16686" formatCode="General">
                  <c:v>-7.5992688649276205E-2</c:v>
                </c:pt>
                <c:pt idx="16687" formatCode="General">
                  <c:v>-6.74773757074138E-2</c:v>
                </c:pt>
                <c:pt idx="16688" formatCode="General">
                  <c:v>-5.7931036511681203E-2</c:v>
                </c:pt>
                <c:pt idx="16689" formatCode="General">
                  <c:v>-4.7410426909852997E-2</c:v>
                </c:pt>
                <c:pt idx="16690" formatCode="General">
                  <c:v>-3.5941280242103697E-2</c:v>
                </c:pt>
                <c:pt idx="16691" formatCode="General">
                  <c:v>-2.4879100526277901E-2</c:v>
                </c:pt>
                <c:pt idx="16692" formatCode="General">
                  <c:v>-1.54132785698399E-2</c:v>
                </c:pt>
                <c:pt idx="16693" formatCode="General">
                  <c:v>-7.68435074194012E-3</c:v>
                </c:pt>
                <c:pt idx="16694" formatCode="General">
                  <c:v>-8.7961056670849205E-4</c:v>
                </c:pt>
                <c:pt idx="16695" formatCode="General">
                  <c:v>5.4972920320920798E-3</c:v>
                </c:pt>
                <c:pt idx="16696" formatCode="General">
                  <c:v>1.1462522905397701E-2</c:v>
                </c:pt>
                <c:pt idx="16697" formatCode="General">
                  <c:v>1.7086251563474101E-2</c:v>
                </c:pt>
                <c:pt idx="16698" formatCode="General">
                  <c:v>2.19366712293921E-2</c:v>
                </c:pt>
                <c:pt idx="16699" formatCode="General">
                  <c:v>2.5841063065317998E-2</c:v>
                </c:pt>
                <c:pt idx="16700" formatCode="General">
                  <c:v>2.8310517210666401E-2</c:v>
                </c:pt>
                <c:pt idx="16701" formatCode="General">
                  <c:v>2.9378913867787401E-2</c:v>
                </c:pt>
                <c:pt idx="16702" formatCode="General">
                  <c:v>2.9652450254623201E-2</c:v>
                </c:pt>
                <c:pt idx="16703" formatCode="General">
                  <c:v>2.8982177019105802E-2</c:v>
                </c:pt>
                <c:pt idx="16704" formatCode="General">
                  <c:v>2.70886830409744E-2</c:v>
                </c:pt>
                <c:pt idx="16705" formatCode="General">
                  <c:v>2.37044383929217E-2</c:v>
                </c:pt>
                <c:pt idx="16706" formatCode="General">
                  <c:v>1.9067870999517299E-2</c:v>
                </c:pt>
                <c:pt idx="16707" formatCode="General">
                  <c:v>1.42791442817861E-2</c:v>
                </c:pt>
                <c:pt idx="16708" formatCode="General">
                  <c:v>1.0447995280524701E-2</c:v>
                </c:pt>
                <c:pt idx="16709" formatCode="General">
                  <c:v>7.7411132053517304E-3</c:v>
                </c:pt>
                <c:pt idx="16710" formatCode="General">
                  <c:v>6.3842499440402599E-3</c:v>
                </c:pt>
                <c:pt idx="16711" formatCode="General">
                  <c:v>6.3140429267394098E-3</c:v>
                </c:pt>
                <c:pt idx="16712" formatCode="General">
                  <c:v>6.1208791868961202E-3</c:v>
                </c:pt>
                <c:pt idx="16713" formatCode="General">
                  <c:v>5.4975063672372702E-3</c:v>
                </c:pt>
                <c:pt idx="16714" formatCode="General">
                  <c:v>5.4896429252342897E-3</c:v>
                </c:pt>
                <c:pt idx="16715" formatCode="General">
                  <c:v>6.10181641706332E-3</c:v>
                </c:pt>
                <c:pt idx="16716" formatCode="General">
                  <c:v>7.1353231064733196E-3</c:v>
                </c:pt>
                <c:pt idx="16717" formatCode="General">
                  <c:v>9.3809248540151508E-3</c:v>
                </c:pt>
                <c:pt idx="16718" formatCode="General">
                  <c:v>1.3224560573882001E-2</c:v>
                </c:pt>
                <c:pt idx="16719" formatCode="General">
                  <c:v>1.89668552830859E-2</c:v>
                </c:pt>
                <c:pt idx="16720" formatCode="General">
                  <c:v>2.6648742744038799E-2</c:v>
                </c:pt>
                <c:pt idx="16721" formatCode="General">
                  <c:v>3.5980777379850302E-2</c:v>
                </c:pt>
                <c:pt idx="16722" formatCode="General">
                  <c:v>4.7228686825749502E-2</c:v>
                </c:pt>
                <c:pt idx="16723" formatCode="General">
                  <c:v>5.9555063619271903E-2</c:v>
                </c:pt>
                <c:pt idx="16724" formatCode="General">
                  <c:v>7.24233698169819E-2</c:v>
                </c:pt>
                <c:pt idx="16725" formatCode="General">
                  <c:v>8.5103216734591994E-2</c:v>
                </c:pt>
                <c:pt idx="16726" formatCode="General">
                  <c:v>9.5992121570023903E-2</c:v>
                </c:pt>
                <c:pt idx="16727" formatCode="General">
                  <c:v>0.10486244269617299</c:v>
                </c:pt>
                <c:pt idx="16728" formatCode="General">
                  <c:v>0.11150111561442499</c:v>
                </c:pt>
                <c:pt idx="16729" formatCode="General">
                  <c:v>0.11521609277736</c:v>
                </c:pt>
                <c:pt idx="16730" formatCode="General">
                  <c:v>0.116320745525282</c:v>
                </c:pt>
                <c:pt idx="16731" formatCode="General">
                  <c:v>0.115607158336546</c:v>
                </c:pt>
                <c:pt idx="16732" formatCode="General">
                  <c:v>0.11372701253594</c:v>
                </c:pt>
                <c:pt idx="16733" formatCode="General">
                  <c:v>0.11154498187765299</c:v>
                </c:pt>
                <c:pt idx="16734" formatCode="General">
                  <c:v>0.109414690918896</c:v>
                </c:pt>
                <c:pt idx="16735" formatCode="General">
                  <c:v>0.106821674822577</c:v>
                </c:pt>
                <c:pt idx="16736" formatCode="General">
                  <c:v>0.10299020225015</c:v>
                </c:pt>
                <c:pt idx="16737" formatCode="General">
                  <c:v>9.7514354279462506E-2</c:v>
                </c:pt>
                <c:pt idx="16738" formatCode="General">
                  <c:v>9.1160995289770896E-2</c:v>
                </c:pt>
                <c:pt idx="16739" formatCode="General">
                  <c:v>8.4961197497688795E-2</c:v>
                </c:pt>
                <c:pt idx="16740" formatCode="General">
                  <c:v>7.8964849386684202E-2</c:v>
                </c:pt>
                <c:pt idx="16741" formatCode="General">
                  <c:v>7.3115349552437203E-2</c:v>
                </c:pt>
                <c:pt idx="16742" formatCode="General">
                  <c:v>6.7240362380952601E-2</c:v>
                </c:pt>
                <c:pt idx="16743" formatCode="General">
                  <c:v>6.07095568567479E-2</c:v>
                </c:pt>
                <c:pt idx="16744" formatCode="General">
                  <c:v>5.2878703650223097E-2</c:v>
                </c:pt>
                <c:pt idx="16745" formatCode="General">
                  <c:v>4.4165603661985103E-2</c:v>
                </c:pt>
                <c:pt idx="16746" formatCode="General">
                  <c:v>3.55042590540047E-2</c:v>
                </c:pt>
                <c:pt idx="16747" formatCode="General">
                  <c:v>2.6997006985322401E-2</c:v>
                </c:pt>
                <c:pt idx="16748" formatCode="General">
                  <c:v>1.95441325634199E-2</c:v>
                </c:pt>
                <c:pt idx="16749" formatCode="General">
                  <c:v>1.49505105224028E-2</c:v>
                </c:pt>
                <c:pt idx="16750" formatCode="General">
                  <c:v>1.41806070205538E-2</c:v>
                </c:pt>
                <c:pt idx="16751" formatCode="General">
                  <c:v>1.6629960973322699E-2</c:v>
                </c:pt>
                <c:pt idx="16752" formatCode="General">
                  <c:v>2.01967276996474E-2</c:v>
                </c:pt>
                <c:pt idx="16753" formatCode="General">
                  <c:v>2.3351325955578799E-2</c:v>
                </c:pt>
                <c:pt idx="16754" formatCode="General">
                  <c:v>2.6264366740876399E-2</c:v>
                </c:pt>
                <c:pt idx="16755" formatCode="General">
                  <c:v>2.9925710272950799E-2</c:v>
                </c:pt>
                <c:pt idx="16756" formatCode="General">
                  <c:v>3.5020611087959501E-2</c:v>
                </c:pt>
                <c:pt idx="16757" formatCode="General">
                  <c:v>4.0983174978308598E-2</c:v>
                </c:pt>
                <c:pt idx="16758" formatCode="General">
                  <c:v>4.6455994647935997E-2</c:v>
                </c:pt>
                <c:pt idx="16759" formatCode="General">
                  <c:v>5.07783417437499E-2</c:v>
                </c:pt>
                <c:pt idx="16760" formatCode="General">
                  <c:v>5.3502636526085202E-2</c:v>
                </c:pt>
                <c:pt idx="16761" formatCode="General">
                  <c:v>5.3886792904873901E-2</c:v>
                </c:pt>
                <c:pt idx="16762" formatCode="General">
                  <c:v>5.2762100818030198E-2</c:v>
                </c:pt>
                <c:pt idx="16763" formatCode="General">
                  <c:v>5.1567146307478197E-2</c:v>
                </c:pt>
                <c:pt idx="16764" formatCode="General">
                  <c:v>5.0887140358798898E-2</c:v>
                </c:pt>
                <c:pt idx="16765" formatCode="General">
                  <c:v>5.1014513397901702E-2</c:v>
                </c:pt>
                <c:pt idx="16766" formatCode="General">
                  <c:v>5.2500390834592403E-2</c:v>
                </c:pt>
                <c:pt idx="16767" formatCode="General">
                  <c:v>5.3975757270496E-2</c:v>
                </c:pt>
                <c:pt idx="16768" formatCode="General">
                  <c:v>5.3412614944089797E-2</c:v>
                </c:pt>
                <c:pt idx="16769" formatCode="General">
                  <c:v>5.1246892329067803E-2</c:v>
                </c:pt>
                <c:pt idx="16770" formatCode="General">
                  <c:v>4.8833476003128901E-2</c:v>
                </c:pt>
                <c:pt idx="16771" formatCode="General">
                  <c:v>4.6269916805370598E-2</c:v>
                </c:pt>
                <c:pt idx="16772" formatCode="General">
                  <c:v>4.3286499356555E-2</c:v>
                </c:pt>
                <c:pt idx="16773" formatCode="General">
                  <c:v>4.1253499209234101E-2</c:v>
                </c:pt>
                <c:pt idx="16774" formatCode="General">
                  <c:v>4.0818663878599198E-2</c:v>
                </c:pt>
                <c:pt idx="16775" formatCode="General">
                  <c:v>4.1559316623968903E-2</c:v>
                </c:pt>
                <c:pt idx="16776" formatCode="General">
                  <c:v>4.36387956600882E-2</c:v>
                </c:pt>
                <c:pt idx="16777" formatCode="General">
                  <c:v>4.6569731741437498E-2</c:v>
                </c:pt>
                <c:pt idx="16778" formatCode="General">
                  <c:v>4.8944803178634901E-2</c:v>
                </c:pt>
                <c:pt idx="16779" formatCode="General">
                  <c:v>4.99099165028156E-2</c:v>
                </c:pt>
                <c:pt idx="16780" formatCode="General">
                  <c:v>4.8807674984083199E-2</c:v>
                </c:pt>
                <c:pt idx="16781" formatCode="General">
                  <c:v>4.6255871678131E-2</c:v>
                </c:pt>
                <c:pt idx="16782" formatCode="General">
                  <c:v>4.3259479706316502E-2</c:v>
                </c:pt>
                <c:pt idx="16783" formatCode="General">
                  <c:v>3.9785850652455101E-2</c:v>
                </c:pt>
                <c:pt idx="16784" formatCode="General">
                  <c:v>3.6122424865058997E-2</c:v>
                </c:pt>
                <c:pt idx="16785" formatCode="General">
                  <c:v>3.2167717207526397E-2</c:v>
                </c:pt>
                <c:pt idx="16786" formatCode="General">
                  <c:v>2.7572987624293499E-2</c:v>
                </c:pt>
                <c:pt idx="16787" formatCode="General">
                  <c:v>2.28520119214012E-2</c:v>
                </c:pt>
                <c:pt idx="16788" formatCode="General">
                  <c:v>1.9037834092064301E-2</c:v>
                </c:pt>
                <c:pt idx="16789" formatCode="General">
                  <c:v>1.62149882847142E-2</c:v>
                </c:pt>
                <c:pt idx="16790" formatCode="General">
                  <c:v>1.4265419156736601E-2</c:v>
                </c:pt>
                <c:pt idx="16791" formatCode="General">
                  <c:v>1.3529199236474099E-2</c:v>
                </c:pt>
                <c:pt idx="16792" formatCode="General">
                  <c:v>1.4381432886467401E-2</c:v>
                </c:pt>
                <c:pt idx="16793" formatCode="General">
                  <c:v>1.6884784837154901E-2</c:v>
                </c:pt>
                <c:pt idx="16794" formatCode="General">
                  <c:v>2.0329548864973599E-2</c:v>
                </c:pt>
                <c:pt idx="16795" formatCode="General">
                  <c:v>2.3722702764400101E-2</c:v>
                </c:pt>
                <c:pt idx="16796" formatCode="General">
                  <c:v>2.5814697529336902E-2</c:v>
                </c:pt>
                <c:pt idx="16797" formatCode="General">
                  <c:v>2.5466805495940999E-2</c:v>
                </c:pt>
                <c:pt idx="16798" formatCode="General">
                  <c:v>2.3415525655877401E-2</c:v>
                </c:pt>
                <c:pt idx="16799" formatCode="General">
                  <c:v>2.0535238796389702E-2</c:v>
                </c:pt>
                <c:pt idx="16800" formatCode="General">
                  <c:v>1.6320117547979199E-2</c:v>
                </c:pt>
                <c:pt idx="16801" formatCode="General">
                  <c:v>1.01658552258816E-2</c:v>
                </c:pt>
                <c:pt idx="16802" formatCode="General">
                  <c:v>2.4822513161908799E-3</c:v>
                </c:pt>
                <c:pt idx="16803" formatCode="General">
                  <c:v>-5.2063559522473497E-3</c:v>
                </c:pt>
                <c:pt idx="16804" formatCode="General">
                  <c:v>-1.3374993143933801E-2</c:v>
                </c:pt>
                <c:pt idx="16805" formatCode="General">
                  <c:v>-2.2318186181987099E-2</c:v>
                </c:pt>
                <c:pt idx="16806" formatCode="General">
                  <c:v>-3.15190348392696E-2</c:v>
                </c:pt>
                <c:pt idx="16807" formatCode="General">
                  <c:v>-4.1338167106431303E-2</c:v>
                </c:pt>
                <c:pt idx="16808" formatCode="General">
                  <c:v>-5.1389786104153602E-2</c:v>
                </c:pt>
                <c:pt idx="16809" formatCode="General">
                  <c:v>-5.9976962406368697E-2</c:v>
                </c:pt>
                <c:pt idx="16810" formatCode="General">
                  <c:v>-6.5700628153133003E-2</c:v>
                </c:pt>
                <c:pt idx="16811" formatCode="General">
                  <c:v>-6.8034148270007505E-2</c:v>
                </c:pt>
                <c:pt idx="16812" formatCode="General">
                  <c:v>-6.6974051143231003E-2</c:v>
                </c:pt>
                <c:pt idx="16813" formatCode="General">
                  <c:v>-6.3714843050280703E-2</c:v>
                </c:pt>
                <c:pt idx="16814" formatCode="General">
                  <c:v>-5.8447570182281298E-2</c:v>
                </c:pt>
                <c:pt idx="16815" formatCode="General">
                  <c:v>-5.1009595869946502E-2</c:v>
                </c:pt>
                <c:pt idx="16816" formatCode="General">
                  <c:v>-4.2413831189720898E-2</c:v>
                </c:pt>
                <c:pt idx="16817" formatCode="General">
                  <c:v>-3.3688907527539003E-2</c:v>
                </c:pt>
                <c:pt idx="16818" formatCode="General">
                  <c:v>-2.5071924092619501E-2</c:v>
                </c:pt>
                <c:pt idx="16819" formatCode="General">
                  <c:v>-1.6207363879706799E-2</c:v>
                </c:pt>
                <c:pt idx="16820" formatCode="General">
                  <c:v>-6.7636225229399998E-3</c:v>
                </c:pt>
                <c:pt idx="16821" formatCode="General">
                  <c:v>3.1739141105242901E-3</c:v>
                </c:pt>
                <c:pt idx="16822" formatCode="General">
                  <c:v>1.30331127305369E-2</c:v>
                </c:pt>
                <c:pt idx="16823" formatCode="General">
                  <c:v>2.18168148859979E-2</c:v>
                </c:pt>
                <c:pt idx="16824" formatCode="General">
                  <c:v>2.9367000172737599E-2</c:v>
                </c:pt>
                <c:pt idx="16825" formatCode="General">
                  <c:v>3.5933602523541899E-2</c:v>
                </c:pt>
                <c:pt idx="16826" formatCode="General">
                  <c:v>3.9903566511198203E-2</c:v>
                </c:pt>
                <c:pt idx="16827" formatCode="General">
                  <c:v>4.0877955469524503E-2</c:v>
                </c:pt>
                <c:pt idx="16828" formatCode="General">
                  <c:v>3.9736986076251798E-2</c:v>
                </c:pt>
                <c:pt idx="16829" formatCode="General">
                  <c:v>3.6873877324961897E-2</c:v>
                </c:pt>
                <c:pt idx="16830" formatCode="General">
                  <c:v>3.2689772643273302E-2</c:v>
                </c:pt>
                <c:pt idx="16831" formatCode="General">
                  <c:v>2.7040110073844801E-2</c:v>
                </c:pt>
                <c:pt idx="16832" formatCode="General">
                  <c:v>2.0065306346332201E-2</c:v>
                </c:pt>
                <c:pt idx="16833" formatCode="General">
                  <c:v>1.23652927711901E-2</c:v>
                </c:pt>
                <c:pt idx="16834" formatCode="General">
                  <c:v>3.99657156188049E-3</c:v>
                </c:pt>
                <c:pt idx="16835" formatCode="General">
                  <c:v>-4.6176050578247904E-3</c:v>
                </c:pt>
                <c:pt idx="16836" formatCode="General">
                  <c:v>-1.3298085262332201E-2</c:v>
                </c:pt>
                <c:pt idx="16837" formatCode="General">
                  <c:v>-2.2790493944886199E-2</c:v>
                </c:pt>
                <c:pt idx="16838" formatCode="General">
                  <c:v>-3.4021180800985498E-2</c:v>
                </c:pt>
                <c:pt idx="16839" formatCode="General">
                  <c:v>-4.6403497585780697E-2</c:v>
                </c:pt>
                <c:pt idx="16840" formatCode="General">
                  <c:v>-5.8417448028527899E-2</c:v>
                </c:pt>
                <c:pt idx="16841" formatCode="General">
                  <c:v>-7.0586587051750097E-2</c:v>
                </c:pt>
                <c:pt idx="16842" formatCode="General">
                  <c:v>-8.3460302091832805E-2</c:v>
                </c:pt>
                <c:pt idx="16843" formatCode="General">
                  <c:v>-9.6234984735233495E-2</c:v>
                </c:pt>
                <c:pt idx="16844" formatCode="General">
                  <c:v>-0.107864403587189</c:v>
                </c:pt>
                <c:pt idx="16845" formatCode="General">
                  <c:v>-0.11795372088758101</c:v>
                </c:pt>
                <c:pt idx="16846" formatCode="General">
                  <c:v>-0.12605301456236601</c:v>
                </c:pt>
                <c:pt idx="16847" formatCode="General">
                  <c:v>-0.131851227094538</c:v>
                </c:pt>
                <c:pt idx="16848" formatCode="General">
                  <c:v>-0.13555569209121601</c:v>
                </c:pt>
                <c:pt idx="16849" formatCode="General">
                  <c:v>-0.138062929979889</c:v>
                </c:pt>
                <c:pt idx="16850" formatCode="General">
                  <c:v>-0.13947331659198101</c:v>
                </c:pt>
                <c:pt idx="16851" formatCode="General">
                  <c:v>-0.138601872063672</c:v>
                </c:pt>
                <c:pt idx="16852" formatCode="General">
                  <c:v>-0.13523370398194701</c:v>
                </c:pt>
                <c:pt idx="16853" formatCode="General">
                  <c:v>-0.12977067673141901</c:v>
                </c:pt>
                <c:pt idx="16854" formatCode="General">
                  <c:v>-0.122490910175093</c:v>
                </c:pt>
                <c:pt idx="16855" formatCode="General">
                  <c:v>-0.113351164136359</c:v>
                </c:pt>
                <c:pt idx="16856" formatCode="General">
                  <c:v>-0.102448675081308</c:v>
                </c:pt>
                <c:pt idx="16857" formatCode="General">
                  <c:v>-9.0216781245796102E-2</c:v>
                </c:pt>
                <c:pt idx="16858" formatCode="General">
                  <c:v>-7.7044364564116299E-2</c:v>
                </c:pt>
                <c:pt idx="16859" formatCode="General">
                  <c:v>-6.3425305741101404E-2</c:v>
                </c:pt>
                <c:pt idx="16860" formatCode="General">
                  <c:v>-5.0470185547559603E-2</c:v>
                </c:pt>
                <c:pt idx="16861" formatCode="General">
                  <c:v>-3.8410222789950203E-2</c:v>
                </c:pt>
                <c:pt idx="16862" formatCode="General">
                  <c:v>-2.68752629251473E-2</c:v>
                </c:pt>
                <c:pt idx="16863" formatCode="General">
                  <c:v>-1.62689972576378E-2</c:v>
                </c:pt>
                <c:pt idx="16864" formatCode="General">
                  <c:v>-8.0792729490364295E-3</c:v>
                </c:pt>
                <c:pt idx="16865" formatCode="General">
                  <c:v>-4.4002430358142603E-3</c:v>
                </c:pt>
                <c:pt idx="16866" formatCode="General">
                  <c:v>-5.56996240540375E-3</c:v>
                </c:pt>
                <c:pt idx="16867" formatCode="General">
                  <c:v>-1.0723357295381101E-2</c:v>
                </c:pt>
                <c:pt idx="16868" formatCode="General">
                  <c:v>-1.89437869807083E-2</c:v>
                </c:pt>
                <c:pt idx="16869" formatCode="General">
                  <c:v>-2.8335748730271702E-2</c:v>
                </c:pt>
                <c:pt idx="16870" formatCode="General">
                  <c:v>-3.7465105913951698E-2</c:v>
                </c:pt>
                <c:pt idx="16871" formatCode="General">
                  <c:v>-4.5851446567107101E-2</c:v>
                </c:pt>
                <c:pt idx="16872" formatCode="General">
                  <c:v>-5.33484650376429E-2</c:v>
                </c:pt>
                <c:pt idx="16873" formatCode="General">
                  <c:v>-5.9681180011920902E-2</c:v>
                </c:pt>
                <c:pt idx="16874" formatCode="General">
                  <c:v>-6.3702879253063199E-2</c:v>
                </c:pt>
                <c:pt idx="16875" formatCode="General">
                  <c:v>-6.5212623523563606E-2</c:v>
                </c:pt>
                <c:pt idx="16876" formatCode="General">
                  <c:v>-6.5159570190223198E-2</c:v>
                </c:pt>
                <c:pt idx="16877" formatCode="General">
                  <c:v>-6.2853289821392294E-2</c:v>
                </c:pt>
                <c:pt idx="16878" formatCode="General">
                  <c:v>-5.8203952799358402E-2</c:v>
                </c:pt>
                <c:pt idx="16879" formatCode="General">
                  <c:v>-5.1871593995973998E-2</c:v>
                </c:pt>
                <c:pt idx="16880" formatCode="General">
                  <c:v>-4.3901424695825399E-2</c:v>
                </c:pt>
                <c:pt idx="16881" formatCode="General">
                  <c:v>-3.50764254294356E-2</c:v>
                </c:pt>
                <c:pt idx="16882" formatCode="General">
                  <c:v>-2.6242310146311398E-2</c:v>
                </c:pt>
                <c:pt idx="16883" formatCode="General">
                  <c:v>-1.7476334230865101E-2</c:v>
                </c:pt>
                <c:pt idx="16884" formatCode="General">
                  <c:v>-8.3233846718206699E-3</c:v>
                </c:pt>
                <c:pt idx="16885" formatCode="General">
                  <c:v>1.35070002280752E-3</c:v>
                </c:pt>
                <c:pt idx="16886" formatCode="General">
                  <c:v>1.12476833353032E-2</c:v>
                </c:pt>
                <c:pt idx="16887" formatCode="General">
                  <c:v>2.1552661810970201E-2</c:v>
                </c:pt>
                <c:pt idx="16888" formatCode="General">
                  <c:v>3.2717614974687802E-2</c:v>
                </c:pt>
                <c:pt idx="16889" formatCode="General">
                  <c:v>4.4476396868005801E-2</c:v>
                </c:pt>
                <c:pt idx="16890" formatCode="General">
                  <c:v>5.60508240059392E-2</c:v>
                </c:pt>
                <c:pt idx="16891" formatCode="General">
                  <c:v>6.7213903139430695E-2</c:v>
                </c:pt>
                <c:pt idx="16892" formatCode="General">
                  <c:v>7.7344003362137898E-2</c:v>
                </c:pt>
                <c:pt idx="16893" formatCode="General">
                  <c:v>8.6210298980267996E-2</c:v>
                </c:pt>
                <c:pt idx="16894" formatCode="General">
                  <c:v>9.4128570191922195E-2</c:v>
                </c:pt>
                <c:pt idx="16895" formatCode="General">
                  <c:v>0.100084376373395</c:v>
                </c:pt>
                <c:pt idx="16896" formatCode="General">
                  <c:v>0.103430292766116</c:v>
                </c:pt>
                <c:pt idx="16897" formatCode="General">
                  <c:v>0.10461860357858201</c:v>
                </c:pt>
                <c:pt idx="16898" formatCode="General">
                  <c:v>0.104660487632555</c:v>
                </c:pt>
                <c:pt idx="16899" formatCode="General">
                  <c:v>0.104793783199235</c:v>
                </c:pt>
                <c:pt idx="16900" formatCode="General">
                  <c:v>0.105341378037655</c:v>
                </c:pt>
                <c:pt idx="16901" formatCode="General">
                  <c:v>0.10493855054925599</c:v>
                </c:pt>
                <c:pt idx="16902" formatCode="General">
                  <c:v>0.103074740976588</c:v>
                </c:pt>
                <c:pt idx="16903" formatCode="General">
                  <c:v>0.100928921096943</c:v>
                </c:pt>
                <c:pt idx="16904" formatCode="General">
                  <c:v>9.9758087326055706E-2</c:v>
                </c:pt>
                <c:pt idx="16905" formatCode="General">
                  <c:v>0.10057377568581501</c:v>
                </c:pt>
                <c:pt idx="16906" formatCode="General">
                  <c:v>0.10365572024572101</c:v>
                </c:pt>
                <c:pt idx="16907" formatCode="General">
                  <c:v>0.108131571585893</c:v>
                </c:pt>
                <c:pt idx="16908" formatCode="General">
                  <c:v>0.11283572119680101</c:v>
                </c:pt>
                <c:pt idx="16909" formatCode="General">
                  <c:v>0.117437813912523</c:v>
                </c:pt>
                <c:pt idx="16910" formatCode="General">
                  <c:v>0.122378001465798</c:v>
                </c:pt>
                <c:pt idx="16911" formatCode="General">
                  <c:v>0.12791251823848701</c:v>
                </c:pt>
                <c:pt idx="16912" formatCode="General">
                  <c:v>0.13303716116082201</c:v>
                </c:pt>
                <c:pt idx="16913" formatCode="General">
                  <c:v>0.136876080362694</c:v>
                </c:pt>
                <c:pt idx="16914" formatCode="General">
                  <c:v>0.13940264579397099</c:v>
                </c:pt>
                <c:pt idx="16915" formatCode="General">
                  <c:v>0.139998255978003</c:v>
                </c:pt>
                <c:pt idx="16916" formatCode="General">
                  <c:v>0.13833977054008001</c:v>
                </c:pt>
                <c:pt idx="16917" formatCode="General">
                  <c:v>0.13537596184408299</c:v>
                </c:pt>
                <c:pt idx="16918" formatCode="General">
                  <c:v>0.13137563538024599</c:v>
                </c:pt>
                <c:pt idx="16919" formatCode="General">
                  <c:v>0.12536115905969</c:v>
                </c:pt>
                <c:pt idx="16920" formatCode="General">
                  <c:v>0.11767452472600599</c:v>
                </c:pt>
                <c:pt idx="16921" formatCode="General">
                  <c:v>0.108872592190568</c:v>
                </c:pt>
                <c:pt idx="16922" formatCode="General">
                  <c:v>9.93430014249789E-2</c:v>
                </c:pt>
                <c:pt idx="16923" formatCode="General">
                  <c:v>8.9927243541773005E-2</c:v>
                </c:pt>
                <c:pt idx="16924" formatCode="General">
                  <c:v>8.2300514264135594E-2</c:v>
                </c:pt>
                <c:pt idx="16925" formatCode="General">
                  <c:v>7.7566181128118E-2</c:v>
                </c:pt>
                <c:pt idx="16926" formatCode="General">
                  <c:v>7.5288912790976006E-2</c:v>
                </c:pt>
                <c:pt idx="16927" formatCode="General">
                  <c:v>7.5274019910457707E-2</c:v>
                </c:pt>
                <c:pt idx="16928" formatCode="General">
                  <c:v>7.7660424740334993E-2</c:v>
                </c:pt>
                <c:pt idx="16929" formatCode="General">
                  <c:v>8.1770625394289406E-2</c:v>
                </c:pt>
                <c:pt idx="16930" formatCode="General">
                  <c:v>8.7648190367687395E-2</c:v>
                </c:pt>
                <c:pt idx="16931" formatCode="General">
                  <c:v>9.5799483974945601E-2</c:v>
                </c:pt>
                <c:pt idx="16932" formatCode="General">
                  <c:v>0.105462538228387</c:v>
                </c:pt>
                <c:pt idx="16933" formatCode="General">
                  <c:v>0.115974431968839</c:v>
                </c:pt>
                <c:pt idx="16934" formatCode="General">
                  <c:v>0.12742574262943401</c:v>
                </c:pt>
                <c:pt idx="16935" formatCode="General">
                  <c:v>0.139829354290439</c:v>
                </c:pt>
                <c:pt idx="16936" formatCode="General">
                  <c:v>0.15236173623402499</c:v>
                </c:pt>
                <c:pt idx="16937" formatCode="General">
                  <c:v>0.1640922194867</c:v>
                </c:pt>
                <c:pt idx="16938" formatCode="General">
                  <c:v>0.175366560199222</c:v>
                </c:pt>
                <c:pt idx="16939" formatCode="General">
                  <c:v>0.186815197410415</c:v>
                </c:pt>
                <c:pt idx="16940" formatCode="General">
                  <c:v>0.196983991164116</c:v>
                </c:pt>
                <c:pt idx="16941" formatCode="General">
                  <c:v>0.204553632944102</c:v>
                </c:pt>
                <c:pt idx="16942" formatCode="General">
                  <c:v>0.2100195145506</c:v>
                </c:pt>
                <c:pt idx="16943" formatCode="General">
                  <c:v>0.21415238439613701</c:v>
                </c:pt>
                <c:pt idx="16944" formatCode="General">
                  <c:v>0.21751583086667101</c:v>
                </c:pt>
                <c:pt idx="16945" formatCode="General">
                  <c:v>0.22104385591446399</c:v>
                </c:pt>
                <c:pt idx="16946" formatCode="General">
                  <c:v>0.22531848252550099</c:v>
                </c:pt>
                <c:pt idx="16947" formatCode="General">
                  <c:v>0.22992570851281</c:v>
                </c:pt>
                <c:pt idx="16948" formatCode="General">
                  <c:v>0.233978192953882</c:v>
                </c:pt>
                <c:pt idx="16949" formatCode="General">
                  <c:v>0.23741834418014701</c:v>
                </c:pt>
                <c:pt idx="16950" formatCode="General">
                  <c:v>0.24090808247009499</c:v>
                </c:pt>
                <c:pt idx="16951" formatCode="General">
                  <c:v>0.24430355925431099</c:v>
                </c:pt>
                <c:pt idx="16952" formatCode="General">
                  <c:v>0.24750328254321799</c:v>
                </c:pt>
                <c:pt idx="16953" formatCode="General">
                  <c:v>0.250708394336499</c:v>
                </c:pt>
                <c:pt idx="16954" formatCode="General">
                  <c:v>0.25337548918345298</c:v>
                </c:pt>
                <c:pt idx="16955" formatCode="General">
                  <c:v>0.25557601112045603</c:v>
                </c:pt>
                <c:pt idx="16956" formatCode="General">
                  <c:v>0.25743774968843403</c:v>
                </c:pt>
                <c:pt idx="16957" formatCode="General">
                  <c:v>0.25796776312636799</c:v>
                </c:pt>
                <c:pt idx="16958" formatCode="General">
                  <c:v>0.25674007275705801</c:v>
                </c:pt>
                <c:pt idx="16959" formatCode="General">
                  <c:v>0.25455583898245099</c:v>
                </c:pt>
                <c:pt idx="16960" formatCode="General">
                  <c:v>0.25167013182918302</c:v>
                </c:pt>
                <c:pt idx="16961" formatCode="General">
                  <c:v>0.24774367226925401</c:v>
                </c:pt>
                <c:pt idx="16962" formatCode="General">
                  <c:v>0.24263986873853999</c:v>
                </c:pt>
                <c:pt idx="16963" formatCode="General">
                  <c:v>0.237432669744989</c:v>
                </c:pt>
                <c:pt idx="16964" formatCode="General">
                  <c:v>0.233695182748028</c:v>
                </c:pt>
                <c:pt idx="16965" formatCode="General">
                  <c:v>0.23187597653758499</c:v>
                </c:pt>
                <c:pt idx="16966" formatCode="General">
                  <c:v>0.23114640059684</c:v>
                </c:pt>
                <c:pt idx="16967" formatCode="General">
                  <c:v>0.230996419089807</c:v>
                </c:pt>
                <c:pt idx="16968" formatCode="General">
                  <c:v>0.23199926845986599</c:v>
                </c:pt>
                <c:pt idx="16969" formatCode="General">
                  <c:v>0.23463718191053201</c:v>
                </c:pt>
                <c:pt idx="16970" formatCode="General">
                  <c:v>0.238434912268462</c:v>
                </c:pt>
                <c:pt idx="16971" formatCode="General">
                  <c:v>0.24268244270624401</c:v>
                </c:pt>
                <c:pt idx="16972" formatCode="General">
                  <c:v>0.24784211248007701</c:v>
                </c:pt>
                <c:pt idx="16973" formatCode="General">
                  <c:v>0.25434517894278702</c:v>
                </c:pt>
                <c:pt idx="16974" formatCode="General">
                  <c:v>0.261117870704272</c:v>
                </c:pt>
                <c:pt idx="16975" formatCode="General">
                  <c:v>0.26686444914214003</c:v>
                </c:pt>
                <c:pt idx="16976" formatCode="General">
                  <c:v>0.27187477037880098</c:v>
                </c:pt>
                <c:pt idx="16977" formatCode="General">
                  <c:v>0.27641134238672599</c:v>
                </c:pt>
                <c:pt idx="16978" formatCode="General">
                  <c:v>0.28049744826297401</c:v>
                </c:pt>
                <c:pt idx="16979" formatCode="General">
                  <c:v>0.28398613409773099</c:v>
                </c:pt>
                <c:pt idx="16980" formatCode="General">
                  <c:v>0.28696395937002001</c:v>
                </c:pt>
                <c:pt idx="16981" formatCode="General">
                  <c:v>0.28963095099063402</c:v>
                </c:pt>
                <c:pt idx="16982" formatCode="General">
                  <c:v>0.29155317934721198</c:v>
                </c:pt>
                <c:pt idx="16983" formatCode="General">
                  <c:v>0.29104064307053101</c:v>
                </c:pt>
                <c:pt idx="16984" formatCode="General">
                  <c:v>0.28680466221251599</c:v>
                </c:pt>
                <c:pt idx="16985" formatCode="General">
                  <c:v>0.27898818882068499</c:v>
                </c:pt>
                <c:pt idx="16986" formatCode="General">
                  <c:v>0.26794067267013899</c:v>
                </c:pt>
                <c:pt idx="16987" formatCode="General">
                  <c:v>0.25414139026343002</c:v>
                </c:pt>
                <c:pt idx="16988" formatCode="General">
                  <c:v>0.238403151769223</c:v>
                </c:pt>
                <c:pt idx="16989" formatCode="General">
                  <c:v>0.22190256388023899</c:v>
                </c:pt>
                <c:pt idx="16990" formatCode="General">
                  <c:v>0.20522867424191199</c:v>
                </c:pt>
                <c:pt idx="16991" formatCode="General">
                  <c:v>0.18886043688381601</c:v>
                </c:pt>
                <c:pt idx="16992" formatCode="General">
                  <c:v>0.17322797711236901</c:v>
                </c:pt>
                <c:pt idx="16993" formatCode="General">
                  <c:v>0.15893848180044201</c:v>
                </c:pt>
                <c:pt idx="16994" formatCode="General">
                  <c:v>0.14632681050454199</c:v>
                </c:pt>
                <c:pt idx="16995" formatCode="General">
                  <c:v>0.135796889790363</c:v>
                </c:pt>
                <c:pt idx="16996" formatCode="General">
                  <c:v>0.12825343273253401</c:v>
                </c:pt>
                <c:pt idx="16997" formatCode="General">
                  <c:v>0.123670217996939</c:v>
                </c:pt>
                <c:pt idx="16998" formatCode="General">
                  <c:v>0.12183652671487601</c:v>
                </c:pt>
                <c:pt idx="16999" formatCode="General">
                  <c:v>0.12234094784310599</c:v>
                </c:pt>
                <c:pt idx="17000" formatCode="General">
                  <c:v>0.123538686243503</c:v>
                </c:pt>
                <c:pt idx="17001" formatCode="General">
                  <c:v>0.124473570406997</c:v>
                </c:pt>
                <c:pt idx="17002" formatCode="General">
                  <c:v>0.12553664705994899</c:v>
                </c:pt>
                <c:pt idx="17003" formatCode="General">
                  <c:v>0.12635927746695899</c:v>
                </c:pt>
                <c:pt idx="17004" formatCode="General">
                  <c:v>0.12609465200009001</c:v>
                </c:pt>
                <c:pt idx="17005" formatCode="General">
                  <c:v>0.12414956474111501</c:v>
                </c:pt>
                <c:pt idx="17006" formatCode="General">
                  <c:v>0.119421820302203</c:v>
                </c:pt>
                <c:pt idx="17007" formatCode="General">
                  <c:v>0.11211021155475399</c:v>
                </c:pt>
                <c:pt idx="17008" formatCode="General">
                  <c:v>0.103503985739702</c:v>
                </c:pt>
                <c:pt idx="17009" formatCode="General">
                  <c:v>9.3686632937003203E-2</c:v>
                </c:pt>
                <c:pt idx="17010" formatCode="General">
                  <c:v>8.2850532680682903E-2</c:v>
                </c:pt>
                <c:pt idx="17011" formatCode="General">
                  <c:v>7.2273793431888694E-2</c:v>
                </c:pt>
                <c:pt idx="17012" formatCode="General">
                  <c:v>6.2616997513206499E-2</c:v>
                </c:pt>
                <c:pt idx="17013" formatCode="General">
                  <c:v>5.3764674049987499E-2</c:v>
                </c:pt>
                <c:pt idx="17014" formatCode="General">
                  <c:v>4.4745745688885501E-2</c:v>
                </c:pt>
                <c:pt idx="17015" formatCode="General">
                  <c:v>3.4579150713915201E-2</c:v>
                </c:pt>
                <c:pt idx="17016" formatCode="General">
                  <c:v>2.37201769265852E-2</c:v>
                </c:pt>
                <c:pt idx="17017" formatCode="General">
                  <c:v>1.2628075251942599E-2</c:v>
                </c:pt>
                <c:pt idx="17018" formatCode="General">
                  <c:v>1.71469327763809E-3</c:v>
                </c:pt>
                <c:pt idx="17019" formatCode="General">
                  <c:v>-9.0419747328613805E-3</c:v>
                </c:pt>
                <c:pt idx="17020" formatCode="General">
                  <c:v>-2.0216413660746099E-2</c:v>
                </c:pt>
                <c:pt idx="17021" formatCode="General">
                  <c:v>-3.16587371442308E-2</c:v>
                </c:pt>
                <c:pt idx="17022" formatCode="General">
                  <c:v>-4.2482187871336799E-2</c:v>
                </c:pt>
                <c:pt idx="17023" formatCode="General">
                  <c:v>-5.2496043720902698E-2</c:v>
                </c:pt>
                <c:pt idx="17024" formatCode="General">
                  <c:v>-6.1500465780613897E-2</c:v>
                </c:pt>
                <c:pt idx="17025" formatCode="General">
                  <c:v>-6.9889370023638403E-2</c:v>
                </c:pt>
                <c:pt idx="17026" formatCode="General">
                  <c:v>-7.8134827136137799E-2</c:v>
                </c:pt>
                <c:pt idx="17027" formatCode="General">
                  <c:v>-8.5756250819614493E-2</c:v>
                </c:pt>
                <c:pt idx="17028" formatCode="General">
                  <c:v>-9.3413939168104004E-2</c:v>
                </c:pt>
                <c:pt idx="17029" formatCode="General">
                  <c:v>-0.101269878615964</c:v>
                </c:pt>
                <c:pt idx="17030" formatCode="General">
                  <c:v>-0.109219366324546</c:v>
                </c:pt>
                <c:pt idx="17031" formatCode="General">
                  <c:v>-0.11799080169642701</c:v>
                </c:pt>
                <c:pt idx="17032" formatCode="General">
                  <c:v>-0.127644188974739</c:v>
                </c:pt>
                <c:pt idx="17033" formatCode="General">
                  <c:v>-0.13803474205982</c:v>
                </c:pt>
                <c:pt idx="17034" formatCode="General">
                  <c:v>-0.14869021152619999</c:v>
                </c:pt>
                <c:pt idx="17035" formatCode="General">
                  <c:v>-0.15918311402985699</c:v>
                </c:pt>
                <c:pt idx="17036" formatCode="General">
                  <c:v>-0.16923093085509</c:v>
                </c:pt>
                <c:pt idx="17037" formatCode="General">
                  <c:v>-0.17872347750117201</c:v>
                </c:pt>
                <c:pt idx="17038" formatCode="General">
                  <c:v>-0.18873869632655699</c:v>
                </c:pt>
                <c:pt idx="17039" formatCode="General">
                  <c:v>-0.199776475727685</c:v>
                </c:pt>
                <c:pt idx="17040" formatCode="General">
                  <c:v>-0.210560131476175</c:v>
                </c:pt>
                <c:pt idx="17041" formatCode="General">
                  <c:v>-0.22065089674577301</c:v>
                </c:pt>
                <c:pt idx="17042" formatCode="General">
                  <c:v>-0.23074793997948401</c:v>
                </c:pt>
                <c:pt idx="17043" formatCode="General">
                  <c:v>-0.24079762632980101</c:v>
                </c:pt>
                <c:pt idx="17044" formatCode="General">
                  <c:v>-0.25010298156142602</c:v>
                </c:pt>
                <c:pt idx="17045" formatCode="General">
                  <c:v>-0.25848480028107301</c:v>
                </c:pt>
                <c:pt idx="17046" formatCode="General">
                  <c:v>-0.26632651095158399</c:v>
                </c:pt>
                <c:pt idx="17047" formatCode="General">
                  <c:v>-0.27393931865683202</c:v>
                </c:pt>
                <c:pt idx="17048" formatCode="General">
                  <c:v>-0.28200847461398998</c:v>
                </c:pt>
                <c:pt idx="17049" formatCode="General">
                  <c:v>-0.290375123487913</c:v>
                </c:pt>
                <c:pt idx="17050" formatCode="General">
                  <c:v>-0.298238341733014</c:v>
                </c:pt>
                <c:pt idx="17051" formatCode="General">
                  <c:v>-0.30504438255807498</c:v>
                </c:pt>
                <c:pt idx="17052" formatCode="General">
                  <c:v>-0.31000431302984299</c:v>
                </c:pt>
                <c:pt idx="17053" formatCode="General">
                  <c:v>-0.31296156180794199</c:v>
                </c:pt>
                <c:pt idx="17054" formatCode="General">
                  <c:v>-0.31450725573806498</c:v>
                </c:pt>
                <c:pt idx="17055" formatCode="General">
                  <c:v>-0.31514889017754799</c:v>
                </c:pt>
                <c:pt idx="17056" formatCode="General">
                  <c:v>-0.315444558577885</c:v>
                </c:pt>
                <c:pt idx="17057" formatCode="General">
                  <c:v>-0.31661243714182902</c:v>
                </c:pt>
                <c:pt idx="17058" formatCode="General">
                  <c:v>-0.319942751456538</c:v>
                </c:pt>
                <c:pt idx="17059" formatCode="General">
                  <c:v>-0.324980628975646</c:v>
                </c:pt>
                <c:pt idx="17060" formatCode="General">
                  <c:v>-0.33005763729356702</c:v>
                </c:pt>
                <c:pt idx="17061" formatCode="General">
                  <c:v>-0.334936020275095</c:v>
                </c:pt>
                <c:pt idx="17062" formatCode="General">
                  <c:v>-0.34072648720064802</c:v>
                </c:pt>
                <c:pt idx="17063" formatCode="General">
                  <c:v>-0.34724699006964099</c:v>
                </c:pt>
                <c:pt idx="17064" formatCode="General">
                  <c:v>-0.35333204552000602</c:v>
                </c:pt>
                <c:pt idx="17065" formatCode="General">
                  <c:v>-0.35841919851902598</c:v>
                </c:pt>
                <c:pt idx="17066" formatCode="General">
                  <c:v>-0.36248574751086998</c:v>
                </c:pt>
                <c:pt idx="17067" formatCode="General">
                  <c:v>-0.365714430019147</c:v>
                </c:pt>
                <c:pt idx="17068" formatCode="General">
                  <c:v>-0.36901917673729501</c:v>
                </c:pt>
                <c:pt idx="17069" formatCode="General">
                  <c:v>-0.37237247865505702</c:v>
                </c:pt>
                <c:pt idx="17070" formatCode="General">
                  <c:v>-0.37369696312680001</c:v>
                </c:pt>
                <c:pt idx="17071" formatCode="General">
                  <c:v>-0.37227279581669798</c:v>
                </c:pt>
                <c:pt idx="17072" formatCode="General">
                  <c:v>-0.36857480392994102</c:v>
                </c:pt>
                <c:pt idx="17073" formatCode="General">
                  <c:v>-0.36283774873873897</c:v>
                </c:pt>
                <c:pt idx="17074" formatCode="General">
                  <c:v>-0.35609553211675699</c:v>
                </c:pt>
                <c:pt idx="17075" formatCode="General">
                  <c:v>-0.34957466585830299</c:v>
                </c:pt>
                <c:pt idx="17076" formatCode="General">
                  <c:v>-0.34321701083804401</c:v>
                </c:pt>
                <c:pt idx="17077" formatCode="General">
                  <c:v>-0.33661030154417498</c:v>
                </c:pt>
                <c:pt idx="17078" formatCode="General">
                  <c:v>-0.33047832936628202</c:v>
                </c:pt>
                <c:pt idx="17079" formatCode="General">
                  <c:v>-0.32511833334832702</c:v>
                </c:pt>
                <c:pt idx="17080" formatCode="General">
                  <c:v>-0.32082661309796401</c:v>
                </c:pt>
                <c:pt idx="17081" formatCode="General">
                  <c:v>-0.318836806127062</c:v>
                </c:pt>
                <c:pt idx="17082" formatCode="General">
                  <c:v>-0.31912035410810502</c:v>
                </c:pt>
                <c:pt idx="17083" formatCode="General">
                  <c:v>-0.32072637313861502</c:v>
                </c:pt>
                <c:pt idx="17084" formatCode="General">
                  <c:v>-0.32309619415254598</c:v>
                </c:pt>
                <c:pt idx="17085" formatCode="General">
                  <c:v>-0.32650961819345198</c:v>
                </c:pt>
                <c:pt idx="17086" formatCode="General">
                  <c:v>-0.331572900347398</c:v>
                </c:pt>
                <c:pt idx="17087" formatCode="General">
                  <c:v>-0.337700246202218</c:v>
                </c:pt>
                <c:pt idx="17088" formatCode="General">
                  <c:v>-0.34382596616420302</c:v>
                </c:pt>
                <c:pt idx="17089" formatCode="General">
                  <c:v>-0.349572376752466</c:v>
                </c:pt>
                <c:pt idx="17090" formatCode="General">
                  <c:v>-0.35497427483761901</c:v>
                </c:pt>
                <c:pt idx="17091" formatCode="General">
                  <c:v>-0.360821442307597</c:v>
                </c:pt>
                <c:pt idx="17092" formatCode="General">
                  <c:v>-0.36693757902958801</c:v>
                </c:pt>
                <c:pt idx="17093" formatCode="General">
                  <c:v>-0.37215790847158697</c:v>
                </c:pt>
                <c:pt idx="17094" formatCode="General">
                  <c:v>-0.37642605194846801</c:v>
                </c:pt>
                <c:pt idx="17095" formatCode="General">
                  <c:v>-0.38042549972659201</c:v>
                </c:pt>
                <c:pt idx="17096" formatCode="General">
                  <c:v>-0.38539880867398102</c:v>
                </c:pt>
                <c:pt idx="17097" formatCode="General">
                  <c:v>-0.39060933670733899</c:v>
                </c:pt>
                <c:pt idx="17098" formatCode="General">
                  <c:v>-0.39429025526401901</c:v>
                </c:pt>
                <c:pt idx="17099" formatCode="General">
                  <c:v>-0.39648556195129198</c:v>
                </c:pt>
                <c:pt idx="17100" formatCode="General">
                  <c:v>-0.39780282456250898</c:v>
                </c:pt>
                <c:pt idx="17101" formatCode="General">
                  <c:v>-0.39847934567670401</c:v>
                </c:pt>
                <c:pt idx="17102" formatCode="General">
                  <c:v>-0.39871129060440702</c:v>
                </c:pt>
                <c:pt idx="17103" formatCode="General">
                  <c:v>-0.39880364425408799</c:v>
                </c:pt>
                <c:pt idx="17104" formatCode="General">
                  <c:v>-0.39925465008655298</c:v>
                </c:pt>
                <c:pt idx="17105" formatCode="General">
                  <c:v>-0.400545146306718</c:v>
                </c:pt>
                <c:pt idx="17106" formatCode="General">
                  <c:v>-0.403924489326208</c:v>
                </c:pt>
                <c:pt idx="17107" formatCode="General">
                  <c:v>-0.40963014852748197</c:v>
                </c:pt>
                <c:pt idx="17108" formatCode="General">
                  <c:v>-0.41613575543569298</c:v>
                </c:pt>
                <c:pt idx="17109" formatCode="General">
                  <c:v>-0.42246614025558699</c:v>
                </c:pt>
                <c:pt idx="17110" formatCode="General">
                  <c:v>-0.42791987918896202</c:v>
                </c:pt>
                <c:pt idx="17111" formatCode="General">
                  <c:v>-0.431925420516382</c:v>
                </c:pt>
                <c:pt idx="17112" formatCode="General">
                  <c:v>-0.433582890370519</c:v>
                </c:pt>
                <c:pt idx="17113" formatCode="General">
                  <c:v>-0.43204984546541098</c:v>
                </c:pt>
                <c:pt idx="17114" formatCode="General">
                  <c:v>-0.42764421433486</c:v>
                </c:pt>
                <c:pt idx="17115" formatCode="General">
                  <c:v>-0.42150776799032802</c:v>
                </c:pt>
                <c:pt idx="17116" formatCode="General">
                  <c:v>-0.41440840960445902</c:v>
                </c:pt>
                <c:pt idx="17117" formatCode="General">
                  <c:v>-0.40647611487414997</c:v>
                </c:pt>
                <c:pt idx="17118" formatCode="General">
                  <c:v>-0.39816643197344498</c:v>
                </c:pt>
                <c:pt idx="17119" formatCode="General">
                  <c:v>-0.389130327027426</c:v>
                </c:pt>
                <c:pt idx="17120" formatCode="General">
                  <c:v>-0.37843344742094598</c:v>
                </c:pt>
                <c:pt idx="17121" formatCode="General">
                  <c:v>-0.366330538150692</c:v>
                </c:pt>
                <c:pt idx="17122" formatCode="General">
                  <c:v>-0.35323098865483898</c:v>
                </c:pt>
                <c:pt idx="17123" formatCode="General">
                  <c:v>-0.33978782949563202</c:v>
                </c:pt>
                <c:pt idx="17124" formatCode="General">
                  <c:v>-0.32647537985401698</c:v>
                </c:pt>
                <c:pt idx="17125" formatCode="General">
                  <c:v>-0.31286828596659799</c:v>
                </c:pt>
                <c:pt idx="17126" formatCode="General">
                  <c:v>-0.29886619124022701</c:v>
                </c:pt>
                <c:pt idx="17127" formatCode="General">
                  <c:v>-0.28381909519125598</c:v>
                </c:pt>
                <c:pt idx="17128" formatCode="General">
                  <c:v>-0.26700168146480902</c:v>
                </c:pt>
                <c:pt idx="17129" formatCode="General">
                  <c:v>-0.24906147774411</c:v>
                </c:pt>
                <c:pt idx="17130" formatCode="General">
                  <c:v>-0.23090810483899901</c:v>
                </c:pt>
                <c:pt idx="17131" formatCode="General">
                  <c:v>-0.21388779107874001</c:v>
                </c:pt>
                <c:pt idx="17132" formatCode="General">
                  <c:v>-0.19853693215905199</c:v>
                </c:pt>
                <c:pt idx="17133" formatCode="General">
                  <c:v>-0.18474895105872799</c:v>
                </c:pt>
                <c:pt idx="17134" formatCode="General">
                  <c:v>-0.17303202629829101</c:v>
                </c:pt>
                <c:pt idx="17135" formatCode="General">
                  <c:v>-0.164187549461039</c:v>
                </c:pt>
                <c:pt idx="17136" formatCode="General">
                  <c:v>-0.15850828658013399</c:v>
                </c:pt>
                <c:pt idx="17137" formatCode="General">
                  <c:v>-0.155155176273052</c:v>
                </c:pt>
                <c:pt idx="17138" formatCode="General">
                  <c:v>-0.153722035792863</c:v>
                </c:pt>
                <c:pt idx="17139" formatCode="General">
                  <c:v>-0.15390815623961501</c:v>
                </c:pt>
                <c:pt idx="17140" formatCode="General">
                  <c:v>-0.15579154701869799</c:v>
                </c:pt>
                <c:pt idx="17141" formatCode="General">
                  <c:v>-0.159510417295713</c:v>
                </c:pt>
                <c:pt idx="17142" formatCode="General">
                  <c:v>-0.16416042021260799</c:v>
                </c:pt>
                <c:pt idx="17143" formatCode="General">
                  <c:v>-0.16897634891491201</c:v>
                </c:pt>
                <c:pt idx="17144" formatCode="General">
                  <c:v>-0.173887125236101</c:v>
                </c:pt>
                <c:pt idx="17145" formatCode="General">
                  <c:v>-0.178207788361673</c:v>
                </c:pt>
                <c:pt idx="17146" formatCode="General">
                  <c:v>-0.181342938483745</c:v>
                </c:pt>
                <c:pt idx="17147" formatCode="General">
                  <c:v>-0.18447362427972799</c:v>
                </c:pt>
                <c:pt idx="17148" formatCode="General">
                  <c:v>-0.18831392160447299</c:v>
                </c:pt>
                <c:pt idx="17149" formatCode="General">
                  <c:v>-0.19167168749264399</c:v>
                </c:pt>
                <c:pt idx="17150" formatCode="General">
                  <c:v>-0.19270744366690001</c:v>
                </c:pt>
                <c:pt idx="17151" formatCode="General">
                  <c:v>-0.18976361739700501</c:v>
                </c:pt>
                <c:pt idx="17152" formatCode="General">
                  <c:v>-0.18198795815354499</c:v>
                </c:pt>
                <c:pt idx="17153" formatCode="General">
                  <c:v>-0.16897700131943699</c:v>
                </c:pt>
                <c:pt idx="17154" formatCode="General">
                  <c:v>-0.15092176580314901</c:v>
                </c:pt>
                <c:pt idx="17155" formatCode="General">
                  <c:v>-0.128733375150968</c:v>
                </c:pt>
                <c:pt idx="17156" formatCode="General">
                  <c:v>-0.10318820348591801</c:v>
                </c:pt>
                <c:pt idx="17157" formatCode="General">
                  <c:v>-7.5683569319788202E-2</c:v>
                </c:pt>
                <c:pt idx="17158" formatCode="General">
                  <c:v>-4.6995517541330301E-2</c:v>
                </c:pt>
                <c:pt idx="17159" formatCode="General">
                  <c:v>-1.7221297653717701E-2</c:v>
                </c:pt>
                <c:pt idx="17160" formatCode="General">
                  <c:v>1.3202714371553299E-2</c:v>
                </c:pt>
                <c:pt idx="17161" formatCode="General">
                  <c:v>4.3910854621518502E-2</c:v>
                </c:pt>
                <c:pt idx="17162" formatCode="General">
                  <c:v>7.3663831880643793E-2</c:v>
                </c:pt>
                <c:pt idx="17163" formatCode="General">
                  <c:v>0.101176315872385</c:v>
                </c:pt>
                <c:pt idx="17164" formatCode="General">
                  <c:v>0.12585512400733101</c:v>
                </c:pt>
                <c:pt idx="17165" formatCode="General">
                  <c:v>0.14700773427188499</c:v>
                </c:pt>
                <c:pt idx="17166" formatCode="General">
                  <c:v>0.16409451706310099</c:v>
                </c:pt>
                <c:pt idx="17167" formatCode="General">
                  <c:v>0.17793660317985899</c:v>
                </c:pt>
                <c:pt idx="17168" formatCode="General">
                  <c:v>0.189559561149379</c:v>
                </c:pt>
                <c:pt idx="17169" formatCode="General">
                  <c:v>0.19892509449489901</c:v>
                </c:pt>
                <c:pt idx="17170" formatCode="General">
                  <c:v>0.20634132913221501</c:v>
                </c:pt>
                <c:pt idx="17171" formatCode="General">
                  <c:v>0.21276305991028499</c:v>
                </c:pt>
                <c:pt idx="17172" formatCode="General">
                  <c:v>0.21837053941833301</c:v>
                </c:pt>
                <c:pt idx="17173" formatCode="General">
                  <c:v>0.22436729650141701</c:v>
                </c:pt>
                <c:pt idx="17174" formatCode="General">
                  <c:v>0.23185151694429099</c:v>
                </c:pt>
                <c:pt idx="17175" formatCode="General">
                  <c:v>0.23991698794628699</c:v>
                </c:pt>
                <c:pt idx="17176" formatCode="General">
                  <c:v>0.24783604353028499</c:v>
                </c:pt>
                <c:pt idx="17177" formatCode="General">
                  <c:v>0.25481615461094698</c:v>
                </c:pt>
                <c:pt idx="17178" formatCode="General">
                  <c:v>0.26060415022016897</c:v>
                </c:pt>
                <c:pt idx="17179" formatCode="General">
                  <c:v>0.26608149179066998</c:v>
                </c:pt>
                <c:pt idx="17180" formatCode="General">
                  <c:v>0.27227597462412501</c:v>
                </c:pt>
                <c:pt idx="17181" formatCode="General">
                  <c:v>0.27937812203326701</c:v>
                </c:pt>
                <c:pt idx="17182" formatCode="General">
                  <c:v>0.28690228368019199</c:v>
                </c:pt>
                <c:pt idx="17183" formatCode="General">
                  <c:v>0.29554686216491199</c:v>
                </c:pt>
                <c:pt idx="17184" formatCode="General">
                  <c:v>0.305617672337476</c:v>
                </c:pt>
                <c:pt idx="17185" formatCode="General">
                  <c:v>0.31692584238492599</c:v>
                </c:pt>
                <c:pt idx="17186" formatCode="General">
                  <c:v>0.33024462064320698</c:v>
                </c:pt>
                <c:pt idx="17187" formatCode="General">
                  <c:v>0.34503944883609799</c:v>
                </c:pt>
                <c:pt idx="17188" formatCode="General">
                  <c:v>0.36001744155624199</c:v>
                </c:pt>
                <c:pt idx="17189" formatCode="General">
                  <c:v>0.375596153046027</c:v>
                </c:pt>
                <c:pt idx="17190" formatCode="General">
                  <c:v>0.39289657967645503</c:v>
                </c:pt>
                <c:pt idx="17191" formatCode="General">
                  <c:v>0.41171196893640799</c:v>
                </c:pt>
                <c:pt idx="17192" formatCode="General">
                  <c:v>0.43238842836760399</c:v>
                </c:pt>
                <c:pt idx="17193" formatCode="General">
                  <c:v>0.455655898316637</c:v>
                </c:pt>
                <c:pt idx="17194" formatCode="General">
                  <c:v>0.47987857301460801</c:v>
                </c:pt>
                <c:pt idx="17195" formatCode="General">
                  <c:v>0.50260302849188498</c:v>
                </c:pt>
                <c:pt idx="17196" formatCode="General">
                  <c:v>0.523378025962146</c:v>
                </c:pt>
                <c:pt idx="17197" formatCode="General">
                  <c:v>0.54184391935417098</c:v>
                </c:pt>
                <c:pt idx="17198" formatCode="General">
                  <c:v>0.55661856327623505</c:v>
                </c:pt>
                <c:pt idx="17199" formatCode="General">
                  <c:v>0.56709807691355496</c:v>
                </c:pt>
                <c:pt idx="17200" formatCode="General">
                  <c:v>0.57348290236115795</c:v>
                </c:pt>
                <c:pt idx="17201" formatCode="General">
                  <c:v>0.57612598174728302</c:v>
                </c:pt>
                <c:pt idx="17202" formatCode="General">
                  <c:v>0.57559536298115499</c:v>
                </c:pt>
                <c:pt idx="17203" formatCode="General">
                  <c:v>0.57288209594893003</c:v>
                </c:pt>
                <c:pt idx="17204" formatCode="General">
                  <c:v>0.56818330347504897</c:v>
                </c:pt>
                <c:pt idx="17205" formatCode="General">
                  <c:v>0.56019355637991197</c:v>
                </c:pt>
                <c:pt idx="17206" formatCode="General">
                  <c:v>0.54834675229750196</c:v>
                </c:pt>
                <c:pt idx="17207" formatCode="General">
                  <c:v>0.53425579345324004</c:v>
                </c:pt>
                <c:pt idx="17208" formatCode="General">
                  <c:v>0.52004368168025805</c:v>
                </c:pt>
                <c:pt idx="17209" formatCode="General">
                  <c:v>0.50674206773164598</c:v>
                </c:pt>
                <c:pt idx="17210" formatCode="General">
                  <c:v>0.49506919099615598</c:v>
                </c:pt>
                <c:pt idx="17211" formatCode="General">
                  <c:v>0.48566461375201497</c:v>
                </c:pt>
                <c:pt idx="17212" formatCode="General">
                  <c:v>0.47849244503120397</c:v>
                </c:pt>
                <c:pt idx="17213" formatCode="General">
                  <c:v>0.47383077822303599</c:v>
                </c:pt>
                <c:pt idx="17214" formatCode="General">
                  <c:v>0.47262529234882</c:v>
                </c:pt>
                <c:pt idx="17215" formatCode="General">
                  <c:v>0.47469695958604502</c:v>
                </c:pt>
                <c:pt idx="17216" formatCode="General">
                  <c:v>0.47849715459896902</c:v>
                </c:pt>
                <c:pt idx="17217" formatCode="General">
                  <c:v>0.48306328883754801</c:v>
                </c:pt>
                <c:pt idx="17218" formatCode="General">
                  <c:v>0.48837304848861302</c:v>
                </c:pt>
                <c:pt idx="17219" formatCode="General">
                  <c:v>0.494932545451509</c:v>
                </c:pt>
                <c:pt idx="17220" formatCode="General">
                  <c:v>0.50352626275400802</c:v>
                </c:pt>
                <c:pt idx="17221" formatCode="General">
                  <c:v>0.51408277378734002</c:v>
                </c:pt>
                <c:pt idx="17222" formatCode="General">
                  <c:v>0.52459098388127301</c:v>
                </c:pt>
                <c:pt idx="17223" formatCode="General">
                  <c:v>0.53307636312001505</c:v>
                </c:pt>
                <c:pt idx="17224" formatCode="General">
                  <c:v>0.53964450192051105</c:v>
                </c:pt>
                <c:pt idx="17225" formatCode="General">
                  <c:v>0.54498293278480803</c:v>
                </c:pt>
                <c:pt idx="17226" formatCode="General">
                  <c:v>0.549956510565901</c:v>
                </c:pt>
                <c:pt idx="17227" formatCode="General">
                  <c:v>0.55597410318380902</c:v>
                </c:pt>
                <c:pt idx="17228" formatCode="General">
                  <c:v>0.56332579677241801</c:v>
                </c:pt>
                <c:pt idx="17229" formatCode="General">
                  <c:v>0.571273849919676</c:v>
                </c:pt>
                <c:pt idx="17230" formatCode="General">
                  <c:v>0.57880145720689202</c:v>
                </c:pt>
                <c:pt idx="17231" formatCode="General">
                  <c:v>0.58604869926699998</c:v>
                </c:pt>
                <c:pt idx="17232" formatCode="General">
                  <c:v>0.59377086481934305</c:v>
                </c:pt>
                <c:pt idx="17233" formatCode="General">
                  <c:v>0.60231921961310897</c:v>
                </c:pt>
                <c:pt idx="17234" formatCode="General">
                  <c:v>0.61137407104974495</c:v>
                </c:pt>
                <c:pt idx="17235" formatCode="General">
                  <c:v>0.61910969206781497</c:v>
                </c:pt>
                <c:pt idx="17236" formatCode="General">
                  <c:v>0.62362729782558401</c:v>
                </c:pt>
                <c:pt idx="17237" formatCode="General">
                  <c:v>0.624699700045107</c:v>
                </c:pt>
                <c:pt idx="17238" formatCode="General">
                  <c:v>0.62358426410715195</c:v>
                </c:pt>
                <c:pt idx="17239" formatCode="General">
                  <c:v>0.62048183595683903</c:v>
                </c:pt>
                <c:pt idx="17240" formatCode="General">
                  <c:v>0.61560113637150904</c:v>
                </c:pt>
                <c:pt idx="17241" formatCode="General">
                  <c:v>0.60970926354789301</c:v>
                </c:pt>
                <c:pt idx="17242" formatCode="General">
                  <c:v>0.60264279932408704</c:v>
                </c:pt>
                <c:pt idx="17243" formatCode="General">
                  <c:v>0.59492326474292001</c:v>
                </c:pt>
                <c:pt idx="17244" formatCode="General">
                  <c:v>0.58648968123871004</c:v>
                </c:pt>
                <c:pt idx="17245" formatCode="General">
                  <c:v>0.57630327568097295</c:v>
                </c:pt>
                <c:pt idx="17246" formatCode="General">
                  <c:v>0.56402111961380896</c:v>
                </c:pt>
                <c:pt idx="17247" formatCode="General">
                  <c:v>0.55001477394114495</c:v>
                </c:pt>
                <c:pt idx="17248" formatCode="General">
                  <c:v>0.53537837471752503</c:v>
                </c:pt>
                <c:pt idx="17249" formatCode="General">
                  <c:v>0.52066878504703695</c:v>
                </c:pt>
                <c:pt idx="17250" formatCode="General">
                  <c:v>0.50640541613858003</c:v>
                </c:pt>
                <c:pt idx="17251" formatCode="General">
                  <c:v>0.49262765328422198</c:v>
                </c:pt>
                <c:pt idx="17252" formatCode="General">
                  <c:v>0.47908491022290001</c:v>
                </c:pt>
                <c:pt idx="17253" formatCode="General">
                  <c:v>0.46611884789205399</c:v>
                </c:pt>
                <c:pt idx="17254" formatCode="General">
                  <c:v>0.45331246887295501</c:v>
                </c:pt>
                <c:pt idx="17255" formatCode="General">
                  <c:v>0.44049707799089899</c:v>
                </c:pt>
                <c:pt idx="17256" formatCode="General">
                  <c:v>0.42861039058372902</c:v>
                </c:pt>
                <c:pt idx="17257" formatCode="General">
                  <c:v>0.41751620045272703</c:v>
                </c:pt>
                <c:pt idx="17258" formatCode="General">
                  <c:v>0.406218349802135</c:v>
                </c:pt>
                <c:pt idx="17259" formatCode="General">
                  <c:v>0.394255212151643</c:v>
                </c:pt>
                <c:pt idx="17260" formatCode="General">
                  <c:v>0.38167896692986902</c:v>
                </c:pt>
                <c:pt idx="17261" formatCode="General">
                  <c:v>0.36940249478905002</c:v>
                </c:pt>
                <c:pt idx="17262" formatCode="General">
                  <c:v>0.358161359551041</c:v>
                </c:pt>
                <c:pt idx="17263" formatCode="General">
                  <c:v>0.34894635574340999</c:v>
                </c:pt>
                <c:pt idx="17264" formatCode="General">
                  <c:v>0.342212712609964</c:v>
                </c:pt>
                <c:pt idx="17265" formatCode="General">
                  <c:v>0.33683686290206399</c:v>
                </c:pt>
                <c:pt idx="17266" formatCode="General">
                  <c:v>0.33257204811306201</c:v>
                </c:pt>
                <c:pt idx="17267" formatCode="General">
                  <c:v>0.32935362988280997</c:v>
                </c:pt>
                <c:pt idx="17268" formatCode="General">
                  <c:v>0.32619632508448099</c:v>
                </c:pt>
                <c:pt idx="17269" formatCode="General">
                  <c:v>0.32283722790671099</c:v>
                </c:pt>
                <c:pt idx="17270" formatCode="General">
                  <c:v>0.31966844765178498</c:v>
                </c:pt>
                <c:pt idx="17271" formatCode="General">
                  <c:v>0.31563875338367903</c:v>
                </c:pt>
                <c:pt idx="17272" formatCode="General">
                  <c:v>0.308879605085639</c:v>
                </c:pt>
                <c:pt idx="17273" formatCode="General">
                  <c:v>0.298759151330594</c:v>
                </c:pt>
                <c:pt idx="17274" formatCode="General">
                  <c:v>0.28456175290635999</c:v>
                </c:pt>
                <c:pt idx="17275" formatCode="General">
                  <c:v>0.26585992557384103</c:v>
                </c:pt>
                <c:pt idx="17276" formatCode="General">
                  <c:v>0.243889441501358</c:v>
                </c:pt>
                <c:pt idx="17277" formatCode="General">
                  <c:v>0.22017674241149801</c:v>
                </c:pt>
                <c:pt idx="17278" formatCode="General">
                  <c:v>0.195171293017083</c:v>
                </c:pt>
                <c:pt idx="17279" formatCode="General">
                  <c:v>0.16868752204613399</c:v>
                </c:pt>
                <c:pt idx="17280" formatCode="General">
                  <c:v>0.14160965304614201</c:v>
                </c:pt>
                <c:pt idx="17281" formatCode="General">
                  <c:v>0.115296091933121</c:v>
                </c:pt>
                <c:pt idx="17282" formatCode="General">
                  <c:v>9.1093764170920494E-2</c:v>
                </c:pt>
                <c:pt idx="17283" formatCode="General">
                  <c:v>6.9965269612126901E-2</c:v>
                </c:pt>
                <c:pt idx="17284" formatCode="General">
                  <c:v>5.16778295495397E-2</c:v>
                </c:pt>
                <c:pt idx="17285" formatCode="General">
                  <c:v>3.6348787602682203E-2</c:v>
                </c:pt>
                <c:pt idx="17286" formatCode="General">
                  <c:v>2.4618216302170801E-2</c:v>
                </c:pt>
                <c:pt idx="17287" formatCode="General">
                  <c:v>1.6984648073707299E-2</c:v>
                </c:pt>
                <c:pt idx="17288" formatCode="General">
                  <c:v>1.30192645528834E-2</c:v>
                </c:pt>
                <c:pt idx="17289" formatCode="General">
                  <c:v>1.1665275485343201E-2</c:v>
                </c:pt>
                <c:pt idx="17290" formatCode="General">
                  <c:v>1.2059572262615901E-2</c:v>
                </c:pt>
                <c:pt idx="17291" formatCode="General">
                  <c:v>1.24578910754987E-2</c:v>
                </c:pt>
                <c:pt idx="17292" formatCode="General">
                  <c:v>1.12264153704536E-2</c:v>
                </c:pt>
                <c:pt idx="17293" formatCode="General">
                  <c:v>7.9083050943866105E-3</c:v>
                </c:pt>
                <c:pt idx="17294" formatCode="General">
                  <c:v>1.62421148241451E-3</c:v>
                </c:pt>
                <c:pt idx="17295" formatCode="General">
                  <c:v>-7.8898436466424294E-3</c:v>
                </c:pt>
                <c:pt idx="17296" formatCode="General">
                  <c:v>-2.0484133022932699E-2</c:v>
                </c:pt>
                <c:pt idx="17297" formatCode="General">
                  <c:v>-3.6674795023393797E-2</c:v>
                </c:pt>
                <c:pt idx="17298" formatCode="General">
                  <c:v>-5.5653406816541497E-2</c:v>
                </c:pt>
                <c:pt idx="17299" formatCode="General">
                  <c:v>-7.6487317314496095E-2</c:v>
                </c:pt>
                <c:pt idx="17300" formatCode="General">
                  <c:v>-9.9420020325152403E-2</c:v>
                </c:pt>
                <c:pt idx="17301" formatCode="General">
                  <c:v>-0.124603671108155</c:v>
                </c:pt>
                <c:pt idx="17302" formatCode="General">
                  <c:v>-0.15047632334105701</c:v>
                </c:pt>
                <c:pt idx="17303" formatCode="General">
                  <c:v>-0.17516261714658199</c:v>
                </c:pt>
                <c:pt idx="17304" formatCode="General">
                  <c:v>-0.19773139979173401</c:v>
                </c:pt>
                <c:pt idx="17305" formatCode="General">
                  <c:v>-0.217657597572671</c:v>
                </c:pt>
                <c:pt idx="17306" formatCode="General">
                  <c:v>-0.235219399599704</c:v>
                </c:pt>
                <c:pt idx="17307" formatCode="General">
                  <c:v>-0.25193305670753002</c:v>
                </c:pt>
                <c:pt idx="17308" formatCode="General">
                  <c:v>-0.26837909079161199</c:v>
                </c:pt>
                <c:pt idx="17309" formatCode="General">
                  <c:v>-0.28354861106496099</c:v>
                </c:pt>
                <c:pt idx="17310" formatCode="General">
                  <c:v>-0.29697900028881302</c:v>
                </c:pt>
                <c:pt idx="17311" formatCode="General">
                  <c:v>-0.30803542900626002</c:v>
                </c:pt>
                <c:pt idx="17312" formatCode="General">
                  <c:v>-0.31583676075623102</c:v>
                </c:pt>
                <c:pt idx="17313" formatCode="General">
                  <c:v>-0.320543939215435</c:v>
                </c:pt>
                <c:pt idx="17314" formatCode="General">
                  <c:v>-0.32207104238677903</c:v>
                </c:pt>
                <c:pt idx="17315" formatCode="General">
                  <c:v>-0.32051761850820498</c:v>
                </c:pt>
                <c:pt idx="17316" formatCode="General">
                  <c:v>-0.31593306649845898</c:v>
                </c:pt>
                <c:pt idx="17317" formatCode="General">
                  <c:v>-0.30880891443472602</c:v>
                </c:pt>
                <c:pt idx="17318" formatCode="General">
                  <c:v>-0.30088429545130602</c:v>
                </c:pt>
                <c:pt idx="17319" formatCode="General">
                  <c:v>-0.293428350710076</c:v>
                </c:pt>
                <c:pt idx="17320" formatCode="General">
                  <c:v>-0.287128855176978</c:v>
                </c:pt>
                <c:pt idx="17321" formatCode="General">
                  <c:v>-0.28174601381687803</c:v>
                </c:pt>
                <c:pt idx="17322" formatCode="General">
                  <c:v>-0.276804818405543</c:v>
                </c:pt>
                <c:pt idx="17323" formatCode="General">
                  <c:v>-0.27308024432713202</c:v>
                </c:pt>
                <c:pt idx="17324" formatCode="General">
                  <c:v>-0.27137344318221501</c:v>
                </c:pt>
                <c:pt idx="17325" formatCode="General">
                  <c:v>-0.27192089370904599</c:v>
                </c:pt>
                <c:pt idx="17326" formatCode="General">
                  <c:v>-0.27573544999183303</c:v>
                </c:pt>
                <c:pt idx="17327" formatCode="General">
                  <c:v>-0.28281304689131997</c:v>
                </c:pt>
                <c:pt idx="17328" formatCode="General">
                  <c:v>-0.29270088086433399</c:v>
                </c:pt>
                <c:pt idx="17329" formatCode="General">
                  <c:v>-0.30459273047435298</c:v>
                </c:pt>
                <c:pt idx="17330" formatCode="General">
                  <c:v>-0.31681080060078198</c:v>
                </c:pt>
                <c:pt idx="17331" formatCode="General">
                  <c:v>-0.32957127494991001</c:v>
                </c:pt>
                <c:pt idx="17332" formatCode="General">
                  <c:v>-0.34326053822306901</c:v>
                </c:pt>
                <c:pt idx="17333" formatCode="General">
                  <c:v>-0.35758800744768898</c:v>
                </c:pt>
                <c:pt idx="17334" formatCode="General">
                  <c:v>-0.37274896265169799</c:v>
                </c:pt>
                <c:pt idx="17335" formatCode="General">
                  <c:v>-0.388343450601986</c:v>
                </c:pt>
                <c:pt idx="17336" formatCode="General">
                  <c:v>-0.40319162486521398</c:v>
                </c:pt>
                <c:pt idx="17337" formatCode="General">
                  <c:v>-0.41642487683752</c:v>
                </c:pt>
                <c:pt idx="17338" formatCode="General">
                  <c:v>-0.42703786754394801</c:v>
                </c:pt>
                <c:pt idx="17339" formatCode="General">
                  <c:v>-0.43426807485078001</c:v>
                </c:pt>
                <c:pt idx="17340" formatCode="General">
                  <c:v>-0.43888928309832798</c:v>
                </c:pt>
                <c:pt idx="17341" formatCode="General">
                  <c:v>-0.44212948217247999</c:v>
                </c:pt>
                <c:pt idx="17342" formatCode="General">
                  <c:v>-0.444263150990161</c:v>
                </c:pt>
                <c:pt idx="17343" formatCode="General">
                  <c:v>-0.44520415468146102</c:v>
                </c:pt>
                <c:pt idx="17344" formatCode="General">
                  <c:v>-0.44521856206411797</c:v>
                </c:pt>
                <c:pt idx="17345" formatCode="General">
                  <c:v>-0.44380439136387301</c:v>
                </c:pt>
                <c:pt idx="17346" formatCode="General">
                  <c:v>-0.440499887478564</c:v>
                </c:pt>
                <c:pt idx="17347" formatCode="General">
                  <c:v>-0.435699764771313</c:v>
                </c:pt>
                <c:pt idx="17348" formatCode="General">
                  <c:v>-0.42903715975022799</c:v>
                </c:pt>
                <c:pt idx="17349" formatCode="General">
                  <c:v>-0.42025586689932498</c:v>
                </c:pt>
                <c:pt idx="17350" formatCode="General">
                  <c:v>-0.40990617584689498</c:v>
                </c:pt>
                <c:pt idx="17351" formatCode="General">
                  <c:v>-0.39839048685753797</c:v>
                </c:pt>
                <c:pt idx="17352" formatCode="General">
                  <c:v>-0.38620152683537301</c:v>
                </c:pt>
                <c:pt idx="17353" formatCode="General">
                  <c:v>-0.37419193528339201</c:v>
                </c:pt>
                <c:pt idx="17354" formatCode="General">
                  <c:v>-0.36384918709771402</c:v>
                </c:pt>
                <c:pt idx="17355" formatCode="General">
                  <c:v>-0.35595200865382998</c:v>
                </c:pt>
                <c:pt idx="17356" formatCode="General">
                  <c:v>-0.35059685385071698</c:v>
                </c:pt>
                <c:pt idx="17357" formatCode="General">
                  <c:v>-0.348485556601971</c:v>
                </c:pt>
                <c:pt idx="17358" formatCode="General">
                  <c:v>-0.35002065249236802</c:v>
                </c:pt>
                <c:pt idx="17359" formatCode="General">
                  <c:v>-0.35409442562564297</c:v>
                </c:pt>
                <c:pt idx="17360" formatCode="General">
                  <c:v>-0.35912641266185702</c:v>
                </c:pt>
                <c:pt idx="17361" formatCode="General">
                  <c:v>-0.36374744135576198</c:v>
                </c:pt>
                <c:pt idx="17362" formatCode="General">
                  <c:v>-0.36731150043719402</c:v>
                </c:pt>
                <c:pt idx="17363" formatCode="General">
                  <c:v>-0.37029821687327202</c:v>
                </c:pt>
                <c:pt idx="17364" formatCode="General">
                  <c:v>-0.37289945045002398</c:v>
                </c:pt>
                <c:pt idx="17365" formatCode="General">
                  <c:v>-0.374682759036362</c:v>
                </c:pt>
                <c:pt idx="17366" formatCode="General">
                  <c:v>-0.37543938737505</c:v>
                </c:pt>
                <c:pt idx="17367" formatCode="General">
                  <c:v>-0.37537809490834101</c:v>
                </c:pt>
                <c:pt idx="17368" formatCode="General">
                  <c:v>-0.37513794761205899</c:v>
                </c:pt>
                <c:pt idx="17369" formatCode="General">
                  <c:v>-0.37534155092001198</c:v>
                </c:pt>
                <c:pt idx="17370" formatCode="General">
                  <c:v>-0.37584537073310798</c:v>
                </c:pt>
                <c:pt idx="17371" formatCode="General">
                  <c:v>-0.37731685997462799</c:v>
                </c:pt>
                <c:pt idx="17372" formatCode="General">
                  <c:v>-0.380252661299044</c:v>
                </c:pt>
                <c:pt idx="17373" formatCode="General">
                  <c:v>-0.38385230098177198</c:v>
                </c:pt>
                <c:pt idx="17374" formatCode="General">
                  <c:v>-0.38696586040825698</c:v>
                </c:pt>
                <c:pt idx="17375" formatCode="General">
                  <c:v>-0.38864285364319401</c:v>
                </c:pt>
                <c:pt idx="17376" formatCode="General">
                  <c:v>-0.38932448206692499</c:v>
                </c:pt>
                <c:pt idx="17377" formatCode="General">
                  <c:v>-0.389826514138715</c:v>
                </c:pt>
                <c:pt idx="17378" formatCode="General">
                  <c:v>-0.39020821381913401</c:v>
                </c:pt>
                <c:pt idx="17379" formatCode="General">
                  <c:v>-0.39049051498397003</c:v>
                </c:pt>
                <c:pt idx="17380" formatCode="General">
                  <c:v>-0.39005907473039297</c:v>
                </c:pt>
                <c:pt idx="17381" formatCode="General">
                  <c:v>-0.38917189920338202</c:v>
                </c:pt>
                <c:pt idx="17382" formatCode="General">
                  <c:v>-0.38837334263790202</c:v>
                </c:pt>
                <c:pt idx="17383" formatCode="General">
                  <c:v>-0.38646045572073001</c:v>
                </c:pt>
                <c:pt idx="17384" formatCode="General">
                  <c:v>-0.38244597700740102</c:v>
                </c:pt>
                <c:pt idx="17385" formatCode="General">
                  <c:v>-0.37673640516268397</c:v>
                </c:pt>
                <c:pt idx="17386" formatCode="General">
                  <c:v>-0.370241625212827</c:v>
                </c:pt>
                <c:pt idx="17387" formatCode="General">
                  <c:v>-0.36354995236353199</c:v>
                </c:pt>
                <c:pt idx="17388" formatCode="General">
                  <c:v>-0.356925944005266</c:v>
                </c:pt>
                <c:pt idx="17389" formatCode="General">
                  <c:v>-0.35086087895188101</c:v>
                </c:pt>
                <c:pt idx="17390" formatCode="General">
                  <c:v>-0.345684720172445</c:v>
                </c:pt>
                <c:pt idx="17391" formatCode="General">
                  <c:v>-0.34170525383365202</c:v>
                </c:pt>
                <c:pt idx="17392" formatCode="General">
                  <c:v>-0.339236583182215</c:v>
                </c:pt>
                <c:pt idx="17393" formatCode="General">
                  <c:v>-0.33728944981056402</c:v>
                </c:pt>
                <c:pt idx="17394" formatCode="General">
                  <c:v>-0.33479418252414</c:v>
                </c:pt>
                <c:pt idx="17395" formatCode="General">
                  <c:v>-0.33056717538781299</c:v>
                </c:pt>
                <c:pt idx="17396" formatCode="General">
                  <c:v>-0.32418986091052798</c:v>
                </c:pt>
                <c:pt idx="17397" formatCode="General">
                  <c:v>-0.31640539132151502</c:v>
                </c:pt>
                <c:pt idx="17398" formatCode="General">
                  <c:v>-0.307776820130924</c:v>
                </c:pt>
                <c:pt idx="17399" formatCode="General">
                  <c:v>-0.29795545327922202</c:v>
                </c:pt>
                <c:pt idx="17400" formatCode="General">
                  <c:v>-0.28697934154242599</c:v>
                </c:pt>
                <c:pt idx="17401" formatCode="General">
                  <c:v>-0.27661482324034198</c:v>
                </c:pt>
                <c:pt idx="17402" formatCode="General">
                  <c:v>-0.26729000790795998</c:v>
                </c:pt>
                <c:pt idx="17403" formatCode="General">
                  <c:v>-0.25835217606453098</c:v>
                </c:pt>
                <c:pt idx="17404" formatCode="General">
                  <c:v>-0.24936401352700199</c:v>
                </c:pt>
                <c:pt idx="17405" formatCode="General">
                  <c:v>-0.240442428624138</c:v>
                </c:pt>
                <c:pt idx="17406" formatCode="General">
                  <c:v>-0.23225622301204801</c:v>
                </c:pt>
                <c:pt idx="17407" formatCode="General">
                  <c:v>-0.225527214717374</c:v>
                </c:pt>
                <c:pt idx="17408" formatCode="General">
                  <c:v>-0.22081362654761699</c:v>
                </c:pt>
                <c:pt idx="17409" formatCode="General">
                  <c:v>-0.218702447829312</c:v>
                </c:pt>
                <c:pt idx="17410" formatCode="General">
                  <c:v>-0.219121879274771</c:v>
                </c:pt>
                <c:pt idx="17411" formatCode="General">
                  <c:v>-0.22093841344592999</c:v>
                </c:pt>
                <c:pt idx="17412" formatCode="General">
                  <c:v>-0.22389654353837499</c:v>
                </c:pt>
                <c:pt idx="17413" formatCode="General">
                  <c:v>-0.22852747955351299</c:v>
                </c:pt>
                <c:pt idx="17414" formatCode="General">
                  <c:v>-0.23441567465756899</c:v>
                </c:pt>
                <c:pt idx="17415" formatCode="General">
                  <c:v>-0.240401004415596</c:v>
                </c:pt>
                <c:pt idx="17416" formatCode="General">
                  <c:v>-0.245893950638363</c:v>
                </c:pt>
                <c:pt idx="17417" formatCode="General">
                  <c:v>-0.25054918254645298</c:v>
                </c:pt>
                <c:pt idx="17418" formatCode="General">
                  <c:v>-0.25353231311427499</c:v>
                </c:pt>
                <c:pt idx="17419" formatCode="General">
                  <c:v>-0.25370980067159798</c:v>
                </c:pt>
                <c:pt idx="17420" formatCode="General">
                  <c:v>-0.250385412698162</c:v>
                </c:pt>
                <c:pt idx="17421" formatCode="General">
                  <c:v>-0.24333010097969601</c:v>
                </c:pt>
                <c:pt idx="17422" formatCode="General">
                  <c:v>-0.233040309098174</c:v>
                </c:pt>
                <c:pt idx="17423" formatCode="General">
                  <c:v>-0.22033248062684499</c:v>
                </c:pt>
                <c:pt idx="17424" formatCode="General">
                  <c:v>-0.205927090656009</c:v>
                </c:pt>
                <c:pt idx="17425" formatCode="General">
                  <c:v>-0.19041394280875601</c:v>
                </c:pt>
                <c:pt idx="17426" formatCode="General">
                  <c:v>-0.17529155715632599</c:v>
                </c:pt>
                <c:pt idx="17427" formatCode="General">
                  <c:v>-0.161513703852951</c:v>
                </c:pt>
                <c:pt idx="17428" formatCode="General">
                  <c:v>-0.14799687148360899</c:v>
                </c:pt>
                <c:pt idx="17429" formatCode="General">
                  <c:v>-0.13380398527902501</c:v>
                </c:pt>
                <c:pt idx="17430" formatCode="General">
                  <c:v>-0.119314525010317</c:v>
                </c:pt>
                <c:pt idx="17431" formatCode="General">
                  <c:v>-0.105512994223096</c:v>
                </c:pt>
                <c:pt idx="17432" formatCode="General">
                  <c:v>-9.2763285287966193E-2</c:v>
                </c:pt>
                <c:pt idx="17433" formatCode="General">
                  <c:v>-8.1002490274759295E-2</c:v>
                </c:pt>
                <c:pt idx="17434" formatCode="General">
                  <c:v>-7.05652897624892E-2</c:v>
                </c:pt>
                <c:pt idx="17435" formatCode="General">
                  <c:v>-6.1796460815154303E-2</c:v>
                </c:pt>
                <c:pt idx="17436" formatCode="General">
                  <c:v>-5.4827645251065101E-2</c:v>
                </c:pt>
                <c:pt idx="17437" formatCode="General">
                  <c:v>-4.9384949607207899E-2</c:v>
                </c:pt>
                <c:pt idx="17438" formatCode="General">
                  <c:v>-4.44007197408006E-2</c:v>
                </c:pt>
                <c:pt idx="17439" formatCode="General">
                  <c:v>-4.0163119154809697E-2</c:v>
                </c:pt>
                <c:pt idx="17440" formatCode="General">
                  <c:v>-3.7006229870866499E-2</c:v>
                </c:pt>
                <c:pt idx="17441" formatCode="General">
                  <c:v>-3.4003733620516501E-2</c:v>
                </c:pt>
                <c:pt idx="17442" formatCode="General">
                  <c:v>-3.1515866708181801E-2</c:v>
                </c:pt>
                <c:pt idx="17443" formatCode="General">
                  <c:v>-3.0561941309080898E-2</c:v>
                </c:pt>
                <c:pt idx="17444" formatCode="General">
                  <c:v>-3.1011132624174501E-2</c:v>
                </c:pt>
                <c:pt idx="17445" formatCode="General">
                  <c:v>-3.3162233922162297E-2</c:v>
                </c:pt>
                <c:pt idx="17446" formatCode="General">
                  <c:v>-3.7541692462408703E-2</c:v>
                </c:pt>
                <c:pt idx="17447" formatCode="General">
                  <c:v>-4.3596835149696998E-2</c:v>
                </c:pt>
                <c:pt idx="17448" formatCode="General">
                  <c:v>-5.0466076562073199E-2</c:v>
                </c:pt>
                <c:pt idx="17449" formatCode="General">
                  <c:v>-5.6890812848251197E-2</c:v>
                </c:pt>
                <c:pt idx="17450" formatCode="General">
                  <c:v>-6.1351888920488998E-2</c:v>
                </c:pt>
                <c:pt idx="17451" formatCode="General">
                  <c:v>-6.3163274982215203E-2</c:v>
                </c:pt>
                <c:pt idx="17452" formatCode="General">
                  <c:v>-6.3515459406637095E-2</c:v>
                </c:pt>
                <c:pt idx="17453" formatCode="General">
                  <c:v>-6.2753090025811004E-2</c:v>
                </c:pt>
                <c:pt idx="17454" formatCode="General">
                  <c:v>-6.0416317470976699E-2</c:v>
                </c:pt>
                <c:pt idx="17455" formatCode="General">
                  <c:v>-5.7141543937700899E-2</c:v>
                </c:pt>
                <c:pt idx="17456" formatCode="General">
                  <c:v>-5.3395354302939999E-2</c:v>
                </c:pt>
                <c:pt idx="17457" formatCode="General">
                  <c:v>-4.90148813762716E-2</c:v>
                </c:pt>
                <c:pt idx="17458" formatCode="General">
                  <c:v>-4.4218067655134002E-2</c:v>
                </c:pt>
                <c:pt idx="17459" formatCode="General">
                  <c:v>-3.9644625349210399E-2</c:v>
                </c:pt>
                <c:pt idx="17460" formatCode="General">
                  <c:v>-3.5510354215864799E-2</c:v>
                </c:pt>
                <c:pt idx="17461" formatCode="General">
                  <c:v>-3.0734621551937302E-2</c:v>
                </c:pt>
                <c:pt idx="17462" formatCode="General">
                  <c:v>-2.48926239883836E-2</c:v>
                </c:pt>
                <c:pt idx="17463" formatCode="General">
                  <c:v>-1.9023375795371101E-2</c:v>
                </c:pt>
                <c:pt idx="17464" formatCode="General">
                  <c:v>-1.3240106035348601E-2</c:v>
                </c:pt>
                <c:pt idx="17465" formatCode="General">
                  <c:v>-7.6727797077706904E-3</c:v>
                </c:pt>
                <c:pt idx="17466" formatCode="General">
                  <c:v>-3.0204760141354699E-3</c:v>
                </c:pt>
                <c:pt idx="17467" formatCode="General">
                  <c:v>3.4050721131697698E-4</c:v>
                </c:pt>
                <c:pt idx="17468" formatCode="General">
                  <c:v>2.2513926505591899E-3</c:v>
                </c:pt>
                <c:pt idx="17469" formatCode="General">
                  <c:v>2.4073800026575701E-3</c:v>
                </c:pt>
                <c:pt idx="17470" formatCode="General">
                  <c:v>9.991117376017219E-4</c:v>
                </c:pt>
                <c:pt idx="17471" formatCode="General">
                  <c:v>-6.8747841495402204E-4</c:v>
                </c:pt>
                <c:pt idx="17472" formatCode="General">
                  <c:v>-1.88298240818916E-3</c:v>
                </c:pt>
                <c:pt idx="17473" formatCode="General">
                  <c:v>-2.8904765817608299E-3</c:v>
                </c:pt>
                <c:pt idx="17474" formatCode="General">
                  <c:v>-3.4436390699776201E-3</c:v>
                </c:pt>
                <c:pt idx="17475" formatCode="General">
                  <c:v>-3.3371847232734802E-3</c:v>
                </c:pt>
                <c:pt idx="17476" formatCode="General">
                  <c:v>-1.86875196429262E-3</c:v>
                </c:pt>
                <c:pt idx="17477" formatCode="General">
                  <c:v>1.6888694302000999E-3</c:v>
                </c:pt>
                <c:pt idx="17478" formatCode="General">
                  <c:v>6.9236634890261503E-3</c:v>
                </c:pt>
                <c:pt idx="17479" formatCode="General">
                  <c:v>1.37126789938526E-2</c:v>
                </c:pt>
                <c:pt idx="17480" formatCode="General">
                  <c:v>2.2179874061945101E-2</c:v>
                </c:pt>
                <c:pt idx="17481" formatCode="General">
                  <c:v>3.25361881749167E-2</c:v>
                </c:pt>
                <c:pt idx="17482" formatCode="General">
                  <c:v>4.4668154905028297E-2</c:v>
                </c:pt>
                <c:pt idx="17483" formatCode="General">
                  <c:v>5.79356667138353E-2</c:v>
                </c:pt>
                <c:pt idx="17484" formatCode="General">
                  <c:v>7.1730439402513099E-2</c:v>
                </c:pt>
                <c:pt idx="17485" formatCode="General">
                  <c:v>8.6411615521424207E-2</c:v>
                </c:pt>
                <c:pt idx="17486" formatCode="General">
                  <c:v>0.102534889309383</c:v>
                </c:pt>
                <c:pt idx="17487" formatCode="General">
                  <c:v>0.119993008114646</c:v>
                </c:pt>
                <c:pt idx="17488" formatCode="General">
                  <c:v>0.13869722669028201</c:v>
                </c:pt>
                <c:pt idx="17489" formatCode="General">
                  <c:v>0.15813840622599401</c:v>
                </c:pt>
                <c:pt idx="17490" formatCode="General">
                  <c:v>0.176712303194894</c:v>
                </c:pt>
                <c:pt idx="17491" formatCode="General">
                  <c:v>0.192933967401829</c:v>
                </c:pt>
                <c:pt idx="17492" formatCode="General">
                  <c:v>0.20641699249981699</c:v>
                </c:pt>
                <c:pt idx="17493" formatCode="General">
                  <c:v>0.21694650838730201</c:v>
                </c:pt>
                <c:pt idx="17494" formatCode="General">
                  <c:v>0.225356132821111</c:v>
                </c:pt>
                <c:pt idx="17495" formatCode="General">
                  <c:v>0.23305279035274101</c:v>
                </c:pt>
                <c:pt idx="17496" formatCode="General">
                  <c:v>0.24063137332134399</c:v>
                </c:pt>
                <c:pt idx="17497" formatCode="General">
                  <c:v>0.24741144012729699</c:v>
                </c:pt>
                <c:pt idx="17498" formatCode="General">
                  <c:v>0.252840544752504</c:v>
                </c:pt>
                <c:pt idx="17499" formatCode="General">
                  <c:v>0.25785944954023499</c:v>
                </c:pt>
                <c:pt idx="17500" formatCode="General">
                  <c:v>0.26238399622129499</c:v>
                </c:pt>
                <c:pt idx="17501" formatCode="General">
                  <c:v>0.265975099783203</c:v>
                </c:pt>
                <c:pt idx="17502" formatCode="General">
                  <c:v>0.26890441623911998</c:v>
                </c:pt>
                <c:pt idx="17503" formatCode="General">
                  <c:v>0.27171725747861403</c:v>
                </c:pt>
                <c:pt idx="17504" formatCode="General">
                  <c:v>0.27474066896364202</c:v>
                </c:pt>
                <c:pt idx="17505" formatCode="General">
                  <c:v>0.27798904598216201</c:v>
                </c:pt>
                <c:pt idx="17506" formatCode="General">
                  <c:v>0.28245401841705398</c:v>
                </c:pt>
                <c:pt idx="17507" formatCode="General">
                  <c:v>0.28917693072835399</c:v>
                </c:pt>
                <c:pt idx="17508" formatCode="General">
                  <c:v>0.29824982075367901</c:v>
                </c:pt>
                <c:pt idx="17509" formatCode="General">
                  <c:v>0.30835833839353299</c:v>
                </c:pt>
                <c:pt idx="17510" formatCode="General">
                  <c:v>0.31814457333733298</c:v>
                </c:pt>
                <c:pt idx="17511" formatCode="General">
                  <c:v>0.32748001610867</c:v>
                </c:pt>
                <c:pt idx="17512" formatCode="General">
                  <c:v>0.336219827440837</c:v>
                </c:pt>
                <c:pt idx="17513" formatCode="General">
                  <c:v>0.34364945672803499</c:v>
                </c:pt>
                <c:pt idx="17514" formatCode="General">
                  <c:v>0.34899243256428603</c:v>
                </c:pt>
                <c:pt idx="17515" formatCode="General">
                  <c:v>0.35208058539085102</c:v>
                </c:pt>
                <c:pt idx="17516" formatCode="General">
                  <c:v>0.35442344012740901</c:v>
                </c:pt>
                <c:pt idx="17517" formatCode="General">
                  <c:v>0.35671516510673201</c:v>
                </c:pt>
                <c:pt idx="17518" formatCode="General">
                  <c:v>0.35874681890106602</c:v>
                </c:pt>
                <c:pt idx="17519" formatCode="General">
                  <c:v>0.36024588401053698</c:v>
                </c:pt>
                <c:pt idx="17520" formatCode="General">
                  <c:v>0.36116910908609401</c:v>
                </c:pt>
                <c:pt idx="17521" formatCode="General">
                  <c:v>0.36324235909980901</c:v>
                </c:pt>
                <c:pt idx="17522" formatCode="General">
                  <c:v>0.36649429323118698</c:v>
                </c:pt>
                <c:pt idx="17523" formatCode="General">
                  <c:v>0.36975880085645702</c:v>
                </c:pt>
                <c:pt idx="17524" formatCode="General">
                  <c:v>0.37318365297078299</c:v>
                </c:pt>
                <c:pt idx="17525" formatCode="General">
                  <c:v>0.37718164608045901</c:v>
                </c:pt>
                <c:pt idx="17526" formatCode="General">
                  <c:v>0.38217216372368501</c:v>
                </c:pt>
                <c:pt idx="17527" formatCode="General">
                  <c:v>0.38809516626479201</c:v>
                </c:pt>
                <c:pt idx="17528" formatCode="General">
                  <c:v>0.39470716304821502</c:v>
                </c:pt>
                <c:pt idx="17529" formatCode="General">
                  <c:v>0.40144090949010403</c:v>
                </c:pt>
                <c:pt idx="17530" formatCode="General">
                  <c:v>0.40727334229984302</c:v>
                </c:pt>
                <c:pt idx="17531" formatCode="General">
                  <c:v>0.41190453345188099</c:v>
                </c:pt>
                <c:pt idx="17532" formatCode="General">
                  <c:v>0.41509263365020799</c:v>
                </c:pt>
                <c:pt idx="17533" formatCode="General">
                  <c:v>0.41634488171888201</c:v>
                </c:pt>
                <c:pt idx="17534" formatCode="General">
                  <c:v>0.415526035526189</c:v>
                </c:pt>
                <c:pt idx="17535" formatCode="General">
                  <c:v>0.412593745225182</c:v>
                </c:pt>
                <c:pt idx="17536" formatCode="General">
                  <c:v>0.40731556956821202</c:v>
                </c:pt>
                <c:pt idx="17537" formatCode="General">
                  <c:v>0.40024393819475201</c:v>
                </c:pt>
                <c:pt idx="17538" formatCode="General">
                  <c:v>0.39159416829111998</c:v>
                </c:pt>
                <c:pt idx="17539" formatCode="General">
                  <c:v>0.381282179327534</c:v>
                </c:pt>
                <c:pt idx="17540" formatCode="General">
                  <c:v>0.36921087005904701</c:v>
                </c:pt>
                <c:pt idx="17541" formatCode="General">
                  <c:v>0.35589482217374502</c:v>
                </c:pt>
                <c:pt idx="17542" formatCode="General">
                  <c:v>0.34279090487339597</c:v>
                </c:pt>
                <c:pt idx="17543" formatCode="General">
                  <c:v>0.33101454518087498</c:v>
                </c:pt>
                <c:pt idx="17544" formatCode="General">
                  <c:v>0.32032002647979002</c:v>
                </c:pt>
                <c:pt idx="17545" formatCode="General">
                  <c:v>0.31062957530318602</c:v>
                </c:pt>
                <c:pt idx="17546" formatCode="General">
                  <c:v>0.30304485765450501</c:v>
                </c:pt>
                <c:pt idx="17547" formatCode="General">
                  <c:v>0.29780157931829598</c:v>
                </c:pt>
                <c:pt idx="17548" formatCode="General">
                  <c:v>0.29382770234060401</c:v>
                </c:pt>
                <c:pt idx="17549" formatCode="General">
                  <c:v>0.29085850058503798</c:v>
                </c:pt>
                <c:pt idx="17550" formatCode="General">
                  <c:v>0.29002613871492799</c:v>
                </c:pt>
                <c:pt idx="17551" formatCode="General">
                  <c:v>0.29130648266568798</c:v>
                </c:pt>
                <c:pt idx="17552" formatCode="General">
                  <c:v>0.29421602577803002</c:v>
                </c:pt>
                <c:pt idx="17553" formatCode="General">
                  <c:v>0.29765630124695103</c:v>
                </c:pt>
                <c:pt idx="17554" formatCode="General">
                  <c:v>0.300418600223192</c:v>
                </c:pt>
                <c:pt idx="17555" formatCode="General">
                  <c:v>0.30320574831242397</c:v>
                </c:pt>
                <c:pt idx="17556" formatCode="General">
                  <c:v>0.307053852483678</c:v>
                </c:pt>
                <c:pt idx="17557" formatCode="General">
                  <c:v>0.31202056513784998</c:v>
                </c:pt>
                <c:pt idx="17558" formatCode="General">
                  <c:v>0.31773312536437198</c:v>
                </c:pt>
                <c:pt idx="17559" formatCode="General">
                  <c:v>0.32414745096702602</c:v>
                </c:pt>
                <c:pt idx="17560" formatCode="General">
                  <c:v>0.33087414883521798</c:v>
                </c:pt>
                <c:pt idx="17561" formatCode="General">
                  <c:v>0.33728548594650598</c:v>
                </c:pt>
                <c:pt idx="17562" formatCode="General">
                  <c:v>0.34324297432962902</c:v>
                </c:pt>
                <c:pt idx="17563" formatCode="General">
                  <c:v>0.34783348639075401</c:v>
                </c:pt>
                <c:pt idx="17564" formatCode="General">
                  <c:v>0.35117946376423598</c:v>
                </c:pt>
                <c:pt idx="17565" formatCode="General">
                  <c:v>0.35332713244839198</c:v>
                </c:pt>
                <c:pt idx="17566" formatCode="General">
                  <c:v>0.35290339308538399</c:v>
                </c:pt>
                <c:pt idx="17567" formatCode="General">
                  <c:v>0.34967577643356001</c:v>
                </c:pt>
                <c:pt idx="17568" formatCode="General">
                  <c:v>0.34411007475210498</c:v>
                </c:pt>
                <c:pt idx="17569" formatCode="General">
                  <c:v>0.337017133090321</c:v>
                </c:pt>
                <c:pt idx="17570" formatCode="General">
                  <c:v>0.32872621418451398</c:v>
                </c:pt>
                <c:pt idx="17571" formatCode="General">
                  <c:v>0.319429295584576</c:v>
                </c:pt>
                <c:pt idx="17572" formatCode="General">
                  <c:v>0.309840583125221</c:v>
                </c:pt>
                <c:pt idx="17573" formatCode="General">
                  <c:v>0.30002889740130601</c:v>
                </c:pt>
                <c:pt idx="17574" formatCode="General">
                  <c:v>0.29063006116531198</c:v>
                </c:pt>
                <c:pt idx="17575" formatCode="General">
                  <c:v>0.28248431176507099</c:v>
                </c:pt>
                <c:pt idx="17576" formatCode="General">
                  <c:v>0.274885918933019</c:v>
                </c:pt>
                <c:pt idx="17577" formatCode="General">
                  <c:v>0.267951313939923</c:v>
                </c:pt>
                <c:pt idx="17578" formatCode="General">
                  <c:v>0.26279926747891003</c:v>
                </c:pt>
                <c:pt idx="17579" formatCode="General">
                  <c:v>0.25894725180145001</c:v>
                </c:pt>
                <c:pt idx="17580" formatCode="General">
                  <c:v>0.25516971616910999</c:v>
                </c:pt>
                <c:pt idx="17581" formatCode="General">
                  <c:v>0.25045701375872698</c:v>
                </c:pt>
                <c:pt idx="17582" formatCode="General">
                  <c:v>0.24380050870313599</c:v>
                </c:pt>
                <c:pt idx="17583" formatCode="General">
                  <c:v>0.23504975560507901</c:v>
                </c:pt>
                <c:pt idx="17584" formatCode="General">
                  <c:v>0.22398368605520999</c:v>
                </c:pt>
                <c:pt idx="17585" formatCode="General">
                  <c:v>0.21099804002071501</c:v>
                </c:pt>
                <c:pt idx="17586" formatCode="General">
                  <c:v>0.19789026270633001</c:v>
                </c:pt>
                <c:pt idx="17587" formatCode="General">
                  <c:v>0.18538009278655099</c:v>
                </c:pt>
                <c:pt idx="17588" formatCode="General">
                  <c:v>0.17312281707663199</c:v>
                </c:pt>
                <c:pt idx="17589" formatCode="General">
                  <c:v>0.161127410068022</c:v>
                </c:pt>
                <c:pt idx="17590" formatCode="General">
                  <c:v>0.149842877702375</c:v>
                </c:pt>
                <c:pt idx="17591" formatCode="General">
                  <c:v>0.13941054795688701</c:v>
                </c:pt>
                <c:pt idx="17592" formatCode="General">
                  <c:v>0.129489958369917</c:v>
                </c:pt>
                <c:pt idx="17593" formatCode="General">
                  <c:v>0.120258987485443</c:v>
                </c:pt>
                <c:pt idx="17594" formatCode="General">
                  <c:v>0.112667981937194</c:v>
                </c:pt>
                <c:pt idx="17595" formatCode="General">
                  <c:v>0.10693328555998299</c:v>
                </c:pt>
                <c:pt idx="17596" formatCode="General">
                  <c:v>0.102804897087825</c:v>
                </c:pt>
                <c:pt idx="17597" formatCode="General">
                  <c:v>0.100438956860321</c:v>
                </c:pt>
                <c:pt idx="17598" formatCode="General">
                  <c:v>0.100031145181044</c:v>
                </c:pt>
                <c:pt idx="17599" formatCode="General">
                  <c:v>0.101374531206759</c:v>
                </c:pt>
                <c:pt idx="17600" formatCode="General">
                  <c:v>0.103367198737496</c:v>
                </c:pt>
                <c:pt idx="17601" formatCode="General">
                  <c:v>0.104000114338617</c:v>
                </c:pt>
                <c:pt idx="17602" formatCode="General">
                  <c:v>0.101619976640549</c:v>
                </c:pt>
                <c:pt idx="17603" formatCode="General">
                  <c:v>9.6001533006210907E-2</c:v>
                </c:pt>
                <c:pt idx="17604" formatCode="General">
                  <c:v>8.7651050188420995E-2</c:v>
                </c:pt>
                <c:pt idx="17605" formatCode="General">
                  <c:v>7.6399020485743097E-2</c:v>
                </c:pt>
                <c:pt idx="17606" formatCode="General">
                  <c:v>6.2231570272161502E-2</c:v>
                </c:pt>
                <c:pt idx="17607" formatCode="General">
                  <c:v>4.6315631066478999E-2</c:v>
                </c:pt>
                <c:pt idx="17608" formatCode="General">
                  <c:v>3.0083811308250899E-2</c:v>
                </c:pt>
                <c:pt idx="17609" formatCode="General">
                  <c:v>1.4138517729986399E-2</c:v>
                </c:pt>
                <c:pt idx="17610" formatCode="General">
                  <c:v>-2.2710854936745699E-3</c:v>
                </c:pt>
                <c:pt idx="17611" formatCode="General">
                  <c:v>-2.0375991849969799E-2</c:v>
                </c:pt>
                <c:pt idx="17612" formatCode="General">
                  <c:v>-4.0512002464910303E-2</c:v>
                </c:pt>
                <c:pt idx="17613" formatCode="General">
                  <c:v>-6.1638125283942302E-2</c:v>
                </c:pt>
                <c:pt idx="17614" formatCode="General">
                  <c:v>-8.2490822692563401E-2</c:v>
                </c:pt>
                <c:pt idx="17615" formatCode="General">
                  <c:v>-0.102272734361038</c:v>
                </c:pt>
                <c:pt idx="17616" formatCode="General">
                  <c:v>-0.119836887457085</c:v>
                </c:pt>
                <c:pt idx="17617" formatCode="General">
                  <c:v>-0.13444798622630799</c:v>
                </c:pt>
                <c:pt idx="17618" formatCode="General">
                  <c:v>-0.14683547222462301</c:v>
                </c:pt>
                <c:pt idx="17619" formatCode="General">
                  <c:v>-0.15747211888660001</c:v>
                </c:pt>
                <c:pt idx="17620" formatCode="General">
                  <c:v>-0.166349736262041</c:v>
                </c:pt>
                <c:pt idx="17621" formatCode="General">
                  <c:v>-0.174490064570336</c:v>
                </c:pt>
                <c:pt idx="17622" formatCode="General">
                  <c:v>-0.18145258398967501</c:v>
                </c:pt>
                <c:pt idx="17623" formatCode="General">
                  <c:v>-0.186196623262291</c:v>
                </c:pt>
                <c:pt idx="17624" formatCode="General">
                  <c:v>-0.189562314149919</c:v>
                </c:pt>
                <c:pt idx="17625" formatCode="General">
                  <c:v>-0.19280657410806501</c:v>
                </c:pt>
                <c:pt idx="17626" formatCode="General">
                  <c:v>-0.195699869774659</c:v>
                </c:pt>
                <c:pt idx="17627" formatCode="General">
                  <c:v>-0.197920065312612</c:v>
                </c:pt>
                <c:pt idx="17628" formatCode="General">
                  <c:v>-0.199806245124446</c:v>
                </c:pt>
                <c:pt idx="17629" formatCode="General">
                  <c:v>-0.20097979260356999</c:v>
                </c:pt>
                <c:pt idx="17630" formatCode="General">
                  <c:v>-0.202640367587688</c:v>
                </c:pt>
                <c:pt idx="17631" formatCode="General">
                  <c:v>-0.20638052687528699</c:v>
                </c:pt>
                <c:pt idx="17632" formatCode="General">
                  <c:v>-0.21186435438305601</c:v>
                </c:pt>
                <c:pt idx="17633" formatCode="General">
                  <c:v>-0.2182841532915</c:v>
                </c:pt>
                <c:pt idx="17634" formatCode="General">
                  <c:v>-0.22619713386179</c:v>
                </c:pt>
                <c:pt idx="17635" formatCode="General">
                  <c:v>-0.23608219903007799</c:v>
                </c:pt>
                <c:pt idx="17636" formatCode="General">
                  <c:v>-0.246752833907188</c:v>
                </c:pt>
                <c:pt idx="17637" formatCode="General">
                  <c:v>-0.25666532569985601</c:v>
                </c:pt>
                <c:pt idx="17638" formatCode="General">
                  <c:v>-0.26609682407447699</c:v>
                </c:pt>
                <c:pt idx="17639" formatCode="General">
                  <c:v>-0.27542882973525101</c:v>
                </c:pt>
                <c:pt idx="17640" formatCode="General">
                  <c:v>-0.28416466251636502</c:v>
                </c:pt>
                <c:pt idx="17641" formatCode="General">
                  <c:v>-0.29219409251466499</c:v>
                </c:pt>
                <c:pt idx="17642" formatCode="General">
                  <c:v>-0.29892150737009399</c:v>
                </c:pt>
                <c:pt idx="17643" formatCode="General">
                  <c:v>-0.30353814918333999</c:v>
                </c:pt>
                <c:pt idx="17644" formatCode="General">
                  <c:v>-0.30519855254140998</c:v>
                </c:pt>
                <c:pt idx="17645" formatCode="General">
                  <c:v>-0.30450630617436297</c:v>
                </c:pt>
                <c:pt idx="17646" formatCode="General">
                  <c:v>-0.30276461945571598</c:v>
                </c:pt>
                <c:pt idx="17647" formatCode="General">
                  <c:v>-0.29998765862173199</c:v>
                </c:pt>
                <c:pt idx="17648" formatCode="General">
                  <c:v>-0.29682024751360597</c:v>
                </c:pt>
                <c:pt idx="17649" formatCode="General">
                  <c:v>-0.29444482466603</c:v>
                </c:pt>
                <c:pt idx="17650" formatCode="General">
                  <c:v>-0.29334975832481602</c:v>
                </c:pt>
                <c:pt idx="17651" formatCode="General">
                  <c:v>-0.29415935971551899</c:v>
                </c:pt>
                <c:pt idx="17652" formatCode="General">
                  <c:v>-0.29724060286139198</c:v>
                </c:pt>
                <c:pt idx="17653" formatCode="General">
                  <c:v>-0.30148362555945102</c:v>
                </c:pt>
                <c:pt idx="17654" formatCode="General">
                  <c:v>-0.305596262354147</c:v>
                </c:pt>
                <c:pt idx="17655" formatCode="General">
                  <c:v>-0.31018506342954499</c:v>
                </c:pt>
                <c:pt idx="17656" formatCode="General">
                  <c:v>-0.31543940437607898</c:v>
                </c:pt>
                <c:pt idx="17657" formatCode="General">
                  <c:v>-0.31976390086623901</c:v>
                </c:pt>
                <c:pt idx="17658" formatCode="General">
                  <c:v>-0.32294528679440099</c:v>
                </c:pt>
                <c:pt idx="17659" formatCode="General">
                  <c:v>-0.32583961337179801</c:v>
                </c:pt>
                <c:pt idx="17660" formatCode="General">
                  <c:v>-0.328778506551612</c:v>
                </c:pt>
                <c:pt idx="17661" formatCode="General">
                  <c:v>-0.331530087644136</c:v>
                </c:pt>
                <c:pt idx="17662" formatCode="General">
                  <c:v>-0.333873354895529</c:v>
                </c:pt>
                <c:pt idx="17663" formatCode="General">
                  <c:v>-0.33572790098185101</c:v>
                </c:pt>
                <c:pt idx="17664" formatCode="General">
                  <c:v>-0.338002894771327</c:v>
                </c:pt>
                <c:pt idx="17665" formatCode="General">
                  <c:v>-0.34125306020003598</c:v>
                </c:pt>
                <c:pt idx="17666" formatCode="General">
                  <c:v>-0.34496944234377402</c:v>
                </c:pt>
                <c:pt idx="17667" formatCode="General">
                  <c:v>-0.35010084139237502</c:v>
                </c:pt>
                <c:pt idx="17668" formatCode="General">
                  <c:v>-0.35613498265972898</c:v>
                </c:pt>
                <c:pt idx="17669" formatCode="General">
                  <c:v>-0.360504642248624</c:v>
                </c:pt>
                <c:pt idx="17670" formatCode="General">
                  <c:v>-0.36257964377930002</c:v>
                </c:pt>
                <c:pt idx="17671" formatCode="General">
                  <c:v>-0.36371665941862802</c:v>
                </c:pt>
                <c:pt idx="17672" formatCode="General">
                  <c:v>-0.365152211160435</c:v>
                </c:pt>
                <c:pt idx="17673" formatCode="General">
                  <c:v>-0.367508991604793</c:v>
                </c:pt>
                <c:pt idx="17674" formatCode="General">
                  <c:v>-0.37079197412318898</c:v>
                </c:pt>
                <c:pt idx="17675" formatCode="General">
                  <c:v>-0.37506017352309001</c:v>
                </c:pt>
                <c:pt idx="17676" formatCode="General">
                  <c:v>-0.38055608698430798</c:v>
                </c:pt>
                <c:pt idx="17677" formatCode="General">
                  <c:v>-0.38689150605612799</c:v>
                </c:pt>
                <c:pt idx="17678" formatCode="General">
                  <c:v>-0.39369030332659999</c:v>
                </c:pt>
                <c:pt idx="17679" formatCode="General">
                  <c:v>-0.40098029931184198</c:v>
                </c:pt>
                <c:pt idx="17680" formatCode="General">
                  <c:v>-0.40731565818668702</c:v>
                </c:pt>
                <c:pt idx="17681" formatCode="General">
                  <c:v>-0.41068666658185199</c:v>
                </c:pt>
                <c:pt idx="17682" formatCode="General">
                  <c:v>-0.41098481518227697</c:v>
                </c:pt>
                <c:pt idx="17683" formatCode="General">
                  <c:v>-0.40878652736425197</c:v>
                </c:pt>
                <c:pt idx="17684" formatCode="General">
                  <c:v>-0.405510869505323</c:v>
                </c:pt>
                <c:pt idx="17685" formatCode="General">
                  <c:v>-0.40216231834342497</c:v>
                </c:pt>
                <c:pt idx="17686" formatCode="General">
                  <c:v>-0.39821943301509499</c:v>
                </c:pt>
                <c:pt idx="17687" formatCode="General">
                  <c:v>-0.39369696363676199</c:v>
                </c:pt>
                <c:pt idx="17688" formatCode="General">
                  <c:v>-0.38987517799152099</c:v>
                </c:pt>
                <c:pt idx="17689" formatCode="General">
                  <c:v>-0.38691099882438201</c:v>
                </c:pt>
                <c:pt idx="17690" formatCode="General">
                  <c:v>-0.38415448225527299</c:v>
                </c:pt>
                <c:pt idx="17691" formatCode="General">
                  <c:v>-0.38234857264015398</c:v>
                </c:pt>
                <c:pt idx="17692" formatCode="General">
                  <c:v>-0.38164252600675402</c:v>
                </c:pt>
                <c:pt idx="17693" formatCode="General">
                  <c:v>-0.38152188436332701</c:v>
                </c:pt>
                <c:pt idx="17694" formatCode="General">
                  <c:v>-0.38191045747726399</c:v>
                </c:pt>
                <c:pt idx="17695" formatCode="General">
                  <c:v>-0.38224719515944899</c:v>
                </c:pt>
                <c:pt idx="17696" formatCode="General">
                  <c:v>-0.38240527690269799</c:v>
                </c:pt>
                <c:pt idx="17697" formatCode="General">
                  <c:v>-0.38275052765060302</c:v>
                </c:pt>
                <c:pt idx="17698" formatCode="General">
                  <c:v>-0.38322953801437298</c:v>
                </c:pt>
                <c:pt idx="17699" formatCode="General">
                  <c:v>-0.38370750365094503</c:v>
                </c:pt>
                <c:pt idx="17700" formatCode="General">
                  <c:v>-0.38435847053971101</c:v>
                </c:pt>
                <c:pt idx="17701" formatCode="General">
                  <c:v>-0.38518675764445998</c:v>
                </c:pt>
                <c:pt idx="17702" formatCode="General">
                  <c:v>-0.38532916655125599</c:v>
                </c:pt>
                <c:pt idx="17703" formatCode="General">
                  <c:v>-0.38483629566088201</c:v>
                </c:pt>
                <c:pt idx="17704" formatCode="General">
                  <c:v>-0.383989610327018</c:v>
                </c:pt>
                <c:pt idx="17705" formatCode="General">
                  <c:v>-0.38245726110773598</c:v>
                </c:pt>
                <c:pt idx="17706" formatCode="General">
                  <c:v>-0.38033053163614</c:v>
                </c:pt>
                <c:pt idx="17707" formatCode="General">
                  <c:v>-0.37760033764144102</c:v>
                </c:pt>
                <c:pt idx="17708" formatCode="General">
                  <c:v>-0.37340061221102699</c:v>
                </c:pt>
                <c:pt idx="17709" formatCode="General">
                  <c:v>-0.36634702344107301</c:v>
                </c:pt>
                <c:pt idx="17710" formatCode="General">
                  <c:v>-0.35642541338914102</c:v>
                </c:pt>
                <c:pt idx="17711" formatCode="General">
                  <c:v>-0.34518710428780902</c:v>
                </c:pt>
                <c:pt idx="17712" formatCode="General">
                  <c:v>-0.33337887050553799</c:v>
                </c:pt>
                <c:pt idx="17713" formatCode="General">
                  <c:v>-0.32144410385161198</c:v>
                </c:pt>
                <c:pt idx="17714" formatCode="General">
                  <c:v>-0.309708819275544</c:v>
                </c:pt>
                <c:pt idx="17715" formatCode="General">
                  <c:v>-0.29782398004314198</c:v>
                </c:pt>
                <c:pt idx="17716" formatCode="General">
                  <c:v>-0.28568727262591398</c:v>
                </c:pt>
                <c:pt idx="17717" formatCode="General">
                  <c:v>-0.27410296008358997</c:v>
                </c:pt>
                <c:pt idx="17718" formatCode="General">
                  <c:v>-0.26325966105783499</c:v>
                </c:pt>
                <c:pt idx="17719" formatCode="General">
                  <c:v>-0.25252766916013097</c:v>
                </c:pt>
                <c:pt idx="17720" formatCode="General">
                  <c:v>-0.242546112274799</c:v>
                </c:pt>
                <c:pt idx="17721" formatCode="General">
                  <c:v>-0.234155266994272</c:v>
                </c:pt>
                <c:pt idx="17722" formatCode="General">
                  <c:v>-0.227309977511824</c:v>
                </c:pt>
                <c:pt idx="17723" formatCode="General">
                  <c:v>-0.220811379223638</c:v>
                </c:pt>
                <c:pt idx="17724" formatCode="General">
                  <c:v>-0.21347629467996601</c:v>
                </c:pt>
                <c:pt idx="17725" formatCode="General">
                  <c:v>-0.20497818319890301</c:v>
                </c:pt>
                <c:pt idx="17726" formatCode="General">
                  <c:v>-0.19566746837593499</c:v>
                </c:pt>
                <c:pt idx="17727" formatCode="General">
                  <c:v>-0.18629847491585</c:v>
                </c:pt>
                <c:pt idx="17728" formatCode="General">
                  <c:v>-0.17756468833353201</c:v>
                </c:pt>
                <c:pt idx="17729" formatCode="General">
                  <c:v>-0.16916852626440099</c:v>
                </c:pt>
                <c:pt idx="17730" formatCode="General">
                  <c:v>-0.16006233357107499</c:v>
                </c:pt>
                <c:pt idx="17731" formatCode="General">
                  <c:v>-0.149846373144116</c:v>
                </c:pt>
                <c:pt idx="17732" formatCode="General">
                  <c:v>-0.13769370704911099</c:v>
                </c:pt>
                <c:pt idx="17733" formatCode="General">
                  <c:v>-0.123222665447326</c:v>
                </c:pt>
                <c:pt idx="17734" formatCode="General">
                  <c:v>-0.10767292877375401</c:v>
                </c:pt>
                <c:pt idx="17735" formatCode="General">
                  <c:v>-9.2194603649331699E-2</c:v>
                </c:pt>
                <c:pt idx="17736" formatCode="General">
                  <c:v>-7.7725574564474403E-2</c:v>
                </c:pt>
                <c:pt idx="17737" formatCode="General">
                  <c:v>-6.5393344904437198E-2</c:v>
                </c:pt>
                <c:pt idx="17738" formatCode="General">
                  <c:v>-5.5166404465321603E-2</c:v>
                </c:pt>
                <c:pt idx="17739" formatCode="General">
                  <c:v>-4.6959182548586803E-2</c:v>
                </c:pt>
                <c:pt idx="17740" formatCode="General">
                  <c:v>-4.0932108505037298E-2</c:v>
                </c:pt>
                <c:pt idx="17741" formatCode="General">
                  <c:v>-3.5947896643541297E-2</c:v>
                </c:pt>
                <c:pt idx="17742" formatCode="General">
                  <c:v>-3.1621252459811899E-2</c:v>
                </c:pt>
                <c:pt idx="17743" formatCode="General">
                  <c:v>-2.8362082734212399E-2</c:v>
                </c:pt>
                <c:pt idx="17744" formatCode="General">
                  <c:v>-2.59186914085738E-2</c:v>
                </c:pt>
                <c:pt idx="17745" formatCode="General">
                  <c:v>-2.3771855339383401E-2</c:v>
                </c:pt>
                <c:pt idx="17746" formatCode="General">
                  <c:v>-2.1727596577766201E-2</c:v>
                </c:pt>
                <c:pt idx="17747" formatCode="General">
                  <c:v>-1.9229219163601801E-2</c:v>
                </c:pt>
                <c:pt idx="17748" formatCode="General">
                  <c:v>-1.5882452751212198E-2</c:v>
                </c:pt>
                <c:pt idx="17749" formatCode="General">
                  <c:v>-1.1646685249658799E-2</c:v>
                </c:pt>
                <c:pt idx="17750" formatCode="General">
                  <c:v>-6.5034523047797204E-3</c:v>
                </c:pt>
                <c:pt idx="17751" formatCode="General">
                  <c:v>-1.3245498713517999E-3</c:v>
                </c:pt>
                <c:pt idx="17752" formatCode="General">
                  <c:v>2.6006438829517101E-3</c:v>
                </c:pt>
                <c:pt idx="17753" formatCode="General">
                  <c:v>5.0087817763897801E-3</c:v>
                </c:pt>
                <c:pt idx="17754" formatCode="General">
                  <c:v>6.7454065450209197E-3</c:v>
                </c:pt>
                <c:pt idx="17755" formatCode="General">
                  <c:v>8.6872658276682408E-3</c:v>
                </c:pt>
                <c:pt idx="17756" formatCode="General">
                  <c:v>1.1596884320444501E-2</c:v>
                </c:pt>
                <c:pt idx="17757" formatCode="General">
                  <c:v>1.5917273357452098E-2</c:v>
                </c:pt>
                <c:pt idx="17758" formatCode="General">
                  <c:v>2.1398149525847999E-2</c:v>
                </c:pt>
                <c:pt idx="17759" formatCode="General">
                  <c:v>2.7924372791157701E-2</c:v>
                </c:pt>
                <c:pt idx="17760" formatCode="General">
                  <c:v>3.4825244829027699E-2</c:v>
                </c:pt>
                <c:pt idx="17761" formatCode="General">
                  <c:v>4.0723302118501198E-2</c:v>
                </c:pt>
                <c:pt idx="17762" formatCode="General">
                  <c:v>4.5733092931501601E-2</c:v>
                </c:pt>
                <c:pt idx="17763" formatCode="General">
                  <c:v>5.0440564784124398E-2</c:v>
                </c:pt>
                <c:pt idx="17764" formatCode="General">
                  <c:v>5.5678461183052502E-2</c:v>
                </c:pt>
                <c:pt idx="17765" formatCode="General">
                  <c:v>6.1266150289353297E-2</c:v>
                </c:pt>
                <c:pt idx="17766" formatCode="General">
                  <c:v>6.58285391358258E-2</c:v>
                </c:pt>
                <c:pt idx="17767" formatCode="General">
                  <c:v>6.8753795101021906E-2</c:v>
                </c:pt>
                <c:pt idx="17768" formatCode="General">
                  <c:v>7.1325435088380407E-2</c:v>
                </c:pt>
                <c:pt idx="17769" formatCode="General">
                  <c:v>7.4774508989194896E-2</c:v>
                </c:pt>
                <c:pt idx="17770" formatCode="General">
                  <c:v>7.8827010803166106E-2</c:v>
                </c:pt>
                <c:pt idx="17771" formatCode="General">
                  <c:v>8.2890794823340899E-2</c:v>
                </c:pt>
                <c:pt idx="17772" formatCode="General">
                  <c:v>8.6693923546646595E-2</c:v>
                </c:pt>
                <c:pt idx="17773" formatCode="General">
                  <c:v>8.9887633275387194E-2</c:v>
                </c:pt>
                <c:pt idx="17774" formatCode="General">
                  <c:v>9.2412572741471494E-2</c:v>
                </c:pt>
                <c:pt idx="17775" formatCode="General">
                  <c:v>9.4567319049815093E-2</c:v>
                </c:pt>
                <c:pt idx="17776" formatCode="General">
                  <c:v>9.68316563732214E-2</c:v>
                </c:pt>
                <c:pt idx="17777" formatCode="General">
                  <c:v>0.100416790659744</c:v>
                </c:pt>
                <c:pt idx="17778" formatCode="General">
                  <c:v>0.106080855721001</c:v>
                </c:pt>
                <c:pt idx="17779" formatCode="General">
                  <c:v>0.114085170015562</c:v>
                </c:pt>
                <c:pt idx="17780" formatCode="General">
                  <c:v>0.124162448236871</c:v>
                </c:pt>
                <c:pt idx="17781" formatCode="General">
                  <c:v>0.135956923546457</c:v>
                </c:pt>
                <c:pt idx="17782" formatCode="General">
                  <c:v>0.149751888834987</c:v>
                </c:pt>
                <c:pt idx="17783" formatCode="General">
                  <c:v>0.166093276173364</c:v>
                </c:pt>
                <c:pt idx="17784" formatCode="General">
                  <c:v>0.184816418205449</c:v>
                </c:pt>
                <c:pt idx="17785" formatCode="General">
                  <c:v>0.20512104025742101</c:v>
                </c:pt>
                <c:pt idx="17786" formatCode="General">
                  <c:v>0.22638540013275699</c:v>
                </c:pt>
                <c:pt idx="17787" formatCode="General">
                  <c:v>0.248145210619862</c:v>
                </c:pt>
                <c:pt idx="17788" formatCode="General">
                  <c:v>0.27015335311313698</c:v>
                </c:pt>
                <c:pt idx="17789" formatCode="General">
                  <c:v>0.29177005314807702</c:v>
                </c:pt>
                <c:pt idx="17790" formatCode="General">
                  <c:v>0.31221429498303199</c:v>
                </c:pt>
                <c:pt idx="17791" formatCode="General">
                  <c:v>0.33159491239342098</c:v>
                </c:pt>
                <c:pt idx="17792" formatCode="General">
                  <c:v>0.35003612640676701</c:v>
                </c:pt>
                <c:pt idx="17793" formatCode="General">
                  <c:v>0.36689551310373603</c:v>
                </c:pt>
                <c:pt idx="17794" formatCode="General">
                  <c:v>0.38151668144726902</c:v>
                </c:pt>
                <c:pt idx="17795" formatCode="General">
                  <c:v>0.39397704154392998</c:v>
                </c:pt>
                <c:pt idx="17796" formatCode="General">
                  <c:v>0.40357178230161</c:v>
                </c:pt>
                <c:pt idx="17797" formatCode="General">
                  <c:v>0.40954148079707497</c:v>
                </c:pt>
                <c:pt idx="17798" formatCode="General">
                  <c:v>0.41177467910090498</c:v>
                </c:pt>
                <c:pt idx="17799" formatCode="General">
                  <c:v>0.41047020556029101</c:v>
                </c:pt>
                <c:pt idx="17800" formatCode="General">
                  <c:v>0.406223386987205</c:v>
                </c:pt>
                <c:pt idx="17801" formatCode="General">
                  <c:v>0.40025198002620599</c:v>
                </c:pt>
                <c:pt idx="17802" formatCode="General">
                  <c:v>0.39424353373588</c:v>
                </c:pt>
                <c:pt idx="17803" formatCode="General">
                  <c:v>0.388562692533301</c:v>
                </c:pt>
                <c:pt idx="17804" formatCode="General">
                  <c:v>0.38317071312364998</c:v>
                </c:pt>
                <c:pt idx="17805" formatCode="General">
                  <c:v>0.37806435783933001</c:v>
                </c:pt>
                <c:pt idx="17806" formatCode="General">
                  <c:v>0.37351790572500598</c:v>
                </c:pt>
                <c:pt idx="17807" formatCode="General">
                  <c:v>0.369965559688338</c:v>
                </c:pt>
                <c:pt idx="17808" formatCode="General">
                  <c:v>0.36736228512165903</c:v>
                </c:pt>
                <c:pt idx="17809" formatCode="General">
                  <c:v>0.36618077024707302</c:v>
                </c:pt>
                <c:pt idx="17810" formatCode="General">
                  <c:v>0.367218968903676</c:v>
                </c:pt>
                <c:pt idx="17811" formatCode="General">
                  <c:v>0.36949894226618901</c:v>
                </c:pt>
                <c:pt idx="17812" formatCode="General">
                  <c:v>0.37194017305452398</c:v>
                </c:pt>
                <c:pt idx="17813" formatCode="General">
                  <c:v>0.37495869476539301</c:v>
                </c:pt>
                <c:pt idx="17814" formatCode="General">
                  <c:v>0.37870810271529198</c:v>
                </c:pt>
                <c:pt idx="17815" formatCode="General">
                  <c:v>0.38314033531860597</c:v>
                </c:pt>
                <c:pt idx="17816" formatCode="General">
                  <c:v>0.38796046694803199</c:v>
                </c:pt>
                <c:pt idx="17817" formatCode="General">
                  <c:v>0.393653556764404</c:v>
                </c:pt>
                <c:pt idx="17818" formatCode="General">
                  <c:v>0.401581377169692</c:v>
                </c:pt>
                <c:pt idx="17819" formatCode="General">
                  <c:v>0.41214141543838601</c:v>
                </c:pt>
                <c:pt idx="17820" formatCode="General">
                  <c:v>0.42447381806890599</c:v>
                </c:pt>
                <c:pt idx="17821" formatCode="General">
                  <c:v>0.43733440424530501</c:v>
                </c:pt>
                <c:pt idx="17822" formatCode="General">
                  <c:v>0.450795416571386</c:v>
                </c:pt>
                <c:pt idx="17823" formatCode="General">
                  <c:v>0.46534962042057498</c:v>
                </c:pt>
                <c:pt idx="17824" formatCode="General">
                  <c:v>0.48070598526195601</c:v>
                </c:pt>
                <c:pt idx="17825" formatCode="General">
                  <c:v>0.49654218019025897</c:v>
                </c:pt>
                <c:pt idx="17826" formatCode="General">
                  <c:v>0.51206398509827999</c:v>
                </c:pt>
                <c:pt idx="17827" formatCode="General">
                  <c:v>0.52594802553388398</c:v>
                </c:pt>
                <c:pt idx="17828" formatCode="General">
                  <c:v>0.538012888400627</c:v>
                </c:pt>
                <c:pt idx="17829" formatCode="General">
                  <c:v>0.54899925918190295</c:v>
                </c:pt>
                <c:pt idx="17830" formatCode="General">
                  <c:v>0.55874486825292902</c:v>
                </c:pt>
                <c:pt idx="17831" formatCode="General">
                  <c:v>0.56604763725479301</c:v>
                </c:pt>
                <c:pt idx="17832" formatCode="General">
                  <c:v>0.57048424789348595</c:v>
                </c:pt>
                <c:pt idx="17833" formatCode="General">
                  <c:v>0.57331390407319904</c:v>
                </c:pt>
                <c:pt idx="17834" formatCode="General">
                  <c:v>0.57530961618767795</c:v>
                </c:pt>
                <c:pt idx="17835" formatCode="General">
                  <c:v>0.57656652738303205</c:v>
                </c:pt>
                <c:pt idx="17836" formatCode="General">
                  <c:v>0.57727831944535501</c:v>
                </c:pt>
                <c:pt idx="17837" formatCode="General">
                  <c:v>0.57700138481016705</c:v>
                </c:pt>
                <c:pt idx="17838" formatCode="General">
                  <c:v>0.57606566450785202</c:v>
                </c:pt>
                <c:pt idx="17839" formatCode="General">
                  <c:v>0.57537008484611696</c:v>
                </c:pt>
                <c:pt idx="17840" formatCode="General">
                  <c:v>0.57431898277545201</c:v>
                </c:pt>
                <c:pt idx="17841" formatCode="General">
                  <c:v>0.57175693133488703</c:v>
                </c:pt>
                <c:pt idx="17842" formatCode="General">
                  <c:v>0.56745646448241904</c:v>
                </c:pt>
                <c:pt idx="17843" formatCode="General">
                  <c:v>0.56245027242254597</c:v>
                </c:pt>
                <c:pt idx="17844" formatCode="General">
                  <c:v>0.55698595926015204</c:v>
                </c:pt>
                <c:pt idx="17845" formatCode="General">
                  <c:v>0.55108517906570298</c:v>
                </c:pt>
                <c:pt idx="17846" formatCode="General">
                  <c:v>0.54459577302956297</c:v>
                </c:pt>
                <c:pt idx="17847" formatCode="General">
                  <c:v>0.53712854563822299</c:v>
                </c:pt>
                <c:pt idx="17848" formatCode="General">
                  <c:v>0.52958651806031798</c:v>
                </c:pt>
                <c:pt idx="17849" formatCode="General">
                  <c:v>0.52251133182053799</c:v>
                </c:pt>
                <c:pt idx="17850" formatCode="General">
                  <c:v>0.516115956061032</c:v>
                </c:pt>
                <c:pt idx="17851" formatCode="General">
                  <c:v>0.51081105188176801</c:v>
                </c:pt>
                <c:pt idx="17852" formatCode="General">
                  <c:v>0.50661718194115501</c:v>
                </c:pt>
                <c:pt idx="17853" formatCode="General">
                  <c:v>0.50289614038784403</c:v>
                </c:pt>
                <c:pt idx="17854" formatCode="General">
                  <c:v>0.49918543587302899</c:v>
                </c:pt>
                <c:pt idx="17855" formatCode="General">
                  <c:v>0.49592891263440803</c:v>
                </c:pt>
                <c:pt idx="17856" formatCode="General">
                  <c:v>0.493796993558205</c:v>
                </c:pt>
                <c:pt idx="17857" formatCode="General">
                  <c:v>0.49250674150803198</c:v>
                </c:pt>
                <c:pt idx="17858" formatCode="General">
                  <c:v>0.49065569239124501</c:v>
                </c:pt>
                <c:pt idx="17859" formatCode="General">
                  <c:v>0.48752018787808898</c:v>
                </c:pt>
                <c:pt idx="17860" formatCode="General">
                  <c:v>0.484019238405139</c:v>
                </c:pt>
                <c:pt idx="17861" formatCode="General">
                  <c:v>0.48047582174320302</c:v>
                </c:pt>
                <c:pt idx="17862" formatCode="General">
                  <c:v>0.47646501295449201</c:v>
                </c:pt>
                <c:pt idx="17863" formatCode="General">
                  <c:v>0.47143739247687599</c:v>
                </c:pt>
                <c:pt idx="17864" formatCode="General">
                  <c:v>0.46472524228825302</c:v>
                </c:pt>
                <c:pt idx="17865" formatCode="General">
                  <c:v>0.45658933612045799</c:v>
                </c:pt>
                <c:pt idx="17866" formatCode="General">
                  <c:v>0.44780400582255597</c:v>
                </c:pt>
                <c:pt idx="17867" formatCode="General">
                  <c:v>0.43865901456516798</c:v>
                </c:pt>
                <c:pt idx="17868" formatCode="General">
                  <c:v>0.42883555426992098</c:v>
                </c:pt>
                <c:pt idx="17869" formatCode="General">
                  <c:v>0.41756055102213302</c:v>
                </c:pt>
                <c:pt idx="17870" formatCode="General">
                  <c:v>0.40470443747790302</c:v>
                </c:pt>
                <c:pt idx="17871" formatCode="General">
                  <c:v>0.39165460396993501</c:v>
                </c:pt>
                <c:pt idx="17872" formatCode="General">
                  <c:v>0.37864730062522001</c:v>
                </c:pt>
                <c:pt idx="17873" formatCode="General">
                  <c:v>0.36505330159681398</c:v>
                </c:pt>
                <c:pt idx="17874" formatCode="General">
                  <c:v>0.35113707037138098</c:v>
                </c:pt>
                <c:pt idx="17875" formatCode="General">
                  <c:v>0.33700794018420999</c:v>
                </c:pt>
                <c:pt idx="17876" formatCode="General">
                  <c:v>0.323635663470489</c:v>
                </c:pt>
                <c:pt idx="17877" formatCode="General">
                  <c:v>0.31210419157465702</c:v>
                </c:pt>
                <c:pt idx="17878" formatCode="General">
                  <c:v>0.30320851562434098</c:v>
                </c:pt>
                <c:pt idx="17879" formatCode="General">
                  <c:v>0.29745100854671502</c:v>
                </c:pt>
                <c:pt idx="17880" formatCode="General">
                  <c:v>0.293871513473621</c:v>
                </c:pt>
                <c:pt idx="17881" formatCode="General">
                  <c:v>0.29073413708166301</c:v>
                </c:pt>
                <c:pt idx="17882" formatCode="General">
                  <c:v>0.28668988794867201</c:v>
                </c:pt>
                <c:pt idx="17883" formatCode="General">
                  <c:v>0.2814009350983</c:v>
                </c:pt>
                <c:pt idx="17884" formatCode="General">
                  <c:v>0.27500379575261702</c:v>
                </c:pt>
                <c:pt idx="17885" formatCode="General">
                  <c:v>0.26759100826341098</c:v>
                </c:pt>
                <c:pt idx="17886" formatCode="General">
                  <c:v>0.25975921491300202</c:v>
                </c:pt>
                <c:pt idx="17887" formatCode="General">
                  <c:v>0.251581164123859</c:v>
                </c:pt>
                <c:pt idx="17888" formatCode="General">
                  <c:v>0.24140531614893601</c:v>
                </c:pt>
                <c:pt idx="17889" formatCode="General">
                  <c:v>0.22894125074593999</c:v>
                </c:pt>
                <c:pt idx="17890" formatCode="General">
                  <c:v>0.215023624781081</c:v>
                </c:pt>
                <c:pt idx="17891" formatCode="General">
                  <c:v>0.19895890450230699</c:v>
                </c:pt>
                <c:pt idx="17892" formatCode="General">
                  <c:v>0.18045829811668901</c:v>
                </c:pt>
                <c:pt idx="17893" formatCode="General">
                  <c:v>0.159727895289595</c:v>
                </c:pt>
                <c:pt idx="17894" formatCode="General">
                  <c:v>0.136845994224568</c:v>
                </c:pt>
                <c:pt idx="17895" formatCode="General">
                  <c:v>0.112461772821878</c:v>
                </c:pt>
                <c:pt idx="17896" formatCode="General">
                  <c:v>8.6884276513929201E-2</c:v>
                </c:pt>
                <c:pt idx="17897" formatCode="General">
                  <c:v>6.0017829383306298E-2</c:v>
                </c:pt>
                <c:pt idx="17898" formatCode="General">
                  <c:v>3.2811000045031999E-2</c:v>
                </c:pt>
                <c:pt idx="17899" formatCode="General">
                  <c:v>6.7755054421956597E-3</c:v>
                </c:pt>
                <c:pt idx="17900" formatCode="General">
                  <c:v>-1.70073639134476E-2</c:v>
                </c:pt>
                <c:pt idx="17901" formatCode="General">
                  <c:v>-3.7253412164913902E-2</c:v>
                </c:pt>
                <c:pt idx="17902" formatCode="General">
                  <c:v>-5.3471882801658002E-2</c:v>
                </c:pt>
                <c:pt idx="17903" formatCode="General">
                  <c:v>-6.6732442295201699E-2</c:v>
                </c:pt>
                <c:pt idx="17904" formatCode="General">
                  <c:v>-7.7433735045757193E-2</c:v>
                </c:pt>
                <c:pt idx="17905" formatCode="General">
                  <c:v>-8.4682570483715497E-2</c:v>
                </c:pt>
                <c:pt idx="17906" formatCode="General">
                  <c:v>-8.9747852411621906E-2</c:v>
                </c:pt>
                <c:pt idx="17907" formatCode="General">
                  <c:v>-9.5038153102809594E-2</c:v>
                </c:pt>
                <c:pt idx="17908" formatCode="General">
                  <c:v>-0.100506798194158</c:v>
                </c:pt>
                <c:pt idx="17909" formatCode="General">
                  <c:v>-0.104817896672759</c:v>
                </c:pt>
                <c:pt idx="17910" formatCode="General">
                  <c:v>-0.108325202301021</c:v>
                </c:pt>
                <c:pt idx="17911" formatCode="General">
                  <c:v>-0.11239335121846999</c:v>
                </c:pt>
                <c:pt idx="17912" formatCode="General">
                  <c:v>-0.117301912973346</c:v>
                </c:pt>
                <c:pt idx="17913" formatCode="General">
                  <c:v>-0.12344959555559699</c:v>
                </c:pt>
                <c:pt idx="17914" formatCode="General">
                  <c:v>-0.13078044613842599</c:v>
                </c:pt>
                <c:pt idx="17915" formatCode="General">
                  <c:v>-0.13944009216761499</c:v>
                </c:pt>
                <c:pt idx="17916" formatCode="General">
                  <c:v>-0.15032152900874099</c:v>
                </c:pt>
                <c:pt idx="17917" formatCode="General">
                  <c:v>-0.163774206733907</c:v>
                </c:pt>
                <c:pt idx="17918" formatCode="General">
                  <c:v>-0.17934055216332501</c:v>
                </c:pt>
                <c:pt idx="17919" formatCode="General">
                  <c:v>-0.19492832831045501</c:v>
                </c:pt>
                <c:pt idx="17920" formatCode="General">
                  <c:v>-0.20879204691159201</c:v>
                </c:pt>
                <c:pt idx="17921" formatCode="General">
                  <c:v>-0.221018845909559</c:v>
                </c:pt>
                <c:pt idx="17922" formatCode="General">
                  <c:v>-0.232190010954722</c:v>
                </c:pt>
                <c:pt idx="17923" formatCode="General">
                  <c:v>-0.241951234802538</c:v>
                </c:pt>
                <c:pt idx="17924" formatCode="General">
                  <c:v>-0.249751071647696</c:v>
                </c:pt>
                <c:pt idx="17925" formatCode="General">
                  <c:v>-0.25576066954667298</c:v>
                </c:pt>
                <c:pt idx="17926" formatCode="General">
                  <c:v>-0.26075160042623702</c:v>
                </c:pt>
                <c:pt idx="17927" formatCode="General">
                  <c:v>-0.26650004207891498</c:v>
                </c:pt>
                <c:pt idx="17928" formatCode="General">
                  <c:v>-0.274087455735534</c:v>
                </c:pt>
                <c:pt idx="17929" formatCode="General">
                  <c:v>-0.28389118854704498</c:v>
                </c:pt>
                <c:pt idx="17930" formatCode="General">
                  <c:v>-0.29623688607638698</c:v>
                </c:pt>
                <c:pt idx="17931" formatCode="General">
                  <c:v>-0.31158312967325102</c:v>
                </c:pt>
                <c:pt idx="17932" formatCode="General">
                  <c:v>-0.33033574872175803</c:v>
                </c:pt>
                <c:pt idx="17933" formatCode="General">
                  <c:v>-0.35092881686548799</c:v>
                </c:pt>
                <c:pt idx="17934" formatCode="General">
                  <c:v>-0.37228465933951299</c:v>
                </c:pt>
                <c:pt idx="17935" formatCode="General">
                  <c:v>-0.39397772567549799</c:v>
                </c:pt>
                <c:pt idx="17936" formatCode="General">
                  <c:v>-0.414712068972659</c:v>
                </c:pt>
                <c:pt idx="17937" formatCode="General">
                  <c:v>-0.43387829860240101</c:v>
                </c:pt>
                <c:pt idx="17938" formatCode="General">
                  <c:v>-0.45134734333011001</c:v>
                </c:pt>
                <c:pt idx="17939" formatCode="General">
                  <c:v>-0.46727290948910499</c:v>
                </c:pt>
                <c:pt idx="17940" formatCode="General">
                  <c:v>-0.480754782110694</c:v>
                </c:pt>
                <c:pt idx="17941" formatCode="General">
                  <c:v>-0.490535815098602</c:v>
                </c:pt>
                <c:pt idx="17942" formatCode="General">
                  <c:v>-0.49607396269835002</c:v>
                </c:pt>
                <c:pt idx="17943" formatCode="General">
                  <c:v>-0.49763211747240399</c:v>
                </c:pt>
                <c:pt idx="17944" formatCode="General">
                  <c:v>-0.49661496779037301</c:v>
                </c:pt>
                <c:pt idx="17945" formatCode="General">
                  <c:v>-0.493628147191703</c:v>
                </c:pt>
                <c:pt idx="17946" formatCode="General">
                  <c:v>-0.48793991833696698</c:v>
                </c:pt>
                <c:pt idx="17947" formatCode="General">
                  <c:v>-0.47894347706484602</c:v>
                </c:pt>
                <c:pt idx="17948" formatCode="General">
                  <c:v>-0.46715652020387499</c:v>
                </c:pt>
                <c:pt idx="17949" formatCode="General">
                  <c:v>-0.45341248182299199</c:v>
                </c:pt>
                <c:pt idx="17950" formatCode="General">
                  <c:v>-0.43876130194471902</c:v>
                </c:pt>
                <c:pt idx="17951" formatCode="General">
                  <c:v>-0.42442611588414503</c:v>
                </c:pt>
                <c:pt idx="17952" formatCode="General">
                  <c:v>-0.41133374207451601</c:v>
                </c:pt>
                <c:pt idx="17953" formatCode="General">
                  <c:v>-0.399871751086878</c:v>
                </c:pt>
                <c:pt idx="17954" formatCode="General">
                  <c:v>-0.39088041388862799</c:v>
                </c:pt>
                <c:pt idx="17955" formatCode="General">
                  <c:v>-0.385181720635692</c:v>
                </c:pt>
                <c:pt idx="17956" formatCode="General">
                  <c:v>-0.38312575487172601</c:v>
                </c:pt>
                <c:pt idx="17957" formatCode="General">
                  <c:v>-0.38526687558265998</c:v>
                </c:pt>
                <c:pt idx="17958" formatCode="General">
                  <c:v>-0.39253121990982698</c:v>
                </c:pt>
                <c:pt idx="17959" formatCode="General">
                  <c:v>-0.405773048527521</c:v>
                </c:pt>
                <c:pt idx="17960" formatCode="General">
                  <c:v>-0.42398773942671297</c:v>
                </c:pt>
                <c:pt idx="17961" formatCode="General">
                  <c:v>-0.44529579299425198</c:v>
                </c:pt>
                <c:pt idx="17962" formatCode="General">
                  <c:v>-0.468283481197176</c:v>
                </c:pt>
                <c:pt idx="17963" formatCode="General">
                  <c:v>-0.49202965566907497</c:v>
                </c:pt>
                <c:pt idx="17964" formatCode="General">
                  <c:v>-0.51545605524670701</c:v>
                </c:pt>
                <c:pt idx="17965" formatCode="General">
                  <c:v>-0.53714105901853804</c:v>
                </c:pt>
                <c:pt idx="17966" formatCode="General">
                  <c:v>-0.55591144009786297</c:v>
                </c:pt>
                <c:pt idx="17967" formatCode="General">
                  <c:v>-0.57126837900875804</c:v>
                </c:pt>
                <c:pt idx="17968" formatCode="General">
                  <c:v>-0.583210395900571</c:v>
                </c:pt>
                <c:pt idx="17969" formatCode="General">
                  <c:v>-0.590780030877747</c:v>
                </c:pt>
                <c:pt idx="17970" formatCode="General">
                  <c:v>-0.593261707447714</c:v>
                </c:pt>
                <c:pt idx="17971" formatCode="General">
                  <c:v>-0.59125313011843394</c:v>
                </c:pt>
                <c:pt idx="17972" formatCode="General">
                  <c:v>-0.58528228834340201</c:v>
                </c:pt>
                <c:pt idx="17973" formatCode="General">
                  <c:v>-0.57554054250043696</c:v>
                </c:pt>
                <c:pt idx="17974" formatCode="General">
                  <c:v>-0.56272426266175002</c:v>
                </c:pt>
                <c:pt idx="17975" formatCode="General">
                  <c:v>-0.54827808582011095</c:v>
                </c:pt>
                <c:pt idx="17976" formatCode="General">
                  <c:v>-0.53341474728503901</c:v>
                </c:pt>
                <c:pt idx="17977" formatCode="General">
                  <c:v>-0.51942049129273804</c:v>
                </c:pt>
                <c:pt idx="17978" formatCode="General">
                  <c:v>-0.50748121627391396</c:v>
                </c:pt>
                <c:pt idx="17979" formatCode="General">
                  <c:v>-0.49803084110066198</c:v>
                </c:pt>
                <c:pt idx="17980" formatCode="General">
                  <c:v>-0.49127349922791202</c:v>
                </c:pt>
                <c:pt idx="17981" formatCode="General">
                  <c:v>-0.48735530502097502</c:v>
                </c:pt>
                <c:pt idx="17982" formatCode="General">
                  <c:v>-0.48743409980649299</c:v>
                </c:pt>
                <c:pt idx="17983" formatCode="General">
                  <c:v>-0.49249525150048201</c:v>
                </c:pt>
                <c:pt idx="17984" formatCode="General">
                  <c:v>-0.50084673614713004</c:v>
                </c:pt>
                <c:pt idx="17985" formatCode="General">
                  <c:v>-0.50943312806059804</c:v>
                </c:pt>
                <c:pt idx="17986" formatCode="General">
                  <c:v>-0.51608623514159202</c:v>
                </c:pt>
                <c:pt idx="17987" formatCode="General">
                  <c:v>-0.52134839239292396</c:v>
                </c:pt>
                <c:pt idx="17988" formatCode="General">
                  <c:v>-0.526489075817416</c:v>
                </c:pt>
                <c:pt idx="17989" formatCode="General">
                  <c:v>-0.53024474681872902</c:v>
                </c:pt>
                <c:pt idx="17990" formatCode="General">
                  <c:v>-0.530963036924603</c:v>
                </c:pt>
                <c:pt idx="17991" formatCode="General">
                  <c:v>-0.52844678477145901</c:v>
                </c:pt>
                <c:pt idx="17992" formatCode="General">
                  <c:v>-0.522780636210188</c:v>
                </c:pt>
                <c:pt idx="17993" formatCode="General">
                  <c:v>-0.51389369592300205</c:v>
                </c:pt>
                <c:pt idx="17994" formatCode="General">
                  <c:v>-0.50264397479623002</c:v>
                </c:pt>
                <c:pt idx="17995" formatCode="General">
                  <c:v>-0.49139276539548499</c:v>
                </c:pt>
                <c:pt idx="17996" formatCode="General">
                  <c:v>-0.481482664373932</c:v>
                </c:pt>
                <c:pt idx="17997" formatCode="General">
                  <c:v>-0.472142364647059</c:v>
                </c:pt>
                <c:pt idx="17998" formatCode="General">
                  <c:v>-0.462268016335521</c:v>
                </c:pt>
                <c:pt idx="17999" formatCode="General">
                  <c:v>-0.45207346954880601</c:v>
                </c:pt>
                <c:pt idx="18000" formatCode="General">
                  <c:v>-0.44251846609921103</c:v>
                </c:pt>
                <c:pt idx="18001" formatCode="General">
                  <c:v>-0.43425528482896403</c:v>
                </c:pt>
                <c:pt idx="18002" formatCode="General">
                  <c:v>-0.42744201007986299</c:v>
                </c:pt>
                <c:pt idx="18003" formatCode="General">
                  <c:v>-0.42244482975796199</c:v>
                </c:pt>
                <c:pt idx="18004" formatCode="General">
                  <c:v>-0.41944723991966798</c:v>
                </c:pt>
                <c:pt idx="18005" formatCode="General">
                  <c:v>-0.41782813835813098</c:v>
                </c:pt>
                <c:pt idx="18006" formatCode="General">
                  <c:v>-0.41630404558281697</c:v>
                </c:pt>
                <c:pt idx="18007" formatCode="General">
                  <c:v>-0.41422465841855999</c:v>
                </c:pt>
                <c:pt idx="18008" formatCode="General">
                  <c:v>-0.41210254839418298</c:v>
                </c:pt>
                <c:pt idx="18009" formatCode="General">
                  <c:v>-0.41027239683195099</c:v>
                </c:pt>
                <c:pt idx="18010" formatCode="General">
                  <c:v>-0.408250884825407</c:v>
                </c:pt>
                <c:pt idx="18011" formatCode="General">
                  <c:v>-0.40622786300351699</c:v>
                </c:pt>
                <c:pt idx="18012" formatCode="General">
                  <c:v>-0.40488935541156601</c:v>
                </c:pt>
                <c:pt idx="18013" formatCode="General">
                  <c:v>-0.40312821411266297</c:v>
                </c:pt>
                <c:pt idx="18014" formatCode="General">
                  <c:v>-0.39914461863270001</c:v>
                </c:pt>
                <c:pt idx="18015" formatCode="General">
                  <c:v>-0.39284733365659003</c:v>
                </c:pt>
                <c:pt idx="18016" formatCode="General">
                  <c:v>-0.38504246806815501</c:v>
                </c:pt>
                <c:pt idx="18017" formatCode="General">
                  <c:v>-0.375922889022411</c:v>
                </c:pt>
                <c:pt idx="18018" formatCode="General">
                  <c:v>-0.36612358552510299</c:v>
                </c:pt>
                <c:pt idx="18019" formatCode="General">
                  <c:v>-0.35730280246039597</c:v>
                </c:pt>
                <c:pt idx="18020" formatCode="General">
                  <c:v>-0.35020246008524297</c:v>
                </c:pt>
                <c:pt idx="18021" formatCode="General">
                  <c:v>-0.34385673169319098</c:v>
                </c:pt>
                <c:pt idx="18022" formatCode="General">
                  <c:v>-0.337326574745553</c:v>
                </c:pt>
                <c:pt idx="18023" formatCode="General">
                  <c:v>-0.33033838824244899</c:v>
                </c:pt>
                <c:pt idx="18024" formatCode="General">
                  <c:v>-0.32309587693695202</c:v>
                </c:pt>
                <c:pt idx="18025" formatCode="General">
                  <c:v>-0.31498895043654901</c:v>
                </c:pt>
                <c:pt idx="18026" formatCode="General">
                  <c:v>-0.30543545145459999</c:v>
                </c:pt>
                <c:pt idx="18027" formatCode="General">
                  <c:v>-0.29519682253134499</c:v>
                </c:pt>
                <c:pt idx="18028" formatCode="General">
                  <c:v>-0.28500637486763197</c:v>
                </c:pt>
                <c:pt idx="18029" formatCode="General">
                  <c:v>-0.27482845153749702</c:v>
                </c:pt>
                <c:pt idx="18030" formatCode="General">
                  <c:v>-0.26458380659096797</c:v>
                </c:pt>
                <c:pt idx="18031" formatCode="General">
                  <c:v>-0.25389011121916799</c:v>
                </c:pt>
                <c:pt idx="18032" formatCode="General">
                  <c:v>-0.24317966828717</c:v>
                </c:pt>
                <c:pt idx="18033" formatCode="General">
                  <c:v>-0.233369591047068</c:v>
                </c:pt>
                <c:pt idx="18034" formatCode="General">
                  <c:v>-0.22452364545255599</c:v>
                </c:pt>
                <c:pt idx="18035" formatCode="General">
                  <c:v>-0.216630767815368</c:v>
                </c:pt>
                <c:pt idx="18036" formatCode="General">
                  <c:v>-0.20912797340232001</c:v>
                </c:pt>
                <c:pt idx="18037" formatCode="General">
                  <c:v>-0.20050701647015501</c:v>
                </c:pt>
                <c:pt idx="18038" formatCode="General">
                  <c:v>-0.18986209581222099</c:v>
                </c:pt>
                <c:pt idx="18039" formatCode="General">
                  <c:v>-0.177324341176924</c:v>
                </c:pt>
                <c:pt idx="18040" formatCode="General">
                  <c:v>-0.162890007926529</c:v>
                </c:pt>
                <c:pt idx="18041" formatCode="General">
                  <c:v>-0.14713122841189299</c:v>
                </c:pt>
                <c:pt idx="18042" formatCode="General">
                  <c:v>-0.13107698314845601</c:v>
                </c:pt>
                <c:pt idx="18043" formatCode="General">
                  <c:v>-0.114651451242285</c:v>
                </c:pt>
                <c:pt idx="18044" formatCode="General">
                  <c:v>-9.7461415090880202E-2</c:v>
                </c:pt>
                <c:pt idx="18045" formatCode="General">
                  <c:v>-7.8977490776970097E-2</c:v>
                </c:pt>
                <c:pt idx="18046" formatCode="General">
                  <c:v>-5.8789157776347203E-2</c:v>
                </c:pt>
                <c:pt idx="18047" formatCode="General">
                  <c:v>-3.8165309280227003E-2</c:v>
                </c:pt>
                <c:pt idx="18048" formatCode="General">
                  <c:v>-1.8350392436372601E-2</c:v>
                </c:pt>
                <c:pt idx="18049" formatCode="General">
                  <c:v>3.9619154090544099E-4</c:v>
                </c:pt>
                <c:pt idx="18050" formatCode="General">
                  <c:v>1.7851894804130401E-2</c:v>
                </c:pt>
                <c:pt idx="18051" formatCode="General">
                  <c:v>3.38392139943395E-2</c:v>
                </c:pt>
                <c:pt idx="18052" formatCode="General">
                  <c:v>4.8200299832423299E-2</c:v>
                </c:pt>
                <c:pt idx="18053" formatCode="General">
                  <c:v>6.0902757414113301E-2</c:v>
                </c:pt>
                <c:pt idx="18054" formatCode="General">
                  <c:v>7.2136641868944501E-2</c:v>
                </c:pt>
                <c:pt idx="18055" formatCode="General">
                  <c:v>8.1301464123091E-2</c:v>
                </c:pt>
                <c:pt idx="18056" formatCode="General">
                  <c:v>8.7528952080425201E-2</c:v>
                </c:pt>
                <c:pt idx="18057" formatCode="General">
                  <c:v>9.1819334827635504E-2</c:v>
                </c:pt>
                <c:pt idx="18058" formatCode="General">
                  <c:v>9.4691925264914198E-2</c:v>
                </c:pt>
                <c:pt idx="18059" formatCode="General">
                  <c:v>9.5705115101077903E-2</c:v>
                </c:pt>
                <c:pt idx="18060" formatCode="General">
                  <c:v>9.5796817473689996E-2</c:v>
                </c:pt>
                <c:pt idx="18061" formatCode="General">
                  <c:v>9.5743634597874105E-2</c:v>
                </c:pt>
                <c:pt idx="18062" formatCode="General">
                  <c:v>9.56315524320345E-2</c:v>
                </c:pt>
                <c:pt idx="18063" formatCode="General">
                  <c:v>9.5492681120636594E-2</c:v>
                </c:pt>
                <c:pt idx="18064" formatCode="General">
                  <c:v>9.5177017922731796E-2</c:v>
                </c:pt>
                <c:pt idx="18065" formatCode="General">
                  <c:v>9.5311456187901294E-2</c:v>
                </c:pt>
                <c:pt idx="18066" formatCode="General">
                  <c:v>9.7326405168342303E-2</c:v>
                </c:pt>
                <c:pt idx="18067" formatCode="General">
                  <c:v>0.10212337018514001</c:v>
                </c:pt>
                <c:pt idx="18068" formatCode="General">
                  <c:v>0.11033898389223699</c:v>
                </c:pt>
                <c:pt idx="18069" formatCode="General">
                  <c:v>0.122296927899629</c:v>
                </c:pt>
                <c:pt idx="18070" formatCode="General">
                  <c:v>0.13736561260670199</c:v>
                </c:pt>
                <c:pt idx="18071" formatCode="General">
                  <c:v>0.155424728579696</c:v>
                </c:pt>
                <c:pt idx="18072" formatCode="General">
                  <c:v>0.17731218827792</c:v>
                </c:pt>
                <c:pt idx="18073" formatCode="General">
                  <c:v>0.20312029236610499</c:v>
                </c:pt>
                <c:pt idx="18074" formatCode="General">
                  <c:v>0.231655611192426</c:v>
                </c:pt>
                <c:pt idx="18075" formatCode="General">
                  <c:v>0.26108772146496401</c:v>
                </c:pt>
                <c:pt idx="18076" formatCode="General">
                  <c:v>0.290378633050421</c:v>
                </c:pt>
                <c:pt idx="18077" formatCode="General">
                  <c:v>0.31972006902063199</c:v>
                </c:pt>
                <c:pt idx="18078" formatCode="General">
                  <c:v>0.34915088582677201</c:v>
                </c:pt>
                <c:pt idx="18079" formatCode="General">
                  <c:v>0.37721809953806101</c:v>
                </c:pt>
                <c:pt idx="18080" formatCode="General">
                  <c:v>0.40306375556322399</c:v>
                </c:pt>
                <c:pt idx="18081" formatCode="General">
                  <c:v>0.42736041881263398</c:v>
                </c:pt>
                <c:pt idx="18082" formatCode="General">
                  <c:v>0.44996657664092699</c:v>
                </c:pt>
                <c:pt idx="18083" formatCode="General">
                  <c:v>0.46993080284690297</c:v>
                </c:pt>
                <c:pt idx="18084" formatCode="General">
                  <c:v>0.48593995214335201</c:v>
                </c:pt>
                <c:pt idx="18085" formatCode="General">
                  <c:v>0.497691624002364</c:v>
                </c:pt>
                <c:pt idx="18086" formatCode="General">
                  <c:v>0.50537835718005897</c:v>
                </c:pt>
                <c:pt idx="18087" formatCode="General">
                  <c:v>0.50909669835189697</c:v>
                </c:pt>
                <c:pt idx="18088" formatCode="General">
                  <c:v>0.50990231125512298</c:v>
                </c:pt>
                <c:pt idx="18089" formatCode="General">
                  <c:v>0.50915186524620704</c:v>
                </c:pt>
                <c:pt idx="18090" formatCode="General">
                  <c:v>0.50854253783040004</c:v>
                </c:pt>
                <c:pt idx="18091" formatCode="General">
                  <c:v>0.507718777057239</c:v>
                </c:pt>
                <c:pt idx="18092" formatCode="General">
                  <c:v>0.50533408591277695</c:v>
                </c:pt>
                <c:pt idx="18093" formatCode="General">
                  <c:v>0.50241589818809995</c:v>
                </c:pt>
                <c:pt idx="18094" formatCode="General">
                  <c:v>0.49996478694281399</c:v>
                </c:pt>
                <c:pt idx="18095" formatCode="General">
                  <c:v>0.49718197641092898</c:v>
                </c:pt>
                <c:pt idx="18096" formatCode="General">
                  <c:v>0.493315293815909</c:v>
                </c:pt>
                <c:pt idx="18097" formatCode="General">
                  <c:v>0.48969212524557398</c:v>
                </c:pt>
                <c:pt idx="18098" formatCode="General">
                  <c:v>0.48772165506433501</c:v>
                </c:pt>
                <c:pt idx="18099" formatCode="General">
                  <c:v>0.486498882913243</c:v>
                </c:pt>
                <c:pt idx="18100" formatCode="General">
                  <c:v>0.48541216956183703</c:v>
                </c:pt>
                <c:pt idx="18101" formatCode="General">
                  <c:v>0.485470801291778</c:v>
                </c:pt>
                <c:pt idx="18102" formatCode="General">
                  <c:v>0.48743780716642299</c:v>
                </c:pt>
                <c:pt idx="18103" formatCode="General">
                  <c:v>0.49110475534421599</c:v>
                </c:pt>
                <c:pt idx="18104" formatCode="General">
                  <c:v>0.49587318238386202</c:v>
                </c:pt>
                <c:pt idx="18105" formatCode="General">
                  <c:v>0.50199774790954299</c:v>
                </c:pt>
                <c:pt idx="18106" formatCode="General">
                  <c:v>0.50885201393900403</c:v>
                </c:pt>
                <c:pt idx="18107" formatCode="General">
                  <c:v>0.51528891238827101</c:v>
                </c:pt>
                <c:pt idx="18108" formatCode="General">
                  <c:v>0.52148185134046499</c:v>
                </c:pt>
                <c:pt idx="18109" formatCode="General">
                  <c:v>0.52723708892285204</c:v>
                </c:pt>
                <c:pt idx="18110" formatCode="General">
                  <c:v>0.53172681242664699</c:v>
                </c:pt>
                <c:pt idx="18111" formatCode="General">
                  <c:v>0.53530812718773302</c:v>
                </c:pt>
                <c:pt idx="18112" formatCode="General">
                  <c:v>0.53877339316505202</c:v>
                </c:pt>
                <c:pt idx="18113" formatCode="General">
                  <c:v>0.54191842474638696</c:v>
                </c:pt>
                <c:pt idx="18114" formatCode="General">
                  <c:v>0.54470106429040099</c:v>
                </c:pt>
                <c:pt idx="18115" formatCode="General">
                  <c:v>0.54745401309907704</c:v>
                </c:pt>
                <c:pt idx="18116" formatCode="General">
                  <c:v>0.55015533066115796</c:v>
                </c:pt>
                <c:pt idx="18117" formatCode="General">
                  <c:v>0.55272858448617002</c:v>
                </c:pt>
                <c:pt idx="18118" formatCode="General">
                  <c:v>0.55567256802738996</c:v>
                </c:pt>
                <c:pt idx="18119" formatCode="General">
                  <c:v>0.55918750972697095</c:v>
                </c:pt>
                <c:pt idx="18120" formatCode="General">
                  <c:v>0.56290764727248699</c:v>
                </c:pt>
                <c:pt idx="18121" formatCode="General">
                  <c:v>0.56621818087713005</c:v>
                </c:pt>
                <c:pt idx="18122" formatCode="General">
                  <c:v>0.56769841153734002</c:v>
                </c:pt>
                <c:pt idx="18123" formatCode="General">
                  <c:v>0.56616277908670198</c:v>
                </c:pt>
                <c:pt idx="18124" formatCode="General">
                  <c:v>0.562117945382691</c:v>
                </c:pt>
                <c:pt idx="18125" formatCode="General">
                  <c:v>0.55782739736129405</c:v>
                </c:pt>
                <c:pt idx="18126" formatCode="General">
                  <c:v>0.55467221064202998</c:v>
                </c:pt>
                <c:pt idx="18127" formatCode="General">
                  <c:v>0.55164029952777605</c:v>
                </c:pt>
                <c:pt idx="18128" formatCode="General">
                  <c:v>0.54840492511546901</c:v>
                </c:pt>
                <c:pt idx="18129" formatCode="General">
                  <c:v>0.54523533525939905</c:v>
                </c:pt>
                <c:pt idx="18130" formatCode="General">
                  <c:v>0.54192433698884501</c:v>
                </c:pt>
                <c:pt idx="18131" formatCode="General">
                  <c:v>0.53864306249697502</c:v>
                </c:pt>
                <c:pt idx="18132" formatCode="General">
                  <c:v>0.53513596338999803</c:v>
                </c:pt>
                <c:pt idx="18133" formatCode="General">
                  <c:v>0.53028357483921296</c:v>
                </c:pt>
                <c:pt idx="18134" formatCode="General">
                  <c:v>0.52376876265858197</c:v>
                </c:pt>
                <c:pt idx="18135" formatCode="General">
                  <c:v>0.51611238808442095</c:v>
                </c:pt>
                <c:pt idx="18136" formatCode="General">
                  <c:v>0.50772343687074695</c:v>
                </c:pt>
                <c:pt idx="18137" formatCode="General">
                  <c:v>0.49986442496710498</c:v>
                </c:pt>
                <c:pt idx="18138" formatCode="General">
                  <c:v>0.49274506852419098</c:v>
                </c:pt>
                <c:pt idx="18139" formatCode="General">
                  <c:v>0.48524945480591503</c:v>
                </c:pt>
                <c:pt idx="18140" formatCode="General">
                  <c:v>0.477507068510164</c:v>
                </c:pt>
                <c:pt idx="18141" formatCode="General">
                  <c:v>0.47033178095448902</c:v>
                </c:pt>
                <c:pt idx="18142" formatCode="General">
                  <c:v>0.46434544242696801</c:v>
                </c:pt>
                <c:pt idx="18143" formatCode="General">
                  <c:v>0.45852473700178498</c:v>
                </c:pt>
                <c:pt idx="18144" formatCode="General">
                  <c:v>0.45130322646292498</c:v>
                </c:pt>
                <c:pt idx="18145" formatCode="General">
                  <c:v>0.44240920918589</c:v>
                </c:pt>
                <c:pt idx="18146" formatCode="General">
                  <c:v>0.43240818834602701</c:v>
                </c:pt>
                <c:pt idx="18147" formatCode="General">
                  <c:v>0.42191859167588902</c:v>
                </c:pt>
                <c:pt idx="18148" formatCode="General">
                  <c:v>0.41159720626377599</c:v>
                </c:pt>
                <c:pt idx="18149" formatCode="General">
                  <c:v>0.402556477036217</c:v>
                </c:pt>
                <c:pt idx="18150" formatCode="General">
                  <c:v>0.395933234454656</c:v>
                </c:pt>
                <c:pt idx="18151" formatCode="General">
                  <c:v>0.39188274517274202</c:v>
                </c:pt>
                <c:pt idx="18152" formatCode="General">
                  <c:v>0.38943528728876597</c:v>
                </c:pt>
                <c:pt idx="18153" formatCode="General">
                  <c:v>0.38748875982466502</c:v>
                </c:pt>
                <c:pt idx="18154" formatCode="General">
                  <c:v>0.38539857810595501</c:v>
                </c:pt>
                <c:pt idx="18155" formatCode="General">
                  <c:v>0.38404481727837497</c:v>
                </c:pt>
                <c:pt idx="18156" formatCode="General">
                  <c:v>0.38429408739251297</c:v>
                </c:pt>
                <c:pt idx="18157" formatCode="General">
                  <c:v>0.38424615247469301</c:v>
                </c:pt>
                <c:pt idx="18158" formatCode="General">
                  <c:v>0.381521159893423</c:v>
                </c:pt>
                <c:pt idx="18159" formatCode="General">
                  <c:v>0.37555599903429199</c:v>
                </c:pt>
                <c:pt idx="18160" formatCode="General">
                  <c:v>0.36602024294108099</c:v>
                </c:pt>
                <c:pt idx="18161" formatCode="General">
                  <c:v>0.35390886107932801</c:v>
                </c:pt>
                <c:pt idx="18162" formatCode="General">
                  <c:v>0.341286773415858</c:v>
                </c:pt>
                <c:pt idx="18163" formatCode="General">
                  <c:v>0.32952485378666302</c:v>
                </c:pt>
                <c:pt idx="18164" formatCode="General">
                  <c:v>0.31851727002869501</c:v>
                </c:pt>
                <c:pt idx="18165" formatCode="General">
                  <c:v>0.30717905981465599</c:v>
                </c:pt>
                <c:pt idx="18166" formatCode="General">
                  <c:v>0.29548381753384501</c:v>
                </c:pt>
                <c:pt idx="18167" formatCode="General">
                  <c:v>0.28353929274774398</c:v>
                </c:pt>
                <c:pt idx="18168" formatCode="General">
                  <c:v>0.27133350367388698</c:v>
                </c:pt>
                <c:pt idx="18169" formatCode="General">
                  <c:v>0.259290100313047</c:v>
                </c:pt>
                <c:pt idx="18170" formatCode="General">
                  <c:v>0.24866343960335499</c:v>
                </c:pt>
                <c:pt idx="18171" formatCode="General">
                  <c:v>0.239578285857312</c:v>
                </c:pt>
                <c:pt idx="18172" formatCode="General">
                  <c:v>0.23127190272537801</c:v>
                </c:pt>
                <c:pt idx="18173" formatCode="General">
                  <c:v>0.22392636727454801</c:v>
                </c:pt>
                <c:pt idx="18174" formatCode="General">
                  <c:v>0.21711115976332501</c:v>
                </c:pt>
                <c:pt idx="18175" formatCode="General">
                  <c:v>0.21100996535546401</c:v>
                </c:pt>
                <c:pt idx="18176" formatCode="General">
                  <c:v>0.206032711563371</c:v>
                </c:pt>
                <c:pt idx="18177" formatCode="General">
                  <c:v>0.20221806092818401</c:v>
                </c:pt>
                <c:pt idx="18178" formatCode="General">
                  <c:v>0.198932992211104</c:v>
                </c:pt>
                <c:pt idx="18179" formatCode="General">
                  <c:v>0.19520823512316901</c:v>
                </c:pt>
                <c:pt idx="18180" formatCode="General">
                  <c:v>0.191135819903924</c:v>
                </c:pt>
                <c:pt idx="18181" formatCode="General">
                  <c:v>0.18681290301592099</c:v>
                </c:pt>
                <c:pt idx="18182" formatCode="General">
                  <c:v>0.18244260495577599</c:v>
                </c:pt>
                <c:pt idx="18183" formatCode="General">
                  <c:v>0.177953366597601</c:v>
                </c:pt>
                <c:pt idx="18184" formatCode="General">
                  <c:v>0.173232952891615</c:v>
                </c:pt>
                <c:pt idx="18185" formatCode="General">
                  <c:v>0.16819145483167999</c:v>
                </c:pt>
                <c:pt idx="18186" formatCode="General">
                  <c:v>0.16237566944652801</c:v>
                </c:pt>
                <c:pt idx="18187" formatCode="General">
                  <c:v>0.15569968491741801</c:v>
                </c:pt>
                <c:pt idx="18188" formatCode="General">
                  <c:v>0.14803856240260499</c:v>
                </c:pt>
                <c:pt idx="18189" formatCode="General">
                  <c:v>0.13900159395827899</c:v>
                </c:pt>
                <c:pt idx="18190" formatCode="General">
                  <c:v>0.12852195365252</c:v>
                </c:pt>
                <c:pt idx="18191" formatCode="General">
                  <c:v>0.117828072656137</c:v>
                </c:pt>
                <c:pt idx="18192" formatCode="General">
                  <c:v>0.10752989826197901</c:v>
                </c:pt>
                <c:pt idx="18193" formatCode="General">
                  <c:v>9.6556747995225303E-2</c:v>
                </c:pt>
                <c:pt idx="18194" formatCode="General">
                  <c:v>8.4035261806793896E-2</c:v>
                </c:pt>
                <c:pt idx="18195" formatCode="General">
                  <c:v>6.9999528591488697E-2</c:v>
                </c:pt>
                <c:pt idx="18196" formatCode="General">
                  <c:v>5.5510512008064401E-2</c:v>
                </c:pt>
                <c:pt idx="18197" formatCode="General">
                  <c:v>4.07989084441642E-2</c:v>
                </c:pt>
                <c:pt idx="18198" formatCode="General">
                  <c:v>2.5391286848911801E-2</c:v>
                </c:pt>
                <c:pt idx="18199" formatCode="General">
                  <c:v>9.3866905657013101E-3</c:v>
                </c:pt>
                <c:pt idx="18200" formatCode="General">
                  <c:v>-6.5950520648127902E-3</c:v>
                </c:pt>
                <c:pt idx="18201" formatCode="General">
                  <c:v>-2.1374423541350902E-2</c:v>
                </c:pt>
                <c:pt idx="18202" formatCode="General">
                  <c:v>-3.54747661400657E-2</c:v>
                </c:pt>
                <c:pt idx="18203" formatCode="General">
                  <c:v>-5.0232740729804701E-2</c:v>
                </c:pt>
                <c:pt idx="18204" formatCode="General">
                  <c:v>-6.5392227335925701E-2</c:v>
                </c:pt>
                <c:pt idx="18205" formatCode="General">
                  <c:v>-8.1779206656508896E-2</c:v>
                </c:pt>
                <c:pt idx="18206" formatCode="General">
                  <c:v>-0.101310968736382</c:v>
                </c:pt>
                <c:pt idx="18207" formatCode="General">
                  <c:v>-0.124198672275564</c:v>
                </c:pt>
                <c:pt idx="18208" formatCode="General">
                  <c:v>-0.14989349474232</c:v>
                </c:pt>
                <c:pt idx="18209" formatCode="General">
                  <c:v>-0.17780645050760599</c:v>
                </c:pt>
                <c:pt idx="18210" formatCode="General">
                  <c:v>-0.20642698431995599</c:v>
                </c:pt>
                <c:pt idx="18211" formatCode="General">
                  <c:v>-0.23366740117621199</c:v>
                </c:pt>
                <c:pt idx="18212" formatCode="General">
                  <c:v>-0.257537749607258</c:v>
                </c:pt>
                <c:pt idx="18213" formatCode="General">
                  <c:v>-0.27782037198883902</c:v>
                </c:pt>
                <c:pt idx="18214" formatCode="General">
                  <c:v>-0.29576772128331003</c:v>
                </c:pt>
                <c:pt idx="18215" formatCode="General">
                  <c:v>-0.31110558217603501</c:v>
                </c:pt>
                <c:pt idx="18216" formatCode="General">
                  <c:v>-0.32344972781242398</c:v>
                </c:pt>
                <c:pt idx="18217" formatCode="General">
                  <c:v>-0.33312845387691598</c:v>
                </c:pt>
                <c:pt idx="18218" formatCode="General">
                  <c:v>-0.33998112484427701</c:v>
                </c:pt>
                <c:pt idx="18219" formatCode="General">
                  <c:v>-0.34456207939939598</c:v>
                </c:pt>
                <c:pt idx="18220" formatCode="General">
                  <c:v>-0.34756726886504302</c:v>
                </c:pt>
                <c:pt idx="18221" formatCode="General">
                  <c:v>-0.34942080772305301</c:v>
                </c:pt>
                <c:pt idx="18222" formatCode="General">
                  <c:v>-0.35095227240981097</c:v>
                </c:pt>
                <c:pt idx="18223" formatCode="General">
                  <c:v>-0.35229601688213902</c:v>
                </c:pt>
                <c:pt idx="18224" formatCode="General">
                  <c:v>-0.35319043023310698</c:v>
                </c:pt>
                <c:pt idx="18225" formatCode="General">
                  <c:v>-0.354206017227717</c:v>
                </c:pt>
                <c:pt idx="18226" formatCode="General">
                  <c:v>-0.35482409002037701</c:v>
                </c:pt>
                <c:pt idx="18227" formatCode="General">
                  <c:v>-0.35362511751800801</c:v>
                </c:pt>
                <c:pt idx="18228" formatCode="General">
                  <c:v>-0.35103123544405102</c:v>
                </c:pt>
                <c:pt idx="18229" formatCode="General">
                  <c:v>-0.34827495957882099</c:v>
                </c:pt>
                <c:pt idx="18230" formatCode="General">
                  <c:v>-0.34618015612007003</c:v>
                </c:pt>
                <c:pt idx="18231" formatCode="General">
                  <c:v>-0.345347070107208</c:v>
                </c:pt>
                <c:pt idx="18232" formatCode="General">
                  <c:v>-0.34634527134315102</c:v>
                </c:pt>
                <c:pt idx="18233" formatCode="General">
                  <c:v>-0.34930240949484898</c:v>
                </c:pt>
                <c:pt idx="18234" formatCode="General">
                  <c:v>-0.35388316811739401</c:v>
                </c:pt>
                <c:pt idx="18235" formatCode="General">
                  <c:v>-0.36031137499961402</c:v>
                </c:pt>
                <c:pt idx="18236" formatCode="General">
                  <c:v>-0.36799614051899099</c:v>
                </c:pt>
                <c:pt idx="18237" formatCode="General">
                  <c:v>-0.37549737136730299</c:v>
                </c:pt>
                <c:pt idx="18238" formatCode="General">
                  <c:v>-0.38220989884455298</c:v>
                </c:pt>
                <c:pt idx="18239" formatCode="General">
                  <c:v>-0.38869716342745397</c:v>
                </c:pt>
                <c:pt idx="18240" formatCode="General">
                  <c:v>-0.39575469781533201</c:v>
                </c:pt>
                <c:pt idx="18241" formatCode="General">
                  <c:v>-0.402929775440938</c:v>
                </c:pt>
                <c:pt idx="18242" formatCode="General">
                  <c:v>-0.40917328627074101</c:v>
                </c:pt>
                <c:pt idx="18243" formatCode="General">
                  <c:v>-0.41477397456526099</c:v>
                </c:pt>
                <c:pt idx="18244" formatCode="General">
                  <c:v>-0.42081363897895302</c:v>
                </c:pt>
                <c:pt idx="18245" formatCode="General">
                  <c:v>-0.42809250436336899</c:v>
                </c:pt>
                <c:pt idx="18246" formatCode="General">
                  <c:v>-0.43611047729782298</c:v>
                </c:pt>
                <c:pt idx="18247" formatCode="General">
                  <c:v>-0.44339970391906702</c:v>
                </c:pt>
                <c:pt idx="18248" formatCode="General">
                  <c:v>-0.44866294595601802</c:v>
                </c:pt>
                <c:pt idx="18249" formatCode="General">
                  <c:v>-0.45081281353006802</c:v>
                </c:pt>
                <c:pt idx="18250" formatCode="General">
                  <c:v>-0.45036297100476302</c:v>
                </c:pt>
                <c:pt idx="18251" formatCode="General">
                  <c:v>-0.44859105890499701</c:v>
                </c:pt>
                <c:pt idx="18252" formatCode="General">
                  <c:v>-0.44628092280527498</c:v>
                </c:pt>
                <c:pt idx="18253" formatCode="General">
                  <c:v>-0.44459776006887303</c:v>
                </c:pt>
                <c:pt idx="18254" formatCode="General">
                  <c:v>-0.44403844472910797</c:v>
                </c:pt>
                <c:pt idx="18255" formatCode="General">
                  <c:v>-0.445274367417896</c:v>
                </c:pt>
                <c:pt idx="18256" formatCode="General">
                  <c:v>-0.44866525883145902</c:v>
                </c:pt>
                <c:pt idx="18257" formatCode="General">
                  <c:v>-0.45379711468058398</c:v>
                </c:pt>
                <c:pt idx="18258" formatCode="General">
                  <c:v>-0.46018420151373701</c:v>
                </c:pt>
                <c:pt idx="18259" formatCode="General">
                  <c:v>-0.46672099189879501</c:v>
                </c:pt>
                <c:pt idx="18260" formatCode="General">
                  <c:v>-0.47288730578557597</c:v>
                </c:pt>
                <c:pt idx="18261" formatCode="General">
                  <c:v>-0.47904071669584303</c:v>
                </c:pt>
                <c:pt idx="18262" formatCode="General">
                  <c:v>-0.48564438217245998</c:v>
                </c:pt>
                <c:pt idx="18263" formatCode="General">
                  <c:v>-0.49239641499966302</c:v>
                </c:pt>
                <c:pt idx="18264" formatCode="General">
                  <c:v>-0.49851500825990103</c:v>
                </c:pt>
                <c:pt idx="18265" formatCode="General">
                  <c:v>-0.50291933872522199</c:v>
                </c:pt>
                <c:pt idx="18266" formatCode="General">
                  <c:v>-0.50457848415440898</c:v>
                </c:pt>
                <c:pt idx="18267" formatCode="General">
                  <c:v>-0.50359555279905999</c:v>
                </c:pt>
                <c:pt idx="18268" formatCode="General">
                  <c:v>-0.50023784992751197</c:v>
                </c:pt>
                <c:pt idx="18269" formatCode="General">
                  <c:v>-0.493433042245777</c:v>
                </c:pt>
                <c:pt idx="18270" formatCode="General">
                  <c:v>-0.482868445312432</c:v>
                </c:pt>
                <c:pt idx="18271" formatCode="General">
                  <c:v>-0.47025450578738498</c:v>
                </c:pt>
                <c:pt idx="18272" formatCode="General">
                  <c:v>-0.45746206172852399</c:v>
                </c:pt>
                <c:pt idx="18273" formatCode="General">
                  <c:v>-0.44492091126167599</c:v>
                </c:pt>
                <c:pt idx="18274" formatCode="General">
                  <c:v>-0.43182069094490599</c:v>
                </c:pt>
                <c:pt idx="18275" formatCode="General">
                  <c:v>-0.41642123444184498</c:v>
                </c:pt>
                <c:pt idx="18276" formatCode="General">
                  <c:v>-0.398694314937032</c:v>
                </c:pt>
                <c:pt idx="18277" formatCode="General">
                  <c:v>-0.38072223728398902</c:v>
                </c:pt>
                <c:pt idx="18278" formatCode="General">
                  <c:v>-0.36298402249845002</c:v>
                </c:pt>
                <c:pt idx="18279" formatCode="General">
                  <c:v>-0.345887971743844</c:v>
                </c:pt>
                <c:pt idx="18280" formatCode="General">
                  <c:v>-0.33144379927967299</c:v>
                </c:pt>
                <c:pt idx="18281" formatCode="General">
                  <c:v>-0.320722343074344</c:v>
                </c:pt>
                <c:pt idx="18282" formatCode="General">
                  <c:v>-0.31422733100268002</c:v>
                </c:pt>
                <c:pt idx="18283" formatCode="General">
                  <c:v>-0.31192586628333402</c:v>
                </c:pt>
                <c:pt idx="18284" formatCode="General">
                  <c:v>-0.31290867725101601</c:v>
                </c:pt>
                <c:pt idx="18285" formatCode="General">
                  <c:v>-0.31634022160635999</c:v>
                </c:pt>
                <c:pt idx="18286" formatCode="General">
                  <c:v>-0.32253401940917098</c:v>
                </c:pt>
                <c:pt idx="18287" formatCode="General">
                  <c:v>-0.33187129224323703</c:v>
                </c:pt>
                <c:pt idx="18288" formatCode="General">
                  <c:v>-0.34344409005316601</c:v>
                </c:pt>
                <c:pt idx="18289" formatCode="General">
                  <c:v>-0.356517245040326</c:v>
                </c:pt>
                <c:pt idx="18290" formatCode="General">
                  <c:v>-0.37024022442799398</c:v>
                </c:pt>
                <c:pt idx="18291" formatCode="General">
                  <c:v>-0.38489863081585801</c:v>
                </c:pt>
                <c:pt idx="18292" formatCode="General">
                  <c:v>-0.40193481789920199</c:v>
                </c:pt>
                <c:pt idx="18293" formatCode="General">
                  <c:v>-0.41989802300696599</c:v>
                </c:pt>
                <c:pt idx="18294" formatCode="General">
                  <c:v>-0.43607530446603998</c:v>
                </c:pt>
                <c:pt idx="18295" formatCode="General">
                  <c:v>-0.448934587081951</c:v>
                </c:pt>
                <c:pt idx="18296" formatCode="General">
                  <c:v>-0.45783821676336101</c:v>
                </c:pt>
                <c:pt idx="18297" formatCode="General">
                  <c:v>-0.46285502338701301</c:v>
                </c:pt>
                <c:pt idx="18298" formatCode="General">
                  <c:v>-0.46386198928362199</c:v>
                </c:pt>
                <c:pt idx="18299" formatCode="General">
                  <c:v>-0.46099837743885302</c:v>
                </c:pt>
                <c:pt idx="18300" formatCode="General">
                  <c:v>-0.45458295001983801</c:v>
                </c:pt>
                <c:pt idx="18301" formatCode="General">
                  <c:v>-0.44452923180639597</c:v>
                </c:pt>
                <c:pt idx="18302" formatCode="General">
                  <c:v>-0.43042332463215899</c:v>
                </c:pt>
                <c:pt idx="18303" formatCode="General">
                  <c:v>-0.41372218087166601</c:v>
                </c:pt>
                <c:pt idx="18304" formatCode="General">
                  <c:v>-0.39721022288512498</c:v>
                </c:pt>
                <c:pt idx="18305" formatCode="General">
                  <c:v>-0.382686475824492</c:v>
                </c:pt>
                <c:pt idx="18306" formatCode="General">
                  <c:v>-0.37048814381735101</c:v>
                </c:pt>
                <c:pt idx="18307" formatCode="General">
                  <c:v>-0.36025771880346302</c:v>
                </c:pt>
                <c:pt idx="18308" formatCode="General">
                  <c:v>-0.35170298172668402</c:v>
                </c:pt>
                <c:pt idx="18309" formatCode="General">
                  <c:v>-0.34521740361172298</c:v>
                </c:pt>
                <c:pt idx="18310" formatCode="General">
                  <c:v>-0.341200341666616</c:v>
                </c:pt>
                <c:pt idx="18311" formatCode="General">
                  <c:v>-0.33915028690752502</c:v>
                </c:pt>
                <c:pt idx="18312" formatCode="General">
                  <c:v>-0.33885415310911099</c:v>
                </c:pt>
                <c:pt idx="18313" formatCode="General">
                  <c:v>-0.34083509348239499</c:v>
                </c:pt>
                <c:pt idx="18314" formatCode="General">
                  <c:v>-0.34492059590519802</c:v>
                </c:pt>
                <c:pt idx="18315" formatCode="General">
                  <c:v>-0.34934212111553897</c:v>
                </c:pt>
                <c:pt idx="18316" formatCode="General">
                  <c:v>-0.353158032669249</c:v>
                </c:pt>
                <c:pt idx="18317" formatCode="General">
                  <c:v>-0.35560008943939903</c:v>
                </c:pt>
                <c:pt idx="18318" formatCode="General">
                  <c:v>-0.35611625303920502</c:v>
                </c:pt>
                <c:pt idx="18319" formatCode="General">
                  <c:v>-0.35550257674705699</c:v>
                </c:pt>
                <c:pt idx="18320" formatCode="General">
                  <c:v>-0.35439213437479999</c:v>
                </c:pt>
                <c:pt idx="18321" formatCode="General">
                  <c:v>-0.35271100125257299</c:v>
                </c:pt>
                <c:pt idx="18322" formatCode="General">
                  <c:v>-0.349685280246535</c:v>
                </c:pt>
                <c:pt idx="18323" formatCode="General">
                  <c:v>-0.34536292484790998</c:v>
                </c:pt>
                <c:pt idx="18324" formatCode="General">
                  <c:v>-0.34021817562064399</c:v>
                </c:pt>
                <c:pt idx="18325" formatCode="General">
                  <c:v>-0.334595227208622</c:v>
                </c:pt>
                <c:pt idx="18326" formatCode="General">
                  <c:v>-0.32867998073215698</c:v>
                </c:pt>
                <c:pt idx="18327" formatCode="General">
                  <c:v>-0.32200572690815499</c:v>
                </c:pt>
                <c:pt idx="18328" formatCode="General">
                  <c:v>-0.31489041058615402</c:v>
                </c:pt>
                <c:pt idx="18329" formatCode="General">
                  <c:v>-0.30802028102449502</c:v>
                </c:pt>
                <c:pt idx="18330" formatCode="General">
                  <c:v>-0.30163606179000302</c:v>
                </c:pt>
                <c:pt idx="18331" formatCode="General">
                  <c:v>-0.29515120301708903</c:v>
                </c:pt>
                <c:pt idx="18332" formatCode="General">
                  <c:v>-0.28782781972871102</c:v>
                </c:pt>
                <c:pt idx="18333" formatCode="General">
                  <c:v>-0.28011577628275902</c:v>
                </c:pt>
                <c:pt idx="18334" formatCode="General">
                  <c:v>-0.273901252131036</c:v>
                </c:pt>
                <c:pt idx="18335" formatCode="General">
                  <c:v>-0.26980336700187602</c:v>
                </c:pt>
                <c:pt idx="18336" formatCode="General">
                  <c:v>-0.26689426248451098</c:v>
                </c:pt>
                <c:pt idx="18337" formatCode="General">
                  <c:v>-0.26417194444889602</c:v>
                </c:pt>
                <c:pt idx="18338" formatCode="General">
                  <c:v>-0.26078884322962198</c:v>
                </c:pt>
                <c:pt idx="18339" formatCode="General">
                  <c:v>-0.25652364513227799</c:v>
                </c:pt>
                <c:pt idx="18340" formatCode="General">
                  <c:v>-0.25120891444139898</c:v>
                </c:pt>
                <c:pt idx="18341" formatCode="General">
                  <c:v>-0.24480281462436501</c:v>
                </c:pt>
                <c:pt idx="18342" formatCode="General">
                  <c:v>-0.23707901989406199</c:v>
                </c:pt>
                <c:pt idx="18343" formatCode="General">
                  <c:v>-0.22842309809789399</c:v>
                </c:pt>
                <c:pt idx="18344" formatCode="General">
                  <c:v>-0.218851269457359</c:v>
                </c:pt>
                <c:pt idx="18345" formatCode="General">
                  <c:v>-0.20782224341731101</c:v>
                </c:pt>
                <c:pt idx="18346" formatCode="General">
                  <c:v>-0.19633964963582501</c:v>
                </c:pt>
                <c:pt idx="18347" formatCode="General">
                  <c:v>-0.18608758711210599</c:v>
                </c:pt>
                <c:pt idx="18348" formatCode="General">
                  <c:v>-0.177927979804578</c:v>
                </c:pt>
                <c:pt idx="18349" formatCode="General">
                  <c:v>-0.17160923493779201</c:v>
                </c:pt>
                <c:pt idx="18350" formatCode="General">
                  <c:v>-0.166611291125355</c:v>
                </c:pt>
                <c:pt idx="18351" formatCode="General">
                  <c:v>-0.16273465649577601</c:v>
                </c:pt>
                <c:pt idx="18352" formatCode="General">
                  <c:v>-0.15888801209905901</c:v>
                </c:pt>
                <c:pt idx="18353" formatCode="General">
                  <c:v>-0.154563830316192</c:v>
                </c:pt>
                <c:pt idx="18354" formatCode="General">
                  <c:v>-0.15018711622834299</c:v>
                </c:pt>
                <c:pt idx="18355" formatCode="General">
                  <c:v>-0.14605956340307599</c:v>
                </c:pt>
                <c:pt idx="18356" formatCode="General">
                  <c:v>-0.142105521214442</c:v>
                </c:pt>
                <c:pt idx="18357" formatCode="General">
                  <c:v>-0.137343440212296</c:v>
                </c:pt>
                <c:pt idx="18358" formatCode="General">
                  <c:v>-0.131014412568837</c:v>
                </c:pt>
                <c:pt idx="18359" formatCode="General">
                  <c:v>-0.123113504911678</c:v>
                </c:pt>
                <c:pt idx="18360" formatCode="General">
                  <c:v>-0.11407024127523401</c:v>
                </c:pt>
                <c:pt idx="18361" formatCode="General">
                  <c:v>-0.104530285044644</c:v>
                </c:pt>
                <c:pt idx="18362" formatCode="General">
                  <c:v>-9.4402308318597805E-2</c:v>
                </c:pt>
                <c:pt idx="18363" formatCode="General">
                  <c:v>-8.29708955886755E-2</c:v>
                </c:pt>
                <c:pt idx="18364" formatCode="General">
                  <c:v>-7.0309389363049202E-2</c:v>
                </c:pt>
                <c:pt idx="18365" formatCode="General">
                  <c:v>-5.74522348789544E-2</c:v>
                </c:pt>
                <c:pt idx="18366" formatCode="General">
                  <c:v>-4.4420724867155099E-2</c:v>
                </c:pt>
                <c:pt idx="18367" formatCode="General">
                  <c:v>-3.0848334274578799E-2</c:v>
                </c:pt>
                <c:pt idx="18368" formatCode="General">
                  <c:v>-1.7349879637345501E-2</c:v>
                </c:pt>
                <c:pt idx="18369" formatCode="General">
                  <c:v>-3.7271314997331701E-3</c:v>
                </c:pt>
                <c:pt idx="18370" formatCode="General">
                  <c:v>9.7752449841607605E-3</c:v>
                </c:pt>
                <c:pt idx="18371" formatCode="General">
                  <c:v>2.2151513588846199E-2</c:v>
                </c:pt>
                <c:pt idx="18372" formatCode="General">
                  <c:v>3.3170786719668E-2</c:v>
                </c:pt>
                <c:pt idx="18373" formatCode="General">
                  <c:v>4.2953502388899299E-2</c:v>
                </c:pt>
                <c:pt idx="18374" formatCode="General">
                  <c:v>5.2136687308954703E-2</c:v>
                </c:pt>
                <c:pt idx="18375" formatCode="General">
                  <c:v>6.09482262173709E-2</c:v>
                </c:pt>
                <c:pt idx="18376" formatCode="General">
                  <c:v>6.9706556960357394E-2</c:v>
                </c:pt>
                <c:pt idx="18377" formatCode="General">
                  <c:v>7.8642967609043601E-2</c:v>
                </c:pt>
                <c:pt idx="18378" formatCode="General">
                  <c:v>8.7577384397862598E-2</c:v>
                </c:pt>
                <c:pt idx="18379" formatCode="General">
                  <c:v>9.6786300890826502E-2</c:v>
                </c:pt>
                <c:pt idx="18380" formatCode="General">
                  <c:v>0.106511909514626</c:v>
                </c:pt>
                <c:pt idx="18381" formatCode="General">
                  <c:v>0.116565713253016</c:v>
                </c:pt>
                <c:pt idx="18382" formatCode="General">
                  <c:v>0.127779881090643</c:v>
                </c:pt>
                <c:pt idx="18383" formatCode="General">
                  <c:v>0.14079775426453101</c:v>
                </c:pt>
                <c:pt idx="18384" formatCode="General">
                  <c:v>0.15444361388689301</c:v>
                </c:pt>
                <c:pt idx="18385" formatCode="General">
                  <c:v>0.16857437799208999</c:v>
                </c:pt>
                <c:pt idx="18386" formatCode="General">
                  <c:v>0.18378881101025599</c:v>
                </c:pt>
                <c:pt idx="18387" formatCode="General">
                  <c:v>0.199013236671885</c:v>
                </c:pt>
                <c:pt idx="18388" formatCode="General">
                  <c:v>0.21336569723961801</c:v>
                </c:pt>
                <c:pt idx="18389" formatCode="General">
                  <c:v>0.22725953821772901</c:v>
                </c:pt>
                <c:pt idx="18390" formatCode="General">
                  <c:v>0.240933276045777</c:v>
                </c:pt>
                <c:pt idx="18391" formatCode="General">
                  <c:v>0.25376638075006802</c:v>
                </c:pt>
                <c:pt idx="18392" formatCode="General">
                  <c:v>0.26524877958348098</c:v>
                </c:pt>
                <c:pt idx="18393" formatCode="General">
                  <c:v>0.275443624104383</c:v>
                </c:pt>
                <c:pt idx="18394" formatCode="General">
                  <c:v>0.28422100725831101</c:v>
                </c:pt>
                <c:pt idx="18395" formatCode="General">
                  <c:v>0.29245486751081101</c:v>
                </c:pt>
                <c:pt idx="18396" formatCode="General">
                  <c:v>0.30214156106452</c:v>
                </c:pt>
                <c:pt idx="18397" formatCode="General">
                  <c:v>0.31414836108543898</c:v>
                </c:pt>
                <c:pt idx="18398" formatCode="General">
                  <c:v>0.32869395603638102</c:v>
                </c:pt>
                <c:pt idx="18399" formatCode="General">
                  <c:v>0.34577084721635098</c:v>
                </c:pt>
                <c:pt idx="18400" formatCode="General">
                  <c:v>0.36366883692437502</c:v>
                </c:pt>
                <c:pt idx="18401" formatCode="General">
                  <c:v>0.38019431081995098</c:v>
                </c:pt>
                <c:pt idx="18402" formatCode="General">
                  <c:v>0.394629046466484</c:v>
                </c:pt>
                <c:pt idx="18403" formatCode="General">
                  <c:v>0.40800632250216201</c:v>
                </c:pt>
                <c:pt idx="18404" formatCode="General">
                  <c:v>0.42046843964154501</c:v>
                </c:pt>
                <c:pt idx="18405" formatCode="General">
                  <c:v>0.43156670625542498</c:v>
                </c:pt>
                <c:pt idx="18406" formatCode="General">
                  <c:v>0.441109280980437</c:v>
                </c:pt>
                <c:pt idx="18407" formatCode="General">
                  <c:v>0.44854606984074202</c:v>
                </c:pt>
                <c:pt idx="18408" formatCode="General">
                  <c:v>0.45375966257238498</c:v>
                </c:pt>
                <c:pt idx="18409" formatCode="General">
                  <c:v>0.45695227677675898</c:v>
                </c:pt>
                <c:pt idx="18410" formatCode="General">
                  <c:v>0.45843662080289299</c:v>
                </c:pt>
                <c:pt idx="18411" formatCode="General">
                  <c:v>0.45782369361130898</c:v>
                </c:pt>
                <c:pt idx="18412" formatCode="General">
                  <c:v>0.45545458611448197</c:v>
                </c:pt>
                <c:pt idx="18413" formatCode="General">
                  <c:v>0.45301815988834698</c:v>
                </c:pt>
                <c:pt idx="18414" formatCode="General">
                  <c:v>0.45171672180792799</c:v>
                </c:pt>
                <c:pt idx="18415" formatCode="General">
                  <c:v>0.452164973783656</c:v>
                </c:pt>
                <c:pt idx="18416" formatCode="General">
                  <c:v>0.45505559059448603</c:v>
                </c:pt>
                <c:pt idx="18417" formatCode="General">
                  <c:v>0.46031286412252398</c:v>
                </c:pt>
                <c:pt idx="18418" formatCode="General">
                  <c:v>0.46716497512697303</c:v>
                </c:pt>
                <c:pt idx="18419" formatCode="General">
                  <c:v>0.47618860959020998</c:v>
                </c:pt>
                <c:pt idx="18420" formatCode="General">
                  <c:v>0.48829932970342599</c:v>
                </c:pt>
                <c:pt idx="18421" formatCode="General">
                  <c:v>0.50343464063041898</c:v>
                </c:pt>
                <c:pt idx="18422" formatCode="General">
                  <c:v>0.52040193924741995</c:v>
                </c:pt>
                <c:pt idx="18423" formatCode="General">
                  <c:v>0.53741943417459603</c:v>
                </c:pt>
                <c:pt idx="18424" formatCode="General">
                  <c:v>0.55384175025152804</c:v>
                </c:pt>
                <c:pt idx="18425" formatCode="General">
                  <c:v>0.56956727986662004</c:v>
                </c:pt>
                <c:pt idx="18426" formatCode="General">
                  <c:v>0.58331469996123597</c:v>
                </c:pt>
                <c:pt idx="18427" formatCode="General">
                  <c:v>0.593646622847675</c:v>
                </c:pt>
                <c:pt idx="18428" formatCode="General">
                  <c:v>0.60023910476159104</c:v>
                </c:pt>
                <c:pt idx="18429" formatCode="General">
                  <c:v>0.60388328494782495</c:v>
                </c:pt>
                <c:pt idx="18430" formatCode="General">
                  <c:v>0.60569925335466201</c:v>
                </c:pt>
                <c:pt idx="18431" formatCode="General">
                  <c:v>0.60652825939376198</c:v>
                </c:pt>
                <c:pt idx="18432" formatCode="General">
                  <c:v>0.60682234016663195</c:v>
                </c:pt>
                <c:pt idx="18433" formatCode="General">
                  <c:v>0.605997104551246</c:v>
                </c:pt>
                <c:pt idx="18434" formatCode="General">
                  <c:v>0.60309086193698802</c:v>
                </c:pt>
                <c:pt idx="18435" formatCode="General">
                  <c:v>0.59763838378055201</c:v>
                </c:pt>
                <c:pt idx="18436" formatCode="General">
                  <c:v>0.58985442239164199</c:v>
                </c:pt>
                <c:pt idx="18437" formatCode="General">
                  <c:v>0.580692451341976</c:v>
                </c:pt>
                <c:pt idx="18438" formatCode="General">
                  <c:v>0.571005144025588</c:v>
                </c:pt>
                <c:pt idx="18439" formatCode="General">
                  <c:v>0.56135768576620704</c:v>
                </c:pt>
                <c:pt idx="18440" formatCode="General">
                  <c:v>0.55253741410637502</c:v>
                </c:pt>
                <c:pt idx="18441" formatCode="General">
                  <c:v>0.54444516813490895</c:v>
                </c:pt>
                <c:pt idx="18442" formatCode="General">
                  <c:v>0.53640819879704404</c:v>
                </c:pt>
                <c:pt idx="18443" formatCode="General">
                  <c:v>0.52767328061680197</c:v>
                </c:pt>
                <c:pt idx="18444" formatCode="General">
                  <c:v>0.51756720504951703</c:v>
                </c:pt>
                <c:pt idx="18445" formatCode="General">
                  <c:v>0.50717784267794597</c:v>
                </c:pt>
                <c:pt idx="18446" formatCode="General">
                  <c:v>0.49748175292524</c:v>
                </c:pt>
                <c:pt idx="18447" formatCode="General">
                  <c:v>0.48812933958674698</c:v>
                </c:pt>
                <c:pt idx="18448" formatCode="General">
                  <c:v>0.47941104213354802</c:v>
                </c:pt>
                <c:pt idx="18449" formatCode="General">
                  <c:v>0.47174135884776902</c:v>
                </c:pt>
                <c:pt idx="18450" formatCode="General">
                  <c:v>0.46533497608761498</c:v>
                </c:pt>
                <c:pt idx="18451" formatCode="General">
                  <c:v>0.46135391754296801</c:v>
                </c:pt>
                <c:pt idx="18452" formatCode="General">
                  <c:v>0.46055007032567702</c:v>
                </c:pt>
                <c:pt idx="18453" formatCode="General">
                  <c:v>0.46278271783900199</c:v>
                </c:pt>
                <c:pt idx="18454" formatCode="General">
                  <c:v>0.46829216933592299</c:v>
                </c:pt>
                <c:pt idx="18455" formatCode="General">
                  <c:v>0.47642317981133298</c:v>
                </c:pt>
                <c:pt idx="18456" formatCode="General">
                  <c:v>0.48573108001686299</c:v>
                </c:pt>
                <c:pt idx="18457" formatCode="General">
                  <c:v>0.49475230242674101</c:v>
                </c:pt>
                <c:pt idx="18458" formatCode="General">
                  <c:v>0.50301187681227</c:v>
                </c:pt>
                <c:pt idx="18459" formatCode="General">
                  <c:v>0.51091450288668006</c:v>
                </c:pt>
                <c:pt idx="18460" formatCode="General">
                  <c:v>0.51785849741749801</c:v>
                </c:pt>
                <c:pt idx="18461" formatCode="General">
                  <c:v>0.52347201300606905</c:v>
                </c:pt>
                <c:pt idx="18462" formatCode="General">
                  <c:v>0.52808148592746196</c:v>
                </c:pt>
                <c:pt idx="18463" formatCode="General">
                  <c:v>0.53147325924685396</c:v>
                </c:pt>
                <c:pt idx="18464" formatCode="General">
                  <c:v>0.53262704274321804</c:v>
                </c:pt>
                <c:pt idx="18465" formatCode="General">
                  <c:v>0.53129236727630103</c:v>
                </c:pt>
                <c:pt idx="18466" formatCode="General">
                  <c:v>0.52804233985995097</c:v>
                </c:pt>
                <c:pt idx="18467" formatCode="General">
                  <c:v>0.52276674891953101</c:v>
                </c:pt>
                <c:pt idx="18468" formatCode="General">
                  <c:v>0.51497982711338697</c:v>
                </c:pt>
                <c:pt idx="18469" formatCode="General">
                  <c:v>0.50495081966656896</c:v>
                </c:pt>
                <c:pt idx="18470" formatCode="General">
                  <c:v>0.49332663124356602</c:v>
                </c:pt>
                <c:pt idx="18471" formatCode="General">
                  <c:v>0.48079882047042499</c:v>
                </c:pt>
                <c:pt idx="18472" formatCode="General">
                  <c:v>0.46818688802634401</c:v>
                </c:pt>
                <c:pt idx="18473" formatCode="General">
                  <c:v>0.45581374048583101</c:v>
                </c:pt>
                <c:pt idx="18474" formatCode="General">
                  <c:v>0.44323123937037001</c:v>
                </c:pt>
                <c:pt idx="18475" formatCode="General">
                  <c:v>0.42994162434122202</c:v>
                </c:pt>
                <c:pt idx="18476" formatCode="General">
                  <c:v>0.41578067658026402</c:v>
                </c:pt>
                <c:pt idx="18477" formatCode="General">
                  <c:v>0.40055102888924499</c:v>
                </c:pt>
                <c:pt idx="18478" formatCode="General">
                  <c:v>0.38384975755896</c:v>
                </c:pt>
                <c:pt idx="18479" formatCode="General">
                  <c:v>0.366135844964112</c:v>
                </c:pt>
                <c:pt idx="18480" formatCode="General">
                  <c:v>0.34875669459835801</c:v>
                </c:pt>
                <c:pt idx="18481" formatCode="General">
                  <c:v>0.332591070368569</c:v>
                </c:pt>
                <c:pt idx="18482" formatCode="General">
                  <c:v>0.31818863448211299</c:v>
                </c:pt>
                <c:pt idx="18483" formatCode="General">
                  <c:v>0.30555217111312</c:v>
                </c:pt>
                <c:pt idx="18484" formatCode="General">
                  <c:v>0.29447181923109</c:v>
                </c:pt>
                <c:pt idx="18485" formatCode="General">
                  <c:v>0.28493737854521201</c:v>
                </c:pt>
                <c:pt idx="18486" formatCode="General">
                  <c:v>0.27659779849275801</c:v>
                </c:pt>
                <c:pt idx="18487" formatCode="General">
                  <c:v>0.268731930829537</c:v>
                </c:pt>
                <c:pt idx="18488" formatCode="General">
                  <c:v>0.26098971321532799</c:v>
                </c:pt>
                <c:pt idx="18489" formatCode="General">
                  <c:v>0.25403215814996399</c:v>
                </c:pt>
                <c:pt idx="18490" formatCode="General">
                  <c:v>0.24803862372090901</c:v>
                </c:pt>
                <c:pt idx="18491" formatCode="General">
                  <c:v>0.242216224376926</c:v>
                </c:pt>
                <c:pt idx="18492" formatCode="General">
                  <c:v>0.23672250295337299</c:v>
                </c:pt>
                <c:pt idx="18493" formatCode="General">
                  <c:v>0.23157648892256699</c:v>
                </c:pt>
                <c:pt idx="18494" formatCode="General">
                  <c:v>0.22576247137039199</c:v>
                </c:pt>
                <c:pt idx="18495" formatCode="General">
                  <c:v>0.21835391734628401</c:v>
                </c:pt>
                <c:pt idx="18496" formatCode="General">
                  <c:v>0.20947858469263</c:v>
                </c:pt>
                <c:pt idx="18497" formatCode="General">
                  <c:v>0.19980014325975801</c:v>
                </c:pt>
                <c:pt idx="18498" formatCode="General">
                  <c:v>0.18992848176972901</c:v>
                </c:pt>
                <c:pt idx="18499" formatCode="General">
                  <c:v>0.18044090950052899</c:v>
                </c:pt>
                <c:pt idx="18500" formatCode="General">
                  <c:v>0.17149858508625901</c:v>
                </c:pt>
                <c:pt idx="18501" formatCode="General">
                  <c:v>0.16358428938456199</c:v>
                </c:pt>
                <c:pt idx="18502" formatCode="General">
                  <c:v>0.15774081848178401</c:v>
                </c:pt>
                <c:pt idx="18503" formatCode="General">
                  <c:v>0.154791341996632</c:v>
                </c:pt>
                <c:pt idx="18504" formatCode="General">
                  <c:v>0.15396196773205001</c:v>
                </c:pt>
                <c:pt idx="18505" formatCode="General">
                  <c:v>0.153466745884593</c:v>
                </c:pt>
                <c:pt idx="18506" formatCode="General">
                  <c:v>0.15172915698128001</c:v>
                </c:pt>
                <c:pt idx="18507" formatCode="General">
                  <c:v>0.147582212395794</c:v>
                </c:pt>
                <c:pt idx="18508" formatCode="General">
                  <c:v>0.141144828975345</c:v>
                </c:pt>
                <c:pt idx="18509" formatCode="General">
                  <c:v>0.132129145355417</c:v>
                </c:pt>
                <c:pt idx="18510" formatCode="General">
                  <c:v>0.119480145993151</c:v>
                </c:pt>
                <c:pt idx="18511" formatCode="General">
                  <c:v>0.103619737811096</c:v>
                </c:pt>
                <c:pt idx="18512" formatCode="General">
                  <c:v>8.6339753180378204E-2</c:v>
                </c:pt>
                <c:pt idx="18513" formatCode="General">
                  <c:v>6.8985825531276093E-2</c:v>
                </c:pt>
                <c:pt idx="18514" formatCode="General">
                  <c:v>5.1180461478187299E-2</c:v>
                </c:pt>
                <c:pt idx="18515" formatCode="General">
                  <c:v>3.2225250698168402E-2</c:v>
                </c:pt>
                <c:pt idx="18516" formatCode="General">
                  <c:v>1.2145182858548299E-2</c:v>
                </c:pt>
                <c:pt idx="18517" formatCode="General">
                  <c:v>-8.6465974087311104E-3</c:v>
                </c:pt>
                <c:pt idx="18518" formatCode="General">
                  <c:v>-2.8880564284090599E-2</c:v>
                </c:pt>
                <c:pt idx="18519" formatCode="General">
                  <c:v>-4.7262350085987503E-2</c:v>
                </c:pt>
                <c:pt idx="18520" formatCode="General">
                  <c:v>-6.3505559410222498E-2</c:v>
                </c:pt>
                <c:pt idx="18521" formatCode="General">
                  <c:v>-7.7593769025084094E-2</c:v>
                </c:pt>
                <c:pt idx="18522" formatCode="General">
                  <c:v>-8.9507461387662607E-2</c:v>
                </c:pt>
                <c:pt idx="18523" formatCode="General">
                  <c:v>-9.9634772134199606E-2</c:v>
                </c:pt>
                <c:pt idx="18524" formatCode="General">
                  <c:v>-0.108856001169753</c:v>
                </c:pt>
                <c:pt idx="18525" formatCode="General">
                  <c:v>-0.11776973668485</c:v>
                </c:pt>
                <c:pt idx="18526" formatCode="General">
                  <c:v>-0.12649408708946999</c:v>
                </c:pt>
                <c:pt idx="18527" formatCode="General">
                  <c:v>-0.13519398087665699</c:v>
                </c:pt>
                <c:pt idx="18528" formatCode="General">
                  <c:v>-0.14517334209363</c:v>
                </c:pt>
                <c:pt idx="18529" formatCode="General">
                  <c:v>-0.15763094905160299</c:v>
                </c:pt>
                <c:pt idx="18530" formatCode="General">
                  <c:v>-0.17205144361615701</c:v>
                </c:pt>
                <c:pt idx="18531" formatCode="General">
                  <c:v>-0.188028524512075</c:v>
                </c:pt>
                <c:pt idx="18532" formatCode="General">
                  <c:v>-0.205622129258867</c:v>
                </c:pt>
                <c:pt idx="18533" formatCode="General">
                  <c:v>-0.22387775270089999</c:v>
                </c:pt>
                <c:pt idx="18534" formatCode="General">
                  <c:v>-0.241401379795463</c:v>
                </c:pt>
                <c:pt idx="18535" formatCode="General">
                  <c:v>-0.25723859279191502</c:v>
                </c:pt>
                <c:pt idx="18536" formatCode="General">
                  <c:v>-0.27076526466954098</c:v>
                </c:pt>
                <c:pt idx="18537" formatCode="General">
                  <c:v>-0.28235185652448702</c:v>
                </c:pt>
                <c:pt idx="18538" formatCode="General">
                  <c:v>-0.29284762971936001</c:v>
                </c:pt>
                <c:pt idx="18539" formatCode="General">
                  <c:v>-0.30191366022279098</c:v>
                </c:pt>
                <c:pt idx="18540" formatCode="General">
                  <c:v>-0.30849756705366199</c:v>
                </c:pt>
                <c:pt idx="18541" formatCode="General">
                  <c:v>-0.31288138418662398</c:v>
                </c:pt>
                <c:pt idx="18542" formatCode="General">
                  <c:v>-0.31631522941974899</c:v>
                </c:pt>
                <c:pt idx="18543" formatCode="General">
                  <c:v>-0.31888475113603698</c:v>
                </c:pt>
                <c:pt idx="18544" formatCode="General">
                  <c:v>-0.31981534709788101</c:v>
                </c:pt>
                <c:pt idx="18545" formatCode="General">
                  <c:v>-0.318874594621673</c:v>
                </c:pt>
                <c:pt idx="18546" formatCode="General">
                  <c:v>-0.31593570971666701</c:v>
                </c:pt>
                <c:pt idx="18547" formatCode="General">
                  <c:v>-0.31023646109069097</c:v>
                </c:pt>
                <c:pt idx="18548" formatCode="General">
                  <c:v>-0.302816356435399</c:v>
                </c:pt>
                <c:pt idx="18549" formatCode="General">
                  <c:v>-0.29500004569004701</c:v>
                </c:pt>
                <c:pt idx="18550" formatCode="General">
                  <c:v>-0.28768781138920102</c:v>
                </c:pt>
                <c:pt idx="18551" formatCode="General">
                  <c:v>-0.28298119176344499</c:v>
                </c:pt>
                <c:pt idx="18552" formatCode="General">
                  <c:v>-0.28272354445235898</c:v>
                </c:pt>
                <c:pt idx="18553" formatCode="General">
                  <c:v>-0.28624296039246799</c:v>
                </c:pt>
                <c:pt idx="18554" formatCode="General">
                  <c:v>-0.29159235433291403</c:v>
                </c:pt>
                <c:pt idx="18555" formatCode="General">
                  <c:v>-0.29773275185979098</c:v>
                </c:pt>
                <c:pt idx="18556" formatCode="General">
                  <c:v>-0.30445021459114802</c:v>
                </c:pt>
                <c:pt idx="18557" formatCode="General">
                  <c:v>-0.31271829643529803</c:v>
                </c:pt>
                <c:pt idx="18558" formatCode="General">
                  <c:v>-0.32261106244176302</c:v>
                </c:pt>
                <c:pt idx="18559" formatCode="General">
                  <c:v>-0.33358037984318401</c:v>
                </c:pt>
                <c:pt idx="18560" formatCode="General">
                  <c:v>-0.34545532668168299</c:v>
                </c:pt>
                <c:pt idx="18561" formatCode="General">
                  <c:v>-0.35765874489426203</c:v>
                </c:pt>
                <c:pt idx="18562" formatCode="General">
                  <c:v>-0.36892744833234398</c:v>
                </c:pt>
                <c:pt idx="18563" formatCode="General">
                  <c:v>-0.37855816853680702</c:v>
                </c:pt>
                <c:pt idx="18564" formatCode="General">
                  <c:v>-0.38643904428182002</c:v>
                </c:pt>
                <c:pt idx="18565" formatCode="General">
                  <c:v>-0.39311524183737501</c:v>
                </c:pt>
                <c:pt idx="18566" formatCode="General">
                  <c:v>-0.39918462031122498</c:v>
                </c:pt>
                <c:pt idx="18567" formatCode="General">
                  <c:v>-0.40499934419142097</c:v>
                </c:pt>
                <c:pt idx="18568" formatCode="General">
                  <c:v>-0.41053332457515401</c:v>
                </c:pt>
                <c:pt idx="18569" formatCode="General">
                  <c:v>-0.41500093785279302</c:v>
                </c:pt>
                <c:pt idx="18570" formatCode="General">
                  <c:v>-0.41764519717485799</c:v>
                </c:pt>
                <c:pt idx="18571" formatCode="General">
                  <c:v>-0.418985916700436</c:v>
                </c:pt>
                <c:pt idx="18572" formatCode="General">
                  <c:v>-0.41974125195205098</c:v>
                </c:pt>
                <c:pt idx="18573" formatCode="General">
                  <c:v>-0.420055250965363</c:v>
                </c:pt>
                <c:pt idx="18574" formatCode="General">
                  <c:v>-0.420032579422359</c:v>
                </c:pt>
                <c:pt idx="18575" formatCode="General">
                  <c:v>-0.41971053335923902</c:v>
                </c:pt>
                <c:pt idx="18576" formatCode="General">
                  <c:v>-0.41984358065627098</c:v>
                </c:pt>
                <c:pt idx="18577" formatCode="General">
                  <c:v>-0.42139807174267402</c:v>
                </c:pt>
                <c:pt idx="18578" formatCode="General">
                  <c:v>-0.42453126224876298</c:v>
                </c:pt>
                <c:pt idx="18579" formatCode="General">
                  <c:v>-0.42881926215227401</c:v>
                </c:pt>
                <c:pt idx="18580" formatCode="General">
                  <c:v>-0.43415833212896998</c:v>
                </c:pt>
                <c:pt idx="18581" formatCode="General">
                  <c:v>-0.44033180883089801</c:v>
                </c:pt>
                <c:pt idx="18582" formatCode="General">
                  <c:v>-0.44599123388567202</c:v>
                </c:pt>
                <c:pt idx="18583" formatCode="General">
                  <c:v>-0.45004594585066698</c:v>
                </c:pt>
                <c:pt idx="18584" formatCode="General">
                  <c:v>-0.452449583812222</c:v>
                </c:pt>
                <c:pt idx="18585" formatCode="General">
                  <c:v>-0.45307857485798497</c:v>
                </c:pt>
                <c:pt idx="18586" formatCode="General">
                  <c:v>-0.45174858600505802</c:v>
                </c:pt>
                <c:pt idx="18587" formatCode="General">
                  <c:v>-0.448676001501225</c:v>
                </c:pt>
                <c:pt idx="18588" formatCode="General">
                  <c:v>-0.44434957922245399</c:v>
                </c:pt>
                <c:pt idx="18589" formatCode="General">
                  <c:v>-0.43909615266038898</c:v>
                </c:pt>
                <c:pt idx="18590" formatCode="General">
                  <c:v>-0.43378778113342098</c:v>
                </c:pt>
                <c:pt idx="18591" formatCode="General">
                  <c:v>-0.429143519355842</c:v>
                </c:pt>
                <c:pt idx="18592" formatCode="General">
                  <c:v>-0.42509350239099403</c:v>
                </c:pt>
                <c:pt idx="18593" formatCode="General">
                  <c:v>-0.421644666432615</c:v>
                </c:pt>
                <c:pt idx="18594" formatCode="General">
                  <c:v>-0.41897215492095902</c:v>
                </c:pt>
                <c:pt idx="18595" formatCode="General">
                  <c:v>-0.416388501350693</c:v>
                </c:pt>
                <c:pt idx="18596" formatCode="General">
                  <c:v>-0.41307982705508001</c:v>
                </c:pt>
                <c:pt idx="18597" formatCode="General">
                  <c:v>-0.409019383566123</c:v>
                </c:pt>
                <c:pt idx="18598" formatCode="General">
                  <c:v>-0.40499038878097299</c:v>
                </c:pt>
                <c:pt idx="18599" formatCode="General">
                  <c:v>-0.40165688883087203</c:v>
                </c:pt>
                <c:pt idx="18600" formatCode="General">
                  <c:v>-0.39856267881560797</c:v>
                </c:pt>
                <c:pt idx="18601" formatCode="General">
                  <c:v>-0.394961579926564</c:v>
                </c:pt>
                <c:pt idx="18602" formatCode="General">
                  <c:v>-0.39058906791727499</c:v>
                </c:pt>
                <c:pt idx="18603" formatCode="General">
                  <c:v>-0.385646539429011</c:v>
                </c:pt>
                <c:pt idx="18604" formatCode="General">
                  <c:v>-0.380160935386545</c:v>
                </c:pt>
                <c:pt idx="18605" formatCode="General">
                  <c:v>-0.37359773196796803</c:v>
                </c:pt>
                <c:pt idx="18606" formatCode="General">
                  <c:v>-0.36588590986764902</c:v>
                </c:pt>
                <c:pt idx="18607" formatCode="General">
                  <c:v>-0.35649423515150103</c:v>
                </c:pt>
                <c:pt idx="18608" formatCode="General">
                  <c:v>-0.34563424194185999</c:v>
                </c:pt>
                <c:pt idx="18609" formatCode="General">
                  <c:v>-0.33445730177184801</c:v>
                </c:pt>
                <c:pt idx="18610" formatCode="General">
                  <c:v>-0.32414104872496102</c:v>
                </c:pt>
                <c:pt idx="18611" formatCode="General">
                  <c:v>-0.31579981834626403</c:v>
                </c:pt>
                <c:pt idx="18612" formatCode="General">
                  <c:v>-0.30946370098938603</c:v>
                </c:pt>
                <c:pt idx="18613" formatCode="General">
                  <c:v>-0.30436571193295398</c:v>
                </c:pt>
                <c:pt idx="18614" formatCode="General">
                  <c:v>-0.299965858865678</c:v>
                </c:pt>
                <c:pt idx="18615" formatCode="General">
                  <c:v>-0.29614307777777399</c:v>
                </c:pt>
                <c:pt idx="18616" formatCode="General">
                  <c:v>-0.29246320904200102</c:v>
                </c:pt>
                <c:pt idx="18617" formatCode="General">
                  <c:v>-0.288860772462189</c:v>
                </c:pt>
                <c:pt idx="18618" formatCode="General">
                  <c:v>-0.285235766068824</c:v>
                </c:pt>
                <c:pt idx="18619" formatCode="General">
                  <c:v>-0.28225216134925402</c:v>
                </c:pt>
                <c:pt idx="18620" formatCode="General">
                  <c:v>-0.28033273139291498</c:v>
                </c:pt>
                <c:pt idx="18621" formatCode="General">
                  <c:v>-0.27841912429054599</c:v>
                </c:pt>
                <c:pt idx="18622" formatCode="General">
                  <c:v>-0.27630339018368999</c:v>
                </c:pt>
                <c:pt idx="18623" formatCode="General">
                  <c:v>-0.274031489835598</c:v>
                </c:pt>
                <c:pt idx="18624" formatCode="General">
                  <c:v>-0.27085779161733398</c:v>
                </c:pt>
                <c:pt idx="18625" formatCode="General">
                  <c:v>-0.26587806169609002</c:v>
                </c:pt>
                <c:pt idx="18626" formatCode="General">
                  <c:v>-0.25935637946845502</c:v>
                </c:pt>
                <c:pt idx="18627" formatCode="General">
                  <c:v>-0.25254003478876202</c:v>
                </c:pt>
                <c:pt idx="18628" formatCode="General">
                  <c:v>-0.24583241825496699</c:v>
                </c:pt>
                <c:pt idx="18629" formatCode="General">
                  <c:v>-0.239420749964634</c:v>
                </c:pt>
                <c:pt idx="18630" formatCode="General">
                  <c:v>-0.23261173384999101</c:v>
                </c:pt>
                <c:pt idx="18631" formatCode="General">
                  <c:v>-0.22533904670923699</c:v>
                </c:pt>
                <c:pt idx="18632" formatCode="General">
                  <c:v>-0.21831685925149899</c:v>
                </c:pt>
                <c:pt idx="18633" formatCode="General">
                  <c:v>-0.21216184368193799</c:v>
                </c:pt>
                <c:pt idx="18634" formatCode="General">
                  <c:v>-0.20768562910610799</c:v>
                </c:pt>
                <c:pt idx="18635" formatCode="General">
                  <c:v>-0.20444372987745901</c:v>
                </c:pt>
                <c:pt idx="18636" formatCode="General">
                  <c:v>-0.201604909475914</c:v>
                </c:pt>
                <c:pt idx="18637" formatCode="General">
                  <c:v>-0.19887404784254101</c:v>
                </c:pt>
                <c:pt idx="18638" formatCode="General">
                  <c:v>-0.19592885735273199</c:v>
                </c:pt>
                <c:pt idx="18639" formatCode="General">
                  <c:v>-0.19235516278940901</c:v>
                </c:pt>
                <c:pt idx="18640" formatCode="General">
                  <c:v>-0.188056019653697</c:v>
                </c:pt>
                <c:pt idx="18641" formatCode="General">
                  <c:v>-0.18283974403415101</c:v>
                </c:pt>
                <c:pt idx="18642" formatCode="General">
                  <c:v>-0.17672497122671099</c:v>
                </c:pt>
                <c:pt idx="18643" formatCode="General">
                  <c:v>-0.169566311891163</c:v>
                </c:pt>
                <c:pt idx="18644" formatCode="General">
                  <c:v>-0.16053882428029101</c:v>
                </c:pt>
                <c:pt idx="18645" formatCode="General">
                  <c:v>-0.14923144504241201</c:v>
                </c:pt>
                <c:pt idx="18646" formatCode="General">
                  <c:v>-0.13575873048978301</c:v>
                </c:pt>
                <c:pt idx="18647" formatCode="General">
                  <c:v>-0.121138389456771</c:v>
                </c:pt>
                <c:pt idx="18648" formatCode="General">
                  <c:v>-0.10666533448642999</c:v>
                </c:pt>
                <c:pt idx="18649" formatCode="General">
                  <c:v>-9.2888905750557499E-2</c:v>
                </c:pt>
                <c:pt idx="18650" formatCode="General">
                  <c:v>-7.9544094070261001E-2</c:v>
                </c:pt>
                <c:pt idx="18651" formatCode="General">
                  <c:v>-6.6392516164289497E-2</c:v>
                </c:pt>
                <c:pt idx="18652" formatCode="General">
                  <c:v>-5.4225306324844097E-2</c:v>
                </c:pt>
                <c:pt idx="18653" formatCode="General">
                  <c:v>-4.2960388597689698E-2</c:v>
                </c:pt>
                <c:pt idx="18654" formatCode="General">
                  <c:v>-3.1800843650222302E-2</c:v>
                </c:pt>
                <c:pt idx="18655" formatCode="General">
                  <c:v>-2.0399659129147301E-2</c:v>
                </c:pt>
                <c:pt idx="18656" formatCode="General">
                  <c:v>-9.0966870205417202E-3</c:v>
                </c:pt>
                <c:pt idx="18657" formatCode="General">
                  <c:v>1.6105927006568801E-3</c:v>
                </c:pt>
                <c:pt idx="18658" formatCode="General">
                  <c:v>1.09034119032419E-2</c:v>
                </c:pt>
                <c:pt idx="18659" formatCode="General">
                  <c:v>1.8448984928248799E-2</c:v>
                </c:pt>
                <c:pt idx="18660" formatCode="General">
                  <c:v>2.500639409249E-2</c:v>
                </c:pt>
                <c:pt idx="18661" formatCode="General">
                  <c:v>3.01095153222464E-2</c:v>
                </c:pt>
                <c:pt idx="18662" formatCode="General">
                  <c:v>3.2988139951313902E-2</c:v>
                </c:pt>
                <c:pt idx="18663" formatCode="General">
                  <c:v>3.5286288458961201E-2</c:v>
                </c:pt>
                <c:pt idx="18664" formatCode="General">
                  <c:v>3.8614506999915602E-2</c:v>
                </c:pt>
                <c:pt idx="18665" formatCode="General">
                  <c:v>4.3515570624960503E-2</c:v>
                </c:pt>
                <c:pt idx="18666" formatCode="General">
                  <c:v>5.0644815823299903E-2</c:v>
                </c:pt>
                <c:pt idx="18667" formatCode="General">
                  <c:v>5.8923794941445999E-2</c:v>
                </c:pt>
                <c:pt idx="18668" formatCode="General">
                  <c:v>6.6804060503372897E-2</c:v>
                </c:pt>
                <c:pt idx="18669" formatCode="General">
                  <c:v>7.4454094866613404E-2</c:v>
                </c:pt>
                <c:pt idx="18670" formatCode="General">
                  <c:v>8.1627930550133496E-2</c:v>
                </c:pt>
                <c:pt idx="18671" formatCode="General">
                  <c:v>8.7460268232352506E-2</c:v>
                </c:pt>
                <c:pt idx="18672" formatCode="General">
                  <c:v>9.2339728365279899E-2</c:v>
                </c:pt>
                <c:pt idx="18673" formatCode="General">
                  <c:v>9.6321899207425496E-2</c:v>
                </c:pt>
                <c:pt idx="18674" formatCode="General">
                  <c:v>9.8103348576835503E-2</c:v>
                </c:pt>
                <c:pt idx="18675" formatCode="General">
                  <c:v>9.6900398622429301E-2</c:v>
                </c:pt>
                <c:pt idx="18676" formatCode="General">
                  <c:v>9.2954310529401493E-2</c:v>
                </c:pt>
                <c:pt idx="18677" formatCode="General">
                  <c:v>8.7142201388895904E-2</c:v>
                </c:pt>
                <c:pt idx="18678" formatCode="General">
                  <c:v>8.1136758135708004E-2</c:v>
                </c:pt>
                <c:pt idx="18679" formatCode="General">
                  <c:v>7.5332646367418099E-2</c:v>
                </c:pt>
                <c:pt idx="18680" formatCode="General">
                  <c:v>6.99894970469465E-2</c:v>
                </c:pt>
                <c:pt idx="18681" formatCode="General">
                  <c:v>6.6019142972248299E-2</c:v>
                </c:pt>
                <c:pt idx="18682" formatCode="General">
                  <c:v>6.3895809390998204E-2</c:v>
                </c:pt>
                <c:pt idx="18683" formatCode="General">
                  <c:v>6.5009828817597898E-2</c:v>
                </c:pt>
                <c:pt idx="18684" formatCode="General">
                  <c:v>6.9918305838495703E-2</c:v>
                </c:pt>
                <c:pt idx="18685" formatCode="General">
                  <c:v>7.7010552449218006E-2</c:v>
                </c:pt>
                <c:pt idx="18686" formatCode="General">
                  <c:v>8.5681620767229696E-2</c:v>
                </c:pt>
                <c:pt idx="18687" formatCode="General">
                  <c:v>9.6278915709768598E-2</c:v>
                </c:pt>
                <c:pt idx="18688" formatCode="General">
                  <c:v>0.107793530978854</c:v>
                </c:pt>
                <c:pt idx="18689" formatCode="General">
                  <c:v>0.118954510189633</c:v>
                </c:pt>
                <c:pt idx="18690" formatCode="General">
                  <c:v>0.12948769310705799</c:v>
                </c:pt>
                <c:pt idx="18691" formatCode="General">
                  <c:v>0.139667864836022</c:v>
                </c:pt>
                <c:pt idx="18692" formatCode="General">
                  <c:v>0.149510609902195</c:v>
                </c:pt>
                <c:pt idx="18693" formatCode="General">
                  <c:v>0.15929780010311401</c:v>
                </c:pt>
                <c:pt idx="18694" formatCode="General">
                  <c:v>0.16958798228217001</c:v>
                </c:pt>
                <c:pt idx="18695" formatCode="General">
                  <c:v>0.17944257568070099</c:v>
                </c:pt>
                <c:pt idx="18696" formatCode="General">
                  <c:v>0.187436975504707</c:v>
                </c:pt>
                <c:pt idx="18697" formatCode="General">
                  <c:v>0.193141080888966</c:v>
                </c:pt>
                <c:pt idx="18698" formatCode="General">
                  <c:v>0.19686968600524399</c:v>
                </c:pt>
                <c:pt idx="18699" formatCode="General">
                  <c:v>0.198543107824323</c:v>
                </c:pt>
                <c:pt idx="18700" formatCode="General">
                  <c:v>0.19802160950195499</c:v>
                </c:pt>
                <c:pt idx="18701" formatCode="General">
                  <c:v>0.196442559947937</c:v>
                </c:pt>
                <c:pt idx="18702" formatCode="General">
                  <c:v>0.19577883568976401</c:v>
                </c:pt>
                <c:pt idx="18703" formatCode="General">
                  <c:v>0.19613775621238499</c:v>
                </c:pt>
                <c:pt idx="18704" formatCode="General">
                  <c:v>0.19649805873996701</c:v>
                </c:pt>
                <c:pt idx="18705" formatCode="General">
                  <c:v>0.197236001057538</c:v>
                </c:pt>
                <c:pt idx="18706" formatCode="General">
                  <c:v>0.198528332034447</c:v>
                </c:pt>
                <c:pt idx="18707" formatCode="General">
                  <c:v>0.20068358839034101</c:v>
                </c:pt>
                <c:pt idx="18708" formatCode="General">
                  <c:v>0.20419953516898401</c:v>
                </c:pt>
                <c:pt idx="18709" formatCode="General">
                  <c:v>0.20893839132073699</c:v>
                </c:pt>
                <c:pt idx="18710" formatCode="General">
                  <c:v>0.214307109387259</c:v>
                </c:pt>
                <c:pt idx="18711" formatCode="General">
                  <c:v>0.220246887115501</c:v>
                </c:pt>
                <c:pt idx="18712" formatCode="General">
                  <c:v>0.22637329992319799</c:v>
                </c:pt>
                <c:pt idx="18713" formatCode="General">
                  <c:v>0.232539784508525</c:v>
                </c:pt>
                <c:pt idx="18714" formatCode="General">
                  <c:v>0.239705366652253</c:v>
                </c:pt>
                <c:pt idx="18715" formatCode="General">
                  <c:v>0.24794363809202699</c:v>
                </c:pt>
                <c:pt idx="18716" formatCode="General">
                  <c:v>0.25694334310592798</c:v>
                </c:pt>
                <c:pt idx="18717" formatCode="General">
                  <c:v>0.26766407669655101</c:v>
                </c:pt>
                <c:pt idx="18718" formatCode="General">
                  <c:v>0.28016191669906798</c:v>
                </c:pt>
                <c:pt idx="18719" formatCode="General">
                  <c:v>0.29324439118823997</c:v>
                </c:pt>
                <c:pt idx="18720" formatCode="General">
                  <c:v>0.30606127973013803</c:v>
                </c:pt>
                <c:pt idx="18721" formatCode="General">
                  <c:v>0.31730444805303698</c:v>
                </c:pt>
                <c:pt idx="18722" formatCode="General">
                  <c:v>0.32651620736211201</c:v>
                </c:pt>
                <c:pt idx="18723" formatCode="General">
                  <c:v>0.33381270143823599</c:v>
                </c:pt>
                <c:pt idx="18724" formatCode="General">
                  <c:v>0.33936509137278498</c:v>
                </c:pt>
                <c:pt idx="18725" formatCode="General">
                  <c:v>0.34363365342581098</c:v>
                </c:pt>
                <c:pt idx="18726" formatCode="General">
                  <c:v>0.34600787663113702</c:v>
                </c:pt>
                <c:pt idx="18727" formatCode="General">
                  <c:v>0.34534839696768399</c:v>
                </c:pt>
                <c:pt idx="18728" formatCode="General">
                  <c:v>0.34151590443116397</c:v>
                </c:pt>
                <c:pt idx="18729" formatCode="General">
                  <c:v>0.335649127329815</c:v>
                </c:pt>
                <c:pt idx="18730" formatCode="General">
                  <c:v>0.32846015670091999</c:v>
                </c:pt>
                <c:pt idx="18731" formatCode="General">
                  <c:v>0.32011041174021498</c:v>
                </c:pt>
                <c:pt idx="18732" formatCode="General">
                  <c:v>0.31209485761831501</c:v>
                </c:pt>
                <c:pt idx="18733" formatCode="General">
                  <c:v>0.30558573275621398</c:v>
                </c:pt>
                <c:pt idx="18734" formatCode="General">
                  <c:v>0.30031846427429498</c:v>
                </c:pt>
                <c:pt idx="18735" formatCode="General">
                  <c:v>0.29673552105491802</c:v>
                </c:pt>
                <c:pt idx="18736" formatCode="General">
                  <c:v>0.295656043404527</c:v>
                </c:pt>
                <c:pt idx="18737" formatCode="General">
                  <c:v>0.296829766042571</c:v>
                </c:pt>
                <c:pt idx="18738" formatCode="General">
                  <c:v>0.29916292451431298</c:v>
                </c:pt>
                <c:pt idx="18739" formatCode="General">
                  <c:v>0.30235154810472997</c:v>
                </c:pt>
                <c:pt idx="18740" formatCode="General">
                  <c:v>0.30636862082861599</c:v>
                </c:pt>
                <c:pt idx="18741" formatCode="General">
                  <c:v>0.31132764657942003</c:v>
                </c:pt>
                <c:pt idx="18742" formatCode="General">
                  <c:v>0.31760329722596498</c:v>
                </c:pt>
                <c:pt idx="18743" formatCode="General">
                  <c:v>0.32432647222965999</c:v>
                </c:pt>
                <c:pt idx="18744" formatCode="General">
                  <c:v>0.330117846670269</c:v>
                </c:pt>
                <c:pt idx="18745" formatCode="General">
                  <c:v>0.33441752039576</c:v>
                </c:pt>
                <c:pt idx="18746" formatCode="General">
                  <c:v>0.33792882192229901</c:v>
                </c:pt>
                <c:pt idx="18747" formatCode="General">
                  <c:v>0.341513122161195</c:v>
                </c:pt>
                <c:pt idx="18748" formatCode="General">
                  <c:v>0.34520031277353502</c:v>
                </c:pt>
                <c:pt idx="18749" formatCode="General">
                  <c:v>0.348453933265293</c:v>
                </c:pt>
                <c:pt idx="18750" formatCode="General">
                  <c:v>0.350387987431591</c:v>
                </c:pt>
                <c:pt idx="18751" formatCode="General">
                  <c:v>0.35038885375886403</c:v>
                </c:pt>
                <c:pt idx="18752" formatCode="General">
                  <c:v>0.34906811001903099</c:v>
                </c:pt>
                <c:pt idx="18753" formatCode="General">
                  <c:v>0.34655014993618699</c:v>
                </c:pt>
                <c:pt idx="18754" formatCode="General">
                  <c:v>0.34232925360644501</c:v>
                </c:pt>
                <c:pt idx="18755" formatCode="General">
                  <c:v>0.33583588448375201</c:v>
                </c:pt>
                <c:pt idx="18756" formatCode="General">
                  <c:v>0.326249376150193</c:v>
                </c:pt>
                <c:pt idx="18757" formatCode="General">
                  <c:v>0.31368719663759198</c:v>
                </c:pt>
                <c:pt idx="18758" formatCode="General">
                  <c:v>0.30001464878345402</c:v>
                </c:pt>
                <c:pt idx="18759" formatCode="General">
                  <c:v>0.28677173073541401</c:v>
                </c:pt>
                <c:pt idx="18760" formatCode="General">
                  <c:v>0.27443296574683002</c:v>
                </c:pt>
                <c:pt idx="18761" formatCode="General">
                  <c:v>0.26383635562312202</c:v>
                </c:pt>
                <c:pt idx="18762" formatCode="General">
                  <c:v>0.25530825337337498</c:v>
                </c:pt>
                <c:pt idx="18763" formatCode="General">
                  <c:v>0.24831833969310399</c:v>
                </c:pt>
                <c:pt idx="18764" formatCode="General">
                  <c:v>0.242567819414089</c:v>
                </c:pt>
                <c:pt idx="18765" formatCode="General">
                  <c:v>0.23834083813156501</c:v>
                </c:pt>
                <c:pt idx="18766" formatCode="General">
                  <c:v>0.23542469124568399</c:v>
                </c:pt>
                <c:pt idx="18767" formatCode="General">
                  <c:v>0.23292358567832899</c:v>
                </c:pt>
                <c:pt idx="18768" formatCode="General">
                  <c:v>0.23052569077521601</c:v>
                </c:pt>
                <c:pt idx="18769" formatCode="General">
                  <c:v>0.22960904932362</c:v>
                </c:pt>
                <c:pt idx="18770" formatCode="General">
                  <c:v>0.230842223513678</c:v>
                </c:pt>
                <c:pt idx="18771" formatCode="General">
                  <c:v>0.23348319293881101</c:v>
                </c:pt>
                <c:pt idx="18772" formatCode="General">
                  <c:v>0.23742312817427</c:v>
                </c:pt>
                <c:pt idx="18773" formatCode="General">
                  <c:v>0.242017342388685</c:v>
                </c:pt>
                <c:pt idx="18774" formatCode="General">
                  <c:v>0.24582269754769601</c:v>
                </c:pt>
                <c:pt idx="18775" formatCode="General">
                  <c:v>0.24922484079894</c:v>
                </c:pt>
                <c:pt idx="18776" formatCode="General">
                  <c:v>0.25393064958271699</c:v>
                </c:pt>
                <c:pt idx="18777" formatCode="General">
                  <c:v>0.26025309350647602</c:v>
                </c:pt>
                <c:pt idx="18778" formatCode="General">
                  <c:v>0.26709193787972302</c:v>
                </c:pt>
                <c:pt idx="18779" formatCode="General">
                  <c:v>0.27407992759788702</c:v>
                </c:pt>
                <c:pt idx="18780" formatCode="General">
                  <c:v>0.28120126625880598</c:v>
                </c:pt>
                <c:pt idx="18781" formatCode="General">
                  <c:v>0.28702178316086802</c:v>
                </c:pt>
                <c:pt idx="18782" formatCode="General">
                  <c:v>0.29042940107790799</c:v>
                </c:pt>
                <c:pt idx="18783" formatCode="General">
                  <c:v>0.290994457706856</c:v>
                </c:pt>
                <c:pt idx="18784" formatCode="General">
                  <c:v>0.28770458898081502</c:v>
                </c:pt>
                <c:pt idx="18785" formatCode="General">
                  <c:v>0.28063458291420401</c:v>
                </c:pt>
                <c:pt idx="18786" formatCode="General">
                  <c:v>0.27101533390667099</c:v>
                </c:pt>
                <c:pt idx="18787" formatCode="General">
                  <c:v>0.25983022638465098</c:v>
                </c:pt>
                <c:pt idx="18788" formatCode="General">
                  <c:v>0.24722564875790901</c:v>
                </c:pt>
                <c:pt idx="18789" formatCode="General">
                  <c:v>0.232753783986931</c:v>
                </c:pt>
                <c:pt idx="18790" formatCode="General">
                  <c:v>0.21668512480823601</c:v>
                </c:pt>
                <c:pt idx="18791" formatCode="General">
                  <c:v>0.200261652063252</c:v>
                </c:pt>
                <c:pt idx="18792" formatCode="General">
                  <c:v>0.18333283312541801</c:v>
                </c:pt>
                <c:pt idx="18793" formatCode="General">
                  <c:v>0.166108525076505</c:v>
                </c:pt>
                <c:pt idx="18794" formatCode="General">
                  <c:v>0.14999592703959599</c:v>
                </c:pt>
                <c:pt idx="18795" formatCode="General">
                  <c:v>0.134857807715283</c:v>
                </c:pt>
                <c:pt idx="18796" formatCode="General">
                  <c:v>0.119926343586489</c:v>
                </c:pt>
                <c:pt idx="18797" formatCode="General">
                  <c:v>0.105540210250338</c:v>
                </c:pt>
                <c:pt idx="18798" formatCode="General">
                  <c:v>9.2950600493633795E-2</c:v>
                </c:pt>
                <c:pt idx="18799" formatCode="General">
                  <c:v>8.2882474872764206E-2</c:v>
                </c:pt>
                <c:pt idx="18800" formatCode="General">
                  <c:v>7.5013840422329101E-2</c:v>
                </c:pt>
                <c:pt idx="18801" formatCode="General">
                  <c:v>6.8423192738874594E-2</c:v>
                </c:pt>
                <c:pt idx="18802" formatCode="General">
                  <c:v>6.3650483480594405E-2</c:v>
                </c:pt>
                <c:pt idx="18803" formatCode="General">
                  <c:v>6.2817441996074794E-2</c:v>
                </c:pt>
                <c:pt idx="18804" formatCode="General">
                  <c:v>6.6163667515785105E-2</c:v>
                </c:pt>
                <c:pt idx="18805" formatCode="General">
                  <c:v>7.2150967260097496E-2</c:v>
                </c:pt>
                <c:pt idx="18806" formatCode="General">
                  <c:v>7.9714007969483705E-2</c:v>
                </c:pt>
                <c:pt idx="18807" formatCode="General">
                  <c:v>8.8403653727398696E-2</c:v>
                </c:pt>
                <c:pt idx="18808" formatCode="General">
                  <c:v>9.8348612888662298E-2</c:v>
                </c:pt>
                <c:pt idx="18809" formatCode="General">
                  <c:v>0.108432513113544</c:v>
                </c:pt>
                <c:pt idx="18810" formatCode="General">
                  <c:v>0.117400432543601</c:v>
                </c:pt>
                <c:pt idx="18811" formatCode="General">
                  <c:v>0.124523629070157</c:v>
                </c:pt>
                <c:pt idx="18812" formatCode="General">
                  <c:v>0.1297434911309</c:v>
                </c:pt>
                <c:pt idx="18813" formatCode="General">
                  <c:v>0.133269751715755</c:v>
                </c:pt>
                <c:pt idx="18814" formatCode="General">
                  <c:v>0.13469198994503601</c:v>
                </c:pt>
                <c:pt idx="18815" formatCode="General">
                  <c:v>0.134545349234825</c:v>
                </c:pt>
                <c:pt idx="18816" formatCode="General">
                  <c:v>0.13250107155311799</c:v>
                </c:pt>
                <c:pt idx="18817" formatCode="General">
                  <c:v>0.12705370779387401</c:v>
                </c:pt>
                <c:pt idx="18818" formatCode="General">
                  <c:v>0.117898006755093</c:v>
                </c:pt>
                <c:pt idx="18819" formatCode="General">
                  <c:v>0.10601551740783501</c:v>
                </c:pt>
                <c:pt idx="18820" formatCode="General">
                  <c:v>9.2400884478222298E-2</c:v>
                </c:pt>
                <c:pt idx="18821" formatCode="General">
                  <c:v>7.7092913197882307E-2</c:v>
                </c:pt>
                <c:pt idx="18822" formatCode="General">
                  <c:v>6.0151564120988099E-2</c:v>
                </c:pt>
                <c:pt idx="18823" formatCode="General">
                  <c:v>4.30768710404257E-2</c:v>
                </c:pt>
                <c:pt idx="18824" formatCode="General">
                  <c:v>2.7878017200880099E-2</c:v>
                </c:pt>
                <c:pt idx="18825" formatCode="General">
                  <c:v>1.46443616277885E-2</c:v>
                </c:pt>
                <c:pt idx="18826" formatCode="General">
                  <c:v>2.5000331678418902E-3</c:v>
                </c:pt>
                <c:pt idx="18827" formatCode="General">
                  <c:v>-8.2154370868185098E-3</c:v>
                </c:pt>
                <c:pt idx="18828" formatCode="General">
                  <c:v>-1.66988029175828E-2</c:v>
                </c:pt>
                <c:pt idx="18829" formatCode="General">
                  <c:v>-2.1929790485216399E-2</c:v>
                </c:pt>
                <c:pt idx="18830" formatCode="General">
                  <c:v>-2.3806100362326998E-2</c:v>
                </c:pt>
                <c:pt idx="18831" formatCode="General">
                  <c:v>-2.30460133785832E-2</c:v>
                </c:pt>
                <c:pt idx="18832" formatCode="General">
                  <c:v>-2.00627606320933E-2</c:v>
                </c:pt>
                <c:pt idx="18833" formatCode="General">
                  <c:v>-1.6130332210796301E-2</c:v>
                </c:pt>
                <c:pt idx="18834" formatCode="General">
                  <c:v>-1.25471921518246E-2</c:v>
                </c:pt>
                <c:pt idx="18835" formatCode="General">
                  <c:v>-9.0508409956516107E-3</c:v>
                </c:pt>
                <c:pt idx="18836" formatCode="General">
                  <c:v>-5.6362854914242602E-3</c:v>
                </c:pt>
                <c:pt idx="18837" formatCode="General">
                  <c:v>-3.4719569208406498E-3</c:v>
                </c:pt>
                <c:pt idx="18838" formatCode="General">
                  <c:v>-3.504740172678E-3</c:v>
                </c:pt>
                <c:pt idx="18839" formatCode="General">
                  <c:v>-5.7007001945529401E-3</c:v>
                </c:pt>
                <c:pt idx="18840" formatCode="General">
                  <c:v>-1.0950869309250801E-2</c:v>
                </c:pt>
                <c:pt idx="18841" formatCode="General">
                  <c:v>-1.9822433439261E-2</c:v>
                </c:pt>
                <c:pt idx="18842" formatCode="General">
                  <c:v>-3.0795347778861101E-2</c:v>
                </c:pt>
                <c:pt idx="18843" formatCode="General">
                  <c:v>-4.2885692928863003E-2</c:v>
                </c:pt>
                <c:pt idx="18844" formatCode="General">
                  <c:v>-5.56182567016444E-2</c:v>
                </c:pt>
                <c:pt idx="18845" formatCode="General">
                  <c:v>-6.8778975439765105E-2</c:v>
                </c:pt>
                <c:pt idx="18846" formatCode="General">
                  <c:v>-8.2617579372538302E-2</c:v>
                </c:pt>
                <c:pt idx="18847" formatCode="General">
                  <c:v>-9.6570864365775097E-2</c:v>
                </c:pt>
                <c:pt idx="18848" formatCode="General">
                  <c:v>-0.10908011732084</c:v>
                </c:pt>
                <c:pt idx="18849" formatCode="General">
                  <c:v>-0.119357859260648</c:v>
                </c:pt>
                <c:pt idx="18850" formatCode="General">
                  <c:v>-0.12769099310295501</c:v>
                </c:pt>
                <c:pt idx="18851" formatCode="General">
                  <c:v>-0.13540199617472801</c:v>
                </c:pt>
                <c:pt idx="18852" formatCode="General">
                  <c:v>-0.14348739496105101</c:v>
                </c:pt>
                <c:pt idx="18853" formatCode="General">
                  <c:v>-0.15097952978123899</c:v>
                </c:pt>
                <c:pt idx="18854" formatCode="General">
                  <c:v>-0.15722201041356901</c:v>
                </c:pt>
                <c:pt idx="18855" formatCode="General">
                  <c:v>-0.16248768236914099</c:v>
                </c:pt>
                <c:pt idx="18856" formatCode="General">
                  <c:v>-0.166908686138901</c:v>
                </c:pt>
                <c:pt idx="18857" formatCode="General">
                  <c:v>-0.16997055022834001</c:v>
                </c:pt>
                <c:pt idx="18858" formatCode="General">
                  <c:v>-0.17165967618422801</c:v>
                </c:pt>
                <c:pt idx="18859" formatCode="General">
                  <c:v>-0.17324006899202299</c:v>
                </c:pt>
                <c:pt idx="18860" formatCode="General">
                  <c:v>-0.17480697939436199</c:v>
                </c:pt>
                <c:pt idx="18861" formatCode="General">
                  <c:v>-0.17503477977618701</c:v>
                </c:pt>
                <c:pt idx="18862" formatCode="General">
                  <c:v>-0.173869965648939</c:v>
                </c:pt>
                <c:pt idx="18863" formatCode="General">
                  <c:v>-0.17228155283069599</c:v>
                </c:pt>
                <c:pt idx="18864" formatCode="General">
                  <c:v>-0.170309344875236</c:v>
                </c:pt>
                <c:pt idx="18865" formatCode="General">
                  <c:v>-0.167364846437214</c:v>
                </c:pt>
                <c:pt idx="18866" formatCode="General">
                  <c:v>-0.16474017840444799</c:v>
                </c:pt>
                <c:pt idx="18867" formatCode="General">
                  <c:v>-0.16426010410587499</c:v>
                </c:pt>
                <c:pt idx="18868" formatCode="General">
                  <c:v>-0.16648309951172599</c:v>
                </c:pt>
                <c:pt idx="18869" formatCode="General">
                  <c:v>-0.17190802386471599</c:v>
                </c:pt>
                <c:pt idx="18870" formatCode="General">
                  <c:v>-0.18053350348515501</c:v>
                </c:pt>
                <c:pt idx="18871" formatCode="General">
                  <c:v>-0.19256109395818199</c:v>
                </c:pt>
                <c:pt idx="18872" formatCode="General">
                  <c:v>-0.20821069580983301</c:v>
                </c:pt>
                <c:pt idx="18873" formatCode="General">
                  <c:v>-0.226758930530569</c:v>
                </c:pt>
                <c:pt idx="18874" formatCode="General">
                  <c:v>-0.247191169275151</c:v>
                </c:pt>
                <c:pt idx="18875" formatCode="General">
                  <c:v>-0.267220392399107</c:v>
                </c:pt>
                <c:pt idx="18876" formatCode="General">
                  <c:v>-0.285246622080566</c:v>
                </c:pt>
                <c:pt idx="18877" formatCode="General">
                  <c:v>-0.302234916493751</c:v>
                </c:pt>
                <c:pt idx="18878" formatCode="General">
                  <c:v>-0.31885506675890102</c:v>
                </c:pt>
                <c:pt idx="18879" formatCode="General">
                  <c:v>-0.33512247026463099</c:v>
                </c:pt>
                <c:pt idx="18880" formatCode="General">
                  <c:v>-0.35043944439065799</c:v>
                </c:pt>
                <c:pt idx="18881" formatCode="General">
                  <c:v>-0.36294534697177699</c:v>
                </c:pt>
                <c:pt idx="18882" formatCode="General">
                  <c:v>-0.37233637100639999</c:v>
                </c:pt>
                <c:pt idx="18883" formatCode="General">
                  <c:v>-0.38007764746887002</c:v>
                </c:pt>
                <c:pt idx="18884" formatCode="General">
                  <c:v>-0.38607239357196699</c:v>
                </c:pt>
                <c:pt idx="18885" formatCode="General">
                  <c:v>-0.38956018295173001</c:v>
                </c:pt>
                <c:pt idx="18886" formatCode="General">
                  <c:v>-0.39016186629487798</c:v>
                </c:pt>
                <c:pt idx="18887" formatCode="General">
                  <c:v>-0.38838122333248898</c:v>
                </c:pt>
                <c:pt idx="18888" formatCode="General">
                  <c:v>-0.38499973983012098</c:v>
                </c:pt>
                <c:pt idx="18889" formatCode="General">
                  <c:v>-0.38059964895882997</c:v>
                </c:pt>
                <c:pt idx="18890" formatCode="General">
                  <c:v>-0.37535769303307098</c:v>
                </c:pt>
                <c:pt idx="18891" formatCode="General">
                  <c:v>-0.36969940093349501</c:v>
                </c:pt>
                <c:pt idx="18892" formatCode="General">
                  <c:v>-0.364673294307513</c:v>
                </c:pt>
                <c:pt idx="18893" formatCode="General">
                  <c:v>-0.36029708125800097</c:v>
                </c:pt>
                <c:pt idx="18894" formatCode="General">
                  <c:v>-0.356666574116489</c:v>
                </c:pt>
                <c:pt idx="18895" formatCode="General">
                  <c:v>-0.35433120919021199</c:v>
                </c:pt>
                <c:pt idx="18896" formatCode="General">
                  <c:v>-0.353057011484812</c:v>
                </c:pt>
                <c:pt idx="18897" formatCode="General">
                  <c:v>-0.35131038025158001</c:v>
                </c:pt>
                <c:pt idx="18898" formatCode="General">
                  <c:v>-0.34861595614193303</c:v>
                </c:pt>
                <c:pt idx="18899" formatCode="General">
                  <c:v>-0.34574437919753798</c:v>
                </c:pt>
                <c:pt idx="18900" formatCode="General">
                  <c:v>-0.34221531924694099</c:v>
                </c:pt>
                <c:pt idx="18901" formatCode="General">
                  <c:v>-0.33749956385268198</c:v>
                </c:pt>
                <c:pt idx="18902" formatCode="General">
                  <c:v>-0.331407935044573</c:v>
                </c:pt>
                <c:pt idx="18903" formatCode="General">
                  <c:v>-0.32373585197015597</c:v>
                </c:pt>
                <c:pt idx="18904" formatCode="General">
                  <c:v>-0.315206247533169</c:v>
                </c:pt>
                <c:pt idx="18905" formatCode="General">
                  <c:v>-0.30746359009923802</c:v>
                </c:pt>
                <c:pt idx="18906" formatCode="General">
                  <c:v>-0.301458380606827</c:v>
                </c:pt>
                <c:pt idx="18907" formatCode="General">
                  <c:v>-0.29731561327146899</c:v>
                </c:pt>
                <c:pt idx="18908" formatCode="General">
                  <c:v>-0.29570502019065498</c:v>
                </c:pt>
                <c:pt idx="18909" formatCode="General">
                  <c:v>-0.29638573721469103</c:v>
                </c:pt>
                <c:pt idx="18910" formatCode="General">
                  <c:v>-0.29858310826571899</c:v>
                </c:pt>
                <c:pt idx="18911" formatCode="General">
                  <c:v>-0.301778431106909</c:v>
                </c:pt>
                <c:pt idx="18912" formatCode="General">
                  <c:v>-0.304930297566266</c:v>
                </c:pt>
                <c:pt idx="18913" formatCode="General">
                  <c:v>-0.30759413411872299</c:v>
                </c:pt>
                <c:pt idx="18914" formatCode="General">
                  <c:v>-0.30999285756635497</c:v>
                </c:pt>
                <c:pt idx="18915" formatCode="General">
                  <c:v>-0.31213117904799398</c:v>
                </c:pt>
                <c:pt idx="18916" formatCode="General">
                  <c:v>-0.31344598556472703</c:v>
                </c:pt>
                <c:pt idx="18917" formatCode="General">
                  <c:v>-0.31382342189863599</c:v>
                </c:pt>
                <c:pt idx="18918" formatCode="General">
                  <c:v>-0.31279491085564698</c:v>
                </c:pt>
                <c:pt idx="18919" formatCode="General">
                  <c:v>-0.309576428263385</c:v>
                </c:pt>
                <c:pt idx="18920" formatCode="General">
                  <c:v>-0.305544094531224</c:v>
                </c:pt>
                <c:pt idx="18921" formatCode="General">
                  <c:v>-0.301606474988933</c:v>
                </c:pt>
                <c:pt idx="18922" formatCode="General">
                  <c:v>-0.29637303642242302</c:v>
                </c:pt>
                <c:pt idx="18923" formatCode="General">
                  <c:v>-0.28895938430662899</c:v>
                </c:pt>
                <c:pt idx="18924" formatCode="General">
                  <c:v>-0.27907274653650199</c:v>
                </c:pt>
                <c:pt idx="18925" formatCode="General">
                  <c:v>-0.266944283408867</c:v>
                </c:pt>
                <c:pt idx="18926" formatCode="General">
                  <c:v>-0.25371574657576201</c:v>
                </c:pt>
                <c:pt idx="18927" formatCode="General">
                  <c:v>-0.239839793410907</c:v>
                </c:pt>
                <c:pt idx="18928" formatCode="General">
                  <c:v>-0.22566340263943699</c:v>
                </c:pt>
                <c:pt idx="18929" formatCode="General">
                  <c:v>-0.212294225297915</c:v>
                </c:pt>
                <c:pt idx="18930" formatCode="General">
                  <c:v>-0.200467921169797</c:v>
                </c:pt>
                <c:pt idx="18931" formatCode="General">
                  <c:v>-0.19045101195807501</c:v>
                </c:pt>
                <c:pt idx="18932" formatCode="General">
                  <c:v>-0.18294132827402301</c:v>
                </c:pt>
                <c:pt idx="18933" formatCode="General">
                  <c:v>-0.177934939980709</c:v>
                </c:pt>
                <c:pt idx="18934" formatCode="General">
                  <c:v>-0.17439729190799699</c:v>
                </c:pt>
                <c:pt idx="18935" formatCode="General">
                  <c:v>-0.171920629449752</c:v>
                </c:pt>
                <c:pt idx="18936" formatCode="General">
                  <c:v>-0.17053386668904799</c:v>
                </c:pt>
                <c:pt idx="18937" formatCode="General">
                  <c:v>-0.17010641162673701</c:v>
                </c:pt>
                <c:pt idx="18938" formatCode="General">
                  <c:v>-0.170634703123035</c:v>
                </c:pt>
                <c:pt idx="18939" formatCode="General">
                  <c:v>-0.17153092288535199</c:v>
                </c:pt>
                <c:pt idx="18940" formatCode="General">
                  <c:v>-0.171714881077172</c:v>
                </c:pt>
                <c:pt idx="18941" formatCode="General">
                  <c:v>-0.170452450367159</c:v>
                </c:pt>
                <c:pt idx="18942" formatCode="General">
                  <c:v>-0.16752274085427701</c:v>
                </c:pt>
                <c:pt idx="18943" formatCode="General">
                  <c:v>-0.163396003928408</c:v>
                </c:pt>
                <c:pt idx="18944" formatCode="General">
                  <c:v>-0.158497638346666</c:v>
                </c:pt>
                <c:pt idx="18945" formatCode="General">
                  <c:v>-0.15270630920644099</c:v>
                </c:pt>
                <c:pt idx="18946" formatCode="General">
                  <c:v>-0.14518321177541699</c:v>
                </c:pt>
                <c:pt idx="18947" formatCode="General">
                  <c:v>-0.135005422866913</c:v>
                </c:pt>
                <c:pt idx="18948" formatCode="General">
                  <c:v>-0.121997047330967</c:v>
                </c:pt>
                <c:pt idx="18949" formatCode="General">
                  <c:v>-0.106984435599269</c:v>
                </c:pt>
                <c:pt idx="18950" formatCode="General">
                  <c:v>-9.0774642113153906E-2</c:v>
                </c:pt>
                <c:pt idx="18951" formatCode="General">
                  <c:v>-7.3482212420628107E-2</c:v>
                </c:pt>
                <c:pt idx="18952" formatCode="General">
                  <c:v>-5.5027690419414597E-2</c:v>
                </c:pt>
                <c:pt idx="18953" formatCode="General">
                  <c:v>-3.5336493501660501E-2</c:v>
                </c:pt>
                <c:pt idx="18954" formatCode="General">
                  <c:v>-1.50147785912515E-2</c:v>
                </c:pt>
                <c:pt idx="18955" formatCode="General">
                  <c:v>5.8737693813593096E-3</c:v>
                </c:pt>
                <c:pt idx="18956" formatCode="General">
                  <c:v>2.69352271691835E-2</c:v>
                </c:pt>
                <c:pt idx="18957" formatCode="General">
                  <c:v>4.6474302007017E-2</c:v>
                </c:pt>
                <c:pt idx="18958" formatCode="General">
                  <c:v>6.3868836900061607E-2</c:v>
                </c:pt>
                <c:pt idx="18959" formatCode="General">
                  <c:v>7.9736576954127794E-2</c:v>
                </c:pt>
                <c:pt idx="18960" formatCode="General">
                  <c:v>9.3990357728724397E-2</c:v>
                </c:pt>
                <c:pt idx="18961" formatCode="General">
                  <c:v>0.107209011628404</c:v>
                </c:pt>
                <c:pt idx="18962" formatCode="General">
                  <c:v>0.11978811856553</c:v>
                </c:pt>
                <c:pt idx="18963" formatCode="General">
                  <c:v>0.12982350476200799</c:v>
                </c:pt>
                <c:pt idx="18964" formatCode="General">
                  <c:v>0.13598782535658199</c:v>
                </c:pt>
                <c:pt idx="18965" formatCode="General">
                  <c:v>0.13913588142849601</c:v>
                </c:pt>
                <c:pt idx="18966" formatCode="General">
                  <c:v>0.1402982383908</c:v>
                </c:pt>
                <c:pt idx="18967" formatCode="General">
                  <c:v>0.14058035727475801</c:v>
                </c:pt>
                <c:pt idx="18968" formatCode="General">
                  <c:v>0.14086376648033699</c:v>
                </c:pt>
                <c:pt idx="18969" formatCode="General">
                  <c:v>0.141406318074559</c:v>
                </c:pt>
                <c:pt idx="18970" formatCode="General">
                  <c:v>0.14162698052664399</c:v>
                </c:pt>
                <c:pt idx="18971" formatCode="General">
                  <c:v>0.14030781138891801</c:v>
                </c:pt>
                <c:pt idx="18972" formatCode="General">
                  <c:v>0.137533959797182</c:v>
                </c:pt>
                <c:pt idx="18973" formatCode="General">
                  <c:v>0.133948982512407</c:v>
                </c:pt>
                <c:pt idx="18974" formatCode="General">
                  <c:v>0.12945133721847901</c:v>
                </c:pt>
                <c:pt idx="18975" formatCode="General">
                  <c:v>0.124657335184531</c:v>
                </c:pt>
                <c:pt idx="18976" formatCode="General">
                  <c:v>0.12129352219692099</c:v>
                </c:pt>
                <c:pt idx="18977" formatCode="General">
                  <c:v>0.120083107279758</c:v>
                </c:pt>
                <c:pt idx="18978" formatCode="General">
                  <c:v>0.12102269383865701</c:v>
                </c:pt>
                <c:pt idx="18979" formatCode="General">
                  <c:v>0.124243998023967</c:v>
                </c:pt>
                <c:pt idx="18980" formatCode="General">
                  <c:v>0.130084218268293</c:v>
                </c:pt>
                <c:pt idx="18981" formatCode="General">
                  <c:v>0.13832945660582499</c:v>
                </c:pt>
                <c:pt idx="18982" formatCode="General">
                  <c:v>0.14845345208732499</c:v>
                </c:pt>
                <c:pt idx="18983" formatCode="General">
                  <c:v>0.16021575317138501</c:v>
                </c:pt>
                <c:pt idx="18984" formatCode="General">
                  <c:v>0.17234117274692801</c:v>
                </c:pt>
                <c:pt idx="18985" formatCode="General">
                  <c:v>0.18365659644367099</c:v>
                </c:pt>
                <c:pt idx="18986" formatCode="General">
                  <c:v>0.194488835291245</c:v>
                </c:pt>
                <c:pt idx="18987" formatCode="General">
                  <c:v>0.20606760565830101</c:v>
                </c:pt>
                <c:pt idx="18988" formatCode="General">
                  <c:v>0.21863268275671299</c:v>
                </c:pt>
                <c:pt idx="18989" formatCode="General">
                  <c:v>0.23082861263677501</c:v>
                </c:pt>
                <c:pt idx="18990" formatCode="General">
                  <c:v>0.24207690807495599</c:v>
                </c:pt>
                <c:pt idx="18991" formatCode="General">
                  <c:v>0.25280466404606999</c:v>
                </c:pt>
                <c:pt idx="18992" formatCode="General">
                  <c:v>0.26256305253905199</c:v>
                </c:pt>
                <c:pt idx="18993" formatCode="General">
                  <c:v>0.27006282341772703</c:v>
                </c:pt>
                <c:pt idx="18994" formatCode="General">
                  <c:v>0.27441287281953097</c:v>
                </c:pt>
                <c:pt idx="18995" formatCode="General">
                  <c:v>0.27543622888177299</c:v>
                </c:pt>
                <c:pt idx="18996" formatCode="General">
                  <c:v>0.27332545044989898</c:v>
                </c:pt>
                <c:pt idx="18997" formatCode="General">
                  <c:v>0.26811219236905398</c:v>
                </c:pt>
                <c:pt idx="18998" formatCode="General">
                  <c:v>0.25980854820191102</c:v>
                </c:pt>
                <c:pt idx="18999" formatCode="General">
                  <c:v>0.249019329708732</c:v>
                </c:pt>
                <c:pt idx="19000" formatCode="General">
                  <c:v>0.236202754408601</c:v>
                </c:pt>
                <c:pt idx="19001" formatCode="General">
                  <c:v>0.22210765705278099</c:v>
                </c:pt>
                <c:pt idx="19002" formatCode="General">
                  <c:v>0.20761037241792099</c:v>
                </c:pt>
                <c:pt idx="19003" formatCode="General">
                  <c:v>0.19392965117272401</c:v>
                </c:pt>
                <c:pt idx="19004" formatCode="General">
                  <c:v>0.18231207273116401</c:v>
                </c:pt>
                <c:pt idx="19005" formatCode="General">
                  <c:v>0.17266376518641799</c:v>
                </c:pt>
                <c:pt idx="19006" formatCode="General">
                  <c:v>0.164958426843998</c:v>
                </c:pt>
                <c:pt idx="19007" formatCode="General">
                  <c:v>0.16036659141280299</c:v>
                </c:pt>
                <c:pt idx="19008" formatCode="General">
                  <c:v>0.159700297918175</c:v>
                </c:pt>
                <c:pt idx="19009" formatCode="General">
                  <c:v>0.162840110814434</c:v>
                </c:pt>
                <c:pt idx="19010" formatCode="General">
                  <c:v>0.168356691893604</c:v>
                </c:pt>
                <c:pt idx="19011" formatCode="General">
                  <c:v>0.17465131995420499</c:v>
                </c:pt>
                <c:pt idx="19012" formatCode="General">
                  <c:v>0.181737604303948</c:v>
                </c:pt>
                <c:pt idx="19013" formatCode="General">
                  <c:v>0.18881720737463401</c:v>
                </c:pt>
                <c:pt idx="19014" formatCode="General">
                  <c:v>0.194818410943606</c:v>
                </c:pt>
                <c:pt idx="19015" formatCode="General">
                  <c:v>0.19901912054904</c:v>
                </c:pt>
                <c:pt idx="19016" formatCode="General">
                  <c:v>0.200830403965927</c:v>
                </c:pt>
                <c:pt idx="19017" formatCode="General">
                  <c:v>0.199109178292385</c:v>
                </c:pt>
                <c:pt idx="19018" formatCode="General">
                  <c:v>0.193660508545557</c:v>
                </c:pt>
                <c:pt idx="19019" formatCode="General">
                  <c:v>0.18663617823687301</c:v>
                </c:pt>
                <c:pt idx="19020" formatCode="General">
                  <c:v>0.179745254154902</c:v>
                </c:pt>
                <c:pt idx="19021" formatCode="General">
                  <c:v>0.173683581821717</c:v>
                </c:pt>
                <c:pt idx="19022" formatCode="General">
                  <c:v>0.16852999957123299</c:v>
                </c:pt>
                <c:pt idx="19023" formatCode="General">
                  <c:v>0.16383598049552001</c:v>
                </c:pt>
                <c:pt idx="19024" formatCode="General">
                  <c:v>0.15990185532086101</c:v>
                </c:pt>
                <c:pt idx="19025" formatCode="General">
                  <c:v>0.156601734376483</c:v>
                </c:pt>
                <c:pt idx="19026" formatCode="General">
                  <c:v>0.152957193371204</c:v>
                </c:pt>
                <c:pt idx="19027" formatCode="General">
                  <c:v>0.14875682337912999</c:v>
                </c:pt>
                <c:pt idx="19028" formatCode="General">
                  <c:v>0.14378474232965699</c:v>
                </c:pt>
                <c:pt idx="19029" formatCode="General">
                  <c:v>0.13785148519894899</c:v>
                </c:pt>
                <c:pt idx="19030" formatCode="General">
                  <c:v>0.131187981712758</c:v>
                </c:pt>
                <c:pt idx="19031" formatCode="General">
                  <c:v>0.12446081019449599</c:v>
                </c:pt>
                <c:pt idx="19032" formatCode="General">
                  <c:v>0.118940014339143</c:v>
                </c:pt>
                <c:pt idx="19033" formatCode="General">
                  <c:v>0.116077469951936</c:v>
                </c:pt>
                <c:pt idx="19034" formatCode="General">
                  <c:v>0.11684905605427801</c:v>
                </c:pt>
                <c:pt idx="19035" formatCode="General">
                  <c:v>0.121514075687447</c:v>
                </c:pt>
                <c:pt idx="19036" formatCode="General">
                  <c:v>0.129794288384495</c:v>
                </c:pt>
                <c:pt idx="19037" formatCode="General">
                  <c:v>0.14073939401933899</c:v>
                </c:pt>
                <c:pt idx="19038" formatCode="General">
                  <c:v>0.153305034219891</c:v>
                </c:pt>
                <c:pt idx="19039" formatCode="General">
                  <c:v>0.166116998730516</c:v>
                </c:pt>
                <c:pt idx="19040" formatCode="General">
                  <c:v>0.178065056902206</c:v>
                </c:pt>
                <c:pt idx="19041" formatCode="General">
                  <c:v>0.188538085276995</c:v>
                </c:pt>
                <c:pt idx="19042" formatCode="General">
                  <c:v>0.19737363324513399</c:v>
                </c:pt>
                <c:pt idx="19043" formatCode="General">
                  <c:v>0.204773113440883</c:v>
                </c:pt>
                <c:pt idx="19044" formatCode="General">
                  <c:v>0.20996961366123101</c:v>
                </c:pt>
                <c:pt idx="19045" formatCode="General">
                  <c:v>0.21267099949387699</c:v>
                </c:pt>
                <c:pt idx="19046" formatCode="General">
                  <c:v>0.21280886720475201</c:v>
                </c:pt>
                <c:pt idx="19047" formatCode="General">
                  <c:v>0.21023199211102001</c:v>
                </c:pt>
                <c:pt idx="19048" formatCode="General">
                  <c:v>0.20471027850059301</c:v>
                </c:pt>
                <c:pt idx="19049" formatCode="General">
                  <c:v>0.19660030972402401</c:v>
                </c:pt>
                <c:pt idx="19050" formatCode="General">
                  <c:v>0.18734675174934801</c:v>
                </c:pt>
                <c:pt idx="19051" formatCode="General">
                  <c:v>0.177748318695476</c:v>
                </c:pt>
                <c:pt idx="19052" formatCode="General">
                  <c:v>0.16746005779081999</c:v>
                </c:pt>
                <c:pt idx="19053" formatCode="General">
                  <c:v>0.15647676739581301</c:v>
                </c:pt>
                <c:pt idx="19054" formatCode="General">
                  <c:v>0.14552187463709301</c:v>
                </c:pt>
                <c:pt idx="19055" formatCode="General">
                  <c:v>0.134557519074129</c:v>
                </c:pt>
                <c:pt idx="19056" formatCode="General">
                  <c:v>0.12390893174947699</c:v>
                </c:pt>
                <c:pt idx="19057" formatCode="General">
                  <c:v>0.114780178462706</c:v>
                </c:pt>
                <c:pt idx="19058" formatCode="General">
                  <c:v>0.10812990096264601</c:v>
                </c:pt>
                <c:pt idx="19059" formatCode="General">
                  <c:v>0.104143907776007</c:v>
                </c:pt>
                <c:pt idx="19060" formatCode="General">
                  <c:v>0.10285125944459</c:v>
                </c:pt>
                <c:pt idx="19061" formatCode="General">
                  <c:v>0.104691547552116</c:v>
                </c:pt>
                <c:pt idx="19062" formatCode="General">
                  <c:v>0.108961658817468</c:v>
                </c:pt>
                <c:pt idx="19063" formatCode="General">
                  <c:v>0.11457943267932701</c:v>
                </c:pt>
                <c:pt idx="19064" formatCode="General">
                  <c:v>0.121345942605617</c:v>
                </c:pt>
                <c:pt idx="19065" formatCode="General">
                  <c:v>0.127860630027608</c:v>
                </c:pt>
                <c:pt idx="19066" formatCode="General">
                  <c:v>0.13379606817855899</c:v>
                </c:pt>
                <c:pt idx="19067" formatCode="General">
                  <c:v>0.13970502662040499</c:v>
                </c:pt>
                <c:pt idx="19068" formatCode="General">
                  <c:v>0.14434937560994701</c:v>
                </c:pt>
                <c:pt idx="19069" formatCode="General">
                  <c:v>0.147365586341621</c:v>
                </c:pt>
                <c:pt idx="19070" formatCode="General">
                  <c:v>0.149686758379697</c:v>
                </c:pt>
                <c:pt idx="19071" formatCode="General">
                  <c:v>0.15139959608387901</c:v>
                </c:pt>
                <c:pt idx="19072" formatCode="General">
                  <c:v>0.15210875179866501</c:v>
                </c:pt>
                <c:pt idx="19073" formatCode="General">
                  <c:v>0.151897513744228</c:v>
                </c:pt>
                <c:pt idx="19074" formatCode="General">
                  <c:v>0.15145006011046699</c:v>
                </c:pt>
                <c:pt idx="19075" formatCode="General">
                  <c:v>0.15120961860941701</c:v>
                </c:pt>
                <c:pt idx="19076" formatCode="General">
                  <c:v>0.15091650785058999</c:v>
                </c:pt>
                <c:pt idx="19077" formatCode="General">
                  <c:v>0.15000916695437599</c:v>
                </c:pt>
                <c:pt idx="19078" formatCode="General">
                  <c:v>0.148524901193164</c:v>
                </c:pt>
                <c:pt idx="19079" formatCode="General">
                  <c:v>0.14714173205742301</c:v>
                </c:pt>
                <c:pt idx="19080" formatCode="General">
                  <c:v>0.14570966906986901</c:v>
                </c:pt>
                <c:pt idx="19081" formatCode="General">
                  <c:v>0.14323359301997399</c:v>
                </c:pt>
                <c:pt idx="19082" formatCode="General">
                  <c:v>0.13928657110843401</c:v>
                </c:pt>
                <c:pt idx="19083" formatCode="General">
                  <c:v>0.13397617442845</c:v>
                </c:pt>
                <c:pt idx="19084" formatCode="General">
                  <c:v>0.12816154494920601</c:v>
                </c:pt>
                <c:pt idx="19085" formatCode="General">
                  <c:v>0.122441766232348</c:v>
                </c:pt>
                <c:pt idx="19086" formatCode="General">
                  <c:v>0.116979638367694</c:v>
                </c:pt>
                <c:pt idx="19087" formatCode="General">
                  <c:v>0.11303000245015001</c:v>
                </c:pt>
                <c:pt idx="19088" formatCode="General">
                  <c:v>0.110972426813117</c:v>
                </c:pt>
                <c:pt idx="19089" formatCode="General">
                  <c:v>0.11058056489918799</c:v>
                </c:pt>
                <c:pt idx="19090" formatCode="General">
                  <c:v>0.110886571839826</c:v>
                </c:pt>
                <c:pt idx="19091" formatCode="General">
                  <c:v>0.110892863005737</c:v>
                </c:pt>
                <c:pt idx="19092" formatCode="General">
                  <c:v>0.11077972075856</c:v>
                </c:pt>
                <c:pt idx="19093" formatCode="General">
                  <c:v>0.11102417429211001</c:v>
                </c:pt>
                <c:pt idx="19094" formatCode="General">
                  <c:v>0.111908510563599</c:v>
                </c:pt>
                <c:pt idx="19095" formatCode="General">
                  <c:v>0.113384091393533</c:v>
                </c:pt>
                <c:pt idx="19096" formatCode="General">
                  <c:v>0.115215213395435</c:v>
                </c:pt>
                <c:pt idx="19097" formatCode="General">
                  <c:v>0.11646163102456999</c:v>
                </c:pt>
                <c:pt idx="19098" formatCode="General">
                  <c:v>0.116449092644112</c:v>
                </c:pt>
                <c:pt idx="19099" formatCode="General">
                  <c:v>0.114555331170729</c:v>
                </c:pt>
                <c:pt idx="19100" formatCode="General">
                  <c:v>0.109842483304243</c:v>
                </c:pt>
                <c:pt idx="19101" formatCode="General">
                  <c:v>0.102855647892741</c:v>
                </c:pt>
                <c:pt idx="19102" formatCode="General">
                  <c:v>9.5204399299710599E-2</c:v>
                </c:pt>
                <c:pt idx="19103" formatCode="General">
                  <c:v>8.7126270192574795E-2</c:v>
                </c:pt>
                <c:pt idx="19104" formatCode="General">
                  <c:v>7.8209246196052795E-2</c:v>
                </c:pt>
                <c:pt idx="19105" formatCode="General">
                  <c:v>6.8536559062566005E-2</c:v>
                </c:pt>
                <c:pt idx="19106" formatCode="General">
                  <c:v>5.8567263012077098E-2</c:v>
                </c:pt>
                <c:pt idx="19107" formatCode="General">
                  <c:v>4.8814825241812999E-2</c:v>
                </c:pt>
                <c:pt idx="19108" formatCode="General">
                  <c:v>3.9663870840105399E-2</c:v>
                </c:pt>
                <c:pt idx="19109" formatCode="General">
                  <c:v>3.1020136809759701E-2</c:v>
                </c:pt>
                <c:pt idx="19110" formatCode="General">
                  <c:v>2.2774496419242299E-2</c:v>
                </c:pt>
                <c:pt idx="19111" formatCode="General">
                  <c:v>1.48624144858449E-2</c:v>
                </c:pt>
                <c:pt idx="19112" formatCode="General">
                  <c:v>7.4906373719161303E-3</c:v>
                </c:pt>
                <c:pt idx="19113" formatCode="General">
                  <c:v>8.8228957597566405E-4</c:v>
                </c:pt>
                <c:pt idx="19114" formatCode="General">
                  <c:v>-5.3790365836674696E-3</c:v>
                </c:pt>
                <c:pt idx="19115" formatCode="General">
                  <c:v>-1.147258710761E-2</c:v>
                </c:pt>
                <c:pt idx="19116" formatCode="General">
                  <c:v>-1.80279071611247E-2</c:v>
                </c:pt>
                <c:pt idx="19117" formatCode="General">
                  <c:v>-2.4878411061083398E-2</c:v>
                </c:pt>
                <c:pt idx="19118" formatCode="General">
                  <c:v>-3.0516833712993199E-2</c:v>
                </c:pt>
                <c:pt idx="19119" formatCode="General">
                  <c:v>-3.4270741196100699E-2</c:v>
                </c:pt>
                <c:pt idx="19120" formatCode="General">
                  <c:v>-3.6012180152451299E-2</c:v>
                </c:pt>
                <c:pt idx="19121" formatCode="General">
                  <c:v>-3.4829895702305803E-2</c:v>
                </c:pt>
                <c:pt idx="19122" formatCode="General">
                  <c:v>-3.1105399632593199E-2</c:v>
                </c:pt>
                <c:pt idx="19123" formatCode="General">
                  <c:v>-2.55077250340888E-2</c:v>
                </c:pt>
                <c:pt idx="19124" formatCode="General">
                  <c:v>-1.8351229268889799E-2</c:v>
                </c:pt>
                <c:pt idx="19125" formatCode="General">
                  <c:v>-1.0393090190350601E-2</c:v>
                </c:pt>
                <c:pt idx="19126" formatCode="General">
                  <c:v>-1.9040057598832701E-3</c:v>
                </c:pt>
                <c:pt idx="19127" formatCode="General">
                  <c:v>5.8720847950773699E-3</c:v>
                </c:pt>
                <c:pt idx="19128" formatCode="General">
                  <c:v>1.10119113473768E-2</c:v>
                </c:pt>
                <c:pt idx="19129" formatCode="General">
                  <c:v>1.2450427184283601E-2</c:v>
                </c:pt>
                <c:pt idx="19130" formatCode="General">
                  <c:v>9.8263975467100702E-3</c:v>
                </c:pt>
                <c:pt idx="19131" formatCode="General">
                  <c:v>3.1645381952654199E-3</c:v>
                </c:pt>
                <c:pt idx="19132" formatCode="General">
                  <c:v>-7.05503559620609E-3</c:v>
                </c:pt>
                <c:pt idx="19133" formatCode="General">
                  <c:v>-1.98486865975156E-2</c:v>
                </c:pt>
                <c:pt idx="19134" formatCode="General">
                  <c:v>-3.3925763091000698E-2</c:v>
                </c:pt>
                <c:pt idx="19135" formatCode="General">
                  <c:v>-4.8827612471548799E-2</c:v>
                </c:pt>
                <c:pt idx="19136" formatCode="General">
                  <c:v>-6.43479589433711E-2</c:v>
                </c:pt>
                <c:pt idx="19137" formatCode="General">
                  <c:v>-7.9672087544744197E-2</c:v>
                </c:pt>
                <c:pt idx="19138" formatCode="General">
                  <c:v>-9.4431359467011394E-2</c:v>
                </c:pt>
                <c:pt idx="19139" formatCode="General">
                  <c:v>-0.10789791570945</c:v>
                </c:pt>
                <c:pt idx="19140" formatCode="General">
                  <c:v>-0.119002806152619</c:v>
                </c:pt>
                <c:pt idx="19141" formatCode="General">
                  <c:v>-0.12819194541189799</c:v>
                </c:pt>
                <c:pt idx="19142" formatCode="General">
                  <c:v>-0.136158241712308</c:v>
                </c:pt>
                <c:pt idx="19143" formatCode="General">
                  <c:v>-0.14227906654966699</c:v>
                </c:pt>
                <c:pt idx="19144" formatCode="General">
                  <c:v>-0.14609494929768399</c:v>
                </c:pt>
                <c:pt idx="19145" formatCode="General">
                  <c:v>-0.14743703656389201</c:v>
                </c:pt>
                <c:pt idx="19146" formatCode="General">
                  <c:v>-0.14594536986466899</c:v>
                </c:pt>
                <c:pt idx="19147" formatCode="General">
                  <c:v>-0.14206692842726501</c:v>
                </c:pt>
                <c:pt idx="19148" formatCode="General">
                  <c:v>-0.136731480306297</c:v>
                </c:pt>
                <c:pt idx="19149" formatCode="General">
                  <c:v>-0.13109901737034099</c:v>
                </c:pt>
                <c:pt idx="19150" formatCode="General">
                  <c:v>-0.12635244877711599</c:v>
                </c:pt>
                <c:pt idx="19151" formatCode="General">
                  <c:v>-0.122999303855405</c:v>
                </c:pt>
                <c:pt idx="19152" formatCode="General">
                  <c:v>-0.12077959126445401</c:v>
                </c:pt>
                <c:pt idx="19153" formatCode="General">
                  <c:v>-0.119577954104834</c:v>
                </c:pt>
                <c:pt idx="19154" formatCode="General">
                  <c:v>-0.11966863184191701</c:v>
                </c:pt>
                <c:pt idx="19155" formatCode="General">
                  <c:v>-0.121085295057466</c:v>
                </c:pt>
                <c:pt idx="19156" formatCode="General">
                  <c:v>-0.12384689226975901</c:v>
                </c:pt>
                <c:pt idx="19157" formatCode="General">
                  <c:v>-0.12822989438690499</c:v>
                </c:pt>
                <c:pt idx="19158" formatCode="General">
                  <c:v>-0.13506869173576</c:v>
                </c:pt>
                <c:pt idx="19159" formatCode="General">
                  <c:v>-0.144328061546666</c:v>
                </c:pt>
                <c:pt idx="19160" formatCode="General">
                  <c:v>-0.15489007181019801</c:v>
                </c:pt>
                <c:pt idx="19161" formatCode="General">
                  <c:v>-0.16633477228310301</c:v>
                </c:pt>
                <c:pt idx="19162" formatCode="General">
                  <c:v>-0.178346396677728</c:v>
                </c:pt>
                <c:pt idx="19163" formatCode="General">
                  <c:v>-0.19050990930343401</c:v>
                </c:pt>
                <c:pt idx="19164" formatCode="General">
                  <c:v>-0.20254642747825299</c:v>
                </c:pt>
                <c:pt idx="19165" formatCode="General">
                  <c:v>-0.21377744648056099</c:v>
                </c:pt>
                <c:pt idx="19166" formatCode="General">
                  <c:v>-0.22301546722045301</c:v>
                </c:pt>
                <c:pt idx="19167" formatCode="General">
                  <c:v>-0.22947049360573299</c:v>
                </c:pt>
                <c:pt idx="19168" formatCode="General">
                  <c:v>-0.23311819351278901</c:v>
                </c:pt>
                <c:pt idx="19169" formatCode="General">
                  <c:v>-0.23507009048519001</c:v>
                </c:pt>
                <c:pt idx="19170" formatCode="General">
                  <c:v>-0.23620372105433499</c:v>
                </c:pt>
                <c:pt idx="19171" formatCode="General">
                  <c:v>-0.236666071606766</c:v>
                </c:pt>
                <c:pt idx="19172" formatCode="General">
                  <c:v>-0.23658809021028801</c:v>
                </c:pt>
                <c:pt idx="19173" formatCode="General">
                  <c:v>-0.235729612694176</c:v>
                </c:pt>
                <c:pt idx="19174" formatCode="General">
                  <c:v>-0.233934757381738</c:v>
                </c:pt>
                <c:pt idx="19175" formatCode="General">
                  <c:v>-0.23213431158572201</c:v>
                </c:pt>
                <c:pt idx="19176" formatCode="General">
                  <c:v>-0.23148847644287299</c:v>
                </c:pt>
                <c:pt idx="19177" formatCode="General">
                  <c:v>-0.23248017785526801</c:v>
                </c:pt>
                <c:pt idx="19178" formatCode="General">
                  <c:v>-0.23585401636317699</c:v>
                </c:pt>
                <c:pt idx="19179" formatCode="General">
                  <c:v>-0.241375985232164</c:v>
                </c:pt>
                <c:pt idx="19180" formatCode="General">
                  <c:v>-0.24792063092581801</c:v>
                </c:pt>
                <c:pt idx="19181" formatCode="General">
                  <c:v>-0.25465884982811898</c:v>
                </c:pt>
                <c:pt idx="19182" formatCode="General">
                  <c:v>-0.26127170944712902</c:v>
                </c:pt>
                <c:pt idx="19183" formatCode="General">
                  <c:v>-0.267319802382886</c:v>
                </c:pt>
                <c:pt idx="19184" formatCode="General">
                  <c:v>-0.27293480209966797</c:v>
                </c:pt>
                <c:pt idx="19185" formatCode="General">
                  <c:v>-0.27804646169957697</c:v>
                </c:pt>
                <c:pt idx="19186" formatCode="General">
                  <c:v>-0.28111031197573899</c:v>
                </c:pt>
                <c:pt idx="19187" formatCode="General">
                  <c:v>-0.28211729098174698</c:v>
                </c:pt>
                <c:pt idx="19188" formatCode="General">
                  <c:v>-0.28169622381811399</c:v>
                </c:pt>
                <c:pt idx="19189" formatCode="General">
                  <c:v>-0.280281795117715</c:v>
                </c:pt>
                <c:pt idx="19190" formatCode="General">
                  <c:v>-0.279330263740794</c:v>
                </c:pt>
                <c:pt idx="19191" formatCode="General">
                  <c:v>-0.2794041642799</c:v>
                </c:pt>
                <c:pt idx="19192" formatCode="General">
                  <c:v>-0.28088370979955102</c:v>
                </c:pt>
                <c:pt idx="19193" formatCode="General">
                  <c:v>-0.28430353362119298</c:v>
                </c:pt>
                <c:pt idx="19194" formatCode="General">
                  <c:v>-0.28880180843255698</c:v>
                </c:pt>
                <c:pt idx="19195" formatCode="General">
                  <c:v>-0.29297574100420098</c:v>
                </c:pt>
                <c:pt idx="19196" formatCode="General">
                  <c:v>-0.296253410074236</c:v>
                </c:pt>
                <c:pt idx="19197" formatCode="General">
                  <c:v>-0.29738553339996299</c:v>
                </c:pt>
                <c:pt idx="19198" formatCode="General">
                  <c:v>-0.29576499073146301</c:v>
                </c:pt>
                <c:pt idx="19199" formatCode="General">
                  <c:v>-0.291872310600434</c:v>
                </c:pt>
                <c:pt idx="19200" formatCode="General">
                  <c:v>-0.285935279136314</c:v>
                </c:pt>
                <c:pt idx="19201" formatCode="General">
                  <c:v>-0.27891370096871598</c:v>
                </c:pt>
                <c:pt idx="19202" formatCode="General">
                  <c:v>-0.27178688258497402</c:v>
                </c:pt>
                <c:pt idx="19203" formatCode="General">
                  <c:v>-0.26548102980191202</c:v>
                </c:pt>
                <c:pt idx="19204" formatCode="General">
                  <c:v>-0.260676374081314</c:v>
                </c:pt>
                <c:pt idx="19205" formatCode="General">
                  <c:v>-0.25734686712081101</c:v>
                </c:pt>
                <c:pt idx="19206" formatCode="General">
                  <c:v>-0.25485325863799702</c:v>
                </c:pt>
                <c:pt idx="19207" formatCode="General">
                  <c:v>-0.25240085605069401</c:v>
                </c:pt>
                <c:pt idx="19208" formatCode="General">
                  <c:v>-0.24914509264388801</c:v>
                </c:pt>
                <c:pt idx="19209" formatCode="General">
                  <c:v>-0.24420033179759201</c:v>
                </c:pt>
                <c:pt idx="19210" formatCode="General">
                  <c:v>-0.23785957281391301</c:v>
                </c:pt>
                <c:pt idx="19211" formatCode="General">
                  <c:v>-0.23102749298153699</c:v>
                </c:pt>
                <c:pt idx="19212" formatCode="General">
                  <c:v>-0.22446540099180401</c:v>
                </c:pt>
                <c:pt idx="19213" formatCode="General">
                  <c:v>-0.21869401118724599</c:v>
                </c:pt>
                <c:pt idx="19214" formatCode="General">
                  <c:v>-0.21425943116452201</c:v>
                </c:pt>
                <c:pt idx="19215" formatCode="General">
                  <c:v>-0.21201597041235001</c:v>
                </c:pt>
                <c:pt idx="19216" formatCode="General">
                  <c:v>-0.21202535006273701</c:v>
                </c:pt>
                <c:pt idx="19217" formatCode="General">
                  <c:v>-0.21367762439276</c:v>
                </c:pt>
                <c:pt idx="19218" formatCode="General">
                  <c:v>-0.21644065266158499</c:v>
                </c:pt>
                <c:pt idx="19219" formatCode="General">
                  <c:v>-0.220658170087457</c:v>
                </c:pt>
                <c:pt idx="19220" formatCode="General">
                  <c:v>-0.22647877248037099</c:v>
                </c:pt>
                <c:pt idx="19221" formatCode="General">
                  <c:v>-0.23220409614969301</c:v>
                </c:pt>
                <c:pt idx="19222" formatCode="General">
                  <c:v>-0.23624584757040401</c:v>
                </c:pt>
                <c:pt idx="19223" formatCode="General">
                  <c:v>-0.23818637871127399</c:v>
                </c:pt>
                <c:pt idx="19224" formatCode="General">
                  <c:v>-0.237336910060329</c:v>
                </c:pt>
                <c:pt idx="19225" formatCode="General">
                  <c:v>-0.23242276589555799</c:v>
                </c:pt>
                <c:pt idx="19226" formatCode="General">
                  <c:v>-0.22433684614171001</c:v>
                </c:pt>
                <c:pt idx="19227" formatCode="General">
                  <c:v>-0.21504616893519399</c:v>
                </c:pt>
                <c:pt idx="19228" formatCode="General">
                  <c:v>-0.204760897560854</c:v>
                </c:pt>
                <c:pt idx="19229" formatCode="General">
                  <c:v>-0.193039204375868</c:v>
                </c:pt>
                <c:pt idx="19230" formatCode="General">
                  <c:v>-0.18016874135595801</c:v>
                </c:pt>
                <c:pt idx="19231" formatCode="General">
                  <c:v>-0.16690173696330199</c:v>
                </c:pt>
                <c:pt idx="19232" formatCode="General">
                  <c:v>-0.153193169497122</c:v>
                </c:pt>
                <c:pt idx="19233" formatCode="General">
                  <c:v>-0.13979984958062899</c:v>
                </c:pt>
                <c:pt idx="19234" formatCode="General">
                  <c:v>-0.12879092121976099</c:v>
                </c:pt>
                <c:pt idx="19235" formatCode="General">
                  <c:v>-0.121553969484775</c:v>
                </c:pt>
                <c:pt idx="19236" formatCode="General">
                  <c:v>-0.11775558316986499</c:v>
                </c:pt>
                <c:pt idx="19237" formatCode="General">
                  <c:v>-0.11654818099832</c:v>
                </c:pt>
                <c:pt idx="19238" formatCode="General">
                  <c:v>-0.117591547453716</c:v>
                </c:pt>
                <c:pt idx="19239" formatCode="General">
                  <c:v>-0.120082121273043</c:v>
                </c:pt>
                <c:pt idx="19240" formatCode="General">
                  <c:v>-0.122999385010835</c:v>
                </c:pt>
                <c:pt idx="19241" formatCode="General">
                  <c:v>-0.12616096215647199</c:v>
                </c:pt>
                <c:pt idx="19242" formatCode="General">
                  <c:v>-0.12987873886405699</c:v>
                </c:pt>
                <c:pt idx="19243" formatCode="General">
                  <c:v>-0.13398994802560901</c:v>
                </c:pt>
                <c:pt idx="19244" formatCode="General">
                  <c:v>-0.137126466842619</c:v>
                </c:pt>
                <c:pt idx="19245" formatCode="General">
                  <c:v>-0.138121424174312</c:v>
                </c:pt>
                <c:pt idx="19246" formatCode="General">
                  <c:v>-0.13780908951819901</c:v>
                </c:pt>
                <c:pt idx="19247" formatCode="General">
                  <c:v>-0.13659419919719001</c:v>
                </c:pt>
                <c:pt idx="19248" formatCode="General">
                  <c:v>-0.13434911209676201</c:v>
                </c:pt>
                <c:pt idx="19249" formatCode="General">
                  <c:v>-0.132228415416038</c:v>
                </c:pt>
                <c:pt idx="19250" formatCode="General">
                  <c:v>-0.130547725262565</c:v>
                </c:pt>
                <c:pt idx="19251" formatCode="General">
                  <c:v>-0.12784099394451001</c:v>
                </c:pt>
                <c:pt idx="19252" formatCode="General">
                  <c:v>-0.12359942596476101</c:v>
                </c:pt>
                <c:pt idx="19253" formatCode="General">
                  <c:v>-0.11872521860537801</c:v>
                </c:pt>
                <c:pt idx="19254" formatCode="General">
                  <c:v>-0.11291905883848</c:v>
                </c:pt>
                <c:pt idx="19255" formatCode="General">
                  <c:v>-0.105680459399282</c:v>
                </c:pt>
                <c:pt idx="19256" formatCode="General">
                  <c:v>-9.76553925495669E-2</c:v>
                </c:pt>
                <c:pt idx="19257" formatCode="General">
                  <c:v>-8.9189666032477299E-2</c:v>
                </c:pt>
                <c:pt idx="19258" formatCode="General">
                  <c:v>-7.9863756391353305E-2</c:v>
                </c:pt>
                <c:pt idx="19259" formatCode="General">
                  <c:v>-6.9501985966193294E-2</c:v>
                </c:pt>
                <c:pt idx="19260" formatCode="General">
                  <c:v>-5.8347052113973202E-2</c:v>
                </c:pt>
                <c:pt idx="19261" formatCode="General">
                  <c:v>-4.7072825770970397E-2</c:v>
                </c:pt>
                <c:pt idx="19262" formatCode="General">
                  <c:v>-3.65237275836389E-2</c:v>
                </c:pt>
                <c:pt idx="19263" formatCode="General">
                  <c:v>-2.68073442229847E-2</c:v>
                </c:pt>
                <c:pt idx="19264" formatCode="General">
                  <c:v>-1.8399471050587101E-2</c:v>
                </c:pt>
                <c:pt idx="19265" formatCode="General">
                  <c:v>-1.13909809375952E-2</c:v>
                </c:pt>
                <c:pt idx="19266" formatCode="General">
                  <c:v>-5.9016046449503999E-3</c:v>
                </c:pt>
                <c:pt idx="19267" formatCode="General">
                  <c:v>-2.1087102599604102E-3</c:v>
                </c:pt>
                <c:pt idx="19268" formatCode="General">
                  <c:v>1.8740345805426E-3</c:v>
                </c:pt>
                <c:pt idx="19269" formatCode="General">
                  <c:v>6.6548998869495699E-3</c:v>
                </c:pt>
                <c:pt idx="19270" formatCode="General">
                  <c:v>1.1545645946775899E-2</c:v>
                </c:pt>
                <c:pt idx="19271" formatCode="General">
                  <c:v>1.6829425607243601E-2</c:v>
                </c:pt>
                <c:pt idx="19272" formatCode="General">
                  <c:v>2.2857637536533099E-2</c:v>
                </c:pt>
                <c:pt idx="19273" formatCode="General">
                  <c:v>2.9731584971357201E-2</c:v>
                </c:pt>
                <c:pt idx="19274" formatCode="General">
                  <c:v>3.8038075026115503E-2</c:v>
                </c:pt>
                <c:pt idx="19275" formatCode="General">
                  <c:v>4.8035309892310703E-2</c:v>
                </c:pt>
                <c:pt idx="19276" formatCode="General">
                  <c:v>5.8839434763736001E-2</c:v>
                </c:pt>
                <c:pt idx="19277" formatCode="General">
                  <c:v>6.93779507342763E-2</c:v>
                </c:pt>
                <c:pt idx="19278" formatCode="General">
                  <c:v>7.9017494782737896E-2</c:v>
                </c:pt>
                <c:pt idx="19279" formatCode="General">
                  <c:v>8.7318985682425701E-2</c:v>
                </c:pt>
                <c:pt idx="19280" formatCode="General">
                  <c:v>9.4120818202637402E-2</c:v>
                </c:pt>
                <c:pt idx="19281" formatCode="General">
                  <c:v>9.9939581563327606E-2</c:v>
                </c:pt>
                <c:pt idx="19282" formatCode="General">
                  <c:v>0.10577155506655</c:v>
                </c:pt>
                <c:pt idx="19283" formatCode="General">
                  <c:v>0.111176967726836</c:v>
                </c:pt>
                <c:pt idx="19284" formatCode="General">
                  <c:v>0.114222823568962</c:v>
                </c:pt>
                <c:pt idx="19285" formatCode="General">
                  <c:v>0.11521012061170199</c:v>
                </c:pt>
                <c:pt idx="19286" formatCode="General">
                  <c:v>0.116371219140657</c:v>
                </c:pt>
                <c:pt idx="19287" formatCode="General">
                  <c:v>0.11845375273587</c:v>
                </c:pt>
                <c:pt idx="19288" formatCode="General">
                  <c:v>0.12137268180527699</c:v>
                </c:pt>
                <c:pt idx="19289" formatCode="General">
                  <c:v>0.12506366801798599</c:v>
                </c:pt>
                <c:pt idx="19290" formatCode="General">
                  <c:v>0.13050083823109801</c:v>
                </c:pt>
                <c:pt idx="19291" formatCode="General">
                  <c:v>0.13899125038539401</c:v>
                </c:pt>
                <c:pt idx="19292" formatCode="General">
                  <c:v>0.150927443386521</c:v>
                </c:pt>
                <c:pt idx="19293" formatCode="General">
                  <c:v>0.166252849777351</c:v>
                </c:pt>
                <c:pt idx="19294" formatCode="General">
                  <c:v>0.18402561905719</c:v>
                </c:pt>
                <c:pt idx="19295" formatCode="General">
                  <c:v>0.202384863806569</c:v>
                </c:pt>
                <c:pt idx="19296" formatCode="General">
                  <c:v>0.219117808899915</c:v>
                </c:pt>
                <c:pt idx="19297" formatCode="General">
                  <c:v>0.23290150793453299</c:v>
                </c:pt>
                <c:pt idx="19298" formatCode="General">
                  <c:v>0.24299521156688</c:v>
                </c:pt>
                <c:pt idx="19299" formatCode="General">
                  <c:v>0.24932467466474201</c:v>
                </c:pt>
                <c:pt idx="19300" formatCode="General">
                  <c:v>0.25320489412633601</c:v>
                </c:pt>
                <c:pt idx="19301" formatCode="General">
                  <c:v>0.25511785315283297</c:v>
                </c:pt>
                <c:pt idx="19302" formatCode="General">
                  <c:v>0.254835235766735</c:v>
                </c:pt>
                <c:pt idx="19303" formatCode="General">
                  <c:v>0.253287391616205</c:v>
                </c:pt>
                <c:pt idx="19304" formatCode="General">
                  <c:v>0.25078524510101902</c:v>
                </c:pt>
                <c:pt idx="19305" formatCode="General">
                  <c:v>0.246577370625194</c:v>
                </c:pt>
                <c:pt idx="19306" formatCode="General">
                  <c:v>0.23912991768931999</c:v>
                </c:pt>
                <c:pt idx="19307" formatCode="General">
                  <c:v>0.22859903068637699</c:v>
                </c:pt>
                <c:pt idx="19308" formatCode="General">
                  <c:v>0.216761427645009</c:v>
                </c:pt>
                <c:pt idx="19309" formatCode="General">
                  <c:v>0.20540794368118001</c:v>
                </c:pt>
                <c:pt idx="19310" formatCode="General">
                  <c:v>0.19653071305459799</c:v>
                </c:pt>
                <c:pt idx="19311" formatCode="General">
                  <c:v>0.19051772938102299</c:v>
                </c:pt>
                <c:pt idx="19312" formatCode="General">
                  <c:v>0.18673481818932999</c:v>
                </c:pt>
                <c:pt idx="19313" formatCode="General">
                  <c:v>0.18399984752927701</c:v>
                </c:pt>
                <c:pt idx="19314" formatCode="General">
                  <c:v>0.182094518600012</c:v>
                </c:pt>
                <c:pt idx="19315" formatCode="General">
                  <c:v>0.181548389340701</c:v>
                </c:pt>
                <c:pt idx="19316" formatCode="General">
                  <c:v>0.18253978134526999</c:v>
                </c:pt>
                <c:pt idx="19317" formatCode="General">
                  <c:v>0.18456804402965399</c:v>
                </c:pt>
                <c:pt idx="19318" formatCode="General">
                  <c:v>0.187222574400292</c:v>
                </c:pt>
                <c:pt idx="19319" formatCode="General">
                  <c:v>0.19021498141849699</c:v>
                </c:pt>
                <c:pt idx="19320" formatCode="General">
                  <c:v>0.193478233282352</c:v>
                </c:pt>
                <c:pt idx="19321" formatCode="General">
                  <c:v>0.19737173596626201</c:v>
                </c:pt>
                <c:pt idx="19322" formatCode="General">
                  <c:v>0.20132733541150799</c:v>
                </c:pt>
                <c:pt idx="19323" formatCode="General">
                  <c:v>0.20506387310246099</c:v>
                </c:pt>
                <c:pt idx="19324" formatCode="General">
                  <c:v>0.20859206996681501</c:v>
                </c:pt>
                <c:pt idx="19325" formatCode="General">
                  <c:v>0.21180315726389001</c:v>
                </c:pt>
                <c:pt idx="19326" formatCode="General">
                  <c:v>0.21444353001522701</c:v>
                </c:pt>
                <c:pt idx="19327" formatCode="General">
                  <c:v>0.21677963399244901</c:v>
                </c:pt>
                <c:pt idx="19328" formatCode="General">
                  <c:v>0.21910013235806799</c:v>
                </c:pt>
                <c:pt idx="19329" formatCode="General">
                  <c:v>0.22187322448262201</c:v>
                </c:pt>
                <c:pt idx="19330" formatCode="General">
                  <c:v>0.22567318110588899</c:v>
                </c:pt>
                <c:pt idx="19331" formatCode="General">
                  <c:v>0.229933271987347</c:v>
                </c:pt>
                <c:pt idx="19332" formatCode="General">
                  <c:v>0.23318729931010601</c:v>
                </c:pt>
                <c:pt idx="19333" formatCode="General">
                  <c:v>0.23481103436183701</c:v>
                </c:pt>
                <c:pt idx="19334" formatCode="General">
                  <c:v>0.23468393188925801</c:v>
                </c:pt>
                <c:pt idx="19335" formatCode="General">
                  <c:v>0.232358124418235</c:v>
                </c:pt>
                <c:pt idx="19336" formatCode="General">
                  <c:v>0.227934341558227</c:v>
                </c:pt>
                <c:pt idx="19337" formatCode="General">
                  <c:v>0.22109841653786699</c:v>
                </c:pt>
                <c:pt idx="19338" formatCode="General">
                  <c:v>0.21250485345430201</c:v>
                </c:pt>
                <c:pt idx="19339" formatCode="General">
                  <c:v>0.202955113981858</c:v>
                </c:pt>
                <c:pt idx="19340" formatCode="General">
                  <c:v>0.19315697500540099</c:v>
                </c:pt>
                <c:pt idx="19341" formatCode="General">
                  <c:v>0.18442469999150099</c:v>
                </c:pt>
                <c:pt idx="19342" formatCode="General">
                  <c:v>0.17666846643049799</c:v>
                </c:pt>
                <c:pt idx="19343" formatCode="General">
                  <c:v>0.169661456298419</c:v>
                </c:pt>
                <c:pt idx="19344" formatCode="General">
                  <c:v>0.16330501696102401</c:v>
                </c:pt>
                <c:pt idx="19345" formatCode="General">
                  <c:v>0.15724775974164701</c:v>
                </c:pt>
                <c:pt idx="19346" formatCode="General">
                  <c:v>0.15146854310596999</c:v>
                </c:pt>
                <c:pt idx="19347" formatCode="General">
                  <c:v>0.14664250715459801</c:v>
                </c:pt>
                <c:pt idx="19348" formatCode="General">
                  <c:v>0.14357458760122299</c:v>
                </c:pt>
                <c:pt idx="19349" formatCode="General">
                  <c:v>0.14285093355682499</c:v>
                </c:pt>
                <c:pt idx="19350" formatCode="General">
                  <c:v>0.14424747620560599</c:v>
                </c:pt>
                <c:pt idx="19351" formatCode="General">
                  <c:v>0.14731806445124701</c:v>
                </c:pt>
                <c:pt idx="19352" formatCode="General">
                  <c:v>0.15137117779470899</c:v>
                </c:pt>
                <c:pt idx="19353" formatCode="General">
                  <c:v>0.154883627522827</c:v>
                </c:pt>
                <c:pt idx="19354" formatCode="General">
                  <c:v>0.156951836810865</c:v>
                </c:pt>
                <c:pt idx="19355" formatCode="General">
                  <c:v>0.15761969610520399</c:v>
                </c:pt>
                <c:pt idx="19356" formatCode="General">
                  <c:v>0.15704074980577401</c:v>
                </c:pt>
                <c:pt idx="19357" formatCode="General">
                  <c:v>0.15586026172026299</c:v>
                </c:pt>
                <c:pt idx="19358" formatCode="General">
                  <c:v>0.15505974335677</c:v>
                </c:pt>
                <c:pt idx="19359" formatCode="General">
                  <c:v>0.15484240352356299</c:v>
                </c:pt>
                <c:pt idx="19360" formatCode="General">
                  <c:v>0.15481652217608999</c:v>
                </c:pt>
                <c:pt idx="19361" formatCode="General">
                  <c:v>0.15429137764902201</c:v>
                </c:pt>
                <c:pt idx="19362" formatCode="General">
                  <c:v>0.152459105513639</c:v>
                </c:pt>
                <c:pt idx="19363" formatCode="General">
                  <c:v>0.148802984354933</c:v>
                </c:pt>
                <c:pt idx="19364" formatCode="General">
                  <c:v>0.143603356681403</c:v>
                </c:pt>
                <c:pt idx="19365" formatCode="General">
                  <c:v>0.13734461752720101</c:v>
                </c:pt>
                <c:pt idx="19366" formatCode="General">
                  <c:v>0.13031035617765699</c:v>
                </c:pt>
                <c:pt idx="19367" formatCode="General">
                  <c:v>0.122670697854407</c:v>
                </c:pt>
                <c:pt idx="19368" formatCode="General">
                  <c:v>0.114012011669176</c:v>
                </c:pt>
                <c:pt idx="19369" formatCode="General">
                  <c:v>0.103163386247644</c:v>
                </c:pt>
                <c:pt idx="19370" formatCode="General">
                  <c:v>9.0280648327680499E-2</c:v>
                </c:pt>
                <c:pt idx="19371" formatCode="General">
                  <c:v>7.6483816837431898E-2</c:v>
                </c:pt>
                <c:pt idx="19372" formatCode="General">
                  <c:v>6.2845173549667496E-2</c:v>
                </c:pt>
                <c:pt idx="19373" formatCode="General">
                  <c:v>5.0380095886943199E-2</c:v>
                </c:pt>
                <c:pt idx="19374" formatCode="General">
                  <c:v>3.93219164006198E-2</c:v>
                </c:pt>
                <c:pt idx="19375" formatCode="General">
                  <c:v>3.0439881274365799E-2</c:v>
                </c:pt>
                <c:pt idx="19376" formatCode="General">
                  <c:v>2.47389519965323E-2</c:v>
                </c:pt>
                <c:pt idx="19377" formatCode="General">
                  <c:v>2.2134774771560301E-2</c:v>
                </c:pt>
                <c:pt idx="19378" formatCode="General">
                  <c:v>2.1756791383361399E-2</c:v>
                </c:pt>
                <c:pt idx="19379" formatCode="General">
                  <c:v>2.2114272223802599E-2</c:v>
                </c:pt>
                <c:pt idx="19380" formatCode="General">
                  <c:v>2.27748730386968E-2</c:v>
                </c:pt>
                <c:pt idx="19381" formatCode="General">
                  <c:v>2.4293722419539001E-2</c:v>
                </c:pt>
                <c:pt idx="19382" formatCode="General">
                  <c:v>2.5830651688964101E-2</c:v>
                </c:pt>
                <c:pt idx="19383" formatCode="General">
                  <c:v>2.7082895037627199E-2</c:v>
                </c:pt>
                <c:pt idx="19384" formatCode="General">
                  <c:v>2.7696892166971399E-2</c:v>
                </c:pt>
                <c:pt idx="19385" formatCode="General">
                  <c:v>2.77742149818303E-2</c:v>
                </c:pt>
                <c:pt idx="19386" formatCode="General">
                  <c:v>2.84761996294789E-2</c:v>
                </c:pt>
                <c:pt idx="19387" formatCode="General">
                  <c:v>2.95417899685252E-2</c:v>
                </c:pt>
                <c:pt idx="19388" formatCode="General">
                  <c:v>3.0323032167898899E-2</c:v>
                </c:pt>
                <c:pt idx="19389" formatCode="General">
                  <c:v>3.07362711641181E-2</c:v>
                </c:pt>
                <c:pt idx="19390" formatCode="General">
                  <c:v>3.0976773232831701E-2</c:v>
                </c:pt>
                <c:pt idx="19391" formatCode="General">
                  <c:v>3.08300962585479E-2</c:v>
                </c:pt>
                <c:pt idx="19392" formatCode="General">
                  <c:v>3.0055520390650001E-2</c:v>
                </c:pt>
                <c:pt idx="19393" formatCode="General">
                  <c:v>2.8783405236909299E-2</c:v>
                </c:pt>
                <c:pt idx="19394" formatCode="General">
                  <c:v>2.7367363712907801E-2</c:v>
                </c:pt>
                <c:pt idx="19395" formatCode="General">
                  <c:v>2.6989891956772202E-2</c:v>
                </c:pt>
                <c:pt idx="19396" formatCode="General">
                  <c:v>2.7576519342489302E-2</c:v>
                </c:pt>
                <c:pt idx="19397" formatCode="General">
                  <c:v>2.77299006340322E-2</c:v>
                </c:pt>
                <c:pt idx="19398" formatCode="General">
                  <c:v>2.7247380639904499E-2</c:v>
                </c:pt>
                <c:pt idx="19399" formatCode="General">
                  <c:v>2.6348020372845501E-2</c:v>
                </c:pt>
                <c:pt idx="19400" formatCode="General">
                  <c:v>2.5440745008168598E-2</c:v>
                </c:pt>
                <c:pt idx="19401" formatCode="General">
                  <c:v>2.51409727089488E-2</c:v>
                </c:pt>
                <c:pt idx="19402" formatCode="General">
                  <c:v>2.48594200919049E-2</c:v>
                </c:pt>
                <c:pt idx="19403" formatCode="General">
                  <c:v>2.3491737629398698E-2</c:v>
                </c:pt>
                <c:pt idx="19404" formatCode="General">
                  <c:v>2.0887391339633798E-2</c:v>
                </c:pt>
                <c:pt idx="19405" formatCode="General">
                  <c:v>1.7078959179056101E-2</c:v>
                </c:pt>
                <c:pt idx="19406" formatCode="General">
                  <c:v>1.15589865955957E-2</c:v>
                </c:pt>
                <c:pt idx="19407" formatCode="General">
                  <c:v>3.04672377084624E-3</c:v>
                </c:pt>
                <c:pt idx="19408" formatCode="General">
                  <c:v>-8.1771681860566495E-3</c:v>
                </c:pt>
                <c:pt idx="19409" formatCode="General">
                  <c:v>-2.0513788380614701E-2</c:v>
                </c:pt>
                <c:pt idx="19410" formatCode="General">
                  <c:v>-3.4318838872339198E-2</c:v>
                </c:pt>
                <c:pt idx="19411" formatCode="General">
                  <c:v>-5.0498160818241697E-2</c:v>
                </c:pt>
                <c:pt idx="19412" formatCode="General">
                  <c:v>-6.8090063196161496E-2</c:v>
                </c:pt>
                <c:pt idx="19413" formatCode="General">
                  <c:v>-8.5663319989676398E-2</c:v>
                </c:pt>
                <c:pt idx="19414" formatCode="General">
                  <c:v>-0.10271631090337099</c:v>
                </c:pt>
                <c:pt idx="19415" formatCode="General">
                  <c:v>-0.119196735746483</c:v>
                </c:pt>
                <c:pt idx="19416" formatCode="General">
                  <c:v>-0.13496223751160799</c:v>
                </c:pt>
                <c:pt idx="19417" formatCode="General">
                  <c:v>-0.14932611561144701</c:v>
                </c:pt>
                <c:pt idx="19418" formatCode="General">
                  <c:v>-0.16148313221615601</c:v>
                </c:pt>
                <c:pt idx="19419" formatCode="General">
                  <c:v>-0.17152802197928901</c:v>
                </c:pt>
                <c:pt idx="19420" formatCode="General">
                  <c:v>-0.18011341075402401</c:v>
                </c:pt>
                <c:pt idx="19421" formatCode="General">
                  <c:v>-0.18746297249128999</c:v>
                </c:pt>
                <c:pt idx="19422" formatCode="General">
                  <c:v>-0.193058331708022</c:v>
                </c:pt>
                <c:pt idx="19423" formatCode="General">
                  <c:v>-0.19725255100891001</c:v>
                </c:pt>
                <c:pt idx="19424" formatCode="General">
                  <c:v>-0.20077485266044601</c:v>
                </c:pt>
                <c:pt idx="19425" formatCode="General">
                  <c:v>-0.20367682794001299</c:v>
                </c:pt>
                <c:pt idx="19426" formatCode="General">
                  <c:v>-0.20702364986195501</c:v>
                </c:pt>
                <c:pt idx="19427" formatCode="General">
                  <c:v>-0.21177659119041201</c:v>
                </c:pt>
                <c:pt idx="19428" formatCode="General">
                  <c:v>-0.21744407332431301</c:v>
                </c:pt>
                <c:pt idx="19429" formatCode="General">
                  <c:v>-0.22231291067662801</c:v>
                </c:pt>
                <c:pt idx="19430" formatCode="General">
                  <c:v>-0.22560994866817</c:v>
                </c:pt>
                <c:pt idx="19431" formatCode="General">
                  <c:v>-0.22774035960873301</c:v>
                </c:pt>
                <c:pt idx="19432" formatCode="General">
                  <c:v>-0.22900019803748101</c:v>
                </c:pt>
                <c:pt idx="19433" formatCode="General">
                  <c:v>-0.22984240544201101</c:v>
                </c:pt>
                <c:pt idx="19434" formatCode="General">
                  <c:v>-0.23060634983634901</c:v>
                </c:pt>
                <c:pt idx="19435" formatCode="General">
                  <c:v>-0.231216805229573</c:v>
                </c:pt>
                <c:pt idx="19436" formatCode="General">
                  <c:v>-0.23161679908824201</c:v>
                </c:pt>
                <c:pt idx="19437" formatCode="General">
                  <c:v>-0.23161185597489301</c:v>
                </c:pt>
                <c:pt idx="19438" formatCode="General">
                  <c:v>-0.231216658153787</c:v>
                </c:pt>
                <c:pt idx="19439" formatCode="General">
                  <c:v>-0.230638485604378</c:v>
                </c:pt>
                <c:pt idx="19440" formatCode="General">
                  <c:v>-0.23005583100653601</c:v>
                </c:pt>
                <c:pt idx="19441" formatCode="General">
                  <c:v>-0.23011024170771499</c:v>
                </c:pt>
                <c:pt idx="19442" formatCode="General">
                  <c:v>-0.23128975227919299</c:v>
                </c:pt>
                <c:pt idx="19443" formatCode="General">
                  <c:v>-0.23324148932577901</c:v>
                </c:pt>
                <c:pt idx="19444" formatCode="General">
                  <c:v>-0.235344376768233</c:v>
                </c:pt>
                <c:pt idx="19445" formatCode="General">
                  <c:v>-0.23729095728924801</c:v>
                </c:pt>
                <c:pt idx="19446" formatCode="General">
                  <c:v>-0.23895766984465999</c:v>
                </c:pt>
                <c:pt idx="19447" formatCode="General">
                  <c:v>-0.24041830810063999</c:v>
                </c:pt>
                <c:pt idx="19448" formatCode="General">
                  <c:v>-0.24196493161666199</c:v>
                </c:pt>
                <c:pt idx="19449" formatCode="General">
                  <c:v>-0.24365140091835299</c:v>
                </c:pt>
                <c:pt idx="19450" formatCode="General">
                  <c:v>-0.244470436144581</c:v>
                </c:pt>
                <c:pt idx="19451" formatCode="General">
                  <c:v>-0.244511053442417</c:v>
                </c:pt>
                <c:pt idx="19452" formatCode="General">
                  <c:v>-0.24450857231166201</c:v>
                </c:pt>
                <c:pt idx="19453" formatCode="General">
                  <c:v>-0.24375330145816099</c:v>
                </c:pt>
                <c:pt idx="19454" formatCode="General">
                  <c:v>-0.24260995892894799</c:v>
                </c:pt>
                <c:pt idx="19455" formatCode="General">
                  <c:v>-0.24206439146577399</c:v>
                </c:pt>
                <c:pt idx="19456" formatCode="General">
                  <c:v>-0.241555730428822</c:v>
                </c:pt>
                <c:pt idx="19457" formatCode="General">
                  <c:v>-0.24048233611070199</c:v>
                </c:pt>
                <c:pt idx="19458" formatCode="General">
                  <c:v>-0.23930965383278799</c:v>
                </c:pt>
                <c:pt idx="19459" formatCode="General">
                  <c:v>-0.23780538236350901</c:v>
                </c:pt>
                <c:pt idx="19460" formatCode="General">
                  <c:v>-0.23465361702184701</c:v>
                </c:pt>
                <c:pt idx="19461" formatCode="General">
                  <c:v>-0.229612583992573</c:v>
                </c:pt>
                <c:pt idx="19462" formatCode="General">
                  <c:v>-0.22326298420443</c:v>
                </c:pt>
                <c:pt idx="19463" formatCode="General">
                  <c:v>-0.215864240447219</c:v>
                </c:pt>
                <c:pt idx="19464" formatCode="General">
                  <c:v>-0.20741276021253999</c:v>
                </c:pt>
                <c:pt idx="19465" formatCode="General">
                  <c:v>-0.198563089983883</c:v>
                </c:pt>
                <c:pt idx="19466" formatCode="General">
                  <c:v>-0.18937063563741899</c:v>
                </c:pt>
                <c:pt idx="19467" formatCode="General">
                  <c:v>-0.17964941328388501</c:v>
                </c:pt>
                <c:pt idx="19468" formatCode="General">
                  <c:v>-0.17085208340213601</c:v>
                </c:pt>
                <c:pt idx="19469" formatCode="General">
                  <c:v>-0.164326663145235</c:v>
                </c:pt>
                <c:pt idx="19470" formatCode="General">
                  <c:v>-0.16068491669034499</c:v>
                </c:pt>
                <c:pt idx="19471" formatCode="General">
                  <c:v>-0.15965324895289201</c:v>
                </c:pt>
                <c:pt idx="19472" formatCode="General">
                  <c:v>-0.16014620945146299</c:v>
                </c:pt>
                <c:pt idx="19473" formatCode="General">
                  <c:v>-0.16169145402037699</c:v>
                </c:pt>
                <c:pt idx="19474" formatCode="General">
                  <c:v>-0.164248461361925</c:v>
                </c:pt>
                <c:pt idx="19475" formatCode="General">
                  <c:v>-0.16734877486389399</c:v>
                </c:pt>
                <c:pt idx="19476" formatCode="General">
                  <c:v>-0.170498161302371</c:v>
                </c:pt>
                <c:pt idx="19477" formatCode="General">
                  <c:v>-0.17306836883164101</c:v>
                </c:pt>
                <c:pt idx="19478" formatCode="General">
                  <c:v>-0.17440243704521299</c:v>
                </c:pt>
                <c:pt idx="19479" formatCode="General">
                  <c:v>-0.17490144686847101</c:v>
                </c:pt>
                <c:pt idx="19480" formatCode="General">
                  <c:v>-0.17607489833124099</c:v>
                </c:pt>
                <c:pt idx="19481" formatCode="General">
                  <c:v>-0.17827202006624601</c:v>
                </c:pt>
                <c:pt idx="19482" formatCode="General">
                  <c:v>-0.180596032014922</c:v>
                </c:pt>
                <c:pt idx="19483" formatCode="General">
                  <c:v>-0.182938347135011</c:v>
                </c:pt>
                <c:pt idx="19484" formatCode="General">
                  <c:v>-0.18516813679545999</c:v>
                </c:pt>
                <c:pt idx="19485" formatCode="General">
                  <c:v>-0.18635519730341399</c:v>
                </c:pt>
                <c:pt idx="19486" formatCode="General">
                  <c:v>-0.18597623395334301</c:v>
                </c:pt>
                <c:pt idx="19487" formatCode="General">
                  <c:v>-0.184568898920311</c:v>
                </c:pt>
                <c:pt idx="19488" formatCode="General">
                  <c:v>-0.18294617833357599</c:v>
                </c:pt>
                <c:pt idx="19489" formatCode="General">
                  <c:v>-0.180449187126725</c:v>
                </c:pt>
                <c:pt idx="19490" formatCode="General">
                  <c:v>-0.17648011295733099</c:v>
                </c:pt>
                <c:pt idx="19491" formatCode="General">
                  <c:v>-0.17096997382249099</c:v>
                </c:pt>
                <c:pt idx="19492" formatCode="General">
                  <c:v>-0.163851596429721</c:v>
                </c:pt>
                <c:pt idx="19493" formatCode="General">
                  <c:v>-0.15669885219608701</c:v>
                </c:pt>
                <c:pt idx="19494" formatCode="General">
                  <c:v>-0.150468967325636</c:v>
                </c:pt>
                <c:pt idx="19495" formatCode="General">
                  <c:v>-0.14512382702608001</c:v>
                </c:pt>
                <c:pt idx="19496" formatCode="General">
                  <c:v>-0.14032061028244999</c:v>
                </c:pt>
                <c:pt idx="19497" formatCode="General">
                  <c:v>-0.13559011434816301</c:v>
                </c:pt>
                <c:pt idx="19498" formatCode="General">
                  <c:v>-0.130070184543641</c:v>
                </c:pt>
                <c:pt idx="19499" formatCode="General">
                  <c:v>-0.12332839651786801</c:v>
                </c:pt>
                <c:pt idx="19500" formatCode="General">
                  <c:v>-0.11594046311502</c:v>
                </c:pt>
                <c:pt idx="19501" formatCode="General">
                  <c:v>-0.107720315655377</c:v>
                </c:pt>
                <c:pt idx="19502" formatCode="General">
                  <c:v>-9.8128804003507097E-2</c:v>
                </c:pt>
                <c:pt idx="19503" formatCode="General">
                  <c:v>-8.7322528840609898E-2</c:v>
                </c:pt>
                <c:pt idx="19504" formatCode="General">
                  <c:v>-7.6489356184603896E-2</c:v>
                </c:pt>
                <c:pt idx="19505" formatCode="General">
                  <c:v>-6.6883447084697401E-2</c:v>
                </c:pt>
                <c:pt idx="19506" formatCode="General">
                  <c:v>-5.9463348263157703E-2</c:v>
                </c:pt>
                <c:pt idx="19507" formatCode="General">
                  <c:v>-5.42303923412773E-2</c:v>
                </c:pt>
                <c:pt idx="19508" formatCode="General">
                  <c:v>-5.0820583209076099E-2</c:v>
                </c:pt>
                <c:pt idx="19509" formatCode="General">
                  <c:v>-5.02021518605969E-2</c:v>
                </c:pt>
                <c:pt idx="19510" formatCode="General">
                  <c:v>-5.2206368171513001E-2</c:v>
                </c:pt>
                <c:pt idx="19511" formatCode="General">
                  <c:v>-5.4750071104179801E-2</c:v>
                </c:pt>
                <c:pt idx="19512" formatCode="General">
                  <c:v>-5.6338445573710101E-2</c:v>
                </c:pt>
                <c:pt idx="19513" formatCode="General">
                  <c:v>-5.6934339106674399E-2</c:v>
                </c:pt>
                <c:pt idx="19514" formatCode="General">
                  <c:v>-5.7105565566554599E-2</c:v>
                </c:pt>
                <c:pt idx="19515" formatCode="General">
                  <c:v>-5.7187343132841302E-2</c:v>
                </c:pt>
                <c:pt idx="19516" formatCode="General">
                  <c:v>-5.7070212267690303E-2</c:v>
                </c:pt>
                <c:pt idx="19517" formatCode="General">
                  <c:v>-5.58390540129729E-2</c:v>
                </c:pt>
                <c:pt idx="19518" formatCode="General">
                  <c:v>-5.2946898388572201E-2</c:v>
                </c:pt>
                <c:pt idx="19519" formatCode="General">
                  <c:v>-4.9263453945972702E-2</c:v>
                </c:pt>
                <c:pt idx="19520" formatCode="General">
                  <c:v>-4.5715755919074202E-2</c:v>
                </c:pt>
                <c:pt idx="19521" formatCode="General">
                  <c:v>-4.1798330403113003E-2</c:v>
                </c:pt>
                <c:pt idx="19522" formatCode="General">
                  <c:v>-3.5799795729859203E-2</c:v>
                </c:pt>
                <c:pt idx="19523" formatCode="General">
                  <c:v>-2.69303356053779E-2</c:v>
                </c:pt>
                <c:pt idx="19524" formatCode="General">
                  <c:v>-1.65433939589269E-2</c:v>
                </c:pt>
                <c:pt idx="19525" formatCode="General">
                  <c:v>-5.6435385716548199E-3</c:v>
                </c:pt>
                <c:pt idx="19526" formatCode="General">
                  <c:v>6.5184217937665498E-3</c:v>
                </c:pt>
                <c:pt idx="19527" formatCode="General">
                  <c:v>2.0580662445226699E-2</c:v>
                </c:pt>
                <c:pt idx="19528" formatCode="General">
                  <c:v>3.5799986058786197E-2</c:v>
                </c:pt>
                <c:pt idx="19529" formatCode="General">
                  <c:v>5.1192012270166197E-2</c:v>
                </c:pt>
                <c:pt idx="19530" formatCode="General">
                  <c:v>6.62129275200041E-2</c:v>
                </c:pt>
                <c:pt idx="19531" formatCode="General">
                  <c:v>8.1152214719764901E-2</c:v>
                </c:pt>
                <c:pt idx="19532" formatCode="General">
                  <c:v>9.6895058698081502E-2</c:v>
                </c:pt>
                <c:pt idx="19533" formatCode="General">
                  <c:v>0.11350806180919901</c:v>
                </c:pt>
                <c:pt idx="19534" formatCode="General">
                  <c:v>0.12990096292363401</c:v>
                </c:pt>
                <c:pt idx="19535" formatCode="General">
                  <c:v>0.14460985517236299</c:v>
                </c:pt>
                <c:pt idx="19536" formatCode="General">
                  <c:v>0.15621203199986999</c:v>
                </c:pt>
                <c:pt idx="19537" formatCode="General">
                  <c:v>0.164019634622523</c:v>
                </c:pt>
                <c:pt idx="19538" formatCode="General">
                  <c:v>0.16833785297826701</c:v>
                </c:pt>
                <c:pt idx="19539" formatCode="General">
                  <c:v>0.16995966612441599</c:v>
                </c:pt>
                <c:pt idx="19540" formatCode="General">
                  <c:v>0.169614230896454</c:v>
                </c:pt>
                <c:pt idx="19541" formatCode="General">
                  <c:v>0.16851847188114899</c:v>
                </c:pt>
                <c:pt idx="19542" formatCode="General">
                  <c:v>0.167356722108253</c:v>
                </c:pt>
                <c:pt idx="19543" formatCode="General">
                  <c:v>0.16474220501589201</c:v>
                </c:pt>
                <c:pt idx="19544" formatCode="General">
                  <c:v>0.16053074364653799</c:v>
                </c:pt>
                <c:pt idx="19545" formatCode="General">
                  <c:v>0.15588812618186099</c:v>
                </c:pt>
                <c:pt idx="19546" formatCode="General">
                  <c:v>0.151551820102095</c:v>
                </c:pt>
                <c:pt idx="19547" formatCode="General">
                  <c:v>0.14805434116869101</c:v>
                </c:pt>
                <c:pt idx="19548" formatCode="General">
                  <c:v>0.145886903423146</c:v>
                </c:pt>
                <c:pt idx="19549" formatCode="General">
                  <c:v>0.144763596976445</c:v>
                </c:pt>
                <c:pt idx="19550" formatCode="General">
                  <c:v>0.14414447010975701</c:v>
                </c:pt>
                <c:pt idx="19551" formatCode="General">
                  <c:v>0.14465768041390101</c:v>
                </c:pt>
                <c:pt idx="19552" formatCode="General">
                  <c:v>0.146749694166319</c:v>
                </c:pt>
                <c:pt idx="19553" formatCode="General">
                  <c:v>0.15038407518636901</c:v>
                </c:pt>
                <c:pt idx="19554" formatCode="General">
                  <c:v>0.155271555847982</c:v>
                </c:pt>
                <c:pt idx="19555" formatCode="General">
                  <c:v>0.16053898171033901</c:v>
                </c:pt>
                <c:pt idx="19556" formatCode="General">
                  <c:v>0.16584822279314401</c:v>
                </c:pt>
                <c:pt idx="19557" formatCode="General">
                  <c:v>0.17138923095206099</c:v>
                </c:pt>
                <c:pt idx="19558" formatCode="General">
                  <c:v>0.17706430984213001</c:v>
                </c:pt>
                <c:pt idx="19559" formatCode="General">
                  <c:v>0.183372974184321</c:v>
                </c:pt>
                <c:pt idx="19560" formatCode="General">
                  <c:v>0.19101209147738199</c:v>
                </c:pt>
                <c:pt idx="19561" formatCode="General">
                  <c:v>0.19906012408738399</c:v>
                </c:pt>
                <c:pt idx="19562" formatCode="General">
                  <c:v>0.20668052592873801</c:v>
                </c:pt>
                <c:pt idx="19563" formatCode="General">
                  <c:v>0.213267267250623</c:v>
                </c:pt>
                <c:pt idx="19564" formatCode="General">
                  <c:v>0.217927361795865</c:v>
                </c:pt>
                <c:pt idx="19565" formatCode="General">
                  <c:v>0.22121710119159399</c:v>
                </c:pt>
                <c:pt idx="19566" formatCode="General">
                  <c:v>0.22354874041251999</c:v>
                </c:pt>
                <c:pt idx="19567" formatCode="General">
                  <c:v>0.223963302562566</c:v>
                </c:pt>
                <c:pt idx="19568" formatCode="General">
                  <c:v>0.221849209690029</c:v>
                </c:pt>
                <c:pt idx="19569" formatCode="General">
                  <c:v>0.21706722047908</c:v>
                </c:pt>
                <c:pt idx="19570" formatCode="General">
                  <c:v>0.210953555850417</c:v>
                </c:pt>
                <c:pt idx="19571" formatCode="General">
                  <c:v>0.20508102431044101</c:v>
                </c:pt>
                <c:pt idx="19572" formatCode="General">
                  <c:v>0.199560798543649</c:v>
                </c:pt>
                <c:pt idx="19573" formatCode="General">
                  <c:v>0.194915123593041</c:v>
                </c:pt>
                <c:pt idx="19574" formatCode="General">
                  <c:v>0.191512083022434</c:v>
                </c:pt>
                <c:pt idx="19575" formatCode="General">
                  <c:v>0.18980843904348901</c:v>
                </c:pt>
                <c:pt idx="19576" formatCode="General">
                  <c:v>0.189734532870343</c:v>
                </c:pt>
                <c:pt idx="19577" formatCode="General">
                  <c:v>0.18987673307196901</c:v>
                </c:pt>
                <c:pt idx="19578" formatCode="General">
                  <c:v>0.18956082604183799</c:v>
                </c:pt>
                <c:pt idx="19579" formatCode="General">
                  <c:v>0.19005616016450499</c:v>
                </c:pt>
                <c:pt idx="19580" formatCode="General">
                  <c:v>0.192335544319788</c:v>
                </c:pt>
                <c:pt idx="19581" formatCode="General">
                  <c:v>0.19635127171365699</c:v>
                </c:pt>
                <c:pt idx="19582" formatCode="General">
                  <c:v>0.201704369047913</c:v>
                </c:pt>
                <c:pt idx="19583" formatCode="General">
                  <c:v>0.207390418008918</c:v>
                </c:pt>
                <c:pt idx="19584" formatCode="General">
                  <c:v>0.21289360333080801</c:v>
                </c:pt>
                <c:pt idx="19585" formatCode="General">
                  <c:v>0.21862778860137499</c:v>
                </c:pt>
                <c:pt idx="19586" formatCode="General">
                  <c:v>0.224717269144877</c:v>
                </c:pt>
                <c:pt idx="19587" formatCode="General">
                  <c:v>0.23129462466804701</c:v>
                </c:pt>
                <c:pt idx="19588" formatCode="General">
                  <c:v>0.238400280605468</c:v>
                </c:pt>
                <c:pt idx="19589" formatCode="General">
                  <c:v>0.24576421189839301</c:v>
                </c:pt>
                <c:pt idx="19590" formatCode="General">
                  <c:v>0.25294063651881499</c:v>
                </c:pt>
                <c:pt idx="19591" formatCode="General">
                  <c:v>0.25945542184792902</c:v>
                </c:pt>
                <c:pt idx="19592" formatCode="General">
                  <c:v>0.26541702364519199</c:v>
                </c:pt>
                <c:pt idx="19593" formatCode="General">
                  <c:v>0.27181175954777098</c:v>
                </c:pt>
                <c:pt idx="19594" formatCode="General">
                  <c:v>0.2797486614213</c:v>
                </c:pt>
                <c:pt idx="19595" formatCode="General">
                  <c:v>0.28938600870488501</c:v>
                </c:pt>
                <c:pt idx="19596" formatCode="General">
                  <c:v>0.29984122615255199</c:v>
                </c:pt>
                <c:pt idx="19597" formatCode="General">
                  <c:v>0.30959483289323397</c:v>
                </c:pt>
                <c:pt idx="19598" formatCode="General">
                  <c:v>0.31741699822428399</c:v>
                </c:pt>
                <c:pt idx="19599" formatCode="General">
                  <c:v>0.32240731034172598</c:v>
                </c:pt>
                <c:pt idx="19600" formatCode="General">
                  <c:v>0.32435350868801499</c:v>
                </c:pt>
                <c:pt idx="19601" formatCode="General">
                  <c:v>0.323780717242169</c:v>
                </c:pt>
                <c:pt idx="19602" formatCode="General">
                  <c:v>0.32164595741034901</c:v>
                </c:pt>
                <c:pt idx="19603" formatCode="General">
                  <c:v>0.31943680524974699</c:v>
                </c:pt>
                <c:pt idx="19604" formatCode="General">
                  <c:v>0.31853491928405397</c:v>
                </c:pt>
                <c:pt idx="19605" formatCode="General">
                  <c:v>0.31879289260264998</c:v>
                </c:pt>
                <c:pt idx="19606" formatCode="General">
                  <c:v>0.32027698284877099</c:v>
                </c:pt>
                <c:pt idx="19607" formatCode="General">
                  <c:v>0.32365208449034599</c:v>
                </c:pt>
                <c:pt idx="19608" formatCode="General">
                  <c:v>0.32782468831434303</c:v>
                </c:pt>
                <c:pt idx="19609" formatCode="General">
                  <c:v>0.33125151037265399</c:v>
                </c:pt>
                <c:pt idx="19610" formatCode="General">
                  <c:v>0.33416274278306601</c:v>
                </c:pt>
                <c:pt idx="19611" formatCode="General">
                  <c:v>0.33802538720643899</c:v>
                </c:pt>
                <c:pt idx="19612" formatCode="General">
                  <c:v>0.34323163768694298</c:v>
                </c:pt>
                <c:pt idx="19613" formatCode="General">
                  <c:v>0.348672562683569</c:v>
                </c:pt>
                <c:pt idx="19614" formatCode="General">
                  <c:v>0.35335664712663001</c:v>
                </c:pt>
                <c:pt idx="19615" formatCode="General">
                  <c:v>0.35712264589325898</c:v>
                </c:pt>
                <c:pt idx="19616" formatCode="General">
                  <c:v>0.36002142630351303</c:v>
                </c:pt>
                <c:pt idx="19617" formatCode="General">
                  <c:v>0.36199370862839902</c:v>
                </c:pt>
                <c:pt idx="19618" formatCode="General">
                  <c:v>0.36347067312631898</c:v>
                </c:pt>
                <c:pt idx="19619" formatCode="General">
                  <c:v>0.36446682043261802</c:v>
                </c:pt>
                <c:pt idx="19620" formatCode="General">
                  <c:v>0.36520600023473598</c:v>
                </c:pt>
                <c:pt idx="19621" formatCode="General">
                  <c:v>0.36625389205560499</c:v>
                </c:pt>
                <c:pt idx="19622" formatCode="General">
                  <c:v>0.367893682114104</c:v>
                </c:pt>
                <c:pt idx="19623" formatCode="General">
                  <c:v>0.36984031253504102</c:v>
                </c:pt>
                <c:pt idx="19624" formatCode="General">
                  <c:v>0.37145382716921399</c:v>
                </c:pt>
                <c:pt idx="19625" formatCode="General">
                  <c:v>0.37309536557887302</c:v>
                </c:pt>
                <c:pt idx="19626" formatCode="General">
                  <c:v>0.375297562030392</c:v>
                </c:pt>
                <c:pt idx="19627" formatCode="General">
                  <c:v>0.37756099117087299</c:v>
                </c:pt>
                <c:pt idx="19628" formatCode="General">
                  <c:v>0.37987349524702002</c:v>
                </c:pt>
                <c:pt idx="19629" formatCode="General">
                  <c:v>0.38311910805146798</c:v>
                </c:pt>
                <c:pt idx="19630" formatCode="General">
                  <c:v>0.38742938328545601</c:v>
                </c:pt>
                <c:pt idx="19631" formatCode="General">
                  <c:v>0.392098996329722</c:v>
                </c:pt>
                <c:pt idx="19632" formatCode="General">
                  <c:v>0.39639329720166</c:v>
                </c:pt>
                <c:pt idx="19633" formatCode="General">
                  <c:v>0.40049140666960198</c:v>
                </c:pt>
                <c:pt idx="19634" formatCode="General">
                  <c:v>0.40462353676253698</c:v>
                </c:pt>
                <c:pt idx="19635" formatCode="General">
                  <c:v>0.408905480063946</c:v>
                </c:pt>
                <c:pt idx="19636" formatCode="General">
                  <c:v>0.413413454353805</c:v>
                </c:pt>
                <c:pt idx="19637" formatCode="General">
                  <c:v>0.41819904900356403</c:v>
                </c:pt>
                <c:pt idx="19638" formatCode="General">
                  <c:v>0.42334514201312501</c:v>
                </c:pt>
                <c:pt idx="19639" formatCode="General">
                  <c:v>0.42883750485008598</c:v>
                </c:pt>
                <c:pt idx="19640" formatCode="General">
                  <c:v>0.435117712505043</c:v>
                </c:pt>
                <c:pt idx="19641" formatCode="General">
                  <c:v>0.44179608887564298</c:v>
                </c:pt>
                <c:pt idx="19642" formatCode="General">
                  <c:v>0.44791712903696701</c:v>
                </c:pt>
                <c:pt idx="19643" formatCode="General">
                  <c:v>0.45347744466873502</c:v>
                </c:pt>
                <c:pt idx="19644" formatCode="General">
                  <c:v>0.458613248914435</c:v>
                </c:pt>
                <c:pt idx="19645" formatCode="General">
                  <c:v>0.46275357717865201</c:v>
                </c:pt>
                <c:pt idx="19646" formatCode="General">
                  <c:v>0.465126748224441</c:v>
                </c:pt>
                <c:pt idx="19647" formatCode="General">
                  <c:v>0.46441700464921498</c:v>
                </c:pt>
                <c:pt idx="19648" formatCode="General">
                  <c:v>0.46022389667762598</c:v>
                </c:pt>
                <c:pt idx="19649" formatCode="General">
                  <c:v>0.45325238576309501</c:v>
                </c:pt>
                <c:pt idx="19650" formatCode="General">
                  <c:v>0.444004598560782</c:v>
                </c:pt>
                <c:pt idx="19651" formatCode="General">
                  <c:v>0.43226854627950001</c:v>
                </c:pt>
                <c:pt idx="19652" formatCode="General">
                  <c:v>0.41783277430807297</c:v>
                </c:pt>
                <c:pt idx="19653" formatCode="General">
                  <c:v>0.401705764563899</c:v>
                </c:pt>
                <c:pt idx="19654" formatCode="General">
                  <c:v>0.384458407041117</c:v>
                </c:pt>
                <c:pt idx="19655" formatCode="General">
                  <c:v>0.36668867569097502</c:v>
                </c:pt>
                <c:pt idx="19656" formatCode="General">
                  <c:v>0.34994053283038901</c:v>
                </c:pt>
                <c:pt idx="19657" formatCode="General">
                  <c:v>0.33470016071675002</c:v>
                </c:pt>
                <c:pt idx="19658" formatCode="General">
                  <c:v>0.320633236355166</c:v>
                </c:pt>
                <c:pt idx="19659" formatCode="General">
                  <c:v>0.30794386245654198</c:v>
                </c:pt>
                <c:pt idx="19660" formatCode="General">
                  <c:v>0.29685971672642297</c:v>
                </c:pt>
                <c:pt idx="19661" formatCode="General">
                  <c:v>0.28687535243125201</c:v>
                </c:pt>
                <c:pt idx="19662" formatCode="General">
                  <c:v>0.277145249875344</c:v>
                </c:pt>
                <c:pt idx="19663" formatCode="General">
                  <c:v>0.26773888313181099</c:v>
                </c:pt>
                <c:pt idx="19664" formatCode="General">
                  <c:v>0.258610684721016</c:v>
                </c:pt>
                <c:pt idx="19665" formatCode="General">
                  <c:v>0.249264034486089</c:v>
                </c:pt>
                <c:pt idx="19666" formatCode="General">
                  <c:v>0.239130176778026</c:v>
                </c:pt>
                <c:pt idx="19667" formatCode="General">
                  <c:v>0.228892983914985</c:v>
                </c:pt>
                <c:pt idx="19668" formatCode="General">
                  <c:v>0.21984147749945501</c:v>
                </c:pt>
                <c:pt idx="19669" formatCode="General">
                  <c:v>0.21205457354330901</c:v>
                </c:pt>
                <c:pt idx="19670" formatCode="General">
                  <c:v>0.20425709906688699</c:v>
                </c:pt>
                <c:pt idx="19671" formatCode="General">
                  <c:v>0.19555019016142999</c:v>
                </c:pt>
                <c:pt idx="19672" formatCode="General">
                  <c:v>0.18625702619092999</c:v>
                </c:pt>
                <c:pt idx="19673" formatCode="General">
                  <c:v>0.176621556819441</c:v>
                </c:pt>
                <c:pt idx="19674" formatCode="General">
                  <c:v>0.166808904721791</c:v>
                </c:pt>
                <c:pt idx="19675" formatCode="General">
                  <c:v>0.15711464093640101</c:v>
                </c:pt>
                <c:pt idx="19676" formatCode="General">
                  <c:v>0.147905092047942</c:v>
                </c:pt>
                <c:pt idx="19677" formatCode="General">
                  <c:v>0.13888506557479799</c:v>
                </c:pt>
                <c:pt idx="19678" formatCode="General">
                  <c:v>0.12988467141806201</c:v>
                </c:pt>
                <c:pt idx="19679" formatCode="General">
                  <c:v>0.121242858052592</c:v>
                </c:pt>
                <c:pt idx="19680" formatCode="General">
                  <c:v>0.112877030965886</c:v>
                </c:pt>
                <c:pt idx="19681" formatCode="General">
                  <c:v>0.10480004702958801</c:v>
                </c:pt>
                <c:pt idx="19682" formatCode="General">
                  <c:v>9.6779752954919196E-2</c:v>
                </c:pt>
                <c:pt idx="19683" formatCode="General">
                  <c:v>8.7625715531958803E-2</c:v>
                </c:pt>
                <c:pt idx="19684" formatCode="General">
                  <c:v>7.6120967425595404E-2</c:v>
                </c:pt>
                <c:pt idx="19685" formatCode="General">
                  <c:v>6.2143190660561003E-2</c:v>
                </c:pt>
                <c:pt idx="19686" formatCode="General">
                  <c:v>4.6222947471264202E-2</c:v>
                </c:pt>
                <c:pt idx="19687" formatCode="General">
                  <c:v>2.9232581381513301E-2</c:v>
                </c:pt>
                <c:pt idx="19688" formatCode="General">
                  <c:v>1.30325092100558E-2</c:v>
                </c:pt>
                <c:pt idx="19689" formatCode="General">
                  <c:v>-9.1924891410982105E-4</c:v>
                </c:pt>
                <c:pt idx="19690" formatCode="General">
                  <c:v>-1.2787930503733801E-2</c:v>
                </c:pt>
                <c:pt idx="19691" formatCode="General">
                  <c:v>-2.4482056858276299E-2</c:v>
                </c:pt>
                <c:pt idx="19692" formatCode="General">
                  <c:v>-3.7348000085448002E-2</c:v>
                </c:pt>
                <c:pt idx="19693" formatCode="General">
                  <c:v>-5.0596974374113701E-2</c:v>
                </c:pt>
                <c:pt idx="19694" formatCode="General">
                  <c:v>-6.3162308653319399E-2</c:v>
                </c:pt>
                <c:pt idx="19695" formatCode="General">
                  <c:v>-7.4300141775062195E-2</c:v>
                </c:pt>
                <c:pt idx="19696" formatCode="General">
                  <c:v>-8.3113585761532494E-2</c:v>
                </c:pt>
                <c:pt idx="19697" formatCode="General">
                  <c:v>-8.9218018758940906E-2</c:v>
                </c:pt>
                <c:pt idx="19698" formatCode="General">
                  <c:v>-9.2648958531245607E-2</c:v>
                </c:pt>
                <c:pt idx="19699" formatCode="General">
                  <c:v>-9.39709063067313E-2</c:v>
                </c:pt>
                <c:pt idx="19700" formatCode="General">
                  <c:v>-9.4348029274181497E-2</c:v>
                </c:pt>
                <c:pt idx="19701" formatCode="General">
                  <c:v>-9.4591584727009195E-2</c:v>
                </c:pt>
                <c:pt idx="19702" formatCode="General">
                  <c:v>-9.4632665891729695E-2</c:v>
                </c:pt>
                <c:pt idx="19703" formatCode="General">
                  <c:v>-9.3959045227978003E-2</c:v>
                </c:pt>
                <c:pt idx="19704" formatCode="General">
                  <c:v>-9.2476112835447599E-2</c:v>
                </c:pt>
                <c:pt idx="19705" formatCode="General">
                  <c:v>-9.0269524945800997E-2</c:v>
                </c:pt>
                <c:pt idx="19706" formatCode="General">
                  <c:v>-8.7652570138761196E-2</c:v>
                </c:pt>
                <c:pt idx="19707" formatCode="General">
                  <c:v>-8.4956578477563202E-2</c:v>
                </c:pt>
                <c:pt idx="19708" formatCode="General">
                  <c:v>-8.2830351383718401E-2</c:v>
                </c:pt>
                <c:pt idx="19709" formatCode="General">
                  <c:v>-8.2663985296253198E-2</c:v>
                </c:pt>
                <c:pt idx="19710" formatCode="General">
                  <c:v>-8.5105027658962801E-2</c:v>
                </c:pt>
                <c:pt idx="19711" formatCode="General">
                  <c:v>-8.9531631450831498E-2</c:v>
                </c:pt>
                <c:pt idx="19712" formatCode="General">
                  <c:v>-9.6297488863319902E-2</c:v>
                </c:pt>
                <c:pt idx="19713" formatCode="General">
                  <c:v>-0.106196084110319</c:v>
                </c:pt>
                <c:pt idx="19714" formatCode="General">
                  <c:v>-0.119123102542145</c:v>
                </c:pt>
                <c:pt idx="19715" formatCode="General">
                  <c:v>-0.134165066085942</c:v>
                </c:pt>
                <c:pt idx="19716" formatCode="General">
                  <c:v>-0.149866772186631</c:v>
                </c:pt>
                <c:pt idx="19717" formatCode="General">
                  <c:v>-0.16682654326722099</c:v>
                </c:pt>
                <c:pt idx="19718" formatCode="General">
                  <c:v>-0.18499254737024501</c:v>
                </c:pt>
                <c:pt idx="19719" formatCode="General">
                  <c:v>-0.20237043347578501</c:v>
                </c:pt>
                <c:pt idx="19720" formatCode="General">
                  <c:v>-0.21837707368911299</c:v>
                </c:pt>
                <c:pt idx="19721" formatCode="General">
                  <c:v>-0.233237893118068</c:v>
                </c:pt>
                <c:pt idx="19722" formatCode="General">
                  <c:v>-0.24625657266161899</c:v>
                </c:pt>
                <c:pt idx="19723" formatCode="General">
                  <c:v>-0.25727815727148301</c:v>
                </c:pt>
                <c:pt idx="19724" formatCode="General">
                  <c:v>-0.26733452119623502</c:v>
                </c:pt>
                <c:pt idx="19725" formatCode="General">
                  <c:v>-0.27695921571165399</c:v>
                </c:pt>
                <c:pt idx="19726" formatCode="General">
                  <c:v>-0.286004307716825</c:v>
                </c:pt>
                <c:pt idx="19727" formatCode="General">
                  <c:v>-0.29413654435321701</c:v>
                </c:pt>
                <c:pt idx="19728" formatCode="General">
                  <c:v>-0.30235226118893599</c:v>
                </c:pt>
                <c:pt idx="19729" formatCode="General">
                  <c:v>-0.311450021127333</c:v>
                </c:pt>
                <c:pt idx="19730" formatCode="General">
                  <c:v>-0.32074071990908998</c:v>
                </c:pt>
                <c:pt idx="19731" formatCode="General">
                  <c:v>-0.32964407224118902</c:v>
                </c:pt>
                <c:pt idx="19732" formatCode="General">
                  <c:v>-0.33776432568780701</c:v>
                </c:pt>
                <c:pt idx="19733" formatCode="General">
                  <c:v>-0.34413410077718598</c:v>
                </c:pt>
                <c:pt idx="19734" formatCode="General">
                  <c:v>-0.34845608813576101</c:v>
                </c:pt>
                <c:pt idx="19735" formatCode="General">
                  <c:v>-0.35221731171328902</c:v>
                </c:pt>
                <c:pt idx="19736" formatCode="General">
                  <c:v>-0.35705531074549401</c:v>
                </c:pt>
                <c:pt idx="19737" formatCode="General">
                  <c:v>-0.36370985096122299</c:v>
                </c:pt>
                <c:pt idx="19738" formatCode="General">
                  <c:v>-0.372391955679162</c:v>
                </c:pt>
                <c:pt idx="19739" formatCode="General">
                  <c:v>-0.38215193147878601</c:v>
                </c:pt>
                <c:pt idx="19740" formatCode="General">
                  <c:v>-0.392835048140598</c:v>
                </c:pt>
                <c:pt idx="19741" formatCode="General">
                  <c:v>-0.404841041603556</c:v>
                </c:pt>
                <c:pt idx="19742" formatCode="General">
                  <c:v>-0.41730368186174899</c:v>
                </c:pt>
                <c:pt idx="19743" formatCode="General">
                  <c:v>-0.430069686432347</c:v>
                </c:pt>
                <c:pt idx="19744" formatCode="General">
                  <c:v>-0.44248646762417398</c:v>
                </c:pt>
                <c:pt idx="19745" formatCode="General">
                  <c:v>-0.45354274020340801</c:v>
                </c:pt>
                <c:pt idx="19746" formatCode="General">
                  <c:v>-0.46370767156661502</c:v>
                </c:pt>
                <c:pt idx="19747" formatCode="General">
                  <c:v>-0.47366811473750098</c:v>
                </c:pt>
                <c:pt idx="19748" formatCode="General">
                  <c:v>-0.48320995929152499</c:v>
                </c:pt>
                <c:pt idx="19749" formatCode="General">
                  <c:v>-0.49204059034786402</c:v>
                </c:pt>
                <c:pt idx="19750" formatCode="General">
                  <c:v>-0.49935940297486903</c:v>
                </c:pt>
                <c:pt idx="19751" formatCode="General">
                  <c:v>-0.50398349282360599</c:v>
                </c:pt>
                <c:pt idx="19752" formatCode="General">
                  <c:v>-0.50634557511207701</c:v>
                </c:pt>
                <c:pt idx="19753" formatCode="General">
                  <c:v>-0.50755151864731296</c:v>
                </c:pt>
                <c:pt idx="19754" formatCode="General">
                  <c:v>-0.50770139251958002</c:v>
                </c:pt>
                <c:pt idx="19755" formatCode="General">
                  <c:v>-0.50667968170000499</c:v>
                </c:pt>
                <c:pt idx="19756" formatCode="General">
                  <c:v>-0.50448995277437003</c:v>
                </c:pt>
                <c:pt idx="19757" formatCode="General">
                  <c:v>-0.50055655066632898</c:v>
                </c:pt>
                <c:pt idx="19758" formatCode="General">
                  <c:v>-0.49494901970285099</c:v>
                </c:pt>
                <c:pt idx="19759" formatCode="General">
                  <c:v>-0.488905315000846</c:v>
                </c:pt>
                <c:pt idx="19760" formatCode="General">
                  <c:v>-0.48412490541303099</c:v>
                </c:pt>
                <c:pt idx="19761" formatCode="General">
                  <c:v>-0.481633479154705</c:v>
                </c:pt>
                <c:pt idx="19762" formatCode="General">
                  <c:v>-0.48092680956379502</c:v>
                </c:pt>
                <c:pt idx="19763" formatCode="General">
                  <c:v>-0.48114484581573302</c:v>
                </c:pt>
                <c:pt idx="19764" formatCode="General">
                  <c:v>-0.48206846282483601</c:v>
                </c:pt>
                <c:pt idx="19765" formatCode="General">
                  <c:v>-0.48346226953164501</c:v>
                </c:pt>
                <c:pt idx="19766" formatCode="General">
                  <c:v>-0.48591779350767</c:v>
                </c:pt>
                <c:pt idx="19767" formatCode="General">
                  <c:v>-0.48985417139988202</c:v>
                </c:pt>
                <c:pt idx="19768" formatCode="General">
                  <c:v>-0.49545996460618902</c:v>
                </c:pt>
                <c:pt idx="19769" formatCode="General">
                  <c:v>-0.50272277320181702</c:v>
                </c:pt>
                <c:pt idx="19770" formatCode="General">
                  <c:v>-0.51067666658865396</c:v>
                </c:pt>
                <c:pt idx="19771" formatCode="General">
                  <c:v>-0.51916130398903504</c:v>
                </c:pt>
                <c:pt idx="19772" formatCode="General">
                  <c:v>-0.52811777328091802</c:v>
                </c:pt>
                <c:pt idx="19773" formatCode="General">
                  <c:v>-0.53724063722623605</c:v>
                </c:pt>
                <c:pt idx="19774" formatCode="General">
                  <c:v>-0.546814823153143</c:v>
                </c:pt>
                <c:pt idx="19775" formatCode="General">
                  <c:v>-0.55647345029448403</c:v>
                </c:pt>
                <c:pt idx="19776" formatCode="General">
                  <c:v>-0.56544759206331696</c:v>
                </c:pt>
                <c:pt idx="19777" formatCode="General">
                  <c:v>-0.57403555722644495</c:v>
                </c:pt>
                <c:pt idx="19778" formatCode="General">
                  <c:v>-0.58223702583459003</c:v>
                </c:pt>
                <c:pt idx="19779" formatCode="General">
                  <c:v>-0.58875359796423998</c:v>
                </c:pt>
                <c:pt idx="19780" formatCode="General">
                  <c:v>-0.59244671183880804</c:v>
                </c:pt>
                <c:pt idx="19781" formatCode="General">
                  <c:v>-0.59301662389657805</c:v>
                </c:pt>
                <c:pt idx="19782" formatCode="General">
                  <c:v>-0.59042736476635305</c:v>
                </c:pt>
                <c:pt idx="19783" formatCode="General">
                  <c:v>-0.58474751633835897</c:v>
                </c:pt>
                <c:pt idx="19784" formatCode="General">
                  <c:v>-0.57686859893604703</c:v>
                </c:pt>
                <c:pt idx="19785" formatCode="General">
                  <c:v>-0.56824104391878305</c:v>
                </c:pt>
                <c:pt idx="19786" formatCode="General">
                  <c:v>-0.56038019211175205</c:v>
                </c:pt>
                <c:pt idx="19787" formatCode="General">
                  <c:v>-0.55452502394897196</c:v>
                </c:pt>
                <c:pt idx="19788" formatCode="General">
                  <c:v>-0.55013986121827796</c:v>
                </c:pt>
                <c:pt idx="19789" formatCode="General">
                  <c:v>-0.54656391249265301</c:v>
                </c:pt>
                <c:pt idx="19790" formatCode="General">
                  <c:v>-0.54352460952153203</c:v>
                </c:pt>
                <c:pt idx="19791" formatCode="General">
                  <c:v>-0.54095411979624197</c:v>
                </c:pt>
                <c:pt idx="19792" formatCode="General">
                  <c:v>-0.53920418286641902</c:v>
                </c:pt>
                <c:pt idx="19793" formatCode="General">
                  <c:v>-0.538310406449379</c:v>
                </c:pt>
                <c:pt idx="19794" formatCode="General">
                  <c:v>-0.53835346181014598</c:v>
                </c:pt>
                <c:pt idx="19795" formatCode="General">
                  <c:v>-0.53930571303706598</c:v>
                </c:pt>
                <c:pt idx="19796" formatCode="General">
                  <c:v>-0.54064441560994703</c:v>
                </c:pt>
                <c:pt idx="19797" formatCode="General">
                  <c:v>-0.54156895563334595</c:v>
                </c:pt>
                <c:pt idx="19798" formatCode="General">
                  <c:v>-0.54130492425319499</c:v>
                </c:pt>
                <c:pt idx="19799" formatCode="General">
                  <c:v>-0.54012859208802499</c:v>
                </c:pt>
                <c:pt idx="19800" formatCode="General">
                  <c:v>-0.53809105178783101</c:v>
                </c:pt>
                <c:pt idx="19801" formatCode="General">
                  <c:v>-0.53478034207107905</c:v>
                </c:pt>
                <c:pt idx="19802" formatCode="General">
                  <c:v>-0.53063825664590603</c:v>
                </c:pt>
                <c:pt idx="19803" formatCode="General">
                  <c:v>-0.52472581999920898</c:v>
                </c:pt>
                <c:pt idx="19804" formatCode="General">
                  <c:v>-0.51597133366329895</c:v>
                </c:pt>
                <c:pt idx="19805" formatCode="General">
                  <c:v>-0.50553630940371097</c:v>
                </c:pt>
                <c:pt idx="19806" formatCode="General">
                  <c:v>-0.49479319936178201</c:v>
                </c:pt>
                <c:pt idx="19807" formatCode="General">
                  <c:v>-0.48421475154954502</c:v>
                </c:pt>
                <c:pt idx="19808" formatCode="General">
                  <c:v>-0.47452535906550403</c:v>
                </c:pt>
                <c:pt idx="19809" formatCode="General">
                  <c:v>-0.46653183321082697</c:v>
                </c:pt>
                <c:pt idx="19810" formatCode="General">
                  <c:v>-0.46000818142315703</c:v>
                </c:pt>
                <c:pt idx="19811" formatCode="General">
                  <c:v>-0.45450581110935001</c:v>
                </c:pt>
                <c:pt idx="19812" formatCode="General">
                  <c:v>-0.45004729337205401</c:v>
                </c:pt>
                <c:pt idx="19813" formatCode="General">
                  <c:v>-0.44614762639581301</c:v>
                </c:pt>
                <c:pt idx="19814" formatCode="General">
                  <c:v>-0.44236630027212198</c:v>
                </c:pt>
                <c:pt idx="19815" formatCode="General">
                  <c:v>-0.43880003732127199</c:v>
                </c:pt>
                <c:pt idx="19816" formatCode="General">
                  <c:v>-0.43547926205230902</c:v>
                </c:pt>
                <c:pt idx="19817" formatCode="General">
                  <c:v>-0.43189800449381699</c:v>
                </c:pt>
                <c:pt idx="19818" formatCode="General">
                  <c:v>-0.42698980006308601</c:v>
                </c:pt>
                <c:pt idx="19819" formatCode="General">
                  <c:v>-0.420728343000626</c:v>
                </c:pt>
                <c:pt idx="19820" formatCode="General">
                  <c:v>-0.414909701527023</c:v>
                </c:pt>
                <c:pt idx="19821" formatCode="General">
                  <c:v>-0.41120110467994903</c:v>
                </c:pt>
                <c:pt idx="19822" formatCode="General">
                  <c:v>-0.41027728917574202</c:v>
                </c:pt>
                <c:pt idx="19823" formatCode="General">
                  <c:v>-0.41171609245074497</c:v>
                </c:pt>
                <c:pt idx="19824" formatCode="General">
                  <c:v>-0.413528769795661</c:v>
                </c:pt>
                <c:pt idx="19825" formatCode="General">
                  <c:v>-0.41425681954038002</c:v>
                </c:pt>
                <c:pt idx="19826" formatCode="General">
                  <c:v>-0.41290019737953099</c:v>
                </c:pt>
                <c:pt idx="19827" formatCode="General">
                  <c:v>-0.40918506482856298</c:v>
                </c:pt>
                <c:pt idx="19828" formatCode="General">
                  <c:v>-0.40425723922435902</c:v>
                </c:pt>
                <c:pt idx="19829" formatCode="General">
                  <c:v>-0.398789310715009</c:v>
                </c:pt>
                <c:pt idx="19830" formatCode="General">
                  <c:v>-0.39300502580097602</c:v>
                </c:pt>
                <c:pt idx="19831" formatCode="General">
                  <c:v>-0.38646415359916803</c:v>
                </c:pt>
                <c:pt idx="19832" formatCode="General">
                  <c:v>-0.37832406383912898</c:v>
                </c:pt>
                <c:pt idx="19833" formatCode="General">
                  <c:v>-0.369137583048673</c:v>
                </c:pt>
                <c:pt idx="19834" formatCode="General">
                  <c:v>-0.35920466336082102</c:v>
                </c:pt>
                <c:pt idx="19835" formatCode="General">
                  <c:v>-0.348094693871627</c:v>
                </c:pt>
                <c:pt idx="19836" formatCode="General">
                  <c:v>-0.33570569047219501</c:v>
                </c:pt>
                <c:pt idx="19837" formatCode="General">
                  <c:v>-0.32160261065690199</c:v>
                </c:pt>
                <c:pt idx="19838" formatCode="General">
                  <c:v>-0.30643305682980898</c:v>
                </c:pt>
                <c:pt idx="19839" formatCode="General">
                  <c:v>-0.29140824226249801</c:v>
                </c:pt>
                <c:pt idx="19840" formatCode="General">
                  <c:v>-0.27752848093760102</c:v>
                </c:pt>
                <c:pt idx="19841" formatCode="General">
                  <c:v>-0.26537579882887902</c:v>
                </c:pt>
                <c:pt idx="19842" formatCode="General">
                  <c:v>-0.25487629708687498</c:v>
                </c:pt>
                <c:pt idx="19843" formatCode="General">
                  <c:v>-0.24655945199958099</c:v>
                </c:pt>
                <c:pt idx="19844" formatCode="General">
                  <c:v>-0.241275395158428</c:v>
                </c:pt>
                <c:pt idx="19845" formatCode="General">
                  <c:v>-0.237589383588651</c:v>
                </c:pt>
                <c:pt idx="19846" formatCode="General">
                  <c:v>-0.23362672324584499</c:v>
                </c:pt>
                <c:pt idx="19847" formatCode="General">
                  <c:v>-0.229736814378808</c:v>
                </c:pt>
                <c:pt idx="19848" formatCode="General">
                  <c:v>-0.22748651666304601</c:v>
                </c:pt>
                <c:pt idx="19849" formatCode="General">
                  <c:v>-0.22761455882877099</c:v>
                </c:pt>
                <c:pt idx="19850" formatCode="General">
                  <c:v>-0.22825898659433799</c:v>
                </c:pt>
                <c:pt idx="19851" formatCode="General">
                  <c:v>-0.22803356972141101</c:v>
                </c:pt>
                <c:pt idx="19852" formatCode="General">
                  <c:v>-0.22774441861044101</c:v>
                </c:pt>
                <c:pt idx="19853" formatCode="General">
                  <c:v>-0.227160094085155</c:v>
                </c:pt>
                <c:pt idx="19854" formatCode="General">
                  <c:v>-0.22403417189267999</c:v>
                </c:pt>
                <c:pt idx="19855" formatCode="General">
                  <c:v>-0.216634157228451</c:v>
                </c:pt>
                <c:pt idx="19856" formatCode="General">
                  <c:v>-0.205208313449291</c:v>
                </c:pt>
                <c:pt idx="19857" formatCode="General">
                  <c:v>-0.19109795463079099</c:v>
                </c:pt>
                <c:pt idx="19858" formatCode="General">
                  <c:v>-0.175604755585067</c:v>
                </c:pt>
                <c:pt idx="19859" formatCode="General">
                  <c:v>-0.15968789348415299</c:v>
                </c:pt>
                <c:pt idx="19860" formatCode="General">
                  <c:v>-0.142982874156904</c:v>
                </c:pt>
                <c:pt idx="19861" formatCode="General">
                  <c:v>-0.12540365789681099</c:v>
                </c:pt>
                <c:pt idx="19862" formatCode="General">
                  <c:v>-0.107085921206149</c:v>
                </c:pt>
                <c:pt idx="19863" formatCode="General">
                  <c:v>-8.6885947950146106E-2</c:v>
                </c:pt>
                <c:pt idx="19864" formatCode="General">
                  <c:v>-6.4524268600757995E-2</c:v>
                </c:pt>
                <c:pt idx="19865" formatCode="General">
                  <c:v>-4.0231394786333197E-2</c:v>
                </c:pt>
                <c:pt idx="19866" formatCode="General">
                  <c:v>-1.45337979959816E-2</c:v>
                </c:pt>
                <c:pt idx="19867" formatCode="General">
                  <c:v>1.21149330448389E-2</c:v>
                </c:pt>
                <c:pt idx="19868" formatCode="General">
                  <c:v>4.0215488223670402E-2</c:v>
                </c:pt>
                <c:pt idx="19869" formatCode="General">
                  <c:v>6.9012096898990294E-2</c:v>
                </c:pt>
                <c:pt idx="19870" formatCode="General">
                  <c:v>9.6438538127768494E-2</c:v>
                </c:pt>
                <c:pt idx="19871" formatCode="General">
                  <c:v>0.12214170804481</c:v>
                </c:pt>
                <c:pt idx="19872" formatCode="General">
                  <c:v>0.14613969433944399</c:v>
                </c:pt>
                <c:pt idx="19873" formatCode="General">
                  <c:v>0.16830586876371101</c:v>
                </c:pt>
                <c:pt idx="19874" formatCode="General">
                  <c:v>0.188760704250934</c:v>
                </c:pt>
                <c:pt idx="19875" formatCode="General">
                  <c:v>0.20684605068992701</c:v>
                </c:pt>
                <c:pt idx="19876" formatCode="General">
                  <c:v>0.22253498904312299</c:v>
                </c:pt>
                <c:pt idx="19877" formatCode="General">
                  <c:v>0.236561920634488</c:v>
                </c:pt>
                <c:pt idx="19878" formatCode="General">
                  <c:v>0.249562974020161</c:v>
                </c:pt>
                <c:pt idx="19879" formatCode="General">
                  <c:v>0.26216523409079501</c:v>
                </c:pt>
                <c:pt idx="19880" formatCode="General">
                  <c:v>0.27466387137478399</c:v>
                </c:pt>
                <c:pt idx="19881" formatCode="General">
                  <c:v>0.28651650833284298</c:v>
                </c:pt>
                <c:pt idx="19882" formatCode="General">
                  <c:v>0.29721690069986201</c:v>
                </c:pt>
                <c:pt idx="19883" formatCode="General">
                  <c:v>0.30724300520001402</c:v>
                </c:pt>
                <c:pt idx="19884" formatCode="General">
                  <c:v>0.31691848637540099</c:v>
                </c:pt>
                <c:pt idx="19885" formatCode="General">
                  <c:v>0.32590506873791902</c:v>
                </c:pt>
                <c:pt idx="19886" formatCode="General">
                  <c:v>0.33489228307632801</c:v>
                </c:pt>
                <c:pt idx="19887" formatCode="General">
                  <c:v>0.344971333435237</c:v>
                </c:pt>
                <c:pt idx="19888" formatCode="General">
                  <c:v>0.35682250823427802</c:v>
                </c:pt>
                <c:pt idx="19889" formatCode="General">
                  <c:v>0.370644731708482</c:v>
                </c:pt>
                <c:pt idx="19890" formatCode="General">
                  <c:v>0.38551384903071301</c:v>
                </c:pt>
                <c:pt idx="19891" formatCode="General">
                  <c:v>0.401232563271961</c:v>
                </c:pt>
                <c:pt idx="19892" formatCode="General">
                  <c:v>0.41813236405638998</c:v>
                </c:pt>
                <c:pt idx="19893" formatCode="General">
                  <c:v>0.43603897614641302</c:v>
                </c:pt>
                <c:pt idx="19894" formatCode="General">
                  <c:v>0.45492327397184901</c:v>
                </c:pt>
                <c:pt idx="19895" formatCode="General">
                  <c:v>0.47420407062776798</c:v>
                </c:pt>
                <c:pt idx="19896" formatCode="General">
                  <c:v>0.49280283364372302</c:v>
                </c:pt>
                <c:pt idx="19897" formatCode="General">
                  <c:v>0.51010568870843997</c:v>
                </c:pt>
                <c:pt idx="19898" formatCode="General">
                  <c:v>0.52720614807656696</c:v>
                </c:pt>
                <c:pt idx="19899" formatCode="General">
                  <c:v>0.54525347215868103</c:v>
                </c:pt>
                <c:pt idx="19900" formatCode="General">
                  <c:v>0.56365676780823704</c:v>
                </c:pt>
                <c:pt idx="19901" formatCode="General">
                  <c:v>0.581420043544286</c:v>
                </c:pt>
                <c:pt idx="19902" formatCode="General">
                  <c:v>0.59778428166709696</c:v>
                </c:pt>
                <c:pt idx="19903" formatCode="General">
                  <c:v>0.61169807332944803</c:v>
                </c:pt>
                <c:pt idx="19904" formatCode="General">
                  <c:v>0.62207783832585895</c:v>
                </c:pt>
                <c:pt idx="19905" formatCode="General">
                  <c:v>0.62842259691458102</c:v>
                </c:pt>
                <c:pt idx="19906" formatCode="General">
                  <c:v>0.63078450005129405</c:v>
                </c:pt>
                <c:pt idx="19907" formatCode="General">
                  <c:v>0.63038062030514697</c:v>
                </c:pt>
                <c:pt idx="19908" formatCode="General">
                  <c:v>0.62824504143416904</c:v>
                </c:pt>
                <c:pt idx="19909" formatCode="General">
                  <c:v>0.62485256046012005</c:v>
                </c:pt>
                <c:pt idx="19910" formatCode="General">
                  <c:v>0.62010893907378795</c:v>
                </c:pt>
                <c:pt idx="19911" formatCode="General">
                  <c:v>0.61330552237376701</c:v>
                </c:pt>
                <c:pt idx="19912" formatCode="General">
                  <c:v>0.60509470269059995</c:v>
                </c:pt>
                <c:pt idx="19913" formatCode="General">
                  <c:v>0.59649759370016298</c:v>
                </c:pt>
                <c:pt idx="19914" formatCode="General">
                  <c:v>0.58811086499493503</c:v>
                </c:pt>
                <c:pt idx="19915" formatCode="General">
                  <c:v>0.58051039181478903</c:v>
                </c:pt>
                <c:pt idx="19916" formatCode="General">
                  <c:v>0.57408418169504605</c:v>
                </c:pt>
                <c:pt idx="19917" formatCode="General">
                  <c:v>0.56865595586858897</c:v>
                </c:pt>
                <c:pt idx="19918" formatCode="General">
                  <c:v>0.56437768843693203</c:v>
                </c:pt>
                <c:pt idx="19919" formatCode="General">
                  <c:v>0.56205826068922204</c:v>
                </c:pt>
                <c:pt idx="19920" formatCode="General">
                  <c:v>0.56267510150659905</c:v>
                </c:pt>
                <c:pt idx="19921" formatCode="General">
                  <c:v>0.56672654257089805</c:v>
                </c:pt>
                <c:pt idx="19922" formatCode="General">
                  <c:v>0.57487056511908097</c:v>
                </c:pt>
                <c:pt idx="19923" formatCode="General">
                  <c:v>0.58723170353068899</c:v>
                </c:pt>
                <c:pt idx="19924" formatCode="General">
                  <c:v>0.60346736432700199</c:v>
                </c:pt>
                <c:pt idx="19925" formatCode="General">
                  <c:v>0.62420729107903095</c:v>
                </c:pt>
                <c:pt idx="19926" formatCode="General">
                  <c:v>0.64755170083511404</c:v>
                </c:pt>
                <c:pt idx="19927" formatCode="General">
                  <c:v>0.66973625331940301</c:v>
                </c:pt>
                <c:pt idx="19928" formatCode="General">
                  <c:v>0.68930312663283499</c:v>
                </c:pt>
                <c:pt idx="19929" formatCode="General">
                  <c:v>0.706696998816711</c:v>
                </c:pt>
                <c:pt idx="19930" formatCode="General">
                  <c:v>0.72141685725972104</c:v>
                </c:pt>
                <c:pt idx="19931" formatCode="General">
                  <c:v>0.73147685620255498</c:v>
                </c:pt>
                <c:pt idx="19932" formatCode="General">
                  <c:v>0.73523293906376197</c:v>
                </c:pt>
                <c:pt idx="19933" formatCode="General">
                  <c:v>0.73259906666642804</c:v>
                </c:pt>
                <c:pt idx="19934" formatCode="General">
                  <c:v>0.72445099626327603</c:v>
                </c:pt>
                <c:pt idx="19935" formatCode="General">
                  <c:v>0.71159203115972702</c:v>
                </c:pt>
                <c:pt idx="19936" formatCode="General">
                  <c:v>0.69603248442782994</c:v>
                </c:pt>
                <c:pt idx="19937" formatCode="General">
                  <c:v>0.67983435262365999</c:v>
                </c:pt>
                <c:pt idx="19938" formatCode="General">
                  <c:v>0.66201831541981904</c:v>
                </c:pt>
                <c:pt idx="19939" formatCode="General">
                  <c:v>0.64156327095973897</c:v>
                </c:pt>
                <c:pt idx="19940" formatCode="General">
                  <c:v>0.62013888643808801</c:v>
                </c:pt>
                <c:pt idx="19941" formatCode="General">
                  <c:v>0.600001843622606</c:v>
                </c:pt>
                <c:pt idx="19942" formatCode="General">
                  <c:v>0.58250965981495695</c:v>
                </c:pt>
                <c:pt idx="19943" formatCode="General">
                  <c:v>0.56831699320294504</c:v>
                </c:pt>
                <c:pt idx="19944" formatCode="General">
                  <c:v>0.55696098698011498</c:v>
                </c:pt>
                <c:pt idx="19945" formatCode="General">
                  <c:v>0.54845541821853305</c:v>
                </c:pt>
                <c:pt idx="19946" formatCode="General">
                  <c:v>0.54245503038749598</c:v>
                </c:pt>
                <c:pt idx="19947" formatCode="General">
                  <c:v>0.538494315730211</c:v>
                </c:pt>
                <c:pt idx="19948" formatCode="General">
                  <c:v>0.53621543670551197</c:v>
                </c:pt>
                <c:pt idx="19949" formatCode="General">
                  <c:v>0.53436326760017305</c:v>
                </c:pt>
                <c:pt idx="19950" formatCode="General">
                  <c:v>0.53314294293957198</c:v>
                </c:pt>
                <c:pt idx="19951" formatCode="General">
                  <c:v>0.533867269732205</c:v>
                </c:pt>
                <c:pt idx="19952" formatCode="General">
                  <c:v>0.53690888305129303</c:v>
                </c:pt>
                <c:pt idx="19953" formatCode="General">
                  <c:v>0.541629169293395</c:v>
                </c:pt>
                <c:pt idx="19954" formatCode="General">
                  <c:v>0.54668552508869295</c:v>
                </c:pt>
                <c:pt idx="19955" formatCode="General">
                  <c:v>0.551147862302512</c:v>
                </c:pt>
                <c:pt idx="19956" formatCode="General">
                  <c:v>0.55411547308950704</c:v>
                </c:pt>
                <c:pt idx="19957" formatCode="General">
                  <c:v>0.55434242273758505</c:v>
                </c:pt>
                <c:pt idx="19958" formatCode="General">
                  <c:v>0.55160326410781702</c:v>
                </c:pt>
                <c:pt idx="19959" formatCode="General">
                  <c:v>0.54557174969501299</c:v>
                </c:pt>
                <c:pt idx="19960" formatCode="General">
                  <c:v>0.536168634294244</c:v>
                </c:pt>
                <c:pt idx="19961" formatCode="General">
                  <c:v>0.52394522792908804</c:v>
                </c:pt>
                <c:pt idx="19962" formatCode="General">
                  <c:v>0.50932863479774804</c:v>
                </c:pt>
                <c:pt idx="19963" formatCode="General">
                  <c:v>0.49268756341490799</c:v>
                </c:pt>
                <c:pt idx="19964" formatCode="General">
                  <c:v>0.474204706236319</c:v>
                </c:pt>
                <c:pt idx="19965" formatCode="General">
                  <c:v>0.45459821870869599</c:v>
                </c:pt>
                <c:pt idx="19966" formatCode="General">
                  <c:v>0.43501105882994401</c:v>
                </c:pt>
                <c:pt idx="19967" formatCode="General">
                  <c:v>0.41609886192019302</c:v>
                </c:pt>
                <c:pt idx="19968" formatCode="General">
                  <c:v>0.39804327544407497</c:v>
                </c:pt>
                <c:pt idx="19969" formatCode="General">
                  <c:v>0.380145891858306</c:v>
                </c:pt>
                <c:pt idx="19970" formatCode="General">
                  <c:v>0.363031316539763</c:v>
                </c:pt>
                <c:pt idx="19971" formatCode="General">
                  <c:v>0.34825830633006899</c:v>
                </c:pt>
                <c:pt idx="19972" formatCode="General">
                  <c:v>0.33606530494236297</c:v>
                </c:pt>
                <c:pt idx="19973" formatCode="General">
                  <c:v>0.32655708456553301</c:v>
                </c:pt>
                <c:pt idx="19974" formatCode="General">
                  <c:v>0.32002326791719299</c:v>
                </c:pt>
                <c:pt idx="19975" formatCode="General">
                  <c:v>0.31649213213434801</c:v>
                </c:pt>
                <c:pt idx="19976" formatCode="General">
                  <c:v>0.31654238522008998</c:v>
                </c:pt>
                <c:pt idx="19977" formatCode="General">
                  <c:v>0.32009524222420899</c:v>
                </c:pt>
                <c:pt idx="19978" formatCode="General">
                  <c:v>0.32493940691809198</c:v>
                </c:pt>
                <c:pt idx="19979" formatCode="General">
                  <c:v>0.32890185046407799</c:v>
                </c:pt>
                <c:pt idx="19980" formatCode="General">
                  <c:v>0.33166061957961301</c:v>
                </c:pt>
                <c:pt idx="19981" formatCode="General">
                  <c:v>0.33369281294618902</c:v>
                </c:pt>
                <c:pt idx="19982" formatCode="General">
                  <c:v>0.33450456260280298</c:v>
                </c:pt>
                <c:pt idx="19983" formatCode="General">
                  <c:v>0.333465900731787</c:v>
                </c:pt>
                <c:pt idx="19984" formatCode="General">
                  <c:v>0.33037317607435002</c:v>
                </c:pt>
                <c:pt idx="19985" formatCode="General">
                  <c:v>0.325247528723973</c:v>
                </c:pt>
                <c:pt idx="19986" formatCode="General">
                  <c:v>0.318459263733121</c:v>
                </c:pt>
                <c:pt idx="19987" formatCode="General">
                  <c:v>0.31052677716899701</c:v>
                </c:pt>
                <c:pt idx="19988" formatCode="General">
                  <c:v>0.30251157429219999</c:v>
                </c:pt>
                <c:pt idx="19989" formatCode="General">
                  <c:v>0.29568000621200002</c:v>
                </c:pt>
                <c:pt idx="19990" formatCode="General">
                  <c:v>0.28995115308511599</c:v>
                </c:pt>
                <c:pt idx="19991" formatCode="General">
                  <c:v>0.28425948784107802</c:v>
                </c:pt>
                <c:pt idx="19992" formatCode="General">
                  <c:v>0.27843063100643101</c:v>
                </c:pt>
                <c:pt idx="19993" formatCode="General">
                  <c:v>0.27246529603153802</c:v>
                </c:pt>
                <c:pt idx="19994" formatCode="General">
                  <c:v>0.26657290092987901</c:v>
                </c:pt>
                <c:pt idx="19995" formatCode="General">
                  <c:v>0.26040998437831597</c:v>
                </c:pt>
                <c:pt idx="19996" formatCode="General">
                  <c:v>0.25212290672784399</c:v>
                </c:pt>
                <c:pt idx="19997" formatCode="General">
                  <c:v>0.241046655030767</c:v>
                </c:pt>
                <c:pt idx="19998" formatCode="General">
                  <c:v>0.22799569428970301</c:v>
                </c:pt>
                <c:pt idx="19999" formatCode="General">
                  <c:v>0.213489733833989</c:v>
                </c:pt>
                <c:pt idx="20000" formatCode="General">
                  <c:v>0.19793630542971699</c:v>
                </c:pt>
                <c:pt idx="20001" formatCode="General">
                  <c:v>0.18276887291791699</c:v>
                </c:pt>
                <c:pt idx="20002" formatCode="General">
                  <c:v>0.16905760151949401</c:v>
                </c:pt>
                <c:pt idx="20003" formatCode="General">
                  <c:v>0.15625863822552899</c:v>
                </c:pt>
                <c:pt idx="20004" formatCode="General">
                  <c:v>0.143451744314914</c:v>
                </c:pt>
                <c:pt idx="20005" formatCode="General">
                  <c:v>0.12978325460224099</c:v>
                </c:pt>
                <c:pt idx="20006" formatCode="General">
                  <c:v>0.115836676736949</c:v>
                </c:pt>
                <c:pt idx="20007" formatCode="General">
                  <c:v>0.102640505908698</c:v>
                </c:pt>
                <c:pt idx="20008" formatCode="General">
                  <c:v>8.9835190539111001E-2</c:v>
                </c:pt>
                <c:pt idx="20009" formatCode="General">
                  <c:v>7.7177043748789698E-2</c:v>
                </c:pt>
                <c:pt idx="20010" formatCode="General">
                  <c:v>6.4853259628553497E-2</c:v>
                </c:pt>
                <c:pt idx="20011" formatCode="General">
                  <c:v>5.3662619847442701E-2</c:v>
                </c:pt>
                <c:pt idx="20012" formatCode="General">
                  <c:v>4.4300737761659298E-2</c:v>
                </c:pt>
                <c:pt idx="20013" formatCode="General">
                  <c:v>3.6678043641524903E-2</c:v>
                </c:pt>
                <c:pt idx="20014" formatCode="General">
                  <c:v>3.00489153553068E-2</c:v>
                </c:pt>
                <c:pt idx="20015" formatCode="General">
                  <c:v>2.3605488798360899E-2</c:v>
                </c:pt>
                <c:pt idx="20016" formatCode="General">
                  <c:v>1.71193453142418E-2</c:v>
                </c:pt>
                <c:pt idx="20017" formatCode="General">
                  <c:v>1.05829393960006E-2</c:v>
                </c:pt>
                <c:pt idx="20018" formatCode="General">
                  <c:v>4.1809458951127497E-3</c:v>
                </c:pt>
                <c:pt idx="20019" formatCode="General">
                  <c:v>-2.0791384408726599E-3</c:v>
                </c:pt>
                <c:pt idx="20020" formatCode="General">
                  <c:v>-7.7759827297305996E-3</c:v>
                </c:pt>
                <c:pt idx="20021" formatCode="General">
                  <c:v>-1.2250722690690099E-2</c:v>
                </c:pt>
                <c:pt idx="20022" formatCode="General">
                  <c:v>-1.51183655941627E-2</c:v>
                </c:pt>
                <c:pt idx="20023" formatCode="General">
                  <c:v>-1.6633690321317202E-2</c:v>
                </c:pt>
                <c:pt idx="20024" formatCode="General">
                  <c:v>-1.73594152418894E-2</c:v>
                </c:pt>
                <c:pt idx="20025" formatCode="General">
                  <c:v>-1.8098534154318901E-2</c:v>
                </c:pt>
                <c:pt idx="20026" formatCode="General">
                  <c:v>-2.0253399145697199E-2</c:v>
                </c:pt>
                <c:pt idx="20027" formatCode="General">
                  <c:v>-2.4794929672101802E-2</c:v>
                </c:pt>
                <c:pt idx="20028" formatCode="General">
                  <c:v>-3.24383866173686E-2</c:v>
                </c:pt>
                <c:pt idx="20029" formatCode="General">
                  <c:v>-4.3070716957639102E-2</c:v>
                </c:pt>
                <c:pt idx="20030" formatCode="General">
                  <c:v>-5.6254100690754899E-2</c:v>
                </c:pt>
                <c:pt idx="20031" formatCode="General">
                  <c:v>-7.18293621036276E-2</c:v>
                </c:pt>
                <c:pt idx="20032" formatCode="General">
                  <c:v>-8.9398378144510807E-2</c:v>
                </c:pt>
                <c:pt idx="20033" formatCode="General">
                  <c:v>-0.108772886827116</c:v>
                </c:pt>
                <c:pt idx="20034" formatCode="General">
                  <c:v>-0.12964336972314</c:v>
                </c:pt>
                <c:pt idx="20035" formatCode="General">
                  <c:v>-0.15099499824894999</c:v>
                </c:pt>
                <c:pt idx="20036" formatCode="General">
                  <c:v>-0.17167344042264501</c:v>
                </c:pt>
                <c:pt idx="20037" formatCode="General">
                  <c:v>-0.19140284011756201</c:v>
                </c:pt>
                <c:pt idx="20038" formatCode="General">
                  <c:v>-0.210817154186697</c:v>
                </c:pt>
                <c:pt idx="20039" formatCode="General">
                  <c:v>-0.23019099538597201</c:v>
                </c:pt>
                <c:pt idx="20040" formatCode="General">
                  <c:v>-0.24851265013333301</c:v>
                </c:pt>
                <c:pt idx="20041" formatCode="General">
                  <c:v>-0.26547260407275902</c:v>
                </c:pt>
                <c:pt idx="20042" formatCode="General">
                  <c:v>-0.28131085655577798</c:v>
                </c:pt>
                <c:pt idx="20043" formatCode="General">
                  <c:v>-0.29548838351647</c:v>
                </c:pt>
                <c:pt idx="20044" formatCode="General">
                  <c:v>-0.307189520784235</c:v>
                </c:pt>
                <c:pt idx="20045" formatCode="General">
                  <c:v>-0.31578104497561998</c:v>
                </c:pt>
                <c:pt idx="20046" formatCode="General">
                  <c:v>-0.32200183993475401</c:v>
                </c:pt>
                <c:pt idx="20047" formatCode="General">
                  <c:v>-0.32626230739690298</c:v>
                </c:pt>
                <c:pt idx="20048" formatCode="General">
                  <c:v>-0.32715135780221799</c:v>
                </c:pt>
                <c:pt idx="20049" formatCode="General">
                  <c:v>-0.32403636487837301</c:v>
                </c:pt>
                <c:pt idx="20050" formatCode="General">
                  <c:v>-0.31804982148187799</c:v>
                </c:pt>
                <c:pt idx="20051" formatCode="General">
                  <c:v>-0.31077252577914999</c:v>
                </c:pt>
                <c:pt idx="20052" formatCode="General">
                  <c:v>-0.30336474927235302</c:v>
                </c:pt>
                <c:pt idx="20053" formatCode="General">
                  <c:v>-0.29632395197004302</c:v>
                </c:pt>
                <c:pt idx="20054" formatCode="General">
                  <c:v>-0.29022188306098801</c:v>
                </c:pt>
                <c:pt idx="20055" formatCode="General">
                  <c:v>-0.285143013332049</c:v>
                </c:pt>
                <c:pt idx="20056" formatCode="General">
                  <c:v>-0.28032967731063002</c:v>
                </c:pt>
                <c:pt idx="20057" formatCode="General">
                  <c:v>-0.27699285815428598</c:v>
                </c:pt>
                <c:pt idx="20058" formatCode="General">
                  <c:v>-0.27685942052474999</c:v>
                </c:pt>
                <c:pt idx="20059" formatCode="General">
                  <c:v>-0.27930576890537001</c:v>
                </c:pt>
                <c:pt idx="20060" formatCode="General">
                  <c:v>-0.28372257892517999</c:v>
                </c:pt>
                <c:pt idx="20061" formatCode="General">
                  <c:v>-0.28952009925162198</c:v>
                </c:pt>
                <c:pt idx="20062" formatCode="General">
                  <c:v>-0.29573272411808699</c:v>
                </c:pt>
                <c:pt idx="20063" formatCode="General">
                  <c:v>-0.30253668656364702</c:v>
                </c:pt>
                <c:pt idx="20064" formatCode="General">
                  <c:v>-0.31004431305400998</c:v>
                </c:pt>
                <c:pt idx="20065" formatCode="General">
                  <c:v>-0.31726688029385203</c:v>
                </c:pt>
                <c:pt idx="20066" formatCode="General">
                  <c:v>-0.32263972403737401</c:v>
                </c:pt>
                <c:pt idx="20067" formatCode="General">
                  <c:v>-0.325450164576645</c:v>
                </c:pt>
                <c:pt idx="20068" formatCode="General">
                  <c:v>-0.32695328273011698</c:v>
                </c:pt>
                <c:pt idx="20069" formatCode="General">
                  <c:v>-0.329052325748665</c:v>
                </c:pt>
                <c:pt idx="20070" formatCode="General">
                  <c:v>-0.33261245021928498</c:v>
                </c:pt>
                <c:pt idx="20071" formatCode="General">
                  <c:v>-0.33746549461494901</c:v>
                </c:pt>
                <c:pt idx="20072" formatCode="General">
                  <c:v>-0.34358901670110698</c:v>
                </c:pt>
                <c:pt idx="20073" formatCode="General">
                  <c:v>-0.35179766888158298</c:v>
                </c:pt>
                <c:pt idx="20074" formatCode="General">
                  <c:v>-0.36198718042634598</c:v>
                </c:pt>
                <c:pt idx="20075" formatCode="General">
                  <c:v>-0.37429210164552001</c:v>
                </c:pt>
                <c:pt idx="20076" formatCode="General">
                  <c:v>-0.38849855933153099</c:v>
                </c:pt>
                <c:pt idx="20077" formatCode="General">
                  <c:v>-0.40314779142092699</c:v>
                </c:pt>
                <c:pt idx="20078" formatCode="General">
                  <c:v>-0.41739335556336299</c:v>
                </c:pt>
                <c:pt idx="20079" formatCode="General">
                  <c:v>-0.43091615612668599</c:v>
                </c:pt>
                <c:pt idx="20080" formatCode="General">
                  <c:v>-0.443416828399462</c:v>
                </c:pt>
                <c:pt idx="20081" formatCode="General">
                  <c:v>-0.45432038497735699</c:v>
                </c:pt>
                <c:pt idx="20082" formatCode="General">
                  <c:v>-0.46330924132401202</c:v>
                </c:pt>
                <c:pt idx="20083" formatCode="General">
                  <c:v>-0.47022112816328199</c:v>
                </c:pt>
                <c:pt idx="20084" formatCode="General">
                  <c:v>-0.47508183980262297</c:v>
                </c:pt>
                <c:pt idx="20085" formatCode="General">
                  <c:v>-0.47757901072807901</c:v>
                </c:pt>
                <c:pt idx="20086" formatCode="General">
                  <c:v>-0.47747240215234998</c:v>
                </c:pt>
                <c:pt idx="20087" formatCode="General">
                  <c:v>-0.47497587127768098</c:v>
                </c:pt>
                <c:pt idx="20088" formatCode="General">
                  <c:v>-0.46979644800442499</c:v>
                </c:pt>
                <c:pt idx="20089" formatCode="General">
                  <c:v>-0.46276037205920201</c:v>
                </c:pt>
                <c:pt idx="20090" formatCode="General">
                  <c:v>-0.45485822141568399</c:v>
                </c:pt>
                <c:pt idx="20091" formatCode="General">
                  <c:v>-0.446108970425725</c:v>
                </c:pt>
                <c:pt idx="20092" formatCode="General">
                  <c:v>-0.43673534776578998</c:v>
                </c:pt>
                <c:pt idx="20093" formatCode="General">
                  <c:v>-0.42822907731761101</c:v>
                </c:pt>
                <c:pt idx="20094" formatCode="General">
                  <c:v>-0.42142766473453402</c:v>
                </c:pt>
                <c:pt idx="20095" formatCode="General">
                  <c:v>-0.41582439579702402</c:v>
                </c:pt>
                <c:pt idx="20096" formatCode="General">
                  <c:v>-0.41116644357747201</c:v>
                </c:pt>
                <c:pt idx="20097" formatCode="General">
                  <c:v>-0.407327187727272</c:v>
                </c:pt>
                <c:pt idx="20098" formatCode="General">
                  <c:v>-0.40478320891882102</c:v>
                </c:pt>
                <c:pt idx="20099" formatCode="General">
                  <c:v>-0.40374061439699999</c:v>
                </c:pt>
                <c:pt idx="20100" formatCode="General">
                  <c:v>-0.40428628652128601</c:v>
                </c:pt>
                <c:pt idx="20101" formatCode="General">
                  <c:v>-0.407052507561382</c:v>
                </c:pt>
                <c:pt idx="20102" formatCode="General">
                  <c:v>-0.41312604222548099</c:v>
                </c:pt>
                <c:pt idx="20103" formatCode="General">
                  <c:v>-0.42245724382463101</c:v>
                </c:pt>
                <c:pt idx="20104" formatCode="General">
                  <c:v>-0.43357844967414799</c:v>
                </c:pt>
                <c:pt idx="20105" formatCode="General">
                  <c:v>-0.44485396825921902</c:v>
                </c:pt>
                <c:pt idx="20106" formatCode="General">
                  <c:v>-0.45570252614559997</c:v>
                </c:pt>
                <c:pt idx="20107" formatCode="General">
                  <c:v>-0.46655980631708599</c:v>
                </c:pt>
                <c:pt idx="20108" formatCode="General">
                  <c:v>-0.47722917241471902</c:v>
                </c:pt>
                <c:pt idx="20109" formatCode="General">
                  <c:v>-0.48653251445470203</c:v>
                </c:pt>
                <c:pt idx="20110" formatCode="General">
                  <c:v>-0.49328468859223701</c:v>
                </c:pt>
                <c:pt idx="20111" formatCode="General">
                  <c:v>-0.496001651444541</c:v>
                </c:pt>
                <c:pt idx="20112" formatCode="General">
                  <c:v>-0.49424041669880098</c:v>
                </c:pt>
                <c:pt idx="20113" formatCode="General">
                  <c:v>-0.48875018080593402</c:v>
                </c:pt>
                <c:pt idx="20114" formatCode="General">
                  <c:v>-0.48031463321812901</c:v>
                </c:pt>
                <c:pt idx="20115" formatCode="General">
                  <c:v>-0.47035653738213501</c:v>
                </c:pt>
                <c:pt idx="20116" formatCode="General">
                  <c:v>-0.45918810699081097</c:v>
                </c:pt>
                <c:pt idx="20117" formatCode="General">
                  <c:v>-0.44713098942333601</c:v>
                </c:pt>
                <c:pt idx="20118" formatCode="General">
                  <c:v>-0.434552858544836</c:v>
                </c:pt>
                <c:pt idx="20119" formatCode="General">
                  <c:v>-0.42157188155636999</c:v>
                </c:pt>
                <c:pt idx="20120" formatCode="General">
                  <c:v>-0.40961105029699402</c:v>
                </c:pt>
                <c:pt idx="20121" formatCode="General">
                  <c:v>-0.399859987140606</c:v>
                </c:pt>
                <c:pt idx="20122" formatCode="General">
                  <c:v>-0.39212748583990398</c:v>
                </c:pt>
                <c:pt idx="20123" formatCode="General">
                  <c:v>-0.38613384253477501</c:v>
                </c:pt>
                <c:pt idx="20124" formatCode="General">
                  <c:v>-0.38224854154142102</c:v>
                </c:pt>
                <c:pt idx="20125" formatCode="General">
                  <c:v>-0.37961963049041503</c:v>
                </c:pt>
                <c:pt idx="20126" formatCode="General">
                  <c:v>-0.37722699060017301</c:v>
                </c:pt>
                <c:pt idx="20127" formatCode="General">
                  <c:v>-0.37488817849352302</c:v>
                </c:pt>
                <c:pt idx="20128" formatCode="General">
                  <c:v>-0.37295638366877298</c:v>
                </c:pt>
                <c:pt idx="20129" formatCode="General">
                  <c:v>-0.37215402515065799</c:v>
                </c:pt>
                <c:pt idx="20130" formatCode="General">
                  <c:v>-0.372483424692369</c:v>
                </c:pt>
                <c:pt idx="20131" formatCode="General">
                  <c:v>-0.37290127479065599</c:v>
                </c:pt>
                <c:pt idx="20132" formatCode="General">
                  <c:v>-0.37283624745511501</c:v>
                </c:pt>
                <c:pt idx="20133" formatCode="General">
                  <c:v>-0.37271873439997499</c:v>
                </c:pt>
                <c:pt idx="20134" formatCode="General">
                  <c:v>-0.37157101963899603</c:v>
                </c:pt>
                <c:pt idx="20135" formatCode="General">
                  <c:v>-0.36863453893984799</c:v>
                </c:pt>
                <c:pt idx="20136" formatCode="General">
                  <c:v>-0.36423827261770098</c:v>
                </c:pt>
                <c:pt idx="20137" formatCode="General">
                  <c:v>-0.35819812800214201</c:v>
                </c:pt>
                <c:pt idx="20138" formatCode="General">
                  <c:v>-0.34952327675327999</c:v>
                </c:pt>
                <c:pt idx="20139" formatCode="General">
                  <c:v>-0.33692181396604698</c:v>
                </c:pt>
                <c:pt idx="20140" formatCode="General">
                  <c:v>-0.32094666759963197</c:v>
                </c:pt>
                <c:pt idx="20141" formatCode="General">
                  <c:v>-0.30281553894504798</c:v>
                </c:pt>
                <c:pt idx="20142" formatCode="General">
                  <c:v>-0.283042945109786</c:v>
                </c:pt>
                <c:pt idx="20143" formatCode="General">
                  <c:v>-0.26219835602749902</c:v>
                </c:pt>
                <c:pt idx="20144" formatCode="General">
                  <c:v>-0.240912950988487</c:v>
                </c:pt>
                <c:pt idx="20145" formatCode="General">
                  <c:v>-0.220474502698427</c:v>
                </c:pt>
                <c:pt idx="20146" formatCode="General">
                  <c:v>-0.20274349771290601</c:v>
                </c:pt>
                <c:pt idx="20147" formatCode="General">
                  <c:v>-0.18883596548173601</c:v>
                </c:pt>
                <c:pt idx="20148" formatCode="General">
                  <c:v>-0.17873473939502699</c:v>
                </c:pt>
                <c:pt idx="20149" formatCode="General">
                  <c:v>-0.17290529091446599</c:v>
                </c:pt>
                <c:pt idx="20150" formatCode="General">
                  <c:v>-0.170402109505951</c:v>
                </c:pt>
                <c:pt idx="20151" formatCode="General">
                  <c:v>-0.170076510823196</c:v>
                </c:pt>
                <c:pt idx="20152" formatCode="General">
                  <c:v>-0.17131193710266501</c:v>
                </c:pt>
                <c:pt idx="20153" formatCode="General">
                  <c:v>-0.17250575040546401</c:v>
                </c:pt>
                <c:pt idx="20154" formatCode="General">
                  <c:v>-0.17396556855345699</c:v>
                </c:pt>
                <c:pt idx="20155" formatCode="General">
                  <c:v>-0.176915406158868</c:v>
                </c:pt>
                <c:pt idx="20156" formatCode="General">
                  <c:v>-0.181293174081887</c:v>
                </c:pt>
                <c:pt idx="20157" formatCode="General">
                  <c:v>-0.18678975421937999</c:v>
                </c:pt>
                <c:pt idx="20158" formatCode="General">
                  <c:v>-0.193069181591664</c:v>
                </c:pt>
                <c:pt idx="20159" formatCode="General">
                  <c:v>-0.19905103467304999</c:v>
                </c:pt>
                <c:pt idx="20160" formatCode="General">
                  <c:v>-0.20371916327946099</c:v>
                </c:pt>
                <c:pt idx="20161" formatCode="General">
                  <c:v>-0.20621458286414601</c:v>
                </c:pt>
                <c:pt idx="20162" formatCode="General">
                  <c:v>-0.20590249605497901</c:v>
                </c:pt>
                <c:pt idx="20163" formatCode="General">
                  <c:v>-0.20259771980570401</c:v>
                </c:pt>
                <c:pt idx="20164" formatCode="General">
                  <c:v>-0.195984725954196</c:v>
                </c:pt>
                <c:pt idx="20165" formatCode="General">
                  <c:v>-0.18557401741732499</c:v>
                </c:pt>
                <c:pt idx="20166" formatCode="General">
                  <c:v>-0.17247544009942001</c:v>
                </c:pt>
                <c:pt idx="20167" formatCode="General">
                  <c:v>-0.158532519245455</c:v>
                </c:pt>
                <c:pt idx="20168" formatCode="General">
                  <c:v>-0.143880753580271</c:v>
                </c:pt>
                <c:pt idx="20169" formatCode="General">
                  <c:v>-0.127699923645088</c:v>
                </c:pt>
                <c:pt idx="20170" formatCode="General">
                  <c:v>-0.110010183696963</c:v>
                </c:pt>
                <c:pt idx="20171" formatCode="General">
                  <c:v>-9.1808492595987098E-2</c:v>
                </c:pt>
                <c:pt idx="20172" formatCode="General">
                  <c:v>-7.4540007919049495E-2</c:v>
                </c:pt>
                <c:pt idx="20173" formatCode="General">
                  <c:v>-5.86109096144634E-2</c:v>
                </c:pt>
                <c:pt idx="20174" formatCode="General">
                  <c:v>-4.4087284328077098E-2</c:v>
                </c:pt>
                <c:pt idx="20175" formatCode="General">
                  <c:v>-3.1023773313820901E-2</c:v>
                </c:pt>
                <c:pt idx="20176" formatCode="General">
                  <c:v>-1.91594738902711E-2</c:v>
                </c:pt>
                <c:pt idx="20177" formatCode="General">
                  <c:v>-9.3648608424408298E-3</c:v>
                </c:pt>
                <c:pt idx="20178" formatCode="General">
                  <c:v>-2.7168952515319602E-3</c:v>
                </c:pt>
                <c:pt idx="20179" formatCode="General">
                  <c:v>4.7716171301407398E-4</c:v>
                </c:pt>
                <c:pt idx="20180" formatCode="General">
                  <c:v>1.64171861218427E-3</c:v>
                </c:pt>
                <c:pt idx="20181" formatCode="General">
                  <c:v>1.73664220298155E-3</c:v>
                </c:pt>
                <c:pt idx="20182" formatCode="General">
                  <c:v>7.9083104124965504E-4</c:v>
                </c:pt>
                <c:pt idx="20183" formatCode="General">
                  <c:v>-6.10175020263643E-4</c:v>
                </c:pt>
                <c:pt idx="20184" formatCode="General">
                  <c:v>-1.7666836630229399E-3</c:v>
                </c:pt>
                <c:pt idx="20185" formatCode="General">
                  <c:v>-2.04972552790286E-3</c:v>
                </c:pt>
                <c:pt idx="20186" formatCode="General">
                  <c:v>-1.6491563852275399E-3</c:v>
                </c:pt>
                <c:pt idx="20187" formatCode="General">
                  <c:v>-1.37202873585482E-3</c:v>
                </c:pt>
                <c:pt idx="20188" formatCode="General">
                  <c:v>-6.4335266742114204E-4</c:v>
                </c:pt>
                <c:pt idx="20189" formatCode="General">
                  <c:v>1.67697340127901E-3</c:v>
                </c:pt>
                <c:pt idx="20190" formatCode="General">
                  <c:v>5.9718057511516497E-3</c:v>
                </c:pt>
                <c:pt idx="20191" formatCode="General">
                  <c:v>1.33122169255634E-2</c:v>
                </c:pt>
                <c:pt idx="20192" formatCode="General">
                  <c:v>2.4643821589300698E-2</c:v>
                </c:pt>
                <c:pt idx="20193" formatCode="General">
                  <c:v>3.9276408342931099E-2</c:v>
                </c:pt>
                <c:pt idx="20194" formatCode="General">
                  <c:v>5.6567136753257398E-2</c:v>
                </c:pt>
                <c:pt idx="20195" formatCode="General">
                  <c:v>7.6329579895978203E-2</c:v>
                </c:pt>
                <c:pt idx="20196" formatCode="General">
                  <c:v>9.8369389674691401E-2</c:v>
                </c:pt>
                <c:pt idx="20197" formatCode="General">
                  <c:v>0.122417584541857</c:v>
                </c:pt>
                <c:pt idx="20198" formatCode="General">
                  <c:v>0.14758744358679199</c:v>
                </c:pt>
                <c:pt idx="20199" formatCode="General">
                  <c:v>0.17353767977225701</c:v>
                </c:pt>
                <c:pt idx="20200" formatCode="General">
                  <c:v>0.200169829594214</c:v>
                </c:pt>
                <c:pt idx="20201" formatCode="General">
                  <c:v>0.22646580397180599</c:v>
                </c:pt>
                <c:pt idx="20202" formatCode="General">
                  <c:v>0.25105242829803698</c:v>
                </c:pt>
                <c:pt idx="20203" formatCode="General">
                  <c:v>0.27247921129978298</c:v>
                </c:pt>
                <c:pt idx="20204" formatCode="General">
                  <c:v>0.29025763310521102</c:v>
                </c:pt>
                <c:pt idx="20205" formatCode="General">
                  <c:v>0.30392135174062701</c:v>
                </c:pt>
                <c:pt idx="20206" formatCode="General">
                  <c:v>0.31301487743947598</c:v>
                </c:pt>
                <c:pt idx="20207" formatCode="General">
                  <c:v>0.31862714199250203</c:v>
                </c:pt>
                <c:pt idx="20208" formatCode="General">
                  <c:v>0.32198587386242999</c:v>
                </c:pt>
                <c:pt idx="20209" formatCode="General">
                  <c:v>0.32271744009756798</c:v>
                </c:pt>
                <c:pt idx="20210" formatCode="General">
                  <c:v>0.31976074515282799</c:v>
                </c:pt>
                <c:pt idx="20211" formatCode="General">
                  <c:v>0.313821124971495</c:v>
                </c:pt>
                <c:pt idx="20212" formatCode="General">
                  <c:v>0.30596542236961899</c:v>
                </c:pt>
                <c:pt idx="20213" formatCode="General">
                  <c:v>0.29597654616403002</c:v>
                </c:pt>
                <c:pt idx="20214" formatCode="General">
                  <c:v>0.28355676653787398</c:v>
                </c:pt>
                <c:pt idx="20215" formatCode="General">
                  <c:v>0.26926992597224902</c:v>
                </c:pt>
                <c:pt idx="20216" formatCode="General">
                  <c:v>0.25387836188451501</c:v>
                </c:pt>
                <c:pt idx="20217" formatCode="General">
                  <c:v>0.238333406404796</c:v>
                </c:pt>
                <c:pt idx="20218" formatCode="General">
                  <c:v>0.22352486872190999</c:v>
                </c:pt>
                <c:pt idx="20219" formatCode="General">
                  <c:v>0.20979650053207299</c:v>
                </c:pt>
                <c:pt idx="20220" formatCode="General">
                  <c:v>0.197411014795707</c:v>
                </c:pt>
                <c:pt idx="20221" formatCode="General">
                  <c:v>0.186931156903893</c:v>
                </c:pt>
                <c:pt idx="20222" formatCode="General">
                  <c:v>0.17886127867153401</c:v>
                </c:pt>
                <c:pt idx="20223" formatCode="General">
                  <c:v>0.17262318833967799</c:v>
                </c:pt>
                <c:pt idx="20224" formatCode="General">
                  <c:v>0.16864785408815999</c:v>
                </c:pt>
                <c:pt idx="20225" formatCode="General">
                  <c:v>0.16766061726197201</c:v>
                </c:pt>
                <c:pt idx="20226" formatCode="General">
                  <c:v>0.16854881650508699</c:v>
                </c:pt>
                <c:pt idx="20227" formatCode="General">
                  <c:v>0.17071206895082</c:v>
                </c:pt>
                <c:pt idx="20228" formatCode="General">
                  <c:v>0.174124706775345</c:v>
                </c:pt>
                <c:pt idx="20229" formatCode="General">
                  <c:v>0.17861540550771099</c:v>
                </c:pt>
                <c:pt idx="20230" formatCode="General">
                  <c:v>0.18414849893614901</c:v>
                </c:pt>
                <c:pt idx="20231" formatCode="General">
                  <c:v>0.19105747346817401</c:v>
                </c:pt>
                <c:pt idx="20232" formatCode="General">
                  <c:v>0.20005085944684201</c:v>
                </c:pt>
                <c:pt idx="20233" formatCode="General">
                  <c:v>0.210887323998106</c:v>
                </c:pt>
                <c:pt idx="20234" formatCode="General">
                  <c:v>0.222764009712584</c:v>
                </c:pt>
                <c:pt idx="20235" formatCode="General">
                  <c:v>0.23450557817489601</c:v>
                </c:pt>
                <c:pt idx="20236" formatCode="General">
                  <c:v>0.24438815216850601</c:v>
                </c:pt>
                <c:pt idx="20237" formatCode="General">
                  <c:v>0.25190957606695602</c:v>
                </c:pt>
                <c:pt idx="20238" formatCode="General">
                  <c:v>0.25757021613512399</c:v>
                </c:pt>
                <c:pt idx="20239" formatCode="General">
                  <c:v>0.26199260324197399</c:v>
                </c:pt>
                <c:pt idx="20240" formatCode="General">
                  <c:v>0.26557747296263201</c:v>
                </c:pt>
                <c:pt idx="20241" formatCode="General">
                  <c:v>0.26862219167217799</c:v>
                </c:pt>
                <c:pt idx="20242" formatCode="General">
                  <c:v>0.27066644428619502</c:v>
                </c:pt>
                <c:pt idx="20243" formatCode="General">
                  <c:v>0.27071714843182398</c:v>
                </c:pt>
                <c:pt idx="20244" formatCode="General">
                  <c:v>0.26885680053905803</c:v>
                </c:pt>
                <c:pt idx="20245" formatCode="General">
                  <c:v>0.26567382790111499</c:v>
                </c:pt>
                <c:pt idx="20246" formatCode="General">
                  <c:v>0.261179557585549</c:v>
                </c:pt>
                <c:pt idx="20247" formatCode="General">
                  <c:v>0.25522590176739202</c:v>
                </c:pt>
                <c:pt idx="20248" formatCode="General">
                  <c:v>0.248739708000109</c:v>
                </c:pt>
                <c:pt idx="20249" formatCode="General">
                  <c:v>0.24234064640856501</c:v>
                </c:pt>
                <c:pt idx="20250" formatCode="General">
                  <c:v>0.23584297028902301</c:v>
                </c:pt>
                <c:pt idx="20251" formatCode="General">
                  <c:v>0.22997462976166899</c:v>
                </c:pt>
                <c:pt idx="20252" formatCode="General">
                  <c:v>0.22558376644097899</c:v>
                </c:pt>
                <c:pt idx="20253" formatCode="General">
                  <c:v>0.22277624326624201</c:v>
                </c:pt>
                <c:pt idx="20254" formatCode="General">
                  <c:v>0.22144721367234299</c:v>
                </c:pt>
                <c:pt idx="20255" formatCode="General">
                  <c:v>0.22149874158175401</c:v>
                </c:pt>
                <c:pt idx="20256" formatCode="General">
                  <c:v>0.222329506388598</c:v>
                </c:pt>
                <c:pt idx="20257" formatCode="General">
                  <c:v>0.22343574633743599</c:v>
                </c:pt>
                <c:pt idx="20258" formatCode="General">
                  <c:v>0.22485783526207201</c:v>
                </c:pt>
                <c:pt idx="20259" formatCode="General">
                  <c:v>0.22563486591993501</c:v>
                </c:pt>
                <c:pt idx="20260" formatCode="General">
                  <c:v>0.22416438547753401</c:v>
                </c:pt>
                <c:pt idx="20261" formatCode="General">
                  <c:v>0.220837616648244</c:v>
                </c:pt>
                <c:pt idx="20262" formatCode="General">
                  <c:v>0.21683871443750899</c:v>
                </c:pt>
                <c:pt idx="20263" formatCode="General">
                  <c:v>0.21276010479364499</c:v>
                </c:pt>
                <c:pt idx="20264" formatCode="General">
                  <c:v>0.20884252779809101</c:v>
                </c:pt>
                <c:pt idx="20265" formatCode="General">
                  <c:v>0.20489071003558201</c:v>
                </c:pt>
                <c:pt idx="20266" formatCode="General">
                  <c:v>0.200779928715</c:v>
                </c:pt>
                <c:pt idx="20267" formatCode="General">
                  <c:v>0.195769322249147</c:v>
                </c:pt>
                <c:pt idx="20268" formatCode="General">
                  <c:v>0.19003216917086699</c:v>
                </c:pt>
                <c:pt idx="20269" formatCode="General">
                  <c:v>0.18387044306345299</c:v>
                </c:pt>
                <c:pt idx="20270" formatCode="General">
                  <c:v>0.17624550938429101</c:v>
                </c:pt>
                <c:pt idx="20271" formatCode="General">
                  <c:v>0.16608636027384599</c:v>
                </c:pt>
                <c:pt idx="20272" formatCode="General">
                  <c:v>0.154015965966004</c:v>
                </c:pt>
                <c:pt idx="20273" formatCode="General">
                  <c:v>0.14204457407296101</c:v>
                </c:pt>
                <c:pt idx="20274" formatCode="General">
                  <c:v>0.13130480286101801</c:v>
                </c:pt>
                <c:pt idx="20275" formatCode="General">
                  <c:v>0.122421253130713</c:v>
                </c:pt>
                <c:pt idx="20276" formatCode="General">
                  <c:v>0.11643015452510699</c:v>
                </c:pt>
                <c:pt idx="20277" formatCode="General">
                  <c:v>0.114336522838957</c:v>
                </c:pt>
                <c:pt idx="20278" formatCode="General">
                  <c:v>0.11490509385698</c:v>
                </c:pt>
                <c:pt idx="20279" formatCode="General">
                  <c:v>0.116519108108163</c:v>
                </c:pt>
                <c:pt idx="20280" formatCode="General">
                  <c:v>0.119651171022776</c:v>
                </c:pt>
                <c:pt idx="20281" formatCode="General">
                  <c:v>0.124331842082629</c:v>
                </c:pt>
                <c:pt idx="20282" formatCode="General">
                  <c:v>0.12938330673763901</c:v>
                </c:pt>
                <c:pt idx="20283" formatCode="General">
                  <c:v>0.133767577877345</c:v>
                </c:pt>
                <c:pt idx="20284" formatCode="General">
                  <c:v>0.13852287138563399</c:v>
                </c:pt>
                <c:pt idx="20285" formatCode="General">
                  <c:v>0.14439768718101201</c:v>
                </c:pt>
                <c:pt idx="20286" formatCode="General">
                  <c:v>0.15064091998687501</c:v>
                </c:pt>
                <c:pt idx="20287" formatCode="General">
                  <c:v>0.15759317170571399</c:v>
                </c:pt>
                <c:pt idx="20288" formatCode="General">
                  <c:v>0.16520001206085899</c:v>
                </c:pt>
                <c:pt idx="20289" formatCode="General">
                  <c:v>0.172171852001124</c:v>
                </c:pt>
                <c:pt idx="20290" formatCode="General">
                  <c:v>0.17791785415233899</c:v>
                </c:pt>
                <c:pt idx="20291" formatCode="General">
                  <c:v>0.18283328215314301</c:v>
                </c:pt>
                <c:pt idx="20292" formatCode="General">
                  <c:v>0.18749559805386001</c:v>
                </c:pt>
                <c:pt idx="20293" formatCode="General">
                  <c:v>0.19191628961204699</c:v>
                </c:pt>
                <c:pt idx="20294" formatCode="General">
                  <c:v>0.19562603034303899</c:v>
                </c:pt>
                <c:pt idx="20295" formatCode="General">
                  <c:v>0.19865093160184499</c:v>
                </c:pt>
                <c:pt idx="20296" formatCode="General">
                  <c:v>0.201662993386829</c:v>
                </c:pt>
                <c:pt idx="20297" formatCode="General">
                  <c:v>0.204759459727204</c:v>
                </c:pt>
                <c:pt idx="20298" formatCode="General">
                  <c:v>0.20686348988758599</c:v>
                </c:pt>
                <c:pt idx="20299" formatCode="General">
                  <c:v>0.20805496515918001</c:v>
                </c:pt>
                <c:pt idx="20300" formatCode="General">
                  <c:v>0.20914764159266</c:v>
                </c:pt>
                <c:pt idx="20301" formatCode="General">
                  <c:v>0.21080313968286801</c:v>
                </c:pt>
                <c:pt idx="20302" formatCode="General">
                  <c:v>0.213299464541573</c:v>
                </c:pt>
                <c:pt idx="20303" formatCode="General">
                  <c:v>0.21574917913963501</c:v>
                </c:pt>
                <c:pt idx="20304" formatCode="General">
                  <c:v>0.217330783262631</c:v>
                </c:pt>
                <c:pt idx="20305" formatCode="General">
                  <c:v>0.21720262714387201</c:v>
                </c:pt>
                <c:pt idx="20306" formatCode="General">
                  <c:v>0.21540478776913799</c:v>
                </c:pt>
                <c:pt idx="20307" formatCode="General">
                  <c:v>0.21325086329206</c:v>
                </c:pt>
                <c:pt idx="20308" formatCode="General">
                  <c:v>0.21110259858097699</c:v>
                </c:pt>
                <c:pt idx="20309" formatCode="General">
                  <c:v>0.20778619135676499</c:v>
                </c:pt>
                <c:pt idx="20310" formatCode="General">
                  <c:v>0.20264774185245199</c:v>
                </c:pt>
                <c:pt idx="20311" formatCode="General">
                  <c:v>0.196316475973037</c:v>
                </c:pt>
                <c:pt idx="20312" formatCode="General">
                  <c:v>0.18907372496923899</c:v>
                </c:pt>
                <c:pt idx="20313" formatCode="General">
                  <c:v>0.18107173296978801</c:v>
                </c:pt>
                <c:pt idx="20314" formatCode="General">
                  <c:v>0.17289282849540499</c:v>
                </c:pt>
                <c:pt idx="20315" formatCode="General">
                  <c:v>0.16450389771607901</c:v>
                </c:pt>
                <c:pt idx="20316" formatCode="General">
                  <c:v>0.15642088739312199</c:v>
                </c:pt>
                <c:pt idx="20317" formatCode="General">
                  <c:v>0.14865524910849601</c:v>
                </c:pt>
                <c:pt idx="20318" formatCode="General">
                  <c:v>0.14076491952086601</c:v>
                </c:pt>
                <c:pt idx="20319" formatCode="General">
                  <c:v>0.13314437996737299</c:v>
                </c:pt>
                <c:pt idx="20320" formatCode="General">
                  <c:v>0.125455844719362</c:v>
                </c:pt>
                <c:pt idx="20321" formatCode="General">
                  <c:v>0.118002119759158</c:v>
                </c:pt>
                <c:pt idx="20322" formatCode="General">
                  <c:v>0.111552653480555</c:v>
                </c:pt>
                <c:pt idx="20323" formatCode="General">
                  <c:v>0.10519318999675301</c:v>
                </c:pt>
                <c:pt idx="20324" formatCode="General">
                  <c:v>9.8934688575275501E-2</c:v>
                </c:pt>
                <c:pt idx="20325" formatCode="General">
                  <c:v>9.3829636210909798E-2</c:v>
                </c:pt>
                <c:pt idx="20326" formatCode="General">
                  <c:v>8.9616848559674403E-2</c:v>
                </c:pt>
                <c:pt idx="20327" formatCode="General">
                  <c:v>8.5608939434922302E-2</c:v>
                </c:pt>
                <c:pt idx="20328" formatCode="General">
                  <c:v>8.14811876597063E-2</c:v>
                </c:pt>
                <c:pt idx="20329" formatCode="General">
                  <c:v>7.7629480614693394E-2</c:v>
                </c:pt>
                <c:pt idx="20330" formatCode="General">
                  <c:v>7.4669942911110496E-2</c:v>
                </c:pt>
                <c:pt idx="20331" formatCode="General">
                  <c:v>7.2782297660703904E-2</c:v>
                </c:pt>
                <c:pt idx="20332" formatCode="General">
                  <c:v>7.2402943751073298E-2</c:v>
                </c:pt>
                <c:pt idx="20333" formatCode="General">
                  <c:v>7.4263818456906494E-2</c:v>
                </c:pt>
                <c:pt idx="20334" formatCode="General">
                  <c:v>7.7562457458801595E-2</c:v>
                </c:pt>
                <c:pt idx="20335" formatCode="General">
                  <c:v>8.0434902176715894E-2</c:v>
                </c:pt>
                <c:pt idx="20336" formatCode="General">
                  <c:v>8.2311676592041805E-2</c:v>
                </c:pt>
                <c:pt idx="20337" formatCode="General">
                  <c:v>8.3419277778808296E-2</c:v>
                </c:pt>
                <c:pt idx="20338" formatCode="General">
                  <c:v>8.3472575275088806E-2</c:v>
                </c:pt>
                <c:pt idx="20339" formatCode="General">
                  <c:v>8.19692678753947E-2</c:v>
                </c:pt>
                <c:pt idx="20340" formatCode="General">
                  <c:v>7.9839128462326006E-2</c:v>
                </c:pt>
                <c:pt idx="20341" formatCode="General">
                  <c:v>7.7885737433194505E-2</c:v>
                </c:pt>
                <c:pt idx="20342" formatCode="General">
                  <c:v>7.5199712473695404E-2</c:v>
                </c:pt>
                <c:pt idx="20343" formatCode="General">
                  <c:v>7.1453602497008203E-2</c:v>
                </c:pt>
                <c:pt idx="20344" formatCode="General">
                  <c:v>6.6756953844182301E-2</c:v>
                </c:pt>
                <c:pt idx="20345" formatCode="General">
                  <c:v>6.1694157016144502E-2</c:v>
                </c:pt>
                <c:pt idx="20346" formatCode="General">
                  <c:v>5.7121759719446698E-2</c:v>
                </c:pt>
                <c:pt idx="20347" formatCode="General">
                  <c:v>5.3111980973167001E-2</c:v>
                </c:pt>
                <c:pt idx="20348" formatCode="General">
                  <c:v>4.95666101394098E-2</c:v>
                </c:pt>
                <c:pt idx="20349" formatCode="General">
                  <c:v>4.6827115144018903E-2</c:v>
                </c:pt>
                <c:pt idx="20350" formatCode="General">
                  <c:v>4.5827888924921401E-2</c:v>
                </c:pt>
                <c:pt idx="20351" formatCode="General">
                  <c:v>4.6957482701398302E-2</c:v>
                </c:pt>
                <c:pt idx="20352" formatCode="General">
                  <c:v>4.9866056717297103E-2</c:v>
                </c:pt>
                <c:pt idx="20353" formatCode="General">
                  <c:v>5.3639742543947599E-2</c:v>
                </c:pt>
                <c:pt idx="20354" formatCode="General">
                  <c:v>5.67112463598059E-2</c:v>
                </c:pt>
                <c:pt idx="20355" formatCode="General">
                  <c:v>5.7869014272284601E-2</c:v>
                </c:pt>
                <c:pt idx="20356" formatCode="General">
                  <c:v>5.7172115025347602E-2</c:v>
                </c:pt>
                <c:pt idx="20357" formatCode="General">
                  <c:v>5.4905755890324197E-2</c:v>
                </c:pt>
                <c:pt idx="20358" formatCode="General">
                  <c:v>5.14220395652044E-2</c:v>
                </c:pt>
                <c:pt idx="20359" formatCode="General">
                  <c:v>4.7706104205577901E-2</c:v>
                </c:pt>
                <c:pt idx="20360" formatCode="General">
                  <c:v>4.43327216578248E-2</c:v>
                </c:pt>
                <c:pt idx="20361" formatCode="General">
                  <c:v>4.1020511645695298E-2</c:v>
                </c:pt>
                <c:pt idx="20362" formatCode="General">
                  <c:v>3.7351809350536801E-2</c:v>
                </c:pt>
                <c:pt idx="20363" formatCode="General">
                  <c:v>3.2693037632058199E-2</c:v>
                </c:pt>
                <c:pt idx="20364" formatCode="General">
                  <c:v>2.6697359599152901E-2</c:v>
                </c:pt>
                <c:pt idx="20365" formatCode="General">
                  <c:v>2.0220401343361599E-2</c:v>
                </c:pt>
                <c:pt idx="20366" formatCode="General">
                  <c:v>1.3093979506929899E-2</c:v>
                </c:pt>
                <c:pt idx="20367" formatCode="General">
                  <c:v>4.6711781661467298E-3</c:v>
                </c:pt>
                <c:pt idx="20368" formatCode="General">
                  <c:v>-4.91478196312426E-3</c:v>
                </c:pt>
                <c:pt idx="20369" formatCode="General">
                  <c:v>-1.5929483347809598E-2</c:v>
                </c:pt>
                <c:pt idx="20370" formatCode="General">
                  <c:v>-2.88208697233889E-2</c:v>
                </c:pt>
                <c:pt idx="20371" formatCode="General">
                  <c:v>-4.2870383664707197E-2</c:v>
                </c:pt>
                <c:pt idx="20372" formatCode="General">
                  <c:v>-5.6810696076915898E-2</c:v>
                </c:pt>
                <c:pt idx="20373" formatCode="General">
                  <c:v>-7.0241001815540799E-2</c:v>
                </c:pt>
                <c:pt idx="20374" formatCode="General">
                  <c:v>-8.2525214637476196E-2</c:v>
                </c:pt>
                <c:pt idx="20375" formatCode="General">
                  <c:v>-9.3096502233997999E-2</c:v>
                </c:pt>
                <c:pt idx="20376" formatCode="General">
                  <c:v>-0.102315251872528</c:v>
                </c:pt>
                <c:pt idx="20377" formatCode="General">
                  <c:v>-0.110466311371093</c:v>
                </c:pt>
                <c:pt idx="20378" formatCode="General">
                  <c:v>-0.11748562715689501</c:v>
                </c:pt>
                <c:pt idx="20379" formatCode="General">
                  <c:v>-0.12354966074646299</c:v>
                </c:pt>
                <c:pt idx="20380" formatCode="General">
                  <c:v>-0.129421018478594</c:v>
                </c:pt>
                <c:pt idx="20381" formatCode="General">
                  <c:v>-0.135889297563867</c:v>
                </c:pt>
                <c:pt idx="20382" formatCode="General">
                  <c:v>-0.142255108077981</c:v>
                </c:pt>
                <c:pt idx="20383" formatCode="General">
                  <c:v>-0.148128120021289</c:v>
                </c:pt>
                <c:pt idx="20384" formatCode="General">
                  <c:v>-0.15457599241515399</c:v>
                </c:pt>
                <c:pt idx="20385" formatCode="General">
                  <c:v>-0.16210959151107299</c:v>
                </c:pt>
                <c:pt idx="20386" formatCode="General">
                  <c:v>-0.171297416635871</c:v>
                </c:pt>
                <c:pt idx="20387" formatCode="General">
                  <c:v>-0.18190721998282899</c:v>
                </c:pt>
                <c:pt idx="20388" formatCode="General">
                  <c:v>-0.19230747882110699</c:v>
                </c:pt>
                <c:pt idx="20389" formatCode="General">
                  <c:v>-0.20220203245770699</c:v>
                </c:pt>
                <c:pt idx="20390" formatCode="General">
                  <c:v>-0.211695342755438</c:v>
                </c:pt>
                <c:pt idx="20391" formatCode="General">
                  <c:v>-0.219510153976131</c:v>
                </c:pt>
                <c:pt idx="20392" formatCode="General">
                  <c:v>-0.224754681857604</c:v>
                </c:pt>
                <c:pt idx="20393" formatCode="General">
                  <c:v>-0.22839279919988301</c:v>
                </c:pt>
                <c:pt idx="20394" formatCode="General">
                  <c:v>-0.231531054532777</c:v>
                </c:pt>
                <c:pt idx="20395" formatCode="General">
                  <c:v>-0.234193550118593</c:v>
                </c:pt>
                <c:pt idx="20396" formatCode="General">
                  <c:v>-0.235826122491789</c:v>
                </c:pt>
                <c:pt idx="20397" formatCode="General">
                  <c:v>-0.23638743934770001</c:v>
                </c:pt>
                <c:pt idx="20398" formatCode="General">
                  <c:v>-0.23645288852770399</c:v>
                </c:pt>
                <c:pt idx="20399" formatCode="General">
                  <c:v>-0.236713546173104</c:v>
                </c:pt>
                <c:pt idx="20400" formatCode="General">
                  <c:v>-0.23764780594727899</c:v>
                </c:pt>
                <c:pt idx="20401" formatCode="General">
                  <c:v>-0.23884401133129801</c:v>
                </c:pt>
                <c:pt idx="20402" formatCode="General">
                  <c:v>-0.239506182424433</c:v>
                </c:pt>
                <c:pt idx="20403" formatCode="General">
                  <c:v>-0.23875987675941701</c:v>
                </c:pt>
                <c:pt idx="20404" formatCode="General">
                  <c:v>-0.235749142111182</c:v>
                </c:pt>
                <c:pt idx="20405" formatCode="General">
                  <c:v>-0.23104460777045199</c:v>
                </c:pt>
                <c:pt idx="20406" formatCode="General">
                  <c:v>-0.22575642985751401</c:v>
                </c:pt>
                <c:pt idx="20407" formatCode="General">
                  <c:v>-0.220568596028384</c:v>
                </c:pt>
                <c:pt idx="20408" formatCode="General">
                  <c:v>-0.215778719910833</c:v>
                </c:pt>
                <c:pt idx="20409" formatCode="General">
                  <c:v>-0.21072371946394</c:v>
                </c:pt>
                <c:pt idx="20410" formatCode="General">
                  <c:v>-0.20520464119513099</c:v>
                </c:pt>
                <c:pt idx="20411" formatCode="General">
                  <c:v>-0.198735645421656</c:v>
                </c:pt>
                <c:pt idx="20412" formatCode="General">
                  <c:v>-0.19057492647171101</c:v>
                </c:pt>
                <c:pt idx="20413" formatCode="General">
                  <c:v>-0.18123049312283601</c:v>
                </c:pt>
                <c:pt idx="20414" formatCode="General">
                  <c:v>-0.17165753471335901</c:v>
                </c:pt>
                <c:pt idx="20415" formatCode="General">
                  <c:v>-0.16331019883824499</c:v>
                </c:pt>
                <c:pt idx="20416" formatCode="General">
                  <c:v>-0.155860254305631</c:v>
                </c:pt>
                <c:pt idx="20417" formatCode="General">
                  <c:v>-0.14871903457087701</c:v>
                </c:pt>
                <c:pt idx="20418" formatCode="General">
                  <c:v>-0.14362603530684501</c:v>
                </c:pt>
                <c:pt idx="20419" formatCode="General">
                  <c:v>-0.14152763645008601</c:v>
                </c:pt>
                <c:pt idx="20420" formatCode="General">
                  <c:v>-0.142348243727004</c:v>
                </c:pt>
                <c:pt idx="20421" formatCode="General">
                  <c:v>-0.145580962593298</c:v>
                </c:pt>
                <c:pt idx="20422" formatCode="General">
                  <c:v>-0.15051623521892801</c:v>
                </c:pt>
                <c:pt idx="20423" formatCode="General">
                  <c:v>-0.15662361749329301</c:v>
                </c:pt>
                <c:pt idx="20424" formatCode="General">
                  <c:v>-0.162939574030805</c:v>
                </c:pt>
                <c:pt idx="20425" formatCode="General">
                  <c:v>-0.168531504117576</c:v>
                </c:pt>
                <c:pt idx="20426" formatCode="General">
                  <c:v>-0.17307124597739801</c:v>
                </c:pt>
                <c:pt idx="20427" formatCode="General">
                  <c:v>-0.177093951168416</c:v>
                </c:pt>
                <c:pt idx="20428" formatCode="General">
                  <c:v>-0.180643241259965</c:v>
                </c:pt>
                <c:pt idx="20429" formatCode="General">
                  <c:v>-0.183031435416105</c:v>
                </c:pt>
                <c:pt idx="20430" formatCode="General">
                  <c:v>-0.18356846763033799</c:v>
                </c:pt>
                <c:pt idx="20431" formatCode="General">
                  <c:v>-0.180926796677923</c:v>
                </c:pt>
                <c:pt idx="20432" formatCode="General">
                  <c:v>-0.174818937545546</c:v>
                </c:pt>
                <c:pt idx="20433" formatCode="General">
                  <c:v>-0.166909320575438</c:v>
                </c:pt>
                <c:pt idx="20434" formatCode="General">
                  <c:v>-0.15766569247523399</c:v>
                </c:pt>
                <c:pt idx="20435" formatCode="General">
                  <c:v>-0.14680708550556301</c:v>
                </c:pt>
                <c:pt idx="20436" formatCode="General">
                  <c:v>-0.13513866233156299</c:v>
                </c:pt>
                <c:pt idx="20437" formatCode="General">
                  <c:v>-0.123612265884121</c:v>
                </c:pt>
                <c:pt idx="20438" formatCode="General">
                  <c:v>-0.11248638765060801</c:v>
                </c:pt>
                <c:pt idx="20439" formatCode="General">
                  <c:v>-0.101456605278677</c:v>
                </c:pt>
                <c:pt idx="20440" formatCode="General">
                  <c:v>-8.9891122154615602E-2</c:v>
                </c:pt>
                <c:pt idx="20441" formatCode="General">
                  <c:v>-7.7508419803177894E-2</c:v>
                </c:pt>
                <c:pt idx="20442" formatCode="General">
                  <c:v>-6.5464100427657101E-2</c:v>
                </c:pt>
                <c:pt idx="20443" formatCode="General">
                  <c:v>-5.5498618765788398E-2</c:v>
                </c:pt>
                <c:pt idx="20444" formatCode="General">
                  <c:v>-4.9198789900161799E-2</c:v>
                </c:pt>
                <c:pt idx="20445" formatCode="General">
                  <c:v>-4.6733716616407503E-2</c:v>
                </c:pt>
                <c:pt idx="20446" formatCode="General">
                  <c:v>-4.8139608708172903E-2</c:v>
                </c:pt>
                <c:pt idx="20447" formatCode="General">
                  <c:v>-5.3215307195163902E-2</c:v>
                </c:pt>
                <c:pt idx="20448" formatCode="General">
                  <c:v>-6.0848160715441003E-2</c:v>
                </c:pt>
                <c:pt idx="20449" formatCode="General">
                  <c:v>-7.0669579332855503E-2</c:v>
                </c:pt>
                <c:pt idx="20450" formatCode="General">
                  <c:v>-8.2482922465837702E-2</c:v>
                </c:pt>
                <c:pt idx="20451" formatCode="General">
                  <c:v>-9.5520438306778394E-2</c:v>
                </c:pt>
                <c:pt idx="20452" formatCode="General">
                  <c:v>-0.109560338572355</c:v>
                </c:pt>
                <c:pt idx="20453" formatCode="General">
                  <c:v>-0.124774959459981</c:v>
                </c:pt>
                <c:pt idx="20454" formatCode="General">
                  <c:v>-0.14022185150983699</c:v>
                </c:pt>
                <c:pt idx="20455" formatCode="General">
                  <c:v>-0.15399311227323101</c:v>
                </c:pt>
                <c:pt idx="20456" formatCode="General">
                  <c:v>-0.16425565979694501</c:v>
                </c:pt>
                <c:pt idx="20457" formatCode="General">
                  <c:v>-0.17110704137241201</c:v>
                </c:pt>
                <c:pt idx="20458" formatCode="General">
                  <c:v>-0.17441139673102299</c:v>
                </c:pt>
                <c:pt idx="20459" formatCode="General">
                  <c:v>-0.17378262382434601</c:v>
                </c:pt>
                <c:pt idx="20460" formatCode="General">
                  <c:v>-0.17075690048650999</c:v>
                </c:pt>
                <c:pt idx="20461" formatCode="General">
                  <c:v>-0.165963972445208</c:v>
                </c:pt>
                <c:pt idx="20462" formatCode="General">
                  <c:v>-0.15896978251639399</c:v>
                </c:pt>
                <c:pt idx="20463" formatCode="General">
                  <c:v>-0.14927762366122699</c:v>
                </c:pt>
                <c:pt idx="20464" formatCode="General">
                  <c:v>-0.13647146737216101</c:v>
                </c:pt>
                <c:pt idx="20465" formatCode="General">
                  <c:v>-0.12102486512484199</c:v>
                </c:pt>
                <c:pt idx="20466" formatCode="General">
                  <c:v>-0.104166957827571</c:v>
                </c:pt>
                <c:pt idx="20467" formatCode="General">
                  <c:v>-8.8248774443609401E-2</c:v>
                </c:pt>
                <c:pt idx="20468" formatCode="General">
                  <c:v>-7.5173175576066995E-2</c:v>
                </c:pt>
                <c:pt idx="20469" formatCode="General">
                  <c:v>-6.5535457632451499E-2</c:v>
                </c:pt>
                <c:pt idx="20470" formatCode="General">
                  <c:v>-5.9491993930588703E-2</c:v>
                </c:pt>
                <c:pt idx="20471" formatCode="General">
                  <c:v>-5.5675504268833602E-2</c:v>
                </c:pt>
                <c:pt idx="20472" formatCode="General">
                  <c:v>-5.2713404917442398E-2</c:v>
                </c:pt>
                <c:pt idx="20473" formatCode="General">
                  <c:v>-5.0575084736114301E-2</c:v>
                </c:pt>
                <c:pt idx="20474" formatCode="General">
                  <c:v>-4.9529566328972298E-2</c:v>
                </c:pt>
                <c:pt idx="20475" formatCode="General">
                  <c:v>-4.8776394104573399E-2</c:v>
                </c:pt>
                <c:pt idx="20476" formatCode="General">
                  <c:v>-4.6640670773719001E-2</c:v>
                </c:pt>
                <c:pt idx="20477" formatCode="General">
                  <c:v>-4.2847498652898899E-2</c:v>
                </c:pt>
                <c:pt idx="20478" formatCode="General">
                  <c:v>-3.74564416292235E-2</c:v>
                </c:pt>
                <c:pt idx="20479" formatCode="General">
                  <c:v>-3.1053448900321998E-2</c:v>
                </c:pt>
                <c:pt idx="20480" formatCode="General">
                  <c:v>-2.5271570781449999E-2</c:v>
                </c:pt>
                <c:pt idx="20481" formatCode="General">
                  <c:v>-1.9710790434951501E-2</c:v>
                </c:pt>
                <c:pt idx="20482" formatCode="General">
                  <c:v>-1.36089586769872E-2</c:v>
                </c:pt>
                <c:pt idx="20483" formatCode="General">
                  <c:v>-6.9898242269949701E-3</c:v>
                </c:pt>
                <c:pt idx="20484" formatCode="General">
                  <c:v>8.1517499916875901E-4</c:v>
                </c:pt>
                <c:pt idx="20485" formatCode="General">
                  <c:v>1.00778967800127E-2</c:v>
                </c:pt>
                <c:pt idx="20486" formatCode="General">
                  <c:v>2.09621786048147E-2</c:v>
                </c:pt>
                <c:pt idx="20487" formatCode="General">
                  <c:v>3.3081081149982899E-2</c:v>
                </c:pt>
                <c:pt idx="20488" formatCode="General">
                  <c:v>4.4979249498581599E-2</c:v>
                </c:pt>
                <c:pt idx="20489" formatCode="General">
                  <c:v>5.5530963205629197E-2</c:v>
                </c:pt>
                <c:pt idx="20490" formatCode="General">
                  <c:v>6.46850882528308E-2</c:v>
                </c:pt>
                <c:pt idx="20491" formatCode="General">
                  <c:v>7.2399234154995204E-2</c:v>
                </c:pt>
                <c:pt idx="20492" formatCode="General">
                  <c:v>7.8075607818701001E-2</c:v>
                </c:pt>
                <c:pt idx="20493" formatCode="General">
                  <c:v>8.1648770415471403E-2</c:v>
                </c:pt>
                <c:pt idx="20494" formatCode="General">
                  <c:v>8.3917103647925095E-2</c:v>
                </c:pt>
                <c:pt idx="20495" formatCode="General">
                  <c:v>8.5835084104149306E-2</c:v>
                </c:pt>
                <c:pt idx="20496" formatCode="General">
                  <c:v>8.6555204898866506E-2</c:v>
                </c:pt>
                <c:pt idx="20497" formatCode="General">
                  <c:v>8.5353978719457602E-2</c:v>
                </c:pt>
                <c:pt idx="20498" formatCode="General">
                  <c:v>8.35326852371652E-2</c:v>
                </c:pt>
                <c:pt idx="20499" formatCode="General">
                  <c:v>8.2680693777743605E-2</c:v>
                </c:pt>
                <c:pt idx="20500" formatCode="General">
                  <c:v>8.3133676380067301E-2</c:v>
                </c:pt>
                <c:pt idx="20501" formatCode="General">
                  <c:v>8.3861989145935595E-2</c:v>
                </c:pt>
                <c:pt idx="20502" formatCode="General">
                  <c:v>8.4586165549563302E-2</c:v>
                </c:pt>
                <c:pt idx="20503" formatCode="General">
                  <c:v>8.6240827358585903E-2</c:v>
                </c:pt>
                <c:pt idx="20504" formatCode="General">
                  <c:v>8.8932332460656294E-2</c:v>
                </c:pt>
                <c:pt idx="20505" formatCode="General">
                  <c:v>9.1856323203076504E-2</c:v>
                </c:pt>
                <c:pt idx="20506" formatCode="General">
                  <c:v>9.4863613630536303E-2</c:v>
                </c:pt>
                <c:pt idx="20507" formatCode="General">
                  <c:v>9.7789529617013204E-2</c:v>
                </c:pt>
                <c:pt idx="20508" formatCode="General">
                  <c:v>0.100354261839739</c:v>
                </c:pt>
                <c:pt idx="20509" formatCode="General">
                  <c:v>0.102684671330715</c:v>
                </c:pt>
                <c:pt idx="20510" formatCode="General">
                  <c:v>0.104677386201161</c:v>
                </c:pt>
                <c:pt idx="20511" formatCode="General">
                  <c:v>0.106831536326483</c:v>
                </c:pt>
                <c:pt idx="20512" formatCode="General">
                  <c:v>0.110056402837286</c:v>
                </c:pt>
                <c:pt idx="20513" formatCode="General">
                  <c:v>0.114087743529765</c:v>
                </c:pt>
                <c:pt idx="20514" formatCode="General">
                  <c:v>0.118205286512283</c:v>
                </c:pt>
                <c:pt idx="20515" formatCode="General">
                  <c:v>0.121888755465827</c:v>
                </c:pt>
                <c:pt idx="20516" formatCode="General">
                  <c:v>0.1250627934837</c:v>
                </c:pt>
                <c:pt idx="20517" formatCode="General">
                  <c:v>0.12770110938147999</c:v>
                </c:pt>
                <c:pt idx="20518" formatCode="General">
                  <c:v>0.12936914399444899</c:v>
                </c:pt>
                <c:pt idx="20519" formatCode="General">
                  <c:v>0.12987854298484899</c:v>
                </c:pt>
                <c:pt idx="20520" formatCode="General">
                  <c:v>0.12886354487676799</c:v>
                </c:pt>
                <c:pt idx="20521" formatCode="General">
                  <c:v>0.12683031374644399</c:v>
                </c:pt>
                <c:pt idx="20522" formatCode="General">
                  <c:v>0.125356648522262</c:v>
                </c:pt>
                <c:pt idx="20523" formatCode="General">
                  <c:v>0.12558103548549099</c:v>
                </c:pt>
                <c:pt idx="20524" formatCode="General">
                  <c:v>0.127207632464054</c:v>
                </c:pt>
                <c:pt idx="20525" formatCode="General">
                  <c:v>0.12917024735056701</c:v>
                </c:pt>
                <c:pt idx="20526" formatCode="General">
                  <c:v>0.130340142573002</c:v>
                </c:pt>
                <c:pt idx="20527" formatCode="General">
                  <c:v>0.13012081608885301</c:v>
                </c:pt>
                <c:pt idx="20528" formatCode="General">
                  <c:v>0.12859792761542599</c:v>
                </c:pt>
                <c:pt idx="20529" formatCode="General">
                  <c:v>0.125323802252998</c:v>
                </c:pt>
                <c:pt idx="20530" formatCode="General">
                  <c:v>0.120824033199304</c:v>
                </c:pt>
                <c:pt idx="20531" formatCode="General">
                  <c:v>0.116798691221058</c:v>
                </c:pt>
                <c:pt idx="20532" formatCode="General">
                  <c:v>0.114184782190082</c:v>
                </c:pt>
                <c:pt idx="20533" formatCode="General">
                  <c:v>0.11272602511758099</c:v>
                </c:pt>
                <c:pt idx="20534" formatCode="General">
                  <c:v>0.111721589465998</c:v>
                </c:pt>
                <c:pt idx="20535" formatCode="General">
                  <c:v>0.11028292174693299</c:v>
                </c:pt>
                <c:pt idx="20536" formatCode="General">
                  <c:v>0.107692241762345</c:v>
                </c:pt>
                <c:pt idx="20537" formatCode="General">
                  <c:v>0.103994422586041</c:v>
                </c:pt>
                <c:pt idx="20538" formatCode="General">
                  <c:v>0.100076958702524</c:v>
                </c:pt>
                <c:pt idx="20539" formatCode="General">
                  <c:v>9.7539608662309304E-2</c:v>
                </c:pt>
                <c:pt idx="20540" formatCode="General">
                  <c:v>9.6961977872327507E-2</c:v>
                </c:pt>
                <c:pt idx="20541" formatCode="General">
                  <c:v>9.7628376868357902E-2</c:v>
                </c:pt>
                <c:pt idx="20542" formatCode="General">
                  <c:v>9.8704910409395205E-2</c:v>
                </c:pt>
                <c:pt idx="20543" formatCode="General">
                  <c:v>9.9348896769963405E-2</c:v>
                </c:pt>
                <c:pt idx="20544" formatCode="General">
                  <c:v>9.9722988429467696E-2</c:v>
                </c:pt>
                <c:pt idx="20545" formatCode="General">
                  <c:v>0.100738587554979</c:v>
                </c:pt>
                <c:pt idx="20546" formatCode="General">
                  <c:v>0.102351086968792</c:v>
                </c:pt>
                <c:pt idx="20547" formatCode="General">
                  <c:v>0.104276653558318</c:v>
                </c:pt>
                <c:pt idx="20548" formatCode="General">
                  <c:v>0.106300200379292</c:v>
                </c:pt>
                <c:pt idx="20549" formatCode="General">
                  <c:v>0.107916010764048</c:v>
                </c:pt>
                <c:pt idx="20550" formatCode="General">
                  <c:v>0.108254739532527</c:v>
                </c:pt>
                <c:pt idx="20551" formatCode="General">
                  <c:v>0.106251310866075</c:v>
                </c:pt>
                <c:pt idx="20552" formatCode="General">
                  <c:v>0.101545267322035</c:v>
                </c:pt>
                <c:pt idx="20553" formatCode="General">
                  <c:v>9.4153641539750796E-2</c:v>
                </c:pt>
                <c:pt idx="20554" formatCode="General">
                  <c:v>8.5144756080469494E-2</c:v>
                </c:pt>
                <c:pt idx="20555" formatCode="General">
                  <c:v>7.5267052641153895E-2</c:v>
                </c:pt>
                <c:pt idx="20556" formatCode="General">
                  <c:v>6.3603097546505102E-2</c:v>
                </c:pt>
                <c:pt idx="20557" formatCode="General">
                  <c:v>5.0087465538405103E-2</c:v>
                </c:pt>
                <c:pt idx="20558" formatCode="General">
                  <c:v>3.5839829253905102E-2</c:v>
                </c:pt>
                <c:pt idx="20559" formatCode="General">
                  <c:v>2.18733445379082E-2</c:v>
                </c:pt>
                <c:pt idx="20560" formatCode="General">
                  <c:v>9.5215810883279208E-3</c:v>
                </c:pt>
                <c:pt idx="20561" formatCode="General">
                  <c:v>-8.6060768021535799E-4</c:v>
                </c:pt>
                <c:pt idx="20562" formatCode="General">
                  <c:v>-9.1535872954841297E-3</c:v>
                </c:pt>
                <c:pt idx="20563" formatCode="General">
                  <c:v>-1.55757001843294E-2</c:v>
                </c:pt>
                <c:pt idx="20564" formatCode="General">
                  <c:v>-2.0542955944608102E-2</c:v>
                </c:pt>
                <c:pt idx="20565" formatCode="General">
                  <c:v>-2.33660470464063E-2</c:v>
                </c:pt>
                <c:pt idx="20566" formatCode="General">
                  <c:v>-2.40988155125514E-2</c:v>
                </c:pt>
                <c:pt idx="20567" formatCode="General">
                  <c:v>-2.33595776957202E-2</c:v>
                </c:pt>
                <c:pt idx="20568" formatCode="General">
                  <c:v>-2.1760963176579998E-2</c:v>
                </c:pt>
                <c:pt idx="20569" formatCode="General">
                  <c:v>-2.02098229807205E-2</c:v>
                </c:pt>
                <c:pt idx="20570" formatCode="General">
                  <c:v>-1.91473639729677E-2</c:v>
                </c:pt>
                <c:pt idx="20571" formatCode="General">
                  <c:v>-1.9042144093530999E-2</c:v>
                </c:pt>
                <c:pt idx="20572" formatCode="General">
                  <c:v>-2.0282151871768E-2</c:v>
                </c:pt>
                <c:pt idx="20573" formatCode="General">
                  <c:v>-2.2270150635095302E-2</c:v>
                </c:pt>
                <c:pt idx="20574" formatCode="General">
                  <c:v>-2.5124883787586701E-2</c:v>
                </c:pt>
                <c:pt idx="20575" formatCode="General">
                  <c:v>-2.89000232398401E-2</c:v>
                </c:pt>
                <c:pt idx="20576" formatCode="General">
                  <c:v>-3.23943237776372E-2</c:v>
                </c:pt>
                <c:pt idx="20577" formatCode="General">
                  <c:v>-3.4343450076701101E-2</c:v>
                </c:pt>
                <c:pt idx="20578" formatCode="General">
                  <c:v>-3.4452989840308999E-2</c:v>
                </c:pt>
                <c:pt idx="20579" formatCode="General">
                  <c:v>-3.3574082702240902E-2</c:v>
                </c:pt>
                <c:pt idx="20580" formatCode="General">
                  <c:v>-3.3075374706499003E-2</c:v>
                </c:pt>
                <c:pt idx="20581" formatCode="General">
                  <c:v>-3.3873136976816702E-2</c:v>
                </c:pt>
                <c:pt idx="20582" formatCode="General">
                  <c:v>-3.6008726838099803E-2</c:v>
                </c:pt>
                <c:pt idx="20583" formatCode="General">
                  <c:v>-3.93128265697772E-2</c:v>
                </c:pt>
                <c:pt idx="20584" formatCode="General">
                  <c:v>-4.3308190071181397E-2</c:v>
                </c:pt>
                <c:pt idx="20585" formatCode="General">
                  <c:v>-4.7438945972202599E-2</c:v>
                </c:pt>
                <c:pt idx="20586" formatCode="General">
                  <c:v>-5.1073194022086502E-2</c:v>
                </c:pt>
                <c:pt idx="20587" formatCode="General">
                  <c:v>-5.3753569186867599E-2</c:v>
                </c:pt>
                <c:pt idx="20588" formatCode="General">
                  <c:v>-5.5662579005938503E-2</c:v>
                </c:pt>
                <c:pt idx="20589" formatCode="General">
                  <c:v>-5.6456658708388098E-2</c:v>
                </c:pt>
                <c:pt idx="20590" formatCode="General">
                  <c:v>-5.6128349267589903E-2</c:v>
                </c:pt>
                <c:pt idx="20591" formatCode="General">
                  <c:v>-5.61441192655096E-2</c:v>
                </c:pt>
                <c:pt idx="20592" formatCode="General">
                  <c:v>-5.8174470349229797E-2</c:v>
                </c:pt>
                <c:pt idx="20593" formatCode="General">
                  <c:v>-6.2449443675404101E-2</c:v>
                </c:pt>
                <c:pt idx="20594" formatCode="General">
                  <c:v>-6.85260169314547E-2</c:v>
                </c:pt>
                <c:pt idx="20595" formatCode="General">
                  <c:v>-7.5930961900109395E-2</c:v>
                </c:pt>
                <c:pt idx="20596" formatCode="General">
                  <c:v>-8.2694117610718904E-2</c:v>
                </c:pt>
                <c:pt idx="20597" formatCode="General">
                  <c:v>-8.8142595868186804E-2</c:v>
                </c:pt>
                <c:pt idx="20598" formatCode="General">
                  <c:v>-9.3208349575559402E-2</c:v>
                </c:pt>
                <c:pt idx="20599" formatCode="General">
                  <c:v>-9.8030923120513203E-2</c:v>
                </c:pt>
                <c:pt idx="20600" formatCode="General">
                  <c:v>-0.103231247033931</c:v>
                </c:pt>
                <c:pt idx="20601" formatCode="General">
                  <c:v>-0.109188021781515</c:v>
                </c:pt>
                <c:pt idx="20602" formatCode="General">
                  <c:v>-0.115861133157144</c:v>
                </c:pt>
                <c:pt idx="20603" formatCode="General">
                  <c:v>-0.12324329155826</c:v>
                </c:pt>
                <c:pt idx="20604" formatCode="General">
                  <c:v>-0.13128632315309799</c:v>
                </c:pt>
                <c:pt idx="20605" formatCode="General">
                  <c:v>-0.14001490233416999</c:v>
                </c:pt>
                <c:pt idx="20606" formatCode="General">
                  <c:v>-0.14884755789978399</c:v>
                </c:pt>
                <c:pt idx="20607" formatCode="General">
                  <c:v>-0.15693816515280601</c:v>
                </c:pt>
                <c:pt idx="20608" formatCode="General">
                  <c:v>-0.16402032560330401</c:v>
                </c:pt>
                <c:pt idx="20609" formatCode="General">
                  <c:v>-0.17063689764373999</c:v>
                </c:pt>
                <c:pt idx="20610" formatCode="General">
                  <c:v>-0.17757481802626801</c:v>
                </c:pt>
                <c:pt idx="20611" formatCode="General">
                  <c:v>-0.185604201782751</c:v>
                </c:pt>
                <c:pt idx="20612" formatCode="General">
                  <c:v>-0.194145013746894</c:v>
                </c:pt>
                <c:pt idx="20613" formatCode="General">
                  <c:v>-0.20221363141856499</c:v>
                </c:pt>
                <c:pt idx="20614" formatCode="General">
                  <c:v>-0.21105024531316599</c:v>
                </c:pt>
                <c:pt idx="20615" formatCode="General">
                  <c:v>-0.221765618723333</c:v>
                </c:pt>
                <c:pt idx="20616" formatCode="General">
                  <c:v>-0.23319092070606801</c:v>
                </c:pt>
                <c:pt idx="20617" formatCode="General">
                  <c:v>-0.244719705549241</c:v>
                </c:pt>
                <c:pt idx="20618" formatCode="General">
                  <c:v>-0.25642183851443701</c:v>
                </c:pt>
                <c:pt idx="20619" formatCode="General">
                  <c:v>-0.26753608691377501</c:v>
                </c:pt>
                <c:pt idx="20620" formatCode="General">
                  <c:v>-0.27785355561304598</c:v>
                </c:pt>
                <c:pt idx="20621" formatCode="General">
                  <c:v>-0.28706218108980303</c:v>
                </c:pt>
                <c:pt idx="20622" formatCode="General">
                  <c:v>-0.29407152872345799</c:v>
                </c:pt>
                <c:pt idx="20623" formatCode="General">
                  <c:v>-0.29874303226073201</c:v>
                </c:pt>
                <c:pt idx="20624" formatCode="General">
                  <c:v>-0.301538437574219</c:v>
                </c:pt>
                <c:pt idx="20625" formatCode="General">
                  <c:v>-0.30197736298820999</c:v>
                </c:pt>
                <c:pt idx="20626" formatCode="General">
                  <c:v>-0.29987420880405302</c:v>
                </c:pt>
                <c:pt idx="20627" formatCode="General">
                  <c:v>-0.29555638080754698</c:v>
                </c:pt>
                <c:pt idx="20628" formatCode="General">
                  <c:v>-0.28921384660912502</c:v>
                </c:pt>
                <c:pt idx="20629" formatCode="General">
                  <c:v>-0.28134851591383497</c:v>
                </c:pt>
                <c:pt idx="20630" formatCode="General">
                  <c:v>-0.27265933603822001</c:v>
                </c:pt>
                <c:pt idx="20631" formatCode="General">
                  <c:v>-0.26436009319053499</c:v>
                </c:pt>
                <c:pt idx="20632" formatCode="General">
                  <c:v>-0.257349388198514</c:v>
                </c:pt>
                <c:pt idx="20633" formatCode="General">
                  <c:v>-0.25242692508912901</c:v>
                </c:pt>
                <c:pt idx="20634" formatCode="General">
                  <c:v>-0.25065299481890202</c:v>
                </c:pt>
                <c:pt idx="20635" formatCode="General">
                  <c:v>-0.25267161741893901</c:v>
                </c:pt>
                <c:pt idx="20636" formatCode="General">
                  <c:v>-0.25905376592297003</c:v>
                </c:pt>
                <c:pt idx="20637" formatCode="General">
                  <c:v>-0.268793621526008</c:v>
                </c:pt>
                <c:pt idx="20638" formatCode="General">
                  <c:v>-0.27969579755771601</c:v>
                </c:pt>
                <c:pt idx="20639" formatCode="General">
                  <c:v>-0.291192852176275</c:v>
                </c:pt>
                <c:pt idx="20640" formatCode="General">
                  <c:v>-0.30308212774336502</c:v>
                </c:pt>
                <c:pt idx="20641" formatCode="General">
                  <c:v>-0.31412559305237803</c:v>
                </c:pt>
                <c:pt idx="20642" formatCode="General">
                  <c:v>-0.32331757350036699</c:v>
                </c:pt>
                <c:pt idx="20643" formatCode="General">
                  <c:v>-0.33018902758968299</c:v>
                </c:pt>
                <c:pt idx="20644" formatCode="General">
                  <c:v>-0.33545957224640299</c:v>
                </c:pt>
                <c:pt idx="20645" formatCode="General">
                  <c:v>-0.34043193751039302</c:v>
                </c:pt>
                <c:pt idx="20646" formatCode="General">
                  <c:v>-0.34550825327545598</c:v>
                </c:pt>
                <c:pt idx="20647" formatCode="General">
                  <c:v>-0.35058209527045497</c:v>
                </c:pt>
                <c:pt idx="20648" formatCode="General">
                  <c:v>-0.35477160622187598</c:v>
                </c:pt>
                <c:pt idx="20649" formatCode="General">
                  <c:v>-0.35704907084881299</c:v>
                </c:pt>
                <c:pt idx="20650" formatCode="General">
                  <c:v>-0.35833555397042199</c:v>
                </c:pt>
                <c:pt idx="20651" formatCode="General">
                  <c:v>-0.35899332208632101</c:v>
                </c:pt>
                <c:pt idx="20652" formatCode="General">
                  <c:v>-0.35849767956087403</c:v>
                </c:pt>
                <c:pt idx="20653" formatCode="General">
                  <c:v>-0.357518139437838</c:v>
                </c:pt>
                <c:pt idx="20654" formatCode="General">
                  <c:v>-0.355073980399361</c:v>
                </c:pt>
                <c:pt idx="20655" formatCode="General">
                  <c:v>-0.34894888683390002</c:v>
                </c:pt>
                <c:pt idx="20656" formatCode="General">
                  <c:v>-0.33873618505973502</c:v>
                </c:pt>
                <c:pt idx="20657" formatCode="General">
                  <c:v>-0.32636420110669101</c:v>
                </c:pt>
                <c:pt idx="20658" formatCode="General">
                  <c:v>-0.31366694655828797</c:v>
                </c:pt>
                <c:pt idx="20659" formatCode="General">
                  <c:v>-0.30004292935829202</c:v>
                </c:pt>
                <c:pt idx="20660" formatCode="General">
                  <c:v>-0.28469320394604902</c:v>
                </c:pt>
                <c:pt idx="20661" formatCode="General">
                  <c:v>-0.26794458275382099</c:v>
                </c:pt>
                <c:pt idx="20662" formatCode="General">
                  <c:v>-0.24984852755807699</c:v>
                </c:pt>
                <c:pt idx="20663" formatCode="General">
                  <c:v>-0.23093335706111701</c:v>
                </c:pt>
                <c:pt idx="20664" formatCode="General">
                  <c:v>-0.21271069740088999</c:v>
                </c:pt>
                <c:pt idx="20665" formatCode="General">
                  <c:v>-0.19711771986363399</c:v>
                </c:pt>
                <c:pt idx="20666" formatCode="General">
                  <c:v>-0.18504547747144801</c:v>
                </c:pt>
                <c:pt idx="20667" formatCode="General">
                  <c:v>-0.17629265660033999</c:v>
                </c:pt>
                <c:pt idx="20668" formatCode="General">
                  <c:v>-0.17115001074352201</c:v>
                </c:pt>
                <c:pt idx="20669" formatCode="General">
                  <c:v>-0.169161561535452</c:v>
                </c:pt>
                <c:pt idx="20670" formatCode="General">
                  <c:v>-0.16903390925289999</c:v>
                </c:pt>
                <c:pt idx="20671" formatCode="General">
                  <c:v>-0.17059392993851299</c:v>
                </c:pt>
                <c:pt idx="20672" formatCode="General">
                  <c:v>-0.17426590709880199</c:v>
                </c:pt>
                <c:pt idx="20673" formatCode="General">
                  <c:v>-0.17946157691020401</c:v>
                </c:pt>
                <c:pt idx="20674" formatCode="General">
                  <c:v>-0.18515107891287499</c:v>
                </c:pt>
                <c:pt idx="20675" formatCode="General">
                  <c:v>-0.19109652617953199</c:v>
                </c:pt>
                <c:pt idx="20676" formatCode="General">
                  <c:v>-0.197785596574271</c:v>
                </c:pt>
                <c:pt idx="20677" formatCode="General">
                  <c:v>-0.204656008253643</c:v>
                </c:pt>
                <c:pt idx="20678" formatCode="General">
                  <c:v>-0.21061899866752801</c:v>
                </c:pt>
                <c:pt idx="20679" formatCode="General">
                  <c:v>-0.21528805245702401</c:v>
                </c:pt>
                <c:pt idx="20680" formatCode="General">
                  <c:v>-0.21764521059776701</c:v>
                </c:pt>
                <c:pt idx="20681" formatCode="General">
                  <c:v>-0.217077479282373</c:v>
                </c:pt>
                <c:pt idx="20682" formatCode="General">
                  <c:v>-0.21428111266134001</c:v>
                </c:pt>
                <c:pt idx="20683" formatCode="General">
                  <c:v>-0.210804601657896</c:v>
                </c:pt>
                <c:pt idx="20684" formatCode="General">
                  <c:v>-0.207241654773233</c:v>
                </c:pt>
                <c:pt idx="20685" formatCode="General">
                  <c:v>-0.20115441545988499</c:v>
                </c:pt>
                <c:pt idx="20686" formatCode="General">
                  <c:v>-0.19103226274771401</c:v>
                </c:pt>
                <c:pt idx="20687" formatCode="General">
                  <c:v>-0.179207770119541</c:v>
                </c:pt>
                <c:pt idx="20688" formatCode="General">
                  <c:v>-0.16693040008299201</c:v>
                </c:pt>
                <c:pt idx="20689" formatCode="General">
                  <c:v>-0.15382231885061501</c:v>
                </c:pt>
                <c:pt idx="20690" formatCode="General">
                  <c:v>-0.14063965163293099</c:v>
                </c:pt>
                <c:pt idx="20691" formatCode="General">
                  <c:v>-0.12738199532733999</c:v>
                </c:pt>
                <c:pt idx="20692" formatCode="General">
                  <c:v>-0.112714038845527</c:v>
                </c:pt>
                <c:pt idx="20693" formatCode="General">
                  <c:v>-9.7649184180051501E-2</c:v>
                </c:pt>
                <c:pt idx="20694" formatCode="General">
                  <c:v>-8.4838356850958502E-2</c:v>
                </c:pt>
                <c:pt idx="20695" formatCode="General">
                  <c:v>-7.4891227670817906E-2</c:v>
                </c:pt>
                <c:pt idx="20696" formatCode="General">
                  <c:v>-6.7720886074498596E-2</c:v>
                </c:pt>
                <c:pt idx="20697" formatCode="General">
                  <c:v>-6.2936184604499401E-2</c:v>
                </c:pt>
                <c:pt idx="20698" formatCode="General">
                  <c:v>-5.9725550677353703E-2</c:v>
                </c:pt>
                <c:pt idx="20699" formatCode="General">
                  <c:v>-5.7745106241019598E-2</c:v>
                </c:pt>
                <c:pt idx="20700" formatCode="General">
                  <c:v>-5.7640888368565402E-2</c:v>
                </c:pt>
                <c:pt idx="20701" formatCode="General">
                  <c:v>-6.0264525225302998E-2</c:v>
                </c:pt>
                <c:pt idx="20702" formatCode="General">
                  <c:v>-6.4959944289871299E-2</c:v>
                </c:pt>
                <c:pt idx="20703" formatCode="General">
                  <c:v>-7.0437500856375804E-2</c:v>
                </c:pt>
                <c:pt idx="20704" formatCode="General">
                  <c:v>-7.6191077161974902E-2</c:v>
                </c:pt>
                <c:pt idx="20705" formatCode="General">
                  <c:v>-8.2359190270682905E-2</c:v>
                </c:pt>
                <c:pt idx="20706" formatCode="General">
                  <c:v>-8.9141222956153898E-2</c:v>
                </c:pt>
                <c:pt idx="20707" formatCode="General">
                  <c:v>-9.6765197489603105E-2</c:v>
                </c:pt>
                <c:pt idx="20708" formatCode="General">
                  <c:v>-0.104653340311714</c:v>
                </c:pt>
                <c:pt idx="20709" formatCode="General">
                  <c:v>-0.111212844446074</c:v>
                </c:pt>
                <c:pt idx="20710" formatCode="General">
                  <c:v>-0.115435362434144</c:v>
                </c:pt>
                <c:pt idx="20711" formatCode="General">
                  <c:v>-0.116991468411672</c:v>
                </c:pt>
                <c:pt idx="20712" formatCode="General">
                  <c:v>-0.116022788789793</c:v>
                </c:pt>
                <c:pt idx="20713" formatCode="General">
                  <c:v>-0.112644792466313</c:v>
                </c:pt>
                <c:pt idx="20714" formatCode="General">
                  <c:v>-0.106309596930159</c:v>
                </c:pt>
                <c:pt idx="20715" formatCode="General">
                  <c:v>-9.7041821895920893E-2</c:v>
                </c:pt>
                <c:pt idx="20716" formatCode="General">
                  <c:v>-8.4679040854130999E-2</c:v>
                </c:pt>
                <c:pt idx="20717" formatCode="General">
                  <c:v>-6.9868651745268004E-2</c:v>
                </c:pt>
                <c:pt idx="20718" formatCode="General">
                  <c:v>-5.4605074195087998E-2</c:v>
                </c:pt>
                <c:pt idx="20719" formatCode="General">
                  <c:v>-3.9499820281412898E-2</c:v>
                </c:pt>
                <c:pt idx="20720" formatCode="General">
                  <c:v>-2.4473691697860098E-2</c:v>
                </c:pt>
                <c:pt idx="20721" formatCode="General">
                  <c:v>-9.9730040075499005E-3</c:v>
                </c:pt>
                <c:pt idx="20722" formatCode="General">
                  <c:v>4.3788769317952402E-3</c:v>
                </c:pt>
                <c:pt idx="20723" formatCode="General">
                  <c:v>1.9675859834617501E-2</c:v>
                </c:pt>
                <c:pt idx="20724" formatCode="General">
                  <c:v>3.5767342910645303E-2</c:v>
                </c:pt>
                <c:pt idx="20725" formatCode="General">
                  <c:v>5.1243067560990799E-2</c:v>
                </c:pt>
                <c:pt idx="20726" formatCode="General">
                  <c:v>6.4350347429599997E-2</c:v>
                </c:pt>
                <c:pt idx="20727" formatCode="General">
                  <c:v>7.4800012091613605E-2</c:v>
                </c:pt>
                <c:pt idx="20728" formatCode="General">
                  <c:v>8.3815572860361301E-2</c:v>
                </c:pt>
                <c:pt idx="20729" formatCode="General">
                  <c:v>9.1922981342503096E-2</c:v>
                </c:pt>
                <c:pt idx="20730" formatCode="General">
                  <c:v>9.8477449998909006E-2</c:v>
                </c:pt>
                <c:pt idx="20731" formatCode="General">
                  <c:v>0.102621651660605</c:v>
                </c:pt>
                <c:pt idx="20732" formatCode="General">
                  <c:v>0.10529273962699599</c:v>
                </c:pt>
                <c:pt idx="20733" formatCode="General">
                  <c:v>0.10760391214573301</c:v>
                </c:pt>
                <c:pt idx="20734" formatCode="General">
                  <c:v>0.109333408582096</c:v>
                </c:pt>
                <c:pt idx="20735" formatCode="General">
                  <c:v>0.10958109188583801</c:v>
                </c:pt>
                <c:pt idx="20736" formatCode="General">
                  <c:v>0.107877413899283</c:v>
                </c:pt>
                <c:pt idx="20737" formatCode="General">
                  <c:v>0.10485164068981601</c:v>
                </c:pt>
                <c:pt idx="20738" formatCode="General">
                  <c:v>0.10074156014180601</c:v>
                </c:pt>
                <c:pt idx="20739" formatCode="General">
                  <c:v>9.4930517319912894E-2</c:v>
                </c:pt>
                <c:pt idx="20740" formatCode="General">
                  <c:v>8.8004959569222496E-2</c:v>
                </c:pt>
                <c:pt idx="20741" formatCode="General">
                  <c:v>8.2360445856483E-2</c:v>
                </c:pt>
                <c:pt idx="20742" formatCode="General">
                  <c:v>7.9289992554598496E-2</c:v>
                </c:pt>
                <c:pt idx="20743" formatCode="General">
                  <c:v>7.8416637073156506E-2</c:v>
                </c:pt>
                <c:pt idx="20744" formatCode="General">
                  <c:v>7.9711724498227707E-2</c:v>
                </c:pt>
                <c:pt idx="20745" formatCode="General">
                  <c:v>8.3660525379973094E-2</c:v>
                </c:pt>
                <c:pt idx="20746" formatCode="General">
                  <c:v>9.0652885887800003E-2</c:v>
                </c:pt>
                <c:pt idx="20747" formatCode="General">
                  <c:v>0.10021314411328</c:v>
                </c:pt>
                <c:pt idx="20748" formatCode="General">
                  <c:v>0.111327029066789</c:v>
                </c:pt>
                <c:pt idx="20749" formatCode="General">
                  <c:v>0.12406991811656</c:v>
                </c:pt>
                <c:pt idx="20750" formatCode="General">
                  <c:v>0.13772152246428301</c:v>
                </c:pt>
                <c:pt idx="20751" formatCode="General">
                  <c:v>0.15090542418210301</c:v>
                </c:pt>
                <c:pt idx="20752" formatCode="General">
                  <c:v>0.162738874799325</c:v>
                </c:pt>
                <c:pt idx="20753" formatCode="General">
                  <c:v>0.17293416848513499</c:v>
                </c:pt>
                <c:pt idx="20754" formatCode="General">
                  <c:v>0.18307714493473101</c:v>
                </c:pt>
                <c:pt idx="20755" formatCode="General">
                  <c:v>0.194432012748156</c:v>
                </c:pt>
                <c:pt idx="20756" formatCode="General">
                  <c:v>0.206905661625778</c:v>
                </c:pt>
                <c:pt idx="20757" formatCode="General">
                  <c:v>0.22050765135938</c:v>
                </c:pt>
                <c:pt idx="20758" formatCode="General">
                  <c:v>0.23519212615253601</c:v>
                </c:pt>
                <c:pt idx="20759" formatCode="General">
                  <c:v>0.25075066645210098</c:v>
                </c:pt>
                <c:pt idx="20760" formatCode="General">
                  <c:v>0.26655209652826101</c:v>
                </c:pt>
                <c:pt idx="20761" formatCode="General">
                  <c:v>0.282606894530891</c:v>
                </c:pt>
                <c:pt idx="20762" formatCode="General">
                  <c:v>0.29915303785318897</c:v>
                </c:pt>
                <c:pt idx="20763" formatCode="General">
                  <c:v>0.31503045812938502</c:v>
                </c:pt>
                <c:pt idx="20764" formatCode="General">
                  <c:v>0.32895970195725399</c:v>
                </c:pt>
                <c:pt idx="20765" formatCode="General">
                  <c:v>0.33996827405941199</c:v>
                </c:pt>
                <c:pt idx="20766" formatCode="General">
                  <c:v>0.347087040694398</c:v>
                </c:pt>
                <c:pt idx="20767" formatCode="General">
                  <c:v>0.34997557102188798</c:v>
                </c:pt>
                <c:pt idx="20768" formatCode="General">
                  <c:v>0.34997619087117798</c:v>
                </c:pt>
                <c:pt idx="20769" formatCode="General">
                  <c:v>0.34838872170343599</c:v>
                </c:pt>
                <c:pt idx="20770" formatCode="General">
                  <c:v>0.34427694202535197</c:v>
                </c:pt>
                <c:pt idx="20771" formatCode="General">
                  <c:v>0.33796873146237699</c:v>
                </c:pt>
                <c:pt idx="20772" formatCode="General">
                  <c:v>0.331220705908574</c:v>
                </c:pt>
                <c:pt idx="20773" formatCode="General">
                  <c:v>0.32490000465294799</c:v>
                </c:pt>
                <c:pt idx="20774" formatCode="General">
                  <c:v>0.31925351879166702</c:v>
                </c:pt>
                <c:pt idx="20775" formatCode="General">
                  <c:v>0.31441940820505598</c:v>
                </c:pt>
                <c:pt idx="20776" formatCode="General">
                  <c:v>0.31084629676403103</c:v>
                </c:pt>
                <c:pt idx="20777" formatCode="General">
                  <c:v>0.30852152451077902</c:v>
                </c:pt>
                <c:pt idx="20778" formatCode="General">
                  <c:v>0.30743444333499897</c:v>
                </c:pt>
                <c:pt idx="20779" formatCode="General">
                  <c:v>0.30791851513737101</c:v>
                </c:pt>
                <c:pt idx="20780" formatCode="General">
                  <c:v>0.3101618691877</c:v>
                </c:pt>
                <c:pt idx="20781" formatCode="General">
                  <c:v>0.31362794294871299</c:v>
                </c:pt>
                <c:pt idx="20782" formatCode="General">
                  <c:v>0.31750942699405998</c:v>
                </c:pt>
                <c:pt idx="20783" formatCode="General">
                  <c:v>0.32178275608329499</c:v>
                </c:pt>
                <c:pt idx="20784" formatCode="General">
                  <c:v>0.32706317849875</c:v>
                </c:pt>
                <c:pt idx="20785" formatCode="General">
                  <c:v>0.33289420720016799</c:v>
                </c:pt>
                <c:pt idx="20786" formatCode="General">
                  <c:v>0.33858195672161701</c:v>
                </c:pt>
                <c:pt idx="20787" formatCode="General">
                  <c:v>0.34453314438531502</c:v>
                </c:pt>
                <c:pt idx="20788" formatCode="General">
                  <c:v>0.35075764508486301</c:v>
                </c:pt>
                <c:pt idx="20789" formatCode="General">
                  <c:v>0.35627504263259602</c:v>
                </c:pt>
                <c:pt idx="20790" formatCode="General">
                  <c:v>0.36056386170937399</c:v>
                </c:pt>
                <c:pt idx="20791" formatCode="General">
                  <c:v>0.36455270868399697</c:v>
                </c:pt>
                <c:pt idx="20792" formatCode="General">
                  <c:v>0.36927689710499001</c:v>
                </c:pt>
                <c:pt idx="20793" formatCode="General">
                  <c:v>0.37444081192564799</c:v>
                </c:pt>
                <c:pt idx="20794" formatCode="General">
                  <c:v>0.37904143722227002</c:v>
                </c:pt>
                <c:pt idx="20795" formatCode="General">
                  <c:v>0.38174526277724802</c:v>
                </c:pt>
                <c:pt idx="20796" formatCode="General">
                  <c:v>0.38115679166042499</c:v>
                </c:pt>
                <c:pt idx="20797" formatCode="General">
                  <c:v>0.37754754108417599</c:v>
                </c:pt>
                <c:pt idx="20798" formatCode="General">
                  <c:v>0.37196154933620301</c:v>
                </c:pt>
                <c:pt idx="20799" formatCode="General">
                  <c:v>0.365121850435216</c:v>
                </c:pt>
                <c:pt idx="20800" formatCode="General">
                  <c:v>0.35810698847126898</c:v>
                </c:pt>
                <c:pt idx="20801" formatCode="General">
                  <c:v>0.351043475906063</c:v>
                </c:pt>
                <c:pt idx="20802" formatCode="General">
                  <c:v>0.34314501794364199</c:v>
                </c:pt>
                <c:pt idx="20803" formatCode="General">
                  <c:v>0.33430736165293601</c:v>
                </c:pt>
                <c:pt idx="20804" formatCode="General">
                  <c:v>0.32598342881017001</c:v>
                </c:pt>
                <c:pt idx="20805" formatCode="General">
                  <c:v>0.32036585466154699</c:v>
                </c:pt>
                <c:pt idx="20806" formatCode="General">
                  <c:v>0.317431699813426</c:v>
                </c:pt>
                <c:pt idx="20807" formatCode="General">
                  <c:v>0.31630178312167201</c:v>
                </c:pt>
                <c:pt idx="20808" formatCode="General">
                  <c:v>0.31659442066993698</c:v>
                </c:pt>
                <c:pt idx="20809" formatCode="General">
                  <c:v>0.31854513528008599</c:v>
                </c:pt>
                <c:pt idx="20810" formatCode="General">
                  <c:v>0.32334466871262402</c:v>
                </c:pt>
                <c:pt idx="20811" formatCode="General">
                  <c:v>0.33144345958900201</c:v>
                </c:pt>
                <c:pt idx="20812" formatCode="General">
                  <c:v>0.341411362253906</c:v>
                </c:pt>
                <c:pt idx="20813" formatCode="General">
                  <c:v>0.35145532969476501</c:v>
                </c:pt>
                <c:pt idx="20814" formatCode="General">
                  <c:v>0.36126666903150401</c:v>
                </c:pt>
                <c:pt idx="20815" formatCode="General">
                  <c:v>0.37089019744399798</c:v>
                </c:pt>
                <c:pt idx="20816" formatCode="General">
                  <c:v>0.37928663329970902</c:v>
                </c:pt>
                <c:pt idx="20817" formatCode="General">
                  <c:v>0.38604803205893101</c:v>
                </c:pt>
                <c:pt idx="20818" formatCode="General">
                  <c:v>0.39160573339674398</c:v>
                </c:pt>
                <c:pt idx="20819" formatCode="General">
                  <c:v>0.39508081613795698</c:v>
                </c:pt>
                <c:pt idx="20820" formatCode="General">
                  <c:v>0.39513513093435398</c:v>
                </c:pt>
                <c:pt idx="20821" formatCode="General">
                  <c:v>0.39062815838786602</c:v>
                </c:pt>
                <c:pt idx="20822" formatCode="General">
                  <c:v>0.38212777023105998</c:v>
                </c:pt>
                <c:pt idx="20823" formatCode="General">
                  <c:v>0.37122800806136702</c:v>
                </c:pt>
                <c:pt idx="20824" formatCode="General">
                  <c:v>0.35807859502200301</c:v>
                </c:pt>
                <c:pt idx="20825" formatCode="General">
                  <c:v>0.34317295441233098</c:v>
                </c:pt>
                <c:pt idx="20826" formatCode="General">
                  <c:v>0.32784338475232899</c:v>
                </c:pt>
                <c:pt idx="20827" formatCode="General">
                  <c:v>0.31259169621386901</c:v>
                </c:pt>
                <c:pt idx="20828" formatCode="General">
                  <c:v>0.297920057585076</c:v>
                </c:pt>
                <c:pt idx="20829" formatCode="General">
                  <c:v>0.28344341295250303</c:v>
                </c:pt>
                <c:pt idx="20830" formatCode="General">
                  <c:v>0.26712904990230601</c:v>
                </c:pt>
                <c:pt idx="20831" formatCode="General">
                  <c:v>0.24881505217553901</c:v>
                </c:pt>
                <c:pt idx="20832" formatCode="General">
                  <c:v>0.230978706200236</c:v>
                </c:pt>
                <c:pt idx="20833" formatCode="General">
                  <c:v>0.21546364183156599</c:v>
                </c:pt>
                <c:pt idx="20834" formatCode="General">
                  <c:v>0.202528545590624</c:v>
                </c:pt>
                <c:pt idx="20835" formatCode="General">
                  <c:v>0.19244267502867801</c:v>
                </c:pt>
                <c:pt idx="20836" formatCode="General">
                  <c:v>0.18492499705936399</c:v>
                </c:pt>
                <c:pt idx="20837" formatCode="General">
                  <c:v>0.17955722624270601</c:v>
                </c:pt>
                <c:pt idx="20838" formatCode="General">
                  <c:v>0.17667910200473499</c:v>
                </c:pt>
                <c:pt idx="20839" formatCode="General">
                  <c:v>0.17580333925230601</c:v>
                </c:pt>
                <c:pt idx="20840" formatCode="General">
                  <c:v>0.17629095624774899</c:v>
                </c:pt>
                <c:pt idx="20841" formatCode="General">
                  <c:v>0.17814421709244799</c:v>
                </c:pt>
                <c:pt idx="20842" formatCode="General">
                  <c:v>0.180762945523602</c:v>
                </c:pt>
                <c:pt idx="20843" formatCode="General">
                  <c:v>0.183407582179133</c:v>
                </c:pt>
                <c:pt idx="20844" formatCode="General">
                  <c:v>0.18550150408244701</c:v>
                </c:pt>
                <c:pt idx="20845" formatCode="General">
                  <c:v>0.187257584302432</c:v>
                </c:pt>
                <c:pt idx="20846" formatCode="General">
                  <c:v>0.18881342644943999</c:v>
                </c:pt>
                <c:pt idx="20847" formatCode="General">
                  <c:v>0.18997952406235799</c:v>
                </c:pt>
                <c:pt idx="20848" formatCode="General">
                  <c:v>0.191349102231095</c:v>
                </c:pt>
                <c:pt idx="20849" formatCode="General">
                  <c:v>0.19344876705797501</c:v>
                </c:pt>
                <c:pt idx="20850" formatCode="General">
                  <c:v>0.197025440862372</c:v>
                </c:pt>
                <c:pt idx="20851" formatCode="General">
                  <c:v>0.20280970078302499</c:v>
                </c:pt>
                <c:pt idx="20852" formatCode="General">
                  <c:v>0.20963188242227601</c:v>
                </c:pt>
                <c:pt idx="20853" formatCode="General">
                  <c:v>0.21520529414414899</c:v>
                </c:pt>
                <c:pt idx="20854" formatCode="General">
                  <c:v>0.218873710852903</c:v>
                </c:pt>
                <c:pt idx="20855" formatCode="General">
                  <c:v>0.220377858196773</c:v>
                </c:pt>
                <c:pt idx="20856" formatCode="General">
                  <c:v>0.21974594337085401</c:v>
                </c:pt>
                <c:pt idx="20857" formatCode="General">
                  <c:v>0.21803262064274501</c:v>
                </c:pt>
                <c:pt idx="20858" formatCode="General">
                  <c:v>0.215115158895859</c:v>
                </c:pt>
                <c:pt idx="20859" formatCode="General">
                  <c:v>0.21007885134561799</c:v>
                </c:pt>
                <c:pt idx="20860" formatCode="General">
                  <c:v>0.20255707119685601</c:v>
                </c:pt>
                <c:pt idx="20861" formatCode="General">
                  <c:v>0.19276573147161499</c:v>
                </c:pt>
                <c:pt idx="20862" formatCode="General">
                  <c:v>0.181495429046023</c:v>
                </c:pt>
                <c:pt idx="20863" formatCode="General">
                  <c:v>0.16888474152594601</c:v>
                </c:pt>
                <c:pt idx="20864" formatCode="General">
                  <c:v>0.15529727232093801</c:v>
                </c:pt>
                <c:pt idx="20865" formatCode="General">
                  <c:v>0.14152234236582401</c:v>
                </c:pt>
                <c:pt idx="20866" formatCode="General">
                  <c:v>0.12716781310269101</c:v>
                </c:pt>
                <c:pt idx="20867" formatCode="General">
                  <c:v>0.112019132093167</c:v>
                </c:pt>
                <c:pt idx="20868" formatCode="General">
                  <c:v>9.7375007028368293E-2</c:v>
                </c:pt>
                <c:pt idx="20869" formatCode="General">
                  <c:v>8.4173084537672693E-2</c:v>
                </c:pt>
                <c:pt idx="20870" formatCode="General">
                  <c:v>7.2019150863305501E-2</c:v>
                </c:pt>
                <c:pt idx="20871" formatCode="General">
                  <c:v>6.0641445482317001E-2</c:v>
                </c:pt>
                <c:pt idx="20872" formatCode="General">
                  <c:v>5.0767676630280097E-2</c:v>
                </c:pt>
                <c:pt idx="20873" formatCode="General">
                  <c:v>4.28877131380812E-2</c:v>
                </c:pt>
                <c:pt idx="20874" formatCode="General">
                  <c:v>3.6786548898528101E-2</c:v>
                </c:pt>
                <c:pt idx="20875" formatCode="General">
                  <c:v>3.3094153678192698E-2</c:v>
                </c:pt>
                <c:pt idx="20876" formatCode="General">
                  <c:v>3.1991039952065599E-2</c:v>
                </c:pt>
                <c:pt idx="20877" formatCode="General">
                  <c:v>3.2671441831154099E-2</c:v>
                </c:pt>
                <c:pt idx="20878" formatCode="General">
                  <c:v>3.5102165383749703E-2</c:v>
                </c:pt>
                <c:pt idx="20879" formatCode="General">
                  <c:v>3.95369141474326E-2</c:v>
                </c:pt>
                <c:pt idx="20880" formatCode="General">
                  <c:v>4.4447921141071697E-2</c:v>
                </c:pt>
                <c:pt idx="20881" formatCode="General">
                  <c:v>4.80031932295025E-2</c:v>
                </c:pt>
                <c:pt idx="20882" formatCode="General">
                  <c:v>4.90208368874386E-2</c:v>
                </c:pt>
                <c:pt idx="20883" formatCode="General">
                  <c:v>4.7594258802152102E-2</c:v>
                </c:pt>
                <c:pt idx="20884" formatCode="General">
                  <c:v>4.4437743728982203E-2</c:v>
                </c:pt>
                <c:pt idx="20885" formatCode="General">
                  <c:v>3.9382964468372098E-2</c:v>
                </c:pt>
                <c:pt idx="20886" formatCode="General">
                  <c:v>3.18696321506114E-2</c:v>
                </c:pt>
                <c:pt idx="20887" formatCode="General">
                  <c:v>2.1461476722663901E-2</c:v>
                </c:pt>
                <c:pt idx="20888" formatCode="General">
                  <c:v>8.6043056399352901E-3</c:v>
                </c:pt>
                <c:pt idx="20889" formatCode="General">
                  <c:v>-6.0493988622312101E-3</c:v>
                </c:pt>
                <c:pt idx="20890" formatCode="General">
                  <c:v>-2.2515876355012201E-2</c:v>
                </c:pt>
                <c:pt idx="20891" formatCode="General">
                  <c:v>-4.0567025989846899E-2</c:v>
                </c:pt>
                <c:pt idx="20892" formatCode="General">
                  <c:v>-5.9566892327829503E-2</c:v>
                </c:pt>
                <c:pt idx="20893" formatCode="General">
                  <c:v>-7.9546192138656505E-2</c:v>
                </c:pt>
                <c:pt idx="20894" formatCode="General">
                  <c:v>-0.100058609816019</c:v>
                </c:pt>
                <c:pt idx="20895" formatCode="General">
                  <c:v>-0.120930749348395</c:v>
                </c:pt>
                <c:pt idx="20896" formatCode="General">
                  <c:v>-0.140657783852732</c:v>
                </c:pt>
                <c:pt idx="20897" formatCode="General">
                  <c:v>-0.15820897316881499</c:v>
                </c:pt>
                <c:pt idx="20898" formatCode="General">
                  <c:v>-0.174932509321264</c:v>
                </c:pt>
                <c:pt idx="20899" formatCode="General">
                  <c:v>-0.191447885693494</c:v>
                </c:pt>
                <c:pt idx="20900" formatCode="General">
                  <c:v>-0.20682841280204001</c:v>
                </c:pt>
                <c:pt idx="20901" formatCode="General">
                  <c:v>-0.21931046244815899</c:v>
                </c:pt>
                <c:pt idx="20902" formatCode="General">
                  <c:v>-0.228675505294132</c:v>
                </c:pt>
                <c:pt idx="20903" formatCode="General">
                  <c:v>-0.23530223925378499</c:v>
                </c:pt>
                <c:pt idx="20904" formatCode="General">
                  <c:v>-0.23860884097687099</c:v>
                </c:pt>
                <c:pt idx="20905" formatCode="General">
                  <c:v>-0.23931094924255999</c:v>
                </c:pt>
                <c:pt idx="20906" formatCode="General">
                  <c:v>-0.23894148911077101</c:v>
                </c:pt>
                <c:pt idx="20907" formatCode="General">
                  <c:v>-0.23810673867697801</c:v>
                </c:pt>
                <c:pt idx="20908" formatCode="General">
                  <c:v>-0.23767626816679499</c:v>
                </c:pt>
                <c:pt idx="20909" formatCode="General">
                  <c:v>-0.23785680874571799</c:v>
                </c:pt>
                <c:pt idx="20910" formatCode="General">
                  <c:v>-0.237566177173894</c:v>
                </c:pt>
                <c:pt idx="20911" formatCode="General">
                  <c:v>-0.236766812036832</c:v>
                </c:pt>
                <c:pt idx="20912" formatCode="General">
                  <c:v>-0.23671746965468199</c:v>
                </c:pt>
                <c:pt idx="20913" formatCode="General">
                  <c:v>-0.23715166296965301</c:v>
                </c:pt>
                <c:pt idx="20914" formatCode="General">
                  <c:v>-0.23727089789476599</c:v>
                </c:pt>
                <c:pt idx="20915" formatCode="General">
                  <c:v>-0.237093861980681</c:v>
                </c:pt>
                <c:pt idx="20916" formatCode="General">
                  <c:v>-0.236250679594352</c:v>
                </c:pt>
                <c:pt idx="20917" formatCode="General">
                  <c:v>-0.234534411623286</c:v>
                </c:pt>
                <c:pt idx="20918" formatCode="General">
                  <c:v>-0.232317107433856</c:v>
                </c:pt>
                <c:pt idx="20919" formatCode="General">
                  <c:v>-0.23028000798578899</c:v>
                </c:pt>
                <c:pt idx="20920" formatCode="General">
                  <c:v>-0.228228891769791</c:v>
                </c:pt>
                <c:pt idx="20921" formatCode="General">
                  <c:v>-0.225968999164114</c:v>
                </c:pt>
                <c:pt idx="20922" formatCode="General">
                  <c:v>-0.22479919424750699</c:v>
                </c:pt>
                <c:pt idx="20923" formatCode="General">
                  <c:v>-0.225564362505385</c:v>
                </c:pt>
                <c:pt idx="20924" formatCode="General">
                  <c:v>-0.227451745165729</c:v>
                </c:pt>
                <c:pt idx="20925" formatCode="General">
                  <c:v>-0.230194373830516</c:v>
                </c:pt>
                <c:pt idx="20926" formatCode="General">
                  <c:v>-0.23426220561275299</c:v>
                </c:pt>
                <c:pt idx="20927" formatCode="General">
                  <c:v>-0.239807388873609</c:v>
                </c:pt>
                <c:pt idx="20928" formatCode="General">
                  <c:v>-0.24695716781890001</c:v>
                </c:pt>
                <c:pt idx="20929" formatCode="General">
                  <c:v>-0.25589475650187699</c:v>
                </c:pt>
                <c:pt idx="20930" formatCode="General">
                  <c:v>-0.26727134641655398</c:v>
                </c:pt>
                <c:pt idx="20931" formatCode="General">
                  <c:v>-0.28080011694315299</c:v>
                </c:pt>
                <c:pt idx="20932" formatCode="General">
                  <c:v>-0.29482281757822498</c:v>
                </c:pt>
                <c:pt idx="20933" formatCode="General">
                  <c:v>-0.30844055075126597</c:v>
                </c:pt>
                <c:pt idx="20934" formatCode="General">
                  <c:v>-0.32180452115007002</c:v>
                </c:pt>
                <c:pt idx="20935" formatCode="General">
                  <c:v>-0.33497469561807303</c:v>
                </c:pt>
                <c:pt idx="20936" formatCode="General">
                  <c:v>-0.34719914002249003</c:v>
                </c:pt>
                <c:pt idx="20937" formatCode="General">
                  <c:v>-0.35731365812508797</c:v>
                </c:pt>
                <c:pt idx="20938" formatCode="General">
                  <c:v>-0.36465856765714</c:v>
                </c:pt>
                <c:pt idx="20939" formatCode="General">
                  <c:v>-0.36910511044300298</c:v>
                </c:pt>
                <c:pt idx="20940" formatCode="General">
                  <c:v>-0.37049617332861101</c:v>
                </c:pt>
                <c:pt idx="20941" formatCode="General">
                  <c:v>-0.36885881120768299</c:v>
                </c:pt>
                <c:pt idx="20942" formatCode="General">
                  <c:v>-0.364504711681711</c:v>
                </c:pt>
                <c:pt idx="20943" formatCode="General">
                  <c:v>-0.35764654959861197</c:v>
                </c:pt>
                <c:pt idx="20944" formatCode="General">
                  <c:v>-0.34897904941151198</c:v>
                </c:pt>
                <c:pt idx="20945" formatCode="General">
                  <c:v>-0.339124585483705</c:v>
                </c:pt>
                <c:pt idx="20946" formatCode="General">
                  <c:v>-0.32815540711373098</c:v>
                </c:pt>
                <c:pt idx="20947" formatCode="General">
                  <c:v>-0.31617954116193803</c:v>
                </c:pt>
                <c:pt idx="20948" formatCode="General">
                  <c:v>-0.303325658407603</c:v>
                </c:pt>
                <c:pt idx="20949" formatCode="General">
                  <c:v>-0.28891662896072701</c:v>
                </c:pt>
                <c:pt idx="20950" formatCode="General">
                  <c:v>-0.27325809633601</c:v>
                </c:pt>
                <c:pt idx="20951" formatCode="General">
                  <c:v>-0.25816483102526</c:v>
                </c:pt>
                <c:pt idx="20952" formatCode="General">
                  <c:v>-0.24616199737521899</c:v>
                </c:pt>
                <c:pt idx="20953" formatCode="General">
                  <c:v>-0.23748498993143399</c:v>
                </c:pt>
                <c:pt idx="20954" formatCode="General">
                  <c:v>-0.230706917092206</c:v>
                </c:pt>
                <c:pt idx="20955" formatCode="General">
                  <c:v>-0.22616350372071201</c:v>
                </c:pt>
                <c:pt idx="20956" formatCode="General">
                  <c:v>-0.22436921542475299</c:v>
                </c:pt>
                <c:pt idx="20957" formatCode="General">
                  <c:v>-0.224833456237261</c:v>
                </c:pt>
                <c:pt idx="20958" formatCode="General">
                  <c:v>-0.22659665481119401</c:v>
                </c:pt>
                <c:pt idx="20959" formatCode="General">
                  <c:v>-0.22939502544096699</c:v>
                </c:pt>
                <c:pt idx="20960" formatCode="General">
                  <c:v>-0.233037182837357</c:v>
                </c:pt>
                <c:pt idx="20961" formatCode="General">
                  <c:v>-0.236489362507043</c:v>
                </c:pt>
                <c:pt idx="20962" formatCode="General">
                  <c:v>-0.23882200242728699</c:v>
                </c:pt>
                <c:pt idx="20963" formatCode="General">
                  <c:v>-0.240751261859801</c:v>
                </c:pt>
                <c:pt idx="20964" formatCode="General">
                  <c:v>-0.24357887261432201</c:v>
                </c:pt>
                <c:pt idx="20965" formatCode="General">
                  <c:v>-0.24699101534746801</c:v>
                </c:pt>
                <c:pt idx="20966" formatCode="General">
                  <c:v>-0.25105850170510302</c:v>
                </c:pt>
                <c:pt idx="20967" formatCode="General">
                  <c:v>-0.25713972149115999</c:v>
                </c:pt>
                <c:pt idx="20968" formatCode="General">
                  <c:v>-0.265500703511929</c:v>
                </c:pt>
                <c:pt idx="20969" formatCode="General">
                  <c:v>-0.27510911254882497</c:v>
                </c:pt>
                <c:pt idx="20970" formatCode="General">
                  <c:v>-0.28451132919674299</c:v>
                </c:pt>
                <c:pt idx="20971" formatCode="General">
                  <c:v>-0.29200228389115201</c:v>
                </c:pt>
                <c:pt idx="20972" formatCode="General">
                  <c:v>-0.296855475028521</c:v>
                </c:pt>
                <c:pt idx="20973" formatCode="General">
                  <c:v>-0.29929501883613002</c:v>
                </c:pt>
                <c:pt idx="20974" formatCode="General">
                  <c:v>-0.29968957928928402</c:v>
                </c:pt>
                <c:pt idx="20975" formatCode="General">
                  <c:v>-0.29865569921353202</c:v>
                </c:pt>
                <c:pt idx="20976" formatCode="General">
                  <c:v>-0.29730949770204301</c:v>
                </c:pt>
                <c:pt idx="20977" formatCode="General">
                  <c:v>-0.29573785663803598</c:v>
                </c:pt>
                <c:pt idx="20978" formatCode="General">
                  <c:v>-0.29355573117155997</c:v>
                </c:pt>
                <c:pt idx="20979" formatCode="General">
                  <c:v>-0.29080170062785998</c:v>
                </c:pt>
                <c:pt idx="20980" formatCode="General">
                  <c:v>-0.28708952017036099</c:v>
                </c:pt>
                <c:pt idx="20981" formatCode="General">
                  <c:v>-0.28258826904208401</c:v>
                </c:pt>
                <c:pt idx="20982" formatCode="General">
                  <c:v>-0.277520109707593</c:v>
                </c:pt>
                <c:pt idx="20983" formatCode="General">
                  <c:v>-0.27177959818188702</c:v>
                </c:pt>
                <c:pt idx="20984" formatCode="General">
                  <c:v>-0.26612110079853102</c:v>
                </c:pt>
                <c:pt idx="20985" formatCode="General">
                  <c:v>-0.261828597468307</c:v>
                </c:pt>
                <c:pt idx="20986" formatCode="General">
                  <c:v>-0.25908062697240702</c:v>
                </c:pt>
                <c:pt idx="20987" formatCode="General">
                  <c:v>-0.25736612229391198</c:v>
                </c:pt>
                <c:pt idx="20988" formatCode="General">
                  <c:v>-0.25607892937780902</c:v>
                </c:pt>
                <c:pt idx="20989" formatCode="General">
                  <c:v>-0.25509687930289898</c:v>
                </c:pt>
                <c:pt idx="20990" formatCode="General">
                  <c:v>-0.254535158523229</c:v>
                </c:pt>
                <c:pt idx="20991" formatCode="General">
                  <c:v>-0.25451958708572398</c:v>
                </c:pt>
                <c:pt idx="20992" formatCode="General">
                  <c:v>-0.25493590658862503</c:v>
                </c:pt>
                <c:pt idx="20993" formatCode="General">
                  <c:v>-0.25516435034521801</c:v>
                </c:pt>
                <c:pt idx="20994" formatCode="General">
                  <c:v>-0.25480233343840197</c:v>
                </c:pt>
                <c:pt idx="20995" formatCode="General">
                  <c:v>-0.253711543292297</c:v>
                </c:pt>
                <c:pt idx="20996" formatCode="General">
                  <c:v>-0.25159483292358997</c:v>
                </c:pt>
                <c:pt idx="20997" formatCode="General">
                  <c:v>-0.24880089403889899</c:v>
                </c:pt>
                <c:pt idx="20998" formatCode="General">
                  <c:v>-0.24543474971444801</c:v>
                </c:pt>
                <c:pt idx="20999" formatCode="General">
                  <c:v>-0.239814625087998</c:v>
                </c:pt>
                <c:pt idx="21000" formatCode="General">
                  <c:v>-0.23112170904403001</c:v>
                </c:pt>
                <c:pt idx="21001" formatCode="General">
                  <c:v>-0.219818296702944</c:v>
                </c:pt>
                <c:pt idx="21002" formatCode="General">
                  <c:v>-0.206135469185137</c:v>
                </c:pt>
                <c:pt idx="21003" formatCode="General">
                  <c:v>-0.19079752973497499</c:v>
                </c:pt>
                <c:pt idx="21004" formatCode="General">
                  <c:v>-0.173570711996795</c:v>
                </c:pt>
                <c:pt idx="21005" formatCode="General">
                  <c:v>-0.154057005533486</c:v>
                </c:pt>
                <c:pt idx="21006" formatCode="General">
                  <c:v>-0.133443755723133</c:v>
                </c:pt>
                <c:pt idx="21007" formatCode="General">
                  <c:v>-0.112529834540813</c:v>
                </c:pt>
                <c:pt idx="21008" formatCode="General">
                  <c:v>-9.1559109295569902E-2</c:v>
                </c:pt>
                <c:pt idx="21009" formatCode="General">
                  <c:v>-7.0609570787574794E-2</c:v>
                </c:pt>
                <c:pt idx="21010" formatCode="General">
                  <c:v>-5.0627763108074902E-2</c:v>
                </c:pt>
                <c:pt idx="21011" formatCode="General">
                  <c:v>-3.27298678889529E-2</c:v>
                </c:pt>
                <c:pt idx="21012" formatCode="General">
                  <c:v>-1.7684665238895701E-2</c:v>
                </c:pt>
                <c:pt idx="21013" formatCode="General">
                  <c:v>-6.3675880926011503E-3</c:v>
                </c:pt>
                <c:pt idx="21014" formatCode="General">
                  <c:v>1.6909960160392901E-3</c:v>
                </c:pt>
                <c:pt idx="21015" formatCode="General">
                  <c:v>7.36751626870663E-3</c:v>
                </c:pt>
                <c:pt idx="21016" formatCode="General">
                  <c:v>1.10535167381731E-2</c:v>
                </c:pt>
                <c:pt idx="21017" formatCode="General">
                  <c:v>1.31400626193126E-2</c:v>
                </c:pt>
                <c:pt idx="21018" formatCode="General">
                  <c:v>1.4138491257951E-2</c:v>
                </c:pt>
                <c:pt idx="21019" formatCode="General">
                  <c:v>1.35410059826432E-2</c:v>
                </c:pt>
                <c:pt idx="21020" formatCode="General">
                  <c:v>1.17108806384928E-2</c:v>
                </c:pt>
                <c:pt idx="21021" formatCode="General">
                  <c:v>1.04805232826137E-2</c:v>
                </c:pt>
                <c:pt idx="21022" formatCode="General">
                  <c:v>1.1106746329978399E-2</c:v>
                </c:pt>
                <c:pt idx="21023" formatCode="General">
                  <c:v>1.42141215796687E-2</c:v>
                </c:pt>
                <c:pt idx="21024" formatCode="General">
                  <c:v>1.90049768761902E-2</c:v>
                </c:pt>
                <c:pt idx="21025" formatCode="General">
                  <c:v>2.4673144678414499E-2</c:v>
                </c:pt>
                <c:pt idx="21026" formatCode="General">
                  <c:v>3.0957178348035401E-2</c:v>
                </c:pt>
                <c:pt idx="21027" formatCode="General">
                  <c:v>3.8417966904837501E-2</c:v>
                </c:pt>
                <c:pt idx="21028" formatCode="General">
                  <c:v>4.8056849949535498E-2</c:v>
                </c:pt>
                <c:pt idx="21029" formatCode="General">
                  <c:v>5.9004211431169802E-2</c:v>
                </c:pt>
                <c:pt idx="21030" formatCode="General">
                  <c:v>6.9004556635836795E-2</c:v>
                </c:pt>
                <c:pt idx="21031" formatCode="General">
                  <c:v>7.68785155706211E-2</c:v>
                </c:pt>
                <c:pt idx="21032" formatCode="General">
                  <c:v>8.3404483179220501E-2</c:v>
                </c:pt>
                <c:pt idx="21033" formatCode="General">
                  <c:v>9.0212254433837499E-2</c:v>
                </c:pt>
                <c:pt idx="21034" formatCode="General">
                  <c:v>9.8368008651769603E-2</c:v>
                </c:pt>
                <c:pt idx="21035" formatCode="General">
                  <c:v>0.107283496711509</c:v>
                </c:pt>
                <c:pt idx="21036" formatCode="General">
                  <c:v>0.11692700609697</c:v>
                </c:pt>
                <c:pt idx="21037" formatCode="General">
                  <c:v>0.12778967607427499</c:v>
                </c:pt>
                <c:pt idx="21038" formatCode="General">
                  <c:v>0.13928866281147501</c:v>
                </c:pt>
                <c:pt idx="21039" formatCode="General">
                  <c:v>0.15065470283992399</c:v>
                </c:pt>
                <c:pt idx="21040" formatCode="General">
                  <c:v>0.161777051092233</c:v>
                </c:pt>
                <c:pt idx="21041" formatCode="General">
                  <c:v>0.17208823799664799</c:v>
                </c:pt>
                <c:pt idx="21042" formatCode="General">
                  <c:v>0.18068013497975499</c:v>
                </c:pt>
                <c:pt idx="21043" formatCode="General">
                  <c:v>0.18800879682617899</c:v>
                </c:pt>
                <c:pt idx="21044" formatCode="General">
                  <c:v>0.195067971856317</c:v>
                </c:pt>
                <c:pt idx="21045" formatCode="General">
                  <c:v>0.201674020201878</c:v>
                </c:pt>
                <c:pt idx="21046" formatCode="General">
                  <c:v>0.20685059778223899</c:v>
                </c:pt>
                <c:pt idx="21047" formatCode="General">
                  <c:v>0.20989769463437599</c:v>
                </c:pt>
                <c:pt idx="21048" formatCode="General">
                  <c:v>0.21051155945859401</c:v>
                </c:pt>
                <c:pt idx="21049" formatCode="General">
                  <c:v>0.20945108427181</c:v>
                </c:pt>
                <c:pt idx="21050" formatCode="General">
                  <c:v>0.20722037811465899</c:v>
                </c:pt>
                <c:pt idx="21051" formatCode="General">
                  <c:v>0.20256261219692101</c:v>
                </c:pt>
                <c:pt idx="21052" formatCode="General">
                  <c:v>0.19460846849563501</c:v>
                </c:pt>
                <c:pt idx="21053" formatCode="General">
                  <c:v>0.18446663760360901</c:v>
                </c:pt>
                <c:pt idx="21054" formatCode="General">
                  <c:v>0.17520441653052499</c:v>
                </c:pt>
                <c:pt idx="21055" formatCode="General">
                  <c:v>0.16937012380056601</c:v>
                </c:pt>
                <c:pt idx="21056" formatCode="General">
                  <c:v>0.16710348131945499</c:v>
                </c:pt>
                <c:pt idx="21057" formatCode="General">
                  <c:v>0.16805628606370401</c:v>
                </c:pt>
                <c:pt idx="21058" formatCode="General">
                  <c:v>0.17198798265762999</c:v>
                </c:pt>
                <c:pt idx="21059" formatCode="General">
                  <c:v>0.17822867489084801</c:v>
                </c:pt>
                <c:pt idx="21060" formatCode="General">
                  <c:v>0.18604705826463899</c:v>
                </c:pt>
                <c:pt idx="21061" formatCode="General">
                  <c:v>0.19552858912787599</c:v>
                </c:pt>
                <c:pt idx="21062" formatCode="General">
                  <c:v>0.20640936276928301</c:v>
                </c:pt>
                <c:pt idx="21063" formatCode="General">
                  <c:v>0.217896996804259</c:v>
                </c:pt>
                <c:pt idx="21064" formatCode="General">
                  <c:v>0.22899141486677699</c:v>
                </c:pt>
                <c:pt idx="21065" formatCode="General">
                  <c:v>0.23871617017204999</c:v>
                </c:pt>
                <c:pt idx="21066" formatCode="General">
                  <c:v>0.24704463179547001</c:v>
                </c:pt>
                <c:pt idx="21067" formatCode="General">
                  <c:v>0.25378222831650299</c:v>
                </c:pt>
                <c:pt idx="21068" formatCode="General">
                  <c:v>0.25801282138619303</c:v>
                </c:pt>
                <c:pt idx="21069" formatCode="General">
                  <c:v>0.25953679955105602</c:v>
                </c:pt>
                <c:pt idx="21070" formatCode="General">
                  <c:v>0.259462106317701</c:v>
                </c:pt>
                <c:pt idx="21071" formatCode="General">
                  <c:v>0.25781538906603502</c:v>
                </c:pt>
                <c:pt idx="21072" formatCode="General">
                  <c:v>0.25460407894922399</c:v>
                </c:pt>
                <c:pt idx="21073" formatCode="General">
                  <c:v>0.25042226677613899</c:v>
                </c:pt>
                <c:pt idx="21074" formatCode="General">
                  <c:v>0.24568119667721899</c:v>
                </c:pt>
                <c:pt idx="21075" formatCode="General">
                  <c:v>0.24104293061277501</c:v>
                </c:pt>
                <c:pt idx="21076" formatCode="General">
                  <c:v>0.23662233419391299</c:v>
                </c:pt>
                <c:pt idx="21077" formatCode="General">
                  <c:v>0.23239834805773901</c:v>
                </c:pt>
                <c:pt idx="21078" formatCode="General">
                  <c:v>0.228720635606835</c:v>
                </c:pt>
                <c:pt idx="21079" formatCode="General">
                  <c:v>0.22596725878340401</c:v>
                </c:pt>
                <c:pt idx="21080" formatCode="General">
                  <c:v>0.223596558143592</c:v>
                </c:pt>
                <c:pt idx="21081" formatCode="General">
                  <c:v>0.22135423412195701</c:v>
                </c:pt>
                <c:pt idx="21082" formatCode="General">
                  <c:v>0.21929396374631299</c:v>
                </c:pt>
                <c:pt idx="21083" formatCode="General">
                  <c:v>0.216932322999246</c:v>
                </c:pt>
                <c:pt idx="21084" formatCode="General">
                  <c:v>0.214268582014255</c:v>
                </c:pt>
                <c:pt idx="21085" formatCode="General">
                  <c:v>0.21159672967634499</c:v>
                </c:pt>
                <c:pt idx="21086" formatCode="General">
                  <c:v>0.20879268573210499</c:v>
                </c:pt>
                <c:pt idx="21087" formatCode="General">
                  <c:v>0.20573345462874701</c:v>
                </c:pt>
                <c:pt idx="21088" formatCode="General">
                  <c:v>0.20222933155696601</c:v>
                </c:pt>
                <c:pt idx="21089" formatCode="General">
                  <c:v>0.198238919492293</c:v>
                </c:pt>
                <c:pt idx="21090" formatCode="General">
                  <c:v>0.19346179543882</c:v>
                </c:pt>
                <c:pt idx="21091" formatCode="General">
                  <c:v>0.18765419349210199</c:v>
                </c:pt>
                <c:pt idx="21092" formatCode="General">
                  <c:v>0.18098211932307601</c:v>
                </c:pt>
                <c:pt idx="21093" formatCode="General">
                  <c:v>0.17346991100585801</c:v>
                </c:pt>
                <c:pt idx="21094" formatCode="General">
                  <c:v>0.16576775558592399</c:v>
                </c:pt>
                <c:pt idx="21095" formatCode="General">
                  <c:v>0.158882322167677</c:v>
                </c:pt>
                <c:pt idx="21096" formatCode="General">
                  <c:v>0.152785603002312</c:v>
                </c:pt>
                <c:pt idx="21097" formatCode="General">
                  <c:v>0.14719356219101901</c:v>
                </c:pt>
                <c:pt idx="21098" formatCode="General">
                  <c:v>0.143060131804331</c:v>
                </c:pt>
                <c:pt idx="21099" formatCode="General">
                  <c:v>0.140890080554019</c:v>
                </c:pt>
                <c:pt idx="21100" formatCode="General">
                  <c:v>0.14140962063561799</c:v>
                </c:pt>
                <c:pt idx="21101" formatCode="General">
                  <c:v>0.14427031961011799</c:v>
                </c:pt>
                <c:pt idx="21102" formatCode="General">
                  <c:v>0.14839589251541799</c:v>
                </c:pt>
                <c:pt idx="21103" formatCode="General">
                  <c:v>0.154078423485493</c:v>
                </c:pt>
                <c:pt idx="21104" formatCode="General">
                  <c:v>0.16183890295717701</c:v>
                </c:pt>
                <c:pt idx="21105" formatCode="General">
                  <c:v>0.17128755561654799</c:v>
                </c:pt>
                <c:pt idx="21106" formatCode="General">
                  <c:v>0.18053051609375501</c:v>
                </c:pt>
                <c:pt idx="21107" formatCode="General">
                  <c:v>0.18812398612640099</c:v>
                </c:pt>
                <c:pt idx="21108" formatCode="General">
                  <c:v>0.19412996880303399</c:v>
                </c:pt>
                <c:pt idx="21109" formatCode="General">
                  <c:v>0.19850637437030699</c:v>
                </c:pt>
                <c:pt idx="21110" formatCode="General">
                  <c:v>0.20092215497062399</c:v>
                </c:pt>
                <c:pt idx="21111" formatCode="General">
                  <c:v>0.201964920492887</c:v>
                </c:pt>
                <c:pt idx="21112" formatCode="General">
                  <c:v>0.20195314100221201</c:v>
                </c:pt>
                <c:pt idx="21113" formatCode="General">
                  <c:v>0.20139242416942399</c:v>
                </c:pt>
                <c:pt idx="21114" formatCode="General">
                  <c:v>0.20078903526559599</c:v>
                </c:pt>
                <c:pt idx="21115" formatCode="General">
                  <c:v>0.20019898512477499</c:v>
                </c:pt>
                <c:pt idx="21116" formatCode="General">
                  <c:v>0.19949032513034501</c:v>
                </c:pt>
                <c:pt idx="21117" formatCode="General">
                  <c:v>0.198604802311834</c:v>
                </c:pt>
                <c:pt idx="21118" formatCode="General">
                  <c:v>0.19774239086364601</c:v>
                </c:pt>
                <c:pt idx="21119" formatCode="General">
                  <c:v>0.19669368156275699</c:v>
                </c:pt>
                <c:pt idx="21120" formatCode="General">
                  <c:v>0.19521771767527199</c:v>
                </c:pt>
                <c:pt idx="21121" formatCode="General">
                  <c:v>0.19234824011384699</c:v>
                </c:pt>
                <c:pt idx="21122" formatCode="General">
                  <c:v>0.18671790902903199</c:v>
                </c:pt>
                <c:pt idx="21123" formatCode="General">
                  <c:v>0.177996466483268</c:v>
                </c:pt>
                <c:pt idx="21124" formatCode="General">
                  <c:v>0.16738058660445199</c:v>
                </c:pt>
                <c:pt idx="21125" formatCode="General">
                  <c:v>0.15674917686395601</c:v>
                </c:pt>
                <c:pt idx="21126" formatCode="General">
                  <c:v>0.147447002284053</c:v>
                </c:pt>
                <c:pt idx="21127" formatCode="General">
                  <c:v>0.139597374711912</c:v>
                </c:pt>
                <c:pt idx="21128" formatCode="General">
                  <c:v>0.132389387854527</c:v>
                </c:pt>
                <c:pt idx="21129" formatCode="General">
                  <c:v>0.12528021826236099</c:v>
                </c:pt>
                <c:pt idx="21130" formatCode="General">
                  <c:v>0.11879995753630999</c:v>
                </c:pt>
                <c:pt idx="21131" formatCode="General">
                  <c:v>0.114023456804024</c:v>
                </c:pt>
                <c:pt idx="21132" formatCode="General">
                  <c:v>0.110723769568756</c:v>
                </c:pt>
                <c:pt idx="21133" formatCode="General">
                  <c:v>0.10795689030834101</c:v>
                </c:pt>
                <c:pt idx="21134" formatCode="General">
                  <c:v>0.106261743251087</c:v>
                </c:pt>
                <c:pt idx="21135" formatCode="General">
                  <c:v>0.105775667375038</c:v>
                </c:pt>
                <c:pt idx="21136" formatCode="General">
                  <c:v>0.105670965405798</c:v>
                </c:pt>
                <c:pt idx="21137" formatCode="General">
                  <c:v>0.10591075628777299</c:v>
                </c:pt>
                <c:pt idx="21138" formatCode="General">
                  <c:v>0.106555951762665</c:v>
                </c:pt>
                <c:pt idx="21139" formatCode="General">
                  <c:v>0.106609493045374</c:v>
                </c:pt>
                <c:pt idx="21140" formatCode="General">
                  <c:v>0.104865369932196</c:v>
                </c:pt>
                <c:pt idx="21141" formatCode="General">
                  <c:v>0.10220576881879</c:v>
                </c:pt>
                <c:pt idx="21142" formatCode="General">
                  <c:v>9.9726918976747805E-2</c:v>
                </c:pt>
                <c:pt idx="21143" formatCode="General">
                  <c:v>9.7663871070334696E-2</c:v>
                </c:pt>
                <c:pt idx="21144" formatCode="General">
                  <c:v>9.6332029831214E-2</c:v>
                </c:pt>
                <c:pt idx="21145" formatCode="General">
                  <c:v>9.5307104360187897E-2</c:v>
                </c:pt>
                <c:pt idx="21146" formatCode="General">
                  <c:v>9.48437333127084E-2</c:v>
                </c:pt>
                <c:pt idx="21147" formatCode="General">
                  <c:v>9.5210360002515093E-2</c:v>
                </c:pt>
                <c:pt idx="21148" formatCode="General">
                  <c:v>9.4921360437758298E-2</c:v>
                </c:pt>
                <c:pt idx="21149" formatCode="General">
                  <c:v>9.3530750053432907E-2</c:v>
                </c:pt>
                <c:pt idx="21150" formatCode="General">
                  <c:v>9.1657113305670307E-2</c:v>
                </c:pt>
                <c:pt idx="21151" formatCode="General">
                  <c:v>8.8897004835770996E-2</c:v>
                </c:pt>
                <c:pt idx="21152" formatCode="General">
                  <c:v>8.5221438122163207E-2</c:v>
                </c:pt>
                <c:pt idx="21153" formatCode="General">
                  <c:v>8.1261565844052794E-2</c:v>
                </c:pt>
                <c:pt idx="21154" formatCode="General">
                  <c:v>7.6873550442668998E-2</c:v>
                </c:pt>
                <c:pt idx="21155" formatCode="General">
                  <c:v>7.2767570318111902E-2</c:v>
                </c:pt>
                <c:pt idx="21156" formatCode="General">
                  <c:v>6.9541541175626803E-2</c:v>
                </c:pt>
                <c:pt idx="21157" formatCode="General">
                  <c:v>6.6217257843665001E-2</c:v>
                </c:pt>
                <c:pt idx="21158" formatCode="General">
                  <c:v>6.16190179734157E-2</c:v>
                </c:pt>
                <c:pt idx="21159" formatCode="General">
                  <c:v>5.5281587992840997E-2</c:v>
                </c:pt>
                <c:pt idx="21160" formatCode="General">
                  <c:v>4.64525629184699E-2</c:v>
                </c:pt>
                <c:pt idx="21161" formatCode="General">
                  <c:v>3.5153152583704501E-2</c:v>
                </c:pt>
                <c:pt idx="21162" formatCode="General">
                  <c:v>2.27970347609231E-2</c:v>
                </c:pt>
                <c:pt idx="21163" formatCode="General">
                  <c:v>9.8184101022233596E-3</c:v>
                </c:pt>
                <c:pt idx="21164" formatCode="General">
                  <c:v>-3.6388823265952699E-3</c:v>
                </c:pt>
                <c:pt idx="21165" formatCode="General">
                  <c:v>-1.6775912384762101E-2</c:v>
                </c:pt>
                <c:pt idx="21166" formatCode="General">
                  <c:v>-2.94357116423676E-2</c:v>
                </c:pt>
                <c:pt idx="21167" formatCode="General">
                  <c:v>-4.15824627715373E-2</c:v>
                </c:pt>
                <c:pt idx="21168" formatCode="General">
                  <c:v>-5.2731960759063203E-2</c:v>
                </c:pt>
                <c:pt idx="21169" formatCode="General">
                  <c:v>-6.24140194090314E-2</c:v>
                </c:pt>
                <c:pt idx="21170" formatCode="General">
                  <c:v>-6.9686246137367305E-2</c:v>
                </c:pt>
                <c:pt idx="21171" formatCode="General">
                  <c:v>-7.3683681515953503E-2</c:v>
                </c:pt>
                <c:pt idx="21172" formatCode="General">
                  <c:v>-7.4303467868516701E-2</c:v>
                </c:pt>
                <c:pt idx="21173" formatCode="General">
                  <c:v>-7.3215384755538696E-2</c:v>
                </c:pt>
                <c:pt idx="21174" formatCode="General">
                  <c:v>-7.1650700037657195E-2</c:v>
                </c:pt>
                <c:pt idx="21175" formatCode="General">
                  <c:v>-6.9816144548553505E-2</c:v>
                </c:pt>
                <c:pt idx="21176" formatCode="General">
                  <c:v>-6.7764825228393596E-2</c:v>
                </c:pt>
                <c:pt idx="21177" formatCode="General">
                  <c:v>-6.4779555557078997E-2</c:v>
                </c:pt>
                <c:pt idx="21178" formatCode="General">
                  <c:v>-6.0610088231288002E-2</c:v>
                </c:pt>
                <c:pt idx="21179" formatCode="General">
                  <c:v>-5.5932819384771203E-2</c:v>
                </c:pt>
                <c:pt idx="21180" formatCode="General">
                  <c:v>-5.1302490729750197E-2</c:v>
                </c:pt>
                <c:pt idx="21181" formatCode="General">
                  <c:v>-4.6598606219648703E-2</c:v>
                </c:pt>
                <c:pt idx="21182" formatCode="General">
                  <c:v>-4.1351108278483199E-2</c:v>
                </c:pt>
                <c:pt idx="21183" formatCode="General">
                  <c:v>-3.57263163300112E-2</c:v>
                </c:pt>
                <c:pt idx="21184" formatCode="General">
                  <c:v>-3.1247677008165501E-2</c:v>
                </c:pt>
                <c:pt idx="21185" formatCode="General">
                  <c:v>-2.8771369839556301E-2</c:v>
                </c:pt>
                <c:pt idx="21186" formatCode="General">
                  <c:v>-2.7738299869377699E-2</c:v>
                </c:pt>
                <c:pt idx="21187" formatCode="General">
                  <c:v>-2.72089048900696E-2</c:v>
                </c:pt>
                <c:pt idx="21188" formatCode="General">
                  <c:v>-2.71504922076048E-2</c:v>
                </c:pt>
                <c:pt idx="21189" formatCode="General">
                  <c:v>-2.78564078356177E-2</c:v>
                </c:pt>
                <c:pt idx="21190" formatCode="General">
                  <c:v>-2.91756277001738E-2</c:v>
                </c:pt>
                <c:pt idx="21191" formatCode="General">
                  <c:v>-3.1678242594015402E-2</c:v>
                </c:pt>
                <c:pt idx="21192" formatCode="General">
                  <c:v>-3.4786997840410699E-2</c:v>
                </c:pt>
                <c:pt idx="21193" formatCode="General">
                  <c:v>-3.8061791240700797E-2</c:v>
                </c:pt>
                <c:pt idx="21194" formatCode="General">
                  <c:v>-4.2020047144307703E-2</c:v>
                </c:pt>
                <c:pt idx="21195" formatCode="General">
                  <c:v>-4.6693807398967703E-2</c:v>
                </c:pt>
                <c:pt idx="21196" formatCode="General">
                  <c:v>-5.28132150140714E-2</c:v>
                </c:pt>
                <c:pt idx="21197" formatCode="General">
                  <c:v>-6.0560032634427899E-2</c:v>
                </c:pt>
                <c:pt idx="21198" formatCode="General">
                  <c:v>-6.9201734822415498E-2</c:v>
                </c:pt>
                <c:pt idx="21199" formatCode="General">
                  <c:v>-7.8853691863126602E-2</c:v>
                </c:pt>
                <c:pt idx="21200" formatCode="General">
                  <c:v>-8.8495627106026306E-2</c:v>
                </c:pt>
                <c:pt idx="21201" formatCode="General">
                  <c:v>-9.6105065848563695E-2</c:v>
                </c:pt>
                <c:pt idx="21202" formatCode="General">
                  <c:v>-0.100776050516488</c:v>
                </c:pt>
                <c:pt idx="21203" formatCode="General">
                  <c:v>-0.10289521900806201</c:v>
                </c:pt>
                <c:pt idx="21204" formatCode="General">
                  <c:v>-0.103878547266527</c:v>
                </c:pt>
                <c:pt idx="21205" formatCode="General">
                  <c:v>-0.104610346288823</c:v>
                </c:pt>
                <c:pt idx="21206" formatCode="General">
                  <c:v>-0.104683138982705</c:v>
                </c:pt>
                <c:pt idx="21207" formatCode="General">
                  <c:v>-0.10406673918758499</c:v>
                </c:pt>
                <c:pt idx="21208" formatCode="General">
                  <c:v>-0.104073871345795</c:v>
                </c:pt>
                <c:pt idx="21209" formatCode="General">
                  <c:v>-0.104425726751702</c:v>
                </c:pt>
                <c:pt idx="21210" formatCode="General">
                  <c:v>-0.104204938491934</c:v>
                </c:pt>
                <c:pt idx="21211" formatCode="General">
                  <c:v>-0.103502378619799</c:v>
                </c:pt>
                <c:pt idx="21212" formatCode="General">
                  <c:v>-0.102626656582485</c:v>
                </c:pt>
                <c:pt idx="21213" formatCode="General">
                  <c:v>-0.102523666782263</c:v>
                </c:pt>
                <c:pt idx="21214" formatCode="General">
                  <c:v>-0.10418704078616001</c:v>
                </c:pt>
                <c:pt idx="21215" formatCode="General">
                  <c:v>-0.10725150739692101</c:v>
                </c:pt>
                <c:pt idx="21216" formatCode="General">
                  <c:v>-0.110077184986039</c:v>
                </c:pt>
                <c:pt idx="21217" formatCode="General">
                  <c:v>-0.11220759630167899</c:v>
                </c:pt>
                <c:pt idx="21218" formatCode="General">
                  <c:v>-0.11499363702671</c:v>
                </c:pt>
                <c:pt idx="21219" formatCode="General">
                  <c:v>-0.120118766663457</c:v>
                </c:pt>
                <c:pt idx="21220" formatCode="General">
                  <c:v>-0.12805081497493001</c:v>
                </c:pt>
                <c:pt idx="21221" formatCode="General">
                  <c:v>-0.13783725074631401</c:v>
                </c:pt>
                <c:pt idx="21222" formatCode="General">
                  <c:v>-0.14823824037325201</c:v>
                </c:pt>
                <c:pt idx="21223" formatCode="General">
                  <c:v>-0.159238223044945</c:v>
                </c:pt>
                <c:pt idx="21224" formatCode="General">
                  <c:v>-0.16991859628004499</c:v>
                </c:pt>
                <c:pt idx="21225" formatCode="General">
                  <c:v>-0.178514956815361</c:v>
                </c:pt>
                <c:pt idx="21226" formatCode="General">
                  <c:v>-0.18498636088343201</c:v>
                </c:pt>
                <c:pt idx="21227" formatCode="General">
                  <c:v>-0.18981024407989999</c:v>
                </c:pt>
                <c:pt idx="21228" formatCode="General">
                  <c:v>-0.193368592844293</c:v>
                </c:pt>
                <c:pt idx="21229" formatCode="General">
                  <c:v>-0.196084948269692</c:v>
                </c:pt>
                <c:pt idx="21230" formatCode="General">
                  <c:v>-0.19815246573667999</c:v>
                </c:pt>
                <c:pt idx="21231" formatCode="General">
                  <c:v>-0.199291018429366</c:v>
                </c:pt>
                <c:pt idx="21232" formatCode="General">
                  <c:v>-0.19992917245740499</c:v>
                </c:pt>
                <c:pt idx="21233" formatCode="General">
                  <c:v>-0.20144029796764901</c:v>
                </c:pt>
                <c:pt idx="21234" formatCode="General">
                  <c:v>-0.20382121562563699</c:v>
                </c:pt>
                <c:pt idx="21235" formatCode="General">
                  <c:v>-0.20697033888215</c:v>
                </c:pt>
                <c:pt idx="21236" formatCode="General">
                  <c:v>-0.21132560439074899</c:v>
                </c:pt>
                <c:pt idx="21237" formatCode="General">
                  <c:v>-0.216324830507131</c:v>
                </c:pt>
                <c:pt idx="21238" formatCode="General">
                  <c:v>-0.22157689648881601</c:v>
                </c:pt>
                <c:pt idx="21239" formatCode="General">
                  <c:v>-0.22713092165457999</c:v>
                </c:pt>
                <c:pt idx="21240" formatCode="General">
                  <c:v>-0.23282059812063599</c:v>
                </c:pt>
                <c:pt idx="21241" formatCode="General">
                  <c:v>-0.23765306594817201</c:v>
                </c:pt>
                <c:pt idx="21242" formatCode="General">
                  <c:v>-0.240365849774514</c:v>
                </c:pt>
                <c:pt idx="21243" formatCode="General">
                  <c:v>-0.241141554843287</c:v>
                </c:pt>
                <c:pt idx="21244" formatCode="General">
                  <c:v>-0.24128818713415501</c:v>
                </c:pt>
                <c:pt idx="21245" formatCode="General">
                  <c:v>-0.24100746508090601</c:v>
                </c:pt>
                <c:pt idx="21246" formatCode="General">
                  <c:v>-0.24014305059439001</c:v>
                </c:pt>
                <c:pt idx="21247" formatCode="General">
                  <c:v>-0.23960790710774399</c:v>
                </c:pt>
                <c:pt idx="21248" formatCode="General">
                  <c:v>-0.239832051240565</c:v>
                </c:pt>
                <c:pt idx="21249" formatCode="General">
                  <c:v>-0.24141130723406301</c:v>
                </c:pt>
                <c:pt idx="21250" formatCode="General">
                  <c:v>-0.244727313725323</c:v>
                </c:pt>
                <c:pt idx="21251" formatCode="General">
                  <c:v>-0.24946987243435501</c:v>
                </c:pt>
                <c:pt idx="21252" formatCode="General">
                  <c:v>-0.25591805884567298</c:v>
                </c:pt>
                <c:pt idx="21253" formatCode="General">
                  <c:v>-0.26437183053851099</c:v>
                </c:pt>
                <c:pt idx="21254" formatCode="General">
                  <c:v>-0.27420024064926002</c:v>
                </c:pt>
                <c:pt idx="21255" formatCode="General">
                  <c:v>-0.284389127816983</c:v>
                </c:pt>
                <c:pt idx="21256" formatCode="General">
                  <c:v>-0.29409784335206501</c:v>
                </c:pt>
                <c:pt idx="21257" formatCode="General">
                  <c:v>-0.30312011672749301</c:v>
                </c:pt>
                <c:pt idx="21258" formatCode="General">
                  <c:v>-0.31264333874419897</c:v>
                </c:pt>
                <c:pt idx="21259" formatCode="General">
                  <c:v>-0.323236995260131</c:v>
                </c:pt>
                <c:pt idx="21260" formatCode="General">
                  <c:v>-0.33446008981921899</c:v>
                </c:pt>
                <c:pt idx="21261" formatCode="General">
                  <c:v>-0.34574412712080899</c:v>
                </c:pt>
                <c:pt idx="21262" formatCode="General">
                  <c:v>-0.35650345174079701</c:v>
                </c:pt>
                <c:pt idx="21263" formatCode="General">
                  <c:v>-0.36585113062840102</c:v>
                </c:pt>
                <c:pt idx="21264" formatCode="General">
                  <c:v>-0.37292334367062102</c:v>
                </c:pt>
                <c:pt idx="21265" formatCode="General">
                  <c:v>-0.37789970016407998</c:v>
                </c:pt>
                <c:pt idx="21266" formatCode="General">
                  <c:v>-0.38152570426014498</c:v>
                </c:pt>
                <c:pt idx="21267" formatCode="General">
                  <c:v>-0.38385330176255</c:v>
                </c:pt>
                <c:pt idx="21268" formatCode="General">
                  <c:v>-0.38458664274611898</c:v>
                </c:pt>
                <c:pt idx="21269" formatCode="General">
                  <c:v>-0.383665756720523</c:v>
                </c:pt>
                <c:pt idx="21270" formatCode="General">
                  <c:v>-0.38117177849091199</c:v>
                </c:pt>
                <c:pt idx="21271" formatCode="General">
                  <c:v>-0.37716234025565998</c:v>
                </c:pt>
                <c:pt idx="21272" formatCode="General">
                  <c:v>-0.37159658592380901</c:v>
                </c:pt>
                <c:pt idx="21273" formatCode="General">
                  <c:v>-0.36482604366042498</c:v>
                </c:pt>
                <c:pt idx="21274" formatCode="General">
                  <c:v>-0.35779912408622899</c:v>
                </c:pt>
                <c:pt idx="21275" formatCode="General">
                  <c:v>-0.35138860610246297</c:v>
                </c:pt>
                <c:pt idx="21276" formatCode="General">
                  <c:v>-0.34542300470977899</c:v>
                </c:pt>
                <c:pt idx="21277" formatCode="General">
                  <c:v>-0.33974465167892398</c:v>
                </c:pt>
                <c:pt idx="21278" formatCode="General">
                  <c:v>-0.33497107051805097</c:v>
                </c:pt>
                <c:pt idx="21279" formatCode="General">
                  <c:v>-0.33179984722441103</c:v>
                </c:pt>
                <c:pt idx="21280" formatCode="General">
                  <c:v>-0.330198595528575</c:v>
                </c:pt>
                <c:pt idx="21281" formatCode="General">
                  <c:v>-0.33049642803700402</c:v>
                </c:pt>
                <c:pt idx="21282" formatCode="General">
                  <c:v>-0.33333413072111701</c:v>
                </c:pt>
                <c:pt idx="21283" formatCode="General">
                  <c:v>-0.33871014355402301</c:v>
                </c:pt>
                <c:pt idx="21284" formatCode="General">
                  <c:v>-0.34672411660910302</c:v>
                </c:pt>
                <c:pt idx="21285" formatCode="General">
                  <c:v>-0.35630554787595198</c:v>
                </c:pt>
                <c:pt idx="21286" formatCode="General">
                  <c:v>-0.36523991606390499</c:v>
                </c:pt>
                <c:pt idx="21287" formatCode="General">
                  <c:v>-0.37217711700763001</c:v>
                </c:pt>
                <c:pt idx="21288" formatCode="General">
                  <c:v>-0.37657072299202898</c:v>
                </c:pt>
                <c:pt idx="21289" formatCode="General">
                  <c:v>-0.37846257048600601</c:v>
                </c:pt>
                <c:pt idx="21290" formatCode="General">
                  <c:v>-0.37819331210658902</c:v>
                </c:pt>
                <c:pt idx="21291" formatCode="General">
                  <c:v>-0.37572363091411498</c:v>
                </c:pt>
                <c:pt idx="21292" formatCode="General">
                  <c:v>-0.37154881169397502</c:v>
                </c:pt>
                <c:pt idx="21293" formatCode="General">
                  <c:v>-0.36588894907626701</c:v>
                </c:pt>
                <c:pt idx="21294" formatCode="General">
                  <c:v>-0.359024792266526</c:v>
                </c:pt>
                <c:pt idx="21295" formatCode="General">
                  <c:v>-0.35156998362268999</c:v>
                </c:pt>
                <c:pt idx="21296" formatCode="General">
                  <c:v>-0.342922971319917</c:v>
                </c:pt>
                <c:pt idx="21297" formatCode="General">
                  <c:v>-0.33243374670632803</c:v>
                </c:pt>
                <c:pt idx="21298" formatCode="General">
                  <c:v>-0.32048687973231899</c:v>
                </c:pt>
                <c:pt idx="21299" formatCode="General">
                  <c:v>-0.307942068695777</c:v>
                </c:pt>
                <c:pt idx="21300" formatCode="General">
                  <c:v>-0.29578954129000001</c:v>
                </c:pt>
                <c:pt idx="21301" formatCode="General">
                  <c:v>-0.28461324088953299</c:v>
                </c:pt>
                <c:pt idx="21302" formatCode="General">
                  <c:v>-0.27383991946525399</c:v>
                </c:pt>
                <c:pt idx="21303" formatCode="General">
                  <c:v>-0.26242725507990999</c:v>
                </c:pt>
                <c:pt idx="21304" formatCode="General">
                  <c:v>-0.250361509683239</c:v>
                </c:pt>
                <c:pt idx="21305" formatCode="General">
                  <c:v>-0.238466341509464</c:v>
                </c:pt>
                <c:pt idx="21306" formatCode="General">
                  <c:v>-0.226445059688961</c:v>
                </c:pt>
                <c:pt idx="21307" formatCode="General">
                  <c:v>-0.214601182091127</c:v>
                </c:pt>
                <c:pt idx="21308" formatCode="General">
                  <c:v>-0.203801946853441</c:v>
                </c:pt>
                <c:pt idx="21309" formatCode="General">
                  <c:v>-0.19394089163616399</c:v>
                </c:pt>
                <c:pt idx="21310" formatCode="General">
                  <c:v>-0.18510376788430699</c:v>
                </c:pt>
                <c:pt idx="21311" formatCode="General">
                  <c:v>-0.17725234101315901</c:v>
                </c:pt>
                <c:pt idx="21312" formatCode="General">
                  <c:v>-0.16967026451247699</c:v>
                </c:pt>
                <c:pt idx="21313" formatCode="General">
                  <c:v>-0.16146762597632999</c:v>
                </c:pt>
                <c:pt idx="21314" formatCode="General">
                  <c:v>-0.15276155925497301</c:v>
                </c:pt>
                <c:pt idx="21315" formatCode="General">
                  <c:v>-0.142961938707034</c:v>
                </c:pt>
                <c:pt idx="21316" formatCode="General">
                  <c:v>-0.13245287972065201</c:v>
                </c:pt>
                <c:pt idx="21317" formatCode="General">
                  <c:v>-0.123293216517949</c:v>
                </c:pt>
                <c:pt idx="21318" formatCode="General">
                  <c:v>-0.117113072750923</c:v>
                </c:pt>
                <c:pt idx="21319" formatCode="General">
                  <c:v>-0.114412889812472</c:v>
                </c:pt>
                <c:pt idx="21320" formatCode="General">
                  <c:v>-0.11410455978562099</c:v>
                </c:pt>
                <c:pt idx="21321" formatCode="General">
                  <c:v>-0.11536506574210301</c:v>
                </c:pt>
                <c:pt idx="21322" formatCode="General">
                  <c:v>-0.117459544675656</c:v>
                </c:pt>
                <c:pt idx="21323" formatCode="General">
                  <c:v>-0.11955575667565201</c:v>
                </c:pt>
                <c:pt idx="21324" formatCode="General">
                  <c:v>-0.120683084286825</c:v>
                </c:pt>
                <c:pt idx="21325" formatCode="General">
                  <c:v>-0.11990597435233299</c:v>
                </c:pt>
                <c:pt idx="21326" formatCode="General">
                  <c:v>-0.117033092395851</c:v>
                </c:pt>
                <c:pt idx="21327" formatCode="General">
                  <c:v>-0.11242754188536</c:v>
                </c:pt>
                <c:pt idx="21328" formatCode="General">
                  <c:v>-0.105764204507135</c:v>
                </c:pt>
                <c:pt idx="21329" formatCode="General">
                  <c:v>-9.6514088099511203E-2</c:v>
                </c:pt>
                <c:pt idx="21330" formatCode="General">
                  <c:v>-8.5246483006140295E-2</c:v>
                </c:pt>
                <c:pt idx="21331" formatCode="General">
                  <c:v>-7.2501457022944193E-2</c:v>
                </c:pt>
                <c:pt idx="21332" formatCode="General">
                  <c:v>-5.8000649753357301E-2</c:v>
                </c:pt>
                <c:pt idx="21333" formatCode="General">
                  <c:v>-4.24909652525092E-2</c:v>
                </c:pt>
                <c:pt idx="21334" formatCode="General">
                  <c:v>-2.7099972160716301E-2</c:v>
                </c:pt>
                <c:pt idx="21335" formatCode="General">
                  <c:v>-1.2336480562811E-2</c:v>
                </c:pt>
                <c:pt idx="21336" formatCode="General">
                  <c:v>1.86733062459756E-3</c:v>
                </c:pt>
                <c:pt idx="21337" formatCode="General">
                  <c:v>1.5360768713169199E-2</c:v>
                </c:pt>
                <c:pt idx="21338" formatCode="General">
                  <c:v>2.7127766731420599E-2</c:v>
                </c:pt>
                <c:pt idx="21339" formatCode="General">
                  <c:v>3.6646996745832897E-2</c:v>
                </c:pt>
                <c:pt idx="21340" formatCode="General">
                  <c:v>4.3738114628656601E-2</c:v>
                </c:pt>
                <c:pt idx="21341" formatCode="General">
                  <c:v>4.9253182235947698E-2</c:v>
                </c:pt>
                <c:pt idx="21342" formatCode="General">
                  <c:v>5.3788680995810703E-2</c:v>
                </c:pt>
                <c:pt idx="21343" formatCode="General">
                  <c:v>5.6856113229702999E-2</c:v>
                </c:pt>
                <c:pt idx="21344" formatCode="General">
                  <c:v>5.8638145897053497E-2</c:v>
                </c:pt>
                <c:pt idx="21345" formatCode="General">
                  <c:v>6.0064061321129597E-2</c:v>
                </c:pt>
                <c:pt idx="21346" formatCode="General">
                  <c:v>6.1482953821974003E-2</c:v>
                </c:pt>
                <c:pt idx="21347" formatCode="General">
                  <c:v>6.2638438932329094E-2</c:v>
                </c:pt>
                <c:pt idx="21348" formatCode="General">
                  <c:v>6.3656183177828798E-2</c:v>
                </c:pt>
                <c:pt idx="21349" formatCode="General">
                  <c:v>6.4906874498074599E-2</c:v>
                </c:pt>
                <c:pt idx="21350" formatCode="General">
                  <c:v>6.7110155201260194E-2</c:v>
                </c:pt>
                <c:pt idx="21351" formatCode="General">
                  <c:v>7.0930233371885407E-2</c:v>
                </c:pt>
                <c:pt idx="21352" formatCode="General">
                  <c:v>7.6362149626368295E-2</c:v>
                </c:pt>
                <c:pt idx="21353" formatCode="General">
                  <c:v>8.2921225943760807E-2</c:v>
                </c:pt>
                <c:pt idx="21354" formatCode="General">
                  <c:v>9.0506592226515997E-2</c:v>
                </c:pt>
                <c:pt idx="21355" formatCode="General">
                  <c:v>9.9112451387343495E-2</c:v>
                </c:pt>
                <c:pt idx="21356" formatCode="General">
                  <c:v>0.108829747720995</c:v>
                </c:pt>
                <c:pt idx="21357" formatCode="General">
                  <c:v>0.119741917080234</c:v>
                </c:pt>
                <c:pt idx="21358" formatCode="General">
                  <c:v>0.13086591892244601</c:v>
                </c:pt>
                <c:pt idx="21359" formatCode="General">
                  <c:v>0.141365507538563</c:v>
                </c:pt>
                <c:pt idx="21360" formatCode="General">
                  <c:v>0.15136600845371501</c:v>
                </c:pt>
                <c:pt idx="21361" formatCode="General">
                  <c:v>0.16128121459038899</c:v>
                </c:pt>
                <c:pt idx="21362" formatCode="General">
                  <c:v>0.17044043297426401</c:v>
                </c:pt>
                <c:pt idx="21363" formatCode="General">
                  <c:v>0.17737633579336401</c:v>
                </c:pt>
                <c:pt idx="21364" formatCode="General">
                  <c:v>0.18206026279286</c:v>
                </c:pt>
                <c:pt idx="21365" formatCode="General">
                  <c:v>0.18538188533936201</c:v>
                </c:pt>
                <c:pt idx="21366" formatCode="General">
                  <c:v>0.187664514899156</c:v>
                </c:pt>
                <c:pt idx="21367" formatCode="General">
                  <c:v>0.18969348676091899</c:v>
                </c:pt>
                <c:pt idx="21368" formatCode="General">
                  <c:v>0.193041168927055</c:v>
                </c:pt>
                <c:pt idx="21369" formatCode="General">
                  <c:v>0.19763145400635301</c:v>
                </c:pt>
                <c:pt idx="21370" formatCode="General">
                  <c:v>0.20278533755938299</c:v>
                </c:pt>
                <c:pt idx="21371" formatCode="General">
                  <c:v>0.209231413536656</c:v>
                </c:pt>
                <c:pt idx="21372" formatCode="General">
                  <c:v>0.21724491057628201</c:v>
                </c:pt>
                <c:pt idx="21373" formatCode="General">
                  <c:v>0.22613804844888599</c:v>
                </c:pt>
                <c:pt idx="21374" formatCode="General">
                  <c:v>0.23536850093973699</c:v>
                </c:pt>
                <c:pt idx="21375" formatCode="General">
                  <c:v>0.24516702704895799</c:v>
                </c:pt>
                <c:pt idx="21376" formatCode="General">
                  <c:v>0.254859738690636</c:v>
                </c:pt>
                <c:pt idx="21377" formatCode="General">
                  <c:v>0.263660211629759</c:v>
                </c:pt>
                <c:pt idx="21378" formatCode="General">
                  <c:v>0.27139139219713398</c:v>
                </c:pt>
                <c:pt idx="21379" formatCode="General">
                  <c:v>0.27794932772549003</c:v>
                </c:pt>
                <c:pt idx="21380" formatCode="General">
                  <c:v>0.28324411440840003</c:v>
                </c:pt>
                <c:pt idx="21381" formatCode="General">
                  <c:v>0.287029071103438</c:v>
                </c:pt>
                <c:pt idx="21382" formatCode="General">
                  <c:v>0.28915514237344397</c:v>
                </c:pt>
                <c:pt idx="21383" formatCode="General">
                  <c:v>0.28966076086982501</c:v>
                </c:pt>
                <c:pt idx="21384" formatCode="General">
                  <c:v>0.28925404519351999</c:v>
                </c:pt>
                <c:pt idx="21385" formatCode="General">
                  <c:v>0.28929023088315903</c:v>
                </c:pt>
                <c:pt idx="21386" formatCode="General">
                  <c:v>0.29135235683943</c:v>
                </c:pt>
                <c:pt idx="21387" formatCode="General">
                  <c:v>0.296141246440627</c:v>
                </c:pt>
                <c:pt idx="21388" formatCode="General">
                  <c:v>0.30301432403981399</c:v>
                </c:pt>
                <c:pt idx="21389" formatCode="General">
                  <c:v>0.31084151121549503</c:v>
                </c:pt>
                <c:pt idx="21390" formatCode="General">
                  <c:v>0.319499328698859</c:v>
                </c:pt>
                <c:pt idx="21391" formatCode="General">
                  <c:v>0.33000571218605901</c:v>
                </c:pt>
                <c:pt idx="21392" formatCode="General">
                  <c:v>0.34273476587596902</c:v>
                </c:pt>
                <c:pt idx="21393" formatCode="General">
                  <c:v>0.35639691300218401</c:v>
                </c:pt>
                <c:pt idx="21394" formatCode="General">
                  <c:v>0.37006105941814499</c:v>
                </c:pt>
                <c:pt idx="21395" formatCode="General">
                  <c:v>0.38394827974925999</c:v>
                </c:pt>
                <c:pt idx="21396" formatCode="General">
                  <c:v>0.39812076604888302</c:v>
                </c:pt>
                <c:pt idx="21397" formatCode="General">
                  <c:v>0.412094173690286</c:v>
                </c:pt>
                <c:pt idx="21398" formatCode="General">
                  <c:v>0.42575873856962998</c:v>
                </c:pt>
                <c:pt idx="21399" formatCode="General">
                  <c:v>0.43949127916467501</c:v>
                </c:pt>
                <c:pt idx="21400" formatCode="General">
                  <c:v>0.45358587140247197</c:v>
                </c:pt>
                <c:pt idx="21401" formatCode="General">
                  <c:v>0.46821039190853397</c:v>
                </c:pt>
                <c:pt idx="21402" formatCode="General">
                  <c:v>0.48293677942582203</c:v>
                </c:pt>
                <c:pt idx="21403" formatCode="General">
                  <c:v>0.49716870763454502</c:v>
                </c:pt>
                <c:pt idx="21404" formatCode="General">
                  <c:v>0.51013531522579603</c:v>
                </c:pt>
                <c:pt idx="21405" formatCode="General">
                  <c:v>0.52134517575843797</c:v>
                </c:pt>
                <c:pt idx="21406" formatCode="General">
                  <c:v>0.53129248639767501</c:v>
                </c:pt>
                <c:pt idx="21407" formatCode="General">
                  <c:v>0.540188672638233</c:v>
                </c:pt>
                <c:pt idx="21408" formatCode="General">
                  <c:v>0.54714723728605796</c:v>
                </c:pt>
                <c:pt idx="21409" formatCode="General">
                  <c:v>0.55182668651676103</c:v>
                </c:pt>
                <c:pt idx="21410" formatCode="General">
                  <c:v>0.55424958850252803</c:v>
                </c:pt>
                <c:pt idx="21411" formatCode="General">
                  <c:v>0.55399855001808695</c:v>
                </c:pt>
                <c:pt idx="21412" formatCode="General">
                  <c:v>0.55119835792056904</c:v>
                </c:pt>
                <c:pt idx="21413" formatCode="General">
                  <c:v>0.54643754898578201</c:v>
                </c:pt>
                <c:pt idx="21414" formatCode="General">
                  <c:v>0.54065378221249905</c:v>
                </c:pt>
                <c:pt idx="21415" formatCode="General">
                  <c:v>0.53387278362596802</c:v>
                </c:pt>
                <c:pt idx="21416" formatCode="General">
                  <c:v>0.52644057277231804</c:v>
                </c:pt>
                <c:pt idx="21417" formatCode="General">
                  <c:v>0.51846958190577797</c:v>
                </c:pt>
                <c:pt idx="21418" formatCode="General">
                  <c:v>0.51036150423628701</c:v>
                </c:pt>
                <c:pt idx="21419" formatCode="General">
                  <c:v>0.50391831222695105</c:v>
                </c:pt>
                <c:pt idx="21420" formatCode="General">
                  <c:v>0.50032856554604099</c:v>
                </c:pt>
                <c:pt idx="21421" formatCode="General">
                  <c:v>0.49924423412062802</c:v>
                </c:pt>
                <c:pt idx="21422" formatCode="General">
                  <c:v>0.49939814541511302</c:v>
                </c:pt>
                <c:pt idx="21423" formatCode="General">
                  <c:v>0.49981102355881302</c:v>
                </c:pt>
                <c:pt idx="21424" formatCode="General">
                  <c:v>0.499890336192643</c:v>
                </c:pt>
                <c:pt idx="21425" formatCode="General">
                  <c:v>0.50047200561913796</c:v>
                </c:pt>
                <c:pt idx="21426" formatCode="General">
                  <c:v>0.50239165614931902</c:v>
                </c:pt>
                <c:pt idx="21427" formatCode="General">
                  <c:v>0.50500494997456502</c:v>
                </c:pt>
                <c:pt idx="21428" formatCode="General">
                  <c:v>0.50755411740968404</c:v>
                </c:pt>
                <c:pt idx="21429" formatCode="General">
                  <c:v>0.50990188327358899</c:v>
                </c:pt>
                <c:pt idx="21430" formatCode="General">
                  <c:v>0.51230094623795197</c:v>
                </c:pt>
                <c:pt idx="21431" formatCode="General">
                  <c:v>0.51475521250773804</c:v>
                </c:pt>
                <c:pt idx="21432" formatCode="General">
                  <c:v>0.51581565484601699</c:v>
                </c:pt>
                <c:pt idx="21433" formatCode="General">
                  <c:v>0.514127068781845</c:v>
                </c:pt>
                <c:pt idx="21434" formatCode="General">
                  <c:v>0.50905935884131803</c:v>
                </c:pt>
                <c:pt idx="21435" formatCode="General">
                  <c:v>0.50120911931560796</c:v>
                </c:pt>
                <c:pt idx="21436" formatCode="General">
                  <c:v>0.49275001868108298</c:v>
                </c:pt>
                <c:pt idx="21437" formatCode="General">
                  <c:v>0.48471265836557498</c:v>
                </c:pt>
                <c:pt idx="21438" formatCode="General">
                  <c:v>0.47641081897207999</c:v>
                </c:pt>
                <c:pt idx="21439" formatCode="General">
                  <c:v>0.46772936761288803</c:v>
                </c:pt>
                <c:pt idx="21440" formatCode="General">
                  <c:v>0.45910437976299501</c:v>
                </c:pt>
                <c:pt idx="21441" formatCode="General">
                  <c:v>0.45103557132886102</c:v>
                </c:pt>
                <c:pt idx="21442" formatCode="General">
                  <c:v>0.44448201751118599</c:v>
                </c:pt>
                <c:pt idx="21443" formatCode="General">
                  <c:v>0.44022037135730702</c:v>
                </c:pt>
                <c:pt idx="21444" formatCode="General">
                  <c:v>0.438457709727752</c:v>
                </c:pt>
                <c:pt idx="21445" formatCode="General">
                  <c:v>0.43758280968490998</c:v>
                </c:pt>
                <c:pt idx="21446" formatCode="General">
                  <c:v>0.43526450380246001</c:v>
                </c:pt>
                <c:pt idx="21447" formatCode="General">
                  <c:v>0.43143515268723298</c:v>
                </c:pt>
                <c:pt idx="21448" formatCode="General">
                  <c:v>0.427316097184406</c:v>
                </c:pt>
                <c:pt idx="21449" formatCode="General">
                  <c:v>0.42281696443197098</c:v>
                </c:pt>
                <c:pt idx="21450" formatCode="General">
                  <c:v>0.41636672720551898</c:v>
                </c:pt>
                <c:pt idx="21451" formatCode="General">
                  <c:v>0.40762747966942497</c:v>
                </c:pt>
                <c:pt idx="21452" formatCode="General">
                  <c:v>0.39768490160252701</c:v>
                </c:pt>
                <c:pt idx="21453" formatCode="General">
                  <c:v>0.38710133250165402</c:v>
                </c:pt>
                <c:pt idx="21454" formatCode="General">
                  <c:v>0.37625117598217001</c:v>
                </c:pt>
                <c:pt idx="21455" formatCode="General">
                  <c:v>0.365104635329494</c:v>
                </c:pt>
                <c:pt idx="21456" formatCode="General">
                  <c:v>0.35404312896332701</c:v>
                </c:pt>
                <c:pt idx="21457" formatCode="General">
                  <c:v>0.34356995593641099</c:v>
                </c:pt>
                <c:pt idx="21458" formatCode="General">
                  <c:v>0.33391604007262499</c:v>
                </c:pt>
                <c:pt idx="21459" formatCode="General">
                  <c:v>0.32601563687989099</c:v>
                </c:pt>
                <c:pt idx="21460" formatCode="General">
                  <c:v>0.32049270034671601</c:v>
                </c:pt>
                <c:pt idx="21461" formatCode="General">
                  <c:v>0.31771612885619799</c:v>
                </c:pt>
                <c:pt idx="21462" formatCode="General">
                  <c:v>0.31625750571063399</c:v>
                </c:pt>
                <c:pt idx="21463" formatCode="General">
                  <c:v>0.31397135687794397</c:v>
                </c:pt>
                <c:pt idx="21464" formatCode="General">
                  <c:v>0.31076399091376</c:v>
                </c:pt>
                <c:pt idx="21465" formatCode="General">
                  <c:v>0.307754770793215</c:v>
                </c:pt>
                <c:pt idx="21466" formatCode="General">
                  <c:v>0.306147212240028</c:v>
                </c:pt>
                <c:pt idx="21467" formatCode="General">
                  <c:v>0.30546444166268</c:v>
                </c:pt>
                <c:pt idx="21468" formatCode="General">
                  <c:v>0.30476941578959899</c:v>
                </c:pt>
                <c:pt idx="21469" formatCode="General">
                  <c:v>0.30407299471145199</c:v>
                </c:pt>
                <c:pt idx="21470" formatCode="General">
                  <c:v>0.30321104987953901</c:v>
                </c:pt>
                <c:pt idx="21471" formatCode="General">
                  <c:v>0.30195983612842697</c:v>
                </c:pt>
                <c:pt idx="21472" formatCode="General">
                  <c:v>0.29985121600939602</c:v>
                </c:pt>
                <c:pt idx="21473" formatCode="General">
                  <c:v>0.295723832783852</c:v>
                </c:pt>
                <c:pt idx="21474" formatCode="General">
                  <c:v>0.28916189008134402</c:v>
                </c:pt>
                <c:pt idx="21475" formatCode="General">
                  <c:v>0.27977608159428602</c:v>
                </c:pt>
                <c:pt idx="21476" formatCode="General">
                  <c:v>0.26780540408905901</c:v>
                </c:pt>
                <c:pt idx="21477" formatCode="General">
                  <c:v>0.255203442377058</c:v>
                </c:pt>
                <c:pt idx="21478" formatCode="General">
                  <c:v>0.243475531080494</c:v>
                </c:pt>
                <c:pt idx="21479" formatCode="General">
                  <c:v>0.232528304248866</c:v>
                </c:pt>
                <c:pt idx="21480" formatCode="General">
                  <c:v>0.222476195114194</c:v>
                </c:pt>
                <c:pt idx="21481" formatCode="General">
                  <c:v>0.212953483828944</c:v>
                </c:pt>
                <c:pt idx="21482" formatCode="General">
                  <c:v>0.202538545140802</c:v>
                </c:pt>
                <c:pt idx="21483" formatCode="General">
                  <c:v>0.19138340220971201</c:v>
                </c:pt>
                <c:pt idx="21484" formatCode="General">
                  <c:v>0.17916306401784901</c:v>
                </c:pt>
                <c:pt idx="21485" formatCode="General">
                  <c:v>0.16617537978955199</c:v>
                </c:pt>
                <c:pt idx="21486" formatCode="General">
                  <c:v>0.153591032958527</c:v>
                </c:pt>
                <c:pt idx="21487" formatCode="General">
                  <c:v>0.14196744717229501</c:v>
                </c:pt>
                <c:pt idx="21488" formatCode="General">
                  <c:v>0.13238644115899201</c:v>
                </c:pt>
                <c:pt idx="21489" formatCode="General">
                  <c:v>0.12545149304794201</c:v>
                </c:pt>
                <c:pt idx="21490" formatCode="General">
                  <c:v>0.120717103340495</c:v>
                </c:pt>
                <c:pt idx="21491" formatCode="General">
                  <c:v>0.117451200409064</c:v>
                </c:pt>
                <c:pt idx="21492" formatCode="General">
                  <c:v>0.11485911909511599</c:v>
                </c:pt>
                <c:pt idx="21493" formatCode="General">
                  <c:v>0.111894458613464</c:v>
                </c:pt>
                <c:pt idx="21494" formatCode="General">
                  <c:v>0.108474543499431</c:v>
                </c:pt>
                <c:pt idx="21495" formatCode="General">
                  <c:v>0.105934318115848</c:v>
                </c:pt>
                <c:pt idx="21496" formatCode="General">
                  <c:v>0.104907067623305</c:v>
                </c:pt>
                <c:pt idx="21497" formatCode="General">
                  <c:v>0.104730257364126</c:v>
                </c:pt>
                <c:pt idx="21498" formatCode="General">
                  <c:v>0.104695515321397</c:v>
                </c:pt>
                <c:pt idx="21499" formatCode="General">
                  <c:v>0.10345668543719801</c:v>
                </c:pt>
                <c:pt idx="21500" formatCode="General">
                  <c:v>0.10078317004449</c:v>
                </c:pt>
                <c:pt idx="21501" formatCode="General">
                  <c:v>9.7142184711859106E-2</c:v>
                </c:pt>
                <c:pt idx="21502" formatCode="General">
                  <c:v>9.2174432482253196E-2</c:v>
                </c:pt>
                <c:pt idx="21503" formatCode="General">
                  <c:v>8.5784716727823895E-2</c:v>
                </c:pt>
                <c:pt idx="21504" formatCode="General">
                  <c:v>7.8849903097757704E-2</c:v>
                </c:pt>
                <c:pt idx="21505" formatCode="General">
                  <c:v>7.1815985133924704E-2</c:v>
                </c:pt>
                <c:pt idx="21506" formatCode="General">
                  <c:v>6.4336821420057005E-2</c:v>
                </c:pt>
                <c:pt idx="21507" formatCode="General">
                  <c:v>5.5987993783873001E-2</c:v>
                </c:pt>
                <c:pt idx="21508" formatCode="General">
                  <c:v>4.6294189086728901E-2</c:v>
                </c:pt>
                <c:pt idx="21509" formatCode="General">
                  <c:v>3.5454022554017202E-2</c:v>
                </c:pt>
                <c:pt idx="21510" formatCode="General">
                  <c:v>2.4694817902088401E-2</c:v>
                </c:pt>
                <c:pt idx="21511" formatCode="General">
                  <c:v>1.4934144733988601E-2</c:v>
                </c:pt>
                <c:pt idx="21512" formatCode="General">
                  <c:v>5.3566366883885802E-3</c:v>
                </c:pt>
                <c:pt idx="21513" formatCode="General">
                  <c:v>-5.1918190699239298E-3</c:v>
                </c:pt>
                <c:pt idx="21514" formatCode="General">
                  <c:v>-1.68577035257782E-2</c:v>
                </c:pt>
                <c:pt idx="21515" formatCode="General">
                  <c:v>-2.9348199283261201E-2</c:v>
                </c:pt>
                <c:pt idx="21516" formatCode="General">
                  <c:v>-4.25350292702837E-2</c:v>
                </c:pt>
                <c:pt idx="21517" formatCode="General">
                  <c:v>-5.56654250835373E-2</c:v>
                </c:pt>
                <c:pt idx="21518" formatCode="General">
                  <c:v>-6.8695754198196901E-2</c:v>
                </c:pt>
                <c:pt idx="21519" formatCode="General">
                  <c:v>-8.1647881461686403E-2</c:v>
                </c:pt>
                <c:pt idx="21520" formatCode="General">
                  <c:v>-9.3688448786438394E-2</c:v>
                </c:pt>
                <c:pt idx="21521" formatCode="General">
                  <c:v>-0.10544970403012099</c:v>
                </c:pt>
                <c:pt idx="21522" formatCode="General">
                  <c:v>-0.117937596773311</c:v>
                </c:pt>
                <c:pt idx="21523" formatCode="General">
                  <c:v>-0.12998701835599899</c:v>
                </c:pt>
                <c:pt idx="21524" formatCode="General">
                  <c:v>-0.14009054225263401</c:v>
                </c:pt>
                <c:pt idx="21525" formatCode="General">
                  <c:v>-0.14881361621844899</c:v>
                </c:pt>
                <c:pt idx="21526" formatCode="General">
                  <c:v>-0.15707650061979</c:v>
                </c:pt>
                <c:pt idx="21527" formatCode="General">
                  <c:v>-0.16485077732996001</c:v>
                </c:pt>
                <c:pt idx="21528" formatCode="General">
                  <c:v>-0.17213856913223</c:v>
                </c:pt>
                <c:pt idx="21529" formatCode="General">
                  <c:v>-0.17939368560431099</c:v>
                </c:pt>
                <c:pt idx="21530" formatCode="General">
                  <c:v>-0.187303585185493</c:v>
                </c:pt>
                <c:pt idx="21531" formatCode="General">
                  <c:v>-0.196055164793449</c:v>
                </c:pt>
                <c:pt idx="21532" formatCode="General">
                  <c:v>-0.20549071213935999</c:v>
                </c:pt>
                <c:pt idx="21533" formatCode="General">
                  <c:v>-0.215475509553327</c:v>
                </c:pt>
                <c:pt idx="21534" formatCode="General">
                  <c:v>-0.225069971256811</c:v>
                </c:pt>
                <c:pt idx="21535" formatCode="General">
                  <c:v>-0.23348193526161601</c:v>
                </c:pt>
                <c:pt idx="21536" formatCode="General">
                  <c:v>-0.24108938400299201</c:v>
                </c:pt>
                <c:pt idx="21537" formatCode="General">
                  <c:v>-0.24879747329669899</c:v>
                </c:pt>
                <c:pt idx="21538" formatCode="General">
                  <c:v>-0.25674167196570002</c:v>
                </c:pt>
                <c:pt idx="21539" formatCode="General">
                  <c:v>-0.26499980762477499</c:v>
                </c:pt>
                <c:pt idx="21540" formatCode="General">
                  <c:v>-0.27312329145986902</c:v>
                </c:pt>
                <c:pt idx="21541" formatCode="General">
                  <c:v>-0.279899332644509</c:v>
                </c:pt>
                <c:pt idx="21542" formatCode="General">
                  <c:v>-0.28509592571758802</c:v>
                </c:pt>
                <c:pt idx="21543" formatCode="General">
                  <c:v>-0.28946599185876998</c:v>
                </c:pt>
                <c:pt idx="21544" formatCode="General">
                  <c:v>-0.293242630379768</c:v>
                </c:pt>
                <c:pt idx="21545" formatCode="General">
                  <c:v>-0.29542201842252702</c:v>
                </c:pt>
                <c:pt idx="21546" formatCode="General">
                  <c:v>-0.29598978219849598</c:v>
                </c:pt>
                <c:pt idx="21547" formatCode="General">
                  <c:v>-0.295406499829516</c:v>
                </c:pt>
                <c:pt idx="21548" formatCode="General">
                  <c:v>-0.293600831050848</c:v>
                </c:pt>
                <c:pt idx="21549" formatCode="General">
                  <c:v>-0.29126613622335601</c:v>
                </c:pt>
                <c:pt idx="21550" formatCode="General">
                  <c:v>-0.28926202968446102</c:v>
                </c:pt>
                <c:pt idx="21551" formatCode="General">
                  <c:v>-0.287174902151904</c:v>
                </c:pt>
                <c:pt idx="21552" formatCode="General">
                  <c:v>-0.285455366073467</c:v>
                </c:pt>
                <c:pt idx="21553" formatCode="General">
                  <c:v>-0.28413956217990299</c:v>
                </c:pt>
                <c:pt idx="21554" formatCode="General">
                  <c:v>-0.28241076912551499</c:v>
                </c:pt>
                <c:pt idx="21555" formatCode="General">
                  <c:v>-0.28109849415733301</c:v>
                </c:pt>
                <c:pt idx="21556" formatCode="General">
                  <c:v>-0.28093600182929301</c:v>
                </c:pt>
                <c:pt idx="21557" formatCode="General">
                  <c:v>-0.28228576209439299</c:v>
                </c:pt>
                <c:pt idx="21558" formatCode="General">
                  <c:v>-0.28547072271068602</c:v>
                </c:pt>
                <c:pt idx="21559" formatCode="General">
                  <c:v>-0.29071878210212299</c:v>
                </c:pt>
                <c:pt idx="21560" formatCode="General">
                  <c:v>-0.29850683826127999</c:v>
                </c:pt>
                <c:pt idx="21561" formatCode="General">
                  <c:v>-0.30859011391623298</c:v>
                </c:pt>
                <c:pt idx="21562" formatCode="General">
                  <c:v>-0.31918272728953501</c:v>
                </c:pt>
                <c:pt idx="21563" formatCode="General">
                  <c:v>-0.32890006210607498</c:v>
                </c:pt>
                <c:pt idx="21564" formatCode="General">
                  <c:v>-0.33743447403184401</c:v>
                </c:pt>
                <c:pt idx="21565" formatCode="General">
                  <c:v>-0.34487737450107397</c:v>
                </c:pt>
                <c:pt idx="21566" formatCode="General">
                  <c:v>-0.35180664123954197</c:v>
                </c:pt>
                <c:pt idx="21567" formatCode="General">
                  <c:v>-0.35824526163426801</c:v>
                </c:pt>
                <c:pt idx="21568" formatCode="General">
                  <c:v>-0.36454886770461198</c:v>
                </c:pt>
                <c:pt idx="21569" formatCode="General">
                  <c:v>-0.37182426419133202</c:v>
                </c:pt>
                <c:pt idx="21570" formatCode="General">
                  <c:v>-0.38049883373162302</c:v>
                </c:pt>
                <c:pt idx="21571" formatCode="General">
                  <c:v>-0.39068105383663698</c:v>
                </c:pt>
                <c:pt idx="21572" formatCode="General">
                  <c:v>-0.40209958658876499</c:v>
                </c:pt>
                <c:pt idx="21573" formatCode="General">
                  <c:v>-0.41340679952360698</c:v>
                </c:pt>
                <c:pt idx="21574" formatCode="General">
                  <c:v>-0.42295139451573599</c:v>
                </c:pt>
                <c:pt idx="21575" formatCode="General">
                  <c:v>-0.42957713175309498</c:v>
                </c:pt>
                <c:pt idx="21576" formatCode="General">
                  <c:v>-0.433658963265941</c:v>
                </c:pt>
                <c:pt idx="21577" formatCode="General">
                  <c:v>-0.43695277427222801</c:v>
                </c:pt>
                <c:pt idx="21578" formatCode="General">
                  <c:v>-0.44055172197611497</c:v>
                </c:pt>
                <c:pt idx="21579" formatCode="General">
                  <c:v>-0.44455108295798901</c:v>
                </c:pt>
                <c:pt idx="21580" formatCode="General">
                  <c:v>-0.44916379854175198</c:v>
                </c:pt>
                <c:pt idx="21581" formatCode="General">
                  <c:v>-0.45410178700285198</c:v>
                </c:pt>
                <c:pt idx="21582" formatCode="General">
                  <c:v>-0.45884972015338799</c:v>
                </c:pt>
                <c:pt idx="21583" formatCode="General">
                  <c:v>-0.46336310724948798</c:v>
                </c:pt>
                <c:pt idx="21584" formatCode="General">
                  <c:v>-0.46754220889460402</c:v>
                </c:pt>
                <c:pt idx="21585" formatCode="General">
                  <c:v>-0.47148131068065302</c:v>
                </c:pt>
                <c:pt idx="21586" formatCode="General">
                  <c:v>-0.475150393452417</c:v>
                </c:pt>
                <c:pt idx="21587" formatCode="General">
                  <c:v>-0.47768687943083898</c:v>
                </c:pt>
                <c:pt idx="21588" formatCode="General">
                  <c:v>-0.47811760293209299</c:v>
                </c:pt>
                <c:pt idx="21589" formatCode="General">
                  <c:v>-0.47644053620795901</c:v>
                </c:pt>
                <c:pt idx="21590" formatCode="General">
                  <c:v>-0.473876467015451</c:v>
                </c:pt>
                <c:pt idx="21591" formatCode="General">
                  <c:v>-0.47098773435483099</c:v>
                </c:pt>
                <c:pt idx="21592" formatCode="General">
                  <c:v>-0.46766869379905401</c:v>
                </c:pt>
                <c:pt idx="21593" formatCode="General">
                  <c:v>-0.465012647648954</c:v>
                </c:pt>
                <c:pt idx="21594" formatCode="General">
                  <c:v>-0.46270915593563</c:v>
                </c:pt>
                <c:pt idx="21595" formatCode="General">
                  <c:v>-0.45941758406254601</c:v>
                </c:pt>
                <c:pt idx="21596" formatCode="General">
                  <c:v>-0.45509166515514798</c:v>
                </c:pt>
                <c:pt idx="21597" formatCode="General">
                  <c:v>-0.45054730079924599</c:v>
                </c:pt>
                <c:pt idx="21598" formatCode="General">
                  <c:v>-0.44718714466817799</c:v>
                </c:pt>
                <c:pt idx="21599" formatCode="General">
                  <c:v>-0.44614219447239001</c:v>
                </c:pt>
                <c:pt idx="21600" formatCode="General">
                  <c:v>-0.44743181353235401</c:v>
                </c:pt>
                <c:pt idx="21601" formatCode="General">
                  <c:v>-0.45039136465532997</c:v>
                </c:pt>
                <c:pt idx="21602" formatCode="General">
                  <c:v>-0.45387927594197702</c:v>
                </c:pt>
                <c:pt idx="21603" formatCode="General">
                  <c:v>-0.45705961253319499</c:v>
                </c:pt>
                <c:pt idx="21604" formatCode="General">
                  <c:v>-0.45969200682492301</c:v>
                </c:pt>
                <c:pt idx="21605" formatCode="General">
                  <c:v>-0.46173695929109398</c:v>
                </c:pt>
                <c:pt idx="21606" formatCode="General">
                  <c:v>-0.463190997982524</c:v>
                </c:pt>
                <c:pt idx="21607" formatCode="General">
                  <c:v>-0.46511980249701002</c:v>
                </c:pt>
                <c:pt idx="21608" formatCode="General">
                  <c:v>-0.468226876710158</c:v>
                </c:pt>
                <c:pt idx="21609" formatCode="General">
                  <c:v>-0.47071360337132501</c:v>
                </c:pt>
                <c:pt idx="21610" formatCode="General">
                  <c:v>-0.47172187497495099</c:v>
                </c:pt>
                <c:pt idx="21611" formatCode="General">
                  <c:v>-0.47140135612093098</c:v>
                </c:pt>
                <c:pt idx="21612" formatCode="General">
                  <c:v>-0.47013275398704701</c:v>
                </c:pt>
                <c:pt idx="21613" formatCode="General">
                  <c:v>-0.468728193348595</c:v>
                </c:pt>
                <c:pt idx="21614" formatCode="General">
                  <c:v>-0.467056918800696</c:v>
                </c:pt>
                <c:pt idx="21615" formatCode="General">
                  <c:v>-0.46474164838433002</c:v>
                </c:pt>
                <c:pt idx="21616" formatCode="General">
                  <c:v>-0.46043445889067203</c:v>
                </c:pt>
                <c:pt idx="21617" formatCode="General">
                  <c:v>-0.45291724372366698</c:v>
                </c:pt>
                <c:pt idx="21618" formatCode="General">
                  <c:v>-0.44306366209314302</c:v>
                </c:pt>
                <c:pt idx="21619" formatCode="General">
                  <c:v>-0.43147474278232001</c:v>
                </c:pt>
                <c:pt idx="21620" formatCode="General">
                  <c:v>-0.41861178805932803</c:v>
                </c:pt>
                <c:pt idx="21621" formatCode="General">
                  <c:v>-0.40531762804924498</c:v>
                </c:pt>
                <c:pt idx="21622" formatCode="General">
                  <c:v>-0.39219491104168702</c:v>
                </c:pt>
                <c:pt idx="21623" formatCode="General">
                  <c:v>-0.38001069041739399</c:v>
                </c:pt>
                <c:pt idx="21624" formatCode="General">
                  <c:v>-0.36975956458903803</c:v>
                </c:pt>
                <c:pt idx="21625" formatCode="General">
                  <c:v>-0.36202740833848801</c:v>
                </c:pt>
                <c:pt idx="21626" formatCode="General">
                  <c:v>-0.35605805960506098</c:v>
                </c:pt>
                <c:pt idx="21627" formatCode="General">
                  <c:v>-0.350992435143202</c:v>
                </c:pt>
                <c:pt idx="21628" formatCode="General">
                  <c:v>-0.34651537083302503</c:v>
                </c:pt>
                <c:pt idx="21629" formatCode="General">
                  <c:v>-0.34299828034595198</c:v>
                </c:pt>
                <c:pt idx="21630" formatCode="General">
                  <c:v>-0.34017331309361898</c:v>
                </c:pt>
                <c:pt idx="21631" formatCode="General">
                  <c:v>-0.33687086851460701</c:v>
                </c:pt>
                <c:pt idx="21632" formatCode="General">
                  <c:v>-0.33353086063831899</c:v>
                </c:pt>
                <c:pt idx="21633" formatCode="General">
                  <c:v>-0.33118913436076602</c:v>
                </c:pt>
                <c:pt idx="21634" formatCode="General">
                  <c:v>-0.32871065718520998</c:v>
                </c:pt>
                <c:pt idx="21635" formatCode="General">
                  <c:v>-0.32444418652783502</c:v>
                </c:pt>
                <c:pt idx="21636" formatCode="General">
                  <c:v>-0.31730864521991903</c:v>
                </c:pt>
                <c:pt idx="21637" formatCode="General">
                  <c:v>-0.30684120204770499</c:v>
                </c:pt>
                <c:pt idx="21638" formatCode="General">
                  <c:v>-0.29427256515633299</c:v>
                </c:pt>
                <c:pt idx="21639" formatCode="General">
                  <c:v>-0.28015082724998502</c:v>
                </c:pt>
                <c:pt idx="21640" formatCode="General">
                  <c:v>-0.26440367565463602</c:v>
                </c:pt>
                <c:pt idx="21641" formatCode="General">
                  <c:v>-0.24773280051807101</c:v>
                </c:pt>
                <c:pt idx="21642" formatCode="General">
                  <c:v>-0.22943541435280701</c:v>
                </c:pt>
                <c:pt idx="21643" formatCode="General">
                  <c:v>-0.20863124991993401</c:v>
                </c:pt>
                <c:pt idx="21644" formatCode="General">
                  <c:v>-0.18602091952195299</c:v>
                </c:pt>
                <c:pt idx="21645" formatCode="General">
                  <c:v>-0.16252026962170299</c:v>
                </c:pt>
                <c:pt idx="21646" formatCode="General">
                  <c:v>-0.13889807401087501</c:v>
                </c:pt>
                <c:pt idx="21647" formatCode="General">
                  <c:v>-0.116339356404077</c:v>
                </c:pt>
                <c:pt idx="21648" formatCode="General">
                  <c:v>-9.5923503053977899E-2</c:v>
                </c:pt>
                <c:pt idx="21649" formatCode="General">
                  <c:v>-7.7529913637671602E-2</c:v>
                </c:pt>
                <c:pt idx="21650" formatCode="General">
                  <c:v>-6.1592454269222302E-2</c:v>
                </c:pt>
                <c:pt idx="21651" formatCode="General">
                  <c:v>-4.9441313955372899E-2</c:v>
                </c:pt>
                <c:pt idx="21652" formatCode="General">
                  <c:v>-4.1128235778379499E-2</c:v>
                </c:pt>
                <c:pt idx="21653" formatCode="General">
                  <c:v>-3.5457289819446E-2</c:v>
                </c:pt>
                <c:pt idx="21654" formatCode="General">
                  <c:v>-3.1029500459476E-2</c:v>
                </c:pt>
                <c:pt idx="21655" formatCode="General">
                  <c:v>-2.71710919402414E-2</c:v>
                </c:pt>
                <c:pt idx="21656" formatCode="General">
                  <c:v>-2.3226749013449299E-2</c:v>
                </c:pt>
                <c:pt idx="21657" formatCode="General">
                  <c:v>-1.91629103544671E-2</c:v>
                </c:pt>
                <c:pt idx="21658" formatCode="General">
                  <c:v>-1.60277147487837E-2</c:v>
                </c:pt>
                <c:pt idx="21659" formatCode="General">
                  <c:v>-1.3888510864436199E-2</c:v>
                </c:pt>
                <c:pt idx="21660" formatCode="General">
                  <c:v>-1.2092213820940599E-2</c:v>
                </c:pt>
                <c:pt idx="21661" formatCode="General">
                  <c:v>-1.0299031903242601E-2</c:v>
                </c:pt>
                <c:pt idx="21662" formatCode="General">
                  <c:v>-8.6386883770128292E-3</c:v>
                </c:pt>
                <c:pt idx="21663" formatCode="General">
                  <c:v>-7.1518461803377602E-3</c:v>
                </c:pt>
                <c:pt idx="21664" formatCode="General">
                  <c:v>-5.7010431839475103E-3</c:v>
                </c:pt>
                <c:pt idx="21665" formatCode="General">
                  <c:v>-3.47054274190779E-3</c:v>
                </c:pt>
                <c:pt idx="21666" formatCode="General">
                  <c:v>4.8010733996449602E-4</c:v>
                </c:pt>
                <c:pt idx="21667" formatCode="General">
                  <c:v>5.3612161863480102E-3</c:v>
                </c:pt>
                <c:pt idx="21668" formatCode="General">
                  <c:v>1.0503028271518699E-2</c:v>
                </c:pt>
                <c:pt idx="21669" formatCode="General">
                  <c:v>1.6740735767928599E-2</c:v>
                </c:pt>
                <c:pt idx="21670" formatCode="General">
                  <c:v>2.4187779322794201E-2</c:v>
                </c:pt>
                <c:pt idx="21671" formatCode="General">
                  <c:v>3.1692890243411098E-2</c:v>
                </c:pt>
                <c:pt idx="21672" formatCode="General">
                  <c:v>3.8712915285880001E-2</c:v>
                </c:pt>
                <c:pt idx="21673" formatCode="General">
                  <c:v>4.5556351283547999E-2</c:v>
                </c:pt>
                <c:pt idx="21674" formatCode="General">
                  <c:v>5.1805930025580503E-2</c:v>
                </c:pt>
                <c:pt idx="21675" formatCode="General">
                  <c:v>5.7107101396277102E-2</c:v>
                </c:pt>
                <c:pt idx="21676" formatCode="General">
                  <c:v>6.1931670127788302E-2</c:v>
                </c:pt>
                <c:pt idx="21677" formatCode="General">
                  <c:v>6.6986831952278697E-2</c:v>
                </c:pt>
                <c:pt idx="21678" formatCode="General">
                  <c:v>7.25448561290956E-2</c:v>
                </c:pt>
                <c:pt idx="21679" formatCode="General">
                  <c:v>7.8534370960615205E-2</c:v>
                </c:pt>
                <c:pt idx="21680" formatCode="General">
                  <c:v>8.4500299775666102E-2</c:v>
                </c:pt>
                <c:pt idx="21681" formatCode="General">
                  <c:v>8.9864643328189803E-2</c:v>
                </c:pt>
                <c:pt idx="21682" formatCode="General">
                  <c:v>9.4637324525440505E-2</c:v>
                </c:pt>
                <c:pt idx="21683" formatCode="General">
                  <c:v>9.9517799331290194E-2</c:v>
                </c:pt>
                <c:pt idx="21684" formatCode="General">
                  <c:v>0.105301795145056</c:v>
                </c:pt>
                <c:pt idx="21685" formatCode="General">
                  <c:v>0.112005828722536</c:v>
                </c:pt>
                <c:pt idx="21686" formatCode="General">
                  <c:v>0.119728456103843</c:v>
                </c:pt>
                <c:pt idx="21687" formatCode="General">
                  <c:v>0.12840430304464401</c:v>
                </c:pt>
                <c:pt idx="21688" formatCode="General">
                  <c:v>0.136963126340715</c:v>
                </c:pt>
                <c:pt idx="21689" formatCode="General">
                  <c:v>0.14371557565434401</c:v>
                </c:pt>
                <c:pt idx="21690" formatCode="General">
                  <c:v>0.148531228881989</c:v>
                </c:pt>
                <c:pt idx="21691" formatCode="General">
                  <c:v>0.15327686286919401</c:v>
                </c:pt>
                <c:pt idx="21692" formatCode="General">
                  <c:v>0.159022952686283</c:v>
                </c:pt>
                <c:pt idx="21693" formatCode="General">
                  <c:v>0.165724890061899</c:v>
                </c:pt>
                <c:pt idx="21694" formatCode="General">
                  <c:v>0.17317121390584</c:v>
                </c:pt>
                <c:pt idx="21695" formatCode="General">
                  <c:v>0.18106948888060301</c:v>
                </c:pt>
                <c:pt idx="21696" formatCode="General">
                  <c:v>0.18935429088508099</c:v>
                </c:pt>
                <c:pt idx="21697" formatCode="General">
                  <c:v>0.19756063736379301</c:v>
                </c:pt>
                <c:pt idx="21698" formatCode="General">
                  <c:v>0.204821072465139</c:v>
                </c:pt>
                <c:pt idx="21699" formatCode="General">
                  <c:v>0.211714444964928</c:v>
                </c:pt>
                <c:pt idx="21700" formatCode="General">
                  <c:v>0.21920050603504199</c:v>
                </c:pt>
                <c:pt idx="21701" formatCode="General">
                  <c:v>0.22660708751314701</c:v>
                </c:pt>
                <c:pt idx="21702" formatCode="General">
                  <c:v>0.23258491292587299</c:v>
                </c:pt>
                <c:pt idx="21703" formatCode="General">
                  <c:v>0.23659257629755501</c:v>
                </c:pt>
                <c:pt idx="21704" formatCode="General">
                  <c:v>0.23930255864748401</c:v>
                </c:pt>
                <c:pt idx="21705" formatCode="General">
                  <c:v>0.24189788474391699</c:v>
                </c:pt>
                <c:pt idx="21706" formatCode="General">
                  <c:v>0.244722149975376</c:v>
                </c:pt>
                <c:pt idx="21707" formatCode="General">
                  <c:v>0.24825707200170599</c:v>
                </c:pt>
                <c:pt idx="21708" formatCode="General">
                  <c:v>0.25319503558457601</c:v>
                </c:pt>
                <c:pt idx="21709" formatCode="General">
                  <c:v>0.258136626247155</c:v>
                </c:pt>
                <c:pt idx="21710" formatCode="General">
                  <c:v>0.262749534142448</c:v>
                </c:pt>
                <c:pt idx="21711" formatCode="General">
                  <c:v>0.26786743365302601</c:v>
                </c:pt>
                <c:pt idx="21712" formatCode="General">
                  <c:v>0.27396142696019898</c:v>
                </c:pt>
                <c:pt idx="21713" formatCode="General">
                  <c:v>0.28133757520494201</c:v>
                </c:pt>
                <c:pt idx="21714" formatCode="General">
                  <c:v>0.28915357221017102</c:v>
                </c:pt>
                <c:pt idx="21715" formatCode="General">
                  <c:v>0.29703785096733998</c:v>
                </c:pt>
                <c:pt idx="21716" formatCode="General">
                  <c:v>0.30438264119740699</c:v>
                </c:pt>
                <c:pt idx="21717" formatCode="General">
                  <c:v>0.31122167172447501</c:v>
                </c:pt>
                <c:pt idx="21718" formatCode="General">
                  <c:v>0.31860791269494798</c:v>
                </c:pt>
                <c:pt idx="21719" formatCode="General">
                  <c:v>0.32648291812840002</c:v>
                </c:pt>
                <c:pt idx="21720" formatCode="General">
                  <c:v>0.33431615401236098</c:v>
                </c:pt>
                <c:pt idx="21721" formatCode="General">
                  <c:v>0.34283522846373399</c:v>
                </c:pt>
                <c:pt idx="21722" formatCode="General">
                  <c:v>0.35268280143314401</c:v>
                </c:pt>
                <c:pt idx="21723" formatCode="General">
                  <c:v>0.363060009211009</c:v>
                </c:pt>
                <c:pt idx="21724" formatCode="General">
                  <c:v>0.373493727015967</c:v>
                </c:pt>
                <c:pt idx="21725" formatCode="General">
                  <c:v>0.383715098023517</c:v>
                </c:pt>
                <c:pt idx="21726" formatCode="General">
                  <c:v>0.39306374729674898</c:v>
                </c:pt>
                <c:pt idx="21727" formatCode="General">
                  <c:v>0.40086664810952999</c:v>
                </c:pt>
                <c:pt idx="21728" formatCode="General">
                  <c:v>0.40704994234286301</c:v>
                </c:pt>
                <c:pt idx="21729" formatCode="General">
                  <c:v>0.41169270994701102</c:v>
                </c:pt>
                <c:pt idx="21730" formatCode="General">
                  <c:v>0.415278879512472</c:v>
                </c:pt>
                <c:pt idx="21731" formatCode="General">
                  <c:v>0.41895633354297701</c:v>
                </c:pt>
                <c:pt idx="21732" formatCode="General">
                  <c:v>0.42387957165191298</c:v>
                </c:pt>
                <c:pt idx="21733" formatCode="General">
                  <c:v>0.42941796491529299</c:v>
                </c:pt>
                <c:pt idx="21734" formatCode="General">
                  <c:v>0.434730262147902</c:v>
                </c:pt>
                <c:pt idx="21735" formatCode="General">
                  <c:v>0.440274426079582</c:v>
                </c:pt>
                <c:pt idx="21736" formatCode="General">
                  <c:v>0.44631262072357902</c:v>
                </c:pt>
                <c:pt idx="21737" formatCode="General">
                  <c:v>0.45259127033065299</c:v>
                </c:pt>
                <c:pt idx="21738" formatCode="General">
                  <c:v>0.45949530019693302</c:v>
                </c:pt>
                <c:pt idx="21739" formatCode="General">
                  <c:v>0.46752191199190002</c:v>
                </c:pt>
                <c:pt idx="21740" formatCode="General">
                  <c:v>0.47546574742508901</c:v>
                </c:pt>
                <c:pt idx="21741" formatCode="General">
                  <c:v>0.48292526090791399</c:v>
                </c:pt>
                <c:pt idx="21742" formatCode="General">
                  <c:v>0.490328056888303</c:v>
                </c:pt>
                <c:pt idx="21743" formatCode="General">
                  <c:v>0.497484943986511</c:v>
                </c:pt>
                <c:pt idx="21744" formatCode="General">
                  <c:v>0.50418627975749797</c:v>
                </c:pt>
                <c:pt idx="21745" formatCode="General">
                  <c:v>0.51065973713837198</c:v>
                </c:pt>
                <c:pt idx="21746" formatCode="General">
                  <c:v>0.51729171365147797</c:v>
                </c:pt>
                <c:pt idx="21747" formatCode="General">
                  <c:v>0.52412486913607204</c:v>
                </c:pt>
                <c:pt idx="21748" formatCode="General">
                  <c:v>0.53035662032450503</c:v>
                </c:pt>
                <c:pt idx="21749" formatCode="General">
                  <c:v>0.53391882594143103</c:v>
                </c:pt>
                <c:pt idx="21750" formatCode="General">
                  <c:v>0.53327792322363798</c:v>
                </c:pt>
                <c:pt idx="21751" formatCode="General">
                  <c:v>0.52905096996676604</c:v>
                </c:pt>
                <c:pt idx="21752" formatCode="General">
                  <c:v>0.52244843854697198</c:v>
                </c:pt>
                <c:pt idx="21753" formatCode="General">
                  <c:v>0.51382470608465602</c:v>
                </c:pt>
                <c:pt idx="21754" formatCode="General">
                  <c:v>0.50378556930115104</c:v>
                </c:pt>
                <c:pt idx="21755" formatCode="General">
                  <c:v>0.493156506169878</c:v>
                </c:pt>
                <c:pt idx="21756" formatCode="General">
                  <c:v>0.48234615556919203</c:v>
                </c:pt>
                <c:pt idx="21757" formatCode="General">
                  <c:v>0.47183778956188199</c:v>
                </c:pt>
                <c:pt idx="21758" formatCode="General">
                  <c:v>0.46230461746987001</c:v>
                </c:pt>
                <c:pt idx="21759" formatCode="General">
                  <c:v>0.45444153700647599</c:v>
                </c:pt>
                <c:pt idx="21760" formatCode="General">
                  <c:v>0.447122044962451</c:v>
                </c:pt>
                <c:pt idx="21761" formatCode="General">
                  <c:v>0.43845619617630599</c:v>
                </c:pt>
                <c:pt idx="21762" formatCode="General">
                  <c:v>0.42871759512893198</c:v>
                </c:pt>
                <c:pt idx="21763" formatCode="General">
                  <c:v>0.41911295163626899</c:v>
                </c:pt>
                <c:pt idx="21764" formatCode="General">
                  <c:v>0.40981687835853498</c:v>
                </c:pt>
                <c:pt idx="21765" formatCode="General">
                  <c:v>0.40155179784294098</c:v>
                </c:pt>
                <c:pt idx="21766" formatCode="General">
                  <c:v>0.39507158257068797</c:v>
                </c:pt>
                <c:pt idx="21767" formatCode="General">
                  <c:v>0.39010288060205001</c:v>
                </c:pt>
                <c:pt idx="21768" formatCode="General">
                  <c:v>0.386855000280377</c:v>
                </c:pt>
                <c:pt idx="21769" formatCode="General">
                  <c:v>0.38531842063504201</c:v>
                </c:pt>
                <c:pt idx="21770" formatCode="General">
                  <c:v>0.38423023712401</c:v>
                </c:pt>
                <c:pt idx="21771" formatCode="General">
                  <c:v>0.38242601423310302</c:v>
                </c:pt>
                <c:pt idx="21772" formatCode="General">
                  <c:v>0.38038517966103302</c:v>
                </c:pt>
                <c:pt idx="21773" formatCode="General">
                  <c:v>0.37965597335735701</c:v>
                </c:pt>
                <c:pt idx="21774" formatCode="General">
                  <c:v>0.381067160129616</c:v>
                </c:pt>
                <c:pt idx="21775" formatCode="General">
                  <c:v>0.38433311877353099</c:v>
                </c:pt>
                <c:pt idx="21776" formatCode="General">
                  <c:v>0.38910566030456101</c:v>
                </c:pt>
                <c:pt idx="21777" formatCode="General">
                  <c:v>0.39553087024568501</c:v>
                </c:pt>
                <c:pt idx="21778" formatCode="General">
                  <c:v>0.40381097145537698</c:v>
                </c:pt>
                <c:pt idx="21779" formatCode="General">
                  <c:v>0.41390779641817199</c:v>
                </c:pt>
                <c:pt idx="21780" formatCode="General">
                  <c:v>0.424728641854065</c:v>
                </c:pt>
                <c:pt idx="21781" formatCode="General">
                  <c:v>0.434458375270588</c:v>
                </c:pt>
                <c:pt idx="21782" formatCode="General">
                  <c:v>0.441945905368202</c:v>
                </c:pt>
                <c:pt idx="21783" formatCode="General">
                  <c:v>0.446064192256729</c:v>
                </c:pt>
                <c:pt idx="21784" formatCode="General">
                  <c:v>0.44707868772938297</c:v>
                </c:pt>
                <c:pt idx="21785" formatCode="General">
                  <c:v>0.44621108922144997</c:v>
                </c:pt>
                <c:pt idx="21786" formatCode="General">
                  <c:v>0.44337962193174402</c:v>
                </c:pt>
                <c:pt idx="21787" formatCode="General">
                  <c:v>0.43847484239587398</c:v>
                </c:pt>
                <c:pt idx="21788" formatCode="General">
                  <c:v>0.43181788974509999</c:v>
                </c:pt>
                <c:pt idx="21789" formatCode="General">
                  <c:v>0.42369922498992801</c:v>
                </c:pt>
                <c:pt idx="21790" formatCode="General">
                  <c:v>0.41440124297608599</c:v>
                </c:pt>
                <c:pt idx="21791" formatCode="General">
                  <c:v>0.40426311549209198</c:v>
                </c:pt>
                <c:pt idx="21792" formatCode="General">
                  <c:v>0.39300371570630599</c:v>
                </c:pt>
                <c:pt idx="21793" formatCode="General">
                  <c:v>0.38144968868747597</c:v>
                </c:pt>
                <c:pt idx="21794" formatCode="General">
                  <c:v>0.371770511937902</c:v>
                </c:pt>
                <c:pt idx="21795" formatCode="General">
                  <c:v>0.36517366098048798</c:v>
                </c:pt>
                <c:pt idx="21796" formatCode="General">
                  <c:v>0.36141780523529798</c:v>
                </c:pt>
                <c:pt idx="21797" formatCode="General">
                  <c:v>0.36004428150948398</c:v>
                </c:pt>
                <c:pt idx="21798" formatCode="General">
                  <c:v>0.36180127684427599</c:v>
                </c:pt>
                <c:pt idx="21799" formatCode="General">
                  <c:v>0.36654329175082101</c:v>
                </c:pt>
                <c:pt idx="21800" formatCode="General">
                  <c:v>0.37273339510960901</c:v>
                </c:pt>
                <c:pt idx="21801" formatCode="General">
                  <c:v>0.37952278210127</c:v>
                </c:pt>
                <c:pt idx="21802" formatCode="General">
                  <c:v>0.38670264603066301</c:v>
                </c:pt>
                <c:pt idx="21803" formatCode="General">
                  <c:v>0.39354188742087198</c:v>
                </c:pt>
                <c:pt idx="21804" formatCode="General">
                  <c:v>0.39919678644815698</c:v>
                </c:pt>
                <c:pt idx="21805" formatCode="General">
                  <c:v>0.40250504788248298</c:v>
                </c:pt>
                <c:pt idx="21806" formatCode="General">
                  <c:v>0.40159416526610098</c:v>
                </c:pt>
                <c:pt idx="21807" formatCode="General">
                  <c:v>0.39555181418709201</c:v>
                </c:pt>
                <c:pt idx="21808" formatCode="General">
                  <c:v>0.38448784109901601</c:v>
                </c:pt>
                <c:pt idx="21809" formatCode="General">
                  <c:v>0.36871968298941399</c:v>
                </c:pt>
                <c:pt idx="21810" formatCode="General">
                  <c:v>0.34857097124999697</c:v>
                </c:pt>
                <c:pt idx="21811" formatCode="General">
                  <c:v>0.32408581270918901</c:v>
                </c:pt>
                <c:pt idx="21812" formatCode="General">
                  <c:v>0.29648552942136402</c:v>
                </c:pt>
                <c:pt idx="21813" formatCode="General">
                  <c:v>0.26743873490214298</c:v>
                </c:pt>
                <c:pt idx="21814" formatCode="General">
                  <c:v>0.23751127333840999</c:v>
                </c:pt>
                <c:pt idx="21815" formatCode="General">
                  <c:v>0.20641206492814501</c:v>
                </c:pt>
                <c:pt idx="21816" formatCode="General">
                  <c:v>0.175237114619131</c:v>
                </c:pt>
                <c:pt idx="21817" formatCode="General">
                  <c:v>0.14585165372845599</c:v>
                </c:pt>
                <c:pt idx="21818" formatCode="General">
                  <c:v>0.118580450247432</c:v>
                </c:pt>
                <c:pt idx="21819" formatCode="General">
                  <c:v>9.3448266276789593E-2</c:v>
                </c:pt>
                <c:pt idx="21820" formatCode="General">
                  <c:v>7.0533702600745998E-2</c:v>
                </c:pt>
                <c:pt idx="21821" formatCode="General">
                  <c:v>4.9381751276296099E-2</c:v>
                </c:pt>
                <c:pt idx="21822" formatCode="General">
                  <c:v>3.0123321423510499E-2</c:v>
                </c:pt>
                <c:pt idx="21823" formatCode="General">
                  <c:v>1.32146525649643E-2</c:v>
                </c:pt>
                <c:pt idx="21824" formatCode="General">
                  <c:v>-1.3177317779193699E-3</c:v>
                </c:pt>
                <c:pt idx="21825" formatCode="General">
                  <c:v>-1.2712593567668001E-2</c:v>
                </c:pt>
                <c:pt idx="21826" formatCode="General">
                  <c:v>-1.9877071480595601E-2</c:v>
                </c:pt>
                <c:pt idx="21827" formatCode="General">
                  <c:v>-2.27229345969625E-2</c:v>
                </c:pt>
                <c:pt idx="21828" formatCode="General">
                  <c:v>-2.16875885749583E-2</c:v>
                </c:pt>
                <c:pt idx="21829" formatCode="General">
                  <c:v>-1.6636223626054401E-2</c:v>
                </c:pt>
                <c:pt idx="21830" formatCode="General">
                  <c:v>-8.0448219785418992E-3</c:v>
                </c:pt>
                <c:pt idx="21831" formatCode="General">
                  <c:v>2.3272328866309699E-3</c:v>
                </c:pt>
                <c:pt idx="21832" formatCode="General">
                  <c:v>1.3494764532288501E-2</c:v>
                </c:pt>
                <c:pt idx="21833" formatCode="General">
                  <c:v>2.4992913660513202E-2</c:v>
                </c:pt>
                <c:pt idx="21834" formatCode="General">
                  <c:v>3.60428409013447E-2</c:v>
                </c:pt>
                <c:pt idx="21835" formatCode="General">
                  <c:v>4.6168148687843302E-2</c:v>
                </c:pt>
                <c:pt idx="21836" formatCode="General">
                  <c:v>5.3969524372559197E-2</c:v>
                </c:pt>
                <c:pt idx="21837" formatCode="General">
                  <c:v>5.8247775186402298E-2</c:v>
                </c:pt>
                <c:pt idx="21838" formatCode="General">
                  <c:v>5.9146509286654901E-2</c:v>
                </c:pt>
                <c:pt idx="21839" formatCode="General">
                  <c:v>5.7000662931701203E-2</c:v>
                </c:pt>
                <c:pt idx="21840" formatCode="General">
                  <c:v>5.1651699284398701E-2</c:v>
                </c:pt>
                <c:pt idx="21841" formatCode="General">
                  <c:v>4.2616824113238097E-2</c:v>
                </c:pt>
                <c:pt idx="21842" formatCode="General">
                  <c:v>3.0427678245685302E-2</c:v>
                </c:pt>
                <c:pt idx="21843" formatCode="General">
                  <c:v>1.5847519617268602E-2</c:v>
                </c:pt>
                <c:pt idx="21844" formatCode="General">
                  <c:v>-1.47087493186205E-3</c:v>
                </c:pt>
                <c:pt idx="21845" formatCode="General">
                  <c:v>-2.12958833804376E-2</c:v>
                </c:pt>
                <c:pt idx="21846" formatCode="General">
                  <c:v>-4.1994050830542203E-2</c:v>
                </c:pt>
                <c:pt idx="21847" formatCode="General">
                  <c:v>-6.2831169161671599E-2</c:v>
                </c:pt>
                <c:pt idx="21848" formatCode="General">
                  <c:v>-8.3563933086059E-2</c:v>
                </c:pt>
                <c:pt idx="21849" formatCode="General">
                  <c:v>-0.103248180121867</c:v>
                </c:pt>
                <c:pt idx="21850" formatCode="General">
                  <c:v>-0.121184418482617</c:v>
                </c:pt>
                <c:pt idx="21851" formatCode="General">
                  <c:v>-0.137253493671292</c:v>
                </c:pt>
                <c:pt idx="21852" formatCode="General">
                  <c:v>-0.15128911890789201</c:v>
                </c:pt>
                <c:pt idx="21853" formatCode="General">
                  <c:v>-0.163674074233641</c:v>
                </c:pt>
                <c:pt idx="21854" formatCode="General">
                  <c:v>-0.175619624849539</c:v>
                </c:pt>
                <c:pt idx="21855" formatCode="General">
                  <c:v>-0.187681565440698</c:v>
                </c:pt>
                <c:pt idx="21856" formatCode="General">
                  <c:v>-0.19923270846902699</c:v>
                </c:pt>
                <c:pt idx="21857" formatCode="General">
                  <c:v>-0.20975725391</c:v>
                </c:pt>
                <c:pt idx="21858" formatCode="General">
                  <c:v>-0.220117335277253</c:v>
                </c:pt>
                <c:pt idx="21859" formatCode="General">
                  <c:v>-0.231430404728591</c:v>
                </c:pt>
                <c:pt idx="21860" formatCode="General">
                  <c:v>-0.24425335772613799</c:v>
                </c:pt>
                <c:pt idx="21861" formatCode="General">
                  <c:v>-0.257417835229789</c:v>
                </c:pt>
                <c:pt idx="21862" formatCode="General">
                  <c:v>-0.26966972777017301</c:v>
                </c:pt>
                <c:pt idx="21863" formatCode="General">
                  <c:v>-0.28150409516888603</c:v>
                </c:pt>
                <c:pt idx="21864" formatCode="General">
                  <c:v>-0.294252549078385</c:v>
                </c:pt>
                <c:pt idx="21865" formatCode="General">
                  <c:v>-0.308472139186732</c:v>
                </c:pt>
                <c:pt idx="21866" formatCode="General">
                  <c:v>-0.323308028495435</c:v>
                </c:pt>
                <c:pt idx="21867" formatCode="General">
                  <c:v>-0.338257864807532</c:v>
                </c:pt>
                <c:pt idx="21868" formatCode="General">
                  <c:v>-0.35263723522790702</c:v>
                </c:pt>
                <c:pt idx="21869" formatCode="General">
                  <c:v>-0.36534068690350202</c:v>
                </c:pt>
                <c:pt idx="21870" formatCode="General">
                  <c:v>-0.37565857493277</c:v>
                </c:pt>
                <c:pt idx="21871" formatCode="General">
                  <c:v>-0.38376207571490401</c:v>
                </c:pt>
                <c:pt idx="21872" formatCode="General">
                  <c:v>-0.38996301159284402</c:v>
                </c:pt>
                <c:pt idx="21873" formatCode="General">
                  <c:v>-0.39423423802829999</c:v>
                </c:pt>
                <c:pt idx="21874" formatCode="General">
                  <c:v>-0.39640044234423999</c:v>
                </c:pt>
                <c:pt idx="21875" formatCode="General">
                  <c:v>-0.39710634768991498</c:v>
                </c:pt>
                <c:pt idx="21876" formatCode="General">
                  <c:v>-0.39725906126119098</c:v>
                </c:pt>
                <c:pt idx="21877" formatCode="General">
                  <c:v>-0.396312600276369</c:v>
                </c:pt>
                <c:pt idx="21878" formatCode="General">
                  <c:v>-0.39411183163279601</c:v>
                </c:pt>
                <c:pt idx="21879" formatCode="General">
                  <c:v>-0.39121192054009502</c:v>
                </c:pt>
                <c:pt idx="21880" formatCode="General">
                  <c:v>-0.38748646742715298</c:v>
                </c:pt>
                <c:pt idx="21881" formatCode="General">
                  <c:v>-0.38263492847900799</c:v>
                </c:pt>
                <c:pt idx="21882" formatCode="General">
                  <c:v>-0.377029689756746</c:v>
                </c:pt>
                <c:pt idx="21883" formatCode="General">
                  <c:v>-0.370965049113547</c:v>
                </c:pt>
                <c:pt idx="21884" formatCode="General">
                  <c:v>-0.364294226888908</c:v>
                </c:pt>
                <c:pt idx="21885" formatCode="General">
                  <c:v>-0.357635272339483</c:v>
                </c:pt>
                <c:pt idx="21886" formatCode="General">
                  <c:v>-0.351728543381643</c:v>
                </c:pt>
                <c:pt idx="21887" formatCode="General">
                  <c:v>-0.345814237264922</c:v>
                </c:pt>
                <c:pt idx="21888" formatCode="General">
                  <c:v>-0.33891282239093901</c:v>
                </c:pt>
                <c:pt idx="21889" formatCode="General">
                  <c:v>-0.33135234085342402</c:v>
                </c:pt>
                <c:pt idx="21890" formatCode="General">
                  <c:v>-0.32471379739084</c:v>
                </c:pt>
                <c:pt idx="21891" formatCode="General">
                  <c:v>-0.32048868384095203</c:v>
                </c:pt>
                <c:pt idx="21892" formatCode="General">
                  <c:v>-0.31805690889289401</c:v>
                </c:pt>
                <c:pt idx="21893" formatCode="General">
                  <c:v>-0.31715787380337801</c:v>
                </c:pt>
                <c:pt idx="21894" formatCode="General">
                  <c:v>-0.31903962732670399</c:v>
                </c:pt>
                <c:pt idx="21895" formatCode="General">
                  <c:v>-0.324356225292523</c:v>
                </c:pt>
                <c:pt idx="21896" formatCode="General">
                  <c:v>-0.33301011186993001</c:v>
                </c:pt>
                <c:pt idx="21897" formatCode="General">
                  <c:v>-0.34520635255746102</c:v>
                </c:pt>
                <c:pt idx="21898" formatCode="General">
                  <c:v>-0.360489117969996</c:v>
                </c:pt>
                <c:pt idx="21899" formatCode="General">
                  <c:v>-0.37691467254966998</c:v>
                </c:pt>
                <c:pt idx="21900" formatCode="General">
                  <c:v>-0.392905047045634</c:v>
                </c:pt>
                <c:pt idx="21901" formatCode="General">
                  <c:v>-0.40805732210437901</c:v>
                </c:pt>
                <c:pt idx="21902" formatCode="General">
                  <c:v>-0.42229090684103199</c:v>
                </c:pt>
                <c:pt idx="21903" formatCode="General">
                  <c:v>-0.43443028370915499</c:v>
                </c:pt>
                <c:pt idx="21904" formatCode="General">
                  <c:v>-0.44328138788496002</c:v>
                </c:pt>
                <c:pt idx="21905" formatCode="General">
                  <c:v>-0.44902968128874399</c:v>
                </c:pt>
                <c:pt idx="21906" formatCode="General">
                  <c:v>-0.45174937385845199</c:v>
                </c:pt>
                <c:pt idx="21907" formatCode="General">
                  <c:v>-0.45242558148062101</c:v>
                </c:pt>
                <c:pt idx="21908" formatCode="General">
                  <c:v>-0.45161053772989501</c:v>
                </c:pt>
                <c:pt idx="21909" formatCode="General">
                  <c:v>-0.44893189412252099</c:v>
                </c:pt>
                <c:pt idx="21910" formatCode="General">
                  <c:v>-0.44500210120772399</c:v>
                </c:pt>
                <c:pt idx="21911" formatCode="General">
                  <c:v>-0.44003244124292101</c:v>
                </c:pt>
                <c:pt idx="21912" formatCode="General">
                  <c:v>-0.43417176524733198</c:v>
                </c:pt>
                <c:pt idx="21913" formatCode="General">
                  <c:v>-0.42779087728007797</c:v>
                </c:pt>
                <c:pt idx="21914" formatCode="General">
                  <c:v>-0.42188671660000898</c:v>
                </c:pt>
                <c:pt idx="21915" formatCode="General">
                  <c:v>-0.417727982814177</c:v>
                </c:pt>
                <c:pt idx="21916" formatCode="General">
                  <c:v>-0.41598421285832399</c:v>
                </c:pt>
                <c:pt idx="21917" formatCode="General">
                  <c:v>-0.41642668012514999</c:v>
                </c:pt>
                <c:pt idx="21918" formatCode="General">
                  <c:v>-0.41928376051838201</c:v>
                </c:pt>
                <c:pt idx="21919" formatCode="General">
                  <c:v>-0.42491163796276399</c:v>
                </c:pt>
                <c:pt idx="21920" formatCode="General">
                  <c:v>-0.43223582996403298</c:v>
                </c:pt>
                <c:pt idx="21921" formatCode="General">
                  <c:v>-0.44018734395931602</c:v>
                </c:pt>
                <c:pt idx="21922" formatCode="General">
                  <c:v>-0.44783834485413099</c:v>
                </c:pt>
                <c:pt idx="21923" formatCode="General">
                  <c:v>-0.45422609001073899</c:v>
                </c:pt>
                <c:pt idx="21924" formatCode="General">
                  <c:v>-0.45832121739436599</c:v>
                </c:pt>
                <c:pt idx="21925" formatCode="General">
                  <c:v>-0.45956681015122303</c:v>
                </c:pt>
                <c:pt idx="21926" formatCode="General">
                  <c:v>-0.45867094891828403</c:v>
                </c:pt>
                <c:pt idx="21927" formatCode="General">
                  <c:v>-0.45673744343198303</c:v>
                </c:pt>
                <c:pt idx="21928" formatCode="General">
                  <c:v>-0.45505655749525997</c:v>
                </c:pt>
                <c:pt idx="21929" formatCode="General">
                  <c:v>-0.454095164402254</c:v>
                </c:pt>
                <c:pt idx="21930" formatCode="General">
                  <c:v>-0.45354924152388099</c:v>
                </c:pt>
                <c:pt idx="21931" formatCode="General">
                  <c:v>-0.45398770397423599</c:v>
                </c:pt>
                <c:pt idx="21932" formatCode="General">
                  <c:v>-0.45616305049186801</c:v>
                </c:pt>
                <c:pt idx="21933" formatCode="General">
                  <c:v>-0.45905862706634298</c:v>
                </c:pt>
                <c:pt idx="21934" formatCode="General">
                  <c:v>-0.46138476024125802</c:v>
                </c:pt>
                <c:pt idx="21935" formatCode="General">
                  <c:v>-0.46269904109510901</c:v>
                </c:pt>
                <c:pt idx="21936" formatCode="General">
                  <c:v>-0.46273032149366999</c:v>
                </c:pt>
                <c:pt idx="21937" formatCode="General">
                  <c:v>-0.46117794883648899</c:v>
                </c:pt>
                <c:pt idx="21938" formatCode="General">
                  <c:v>-0.45862566775029601</c:v>
                </c:pt>
                <c:pt idx="21939" formatCode="General">
                  <c:v>-0.45620328045070002</c:v>
                </c:pt>
                <c:pt idx="21940" formatCode="General">
                  <c:v>-0.45408143073901702</c:v>
                </c:pt>
                <c:pt idx="21941" formatCode="General">
                  <c:v>-0.452007923884929</c:v>
                </c:pt>
                <c:pt idx="21942" formatCode="General">
                  <c:v>-0.44981576262301598</c:v>
                </c:pt>
                <c:pt idx="21943" formatCode="General">
                  <c:v>-0.44724926502670798</c:v>
                </c:pt>
                <c:pt idx="21944" formatCode="General">
                  <c:v>-0.44364743459946998</c:v>
                </c:pt>
                <c:pt idx="21945" formatCode="General">
                  <c:v>-0.43916911257707297</c:v>
                </c:pt>
                <c:pt idx="21946" formatCode="General">
                  <c:v>-0.43425674890390897</c:v>
                </c:pt>
                <c:pt idx="21947" formatCode="General">
                  <c:v>-0.42895346862142603</c:v>
                </c:pt>
                <c:pt idx="21948" formatCode="General">
                  <c:v>-0.42250936122395</c:v>
                </c:pt>
                <c:pt idx="21949" formatCode="General">
                  <c:v>-0.41454054685483199</c:v>
                </c:pt>
                <c:pt idx="21950" formatCode="General">
                  <c:v>-0.40641910090982702</c:v>
                </c:pt>
                <c:pt idx="21951" formatCode="General">
                  <c:v>-0.39857863958224099</c:v>
                </c:pt>
                <c:pt idx="21952" formatCode="General">
                  <c:v>-0.39010904603986901</c:v>
                </c:pt>
                <c:pt idx="21953" formatCode="General">
                  <c:v>-0.38027251279172802</c:v>
                </c:pt>
                <c:pt idx="21954" formatCode="General">
                  <c:v>-0.36918043040327903</c:v>
                </c:pt>
                <c:pt idx="21955" formatCode="General">
                  <c:v>-0.35684256157838801</c:v>
                </c:pt>
                <c:pt idx="21956" formatCode="General">
                  <c:v>-0.34268499016741</c:v>
                </c:pt>
                <c:pt idx="21957" formatCode="General">
                  <c:v>-0.32683461546412401</c:v>
                </c:pt>
                <c:pt idx="21958" formatCode="General">
                  <c:v>-0.31041166963212602</c:v>
                </c:pt>
                <c:pt idx="21959" formatCode="General">
                  <c:v>-0.294314341531</c:v>
                </c:pt>
                <c:pt idx="21960" formatCode="General">
                  <c:v>-0.279721931674767</c:v>
                </c:pt>
                <c:pt idx="21961" formatCode="General">
                  <c:v>-0.26742294909047198</c:v>
                </c:pt>
                <c:pt idx="21962" formatCode="General">
                  <c:v>-0.257145410542301</c:v>
                </c:pt>
                <c:pt idx="21963" formatCode="General">
                  <c:v>-0.24877511487818299</c:v>
                </c:pt>
                <c:pt idx="21964" formatCode="General">
                  <c:v>-0.24205524140283199</c:v>
                </c:pt>
                <c:pt idx="21965" formatCode="General">
                  <c:v>-0.236710891758664</c:v>
                </c:pt>
                <c:pt idx="21966" formatCode="General">
                  <c:v>-0.23203358675383901</c:v>
                </c:pt>
                <c:pt idx="21967" formatCode="General">
                  <c:v>-0.22739067651772299</c:v>
                </c:pt>
                <c:pt idx="21968" formatCode="General">
                  <c:v>-0.222195139250771</c:v>
                </c:pt>
                <c:pt idx="21969" formatCode="General">
                  <c:v>-0.21631425399750201</c:v>
                </c:pt>
                <c:pt idx="21970" formatCode="General">
                  <c:v>-0.209660113112176</c:v>
                </c:pt>
                <c:pt idx="21971" formatCode="General">
                  <c:v>-0.20234697908174601</c:v>
                </c:pt>
                <c:pt idx="21972" formatCode="General">
                  <c:v>-0.19477862562720499</c:v>
                </c:pt>
                <c:pt idx="21973" formatCode="General">
                  <c:v>-0.18787910298155999</c:v>
                </c:pt>
                <c:pt idx="21974" formatCode="General">
                  <c:v>-0.18226809544018499</c:v>
                </c:pt>
                <c:pt idx="21975" formatCode="General">
                  <c:v>-0.17767465731225199</c:v>
                </c:pt>
                <c:pt idx="21976" formatCode="General">
                  <c:v>-0.174022439064662</c:v>
                </c:pt>
                <c:pt idx="21977" formatCode="General">
                  <c:v>-0.17031124178801499</c:v>
                </c:pt>
                <c:pt idx="21978" formatCode="General">
                  <c:v>-0.16584742556370299</c:v>
                </c:pt>
                <c:pt idx="21979" formatCode="General">
                  <c:v>-0.16108087810998201</c:v>
                </c:pt>
                <c:pt idx="21980" formatCode="General">
                  <c:v>-0.15598513505029499</c:v>
                </c:pt>
                <c:pt idx="21981" formatCode="General">
                  <c:v>-0.15014038691139101</c:v>
                </c:pt>
                <c:pt idx="21982" formatCode="General">
                  <c:v>-0.14423271073271399</c:v>
                </c:pt>
                <c:pt idx="21983" formatCode="General">
                  <c:v>-0.13818026863070201</c:v>
                </c:pt>
                <c:pt idx="21984" formatCode="General">
                  <c:v>-0.13081383476008199</c:v>
                </c:pt>
                <c:pt idx="21985" formatCode="General">
                  <c:v>-0.12216895631472301</c:v>
                </c:pt>
                <c:pt idx="21986" formatCode="General">
                  <c:v>-0.11196775920686</c:v>
                </c:pt>
                <c:pt idx="21987" formatCode="General">
                  <c:v>-0.100230373982197</c:v>
                </c:pt>
                <c:pt idx="21988" formatCode="General">
                  <c:v>-8.6916019587525803E-2</c:v>
                </c:pt>
                <c:pt idx="21989" formatCode="General">
                  <c:v>-7.2046253149840297E-2</c:v>
                </c:pt>
                <c:pt idx="21990" formatCode="General">
                  <c:v>-5.6926380621435201E-2</c:v>
                </c:pt>
                <c:pt idx="21991" formatCode="General">
                  <c:v>-4.2064388061610003E-2</c:v>
                </c:pt>
                <c:pt idx="21992" formatCode="General">
                  <c:v>-2.63912764484414E-2</c:v>
                </c:pt>
                <c:pt idx="21993" formatCode="General">
                  <c:v>-9.4892519023993399E-3</c:v>
                </c:pt>
                <c:pt idx="21994" formatCode="General">
                  <c:v>7.06354339272856E-3</c:v>
                </c:pt>
                <c:pt idx="21995" formatCode="General">
                  <c:v>2.1579790616820301E-2</c:v>
                </c:pt>
                <c:pt idx="21996" formatCode="General">
                  <c:v>3.40518502638524E-2</c:v>
                </c:pt>
                <c:pt idx="21997" formatCode="General">
                  <c:v>4.5975849688822498E-2</c:v>
                </c:pt>
                <c:pt idx="21998" formatCode="General">
                  <c:v>5.8588453446990103E-2</c:v>
                </c:pt>
                <c:pt idx="21999" formatCode="General">
                  <c:v>7.1443505327060994E-2</c:v>
                </c:pt>
                <c:pt idx="22000" formatCode="General">
                  <c:v>8.3863266320423596E-2</c:v>
                </c:pt>
                <c:pt idx="22001" formatCode="General">
                  <c:v>9.6458417536944493E-2</c:v>
                </c:pt>
                <c:pt idx="22002" formatCode="General">
                  <c:v>0.10891689434551501</c:v>
                </c:pt>
                <c:pt idx="22003" formatCode="General">
                  <c:v>0.120437696212845</c:v>
                </c:pt>
                <c:pt idx="22004" formatCode="General">
                  <c:v>0.132130117120838</c:v>
                </c:pt>
                <c:pt idx="22005" formatCode="General">
                  <c:v>0.14489886611666999</c:v>
                </c:pt>
                <c:pt idx="22006" formatCode="General">
                  <c:v>0.15883762004101901</c:v>
                </c:pt>
                <c:pt idx="22007" formatCode="General">
                  <c:v>0.17356249436719101</c:v>
                </c:pt>
                <c:pt idx="22008" formatCode="General">
                  <c:v>0.18805831542350299</c:v>
                </c:pt>
                <c:pt idx="22009" formatCode="General">
                  <c:v>0.201748231551485</c:v>
                </c:pt>
                <c:pt idx="22010" formatCode="General">
                  <c:v>0.21491728330667301</c:v>
                </c:pt>
                <c:pt idx="22011" formatCode="General">
                  <c:v>0.227915637302508</c:v>
                </c:pt>
                <c:pt idx="22012" formatCode="General">
                  <c:v>0.240386417939849</c:v>
                </c:pt>
                <c:pt idx="22013" formatCode="General">
                  <c:v>0.25202807820964501</c:v>
                </c:pt>
                <c:pt idx="22014" formatCode="General">
                  <c:v>0.26256999904113498</c:v>
                </c:pt>
                <c:pt idx="22015" formatCode="General">
                  <c:v>0.27160461662235302</c:v>
                </c:pt>
                <c:pt idx="22016" formatCode="General">
                  <c:v>0.27910598433526002</c:v>
                </c:pt>
                <c:pt idx="22017" formatCode="General">
                  <c:v>0.28473258699746701</c:v>
                </c:pt>
                <c:pt idx="22018" formatCode="General">
                  <c:v>0.28817123563055402</c:v>
                </c:pt>
                <c:pt idx="22019" formatCode="General">
                  <c:v>0.29027823808865699</c:v>
                </c:pt>
                <c:pt idx="22020" formatCode="General">
                  <c:v>0.29164073416819503</c:v>
                </c:pt>
                <c:pt idx="22021" formatCode="General">
                  <c:v>0.29184788284829599</c:v>
                </c:pt>
                <c:pt idx="22022" formatCode="General">
                  <c:v>0.29152623887177698</c:v>
                </c:pt>
                <c:pt idx="22023" formatCode="General">
                  <c:v>0.29160063111545298</c:v>
                </c:pt>
                <c:pt idx="22024" formatCode="General">
                  <c:v>0.29164675975132598</c:v>
                </c:pt>
                <c:pt idx="22025" formatCode="General">
                  <c:v>0.29150825742540798</c:v>
                </c:pt>
                <c:pt idx="22026" formatCode="General">
                  <c:v>0.29189295850219499</c:v>
                </c:pt>
                <c:pt idx="22027" formatCode="General">
                  <c:v>0.29377666574852801</c:v>
                </c:pt>
                <c:pt idx="22028" formatCode="General">
                  <c:v>0.29761439014761798</c:v>
                </c:pt>
                <c:pt idx="22029" formatCode="General">
                  <c:v>0.30340598060176699</c:v>
                </c:pt>
                <c:pt idx="22030" formatCode="General">
                  <c:v>0.31068355542588599</c:v>
                </c:pt>
                <c:pt idx="22031" formatCode="General">
                  <c:v>0.31914211462346098</c:v>
                </c:pt>
                <c:pt idx="22032" formatCode="General">
                  <c:v>0.32878726334383102</c:v>
                </c:pt>
                <c:pt idx="22033" formatCode="General">
                  <c:v>0.33911302092198597</c:v>
                </c:pt>
                <c:pt idx="22034" formatCode="General">
                  <c:v>0.34967867409422798</c:v>
                </c:pt>
                <c:pt idx="22035" formatCode="General">
                  <c:v>0.36018771717818598</c:v>
                </c:pt>
                <c:pt idx="22036" formatCode="General">
                  <c:v>0.37032387375514803</c:v>
                </c:pt>
                <c:pt idx="22037" formatCode="General">
                  <c:v>0.37982754766523003</c:v>
                </c:pt>
                <c:pt idx="22038" formatCode="General">
                  <c:v>0.38806138893951397</c:v>
                </c:pt>
                <c:pt idx="22039" formatCode="General">
                  <c:v>0.39518121553810498</c:v>
                </c:pt>
                <c:pt idx="22040" formatCode="General">
                  <c:v>0.401825651034459</c:v>
                </c:pt>
                <c:pt idx="22041" formatCode="General">
                  <c:v>0.40821846382511301</c:v>
                </c:pt>
                <c:pt idx="22042" formatCode="General">
                  <c:v>0.41463459395991598</c:v>
                </c:pt>
                <c:pt idx="22043" formatCode="General">
                  <c:v>0.42040013125627301</c:v>
                </c:pt>
                <c:pt idx="22044" formatCode="General">
                  <c:v>0.42493561191204099</c:v>
                </c:pt>
                <c:pt idx="22045" formatCode="General">
                  <c:v>0.42790421062106399</c:v>
                </c:pt>
                <c:pt idx="22046" formatCode="General">
                  <c:v>0.42909432802703201</c:v>
                </c:pt>
                <c:pt idx="22047" formatCode="General">
                  <c:v>0.42948151213176899</c:v>
                </c:pt>
                <c:pt idx="22048" formatCode="General">
                  <c:v>0.42993096287487997</c:v>
                </c:pt>
                <c:pt idx="22049" formatCode="General">
                  <c:v>0.430710642620655</c:v>
                </c:pt>
                <c:pt idx="22050" formatCode="General">
                  <c:v>0.43206145606816798</c:v>
                </c:pt>
                <c:pt idx="22051" formatCode="General">
                  <c:v>0.433927998764641</c:v>
                </c:pt>
                <c:pt idx="22052" formatCode="General">
                  <c:v>0.43537172272470898</c:v>
                </c:pt>
                <c:pt idx="22053" formatCode="General">
                  <c:v>0.43589978319376399</c:v>
                </c:pt>
                <c:pt idx="22054" formatCode="General">
                  <c:v>0.43584045005111899</c:v>
                </c:pt>
                <c:pt idx="22055" formatCode="General">
                  <c:v>0.435456072700382</c:v>
                </c:pt>
                <c:pt idx="22056" formatCode="General">
                  <c:v>0.43501186037409301</c:v>
                </c:pt>
                <c:pt idx="22057" formatCode="General">
                  <c:v>0.43468707858261002</c:v>
                </c:pt>
                <c:pt idx="22058" formatCode="General">
                  <c:v>0.43469909192419298</c:v>
                </c:pt>
                <c:pt idx="22059" formatCode="General">
                  <c:v>0.43526143186786798</c:v>
                </c:pt>
                <c:pt idx="22060" formatCode="General">
                  <c:v>0.43655732948523901</c:v>
                </c:pt>
                <c:pt idx="22061" formatCode="General">
                  <c:v>0.43830505161870198</c:v>
                </c:pt>
                <c:pt idx="22062" formatCode="General">
                  <c:v>0.440571077385987</c:v>
                </c:pt>
                <c:pt idx="22063" formatCode="General">
                  <c:v>0.44381204376058597</c:v>
                </c:pt>
                <c:pt idx="22064" formatCode="General">
                  <c:v>0.44660517036193598</c:v>
                </c:pt>
                <c:pt idx="22065" formatCode="General">
                  <c:v>0.44763987871067001</c:v>
                </c:pt>
                <c:pt idx="22066" formatCode="General">
                  <c:v>0.44753683057891802</c:v>
                </c:pt>
                <c:pt idx="22067" formatCode="General">
                  <c:v>0.447150987751602</c:v>
                </c:pt>
                <c:pt idx="22068" formatCode="General">
                  <c:v>0.44735430465391002</c:v>
                </c:pt>
                <c:pt idx="22069" formatCode="General">
                  <c:v>0.44858180406883802</c:v>
                </c:pt>
                <c:pt idx="22070" formatCode="General">
                  <c:v>0.45102401459535102</c:v>
                </c:pt>
                <c:pt idx="22071" formatCode="General">
                  <c:v>0.45417386884700101</c:v>
                </c:pt>
                <c:pt idx="22072" formatCode="General">
                  <c:v>0.45703340178695201</c:v>
                </c:pt>
                <c:pt idx="22073" formatCode="General">
                  <c:v>0.45993151140442301</c:v>
                </c:pt>
                <c:pt idx="22074" formatCode="General">
                  <c:v>0.46261004118639298</c:v>
                </c:pt>
                <c:pt idx="22075" formatCode="General">
                  <c:v>0.46359525419310399</c:v>
                </c:pt>
                <c:pt idx="22076" formatCode="General">
                  <c:v>0.46271308927765598</c:v>
                </c:pt>
                <c:pt idx="22077" formatCode="General">
                  <c:v>0.46029636138548402</c:v>
                </c:pt>
                <c:pt idx="22078" formatCode="General">
                  <c:v>0.45701640559785101</c:v>
                </c:pt>
                <c:pt idx="22079" formatCode="General">
                  <c:v>0.45323332548379203</c:v>
                </c:pt>
                <c:pt idx="22080" formatCode="General">
                  <c:v>0.44813536009996102</c:v>
                </c:pt>
                <c:pt idx="22081" formatCode="General">
                  <c:v>0.44147741893568399</c:v>
                </c:pt>
                <c:pt idx="22082" formatCode="General">
                  <c:v>0.43218943677107102</c:v>
                </c:pt>
                <c:pt idx="22083" formatCode="General">
                  <c:v>0.41970092863438202</c:v>
                </c:pt>
                <c:pt idx="22084" formatCode="General">
                  <c:v>0.405513235519259</c:v>
                </c:pt>
                <c:pt idx="22085" formatCode="General">
                  <c:v>0.39136649853820499</c:v>
                </c:pt>
                <c:pt idx="22086" formatCode="General">
                  <c:v>0.37894782209241701</c:v>
                </c:pt>
                <c:pt idx="22087" formatCode="General">
                  <c:v>0.36952724839402801</c:v>
                </c:pt>
                <c:pt idx="22088" formatCode="General">
                  <c:v>0.36270497399274598</c:v>
                </c:pt>
                <c:pt idx="22089" formatCode="General">
                  <c:v>0.35693571932596502</c:v>
                </c:pt>
                <c:pt idx="22090" formatCode="General">
                  <c:v>0.35178676377651202</c:v>
                </c:pt>
                <c:pt idx="22091" formatCode="General">
                  <c:v>0.347140915909112</c:v>
                </c:pt>
                <c:pt idx="22092" formatCode="General">
                  <c:v>0.34197556800755202</c:v>
                </c:pt>
                <c:pt idx="22093" formatCode="General">
                  <c:v>0.335462325366786</c:v>
                </c:pt>
                <c:pt idx="22094" formatCode="General">
                  <c:v>0.32704774313589202</c:v>
                </c:pt>
                <c:pt idx="22095" formatCode="General">
                  <c:v>0.31737063261472198</c:v>
                </c:pt>
                <c:pt idx="22096" formatCode="General">
                  <c:v>0.307579429492637</c:v>
                </c:pt>
                <c:pt idx="22097" formatCode="General">
                  <c:v>0.298145739986932</c:v>
                </c:pt>
                <c:pt idx="22098" formatCode="General">
                  <c:v>0.28906940726699298</c:v>
                </c:pt>
                <c:pt idx="22099" formatCode="General">
                  <c:v>0.280811713865813</c:v>
                </c:pt>
                <c:pt idx="22100" formatCode="General">
                  <c:v>0.274172643179599</c:v>
                </c:pt>
                <c:pt idx="22101" formatCode="General">
                  <c:v>0.26908616624585702</c:v>
                </c:pt>
                <c:pt idx="22102" formatCode="General">
                  <c:v>0.26534399992517299</c:v>
                </c:pt>
                <c:pt idx="22103" formatCode="General">
                  <c:v>0.262433070349394</c:v>
                </c:pt>
                <c:pt idx="22104" formatCode="General">
                  <c:v>0.26010570849306602</c:v>
                </c:pt>
                <c:pt idx="22105" formatCode="General">
                  <c:v>0.25789884818837999</c:v>
                </c:pt>
                <c:pt idx="22106" formatCode="General">
                  <c:v>0.25532372258824798</c:v>
                </c:pt>
                <c:pt idx="22107" formatCode="General">
                  <c:v>0.25144137908110797</c:v>
                </c:pt>
                <c:pt idx="22108" formatCode="General">
                  <c:v>0.245363632717082</c:v>
                </c:pt>
                <c:pt idx="22109" formatCode="General">
                  <c:v>0.23811229852861801</c:v>
                </c:pt>
                <c:pt idx="22110" formatCode="General">
                  <c:v>0.230652233333283</c:v>
                </c:pt>
                <c:pt idx="22111" formatCode="General">
                  <c:v>0.223017397861832</c:v>
                </c:pt>
                <c:pt idx="22112" formatCode="General">
                  <c:v>0.21536037230489399</c:v>
                </c:pt>
                <c:pt idx="22113" formatCode="General">
                  <c:v>0.20826176187817899</c:v>
                </c:pt>
                <c:pt idx="22114" formatCode="General">
                  <c:v>0.202869455968961</c:v>
                </c:pt>
                <c:pt idx="22115" formatCode="General">
                  <c:v>0.19936432516149999</c:v>
                </c:pt>
                <c:pt idx="22116" formatCode="General">
                  <c:v>0.19686842832739199</c:v>
                </c:pt>
                <c:pt idx="22117" formatCode="General">
                  <c:v>0.193532361225115</c:v>
                </c:pt>
                <c:pt idx="22118" formatCode="General">
                  <c:v>0.18838395944755601</c:v>
                </c:pt>
                <c:pt idx="22119" formatCode="General">
                  <c:v>0.18287346351980099</c:v>
                </c:pt>
                <c:pt idx="22120" formatCode="General">
                  <c:v>0.17743603360962401</c:v>
                </c:pt>
                <c:pt idx="22121" formatCode="General">
                  <c:v>0.17091995067634</c:v>
                </c:pt>
                <c:pt idx="22122" formatCode="General">
                  <c:v>0.16247436007060401</c:v>
                </c:pt>
                <c:pt idx="22123" formatCode="General">
                  <c:v>0.15098447796925599</c:v>
                </c:pt>
                <c:pt idx="22124" formatCode="General">
                  <c:v>0.13560929526455701</c:v>
                </c:pt>
                <c:pt idx="22125" formatCode="General">
                  <c:v>0.11635433269193</c:v>
                </c:pt>
                <c:pt idx="22126" formatCode="General">
                  <c:v>9.3971488958986604E-2</c:v>
                </c:pt>
                <c:pt idx="22127" formatCode="General">
                  <c:v>7.0718488433242105E-2</c:v>
                </c:pt>
                <c:pt idx="22128" formatCode="General">
                  <c:v>4.8586339920528097E-2</c:v>
                </c:pt>
                <c:pt idx="22129" formatCode="General">
                  <c:v>2.8691726853242599E-2</c:v>
                </c:pt>
                <c:pt idx="22130" formatCode="General">
                  <c:v>1.11570733174325E-2</c:v>
                </c:pt>
                <c:pt idx="22131" formatCode="General">
                  <c:v>-5.0617798769414498E-3</c:v>
                </c:pt>
                <c:pt idx="22132" formatCode="General">
                  <c:v>-2.1094380638781302E-2</c:v>
                </c:pt>
                <c:pt idx="22133" formatCode="General">
                  <c:v>-3.6987388701165698E-2</c:v>
                </c:pt>
                <c:pt idx="22134" formatCode="General">
                  <c:v>-5.2748343617220902E-2</c:v>
                </c:pt>
                <c:pt idx="22135" formatCode="General">
                  <c:v>-6.8261067525532501E-2</c:v>
                </c:pt>
                <c:pt idx="22136" formatCode="General">
                  <c:v>-8.3253511478349904E-2</c:v>
                </c:pt>
                <c:pt idx="22137" formatCode="General">
                  <c:v>-9.73756150999492E-2</c:v>
                </c:pt>
                <c:pt idx="22138" formatCode="General">
                  <c:v>-0.109072603065148</c:v>
                </c:pt>
                <c:pt idx="22139" formatCode="General">
                  <c:v>-0.11860250049052901</c:v>
                </c:pt>
                <c:pt idx="22140" formatCode="General">
                  <c:v>-0.12736432763778899</c:v>
                </c:pt>
                <c:pt idx="22141" formatCode="General">
                  <c:v>-0.13522662779331501</c:v>
                </c:pt>
                <c:pt idx="22142" formatCode="General">
                  <c:v>-0.141836660336115</c:v>
                </c:pt>
                <c:pt idx="22143" formatCode="General">
                  <c:v>-0.14712650899615801</c:v>
                </c:pt>
                <c:pt idx="22144" formatCode="General">
                  <c:v>-0.25065725578015402</c:v>
                </c:pt>
                <c:pt idx="22145" formatCode="General">
                  <c:v>-0.23436548924643699</c:v>
                </c:pt>
                <c:pt idx="22146" formatCode="General">
                  <c:v>-0.22023209691270801</c:v>
                </c:pt>
                <c:pt idx="22147" formatCode="General">
                  <c:v>-0.20859169982862899</c:v>
                </c:pt>
              </c:numCache>
            </c:numRef>
          </c:yVal>
          <c:smooth val="1"/>
        </c:ser>
        <c:ser>
          <c:idx val="1"/>
          <c:order val="1"/>
          <c:tx>
            <c:strRef>
              <c:f>stop_low_freq!$G$1</c:f>
              <c:strCache>
                <c:ptCount val="1"/>
                <c:pt idx="0">
                  <c:v>Stop UB: 0.02</c:v>
                </c:pt>
              </c:strCache>
            </c:strRef>
          </c:tx>
          <c:marker>
            <c:symbol val="none"/>
          </c:marker>
          <c:xVal>
            <c:numRef>
              <c:f>stop_low_freq!$G$4:$G$29309</c:f>
              <c:numCache>
                <c:formatCode>General</c:formatCode>
                <c:ptCount val="29306"/>
                <c:pt idx="0">
                  <c:v>0</c:v>
                </c:pt>
                <c:pt idx="1">
                  <c:v>1.37657617972579E-3</c:v>
                </c:pt>
                <c:pt idx="2">
                  <c:v>2.7531523594515701E-3</c:v>
                </c:pt>
                <c:pt idx="3">
                  <c:v>4.1297285391773599E-3</c:v>
                </c:pt>
                <c:pt idx="4">
                  <c:v>5.5063047189031497E-3</c:v>
                </c:pt>
                <c:pt idx="5">
                  <c:v>6.88288089862893E-3</c:v>
                </c:pt>
                <c:pt idx="6">
                  <c:v>8.2594570783547198E-3</c:v>
                </c:pt>
                <c:pt idx="7">
                  <c:v>9.6360332580805001E-3</c:v>
                </c:pt>
                <c:pt idx="8">
                  <c:v>1.1012609437806299E-2</c:v>
                </c:pt>
                <c:pt idx="9">
                  <c:v>1.2389185617532101E-2</c:v>
                </c:pt>
                <c:pt idx="10">
                  <c:v>1.37657617972579E-2</c:v>
                </c:pt>
                <c:pt idx="11">
                  <c:v>1.51423379769836E-2</c:v>
                </c:pt>
                <c:pt idx="12">
                  <c:v>1.6518914156709402E-2</c:v>
                </c:pt>
                <c:pt idx="13">
                  <c:v>1.7895490336435199E-2</c:v>
                </c:pt>
                <c:pt idx="14">
                  <c:v>1.9272066516161E-2</c:v>
                </c:pt>
                <c:pt idx="15">
                  <c:v>2.0648642695886801E-2</c:v>
                </c:pt>
                <c:pt idx="16">
                  <c:v>2.2025218875612599E-2</c:v>
                </c:pt>
                <c:pt idx="17">
                  <c:v>2.34017950553384E-2</c:v>
                </c:pt>
                <c:pt idx="18">
                  <c:v>2.4778371235064201E-2</c:v>
                </c:pt>
                <c:pt idx="19">
                  <c:v>2.6154947414789902E-2</c:v>
                </c:pt>
                <c:pt idx="20">
                  <c:v>2.7531523594515699E-2</c:v>
                </c:pt>
                <c:pt idx="21">
                  <c:v>2.89080997742415E-2</c:v>
                </c:pt>
                <c:pt idx="22">
                  <c:v>3.0284675953967301E-2</c:v>
                </c:pt>
                <c:pt idx="23">
                  <c:v>3.1661252133693099E-2</c:v>
                </c:pt>
                <c:pt idx="24">
                  <c:v>3.30378283134189E-2</c:v>
                </c:pt>
                <c:pt idx="25">
                  <c:v>3.4414404493144701E-2</c:v>
                </c:pt>
                <c:pt idx="26">
                  <c:v>3.5790980672870398E-2</c:v>
                </c:pt>
                <c:pt idx="27">
                  <c:v>3.7167556852596199E-2</c:v>
                </c:pt>
                <c:pt idx="28">
                  <c:v>3.8544133032322E-2</c:v>
                </c:pt>
                <c:pt idx="29">
                  <c:v>3.9920709212047802E-2</c:v>
                </c:pt>
                <c:pt idx="30">
                  <c:v>4.1297285391773603E-2</c:v>
                </c:pt>
                <c:pt idx="31">
                  <c:v>4.2673861571499397E-2</c:v>
                </c:pt>
                <c:pt idx="32">
                  <c:v>4.4050437751225198E-2</c:v>
                </c:pt>
                <c:pt idx="33">
                  <c:v>4.5427013930950999E-2</c:v>
                </c:pt>
                <c:pt idx="34">
                  <c:v>4.6803590110676703E-2</c:v>
                </c:pt>
                <c:pt idx="35">
                  <c:v>4.8180166290402497E-2</c:v>
                </c:pt>
                <c:pt idx="36">
                  <c:v>4.9556742470128298E-2</c:v>
                </c:pt>
                <c:pt idx="37">
                  <c:v>5.0933318649854099E-2</c:v>
                </c:pt>
                <c:pt idx="38">
                  <c:v>5.23098948295799E-2</c:v>
                </c:pt>
                <c:pt idx="39">
                  <c:v>5.3686471009305702E-2</c:v>
                </c:pt>
                <c:pt idx="40">
                  <c:v>5.5063047189031503E-2</c:v>
                </c:pt>
                <c:pt idx="41">
                  <c:v>5.64396233687572E-2</c:v>
                </c:pt>
                <c:pt idx="42">
                  <c:v>5.7816199548483001E-2</c:v>
                </c:pt>
                <c:pt idx="43">
                  <c:v>5.9192775728208802E-2</c:v>
                </c:pt>
                <c:pt idx="44">
                  <c:v>6.0569351907934603E-2</c:v>
                </c:pt>
                <c:pt idx="45">
                  <c:v>6.1945928087660397E-2</c:v>
                </c:pt>
                <c:pt idx="46">
                  <c:v>6.3322504267386198E-2</c:v>
                </c:pt>
                <c:pt idx="47">
                  <c:v>6.4699080447112006E-2</c:v>
                </c:pt>
                <c:pt idx="48">
                  <c:v>6.6075656626837703E-2</c:v>
                </c:pt>
                <c:pt idx="49">
                  <c:v>6.7452232806563497E-2</c:v>
                </c:pt>
                <c:pt idx="50">
                  <c:v>6.8828808986289305E-2</c:v>
                </c:pt>
                <c:pt idx="51">
                  <c:v>7.02053851660151E-2</c:v>
                </c:pt>
                <c:pt idx="52">
                  <c:v>7.1581961345740894E-2</c:v>
                </c:pt>
                <c:pt idx="53">
                  <c:v>7.2958537525466702E-2</c:v>
                </c:pt>
                <c:pt idx="54">
                  <c:v>7.4335113705192496E-2</c:v>
                </c:pt>
                <c:pt idx="55">
                  <c:v>7.5711689884918207E-2</c:v>
                </c:pt>
                <c:pt idx="56">
                  <c:v>7.7088266064644001E-2</c:v>
                </c:pt>
                <c:pt idx="57">
                  <c:v>7.8464842244369795E-2</c:v>
                </c:pt>
                <c:pt idx="58">
                  <c:v>7.9841418424095603E-2</c:v>
                </c:pt>
                <c:pt idx="59">
                  <c:v>8.1217994603821397E-2</c:v>
                </c:pt>
                <c:pt idx="60">
                  <c:v>8.2594570783547205E-2</c:v>
                </c:pt>
                <c:pt idx="61">
                  <c:v>8.3971146963273E-2</c:v>
                </c:pt>
                <c:pt idx="62">
                  <c:v>8.5347723142998794E-2</c:v>
                </c:pt>
                <c:pt idx="63">
                  <c:v>8.6724299322724602E-2</c:v>
                </c:pt>
                <c:pt idx="64">
                  <c:v>8.8100875502450299E-2</c:v>
                </c:pt>
                <c:pt idx="65">
                  <c:v>8.9477451682176107E-2</c:v>
                </c:pt>
                <c:pt idx="66">
                  <c:v>9.0854027861901901E-2</c:v>
                </c:pt>
                <c:pt idx="67">
                  <c:v>9.2230604041627695E-2</c:v>
                </c:pt>
                <c:pt idx="68">
                  <c:v>9.3607180221353503E-2</c:v>
                </c:pt>
                <c:pt idx="69">
                  <c:v>9.4983756401079297E-2</c:v>
                </c:pt>
                <c:pt idx="70">
                  <c:v>9.6360332580804994E-2</c:v>
                </c:pt>
                <c:pt idx="71">
                  <c:v>9.7736908760530802E-2</c:v>
                </c:pt>
                <c:pt idx="72">
                  <c:v>9.9113484940256597E-2</c:v>
                </c:pt>
                <c:pt idx="73">
                  <c:v>0.100490061119982</c:v>
                </c:pt>
                <c:pt idx="74">
                  <c:v>0.101866637299708</c:v>
                </c:pt>
                <c:pt idx="75">
                  <c:v>0.10324321347943401</c:v>
                </c:pt>
                <c:pt idx="76">
                  <c:v>0.10461978965916</c:v>
                </c:pt>
                <c:pt idx="77">
                  <c:v>0.105996365838886</c:v>
                </c:pt>
                <c:pt idx="78">
                  <c:v>0.107372942018611</c:v>
                </c:pt>
                <c:pt idx="79">
                  <c:v>0.108749518198337</c:v>
                </c:pt>
                <c:pt idx="80">
                  <c:v>0.11012609437806301</c:v>
                </c:pt>
                <c:pt idx="81">
                  <c:v>0.11150267055778899</c:v>
                </c:pt>
                <c:pt idx="82">
                  <c:v>0.112879246737514</c:v>
                </c:pt>
                <c:pt idx="83">
                  <c:v>0.11425582291724</c:v>
                </c:pt>
                <c:pt idx="84">
                  <c:v>0.115632399096966</c:v>
                </c:pt>
                <c:pt idx="85">
                  <c:v>0.117008975276692</c:v>
                </c:pt>
                <c:pt idx="86">
                  <c:v>0.11838555145641801</c:v>
                </c:pt>
                <c:pt idx="87">
                  <c:v>0.119762127636143</c:v>
                </c:pt>
                <c:pt idx="88">
                  <c:v>0.121138703815869</c:v>
                </c:pt>
                <c:pt idx="89">
                  <c:v>0.122515279995595</c:v>
                </c:pt>
                <c:pt idx="90">
                  <c:v>0.123891856175321</c:v>
                </c:pt>
                <c:pt idx="91">
                  <c:v>0.125268432355047</c:v>
                </c:pt>
                <c:pt idx="92">
                  <c:v>0.12664500853477201</c:v>
                </c:pt>
                <c:pt idx="93">
                  <c:v>0.12802158471449801</c:v>
                </c:pt>
                <c:pt idx="94">
                  <c:v>0.12939816089422401</c:v>
                </c:pt>
                <c:pt idx="95">
                  <c:v>0.13077473707394999</c:v>
                </c:pt>
                <c:pt idx="96">
                  <c:v>0.13215131325367599</c:v>
                </c:pt>
                <c:pt idx="97">
                  <c:v>0.13352788943340099</c:v>
                </c:pt>
                <c:pt idx="98">
                  <c:v>0.13490446561312699</c:v>
                </c:pt>
                <c:pt idx="99">
                  <c:v>0.136281041792853</c:v>
                </c:pt>
                <c:pt idx="100">
                  <c:v>0.137657617972579</c:v>
                </c:pt>
                <c:pt idx="101">
                  <c:v>0.139034194152304</c:v>
                </c:pt>
                <c:pt idx="102">
                  <c:v>0.14041077033203</c:v>
                </c:pt>
                <c:pt idx="103">
                  <c:v>0.14178734651175601</c:v>
                </c:pt>
                <c:pt idx="104">
                  <c:v>0.14316392269148201</c:v>
                </c:pt>
                <c:pt idx="105">
                  <c:v>0.14454049887120801</c:v>
                </c:pt>
                <c:pt idx="106">
                  <c:v>0.14591707505093299</c:v>
                </c:pt>
                <c:pt idx="107">
                  <c:v>0.14729365123065899</c:v>
                </c:pt>
                <c:pt idx="108">
                  <c:v>0.14867022741038499</c:v>
                </c:pt>
                <c:pt idx="109">
                  <c:v>0.15004680359011099</c:v>
                </c:pt>
                <c:pt idx="110">
                  <c:v>0.151423379769836</c:v>
                </c:pt>
                <c:pt idx="111">
                  <c:v>0.152799955949562</c:v>
                </c:pt>
                <c:pt idx="112">
                  <c:v>0.154176532129288</c:v>
                </c:pt>
                <c:pt idx="113">
                  <c:v>0.155553108309014</c:v>
                </c:pt>
                <c:pt idx="114">
                  <c:v>0.15692968448874001</c:v>
                </c:pt>
                <c:pt idx="115">
                  <c:v>0.15830626066846501</c:v>
                </c:pt>
                <c:pt idx="116">
                  <c:v>0.15968283684819101</c:v>
                </c:pt>
                <c:pt idx="117">
                  <c:v>0.16105941302791699</c:v>
                </c:pt>
                <c:pt idx="118">
                  <c:v>0.16243598920764299</c:v>
                </c:pt>
                <c:pt idx="119">
                  <c:v>0.16381256538736899</c:v>
                </c:pt>
                <c:pt idx="120">
                  <c:v>0.16518914156709399</c:v>
                </c:pt>
                <c:pt idx="121">
                  <c:v>0.16656571774682</c:v>
                </c:pt>
                <c:pt idx="122">
                  <c:v>0.167942293926546</c:v>
                </c:pt>
                <c:pt idx="123">
                  <c:v>0.169318870106272</c:v>
                </c:pt>
                <c:pt idx="124">
                  <c:v>0.170695446285998</c:v>
                </c:pt>
                <c:pt idx="125">
                  <c:v>0.17207202246572301</c:v>
                </c:pt>
                <c:pt idx="126">
                  <c:v>0.17344859864544901</c:v>
                </c:pt>
                <c:pt idx="127">
                  <c:v>0.17482517482517501</c:v>
                </c:pt>
                <c:pt idx="128">
                  <c:v>0.17620175100490101</c:v>
                </c:pt>
                <c:pt idx="129">
                  <c:v>0.17757832718462599</c:v>
                </c:pt>
                <c:pt idx="130">
                  <c:v>0.17895490336435199</c:v>
                </c:pt>
                <c:pt idx="131">
                  <c:v>0.18033147954407799</c:v>
                </c:pt>
                <c:pt idx="132">
                  <c:v>0.181708055723804</c:v>
                </c:pt>
                <c:pt idx="133">
                  <c:v>0.18308463190353</c:v>
                </c:pt>
                <c:pt idx="134">
                  <c:v>0.184461208083255</c:v>
                </c:pt>
                <c:pt idx="135">
                  <c:v>0.185837784262981</c:v>
                </c:pt>
                <c:pt idx="136">
                  <c:v>0.18721436044270701</c:v>
                </c:pt>
                <c:pt idx="137">
                  <c:v>0.18859093662243301</c:v>
                </c:pt>
                <c:pt idx="138">
                  <c:v>0.18996751280215901</c:v>
                </c:pt>
                <c:pt idx="139">
                  <c:v>0.19134408898188399</c:v>
                </c:pt>
                <c:pt idx="140">
                  <c:v>0.19272066516160999</c:v>
                </c:pt>
                <c:pt idx="141">
                  <c:v>0.19409724134133599</c:v>
                </c:pt>
                <c:pt idx="142">
                  <c:v>0.19547381752106199</c:v>
                </c:pt>
                <c:pt idx="143">
                  <c:v>0.196850393700787</c:v>
                </c:pt>
                <c:pt idx="144">
                  <c:v>0.198226969880513</c:v>
                </c:pt>
                <c:pt idx="145">
                  <c:v>0.199603546060239</c:v>
                </c:pt>
                <c:pt idx="146">
                  <c:v>0.200980122239965</c:v>
                </c:pt>
                <c:pt idx="147">
                  <c:v>0.20235669841969101</c:v>
                </c:pt>
                <c:pt idx="148">
                  <c:v>0.20373327459941601</c:v>
                </c:pt>
                <c:pt idx="149">
                  <c:v>0.20510985077914201</c:v>
                </c:pt>
                <c:pt idx="150">
                  <c:v>0.20648642695886801</c:v>
                </c:pt>
                <c:pt idx="151">
                  <c:v>0.20786300313859399</c:v>
                </c:pt>
                <c:pt idx="152">
                  <c:v>0.20923957931831999</c:v>
                </c:pt>
                <c:pt idx="153">
                  <c:v>0.21061615549804499</c:v>
                </c:pt>
                <c:pt idx="154">
                  <c:v>0.211992731677771</c:v>
                </c:pt>
                <c:pt idx="155">
                  <c:v>0.213369307857497</c:v>
                </c:pt>
                <c:pt idx="156">
                  <c:v>0.214745884037223</c:v>
                </c:pt>
                <c:pt idx="157">
                  <c:v>0.216122460216948</c:v>
                </c:pt>
                <c:pt idx="158">
                  <c:v>0.21749903639667401</c:v>
                </c:pt>
                <c:pt idx="159">
                  <c:v>0.21887561257640001</c:v>
                </c:pt>
                <c:pt idx="160">
                  <c:v>0.22025218875612601</c:v>
                </c:pt>
                <c:pt idx="161">
                  <c:v>0.22162876493585201</c:v>
                </c:pt>
                <c:pt idx="162">
                  <c:v>0.22300534111557699</c:v>
                </c:pt>
                <c:pt idx="163">
                  <c:v>0.22438191729530299</c:v>
                </c:pt>
                <c:pt idx="164">
                  <c:v>0.22575849347502899</c:v>
                </c:pt>
                <c:pt idx="165">
                  <c:v>0.227135069654755</c:v>
                </c:pt>
                <c:pt idx="166">
                  <c:v>0.228511645834481</c:v>
                </c:pt>
                <c:pt idx="167">
                  <c:v>0.229888222014206</c:v>
                </c:pt>
                <c:pt idx="168">
                  <c:v>0.231264798193932</c:v>
                </c:pt>
                <c:pt idx="169">
                  <c:v>0.23264137437365801</c:v>
                </c:pt>
                <c:pt idx="170">
                  <c:v>0.23401795055338401</c:v>
                </c:pt>
                <c:pt idx="171">
                  <c:v>0.23539452673310901</c:v>
                </c:pt>
                <c:pt idx="172">
                  <c:v>0.23677110291283501</c:v>
                </c:pt>
                <c:pt idx="173">
                  <c:v>0.23814767909256099</c:v>
                </c:pt>
                <c:pt idx="174">
                  <c:v>0.23952425527228699</c:v>
                </c:pt>
                <c:pt idx="175">
                  <c:v>0.24090083145201299</c:v>
                </c:pt>
                <c:pt idx="176">
                  <c:v>0.242277407631738</c:v>
                </c:pt>
                <c:pt idx="177">
                  <c:v>0.243653983811464</c:v>
                </c:pt>
                <c:pt idx="178">
                  <c:v>0.24503055999119</c:v>
                </c:pt>
                <c:pt idx="179">
                  <c:v>0.246407136170916</c:v>
                </c:pt>
                <c:pt idx="180">
                  <c:v>0.247783712350642</c:v>
                </c:pt>
                <c:pt idx="181">
                  <c:v>0.24916028853036701</c:v>
                </c:pt>
                <c:pt idx="182">
                  <c:v>0.25053686471009301</c:v>
                </c:pt>
                <c:pt idx="183">
                  <c:v>0.25191344088981898</c:v>
                </c:pt>
                <c:pt idx="184">
                  <c:v>0.25329001706954501</c:v>
                </c:pt>
                <c:pt idx="185">
                  <c:v>0.25466659324926999</c:v>
                </c:pt>
                <c:pt idx="186">
                  <c:v>0.25604316942899602</c:v>
                </c:pt>
                <c:pt idx="187">
                  <c:v>0.25741974560872199</c:v>
                </c:pt>
                <c:pt idx="188">
                  <c:v>0.25879632178844802</c:v>
                </c:pt>
                <c:pt idx="189">
                  <c:v>0.260172897968174</c:v>
                </c:pt>
                <c:pt idx="190">
                  <c:v>0.26154947414789897</c:v>
                </c:pt>
                <c:pt idx="191">
                  <c:v>0.262926050327625</c:v>
                </c:pt>
                <c:pt idx="192">
                  <c:v>0.26430262650735098</c:v>
                </c:pt>
                <c:pt idx="193">
                  <c:v>0.26567920268707701</c:v>
                </c:pt>
                <c:pt idx="194">
                  <c:v>0.26705577886680298</c:v>
                </c:pt>
                <c:pt idx="195">
                  <c:v>0.26843235504652802</c:v>
                </c:pt>
                <c:pt idx="196">
                  <c:v>0.26980893122625399</c:v>
                </c:pt>
                <c:pt idx="197">
                  <c:v>0.27118550740598002</c:v>
                </c:pt>
                <c:pt idx="198">
                  <c:v>0.27256208358570599</c:v>
                </c:pt>
                <c:pt idx="199">
                  <c:v>0.27393865976543103</c:v>
                </c:pt>
                <c:pt idx="200">
                  <c:v>0.275315235945157</c:v>
                </c:pt>
                <c:pt idx="201">
                  <c:v>0.27669181212488297</c:v>
                </c:pt>
                <c:pt idx="202">
                  <c:v>0.278068388304609</c:v>
                </c:pt>
                <c:pt idx="203">
                  <c:v>0.27944496448433498</c:v>
                </c:pt>
                <c:pt idx="204">
                  <c:v>0.28082154066406001</c:v>
                </c:pt>
                <c:pt idx="205">
                  <c:v>0.28219811684378598</c:v>
                </c:pt>
                <c:pt idx="206">
                  <c:v>0.28357469302351201</c:v>
                </c:pt>
                <c:pt idx="207">
                  <c:v>0.28495126920323799</c:v>
                </c:pt>
                <c:pt idx="208">
                  <c:v>0.28632784538296402</c:v>
                </c:pt>
                <c:pt idx="209">
                  <c:v>0.28770442156268899</c:v>
                </c:pt>
                <c:pt idx="210">
                  <c:v>0.28908099774241502</c:v>
                </c:pt>
                <c:pt idx="211">
                  <c:v>0.290457573922141</c:v>
                </c:pt>
                <c:pt idx="212">
                  <c:v>0.29183415010186697</c:v>
                </c:pt>
                <c:pt idx="213">
                  <c:v>0.293210726281592</c:v>
                </c:pt>
                <c:pt idx="214">
                  <c:v>0.29458730246131798</c:v>
                </c:pt>
                <c:pt idx="215">
                  <c:v>0.29596387864104401</c:v>
                </c:pt>
                <c:pt idx="216">
                  <c:v>0.29734045482076998</c:v>
                </c:pt>
                <c:pt idx="217">
                  <c:v>0.29871703100049601</c:v>
                </c:pt>
                <c:pt idx="218">
                  <c:v>0.30009360718022099</c:v>
                </c:pt>
                <c:pt idx="219">
                  <c:v>0.30147018335994702</c:v>
                </c:pt>
                <c:pt idx="220">
                  <c:v>0.30284675953967299</c:v>
                </c:pt>
                <c:pt idx="221">
                  <c:v>0.30422333571939902</c:v>
                </c:pt>
                <c:pt idx="222">
                  <c:v>0.305599911899125</c:v>
                </c:pt>
                <c:pt idx="223">
                  <c:v>0.30697648807884997</c:v>
                </c:pt>
                <c:pt idx="224">
                  <c:v>0.308353064258576</c:v>
                </c:pt>
                <c:pt idx="225">
                  <c:v>0.30972964043830198</c:v>
                </c:pt>
                <c:pt idx="226">
                  <c:v>0.31110621661802801</c:v>
                </c:pt>
                <c:pt idx="227">
                  <c:v>0.31248279279775398</c:v>
                </c:pt>
                <c:pt idx="228">
                  <c:v>0.31385936897747901</c:v>
                </c:pt>
                <c:pt idx="229">
                  <c:v>0.31523594515720499</c:v>
                </c:pt>
                <c:pt idx="230">
                  <c:v>0.31661252133693102</c:v>
                </c:pt>
                <c:pt idx="231">
                  <c:v>0.31798909751665699</c:v>
                </c:pt>
                <c:pt idx="232">
                  <c:v>0.31936567369638202</c:v>
                </c:pt>
                <c:pt idx="233">
                  <c:v>0.320742249876108</c:v>
                </c:pt>
                <c:pt idx="234">
                  <c:v>0.32211882605583397</c:v>
                </c:pt>
                <c:pt idx="235">
                  <c:v>0.32349540223556</c:v>
                </c:pt>
                <c:pt idx="236">
                  <c:v>0.32487197841528598</c:v>
                </c:pt>
                <c:pt idx="237">
                  <c:v>0.32624855459501101</c:v>
                </c:pt>
                <c:pt idx="238">
                  <c:v>0.32762513077473698</c:v>
                </c:pt>
                <c:pt idx="239">
                  <c:v>0.32900170695446301</c:v>
                </c:pt>
                <c:pt idx="240">
                  <c:v>0.33037828313418899</c:v>
                </c:pt>
                <c:pt idx="241">
                  <c:v>0.33175485931391502</c:v>
                </c:pt>
                <c:pt idx="242">
                  <c:v>0.33313143549363999</c:v>
                </c:pt>
                <c:pt idx="243">
                  <c:v>0.33450801167336602</c:v>
                </c:pt>
                <c:pt idx="244">
                  <c:v>0.335884587853092</c:v>
                </c:pt>
                <c:pt idx="245">
                  <c:v>0.33726116403281797</c:v>
                </c:pt>
                <c:pt idx="246">
                  <c:v>0.338637740212543</c:v>
                </c:pt>
                <c:pt idx="247">
                  <c:v>0.34001431639226898</c:v>
                </c:pt>
                <c:pt idx="248">
                  <c:v>0.34139089257199501</c:v>
                </c:pt>
                <c:pt idx="249">
                  <c:v>0.34276746875172098</c:v>
                </c:pt>
                <c:pt idx="250">
                  <c:v>0.34414404493144701</c:v>
                </c:pt>
                <c:pt idx="251">
                  <c:v>0.34552062111117199</c:v>
                </c:pt>
                <c:pt idx="252">
                  <c:v>0.34689719729089802</c:v>
                </c:pt>
                <c:pt idx="253">
                  <c:v>0.34827377347062399</c:v>
                </c:pt>
                <c:pt idx="254">
                  <c:v>0.34965034965035002</c:v>
                </c:pt>
                <c:pt idx="255">
                  <c:v>0.351026925830076</c:v>
                </c:pt>
                <c:pt idx="256">
                  <c:v>0.35240350200980097</c:v>
                </c:pt>
                <c:pt idx="257">
                  <c:v>0.353780078189527</c:v>
                </c:pt>
                <c:pt idx="258">
                  <c:v>0.35515665436925298</c:v>
                </c:pt>
                <c:pt idx="259">
                  <c:v>0.35653323054897901</c:v>
                </c:pt>
                <c:pt idx="260">
                  <c:v>0.35790980672870398</c:v>
                </c:pt>
                <c:pt idx="261">
                  <c:v>0.35928638290843001</c:v>
                </c:pt>
                <c:pt idx="262">
                  <c:v>0.36066295908815599</c:v>
                </c:pt>
                <c:pt idx="263">
                  <c:v>0.36203953526788202</c:v>
                </c:pt>
                <c:pt idx="264">
                  <c:v>0.36341611144760799</c:v>
                </c:pt>
                <c:pt idx="265">
                  <c:v>0.36479268762733302</c:v>
                </c:pt>
                <c:pt idx="266">
                  <c:v>0.366169263807059</c:v>
                </c:pt>
                <c:pt idx="267">
                  <c:v>0.36754583998678497</c:v>
                </c:pt>
                <c:pt idx="268">
                  <c:v>0.368922416166511</c:v>
                </c:pt>
                <c:pt idx="269">
                  <c:v>0.37029899234623698</c:v>
                </c:pt>
                <c:pt idx="270">
                  <c:v>0.37167556852596201</c:v>
                </c:pt>
                <c:pt idx="271">
                  <c:v>0.37305214470568798</c:v>
                </c:pt>
                <c:pt idx="272">
                  <c:v>0.37442872088541401</c:v>
                </c:pt>
                <c:pt idx="273">
                  <c:v>0.37580529706513999</c:v>
                </c:pt>
                <c:pt idx="274">
                  <c:v>0.37718187324486502</c:v>
                </c:pt>
                <c:pt idx="275">
                  <c:v>0.37855844942459099</c:v>
                </c:pt>
                <c:pt idx="276">
                  <c:v>0.37993502560431702</c:v>
                </c:pt>
                <c:pt idx="277">
                  <c:v>0.381311601784043</c:v>
                </c:pt>
                <c:pt idx="278">
                  <c:v>0.38268817796376903</c:v>
                </c:pt>
                <c:pt idx="279">
                  <c:v>0.384064754143494</c:v>
                </c:pt>
                <c:pt idx="280">
                  <c:v>0.38544133032321998</c:v>
                </c:pt>
                <c:pt idx="281">
                  <c:v>0.38681790650294601</c:v>
                </c:pt>
                <c:pt idx="282">
                  <c:v>0.38819448268267198</c:v>
                </c:pt>
                <c:pt idx="283">
                  <c:v>0.38957105886239801</c:v>
                </c:pt>
                <c:pt idx="284">
                  <c:v>0.39094763504212299</c:v>
                </c:pt>
                <c:pt idx="285">
                  <c:v>0.39232421122184902</c:v>
                </c:pt>
                <c:pt idx="286">
                  <c:v>0.39370078740157499</c:v>
                </c:pt>
                <c:pt idx="287">
                  <c:v>0.39507736358130102</c:v>
                </c:pt>
                <c:pt idx="288">
                  <c:v>0.396453939761026</c:v>
                </c:pt>
                <c:pt idx="289">
                  <c:v>0.39783051594075203</c:v>
                </c:pt>
                <c:pt idx="290">
                  <c:v>0.399207092120478</c:v>
                </c:pt>
                <c:pt idx="291">
                  <c:v>0.40058366830020398</c:v>
                </c:pt>
                <c:pt idx="292">
                  <c:v>0.40196024447993001</c:v>
                </c:pt>
                <c:pt idx="293">
                  <c:v>0.40333682065965498</c:v>
                </c:pt>
                <c:pt idx="294">
                  <c:v>0.40471339683938101</c:v>
                </c:pt>
                <c:pt idx="295">
                  <c:v>0.40608997301910699</c:v>
                </c:pt>
                <c:pt idx="296">
                  <c:v>0.40746654919883302</c:v>
                </c:pt>
                <c:pt idx="297">
                  <c:v>0.40884312537855899</c:v>
                </c:pt>
                <c:pt idx="298">
                  <c:v>0.41021970155828402</c:v>
                </c:pt>
                <c:pt idx="299">
                  <c:v>0.41159627773801</c:v>
                </c:pt>
                <c:pt idx="300">
                  <c:v>0.41297285391773603</c:v>
                </c:pt>
                <c:pt idx="301">
                  <c:v>0.414349430097462</c:v>
                </c:pt>
                <c:pt idx="302">
                  <c:v>0.41572600627718798</c:v>
                </c:pt>
                <c:pt idx="303">
                  <c:v>0.41710258245691301</c:v>
                </c:pt>
                <c:pt idx="304">
                  <c:v>0.41847915863663898</c:v>
                </c:pt>
                <c:pt idx="305">
                  <c:v>0.41985573481636501</c:v>
                </c:pt>
                <c:pt idx="306">
                  <c:v>0.42123231099609099</c:v>
                </c:pt>
                <c:pt idx="307">
                  <c:v>0.42260888717581602</c:v>
                </c:pt>
                <c:pt idx="308">
                  <c:v>0.42398546335554199</c:v>
                </c:pt>
                <c:pt idx="309">
                  <c:v>0.42536203953526802</c:v>
                </c:pt>
                <c:pt idx="310">
                  <c:v>0.426738615714994</c:v>
                </c:pt>
                <c:pt idx="311">
                  <c:v>0.42811519189472003</c:v>
                </c:pt>
                <c:pt idx="312">
                  <c:v>0.429491768074445</c:v>
                </c:pt>
                <c:pt idx="313">
                  <c:v>0.43086834425417098</c:v>
                </c:pt>
                <c:pt idx="314">
                  <c:v>0.43224492043389701</c:v>
                </c:pt>
                <c:pt idx="315">
                  <c:v>0.43362149661362298</c:v>
                </c:pt>
                <c:pt idx="316">
                  <c:v>0.43499807279334801</c:v>
                </c:pt>
                <c:pt idx="317">
                  <c:v>0.43637464897307399</c:v>
                </c:pt>
                <c:pt idx="318">
                  <c:v>0.43775122515280002</c:v>
                </c:pt>
                <c:pt idx="319">
                  <c:v>0.43912780133252599</c:v>
                </c:pt>
                <c:pt idx="320">
                  <c:v>0.44050437751225202</c:v>
                </c:pt>
                <c:pt idx="321">
                  <c:v>0.441880953691977</c:v>
                </c:pt>
                <c:pt idx="322">
                  <c:v>0.44325752987170303</c:v>
                </c:pt>
                <c:pt idx="323">
                  <c:v>0.444634106051429</c:v>
                </c:pt>
                <c:pt idx="324">
                  <c:v>0.44601068223115498</c:v>
                </c:pt>
                <c:pt idx="325">
                  <c:v>0.44738725841088101</c:v>
                </c:pt>
                <c:pt idx="326">
                  <c:v>0.44876383459060598</c:v>
                </c:pt>
                <c:pt idx="327">
                  <c:v>0.45014041077033201</c:v>
                </c:pt>
                <c:pt idx="328">
                  <c:v>0.45151698695005799</c:v>
                </c:pt>
                <c:pt idx="329">
                  <c:v>0.45289356312978402</c:v>
                </c:pt>
                <c:pt idx="330">
                  <c:v>0.45427013930950899</c:v>
                </c:pt>
                <c:pt idx="331">
                  <c:v>0.45564671548923502</c:v>
                </c:pt>
                <c:pt idx="332">
                  <c:v>0.457023291668961</c:v>
                </c:pt>
                <c:pt idx="333">
                  <c:v>0.45839986784868703</c:v>
                </c:pt>
                <c:pt idx="334">
                  <c:v>0.459776444028413</c:v>
                </c:pt>
                <c:pt idx="335">
                  <c:v>0.46115302020813798</c:v>
                </c:pt>
                <c:pt idx="336">
                  <c:v>0.46252959638786401</c:v>
                </c:pt>
                <c:pt idx="337">
                  <c:v>0.46390617256758998</c:v>
                </c:pt>
                <c:pt idx="338">
                  <c:v>0.46528274874731601</c:v>
                </c:pt>
                <c:pt idx="339">
                  <c:v>0.46665932492704199</c:v>
                </c:pt>
                <c:pt idx="340">
                  <c:v>0.46803590110676702</c:v>
                </c:pt>
                <c:pt idx="341">
                  <c:v>0.46941247728649299</c:v>
                </c:pt>
                <c:pt idx="342">
                  <c:v>0.47078905346621902</c:v>
                </c:pt>
                <c:pt idx="343">
                  <c:v>0.472165629645945</c:v>
                </c:pt>
                <c:pt idx="344">
                  <c:v>0.47354220582567003</c:v>
                </c:pt>
                <c:pt idx="345">
                  <c:v>0.474918782005396</c:v>
                </c:pt>
                <c:pt idx="346">
                  <c:v>0.47629535818512198</c:v>
                </c:pt>
                <c:pt idx="347">
                  <c:v>0.47767193436484801</c:v>
                </c:pt>
                <c:pt idx="348">
                  <c:v>0.47904851054457398</c:v>
                </c:pt>
                <c:pt idx="349">
                  <c:v>0.48042508672429901</c:v>
                </c:pt>
                <c:pt idx="350">
                  <c:v>0.48180166290402499</c:v>
                </c:pt>
                <c:pt idx="351">
                  <c:v>0.48317823908375102</c:v>
                </c:pt>
                <c:pt idx="352">
                  <c:v>0.48455481526347699</c:v>
                </c:pt>
                <c:pt idx="353">
                  <c:v>0.48593139144320302</c:v>
                </c:pt>
                <c:pt idx="354">
                  <c:v>0.487307967622928</c:v>
                </c:pt>
                <c:pt idx="355">
                  <c:v>0.48868454380265403</c:v>
                </c:pt>
                <c:pt idx="356">
                  <c:v>0.49006111998238</c:v>
                </c:pt>
                <c:pt idx="357">
                  <c:v>0.49143769616210597</c:v>
                </c:pt>
                <c:pt idx="358">
                  <c:v>0.492814272341832</c:v>
                </c:pt>
                <c:pt idx="359">
                  <c:v>0.49419084852155698</c:v>
                </c:pt>
                <c:pt idx="360">
                  <c:v>0.49556742470128301</c:v>
                </c:pt>
                <c:pt idx="361">
                  <c:v>0.49694400088100898</c:v>
                </c:pt>
                <c:pt idx="362">
                  <c:v>0.49832057706073501</c:v>
                </c:pt>
                <c:pt idx="363">
                  <c:v>0.49969715324045999</c:v>
                </c:pt>
                <c:pt idx="364">
                  <c:v>0.50107372942018602</c:v>
                </c:pt>
                <c:pt idx="365">
                  <c:v>0.50245030559991199</c:v>
                </c:pt>
                <c:pt idx="366">
                  <c:v>0.50382688177963797</c:v>
                </c:pt>
                <c:pt idx="367">
                  <c:v>0.50520345795936406</c:v>
                </c:pt>
                <c:pt idx="368">
                  <c:v>0.50658003413908903</c:v>
                </c:pt>
                <c:pt idx="369">
                  <c:v>0.50795661031881501</c:v>
                </c:pt>
                <c:pt idx="370">
                  <c:v>0.50933318649854098</c:v>
                </c:pt>
                <c:pt idx="371">
                  <c:v>0.51070976267826695</c:v>
                </c:pt>
                <c:pt idx="372">
                  <c:v>0.51208633885799304</c:v>
                </c:pt>
                <c:pt idx="373">
                  <c:v>0.51346291503771802</c:v>
                </c:pt>
                <c:pt idx="374">
                  <c:v>0.51483949121744399</c:v>
                </c:pt>
                <c:pt idx="375">
                  <c:v>0.51621606739716996</c:v>
                </c:pt>
                <c:pt idx="376">
                  <c:v>0.51759264357689605</c:v>
                </c:pt>
                <c:pt idx="377">
                  <c:v>0.51896921975662202</c:v>
                </c:pt>
                <c:pt idx="378">
                  <c:v>0.520345795936347</c:v>
                </c:pt>
                <c:pt idx="379">
                  <c:v>0.52172237211607297</c:v>
                </c:pt>
                <c:pt idx="380">
                  <c:v>0.52309894829579895</c:v>
                </c:pt>
                <c:pt idx="381">
                  <c:v>0.52447552447552503</c:v>
                </c:pt>
                <c:pt idx="382">
                  <c:v>0.52585210065525001</c:v>
                </c:pt>
                <c:pt idx="383">
                  <c:v>0.52722867683497598</c:v>
                </c:pt>
                <c:pt idx="384">
                  <c:v>0.52860525301470196</c:v>
                </c:pt>
                <c:pt idx="385">
                  <c:v>0.52998182919442804</c:v>
                </c:pt>
                <c:pt idx="386">
                  <c:v>0.53135840537415402</c:v>
                </c:pt>
                <c:pt idx="387">
                  <c:v>0.53273498155387899</c:v>
                </c:pt>
                <c:pt idx="388">
                  <c:v>0.53411155773360497</c:v>
                </c:pt>
                <c:pt idx="389">
                  <c:v>0.53548813391333105</c:v>
                </c:pt>
                <c:pt idx="390">
                  <c:v>0.53686471009305703</c:v>
                </c:pt>
                <c:pt idx="391">
                  <c:v>0.538241286272782</c:v>
                </c:pt>
                <c:pt idx="392">
                  <c:v>0.53961786245250798</c:v>
                </c:pt>
                <c:pt idx="393">
                  <c:v>0.54099443863223395</c:v>
                </c:pt>
                <c:pt idx="394">
                  <c:v>0.54237101481196004</c:v>
                </c:pt>
                <c:pt idx="395">
                  <c:v>0.54374759099168601</c:v>
                </c:pt>
                <c:pt idx="396">
                  <c:v>0.54512416717141099</c:v>
                </c:pt>
                <c:pt idx="397">
                  <c:v>0.54650074335113696</c:v>
                </c:pt>
                <c:pt idx="398">
                  <c:v>0.54787731953086305</c:v>
                </c:pt>
                <c:pt idx="399">
                  <c:v>0.54925389571058902</c:v>
                </c:pt>
                <c:pt idx="400">
                  <c:v>0.550630471890314</c:v>
                </c:pt>
                <c:pt idx="401">
                  <c:v>0.55200704807003997</c:v>
                </c:pt>
                <c:pt idx="402">
                  <c:v>0.55338362424976595</c:v>
                </c:pt>
                <c:pt idx="403">
                  <c:v>0.55476020042949203</c:v>
                </c:pt>
                <c:pt idx="404">
                  <c:v>0.55613677660921801</c:v>
                </c:pt>
                <c:pt idx="405">
                  <c:v>0.55751335278894298</c:v>
                </c:pt>
                <c:pt idx="406">
                  <c:v>0.55888992896866896</c:v>
                </c:pt>
                <c:pt idx="407">
                  <c:v>0.56026650514839504</c:v>
                </c:pt>
                <c:pt idx="408">
                  <c:v>0.56164308132812102</c:v>
                </c:pt>
                <c:pt idx="409">
                  <c:v>0.56301965750784699</c:v>
                </c:pt>
                <c:pt idx="410">
                  <c:v>0.56439623368757197</c:v>
                </c:pt>
                <c:pt idx="411">
                  <c:v>0.56577280986729805</c:v>
                </c:pt>
                <c:pt idx="412">
                  <c:v>0.56714938604702403</c:v>
                </c:pt>
                <c:pt idx="413">
                  <c:v>0.56852596222675</c:v>
                </c:pt>
                <c:pt idx="414">
                  <c:v>0.56990253840647598</c:v>
                </c:pt>
                <c:pt idx="415">
                  <c:v>0.57127911458620095</c:v>
                </c:pt>
                <c:pt idx="416">
                  <c:v>0.57265569076592704</c:v>
                </c:pt>
                <c:pt idx="417">
                  <c:v>0.57403226694565301</c:v>
                </c:pt>
                <c:pt idx="418">
                  <c:v>0.57540884312537899</c:v>
                </c:pt>
                <c:pt idx="419">
                  <c:v>0.57678541930510496</c:v>
                </c:pt>
                <c:pt idx="420">
                  <c:v>0.57816199548483005</c:v>
                </c:pt>
                <c:pt idx="421">
                  <c:v>0.57953857166455602</c:v>
                </c:pt>
                <c:pt idx="422">
                  <c:v>0.580915147844282</c:v>
                </c:pt>
                <c:pt idx="423">
                  <c:v>0.58229172402400797</c:v>
                </c:pt>
                <c:pt idx="424">
                  <c:v>0.58366830020373295</c:v>
                </c:pt>
                <c:pt idx="425">
                  <c:v>0.58504487638345903</c:v>
                </c:pt>
                <c:pt idx="426">
                  <c:v>0.58642145256318501</c:v>
                </c:pt>
                <c:pt idx="427">
                  <c:v>0.58779802874291098</c:v>
                </c:pt>
                <c:pt idx="428">
                  <c:v>0.58917460492263696</c:v>
                </c:pt>
                <c:pt idx="429">
                  <c:v>0.59055118110236204</c:v>
                </c:pt>
                <c:pt idx="430">
                  <c:v>0.59192775728208802</c:v>
                </c:pt>
                <c:pt idx="431">
                  <c:v>0.59330433346181399</c:v>
                </c:pt>
                <c:pt idx="432">
                  <c:v>0.59468090964153997</c:v>
                </c:pt>
                <c:pt idx="433">
                  <c:v>0.59605748582126605</c:v>
                </c:pt>
                <c:pt idx="434">
                  <c:v>0.59743406200099103</c:v>
                </c:pt>
                <c:pt idx="435">
                  <c:v>0.598810638180717</c:v>
                </c:pt>
                <c:pt idx="436">
                  <c:v>0.60018721436044298</c:v>
                </c:pt>
                <c:pt idx="437">
                  <c:v>0.60156379054016895</c:v>
                </c:pt>
                <c:pt idx="438">
                  <c:v>0.60294036671989404</c:v>
                </c:pt>
                <c:pt idx="439">
                  <c:v>0.60431694289962001</c:v>
                </c:pt>
                <c:pt idx="440">
                  <c:v>0.60569351907934599</c:v>
                </c:pt>
                <c:pt idx="441">
                  <c:v>0.60707009525907196</c:v>
                </c:pt>
                <c:pt idx="442">
                  <c:v>0.60844667143879805</c:v>
                </c:pt>
                <c:pt idx="443">
                  <c:v>0.60982324761852302</c:v>
                </c:pt>
                <c:pt idx="444">
                  <c:v>0.611199823798249</c:v>
                </c:pt>
                <c:pt idx="445">
                  <c:v>0.61257639997797497</c:v>
                </c:pt>
                <c:pt idx="446">
                  <c:v>0.61395297615770095</c:v>
                </c:pt>
                <c:pt idx="447">
                  <c:v>0.61532955233742703</c:v>
                </c:pt>
                <c:pt idx="448">
                  <c:v>0.61670612851715201</c:v>
                </c:pt>
                <c:pt idx="449">
                  <c:v>0.61808270469687798</c:v>
                </c:pt>
                <c:pt idx="450">
                  <c:v>0.61945928087660396</c:v>
                </c:pt>
                <c:pt idx="451">
                  <c:v>0.62083585705633004</c:v>
                </c:pt>
                <c:pt idx="452">
                  <c:v>0.62221243323605502</c:v>
                </c:pt>
                <c:pt idx="453">
                  <c:v>0.62358900941578099</c:v>
                </c:pt>
                <c:pt idx="454">
                  <c:v>0.62496558559550697</c:v>
                </c:pt>
                <c:pt idx="455">
                  <c:v>0.62634216177523305</c:v>
                </c:pt>
                <c:pt idx="456">
                  <c:v>0.62771873795495903</c:v>
                </c:pt>
                <c:pt idx="457">
                  <c:v>0.629095314134684</c:v>
                </c:pt>
                <c:pt idx="458">
                  <c:v>0.63047189031440998</c:v>
                </c:pt>
                <c:pt idx="459">
                  <c:v>0.63184846649413595</c:v>
                </c:pt>
                <c:pt idx="460">
                  <c:v>0.63322504267386204</c:v>
                </c:pt>
                <c:pt idx="461">
                  <c:v>0.63460161885358801</c:v>
                </c:pt>
                <c:pt idx="462">
                  <c:v>0.63597819503331299</c:v>
                </c:pt>
                <c:pt idx="463">
                  <c:v>0.63735477121303896</c:v>
                </c:pt>
                <c:pt idx="464">
                  <c:v>0.63873134739276505</c:v>
                </c:pt>
                <c:pt idx="465">
                  <c:v>0.64010792357249102</c:v>
                </c:pt>
                <c:pt idx="466">
                  <c:v>0.641484499752216</c:v>
                </c:pt>
                <c:pt idx="467">
                  <c:v>0.64286107593194197</c:v>
                </c:pt>
                <c:pt idx="468">
                  <c:v>0.64423765211166795</c:v>
                </c:pt>
                <c:pt idx="469">
                  <c:v>0.64561422829139403</c:v>
                </c:pt>
                <c:pt idx="470">
                  <c:v>0.64699080447112001</c:v>
                </c:pt>
                <c:pt idx="471">
                  <c:v>0.64836738065084498</c:v>
                </c:pt>
                <c:pt idx="472">
                  <c:v>0.64974395683057096</c:v>
                </c:pt>
                <c:pt idx="473">
                  <c:v>0.65112053301029704</c:v>
                </c:pt>
                <c:pt idx="474">
                  <c:v>0.65249710919002302</c:v>
                </c:pt>
                <c:pt idx="475">
                  <c:v>0.65387368536974799</c:v>
                </c:pt>
                <c:pt idx="476">
                  <c:v>0.65525026154947397</c:v>
                </c:pt>
                <c:pt idx="477">
                  <c:v>0.65662683772920005</c:v>
                </c:pt>
                <c:pt idx="478">
                  <c:v>0.65800341390892603</c:v>
                </c:pt>
                <c:pt idx="479">
                  <c:v>0.659379990088652</c:v>
                </c:pt>
                <c:pt idx="480">
                  <c:v>0.66075656626837698</c:v>
                </c:pt>
                <c:pt idx="481">
                  <c:v>0.66213314244810295</c:v>
                </c:pt>
                <c:pt idx="482">
                  <c:v>0.66350971862782904</c:v>
                </c:pt>
                <c:pt idx="483">
                  <c:v>0.66488629480755501</c:v>
                </c:pt>
                <c:pt idx="484">
                  <c:v>0.66626287098728099</c:v>
                </c:pt>
                <c:pt idx="485">
                  <c:v>0.66763944716700596</c:v>
                </c:pt>
                <c:pt idx="486">
                  <c:v>0.66901602334673205</c:v>
                </c:pt>
                <c:pt idx="487">
                  <c:v>0.67039259952645802</c:v>
                </c:pt>
                <c:pt idx="488">
                  <c:v>0.671769175706184</c:v>
                </c:pt>
                <c:pt idx="489">
                  <c:v>0.67314575188590997</c:v>
                </c:pt>
                <c:pt idx="490">
                  <c:v>0.67452232806563495</c:v>
                </c:pt>
                <c:pt idx="491">
                  <c:v>0.67589890424536103</c:v>
                </c:pt>
                <c:pt idx="492">
                  <c:v>0.67727548042508701</c:v>
                </c:pt>
                <c:pt idx="493">
                  <c:v>0.67865205660481298</c:v>
                </c:pt>
                <c:pt idx="494">
                  <c:v>0.68002863278453896</c:v>
                </c:pt>
                <c:pt idx="495">
                  <c:v>0.68140520896426404</c:v>
                </c:pt>
                <c:pt idx="496">
                  <c:v>0.68278178514399002</c:v>
                </c:pt>
                <c:pt idx="497">
                  <c:v>0.68415836132371599</c:v>
                </c:pt>
                <c:pt idx="498">
                  <c:v>0.68553493750344197</c:v>
                </c:pt>
                <c:pt idx="499">
                  <c:v>0.68691151368316705</c:v>
                </c:pt>
                <c:pt idx="500">
                  <c:v>0.68828808986289303</c:v>
                </c:pt>
                <c:pt idx="501">
                  <c:v>0.689664666042619</c:v>
                </c:pt>
                <c:pt idx="502">
                  <c:v>0.69104124222234498</c:v>
                </c:pt>
                <c:pt idx="503">
                  <c:v>0.69241781840207095</c:v>
                </c:pt>
                <c:pt idx="504">
                  <c:v>0.69379439458179604</c:v>
                </c:pt>
                <c:pt idx="505">
                  <c:v>0.69517097076152201</c:v>
                </c:pt>
                <c:pt idx="506">
                  <c:v>0.69654754694124799</c:v>
                </c:pt>
                <c:pt idx="507">
                  <c:v>0.69792412312097396</c:v>
                </c:pt>
                <c:pt idx="508">
                  <c:v>0.69930069930070005</c:v>
                </c:pt>
                <c:pt idx="509">
                  <c:v>0.70067727548042502</c:v>
                </c:pt>
                <c:pt idx="510">
                  <c:v>0.702053851660151</c:v>
                </c:pt>
                <c:pt idx="511">
                  <c:v>0.70343042783987697</c:v>
                </c:pt>
                <c:pt idx="512">
                  <c:v>0.70480700401960295</c:v>
                </c:pt>
                <c:pt idx="513">
                  <c:v>0.70618358019932803</c:v>
                </c:pt>
                <c:pt idx="514">
                  <c:v>0.70756015637905401</c:v>
                </c:pt>
                <c:pt idx="515">
                  <c:v>0.70893673255877998</c:v>
                </c:pt>
                <c:pt idx="516">
                  <c:v>0.71031330873850596</c:v>
                </c:pt>
                <c:pt idx="517">
                  <c:v>0.71168988491823204</c:v>
                </c:pt>
                <c:pt idx="518">
                  <c:v>0.71306646109795702</c:v>
                </c:pt>
                <c:pt idx="519">
                  <c:v>0.71444303727768299</c:v>
                </c:pt>
                <c:pt idx="520">
                  <c:v>0.71581961345740897</c:v>
                </c:pt>
                <c:pt idx="521">
                  <c:v>0.71719618963713505</c:v>
                </c:pt>
                <c:pt idx="522">
                  <c:v>0.71857276581686103</c:v>
                </c:pt>
                <c:pt idx="523">
                  <c:v>0.719949341996586</c:v>
                </c:pt>
                <c:pt idx="524">
                  <c:v>0.72132591817631198</c:v>
                </c:pt>
                <c:pt idx="525">
                  <c:v>0.72270249435603795</c:v>
                </c:pt>
                <c:pt idx="526">
                  <c:v>0.72407907053576404</c:v>
                </c:pt>
                <c:pt idx="527">
                  <c:v>0.72545564671548901</c:v>
                </c:pt>
                <c:pt idx="528">
                  <c:v>0.72683222289521499</c:v>
                </c:pt>
                <c:pt idx="529">
                  <c:v>0.72820879907494096</c:v>
                </c:pt>
                <c:pt idx="530">
                  <c:v>0.72958537525466705</c:v>
                </c:pt>
                <c:pt idx="531">
                  <c:v>0.73096195143439302</c:v>
                </c:pt>
                <c:pt idx="532">
                  <c:v>0.732338527614118</c:v>
                </c:pt>
                <c:pt idx="533">
                  <c:v>0.73371510379384397</c:v>
                </c:pt>
                <c:pt idx="534">
                  <c:v>0.73509167997356994</c:v>
                </c:pt>
                <c:pt idx="535">
                  <c:v>0.73646825615329603</c:v>
                </c:pt>
                <c:pt idx="536">
                  <c:v>0.73784483233302101</c:v>
                </c:pt>
                <c:pt idx="537">
                  <c:v>0.73922140851274698</c:v>
                </c:pt>
                <c:pt idx="538">
                  <c:v>0.74059798469247295</c:v>
                </c:pt>
                <c:pt idx="539">
                  <c:v>0.74197456087219904</c:v>
                </c:pt>
                <c:pt idx="540">
                  <c:v>0.74335113705192501</c:v>
                </c:pt>
                <c:pt idx="541">
                  <c:v>0.74472771323164999</c:v>
                </c:pt>
                <c:pt idx="542">
                  <c:v>0.74610428941137596</c:v>
                </c:pt>
                <c:pt idx="543">
                  <c:v>0.74748086559110205</c:v>
                </c:pt>
                <c:pt idx="544">
                  <c:v>0.74885744177082803</c:v>
                </c:pt>
                <c:pt idx="545">
                  <c:v>0.750234017950553</c:v>
                </c:pt>
                <c:pt idx="546">
                  <c:v>0.75161059413027898</c:v>
                </c:pt>
                <c:pt idx="547">
                  <c:v>0.75298717031000495</c:v>
                </c:pt>
                <c:pt idx="548">
                  <c:v>0.75436374648973104</c:v>
                </c:pt>
                <c:pt idx="549">
                  <c:v>0.75574032266945701</c:v>
                </c:pt>
                <c:pt idx="550">
                  <c:v>0.75711689884918199</c:v>
                </c:pt>
                <c:pt idx="551">
                  <c:v>0.75849347502890796</c:v>
                </c:pt>
                <c:pt idx="552">
                  <c:v>0.75987005120863405</c:v>
                </c:pt>
                <c:pt idx="553">
                  <c:v>0.76124662738836002</c:v>
                </c:pt>
                <c:pt idx="554">
                  <c:v>0.76262320356808599</c:v>
                </c:pt>
                <c:pt idx="555">
                  <c:v>0.76399977974781097</c:v>
                </c:pt>
                <c:pt idx="556">
                  <c:v>0.76537635592753706</c:v>
                </c:pt>
                <c:pt idx="557">
                  <c:v>0.76675293210726303</c:v>
                </c:pt>
                <c:pt idx="558">
                  <c:v>0.768129508286989</c:v>
                </c:pt>
                <c:pt idx="559">
                  <c:v>0.76950608446671498</c:v>
                </c:pt>
                <c:pt idx="560">
                  <c:v>0.77088266064643995</c:v>
                </c:pt>
                <c:pt idx="561">
                  <c:v>0.77225923682616604</c:v>
                </c:pt>
                <c:pt idx="562">
                  <c:v>0.77363581300589201</c:v>
                </c:pt>
                <c:pt idx="563">
                  <c:v>0.77501238918561799</c:v>
                </c:pt>
                <c:pt idx="564">
                  <c:v>0.77638896536534396</c:v>
                </c:pt>
                <c:pt idx="565">
                  <c:v>0.77776554154506905</c:v>
                </c:pt>
                <c:pt idx="566">
                  <c:v>0.77914211772479502</c:v>
                </c:pt>
                <c:pt idx="567">
                  <c:v>0.780518693904521</c:v>
                </c:pt>
                <c:pt idx="568">
                  <c:v>0.78189527008424697</c:v>
                </c:pt>
                <c:pt idx="569">
                  <c:v>0.78327184626397195</c:v>
                </c:pt>
                <c:pt idx="570">
                  <c:v>0.78464842244369803</c:v>
                </c:pt>
                <c:pt idx="571">
                  <c:v>0.78602499862342401</c:v>
                </c:pt>
                <c:pt idx="572">
                  <c:v>0.78740157480314998</c:v>
                </c:pt>
                <c:pt idx="573">
                  <c:v>0.78877815098287596</c:v>
                </c:pt>
                <c:pt idx="574">
                  <c:v>0.79015472716260104</c:v>
                </c:pt>
                <c:pt idx="575">
                  <c:v>0.79153130334232702</c:v>
                </c:pt>
                <c:pt idx="576">
                  <c:v>0.79290787952205299</c:v>
                </c:pt>
                <c:pt idx="577">
                  <c:v>0.79428445570177897</c:v>
                </c:pt>
                <c:pt idx="578">
                  <c:v>0.79566103188150505</c:v>
                </c:pt>
                <c:pt idx="579">
                  <c:v>0.79703760806123003</c:v>
                </c:pt>
                <c:pt idx="580">
                  <c:v>0.798414184240956</c:v>
                </c:pt>
                <c:pt idx="581">
                  <c:v>0.79979076042068198</c:v>
                </c:pt>
                <c:pt idx="582">
                  <c:v>0.80116733660040795</c:v>
                </c:pt>
                <c:pt idx="583">
                  <c:v>0.80254391278013304</c:v>
                </c:pt>
                <c:pt idx="584">
                  <c:v>0.80392048895985901</c:v>
                </c:pt>
                <c:pt idx="585">
                  <c:v>0.80529706513958499</c:v>
                </c:pt>
                <c:pt idx="586">
                  <c:v>0.80667364131931096</c:v>
                </c:pt>
                <c:pt idx="587">
                  <c:v>0.80805021749903705</c:v>
                </c:pt>
                <c:pt idx="588">
                  <c:v>0.80942679367876202</c:v>
                </c:pt>
                <c:pt idx="589">
                  <c:v>0.810803369858488</c:v>
                </c:pt>
                <c:pt idx="590">
                  <c:v>0.81217994603821397</c:v>
                </c:pt>
                <c:pt idx="591">
                  <c:v>0.81355652221793995</c:v>
                </c:pt>
                <c:pt idx="592">
                  <c:v>0.81493309839766603</c:v>
                </c:pt>
                <c:pt idx="593">
                  <c:v>0.81630967457739101</c:v>
                </c:pt>
                <c:pt idx="594">
                  <c:v>0.81768625075711698</c:v>
                </c:pt>
                <c:pt idx="595">
                  <c:v>0.81906282693684296</c:v>
                </c:pt>
                <c:pt idx="596">
                  <c:v>0.82043940311656904</c:v>
                </c:pt>
                <c:pt idx="597">
                  <c:v>0.82181597929629402</c:v>
                </c:pt>
                <c:pt idx="598">
                  <c:v>0.82319255547601999</c:v>
                </c:pt>
                <c:pt idx="599">
                  <c:v>0.82456913165574597</c:v>
                </c:pt>
                <c:pt idx="600">
                  <c:v>0.82594570783547205</c:v>
                </c:pt>
                <c:pt idx="601">
                  <c:v>0.82732228401519803</c:v>
                </c:pt>
                <c:pt idx="602">
                  <c:v>0.828698860194923</c:v>
                </c:pt>
                <c:pt idx="603">
                  <c:v>0.83007543637464898</c:v>
                </c:pt>
                <c:pt idx="604">
                  <c:v>0.83145201255437495</c:v>
                </c:pt>
                <c:pt idx="605">
                  <c:v>0.83282858873410104</c:v>
                </c:pt>
                <c:pt idx="606">
                  <c:v>0.83420516491382701</c:v>
                </c:pt>
                <c:pt idx="607">
                  <c:v>0.83558174109355199</c:v>
                </c:pt>
                <c:pt idx="608">
                  <c:v>0.83695831727327796</c:v>
                </c:pt>
                <c:pt idx="609">
                  <c:v>0.83833489345300405</c:v>
                </c:pt>
                <c:pt idx="610">
                  <c:v>0.83971146963273002</c:v>
                </c:pt>
                <c:pt idx="611">
                  <c:v>0.841088045812455</c:v>
                </c:pt>
                <c:pt idx="612">
                  <c:v>0.84246462199218097</c:v>
                </c:pt>
                <c:pt idx="613">
                  <c:v>0.84384119817190695</c:v>
                </c:pt>
                <c:pt idx="614">
                  <c:v>0.84521777435163303</c:v>
                </c:pt>
                <c:pt idx="615">
                  <c:v>0.84659435053135901</c:v>
                </c:pt>
                <c:pt idx="616">
                  <c:v>0.84797092671108398</c:v>
                </c:pt>
                <c:pt idx="617">
                  <c:v>0.84934750289080996</c:v>
                </c:pt>
                <c:pt idx="618">
                  <c:v>0.85072407907053604</c:v>
                </c:pt>
                <c:pt idx="619">
                  <c:v>0.85210065525026202</c:v>
                </c:pt>
                <c:pt idx="620">
                  <c:v>0.85347723142998699</c:v>
                </c:pt>
                <c:pt idx="621">
                  <c:v>0.85485380760971297</c:v>
                </c:pt>
                <c:pt idx="622">
                  <c:v>0.85623038378943905</c:v>
                </c:pt>
                <c:pt idx="623">
                  <c:v>0.85760695996916503</c:v>
                </c:pt>
                <c:pt idx="624">
                  <c:v>0.858983536148891</c:v>
                </c:pt>
                <c:pt idx="625">
                  <c:v>0.86036011232861598</c:v>
                </c:pt>
                <c:pt idx="626">
                  <c:v>0.86173668850834195</c:v>
                </c:pt>
                <c:pt idx="627">
                  <c:v>0.86311326468806804</c:v>
                </c:pt>
                <c:pt idx="628">
                  <c:v>0.86448984086779401</c:v>
                </c:pt>
                <c:pt idx="629">
                  <c:v>0.86586641704751999</c:v>
                </c:pt>
                <c:pt idx="630">
                  <c:v>0.86724299322724496</c:v>
                </c:pt>
                <c:pt idx="631">
                  <c:v>0.86861956940697105</c:v>
                </c:pt>
                <c:pt idx="632">
                  <c:v>0.86999614558669702</c:v>
                </c:pt>
                <c:pt idx="633">
                  <c:v>0.871372721766423</c:v>
                </c:pt>
                <c:pt idx="634">
                  <c:v>0.87274929794614897</c:v>
                </c:pt>
                <c:pt idx="635">
                  <c:v>0.87412587412587395</c:v>
                </c:pt>
                <c:pt idx="636">
                  <c:v>0.87550245030560003</c:v>
                </c:pt>
                <c:pt idx="637">
                  <c:v>0.87687902648532601</c:v>
                </c:pt>
                <c:pt idx="638">
                  <c:v>0.87825560266505198</c:v>
                </c:pt>
                <c:pt idx="639">
                  <c:v>0.87963217884477696</c:v>
                </c:pt>
                <c:pt idx="640">
                  <c:v>0.88100875502450304</c:v>
                </c:pt>
                <c:pt idx="641">
                  <c:v>0.88238533120422902</c:v>
                </c:pt>
                <c:pt idx="642">
                  <c:v>0.88376190738395499</c:v>
                </c:pt>
                <c:pt idx="643">
                  <c:v>0.88513848356368097</c:v>
                </c:pt>
                <c:pt idx="644">
                  <c:v>0.88651505974340605</c:v>
                </c:pt>
                <c:pt idx="645">
                  <c:v>0.88789163592313203</c:v>
                </c:pt>
                <c:pt idx="646">
                  <c:v>0.889268212102858</c:v>
                </c:pt>
                <c:pt idx="647">
                  <c:v>0.89064478828258398</c:v>
                </c:pt>
                <c:pt idx="648">
                  <c:v>0.89202136446230895</c:v>
                </c:pt>
                <c:pt idx="649">
                  <c:v>0.89339794064203504</c:v>
                </c:pt>
                <c:pt idx="650">
                  <c:v>0.89477451682176101</c:v>
                </c:pt>
                <c:pt idx="651">
                  <c:v>0.89615109300148699</c:v>
                </c:pt>
                <c:pt idx="652">
                  <c:v>0.89752766918121296</c:v>
                </c:pt>
                <c:pt idx="653">
                  <c:v>0.89890424536093805</c:v>
                </c:pt>
                <c:pt idx="654">
                  <c:v>0.90028082154066402</c:v>
                </c:pt>
                <c:pt idx="655">
                  <c:v>0.90165739772039</c:v>
                </c:pt>
                <c:pt idx="656">
                  <c:v>0.90303397390011597</c:v>
                </c:pt>
                <c:pt idx="657">
                  <c:v>0.90441055007984195</c:v>
                </c:pt>
                <c:pt idx="658">
                  <c:v>0.90578712625956703</c:v>
                </c:pt>
                <c:pt idx="659">
                  <c:v>0.90716370243929301</c:v>
                </c:pt>
                <c:pt idx="660">
                  <c:v>0.90854027861901898</c:v>
                </c:pt>
                <c:pt idx="661">
                  <c:v>0.90991685479874496</c:v>
                </c:pt>
                <c:pt idx="662">
                  <c:v>0.91129343097847104</c:v>
                </c:pt>
                <c:pt idx="663">
                  <c:v>0.91267000715819602</c:v>
                </c:pt>
                <c:pt idx="664">
                  <c:v>0.91404658333792199</c:v>
                </c:pt>
                <c:pt idx="665">
                  <c:v>0.91542315951764797</c:v>
                </c:pt>
                <c:pt idx="666">
                  <c:v>0.91679973569737405</c:v>
                </c:pt>
                <c:pt idx="667">
                  <c:v>0.91817631187710003</c:v>
                </c:pt>
                <c:pt idx="668">
                  <c:v>0.919552888056825</c:v>
                </c:pt>
                <c:pt idx="669">
                  <c:v>0.92092946423655098</c:v>
                </c:pt>
                <c:pt idx="670">
                  <c:v>0.92230604041627695</c:v>
                </c:pt>
                <c:pt idx="671">
                  <c:v>0.92368261659600304</c:v>
                </c:pt>
                <c:pt idx="672">
                  <c:v>0.92505919277572801</c:v>
                </c:pt>
                <c:pt idx="673">
                  <c:v>0.92643576895545399</c:v>
                </c:pt>
                <c:pt idx="674">
                  <c:v>0.92781234513517996</c:v>
                </c:pt>
                <c:pt idx="675">
                  <c:v>0.92918892131490605</c:v>
                </c:pt>
                <c:pt idx="676">
                  <c:v>0.93056549749463202</c:v>
                </c:pt>
                <c:pt idx="677">
                  <c:v>0.931942073674357</c:v>
                </c:pt>
                <c:pt idx="678">
                  <c:v>0.93331864985408297</c:v>
                </c:pt>
                <c:pt idx="679">
                  <c:v>0.93469522603380895</c:v>
                </c:pt>
                <c:pt idx="680">
                  <c:v>0.93607180221353503</c:v>
                </c:pt>
                <c:pt idx="681">
                  <c:v>0.93744837839326101</c:v>
                </c:pt>
                <c:pt idx="682">
                  <c:v>0.93882495457298598</c:v>
                </c:pt>
                <c:pt idx="683">
                  <c:v>0.94020153075271196</c:v>
                </c:pt>
                <c:pt idx="684">
                  <c:v>0.94157810693243804</c:v>
                </c:pt>
                <c:pt idx="685">
                  <c:v>0.94295468311216402</c:v>
                </c:pt>
                <c:pt idx="686">
                  <c:v>0.94433125929188899</c:v>
                </c:pt>
                <c:pt idx="687">
                  <c:v>0.94570783547161497</c:v>
                </c:pt>
                <c:pt idx="688">
                  <c:v>0.94708441165134105</c:v>
                </c:pt>
                <c:pt idx="689">
                  <c:v>0.94846098783106703</c:v>
                </c:pt>
                <c:pt idx="690">
                  <c:v>0.949837564010792</c:v>
                </c:pt>
                <c:pt idx="691">
                  <c:v>0.95121414019051798</c:v>
                </c:pt>
                <c:pt idx="692">
                  <c:v>0.95259071637024395</c:v>
                </c:pt>
                <c:pt idx="693">
                  <c:v>0.95396729254997004</c:v>
                </c:pt>
                <c:pt idx="694">
                  <c:v>0.95534386872969601</c:v>
                </c:pt>
                <c:pt idx="695">
                  <c:v>0.95672044490942099</c:v>
                </c:pt>
                <c:pt idx="696">
                  <c:v>0.95809702108914696</c:v>
                </c:pt>
                <c:pt idx="697">
                  <c:v>0.95947359726887305</c:v>
                </c:pt>
                <c:pt idx="698">
                  <c:v>0.96085017344859902</c:v>
                </c:pt>
                <c:pt idx="699">
                  <c:v>0.962226749628325</c:v>
                </c:pt>
                <c:pt idx="700">
                  <c:v>0.96360332580804997</c:v>
                </c:pt>
                <c:pt idx="701">
                  <c:v>0.96497990198777595</c:v>
                </c:pt>
                <c:pt idx="702">
                  <c:v>0.96635647816750203</c:v>
                </c:pt>
                <c:pt idx="703">
                  <c:v>0.96773305434722801</c:v>
                </c:pt>
                <c:pt idx="704">
                  <c:v>0.96910963052695398</c:v>
                </c:pt>
                <c:pt idx="705">
                  <c:v>0.97048620670667896</c:v>
                </c:pt>
                <c:pt idx="706">
                  <c:v>0.97186278288640504</c:v>
                </c:pt>
                <c:pt idx="707">
                  <c:v>0.97323935906613102</c:v>
                </c:pt>
                <c:pt idx="708">
                  <c:v>0.97461593524585699</c:v>
                </c:pt>
                <c:pt idx="709">
                  <c:v>0.97599251142558296</c:v>
                </c:pt>
                <c:pt idx="710">
                  <c:v>0.97736908760530805</c:v>
                </c:pt>
                <c:pt idx="711">
                  <c:v>0.97874566378503403</c:v>
                </c:pt>
                <c:pt idx="712">
                  <c:v>0.98012223996476</c:v>
                </c:pt>
                <c:pt idx="713">
                  <c:v>0.98149881614448597</c:v>
                </c:pt>
                <c:pt idx="714">
                  <c:v>0.98287539232421095</c:v>
                </c:pt>
                <c:pt idx="715">
                  <c:v>0.98425196850393704</c:v>
                </c:pt>
                <c:pt idx="716">
                  <c:v>0.98562854468366301</c:v>
                </c:pt>
                <c:pt idx="717">
                  <c:v>0.98700512086338898</c:v>
                </c:pt>
                <c:pt idx="718">
                  <c:v>0.98838169704311396</c:v>
                </c:pt>
                <c:pt idx="719">
                  <c:v>0.98975827322284005</c:v>
                </c:pt>
                <c:pt idx="720">
                  <c:v>0.99113484940256602</c:v>
                </c:pt>
                <c:pt idx="721">
                  <c:v>0.992511425582292</c:v>
                </c:pt>
                <c:pt idx="722">
                  <c:v>0.99388800176201797</c:v>
                </c:pt>
                <c:pt idx="723">
                  <c:v>0.99526457794174295</c:v>
                </c:pt>
                <c:pt idx="724">
                  <c:v>0.99664115412146903</c:v>
                </c:pt>
                <c:pt idx="725">
                  <c:v>0.99801773030119501</c:v>
                </c:pt>
                <c:pt idx="726">
                  <c:v>0.99939430648092098</c:v>
                </c:pt>
                <c:pt idx="727">
                  <c:v>1.0007708826606501</c:v>
                </c:pt>
                <c:pt idx="728">
                  <c:v>1.00214745884037</c:v>
                </c:pt>
                <c:pt idx="729">
                  <c:v>1.0035240350201</c:v>
                </c:pt>
                <c:pt idx="730">
                  <c:v>1.00490061119982</c:v>
                </c:pt>
                <c:pt idx="731">
                  <c:v>1.00627718737955</c:v>
                </c:pt>
                <c:pt idx="732">
                  <c:v>1.0076537635592799</c:v>
                </c:pt>
                <c:pt idx="733">
                  <c:v>1.0090303397389999</c:v>
                </c:pt>
                <c:pt idx="734">
                  <c:v>1.0104069159187301</c:v>
                </c:pt>
                <c:pt idx="735">
                  <c:v>1.0117834920984501</c:v>
                </c:pt>
                <c:pt idx="736">
                  <c:v>1.0131600682781801</c:v>
                </c:pt>
                <c:pt idx="737">
                  <c:v>1.0145366444579</c:v>
                </c:pt>
                <c:pt idx="738">
                  <c:v>1.01591322063763</c:v>
                </c:pt>
                <c:pt idx="739">
                  <c:v>1.01728979681736</c:v>
                </c:pt>
                <c:pt idx="740">
                  <c:v>1.01866637299708</c:v>
                </c:pt>
                <c:pt idx="741">
                  <c:v>1.0200429491768099</c:v>
                </c:pt>
                <c:pt idx="742">
                  <c:v>1.0214195253565299</c:v>
                </c:pt>
                <c:pt idx="743">
                  <c:v>1.0227961015362601</c:v>
                </c:pt>
                <c:pt idx="744">
                  <c:v>1.0241726777159901</c:v>
                </c:pt>
                <c:pt idx="745">
                  <c:v>1.0255492538957101</c:v>
                </c:pt>
                <c:pt idx="746">
                  <c:v>1.02692583007544</c:v>
                </c:pt>
                <c:pt idx="747">
                  <c:v>1.02830240625516</c:v>
                </c:pt>
                <c:pt idx="748">
                  <c:v>1.02967898243489</c:v>
                </c:pt>
                <c:pt idx="749">
                  <c:v>1.03105555861461</c:v>
                </c:pt>
                <c:pt idx="750">
                  <c:v>1.0324321347943399</c:v>
                </c:pt>
                <c:pt idx="751">
                  <c:v>1.0338087109740699</c:v>
                </c:pt>
                <c:pt idx="752">
                  <c:v>1.0351852871537901</c:v>
                </c:pt>
                <c:pt idx="753">
                  <c:v>1.0365618633335201</c:v>
                </c:pt>
                <c:pt idx="754">
                  <c:v>1.0379384395132401</c:v>
                </c:pt>
                <c:pt idx="755">
                  <c:v>1.03931501569297</c:v>
                </c:pt>
                <c:pt idx="756">
                  <c:v>1.04069159187269</c:v>
                </c:pt>
                <c:pt idx="757">
                  <c:v>1.04206816805242</c:v>
                </c:pt>
                <c:pt idx="758">
                  <c:v>1.0434447442321499</c:v>
                </c:pt>
                <c:pt idx="759">
                  <c:v>1.0448213204118699</c:v>
                </c:pt>
                <c:pt idx="760">
                  <c:v>1.0461978965915999</c:v>
                </c:pt>
                <c:pt idx="761">
                  <c:v>1.0475744727713201</c:v>
                </c:pt>
                <c:pt idx="762">
                  <c:v>1.0489510489510501</c:v>
                </c:pt>
                <c:pt idx="763">
                  <c:v>1.05032762513078</c:v>
                </c:pt>
                <c:pt idx="764">
                  <c:v>1.0517042013105</c:v>
                </c:pt>
                <c:pt idx="765">
                  <c:v>1.05308077749023</c:v>
                </c:pt>
                <c:pt idx="766">
                  <c:v>1.05445735366995</c:v>
                </c:pt>
                <c:pt idx="767">
                  <c:v>1.0558339298496799</c:v>
                </c:pt>
                <c:pt idx="768">
                  <c:v>1.0572105060293999</c:v>
                </c:pt>
                <c:pt idx="769">
                  <c:v>1.0585870822091299</c:v>
                </c:pt>
                <c:pt idx="770">
                  <c:v>1.0599636583888601</c:v>
                </c:pt>
                <c:pt idx="771">
                  <c:v>1.0613402345685801</c:v>
                </c:pt>
                <c:pt idx="772">
                  <c:v>1.06271681074831</c:v>
                </c:pt>
                <c:pt idx="773">
                  <c:v>1.06409338692803</c:v>
                </c:pt>
                <c:pt idx="774">
                  <c:v>1.06546996310776</c:v>
                </c:pt>
                <c:pt idx="775">
                  <c:v>1.06684653928748</c:v>
                </c:pt>
                <c:pt idx="776">
                  <c:v>1.0682231154672099</c:v>
                </c:pt>
                <c:pt idx="777">
                  <c:v>1.0695996916469399</c:v>
                </c:pt>
                <c:pt idx="778">
                  <c:v>1.0709762678266599</c:v>
                </c:pt>
                <c:pt idx="779">
                  <c:v>1.0723528440063901</c:v>
                </c:pt>
                <c:pt idx="780">
                  <c:v>1.0737294201861101</c:v>
                </c:pt>
                <c:pt idx="781">
                  <c:v>1.07510599636584</c:v>
                </c:pt>
                <c:pt idx="782">
                  <c:v>1.07648257254557</c:v>
                </c:pt>
                <c:pt idx="783">
                  <c:v>1.07785914872529</c:v>
                </c:pt>
                <c:pt idx="784">
                  <c:v>1.07923572490502</c:v>
                </c:pt>
                <c:pt idx="785">
                  <c:v>1.0806123010847399</c:v>
                </c:pt>
                <c:pt idx="786">
                  <c:v>1.0819888772644699</c:v>
                </c:pt>
                <c:pt idx="787">
                  <c:v>1.0833654534441901</c:v>
                </c:pt>
                <c:pt idx="788">
                  <c:v>1.0847420296239201</c:v>
                </c:pt>
                <c:pt idx="789">
                  <c:v>1.0861186058036501</c:v>
                </c:pt>
                <c:pt idx="790">
                  <c:v>1.08749518198337</c:v>
                </c:pt>
                <c:pt idx="791">
                  <c:v>1.0888717581631</c:v>
                </c:pt>
                <c:pt idx="792">
                  <c:v>1.09024833434282</c:v>
                </c:pt>
                <c:pt idx="793">
                  <c:v>1.09162491052255</c:v>
                </c:pt>
                <c:pt idx="794">
                  <c:v>1.0930014867022699</c:v>
                </c:pt>
                <c:pt idx="795">
                  <c:v>1.0943780628819999</c:v>
                </c:pt>
                <c:pt idx="796">
                  <c:v>1.0957546390617301</c:v>
                </c:pt>
                <c:pt idx="797">
                  <c:v>1.0971312152414501</c:v>
                </c:pt>
                <c:pt idx="798">
                  <c:v>1.09850779142118</c:v>
                </c:pt>
                <c:pt idx="799">
                  <c:v>1.0998843676009</c:v>
                </c:pt>
                <c:pt idx="800">
                  <c:v>1.10126094378063</c:v>
                </c:pt>
                <c:pt idx="801">
                  <c:v>1.10263751996035</c:v>
                </c:pt>
                <c:pt idx="802">
                  <c:v>1.1040140961400799</c:v>
                </c:pt>
                <c:pt idx="803">
                  <c:v>1.1053906723198099</c:v>
                </c:pt>
                <c:pt idx="804">
                  <c:v>1.1067672484995299</c:v>
                </c:pt>
                <c:pt idx="805">
                  <c:v>1.1081438246792601</c:v>
                </c:pt>
                <c:pt idx="806">
                  <c:v>1.1095204008589801</c:v>
                </c:pt>
                <c:pt idx="807">
                  <c:v>1.11089697703871</c:v>
                </c:pt>
                <c:pt idx="808">
                  <c:v>1.11227355321844</c:v>
                </c:pt>
                <c:pt idx="809">
                  <c:v>1.11365012939816</c:v>
                </c:pt>
                <c:pt idx="810">
                  <c:v>1.11502670557789</c:v>
                </c:pt>
                <c:pt idx="811">
                  <c:v>1.1164032817576099</c:v>
                </c:pt>
                <c:pt idx="812">
                  <c:v>1.1177798579373399</c:v>
                </c:pt>
                <c:pt idx="813">
                  <c:v>1.1191564341170599</c:v>
                </c:pt>
                <c:pt idx="814">
                  <c:v>1.1205330102967901</c:v>
                </c:pt>
                <c:pt idx="815">
                  <c:v>1.1219095864765201</c:v>
                </c:pt>
                <c:pt idx="816">
                  <c:v>1.12328616265624</c:v>
                </c:pt>
                <c:pt idx="817">
                  <c:v>1.12466273883597</c:v>
                </c:pt>
                <c:pt idx="818">
                  <c:v>1.12603931501569</c:v>
                </c:pt>
                <c:pt idx="819">
                  <c:v>1.12741589119542</c:v>
                </c:pt>
                <c:pt idx="820">
                  <c:v>1.1287924673751399</c:v>
                </c:pt>
                <c:pt idx="821">
                  <c:v>1.1301690435548699</c:v>
                </c:pt>
                <c:pt idx="822">
                  <c:v>1.1315456197346001</c:v>
                </c:pt>
                <c:pt idx="823">
                  <c:v>1.1329221959143201</c:v>
                </c:pt>
                <c:pt idx="824">
                  <c:v>1.1342987720940501</c:v>
                </c:pt>
                <c:pt idx="825">
                  <c:v>1.13567534827377</c:v>
                </c:pt>
                <c:pt idx="826">
                  <c:v>1.1370519244535</c:v>
                </c:pt>
                <c:pt idx="827">
                  <c:v>1.13842850063323</c:v>
                </c:pt>
                <c:pt idx="828">
                  <c:v>1.13980507681295</c:v>
                </c:pt>
                <c:pt idx="829">
                  <c:v>1.1411816529926799</c:v>
                </c:pt>
                <c:pt idx="830">
                  <c:v>1.1425582291723999</c:v>
                </c:pt>
                <c:pt idx="831">
                  <c:v>1.1439348053521301</c:v>
                </c:pt>
                <c:pt idx="832">
                  <c:v>1.1453113815318501</c:v>
                </c:pt>
                <c:pt idx="833">
                  <c:v>1.1466879577115801</c:v>
                </c:pt>
                <c:pt idx="834">
                  <c:v>1.14806453389131</c:v>
                </c:pt>
                <c:pt idx="835">
                  <c:v>1.14944111007103</c:v>
                </c:pt>
                <c:pt idx="836">
                  <c:v>1.15081768625076</c:v>
                </c:pt>
                <c:pt idx="837">
                  <c:v>1.15219426243048</c:v>
                </c:pt>
                <c:pt idx="838">
                  <c:v>1.1535708386102099</c:v>
                </c:pt>
                <c:pt idx="839">
                  <c:v>1.1549474147899299</c:v>
                </c:pt>
                <c:pt idx="840">
                  <c:v>1.1563239909696601</c:v>
                </c:pt>
                <c:pt idx="841">
                  <c:v>1.1577005671493901</c:v>
                </c:pt>
                <c:pt idx="842">
                  <c:v>1.15907714332911</c:v>
                </c:pt>
                <c:pt idx="843">
                  <c:v>1.16045371950884</c:v>
                </c:pt>
                <c:pt idx="844">
                  <c:v>1.16183029568856</c:v>
                </c:pt>
                <c:pt idx="845">
                  <c:v>1.16320687186829</c:v>
                </c:pt>
                <c:pt idx="846">
                  <c:v>1.1645834480480199</c:v>
                </c:pt>
                <c:pt idx="847">
                  <c:v>1.1659600242277399</c:v>
                </c:pt>
                <c:pt idx="848">
                  <c:v>1.1673366004074699</c:v>
                </c:pt>
                <c:pt idx="849">
                  <c:v>1.1687131765871901</c:v>
                </c:pt>
                <c:pt idx="850">
                  <c:v>1.1700897527669201</c:v>
                </c:pt>
                <c:pt idx="851">
                  <c:v>1.17146632894664</c:v>
                </c:pt>
                <c:pt idx="852">
                  <c:v>1.17284290512637</c:v>
                </c:pt>
                <c:pt idx="853">
                  <c:v>1.1742194813061</c:v>
                </c:pt>
                <c:pt idx="854">
                  <c:v>1.17559605748582</c:v>
                </c:pt>
                <c:pt idx="855">
                  <c:v>1.1769726336655499</c:v>
                </c:pt>
                <c:pt idx="856">
                  <c:v>1.1783492098452699</c:v>
                </c:pt>
                <c:pt idx="857">
                  <c:v>1.1797257860249999</c:v>
                </c:pt>
                <c:pt idx="858">
                  <c:v>1.1811023622047201</c:v>
                </c:pt>
                <c:pt idx="859">
                  <c:v>1.1824789383844501</c:v>
                </c:pt>
                <c:pt idx="860">
                  <c:v>1.18385551456418</c:v>
                </c:pt>
                <c:pt idx="861">
                  <c:v>1.1852320907439</c:v>
                </c:pt>
                <c:pt idx="862">
                  <c:v>1.18660866692363</c:v>
                </c:pt>
                <c:pt idx="863">
                  <c:v>1.18798524310335</c:v>
                </c:pt>
                <c:pt idx="864">
                  <c:v>1.1893618192830799</c:v>
                </c:pt>
                <c:pt idx="865">
                  <c:v>1.1907383954628099</c:v>
                </c:pt>
                <c:pt idx="866">
                  <c:v>1.1921149716425301</c:v>
                </c:pt>
                <c:pt idx="867">
                  <c:v>1.1934915478222601</c:v>
                </c:pt>
                <c:pt idx="868">
                  <c:v>1.1948681240019801</c:v>
                </c:pt>
                <c:pt idx="869">
                  <c:v>1.19624470018171</c:v>
                </c:pt>
                <c:pt idx="870">
                  <c:v>1.19762127636143</c:v>
                </c:pt>
                <c:pt idx="871">
                  <c:v>1.19899785254116</c:v>
                </c:pt>
                <c:pt idx="872">
                  <c:v>1.20037442872089</c:v>
                </c:pt>
                <c:pt idx="873">
                  <c:v>1.2017510049006099</c:v>
                </c:pt>
                <c:pt idx="874">
                  <c:v>1.2031275810803399</c:v>
                </c:pt>
                <c:pt idx="875">
                  <c:v>1.2045041572600601</c:v>
                </c:pt>
                <c:pt idx="876">
                  <c:v>1.2058807334397901</c:v>
                </c:pt>
                <c:pt idx="877">
                  <c:v>1.2072573096195101</c:v>
                </c:pt>
                <c:pt idx="878">
                  <c:v>1.20863388579924</c:v>
                </c:pt>
                <c:pt idx="879">
                  <c:v>1.21001046197897</c:v>
                </c:pt>
                <c:pt idx="880">
                  <c:v>1.21138703815869</c:v>
                </c:pt>
                <c:pt idx="881">
                  <c:v>1.2127636143384199</c:v>
                </c:pt>
                <c:pt idx="882">
                  <c:v>1.2141401905181399</c:v>
                </c:pt>
                <c:pt idx="883">
                  <c:v>1.2155167666978699</c:v>
                </c:pt>
                <c:pt idx="884">
                  <c:v>1.2168933428776001</c:v>
                </c:pt>
                <c:pt idx="885">
                  <c:v>1.2182699190573201</c:v>
                </c:pt>
                <c:pt idx="886">
                  <c:v>1.21964649523705</c:v>
                </c:pt>
                <c:pt idx="887">
                  <c:v>1.22102307141677</c:v>
                </c:pt>
                <c:pt idx="888">
                  <c:v>1.2223996475965</c:v>
                </c:pt>
                <c:pt idx="889">
                  <c:v>1.22377622377622</c:v>
                </c:pt>
                <c:pt idx="890">
                  <c:v>1.2251527999559499</c:v>
                </c:pt>
                <c:pt idx="891">
                  <c:v>1.2265293761356799</c:v>
                </c:pt>
                <c:pt idx="892">
                  <c:v>1.2279059523153999</c:v>
                </c:pt>
                <c:pt idx="893">
                  <c:v>1.2292825284951301</c:v>
                </c:pt>
                <c:pt idx="894">
                  <c:v>1.2306591046748501</c:v>
                </c:pt>
                <c:pt idx="895">
                  <c:v>1.23203568085458</c:v>
                </c:pt>
                <c:pt idx="896">
                  <c:v>1.2334122570343</c:v>
                </c:pt>
                <c:pt idx="897">
                  <c:v>1.23478883321403</c:v>
                </c:pt>
                <c:pt idx="898">
                  <c:v>1.23616540939376</c:v>
                </c:pt>
                <c:pt idx="899">
                  <c:v>1.2375419855734799</c:v>
                </c:pt>
                <c:pt idx="900">
                  <c:v>1.2389185617532099</c:v>
                </c:pt>
                <c:pt idx="901">
                  <c:v>1.2402951379329299</c:v>
                </c:pt>
                <c:pt idx="902">
                  <c:v>1.2416717141126601</c:v>
                </c:pt>
                <c:pt idx="903">
                  <c:v>1.2430482902923901</c:v>
                </c:pt>
                <c:pt idx="904">
                  <c:v>1.24442486647211</c:v>
                </c:pt>
                <c:pt idx="905">
                  <c:v>1.24580144265184</c:v>
                </c:pt>
                <c:pt idx="906">
                  <c:v>1.24717801883156</c:v>
                </c:pt>
                <c:pt idx="907">
                  <c:v>1.24855459501129</c:v>
                </c:pt>
                <c:pt idx="908">
                  <c:v>1.2499311711910099</c:v>
                </c:pt>
                <c:pt idx="909">
                  <c:v>1.2513077473707399</c:v>
                </c:pt>
                <c:pt idx="910">
                  <c:v>1.2526843235504701</c:v>
                </c:pt>
                <c:pt idx="911">
                  <c:v>1.2540608997301901</c:v>
                </c:pt>
                <c:pt idx="912">
                  <c:v>1.2554374759099201</c:v>
                </c:pt>
                <c:pt idx="913">
                  <c:v>1.25681405208964</c:v>
                </c:pt>
                <c:pt idx="914">
                  <c:v>1.25819062826937</c:v>
                </c:pt>
                <c:pt idx="915">
                  <c:v>1.25956720444909</c:v>
                </c:pt>
                <c:pt idx="916">
                  <c:v>1.26094378062882</c:v>
                </c:pt>
                <c:pt idx="917">
                  <c:v>1.2623203568085499</c:v>
                </c:pt>
                <c:pt idx="918">
                  <c:v>1.2636969329882699</c:v>
                </c:pt>
                <c:pt idx="919">
                  <c:v>1.2650735091680001</c:v>
                </c:pt>
                <c:pt idx="920">
                  <c:v>1.2664500853477201</c:v>
                </c:pt>
                <c:pt idx="921">
                  <c:v>1.26782666152745</c:v>
                </c:pt>
                <c:pt idx="922">
                  <c:v>1.26920323770718</c:v>
                </c:pt>
                <c:pt idx="923">
                  <c:v>1.2705798138869</c:v>
                </c:pt>
                <c:pt idx="924">
                  <c:v>1.27195639006663</c:v>
                </c:pt>
                <c:pt idx="925">
                  <c:v>1.27333296624635</c:v>
                </c:pt>
                <c:pt idx="926">
                  <c:v>1.2747095424260799</c:v>
                </c:pt>
                <c:pt idx="927">
                  <c:v>1.2760861186057999</c:v>
                </c:pt>
                <c:pt idx="928">
                  <c:v>1.2774626947855301</c:v>
                </c:pt>
                <c:pt idx="929">
                  <c:v>1.2788392709652601</c:v>
                </c:pt>
                <c:pt idx="930">
                  <c:v>1.28021584714498</c:v>
                </c:pt>
                <c:pt idx="931">
                  <c:v>1.28159242332471</c:v>
                </c:pt>
                <c:pt idx="932">
                  <c:v>1.28296899950443</c:v>
                </c:pt>
                <c:pt idx="933">
                  <c:v>1.28434557568416</c:v>
                </c:pt>
                <c:pt idx="934">
                  <c:v>1.2857221518638799</c:v>
                </c:pt>
                <c:pt idx="935">
                  <c:v>1.2870987280436099</c:v>
                </c:pt>
                <c:pt idx="936">
                  <c:v>1.2884753042233399</c:v>
                </c:pt>
                <c:pt idx="937">
                  <c:v>1.2898518804030601</c:v>
                </c:pt>
                <c:pt idx="938">
                  <c:v>1.2912284565827901</c:v>
                </c:pt>
                <c:pt idx="939">
                  <c:v>1.29260503276251</c:v>
                </c:pt>
                <c:pt idx="940">
                  <c:v>1.29398160894224</c:v>
                </c:pt>
                <c:pt idx="941">
                  <c:v>1.29535818512196</c:v>
                </c:pt>
                <c:pt idx="942">
                  <c:v>1.29673476130169</c:v>
                </c:pt>
                <c:pt idx="943">
                  <c:v>1.2981113374814199</c:v>
                </c:pt>
                <c:pt idx="944">
                  <c:v>1.2994879136611399</c:v>
                </c:pt>
                <c:pt idx="945">
                  <c:v>1.3008644898408701</c:v>
                </c:pt>
                <c:pt idx="946">
                  <c:v>1.3022410660205901</c:v>
                </c:pt>
                <c:pt idx="947">
                  <c:v>1.3036176422003201</c:v>
                </c:pt>
                <c:pt idx="948">
                  <c:v>1.30499421838005</c:v>
                </c:pt>
                <c:pt idx="949">
                  <c:v>1.30637079455977</c:v>
                </c:pt>
                <c:pt idx="950">
                  <c:v>1.3077473707395</c:v>
                </c:pt>
                <c:pt idx="951">
                  <c:v>1.30912394691922</c:v>
                </c:pt>
                <c:pt idx="952">
                  <c:v>1.3105005230989499</c:v>
                </c:pt>
                <c:pt idx="953">
                  <c:v>1.3118770992786699</c:v>
                </c:pt>
                <c:pt idx="954">
                  <c:v>1.3132536754584001</c:v>
                </c:pt>
                <c:pt idx="955">
                  <c:v>1.3146302516381301</c:v>
                </c:pt>
                <c:pt idx="956">
                  <c:v>1.3160068278178501</c:v>
                </c:pt>
                <c:pt idx="957">
                  <c:v>1.31738340399758</c:v>
                </c:pt>
                <c:pt idx="958">
                  <c:v>1.3187599801773</c:v>
                </c:pt>
                <c:pt idx="959">
                  <c:v>1.32013655635703</c:v>
                </c:pt>
                <c:pt idx="960">
                  <c:v>1.32151313253675</c:v>
                </c:pt>
                <c:pt idx="961">
                  <c:v>1.3228897087164799</c:v>
                </c:pt>
                <c:pt idx="962">
                  <c:v>1.3242662848962099</c:v>
                </c:pt>
                <c:pt idx="963">
                  <c:v>1.3256428610759301</c:v>
                </c:pt>
                <c:pt idx="964">
                  <c:v>1.3270194372556601</c:v>
                </c:pt>
                <c:pt idx="965">
                  <c:v>1.3283960134353801</c:v>
                </c:pt>
                <c:pt idx="966">
                  <c:v>1.32977258961511</c:v>
                </c:pt>
                <c:pt idx="967">
                  <c:v>1.33114916579484</c:v>
                </c:pt>
                <c:pt idx="968">
                  <c:v>1.33252574197456</c:v>
                </c:pt>
                <c:pt idx="969">
                  <c:v>1.3339023181542899</c:v>
                </c:pt>
                <c:pt idx="970">
                  <c:v>1.3352788943340099</c:v>
                </c:pt>
                <c:pt idx="971">
                  <c:v>1.3366554705137399</c:v>
                </c:pt>
                <c:pt idx="972">
                  <c:v>1.3380320466934601</c:v>
                </c:pt>
                <c:pt idx="973">
                  <c:v>1.3394086228731901</c:v>
                </c:pt>
                <c:pt idx="974">
                  <c:v>1.34078519905292</c:v>
                </c:pt>
                <c:pt idx="975">
                  <c:v>1.34216177523264</c:v>
                </c:pt>
                <c:pt idx="976">
                  <c:v>1.34353835141237</c:v>
                </c:pt>
                <c:pt idx="977">
                  <c:v>1.34491492759209</c:v>
                </c:pt>
                <c:pt idx="978">
                  <c:v>1.3462915037718199</c:v>
                </c:pt>
                <c:pt idx="979">
                  <c:v>1.3476680799515399</c:v>
                </c:pt>
                <c:pt idx="980">
                  <c:v>1.3490446561312699</c:v>
                </c:pt>
                <c:pt idx="981">
                  <c:v>1.3504212323110001</c:v>
                </c:pt>
                <c:pt idx="982">
                  <c:v>1.3517978084907201</c:v>
                </c:pt>
                <c:pt idx="983">
                  <c:v>1.35317438467045</c:v>
                </c:pt>
                <c:pt idx="984">
                  <c:v>1.35455096085017</c:v>
                </c:pt>
                <c:pt idx="985">
                  <c:v>1.3559275370299</c:v>
                </c:pt>
                <c:pt idx="986">
                  <c:v>1.35730411320963</c:v>
                </c:pt>
                <c:pt idx="987">
                  <c:v>1.3586806893893499</c:v>
                </c:pt>
                <c:pt idx="988">
                  <c:v>1.3600572655690799</c:v>
                </c:pt>
                <c:pt idx="989">
                  <c:v>1.3614338417487999</c:v>
                </c:pt>
                <c:pt idx="990">
                  <c:v>1.3628104179285301</c:v>
                </c:pt>
                <c:pt idx="991">
                  <c:v>1.3641869941082501</c:v>
                </c:pt>
                <c:pt idx="992">
                  <c:v>1.36556357028798</c:v>
                </c:pt>
                <c:pt idx="993">
                  <c:v>1.36694014646771</c:v>
                </c:pt>
                <c:pt idx="994">
                  <c:v>1.36831672264743</c:v>
                </c:pt>
                <c:pt idx="995">
                  <c:v>1.36969329882716</c:v>
                </c:pt>
                <c:pt idx="996">
                  <c:v>1.3710698750068799</c:v>
                </c:pt>
                <c:pt idx="997">
                  <c:v>1.3724464511866099</c:v>
                </c:pt>
                <c:pt idx="998">
                  <c:v>1.3738230273663301</c:v>
                </c:pt>
                <c:pt idx="999">
                  <c:v>1.3751996035460601</c:v>
                </c:pt>
                <c:pt idx="1000">
                  <c:v>1.3765761797257901</c:v>
                </c:pt>
                <c:pt idx="1001">
                  <c:v>1.37795275590551</c:v>
                </c:pt>
                <c:pt idx="1002">
                  <c:v>1.37932933208524</c:v>
                </c:pt>
                <c:pt idx="1003">
                  <c:v>1.38070590826496</c:v>
                </c:pt>
                <c:pt idx="1004">
                  <c:v>1.38208248444469</c:v>
                </c:pt>
                <c:pt idx="1005">
                  <c:v>1.3834590606244199</c:v>
                </c:pt>
                <c:pt idx="1006">
                  <c:v>1.3848356368041399</c:v>
                </c:pt>
                <c:pt idx="1007">
                  <c:v>1.3862122129838701</c:v>
                </c:pt>
                <c:pt idx="1008">
                  <c:v>1.3875887891635901</c:v>
                </c:pt>
                <c:pt idx="1009">
                  <c:v>1.38896536534332</c:v>
                </c:pt>
                <c:pt idx="1010">
                  <c:v>1.39034194152304</c:v>
                </c:pt>
                <c:pt idx="1011">
                  <c:v>1.39171851770277</c:v>
                </c:pt>
                <c:pt idx="1012">
                  <c:v>1.3930950938825</c:v>
                </c:pt>
                <c:pt idx="1013">
                  <c:v>1.3944716700622199</c:v>
                </c:pt>
                <c:pt idx="1014">
                  <c:v>1.3958482462419499</c:v>
                </c:pt>
                <c:pt idx="1015">
                  <c:v>1.3972248224216699</c:v>
                </c:pt>
                <c:pt idx="1016">
                  <c:v>1.3986013986014001</c:v>
                </c:pt>
                <c:pt idx="1017">
                  <c:v>1.3999779747811201</c:v>
                </c:pt>
                <c:pt idx="1018">
                  <c:v>1.40135455096085</c:v>
                </c:pt>
                <c:pt idx="1019">
                  <c:v>1.40273112714058</c:v>
                </c:pt>
                <c:pt idx="1020">
                  <c:v>1.4041077033203</c:v>
                </c:pt>
                <c:pt idx="1021">
                  <c:v>1.40548427950003</c:v>
                </c:pt>
                <c:pt idx="1022">
                  <c:v>1.4068608556797499</c:v>
                </c:pt>
                <c:pt idx="1023">
                  <c:v>1.4082374318594799</c:v>
                </c:pt>
                <c:pt idx="1024">
                  <c:v>1.4096140080392101</c:v>
                </c:pt>
                <c:pt idx="1025">
                  <c:v>1.4109905842189301</c:v>
                </c:pt>
                <c:pt idx="1026">
                  <c:v>1.4123671603986601</c:v>
                </c:pt>
                <c:pt idx="1027">
                  <c:v>1.41374373657838</c:v>
                </c:pt>
                <c:pt idx="1028">
                  <c:v>1.41512031275811</c:v>
                </c:pt>
                <c:pt idx="1029">
                  <c:v>1.41649688893783</c:v>
                </c:pt>
                <c:pt idx="1030">
                  <c:v>1.41787346511756</c:v>
                </c:pt>
                <c:pt idx="1031">
                  <c:v>1.4192500412972899</c:v>
                </c:pt>
                <c:pt idx="1032">
                  <c:v>1.4206266174770099</c:v>
                </c:pt>
                <c:pt idx="1033">
                  <c:v>1.4220031936567401</c:v>
                </c:pt>
                <c:pt idx="1034">
                  <c:v>1.4233797698364601</c:v>
                </c:pt>
                <c:pt idx="1035">
                  <c:v>1.4247563460161901</c:v>
                </c:pt>
                <c:pt idx="1036">
                  <c:v>1.42613292219591</c:v>
                </c:pt>
                <c:pt idx="1037">
                  <c:v>1.42750949837564</c:v>
                </c:pt>
                <c:pt idx="1038">
                  <c:v>1.42888607455537</c:v>
                </c:pt>
                <c:pt idx="1039">
                  <c:v>1.43026265073509</c:v>
                </c:pt>
                <c:pt idx="1040">
                  <c:v>1.4316392269148199</c:v>
                </c:pt>
                <c:pt idx="1041">
                  <c:v>1.4330158030945399</c:v>
                </c:pt>
                <c:pt idx="1042">
                  <c:v>1.4343923792742701</c:v>
                </c:pt>
                <c:pt idx="1043">
                  <c:v>1.4357689554540001</c:v>
                </c:pt>
                <c:pt idx="1044">
                  <c:v>1.4371455316337201</c:v>
                </c:pt>
                <c:pt idx="1045">
                  <c:v>1.43852210781345</c:v>
                </c:pt>
                <c:pt idx="1046">
                  <c:v>1.43989868399317</c:v>
                </c:pt>
                <c:pt idx="1047">
                  <c:v>1.4412752601729</c:v>
                </c:pt>
                <c:pt idx="1048">
                  <c:v>1.44265183635262</c:v>
                </c:pt>
                <c:pt idx="1049">
                  <c:v>1.4440284125323499</c:v>
                </c:pt>
                <c:pt idx="1050">
                  <c:v>1.4454049887120799</c:v>
                </c:pt>
                <c:pt idx="1051">
                  <c:v>1.4467815648918001</c:v>
                </c:pt>
                <c:pt idx="1052">
                  <c:v>1.4481581410715301</c:v>
                </c:pt>
                <c:pt idx="1053">
                  <c:v>1.44953471725125</c:v>
                </c:pt>
                <c:pt idx="1054">
                  <c:v>1.45091129343098</c:v>
                </c:pt>
                <c:pt idx="1055">
                  <c:v>1.4522878696107</c:v>
                </c:pt>
                <c:pt idx="1056">
                  <c:v>1.45366444579043</c:v>
                </c:pt>
                <c:pt idx="1057">
                  <c:v>1.4550410219701599</c:v>
                </c:pt>
                <c:pt idx="1058">
                  <c:v>1.4564175981498799</c:v>
                </c:pt>
                <c:pt idx="1059">
                  <c:v>1.4577941743296099</c:v>
                </c:pt>
                <c:pt idx="1060">
                  <c:v>1.4591707505093301</c:v>
                </c:pt>
                <c:pt idx="1061">
                  <c:v>1.4605473266890601</c:v>
                </c:pt>
                <c:pt idx="1062">
                  <c:v>1.46192390286879</c:v>
                </c:pt>
                <c:pt idx="1063">
                  <c:v>1.46330047904851</c:v>
                </c:pt>
                <c:pt idx="1064">
                  <c:v>1.46467705522824</c:v>
                </c:pt>
                <c:pt idx="1065">
                  <c:v>1.46605363140796</c:v>
                </c:pt>
                <c:pt idx="1066">
                  <c:v>1.4674302075876899</c:v>
                </c:pt>
                <c:pt idx="1067">
                  <c:v>1.4688067837674099</c:v>
                </c:pt>
                <c:pt idx="1068">
                  <c:v>1.4701833599471399</c:v>
                </c:pt>
                <c:pt idx="1069">
                  <c:v>1.4715599361268701</c:v>
                </c:pt>
                <c:pt idx="1070">
                  <c:v>1.4729365123065901</c:v>
                </c:pt>
                <c:pt idx="1071">
                  <c:v>1.47431308848632</c:v>
                </c:pt>
                <c:pt idx="1072">
                  <c:v>1.47568966466604</c:v>
                </c:pt>
                <c:pt idx="1073">
                  <c:v>1.47706624084577</c:v>
                </c:pt>
                <c:pt idx="1074">
                  <c:v>1.47844281702549</c:v>
                </c:pt>
                <c:pt idx="1075">
                  <c:v>1.4798193932052199</c:v>
                </c:pt>
                <c:pt idx="1076">
                  <c:v>1.4811959693849499</c:v>
                </c:pt>
                <c:pt idx="1077">
                  <c:v>1.4825725455646701</c:v>
                </c:pt>
                <c:pt idx="1078">
                  <c:v>1.4839491217444001</c:v>
                </c:pt>
                <c:pt idx="1079">
                  <c:v>1.4853256979241201</c:v>
                </c:pt>
                <c:pt idx="1080">
                  <c:v>1.48670227410385</c:v>
                </c:pt>
                <c:pt idx="1081">
                  <c:v>1.48807885028358</c:v>
                </c:pt>
                <c:pt idx="1082">
                  <c:v>1.4894554264633</c:v>
                </c:pt>
                <c:pt idx="1083">
                  <c:v>1.49083200264303</c:v>
                </c:pt>
                <c:pt idx="1084">
                  <c:v>1.4922085788227499</c:v>
                </c:pt>
                <c:pt idx="1085">
                  <c:v>1.4935851550024799</c:v>
                </c:pt>
                <c:pt idx="1086">
                  <c:v>1.4949617311822001</c:v>
                </c:pt>
                <c:pt idx="1087">
                  <c:v>1.4963383073619301</c:v>
                </c:pt>
                <c:pt idx="1088">
                  <c:v>1.49771488354166</c:v>
                </c:pt>
                <c:pt idx="1089">
                  <c:v>1.49909145972138</c:v>
                </c:pt>
                <c:pt idx="1090">
                  <c:v>1.50046803590111</c:v>
                </c:pt>
                <c:pt idx="1091">
                  <c:v>1.50184461208083</c:v>
                </c:pt>
                <c:pt idx="1092">
                  <c:v>1.5032211882605599</c:v>
                </c:pt>
                <c:pt idx="1093">
                  <c:v>1.5045977644402799</c:v>
                </c:pt>
                <c:pt idx="1094">
                  <c:v>1.5059743406200099</c:v>
                </c:pt>
                <c:pt idx="1095">
                  <c:v>1.5073509167997401</c:v>
                </c:pt>
                <c:pt idx="1096">
                  <c:v>1.5087274929794601</c:v>
                </c:pt>
                <c:pt idx="1097">
                  <c:v>1.51010406915919</c:v>
                </c:pt>
                <c:pt idx="1098">
                  <c:v>1.51148064533891</c:v>
                </c:pt>
                <c:pt idx="1099">
                  <c:v>1.51285722151864</c:v>
                </c:pt>
                <c:pt idx="1100">
                  <c:v>1.51423379769836</c:v>
                </c:pt>
                <c:pt idx="1101">
                  <c:v>1.5156103738780899</c:v>
                </c:pt>
                <c:pt idx="1102">
                  <c:v>1.5169869500578199</c:v>
                </c:pt>
                <c:pt idx="1103">
                  <c:v>1.5183635262375399</c:v>
                </c:pt>
                <c:pt idx="1104">
                  <c:v>1.5197401024172701</c:v>
                </c:pt>
                <c:pt idx="1105">
                  <c:v>1.5211166785969901</c:v>
                </c:pt>
                <c:pt idx="1106">
                  <c:v>1.52249325477672</c:v>
                </c:pt>
                <c:pt idx="1107">
                  <c:v>1.52386983095645</c:v>
                </c:pt>
                <c:pt idx="1108">
                  <c:v>1.52524640713617</c:v>
                </c:pt>
                <c:pt idx="1109">
                  <c:v>1.5266229833159</c:v>
                </c:pt>
                <c:pt idx="1110">
                  <c:v>1.5279995594956199</c:v>
                </c:pt>
                <c:pt idx="1111">
                  <c:v>1.5293761356753499</c:v>
                </c:pt>
                <c:pt idx="1112">
                  <c:v>1.5307527118550699</c:v>
                </c:pt>
                <c:pt idx="1113">
                  <c:v>1.5321292880348001</c:v>
                </c:pt>
                <c:pt idx="1114">
                  <c:v>1.5335058642145301</c:v>
                </c:pt>
                <c:pt idx="1115">
                  <c:v>1.53488244039425</c:v>
                </c:pt>
                <c:pt idx="1116">
                  <c:v>1.53625901657398</c:v>
                </c:pt>
                <c:pt idx="1117">
                  <c:v>1.5376355927537</c:v>
                </c:pt>
                <c:pt idx="1118">
                  <c:v>1.53901216893343</c:v>
                </c:pt>
                <c:pt idx="1119">
                  <c:v>1.5403887451131499</c:v>
                </c:pt>
                <c:pt idx="1120">
                  <c:v>1.5417653212928799</c:v>
                </c:pt>
                <c:pt idx="1121">
                  <c:v>1.5431418974726101</c:v>
                </c:pt>
                <c:pt idx="1122">
                  <c:v>1.5445184736523301</c:v>
                </c:pt>
                <c:pt idx="1123">
                  <c:v>1.5458950498320601</c:v>
                </c:pt>
                <c:pt idx="1124">
                  <c:v>1.54727162601178</c:v>
                </c:pt>
                <c:pt idx="1125">
                  <c:v>1.54864820219151</c:v>
                </c:pt>
                <c:pt idx="1126">
                  <c:v>1.55002477837124</c:v>
                </c:pt>
                <c:pt idx="1127">
                  <c:v>1.55140135455096</c:v>
                </c:pt>
                <c:pt idx="1128">
                  <c:v>1.5527779307306899</c:v>
                </c:pt>
                <c:pt idx="1129">
                  <c:v>1.5541545069104099</c:v>
                </c:pt>
                <c:pt idx="1130">
                  <c:v>1.5555310830901401</c:v>
                </c:pt>
                <c:pt idx="1131">
                  <c:v>1.5569076592698601</c:v>
                </c:pt>
                <c:pt idx="1132">
                  <c:v>1.55828423544959</c:v>
                </c:pt>
                <c:pt idx="1133">
                  <c:v>1.55966081162932</c:v>
                </c:pt>
                <c:pt idx="1134">
                  <c:v>1.56103738780904</c:v>
                </c:pt>
                <c:pt idx="1135">
                  <c:v>1.56241396398877</c:v>
                </c:pt>
                <c:pt idx="1136">
                  <c:v>1.56379054016849</c:v>
                </c:pt>
                <c:pt idx="1137">
                  <c:v>1.5651671163482199</c:v>
                </c:pt>
                <c:pt idx="1138">
                  <c:v>1.5665436925279399</c:v>
                </c:pt>
                <c:pt idx="1139">
                  <c:v>1.5679202687076701</c:v>
                </c:pt>
                <c:pt idx="1140">
                  <c:v>1.5692968448874001</c:v>
                </c:pt>
                <c:pt idx="1141">
                  <c:v>1.57067342106712</c:v>
                </c:pt>
                <c:pt idx="1142">
                  <c:v>1.57204999724685</c:v>
                </c:pt>
                <c:pt idx="1143">
                  <c:v>1.57342657342657</c:v>
                </c:pt>
                <c:pt idx="1144">
                  <c:v>1.5748031496063</c:v>
                </c:pt>
                <c:pt idx="1145">
                  <c:v>1.5761797257860299</c:v>
                </c:pt>
                <c:pt idx="1146">
                  <c:v>1.5775563019657499</c:v>
                </c:pt>
                <c:pt idx="1147">
                  <c:v>1.5789328781454799</c:v>
                </c:pt>
                <c:pt idx="1148">
                  <c:v>1.5803094543252001</c:v>
                </c:pt>
                <c:pt idx="1149">
                  <c:v>1.5816860305049301</c:v>
                </c:pt>
                <c:pt idx="1150">
                  <c:v>1.58306260668465</c:v>
                </c:pt>
                <c:pt idx="1151">
                  <c:v>1.58443918286438</c:v>
                </c:pt>
                <c:pt idx="1152">
                  <c:v>1.58581575904411</c:v>
                </c:pt>
                <c:pt idx="1153">
                  <c:v>1.58719233522383</c:v>
                </c:pt>
                <c:pt idx="1154">
                  <c:v>1.5885689114035599</c:v>
                </c:pt>
                <c:pt idx="1155">
                  <c:v>1.5899454875832799</c:v>
                </c:pt>
                <c:pt idx="1156">
                  <c:v>1.5913220637630101</c:v>
                </c:pt>
                <c:pt idx="1157">
                  <c:v>1.5926986399427301</c:v>
                </c:pt>
                <c:pt idx="1158">
                  <c:v>1.5940752161224601</c:v>
                </c:pt>
                <c:pt idx="1159">
                  <c:v>1.59545179230219</c:v>
                </c:pt>
                <c:pt idx="1160">
                  <c:v>1.59682836848191</c:v>
                </c:pt>
                <c:pt idx="1161">
                  <c:v>1.59820494466164</c:v>
                </c:pt>
                <c:pt idx="1162">
                  <c:v>1.59958152084136</c:v>
                </c:pt>
                <c:pt idx="1163">
                  <c:v>1.6009580970210899</c:v>
                </c:pt>
                <c:pt idx="1164">
                  <c:v>1.6023346732008199</c:v>
                </c:pt>
                <c:pt idx="1165">
                  <c:v>1.6037112493805401</c:v>
                </c:pt>
                <c:pt idx="1166">
                  <c:v>1.6050878255602701</c:v>
                </c:pt>
                <c:pt idx="1167">
                  <c:v>1.6064644017399901</c:v>
                </c:pt>
                <c:pt idx="1168">
                  <c:v>1.60784097791972</c:v>
                </c:pt>
                <c:pt idx="1169">
                  <c:v>1.60921755409944</c:v>
                </c:pt>
                <c:pt idx="1170">
                  <c:v>1.61059413027917</c:v>
                </c:pt>
                <c:pt idx="1171">
                  <c:v>1.6119707064588999</c:v>
                </c:pt>
                <c:pt idx="1172">
                  <c:v>1.6133472826386199</c:v>
                </c:pt>
                <c:pt idx="1173">
                  <c:v>1.6147238588183499</c:v>
                </c:pt>
                <c:pt idx="1174">
                  <c:v>1.6161004349980701</c:v>
                </c:pt>
                <c:pt idx="1175">
                  <c:v>1.6174770111778001</c:v>
                </c:pt>
                <c:pt idx="1176">
                  <c:v>1.6188535873575201</c:v>
                </c:pt>
                <c:pt idx="1177">
                  <c:v>1.62023016353725</c:v>
                </c:pt>
                <c:pt idx="1178">
                  <c:v>1.62160673971698</c:v>
                </c:pt>
                <c:pt idx="1179">
                  <c:v>1.6229833158967</c:v>
                </c:pt>
                <c:pt idx="1180">
                  <c:v>1.6243598920764299</c:v>
                </c:pt>
                <c:pt idx="1181">
                  <c:v>1.6257364682561499</c:v>
                </c:pt>
                <c:pt idx="1182">
                  <c:v>1.6271130444358799</c:v>
                </c:pt>
                <c:pt idx="1183">
                  <c:v>1.6284896206156101</c:v>
                </c:pt>
                <c:pt idx="1184">
                  <c:v>1.6298661967953301</c:v>
                </c:pt>
                <c:pt idx="1185">
                  <c:v>1.63124277297506</c:v>
                </c:pt>
                <c:pt idx="1186">
                  <c:v>1.63261934915478</c:v>
                </c:pt>
                <c:pt idx="1187">
                  <c:v>1.63399592533451</c:v>
                </c:pt>
                <c:pt idx="1188">
                  <c:v>1.63537250151423</c:v>
                </c:pt>
                <c:pt idx="1189">
                  <c:v>1.6367490776939599</c:v>
                </c:pt>
                <c:pt idx="1190">
                  <c:v>1.6381256538736899</c:v>
                </c:pt>
                <c:pt idx="1191">
                  <c:v>1.6395022300534099</c:v>
                </c:pt>
                <c:pt idx="1192">
                  <c:v>1.6408788062331401</c:v>
                </c:pt>
                <c:pt idx="1193">
                  <c:v>1.6422553824128601</c:v>
                </c:pt>
                <c:pt idx="1194">
                  <c:v>1.64363195859259</c:v>
                </c:pt>
                <c:pt idx="1195">
                  <c:v>1.64500853477231</c:v>
                </c:pt>
                <c:pt idx="1196">
                  <c:v>1.64638511095204</c:v>
                </c:pt>
                <c:pt idx="1197">
                  <c:v>1.64776168713177</c:v>
                </c:pt>
                <c:pt idx="1198">
                  <c:v>1.6491382633114899</c:v>
                </c:pt>
                <c:pt idx="1199">
                  <c:v>1.6505148394912199</c:v>
                </c:pt>
                <c:pt idx="1200">
                  <c:v>1.6518914156709401</c:v>
                </c:pt>
                <c:pt idx="1201">
                  <c:v>1.6532679918506701</c:v>
                </c:pt>
                <c:pt idx="1202">
                  <c:v>1.6546445680304001</c:v>
                </c:pt>
                <c:pt idx="1203">
                  <c:v>1.65602114421012</c:v>
                </c:pt>
                <c:pt idx="1204">
                  <c:v>1.65739772038985</c:v>
                </c:pt>
                <c:pt idx="1205">
                  <c:v>1.65877429656957</c:v>
                </c:pt>
                <c:pt idx="1206">
                  <c:v>1.6601508727493</c:v>
                </c:pt>
                <c:pt idx="1207">
                  <c:v>1.6615274489290199</c:v>
                </c:pt>
                <c:pt idx="1208">
                  <c:v>1.6629040251087499</c:v>
                </c:pt>
                <c:pt idx="1209">
                  <c:v>1.6642806012884801</c:v>
                </c:pt>
                <c:pt idx="1210">
                  <c:v>1.6656571774682001</c:v>
                </c:pt>
                <c:pt idx="1211">
                  <c:v>1.66703375364793</c:v>
                </c:pt>
                <c:pt idx="1212">
                  <c:v>1.66841032982765</c:v>
                </c:pt>
                <c:pt idx="1213">
                  <c:v>1.66978690600738</c:v>
                </c:pt>
                <c:pt idx="1214">
                  <c:v>1.6711634821871</c:v>
                </c:pt>
                <c:pt idx="1215">
                  <c:v>1.67254005836683</c:v>
                </c:pt>
                <c:pt idx="1216">
                  <c:v>1.6739166345465599</c:v>
                </c:pt>
                <c:pt idx="1217">
                  <c:v>1.6752932107262799</c:v>
                </c:pt>
                <c:pt idx="1218">
                  <c:v>1.6766697869060101</c:v>
                </c:pt>
                <c:pt idx="1219">
                  <c:v>1.6780463630857301</c:v>
                </c:pt>
                <c:pt idx="1220">
                  <c:v>1.67942293926546</c:v>
                </c:pt>
                <c:pt idx="1221">
                  <c:v>1.68079951544519</c:v>
                </c:pt>
                <c:pt idx="1222">
                  <c:v>1.68217609162491</c:v>
                </c:pt>
                <c:pt idx="1223">
                  <c:v>1.68355266780464</c:v>
                </c:pt>
                <c:pt idx="1224">
                  <c:v>1.6849292439843599</c:v>
                </c:pt>
                <c:pt idx="1225">
                  <c:v>1.6863058201640899</c:v>
                </c:pt>
                <c:pt idx="1226">
                  <c:v>1.6876823963438099</c:v>
                </c:pt>
                <c:pt idx="1227">
                  <c:v>1.6890589725235401</c:v>
                </c:pt>
                <c:pt idx="1228">
                  <c:v>1.6904355487032701</c:v>
                </c:pt>
                <c:pt idx="1229">
                  <c:v>1.69181212488299</c:v>
                </c:pt>
                <c:pt idx="1230">
                  <c:v>1.69318870106272</c:v>
                </c:pt>
                <c:pt idx="1231">
                  <c:v>1.69456527724244</c:v>
                </c:pt>
                <c:pt idx="1232">
                  <c:v>1.69594185342217</c:v>
                </c:pt>
                <c:pt idx="1233">
                  <c:v>1.6973184296018899</c:v>
                </c:pt>
                <c:pt idx="1234">
                  <c:v>1.6986950057816199</c:v>
                </c:pt>
                <c:pt idx="1235">
                  <c:v>1.7000715819613501</c:v>
                </c:pt>
                <c:pt idx="1236">
                  <c:v>1.7014481581410701</c:v>
                </c:pt>
                <c:pt idx="1237">
                  <c:v>1.7028247343208001</c:v>
                </c:pt>
                <c:pt idx="1238">
                  <c:v>1.70420131050052</c:v>
                </c:pt>
                <c:pt idx="1239">
                  <c:v>1.70557788668025</c:v>
                </c:pt>
                <c:pt idx="1240">
                  <c:v>1.70695446285997</c:v>
                </c:pt>
                <c:pt idx="1241">
                  <c:v>1.7083310390397</c:v>
                </c:pt>
                <c:pt idx="1242">
                  <c:v>1.7097076152194299</c:v>
                </c:pt>
                <c:pt idx="1243">
                  <c:v>1.7110841913991499</c:v>
                </c:pt>
                <c:pt idx="1244">
                  <c:v>1.7124607675788801</c:v>
                </c:pt>
                <c:pt idx="1245">
                  <c:v>1.7138373437586001</c:v>
                </c:pt>
                <c:pt idx="1246">
                  <c:v>1.7152139199383301</c:v>
                </c:pt>
                <c:pt idx="1247">
                  <c:v>1.71659049611806</c:v>
                </c:pt>
                <c:pt idx="1248">
                  <c:v>1.71796707229778</c:v>
                </c:pt>
                <c:pt idx="1249">
                  <c:v>1.71934364847751</c:v>
                </c:pt>
                <c:pt idx="1250">
                  <c:v>1.72072022465723</c:v>
                </c:pt>
                <c:pt idx="1251">
                  <c:v>1.7220968008369599</c:v>
                </c:pt>
                <c:pt idx="1252">
                  <c:v>1.7234733770166799</c:v>
                </c:pt>
                <c:pt idx="1253">
                  <c:v>1.7248499531964101</c:v>
                </c:pt>
                <c:pt idx="1254">
                  <c:v>1.7262265293761401</c:v>
                </c:pt>
                <c:pt idx="1255">
                  <c:v>1.7276031055558601</c:v>
                </c:pt>
                <c:pt idx="1256">
                  <c:v>1.72897968173559</c:v>
                </c:pt>
                <c:pt idx="1257">
                  <c:v>1.73035625791531</c:v>
                </c:pt>
                <c:pt idx="1258">
                  <c:v>1.73173283409504</c:v>
                </c:pt>
                <c:pt idx="1259">
                  <c:v>1.73310941027476</c:v>
                </c:pt>
                <c:pt idx="1260">
                  <c:v>1.7344859864544899</c:v>
                </c:pt>
                <c:pt idx="1261">
                  <c:v>1.7358625626342199</c:v>
                </c:pt>
                <c:pt idx="1262">
                  <c:v>1.7372391388139401</c:v>
                </c:pt>
                <c:pt idx="1263">
                  <c:v>1.7386157149936701</c:v>
                </c:pt>
                <c:pt idx="1264">
                  <c:v>1.73999229117339</c:v>
                </c:pt>
                <c:pt idx="1265">
                  <c:v>1.74136886735312</c:v>
                </c:pt>
                <c:pt idx="1266">
                  <c:v>1.74274544353285</c:v>
                </c:pt>
                <c:pt idx="1267">
                  <c:v>1.74412201971257</c:v>
                </c:pt>
                <c:pt idx="1268">
                  <c:v>1.7454985958922999</c:v>
                </c:pt>
                <c:pt idx="1269">
                  <c:v>1.7468751720720199</c:v>
                </c:pt>
                <c:pt idx="1270">
                  <c:v>1.7482517482517499</c:v>
                </c:pt>
                <c:pt idx="1271">
                  <c:v>1.7496283244314701</c:v>
                </c:pt>
                <c:pt idx="1272">
                  <c:v>1.7510049006112001</c:v>
                </c:pt>
                <c:pt idx="1273">
                  <c:v>1.75238147679093</c:v>
                </c:pt>
                <c:pt idx="1274">
                  <c:v>1.75375805297065</c:v>
                </c:pt>
                <c:pt idx="1275">
                  <c:v>1.75513462915038</c:v>
                </c:pt>
                <c:pt idx="1276">
                  <c:v>1.7565112053301</c:v>
                </c:pt>
                <c:pt idx="1277">
                  <c:v>1.7578877815098299</c:v>
                </c:pt>
                <c:pt idx="1278">
                  <c:v>1.7592643576895499</c:v>
                </c:pt>
                <c:pt idx="1279">
                  <c:v>1.7606409338692799</c:v>
                </c:pt>
                <c:pt idx="1280">
                  <c:v>1.7620175100490101</c:v>
                </c:pt>
                <c:pt idx="1281">
                  <c:v>1.7633940862287301</c:v>
                </c:pt>
                <c:pt idx="1282">
                  <c:v>1.76477066240846</c:v>
                </c:pt>
                <c:pt idx="1283">
                  <c:v>1.76614723858818</c:v>
                </c:pt>
                <c:pt idx="1284">
                  <c:v>1.76752381476791</c:v>
                </c:pt>
                <c:pt idx="1285">
                  <c:v>1.76890039094764</c:v>
                </c:pt>
                <c:pt idx="1286">
                  <c:v>1.7702769671273599</c:v>
                </c:pt>
                <c:pt idx="1287">
                  <c:v>1.7716535433070899</c:v>
                </c:pt>
                <c:pt idx="1288">
                  <c:v>1.7730301194868101</c:v>
                </c:pt>
                <c:pt idx="1289">
                  <c:v>1.7744066956665401</c:v>
                </c:pt>
                <c:pt idx="1290">
                  <c:v>1.7757832718462601</c:v>
                </c:pt>
                <c:pt idx="1291">
                  <c:v>1.77715984802599</c:v>
                </c:pt>
                <c:pt idx="1292">
                  <c:v>1.77853642420572</c:v>
                </c:pt>
                <c:pt idx="1293">
                  <c:v>1.77991300038544</c:v>
                </c:pt>
                <c:pt idx="1294">
                  <c:v>1.78128957656517</c:v>
                </c:pt>
                <c:pt idx="1295">
                  <c:v>1.7826661527448899</c:v>
                </c:pt>
                <c:pt idx="1296">
                  <c:v>1.7840427289246199</c:v>
                </c:pt>
                <c:pt idx="1297">
                  <c:v>1.7854193051043501</c:v>
                </c:pt>
                <c:pt idx="1298">
                  <c:v>1.7867958812840701</c:v>
                </c:pt>
                <c:pt idx="1299">
                  <c:v>1.7881724574638</c:v>
                </c:pt>
                <c:pt idx="1300">
                  <c:v>1.78954903364352</c:v>
                </c:pt>
                <c:pt idx="1301">
                  <c:v>1.79092560982325</c:v>
                </c:pt>
                <c:pt idx="1302">
                  <c:v>1.79230218600297</c:v>
                </c:pt>
                <c:pt idx="1303">
                  <c:v>1.7936787621826999</c:v>
                </c:pt>
                <c:pt idx="1304">
                  <c:v>1.7950553383624299</c:v>
                </c:pt>
                <c:pt idx="1305">
                  <c:v>1.7964319145421499</c:v>
                </c:pt>
                <c:pt idx="1306">
                  <c:v>1.7978084907218801</c:v>
                </c:pt>
                <c:pt idx="1307">
                  <c:v>1.7991850669016001</c:v>
                </c:pt>
                <c:pt idx="1308">
                  <c:v>1.80056164308133</c:v>
                </c:pt>
                <c:pt idx="1309">
                  <c:v>1.80193821926105</c:v>
                </c:pt>
                <c:pt idx="1310">
                  <c:v>1.80331479544078</c:v>
                </c:pt>
                <c:pt idx="1311">
                  <c:v>1.80469137162051</c:v>
                </c:pt>
                <c:pt idx="1312">
                  <c:v>1.8060679478002299</c:v>
                </c:pt>
                <c:pt idx="1313">
                  <c:v>1.8074445239799599</c:v>
                </c:pt>
                <c:pt idx="1314">
                  <c:v>1.8088211001596799</c:v>
                </c:pt>
                <c:pt idx="1315">
                  <c:v>1.8101976763394101</c:v>
                </c:pt>
                <c:pt idx="1316">
                  <c:v>1.8115742525191301</c:v>
                </c:pt>
                <c:pt idx="1317">
                  <c:v>1.81295082869886</c:v>
                </c:pt>
                <c:pt idx="1318">
                  <c:v>1.81432740487859</c:v>
                </c:pt>
                <c:pt idx="1319">
                  <c:v>1.81570398105831</c:v>
                </c:pt>
                <c:pt idx="1320">
                  <c:v>1.81708055723804</c:v>
                </c:pt>
                <c:pt idx="1321">
                  <c:v>1.8184571334177599</c:v>
                </c:pt>
                <c:pt idx="1322">
                  <c:v>1.8198337095974899</c:v>
                </c:pt>
                <c:pt idx="1323">
                  <c:v>1.8212102857772201</c:v>
                </c:pt>
                <c:pt idx="1324">
                  <c:v>1.8225868619569401</c:v>
                </c:pt>
                <c:pt idx="1325">
                  <c:v>1.8239634381366701</c:v>
                </c:pt>
                <c:pt idx="1326">
                  <c:v>1.82534001431639</c:v>
                </c:pt>
                <c:pt idx="1327">
                  <c:v>1.82671659049612</c:v>
                </c:pt>
                <c:pt idx="1328">
                  <c:v>1.82809316667584</c:v>
                </c:pt>
                <c:pt idx="1329">
                  <c:v>1.82946974285557</c:v>
                </c:pt>
                <c:pt idx="1330">
                  <c:v>1.8308463190352999</c:v>
                </c:pt>
                <c:pt idx="1331">
                  <c:v>1.8322228952150199</c:v>
                </c:pt>
                <c:pt idx="1332">
                  <c:v>1.8335994713947501</c:v>
                </c:pt>
                <c:pt idx="1333">
                  <c:v>1.8349760475744701</c:v>
                </c:pt>
                <c:pt idx="1334">
                  <c:v>1.8363526237542001</c:v>
                </c:pt>
                <c:pt idx="1335">
                  <c:v>1.83772919993392</c:v>
                </c:pt>
                <c:pt idx="1336">
                  <c:v>1.83910577611365</c:v>
                </c:pt>
                <c:pt idx="1337">
                  <c:v>1.84048235229338</c:v>
                </c:pt>
                <c:pt idx="1338">
                  <c:v>1.8418589284731</c:v>
                </c:pt>
                <c:pt idx="1339">
                  <c:v>1.8432355046528299</c:v>
                </c:pt>
                <c:pt idx="1340">
                  <c:v>1.8446120808325499</c:v>
                </c:pt>
                <c:pt idx="1341">
                  <c:v>1.8459886570122801</c:v>
                </c:pt>
                <c:pt idx="1342">
                  <c:v>1.8473652331920101</c:v>
                </c:pt>
                <c:pt idx="1343">
                  <c:v>1.84874180937173</c:v>
                </c:pt>
                <c:pt idx="1344">
                  <c:v>1.85011838555146</c:v>
                </c:pt>
                <c:pt idx="1345">
                  <c:v>1.85149496173118</c:v>
                </c:pt>
                <c:pt idx="1346">
                  <c:v>1.85287153791091</c:v>
                </c:pt>
                <c:pt idx="1347">
                  <c:v>1.85424811409063</c:v>
                </c:pt>
                <c:pt idx="1348">
                  <c:v>1.8556246902703599</c:v>
                </c:pt>
                <c:pt idx="1349">
                  <c:v>1.8570012664500899</c:v>
                </c:pt>
                <c:pt idx="1350">
                  <c:v>1.8583778426298101</c:v>
                </c:pt>
                <c:pt idx="1351">
                  <c:v>1.8597544188095401</c:v>
                </c:pt>
                <c:pt idx="1352">
                  <c:v>1.86113099498926</c:v>
                </c:pt>
                <c:pt idx="1353">
                  <c:v>1.86250757116899</c:v>
                </c:pt>
                <c:pt idx="1354">
                  <c:v>1.86388414734871</c:v>
                </c:pt>
                <c:pt idx="1355">
                  <c:v>1.86526072352844</c:v>
                </c:pt>
                <c:pt idx="1356">
                  <c:v>1.8666372997081699</c:v>
                </c:pt>
                <c:pt idx="1357">
                  <c:v>1.8680138758878899</c:v>
                </c:pt>
                <c:pt idx="1358">
                  <c:v>1.8693904520676199</c:v>
                </c:pt>
                <c:pt idx="1359">
                  <c:v>1.8707670282473401</c:v>
                </c:pt>
                <c:pt idx="1360">
                  <c:v>1.8721436044270701</c:v>
                </c:pt>
                <c:pt idx="1361">
                  <c:v>1.8735201806068</c:v>
                </c:pt>
                <c:pt idx="1362">
                  <c:v>1.87489675678652</c:v>
                </c:pt>
                <c:pt idx="1363">
                  <c:v>1.87627333296625</c:v>
                </c:pt>
                <c:pt idx="1364">
                  <c:v>1.87764990914597</c:v>
                </c:pt>
                <c:pt idx="1365">
                  <c:v>1.8790264853256999</c:v>
                </c:pt>
                <c:pt idx="1366">
                  <c:v>1.8804030615054199</c:v>
                </c:pt>
                <c:pt idx="1367">
                  <c:v>1.8817796376851501</c:v>
                </c:pt>
                <c:pt idx="1368">
                  <c:v>1.8831562138648801</c:v>
                </c:pt>
                <c:pt idx="1369">
                  <c:v>1.8845327900446001</c:v>
                </c:pt>
                <c:pt idx="1370">
                  <c:v>1.88590936622433</c:v>
                </c:pt>
                <c:pt idx="1371">
                  <c:v>1.88728594240405</c:v>
                </c:pt>
                <c:pt idx="1372">
                  <c:v>1.88866251858378</c:v>
                </c:pt>
                <c:pt idx="1373">
                  <c:v>1.8900390947635</c:v>
                </c:pt>
                <c:pt idx="1374">
                  <c:v>1.8914156709432299</c:v>
                </c:pt>
                <c:pt idx="1375">
                  <c:v>1.8927922471229599</c:v>
                </c:pt>
                <c:pt idx="1376">
                  <c:v>1.8941688233026801</c:v>
                </c:pt>
                <c:pt idx="1377">
                  <c:v>1.8955453994824101</c:v>
                </c:pt>
                <c:pt idx="1378">
                  <c:v>1.8969219756621301</c:v>
                </c:pt>
                <c:pt idx="1379">
                  <c:v>1.89829855184186</c:v>
                </c:pt>
                <c:pt idx="1380">
                  <c:v>1.89967512802159</c:v>
                </c:pt>
                <c:pt idx="1381">
                  <c:v>1.90105170420131</c:v>
                </c:pt>
                <c:pt idx="1382">
                  <c:v>1.9024282803810399</c:v>
                </c:pt>
                <c:pt idx="1383">
                  <c:v>1.9038048565607599</c:v>
                </c:pt>
                <c:pt idx="1384">
                  <c:v>1.9051814327404899</c:v>
                </c:pt>
                <c:pt idx="1385">
                  <c:v>1.9065580089202101</c:v>
                </c:pt>
                <c:pt idx="1386">
                  <c:v>1.9079345850999401</c:v>
                </c:pt>
                <c:pt idx="1387">
                  <c:v>1.90931116127967</c:v>
                </c:pt>
                <c:pt idx="1388">
                  <c:v>1.91068773745939</c:v>
                </c:pt>
                <c:pt idx="1389">
                  <c:v>1.91206431363912</c:v>
                </c:pt>
                <c:pt idx="1390">
                  <c:v>1.91344088981884</c:v>
                </c:pt>
                <c:pt idx="1391">
                  <c:v>1.9148174659985699</c:v>
                </c:pt>
                <c:pt idx="1392">
                  <c:v>1.9161940421782899</c:v>
                </c:pt>
                <c:pt idx="1393">
                  <c:v>1.9175706183580199</c:v>
                </c:pt>
                <c:pt idx="1394">
                  <c:v>1.9189471945377501</c:v>
                </c:pt>
                <c:pt idx="1395">
                  <c:v>1.9203237707174701</c:v>
                </c:pt>
                <c:pt idx="1396">
                  <c:v>1.9217003468972</c:v>
                </c:pt>
                <c:pt idx="1397">
                  <c:v>1.92307692307692</c:v>
                </c:pt>
                <c:pt idx="1398">
                  <c:v>1.92445349925665</c:v>
                </c:pt>
                <c:pt idx="1399">
                  <c:v>1.92583007543637</c:v>
                </c:pt>
                <c:pt idx="1400">
                  <c:v>1.9272066516160999</c:v>
                </c:pt>
                <c:pt idx="1401">
                  <c:v>1.9285832277958299</c:v>
                </c:pt>
                <c:pt idx="1402">
                  <c:v>1.9299598039755499</c:v>
                </c:pt>
                <c:pt idx="1403">
                  <c:v>1.9313363801552801</c:v>
                </c:pt>
                <c:pt idx="1404">
                  <c:v>1.9327129563350001</c:v>
                </c:pt>
                <c:pt idx="1405">
                  <c:v>1.93408953251473</c:v>
                </c:pt>
                <c:pt idx="1406">
                  <c:v>1.93546610869446</c:v>
                </c:pt>
                <c:pt idx="1407">
                  <c:v>1.93684268487418</c:v>
                </c:pt>
                <c:pt idx="1408">
                  <c:v>1.93821926105391</c:v>
                </c:pt>
                <c:pt idx="1409">
                  <c:v>1.9395958372336299</c:v>
                </c:pt>
                <c:pt idx="1410">
                  <c:v>1.9409724134133599</c:v>
                </c:pt>
                <c:pt idx="1411">
                  <c:v>1.9423489895930801</c:v>
                </c:pt>
                <c:pt idx="1412">
                  <c:v>1.9437255657728101</c:v>
                </c:pt>
                <c:pt idx="1413">
                  <c:v>1.9451021419525401</c:v>
                </c:pt>
                <c:pt idx="1414">
                  <c:v>1.94647871813226</c:v>
                </c:pt>
                <c:pt idx="1415">
                  <c:v>1.94785529431199</c:v>
                </c:pt>
                <c:pt idx="1416">
                  <c:v>1.94923187049171</c:v>
                </c:pt>
                <c:pt idx="1417">
                  <c:v>1.95060844667144</c:v>
                </c:pt>
                <c:pt idx="1418">
                  <c:v>1.9519850228511699</c:v>
                </c:pt>
                <c:pt idx="1419">
                  <c:v>1.9533615990308899</c:v>
                </c:pt>
                <c:pt idx="1420">
                  <c:v>1.9547381752106201</c:v>
                </c:pt>
                <c:pt idx="1421">
                  <c:v>1.9561147513903401</c:v>
                </c:pt>
                <c:pt idx="1422">
                  <c:v>1.95749132757007</c:v>
                </c:pt>
                <c:pt idx="1423">
                  <c:v>1.95886790374979</c:v>
                </c:pt>
                <c:pt idx="1424">
                  <c:v>1.96024447992952</c:v>
                </c:pt>
                <c:pt idx="1425">
                  <c:v>1.96162105610925</c:v>
                </c:pt>
                <c:pt idx="1426">
                  <c:v>1.96299763228897</c:v>
                </c:pt>
                <c:pt idx="1427">
                  <c:v>1.9643742084686999</c:v>
                </c:pt>
                <c:pt idx="1428">
                  <c:v>1.9657507846484199</c:v>
                </c:pt>
                <c:pt idx="1429">
                  <c:v>1.9671273608281501</c:v>
                </c:pt>
                <c:pt idx="1430">
                  <c:v>1.9685039370078701</c:v>
                </c:pt>
                <c:pt idx="1431">
                  <c:v>1.9698805131876</c:v>
                </c:pt>
                <c:pt idx="1432">
                  <c:v>1.97125708936733</c:v>
                </c:pt>
                <c:pt idx="1433">
                  <c:v>1.97263366554705</c:v>
                </c:pt>
                <c:pt idx="1434">
                  <c:v>1.97401024172678</c:v>
                </c:pt>
                <c:pt idx="1435">
                  <c:v>1.9753868179064999</c:v>
                </c:pt>
                <c:pt idx="1436">
                  <c:v>1.9767633940862299</c:v>
                </c:pt>
                <c:pt idx="1437">
                  <c:v>1.9781399702659599</c:v>
                </c:pt>
                <c:pt idx="1438">
                  <c:v>1.9795165464456801</c:v>
                </c:pt>
                <c:pt idx="1439">
                  <c:v>1.9808931226254101</c:v>
                </c:pt>
                <c:pt idx="1440">
                  <c:v>1.98226969880513</c:v>
                </c:pt>
                <c:pt idx="1441">
                  <c:v>1.98364627498486</c:v>
                </c:pt>
                <c:pt idx="1442">
                  <c:v>1.98502285116458</c:v>
                </c:pt>
                <c:pt idx="1443">
                  <c:v>1.98639942734431</c:v>
                </c:pt>
                <c:pt idx="1444">
                  <c:v>1.9877760035240399</c:v>
                </c:pt>
                <c:pt idx="1445">
                  <c:v>1.9891525797037599</c:v>
                </c:pt>
                <c:pt idx="1446">
                  <c:v>1.9905291558834901</c:v>
                </c:pt>
                <c:pt idx="1447">
                  <c:v>1.9919057320632101</c:v>
                </c:pt>
                <c:pt idx="1448">
                  <c:v>1.9932823082429401</c:v>
                </c:pt>
                <c:pt idx="1449">
                  <c:v>1.99465888442266</c:v>
                </c:pt>
                <c:pt idx="1450">
                  <c:v>1.99603546060239</c:v>
                </c:pt>
                <c:pt idx="1451">
                  <c:v>1.99741203678212</c:v>
                </c:pt>
                <c:pt idx="1452">
                  <c:v>1.99878861296184</c:v>
                </c:pt>
                <c:pt idx="1453">
                  <c:v>2.0001651891415699</c:v>
                </c:pt>
                <c:pt idx="1454">
                  <c:v>2.0015417653212899</c:v>
                </c:pt>
                <c:pt idx="1455">
                  <c:v>2.0029183415010201</c:v>
                </c:pt>
                <c:pt idx="1456">
                  <c:v>2.0042949176807401</c:v>
                </c:pt>
                <c:pt idx="1457">
                  <c:v>2.0056714938604698</c:v>
                </c:pt>
                <c:pt idx="1458">
                  <c:v>2.0070480700402</c:v>
                </c:pt>
                <c:pt idx="1459">
                  <c:v>2.00842464621992</c:v>
                </c:pt>
                <c:pt idx="1460">
                  <c:v>2.0098012223996502</c:v>
                </c:pt>
                <c:pt idx="1461">
                  <c:v>2.0111777985793702</c:v>
                </c:pt>
                <c:pt idx="1462">
                  <c:v>2.0125543747590999</c:v>
                </c:pt>
                <c:pt idx="1463">
                  <c:v>2.0139309509388301</c:v>
                </c:pt>
                <c:pt idx="1464">
                  <c:v>2.0153075271185501</c:v>
                </c:pt>
                <c:pt idx="1465">
                  <c:v>2.0166841032982799</c:v>
                </c:pt>
                <c:pt idx="1466">
                  <c:v>2.0180606794779998</c:v>
                </c:pt>
                <c:pt idx="1467">
                  <c:v>2.01943725565773</c:v>
                </c:pt>
                <c:pt idx="1468">
                  <c:v>2.02081383183745</c:v>
                </c:pt>
                <c:pt idx="1469">
                  <c:v>2.0221904080171802</c:v>
                </c:pt>
                <c:pt idx="1470">
                  <c:v>2.0235669841969099</c:v>
                </c:pt>
                <c:pt idx="1471">
                  <c:v>2.0249435603766299</c:v>
                </c:pt>
                <c:pt idx="1472">
                  <c:v>2.0263201365563601</c:v>
                </c:pt>
                <c:pt idx="1473">
                  <c:v>2.0276967127360801</c:v>
                </c:pt>
                <c:pt idx="1474">
                  <c:v>2.0290732889158098</c:v>
                </c:pt>
                <c:pt idx="1475">
                  <c:v>2.0304498650955298</c:v>
                </c:pt>
                <c:pt idx="1476">
                  <c:v>2.03182644127526</c:v>
                </c:pt>
                <c:pt idx="1477">
                  <c:v>2.0332030174549902</c:v>
                </c:pt>
                <c:pt idx="1478">
                  <c:v>2.0345795936347102</c:v>
                </c:pt>
                <c:pt idx="1479">
                  <c:v>2.0359561698144399</c:v>
                </c:pt>
                <c:pt idx="1480">
                  <c:v>2.0373327459941599</c:v>
                </c:pt>
                <c:pt idx="1481">
                  <c:v>2.0387093221738901</c:v>
                </c:pt>
                <c:pt idx="1482">
                  <c:v>2.0400858983536199</c:v>
                </c:pt>
                <c:pt idx="1483">
                  <c:v>2.0414624745333398</c:v>
                </c:pt>
                <c:pt idx="1484">
                  <c:v>2.04283905071307</c:v>
                </c:pt>
                <c:pt idx="1485">
                  <c:v>2.04421562689279</c:v>
                </c:pt>
                <c:pt idx="1486">
                  <c:v>2.0455922030725202</c:v>
                </c:pt>
                <c:pt idx="1487">
                  <c:v>2.0469687792522402</c:v>
                </c:pt>
                <c:pt idx="1488">
                  <c:v>2.0483453554319699</c:v>
                </c:pt>
                <c:pt idx="1489">
                  <c:v>2.0497219316117001</c:v>
                </c:pt>
                <c:pt idx="1490">
                  <c:v>2.0510985077914201</c:v>
                </c:pt>
                <c:pt idx="1491">
                  <c:v>2.0524750839711499</c:v>
                </c:pt>
                <c:pt idx="1492">
                  <c:v>2.0538516601508698</c:v>
                </c:pt>
                <c:pt idx="1493">
                  <c:v>2.0552282363306</c:v>
                </c:pt>
                <c:pt idx="1494">
                  <c:v>2.05660481251032</c:v>
                </c:pt>
                <c:pt idx="1495">
                  <c:v>2.0579813886900502</c:v>
                </c:pt>
                <c:pt idx="1496">
                  <c:v>2.05935796486978</c:v>
                </c:pt>
                <c:pt idx="1497">
                  <c:v>2.0607345410494999</c:v>
                </c:pt>
                <c:pt idx="1498">
                  <c:v>2.0621111172292301</c:v>
                </c:pt>
                <c:pt idx="1499">
                  <c:v>2.0634876934089501</c:v>
                </c:pt>
                <c:pt idx="1500">
                  <c:v>2.0648642695886799</c:v>
                </c:pt>
                <c:pt idx="1501">
                  <c:v>2.0662408457684101</c:v>
                </c:pt>
                <c:pt idx="1502">
                  <c:v>2.06761742194813</c:v>
                </c:pt>
                <c:pt idx="1503">
                  <c:v>2.0689939981278598</c:v>
                </c:pt>
                <c:pt idx="1504">
                  <c:v>2.0703705743075802</c:v>
                </c:pt>
                <c:pt idx="1505">
                  <c:v>2.07174715048731</c:v>
                </c:pt>
                <c:pt idx="1506">
                  <c:v>2.0731237266670299</c:v>
                </c:pt>
                <c:pt idx="1507">
                  <c:v>2.0745003028467601</c:v>
                </c:pt>
                <c:pt idx="1508">
                  <c:v>2.0758768790264899</c:v>
                </c:pt>
                <c:pt idx="1509">
                  <c:v>2.0772534552062099</c:v>
                </c:pt>
                <c:pt idx="1510">
                  <c:v>2.07863003138594</c:v>
                </c:pt>
                <c:pt idx="1511">
                  <c:v>2.08000660756566</c:v>
                </c:pt>
                <c:pt idx="1512">
                  <c:v>2.0813831837453902</c:v>
                </c:pt>
                <c:pt idx="1513">
                  <c:v>2.0827597599251102</c:v>
                </c:pt>
                <c:pt idx="1514">
                  <c:v>2.0841363361048399</c:v>
                </c:pt>
                <c:pt idx="1515">
                  <c:v>2.0855129122845701</c:v>
                </c:pt>
                <c:pt idx="1516">
                  <c:v>2.0868894884642901</c:v>
                </c:pt>
                <c:pt idx="1517">
                  <c:v>2.0882660646440199</c:v>
                </c:pt>
                <c:pt idx="1518">
                  <c:v>2.0896426408237398</c:v>
                </c:pt>
                <c:pt idx="1519">
                  <c:v>2.09101921700347</c:v>
                </c:pt>
                <c:pt idx="1520">
                  <c:v>2.0923957931831998</c:v>
                </c:pt>
                <c:pt idx="1521">
                  <c:v>2.0937723693629202</c:v>
                </c:pt>
                <c:pt idx="1522">
                  <c:v>2.09514894554265</c:v>
                </c:pt>
                <c:pt idx="1523">
                  <c:v>2.0965255217223699</c:v>
                </c:pt>
                <c:pt idx="1524">
                  <c:v>2.0979020979021001</c:v>
                </c:pt>
                <c:pt idx="1525">
                  <c:v>2.0992786740818201</c:v>
                </c:pt>
                <c:pt idx="1526">
                  <c:v>2.1006552502615499</c:v>
                </c:pt>
                <c:pt idx="1527">
                  <c:v>2.1020318264412801</c:v>
                </c:pt>
                <c:pt idx="1528">
                  <c:v>2.103408402621</c:v>
                </c:pt>
                <c:pt idx="1529">
                  <c:v>2.1047849788007298</c:v>
                </c:pt>
                <c:pt idx="1530">
                  <c:v>2.1061615549804502</c:v>
                </c:pt>
                <c:pt idx="1531">
                  <c:v>2.10753813116018</c:v>
                </c:pt>
                <c:pt idx="1532">
                  <c:v>2.1089147073399102</c:v>
                </c:pt>
                <c:pt idx="1533">
                  <c:v>2.1102912835196301</c:v>
                </c:pt>
                <c:pt idx="1534">
                  <c:v>2.1116678596993599</c:v>
                </c:pt>
                <c:pt idx="1535">
                  <c:v>2.1130444358790799</c:v>
                </c:pt>
                <c:pt idx="1536">
                  <c:v>2.1144210120588101</c:v>
                </c:pt>
                <c:pt idx="1537">
                  <c:v>2.11579758823853</c:v>
                </c:pt>
                <c:pt idx="1538">
                  <c:v>2.1171741644182598</c:v>
                </c:pt>
                <c:pt idx="1539">
                  <c:v>2.11855074059799</c:v>
                </c:pt>
                <c:pt idx="1540">
                  <c:v>2.11992731677771</c:v>
                </c:pt>
                <c:pt idx="1541">
                  <c:v>2.1213038929574402</c:v>
                </c:pt>
                <c:pt idx="1542">
                  <c:v>2.1226804691371601</c:v>
                </c:pt>
                <c:pt idx="1543">
                  <c:v>2.1240570453168899</c:v>
                </c:pt>
                <c:pt idx="1544">
                  <c:v>2.1254336214966099</c:v>
                </c:pt>
                <c:pt idx="1545">
                  <c:v>2.1268101976763401</c:v>
                </c:pt>
                <c:pt idx="1546">
                  <c:v>2.1281867738560698</c:v>
                </c:pt>
                <c:pt idx="1547">
                  <c:v>2.1295633500357898</c:v>
                </c:pt>
                <c:pt idx="1548">
                  <c:v>2.13093992621552</c:v>
                </c:pt>
                <c:pt idx="1549">
                  <c:v>2.13231650239524</c:v>
                </c:pt>
                <c:pt idx="1550">
                  <c:v>2.1336930785749701</c:v>
                </c:pt>
                <c:pt idx="1551">
                  <c:v>2.1350696547546901</c:v>
                </c:pt>
                <c:pt idx="1552">
                  <c:v>2.1364462309344199</c:v>
                </c:pt>
                <c:pt idx="1553">
                  <c:v>2.1378228071141501</c:v>
                </c:pt>
                <c:pt idx="1554">
                  <c:v>2.13919938329387</c:v>
                </c:pt>
                <c:pt idx="1555">
                  <c:v>2.1405759594735998</c:v>
                </c:pt>
                <c:pt idx="1556">
                  <c:v>2.1419525356533198</c:v>
                </c:pt>
                <c:pt idx="1557">
                  <c:v>2.14332911183305</c:v>
                </c:pt>
                <c:pt idx="1558">
                  <c:v>2.1447056880127802</c:v>
                </c:pt>
                <c:pt idx="1559">
                  <c:v>2.1460822641925001</c:v>
                </c:pt>
                <c:pt idx="1560">
                  <c:v>2.1474588403722299</c:v>
                </c:pt>
                <c:pt idx="1561">
                  <c:v>2.1488354165519499</c:v>
                </c:pt>
                <c:pt idx="1562">
                  <c:v>2.1502119927316801</c:v>
                </c:pt>
                <c:pt idx="1563">
                  <c:v>2.1515885689114</c:v>
                </c:pt>
                <c:pt idx="1564">
                  <c:v>2.1529651450911298</c:v>
                </c:pt>
                <c:pt idx="1565">
                  <c:v>2.15434172127086</c:v>
                </c:pt>
                <c:pt idx="1566">
                  <c:v>2.15571829745058</c:v>
                </c:pt>
                <c:pt idx="1567">
                  <c:v>2.1570948736303102</c:v>
                </c:pt>
                <c:pt idx="1568">
                  <c:v>2.1584714498100301</c:v>
                </c:pt>
                <c:pt idx="1569">
                  <c:v>2.1598480259897599</c:v>
                </c:pt>
                <c:pt idx="1570">
                  <c:v>2.1612246021694799</c:v>
                </c:pt>
                <c:pt idx="1571">
                  <c:v>2.1626011783492101</c:v>
                </c:pt>
                <c:pt idx="1572">
                  <c:v>2.1639777545289398</c:v>
                </c:pt>
                <c:pt idx="1573">
                  <c:v>2.1653543307086598</c:v>
                </c:pt>
                <c:pt idx="1574">
                  <c:v>2.16673090688839</c:v>
                </c:pt>
                <c:pt idx="1575">
                  <c:v>2.16810748306811</c:v>
                </c:pt>
                <c:pt idx="1576">
                  <c:v>2.1694840592478402</c:v>
                </c:pt>
                <c:pt idx="1577">
                  <c:v>2.1708606354275699</c:v>
                </c:pt>
                <c:pt idx="1578">
                  <c:v>2.1722372116072899</c:v>
                </c:pt>
                <c:pt idx="1579">
                  <c:v>2.1736137877870201</c:v>
                </c:pt>
                <c:pt idx="1580">
                  <c:v>2.1749903639667401</c:v>
                </c:pt>
                <c:pt idx="1581">
                  <c:v>2.1763669401464698</c:v>
                </c:pt>
                <c:pt idx="1582">
                  <c:v>2.1777435163261898</c:v>
                </c:pt>
                <c:pt idx="1583">
                  <c:v>2.17912009250592</c:v>
                </c:pt>
                <c:pt idx="1584">
                  <c:v>2.1804966686856502</c:v>
                </c:pt>
                <c:pt idx="1585">
                  <c:v>2.1818732448653702</c:v>
                </c:pt>
                <c:pt idx="1586">
                  <c:v>2.1832498210450999</c:v>
                </c:pt>
                <c:pt idx="1587">
                  <c:v>2.1846263972248199</c:v>
                </c:pt>
                <c:pt idx="1588">
                  <c:v>2.1860029734045501</c:v>
                </c:pt>
                <c:pt idx="1589">
                  <c:v>2.1873795495842701</c:v>
                </c:pt>
                <c:pt idx="1590">
                  <c:v>2.1887561257639998</c:v>
                </c:pt>
                <c:pt idx="1591">
                  <c:v>2.19013270194373</c:v>
                </c:pt>
                <c:pt idx="1592">
                  <c:v>2.19150927812345</c:v>
                </c:pt>
                <c:pt idx="1593">
                  <c:v>2.1928858543031802</c:v>
                </c:pt>
                <c:pt idx="1594">
                  <c:v>2.1942624304829002</c:v>
                </c:pt>
                <c:pt idx="1595">
                  <c:v>2.1956390066626299</c:v>
                </c:pt>
                <c:pt idx="1596">
                  <c:v>2.1970155828423601</c:v>
                </c:pt>
                <c:pt idx="1597">
                  <c:v>2.1983921590220801</c:v>
                </c:pt>
                <c:pt idx="1598">
                  <c:v>2.1997687352018098</c:v>
                </c:pt>
                <c:pt idx="1599">
                  <c:v>2.2011453113815298</c:v>
                </c:pt>
                <c:pt idx="1600">
                  <c:v>2.20252188756126</c:v>
                </c:pt>
                <c:pt idx="1601">
                  <c:v>2.20389846374098</c:v>
                </c:pt>
                <c:pt idx="1602">
                  <c:v>2.2052750399207102</c:v>
                </c:pt>
                <c:pt idx="1603">
                  <c:v>2.2066516161004399</c:v>
                </c:pt>
                <c:pt idx="1604">
                  <c:v>2.2080281922801599</c:v>
                </c:pt>
                <c:pt idx="1605">
                  <c:v>2.2094047684598901</c:v>
                </c:pt>
                <c:pt idx="1606">
                  <c:v>2.2107813446396101</c:v>
                </c:pt>
                <c:pt idx="1607">
                  <c:v>2.2121579208193398</c:v>
                </c:pt>
                <c:pt idx="1608">
                  <c:v>2.2135344969990598</c:v>
                </c:pt>
                <c:pt idx="1609">
                  <c:v>2.21491107317879</c:v>
                </c:pt>
                <c:pt idx="1610">
                  <c:v>2.2162876493585202</c:v>
                </c:pt>
                <c:pt idx="1611">
                  <c:v>2.2176642255382402</c:v>
                </c:pt>
                <c:pt idx="1612">
                  <c:v>2.2190408017179699</c:v>
                </c:pt>
                <c:pt idx="1613">
                  <c:v>2.2204173778976899</c:v>
                </c:pt>
                <c:pt idx="1614">
                  <c:v>2.2217939540774201</c:v>
                </c:pt>
                <c:pt idx="1615">
                  <c:v>2.2231705302571401</c:v>
                </c:pt>
                <c:pt idx="1616">
                  <c:v>2.2245471064368698</c:v>
                </c:pt>
                <c:pt idx="1617">
                  <c:v>2.2259236826166</c:v>
                </c:pt>
                <c:pt idx="1618">
                  <c:v>2.22730025879632</c:v>
                </c:pt>
                <c:pt idx="1619">
                  <c:v>2.2286768349760502</c:v>
                </c:pt>
                <c:pt idx="1620">
                  <c:v>2.2300534111557702</c:v>
                </c:pt>
                <c:pt idx="1621">
                  <c:v>2.2314299873354999</c:v>
                </c:pt>
                <c:pt idx="1622">
                  <c:v>2.2328065635152301</c:v>
                </c:pt>
                <c:pt idx="1623">
                  <c:v>2.2341831396949501</c:v>
                </c:pt>
                <c:pt idx="1624">
                  <c:v>2.2355597158746798</c:v>
                </c:pt>
                <c:pt idx="1625">
                  <c:v>2.2369362920543998</c:v>
                </c:pt>
                <c:pt idx="1626">
                  <c:v>2.23831286823413</c:v>
                </c:pt>
                <c:pt idx="1627">
                  <c:v>2.23968944441385</c:v>
                </c:pt>
                <c:pt idx="1628">
                  <c:v>2.2410660205935802</c:v>
                </c:pt>
                <c:pt idx="1629">
                  <c:v>2.2424425967733099</c:v>
                </c:pt>
                <c:pt idx="1630">
                  <c:v>2.2438191729530299</c:v>
                </c:pt>
                <c:pt idx="1631">
                  <c:v>2.2451957491327601</c:v>
                </c:pt>
                <c:pt idx="1632">
                  <c:v>2.2465723253124801</c:v>
                </c:pt>
                <c:pt idx="1633">
                  <c:v>2.2479489014922098</c:v>
                </c:pt>
                <c:pt idx="1634">
                  <c:v>2.2493254776719298</c:v>
                </c:pt>
                <c:pt idx="1635">
                  <c:v>2.25070205385166</c:v>
                </c:pt>
                <c:pt idx="1636">
                  <c:v>2.2520786300313902</c:v>
                </c:pt>
                <c:pt idx="1637">
                  <c:v>2.2534552062111102</c:v>
                </c:pt>
                <c:pt idx="1638">
                  <c:v>2.2548317823908399</c:v>
                </c:pt>
                <c:pt idx="1639">
                  <c:v>2.2562083585705599</c:v>
                </c:pt>
                <c:pt idx="1640">
                  <c:v>2.2575849347502901</c:v>
                </c:pt>
                <c:pt idx="1641">
                  <c:v>2.2589615109300198</c:v>
                </c:pt>
                <c:pt idx="1642">
                  <c:v>2.2603380871097398</c:v>
                </c:pt>
                <c:pt idx="1643">
                  <c:v>2.26171466328947</c:v>
                </c:pt>
                <c:pt idx="1644">
                  <c:v>2.26309123946919</c:v>
                </c:pt>
                <c:pt idx="1645">
                  <c:v>2.2644678156489202</c:v>
                </c:pt>
                <c:pt idx="1646">
                  <c:v>2.2658443918286402</c:v>
                </c:pt>
                <c:pt idx="1647">
                  <c:v>2.2672209680083699</c:v>
                </c:pt>
                <c:pt idx="1648">
                  <c:v>2.2685975441881001</c:v>
                </c:pt>
                <c:pt idx="1649">
                  <c:v>2.2699741203678201</c:v>
                </c:pt>
                <c:pt idx="1650">
                  <c:v>2.2713506965475498</c:v>
                </c:pt>
                <c:pt idx="1651">
                  <c:v>2.2727272727272698</c:v>
                </c:pt>
                <c:pt idx="1652">
                  <c:v>2.274103848907</c:v>
                </c:pt>
                <c:pt idx="1653">
                  <c:v>2.2754804250867302</c:v>
                </c:pt>
                <c:pt idx="1654">
                  <c:v>2.2768570012664502</c:v>
                </c:pt>
                <c:pt idx="1655">
                  <c:v>2.2782335774461799</c:v>
                </c:pt>
                <c:pt idx="1656">
                  <c:v>2.2796101536258999</c:v>
                </c:pt>
                <c:pt idx="1657">
                  <c:v>2.2809867298056301</c:v>
                </c:pt>
                <c:pt idx="1658">
                  <c:v>2.2823633059853501</c:v>
                </c:pt>
                <c:pt idx="1659">
                  <c:v>2.2837398821650798</c:v>
                </c:pt>
                <c:pt idx="1660">
                  <c:v>2.28511645834481</c:v>
                </c:pt>
                <c:pt idx="1661">
                  <c:v>2.28649303452453</c:v>
                </c:pt>
                <c:pt idx="1662">
                  <c:v>2.2878696107042602</c:v>
                </c:pt>
                <c:pt idx="1663">
                  <c:v>2.2892461868839802</c:v>
                </c:pt>
                <c:pt idx="1664">
                  <c:v>2.2906227630637099</c:v>
                </c:pt>
                <c:pt idx="1665">
                  <c:v>2.2919993392434299</c:v>
                </c:pt>
                <c:pt idx="1666">
                  <c:v>2.2933759154231601</c:v>
                </c:pt>
                <c:pt idx="1667">
                  <c:v>2.2947524916028899</c:v>
                </c:pt>
                <c:pt idx="1668">
                  <c:v>2.2961290677826098</c:v>
                </c:pt>
                <c:pt idx="1669">
                  <c:v>2.29750564396234</c:v>
                </c:pt>
                <c:pt idx="1670">
                  <c:v>2.29888222014206</c:v>
                </c:pt>
                <c:pt idx="1671">
                  <c:v>2.3002587963217902</c:v>
                </c:pt>
                <c:pt idx="1672">
                  <c:v>2.3016353725015102</c:v>
                </c:pt>
                <c:pt idx="1673">
                  <c:v>2.3030119486812399</c:v>
                </c:pt>
                <c:pt idx="1674">
                  <c:v>2.3043885248609701</c:v>
                </c:pt>
                <c:pt idx="1675">
                  <c:v>2.3057651010406901</c:v>
                </c:pt>
                <c:pt idx="1676">
                  <c:v>2.3071416772204199</c:v>
                </c:pt>
                <c:pt idx="1677">
                  <c:v>2.3085182534001398</c:v>
                </c:pt>
                <c:pt idx="1678">
                  <c:v>2.30989482957987</c:v>
                </c:pt>
                <c:pt idx="1679">
                  <c:v>2.3112714057596002</c:v>
                </c:pt>
                <c:pt idx="1680">
                  <c:v>2.3126479819393202</c:v>
                </c:pt>
                <c:pt idx="1681">
                  <c:v>2.3140245581190499</c:v>
                </c:pt>
                <c:pt idx="1682">
                  <c:v>2.3154011342987699</c:v>
                </c:pt>
                <c:pt idx="1683">
                  <c:v>2.3167777104785001</c:v>
                </c:pt>
                <c:pt idx="1684">
                  <c:v>2.3181542866582201</c:v>
                </c:pt>
                <c:pt idx="1685">
                  <c:v>2.3195308628379498</c:v>
                </c:pt>
                <c:pt idx="1686">
                  <c:v>2.32090743901768</c:v>
                </c:pt>
                <c:pt idx="1687">
                  <c:v>2.3222840151974</c:v>
                </c:pt>
                <c:pt idx="1688">
                  <c:v>2.3236605913771302</c:v>
                </c:pt>
                <c:pt idx="1689">
                  <c:v>2.3250371675568502</c:v>
                </c:pt>
                <c:pt idx="1690">
                  <c:v>2.3264137437365799</c:v>
                </c:pt>
                <c:pt idx="1691">
                  <c:v>2.3277903199163101</c:v>
                </c:pt>
                <c:pt idx="1692">
                  <c:v>2.3291668960960301</c:v>
                </c:pt>
                <c:pt idx="1693">
                  <c:v>2.3305434722757599</c:v>
                </c:pt>
                <c:pt idx="1694">
                  <c:v>2.3319200484554798</c:v>
                </c:pt>
                <c:pt idx="1695">
                  <c:v>2.33329662463521</c:v>
                </c:pt>
                <c:pt idx="1696">
                  <c:v>2.33467320081493</c:v>
                </c:pt>
                <c:pt idx="1697">
                  <c:v>2.3360497769946602</c:v>
                </c:pt>
                <c:pt idx="1698">
                  <c:v>2.33742635317439</c:v>
                </c:pt>
                <c:pt idx="1699">
                  <c:v>2.3388029293541099</c:v>
                </c:pt>
                <c:pt idx="1700">
                  <c:v>2.3401795055338401</c:v>
                </c:pt>
                <c:pt idx="1701">
                  <c:v>2.3415560817135601</c:v>
                </c:pt>
                <c:pt idx="1702">
                  <c:v>2.3429326578932899</c:v>
                </c:pt>
                <c:pt idx="1703">
                  <c:v>2.3443092340730098</c:v>
                </c:pt>
                <c:pt idx="1704">
                  <c:v>2.34568581025274</c:v>
                </c:pt>
                <c:pt idx="1705">
                  <c:v>2.3470623864324698</c:v>
                </c:pt>
                <c:pt idx="1706">
                  <c:v>2.3484389626121902</c:v>
                </c:pt>
                <c:pt idx="1707">
                  <c:v>2.34981553879192</c:v>
                </c:pt>
                <c:pt idx="1708">
                  <c:v>2.3511921149716399</c:v>
                </c:pt>
                <c:pt idx="1709">
                  <c:v>2.3525686911513701</c:v>
                </c:pt>
                <c:pt idx="1710">
                  <c:v>2.3539452673310901</c:v>
                </c:pt>
                <c:pt idx="1711">
                  <c:v>2.3553218435108199</c:v>
                </c:pt>
                <c:pt idx="1712">
                  <c:v>2.3566984196905501</c:v>
                </c:pt>
                <c:pt idx="1713">
                  <c:v>2.35807499587027</c:v>
                </c:pt>
                <c:pt idx="1714">
                  <c:v>2.3594515720499998</c:v>
                </c:pt>
                <c:pt idx="1715">
                  <c:v>2.3608281482297202</c:v>
                </c:pt>
                <c:pt idx="1716">
                  <c:v>2.36220472440945</c:v>
                </c:pt>
                <c:pt idx="1717">
                  <c:v>2.3635813005891801</c:v>
                </c:pt>
                <c:pt idx="1718">
                  <c:v>2.3649578767689001</c:v>
                </c:pt>
                <c:pt idx="1719">
                  <c:v>2.3663344529486299</c:v>
                </c:pt>
                <c:pt idx="1720">
                  <c:v>2.3677110291283499</c:v>
                </c:pt>
                <c:pt idx="1721">
                  <c:v>2.36908760530808</c:v>
                </c:pt>
                <c:pt idx="1722">
                  <c:v>2.3704641814878</c:v>
                </c:pt>
                <c:pt idx="1723">
                  <c:v>2.3718407576675302</c:v>
                </c:pt>
                <c:pt idx="1724">
                  <c:v>2.37321733384726</c:v>
                </c:pt>
                <c:pt idx="1725">
                  <c:v>2.3745939100269799</c:v>
                </c:pt>
                <c:pt idx="1726">
                  <c:v>2.3759704862067101</c:v>
                </c:pt>
                <c:pt idx="1727">
                  <c:v>2.3773470623864301</c:v>
                </c:pt>
                <c:pt idx="1728">
                  <c:v>2.3787236385661599</c:v>
                </c:pt>
                <c:pt idx="1729">
                  <c:v>2.3801002147458798</c:v>
                </c:pt>
                <c:pt idx="1730">
                  <c:v>2.38147679092561</c:v>
                </c:pt>
                <c:pt idx="1731">
                  <c:v>2.3828533671053398</c:v>
                </c:pt>
                <c:pt idx="1732">
                  <c:v>2.3842299432850602</c:v>
                </c:pt>
                <c:pt idx="1733">
                  <c:v>2.38560651946479</c:v>
                </c:pt>
                <c:pt idx="1734">
                  <c:v>2.3869830956445099</c:v>
                </c:pt>
                <c:pt idx="1735">
                  <c:v>2.3883596718242401</c:v>
                </c:pt>
                <c:pt idx="1736">
                  <c:v>2.3897362480039699</c:v>
                </c:pt>
                <c:pt idx="1737">
                  <c:v>2.3911128241836899</c:v>
                </c:pt>
                <c:pt idx="1738">
                  <c:v>2.3924894003634201</c:v>
                </c:pt>
                <c:pt idx="1739">
                  <c:v>2.39386597654314</c:v>
                </c:pt>
                <c:pt idx="1740">
                  <c:v>2.3952425527228698</c:v>
                </c:pt>
                <c:pt idx="1741">
                  <c:v>2.3966191289025902</c:v>
                </c:pt>
                <c:pt idx="1742">
                  <c:v>2.39799570508232</c:v>
                </c:pt>
                <c:pt idx="1743">
                  <c:v>2.3993722812620502</c:v>
                </c:pt>
                <c:pt idx="1744">
                  <c:v>2.4007488574417701</c:v>
                </c:pt>
                <c:pt idx="1745">
                  <c:v>2.4021254336214999</c:v>
                </c:pt>
                <c:pt idx="1746">
                  <c:v>2.4035020098012199</c:v>
                </c:pt>
                <c:pt idx="1747">
                  <c:v>2.4048785859809501</c:v>
                </c:pt>
                <c:pt idx="1748">
                  <c:v>2.40625516216067</c:v>
                </c:pt>
                <c:pt idx="1749">
                  <c:v>2.4076317383403998</c:v>
                </c:pt>
                <c:pt idx="1750">
                  <c:v>2.40900831452013</c:v>
                </c:pt>
                <c:pt idx="1751">
                  <c:v>2.41038489069985</c:v>
                </c:pt>
                <c:pt idx="1752">
                  <c:v>2.4117614668795802</c:v>
                </c:pt>
                <c:pt idx="1753">
                  <c:v>2.4131380430593001</c:v>
                </c:pt>
                <c:pt idx="1754">
                  <c:v>2.4145146192390299</c:v>
                </c:pt>
                <c:pt idx="1755">
                  <c:v>2.4158911954187499</c:v>
                </c:pt>
                <c:pt idx="1756">
                  <c:v>2.4172677715984801</c:v>
                </c:pt>
                <c:pt idx="1757">
                  <c:v>2.4186443477782098</c:v>
                </c:pt>
                <c:pt idx="1758">
                  <c:v>2.4200209239579298</c:v>
                </c:pt>
                <c:pt idx="1759">
                  <c:v>2.42139750013766</c:v>
                </c:pt>
                <c:pt idx="1760">
                  <c:v>2.42277407631738</c:v>
                </c:pt>
                <c:pt idx="1761">
                  <c:v>2.4241506524971101</c:v>
                </c:pt>
                <c:pt idx="1762">
                  <c:v>2.4255272286768399</c:v>
                </c:pt>
                <c:pt idx="1763">
                  <c:v>2.4269038048565599</c:v>
                </c:pt>
                <c:pt idx="1764">
                  <c:v>2.4282803810362901</c:v>
                </c:pt>
                <c:pt idx="1765">
                  <c:v>2.42965695721601</c:v>
                </c:pt>
                <c:pt idx="1766">
                  <c:v>2.4310335333957398</c:v>
                </c:pt>
                <c:pt idx="1767">
                  <c:v>2.4324101095754598</c:v>
                </c:pt>
                <c:pt idx="1768">
                  <c:v>2.43378668575519</c:v>
                </c:pt>
                <c:pt idx="1769">
                  <c:v>2.4351632619349202</c:v>
                </c:pt>
                <c:pt idx="1770">
                  <c:v>2.4365398381146401</c:v>
                </c:pt>
                <c:pt idx="1771">
                  <c:v>2.4379164142943699</c:v>
                </c:pt>
                <c:pt idx="1772">
                  <c:v>2.4392929904740899</c:v>
                </c:pt>
                <c:pt idx="1773">
                  <c:v>2.4406695666538201</c:v>
                </c:pt>
                <c:pt idx="1774">
                  <c:v>2.4420461428335498</c:v>
                </c:pt>
                <c:pt idx="1775">
                  <c:v>2.4434227190132698</c:v>
                </c:pt>
                <c:pt idx="1776">
                  <c:v>2.444799295193</c:v>
                </c:pt>
                <c:pt idx="1777">
                  <c:v>2.44617587137272</c:v>
                </c:pt>
                <c:pt idx="1778">
                  <c:v>2.4475524475524502</c:v>
                </c:pt>
                <c:pt idx="1779">
                  <c:v>2.4489290237321701</c:v>
                </c:pt>
                <c:pt idx="1780">
                  <c:v>2.4503055999118999</c:v>
                </c:pt>
                <c:pt idx="1781">
                  <c:v>2.4516821760916301</c:v>
                </c:pt>
                <c:pt idx="1782">
                  <c:v>2.4530587522713501</c:v>
                </c:pt>
                <c:pt idx="1783">
                  <c:v>2.4544353284510798</c:v>
                </c:pt>
                <c:pt idx="1784">
                  <c:v>2.4558119046307998</c:v>
                </c:pt>
                <c:pt idx="1785">
                  <c:v>2.45718848081053</c:v>
                </c:pt>
                <c:pt idx="1786">
                  <c:v>2.45856505699025</c:v>
                </c:pt>
                <c:pt idx="1787">
                  <c:v>2.4599416331699802</c:v>
                </c:pt>
                <c:pt idx="1788">
                  <c:v>2.4613182093497099</c:v>
                </c:pt>
                <c:pt idx="1789">
                  <c:v>2.4626947855294299</c:v>
                </c:pt>
                <c:pt idx="1790">
                  <c:v>2.4640713617091601</c:v>
                </c:pt>
                <c:pt idx="1791">
                  <c:v>2.4654479378888801</c:v>
                </c:pt>
                <c:pt idx="1792">
                  <c:v>2.4668245140686098</c:v>
                </c:pt>
                <c:pt idx="1793">
                  <c:v>2.4682010902483298</c:v>
                </c:pt>
                <c:pt idx="1794">
                  <c:v>2.46957766642806</c:v>
                </c:pt>
                <c:pt idx="1795">
                  <c:v>2.4709542426077902</c:v>
                </c:pt>
                <c:pt idx="1796">
                  <c:v>2.4723308187875102</c:v>
                </c:pt>
                <c:pt idx="1797">
                  <c:v>2.4737073949672399</c:v>
                </c:pt>
                <c:pt idx="1798">
                  <c:v>2.4750839711469599</c:v>
                </c:pt>
                <c:pt idx="1799">
                  <c:v>2.4764605473266901</c:v>
                </c:pt>
                <c:pt idx="1800">
                  <c:v>2.4778371235064198</c:v>
                </c:pt>
                <c:pt idx="1801">
                  <c:v>2.4792136996861398</c:v>
                </c:pt>
                <c:pt idx="1802">
                  <c:v>2.48059027586587</c:v>
                </c:pt>
                <c:pt idx="1803">
                  <c:v>2.48196685204559</c:v>
                </c:pt>
                <c:pt idx="1804">
                  <c:v>2.4833434282253202</c:v>
                </c:pt>
                <c:pt idx="1805">
                  <c:v>2.4847200044050402</c:v>
                </c:pt>
                <c:pt idx="1806">
                  <c:v>2.4860965805847699</c:v>
                </c:pt>
                <c:pt idx="1807">
                  <c:v>2.4874731567645001</c:v>
                </c:pt>
                <c:pt idx="1808">
                  <c:v>2.4888497329442201</c:v>
                </c:pt>
                <c:pt idx="1809">
                  <c:v>2.4902263091239498</c:v>
                </c:pt>
                <c:pt idx="1810">
                  <c:v>2.4916028853036698</c:v>
                </c:pt>
                <c:pt idx="1811">
                  <c:v>2.4929794614834</c:v>
                </c:pt>
                <c:pt idx="1812">
                  <c:v>2.4943560376631302</c:v>
                </c:pt>
                <c:pt idx="1813">
                  <c:v>2.4957326138428502</c:v>
                </c:pt>
                <c:pt idx="1814">
                  <c:v>2.4971091900225799</c:v>
                </c:pt>
                <c:pt idx="1815">
                  <c:v>2.4984857662022999</c:v>
                </c:pt>
                <c:pt idx="1816">
                  <c:v>2.4998623423820301</c:v>
                </c:pt>
                <c:pt idx="1817">
                  <c:v>2.5012389185617501</c:v>
                </c:pt>
                <c:pt idx="1818">
                  <c:v>2.5026154947414798</c:v>
                </c:pt>
                <c:pt idx="1819">
                  <c:v>2.50399207092121</c:v>
                </c:pt>
                <c:pt idx="1820">
                  <c:v>2.50536864710093</c:v>
                </c:pt>
                <c:pt idx="1821">
                  <c:v>2.5067452232806602</c:v>
                </c:pt>
                <c:pt idx="1822">
                  <c:v>2.5081217994603802</c:v>
                </c:pt>
                <c:pt idx="1823">
                  <c:v>2.5094983756401099</c:v>
                </c:pt>
                <c:pt idx="1824">
                  <c:v>2.5108749518198299</c:v>
                </c:pt>
                <c:pt idx="1825">
                  <c:v>2.5122515279995601</c:v>
                </c:pt>
                <c:pt idx="1826">
                  <c:v>2.5136281041792898</c:v>
                </c:pt>
                <c:pt idx="1827">
                  <c:v>2.5150046803590098</c:v>
                </c:pt>
                <c:pt idx="1828">
                  <c:v>2.51638125653874</c:v>
                </c:pt>
                <c:pt idx="1829">
                  <c:v>2.51775783271846</c:v>
                </c:pt>
                <c:pt idx="1830">
                  <c:v>2.5191344088981902</c:v>
                </c:pt>
                <c:pt idx="1831">
                  <c:v>2.5205109850779199</c:v>
                </c:pt>
                <c:pt idx="1832">
                  <c:v>2.5218875612576399</c:v>
                </c:pt>
                <c:pt idx="1833">
                  <c:v>2.5232641374373701</c:v>
                </c:pt>
                <c:pt idx="1834">
                  <c:v>2.5246407136170901</c:v>
                </c:pt>
                <c:pt idx="1835">
                  <c:v>2.5260172897968198</c:v>
                </c:pt>
                <c:pt idx="1836">
                  <c:v>2.5273938659765398</c:v>
                </c:pt>
                <c:pt idx="1837">
                  <c:v>2.52877044215627</c:v>
                </c:pt>
                <c:pt idx="1838">
                  <c:v>2.5301470183360002</c:v>
                </c:pt>
                <c:pt idx="1839">
                  <c:v>2.5315235945157202</c:v>
                </c:pt>
                <c:pt idx="1840">
                  <c:v>2.5329001706954499</c:v>
                </c:pt>
                <c:pt idx="1841">
                  <c:v>2.5342767468751699</c:v>
                </c:pt>
                <c:pt idx="1842">
                  <c:v>2.5356533230549001</c:v>
                </c:pt>
                <c:pt idx="1843">
                  <c:v>2.5370298992346201</c:v>
                </c:pt>
                <c:pt idx="1844">
                  <c:v>2.5384064754143498</c:v>
                </c:pt>
                <c:pt idx="1845">
                  <c:v>2.53978305159408</c:v>
                </c:pt>
                <c:pt idx="1846">
                  <c:v>2.5411596277738</c:v>
                </c:pt>
                <c:pt idx="1847">
                  <c:v>2.5425362039535302</c:v>
                </c:pt>
                <c:pt idx="1848">
                  <c:v>2.5439127801332502</c:v>
                </c:pt>
                <c:pt idx="1849">
                  <c:v>2.5452893563129799</c:v>
                </c:pt>
                <c:pt idx="1850">
                  <c:v>2.5466659324926999</c:v>
                </c:pt>
                <c:pt idx="1851">
                  <c:v>2.5480425086724301</c:v>
                </c:pt>
                <c:pt idx="1852">
                  <c:v>2.5494190848521598</c:v>
                </c:pt>
                <c:pt idx="1853">
                  <c:v>2.5507956610318798</c:v>
                </c:pt>
                <c:pt idx="1854">
                  <c:v>2.55217223721161</c:v>
                </c:pt>
                <c:pt idx="1855">
                  <c:v>2.55354881339133</c:v>
                </c:pt>
                <c:pt idx="1856">
                  <c:v>2.5549253895710602</c:v>
                </c:pt>
                <c:pt idx="1857">
                  <c:v>2.5563019657507899</c:v>
                </c:pt>
                <c:pt idx="1858">
                  <c:v>2.5576785419305099</c:v>
                </c:pt>
                <c:pt idx="1859">
                  <c:v>2.5590551181102401</c:v>
                </c:pt>
                <c:pt idx="1860">
                  <c:v>2.5604316942899601</c:v>
                </c:pt>
                <c:pt idx="1861">
                  <c:v>2.5618082704696898</c:v>
                </c:pt>
                <c:pt idx="1862">
                  <c:v>2.5631848466494098</c:v>
                </c:pt>
                <c:pt idx="1863">
                  <c:v>2.56456142282914</c:v>
                </c:pt>
                <c:pt idx="1864">
                  <c:v>2.5659379990088702</c:v>
                </c:pt>
                <c:pt idx="1865">
                  <c:v>2.5673145751885902</c:v>
                </c:pt>
                <c:pt idx="1866">
                  <c:v>2.5686911513683199</c:v>
                </c:pt>
                <c:pt idx="1867">
                  <c:v>2.5700677275480399</c:v>
                </c:pt>
                <c:pt idx="1868">
                  <c:v>2.5714443037277701</c:v>
                </c:pt>
                <c:pt idx="1869">
                  <c:v>2.5728208799074901</c:v>
                </c:pt>
                <c:pt idx="1870">
                  <c:v>2.5741974560872198</c:v>
                </c:pt>
                <c:pt idx="1871">
                  <c:v>2.57557403226695</c:v>
                </c:pt>
                <c:pt idx="1872">
                  <c:v>2.57695060844667</c:v>
                </c:pt>
                <c:pt idx="1873">
                  <c:v>2.5783271846264002</c:v>
                </c:pt>
                <c:pt idx="1874">
                  <c:v>2.5797037608061202</c:v>
                </c:pt>
                <c:pt idx="1875">
                  <c:v>2.5810803369858499</c:v>
                </c:pt>
                <c:pt idx="1876">
                  <c:v>2.5824569131655801</c:v>
                </c:pt>
                <c:pt idx="1877">
                  <c:v>2.5838334893453001</c:v>
                </c:pt>
                <c:pt idx="1878">
                  <c:v>2.5852100655250299</c:v>
                </c:pt>
                <c:pt idx="1879">
                  <c:v>2.5865866417047498</c:v>
                </c:pt>
                <c:pt idx="1880">
                  <c:v>2.58796321788448</c:v>
                </c:pt>
                <c:pt idx="1881">
                  <c:v>2.5893397940642</c:v>
                </c:pt>
                <c:pt idx="1882">
                  <c:v>2.5907163702439302</c:v>
                </c:pt>
                <c:pt idx="1883">
                  <c:v>2.5920929464236599</c:v>
                </c:pt>
                <c:pt idx="1884">
                  <c:v>2.5934695226033799</c:v>
                </c:pt>
                <c:pt idx="1885">
                  <c:v>2.5948460987831101</c:v>
                </c:pt>
                <c:pt idx="1886">
                  <c:v>2.5962226749628301</c:v>
                </c:pt>
                <c:pt idx="1887">
                  <c:v>2.5975992511425599</c:v>
                </c:pt>
                <c:pt idx="1888">
                  <c:v>2.5989758273222798</c:v>
                </c:pt>
                <c:pt idx="1889">
                  <c:v>2.60035240350201</c:v>
                </c:pt>
                <c:pt idx="1890">
                  <c:v>2.6017289796817402</c:v>
                </c:pt>
                <c:pt idx="1891">
                  <c:v>2.6031055558614602</c:v>
                </c:pt>
                <c:pt idx="1892">
                  <c:v>2.6044821320411899</c:v>
                </c:pt>
                <c:pt idx="1893">
                  <c:v>2.6058587082209099</c:v>
                </c:pt>
                <c:pt idx="1894">
                  <c:v>2.6072352844006401</c:v>
                </c:pt>
                <c:pt idx="1895">
                  <c:v>2.6086118605803699</c:v>
                </c:pt>
                <c:pt idx="1896">
                  <c:v>2.6099884367600898</c:v>
                </c:pt>
                <c:pt idx="1897">
                  <c:v>2.61136501293982</c:v>
                </c:pt>
                <c:pt idx="1898">
                  <c:v>2.61274158911954</c:v>
                </c:pt>
                <c:pt idx="1899">
                  <c:v>2.6141181652992702</c:v>
                </c:pt>
                <c:pt idx="1900">
                  <c:v>2.6154947414789902</c:v>
                </c:pt>
                <c:pt idx="1901">
                  <c:v>2.6168713176587199</c:v>
                </c:pt>
                <c:pt idx="1902">
                  <c:v>2.6182478938384501</c:v>
                </c:pt>
                <c:pt idx="1903">
                  <c:v>2.6196244700181701</c:v>
                </c:pt>
                <c:pt idx="1904">
                  <c:v>2.6210010461978999</c:v>
                </c:pt>
                <c:pt idx="1905">
                  <c:v>2.6223776223776198</c:v>
                </c:pt>
                <c:pt idx="1906">
                  <c:v>2.62375419855735</c:v>
                </c:pt>
                <c:pt idx="1907">
                  <c:v>2.62513077473707</c:v>
                </c:pt>
                <c:pt idx="1908">
                  <c:v>2.6265073509168002</c:v>
                </c:pt>
                <c:pt idx="1909">
                  <c:v>2.62788392709653</c:v>
                </c:pt>
                <c:pt idx="1910">
                  <c:v>2.6292605032762499</c:v>
                </c:pt>
                <c:pt idx="1911">
                  <c:v>2.6306370794559801</c:v>
                </c:pt>
                <c:pt idx="1912">
                  <c:v>2.6320136556357001</c:v>
                </c:pt>
                <c:pt idx="1913">
                  <c:v>2.6333902318154299</c:v>
                </c:pt>
                <c:pt idx="1914">
                  <c:v>2.6347668079951498</c:v>
                </c:pt>
                <c:pt idx="1915">
                  <c:v>2.63614338417488</c:v>
                </c:pt>
                <c:pt idx="1916">
                  <c:v>2.6375199603546098</c:v>
                </c:pt>
                <c:pt idx="1917">
                  <c:v>2.6388965365343302</c:v>
                </c:pt>
                <c:pt idx="1918">
                  <c:v>2.64027311271406</c:v>
                </c:pt>
                <c:pt idx="1919">
                  <c:v>2.6416496888937799</c:v>
                </c:pt>
                <c:pt idx="1920">
                  <c:v>2.6430262650735101</c:v>
                </c:pt>
                <c:pt idx="1921">
                  <c:v>2.6444028412532399</c:v>
                </c:pt>
                <c:pt idx="1922">
                  <c:v>2.6457794174329599</c:v>
                </c:pt>
                <c:pt idx="1923">
                  <c:v>2.6471559936126901</c:v>
                </c:pt>
                <c:pt idx="1924">
                  <c:v>2.64853256979241</c:v>
                </c:pt>
                <c:pt idx="1925">
                  <c:v>2.6499091459721398</c:v>
                </c:pt>
                <c:pt idx="1926">
                  <c:v>2.6512857221518602</c:v>
                </c:pt>
                <c:pt idx="1927">
                  <c:v>2.65266229833159</c:v>
                </c:pt>
                <c:pt idx="1928">
                  <c:v>2.6540388745113201</c:v>
                </c:pt>
                <c:pt idx="1929">
                  <c:v>2.6554154506910401</c:v>
                </c:pt>
                <c:pt idx="1930">
                  <c:v>2.6567920268707699</c:v>
                </c:pt>
                <c:pt idx="1931">
                  <c:v>2.6581686030504899</c:v>
                </c:pt>
                <c:pt idx="1932">
                  <c:v>2.65954517923022</c:v>
                </c:pt>
                <c:pt idx="1933">
                  <c:v>2.6609217554099498</c:v>
                </c:pt>
                <c:pt idx="1934">
                  <c:v>2.6622983315896702</c:v>
                </c:pt>
                <c:pt idx="1935">
                  <c:v>2.6636749077694</c:v>
                </c:pt>
                <c:pt idx="1936">
                  <c:v>2.6650514839491199</c:v>
                </c:pt>
                <c:pt idx="1937">
                  <c:v>2.6664280601288501</c:v>
                </c:pt>
                <c:pt idx="1938">
                  <c:v>2.6678046363085701</c:v>
                </c:pt>
                <c:pt idx="1939">
                  <c:v>2.6691812124882999</c:v>
                </c:pt>
                <c:pt idx="1940">
                  <c:v>2.6705577886680301</c:v>
                </c:pt>
                <c:pt idx="1941">
                  <c:v>2.67193436484775</c:v>
                </c:pt>
                <c:pt idx="1942">
                  <c:v>2.6733109410274798</c:v>
                </c:pt>
                <c:pt idx="1943">
                  <c:v>2.6746875172072002</c:v>
                </c:pt>
                <c:pt idx="1944">
                  <c:v>2.67606409338693</c:v>
                </c:pt>
                <c:pt idx="1945">
                  <c:v>2.6774406695666499</c:v>
                </c:pt>
                <c:pt idx="1946">
                  <c:v>2.6788172457463801</c:v>
                </c:pt>
                <c:pt idx="1947">
                  <c:v>2.6801938219261099</c:v>
                </c:pt>
                <c:pt idx="1948">
                  <c:v>2.6815703981058299</c:v>
                </c:pt>
                <c:pt idx="1949">
                  <c:v>2.6829469742855601</c:v>
                </c:pt>
                <c:pt idx="1950">
                  <c:v>2.68432355046528</c:v>
                </c:pt>
                <c:pt idx="1951">
                  <c:v>2.6857001266450098</c:v>
                </c:pt>
                <c:pt idx="1952">
                  <c:v>2.68707670282474</c:v>
                </c:pt>
                <c:pt idx="1953">
                  <c:v>2.68845327900446</c:v>
                </c:pt>
                <c:pt idx="1954">
                  <c:v>2.6898298551841902</c:v>
                </c:pt>
                <c:pt idx="1955">
                  <c:v>2.6912064313639101</c:v>
                </c:pt>
                <c:pt idx="1956">
                  <c:v>2.6925830075436399</c:v>
                </c:pt>
                <c:pt idx="1957">
                  <c:v>2.6939595837233599</c:v>
                </c:pt>
                <c:pt idx="1958">
                  <c:v>2.6953361599030901</c:v>
                </c:pt>
                <c:pt idx="1959">
                  <c:v>2.6967127360828198</c:v>
                </c:pt>
                <c:pt idx="1960">
                  <c:v>2.6980893122625398</c:v>
                </c:pt>
                <c:pt idx="1961">
                  <c:v>2.69946588844227</c:v>
                </c:pt>
                <c:pt idx="1962">
                  <c:v>2.70084246462199</c:v>
                </c:pt>
                <c:pt idx="1963">
                  <c:v>2.7022190408017202</c:v>
                </c:pt>
                <c:pt idx="1964">
                  <c:v>2.7035956169814401</c:v>
                </c:pt>
                <c:pt idx="1965">
                  <c:v>2.7049721931611699</c:v>
                </c:pt>
                <c:pt idx="1966">
                  <c:v>2.7063487693409001</c:v>
                </c:pt>
                <c:pt idx="1967">
                  <c:v>2.7077253455206201</c:v>
                </c:pt>
                <c:pt idx="1968">
                  <c:v>2.7091019217003498</c:v>
                </c:pt>
                <c:pt idx="1969">
                  <c:v>2.7104784978800698</c:v>
                </c:pt>
                <c:pt idx="1970">
                  <c:v>2.7118550740598</c:v>
                </c:pt>
                <c:pt idx="1971">
                  <c:v>2.7132316502395302</c:v>
                </c:pt>
                <c:pt idx="1972">
                  <c:v>2.7146082264192501</c:v>
                </c:pt>
                <c:pt idx="1973">
                  <c:v>2.7159848025989799</c:v>
                </c:pt>
                <c:pt idx="1974">
                  <c:v>2.7173613787786999</c:v>
                </c:pt>
                <c:pt idx="1975">
                  <c:v>2.7187379549584301</c:v>
                </c:pt>
                <c:pt idx="1976">
                  <c:v>2.72011453113815</c:v>
                </c:pt>
                <c:pt idx="1977">
                  <c:v>2.7214911073178798</c:v>
                </c:pt>
                <c:pt idx="1978">
                  <c:v>2.72286768349761</c:v>
                </c:pt>
                <c:pt idx="1979">
                  <c:v>2.72424425967733</c:v>
                </c:pt>
                <c:pt idx="1980">
                  <c:v>2.7256208358570602</c:v>
                </c:pt>
                <c:pt idx="1981">
                  <c:v>2.7269974120367801</c:v>
                </c:pt>
                <c:pt idx="1982">
                  <c:v>2.7283739882165099</c:v>
                </c:pt>
                <c:pt idx="1983">
                  <c:v>2.7297505643962299</c:v>
                </c:pt>
                <c:pt idx="1984">
                  <c:v>2.7311271405759601</c:v>
                </c:pt>
                <c:pt idx="1985">
                  <c:v>2.7325037167556898</c:v>
                </c:pt>
                <c:pt idx="1986">
                  <c:v>2.7338802929354098</c:v>
                </c:pt>
                <c:pt idx="1987">
                  <c:v>2.73525686911514</c:v>
                </c:pt>
                <c:pt idx="1988">
                  <c:v>2.73663344529486</c:v>
                </c:pt>
                <c:pt idx="1989">
                  <c:v>2.7380100214745902</c:v>
                </c:pt>
                <c:pt idx="1990">
                  <c:v>2.7393865976543101</c:v>
                </c:pt>
                <c:pt idx="1991">
                  <c:v>2.7407631738340399</c:v>
                </c:pt>
                <c:pt idx="1992">
                  <c:v>2.7421397500137701</c:v>
                </c:pt>
                <c:pt idx="1993">
                  <c:v>2.7435163261934901</c:v>
                </c:pt>
                <c:pt idx="1994">
                  <c:v>2.7448929023732198</c:v>
                </c:pt>
                <c:pt idx="1995">
                  <c:v>2.7462694785529398</c:v>
                </c:pt>
                <c:pt idx="1996">
                  <c:v>2.74764605473267</c:v>
                </c:pt>
                <c:pt idx="1997">
                  <c:v>2.7490226309124002</c:v>
                </c:pt>
                <c:pt idx="1998">
                  <c:v>2.7503992070921202</c:v>
                </c:pt>
                <c:pt idx="1999">
                  <c:v>2.7517757832718499</c:v>
                </c:pt>
                <c:pt idx="2000">
                  <c:v>2.7531523594515699</c:v>
                </c:pt>
                <c:pt idx="2001">
                  <c:v>2.7545289356313001</c:v>
                </c:pt>
                <c:pt idx="2002">
                  <c:v>2.7559055118110201</c:v>
                </c:pt>
                <c:pt idx="2003">
                  <c:v>2.7572820879907498</c:v>
                </c:pt>
                <c:pt idx="2004">
                  <c:v>2.75865866417048</c:v>
                </c:pt>
                <c:pt idx="2005">
                  <c:v>2.7600352403502</c:v>
                </c:pt>
                <c:pt idx="2006">
                  <c:v>2.7614118165299302</c:v>
                </c:pt>
                <c:pt idx="2007">
                  <c:v>2.7627883927096502</c:v>
                </c:pt>
                <c:pt idx="2008">
                  <c:v>2.7641649688893799</c:v>
                </c:pt>
                <c:pt idx="2009">
                  <c:v>2.7655415450690999</c:v>
                </c:pt>
                <c:pt idx="2010">
                  <c:v>2.7669181212488301</c:v>
                </c:pt>
                <c:pt idx="2011">
                  <c:v>2.7682946974285598</c:v>
                </c:pt>
                <c:pt idx="2012">
                  <c:v>2.7696712736082798</c:v>
                </c:pt>
                <c:pt idx="2013">
                  <c:v>2.77104784978801</c:v>
                </c:pt>
                <c:pt idx="2014">
                  <c:v>2.77242442596773</c:v>
                </c:pt>
                <c:pt idx="2015">
                  <c:v>2.7738010021474602</c:v>
                </c:pt>
                <c:pt idx="2016">
                  <c:v>2.7751775783271899</c:v>
                </c:pt>
                <c:pt idx="2017">
                  <c:v>2.7765541545069099</c:v>
                </c:pt>
                <c:pt idx="2018">
                  <c:v>2.7779307306866401</c:v>
                </c:pt>
                <c:pt idx="2019">
                  <c:v>2.7793073068663601</c:v>
                </c:pt>
                <c:pt idx="2020">
                  <c:v>2.7806838830460898</c:v>
                </c:pt>
                <c:pt idx="2021">
                  <c:v>2.7820604592258098</c:v>
                </c:pt>
                <c:pt idx="2022">
                  <c:v>2.78343703540554</c:v>
                </c:pt>
                <c:pt idx="2023">
                  <c:v>2.7848136115852702</c:v>
                </c:pt>
                <c:pt idx="2024">
                  <c:v>2.7861901877649902</c:v>
                </c:pt>
                <c:pt idx="2025">
                  <c:v>2.7875667639447199</c:v>
                </c:pt>
                <c:pt idx="2026">
                  <c:v>2.7889433401244399</c:v>
                </c:pt>
                <c:pt idx="2027">
                  <c:v>2.7903199163041701</c:v>
                </c:pt>
                <c:pt idx="2028">
                  <c:v>2.7916964924838901</c:v>
                </c:pt>
                <c:pt idx="2029">
                  <c:v>2.7930730686636198</c:v>
                </c:pt>
                <c:pt idx="2030">
                  <c:v>2.79444964484335</c:v>
                </c:pt>
                <c:pt idx="2031">
                  <c:v>2.79582622102307</c:v>
                </c:pt>
                <c:pt idx="2032">
                  <c:v>2.7972027972028002</c:v>
                </c:pt>
                <c:pt idx="2033">
                  <c:v>2.7985793733825202</c:v>
                </c:pt>
                <c:pt idx="2034">
                  <c:v>2.7999559495622499</c:v>
                </c:pt>
                <c:pt idx="2035">
                  <c:v>2.8013325257419699</c:v>
                </c:pt>
                <c:pt idx="2036">
                  <c:v>2.8027091019217001</c:v>
                </c:pt>
                <c:pt idx="2037">
                  <c:v>2.8040856781014298</c:v>
                </c:pt>
                <c:pt idx="2038">
                  <c:v>2.8054622542811498</c:v>
                </c:pt>
                <c:pt idx="2039">
                  <c:v>2.80683883046088</c:v>
                </c:pt>
                <c:pt idx="2040">
                  <c:v>2.8082154066406</c:v>
                </c:pt>
                <c:pt idx="2041">
                  <c:v>2.8095919828203302</c:v>
                </c:pt>
                <c:pt idx="2042">
                  <c:v>2.8109685590000599</c:v>
                </c:pt>
                <c:pt idx="2043">
                  <c:v>2.8123451351797799</c:v>
                </c:pt>
                <c:pt idx="2044">
                  <c:v>2.8137217113595101</c:v>
                </c:pt>
                <c:pt idx="2045">
                  <c:v>2.8150982875392301</c:v>
                </c:pt>
                <c:pt idx="2046">
                  <c:v>2.8164748637189598</c:v>
                </c:pt>
                <c:pt idx="2047">
                  <c:v>2.8178514398986798</c:v>
                </c:pt>
                <c:pt idx="2048">
                  <c:v>2.81922801607841</c:v>
                </c:pt>
                <c:pt idx="2049">
                  <c:v>2.8206045922581402</c:v>
                </c:pt>
                <c:pt idx="2050">
                  <c:v>2.8219811684378602</c:v>
                </c:pt>
                <c:pt idx="2051">
                  <c:v>2.8233577446175899</c:v>
                </c:pt>
                <c:pt idx="2052">
                  <c:v>2.8247343207973099</c:v>
                </c:pt>
                <c:pt idx="2053">
                  <c:v>2.8261108969770401</c:v>
                </c:pt>
                <c:pt idx="2054">
                  <c:v>2.8274874731567698</c:v>
                </c:pt>
                <c:pt idx="2055">
                  <c:v>2.8288640493364898</c:v>
                </c:pt>
                <c:pt idx="2056">
                  <c:v>2.83024062551622</c:v>
                </c:pt>
                <c:pt idx="2057">
                  <c:v>2.83161720169594</c:v>
                </c:pt>
                <c:pt idx="2058">
                  <c:v>2.8329937778756702</c:v>
                </c:pt>
                <c:pt idx="2059">
                  <c:v>2.8343703540553902</c:v>
                </c:pt>
                <c:pt idx="2060">
                  <c:v>2.8357469302351199</c:v>
                </c:pt>
                <c:pt idx="2061">
                  <c:v>2.8371235064148501</c:v>
                </c:pt>
                <c:pt idx="2062">
                  <c:v>2.8385000825945701</c:v>
                </c:pt>
                <c:pt idx="2063">
                  <c:v>2.8398766587742998</c:v>
                </c:pt>
                <c:pt idx="2064">
                  <c:v>2.8412532349540198</c:v>
                </c:pt>
                <c:pt idx="2065">
                  <c:v>2.84262981113375</c:v>
                </c:pt>
                <c:pt idx="2066">
                  <c:v>2.84400638731347</c:v>
                </c:pt>
                <c:pt idx="2067">
                  <c:v>2.8453829634932002</c:v>
                </c:pt>
                <c:pt idx="2068">
                  <c:v>2.8467595396729299</c:v>
                </c:pt>
                <c:pt idx="2069">
                  <c:v>2.8481361158526499</c:v>
                </c:pt>
                <c:pt idx="2070">
                  <c:v>2.8495126920323801</c:v>
                </c:pt>
                <c:pt idx="2071">
                  <c:v>2.8508892682121001</c:v>
                </c:pt>
                <c:pt idx="2072">
                  <c:v>2.8522658443918298</c:v>
                </c:pt>
                <c:pt idx="2073">
                  <c:v>2.85364242057156</c:v>
                </c:pt>
                <c:pt idx="2074">
                  <c:v>2.85501899675128</c:v>
                </c:pt>
                <c:pt idx="2075">
                  <c:v>2.8563955729310102</c:v>
                </c:pt>
                <c:pt idx="2076">
                  <c:v>2.8577721491107302</c:v>
                </c:pt>
                <c:pt idx="2077">
                  <c:v>2.8591487252904599</c:v>
                </c:pt>
                <c:pt idx="2078">
                  <c:v>2.8605253014701799</c:v>
                </c:pt>
                <c:pt idx="2079">
                  <c:v>2.8619018776499101</c:v>
                </c:pt>
                <c:pt idx="2080">
                  <c:v>2.8632784538296399</c:v>
                </c:pt>
                <c:pt idx="2081">
                  <c:v>2.8646550300093598</c:v>
                </c:pt>
                <c:pt idx="2082">
                  <c:v>2.86603160618909</c:v>
                </c:pt>
                <c:pt idx="2083">
                  <c:v>2.86740818236881</c:v>
                </c:pt>
                <c:pt idx="2084">
                  <c:v>2.8687847585485402</c:v>
                </c:pt>
                <c:pt idx="2085">
                  <c:v>2.8701613347282602</c:v>
                </c:pt>
                <c:pt idx="2086">
                  <c:v>2.8715379109079899</c:v>
                </c:pt>
                <c:pt idx="2087">
                  <c:v>2.8729144870877201</c:v>
                </c:pt>
                <c:pt idx="2088">
                  <c:v>2.8742910632674401</c:v>
                </c:pt>
                <c:pt idx="2089">
                  <c:v>2.8756676394471699</c:v>
                </c:pt>
                <c:pt idx="2090">
                  <c:v>2.8770442156268898</c:v>
                </c:pt>
                <c:pt idx="2091">
                  <c:v>2.87842079180662</c:v>
                </c:pt>
                <c:pt idx="2092">
                  <c:v>2.8797973679863502</c:v>
                </c:pt>
                <c:pt idx="2093">
                  <c:v>2.8811739441660702</c:v>
                </c:pt>
                <c:pt idx="2094">
                  <c:v>2.8825505203457999</c:v>
                </c:pt>
                <c:pt idx="2095">
                  <c:v>2.8839270965255199</c:v>
                </c:pt>
                <c:pt idx="2096">
                  <c:v>2.8853036727052501</c:v>
                </c:pt>
                <c:pt idx="2097">
                  <c:v>2.8866802488849701</c:v>
                </c:pt>
                <c:pt idx="2098">
                  <c:v>2.8880568250646999</c:v>
                </c:pt>
                <c:pt idx="2099">
                  <c:v>2.88943340124443</c:v>
                </c:pt>
                <c:pt idx="2100">
                  <c:v>2.89080997742415</c:v>
                </c:pt>
                <c:pt idx="2101">
                  <c:v>2.8921865536038802</c:v>
                </c:pt>
                <c:pt idx="2102">
                  <c:v>2.8935631297836002</c:v>
                </c:pt>
                <c:pt idx="2103">
                  <c:v>2.8949397059633299</c:v>
                </c:pt>
                <c:pt idx="2104">
                  <c:v>2.8963162821430499</c:v>
                </c:pt>
                <c:pt idx="2105">
                  <c:v>2.8976928583227801</c:v>
                </c:pt>
                <c:pt idx="2106">
                  <c:v>2.8990694345025099</c:v>
                </c:pt>
                <c:pt idx="2107">
                  <c:v>2.9004460106822298</c:v>
                </c:pt>
                <c:pt idx="2108">
                  <c:v>2.90182258686196</c:v>
                </c:pt>
                <c:pt idx="2109">
                  <c:v>2.90319916304168</c:v>
                </c:pt>
                <c:pt idx="2110">
                  <c:v>2.9045757392214102</c:v>
                </c:pt>
                <c:pt idx="2111">
                  <c:v>2.90595231540114</c:v>
                </c:pt>
                <c:pt idx="2112">
                  <c:v>2.9073288915808599</c:v>
                </c:pt>
                <c:pt idx="2113">
                  <c:v>2.9087054677605901</c:v>
                </c:pt>
                <c:pt idx="2114">
                  <c:v>2.9100820439403101</c:v>
                </c:pt>
                <c:pt idx="2115">
                  <c:v>2.9114586201200399</c:v>
                </c:pt>
                <c:pt idx="2116">
                  <c:v>2.9128351962997598</c:v>
                </c:pt>
                <c:pt idx="2117">
                  <c:v>2.91421177247949</c:v>
                </c:pt>
                <c:pt idx="2118">
                  <c:v>2.9155883486592198</c:v>
                </c:pt>
                <c:pt idx="2119">
                  <c:v>2.9169649248389402</c:v>
                </c:pt>
                <c:pt idx="2120">
                  <c:v>2.91834150101867</c:v>
                </c:pt>
                <c:pt idx="2121">
                  <c:v>2.9197180771983899</c:v>
                </c:pt>
                <c:pt idx="2122">
                  <c:v>2.9210946533781201</c:v>
                </c:pt>
                <c:pt idx="2123">
                  <c:v>2.9224712295578401</c:v>
                </c:pt>
                <c:pt idx="2124">
                  <c:v>2.9238478057375699</c:v>
                </c:pt>
                <c:pt idx="2125">
                  <c:v>2.9252243819173001</c:v>
                </c:pt>
                <c:pt idx="2126">
                  <c:v>2.92660095809702</c:v>
                </c:pt>
                <c:pt idx="2127">
                  <c:v>2.9279775342767498</c:v>
                </c:pt>
                <c:pt idx="2128">
                  <c:v>2.9293541104564702</c:v>
                </c:pt>
                <c:pt idx="2129">
                  <c:v>2.9307306866362</c:v>
                </c:pt>
                <c:pt idx="2130">
                  <c:v>2.9321072628159199</c:v>
                </c:pt>
                <c:pt idx="2131">
                  <c:v>2.9334838389956501</c:v>
                </c:pt>
                <c:pt idx="2132">
                  <c:v>2.9348604151753799</c:v>
                </c:pt>
                <c:pt idx="2133">
                  <c:v>2.9362369913550999</c:v>
                </c:pt>
                <c:pt idx="2134">
                  <c:v>2.9376135675348301</c:v>
                </c:pt>
                <c:pt idx="2135">
                  <c:v>2.93899014371455</c:v>
                </c:pt>
                <c:pt idx="2136">
                  <c:v>2.9403667198942798</c:v>
                </c:pt>
                <c:pt idx="2137">
                  <c:v>2.94174329607401</c:v>
                </c:pt>
                <c:pt idx="2138">
                  <c:v>2.94311987225373</c:v>
                </c:pt>
                <c:pt idx="2139">
                  <c:v>2.9444964484334601</c:v>
                </c:pt>
                <c:pt idx="2140">
                  <c:v>2.9458730246131801</c:v>
                </c:pt>
                <c:pt idx="2141">
                  <c:v>2.9472496007929099</c:v>
                </c:pt>
                <c:pt idx="2142">
                  <c:v>2.9486261769726299</c:v>
                </c:pt>
                <c:pt idx="2143">
                  <c:v>2.95000275315236</c:v>
                </c:pt>
                <c:pt idx="2144">
                  <c:v>2.9513793293320898</c:v>
                </c:pt>
                <c:pt idx="2145">
                  <c:v>2.9527559055118102</c:v>
                </c:pt>
                <c:pt idx="2146">
                  <c:v>2.95413248169154</c:v>
                </c:pt>
                <c:pt idx="2147">
                  <c:v>2.9555090578712599</c:v>
                </c:pt>
                <c:pt idx="2148">
                  <c:v>2.9568856340509901</c:v>
                </c:pt>
                <c:pt idx="2149">
                  <c:v>2.9582622102307101</c:v>
                </c:pt>
                <c:pt idx="2150">
                  <c:v>2.9596387864104399</c:v>
                </c:pt>
                <c:pt idx="2151">
                  <c:v>2.9610153625901701</c:v>
                </c:pt>
                <c:pt idx="2152">
                  <c:v>2.96239193876989</c:v>
                </c:pt>
                <c:pt idx="2153">
                  <c:v>2.9637685149496198</c:v>
                </c:pt>
                <c:pt idx="2154">
                  <c:v>2.9651450911293402</c:v>
                </c:pt>
                <c:pt idx="2155">
                  <c:v>2.96652166730907</c:v>
                </c:pt>
                <c:pt idx="2156">
                  <c:v>2.9678982434888002</c:v>
                </c:pt>
                <c:pt idx="2157">
                  <c:v>2.9692748196685201</c:v>
                </c:pt>
                <c:pt idx="2158">
                  <c:v>2.9706513958482499</c:v>
                </c:pt>
                <c:pt idx="2159">
                  <c:v>2.9720279720279699</c:v>
                </c:pt>
                <c:pt idx="2160">
                  <c:v>2.9734045482077001</c:v>
                </c:pt>
                <c:pt idx="2161">
                  <c:v>2.97478112438742</c:v>
                </c:pt>
                <c:pt idx="2162">
                  <c:v>2.9761577005671498</c:v>
                </c:pt>
                <c:pt idx="2163">
                  <c:v>2.97753427674688</c:v>
                </c:pt>
                <c:pt idx="2164">
                  <c:v>2.9789108529266</c:v>
                </c:pt>
                <c:pt idx="2165">
                  <c:v>2.9802874291063302</c:v>
                </c:pt>
                <c:pt idx="2166">
                  <c:v>2.9816640052860501</c:v>
                </c:pt>
                <c:pt idx="2167">
                  <c:v>2.9830405814657799</c:v>
                </c:pt>
                <c:pt idx="2168">
                  <c:v>2.9844171576454999</c:v>
                </c:pt>
                <c:pt idx="2169">
                  <c:v>2.9857937338252301</c:v>
                </c:pt>
                <c:pt idx="2170">
                  <c:v>2.9871703100049598</c:v>
                </c:pt>
                <c:pt idx="2171">
                  <c:v>2.9885468861846798</c:v>
                </c:pt>
                <c:pt idx="2172">
                  <c:v>2.98992346236441</c:v>
                </c:pt>
                <c:pt idx="2173">
                  <c:v>2.99130003854413</c:v>
                </c:pt>
                <c:pt idx="2174">
                  <c:v>2.9926766147238602</c:v>
                </c:pt>
                <c:pt idx="2175">
                  <c:v>2.9940531909035899</c:v>
                </c:pt>
                <c:pt idx="2176">
                  <c:v>2.9954297670833099</c:v>
                </c:pt>
                <c:pt idx="2177">
                  <c:v>2.9968063432630401</c:v>
                </c:pt>
                <c:pt idx="2178">
                  <c:v>2.9981829194427601</c:v>
                </c:pt>
                <c:pt idx="2179">
                  <c:v>2.9995594956224898</c:v>
                </c:pt>
                <c:pt idx="2180">
                  <c:v>3.0009360718022098</c:v>
                </c:pt>
                <c:pt idx="2181">
                  <c:v>3.00231264798194</c:v>
                </c:pt>
                <c:pt idx="2182">
                  <c:v>3.0036892241616702</c:v>
                </c:pt>
                <c:pt idx="2183">
                  <c:v>3.0050658003413901</c:v>
                </c:pt>
                <c:pt idx="2184">
                  <c:v>3.0064423765211199</c:v>
                </c:pt>
                <c:pt idx="2185">
                  <c:v>3.0078189527008399</c:v>
                </c:pt>
                <c:pt idx="2186">
                  <c:v>3.0091955288805701</c:v>
                </c:pt>
                <c:pt idx="2187">
                  <c:v>3.01057210506029</c:v>
                </c:pt>
                <c:pt idx="2188">
                  <c:v>3.0119486812400198</c:v>
                </c:pt>
                <c:pt idx="2189">
                  <c:v>3.01332525741975</c:v>
                </c:pt>
                <c:pt idx="2190">
                  <c:v>3.01470183359947</c:v>
                </c:pt>
                <c:pt idx="2191">
                  <c:v>3.0160784097792002</c:v>
                </c:pt>
                <c:pt idx="2192">
                  <c:v>3.0174549859589201</c:v>
                </c:pt>
                <c:pt idx="2193">
                  <c:v>3.0188315621386499</c:v>
                </c:pt>
                <c:pt idx="2194">
                  <c:v>3.0202081383183801</c:v>
                </c:pt>
                <c:pt idx="2195">
                  <c:v>3.0215847144981001</c:v>
                </c:pt>
                <c:pt idx="2196">
                  <c:v>3.0229612906778298</c:v>
                </c:pt>
                <c:pt idx="2197">
                  <c:v>3.0243378668575498</c:v>
                </c:pt>
                <c:pt idx="2198">
                  <c:v>3.02571444303728</c:v>
                </c:pt>
                <c:pt idx="2199">
                  <c:v>3.027091019217</c:v>
                </c:pt>
                <c:pt idx="2200">
                  <c:v>3.0284675953967302</c:v>
                </c:pt>
                <c:pt idx="2201">
                  <c:v>3.0298441715764599</c:v>
                </c:pt>
                <c:pt idx="2202">
                  <c:v>3.0312207477561799</c:v>
                </c:pt>
                <c:pt idx="2203">
                  <c:v>3.0325973239359101</c:v>
                </c:pt>
                <c:pt idx="2204">
                  <c:v>3.0339739001156301</c:v>
                </c:pt>
                <c:pt idx="2205">
                  <c:v>3.0353504762953598</c:v>
                </c:pt>
                <c:pt idx="2206">
                  <c:v>3.0367270524750798</c:v>
                </c:pt>
                <c:pt idx="2207">
                  <c:v>3.03810362865481</c:v>
                </c:pt>
                <c:pt idx="2208">
                  <c:v>3.0394802048345402</c:v>
                </c:pt>
                <c:pt idx="2209">
                  <c:v>3.0408567810142602</c:v>
                </c:pt>
                <c:pt idx="2210">
                  <c:v>3.0422333571939899</c:v>
                </c:pt>
                <c:pt idx="2211">
                  <c:v>3.0436099333737099</c:v>
                </c:pt>
                <c:pt idx="2212">
                  <c:v>3.0449865095534401</c:v>
                </c:pt>
                <c:pt idx="2213">
                  <c:v>3.0463630857331698</c:v>
                </c:pt>
                <c:pt idx="2214">
                  <c:v>3.0477396619128898</c:v>
                </c:pt>
                <c:pt idx="2215">
                  <c:v>3.04911623809262</c:v>
                </c:pt>
                <c:pt idx="2216">
                  <c:v>3.05049281427234</c:v>
                </c:pt>
                <c:pt idx="2217">
                  <c:v>3.0518693904520702</c:v>
                </c:pt>
                <c:pt idx="2218">
                  <c:v>3.0532459666317902</c:v>
                </c:pt>
                <c:pt idx="2219">
                  <c:v>3.0546225428115199</c:v>
                </c:pt>
                <c:pt idx="2220">
                  <c:v>3.0559991189912501</c:v>
                </c:pt>
                <c:pt idx="2221">
                  <c:v>3.0573756951709701</c:v>
                </c:pt>
                <c:pt idx="2222">
                  <c:v>3.0587522713506998</c:v>
                </c:pt>
                <c:pt idx="2223">
                  <c:v>3.0601288475304198</c:v>
                </c:pt>
                <c:pt idx="2224">
                  <c:v>3.06150542371015</c:v>
                </c:pt>
                <c:pt idx="2225">
                  <c:v>3.06288199988987</c:v>
                </c:pt>
                <c:pt idx="2226">
                  <c:v>3.0642585760696002</c:v>
                </c:pt>
                <c:pt idx="2227">
                  <c:v>3.0656351522493299</c:v>
                </c:pt>
                <c:pt idx="2228">
                  <c:v>3.0670117284290499</c:v>
                </c:pt>
                <c:pt idx="2229">
                  <c:v>3.0683883046087801</c:v>
                </c:pt>
                <c:pt idx="2230">
                  <c:v>3.0697648807885001</c:v>
                </c:pt>
                <c:pt idx="2231">
                  <c:v>3.0711414569682298</c:v>
                </c:pt>
                <c:pt idx="2232">
                  <c:v>3.07251803314796</c:v>
                </c:pt>
                <c:pt idx="2233">
                  <c:v>3.07389460932768</c:v>
                </c:pt>
                <c:pt idx="2234">
                  <c:v>3.0752711855074102</c:v>
                </c:pt>
                <c:pt idx="2235">
                  <c:v>3.0766477616871302</c:v>
                </c:pt>
                <c:pt idx="2236">
                  <c:v>3.0780243378668599</c:v>
                </c:pt>
                <c:pt idx="2237">
                  <c:v>3.0794009140465799</c:v>
                </c:pt>
                <c:pt idx="2238">
                  <c:v>3.0807774902263101</c:v>
                </c:pt>
                <c:pt idx="2239">
                  <c:v>3.0821540664060398</c:v>
                </c:pt>
                <c:pt idx="2240">
                  <c:v>3.0835306425857598</c:v>
                </c:pt>
                <c:pt idx="2241">
                  <c:v>3.08490721876549</c:v>
                </c:pt>
                <c:pt idx="2242">
                  <c:v>3.08628379494521</c:v>
                </c:pt>
                <c:pt idx="2243">
                  <c:v>3.0876603711249402</c:v>
                </c:pt>
                <c:pt idx="2244">
                  <c:v>3.0890369473046602</c:v>
                </c:pt>
                <c:pt idx="2245">
                  <c:v>3.0904135234843899</c:v>
                </c:pt>
                <c:pt idx="2246">
                  <c:v>3.0917900996641201</c:v>
                </c:pt>
                <c:pt idx="2247">
                  <c:v>3.0931666758438401</c:v>
                </c:pt>
                <c:pt idx="2248">
                  <c:v>3.0945432520235698</c:v>
                </c:pt>
                <c:pt idx="2249">
                  <c:v>3.0959198282032898</c:v>
                </c:pt>
                <c:pt idx="2250">
                  <c:v>3.09729640438302</c:v>
                </c:pt>
                <c:pt idx="2251">
                  <c:v>3.0986729805627502</c:v>
                </c:pt>
                <c:pt idx="2252">
                  <c:v>3.1000495567424702</c:v>
                </c:pt>
                <c:pt idx="2253">
                  <c:v>3.1014261329221999</c:v>
                </c:pt>
                <c:pt idx="2254">
                  <c:v>3.1028027091019199</c:v>
                </c:pt>
                <c:pt idx="2255">
                  <c:v>3.1041792852816501</c:v>
                </c:pt>
                <c:pt idx="2256">
                  <c:v>3.1055558614613701</c:v>
                </c:pt>
                <c:pt idx="2257">
                  <c:v>3.1069324376410998</c:v>
                </c:pt>
                <c:pt idx="2258">
                  <c:v>3.10830901382083</c:v>
                </c:pt>
                <c:pt idx="2259">
                  <c:v>3.10968559000055</c:v>
                </c:pt>
                <c:pt idx="2260">
                  <c:v>3.1110621661802802</c:v>
                </c:pt>
                <c:pt idx="2261">
                  <c:v>3.1124387423600002</c:v>
                </c:pt>
                <c:pt idx="2262">
                  <c:v>3.1138153185397299</c:v>
                </c:pt>
                <c:pt idx="2263">
                  <c:v>3.1151918947194499</c:v>
                </c:pt>
                <c:pt idx="2264">
                  <c:v>3.1165684708991801</c:v>
                </c:pt>
                <c:pt idx="2265">
                  <c:v>3.1179450470789098</c:v>
                </c:pt>
                <c:pt idx="2266">
                  <c:v>3.1193216232586298</c:v>
                </c:pt>
                <c:pt idx="2267">
                  <c:v>3.12069819943836</c:v>
                </c:pt>
                <c:pt idx="2268">
                  <c:v>3.12207477561808</c:v>
                </c:pt>
                <c:pt idx="2269">
                  <c:v>3.1234513517978102</c:v>
                </c:pt>
                <c:pt idx="2270">
                  <c:v>3.1248279279775302</c:v>
                </c:pt>
                <c:pt idx="2271">
                  <c:v>3.1262045041572599</c:v>
                </c:pt>
                <c:pt idx="2272">
                  <c:v>3.1275810803369901</c:v>
                </c:pt>
                <c:pt idx="2273">
                  <c:v>3.1289576565167101</c:v>
                </c:pt>
                <c:pt idx="2274">
                  <c:v>3.1303342326964398</c:v>
                </c:pt>
                <c:pt idx="2275">
                  <c:v>3.1317108088761598</c:v>
                </c:pt>
                <c:pt idx="2276">
                  <c:v>3.13308738505589</c:v>
                </c:pt>
                <c:pt idx="2277">
                  <c:v>3.1344639612356202</c:v>
                </c:pt>
                <c:pt idx="2278">
                  <c:v>3.1358405374153402</c:v>
                </c:pt>
                <c:pt idx="2279">
                  <c:v>3.1372171135950699</c:v>
                </c:pt>
                <c:pt idx="2280">
                  <c:v>3.1385936897747899</c:v>
                </c:pt>
                <c:pt idx="2281">
                  <c:v>3.1399702659545201</c:v>
                </c:pt>
                <c:pt idx="2282">
                  <c:v>3.1413468421342401</c:v>
                </c:pt>
                <c:pt idx="2283">
                  <c:v>3.1427234183139698</c:v>
                </c:pt>
                <c:pt idx="2284">
                  <c:v>3.1440999944937</c:v>
                </c:pt>
                <c:pt idx="2285">
                  <c:v>3.14547657067342</c:v>
                </c:pt>
                <c:pt idx="2286">
                  <c:v>3.1468531468531502</c:v>
                </c:pt>
                <c:pt idx="2287">
                  <c:v>3.1482297230328702</c:v>
                </c:pt>
                <c:pt idx="2288">
                  <c:v>3.1496062992125999</c:v>
                </c:pt>
                <c:pt idx="2289">
                  <c:v>3.1509828753923301</c:v>
                </c:pt>
                <c:pt idx="2290">
                  <c:v>3.1523594515720501</c:v>
                </c:pt>
                <c:pt idx="2291">
                  <c:v>3.1537360277517799</c:v>
                </c:pt>
                <c:pt idx="2292">
                  <c:v>3.1551126039314998</c:v>
                </c:pt>
                <c:pt idx="2293">
                  <c:v>3.15648918011123</c:v>
                </c:pt>
                <c:pt idx="2294">
                  <c:v>3.15786575629095</c:v>
                </c:pt>
                <c:pt idx="2295">
                  <c:v>3.1592423324706802</c:v>
                </c:pt>
                <c:pt idx="2296">
                  <c:v>3.16061890865041</c:v>
                </c:pt>
                <c:pt idx="2297">
                  <c:v>3.1619954848301299</c:v>
                </c:pt>
                <c:pt idx="2298">
                  <c:v>3.1633720610098601</c:v>
                </c:pt>
                <c:pt idx="2299">
                  <c:v>3.1647486371895801</c:v>
                </c:pt>
                <c:pt idx="2300">
                  <c:v>3.1661252133693099</c:v>
                </c:pt>
                <c:pt idx="2301">
                  <c:v>3.1675017895490298</c:v>
                </c:pt>
                <c:pt idx="2302">
                  <c:v>3.16887836572876</c:v>
                </c:pt>
                <c:pt idx="2303">
                  <c:v>3.1702549419084902</c:v>
                </c:pt>
                <c:pt idx="2304">
                  <c:v>3.1716315180882102</c:v>
                </c:pt>
                <c:pt idx="2305">
                  <c:v>3.1730080942679399</c:v>
                </c:pt>
                <c:pt idx="2306">
                  <c:v>3.1743846704476599</c:v>
                </c:pt>
                <c:pt idx="2307">
                  <c:v>3.1757612466273901</c:v>
                </c:pt>
                <c:pt idx="2308">
                  <c:v>3.1771378228071101</c:v>
                </c:pt>
                <c:pt idx="2309">
                  <c:v>3.1785143989868399</c:v>
                </c:pt>
                <c:pt idx="2310">
                  <c:v>3.17989097516657</c:v>
                </c:pt>
                <c:pt idx="2311">
                  <c:v>3.18126755134629</c:v>
                </c:pt>
                <c:pt idx="2312">
                  <c:v>3.1826441275260202</c:v>
                </c:pt>
                <c:pt idx="2313">
                  <c:v>3.1840207037057402</c:v>
                </c:pt>
                <c:pt idx="2314">
                  <c:v>3.1853972798854699</c:v>
                </c:pt>
                <c:pt idx="2315">
                  <c:v>3.1867738560652001</c:v>
                </c:pt>
                <c:pt idx="2316">
                  <c:v>3.1881504322449201</c:v>
                </c:pt>
                <c:pt idx="2317">
                  <c:v>3.1895270084246499</c:v>
                </c:pt>
                <c:pt idx="2318">
                  <c:v>3.1909035846043698</c:v>
                </c:pt>
                <c:pt idx="2319">
                  <c:v>3.1922801607841</c:v>
                </c:pt>
                <c:pt idx="2320">
                  <c:v>3.19365673696382</c:v>
                </c:pt>
                <c:pt idx="2321">
                  <c:v>3.1950333131435502</c:v>
                </c:pt>
                <c:pt idx="2322">
                  <c:v>3.19640988932328</c:v>
                </c:pt>
                <c:pt idx="2323">
                  <c:v>3.1977864655029999</c:v>
                </c:pt>
                <c:pt idx="2324">
                  <c:v>3.1991630416827301</c:v>
                </c:pt>
                <c:pt idx="2325">
                  <c:v>3.2005396178624501</c:v>
                </c:pt>
                <c:pt idx="2326">
                  <c:v>3.2019161940421799</c:v>
                </c:pt>
                <c:pt idx="2327">
                  <c:v>3.2032927702218998</c:v>
                </c:pt>
                <c:pt idx="2328">
                  <c:v>3.20466934640163</c:v>
                </c:pt>
                <c:pt idx="2329">
                  <c:v>3.2060459225813598</c:v>
                </c:pt>
                <c:pt idx="2330">
                  <c:v>3.2074224987610802</c:v>
                </c:pt>
                <c:pt idx="2331">
                  <c:v>3.20879907494081</c:v>
                </c:pt>
                <c:pt idx="2332">
                  <c:v>3.2101756511205299</c:v>
                </c:pt>
                <c:pt idx="2333">
                  <c:v>3.2115522273002601</c:v>
                </c:pt>
                <c:pt idx="2334">
                  <c:v>3.2129288034799899</c:v>
                </c:pt>
                <c:pt idx="2335">
                  <c:v>3.2143053796597099</c:v>
                </c:pt>
                <c:pt idx="2336">
                  <c:v>3.2156819558394401</c:v>
                </c:pt>
                <c:pt idx="2337">
                  <c:v>3.21705853201916</c:v>
                </c:pt>
                <c:pt idx="2338">
                  <c:v>3.2184351081988898</c:v>
                </c:pt>
                <c:pt idx="2339">
                  <c:v>3.2198116843786102</c:v>
                </c:pt>
                <c:pt idx="2340">
                  <c:v>3.22118826055834</c:v>
                </c:pt>
                <c:pt idx="2341">
                  <c:v>3.2225648367380701</c:v>
                </c:pt>
                <c:pt idx="2342">
                  <c:v>3.2239414129177901</c:v>
                </c:pt>
                <c:pt idx="2343">
                  <c:v>3.2253179890975199</c:v>
                </c:pt>
                <c:pt idx="2344">
                  <c:v>3.2266945652772399</c:v>
                </c:pt>
                <c:pt idx="2345">
                  <c:v>3.2280711414569701</c:v>
                </c:pt>
                <c:pt idx="2346">
                  <c:v>3.2294477176366998</c:v>
                </c:pt>
                <c:pt idx="2347">
                  <c:v>3.2308242938164198</c:v>
                </c:pt>
                <c:pt idx="2348">
                  <c:v>3.23220086999615</c:v>
                </c:pt>
                <c:pt idx="2349">
                  <c:v>3.23357744617587</c:v>
                </c:pt>
                <c:pt idx="2350">
                  <c:v>3.2349540223556001</c:v>
                </c:pt>
                <c:pt idx="2351">
                  <c:v>3.2363305985353201</c:v>
                </c:pt>
                <c:pt idx="2352">
                  <c:v>3.2377071747150499</c:v>
                </c:pt>
                <c:pt idx="2353">
                  <c:v>3.2390837508947801</c:v>
                </c:pt>
                <c:pt idx="2354">
                  <c:v>3.2404603270745</c:v>
                </c:pt>
                <c:pt idx="2355">
                  <c:v>3.2418369032542298</c:v>
                </c:pt>
                <c:pt idx="2356">
                  <c:v>3.2432134794339502</c:v>
                </c:pt>
                <c:pt idx="2357">
                  <c:v>3.24459005561368</c:v>
                </c:pt>
                <c:pt idx="2358">
                  <c:v>3.2459666317933999</c:v>
                </c:pt>
                <c:pt idx="2359">
                  <c:v>3.2473432079731301</c:v>
                </c:pt>
                <c:pt idx="2360">
                  <c:v>3.2487197841528599</c:v>
                </c:pt>
                <c:pt idx="2361">
                  <c:v>3.2500963603325799</c:v>
                </c:pt>
                <c:pt idx="2362">
                  <c:v>3.2514729365123101</c:v>
                </c:pt>
                <c:pt idx="2363">
                  <c:v>3.25284951269203</c:v>
                </c:pt>
                <c:pt idx="2364">
                  <c:v>3.2542260888717598</c:v>
                </c:pt>
                <c:pt idx="2365">
                  <c:v>3.2556026650514802</c:v>
                </c:pt>
                <c:pt idx="2366">
                  <c:v>3.25697924123121</c:v>
                </c:pt>
                <c:pt idx="2367">
                  <c:v>3.2583558174109402</c:v>
                </c:pt>
                <c:pt idx="2368">
                  <c:v>3.2597323935906601</c:v>
                </c:pt>
                <c:pt idx="2369">
                  <c:v>3.2611089697703899</c:v>
                </c:pt>
                <c:pt idx="2370">
                  <c:v>3.2624855459501099</c:v>
                </c:pt>
                <c:pt idx="2371">
                  <c:v>3.2638621221298401</c:v>
                </c:pt>
                <c:pt idx="2372">
                  <c:v>3.2652386983095698</c:v>
                </c:pt>
                <c:pt idx="2373">
                  <c:v>3.2666152744892898</c:v>
                </c:pt>
                <c:pt idx="2374">
                  <c:v>3.26799185066902</c:v>
                </c:pt>
                <c:pt idx="2375">
                  <c:v>3.26936842684874</c:v>
                </c:pt>
                <c:pt idx="2376">
                  <c:v>3.2707450030284702</c:v>
                </c:pt>
                <c:pt idx="2377">
                  <c:v>3.2721215792081901</c:v>
                </c:pt>
                <c:pt idx="2378">
                  <c:v>3.2734981553879199</c:v>
                </c:pt>
                <c:pt idx="2379">
                  <c:v>3.2748747315676501</c:v>
                </c:pt>
                <c:pt idx="2380">
                  <c:v>3.2762513077473701</c:v>
                </c:pt>
                <c:pt idx="2381">
                  <c:v>3.2776278839270998</c:v>
                </c:pt>
                <c:pt idx="2382">
                  <c:v>3.2790044601068198</c:v>
                </c:pt>
                <c:pt idx="2383">
                  <c:v>3.28038103628655</c:v>
                </c:pt>
                <c:pt idx="2384">
                  <c:v>3.28175761246627</c:v>
                </c:pt>
                <c:pt idx="2385">
                  <c:v>3.2831341886460002</c:v>
                </c:pt>
                <c:pt idx="2386">
                  <c:v>3.2845107648257299</c:v>
                </c:pt>
                <c:pt idx="2387">
                  <c:v>3.2858873410054499</c:v>
                </c:pt>
                <c:pt idx="2388">
                  <c:v>3.2872639171851801</c:v>
                </c:pt>
                <c:pt idx="2389">
                  <c:v>3.2886404933649001</c:v>
                </c:pt>
                <c:pt idx="2390">
                  <c:v>3.2900170695446298</c:v>
                </c:pt>
                <c:pt idx="2391">
                  <c:v>3.29139364572436</c:v>
                </c:pt>
                <c:pt idx="2392">
                  <c:v>3.29277022190408</c:v>
                </c:pt>
                <c:pt idx="2393">
                  <c:v>3.2941467980838102</c:v>
                </c:pt>
                <c:pt idx="2394">
                  <c:v>3.2955233742635301</c:v>
                </c:pt>
                <c:pt idx="2395">
                  <c:v>3.2968999504432599</c:v>
                </c:pt>
                <c:pt idx="2396">
                  <c:v>3.2982765266229799</c:v>
                </c:pt>
                <c:pt idx="2397">
                  <c:v>3.2996531028027101</c:v>
                </c:pt>
                <c:pt idx="2398">
                  <c:v>3.3010296789824398</c:v>
                </c:pt>
                <c:pt idx="2399">
                  <c:v>3.3024062551621598</c:v>
                </c:pt>
                <c:pt idx="2400">
                  <c:v>3.30378283134189</c:v>
                </c:pt>
                <c:pt idx="2401">
                  <c:v>3.30515940752161</c:v>
                </c:pt>
                <c:pt idx="2402">
                  <c:v>3.3065359837013402</c:v>
                </c:pt>
                <c:pt idx="2403">
                  <c:v>3.3079125598810601</c:v>
                </c:pt>
                <c:pt idx="2404">
                  <c:v>3.3092891360607899</c:v>
                </c:pt>
                <c:pt idx="2405">
                  <c:v>3.3106657122405201</c:v>
                </c:pt>
                <c:pt idx="2406">
                  <c:v>3.3120422884202401</c:v>
                </c:pt>
                <c:pt idx="2407">
                  <c:v>3.3134188645999698</c:v>
                </c:pt>
                <c:pt idx="2408">
                  <c:v>3.3147954407796898</c:v>
                </c:pt>
                <c:pt idx="2409">
                  <c:v>3.31617201695942</c:v>
                </c:pt>
                <c:pt idx="2410">
                  <c:v>3.3175485931391502</c:v>
                </c:pt>
                <c:pt idx="2411">
                  <c:v>3.3189251693188702</c:v>
                </c:pt>
                <c:pt idx="2412">
                  <c:v>3.3203017454985999</c:v>
                </c:pt>
                <c:pt idx="2413">
                  <c:v>3.3216783216783199</c:v>
                </c:pt>
                <c:pt idx="2414">
                  <c:v>3.3230548978580501</c:v>
                </c:pt>
                <c:pt idx="2415">
                  <c:v>3.3244314740377701</c:v>
                </c:pt>
                <c:pt idx="2416">
                  <c:v>3.3258080502174998</c:v>
                </c:pt>
                <c:pt idx="2417">
                  <c:v>3.32718462639723</c:v>
                </c:pt>
                <c:pt idx="2418">
                  <c:v>3.32856120257695</c:v>
                </c:pt>
                <c:pt idx="2419">
                  <c:v>3.3299377787566802</c:v>
                </c:pt>
                <c:pt idx="2420">
                  <c:v>3.3313143549364002</c:v>
                </c:pt>
                <c:pt idx="2421">
                  <c:v>3.3326909311161299</c:v>
                </c:pt>
                <c:pt idx="2422">
                  <c:v>3.3340675072958499</c:v>
                </c:pt>
                <c:pt idx="2423">
                  <c:v>3.3354440834755801</c:v>
                </c:pt>
                <c:pt idx="2424">
                  <c:v>3.3368206596553098</c:v>
                </c:pt>
                <c:pt idx="2425">
                  <c:v>3.3381972358350298</c:v>
                </c:pt>
                <c:pt idx="2426">
                  <c:v>3.33957381201476</c:v>
                </c:pt>
                <c:pt idx="2427">
                  <c:v>3.34095038819448</c:v>
                </c:pt>
                <c:pt idx="2428">
                  <c:v>3.3423269643742102</c:v>
                </c:pt>
                <c:pt idx="2429">
                  <c:v>3.3437035405539302</c:v>
                </c:pt>
                <c:pt idx="2430">
                  <c:v>3.3450801167336599</c:v>
                </c:pt>
                <c:pt idx="2431">
                  <c:v>3.3464566929133901</c:v>
                </c:pt>
                <c:pt idx="2432">
                  <c:v>3.3478332690931101</c:v>
                </c:pt>
                <c:pt idx="2433">
                  <c:v>3.3492098452728398</c:v>
                </c:pt>
                <c:pt idx="2434">
                  <c:v>3.3505864214525598</c:v>
                </c:pt>
                <c:pt idx="2435">
                  <c:v>3.35196299763229</c:v>
                </c:pt>
                <c:pt idx="2436">
                  <c:v>3.3533395738120202</c:v>
                </c:pt>
                <c:pt idx="2437">
                  <c:v>3.3547161499917402</c:v>
                </c:pt>
                <c:pt idx="2438">
                  <c:v>3.3560927261714699</c:v>
                </c:pt>
                <c:pt idx="2439">
                  <c:v>3.3574693023511899</c:v>
                </c:pt>
                <c:pt idx="2440">
                  <c:v>3.3588458785309201</c:v>
                </c:pt>
                <c:pt idx="2441">
                  <c:v>3.3602224547106401</c:v>
                </c:pt>
                <c:pt idx="2442">
                  <c:v>3.3615990308903698</c:v>
                </c:pt>
                <c:pt idx="2443">
                  <c:v>3.3629756070701</c:v>
                </c:pt>
                <c:pt idx="2444">
                  <c:v>3.36435218324982</c:v>
                </c:pt>
                <c:pt idx="2445">
                  <c:v>3.3657287594295502</c:v>
                </c:pt>
                <c:pt idx="2446">
                  <c:v>3.3671053356092702</c:v>
                </c:pt>
                <c:pt idx="2447">
                  <c:v>3.3684819117889999</c:v>
                </c:pt>
                <c:pt idx="2448">
                  <c:v>3.3698584879687301</c:v>
                </c:pt>
                <c:pt idx="2449">
                  <c:v>3.3712350641484501</c:v>
                </c:pt>
                <c:pt idx="2450">
                  <c:v>3.3726116403281798</c:v>
                </c:pt>
                <c:pt idx="2451">
                  <c:v>3.3739882165078998</c:v>
                </c:pt>
                <c:pt idx="2452">
                  <c:v>3.37536479268763</c:v>
                </c:pt>
                <c:pt idx="2453">
                  <c:v>3.37674136886735</c:v>
                </c:pt>
                <c:pt idx="2454">
                  <c:v>3.3781179450470802</c:v>
                </c:pt>
                <c:pt idx="2455">
                  <c:v>3.3794945212268099</c:v>
                </c:pt>
                <c:pt idx="2456">
                  <c:v>3.3808710974065299</c:v>
                </c:pt>
                <c:pt idx="2457">
                  <c:v>3.3822476735862601</c:v>
                </c:pt>
                <c:pt idx="2458">
                  <c:v>3.3836242497659801</c:v>
                </c:pt>
                <c:pt idx="2459">
                  <c:v>3.3850008259457098</c:v>
                </c:pt>
                <c:pt idx="2460">
                  <c:v>3.3863774021254298</c:v>
                </c:pt>
                <c:pt idx="2461">
                  <c:v>3.38775397830516</c:v>
                </c:pt>
                <c:pt idx="2462">
                  <c:v>3.3891305544848902</c:v>
                </c:pt>
                <c:pt idx="2463">
                  <c:v>3.3905071306646102</c:v>
                </c:pt>
                <c:pt idx="2464">
                  <c:v>3.3918837068443399</c:v>
                </c:pt>
                <c:pt idx="2465">
                  <c:v>3.3932602830240599</c:v>
                </c:pt>
                <c:pt idx="2466">
                  <c:v>3.3946368592037901</c:v>
                </c:pt>
                <c:pt idx="2467">
                  <c:v>3.3960134353835199</c:v>
                </c:pt>
                <c:pt idx="2468">
                  <c:v>3.3973900115632398</c:v>
                </c:pt>
                <c:pt idx="2469">
                  <c:v>3.39876658774297</c:v>
                </c:pt>
                <c:pt idx="2470">
                  <c:v>3.40014316392269</c:v>
                </c:pt>
                <c:pt idx="2471">
                  <c:v>3.4015197401024202</c:v>
                </c:pt>
                <c:pt idx="2472">
                  <c:v>3.4028963162821402</c:v>
                </c:pt>
                <c:pt idx="2473">
                  <c:v>3.4042728924618699</c:v>
                </c:pt>
                <c:pt idx="2474">
                  <c:v>3.4056494686416001</c:v>
                </c:pt>
                <c:pt idx="2475">
                  <c:v>3.4070260448213201</c:v>
                </c:pt>
                <c:pt idx="2476">
                  <c:v>3.4084026210010498</c:v>
                </c:pt>
                <c:pt idx="2477">
                  <c:v>3.4097791971807698</c:v>
                </c:pt>
                <c:pt idx="2478">
                  <c:v>3.4111557733605</c:v>
                </c:pt>
                <c:pt idx="2479">
                  <c:v>3.41253234954022</c:v>
                </c:pt>
                <c:pt idx="2480">
                  <c:v>3.4139089257199502</c:v>
                </c:pt>
                <c:pt idx="2481">
                  <c:v>3.4152855018996799</c:v>
                </c:pt>
                <c:pt idx="2482">
                  <c:v>3.4166620780793999</c:v>
                </c:pt>
                <c:pt idx="2483">
                  <c:v>3.4180386542591301</c:v>
                </c:pt>
                <c:pt idx="2484">
                  <c:v>3.4194152304388501</c:v>
                </c:pt>
                <c:pt idx="2485">
                  <c:v>3.4207918066185798</c:v>
                </c:pt>
                <c:pt idx="2486">
                  <c:v>3.4221683827982998</c:v>
                </c:pt>
                <c:pt idx="2487">
                  <c:v>3.42354495897803</c:v>
                </c:pt>
                <c:pt idx="2488">
                  <c:v>3.4249215351577602</c:v>
                </c:pt>
                <c:pt idx="2489">
                  <c:v>3.4262981113374802</c:v>
                </c:pt>
                <c:pt idx="2490">
                  <c:v>3.4276746875172099</c:v>
                </c:pt>
                <c:pt idx="2491">
                  <c:v>3.4290512636969299</c:v>
                </c:pt>
                <c:pt idx="2492">
                  <c:v>3.4304278398766601</c:v>
                </c:pt>
                <c:pt idx="2493">
                  <c:v>3.4318044160563899</c:v>
                </c:pt>
                <c:pt idx="2494">
                  <c:v>3.4331809922361098</c:v>
                </c:pt>
                <c:pt idx="2495">
                  <c:v>3.43455756841584</c:v>
                </c:pt>
                <c:pt idx="2496">
                  <c:v>3.43593414459556</c:v>
                </c:pt>
                <c:pt idx="2497">
                  <c:v>3.4373107207752902</c:v>
                </c:pt>
                <c:pt idx="2498">
                  <c:v>3.4386872969550102</c:v>
                </c:pt>
                <c:pt idx="2499">
                  <c:v>3.4400638731347399</c:v>
                </c:pt>
                <c:pt idx="2500">
                  <c:v>3.4414404493144701</c:v>
                </c:pt>
                <c:pt idx="2501">
                  <c:v>3.4428170254941901</c:v>
                </c:pt>
                <c:pt idx="2502">
                  <c:v>3.4441936016739199</c:v>
                </c:pt>
                <c:pt idx="2503">
                  <c:v>3.4455701778536398</c:v>
                </c:pt>
                <c:pt idx="2504">
                  <c:v>3.44694675403337</c:v>
                </c:pt>
                <c:pt idx="2505">
                  <c:v>3.44832333021309</c:v>
                </c:pt>
                <c:pt idx="2506">
                  <c:v>3.4496999063928202</c:v>
                </c:pt>
                <c:pt idx="2507">
                  <c:v>3.45107648257255</c:v>
                </c:pt>
                <c:pt idx="2508">
                  <c:v>3.4524530587522699</c:v>
                </c:pt>
                <c:pt idx="2509">
                  <c:v>3.4538296349320001</c:v>
                </c:pt>
                <c:pt idx="2510">
                  <c:v>3.4552062111117201</c:v>
                </c:pt>
                <c:pt idx="2511">
                  <c:v>3.4565827872914499</c:v>
                </c:pt>
                <c:pt idx="2512">
                  <c:v>3.45795936347118</c:v>
                </c:pt>
                <c:pt idx="2513">
                  <c:v>3.4593359396509</c:v>
                </c:pt>
                <c:pt idx="2514">
                  <c:v>3.4607125158306302</c:v>
                </c:pt>
                <c:pt idx="2515">
                  <c:v>3.4620890920103502</c:v>
                </c:pt>
                <c:pt idx="2516">
                  <c:v>3.4634656681900799</c:v>
                </c:pt>
                <c:pt idx="2517">
                  <c:v>3.4648422443697999</c:v>
                </c:pt>
                <c:pt idx="2518">
                  <c:v>3.4662188205495301</c:v>
                </c:pt>
                <c:pt idx="2519">
                  <c:v>3.4675953967292599</c:v>
                </c:pt>
                <c:pt idx="2520">
                  <c:v>3.4689719729089799</c:v>
                </c:pt>
                <c:pt idx="2521">
                  <c:v>3.47034854908871</c:v>
                </c:pt>
                <c:pt idx="2522">
                  <c:v>3.47172512526843</c:v>
                </c:pt>
                <c:pt idx="2523">
                  <c:v>3.4731017014481602</c:v>
                </c:pt>
                <c:pt idx="2524">
                  <c:v>3.4744782776278802</c:v>
                </c:pt>
                <c:pt idx="2525">
                  <c:v>3.4758548538076099</c:v>
                </c:pt>
                <c:pt idx="2526">
                  <c:v>3.4772314299873401</c:v>
                </c:pt>
                <c:pt idx="2527">
                  <c:v>3.4786080061670601</c:v>
                </c:pt>
                <c:pt idx="2528">
                  <c:v>3.4799845823467899</c:v>
                </c:pt>
                <c:pt idx="2529">
                  <c:v>3.4813611585265098</c:v>
                </c:pt>
                <c:pt idx="2530">
                  <c:v>3.48273773470624</c:v>
                </c:pt>
                <c:pt idx="2531">
                  <c:v>3.4841143108859698</c:v>
                </c:pt>
                <c:pt idx="2532">
                  <c:v>3.4854908870656902</c:v>
                </c:pt>
                <c:pt idx="2533">
                  <c:v>3.48686746324542</c:v>
                </c:pt>
                <c:pt idx="2534">
                  <c:v>3.4882440394251399</c:v>
                </c:pt>
                <c:pt idx="2535">
                  <c:v>3.4896206156048701</c:v>
                </c:pt>
                <c:pt idx="2536">
                  <c:v>3.4909971917845901</c:v>
                </c:pt>
                <c:pt idx="2537">
                  <c:v>3.4923737679643199</c:v>
                </c:pt>
                <c:pt idx="2538">
                  <c:v>3.4937503441440501</c:v>
                </c:pt>
                <c:pt idx="2539">
                  <c:v>3.49512692032377</c:v>
                </c:pt>
                <c:pt idx="2540">
                  <c:v>3.4965034965034998</c:v>
                </c:pt>
                <c:pt idx="2541">
                  <c:v>3.4978800726832202</c:v>
                </c:pt>
                <c:pt idx="2542">
                  <c:v>3.49925664886295</c:v>
                </c:pt>
                <c:pt idx="2543">
                  <c:v>3.5006332250426699</c:v>
                </c:pt>
                <c:pt idx="2544">
                  <c:v>3.5020098012224001</c:v>
                </c:pt>
                <c:pt idx="2545">
                  <c:v>3.5033863774021299</c:v>
                </c:pt>
                <c:pt idx="2546">
                  <c:v>3.5047629535818499</c:v>
                </c:pt>
                <c:pt idx="2547">
                  <c:v>3.5061395297615801</c:v>
                </c:pt>
                <c:pt idx="2548">
                  <c:v>3.5075161059413</c:v>
                </c:pt>
                <c:pt idx="2549">
                  <c:v>3.5088926821210298</c:v>
                </c:pt>
                <c:pt idx="2550">
                  <c:v>3.5102692583007502</c:v>
                </c:pt>
                <c:pt idx="2551">
                  <c:v>3.51164583448048</c:v>
                </c:pt>
                <c:pt idx="2552">
                  <c:v>3.5130224106602101</c:v>
                </c:pt>
                <c:pt idx="2553">
                  <c:v>3.5143989868399301</c:v>
                </c:pt>
                <c:pt idx="2554">
                  <c:v>3.5157755630196599</c:v>
                </c:pt>
                <c:pt idx="2555">
                  <c:v>3.5171521391993799</c:v>
                </c:pt>
                <c:pt idx="2556">
                  <c:v>3.5185287153791101</c:v>
                </c:pt>
                <c:pt idx="2557">
                  <c:v>3.5199052915588398</c:v>
                </c:pt>
                <c:pt idx="2558">
                  <c:v>3.5212818677385598</c:v>
                </c:pt>
                <c:pt idx="2559">
                  <c:v>3.52265844391829</c:v>
                </c:pt>
                <c:pt idx="2560">
                  <c:v>3.52403502009801</c:v>
                </c:pt>
                <c:pt idx="2561">
                  <c:v>3.5254115962777401</c:v>
                </c:pt>
                <c:pt idx="2562">
                  <c:v>3.5267881724574601</c:v>
                </c:pt>
                <c:pt idx="2563">
                  <c:v>3.5281647486371899</c:v>
                </c:pt>
                <c:pt idx="2564">
                  <c:v>3.5295413248169201</c:v>
                </c:pt>
                <c:pt idx="2565">
                  <c:v>3.53091790099664</c:v>
                </c:pt>
                <c:pt idx="2566">
                  <c:v>3.5322944771763698</c:v>
                </c:pt>
                <c:pt idx="2567">
                  <c:v>3.5336710533560902</c:v>
                </c:pt>
                <c:pt idx="2568">
                  <c:v>3.53504762953582</c:v>
                </c:pt>
                <c:pt idx="2569">
                  <c:v>3.5364242057155502</c:v>
                </c:pt>
                <c:pt idx="2570">
                  <c:v>3.5378007818952701</c:v>
                </c:pt>
                <c:pt idx="2571">
                  <c:v>3.5391773580749999</c:v>
                </c:pt>
                <c:pt idx="2572">
                  <c:v>3.5405539342547199</c:v>
                </c:pt>
                <c:pt idx="2573">
                  <c:v>3.5419305104344501</c:v>
                </c:pt>
                <c:pt idx="2574">
                  <c:v>3.54330708661417</c:v>
                </c:pt>
                <c:pt idx="2575">
                  <c:v>3.5446836627938998</c:v>
                </c:pt>
                <c:pt idx="2576">
                  <c:v>3.54606023897363</c:v>
                </c:pt>
                <c:pt idx="2577">
                  <c:v>3.54743681515335</c:v>
                </c:pt>
                <c:pt idx="2578">
                  <c:v>3.5488133913330802</c:v>
                </c:pt>
                <c:pt idx="2579">
                  <c:v>3.5501899675128001</c:v>
                </c:pt>
                <c:pt idx="2580">
                  <c:v>3.5515665436925299</c:v>
                </c:pt>
                <c:pt idx="2581">
                  <c:v>3.5529431198722499</c:v>
                </c:pt>
                <c:pt idx="2582">
                  <c:v>3.5543196960519801</c:v>
                </c:pt>
                <c:pt idx="2583">
                  <c:v>3.5556962722317098</c:v>
                </c:pt>
                <c:pt idx="2584">
                  <c:v>3.5570728484114298</c:v>
                </c:pt>
                <c:pt idx="2585">
                  <c:v>3.55844942459116</c:v>
                </c:pt>
                <c:pt idx="2586">
                  <c:v>3.55982600077088</c:v>
                </c:pt>
                <c:pt idx="2587">
                  <c:v>3.5612025769506102</c:v>
                </c:pt>
                <c:pt idx="2588">
                  <c:v>3.5625791531303399</c:v>
                </c:pt>
                <c:pt idx="2589">
                  <c:v>3.5639557293100599</c:v>
                </c:pt>
                <c:pt idx="2590">
                  <c:v>3.5653323054897901</c:v>
                </c:pt>
                <c:pt idx="2591">
                  <c:v>3.5667088816695101</c:v>
                </c:pt>
                <c:pt idx="2592">
                  <c:v>3.5680854578492398</c:v>
                </c:pt>
                <c:pt idx="2593">
                  <c:v>3.5694620340289598</c:v>
                </c:pt>
                <c:pt idx="2594">
                  <c:v>3.57083861020869</c:v>
                </c:pt>
                <c:pt idx="2595">
                  <c:v>3.5722151863884202</c:v>
                </c:pt>
                <c:pt idx="2596">
                  <c:v>3.5735917625681402</c:v>
                </c:pt>
                <c:pt idx="2597">
                  <c:v>3.5749683387478699</c:v>
                </c:pt>
                <c:pt idx="2598">
                  <c:v>3.5763449149275899</c:v>
                </c:pt>
                <c:pt idx="2599">
                  <c:v>3.5777214911073201</c:v>
                </c:pt>
                <c:pt idx="2600">
                  <c:v>3.5790980672870401</c:v>
                </c:pt>
                <c:pt idx="2601">
                  <c:v>3.5804746434667698</c:v>
                </c:pt>
                <c:pt idx="2602">
                  <c:v>3.5818512196465</c:v>
                </c:pt>
                <c:pt idx="2603">
                  <c:v>3.58322779582622</c:v>
                </c:pt>
                <c:pt idx="2604">
                  <c:v>3.5846043720059502</c:v>
                </c:pt>
                <c:pt idx="2605">
                  <c:v>3.5859809481856701</c:v>
                </c:pt>
                <c:pt idx="2606">
                  <c:v>3.5873575243653999</c:v>
                </c:pt>
                <c:pt idx="2607">
                  <c:v>3.5887341005451199</c:v>
                </c:pt>
                <c:pt idx="2608">
                  <c:v>3.5901106767248501</c:v>
                </c:pt>
                <c:pt idx="2609">
                  <c:v>3.5914872529045798</c:v>
                </c:pt>
                <c:pt idx="2610">
                  <c:v>3.5928638290842998</c:v>
                </c:pt>
                <c:pt idx="2611">
                  <c:v>3.59424040526403</c:v>
                </c:pt>
                <c:pt idx="2612">
                  <c:v>3.59561698144375</c:v>
                </c:pt>
                <c:pt idx="2613">
                  <c:v>3.5969935576234802</c:v>
                </c:pt>
                <c:pt idx="2614">
                  <c:v>3.5983701338032099</c:v>
                </c:pt>
                <c:pt idx="2615">
                  <c:v>3.5997467099829299</c:v>
                </c:pt>
                <c:pt idx="2616">
                  <c:v>3.6011232861626601</c:v>
                </c:pt>
                <c:pt idx="2617">
                  <c:v>3.6024998623423801</c:v>
                </c:pt>
                <c:pt idx="2618">
                  <c:v>3.6038764385221098</c:v>
                </c:pt>
                <c:pt idx="2619">
                  <c:v>3.6052530147018298</c:v>
                </c:pt>
                <c:pt idx="2620">
                  <c:v>3.60662959088156</c:v>
                </c:pt>
                <c:pt idx="2621">
                  <c:v>3.6080061670612902</c:v>
                </c:pt>
                <c:pt idx="2622">
                  <c:v>3.6093827432410102</c:v>
                </c:pt>
                <c:pt idx="2623">
                  <c:v>3.6107593194207399</c:v>
                </c:pt>
                <c:pt idx="2624">
                  <c:v>3.6121358956004599</c:v>
                </c:pt>
                <c:pt idx="2625">
                  <c:v>3.6135124717801901</c:v>
                </c:pt>
                <c:pt idx="2626">
                  <c:v>3.6148890479599198</c:v>
                </c:pt>
                <c:pt idx="2627">
                  <c:v>3.6162656241396398</c:v>
                </c:pt>
                <c:pt idx="2628">
                  <c:v>3.61764220031937</c:v>
                </c:pt>
                <c:pt idx="2629">
                  <c:v>3.61901877649909</c:v>
                </c:pt>
                <c:pt idx="2630">
                  <c:v>3.6203953526788202</c:v>
                </c:pt>
                <c:pt idx="2631">
                  <c:v>3.6217719288585402</c:v>
                </c:pt>
                <c:pt idx="2632">
                  <c:v>3.6231485050382699</c:v>
                </c:pt>
                <c:pt idx="2633">
                  <c:v>3.6245250812180001</c:v>
                </c:pt>
                <c:pt idx="2634">
                  <c:v>3.6259016573977201</c:v>
                </c:pt>
                <c:pt idx="2635">
                  <c:v>3.6272782335774498</c:v>
                </c:pt>
                <c:pt idx="2636">
                  <c:v>3.6286548097571698</c:v>
                </c:pt>
                <c:pt idx="2637">
                  <c:v>3.6300313859369</c:v>
                </c:pt>
                <c:pt idx="2638">
                  <c:v>3.63140796211662</c:v>
                </c:pt>
                <c:pt idx="2639">
                  <c:v>3.6327845382963502</c:v>
                </c:pt>
                <c:pt idx="2640">
                  <c:v>3.6341611144760799</c:v>
                </c:pt>
                <c:pt idx="2641">
                  <c:v>3.6355376906557999</c:v>
                </c:pt>
                <c:pt idx="2642">
                  <c:v>3.6369142668355301</c:v>
                </c:pt>
                <c:pt idx="2643">
                  <c:v>3.6382908430152501</c:v>
                </c:pt>
                <c:pt idx="2644">
                  <c:v>3.6396674191949798</c:v>
                </c:pt>
                <c:pt idx="2645">
                  <c:v>3.6410439953746998</c:v>
                </c:pt>
                <c:pt idx="2646">
                  <c:v>3.64242057155443</c:v>
                </c:pt>
                <c:pt idx="2647">
                  <c:v>3.6437971477341602</c:v>
                </c:pt>
                <c:pt idx="2648">
                  <c:v>3.6451737239138802</c:v>
                </c:pt>
                <c:pt idx="2649">
                  <c:v>3.6465503000936099</c:v>
                </c:pt>
                <c:pt idx="2650">
                  <c:v>3.6479268762733299</c:v>
                </c:pt>
                <c:pt idx="2651">
                  <c:v>3.6493034524530601</c:v>
                </c:pt>
                <c:pt idx="2652">
                  <c:v>3.6506800286327898</c:v>
                </c:pt>
                <c:pt idx="2653">
                  <c:v>3.6520566048125098</c:v>
                </c:pt>
                <c:pt idx="2654">
                  <c:v>3.65343318099224</c:v>
                </c:pt>
                <c:pt idx="2655">
                  <c:v>3.65480975717196</c:v>
                </c:pt>
                <c:pt idx="2656">
                  <c:v>3.6561863333516902</c:v>
                </c:pt>
                <c:pt idx="2657">
                  <c:v>3.6575629095314102</c:v>
                </c:pt>
                <c:pt idx="2658">
                  <c:v>3.6589394857111399</c:v>
                </c:pt>
                <c:pt idx="2659">
                  <c:v>3.6603160618908701</c:v>
                </c:pt>
                <c:pt idx="2660">
                  <c:v>3.6616926380705901</c:v>
                </c:pt>
                <c:pt idx="2661">
                  <c:v>3.6630692142503198</c:v>
                </c:pt>
                <c:pt idx="2662">
                  <c:v>3.6644457904300398</c:v>
                </c:pt>
                <c:pt idx="2663">
                  <c:v>3.66582236660977</c:v>
                </c:pt>
                <c:pt idx="2664">
                  <c:v>3.6671989427895002</c:v>
                </c:pt>
                <c:pt idx="2665">
                  <c:v>3.6685755189692202</c:v>
                </c:pt>
                <c:pt idx="2666">
                  <c:v>3.6699520951489499</c:v>
                </c:pt>
                <c:pt idx="2667">
                  <c:v>3.6713286713286699</c:v>
                </c:pt>
                <c:pt idx="2668">
                  <c:v>3.6727052475084001</c:v>
                </c:pt>
                <c:pt idx="2669">
                  <c:v>3.6740818236881201</c:v>
                </c:pt>
                <c:pt idx="2670">
                  <c:v>3.6754583998678498</c:v>
                </c:pt>
                <c:pt idx="2671">
                  <c:v>3.67683497604758</c:v>
                </c:pt>
                <c:pt idx="2672">
                  <c:v>3.6782115522273</c:v>
                </c:pt>
                <c:pt idx="2673">
                  <c:v>3.6795881284070302</c:v>
                </c:pt>
                <c:pt idx="2674">
                  <c:v>3.6809647045867502</c:v>
                </c:pt>
                <c:pt idx="2675">
                  <c:v>3.6823412807664799</c:v>
                </c:pt>
                <c:pt idx="2676">
                  <c:v>3.6837178569461999</c:v>
                </c:pt>
                <c:pt idx="2677">
                  <c:v>3.6850944331259301</c:v>
                </c:pt>
                <c:pt idx="2678">
                  <c:v>3.6864710093056599</c:v>
                </c:pt>
                <c:pt idx="2679">
                  <c:v>3.6878475854853798</c:v>
                </c:pt>
                <c:pt idx="2680">
                  <c:v>3.68922416166511</c:v>
                </c:pt>
                <c:pt idx="2681">
                  <c:v>3.69060073784483</c:v>
                </c:pt>
                <c:pt idx="2682">
                  <c:v>3.6919773140245602</c:v>
                </c:pt>
                <c:pt idx="2683">
                  <c:v>3.6933538902042802</c:v>
                </c:pt>
                <c:pt idx="2684">
                  <c:v>3.6947304663840099</c:v>
                </c:pt>
                <c:pt idx="2685">
                  <c:v>3.6961070425637401</c:v>
                </c:pt>
                <c:pt idx="2686">
                  <c:v>3.6974836187434601</c:v>
                </c:pt>
                <c:pt idx="2687">
                  <c:v>3.6988601949231898</c:v>
                </c:pt>
                <c:pt idx="2688">
                  <c:v>3.7002367711029098</c:v>
                </c:pt>
                <c:pt idx="2689">
                  <c:v>3.70161334728264</c:v>
                </c:pt>
                <c:pt idx="2690">
                  <c:v>3.7029899234623702</c:v>
                </c:pt>
                <c:pt idx="2691">
                  <c:v>3.7043664996420902</c:v>
                </c:pt>
                <c:pt idx="2692">
                  <c:v>3.7057430758218199</c:v>
                </c:pt>
                <c:pt idx="2693">
                  <c:v>3.7071196520015399</c:v>
                </c:pt>
                <c:pt idx="2694">
                  <c:v>3.7084962281812701</c:v>
                </c:pt>
                <c:pt idx="2695">
                  <c:v>3.7098728043609901</c:v>
                </c:pt>
                <c:pt idx="2696">
                  <c:v>3.7112493805407198</c:v>
                </c:pt>
                <c:pt idx="2697">
                  <c:v>3.71262595672045</c:v>
                </c:pt>
                <c:pt idx="2698">
                  <c:v>3.71400253290017</c:v>
                </c:pt>
                <c:pt idx="2699">
                  <c:v>3.7153791090799002</c:v>
                </c:pt>
                <c:pt idx="2700">
                  <c:v>3.7167556852596202</c:v>
                </c:pt>
                <c:pt idx="2701">
                  <c:v>3.7181322614393499</c:v>
                </c:pt>
                <c:pt idx="2702">
                  <c:v>3.7195088376190699</c:v>
                </c:pt>
                <c:pt idx="2703">
                  <c:v>3.7208854137988001</c:v>
                </c:pt>
                <c:pt idx="2704">
                  <c:v>3.7222619899785299</c:v>
                </c:pt>
                <c:pt idx="2705">
                  <c:v>3.7236385661582498</c:v>
                </c:pt>
                <c:pt idx="2706">
                  <c:v>3.72501514233798</c:v>
                </c:pt>
                <c:pt idx="2707">
                  <c:v>3.7263917185177</c:v>
                </c:pt>
                <c:pt idx="2708">
                  <c:v>3.7277682946974302</c:v>
                </c:pt>
                <c:pt idx="2709">
                  <c:v>3.72914487087716</c:v>
                </c:pt>
                <c:pt idx="2710">
                  <c:v>3.7305214470568799</c:v>
                </c:pt>
                <c:pt idx="2711">
                  <c:v>3.7318980232366101</c:v>
                </c:pt>
                <c:pt idx="2712">
                  <c:v>3.7332745994163301</c:v>
                </c:pt>
                <c:pt idx="2713">
                  <c:v>3.7346511755960599</c:v>
                </c:pt>
                <c:pt idx="2714">
                  <c:v>3.7360277517757798</c:v>
                </c:pt>
                <c:pt idx="2715">
                  <c:v>3.73740432795551</c:v>
                </c:pt>
                <c:pt idx="2716">
                  <c:v>3.7387809041352398</c:v>
                </c:pt>
                <c:pt idx="2717">
                  <c:v>3.7401574803149602</c:v>
                </c:pt>
                <c:pt idx="2718">
                  <c:v>3.74153405649469</c:v>
                </c:pt>
                <c:pt idx="2719">
                  <c:v>3.7429106326744099</c:v>
                </c:pt>
                <c:pt idx="2720">
                  <c:v>3.7442872088541401</c:v>
                </c:pt>
                <c:pt idx="2721">
                  <c:v>3.7456637850338601</c:v>
                </c:pt>
                <c:pt idx="2722">
                  <c:v>3.7470403612135899</c:v>
                </c:pt>
                <c:pt idx="2723">
                  <c:v>3.74841693739332</c:v>
                </c:pt>
                <c:pt idx="2724">
                  <c:v>3.74979351357304</c:v>
                </c:pt>
                <c:pt idx="2725">
                  <c:v>3.7511700897527702</c:v>
                </c:pt>
                <c:pt idx="2726">
                  <c:v>3.7525466659324902</c:v>
                </c:pt>
                <c:pt idx="2727">
                  <c:v>3.7539232421122199</c:v>
                </c:pt>
                <c:pt idx="2728">
                  <c:v>3.7552998182919501</c:v>
                </c:pt>
                <c:pt idx="2729">
                  <c:v>3.7566763944716701</c:v>
                </c:pt>
                <c:pt idx="2730">
                  <c:v>3.7580529706513999</c:v>
                </c:pt>
                <c:pt idx="2731">
                  <c:v>3.7594295468311199</c:v>
                </c:pt>
                <c:pt idx="2732">
                  <c:v>3.76080612301085</c:v>
                </c:pt>
                <c:pt idx="2733">
                  <c:v>3.76218269919057</c:v>
                </c:pt>
                <c:pt idx="2734">
                  <c:v>3.7635592753703002</c:v>
                </c:pt>
                <c:pt idx="2735">
                  <c:v>3.76493585155003</c:v>
                </c:pt>
                <c:pt idx="2736">
                  <c:v>3.7663124277297499</c:v>
                </c:pt>
                <c:pt idx="2737">
                  <c:v>3.7676890039094801</c:v>
                </c:pt>
                <c:pt idx="2738">
                  <c:v>3.7690655800892001</c:v>
                </c:pt>
                <c:pt idx="2739">
                  <c:v>3.7704421562689299</c:v>
                </c:pt>
                <c:pt idx="2740">
                  <c:v>3.7718187324486498</c:v>
                </c:pt>
                <c:pt idx="2741">
                  <c:v>3.77319530862838</c:v>
                </c:pt>
                <c:pt idx="2742">
                  <c:v>3.7745718848081098</c:v>
                </c:pt>
                <c:pt idx="2743">
                  <c:v>3.7759484609878302</c:v>
                </c:pt>
                <c:pt idx="2744">
                  <c:v>3.77732503716756</c:v>
                </c:pt>
                <c:pt idx="2745">
                  <c:v>3.7787016133472799</c:v>
                </c:pt>
                <c:pt idx="2746">
                  <c:v>3.7800781895270101</c:v>
                </c:pt>
                <c:pt idx="2747">
                  <c:v>3.7814547657067301</c:v>
                </c:pt>
                <c:pt idx="2748">
                  <c:v>3.7828313418864599</c:v>
                </c:pt>
                <c:pt idx="2749">
                  <c:v>3.7842079180661901</c:v>
                </c:pt>
                <c:pt idx="2750">
                  <c:v>3.78558449424591</c:v>
                </c:pt>
                <c:pt idx="2751">
                  <c:v>3.7869610704256398</c:v>
                </c:pt>
                <c:pt idx="2752">
                  <c:v>3.7883376466053602</c:v>
                </c:pt>
                <c:pt idx="2753">
                  <c:v>3.78971422278509</c:v>
                </c:pt>
                <c:pt idx="2754">
                  <c:v>3.7910907989648202</c:v>
                </c:pt>
                <c:pt idx="2755">
                  <c:v>3.7924673751445401</c:v>
                </c:pt>
                <c:pt idx="2756">
                  <c:v>3.7938439513242699</c:v>
                </c:pt>
                <c:pt idx="2757">
                  <c:v>3.7952205275039899</c:v>
                </c:pt>
                <c:pt idx="2758">
                  <c:v>3.7965971036837201</c:v>
                </c:pt>
                <c:pt idx="2759">
                  <c:v>3.79797367986344</c:v>
                </c:pt>
                <c:pt idx="2760">
                  <c:v>3.7993502560431698</c:v>
                </c:pt>
                <c:pt idx="2761">
                  <c:v>3.8007268322229</c:v>
                </c:pt>
                <c:pt idx="2762">
                  <c:v>3.80210340840262</c:v>
                </c:pt>
                <c:pt idx="2763">
                  <c:v>3.8034799845823501</c:v>
                </c:pt>
                <c:pt idx="2764">
                  <c:v>3.8048565607620701</c:v>
                </c:pt>
                <c:pt idx="2765">
                  <c:v>3.8062331369417999</c:v>
                </c:pt>
                <c:pt idx="2766">
                  <c:v>3.8076097131215199</c:v>
                </c:pt>
                <c:pt idx="2767">
                  <c:v>3.80898628930125</c:v>
                </c:pt>
                <c:pt idx="2768">
                  <c:v>3.8103628654809798</c:v>
                </c:pt>
                <c:pt idx="2769">
                  <c:v>3.8117394416606998</c:v>
                </c:pt>
                <c:pt idx="2770">
                  <c:v>3.81311601784043</c:v>
                </c:pt>
                <c:pt idx="2771">
                  <c:v>3.81449259402015</c:v>
                </c:pt>
                <c:pt idx="2772">
                  <c:v>3.8158691701998801</c:v>
                </c:pt>
                <c:pt idx="2773">
                  <c:v>3.8172457463796099</c:v>
                </c:pt>
                <c:pt idx="2774">
                  <c:v>3.8186223225593299</c:v>
                </c:pt>
                <c:pt idx="2775">
                  <c:v>3.8199988987390601</c:v>
                </c:pt>
                <c:pt idx="2776">
                  <c:v>3.82137547491878</c:v>
                </c:pt>
                <c:pt idx="2777">
                  <c:v>3.8227520510985098</c:v>
                </c:pt>
                <c:pt idx="2778">
                  <c:v>3.8241286272782302</c:v>
                </c:pt>
                <c:pt idx="2779">
                  <c:v>3.82550520345796</c:v>
                </c:pt>
                <c:pt idx="2780">
                  <c:v>3.8268817796376902</c:v>
                </c:pt>
                <c:pt idx="2781">
                  <c:v>3.8282583558174101</c:v>
                </c:pt>
                <c:pt idx="2782">
                  <c:v>3.8296349319971399</c:v>
                </c:pt>
                <c:pt idx="2783">
                  <c:v>3.8310115081768599</c:v>
                </c:pt>
                <c:pt idx="2784">
                  <c:v>3.8323880843565901</c:v>
                </c:pt>
                <c:pt idx="2785">
                  <c:v>3.83376466053631</c:v>
                </c:pt>
                <c:pt idx="2786">
                  <c:v>3.8351412367160398</c:v>
                </c:pt>
                <c:pt idx="2787">
                  <c:v>3.83651781289577</c:v>
                </c:pt>
                <c:pt idx="2788">
                  <c:v>3.83789438907549</c:v>
                </c:pt>
                <c:pt idx="2789">
                  <c:v>3.8392709652552202</c:v>
                </c:pt>
                <c:pt idx="2790">
                  <c:v>3.8406475414349401</c:v>
                </c:pt>
                <c:pt idx="2791">
                  <c:v>3.8420241176146699</c:v>
                </c:pt>
                <c:pt idx="2792">
                  <c:v>3.8434006937943899</c:v>
                </c:pt>
                <c:pt idx="2793">
                  <c:v>3.8447772699741201</c:v>
                </c:pt>
                <c:pt idx="2794">
                  <c:v>3.8461538461538498</c:v>
                </c:pt>
                <c:pt idx="2795">
                  <c:v>3.8475304223335698</c:v>
                </c:pt>
                <c:pt idx="2796">
                  <c:v>3.8489069985133</c:v>
                </c:pt>
                <c:pt idx="2797">
                  <c:v>3.85028357469302</c:v>
                </c:pt>
                <c:pt idx="2798">
                  <c:v>3.8516601508727502</c:v>
                </c:pt>
                <c:pt idx="2799">
                  <c:v>3.8530367270524799</c:v>
                </c:pt>
                <c:pt idx="2800">
                  <c:v>3.8544133032321999</c:v>
                </c:pt>
                <c:pt idx="2801">
                  <c:v>3.8557898794119301</c:v>
                </c:pt>
                <c:pt idx="2802">
                  <c:v>3.8571664555916501</c:v>
                </c:pt>
                <c:pt idx="2803">
                  <c:v>3.8585430317713798</c:v>
                </c:pt>
                <c:pt idx="2804">
                  <c:v>3.85991960795111</c:v>
                </c:pt>
                <c:pt idx="2805">
                  <c:v>3.86129618413083</c:v>
                </c:pt>
                <c:pt idx="2806">
                  <c:v>3.8626727603105602</c:v>
                </c:pt>
                <c:pt idx="2807">
                  <c:v>3.8640493364902802</c:v>
                </c:pt>
                <c:pt idx="2808">
                  <c:v>3.8654259126700099</c:v>
                </c:pt>
                <c:pt idx="2809">
                  <c:v>3.8668024888497299</c:v>
                </c:pt>
                <c:pt idx="2810">
                  <c:v>3.8681790650294601</c:v>
                </c:pt>
                <c:pt idx="2811">
                  <c:v>3.8695556412091898</c:v>
                </c:pt>
                <c:pt idx="2812">
                  <c:v>3.8709322173889098</c:v>
                </c:pt>
                <c:pt idx="2813">
                  <c:v>3.87230879356864</c:v>
                </c:pt>
                <c:pt idx="2814">
                  <c:v>3.87368536974836</c:v>
                </c:pt>
                <c:pt idx="2815">
                  <c:v>3.8750619459280902</c:v>
                </c:pt>
                <c:pt idx="2816">
                  <c:v>3.8764385221078101</c:v>
                </c:pt>
                <c:pt idx="2817">
                  <c:v>3.8778150982875399</c:v>
                </c:pt>
                <c:pt idx="2818">
                  <c:v>3.8791916744672701</c:v>
                </c:pt>
                <c:pt idx="2819">
                  <c:v>3.8805682506469901</c:v>
                </c:pt>
                <c:pt idx="2820">
                  <c:v>3.8819448268267198</c:v>
                </c:pt>
                <c:pt idx="2821">
                  <c:v>3.8833214030064398</c:v>
                </c:pt>
                <c:pt idx="2822">
                  <c:v>3.88469797918617</c:v>
                </c:pt>
                <c:pt idx="2823">
                  <c:v>3.88607455536589</c:v>
                </c:pt>
                <c:pt idx="2824">
                  <c:v>3.8874511315456202</c:v>
                </c:pt>
                <c:pt idx="2825">
                  <c:v>3.8888277077253499</c:v>
                </c:pt>
                <c:pt idx="2826">
                  <c:v>3.8902042839050699</c:v>
                </c:pt>
                <c:pt idx="2827">
                  <c:v>3.8915808600848001</c:v>
                </c:pt>
                <c:pt idx="2828">
                  <c:v>3.8929574362645201</c:v>
                </c:pt>
                <c:pt idx="2829">
                  <c:v>3.8943340124442498</c:v>
                </c:pt>
                <c:pt idx="2830">
                  <c:v>3.89571058862398</c:v>
                </c:pt>
                <c:pt idx="2831">
                  <c:v>3.8970871648037</c:v>
                </c:pt>
                <c:pt idx="2832">
                  <c:v>3.8984637409834302</c:v>
                </c:pt>
                <c:pt idx="2833">
                  <c:v>3.8998403171631502</c:v>
                </c:pt>
                <c:pt idx="2834">
                  <c:v>3.9012168933428799</c:v>
                </c:pt>
                <c:pt idx="2835">
                  <c:v>3.9025934695225999</c:v>
                </c:pt>
                <c:pt idx="2836">
                  <c:v>3.9039700457023301</c:v>
                </c:pt>
                <c:pt idx="2837">
                  <c:v>3.9053466218820598</c:v>
                </c:pt>
                <c:pt idx="2838">
                  <c:v>3.9067231980617798</c:v>
                </c:pt>
                <c:pt idx="2839">
                  <c:v>3.90809977424151</c:v>
                </c:pt>
                <c:pt idx="2840">
                  <c:v>3.90947635042123</c:v>
                </c:pt>
                <c:pt idx="2841">
                  <c:v>3.9108529266009602</c:v>
                </c:pt>
                <c:pt idx="2842">
                  <c:v>3.9122295027806802</c:v>
                </c:pt>
                <c:pt idx="2843">
                  <c:v>3.9136060789604099</c:v>
                </c:pt>
                <c:pt idx="2844">
                  <c:v>3.9149826551401401</c:v>
                </c:pt>
                <c:pt idx="2845">
                  <c:v>3.9163592313198601</c:v>
                </c:pt>
                <c:pt idx="2846">
                  <c:v>3.9177358074995898</c:v>
                </c:pt>
                <c:pt idx="2847">
                  <c:v>3.9191123836793098</c:v>
                </c:pt>
                <c:pt idx="2848">
                  <c:v>3.92048895985904</c:v>
                </c:pt>
                <c:pt idx="2849">
                  <c:v>3.9218655360387702</c:v>
                </c:pt>
                <c:pt idx="2850">
                  <c:v>3.9232421122184902</c:v>
                </c:pt>
                <c:pt idx="2851">
                  <c:v>3.9246186883982199</c:v>
                </c:pt>
                <c:pt idx="2852">
                  <c:v>3.9259952645779399</c:v>
                </c:pt>
                <c:pt idx="2853">
                  <c:v>3.9273718407576701</c:v>
                </c:pt>
                <c:pt idx="2854">
                  <c:v>3.9287484169373901</c:v>
                </c:pt>
                <c:pt idx="2855">
                  <c:v>3.9301249931171198</c:v>
                </c:pt>
                <c:pt idx="2856">
                  <c:v>3.93150156929685</c:v>
                </c:pt>
                <c:pt idx="2857">
                  <c:v>3.93287814547657</c:v>
                </c:pt>
                <c:pt idx="2858">
                  <c:v>3.9342547216563002</c:v>
                </c:pt>
                <c:pt idx="2859">
                  <c:v>3.9356312978360202</c:v>
                </c:pt>
                <c:pt idx="2860">
                  <c:v>3.9370078740157499</c:v>
                </c:pt>
                <c:pt idx="2861">
                  <c:v>3.9383844501954801</c:v>
                </c:pt>
                <c:pt idx="2862">
                  <c:v>3.9397610263752001</c:v>
                </c:pt>
                <c:pt idx="2863">
                  <c:v>3.9411376025549298</c:v>
                </c:pt>
                <c:pt idx="2864">
                  <c:v>3.9425141787346498</c:v>
                </c:pt>
                <c:pt idx="2865">
                  <c:v>3.94389075491438</c:v>
                </c:pt>
                <c:pt idx="2866">
                  <c:v>3.9452673310941</c:v>
                </c:pt>
                <c:pt idx="2867">
                  <c:v>3.9466439072738302</c:v>
                </c:pt>
                <c:pt idx="2868">
                  <c:v>3.9480204834535599</c:v>
                </c:pt>
                <c:pt idx="2869">
                  <c:v>3.9493970596332799</c:v>
                </c:pt>
                <c:pt idx="2870">
                  <c:v>3.9507736358130101</c:v>
                </c:pt>
                <c:pt idx="2871">
                  <c:v>3.9521502119927301</c:v>
                </c:pt>
                <c:pt idx="2872">
                  <c:v>3.9535267881724598</c:v>
                </c:pt>
                <c:pt idx="2873">
                  <c:v>3.9549033643521798</c:v>
                </c:pt>
                <c:pt idx="2874">
                  <c:v>3.95627994053191</c:v>
                </c:pt>
                <c:pt idx="2875">
                  <c:v>3.9576565167116402</c:v>
                </c:pt>
                <c:pt idx="2876">
                  <c:v>3.9590330928913602</c:v>
                </c:pt>
                <c:pt idx="2877">
                  <c:v>3.9604096690710899</c:v>
                </c:pt>
                <c:pt idx="2878">
                  <c:v>3.9617862452508099</c:v>
                </c:pt>
                <c:pt idx="2879">
                  <c:v>3.9631628214305401</c:v>
                </c:pt>
                <c:pt idx="2880">
                  <c:v>3.9645393976102601</c:v>
                </c:pt>
                <c:pt idx="2881">
                  <c:v>3.9659159737899898</c:v>
                </c:pt>
                <c:pt idx="2882">
                  <c:v>3.96729254996972</c:v>
                </c:pt>
                <c:pt idx="2883">
                  <c:v>3.96866912614944</c:v>
                </c:pt>
                <c:pt idx="2884">
                  <c:v>3.9700457023291702</c:v>
                </c:pt>
                <c:pt idx="2885">
                  <c:v>3.9714222785088902</c:v>
                </c:pt>
                <c:pt idx="2886">
                  <c:v>3.9727988546886199</c:v>
                </c:pt>
                <c:pt idx="2887">
                  <c:v>3.9741754308683501</c:v>
                </c:pt>
                <c:pt idx="2888">
                  <c:v>3.9755520070480701</c:v>
                </c:pt>
                <c:pt idx="2889">
                  <c:v>3.9769285832277999</c:v>
                </c:pt>
                <c:pt idx="2890">
                  <c:v>3.9783051594075198</c:v>
                </c:pt>
                <c:pt idx="2891">
                  <c:v>3.97968173558725</c:v>
                </c:pt>
                <c:pt idx="2892">
                  <c:v>3.98105831176697</c:v>
                </c:pt>
                <c:pt idx="2893">
                  <c:v>3.9824348879467002</c:v>
                </c:pt>
                <c:pt idx="2894">
                  <c:v>3.9838114641264299</c:v>
                </c:pt>
                <c:pt idx="2895">
                  <c:v>3.9851880403061499</c:v>
                </c:pt>
                <c:pt idx="2896">
                  <c:v>3.9865646164858801</c:v>
                </c:pt>
                <c:pt idx="2897">
                  <c:v>3.9879411926656001</c:v>
                </c:pt>
                <c:pt idx="2898">
                  <c:v>3.9893177688453298</c:v>
                </c:pt>
                <c:pt idx="2899">
                  <c:v>3.9906943450250498</c:v>
                </c:pt>
                <c:pt idx="2900">
                  <c:v>3.99207092120478</c:v>
                </c:pt>
                <c:pt idx="2901">
                  <c:v>3.9934474973845102</c:v>
                </c:pt>
                <c:pt idx="2902">
                  <c:v>3.9948240735642302</c:v>
                </c:pt>
                <c:pt idx="2903">
                  <c:v>3.9962006497439599</c:v>
                </c:pt>
                <c:pt idx="2904">
                  <c:v>3.9975772259236799</c:v>
                </c:pt>
                <c:pt idx="2905">
                  <c:v>3.9989538021034101</c:v>
                </c:pt>
                <c:pt idx="2906">
                  <c:v>4.0003303782831399</c:v>
                </c:pt>
                <c:pt idx="2907">
                  <c:v>4.0017069544628603</c:v>
                </c:pt>
                <c:pt idx="2908">
                  <c:v>4.0030835306425896</c:v>
                </c:pt>
                <c:pt idx="2909">
                  <c:v>4.00446010682231</c:v>
                </c:pt>
                <c:pt idx="2910">
                  <c:v>4.0058366830020402</c:v>
                </c:pt>
                <c:pt idx="2911">
                  <c:v>4.0072132591817597</c:v>
                </c:pt>
                <c:pt idx="2912">
                  <c:v>4.0085898353614899</c:v>
                </c:pt>
                <c:pt idx="2913">
                  <c:v>4.0099664115412201</c:v>
                </c:pt>
                <c:pt idx="2914">
                  <c:v>4.0113429877209397</c:v>
                </c:pt>
                <c:pt idx="2915">
                  <c:v>4.0127195639006699</c:v>
                </c:pt>
                <c:pt idx="2916">
                  <c:v>4.0140961400803903</c:v>
                </c:pt>
                <c:pt idx="2917">
                  <c:v>4.0154727162601196</c:v>
                </c:pt>
                <c:pt idx="2918">
                  <c:v>4.01684929243984</c:v>
                </c:pt>
                <c:pt idx="2919">
                  <c:v>4.0182258686195702</c:v>
                </c:pt>
                <c:pt idx="2920">
                  <c:v>4.0196024447993004</c:v>
                </c:pt>
                <c:pt idx="2921">
                  <c:v>4.0209790209790199</c:v>
                </c:pt>
                <c:pt idx="2922">
                  <c:v>4.0223555971587501</c:v>
                </c:pt>
                <c:pt idx="2923">
                  <c:v>4.0237321733384697</c:v>
                </c:pt>
                <c:pt idx="2924">
                  <c:v>4.0251087495181999</c:v>
                </c:pt>
                <c:pt idx="2925">
                  <c:v>4.0264853256979301</c:v>
                </c:pt>
                <c:pt idx="2926">
                  <c:v>4.0278619018776496</c:v>
                </c:pt>
                <c:pt idx="2927">
                  <c:v>4.0292384780573798</c:v>
                </c:pt>
                <c:pt idx="2928">
                  <c:v>4.0306150542371002</c:v>
                </c:pt>
                <c:pt idx="2929">
                  <c:v>4.0319916304168304</c:v>
                </c:pt>
                <c:pt idx="2930">
                  <c:v>4.0333682065965499</c:v>
                </c:pt>
                <c:pt idx="2931">
                  <c:v>4.0347447827762801</c:v>
                </c:pt>
                <c:pt idx="2932">
                  <c:v>4.0361213589560103</c:v>
                </c:pt>
                <c:pt idx="2933">
                  <c:v>4.0374979351357299</c:v>
                </c:pt>
                <c:pt idx="2934">
                  <c:v>4.03887451131546</c:v>
                </c:pt>
                <c:pt idx="2935">
                  <c:v>4.0402510874951796</c:v>
                </c:pt>
                <c:pt idx="2936">
                  <c:v>4.0416276636749098</c:v>
                </c:pt>
                <c:pt idx="2937">
                  <c:v>4.0430042398546302</c:v>
                </c:pt>
                <c:pt idx="2938">
                  <c:v>4.0443808160343604</c:v>
                </c:pt>
                <c:pt idx="2939">
                  <c:v>4.0457573922140897</c:v>
                </c:pt>
                <c:pt idx="2940">
                  <c:v>4.0471339683938101</c:v>
                </c:pt>
                <c:pt idx="2941">
                  <c:v>4.0485105445735403</c:v>
                </c:pt>
                <c:pt idx="2942">
                  <c:v>4.0498871207532599</c:v>
                </c:pt>
                <c:pt idx="2943">
                  <c:v>4.05126369693299</c:v>
                </c:pt>
                <c:pt idx="2944">
                  <c:v>4.0526402731127202</c:v>
                </c:pt>
                <c:pt idx="2945">
                  <c:v>4.0540168492924398</c:v>
                </c:pt>
                <c:pt idx="2946">
                  <c:v>4.05539342547217</c:v>
                </c:pt>
                <c:pt idx="2947">
                  <c:v>4.0567700016518904</c:v>
                </c:pt>
                <c:pt idx="2948">
                  <c:v>4.0581465778316197</c:v>
                </c:pt>
                <c:pt idx="2949">
                  <c:v>4.0595231540113401</c:v>
                </c:pt>
                <c:pt idx="2950">
                  <c:v>4.0608997301910703</c:v>
                </c:pt>
                <c:pt idx="2951">
                  <c:v>4.0622763063707996</c:v>
                </c:pt>
                <c:pt idx="2952">
                  <c:v>4.06365288255052</c:v>
                </c:pt>
                <c:pt idx="2953">
                  <c:v>4.0650294587302502</c:v>
                </c:pt>
                <c:pt idx="2954">
                  <c:v>4.0664060349099698</c:v>
                </c:pt>
                <c:pt idx="2955">
                  <c:v>4.0677826110897</c:v>
                </c:pt>
                <c:pt idx="2956">
                  <c:v>4.0691591872694204</c:v>
                </c:pt>
                <c:pt idx="2957">
                  <c:v>4.0705357634491497</c:v>
                </c:pt>
                <c:pt idx="2958">
                  <c:v>4.0719123396288799</c:v>
                </c:pt>
                <c:pt idx="2959">
                  <c:v>4.0732889158086003</c:v>
                </c:pt>
                <c:pt idx="2960">
                  <c:v>4.0746654919883296</c:v>
                </c:pt>
                <c:pt idx="2961">
                  <c:v>4.07604206816805</c:v>
                </c:pt>
                <c:pt idx="2962">
                  <c:v>4.0774186443477802</c:v>
                </c:pt>
                <c:pt idx="2963">
                  <c:v>4.0787952205274998</c:v>
                </c:pt>
                <c:pt idx="2964">
                  <c:v>4.08017179670723</c:v>
                </c:pt>
                <c:pt idx="2965">
                  <c:v>4.0815483728869602</c:v>
                </c:pt>
                <c:pt idx="2966">
                  <c:v>4.0829249490666797</c:v>
                </c:pt>
                <c:pt idx="2967">
                  <c:v>4.0843015252464099</c:v>
                </c:pt>
                <c:pt idx="2968">
                  <c:v>4.0856781014261303</c:v>
                </c:pt>
                <c:pt idx="2969">
                  <c:v>4.0870546776058596</c:v>
                </c:pt>
                <c:pt idx="2970">
                  <c:v>4.0884312537855898</c:v>
                </c:pt>
                <c:pt idx="2971">
                  <c:v>4.0898078299653102</c:v>
                </c:pt>
                <c:pt idx="2972">
                  <c:v>4.0911844061450404</c:v>
                </c:pt>
                <c:pt idx="2973">
                  <c:v>4.09256098232476</c:v>
                </c:pt>
                <c:pt idx="2974">
                  <c:v>4.0939375585044901</c:v>
                </c:pt>
                <c:pt idx="2975">
                  <c:v>4.0953141346842097</c:v>
                </c:pt>
                <c:pt idx="2976">
                  <c:v>4.0966907108639399</c:v>
                </c:pt>
                <c:pt idx="2977">
                  <c:v>4.0980672870436701</c:v>
                </c:pt>
                <c:pt idx="2978">
                  <c:v>4.0994438632233896</c:v>
                </c:pt>
                <c:pt idx="2979">
                  <c:v>4.1008204394031198</c:v>
                </c:pt>
                <c:pt idx="2980">
                  <c:v>4.1021970155828402</c:v>
                </c:pt>
                <c:pt idx="2981">
                  <c:v>4.1035735917625704</c:v>
                </c:pt>
                <c:pt idx="2982">
                  <c:v>4.10495016794229</c:v>
                </c:pt>
                <c:pt idx="2983">
                  <c:v>4.1063267441220201</c:v>
                </c:pt>
                <c:pt idx="2984">
                  <c:v>4.1077033203017503</c:v>
                </c:pt>
                <c:pt idx="2985">
                  <c:v>4.1090798964814699</c:v>
                </c:pt>
                <c:pt idx="2986">
                  <c:v>4.1104564726612001</c:v>
                </c:pt>
                <c:pt idx="2987">
                  <c:v>4.1118330488409196</c:v>
                </c:pt>
                <c:pt idx="2988">
                  <c:v>4.1132096250206498</c:v>
                </c:pt>
                <c:pt idx="2989">
                  <c:v>4.11458620120038</c:v>
                </c:pt>
                <c:pt idx="2990">
                  <c:v>4.1159627773801004</c:v>
                </c:pt>
                <c:pt idx="2991">
                  <c:v>4.1173393535598297</c:v>
                </c:pt>
                <c:pt idx="2992">
                  <c:v>4.1187159297395501</c:v>
                </c:pt>
                <c:pt idx="2993">
                  <c:v>4.1200925059192803</c:v>
                </c:pt>
                <c:pt idx="2994">
                  <c:v>4.1214690820989999</c:v>
                </c:pt>
                <c:pt idx="2995">
                  <c:v>4.1228456582787301</c:v>
                </c:pt>
                <c:pt idx="2996">
                  <c:v>4.1242222344584603</c:v>
                </c:pt>
                <c:pt idx="2997">
                  <c:v>4.1255988106381798</c:v>
                </c:pt>
                <c:pt idx="2998">
                  <c:v>4.12697538681791</c:v>
                </c:pt>
                <c:pt idx="2999">
                  <c:v>4.1283519629976304</c:v>
                </c:pt>
                <c:pt idx="3000">
                  <c:v>4.1297285391773597</c:v>
                </c:pt>
                <c:pt idx="3001">
                  <c:v>4.1311051153570899</c:v>
                </c:pt>
                <c:pt idx="3002">
                  <c:v>4.1324816915368103</c:v>
                </c:pt>
                <c:pt idx="3003">
                  <c:v>4.1338582677165396</c:v>
                </c:pt>
                <c:pt idx="3004">
                  <c:v>4.1352348438962601</c:v>
                </c:pt>
                <c:pt idx="3005">
                  <c:v>4.1366114200759903</c:v>
                </c:pt>
                <c:pt idx="3006">
                  <c:v>4.1379879962557098</c:v>
                </c:pt>
                <c:pt idx="3007">
                  <c:v>4.13936457243544</c:v>
                </c:pt>
                <c:pt idx="3008">
                  <c:v>4.1407411486151702</c:v>
                </c:pt>
                <c:pt idx="3009">
                  <c:v>4.1421177247948897</c:v>
                </c:pt>
                <c:pt idx="3010">
                  <c:v>4.1434943009746199</c:v>
                </c:pt>
                <c:pt idx="3011">
                  <c:v>4.1448708771543403</c:v>
                </c:pt>
                <c:pt idx="3012">
                  <c:v>4.1462474533340696</c:v>
                </c:pt>
                <c:pt idx="3013">
                  <c:v>4.1476240295137901</c:v>
                </c:pt>
                <c:pt idx="3014">
                  <c:v>4.1490006056935202</c:v>
                </c:pt>
                <c:pt idx="3015">
                  <c:v>4.1503771818732504</c:v>
                </c:pt>
                <c:pt idx="3016">
                  <c:v>4.15175375805297</c:v>
                </c:pt>
                <c:pt idx="3017">
                  <c:v>4.1531303342327002</c:v>
                </c:pt>
                <c:pt idx="3018">
                  <c:v>4.1545069104124197</c:v>
                </c:pt>
                <c:pt idx="3019">
                  <c:v>4.1558834865921499</c:v>
                </c:pt>
                <c:pt idx="3020">
                  <c:v>4.1572600627718703</c:v>
                </c:pt>
                <c:pt idx="3021">
                  <c:v>4.1586366389515996</c:v>
                </c:pt>
                <c:pt idx="3022">
                  <c:v>4.1600132151313298</c:v>
                </c:pt>
                <c:pt idx="3023">
                  <c:v>4.1613897913110502</c:v>
                </c:pt>
                <c:pt idx="3024">
                  <c:v>4.1627663674907804</c:v>
                </c:pt>
                <c:pt idx="3025">
                  <c:v>4.1641429436705</c:v>
                </c:pt>
                <c:pt idx="3026">
                  <c:v>4.1655195198502302</c:v>
                </c:pt>
                <c:pt idx="3027">
                  <c:v>4.1668960960299604</c:v>
                </c:pt>
                <c:pt idx="3028">
                  <c:v>4.1682726722096799</c:v>
                </c:pt>
                <c:pt idx="3029">
                  <c:v>4.1696492483894101</c:v>
                </c:pt>
                <c:pt idx="3030">
                  <c:v>4.1710258245691296</c:v>
                </c:pt>
                <c:pt idx="3031">
                  <c:v>4.1724024007488598</c:v>
                </c:pt>
                <c:pt idx="3032">
                  <c:v>4.1737789769285802</c:v>
                </c:pt>
                <c:pt idx="3033">
                  <c:v>4.1751555531083104</c:v>
                </c:pt>
                <c:pt idx="3034">
                  <c:v>4.1765321292880397</c:v>
                </c:pt>
                <c:pt idx="3035">
                  <c:v>4.1779087054677602</c:v>
                </c:pt>
                <c:pt idx="3036">
                  <c:v>4.1792852816474904</c:v>
                </c:pt>
                <c:pt idx="3037">
                  <c:v>4.1806618578272099</c:v>
                </c:pt>
                <c:pt idx="3038">
                  <c:v>4.1820384340069401</c:v>
                </c:pt>
                <c:pt idx="3039">
                  <c:v>4.1834150101866703</c:v>
                </c:pt>
                <c:pt idx="3040">
                  <c:v>4.1847915863663898</c:v>
                </c:pt>
                <c:pt idx="3041">
                  <c:v>4.18616816254612</c:v>
                </c:pt>
                <c:pt idx="3042">
                  <c:v>4.1875447387258404</c:v>
                </c:pt>
                <c:pt idx="3043">
                  <c:v>4.1889213149055697</c:v>
                </c:pt>
                <c:pt idx="3044">
                  <c:v>4.1902978910852902</c:v>
                </c:pt>
                <c:pt idx="3045">
                  <c:v>4.1916744672650204</c:v>
                </c:pt>
                <c:pt idx="3046">
                  <c:v>4.1930510434447497</c:v>
                </c:pt>
                <c:pt idx="3047">
                  <c:v>4.1944276196244701</c:v>
                </c:pt>
                <c:pt idx="3048">
                  <c:v>4.1958041958042003</c:v>
                </c:pt>
                <c:pt idx="3049">
                  <c:v>4.1971807719839198</c:v>
                </c:pt>
                <c:pt idx="3050">
                  <c:v>4.19855734816365</c:v>
                </c:pt>
                <c:pt idx="3051">
                  <c:v>4.1999339243433704</c:v>
                </c:pt>
                <c:pt idx="3052">
                  <c:v>4.2013105005230997</c:v>
                </c:pt>
                <c:pt idx="3053">
                  <c:v>4.2026870767028299</c:v>
                </c:pt>
                <c:pt idx="3054">
                  <c:v>4.2040636528825504</c:v>
                </c:pt>
                <c:pt idx="3055">
                  <c:v>4.2054402290622797</c:v>
                </c:pt>
                <c:pt idx="3056">
                  <c:v>4.2068168052420001</c:v>
                </c:pt>
                <c:pt idx="3057">
                  <c:v>4.2081933814217303</c:v>
                </c:pt>
                <c:pt idx="3058">
                  <c:v>4.2095699576014498</c:v>
                </c:pt>
                <c:pt idx="3059">
                  <c:v>4.21094653378118</c:v>
                </c:pt>
                <c:pt idx="3060">
                  <c:v>4.2123231099609102</c:v>
                </c:pt>
                <c:pt idx="3061">
                  <c:v>4.2136996861406297</c:v>
                </c:pt>
                <c:pt idx="3062">
                  <c:v>4.2150762623203599</c:v>
                </c:pt>
                <c:pt idx="3063">
                  <c:v>4.2164528385000803</c:v>
                </c:pt>
                <c:pt idx="3064">
                  <c:v>4.2178294146798097</c:v>
                </c:pt>
                <c:pt idx="3065">
                  <c:v>4.2192059908595301</c:v>
                </c:pt>
                <c:pt idx="3066">
                  <c:v>4.2205825670392603</c:v>
                </c:pt>
                <c:pt idx="3067">
                  <c:v>4.2219591432189896</c:v>
                </c:pt>
                <c:pt idx="3068">
                  <c:v>4.22333571939871</c:v>
                </c:pt>
                <c:pt idx="3069">
                  <c:v>4.2247122955784402</c:v>
                </c:pt>
                <c:pt idx="3070">
                  <c:v>4.2260888717581597</c:v>
                </c:pt>
                <c:pt idx="3071">
                  <c:v>4.2274654479378899</c:v>
                </c:pt>
                <c:pt idx="3072">
                  <c:v>4.2288420241176201</c:v>
                </c:pt>
                <c:pt idx="3073">
                  <c:v>4.2302186002973396</c:v>
                </c:pt>
                <c:pt idx="3074">
                  <c:v>4.2315951764770698</c:v>
                </c:pt>
                <c:pt idx="3075">
                  <c:v>4.2329717526567903</c:v>
                </c:pt>
                <c:pt idx="3076">
                  <c:v>4.2343483288365196</c:v>
                </c:pt>
                <c:pt idx="3077">
                  <c:v>4.23572490501624</c:v>
                </c:pt>
                <c:pt idx="3078">
                  <c:v>4.2371014811959702</c:v>
                </c:pt>
                <c:pt idx="3079">
                  <c:v>4.2384780573757004</c:v>
                </c:pt>
                <c:pt idx="3080">
                  <c:v>4.2398546335554199</c:v>
                </c:pt>
                <c:pt idx="3081">
                  <c:v>4.2412312097351501</c:v>
                </c:pt>
                <c:pt idx="3082">
                  <c:v>4.2426077859148696</c:v>
                </c:pt>
                <c:pt idx="3083">
                  <c:v>4.2439843620945998</c:v>
                </c:pt>
                <c:pt idx="3084">
                  <c:v>4.24536093827433</c:v>
                </c:pt>
                <c:pt idx="3085">
                  <c:v>4.2467375144540496</c:v>
                </c:pt>
                <c:pt idx="3086">
                  <c:v>4.2481140906337798</c:v>
                </c:pt>
                <c:pt idx="3087">
                  <c:v>4.2494906668135002</c:v>
                </c:pt>
                <c:pt idx="3088">
                  <c:v>4.2508672429932304</c:v>
                </c:pt>
                <c:pt idx="3089">
                  <c:v>4.2522438191729499</c:v>
                </c:pt>
                <c:pt idx="3090">
                  <c:v>4.2536203953526801</c:v>
                </c:pt>
                <c:pt idx="3091">
                  <c:v>4.2549969715324103</c:v>
                </c:pt>
                <c:pt idx="3092">
                  <c:v>4.2563735477121298</c:v>
                </c:pt>
                <c:pt idx="3093">
                  <c:v>4.25775012389186</c:v>
                </c:pt>
                <c:pt idx="3094">
                  <c:v>4.2591267000715796</c:v>
                </c:pt>
                <c:pt idx="3095">
                  <c:v>4.2605032762513098</c:v>
                </c:pt>
                <c:pt idx="3096">
                  <c:v>4.26187985243104</c:v>
                </c:pt>
                <c:pt idx="3097">
                  <c:v>4.2632564286107604</c:v>
                </c:pt>
                <c:pt idx="3098">
                  <c:v>4.2646330047904897</c:v>
                </c:pt>
                <c:pt idx="3099">
                  <c:v>4.2660095809702101</c:v>
                </c:pt>
                <c:pt idx="3100">
                  <c:v>4.2673861571499403</c:v>
                </c:pt>
                <c:pt idx="3101">
                  <c:v>4.2687627333296598</c:v>
                </c:pt>
                <c:pt idx="3102">
                  <c:v>4.27013930950939</c:v>
                </c:pt>
                <c:pt idx="3103">
                  <c:v>4.2715158856891202</c:v>
                </c:pt>
                <c:pt idx="3104">
                  <c:v>4.2728924618688398</c:v>
                </c:pt>
                <c:pt idx="3105">
                  <c:v>4.2742690380485699</c:v>
                </c:pt>
                <c:pt idx="3106">
                  <c:v>4.2756456142282904</c:v>
                </c:pt>
                <c:pt idx="3107">
                  <c:v>4.2770221904080197</c:v>
                </c:pt>
                <c:pt idx="3108">
                  <c:v>4.2783987665877401</c:v>
                </c:pt>
                <c:pt idx="3109">
                  <c:v>4.2797753427674703</c:v>
                </c:pt>
                <c:pt idx="3110">
                  <c:v>4.2811519189471996</c:v>
                </c:pt>
                <c:pt idx="3111">
                  <c:v>4.28252849512692</c:v>
                </c:pt>
                <c:pt idx="3112">
                  <c:v>4.2839050713066502</c:v>
                </c:pt>
                <c:pt idx="3113">
                  <c:v>4.2852816474863697</c:v>
                </c:pt>
                <c:pt idx="3114">
                  <c:v>4.2866582236660999</c:v>
                </c:pt>
                <c:pt idx="3115">
                  <c:v>4.2880347998458204</c:v>
                </c:pt>
                <c:pt idx="3116">
                  <c:v>4.2894113760255497</c:v>
                </c:pt>
                <c:pt idx="3117">
                  <c:v>4.2907879522052799</c:v>
                </c:pt>
                <c:pt idx="3118">
                  <c:v>4.2921645283850003</c:v>
                </c:pt>
                <c:pt idx="3119">
                  <c:v>4.2935411045647296</c:v>
                </c:pt>
                <c:pt idx="3120">
                  <c:v>4.29491768074445</c:v>
                </c:pt>
                <c:pt idx="3121">
                  <c:v>4.2962942569241802</c:v>
                </c:pt>
                <c:pt idx="3122">
                  <c:v>4.2976708331039104</c:v>
                </c:pt>
                <c:pt idx="3123">
                  <c:v>4.2990474092836299</c:v>
                </c:pt>
                <c:pt idx="3124">
                  <c:v>4.3004239854633601</c:v>
                </c:pt>
                <c:pt idx="3125">
                  <c:v>4.3018005616430797</c:v>
                </c:pt>
                <c:pt idx="3126">
                  <c:v>4.3031771378228099</c:v>
                </c:pt>
                <c:pt idx="3127">
                  <c:v>4.3045537140025303</c:v>
                </c:pt>
                <c:pt idx="3128">
                  <c:v>4.3059302901822596</c:v>
                </c:pt>
                <c:pt idx="3129">
                  <c:v>4.3073068663619898</c:v>
                </c:pt>
                <c:pt idx="3130">
                  <c:v>4.3086834425417102</c:v>
                </c:pt>
                <c:pt idx="3131">
                  <c:v>4.3100600187214404</c:v>
                </c:pt>
                <c:pt idx="3132">
                  <c:v>4.3114365949011599</c:v>
                </c:pt>
                <c:pt idx="3133">
                  <c:v>4.3128131710808901</c:v>
                </c:pt>
                <c:pt idx="3134">
                  <c:v>4.3141897472606097</c:v>
                </c:pt>
                <c:pt idx="3135">
                  <c:v>4.3155663234403399</c:v>
                </c:pt>
                <c:pt idx="3136">
                  <c:v>4.3169428996200701</c:v>
                </c:pt>
                <c:pt idx="3137">
                  <c:v>4.3183194757997896</c:v>
                </c:pt>
                <c:pt idx="3138">
                  <c:v>4.3196960519795198</c:v>
                </c:pt>
                <c:pt idx="3139">
                  <c:v>4.3210726281592402</c:v>
                </c:pt>
                <c:pt idx="3140">
                  <c:v>4.3224492043389704</c:v>
                </c:pt>
                <c:pt idx="3141">
                  <c:v>4.3238257805186899</c:v>
                </c:pt>
                <c:pt idx="3142">
                  <c:v>4.3252023566984201</c:v>
                </c:pt>
                <c:pt idx="3143">
                  <c:v>4.3265789328781503</c:v>
                </c:pt>
                <c:pt idx="3144">
                  <c:v>4.3279555090578699</c:v>
                </c:pt>
                <c:pt idx="3145">
                  <c:v>4.3293320852376</c:v>
                </c:pt>
                <c:pt idx="3146">
                  <c:v>4.3307086614173196</c:v>
                </c:pt>
                <c:pt idx="3147">
                  <c:v>4.3320852375970498</c:v>
                </c:pt>
                <c:pt idx="3148">
                  <c:v>4.33346181377678</c:v>
                </c:pt>
                <c:pt idx="3149">
                  <c:v>4.3348383899565004</c:v>
                </c:pt>
                <c:pt idx="3150">
                  <c:v>4.3362149661362297</c:v>
                </c:pt>
                <c:pt idx="3151">
                  <c:v>4.3375915423159501</c:v>
                </c:pt>
                <c:pt idx="3152">
                  <c:v>4.3389681184956803</c:v>
                </c:pt>
                <c:pt idx="3153">
                  <c:v>4.3403446946753999</c:v>
                </c:pt>
                <c:pt idx="3154">
                  <c:v>4.34172127085513</c:v>
                </c:pt>
                <c:pt idx="3155">
                  <c:v>4.3430978470348602</c:v>
                </c:pt>
                <c:pt idx="3156">
                  <c:v>4.3444744232145798</c:v>
                </c:pt>
                <c:pt idx="3157">
                  <c:v>4.34585099939431</c:v>
                </c:pt>
                <c:pt idx="3158">
                  <c:v>4.3472275755740304</c:v>
                </c:pt>
                <c:pt idx="3159">
                  <c:v>4.3486041517537597</c:v>
                </c:pt>
                <c:pt idx="3160">
                  <c:v>4.3499807279334899</c:v>
                </c:pt>
                <c:pt idx="3161">
                  <c:v>4.3513573041132103</c:v>
                </c:pt>
                <c:pt idx="3162">
                  <c:v>4.3527338802929396</c:v>
                </c:pt>
                <c:pt idx="3163">
                  <c:v>4.35411045647266</c:v>
                </c:pt>
                <c:pt idx="3164">
                  <c:v>4.3554870326523902</c:v>
                </c:pt>
                <c:pt idx="3165">
                  <c:v>4.3568636088321098</c:v>
                </c:pt>
                <c:pt idx="3166">
                  <c:v>4.35824018501184</c:v>
                </c:pt>
                <c:pt idx="3167">
                  <c:v>4.3596167611915702</c:v>
                </c:pt>
                <c:pt idx="3168">
                  <c:v>4.3609933373712897</c:v>
                </c:pt>
                <c:pt idx="3169">
                  <c:v>4.3623699135510199</c:v>
                </c:pt>
                <c:pt idx="3170">
                  <c:v>4.3637464897307403</c:v>
                </c:pt>
                <c:pt idx="3171">
                  <c:v>4.3651230659104696</c:v>
                </c:pt>
                <c:pt idx="3172">
                  <c:v>4.36649964209019</c:v>
                </c:pt>
                <c:pt idx="3173">
                  <c:v>4.3678762182699202</c:v>
                </c:pt>
                <c:pt idx="3174">
                  <c:v>4.3692527944496504</c:v>
                </c:pt>
                <c:pt idx="3175">
                  <c:v>4.37062937062937</c:v>
                </c:pt>
                <c:pt idx="3176">
                  <c:v>4.3720059468091002</c:v>
                </c:pt>
                <c:pt idx="3177">
                  <c:v>4.3733825229888197</c:v>
                </c:pt>
                <c:pt idx="3178">
                  <c:v>4.3747590991685499</c:v>
                </c:pt>
                <c:pt idx="3179">
                  <c:v>4.3761356753482801</c:v>
                </c:pt>
                <c:pt idx="3180">
                  <c:v>4.3775122515279996</c:v>
                </c:pt>
                <c:pt idx="3181">
                  <c:v>4.3788888277077298</c:v>
                </c:pt>
                <c:pt idx="3182">
                  <c:v>4.3802654038874502</c:v>
                </c:pt>
                <c:pt idx="3183">
                  <c:v>4.3816419800671804</c:v>
                </c:pt>
                <c:pt idx="3184">
                  <c:v>4.3830185562469</c:v>
                </c:pt>
                <c:pt idx="3185">
                  <c:v>4.3843951324266301</c:v>
                </c:pt>
                <c:pt idx="3186">
                  <c:v>4.3857717086063603</c:v>
                </c:pt>
                <c:pt idx="3187">
                  <c:v>4.3871482847860799</c:v>
                </c:pt>
                <c:pt idx="3188">
                  <c:v>4.3885248609658101</c:v>
                </c:pt>
                <c:pt idx="3189">
                  <c:v>4.3899014371455296</c:v>
                </c:pt>
                <c:pt idx="3190">
                  <c:v>4.3912780133252598</c:v>
                </c:pt>
                <c:pt idx="3191">
                  <c:v>4.3926545895049802</c:v>
                </c:pt>
                <c:pt idx="3192">
                  <c:v>4.3940311656847104</c:v>
                </c:pt>
                <c:pt idx="3193">
                  <c:v>4.3954077418644397</c:v>
                </c:pt>
                <c:pt idx="3194">
                  <c:v>4.3967843180441601</c:v>
                </c:pt>
                <c:pt idx="3195">
                  <c:v>4.3981608942238903</c:v>
                </c:pt>
                <c:pt idx="3196">
                  <c:v>4.3995374704036099</c:v>
                </c:pt>
                <c:pt idx="3197">
                  <c:v>4.4009140465833401</c:v>
                </c:pt>
                <c:pt idx="3198">
                  <c:v>4.4022906227630596</c:v>
                </c:pt>
                <c:pt idx="3199">
                  <c:v>4.4036671989427898</c:v>
                </c:pt>
                <c:pt idx="3200">
                  <c:v>4.40504377512252</c:v>
                </c:pt>
                <c:pt idx="3201">
                  <c:v>4.4064203513022404</c:v>
                </c:pt>
                <c:pt idx="3202">
                  <c:v>4.4077969274819697</c:v>
                </c:pt>
                <c:pt idx="3203">
                  <c:v>4.4091735036616901</c:v>
                </c:pt>
                <c:pt idx="3204">
                  <c:v>4.4105500798414203</c:v>
                </c:pt>
                <c:pt idx="3205">
                  <c:v>4.4119266560211399</c:v>
                </c:pt>
                <c:pt idx="3206">
                  <c:v>4.4133032322008701</c:v>
                </c:pt>
                <c:pt idx="3207">
                  <c:v>4.4146798083806003</c:v>
                </c:pt>
                <c:pt idx="3208">
                  <c:v>4.4160563845603198</c:v>
                </c:pt>
                <c:pt idx="3209">
                  <c:v>4.41743296074005</c:v>
                </c:pt>
                <c:pt idx="3210">
                  <c:v>4.4188095369197704</c:v>
                </c:pt>
                <c:pt idx="3211">
                  <c:v>4.4201861130994997</c:v>
                </c:pt>
                <c:pt idx="3212">
                  <c:v>4.4215626892792299</c:v>
                </c:pt>
                <c:pt idx="3213">
                  <c:v>4.4229392654589503</c:v>
                </c:pt>
                <c:pt idx="3214">
                  <c:v>4.4243158416386796</c:v>
                </c:pt>
                <c:pt idx="3215">
                  <c:v>4.4256924178184001</c:v>
                </c:pt>
                <c:pt idx="3216">
                  <c:v>4.4270689939981303</c:v>
                </c:pt>
                <c:pt idx="3217">
                  <c:v>4.4284455701778596</c:v>
                </c:pt>
                <c:pt idx="3218">
                  <c:v>4.42982214635758</c:v>
                </c:pt>
                <c:pt idx="3219">
                  <c:v>4.4311987225373102</c:v>
                </c:pt>
                <c:pt idx="3220">
                  <c:v>4.4325752987170297</c:v>
                </c:pt>
                <c:pt idx="3221">
                  <c:v>4.4339518748967599</c:v>
                </c:pt>
                <c:pt idx="3222">
                  <c:v>4.4353284510764803</c:v>
                </c:pt>
                <c:pt idx="3223">
                  <c:v>4.4367050272562096</c:v>
                </c:pt>
                <c:pt idx="3224">
                  <c:v>4.4380816034359398</c:v>
                </c:pt>
                <c:pt idx="3225">
                  <c:v>4.4394581796156602</c:v>
                </c:pt>
                <c:pt idx="3226">
                  <c:v>4.4408347557953904</c:v>
                </c:pt>
                <c:pt idx="3227">
                  <c:v>4.44221133197511</c:v>
                </c:pt>
                <c:pt idx="3228">
                  <c:v>4.4435879081548402</c:v>
                </c:pt>
                <c:pt idx="3229">
                  <c:v>4.4449644843345597</c:v>
                </c:pt>
                <c:pt idx="3230">
                  <c:v>4.4463410605142899</c:v>
                </c:pt>
                <c:pt idx="3231">
                  <c:v>4.4477176366940201</c:v>
                </c:pt>
                <c:pt idx="3232">
                  <c:v>4.4490942128737396</c:v>
                </c:pt>
                <c:pt idx="3233">
                  <c:v>4.4504707890534698</c:v>
                </c:pt>
                <c:pt idx="3234">
                  <c:v>4.4518473652331902</c:v>
                </c:pt>
                <c:pt idx="3235">
                  <c:v>4.4532239414129204</c:v>
                </c:pt>
                <c:pt idx="3236">
                  <c:v>4.45460051759264</c:v>
                </c:pt>
                <c:pt idx="3237">
                  <c:v>4.4559770937723702</c:v>
                </c:pt>
                <c:pt idx="3238">
                  <c:v>4.4573536699521004</c:v>
                </c:pt>
                <c:pt idx="3239">
                  <c:v>4.4587302461318199</c:v>
                </c:pt>
                <c:pt idx="3240">
                  <c:v>4.4601068223115501</c:v>
                </c:pt>
                <c:pt idx="3241">
                  <c:v>4.4614833984912696</c:v>
                </c:pt>
                <c:pt idx="3242">
                  <c:v>4.4628599746709998</c:v>
                </c:pt>
                <c:pt idx="3243">
                  <c:v>4.46423655085073</c:v>
                </c:pt>
                <c:pt idx="3244">
                  <c:v>4.4656131270304504</c:v>
                </c:pt>
                <c:pt idx="3245">
                  <c:v>4.4669897032101797</c:v>
                </c:pt>
                <c:pt idx="3246">
                  <c:v>4.4683662793899002</c:v>
                </c:pt>
                <c:pt idx="3247">
                  <c:v>4.4697428555696304</c:v>
                </c:pt>
                <c:pt idx="3248">
                  <c:v>4.4711194317493499</c:v>
                </c:pt>
                <c:pt idx="3249">
                  <c:v>4.4724960079290801</c:v>
                </c:pt>
                <c:pt idx="3250">
                  <c:v>4.4738725841088103</c:v>
                </c:pt>
                <c:pt idx="3251">
                  <c:v>4.4752491602885298</c:v>
                </c:pt>
                <c:pt idx="3252">
                  <c:v>4.47662573646826</c:v>
                </c:pt>
                <c:pt idx="3253">
                  <c:v>4.4780023126479804</c:v>
                </c:pt>
                <c:pt idx="3254">
                  <c:v>4.4793788888277097</c:v>
                </c:pt>
                <c:pt idx="3255">
                  <c:v>4.4807554650074302</c:v>
                </c:pt>
                <c:pt idx="3256">
                  <c:v>4.4821320411871604</c:v>
                </c:pt>
                <c:pt idx="3257">
                  <c:v>4.4835086173668897</c:v>
                </c:pt>
                <c:pt idx="3258">
                  <c:v>4.4848851935466101</c:v>
                </c:pt>
                <c:pt idx="3259">
                  <c:v>4.4862617697263403</c:v>
                </c:pt>
                <c:pt idx="3260">
                  <c:v>4.4876383459060598</c:v>
                </c:pt>
                <c:pt idx="3261">
                  <c:v>4.48901492208579</c:v>
                </c:pt>
                <c:pt idx="3262">
                  <c:v>4.4903914982655202</c:v>
                </c:pt>
                <c:pt idx="3263">
                  <c:v>4.4917680744452397</c:v>
                </c:pt>
                <c:pt idx="3264">
                  <c:v>4.4931446506249699</c:v>
                </c:pt>
                <c:pt idx="3265">
                  <c:v>4.4945212268046904</c:v>
                </c:pt>
                <c:pt idx="3266">
                  <c:v>4.4958978029844197</c:v>
                </c:pt>
                <c:pt idx="3267">
                  <c:v>4.4972743791641401</c:v>
                </c:pt>
                <c:pt idx="3268">
                  <c:v>4.4986509553438703</c:v>
                </c:pt>
                <c:pt idx="3269">
                  <c:v>4.5000275315235996</c:v>
                </c:pt>
                <c:pt idx="3270">
                  <c:v>4.50140410770332</c:v>
                </c:pt>
                <c:pt idx="3271">
                  <c:v>4.5027806838830502</c:v>
                </c:pt>
                <c:pt idx="3272">
                  <c:v>4.5041572600627697</c:v>
                </c:pt>
                <c:pt idx="3273">
                  <c:v>4.5055338362424999</c:v>
                </c:pt>
                <c:pt idx="3274">
                  <c:v>4.5069104124222301</c:v>
                </c:pt>
                <c:pt idx="3275">
                  <c:v>4.5082869886019497</c:v>
                </c:pt>
                <c:pt idx="3276">
                  <c:v>4.5096635647816798</c:v>
                </c:pt>
                <c:pt idx="3277">
                  <c:v>4.5110401409614003</c:v>
                </c:pt>
                <c:pt idx="3278">
                  <c:v>4.5124167171411296</c:v>
                </c:pt>
                <c:pt idx="3279">
                  <c:v>4.51379329332085</c:v>
                </c:pt>
                <c:pt idx="3280">
                  <c:v>4.5151698695005802</c:v>
                </c:pt>
                <c:pt idx="3281">
                  <c:v>4.5165464456803104</c:v>
                </c:pt>
                <c:pt idx="3282">
                  <c:v>4.5179230218600299</c:v>
                </c:pt>
                <c:pt idx="3283">
                  <c:v>4.5192995980397601</c:v>
                </c:pt>
                <c:pt idx="3284">
                  <c:v>4.5206761742194796</c:v>
                </c:pt>
                <c:pt idx="3285">
                  <c:v>4.5220527503992098</c:v>
                </c:pt>
                <c:pt idx="3286">
                  <c:v>4.5234293265789303</c:v>
                </c:pt>
                <c:pt idx="3287">
                  <c:v>4.5248059027586596</c:v>
                </c:pt>
                <c:pt idx="3288">
                  <c:v>4.5261824789383898</c:v>
                </c:pt>
                <c:pt idx="3289">
                  <c:v>4.5275590551181102</c:v>
                </c:pt>
                <c:pt idx="3290">
                  <c:v>4.5289356312978404</c:v>
                </c:pt>
                <c:pt idx="3291">
                  <c:v>4.5303122074775599</c:v>
                </c:pt>
                <c:pt idx="3292">
                  <c:v>4.5316887836572901</c:v>
                </c:pt>
                <c:pt idx="3293">
                  <c:v>4.5330653598370096</c:v>
                </c:pt>
                <c:pt idx="3294">
                  <c:v>4.5344419360167398</c:v>
                </c:pt>
                <c:pt idx="3295">
                  <c:v>4.53581851219647</c:v>
                </c:pt>
                <c:pt idx="3296">
                  <c:v>4.5371950883761896</c:v>
                </c:pt>
                <c:pt idx="3297">
                  <c:v>4.5385716645559198</c:v>
                </c:pt>
                <c:pt idx="3298">
                  <c:v>4.5399482407356402</c:v>
                </c:pt>
                <c:pt idx="3299">
                  <c:v>4.5413248169153704</c:v>
                </c:pt>
                <c:pt idx="3300">
                  <c:v>4.5427013930950899</c:v>
                </c:pt>
                <c:pt idx="3301">
                  <c:v>4.5440779692748201</c:v>
                </c:pt>
                <c:pt idx="3302">
                  <c:v>4.5454545454545503</c:v>
                </c:pt>
                <c:pt idx="3303">
                  <c:v>4.5468311216342698</c:v>
                </c:pt>
                <c:pt idx="3304">
                  <c:v>4.548207697814</c:v>
                </c:pt>
                <c:pt idx="3305">
                  <c:v>4.5495842739937196</c:v>
                </c:pt>
                <c:pt idx="3306">
                  <c:v>4.5509608501734498</c:v>
                </c:pt>
                <c:pt idx="3307">
                  <c:v>4.5523374263531799</c:v>
                </c:pt>
                <c:pt idx="3308">
                  <c:v>4.5537140025329004</c:v>
                </c:pt>
                <c:pt idx="3309">
                  <c:v>4.5550905787126297</c:v>
                </c:pt>
                <c:pt idx="3310">
                  <c:v>4.5564671548923501</c:v>
                </c:pt>
                <c:pt idx="3311">
                  <c:v>4.5578437310720803</c:v>
                </c:pt>
                <c:pt idx="3312">
                  <c:v>4.5592203072517998</c:v>
                </c:pt>
                <c:pt idx="3313">
                  <c:v>4.56059688343153</c:v>
                </c:pt>
                <c:pt idx="3314">
                  <c:v>4.5619734596112602</c:v>
                </c:pt>
                <c:pt idx="3315">
                  <c:v>4.5633500357909798</c:v>
                </c:pt>
                <c:pt idx="3316">
                  <c:v>4.5647266119707099</c:v>
                </c:pt>
                <c:pt idx="3317">
                  <c:v>4.5661031881504304</c:v>
                </c:pt>
                <c:pt idx="3318">
                  <c:v>4.5674797643301597</c:v>
                </c:pt>
                <c:pt idx="3319">
                  <c:v>4.5688563405098801</c:v>
                </c:pt>
                <c:pt idx="3320">
                  <c:v>4.5702329166896103</c:v>
                </c:pt>
                <c:pt idx="3321">
                  <c:v>4.5716094928693396</c:v>
                </c:pt>
                <c:pt idx="3322">
                  <c:v>4.57298606904906</c:v>
                </c:pt>
                <c:pt idx="3323">
                  <c:v>4.5743626452287902</c:v>
                </c:pt>
                <c:pt idx="3324">
                  <c:v>4.5757392214085097</c:v>
                </c:pt>
                <c:pt idx="3325">
                  <c:v>4.5771157975882399</c:v>
                </c:pt>
                <c:pt idx="3326">
                  <c:v>4.5784923737679701</c:v>
                </c:pt>
                <c:pt idx="3327">
                  <c:v>4.5798689499476897</c:v>
                </c:pt>
                <c:pt idx="3328">
                  <c:v>4.5812455261274199</c:v>
                </c:pt>
                <c:pt idx="3329">
                  <c:v>4.5826221023071403</c:v>
                </c:pt>
                <c:pt idx="3330">
                  <c:v>4.5839986784868696</c:v>
                </c:pt>
                <c:pt idx="3331">
                  <c:v>4.58537525466659</c:v>
                </c:pt>
                <c:pt idx="3332">
                  <c:v>4.5867518308463202</c:v>
                </c:pt>
                <c:pt idx="3333">
                  <c:v>4.5881284070260504</c:v>
                </c:pt>
                <c:pt idx="3334">
                  <c:v>4.5895049832057699</c:v>
                </c:pt>
                <c:pt idx="3335">
                  <c:v>4.5908815593855001</c:v>
                </c:pt>
                <c:pt idx="3336">
                  <c:v>4.5922581355652197</c:v>
                </c:pt>
                <c:pt idx="3337">
                  <c:v>4.5936347117449499</c:v>
                </c:pt>
                <c:pt idx="3338">
                  <c:v>4.5950112879246801</c:v>
                </c:pt>
                <c:pt idx="3339">
                  <c:v>4.5963878641043996</c:v>
                </c:pt>
                <c:pt idx="3340">
                  <c:v>4.5977644402841298</c:v>
                </c:pt>
                <c:pt idx="3341">
                  <c:v>4.5991410164638502</c:v>
                </c:pt>
                <c:pt idx="3342">
                  <c:v>4.6005175926435804</c:v>
                </c:pt>
                <c:pt idx="3343">
                  <c:v>4.6018941688232999</c:v>
                </c:pt>
                <c:pt idx="3344">
                  <c:v>4.6032707450030301</c:v>
                </c:pt>
                <c:pt idx="3345">
                  <c:v>4.6046473211827603</c:v>
                </c:pt>
                <c:pt idx="3346">
                  <c:v>4.6060238973624799</c:v>
                </c:pt>
                <c:pt idx="3347">
                  <c:v>4.6074004735422101</c:v>
                </c:pt>
                <c:pt idx="3348">
                  <c:v>4.6087770497219296</c:v>
                </c:pt>
                <c:pt idx="3349">
                  <c:v>4.6101536259016598</c:v>
                </c:pt>
                <c:pt idx="3350">
                  <c:v>4.6115302020813802</c:v>
                </c:pt>
                <c:pt idx="3351">
                  <c:v>4.6129067782611104</c:v>
                </c:pt>
                <c:pt idx="3352">
                  <c:v>4.6142833544408397</c:v>
                </c:pt>
                <c:pt idx="3353">
                  <c:v>4.6156599306205601</c:v>
                </c:pt>
                <c:pt idx="3354">
                  <c:v>4.6170365068002903</c:v>
                </c:pt>
                <c:pt idx="3355">
                  <c:v>4.6184130829800099</c:v>
                </c:pt>
                <c:pt idx="3356">
                  <c:v>4.61978965915974</c:v>
                </c:pt>
                <c:pt idx="3357">
                  <c:v>4.6211662353394702</c:v>
                </c:pt>
                <c:pt idx="3358">
                  <c:v>4.6225428115191898</c:v>
                </c:pt>
                <c:pt idx="3359">
                  <c:v>4.62391938769892</c:v>
                </c:pt>
                <c:pt idx="3360">
                  <c:v>4.6252959638786404</c:v>
                </c:pt>
                <c:pt idx="3361">
                  <c:v>4.6266725400583697</c:v>
                </c:pt>
                <c:pt idx="3362">
                  <c:v>4.6280491162380901</c:v>
                </c:pt>
                <c:pt idx="3363">
                  <c:v>4.6294256924178203</c:v>
                </c:pt>
                <c:pt idx="3364">
                  <c:v>4.6308022685975496</c:v>
                </c:pt>
                <c:pt idx="3365">
                  <c:v>4.63217884477727</c:v>
                </c:pt>
                <c:pt idx="3366">
                  <c:v>4.6335554209570002</c:v>
                </c:pt>
                <c:pt idx="3367">
                  <c:v>4.6349319971367198</c:v>
                </c:pt>
                <c:pt idx="3368">
                  <c:v>4.63630857331645</c:v>
                </c:pt>
                <c:pt idx="3369">
                  <c:v>4.6376851494961704</c:v>
                </c:pt>
                <c:pt idx="3370">
                  <c:v>4.6390617256758997</c:v>
                </c:pt>
                <c:pt idx="3371">
                  <c:v>4.6404383018556299</c:v>
                </c:pt>
                <c:pt idx="3372">
                  <c:v>4.6418148780353503</c:v>
                </c:pt>
                <c:pt idx="3373">
                  <c:v>4.6431914542150796</c:v>
                </c:pt>
                <c:pt idx="3374">
                  <c:v>4.6445680303948</c:v>
                </c:pt>
                <c:pt idx="3375">
                  <c:v>4.6459446065745302</c:v>
                </c:pt>
                <c:pt idx="3376">
                  <c:v>4.6473211827542498</c:v>
                </c:pt>
                <c:pt idx="3377">
                  <c:v>4.64869775893398</c:v>
                </c:pt>
                <c:pt idx="3378">
                  <c:v>4.6500743351137102</c:v>
                </c:pt>
                <c:pt idx="3379">
                  <c:v>4.6514509112934297</c:v>
                </c:pt>
                <c:pt idx="3380">
                  <c:v>4.6528274874731599</c:v>
                </c:pt>
                <c:pt idx="3381">
                  <c:v>4.6542040636528803</c:v>
                </c:pt>
                <c:pt idx="3382">
                  <c:v>4.6555806398326096</c:v>
                </c:pt>
                <c:pt idx="3383">
                  <c:v>4.65695721601233</c:v>
                </c:pt>
                <c:pt idx="3384">
                  <c:v>4.6583337921920602</c:v>
                </c:pt>
                <c:pt idx="3385">
                  <c:v>4.6597103683717904</c:v>
                </c:pt>
                <c:pt idx="3386">
                  <c:v>4.66108694455151</c:v>
                </c:pt>
                <c:pt idx="3387">
                  <c:v>4.6624635207312402</c:v>
                </c:pt>
                <c:pt idx="3388">
                  <c:v>4.6638400969109597</c:v>
                </c:pt>
                <c:pt idx="3389">
                  <c:v>4.6652166730906899</c:v>
                </c:pt>
                <c:pt idx="3390">
                  <c:v>4.6665932492704201</c:v>
                </c:pt>
                <c:pt idx="3391">
                  <c:v>4.6679698254501396</c:v>
                </c:pt>
                <c:pt idx="3392">
                  <c:v>4.6693464016298698</c:v>
                </c:pt>
                <c:pt idx="3393">
                  <c:v>4.6707229778095902</c:v>
                </c:pt>
                <c:pt idx="3394">
                  <c:v>4.6720995539893204</c:v>
                </c:pt>
                <c:pt idx="3395">
                  <c:v>4.67347613016904</c:v>
                </c:pt>
                <c:pt idx="3396">
                  <c:v>4.6748527063487701</c:v>
                </c:pt>
                <c:pt idx="3397">
                  <c:v>4.6762292825285003</c:v>
                </c:pt>
                <c:pt idx="3398">
                  <c:v>4.6776058587082199</c:v>
                </c:pt>
                <c:pt idx="3399">
                  <c:v>4.6789824348879501</c:v>
                </c:pt>
                <c:pt idx="3400">
                  <c:v>4.6803590110676696</c:v>
                </c:pt>
                <c:pt idx="3401">
                  <c:v>4.6817355872473998</c:v>
                </c:pt>
                <c:pt idx="3402">
                  <c:v>4.68311216342713</c:v>
                </c:pt>
                <c:pt idx="3403">
                  <c:v>4.6844887396068504</c:v>
                </c:pt>
                <c:pt idx="3404">
                  <c:v>4.6858653157865797</c:v>
                </c:pt>
                <c:pt idx="3405">
                  <c:v>4.6872418919663001</c:v>
                </c:pt>
                <c:pt idx="3406">
                  <c:v>4.6886184681460303</c:v>
                </c:pt>
                <c:pt idx="3407">
                  <c:v>4.6899950443257499</c:v>
                </c:pt>
                <c:pt idx="3408">
                  <c:v>4.6913716205054801</c:v>
                </c:pt>
                <c:pt idx="3409">
                  <c:v>4.6927481966852103</c:v>
                </c:pt>
                <c:pt idx="3410">
                  <c:v>4.6941247728649298</c:v>
                </c:pt>
                <c:pt idx="3411">
                  <c:v>4.69550134904466</c:v>
                </c:pt>
                <c:pt idx="3412">
                  <c:v>4.6968779252243804</c:v>
                </c:pt>
                <c:pt idx="3413">
                  <c:v>4.6982545014041097</c:v>
                </c:pt>
                <c:pt idx="3414">
                  <c:v>4.6996310775838399</c:v>
                </c:pt>
                <c:pt idx="3415">
                  <c:v>4.7010076537635603</c:v>
                </c:pt>
                <c:pt idx="3416">
                  <c:v>4.7023842299432896</c:v>
                </c:pt>
                <c:pt idx="3417">
                  <c:v>4.7037608061230101</c:v>
                </c:pt>
                <c:pt idx="3418">
                  <c:v>4.7051373823027403</c:v>
                </c:pt>
                <c:pt idx="3419">
                  <c:v>4.7065139584824598</c:v>
                </c:pt>
                <c:pt idx="3420">
                  <c:v>4.70789053466219</c:v>
                </c:pt>
                <c:pt idx="3421">
                  <c:v>4.7092671108419202</c:v>
                </c:pt>
                <c:pt idx="3422">
                  <c:v>4.7106436870216397</c:v>
                </c:pt>
                <c:pt idx="3423">
                  <c:v>4.7120202632013699</c:v>
                </c:pt>
                <c:pt idx="3424">
                  <c:v>4.7133968393810903</c:v>
                </c:pt>
                <c:pt idx="3425">
                  <c:v>4.7147734155608196</c:v>
                </c:pt>
                <c:pt idx="3426">
                  <c:v>4.7161499917405401</c:v>
                </c:pt>
                <c:pt idx="3427">
                  <c:v>4.7175265679202703</c:v>
                </c:pt>
                <c:pt idx="3428">
                  <c:v>4.7189031440999996</c:v>
                </c:pt>
                <c:pt idx="3429">
                  <c:v>4.72027972027972</c:v>
                </c:pt>
                <c:pt idx="3430">
                  <c:v>4.7216562964594502</c:v>
                </c:pt>
                <c:pt idx="3431">
                  <c:v>4.7230328726391697</c:v>
                </c:pt>
                <c:pt idx="3432">
                  <c:v>4.7244094488188999</c:v>
                </c:pt>
                <c:pt idx="3433">
                  <c:v>4.7257860249986203</c:v>
                </c:pt>
                <c:pt idx="3434">
                  <c:v>4.7271626011783496</c:v>
                </c:pt>
                <c:pt idx="3435">
                  <c:v>4.7285391773580798</c:v>
                </c:pt>
                <c:pt idx="3436">
                  <c:v>4.7299157535378002</c:v>
                </c:pt>
                <c:pt idx="3437">
                  <c:v>4.7312923297175304</c:v>
                </c:pt>
                <c:pt idx="3438">
                  <c:v>4.73266890589725</c:v>
                </c:pt>
                <c:pt idx="3439">
                  <c:v>4.7340454820769802</c:v>
                </c:pt>
                <c:pt idx="3440">
                  <c:v>4.7354220582566997</c:v>
                </c:pt>
                <c:pt idx="3441">
                  <c:v>4.7367986344364299</c:v>
                </c:pt>
                <c:pt idx="3442">
                  <c:v>4.7381752106161601</c:v>
                </c:pt>
                <c:pt idx="3443">
                  <c:v>4.7395517867958796</c:v>
                </c:pt>
                <c:pt idx="3444">
                  <c:v>4.7409283629756098</c:v>
                </c:pt>
                <c:pt idx="3445">
                  <c:v>4.7423049391553302</c:v>
                </c:pt>
                <c:pt idx="3446">
                  <c:v>4.7436815153350604</c:v>
                </c:pt>
                <c:pt idx="3447">
                  <c:v>4.7450580915147897</c:v>
                </c:pt>
                <c:pt idx="3448">
                  <c:v>4.7464346676945102</c:v>
                </c:pt>
                <c:pt idx="3449">
                  <c:v>4.7478112438742404</c:v>
                </c:pt>
                <c:pt idx="3450">
                  <c:v>4.7491878200539599</c:v>
                </c:pt>
                <c:pt idx="3451">
                  <c:v>4.7505643962336901</c:v>
                </c:pt>
                <c:pt idx="3452">
                  <c:v>4.7519409724134203</c:v>
                </c:pt>
                <c:pt idx="3453">
                  <c:v>4.7533175485931398</c:v>
                </c:pt>
                <c:pt idx="3454">
                  <c:v>4.75469412477287</c:v>
                </c:pt>
                <c:pt idx="3455">
                  <c:v>4.7560707009525904</c:v>
                </c:pt>
                <c:pt idx="3456">
                  <c:v>4.7574472771323197</c:v>
                </c:pt>
                <c:pt idx="3457">
                  <c:v>4.7588238533120402</c:v>
                </c:pt>
                <c:pt idx="3458">
                  <c:v>4.7602004294917704</c:v>
                </c:pt>
                <c:pt idx="3459">
                  <c:v>4.7615770056714997</c:v>
                </c:pt>
                <c:pt idx="3460">
                  <c:v>4.7629535818512201</c:v>
                </c:pt>
                <c:pt idx="3461">
                  <c:v>4.7643301580309503</c:v>
                </c:pt>
                <c:pt idx="3462">
                  <c:v>4.7657067342106698</c:v>
                </c:pt>
                <c:pt idx="3463">
                  <c:v>4.7670833103904</c:v>
                </c:pt>
                <c:pt idx="3464">
                  <c:v>4.7684598865701204</c:v>
                </c:pt>
                <c:pt idx="3465">
                  <c:v>4.7698364627498497</c:v>
                </c:pt>
                <c:pt idx="3466">
                  <c:v>4.7712130389295799</c:v>
                </c:pt>
                <c:pt idx="3467">
                  <c:v>4.7725896151093004</c:v>
                </c:pt>
                <c:pt idx="3468">
                  <c:v>4.7739661912890297</c:v>
                </c:pt>
                <c:pt idx="3469">
                  <c:v>4.7753427674687501</c:v>
                </c:pt>
                <c:pt idx="3470">
                  <c:v>4.7767193436484803</c:v>
                </c:pt>
                <c:pt idx="3471">
                  <c:v>4.7780959198281998</c:v>
                </c:pt>
                <c:pt idx="3472">
                  <c:v>4.77947249600793</c:v>
                </c:pt>
                <c:pt idx="3473">
                  <c:v>4.7808490721876602</c:v>
                </c:pt>
                <c:pt idx="3474">
                  <c:v>4.7822256483673797</c:v>
                </c:pt>
                <c:pt idx="3475">
                  <c:v>4.7836022245471099</c:v>
                </c:pt>
                <c:pt idx="3476">
                  <c:v>4.7849788007268304</c:v>
                </c:pt>
                <c:pt idx="3477">
                  <c:v>4.7863553769065597</c:v>
                </c:pt>
                <c:pt idx="3478">
                  <c:v>4.7877319530862801</c:v>
                </c:pt>
                <c:pt idx="3479">
                  <c:v>4.7891085292660103</c:v>
                </c:pt>
                <c:pt idx="3480">
                  <c:v>4.7904851054457396</c:v>
                </c:pt>
                <c:pt idx="3481">
                  <c:v>4.79186168162546</c:v>
                </c:pt>
                <c:pt idx="3482">
                  <c:v>4.7932382578051902</c:v>
                </c:pt>
                <c:pt idx="3483">
                  <c:v>4.7946148339849097</c:v>
                </c:pt>
                <c:pt idx="3484">
                  <c:v>4.7959914101646399</c:v>
                </c:pt>
                <c:pt idx="3485">
                  <c:v>4.7973679863443701</c:v>
                </c:pt>
                <c:pt idx="3486">
                  <c:v>4.7987445625240897</c:v>
                </c:pt>
                <c:pt idx="3487">
                  <c:v>4.8001211387038198</c:v>
                </c:pt>
                <c:pt idx="3488">
                  <c:v>4.8014977148835403</c:v>
                </c:pt>
                <c:pt idx="3489">
                  <c:v>4.8028742910632696</c:v>
                </c:pt>
                <c:pt idx="3490">
                  <c:v>4.80425086724299</c:v>
                </c:pt>
                <c:pt idx="3491">
                  <c:v>4.8056274434227202</c:v>
                </c:pt>
                <c:pt idx="3492">
                  <c:v>4.8070040196024504</c:v>
                </c:pt>
                <c:pt idx="3493">
                  <c:v>4.8083805957821699</c:v>
                </c:pt>
                <c:pt idx="3494">
                  <c:v>4.8097571719619001</c:v>
                </c:pt>
                <c:pt idx="3495">
                  <c:v>4.8111337481416196</c:v>
                </c:pt>
                <c:pt idx="3496">
                  <c:v>4.8125103243213498</c:v>
                </c:pt>
                <c:pt idx="3497">
                  <c:v>4.81388690050108</c:v>
                </c:pt>
                <c:pt idx="3498">
                  <c:v>4.8152634766807996</c:v>
                </c:pt>
                <c:pt idx="3499">
                  <c:v>4.8166400528605298</c:v>
                </c:pt>
                <c:pt idx="3500">
                  <c:v>4.8180166290402502</c:v>
                </c:pt>
                <c:pt idx="3501">
                  <c:v>4.8193932052199804</c:v>
                </c:pt>
                <c:pt idx="3502">
                  <c:v>4.8207697813996999</c:v>
                </c:pt>
                <c:pt idx="3503">
                  <c:v>4.8221463575794301</c:v>
                </c:pt>
                <c:pt idx="3504">
                  <c:v>4.8235229337591603</c:v>
                </c:pt>
                <c:pt idx="3505">
                  <c:v>4.8248995099388798</c:v>
                </c:pt>
                <c:pt idx="3506">
                  <c:v>4.82627608611861</c:v>
                </c:pt>
                <c:pt idx="3507">
                  <c:v>4.8276526622983296</c:v>
                </c:pt>
                <c:pt idx="3508">
                  <c:v>4.8290292384780598</c:v>
                </c:pt>
                <c:pt idx="3509">
                  <c:v>4.83040581465779</c:v>
                </c:pt>
                <c:pt idx="3510">
                  <c:v>4.8317823908375104</c:v>
                </c:pt>
                <c:pt idx="3511">
                  <c:v>4.8331589670172397</c:v>
                </c:pt>
                <c:pt idx="3512">
                  <c:v>4.8345355431969601</c:v>
                </c:pt>
                <c:pt idx="3513">
                  <c:v>4.8359121193766903</c:v>
                </c:pt>
                <c:pt idx="3514">
                  <c:v>4.8372886955564098</c:v>
                </c:pt>
                <c:pt idx="3515">
                  <c:v>4.83866527173614</c:v>
                </c:pt>
                <c:pt idx="3516">
                  <c:v>4.8400418479158702</c:v>
                </c:pt>
                <c:pt idx="3517">
                  <c:v>4.8414184240955898</c:v>
                </c:pt>
                <c:pt idx="3518">
                  <c:v>4.8427950002753199</c:v>
                </c:pt>
                <c:pt idx="3519">
                  <c:v>4.8441715764550404</c:v>
                </c:pt>
                <c:pt idx="3520">
                  <c:v>4.8455481526347697</c:v>
                </c:pt>
                <c:pt idx="3521">
                  <c:v>4.8469247288144901</c:v>
                </c:pt>
                <c:pt idx="3522">
                  <c:v>4.8483013049942203</c:v>
                </c:pt>
                <c:pt idx="3523">
                  <c:v>4.8496778811739496</c:v>
                </c:pt>
                <c:pt idx="3524">
                  <c:v>4.85105445735367</c:v>
                </c:pt>
                <c:pt idx="3525">
                  <c:v>4.8524310335334002</c:v>
                </c:pt>
                <c:pt idx="3526">
                  <c:v>4.8538076097131198</c:v>
                </c:pt>
                <c:pt idx="3527">
                  <c:v>4.8551841858928499</c:v>
                </c:pt>
                <c:pt idx="3528">
                  <c:v>4.8565607620725704</c:v>
                </c:pt>
                <c:pt idx="3529">
                  <c:v>4.8579373382522997</c:v>
                </c:pt>
                <c:pt idx="3530">
                  <c:v>4.8593139144320299</c:v>
                </c:pt>
                <c:pt idx="3531">
                  <c:v>4.8606904906117503</c:v>
                </c:pt>
                <c:pt idx="3532">
                  <c:v>4.8620670667914796</c:v>
                </c:pt>
                <c:pt idx="3533">
                  <c:v>4.8634436429712</c:v>
                </c:pt>
                <c:pt idx="3534">
                  <c:v>4.8648202191509302</c:v>
                </c:pt>
                <c:pt idx="3535">
                  <c:v>4.8661967953306497</c:v>
                </c:pt>
                <c:pt idx="3536">
                  <c:v>4.8675733715103799</c:v>
                </c:pt>
                <c:pt idx="3537">
                  <c:v>4.8689499476901101</c:v>
                </c:pt>
                <c:pt idx="3538">
                  <c:v>4.8703265238698297</c:v>
                </c:pt>
                <c:pt idx="3539">
                  <c:v>4.8717031000495599</c:v>
                </c:pt>
                <c:pt idx="3540">
                  <c:v>4.8730796762292803</c:v>
                </c:pt>
                <c:pt idx="3541">
                  <c:v>4.8744562524090096</c:v>
                </c:pt>
                <c:pt idx="3542">
                  <c:v>4.8758328285887398</c:v>
                </c:pt>
                <c:pt idx="3543">
                  <c:v>4.8772094047684602</c:v>
                </c:pt>
                <c:pt idx="3544">
                  <c:v>4.8785859809481904</c:v>
                </c:pt>
                <c:pt idx="3545">
                  <c:v>4.8799625571279099</c:v>
                </c:pt>
                <c:pt idx="3546">
                  <c:v>4.8813391333076401</c:v>
                </c:pt>
                <c:pt idx="3547">
                  <c:v>4.8827157094873597</c:v>
                </c:pt>
                <c:pt idx="3548">
                  <c:v>4.8840922856670899</c:v>
                </c:pt>
                <c:pt idx="3549">
                  <c:v>4.8854688618468201</c:v>
                </c:pt>
                <c:pt idx="3550">
                  <c:v>4.8868454380265396</c:v>
                </c:pt>
                <c:pt idx="3551">
                  <c:v>4.8882220142062698</c:v>
                </c:pt>
                <c:pt idx="3552">
                  <c:v>4.8895985903859902</c:v>
                </c:pt>
                <c:pt idx="3553">
                  <c:v>4.8909751665657204</c:v>
                </c:pt>
                <c:pt idx="3554">
                  <c:v>4.8923517427454399</c:v>
                </c:pt>
                <c:pt idx="3555">
                  <c:v>4.8937283189251701</c:v>
                </c:pt>
                <c:pt idx="3556">
                  <c:v>4.8951048951049003</c:v>
                </c:pt>
                <c:pt idx="3557">
                  <c:v>4.8964814712846199</c:v>
                </c:pt>
                <c:pt idx="3558">
                  <c:v>4.8978580474643501</c:v>
                </c:pt>
                <c:pt idx="3559">
                  <c:v>4.8992346236440696</c:v>
                </c:pt>
                <c:pt idx="3560">
                  <c:v>4.9006111998237998</c:v>
                </c:pt>
                <c:pt idx="3561">
                  <c:v>4.90198777600353</c:v>
                </c:pt>
                <c:pt idx="3562">
                  <c:v>4.9033643521832504</c:v>
                </c:pt>
                <c:pt idx="3563">
                  <c:v>4.9047409283629797</c:v>
                </c:pt>
                <c:pt idx="3564">
                  <c:v>4.9061175045427001</c:v>
                </c:pt>
                <c:pt idx="3565">
                  <c:v>4.9074940807224303</c:v>
                </c:pt>
                <c:pt idx="3566">
                  <c:v>4.9088706569021499</c:v>
                </c:pt>
                <c:pt idx="3567">
                  <c:v>4.91024723308188</c:v>
                </c:pt>
                <c:pt idx="3568">
                  <c:v>4.9116238092616102</c:v>
                </c:pt>
                <c:pt idx="3569">
                  <c:v>4.9130003854413298</c:v>
                </c:pt>
                <c:pt idx="3570">
                  <c:v>4.91437696162106</c:v>
                </c:pt>
                <c:pt idx="3571">
                  <c:v>4.9157535378007804</c:v>
                </c:pt>
                <c:pt idx="3572">
                  <c:v>4.9171301139805097</c:v>
                </c:pt>
                <c:pt idx="3573">
                  <c:v>4.9185066901602399</c:v>
                </c:pt>
                <c:pt idx="3574">
                  <c:v>4.9198832663399603</c:v>
                </c:pt>
                <c:pt idx="3575">
                  <c:v>4.9212598425196896</c:v>
                </c:pt>
                <c:pt idx="3576">
                  <c:v>4.92263641869941</c:v>
                </c:pt>
                <c:pt idx="3577">
                  <c:v>4.9240129948791402</c:v>
                </c:pt>
                <c:pt idx="3578">
                  <c:v>4.9253895710588598</c:v>
                </c:pt>
                <c:pt idx="3579">
                  <c:v>4.92676614723859</c:v>
                </c:pt>
                <c:pt idx="3580">
                  <c:v>4.9281427234183202</c:v>
                </c:pt>
                <c:pt idx="3581">
                  <c:v>4.9295192995980397</c:v>
                </c:pt>
                <c:pt idx="3582">
                  <c:v>4.9308958757777699</c:v>
                </c:pt>
                <c:pt idx="3583">
                  <c:v>4.9322724519574903</c:v>
                </c:pt>
                <c:pt idx="3584">
                  <c:v>4.9336490281372196</c:v>
                </c:pt>
                <c:pt idx="3585">
                  <c:v>4.93502560431694</c:v>
                </c:pt>
                <c:pt idx="3586">
                  <c:v>4.9364021804966702</c:v>
                </c:pt>
                <c:pt idx="3587">
                  <c:v>4.9377787566764004</c:v>
                </c:pt>
                <c:pt idx="3588">
                  <c:v>4.93915533285612</c:v>
                </c:pt>
                <c:pt idx="3589">
                  <c:v>4.9405319090358502</c:v>
                </c:pt>
                <c:pt idx="3590">
                  <c:v>4.9419084852155697</c:v>
                </c:pt>
                <c:pt idx="3591">
                  <c:v>4.9432850613952999</c:v>
                </c:pt>
                <c:pt idx="3592">
                  <c:v>4.9446616375750301</c:v>
                </c:pt>
                <c:pt idx="3593">
                  <c:v>4.9460382137547496</c:v>
                </c:pt>
                <c:pt idx="3594">
                  <c:v>4.9474147899344798</c:v>
                </c:pt>
                <c:pt idx="3595">
                  <c:v>4.9487913661142002</c:v>
                </c:pt>
                <c:pt idx="3596">
                  <c:v>4.9501679422939304</c:v>
                </c:pt>
                <c:pt idx="3597">
                  <c:v>4.95154451847365</c:v>
                </c:pt>
                <c:pt idx="3598">
                  <c:v>4.9529210946533802</c:v>
                </c:pt>
                <c:pt idx="3599">
                  <c:v>4.9542976708331103</c:v>
                </c:pt>
                <c:pt idx="3600">
                  <c:v>4.9556742470128299</c:v>
                </c:pt>
                <c:pt idx="3601">
                  <c:v>4.9570508231925601</c:v>
                </c:pt>
                <c:pt idx="3602">
                  <c:v>4.9584273993722796</c:v>
                </c:pt>
                <c:pt idx="3603">
                  <c:v>4.9598039755520098</c:v>
                </c:pt>
                <c:pt idx="3604">
                  <c:v>4.9611805517317302</c:v>
                </c:pt>
                <c:pt idx="3605">
                  <c:v>4.9625571279114604</c:v>
                </c:pt>
                <c:pt idx="3606">
                  <c:v>4.9639337040911897</c:v>
                </c:pt>
                <c:pt idx="3607">
                  <c:v>4.9653102802709101</c:v>
                </c:pt>
                <c:pt idx="3608">
                  <c:v>4.9666868564506403</c:v>
                </c:pt>
                <c:pt idx="3609">
                  <c:v>4.9680634326303599</c:v>
                </c:pt>
                <c:pt idx="3610">
                  <c:v>4.9694400088100901</c:v>
                </c:pt>
                <c:pt idx="3611">
                  <c:v>4.9708165849898096</c:v>
                </c:pt>
                <c:pt idx="3612">
                  <c:v>4.9721931611695398</c:v>
                </c:pt>
                <c:pt idx="3613">
                  <c:v>4.97356973734927</c:v>
                </c:pt>
                <c:pt idx="3614">
                  <c:v>4.9749463135289904</c:v>
                </c:pt>
                <c:pt idx="3615">
                  <c:v>4.9763228897087197</c:v>
                </c:pt>
                <c:pt idx="3616">
                  <c:v>4.9776994658884401</c:v>
                </c:pt>
                <c:pt idx="3617">
                  <c:v>4.9790760420681703</c:v>
                </c:pt>
                <c:pt idx="3618">
                  <c:v>4.9804526182478899</c:v>
                </c:pt>
                <c:pt idx="3619">
                  <c:v>4.9818291944276201</c:v>
                </c:pt>
                <c:pt idx="3620">
                  <c:v>4.9832057706073503</c:v>
                </c:pt>
                <c:pt idx="3621">
                  <c:v>4.9845823467870698</c:v>
                </c:pt>
                <c:pt idx="3622">
                  <c:v>4.9859589229668</c:v>
                </c:pt>
                <c:pt idx="3623">
                  <c:v>4.9873354991465204</c:v>
                </c:pt>
                <c:pt idx="3624">
                  <c:v>4.9887120753262497</c:v>
                </c:pt>
                <c:pt idx="3625">
                  <c:v>4.9900886515059799</c:v>
                </c:pt>
                <c:pt idx="3626">
                  <c:v>4.9914652276857003</c:v>
                </c:pt>
                <c:pt idx="3627">
                  <c:v>4.9928418038654296</c:v>
                </c:pt>
                <c:pt idx="3628">
                  <c:v>4.9942183800451501</c:v>
                </c:pt>
                <c:pt idx="3629">
                  <c:v>4.9955949562248803</c:v>
                </c:pt>
                <c:pt idx="3630">
                  <c:v>4.9969715324045998</c:v>
                </c:pt>
                <c:pt idx="3631">
                  <c:v>4.99834810858433</c:v>
                </c:pt>
                <c:pt idx="3632">
                  <c:v>4.9997246847640602</c:v>
                </c:pt>
                <c:pt idx="3633">
                  <c:v>5.0011012609437797</c:v>
                </c:pt>
                <c:pt idx="3634">
                  <c:v>5.0024778371235099</c:v>
                </c:pt>
                <c:pt idx="3635">
                  <c:v>5.0038544133032303</c:v>
                </c:pt>
                <c:pt idx="3636">
                  <c:v>5.0052309894829596</c:v>
                </c:pt>
                <c:pt idx="3637">
                  <c:v>5.0066075656626898</c:v>
                </c:pt>
                <c:pt idx="3638">
                  <c:v>5.0079841418424103</c:v>
                </c:pt>
                <c:pt idx="3639">
                  <c:v>5.0093607180221396</c:v>
                </c:pt>
                <c:pt idx="3640">
                  <c:v>5.01073729420186</c:v>
                </c:pt>
                <c:pt idx="3641">
                  <c:v>5.0121138703815902</c:v>
                </c:pt>
                <c:pt idx="3642">
                  <c:v>5.0134904465613097</c:v>
                </c:pt>
                <c:pt idx="3643">
                  <c:v>5.0148670227410399</c:v>
                </c:pt>
                <c:pt idx="3644">
                  <c:v>5.0162435989207701</c:v>
                </c:pt>
                <c:pt idx="3645">
                  <c:v>5.0176201751004896</c:v>
                </c:pt>
                <c:pt idx="3646">
                  <c:v>5.0189967512802198</c:v>
                </c:pt>
                <c:pt idx="3647">
                  <c:v>5.0203733274599402</c:v>
                </c:pt>
                <c:pt idx="3648">
                  <c:v>5.0217499036396704</c:v>
                </c:pt>
                <c:pt idx="3649">
                  <c:v>5.02312647981939</c:v>
                </c:pt>
                <c:pt idx="3650">
                  <c:v>5.0245030559991202</c:v>
                </c:pt>
                <c:pt idx="3651">
                  <c:v>5.0258796321788504</c:v>
                </c:pt>
                <c:pt idx="3652">
                  <c:v>5.0272562083585699</c:v>
                </c:pt>
                <c:pt idx="3653">
                  <c:v>5.0286327845383001</c:v>
                </c:pt>
                <c:pt idx="3654">
                  <c:v>5.0300093607180196</c:v>
                </c:pt>
                <c:pt idx="3655">
                  <c:v>5.0313859368977498</c:v>
                </c:pt>
                <c:pt idx="3656">
                  <c:v>5.03276251307748</c:v>
                </c:pt>
                <c:pt idx="3657">
                  <c:v>5.0341390892572004</c:v>
                </c:pt>
                <c:pt idx="3658">
                  <c:v>5.0355156654369297</c:v>
                </c:pt>
                <c:pt idx="3659">
                  <c:v>5.0368922416166502</c:v>
                </c:pt>
                <c:pt idx="3660">
                  <c:v>5.0382688177963804</c:v>
                </c:pt>
                <c:pt idx="3661">
                  <c:v>5.0396453939760999</c:v>
                </c:pt>
                <c:pt idx="3662">
                  <c:v>5.0410219701558301</c:v>
                </c:pt>
                <c:pt idx="3663">
                  <c:v>5.0423985463355603</c:v>
                </c:pt>
                <c:pt idx="3664">
                  <c:v>5.0437751225152798</c:v>
                </c:pt>
                <c:pt idx="3665">
                  <c:v>5.04515169869501</c:v>
                </c:pt>
                <c:pt idx="3666">
                  <c:v>5.0465282748747304</c:v>
                </c:pt>
                <c:pt idx="3667">
                  <c:v>5.0479048510544597</c:v>
                </c:pt>
                <c:pt idx="3668">
                  <c:v>5.0492814272341802</c:v>
                </c:pt>
                <c:pt idx="3669">
                  <c:v>5.0506580034139104</c:v>
                </c:pt>
                <c:pt idx="3670">
                  <c:v>5.0520345795936397</c:v>
                </c:pt>
                <c:pt idx="3671">
                  <c:v>5.0534111557733601</c:v>
                </c:pt>
                <c:pt idx="3672">
                  <c:v>5.0547877319530903</c:v>
                </c:pt>
                <c:pt idx="3673">
                  <c:v>5.0561643081328098</c:v>
                </c:pt>
                <c:pt idx="3674">
                  <c:v>5.05754088431254</c:v>
                </c:pt>
                <c:pt idx="3675">
                  <c:v>5.0589174604922604</c:v>
                </c:pt>
                <c:pt idx="3676">
                  <c:v>5.0602940366719897</c:v>
                </c:pt>
                <c:pt idx="3677">
                  <c:v>5.0616706128517199</c:v>
                </c:pt>
                <c:pt idx="3678">
                  <c:v>5.0630471890314404</c:v>
                </c:pt>
                <c:pt idx="3679">
                  <c:v>5.0644237652111697</c:v>
                </c:pt>
                <c:pt idx="3680">
                  <c:v>5.0658003413908901</c:v>
                </c:pt>
                <c:pt idx="3681">
                  <c:v>5.0671769175706203</c:v>
                </c:pt>
                <c:pt idx="3682">
                  <c:v>5.0685534937503496</c:v>
                </c:pt>
                <c:pt idx="3683">
                  <c:v>5.06993006993007</c:v>
                </c:pt>
                <c:pt idx="3684">
                  <c:v>5.0713066461098002</c:v>
                </c:pt>
                <c:pt idx="3685">
                  <c:v>5.0726832222895197</c:v>
                </c:pt>
                <c:pt idx="3686">
                  <c:v>5.0740597984692499</c:v>
                </c:pt>
                <c:pt idx="3687">
                  <c:v>5.0754363746489704</c:v>
                </c:pt>
                <c:pt idx="3688">
                  <c:v>5.0768129508286997</c:v>
                </c:pt>
                <c:pt idx="3689">
                  <c:v>5.0781895270084298</c:v>
                </c:pt>
                <c:pt idx="3690">
                  <c:v>5.0795661031881503</c:v>
                </c:pt>
                <c:pt idx="3691">
                  <c:v>5.0809426793678796</c:v>
                </c:pt>
                <c:pt idx="3692">
                  <c:v>5.0823192555476</c:v>
                </c:pt>
                <c:pt idx="3693">
                  <c:v>5.0836958317273302</c:v>
                </c:pt>
                <c:pt idx="3694">
                  <c:v>5.0850724079070604</c:v>
                </c:pt>
                <c:pt idx="3695">
                  <c:v>5.0864489840867799</c:v>
                </c:pt>
                <c:pt idx="3696">
                  <c:v>5.0878255602665101</c:v>
                </c:pt>
                <c:pt idx="3697">
                  <c:v>5.0892021364462297</c:v>
                </c:pt>
                <c:pt idx="3698">
                  <c:v>5.0905787126259598</c:v>
                </c:pt>
                <c:pt idx="3699">
                  <c:v>5.0919552888056803</c:v>
                </c:pt>
                <c:pt idx="3700">
                  <c:v>5.0933318649854096</c:v>
                </c:pt>
                <c:pt idx="3701">
                  <c:v>5.0947084411651398</c:v>
                </c:pt>
                <c:pt idx="3702">
                  <c:v>5.0960850173448602</c:v>
                </c:pt>
                <c:pt idx="3703">
                  <c:v>5.0974615935245904</c:v>
                </c:pt>
                <c:pt idx="3704">
                  <c:v>5.0988381697043099</c:v>
                </c:pt>
                <c:pt idx="3705">
                  <c:v>5.1002147458840401</c:v>
                </c:pt>
                <c:pt idx="3706">
                  <c:v>5.1015913220637596</c:v>
                </c:pt>
                <c:pt idx="3707">
                  <c:v>5.1029678982434898</c:v>
                </c:pt>
                <c:pt idx="3708">
                  <c:v>5.10434447442322</c:v>
                </c:pt>
                <c:pt idx="3709">
                  <c:v>5.1057210506029396</c:v>
                </c:pt>
                <c:pt idx="3710">
                  <c:v>5.1070976267826698</c:v>
                </c:pt>
                <c:pt idx="3711">
                  <c:v>5.1084742029623902</c:v>
                </c:pt>
                <c:pt idx="3712">
                  <c:v>5.1098507791421204</c:v>
                </c:pt>
                <c:pt idx="3713">
                  <c:v>5.1112273553218399</c:v>
                </c:pt>
                <c:pt idx="3714">
                  <c:v>5.1126039315015701</c:v>
                </c:pt>
                <c:pt idx="3715">
                  <c:v>5.1139805076813003</c:v>
                </c:pt>
                <c:pt idx="3716">
                  <c:v>5.1153570838610198</c:v>
                </c:pt>
                <c:pt idx="3717">
                  <c:v>5.11673366004075</c:v>
                </c:pt>
                <c:pt idx="3718">
                  <c:v>5.1181102362204696</c:v>
                </c:pt>
                <c:pt idx="3719">
                  <c:v>5.1194868124001998</c:v>
                </c:pt>
                <c:pt idx="3720">
                  <c:v>5.12086338857993</c:v>
                </c:pt>
                <c:pt idx="3721">
                  <c:v>5.1222399647596504</c:v>
                </c:pt>
                <c:pt idx="3722">
                  <c:v>5.1236165409393797</c:v>
                </c:pt>
                <c:pt idx="3723">
                  <c:v>5.1249931171191001</c:v>
                </c:pt>
                <c:pt idx="3724">
                  <c:v>5.1263696932988303</c:v>
                </c:pt>
                <c:pt idx="3725">
                  <c:v>5.1277462694785498</c:v>
                </c:pt>
                <c:pt idx="3726">
                  <c:v>5.12912284565828</c:v>
                </c:pt>
                <c:pt idx="3727">
                  <c:v>5.1304994218380102</c:v>
                </c:pt>
                <c:pt idx="3728">
                  <c:v>5.1318759980177298</c:v>
                </c:pt>
                <c:pt idx="3729">
                  <c:v>5.1332525741974599</c:v>
                </c:pt>
                <c:pt idx="3730">
                  <c:v>5.1346291503771804</c:v>
                </c:pt>
                <c:pt idx="3731">
                  <c:v>5.1360057265569097</c:v>
                </c:pt>
                <c:pt idx="3732">
                  <c:v>5.1373823027366301</c:v>
                </c:pt>
                <c:pt idx="3733">
                  <c:v>5.1387588789163603</c:v>
                </c:pt>
                <c:pt idx="3734">
                  <c:v>5.1401354550960896</c:v>
                </c:pt>
                <c:pt idx="3735">
                  <c:v>5.14151203127581</c:v>
                </c:pt>
                <c:pt idx="3736">
                  <c:v>5.1428886074555402</c:v>
                </c:pt>
                <c:pt idx="3737">
                  <c:v>5.1442651836352598</c:v>
                </c:pt>
                <c:pt idx="3738">
                  <c:v>5.1456417598149899</c:v>
                </c:pt>
                <c:pt idx="3739">
                  <c:v>5.1470183359947201</c:v>
                </c:pt>
                <c:pt idx="3740">
                  <c:v>5.1483949121744397</c:v>
                </c:pt>
                <c:pt idx="3741">
                  <c:v>5.1497714883541699</c:v>
                </c:pt>
                <c:pt idx="3742">
                  <c:v>5.1511480645338903</c:v>
                </c:pt>
                <c:pt idx="3743">
                  <c:v>5.1525246407136196</c:v>
                </c:pt>
                <c:pt idx="3744">
                  <c:v>5.15390121689334</c:v>
                </c:pt>
                <c:pt idx="3745">
                  <c:v>5.1552777930730702</c:v>
                </c:pt>
                <c:pt idx="3746">
                  <c:v>5.1566543692528004</c:v>
                </c:pt>
                <c:pt idx="3747">
                  <c:v>5.1580309454325199</c:v>
                </c:pt>
                <c:pt idx="3748">
                  <c:v>5.1594075216122501</c:v>
                </c:pt>
                <c:pt idx="3749">
                  <c:v>5.1607840977919697</c:v>
                </c:pt>
                <c:pt idx="3750">
                  <c:v>5.1621606739716999</c:v>
                </c:pt>
                <c:pt idx="3751">
                  <c:v>5.1635372501514301</c:v>
                </c:pt>
                <c:pt idx="3752">
                  <c:v>5.1649138263311496</c:v>
                </c:pt>
                <c:pt idx="3753">
                  <c:v>5.1662904025108798</c:v>
                </c:pt>
                <c:pt idx="3754">
                  <c:v>5.1676669786906002</c:v>
                </c:pt>
                <c:pt idx="3755">
                  <c:v>5.1690435548703304</c:v>
                </c:pt>
                <c:pt idx="3756">
                  <c:v>5.1704201310500499</c:v>
                </c:pt>
                <c:pt idx="3757">
                  <c:v>5.1717967072297801</c:v>
                </c:pt>
                <c:pt idx="3758">
                  <c:v>5.1731732834095103</c:v>
                </c:pt>
                <c:pt idx="3759">
                  <c:v>5.1745498595892299</c:v>
                </c:pt>
                <c:pt idx="3760">
                  <c:v>5.1759264357689601</c:v>
                </c:pt>
                <c:pt idx="3761">
                  <c:v>5.1773030119486796</c:v>
                </c:pt>
                <c:pt idx="3762">
                  <c:v>5.1786795881284098</c:v>
                </c:pt>
                <c:pt idx="3763">
                  <c:v>5.1800561643081302</c:v>
                </c:pt>
                <c:pt idx="3764">
                  <c:v>5.1814327404878604</c:v>
                </c:pt>
                <c:pt idx="3765">
                  <c:v>5.1828093166675897</c:v>
                </c:pt>
                <c:pt idx="3766">
                  <c:v>5.1841858928473101</c:v>
                </c:pt>
                <c:pt idx="3767">
                  <c:v>5.1855624690270403</c:v>
                </c:pt>
                <c:pt idx="3768">
                  <c:v>5.1869390452067599</c:v>
                </c:pt>
                <c:pt idx="3769">
                  <c:v>5.1883156213864901</c:v>
                </c:pt>
                <c:pt idx="3770">
                  <c:v>5.1896921975662096</c:v>
                </c:pt>
                <c:pt idx="3771">
                  <c:v>5.1910687737459398</c:v>
                </c:pt>
                <c:pt idx="3772">
                  <c:v>5.19244534992567</c:v>
                </c:pt>
                <c:pt idx="3773">
                  <c:v>5.1938219261053904</c:v>
                </c:pt>
                <c:pt idx="3774">
                  <c:v>5.1951985022851197</c:v>
                </c:pt>
                <c:pt idx="3775">
                  <c:v>5.1965750784648401</c:v>
                </c:pt>
                <c:pt idx="3776">
                  <c:v>5.1979516546445703</c:v>
                </c:pt>
                <c:pt idx="3777">
                  <c:v>5.1993282308242996</c:v>
                </c:pt>
                <c:pt idx="3778">
                  <c:v>5.20070480700402</c:v>
                </c:pt>
                <c:pt idx="3779">
                  <c:v>5.2020813831837502</c:v>
                </c:pt>
                <c:pt idx="3780">
                  <c:v>5.2034579593634698</c:v>
                </c:pt>
                <c:pt idx="3781">
                  <c:v>5.2048345355432</c:v>
                </c:pt>
                <c:pt idx="3782">
                  <c:v>5.2062111117229204</c:v>
                </c:pt>
                <c:pt idx="3783">
                  <c:v>5.2075876879026497</c:v>
                </c:pt>
                <c:pt idx="3784">
                  <c:v>5.2089642640823799</c:v>
                </c:pt>
                <c:pt idx="3785">
                  <c:v>5.2103408402621003</c:v>
                </c:pt>
                <c:pt idx="3786">
                  <c:v>5.2117174164418296</c:v>
                </c:pt>
                <c:pt idx="3787">
                  <c:v>5.21309399262155</c:v>
                </c:pt>
                <c:pt idx="3788">
                  <c:v>5.2144705688012802</c:v>
                </c:pt>
                <c:pt idx="3789">
                  <c:v>5.2158471449809998</c:v>
                </c:pt>
                <c:pt idx="3790">
                  <c:v>5.21722372116073</c:v>
                </c:pt>
                <c:pt idx="3791">
                  <c:v>5.2186002973404602</c:v>
                </c:pt>
                <c:pt idx="3792">
                  <c:v>5.2199768735201797</c:v>
                </c:pt>
                <c:pt idx="3793">
                  <c:v>5.2213534496999099</c:v>
                </c:pt>
                <c:pt idx="3794">
                  <c:v>5.2227300258796303</c:v>
                </c:pt>
                <c:pt idx="3795">
                  <c:v>5.2241066020593596</c:v>
                </c:pt>
                <c:pt idx="3796">
                  <c:v>5.22548317823908</c:v>
                </c:pt>
                <c:pt idx="3797">
                  <c:v>5.2268597544188102</c:v>
                </c:pt>
                <c:pt idx="3798">
                  <c:v>5.2282363305985404</c:v>
                </c:pt>
                <c:pt idx="3799">
                  <c:v>5.22961290677826</c:v>
                </c:pt>
                <c:pt idx="3800">
                  <c:v>5.2309894829579902</c:v>
                </c:pt>
                <c:pt idx="3801">
                  <c:v>5.2323660591377097</c:v>
                </c:pt>
                <c:pt idx="3802">
                  <c:v>5.2337426353174399</c:v>
                </c:pt>
                <c:pt idx="3803">
                  <c:v>5.2351192114971701</c:v>
                </c:pt>
                <c:pt idx="3804">
                  <c:v>5.2364957876768896</c:v>
                </c:pt>
                <c:pt idx="3805">
                  <c:v>5.2378723638566198</c:v>
                </c:pt>
                <c:pt idx="3806">
                  <c:v>5.2392489400363402</c:v>
                </c:pt>
                <c:pt idx="3807">
                  <c:v>5.2406255162160704</c:v>
                </c:pt>
                <c:pt idx="3808">
                  <c:v>5.24200209239579</c:v>
                </c:pt>
                <c:pt idx="3809">
                  <c:v>5.2433786685755202</c:v>
                </c:pt>
                <c:pt idx="3810">
                  <c:v>5.2447552447552503</c:v>
                </c:pt>
                <c:pt idx="3811">
                  <c:v>5.2461318209349699</c:v>
                </c:pt>
                <c:pt idx="3812">
                  <c:v>5.2475083971147001</c:v>
                </c:pt>
                <c:pt idx="3813">
                  <c:v>5.2488849732944196</c:v>
                </c:pt>
                <c:pt idx="3814">
                  <c:v>5.2502615494741498</c:v>
                </c:pt>
                <c:pt idx="3815">
                  <c:v>5.25163812565388</c:v>
                </c:pt>
                <c:pt idx="3816">
                  <c:v>5.2530147018336004</c:v>
                </c:pt>
                <c:pt idx="3817">
                  <c:v>5.2543912780133297</c:v>
                </c:pt>
                <c:pt idx="3818">
                  <c:v>5.2557678541930501</c:v>
                </c:pt>
                <c:pt idx="3819">
                  <c:v>5.2571444303727803</c:v>
                </c:pt>
                <c:pt idx="3820">
                  <c:v>5.2585210065524999</c:v>
                </c:pt>
                <c:pt idx="3821">
                  <c:v>5.2598975827322301</c:v>
                </c:pt>
                <c:pt idx="3822">
                  <c:v>5.2612741589119603</c:v>
                </c:pt>
                <c:pt idx="3823">
                  <c:v>5.2626507350916798</c:v>
                </c:pt>
                <c:pt idx="3824">
                  <c:v>5.26402731127141</c:v>
                </c:pt>
                <c:pt idx="3825">
                  <c:v>5.2654038874511304</c:v>
                </c:pt>
                <c:pt idx="3826">
                  <c:v>5.2667804636308597</c:v>
                </c:pt>
                <c:pt idx="3827">
                  <c:v>5.2681570398105899</c:v>
                </c:pt>
                <c:pt idx="3828">
                  <c:v>5.2695336159903103</c:v>
                </c:pt>
                <c:pt idx="3829">
                  <c:v>5.2709101921700396</c:v>
                </c:pt>
                <c:pt idx="3830">
                  <c:v>5.2722867683497601</c:v>
                </c:pt>
                <c:pt idx="3831">
                  <c:v>5.2736633445294903</c:v>
                </c:pt>
                <c:pt idx="3832">
                  <c:v>5.2750399207092098</c:v>
                </c:pt>
                <c:pt idx="3833">
                  <c:v>5.27641649688894</c:v>
                </c:pt>
                <c:pt idx="3834">
                  <c:v>5.2777930730686702</c:v>
                </c:pt>
                <c:pt idx="3835">
                  <c:v>5.2791696492483897</c:v>
                </c:pt>
                <c:pt idx="3836">
                  <c:v>5.2805462254281199</c:v>
                </c:pt>
                <c:pt idx="3837">
                  <c:v>5.2819228016078403</c:v>
                </c:pt>
                <c:pt idx="3838">
                  <c:v>5.2832993777875696</c:v>
                </c:pt>
                <c:pt idx="3839">
                  <c:v>5.2846759539672901</c:v>
                </c:pt>
                <c:pt idx="3840">
                  <c:v>5.2860525301470203</c:v>
                </c:pt>
                <c:pt idx="3841">
                  <c:v>5.2874291063267496</c:v>
                </c:pt>
                <c:pt idx="3842">
                  <c:v>5.28880568250647</c:v>
                </c:pt>
                <c:pt idx="3843">
                  <c:v>5.2901822586862002</c:v>
                </c:pt>
                <c:pt idx="3844">
                  <c:v>5.2915588348659197</c:v>
                </c:pt>
                <c:pt idx="3845">
                  <c:v>5.2929354110456499</c:v>
                </c:pt>
                <c:pt idx="3846">
                  <c:v>5.2943119872253703</c:v>
                </c:pt>
                <c:pt idx="3847">
                  <c:v>5.2956885634050996</c:v>
                </c:pt>
                <c:pt idx="3848">
                  <c:v>5.2970651395848298</c:v>
                </c:pt>
                <c:pt idx="3849">
                  <c:v>5.2984417157645503</c:v>
                </c:pt>
                <c:pt idx="3850">
                  <c:v>5.2998182919442796</c:v>
                </c:pt>
                <c:pt idx="3851">
                  <c:v>5.301194868124</c:v>
                </c:pt>
                <c:pt idx="3852">
                  <c:v>5.3025714443037302</c:v>
                </c:pt>
                <c:pt idx="3853">
                  <c:v>5.3039480204834497</c:v>
                </c:pt>
                <c:pt idx="3854">
                  <c:v>5.3053245966631799</c:v>
                </c:pt>
                <c:pt idx="3855">
                  <c:v>5.3067011728429101</c:v>
                </c:pt>
                <c:pt idx="3856">
                  <c:v>5.3080777490226296</c:v>
                </c:pt>
                <c:pt idx="3857">
                  <c:v>5.3094543252023598</c:v>
                </c:pt>
                <c:pt idx="3858">
                  <c:v>5.3108309013820802</c:v>
                </c:pt>
                <c:pt idx="3859">
                  <c:v>5.3122074775618104</c:v>
                </c:pt>
                <c:pt idx="3860">
                  <c:v>5.31358405374153</c:v>
                </c:pt>
                <c:pt idx="3861">
                  <c:v>5.3149606299212602</c:v>
                </c:pt>
                <c:pt idx="3862">
                  <c:v>5.3163372061009904</c:v>
                </c:pt>
                <c:pt idx="3863">
                  <c:v>5.3177137822807099</c:v>
                </c:pt>
                <c:pt idx="3864">
                  <c:v>5.3190903584604401</c:v>
                </c:pt>
                <c:pt idx="3865">
                  <c:v>5.3204669346401596</c:v>
                </c:pt>
                <c:pt idx="3866">
                  <c:v>5.3218435108198898</c:v>
                </c:pt>
                <c:pt idx="3867">
                  <c:v>5.32322008699962</c:v>
                </c:pt>
                <c:pt idx="3868">
                  <c:v>5.3245966631793404</c:v>
                </c:pt>
                <c:pt idx="3869">
                  <c:v>5.3259732393590697</c:v>
                </c:pt>
                <c:pt idx="3870">
                  <c:v>5.3273498155387902</c:v>
                </c:pt>
                <c:pt idx="3871">
                  <c:v>5.3287263917185204</c:v>
                </c:pt>
                <c:pt idx="3872">
                  <c:v>5.3301029678982399</c:v>
                </c:pt>
                <c:pt idx="3873">
                  <c:v>5.3314795440779701</c:v>
                </c:pt>
                <c:pt idx="3874">
                  <c:v>5.3328561202577003</c:v>
                </c:pt>
                <c:pt idx="3875">
                  <c:v>5.3342326964374198</c:v>
                </c:pt>
                <c:pt idx="3876">
                  <c:v>5.33560927261715</c:v>
                </c:pt>
                <c:pt idx="3877">
                  <c:v>5.3369858487968704</c:v>
                </c:pt>
                <c:pt idx="3878">
                  <c:v>5.3383624249765997</c:v>
                </c:pt>
                <c:pt idx="3879">
                  <c:v>5.3397390011563299</c:v>
                </c:pt>
                <c:pt idx="3880">
                  <c:v>5.3411155773360504</c:v>
                </c:pt>
                <c:pt idx="3881">
                  <c:v>5.3424921535157797</c:v>
                </c:pt>
                <c:pt idx="3882">
                  <c:v>5.3438687296955001</c:v>
                </c:pt>
                <c:pt idx="3883">
                  <c:v>5.3452453058752303</c:v>
                </c:pt>
                <c:pt idx="3884">
                  <c:v>5.3466218820549498</c:v>
                </c:pt>
                <c:pt idx="3885">
                  <c:v>5.34799845823468</c:v>
                </c:pt>
                <c:pt idx="3886">
                  <c:v>5.3493750344144102</c:v>
                </c:pt>
                <c:pt idx="3887">
                  <c:v>5.3507516105941297</c:v>
                </c:pt>
                <c:pt idx="3888">
                  <c:v>5.3521281867738599</c:v>
                </c:pt>
                <c:pt idx="3889">
                  <c:v>5.3535047629535804</c:v>
                </c:pt>
                <c:pt idx="3890">
                  <c:v>5.3548813391333097</c:v>
                </c:pt>
                <c:pt idx="3891">
                  <c:v>5.3562579153130301</c:v>
                </c:pt>
                <c:pt idx="3892">
                  <c:v>5.3576344914927603</c:v>
                </c:pt>
                <c:pt idx="3893">
                  <c:v>5.3590110676724896</c:v>
                </c:pt>
                <c:pt idx="3894">
                  <c:v>5.36038764385221</c:v>
                </c:pt>
                <c:pt idx="3895">
                  <c:v>5.3617642200319402</c:v>
                </c:pt>
                <c:pt idx="3896">
                  <c:v>5.3631407962116597</c:v>
                </c:pt>
                <c:pt idx="3897">
                  <c:v>5.3645173723913899</c:v>
                </c:pt>
                <c:pt idx="3898">
                  <c:v>5.3658939485711201</c:v>
                </c:pt>
                <c:pt idx="3899">
                  <c:v>5.3672705247508397</c:v>
                </c:pt>
                <c:pt idx="3900">
                  <c:v>5.3686471009305698</c:v>
                </c:pt>
                <c:pt idx="3901">
                  <c:v>5.3700236771102903</c:v>
                </c:pt>
                <c:pt idx="3902">
                  <c:v>5.3714002532900196</c:v>
                </c:pt>
                <c:pt idx="3903">
                  <c:v>5.37277682946974</c:v>
                </c:pt>
                <c:pt idx="3904">
                  <c:v>5.3741534056494702</c:v>
                </c:pt>
                <c:pt idx="3905">
                  <c:v>5.3755299818292004</c:v>
                </c:pt>
                <c:pt idx="3906">
                  <c:v>5.3769065580089199</c:v>
                </c:pt>
                <c:pt idx="3907">
                  <c:v>5.3782831341886501</c:v>
                </c:pt>
                <c:pt idx="3908">
                  <c:v>5.3796597103683697</c:v>
                </c:pt>
                <c:pt idx="3909">
                  <c:v>5.3810362865480998</c:v>
                </c:pt>
                <c:pt idx="3910">
                  <c:v>5.3824128627278203</c:v>
                </c:pt>
                <c:pt idx="3911">
                  <c:v>5.3837894389075496</c:v>
                </c:pt>
                <c:pt idx="3912">
                  <c:v>5.3851660150872798</c:v>
                </c:pt>
                <c:pt idx="3913">
                  <c:v>5.3865425912670002</c:v>
                </c:pt>
                <c:pt idx="3914">
                  <c:v>5.3879191674467304</c:v>
                </c:pt>
                <c:pt idx="3915">
                  <c:v>5.3892957436264499</c:v>
                </c:pt>
                <c:pt idx="3916">
                  <c:v>5.3906723198061801</c:v>
                </c:pt>
                <c:pt idx="3917">
                  <c:v>5.3920488959859103</c:v>
                </c:pt>
                <c:pt idx="3918">
                  <c:v>5.3934254721656298</c:v>
                </c:pt>
                <c:pt idx="3919">
                  <c:v>5.39480204834536</c:v>
                </c:pt>
                <c:pt idx="3920">
                  <c:v>5.3961786245250796</c:v>
                </c:pt>
                <c:pt idx="3921">
                  <c:v>5.3975552007048098</c:v>
                </c:pt>
                <c:pt idx="3922">
                  <c:v>5.3989317768845302</c:v>
                </c:pt>
                <c:pt idx="3923">
                  <c:v>5.4003083530642604</c:v>
                </c:pt>
                <c:pt idx="3924">
                  <c:v>5.4016849292439897</c:v>
                </c:pt>
                <c:pt idx="3925">
                  <c:v>5.4030615054237101</c:v>
                </c:pt>
                <c:pt idx="3926">
                  <c:v>5.4044380816034403</c:v>
                </c:pt>
                <c:pt idx="3927">
                  <c:v>5.4058146577831598</c:v>
                </c:pt>
                <c:pt idx="3928">
                  <c:v>5.40719123396289</c:v>
                </c:pt>
                <c:pt idx="3929">
                  <c:v>5.4085678101426096</c:v>
                </c:pt>
                <c:pt idx="3930">
                  <c:v>5.4099443863223398</c:v>
                </c:pt>
                <c:pt idx="3931">
                  <c:v>5.41132096250207</c:v>
                </c:pt>
                <c:pt idx="3932">
                  <c:v>5.4126975386817904</c:v>
                </c:pt>
                <c:pt idx="3933">
                  <c:v>5.4140741148615197</c:v>
                </c:pt>
                <c:pt idx="3934">
                  <c:v>5.4154506910412401</c:v>
                </c:pt>
                <c:pt idx="3935">
                  <c:v>5.4168272672209703</c:v>
                </c:pt>
                <c:pt idx="3936">
                  <c:v>5.4182038434006996</c:v>
                </c:pt>
                <c:pt idx="3937">
                  <c:v>5.41958041958042</c:v>
                </c:pt>
                <c:pt idx="3938">
                  <c:v>5.4209569957601502</c:v>
                </c:pt>
                <c:pt idx="3939">
                  <c:v>5.4223335719398698</c:v>
                </c:pt>
                <c:pt idx="3940">
                  <c:v>5.4237101481195999</c:v>
                </c:pt>
                <c:pt idx="3941">
                  <c:v>5.4250867242993204</c:v>
                </c:pt>
                <c:pt idx="3942">
                  <c:v>5.4264633004790497</c:v>
                </c:pt>
                <c:pt idx="3943">
                  <c:v>5.4278398766587799</c:v>
                </c:pt>
                <c:pt idx="3944">
                  <c:v>5.4292164528385003</c:v>
                </c:pt>
                <c:pt idx="3945">
                  <c:v>5.4305930290182296</c:v>
                </c:pt>
                <c:pt idx="3946">
                  <c:v>5.43196960519795</c:v>
                </c:pt>
                <c:pt idx="3947">
                  <c:v>5.4333461813776802</c:v>
                </c:pt>
                <c:pt idx="3948">
                  <c:v>5.4347227575573998</c:v>
                </c:pt>
                <c:pt idx="3949">
                  <c:v>5.4360993337371299</c:v>
                </c:pt>
                <c:pt idx="3950">
                  <c:v>5.4374759099168601</c:v>
                </c:pt>
                <c:pt idx="3951">
                  <c:v>5.4388524860965797</c:v>
                </c:pt>
                <c:pt idx="3952">
                  <c:v>5.4402290622763099</c:v>
                </c:pt>
                <c:pt idx="3953">
                  <c:v>5.4416056384560303</c:v>
                </c:pt>
                <c:pt idx="3954">
                  <c:v>5.4429822146357596</c:v>
                </c:pt>
                <c:pt idx="3955">
                  <c:v>5.44435879081548</c:v>
                </c:pt>
                <c:pt idx="3956">
                  <c:v>5.4457353669952102</c:v>
                </c:pt>
                <c:pt idx="3957">
                  <c:v>5.4471119431749404</c:v>
                </c:pt>
                <c:pt idx="3958">
                  <c:v>5.4484885193546599</c:v>
                </c:pt>
                <c:pt idx="3959">
                  <c:v>5.4498650955343901</c:v>
                </c:pt>
                <c:pt idx="3960">
                  <c:v>5.4512416717141097</c:v>
                </c:pt>
                <c:pt idx="3961">
                  <c:v>5.4526182478938399</c:v>
                </c:pt>
                <c:pt idx="3962">
                  <c:v>5.4539948240735701</c:v>
                </c:pt>
                <c:pt idx="3963">
                  <c:v>5.4553714002532896</c:v>
                </c:pt>
                <c:pt idx="3964">
                  <c:v>5.4567479764330198</c:v>
                </c:pt>
                <c:pt idx="3965">
                  <c:v>5.4581245526127402</c:v>
                </c:pt>
                <c:pt idx="3966">
                  <c:v>5.4595011287924704</c:v>
                </c:pt>
                <c:pt idx="3967">
                  <c:v>5.4608777049721899</c:v>
                </c:pt>
                <c:pt idx="3968">
                  <c:v>5.4622542811519201</c:v>
                </c:pt>
                <c:pt idx="3969">
                  <c:v>5.4636308573316503</c:v>
                </c:pt>
                <c:pt idx="3970">
                  <c:v>5.4650074335113699</c:v>
                </c:pt>
                <c:pt idx="3971">
                  <c:v>5.4663840096911001</c:v>
                </c:pt>
                <c:pt idx="3972">
                  <c:v>5.4677605858708196</c:v>
                </c:pt>
                <c:pt idx="3973">
                  <c:v>5.4691371620505498</c:v>
                </c:pt>
                <c:pt idx="3974">
                  <c:v>5.47051373823028</c:v>
                </c:pt>
                <c:pt idx="3975">
                  <c:v>5.4718903144100004</c:v>
                </c:pt>
                <c:pt idx="3976">
                  <c:v>5.4732668905897297</c:v>
                </c:pt>
                <c:pt idx="3977">
                  <c:v>5.4746434667694501</c:v>
                </c:pt>
                <c:pt idx="3978">
                  <c:v>5.4760200429491803</c:v>
                </c:pt>
                <c:pt idx="3979">
                  <c:v>5.4773966191288999</c:v>
                </c:pt>
                <c:pt idx="3980">
                  <c:v>5.4787731953086301</c:v>
                </c:pt>
                <c:pt idx="3981">
                  <c:v>5.4801497714883602</c:v>
                </c:pt>
                <c:pt idx="3982">
                  <c:v>5.4815263476680798</c:v>
                </c:pt>
                <c:pt idx="3983">
                  <c:v>5.48290292384781</c:v>
                </c:pt>
                <c:pt idx="3984">
                  <c:v>5.4842795000275304</c:v>
                </c:pt>
                <c:pt idx="3985">
                  <c:v>5.4856560762072597</c:v>
                </c:pt>
                <c:pt idx="3986">
                  <c:v>5.4870326523869801</c:v>
                </c:pt>
                <c:pt idx="3987">
                  <c:v>5.4884092285667103</c:v>
                </c:pt>
                <c:pt idx="3988">
                  <c:v>5.4897858047464396</c:v>
                </c:pt>
                <c:pt idx="3989">
                  <c:v>5.49116238092616</c:v>
                </c:pt>
                <c:pt idx="3990">
                  <c:v>5.4925389571058902</c:v>
                </c:pt>
                <c:pt idx="3991">
                  <c:v>5.4939155332856098</c:v>
                </c:pt>
                <c:pt idx="3992">
                  <c:v>5.49529210946534</c:v>
                </c:pt>
                <c:pt idx="3993">
                  <c:v>5.4966686856450702</c:v>
                </c:pt>
                <c:pt idx="3994">
                  <c:v>5.4980452618247897</c:v>
                </c:pt>
                <c:pt idx="3995">
                  <c:v>5.4994218380045199</c:v>
                </c:pt>
                <c:pt idx="3996">
                  <c:v>5.5007984141842403</c:v>
                </c:pt>
                <c:pt idx="3997">
                  <c:v>5.5021749903639696</c:v>
                </c:pt>
                <c:pt idx="3998">
                  <c:v>5.50355156654369</c:v>
                </c:pt>
                <c:pt idx="3999">
                  <c:v>5.5049281427234202</c:v>
                </c:pt>
                <c:pt idx="4000">
                  <c:v>5.5063047189031504</c:v>
                </c:pt>
                <c:pt idx="4001">
                  <c:v>5.50768129508287</c:v>
                </c:pt>
                <c:pt idx="4002">
                  <c:v>5.5090578712626002</c:v>
                </c:pt>
                <c:pt idx="4003">
                  <c:v>5.5104344474423197</c:v>
                </c:pt>
                <c:pt idx="4004">
                  <c:v>5.5118110236220499</c:v>
                </c:pt>
                <c:pt idx="4005">
                  <c:v>5.5131875998017703</c:v>
                </c:pt>
                <c:pt idx="4006">
                  <c:v>5.5145641759814996</c:v>
                </c:pt>
                <c:pt idx="4007">
                  <c:v>5.5159407521612298</c:v>
                </c:pt>
                <c:pt idx="4008">
                  <c:v>5.5173173283409502</c:v>
                </c:pt>
                <c:pt idx="4009">
                  <c:v>5.5186939045206804</c:v>
                </c:pt>
                <c:pt idx="4010">
                  <c:v>5.5200704807004</c:v>
                </c:pt>
                <c:pt idx="4011">
                  <c:v>5.5214470568801302</c:v>
                </c:pt>
                <c:pt idx="4012">
                  <c:v>5.5228236330598603</c:v>
                </c:pt>
                <c:pt idx="4013">
                  <c:v>5.5242002092395799</c:v>
                </c:pt>
                <c:pt idx="4014">
                  <c:v>5.5255767854193101</c:v>
                </c:pt>
                <c:pt idx="4015">
                  <c:v>5.5269533615990296</c:v>
                </c:pt>
                <c:pt idx="4016">
                  <c:v>5.5283299377787598</c:v>
                </c:pt>
                <c:pt idx="4017">
                  <c:v>5.5297065139584802</c:v>
                </c:pt>
                <c:pt idx="4018">
                  <c:v>5.5310830901382104</c:v>
                </c:pt>
                <c:pt idx="4019">
                  <c:v>5.5324596663179397</c:v>
                </c:pt>
                <c:pt idx="4020">
                  <c:v>5.5338362424976602</c:v>
                </c:pt>
                <c:pt idx="4021">
                  <c:v>5.5352128186773903</c:v>
                </c:pt>
                <c:pt idx="4022">
                  <c:v>5.5365893948571099</c:v>
                </c:pt>
                <c:pt idx="4023">
                  <c:v>5.5379659710368401</c:v>
                </c:pt>
                <c:pt idx="4024">
                  <c:v>5.5393425472165596</c:v>
                </c:pt>
                <c:pt idx="4025">
                  <c:v>5.5407191233962898</c:v>
                </c:pt>
                <c:pt idx="4026">
                  <c:v>5.54209569957602</c:v>
                </c:pt>
                <c:pt idx="4027">
                  <c:v>5.5434722757557404</c:v>
                </c:pt>
                <c:pt idx="4028">
                  <c:v>5.5448488519354697</c:v>
                </c:pt>
                <c:pt idx="4029">
                  <c:v>5.5462254281151901</c:v>
                </c:pt>
                <c:pt idx="4030">
                  <c:v>5.5476020042949203</c:v>
                </c:pt>
                <c:pt idx="4031">
                  <c:v>5.5489785804746399</c:v>
                </c:pt>
                <c:pt idx="4032">
                  <c:v>5.5503551566543701</c:v>
                </c:pt>
                <c:pt idx="4033">
                  <c:v>5.5517317328341003</c:v>
                </c:pt>
                <c:pt idx="4034">
                  <c:v>5.5531083090138198</c:v>
                </c:pt>
                <c:pt idx="4035">
                  <c:v>5.55448488519355</c:v>
                </c:pt>
                <c:pt idx="4036">
                  <c:v>5.5558614613732704</c:v>
                </c:pt>
                <c:pt idx="4037">
                  <c:v>5.5572380375529997</c:v>
                </c:pt>
                <c:pt idx="4038">
                  <c:v>5.5586146137327299</c:v>
                </c:pt>
                <c:pt idx="4039">
                  <c:v>5.5599911899124503</c:v>
                </c:pt>
                <c:pt idx="4040">
                  <c:v>5.5613677660921796</c:v>
                </c:pt>
                <c:pt idx="4041">
                  <c:v>5.5627443422719001</c:v>
                </c:pt>
                <c:pt idx="4042">
                  <c:v>5.5641209184516303</c:v>
                </c:pt>
                <c:pt idx="4043">
                  <c:v>5.5654974946313498</c:v>
                </c:pt>
                <c:pt idx="4044">
                  <c:v>5.56687407081108</c:v>
                </c:pt>
                <c:pt idx="4045">
                  <c:v>5.5682506469908102</c:v>
                </c:pt>
                <c:pt idx="4046">
                  <c:v>5.5696272231705297</c:v>
                </c:pt>
                <c:pt idx="4047">
                  <c:v>5.5710037993502599</c:v>
                </c:pt>
                <c:pt idx="4048">
                  <c:v>5.5723803755299803</c:v>
                </c:pt>
                <c:pt idx="4049">
                  <c:v>5.5737569517097096</c:v>
                </c:pt>
                <c:pt idx="4050">
                  <c:v>5.5751335278894301</c:v>
                </c:pt>
                <c:pt idx="4051">
                  <c:v>5.5765101040691603</c:v>
                </c:pt>
                <c:pt idx="4052">
                  <c:v>5.5778866802488896</c:v>
                </c:pt>
                <c:pt idx="4053">
                  <c:v>5.57926325642861</c:v>
                </c:pt>
                <c:pt idx="4054">
                  <c:v>5.5806398326083402</c:v>
                </c:pt>
                <c:pt idx="4055">
                  <c:v>5.5820164087880597</c:v>
                </c:pt>
                <c:pt idx="4056">
                  <c:v>5.5833929849677899</c:v>
                </c:pt>
                <c:pt idx="4057">
                  <c:v>5.5847695611475201</c:v>
                </c:pt>
                <c:pt idx="4058">
                  <c:v>5.5861461373272396</c:v>
                </c:pt>
                <c:pt idx="4059">
                  <c:v>5.5875227135069698</c:v>
                </c:pt>
                <c:pt idx="4060">
                  <c:v>5.5888992896866903</c:v>
                </c:pt>
                <c:pt idx="4061">
                  <c:v>5.5902758658664196</c:v>
                </c:pt>
                <c:pt idx="4062">
                  <c:v>5.59165244204614</c:v>
                </c:pt>
                <c:pt idx="4063">
                  <c:v>5.5930290182258702</c:v>
                </c:pt>
                <c:pt idx="4064">
                  <c:v>5.5944055944056004</c:v>
                </c:pt>
                <c:pt idx="4065">
                  <c:v>5.5957821705853199</c:v>
                </c:pt>
                <c:pt idx="4066">
                  <c:v>5.5971587467650501</c:v>
                </c:pt>
                <c:pt idx="4067">
                  <c:v>5.5985353229447696</c:v>
                </c:pt>
                <c:pt idx="4068">
                  <c:v>5.5999118991244998</c:v>
                </c:pt>
                <c:pt idx="4069">
                  <c:v>5.60128847530423</c:v>
                </c:pt>
                <c:pt idx="4070">
                  <c:v>5.6026650514839504</c:v>
                </c:pt>
                <c:pt idx="4071">
                  <c:v>5.6040416276636797</c:v>
                </c:pt>
                <c:pt idx="4072">
                  <c:v>5.6054182038434002</c:v>
                </c:pt>
                <c:pt idx="4073">
                  <c:v>5.6067947800231304</c:v>
                </c:pt>
                <c:pt idx="4074">
                  <c:v>5.6081713562028499</c:v>
                </c:pt>
                <c:pt idx="4075">
                  <c:v>5.6095479323825801</c:v>
                </c:pt>
                <c:pt idx="4076">
                  <c:v>5.6109245085623103</c:v>
                </c:pt>
                <c:pt idx="4077">
                  <c:v>5.6123010847420298</c:v>
                </c:pt>
                <c:pt idx="4078">
                  <c:v>5.61367766092176</c:v>
                </c:pt>
                <c:pt idx="4079">
                  <c:v>5.6150542371014804</c:v>
                </c:pt>
                <c:pt idx="4080">
                  <c:v>5.6164308132812097</c:v>
                </c:pt>
                <c:pt idx="4081">
                  <c:v>5.6178073894609302</c:v>
                </c:pt>
                <c:pt idx="4082">
                  <c:v>5.6191839656406604</c:v>
                </c:pt>
                <c:pt idx="4083">
                  <c:v>5.6205605418203897</c:v>
                </c:pt>
                <c:pt idx="4084">
                  <c:v>5.6219371180001101</c:v>
                </c:pt>
                <c:pt idx="4085">
                  <c:v>5.6233136941798403</c:v>
                </c:pt>
                <c:pt idx="4086">
                  <c:v>5.6246902703595598</c:v>
                </c:pt>
                <c:pt idx="4087">
                  <c:v>5.62606684653929</c:v>
                </c:pt>
                <c:pt idx="4088">
                  <c:v>5.6274434227190104</c:v>
                </c:pt>
                <c:pt idx="4089">
                  <c:v>5.6288199988987397</c:v>
                </c:pt>
                <c:pt idx="4090">
                  <c:v>5.6301965750784699</c:v>
                </c:pt>
                <c:pt idx="4091">
                  <c:v>5.6315731512581904</c:v>
                </c:pt>
                <c:pt idx="4092">
                  <c:v>5.6329497274379197</c:v>
                </c:pt>
                <c:pt idx="4093">
                  <c:v>5.6343263036176401</c:v>
                </c:pt>
                <c:pt idx="4094">
                  <c:v>5.6357028797973703</c:v>
                </c:pt>
                <c:pt idx="4095">
                  <c:v>5.6370794559770898</c:v>
                </c:pt>
                <c:pt idx="4096">
                  <c:v>5.63845603215682</c:v>
                </c:pt>
                <c:pt idx="4097">
                  <c:v>5.6398326083365502</c:v>
                </c:pt>
                <c:pt idx="4098">
                  <c:v>5.6412091845162697</c:v>
                </c:pt>
                <c:pt idx="4099">
                  <c:v>5.6425857606959999</c:v>
                </c:pt>
                <c:pt idx="4100">
                  <c:v>5.6439623368757204</c:v>
                </c:pt>
                <c:pt idx="4101">
                  <c:v>5.6453389130554497</c:v>
                </c:pt>
                <c:pt idx="4102">
                  <c:v>5.6467154892351799</c:v>
                </c:pt>
                <c:pt idx="4103">
                  <c:v>5.6480920654149003</c:v>
                </c:pt>
                <c:pt idx="4104">
                  <c:v>5.6494686415946296</c:v>
                </c:pt>
                <c:pt idx="4105">
                  <c:v>5.65084521777435</c:v>
                </c:pt>
                <c:pt idx="4106">
                  <c:v>5.6522217939540802</c:v>
                </c:pt>
                <c:pt idx="4107">
                  <c:v>5.6535983701337997</c:v>
                </c:pt>
                <c:pt idx="4108">
                  <c:v>5.6549749463135299</c:v>
                </c:pt>
                <c:pt idx="4109">
                  <c:v>5.6563515224932601</c:v>
                </c:pt>
                <c:pt idx="4110">
                  <c:v>5.6577280986729797</c:v>
                </c:pt>
                <c:pt idx="4111">
                  <c:v>5.6591046748527098</c:v>
                </c:pt>
                <c:pt idx="4112">
                  <c:v>5.6604812510324303</c:v>
                </c:pt>
                <c:pt idx="4113">
                  <c:v>5.6618578272121596</c:v>
                </c:pt>
                <c:pt idx="4114">
                  <c:v>5.66323440339188</c:v>
                </c:pt>
                <c:pt idx="4115">
                  <c:v>5.6646109795716102</c:v>
                </c:pt>
                <c:pt idx="4116">
                  <c:v>5.6659875557513404</c:v>
                </c:pt>
                <c:pt idx="4117">
                  <c:v>5.6673641319310599</c:v>
                </c:pt>
                <c:pt idx="4118">
                  <c:v>5.6687407081107901</c:v>
                </c:pt>
                <c:pt idx="4119">
                  <c:v>5.6701172842905097</c:v>
                </c:pt>
                <c:pt idx="4120">
                  <c:v>5.6714938604702398</c:v>
                </c:pt>
                <c:pt idx="4121">
                  <c:v>5.67287043664997</c:v>
                </c:pt>
                <c:pt idx="4122">
                  <c:v>5.6742470128296896</c:v>
                </c:pt>
                <c:pt idx="4123">
                  <c:v>5.6756235890094198</c:v>
                </c:pt>
                <c:pt idx="4124">
                  <c:v>5.6770001651891402</c:v>
                </c:pt>
                <c:pt idx="4125">
                  <c:v>5.6783767413688704</c:v>
                </c:pt>
                <c:pt idx="4126">
                  <c:v>5.6797533175485899</c:v>
                </c:pt>
                <c:pt idx="4127">
                  <c:v>5.6811298937283201</c:v>
                </c:pt>
                <c:pt idx="4128">
                  <c:v>5.6825064699080503</c:v>
                </c:pt>
                <c:pt idx="4129">
                  <c:v>5.6838830460877698</c:v>
                </c:pt>
                <c:pt idx="4130">
                  <c:v>5.6852596222675</c:v>
                </c:pt>
                <c:pt idx="4131">
                  <c:v>5.6866361984472196</c:v>
                </c:pt>
                <c:pt idx="4132">
                  <c:v>5.6880127746269498</c:v>
                </c:pt>
                <c:pt idx="4133">
                  <c:v>5.68938935080668</c:v>
                </c:pt>
                <c:pt idx="4134">
                  <c:v>5.6907659269864004</c:v>
                </c:pt>
                <c:pt idx="4135">
                  <c:v>5.6921425031661297</c:v>
                </c:pt>
                <c:pt idx="4136">
                  <c:v>5.6935190793458501</c:v>
                </c:pt>
                <c:pt idx="4137">
                  <c:v>5.6948956555255803</c:v>
                </c:pt>
                <c:pt idx="4138">
                  <c:v>5.6962722317052998</c:v>
                </c:pt>
                <c:pt idx="4139">
                  <c:v>5.69764880788503</c:v>
                </c:pt>
                <c:pt idx="4140">
                  <c:v>5.6990253840647602</c:v>
                </c:pt>
                <c:pt idx="4141">
                  <c:v>5.7004019602444798</c:v>
                </c:pt>
                <c:pt idx="4142">
                  <c:v>5.70177853642421</c:v>
                </c:pt>
                <c:pt idx="4143">
                  <c:v>5.7031551126039304</c:v>
                </c:pt>
                <c:pt idx="4144">
                  <c:v>5.7045316887836597</c:v>
                </c:pt>
                <c:pt idx="4145">
                  <c:v>5.7059082649633801</c:v>
                </c:pt>
                <c:pt idx="4146">
                  <c:v>5.7072848411431103</c:v>
                </c:pt>
                <c:pt idx="4147">
                  <c:v>5.7086614173228396</c:v>
                </c:pt>
                <c:pt idx="4148">
                  <c:v>5.71003799350256</c:v>
                </c:pt>
                <c:pt idx="4149">
                  <c:v>5.7114145696822902</c:v>
                </c:pt>
                <c:pt idx="4150">
                  <c:v>5.7127911458620098</c:v>
                </c:pt>
                <c:pt idx="4151">
                  <c:v>5.7141677220417399</c:v>
                </c:pt>
                <c:pt idx="4152">
                  <c:v>5.7155442982214701</c:v>
                </c:pt>
                <c:pt idx="4153">
                  <c:v>5.7169208744011897</c:v>
                </c:pt>
                <c:pt idx="4154">
                  <c:v>5.7182974505809199</c:v>
                </c:pt>
                <c:pt idx="4155">
                  <c:v>5.7196740267606403</c:v>
                </c:pt>
                <c:pt idx="4156">
                  <c:v>5.7210506029403696</c:v>
                </c:pt>
                <c:pt idx="4157">
                  <c:v>5.72242717912009</c:v>
                </c:pt>
                <c:pt idx="4158">
                  <c:v>5.7238037552998202</c:v>
                </c:pt>
                <c:pt idx="4159">
                  <c:v>5.7251803314795504</c:v>
                </c:pt>
                <c:pt idx="4160">
                  <c:v>5.7265569076592699</c:v>
                </c:pt>
                <c:pt idx="4161">
                  <c:v>5.7279334838390001</c:v>
                </c:pt>
                <c:pt idx="4162">
                  <c:v>5.7293100600187197</c:v>
                </c:pt>
                <c:pt idx="4163">
                  <c:v>5.7306866361984499</c:v>
                </c:pt>
                <c:pt idx="4164">
                  <c:v>5.7320632123781703</c:v>
                </c:pt>
                <c:pt idx="4165">
                  <c:v>5.7334397885578996</c:v>
                </c:pt>
                <c:pt idx="4166">
                  <c:v>5.7348163647376298</c:v>
                </c:pt>
                <c:pt idx="4167">
                  <c:v>5.7361929409173502</c:v>
                </c:pt>
                <c:pt idx="4168">
                  <c:v>5.7375695170970804</c:v>
                </c:pt>
                <c:pt idx="4169">
                  <c:v>5.7389460932767999</c:v>
                </c:pt>
                <c:pt idx="4170">
                  <c:v>5.7403226694565301</c:v>
                </c:pt>
                <c:pt idx="4171">
                  <c:v>5.7416992456362497</c:v>
                </c:pt>
                <c:pt idx="4172">
                  <c:v>5.7430758218159799</c:v>
                </c:pt>
                <c:pt idx="4173">
                  <c:v>5.7444523979957101</c:v>
                </c:pt>
                <c:pt idx="4174">
                  <c:v>5.7458289741754296</c:v>
                </c:pt>
                <c:pt idx="4175">
                  <c:v>5.7472055503551598</c:v>
                </c:pt>
                <c:pt idx="4176">
                  <c:v>5.7485821265348802</c:v>
                </c:pt>
                <c:pt idx="4177">
                  <c:v>5.7499587027146104</c:v>
                </c:pt>
                <c:pt idx="4178">
                  <c:v>5.7513352788943397</c:v>
                </c:pt>
                <c:pt idx="4179">
                  <c:v>5.7527118550740601</c:v>
                </c:pt>
                <c:pt idx="4180">
                  <c:v>5.7540884312537903</c:v>
                </c:pt>
                <c:pt idx="4181">
                  <c:v>5.7554650074335099</c:v>
                </c:pt>
                <c:pt idx="4182">
                  <c:v>5.7568415836132401</c:v>
                </c:pt>
                <c:pt idx="4183">
                  <c:v>5.7582181597929596</c:v>
                </c:pt>
                <c:pt idx="4184">
                  <c:v>5.7595947359726898</c:v>
                </c:pt>
                <c:pt idx="4185">
                  <c:v>5.76097131215242</c:v>
                </c:pt>
                <c:pt idx="4186">
                  <c:v>5.7623478883321404</c:v>
                </c:pt>
                <c:pt idx="4187">
                  <c:v>5.7637244645118697</c:v>
                </c:pt>
                <c:pt idx="4188">
                  <c:v>5.7651010406915901</c:v>
                </c:pt>
                <c:pt idx="4189">
                  <c:v>5.7664776168713203</c:v>
                </c:pt>
                <c:pt idx="4190">
                  <c:v>5.7678541930510399</c:v>
                </c:pt>
                <c:pt idx="4191">
                  <c:v>5.7692307692307701</c:v>
                </c:pt>
                <c:pt idx="4192">
                  <c:v>5.7706073454105002</c:v>
                </c:pt>
                <c:pt idx="4193">
                  <c:v>5.7719839215902198</c:v>
                </c:pt>
                <c:pt idx="4194">
                  <c:v>5.77336049776995</c:v>
                </c:pt>
                <c:pt idx="4195">
                  <c:v>5.7747370739496704</c:v>
                </c:pt>
                <c:pt idx="4196">
                  <c:v>5.7761136501293997</c:v>
                </c:pt>
                <c:pt idx="4197">
                  <c:v>5.7774902263091299</c:v>
                </c:pt>
                <c:pt idx="4198">
                  <c:v>5.7788668024888503</c:v>
                </c:pt>
                <c:pt idx="4199">
                  <c:v>5.7802433786685796</c:v>
                </c:pt>
                <c:pt idx="4200">
                  <c:v>5.7816199548483</c:v>
                </c:pt>
                <c:pt idx="4201">
                  <c:v>5.7829965310280302</c:v>
                </c:pt>
                <c:pt idx="4202">
                  <c:v>5.7843731072077498</c:v>
                </c:pt>
                <c:pt idx="4203">
                  <c:v>5.78574968338748</c:v>
                </c:pt>
                <c:pt idx="4204">
                  <c:v>5.7871262595672102</c:v>
                </c:pt>
                <c:pt idx="4205">
                  <c:v>5.7885028357469297</c:v>
                </c:pt>
                <c:pt idx="4206">
                  <c:v>5.7898794119266599</c:v>
                </c:pt>
                <c:pt idx="4207">
                  <c:v>5.7912559881063803</c:v>
                </c:pt>
                <c:pt idx="4208">
                  <c:v>5.7926325642861096</c:v>
                </c:pt>
                <c:pt idx="4209">
                  <c:v>5.79400914046583</c:v>
                </c:pt>
                <c:pt idx="4210">
                  <c:v>5.7953857166455602</c:v>
                </c:pt>
                <c:pt idx="4211">
                  <c:v>5.7967622928252904</c:v>
                </c:pt>
                <c:pt idx="4212">
                  <c:v>5.79813886900501</c:v>
                </c:pt>
                <c:pt idx="4213">
                  <c:v>5.7995154451847402</c:v>
                </c:pt>
                <c:pt idx="4214">
                  <c:v>5.8008920213644597</c:v>
                </c:pt>
                <c:pt idx="4215">
                  <c:v>5.8022685975441899</c:v>
                </c:pt>
                <c:pt idx="4216">
                  <c:v>5.8036451737239201</c:v>
                </c:pt>
                <c:pt idx="4217">
                  <c:v>5.8050217499036396</c:v>
                </c:pt>
                <c:pt idx="4218">
                  <c:v>5.8063983260833698</c:v>
                </c:pt>
                <c:pt idx="4219">
                  <c:v>5.8077749022630902</c:v>
                </c:pt>
                <c:pt idx="4220">
                  <c:v>5.8091514784428204</c:v>
                </c:pt>
                <c:pt idx="4221">
                  <c:v>5.81052805462254</c:v>
                </c:pt>
                <c:pt idx="4222">
                  <c:v>5.8119046308022702</c:v>
                </c:pt>
                <c:pt idx="4223">
                  <c:v>5.8132812069820003</c:v>
                </c:pt>
                <c:pt idx="4224">
                  <c:v>5.8146577831617199</c:v>
                </c:pt>
                <c:pt idx="4225">
                  <c:v>5.8160343593414501</c:v>
                </c:pt>
                <c:pt idx="4226">
                  <c:v>5.8174109355211696</c:v>
                </c:pt>
                <c:pt idx="4227">
                  <c:v>5.8187875117008998</c:v>
                </c:pt>
                <c:pt idx="4228">
                  <c:v>5.8201640878806202</c:v>
                </c:pt>
                <c:pt idx="4229">
                  <c:v>5.8215406640603504</c:v>
                </c:pt>
                <c:pt idx="4230">
                  <c:v>5.8229172402400797</c:v>
                </c:pt>
                <c:pt idx="4231">
                  <c:v>5.8242938164198002</c:v>
                </c:pt>
                <c:pt idx="4232">
                  <c:v>5.8256703925995303</c:v>
                </c:pt>
                <c:pt idx="4233">
                  <c:v>5.8270469687792499</c:v>
                </c:pt>
                <c:pt idx="4234">
                  <c:v>5.8284235449589801</c:v>
                </c:pt>
                <c:pt idx="4235">
                  <c:v>5.8298001211387103</c:v>
                </c:pt>
                <c:pt idx="4236">
                  <c:v>5.8311766973184298</c:v>
                </c:pt>
                <c:pt idx="4237">
                  <c:v>5.83255327349816</c:v>
                </c:pt>
                <c:pt idx="4238">
                  <c:v>5.8339298496778804</c:v>
                </c:pt>
                <c:pt idx="4239">
                  <c:v>5.8353064258576097</c:v>
                </c:pt>
                <c:pt idx="4240">
                  <c:v>5.8366830020373301</c:v>
                </c:pt>
                <c:pt idx="4241">
                  <c:v>5.8380595782170603</c:v>
                </c:pt>
                <c:pt idx="4242">
                  <c:v>5.8394361543967896</c:v>
                </c:pt>
                <c:pt idx="4243">
                  <c:v>5.8408127305765101</c:v>
                </c:pt>
                <c:pt idx="4244">
                  <c:v>5.8421893067562403</c:v>
                </c:pt>
                <c:pt idx="4245">
                  <c:v>5.8435658829359598</c:v>
                </c:pt>
                <c:pt idx="4246">
                  <c:v>5.84494245911569</c:v>
                </c:pt>
                <c:pt idx="4247">
                  <c:v>5.8463190352954202</c:v>
                </c:pt>
                <c:pt idx="4248">
                  <c:v>5.8476956114751397</c:v>
                </c:pt>
                <c:pt idx="4249">
                  <c:v>5.8490721876548699</c:v>
                </c:pt>
                <c:pt idx="4250">
                  <c:v>5.8504487638345903</c:v>
                </c:pt>
                <c:pt idx="4251">
                  <c:v>5.8518253400143196</c:v>
                </c:pt>
                <c:pt idx="4252">
                  <c:v>5.8532019161940401</c:v>
                </c:pt>
                <c:pt idx="4253">
                  <c:v>5.8545784923737703</c:v>
                </c:pt>
                <c:pt idx="4254">
                  <c:v>5.8559550685534996</c:v>
                </c:pt>
                <c:pt idx="4255">
                  <c:v>5.85733164473322</c:v>
                </c:pt>
                <c:pt idx="4256">
                  <c:v>5.8587082209129502</c:v>
                </c:pt>
                <c:pt idx="4257">
                  <c:v>5.8600847970926697</c:v>
                </c:pt>
                <c:pt idx="4258">
                  <c:v>5.8614613732723999</c:v>
                </c:pt>
                <c:pt idx="4259">
                  <c:v>5.8628379494521203</c:v>
                </c:pt>
                <c:pt idx="4260">
                  <c:v>5.8642145256318496</c:v>
                </c:pt>
                <c:pt idx="4261">
                  <c:v>5.8655911018115798</c:v>
                </c:pt>
                <c:pt idx="4262">
                  <c:v>5.8669676779913003</c:v>
                </c:pt>
                <c:pt idx="4263">
                  <c:v>5.8683442541710296</c:v>
                </c:pt>
                <c:pt idx="4264">
                  <c:v>5.86972083035075</c:v>
                </c:pt>
                <c:pt idx="4265">
                  <c:v>5.8710974065304802</c:v>
                </c:pt>
                <c:pt idx="4266">
                  <c:v>5.8724739827101997</c:v>
                </c:pt>
                <c:pt idx="4267">
                  <c:v>5.8738505588899299</c:v>
                </c:pt>
                <c:pt idx="4268">
                  <c:v>5.8752271350696601</c:v>
                </c:pt>
                <c:pt idx="4269">
                  <c:v>5.8766037112493796</c:v>
                </c:pt>
                <c:pt idx="4270">
                  <c:v>5.8779802874291098</c:v>
                </c:pt>
                <c:pt idx="4271">
                  <c:v>5.8793568636088303</c:v>
                </c:pt>
                <c:pt idx="4272">
                  <c:v>5.8807334397885596</c:v>
                </c:pt>
                <c:pt idx="4273">
                  <c:v>5.88211001596828</c:v>
                </c:pt>
                <c:pt idx="4274">
                  <c:v>5.8834865921480102</c:v>
                </c:pt>
                <c:pt idx="4275">
                  <c:v>5.8848631683277404</c:v>
                </c:pt>
                <c:pt idx="4276">
                  <c:v>5.8862397445074599</c:v>
                </c:pt>
                <c:pt idx="4277">
                  <c:v>5.8876163206871901</c:v>
                </c:pt>
                <c:pt idx="4278">
                  <c:v>5.8889928968669096</c:v>
                </c:pt>
                <c:pt idx="4279">
                  <c:v>5.8903694730466398</c:v>
                </c:pt>
                <c:pt idx="4280">
                  <c:v>5.89174604922637</c:v>
                </c:pt>
                <c:pt idx="4281">
                  <c:v>5.8931226254060904</c:v>
                </c:pt>
                <c:pt idx="4282">
                  <c:v>5.8944992015858197</c:v>
                </c:pt>
                <c:pt idx="4283">
                  <c:v>5.8958757777655402</c:v>
                </c:pt>
                <c:pt idx="4284">
                  <c:v>5.8972523539452704</c:v>
                </c:pt>
                <c:pt idx="4285">
                  <c:v>5.8986289301249899</c:v>
                </c:pt>
                <c:pt idx="4286">
                  <c:v>5.9000055063047201</c:v>
                </c:pt>
                <c:pt idx="4287">
                  <c:v>5.9013820824844503</c:v>
                </c:pt>
                <c:pt idx="4288">
                  <c:v>5.9027586586641698</c:v>
                </c:pt>
                <c:pt idx="4289">
                  <c:v>5.9041352348439</c:v>
                </c:pt>
                <c:pt idx="4290">
                  <c:v>5.9055118110236204</c:v>
                </c:pt>
                <c:pt idx="4291">
                  <c:v>5.9068883872033497</c:v>
                </c:pt>
                <c:pt idx="4292">
                  <c:v>5.9082649633830799</c:v>
                </c:pt>
                <c:pt idx="4293">
                  <c:v>5.9096415395628004</c:v>
                </c:pt>
                <c:pt idx="4294">
                  <c:v>5.9110181157425297</c:v>
                </c:pt>
                <c:pt idx="4295">
                  <c:v>5.9123946919222501</c:v>
                </c:pt>
                <c:pt idx="4296">
                  <c:v>5.9137712681019803</c:v>
                </c:pt>
                <c:pt idx="4297">
                  <c:v>5.9151478442816998</c:v>
                </c:pt>
                <c:pt idx="4298">
                  <c:v>5.91652442046143</c:v>
                </c:pt>
                <c:pt idx="4299">
                  <c:v>5.9179009966411602</c:v>
                </c:pt>
                <c:pt idx="4300">
                  <c:v>5.9192775728208797</c:v>
                </c:pt>
                <c:pt idx="4301">
                  <c:v>5.9206541490006099</c:v>
                </c:pt>
                <c:pt idx="4302">
                  <c:v>5.9220307251803304</c:v>
                </c:pt>
                <c:pt idx="4303">
                  <c:v>5.9234073013600597</c:v>
                </c:pt>
                <c:pt idx="4304">
                  <c:v>5.9247838775397801</c:v>
                </c:pt>
                <c:pt idx="4305">
                  <c:v>5.9261604537195103</c:v>
                </c:pt>
                <c:pt idx="4306">
                  <c:v>5.9275370298992396</c:v>
                </c:pt>
                <c:pt idx="4307">
                  <c:v>5.92891360607896</c:v>
                </c:pt>
                <c:pt idx="4308">
                  <c:v>5.9302901822586902</c:v>
                </c:pt>
                <c:pt idx="4309">
                  <c:v>5.9316667584384097</c:v>
                </c:pt>
                <c:pt idx="4310">
                  <c:v>5.9330433346181399</c:v>
                </c:pt>
                <c:pt idx="4311">
                  <c:v>5.9344199107978701</c:v>
                </c:pt>
                <c:pt idx="4312">
                  <c:v>5.9357964869775897</c:v>
                </c:pt>
                <c:pt idx="4313">
                  <c:v>5.9371730631573199</c:v>
                </c:pt>
                <c:pt idx="4314">
                  <c:v>5.9385496393370403</c:v>
                </c:pt>
                <c:pt idx="4315">
                  <c:v>5.9399262155167696</c:v>
                </c:pt>
                <c:pt idx="4316">
                  <c:v>5.94130279169649</c:v>
                </c:pt>
                <c:pt idx="4317">
                  <c:v>5.9426793678762202</c:v>
                </c:pt>
                <c:pt idx="4318">
                  <c:v>5.9440559440559504</c:v>
                </c:pt>
                <c:pt idx="4319">
                  <c:v>5.9454325202356699</c:v>
                </c:pt>
                <c:pt idx="4320">
                  <c:v>5.9468090964154001</c:v>
                </c:pt>
                <c:pt idx="4321">
                  <c:v>5.9481856725951197</c:v>
                </c:pt>
                <c:pt idx="4322">
                  <c:v>5.9495622487748498</c:v>
                </c:pt>
                <c:pt idx="4323">
                  <c:v>5.9509388249545703</c:v>
                </c:pt>
                <c:pt idx="4324">
                  <c:v>5.9523154011342996</c:v>
                </c:pt>
                <c:pt idx="4325">
                  <c:v>5.9536919773140298</c:v>
                </c:pt>
                <c:pt idx="4326">
                  <c:v>5.9550685534937502</c:v>
                </c:pt>
                <c:pt idx="4327">
                  <c:v>5.9564451296734804</c:v>
                </c:pt>
                <c:pt idx="4328">
                  <c:v>5.9578217058531999</c:v>
                </c:pt>
                <c:pt idx="4329">
                  <c:v>5.9591982820329301</c:v>
                </c:pt>
                <c:pt idx="4330">
                  <c:v>5.9605748582126497</c:v>
                </c:pt>
                <c:pt idx="4331">
                  <c:v>5.9619514343923798</c:v>
                </c:pt>
                <c:pt idx="4332">
                  <c:v>5.96332801057211</c:v>
                </c:pt>
                <c:pt idx="4333">
                  <c:v>5.9647045867518296</c:v>
                </c:pt>
                <c:pt idx="4334">
                  <c:v>5.9660811629315598</c:v>
                </c:pt>
                <c:pt idx="4335">
                  <c:v>5.9674577391112802</c:v>
                </c:pt>
                <c:pt idx="4336">
                  <c:v>5.9688343152910104</c:v>
                </c:pt>
                <c:pt idx="4337">
                  <c:v>5.9702108914707397</c:v>
                </c:pt>
                <c:pt idx="4338">
                  <c:v>5.9715874676504601</c:v>
                </c:pt>
                <c:pt idx="4339">
                  <c:v>5.9729640438301903</c:v>
                </c:pt>
                <c:pt idx="4340">
                  <c:v>5.9743406200099098</c:v>
                </c:pt>
                <c:pt idx="4341">
                  <c:v>5.97571719618964</c:v>
                </c:pt>
                <c:pt idx="4342">
                  <c:v>5.9770937723693596</c:v>
                </c:pt>
                <c:pt idx="4343">
                  <c:v>5.9784703485490898</c:v>
                </c:pt>
                <c:pt idx="4344">
                  <c:v>5.97984692472882</c:v>
                </c:pt>
                <c:pt idx="4345">
                  <c:v>5.9812235009085404</c:v>
                </c:pt>
                <c:pt idx="4346">
                  <c:v>5.9826000770882697</c:v>
                </c:pt>
                <c:pt idx="4347">
                  <c:v>5.9839766532679901</c:v>
                </c:pt>
                <c:pt idx="4348">
                  <c:v>5.9853532294477203</c:v>
                </c:pt>
                <c:pt idx="4349">
                  <c:v>5.9867298056274398</c:v>
                </c:pt>
                <c:pt idx="4350">
                  <c:v>5.98810638180717</c:v>
                </c:pt>
                <c:pt idx="4351">
                  <c:v>5.9894829579869002</c:v>
                </c:pt>
                <c:pt idx="4352">
                  <c:v>5.9908595341666198</c:v>
                </c:pt>
                <c:pt idx="4353">
                  <c:v>5.99223611034635</c:v>
                </c:pt>
                <c:pt idx="4354">
                  <c:v>5.9936126865260704</c:v>
                </c:pt>
                <c:pt idx="4355">
                  <c:v>5.9949892627057997</c:v>
                </c:pt>
                <c:pt idx="4356">
                  <c:v>5.9963658388855201</c:v>
                </c:pt>
                <c:pt idx="4357">
                  <c:v>5.9977424150652503</c:v>
                </c:pt>
                <c:pt idx="4358">
                  <c:v>5.9991189912449796</c:v>
                </c:pt>
                <c:pt idx="4359">
                  <c:v>6.0004955674247</c:v>
                </c:pt>
                <c:pt idx="4360">
                  <c:v>6.0018721436044302</c:v>
                </c:pt>
                <c:pt idx="4361">
                  <c:v>6.0032487197841498</c:v>
                </c:pt>
                <c:pt idx="4362">
                  <c:v>6.0046252959638799</c:v>
                </c:pt>
                <c:pt idx="4363">
                  <c:v>6.0060018721436101</c:v>
                </c:pt>
                <c:pt idx="4364">
                  <c:v>6.0073784483233297</c:v>
                </c:pt>
                <c:pt idx="4365">
                  <c:v>6.0087550245030599</c:v>
                </c:pt>
                <c:pt idx="4366">
                  <c:v>6.0101316006827803</c:v>
                </c:pt>
                <c:pt idx="4367">
                  <c:v>6.0115081768625096</c:v>
                </c:pt>
                <c:pt idx="4368">
                  <c:v>6.01288475304223</c:v>
                </c:pt>
                <c:pt idx="4369">
                  <c:v>6.0142613292219602</c:v>
                </c:pt>
                <c:pt idx="4370">
                  <c:v>6.0156379054016904</c:v>
                </c:pt>
                <c:pt idx="4371">
                  <c:v>6.0170144815814099</c:v>
                </c:pt>
                <c:pt idx="4372">
                  <c:v>6.0183910577611401</c:v>
                </c:pt>
                <c:pt idx="4373">
                  <c:v>6.0197676339408597</c:v>
                </c:pt>
                <c:pt idx="4374">
                  <c:v>6.0211442101205899</c:v>
                </c:pt>
                <c:pt idx="4375">
                  <c:v>6.0225207863003201</c:v>
                </c:pt>
                <c:pt idx="4376">
                  <c:v>6.0238973624800396</c:v>
                </c:pt>
                <c:pt idx="4377">
                  <c:v>6.0252739386597698</c:v>
                </c:pt>
                <c:pt idx="4378">
                  <c:v>6.0266505148394902</c:v>
                </c:pt>
                <c:pt idx="4379">
                  <c:v>6.0280270910192204</c:v>
                </c:pt>
                <c:pt idx="4380">
                  <c:v>6.0294036671989399</c:v>
                </c:pt>
                <c:pt idx="4381">
                  <c:v>6.0307802433786701</c:v>
                </c:pt>
                <c:pt idx="4382">
                  <c:v>6.0321568195584003</c:v>
                </c:pt>
                <c:pt idx="4383">
                  <c:v>6.0335333957381199</c:v>
                </c:pt>
                <c:pt idx="4384">
                  <c:v>6.0349099719178501</c:v>
                </c:pt>
                <c:pt idx="4385">
                  <c:v>6.0362865480975696</c:v>
                </c:pt>
                <c:pt idx="4386">
                  <c:v>6.0376631242772998</c:v>
                </c:pt>
                <c:pt idx="4387">
                  <c:v>6.03903970045703</c:v>
                </c:pt>
                <c:pt idx="4388">
                  <c:v>6.0404162766367504</c:v>
                </c:pt>
                <c:pt idx="4389">
                  <c:v>6.0417928528164797</c:v>
                </c:pt>
                <c:pt idx="4390">
                  <c:v>6.0431694289962001</c:v>
                </c:pt>
                <c:pt idx="4391">
                  <c:v>6.0445460051759303</c:v>
                </c:pt>
                <c:pt idx="4392">
                  <c:v>6.0459225813556499</c:v>
                </c:pt>
                <c:pt idx="4393">
                  <c:v>6.0472991575353801</c:v>
                </c:pt>
                <c:pt idx="4394">
                  <c:v>6.0486757337151102</c:v>
                </c:pt>
                <c:pt idx="4395">
                  <c:v>6.0500523098948298</c:v>
                </c:pt>
                <c:pt idx="4396">
                  <c:v>6.05142888607456</c:v>
                </c:pt>
                <c:pt idx="4397">
                  <c:v>6.0528054622542804</c:v>
                </c:pt>
                <c:pt idx="4398">
                  <c:v>6.0541820384340097</c:v>
                </c:pt>
                <c:pt idx="4399">
                  <c:v>6.0555586146137301</c:v>
                </c:pt>
                <c:pt idx="4400">
                  <c:v>6.0569351907934603</c:v>
                </c:pt>
                <c:pt idx="4401">
                  <c:v>6.0583117669731896</c:v>
                </c:pt>
                <c:pt idx="4402">
                  <c:v>6.0596883431529101</c:v>
                </c:pt>
                <c:pt idx="4403">
                  <c:v>6.0610649193326402</c:v>
                </c:pt>
                <c:pt idx="4404">
                  <c:v>6.0624414955123598</c:v>
                </c:pt>
                <c:pt idx="4405">
                  <c:v>6.06381807169209</c:v>
                </c:pt>
                <c:pt idx="4406">
                  <c:v>6.0651946478718104</c:v>
                </c:pt>
                <c:pt idx="4407">
                  <c:v>6.0665712240515397</c:v>
                </c:pt>
                <c:pt idx="4408">
                  <c:v>6.0679478002312699</c:v>
                </c:pt>
                <c:pt idx="4409">
                  <c:v>6.0693243764109903</c:v>
                </c:pt>
                <c:pt idx="4410">
                  <c:v>6.0707009525907196</c:v>
                </c:pt>
                <c:pt idx="4411">
                  <c:v>6.07207752877044</c:v>
                </c:pt>
                <c:pt idx="4412">
                  <c:v>6.0734541049501702</c:v>
                </c:pt>
                <c:pt idx="4413">
                  <c:v>6.0748306811298898</c:v>
                </c:pt>
                <c:pt idx="4414">
                  <c:v>6.07620725730962</c:v>
                </c:pt>
                <c:pt idx="4415">
                  <c:v>6.0775838334893502</c:v>
                </c:pt>
                <c:pt idx="4416">
                  <c:v>6.0789604096690697</c:v>
                </c:pt>
                <c:pt idx="4417">
                  <c:v>6.0803369858487999</c:v>
                </c:pt>
                <c:pt idx="4418">
                  <c:v>6.0817135620285203</c:v>
                </c:pt>
                <c:pt idx="4419">
                  <c:v>6.0830901382082496</c:v>
                </c:pt>
                <c:pt idx="4420">
                  <c:v>6.0844667143879798</c:v>
                </c:pt>
                <c:pt idx="4421">
                  <c:v>6.0858432905677002</c:v>
                </c:pt>
                <c:pt idx="4422">
                  <c:v>6.0872198667474304</c:v>
                </c:pt>
                <c:pt idx="4423">
                  <c:v>6.08859644292715</c:v>
                </c:pt>
                <c:pt idx="4424">
                  <c:v>6.0899730191068802</c:v>
                </c:pt>
                <c:pt idx="4425">
                  <c:v>6.0913495952865997</c:v>
                </c:pt>
                <c:pt idx="4426">
                  <c:v>6.0927261714663299</c:v>
                </c:pt>
                <c:pt idx="4427">
                  <c:v>6.0941027476460601</c:v>
                </c:pt>
                <c:pt idx="4428">
                  <c:v>6.0954793238257796</c:v>
                </c:pt>
                <c:pt idx="4429">
                  <c:v>6.0968559000055098</c:v>
                </c:pt>
                <c:pt idx="4430">
                  <c:v>6.0982324761852302</c:v>
                </c:pt>
                <c:pt idx="4431">
                  <c:v>6.0996090523649604</c:v>
                </c:pt>
                <c:pt idx="4432">
                  <c:v>6.1009856285446897</c:v>
                </c:pt>
                <c:pt idx="4433">
                  <c:v>6.1023622047244102</c:v>
                </c:pt>
                <c:pt idx="4434">
                  <c:v>6.1037387809041403</c:v>
                </c:pt>
                <c:pt idx="4435">
                  <c:v>6.1051153570838599</c:v>
                </c:pt>
                <c:pt idx="4436">
                  <c:v>6.1064919332635901</c:v>
                </c:pt>
                <c:pt idx="4437">
                  <c:v>6.1078685094433096</c:v>
                </c:pt>
                <c:pt idx="4438">
                  <c:v>6.1092450856230398</c:v>
                </c:pt>
                <c:pt idx="4439">
                  <c:v>6.11062166180277</c:v>
                </c:pt>
                <c:pt idx="4440">
                  <c:v>6.1119982379824904</c:v>
                </c:pt>
                <c:pt idx="4441">
                  <c:v>6.1133748141622197</c:v>
                </c:pt>
                <c:pt idx="4442">
                  <c:v>6.1147513903419402</c:v>
                </c:pt>
                <c:pt idx="4443">
                  <c:v>6.1161279665216703</c:v>
                </c:pt>
                <c:pt idx="4444">
                  <c:v>6.1175045427013899</c:v>
                </c:pt>
                <c:pt idx="4445">
                  <c:v>6.1188811188811201</c:v>
                </c:pt>
                <c:pt idx="4446">
                  <c:v>6.1202576950608503</c:v>
                </c:pt>
                <c:pt idx="4447">
                  <c:v>6.1216342712405698</c:v>
                </c:pt>
                <c:pt idx="4448">
                  <c:v>6.1230108474203</c:v>
                </c:pt>
                <c:pt idx="4449">
                  <c:v>6.1243874236000204</c:v>
                </c:pt>
                <c:pt idx="4450">
                  <c:v>6.1257639997797497</c:v>
                </c:pt>
                <c:pt idx="4451">
                  <c:v>6.1271405759594799</c:v>
                </c:pt>
                <c:pt idx="4452">
                  <c:v>6.1285171521392003</c:v>
                </c:pt>
                <c:pt idx="4453">
                  <c:v>6.1298937283189296</c:v>
                </c:pt>
                <c:pt idx="4454">
                  <c:v>6.1312703044986501</c:v>
                </c:pt>
                <c:pt idx="4455">
                  <c:v>6.1326468806783803</c:v>
                </c:pt>
                <c:pt idx="4456">
                  <c:v>6.1340234568580998</c:v>
                </c:pt>
                <c:pt idx="4457">
                  <c:v>6.13540003303783</c:v>
                </c:pt>
                <c:pt idx="4458">
                  <c:v>6.1367766092175602</c:v>
                </c:pt>
                <c:pt idx="4459">
                  <c:v>6.1381531853972797</c:v>
                </c:pt>
                <c:pt idx="4460">
                  <c:v>6.1395297615770099</c:v>
                </c:pt>
                <c:pt idx="4461">
                  <c:v>6.1409063377567303</c:v>
                </c:pt>
                <c:pt idx="4462">
                  <c:v>6.1422829139364596</c:v>
                </c:pt>
                <c:pt idx="4463">
                  <c:v>6.1436594901161801</c:v>
                </c:pt>
                <c:pt idx="4464">
                  <c:v>6.1450360662959103</c:v>
                </c:pt>
                <c:pt idx="4465">
                  <c:v>6.1464126424756396</c:v>
                </c:pt>
                <c:pt idx="4466">
                  <c:v>6.14778921865536</c:v>
                </c:pt>
                <c:pt idx="4467">
                  <c:v>6.1491657948350902</c:v>
                </c:pt>
                <c:pt idx="4468">
                  <c:v>6.1505423710148097</c:v>
                </c:pt>
                <c:pt idx="4469">
                  <c:v>6.1519189471945399</c:v>
                </c:pt>
                <c:pt idx="4470">
                  <c:v>6.1532955233742603</c:v>
                </c:pt>
                <c:pt idx="4471">
                  <c:v>6.1546720995539896</c:v>
                </c:pt>
                <c:pt idx="4472">
                  <c:v>6.1560486757337198</c:v>
                </c:pt>
                <c:pt idx="4473">
                  <c:v>6.1574252519134403</c:v>
                </c:pt>
                <c:pt idx="4474">
                  <c:v>6.1588018280931696</c:v>
                </c:pt>
                <c:pt idx="4475">
                  <c:v>6.16017840427289</c:v>
                </c:pt>
                <c:pt idx="4476">
                  <c:v>6.1615549804526202</c:v>
                </c:pt>
                <c:pt idx="4477">
                  <c:v>6.1629315566323504</c:v>
                </c:pt>
                <c:pt idx="4478">
                  <c:v>6.1643081328120699</c:v>
                </c:pt>
                <c:pt idx="4479">
                  <c:v>6.1656847089918001</c:v>
                </c:pt>
                <c:pt idx="4480">
                  <c:v>6.1670612851715196</c:v>
                </c:pt>
                <c:pt idx="4481">
                  <c:v>6.1684378613512498</c:v>
                </c:pt>
                <c:pt idx="4482">
                  <c:v>6.16981443753098</c:v>
                </c:pt>
                <c:pt idx="4483">
                  <c:v>6.1711910137106996</c:v>
                </c:pt>
                <c:pt idx="4484">
                  <c:v>6.1725675898904298</c:v>
                </c:pt>
                <c:pt idx="4485">
                  <c:v>6.1739441660701502</c:v>
                </c:pt>
                <c:pt idx="4486">
                  <c:v>6.1753207422498804</c:v>
                </c:pt>
                <c:pt idx="4487">
                  <c:v>6.1766973184295999</c:v>
                </c:pt>
                <c:pt idx="4488">
                  <c:v>6.1780738946093301</c:v>
                </c:pt>
                <c:pt idx="4489">
                  <c:v>6.1794504707890603</c:v>
                </c:pt>
                <c:pt idx="4490">
                  <c:v>6.1808270469687798</c:v>
                </c:pt>
                <c:pt idx="4491">
                  <c:v>6.18220362314851</c:v>
                </c:pt>
                <c:pt idx="4492">
                  <c:v>6.1835801993282304</c:v>
                </c:pt>
                <c:pt idx="4493">
                  <c:v>6.1849567755079597</c:v>
                </c:pt>
                <c:pt idx="4494">
                  <c:v>6.1863333516876802</c:v>
                </c:pt>
                <c:pt idx="4495">
                  <c:v>6.1877099278674104</c:v>
                </c:pt>
                <c:pt idx="4496">
                  <c:v>6.1890865040471397</c:v>
                </c:pt>
                <c:pt idx="4497">
                  <c:v>6.1904630802268601</c:v>
                </c:pt>
                <c:pt idx="4498">
                  <c:v>6.1918396564065903</c:v>
                </c:pt>
                <c:pt idx="4499">
                  <c:v>6.1932162325863098</c:v>
                </c:pt>
                <c:pt idx="4500">
                  <c:v>6.19459280876604</c:v>
                </c:pt>
                <c:pt idx="4501">
                  <c:v>6.1959693849457604</c:v>
                </c:pt>
                <c:pt idx="4502">
                  <c:v>6.1973459611254897</c:v>
                </c:pt>
                <c:pt idx="4503">
                  <c:v>6.1987225373052199</c:v>
                </c:pt>
                <c:pt idx="4504">
                  <c:v>6.2000991134849404</c:v>
                </c:pt>
                <c:pt idx="4505">
                  <c:v>6.2014756896646697</c:v>
                </c:pt>
                <c:pt idx="4506">
                  <c:v>6.2028522658443901</c:v>
                </c:pt>
                <c:pt idx="4507">
                  <c:v>6.2042288420241203</c:v>
                </c:pt>
                <c:pt idx="4508">
                  <c:v>6.2056054182038398</c:v>
                </c:pt>
                <c:pt idx="4509">
                  <c:v>6.20698199438357</c:v>
                </c:pt>
                <c:pt idx="4510">
                  <c:v>6.2083585705633002</c:v>
                </c:pt>
                <c:pt idx="4511">
                  <c:v>6.2097351467430197</c:v>
                </c:pt>
                <c:pt idx="4512">
                  <c:v>6.2111117229227499</c:v>
                </c:pt>
                <c:pt idx="4513">
                  <c:v>6.2124882991024704</c:v>
                </c:pt>
                <c:pt idx="4514">
                  <c:v>6.2138648752821997</c:v>
                </c:pt>
                <c:pt idx="4515">
                  <c:v>6.2152414514619201</c:v>
                </c:pt>
                <c:pt idx="4516">
                  <c:v>6.2166180276416503</c:v>
                </c:pt>
                <c:pt idx="4517">
                  <c:v>6.2179946038213796</c:v>
                </c:pt>
                <c:pt idx="4518">
                  <c:v>6.2193711800011</c:v>
                </c:pt>
                <c:pt idx="4519">
                  <c:v>6.2207477561808302</c:v>
                </c:pt>
                <c:pt idx="4520">
                  <c:v>6.2221243323605497</c:v>
                </c:pt>
                <c:pt idx="4521">
                  <c:v>6.2235009085402799</c:v>
                </c:pt>
                <c:pt idx="4522">
                  <c:v>6.2248774847200101</c:v>
                </c:pt>
                <c:pt idx="4523">
                  <c:v>6.2262540608997297</c:v>
                </c:pt>
                <c:pt idx="4524">
                  <c:v>6.2276306370794599</c:v>
                </c:pt>
                <c:pt idx="4525">
                  <c:v>6.2290072132591803</c:v>
                </c:pt>
                <c:pt idx="4526">
                  <c:v>6.2303837894389096</c:v>
                </c:pt>
                <c:pt idx="4527">
                  <c:v>6.23176036561863</c:v>
                </c:pt>
                <c:pt idx="4528">
                  <c:v>6.2331369417983602</c:v>
                </c:pt>
                <c:pt idx="4529">
                  <c:v>6.2345135179780904</c:v>
                </c:pt>
                <c:pt idx="4530">
                  <c:v>6.2358900941578099</c:v>
                </c:pt>
                <c:pt idx="4531">
                  <c:v>6.2372666703375401</c:v>
                </c:pt>
                <c:pt idx="4532">
                  <c:v>6.2386432465172597</c:v>
                </c:pt>
                <c:pt idx="4533">
                  <c:v>6.2400198226969898</c:v>
                </c:pt>
                <c:pt idx="4534">
                  <c:v>6.24139639887672</c:v>
                </c:pt>
                <c:pt idx="4535">
                  <c:v>6.2427729750564396</c:v>
                </c:pt>
                <c:pt idx="4536">
                  <c:v>6.2441495512361698</c:v>
                </c:pt>
                <c:pt idx="4537">
                  <c:v>6.2455261274158902</c:v>
                </c:pt>
                <c:pt idx="4538">
                  <c:v>6.2469027035956204</c:v>
                </c:pt>
                <c:pt idx="4539">
                  <c:v>6.2482792797753399</c:v>
                </c:pt>
                <c:pt idx="4540">
                  <c:v>6.2496558559550701</c:v>
                </c:pt>
                <c:pt idx="4541">
                  <c:v>6.2510324321348003</c:v>
                </c:pt>
                <c:pt idx="4542">
                  <c:v>6.2524090083145198</c:v>
                </c:pt>
                <c:pt idx="4543">
                  <c:v>6.25378558449425</c:v>
                </c:pt>
                <c:pt idx="4544">
                  <c:v>6.2551621606739696</c:v>
                </c:pt>
                <c:pt idx="4545">
                  <c:v>6.2565387368536998</c:v>
                </c:pt>
                <c:pt idx="4546">
                  <c:v>6.25791531303343</c:v>
                </c:pt>
                <c:pt idx="4547">
                  <c:v>6.2592918892131504</c:v>
                </c:pt>
                <c:pt idx="4548">
                  <c:v>6.2606684653928797</c:v>
                </c:pt>
                <c:pt idx="4549">
                  <c:v>6.2620450415726001</c:v>
                </c:pt>
                <c:pt idx="4550">
                  <c:v>6.2634216177523303</c:v>
                </c:pt>
                <c:pt idx="4551">
                  <c:v>6.2647981939320498</c:v>
                </c:pt>
                <c:pt idx="4552">
                  <c:v>6.26617477011178</c:v>
                </c:pt>
                <c:pt idx="4553">
                  <c:v>6.2675513462915102</c:v>
                </c:pt>
                <c:pt idx="4554">
                  <c:v>6.2689279224712298</c:v>
                </c:pt>
                <c:pt idx="4555">
                  <c:v>6.27030449865096</c:v>
                </c:pt>
                <c:pt idx="4556">
                  <c:v>6.2716810748306804</c:v>
                </c:pt>
                <c:pt idx="4557">
                  <c:v>6.2730576510104097</c:v>
                </c:pt>
                <c:pt idx="4558">
                  <c:v>6.2744342271901301</c:v>
                </c:pt>
                <c:pt idx="4559">
                  <c:v>6.2758108033698603</c:v>
                </c:pt>
                <c:pt idx="4560">
                  <c:v>6.2771873795495896</c:v>
                </c:pt>
                <c:pt idx="4561">
                  <c:v>6.27856395572931</c:v>
                </c:pt>
                <c:pt idx="4562">
                  <c:v>6.2799405319090402</c:v>
                </c:pt>
                <c:pt idx="4563">
                  <c:v>6.2813171080887598</c:v>
                </c:pt>
                <c:pt idx="4564">
                  <c:v>6.28269368426849</c:v>
                </c:pt>
                <c:pt idx="4565">
                  <c:v>6.2840702604482104</c:v>
                </c:pt>
                <c:pt idx="4566">
                  <c:v>6.2854468366279397</c:v>
                </c:pt>
                <c:pt idx="4567">
                  <c:v>6.2868234128076699</c:v>
                </c:pt>
                <c:pt idx="4568">
                  <c:v>6.2881999889873903</c:v>
                </c:pt>
                <c:pt idx="4569">
                  <c:v>6.2895765651671196</c:v>
                </c:pt>
                <c:pt idx="4570">
                  <c:v>6.29095314134684</c:v>
                </c:pt>
                <c:pt idx="4571">
                  <c:v>6.2923297175265702</c:v>
                </c:pt>
                <c:pt idx="4572">
                  <c:v>6.2937062937063004</c:v>
                </c:pt>
                <c:pt idx="4573">
                  <c:v>6.2950828698860199</c:v>
                </c:pt>
                <c:pt idx="4574">
                  <c:v>6.2964594460657501</c:v>
                </c:pt>
                <c:pt idx="4575">
                  <c:v>6.2978360222454697</c:v>
                </c:pt>
                <c:pt idx="4576">
                  <c:v>6.2992125984251999</c:v>
                </c:pt>
                <c:pt idx="4577">
                  <c:v>6.3005891746049203</c:v>
                </c:pt>
                <c:pt idx="4578">
                  <c:v>6.3019657507846496</c:v>
                </c:pt>
                <c:pt idx="4579">
                  <c:v>6.3033423269643798</c:v>
                </c:pt>
                <c:pt idx="4580">
                  <c:v>6.3047189031441002</c:v>
                </c:pt>
                <c:pt idx="4581">
                  <c:v>6.3060954793238304</c:v>
                </c:pt>
                <c:pt idx="4582">
                  <c:v>6.3074720555035499</c:v>
                </c:pt>
                <c:pt idx="4583">
                  <c:v>6.3088486316832801</c:v>
                </c:pt>
                <c:pt idx="4584">
                  <c:v>6.3102252078629997</c:v>
                </c:pt>
                <c:pt idx="4585">
                  <c:v>6.3116017840427299</c:v>
                </c:pt>
                <c:pt idx="4586">
                  <c:v>6.3129783602224601</c:v>
                </c:pt>
                <c:pt idx="4587">
                  <c:v>6.3143549364021796</c:v>
                </c:pt>
                <c:pt idx="4588">
                  <c:v>6.3157315125819098</c:v>
                </c:pt>
                <c:pt idx="4589">
                  <c:v>6.3171080887616302</c:v>
                </c:pt>
                <c:pt idx="4590">
                  <c:v>6.3184846649413604</c:v>
                </c:pt>
                <c:pt idx="4591">
                  <c:v>6.3198612411210799</c:v>
                </c:pt>
                <c:pt idx="4592">
                  <c:v>6.3212378173008101</c:v>
                </c:pt>
                <c:pt idx="4593">
                  <c:v>6.3226143934805403</c:v>
                </c:pt>
                <c:pt idx="4594">
                  <c:v>6.3239909696602599</c:v>
                </c:pt>
                <c:pt idx="4595">
                  <c:v>6.3253675458399901</c:v>
                </c:pt>
                <c:pt idx="4596">
                  <c:v>6.3267441220197096</c:v>
                </c:pt>
                <c:pt idx="4597">
                  <c:v>6.3281206981994398</c:v>
                </c:pt>
                <c:pt idx="4598">
                  <c:v>6.32949727437917</c:v>
                </c:pt>
                <c:pt idx="4599">
                  <c:v>6.3308738505588904</c:v>
                </c:pt>
                <c:pt idx="4600">
                  <c:v>6.3322504267386197</c:v>
                </c:pt>
                <c:pt idx="4601">
                  <c:v>6.3336270029183401</c:v>
                </c:pt>
                <c:pt idx="4602">
                  <c:v>6.3350035790980703</c:v>
                </c:pt>
                <c:pt idx="4603">
                  <c:v>6.3363801552777899</c:v>
                </c:pt>
                <c:pt idx="4604">
                  <c:v>6.3377567314575201</c:v>
                </c:pt>
                <c:pt idx="4605">
                  <c:v>6.3391333076372502</c:v>
                </c:pt>
                <c:pt idx="4606">
                  <c:v>6.3405098838169698</c:v>
                </c:pt>
                <c:pt idx="4607">
                  <c:v>6.3418864599967</c:v>
                </c:pt>
                <c:pt idx="4608">
                  <c:v>6.3432630361764204</c:v>
                </c:pt>
                <c:pt idx="4609">
                  <c:v>6.3446396123561497</c:v>
                </c:pt>
                <c:pt idx="4610">
                  <c:v>6.3460161885358799</c:v>
                </c:pt>
                <c:pt idx="4611">
                  <c:v>6.3473927647156003</c:v>
                </c:pt>
                <c:pt idx="4612">
                  <c:v>6.3487693408953296</c:v>
                </c:pt>
                <c:pt idx="4613">
                  <c:v>6.3501459170750501</c:v>
                </c:pt>
                <c:pt idx="4614">
                  <c:v>6.3515224932547802</c:v>
                </c:pt>
                <c:pt idx="4615">
                  <c:v>6.3528990694344998</c:v>
                </c:pt>
                <c:pt idx="4616">
                  <c:v>6.35427564561423</c:v>
                </c:pt>
                <c:pt idx="4617">
                  <c:v>6.3556522217939602</c:v>
                </c:pt>
                <c:pt idx="4618">
                  <c:v>6.3570287979736797</c:v>
                </c:pt>
                <c:pt idx="4619">
                  <c:v>6.3584053741534099</c:v>
                </c:pt>
                <c:pt idx="4620">
                  <c:v>6.3597819503331303</c:v>
                </c:pt>
                <c:pt idx="4621">
                  <c:v>6.3611585265128596</c:v>
                </c:pt>
                <c:pt idx="4622">
                  <c:v>6.36253510269258</c:v>
                </c:pt>
                <c:pt idx="4623">
                  <c:v>6.3639116788723102</c:v>
                </c:pt>
                <c:pt idx="4624">
                  <c:v>6.3652882550520404</c:v>
                </c:pt>
                <c:pt idx="4625">
                  <c:v>6.36666483123176</c:v>
                </c:pt>
                <c:pt idx="4626">
                  <c:v>6.3680414074114902</c:v>
                </c:pt>
                <c:pt idx="4627">
                  <c:v>6.3694179835912097</c:v>
                </c:pt>
                <c:pt idx="4628">
                  <c:v>6.3707945597709399</c:v>
                </c:pt>
                <c:pt idx="4629">
                  <c:v>6.3721711359506701</c:v>
                </c:pt>
                <c:pt idx="4630">
                  <c:v>6.3735477121303896</c:v>
                </c:pt>
                <c:pt idx="4631">
                  <c:v>6.3749242883101198</c:v>
                </c:pt>
                <c:pt idx="4632">
                  <c:v>6.3763008644898402</c:v>
                </c:pt>
                <c:pt idx="4633">
                  <c:v>6.3776774406695704</c:v>
                </c:pt>
                <c:pt idx="4634">
                  <c:v>6.37905401684929</c:v>
                </c:pt>
                <c:pt idx="4635">
                  <c:v>6.3804305930290202</c:v>
                </c:pt>
                <c:pt idx="4636">
                  <c:v>6.3818071692087504</c:v>
                </c:pt>
                <c:pt idx="4637">
                  <c:v>6.3831837453884699</c:v>
                </c:pt>
                <c:pt idx="4638">
                  <c:v>6.3845603215682001</c:v>
                </c:pt>
                <c:pt idx="4639">
                  <c:v>6.3859368977479196</c:v>
                </c:pt>
                <c:pt idx="4640">
                  <c:v>6.3873134739276498</c:v>
                </c:pt>
                <c:pt idx="4641">
                  <c:v>6.3886900501073702</c:v>
                </c:pt>
                <c:pt idx="4642">
                  <c:v>6.3900666262871004</c:v>
                </c:pt>
                <c:pt idx="4643">
                  <c:v>6.3914432024668297</c:v>
                </c:pt>
                <c:pt idx="4644">
                  <c:v>6.3928197786465502</c:v>
                </c:pt>
                <c:pt idx="4645">
                  <c:v>6.3941963548262803</c:v>
                </c:pt>
                <c:pt idx="4646">
                  <c:v>6.3955729310059999</c:v>
                </c:pt>
                <c:pt idx="4647">
                  <c:v>6.3969495071857301</c:v>
                </c:pt>
                <c:pt idx="4648">
                  <c:v>6.3983260833654496</c:v>
                </c:pt>
                <c:pt idx="4649">
                  <c:v>6.3997026595451798</c:v>
                </c:pt>
                <c:pt idx="4650">
                  <c:v>6.40107923572491</c:v>
                </c:pt>
                <c:pt idx="4651">
                  <c:v>6.4024558119046304</c:v>
                </c:pt>
                <c:pt idx="4652">
                  <c:v>6.4038323880843597</c:v>
                </c:pt>
                <c:pt idx="4653">
                  <c:v>6.4052089642640802</c:v>
                </c:pt>
                <c:pt idx="4654">
                  <c:v>6.4065855404438103</c:v>
                </c:pt>
                <c:pt idx="4655">
                  <c:v>6.4079621166235299</c:v>
                </c:pt>
                <c:pt idx="4656">
                  <c:v>6.4093386928032601</c:v>
                </c:pt>
                <c:pt idx="4657">
                  <c:v>6.4107152689829903</c:v>
                </c:pt>
                <c:pt idx="4658">
                  <c:v>6.4120918451627098</c:v>
                </c:pt>
                <c:pt idx="4659">
                  <c:v>6.41346842134244</c:v>
                </c:pt>
                <c:pt idx="4660">
                  <c:v>6.4148449975221604</c:v>
                </c:pt>
                <c:pt idx="4661">
                  <c:v>6.4162215737018897</c:v>
                </c:pt>
                <c:pt idx="4662">
                  <c:v>6.4175981498816199</c:v>
                </c:pt>
                <c:pt idx="4663">
                  <c:v>6.4189747260613403</c:v>
                </c:pt>
                <c:pt idx="4664">
                  <c:v>6.4203513022410696</c:v>
                </c:pt>
                <c:pt idx="4665">
                  <c:v>6.4217278784207901</c:v>
                </c:pt>
                <c:pt idx="4666">
                  <c:v>6.4231044546005203</c:v>
                </c:pt>
                <c:pt idx="4667">
                  <c:v>6.4244810307802496</c:v>
                </c:pt>
                <c:pt idx="4668">
                  <c:v>6.42585760695997</c:v>
                </c:pt>
                <c:pt idx="4669">
                  <c:v>6.4272341831397002</c:v>
                </c:pt>
                <c:pt idx="4670">
                  <c:v>6.4286107593194197</c:v>
                </c:pt>
                <c:pt idx="4671">
                  <c:v>6.4299873354991499</c:v>
                </c:pt>
                <c:pt idx="4672">
                  <c:v>6.4313639116788703</c:v>
                </c:pt>
                <c:pt idx="4673">
                  <c:v>6.4327404878585996</c:v>
                </c:pt>
                <c:pt idx="4674">
                  <c:v>6.4341170640383298</c:v>
                </c:pt>
                <c:pt idx="4675">
                  <c:v>6.4354936402180503</c:v>
                </c:pt>
                <c:pt idx="4676">
                  <c:v>6.4368702163977796</c:v>
                </c:pt>
                <c:pt idx="4677">
                  <c:v>6.4382467925775</c:v>
                </c:pt>
                <c:pt idx="4678">
                  <c:v>6.4396233687572302</c:v>
                </c:pt>
                <c:pt idx="4679">
                  <c:v>6.4409999449369497</c:v>
                </c:pt>
                <c:pt idx="4680">
                  <c:v>6.4423765211166799</c:v>
                </c:pt>
                <c:pt idx="4681">
                  <c:v>6.4437530972964101</c:v>
                </c:pt>
                <c:pt idx="4682">
                  <c:v>6.4451296734761296</c:v>
                </c:pt>
                <c:pt idx="4683">
                  <c:v>6.4465062496558598</c:v>
                </c:pt>
                <c:pt idx="4684">
                  <c:v>6.4478828258355803</c:v>
                </c:pt>
                <c:pt idx="4685">
                  <c:v>6.4492594020153096</c:v>
                </c:pt>
                <c:pt idx="4686">
                  <c:v>6.45063597819503</c:v>
                </c:pt>
                <c:pt idx="4687">
                  <c:v>6.4520125543747602</c:v>
                </c:pt>
                <c:pt idx="4688">
                  <c:v>6.4533891305544904</c:v>
                </c:pt>
                <c:pt idx="4689">
                  <c:v>6.4547657067342099</c:v>
                </c:pt>
                <c:pt idx="4690">
                  <c:v>6.4561422829139401</c:v>
                </c:pt>
                <c:pt idx="4691">
                  <c:v>6.4575188590936596</c:v>
                </c:pt>
                <c:pt idx="4692">
                  <c:v>6.4588954352733898</c:v>
                </c:pt>
                <c:pt idx="4693">
                  <c:v>6.46027201145312</c:v>
                </c:pt>
                <c:pt idx="4694">
                  <c:v>6.4616485876328396</c:v>
                </c:pt>
                <c:pt idx="4695">
                  <c:v>6.4630251638125698</c:v>
                </c:pt>
                <c:pt idx="4696">
                  <c:v>6.4644017399922902</c:v>
                </c:pt>
                <c:pt idx="4697">
                  <c:v>6.4657783161720204</c:v>
                </c:pt>
                <c:pt idx="4698">
                  <c:v>6.4671548923517399</c:v>
                </c:pt>
                <c:pt idx="4699">
                  <c:v>6.4685314685314701</c:v>
                </c:pt>
                <c:pt idx="4700">
                  <c:v>6.4699080447112003</c:v>
                </c:pt>
                <c:pt idx="4701">
                  <c:v>6.4712846208909198</c:v>
                </c:pt>
                <c:pt idx="4702">
                  <c:v>6.47266119707065</c:v>
                </c:pt>
                <c:pt idx="4703">
                  <c:v>6.4740377732503704</c:v>
                </c:pt>
                <c:pt idx="4704">
                  <c:v>6.4754143494300997</c:v>
                </c:pt>
                <c:pt idx="4705">
                  <c:v>6.4767909256098202</c:v>
                </c:pt>
                <c:pt idx="4706">
                  <c:v>6.4781675017895504</c:v>
                </c:pt>
                <c:pt idx="4707">
                  <c:v>6.4795440779692797</c:v>
                </c:pt>
                <c:pt idx="4708">
                  <c:v>6.4809206541490001</c:v>
                </c:pt>
                <c:pt idx="4709">
                  <c:v>6.4822972303287303</c:v>
                </c:pt>
                <c:pt idx="4710">
                  <c:v>6.4836738065084498</c:v>
                </c:pt>
                <c:pt idx="4711">
                  <c:v>6.48505038268818</c:v>
                </c:pt>
                <c:pt idx="4712">
                  <c:v>6.4864269588679102</c:v>
                </c:pt>
                <c:pt idx="4713">
                  <c:v>6.4878035350476297</c:v>
                </c:pt>
                <c:pt idx="4714">
                  <c:v>6.4891801112273599</c:v>
                </c:pt>
                <c:pt idx="4715">
                  <c:v>6.4905566874070804</c:v>
                </c:pt>
                <c:pt idx="4716">
                  <c:v>6.4919332635868097</c:v>
                </c:pt>
                <c:pt idx="4717">
                  <c:v>6.4933098397665301</c:v>
                </c:pt>
                <c:pt idx="4718">
                  <c:v>6.4946864159462603</c:v>
                </c:pt>
                <c:pt idx="4719">
                  <c:v>6.4960629921259896</c:v>
                </c:pt>
                <c:pt idx="4720">
                  <c:v>6.49743956830571</c:v>
                </c:pt>
                <c:pt idx="4721">
                  <c:v>6.4988161444854402</c:v>
                </c:pt>
                <c:pt idx="4722">
                  <c:v>6.5001927206651597</c:v>
                </c:pt>
                <c:pt idx="4723">
                  <c:v>6.5015692968448899</c:v>
                </c:pt>
                <c:pt idx="4724">
                  <c:v>6.5029458730246201</c:v>
                </c:pt>
                <c:pt idx="4725">
                  <c:v>6.5043224492043397</c:v>
                </c:pt>
                <c:pt idx="4726">
                  <c:v>6.5056990253840699</c:v>
                </c:pt>
                <c:pt idx="4727">
                  <c:v>6.5070756015637903</c:v>
                </c:pt>
                <c:pt idx="4728">
                  <c:v>6.5084521777435196</c:v>
                </c:pt>
                <c:pt idx="4729">
                  <c:v>6.50982875392324</c:v>
                </c:pt>
                <c:pt idx="4730">
                  <c:v>6.5112053301029702</c:v>
                </c:pt>
                <c:pt idx="4731">
                  <c:v>6.5125819062827004</c:v>
                </c:pt>
                <c:pt idx="4732">
                  <c:v>6.5139584824624199</c:v>
                </c:pt>
                <c:pt idx="4733">
                  <c:v>6.5153350586421501</c:v>
                </c:pt>
                <c:pt idx="4734">
                  <c:v>6.5167116348218697</c:v>
                </c:pt>
                <c:pt idx="4735">
                  <c:v>6.5180882110015999</c:v>
                </c:pt>
                <c:pt idx="4736">
                  <c:v>6.5194647871813203</c:v>
                </c:pt>
                <c:pt idx="4737">
                  <c:v>6.5208413633610496</c:v>
                </c:pt>
                <c:pt idx="4738">
                  <c:v>6.5222179395407798</c:v>
                </c:pt>
                <c:pt idx="4739">
                  <c:v>6.5235945157205002</c:v>
                </c:pt>
                <c:pt idx="4740">
                  <c:v>6.5249710919002304</c:v>
                </c:pt>
                <c:pt idx="4741">
                  <c:v>6.5263476680799499</c:v>
                </c:pt>
                <c:pt idx="4742">
                  <c:v>6.5277242442596801</c:v>
                </c:pt>
                <c:pt idx="4743">
                  <c:v>6.5291008204393997</c:v>
                </c:pt>
                <c:pt idx="4744">
                  <c:v>6.5304773966191298</c:v>
                </c:pt>
                <c:pt idx="4745">
                  <c:v>6.53185397279886</c:v>
                </c:pt>
                <c:pt idx="4746">
                  <c:v>6.5332305489785796</c:v>
                </c:pt>
                <c:pt idx="4747">
                  <c:v>6.5346071251583098</c:v>
                </c:pt>
                <c:pt idx="4748">
                  <c:v>6.5359837013380302</c:v>
                </c:pt>
                <c:pt idx="4749">
                  <c:v>6.5373602775177604</c:v>
                </c:pt>
                <c:pt idx="4750">
                  <c:v>6.5387368536974799</c:v>
                </c:pt>
                <c:pt idx="4751">
                  <c:v>6.5401134298772101</c:v>
                </c:pt>
                <c:pt idx="4752">
                  <c:v>6.5414900060569403</c:v>
                </c:pt>
                <c:pt idx="4753">
                  <c:v>6.5428665822366598</c:v>
                </c:pt>
                <c:pt idx="4754">
                  <c:v>6.54424315841639</c:v>
                </c:pt>
                <c:pt idx="4755">
                  <c:v>6.5456197345961096</c:v>
                </c:pt>
                <c:pt idx="4756">
                  <c:v>6.5469963107758398</c:v>
                </c:pt>
                <c:pt idx="4757">
                  <c:v>6.54837288695557</c:v>
                </c:pt>
                <c:pt idx="4758">
                  <c:v>6.5497494631352904</c:v>
                </c:pt>
                <c:pt idx="4759">
                  <c:v>6.5511260393150197</c:v>
                </c:pt>
                <c:pt idx="4760">
                  <c:v>6.5525026154947401</c:v>
                </c:pt>
                <c:pt idx="4761">
                  <c:v>6.5538791916744703</c:v>
                </c:pt>
                <c:pt idx="4762">
                  <c:v>6.5552557678541898</c:v>
                </c:pt>
                <c:pt idx="4763">
                  <c:v>6.55663234403392</c:v>
                </c:pt>
                <c:pt idx="4764">
                  <c:v>6.5580089202136502</c:v>
                </c:pt>
                <c:pt idx="4765">
                  <c:v>6.5593854963933698</c:v>
                </c:pt>
                <c:pt idx="4766">
                  <c:v>6.5607620725731</c:v>
                </c:pt>
                <c:pt idx="4767">
                  <c:v>6.5621386487528204</c:v>
                </c:pt>
                <c:pt idx="4768">
                  <c:v>6.5635152249325497</c:v>
                </c:pt>
                <c:pt idx="4769">
                  <c:v>6.5648918011122701</c:v>
                </c:pt>
                <c:pt idx="4770">
                  <c:v>6.5662683772920003</c:v>
                </c:pt>
                <c:pt idx="4771">
                  <c:v>6.5676449534717296</c:v>
                </c:pt>
                <c:pt idx="4772">
                  <c:v>6.56902152965145</c:v>
                </c:pt>
                <c:pt idx="4773">
                  <c:v>6.5703981058311802</c:v>
                </c:pt>
                <c:pt idx="4774">
                  <c:v>6.5717746820108998</c:v>
                </c:pt>
                <c:pt idx="4775">
                  <c:v>6.57315125819063</c:v>
                </c:pt>
                <c:pt idx="4776">
                  <c:v>6.5745278343703601</c:v>
                </c:pt>
                <c:pt idx="4777">
                  <c:v>6.5759044105500797</c:v>
                </c:pt>
                <c:pt idx="4778">
                  <c:v>6.5772809867298099</c:v>
                </c:pt>
                <c:pt idx="4779">
                  <c:v>6.5786575629095303</c:v>
                </c:pt>
                <c:pt idx="4780">
                  <c:v>6.5800341390892596</c:v>
                </c:pt>
                <c:pt idx="4781">
                  <c:v>6.58141071526898</c:v>
                </c:pt>
                <c:pt idx="4782">
                  <c:v>6.5827872914487102</c:v>
                </c:pt>
                <c:pt idx="4783">
                  <c:v>6.5841638676284404</c:v>
                </c:pt>
                <c:pt idx="4784">
                  <c:v>6.5855404438081599</c:v>
                </c:pt>
                <c:pt idx="4785">
                  <c:v>6.5869170199878901</c:v>
                </c:pt>
                <c:pt idx="4786">
                  <c:v>6.5882935961676097</c:v>
                </c:pt>
                <c:pt idx="4787">
                  <c:v>6.5896701723473399</c:v>
                </c:pt>
                <c:pt idx="4788">
                  <c:v>6.5910467485270701</c:v>
                </c:pt>
                <c:pt idx="4789">
                  <c:v>6.5924233247067896</c:v>
                </c:pt>
                <c:pt idx="4790">
                  <c:v>6.5937999008865198</c:v>
                </c:pt>
                <c:pt idx="4791">
                  <c:v>6.5951764770662402</c:v>
                </c:pt>
                <c:pt idx="4792">
                  <c:v>6.5965530532459704</c:v>
                </c:pt>
                <c:pt idx="4793">
                  <c:v>6.5979296294256899</c:v>
                </c:pt>
                <c:pt idx="4794">
                  <c:v>6.5993062056054201</c:v>
                </c:pt>
                <c:pt idx="4795">
                  <c:v>6.6006827817851503</c:v>
                </c:pt>
                <c:pt idx="4796">
                  <c:v>6.6020593579648699</c:v>
                </c:pt>
                <c:pt idx="4797">
                  <c:v>6.6034359341446001</c:v>
                </c:pt>
                <c:pt idx="4798">
                  <c:v>6.6048125103243196</c:v>
                </c:pt>
                <c:pt idx="4799">
                  <c:v>6.6061890865040498</c:v>
                </c:pt>
                <c:pt idx="4800">
                  <c:v>6.6075656626837702</c:v>
                </c:pt>
                <c:pt idx="4801">
                  <c:v>6.6089422388635004</c:v>
                </c:pt>
                <c:pt idx="4802">
                  <c:v>6.6103188150432297</c:v>
                </c:pt>
                <c:pt idx="4803">
                  <c:v>6.6116953912229501</c:v>
                </c:pt>
                <c:pt idx="4804">
                  <c:v>6.6130719674026803</c:v>
                </c:pt>
                <c:pt idx="4805">
                  <c:v>6.6144485435823999</c:v>
                </c:pt>
                <c:pt idx="4806">
                  <c:v>6.6158251197621301</c:v>
                </c:pt>
                <c:pt idx="4807">
                  <c:v>6.6172016959418603</c:v>
                </c:pt>
                <c:pt idx="4808">
                  <c:v>6.6185782721215798</c:v>
                </c:pt>
                <c:pt idx="4809">
                  <c:v>6.61995484830131</c:v>
                </c:pt>
                <c:pt idx="4810">
                  <c:v>6.6213314244810304</c:v>
                </c:pt>
                <c:pt idx="4811">
                  <c:v>6.6227080006607597</c:v>
                </c:pt>
                <c:pt idx="4812">
                  <c:v>6.6240845768404801</c:v>
                </c:pt>
                <c:pt idx="4813">
                  <c:v>6.6254611530202103</c:v>
                </c:pt>
                <c:pt idx="4814">
                  <c:v>6.6268377291999396</c:v>
                </c:pt>
                <c:pt idx="4815">
                  <c:v>6.6282143053796601</c:v>
                </c:pt>
                <c:pt idx="4816">
                  <c:v>6.6295908815593902</c:v>
                </c:pt>
                <c:pt idx="4817">
                  <c:v>6.6309674577391098</c:v>
                </c:pt>
                <c:pt idx="4818">
                  <c:v>6.63234403391884</c:v>
                </c:pt>
                <c:pt idx="4819">
                  <c:v>6.6337206100985604</c:v>
                </c:pt>
                <c:pt idx="4820">
                  <c:v>6.6350971862782897</c:v>
                </c:pt>
                <c:pt idx="4821">
                  <c:v>6.6364737624580199</c:v>
                </c:pt>
                <c:pt idx="4822">
                  <c:v>6.6378503386377403</c:v>
                </c:pt>
                <c:pt idx="4823">
                  <c:v>6.6392269148174696</c:v>
                </c:pt>
                <c:pt idx="4824">
                  <c:v>6.6406034909971901</c:v>
                </c:pt>
                <c:pt idx="4825">
                  <c:v>6.6419800671769202</c:v>
                </c:pt>
                <c:pt idx="4826">
                  <c:v>6.6433566433566398</c:v>
                </c:pt>
                <c:pt idx="4827">
                  <c:v>6.64473321953637</c:v>
                </c:pt>
                <c:pt idx="4828">
                  <c:v>6.6461097957161002</c:v>
                </c:pt>
                <c:pt idx="4829">
                  <c:v>6.6474863718958197</c:v>
                </c:pt>
                <c:pt idx="4830">
                  <c:v>6.6488629480755499</c:v>
                </c:pt>
                <c:pt idx="4831">
                  <c:v>6.6502395242552703</c:v>
                </c:pt>
                <c:pt idx="4832">
                  <c:v>6.6516161004349996</c:v>
                </c:pt>
                <c:pt idx="4833">
                  <c:v>6.65299267661472</c:v>
                </c:pt>
                <c:pt idx="4834">
                  <c:v>6.6543692527944502</c:v>
                </c:pt>
                <c:pt idx="4835">
                  <c:v>6.6557458289741804</c:v>
                </c:pt>
                <c:pt idx="4836">
                  <c:v>6.6571224051539</c:v>
                </c:pt>
                <c:pt idx="4837">
                  <c:v>6.6584989813336302</c:v>
                </c:pt>
                <c:pt idx="4838">
                  <c:v>6.6598755575133497</c:v>
                </c:pt>
                <c:pt idx="4839">
                  <c:v>6.6612521336930799</c:v>
                </c:pt>
                <c:pt idx="4840">
                  <c:v>6.6626287098728101</c:v>
                </c:pt>
                <c:pt idx="4841">
                  <c:v>6.6640052860525296</c:v>
                </c:pt>
                <c:pt idx="4842">
                  <c:v>6.6653818622322598</c:v>
                </c:pt>
                <c:pt idx="4843">
                  <c:v>6.6667584384119802</c:v>
                </c:pt>
                <c:pt idx="4844">
                  <c:v>6.6681350145917104</c:v>
                </c:pt>
                <c:pt idx="4845">
                  <c:v>6.66951159077143</c:v>
                </c:pt>
                <c:pt idx="4846">
                  <c:v>6.6708881669511602</c:v>
                </c:pt>
                <c:pt idx="4847">
                  <c:v>6.6722647431308904</c:v>
                </c:pt>
                <c:pt idx="4848">
                  <c:v>6.6736413193106099</c:v>
                </c:pt>
                <c:pt idx="4849">
                  <c:v>6.6750178954903401</c:v>
                </c:pt>
                <c:pt idx="4850">
                  <c:v>6.6763944716700596</c:v>
                </c:pt>
                <c:pt idx="4851">
                  <c:v>6.6777710478497898</c:v>
                </c:pt>
                <c:pt idx="4852">
                  <c:v>6.67914762402952</c:v>
                </c:pt>
                <c:pt idx="4853">
                  <c:v>6.6805242002092404</c:v>
                </c:pt>
                <c:pt idx="4854">
                  <c:v>6.6819007763889697</c:v>
                </c:pt>
                <c:pt idx="4855">
                  <c:v>6.6832773525686902</c:v>
                </c:pt>
                <c:pt idx="4856">
                  <c:v>6.6846539287484203</c:v>
                </c:pt>
                <c:pt idx="4857">
                  <c:v>6.6860305049281399</c:v>
                </c:pt>
                <c:pt idx="4858">
                  <c:v>6.6874070811078701</c:v>
                </c:pt>
                <c:pt idx="4859">
                  <c:v>6.6887836572876003</c:v>
                </c:pt>
                <c:pt idx="4860">
                  <c:v>6.6901602334673198</c:v>
                </c:pt>
                <c:pt idx="4861">
                  <c:v>6.69153680964705</c:v>
                </c:pt>
                <c:pt idx="4862">
                  <c:v>6.6929133858267704</c:v>
                </c:pt>
                <c:pt idx="4863">
                  <c:v>6.6942899620064997</c:v>
                </c:pt>
                <c:pt idx="4864">
                  <c:v>6.6956665381862299</c:v>
                </c:pt>
                <c:pt idx="4865">
                  <c:v>6.6970431143659503</c:v>
                </c:pt>
                <c:pt idx="4866">
                  <c:v>6.6984196905456797</c:v>
                </c:pt>
                <c:pt idx="4867">
                  <c:v>6.6997962667254001</c:v>
                </c:pt>
                <c:pt idx="4868">
                  <c:v>6.7011728429051303</c:v>
                </c:pt>
                <c:pt idx="4869">
                  <c:v>6.7025494190848498</c:v>
                </c:pt>
                <c:pt idx="4870">
                  <c:v>6.70392599526458</c:v>
                </c:pt>
                <c:pt idx="4871">
                  <c:v>6.7053025714443102</c:v>
                </c:pt>
                <c:pt idx="4872">
                  <c:v>6.7066791476240297</c:v>
                </c:pt>
                <c:pt idx="4873">
                  <c:v>6.7080557238037599</c:v>
                </c:pt>
                <c:pt idx="4874">
                  <c:v>6.7094322999834803</c:v>
                </c:pt>
                <c:pt idx="4875">
                  <c:v>6.7108088761632096</c:v>
                </c:pt>
                <c:pt idx="4876">
                  <c:v>6.7121854523429301</c:v>
                </c:pt>
                <c:pt idx="4877">
                  <c:v>6.7135620285226603</c:v>
                </c:pt>
                <c:pt idx="4878">
                  <c:v>6.7149386047023896</c:v>
                </c:pt>
                <c:pt idx="4879">
                  <c:v>6.71631518088211</c:v>
                </c:pt>
                <c:pt idx="4880">
                  <c:v>6.7176917570618402</c:v>
                </c:pt>
                <c:pt idx="4881">
                  <c:v>6.7190683332415597</c:v>
                </c:pt>
                <c:pt idx="4882">
                  <c:v>6.7204449094212899</c:v>
                </c:pt>
                <c:pt idx="4883">
                  <c:v>6.7218214856010103</c:v>
                </c:pt>
                <c:pt idx="4884">
                  <c:v>6.7231980617807396</c:v>
                </c:pt>
                <c:pt idx="4885">
                  <c:v>6.7245746379604698</c:v>
                </c:pt>
                <c:pt idx="4886">
                  <c:v>6.7259512141401903</c:v>
                </c:pt>
                <c:pt idx="4887">
                  <c:v>6.7273277903199196</c:v>
                </c:pt>
                <c:pt idx="4888">
                  <c:v>6.72870436649964</c:v>
                </c:pt>
                <c:pt idx="4889">
                  <c:v>6.7300809426793702</c:v>
                </c:pt>
                <c:pt idx="4890">
                  <c:v>6.7314575188590897</c:v>
                </c:pt>
                <c:pt idx="4891">
                  <c:v>6.7328340950388199</c:v>
                </c:pt>
                <c:pt idx="4892">
                  <c:v>6.7342106712185501</c:v>
                </c:pt>
                <c:pt idx="4893">
                  <c:v>6.7355872473982696</c:v>
                </c:pt>
                <c:pt idx="4894">
                  <c:v>6.7369638235779998</c:v>
                </c:pt>
                <c:pt idx="4895">
                  <c:v>6.7383403997577203</c:v>
                </c:pt>
                <c:pt idx="4896">
                  <c:v>6.7397169759374496</c:v>
                </c:pt>
                <c:pt idx="4897">
                  <c:v>6.7410935521171798</c:v>
                </c:pt>
                <c:pt idx="4898">
                  <c:v>6.7424701282969002</c:v>
                </c:pt>
                <c:pt idx="4899">
                  <c:v>6.7438467044766304</c:v>
                </c:pt>
                <c:pt idx="4900">
                  <c:v>6.7452232806563499</c:v>
                </c:pt>
                <c:pt idx="4901">
                  <c:v>6.7465998568360801</c:v>
                </c:pt>
                <c:pt idx="4902">
                  <c:v>6.7479764330158103</c:v>
                </c:pt>
                <c:pt idx="4903">
                  <c:v>6.7493530091955298</c:v>
                </c:pt>
                <c:pt idx="4904">
                  <c:v>6.75072958537526</c:v>
                </c:pt>
                <c:pt idx="4905">
                  <c:v>6.7521061615549796</c:v>
                </c:pt>
                <c:pt idx="4906">
                  <c:v>6.7534827377347098</c:v>
                </c:pt>
                <c:pt idx="4907">
                  <c:v>6.7548593139144302</c:v>
                </c:pt>
                <c:pt idx="4908">
                  <c:v>6.7562358900941604</c:v>
                </c:pt>
                <c:pt idx="4909">
                  <c:v>6.7576124662738897</c:v>
                </c:pt>
                <c:pt idx="4910">
                  <c:v>6.7589890424536101</c:v>
                </c:pt>
                <c:pt idx="4911">
                  <c:v>6.7603656186333403</c:v>
                </c:pt>
                <c:pt idx="4912">
                  <c:v>6.7617421948130598</c:v>
                </c:pt>
                <c:pt idx="4913">
                  <c:v>6.76311877099279</c:v>
                </c:pt>
                <c:pt idx="4914">
                  <c:v>6.7644953471725104</c:v>
                </c:pt>
                <c:pt idx="4915">
                  <c:v>6.7658719233522397</c:v>
                </c:pt>
                <c:pt idx="4916">
                  <c:v>6.7672484995319699</c:v>
                </c:pt>
                <c:pt idx="4917">
                  <c:v>6.7686250757116904</c:v>
                </c:pt>
                <c:pt idx="4918">
                  <c:v>6.7700016518914197</c:v>
                </c:pt>
                <c:pt idx="4919">
                  <c:v>6.7713782280711401</c:v>
                </c:pt>
                <c:pt idx="4920">
                  <c:v>6.7727548042508703</c:v>
                </c:pt>
                <c:pt idx="4921">
                  <c:v>6.7741313804305898</c:v>
                </c:pt>
                <c:pt idx="4922">
                  <c:v>6.77550795661032</c:v>
                </c:pt>
                <c:pt idx="4923">
                  <c:v>6.7768845327900502</c:v>
                </c:pt>
                <c:pt idx="4924">
                  <c:v>6.7782611089697697</c:v>
                </c:pt>
                <c:pt idx="4925">
                  <c:v>6.7796376851494999</c:v>
                </c:pt>
                <c:pt idx="4926">
                  <c:v>6.7810142613292204</c:v>
                </c:pt>
                <c:pt idx="4927">
                  <c:v>6.7823908375089497</c:v>
                </c:pt>
                <c:pt idx="4928">
                  <c:v>6.7837674136886701</c:v>
                </c:pt>
                <c:pt idx="4929">
                  <c:v>6.7851439898684003</c:v>
                </c:pt>
                <c:pt idx="4930">
                  <c:v>6.7865205660481296</c:v>
                </c:pt>
                <c:pt idx="4931">
                  <c:v>6.78789714222785</c:v>
                </c:pt>
                <c:pt idx="4932">
                  <c:v>6.7892737184075802</c:v>
                </c:pt>
                <c:pt idx="4933">
                  <c:v>6.7906502945872997</c:v>
                </c:pt>
                <c:pt idx="4934">
                  <c:v>6.7920268707670299</c:v>
                </c:pt>
                <c:pt idx="4935">
                  <c:v>6.7934034469467601</c:v>
                </c:pt>
                <c:pt idx="4936">
                  <c:v>6.7947800231264797</c:v>
                </c:pt>
                <c:pt idx="4937">
                  <c:v>6.7961565993062099</c:v>
                </c:pt>
                <c:pt idx="4938">
                  <c:v>6.7975331754859303</c:v>
                </c:pt>
                <c:pt idx="4939">
                  <c:v>6.7989097516656596</c:v>
                </c:pt>
                <c:pt idx="4940">
                  <c:v>6.80028632784538</c:v>
                </c:pt>
                <c:pt idx="4941">
                  <c:v>6.8016629040251102</c:v>
                </c:pt>
                <c:pt idx="4942">
                  <c:v>6.8030394802048404</c:v>
                </c:pt>
                <c:pt idx="4943">
                  <c:v>6.8044160563845599</c:v>
                </c:pt>
                <c:pt idx="4944">
                  <c:v>6.8057926325642901</c:v>
                </c:pt>
                <c:pt idx="4945">
                  <c:v>6.8071692087440097</c:v>
                </c:pt>
                <c:pt idx="4946">
                  <c:v>6.8085457849237399</c:v>
                </c:pt>
                <c:pt idx="4947">
                  <c:v>6.80992236110347</c:v>
                </c:pt>
                <c:pt idx="4948">
                  <c:v>6.8112989372831896</c:v>
                </c:pt>
                <c:pt idx="4949">
                  <c:v>6.8126755134629198</c:v>
                </c:pt>
                <c:pt idx="4950">
                  <c:v>6.8140520896426402</c:v>
                </c:pt>
                <c:pt idx="4951">
                  <c:v>6.8154286658223704</c:v>
                </c:pt>
                <c:pt idx="4952">
                  <c:v>6.8168052420020899</c:v>
                </c:pt>
                <c:pt idx="4953">
                  <c:v>6.8181818181818201</c:v>
                </c:pt>
                <c:pt idx="4954">
                  <c:v>6.8195583943615503</c:v>
                </c:pt>
                <c:pt idx="4955">
                  <c:v>6.8209349705412698</c:v>
                </c:pt>
                <c:pt idx="4956">
                  <c:v>6.822311546721</c:v>
                </c:pt>
                <c:pt idx="4957">
                  <c:v>6.8236881229007196</c:v>
                </c:pt>
                <c:pt idx="4958">
                  <c:v>6.8250646990804498</c:v>
                </c:pt>
                <c:pt idx="4959">
                  <c:v>6.8264412752601702</c:v>
                </c:pt>
                <c:pt idx="4960">
                  <c:v>6.8278178514399004</c:v>
                </c:pt>
                <c:pt idx="4961">
                  <c:v>6.8291944276196297</c:v>
                </c:pt>
                <c:pt idx="4962">
                  <c:v>6.8305710037993501</c:v>
                </c:pt>
                <c:pt idx="4963">
                  <c:v>6.8319475799790803</c:v>
                </c:pt>
                <c:pt idx="4964">
                  <c:v>6.8333241561587998</c:v>
                </c:pt>
                <c:pt idx="4965">
                  <c:v>6.83470073233853</c:v>
                </c:pt>
                <c:pt idx="4966">
                  <c:v>6.8360773085182602</c:v>
                </c:pt>
                <c:pt idx="4967">
                  <c:v>6.8374538846979798</c:v>
                </c:pt>
                <c:pt idx="4968">
                  <c:v>6.83883046087771</c:v>
                </c:pt>
                <c:pt idx="4969">
                  <c:v>6.8402070370574304</c:v>
                </c:pt>
                <c:pt idx="4970">
                  <c:v>6.8415836132371597</c:v>
                </c:pt>
                <c:pt idx="4971">
                  <c:v>6.8429601894168801</c:v>
                </c:pt>
                <c:pt idx="4972">
                  <c:v>6.8443367655966103</c:v>
                </c:pt>
                <c:pt idx="4973">
                  <c:v>6.8457133417763396</c:v>
                </c:pt>
                <c:pt idx="4974">
                  <c:v>6.84708991795606</c:v>
                </c:pt>
                <c:pt idx="4975">
                  <c:v>6.8484664941357902</c:v>
                </c:pt>
                <c:pt idx="4976">
                  <c:v>6.8498430703155098</c:v>
                </c:pt>
                <c:pt idx="4977">
                  <c:v>6.85121964649524</c:v>
                </c:pt>
                <c:pt idx="4978">
                  <c:v>6.8525962226749604</c:v>
                </c:pt>
                <c:pt idx="4979">
                  <c:v>6.8539727988546897</c:v>
                </c:pt>
                <c:pt idx="4980">
                  <c:v>6.8553493750344199</c:v>
                </c:pt>
                <c:pt idx="4981">
                  <c:v>6.8567259512141403</c:v>
                </c:pt>
                <c:pt idx="4982">
                  <c:v>6.8581025273938696</c:v>
                </c:pt>
                <c:pt idx="4983">
                  <c:v>6.85947910357359</c:v>
                </c:pt>
                <c:pt idx="4984">
                  <c:v>6.8608556797533202</c:v>
                </c:pt>
                <c:pt idx="4985">
                  <c:v>6.8622322559330398</c:v>
                </c:pt>
                <c:pt idx="4986">
                  <c:v>6.86360883211277</c:v>
                </c:pt>
                <c:pt idx="4987">
                  <c:v>6.8649854082925001</c:v>
                </c:pt>
                <c:pt idx="4988">
                  <c:v>6.8663619844722197</c:v>
                </c:pt>
                <c:pt idx="4989">
                  <c:v>6.8677385606519499</c:v>
                </c:pt>
                <c:pt idx="4990">
                  <c:v>6.8691151368316703</c:v>
                </c:pt>
                <c:pt idx="4991">
                  <c:v>6.8704917130113996</c:v>
                </c:pt>
                <c:pt idx="4992">
                  <c:v>6.8718682891911298</c:v>
                </c:pt>
                <c:pt idx="4993">
                  <c:v>6.8732448653708502</c:v>
                </c:pt>
                <c:pt idx="4994">
                  <c:v>6.8746214415505804</c:v>
                </c:pt>
                <c:pt idx="4995">
                  <c:v>6.8759980177302999</c:v>
                </c:pt>
                <c:pt idx="4996">
                  <c:v>6.8773745939100301</c:v>
                </c:pt>
                <c:pt idx="4997">
                  <c:v>6.8787511700897497</c:v>
                </c:pt>
                <c:pt idx="4998">
                  <c:v>6.8801277462694799</c:v>
                </c:pt>
                <c:pt idx="4999">
                  <c:v>6.8815043224492101</c:v>
                </c:pt>
                <c:pt idx="5000">
                  <c:v>6.8828808986289296</c:v>
                </c:pt>
                <c:pt idx="5001">
                  <c:v>6.8842574748086598</c:v>
                </c:pt>
                <c:pt idx="5002">
                  <c:v>6.8856340509883802</c:v>
                </c:pt>
                <c:pt idx="5003">
                  <c:v>6.8870106271681104</c:v>
                </c:pt>
                <c:pt idx="5004">
                  <c:v>6.8883872033478299</c:v>
                </c:pt>
                <c:pt idx="5005">
                  <c:v>6.8897637795275601</c:v>
                </c:pt>
                <c:pt idx="5006">
                  <c:v>6.8911403557072903</c:v>
                </c:pt>
                <c:pt idx="5007">
                  <c:v>6.8925169318870099</c:v>
                </c:pt>
                <c:pt idx="5008">
                  <c:v>6.8938935080667401</c:v>
                </c:pt>
                <c:pt idx="5009">
                  <c:v>6.8952700842464596</c:v>
                </c:pt>
                <c:pt idx="5010">
                  <c:v>6.8966466604261898</c:v>
                </c:pt>
                <c:pt idx="5011">
                  <c:v>6.89802323660592</c:v>
                </c:pt>
                <c:pt idx="5012">
                  <c:v>6.8993998127856404</c:v>
                </c:pt>
                <c:pt idx="5013">
                  <c:v>6.9007763889653697</c:v>
                </c:pt>
                <c:pt idx="5014">
                  <c:v>6.9021529651450901</c:v>
                </c:pt>
                <c:pt idx="5015">
                  <c:v>6.9035295413248203</c:v>
                </c:pt>
                <c:pt idx="5016">
                  <c:v>6.9049061175045399</c:v>
                </c:pt>
                <c:pt idx="5017">
                  <c:v>6.9062826936842701</c:v>
                </c:pt>
                <c:pt idx="5018">
                  <c:v>6.9076592698640003</c:v>
                </c:pt>
                <c:pt idx="5019">
                  <c:v>6.9090358460437198</c:v>
                </c:pt>
                <c:pt idx="5020">
                  <c:v>6.91041242222345</c:v>
                </c:pt>
                <c:pt idx="5021">
                  <c:v>6.9117889984031704</c:v>
                </c:pt>
                <c:pt idx="5022">
                  <c:v>6.9131655745828997</c:v>
                </c:pt>
                <c:pt idx="5023">
                  <c:v>6.9145421507626299</c:v>
                </c:pt>
                <c:pt idx="5024">
                  <c:v>6.9159187269423503</c:v>
                </c:pt>
                <c:pt idx="5025">
                  <c:v>6.9172953031220796</c:v>
                </c:pt>
                <c:pt idx="5026">
                  <c:v>6.9186718793018001</c:v>
                </c:pt>
                <c:pt idx="5027">
                  <c:v>6.9200484554815302</c:v>
                </c:pt>
                <c:pt idx="5028">
                  <c:v>6.9214250316612498</c:v>
                </c:pt>
                <c:pt idx="5029">
                  <c:v>6.92280160784098</c:v>
                </c:pt>
                <c:pt idx="5030">
                  <c:v>6.9241781840207102</c:v>
                </c:pt>
                <c:pt idx="5031">
                  <c:v>6.9255547602004297</c:v>
                </c:pt>
                <c:pt idx="5032">
                  <c:v>6.9269313363801599</c:v>
                </c:pt>
                <c:pt idx="5033">
                  <c:v>6.9283079125598803</c:v>
                </c:pt>
                <c:pt idx="5034">
                  <c:v>6.9296844887396096</c:v>
                </c:pt>
                <c:pt idx="5035">
                  <c:v>6.9310610649193301</c:v>
                </c:pt>
                <c:pt idx="5036">
                  <c:v>6.9324376410990602</c:v>
                </c:pt>
                <c:pt idx="5037">
                  <c:v>6.9338142172787904</c:v>
                </c:pt>
                <c:pt idx="5038">
                  <c:v>6.93519079345851</c:v>
                </c:pt>
                <c:pt idx="5039">
                  <c:v>6.9365673696382402</c:v>
                </c:pt>
                <c:pt idx="5040">
                  <c:v>6.9379439458179597</c:v>
                </c:pt>
                <c:pt idx="5041">
                  <c:v>6.9393205219976899</c:v>
                </c:pt>
                <c:pt idx="5042">
                  <c:v>6.9406970981774201</c:v>
                </c:pt>
                <c:pt idx="5043">
                  <c:v>6.9420736743571396</c:v>
                </c:pt>
                <c:pt idx="5044">
                  <c:v>6.9434502505368698</c:v>
                </c:pt>
                <c:pt idx="5045">
                  <c:v>6.9448268267165902</c:v>
                </c:pt>
                <c:pt idx="5046">
                  <c:v>6.9462034028963204</c:v>
                </c:pt>
                <c:pt idx="5047">
                  <c:v>6.94757997907604</c:v>
                </c:pt>
                <c:pt idx="5048">
                  <c:v>6.9489565552557702</c:v>
                </c:pt>
                <c:pt idx="5049">
                  <c:v>6.9503331314355004</c:v>
                </c:pt>
                <c:pt idx="5050">
                  <c:v>6.9517097076152199</c:v>
                </c:pt>
                <c:pt idx="5051">
                  <c:v>6.9530862837949501</c:v>
                </c:pt>
                <c:pt idx="5052">
                  <c:v>6.9544628599746696</c:v>
                </c:pt>
                <c:pt idx="5053">
                  <c:v>6.9558394361543998</c:v>
                </c:pt>
                <c:pt idx="5054">
                  <c:v>6.9572160123341202</c:v>
                </c:pt>
                <c:pt idx="5055">
                  <c:v>6.9585925885138504</c:v>
                </c:pt>
                <c:pt idx="5056">
                  <c:v>6.9599691646935797</c:v>
                </c:pt>
                <c:pt idx="5057">
                  <c:v>6.9613457408733002</c:v>
                </c:pt>
                <c:pt idx="5058">
                  <c:v>6.9627223170530304</c:v>
                </c:pt>
                <c:pt idx="5059">
                  <c:v>6.9640988932327499</c:v>
                </c:pt>
                <c:pt idx="5060">
                  <c:v>6.9654754694124801</c:v>
                </c:pt>
                <c:pt idx="5061">
                  <c:v>6.9668520455921996</c:v>
                </c:pt>
                <c:pt idx="5062">
                  <c:v>6.9682286217719298</c:v>
                </c:pt>
                <c:pt idx="5063">
                  <c:v>6.96960519795166</c:v>
                </c:pt>
                <c:pt idx="5064">
                  <c:v>6.9709817741313804</c:v>
                </c:pt>
                <c:pt idx="5065">
                  <c:v>6.9723583503111097</c:v>
                </c:pt>
                <c:pt idx="5066">
                  <c:v>6.9737349264908302</c:v>
                </c:pt>
                <c:pt idx="5067">
                  <c:v>6.9751115026705603</c:v>
                </c:pt>
                <c:pt idx="5068">
                  <c:v>6.9764880788502799</c:v>
                </c:pt>
                <c:pt idx="5069">
                  <c:v>6.9778646550300101</c:v>
                </c:pt>
                <c:pt idx="5070">
                  <c:v>6.9792412312097403</c:v>
                </c:pt>
                <c:pt idx="5071">
                  <c:v>6.9806178073894598</c:v>
                </c:pt>
                <c:pt idx="5072">
                  <c:v>6.98199438356919</c:v>
                </c:pt>
                <c:pt idx="5073">
                  <c:v>6.9833709597489104</c:v>
                </c:pt>
                <c:pt idx="5074">
                  <c:v>6.9847475359286397</c:v>
                </c:pt>
                <c:pt idx="5075">
                  <c:v>6.9861241121083699</c:v>
                </c:pt>
                <c:pt idx="5076">
                  <c:v>6.9875006882880903</c:v>
                </c:pt>
                <c:pt idx="5077">
                  <c:v>6.9888772644678196</c:v>
                </c:pt>
                <c:pt idx="5078">
                  <c:v>6.9902538406475401</c:v>
                </c:pt>
                <c:pt idx="5079">
                  <c:v>6.9916304168272703</c:v>
                </c:pt>
                <c:pt idx="5080">
                  <c:v>6.9930069930069898</c:v>
                </c:pt>
                <c:pt idx="5081">
                  <c:v>6.99438356918672</c:v>
                </c:pt>
                <c:pt idx="5082">
                  <c:v>6.9957601453664502</c:v>
                </c:pt>
                <c:pt idx="5083">
                  <c:v>6.9971367215461697</c:v>
                </c:pt>
                <c:pt idx="5084">
                  <c:v>6.9985132977258999</c:v>
                </c:pt>
                <c:pt idx="5085">
                  <c:v>6.9998898739056203</c:v>
                </c:pt>
                <c:pt idx="5086">
                  <c:v>7.0012664500853496</c:v>
                </c:pt>
                <c:pt idx="5087">
                  <c:v>7.0026430262650798</c:v>
                </c:pt>
                <c:pt idx="5088">
                  <c:v>7.0040196024448003</c:v>
                </c:pt>
                <c:pt idx="5089">
                  <c:v>7.0053961786245296</c:v>
                </c:pt>
                <c:pt idx="5090">
                  <c:v>7.00677275480425</c:v>
                </c:pt>
                <c:pt idx="5091">
                  <c:v>7.0081493309839802</c:v>
                </c:pt>
                <c:pt idx="5092">
                  <c:v>7.0095259071636997</c:v>
                </c:pt>
                <c:pt idx="5093">
                  <c:v>7.0109024833434299</c:v>
                </c:pt>
                <c:pt idx="5094">
                  <c:v>7.0122790595231601</c:v>
                </c:pt>
                <c:pt idx="5095">
                  <c:v>7.0136556357028796</c:v>
                </c:pt>
                <c:pt idx="5096">
                  <c:v>7.0150322118826098</c:v>
                </c:pt>
                <c:pt idx="5097">
                  <c:v>7.0164087880623303</c:v>
                </c:pt>
                <c:pt idx="5098">
                  <c:v>7.0177853642420596</c:v>
                </c:pt>
                <c:pt idx="5099">
                  <c:v>7.01916194042178</c:v>
                </c:pt>
                <c:pt idx="5100">
                  <c:v>7.0205385166015102</c:v>
                </c:pt>
                <c:pt idx="5101">
                  <c:v>7.0219150927812404</c:v>
                </c:pt>
                <c:pt idx="5102">
                  <c:v>7.0232916689609599</c:v>
                </c:pt>
                <c:pt idx="5103">
                  <c:v>7.0246682451406901</c:v>
                </c:pt>
                <c:pt idx="5104">
                  <c:v>7.0260448213204096</c:v>
                </c:pt>
                <c:pt idx="5105">
                  <c:v>7.0274213975001398</c:v>
                </c:pt>
                <c:pt idx="5106">
                  <c:v>7.02879797367987</c:v>
                </c:pt>
                <c:pt idx="5107">
                  <c:v>7.0301745498595896</c:v>
                </c:pt>
                <c:pt idx="5108">
                  <c:v>7.0315511260393198</c:v>
                </c:pt>
                <c:pt idx="5109">
                  <c:v>7.0329277022190402</c:v>
                </c:pt>
                <c:pt idx="5110">
                  <c:v>7.0343042783987704</c:v>
                </c:pt>
                <c:pt idx="5111">
                  <c:v>7.0356808545784899</c:v>
                </c:pt>
                <c:pt idx="5112">
                  <c:v>7.0370574307582201</c:v>
                </c:pt>
                <c:pt idx="5113">
                  <c:v>7.0384340069379503</c:v>
                </c:pt>
                <c:pt idx="5114">
                  <c:v>7.0398105831176698</c:v>
                </c:pt>
                <c:pt idx="5115">
                  <c:v>7.0411871592974</c:v>
                </c:pt>
                <c:pt idx="5116">
                  <c:v>7.0425637354771196</c:v>
                </c:pt>
                <c:pt idx="5117">
                  <c:v>7.0439403116568498</c:v>
                </c:pt>
                <c:pt idx="5118">
                  <c:v>7.0453168878365702</c:v>
                </c:pt>
                <c:pt idx="5119">
                  <c:v>7.0466934640163004</c:v>
                </c:pt>
                <c:pt idx="5120">
                  <c:v>7.0480700401960297</c:v>
                </c:pt>
                <c:pt idx="5121">
                  <c:v>7.0494466163757501</c:v>
                </c:pt>
                <c:pt idx="5122">
                  <c:v>7.0508231925554803</c:v>
                </c:pt>
                <c:pt idx="5123">
                  <c:v>7.0521997687351998</c:v>
                </c:pt>
                <c:pt idx="5124">
                  <c:v>7.05357634491493</c:v>
                </c:pt>
                <c:pt idx="5125">
                  <c:v>7.0549529210946504</c:v>
                </c:pt>
                <c:pt idx="5126">
                  <c:v>7.0563294972743797</c:v>
                </c:pt>
                <c:pt idx="5127">
                  <c:v>7.0577060734541099</c:v>
                </c:pt>
                <c:pt idx="5128">
                  <c:v>7.0590826496338304</c:v>
                </c:pt>
                <c:pt idx="5129">
                  <c:v>7.0604592258135597</c:v>
                </c:pt>
                <c:pt idx="5130">
                  <c:v>7.0618358019932801</c:v>
                </c:pt>
                <c:pt idx="5131">
                  <c:v>7.0632123781730103</c:v>
                </c:pt>
                <c:pt idx="5132">
                  <c:v>7.0645889543527396</c:v>
                </c:pt>
                <c:pt idx="5133">
                  <c:v>7.06596553053246</c:v>
                </c:pt>
                <c:pt idx="5134">
                  <c:v>7.0673421067121902</c:v>
                </c:pt>
                <c:pt idx="5135">
                  <c:v>7.0687186828919097</c:v>
                </c:pt>
                <c:pt idx="5136">
                  <c:v>7.0700952590716399</c:v>
                </c:pt>
                <c:pt idx="5137">
                  <c:v>7.0714718352513604</c:v>
                </c:pt>
                <c:pt idx="5138">
                  <c:v>7.0728484114310897</c:v>
                </c:pt>
                <c:pt idx="5139">
                  <c:v>7.0742249876108101</c:v>
                </c:pt>
                <c:pt idx="5140">
                  <c:v>7.0756015637905403</c:v>
                </c:pt>
                <c:pt idx="5141">
                  <c:v>7.0769781399702696</c:v>
                </c:pt>
                <c:pt idx="5142">
                  <c:v>7.07835471614999</c:v>
                </c:pt>
                <c:pt idx="5143">
                  <c:v>7.0797312923297202</c:v>
                </c:pt>
                <c:pt idx="5144">
                  <c:v>7.0811078685094397</c:v>
                </c:pt>
                <c:pt idx="5145">
                  <c:v>7.0824844446891699</c:v>
                </c:pt>
                <c:pt idx="5146">
                  <c:v>7.0838610208689001</c:v>
                </c:pt>
                <c:pt idx="5147">
                  <c:v>7.0852375970486197</c:v>
                </c:pt>
                <c:pt idx="5148">
                  <c:v>7.0866141732283499</c:v>
                </c:pt>
                <c:pt idx="5149">
                  <c:v>7.0879907494080703</c:v>
                </c:pt>
                <c:pt idx="5150">
                  <c:v>7.0893673255877996</c:v>
                </c:pt>
                <c:pt idx="5151">
                  <c:v>7.0907439017675298</c:v>
                </c:pt>
                <c:pt idx="5152">
                  <c:v>7.0921204779472502</c:v>
                </c:pt>
                <c:pt idx="5153">
                  <c:v>7.0934970541269804</c:v>
                </c:pt>
                <c:pt idx="5154">
                  <c:v>7.0948736303066999</c:v>
                </c:pt>
                <c:pt idx="5155">
                  <c:v>7.0962502064864301</c:v>
                </c:pt>
                <c:pt idx="5156">
                  <c:v>7.0976267826661497</c:v>
                </c:pt>
                <c:pt idx="5157">
                  <c:v>7.0990033588458799</c:v>
                </c:pt>
                <c:pt idx="5158">
                  <c:v>7.10037993502561</c:v>
                </c:pt>
                <c:pt idx="5159">
                  <c:v>7.1017565112053296</c:v>
                </c:pt>
                <c:pt idx="5160">
                  <c:v>7.1031330873850598</c:v>
                </c:pt>
                <c:pt idx="5161">
                  <c:v>7.1045096635647802</c:v>
                </c:pt>
                <c:pt idx="5162">
                  <c:v>7.1058862397445104</c:v>
                </c:pt>
                <c:pt idx="5163">
                  <c:v>7.1072628159242397</c:v>
                </c:pt>
                <c:pt idx="5164">
                  <c:v>7.1086393921039601</c:v>
                </c:pt>
                <c:pt idx="5165">
                  <c:v>7.1100159682836903</c:v>
                </c:pt>
                <c:pt idx="5166">
                  <c:v>7.1113925444634098</c:v>
                </c:pt>
                <c:pt idx="5167">
                  <c:v>7.11276912064314</c:v>
                </c:pt>
                <c:pt idx="5168">
                  <c:v>7.1141456968228596</c:v>
                </c:pt>
                <c:pt idx="5169">
                  <c:v>7.1155222730025898</c:v>
                </c:pt>
                <c:pt idx="5170">
                  <c:v>7.11689884918232</c:v>
                </c:pt>
                <c:pt idx="5171">
                  <c:v>7.1182754253620404</c:v>
                </c:pt>
                <c:pt idx="5172">
                  <c:v>7.1196520015417697</c:v>
                </c:pt>
                <c:pt idx="5173">
                  <c:v>7.1210285777214901</c:v>
                </c:pt>
                <c:pt idx="5174">
                  <c:v>7.1224051539012203</c:v>
                </c:pt>
                <c:pt idx="5175">
                  <c:v>7.1237817300809398</c:v>
                </c:pt>
                <c:pt idx="5176">
                  <c:v>7.12515830626067</c:v>
                </c:pt>
                <c:pt idx="5177">
                  <c:v>7.1265348824404002</c:v>
                </c:pt>
                <c:pt idx="5178">
                  <c:v>7.1279114586201198</c:v>
                </c:pt>
                <c:pt idx="5179">
                  <c:v>7.12928803479985</c:v>
                </c:pt>
                <c:pt idx="5180">
                  <c:v>7.1306646109795704</c:v>
                </c:pt>
                <c:pt idx="5181">
                  <c:v>7.1320411871592997</c:v>
                </c:pt>
                <c:pt idx="5182">
                  <c:v>7.1334177633390201</c:v>
                </c:pt>
                <c:pt idx="5183">
                  <c:v>7.1347943395187503</c:v>
                </c:pt>
                <c:pt idx="5184">
                  <c:v>7.1361709156984796</c:v>
                </c:pt>
                <c:pt idx="5185">
                  <c:v>7.1375474918782</c:v>
                </c:pt>
                <c:pt idx="5186">
                  <c:v>7.1389240680579302</c:v>
                </c:pt>
                <c:pt idx="5187">
                  <c:v>7.1403006442376498</c:v>
                </c:pt>
                <c:pt idx="5188">
                  <c:v>7.14167722041738</c:v>
                </c:pt>
                <c:pt idx="5189">
                  <c:v>7.1430537965971004</c:v>
                </c:pt>
                <c:pt idx="5190">
                  <c:v>7.1444303727768297</c:v>
                </c:pt>
                <c:pt idx="5191">
                  <c:v>7.1458069489565599</c:v>
                </c:pt>
                <c:pt idx="5192">
                  <c:v>7.1471835251362803</c:v>
                </c:pt>
                <c:pt idx="5193">
                  <c:v>7.1485601013160096</c:v>
                </c:pt>
                <c:pt idx="5194">
                  <c:v>7.14993667749573</c:v>
                </c:pt>
                <c:pt idx="5195">
                  <c:v>7.1513132536754602</c:v>
                </c:pt>
                <c:pt idx="5196">
                  <c:v>7.1526898298551904</c:v>
                </c:pt>
                <c:pt idx="5197">
                  <c:v>7.15406640603491</c:v>
                </c:pt>
                <c:pt idx="5198">
                  <c:v>7.1554429822146401</c:v>
                </c:pt>
                <c:pt idx="5199">
                  <c:v>7.1568195583943597</c:v>
                </c:pt>
                <c:pt idx="5200">
                  <c:v>7.1581961345740899</c:v>
                </c:pt>
                <c:pt idx="5201">
                  <c:v>7.1595727107538103</c:v>
                </c:pt>
                <c:pt idx="5202">
                  <c:v>7.1609492869335396</c:v>
                </c:pt>
                <c:pt idx="5203">
                  <c:v>7.1623258631132698</c:v>
                </c:pt>
                <c:pt idx="5204">
                  <c:v>7.1637024392929902</c:v>
                </c:pt>
                <c:pt idx="5205">
                  <c:v>7.1650790154727204</c:v>
                </c:pt>
                <c:pt idx="5206">
                  <c:v>7.1664555916524399</c:v>
                </c:pt>
                <c:pt idx="5207">
                  <c:v>7.1678321678321701</c:v>
                </c:pt>
                <c:pt idx="5208">
                  <c:v>7.1692087440119003</c:v>
                </c:pt>
                <c:pt idx="5209">
                  <c:v>7.1705853201916199</c:v>
                </c:pt>
                <c:pt idx="5210">
                  <c:v>7.1719618963713501</c:v>
                </c:pt>
                <c:pt idx="5211">
                  <c:v>7.1733384725510696</c:v>
                </c:pt>
                <c:pt idx="5212">
                  <c:v>7.1747150487307998</c:v>
                </c:pt>
                <c:pt idx="5213">
                  <c:v>7.17609162491053</c:v>
                </c:pt>
                <c:pt idx="5214">
                  <c:v>7.1774682010902504</c:v>
                </c:pt>
                <c:pt idx="5215">
                  <c:v>7.1788447772699797</c:v>
                </c:pt>
                <c:pt idx="5216">
                  <c:v>7.1802213534497001</c:v>
                </c:pt>
                <c:pt idx="5217">
                  <c:v>7.1815979296294303</c:v>
                </c:pt>
                <c:pt idx="5218">
                  <c:v>7.1829745058091499</c:v>
                </c:pt>
                <c:pt idx="5219">
                  <c:v>7.1843510819888801</c:v>
                </c:pt>
                <c:pt idx="5220">
                  <c:v>7.1857276581685996</c:v>
                </c:pt>
                <c:pt idx="5221">
                  <c:v>7.1871042343483298</c:v>
                </c:pt>
                <c:pt idx="5222">
                  <c:v>7.18848081052806</c:v>
                </c:pt>
                <c:pt idx="5223">
                  <c:v>7.1898573867077804</c:v>
                </c:pt>
                <c:pt idx="5224">
                  <c:v>7.1912339628875097</c:v>
                </c:pt>
                <c:pt idx="5225">
                  <c:v>7.1926105390672301</c:v>
                </c:pt>
                <c:pt idx="5226">
                  <c:v>7.1939871152469603</c:v>
                </c:pt>
                <c:pt idx="5227">
                  <c:v>7.1953636914266896</c:v>
                </c:pt>
                <c:pt idx="5228">
                  <c:v>7.1967402676064101</c:v>
                </c:pt>
                <c:pt idx="5229">
                  <c:v>7.1981168437861403</c:v>
                </c:pt>
                <c:pt idx="5230">
                  <c:v>7.1994934199658598</c:v>
                </c:pt>
                <c:pt idx="5231">
                  <c:v>7.20086999614559</c:v>
                </c:pt>
                <c:pt idx="5232">
                  <c:v>7.2022465723253104</c:v>
                </c:pt>
                <c:pt idx="5233">
                  <c:v>7.2036231485050397</c:v>
                </c:pt>
                <c:pt idx="5234">
                  <c:v>7.2049997246847699</c:v>
                </c:pt>
                <c:pt idx="5235">
                  <c:v>7.2063763008644903</c:v>
                </c:pt>
                <c:pt idx="5236">
                  <c:v>7.2077528770442196</c:v>
                </c:pt>
                <c:pt idx="5237">
                  <c:v>7.2091294532239401</c:v>
                </c:pt>
                <c:pt idx="5238">
                  <c:v>7.2105060294036702</c:v>
                </c:pt>
                <c:pt idx="5239">
                  <c:v>7.2118826055833898</c:v>
                </c:pt>
                <c:pt idx="5240">
                  <c:v>7.21325918176312</c:v>
                </c:pt>
                <c:pt idx="5241">
                  <c:v>7.2146357579428502</c:v>
                </c:pt>
                <c:pt idx="5242">
                  <c:v>7.2160123341225697</c:v>
                </c:pt>
                <c:pt idx="5243">
                  <c:v>7.2173889103022999</c:v>
                </c:pt>
                <c:pt idx="5244">
                  <c:v>7.2187654864820203</c:v>
                </c:pt>
                <c:pt idx="5245">
                  <c:v>7.2201420626617496</c:v>
                </c:pt>
                <c:pt idx="5246">
                  <c:v>7.2215186388414701</c:v>
                </c:pt>
                <c:pt idx="5247">
                  <c:v>7.2228952150212002</c:v>
                </c:pt>
                <c:pt idx="5248">
                  <c:v>7.2242717912009304</c:v>
                </c:pt>
                <c:pt idx="5249">
                  <c:v>7.22564836738065</c:v>
                </c:pt>
                <c:pt idx="5250">
                  <c:v>7.2270249435603802</c:v>
                </c:pt>
                <c:pt idx="5251">
                  <c:v>7.2284015197400997</c:v>
                </c:pt>
                <c:pt idx="5252">
                  <c:v>7.2297780959198299</c:v>
                </c:pt>
                <c:pt idx="5253">
                  <c:v>7.2311546720995601</c:v>
                </c:pt>
                <c:pt idx="5254">
                  <c:v>7.2325312482792796</c:v>
                </c:pt>
                <c:pt idx="5255">
                  <c:v>7.2339078244590098</c:v>
                </c:pt>
                <c:pt idx="5256">
                  <c:v>7.2352844006387302</c:v>
                </c:pt>
                <c:pt idx="5257">
                  <c:v>7.2366609768184604</c:v>
                </c:pt>
                <c:pt idx="5258">
                  <c:v>7.23803755299818</c:v>
                </c:pt>
                <c:pt idx="5259">
                  <c:v>7.2394141291779102</c:v>
                </c:pt>
                <c:pt idx="5260">
                  <c:v>7.2407907053576404</c:v>
                </c:pt>
                <c:pt idx="5261">
                  <c:v>7.2421672815373599</c:v>
                </c:pt>
                <c:pt idx="5262">
                  <c:v>7.2435438577170901</c:v>
                </c:pt>
                <c:pt idx="5263">
                  <c:v>7.2449204338968096</c:v>
                </c:pt>
                <c:pt idx="5264">
                  <c:v>7.2462970100765398</c:v>
                </c:pt>
                <c:pt idx="5265">
                  <c:v>7.24767358625627</c:v>
                </c:pt>
                <c:pt idx="5266">
                  <c:v>7.2490501624359904</c:v>
                </c:pt>
                <c:pt idx="5267">
                  <c:v>7.2504267386157197</c:v>
                </c:pt>
                <c:pt idx="5268">
                  <c:v>7.2518033147954402</c:v>
                </c:pt>
                <c:pt idx="5269">
                  <c:v>7.2531798909751704</c:v>
                </c:pt>
                <c:pt idx="5270">
                  <c:v>7.2545564671548899</c:v>
                </c:pt>
                <c:pt idx="5271">
                  <c:v>7.2559330433346201</c:v>
                </c:pt>
                <c:pt idx="5272">
                  <c:v>7.2573096195143503</c:v>
                </c:pt>
                <c:pt idx="5273">
                  <c:v>7.2586861956940698</c:v>
                </c:pt>
                <c:pt idx="5274">
                  <c:v>7.2600627718738</c:v>
                </c:pt>
                <c:pt idx="5275">
                  <c:v>7.2614393480535204</c:v>
                </c:pt>
                <c:pt idx="5276">
                  <c:v>7.2628159242332497</c:v>
                </c:pt>
                <c:pt idx="5277">
                  <c:v>7.2641925004129799</c:v>
                </c:pt>
                <c:pt idx="5278">
                  <c:v>7.2655690765927003</c:v>
                </c:pt>
                <c:pt idx="5279">
                  <c:v>7.2669456527724297</c:v>
                </c:pt>
                <c:pt idx="5280">
                  <c:v>7.2683222289521501</c:v>
                </c:pt>
                <c:pt idx="5281">
                  <c:v>7.2696988051318803</c:v>
                </c:pt>
                <c:pt idx="5282">
                  <c:v>7.2710753813115998</c:v>
                </c:pt>
                <c:pt idx="5283">
                  <c:v>7.27245195749133</c:v>
                </c:pt>
                <c:pt idx="5284">
                  <c:v>7.2738285336710504</c:v>
                </c:pt>
                <c:pt idx="5285">
                  <c:v>7.2752051098507797</c:v>
                </c:pt>
                <c:pt idx="5286">
                  <c:v>7.2765816860305099</c:v>
                </c:pt>
                <c:pt idx="5287">
                  <c:v>7.2779582622102303</c:v>
                </c:pt>
                <c:pt idx="5288">
                  <c:v>7.2793348383899596</c:v>
                </c:pt>
                <c:pt idx="5289">
                  <c:v>7.2807114145696801</c:v>
                </c:pt>
                <c:pt idx="5290">
                  <c:v>7.2820879907494103</c:v>
                </c:pt>
                <c:pt idx="5291">
                  <c:v>7.2834645669291396</c:v>
                </c:pt>
                <c:pt idx="5292">
                  <c:v>7.28484114310886</c:v>
                </c:pt>
                <c:pt idx="5293">
                  <c:v>7.2862177192885902</c:v>
                </c:pt>
                <c:pt idx="5294">
                  <c:v>7.2875942954683097</c:v>
                </c:pt>
                <c:pt idx="5295">
                  <c:v>7.2889708716480399</c:v>
                </c:pt>
                <c:pt idx="5296">
                  <c:v>7.2903474478277603</c:v>
                </c:pt>
                <c:pt idx="5297">
                  <c:v>7.2917240240074896</c:v>
                </c:pt>
                <c:pt idx="5298">
                  <c:v>7.2931006001872198</c:v>
                </c:pt>
                <c:pt idx="5299">
                  <c:v>7.2944771763669403</c:v>
                </c:pt>
                <c:pt idx="5300">
                  <c:v>7.2958537525466696</c:v>
                </c:pt>
                <c:pt idx="5301">
                  <c:v>7.29723032872639</c:v>
                </c:pt>
                <c:pt idx="5302">
                  <c:v>7.2986069049061202</c:v>
                </c:pt>
                <c:pt idx="5303">
                  <c:v>7.2999834810858504</c:v>
                </c:pt>
                <c:pt idx="5304">
                  <c:v>7.3013600572655699</c:v>
                </c:pt>
                <c:pt idx="5305">
                  <c:v>7.3027366334453001</c:v>
                </c:pt>
                <c:pt idx="5306">
                  <c:v>7.3041132096250196</c:v>
                </c:pt>
                <c:pt idx="5307">
                  <c:v>7.3054897858047498</c:v>
                </c:pt>
                <c:pt idx="5308">
                  <c:v>7.3068663619844703</c:v>
                </c:pt>
                <c:pt idx="5309">
                  <c:v>7.3082429381641996</c:v>
                </c:pt>
                <c:pt idx="5310">
                  <c:v>7.30961951434392</c:v>
                </c:pt>
                <c:pt idx="5311">
                  <c:v>7.3109960905236502</c:v>
                </c:pt>
                <c:pt idx="5312">
                  <c:v>7.3123726667033804</c:v>
                </c:pt>
                <c:pt idx="5313">
                  <c:v>7.3137492428830999</c:v>
                </c:pt>
                <c:pt idx="5314">
                  <c:v>7.3151258190628301</c:v>
                </c:pt>
                <c:pt idx="5315">
                  <c:v>7.3165023952425496</c:v>
                </c:pt>
                <c:pt idx="5316">
                  <c:v>7.3178789714222798</c:v>
                </c:pt>
                <c:pt idx="5317">
                  <c:v>7.31925554760201</c:v>
                </c:pt>
                <c:pt idx="5318">
                  <c:v>7.3206321237817296</c:v>
                </c:pt>
                <c:pt idx="5319">
                  <c:v>7.3220086999614598</c:v>
                </c:pt>
                <c:pt idx="5320">
                  <c:v>7.3233852761411802</c:v>
                </c:pt>
                <c:pt idx="5321">
                  <c:v>7.3247618523209104</c:v>
                </c:pt>
                <c:pt idx="5322">
                  <c:v>7.3261384285006299</c:v>
                </c:pt>
                <c:pt idx="5323">
                  <c:v>7.3275150046803601</c:v>
                </c:pt>
                <c:pt idx="5324">
                  <c:v>7.3288915808600903</c:v>
                </c:pt>
                <c:pt idx="5325">
                  <c:v>7.3302681570398098</c:v>
                </c:pt>
                <c:pt idx="5326">
                  <c:v>7.33164473321954</c:v>
                </c:pt>
                <c:pt idx="5327">
                  <c:v>7.3330213093992596</c:v>
                </c:pt>
                <c:pt idx="5328">
                  <c:v>7.3343978855789898</c:v>
                </c:pt>
                <c:pt idx="5329">
                  <c:v>7.3357744617587199</c:v>
                </c:pt>
                <c:pt idx="5330">
                  <c:v>7.3371510379384404</c:v>
                </c:pt>
                <c:pt idx="5331">
                  <c:v>7.3385276141181697</c:v>
                </c:pt>
                <c:pt idx="5332">
                  <c:v>7.3399041902978901</c:v>
                </c:pt>
                <c:pt idx="5333">
                  <c:v>7.3412807664776203</c:v>
                </c:pt>
                <c:pt idx="5334">
                  <c:v>7.3426573426573398</c:v>
                </c:pt>
                <c:pt idx="5335">
                  <c:v>7.34403391883707</c:v>
                </c:pt>
                <c:pt idx="5336">
                  <c:v>7.3454104950168002</c:v>
                </c:pt>
                <c:pt idx="5337">
                  <c:v>7.3467870711965197</c:v>
                </c:pt>
                <c:pt idx="5338">
                  <c:v>7.3481636473762499</c:v>
                </c:pt>
                <c:pt idx="5339">
                  <c:v>7.3495402235559704</c:v>
                </c:pt>
                <c:pt idx="5340">
                  <c:v>7.3509167997356997</c:v>
                </c:pt>
                <c:pt idx="5341">
                  <c:v>7.3522933759154201</c:v>
                </c:pt>
                <c:pt idx="5342">
                  <c:v>7.3536699520951503</c:v>
                </c:pt>
                <c:pt idx="5343">
                  <c:v>7.3550465282748796</c:v>
                </c:pt>
                <c:pt idx="5344">
                  <c:v>7.3564231044546</c:v>
                </c:pt>
                <c:pt idx="5345">
                  <c:v>7.3577996806343302</c:v>
                </c:pt>
                <c:pt idx="5346">
                  <c:v>7.3591762568140497</c:v>
                </c:pt>
                <c:pt idx="5347">
                  <c:v>7.3605528329937799</c:v>
                </c:pt>
                <c:pt idx="5348">
                  <c:v>7.3619294091735101</c:v>
                </c:pt>
                <c:pt idx="5349">
                  <c:v>7.3633059853532297</c:v>
                </c:pt>
                <c:pt idx="5350">
                  <c:v>7.3646825615329599</c:v>
                </c:pt>
                <c:pt idx="5351">
                  <c:v>7.3660591377126803</c:v>
                </c:pt>
                <c:pt idx="5352">
                  <c:v>7.3674357138924096</c:v>
                </c:pt>
                <c:pt idx="5353">
                  <c:v>7.36881229007213</c:v>
                </c:pt>
                <c:pt idx="5354">
                  <c:v>7.3701888662518602</c:v>
                </c:pt>
                <c:pt idx="5355">
                  <c:v>7.3715654424315904</c:v>
                </c:pt>
                <c:pt idx="5356">
                  <c:v>7.3729420186113099</c:v>
                </c:pt>
                <c:pt idx="5357">
                  <c:v>7.3743185947910401</c:v>
                </c:pt>
                <c:pt idx="5358">
                  <c:v>7.3756951709707597</c:v>
                </c:pt>
                <c:pt idx="5359">
                  <c:v>7.3770717471504899</c:v>
                </c:pt>
                <c:pt idx="5360">
                  <c:v>7.3784483233302103</c:v>
                </c:pt>
                <c:pt idx="5361">
                  <c:v>7.3798248995099396</c:v>
                </c:pt>
                <c:pt idx="5362">
                  <c:v>7.3812014756896698</c:v>
                </c:pt>
                <c:pt idx="5363">
                  <c:v>7.3825780518693902</c:v>
                </c:pt>
                <c:pt idx="5364">
                  <c:v>7.3839546280491204</c:v>
                </c:pt>
                <c:pt idx="5365">
                  <c:v>7.3853312042288399</c:v>
                </c:pt>
                <c:pt idx="5366">
                  <c:v>7.3867077804085701</c:v>
                </c:pt>
                <c:pt idx="5367">
                  <c:v>7.3880843565883003</c:v>
                </c:pt>
                <c:pt idx="5368">
                  <c:v>7.3894609327680199</c:v>
                </c:pt>
                <c:pt idx="5369">
                  <c:v>7.39083750894775</c:v>
                </c:pt>
                <c:pt idx="5370">
                  <c:v>7.3922140851274696</c:v>
                </c:pt>
                <c:pt idx="5371">
                  <c:v>7.3935906613071998</c:v>
                </c:pt>
                <c:pt idx="5372">
                  <c:v>7.3949672374869202</c:v>
                </c:pt>
                <c:pt idx="5373">
                  <c:v>7.3963438136666504</c:v>
                </c:pt>
                <c:pt idx="5374">
                  <c:v>7.3977203898463699</c:v>
                </c:pt>
                <c:pt idx="5375">
                  <c:v>7.3990969660261001</c:v>
                </c:pt>
                <c:pt idx="5376">
                  <c:v>7.4004735422058303</c:v>
                </c:pt>
                <c:pt idx="5377">
                  <c:v>7.4018501183855498</c:v>
                </c:pt>
                <c:pt idx="5378">
                  <c:v>7.40322669456528</c:v>
                </c:pt>
                <c:pt idx="5379">
                  <c:v>7.4046032707449996</c:v>
                </c:pt>
                <c:pt idx="5380">
                  <c:v>7.4059798469247298</c:v>
                </c:pt>
                <c:pt idx="5381">
                  <c:v>7.40735642310446</c:v>
                </c:pt>
                <c:pt idx="5382">
                  <c:v>7.4087329992841804</c:v>
                </c:pt>
                <c:pt idx="5383">
                  <c:v>7.4101095754639097</c:v>
                </c:pt>
                <c:pt idx="5384">
                  <c:v>7.4114861516436301</c:v>
                </c:pt>
                <c:pt idx="5385">
                  <c:v>7.4128627278233603</c:v>
                </c:pt>
                <c:pt idx="5386">
                  <c:v>7.4142393040030896</c:v>
                </c:pt>
                <c:pt idx="5387">
                  <c:v>7.41561588018281</c:v>
                </c:pt>
                <c:pt idx="5388">
                  <c:v>7.4169924563625402</c:v>
                </c:pt>
                <c:pt idx="5389">
                  <c:v>7.4183690325422598</c:v>
                </c:pt>
                <c:pt idx="5390">
                  <c:v>7.41974560872199</c:v>
                </c:pt>
                <c:pt idx="5391">
                  <c:v>7.4211221849017104</c:v>
                </c:pt>
                <c:pt idx="5392">
                  <c:v>7.4224987610814397</c:v>
                </c:pt>
                <c:pt idx="5393">
                  <c:v>7.4238753372611699</c:v>
                </c:pt>
                <c:pt idx="5394">
                  <c:v>7.4252519134408903</c:v>
                </c:pt>
                <c:pt idx="5395">
                  <c:v>7.4266284896206196</c:v>
                </c:pt>
                <c:pt idx="5396">
                  <c:v>7.42800506580034</c:v>
                </c:pt>
                <c:pt idx="5397">
                  <c:v>7.4293816419800702</c:v>
                </c:pt>
                <c:pt idx="5398">
                  <c:v>7.4307582181598004</c:v>
                </c:pt>
                <c:pt idx="5399">
                  <c:v>7.43213479433952</c:v>
                </c:pt>
                <c:pt idx="5400">
                  <c:v>7.4335113705192501</c:v>
                </c:pt>
                <c:pt idx="5401">
                  <c:v>7.4348879466989697</c:v>
                </c:pt>
                <c:pt idx="5402">
                  <c:v>7.4362645228786999</c:v>
                </c:pt>
                <c:pt idx="5403">
                  <c:v>7.4376410990584203</c:v>
                </c:pt>
                <c:pt idx="5404">
                  <c:v>7.4390176752381496</c:v>
                </c:pt>
                <c:pt idx="5405">
                  <c:v>7.44039425141787</c:v>
                </c:pt>
                <c:pt idx="5406">
                  <c:v>7.4417708275976002</c:v>
                </c:pt>
                <c:pt idx="5407">
                  <c:v>7.4431474037773304</c:v>
                </c:pt>
                <c:pt idx="5408">
                  <c:v>7.44452397995705</c:v>
                </c:pt>
                <c:pt idx="5409">
                  <c:v>7.4459005561367801</c:v>
                </c:pt>
                <c:pt idx="5410">
                  <c:v>7.4472771323164997</c:v>
                </c:pt>
                <c:pt idx="5411">
                  <c:v>7.4486537084962299</c:v>
                </c:pt>
                <c:pt idx="5412">
                  <c:v>7.4500302846759601</c:v>
                </c:pt>
                <c:pt idx="5413">
                  <c:v>7.4514068608556796</c:v>
                </c:pt>
                <c:pt idx="5414">
                  <c:v>7.4527834370354098</c:v>
                </c:pt>
                <c:pt idx="5415">
                  <c:v>7.4541600132151302</c:v>
                </c:pt>
                <c:pt idx="5416">
                  <c:v>7.4555365893948604</c:v>
                </c:pt>
                <c:pt idx="5417">
                  <c:v>7.4569131655745799</c:v>
                </c:pt>
                <c:pt idx="5418">
                  <c:v>7.4582897417543101</c:v>
                </c:pt>
                <c:pt idx="5419">
                  <c:v>7.4596663179340403</c:v>
                </c:pt>
                <c:pt idx="5420">
                  <c:v>7.4610428941137599</c:v>
                </c:pt>
                <c:pt idx="5421">
                  <c:v>7.4624194702934901</c:v>
                </c:pt>
                <c:pt idx="5422">
                  <c:v>7.4637960464732096</c:v>
                </c:pt>
                <c:pt idx="5423">
                  <c:v>7.4651726226529398</c:v>
                </c:pt>
                <c:pt idx="5424">
                  <c:v>7.4665491988326602</c:v>
                </c:pt>
                <c:pt idx="5425">
                  <c:v>7.4679257750123904</c:v>
                </c:pt>
                <c:pt idx="5426">
                  <c:v>7.4693023511921197</c:v>
                </c:pt>
                <c:pt idx="5427">
                  <c:v>7.4706789273718401</c:v>
                </c:pt>
                <c:pt idx="5428">
                  <c:v>7.4720555035515703</c:v>
                </c:pt>
                <c:pt idx="5429">
                  <c:v>7.4734320797312899</c:v>
                </c:pt>
                <c:pt idx="5430">
                  <c:v>7.4748086559110201</c:v>
                </c:pt>
                <c:pt idx="5431">
                  <c:v>7.4761852320907503</c:v>
                </c:pt>
                <c:pt idx="5432">
                  <c:v>7.4775618082704698</c:v>
                </c:pt>
                <c:pt idx="5433">
                  <c:v>7.4789383844502</c:v>
                </c:pt>
                <c:pt idx="5434">
                  <c:v>7.4803149606299204</c:v>
                </c:pt>
                <c:pt idx="5435">
                  <c:v>7.4816915368096497</c:v>
                </c:pt>
                <c:pt idx="5436">
                  <c:v>7.4830681129893701</c:v>
                </c:pt>
                <c:pt idx="5437">
                  <c:v>7.4844446891691003</c:v>
                </c:pt>
                <c:pt idx="5438">
                  <c:v>7.4858212653488296</c:v>
                </c:pt>
                <c:pt idx="5439">
                  <c:v>7.4871978415285501</c:v>
                </c:pt>
                <c:pt idx="5440">
                  <c:v>7.4885744177082803</c:v>
                </c:pt>
                <c:pt idx="5441">
                  <c:v>7.4899509938879998</c:v>
                </c:pt>
                <c:pt idx="5442">
                  <c:v>7.49132757006773</c:v>
                </c:pt>
                <c:pt idx="5443">
                  <c:v>7.4927041462474602</c:v>
                </c:pt>
                <c:pt idx="5444">
                  <c:v>7.4940807224271797</c:v>
                </c:pt>
                <c:pt idx="5445">
                  <c:v>7.4954572986069099</c:v>
                </c:pt>
                <c:pt idx="5446">
                  <c:v>7.4968338747866303</c:v>
                </c:pt>
                <c:pt idx="5447">
                  <c:v>7.4982104509663596</c:v>
                </c:pt>
                <c:pt idx="5448">
                  <c:v>7.4995870271460801</c:v>
                </c:pt>
                <c:pt idx="5449">
                  <c:v>7.5009636033258102</c:v>
                </c:pt>
                <c:pt idx="5450">
                  <c:v>7.5023401795055404</c:v>
                </c:pt>
                <c:pt idx="5451">
                  <c:v>7.50371675568526</c:v>
                </c:pt>
                <c:pt idx="5452">
                  <c:v>7.5050933318649902</c:v>
                </c:pt>
                <c:pt idx="5453">
                  <c:v>7.5064699080447097</c:v>
                </c:pt>
                <c:pt idx="5454">
                  <c:v>7.5078464842244399</c:v>
                </c:pt>
                <c:pt idx="5455">
                  <c:v>7.5092230604041603</c:v>
                </c:pt>
                <c:pt idx="5456">
                  <c:v>7.5105996365838896</c:v>
                </c:pt>
                <c:pt idx="5457">
                  <c:v>7.5119762127636198</c:v>
                </c:pt>
                <c:pt idx="5458">
                  <c:v>7.5133527889433402</c:v>
                </c:pt>
                <c:pt idx="5459">
                  <c:v>7.5147293651230704</c:v>
                </c:pt>
                <c:pt idx="5460">
                  <c:v>7.51610594130279</c:v>
                </c:pt>
                <c:pt idx="5461">
                  <c:v>7.5174825174825202</c:v>
                </c:pt>
                <c:pt idx="5462">
                  <c:v>7.5188590936622504</c:v>
                </c:pt>
                <c:pt idx="5463">
                  <c:v>7.5202356698419699</c:v>
                </c:pt>
                <c:pt idx="5464">
                  <c:v>7.5216122460217001</c:v>
                </c:pt>
                <c:pt idx="5465">
                  <c:v>7.5229888222014196</c:v>
                </c:pt>
                <c:pt idx="5466">
                  <c:v>7.5243653983811498</c:v>
                </c:pt>
                <c:pt idx="5467">
                  <c:v>7.5257419745608702</c:v>
                </c:pt>
                <c:pt idx="5468">
                  <c:v>7.5271185507406004</c:v>
                </c:pt>
                <c:pt idx="5469">
                  <c:v>7.52849512692032</c:v>
                </c:pt>
                <c:pt idx="5470">
                  <c:v>7.5298717031000502</c:v>
                </c:pt>
                <c:pt idx="5471">
                  <c:v>7.5312482792797804</c:v>
                </c:pt>
                <c:pt idx="5472">
                  <c:v>7.5326248554594999</c:v>
                </c:pt>
                <c:pt idx="5473">
                  <c:v>7.5340014316392301</c:v>
                </c:pt>
                <c:pt idx="5474">
                  <c:v>7.5353780078189496</c:v>
                </c:pt>
                <c:pt idx="5475">
                  <c:v>7.5367545839986798</c:v>
                </c:pt>
                <c:pt idx="5476">
                  <c:v>7.53813116017841</c:v>
                </c:pt>
                <c:pt idx="5477">
                  <c:v>7.5395077363581304</c:v>
                </c:pt>
                <c:pt idx="5478">
                  <c:v>7.5408843125378597</c:v>
                </c:pt>
                <c:pt idx="5479">
                  <c:v>7.5422608887175802</c:v>
                </c:pt>
                <c:pt idx="5480">
                  <c:v>7.5436374648973104</c:v>
                </c:pt>
                <c:pt idx="5481">
                  <c:v>7.5450140410770299</c:v>
                </c:pt>
                <c:pt idx="5482">
                  <c:v>7.5463906172567601</c:v>
                </c:pt>
                <c:pt idx="5483">
                  <c:v>7.5477671934364903</c:v>
                </c:pt>
                <c:pt idx="5484">
                  <c:v>7.5491437696162098</c:v>
                </c:pt>
                <c:pt idx="5485">
                  <c:v>7.55052034579594</c:v>
                </c:pt>
                <c:pt idx="5486">
                  <c:v>7.5518969219756604</c:v>
                </c:pt>
                <c:pt idx="5487">
                  <c:v>7.5532734981553897</c:v>
                </c:pt>
                <c:pt idx="5488">
                  <c:v>7.5546500743351199</c:v>
                </c:pt>
                <c:pt idx="5489">
                  <c:v>7.5560266505148403</c:v>
                </c:pt>
                <c:pt idx="5490">
                  <c:v>7.5574032266945697</c:v>
                </c:pt>
                <c:pt idx="5491">
                  <c:v>7.5587798028742901</c:v>
                </c:pt>
                <c:pt idx="5492">
                  <c:v>7.5601563790540203</c:v>
                </c:pt>
                <c:pt idx="5493">
                  <c:v>7.5615329552337398</c:v>
                </c:pt>
                <c:pt idx="5494">
                  <c:v>7.56290953141347</c:v>
                </c:pt>
                <c:pt idx="5495">
                  <c:v>7.5642861075932002</c:v>
                </c:pt>
                <c:pt idx="5496">
                  <c:v>7.5656626837729197</c:v>
                </c:pt>
                <c:pt idx="5497">
                  <c:v>7.5670392599526499</c:v>
                </c:pt>
                <c:pt idx="5498">
                  <c:v>7.5684158361323703</c:v>
                </c:pt>
                <c:pt idx="5499">
                  <c:v>7.5697924123120996</c:v>
                </c:pt>
                <c:pt idx="5500">
                  <c:v>7.5711689884918201</c:v>
                </c:pt>
                <c:pt idx="5501">
                  <c:v>7.5725455646715503</c:v>
                </c:pt>
                <c:pt idx="5502">
                  <c:v>7.5739221408512796</c:v>
                </c:pt>
                <c:pt idx="5503">
                  <c:v>7.575298717031</c:v>
                </c:pt>
                <c:pt idx="5504">
                  <c:v>7.5766752932107302</c:v>
                </c:pt>
                <c:pt idx="5505">
                  <c:v>7.5780518693904497</c:v>
                </c:pt>
                <c:pt idx="5506">
                  <c:v>7.5794284455701799</c:v>
                </c:pt>
                <c:pt idx="5507">
                  <c:v>7.5808050217499101</c:v>
                </c:pt>
                <c:pt idx="5508">
                  <c:v>7.5821815979296296</c:v>
                </c:pt>
                <c:pt idx="5509">
                  <c:v>7.5835581741093598</c:v>
                </c:pt>
                <c:pt idx="5510">
                  <c:v>7.5849347502890803</c:v>
                </c:pt>
                <c:pt idx="5511">
                  <c:v>7.5863113264688096</c:v>
                </c:pt>
                <c:pt idx="5512">
                  <c:v>7.58768790264853</c:v>
                </c:pt>
                <c:pt idx="5513">
                  <c:v>7.5890644788282602</c:v>
                </c:pt>
                <c:pt idx="5514">
                  <c:v>7.5904410550079904</c:v>
                </c:pt>
                <c:pt idx="5515">
                  <c:v>7.5918176311877099</c:v>
                </c:pt>
                <c:pt idx="5516">
                  <c:v>7.5931942073674401</c:v>
                </c:pt>
                <c:pt idx="5517">
                  <c:v>7.5945707835471596</c:v>
                </c:pt>
                <c:pt idx="5518">
                  <c:v>7.5959473597268898</c:v>
                </c:pt>
                <c:pt idx="5519">
                  <c:v>7.5973239359066103</c:v>
                </c:pt>
                <c:pt idx="5520">
                  <c:v>7.5987005120863396</c:v>
                </c:pt>
                <c:pt idx="5521">
                  <c:v>7.6000770882660698</c:v>
                </c:pt>
                <c:pt idx="5522">
                  <c:v>7.6014536644457902</c:v>
                </c:pt>
                <c:pt idx="5523">
                  <c:v>7.6028302406255204</c:v>
                </c:pt>
                <c:pt idx="5524">
                  <c:v>7.6042068168052399</c:v>
                </c:pt>
                <c:pt idx="5525">
                  <c:v>7.6055833929849701</c:v>
                </c:pt>
                <c:pt idx="5526">
                  <c:v>7.6069599691647003</c:v>
                </c:pt>
                <c:pt idx="5527">
                  <c:v>7.6083365453444198</c:v>
                </c:pt>
                <c:pt idx="5528">
                  <c:v>7.60971312152415</c:v>
                </c:pt>
                <c:pt idx="5529">
                  <c:v>7.6110896977038696</c:v>
                </c:pt>
                <c:pt idx="5530">
                  <c:v>7.6124662738835998</c:v>
                </c:pt>
                <c:pt idx="5531">
                  <c:v>7.6138428500633202</c:v>
                </c:pt>
                <c:pt idx="5532">
                  <c:v>7.6152194262430504</c:v>
                </c:pt>
                <c:pt idx="5533">
                  <c:v>7.6165960024227797</c:v>
                </c:pt>
                <c:pt idx="5534">
                  <c:v>7.6179725786025001</c:v>
                </c:pt>
                <c:pt idx="5535">
                  <c:v>7.6193491547822303</c:v>
                </c:pt>
                <c:pt idx="5536">
                  <c:v>7.6207257309619498</c:v>
                </c:pt>
                <c:pt idx="5537">
                  <c:v>7.62210230714168</c:v>
                </c:pt>
                <c:pt idx="5538">
                  <c:v>7.6234788833214102</c:v>
                </c:pt>
                <c:pt idx="5539">
                  <c:v>7.6248554595011298</c:v>
                </c:pt>
                <c:pt idx="5540">
                  <c:v>7.6262320356808599</c:v>
                </c:pt>
                <c:pt idx="5541">
                  <c:v>7.6276086118605804</c:v>
                </c:pt>
                <c:pt idx="5542">
                  <c:v>7.6289851880403097</c:v>
                </c:pt>
                <c:pt idx="5543">
                  <c:v>7.6303617642200301</c:v>
                </c:pt>
                <c:pt idx="5544">
                  <c:v>7.6317383403997603</c:v>
                </c:pt>
                <c:pt idx="5545">
                  <c:v>7.6331149165794798</c:v>
                </c:pt>
                <c:pt idx="5546">
                  <c:v>7.63449149275921</c:v>
                </c:pt>
                <c:pt idx="5547">
                  <c:v>7.6358680689389402</c:v>
                </c:pt>
                <c:pt idx="5548">
                  <c:v>7.6372446451186597</c:v>
                </c:pt>
                <c:pt idx="5549">
                  <c:v>7.6386212212983899</c:v>
                </c:pt>
                <c:pt idx="5550">
                  <c:v>7.6399977974781104</c:v>
                </c:pt>
                <c:pt idx="5551">
                  <c:v>7.6413743736578397</c:v>
                </c:pt>
                <c:pt idx="5552">
                  <c:v>7.6427509498375699</c:v>
                </c:pt>
                <c:pt idx="5553">
                  <c:v>7.6441275260172903</c:v>
                </c:pt>
                <c:pt idx="5554">
                  <c:v>7.6455041021970196</c:v>
                </c:pt>
                <c:pt idx="5555">
                  <c:v>7.64688067837674</c:v>
                </c:pt>
                <c:pt idx="5556">
                  <c:v>7.6482572545564702</c:v>
                </c:pt>
                <c:pt idx="5557">
                  <c:v>7.6496338307361897</c:v>
                </c:pt>
                <c:pt idx="5558">
                  <c:v>7.6510104069159199</c:v>
                </c:pt>
                <c:pt idx="5559">
                  <c:v>7.6523869830956501</c:v>
                </c:pt>
                <c:pt idx="5560">
                  <c:v>7.6537635592753697</c:v>
                </c:pt>
                <c:pt idx="5561">
                  <c:v>7.6551401354550999</c:v>
                </c:pt>
                <c:pt idx="5562">
                  <c:v>7.6565167116348203</c:v>
                </c:pt>
                <c:pt idx="5563">
                  <c:v>7.6578932878145496</c:v>
                </c:pt>
                <c:pt idx="5564">
                  <c:v>7.65926986399427</c:v>
                </c:pt>
                <c:pt idx="5565">
                  <c:v>7.6606464401740002</c:v>
                </c:pt>
                <c:pt idx="5566">
                  <c:v>7.6620230163537304</c:v>
                </c:pt>
                <c:pt idx="5567">
                  <c:v>7.6633995925334499</c:v>
                </c:pt>
                <c:pt idx="5568">
                  <c:v>7.6647761687131801</c:v>
                </c:pt>
                <c:pt idx="5569">
                  <c:v>7.6661527448928997</c:v>
                </c:pt>
                <c:pt idx="5570">
                  <c:v>7.6675293210726299</c:v>
                </c:pt>
                <c:pt idx="5571">
                  <c:v>7.66890589725236</c:v>
                </c:pt>
                <c:pt idx="5572">
                  <c:v>7.6702824734320796</c:v>
                </c:pt>
                <c:pt idx="5573">
                  <c:v>7.6716590496118098</c:v>
                </c:pt>
                <c:pt idx="5574">
                  <c:v>7.6730356257915302</c:v>
                </c:pt>
                <c:pt idx="5575">
                  <c:v>7.6744122019712604</c:v>
                </c:pt>
                <c:pt idx="5576">
                  <c:v>7.6757887781509799</c:v>
                </c:pt>
                <c:pt idx="5577">
                  <c:v>7.6771653543307101</c:v>
                </c:pt>
                <c:pt idx="5578">
                  <c:v>7.6785419305104403</c:v>
                </c:pt>
                <c:pt idx="5579">
                  <c:v>7.6799185066901599</c:v>
                </c:pt>
                <c:pt idx="5580">
                  <c:v>7.68129508286989</c:v>
                </c:pt>
                <c:pt idx="5581">
                  <c:v>7.6826716590496096</c:v>
                </c:pt>
                <c:pt idx="5582">
                  <c:v>7.6840482352293398</c:v>
                </c:pt>
                <c:pt idx="5583">
                  <c:v>7.68542481140907</c:v>
                </c:pt>
                <c:pt idx="5584">
                  <c:v>7.6868013875887904</c:v>
                </c:pt>
                <c:pt idx="5585">
                  <c:v>7.6881779637685197</c:v>
                </c:pt>
                <c:pt idx="5586">
                  <c:v>7.6895545399482401</c:v>
                </c:pt>
                <c:pt idx="5587">
                  <c:v>7.6909311161279703</c:v>
                </c:pt>
                <c:pt idx="5588">
                  <c:v>7.6923076923076898</c:v>
                </c:pt>
                <c:pt idx="5589">
                  <c:v>7.69368426848742</c:v>
                </c:pt>
                <c:pt idx="5590">
                  <c:v>7.6950608446671502</c:v>
                </c:pt>
                <c:pt idx="5591">
                  <c:v>7.6964374208468698</c:v>
                </c:pt>
                <c:pt idx="5592">
                  <c:v>7.6978139970266</c:v>
                </c:pt>
                <c:pt idx="5593">
                  <c:v>7.6991905732063204</c:v>
                </c:pt>
                <c:pt idx="5594">
                  <c:v>7.7005671493860497</c:v>
                </c:pt>
                <c:pt idx="5595">
                  <c:v>7.7019437255657701</c:v>
                </c:pt>
                <c:pt idx="5596">
                  <c:v>7.7033203017455003</c:v>
                </c:pt>
                <c:pt idx="5597">
                  <c:v>7.7046968779252296</c:v>
                </c:pt>
                <c:pt idx="5598">
                  <c:v>7.70607345410495</c:v>
                </c:pt>
                <c:pt idx="5599">
                  <c:v>7.7074500302846802</c:v>
                </c:pt>
                <c:pt idx="5600">
                  <c:v>7.7088266064643998</c:v>
                </c:pt>
                <c:pt idx="5601">
                  <c:v>7.71020318264413</c:v>
                </c:pt>
                <c:pt idx="5602">
                  <c:v>7.7115797588238602</c:v>
                </c:pt>
                <c:pt idx="5603">
                  <c:v>7.7129563350035797</c:v>
                </c:pt>
                <c:pt idx="5604">
                  <c:v>7.7143329111833099</c:v>
                </c:pt>
                <c:pt idx="5605">
                  <c:v>7.7157094873630303</c:v>
                </c:pt>
                <c:pt idx="5606">
                  <c:v>7.7170860635427596</c:v>
                </c:pt>
                <c:pt idx="5607">
                  <c:v>7.71846263972248</c:v>
                </c:pt>
                <c:pt idx="5608">
                  <c:v>7.7198392159022102</c:v>
                </c:pt>
                <c:pt idx="5609">
                  <c:v>7.7212157920819298</c:v>
                </c:pt>
                <c:pt idx="5610">
                  <c:v>7.72259236826166</c:v>
                </c:pt>
                <c:pt idx="5611">
                  <c:v>7.7239689444413901</c:v>
                </c:pt>
                <c:pt idx="5612">
                  <c:v>7.7253455206211097</c:v>
                </c:pt>
                <c:pt idx="5613">
                  <c:v>7.7267220968008399</c:v>
                </c:pt>
                <c:pt idx="5614">
                  <c:v>7.7280986729805603</c:v>
                </c:pt>
                <c:pt idx="5615">
                  <c:v>7.7294752491602896</c:v>
                </c:pt>
                <c:pt idx="5616">
                  <c:v>7.7308518253400198</c:v>
                </c:pt>
                <c:pt idx="5617">
                  <c:v>7.7322284015197402</c:v>
                </c:pt>
                <c:pt idx="5618">
                  <c:v>7.7336049776994704</c:v>
                </c:pt>
                <c:pt idx="5619">
                  <c:v>7.73498155387919</c:v>
                </c:pt>
                <c:pt idx="5620">
                  <c:v>7.7363581300589201</c:v>
                </c:pt>
                <c:pt idx="5621">
                  <c:v>7.7377347062386397</c:v>
                </c:pt>
                <c:pt idx="5622">
                  <c:v>7.7391112824183699</c:v>
                </c:pt>
                <c:pt idx="5623">
                  <c:v>7.7404878585981001</c:v>
                </c:pt>
                <c:pt idx="5624">
                  <c:v>7.7418644347778196</c:v>
                </c:pt>
                <c:pt idx="5625">
                  <c:v>7.7432410109575498</c:v>
                </c:pt>
                <c:pt idx="5626">
                  <c:v>7.7446175871372702</c:v>
                </c:pt>
                <c:pt idx="5627">
                  <c:v>7.7459941633170004</c:v>
                </c:pt>
                <c:pt idx="5628">
                  <c:v>7.7473707394967297</c:v>
                </c:pt>
                <c:pt idx="5629">
                  <c:v>7.7487473156764501</c:v>
                </c:pt>
                <c:pt idx="5630">
                  <c:v>7.7501238918561803</c:v>
                </c:pt>
                <c:pt idx="5631">
                  <c:v>7.7515004680358999</c:v>
                </c:pt>
                <c:pt idx="5632">
                  <c:v>7.7528770442156301</c:v>
                </c:pt>
                <c:pt idx="5633">
                  <c:v>7.7542536203953603</c:v>
                </c:pt>
                <c:pt idx="5634">
                  <c:v>7.7556301965750798</c:v>
                </c:pt>
                <c:pt idx="5635">
                  <c:v>7.75700677275481</c:v>
                </c:pt>
                <c:pt idx="5636">
                  <c:v>7.7583833489345304</c:v>
                </c:pt>
                <c:pt idx="5637">
                  <c:v>7.7597599251142597</c:v>
                </c:pt>
                <c:pt idx="5638">
                  <c:v>7.7611365012939801</c:v>
                </c:pt>
                <c:pt idx="5639">
                  <c:v>7.7625130774737103</c:v>
                </c:pt>
                <c:pt idx="5640">
                  <c:v>7.7638896536534299</c:v>
                </c:pt>
                <c:pt idx="5641">
                  <c:v>7.7652662298331601</c:v>
                </c:pt>
                <c:pt idx="5642">
                  <c:v>7.7666428060128903</c:v>
                </c:pt>
                <c:pt idx="5643">
                  <c:v>7.7680193821926098</c:v>
                </c:pt>
                <c:pt idx="5644">
                  <c:v>7.76939595837234</c:v>
                </c:pt>
                <c:pt idx="5645">
                  <c:v>7.7707725345520604</c:v>
                </c:pt>
                <c:pt idx="5646">
                  <c:v>7.7721491107317897</c:v>
                </c:pt>
                <c:pt idx="5647">
                  <c:v>7.7735256869115199</c:v>
                </c:pt>
                <c:pt idx="5648">
                  <c:v>7.7749022630912403</c:v>
                </c:pt>
                <c:pt idx="5649">
                  <c:v>7.7762788392709696</c:v>
                </c:pt>
                <c:pt idx="5650">
                  <c:v>7.7776554154506901</c:v>
                </c:pt>
                <c:pt idx="5651">
                  <c:v>7.7790319916304203</c:v>
                </c:pt>
                <c:pt idx="5652">
                  <c:v>7.7804085678101398</c:v>
                </c:pt>
                <c:pt idx="5653">
                  <c:v>7.78178514398987</c:v>
                </c:pt>
                <c:pt idx="5654">
                  <c:v>7.7831617201696002</c:v>
                </c:pt>
                <c:pt idx="5655">
                  <c:v>7.7845382963493197</c:v>
                </c:pt>
                <c:pt idx="5656">
                  <c:v>7.7859148725290499</c:v>
                </c:pt>
                <c:pt idx="5657">
                  <c:v>7.7872914487087703</c:v>
                </c:pt>
                <c:pt idx="5658">
                  <c:v>7.7886680248884996</c:v>
                </c:pt>
                <c:pt idx="5659">
                  <c:v>7.7900446010682201</c:v>
                </c:pt>
                <c:pt idx="5660">
                  <c:v>7.7914211772479502</c:v>
                </c:pt>
                <c:pt idx="5661">
                  <c:v>7.7927977534276804</c:v>
                </c:pt>
                <c:pt idx="5662">
                  <c:v>7.7941743296074</c:v>
                </c:pt>
                <c:pt idx="5663">
                  <c:v>7.7955509057871302</c:v>
                </c:pt>
                <c:pt idx="5664">
                  <c:v>7.7969274819668497</c:v>
                </c:pt>
                <c:pt idx="5665">
                  <c:v>7.7983040581465799</c:v>
                </c:pt>
                <c:pt idx="5666">
                  <c:v>7.7996806343263101</c:v>
                </c:pt>
                <c:pt idx="5667">
                  <c:v>7.8010572105060296</c:v>
                </c:pt>
                <c:pt idx="5668">
                  <c:v>7.8024337866857598</c:v>
                </c:pt>
                <c:pt idx="5669">
                  <c:v>7.8038103628654802</c:v>
                </c:pt>
                <c:pt idx="5670">
                  <c:v>7.8051869390452104</c:v>
                </c:pt>
                <c:pt idx="5671">
                  <c:v>7.80656351522493</c:v>
                </c:pt>
                <c:pt idx="5672">
                  <c:v>7.8079400914046602</c:v>
                </c:pt>
                <c:pt idx="5673">
                  <c:v>7.8093166675843904</c:v>
                </c:pt>
                <c:pt idx="5674">
                  <c:v>7.8106932437641099</c:v>
                </c:pt>
                <c:pt idx="5675">
                  <c:v>7.8120698199438401</c:v>
                </c:pt>
                <c:pt idx="5676">
                  <c:v>7.8134463961235596</c:v>
                </c:pt>
                <c:pt idx="5677">
                  <c:v>7.8148229723032898</c:v>
                </c:pt>
                <c:pt idx="5678">
                  <c:v>7.81619954848302</c:v>
                </c:pt>
                <c:pt idx="5679">
                  <c:v>7.8175761246627404</c:v>
                </c:pt>
                <c:pt idx="5680">
                  <c:v>7.8189527008424697</c:v>
                </c:pt>
                <c:pt idx="5681">
                  <c:v>7.8203292770221902</c:v>
                </c:pt>
                <c:pt idx="5682">
                  <c:v>7.8217058532019204</c:v>
                </c:pt>
                <c:pt idx="5683">
                  <c:v>7.8230824293816399</c:v>
                </c:pt>
                <c:pt idx="5684">
                  <c:v>7.8244590055613701</c:v>
                </c:pt>
                <c:pt idx="5685">
                  <c:v>7.8258355817410896</c:v>
                </c:pt>
                <c:pt idx="5686">
                  <c:v>7.8272121579208198</c:v>
                </c:pt>
                <c:pt idx="5687">
                  <c:v>7.82858873410055</c:v>
                </c:pt>
                <c:pt idx="5688">
                  <c:v>7.8299653102802704</c:v>
                </c:pt>
                <c:pt idx="5689">
                  <c:v>7.8313418864599997</c:v>
                </c:pt>
                <c:pt idx="5690">
                  <c:v>7.8327184626397202</c:v>
                </c:pt>
                <c:pt idx="5691">
                  <c:v>7.8340950388194504</c:v>
                </c:pt>
                <c:pt idx="5692">
                  <c:v>7.8354716149991797</c:v>
                </c:pt>
                <c:pt idx="5693">
                  <c:v>7.8368481911789001</c:v>
                </c:pt>
                <c:pt idx="5694">
                  <c:v>7.8382247673586303</c:v>
                </c:pt>
                <c:pt idx="5695">
                  <c:v>7.8396013435383498</c:v>
                </c:pt>
                <c:pt idx="5696">
                  <c:v>7.84097791971808</c:v>
                </c:pt>
                <c:pt idx="5697">
                  <c:v>7.8423544958978102</c:v>
                </c:pt>
                <c:pt idx="5698">
                  <c:v>7.8437310720775297</c:v>
                </c:pt>
                <c:pt idx="5699">
                  <c:v>7.8451076482572599</c:v>
                </c:pt>
                <c:pt idx="5700">
                  <c:v>7.8464842244369803</c:v>
                </c:pt>
                <c:pt idx="5701">
                  <c:v>7.8478608006167097</c:v>
                </c:pt>
                <c:pt idx="5702">
                  <c:v>7.8492373767964301</c:v>
                </c:pt>
                <c:pt idx="5703">
                  <c:v>7.8506139529761603</c:v>
                </c:pt>
                <c:pt idx="5704">
                  <c:v>7.8519905291558798</c:v>
                </c:pt>
                <c:pt idx="5705">
                  <c:v>7.85336710533561</c:v>
                </c:pt>
                <c:pt idx="5706">
                  <c:v>7.8547436815153402</c:v>
                </c:pt>
                <c:pt idx="5707">
                  <c:v>7.8561202576950597</c:v>
                </c:pt>
                <c:pt idx="5708">
                  <c:v>7.8574968338747899</c:v>
                </c:pt>
                <c:pt idx="5709">
                  <c:v>7.8588734100545103</c:v>
                </c:pt>
                <c:pt idx="5710">
                  <c:v>7.8602499862342396</c:v>
                </c:pt>
                <c:pt idx="5711">
                  <c:v>7.8616265624139698</c:v>
                </c:pt>
                <c:pt idx="5712">
                  <c:v>7.8630031385936903</c:v>
                </c:pt>
                <c:pt idx="5713">
                  <c:v>7.8643797147734196</c:v>
                </c:pt>
                <c:pt idx="5714">
                  <c:v>7.86575629095314</c:v>
                </c:pt>
                <c:pt idx="5715">
                  <c:v>7.8671328671328702</c:v>
                </c:pt>
                <c:pt idx="5716">
                  <c:v>7.8685094433125897</c:v>
                </c:pt>
                <c:pt idx="5717">
                  <c:v>7.8698860194923199</c:v>
                </c:pt>
                <c:pt idx="5718">
                  <c:v>7.8712625956720501</c:v>
                </c:pt>
                <c:pt idx="5719">
                  <c:v>7.8726391718517696</c:v>
                </c:pt>
                <c:pt idx="5720">
                  <c:v>7.8740157480314998</c:v>
                </c:pt>
                <c:pt idx="5721">
                  <c:v>7.8753923242112203</c:v>
                </c:pt>
                <c:pt idx="5722">
                  <c:v>7.8767689003909496</c:v>
                </c:pt>
                <c:pt idx="5723">
                  <c:v>7.8781454765706798</c:v>
                </c:pt>
                <c:pt idx="5724">
                  <c:v>7.8795220527504002</c:v>
                </c:pt>
                <c:pt idx="5725">
                  <c:v>7.8808986289301304</c:v>
                </c:pt>
                <c:pt idx="5726">
                  <c:v>7.8822752051098499</c:v>
                </c:pt>
                <c:pt idx="5727">
                  <c:v>7.8836517812895801</c:v>
                </c:pt>
                <c:pt idx="5728">
                  <c:v>7.8850283574692996</c:v>
                </c:pt>
                <c:pt idx="5729">
                  <c:v>7.8864049336490298</c:v>
                </c:pt>
                <c:pt idx="5730">
                  <c:v>7.88778150982876</c:v>
                </c:pt>
                <c:pt idx="5731">
                  <c:v>7.8891580860084796</c:v>
                </c:pt>
                <c:pt idx="5732">
                  <c:v>7.8905346621882098</c:v>
                </c:pt>
                <c:pt idx="5733">
                  <c:v>7.8919112383679302</c:v>
                </c:pt>
                <c:pt idx="5734">
                  <c:v>7.8932878145476604</c:v>
                </c:pt>
                <c:pt idx="5735">
                  <c:v>7.8946643907273799</c:v>
                </c:pt>
                <c:pt idx="5736">
                  <c:v>7.8960409669071101</c:v>
                </c:pt>
                <c:pt idx="5737">
                  <c:v>7.8974175430868403</c:v>
                </c:pt>
                <c:pt idx="5738">
                  <c:v>7.8987941192665598</c:v>
                </c:pt>
                <c:pt idx="5739">
                  <c:v>7.90017069544629</c:v>
                </c:pt>
                <c:pt idx="5740">
                  <c:v>7.9015472716260096</c:v>
                </c:pt>
                <c:pt idx="5741">
                  <c:v>7.9029238478057398</c:v>
                </c:pt>
                <c:pt idx="5742">
                  <c:v>7.9043004239854699</c:v>
                </c:pt>
                <c:pt idx="5743">
                  <c:v>7.9056770001651904</c:v>
                </c:pt>
                <c:pt idx="5744">
                  <c:v>7.9070535763449197</c:v>
                </c:pt>
                <c:pt idx="5745">
                  <c:v>7.9084301525246401</c:v>
                </c:pt>
                <c:pt idx="5746">
                  <c:v>7.9098067287043703</c:v>
                </c:pt>
                <c:pt idx="5747">
                  <c:v>7.9111833048840898</c:v>
                </c:pt>
                <c:pt idx="5748">
                  <c:v>7.91255988106382</c:v>
                </c:pt>
                <c:pt idx="5749">
                  <c:v>7.9139364572435502</c:v>
                </c:pt>
                <c:pt idx="5750">
                  <c:v>7.9153130334232698</c:v>
                </c:pt>
                <c:pt idx="5751">
                  <c:v>7.9166896096029999</c:v>
                </c:pt>
                <c:pt idx="5752">
                  <c:v>7.9180661857827204</c:v>
                </c:pt>
                <c:pt idx="5753">
                  <c:v>7.9194427619624497</c:v>
                </c:pt>
                <c:pt idx="5754">
                  <c:v>7.9208193381421701</c:v>
                </c:pt>
                <c:pt idx="5755">
                  <c:v>7.9221959143219003</c:v>
                </c:pt>
                <c:pt idx="5756">
                  <c:v>7.9235724905016296</c:v>
                </c:pt>
                <c:pt idx="5757">
                  <c:v>7.92494906668135</c:v>
                </c:pt>
                <c:pt idx="5758">
                  <c:v>7.9263256428610802</c:v>
                </c:pt>
                <c:pt idx="5759">
                  <c:v>7.9277022190407997</c:v>
                </c:pt>
                <c:pt idx="5760">
                  <c:v>7.9290787952205299</c:v>
                </c:pt>
                <c:pt idx="5761">
                  <c:v>7.9304553714002601</c:v>
                </c:pt>
                <c:pt idx="5762">
                  <c:v>7.9318319475799797</c:v>
                </c:pt>
                <c:pt idx="5763">
                  <c:v>7.9332085237597099</c:v>
                </c:pt>
                <c:pt idx="5764">
                  <c:v>7.9345850999394303</c:v>
                </c:pt>
                <c:pt idx="5765">
                  <c:v>7.9359616761191596</c:v>
                </c:pt>
                <c:pt idx="5766">
                  <c:v>7.93733825229888</c:v>
                </c:pt>
                <c:pt idx="5767">
                  <c:v>7.9387148284786102</c:v>
                </c:pt>
                <c:pt idx="5768">
                  <c:v>7.9400914046583404</c:v>
                </c:pt>
                <c:pt idx="5769">
                  <c:v>7.9414679808380599</c:v>
                </c:pt>
                <c:pt idx="5770">
                  <c:v>7.9428445570177901</c:v>
                </c:pt>
                <c:pt idx="5771">
                  <c:v>7.9442211331975097</c:v>
                </c:pt>
                <c:pt idx="5772">
                  <c:v>7.9455977093772399</c:v>
                </c:pt>
                <c:pt idx="5773">
                  <c:v>7.9469742855569701</c:v>
                </c:pt>
                <c:pt idx="5774">
                  <c:v>7.9483508617366896</c:v>
                </c:pt>
                <c:pt idx="5775">
                  <c:v>7.9497274379164198</c:v>
                </c:pt>
                <c:pt idx="5776">
                  <c:v>7.9511040140961402</c:v>
                </c:pt>
                <c:pt idx="5777">
                  <c:v>7.9524805902758704</c:v>
                </c:pt>
                <c:pt idx="5778">
                  <c:v>7.9538571664555899</c:v>
                </c:pt>
                <c:pt idx="5779">
                  <c:v>7.9552337426353201</c:v>
                </c:pt>
                <c:pt idx="5780">
                  <c:v>7.9566103188150397</c:v>
                </c:pt>
                <c:pt idx="5781">
                  <c:v>7.9579868949947699</c:v>
                </c:pt>
                <c:pt idx="5782">
                  <c:v>7.9593634711745</c:v>
                </c:pt>
                <c:pt idx="5783">
                  <c:v>7.9607400473542196</c:v>
                </c:pt>
                <c:pt idx="5784">
                  <c:v>7.9621166235339498</c:v>
                </c:pt>
                <c:pt idx="5785">
                  <c:v>7.9634931997136702</c:v>
                </c:pt>
                <c:pt idx="5786">
                  <c:v>7.9648697758934004</c:v>
                </c:pt>
                <c:pt idx="5787">
                  <c:v>7.9662463520731297</c:v>
                </c:pt>
                <c:pt idx="5788">
                  <c:v>7.9676229282528501</c:v>
                </c:pt>
                <c:pt idx="5789">
                  <c:v>7.9689995044325803</c:v>
                </c:pt>
                <c:pt idx="5790">
                  <c:v>7.9703760806122999</c:v>
                </c:pt>
                <c:pt idx="5791">
                  <c:v>7.97175265679203</c:v>
                </c:pt>
                <c:pt idx="5792">
                  <c:v>7.9731292329717496</c:v>
                </c:pt>
                <c:pt idx="5793">
                  <c:v>7.9745058091514798</c:v>
                </c:pt>
                <c:pt idx="5794">
                  <c:v>7.97588238533121</c:v>
                </c:pt>
                <c:pt idx="5795">
                  <c:v>7.9772589615109304</c:v>
                </c:pt>
                <c:pt idx="5796">
                  <c:v>7.9786355376906597</c:v>
                </c:pt>
                <c:pt idx="5797">
                  <c:v>7.9800121138703801</c:v>
                </c:pt>
                <c:pt idx="5798">
                  <c:v>7.9813886900501103</c:v>
                </c:pt>
                <c:pt idx="5799">
                  <c:v>7.9827652662298298</c:v>
                </c:pt>
                <c:pt idx="5800">
                  <c:v>7.98414184240956</c:v>
                </c:pt>
                <c:pt idx="5801">
                  <c:v>7.9855184185892902</c:v>
                </c:pt>
                <c:pt idx="5802">
                  <c:v>7.9868949947690098</c:v>
                </c:pt>
                <c:pt idx="5803">
                  <c:v>7.98827157094874</c:v>
                </c:pt>
                <c:pt idx="5804">
                  <c:v>7.9896481471284604</c:v>
                </c:pt>
                <c:pt idx="5805">
                  <c:v>7.9910247233081897</c:v>
                </c:pt>
                <c:pt idx="5806">
                  <c:v>7.9924012994879199</c:v>
                </c:pt>
                <c:pt idx="5807">
                  <c:v>7.9937778756676403</c:v>
                </c:pt>
                <c:pt idx="5808">
                  <c:v>7.9951544518473696</c:v>
                </c:pt>
                <c:pt idx="5809">
                  <c:v>7.99653102802709</c:v>
                </c:pt>
                <c:pt idx="5810">
                  <c:v>7.9979076042068202</c:v>
                </c:pt>
                <c:pt idx="5811">
                  <c:v>7.9992841803865398</c:v>
                </c:pt>
                <c:pt idx="5812">
                  <c:v>8.0006607565662708</c:v>
                </c:pt>
                <c:pt idx="5813">
                  <c:v>8.0020373327459993</c:v>
                </c:pt>
                <c:pt idx="5814">
                  <c:v>8.0034139089257206</c:v>
                </c:pt>
                <c:pt idx="5815">
                  <c:v>8.0047904851054508</c:v>
                </c:pt>
                <c:pt idx="5816">
                  <c:v>8.0061670612851703</c:v>
                </c:pt>
                <c:pt idx="5817">
                  <c:v>8.0075436374649005</c:v>
                </c:pt>
                <c:pt idx="5818">
                  <c:v>8.0089202136446307</c:v>
                </c:pt>
                <c:pt idx="5819">
                  <c:v>8.0102967898243502</c:v>
                </c:pt>
                <c:pt idx="5820">
                  <c:v>8.0116733660040804</c:v>
                </c:pt>
                <c:pt idx="5821">
                  <c:v>8.0130499421838</c:v>
                </c:pt>
                <c:pt idx="5822">
                  <c:v>8.0144265183635301</c:v>
                </c:pt>
                <c:pt idx="5823">
                  <c:v>8.0158030945432497</c:v>
                </c:pt>
                <c:pt idx="5824">
                  <c:v>8.0171796707229799</c:v>
                </c:pt>
                <c:pt idx="5825">
                  <c:v>8.0185562469027101</c:v>
                </c:pt>
                <c:pt idx="5826">
                  <c:v>8.0199328230824296</c:v>
                </c:pt>
                <c:pt idx="5827">
                  <c:v>8.0213093992621598</c:v>
                </c:pt>
                <c:pt idx="5828">
                  <c:v>8.0226859754418793</c:v>
                </c:pt>
                <c:pt idx="5829">
                  <c:v>8.0240625516216095</c:v>
                </c:pt>
                <c:pt idx="5830">
                  <c:v>8.0254391278013308</c:v>
                </c:pt>
                <c:pt idx="5831">
                  <c:v>8.0268157039810593</c:v>
                </c:pt>
                <c:pt idx="5832">
                  <c:v>8.0281922801607895</c:v>
                </c:pt>
                <c:pt idx="5833">
                  <c:v>8.0295688563405108</c:v>
                </c:pt>
                <c:pt idx="5834">
                  <c:v>8.0309454325202392</c:v>
                </c:pt>
                <c:pt idx="5835">
                  <c:v>8.0323220086999605</c:v>
                </c:pt>
                <c:pt idx="5836">
                  <c:v>8.0336985848796907</c:v>
                </c:pt>
                <c:pt idx="5837">
                  <c:v>8.0350751610594102</c:v>
                </c:pt>
                <c:pt idx="5838">
                  <c:v>8.0364517372391404</c:v>
                </c:pt>
                <c:pt idx="5839">
                  <c:v>8.0378283134188706</c:v>
                </c:pt>
                <c:pt idx="5840">
                  <c:v>8.0392048895985901</c:v>
                </c:pt>
                <c:pt idx="5841">
                  <c:v>8.0405814657783203</c:v>
                </c:pt>
                <c:pt idx="5842">
                  <c:v>8.0419580419580399</c:v>
                </c:pt>
                <c:pt idx="5843">
                  <c:v>8.0433346181377701</c:v>
                </c:pt>
                <c:pt idx="5844">
                  <c:v>8.0447111943175003</c:v>
                </c:pt>
                <c:pt idx="5845">
                  <c:v>8.0460877704972198</c:v>
                </c:pt>
                <c:pt idx="5846">
                  <c:v>8.04746434667695</c:v>
                </c:pt>
                <c:pt idx="5847">
                  <c:v>8.0488409228566695</c:v>
                </c:pt>
                <c:pt idx="5848">
                  <c:v>8.0502174990363997</c:v>
                </c:pt>
                <c:pt idx="5849">
                  <c:v>8.0515940752161193</c:v>
                </c:pt>
                <c:pt idx="5850">
                  <c:v>8.0529706513958494</c:v>
                </c:pt>
                <c:pt idx="5851">
                  <c:v>8.0543472275755796</c:v>
                </c:pt>
                <c:pt idx="5852">
                  <c:v>8.0557238037552992</c:v>
                </c:pt>
                <c:pt idx="5853">
                  <c:v>8.0571003799350294</c:v>
                </c:pt>
                <c:pt idx="5854">
                  <c:v>8.0584769561147507</c:v>
                </c:pt>
                <c:pt idx="5855">
                  <c:v>8.0598535322944809</c:v>
                </c:pt>
                <c:pt idx="5856">
                  <c:v>8.0612301084742004</c:v>
                </c:pt>
                <c:pt idx="5857">
                  <c:v>8.0626066846539306</c:v>
                </c:pt>
                <c:pt idx="5858">
                  <c:v>8.0639832608336608</c:v>
                </c:pt>
                <c:pt idx="5859">
                  <c:v>8.0653598370133803</c:v>
                </c:pt>
                <c:pt idx="5860">
                  <c:v>8.0667364131931105</c:v>
                </c:pt>
                <c:pt idx="5861">
                  <c:v>8.0681129893728301</c:v>
                </c:pt>
                <c:pt idx="5862">
                  <c:v>8.0694895655525603</c:v>
                </c:pt>
                <c:pt idx="5863">
                  <c:v>8.0708661417322904</c:v>
                </c:pt>
                <c:pt idx="5864">
                  <c:v>8.07224271791201</c:v>
                </c:pt>
                <c:pt idx="5865">
                  <c:v>8.0736192940917402</c:v>
                </c:pt>
                <c:pt idx="5866">
                  <c:v>8.0749958702714597</c:v>
                </c:pt>
                <c:pt idx="5867">
                  <c:v>8.0763724464511899</c:v>
                </c:pt>
                <c:pt idx="5868">
                  <c:v>8.0777490226309201</c:v>
                </c:pt>
                <c:pt idx="5869">
                  <c:v>8.0791255988106396</c:v>
                </c:pt>
                <c:pt idx="5870">
                  <c:v>8.0805021749903592</c:v>
                </c:pt>
                <c:pt idx="5871">
                  <c:v>8.0818787511700894</c:v>
                </c:pt>
                <c:pt idx="5872">
                  <c:v>8.0832553273498196</c:v>
                </c:pt>
                <c:pt idx="5873">
                  <c:v>8.0846319035295409</c:v>
                </c:pt>
                <c:pt idx="5874">
                  <c:v>8.0860084797092693</c:v>
                </c:pt>
                <c:pt idx="5875">
                  <c:v>8.0873850558889906</c:v>
                </c:pt>
                <c:pt idx="5876">
                  <c:v>8.0887616320687208</c:v>
                </c:pt>
                <c:pt idx="5877">
                  <c:v>8.0901382082484492</c:v>
                </c:pt>
                <c:pt idx="5878">
                  <c:v>8.0915147844281705</c:v>
                </c:pt>
                <c:pt idx="5879">
                  <c:v>8.0928913606079007</c:v>
                </c:pt>
                <c:pt idx="5880">
                  <c:v>8.0942679367876202</c:v>
                </c:pt>
                <c:pt idx="5881">
                  <c:v>8.0956445129673504</c:v>
                </c:pt>
                <c:pt idx="5882">
                  <c:v>8.0970210891470806</c:v>
                </c:pt>
                <c:pt idx="5883">
                  <c:v>8.0983976653268002</c:v>
                </c:pt>
                <c:pt idx="5884">
                  <c:v>8.0997742415065304</c:v>
                </c:pt>
                <c:pt idx="5885">
                  <c:v>8.1011508176862499</c:v>
                </c:pt>
                <c:pt idx="5886">
                  <c:v>8.1025273938659801</c:v>
                </c:pt>
                <c:pt idx="5887">
                  <c:v>8.1039039700456996</c:v>
                </c:pt>
                <c:pt idx="5888">
                  <c:v>8.1052805462254298</c:v>
                </c:pt>
                <c:pt idx="5889">
                  <c:v>8.10665712240516</c:v>
                </c:pt>
                <c:pt idx="5890">
                  <c:v>8.1080336985848795</c:v>
                </c:pt>
                <c:pt idx="5891">
                  <c:v>8.1094102747646097</c:v>
                </c:pt>
                <c:pt idx="5892">
                  <c:v>8.1107868509443293</c:v>
                </c:pt>
                <c:pt idx="5893">
                  <c:v>8.1121634271240595</c:v>
                </c:pt>
                <c:pt idx="5894">
                  <c:v>8.1135400033037808</c:v>
                </c:pt>
                <c:pt idx="5895">
                  <c:v>8.1149165794835092</c:v>
                </c:pt>
                <c:pt idx="5896">
                  <c:v>8.1162931556632394</c:v>
                </c:pt>
                <c:pt idx="5897">
                  <c:v>8.1176697318429607</c:v>
                </c:pt>
                <c:pt idx="5898">
                  <c:v>8.1190463080226891</c:v>
                </c:pt>
                <c:pt idx="5899">
                  <c:v>8.1204228842024104</c:v>
                </c:pt>
                <c:pt idx="5900">
                  <c:v>8.1217994603821406</c:v>
                </c:pt>
                <c:pt idx="5901">
                  <c:v>8.1231760365618708</c:v>
                </c:pt>
                <c:pt idx="5902">
                  <c:v>8.1245526127415904</c:v>
                </c:pt>
                <c:pt idx="5903">
                  <c:v>8.1259291889213205</c:v>
                </c:pt>
                <c:pt idx="5904">
                  <c:v>8.1273057651010401</c:v>
                </c:pt>
                <c:pt idx="5905">
                  <c:v>8.1286823412807703</c:v>
                </c:pt>
                <c:pt idx="5906">
                  <c:v>8.1300589174604898</c:v>
                </c:pt>
                <c:pt idx="5907">
                  <c:v>8.13143549364022</c:v>
                </c:pt>
                <c:pt idx="5908">
                  <c:v>8.1328120698199502</c:v>
                </c:pt>
                <c:pt idx="5909">
                  <c:v>8.1341886459996697</c:v>
                </c:pt>
                <c:pt idx="5910">
                  <c:v>8.1355652221793999</c:v>
                </c:pt>
                <c:pt idx="5911">
                  <c:v>8.1369417983591195</c:v>
                </c:pt>
                <c:pt idx="5912">
                  <c:v>8.1383183745388497</c:v>
                </c:pt>
                <c:pt idx="5913">
                  <c:v>8.1396949507185798</c:v>
                </c:pt>
                <c:pt idx="5914">
                  <c:v>8.1410715268982994</c:v>
                </c:pt>
                <c:pt idx="5915">
                  <c:v>8.1424481030780296</c:v>
                </c:pt>
                <c:pt idx="5916">
                  <c:v>8.1438246792577509</c:v>
                </c:pt>
                <c:pt idx="5917">
                  <c:v>8.1452012554374793</c:v>
                </c:pt>
                <c:pt idx="5918">
                  <c:v>8.1465778316172006</c:v>
                </c:pt>
                <c:pt idx="5919">
                  <c:v>8.1479544077969308</c:v>
                </c:pt>
                <c:pt idx="5920">
                  <c:v>8.1493309839766503</c:v>
                </c:pt>
                <c:pt idx="5921">
                  <c:v>8.1507075601563805</c:v>
                </c:pt>
                <c:pt idx="5922">
                  <c:v>8.1520841363361107</c:v>
                </c:pt>
                <c:pt idx="5923">
                  <c:v>8.1534607125158303</c:v>
                </c:pt>
                <c:pt idx="5924">
                  <c:v>8.1548372886955605</c:v>
                </c:pt>
                <c:pt idx="5925">
                  <c:v>8.15621386487528</c:v>
                </c:pt>
                <c:pt idx="5926">
                  <c:v>8.1575904410550102</c:v>
                </c:pt>
                <c:pt idx="5927">
                  <c:v>8.1589670172347404</c:v>
                </c:pt>
                <c:pt idx="5928">
                  <c:v>8.1603435934144599</c:v>
                </c:pt>
                <c:pt idx="5929">
                  <c:v>8.1617201695941901</c:v>
                </c:pt>
                <c:pt idx="5930">
                  <c:v>8.1630967457739096</c:v>
                </c:pt>
                <c:pt idx="5931">
                  <c:v>8.1644733219536398</c:v>
                </c:pt>
                <c:pt idx="5932">
                  <c:v>8.16584989813337</c:v>
                </c:pt>
                <c:pt idx="5933">
                  <c:v>8.1672264743130896</c:v>
                </c:pt>
                <c:pt idx="5934">
                  <c:v>8.1686030504928109</c:v>
                </c:pt>
                <c:pt idx="5935">
                  <c:v>8.1699796266725393</c:v>
                </c:pt>
                <c:pt idx="5936">
                  <c:v>8.1713562028522695</c:v>
                </c:pt>
                <c:pt idx="5937">
                  <c:v>8.1727327790319908</c:v>
                </c:pt>
                <c:pt idx="5938">
                  <c:v>8.1741093552117192</c:v>
                </c:pt>
                <c:pt idx="5939">
                  <c:v>8.1754859313914405</c:v>
                </c:pt>
                <c:pt idx="5940">
                  <c:v>8.1768625075711707</c:v>
                </c:pt>
                <c:pt idx="5941">
                  <c:v>8.1782390837508991</c:v>
                </c:pt>
                <c:pt idx="5942">
                  <c:v>8.1796156599306205</c:v>
                </c:pt>
                <c:pt idx="5943">
                  <c:v>8.1809922361103506</c:v>
                </c:pt>
                <c:pt idx="5944">
                  <c:v>8.1823688122900702</c:v>
                </c:pt>
                <c:pt idx="5945">
                  <c:v>8.1837453884698004</c:v>
                </c:pt>
                <c:pt idx="5946">
                  <c:v>8.1851219646495306</c:v>
                </c:pt>
                <c:pt idx="5947">
                  <c:v>8.1864985408292501</c:v>
                </c:pt>
                <c:pt idx="5948">
                  <c:v>8.1878751170089803</c:v>
                </c:pt>
                <c:pt idx="5949">
                  <c:v>8.1892516931886998</c:v>
                </c:pt>
                <c:pt idx="5950">
                  <c:v>8.19062826936843</c:v>
                </c:pt>
                <c:pt idx="5951">
                  <c:v>8.1920048455481496</c:v>
                </c:pt>
                <c:pt idx="5952">
                  <c:v>8.1933814217278798</c:v>
                </c:pt>
                <c:pt idx="5953">
                  <c:v>8.1947579979076099</c:v>
                </c:pt>
                <c:pt idx="5954">
                  <c:v>8.1961345740873295</c:v>
                </c:pt>
                <c:pt idx="5955">
                  <c:v>8.1975111502670597</c:v>
                </c:pt>
                <c:pt idx="5956">
                  <c:v>8.1988877264467792</c:v>
                </c:pt>
                <c:pt idx="5957">
                  <c:v>8.2002643026265094</c:v>
                </c:pt>
                <c:pt idx="5958">
                  <c:v>8.2016408788062307</c:v>
                </c:pt>
                <c:pt idx="5959">
                  <c:v>8.2030174549859591</c:v>
                </c:pt>
                <c:pt idx="5960">
                  <c:v>8.2043940311656893</c:v>
                </c:pt>
                <c:pt idx="5961">
                  <c:v>8.2057706073454106</c:v>
                </c:pt>
                <c:pt idx="5962">
                  <c:v>8.2071471835251408</c:v>
                </c:pt>
                <c:pt idx="5963">
                  <c:v>8.2085237597048604</c:v>
                </c:pt>
                <c:pt idx="5964">
                  <c:v>8.2099003358845906</c:v>
                </c:pt>
                <c:pt idx="5965">
                  <c:v>8.2112769120643208</c:v>
                </c:pt>
                <c:pt idx="5966">
                  <c:v>8.2126534882440403</c:v>
                </c:pt>
                <c:pt idx="5967">
                  <c:v>8.2140300644237705</c:v>
                </c:pt>
                <c:pt idx="5968">
                  <c:v>8.21540664060349</c:v>
                </c:pt>
                <c:pt idx="5969">
                  <c:v>8.2167832167832202</c:v>
                </c:pt>
                <c:pt idx="5970">
                  <c:v>8.2181597929629397</c:v>
                </c:pt>
                <c:pt idx="5971">
                  <c:v>8.2195363691426699</c:v>
                </c:pt>
                <c:pt idx="5972">
                  <c:v>8.2209129453224001</c:v>
                </c:pt>
                <c:pt idx="5973">
                  <c:v>8.2222895215021197</c:v>
                </c:pt>
                <c:pt idx="5974">
                  <c:v>8.2236660976818499</c:v>
                </c:pt>
                <c:pt idx="5975">
                  <c:v>8.2250426738615694</c:v>
                </c:pt>
                <c:pt idx="5976">
                  <c:v>8.2264192500412996</c:v>
                </c:pt>
                <c:pt idx="5977">
                  <c:v>8.2277958262210191</c:v>
                </c:pt>
                <c:pt idx="5978">
                  <c:v>8.2291724024007493</c:v>
                </c:pt>
                <c:pt idx="5979">
                  <c:v>8.2305489785804795</c:v>
                </c:pt>
                <c:pt idx="5980">
                  <c:v>8.2319255547602008</c:v>
                </c:pt>
                <c:pt idx="5981">
                  <c:v>8.2333021309399292</c:v>
                </c:pt>
                <c:pt idx="5982">
                  <c:v>8.2346787071196506</c:v>
                </c:pt>
                <c:pt idx="5983">
                  <c:v>8.2360552832993807</c:v>
                </c:pt>
                <c:pt idx="5984">
                  <c:v>8.2374318594791003</c:v>
                </c:pt>
                <c:pt idx="5985">
                  <c:v>8.2388084356588305</c:v>
                </c:pt>
                <c:pt idx="5986">
                  <c:v>8.2401850118385607</c:v>
                </c:pt>
                <c:pt idx="5987">
                  <c:v>8.2415615880182802</c:v>
                </c:pt>
                <c:pt idx="5988">
                  <c:v>8.2429381641980104</c:v>
                </c:pt>
                <c:pt idx="5989">
                  <c:v>8.2443147403777299</c:v>
                </c:pt>
                <c:pt idx="5990">
                  <c:v>8.2456913165574601</c:v>
                </c:pt>
                <c:pt idx="5991">
                  <c:v>8.2470678927371903</c:v>
                </c:pt>
                <c:pt idx="5992">
                  <c:v>8.2484444689169099</c:v>
                </c:pt>
                <c:pt idx="5993">
                  <c:v>8.24982104509664</c:v>
                </c:pt>
                <c:pt idx="5994">
                  <c:v>8.2511976212763596</c:v>
                </c:pt>
                <c:pt idx="5995">
                  <c:v>8.2525741974560898</c:v>
                </c:pt>
                <c:pt idx="5996">
                  <c:v>8.25395077363582</c:v>
                </c:pt>
                <c:pt idx="5997">
                  <c:v>8.2553273498155395</c:v>
                </c:pt>
                <c:pt idx="5998">
                  <c:v>8.2567039259952697</c:v>
                </c:pt>
                <c:pt idx="5999">
                  <c:v>8.2580805021749892</c:v>
                </c:pt>
                <c:pt idx="6000">
                  <c:v>8.2594570783547194</c:v>
                </c:pt>
                <c:pt idx="6001">
                  <c:v>8.2608336545344407</c:v>
                </c:pt>
                <c:pt idx="6002">
                  <c:v>8.2622102307141692</c:v>
                </c:pt>
                <c:pt idx="6003">
                  <c:v>8.2635868068938994</c:v>
                </c:pt>
                <c:pt idx="6004">
                  <c:v>8.2649633830736207</c:v>
                </c:pt>
                <c:pt idx="6005">
                  <c:v>8.2663399592533509</c:v>
                </c:pt>
                <c:pt idx="6006">
                  <c:v>8.2677165354330704</c:v>
                </c:pt>
                <c:pt idx="6007">
                  <c:v>8.2690931116128006</c:v>
                </c:pt>
                <c:pt idx="6008">
                  <c:v>8.2704696877925201</c:v>
                </c:pt>
                <c:pt idx="6009">
                  <c:v>8.2718462639722503</c:v>
                </c:pt>
                <c:pt idx="6010">
                  <c:v>8.2732228401519805</c:v>
                </c:pt>
                <c:pt idx="6011">
                  <c:v>8.2745994163317</c:v>
                </c:pt>
                <c:pt idx="6012">
                  <c:v>8.2759759925114302</c:v>
                </c:pt>
                <c:pt idx="6013">
                  <c:v>8.2773525686911498</c:v>
                </c:pt>
                <c:pt idx="6014">
                  <c:v>8.27872914487088</c:v>
                </c:pt>
                <c:pt idx="6015">
                  <c:v>8.2801057210505995</c:v>
                </c:pt>
                <c:pt idx="6016">
                  <c:v>8.2814822972303297</c:v>
                </c:pt>
                <c:pt idx="6017">
                  <c:v>8.2828588734100599</c:v>
                </c:pt>
                <c:pt idx="6018">
                  <c:v>8.2842354495897794</c:v>
                </c:pt>
                <c:pt idx="6019">
                  <c:v>8.2856120257695096</c:v>
                </c:pt>
                <c:pt idx="6020">
                  <c:v>8.2869886019492291</c:v>
                </c:pt>
                <c:pt idx="6021">
                  <c:v>8.2883651781289593</c:v>
                </c:pt>
                <c:pt idx="6022">
                  <c:v>8.2897417543086807</c:v>
                </c:pt>
                <c:pt idx="6023">
                  <c:v>8.2911183304884108</c:v>
                </c:pt>
                <c:pt idx="6024">
                  <c:v>8.2924949066681393</c:v>
                </c:pt>
                <c:pt idx="6025">
                  <c:v>8.2938714828478606</c:v>
                </c:pt>
                <c:pt idx="6026">
                  <c:v>8.2952480590275908</c:v>
                </c:pt>
                <c:pt idx="6027">
                  <c:v>8.2966246352073103</c:v>
                </c:pt>
                <c:pt idx="6028">
                  <c:v>8.2980012113870405</c:v>
                </c:pt>
                <c:pt idx="6029">
                  <c:v>8.2993777875667707</c:v>
                </c:pt>
                <c:pt idx="6030">
                  <c:v>8.3007543637464902</c:v>
                </c:pt>
                <c:pt idx="6031">
                  <c:v>8.3021309399262204</c:v>
                </c:pt>
                <c:pt idx="6032">
                  <c:v>8.30350751610594</c:v>
                </c:pt>
                <c:pt idx="6033">
                  <c:v>8.3048840922856701</c:v>
                </c:pt>
                <c:pt idx="6034">
                  <c:v>8.3062606684653897</c:v>
                </c:pt>
                <c:pt idx="6035">
                  <c:v>8.3076372446451199</c:v>
                </c:pt>
                <c:pt idx="6036">
                  <c:v>8.3090138208248501</c:v>
                </c:pt>
                <c:pt idx="6037">
                  <c:v>8.3103903970045696</c:v>
                </c:pt>
                <c:pt idx="6038">
                  <c:v>8.3117669731842998</c:v>
                </c:pt>
                <c:pt idx="6039">
                  <c:v>8.3131435493640193</c:v>
                </c:pt>
                <c:pt idx="6040">
                  <c:v>8.3145201255437495</c:v>
                </c:pt>
                <c:pt idx="6041">
                  <c:v>8.3158967017234708</c:v>
                </c:pt>
                <c:pt idx="6042">
                  <c:v>8.3172732779031993</c:v>
                </c:pt>
                <c:pt idx="6043">
                  <c:v>8.3186498540829295</c:v>
                </c:pt>
                <c:pt idx="6044">
                  <c:v>8.3200264302626508</c:v>
                </c:pt>
                <c:pt idx="6045">
                  <c:v>8.3214030064423792</c:v>
                </c:pt>
                <c:pt idx="6046">
                  <c:v>8.3227795826221005</c:v>
                </c:pt>
                <c:pt idx="6047">
                  <c:v>8.3241561588018307</c:v>
                </c:pt>
                <c:pt idx="6048">
                  <c:v>8.3255327349815609</c:v>
                </c:pt>
                <c:pt idx="6049">
                  <c:v>8.3269093111612804</c:v>
                </c:pt>
                <c:pt idx="6050">
                  <c:v>8.3282858873410106</c:v>
                </c:pt>
                <c:pt idx="6051">
                  <c:v>8.3296624635207301</c:v>
                </c:pt>
                <c:pt idx="6052">
                  <c:v>8.3310390397004603</c:v>
                </c:pt>
                <c:pt idx="6053">
                  <c:v>8.3324156158801905</c:v>
                </c:pt>
                <c:pt idx="6054">
                  <c:v>8.3337921920599101</c:v>
                </c:pt>
                <c:pt idx="6055">
                  <c:v>8.3351687682396403</c:v>
                </c:pt>
                <c:pt idx="6056">
                  <c:v>8.3365453444193598</c:v>
                </c:pt>
                <c:pt idx="6057">
                  <c:v>8.33792192059909</c:v>
                </c:pt>
                <c:pt idx="6058">
                  <c:v>8.3392984967788095</c:v>
                </c:pt>
                <c:pt idx="6059">
                  <c:v>8.3406750729585397</c:v>
                </c:pt>
                <c:pt idx="6060">
                  <c:v>8.3420516491382699</c:v>
                </c:pt>
                <c:pt idx="6061">
                  <c:v>8.3434282253179894</c:v>
                </c:pt>
                <c:pt idx="6062">
                  <c:v>8.3448048014977196</c:v>
                </c:pt>
                <c:pt idx="6063">
                  <c:v>8.3461813776774392</c:v>
                </c:pt>
                <c:pt idx="6064">
                  <c:v>8.3475579538571694</c:v>
                </c:pt>
                <c:pt idx="6065">
                  <c:v>8.3489345300368907</c:v>
                </c:pt>
                <c:pt idx="6066">
                  <c:v>8.3503111062166209</c:v>
                </c:pt>
                <c:pt idx="6067">
                  <c:v>8.3516876823963493</c:v>
                </c:pt>
                <c:pt idx="6068">
                  <c:v>8.3530642585760706</c:v>
                </c:pt>
                <c:pt idx="6069">
                  <c:v>8.3544408347558008</c:v>
                </c:pt>
                <c:pt idx="6070">
                  <c:v>8.3558174109355203</c:v>
                </c:pt>
                <c:pt idx="6071">
                  <c:v>8.3571939871152505</c:v>
                </c:pt>
                <c:pt idx="6072">
                  <c:v>8.3585705632949701</c:v>
                </c:pt>
                <c:pt idx="6073">
                  <c:v>8.3599471394747003</c:v>
                </c:pt>
                <c:pt idx="6074">
                  <c:v>8.3613237156544304</c:v>
                </c:pt>
                <c:pt idx="6075">
                  <c:v>8.36270029183415</c:v>
                </c:pt>
                <c:pt idx="6076">
                  <c:v>8.3640768680138802</c:v>
                </c:pt>
                <c:pt idx="6077">
                  <c:v>8.3654534441935997</c:v>
                </c:pt>
                <c:pt idx="6078">
                  <c:v>8.3668300203733299</c:v>
                </c:pt>
                <c:pt idx="6079">
                  <c:v>8.3682065965530601</c:v>
                </c:pt>
                <c:pt idx="6080">
                  <c:v>8.3695831727327796</c:v>
                </c:pt>
                <c:pt idx="6081">
                  <c:v>8.3709597489125098</c:v>
                </c:pt>
                <c:pt idx="6082">
                  <c:v>8.3723363250922294</c:v>
                </c:pt>
                <c:pt idx="6083">
                  <c:v>8.3737129012719596</c:v>
                </c:pt>
                <c:pt idx="6084">
                  <c:v>8.3750894774516809</c:v>
                </c:pt>
                <c:pt idx="6085">
                  <c:v>8.3764660536314093</c:v>
                </c:pt>
                <c:pt idx="6086">
                  <c:v>8.3778426298111395</c:v>
                </c:pt>
                <c:pt idx="6087">
                  <c:v>8.3792192059908608</c:v>
                </c:pt>
                <c:pt idx="6088">
                  <c:v>8.3805957821705892</c:v>
                </c:pt>
                <c:pt idx="6089">
                  <c:v>8.3819723583503105</c:v>
                </c:pt>
                <c:pt idx="6090">
                  <c:v>8.3833489345300407</c:v>
                </c:pt>
                <c:pt idx="6091">
                  <c:v>8.3847255107097602</c:v>
                </c:pt>
                <c:pt idx="6092">
                  <c:v>8.3861020868894904</c:v>
                </c:pt>
                <c:pt idx="6093">
                  <c:v>8.3874786630692206</c:v>
                </c:pt>
                <c:pt idx="6094">
                  <c:v>8.3888552392489402</c:v>
                </c:pt>
                <c:pt idx="6095">
                  <c:v>8.3902318154286704</c:v>
                </c:pt>
                <c:pt idx="6096">
                  <c:v>8.3916083916083899</c:v>
                </c:pt>
                <c:pt idx="6097">
                  <c:v>8.3929849677881201</c:v>
                </c:pt>
                <c:pt idx="6098">
                  <c:v>8.3943615439678503</c:v>
                </c:pt>
                <c:pt idx="6099">
                  <c:v>8.3957381201475698</c:v>
                </c:pt>
                <c:pt idx="6100">
                  <c:v>8.3971146963273</c:v>
                </c:pt>
                <c:pt idx="6101">
                  <c:v>8.3984912725070195</c:v>
                </c:pt>
                <c:pt idx="6102">
                  <c:v>8.3998678486867497</c:v>
                </c:pt>
                <c:pt idx="6103">
                  <c:v>8.4012444248664799</c:v>
                </c:pt>
                <c:pt idx="6104">
                  <c:v>8.4026210010461995</c:v>
                </c:pt>
                <c:pt idx="6105">
                  <c:v>8.4039975772259208</c:v>
                </c:pt>
                <c:pt idx="6106">
                  <c:v>8.4053741534056492</c:v>
                </c:pt>
                <c:pt idx="6107">
                  <c:v>8.4067507295853794</c:v>
                </c:pt>
                <c:pt idx="6108">
                  <c:v>8.4081273057651007</c:v>
                </c:pt>
                <c:pt idx="6109">
                  <c:v>8.4095038819448291</c:v>
                </c:pt>
                <c:pt idx="6110">
                  <c:v>8.4108804581245504</c:v>
                </c:pt>
                <c:pt idx="6111">
                  <c:v>8.4122570343042806</c:v>
                </c:pt>
                <c:pt idx="6112">
                  <c:v>8.4136336104840108</c:v>
                </c:pt>
                <c:pt idx="6113">
                  <c:v>8.4150101866637304</c:v>
                </c:pt>
                <c:pt idx="6114">
                  <c:v>8.4163867628434605</c:v>
                </c:pt>
                <c:pt idx="6115">
                  <c:v>8.4177633390231801</c:v>
                </c:pt>
                <c:pt idx="6116">
                  <c:v>8.4191399152029103</c:v>
                </c:pt>
                <c:pt idx="6117">
                  <c:v>8.4205164913826405</c:v>
                </c:pt>
                <c:pt idx="6118">
                  <c:v>8.42189306756236</c:v>
                </c:pt>
                <c:pt idx="6119">
                  <c:v>8.4232696437420902</c:v>
                </c:pt>
                <c:pt idx="6120">
                  <c:v>8.4246462199218097</c:v>
                </c:pt>
                <c:pt idx="6121">
                  <c:v>8.4260227961015399</c:v>
                </c:pt>
                <c:pt idx="6122">
                  <c:v>8.4273993722812595</c:v>
                </c:pt>
                <c:pt idx="6123">
                  <c:v>8.4287759484609897</c:v>
                </c:pt>
                <c:pt idx="6124">
                  <c:v>8.4301525246407198</c:v>
                </c:pt>
                <c:pt idx="6125">
                  <c:v>8.4315291008204394</c:v>
                </c:pt>
                <c:pt idx="6126">
                  <c:v>8.4329056770001696</c:v>
                </c:pt>
                <c:pt idx="6127">
                  <c:v>8.4342822531798909</c:v>
                </c:pt>
                <c:pt idx="6128">
                  <c:v>8.4356588293596193</c:v>
                </c:pt>
                <c:pt idx="6129">
                  <c:v>8.4370354055393406</c:v>
                </c:pt>
                <c:pt idx="6130">
                  <c:v>8.4384119817190708</c:v>
                </c:pt>
                <c:pt idx="6131">
                  <c:v>8.4397885578987992</c:v>
                </c:pt>
                <c:pt idx="6132">
                  <c:v>8.4411651340785205</c:v>
                </c:pt>
                <c:pt idx="6133">
                  <c:v>8.4425417102582507</c:v>
                </c:pt>
                <c:pt idx="6134">
                  <c:v>8.4439182864379703</c:v>
                </c:pt>
                <c:pt idx="6135">
                  <c:v>8.4452948626177005</c:v>
                </c:pt>
                <c:pt idx="6136">
                  <c:v>8.44667143879742</c:v>
                </c:pt>
                <c:pt idx="6137">
                  <c:v>8.4480480149771502</c:v>
                </c:pt>
                <c:pt idx="6138">
                  <c:v>8.4494245911568804</c:v>
                </c:pt>
                <c:pt idx="6139">
                  <c:v>8.4508011673365999</c:v>
                </c:pt>
                <c:pt idx="6140">
                  <c:v>8.4521777435163301</c:v>
                </c:pt>
                <c:pt idx="6141">
                  <c:v>8.4535543196960496</c:v>
                </c:pt>
                <c:pt idx="6142">
                  <c:v>8.4549308958757798</c:v>
                </c:pt>
                <c:pt idx="6143">
                  <c:v>8.45630747205551</c:v>
                </c:pt>
                <c:pt idx="6144">
                  <c:v>8.4576840482352296</c:v>
                </c:pt>
                <c:pt idx="6145">
                  <c:v>8.4590606244149598</c:v>
                </c:pt>
                <c:pt idx="6146">
                  <c:v>8.4604372005946793</c:v>
                </c:pt>
                <c:pt idx="6147">
                  <c:v>8.4618137767744095</c:v>
                </c:pt>
                <c:pt idx="6148">
                  <c:v>8.4631903529541308</c:v>
                </c:pt>
                <c:pt idx="6149">
                  <c:v>8.4645669291338592</c:v>
                </c:pt>
                <c:pt idx="6150">
                  <c:v>8.4659435053135894</c:v>
                </c:pt>
                <c:pt idx="6151">
                  <c:v>8.4673200814933107</c:v>
                </c:pt>
                <c:pt idx="6152">
                  <c:v>8.4686966576730391</c:v>
                </c:pt>
                <c:pt idx="6153">
                  <c:v>8.4700732338527605</c:v>
                </c:pt>
                <c:pt idx="6154">
                  <c:v>8.4714498100324906</c:v>
                </c:pt>
                <c:pt idx="6155">
                  <c:v>8.4728263862122102</c:v>
                </c:pt>
                <c:pt idx="6156">
                  <c:v>8.4742029623919404</c:v>
                </c:pt>
                <c:pt idx="6157">
                  <c:v>8.4755795385716706</c:v>
                </c:pt>
                <c:pt idx="6158">
                  <c:v>8.4769561147513901</c:v>
                </c:pt>
                <c:pt idx="6159">
                  <c:v>8.4783326909311203</c:v>
                </c:pt>
                <c:pt idx="6160">
                  <c:v>8.4797092671108398</c:v>
                </c:pt>
                <c:pt idx="6161">
                  <c:v>8.48108584329057</c:v>
                </c:pt>
                <c:pt idx="6162">
                  <c:v>8.4824624194703002</c:v>
                </c:pt>
                <c:pt idx="6163">
                  <c:v>8.4838389956500198</c:v>
                </c:pt>
                <c:pt idx="6164">
                  <c:v>8.4852155718297499</c:v>
                </c:pt>
                <c:pt idx="6165">
                  <c:v>8.4865921480094695</c:v>
                </c:pt>
                <c:pt idx="6166">
                  <c:v>8.4879687241891997</c:v>
                </c:pt>
                <c:pt idx="6167">
                  <c:v>8.4893453003689299</c:v>
                </c:pt>
                <c:pt idx="6168">
                  <c:v>8.4907218765486494</c:v>
                </c:pt>
                <c:pt idx="6169">
                  <c:v>8.4920984527283796</c:v>
                </c:pt>
                <c:pt idx="6170">
                  <c:v>8.4934750289080991</c:v>
                </c:pt>
                <c:pt idx="6171">
                  <c:v>8.4948516050878293</c:v>
                </c:pt>
                <c:pt idx="6172">
                  <c:v>8.4962281812675506</c:v>
                </c:pt>
                <c:pt idx="6173">
                  <c:v>8.4976047574472808</c:v>
                </c:pt>
                <c:pt idx="6174">
                  <c:v>8.4989813336270092</c:v>
                </c:pt>
                <c:pt idx="6175">
                  <c:v>8.5003579098067306</c:v>
                </c:pt>
                <c:pt idx="6176">
                  <c:v>8.5017344859864608</c:v>
                </c:pt>
                <c:pt idx="6177">
                  <c:v>8.5031110621661803</c:v>
                </c:pt>
                <c:pt idx="6178">
                  <c:v>8.5044876383459105</c:v>
                </c:pt>
                <c:pt idx="6179">
                  <c:v>8.50586421452563</c:v>
                </c:pt>
                <c:pt idx="6180">
                  <c:v>8.5072407907053602</c:v>
                </c:pt>
                <c:pt idx="6181">
                  <c:v>8.5086173668850904</c:v>
                </c:pt>
                <c:pt idx="6182">
                  <c:v>8.5099939430648099</c:v>
                </c:pt>
                <c:pt idx="6183">
                  <c:v>8.5113705192445401</c:v>
                </c:pt>
                <c:pt idx="6184">
                  <c:v>8.5127470954242597</c:v>
                </c:pt>
                <c:pt idx="6185">
                  <c:v>8.5141236716039899</c:v>
                </c:pt>
                <c:pt idx="6186">
                  <c:v>8.5155002477837094</c:v>
                </c:pt>
                <c:pt idx="6187">
                  <c:v>8.5168768239634396</c:v>
                </c:pt>
                <c:pt idx="6188">
                  <c:v>8.5182534001431698</c:v>
                </c:pt>
                <c:pt idx="6189">
                  <c:v>8.5196299763228893</c:v>
                </c:pt>
                <c:pt idx="6190">
                  <c:v>8.5210065525026195</c:v>
                </c:pt>
                <c:pt idx="6191">
                  <c:v>8.5223831286823408</c:v>
                </c:pt>
                <c:pt idx="6192">
                  <c:v>8.5237597048620692</c:v>
                </c:pt>
                <c:pt idx="6193">
                  <c:v>8.5251362810417906</c:v>
                </c:pt>
                <c:pt idx="6194">
                  <c:v>8.5265128572215207</c:v>
                </c:pt>
                <c:pt idx="6195">
                  <c:v>8.5278894334012492</c:v>
                </c:pt>
                <c:pt idx="6196">
                  <c:v>8.5292660095809705</c:v>
                </c:pt>
                <c:pt idx="6197">
                  <c:v>8.5306425857607007</c:v>
                </c:pt>
                <c:pt idx="6198">
                  <c:v>8.5320191619404202</c:v>
                </c:pt>
                <c:pt idx="6199">
                  <c:v>8.5333957381201504</c:v>
                </c:pt>
                <c:pt idx="6200">
                  <c:v>8.5347723142998806</c:v>
                </c:pt>
                <c:pt idx="6201">
                  <c:v>8.5361488904796001</c:v>
                </c:pt>
                <c:pt idx="6202">
                  <c:v>8.5375254666593303</c:v>
                </c:pt>
                <c:pt idx="6203">
                  <c:v>8.5389020428390499</c:v>
                </c:pt>
                <c:pt idx="6204">
                  <c:v>8.54027861901878</c:v>
                </c:pt>
                <c:pt idx="6205">
                  <c:v>8.5416551951984996</c:v>
                </c:pt>
                <c:pt idx="6206">
                  <c:v>8.5430317713782298</c:v>
                </c:pt>
                <c:pt idx="6207">
                  <c:v>8.54440834755796</c:v>
                </c:pt>
                <c:pt idx="6208">
                  <c:v>8.5457849237376795</c:v>
                </c:pt>
                <c:pt idx="6209">
                  <c:v>8.5471614999174097</c:v>
                </c:pt>
                <c:pt idx="6210">
                  <c:v>8.5485380760971292</c:v>
                </c:pt>
                <c:pt idx="6211">
                  <c:v>8.5499146522768594</c:v>
                </c:pt>
                <c:pt idx="6212">
                  <c:v>8.5512912284565807</c:v>
                </c:pt>
                <c:pt idx="6213">
                  <c:v>8.5526678046363092</c:v>
                </c:pt>
                <c:pt idx="6214">
                  <c:v>8.5540443808160394</c:v>
                </c:pt>
                <c:pt idx="6215">
                  <c:v>8.5554209569957607</c:v>
                </c:pt>
                <c:pt idx="6216">
                  <c:v>8.5567975331754909</c:v>
                </c:pt>
                <c:pt idx="6217">
                  <c:v>8.5581741093552104</c:v>
                </c:pt>
                <c:pt idx="6218">
                  <c:v>8.5595506855349406</c:v>
                </c:pt>
                <c:pt idx="6219">
                  <c:v>8.5609272617146708</c:v>
                </c:pt>
                <c:pt idx="6220">
                  <c:v>8.5623038378943903</c:v>
                </c:pt>
                <c:pt idx="6221">
                  <c:v>8.5636804140741205</c:v>
                </c:pt>
                <c:pt idx="6222">
                  <c:v>8.56505699025384</c:v>
                </c:pt>
                <c:pt idx="6223">
                  <c:v>8.5664335664335702</c:v>
                </c:pt>
                <c:pt idx="6224">
                  <c:v>8.5678101426133004</c:v>
                </c:pt>
                <c:pt idx="6225">
                  <c:v>8.56918671879302</c:v>
                </c:pt>
                <c:pt idx="6226">
                  <c:v>8.5705632949727502</c:v>
                </c:pt>
                <c:pt idx="6227">
                  <c:v>8.5719398711524697</c:v>
                </c:pt>
                <c:pt idx="6228">
                  <c:v>8.5733164473321999</c:v>
                </c:pt>
                <c:pt idx="6229">
                  <c:v>8.5746930235119194</c:v>
                </c:pt>
                <c:pt idx="6230">
                  <c:v>8.5760695996916496</c:v>
                </c:pt>
                <c:pt idx="6231">
                  <c:v>8.5774461758713691</c:v>
                </c:pt>
                <c:pt idx="6232">
                  <c:v>8.5788227520510993</c:v>
                </c:pt>
                <c:pt idx="6233">
                  <c:v>8.5801993282308295</c:v>
                </c:pt>
                <c:pt idx="6234">
                  <c:v>8.5815759044105508</c:v>
                </c:pt>
                <c:pt idx="6235">
                  <c:v>8.5829524805902793</c:v>
                </c:pt>
                <c:pt idx="6236">
                  <c:v>8.5843290567700006</c:v>
                </c:pt>
                <c:pt idx="6237">
                  <c:v>8.5857056329497308</c:v>
                </c:pt>
                <c:pt idx="6238">
                  <c:v>8.5870822091294592</c:v>
                </c:pt>
                <c:pt idx="6239">
                  <c:v>8.5884587853091805</c:v>
                </c:pt>
                <c:pt idx="6240">
                  <c:v>8.5898353614889107</c:v>
                </c:pt>
                <c:pt idx="6241">
                  <c:v>8.5912119376686302</c:v>
                </c:pt>
                <c:pt idx="6242">
                  <c:v>8.5925885138483604</c:v>
                </c:pt>
                <c:pt idx="6243">
                  <c:v>8.59396509002808</c:v>
                </c:pt>
                <c:pt idx="6244">
                  <c:v>8.5953416662078101</c:v>
                </c:pt>
                <c:pt idx="6245">
                  <c:v>8.5967182423875403</c:v>
                </c:pt>
                <c:pt idx="6246">
                  <c:v>8.5980948185672599</c:v>
                </c:pt>
                <c:pt idx="6247">
                  <c:v>8.5994713947469901</c:v>
                </c:pt>
                <c:pt idx="6248">
                  <c:v>8.6008479709267096</c:v>
                </c:pt>
                <c:pt idx="6249">
                  <c:v>8.6022245471064398</c:v>
                </c:pt>
                <c:pt idx="6250">
                  <c:v>8.6036011232861593</c:v>
                </c:pt>
                <c:pt idx="6251">
                  <c:v>8.6049776994658895</c:v>
                </c:pt>
                <c:pt idx="6252">
                  <c:v>8.6063542756456197</c:v>
                </c:pt>
                <c:pt idx="6253">
                  <c:v>8.6077308518253393</c:v>
                </c:pt>
                <c:pt idx="6254">
                  <c:v>8.6091074280050695</c:v>
                </c:pt>
                <c:pt idx="6255">
                  <c:v>8.6104840041847908</c:v>
                </c:pt>
                <c:pt idx="6256">
                  <c:v>8.6118605803645192</c:v>
                </c:pt>
                <c:pt idx="6257">
                  <c:v>8.6132371565442405</c:v>
                </c:pt>
                <c:pt idx="6258">
                  <c:v>8.6146137327239707</c:v>
                </c:pt>
                <c:pt idx="6259">
                  <c:v>8.6159903089037009</c:v>
                </c:pt>
                <c:pt idx="6260">
                  <c:v>8.6173668850834204</c:v>
                </c:pt>
                <c:pt idx="6261">
                  <c:v>8.6187434612631506</c:v>
                </c:pt>
                <c:pt idx="6262">
                  <c:v>8.6201200374428701</c:v>
                </c:pt>
                <c:pt idx="6263">
                  <c:v>8.6214966136226003</c:v>
                </c:pt>
                <c:pt idx="6264">
                  <c:v>8.6228731898023305</c:v>
                </c:pt>
                <c:pt idx="6265">
                  <c:v>8.6242497659820501</c:v>
                </c:pt>
                <c:pt idx="6266">
                  <c:v>8.6256263421617803</c:v>
                </c:pt>
                <c:pt idx="6267">
                  <c:v>8.6270029183414998</c:v>
                </c:pt>
                <c:pt idx="6268">
                  <c:v>8.62837949452123</c:v>
                </c:pt>
                <c:pt idx="6269">
                  <c:v>8.6297560707009602</c:v>
                </c:pt>
                <c:pt idx="6270">
                  <c:v>8.6311326468806797</c:v>
                </c:pt>
                <c:pt idx="6271">
                  <c:v>8.6325092230604099</c:v>
                </c:pt>
                <c:pt idx="6272">
                  <c:v>8.6338857992401294</c:v>
                </c:pt>
                <c:pt idx="6273">
                  <c:v>8.6352623754198596</c:v>
                </c:pt>
                <c:pt idx="6274">
                  <c:v>8.6366389515995898</c:v>
                </c:pt>
                <c:pt idx="6275">
                  <c:v>8.6380155277793094</c:v>
                </c:pt>
                <c:pt idx="6276">
                  <c:v>8.6393921039590307</c:v>
                </c:pt>
                <c:pt idx="6277">
                  <c:v>8.6407686801387609</c:v>
                </c:pt>
                <c:pt idx="6278">
                  <c:v>8.6421452563184893</c:v>
                </c:pt>
                <c:pt idx="6279">
                  <c:v>8.6435218324982106</c:v>
                </c:pt>
                <c:pt idx="6280">
                  <c:v>8.6448984086779408</c:v>
                </c:pt>
                <c:pt idx="6281">
                  <c:v>8.6462749848576603</c:v>
                </c:pt>
                <c:pt idx="6282">
                  <c:v>8.6476515610373905</c:v>
                </c:pt>
                <c:pt idx="6283">
                  <c:v>8.6490281372171207</c:v>
                </c:pt>
                <c:pt idx="6284">
                  <c:v>8.6504047133968403</c:v>
                </c:pt>
                <c:pt idx="6285">
                  <c:v>8.6517812895765704</c:v>
                </c:pt>
                <c:pt idx="6286">
                  <c:v>8.65315786575629</c:v>
                </c:pt>
                <c:pt idx="6287">
                  <c:v>8.6545344419360202</c:v>
                </c:pt>
                <c:pt idx="6288">
                  <c:v>8.6559110181157504</c:v>
                </c:pt>
                <c:pt idx="6289">
                  <c:v>8.6572875942954699</c:v>
                </c:pt>
                <c:pt idx="6290">
                  <c:v>8.6586641704752001</c:v>
                </c:pt>
                <c:pt idx="6291">
                  <c:v>8.6600407466549196</c:v>
                </c:pt>
                <c:pt idx="6292">
                  <c:v>8.6614173228346498</c:v>
                </c:pt>
                <c:pt idx="6293">
                  <c:v>8.6627938990143694</c:v>
                </c:pt>
                <c:pt idx="6294">
                  <c:v>8.6641704751940996</c:v>
                </c:pt>
                <c:pt idx="6295">
                  <c:v>8.6655470513738209</c:v>
                </c:pt>
                <c:pt idx="6296">
                  <c:v>8.6669236275535493</c:v>
                </c:pt>
                <c:pt idx="6297">
                  <c:v>8.6683002037332795</c:v>
                </c:pt>
                <c:pt idx="6298">
                  <c:v>8.6696767799130008</c:v>
                </c:pt>
                <c:pt idx="6299">
                  <c:v>8.6710533560927292</c:v>
                </c:pt>
                <c:pt idx="6300">
                  <c:v>8.6724299322724505</c:v>
                </c:pt>
                <c:pt idx="6301">
                  <c:v>8.6738065084521807</c:v>
                </c:pt>
                <c:pt idx="6302">
                  <c:v>8.6751830846319091</c:v>
                </c:pt>
                <c:pt idx="6303">
                  <c:v>8.6765596608116304</c:v>
                </c:pt>
                <c:pt idx="6304">
                  <c:v>8.6779362369913606</c:v>
                </c:pt>
                <c:pt idx="6305">
                  <c:v>8.6793128131710802</c:v>
                </c:pt>
                <c:pt idx="6306">
                  <c:v>8.6806893893508104</c:v>
                </c:pt>
                <c:pt idx="6307">
                  <c:v>8.6820659655305299</c:v>
                </c:pt>
                <c:pt idx="6308">
                  <c:v>8.6834425417102601</c:v>
                </c:pt>
                <c:pt idx="6309">
                  <c:v>8.6848191178899903</c:v>
                </c:pt>
                <c:pt idx="6310">
                  <c:v>8.6861956940697098</c:v>
                </c:pt>
                <c:pt idx="6311">
                  <c:v>8.68757227024944</c:v>
                </c:pt>
                <c:pt idx="6312">
                  <c:v>8.6889488464291595</c:v>
                </c:pt>
                <c:pt idx="6313">
                  <c:v>8.6903254226088897</c:v>
                </c:pt>
                <c:pt idx="6314">
                  <c:v>8.6917019987886199</c:v>
                </c:pt>
                <c:pt idx="6315">
                  <c:v>8.6930785749683395</c:v>
                </c:pt>
                <c:pt idx="6316">
                  <c:v>8.6944551511480697</c:v>
                </c:pt>
                <c:pt idx="6317">
                  <c:v>8.6958317273277892</c:v>
                </c:pt>
                <c:pt idx="6318">
                  <c:v>8.6972083035075194</c:v>
                </c:pt>
                <c:pt idx="6319">
                  <c:v>8.6985848796872407</c:v>
                </c:pt>
                <c:pt idx="6320">
                  <c:v>8.6999614558669691</c:v>
                </c:pt>
                <c:pt idx="6321">
                  <c:v>8.7013380320466904</c:v>
                </c:pt>
                <c:pt idx="6322">
                  <c:v>8.7027146082264206</c:v>
                </c:pt>
                <c:pt idx="6323">
                  <c:v>8.7040911844061508</c:v>
                </c:pt>
                <c:pt idx="6324">
                  <c:v>8.7054677605858704</c:v>
                </c:pt>
                <c:pt idx="6325">
                  <c:v>8.7068443367656005</c:v>
                </c:pt>
                <c:pt idx="6326">
                  <c:v>8.7082209129453201</c:v>
                </c:pt>
                <c:pt idx="6327">
                  <c:v>8.7095974891250503</c:v>
                </c:pt>
                <c:pt idx="6328">
                  <c:v>8.7109740653047805</c:v>
                </c:pt>
                <c:pt idx="6329">
                  <c:v>8.7123506414845</c:v>
                </c:pt>
                <c:pt idx="6330">
                  <c:v>8.7137272176642302</c:v>
                </c:pt>
                <c:pt idx="6331">
                  <c:v>8.7151037938439497</c:v>
                </c:pt>
                <c:pt idx="6332">
                  <c:v>8.7164803700236799</c:v>
                </c:pt>
                <c:pt idx="6333">
                  <c:v>8.7178569462034101</c:v>
                </c:pt>
                <c:pt idx="6334">
                  <c:v>8.7192335223831297</c:v>
                </c:pt>
                <c:pt idx="6335">
                  <c:v>8.7206100985628598</c:v>
                </c:pt>
                <c:pt idx="6336">
                  <c:v>8.7219866747425794</c:v>
                </c:pt>
                <c:pt idx="6337">
                  <c:v>8.7233632509223096</c:v>
                </c:pt>
                <c:pt idx="6338">
                  <c:v>8.7247398271020309</c:v>
                </c:pt>
                <c:pt idx="6339">
                  <c:v>8.7261164032817593</c:v>
                </c:pt>
                <c:pt idx="6340">
                  <c:v>8.7274929794614806</c:v>
                </c:pt>
                <c:pt idx="6341">
                  <c:v>8.7288695556412108</c:v>
                </c:pt>
                <c:pt idx="6342">
                  <c:v>8.7302461318209392</c:v>
                </c:pt>
                <c:pt idx="6343">
                  <c:v>8.7316227080006605</c:v>
                </c:pt>
                <c:pt idx="6344">
                  <c:v>8.7329992841803907</c:v>
                </c:pt>
                <c:pt idx="6345">
                  <c:v>8.7343758603601103</c:v>
                </c:pt>
                <c:pt idx="6346">
                  <c:v>8.7357524365398405</c:v>
                </c:pt>
                <c:pt idx="6347">
                  <c:v>8.7371290127195707</c:v>
                </c:pt>
                <c:pt idx="6348">
                  <c:v>8.7385055888992902</c:v>
                </c:pt>
                <c:pt idx="6349">
                  <c:v>8.7398821650790204</c:v>
                </c:pt>
                <c:pt idx="6350">
                  <c:v>8.7412587412587399</c:v>
                </c:pt>
                <c:pt idx="6351">
                  <c:v>8.7426353174384701</c:v>
                </c:pt>
                <c:pt idx="6352">
                  <c:v>8.7440118936182003</c:v>
                </c:pt>
                <c:pt idx="6353">
                  <c:v>8.7453884697979198</c:v>
                </c:pt>
                <c:pt idx="6354">
                  <c:v>8.74676504597765</c:v>
                </c:pt>
                <c:pt idx="6355">
                  <c:v>8.7481416221573696</c:v>
                </c:pt>
                <c:pt idx="6356">
                  <c:v>8.7495181983370998</c:v>
                </c:pt>
                <c:pt idx="6357">
                  <c:v>8.7508947745168193</c:v>
                </c:pt>
                <c:pt idx="6358">
                  <c:v>8.7522713506965495</c:v>
                </c:pt>
                <c:pt idx="6359">
                  <c:v>8.7536479268762797</c:v>
                </c:pt>
                <c:pt idx="6360">
                  <c:v>8.7550245030559992</c:v>
                </c:pt>
                <c:pt idx="6361">
                  <c:v>8.7564010792357294</c:v>
                </c:pt>
                <c:pt idx="6362">
                  <c:v>8.7577776554154507</c:v>
                </c:pt>
                <c:pt idx="6363">
                  <c:v>8.7591542315951791</c:v>
                </c:pt>
                <c:pt idx="6364">
                  <c:v>8.7605308077749005</c:v>
                </c:pt>
                <c:pt idx="6365">
                  <c:v>8.7619073839546306</c:v>
                </c:pt>
                <c:pt idx="6366">
                  <c:v>8.7632839601343608</c:v>
                </c:pt>
                <c:pt idx="6367">
                  <c:v>8.7646605363140804</c:v>
                </c:pt>
                <c:pt idx="6368">
                  <c:v>8.7660371124938106</c:v>
                </c:pt>
                <c:pt idx="6369">
                  <c:v>8.7674136886735301</c:v>
                </c:pt>
                <c:pt idx="6370">
                  <c:v>8.7687902648532603</c:v>
                </c:pt>
                <c:pt idx="6371">
                  <c:v>8.7701668410329798</c:v>
                </c:pt>
                <c:pt idx="6372">
                  <c:v>8.77154341721271</c:v>
                </c:pt>
                <c:pt idx="6373">
                  <c:v>8.7729199933924402</c:v>
                </c:pt>
                <c:pt idx="6374">
                  <c:v>8.7742965695721598</c:v>
                </c:pt>
                <c:pt idx="6375">
                  <c:v>8.7756731457518899</c:v>
                </c:pt>
                <c:pt idx="6376">
                  <c:v>8.7770497219316095</c:v>
                </c:pt>
                <c:pt idx="6377">
                  <c:v>8.7784262981113397</c:v>
                </c:pt>
                <c:pt idx="6378">
                  <c:v>8.7798028742910699</c:v>
                </c:pt>
                <c:pt idx="6379">
                  <c:v>8.7811794504707894</c:v>
                </c:pt>
                <c:pt idx="6380">
                  <c:v>8.7825560266505196</c:v>
                </c:pt>
                <c:pt idx="6381">
                  <c:v>8.7839326028302391</c:v>
                </c:pt>
                <c:pt idx="6382">
                  <c:v>8.7853091790099693</c:v>
                </c:pt>
                <c:pt idx="6383">
                  <c:v>8.7866857551896906</c:v>
                </c:pt>
                <c:pt idx="6384">
                  <c:v>8.7880623313694208</c:v>
                </c:pt>
                <c:pt idx="6385">
                  <c:v>8.7894389075491492</c:v>
                </c:pt>
                <c:pt idx="6386">
                  <c:v>8.7908154837288706</c:v>
                </c:pt>
                <c:pt idx="6387">
                  <c:v>8.7921920599086008</c:v>
                </c:pt>
                <c:pt idx="6388">
                  <c:v>8.7935686360883203</c:v>
                </c:pt>
                <c:pt idx="6389">
                  <c:v>8.7949452122680505</c:v>
                </c:pt>
                <c:pt idx="6390">
                  <c:v>8.79632178844777</c:v>
                </c:pt>
                <c:pt idx="6391">
                  <c:v>8.7976983646275002</c:v>
                </c:pt>
                <c:pt idx="6392">
                  <c:v>8.7990749408072304</c:v>
                </c:pt>
                <c:pt idx="6393">
                  <c:v>8.8004515169869499</c:v>
                </c:pt>
                <c:pt idx="6394">
                  <c:v>8.8018280931666801</c:v>
                </c:pt>
                <c:pt idx="6395">
                  <c:v>8.8032046693463997</c:v>
                </c:pt>
                <c:pt idx="6396">
                  <c:v>8.8045812455261299</c:v>
                </c:pt>
                <c:pt idx="6397">
                  <c:v>8.8059578217058601</c:v>
                </c:pt>
                <c:pt idx="6398">
                  <c:v>8.8073343978855796</c:v>
                </c:pt>
                <c:pt idx="6399">
                  <c:v>8.8087109740653098</c:v>
                </c:pt>
                <c:pt idx="6400">
                  <c:v>8.8100875502450293</c:v>
                </c:pt>
                <c:pt idx="6401">
                  <c:v>8.8114641264247595</c:v>
                </c:pt>
                <c:pt idx="6402">
                  <c:v>8.8128407026044808</c:v>
                </c:pt>
                <c:pt idx="6403">
                  <c:v>8.8142172787842092</c:v>
                </c:pt>
                <c:pt idx="6404">
                  <c:v>8.8155938549639394</c:v>
                </c:pt>
                <c:pt idx="6405">
                  <c:v>8.8169704311436607</c:v>
                </c:pt>
                <c:pt idx="6406">
                  <c:v>8.8183470073233892</c:v>
                </c:pt>
                <c:pt idx="6407">
                  <c:v>8.8197235835031105</c:v>
                </c:pt>
                <c:pt idx="6408">
                  <c:v>8.8211001596828407</c:v>
                </c:pt>
                <c:pt idx="6409">
                  <c:v>8.8224767358625709</c:v>
                </c:pt>
                <c:pt idx="6410">
                  <c:v>8.8238533120422904</c:v>
                </c:pt>
                <c:pt idx="6411">
                  <c:v>8.8252298882220206</c:v>
                </c:pt>
                <c:pt idx="6412">
                  <c:v>8.8266064644017401</c:v>
                </c:pt>
                <c:pt idx="6413">
                  <c:v>8.8279830405814703</c:v>
                </c:pt>
                <c:pt idx="6414">
                  <c:v>8.8293596167611899</c:v>
                </c:pt>
                <c:pt idx="6415">
                  <c:v>8.83073619294092</c:v>
                </c:pt>
                <c:pt idx="6416">
                  <c:v>8.8321127691206502</c:v>
                </c:pt>
                <c:pt idx="6417">
                  <c:v>8.8334893453003698</c:v>
                </c:pt>
                <c:pt idx="6418">
                  <c:v>8.8348659214801</c:v>
                </c:pt>
                <c:pt idx="6419">
                  <c:v>8.8362424976598195</c:v>
                </c:pt>
                <c:pt idx="6420">
                  <c:v>8.8376190738395497</c:v>
                </c:pt>
                <c:pt idx="6421">
                  <c:v>8.8389956500192692</c:v>
                </c:pt>
                <c:pt idx="6422">
                  <c:v>8.8403722261989994</c:v>
                </c:pt>
                <c:pt idx="6423">
                  <c:v>8.8417488023787296</c:v>
                </c:pt>
                <c:pt idx="6424">
                  <c:v>8.8431253785584492</c:v>
                </c:pt>
                <c:pt idx="6425">
                  <c:v>8.8445019547381794</c:v>
                </c:pt>
                <c:pt idx="6426">
                  <c:v>8.8458785309179007</c:v>
                </c:pt>
                <c:pt idx="6427">
                  <c:v>8.8472551070976309</c:v>
                </c:pt>
                <c:pt idx="6428">
                  <c:v>8.8486316832773504</c:v>
                </c:pt>
                <c:pt idx="6429">
                  <c:v>8.8500082594570806</c:v>
                </c:pt>
                <c:pt idx="6430">
                  <c:v>8.8513848356368108</c:v>
                </c:pt>
                <c:pt idx="6431">
                  <c:v>8.8527614118165303</c:v>
                </c:pt>
                <c:pt idx="6432">
                  <c:v>8.8541379879962605</c:v>
                </c:pt>
                <c:pt idx="6433">
                  <c:v>8.85551456417598</c:v>
                </c:pt>
                <c:pt idx="6434">
                  <c:v>8.8568911403557102</c:v>
                </c:pt>
                <c:pt idx="6435">
                  <c:v>8.8582677165354298</c:v>
                </c:pt>
                <c:pt idx="6436">
                  <c:v>8.85964429271516</c:v>
                </c:pt>
                <c:pt idx="6437">
                  <c:v>8.8610208688948902</c:v>
                </c:pt>
                <c:pt idx="6438">
                  <c:v>8.8623974450746097</c:v>
                </c:pt>
                <c:pt idx="6439">
                  <c:v>8.8637740212543399</c:v>
                </c:pt>
                <c:pt idx="6440">
                  <c:v>8.8651505974340594</c:v>
                </c:pt>
                <c:pt idx="6441">
                  <c:v>8.8665271736137896</c:v>
                </c:pt>
                <c:pt idx="6442">
                  <c:v>8.8679037497935091</c:v>
                </c:pt>
                <c:pt idx="6443">
                  <c:v>8.8692803259732393</c:v>
                </c:pt>
                <c:pt idx="6444">
                  <c:v>8.8706569021529695</c:v>
                </c:pt>
                <c:pt idx="6445">
                  <c:v>8.8720334783326908</c:v>
                </c:pt>
                <c:pt idx="6446">
                  <c:v>8.8734100545124193</c:v>
                </c:pt>
                <c:pt idx="6447">
                  <c:v>8.8747866306921406</c:v>
                </c:pt>
                <c:pt idx="6448">
                  <c:v>8.8761632068718708</c:v>
                </c:pt>
                <c:pt idx="6449">
                  <c:v>8.8775397830515992</c:v>
                </c:pt>
                <c:pt idx="6450">
                  <c:v>8.8789163592313205</c:v>
                </c:pt>
                <c:pt idx="6451">
                  <c:v>8.8802929354110507</c:v>
                </c:pt>
                <c:pt idx="6452">
                  <c:v>8.8816695115907702</c:v>
                </c:pt>
                <c:pt idx="6453">
                  <c:v>8.8830460877705004</c:v>
                </c:pt>
                <c:pt idx="6454">
                  <c:v>8.8844226639502306</c:v>
                </c:pt>
                <c:pt idx="6455">
                  <c:v>8.8857992401299501</c:v>
                </c:pt>
                <c:pt idx="6456">
                  <c:v>8.8871758163096803</c:v>
                </c:pt>
                <c:pt idx="6457">
                  <c:v>8.8885523924893999</c:v>
                </c:pt>
                <c:pt idx="6458">
                  <c:v>8.8899289686691301</c:v>
                </c:pt>
                <c:pt idx="6459">
                  <c:v>8.8913055448488603</c:v>
                </c:pt>
                <c:pt idx="6460">
                  <c:v>8.8926821210285798</c:v>
                </c:pt>
                <c:pt idx="6461">
                  <c:v>8.89405869720831</c:v>
                </c:pt>
                <c:pt idx="6462">
                  <c:v>8.8954352733880295</c:v>
                </c:pt>
                <c:pt idx="6463">
                  <c:v>8.8968118495677597</c:v>
                </c:pt>
                <c:pt idx="6464">
                  <c:v>8.8981884257474793</c:v>
                </c:pt>
                <c:pt idx="6465">
                  <c:v>8.8995650019272095</c:v>
                </c:pt>
                <c:pt idx="6466">
                  <c:v>8.9009415781069308</c:v>
                </c:pt>
                <c:pt idx="6467">
                  <c:v>8.9023181542866592</c:v>
                </c:pt>
                <c:pt idx="6468">
                  <c:v>8.9036947304663894</c:v>
                </c:pt>
                <c:pt idx="6469">
                  <c:v>8.9050713066461107</c:v>
                </c:pt>
                <c:pt idx="6470">
                  <c:v>8.9064478828258409</c:v>
                </c:pt>
                <c:pt idx="6471">
                  <c:v>8.9078244590055604</c:v>
                </c:pt>
                <c:pt idx="6472">
                  <c:v>8.9092010351852906</c:v>
                </c:pt>
                <c:pt idx="6473">
                  <c:v>8.9105776113650208</c:v>
                </c:pt>
                <c:pt idx="6474">
                  <c:v>8.9119541875447403</c:v>
                </c:pt>
                <c:pt idx="6475">
                  <c:v>8.9133307637244705</c:v>
                </c:pt>
                <c:pt idx="6476">
                  <c:v>8.9147073399041901</c:v>
                </c:pt>
                <c:pt idx="6477">
                  <c:v>8.9160839160839203</c:v>
                </c:pt>
                <c:pt idx="6478">
                  <c:v>8.9174604922636398</c:v>
                </c:pt>
                <c:pt idx="6479">
                  <c:v>8.91883706844337</c:v>
                </c:pt>
                <c:pt idx="6480">
                  <c:v>8.9202136446231002</c:v>
                </c:pt>
                <c:pt idx="6481">
                  <c:v>8.9215902208028197</c:v>
                </c:pt>
                <c:pt idx="6482">
                  <c:v>8.9229667969825499</c:v>
                </c:pt>
                <c:pt idx="6483">
                  <c:v>8.9243433731622694</c:v>
                </c:pt>
                <c:pt idx="6484">
                  <c:v>8.9257199493419996</c:v>
                </c:pt>
                <c:pt idx="6485">
                  <c:v>8.9270965255217192</c:v>
                </c:pt>
                <c:pt idx="6486">
                  <c:v>8.9284731017014494</c:v>
                </c:pt>
                <c:pt idx="6487">
                  <c:v>8.9298496778811796</c:v>
                </c:pt>
                <c:pt idx="6488">
                  <c:v>8.9312262540609009</c:v>
                </c:pt>
                <c:pt idx="6489">
                  <c:v>8.9326028302406293</c:v>
                </c:pt>
                <c:pt idx="6490">
                  <c:v>8.9339794064203506</c:v>
                </c:pt>
                <c:pt idx="6491">
                  <c:v>8.9353559826000808</c:v>
                </c:pt>
                <c:pt idx="6492">
                  <c:v>8.9367325587798003</c:v>
                </c:pt>
                <c:pt idx="6493">
                  <c:v>8.9381091349595305</c:v>
                </c:pt>
                <c:pt idx="6494">
                  <c:v>8.9394857111392607</c:v>
                </c:pt>
                <c:pt idx="6495">
                  <c:v>8.9408622873189803</c:v>
                </c:pt>
                <c:pt idx="6496">
                  <c:v>8.9422388634987104</c:v>
                </c:pt>
                <c:pt idx="6497">
                  <c:v>8.94361543967843</c:v>
                </c:pt>
                <c:pt idx="6498">
                  <c:v>8.9449920158581602</c:v>
                </c:pt>
                <c:pt idx="6499">
                  <c:v>8.9463685920378904</c:v>
                </c:pt>
                <c:pt idx="6500">
                  <c:v>8.9477451682176099</c:v>
                </c:pt>
                <c:pt idx="6501">
                  <c:v>8.9491217443973401</c:v>
                </c:pt>
                <c:pt idx="6502">
                  <c:v>8.9504983205770596</c:v>
                </c:pt>
                <c:pt idx="6503">
                  <c:v>8.9518748967567898</c:v>
                </c:pt>
                <c:pt idx="6504">
                  <c:v>8.95325147293652</c:v>
                </c:pt>
                <c:pt idx="6505">
                  <c:v>8.9546280491162396</c:v>
                </c:pt>
                <c:pt idx="6506">
                  <c:v>8.9560046252959609</c:v>
                </c:pt>
                <c:pt idx="6507">
                  <c:v>8.9573812014756893</c:v>
                </c:pt>
                <c:pt idx="6508">
                  <c:v>8.9587577776554195</c:v>
                </c:pt>
                <c:pt idx="6509">
                  <c:v>8.9601343538351408</c:v>
                </c:pt>
                <c:pt idx="6510">
                  <c:v>8.9615109300148692</c:v>
                </c:pt>
                <c:pt idx="6511">
                  <c:v>8.9628875061945905</c:v>
                </c:pt>
                <c:pt idx="6512">
                  <c:v>8.9642640823743207</c:v>
                </c:pt>
                <c:pt idx="6513">
                  <c:v>8.9656406585540491</c:v>
                </c:pt>
                <c:pt idx="6514">
                  <c:v>8.9670172347337704</c:v>
                </c:pt>
                <c:pt idx="6515">
                  <c:v>8.9683938109135006</c:v>
                </c:pt>
                <c:pt idx="6516">
                  <c:v>8.9697703870932202</c:v>
                </c:pt>
                <c:pt idx="6517">
                  <c:v>8.9711469632729504</c:v>
                </c:pt>
                <c:pt idx="6518">
                  <c:v>8.9725235394526806</c:v>
                </c:pt>
                <c:pt idx="6519">
                  <c:v>8.9739001156324001</c:v>
                </c:pt>
                <c:pt idx="6520">
                  <c:v>8.9752766918121303</c:v>
                </c:pt>
                <c:pt idx="6521">
                  <c:v>8.9766532679918498</c:v>
                </c:pt>
                <c:pt idx="6522">
                  <c:v>8.97802984417158</c:v>
                </c:pt>
                <c:pt idx="6523">
                  <c:v>8.9794064203513102</c:v>
                </c:pt>
                <c:pt idx="6524">
                  <c:v>8.9807829965310297</c:v>
                </c:pt>
                <c:pt idx="6525">
                  <c:v>8.9821595727107599</c:v>
                </c:pt>
                <c:pt idx="6526">
                  <c:v>8.9835361488904795</c:v>
                </c:pt>
                <c:pt idx="6527">
                  <c:v>8.9849127250702097</c:v>
                </c:pt>
                <c:pt idx="6528">
                  <c:v>8.9862893012499292</c:v>
                </c:pt>
                <c:pt idx="6529">
                  <c:v>8.9876658774296594</c:v>
                </c:pt>
                <c:pt idx="6530">
                  <c:v>8.9890424536093807</c:v>
                </c:pt>
                <c:pt idx="6531">
                  <c:v>8.9904190297891091</c:v>
                </c:pt>
                <c:pt idx="6532">
                  <c:v>8.9917956059688393</c:v>
                </c:pt>
                <c:pt idx="6533">
                  <c:v>8.9931721821485606</c:v>
                </c:pt>
                <c:pt idx="6534">
                  <c:v>8.9945487583282908</c:v>
                </c:pt>
                <c:pt idx="6535">
                  <c:v>8.9959253345080104</c:v>
                </c:pt>
                <c:pt idx="6536">
                  <c:v>8.9973019106877405</c:v>
                </c:pt>
                <c:pt idx="6537">
                  <c:v>8.9986784868674707</c:v>
                </c:pt>
                <c:pt idx="6538">
                  <c:v>9.0000550630471903</c:v>
                </c:pt>
                <c:pt idx="6539">
                  <c:v>9.0014316392269205</c:v>
                </c:pt>
                <c:pt idx="6540">
                  <c:v>9.00280821540664</c:v>
                </c:pt>
                <c:pt idx="6541">
                  <c:v>9.0041847915863702</c:v>
                </c:pt>
                <c:pt idx="6542">
                  <c:v>9.0055613677660897</c:v>
                </c:pt>
                <c:pt idx="6543">
                  <c:v>9.0069379439458199</c:v>
                </c:pt>
                <c:pt idx="6544">
                  <c:v>9.0083145201255501</c:v>
                </c:pt>
                <c:pt idx="6545">
                  <c:v>9.0096910963052697</c:v>
                </c:pt>
                <c:pt idx="6546">
                  <c:v>9.0110676724849998</c:v>
                </c:pt>
                <c:pt idx="6547">
                  <c:v>9.0124442486647194</c:v>
                </c:pt>
                <c:pt idx="6548">
                  <c:v>9.0138208248444496</c:v>
                </c:pt>
                <c:pt idx="6549">
                  <c:v>9.0151974010241709</c:v>
                </c:pt>
                <c:pt idx="6550">
                  <c:v>9.0165739772038993</c:v>
                </c:pt>
                <c:pt idx="6551">
                  <c:v>9.0179505533836295</c:v>
                </c:pt>
                <c:pt idx="6552">
                  <c:v>9.0193271295633508</c:v>
                </c:pt>
                <c:pt idx="6553">
                  <c:v>9.0207037057430792</c:v>
                </c:pt>
                <c:pt idx="6554">
                  <c:v>9.0220802819228005</c:v>
                </c:pt>
                <c:pt idx="6555">
                  <c:v>9.0234568581025307</c:v>
                </c:pt>
                <c:pt idx="6556">
                  <c:v>9.0248334342822503</c:v>
                </c:pt>
                <c:pt idx="6557">
                  <c:v>9.0262100104619805</c:v>
                </c:pt>
                <c:pt idx="6558">
                  <c:v>9.0275865866417107</c:v>
                </c:pt>
                <c:pt idx="6559">
                  <c:v>9.0289631628214302</c:v>
                </c:pt>
                <c:pt idx="6560">
                  <c:v>9.0303397390011604</c:v>
                </c:pt>
                <c:pt idx="6561">
                  <c:v>9.0317163151808799</c:v>
                </c:pt>
                <c:pt idx="6562">
                  <c:v>9.0330928913606101</c:v>
                </c:pt>
                <c:pt idx="6563">
                  <c:v>9.0344694675403403</c:v>
                </c:pt>
                <c:pt idx="6564">
                  <c:v>9.0358460437200598</c:v>
                </c:pt>
                <c:pt idx="6565">
                  <c:v>9.03722261989979</c:v>
                </c:pt>
                <c:pt idx="6566">
                  <c:v>9.0385991960795096</c:v>
                </c:pt>
                <c:pt idx="6567">
                  <c:v>9.0399757722592398</c:v>
                </c:pt>
                <c:pt idx="6568">
                  <c:v>9.04135234843897</c:v>
                </c:pt>
                <c:pt idx="6569">
                  <c:v>9.0427289246186895</c:v>
                </c:pt>
                <c:pt idx="6570">
                  <c:v>9.0441055007984197</c:v>
                </c:pt>
                <c:pt idx="6571">
                  <c:v>9.0454820769781392</c:v>
                </c:pt>
                <c:pt idx="6572">
                  <c:v>9.0468586531578694</c:v>
                </c:pt>
                <c:pt idx="6573">
                  <c:v>9.0482352293375907</c:v>
                </c:pt>
                <c:pt idx="6574">
                  <c:v>9.0496118055173191</c:v>
                </c:pt>
                <c:pt idx="6575">
                  <c:v>9.0509883816970405</c:v>
                </c:pt>
                <c:pt idx="6576">
                  <c:v>9.0523649578767706</c:v>
                </c:pt>
                <c:pt idx="6577">
                  <c:v>9.0537415340565008</c:v>
                </c:pt>
                <c:pt idx="6578">
                  <c:v>9.0551181102362204</c:v>
                </c:pt>
                <c:pt idx="6579">
                  <c:v>9.0564946864159506</c:v>
                </c:pt>
                <c:pt idx="6580">
                  <c:v>9.0578712625956701</c:v>
                </c:pt>
                <c:pt idx="6581">
                  <c:v>9.0592478387754003</c:v>
                </c:pt>
                <c:pt idx="6582">
                  <c:v>9.0606244149551305</c:v>
                </c:pt>
                <c:pt idx="6583">
                  <c:v>9.06200099113485</c:v>
                </c:pt>
                <c:pt idx="6584">
                  <c:v>9.0633775673145802</c:v>
                </c:pt>
                <c:pt idx="6585">
                  <c:v>9.0647541434942998</c:v>
                </c:pt>
                <c:pt idx="6586">
                  <c:v>9.0661307196740299</c:v>
                </c:pt>
                <c:pt idx="6587">
                  <c:v>9.0675072958537601</c:v>
                </c:pt>
                <c:pt idx="6588">
                  <c:v>9.0688838720334797</c:v>
                </c:pt>
                <c:pt idx="6589">
                  <c:v>9.0702604482132099</c:v>
                </c:pt>
                <c:pt idx="6590">
                  <c:v>9.0716370243929294</c:v>
                </c:pt>
                <c:pt idx="6591">
                  <c:v>9.0730136005726596</c:v>
                </c:pt>
                <c:pt idx="6592">
                  <c:v>9.0743901767523791</c:v>
                </c:pt>
                <c:pt idx="6593">
                  <c:v>9.0757667529321093</c:v>
                </c:pt>
                <c:pt idx="6594">
                  <c:v>9.0771433291118395</c:v>
                </c:pt>
                <c:pt idx="6595">
                  <c:v>9.0785199052915608</c:v>
                </c:pt>
                <c:pt idx="6596">
                  <c:v>9.0798964814712892</c:v>
                </c:pt>
                <c:pt idx="6597">
                  <c:v>9.0812730576510106</c:v>
                </c:pt>
                <c:pt idx="6598">
                  <c:v>9.0826496338307408</c:v>
                </c:pt>
                <c:pt idx="6599">
                  <c:v>9.0840262100104603</c:v>
                </c:pt>
                <c:pt idx="6600">
                  <c:v>9.0854027861901905</c:v>
                </c:pt>
                <c:pt idx="6601">
                  <c:v>9.0867793623699207</c:v>
                </c:pt>
                <c:pt idx="6602">
                  <c:v>9.0881559385496402</c:v>
                </c:pt>
                <c:pt idx="6603">
                  <c:v>9.0895325147293704</c:v>
                </c:pt>
                <c:pt idx="6604">
                  <c:v>9.0909090909090899</c:v>
                </c:pt>
                <c:pt idx="6605">
                  <c:v>9.0922856670888201</c:v>
                </c:pt>
                <c:pt idx="6606">
                  <c:v>9.0936622432685397</c:v>
                </c:pt>
                <c:pt idx="6607">
                  <c:v>9.0950388194482699</c:v>
                </c:pt>
                <c:pt idx="6608">
                  <c:v>9.0964153956280001</c:v>
                </c:pt>
                <c:pt idx="6609">
                  <c:v>9.0977919718077196</c:v>
                </c:pt>
                <c:pt idx="6610">
                  <c:v>9.0991685479874498</c:v>
                </c:pt>
                <c:pt idx="6611">
                  <c:v>9.1005451241671693</c:v>
                </c:pt>
                <c:pt idx="6612">
                  <c:v>9.1019217003468995</c:v>
                </c:pt>
                <c:pt idx="6613">
                  <c:v>9.1032982765266208</c:v>
                </c:pt>
                <c:pt idx="6614">
                  <c:v>9.1046748527063492</c:v>
                </c:pt>
                <c:pt idx="6615">
                  <c:v>9.1060514288860794</c:v>
                </c:pt>
                <c:pt idx="6616">
                  <c:v>9.1074280050658007</c:v>
                </c:pt>
                <c:pt idx="6617">
                  <c:v>9.1088045812455292</c:v>
                </c:pt>
                <c:pt idx="6618">
                  <c:v>9.1101811574252505</c:v>
                </c:pt>
                <c:pt idx="6619">
                  <c:v>9.1115577336049807</c:v>
                </c:pt>
                <c:pt idx="6620">
                  <c:v>9.1129343097847002</c:v>
                </c:pt>
                <c:pt idx="6621">
                  <c:v>9.1143108859644304</c:v>
                </c:pt>
                <c:pt idx="6622">
                  <c:v>9.1156874621441606</c:v>
                </c:pt>
                <c:pt idx="6623">
                  <c:v>9.1170640383238801</c:v>
                </c:pt>
                <c:pt idx="6624">
                  <c:v>9.1184406145036103</c:v>
                </c:pt>
                <c:pt idx="6625">
                  <c:v>9.1198171906833299</c:v>
                </c:pt>
                <c:pt idx="6626">
                  <c:v>9.12119376686306</c:v>
                </c:pt>
                <c:pt idx="6627">
                  <c:v>9.1225703430427902</c:v>
                </c:pt>
                <c:pt idx="6628">
                  <c:v>9.1239469192225098</c:v>
                </c:pt>
                <c:pt idx="6629">
                  <c:v>9.12532349540224</c:v>
                </c:pt>
                <c:pt idx="6630">
                  <c:v>9.1267000715819595</c:v>
                </c:pt>
                <c:pt idx="6631">
                  <c:v>9.1280766477616897</c:v>
                </c:pt>
                <c:pt idx="6632">
                  <c:v>9.1294532239414199</c:v>
                </c:pt>
                <c:pt idx="6633">
                  <c:v>9.1308298001211394</c:v>
                </c:pt>
                <c:pt idx="6634">
                  <c:v>9.1322063763008696</c:v>
                </c:pt>
                <c:pt idx="6635">
                  <c:v>9.1335829524805892</c:v>
                </c:pt>
                <c:pt idx="6636">
                  <c:v>9.1349595286603194</c:v>
                </c:pt>
                <c:pt idx="6637">
                  <c:v>9.1363361048400407</c:v>
                </c:pt>
                <c:pt idx="6638">
                  <c:v>9.1377126810197709</c:v>
                </c:pt>
                <c:pt idx="6639">
                  <c:v>9.1390892571994993</c:v>
                </c:pt>
                <c:pt idx="6640">
                  <c:v>9.1404658333792206</c:v>
                </c:pt>
                <c:pt idx="6641">
                  <c:v>9.1418424095589508</c:v>
                </c:pt>
                <c:pt idx="6642">
                  <c:v>9.1432189857386703</c:v>
                </c:pt>
                <c:pt idx="6643">
                  <c:v>9.1445955619184005</c:v>
                </c:pt>
                <c:pt idx="6644">
                  <c:v>9.1459721380981307</c:v>
                </c:pt>
                <c:pt idx="6645">
                  <c:v>9.1473487142778502</c:v>
                </c:pt>
                <c:pt idx="6646">
                  <c:v>9.1487252904575804</c:v>
                </c:pt>
                <c:pt idx="6647">
                  <c:v>9.1501018666373</c:v>
                </c:pt>
                <c:pt idx="6648">
                  <c:v>9.1514784428170302</c:v>
                </c:pt>
                <c:pt idx="6649">
                  <c:v>9.1528550189967497</c:v>
                </c:pt>
                <c:pt idx="6650">
                  <c:v>9.1542315951764799</c:v>
                </c:pt>
                <c:pt idx="6651">
                  <c:v>9.1556081713562101</c:v>
                </c:pt>
                <c:pt idx="6652">
                  <c:v>9.1569847475359296</c:v>
                </c:pt>
                <c:pt idx="6653">
                  <c:v>9.1583613237156598</c:v>
                </c:pt>
                <c:pt idx="6654">
                  <c:v>9.1597378998953793</c:v>
                </c:pt>
                <c:pt idx="6655">
                  <c:v>9.1611144760751095</c:v>
                </c:pt>
                <c:pt idx="6656">
                  <c:v>9.1624910522548308</c:v>
                </c:pt>
                <c:pt idx="6657">
                  <c:v>9.1638676284345593</c:v>
                </c:pt>
                <c:pt idx="6658">
                  <c:v>9.1652442046142895</c:v>
                </c:pt>
                <c:pt idx="6659">
                  <c:v>9.1666207807940108</c:v>
                </c:pt>
                <c:pt idx="6660">
                  <c:v>9.1679973569737392</c:v>
                </c:pt>
                <c:pt idx="6661">
                  <c:v>9.1693739331534605</c:v>
                </c:pt>
                <c:pt idx="6662">
                  <c:v>9.1707505093331907</c:v>
                </c:pt>
                <c:pt idx="6663">
                  <c:v>9.1721270855129102</c:v>
                </c:pt>
                <c:pt idx="6664">
                  <c:v>9.1735036616926404</c:v>
                </c:pt>
                <c:pt idx="6665">
                  <c:v>9.1748802378723706</c:v>
                </c:pt>
                <c:pt idx="6666">
                  <c:v>9.1762568140520901</c:v>
                </c:pt>
                <c:pt idx="6667">
                  <c:v>9.1776333902318203</c:v>
                </c:pt>
                <c:pt idx="6668">
                  <c:v>9.1790099664115399</c:v>
                </c:pt>
                <c:pt idx="6669">
                  <c:v>9.1803865425912701</c:v>
                </c:pt>
                <c:pt idx="6670">
                  <c:v>9.1817631187709896</c:v>
                </c:pt>
                <c:pt idx="6671">
                  <c:v>9.1831396949507198</c:v>
                </c:pt>
                <c:pt idx="6672">
                  <c:v>9.18451627113045</c:v>
                </c:pt>
                <c:pt idx="6673">
                  <c:v>9.1858928473101695</c:v>
                </c:pt>
                <c:pt idx="6674">
                  <c:v>9.1872694234898997</c:v>
                </c:pt>
                <c:pt idx="6675">
                  <c:v>9.1886459996696193</c:v>
                </c:pt>
                <c:pt idx="6676">
                  <c:v>9.1900225758493495</c:v>
                </c:pt>
                <c:pt idx="6677">
                  <c:v>9.1913991520290708</c:v>
                </c:pt>
                <c:pt idx="6678">
                  <c:v>9.1927757282087992</c:v>
                </c:pt>
                <c:pt idx="6679">
                  <c:v>9.1941523043885294</c:v>
                </c:pt>
                <c:pt idx="6680">
                  <c:v>9.1955288805682507</c:v>
                </c:pt>
                <c:pt idx="6681">
                  <c:v>9.1969054567479809</c:v>
                </c:pt>
                <c:pt idx="6682">
                  <c:v>9.1982820329277004</c:v>
                </c:pt>
                <c:pt idx="6683">
                  <c:v>9.1996586091074306</c:v>
                </c:pt>
                <c:pt idx="6684">
                  <c:v>9.2010351852871608</c:v>
                </c:pt>
                <c:pt idx="6685">
                  <c:v>9.2024117614668803</c:v>
                </c:pt>
                <c:pt idx="6686">
                  <c:v>9.2037883376466105</c:v>
                </c:pt>
                <c:pt idx="6687">
                  <c:v>9.2051649138263301</c:v>
                </c:pt>
                <c:pt idx="6688">
                  <c:v>9.2065414900060603</c:v>
                </c:pt>
                <c:pt idx="6689">
                  <c:v>9.2079180661857905</c:v>
                </c:pt>
                <c:pt idx="6690">
                  <c:v>9.20929464236551</c:v>
                </c:pt>
                <c:pt idx="6691">
                  <c:v>9.2106712185452402</c:v>
                </c:pt>
                <c:pt idx="6692">
                  <c:v>9.2120477947249597</c:v>
                </c:pt>
                <c:pt idx="6693">
                  <c:v>9.2134243709046899</c:v>
                </c:pt>
                <c:pt idx="6694">
                  <c:v>9.2148009470844201</c:v>
                </c:pt>
                <c:pt idx="6695">
                  <c:v>9.2161775232641396</c:v>
                </c:pt>
                <c:pt idx="6696">
                  <c:v>9.2175540994438698</c:v>
                </c:pt>
                <c:pt idx="6697">
                  <c:v>9.2189306756235894</c:v>
                </c:pt>
                <c:pt idx="6698">
                  <c:v>9.2203072518033196</c:v>
                </c:pt>
                <c:pt idx="6699">
                  <c:v>9.2216838279830409</c:v>
                </c:pt>
                <c:pt idx="6700">
                  <c:v>9.2230604041627693</c:v>
                </c:pt>
                <c:pt idx="6701">
                  <c:v>9.2244369803424906</c:v>
                </c:pt>
                <c:pt idx="6702">
                  <c:v>9.2258135565222208</c:v>
                </c:pt>
                <c:pt idx="6703">
                  <c:v>9.2271901327019492</c:v>
                </c:pt>
                <c:pt idx="6704">
                  <c:v>9.2285667088816705</c:v>
                </c:pt>
                <c:pt idx="6705">
                  <c:v>9.2299432850614007</c:v>
                </c:pt>
                <c:pt idx="6706">
                  <c:v>9.2313198612411203</c:v>
                </c:pt>
                <c:pt idx="6707">
                  <c:v>9.2326964374208504</c:v>
                </c:pt>
                <c:pt idx="6708">
                  <c:v>9.2340730136005806</c:v>
                </c:pt>
                <c:pt idx="6709">
                  <c:v>9.2354495897803002</c:v>
                </c:pt>
                <c:pt idx="6710">
                  <c:v>9.2368261659600304</c:v>
                </c:pt>
                <c:pt idx="6711">
                  <c:v>9.2382027421397499</c:v>
                </c:pt>
                <c:pt idx="6712">
                  <c:v>9.2395793183194801</c:v>
                </c:pt>
                <c:pt idx="6713">
                  <c:v>9.2409558944991996</c:v>
                </c:pt>
                <c:pt idx="6714">
                  <c:v>9.2423324706789298</c:v>
                </c:pt>
                <c:pt idx="6715">
                  <c:v>9.24370904685866</c:v>
                </c:pt>
                <c:pt idx="6716">
                  <c:v>9.2450856230383796</c:v>
                </c:pt>
                <c:pt idx="6717">
                  <c:v>9.2464621992181097</c:v>
                </c:pt>
                <c:pt idx="6718">
                  <c:v>9.2478387753978293</c:v>
                </c:pt>
                <c:pt idx="6719">
                  <c:v>9.2492153515775595</c:v>
                </c:pt>
                <c:pt idx="6720">
                  <c:v>9.2505919277572808</c:v>
                </c:pt>
                <c:pt idx="6721">
                  <c:v>9.2519685039370092</c:v>
                </c:pt>
                <c:pt idx="6722">
                  <c:v>9.2533450801167394</c:v>
                </c:pt>
                <c:pt idx="6723">
                  <c:v>9.2547216562964607</c:v>
                </c:pt>
                <c:pt idx="6724">
                  <c:v>9.2560982324761891</c:v>
                </c:pt>
                <c:pt idx="6725">
                  <c:v>9.2574748086559104</c:v>
                </c:pt>
                <c:pt idx="6726">
                  <c:v>9.2588513848356406</c:v>
                </c:pt>
                <c:pt idx="6727">
                  <c:v>9.2602279610153602</c:v>
                </c:pt>
                <c:pt idx="6728">
                  <c:v>9.2616045371950904</c:v>
                </c:pt>
                <c:pt idx="6729">
                  <c:v>9.2629811133748206</c:v>
                </c:pt>
                <c:pt idx="6730">
                  <c:v>9.2643576895545401</c:v>
                </c:pt>
                <c:pt idx="6731">
                  <c:v>9.2657342657342703</c:v>
                </c:pt>
                <c:pt idx="6732">
                  <c:v>9.2671108419139898</c:v>
                </c:pt>
                <c:pt idx="6733">
                  <c:v>9.26848741809372</c:v>
                </c:pt>
                <c:pt idx="6734">
                  <c:v>9.2698639942734502</c:v>
                </c:pt>
                <c:pt idx="6735">
                  <c:v>9.2712405704531697</c:v>
                </c:pt>
                <c:pt idx="6736">
                  <c:v>9.2726171466328999</c:v>
                </c:pt>
                <c:pt idx="6737">
                  <c:v>9.2739937228126195</c:v>
                </c:pt>
                <c:pt idx="6738">
                  <c:v>9.2753702989923497</c:v>
                </c:pt>
                <c:pt idx="6739">
                  <c:v>9.2767468751720799</c:v>
                </c:pt>
                <c:pt idx="6740">
                  <c:v>9.2781234513517994</c:v>
                </c:pt>
                <c:pt idx="6741">
                  <c:v>9.2795000275315207</c:v>
                </c:pt>
                <c:pt idx="6742">
                  <c:v>9.2808766037112491</c:v>
                </c:pt>
                <c:pt idx="6743">
                  <c:v>9.2822531798909793</c:v>
                </c:pt>
                <c:pt idx="6744">
                  <c:v>9.2836297560707006</c:v>
                </c:pt>
                <c:pt idx="6745">
                  <c:v>9.2850063322504308</c:v>
                </c:pt>
                <c:pt idx="6746">
                  <c:v>9.2863829084301504</c:v>
                </c:pt>
                <c:pt idx="6747">
                  <c:v>9.2877594846098805</c:v>
                </c:pt>
                <c:pt idx="6748">
                  <c:v>9.2891360607896107</c:v>
                </c:pt>
                <c:pt idx="6749">
                  <c:v>9.2905126369693303</c:v>
                </c:pt>
                <c:pt idx="6750">
                  <c:v>9.2918892131490605</c:v>
                </c:pt>
                <c:pt idx="6751">
                  <c:v>9.29326578932878</c:v>
                </c:pt>
                <c:pt idx="6752">
                  <c:v>9.2946423655085102</c:v>
                </c:pt>
                <c:pt idx="6753">
                  <c:v>9.2960189416882404</c:v>
                </c:pt>
                <c:pt idx="6754">
                  <c:v>9.2973955178679599</c:v>
                </c:pt>
                <c:pt idx="6755">
                  <c:v>9.2987720940476901</c:v>
                </c:pt>
                <c:pt idx="6756">
                  <c:v>9.3001486702274097</c:v>
                </c:pt>
                <c:pt idx="6757">
                  <c:v>9.3015252464071398</c:v>
                </c:pt>
                <c:pt idx="6758">
                  <c:v>9.30290182258687</c:v>
                </c:pt>
                <c:pt idx="6759">
                  <c:v>9.3042783987665896</c:v>
                </c:pt>
                <c:pt idx="6760">
                  <c:v>9.3056549749463109</c:v>
                </c:pt>
                <c:pt idx="6761">
                  <c:v>9.3070315511260393</c:v>
                </c:pt>
                <c:pt idx="6762">
                  <c:v>9.3084081273057695</c:v>
                </c:pt>
                <c:pt idx="6763">
                  <c:v>9.3097847034854908</c:v>
                </c:pt>
                <c:pt idx="6764">
                  <c:v>9.3111612796652192</c:v>
                </c:pt>
                <c:pt idx="6765">
                  <c:v>9.3125378558449405</c:v>
                </c:pt>
                <c:pt idx="6766">
                  <c:v>9.3139144320246707</c:v>
                </c:pt>
                <c:pt idx="6767">
                  <c:v>9.3152910082043991</c:v>
                </c:pt>
                <c:pt idx="6768">
                  <c:v>9.3166675843841205</c:v>
                </c:pt>
                <c:pt idx="6769">
                  <c:v>9.3180441605638507</c:v>
                </c:pt>
                <c:pt idx="6770">
                  <c:v>9.3194207367435702</c:v>
                </c:pt>
                <c:pt idx="6771">
                  <c:v>9.3207973129233004</c:v>
                </c:pt>
                <c:pt idx="6772">
                  <c:v>9.3221738891030306</c:v>
                </c:pt>
                <c:pt idx="6773">
                  <c:v>9.3235504652827501</c:v>
                </c:pt>
                <c:pt idx="6774">
                  <c:v>9.3249270414624803</c:v>
                </c:pt>
                <c:pt idx="6775">
                  <c:v>9.3263036176421998</c:v>
                </c:pt>
                <c:pt idx="6776">
                  <c:v>9.32768019382193</c:v>
                </c:pt>
                <c:pt idx="6777">
                  <c:v>9.3290567700016496</c:v>
                </c:pt>
                <c:pt idx="6778">
                  <c:v>9.3304333461813798</c:v>
                </c:pt>
                <c:pt idx="6779">
                  <c:v>9.33180992236111</c:v>
                </c:pt>
                <c:pt idx="6780">
                  <c:v>9.3331864985408295</c:v>
                </c:pt>
                <c:pt idx="6781">
                  <c:v>9.3345630747205597</c:v>
                </c:pt>
                <c:pt idx="6782">
                  <c:v>9.3359396509002792</c:v>
                </c:pt>
                <c:pt idx="6783">
                  <c:v>9.3373162270800094</c:v>
                </c:pt>
                <c:pt idx="6784">
                  <c:v>9.3386928032597307</c:v>
                </c:pt>
                <c:pt idx="6785">
                  <c:v>9.3400693794394591</c:v>
                </c:pt>
                <c:pt idx="6786">
                  <c:v>9.3414459556191893</c:v>
                </c:pt>
                <c:pt idx="6787">
                  <c:v>9.3428225317989106</c:v>
                </c:pt>
                <c:pt idx="6788">
                  <c:v>9.3441991079786408</c:v>
                </c:pt>
                <c:pt idx="6789">
                  <c:v>9.3455756841583604</c:v>
                </c:pt>
                <c:pt idx="6790">
                  <c:v>9.3469522603380906</c:v>
                </c:pt>
                <c:pt idx="6791">
                  <c:v>9.3483288365178101</c:v>
                </c:pt>
                <c:pt idx="6792">
                  <c:v>9.3497054126975403</c:v>
                </c:pt>
                <c:pt idx="6793">
                  <c:v>9.3510819888772705</c:v>
                </c:pt>
                <c:pt idx="6794">
                  <c:v>9.35245856505699</c:v>
                </c:pt>
                <c:pt idx="6795">
                  <c:v>9.3538351412367202</c:v>
                </c:pt>
                <c:pt idx="6796">
                  <c:v>9.3552117174164398</c:v>
                </c:pt>
                <c:pt idx="6797">
                  <c:v>9.3565882935961699</c:v>
                </c:pt>
                <c:pt idx="6798">
                  <c:v>9.3579648697759001</c:v>
                </c:pt>
                <c:pt idx="6799">
                  <c:v>9.3593414459556197</c:v>
                </c:pt>
                <c:pt idx="6800">
                  <c:v>9.3607180221353499</c:v>
                </c:pt>
                <c:pt idx="6801">
                  <c:v>9.3620945983150694</c:v>
                </c:pt>
                <c:pt idx="6802">
                  <c:v>9.3634711744947996</c:v>
                </c:pt>
                <c:pt idx="6803">
                  <c:v>9.3648477506745191</c:v>
                </c:pt>
                <c:pt idx="6804">
                  <c:v>9.3662243268542493</c:v>
                </c:pt>
                <c:pt idx="6805">
                  <c:v>9.3676009030339706</c:v>
                </c:pt>
                <c:pt idx="6806">
                  <c:v>9.3689774792137008</c:v>
                </c:pt>
                <c:pt idx="6807">
                  <c:v>9.3703540553934292</c:v>
                </c:pt>
                <c:pt idx="6808">
                  <c:v>9.3717306315731506</c:v>
                </c:pt>
                <c:pt idx="6809">
                  <c:v>9.3731072077528808</c:v>
                </c:pt>
                <c:pt idx="6810">
                  <c:v>9.3744837839326003</c:v>
                </c:pt>
                <c:pt idx="6811">
                  <c:v>9.3758603601123305</c:v>
                </c:pt>
                <c:pt idx="6812">
                  <c:v>9.3772369362920607</c:v>
                </c:pt>
                <c:pt idx="6813">
                  <c:v>9.3786135124717802</c:v>
                </c:pt>
                <c:pt idx="6814">
                  <c:v>9.3799900886515104</c:v>
                </c:pt>
                <c:pt idx="6815">
                  <c:v>9.3813666648312299</c:v>
                </c:pt>
                <c:pt idx="6816">
                  <c:v>9.3827432410109601</c:v>
                </c:pt>
                <c:pt idx="6817">
                  <c:v>9.3841198171906903</c:v>
                </c:pt>
                <c:pt idx="6818">
                  <c:v>9.3854963933704099</c:v>
                </c:pt>
                <c:pt idx="6819">
                  <c:v>9.3868729695501401</c:v>
                </c:pt>
                <c:pt idx="6820">
                  <c:v>9.3882495457298596</c:v>
                </c:pt>
                <c:pt idx="6821">
                  <c:v>9.3896261219095898</c:v>
                </c:pt>
                <c:pt idx="6822">
                  <c:v>9.39100269808932</c:v>
                </c:pt>
                <c:pt idx="6823">
                  <c:v>9.3923792742690395</c:v>
                </c:pt>
                <c:pt idx="6824">
                  <c:v>9.3937558504487697</c:v>
                </c:pt>
                <c:pt idx="6825">
                  <c:v>9.3951324266284892</c:v>
                </c:pt>
                <c:pt idx="6826">
                  <c:v>9.3965090028082194</c:v>
                </c:pt>
                <c:pt idx="6827">
                  <c:v>9.3978855789879407</c:v>
                </c:pt>
                <c:pt idx="6828">
                  <c:v>9.3992621551676692</c:v>
                </c:pt>
                <c:pt idx="6829">
                  <c:v>9.4006387313473994</c:v>
                </c:pt>
                <c:pt idx="6830">
                  <c:v>9.4020153075271207</c:v>
                </c:pt>
                <c:pt idx="6831">
                  <c:v>9.4033918837068509</c:v>
                </c:pt>
                <c:pt idx="6832">
                  <c:v>9.4047684598865704</c:v>
                </c:pt>
                <c:pt idx="6833">
                  <c:v>9.4061450360663006</c:v>
                </c:pt>
                <c:pt idx="6834">
                  <c:v>9.4075216122460201</c:v>
                </c:pt>
                <c:pt idx="6835">
                  <c:v>9.4088981884257503</c:v>
                </c:pt>
                <c:pt idx="6836">
                  <c:v>9.4102747646054805</c:v>
                </c:pt>
                <c:pt idx="6837">
                  <c:v>9.4116513407852</c:v>
                </c:pt>
                <c:pt idx="6838">
                  <c:v>9.4130279169649302</c:v>
                </c:pt>
                <c:pt idx="6839">
                  <c:v>9.4144044931446498</c:v>
                </c:pt>
                <c:pt idx="6840">
                  <c:v>9.41578106932438</c:v>
                </c:pt>
                <c:pt idx="6841">
                  <c:v>9.4171576455040995</c:v>
                </c:pt>
                <c:pt idx="6842">
                  <c:v>9.4185342216838297</c:v>
                </c:pt>
                <c:pt idx="6843">
                  <c:v>9.4199107978635599</c:v>
                </c:pt>
                <c:pt idx="6844">
                  <c:v>9.4212873740432794</c:v>
                </c:pt>
                <c:pt idx="6845">
                  <c:v>9.4226639502230096</c:v>
                </c:pt>
                <c:pt idx="6846">
                  <c:v>9.4240405264027292</c:v>
                </c:pt>
                <c:pt idx="6847">
                  <c:v>9.4254171025824593</c:v>
                </c:pt>
                <c:pt idx="6848">
                  <c:v>9.4267936787621807</c:v>
                </c:pt>
                <c:pt idx="6849">
                  <c:v>9.4281702549419109</c:v>
                </c:pt>
                <c:pt idx="6850">
                  <c:v>9.4295468311216393</c:v>
                </c:pt>
                <c:pt idx="6851">
                  <c:v>9.4309234073013606</c:v>
                </c:pt>
                <c:pt idx="6852">
                  <c:v>9.4322999834810908</c:v>
                </c:pt>
                <c:pt idx="6853">
                  <c:v>9.4336765596608103</c:v>
                </c:pt>
                <c:pt idx="6854">
                  <c:v>9.4350531358405405</c:v>
                </c:pt>
                <c:pt idx="6855">
                  <c:v>9.43642971202026</c:v>
                </c:pt>
                <c:pt idx="6856">
                  <c:v>9.4378062881999902</c:v>
                </c:pt>
                <c:pt idx="6857">
                  <c:v>9.4391828643797204</c:v>
                </c:pt>
                <c:pt idx="6858">
                  <c:v>9.44055944055944</c:v>
                </c:pt>
                <c:pt idx="6859">
                  <c:v>9.4419360167391702</c:v>
                </c:pt>
                <c:pt idx="6860">
                  <c:v>9.4433125929188897</c:v>
                </c:pt>
                <c:pt idx="6861">
                  <c:v>9.4446891690986199</c:v>
                </c:pt>
                <c:pt idx="6862">
                  <c:v>9.4460657452783501</c:v>
                </c:pt>
                <c:pt idx="6863">
                  <c:v>9.4474423214580696</c:v>
                </c:pt>
                <c:pt idx="6864">
                  <c:v>9.4488188976377998</c:v>
                </c:pt>
                <c:pt idx="6865">
                  <c:v>9.4501954738175193</c:v>
                </c:pt>
                <c:pt idx="6866">
                  <c:v>9.4515720499972495</c:v>
                </c:pt>
                <c:pt idx="6867">
                  <c:v>9.4529486261769708</c:v>
                </c:pt>
                <c:pt idx="6868">
                  <c:v>9.4543252023566993</c:v>
                </c:pt>
                <c:pt idx="6869">
                  <c:v>9.4557017785364295</c:v>
                </c:pt>
                <c:pt idx="6870">
                  <c:v>9.4570783547161508</c:v>
                </c:pt>
                <c:pt idx="6871">
                  <c:v>9.4584549308958792</c:v>
                </c:pt>
                <c:pt idx="6872">
                  <c:v>9.4598315070756005</c:v>
                </c:pt>
                <c:pt idx="6873">
                  <c:v>9.4612080832553307</c:v>
                </c:pt>
                <c:pt idx="6874">
                  <c:v>9.4625846594350609</c:v>
                </c:pt>
                <c:pt idx="6875">
                  <c:v>9.4639612356147804</c:v>
                </c:pt>
                <c:pt idx="6876">
                  <c:v>9.4653378117945106</c:v>
                </c:pt>
                <c:pt idx="6877">
                  <c:v>9.4667143879742301</c:v>
                </c:pt>
                <c:pt idx="6878">
                  <c:v>9.4680909641539603</c:v>
                </c:pt>
                <c:pt idx="6879">
                  <c:v>9.4694675403336905</c:v>
                </c:pt>
                <c:pt idx="6880">
                  <c:v>9.4708441165134101</c:v>
                </c:pt>
                <c:pt idx="6881">
                  <c:v>9.4722206926931403</c:v>
                </c:pt>
                <c:pt idx="6882">
                  <c:v>9.4735972688728598</c:v>
                </c:pt>
                <c:pt idx="6883">
                  <c:v>9.47497384505259</c:v>
                </c:pt>
                <c:pt idx="6884">
                  <c:v>9.4763504212323095</c:v>
                </c:pt>
                <c:pt idx="6885">
                  <c:v>9.4777269974120397</c:v>
                </c:pt>
                <c:pt idx="6886">
                  <c:v>9.4791035735917699</c:v>
                </c:pt>
                <c:pt idx="6887">
                  <c:v>9.4804801497714895</c:v>
                </c:pt>
                <c:pt idx="6888">
                  <c:v>9.4818567259512196</c:v>
                </c:pt>
                <c:pt idx="6889">
                  <c:v>9.4832333021309392</c:v>
                </c:pt>
                <c:pt idx="6890">
                  <c:v>9.4846098783106694</c:v>
                </c:pt>
                <c:pt idx="6891">
                  <c:v>9.4859864544903907</c:v>
                </c:pt>
                <c:pt idx="6892">
                  <c:v>9.4873630306701209</c:v>
                </c:pt>
                <c:pt idx="6893">
                  <c:v>9.4887396068498493</c:v>
                </c:pt>
                <c:pt idx="6894">
                  <c:v>9.4901161830295706</c:v>
                </c:pt>
                <c:pt idx="6895">
                  <c:v>9.4914927592093008</c:v>
                </c:pt>
                <c:pt idx="6896">
                  <c:v>9.4928693353890203</c:v>
                </c:pt>
                <c:pt idx="6897">
                  <c:v>9.4942459115687505</c:v>
                </c:pt>
                <c:pt idx="6898">
                  <c:v>9.4956224877484701</c:v>
                </c:pt>
                <c:pt idx="6899">
                  <c:v>9.4969990639282003</c:v>
                </c:pt>
                <c:pt idx="6900">
                  <c:v>9.4983756401079305</c:v>
                </c:pt>
                <c:pt idx="6901">
                  <c:v>9.49975221628765</c:v>
                </c:pt>
                <c:pt idx="6902">
                  <c:v>9.5011287924673802</c:v>
                </c:pt>
                <c:pt idx="6903">
                  <c:v>9.5025053686470997</c:v>
                </c:pt>
                <c:pt idx="6904">
                  <c:v>9.5038819448268299</c:v>
                </c:pt>
                <c:pt idx="6905">
                  <c:v>9.5052585210065494</c:v>
                </c:pt>
                <c:pt idx="6906">
                  <c:v>9.5066350971862796</c:v>
                </c:pt>
                <c:pt idx="6907">
                  <c:v>9.5080116733660098</c:v>
                </c:pt>
                <c:pt idx="6908">
                  <c:v>9.5093882495457294</c:v>
                </c:pt>
                <c:pt idx="6909">
                  <c:v>9.5107648257254596</c:v>
                </c:pt>
                <c:pt idx="6910">
                  <c:v>9.5121414019051809</c:v>
                </c:pt>
                <c:pt idx="6911">
                  <c:v>9.5135179780849093</c:v>
                </c:pt>
                <c:pt idx="6912">
                  <c:v>9.5148945542646306</c:v>
                </c:pt>
                <c:pt idx="6913">
                  <c:v>9.5162711304443608</c:v>
                </c:pt>
                <c:pt idx="6914">
                  <c:v>9.5176477066240892</c:v>
                </c:pt>
                <c:pt idx="6915">
                  <c:v>9.5190242828038105</c:v>
                </c:pt>
                <c:pt idx="6916">
                  <c:v>9.5204008589835407</c:v>
                </c:pt>
                <c:pt idx="6917">
                  <c:v>9.5217774351632603</c:v>
                </c:pt>
                <c:pt idx="6918">
                  <c:v>9.5231540113429904</c:v>
                </c:pt>
                <c:pt idx="6919">
                  <c:v>9.5245305875227206</c:v>
                </c:pt>
                <c:pt idx="6920">
                  <c:v>9.5259071637024402</c:v>
                </c:pt>
                <c:pt idx="6921">
                  <c:v>9.5272837398821704</c:v>
                </c:pt>
                <c:pt idx="6922">
                  <c:v>9.5286603160618899</c:v>
                </c:pt>
                <c:pt idx="6923">
                  <c:v>9.5300368922416201</c:v>
                </c:pt>
                <c:pt idx="6924">
                  <c:v>9.5314134684213503</c:v>
                </c:pt>
                <c:pt idx="6925">
                  <c:v>9.5327900446010698</c:v>
                </c:pt>
                <c:pt idx="6926">
                  <c:v>9.5341666207808</c:v>
                </c:pt>
                <c:pt idx="6927">
                  <c:v>9.5355431969605196</c:v>
                </c:pt>
                <c:pt idx="6928">
                  <c:v>9.5369197731402497</c:v>
                </c:pt>
                <c:pt idx="6929">
                  <c:v>9.5382963493199799</c:v>
                </c:pt>
                <c:pt idx="6930">
                  <c:v>9.5396729254996995</c:v>
                </c:pt>
                <c:pt idx="6931">
                  <c:v>9.5410495016794208</c:v>
                </c:pt>
                <c:pt idx="6932">
                  <c:v>9.5424260778591492</c:v>
                </c:pt>
                <c:pt idx="6933">
                  <c:v>9.5438026540388794</c:v>
                </c:pt>
                <c:pt idx="6934">
                  <c:v>9.5451792302186007</c:v>
                </c:pt>
                <c:pt idx="6935">
                  <c:v>9.5465558063983291</c:v>
                </c:pt>
                <c:pt idx="6936">
                  <c:v>9.5479323825780504</c:v>
                </c:pt>
                <c:pt idx="6937">
                  <c:v>9.5493089587577806</c:v>
                </c:pt>
                <c:pt idx="6938">
                  <c:v>9.5506855349375108</c:v>
                </c:pt>
                <c:pt idx="6939">
                  <c:v>9.5520621111172304</c:v>
                </c:pt>
                <c:pt idx="6940">
                  <c:v>9.5534386872969606</c:v>
                </c:pt>
                <c:pt idx="6941">
                  <c:v>9.5548152634766801</c:v>
                </c:pt>
                <c:pt idx="6942">
                  <c:v>9.5561918396564103</c:v>
                </c:pt>
                <c:pt idx="6943">
                  <c:v>9.5575684158361405</c:v>
                </c:pt>
                <c:pt idx="6944">
                  <c:v>9.55894499201586</c:v>
                </c:pt>
                <c:pt idx="6945">
                  <c:v>9.5603215681955902</c:v>
                </c:pt>
                <c:pt idx="6946">
                  <c:v>9.5616981443753097</c:v>
                </c:pt>
                <c:pt idx="6947">
                  <c:v>9.5630747205550399</c:v>
                </c:pt>
                <c:pt idx="6948">
                  <c:v>9.5644512967347595</c:v>
                </c:pt>
                <c:pt idx="6949">
                  <c:v>9.5658278729144897</c:v>
                </c:pt>
                <c:pt idx="6950">
                  <c:v>9.5672044490942199</c:v>
                </c:pt>
                <c:pt idx="6951">
                  <c:v>9.5685810252739394</c:v>
                </c:pt>
                <c:pt idx="6952">
                  <c:v>9.5699576014536696</c:v>
                </c:pt>
                <c:pt idx="6953">
                  <c:v>9.5713341776333891</c:v>
                </c:pt>
                <c:pt idx="6954">
                  <c:v>9.5727107538131193</c:v>
                </c:pt>
                <c:pt idx="6955">
                  <c:v>9.5740873299928406</c:v>
                </c:pt>
                <c:pt idx="6956">
                  <c:v>9.5754639061725708</c:v>
                </c:pt>
                <c:pt idx="6957">
                  <c:v>9.5768404823522992</c:v>
                </c:pt>
                <c:pt idx="6958">
                  <c:v>9.5782170585320205</c:v>
                </c:pt>
                <c:pt idx="6959">
                  <c:v>9.5795936347117507</c:v>
                </c:pt>
                <c:pt idx="6960">
                  <c:v>9.5809702108914703</c:v>
                </c:pt>
                <c:pt idx="6961">
                  <c:v>9.5823467870712005</c:v>
                </c:pt>
                <c:pt idx="6962">
                  <c:v>9.58372336325092</c:v>
                </c:pt>
                <c:pt idx="6963">
                  <c:v>9.5850999394306502</c:v>
                </c:pt>
                <c:pt idx="6964">
                  <c:v>9.5864765156103804</c:v>
                </c:pt>
                <c:pt idx="6965">
                  <c:v>9.5878530917900999</c:v>
                </c:pt>
                <c:pt idx="6966">
                  <c:v>9.5892296679698301</c:v>
                </c:pt>
                <c:pt idx="6967">
                  <c:v>9.5906062441495497</c:v>
                </c:pt>
                <c:pt idx="6968">
                  <c:v>9.5919828203292798</c:v>
                </c:pt>
                <c:pt idx="6969">
                  <c:v>9.59335939650901</c:v>
                </c:pt>
                <c:pt idx="6970">
                  <c:v>9.5947359726887296</c:v>
                </c:pt>
                <c:pt idx="6971">
                  <c:v>9.5961125488684598</c:v>
                </c:pt>
                <c:pt idx="6972">
                  <c:v>9.5974891250481793</c:v>
                </c:pt>
                <c:pt idx="6973">
                  <c:v>9.5988657012279095</c:v>
                </c:pt>
                <c:pt idx="6974">
                  <c:v>9.6002422774076308</c:v>
                </c:pt>
                <c:pt idx="6975">
                  <c:v>9.6016188535873592</c:v>
                </c:pt>
                <c:pt idx="6976">
                  <c:v>9.6029954297670805</c:v>
                </c:pt>
                <c:pt idx="6977">
                  <c:v>9.6043720059468107</c:v>
                </c:pt>
                <c:pt idx="6978">
                  <c:v>9.6057485821265391</c:v>
                </c:pt>
                <c:pt idx="6979">
                  <c:v>9.6071251583062605</c:v>
                </c:pt>
                <c:pt idx="6980">
                  <c:v>9.6085017344859907</c:v>
                </c:pt>
                <c:pt idx="6981">
                  <c:v>9.6098783106657102</c:v>
                </c:pt>
                <c:pt idx="6982">
                  <c:v>9.6112548868454404</c:v>
                </c:pt>
                <c:pt idx="6983">
                  <c:v>9.6126314630251706</c:v>
                </c:pt>
                <c:pt idx="6984">
                  <c:v>9.6140080392048901</c:v>
                </c:pt>
                <c:pt idx="6985">
                  <c:v>9.6153846153846203</c:v>
                </c:pt>
                <c:pt idx="6986">
                  <c:v>9.6167611915643398</c:v>
                </c:pt>
                <c:pt idx="6987">
                  <c:v>9.61813776774407</c:v>
                </c:pt>
                <c:pt idx="6988">
                  <c:v>9.6195143439238002</c:v>
                </c:pt>
                <c:pt idx="6989">
                  <c:v>9.6208909201035198</c:v>
                </c:pt>
                <c:pt idx="6990">
                  <c:v>9.62226749628325</c:v>
                </c:pt>
                <c:pt idx="6991">
                  <c:v>9.6236440724629695</c:v>
                </c:pt>
                <c:pt idx="6992">
                  <c:v>9.6250206486426997</c:v>
                </c:pt>
                <c:pt idx="6993">
                  <c:v>9.6263972248224299</c:v>
                </c:pt>
                <c:pt idx="6994">
                  <c:v>9.6277738010021494</c:v>
                </c:pt>
                <c:pt idx="6995">
                  <c:v>9.6291503771818707</c:v>
                </c:pt>
                <c:pt idx="6996">
                  <c:v>9.6305269533615991</c:v>
                </c:pt>
                <c:pt idx="6997">
                  <c:v>9.6319035295413293</c:v>
                </c:pt>
                <c:pt idx="6998">
                  <c:v>9.6332801057210506</c:v>
                </c:pt>
                <c:pt idx="6999">
                  <c:v>9.6346566819007808</c:v>
                </c:pt>
                <c:pt idx="7000">
                  <c:v>9.6360332580805004</c:v>
                </c:pt>
                <c:pt idx="7001">
                  <c:v>9.6374098342602306</c:v>
                </c:pt>
                <c:pt idx="7002">
                  <c:v>9.6387864104399608</c:v>
                </c:pt>
                <c:pt idx="7003">
                  <c:v>9.6401629866196803</c:v>
                </c:pt>
                <c:pt idx="7004">
                  <c:v>9.6415395627994105</c:v>
                </c:pt>
                <c:pt idx="7005">
                  <c:v>9.64291613897913</c:v>
                </c:pt>
                <c:pt idx="7006">
                  <c:v>9.6442927151588602</c:v>
                </c:pt>
                <c:pt idx="7007">
                  <c:v>9.6456692913385904</c:v>
                </c:pt>
                <c:pt idx="7008">
                  <c:v>9.6470458675183099</c:v>
                </c:pt>
                <c:pt idx="7009">
                  <c:v>9.6484224436980401</c:v>
                </c:pt>
                <c:pt idx="7010">
                  <c:v>9.6497990198777597</c:v>
                </c:pt>
                <c:pt idx="7011">
                  <c:v>9.6511755960574899</c:v>
                </c:pt>
                <c:pt idx="7012">
                  <c:v>9.6525521722372094</c:v>
                </c:pt>
                <c:pt idx="7013">
                  <c:v>9.6539287484169396</c:v>
                </c:pt>
                <c:pt idx="7014">
                  <c:v>9.6553053245966698</c:v>
                </c:pt>
                <c:pt idx="7015">
                  <c:v>9.6566819007763893</c:v>
                </c:pt>
                <c:pt idx="7016">
                  <c:v>9.6580584769561195</c:v>
                </c:pt>
                <c:pt idx="7017">
                  <c:v>9.6594350531358408</c:v>
                </c:pt>
                <c:pt idx="7018">
                  <c:v>9.6608116293155692</c:v>
                </c:pt>
                <c:pt idx="7019">
                  <c:v>9.6621882054952906</c:v>
                </c:pt>
                <c:pt idx="7020">
                  <c:v>9.6635647816750208</c:v>
                </c:pt>
                <c:pt idx="7021">
                  <c:v>9.6649413578547492</c:v>
                </c:pt>
                <c:pt idx="7022">
                  <c:v>9.6663179340344705</c:v>
                </c:pt>
                <c:pt idx="7023">
                  <c:v>9.6676945102142007</c:v>
                </c:pt>
                <c:pt idx="7024">
                  <c:v>9.6690710863939202</c:v>
                </c:pt>
                <c:pt idx="7025">
                  <c:v>9.6704476625736504</c:v>
                </c:pt>
                <c:pt idx="7026">
                  <c:v>9.6718242387533699</c:v>
                </c:pt>
                <c:pt idx="7027">
                  <c:v>9.6732008149331001</c:v>
                </c:pt>
                <c:pt idx="7028">
                  <c:v>9.6745773911128303</c:v>
                </c:pt>
                <c:pt idx="7029">
                  <c:v>9.6759539672925499</c:v>
                </c:pt>
                <c:pt idx="7030">
                  <c:v>9.6773305434722801</c:v>
                </c:pt>
                <c:pt idx="7031">
                  <c:v>9.6787071196519996</c:v>
                </c:pt>
                <c:pt idx="7032">
                  <c:v>9.6800836958317298</c:v>
                </c:pt>
                <c:pt idx="7033">
                  <c:v>9.68146027201146</c:v>
                </c:pt>
                <c:pt idx="7034">
                  <c:v>9.6828368481911795</c:v>
                </c:pt>
                <c:pt idx="7035">
                  <c:v>9.6842134243709097</c:v>
                </c:pt>
                <c:pt idx="7036">
                  <c:v>9.6855900005506292</c:v>
                </c:pt>
                <c:pt idx="7037">
                  <c:v>9.6869665767303594</c:v>
                </c:pt>
                <c:pt idx="7038">
                  <c:v>9.6883431529100807</c:v>
                </c:pt>
                <c:pt idx="7039">
                  <c:v>9.6897197290898092</c:v>
                </c:pt>
                <c:pt idx="7040">
                  <c:v>9.6910963052695305</c:v>
                </c:pt>
                <c:pt idx="7041">
                  <c:v>9.6924728814492607</c:v>
                </c:pt>
                <c:pt idx="7042">
                  <c:v>9.6938494576289909</c:v>
                </c:pt>
                <c:pt idx="7043">
                  <c:v>9.6952260338087104</c:v>
                </c:pt>
                <c:pt idx="7044">
                  <c:v>9.6966026099884406</c:v>
                </c:pt>
                <c:pt idx="7045">
                  <c:v>9.6979791861681601</c:v>
                </c:pt>
                <c:pt idx="7046">
                  <c:v>9.6993557623478903</c:v>
                </c:pt>
                <c:pt idx="7047">
                  <c:v>9.7007323385276205</c:v>
                </c:pt>
                <c:pt idx="7048">
                  <c:v>9.70210891470734</c:v>
                </c:pt>
                <c:pt idx="7049">
                  <c:v>9.7034854908870702</c:v>
                </c:pt>
                <c:pt idx="7050">
                  <c:v>9.7048620670667898</c:v>
                </c:pt>
                <c:pt idx="7051">
                  <c:v>9.70623864324652</c:v>
                </c:pt>
                <c:pt idx="7052">
                  <c:v>9.7076152194262502</c:v>
                </c:pt>
                <c:pt idx="7053">
                  <c:v>9.7089917956059697</c:v>
                </c:pt>
                <c:pt idx="7054">
                  <c:v>9.7103683717856999</c:v>
                </c:pt>
                <c:pt idx="7055">
                  <c:v>9.7117449479654194</c:v>
                </c:pt>
                <c:pt idx="7056">
                  <c:v>9.7131215241451496</c:v>
                </c:pt>
                <c:pt idx="7057">
                  <c:v>9.7144981003248692</c:v>
                </c:pt>
                <c:pt idx="7058">
                  <c:v>9.7158746765045993</c:v>
                </c:pt>
                <c:pt idx="7059">
                  <c:v>9.7172512526843295</c:v>
                </c:pt>
                <c:pt idx="7060">
                  <c:v>9.7186278288640509</c:v>
                </c:pt>
                <c:pt idx="7061">
                  <c:v>9.7200044050437793</c:v>
                </c:pt>
                <c:pt idx="7062">
                  <c:v>9.7213809812235006</c:v>
                </c:pt>
                <c:pt idx="7063">
                  <c:v>9.7227575574032308</c:v>
                </c:pt>
                <c:pt idx="7064">
                  <c:v>9.7241341335829592</c:v>
                </c:pt>
                <c:pt idx="7065">
                  <c:v>9.7255107097626805</c:v>
                </c:pt>
                <c:pt idx="7066">
                  <c:v>9.7268872859424107</c:v>
                </c:pt>
                <c:pt idx="7067">
                  <c:v>9.7282638621221302</c:v>
                </c:pt>
                <c:pt idx="7068">
                  <c:v>9.7296404383018604</c:v>
                </c:pt>
                <c:pt idx="7069">
                  <c:v>9.73101701448158</c:v>
                </c:pt>
                <c:pt idx="7070">
                  <c:v>9.7323935906613102</c:v>
                </c:pt>
                <c:pt idx="7071">
                  <c:v>9.7337701668410403</c:v>
                </c:pt>
                <c:pt idx="7072">
                  <c:v>9.7351467430207599</c:v>
                </c:pt>
                <c:pt idx="7073">
                  <c:v>9.7365233192004901</c:v>
                </c:pt>
                <c:pt idx="7074">
                  <c:v>9.7378998953802096</c:v>
                </c:pt>
                <c:pt idx="7075">
                  <c:v>9.7392764715599398</c:v>
                </c:pt>
                <c:pt idx="7076">
                  <c:v>9.7406530477396593</c:v>
                </c:pt>
                <c:pt idx="7077">
                  <c:v>9.7420296239193895</c:v>
                </c:pt>
                <c:pt idx="7078">
                  <c:v>9.7434062000991197</c:v>
                </c:pt>
                <c:pt idx="7079">
                  <c:v>9.7447827762788393</c:v>
                </c:pt>
                <c:pt idx="7080">
                  <c:v>9.7461593524585695</c:v>
                </c:pt>
                <c:pt idx="7081">
                  <c:v>9.7475359286382908</c:v>
                </c:pt>
                <c:pt idx="7082">
                  <c:v>9.7489125048180192</c:v>
                </c:pt>
                <c:pt idx="7083">
                  <c:v>9.7502890809977405</c:v>
                </c:pt>
                <c:pt idx="7084">
                  <c:v>9.7516656571774707</c:v>
                </c:pt>
                <c:pt idx="7085">
                  <c:v>9.7530422333572009</c:v>
                </c:pt>
                <c:pt idx="7086">
                  <c:v>9.7544188095369204</c:v>
                </c:pt>
                <c:pt idx="7087">
                  <c:v>9.7557953857166506</c:v>
                </c:pt>
                <c:pt idx="7088">
                  <c:v>9.7571719618963701</c:v>
                </c:pt>
                <c:pt idx="7089">
                  <c:v>9.7585485380761003</c:v>
                </c:pt>
                <c:pt idx="7090">
                  <c:v>9.7599251142558199</c:v>
                </c:pt>
                <c:pt idx="7091">
                  <c:v>9.7613016904355501</c:v>
                </c:pt>
                <c:pt idx="7092">
                  <c:v>9.7626782666152803</c:v>
                </c:pt>
                <c:pt idx="7093">
                  <c:v>9.7640548427949998</c:v>
                </c:pt>
                <c:pt idx="7094">
                  <c:v>9.76543141897473</c:v>
                </c:pt>
                <c:pt idx="7095">
                  <c:v>9.7668079951544495</c:v>
                </c:pt>
                <c:pt idx="7096">
                  <c:v>9.7681845713341797</c:v>
                </c:pt>
                <c:pt idx="7097">
                  <c:v>9.7695611475139099</c:v>
                </c:pt>
                <c:pt idx="7098">
                  <c:v>9.7709377236936295</c:v>
                </c:pt>
                <c:pt idx="7099">
                  <c:v>9.7723142998733596</c:v>
                </c:pt>
                <c:pt idx="7100">
                  <c:v>9.7736908760530792</c:v>
                </c:pt>
                <c:pt idx="7101">
                  <c:v>9.7750674522328094</c:v>
                </c:pt>
                <c:pt idx="7102">
                  <c:v>9.7764440284125307</c:v>
                </c:pt>
                <c:pt idx="7103">
                  <c:v>9.7778206045922609</c:v>
                </c:pt>
                <c:pt idx="7104">
                  <c:v>9.7791971807719893</c:v>
                </c:pt>
                <c:pt idx="7105">
                  <c:v>9.7805737569517106</c:v>
                </c:pt>
                <c:pt idx="7106">
                  <c:v>9.7819503331314408</c:v>
                </c:pt>
                <c:pt idx="7107">
                  <c:v>9.7833269093111603</c:v>
                </c:pt>
                <c:pt idx="7108">
                  <c:v>9.7847034854908905</c:v>
                </c:pt>
                <c:pt idx="7109">
                  <c:v>9.7860800616706207</c:v>
                </c:pt>
                <c:pt idx="7110">
                  <c:v>9.7874566378503403</c:v>
                </c:pt>
                <c:pt idx="7111">
                  <c:v>9.7888332140300705</c:v>
                </c:pt>
                <c:pt idx="7112">
                  <c:v>9.79020979020979</c:v>
                </c:pt>
                <c:pt idx="7113">
                  <c:v>9.7915863663895202</c:v>
                </c:pt>
                <c:pt idx="7114">
                  <c:v>9.7929629425692504</c:v>
                </c:pt>
                <c:pt idx="7115">
                  <c:v>9.7943395187489699</c:v>
                </c:pt>
                <c:pt idx="7116">
                  <c:v>9.7957160949287001</c:v>
                </c:pt>
                <c:pt idx="7117">
                  <c:v>9.7970926711084196</c:v>
                </c:pt>
                <c:pt idx="7118">
                  <c:v>9.7984692472881498</c:v>
                </c:pt>
                <c:pt idx="7119">
                  <c:v>9.7998458234678694</c:v>
                </c:pt>
                <c:pt idx="7120">
                  <c:v>9.8012223996475996</c:v>
                </c:pt>
                <c:pt idx="7121">
                  <c:v>9.8025989758273209</c:v>
                </c:pt>
                <c:pt idx="7122">
                  <c:v>9.8039755520070493</c:v>
                </c:pt>
                <c:pt idx="7123">
                  <c:v>9.8053521281867795</c:v>
                </c:pt>
                <c:pt idx="7124">
                  <c:v>9.8067287043665008</c:v>
                </c:pt>
                <c:pt idx="7125">
                  <c:v>9.8081052805462292</c:v>
                </c:pt>
                <c:pt idx="7126">
                  <c:v>9.8094818567259505</c:v>
                </c:pt>
                <c:pt idx="7127">
                  <c:v>9.8108584329056807</c:v>
                </c:pt>
                <c:pt idx="7128">
                  <c:v>9.8122350090854091</c:v>
                </c:pt>
                <c:pt idx="7129">
                  <c:v>9.8136115852651304</c:v>
                </c:pt>
                <c:pt idx="7130">
                  <c:v>9.8149881614448606</c:v>
                </c:pt>
                <c:pt idx="7131">
                  <c:v>9.8163647376245802</c:v>
                </c:pt>
                <c:pt idx="7132">
                  <c:v>9.8177413138043104</c:v>
                </c:pt>
                <c:pt idx="7133">
                  <c:v>9.8191178899840299</c:v>
                </c:pt>
                <c:pt idx="7134">
                  <c:v>9.8204944661637601</c:v>
                </c:pt>
                <c:pt idx="7135">
                  <c:v>9.8218710423434903</c:v>
                </c:pt>
                <c:pt idx="7136">
                  <c:v>9.8232476185232098</c:v>
                </c:pt>
                <c:pt idx="7137">
                  <c:v>9.82462419470294</c:v>
                </c:pt>
                <c:pt idx="7138">
                  <c:v>9.8260007708826596</c:v>
                </c:pt>
                <c:pt idx="7139">
                  <c:v>9.8273773470623897</c:v>
                </c:pt>
                <c:pt idx="7140">
                  <c:v>9.8287539232421093</c:v>
                </c:pt>
                <c:pt idx="7141">
                  <c:v>9.8301304994218395</c:v>
                </c:pt>
                <c:pt idx="7142">
                  <c:v>9.8315070756015697</c:v>
                </c:pt>
                <c:pt idx="7143">
                  <c:v>9.8328836517812892</c:v>
                </c:pt>
                <c:pt idx="7144">
                  <c:v>9.8342602279610194</c:v>
                </c:pt>
                <c:pt idx="7145">
                  <c:v>9.8356368041407407</c:v>
                </c:pt>
                <c:pt idx="7146">
                  <c:v>9.8370133803204691</c:v>
                </c:pt>
                <c:pt idx="7147">
                  <c:v>9.8383899565001904</c:v>
                </c:pt>
                <c:pt idx="7148">
                  <c:v>9.8397665326799206</c:v>
                </c:pt>
                <c:pt idx="7149">
                  <c:v>9.8411431088596508</c:v>
                </c:pt>
                <c:pt idx="7150">
                  <c:v>9.8425196850393704</c:v>
                </c:pt>
                <c:pt idx="7151">
                  <c:v>9.8438962612191006</c:v>
                </c:pt>
                <c:pt idx="7152">
                  <c:v>9.8452728373988201</c:v>
                </c:pt>
                <c:pt idx="7153">
                  <c:v>9.8466494135785503</c:v>
                </c:pt>
                <c:pt idx="7154">
                  <c:v>9.8480259897582805</c:v>
                </c:pt>
                <c:pt idx="7155">
                  <c:v>9.849402565938</c:v>
                </c:pt>
                <c:pt idx="7156">
                  <c:v>9.8507791421177302</c:v>
                </c:pt>
                <c:pt idx="7157">
                  <c:v>9.8521557182974497</c:v>
                </c:pt>
                <c:pt idx="7158">
                  <c:v>9.8535322944771799</c:v>
                </c:pt>
                <c:pt idx="7159">
                  <c:v>9.8549088706569101</c:v>
                </c:pt>
                <c:pt idx="7160">
                  <c:v>9.8562854468366297</c:v>
                </c:pt>
                <c:pt idx="7161">
                  <c:v>9.8576620230163599</c:v>
                </c:pt>
                <c:pt idx="7162">
                  <c:v>9.8590385991960794</c:v>
                </c:pt>
                <c:pt idx="7163">
                  <c:v>9.8604151753758096</c:v>
                </c:pt>
                <c:pt idx="7164">
                  <c:v>9.8617917515555291</c:v>
                </c:pt>
                <c:pt idx="7165">
                  <c:v>9.8631683277352593</c:v>
                </c:pt>
                <c:pt idx="7166">
                  <c:v>9.8645449039149806</c:v>
                </c:pt>
                <c:pt idx="7167">
                  <c:v>9.8659214800947108</c:v>
                </c:pt>
                <c:pt idx="7168">
                  <c:v>9.8672980562744392</c:v>
                </c:pt>
                <c:pt idx="7169">
                  <c:v>9.8686746324541605</c:v>
                </c:pt>
                <c:pt idx="7170">
                  <c:v>9.8700512086338907</c:v>
                </c:pt>
                <c:pt idx="7171">
                  <c:v>9.8714277848136103</c:v>
                </c:pt>
                <c:pt idx="7172">
                  <c:v>9.8728043609933405</c:v>
                </c:pt>
                <c:pt idx="7173">
                  <c:v>9.8741809371730707</c:v>
                </c:pt>
                <c:pt idx="7174">
                  <c:v>9.8755575133527902</c:v>
                </c:pt>
                <c:pt idx="7175">
                  <c:v>9.8769340895325204</c:v>
                </c:pt>
                <c:pt idx="7176">
                  <c:v>9.8783106657122399</c:v>
                </c:pt>
                <c:pt idx="7177">
                  <c:v>9.8796872418919701</c:v>
                </c:pt>
                <c:pt idx="7178">
                  <c:v>9.8810638180717003</c:v>
                </c:pt>
                <c:pt idx="7179">
                  <c:v>9.8824403942514198</c:v>
                </c:pt>
                <c:pt idx="7180">
                  <c:v>9.88381697043115</c:v>
                </c:pt>
                <c:pt idx="7181">
                  <c:v>9.8851935466108696</c:v>
                </c:pt>
                <c:pt idx="7182">
                  <c:v>9.8865701227905998</c:v>
                </c:pt>
                <c:pt idx="7183">
                  <c:v>9.8879466989703193</c:v>
                </c:pt>
                <c:pt idx="7184">
                  <c:v>9.8893232751500495</c:v>
                </c:pt>
                <c:pt idx="7185">
                  <c:v>9.8906998513297708</c:v>
                </c:pt>
                <c:pt idx="7186">
                  <c:v>9.8920764275094992</c:v>
                </c:pt>
                <c:pt idx="7187">
                  <c:v>9.8934530036892294</c:v>
                </c:pt>
                <c:pt idx="7188">
                  <c:v>9.8948295798689507</c:v>
                </c:pt>
                <c:pt idx="7189">
                  <c:v>9.8962061560486791</c:v>
                </c:pt>
                <c:pt idx="7190">
                  <c:v>9.8975827322284005</c:v>
                </c:pt>
                <c:pt idx="7191">
                  <c:v>9.8989593084081307</c:v>
                </c:pt>
                <c:pt idx="7192">
                  <c:v>9.9003358845878608</c:v>
                </c:pt>
                <c:pt idx="7193">
                  <c:v>9.9017124607675804</c:v>
                </c:pt>
                <c:pt idx="7194">
                  <c:v>9.9030890369473106</c:v>
                </c:pt>
                <c:pt idx="7195">
                  <c:v>9.9044656131270301</c:v>
                </c:pt>
                <c:pt idx="7196">
                  <c:v>9.9058421893067603</c:v>
                </c:pt>
                <c:pt idx="7197">
                  <c:v>9.9072187654864798</c:v>
                </c:pt>
                <c:pt idx="7198">
                  <c:v>9.90859534166621</c:v>
                </c:pt>
                <c:pt idx="7199">
                  <c:v>9.9099719178459402</c:v>
                </c:pt>
                <c:pt idx="7200">
                  <c:v>9.9113484940256598</c:v>
                </c:pt>
                <c:pt idx="7201">
                  <c:v>9.91272507020539</c:v>
                </c:pt>
                <c:pt idx="7202">
                  <c:v>9.9141016463851095</c:v>
                </c:pt>
                <c:pt idx="7203">
                  <c:v>9.9154782225648397</c:v>
                </c:pt>
                <c:pt idx="7204">
                  <c:v>9.9168547987445699</c:v>
                </c:pt>
                <c:pt idx="7205">
                  <c:v>9.9182313749242894</c:v>
                </c:pt>
                <c:pt idx="7206">
                  <c:v>9.9196079511040196</c:v>
                </c:pt>
                <c:pt idx="7207">
                  <c:v>9.9209845272837391</c:v>
                </c:pt>
                <c:pt idx="7208">
                  <c:v>9.9223611034634693</c:v>
                </c:pt>
                <c:pt idx="7209">
                  <c:v>9.9237376796431906</c:v>
                </c:pt>
                <c:pt idx="7210">
                  <c:v>9.9251142558229208</c:v>
                </c:pt>
                <c:pt idx="7211">
                  <c:v>9.9264908320026404</c:v>
                </c:pt>
                <c:pt idx="7212">
                  <c:v>9.9278674081823706</c:v>
                </c:pt>
                <c:pt idx="7213">
                  <c:v>9.9292439843621008</c:v>
                </c:pt>
                <c:pt idx="7214">
                  <c:v>9.9306205605418203</c:v>
                </c:pt>
                <c:pt idx="7215">
                  <c:v>9.9319971367215505</c:v>
                </c:pt>
                <c:pt idx="7216">
                  <c:v>9.93337371290127</c:v>
                </c:pt>
                <c:pt idx="7217">
                  <c:v>9.9347502890810002</c:v>
                </c:pt>
                <c:pt idx="7218">
                  <c:v>9.9361268652607304</c:v>
                </c:pt>
                <c:pt idx="7219">
                  <c:v>9.9375034414404499</c:v>
                </c:pt>
                <c:pt idx="7220">
                  <c:v>9.9388800176201801</c:v>
                </c:pt>
                <c:pt idx="7221">
                  <c:v>9.9402565937998997</c:v>
                </c:pt>
                <c:pt idx="7222">
                  <c:v>9.9416331699796299</c:v>
                </c:pt>
                <c:pt idx="7223">
                  <c:v>9.9430097461593601</c:v>
                </c:pt>
                <c:pt idx="7224">
                  <c:v>9.9443863223390796</c:v>
                </c:pt>
                <c:pt idx="7225">
                  <c:v>9.9457628985187991</c:v>
                </c:pt>
                <c:pt idx="7226">
                  <c:v>9.9471394746985293</c:v>
                </c:pt>
                <c:pt idx="7227">
                  <c:v>9.9485160508782595</c:v>
                </c:pt>
                <c:pt idx="7228">
                  <c:v>9.9498926270579808</c:v>
                </c:pt>
                <c:pt idx="7229">
                  <c:v>9.9512692032377092</c:v>
                </c:pt>
                <c:pt idx="7230">
                  <c:v>9.9526457794174306</c:v>
                </c:pt>
                <c:pt idx="7231">
                  <c:v>9.9540223555971608</c:v>
                </c:pt>
                <c:pt idx="7232">
                  <c:v>9.9553989317768892</c:v>
                </c:pt>
                <c:pt idx="7233">
                  <c:v>9.9567755079566105</c:v>
                </c:pt>
                <c:pt idx="7234">
                  <c:v>9.9581520841363407</c:v>
                </c:pt>
                <c:pt idx="7235">
                  <c:v>9.9595286603160602</c:v>
                </c:pt>
                <c:pt idx="7236">
                  <c:v>9.9609052364957904</c:v>
                </c:pt>
                <c:pt idx="7237">
                  <c:v>9.9622818126755206</c:v>
                </c:pt>
                <c:pt idx="7238">
                  <c:v>9.9636583888552401</c:v>
                </c:pt>
                <c:pt idx="7239">
                  <c:v>9.9650349650349703</c:v>
                </c:pt>
                <c:pt idx="7240">
                  <c:v>9.9664115412146899</c:v>
                </c:pt>
                <c:pt idx="7241">
                  <c:v>9.9677881173944201</c:v>
                </c:pt>
                <c:pt idx="7242">
                  <c:v>9.9691646935741502</c:v>
                </c:pt>
                <c:pt idx="7243">
                  <c:v>9.9705412697538698</c:v>
                </c:pt>
                <c:pt idx="7244">
                  <c:v>9.9719178459336</c:v>
                </c:pt>
                <c:pt idx="7245">
                  <c:v>9.9732944221133195</c:v>
                </c:pt>
                <c:pt idx="7246">
                  <c:v>9.9746709982930497</c:v>
                </c:pt>
                <c:pt idx="7247">
                  <c:v>9.9760475744727692</c:v>
                </c:pt>
                <c:pt idx="7248">
                  <c:v>9.9774241506524994</c:v>
                </c:pt>
                <c:pt idx="7249">
                  <c:v>9.9788007268322296</c:v>
                </c:pt>
                <c:pt idx="7250">
                  <c:v>9.9801773030119492</c:v>
                </c:pt>
                <c:pt idx="7251">
                  <c:v>9.9815538791916794</c:v>
                </c:pt>
                <c:pt idx="7252">
                  <c:v>9.9829304553714007</c:v>
                </c:pt>
                <c:pt idx="7253">
                  <c:v>9.9843070315511309</c:v>
                </c:pt>
                <c:pt idx="7254">
                  <c:v>9.9856836077308504</c:v>
                </c:pt>
                <c:pt idx="7255">
                  <c:v>9.9870601839105806</c:v>
                </c:pt>
                <c:pt idx="7256">
                  <c:v>9.9884367600903108</c:v>
                </c:pt>
                <c:pt idx="7257">
                  <c:v>9.9898133362700303</c:v>
                </c:pt>
                <c:pt idx="7258">
                  <c:v>9.9911899124497605</c:v>
                </c:pt>
                <c:pt idx="7259">
                  <c:v>9.99256648862948</c:v>
                </c:pt>
                <c:pt idx="7260">
                  <c:v>9.9939430648092102</c:v>
                </c:pt>
                <c:pt idx="7261">
                  <c:v>9.9953196409889298</c:v>
                </c:pt>
                <c:pt idx="7262">
                  <c:v>9.99669621716866</c:v>
                </c:pt>
                <c:pt idx="7263">
                  <c:v>9.9980727933483902</c:v>
                </c:pt>
                <c:pt idx="7264">
                  <c:v>9.9994493695281097</c:v>
                </c:pt>
                <c:pt idx="7265">
                  <c:v>10.000825945707801</c:v>
                </c:pt>
                <c:pt idx="7266">
                  <c:v>10.0022025218876</c:v>
                </c:pt>
                <c:pt idx="7267">
                  <c:v>10.0035790980673</c:v>
                </c:pt>
                <c:pt idx="7268">
                  <c:v>10.004955674247</c:v>
                </c:pt>
                <c:pt idx="7269">
                  <c:v>10.0063322504267</c:v>
                </c:pt>
                <c:pt idx="7270">
                  <c:v>10.0077088266065</c:v>
                </c:pt>
                <c:pt idx="7271">
                  <c:v>10.0090854027862</c:v>
                </c:pt>
                <c:pt idx="7272">
                  <c:v>10.0104619789659</c:v>
                </c:pt>
                <c:pt idx="7273">
                  <c:v>10.0118385551456</c:v>
                </c:pt>
                <c:pt idx="7274">
                  <c:v>10.013215131325399</c:v>
                </c:pt>
                <c:pt idx="7275">
                  <c:v>10.014591707505099</c:v>
                </c:pt>
                <c:pt idx="7276">
                  <c:v>10.015968283684799</c:v>
                </c:pt>
                <c:pt idx="7277">
                  <c:v>10.017344859864499</c:v>
                </c:pt>
                <c:pt idx="7278">
                  <c:v>10.0187214360443</c:v>
                </c:pt>
                <c:pt idx="7279">
                  <c:v>10.020098012224</c:v>
                </c:pt>
                <c:pt idx="7280">
                  <c:v>10.0214745884037</c:v>
                </c:pt>
                <c:pt idx="7281">
                  <c:v>10.0228511645835</c:v>
                </c:pt>
                <c:pt idx="7282">
                  <c:v>10.0242277407632</c:v>
                </c:pt>
                <c:pt idx="7283">
                  <c:v>10.0256043169429</c:v>
                </c:pt>
                <c:pt idx="7284">
                  <c:v>10.0269808931226</c:v>
                </c:pt>
                <c:pt idx="7285">
                  <c:v>10.028357469302399</c:v>
                </c:pt>
                <c:pt idx="7286">
                  <c:v>10.029734045482099</c:v>
                </c:pt>
                <c:pt idx="7287">
                  <c:v>10.031110621661799</c:v>
                </c:pt>
                <c:pt idx="7288">
                  <c:v>10.032487197841499</c:v>
                </c:pt>
                <c:pt idx="7289">
                  <c:v>10.033863774021301</c:v>
                </c:pt>
                <c:pt idx="7290">
                  <c:v>10.035240350201001</c:v>
                </c:pt>
                <c:pt idx="7291">
                  <c:v>10.036616926380701</c:v>
                </c:pt>
                <c:pt idx="7292">
                  <c:v>10.037993502560401</c:v>
                </c:pt>
                <c:pt idx="7293">
                  <c:v>10.0393700787402</c:v>
                </c:pt>
                <c:pt idx="7294">
                  <c:v>10.0407466549199</c:v>
                </c:pt>
                <c:pt idx="7295">
                  <c:v>10.0421232310996</c:v>
                </c:pt>
                <c:pt idx="7296">
                  <c:v>10.0434998072793</c:v>
                </c:pt>
                <c:pt idx="7297">
                  <c:v>10.0448763834591</c:v>
                </c:pt>
                <c:pt idx="7298">
                  <c:v>10.046252959638799</c:v>
                </c:pt>
                <c:pt idx="7299">
                  <c:v>10.047629535818499</c:v>
                </c:pt>
                <c:pt idx="7300">
                  <c:v>10.049006111998199</c:v>
                </c:pt>
                <c:pt idx="7301">
                  <c:v>10.050382688178001</c:v>
                </c:pt>
                <c:pt idx="7302">
                  <c:v>10.051759264357701</c:v>
                </c:pt>
                <c:pt idx="7303">
                  <c:v>10.053135840537401</c:v>
                </c:pt>
                <c:pt idx="7304">
                  <c:v>10.054512416717101</c:v>
                </c:pt>
                <c:pt idx="7305">
                  <c:v>10.0558889928969</c:v>
                </c:pt>
                <c:pt idx="7306">
                  <c:v>10.0572655690766</c:v>
                </c:pt>
                <c:pt idx="7307">
                  <c:v>10.0586421452563</c:v>
                </c:pt>
                <c:pt idx="7308">
                  <c:v>10.060018721436</c:v>
                </c:pt>
                <c:pt idx="7309">
                  <c:v>10.0613952976158</c:v>
                </c:pt>
                <c:pt idx="7310">
                  <c:v>10.0627718737955</c:v>
                </c:pt>
                <c:pt idx="7311">
                  <c:v>10.0641484499752</c:v>
                </c:pt>
                <c:pt idx="7312">
                  <c:v>10.065525026155001</c:v>
                </c:pt>
                <c:pt idx="7313">
                  <c:v>10.066901602334701</c:v>
                </c:pt>
                <c:pt idx="7314">
                  <c:v>10.068278178514401</c:v>
                </c:pt>
                <c:pt idx="7315">
                  <c:v>10.069654754694101</c:v>
                </c:pt>
                <c:pt idx="7316">
                  <c:v>10.0710313308739</c:v>
                </c:pt>
                <c:pt idx="7317">
                  <c:v>10.0724079070536</c:v>
                </c:pt>
                <c:pt idx="7318">
                  <c:v>10.0737844832333</c:v>
                </c:pt>
                <c:pt idx="7319">
                  <c:v>10.075161059413</c:v>
                </c:pt>
                <c:pt idx="7320">
                  <c:v>10.0765376355928</c:v>
                </c:pt>
                <c:pt idx="7321">
                  <c:v>10.0779142117725</c:v>
                </c:pt>
                <c:pt idx="7322">
                  <c:v>10.0792907879522</c:v>
                </c:pt>
                <c:pt idx="7323">
                  <c:v>10.0806673641319</c:v>
                </c:pt>
                <c:pt idx="7324">
                  <c:v>10.082043940311699</c:v>
                </c:pt>
                <c:pt idx="7325">
                  <c:v>10.083420516491399</c:v>
                </c:pt>
                <c:pt idx="7326">
                  <c:v>10.084797092671099</c:v>
                </c:pt>
                <c:pt idx="7327">
                  <c:v>10.086173668850799</c:v>
                </c:pt>
                <c:pt idx="7328">
                  <c:v>10.0875502450306</c:v>
                </c:pt>
                <c:pt idx="7329">
                  <c:v>10.0889268212103</c:v>
                </c:pt>
                <c:pt idx="7330">
                  <c:v>10.09030339739</c:v>
                </c:pt>
                <c:pt idx="7331">
                  <c:v>10.0916799735697</c:v>
                </c:pt>
                <c:pt idx="7332">
                  <c:v>10.0930565497495</c:v>
                </c:pt>
                <c:pt idx="7333">
                  <c:v>10.0944331259292</c:v>
                </c:pt>
                <c:pt idx="7334">
                  <c:v>10.0958097021089</c:v>
                </c:pt>
                <c:pt idx="7335">
                  <c:v>10.0971862782886</c:v>
                </c:pt>
                <c:pt idx="7336">
                  <c:v>10.098562854468399</c:v>
                </c:pt>
                <c:pt idx="7337">
                  <c:v>10.099939430648099</c:v>
                </c:pt>
                <c:pt idx="7338">
                  <c:v>10.101316006827799</c:v>
                </c:pt>
                <c:pt idx="7339">
                  <c:v>10.102692583007499</c:v>
                </c:pt>
                <c:pt idx="7340">
                  <c:v>10.104069159187301</c:v>
                </c:pt>
                <c:pt idx="7341">
                  <c:v>10.105445735367001</c:v>
                </c:pt>
                <c:pt idx="7342">
                  <c:v>10.106822311546701</c:v>
                </c:pt>
                <c:pt idx="7343">
                  <c:v>10.108198887726401</c:v>
                </c:pt>
                <c:pt idx="7344">
                  <c:v>10.1095754639062</c:v>
                </c:pt>
                <c:pt idx="7345">
                  <c:v>10.1109520400859</c:v>
                </c:pt>
                <c:pt idx="7346">
                  <c:v>10.1123286162656</c:v>
                </c:pt>
                <c:pt idx="7347">
                  <c:v>10.1137051924454</c:v>
                </c:pt>
                <c:pt idx="7348">
                  <c:v>10.1150817686251</c:v>
                </c:pt>
                <c:pt idx="7349">
                  <c:v>10.1164583448048</c:v>
                </c:pt>
                <c:pt idx="7350">
                  <c:v>10.1178349209845</c:v>
                </c:pt>
                <c:pt idx="7351">
                  <c:v>10.119211497164301</c:v>
                </c:pt>
                <c:pt idx="7352">
                  <c:v>10.120588073344001</c:v>
                </c:pt>
                <c:pt idx="7353">
                  <c:v>10.121964649523701</c:v>
                </c:pt>
                <c:pt idx="7354">
                  <c:v>10.123341225703401</c:v>
                </c:pt>
                <c:pt idx="7355">
                  <c:v>10.1247178018832</c:v>
                </c:pt>
                <c:pt idx="7356">
                  <c:v>10.1260943780629</c:v>
                </c:pt>
                <c:pt idx="7357">
                  <c:v>10.1274709542426</c:v>
                </c:pt>
                <c:pt idx="7358">
                  <c:v>10.1288475304223</c:v>
                </c:pt>
                <c:pt idx="7359">
                  <c:v>10.1302241066021</c:v>
                </c:pt>
                <c:pt idx="7360">
                  <c:v>10.1316006827818</c:v>
                </c:pt>
                <c:pt idx="7361">
                  <c:v>10.1329772589615</c:v>
                </c:pt>
                <c:pt idx="7362">
                  <c:v>10.1343538351412</c:v>
                </c:pt>
                <c:pt idx="7363">
                  <c:v>10.135730411320999</c:v>
                </c:pt>
                <c:pt idx="7364">
                  <c:v>10.137106987500699</c:v>
                </c:pt>
                <c:pt idx="7365">
                  <c:v>10.138483563680399</c:v>
                </c:pt>
                <c:pt idx="7366">
                  <c:v>10.139860139860099</c:v>
                </c:pt>
                <c:pt idx="7367">
                  <c:v>10.1412367160399</c:v>
                </c:pt>
                <c:pt idx="7368">
                  <c:v>10.1426132922196</c:v>
                </c:pt>
                <c:pt idx="7369">
                  <c:v>10.1439898683993</c:v>
                </c:pt>
                <c:pt idx="7370">
                  <c:v>10.145366444579</c:v>
                </c:pt>
                <c:pt idx="7371">
                  <c:v>10.1467430207588</c:v>
                </c:pt>
                <c:pt idx="7372">
                  <c:v>10.1481195969385</c:v>
                </c:pt>
                <c:pt idx="7373">
                  <c:v>10.1494961731182</c:v>
                </c:pt>
                <c:pt idx="7374">
                  <c:v>10.1508727492979</c:v>
                </c:pt>
                <c:pt idx="7375">
                  <c:v>10.152249325477699</c:v>
                </c:pt>
                <c:pt idx="7376">
                  <c:v>10.153625901657399</c:v>
                </c:pt>
                <c:pt idx="7377">
                  <c:v>10.155002477837099</c:v>
                </c:pt>
                <c:pt idx="7378">
                  <c:v>10.156379054016901</c:v>
                </c:pt>
                <c:pt idx="7379">
                  <c:v>10.157755630196601</c:v>
                </c:pt>
                <c:pt idx="7380">
                  <c:v>10.159132206376301</c:v>
                </c:pt>
                <c:pt idx="7381">
                  <c:v>10.160508782556001</c:v>
                </c:pt>
                <c:pt idx="7382">
                  <c:v>10.1618853587358</c:v>
                </c:pt>
                <c:pt idx="7383">
                  <c:v>10.1632619349155</c:v>
                </c:pt>
                <c:pt idx="7384">
                  <c:v>10.1646385110952</c:v>
                </c:pt>
                <c:pt idx="7385">
                  <c:v>10.1660150872749</c:v>
                </c:pt>
                <c:pt idx="7386">
                  <c:v>10.167391663454699</c:v>
                </c:pt>
                <c:pt idx="7387">
                  <c:v>10.168768239634399</c:v>
                </c:pt>
                <c:pt idx="7388">
                  <c:v>10.170144815814099</c:v>
                </c:pt>
                <c:pt idx="7389">
                  <c:v>10.171521391993799</c:v>
                </c:pt>
                <c:pt idx="7390">
                  <c:v>10.172897968173601</c:v>
                </c:pt>
                <c:pt idx="7391">
                  <c:v>10.174274544353301</c:v>
                </c:pt>
                <c:pt idx="7392">
                  <c:v>10.175651120533001</c:v>
                </c:pt>
                <c:pt idx="7393">
                  <c:v>10.177027696712701</c:v>
                </c:pt>
                <c:pt idx="7394">
                  <c:v>10.1784042728925</c:v>
                </c:pt>
                <c:pt idx="7395">
                  <c:v>10.1797808490722</c:v>
                </c:pt>
                <c:pt idx="7396">
                  <c:v>10.1811574252519</c:v>
                </c:pt>
                <c:pt idx="7397">
                  <c:v>10.1825340014316</c:v>
                </c:pt>
                <c:pt idx="7398">
                  <c:v>10.1839105776114</c:v>
                </c:pt>
                <c:pt idx="7399">
                  <c:v>10.1852871537911</c:v>
                </c:pt>
                <c:pt idx="7400">
                  <c:v>10.1866637299708</c:v>
                </c:pt>
                <c:pt idx="7401">
                  <c:v>10.1880403061505</c:v>
                </c:pt>
                <c:pt idx="7402">
                  <c:v>10.189416882330301</c:v>
                </c:pt>
                <c:pt idx="7403">
                  <c:v>10.190793458510001</c:v>
                </c:pt>
                <c:pt idx="7404">
                  <c:v>10.192170034689701</c:v>
                </c:pt>
                <c:pt idx="7405">
                  <c:v>10.193546610869401</c:v>
                </c:pt>
                <c:pt idx="7406">
                  <c:v>10.1949231870492</c:v>
                </c:pt>
                <c:pt idx="7407">
                  <c:v>10.1962997632289</c:v>
                </c:pt>
                <c:pt idx="7408">
                  <c:v>10.1976763394086</c:v>
                </c:pt>
                <c:pt idx="7409">
                  <c:v>10.1990529155884</c:v>
                </c:pt>
                <c:pt idx="7410">
                  <c:v>10.2004294917681</c:v>
                </c:pt>
                <c:pt idx="7411">
                  <c:v>10.2018060679478</c:v>
                </c:pt>
                <c:pt idx="7412">
                  <c:v>10.2031826441275</c:v>
                </c:pt>
                <c:pt idx="7413">
                  <c:v>10.204559220307299</c:v>
                </c:pt>
                <c:pt idx="7414">
                  <c:v>10.205935796486999</c:v>
                </c:pt>
                <c:pt idx="7415">
                  <c:v>10.207312372666699</c:v>
                </c:pt>
                <c:pt idx="7416">
                  <c:v>10.208688948846399</c:v>
                </c:pt>
                <c:pt idx="7417">
                  <c:v>10.2100655250262</c:v>
                </c:pt>
                <c:pt idx="7418">
                  <c:v>10.2114421012059</c:v>
                </c:pt>
                <c:pt idx="7419">
                  <c:v>10.2128186773856</c:v>
                </c:pt>
                <c:pt idx="7420">
                  <c:v>10.2141952535653</c:v>
                </c:pt>
                <c:pt idx="7421">
                  <c:v>10.2155718297451</c:v>
                </c:pt>
                <c:pt idx="7422">
                  <c:v>10.2169484059248</c:v>
                </c:pt>
                <c:pt idx="7423">
                  <c:v>10.2183249821045</c:v>
                </c:pt>
                <c:pt idx="7424">
                  <c:v>10.2197015582842</c:v>
                </c:pt>
                <c:pt idx="7425">
                  <c:v>10.221078134463999</c:v>
                </c:pt>
                <c:pt idx="7426">
                  <c:v>10.222454710643699</c:v>
                </c:pt>
                <c:pt idx="7427">
                  <c:v>10.223831286823399</c:v>
                </c:pt>
                <c:pt idx="7428">
                  <c:v>10.225207863003099</c:v>
                </c:pt>
                <c:pt idx="7429">
                  <c:v>10.226584439182901</c:v>
                </c:pt>
                <c:pt idx="7430">
                  <c:v>10.227961015362601</c:v>
                </c:pt>
                <c:pt idx="7431">
                  <c:v>10.229337591542301</c:v>
                </c:pt>
                <c:pt idx="7432">
                  <c:v>10.230714167722001</c:v>
                </c:pt>
                <c:pt idx="7433">
                  <c:v>10.2320907439018</c:v>
                </c:pt>
                <c:pt idx="7434">
                  <c:v>10.2334673200815</c:v>
                </c:pt>
                <c:pt idx="7435">
                  <c:v>10.2348438962612</c:v>
                </c:pt>
                <c:pt idx="7436">
                  <c:v>10.2362204724409</c:v>
                </c:pt>
                <c:pt idx="7437">
                  <c:v>10.2375970486207</c:v>
                </c:pt>
                <c:pt idx="7438">
                  <c:v>10.2389736248004</c:v>
                </c:pt>
                <c:pt idx="7439">
                  <c:v>10.2403502009801</c:v>
                </c:pt>
                <c:pt idx="7440">
                  <c:v>10.241726777159901</c:v>
                </c:pt>
                <c:pt idx="7441">
                  <c:v>10.243103353339601</c:v>
                </c:pt>
                <c:pt idx="7442">
                  <c:v>10.244479929519301</c:v>
                </c:pt>
                <c:pt idx="7443">
                  <c:v>10.245856505699001</c:v>
                </c:pt>
                <c:pt idx="7444">
                  <c:v>10.2472330818788</c:v>
                </c:pt>
                <c:pt idx="7445">
                  <c:v>10.2486096580585</c:v>
                </c:pt>
                <c:pt idx="7446">
                  <c:v>10.2499862342382</c:v>
                </c:pt>
                <c:pt idx="7447">
                  <c:v>10.2513628104179</c:v>
                </c:pt>
                <c:pt idx="7448">
                  <c:v>10.2527393865977</c:v>
                </c:pt>
                <c:pt idx="7449">
                  <c:v>10.2541159627774</c:v>
                </c:pt>
                <c:pt idx="7450">
                  <c:v>10.2554925389571</c:v>
                </c:pt>
                <c:pt idx="7451">
                  <c:v>10.2568691151368</c:v>
                </c:pt>
                <c:pt idx="7452">
                  <c:v>10.258245691316599</c:v>
                </c:pt>
                <c:pt idx="7453">
                  <c:v>10.259622267496299</c:v>
                </c:pt>
                <c:pt idx="7454">
                  <c:v>10.260998843675999</c:v>
                </c:pt>
                <c:pt idx="7455">
                  <c:v>10.262375419855699</c:v>
                </c:pt>
                <c:pt idx="7456">
                  <c:v>10.2637519960355</c:v>
                </c:pt>
                <c:pt idx="7457">
                  <c:v>10.2651285722152</c:v>
                </c:pt>
                <c:pt idx="7458">
                  <c:v>10.2665051483949</c:v>
                </c:pt>
                <c:pt idx="7459">
                  <c:v>10.2678817245746</c:v>
                </c:pt>
                <c:pt idx="7460">
                  <c:v>10.2692583007544</c:v>
                </c:pt>
                <c:pt idx="7461">
                  <c:v>10.2706348769341</c:v>
                </c:pt>
                <c:pt idx="7462">
                  <c:v>10.2720114531138</c:v>
                </c:pt>
                <c:pt idx="7463">
                  <c:v>10.2733880292935</c:v>
                </c:pt>
                <c:pt idx="7464">
                  <c:v>10.274764605473299</c:v>
                </c:pt>
                <c:pt idx="7465">
                  <c:v>10.276141181652999</c:v>
                </c:pt>
                <c:pt idx="7466">
                  <c:v>10.277517757832699</c:v>
                </c:pt>
                <c:pt idx="7467">
                  <c:v>10.278894334012399</c:v>
                </c:pt>
                <c:pt idx="7468">
                  <c:v>10.280270910192201</c:v>
                </c:pt>
                <c:pt idx="7469">
                  <c:v>10.281647486371901</c:v>
                </c:pt>
                <c:pt idx="7470">
                  <c:v>10.283024062551601</c:v>
                </c:pt>
                <c:pt idx="7471">
                  <c:v>10.284400638731301</c:v>
                </c:pt>
                <c:pt idx="7472">
                  <c:v>10.2857772149111</c:v>
                </c:pt>
                <c:pt idx="7473">
                  <c:v>10.2871537910908</c:v>
                </c:pt>
                <c:pt idx="7474">
                  <c:v>10.2885303672705</c:v>
                </c:pt>
                <c:pt idx="7475">
                  <c:v>10.289906943450299</c:v>
                </c:pt>
                <c:pt idx="7476">
                  <c:v>10.291283519629999</c:v>
                </c:pt>
                <c:pt idx="7477">
                  <c:v>10.292660095809699</c:v>
                </c:pt>
                <c:pt idx="7478">
                  <c:v>10.294036671989399</c:v>
                </c:pt>
                <c:pt idx="7479">
                  <c:v>10.295413248169201</c:v>
                </c:pt>
                <c:pt idx="7480">
                  <c:v>10.296789824348901</c:v>
                </c:pt>
                <c:pt idx="7481">
                  <c:v>10.298166400528601</c:v>
                </c:pt>
                <c:pt idx="7482">
                  <c:v>10.299542976708301</c:v>
                </c:pt>
                <c:pt idx="7483">
                  <c:v>10.3009195528881</c:v>
                </c:pt>
                <c:pt idx="7484">
                  <c:v>10.3022961290678</c:v>
                </c:pt>
                <c:pt idx="7485">
                  <c:v>10.3036727052475</c:v>
                </c:pt>
                <c:pt idx="7486">
                  <c:v>10.3050492814272</c:v>
                </c:pt>
                <c:pt idx="7487">
                  <c:v>10.306425857607</c:v>
                </c:pt>
                <c:pt idx="7488">
                  <c:v>10.3078024337867</c:v>
                </c:pt>
                <c:pt idx="7489">
                  <c:v>10.3091790099664</c:v>
                </c:pt>
                <c:pt idx="7490">
                  <c:v>10.3105555861461</c:v>
                </c:pt>
                <c:pt idx="7491">
                  <c:v>10.311932162325901</c:v>
                </c:pt>
                <c:pt idx="7492">
                  <c:v>10.313308738505601</c:v>
                </c:pt>
                <c:pt idx="7493">
                  <c:v>10.314685314685301</c:v>
                </c:pt>
                <c:pt idx="7494">
                  <c:v>10.316061890865001</c:v>
                </c:pt>
                <c:pt idx="7495">
                  <c:v>10.3174384670448</c:v>
                </c:pt>
                <c:pt idx="7496">
                  <c:v>10.3188150432245</c:v>
                </c:pt>
                <c:pt idx="7497">
                  <c:v>10.3201916194042</c:v>
                </c:pt>
                <c:pt idx="7498">
                  <c:v>10.3215681955839</c:v>
                </c:pt>
                <c:pt idx="7499">
                  <c:v>10.3229447717637</c:v>
                </c:pt>
                <c:pt idx="7500">
                  <c:v>10.3243213479434</c:v>
                </c:pt>
                <c:pt idx="7501">
                  <c:v>10.3256979241231</c:v>
                </c:pt>
                <c:pt idx="7502">
                  <c:v>10.327074500302899</c:v>
                </c:pt>
                <c:pt idx="7503">
                  <c:v>10.328451076482599</c:v>
                </c:pt>
                <c:pt idx="7504">
                  <c:v>10.329827652662299</c:v>
                </c:pt>
                <c:pt idx="7505">
                  <c:v>10.331204228841999</c:v>
                </c:pt>
                <c:pt idx="7506">
                  <c:v>10.3325808050218</c:v>
                </c:pt>
                <c:pt idx="7507">
                  <c:v>10.3339573812015</c:v>
                </c:pt>
                <c:pt idx="7508">
                  <c:v>10.3353339573812</c:v>
                </c:pt>
                <c:pt idx="7509">
                  <c:v>10.3367105335609</c:v>
                </c:pt>
                <c:pt idx="7510">
                  <c:v>10.3380871097407</c:v>
                </c:pt>
                <c:pt idx="7511">
                  <c:v>10.3394636859204</c:v>
                </c:pt>
                <c:pt idx="7512">
                  <c:v>10.3408402621001</c:v>
                </c:pt>
                <c:pt idx="7513">
                  <c:v>10.3422168382798</c:v>
                </c:pt>
                <c:pt idx="7514">
                  <c:v>10.343593414459599</c:v>
                </c:pt>
                <c:pt idx="7515">
                  <c:v>10.344969990639299</c:v>
                </c:pt>
                <c:pt idx="7516">
                  <c:v>10.346346566818999</c:v>
                </c:pt>
                <c:pt idx="7517">
                  <c:v>10.347723142998699</c:v>
                </c:pt>
                <c:pt idx="7518">
                  <c:v>10.349099719178501</c:v>
                </c:pt>
                <c:pt idx="7519">
                  <c:v>10.350476295358201</c:v>
                </c:pt>
                <c:pt idx="7520">
                  <c:v>10.351852871537901</c:v>
                </c:pt>
                <c:pt idx="7521">
                  <c:v>10.353229447717601</c:v>
                </c:pt>
                <c:pt idx="7522">
                  <c:v>10.3546060238974</c:v>
                </c:pt>
                <c:pt idx="7523">
                  <c:v>10.3559826000771</c:v>
                </c:pt>
                <c:pt idx="7524">
                  <c:v>10.3573591762568</c:v>
                </c:pt>
                <c:pt idx="7525">
                  <c:v>10.3587357524365</c:v>
                </c:pt>
                <c:pt idx="7526">
                  <c:v>10.360112328616299</c:v>
                </c:pt>
                <c:pt idx="7527">
                  <c:v>10.361488904795999</c:v>
                </c:pt>
                <c:pt idx="7528">
                  <c:v>10.362865480975699</c:v>
                </c:pt>
                <c:pt idx="7529">
                  <c:v>10.364242057155399</c:v>
                </c:pt>
                <c:pt idx="7530">
                  <c:v>10.365618633335201</c:v>
                </c:pt>
                <c:pt idx="7531">
                  <c:v>10.366995209514901</c:v>
                </c:pt>
                <c:pt idx="7532">
                  <c:v>10.368371785694601</c:v>
                </c:pt>
                <c:pt idx="7533">
                  <c:v>10.369748361874301</c:v>
                </c:pt>
                <c:pt idx="7534">
                  <c:v>10.3711249380541</c:v>
                </c:pt>
                <c:pt idx="7535">
                  <c:v>10.3725015142338</c:v>
                </c:pt>
                <c:pt idx="7536">
                  <c:v>10.3738780904135</c:v>
                </c:pt>
                <c:pt idx="7537">
                  <c:v>10.3752546665933</c:v>
                </c:pt>
                <c:pt idx="7538">
                  <c:v>10.376631242773</c:v>
                </c:pt>
                <c:pt idx="7539">
                  <c:v>10.3780078189527</c:v>
                </c:pt>
                <c:pt idx="7540">
                  <c:v>10.3793843951324</c:v>
                </c:pt>
                <c:pt idx="7541">
                  <c:v>10.380760971312201</c:v>
                </c:pt>
                <c:pt idx="7542">
                  <c:v>10.382137547491901</c:v>
                </c:pt>
                <c:pt idx="7543">
                  <c:v>10.383514123671601</c:v>
                </c:pt>
                <c:pt idx="7544">
                  <c:v>10.384890699851301</c:v>
                </c:pt>
                <c:pt idx="7545">
                  <c:v>10.3862672760311</c:v>
                </c:pt>
                <c:pt idx="7546">
                  <c:v>10.3876438522108</c:v>
                </c:pt>
                <c:pt idx="7547">
                  <c:v>10.3890204283905</c:v>
                </c:pt>
                <c:pt idx="7548">
                  <c:v>10.3903970045702</c:v>
                </c:pt>
                <c:pt idx="7549">
                  <c:v>10.39177358075</c:v>
                </c:pt>
                <c:pt idx="7550">
                  <c:v>10.3931501569297</c:v>
                </c:pt>
                <c:pt idx="7551">
                  <c:v>10.3945267331094</c:v>
                </c:pt>
                <c:pt idx="7552">
                  <c:v>10.3959033092891</c:v>
                </c:pt>
                <c:pt idx="7553">
                  <c:v>10.397279885468899</c:v>
                </c:pt>
                <c:pt idx="7554">
                  <c:v>10.398656461648599</c:v>
                </c:pt>
                <c:pt idx="7555">
                  <c:v>10.400033037828299</c:v>
                </c:pt>
                <c:pt idx="7556">
                  <c:v>10.401409614007999</c:v>
                </c:pt>
                <c:pt idx="7557">
                  <c:v>10.4027861901878</c:v>
                </c:pt>
                <c:pt idx="7558">
                  <c:v>10.4041627663675</c:v>
                </c:pt>
                <c:pt idx="7559">
                  <c:v>10.4055393425472</c:v>
                </c:pt>
                <c:pt idx="7560">
                  <c:v>10.4069159187269</c:v>
                </c:pt>
                <c:pt idx="7561">
                  <c:v>10.4082924949067</c:v>
                </c:pt>
                <c:pt idx="7562">
                  <c:v>10.4096690710864</c:v>
                </c:pt>
                <c:pt idx="7563">
                  <c:v>10.4110456472661</c:v>
                </c:pt>
                <c:pt idx="7564">
                  <c:v>10.4124222234458</c:v>
                </c:pt>
                <c:pt idx="7565">
                  <c:v>10.413798799625599</c:v>
                </c:pt>
                <c:pt idx="7566">
                  <c:v>10.415175375805299</c:v>
                </c:pt>
                <c:pt idx="7567">
                  <c:v>10.416551951984999</c:v>
                </c:pt>
                <c:pt idx="7568">
                  <c:v>10.417928528164801</c:v>
                </c:pt>
                <c:pt idx="7569">
                  <c:v>10.419305104344501</c:v>
                </c:pt>
                <c:pt idx="7570">
                  <c:v>10.420681680524201</c:v>
                </c:pt>
                <c:pt idx="7571">
                  <c:v>10.422058256703901</c:v>
                </c:pt>
                <c:pt idx="7572">
                  <c:v>10.4234348328837</c:v>
                </c:pt>
                <c:pt idx="7573">
                  <c:v>10.4248114090634</c:v>
                </c:pt>
                <c:pt idx="7574">
                  <c:v>10.4261879852431</c:v>
                </c:pt>
                <c:pt idx="7575">
                  <c:v>10.4275645614228</c:v>
                </c:pt>
                <c:pt idx="7576">
                  <c:v>10.4289411376026</c:v>
                </c:pt>
                <c:pt idx="7577">
                  <c:v>10.4303177137823</c:v>
                </c:pt>
                <c:pt idx="7578">
                  <c:v>10.431694289962</c:v>
                </c:pt>
                <c:pt idx="7579">
                  <c:v>10.4330708661417</c:v>
                </c:pt>
                <c:pt idx="7580">
                  <c:v>10.434447442321501</c:v>
                </c:pt>
                <c:pt idx="7581">
                  <c:v>10.435824018501201</c:v>
                </c:pt>
                <c:pt idx="7582">
                  <c:v>10.437200594680901</c:v>
                </c:pt>
                <c:pt idx="7583">
                  <c:v>10.438577170860601</c:v>
                </c:pt>
                <c:pt idx="7584">
                  <c:v>10.4399537470404</c:v>
                </c:pt>
                <c:pt idx="7585">
                  <c:v>10.4413303232201</c:v>
                </c:pt>
                <c:pt idx="7586">
                  <c:v>10.4427068993998</c:v>
                </c:pt>
                <c:pt idx="7587">
                  <c:v>10.4440834755795</c:v>
                </c:pt>
                <c:pt idx="7588">
                  <c:v>10.4454600517593</c:v>
                </c:pt>
                <c:pt idx="7589">
                  <c:v>10.446836627939</c:v>
                </c:pt>
                <c:pt idx="7590">
                  <c:v>10.4482132041187</c:v>
                </c:pt>
                <c:pt idx="7591">
                  <c:v>10.4495897802984</c:v>
                </c:pt>
                <c:pt idx="7592">
                  <c:v>10.450966356478199</c:v>
                </c:pt>
                <c:pt idx="7593">
                  <c:v>10.452342932657899</c:v>
                </c:pt>
                <c:pt idx="7594">
                  <c:v>10.453719508837599</c:v>
                </c:pt>
                <c:pt idx="7595">
                  <c:v>10.455096085017299</c:v>
                </c:pt>
                <c:pt idx="7596">
                  <c:v>10.4564726611971</c:v>
                </c:pt>
                <c:pt idx="7597">
                  <c:v>10.4578492373768</c:v>
                </c:pt>
                <c:pt idx="7598">
                  <c:v>10.4592258135565</c:v>
                </c:pt>
                <c:pt idx="7599">
                  <c:v>10.4606023897363</c:v>
                </c:pt>
                <c:pt idx="7600">
                  <c:v>10.461978965916</c:v>
                </c:pt>
                <c:pt idx="7601">
                  <c:v>10.4633555420957</c:v>
                </c:pt>
                <c:pt idx="7602">
                  <c:v>10.4647321182754</c:v>
                </c:pt>
                <c:pt idx="7603">
                  <c:v>10.466108694455199</c:v>
                </c:pt>
                <c:pt idx="7604">
                  <c:v>10.467485270634899</c:v>
                </c:pt>
                <c:pt idx="7605">
                  <c:v>10.468861846814599</c:v>
                </c:pt>
                <c:pt idx="7606">
                  <c:v>10.470238422994299</c:v>
                </c:pt>
                <c:pt idx="7607">
                  <c:v>10.471614999174101</c:v>
                </c:pt>
                <c:pt idx="7608">
                  <c:v>10.472991575353801</c:v>
                </c:pt>
                <c:pt idx="7609">
                  <c:v>10.474368151533501</c:v>
                </c:pt>
                <c:pt idx="7610">
                  <c:v>10.475744727713201</c:v>
                </c:pt>
                <c:pt idx="7611">
                  <c:v>10.477121303893</c:v>
                </c:pt>
                <c:pt idx="7612">
                  <c:v>10.4784978800727</c:v>
                </c:pt>
                <c:pt idx="7613">
                  <c:v>10.4798744562524</c:v>
                </c:pt>
                <c:pt idx="7614">
                  <c:v>10.4812510324321</c:v>
                </c:pt>
                <c:pt idx="7615">
                  <c:v>10.482627608611899</c:v>
                </c:pt>
                <c:pt idx="7616">
                  <c:v>10.484004184791599</c:v>
                </c:pt>
                <c:pt idx="7617">
                  <c:v>10.485380760971299</c:v>
                </c:pt>
                <c:pt idx="7618">
                  <c:v>10.486757337150999</c:v>
                </c:pt>
                <c:pt idx="7619">
                  <c:v>10.488133913330801</c:v>
                </c:pt>
                <c:pt idx="7620">
                  <c:v>10.489510489510501</c:v>
                </c:pt>
                <c:pt idx="7621">
                  <c:v>10.490887065690201</c:v>
                </c:pt>
                <c:pt idx="7622">
                  <c:v>10.492263641869901</c:v>
                </c:pt>
                <c:pt idx="7623">
                  <c:v>10.4936402180497</c:v>
                </c:pt>
                <c:pt idx="7624">
                  <c:v>10.4950167942294</c:v>
                </c:pt>
                <c:pt idx="7625">
                  <c:v>10.4963933704091</c:v>
                </c:pt>
                <c:pt idx="7626">
                  <c:v>10.4977699465888</c:v>
                </c:pt>
                <c:pt idx="7627">
                  <c:v>10.4991465227686</c:v>
                </c:pt>
                <c:pt idx="7628">
                  <c:v>10.5005230989483</c:v>
                </c:pt>
                <c:pt idx="7629">
                  <c:v>10.501899675128</c:v>
                </c:pt>
                <c:pt idx="7630">
                  <c:v>10.503276251307801</c:v>
                </c:pt>
                <c:pt idx="7631">
                  <c:v>10.504652827487501</c:v>
                </c:pt>
                <c:pt idx="7632">
                  <c:v>10.506029403667201</c:v>
                </c:pt>
                <c:pt idx="7633">
                  <c:v>10.507405979846901</c:v>
                </c:pt>
                <c:pt idx="7634">
                  <c:v>10.5087825560267</c:v>
                </c:pt>
                <c:pt idx="7635">
                  <c:v>10.5101591322064</c:v>
                </c:pt>
                <c:pt idx="7636">
                  <c:v>10.5115357083861</c:v>
                </c:pt>
                <c:pt idx="7637">
                  <c:v>10.5129122845658</c:v>
                </c:pt>
                <c:pt idx="7638">
                  <c:v>10.5142888607456</c:v>
                </c:pt>
                <c:pt idx="7639">
                  <c:v>10.5156654369253</c:v>
                </c:pt>
                <c:pt idx="7640">
                  <c:v>10.517042013105</c:v>
                </c:pt>
                <c:pt idx="7641">
                  <c:v>10.5184185892847</c:v>
                </c:pt>
                <c:pt idx="7642">
                  <c:v>10.519795165464499</c:v>
                </c:pt>
                <c:pt idx="7643">
                  <c:v>10.521171741644199</c:v>
                </c:pt>
                <c:pt idx="7644">
                  <c:v>10.522548317823899</c:v>
                </c:pt>
                <c:pt idx="7645">
                  <c:v>10.523924894003599</c:v>
                </c:pt>
                <c:pt idx="7646">
                  <c:v>10.5253014701834</c:v>
                </c:pt>
                <c:pt idx="7647">
                  <c:v>10.5266780463631</c:v>
                </c:pt>
                <c:pt idx="7648">
                  <c:v>10.5280546225428</c:v>
                </c:pt>
                <c:pt idx="7649">
                  <c:v>10.5294311987225</c:v>
                </c:pt>
                <c:pt idx="7650">
                  <c:v>10.5308077749023</c:v>
                </c:pt>
                <c:pt idx="7651">
                  <c:v>10.532184351082</c:v>
                </c:pt>
                <c:pt idx="7652">
                  <c:v>10.5335609272617</c:v>
                </c:pt>
                <c:pt idx="7653">
                  <c:v>10.5349375034414</c:v>
                </c:pt>
                <c:pt idx="7654">
                  <c:v>10.536314079621199</c:v>
                </c:pt>
                <c:pt idx="7655">
                  <c:v>10.537690655800899</c:v>
                </c:pt>
                <c:pt idx="7656">
                  <c:v>10.539067231980599</c:v>
                </c:pt>
                <c:pt idx="7657">
                  <c:v>10.540443808160299</c:v>
                </c:pt>
                <c:pt idx="7658">
                  <c:v>10.541820384340101</c:v>
                </c:pt>
                <c:pt idx="7659">
                  <c:v>10.543196960519801</c:v>
                </c:pt>
                <c:pt idx="7660">
                  <c:v>10.544573536699501</c:v>
                </c:pt>
                <c:pt idx="7661">
                  <c:v>10.545950112879201</c:v>
                </c:pt>
                <c:pt idx="7662">
                  <c:v>10.547326689059</c:v>
                </c:pt>
                <c:pt idx="7663">
                  <c:v>10.5487032652387</c:v>
                </c:pt>
                <c:pt idx="7664">
                  <c:v>10.5500798414184</c:v>
                </c:pt>
                <c:pt idx="7665">
                  <c:v>10.5514564175982</c:v>
                </c:pt>
                <c:pt idx="7666">
                  <c:v>10.5528329937779</c:v>
                </c:pt>
                <c:pt idx="7667">
                  <c:v>10.5542095699576</c:v>
                </c:pt>
                <c:pt idx="7668">
                  <c:v>10.5555861461373</c:v>
                </c:pt>
                <c:pt idx="7669">
                  <c:v>10.556962722317101</c:v>
                </c:pt>
                <c:pt idx="7670">
                  <c:v>10.558339298496801</c:v>
                </c:pt>
                <c:pt idx="7671">
                  <c:v>10.559715874676501</c:v>
                </c:pt>
                <c:pt idx="7672">
                  <c:v>10.561092450856201</c:v>
                </c:pt>
                <c:pt idx="7673">
                  <c:v>10.562469027036</c:v>
                </c:pt>
                <c:pt idx="7674">
                  <c:v>10.5638456032157</c:v>
                </c:pt>
                <c:pt idx="7675">
                  <c:v>10.5652221793954</c:v>
                </c:pt>
                <c:pt idx="7676">
                  <c:v>10.5665987555751</c:v>
                </c:pt>
                <c:pt idx="7677">
                  <c:v>10.5679753317549</c:v>
                </c:pt>
                <c:pt idx="7678">
                  <c:v>10.5693519079346</c:v>
                </c:pt>
                <c:pt idx="7679">
                  <c:v>10.5707284841143</c:v>
                </c:pt>
                <c:pt idx="7680">
                  <c:v>10.572105060294</c:v>
                </c:pt>
                <c:pt idx="7681">
                  <c:v>10.573481636473799</c:v>
                </c:pt>
                <c:pt idx="7682">
                  <c:v>10.574858212653499</c:v>
                </c:pt>
                <c:pt idx="7683">
                  <c:v>10.576234788833199</c:v>
                </c:pt>
                <c:pt idx="7684">
                  <c:v>10.577611365012899</c:v>
                </c:pt>
                <c:pt idx="7685">
                  <c:v>10.5789879411927</c:v>
                </c:pt>
                <c:pt idx="7686">
                  <c:v>10.5803645173724</c:v>
                </c:pt>
                <c:pt idx="7687">
                  <c:v>10.5817410935521</c:v>
                </c:pt>
                <c:pt idx="7688">
                  <c:v>10.5831176697318</c:v>
                </c:pt>
                <c:pt idx="7689">
                  <c:v>10.5844942459116</c:v>
                </c:pt>
                <c:pt idx="7690">
                  <c:v>10.5858708220913</c:v>
                </c:pt>
                <c:pt idx="7691">
                  <c:v>10.587247398271</c:v>
                </c:pt>
                <c:pt idx="7692">
                  <c:v>10.5886239744507</c:v>
                </c:pt>
                <c:pt idx="7693">
                  <c:v>10.590000550630499</c:v>
                </c:pt>
                <c:pt idx="7694">
                  <c:v>10.591377126810199</c:v>
                </c:pt>
                <c:pt idx="7695">
                  <c:v>10.592753702989899</c:v>
                </c:pt>
                <c:pt idx="7696">
                  <c:v>10.594130279169701</c:v>
                </c:pt>
                <c:pt idx="7697">
                  <c:v>10.595506855349401</c:v>
                </c:pt>
                <c:pt idx="7698">
                  <c:v>10.596883431529101</c:v>
                </c:pt>
                <c:pt idx="7699">
                  <c:v>10.598260007708801</c:v>
                </c:pt>
                <c:pt idx="7700">
                  <c:v>10.5996365838886</c:v>
                </c:pt>
                <c:pt idx="7701">
                  <c:v>10.6010131600683</c:v>
                </c:pt>
                <c:pt idx="7702">
                  <c:v>10.602389736248</c:v>
                </c:pt>
                <c:pt idx="7703">
                  <c:v>10.6037663124277</c:v>
                </c:pt>
                <c:pt idx="7704">
                  <c:v>10.605142888607499</c:v>
                </c:pt>
                <c:pt idx="7705">
                  <c:v>10.606519464787199</c:v>
                </c:pt>
                <c:pt idx="7706">
                  <c:v>10.607896040966899</c:v>
                </c:pt>
                <c:pt idx="7707">
                  <c:v>10.609272617146599</c:v>
                </c:pt>
                <c:pt idx="7708">
                  <c:v>10.610649193326401</c:v>
                </c:pt>
                <c:pt idx="7709">
                  <c:v>10.612025769506101</c:v>
                </c:pt>
                <c:pt idx="7710">
                  <c:v>10.613402345685801</c:v>
                </c:pt>
                <c:pt idx="7711">
                  <c:v>10.614778921865501</c:v>
                </c:pt>
                <c:pt idx="7712">
                  <c:v>10.6161554980453</c:v>
                </c:pt>
                <c:pt idx="7713">
                  <c:v>10.617532074225</c:v>
                </c:pt>
                <c:pt idx="7714">
                  <c:v>10.6189086504047</c:v>
                </c:pt>
                <c:pt idx="7715">
                  <c:v>10.6202852265844</c:v>
                </c:pt>
                <c:pt idx="7716">
                  <c:v>10.6216618027642</c:v>
                </c:pt>
                <c:pt idx="7717">
                  <c:v>10.6230383789439</c:v>
                </c:pt>
                <c:pt idx="7718">
                  <c:v>10.6244149551236</c:v>
                </c:pt>
                <c:pt idx="7719">
                  <c:v>10.6257915313033</c:v>
                </c:pt>
                <c:pt idx="7720">
                  <c:v>10.627168107483101</c:v>
                </c:pt>
                <c:pt idx="7721">
                  <c:v>10.628544683662801</c:v>
                </c:pt>
                <c:pt idx="7722">
                  <c:v>10.629921259842501</c:v>
                </c:pt>
                <c:pt idx="7723">
                  <c:v>10.631297836022201</c:v>
                </c:pt>
                <c:pt idx="7724">
                  <c:v>10.632674412202</c:v>
                </c:pt>
                <c:pt idx="7725">
                  <c:v>10.6340509883817</c:v>
                </c:pt>
                <c:pt idx="7726">
                  <c:v>10.6354275645614</c:v>
                </c:pt>
                <c:pt idx="7727">
                  <c:v>10.6368041407412</c:v>
                </c:pt>
                <c:pt idx="7728">
                  <c:v>10.6381807169209</c:v>
                </c:pt>
                <c:pt idx="7729">
                  <c:v>10.6395572931006</c:v>
                </c:pt>
                <c:pt idx="7730">
                  <c:v>10.6409338692803</c:v>
                </c:pt>
                <c:pt idx="7731">
                  <c:v>10.642310445460099</c:v>
                </c:pt>
                <c:pt idx="7732">
                  <c:v>10.643687021639799</c:v>
                </c:pt>
                <c:pt idx="7733">
                  <c:v>10.645063597819499</c:v>
                </c:pt>
                <c:pt idx="7734">
                  <c:v>10.646440173999199</c:v>
                </c:pt>
                <c:pt idx="7735">
                  <c:v>10.647816750179</c:v>
                </c:pt>
                <c:pt idx="7736">
                  <c:v>10.6491933263587</c:v>
                </c:pt>
                <c:pt idx="7737">
                  <c:v>10.6505699025384</c:v>
                </c:pt>
                <c:pt idx="7738">
                  <c:v>10.6519464787181</c:v>
                </c:pt>
                <c:pt idx="7739">
                  <c:v>10.6533230548979</c:v>
                </c:pt>
                <c:pt idx="7740">
                  <c:v>10.6546996310776</c:v>
                </c:pt>
                <c:pt idx="7741">
                  <c:v>10.6560762072573</c:v>
                </c:pt>
                <c:pt idx="7742">
                  <c:v>10.657452783437</c:v>
                </c:pt>
                <c:pt idx="7743">
                  <c:v>10.658829359616799</c:v>
                </c:pt>
                <c:pt idx="7744">
                  <c:v>10.660205935796499</c:v>
                </c:pt>
                <c:pt idx="7745">
                  <c:v>10.661582511976199</c:v>
                </c:pt>
                <c:pt idx="7746">
                  <c:v>10.662959088155899</c:v>
                </c:pt>
                <c:pt idx="7747">
                  <c:v>10.664335664335701</c:v>
                </c:pt>
                <c:pt idx="7748">
                  <c:v>10.665712240515401</c:v>
                </c:pt>
                <c:pt idx="7749">
                  <c:v>10.667088816695101</c:v>
                </c:pt>
                <c:pt idx="7750">
                  <c:v>10.668465392874801</c:v>
                </c:pt>
                <c:pt idx="7751">
                  <c:v>10.6698419690546</c:v>
                </c:pt>
                <c:pt idx="7752">
                  <c:v>10.6712185452343</c:v>
                </c:pt>
                <c:pt idx="7753">
                  <c:v>10.672595121414</c:v>
                </c:pt>
                <c:pt idx="7754">
                  <c:v>10.6739716975937</c:v>
                </c:pt>
                <c:pt idx="7755">
                  <c:v>10.675348273773499</c:v>
                </c:pt>
                <c:pt idx="7756">
                  <c:v>10.676724849953199</c:v>
                </c:pt>
                <c:pt idx="7757">
                  <c:v>10.678101426132899</c:v>
                </c:pt>
                <c:pt idx="7758">
                  <c:v>10.679478002312701</c:v>
                </c:pt>
                <c:pt idx="7759">
                  <c:v>10.680854578492401</c:v>
                </c:pt>
                <c:pt idx="7760">
                  <c:v>10.682231154672101</c:v>
                </c:pt>
                <c:pt idx="7761">
                  <c:v>10.683607730851801</c:v>
                </c:pt>
                <c:pt idx="7762">
                  <c:v>10.6849843070316</c:v>
                </c:pt>
                <c:pt idx="7763">
                  <c:v>10.6863608832113</c:v>
                </c:pt>
                <c:pt idx="7764">
                  <c:v>10.687737459391</c:v>
                </c:pt>
                <c:pt idx="7765">
                  <c:v>10.6891140355707</c:v>
                </c:pt>
                <c:pt idx="7766">
                  <c:v>10.6904906117505</c:v>
                </c:pt>
                <c:pt idx="7767">
                  <c:v>10.6918671879302</c:v>
                </c:pt>
                <c:pt idx="7768">
                  <c:v>10.6932437641099</c:v>
                </c:pt>
                <c:pt idx="7769">
                  <c:v>10.6946203402896</c:v>
                </c:pt>
                <c:pt idx="7770">
                  <c:v>10.695996916469401</c:v>
                </c:pt>
                <c:pt idx="7771">
                  <c:v>10.697373492649101</c:v>
                </c:pt>
                <c:pt idx="7772">
                  <c:v>10.698750068828801</c:v>
                </c:pt>
                <c:pt idx="7773">
                  <c:v>10.700126645008501</c:v>
                </c:pt>
                <c:pt idx="7774">
                  <c:v>10.7015032211883</c:v>
                </c:pt>
                <c:pt idx="7775">
                  <c:v>10.702879797368</c:v>
                </c:pt>
                <c:pt idx="7776">
                  <c:v>10.7042563735477</c:v>
                </c:pt>
                <c:pt idx="7777">
                  <c:v>10.7056329497274</c:v>
                </c:pt>
                <c:pt idx="7778">
                  <c:v>10.7070095259072</c:v>
                </c:pt>
                <c:pt idx="7779">
                  <c:v>10.7083861020869</c:v>
                </c:pt>
                <c:pt idx="7780">
                  <c:v>10.7097626782666</c:v>
                </c:pt>
                <c:pt idx="7781">
                  <c:v>10.7111392544463</c:v>
                </c:pt>
                <c:pt idx="7782">
                  <c:v>10.712515830626099</c:v>
                </c:pt>
                <c:pt idx="7783">
                  <c:v>10.713892406805799</c:v>
                </c:pt>
                <c:pt idx="7784">
                  <c:v>10.715268982985499</c:v>
                </c:pt>
                <c:pt idx="7785">
                  <c:v>10.716645559165199</c:v>
                </c:pt>
                <c:pt idx="7786">
                  <c:v>10.718022135345</c:v>
                </c:pt>
                <c:pt idx="7787">
                  <c:v>10.7193987115247</c:v>
                </c:pt>
                <c:pt idx="7788">
                  <c:v>10.7207752877044</c:v>
                </c:pt>
                <c:pt idx="7789">
                  <c:v>10.7221518638842</c:v>
                </c:pt>
                <c:pt idx="7790">
                  <c:v>10.7235284400639</c:v>
                </c:pt>
                <c:pt idx="7791">
                  <c:v>10.7249050162436</c:v>
                </c:pt>
                <c:pt idx="7792">
                  <c:v>10.7262815924233</c:v>
                </c:pt>
                <c:pt idx="7793">
                  <c:v>10.727658168603099</c:v>
                </c:pt>
                <c:pt idx="7794">
                  <c:v>10.729034744782799</c:v>
                </c:pt>
                <c:pt idx="7795">
                  <c:v>10.730411320962499</c:v>
                </c:pt>
                <c:pt idx="7796">
                  <c:v>10.731787897142199</c:v>
                </c:pt>
                <c:pt idx="7797">
                  <c:v>10.733164473322001</c:v>
                </c:pt>
                <c:pt idx="7798">
                  <c:v>10.734541049501701</c:v>
                </c:pt>
                <c:pt idx="7799">
                  <c:v>10.735917625681401</c:v>
                </c:pt>
                <c:pt idx="7800">
                  <c:v>10.737294201861101</c:v>
                </c:pt>
                <c:pt idx="7801">
                  <c:v>10.7386707780409</c:v>
                </c:pt>
                <c:pt idx="7802">
                  <c:v>10.7400473542206</c:v>
                </c:pt>
                <c:pt idx="7803">
                  <c:v>10.7414239304003</c:v>
                </c:pt>
                <c:pt idx="7804">
                  <c:v>10.74280050658</c:v>
                </c:pt>
                <c:pt idx="7805">
                  <c:v>10.7441770827598</c:v>
                </c:pt>
                <c:pt idx="7806">
                  <c:v>10.7455536589395</c:v>
                </c:pt>
                <c:pt idx="7807">
                  <c:v>10.7469302351192</c:v>
                </c:pt>
                <c:pt idx="7808">
                  <c:v>10.7483068112989</c:v>
                </c:pt>
                <c:pt idx="7809">
                  <c:v>10.749683387478701</c:v>
                </c:pt>
                <c:pt idx="7810">
                  <c:v>10.751059963658401</c:v>
                </c:pt>
                <c:pt idx="7811">
                  <c:v>10.752436539838101</c:v>
                </c:pt>
                <c:pt idx="7812">
                  <c:v>10.753813116017801</c:v>
                </c:pt>
                <c:pt idx="7813">
                  <c:v>10.7551896921976</c:v>
                </c:pt>
                <c:pt idx="7814">
                  <c:v>10.7565662683773</c:v>
                </c:pt>
                <c:pt idx="7815">
                  <c:v>10.757942844557</c:v>
                </c:pt>
                <c:pt idx="7816">
                  <c:v>10.7593194207367</c:v>
                </c:pt>
                <c:pt idx="7817">
                  <c:v>10.7606959969165</c:v>
                </c:pt>
                <c:pt idx="7818">
                  <c:v>10.7620725730962</c:v>
                </c:pt>
                <c:pt idx="7819">
                  <c:v>10.7634491492759</c:v>
                </c:pt>
                <c:pt idx="7820">
                  <c:v>10.7648257254556</c:v>
                </c:pt>
                <c:pt idx="7821">
                  <c:v>10.766202301635399</c:v>
                </c:pt>
                <c:pt idx="7822">
                  <c:v>10.767578877815099</c:v>
                </c:pt>
                <c:pt idx="7823">
                  <c:v>10.768955453994799</c:v>
                </c:pt>
                <c:pt idx="7824">
                  <c:v>10.7703320301746</c:v>
                </c:pt>
                <c:pt idx="7825">
                  <c:v>10.7717086063543</c:v>
                </c:pt>
                <c:pt idx="7826">
                  <c:v>10.773085182534</c:v>
                </c:pt>
                <c:pt idx="7827">
                  <c:v>10.7744617587137</c:v>
                </c:pt>
                <c:pt idx="7828">
                  <c:v>10.7758383348935</c:v>
                </c:pt>
                <c:pt idx="7829">
                  <c:v>10.7772149110732</c:v>
                </c:pt>
                <c:pt idx="7830">
                  <c:v>10.7785914872529</c:v>
                </c:pt>
                <c:pt idx="7831">
                  <c:v>10.7799680634326</c:v>
                </c:pt>
                <c:pt idx="7832">
                  <c:v>10.781344639612399</c:v>
                </c:pt>
                <c:pt idx="7833">
                  <c:v>10.782721215792099</c:v>
                </c:pt>
                <c:pt idx="7834">
                  <c:v>10.784097791971799</c:v>
                </c:pt>
                <c:pt idx="7835">
                  <c:v>10.785474368151499</c:v>
                </c:pt>
                <c:pt idx="7836">
                  <c:v>10.786850944331301</c:v>
                </c:pt>
                <c:pt idx="7837">
                  <c:v>10.788227520511001</c:v>
                </c:pt>
                <c:pt idx="7838">
                  <c:v>10.789604096690701</c:v>
                </c:pt>
                <c:pt idx="7839">
                  <c:v>10.790980672870401</c:v>
                </c:pt>
                <c:pt idx="7840">
                  <c:v>10.7923572490502</c:v>
                </c:pt>
                <c:pt idx="7841">
                  <c:v>10.7937338252299</c:v>
                </c:pt>
                <c:pt idx="7842">
                  <c:v>10.7951104014096</c:v>
                </c:pt>
                <c:pt idx="7843">
                  <c:v>10.7964869775893</c:v>
                </c:pt>
                <c:pt idx="7844">
                  <c:v>10.797863553769099</c:v>
                </c:pt>
                <c:pt idx="7845">
                  <c:v>10.799240129948799</c:v>
                </c:pt>
                <c:pt idx="7846">
                  <c:v>10.800616706128499</c:v>
                </c:pt>
                <c:pt idx="7847">
                  <c:v>10.801993282308199</c:v>
                </c:pt>
                <c:pt idx="7848">
                  <c:v>10.803369858488001</c:v>
                </c:pt>
                <c:pt idx="7849">
                  <c:v>10.804746434667701</c:v>
                </c:pt>
                <c:pt idx="7850">
                  <c:v>10.806123010847401</c:v>
                </c:pt>
                <c:pt idx="7851">
                  <c:v>10.807499587027101</c:v>
                </c:pt>
                <c:pt idx="7852">
                  <c:v>10.8088761632069</c:v>
                </c:pt>
                <c:pt idx="7853">
                  <c:v>10.8102527393866</c:v>
                </c:pt>
                <c:pt idx="7854">
                  <c:v>10.8116293155663</c:v>
                </c:pt>
                <c:pt idx="7855">
                  <c:v>10.8130058917461</c:v>
                </c:pt>
                <c:pt idx="7856">
                  <c:v>10.8143824679258</c:v>
                </c:pt>
                <c:pt idx="7857">
                  <c:v>10.8157590441055</c:v>
                </c:pt>
                <c:pt idx="7858">
                  <c:v>10.8171356202852</c:v>
                </c:pt>
                <c:pt idx="7859">
                  <c:v>10.818512196465001</c:v>
                </c:pt>
                <c:pt idx="7860">
                  <c:v>10.819888772644701</c:v>
                </c:pt>
                <c:pt idx="7861">
                  <c:v>10.821265348824401</c:v>
                </c:pt>
                <c:pt idx="7862">
                  <c:v>10.822641925004101</c:v>
                </c:pt>
                <c:pt idx="7863">
                  <c:v>10.8240185011839</c:v>
                </c:pt>
                <c:pt idx="7864">
                  <c:v>10.8253950773636</c:v>
                </c:pt>
                <c:pt idx="7865">
                  <c:v>10.8267716535433</c:v>
                </c:pt>
                <c:pt idx="7866">
                  <c:v>10.828148229723</c:v>
                </c:pt>
                <c:pt idx="7867">
                  <c:v>10.8295248059028</c:v>
                </c:pt>
                <c:pt idx="7868">
                  <c:v>10.8309013820825</c:v>
                </c:pt>
                <c:pt idx="7869">
                  <c:v>10.8322779582622</c:v>
                </c:pt>
                <c:pt idx="7870">
                  <c:v>10.8336545344419</c:v>
                </c:pt>
                <c:pt idx="7871">
                  <c:v>10.835031110621699</c:v>
                </c:pt>
                <c:pt idx="7872">
                  <c:v>10.836407686801399</c:v>
                </c:pt>
                <c:pt idx="7873">
                  <c:v>10.837784262981099</c:v>
                </c:pt>
                <c:pt idx="7874">
                  <c:v>10.839160839160799</c:v>
                </c:pt>
                <c:pt idx="7875">
                  <c:v>10.8405374153406</c:v>
                </c:pt>
                <c:pt idx="7876">
                  <c:v>10.8419139915203</c:v>
                </c:pt>
                <c:pt idx="7877">
                  <c:v>10.8432905677</c:v>
                </c:pt>
                <c:pt idx="7878">
                  <c:v>10.8446671438797</c:v>
                </c:pt>
                <c:pt idx="7879">
                  <c:v>10.8460437200595</c:v>
                </c:pt>
                <c:pt idx="7880">
                  <c:v>10.8474202962392</c:v>
                </c:pt>
                <c:pt idx="7881">
                  <c:v>10.8487968724189</c:v>
                </c:pt>
                <c:pt idx="7882">
                  <c:v>10.8501734485986</c:v>
                </c:pt>
                <c:pt idx="7883">
                  <c:v>10.851550024778399</c:v>
                </c:pt>
                <c:pt idx="7884">
                  <c:v>10.852926600958099</c:v>
                </c:pt>
                <c:pt idx="7885">
                  <c:v>10.854303177137799</c:v>
                </c:pt>
                <c:pt idx="7886">
                  <c:v>10.855679753317601</c:v>
                </c:pt>
                <c:pt idx="7887">
                  <c:v>10.857056329497301</c:v>
                </c:pt>
                <c:pt idx="7888">
                  <c:v>10.858432905677001</c:v>
                </c:pt>
                <c:pt idx="7889">
                  <c:v>10.859809481856701</c:v>
                </c:pt>
                <c:pt idx="7890">
                  <c:v>10.8611860580365</c:v>
                </c:pt>
                <c:pt idx="7891">
                  <c:v>10.8625626342162</c:v>
                </c:pt>
                <c:pt idx="7892">
                  <c:v>10.8639392103959</c:v>
                </c:pt>
                <c:pt idx="7893">
                  <c:v>10.8653157865756</c:v>
                </c:pt>
                <c:pt idx="7894">
                  <c:v>10.8666923627554</c:v>
                </c:pt>
                <c:pt idx="7895">
                  <c:v>10.8680689389351</c:v>
                </c:pt>
                <c:pt idx="7896">
                  <c:v>10.8694455151148</c:v>
                </c:pt>
                <c:pt idx="7897">
                  <c:v>10.8708220912945</c:v>
                </c:pt>
                <c:pt idx="7898">
                  <c:v>10.872198667474301</c:v>
                </c:pt>
                <c:pt idx="7899">
                  <c:v>10.873575243654001</c:v>
                </c:pt>
                <c:pt idx="7900">
                  <c:v>10.874951819833701</c:v>
                </c:pt>
                <c:pt idx="7901">
                  <c:v>10.876328396013401</c:v>
                </c:pt>
                <c:pt idx="7902">
                  <c:v>10.8777049721932</c:v>
                </c:pt>
                <c:pt idx="7903">
                  <c:v>10.8790815483729</c:v>
                </c:pt>
                <c:pt idx="7904">
                  <c:v>10.8804581245526</c:v>
                </c:pt>
                <c:pt idx="7905">
                  <c:v>10.8818347007323</c:v>
                </c:pt>
                <c:pt idx="7906">
                  <c:v>10.8832112769121</c:v>
                </c:pt>
                <c:pt idx="7907">
                  <c:v>10.8845878530918</c:v>
                </c:pt>
                <c:pt idx="7908">
                  <c:v>10.8859644292715</c:v>
                </c:pt>
                <c:pt idx="7909">
                  <c:v>10.8873410054512</c:v>
                </c:pt>
                <c:pt idx="7910">
                  <c:v>10.888717581630999</c:v>
                </c:pt>
                <c:pt idx="7911">
                  <c:v>10.890094157810699</c:v>
                </c:pt>
                <c:pt idx="7912">
                  <c:v>10.891470733990401</c:v>
                </c:pt>
                <c:pt idx="7913">
                  <c:v>10.892847310170101</c:v>
                </c:pt>
                <c:pt idx="7914">
                  <c:v>10.8942238863499</c:v>
                </c:pt>
                <c:pt idx="7915">
                  <c:v>10.8956004625296</c:v>
                </c:pt>
                <c:pt idx="7916">
                  <c:v>10.8969770387093</c:v>
                </c:pt>
                <c:pt idx="7917">
                  <c:v>10.8983536148891</c:v>
                </c:pt>
                <c:pt idx="7918">
                  <c:v>10.8997301910688</c:v>
                </c:pt>
                <c:pt idx="7919">
                  <c:v>10.9011067672485</c:v>
                </c:pt>
                <c:pt idx="7920">
                  <c:v>10.9024833434282</c:v>
                </c:pt>
                <c:pt idx="7921">
                  <c:v>10.903859919607999</c:v>
                </c:pt>
                <c:pt idx="7922">
                  <c:v>10.905236495787699</c:v>
                </c:pt>
                <c:pt idx="7923">
                  <c:v>10.906613071967399</c:v>
                </c:pt>
                <c:pt idx="7924">
                  <c:v>10.907989648147099</c:v>
                </c:pt>
                <c:pt idx="7925">
                  <c:v>10.909366224326901</c:v>
                </c:pt>
                <c:pt idx="7926">
                  <c:v>10.910742800506601</c:v>
                </c:pt>
                <c:pt idx="7927">
                  <c:v>10.9121193766863</c:v>
                </c:pt>
                <c:pt idx="7928">
                  <c:v>10.913495952866</c:v>
                </c:pt>
                <c:pt idx="7929">
                  <c:v>10.9148725290458</c:v>
                </c:pt>
                <c:pt idx="7930">
                  <c:v>10.9162491052255</c:v>
                </c:pt>
                <c:pt idx="7931">
                  <c:v>10.9176256814052</c:v>
                </c:pt>
                <c:pt idx="7932">
                  <c:v>10.9190022575849</c:v>
                </c:pt>
                <c:pt idx="7933">
                  <c:v>10.920378833764699</c:v>
                </c:pt>
                <c:pt idx="7934">
                  <c:v>10.921755409944399</c:v>
                </c:pt>
                <c:pt idx="7935">
                  <c:v>10.923131986124099</c:v>
                </c:pt>
                <c:pt idx="7936">
                  <c:v>10.924508562303799</c:v>
                </c:pt>
                <c:pt idx="7937">
                  <c:v>10.925885138483601</c:v>
                </c:pt>
                <c:pt idx="7938">
                  <c:v>10.927261714663301</c:v>
                </c:pt>
                <c:pt idx="7939">
                  <c:v>10.928638290843001</c:v>
                </c:pt>
                <c:pt idx="7940">
                  <c:v>10.930014867022701</c:v>
                </c:pt>
                <c:pt idx="7941">
                  <c:v>10.9313914432025</c:v>
                </c:pt>
                <c:pt idx="7942">
                  <c:v>10.9327680193822</c:v>
                </c:pt>
                <c:pt idx="7943">
                  <c:v>10.9341445955619</c:v>
                </c:pt>
                <c:pt idx="7944">
                  <c:v>10.9355211717416</c:v>
                </c:pt>
                <c:pt idx="7945">
                  <c:v>10.9368977479214</c:v>
                </c:pt>
                <c:pt idx="7946">
                  <c:v>10.9382743241011</c:v>
                </c:pt>
                <c:pt idx="7947">
                  <c:v>10.9396509002808</c:v>
                </c:pt>
                <c:pt idx="7948">
                  <c:v>10.941027476460601</c:v>
                </c:pt>
                <c:pt idx="7949">
                  <c:v>10.942404052640301</c:v>
                </c:pt>
                <c:pt idx="7950">
                  <c:v>10.943780628820001</c:v>
                </c:pt>
                <c:pt idx="7951">
                  <c:v>10.945157204999701</c:v>
                </c:pt>
                <c:pt idx="7952">
                  <c:v>10.9465337811795</c:v>
                </c:pt>
                <c:pt idx="7953">
                  <c:v>10.9479103573592</c:v>
                </c:pt>
                <c:pt idx="7954">
                  <c:v>10.9492869335389</c:v>
                </c:pt>
                <c:pt idx="7955">
                  <c:v>10.9506635097186</c:v>
                </c:pt>
                <c:pt idx="7956">
                  <c:v>10.9520400858984</c:v>
                </c:pt>
                <c:pt idx="7957">
                  <c:v>10.9534166620781</c:v>
                </c:pt>
                <c:pt idx="7958">
                  <c:v>10.9547932382578</c:v>
                </c:pt>
                <c:pt idx="7959">
                  <c:v>10.9561698144375</c:v>
                </c:pt>
                <c:pt idx="7960">
                  <c:v>10.957546390617299</c:v>
                </c:pt>
                <c:pt idx="7961">
                  <c:v>10.958922966796999</c:v>
                </c:pt>
                <c:pt idx="7962">
                  <c:v>10.960299542976699</c:v>
                </c:pt>
                <c:pt idx="7963">
                  <c:v>10.961676119156399</c:v>
                </c:pt>
                <c:pt idx="7964">
                  <c:v>10.9630526953362</c:v>
                </c:pt>
                <c:pt idx="7965">
                  <c:v>10.9644292715159</c:v>
                </c:pt>
                <c:pt idx="7966">
                  <c:v>10.9658058476956</c:v>
                </c:pt>
                <c:pt idx="7967">
                  <c:v>10.9671824238753</c:v>
                </c:pt>
                <c:pt idx="7968">
                  <c:v>10.9685590000551</c:v>
                </c:pt>
                <c:pt idx="7969">
                  <c:v>10.9699355762348</c:v>
                </c:pt>
                <c:pt idx="7970">
                  <c:v>10.9713121524145</c:v>
                </c:pt>
                <c:pt idx="7971">
                  <c:v>10.9726887285942</c:v>
                </c:pt>
                <c:pt idx="7972">
                  <c:v>10.974065304773999</c:v>
                </c:pt>
                <c:pt idx="7973">
                  <c:v>10.975441880953699</c:v>
                </c:pt>
                <c:pt idx="7974">
                  <c:v>10.976818457133399</c:v>
                </c:pt>
                <c:pt idx="7975">
                  <c:v>10.978195033313099</c:v>
                </c:pt>
                <c:pt idx="7976">
                  <c:v>10.979571609492901</c:v>
                </c:pt>
                <c:pt idx="7977">
                  <c:v>10.980948185672601</c:v>
                </c:pt>
                <c:pt idx="7978">
                  <c:v>10.982324761852301</c:v>
                </c:pt>
                <c:pt idx="7979">
                  <c:v>10.983701338032001</c:v>
                </c:pt>
                <c:pt idx="7980">
                  <c:v>10.9850779142118</c:v>
                </c:pt>
                <c:pt idx="7981">
                  <c:v>10.9864544903915</c:v>
                </c:pt>
                <c:pt idx="7982">
                  <c:v>10.9878310665712</c:v>
                </c:pt>
                <c:pt idx="7983">
                  <c:v>10.989207642750999</c:v>
                </c:pt>
                <c:pt idx="7984">
                  <c:v>10.990584218930699</c:v>
                </c:pt>
                <c:pt idx="7985">
                  <c:v>10.991960795110399</c:v>
                </c:pt>
                <c:pt idx="7986">
                  <c:v>10.993337371290099</c:v>
                </c:pt>
                <c:pt idx="7987">
                  <c:v>10.994713947469901</c:v>
                </c:pt>
                <c:pt idx="7988">
                  <c:v>10.996090523649601</c:v>
                </c:pt>
                <c:pt idx="7989">
                  <c:v>10.997467099829301</c:v>
                </c:pt>
                <c:pt idx="7990">
                  <c:v>10.998843676009001</c:v>
                </c:pt>
                <c:pt idx="7991">
                  <c:v>11.0002202521888</c:v>
                </c:pt>
                <c:pt idx="7992">
                  <c:v>11.0015968283685</c:v>
                </c:pt>
                <c:pt idx="7993">
                  <c:v>11.0029734045482</c:v>
                </c:pt>
                <c:pt idx="7994">
                  <c:v>11.0043499807279</c:v>
                </c:pt>
                <c:pt idx="7995">
                  <c:v>11.0057265569077</c:v>
                </c:pt>
                <c:pt idx="7996">
                  <c:v>11.0071031330874</c:v>
                </c:pt>
                <c:pt idx="7997">
                  <c:v>11.0084797092671</c:v>
                </c:pt>
                <c:pt idx="7998">
                  <c:v>11.0098562854468</c:v>
                </c:pt>
                <c:pt idx="7999">
                  <c:v>11.011232861626601</c:v>
                </c:pt>
                <c:pt idx="8000">
                  <c:v>11.012609437806301</c:v>
                </c:pt>
                <c:pt idx="8001">
                  <c:v>11.013986013986001</c:v>
                </c:pt>
                <c:pt idx="8002">
                  <c:v>11.015362590165701</c:v>
                </c:pt>
                <c:pt idx="8003">
                  <c:v>11.0167391663455</c:v>
                </c:pt>
                <c:pt idx="8004">
                  <c:v>11.0181157425252</c:v>
                </c:pt>
                <c:pt idx="8005">
                  <c:v>11.0194923187049</c:v>
                </c:pt>
                <c:pt idx="8006">
                  <c:v>11.0208688948846</c:v>
                </c:pt>
                <c:pt idx="8007">
                  <c:v>11.0222454710644</c:v>
                </c:pt>
                <c:pt idx="8008">
                  <c:v>11.0236220472441</c:v>
                </c:pt>
                <c:pt idx="8009">
                  <c:v>11.0249986234238</c:v>
                </c:pt>
                <c:pt idx="8010">
                  <c:v>11.0263751996035</c:v>
                </c:pt>
                <c:pt idx="8011">
                  <c:v>11.027751775783299</c:v>
                </c:pt>
                <c:pt idx="8012">
                  <c:v>11.029128351962999</c:v>
                </c:pt>
                <c:pt idx="8013">
                  <c:v>11.030504928142699</c:v>
                </c:pt>
                <c:pt idx="8014">
                  <c:v>11.0318815043225</c:v>
                </c:pt>
                <c:pt idx="8015">
                  <c:v>11.0332580805022</c:v>
                </c:pt>
                <c:pt idx="8016">
                  <c:v>11.0346346566819</c:v>
                </c:pt>
                <c:pt idx="8017">
                  <c:v>11.0360112328616</c:v>
                </c:pt>
                <c:pt idx="8018">
                  <c:v>11.0373878090414</c:v>
                </c:pt>
                <c:pt idx="8019">
                  <c:v>11.0387643852211</c:v>
                </c:pt>
                <c:pt idx="8020">
                  <c:v>11.0401409614008</c:v>
                </c:pt>
                <c:pt idx="8021">
                  <c:v>11.0415175375805</c:v>
                </c:pt>
                <c:pt idx="8022">
                  <c:v>11.042894113760299</c:v>
                </c:pt>
                <c:pt idx="8023">
                  <c:v>11.044270689939999</c:v>
                </c:pt>
                <c:pt idx="8024">
                  <c:v>11.045647266119699</c:v>
                </c:pt>
                <c:pt idx="8025">
                  <c:v>11.047023842299399</c:v>
                </c:pt>
                <c:pt idx="8026">
                  <c:v>11.048400418479201</c:v>
                </c:pt>
                <c:pt idx="8027">
                  <c:v>11.049776994658901</c:v>
                </c:pt>
                <c:pt idx="8028">
                  <c:v>11.051153570838601</c:v>
                </c:pt>
                <c:pt idx="8029">
                  <c:v>11.052530147018301</c:v>
                </c:pt>
                <c:pt idx="8030">
                  <c:v>11.0539067231981</c:v>
                </c:pt>
                <c:pt idx="8031">
                  <c:v>11.0552832993778</c:v>
                </c:pt>
                <c:pt idx="8032">
                  <c:v>11.0566598755575</c:v>
                </c:pt>
                <c:pt idx="8033">
                  <c:v>11.0580364517372</c:v>
                </c:pt>
                <c:pt idx="8034">
                  <c:v>11.059413027917</c:v>
                </c:pt>
                <c:pt idx="8035">
                  <c:v>11.0607896040967</c:v>
                </c:pt>
                <c:pt idx="8036">
                  <c:v>11.0621661802764</c:v>
                </c:pt>
                <c:pt idx="8037">
                  <c:v>11.0635427564561</c:v>
                </c:pt>
                <c:pt idx="8038">
                  <c:v>11.064919332635901</c:v>
                </c:pt>
                <c:pt idx="8039">
                  <c:v>11.066295908815601</c:v>
                </c:pt>
                <c:pt idx="8040">
                  <c:v>11.067672484995301</c:v>
                </c:pt>
                <c:pt idx="8041">
                  <c:v>11.069049061175001</c:v>
                </c:pt>
                <c:pt idx="8042">
                  <c:v>11.0704256373548</c:v>
                </c:pt>
                <c:pt idx="8043">
                  <c:v>11.0718022135345</c:v>
                </c:pt>
                <c:pt idx="8044">
                  <c:v>11.0731787897142</c:v>
                </c:pt>
                <c:pt idx="8045">
                  <c:v>11.074555365894</c:v>
                </c:pt>
                <c:pt idx="8046">
                  <c:v>11.0759319420737</c:v>
                </c:pt>
                <c:pt idx="8047">
                  <c:v>11.0773085182534</c:v>
                </c:pt>
                <c:pt idx="8048">
                  <c:v>11.0786850944331</c:v>
                </c:pt>
                <c:pt idx="8049">
                  <c:v>11.080061670612899</c:v>
                </c:pt>
                <c:pt idx="8050">
                  <c:v>11.081438246792599</c:v>
                </c:pt>
                <c:pt idx="8051">
                  <c:v>11.082814822972299</c:v>
                </c:pt>
                <c:pt idx="8052">
                  <c:v>11.084191399151999</c:v>
                </c:pt>
                <c:pt idx="8053">
                  <c:v>11.0855679753318</c:v>
                </c:pt>
                <c:pt idx="8054">
                  <c:v>11.0869445515115</c:v>
                </c:pt>
                <c:pt idx="8055">
                  <c:v>11.0883211276912</c:v>
                </c:pt>
                <c:pt idx="8056">
                  <c:v>11.0896977038709</c:v>
                </c:pt>
                <c:pt idx="8057">
                  <c:v>11.0910742800507</c:v>
                </c:pt>
                <c:pt idx="8058">
                  <c:v>11.0924508562304</c:v>
                </c:pt>
                <c:pt idx="8059">
                  <c:v>11.0938274324101</c:v>
                </c:pt>
                <c:pt idx="8060">
                  <c:v>11.0952040085898</c:v>
                </c:pt>
                <c:pt idx="8061">
                  <c:v>11.096580584769599</c:v>
                </c:pt>
                <c:pt idx="8062">
                  <c:v>11.097957160949299</c:v>
                </c:pt>
                <c:pt idx="8063">
                  <c:v>11.099333737128999</c:v>
                </c:pt>
                <c:pt idx="8064">
                  <c:v>11.100710313308699</c:v>
                </c:pt>
                <c:pt idx="8065">
                  <c:v>11.102086889488501</c:v>
                </c:pt>
                <c:pt idx="8066">
                  <c:v>11.103463465668201</c:v>
                </c:pt>
                <c:pt idx="8067">
                  <c:v>11.104840041847901</c:v>
                </c:pt>
                <c:pt idx="8068">
                  <c:v>11.106216618027601</c:v>
                </c:pt>
                <c:pt idx="8069">
                  <c:v>11.1075931942074</c:v>
                </c:pt>
                <c:pt idx="8070">
                  <c:v>11.1089697703871</c:v>
                </c:pt>
                <c:pt idx="8071">
                  <c:v>11.1103463465668</c:v>
                </c:pt>
                <c:pt idx="8072">
                  <c:v>11.1117229227465</c:v>
                </c:pt>
                <c:pt idx="8073">
                  <c:v>11.113099498926299</c:v>
                </c:pt>
                <c:pt idx="8074">
                  <c:v>11.114476075105999</c:v>
                </c:pt>
                <c:pt idx="8075">
                  <c:v>11.115852651285699</c:v>
                </c:pt>
                <c:pt idx="8076">
                  <c:v>11.117229227465501</c:v>
                </c:pt>
                <c:pt idx="8077">
                  <c:v>11.118605803645201</c:v>
                </c:pt>
                <c:pt idx="8078">
                  <c:v>11.119982379824901</c:v>
                </c:pt>
                <c:pt idx="8079">
                  <c:v>11.121358956004601</c:v>
                </c:pt>
                <c:pt idx="8080">
                  <c:v>11.1227355321844</c:v>
                </c:pt>
                <c:pt idx="8081">
                  <c:v>11.1241121083641</c:v>
                </c:pt>
                <c:pt idx="8082">
                  <c:v>11.1254886845438</c:v>
                </c:pt>
                <c:pt idx="8083">
                  <c:v>11.1268652607235</c:v>
                </c:pt>
                <c:pt idx="8084">
                  <c:v>11.1282418369033</c:v>
                </c:pt>
                <c:pt idx="8085">
                  <c:v>11.129618413083</c:v>
                </c:pt>
                <c:pt idx="8086">
                  <c:v>11.1309949892627</c:v>
                </c:pt>
                <c:pt idx="8087">
                  <c:v>11.1323715654424</c:v>
                </c:pt>
                <c:pt idx="8088">
                  <c:v>11.133748141622201</c:v>
                </c:pt>
                <c:pt idx="8089">
                  <c:v>11.135124717801901</c:v>
                </c:pt>
                <c:pt idx="8090">
                  <c:v>11.136501293981601</c:v>
                </c:pt>
                <c:pt idx="8091">
                  <c:v>11.137877870161301</c:v>
                </c:pt>
                <c:pt idx="8092">
                  <c:v>11.1392544463411</c:v>
                </c:pt>
                <c:pt idx="8093">
                  <c:v>11.1406310225208</c:v>
                </c:pt>
                <c:pt idx="8094">
                  <c:v>11.1420075987005</c:v>
                </c:pt>
                <c:pt idx="8095">
                  <c:v>11.1433841748802</c:v>
                </c:pt>
                <c:pt idx="8096">
                  <c:v>11.14476075106</c:v>
                </c:pt>
                <c:pt idx="8097">
                  <c:v>11.1461373272397</c:v>
                </c:pt>
                <c:pt idx="8098">
                  <c:v>11.1475139034194</c:v>
                </c:pt>
                <c:pt idx="8099">
                  <c:v>11.1488904795991</c:v>
                </c:pt>
                <c:pt idx="8100">
                  <c:v>11.150267055778899</c:v>
                </c:pt>
                <c:pt idx="8101">
                  <c:v>11.151643631958599</c:v>
                </c:pt>
                <c:pt idx="8102">
                  <c:v>11.153020208138299</c:v>
                </c:pt>
                <c:pt idx="8103">
                  <c:v>11.154396784317999</c:v>
                </c:pt>
                <c:pt idx="8104">
                  <c:v>11.1557733604978</c:v>
                </c:pt>
                <c:pt idx="8105">
                  <c:v>11.1571499366775</c:v>
                </c:pt>
                <c:pt idx="8106">
                  <c:v>11.1585265128572</c:v>
                </c:pt>
                <c:pt idx="8107">
                  <c:v>11.159903089037</c:v>
                </c:pt>
                <c:pt idx="8108">
                  <c:v>11.1612796652167</c:v>
                </c:pt>
                <c:pt idx="8109">
                  <c:v>11.1626562413964</c:v>
                </c:pt>
                <c:pt idx="8110">
                  <c:v>11.1640328175761</c:v>
                </c:pt>
                <c:pt idx="8111">
                  <c:v>11.165409393755899</c:v>
                </c:pt>
                <c:pt idx="8112">
                  <c:v>11.166785969935599</c:v>
                </c:pt>
                <c:pt idx="8113">
                  <c:v>11.168162546115299</c:v>
                </c:pt>
                <c:pt idx="8114">
                  <c:v>11.169539122294999</c:v>
                </c:pt>
                <c:pt idx="8115">
                  <c:v>11.170915698474801</c:v>
                </c:pt>
                <c:pt idx="8116">
                  <c:v>11.172292274654501</c:v>
                </c:pt>
                <c:pt idx="8117">
                  <c:v>11.173668850834201</c:v>
                </c:pt>
                <c:pt idx="8118">
                  <c:v>11.175045427013901</c:v>
                </c:pt>
                <c:pt idx="8119">
                  <c:v>11.1764220031937</c:v>
                </c:pt>
                <c:pt idx="8120">
                  <c:v>11.1777985793734</c:v>
                </c:pt>
                <c:pt idx="8121">
                  <c:v>11.1791751555531</c:v>
                </c:pt>
                <c:pt idx="8122">
                  <c:v>11.1805517317328</c:v>
                </c:pt>
                <c:pt idx="8123">
                  <c:v>11.1819283079126</c:v>
                </c:pt>
                <c:pt idx="8124">
                  <c:v>11.1833048840923</c:v>
                </c:pt>
                <c:pt idx="8125">
                  <c:v>11.184681460271999</c:v>
                </c:pt>
                <c:pt idx="8126">
                  <c:v>11.186058036451699</c:v>
                </c:pt>
                <c:pt idx="8127">
                  <c:v>11.187434612631501</c:v>
                </c:pt>
                <c:pt idx="8128">
                  <c:v>11.188811188811201</c:v>
                </c:pt>
                <c:pt idx="8129">
                  <c:v>11.190187764990901</c:v>
                </c:pt>
                <c:pt idx="8130">
                  <c:v>11.191564341170601</c:v>
                </c:pt>
                <c:pt idx="8131">
                  <c:v>11.1929409173504</c:v>
                </c:pt>
                <c:pt idx="8132">
                  <c:v>11.1943174935301</c:v>
                </c:pt>
                <c:pt idx="8133">
                  <c:v>11.1956940697098</c:v>
                </c:pt>
                <c:pt idx="8134">
                  <c:v>11.1970706458895</c:v>
                </c:pt>
                <c:pt idx="8135">
                  <c:v>11.1984472220693</c:v>
                </c:pt>
                <c:pt idx="8136">
                  <c:v>11.199823798249</c:v>
                </c:pt>
                <c:pt idx="8137">
                  <c:v>11.2012003744287</c:v>
                </c:pt>
                <c:pt idx="8138">
                  <c:v>11.202576950608499</c:v>
                </c:pt>
                <c:pt idx="8139">
                  <c:v>11.203953526788199</c:v>
                </c:pt>
                <c:pt idx="8140">
                  <c:v>11.205330102967901</c:v>
                </c:pt>
                <c:pt idx="8141">
                  <c:v>11.206706679147601</c:v>
                </c:pt>
                <c:pt idx="8142">
                  <c:v>11.2080832553274</c:v>
                </c:pt>
                <c:pt idx="8143">
                  <c:v>11.2094598315071</c:v>
                </c:pt>
                <c:pt idx="8144">
                  <c:v>11.2108364076868</c:v>
                </c:pt>
                <c:pt idx="8145">
                  <c:v>11.2122129838665</c:v>
                </c:pt>
                <c:pt idx="8146">
                  <c:v>11.2135895600463</c:v>
                </c:pt>
                <c:pt idx="8147">
                  <c:v>11.214966136226</c:v>
                </c:pt>
                <c:pt idx="8148">
                  <c:v>11.2163427124057</c:v>
                </c:pt>
                <c:pt idx="8149">
                  <c:v>11.2177192885854</c:v>
                </c:pt>
                <c:pt idx="8150">
                  <c:v>11.219095864765199</c:v>
                </c:pt>
                <c:pt idx="8151">
                  <c:v>11.220472440944899</c:v>
                </c:pt>
                <c:pt idx="8152">
                  <c:v>11.221849017124599</c:v>
                </c:pt>
                <c:pt idx="8153">
                  <c:v>11.223225593304299</c:v>
                </c:pt>
                <c:pt idx="8154">
                  <c:v>11.224602169484101</c:v>
                </c:pt>
                <c:pt idx="8155">
                  <c:v>11.2259787456638</c:v>
                </c:pt>
                <c:pt idx="8156">
                  <c:v>11.2273553218435</c:v>
                </c:pt>
                <c:pt idx="8157">
                  <c:v>11.2287318980232</c:v>
                </c:pt>
                <c:pt idx="8158">
                  <c:v>11.230108474203</c:v>
                </c:pt>
                <c:pt idx="8159">
                  <c:v>11.2314850503827</c:v>
                </c:pt>
                <c:pt idx="8160">
                  <c:v>11.2328616265624</c:v>
                </c:pt>
                <c:pt idx="8161">
                  <c:v>11.2342382027421</c:v>
                </c:pt>
                <c:pt idx="8162">
                  <c:v>11.235614778921899</c:v>
                </c:pt>
                <c:pt idx="8163">
                  <c:v>11.236991355101599</c:v>
                </c:pt>
                <c:pt idx="8164">
                  <c:v>11.238367931281299</c:v>
                </c:pt>
                <c:pt idx="8165">
                  <c:v>11.239744507460999</c:v>
                </c:pt>
                <c:pt idx="8166">
                  <c:v>11.241121083640801</c:v>
                </c:pt>
                <c:pt idx="8167">
                  <c:v>11.242497659820501</c:v>
                </c:pt>
                <c:pt idx="8168">
                  <c:v>11.243874236000201</c:v>
                </c:pt>
                <c:pt idx="8169">
                  <c:v>11.245250812179901</c:v>
                </c:pt>
                <c:pt idx="8170">
                  <c:v>11.2466273883597</c:v>
                </c:pt>
                <c:pt idx="8171">
                  <c:v>11.2480039645394</c:v>
                </c:pt>
                <c:pt idx="8172">
                  <c:v>11.2493805407191</c:v>
                </c:pt>
                <c:pt idx="8173">
                  <c:v>11.2507571168989</c:v>
                </c:pt>
                <c:pt idx="8174">
                  <c:v>11.2521336930786</c:v>
                </c:pt>
                <c:pt idx="8175">
                  <c:v>11.2535102692583</c:v>
                </c:pt>
                <c:pt idx="8176">
                  <c:v>11.254886845438</c:v>
                </c:pt>
                <c:pt idx="8177">
                  <c:v>11.256263421617801</c:v>
                </c:pt>
                <c:pt idx="8178">
                  <c:v>11.257639997797501</c:v>
                </c:pt>
                <c:pt idx="8179">
                  <c:v>11.259016573977201</c:v>
                </c:pt>
                <c:pt idx="8180">
                  <c:v>11.260393150156901</c:v>
                </c:pt>
                <c:pt idx="8181">
                  <c:v>11.2617697263367</c:v>
                </c:pt>
                <c:pt idx="8182">
                  <c:v>11.2631463025164</c:v>
                </c:pt>
                <c:pt idx="8183">
                  <c:v>11.2645228786961</c:v>
                </c:pt>
                <c:pt idx="8184">
                  <c:v>11.2658994548758</c:v>
                </c:pt>
                <c:pt idx="8185">
                  <c:v>11.2672760310556</c:v>
                </c:pt>
                <c:pt idx="8186">
                  <c:v>11.2686526072353</c:v>
                </c:pt>
                <c:pt idx="8187">
                  <c:v>11.270029183415</c:v>
                </c:pt>
                <c:pt idx="8188">
                  <c:v>11.2714057595947</c:v>
                </c:pt>
                <c:pt idx="8189">
                  <c:v>11.272782335774499</c:v>
                </c:pt>
                <c:pt idx="8190">
                  <c:v>11.274158911954199</c:v>
                </c:pt>
                <c:pt idx="8191">
                  <c:v>11.275535488133899</c:v>
                </c:pt>
                <c:pt idx="8192">
                  <c:v>11.276912064313599</c:v>
                </c:pt>
                <c:pt idx="8193">
                  <c:v>11.2782886404934</c:v>
                </c:pt>
                <c:pt idx="8194">
                  <c:v>11.2796652166731</c:v>
                </c:pt>
                <c:pt idx="8195">
                  <c:v>11.2810417928528</c:v>
                </c:pt>
                <c:pt idx="8196">
                  <c:v>11.2824183690325</c:v>
                </c:pt>
                <c:pt idx="8197">
                  <c:v>11.2837949452123</c:v>
                </c:pt>
                <c:pt idx="8198">
                  <c:v>11.285171521392</c:v>
                </c:pt>
                <c:pt idx="8199">
                  <c:v>11.2865480975717</c:v>
                </c:pt>
                <c:pt idx="8200">
                  <c:v>11.2879246737514</c:v>
                </c:pt>
                <c:pt idx="8201">
                  <c:v>11.289301249931199</c:v>
                </c:pt>
                <c:pt idx="8202">
                  <c:v>11.290677826110899</c:v>
                </c:pt>
                <c:pt idx="8203">
                  <c:v>11.292054402290599</c:v>
                </c:pt>
                <c:pt idx="8204">
                  <c:v>11.293430978470401</c:v>
                </c:pt>
                <c:pt idx="8205">
                  <c:v>11.294807554650101</c:v>
                </c:pt>
                <c:pt idx="8206">
                  <c:v>11.296184130829801</c:v>
                </c:pt>
                <c:pt idx="8207">
                  <c:v>11.297560707009501</c:v>
                </c:pt>
                <c:pt idx="8208">
                  <c:v>11.2989372831893</c:v>
                </c:pt>
                <c:pt idx="8209">
                  <c:v>11.300313859369</c:v>
                </c:pt>
                <c:pt idx="8210">
                  <c:v>11.3016904355487</c:v>
                </c:pt>
                <c:pt idx="8211">
                  <c:v>11.3030670117284</c:v>
                </c:pt>
                <c:pt idx="8212">
                  <c:v>11.304443587908199</c:v>
                </c:pt>
                <c:pt idx="8213">
                  <c:v>11.305820164087899</c:v>
                </c:pt>
                <c:pt idx="8214">
                  <c:v>11.307196740267599</c:v>
                </c:pt>
                <c:pt idx="8215">
                  <c:v>11.308573316447299</c:v>
                </c:pt>
                <c:pt idx="8216">
                  <c:v>11.309949892627101</c:v>
                </c:pt>
                <c:pt idx="8217">
                  <c:v>11.311326468806801</c:v>
                </c:pt>
                <c:pt idx="8218">
                  <c:v>11.312703044986501</c:v>
                </c:pt>
                <c:pt idx="8219">
                  <c:v>11.314079621166201</c:v>
                </c:pt>
                <c:pt idx="8220">
                  <c:v>11.315456197346</c:v>
                </c:pt>
                <c:pt idx="8221">
                  <c:v>11.3168327735257</c:v>
                </c:pt>
                <c:pt idx="8222">
                  <c:v>11.3182093497054</c:v>
                </c:pt>
                <c:pt idx="8223">
                  <c:v>11.3195859258851</c:v>
                </c:pt>
                <c:pt idx="8224">
                  <c:v>11.3209625020649</c:v>
                </c:pt>
                <c:pt idx="8225">
                  <c:v>11.3223390782446</c:v>
                </c:pt>
                <c:pt idx="8226">
                  <c:v>11.3237156544243</c:v>
                </c:pt>
                <c:pt idx="8227">
                  <c:v>11.325092230604</c:v>
                </c:pt>
                <c:pt idx="8228">
                  <c:v>11.326468806783801</c:v>
                </c:pt>
                <c:pt idx="8229">
                  <c:v>11.327845382963501</c:v>
                </c:pt>
                <c:pt idx="8230">
                  <c:v>11.329221959143201</c:v>
                </c:pt>
                <c:pt idx="8231">
                  <c:v>11.330598535322901</c:v>
                </c:pt>
                <c:pt idx="8232">
                  <c:v>11.3319751115027</c:v>
                </c:pt>
                <c:pt idx="8233">
                  <c:v>11.3333516876824</c:v>
                </c:pt>
                <c:pt idx="8234">
                  <c:v>11.3347282638621</c:v>
                </c:pt>
                <c:pt idx="8235">
                  <c:v>11.3361048400419</c:v>
                </c:pt>
                <c:pt idx="8236">
                  <c:v>11.3374814162216</c:v>
                </c:pt>
                <c:pt idx="8237">
                  <c:v>11.3388579924013</c:v>
                </c:pt>
                <c:pt idx="8238">
                  <c:v>11.340234568581</c:v>
                </c:pt>
                <c:pt idx="8239">
                  <c:v>11.341611144760799</c:v>
                </c:pt>
                <c:pt idx="8240">
                  <c:v>11.342987720940499</c:v>
                </c:pt>
                <c:pt idx="8241">
                  <c:v>11.344364297120199</c:v>
                </c:pt>
                <c:pt idx="8242">
                  <c:v>11.345740873299899</c:v>
                </c:pt>
                <c:pt idx="8243">
                  <c:v>11.3471174494797</c:v>
                </c:pt>
                <c:pt idx="8244">
                  <c:v>11.3484940256594</c:v>
                </c:pt>
                <c:pt idx="8245">
                  <c:v>11.3498706018391</c:v>
                </c:pt>
                <c:pt idx="8246">
                  <c:v>11.3512471780188</c:v>
                </c:pt>
                <c:pt idx="8247">
                  <c:v>11.3526237541986</c:v>
                </c:pt>
                <c:pt idx="8248">
                  <c:v>11.3540003303783</c:v>
                </c:pt>
                <c:pt idx="8249">
                  <c:v>11.355376906558</c:v>
                </c:pt>
                <c:pt idx="8250">
                  <c:v>11.3567534827377</c:v>
                </c:pt>
                <c:pt idx="8251">
                  <c:v>11.358130058917499</c:v>
                </c:pt>
                <c:pt idx="8252">
                  <c:v>11.359506635097199</c:v>
                </c:pt>
                <c:pt idx="8253">
                  <c:v>11.360883211276899</c:v>
                </c:pt>
                <c:pt idx="8254">
                  <c:v>11.362259787456599</c:v>
                </c:pt>
                <c:pt idx="8255">
                  <c:v>11.363636363636401</c:v>
                </c:pt>
                <c:pt idx="8256">
                  <c:v>11.365012939816101</c:v>
                </c:pt>
                <c:pt idx="8257">
                  <c:v>11.366389515995801</c:v>
                </c:pt>
                <c:pt idx="8258">
                  <c:v>11.367766092175501</c:v>
                </c:pt>
                <c:pt idx="8259">
                  <c:v>11.3691426683553</c:v>
                </c:pt>
                <c:pt idx="8260">
                  <c:v>11.370519244535</c:v>
                </c:pt>
                <c:pt idx="8261">
                  <c:v>11.3718958207147</c:v>
                </c:pt>
                <c:pt idx="8262">
                  <c:v>11.3732723968944</c:v>
                </c:pt>
                <c:pt idx="8263">
                  <c:v>11.3746489730742</c:v>
                </c:pt>
                <c:pt idx="8264">
                  <c:v>11.3760255492539</c:v>
                </c:pt>
                <c:pt idx="8265">
                  <c:v>11.3774021254336</c:v>
                </c:pt>
                <c:pt idx="8266">
                  <c:v>11.378778701613401</c:v>
                </c:pt>
                <c:pt idx="8267">
                  <c:v>11.380155277793101</c:v>
                </c:pt>
                <c:pt idx="8268">
                  <c:v>11.381531853972801</c:v>
                </c:pt>
                <c:pt idx="8269">
                  <c:v>11.382908430152501</c:v>
                </c:pt>
                <c:pt idx="8270">
                  <c:v>11.3842850063323</c:v>
                </c:pt>
                <c:pt idx="8271">
                  <c:v>11.385661582512</c:v>
                </c:pt>
                <c:pt idx="8272">
                  <c:v>11.3870381586917</c:v>
                </c:pt>
                <c:pt idx="8273">
                  <c:v>11.3884147348714</c:v>
                </c:pt>
                <c:pt idx="8274">
                  <c:v>11.3897913110512</c:v>
                </c:pt>
                <c:pt idx="8275">
                  <c:v>11.3911678872309</c:v>
                </c:pt>
                <c:pt idx="8276">
                  <c:v>11.3925444634106</c:v>
                </c:pt>
                <c:pt idx="8277">
                  <c:v>11.3939210395903</c:v>
                </c:pt>
                <c:pt idx="8278">
                  <c:v>11.395297615770099</c:v>
                </c:pt>
                <c:pt idx="8279">
                  <c:v>11.396674191949799</c:v>
                </c:pt>
                <c:pt idx="8280">
                  <c:v>11.398050768129499</c:v>
                </c:pt>
                <c:pt idx="8281">
                  <c:v>11.399427344309199</c:v>
                </c:pt>
                <c:pt idx="8282">
                  <c:v>11.400803920489</c:v>
                </c:pt>
                <c:pt idx="8283">
                  <c:v>11.4021804966687</c:v>
                </c:pt>
                <c:pt idx="8284">
                  <c:v>11.4035570728484</c:v>
                </c:pt>
                <c:pt idx="8285">
                  <c:v>11.4049336490281</c:v>
                </c:pt>
                <c:pt idx="8286">
                  <c:v>11.4063102252079</c:v>
                </c:pt>
                <c:pt idx="8287">
                  <c:v>11.4076868013876</c:v>
                </c:pt>
                <c:pt idx="8288">
                  <c:v>11.4090633775673</c:v>
                </c:pt>
                <c:pt idx="8289">
                  <c:v>11.410439953747</c:v>
                </c:pt>
                <c:pt idx="8290">
                  <c:v>11.411816529926799</c:v>
                </c:pt>
                <c:pt idx="8291">
                  <c:v>11.413193106106499</c:v>
                </c:pt>
                <c:pt idx="8292">
                  <c:v>11.414569682286199</c:v>
                </c:pt>
                <c:pt idx="8293">
                  <c:v>11.415946258465899</c:v>
                </c:pt>
                <c:pt idx="8294">
                  <c:v>11.417322834645701</c:v>
                </c:pt>
                <c:pt idx="8295">
                  <c:v>11.418699410825401</c:v>
                </c:pt>
                <c:pt idx="8296">
                  <c:v>11.420075987005101</c:v>
                </c:pt>
                <c:pt idx="8297">
                  <c:v>11.421452563184801</c:v>
                </c:pt>
                <c:pt idx="8298">
                  <c:v>11.4228291393646</c:v>
                </c:pt>
                <c:pt idx="8299">
                  <c:v>11.4242057155443</c:v>
                </c:pt>
                <c:pt idx="8300">
                  <c:v>11.425582291724</c:v>
                </c:pt>
                <c:pt idx="8301">
                  <c:v>11.426958867903799</c:v>
                </c:pt>
                <c:pt idx="8302">
                  <c:v>11.428335444083499</c:v>
                </c:pt>
                <c:pt idx="8303">
                  <c:v>11.429712020263199</c:v>
                </c:pt>
                <c:pt idx="8304">
                  <c:v>11.431088596442899</c:v>
                </c:pt>
                <c:pt idx="8305">
                  <c:v>11.432465172622701</c:v>
                </c:pt>
                <c:pt idx="8306">
                  <c:v>11.433841748802401</c:v>
                </c:pt>
                <c:pt idx="8307">
                  <c:v>11.435218324982101</c:v>
                </c:pt>
                <c:pt idx="8308">
                  <c:v>11.436594901161801</c:v>
                </c:pt>
                <c:pt idx="8309">
                  <c:v>11.4379714773416</c:v>
                </c:pt>
                <c:pt idx="8310">
                  <c:v>11.4393480535213</c:v>
                </c:pt>
                <c:pt idx="8311">
                  <c:v>11.440724629701</c:v>
                </c:pt>
                <c:pt idx="8312">
                  <c:v>11.4421012058807</c:v>
                </c:pt>
                <c:pt idx="8313">
                  <c:v>11.4434777820605</c:v>
                </c:pt>
                <c:pt idx="8314">
                  <c:v>11.4448543582402</c:v>
                </c:pt>
                <c:pt idx="8315">
                  <c:v>11.4462309344199</c:v>
                </c:pt>
                <c:pt idx="8316">
                  <c:v>11.4476075105996</c:v>
                </c:pt>
                <c:pt idx="8317">
                  <c:v>11.448984086779401</c:v>
                </c:pt>
                <c:pt idx="8318">
                  <c:v>11.450360662959101</c:v>
                </c:pt>
                <c:pt idx="8319">
                  <c:v>11.451737239138801</c:v>
                </c:pt>
                <c:pt idx="8320">
                  <c:v>11.453113815318501</c:v>
                </c:pt>
                <c:pt idx="8321">
                  <c:v>11.4544903914983</c:v>
                </c:pt>
                <c:pt idx="8322">
                  <c:v>11.455866967678</c:v>
                </c:pt>
                <c:pt idx="8323">
                  <c:v>11.4572435438577</c:v>
                </c:pt>
                <c:pt idx="8324">
                  <c:v>11.4586201200374</c:v>
                </c:pt>
                <c:pt idx="8325">
                  <c:v>11.4599966962172</c:v>
                </c:pt>
                <c:pt idx="8326">
                  <c:v>11.4613732723969</c:v>
                </c:pt>
                <c:pt idx="8327">
                  <c:v>11.4627498485766</c:v>
                </c:pt>
                <c:pt idx="8328">
                  <c:v>11.4641264247563</c:v>
                </c:pt>
                <c:pt idx="8329">
                  <c:v>11.465503000936099</c:v>
                </c:pt>
                <c:pt idx="8330">
                  <c:v>11.466879577115799</c:v>
                </c:pt>
                <c:pt idx="8331">
                  <c:v>11.468256153295499</c:v>
                </c:pt>
                <c:pt idx="8332">
                  <c:v>11.4696327294753</c:v>
                </c:pt>
                <c:pt idx="8333">
                  <c:v>11.471009305655</c:v>
                </c:pt>
                <c:pt idx="8334">
                  <c:v>11.4723858818347</c:v>
                </c:pt>
                <c:pt idx="8335">
                  <c:v>11.4737624580144</c:v>
                </c:pt>
                <c:pt idx="8336">
                  <c:v>11.4751390341942</c:v>
                </c:pt>
                <c:pt idx="8337">
                  <c:v>11.4765156103739</c:v>
                </c:pt>
                <c:pt idx="8338">
                  <c:v>11.4778921865536</c:v>
                </c:pt>
                <c:pt idx="8339">
                  <c:v>11.4792687627333</c:v>
                </c:pt>
                <c:pt idx="8340">
                  <c:v>11.480645338913099</c:v>
                </c:pt>
                <c:pt idx="8341">
                  <c:v>11.482021915092799</c:v>
                </c:pt>
                <c:pt idx="8342">
                  <c:v>11.483398491272499</c:v>
                </c:pt>
                <c:pt idx="8343">
                  <c:v>11.484775067452199</c:v>
                </c:pt>
                <c:pt idx="8344">
                  <c:v>11.486151643632001</c:v>
                </c:pt>
                <c:pt idx="8345">
                  <c:v>11.487528219811701</c:v>
                </c:pt>
                <c:pt idx="8346">
                  <c:v>11.488904795991401</c:v>
                </c:pt>
                <c:pt idx="8347">
                  <c:v>11.490281372171101</c:v>
                </c:pt>
                <c:pt idx="8348">
                  <c:v>11.4916579483509</c:v>
                </c:pt>
                <c:pt idx="8349">
                  <c:v>11.4930345245306</c:v>
                </c:pt>
                <c:pt idx="8350">
                  <c:v>11.4944111007103</c:v>
                </c:pt>
                <c:pt idx="8351">
                  <c:v>11.49578767689</c:v>
                </c:pt>
                <c:pt idx="8352">
                  <c:v>11.497164253069799</c:v>
                </c:pt>
                <c:pt idx="8353">
                  <c:v>11.498540829249499</c:v>
                </c:pt>
                <c:pt idx="8354">
                  <c:v>11.499917405429199</c:v>
                </c:pt>
                <c:pt idx="8355">
                  <c:v>11.501293981608899</c:v>
                </c:pt>
                <c:pt idx="8356">
                  <c:v>11.502670557788701</c:v>
                </c:pt>
                <c:pt idx="8357">
                  <c:v>11.504047133968401</c:v>
                </c:pt>
                <c:pt idx="8358">
                  <c:v>11.505423710148101</c:v>
                </c:pt>
                <c:pt idx="8359">
                  <c:v>11.506800286327801</c:v>
                </c:pt>
                <c:pt idx="8360">
                  <c:v>11.5081768625076</c:v>
                </c:pt>
                <c:pt idx="8361">
                  <c:v>11.5095534386873</c:v>
                </c:pt>
                <c:pt idx="8362">
                  <c:v>11.510930014867</c:v>
                </c:pt>
                <c:pt idx="8363">
                  <c:v>11.5123065910468</c:v>
                </c:pt>
                <c:pt idx="8364">
                  <c:v>11.5136831672265</c:v>
                </c:pt>
                <c:pt idx="8365">
                  <c:v>11.5150597434062</c:v>
                </c:pt>
                <c:pt idx="8366">
                  <c:v>11.5164363195859</c:v>
                </c:pt>
                <c:pt idx="8367">
                  <c:v>11.517812895765701</c:v>
                </c:pt>
                <c:pt idx="8368">
                  <c:v>11.519189471945401</c:v>
                </c:pt>
                <c:pt idx="8369">
                  <c:v>11.520566048125101</c:v>
                </c:pt>
                <c:pt idx="8370">
                  <c:v>11.521942624304801</c:v>
                </c:pt>
                <c:pt idx="8371">
                  <c:v>11.5233192004846</c:v>
                </c:pt>
                <c:pt idx="8372">
                  <c:v>11.5246957766643</c:v>
                </c:pt>
                <c:pt idx="8373">
                  <c:v>11.526072352844</c:v>
                </c:pt>
                <c:pt idx="8374">
                  <c:v>11.5274489290237</c:v>
                </c:pt>
                <c:pt idx="8375">
                  <c:v>11.5288255052035</c:v>
                </c:pt>
                <c:pt idx="8376">
                  <c:v>11.5302020813832</c:v>
                </c:pt>
                <c:pt idx="8377">
                  <c:v>11.5315786575629</c:v>
                </c:pt>
                <c:pt idx="8378">
                  <c:v>11.5329552337426</c:v>
                </c:pt>
                <c:pt idx="8379">
                  <c:v>11.534331809922399</c:v>
                </c:pt>
                <c:pt idx="8380">
                  <c:v>11.535708386102099</c:v>
                </c:pt>
                <c:pt idx="8381">
                  <c:v>11.537084962281799</c:v>
                </c:pt>
                <c:pt idx="8382">
                  <c:v>11.538461538461499</c:v>
                </c:pt>
                <c:pt idx="8383">
                  <c:v>11.5398381146413</c:v>
                </c:pt>
                <c:pt idx="8384">
                  <c:v>11.541214690821</c:v>
                </c:pt>
                <c:pt idx="8385">
                  <c:v>11.5425912670007</c:v>
                </c:pt>
                <c:pt idx="8386">
                  <c:v>11.5439678431804</c:v>
                </c:pt>
                <c:pt idx="8387">
                  <c:v>11.5453444193602</c:v>
                </c:pt>
                <c:pt idx="8388">
                  <c:v>11.5467209955399</c:v>
                </c:pt>
                <c:pt idx="8389">
                  <c:v>11.5480975717196</c:v>
                </c:pt>
                <c:pt idx="8390">
                  <c:v>11.5494741478993</c:v>
                </c:pt>
                <c:pt idx="8391">
                  <c:v>11.550850724079099</c:v>
                </c:pt>
                <c:pt idx="8392">
                  <c:v>11.552227300258799</c:v>
                </c:pt>
                <c:pt idx="8393">
                  <c:v>11.553603876438499</c:v>
                </c:pt>
                <c:pt idx="8394">
                  <c:v>11.554980452618301</c:v>
                </c:pt>
                <c:pt idx="8395">
                  <c:v>11.556357028798001</c:v>
                </c:pt>
                <c:pt idx="8396">
                  <c:v>11.557733604977701</c:v>
                </c:pt>
                <c:pt idx="8397">
                  <c:v>11.559110181157401</c:v>
                </c:pt>
                <c:pt idx="8398">
                  <c:v>11.5604867573372</c:v>
                </c:pt>
                <c:pt idx="8399">
                  <c:v>11.5618633335169</c:v>
                </c:pt>
                <c:pt idx="8400">
                  <c:v>11.5632399096966</c:v>
                </c:pt>
                <c:pt idx="8401">
                  <c:v>11.5646164858763</c:v>
                </c:pt>
                <c:pt idx="8402">
                  <c:v>11.5659930620561</c:v>
                </c:pt>
                <c:pt idx="8403">
                  <c:v>11.5673696382358</c:v>
                </c:pt>
                <c:pt idx="8404">
                  <c:v>11.5687462144155</c:v>
                </c:pt>
                <c:pt idx="8405">
                  <c:v>11.5701227905952</c:v>
                </c:pt>
                <c:pt idx="8406">
                  <c:v>11.571499366775001</c:v>
                </c:pt>
                <c:pt idx="8407">
                  <c:v>11.572875942954701</c:v>
                </c:pt>
                <c:pt idx="8408">
                  <c:v>11.574252519134401</c:v>
                </c:pt>
                <c:pt idx="8409">
                  <c:v>11.575629095314101</c:v>
                </c:pt>
                <c:pt idx="8410">
                  <c:v>11.5770056714939</c:v>
                </c:pt>
                <c:pt idx="8411">
                  <c:v>11.5783822476736</c:v>
                </c:pt>
                <c:pt idx="8412">
                  <c:v>11.5797588238533</c:v>
                </c:pt>
                <c:pt idx="8413">
                  <c:v>11.581135400033</c:v>
                </c:pt>
                <c:pt idx="8414">
                  <c:v>11.5825119762128</c:v>
                </c:pt>
                <c:pt idx="8415">
                  <c:v>11.5838885523925</c:v>
                </c:pt>
                <c:pt idx="8416">
                  <c:v>11.5852651285722</c:v>
                </c:pt>
                <c:pt idx="8417">
                  <c:v>11.5866417047519</c:v>
                </c:pt>
                <c:pt idx="8418">
                  <c:v>11.588018280931699</c:v>
                </c:pt>
                <c:pt idx="8419">
                  <c:v>11.589394857111399</c:v>
                </c:pt>
                <c:pt idx="8420">
                  <c:v>11.590771433291099</c:v>
                </c:pt>
                <c:pt idx="8421">
                  <c:v>11.592148009470799</c:v>
                </c:pt>
                <c:pt idx="8422">
                  <c:v>11.5935245856506</c:v>
                </c:pt>
                <c:pt idx="8423">
                  <c:v>11.5949011618303</c:v>
                </c:pt>
                <c:pt idx="8424">
                  <c:v>11.59627773801</c:v>
                </c:pt>
                <c:pt idx="8425">
                  <c:v>11.5976543141897</c:v>
                </c:pt>
                <c:pt idx="8426">
                  <c:v>11.5990308903695</c:v>
                </c:pt>
                <c:pt idx="8427">
                  <c:v>11.6004074665492</c:v>
                </c:pt>
                <c:pt idx="8428">
                  <c:v>11.6017840427289</c:v>
                </c:pt>
                <c:pt idx="8429">
                  <c:v>11.603160618908699</c:v>
                </c:pt>
                <c:pt idx="8430">
                  <c:v>11.604537195088399</c:v>
                </c:pt>
                <c:pt idx="8431">
                  <c:v>11.605913771268099</c:v>
                </c:pt>
                <c:pt idx="8432">
                  <c:v>11.607290347447799</c:v>
                </c:pt>
                <c:pt idx="8433">
                  <c:v>11.608666923627601</c:v>
                </c:pt>
                <c:pt idx="8434">
                  <c:v>11.610043499807301</c:v>
                </c:pt>
                <c:pt idx="8435">
                  <c:v>11.611420075987001</c:v>
                </c:pt>
                <c:pt idx="8436">
                  <c:v>11.612796652166701</c:v>
                </c:pt>
                <c:pt idx="8437">
                  <c:v>11.6141732283465</c:v>
                </c:pt>
                <c:pt idx="8438">
                  <c:v>11.6155498045262</c:v>
                </c:pt>
                <c:pt idx="8439">
                  <c:v>11.6169263807059</c:v>
                </c:pt>
                <c:pt idx="8440">
                  <c:v>11.6183029568856</c:v>
                </c:pt>
                <c:pt idx="8441">
                  <c:v>11.619679533065399</c:v>
                </c:pt>
                <c:pt idx="8442">
                  <c:v>11.621056109245099</c:v>
                </c:pt>
                <c:pt idx="8443">
                  <c:v>11.622432685424799</c:v>
                </c:pt>
                <c:pt idx="8444">
                  <c:v>11.623809261604499</c:v>
                </c:pt>
                <c:pt idx="8445">
                  <c:v>11.625185837784301</c:v>
                </c:pt>
                <c:pt idx="8446">
                  <c:v>11.626562413964001</c:v>
                </c:pt>
                <c:pt idx="8447">
                  <c:v>11.627938990143701</c:v>
                </c:pt>
                <c:pt idx="8448">
                  <c:v>11.629315566323401</c:v>
                </c:pt>
                <c:pt idx="8449">
                  <c:v>11.6306921425032</c:v>
                </c:pt>
                <c:pt idx="8450">
                  <c:v>11.6320687186829</c:v>
                </c:pt>
                <c:pt idx="8451">
                  <c:v>11.6334452948626</c:v>
                </c:pt>
                <c:pt idx="8452">
                  <c:v>11.6348218710423</c:v>
                </c:pt>
                <c:pt idx="8453">
                  <c:v>11.6361984472221</c:v>
                </c:pt>
                <c:pt idx="8454">
                  <c:v>11.6375750234018</c:v>
                </c:pt>
                <c:pt idx="8455">
                  <c:v>11.6389515995815</c:v>
                </c:pt>
                <c:pt idx="8456">
                  <c:v>11.6403281757612</c:v>
                </c:pt>
                <c:pt idx="8457">
                  <c:v>11.641704751941001</c:v>
                </c:pt>
                <c:pt idx="8458">
                  <c:v>11.643081328120701</c:v>
                </c:pt>
                <c:pt idx="8459">
                  <c:v>11.644457904300401</c:v>
                </c:pt>
                <c:pt idx="8460">
                  <c:v>11.6458344804802</c:v>
                </c:pt>
                <c:pt idx="8461">
                  <c:v>11.6472110566599</c:v>
                </c:pt>
                <c:pt idx="8462">
                  <c:v>11.6485876328396</c:v>
                </c:pt>
                <c:pt idx="8463">
                  <c:v>11.6499642090193</c:v>
                </c:pt>
                <c:pt idx="8464">
                  <c:v>11.6513407851991</c:v>
                </c:pt>
                <c:pt idx="8465">
                  <c:v>11.6527173613788</c:v>
                </c:pt>
                <c:pt idx="8466">
                  <c:v>11.6540939375585</c:v>
                </c:pt>
                <c:pt idx="8467">
                  <c:v>11.6554705137382</c:v>
                </c:pt>
                <c:pt idx="8468">
                  <c:v>11.656847089917999</c:v>
                </c:pt>
                <c:pt idx="8469">
                  <c:v>11.658223666097699</c:v>
                </c:pt>
                <c:pt idx="8470">
                  <c:v>11.659600242277399</c:v>
                </c:pt>
                <c:pt idx="8471">
                  <c:v>11.660976818457099</c:v>
                </c:pt>
                <c:pt idx="8472">
                  <c:v>11.6623533946369</c:v>
                </c:pt>
                <c:pt idx="8473">
                  <c:v>11.6637299708166</c:v>
                </c:pt>
                <c:pt idx="8474">
                  <c:v>11.6651065469963</c:v>
                </c:pt>
                <c:pt idx="8475">
                  <c:v>11.666483123176</c:v>
                </c:pt>
                <c:pt idx="8476">
                  <c:v>11.6678596993558</c:v>
                </c:pt>
                <c:pt idx="8477">
                  <c:v>11.6692362755355</c:v>
                </c:pt>
                <c:pt idx="8478">
                  <c:v>11.6706128517152</c:v>
                </c:pt>
                <c:pt idx="8479">
                  <c:v>11.6719894278949</c:v>
                </c:pt>
                <c:pt idx="8480">
                  <c:v>11.673366004074699</c:v>
                </c:pt>
                <c:pt idx="8481">
                  <c:v>11.674742580254399</c:v>
                </c:pt>
                <c:pt idx="8482">
                  <c:v>11.676119156434099</c:v>
                </c:pt>
                <c:pt idx="8483">
                  <c:v>11.677495732613799</c:v>
                </c:pt>
                <c:pt idx="8484">
                  <c:v>11.678872308793601</c:v>
                </c:pt>
                <c:pt idx="8485">
                  <c:v>11.680248884973301</c:v>
                </c:pt>
                <c:pt idx="8486">
                  <c:v>11.681625461153001</c:v>
                </c:pt>
                <c:pt idx="8487">
                  <c:v>11.683002037332701</c:v>
                </c:pt>
                <c:pt idx="8488">
                  <c:v>11.6843786135125</c:v>
                </c:pt>
                <c:pt idx="8489">
                  <c:v>11.6857551896922</c:v>
                </c:pt>
                <c:pt idx="8490">
                  <c:v>11.6871317658719</c:v>
                </c:pt>
                <c:pt idx="8491">
                  <c:v>11.6885083420517</c:v>
                </c:pt>
                <c:pt idx="8492">
                  <c:v>11.6898849182314</c:v>
                </c:pt>
                <c:pt idx="8493">
                  <c:v>11.6912614944111</c:v>
                </c:pt>
                <c:pt idx="8494">
                  <c:v>11.6926380705908</c:v>
                </c:pt>
                <c:pt idx="8495">
                  <c:v>11.694014646770601</c:v>
                </c:pt>
                <c:pt idx="8496">
                  <c:v>11.695391222950301</c:v>
                </c:pt>
                <c:pt idx="8497">
                  <c:v>11.696767799130001</c:v>
                </c:pt>
                <c:pt idx="8498">
                  <c:v>11.698144375309701</c:v>
                </c:pt>
                <c:pt idx="8499">
                  <c:v>11.6995209514895</c:v>
                </c:pt>
                <c:pt idx="8500">
                  <c:v>11.7008975276692</c:v>
                </c:pt>
                <c:pt idx="8501">
                  <c:v>11.7022741038489</c:v>
                </c:pt>
                <c:pt idx="8502">
                  <c:v>11.7036506800286</c:v>
                </c:pt>
                <c:pt idx="8503">
                  <c:v>11.7050272562084</c:v>
                </c:pt>
                <c:pt idx="8504">
                  <c:v>11.7064038323881</c:v>
                </c:pt>
                <c:pt idx="8505">
                  <c:v>11.7077804085678</c:v>
                </c:pt>
                <c:pt idx="8506">
                  <c:v>11.7091569847475</c:v>
                </c:pt>
                <c:pt idx="8507">
                  <c:v>11.710533560927299</c:v>
                </c:pt>
                <c:pt idx="8508">
                  <c:v>11.711910137106999</c:v>
                </c:pt>
                <c:pt idx="8509">
                  <c:v>11.713286713286699</c:v>
                </c:pt>
                <c:pt idx="8510">
                  <c:v>11.714663289466399</c:v>
                </c:pt>
                <c:pt idx="8511">
                  <c:v>11.7160398656462</c:v>
                </c:pt>
                <c:pt idx="8512">
                  <c:v>11.7174164418259</c:v>
                </c:pt>
                <c:pt idx="8513">
                  <c:v>11.7187930180056</c:v>
                </c:pt>
                <c:pt idx="8514">
                  <c:v>11.7201695941853</c:v>
                </c:pt>
                <c:pt idx="8515">
                  <c:v>11.7215461703651</c:v>
                </c:pt>
                <c:pt idx="8516">
                  <c:v>11.7229227465448</c:v>
                </c:pt>
                <c:pt idx="8517">
                  <c:v>11.7242993227245</c:v>
                </c:pt>
                <c:pt idx="8518">
                  <c:v>11.7256758989042</c:v>
                </c:pt>
                <c:pt idx="8519">
                  <c:v>11.727052475083999</c:v>
                </c:pt>
                <c:pt idx="8520">
                  <c:v>11.728429051263699</c:v>
                </c:pt>
                <c:pt idx="8521">
                  <c:v>11.729805627443399</c:v>
                </c:pt>
                <c:pt idx="8522">
                  <c:v>11.731182203623201</c:v>
                </c:pt>
                <c:pt idx="8523">
                  <c:v>11.732558779802901</c:v>
                </c:pt>
                <c:pt idx="8524">
                  <c:v>11.733935355982601</c:v>
                </c:pt>
                <c:pt idx="8525">
                  <c:v>11.735311932162301</c:v>
                </c:pt>
                <c:pt idx="8526">
                  <c:v>11.7366885083421</c:v>
                </c:pt>
                <c:pt idx="8527">
                  <c:v>11.7380650845218</c:v>
                </c:pt>
                <c:pt idx="8528">
                  <c:v>11.7394416607015</c:v>
                </c:pt>
                <c:pt idx="8529">
                  <c:v>11.7408182368812</c:v>
                </c:pt>
                <c:pt idx="8530">
                  <c:v>11.742194813060999</c:v>
                </c:pt>
                <c:pt idx="8531">
                  <c:v>11.743571389240699</c:v>
                </c:pt>
                <c:pt idx="8532">
                  <c:v>11.744947965420399</c:v>
                </c:pt>
                <c:pt idx="8533">
                  <c:v>11.746324541600099</c:v>
                </c:pt>
                <c:pt idx="8534">
                  <c:v>11.747701117779901</c:v>
                </c:pt>
                <c:pt idx="8535">
                  <c:v>11.749077693959601</c:v>
                </c:pt>
                <c:pt idx="8536">
                  <c:v>11.750454270139301</c:v>
                </c:pt>
                <c:pt idx="8537">
                  <c:v>11.751830846319001</c:v>
                </c:pt>
                <c:pt idx="8538">
                  <c:v>11.7532074224988</c:v>
                </c:pt>
                <c:pt idx="8539">
                  <c:v>11.7545839986785</c:v>
                </c:pt>
                <c:pt idx="8540">
                  <c:v>11.7559605748582</c:v>
                </c:pt>
                <c:pt idx="8541">
                  <c:v>11.7573371510379</c:v>
                </c:pt>
                <c:pt idx="8542">
                  <c:v>11.7587137272177</c:v>
                </c:pt>
                <c:pt idx="8543">
                  <c:v>11.7600903033974</c:v>
                </c:pt>
                <c:pt idx="8544">
                  <c:v>11.7614668795771</c:v>
                </c:pt>
                <c:pt idx="8545">
                  <c:v>11.7628434557568</c:v>
                </c:pt>
                <c:pt idx="8546">
                  <c:v>11.764220031936601</c:v>
                </c:pt>
                <c:pt idx="8547">
                  <c:v>11.765596608116301</c:v>
                </c:pt>
                <c:pt idx="8548">
                  <c:v>11.766973184296001</c:v>
                </c:pt>
                <c:pt idx="8549">
                  <c:v>11.768349760475701</c:v>
                </c:pt>
                <c:pt idx="8550">
                  <c:v>11.7697263366555</c:v>
                </c:pt>
                <c:pt idx="8551">
                  <c:v>11.7711029128352</c:v>
                </c:pt>
                <c:pt idx="8552">
                  <c:v>11.7724794890149</c:v>
                </c:pt>
                <c:pt idx="8553">
                  <c:v>11.7738560651947</c:v>
                </c:pt>
                <c:pt idx="8554">
                  <c:v>11.7752326413744</c:v>
                </c:pt>
                <c:pt idx="8555">
                  <c:v>11.7766092175541</c:v>
                </c:pt>
                <c:pt idx="8556">
                  <c:v>11.7779857937338</c:v>
                </c:pt>
                <c:pt idx="8557">
                  <c:v>11.779362369913599</c:v>
                </c:pt>
                <c:pt idx="8558">
                  <c:v>11.780738946093299</c:v>
                </c:pt>
                <c:pt idx="8559">
                  <c:v>11.782115522272999</c:v>
                </c:pt>
                <c:pt idx="8560">
                  <c:v>11.783492098452699</c:v>
                </c:pt>
                <c:pt idx="8561">
                  <c:v>11.7848686746325</c:v>
                </c:pt>
                <c:pt idx="8562">
                  <c:v>11.7862452508122</c:v>
                </c:pt>
                <c:pt idx="8563">
                  <c:v>11.7876218269919</c:v>
                </c:pt>
                <c:pt idx="8564">
                  <c:v>11.7889984031716</c:v>
                </c:pt>
                <c:pt idx="8565">
                  <c:v>11.7903749793514</c:v>
                </c:pt>
                <c:pt idx="8566">
                  <c:v>11.7917515555311</c:v>
                </c:pt>
                <c:pt idx="8567">
                  <c:v>11.7931281317108</c:v>
                </c:pt>
                <c:pt idx="8568">
                  <c:v>11.7945047078905</c:v>
                </c:pt>
                <c:pt idx="8569">
                  <c:v>11.795881284070299</c:v>
                </c:pt>
                <c:pt idx="8570">
                  <c:v>11.797257860249999</c:v>
                </c:pt>
                <c:pt idx="8571">
                  <c:v>11.798634436429699</c:v>
                </c:pt>
                <c:pt idx="8572">
                  <c:v>11.800011012609399</c:v>
                </c:pt>
                <c:pt idx="8573">
                  <c:v>11.801387588789201</c:v>
                </c:pt>
                <c:pt idx="8574">
                  <c:v>11.802764164968901</c:v>
                </c:pt>
                <c:pt idx="8575">
                  <c:v>11.804140741148601</c:v>
                </c:pt>
                <c:pt idx="8576">
                  <c:v>11.805517317328301</c:v>
                </c:pt>
                <c:pt idx="8577">
                  <c:v>11.8068938935081</c:v>
                </c:pt>
                <c:pt idx="8578">
                  <c:v>11.8082704696878</c:v>
                </c:pt>
                <c:pt idx="8579">
                  <c:v>11.8096470458675</c:v>
                </c:pt>
                <c:pt idx="8580">
                  <c:v>11.8110236220472</c:v>
                </c:pt>
                <c:pt idx="8581">
                  <c:v>11.812400198226999</c:v>
                </c:pt>
                <c:pt idx="8582">
                  <c:v>11.813776774406699</c:v>
                </c:pt>
                <c:pt idx="8583">
                  <c:v>11.815153350586399</c:v>
                </c:pt>
                <c:pt idx="8584">
                  <c:v>11.816529926766201</c:v>
                </c:pt>
                <c:pt idx="8585">
                  <c:v>11.817906502945901</c:v>
                </c:pt>
                <c:pt idx="8586">
                  <c:v>11.819283079125601</c:v>
                </c:pt>
                <c:pt idx="8587">
                  <c:v>11.820659655305301</c:v>
                </c:pt>
                <c:pt idx="8588">
                  <c:v>11.8220362314851</c:v>
                </c:pt>
                <c:pt idx="8589">
                  <c:v>11.8234128076648</c:v>
                </c:pt>
                <c:pt idx="8590">
                  <c:v>11.8247893838445</c:v>
                </c:pt>
                <c:pt idx="8591">
                  <c:v>11.8261659600242</c:v>
                </c:pt>
                <c:pt idx="8592">
                  <c:v>11.827542536204</c:v>
                </c:pt>
                <c:pt idx="8593">
                  <c:v>11.8289191123837</c:v>
                </c:pt>
                <c:pt idx="8594">
                  <c:v>11.8302956885634</c:v>
                </c:pt>
                <c:pt idx="8595">
                  <c:v>11.8316722647431</c:v>
                </c:pt>
                <c:pt idx="8596">
                  <c:v>11.833048840922901</c:v>
                </c:pt>
                <c:pt idx="8597">
                  <c:v>11.834425417102601</c:v>
                </c:pt>
                <c:pt idx="8598">
                  <c:v>11.835801993282301</c:v>
                </c:pt>
                <c:pt idx="8599">
                  <c:v>11.837178569462001</c:v>
                </c:pt>
                <c:pt idx="8600">
                  <c:v>11.8385551456418</c:v>
                </c:pt>
                <c:pt idx="8601">
                  <c:v>11.8399317218215</c:v>
                </c:pt>
                <c:pt idx="8602">
                  <c:v>11.8413082980012</c:v>
                </c:pt>
                <c:pt idx="8603">
                  <c:v>11.8426848741809</c:v>
                </c:pt>
                <c:pt idx="8604">
                  <c:v>11.8440614503607</c:v>
                </c:pt>
                <c:pt idx="8605">
                  <c:v>11.8454380265404</c:v>
                </c:pt>
                <c:pt idx="8606">
                  <c:v>11.8468146027201</c:v>
                </c:pt>
                <c:pt idx="8607">
                  <c:v>11.8481911788998</c:v>
                </c:pt>
                <c:pt idx="8608">
                  <c:v>11.849567755079599</c:v>
                </c:pt>
                <c:pt idx="8609">
                  <c:v>11.850944331259299</c:v>
                </c:pt>
                <c:pt idx="8610">
                  <c:v>11.852320907438999</c:v>
                </c:pt>
                <c:pt idx="8611">
                  <c:v>11.853697483618699</c:v>
                </c:pt>
                <c:pt idx="8612">
                  <c:v>11.8550740597985</c:v>
                </c:pt>
                <c:pt idx="8613">
                  <c:v>11.8564506359782</c:v>
                </c:pt>
                <c:pt idx="8614">
                  <c:v>11.8578272121579</c:v>
                </c:pt>
                <c:pt idx="8615">
                  <c:v>11.8592037883376</c:v>
                </c:pt>
                <c:pt idx="8616">
                  <c:v>11.8605803645174</c:v>
                </c:pt>
                <c:pt idx="8617">
                  <c:v>11.8619569406971</c:v>
                </c:pt>
                <c:pt idx="8618">
                  <c:v>11.8633335168768</c:v>
                </c:pt>
                <c:pt idx="8619">
                  <c:v>11.864710093056599</c:v>
                </c:pt>
                <c:pt idx="8620">
                  <c:v>11.866086669236299</c:v>
                </c:pt>
                <c:pt idx="8621">
                  <c:v>11.867463245415999</c:v>
                </c:pt>
                <c:pt idx="8622">
                  <c:v>11.868839821595699</c:v>
                </c:pt>
                <c:pt idx="8623">
                  <c:v>11.870216397775501</c:v>
                </c:pt>
                <c:pt idx="8624">
                  <c:v>11.871592973955201</c:v>
                </c:pt>
                <c:pt idx="8625">
                  <c:v>11.872969550134901</c:v>
                </c:pt>
                <c:pt idx="8626">
                  <c:v>11.874346126314601</c:v>
                </c:pt>
                <c:pt idx="8627">
                  <c:v>11.8757227024944</c:v>
                </c:pt>
                <c:pt idx="8628">
                  <c:v>11.8770992786741</c:v>
                </c:pt>
                <c:pt idx="8629">
                  <c:v>11.8784758548538</c:v>
                </c:pt>
                <c:pt idx="8630">
                  <c:v>11.8798524310335</c:v>
                </c:pt>
                <c:pt idx="8631">
                  <c:v>11.8812290072133</c:v>
                </c:pt>
                <c:pt idx="8632">
                  <c:v>11.882605583393</c:v>
                </c:pt>
                <c:pt idx="8633">
                  <c:v>11.8839821595727</c:v>
                </c:pt>
                <c:pt idx="8634">
                  <c:v>11.8853587357524</c:v>
                </c:pt>
                <c:pt idx="8635">
                  <c:v>11.886735311932201</c:v>
                </c:pt>
                <c:pt idx="8636">
                  <c:v>11.888111888111901</c:v>
                </c:pt>
                <c:pt idx="8637">
                  <c:v>11.889488464291601</c:v>
                </c:pt>
                <c:pt idx="8638">
                  <c:v>11.890865040471301</c:v>
                </c:pt>
                <c:pt idx="8639">
                  <c:v>11.8922416166511</c:v>
                </c:pt>
                <c:pt idx="8640">
                  <c:v>11.8936181928308</c:v>
                </c:pt>
                <c:pt idx="8641">
                  <c:v>11.8949947690105</c:v>
                </c:pt>
                <c:pt idx="8642">
                  <c:v>11.8963713451902</c:v>
                </c:pt>
                <c:pt idx="8643">
                  <c:v>11.89774792137</c:v>
                </c:pt>
                <c:pt idx="8644">
                  <c:v>11.8991244975497</c:v>
                </c:pt>
                <c:pt idx="8645">
                  <c:v>11.9005010737294</c:v>
                </c:pt>
                <c:pt idx="8646">
                  <c:v>11.9018776499091</c:v>
                </c:pt>
                <c:pt idx="8647">
                  <c:v>11.903254226088899</c:v>
                </c:pt>
                <c:pt idx="8648">
                  <c:v>11.904630802268599</c:v>
                </c:pt>
                <c:pt idx="8649">
                  <c:v>11.906007378448299</c:v>
                </c:pt>
                <c:pt idx="8650">
                  <c:v>11.9073839546281</c:v>
                </c:pt>
                <c:pt idx="8651">
                  <c:v>11.9087605308078</c:v>
                </c:pt>
                <c:pt idx="8652">
                  <c:v>11.9101371069875</c:v>
                </c:pt>
                <c:pt idx="8653">
                  <c:v>11.9115136831672</c:v>
                </c:pt>
                <c:pt idx="8654">
                  <c:v>11.912890259347</c:v>
                </c:pt>
                <c:pt idx="8655">
                  <c:v>11.9142668355267</c:v>
                </c:pt>
                <c:pt idx="8656">
                  <c:v>11.9156434117064</c:v>
                </c:pt>
                <c:pt idx="8657">
                  <c:v>11.9170199878861</c:v>
                </c:pt>
                <c:pt idx="8658">
                  <c:v>11.918396564065899</c:v>
                </c:pt>
                <c:pt idx="8659">
                  <c:v>11.919773140245599</c:v>
                </c:pt>
                <c:pt idx="8660">
                  <c:v>11.921149716425299</c:v>
                </c:pt>
                <c:pt idx="8661">
                  <c:v>11.922526292604999</c:v>
                </c:pt>
                <c:pt idx="8662">
                  <c:v>11.923902868784801</c:v>
                </c:pt>
                <c:pt idx="8663">
                  <c:v>11.925279444964501</c:v>
                </c:pt>
                <c:pt idx="8664">
                  <c:v>11.926656021144201</c:v>
                </c:pt>
                <c:pt idx="8665">
                  <c:v>11.928032597323901</c:v>
                </c:pt>
                <c:pt idx="8666">
                  <c:v>11.9294091735037</c:v>
                </c:pt>
                <c:pt idx="8667">
                  <c:v>11.9307857496834</c:v>
                </c:pt>
                <c:pt idx="8668">
                  <c:v>11.9321623258631</c:v>
                </c:pt>
                <c:pt idx="8669">
                  <c:v>11.9335389020428</c:v>
                </c:pt>
                <c:pt idx="8670">
                  <c:v>11.934915478222599</c:v>
                </c:pt>
                <c:pt idx="8671">
                  <c:v>11.936292054402299</c:v>
                </c:pt>
                <c:pt idx="8672">
                  <c:v>11.937668630581999</c:v>
                </c:pt>
                <c:pt idx="8673">
                  <c:v>11.939045206761699</c:v>
                </c:pt>
                <c:pt idx="8674">
                  <c:v>11.940421782941501</c:v>
                </c:pt>
                <c:pt idx="8675">
                  <c:v>11.941798359121201</c:v>
                </c:pt>
                <c:pt idx="8676">
                  <c:v>11.943174935300901</c:v>
                </c:pt>
                <c:pt idx="8677">
                  <c:v>11.944551511480601</c:v>
                </c:pt>
                <c:pt idx="8678">
                  <c:v>11.9459280876604</c:v>
                </c:pt>
                <c:pt idx="8679">
                  <c:v>11.9473046638401</c:v>
                </c:pt>
                <c:pt idx="8680">
                  <c:v>11.9486812400198</c:v>
                </c:pt>
                <c:pt idx="8681">
                  <c:v>11.9500578161996</c:v>
                </c:pt>
                <c:pt idx="8682">
                  <c:v>11.9514343923793</c:v>
                </c:pt>
                <c:pt idx="8683">
                  <c:v>11.952810968559</c:v>
                </c:pt>
                <c:pt idx="8684">
                  <c:v>11.9541875447387</c:v>
                </c:pt>
                <c:pt idx="8685">
                  <c:v>11.955564120918501</c:v>
                </c:pt>
                <c:pt idx="8686">
                  <c:v>11.956940697098201</c:v>
                </c:pt>
                <c:pt idx="8687">
                  <c:v>11.958317273277901</c:v>
                </c:pt>
                <c:pt idx="8688">
                  <c:v>11.959693849457601</c:v>
                </c:pt>
                <c:pt idx="8689">
                  <c:v>11.9610704256374</c:v>
                </c:pt>
                <c:pt idx="8690">
                  <c:v>11.9624470018171</c:v>
                </c:pt>
                <c:pt idx="8691">
                  <c:v>11.9638235779968</c:v>
                </c:pt>
                <c:pt idx="8692">
                  <c:v>11.9652001541765</c:v>
                </c:pt>
                <c:pt idx="8693">
                  <c:v>11.9665767303563</c:v>
                </c:pt>
                <c:pt idx="8694">
                  <c:v>11.967953306536</c:v>
                </c:pt>
                <c:pt idx="8695">
                  <c:v>11.9693298827157</c:v>
                </c:pt>
                <c:pt idx="8696">
                  <c:v>11.9707064588954</c:v>
                </c:pt>
                <c:pt idx="8697">
                  <c:v>11.972083035075199</c:v>
                </c:pt>
                <c:pt idx="8698">
                  <c:v>11.973459611254899</c:v>
                </c:pt>
                <c:pt idx="8699">
                  <c:v>11.974836187434599</c:v>
                </c:pt>
                <c:pt idx="8700">
                  <c:v>11.976212763614299</c:v>
                </c:pt>
                <c:pt idx="8701">
                  <c:v>11.9775893397941</c:v>
                </c:pt>
                <c:pt idx="8702">
                  <c:v>11.9789659159738</c:v>
                </c:pt>
                <c:pt idx="8703">
                  <c:v>11.9803424921535</c:v>
                </c:pt>
                <c:pt idx="8704">
                  <c:v>11.9817190683332</c:v>
                </c:pt>
                <c:pt idx="8705">
                  <c:v>11.983095644513</c:v>
                </c:pt>
                <c:pt idx="8706">
                  <c:v>11.9844722206927</c:v>
                </c:pt>
                <c:pt idx="8707">
                  <c:v>11.9858487968724</c:v>
                </c:pt>
                <c:pt idx="8708">
                  <c:v>11.9872253730521</c:v>
                </c:pt>
                <c:pt idx="8709">
                  <c:v>11.988601949231899</c:v>
                </c:pt>
                <c:pt idx="8710">
                  <c:v>11.989978525411599</c:v>
                </c:pt>
                <c:pt idx="8711">
                  <c:v>11.991355101591299</c:v>
                </c:pt>
                <c:pt idx="8712">
                  <c:v>11.992731677770999</c:v>
                </c:pt>
                <c:pt idx="8713">
                  <c:v>11.994108253950801</c:v>
                </c:pt>
                <c:pt idx="8714">
                  <c:v>11.995484830130501</c:v>
                </c:pt>
                <c:pt idx="8715">
                  <c:v>11.996861406310201</c:v>
                </c:pt>
                <c:pt idx="8716">
                  <c:v>11.99823798249</c:v>
                </c:pt>
                <c:pt idx="8717">
                  <c:v>11.9996145586697</c:v>
                </c:pt>
                <c:pt idx="8718">
                  <c:v>12.0009911348494</c:v>
                </c:pt>
                <c:pt idx="8719">
                  <c:v>12.0023677110291</c:v>
                </c:pt>
                <c:pt idx="8720">
                  <c:v>12.0037442872089</c:v>
                </c:pt>
                <c:pt idx="8721">
                  <c:v>12.0051208633886</c:v>
                </c:pt>
                <c:pt idx="8722">
                  <c:v>12.0064974395683</c:v>
                </c:pt>
                <c:pt idx="8723">
                  <c:v>12.007874015748</c:v>
                </c:pt>
                <c:pt idx="8724">
                  <c:v>12.009250591927801</c:v>
                </c:pt>
                <c:pt idx="8725">
                  <c:v>12.010627168107501</c:v>
                </c:pt>
                <c:pt idx="8726">
                  <c:v>12.012003744287201</c:v>
                </c:pt>
                <c:pt idx="8727">
                  <c:v>12.013380320466901</c:v>
                </c:pt>
                <c:pt idx="8728">
                  <c:v>12.0147568966467</c:v>
                </c:pt>
                <c:pt idx="8729">
                  <c:v>12.0161334728264</c:v>
                </c:pt>
                <c:pt idx="8730">
                  <c:v>12.0175100490061</c:v>
                </c:pt>
                <c:pt idx="8731">
                  <c:v>12.0188866251858</c:v>
                </c:pt>
                <c:pt idx="8732">
                  <c:v>12.0202632013656</c:v>
                </c:pt>
                <c:pt idx="8733">
                  <c:v>12.0216397775453</c:v>
                </c:pt>
                <c:pt idx="8734">
                  <c:v>12.023016353725</c:v>
                </c:pt>
                <c:pt idx="8735">
                  <c:v>12.0243929299047</c:v>
                </c:pt>
                <c:pt idx="8736">
                  <c:v>12.025769506084499</c:v>
                </c:pt>
                <c:pt idx="8737">
                  <c:v>12.027146082264199</c:v>
                </c:pt>
                <c:pt idx="8738">
                  <c:v>12.028522658443899</c:v>
                </c:pt>
                <c:pt idx="8739">
                  <c:v>12.029899234623599</c:v>
                </c:pt>
                <c:pt idx="8740">
                  <c:v>12.0312758108034</c:v>
                </c:pt>
                <c:pt idx="8741">
                  <c:v>12.0326523869831</c:v>
                </c:pt>
                <c:pt idx="8742">
                  <c:v>12.0340289631628</c:v>
                </c:pt>
                <c:pt idx="8743">
                  <c:v>12.0354055393426</c:v>
                </c:pt>
                <c:pt idx="8744">
                  <c:v>12.0367821155223</c:v>
                </c:pt>
                <c:pt idx="8745">
                  <c:v>12.038158691702</c:v>
                </c:pt>
                <c:pt idx="8746">
                  <c:v>12.0395352678817</c:v>
                </c:pt>
                <c:pt idx="8747">
                  <c:v>12.040911844061499</c:v>
                </c:pt>
                <c:pt idx="8748">
                  <c:v>12.042288420241199</c:v>
                </c:pt>
                <c:pt idx="8749">
                  <c:v>12.043664996420899</c:v>
                </c:pt>
                <c:pt idx="8750">
                  <c:v>12.045041572600599</c:v>
                </c:pt>
                <c:pt idx="8751">
                  <c:v>12.046418148780401</c:v>
                </c:pt>
                <c:pt idx="8752">
                  <c:v>12.047794724960101</c:v>
                </c:pt>
                <c:pt idx="8753">
                  <c:v>12.049171301139801</c:v>
                </c:pt>
                <c:pt idx="8754">
                  <c:v>12.050547877319501</c:v>
                </c:pt>
                <c:pt idx="8755">
                  <c:v>12.0519244534993</c:v>
                </c:pt>
                <c:pt idx="8756">
                  <c:v>12.053301029679</c:v>
                </c:pt>
                <c:pt idx="8757">
                  <c:v>12.0546776058587</c:v>
                </c:pt>
                <c:pt idx="8758">
                  <c:v>12.0560541820384</c:v>
                </c:pt>
                <c:pt idx="8759">
                  <c:v>12.057430758218199</c:v>
                </c:pt>
                <c:pt idx="8760">
                  <c:v>12.058807334397899</c:v>
                </c:pt>
                <c:pt idx="8761">
                  <c:v>12.060183910577599</c:v>
                </c:pt>
                <c:pt idx="8762">
                  <c:v>12.061560486757299</c:v>
                </c:pt>
                <c:pt idx="8763">
                  <c:v>12.062937062937101</c:v>
                </c:pt>
                <c:pt idx="8764">
                  <c:v>12.064313639116801</c:v>
                </c:pt>
                <c:pt idx="8765">
                  <c:v>12.065690215296501</c:v>
                </c:pt>
                <c:pt idx="8766">
                  <c:v>12.067066791476201</c:v>
                </c:pt>
                <c:pt idx="8767">
                  <c:v>12.068443367656</c:v>
                </c:pt>
                <c:pt idx="8768">
                  <c:v>12.0698199438357</c:v>
                </c:pt>
                <c:pt idx="8769">
                  <c:v>12.0711965200154</c:v>
                </c:pt>
                <c:pt idx="8770">
                  <c:v>12.0725730961951</c:v>
                </c:pt>
                <c:pt idx="8771">
                  <c:v>12.0739496723749</c:v>
                </c:pt>
                <c:pt idx="8772">
                  <c:v>12.0753262485546</c:v>
                </c:pt>
                <c:pt idx="8773">
                  <c:v>12.0767028247343</c:v>
                </c:pt>
                <c:pt idx="8774">
                  <c:v>12.078079400914101</c:v>
                </c:pt>
                <c:pt idx="8775">
                  <c:v>12.079455977093801</c:v>
                </c:pt>
                <c:pt idx="8776">
                  <c:v>12.080832553273501</c:v>
                </c:pt>
                <c:pt idx="8777">
                  <c:v>12.082209129453201</c:v>
                </c:pt>
                <c:pt idx="8778">
                  <c:v>12.083585705633</c:v>
                </c:pt>
                <c:pt idx="8779">
                  <c:v>12.0849622818127</c:v>
                </c:pt>
                <c:pt idx="8780">
                  <c:v>12.0863388579924</c:v>
                </c:pt>
                <c:pt idx="8781">
                  <c:v>12.0877154341721</c:v>
                </c:pt>
                <c:pt idx="8782">
                  <c:v>12.0890920103519</c:v>
                </c:pt>
                <c:pt idx="8783">
                  <c:v>12.0904685865316</c:v>
                </c:pt>
                <c:pt idx="8784">
                  <c:v>12.0918451627113</c:v>
                </c:pt>
                <c:pt idx="8785">
                  <c:v>12.093221738891</c:v>
                </c:pt>
                <c:pt idx="8786">
                  <c:v>12.094598315070799</c:v>
                </c:pt>
                <c:pt idx="8787">
                  <c:v>12.095974891250499</c:v>
                </c:pt>
                <c:pt idx="8788">
                  <c:v>12.097351467430199</c:v>
                </c:pt>
                <c:pt idx="8789">
                  <c:v>12.098728043609899</c:v>
                </c:pt>
                <c:pt idx="8790">
                  <c:v>12.1001046197897</c:v>
                </c:pt>
                <c:pt idx="8791">
                  <c:v>12.1014811959694</c:v>
                </c:pt>
                <c:pt idx="8792">
                  <c:v>12.1028577721491</c:v>
                </c:pt>
                <c:pt idx="8793">
                  <c:v>12.1042343483288</c:v>
                </c:pt>
                <c:pt idx="8794">
                  <c:v>12.1056109245086</c:v>
                </c:pt>
                <c:pt idx="8795">
                  <c:v>12.1069875006883</c:v>
                </c:pt>
                <c:pt idx="8796">
                  <c:v>12.108364076868</c:v>
                </c:pt>
                <c:pt idx="8797">
                  <c:v>12.1097406530477</c:v>
                </c:pt>
                <c:pt idx="8798">
                  <c:v>12.111117229227499</c:v>
                </c:pt>
                <c:pt idx="8799">
                  <c:v>12.112493805407199</c:v>
                </c:pt>
                <c:pt idx="8800">
                  <c:v>12.113870381586899</c:v>
                </c:pt>
                <c:pt idx="8801">
                  <c:v>12.115246957766599</c:v>
                </c:pt>
                <c:pt idx="8802">
                  <c:v>12.116623533946401</c:v>
                </c:pt>
                <c:pt idx="8803">
                  <c:v>12.118000110126101</c:v>
                </c:pt>
                <c:pt idx="8804">
                  <c:v>12.119376686305801</c:v>
                </c:pt>
                <c:pt idx="8805">
                  <c:v>12.120753262485501</c:v>
                </c:pt>
                <c:pt idx="8806">
                  <c:v>12.1221298386653</c:v>
                </c:pt>
                <c:pt idx="8807">
                  <c:v>12.123506414845</c:v>
                </c:pt>
                <c:pt idx="8808">
                  <c:v>12.1248829910247</c:v>
                </c:pt>
                <c:pt idx="8809">
                  <c:v>12.126259567204499</c:v>
                </c:pt>
                <c:pt idx="8810">
                  <c:v>12.127636143384199</c:v>
                </c:pt>
                <c:pt idx="8811">
                  <c:v>12.129012719563899</c:v>
                </c:pt>
                <c:pt idx="8812">
                  <c:v>12.130389295743599</c:v>
                </c:pt>
                <c:pt idx="8813">
                  <c:v>12.131765871923401</c:v>
                </c:pt>
                <c:pt idx="8814">
                  <c:v>12.133142448103101</c:v>
                </c:pt>
                <c:pt idx="8815">
                  <c:v>12.134519024282801</c:v>
                </c:pt>
                <c:pt idx="8816">
                  <c:v>12.135895600462501</c:v>
                </c:pt>
                <c:pt idx="8817">
                  <c:v>12.1372721766423</c:v>
                </c:pt>
                <c:pt idx="8818">
                  <c:v>12.138648752822</c:v>
                </c:pt>
                <c:pt idx="8819">
                  <c:v>12.1400253290017</c:v>
                </c:pt>
                <c:pt idx="8820">
                  <c:v>12.1414019051814</c:v>
                </c:pt>
                <c:pt idx="8821">
                  <c:v>12.1427784813612</c:v>
                </c:pt>
                <c:pt idx="8822">
                  <c:v>12.1441550575409</c:v>
                </c:pt>
                <c:pt idx="8823">
                  <c:v>12.1455316337206</c:v>
                </c:pt>
                <c:pt idx="8824">
                  <c:v>12.1469082099003</c:v>
                </c:pt>
                <c:pt idx="8825">
                  <c:v>12.148284786080101</c:v>
                </c:pt>
                <c:pt idx="8826">
                  <c:v>12.149661362259801</c:v>
                </c:pt>
                <c:pt idx="8827">
                  <c:v>12.151037938439501</c:v>
                </c:pt>
                <c:pt idx="8828">
                  <c:v>12.152414514619201</c:v>
                </c:pt>
                <c:pt idx="8829">
                  <c:v>12.153791090799</c:v>
                </c:pt>
                <c:pt idx="8830">
                  <c:v>12.1551676669787</c:v>
                </c:pt>
                <c:pt idx="8831">
                  <c:v>12.1565442431584</c:v>
                </c:pt>
                <c:pt idx="8832">
                  <c:v>12.1579208193381</c:v>
                </c:pt>
                <c:pt idx="8833">
                  <c:v>12.1592973955179</c:v>
                </c:pt>
                <c:pt idx="8834">
                  <c:v>12.1606739716976</c:v>
                </c:pt>
                <c:pt idx="8835">
                  <c:v>12.1620505478773</c:v>
                </c:pt>
                <c:pt idx="8836">
                  <c:v>12.163427124057</c:v>
                </c:pt>
                <c:pt idx="8837">
                  <c:v>12.164803700236799</c:v>
                </c:pt>
                <c:pt idx="8838">
                  <c:v>12.166180276416499</c:v>
                </c:pt>
                <c:pt idx="8839">
                  <c:v>12.167556852596199</c:v>
                </c:pt>
                <c:pt idx="8840">
                  <c:v>12.168933428776</c:v>
                </c:pt>
                <c:pt idx="8841">
                  <c:v>12.1703100049557</c:v>
                </c:pt>
                <c:pt idx="8842">
                  <c:v>12.1716865811354</c:v>
                </c:pt>
                <c:pt idx="8843">
                  <c:v>12.1730631573151</c:v>
                </c:pt>
                <c:pt idx="8844">
                  <c:v>12.1744397334949</c:v>
                </c:pt>
                <c:pt idx="8845">
                  <c:v>12.1758163096746</c:v>
                </c:pt>
                <c:pt idx="8846">
                  <c:v>12.1771928858543</c:v>
                </c:pt>
                <c:pt idx="8847">
                  <c:v>12.178569462034</c:v>
                </c:pt>
                <c:pt idx="8848">
                  <c:v>12.179946038213799</c:v>
                </c:pt>
                <c:pt idx="8849">
                  <c:v>12.181322614393499</c:v>
                </c:pt>
                <c:pt idx="8850">
                  <c:v>12.182699190573199</c:v>
                </c:pt>
                <c:pt idx="8851">
                  <c:v>12.184075766752899</c:v>
                </c:pt>
                <c:pt idx="8852">
                  <c:v>12.185452342932701</c:v>
                </c:pt>
                <c:pt idx="8853">
                  <c:v>12.186828919112401</c:v>
                </c:pt>
                <c:pt idx="8854">
                  <c:v>12.188205495292101</c:v>
                </c:pt>
                <c:pt idx="8855">
                  <c:v>12.189582071471801</c:v>
                </c:pt>
                <c:pt idx="8856">
                  <c:v>12.1909586476516</c:v>
                </c:pt>
                <c:pt idx="8857">
                  <c:v>12.1923352238313</c:v>
                </c:pt>
                <c:pt idx="8858">
                  <c:v>12.193711800011</c:v>
                </c:pt>
                <c:pt idx="8859">
                  <c:v>12.1950883761907</c:v>
                </c:pt>
                <c:pt idx="8860">
                  <c:v>12.1964649523705</c:v>
                </c:pt>
                <c:pt idx="8861">
                  <c:v>12.1978415285502</c:v>
                </c:pt>
                <c:pt idx="8862">
                  <c:v>12.1992181047299</c:v>
                </c:pt>
                <c:pt idx="8863">
                  <c:v>12.2005946809096</c:v>
                </c:pt>
                <c:pt idx="8864">
                  <c:v>12.201971257089401</c:v>
                </c:pt>
                <c:pt idx="8865">
                  <c:v>12.203347833269101</c:v>
                </c:pt>
                <c:pt idx="8866">
                  <c:v>12.204724409448801</c:v>
                </c:pt>
                <c:pt idx="8867">
                  <c:v>12.206100985628501</c:v>
                </c:pt>
                <c:pt idx="8868">
                  <c:v>12.2074775618083</c:v>
                </c:pt>
                <c:pt idx="8869">
                  <c:v>12.208854137988</c:v>
                </c:pt>
                <c:pt idx="8870">
                  <c:v>12.2102307141677</c:v>
                </c:pt>
                <c:pt idx="8871">
                  <c:v>12.2116072903475</c:v>
                </c:pt>
                <c:pt idx="8872">
                  <c:v>12.2129838665272</c:v>
                </c:pt>
                <c:pt idx="8873">
                  <c:v>12.2143604427069</c:v>
                </c:pt>
                <c:pt idx="8874">
                  <c:v>12.2157370188866</c:v>
                </c:pt>
                <c:pt idx="8875">
                  <c:v>12.217113595066399</c:v>
                </c:pt>
                <c:pt idx="8876">
                  <c:v>12.218490171246099</c:v>
                </c:pt>
                <c:pt idx="8877">
                  <c:v>12.219866747425799</c:v>
                </c:pt>
                <c:pt idx="8878">
                  <c:v>12.221243323605499</c:v>
                </c:pt>
                <c:pt idx="8879">
                  <c:v>12.2226198997853</c:v>
                </c:pt>
                <c:pt idx="8880">
                  <c:v>12.223996475965</c:v>
                </c:pt>
                <c:pt idx="8881">
                  <c:v>12.2253730521447</c:v>
                </c:pt>
                <c:pt idx="8882">
                  <c:v>12.2267496283244</c:v>
                </c:pt>
                <c:pt idx="8883">
                  <c:v>12.2281262045042</c:v>
                </c:pt>
                <c:pt idx="8884">
                  <c:v>12.2295027806839</c:v>
                </c:pt>
                <c:pt idx="8885">
                  <c:v>12.2308793568636</c:v>
                </c:pt>
                <c:pt idx="8886">
                  <c:v>12.2322559330433</c:v>
                </c:pt>
                <c:pt idx="8887">
                  <c:v>12.233632509223099</c:v>
                </c:pt>
                <c:pt idx="8888">
                  <c:v>12.235009085402799</c:v>
                </c:pt>
                <c:pt idx="8889">
                  <c:v>12.236385661582499</c:v>
                </c:pt>
                <c:pt idx="8890">
                  <c:v>12.237762237762199</c:v>
                </c:pt>
                <c:pt idx="8891">
                  <c:v>12.239138813942001</c:v>
                </c:pt>
                <c:pt idx="8892">
                  <c:v>12.240515390121701</c:v>
                </c:pt>
                <c:pt idx="8893">
                  <c:v>12.241891966301401</c:v>
                </c:pt>
                <c:pt idx="8894">
                  <c:v>12.243268542481101</c:v>
                </c:pt>
                <c:pt idx="8895">
                  <c:v>12.2446451186609</c:v>
                </c:pt>
                <c:pt idx="8896">
                  <c:v>12.2460216948406</c:v>
                </c:pt>
                <c:pt idx="8897">
                  <c:v>12.2473982710203</c:v>
                </c:pt>
                <c:pt idx="8898">
                  <c:v>12.2487748472</c:v>
                </c:pt>
                <c:pt idx="8899">
                  <c:v>12.250151423379799</c:v>
                </c:pt>
                <c:pt idx="8900">
                  <c:v>12.251527999559499</c:v>
                </c:pt>
                <c:pt idx="8901">
                  <c:v>12.252904575739199</c:v>
                </c:pt>
                <c:pt idx="8902">
                  <c:v>12.254281151919001</c:v>
                </c:pt>
                <c:pt idx="8903">
                  <c:v>12.255657728098701</c:v>
                </c:pt>
                <c:pt idx="8904">
                  <c:v>12.257034304278401</c:v>
                </c:pt>
                <c:pt idx="8905">
                  <c:v>12.258410880458101</c:v>
                </c:pt>
                <c:pt idx="8906">
                  <c:v>12.2597874566379</c:v>
                </c:pt>
                <c:pt idx="8907">
                  <c:v>12.2611640328176</c:v>
                </c:pt>
                <c:pt idx="8908">
                  <c:v>12.2625406089973</c:v>
                </c:pt>
                <c:pt idx="8909">
                  <c:v>12.263917185177</c:v>
                </c:pt>
                <c:pt idx="8910">
                  <c:v>12.2652937613568</c:v>
                </c:pt>
                <c:pt idx="8911">
                  <c:v>12.2666703375365</c:v>
                </c:pt>
                <c:pt idx="8912">
                  <c:v>12.2680469137162</c:v>
                </c:pt>
                <c:pt idx="8913">
                  <c:v>12.2694234898959</c:v>
                </c:pt>
                <c:pt idx="8914">
                  <c:v>12.270800066075701</c:v>
                </c:pt>
                <c:pt idx="8915">
                  <c:v>12.272176642255401</c:v>
                </c:pt>
                <c:pt idx="8916">
                  <c:v>12.273553218435101</c:v>
                </c:pt>
                <c:pt idx="8917">
                  <c:v>12.274929794614801</c:v>
                </c:pt>
                <c:pt idx="8918">
                  <c:v>12.2763063707946</c:v>
                </c:pt>
                <c:pt idx="8919">
                  <c:v>12.2776829469743</c:v>
                </c:pt>
                <c:pt idx="8920">
                  <c:v>12.279059523154</c:v>
                </c:pt>
                <c:pt idx="8921">
                  <c:v>12.2804360993337</c:v>
                </c:pt>
                <c:pt idx="8922">
                  <c:v>12.2818126755135</c:v>
                </c:pt>
                <c:pt idx="8923">
                  <c:v>12.2831892516932</c:v>
                </c:pt>
                <c:pt idx="8924">
                  <c:v>12.2845658278729</c:v>
                </c:pt>
                <c:pt idx="8925">
                  <c:v>12.2859424040526</c:v>
                </c:pt>
                <c:pt idx="8926">
                  <c:v>12.287318980232399</c:v>
                </c:pt>
                <c:pt idx="8927">
                  <c:v>12.288695556412099</c:v>
                </c:pt>
                <c:pt idx="8928">
                  <c:v>12.290072132591799</c:v>
                </c:pt>
                <c:pt idx="8929">
                  <c:v>12.291448708771499</c:v>
                </c:pt>
                <c:pt idx="8930">
                  <c:v>12.2928252849513</c:v>
                </c:pt>
                <c:pt idx="8931">
                  <c:v>12.294201861131</c:v>
                </c:pt>
                <c:pt idx="8932">
                  <c:v>12.2955784373107</c:v>
                </c:pt>
                <c:pt idx="8933">
                  <c:v>12.2969550134904</c:v>
                </c:pt>
                <c:pt idx="8934">
                  <c:v>12.2983315896702</c:v>
                </c:pt>
                <c:pt idx="8935">
                  <c:v>12.2997081658499</c:v>
                </c:pt>
                <c:pt idx="8936">
                  <c:v>12.3010847420296</c:v>
                </c:pt>
                <c:pt idx="8937">
                  <c:v>12.302461318209399</c:v>
                </c:pt>
                <c:pt idx="8938">
                  <c:v>12.303837894389099</c:v>
                </c:pt>
                <c:pt idx="8939">
                  <c:v>12.305214470568799</c:v>
                </c:pt>
                <c:pt idx="8940">
                  <c:v>12.306591046748499</c:v>
                </c:pt>
                <c:pt idx="8941">
                  <c:v>12.307967622928301</c:v>
                </c:pt>
                <c:pt idx="8942">
                  <c:v>12.309344199108001</c:v>
                </c:pt>
                <c:pt idx="8943">
                  <c:v>12.310720775287701</c:v>
                </c:pt>
                <c:pt idx="8944">
                  <c:v>12.312097351467401</c:v>
                </c:pt>
                <c:pt idx="8945">
                  <c:v>12.3134739276472</c:v>
                </c:pt>
                <c:pt idx="8946">
                  <c:v>12.3148505038269</c:v>
                </c:pt>
                <c:pt idx="8947">
                  <c:v>12.3162270800066</c:v>
                </c:pt>
                <c:pt idx="8948">
                  <c:v>12.3176036561863</c:v>
                </c:pt>
                <c:pt idx="8949">
                  <c:v>12.3189802323661</c:v>
                </c:pt>
                <c:pt idx="8950">
                  <c:v>12.3203568085458</c:v>
                </c:pt>
                <c:pt idx="8951">
                  <c:v>12.3217333847255</c:v>
                </c:pt>
                <c:pt idx="8952">
                  <c:v>12.3231099609052</c:v>
                </c:pt>
                <c:pt idx="8953">
                  <c:v>12.324486537085001</c:v>
                </c:pt>
                <c:pt idx="8954">
                  <c:v>12.325863113264701</c:v>
                </c:pt>
                <c:pt idx="8955">
                  <c:v>12.327239689444401</c:v>
                </c:pt>
                <c:pt idx="8956">
                  <c:v>12.328616265624101</c:v>
                </c:pt>
                <c:pt idx="8957">
                  <c:v>12.3299928418039</c:v>
                </c:pt>
                <c:pt idx="8958">
                  <c:v>12.3313694179836</c:v>
                </c:pt>
                <c:pt idx="8959">
                  <c:v>12.3327459941633</c:v>
                </c:pt>
                <c:pt idx="8960">
                  <c:v>12.334122570343</c:v>
                </c:pt>
                <c:pt idx="8961">
                  <c:v>12.3354991465228</c:v>
                </c:pt>
                <c:pt idx="8962">
                  <c:v>12.3368757227025</c:v>
                </c:pt>
                <c:pt idx="8963">
                  <c:v>12.3382522988822</c:v>
                </c:pt>
                <c:pt idx="8964">
                  <c:v>12.339628875061999</c:v>
                </c:pt>
                <c:pt idx="8965">
                  <c:v>12.341005451241699</c:v>
                </c:pt>
                <c:pt idx="8966">
                  <c:v>12.342382027421399</c:v>
                </c:pt>
                <c:pt idx="8967">
                  <c:v>12.343758603601101</c:v>
                </c:pt>
                <c:pt idx="8968">
                  <c:v>12.3451351797809</c:v>
                </c:pt>
                <c:pt idx="8969">
                  <c:v>12.3465117559606</c:v>
                </c:pt>
                <c:pt idx="8970">
                  <c:v>12.3478883321403</c:v>
                </c:pt>
                <c:pt idx="8971">
                  <c:v>12.34926490832</c:v>
                </c:pt>
                <c:pt idx="8972">
                  <c:v>12.3506414844998</c:v>
                </c:pt>
                <c:pt idx="8973">
                  <c:v>12.3520180606795</c:v>
                </c:pt>
                <c:pt idx="8974">
                  <c:v>12.3533946368592</c:v>
                </c:pt>
                <c:pt idx="8975">
                  <c:v>12.3547712130389</c:v>
                </c:pt>
                <c:pt idx="8976">
                  <c:v>12.356147789218699</c:v>
                </c:pt>
                <c:pt idx="8977">
                  <c:v>12.357524365398399</c:v>
                </c:pt>
                <c:pt idx="8978">
                  <c:v>12.358900941578099</c:v>
                </c:pt>
                <c:pt idx="8979">
                  <c:v>12.360277517757799</c:v>
                </c:pt>
                <c:pt idx="8980">
                  <c:v>12.361654093937601</c:v>
                </c:pt>
                <c:pt idx="8981">
                  <c:v>12.363030670117301</c:v>
                </c:pt>
                <c:pt idx="8982">
                  <c:v>12.364407246297</c:v>
                </c:pt>
                <c:pt idx="8983">
                  <c:v>12.3657838224767</c:v>
                </c:pt>
                <c:pt idx="8984">
                  <c:v>12.3671603986565</c:v>
                </c:pt>
                <c:pt idx="8985">
                  <c:v>12.3685369748362</c:v>
                </c:pt>
                <c:pt idx="8986">
                  <c:v>12.3699135510159</c:v>
                </c:pt>
                <c:pt idx="8987">
                  <c:v>12.3712901271956</c:v>
                </c:pt>
                <c:pt idx="8988">
                  <c:v>12.372666703375399</c:v>
                </c:pt>
                <c:pt idx="8989">
                  <c:v>12.374043279555099</c:v>
                </c:pt>
                <c:pt idx="8990">
                  <c:v>12.375419855734799</c:v>
                </c:pt>
                <c:pt idx="8991">
                  <c:v>12.376796431914499</c:v>
                </c:pt>
                <c:pt idx="8992">
                  <c:v>12.378173008094301</c:v>
                </c:pt>
                <c:pt idx="8993">
                  <c:v>12.379549584274001</c:v>
                </c:pt>
                <c:pt idx="8994">
                  <c:v>12.380926160453701</c:v>
                </c:pt>
                <c:pt idx="8995">
                  <c:v>12.382302736633401</c:v>
                </c:pt>
                <c:pt idx="8996">
                  <c:v>12.3836793128132</c:v>
                </c:pt>
                <c:pt idx="8997">
                  <c:v>12.3850558889929</c:v>
                </c:pt>
                <c:pt idx="8998">
                  <c:v>12.3864324651726</c:v>
                </c:pt>
                <c:pt idx="8999">
                  <c:v>12.3878090413524</c:v>
                </c:pt>
                <c:pt idx="9000">
                  <c:v>12.3891856175321</c:v>
                </c:pt>
                <c:pt idx="9001">
                  <c:v>12.3905621937118</c:v>
                </c:pt>
                <c:pt idx="9002">
                  <c:v>12.3919387698915</c:v>
                </c:pt>
                <c:pt idx="9003">
                  <c:v>12.393315346071301</c:v>
                </c:pt>
                <c:pt idx="9004">
                  <c:v>12.394691922251001</c:v>
                </c:pt>
                <c:pt idx="9005">
                  <c:v>12.396068498430701</c:v>
                </c:pt>
                <c:pt idx="9006">
                  <c:v>12.397445074610401</c:v>
                </c:pt>
                <c:pt idx="9007">
                  <c:v>12.3988216507902</c:v>
                </c:pt>
                <c:pt idx="9008">
                  <c:v>12.4001982269699</c:v>
                </c:pt>
                <c:pt idx="9009">
                  <c:v>12.4015748031496</c:v>
                </c:pt>
                <c:pt idx="9010">
                  <c:v>12.4029513793293</c:v>
                </c:pt>
                <c:pt idx="9011">
                  <c:v>12.4043279555091</c:v>
                </c:pt>
                <c:pt idx="9012">
                  <c:v>12.4057045316888</c:v>
                </c:pt>
                <c:pt idx="9013">
                  <c:v>12.4070811078685</c:v>
                </c:pt>
                <c:pt idx="9014">
                  <c:v>12.4084576840482</c:v>
                </c:pt>
                <c:pt idx="9015">
                  <c:v>12.409834260227999</c:v>
                </c:pt>
                <c:pt idx="9016">
                  <c:v>12.411210836407699</c:v>
                </c:pt>
                <c:pt idx="9017">
                  <c:v>12.412587412587399</c:v>
                </c:pt>
                <c:pt idx="9018">
                  <c:v>12.413963988767099</c:v>
                </c:pt>
                <c:pt idx="9019">
                  <c:v>12.4153405649469</c:v>
                </c:pt>
                <c:pt idx="9020">
                  <c:v>12.4167171411266</c:v>
                </c:pt>
                <c:pt idx="9021">
                  <c:v>12.4180937173063</c:v>
                </c:pt>
                <c:pt idx="9022">
                  <c:v>12.419470293486</c:v>
                </c:pt>
                <c:pt idx="9023">
                  <c:v>12.4208468696658</c:v>
                </c:pt>
                <c:pt idx="9024">
                  <c:v>12.4222234458455</c:v>
                </c:pt>
                <c:pt idx="9025">
                  <c:v>12.4236000220252</c:v>
                </c:pt>
                <c:pt idx="9026">
                  <c:v>12.4249765982049</c:v>
                </c:pt>
                <c:pt idx="9027">
                  <c:v>12.426353174384699</c:v>
                </c:pt>
                <c:pt idx="9028">
                  <c:v>12.427729750564399</c:v>
                </c:pt>
                <c:pt idx="9029">
                  <c:v>12.429106326744099</c:v>
                </c:pt>
                <c:pt idx="9030">
                  <c:v>12.430482902923799</c:v>
                </c:pt>
                <c:pt idx="9031">
                  <c:v>12.431859479103601</c:v>
                </c:pt>
                <c:pt idx="9032">
                  <c:v>12.433236055283301</c:v>
                </c:pt>
                <c:pt idx="9033">
                  <c:v>12.434612631463001</c:v>
                </c:pt>
                <c:pt idx="9034">
                  <c:v>12.4359892076428</c:v>
                </c:pt>
                <c:pt idx="9035">
                  <c:v>12.4373657838225</c:v>
                </c:pt>
                <c:pt idx="9036">
                  <c:v>12.4387423600022</c:v>
                </c:pt>
                <c:pt idx="9037">
                  <c:v>12.4401189361819</c:v>
                </c:pt>
                <c:pt idx="9038">
                  <c:v>12.441495512361699</c:v>
                </c:pt>
                <c:pt idx="9039">
                  <c:v>12.442872088541399</c:v>
                </c:pt>
                <c:pt idx="9040">
                  <c:v>12.444248664721099</c:v>
                </c:pt>
                <c:pt idx="9041">
                  <c:v>12.445625240900799</c:v>
                </c:pt>
                <c:pt idx="9042">
                  <c:v>12.447001817080601</c:v>
                </c:pt>
                <c:pt idx="9043">
                  <c:v>12.448378393260301</c:v>
                </c:pt>
                <c:pt idx="9044">
                  <c:v>12.449754969440001</c:v>
                </c:pt>
                <c:pt idx="9045">
                  <c:v>12.451131545619701</c:v>
                </c:pt>
                <c:pt idx="9046">
                  <c:v>12.4525081217995</c:v>
                </c:pt>
                <c:pt idx="9047">
                  <c:v>12.4538846979792</c:v>
                </c:pt>
                <c:pt idx="9048">
                  <c:v>12.4552612741589</c:v>
                </c:pt>
                <c:pt idx="9049">
                  <c:v>12.4566378503386</c:v>
                </c:pt>
                <c:pt idx="9050">
                  <c:v>12.4580144265184</c:v>
                </c:pt>
                <c:pt idx="9051">
                  <c:v>12.4593910026981</c:v>
                </c:pt>
                <c:pt idx="9052">
                  <c:v>12.4607675788778</c:v>
                </c:pt>
                <c:pt idx="9053">
                  <c:v>12.4621441550575</c:v>
                </c:pt>
                <c:pt idx="9054">
                  <c:v>12.463520731237301</c:v>
                </c:pt>
                <c:pt idx="9055">
                  <c:v>12.464897307417001</c:v>
                </c:pt>
                <c:pt idx="9056">
                  <c:v>12.466273883596701</c:v>
                </c:pt>
                <c:pt idx="9057">
                  <c:v>12.467650459776401</c:v>
                </c:pt>
                <c:pt idx="9058">
                  <c:v>12.4690270359562</c:v>
                </c:pt>
                <c:pt idx="9059">
                  <c:v>12.4704036121359</c:v>
                </c:pt>
                <c:pt idx="9060">
                  <c:v>12.4717801883156</c:v>
                </c:pt>
                <c:pt idx="9061">
                  <c:v>12.4731567644953</c:v>
                </c:pt>
                <c:pt idx="9062">
                  <c:v>12.4745333406751</c:v>
                </c:pt>
                <c:pt idx="9063">
                  <c:v>12.4759099168548</c:v>
                </c:pt>
                <c:pt idx="9064">
                  <c:v>12.4772864930345</c:v>
                </c:pt>
                <c:pt idx="9065">
                  <c:v>12.478663069214299</c:v>
                </c:pt>
                <c:pt idx="9066">
                  <c:v>12.480039645393999</c:v>
                </c:pt>
                <c:pt idx="9067">
                  <c:v>12.481416221573699</c:v>
                </c:pt>
                <c:pt idx="9068">
                  <c:v>12.482792797753399</c:v>
                </c:pt>
                <c:pt idx="9069">
                  <c:v>12.4841693739332</c:v>
                </c:pt>
                <c:pt idx="9070">
                  <c:v>12.4855459501129</c:v>
                </c:pt>
                <c:pt idx="9071">
                  <c:v>12.4869225262926</c:v>
                </c:pt>
                <c:pt idx="9072">
                  <c:v>12.4882991024723</c:v>
                </c:pt>
                <c:pt idx="9073">
                  <c:v>12.4896756786521</c:v>
                </c:pt>
                <c:pt idx="9074">
                  <c:v>12.4910522548318</c:v>
                </c:pt>
                <c:pt idx="9075">
                  <c:v>12.4924288310115</c:v>
                </c:pt>
                <c:pt idx="9076">
                  <c:v>12.4938054071912</c:v>
                </c:pt>
                <c:pt idx="9077">
                  <c:v>12.495181983370999</c:v>
                </c:pt>
                <c:pt idx="9078">
                  <c:v>12.496558559550699</c:v>
                </c:pt>
                <c:pt idx="9079">
                  <c:v>12.497935135730399</c:v>
                </c:pt>
                <c:pt idx="9080">
                  <c:v>12.499311711910099</c:v>
                </c:pt>
                <c:pt idx="9081">
                  <c:v>12.500688288089901</c:v>
                </c:pt>
                <c:pt idx="9082">
                  <c:v>12.502064864269601</c:v>
                </c:pt>
                <c:pt idx="9083">
                  <c:v>12.503441440449301</c:v>
                </c:pt>
                <c:pt idx="9084">
                  <c:v>12.504818016629001</c:v>
                </c:pt>
                <c:pt idx="9085">
                  <c:v>12.5061945928088</c:v>
                </c:pt>
                <c:pt idx="9086">
                  <c:v>12.5075711689885</c:v>
                </c:pt>
                <c:pt idx="9087">
                  <c:v>12.5089477451682</c:v>
                </c:pt>
                <c:pt idx="9088">
                  <c:v>12.5103243213479</c:v>
                </c:pt>
                <c:pt idx="9089">
                  <c:v>12.5117008975277</c:v>
                </c:pt>
                <c:pt idx="9090">
                  <c:v>12.5130774737074</c:v>
                </c:pt>
                <c:pt idx="9091">
                  <c:v>12.5144540498871</c:v>
                </c:pt>
                <c:pt idx="9092">
                  <c:v>12.515830626066901</c:v>
                </c:pt>
                <c:pt idx="9093">
                  <c:v>12.517207202246601</c:v>
                </c:pt>
                <c:pt idx="9094">
                  <c:v>12.518583778426301</c:v>
                </c:pt>
                <c:pt idx="9095">
                  <c:v>12.519960354606001</c:v>
                </c:pt>
                <c:pt idx="9096">
                  <c:v>12.5213369307858</c:v>
                </c:pt>
                <c:pt idx="9097">
                  <c:v>12.5227135069655</c:v>
                </c:pt>
                <c:pt idx="9098">
                  <c:v>12.5240900831452</c:v>
                </c:pt>
                <c:pt idx="9099">
                  <c:v>12.5254666593249</c:v>
                </c:pt>
                <c:pt idx="9100">
                  <c:v>12.5268432355047</c:v>
                </c:pt>
                <c:pt idx="9101">
                  <c:v>12.5282198116844</c:v>
                </c:pt>
                <c:pt idx="9102">
                  <c:v>12.5295963878641</c:v>
                </c:pt>
                <c:pt idx="9103">
                  <c:v>12.5309729640438</c:v>
                </c:pt>
                <c:pt idx="9104">
                  <c:v>12.532349540223599</c:v>
                </c:pt>
                <c:pt idx="9105">
                  <c:v>12.533726116403299</c:v>
                </c:pt>
                <c:pt idx="9106">
                  <c:v>12.535102692582999</c:v>
                </c:pt>
                <c:pt idx="9107">
                  <c:v>12.536479268762699</c:v>
                </c:pt>
                <c:pt idx="9108">
                  <c:v>12.5378558449425</c:v>
                </c:pt>
                <c:pt idx="9109">
                  <c:v>12.5392324211222</c:v>
                </c:pt>
                <c:pt idx="9110">
                  <c:v>12.5406089973019</c:v>
                </c:pt>
                <c:pt idx="9111">
                  <c:v>12.5419855734816</c:v>
                </c:pt>
                <c:pt idx="9112">
                  <c:v>12.5433621496614</c:v>
                </c:pt>
                <c:pt idx="9113">
                  <c:v>12.5447387258411</c:v>
                </c:pt>
                <c:pt idx="9114">
                  <c:v>12.5461153020208</c:v>
                </c:pt>
                <c:pt idx="9115">
                  <c:v>12.5474918782005</c:v>
                </c:pt>
                <c:pt idx="9116">
                  <c:v>12.548868454380299</c:v>
                </c:pt>
                <c:pt idx="9117">
                  <c:v>12.550245030559999</c:v>
                </c:pt>
                <c:pt idx="9118">
                  <c:v>12.551621606739699</c:v>
                </c:pt>
                <c:pt idx="9119">
                  <c:v>12.552998182919399</c:v>
                </c:pt>
                <c:pt idx="9120">
                  <c:v>12.554374759099201</c:v>
                </c:pt>
                <c:pt idx="9121">
                  <c:v>12.555751335278901</c:v>
                </c:pt>
                <c:pt idx="9122">
                  <c:v>12.557127911458601</c:v>
                </c:pt>
                <c:pt idx="9123">
                  <c:v>12.558504487638301</c:v>
                </c:pt>
                <c:pt idx="9124">
                  <c:v>12.5598810638181</c:v>
                </c:pt>
                <c:pt idx="9125">
                  <c:v>12.5612576399978</c:v>
                </c:pt>
                <c:pt idx="9126">
                  <c:v>12.5626342161775</c:v>
                </c:pt>
                <c:pt idx="9127">
                  <c:v>12.564010792357299</c:v>
                </c:pt>
                <c:pt idx="9128">
                  <c:v>12.565387368536999</c:v>
                </c:pt>
                <c:pt idx="9129">
                  <c:v>12.566763944716699</c:v>
                </c:pt>
                <c:pt idx="9130">
                  <c:v>12.568140520896399</c:v>
                </c:pt>
                <c:pt idx="9131">
                  <c:v>12.569517097076201</c:v>
                </c:pt>
                <c:pt idx="9132">
                  <c:v>12.570893673255901</c:v>
                </c:pt>
                <c:pt idx="9133">
                  <c:v>12.572270249435601</c:v>
                </c:pt>
                <c:pt idx="9134">
                  <c:v>12.573646825615301</c:v>
                </c:pt>
                <c:pt idx="9135">
                  <c:v>12.5750234017951</c:v>
                </c:pt>
                <c:pt idx="9136">
                  <c:v>12.5763999779748</c:v>
                </c:pt>
                <c:pt idx="9137">
                  <c:v>12.5777765541545</c:v>
                </c:pt>
                <c:pt idx="9138">
                  <c:v>12.5791531303342</c:v>
                </c:pt>
                <c:pt idx="9139">
                  <c:v>12.580529706514</c:v>
                </c:pt>
                <c:pt idx="9140">
                  <c:v>12.5819062826937</c:v>
                </c:pt>
                <c:pt idx="9141">
                  <c:v>12.5832828588734</c:v>
                </c:pt>
                <c:pt idx="9142">
                  <c:v>12.5846594350531</c:v>
                </c:pt>
                <c:pt idx="9143">
                  <c:v>12.586036011232901</c:v>
                </c:pt>
                <c:pt idx="9144">
                  <c:v>12.587412587412601</c:v>
                </c:pt>
                <c:pt idx="9145">
                  <c:v>12.588789163592301</c:v>
                </c:pt>
                <c:pt idx="9146">
                  <c:v>12.590165739772001</c:v>
                </c:pt>
                <c:pt idx="9147">
                  <c:v>12.5915423159518</c:v>
                </c:pt>
                <c:pt idx="9148">
                  <c:v>12.5929188921315</c:v>
                </c:pt>
                <c:pt idx="9149">
                  <c:v>12.5942954683112</c:v>
                </c:pt>
                <c:pt idx="9150">
                  <c:v>12.5956720444909</c:v>
                </c:pt>
                <c:pt idx="9151">
                  <c:v>12.5970486206707</c:v>
                </c:pt>
                <c:pt idx="9152">
                  <c:v>12.5984251968504</c:v>
                </c:pt>
                <c:pt idx="9153">
                  <c:v>12.5998017730301</c:v>
                </c:pt>
                <c:pt idx="9154">
                  <c:v>12.6011783492098</c:v>
                </c:pt>
                <c:pt idx="9155">
                  <c:v>12.602554925389599</c:v>
                </c:pt>
                <c:pt idx="9156">
                  <c:v>12.603931501569299</c:v>
                </c:pt>
                <c:pt idx="9157">
                  <c:v>12.605308077748999</c:v>
                </c:pt>
                <c:pt idx="9158">
                  <c:v>12.6066846539288</c:v>
                </c:pt>
                <c:pt idx="9159">
                  <c:v>12.6080612301085</c:v>
                </c:pt>
                <c:pt idx="9160">
                  <c:v>12.6094378062882</c:v>
                </c:pt>
                <c:pt idx="9161">
                  <c:v>12.6108143824679</c:v>
                </c:pt>
                <c:pt idx="9162">
                  <c:v>12.6121909586477</c:v>
                </c:pt>
                <c:pt idx="9163">
                  <c:v>12.6135675348274</c:v>
                </c:pt>
                <c:pt idx="9164">
                  <c:v>12.6149441110071</c:v>
                </c:pt>
                <c:pt idx="9165">
                  <c:v>12.6163206871868</c:v>
                </c:pt>
                <c:pt idx="9166">
                  <c:v>12.617697263366599</c:v>
                </c:pt>
                <c:pt idx="9167">
                  <c:v>12.619073839546299</c:v>
                </c:pt>
                <c:pt idx="9168">
                  <c:v>12.620450415725999</c:v>
                </c:pt>
                <c:pt idx="9169">
                  <c:v>12.621826991905699</c:v>
                </c:pt>
                <c:pt idx="9170">
                  <c:v>12.623203568085501</c:v>
                </c:pt>
                <c:pt idx="9171">
                  <c:v>12.624580144265201</c:v>
                </c:pt>
                <c:pt idx="9172">
                  <c:v>12.625956720444901</c:v>
                </c:pt>
                <c:pt idx="9173">
                  <c:v>12.627333296624601</c:v>
                </c:pt>
                <c:pt idx="9174">
                  <c:v>12.6287098728044</c:v>
                </c:pt>
                <c:pt idx="9175">
                  <c:v>12.6300864489841</c:v>
                </c:pt>
                <c:pt idx="9176">
                  <c:v>12.6314630251638</c:v>
                </c:pt>
                <c:pt idx="9177">
                  <c:v>12.6328396013435</c:v>
                </c:pt>
                <c:pt idx="9178">
                  <c:v>12.6342161775233</c:v>
                </c:pt>
                <c:pt idx="9179">
                  <c:v>12.635592753703</c:v>
                </c:pt>
                <c:pt idx="9180">
                  <c:v>12.636969329882699</c:v>
                </c:pt>
                <c:pt idx="9181">
                  <c:v>12.638345906062399</c:v>
                </c:pt>
                <c:pt idx="9182">
                  <c:v>12.639722482242201</c:v>
                </c:pt>
                <c:pt idx="9183">
                  <c:v>12.641099058421901</c:v>
                </c:pt>
                <c:pt idx="9184">
                  <c:v>12.642475634601601</c:v>
                </c:pt>
                <c:pt idx="9185">
                  <c:v>12.643852210781301</c:v>
                </c:pt>
                <c:pt idx="9186">
                  <c:v>12.6452287869611</c:v>
                </c:pt>
                <c:pt idx="9187">
                  <c:v>12.6466053631408</c:v>
                </c:pt>
                <c:pt idx="9188">
                  <c:v>12.6479819393205</c:v>
                </c:pt>
                <c:pt idx="9189">
                  <c:v>12.6493585155003</c:v>
                </c:pt>
                <c:pt idx="9190">
                  <c:v>12.65073509168</c:v>
                </c:pt>
                <c:pt idx="9191">
                  <c:v>12.6521116678597</c:v>
                </c:pt>
                <c:pt idx="9192">
                  <c:v>12.6534882440394</c:v>
                </c:pt>
                <c:pt idx="9193">
                  <c:v>12.654864820219199</c:v>
                </c:pt>
                <c:pt idx="9194">
                  <c:v>12.656241396398899</c:v>
                </c:pt>
                <c:pt idx="9195">
                  <c:v>12.657617972578601</c:v>
                </c:pt>
                <c:pt idx="9196">
                  <c:v>12.658994548758301</c:v>
                </c:pt>
                <c:pt idx="9197">
                  <c:v>12.6603711249381</c:v>
                </c:pt>
                <c:pt idx="9198">
                  <c:v>12.6617477011178</c:v>
                </c:pt>
                <c:pt idx="9199">
                  <c:v>12.6631242772975</c:v>
                </c:pt>
                <c:pt idx="9200">
                  <c:v>12.6645008534772</c:v>
                </c:pt>
                <c:pt idx="9201">
                  <c:v>12.665877429657</c:v>
                </c:pt>
                <c:pt idx="9202">
                  <c:v>12.6672540058367</c:v>
                </c:pt>
                <c:pt idx="9203">
                  <c:v>12.6686305820164</c:v>
                </c:pt>
                <c:pt idx="9204">
                  <c:v>12.6700071581961</c:v>
                </c:pt>
                <c:pt idx="9205">
                  <c:v>12.671383734375899</c:v>
                </c:pt>
                <c:pt idx="9206">
                  <c:v>12.672760310555599</c:v>
                </c:pt>
                <c:pt idx="9207">
                  <c:v>12.674136886735299</c:v>
                </c:pt>
                <c:pt idx="9208">
                  <c:v>12.675513462914999</c:v>
                </c:pt>
                <c:pt idx="9209">
                  <c:v>12.6768900390948</c:v>
                </c:pt>
                <c:pt idx="9210">
                  <c:v>12.6782666152745</c:v>
                </c:pt>
                <c:pt idx="9211">
                  <c:v>12.6796431914542</c:v>
                </c:pt>
                <c:pt idx="9212">
                  <c:v>12.6810197676339</c:v>
                </c:pt>
                <c:pt idx="9213">
                  <c:v>12.6823963438137</c:v>
                </c:pt>
                <c:pt idx="9214">
                  <c:v>12.6837729199934</c:v>
                </c:pt>
                <c:pt idx="9215">
                  <c:v>12.6851494961731</c:v>
                </c:pt>
                <c:pt idx="9216">
                  <c:v>12.6865260723528</c:v>
                </c:pt>
                <c:pt idx="9217">
                  <c:v>12.687902648532599</c:v>
                </c:pt>
                <c:pt idx="9218">
                  <c:v>12.689279224712299</c:v>
                </c:pt>
                <c:pt idx="9219">
                  <c:v>12.690655800891999</c:v>
                </c:pt>
                <c:pt idx="9220">
                  <c:v>12.692032377071801</c:v>
                </c:pt>
                <c:pt idx="9221">
                  <c:v>12.693408953251501</c:v>
                </c:pt>
                <c:pt idx="9222">
                  <c:v>12.694785529431201</c:v>
                </c:pt>
                <c:pt idx="9223">
                  <c:v>12.696162105610901</c:v>
                </c:pt>
                <c:pt idx="9224">
                  <c:v>12.6975386817907</c:v>
                </c:pt>
                <c:pt idx="9225">
                  <c:v>12.6989152579704</c:v>
                </c:pt>
                <c:pt idx="9226">
                  <c:v>12.7002918341501</c:v>
                </c:pt>
                <c:pt idx="9227">
                  <c:v>12.7016684103298</c:v>
                </c:pt>
                <c:pt idx="9228">
                  <c:v>12.7030449865096</c:v>
                </c:pt>
                <c:pt idx="9229">
                  <c:v>12.7044215626893</c:v>
                </c:pt>
                <c:pt idx="9230">
                  <c:v>12.705798138869</c:v>
                </c:pt>
                <c:pt idx="9231">
                  <c:v>12.7071747150487</c:v>
                </c:pt>
                <c:pt idx="9232">
                  <c:v>12.708551291228501</c:v>
                </c:pt>
                <c:pt idx="9233">
                  <c:v>12.709927867408201</c:v>
                </c:pt>
                <c:pt idx="9234">
                  <c:v>12.711304443587901</c:v>
                </c:pt>
                <c:pt idx="9235">
                  <c:v>12.712681019767601</c:v>
                </c:pt>
                <c:pt idx="9236">
                  <c:v>12.7140575959474</c:v>
                </c:pt>
                <c:pt idx="9237">
                  <c:v>12.7154341721271</c:v>
                </c:pt>
                <c:pt idx="9238">
                  <c:v>12.7168107483068</c:v>
                </c:pt>
                <c:pt idx="9239">
                  <c:v>12.7181873244865</c:v>
                </c:pt>
                <c:pt idx="9240">
                  <c:v>12.7195639006663</c:v>
                </c:pt>
                <c:pt idx="9241">
                  <c:v>12.720940476846</c:v>
                </c:pt>
                <c:pt idx="9242">
                  <c:v>12.7223170530257</c:v>
                </c:pt>
                <c:pt idx="9243">
                  <c:v>12.7236936292054</c:v>
                </c:pt>
                <c:pt idx="9244">
                  <c:v>12.725070205385199</c:v>
                </c:pt>
                <c:pt idx="9245">
                  <c:v>12.726446781564899</c:v>
                </c:pt>
                <c:pt idx="9246">
                  <c:v>12.727823357744599</c:v>
                </c:pt>
                <c:pt idx="9247">
                  <c:v>12.729199933924299</c:v>
                </c:pt>
                <c:pt idx="9248">
                  <c:v>12.7305765101041</c:v>
                </c:pt>
                <c:pt idx="9249">
                  <c:v>12.7319530862838</c:v>
                </c:pt>
                <c:pt idx="9250">
                  <c:v>12.7333296624635</c:v>
                </c:pt>
                <c:pt idx="9251">
                  <c:v>12.7347062386432</c:v>
                </c:pt>
                <c:pt idx="9252">
                  <c:v>12.736082814823</c:v>
                </c:pt>
                <c:pt idx="9253">
                  <c:v>12.7374593910027</c:v>
                </c:pt>
                <c:pt idx="9254">
                  <c:v>12.7388359671824</c:v>
                </c:pt>
                <c:pt idx="9255">
                  <c:v>12.740212543362199</c:v>
                </c:pt>
                <c:pt idx="9256">
                  <c:v>12.741589119541899</c:v>
                </c:pt>
                <c:pt idx="9257">
                  <c:v>12.742965695721599</c:v>
                </c:pt>
                <c:pt idx="9258">
                  <c:v>12.744342271901299</c:v>
                </c:pt>
                <c:pt idx="9259">
                  <c:v>12.745718848081101</c:v>
                </c:pt>
                <c:pt idx="9260">
                  <c:v>12.747095424260801</c:v>
                </c:pt>
                <c:pt idx="9261">
                  <c:v>12.748472000440501</c:v>
                </c:pt>
                <c:pt idx="9262">
                  <c:v>12.749848576620201</c:v>
                </c:pt>
                <c:pt idx="9263">
                  <c:v>12.7512251528</c:v>
                </c:pt>
                <c:pt idx="9264">
                  <c:v>12.7526017289797</c:v>
                </c:pt>
                <c:pt idx="9265">
                  <c:v>12.7539783051594</c:v>
                </c:pt>
                <c:pt idx="9266">
                  <c:v>12.7553548813391</c:v>
                </c:pt>
                <c:pt idx="9267">
                  <c:v>12.756731457518899</c:v>
                </c:pt>
                <c:pt idx="9268">
                  <c:v>12.758108033698599</c:v>
                </c:pt>
                <c:pt idx="9269">
                  <c:v>12.759484609878299</c:v>
                </c:pt>
                <c:pt idx="9270">
                  <c:v>12.760861186057999</c:v>
                </c:pt>
                <c:pt idx="9271">
                  <c:v>12.762237762237801</c:v>
                </c:pt>
                <c:pt idx="9272">
                  <c:v>12.763614338417501</c:v>
                </c:pt>
                <c:pt idx="9273">
                  <c:v>12.764990914597201</c:v>
                </c:pt>
                <c:pt idx="9274">
                  <c:v>12.766367490776901</c:v>
                </c:pt>
                <c:pt idx="9275">
                  <c:v>12.7677440669567</c:v>
                </c:pt>
                <c:pt idx="9276">
                  <c:v>12.7691206431364</c:v>
                </c:pt>
                <c:pt idx="9277">
                  <c:v>12.7704972193161</c:v>
                </c:pt>
                <c:pt idx="9278">
                  <c:v>12.7718737954958</c:v>
                </c:pt>
                <c:pt idx="9279">
                  <c:v>12.7732503716756</c:v>
                </c:pt>
                <c:pt idx="9280">
                  <c:v>12.7746269478553</c:v>
                </c:pt>
                <c:pt idx="9281">
                  <c:v>12.776003524035</c:v>
                </c:pt>
                <c:pt idx="9282">
                  <c:v>12.7773801002147</c:v>
                </c:pt>
                <c:pt idx="9283">
                  <c:v>12.778756676394501</c:v>
                </c:pt>
                <c:pt idx="9284">
                  <c:v>12.780133252574201</c:v>
                </c:pt>
                <c:pt idx="9285">
                  <c:v>12.781509828753901</c:v>
                </c:pt>
                <c:pt idx="9286">
                  <c:v>12.7828864049337</c:v>
                </c:pt>
                <c:pt idx="9287">
                  <c:v>12.7842629811134</c:v>
                </c:pt>
                <c:pt idx="9288">
                  <c:v>12.7856395572931</c:v>
                </c:pt>
                <c:pt idx="9289">
                  <c:v>12.7870161334728</c:v>
                </c:pt>
                <c:pt idx="9290">
                  <c:v>12.7883927096526</c:v>
                </c:pt>
                <c:pt idx="9291">
                  <c:v>12.7897692858323</c:v>
                </c:pt>
                <c:pt idx="9292">
                  <c:v>12.791145862012</c:v>
                </c:pt>
                <c:pt idx="9293">
                  <c:v>12.7925224381917</c:v>
                </c:pt>
                <c:pt idx="9294">
                  <c:v>12.793899014371499</c:v>
                </c:pt>
                <c:pt idx="9295">
                  <c:v>12.795275590551199</c:v>
                </c:pt>
                <c:pt idx="9296">
                  <c:v>12.796652166730899</c:v>
                </c:pt>
                <c:pt idx="9297">
                  <c:v>12.798028742910599</c:v>
                </c:pt>
                <c:pt idx="9298">
                  <c:v>12.7994053190904</c:v>
                </c:pt>
                <c:pt idx="9299">
                  <c:v>12.8007818952701</c:v>
                </c:pt>
                <c:pt idx="9300">
                  <c:v>12.8021584714498</c:v>
                </c:pt>
                <c:pt idx="9301">
                  <c:v>12.8035350476295</c:v>
                </c:pt>
                <c:pt idx="9302">
                  <c:v>12.8049116238093</c:v>
                </c:pt>
                <c:pt idx="9303">
                  <c:v>12.806288199989</c:v>
                </c:pt>
                <c:pt idx="9304">
                  <c:v>12.8076647761687</c:v>
                </c:pt>
                <c:pt idx="9305">
                  <c:v>12.8090413523484</c:v>
                </c:pt>
                <c:pt idx="9306">
                  <c:v>12.810417928528199</c:v>
                </c:pt>
                <c:pt idx="9307">
                  <c:v>12.811794504707899</c:v>
                </c:pt>
                <c:pt idx="9308">
                  <c:v>12.813171080887599</c:v>
                </c:pt>
                <c:pt idx="9309">
                  <c:v>12.814547657067299</c:v>
                </c:pt>
                <c:pt idx="9310">
                  <c:v>12.815924233247101</c:v>
                </c:pt>
                <c:pt idx="9311">
                  <c:v>12.817300809426801</c:v>
                </c:pt>
                <c:pt idx="9312">
                  <c:v>12.818677385606501</c:v>
                </c:pt>
                <c:pt idx="9313">
                  <c:v>12.820053961786201</c:v>
                </c:pt>
                <c:pt idx="9314">
                  <c:v>12.821430537966</c:v>
                </c:pt>
                <c:pt idx="9315">
                  <c:v>12.8228071141457</c:v>
                </c:pt>
                <c:pt idx="9316">
                  <c:v>12.8241836903254</c:v>
                </c:pt>
                <c:pt idx="9317">
                  <c:v>12.8255602665052</c:v>
                </c:pt>
                <c:pt idx="9318">
                  <c:v>12.8269368426849</c:v>
                </c:pt>
                <c:pt idx="9319">
                  <c:v>12.8283134188646</c:v>
                </c:pt>
                <c:pt idx="9320">
                  <c:v>12.8296899950443</c:v>
                </c:pt>
                <c:pt idx="9321">
                  <c:v>12.831066571224101</c:v>
                </c:pt>
                <c:pt idx="9322">
                  <c:v>12.832443147403801</c:v>
                </c:pt>
                <c:pt idx="9323">
                  <c:v>12.833819723583501</c:v>
                </c:pt>
                <c:pt idx="9324">
                  <c:v>12.835196299763201</c:v>
                </c:pt>
                <c:pt idx="9325">
                  <c:v>12.836572875943</c:v>
                </c:pt>
                <c:pt idx="9326">
                  <c:v>12.8379494521227</c:v>
                </c:pt>
                <c:pt idx="9327">
                  <c:v>12.8393260283024</c:v>
                </c:pt>
                <c:pt idx="9328">
                  <c:v>12.8407026044821</c:v>
                </c:pt>
                <c:pt idx="9329">
                  <c:v>12.8420791806619</c:v>
                </c:pt>
                <c:pt idx="9330">
                  <c:v>12.8434557568416</c:v>
                </c:pt>
                <c:pt idx="9331">
                  <c:v>12.8448323330213</c:v>
                </c:pt>
                <c:pt idx="9332">
                  <c:v>12.846208909201</c:v>
                </c:pt>
                <c:pt idx="9333">
                  <c:v>12.847585485380799</c:v>
                </c:pt>
                <c:pt idx="9334">
                  <c:v>12.848962061560499</c:v>
                </c:pt>
                <c:pt idx="9335">
                  <c:v>12.850338637740199</c:v>
                </c:pt>
                <c:pt idx="9336">
                  <c:v>12.851715213919899</c:v>
                </c:pt>
                <c:pt idx="9337">
                  <c:v>12.8530917900997</c:v>
                </c:pt>
                <c:pt idx="9338">
                  <c:v>12.8544683662794</c:v>
                </c:pt>
                <c:pt idx="9339">
                  <c:v>12.8558449424591</c:v>
                </c:pt>
                <c:pt idx="9340">
                  <c:v>12.8572215186388</c:v>
                </c:pt>
                <c:pt idx="9341">
                  <c:v>12.8585980948186</c:v>
                </c:pt>
                <c:pt idx="9342">
                  <c:v>12.8599746709983</c:v>
                </c:pt>
                <c:pt idx="9343">
                  <c:v>12.861351247178</c:v>
                </c:pt>
                <c:pt idx="9344">
                  <c:v>12.8627278233577</c:v>
                </c:pt>
                <c:pt idx="9345">
                  <c:v>12.864104399537499</c:v>
                </c:pt>
                <c:pt idx="9346">
                  <c:v>12.865480975717199</c:v>
                </c:pt>
                <c:pt idx="9347">
                  <c:v>12.866857551896899</c:v>
                </c:pt>
                <c:pt idx="9348">
                  <c:v>12.868234128076701</c:v>
                </c:pt>
                <c:pt idx="9349">
                  <c:v>12.869610704256401</c:v>
                </c:pt>
                <c:pt idx="9350">
                  <c:v>12.870987280436101</c:v>
                </c:pt>
                <c:pt idx="9351">
                  <c:v>12.872363856615801</c:v>
                </c:pt>
                <c:pt idx="9352">
                  <c:v>12.8737404327956</c:v>
                </c:pt>
                <c:pt idx="9353">
                  <c:v>12.8751170089753</c:v>
                </c:pt>
                <c:pt idx="9354">
                  <c:v>12.876493585155</c:v>
                </c:pt>
                <c:pt idx="9355">
                  <c:v>12.8778701613347</c:v>
                </c:pt>
                <c:pt idx="9356">
                  <c:v>12.879246737514499</c:v>
                </c:pt>
                <c:pt idx="9357">
                  <c:v>12.880623313694199</c:v>
                </c:pt>
                <c:pt idx="9358">
                  <c:v>12.881999889873899</c:v>
                </c:pt>
                <c:pt idx="9359">
                  <c:v>12.883376466053599</c:v>
                </c:pt>
                <c:pt idx="9360">
                  <c:v>12.884753042233401</c:v>
                </c:pt>
                <c:pt idx="9361">
                  <c:v>12.886129618413101</c:v>
                </c:pt>
                <c:pt idx="9362">
                  <c:v>12.887506194592801</c:v>
                </c:pt>
                <c:pt idx="9363">
                  <c:v>12.888882770772501</c:v>
                </c:pt>
                <c:pt idx="9364">
                  <c:v>12.8902593469523</c:v>
                </c:pt>
                <c:pt idx="9365">
                  <c:v>12.891635923132</c:v>
                </c:pt>
                <c:pt idx="9366">
                  <c:v>12.8930124993117</c:v>
                </c:pt>
                <c:pt idx="9367">
                  <c:v>12.8943890754914</c:v>
                </c:pt>
                <c:pt idx="9368">
                  <c:v>12.8957656516712</c:v>
                </c:pt>
                <c:pt idx="9369">
                  <c:v>12.8971422278509</c:v>
                </c:pt>
                <c:pt idx="9370">
                  <c:v>12.8985188040306</c:v>
                </c:pt>
                <c:pt idx="9371">
                  <c:v>12.8998953802103</c:v>
                </c:pt>
                <c:pt idx="9372">
                  <c:v>12.901271956390101</c:v>
                </c:pt>
                <c:pt idx="9373">
                  <c:v>12.902648532569801</c:v>
                </c:pt>
                <c:pt idx="9374">
                  <c:v>12.904025108749501</c:v>
                </c:pt>
                <c:pt idx="9375">
                  <c:v>12.905401684929201</c:v>
                </c:pt>
                <c:pt idx="9376">
                  <c:v>12.906778261109</c:v>
                </c:pt>
                <c:pt idx="9377">
                  <c:v>12.9081548372887</c:v>
                </c:pt>
                <c:pt idx="9378">
                  <c:v>12.9095314134684</c:v>
                </c:pt>
                <c:pt idx="9379">
                  <c:v>12.9109079896482</c:v>
                </c:pt>
                <c:pt idx="9380">
                  <c:v>12.9122845658279</c:v>
                </c:pt>
                <c:pt idx="9381">
                  <c:v>12.9136611420076</c:v>
                </c:pt>
                <c:pt idx="9382">
                  <c:v>12.9150377181873</c:v>
                </c:pt>
                <c:pt idx="9383">
                  <c:v>12.916414294367099</c:v>
                </c:pt>
                <c:pt idx="9384">
                  <c:v>12.917790870546799</c:v>
                </c:pt>
                <c:pt idx="9385">
                  <c:v>12.919167446726499</c:v>
                </c:pt>
                <c:pt idx="9386">
                  <c:v>12.920544022906199</c:v>
                </c:pt>
                <c:pt idx="9387">
                  <c:v>12.921920599086</c:v>
                </c:pt>
                <c:pt idx="9388">
                  <c:v>12.9232971752657</c:v>
                </c:pt>
                <c:pt idx="9389">
                  <c:v>12.9246737514454</c:v>
                </c:pt>
                <c:pt idx="9390">
                  <c:v>12.9260503276251</c:v>
                </c:pt>
                <c:pt idx="9391">
                  <c:v>12.9274269038049</c:v>
                </c:pt>
                <c:pt idx="9392">
                  <c:v>12.9288034799846</c:v>
                </c:pt>
                <c:pt idx="9393">
                  <c:v>12.9301800561643</c:v>
                </c:pt>
                <c:pt idx="9394">
                  <c:v>12.931556632344</c:v>
                </c:pt>
                <c:pt idx="9395">
                  <c:v>12.932933208523799</c:v>
                </c:pt>
                <c:pt idx="9396">
                  <c:v>12.934309784703499</c:v>
                </c:pt>
                <c:pt idx="9397">
                  <c:v>12.935686360883199</c:v>
                </c:pt>
                <c:pt idx="9398">
                  <c:v>12.937062937062899</c:v>
                </c:pt>
                <c:pt idx="9399">
                  <c:v>12.938439513242701</c:v>
                </c:pt>
                <c:pt idx="9400">
                  <c:v>12.939816089422401</c:v>
                </c:pt>
                <c:pt idx="9401">
                  <c:v>12.941192665602101</c:v>
                </c:pt>
                <c:pt idx="9402">
                  <c:v>12.942569241781801</c:v>
                </c:pt>
                <c:pt idx="9403">
                  <c:v>12.9439458179616</c:v>
                </c:pt>
                <c:pt idx="9404">
                  <c:v>12.9453223941413</c:v>
                </c:pt>
                <c:pt idx="9405">
                  <c:v>12.946698970321</c:v>
                </c:pt>
                <c:pt idx="9406">
                  <c:v>12.9480755465007</c:v>
                </c:pt>
                <c:pt idx="9407">
                  <c:v>12.949452122680499</c:v>
                </c:pt>
                <c:pt idx="9408">
                  <c:v>12.950828698860199</c:v>
                </c:pt>
                <c:pt idx="9409">
                  <c:v>12.952205275039899</c:v>
                </c:pt>
                <c:pt idx="9410">
                  <c:v>12.953581851219599</c:v>
                </c:pt>
                <c:pt idx="9411">
                  <c:v>12.954958427399401</c:v>
                </c:pt>
                <c:pt idx="9412">
                  <c:v>12.956335003579101</c:v>
                </c:pt>
                <c:pt idx="9413">
                  <c:v>12.957711579758801</c:v>
                </c:pt>
                <c:pt idx="9414">
                  <c:v>12.9590881559386</c:v>
                </c:pt>
                <c:pt idx="9415">
                  <c:v>12.9604647321183</c:v>
                </c:pt>
                <c:pt idx="9416">
                  <c:v>12.961841308298</c:v>
                </c:pt>
                <c:pt idx="9417">
                  <c:v>12.9632178844777</c:v>
                </c:pt>
                <c:pt idx="9418">
                  <c:v>12.9645944606575</c:v>
                </c:pt>
                <c:pt idx="9419">
                  <c:v>12.9659710368372</c:v>
                </c:pt>
                <c:pt idx="9420">
                  <c:v>12.9673476130169</c:v>
                </c:pt>
                <c:pt idx="9421">
                  <c:v>12.9687241891966</c:v>
                </c:pt>
                <c:pt idx="9422">
                  <c:v>12.970100765376401</c:v>
                </c:pt>
                <c:pt idx="9423">
                  <c:v>12.971477341556101</c:v>
                </c:pt>
                <c:pt idx="9424">
                  <c:v>12.972853917735801</c:v>
                </c:pt>
                <c:pt idx="9425">
                  <c:v>12.974230493915501</c:v>
                </c:pt>
                <c:pt idx="9426">
                  <c:v>12.9756070700953</c:v>
                </c:pt>
                <c:pt idx="9427">
                  <c:v>12.976983646275</c:v>
                </c:pt>
                <c:pt idx="9428">
                  <c:v>12.9783602224547</c:v>
                </c:pt>
                <c:pt idx="9429">
                  <c:v>12.9797367986344</c:v>
                </c:pt>
                <c:pt idx="9430">
                  <c:v>12.9811133748142</c:v>
                </c:pt>
                <c:pt idx="9431">
                  <c:v>12.9824899509939</c:v>
                </c:pt>
                <c:pt idx="9432">
                  <c:v>12.9838665271736</c:v>
                </c:pt>
                <c:pt idx="9433">
                  <c:v>12.9852431033533</c:v>
                </c:pt>
                <c:pt idx="9434">
                  <c:v>12.986619679533099</c:v>
                </c:pt>
                <c:pt idx="9435">
                  <c:v>12.987996255712799</c:v>
                </c:pt>
                <c:pt idx="9436">
                  <c:v>12.989372831892499</c:v>
                </c:pt>
                <c:pt idx="9437">
                  <c:v>12.990749408072199</c:v>
                </c:pt>
                <c:pt idx="9438">
                  <c:v>12.992125984252</c:v>
                </c:pt>
                <c:pt idx="9439">
                  <c:v>12.9935025604317</c:v>
                </c:pt>
                <c:pt idx="9440">
                  <c:v>12.9948791366114</c:v>
                </c:pt>
                <c:pt idx="9441">
                  <c:v>12.9962557127911</c:v>
                </c:pt>
                <c:pt idx="9442">
                  <c:v>12.9976322889709</c:v>
                </c:pt>
                <c:pt idx="9443">
                  <c:v>12.9990088651506</c:v>
                </c:pt>
                <c:pt idx="9444">
                  <c:v>13.0003854413303</c:v>
                </c:pt>
                <c:pt idx="9445">
                  <c:v>13.001762017510099</c:v>
                </c:pt>
                <c:pt idx="9446">
                  <c:v>13.003138593689799</c:v>
                </c:pt>
                <c:pt idx="9447">
                  <c:v>13.004515169869499</c:v>
                </c:pt>
                <c:pt idx="9448">
                  <c:v>13.005891746049199</c:v>
                </c:pt>
                <c:pt idx="9449">
                  <c:v>13.007268322229001</c:v>
                </c:pt>
                <c:pt idx="9450">
                  <c:v>13.008644898408701</c:v>
                </c:pt>
                <c:pt idx="9451">
                  <c:v>13.010021474588401</c:v>
                </c:pt>
                <c:pt idx="9452">
                  <c:v>13.011398050768101</c:v>
                </c:pt>
                <c:pt idx="9453">
                  <c:v>13.0127746269479</c:v>
                </c:pt>
                <c:pt idx="9454">
                  <c:v>13.0141512031276</c:v>
                </c:pt>
                <c:pt idx="9455">
                  <c:v>13.0155277793073</c:v>
                </c:pt>
                <c:pt idx="9456">
                  <c:v>13.016904355487</c:v>
                </c:pt>
                <c:pt idx="9457">
                  <c:v>13.0182809316668</c:v>
                </c:pt>
                <c:pt idx="9458">
                  <c:v>13.0196575078465</c:v>
                </c:pt>
                <c:pt idx="9459">
                  <c:v>13.0210340840262</c:v>
                </c:pt>
                <c:pt idx="9460">
                  <c:v>13.0224106602059</c:v>
                </c:pt>
                <c:pt idx="9461">
                  <c:v>13.023787236385701</c:v>
                </c:pt>
                <c:pt idx="9462">
                  <c:v>13.025163812565401</c:v>
                </c:pt>
                <c:pt idx="9463">
                  <c:v>13.026540388745101</c:v>
                </c:pt>
                <c:pt idx="9464">
                  <c:v>13.027916964924801</c:v>
                </c:pt>
                <c:pt idx="9465">
                  <c:v>13.0292935411046</c:v>
                </c:pt>
                <c:pt idx="9466">
                  <c:v>13.0306701172843</c:v>
                </c:pt>
                <c:pt idx="9467">
                  <c:v>13.032046693464</c:v>
                </c:pt>
                <c:pt idx="9468">
                  <c:v>13.0334232696437</c:v>
                </c:pt>
                <c:pt idx="9469">
                  <c:v>13.0347998458235</c:v>
                </c:pt>
                <c:pt idx="9470">
                  <c:v>13.0361764220032</c:v>
                </c:pt>
                <c:pt idx="9471">
                  <c:v>13.0375529981829</c:v>
                </c:pt>
                <c:pt idx="9472">
                  <c:v>13.0389295743626</c:v>
                </c:pt>
                <c:pt idx="9473">
                  <c:v>13.040306150542399</c:v>
                </c:pt>
                <c:pt idx="9474">
                  <c:v>13.041682726722099</c:v>
                </c:pt>
                <c:pt idx="9475">
                  <c:v>13.043059302901799</c:v>
                </c:pt>
                <c:pt idx="9476">
                  <c:v>13.0444358790816</c:v>
                </c:pt>
                <c:pt idx="9477">
                  <c:v>13.0458124552613</c:v>
                </c:pt>
                <c:pt idx="9478">
                  <c:v>13.047189031441</c:v>
                </c:pt>
                <c:pt idx="9479">
                  <c:v>13.0485656076207</c:v>
                </c:pt>
                <c:pt idx="9480">
                  <c:v>13.0499421838005</c:v>
                </c:pt>
                <c:pt idx="9481">
                  <c:v>13.0513187599802</c:v>
                </c:pt>
                <c:pt idx="9482">
                  <c:v>13.0526953361599</c:v>
                </c:pt>
                <c:pt idx="9483">
                  <c:v>13.0540719123396</c:v>
                </c:pt>
                <c:pt idx="9484">
                  <c:v>13.055448488519399</c:v>
                </c:pt>
                <c:pt idx="9485">
                  <c:v>13.056825064699099</c:v>
                </c:pt>
                <c:pt idx="9486">
                  <c:v>13.058201640878799</c:v>
                </c:pt>
                <c:pt idx="9487">
                  <c:v>13.059578217058499</c:v>
                </c:pt>
                <c:pt idx="9488">
                  <c:v>13.060954793238301</c:v>
                </c:pt>
                <c:pt idx="9489">
                  <c:v>13.062331369418001</c:v>
                </c:pt>
                <c:pt idx="9490">
                  <c:v>13.063707945597701</c:v>
                </c:pt>
                <c:pt idx="9491">
                  <c:v>13.065084521777401</c:v>
                </c:pt>
                <c:pt idx="9492">
                  <c:v>13.0664610979572</c:v>
                </c:pt>
                <c:pt idx="9493">
                  <c:v>13.0678376741369</c:v>
                </c:pt>
                <c:pt idx="9494">
                  <c:v>13.0692142503166</c:v>
                </c:pt>
                <c:pt idx="9495">
                  <c:v>13.0705908264963</c:v>
                </c:pt>
                <c:pt idx="9496">
                  <c:v>13.071967402676099</c:v>
                </c:pt>
                <c:pt idx="9497">
                  <c:v>13.073343978855799</c:v>
                </c:pt>
                <c:pt idx="9498">
                  <c:v>13.074720555035499</c:v>
                </c:pt>
                <c:pt idx="9499">
                  <c:v>13.076097131215199</c:v>
                </c:pt>
                <c:pt idx="9500">
                  <c:v>13.077473707395001</c:v>
                </c:pt>
                <c:pt idx="9501">
                  <c:v>13.078850283574701</c:v>
                </c:pt>
                <c:pt idx="9502">
                  <c:v>13.080226859754401</c:v>
                </c:pt>
                <c:pt idx="9503">
                  <c:v>13.081603435934101</c:v>
                </c:pt>
                <c:pt idx="9504">
                  <c:v>13.0829800121139</c:v>
                </c:pt>
                <c:pt idx="9505">
                  <c:v>13.0843565882936</c:v>
                </c:pt>
                <c:pt idx="9506">
                  <c:v>13.0857331644733</c:v>
                </c:pt>
                <c:pt idx="9507">
                  <c:v>13.0871097406531</c:v>
                </c:pt>
                <c:pt idx="9508">
                  <c:v>13.0884863168328</c:v>
                </c:pt>
                <c:pt idx="9509">
                  <c:v>13.0898628930125</c:v>
                </c:pt>
                <c:pt idx="9510">
                  <c:v>13.0912394691922</c:v>
                </c:pt>
                <c:pt idx="9511">
                  <c:v>13.092616045372001</c:v>
                </c:pt>
                <c:pt idx="9512">
                  <c:v>13.093992621551701</c:v>
                </c:pt>
                <c:pt idx="9513">
                  <c:v>13.095369197731401</c:v>
                </c:pt>
                <c:pt idx="9514">
                  <c:v>13.096745773911101</c:v>
                </c:pt>
                <c:pt idx="9515">
                  <c:v>13.0981223500909</c:v>
                </c:pt>
                <c:pt idx="9516">
                  <c:v>13.0994989262706</c:v>
                </c:pt>
                <c:pt idx="9517">
                  <c:v>13.1008755024503</c:v>
                </c:pt>
                <c:pt idx="9518">
                  <c:v>13.10225207863</c:v>
                </c:pt>
                <c:pt idx="9519">
                  <c:v>13.1036286548098</c:v>
                </c:pt>
                <c:pt idx="9520">
                  <c:v>13.1050052309895</c:v>
                </c:pt>
                <c:pt idx="9521">
                  <c:v>13.1063818071692</c:v>
                </c:pt>
                <c:pt idx="9522">
                  <c:v>13.1077583833489</c:v>
                </c:pt>
                <c:pt idx="9523">
                  <c:v>13.109134959528699</c:v>
                </c:pt>
                <c:pt idx="9524">
                  <c:v>13.110511535708399</c:v>
                </c:pt>
                <c:pt idx="9525">
                  <c:v>13.111888111888099</c:v>
                </c:pt>
                <c:pt idx="9526">
                  <c:v>13.113264688067799</c:v>
                </c:pt>
                <c:pt idx="9527">
                  <c:v>13.1146412642476</c:v>
                </c:pt>
                <c:pt idx="9528">
                  <c:v>13.1160178404273</c:v>
                </c:pt>
                <c:pt idx="9529">
                  <c:v>13.117394416607</c:v>
                </c:pt>
                <c:pt idx="9530">
                  <c:v>13.1187709927867</c:v>
                </c:pt>
                <c:pt idx="9531">
                  <c:v>13.1201475689665</c:v>
                </c:pt>
                <c:pt idx="9532">
                  <c:v>13.1215241451462</c:v>
                </c:pt>
                <c:pt idx="9533">
                  <c:v>13.1229007213259</c:v>
                </c:pt>
                <c:pt idx="9534">
                  <c:v>13.1242772975056</c:v>
                </c:pt>
                <c:pt idx="9535">
                  <c:v>13.125653873685399</c:v>
                </c:pt>
                <c:pt idx="9536">
                  <c:v>13.127030449865099</c:v>
                </c:pt>
                <c:pt idx="9537">
                  <c:v>13.128407026044799</c:v>
                </c:pt>
                <c:pt idx="9538">
                  <c:v>13.129783602224499</c:v>
                </c:pt>
                <c:pt idx="9539">
                  <c:v>13.131160178404301</c:v>
                </c:pt>
                <c:pt idx="9540">
                  <c:v>13.132536754584001</c:v>
                </c:pt>
                <c:pt idx="9541">
                  <c:v>13.133913330763701</c:v>
                </c:pt>
                <c:pt idx="9542">
                  <c:v>13.1352899069435</c:v>
                </c:pt>
                <c:pt idx="9543">
                  <c:v>13.1366664831232</c:v>
                </c:pt>
                <c:pt idx="9544">
                  <c:v>13.1380430593029</c:v>
                </c:pt>
                <c:pt idx="9545">
                  <c:v>13.1394196354826</c:v>
                </c:pt>
                <c:pt idx="9546">
                  <c:v>13.1407962116624</c:v>
                </c:pt>
                <c:pt idx="9547">
                  <c:v>13.1421727878421</c:v>
                </c:pt>
                <c:pt idx="9548">
                  <c:v>13.1435493640218</c:v>
                </c:pt>
                <c:pt idx="9549">
                  <c:v>13.1449259402015</c:v>
                </c:pt>
                <c:pt idx="9550">
                  <c:v>13.146302516381301</c:v>
                </c:pt>
                <c:pt idx="9551">
                  <c:v>13.147679092561001</c:v>
                </c:pt>
                <c:pt idx="9552">
                  <c:v>13.149055668740701</c:v>
                </c:pt>
                <c:pt idx="9553">
                  <c:v>13.150432244920401</c:v>
                </c:pt>
                <c:pt idx="9554">
                  <c:v>13.1518088211002</c:v>
                </c:pt>
                <c:pt idx="9555">
                  <c:v>13.1531853972799</c:v>
                </c:pt>
                <c:pt idx="9556">
                  <c:v>13.1545619734596</c:v>
                </c:pt>
                <c:pt idx="9557">
                  <c:v>13.1559385496393</c:v>
                </c:pt>
                <c:pt idx="9558">
                  <c:v>13.1573151258191</c:v>
                </c:pt>
                <c:pt idx="9559">
                  <c:v>13.1586917019988</c:v>
                </c:pt>
                <c:pt idx="9560">
                  <c:v>13.1600682781785</c:v>
                </c:pt>
                <c:pt idx="9561">
                  <c:v>13.1614448543582</c:v>
                </c:pt>
                <c:pt idx="9562">
                  <c:v>13.162821430537999</c:v>
                </c:pt>
                <c:pt idx="9563">
                  <c:v>13.164198006717699</c:v>
                </c:pt>
                <c:pt idx="9564">
                  <c:v>13.165574582897399</c:v>
                </c:pt>
                <c:pt idx="9565">
                  <c:v>13.166951159077099</c:v>
                </c:pt>
                <c:pt idx="9566">
                  <c:v>13.1683277352569</c:v>
                </c:pt>
                <c:pt idx="9567">
                  <c:v>13.1697043114366</c:v>
                </c:pt>
                <c:pt idx="9568">
                  <c:v>13.1710808876163</c:v>
                </c:pt>
                <c:pt idx="9569">
                  <c:v>13.1724574637961</c:v>
                </c:pt>
                <c:pt idx="9570">
                  <c:v>13.1738340399758</c:v>
                </c:pt>
                <c:pt idx="9571">
                  <c:v>13.1752106161555</c:v>
                </c:pt>
                <c:pt idx="9572">
                  <c:v>13.1765871923352</c:v>
                </c:pt>
                <c:pt idx="9573">
                  <c:v>13.177963768514999</c:v>
                </c:pt>
                <c:pt idx="9574">
                  <c:v>13.179340344694699</c:v>
                </c:pt>
                <c:pt idx="9575">
                  <c:v>13.180716920874399</c:v>
                </c:pt>
                <c:pt idx="9576">
                  <c:v>13.182093497054099</c:v>
                </c:pt>
                <c:pt idx="9577">
                  <c:v>13.183470073233901</c:v>
                </c:pt>
                <c:pt idx="9578">
                  <c:v>13.184846649413601</c:v>
                </c:pt>
                <c:pt idx="9579">
                  <c:v>13.186223225593301</c:v>
                </c:pt>
                <c:pt idx="9580">
                  <c:v>13.187599801773001</c:v>
                </c:pt>
                <c:pt idx="9581">
                  <c:v>13.1889763779528</c:v>
                </c:pt>
                <c:pt idx="9582">
                  <c:v>13.1903529541325</c:v>
                </c:pt>
                <c:pt idx="9583">
                  <c:v>13.1917295303122</c:v>
                </c:pt>
                <c:pt idx="9584">
                  <c:v>13.1931061064919</c:v>
                </c:pt>
                <c:pt idx="9585">
                  <c:v>13.194482682671699</c:v>
                </c:pt>
                <c:pt idx="9586">
                  <c:v>13.195859258851399</c:v>
                </c:pt>
                <c:pt idx="9587">
                  <c:v>13.197235835031099</c:v>
                </c:pt>
                <c:pt idx="9588">
                  <c:v>13.198612411210799</c:v>
                </c:pt>
                <c:pt idx="9589">
                  <c:v>13.199988987390601</c:v>
                </c:pt>
                <c:pt idx="9590">
                  <c:v>13.201365563570301</c:v>
                </c:pt>
                <c:pt idx="9591">
                  <c:v>13.202742139750001</c:v>
                </c:pt>
                <c:pt idx="9592">
                  <c:v>13.204118715929701</c:v>
                </c:pt>
                <c:pt idx="9593">
                  <c:v>13.2054952921095</c:v>
                </c:pt>
                <c:pt idx="9594">
                  <c:v>13.2068718682892</c:v>
                </c:pt>
                <c:pt idx="9595">
                  <c:v>13.2082484444689</c:v>
                </c:pt>
                <c:pt idx="9596">
                  <c:v>13.2096250206486</c:v>
                </c:pt>
                <c:pt idx="9597">
                  <c:v>13.2110015968284</c:v>
                </c:pt>
                <c:pt idx="9598">
                  <c:v>13.2123781730081</c:v>
                </c:pt>
                <c:pt idx="9599">
                  <c:v>13.2137547491878</c:v>
                </c:pt>
                <c:pt idx="9600">
                  <c:v>13.2151313253675</c:v>
                </c:pt>
                <c:pt idx="9601">
                  <c:v>13.216507901547301</c:v>
                </c:pt>
                <c:pt idx="9602">
                  <c:v>13.217884477727001</c:v>
                </c:pt>
                <c:pt idx="9603">
                  <c:v>13.219261053906701</c:v>
                </c:pt>
                <c:pt idx="9604">
                  <c:v>13.2206376300865</c:v>
                </c:pt>
                <c:pt idx="9605">
                  <c:v>13.2220142062662</c:v>
                </c:pt>
                <c:pt idx="9606">
                  <c:v>13.2233907824459</c:v>
                </c:pt>
                <c:pt idx="9607">
                  <c:v>13.2247673586256</c:v>
                </c:pt>
                <c:pt idx="9608">
                  <c:v>13.2261439348054</c:v>
                </c:pt>
                <c:pt idx="9609">
                  <c:v>13.2275205109851</c:v>
                </c:pt>
                <c:pt idx="9610">
                  <c:v>13.2288970871648</c:v>
                </c:pt>
                <c:pt idx="9611">
                  <c:v>13.2302736633445</c:v>
                </c:pt>
                <c:pt idx="9612">
                  <c:v>13.231650239524299</c:v>
                </c:pt>
                <c:pt idx="9613">
                  <c:v>13.233026815703999</c:v>
                </c:pt>
                <c:pt idx="9614">
                  <c:v>13.234403391883699</c:v>
                </c:pt>
                <c:pt idx="9615">
                  <c:v>13.235779968063399</c:v>
                </c:pt>
                <c:pt idx="9616">
                  <c:v>13.2371565442432</c:v>
                </c:pt>
                <c:pt idx="9617">
                  <c:v>13.2385331204229</c:v>
                </c:pt>
                <c:pt idx="9618">
                  <c:v>13.2399096966026</c:v>
                </c:pt>
                <c:pt idx="9619">
                  <c:v>13.2412862727823</c:v>
                </c:pt>
                <c:pt idx="9620">
                  <c:v>13.2426628489621</c:v>
                </c:pt>
                <c:pt idx="9621">
                  <c:v>13.2440394251418</c:v>
                </c:pt>
                <c:pt idx="9622">
                  <c:v>13.2454160013215</c:v>
                </c:pt>
                <c:pt idx="9623">
                  <c:v>13.2467925775012</c:v>
                </c:pt>
                <c:pt idx="9624">
                  <c:v>13.248169153680999</c:v>
                </c:pt>
                <c:pt idx="9625">
                  <c:v>13.249545729860699</c:v>
                </c:pt>
                <c:pt idx="9626">
                  <c:v>13.250922306040399</c:v>
                </c:pt>
                <c:pt idx="9627">
                  <c:v>13.252298882220099</c:v>
                </c:pt>
                <c:pt idx="9628">
                  <c:v>13.253675458399901</c:v>
                </c:pt>
                <c:pt idx="9629">
                  <c:v>13.255052034579601</c:v>
                </c:pt>
                <c:pt idx="9630">
                  <c:v>13.256428610759301</c:v>
                </c:pt>
                <c:pt idx="9631">
                  <c:v>13.257805186939001</c:v>
                </c:pt>
                <c:pt idx="9632">
                  <c:v>13.2591817631188</c:v>
                </c:pt>
                <c:pt idx="9633">
                  <c:v>13.2605583392985</c:v>
                </c:pt>
                <c:pt idx="9634">
                  <c:v>13.2619349154782</c:v>
                </c:pt>
                <c:pt idx="9635">
                  <c:v>13.263311491657999</c:v>
                </c:pt>
                <c:pt idx="9636">
                  <c:v>13.264688067837699</c:v>
                </c:pt>
                <c:pt idx="9637">
                  <c:v>13.266064644017399</c:v>
                </c:pt>
                <c:pt idx="9638">
                  <c:v>13.267441220197099</c:v>
                </c:pt>
                <c:pt idx="9639">
                  <c:v>13.268817796376901</c:v>
                </c:pt>
                <c:pt idx="9640">
                  <c:v>13.270194372556601</c:v>
                </c:pt>
                <c:pt idx="9641">
                  <c:v>13.271570948736301</c:v>
                </c:pt>
                <c:pt idx="9642">
                  <c:v>13.272947524916001</c:v>
                </c:pt>
                <c:pt idx="9643">
                  <c:v>13.2743241010958</c:v>
                </c:pt>
                <c:pt idx="9644">
                  <c:v>13.2757006772755</c:v>
                </c:pt>
                <c:pt idx="9645">
                  <c:v>13.2770772534552</c:v>
                </c:pt>
                <c:pt idx="9646">
                  <c:v>13.2784538296349</c:v>
                </c:pt>
                <c:pt idx="9647">
                  <c:v>13.2798304058147</c:v>
                </c:pt>
                <c:pt idx="9648">
                  <c:v>13.2812069819944</c:v>
                </c:pt>
                <c:pt idx="9649">
                  <c:v>13.2825835581741</c:v>
                </c:pt>
                <c:pt idx="9650">
                  <c:v>13.2839601343538</c:v>
                </c:pt>
                <c:pt idx="9651">
                  <c:v>13.285336710533601</c:v>
                </c:pt>
                <c:pt idx="9652">
                  <c:v>13.286713286713301</c:v>
                </c:pt>
                <c:pt idx="9653">
                  <c:v>13.288089862893001</c:v>
                </c:pt>
                <c:pt idx="9654">
                  <c:v>13.289466439072701</c:v>
                </c:pt>
                <c:pt idx="9655">
                  <c:v>13.2908430152525</c:v>
                </c:pt>
                <c:pt idx="9656">
                  <c:v>13.2922195914322</c:v>
                </c:pt>
                <c:pt idx="9657">
                  <c:v>13.2935961676119</c:v>
                </c:pt>
                <c:pt idx="9658">
                  <c:v>13.2949727437916</c:v>
                </c:pt>
                <c:pt idx="9659">
                  <c:v>13.2963493199714</c:v>
                </c:pt>
                <c:pt idx="9660">
                  <c:v>13.2977258961511</c:v>
                </c:pt>
                <c:pt idx="9661">
                  <c:v>13.2991024723308</c:v>
                </c:pt>
                <c:pt idx="9662">
                  <c:v>13.3004790485105</c:v>
                </c:pt>
                <c:pt idx="9663">
                  <c:v>13.301855624690299</c:v>
                </c:pt>
                <c:pt idx="9664">
                  <c:v>13.303232200869999</c:v>
                </c:pt>
                <c:pt idx="9665">
                  <c:v>13.304608777049699</c:v>
                </c:pt>
                <c:pt idx="9666">
                  <c:v>13.305985353229399</c:v>
                </c:pt>
                <c:pt idx="9667">
                  <c:v>13.3073619294092</c:v>
                </c:pt>
                <c:pt idx="9668">
                  <c:v>13.3087385055889</c:v>
                </c:pt>
                <c:pt idx="9669">
                  <c:v>13.3101150817686</c:v>
                </c:pt>
                <c:pt idx="9670">
                  <c:v>13.3114916579484</c:v>
                </c:pt>
                <c:pt idx="9671">
                  <c:v>13.3128682341281</c:v>
                </c:pt>
                <c:pt idx="9672">
                  <c:v>13.3142448103078</c:v>
                </c:pt>
                <c:pt idx="9673">
                  <c:v>13.3156213864875</c:v>
                </c:pt>
                <c:pt idx="9674">
                  <c:v>13.316997962667299</c:v>
                </c:pt>
                <c:pt idx="9675">
                  <c:v>13.318374538846999</c:v>
                </c:pt>
                <c:pt idx="9676">
                  <c:v>13.319751115026699</c:v>
                </c:pt>
                <c:pt idx="9677">
                  <c:v>13.321127691206399</c:v>
                </c:pt>
                <c:pt idx="9678">
                  <c:v>13.322504267386201</c:v>
                </c:pt>
                <c:pt idx="9679">
                  <c:v>13.323880843565901</c:v>
                </c:pt>
                <c:pt idx="9680">
                  <c:v>13.325257419745601</c:v>
                </c:pt>
                <c:pt idx="9681">
                  <c:v>13.326633995925301</c:v>
                </c:pt>
                <c:pt idx="9682">
                  <c:v>13.3280105721051</c:v>
                </c:pt>
                <c:pt idx="9683">
                  <c:v>13.3293871482848</c:v>
                </c:pt>
                <c:pt idx="9684">
                  <c:v>13.3307637244645</c:v>
                </c:pt>
                <c:pt idx="9685">
                  <c:v>13.3321403006442</c:v>
                </c:pt>
                <c:pt idx="9686">
                  <c:v>13.333516876824</c:v>
                </c:pt>
                <c:pt idx="9687">
                  <c:v>13.3348934530037</c:v>
                </c:pt>
                <c:pt idx="9688">
                  <c:v>13.3362700291834</c:v>
                </c:pt>
                <c:pt idx="9689">
                  <c:v>13.3376466053631</c:v>
                </c:pt>
                <c:pt idx="9690">
                  <c:v>13.339023181542901</c:v>
                </c:pt>
                <c:pt idx="9691">
                  <c:v>13.340399757722601</c:v>
                </c:pt>
                <c:pt idx="9692">
                  <c:v>13.341776333902301</c:v>
                </c:pt>
                <c:pt idx="9693">
                  <c:v>13.343152910082001</c:v>
                </c:pt>
                <c:pt idx="9694">
                  <c:v>13.3445294862618</c:v>
                </c:pt>
                <c:pt idx="9695">
                  <c:v>13.3459060624415</c:v>
                </c:pt>
                <c:pt idx="9696">
                  <c:v>13.3472826386212</c:v>
                </c:pt>
                <c:pt idx="9697">
                  <c:v>13.348659214801</c:v>
                </c:pt>
                <c:pt idx="9698">
                  <c:v>13.3500357909807</c:v>
                </c:pt>
                <c:pt idx="9699">
                  <c:v>13.3514123671604</c:v>
                </c:pt>
                <c:pt idx="9700">
                  <c:v>13.3527889433401</c:v>
                </c:pt>
                <c:pt idx="9701">
                  <c:v>13.354165519519899</c:v>
                </c:pt>
                <c:pt idx="9702">
                  <c:v>13.355542095699599</c:v>
                </c:pt>
                <c:pt idx="9703">
                  <c:v>13.356918671879299</c:v>
                </c:pt>
                <c:pt idx="9704">
                  <c:v>13.358295248058999</c:v>
                </c:pt>
                <c:pt idx="9705">
                  <c:v>13.3596718242388</c:v>
                </c:pt>
                <c:pt idx="9706">
                  <c:v>13.3610484004185</c:v>
                </c:pt>
                <c:pt idx="9707">
                  <c:v>13.3624249765982</c:v>
                </c:pt>
                <c:pt idx="9708">
                  <c:v>13.3638015527779</c:v>
                </c:pt>
                <c:pt idx="9709">
                  <c:v>13.3651781289577</c:v>
                </c:pt>
                <c:pt idx="9710">
                  <c:v>13.3665547051374</c:v>
                </c:pt>
                <c:pt idx="9711">
                  <c:v>13.3679312813171</c:v>
                </c:pt>
                <c:pt idx="9712">
                  <c:v>13.3693078574968</c:v>
                </c:pt>
                <c:pt idx="9713">
                  <c:v>13.370684433676599</c:v>
                </c:pt>
                <c:pt idx="9714">
                  <c:v>13.372061009856299</c:v>
                </c:pt>
                <c:pt idx="9715">
                  <c:v>13.373437586035999</c:v>
                </c:pt>
                <c:pt idx="9716">
                  <c:v>13.374814162215699</c:v>
                </c:pt>
                <c:pt idx="9717">
                  <c:v>13.376190738395501</c:v>
                </c:pt>
                <c:pt idx="9718">
                  <c:v>13.377567314575201</c:v>
                </c:pt>
                <c:pt idx="9719">
                  <c:v>13.378943890754901</c:v>
                </c:pt>
                <c:pt idx="9720">
                  <c:v>13.380320466934601</c:v>
                </c:pt>
                <c:pt idx="9721">
                  <c:v>13.3816970431144</c:v>
                </c:pt>
                <c:pt idx="9722">
                  <c:v>13.3830736192941</c:v>
                </c:pt>
                <c:pt idx="9723">
                  <c:v>13.3844501954738</c:v>
                </c:pt>
                <c:pt idx="9724">
                  <c:v>13.3858267716535</c:v>
                </c:pt>
                <c:pt idx="9725">
                  <c:v>13.387203347833299</c:v>
                </c:pt>
                <c:pt idx="9726">
                  <c:v>13.388579924012999</c:v>
                </c:pt>
                <c:pt idx="9727">
                  <c:v>13.389956500192699</c:v>
                </c:pt>
                <c:pt idx="9728">
                  <c:v>13.391333076372501</c:v>
                </c:pt>
                <c:pt idx="9729">
                  <c:v>13.392709652552201</c:v>
                </c:pt>
                <c:pt idx="9730">
                  <c:v>13.394086228731901</c:v>
                </c:pt>
                <c:pt idx="9731">
                  <c:v>13.395462804911601</c:v>
                </c:pt>
                <c:pt idx="9732">
                  <c:v>13.3968393810914</c:v>
                </c:pt>
                <c:pt idx="9733">
                  <c:v>13.3982159572711</c:v>
                </c:pt>
                <c:pt idx="9734">
                  <c:v>13.3995925334508</c:v>
                </c:pt>
                <c:pt idx="9735">
                  <c:v>13.4009691096305</c:v>
                </c:pt>
                <c:pt idx="9736">
                  <c:v>13.4023456858103</c:v>
                </c:pt>
                <c:pt idx="9737">
                  <c:v>13.40372226199</c:v>
                </c:pt>
                <c:pt idx="9738">
                  <c:v>13.4050988381697</c:v>
                </c:pt>
                <c:pt idx="9739">
                  <c:v>13.4064754143494</c:v>
                </c:pt>
                <c:pt idx="9740">
                  <c:v>13.407851990529201</c:v>
                </c:pt>
                <c:pt idx="9741">
                  <c:v>13.409228566708901</c:v>
                </c:pt>
                <c:pt idx="9742">
                  <c:v>13.410605142888601</c:v>
                </c:pt>
                <c:pt idx="9743">
                  <c:v>13.411981719068301</c:v>
                </c:pt>
                <c:pt idx="9744">
                  <c:v>13.4133582952481</c:v>
                </c:pt>
                <c:pt idx="9745">
                  <c:v>13.4147348714278</c:v>
                </c:pt>
                <c:pt idx="9746">
                  <c:v>13.4161114476075</c:v>
                </c:pt>
                <c:pt idx="9747">
                  <c:v>13.4174880237872</c:v>
                </c:pt>
                <c:pt idx="9748">
                  <c:v>13.418864599967</c:v>
                </c:pt>
                <c:pt idx="9749">
                  <c:v>13.4202411761467</c:v>
                </c:pt>
                <c:pt idx="9750">
                  <c:v>13.4216177523264</c:v>
                </c:pt>
                <c:pt idx="9751">
                  <c:v>13.4229943285061</c:v>
                </c:pt>
                <c:pt idx="9752">
                  <c:v>13.424370904685899</c:v>
                </c:pt>
                <c:pt idx="9753">
                  <c:v>13.425747480865599</c:v>
                </c:pt>
                <c:pt idx="9754">
                  <c:v>13.427124057045299</c:v>
                </c:pt>
                <c:pt idx="9755">
                  <c:v>13.428500633224999</c:v>
                </c:pt>
                <c:pt idx="9756">
                  <c:v>13.4298772094048</c:v>
                </c:pt>
                <c:pt idx="9757">
                  <c:v>13.4312537855845</c:v>
                </c:pt>
                <c:pt idx="9758">
                  <c:v>13.4326303617642</c:v>
                </c:pt>
                <c:pt idx="9759">
                  <c:v>13.4340069379439</c:v>
                </c:pt>
                <c:pt idx="9760">
                  <c:v>13.4353835141237</c:v>
                </c:pt>
                <c:pt idx="9761">
                  <c:v>13.4367600903034</c:v>
                </c:pt>
                <c:pt idx="9762">
                  <c:v>13.4381366664831</c:v>
                </c:pt>
                <c:pt idx="9763">
                  <c:v>13.439513242662899</c:v>
                </c:pt>
                <c:pt idx="9764">
                  <c:v>13.440889818842599</c:v>
                </c:pt>
                <c:pt idx="9765">
                  <c:v>13.442266395022299</c:v>
                </c:pt>
                <c:pt idx="9766">
                  <c:v>13.443642971201999</c:v>
                </c:pt>
                <c:pt idx="9767">
                  <c:v>13.445019547381801</c:v>
                </c:pt>
                <c:pt idx="9768">
                  <c:v>13.446396123561501</c:v>
                </c:pt>
                <c:pt idx="9769">
                  <c:v>13.447772699741201</c:v>
                </c:pt>
                <c:pt idx="9770">
                  <c:v>13.449149275920901</c:v>
                </c:pt>
                <c:pt idx="9771">
                  <c:v>13.4505258521007</c:v>
                </c:pt>
                <c:pt idx="9772">
                  <c:v>13.4519024282804</c:v>
                </c:pt>
                <c:pt idx="9773">
                  <c:v>13.4532790044601</c:v>
                </c:pt>
                <c:pt idx="9774">
                  <c:v>13.4546555806398</c:v>
                </c:pt>
                <c:pt idx="9775">
                  <c:v>13.4560321568196</c:v>
                </c:pt>
                <c:pt idx="9776">
                  <c:v>13.4574087329993</c:v>
                </c:pt>
                <c:pt idx="9777">
                  <c:v>13.458785309179</c:v>
                </c:pt>
                <c:pt idx="9778">
                  <c:v>13.4601618853587</c:v>
                </c:pt>
                <c:pt idx="9779">
                  <c:v>13.461538461538501</c:v>
                </c:pt>
                <c:pt idx="9780">
                  <c:v>13.462915037718201</c:v>
                </c:pt>
                <c:pt idx="9781">
                  <c:v>13.464291613897901</c:v>
                </c:pt>
                <c:pt idx="9782">
                  <c:v>13.465668190077601</c:v>
                </c:pt>
                <c:pt idx="9783">
                  <c:v>13.4670447662574</c:v>
                </c:pt>
                <c:pt idx="9784">
                  <c:v>13.4684213424371</c:v>
                </c:pt>
                <c:pt idx="9785">
                  <c:v>13.4697979186168</c:v>
                </c:pt>
                <c:pt idx="9786">
                  <c:v>13.4711744947965</c:v>
                </c:pt>
                <c:pt idx="9787">
                  <c:v>13.4725510709763</c:v>
                </c:pt>
                <c:pt idx="9788">
                  <c:v>13.473927647156</c:v>
                </c:pt>
                <c:pt idx="9789">
                  <c:v>13.4753042233357</c:v>
                </c:pt>
                <c:pt idx="9790">
                  <c:v>13.4766807995154</c:v>
                </c:pt>
                <c:pt idx="9791">
                  <c:v>13.478057375695199</c:v>
                </c:pt>
                <c:pt idx="9792">
                  <c:v>13.479433951874899</c:v>
                </c:pt>
                <c:pt idx="9793">
                  <c:v>13.480810528054599</c:v>
                </c:pt>
                <c:pt idx="9794">
                  <c:v>13.4821871042344</c:v>
                </c:pt>
                <c:pt idx="9795">
                  <c:v>13.4835636804141</c:v>
                </c:pt>
                <c:pt idx="9796">
                  <c:v>13.4849402565938</c:v>
                </c:pt>
                <c:pt idx="9797">
                  <c:v>13.4863168327735</c:v>
                </c:pt>
                <c:pt idx="9798">
                  <c:v>13.4876934089533</c:v>
                </c:pt>
                <c:pt idx="9799">
                  <c:v>13.489069985133</c:v>
                </c:pt>
                <c:pt idx="9800">
                  <c:v>13.4904465613127</c:v>
                </c:pt>
                <c:pt idx="9801">
                  <c:v>13.4918231374924</c:v>
                </c:pt>
                <c:pt idx="9802">
                  <c:v>13.493199713672199</c:v>
                </c:pt>
                <c:pt idx="9803">
                  <c:v>13.494576289851899</c:v>
                </c:pt>
                <c:pt idx="9804">
                  <c:v>13.495952866031599</c:v>
                </c:pt>
                <c:pt idx="9805">
                  <c:v>13.497329442211299</c:v>
                </c:pt>
                <c:pt idx="9806">
                  <c:v>13.498706018391101</c:v>
                </c:pt>
                <c:pt idx="9807">
                  <c:v>13.500082594570801</c:v>
                </c:pt>
                <c:pt idx="9808">
                  <c:v>13.501459170750501</c:v>
                </c:pt>
                <c:pt idx="9809">
                  <c:v>13.502835746930201</c:v>
                </c:pt>
                <c:pt idx="9810">
                  <c:v>13.50421232311</c:v>
                </c:pt>
                <c:pt idx="9811">
                  <c:v>13.5055888992897</c:v>
                </c:pt>
                <c:pt idx="9812">
                  <c:v>13.5069654754694</c:v>
                </c:pt>
                <c:pt idx="9813">
                  <c:v>13.5083420516491</c:v>
                </c:pt>
                <c:pt idx="9814">
                  <c:v>13.509718627828899</c:v>
                </c:pt>
                <c:pt idx="9815">
                  <c:v>13.511095204008599</c:v>
                </c:pt>
                <c:pt idx="9816">
                  <c:v>13.512471780188299</c:v>
                </c:pt>
                <c:pt idx="9817">
                  <c:v>13.513848356367999</c:v>
                </c:pt>
                <c:pt idx="9818">
                  <c:v>13.515224932547801</c:v>
                </c:pt>
                <c:pt idx="9819">
                  <c:v>13.516601508727501</c:v>
                </c:pt>
                <c:pt idx="9820">
                  <c:v>13.517978084907201</c:v>
                </c:pt>
                <c:pt idx="9821">
                  <c:v>13.519354661086901</c:v>
                </c:pt>
                <c:pt idx="9822">
                  <c:v>13.5207312372667</c:v>
                </c:pt>
                <c:pt idx="9823">
                  <c:v>13.5221078134464</c:v>
                </c:pt>
                <c:pt idx="9824">
                  <c:v>13.5234843896261</c:v>
                </c:pt>
                <c:pt idx="9825">
                  <c:v>13.5248609658059</c:v>
                </c:pt>
                <c:pt idx="9826">
                  <c:v>13.5262375419856</c:v>
                </c:pt>
                <c:pt idx="9827">
                  <c:v>13.5276141181653</c:v>
                </c:pt>
                <c:pt idx="9828">
                  <c:v>13.528990694345</c:v>
                </c:pt>
                <c:pt idx="9829">
                  <c:v>13.530367270524801</c:v>
                </c:pt>
                <c:pt idx="9830">
                  <c:v>13.531743846704501</c:v>
                </c:pt>
                <c:pt idx="9831">
                  <c:v>13.533120422884201</c:v>
                </c:pt>
                <c:pt idx="9832">
                  <c:v>13.534496999063901</c:v>
                </c:pt>
                <c:pt idx="9833">
                  <c:v>13.5358735752437</c:v>
                </c:pt>
                <c:pt idx="9834">
                  <c:v>13.5372501514234</c:v>
                </c:pt>
                <c:pt idx="9835">
                  <c:v>13.5386267276031</c:v>
                </c:pt>
                <c:pt idx="9836">
                  <c:v>13.5400033037828</c:v>
                </c:pt>
                <c:pt idx="9837">
                  <c:v>13.5413798799626</c:v>
                </c:pt>
                <c:pt idx="9838">
                  <c:v>13.5427564561423</c:v>
                </c:pt>
                <c:pt idx="9839">
                  <c:v>13.544133032322</c:v>
                </c:pt>
                <c:pt idx="9840">
                  <c:v>13.5455096085017</c:v>
                </c:pt>
                <c:pt idx="9841">
                  <c:v>13.546886184681499</c:v>
                </c:pt>
                <c:pt idx="9842">
                  <c:v>13.548262760861199</c:v>
                </c:pt>
                <c:pt idx="9843">
                  <c:v>13.549639337040899</c:v>
                </c:pt>
                <c:pt idx="9844">
                  <c:v>13.551015913220599</c:v>
                </c:pt>
                <c:pt idx="9845">
                  <c:v>13.5523924894004</c:v>
                </c:pt>
                <c:pt idx="9846">
                  <c:v>13.5537690655801</c:v>
                </c:pt>
                <c:pt idx="9847">
                  <c:v>13.5551456417598</c:v>
                </c:pt>
                <c:pt idx="9848">
                  <c:v>13.5565222179395</c:v>
                </c:pt>
                <c:pt idx="9849">
                  <c:v>13.5578987941193</c:v>
                </c:pt>
                <c:pt idx="9850">
                  <c:v>13.559275370299</c:v>
                </c:pt>
                <c:pt idx="9851">
                  <c:v>13.5606519464787</c:v>
                </c:pt>
                <c:pt idx="9852">
                  <c:v>13.5620285226584</c:v>
                </c:pt>
                <c:pt idx="9853">
                  <c:v>13.563405098838199</c:v>
                </c:pt>
                <c:pt idx="9854">
                  <c:v>13.564781675017899</c:v>
                </c:pt>
                <c:pt idx="9855">
                  <c:v>13.566158251197599</c:v>
                </c:pt>
                <c:pt idx="9856">
                  <c:v>13.567534827377299</c:v>
                </c:pt>
                <c:pt idx="9857">
                  <c:v>13.568911403557101</c:v>
                </c:pt>
                <c:pt idx="9858">
                  <c:v>13.570287979736801</c:v>
                </c:pt>
                <c:pt idx="9859">
                  <c:v>13.571664555916501</c:v>
                </c:pt>
                <c:pt idx="9860">
                  <c:v>13.5730411320963</c:v>
                </c:pt>
                <c:pt idx="9861">
                  <c:v>13.574417708276</c:v>
                </c:pt>
                <c:pt idx="9862">
                  <c:v>13.5757942844557</c:v>
                </c:pt>
                <c:pt idx="9863">
                  <c:v>13.5771708606354</c:v>
                </c:pt>
                <c:pt idx="9864">
                  <c:v>13.578547436815199</c:v>
                </c:pt>
                <c:pt idx="9865">
                  <c:v>13.579924012994899</c:v>
                </c:pt>
                <c:pt idx="9866">
                  <c:v>13.581300589174599</c:v>
                </c:pt>
                <c:pt idx="9867">
                  <c:v>13.582677165354299</c:v>
                </c:pt>
                <c:pt idx="9868">
                  <c:v>13.584053741534101</c:v>
                </c:pt>
                <c:pt idx="9869">
                  <c:v>13.585430317713801</c:v>
                </c:pt>
                <c:pt idx="9870">
                  <c:v>13.586806893893501</c:v>
                </c:pt>
                <c:pt idx="9871">
                  <c:v>13.588183470073201</c:v>
                </c:pt>
                <c:pt idx="9872">
                  <c:v>13.589560046253</c:v>
                </c:pt>
                <c:pt idx="9873">
                  <c:v>13.5909366224327</c:v>
                </c:pt>
                <c:pt idx="9874">
                  <c:v>13.5923131986124</c:v>
                </c:pt>
                <c:pt idx="9875">
                  <c:v>13.5936897747921</c:v>
                </c:pt>
                <c:pt idx="9876">
                  <c:v>13.5950663509719</c:v>
                </c:pt>
                <c:pt idx="9877">
                  <c:v>13.5964429271516</c:v>
                </c:pt>
                <c:pt idx="9878">
                  <c:v>13.5978195033313</c:v>
                </c:pt>
                <c:pt idx="9879">
                  <c:v>13.599196079511</c:v>
                </c:pt>
                <c:pt idx="9880">
                  <c:v>13.600572655690801</c:v>
                </c:pt>
                <c:pt idx="9881">
                  <c:v>13.601949231870501</c:v>
                </c:pt>
                <c:pt idx="9882">
                  <c:v>13.603325808050201</c:v>
                </c:pt>
                <c:pt idx="9883">
                  <c:v>13.604702384229901</c:v>
                </c:pt>
                <c:pt idx="9884">
                  <c:v>13.6060789604097</c:v>
                </c:pt>
                <c:pt idx="9885">
                  <c:v>13.6074555365894</c:v>
                </c:pt>
                <c:pt idx="9886">
                  <c:v>13.6088321127691</c:v>
                </c:pt>
                <c:pt idx="9887">
                  <c:v>13.6102086889488</c:v>
                </c:pt>
                <c:pt idx="9888">
                  <c:v>13.6115852651286</c:v>
                </c:pt>
                <c:pt idx="9889">
                  <c:v>13.6129618413083</c:v>
                </c:pt>
                <c:pt idx="9890">
                  <c:v>13.614338417488</c:v>
                </c:pt>
                <c:pt idx="9891">
                  <c:v>13.615714993667799</c:v>
                </c:pt>
                <c:pt idx="9892">
                  <c:v>13.617091569847499</c:v>
                </c:pt>
                <c:pt idx="9893">
                  <c:v>13.618468146027199</c:v>
                </c:pt>
                <c:pt idx="9894">
                  <c:v>13.619844722206899</c:v>
                </c:pt>
                <c:pt idx="9895">
                  <c:v>13.6212212983867</c:v>
                </c:pt>
                <c:pt idx="9896">
                  <c:v>13.6225978745664</c:v>
                </c:pt>
                <c:pt idx="9897">
                  <c:v>13.6239744507461</c:v>
                </c:pt>
                <c:pt idx="9898">
                  <c:v>13.6253510269258</c:v>
                </c:pt>
                <c:pt idx="9899">
                  <c:v>13.6267276031056</c:v>
                </c:pt>
                <c:pt idx="9900">
                  <c:v>13.6281041792853</c:v>
                </c:pt>
                <c:pt idx="9901">
                  <c:v>13.629480755465</c:v>
                </c:pt>
                <c:pt idx="9902">
                  <c:v>13.6308573316447</c:v>
                </c:pt>
                <c:pt idx="9903">
                  <c:v>13.632233907824499</c:v>
                </c:pt>
                <c:pt idx="9904">
                  <c:v>13.633610484004199</c:v>
                </c:pt>
                <c:pt idx="9905">
                  <c:v>13.634987060183899</c:v>
                </c:pt>
                <c:pt idx="9906">
                  <c:v>13.636363636363599</c:v>
                </c:pt>
                <c:pt idx="9907">
                  <c:v>13.637740212543401</c:v>
                </c:pt>
                <c:pt idx="9908">
                  <c:v>13.639116788723101</c:v>
                </c:pt>
                <c:pt idx="9909">
                  <c:v>13.640493364902801</c:v>
                </c:pt>
                <c:pt idx="9910">
                  <c:v>13.641869941082501</c:v>
                </c:pt>
                <c:pt idx="9911">
                  <c:v>13.6432465172623</c:v>
                </c:pt>
                <c:pt idx="9912">
                  <c:v>13.644623093442</c:v>
                </c:pt>
                <c:pt idx="9913">
                  <c:v>13.6459996696217</c:v>
                </c:pt>
                <c:pt idx="9914">
                  <c:v>13.6473762458014</c:v>
                </c:pt>
                <c:pt idx="9915">
                  <c:v>13.6487528219812</c:v>
                </c:pt>
                <c:pt idx="9916">
                  <c:v>13.6501293981609</c:v>
                </c:pt>
                <c:pt idx="9917">
                  <c:v>13.6515059743406</c:v>
                </c:pt>
                <c:pt idx="9918">
                  <c:v>13.6528825505203</c:v>
                </c:pt>
                <c:pt idx="9919">
                  <c:v>13.654259126700101</c:v>
                </c:pt>
                <c:pt idx="9920">
                  <c:v>13.655635702879801</c:v>
                </c:pt>
                <c:pt idx="9921">
                  <c:v>13.657012279059501</c:v>
                </c:pt>
                <c:pt idx="9922">
                  <c:v>13.6583888552393</c:v>
                </c:pt>
                <c:pt idx="9923">
                  <c:v>13.659765431419</c:v>
                </c:pt>
                <c:pt idx="9924">
                  <c:v>13.6611420075987</c:v>
                </c:pt>
                <c:pt idx="9925">
                  <c:v>13.6625185837784</c:v>
                </c:pt>
                <c:pt idx="9926">
                  <c:v>13.6638951599582</c:v>
                </c:pt>
                <c:pt idx="9927">
                  <c:v>13.6652717361379</c:v>
                </c:pt>
                <c:pt idx="9928">
                  <c:v>13.6666483123176</c:v>
                </c:pt>
                <c:pt idx="9929">
                  <c:v>13.6680248884973</c:v>
                </c:pt>
                <c:pt idx="9930">
                  <c:v>13.669401464677099</c:v>
                </c:pt>
                <c:pt idx="9931">
                  <c:v>13.670778040856799</c:v>
                </c:pt>
                <c:pt idx="9932">
                  <c:v>13.672154617036499</c:v>
                </c:pt>
                <c:pt idx="9933">
                  <c:v>13.673531193216199</c:v>
                </c:pt>
                <c:pt idx="9934">
                  <c:v>13.674907769396</c:v>
                </c:pt>
                <c:pt idx="9935">
                  <c:v>13.6762843455757</c:v>
                </c:pt>
                <c:pt idx="9936">
                  <c:v>13.6776609217554</c:v>
                </c:pt>
                <c:pt idx="9937">
                  <c:v>13.6790374979351</c:v>
                </c:pt>
                <c:pt idx="9938">
                  <c:v>13.6804140741149</c:v>
                </c:pt>
                <c:pt idx="9939">
                  <c:v>13.6817906502946</c:v>
                </c:pt>
                <c:pt idx="9940">
                  <c:v>13.6831672264743</c:v>
                </c:pt>
                <c:pt idx="9941">
                  <c:v>13.684543802654</c:v>
                </c:pt>
                <c:pt idx="9942">
                  <c:v>13.685920378833799</c:v>
                </c:pt>
                <c:pt idx="9943">
                  <c:v>13.687296955013499</c:v>
                </c:pt>
                <c:pt idx="9944">
                  <c:v>13.688673531193199</c:v>
                </c:pt>
                <c:pt idx="9945">
                  <c:v>13.690050107372899</c:v>
                </c:pt>
                <c:pt idx="9946">
                  <c:v>13.691426683552701</c:v>
                </c:pt>
                <c:pt idx="9947">
                  <c:v>13.692803259732401</c:v>
                </c:pt>
                <c:pt idx="9948">
                  <c:v>13.694179835912101</c:v>
                </c:pt>
                <c:pt idx="9949">
                  <c:v>13.695556412091801</c:v>
                </c:pt>
                <c:pt idx="9950">
                  <c:v>13.6969329882716</c:v>
                </c:pt>
                <c:pt idx="9951">
                  <c:v>13.6983095644513</c:v>
                </c:pt>
                <c:pt idx="9952">
                  <c:v>13.699686140631</c:v>
                </c:pt>
                <c:pt idx="9953">
                  <c:v>13.701062716810799</c:v>
                </c:pt>
                <c:pt idx="9954">
                  <c:v>13.702439292990499</c:v>
                </c:pt>
                <c:pt idx="9955">
                  <c:v>13.703815869170199</c:v>
                </c:pt>
                <c:pt idx="9956">
                  <c:v>13.705192445349899</c:v>
                </c:pt>
                <c:pt idx="9957">
                  <c:v>13.706569021529701</c:v>
                </c:pt>
                <c:pt idx="9958">
                  <c:v>13.707945597709401</c:v>
                </c:pt>
                <c:pt idx="9959">
                  <c:v>13.709322173889101</c:v>
                </c:pt>
                <c:pt idx="9960">
                  <c:v>13.710698750068801</c:v>
                </c:pt>
                <c:pt idx="9961">
                  <c:v>13.7120753262486</c:v>
                </c:pt>
                <c:pt idx="9962">
                  <c:v>13.7134519024283</c:v>
                </c:pt>
                <c:pt idx="9963">
                  <c:v>13.714828478608</c:v>
                </c:pt>
                <c:pt idx="9964">
                  <c:v>13.7162050547877</c:v>
                </c:pt>
                <c:pt idx="9965">
                  <c:v>13.7175816309675</c:v>
                </c:pt>
                <c:pt idx="9966">
                  <c:v>13.7189582071472</c:v>
                </c:pt>
                <c:pt idx="9967">
                  <c:v>13.7203347833269</c:v>
                </c:pt>
                <c:pt idx="9968">
                  <c:v>13.7217113595066</c:v>
                </c:pt>
                <c:pt idx="9969">
                  <c:v>13.723087935686401</c:v>
                </c:pt>
                <c:pt idx="9970">
                  <c:v>13.724464511866101</c:v>
                </c:pt>
                <c:pt idx="9971">
                  <c:v>13.725841088045801</c:v>
                </c:pt>
                <c:pt idx="9972">
                  <c:v>13.727217664225501</c:v>
                </c:pt>
                <c:pt idx="9973">
                  <c:v>13.7285942404053</c:v>
                </c:pt>
                <c:pt idx="9974">
                  <c:v>13.729970816585</c:v>
                </c:pt>
                <c:pt idx="9975">
                  <c:v>13.7313473927647</c:v>
                </c:pt>
                <c:pt idx="9976">
                  <c:v>13.7327239689444</c:v>
                </c:pt>
                <c:pt idx="9977">
                  <c:v>13.7341005451242</c:v>
                </c:pt>
                <c:pt idx="9978">
                  <c:v>13.7354771213039</c:v>
                </c:pt>
                <c:pt idx="9979">
                  <c:v>13.7368536974836</c:v>
                </c:pt>
                <c:pt idx="9980">
                  <c:v>13.7382302736633</c:v>
                </c:pt>
                <c:pt idx="9981">
                  <c:v>13.739606849843099</c:v>
                </c:pt>
                <c:pt idx="9982">
                  <c:v>13.740983426022799</c:v>
                </c:pt>
                <c:pt idx="9983">
                  <c:v>13.742360002202499</c:v>
                </c:pt>
                <c:pt idx="9984">
                  <c:v>13.7437365783823</c:v>
                </c:pt>
                <c:pt idx="9985">
                  <c:v>13.745113154562</c:v>
                </c:pt>
                <c:pt idx="9986">
                  <c:v>13.7464897307417</c:v>
                </c:pt>
                <c:pt idx="9987">
                  <c:v>13.7478663069214</c:v>
                </c:pt>
                <c:pt idx="9988">
                  <c:v>13.7492428831012</c:v>
                </c:pt>
                <c:pt idx="9989">
                  <c:v>13.7506194592809</c:v>
                </c:pt>
                <c:pt idx="9990">
                  <c:v>13.7519960354606</c:v>
                </c:pt>
                <c:pt idx="9991">
                  <c:v>13.7533726116403</c:v>
                </c:pt>
                <c:pt idx="9992">
                  <c:v>13.754749187820099</c:v>
                </c:pt>
                <c:pt idx="9993">
                  <c:v>13.756125763999799</c:v>
                </c:pt>
                <c:pt idx="9994">
                  <c:v>13.757502340179499</c:v>
                </c:pt>
                <c:pt idx="9995">
                  <c:v>13.758878916359199</c:v>
                </c:pt>
                <c:pt idx="9996">
                  <c:v>13.760255492539001</c:v>
                </c:pt>
                <c:pt idx="9997">
                  <c:v>13.761632068718701</c:v>
                </c:pt>
                <c:pt idx="9998">
                  <c:v>13.763008644898401</c:v>
                </c:pt>
                <c:pt idx="9999">
                  <c:v>13.764385221078101</c:v>
                </c:pt>
                <c:pt idx="10000">
                  <c:v>13.7657617972579</c:v>
                </c:pt>
                <c:pt idx="10001">
                  <c:v>13.7671383734376</c:v>
                </c:pt>
                <c:pt idx="10002">
                  <c:v>13.7685149496173</c:v>
                </c:pt>
                <c:pt idx="10003">
                  <c:v>13.769891525797</c:v>
                </c:pt>
                <c:pt idx="10004">
                  <c:v>13.7712681019768</c:v>
                </c:pt>
                <c:pt idx="10005">
                  <c:v>13.7726446781565</c:v>
                </c:pt>
                <c:pt idx="10006">
                  <c:v>13.7740212543362</c:v>
                </c:pt>
                <c:pt idx="10007">
                  <c:v>13.775397830515899</c:v>
                </c:pt>
                <c:pt idx="10008">
                  <c:v>13.776774406695701</c:v>
                </c:pt>
                <c:pt idx="10009">
                  <c:v>13.778150982875401</c:v>
                </c:pt>
                <c:pt idx="10010">
                  <c:v>13.779527559055101</c:v>
                </c:pt>
                <c:pt idx="10011">
                  <c:v>13.780904135234801</c:v>
                </c:pt>
                <c:pt idx="10012">
                  <c:v>13.7822807114146</c:v>
                </c:pt>
                <c:pt idx="10013">
                  <c:v>13.7836572875943</c:v>
                </c:pt>
                <c:pt idx="10014">
                  <c:v>13.785033863774</c:v>
                </c:pt>
                <c:pt idx="10015">
                  <c:v>13.7864104399537</c:v>
                </c:pt>
                <c:pt idx="10016">
                  <c:v>13.7877870161335</c:v>
                </c:pt>
                <c:pt idx="10017">
                  <c:v>13.7891635923132</c:v>
                </c:pt>
                <c:pt idx="10018">
                  <c:v>13.7905401684929</c:v>
                </c:pt>
                <c:pt idx="10019">
                  <c:v>13.791916744672699</c:v>
                </c:pt>
                <c:pt idx="10020">
                  <c:v>13.793293320852399</c:v>
                </c:pt>
                <c:pt idx="10021">
                  <c:v>13.794669897032099</c:v>
                </c:pt>
                <c:pt idx="10022">
                  <c:v>13.796046473211801</c:v>
                </c:pt>
                <c:pt idx="10023">
                  <c:v>13.7974230493916</c:v>
                </c:pt>
                <c:pt idx="10024">
                  <c:v>13.7987996255713</c:v>
                </c:pt>
                <c:pt idx="10025">
                  <c:v>13.800176201751</c:v>
                </c:pt>
                <c:pt idx="10026">
                  <c:v>13.8015527779307</c:v>
                </c:pt>
                <c:pt idx="10027">
                  <c:v>13.8029293541105</c:v>
                </c:pt>
                <c:pt idx="10028">
                  <c:v>13.8043059302902</c:v>
                </c:pt>
                <c:pt idx="10029">
                  <c:v>13.8056825064699</c:v>
                </c:pt>
                <c:pt idx="10030">
                  <c:v>13.8070590826496</c:v>
                </c:pt>
                <c:pt idx="10031">
                  <c:v>13.808435658829399</c:v>
                </c:pt>
                <c:pt idx="10032">
                  <c:v>13.809812235009099</c:v>
                </c:pt>
                <c:pt idx="10033">
                  <c:v>13.811188811188799</c:v>
                </c:pt>
                <c:pt idx="10034">
                  <c:v>13.812565387368499</c:v>
                </c:pt>
                <c:pt idx="10035">
                  <c:v>13.813941963548301</c:v>
                </c:pt>
                <c:pt idx="10036">
                  <c:v>13.815318539728001</c:v>
                </c:pt>
                <c:pt idx="10037">
                  <c:v>13.8166951159077</c:v>
                </c:pt>
                <c:pt idx="10038">
                  <c:v>13.8180716920874</c:v>
                </c:pt>
                <c:pt idx="10039">
                  <c:v>13.8194482682672</c:v>
                </c:pt>
                <c:pt idx="10040">
                  <c:v>13.8208248444469</c:v>
                </c:pt>
                <c:pt idx="10041">
                  <c:v>13.8222014206266</c:v>
                </c:pt>
                <c:pt idx="10042">
                  <c:v>13.8235779968063</c:v>
                </c:pt>
                <c:pt idx="10043">
                  <c:v>13.824954572986099</c:v>
                </c:pt>
                <c:pt idx="10044">
                  <c:v>13.826331149165799</c:v>
                </c:pt>
                <c:pt idx="10045">
                  <c:v>13.827707725345499</c:v>
                </c:pt>
                <c:pt idx="10046">
                  <c:v>13.829084301525301</c:v>
                </c:pt>
                <c:pt idx="10047">
                  <c:v>13.830460877705001</c:v>
                </c:pt>
                <c:pt idx="10048">
                  <c:v>13.831837453884701</c:v>
                </c:pt>
                <c:pt idx="10049">
                  <c:v>13.833214030064401</c:v>
                </c:pt>
                <c:pt idx="10050">
                  <c:v>13.8345906062442</c:v>
                </c:pt>
                <c:pt idx="10051">
                  <c:v>13.8359671824239</c:v>
                </c:pt>
                <c:pt idx="10052">
                  <c:v>13.8373437586036</c:v>
                </c:pt>
                <c:pt idx="10053">
                  <c:v>13.8387203347833</c:v>
                </c:pt>
                <c:pt idx="10054">
                  <c:v>13.8400969109631</c:v>
                </c:pt>
                <c:pt idx="10055">
                  <c:v>13.8414734871428</c:v>
                </c:pt>
                <c:pt idx="10056">
                  <c:v>13.8428500633225</c:v>
                </c:pt>
                <c:pt idx="10057">
                  <c:v>13.8442266395022</c:v>
                </c:pt>
                <c:pt idx="10058">
                  <c:v>13.845603215682001</c:v>
                </c:pt>
                <c:pt idx="10059">
                  <c:v>13.846979791861701</c:v>
                </c:pt>
                <c:pt idx="10060">
                  <c:v>13.848356368041401</c:v>
                </c:pt>
                <c:pt idx="10061">
                  <c:v>13.849732944221101</c:v>
                </c:pt>
                <c:pt idx="10062">
                  <c:v>13.8511095204009</c:v>
                </c:pt>
                <c:pt idx="10063">
                  <c:v>13.8524860965806</c:v>
                </c:pt>
                <c:pt idx="10064">
                  <c:v>13.8538626727603</c:v>
                </c:pt>
                <c:pt idx="10065">
                  <c:v>13.85523924894</c:v>
                </c:pt>
                <c:pt idx="10066">
                  <c:v>13.8566158251198</c:v>
                </c:pt>
                <c:pt idx="10067">
                  <c:v>13.8579924012995</c:v>
                </c:pt>
                <c:pt idx="10068">
                  <c:v>13.8593689774792</c:v>
                </c:pt>
                <c:pt idx="10069">
                  <c:v>13.8607455536589</c:v>
                </c:pt>
                <c:pt idx="10070">
                  <c:v>13.862122129838699</c:v>
                </c:pt>
                <c:pt idx="10071">
                  <c:v>13.863498706018399</c:v>
                </c:pt>
                <c:pt idx="10072">
                  <c:v>13.864875282198099</c:v>
                </c:pt>
                <c:pt idx="10073">
                  <c:v>13.866251858377799</c:v>
                </c:pt>
                <c:pt idx="10074">
                  <c:v>13.8676284345576</c:v>
                </c:pt>
                <c:pt idx="10075">
                  <c:v>13.8690050107373</c:v>
                </c:pt>
                <c:pt idx="10076">
                  <c:v>13.870381586917</c:v>
                </c:pt>
                <c:pt idx="10077">
                  <c:v>13.8717581630967</c:v>
                </c:pt>
                <c:pt idx="10078">
                  <c:v>13.8731347392765</c:v>
                </c:pt>
                <c:pt idx="10079">
                  <c:v>13.8745113154562</c:v>
                </c:pt>
                <c:pt idx="10080">
                  <c:v>13.8758878916359</c:v>
                </c:pt>
                <c:pt idx="10081">
                  <c:v>13.877264467815699</c:v>
                </c:pt>
                <c:pt idx="10082">
                  <c:v>13.878641043995399</c:v>
                </c:pt>
                <c:pt idx="10083">
                  <c:v>13.880017620175099</c:v>
                </c:pt>
                <c:pt idx="10084">
                  <c:v>13.881394196354799</c:v>
                </c:pt>
                <c:pt idx="10085">
                  <c:v>13.882770772534601</c:v>
                </c:pt>
                <c:pt idx="10086">
                  <c:v>13.884147348714301</c:v>
                </c:pt>
                <c:pt idx="10087">
                  <c:v>13.885523924894001</c:v>
                </c:pt>
                <c:pt idx="10088">
                  <c:v>13.886900501073701</c:v>
                </c:pt>
                <c:pt idx="10089">
                  <c:v>13.8882770772535</c:v>
                </c:pt>
                <c:pt idx="10090">
                  <c:v>13.8896536534332</c:v>
                </c:pt>
                <c:pt idx="10091">
                  <c:v>13.8910302296129</c:v>
                </c:pt>
                <c:pt idx="10092">
                  <c:v>13.8924068057926</c:v>
                </c:pt>
                <c:pt idx="10093">
                  <c:v>13.893783381972399</c:v>
                </c:pt>
                <c:pt idx="10094">
                  <c:v>13.895159958152099</c:v>
                </c:pt>
                <c:pt idx="10095">
                  <c:v>13.896536534331799</c:v>
                </c:pt>
                <c:pt idx="10096">
                  <c:v>13.897913110511499</c:v>
                </c:pt>
                <c:pt idx="10097">
                  <c:v>13.899289686691301</c:v>
                </c:pt>
                <c:pt idx="10098">
                  <c:v>13.900666262871001</c:v>
                </c:pt>
                <c:pt idx="10099">
                  <c:v>13.902042839050701</c:v>
                </c:pt>
                <c:pt idx="10100">
                  <c:v>13.903419415230401</c:v>
                </c:pt>
                <c:pt idx="10101">
                  <c:v>13.9047959914102</c:v>
                </c:pt>
                <c:pt idx="10102">
                  <c:v>13.9061725675899</c:v>
                </c:pt>
                <c:pt idx="10103">
                  <c:v>13.9075491437696</c:v>
                </c:pt>
                <c:pt idx="10104">
                  <c:v>13.9089257199493</c:v>
                </c:pt>
                <c:pt idx="10105">
                  <c:v>13.9103022961291</c:v>
                </c:pt>
                <c:pt idx="10106">
                  <c:v>13.9116788723088</c:v>
                </c:pt>
                <c:pt idx="10107">
                  <c:v>13.9130554484885</c:v>
                </c:pt>
                <c:pt idx="10108">
                  <c:v>13.9144320246682</c:v>
                </c:pt>
                <c:pt idx="10109">
                  <c:v>13.915808600848001</c:v>
                </c:pt>
                <c:pt idx="10110">
                  <c:v>13.917185177027701</c:v>
                </c:pt>
                <c:pt idx="10111">
                  <c:v>13.918561753207401</c:v>
                </c:pt>
                <c:pt idx="10112">
                  <c:v>13.9199383293872</c:v>
                </c:pt>
                <c:pt idx="10113">
                  <c:v>13.9213149055669</c:v>
                </c:pt>
                <c:pt idx="10114">
                  <c:v>13.9226914817466</c:v>
                </c:pt>
                <c:pt idx="10115">
                  <c:v>13.9240680579263</c:v>
                </c:pt>
                <c:pt idx="10116">
                  <c:v>13.9254446341061</c:v>
                </c:pt>
                <c:pt idx="10117">
                  <c:v>13.9268212102858</c:v>
                </c:pt>
                <c:pt idx="10118">
                  <c:v>13.9281977864655</c:v>
                </c:pt>
                <c:pt idx="10119">
                  <c:v>13.9295743626452</c:v>
                </c:pt>
                <c:pt idx="10120">
                  <c:v>13.930950938824999</c:v>
                </c:pt>
                <c:pt idx="10121">
                  <c:v>13.932327515004699</c:v>
                </c:pt>
                <c:pt idx="10122">
                  <c:v>13.933704091184399</c:v>
                </c:pt>
                <c:pt idx="10123">
                  <c:v>13.935080667364099</c:v>
                </c:pt>
                <c:pt idx="10124">
                  <c:v>13.9364572435439</c:v>
                </c:pt>
                <c:pt idx="10125">
                  <c:v>13.9378338197236</c:v>
                </c:pt>
                <c:pt idx="10126">
                  <c:v>13.9392103959033</c:v>
                </c:pt>
                <c:pt idx="10127">
                  <c:v>13.940586972083</c:v>
                </c:pt>
                <c:pt idx="10128">
                  <c:v>13.9419635482628</c:v>
                </c:pt>
                <c:pt idx="10129">
                  <c:v>13.9433401244425</c:v>
                </c:pt>
                <c:pt idx="10130">
                  <c:v>13.9447167006222</c:v>
                </c:pt>
                <c:pt idx="10131">
                  <c:v>13.9460932768019</c:v>
                </c:pt>
                <c:pt idx="10132">
                  <c:v>13.947469852981699</c:v>
                </c:pt>
                <c:pt idx="10133">
                  <c:v>13.948846429161399</c:v>
                </c:pt>
                <c:pt idx="10134">
                  <c:v>13.950223005341099</c:v>
                </c:pt>
                <c:pt idx="10135">
                  <c:v>13.951599581520799</c:v>
                </c:pt>
                <c:pt idx="10136">
                  <c:v>13.952976157700601</c:v>
                </c:pt>
                <c:pt idx="10137">
                  <c:v>13.954352733880301</c:v>
                </c:pt>
                <c:pt idx="10138">
                  <c:v>13.955729310060001</c:v>
                </c:pt>
                <c:pt idx="10139">
                  <c:v>13.957105886239701</c:v>
                </c:pt>
                <c:pt idx="10140">
                  <c:v>13.9584824624195</c:v>
                </c:pt>
                <c:pt idx="10141">
                  <c:v>13.9598590385992</c:v>
                </c:pt>
                <c:pt idx="10142">
                  <c:v>13.9612356147789</c:v>
                </c:pt>
                <c:pt idx="10143">
                  <c:v>13.9626121909587</c:v>
                </c:pt>
                <c:pt idx="10144">
                  <c:v>13.9639887671384</c:v>
                </c:pt>
                <c:pt idx="10145">
                  <c:v>13.9653653433181</c:v>
                </c:pt>
                <c:pt idx="10146">
                  <c:v>13.9667419194978</c:v>
                </c:pt>
                <c:pt idx="10147">
                  <c:v>13.968118495677601</c:v>
                </c:pt>
                <c:pt idx="10148">
                  <c:v>13.969495071857301</c:v>
                </c:pt>
                <c:pt idx="10149">
                  <c:v>13.970871648037001</c:v>
                </c:pt>
                <c:pt idx="10150">
                  <c:v>13.972248224216701</c:v>
                </c:pt>
                <c:pt idx="10151">
                  <c:v>13.9736248003965</c:v>
                </c:pt>
                <c:pt idx="10152">
                  <c:v>13.9750013765762</c:v>
                </c:pt>
                <c:pt idx="10153">
                  <c:v>13.9763779527559</c:v>
                </c:pt>
                <c:pt idx="10154">
                  <c:v>13.9777545289356</c:v>
                </c:pt>
                <c:pt idx="10155">
                  <c:v>13.9791311051154</c:v>
                </c:pt>
                <c:pt idx="10156">
                  <c:v>13.9805076812951</c:v>
                </c:pt>
                <c:pt idx="10157">
                  <c:v>13.9818842574748</c:v>
                </c:pt>
                <c:pt idx="10158">
                  <c:v>13.9832608336545</c:v>
                </c:pt>
                <c:pt idx="10159">
                  <c:v>13.984637409834299</c:v>
                </c:pt>
                <c:pt idx="10160">
                  <c:v>13.986013986013999</c:v>
                </c:pt>
                <c:pt idx="10161">
                  <c:v>13.987390562193699</c:v>
                </c:pt>
                <c:pt idx="10162">
                  <c:v>13.988767138373399</c:v>
                </c:pt>
                <c:pt idx="10163">
                  <c:v>13.9901437145532</c:v>
                </c:pt>
                <c:pt idx="10164">
                  <c:v>13.9915202907329</c:v>
                </c:pt>
                <c:pt idx="10165">
                  <c:v>13.9928968669126</c:v>
                </c:pt>
                <c:pt idx="10166">
                  <c:v>13.9942734430923</c:v>
                </c:pt>
                <c:pt idx="10167">
                  <c:v>13.9956500192721</c:v>
                </c:pt>
                <c:pt idx="10168">
                  <c:v>13.9970265954518</c:v>
                </c:pt>
                <c:pt idx="10169">
                  <c:v>13.9984031716315</c:v>
                </c:pt>
                <c:pt idx="10170">
                  <c:v>13.9997797478112</c:v>
                </c:pt>
                <c:pt idx="10171">
                  <c:v>14.001156323990999</c:v>
                </c:pt>
                <c:pt idx="10172">
                  <c:v>14.002532900170699</c:v>
                </c:pt>
                <c:pt idx="10173">
                  <c:v>14.003909476350399</c:v>
                </c:pt>
                <c:pt idx="10174">
                  <c:v>14.005286052530201</c:v>
                </c:pt>
                <c:pt idx="10175">
                  <c:v>14.006662628709901</c:v>
                </c:pt>
                <c:pt idx="10176">
                  <c:v>14.008039204889601</c:v>
                </c:pt>
                <c:pt idx="10177">
                  <c:v>14.009415781069301</c:v>
                </c:pt>
                <c:pt idx="10178">
                  <c:v>14.0107923572491</c:v>
                </c:pt>
                <c:pt idx="10179">
                  <c:v>14.0121689334288</c:v>
                </c:pt>
                <c:pt idx="10180">
                  <c:v>14.0135455096085</c:v>
                </c:pt>
                <c:pt idx="10181">
                  <c:v>14.0149220857882</c:v>
                </c:pt>
                <c:pt idx="10182">
                  <c:v>14.016298661967999</c:v>
                </c:pt>
                <c:pt idx="10183">
                  <c:v>14.017675238147699</c:v>
                </c:pt>
                <c:pt idx="10184">
                  <c:v>14.019051814327399</c:v>
                </c:pt>
                <c:pt idx="10185">
                  <c:v>14.020428390507099</c:v>
                </c:pt>
                <c:pt idx="10186">
                  <c:v>14.021804966686901</c:v>
                </c:pt>
                <c:pt idx="10187">
                  <c:v>14.023181542866601</c:v>
                </c:pt>
                <c:pt idx="10188">
                  <c:v>14.024558119046301</c:v>
                </c:pt>
                <c:pt idx="10189">
                  <c:v>14.025934695226001</c:v>
                </c:pt>
                <c:pt idx="10190">
                  <c:v>14.0273112714058</c:v>
                </c:pt>
                <c:pt idx="10191">
                  <c:v>14.0286878475855</c:v>
                </c:pt>
                <c:pt idx="10192">
                  <c:v>14.0300644237652</c:v>
                </c:pt>
                <c:pt idx="10193">
                  <c:v>14.0314409999449</c:v>
                </c:pt>
                <c:pt idx="10194">
                  <c:v>14.0328175761247</c:v>
                </c:pt>
                <c:pt idx="10195">
                  <c:v>14.0341941523044</c:v>
                </c:pt>
                <c:pt idx="10196">
                  <c:v>14.0355707284841</c:v>
                </c:pt>
                <c:pt idx="10197">
                  <c:v>14.0369473046638</c:v>
                </c:pt>
                <c:pt idx="10198">
                  <c:v>14.038323880843601</c:v>
                </c:pt>
                <c:pt idx="10199">
                  <c:v>14.039700457023301</c:v>
                </c:pt>
                <c:pt idx="10200">
                  <c:v>14.041077033203001</c:v>
                </c:pt>
                <c:pt idx="10201">
                  <c:v>14.042453609382701</c:v>
                </c:pt>
                <c:pt idx="10202">
                  <c:v>14.0438301855625</c:v>
                </c:pt>
                <c:pt idx="10203">
                  <c:v>14.0452067617422</c:v>
                </c:pt>
                <c:pt idx="10204">
                  <c:v>14.0465833379219</c:v>
                </c:pt>
                <c:pt idx="10205">
                  <c:v>14.0479599141016</c:v>
                </c:pt>
                <c:pt idx="10206">
                  <c:v>14.0493364902814</c:v>
                </c:pt>
                <c:pt idx="10207">
                  <c:v>14.0507130664611</c:v>
                </c:pt>
                <c:pt idx="10208">
                  <c:v>14.0520896426408</c:v>
                </c:pt>
                <c:pt idx="10209">
                  <c:v>14.053466218820599</c:v>
                </c:pt>
                <c:pt idx="10210">
                  <c:v>14.054842795000299</c:v>
                </c:pt>
                <c:pt idx="10211">
                  <c:v>14.056219371179999</c:v>
                </c:pt>
                <c:pt idx="10212">
                  <c:v>14.057595947359699</c:v>
                </c:pt>
                <c:pt idx="10213">
                  <c:v>14.0589725235395</c:v>
                </c:pt>
                <c:pt idx="10214">
                  <c:v>14.0603490997192</c:v>
                </c:pt>
                <c:pt idx="10215">
                  <c:v>14.0617256758989</c:v>
                </c:pt>
                <c:pt idx="10216">
                  <c:v>14.0631022520786</c:v>
                </c:pt>
                <c:pt idx="10217">
                  <c:v>14.0644788282584</c:v>
                </c:pt>
                <c:pt idx="10218">
                  <c:v>14.0658554044381</c:v>
                </c:pt>
                <c:pt idx="10219">
                  <c:v>14.0672319806178</c:v>
                </c:pt>
                <c:pt idx="10220">
                  <c:v>14.0686085567975</c:v>
                </c:pt>
                <c:pt idx="10221">
                  <c:v>14.069985132977299</c:v>
                </c:pt>
                <c:pt idx="10222">
                  <c:v>14.071361709156999</c:v>
                </c:pt>
                <c:pt idx="10223">
                  <c:v>14.072738285336699</c:v>
                </c:pt>
                <c:pt idx="10224">
                  <c:v>14.074114861516399</c:v>
                </c:pt>
                <c:pt idx="10225">
                  <c:v>14.075491437696201</c:v>
                </c:pt>
                <c:pt idx="10226">
                  <c:v>14.076868013875901</c:v>
                </c:pt>
                <c:pt idx="10227">
                  <c:v>14.078244590055601</c:v>
                </c:pt>
                <c:pt idx="10228">
                  <c:v>14.079621166235301</c:v>
                </c:pt>
                <c:pt idx="10229">
                  <c:v>14.0809977424151</c:v>
                </c:pt>
                <c:pt idx="10230">
                  <c:v>14.0823743185948</c:v>
                </c:pt>
                <c:pt idx="10231">
                  <c:v>14.0837508947745</c:v>
                </c:pt>
                <c:pt idx="10232">
                  <c:v>14.0851274709542</c:v>
                </c:pt>
                <c:pt idx="10233">
                  <c:v>14.086504047134</c:v>
                </c:pt>
                <c:pt idx="10234">
                  <c:v>14.0878806233137</c:v>
                </c:pt>
                <c:pt idx="10235">
                  <c:v>14.089257199493399</c:v>
                </c:pt>
                <c:pt idx="10236">
                  <c:v>14.090633775673099</c:v>
                </c:pt>
                <c:pt idx="10237">
                  <c:v>14.092010351852901</c:v>
                </c:pt>
                <c:pt idx="10238">
                  <c:v>14.093386928032601</c:v>
                </c:pt>
                <c:pt idx="10239">
                  <c:v>14.094763504212301</c:v>
                </c:pt>
                <c:pt idx="10240">
                  <c:v>14.0961400803921</c:v>
                </c:pt>
                <c:pt idx="10241">
                  <c:v>14.0975166565718</c:v>
                </c:pt>
                <c:pt idx="10242">
                  <c:v>14.0988932327515</c:v>
                </c:pt>
                <c:pt idx="10243">
                  <c:v>14.1002698089312</c:v>
                </c:pt>
                <c:pt idx="10244">
                  <c:v>14.101646385111</c:v>
                </c:pt>
                <c:pt idx="10245">
                  <c:v>14.1030229612907</c:v>
                </c:pt>
                <c:pt idx="10246">
                  <c:v>14.1043995374704</c:v>
                </c:pt>
                <c:pt idx="10247">
                  <c:v>14.1057761136501</c:v>
                </c:pt>
                <c:pt idx="10248">
                  <c:v>14.107152689829899</c:v>
                </c:pt>
                <c:pt idx="10249">
                  <c:v>14.108529266009599</c:v>
                </c:pt>
                <c:pt idx="10250">
                  <c:v>14.109905842189301</c:v>
                </c:pt>
                <c:pt idx="10251">
                  <c:v>14.111282418369001</c:v>
                </c:pt>
                <c:pt idx="10252">
                  <c:v>14.1126589945488</c:v>
                </c:pt>
                <c:pt idx="10253">
                  <c:v>14.1140355707285</c:v>
                </c:pt>
                <c:pt idx="10254">
                  <c:v>14.1154121469082</c:v>
                </c:pt>
                <c:pt idx="10255">
                  <c:v>14.1167887230879</c:v>
                </c:pt>
                <c:pt idx="10256">
                  <c:v>14.1181652992677</c:v>
                </c:pt>
                <c:pt idx="10257">
                  <c:v>14.1195418754474</c:v>
                </c:pt>
                <c:pt idx="10258">
                  <c:v>14.1209184516271</c:v>
                </c:pt>
                <c:pt idx="10259">
                  <c:v>14.1222950278068</c:v>
                </c:pt>
                <c:pt idx="10260">
                  <c:v>14.123671603986599</c:v>
                </c:pt>
                <c:pt idx="10261">
                  <c:v>14.125048180166299</c:v>
                </c:pt>
                <c:pt idx="10262">
                  <c:v>14.126424756345999</c:v>
                </c:pt>
                <c:pt idx="10263">
                  <c:v>14.127801332525699</c:v>
                </c:pt>
                <c:pt idx="10264">
                  <c:v>14.1291779087055</c:v>
                </c:pt>
                <c:pt idx="10265">
                  <c:v>14.1305544848852</c:v>
                </c:pt>
                <c:pt idx="10266">
                  <c:v>14.1319310610649</c:v>
                </c:pt>
                <c:pt idx="10267">
                  <c:v>14.1333076372446</c:v>
                </c:pt>
                <c:pt idx="10268">
                  <c:v>14.1346842134244</c:v>
                </c:pt>
                <c:pt idx="10269">
                  <c:v>14.1360607896041</c:v>
                </c:pt>
                <c:pt idx="10270">
                  <c:v>14.1374373657838</c:v>
                </c:pt>
                <c:pt idx="10271">
                  <c:v>14.138813941963599</c:v>
                </c:pt>
                <c:pt idx="10272">
                  <c:v>14.140190518143299</c:v>
                </c:pt>
                <c:pt idx="10273">
                  <c:v>14.141567094322999</c:v>
                </c:pt>
                <c:pt idx="10274">
                  <c:v>14.142943670502699</c:v>
                </c:pt>
                <c:pt idx="10275">
                  <c:v>14.144320246682501</c:v>
                </c:pt>
                <c:pt idx="10276">
                  <c:v>14.145696822862201</c:v>
                </c:pt>
                <c:pt idx="10277">
                  <c:v>14.147073399041901</c:v>
                </c:pt>
                <c:pt idx="10278">
                  <c:v>14.148449975221601</c:v>
                </c:pt>
                <c:pt idx="10279">
                  <c:v>14.1498265514014</c:v>
                </c:pt>
                <c:pt idx="10280">
                  <c:v>14.1512031275811</c:v>
                </c:pt>
                <c:pt idx="10281">
                  <c:v>14.1525797037608</c:v>
                </c:pt>
                <c:pt idx="10282">
                  <c:v>14.1539562799405</c:v>
                </c:pt>
                <c:pt idx="10283">
                  <c:v>14.1553328561203</c:v>
                </c:pt>
                <c:pt idx="10284">
                  <c:v>14.1567094323</c:v>
                </c:pt>
                <c:pt idx="10285">
                  <c:v>14.1580860084797</c:v>
                </c:pt>
                <c:pt idx="10286">
                  <c:v>14.1594625846594</c:v>
                </c:pt>
                <c:pt idx="10287">
                  <c:v>14.160839160839201</c:v>
                </c:pt>
                <c:pt idx="10288">
                  <c:v>14.162215737018901</c:v>
                </c:pt>
                <c:pt idx="10289">
                  <c:v>14.163592313198601</c:v>
                </c:pt>
                <c:pt idx="10290">
                  <c:v>14.164968889378301</c:v>
                </c:pt>
                <c:pt idx="10291">
                  <c:v>14.1663454655581</c:v>
                </c:pt>
                <c:pt idx="10292">
                  <c:v>14.1677220417378</c:v>
                </c:pt>
                <c:pt idx="10293">
                  <c:v>14.1690986179175</c:v>
                </c:pt>
                <c:pt idx="10294">
                  <c:v>14.1704751940972</c:v>
                </c:pt>
                <c:pt idx="10295">
                  <c:v>14.171851770277</c:v>
                </c:pt>
                <c:pt idx="10296">
                  <c:v>14.1732283464567</c:v>
                </c:pt>
                <c:pt idx="10297">
                  <c:v>14.1746049226364</c:v>
                </c:pt>
                <c:pt idx="10298">
                  <c:v>14.1759814988161</c:v>
                </c:pt>
                <c:pt idx="10299">
                  <c:v>14.177358074995899</c:v>
                </c:pt>
                <c:pt idx="10300">
                  <c:v>14.178734651175599</c:v>
                </c:pt>
                <c:pt idx="10301">
                  <c:v>14.180111227355299</c:v>
                </c:pt>
                <c:pt idx="10302">
                  <c:v>14.1814878035351</c:v>
                </c:pt>
                <c:pt idx="10303">
                  <c:v>14.1828643797148</c:v>
                </c:pt>
                <c:pt idx="10304">
                  <c:v>14.1842409558945</c:v>
                </c:pt>
                <c:pt idx="10305">
                  <c:v>14.1856175320742</c:v>
                </c:pt>
                <c:pt idx="10306">
                  <c:v>14.186994108254</c:v>
                </c:pt>
                <c:pt idx="10307">
                  <c:v>14.1883706844337</c:v>
                </c:pt>
                <c:pt idx="10308">
                  <c:v>14.1897472606134</c:v>
                </c:pt>
                <c:pt idx="10309">
                  <c:v>14.1911238367931</c:v>
                </c:pt>
                <c:pt idx="10310">
                  <c:v>14.192500412972899</c:v>
                </c:pt>
                <c:pt idx="10311">
                  <c:v>14.193876989152599</c:v>
                </c:pt>
                <c:pt idx="10312">
                  <c:v>14.195253565332299</c:v>
                </c:pt>
                <c:pt idx="10313">
                  <c:v>14.196630141511999</c:v>
                </c:pt>
                <c:pt idx="10314">
                  <c:v>14.198006717691801</c:v>
                </c:pt>
                <c:pt idx="10315">
                  <c:v>14.199383293871501</c:v>
                </c:pt>
                <c:pt idx="10316">
                  <c:v>14.200759870051201</c:v>
                </c:pt>
                <c:pt idx="10317">
                  <c:v>14.202136446230901</c:v>
                </c:pt>
                <c:pt idx="10318">
                  <c:v>14.2035130224107</c:v>
                </c:pt>
                <c:pt idx="10319">
                  <c:v>14.2048895985904</c:v>
                </c:pt>
                <c:pt idx="10320">
                  <c:v>14.2062661747701</c:v>
                </c:pt>
                <c:pt idx="10321">
                  <c:v>14.2076427509498</c:v>
                </c:pt>
                <c:pt idx="10322">
                  <c:v>14.209019327129599</c:v>
                </c:pt>
                <c:pt idx="10323">
                  <c:v>14.210395903309299</c:v>
                </c:pt>
                <c:pt idx="10324">
                  <c:v>14.211772479488999</c:v>
                </c:pt>
                <c:pt idx="10325">
                  <c:v>14.213149055668699</c:v>
                </c:pt>
                <c:pt idx="10326">
                  <c:v>14.214525631848501</c:v>
                </c:pt>
                <c:pt idx="10327">
                  <c:v>14.215902208028201</c:v>
                </c:pt>
                <c:pt idx="10328">
                  <c:v>14.217278784207901</c:v>
                </c:pt>
                <c:pt idx="10329">
                  <c:v>14.218655360387601</c:v>
                </c:pt>
                <c:pt idx="10330">
                  <c:v>14.2200319365674</c:v>
                </c:pt>
                <c:pt idx="10331">
                  <c:v>14.2214085127471</c:v>
                </c:pt>
                <c:pt idx="10332">
                  <c:v>14.2227850889268</c:v>
                </c:pt>
                <c:pt idx="10333">
                  <c:v>14.2241616651065</c:v>
                </c:pt>
                <c:pt idx="10334">
                  <c:v>14.2255382412863</c:v>
                </c:pt>
                <c:pt idx="10335">
                  <c:v>14.226914817466</c:v>
                </c:pt>
                <c:pt idx="10336">
                  <c:v>14.2282913936457</c:v>
                </c:pt>
                <c:pt idx="10337">
                  <c:v>14.229667969825501</c:v>
                </c:pt>
                <c:pt idx="10338">
                  <c:v>14.231044546005201</c:v>
                </c:pt>
                <c:pt idx="10339">
                  <c:v>14.232421122184901</c:v>
                </c:pt>
                <c:pt idx="10340">
                  <c:v>14.233797698364601</c:v>
                </c:pt>
                <c:pt idx="10341">
                  <c:v>14.2351742745444</c:v>
                </c:pt>
                <c:pt idx="10342">
                  <c:v>14.2365508507241</c:v>
                </c:pt>
                <c:pt idx="10343">
                  <c:v>14.2379274269038</c:v>
                </c:pt>
                <c:pt idx="10344">
                  <c:v>14.2393040030835</c:v>
                </c:pt>
                <c:pt idx="10345">
                  <c:v>14.2406805792633</c:v>
                </c:pt>
                <c:pt idx="10346">
                  <c:v>14.242057155443</c:v>
                </c:pt>
                <c:pt idx="10347">
                  <c:v>14.2434337316227</c:v>
                </c:pt>
                <c:pt idx="10348">
                  <c:v>14.2448103078024</c:v>
                </c:pt>
                <c:pt idx="10349">
                  <c:v>14.246186883982199</c:v>
                </c:pt>
                <c:pt idx="10350">
                  <c:v>14.247563460161899</c:v>
                </c:pt>
                <c:pt idx="10351">
                  <c:v>14.248940036341599</c:v>
                </c:pt>
                <c:pt idx="10352">
                  <c:v>14.250316612521299</c:v>
                </c:pt>
                <c:pt idx="10353">
                  <c:v>14.2516931887011</c:v>
                </c:pt>
                <c:pt idx="10354">
                  <c:v>14.2530697648808</c:v>
                </c:pt>
                <c:pt idx="10355">
                  <c:v>14.2544463410605</c:v>
                </c:pt>
                <c:pt idx="10356">
                  <c:v>14.2558229172402</c:v>
                </c:pt>
                <c:pt idx="10357">
                  <c:v>14.25719949342</c:v>
                </c:pt>
                <c:pt idx="10358">
                  <c:v>14.2585760695997</c:v>
                </c:pt>
                <c:pt idx="10359">
                  <c:v>14.2599526457794</c:v>
                </c:pt>
                <c:pt idx="10360">
                  <c:v>14.2613292219591</c:v>
                </c:pt>
                <c:pt idx="10361">
                  <c:v>14.262705798138899</c:v>
                </c:pt>
                <c:pt idx="10362">
                  <c:v>14.264082374318599</c:v>
                </c:pt>
                <c:pt idx="10363">
                  <c:v>14.265458950498299</c:v>
                </c:pt>
                <c:pt idx="10364">
                  <c:v>14.266835526677999</c:v>
                </c:pt>
                <c:pt idx="10365">
                  <c:v>14.268212102857801</c:v>
                </c:pt>
                <c:pt idx="10366">
                  <c:v>14.269588679037501</c:v>
                </c:pt>
                <c:pt idx="10367">
                  <c:v>14.270965255217201</c:v>
                </c:pt>
                <c:pt idx="10368">
                  <c:v>14.272341831397</c:v>
                </c:pt>
                <c:pt idx="10369">
                  <c:v>14.2737184075767</c:v>
                </c:pt>
                <c:pt idx="10370">
                  <c:v>14.2750949837564</c:v>
                </c:pt>
                <c:pt idx="10371">
                  <c:v>14.2764715599361</c:v>
                </c:pt>
                <c:pt idx="10372">
                  <c:v>14.2778481361159</c:v>
                </c:pt>
                <c:pt idx="10373">
                  <c:v>14.2792247122956</c:v>
                </c:pt>
                <c:pt idx="10374">
                  <c:v>14.2806012884753</c:v>
                </c:pt>
                <c:pt idx="10375">
                  <c:v>14.281977864655</c:v>
                </c:pt>
                <c:pt idx="10376">
                  <c:v>14.283354440834801</c:v>
                </c:pt>
                <c:pt idx="10377">
                  <c:v>14.284731017014501</c:v>
                </c:pt>
                <c:pt idx="10378">
                  <c:v>14.286107593194201</c:v>
                </c:pt>
                <c:pt idx="10379">
                  <c:v>14.287484169373901</c:v>
                </c:pt>
                <c:pt idx="10380">
                  <c:v>14.2888607455537</c:v>
                </c:pt>
                <c:pt idx="10381">
                  <c:v>14.2902373217334</c:v>
                </c:pt>
                <c:pt idx="10382">
                  <c:v>14.2916138979131</c:v>
                </c:pt>
                <c:pt idx="10383">
                  <c:v>14.2929904740928</c:v>
                </c:pt>
                <c:pt idx="10384">
                  <c:v>14.2943670502726</c:v>
                </c:pt>
                <c:pt idx="10385">
                  <c:v>14.2957436264523</c:v>
                </c:pt>
                <c:pt idx="10386">
                  <c:v>14.297120202632</c:v>
                </c:pt>
                <c:pt idx="10387">
                  <c:v>14.2984967788117</c:v>
                </c:pt>
                <c:pt idx="10388">
                  <c:v>14.299873354991499</c:v>
                </c:pt>
                <c:pt idx="10389">
                  <c:v>14.301249931171199</c:v>
                </c:pt>
                <c:pt idx="10390">
                  <c:v>14.302626507350899</c:v>
                </c:pt>
                <c:pt idx="10391">
                  <c:v>14.304003083530599</c:v>
                </c:pt>
                <c:pt idx="10392">
                  <c:v>14.3053796597104</c:v>
                </c:pt>
                <c:pt idx="10393">
                  <c:v>14.3067562358901</c:v>
                </c:pt>
                <c:pt idx="10394">
                  <c:v>14.3081328120698</c:v>
                </c:pt>
                <c:pt idx="10395">
                  <c:v>14.3095093882495</c:v>
                </c:pt>
                <c:pt idx="10396">
                  <c:v>14.3108859644293</c:v>
                </c:pt>
                <c:pt idx="10397">
                  <c:v>14.312262540609</c:v>
                </c:pt>
                <c:pt idx="10398">
                  <c:v>14.3136391167887</c:v>
                </c:pt>
                <c:pt idx="10399">
                  <c:v>14.315015692968499</c:v>
                </c:pt>
                <c:pt idx="10400">
                  <c:v>14.316392269148199</c:v>
                </c:pt>
                <c:pt idx="10401">
                  <c:v>14.317768845327899</c:v>
                </c:pt>
                <c:pt idx="10402">
                  <c:v>14.319145421507599</c:v>
                </c:pt>
                <c:pt idx="10403">
                  <c:v>14.320521997687401</c:v>
                </c:pt>
                <c:pt idx="10404">
                  <c:v>14.321898573867101</c:v>
                </c:pt>
                <c:pt idx="10405">
                  <c:v>14.323275150046801</c:v>
                </c:pt>
                <c:pt idx="10406">
                  <c:v>14.324651726226501</c:v>
                </c:pt>
                <c:pt idx="10407">
                  <c:v>14.3260283024063</c:v>
                </c:pt>
                <c:pt idx="10408">
                  <c:v>14.327404878586</c:v>
                </c:pt>
                <c:pt idx="10409">
                  <c:v>14.3287814547657</c:v>
                </c:pt>
                <c:pt idx="10410">
                  <c:v>14.3301580309454</c:v>
                </c:pt>
                <c:pt idx="10411">
                  <c:v>14.331534607125199</c:v>
                </c:pt>
                <c:pt idx="10412">
                  <c:v>14.332911183304899</c:v>
                </c:pt>
                <c:pt idx="10413">
                  <c:v>14.334287759484599</c:v>
                </c:pt>
                <c:pt idx="10414">
                  <c:v>14.335664335664299</c:v>
                </c:pt>
                <c:pt idx="10415">
                  <c:v>14.337040911844101</c:v>
                </c:pt>
                <c:pt idx="10416">
                  <c:v>14.338417488023801</c:v>
                </c:pt>
                <c:pt idx="10417">
                  <c:v>14.339794064203501</c:v>
                </c:pt>
                <c:pt idx="10418">
                  <c:v>14.341170640383201</c:v>
                </c:pt>
                <c:pt idx="10419">
                  <c:v>14.342547216563</c:v>
                </c:pt>
                <c:pt idx="10420">
                  <c:v>14.3439237927427</c:v>
                </c:pt>
                <c:pt idx="10421">
                  <c:v>14.3453003689224</c:v>
                </c:pt>
                <c:pt idx="10422">
                  <c:v>14.3466769451021</c:v>
                </c:pt>
                <c:pt idx="10423">
                  <c:v>14.3480535212819</c:v>
                </c:pt>
                <c:pt idx="10424">
                  <c:v>14.3494300974616</c:v>
                </c:pt>
                <c:pt idx="10425">
                  <c:v>14.3508066736413</c:v>
                </c:pt>
                <c:pt idx="10426">
                  <c:v>14.352183249821101</c:v>
                </c:pt>
                <c:pt idx="10427">
                  <c:v>14.353559826000801</c:v>
                </c:pt>
                <c:pt idx="10428">
                  <c:v>14.354936402180501</c:v>
                </c:pt>
                <c:pt idx="10429">
                  <c:v>14.356312978360201</c:v>
                </c:pt>
                <c:pt idx="10430">
                  <c:v>14.35768955454</c:v>
                </c:pt>
                <c:pt idx="10431">
                  <c:v>14.3590661307197</c:v>
                </c:pt>
                <c:pt idx="10432">
                  <c:v>14.3604427068994</c:v>
                </c:pt>
                <c:pt idx="10433">
                  <c:v>14.3618192830791</c:v>
                </c:pt>
                <c:pt idx="10434">
                  <c:v>14.3631958592589</c:v>
                </c:pt>
                <c:pt idx="10435">
                  <c:v>14.3645724354386</c:v>
                </c:pt>
                <c:pt idx="10436">
                  <c:v>14.3659490116183</c:v>
                </c:pt>
                <c:pt idx="10437">
                  <c:v>14.367325587798</c:v>
                </c:pt>
                <c:pt idx="10438">
                  <c:v>14.368702163977799</c:v>
                </c:pt>
                <c:pt idx="10439">
                  <c:v>14.370078740157499</c:v>
                </c:pt>
                <c:pt idx="10440">
                  <c:v>14.371455316337199</c:v>
                </c:pt>
                <c:pt idx="10441">
                  <c:v>14.372831892516899</c:v>
                </c:pt>
                <c:pt idx="10442">
                  <c:v>14.3742084686967</c:v>
                </c:pt>
                <c:pt idx="10443">
                  <c:v>14.3755850448764</c:v>
                </c:pt>
                <c:pt idx="10444">
                  <c:v>14.3769616210561</c:v>
                </c:pt>
                <c:pt idx="10445">
                  <c:v>14.3783381972358</c:v>
                </c:pt>
                <c:pt idx="10446">
                  <c:v>14.3797147734156</c:v>
                </c:pt>
                <c:pt idx="10447">
                  <c:v>14.3810913495953</c:v>
                </c:pt>
                <c:pt idx="10448">
                  <c:v>14.382467925775</c:v>
                </c:pt>
                <c:pt idx="10449">
                  <c:v>14.3838445019547</c:v>
                </c:pt>
                <c:pt idx="10450">
                  <c:v>14.385221078134499</c:v>
                </c:pt>
                <c:pt idx="10451">
                  <c:v>14.386597654314199</c:v>
                </c:pt>
                <c:pt idx="10452">
                  <c:v>14.387974230493899</c:v>
                </c:pt>
                <c:pt idx="10453">
                  <c:v>14.389350806673599</c:v>
                </c:pt>
                <c:pt idx="10454">
                  <c:v>14.390727382853401</c:v>
                </c:pt>
                <c:pt idx="10455">
                  <c:v>14.392103959033101</c:v>
                </c:pt>
                <c:pt idx="10456">
                  <c:v>14.393480535212801</c:v>
                </c:pt>
                <c:pt idx="10457">
                  <c:v>14.394857111392501</c:v>
                </c:pt>
                <c:pt idx="10458">
                  <c:v>14.3962336875723</c:v>
                </c:pt>
                <c:pt idx="10459">
                  <c:v>14.397610263752</c:v>
                </c:pt>
                <c:pt idx="10460">
                  <c:v>14.3989868399317</c:v>
                </c:pt>
                <c:pt idx="10461">
                  <c:v>14.4003634161115</c:v>
                </c:pt>
                <c:pt idx="10462">
                  <c:v>14.401739992291199</c:v>
                </c:pt>
                <c:pt idx="10463">
                  <c:v>14.403116568470899</c:v>
                </c:pt>
                <c:pt idx="10464">
                  <c:v>14.404493144650599</c:v>
                </c:pt>
                <c:pt idx="10465">
                  <c:v>14.405869720830401</c:v>
                </c:pt>
                <c:pt idx="10466">
                  <c:v>14.407246297010101</c:v>
                </c:pt>
                <c:pt idx="10467">
                  <c:v>14.408622873189801</c:v>
                </c:pt>
                <c:pt idx="10468">
                  <c:v>14.409999449369501</c:v>
                </c:pt>
                <c:pt idx="10469">
                  <c:v>14.4113760255493</c:v>
                </c:pt>
                <c:pt idx="10470">
                  <c:v>14.412752601729</c:v>
                </c:pt>
                <c:pt idx="10471">
                  <c:v>14.4141291779087</c:v>
                </c:pt>
                <c:pt idx="10472">
                  <c:v>14.4155057540884</c:v>
                </c:pt>
                <c:pt idx="10473">
                  <c:v>14.4168823302682</c:v>
                </c:pt>
                <c:pt idx="10474">
                  <c:v>14.4182589064479</c:v>
                </c:pt>
                <c:pt idx="10475">
                  <c:v>14.4196354826276</c:v>
                </c:pt>
                <c:pt idx="10476">
                  <c:v>14.4210120588073</c:v>
                </c:pt>
                <c:pt idx="10477">
                  <c:v>14.422388634987101</c:v>
                </c:pt>
                <c:pt idx="10478">
                  <c:v>14.423765211166801</c:v>
                </c:pt>
                <c:pt idx="10479">
                  <c:v>14.425141787346501</c:v>
                </c:pt>
                <c:pt idx="10480">
                  <c:v>14.426518363526201</c:v>
                </c:pt>
                <c:pt idx="10481">
                  <c:v>14.427894939706</c:v>
                </c:pt>
                <c:pt idx="10482">
                  <c:v>14.4292715158857</c:v>
                </c:pt>
                <c:pt idx="10483">
                  <c:v>14.4306480920654</c:v>
                </c:pt>
                <c:pt idx="10484">
                  <c:v>14.4320246682451</c:v>
                </c:pt>
                <c:pt idx="10485">
                  <c:v>14.4334012444249</c:v>
                </c:pt>
                <c:pt idx="10486">
                  <c:v>14.4347778206046</c:v>
                </c:pt>
                <c:pt idx="10487">
                  <c:v>14.4361543967843</c:v>
                </c:pt>
                <c:pt idx="10488">
                  <c:v>14.437530972964</c:v>
                </c:pt>
                <c:pt idx="10489">
                  <c:v>14.438907549143799</c:v>
                </c:pt>
                <c:pt idx="10490">
                  <c:v>14.440284125323499</c:v>
                </c:pt>
                <c:pt idx="10491">
                  <c:v>14.441660701503199</c:v>
                </c:pt>
                <c:pt idx="10492">
                  <c:v>14.443037277682899</c:v>
                </c:pt>
                <c:pt idx="10493">
                  <c:v>14.4444138538627</c:v>
                </c:pt>
                <c:pt idx="10494">
                  <c:v>14.4457904300424</c:v>
                </c:pt>
                <c:pt idx="10495">
                  <c:v>14.4471670062221</c:v>
                </c:pt>
                <c:pt idx="10496">
                  <c:v>14.4485435824019</c:v>
                </c:pt>
                <c:pt idx="10497">
                  <c:v>14.4499201585816</c:v>
                </c:pt>
                <c:pt idx="10498">
                  <c:v>14.4512967347613</c:v>
                </c:pt>
                <c:pt idx="10499">
                  <c:v>14.452673310941</c:v>
                </c:pt>
                <c:pt idx="10500">
                  <c:v>14.454049887120799</c:v>
                </c:pt>
                <c:pt idx="10501">
                  <c:v>14.455426463300499</c:v>
                </c:pt>
                <c:pt idx="10502">
                  <c:v>14.456803039480199</c:v>
                </c:pt>
                <c:pt idx="10503">
                  <c:v>14.458179615659899</c:v>
                </c:pt>
                <c:pt idx="10504">
                  <c:v>14.459556191839701</c:v>
                </c:pt>
                <c:pt idx="10505">
                  <c:v>14.460932768019401</c:v>
                </c:pt>
                <c:pt idx="10506">
                  <c:v>14.462309344199101</c:v>
                </c:pt>
                <c:pt idx="10507">
                  <c:v>14.463685920378801</c:v>
                </c:pt>
                <c:pt idx="10508">
                  <c:v>14.4650624965586</c:v>
                </c:pt>
                <c:pt idx="10509">
                  <c:v>14.4664390727383</c:v>
                </c:pt>
                <c:pt idx="10510">
                  <c:v>14.467815648918</c:v>
                </c:pt>
                <c:pt idx="10511">
                  <c:v>14.4691922250977</c:v>
                </c:pt>
                <c:pt idx="10512">
                  <c:v>14.4705688012775</c:v>
                </c:pt>
                <c:pt idx="10513">
                  <c:v>14.4719453774572</c:v>
                </c:pt>
                <c:pt idx="10514">
                  <c:v>14.4733219536369</c:v>
                </c:pt>
                <c:pt idx="10515">
                  <c:v>14.4746985298166</c:v>
                </c:pt>
                <c:pt idx="10516">
                  <c:v>14.476075105996401</c:v>
                </c:pt>
                <c:pt idx="10517">
                  <c:v>14.477451682176101</c:v>
                </c:pt>
                <c:pt idx="10518">
                  <c:v>14.478828258355801</c:v>
                </c:pt>
                <c:pt idx="10519">
                  <c:v>14.480204834535501</c:v>
                </c:pt>
                <c:pt idx="10520">
                  <c:v>14.4815814107153</c:v>
                </c:pt>
                <c:pt idx="10521">
                  <c:v>14.482957986895</c:v>
                </c:pt>
                <c:pt idx="10522">
                  <c:v>14.4843345630747</c:v>
                </c:pt>
                <c:pt idx="10523">
                  <c:v>14.4857111392544</c:v>
                </c:pt>
                <c:pt idx="10524">
                  <c:v>14.4870877154342</c:v>
                </c:pt>
                <c:pt idx="10525">
                  <c:v>14.4884642916139</c:v>
                </c:pt>
                <c:pt idx="10526">
                  <c:v>14.4898408677936</c:v>
                </c:pt>
                <c:pt idx="10527">
                  <c:v>14.491217443973399</c:v>
                </c:pt>
                <c:pt idx="10528">
                  <c:v>14.492594020153099</c:v>
                </c:pt>
                <c:pt idx="10529">
                  <c:v>14.493970596332799</c:v>
                </c:pt>
                <c:pt idx="10530">
                  <c:v>14.495347172512499</c:v>
                </c:pt>
                <c:pt idx="10531">
                  <c:v>14.4967237486923</c:v>
                </c:pt>
                <c:pt idx="10532">
                  <c:v>14.498100324872</c:v>
                </c:pt>
                <c:pt idx="10533">
                  <c:v>14.4994769010517</c:v>
                </c:pt>
                <c:pt idx="10534">
                  <c:v>14.5008534772314</c:v>
                </c:pt>
                <c:pt idx="10535">
                  <c:v>14.5022300534112</c:v>
                </c:pt>
                <c:pt idx="10536">
                  <c:v>14.5036066295909</c:v>
                </c:pt>
                <c:pt idx="10537">
                  <c:v>14.5049832057706</c:v>
                </c:pt>
                <c:pt idx="10538">
                  <c:v>14.5063597819503</c:v>
                </c:pt>
                <c:pt idx="10539">
                  <c:v>14.507736358130099</c:v>
                </c:pt>
                <c:pt idx="10540">
                  <c:v>14.509112934309799</c:v>
                </c:pt>
                <c:pt idx="10541">
                  <c:v>14.510489510489499</c:v>
                </c:pt>
                <c:pt idx="10542">
                  <c:v>14.511866086669199</c:v>
                </c:pt>
                <c:pt idx="10543">
                  <c:v>14.513242662849001</c:v>
                </c:pt>
                <c:pt idx="10544">
                  <c:v>14.514619239028701</c:v>
                </c:pt>
                <c:pt idx="10545">
                  <c:v>14.515995815208401</c:v>
                </c:pt>
                <c:pt idx="10546">
                  <c:v>14.517372391388101</c:v>
                </c:pt>
                <c:pt idx="10547">
                  <c:v>14.5187489675679</c:v>
                </c:pt>
                <c:pt idx="10548">
                  <c:v>14.5201255437476</c:v>
                </c:pt>
                <c:pt idx="10549">
                  <c:v>14.5215021199273</c:v>
                </c:pt>
                <c:pt idx="10550">
                  <c:v>14.522878696107</c:v>
                </c:pt>
                <c:pt idx="10551">
                  <c:v>14.524255272286799</c:v>
                </c:pt>
                <c:pt idx="10552">
                  <c:v>14.525631848466499</c:v>
                </c:pt>
                <c:pt idx="10553">
                  <c:v>14.527008424646199</c:v>
                </c:pt>
                <c:pt idx="10554">
                  <c:v>14.528385000826001</c:v>
                </c:pt>
                <c:pt idx="10555">
                  <c:v>14.529761577005701</c:v>
                </c:pt>
                <c:pt idx="10556">
                  <c:v>14.531138153185401</c:v>
                </c:pt>
                <c:pt idx="10557">
                  <c:v>14.532514729365101</c:v>
                </c:pt>
                <c:pt idx="10558">
                  <c:v>14.5338913055449</c:v>
                </c:pt>
                <c:pt idx="10559">
                  <c:v>14.5352678817246</c:v>
                </c:pt>
                <c:pt idx="10560">
                  <c:v>14.5366444579043</c:v>
                </c:pt>
                <c:pt idx="10561">
                  <c:v>14.538021034084</c:v>
                </c:pt>
                <c:pt idx="10562">
                  <c:v>14.5393976102638</c:v>
                </c:pt>
                <c:pt idx="10563">
                  <c:v>14.5407741864435</c:v>
                </c:pt>
                <c:pt idx="10564">
                  <c:v>14.5421507626232</c:v>
                </c:pt>
                <c:pt idx="10565">
                  <c:v>14.5435273388029</c:v>
                </c:pt>
                <c:pt idx="10566">
                  <c:v>14.544903914982701</c:v>
                </c:pt>
                <c:pt idx="10567">
                  <c:v>14.546280491162401</c:v>
                </c:pt>
                <c:pt idx="10568">
                  <c:v>14.547657067342101</c:v>
                </c:pt>
                <c:pt idx="10569">
                  <c:v>14.549033643521801</c:v>
                </c:pt>
                <c:pt idx="10570">
                  <c:v>14.5504102197016</c:v>
                </c:pt>
                <c:pt idx="10571">
                  <c:v>14.5517867958813</c:v>
                </c:pt>
                <c:pt idx="10572">
                  <c:v>14.553163372061</c:v>
                </c:pt>
                <c:pt idx="10573">
                  <c:v>14.5545399482407</c:v>
                </c:pt>
                <c:pt idx="10574">
                  <c:v>14.5559165244205</c:v>
                </c:pt>
                <c:pt idx="10575">
                  <c:v>14.5572931006002</c:v>
                </c:pt>
                <c:pt idx="10576">
                  <c:v>14.5586696767799</c:v>
                </c:pt>
                <c:pt idx="10577">
                  <c:v>14.5600462529596</c:v>
                </c:pt>
                <c:pt idx="10578">
                  <c:v>14.561422829139399</c:v>
                </c:pt>
                <c:pt idx="10579">
                  <c:v>14.562799405319099</c:v>
                </c:pt>
                <c:pt idx="10580">
                  <c:v>14.564175981498799</c:v>
                </c:pt>
                <c:pt idx="10581">
                  <c:v>14.565552557678499</c:v>
                </c:pt>
                <c:pt idx="10582">
                  <c:v>14.5669291338583</c:v>
                </c:pt>
                <c:pt idx="10583">
                  <c:v>14.568305710038</c:v>
                </c:pt>
                <c:pt idx="10584">
                  <c:v>14.5696822862177</c:v>
                </c:pt>
                <c:pt idx="10585">
                  <c:v>14.5710588623974</c:v>
                </c:pt>
                <c:pt idx="10586">
                  <c:v>14.5724354385772</c:v>
                </c:pt>
                <c:pt idx="10587">
                  <c:v>14.5738120147569</c:v>
                </c:pt>
                <c:pt idx="10588">
                  <c:v>14.5751885909366</c:v>
                </c:pt>
                <c:pt idx="10589">
                  <c:v>14.576565167116399</c:v>
                </c:pt>
                <c:pt idx="10590">
                  <c:v>14.577941743296099</c:v>
                </c:pt>
                <c:pt idx="10591">
                  <c:v>14.579318319475799</c:v>
                </c:pt>
                <c:pt idx="10592">
                  <c:v>14.580694895655499</c:v>
                </c:pt>
                <c:pt idx="10593">
                  <c:v>14.582071471835301</c:v>
                </c:pt>
                <c:pt idx="10594">
                  <c:v>14.583448048015001</c:v>
                </c:pt>
                <c:pt idx="10595">
                  <c:v>14.584824624194701</c:v>
                </c:pt>
                <c:pt idx="10596">
                  <c:v>14.586201200374401</c:v>
                </c:pt>
                <c:pt idx="10597">
                  <c:v>14.5875777765542</c:v>
                </c:pt>
                <c:pt idx="10598">
                  <c:v>14.5889543527339</c:v>
                </c:pt>
                <c:pt idx="10599">
                  <c:v>14.5903309289136</c:v>
                </c:pt>
                <c:pt idx="10600">
                  <c:v>14.5917075050933</c:v>
                </c:pt>
                <c:pt idx="10601">
                  <c:v>14.5930840812731</c:v>
                </c:pt>
                <c:pt idx="10602">
                  <c:v>14.5944606574528</c:v>
                </c:pt>
                <c:pt idx="10603">
                  <c:v>14.5958372336325</c:v>
                </c:pt>
                <c:pt idx="10604">
                  <c:v>14.5972138098122</c:v>
                </c:pt>
                <c:pt idx="10605">
                  <c:v>14.598590385992001</c:v>
                </c:pt>
                <c:pt idx="10606">
                  <c:v>14.599966962171701</c:v>
                </c:pt>
                <c:pt idx="10607">
                  <c:v>14.601343538351401</c:v>
                </c:pt>
                <c:pt idx="10608">
                  <c:v>14.602720114531101</c:v>
                </c:pt>
                <c:pt idx="10609">
                  <c:v>14.6040966907109</c:v>
                </c:pt>
                <c:pt idx="10610">
                  <c:v>14.6054732668906</c:v>
                </c:pt>
                <c:pt idx="10611">
                  <c:v>14.6068498430703</c:v>
                </c:pt>
                <c:pt idx="10612">
                  <c:v>14.60822641925</c:v>
                </c:pt>
                <c:pt idx="10613">
                  <c:v>14.6096029954298</c:v>
                </c:pt>
                <c:pt idx="10614">
                  <c:v>14.6109795716095</c:v>
                </c:pt>
                <c:pt idx="10615">
                  <c:v>14.6123561477892</c:v>
                </c:pt>
                <c:pt idx="10616">
                  <c:v>14.6137327239689</c:v>
                </c:pt>
                <c:pt idx="10617">
                  <c:v>14.615109300148699</c:v>
                </c:pt>
                <c:pt idx="10618">
                  <c:v>14.616485876328399</c:v>
                </c:pt>
                <c:pt idx="10619">
                  <c:v>14.617862452508099</c:v>
                </c:pt>
                <c:pt idx="10620">
                  <c:v>14.619239028687799</c:v>
                </c:pt>
                <c:pt idx="10621">
                  <c:v>14.6206156048676</c:v>
                </c:pt>
                <c:pt idx="10622">
                  <c:v>14.6219921810473</c:v>
                </c:pt>
                <c:pt idx="10623">
                  <c:v>14.623368757227</c:v>
                </c:pt>
                <c:pt idx="10624">
                  <c:v>14.6247453334068</c:v>
                </c:pt>
                <c:pt idx="10625">
                  <c:v>14.6261219095865</c:v>
                </c:pt>
                <c:pt idx="10626">
                  <c:v>14.6274984857662</c:v>
                </c:pt>
                <c:pt idx="10627">
                  <c:v>14.6288750619459</c:v>
                </c:pt>
                <c:pt idx="10628">
                  <c:v>14.630251638125699</c:v>
                </c:pt>
                <c:pt idx="10629">
                  <c:v>14.631628214305399</c:v>
                </c:pt>
                <c:pt idx="10630">
                  <c:v>14.633004790485099</c:v>
                </c:pt>
                <c:pt idx="10631">
                  <c:v>14.634381366664799</c:v>
                </c:pt>
                <c:pt idx="10632">
                  <c:v>14.635757942844601</c:v>
                </c:pt>
                <c:pt idx="10633">
                  <c:v>14.637134519024301</c:v>
                </c:pt>
                <c:pt idx="10634">
                  <c:v>14.638511095204001</c:v>
                </c:pt>
                <c:pt idx="10635">
                  <c:v>14.639887671383701</c:v>
                </c:pt>
                <c:pt idx="10636">
                  <c:v>14.6412642475635</c:v>
                </c:pt>
                <c:pt idx="10637">
                  <c:v>14.6426408237432</c:v>
                </c:pt>
                <c:pt idx="10638">
                  <c:v>14.6440173999229</c:v>
                </c:pt>
                <c:pt idx="10639">
                  <c:v>14.6453939761026</c:v>
                </c:pt>
                <c:pt idx="10640">
                  <c:v>14.646770552282399</c:v>
                </c:pt>
                <c:pt idx="10641">
                  <c:v>14.648147128462099</c:v>
                </c:pt>
                <c:pt idx="10642">
                  <c:v>14.649523704641799</c:v>
                </c:pt>
                <c:pt idx="10643">
                  <c:v>14.650900280821499</c:v>
                </c:pt>
                <c:pt idx="10644">
                  <c:v>14.652276857001301</c:v>
                </c:pt>
                <c:pt idx="10645">
                  <c:v>14.653653433181001</c:v>
                </c:pt>
                <c:pt idx="10646">
                  <c:v>14.655030009360701</c:v>
                </c:pt>
                <c:pt idx="10647">
                  <c:v>14.656406585540401</c:v>
                </c:pt>
                <c:pt idx="10648">
                  <c:v>14.6577831617202</c:v>
                </c:pt>
                <c:pt idx="10649">
                  <c:v>14.6591597378999</c:v>
                </c:pt>
                <c:pt idx="10650">
                  <c:v>14.6605363140796</c:v>
                </c:pt>
                <c:pt idx="10651">
                  <c:v>14.6619128902594</c:v>
                </c:pt>
                <c:pt idx="10652">
                  <c:v>14.6632894664391</c:v>
                </c:pt>
                <c:pt idx="10653">
                  <c:v>14.6646660426188</c:v>
                </c:pt>
                <c:pt idx="10654">
                  <c:v>14.6660426187985</c:v>
                </c:pt>
                <c:pt idx="10655">
                  <c:v>14.667419194978301</c:v>
                </c:pt>
                <c:pt idx="10656">
                  <c:v>14.668795771158001</c:v>
                </c:pt>
                <c:pt idx="10657">
                  <c:v>14.670172347337701</c:v>
                </c:pt>
                <c:pt idx="10658">
                  <c:v>14.671548923517401</c:v>
                </c:pt>
                <c:pt idx="10659">
                  <c:v>14.6729254996972</c:v>
                </c:pt>
                <c:pt idx="10660">
                  <c:v>14.6743020758769</c:v>
                </c:pt>
                <c:pt idx="10661">
                  <c:v>14.6756786520566</c:v>
                </c:pt>
                <c:pt idx="10662">
                  <c:v>14.6770552282363</c:v>
                </c:pt>
                <c:pt idx="10663">
                  <c:v>14.6784318044161</c:v>
                </c:pt>
                <c:pt idx="10664">
                  <c:v>14.6798083805958</c:v>
                </c:pt>
                <c:pt idx="10665">
                  <c:v>14.6811849567755</c:v>
                </c:pt>
                <c:pt idx="10666">
                  <c:v>14.6825615329552</c:v>
                </c:pt>
                <c:pt idx="10667">
                  <c:v>14.683938109134999</c:v>
                </c:pt>
                <c:pt idx="10668">
                  <c:v>14.685314685314699</c:v>
                </c:pt>
                <c:pt idx="10669">
                  <c:v>14.686691261494399</c:v>
                </c:pt>
                <c:pt idx="10670">
                  <c:v>14.688067837674099</c:v>
                </c:pt>
                <c:pt idx="10671">
                  <c:v>14.6894444138539</c:v>
                </c:pt>
                <c:pt idx="10672">
                  <c:v>14.6908209900336</c:v>
                </c:pt>
                <c:pt idx="10673">
                  <c:v>14.6921975662133</c:v>
                </c:pt>
                <c:pt idx="10674">
                  <c:v>14.693574142393</c:v>
                </c:pt>
                <c:pt idx="10675">
                  <c:v>14.6949507185728</c:v>
                </c:pt>
                <c:pt idx="10676">
                  <c:v>14.6963272947525</c:v>
                </c:pt>
                <c:pt idx="10677">
                  <c:v>14.6977038709322</c:v>
                </c:pt>
                <c:pt idx="10678">
                  <c:v>14.6990804471119</c:v>
                </c:pt>
                <c:pt idx="10679">
                  <c:v>14.700457023291699</c:v>
                </c:pt>
                <c:pt idx="10680">
                  <c:v>14.701833599471399</c:v>
                </c:pt>
                <c:pt idx="10681">
                  <c:v>14.703210175651099</c:v>
                </c:pt>
                <c:pt idx="10682">
                  <c:v>14.704586751830799</c:v>
                </c:pt>
                <c:pt idx="10683">
                  <c:v>14.705963328010601</c:v>
                </c:pt>
                <c:pt idx="10684">
                  <c:v>14.707339904190301</c:v>
                </c:pt>
                <c:pt idx="10685">
                  <c:v>14.708716480370001</c:v>
                </c:pt>
                <c:pt idx="10686">
                  <c:v>14.7100930565498</c:v>
                </c:pt>
                <c:pt idx="10687">
                  <c:v>14.7114696327295</c:v>
                </c:pt>
                <c:pt idx="10688">
                  <c:v>14.7128462089092</c:v>
                </c:pt>
                <c:pt idx="10689">
                  <c:v>14.7142227850889</c:v>
                </c:pt>
                <c:pt idx="10690">
                  <c:v>14.715599361268699</c:v>
                </c:pt>
                <c:pt idx="10691">
                  <c:v>14.716975937448399</c:v>
                </c:pt>
                <c:pt idx="10692">
                  <c:v>14.718352513628099</c:v>
                </c:pt>
                <c:pt idx="10693">
                  <c:v>14.719729089807799</c:v>
                </c:pt>
                <c:pt idx="10694">
                  <c:v>14.721105665987601</c:v>
                </c:pt>
                <c:pt idx="10695">
                  <c:v>14.722482242167301</c:v>
                </c:pt>
                <c:pt idx="10696">
                  <c:v>14.723858818347001</c:v>
                </c:pt>
                <c:pt idx="10697">
                  <c:v>14.725235394526701</c:v>
                </c:pt>
                <c:pt idx="10698">
                  <c:v>14.7266119707065</c:v>
                </c:pt>
                <c:pt idx="10699">
                  <c:v>14.7279885468862</c:v>
                </c:pt>
                <c:pt idx="10700">
                  <c:v>14.7293651230659</c:v>
                </c:pt>
                <c:pt idx="10701">
                  <c:v>14.7307416992456</c:v>
                </c:pt>
                <c:pt idx="10702">
                  <c:v>14.7321182754254</c:v>
                </c:pt>
                <c:pt idx="10703">
                  <c:v>14.7334948516051</c:v>
                </c:pt>
                <c:pt idx="10704">
                  <c:v>14.7348714277848</c:v>
                </c:pt>
                <c:pt idx="10705">
                  <c:v>14.7362480039645</c:v>
                </c:pt>
                <c:pt idx="10706">
                  <c:v>14.737624580144301</c:v>
                </c:pt>
                <c:pt idx="10707">
                  <c:v>14.739001156324001</c:v>
                </c:pt>
                <c:pt idx="10708">
                  <c:v>14.740377732503701</c:v>
                </c:pt>
                <c:pt idx="10709">
                  <c:v>14.741754308683401</c:v>
                </c:pt>
                <c:pt idx="10710">
                  <c:v>14.7431308848632</c:v>
                </c:pt>
                <c:pt idx="10711">
                  <c:v>14.7445074610429</c:v>
                </c:pt>
                <c:pt idx="10712">
                  <c:v>14.7458840372226</c:v>
                </c:pt>
                <c:pt idx="10713">
                  <c:v>14.7472606134023</c:v>
                </c:pt>
                <c:pt idx="10714">
                  <c:v>14.7486371895821</c:v>
                </c:pt>
                <c:pt idx="10715">
                  <c:v>14.7500137657618</c:v>
                </c:pt>
                <c:pt idx="10716">
                  <c:v>14.7513903419415</c:v>
                </c:pt>
                <c:pt idx="10717">
                  <c:v>14.752766918121299</c:v>
                </c:pt>
                <c:pt idx="10718">
                  <c:v>14.754143494300999</c:v>
                </c:pt>
                <c:pt idx="10719">
                  <c:v>14.755520070480699</c:v>
                </c:pt>
                <c:pt idx="10720">
                  <c:v>14.756896646660399</c:v>
                </c:pt>
                <c:pt idx="10721">
                  <c:v>14.7582732228402</c:v>
                </c:pt>
                <c:pt idx="10722">
                  <c:v>14.7596497990199</c:v>
                </c:pt>
                <c:pt idx="10723">
                  <c:v>14.7610263751996</c:v>
                </c:pt>
                <c:pt idx="10724">
                  <c:v>14.7624029513793</c:v>
                </c:pt>
                <c:pt idx="10725">
                  <c:v>14.7637795275591</c:v>
                </c:pt>
                <c:pt idx="10726">
                  <c:v>14.7651561037388</c:v>
                </c:pt>
                <c:pt idx="10727">
                  <c:v>14.7665326799185</c:v>
                </c:pt>
                <c:pt idx="10728">
                  <c:v>14.7679092560982</c:v>
                </c:pt>
                <c:pt idx="10729">
                  <c:v>14.769285832277999</c:v>
                </c:pt>
                <c:pt idx="10730">
                  <c:v>14.770662408457699</c:v>
                </c:pt>
                <c:pt idx="10731">
                  <c:v>14.772038984637399</c:v>
                </c:pt>
                <c:pt idx="10732">
                  <c:v>14.773415560817099</c:v>
                </c:pt>
                <c:pt idx="10733">
                  <c:v>14.774792136996901</c:v>
                </c:pt>
                <c:pt idx="10734">
                  <c:v>14.776168713176601</c:v>
                </c:pt>
                <c:pt idx="10735">
                  <c:v>14.777545289356301</c:v>
                </c:pt>
                <c:pt idx="10736">
                  <c:v>14.778921865536001</c:v>
                </c:pt>
                <c:pt idx="10737">
                  <c:v>14.7802984417158</c:v>
                </c:pt>
                <c:pt idx="10738">
                  <c:v>14.7816750178955</c:v>
                </c:pt>
                <c:pt idx="10739">
                  <c:v>14.7830515940752</c:v>
                </c:pt>
                <c:pt idx="10740">
                  <c:v>14.7844281702549</c:v>
                </c:pt>
                <c:pt idx="10741">
                  <c:v>14.7858047464347</c:v>
                </c:pt>
                <c:pt idx="10742">
                  <c:v>14.7871813226144</c:v>
                </c:pt>
                <c:pt idx="10743">
                  <c:v>14.7885578987941</c:v>
                </c:pt>
                <c:pt idx="10744">
                  <c:v>14.7899344749738</c:v>
                </c:pt>
                <c:pt idx="10745">
                  <c:v>14.791311051153601</c:v>
                </c:pt>
                <c:pt idx="10746">
                  <c:v>14.792687627333301</c:v>
                </c:pt>
                <c:pt idx="10747">
                  <c:v>14.794064203513001</c:v>
                </c:pt>
                <c:pt idx="10748">
                  <c:v>14.795440779692701</c:v>
                </c:pt>
                <c:pt idx="10749">
                  <c:v>14.7968173558725</c:v>
                </c:pt>
                <c:pt idx="10750">
                  <c:v>14.7981939320522</c:v>
                </c:pt>
                <c:pt idx="10751">
                  <c:v>14.7995705082319</c:v>
                </c:pt>
                <c:pt idx="10752">
                  <c:v>14.8009470844117</c:v>
                </c:pt>
                <c:pt idx="10753">
                  <c:v>14.8023236605914</c:v>
                </c:pt>
                <c:pt idx="10754">
                  <c:v>14.8037002367711</c:v>
                </c:pt>
                <c:pt idx="10755">
                  <c:v>14.8050768129508</c:v>
                </c:pt>
                <c:pt idx="10756">
                  <c:v>14.806453389130599</c:v>
                </c:pt>
                <c:pt idx="10757">
                  <c:v>14.807829965310299</c:v>
                </c:pt>
                <c:pt idx="10758">
                  <c:v>14.809206541489999</c:v>
                </c:pt>
                <c:pt idx="10759">
                  <c:v>14.810583117669699</c:v>
                </c:pt>
                <c:pt idx="10760">
                  <c:v>14.8119596938495</c:v>
                </c:pt>
                <c:pt idx="10761">
                  <c:v>14.8133362700292</c:v>
                </c:pt>
                <c:pt idx="10762">
                  <c:v>14.8147128462089</c:v>
                </c:pt>
                <c:pt idx="10763">
                  <c:v>14.8160894223886</c:v>
                </c:pt>
                <c:pt idx="10764">
                  <c:v>14.8174659985684</c:v>
                </c:pt>
                <c:pt idx="10765">
                  <c:v>14.8188425747481</c:v>
                </c:pt>
                <c:pt idx="10766">
                  <c:v>14.8202191509278</c:v>
                </c:pt>
                <c:pt idx="10767">
                  <c:v>14.8215957271075</c:v>
                </c:pt>
                <c:pt idx="10768">
                  <c:v>14.822972303287299</c:v>
                </c:pt>
                <c:pt idx="10769">
                  <c:v>14.824348879466999</c:v>
                </c:pt>
                <c:pt idx="10770">
                  <c:v>14.825725455646699</c:v>
                </c:pt>
                <c:pt idx="10771">
                  <c:v>14.827102031826399</c:v>
                </c:pt>
                <c:pt idx="10772">
                  <c:v>14.828478608006201</c:v>
                </c:pt>
                <c:pt idx="10773">
                  <c:v>14.829855184185901</c:v>
                </c:pt>
                <c:pt idx="10774">
                  <c:v>14.831231760365601</c:v>
                </c:pt>
                <c:pt idx="10775">
                  <c:v>14.832608336545301</c:v>
                </c:pt>
                <c:pt idx="10776">
                  <c:v>14.8339849127251</c:v>
                </c:pt>
                <c:pt idx="10777">
                  <c:v>14.8353614889048</c:v>
                </c:pt>
                <c:pt idx="10778">
                  <c:v>14.8367380650845</c:v>
                </c:pt>
                <c:pt idx="10779">
                  <c:v>14.838114641264299</c:v>
                </c:pt>
                <c:pt idx="10780">
                  <c:v>14.839491217443999</c:v>
                </c:pt>
                <c:pt idx="10781">
                  <c:v>14.840867793623699</c:v>
                </c:pt>
                <c:pt idx="10782">
                  <c:v>14.842244369803399</c:v>
                </c:pt>
                <c:pt idx="10783">
                  <c:v>14.843620945983201</c:v>
                </c:pt>
                <c:pt idx="10784">
                  <c:v>14.844997522162901</c:v>
                </c:pt>
                <c:pt idx="10785">
                  <c:v>14.846374098342601</c:v>
                </c:pt>
                <c:pt idx="10786">
                  <c:v>14.847750674522301</c:v>
                </c:pt>
                <c:pt idx="10787">
                  <c:v>14.8491272507021</c:v>
                </c:pt>
                <c:pt idx="10788">
                  <c:v>14.8505038268818</c:v>
                </c:pt>
                <c:pt idx="10789">
                  <c:v>14.8518804030615</c:v>
                </c:pt>
                <c:pt idx="10790">
                  <c:v>14.8532569792412</c:v>
                </c:pt>
                <c:pt idx="10791">
                  <c:v>14.854633555421</c:v>
                </c:pt>
                <c:pt idx="10792">
                  <c:v>14.8560101316007</c:v>
                </c:pt>
                <c:pt idx="10793">
                  <c:v>14.8573867077804</c:v>
                </c:pt>
                <c:pt idx="10794">
                  <c:v>14.8587632839601</c:v>
                </c:pt>
                <c:pt idx="10795">
                  <c:v>14.860139860139901</c:v>
                </c:pt>
                <c:pt idx="10796">
                  <c:v>14.861516436319601</c:v>
                </c:pt>
                <c:pt idx="10797">
                  <c:v>14.862893012499301</c:v>
                </c:pt>
                <c:pt idx="10798">
                  <c:v>14.864269588679001</c:v>
                </c:pt>
                <c:pt idx="10799">
                  <c:v>14.8656461648588</c:v>
                </c:pt>
                <c:pt idx="10800">
                  <c:v>14.8670227410385</c:v>
                </c:pt>
                <c:pt idx="10801">
                  <c:v>14.8683993172182</c:v>
                </c:pt>
                <c:pt idx="10802">
                  <c:v>14.8697758933979</c:v>
                </c:pt>
                <c:pt idx="10803">
                  <c:v>14.8711524695777</c:v>
                </c:pt>
                <c:pt idx="10804">
                  <c:v>14.8725290457574</c:v>
                </c:pt>
                <c:pt idx="10805">
                  <c:v>14.8739056219371</c:v>
                </c:pt>
                <c:pt idx="10806">
                  <c:v>14.8752821981168</c:v>
                </c:pt>
                <c:pt idx="10807">
                  <c:v>14.876658774296599</c:v>
                </c:pt>
                <c:pt idx="10808">
                  <c:v>14.878035350476299</c:v>
                </c:pt>
                <c:pt idx="10809">
                  <c:v>14.879411926655999</c:v>
                </c:pt>
                <c:pt idx="10810">
                  <c:v>14.880788502835699</c:v>
                </c:pt>
                <c:pt idx="10811">
                  <c:v>14.8821650790155</c:v>
                </c:pt>
                <c:pt idx="10812">
                  <c:v>14.8835416551952</c:v>
                </c:pt>
                <c:pt idx="10813">
                  <c:v>14.8849182313749</c:v>
                </c:pt>
                <c:pt idx="10814">
                  <c:v>14.8862948075547</c:v>
                </c:pt>
                <c:pt idx="10815">
                  <c:v>14.8876713837344</c:v>
                </c:pt>
                <c:pt idx="10816">
                  <c:v>14.8890479599141</c:v>
                </c:pt>
                <c:pt idx="10817">
                  <c:v>14.8904245360938</c:v>
                </c:pt>
                <c:pt idx="10818">
                  <c:v>14.891801112273599</c:v>
                </c:pt>
                <c:pt idx="10819">
                  <c:v>14.893177688453299</c:v>
                </c:pt>
                <c:pt idx="10820">
                  <c:v>14.894554264632999</c:v>
                </c:pt>
                <c:pt idx="10821">
                  <c:v>14.895930840812699</c:v>
                </c:pt>
                <c:pt idx="10822">
                  <c:v>14.897307416992501</c:v>
                </c:pt>
                <c:pt idx="10823">
                  <c:v>14.898683993172201</c:v>
                </c:pt>
                <c:pt idx="10824">
                  <c:v>14.900060569351901</c:v>
                </c:pt>
                <c:pt idx="10825">
                  <c:v>14.901437145531601</c:v>
                </c:pt>
                <c:pt idx="10826">
                  <c:v>14.9028137217114</c:v>
                </c:pt>
                <c:pt idx="10827">
                  <c:v>14.9041902978911</c:v>
                </c:pt>
                <c:pt idx="10828">
                  <c:v>14.9055668740708</c:v>
                </c:pt>
                <c:pt idx="10829">
                  <c:v>14.9069434502505</c:v>
                </c:pt>
                <c:pt idx="10830">
                  <c:v>14.9083200264303</c:v>
                </c:pt>
                <c:pt idx="10831">
                  <c:v>14.90969660261</c:v>
                </c:pt>
                <c:pt idx="10832">
                  <c:v>14.9110731787897</c:v>
                </c:pt>
                <c:pt idx="10833">
                  <c:v>14.9124497549694</c:v>
                </c:pt>
                <c:pt idx="10834">
                  <c:v>14.913826331149201</c:v>
                </c:pt>
                <c:pt idx="10835">
                  <c:v>14.915202907328901</c:v>
                </c:pt>
                <c:pt idx="10836">
                  <c:v>14.916579483508601</c:v>
                </c:pt>
                <c:pt idx="10837">
                  <c:v>14.917956059688301</c:v>
                </c:pt>
                <c:pt idx="10838">
                  <c:v>14.9193326358681</c:v>
                </c:pt>
                <c:pt idx="10839">
                  <c:v>14.9207092120478</c:v>
                </c:pt>
                <c:pt idx="10840">
                  <c:v>14.9220857882275</c:v>
                </c:pt>
                <c:pt idx="10841">
                  <c:v>14.9234623644073</c:v>
                </c:pt>
                <c:pt idx="10842">
                  <c:v>14.924838940587</c:v>
                </c:pt>
                <c:pt idx="10843">
                  <c:v>14.9262155167667</c:v>
                </c:pt>
                <c:pt idx="10844">
                  <c:v>14.9275920929464</c:v>
                </c:pt>
                <c:pt idx="10845">
                  <c:v>14.928968669126199</c:v>
                </c:pt>
                <c:pt idx="10846">
                  <c:v>14.930345245305899</c:v>
                </c:pt>
                <c:pt idx="10847">
                  <c:v>14.931721821485599</c:v>
                </c:pt>
                <c:pt idx="10848">
                  <c:v>14.933098397665299</c:v>
                </c:pt>
                <c:pt idx="10849">
                  <c:v>14.9344749738451</c:v>
                </c:pt>
                <c:pt idx="10850">
                  <c:v>14.9358515500248</c:v>
                </c:pt>
                <c:pt idx="10851">
                  <c:v>14.9372281262045</c:v>
                </c:pt>
                <c:pt idx="10852">
                  <c:v>14.9386047023842</c:v>
                </c:pt>
                <c:pt idx="10853">
                  <c:v>14.939981278564</c:v>
                </c:pt>
                <c:pt idx="10854">
                  <c:v>14.9413578547437</c:v>
                </c:pt>
                <c:pt idx="10855">
                  <c:v>14.9427344309234</c:v>
                </c:pt>
                <c:pt idx="10856">
                  <c:v>14.9441110071031</c:v>
                </c:pt>
                <c:pt idx="10857">
                  <c:v>14.945487583282899</c:v>
                </c:pt>
                <c:pt idx="10858">
                  <c:v>14.946864159462599</c:v>
                </c:pt>
                <c:pt idx="10859">
                  <c:v>14.948240735642299</c:v>
                </c:pt>
                <c:pt idx="10860">
                  <c:v>14.949617311821999</c:v>
                </c:pt>
                <c:pt idx="10861">
                  <c:v>14.950993888001801</c:v>
                </c:pt>
                <c:pt idx="10862">
                  <c:v>14.952370464181501</c:v>
                </c:pt>
                <c:pt idx="10863">
                  <c:v>14.953747040361201</c:v>
                </c:pt>
                <c:pt idx="10864">
                  <c:v>14.9551236165409</c:v>
                </c:pt>
                <c:pt idx="10865">
                  <c:v>14.9565001927207</c:v>
                </c:pt>
                <c:pt idx="10866">
                  <c:v>14.9578767689004</c:v>
                </c:pt>
                <c:pt idx="10867">
                  <c:v>14.9592533450801</c:v>
                </c:pt>
                <c:pt idx="10868">
                  <c:v>14.9606299212598</c:v>
                </c:pt>
                <c:pt idx="10869">
                  <c:v>14.962006497439599</c:v>
                </c:pt>
                <c:pt idx="10870">
                  <c:v>14.963383073619299</c:v>
                </c:pt>
                <c:pt idx="10871">
                  <c:v>14.964759649798999</c:v>
                </c:pt>
                <c:pt idx="10872">
                  <c:v>14.966136225978699</c:v>
                </c:pt>
                <c:pt idx="10873">
                  <c:v>14.967512802158501</c:v>
                </c:pt>
                <c:pt idx="10874">
                  <c:v>14.968889378338201</c:v>
                </c:pt>
                <c:pt idx="10875">
                  <c:v>14.970265954517901</c:v>
                </c:pt>
                <c:pt idx="10876">
                  <c:v>14.9716425306977</c:v>
                </c:pt>
                <c:pt idx="10877">
                  <c:v>14.9730191068774</c:v>
                </c:pt>
                <c:pt idx="10878">
                  <c:v>14.9743956830571</c:v>
                </c:pt>
                <c:pt idx="10879">
                  <c:v>14.9757722592368</c:v>
                </c:pt>
                <c:pt idx="10880">
                  <c:v>14.9771488354166</c:v>
                </c:pt>
                <c:pt idx="10881">
                  <c:v>14.9785254115963</c:v>
                </c:pt>
                <c:pt idx="10882">
                  <c:v>14.979901987776</c:v>
                </c:pt>
                <c:pt idx="10883">
                  <c:v>14.9812785639557</c:v>
                </c:pt>
                <c:pt idx="10884">
                  <c:v>14.982655140135501</c:v>
                </c:pt>
                <c:pt idx="10885">
                  <c:v>14.984031716315201</c:v>
                </c:pt>
                <c:pt idx="10886">
                  <c:v>14.985408292494901</c:v>
                </c:pt>
                <c:pt idx="10887">
                  <c:v>14.986784868674601</c:v>
                </c:pt>
                <c:pt idx="10888">
                  <c:v>14.9881614448544</c:v>
                </c:pt>
                <c:pt idx="10889">
                  <c:v>14.9895380210341</c:v>
                </c:pt>
                <c:pt idx="10890">
                  <c:v>14.9909145972138</c:v>
                </c:pt>
                <c:pt idx="10891">
                  <c:v>14.9922911733935</c:v>
                </c:pt>
                <c:pt idx="10892">
                  <c:v>14.9936677495733</c:v>
                </c:pt>
                <c:pt idx="10893">
                  <c:v>14.995044325753</c:v>
                </c:pt>
                <c:pt idx="10894">
                  <c:v>14.9964209019327</c:v>
                </c:pt>
                <c:pt idx="10895">
                  <c:v>14.9977974781124</c:v>
                </c:pt>
                <c:pt idx="10896">
                  <c:v>14.999174054292199</c:v>
                </c:pt>
                <c:pt idx="10897">
                  <c:v>15.000550630471899</c:v>
                </c:pt>
                <c:pt idx="10898">
                  <c:v>15.001927206651599</c:v>
                </c:pt>
                <c:pt idx="10899">
                  <c:v>15.003303782831299</c:v>
                </c:pt>
                <c:pt idx="10900">
                  <c:v>15.0046803590111</c:v>
                </c:pt>
                <c:pt idx="10901">
                  <c:v>15.0060569351908</c:v>
                </c:pt>
                <c:pt idx="10902">
                  <c:v>15.0074335113705</c:v>
                </c:pt>
                <c:pt idx="10903">
                  <c:v>15.0088100875502</c:v>
                </c:pt>
                <c:pt idx="10904">
                  <c:v>15.01018666373</c:v>
                </c:pt>
                <c:pt idx="10905">
                  <c:v>15.0115632399097</c:v>
                </c:pt>
                <c:pt idx="10906">
                  <c:v>15.0129398160894</c:v>
                </c:pt>
                <c:pt idx="10907">
                  <c:v>15.014316392269199</c:v>
                </c:pt>
                <c:pt idx="10908">
                  <c:v>15.015692968448899</c:v>
                </c:pt>
                <c:pt idx="10909">
                  <c:v>15.017069544628599</c:v>
                </c:pt>
                <c:pt idx="10910">
                  <c:v>15.018446120808299</c:v>
                </c:pt>
                <c:pt idx="10911">
                  <c:v>15.019822696988101</c:v>
                </c:pt>
                <c:pt idx="10912">
                  <c:v>15.021199273167801</c:v>
                </c:pt>
                <c:pt idx="10913">
                  <c:v>15.022575849347501</c:v>
                </c:pt>
                <c:pt idx="10914">
                  <c:v>15.023952425527201</c:v>
                </c:pt>
                <c:pt idx="10915">
                  <c:v>15.025329001707</c:v>
                </c:pt>
                <c:pt idx="10916">
                  <c:v>15.0267055778867</c:v>
                </c:pt>
                <c:pt idx="10917">
                  <c:v>15.0280821540664</c:v>
                </c:pt>
                <c:pt idx="10918">
                  <c:v>15.0294587302461</c:v>
                </c:pt>
                <c:pt idx="10919">
                  <c:v>15.030835306425899</c:v>
                </c:pt>
                <c:pt idx="10920">
                  <c:v>15.032211882605599</c:v>
                </c:pt>
                <c:pt idx="10921">
                  <c:v>15.033588458785299</c:v>
                </c:pt>
                <c:pt idx="10922">
                  <c:v>15.034965034964999</c:v>
                </c:pt>
                <c:pt idx="10923">
                  <c:v>15.036341611144801</c:v>
                </c:pt>
                <c:pt idx="10924">
                  <c:v>15.037718187324501</c:v>
                </c:pt>
                <c:pt idx="10925">
                  <c:v>15.039094763504201</c:v>
                </c:pt>
                <c:pt idx="10926">
                  <c:v>15.040471339683901</c:v>
                </c:pt>
                <c:pt idx="10927">
                  <c:v>15.0418479158637</c:v>
                </c:pt>
                <c:pt idx="10928">
                  <c:v>15.0432244920434</c:v>
                </c:pt>
                <c:pt idx="10929">
                  <c:v>15.0446010682231</c:v>
                </c:pt>
                <c:pt idx="10930">
                  <c:v>15.0459776444028</c:v>
                </c:pt>
                <c:pt idx="10931">
                  <c:v>15.0473542205826</c:v>
                </c:pt>
                <c:pt idx="10932">
                  <c:v>15.0487307967623</c:v>
                </c:pt>
                <c:pt idx="10933">
                  <c:v>15.050107372942</c:v>
                </c:pt>
                <c:pt idx="10934">
                  <c:v>15.0514839491217</c:v>
                </c:pt>
                <c:pt idx="10935">
                  <c:v>15.052860525301501</c:v>
                </c:pt>
                <c:pt idx="10936">
                  <c:v>15.054237101481201</c:v>
                </c:pt>
                <c:pt idx="10937">
                  <c:v>15.055613677660901</c:v>
                </c:pt>
                <c:pt idx="10938">
                  <c:v>15.056990253840601</c:v>
                </c:pt>
                <c:pt idx="10939">
                  <c:v>15.0583668300204</c:v>
                </c:pt>
                <c:pt idx="10940">
                  <c:v>15.0597434062001</c:v>
                </c:pt>
                <c:pt idx="10941">
                  <c:v>15.0611199823798</c:v>
                </c:pt>
                <c:pt idx="10942">
                  <c:v>15.0624965585596</c:v>
                </c:pt>
                <c:pt idx="10943">
                  <c:v>15.0638731347393</c:v>
                </c:pt>
                <c:pt idx="10944">
                  <c:v>15.065249710919</c:v>
                </c:pt>
                <c:pt idx="10945">
                  <c:v>15.0666262870987</c:v>
                </c:pt>
                <c:pt idx="10946">
                  <c:v>15.068002863278499</c:v>
                </c:pt>
                <c:pt idx="10947">
                  <c:v>15.069379439458199</c:v>
                </c:pt>
                <c:pt idx="10948">
                  <c:v>15.070756015637899</c:v>
                </c:pt>
                <c:pt idx="10949">
                  <c:v>15.072132591817599</c:v>
                </c:pt>
                <c:pt idx="10950">
                  <c:v>15.0735091679974</c:v>
                </c:pt>
                <c:pt idx="10951">
                  <c:v>15.0748857441771</c:v>
                </c:pt>
                <c:pt idx="10952">
                  <c:v>15.0762623203568</c:v>
                </c:pt>
                <c:pt idx="10953">
                  <c:v>15.0776388965365</c:v>
                </c:pt>
                <c:pt idx="10954">
                  <c:v>15.0790154727163</c:v>
                </c:pt>
                <c:pt idx="10955">
                  <c:v>15.080392048896</c:v>
                </c:pt>
                <c:pt idx="10956">
                  <c:v>15.0817686250757</c:v>
                </c:pt>
                <c:pt idx="10957">
                  <c:v>15.0831452012554</c:v>
                </c:pt>
                <c:pt idx="10958">
                  <c:v>15.084521777435199</c:v>
                </c:pt>
                <c:pt idx="10959">
                  <c:v>15.085898353614899</c:v>
                </c:pt>
                <c:pt idx="10960">
                  <c:v>15.087274929794599</c:v>
                </c:pt>
                <c:pt idx="10961">
                  <c:v>15.088651505974299</c:v>
                </c:pt>
                <c:pt idx="10962">
                  <c:v>15.090028082154101</c:v>
                </c:pt>
                <c:pt idx="10963">
                  <c:v>15.091404658333801</c:v>
                </c:pt>
                <c:pt idx="10964">
                  <c:v>15.092781234513501</c:v>
                </c:pt>
                <c:pt idx="10965">
                  <c:v>15.094157810693201</c:v>
                </c:pt>
                <c:pt idx="10966">
                  <c:v>15.095534386873</c:v>
                </c:pt>
                <c:pt idx="10967">
                  <c:v>15.0969109630527</c:v>
                </c:pt>
                <c:pt idx="10968">
                  <c:v>15.0982875392324</c:v>
                </c:pt>
                <c:pt idx="10969">
                  <c:v>15.0996641154122</c:v>
                </c:pt>
                <c:pt idx="10970">
                  <c:v>15.1010406915919</c:v>
                </c:pt>
                <c:pt idx="10971">
                  <c:v>15.1024172677716</c:v>
                </c:pt>
                <c:pt idx="10972">
                  <c:v>15.1037938439513</c:v>
                </c:pt>
                <c:pt idx="10973">
                  <c:v>15.105170420131101</c:v>
                </c:pt>
                <c:pt idx="10974">
                  <c:v>15.106546996310801</c:v>
                </c:pt>
                <c:pt idx="10975">
                  <c:v>15.107923572490501</c:v>
                </c:pt>
                <c:pt idx="10976">
                  <c:v>15.109300148670201</c:v>
                </c:pt>
                <c:pt idx="10977">
                  <c:v>15.11067672485</c:v>
                </c:pt>
                <c:pt idx="10978">
                  <c:v>15.1120533010297</c:v>
                </c:pt>
                <c:pt idx="10979">
                  <c:v>15.1134298772094</c:v>
                </c:pt>
                <c:pt idx="10980">
                  <c:v>15.1148064533891</c:v>
                </c:pt>
                <c:pt idx="10981">
                  <c:v>15.1161830295689</c:v>
                </c:pt>
                <c:pt idx="10982">
                  <c:v>15.1175596057486</c:v>
                </c:pt>
                <c:pt idx="10983">
                  <c:v>15.1189361819283</c:v>
                </c:pt>
                <c:pt idx="10984">
                  <c:v>15.120312758108</c:v>
                </c:pt>
                <c:pt idx="10985">
                  <c:v>15.121689334287799</c:v>
                </c:pt>
                <c:pt idx="10986">
                  <c:v>15.123065910467499</c:v>
                </c:pt>
                <c:pt idx="10987">
                  <c:v>15.124442486647199</c:v>
                </c:pt>
                <c:pt idx="10988">
                  <c:v>15.125819062826899</c:v>
                </c:pt>
                <c:pt idx="10989">
                  <c:v>15.1271956390067</c:v>
                </c:pt>
                <c:pt idx="10990">
                  <c:v>15.1285722151864</c:v>
                </c:pt>
                <c:pt idx="10991">
                  <c:v>15.1299487913661</c:v>
                </c:pt>
                <c:pt idx="10992">
                  <c:v>15.1313253675458</c:v>
                </c:pt>
                <c:pt idx="10993">
                  <c:v>15.1327019437256</c:v>
                </c:pt>
                <c:pt idx="10994">
                  <c:v>15.1340785199053</c:v>
                </c:pt>
                <c:pt idx="10995">
                  <c:v>15.135455096085</c:v>
                </c:pt>
                <c:pt idx="10996">
                  <c:v>15.1368316722647</c:v>
                </c:pt>
                <c:pt idx="10997">
                  <c:v>15.138208248444499</c:v>
                </c:pt>
                <c:pt idx="10998">
                  <c:v>15.139584824624199</c:v>
                </c:pt>
                <c:pt idx="10999">
                  <c:v>15.140961400803899</c:v>
                </c:pt>
                <c:pt idx="11000">
                  <c:v>15.142337976983599</c:v>
                </c:pt>
                <c:pt idx="11001">
                  <c:v>15.143714553163401</c:v>
                </c:pt>
                <c:pt idx="11002">
                  <c:v>15.145091129343101</c:v>
                </c:pt>
                <c:pt idx="11003">
                  <c:v>15.146467705522801</c:v>
                </c:pt>
                <c:pt idx="11004">
                  <c:v>15.1478442817026</c:v>
                </c:pt>
                <c:pt idx="11005">
                  <c:v>15.1492208578823</c:v>
                </c:pt>
                <c:pt idx="11006">
                  <c:v>15.150597434062</c:v>
                </c:pt>
                <c:pt idx="11007">
                  <c:v>15.1519740102417</c:v>
                </c:pt>
                <c:pt idx="11008">
                  <c:v>15.153350586421499</c:v>
                </c:pt>
                <c:pt idx="11009">
                  <c:v>15.154727162601199</c:v>
                </c:pt>
                <c:pt idx="11010">
                  <c:v>15.156103738780899</c:v>
                </c:pt>
                <c:pt idx="11011">
                  <c:v>15.157480314960599</c:v>
                </c:pt>
                <c:pt idx="11012">
                  <c:v>15.158856891140401</c:v>
                </c:pt>
                <c:pt idx="11013">
                  <c:v>15.160233467320101</c:v>
                </c:pt>
                <c:pt idx="11014">
                  <c:v>15.161610043499801</c:v>
                </c:pt>
                <c:pt idx="11015">
                  <c:v>15.162986619679501</c:v>
                </c:pt>
                <c:pt idx="11016">
                  <c:v>15.1643631958593</c:v>
                </c:pt>
                <c:pt idx="11017">
                  <c:v>15.165739772039</c:v>
                </c:pt>
                <c:pt idx="11018">
                  <c:v>15.1671163482187</c:v>
                </c:pt>
                <c:pt idx="11019">
                  <c:v>15.1684929243984</c:v>
                </c:pt>
                <c:pt idx="11020">
                  <c:v>15.1698695005782</c:v>
                </c:pt>
                <c:pt idx="11021">
                  <c:v>15.1712460767579</c:v>
                </c:pt>
                <c:pt idx="11022">
                  <c:v>15.1726226529376</c:v>
                </c:pt>
                <c:pt idx="11023">
                  <c:v>15.1739992291173</c:v>
                </c:pt>
                <c:pt idx="11024">
                  <c:v>15.175375805297101</c:v>
                </c:pt>
                <c:pt idx="11025">
                  <c:v>15.176752381476801</c:v>
                </c:pt>
                <c:pt idx="11026">
                  <c:v>15.178128957656501</c:v>
                </c:pt>
                <c:pt idx="11027">
                  <c:v>15.179505533836201</c:v>
                </c:pt>
                <c:pt idx="11028">
                  <c:v>15.180882110016</c:v>
                </c:pt>
                <c:pt idx="11029">
                  <c:v>15.1822586861957</c:v>
                </c:pt>
                <c:pt idx="11030">
                  <c:v>15.1836352623754</c:v>
                </c:pt>
                <c:pt idx="11031">
                  <c:v>15.1850118385552</c:v>
                </c:pt>
                <c:pt idx="11032">
                  <c:v>15.1863884147349</c:v>
                </c:pt>
                <c:pt idx="11033">
                  <c:v>15.1877649909146</c:v>
                </c:pt>
                <c:pt idx="11034">
                  <c:v>15.1891415670943</c:v>
                </c:pt>
                <c:pt idx="11035">
                  <c:v>15.190518143274099</c:v>
                </c:pt>
                <c:pt idx="11036">
                  <c:v>15.191894719453799</c:v>
                </c:pt>
                <c:pt idx="11037">
                  <c:v>15.193271295633499</c:v>
                </c:pt>
                <c:pt idx="11038">
                  <c:v>15.194647871813199</c:v>
                </c:pt>
                <c:pt idx="11039">
                  <c:v>15.196024447993</c:v>
                </c:pt>
                <c:pt idx="11040">
                  <c:v>15.1974010241727</c:v>
                </c:pt>
                <c:pt idx="11041">
                  <c:v>15.1987776003524</c:v>
                </c:pt>
                <c:pt idx="11042">
                  <c:v>15.2001541765321</c:v>
                </c:pt>
                <c:pt idx="11043">
                  <c:v>15.2015307527119</c:v>
                </c:pt>
                <c:pt idx="11044">
                  <c:v>15.2029073288916</c:v>
                </c:pt>
                <c:pt idx="11045">
                  <c:v>15.2042839050713</c:v>
                </c:pt>
                <c:pt idx="11046">
                  <c:v>15.205660481251</c:v>
                </c:pt>
                <c:pt idx="11047">
                  <c:v>15.207037057430799</c:v>
                </c:pt>
                <c:pt idx="11048">
                  <c:v>15.208413633610499</c:v>
                </c:pt>
                <c:pt idx="11049">
                  <c:v>15.209790209790199</c:v>
                </c:pt>
                <c:pt idx="11050">
                  <c:v>15.211166785969899</c:v>
                </c:pt>
                <c:pt idx="11051">
                  <c:v>15.212543362149701</c:v>
                </c:pt>
                <c:pt idx="11052">
                  <c:v>15.213919938329401</c:v>
                </c:pt>
                <c:pt idx="11053">
                  <c:v>15.215296514509101</c:v>
                </c:pt>
                <c:pt idx="11054">
                  <c:v>15.216673090688801</c:v>
                </c:pt>
                <c:pt idx="11055">
                  <c:v>15.2180496668686</c:v>
                </c:pt>
                <c:pt idx="11056">
                  <c:v>15.2194262430483</c:v>
                </c:pt>
                <c:pt idx="11057">
                  <c:v>15.220802819228</c:v>
                </c:pt>
                <c:pt idx="11058">
                  <c:v>15.2221793954077</c:v>
                </c:pt>
                <c:pt idx="11059">
                  <c:v>15.2235559715875</c:v>
                </c:pt>
                <c:pt idx="11060">
                  <c:v>15.2249325477672</c:v>
                </c:pt>
                <c:pt idx="11061">
                  <c:v>15.2263091239469</c:v>
                </c:pt>
                <c:pt idx="11062">
                  <c:v>15.227685700126599</c:v>
                </c:pt>
                <c:pt idx="11063">
                  <c:v>15.229062276306401</c:v>
                </c:pt>
                <c:pt idx="11064">
                  <c:v>15.230438852486101</c:v>
                </c:pt>
                <c:pt idx="11065">
                  <c:v>15.231815428665801</c:v>
                </c:pt>
                <c:pt idx="11066">
                  <c:v>15.2331920048456</c:v>
                </c:pt>
                <c:pt idx="11067">
                  <c:v>15.2345685810253</c:v>
                </c:pt>
                <c:pt idx="11068">
                  <c:v>15.235945157205</c:v>
                </c:pt>
                <c:pt idx="11069">
                  <c:v>15.2373217333847</c:v>
                </c:pt>
                <c:pt idx="11070">
                  <c:v>15.2386983095645</c:v>
                </c:pt>
                <c:pt idx="11071">
                  <c:v>15.2400748857442</c:v>
                </c:pt>
                <c:pt idx="11072">
                  <c:v>15.2414514619239</c:v>
                </c:pt>
                <c:pt idx="11073">
                  <c:v>15.2428280381036</c:v>
                </c:pt>
                <c:pt idx="11074">
                  <c:v>15.244204614283399</c:v>
                </c:pt>
                <c:pt idx="11075">
                  <c:v>15.245581190463099</c:v>
                </c:pt>
                <c:pt idx="11076">
                  <c:v>15.246957766642799</c:v>
                </c:pt>
                <c:pt idx="11077">
                  <c:v>15.248334342822501</c:v>
                </c:pt>
                <c:pt idx="11078">
                  <c:v>15.2497109190023</c:v>
                </c:pt>
                <c:pt idx="11079">
                  <c:v>15.251087495182</c:v>
                </c:pt>
                <c:pt idx="11080">
                  <c:v>15.2524640713617</c:v>
                </c:pt>
                <c:pt idx="11081">
                  <c:v>15.2538406475414</c:v>
                </c:pt>
                <c:pt idx="11082">
                  <c:v>15.2552172237212</c:v>
                </c:pt>
                <c:pt idx="11083">
                  <c:v>15.2565937999009</c:v>
                </c:pt>
                <c:pt idx="11084">
                  <c:v>15.2579703760806</c:v>
                </c:pt>
                <c:pt idx="11085">
                  <c:v>15.2593469522603</c:v>
                </c:pt>
                <c:pt idx="11086">
                  <c:v>15.260723528440099</c:v>
                </c:pt>
                <c:pt idx="11087">
                  <c:v>15.262100104619799</c:v>
                </c:pt>
                <c:pt idx="11088">
                  <c:v>15.263476680799499</c:v>
                </c:pt>
                <c:pt idx="11089">
                  <c:v>15.264853256979199</c:v>
                </c:pt>
                <c:pt idx="11090">
                  <c:v>15.266229833159001</c:v>
                </c:pt>
                <c:pt idx="11091">
                  <c:v>15.267606409338701</c:v>
                </c:pt>
                <c:pt idx="11092">
                  <c:v>15.2689829855184</c:v>
                </c:pt>
                <c:pt idx="11093">
                  <c:v>15.2703595616981</c:v>
                </c:pt>
                <c:pt idx="11094">
                  <c:v>15.2717361378779</c:v>
                </c:pt>
                <c:pt idx="11095">
                  <c:v>15.2731127140576</c:v>
                </c:pt>
                <c:pt idx="11096">
                  <c:v>15.2744892902373</c:v>
                </c:pt>
                <c:pt idx="11097">
                  <c:v>15.275865866417099</c:v>
                </c:pt>
                <c:pt idx="11098">
                  <c:v>15.277242442596799</c:v>
                </c:pt>
                <c:pt idx="11099">
                  <c:v>15.278619018776499</c:v>
                </c:pt>
                <c:pt idx="11100">
                  <c:v>15.279995594956199</c:v>
                </c:pt>
                <c:pt idx="11101">
                  <c:v>15.281372171136001</c:v>
                </c:pt>
                <c:pt idx="11102">
                  <c:v>15.282748747315701</c:v>
                </c:pt>
                <c:pt idx="11103">
                  <c:v>15.284125323495401</c:v>
                </c:pt>
                <c:pt idx="11104">
                  <c:v>15.285501899675101</c:v>
                </c:pt>
                <c:pt idx="11105">
                  <c:v>15.2868784758549</c:v>
                </c:pt>
                <c:pt idx="11106">
                  <c:v>15.2882550520346</c:v>
                </c:pt>
                <c:pt idx="11107">
                  <c:v>15.2896316282143</c:v>
                </c:pt>
                <c:pt idx="11108">
                  <c:v>15.291008204394</c:v>
                </c:pt>
                <c:pt idx="11109">
                  <c:v>15.2923847805738</c:v>
                </c:pt>
                <c:pt idx="11110">
                  <c:v>15.2937613567535</c:v>
                </c:pt>
                <c:pt idx="11111">
                  <c:v>15.2951379329332</c:v>
                </c:pt>
                <c:pt idx="11112">
                  <c:v>15.2965145091129</c:v>
                </c:pt>
                <c:pt idx="11113">
                  <c:v>15.297891085292701</c:v>
                </c:pt>
                <c:pt idx="11114">
                  <c:v>15.299267661472401</c:v>
                </c:pt>
                <c:pt idx="11115">
                  <c:v>15.300644237652101</c:v>
                </c:pt>
                <c:pt idx="11116">
                  <c:v>15.302020813831801</c:v>
                </c:pt>
                <c:pt idx="11117">
                  <c:v>15.3033973900116</c:v>
                </c:pt>
                <c:pt idx="11118">
                  <c:v>15.3047739661913</c:v>
                </c:pt>
                <c:pt idx="11119">
                  <c:v>15.306150542371</c:v>
                </c:pt>
                <c:pt idx="11120">
                  <c:v>15.3075271185507</c:v>
                </c:pt>
                <c:pt idx="11121">
                  <c:v>15.3089036947305</c:v>
                </c:pt>
                <c:pt idx="11122">
                  <c:v>15.3102802709102</c:v>
                </c:pt>
                <c:pt idx="11123">
                  <c:v>15.3116568470899</c:v>
                </c:pt>
                <c:pt idx="11124">
                  <c:v>15.3130334232696</c:v>
                </c:pt>
                <c:pt idx="11125">
                  <c:v>15.314409999449399</c:v>
                </c:pt>
                <c:pt idx="11126">
                  <c:v>15.315786575629099</c:v>
                </c:pt>
                <c:pt idx="11127">
                  <c:v>15.317163151808799</c:v>
                </c:pt>
                <c:pt idx="11128">
                  <c:v>15.3185397279886</c:v>
                </c:pt>
                <c:pt idx="11129">
                  <c:v>15.3199163041683</c:v>
                </c:pt>
                <c:pt idx="11130">
                  <c:v>15.321292880348</c:v>
                </c:pt>
                <c:pt idx="11131">
                  <c:v>15.3226694565277</c:v>
                </c:pt>
                <c:pt idx="11132">
                  <c:v>15.3240460327075</c:v>
                </c:pt>
                <c:pt idx="11133">
                  <c:v>15.3254226088872</c:v>
                </c:pt>
                <c:pt idx="11134">
                  <c:v>15.3267991850669</c:v>
                </c:pt>
                <c:pt idx="11135">
                  <c:v>15.3281757612466</c:v>
                </c:pt>
                <c:pt idx="11136">
                  <c:v>15.329552337426399</c:v>
                </c:pt>
                <c:pt idx="11137">
                  <c:v>15.330928913606099</c:v>
                </c:pt>
                <c:pt idx="11138">
                  <c:v>15.332305489785799</c:v>
                </c:pt>
                <c:pt idx="11139">
                  <c:v>15.333682065965499</c:v>
                </c:pt>
                <c:pt idx="11140">
                  <c:v>15.335058642145301</c:v>
                </c:pt>
                <c:pt idx="11141">
                  <c:v>15.336435218325001</c:v>
                </c:pt>
                <c:pt idx="11142">
                  <c:v>15.337811794504701</c:v>
                </c:pt>
                <c:pt idx="11143">
                  <c:v>15.339188370684401</c:v>
                </c:pt>
                <c:pt idx="11144">
                  <c:v>15.3405649468642</c:v>
                </c:pt>
                <c:pt idx="11145">
                  <c:v>15.3419415230439</c:v>
                </c:pt>
                <c:pt idx="11146">
                  <c:v>15.3433180992236</c:v>
                </c:pt>
                <c:pt idx="11147">
                  <c:v>15.3446946754033</c:v>
                </c:pt>
                <c:pt idx="11148">
                  <c:v>15.346071251583099</c:v>
                </c:pt>
                <c:pt idx="11149">
                  <c:v>15.347447827762799</c:v>
                </c:pt>
                <c:pt idx="11150">
                  <c:v>15.348824403942499</c:v>
                </c:pt>
                <c:pt idx="11151">
                  <c:v>15.350200980122199</c:v>
                </c:pt>
                <c:pt idx="11152">
                  <c:v>15.351577556302001</c:v>
                </c:pt>
                <c:pt idx="11153">
                  <c:v>15.352954132481701</c:v>
                </c:pt>
                <c:pt idx="11154">
                  <c:v>15.354330708661401</c:v>
                </c:pt>
                <c:pt idx="11155">
                  <c:v>15.355707284841101</c:v>
                </c:pt>
                <c:pt idx="11156">
                  <c:v>15.3570838610209</c:v>
                </c:pt>
                <c:pt idx="11157">
                  <c:v>15.3584604372006</c:v>
                </c:pt>
                <c:pt idx="11158">
                  <c:v>15.3598370133803</c:v>
                </c:pt>
                <c:pt idx="11159">
                  <c:v>15.3612135895601</c:v>
                </c:pt>
                <c:pt idx="11160">
                  <c:v>15.3625901657398</c:v>
                </c:pt>
                <c:pt idx="11161">
                  <c:v>15.3639667419195</c:v>
                </c:pt>
                <c:pt idx="11162">
                  <c:v>15.3653433180992</c:v>
                </c:pt>
                <c:pt idx="11163">
                  <c:v>15.366719894279001</c:v>
                </c:pt>
                <c:pt idx="11164">
                  <c:v>15.368096470458701</c:v>
                </c:pt>
                <c:pt idx="11165">
                  <c:v>15.369473046638401</c:v>
                </c:pt>
                <c:pt idx="11166">
                  <c:v>15.370849622818101</c:v>
                </c:pt>
                <c:pt idx="11167">
                  <c:v>15.3722261989979</c:v>
                </c:pt>
                <c:pt idx="11168">
                  <c:v>15.3736027751776</c:v>
                </c:pt>
                <c:pt idx="11169">
                  <c:v>15.3749793513573</c:v>
                </c:pt>
                <c:pt idx="11170">
                  <c:v>15.376355927537</c:v>
                </c:pt>
                <c:pt idx="11171">
                  <c:v>15.3777325037168</c:v>
                </c:pt>
                <c:pt idx="11172">
                  <c:v>15.3791090798965</c:v>
                </c:pt>
                <c:pt idx="11173">
                  <c:v>15.3804856560762</c:v>
                </c:pt>
                <c:pt idx="11174">
                  <c:v>15.3818622322559</c:v>
                </c:pt>
                <c:pt idx="11175">
                  <c:v>15.383238808435699</c:v>
                </c:pt>
                <c:pt idx="11176">
                  <c:v>15.384615384615399</c:v>
                </c:pt>
                <c:pt idx="11177">
                  <c:v>15.385991960795099</c:v>
                </c:pt>
                <c:pt idx="11178">
                  <c:v>15.387368536974799</c:v>
                </c:pt>
                <c:pt idx="11179">
                  <c:v>15.3887451131546</c:v>
                </c:pt>
                <c:pt idx="11180">
                  <c:v>15.3901216893343</c:v>
                </c:pt>
                <c:pt idx="11181">
                  <c:v>15.391498265514</c:v>
                </c:pt>
                <c:pt idx="11182">
                  <c:v>15.3928748416937</c:v>
                </c:pt>
                <c:pt idx="11183">
                  <c:v>15.3942514178735</c:v>
                </c:pt>
                <c:pt idx="11184">
                  <c:v>15.3956279940532</c:v>
                </c:pt>
                <c:pt idx="11185">
                  <c:v>15.3970045702329</c:v>
                </c:pt>
                <c:pt idx="11186">
                  <c:v>15.3983811464126</c:v>
                </c:pt>
                <c:pt idx="11187">
                  <c:v>15.399757722592399</c:v>
                </c:pt>
                <c:pt idx="11188">
                  <c:v>15.401134298772099</c:v>
                </c:pt>
                <c:pt idx="11189">
                  <c:v>15.402510874951799</c:v>
                </c:pt>
                <c:pt idx="11190">
                  <c:v>15.403887451131601</c:v>
                </c:pt>
                <c:pt idx="11191">
                  <c:v>15.405264027311301</c:v>
                </c:pt>
                <c:pt idx="11192">
                  <c:v>15.406640603491001</c:v>
                </c:pt>
                <c:pt idx="11193">
                  <c:v>15.408017179670701</c:v>
                </c:pt>
                <c:pt idx="11194">
                  <c:v>15.4093937558505</c:v>
                </c:pt>
                <c:pt idx="11195">
                  <c:v>15.4107703320302</c:v>
                </c:pt>
                <c:pt idx="11196">
                  <c:v>15.4121469082099</c:v>
                </c:pt>
                <c:pt idx="11197">
                  <c:v>15.4135234843896</c:v>
                </c:pt>
                <c:pt idx="11198">
                  <c:v>15.4149000605694</c:v>
                </c:pt>
                <c:pt idx="11199">
                  <c:v>15.4162766367491</c:v>
                </c:pt>
                <c:pt idx="11200">
                  <c:v>15.4176532129288</c:v>
                </c:pt>
                <c:pt idx="11201">
                  <c:v>15.4190297891085</c:v>
                </c:pt>
                <c:pt idx="11202">
                  <c:v>15.420406365288301</c:v>
                </c:pt>
                <c:pt idx="11203">
                  <c:v>15.421782941468001</c:v>
                </c:pt>
                <c:pt idx="11204">
                  <c:v>15.423159517647701</c:v>
                </c:pt>
                <c:pt idx="11205">
                  <c:v>15.424536093827401</c:v>
                </c:pt>
                <c:pt idx="11206">
                  <c:v>15.4259126700072</c:v>
                </c:pt>
                <c:pt idx="11207">
                  <c:v>15.4272892461869</c:v>
                </c:pt>
                <c:pt idx="11208">
                  <c:v>15.4286658223666</c:v>
                </c:pt>
                <c:pt idx="11209">
                  <c:v>15.4300423985463</c:v>
                </c:pt>
                <c:pt idx="11210">
                  <c:v>15.4314189747261</c:v>
                </c:pt>
                <c:pt idx="11211">
                  <c:v>15.4327955509058</c:v>
                </c:pt>
                <c:pt idx="11212">
                  <c:v>15.4341721270855</c:v>
                </c:pt>
                <c:pt idx="11213">
                  <c:v>15.4355487032652</c:v>
                </c:pt>
                <c:pt idx="11214">
                  <c:v>15.436925279444999</c:v>
                </c:pt>
                <c:pt idx="11215">
                  <c:v>15.438301855624699</c:v>
                </c:pt>
                <c:pt idx="11216">
                  <c:v>15.439678431804399</c:v>
                </c:pt>
                <c:pt idx="11217">
                  <c:v>15.441055007984099</c:v>
                </c:pt>
                <c:pt idx="11218">
                  <c:v>15.4424315841639</c:v>
                </c:pt>
                <c:pt idx="11219">
                  <c:v>15.4438081603436</c:v>
                </c:pt>
                <c:pt idx="11220">
                  <c:v>15.4451847365233</c:v>
                </c:pt>
                <c:pt idx="11221">
                  <c:v>15.446561312703</c:v>
                </c:pt>
                <c:pt idx="11222">
                  <c:v>15.4479378888828</c:v>
                </c:pt>
                <c:pt idx="11223">
                  <c:v>15.4493144650625</c:v>
                </c:pt>
                <c:pt idx="11224">
                  <c:v>15.4506910412422</c:v>
                </c:pt>
                <c:pt idx="11225">
                  <c:v>15.452067617421999</c:v>
                </c:pt>
                <c:pt idx="11226">
                  <c:v>15.453444193601699</c:v>
                </c:pt>
                <c:pt idx="11227">
                  <c:v>15.454820769781399</c:v>
                </c:pt>
                <c:pt idx="11228">
                  <c:v>15.456197345961099</c:v>
                </c:pt>
                <c:pt idx="11229">
                  <c:v>15.457573922140901</c:v>
                </c:pt>
                <c:pt idx="11230">
                  <c:v>15.458950498320601</c:v>
                </c:pt>
                <c:pt idx="11231">
                  <c:v>15.460327074500301</c:v>
                </c:pt>
                <c:pt idx="11232">
                  <c:v>15.461703650680001</c:v>
                </c:pt>
                <c:pt idx="11233">
                  <c:v>15.4630802268598</c:v>
                </c:pt>
                <c:pt idx="11234">
                  <c:v>15.4644568030395</c:v>
                </c:pt>
                <c:pt idx="11235">
                  <c:v>15.4658333792192</c:v>
                </c:pt>
                <c:pt idx="11236">
                  <c:v>15.4672099553989</c:v>
                </c:pt>
                <c:pt idx="11237">
                  <c:v>15.468586531578699</c:v>
                </c:pt>
                <c:pt idx="11238">
                  <c:v>15.469963107758399</c:v>
                </c:pt>
                <c:pt idx="11239">
                  <c:v>15.471339683938099</c:v>
                </c:pt>
                <c:pt idx="11240">
                  <c:v>15.472716260117799</c:v>
                </c:pt>
                <c:pt idx="11241">
                  <c:v>15.474092836297601</c:v>
                </c:pt>
                <c:pt idx="11242">
                  <c:v>15.475469412477301</c:v>
                </c:pt>
                <c:pt idx="11243">
                  <c:v>15.476845988657001</c:v>
                </c:pt>
                <c:pt idx="11244">
                  <c:v>15.478222564836701</c:v>
                </c:pt>
                <c:pt idx="11245">
                  <c:v>15.4795991410165</c:v>
                </c:pt>
                <c:pt idx="11246">
                  <c:v>15.4809757171962</c:v>
                </c:pt>
                <c:pt idx="11247">
                  <c:v>15.4823522933759</c:v>
                </c:pt>
                <c:pt idx="11248">
                  <c:v>15.4837288695556</c:v>
                </c:pt>
                <c:pt idx="11249">
                  <c:v>15.4851054457354</c:v>
                </c:pt>
                <c:pt idx="11250">
                  <c:v>15.4864820219151</c:v>
                </c:pt>
                <c:pt idx="11251">
                  <c:v>15.4878585980948</c:v>
                </c:pt>
                <c:pt idx="11252">
                  <c:v>15.4892351742745</c:v>
                </c:pt>
                <c:pt idx="11253">
                  <c:v>15.490611750454301</c:v>
                </c:pt>
                <c:pt idx="11254">
                  <c:v>15.491988326634001</c:v>
                </c:pt>
                <c:pt idx="11255">
                  <c:v>15.493364902813701</c:v>
                </c:pt>
                <c:pt idx="11256">
                  <c:v>15.4947414789935</c:v>
                </c:pt>
                <c:pt idx="11257">
                  <c:v>15.4961180551732</c:v>
                </c:pt>
                <c:pt idx="11258">
                  <c:v>15.4974946313529</c:v>
                </c:pt>
                <c:pt idx="11259">
                  <c:v>15.4988712075326</c:v>
                </c:pt>
                <c:pt idx="11260">
                  <c:v>15.5002477837124</c:v>
                </c:pt>
                <c:pt idx="11261">
                  <c:v>15.5016243598921</c:v>
                </c:pt>
                <c:pt idx="11262">
                  <c:v>15.5030009360718</c:v>
                </c:pt>
                <c:pt idx="11263">
                  <c:v>15.5043775122515</c:v>
                </c:pt>
                <c:pt idx="11264">
                  <c:v>15.505754088431299</c:v>
                </c:pt>
                <c:pt idx="11265">
                  <c:v>15.507130664610999</c:v>
                </c:pt>
                <c:pt idx="11266">
                  <c:v>15.508507240790699</c:v>
                </c:pt>
                <c:pt idx="11267">
                  <c:v>15.509883816970399</c:v>
                </c:pt>
                <c:pt idx="11268">
                  <c:v>15.5112603931502</c:v>
                </c:pt>
                <c:pt idx="11269">
                  <c:v>15.5126369693299</c:v>
                </c:pt>
                <c:pt idx="11270">
                  <c:v>15.5140135455096</c:v>
                </c:pt>
                <c:pt idx="11271">
                  <c:v>15.5153901216893</c:v>
                </c:pt>
                <c:pt idx="11272">
                  <c:v>15.5167666978691</c:v>
                </c:pt>
                <c:pt idx="11273">
                  <c:v>15.5181432740488</c:v>
                </c:pt>
                <c:pt idx="11274">
                  <c:v>15.5195198502285</c:v>
                </c:pt>
                <c:pt idx="11275">
                  <c:v>15.5208964264082</c:v>
                </c:pt>
                <c:pt idx="11276">
                  <c:v>15.522273002587999</c:v>
                </c:pt>
                <c:pt idx="11277">
                  <c:v>15.523649578767699</c:v>
                </c:pt>
                <c:pt idx="11278">
                  <c:v>15.525026154947399</c:v>
                </c:pt>
                <c:pt idx="11279">
                  <c:v>15.526402731127099</c:v>
                </c:pt>
                <c:pt idx="11280">
                  <c:v>15.527779307306901</c:v>
                </c:pt>
                <c:pt idx="11281">
                  <c:v>15.529155883486601</c:v>
                </c:pt>
                <c:pt idx="11282">
                  <c:v>15.530532459666301</c:v>
                </c:pt>
                <c:pt idx="11283">
                  <c:v>15.531909035846001</c:v>
                </c:pt>
                <c:pt idx="11284">
                  <c:v>15.5332856120258</c:v>
                </c:pt>
                <c:pt idx="11285">
                  <c:v>15.5346621882055</c:v>
                </c:pt>
                <c:pt idx="11286">
                  <c:v>15.5360387643852</c:v>
                </c:pt>
                <c:pt idx="11287">
                  <c:v>15.537415340565</c:v>
                </c:pt>
                <c:pt idx="11288">
                  <c:v>15.5387919167447</c:v>
                </c:pt>
                <c:pt idx="11289">
                  <c:v>15.5401684929244</c:v>
                </c:pt>
                <c:pt idx="11290">
                  <c:v>15.541545069104099</c:v>
                </c:pt>
                <c:pt idx="11291">
                  <c:v>15.542921645283901</c:v>
                </c:pt>
                <c:pt idx="11292">
                  <c:v>15.544298221463601</c:v>
                </c:pt>
                <c:pt idx="11293">
                  <c:v>15.545674797643301</c:v>
                </c:pt>
                <c:pt idx="11294">
                  <c:v>15.547051373823001</c:v>
                </c:pt>
                <c:pt idx="11295">
                  <c:v>15.5484279500028</c:v>
                </c:pt>
                <c:pt idx="11296">
                  <c:v>15.5498045261825</c:v>
                </c:pt>
                <c:pt idx="11297">
                  <c:v>15.5511811023622</c:v>
                </c:pt>
                <c:pt idx="11298">
                  <c:v>15.5525576785419</c:v>
                </c:pt>
                <c:pt idx="11299">
                  <c:v>15.5539342547217</c:v>
                </c:pt>
                <c:pt idx="11300">
                  <c:v>15.5553108309014</c:v>
                </c:pt>
                <c:pt idx="11301">
                  <c:v>15.5566874070811</c:v>
                </c:pt>
                <c:pt idx="11302">
                  <c:v>15.5580639832608</c:v>
                </c:pt>
                <c:pt idx="11303">
                  <c:v>15.559440559440599</c:v>
                </c:pt>
                <c:pt idx="11304">
                  <c:v>15.560817135620301</c:v>
                </c:pt>
                <c:pt idx="11305">
                  <c:v>15.562193711800001</c:v>
                </c:pt>
                <c:pt idx="11306">
                  <c:v>15.563570287979701</c:v>
                </c:pt>
                <c:pt idx="11307">
                  <c:v>15.5649468641595</c:v>
                </c:pt>
                <c:pt idx="11308">
                  <c:v>15.5663234403392</c:v>
                </c:pt>
                <c:pt idx="11309">
                  <c:v>15.5677000165189</c:v>
                </c:pt>
                <c:pt idx="11310">
                  <c:v>15.5690765926986</c:v>
                </c:pt>
                <c:pt idx="11311">
                  <c:v>15.5704531688784</c:v>
                </c:pt>
                <c:pt idx="11312">
                  <c:v>15.5718297450581</c:v>
                </c:pt>
                <c:pt idx="11313">
                  <c:v>15.5732063212378</c:v>
                </c:pt>
                <c:pt idx="11314">
                  <c:v>15.5745828974175</c:v>
                </c:pt>
                <c:pt idx="11315">
                  <c:v>15.575959473597299</c:v>
                </c:pt>
                <c:pt idx="11316">
                  <c:v>15.577336049776999</c:v>
                </c:pt>
                <c:pt idx="11317">
                  <c:v>15.578712625956699</c:v>
                </c:pt>
                <c:pt idx="11318">
                  <c:v>15.580089202136501</c:v>
                </c:pt>
                <c:pt idx="11319">
                  <c:v>15.5814657783162</c:v>
                </c:pt>
                <c:pt idx="11320">
                  <c:v>15.5828423544959</c:v>
                </c:pt>
                <c:pt idx="11321">
                  <c:v>15.5842189306756</c:v>
                </c:pt>
                <c:pt idx="11322">
                  <c:v>15.5855955068554</c:v>
                </c:pt>
                <c:pt idx="11323">
                  <c:v>15.5869720830351</c:v>
                </c:pt>
                <c:pt idx="11324">
                  <c:v>15.5883486592148</c:v>
                </c:pt>
                <c:pt idx="11325">
                  <c:v>15.5897252353945</c:v>
                </c:pt>
                <c:pt idx="11326">
                  <c:v>15.591101811574299</c:v>
                </c:pt>
                <c:pt idx="11327">
                  <c:v>15.592478387753999</c:v>
                </c:pt>
                <c:pt idx="11328">
                  <c:v>15.593854963933699</c:v>
                </c:pt>
                <c:pt idx="11329">
                  <c:v>15.595231540113399</c:v>
                </c:pt>
                <c:pt idx="11330">
                  <c:v>15.596608116293201</c:v>
                </c:pt>
                <c:pt idx="11331">
                  <c:v>15.597984692472901</c:v>
                </c:pt>
                <c:pt idx="11332">
                  <c:v>15.599361268652601</c:v>
                </c:pt>
                <c:pt idx="11333">
                  <c:v>15.600737844832301</c:v>
                </c:pt>
                <c:pt idx="11334">
                  <c:v>15.6021144210121</c:v>
                </c:pt>
                <c:pt idx="11335">
                  <c:v>15.6034909971918</c:v>
                </c:pt>
                <c:pt idx="11336">
                  <c:v>15.6048675733715</c:v>
                </c:pt>
                <c:pt idx="11337">
                  <c:v>15.6062441495512</c:v>
                </c:pt>
                <c:pt idx="11338">
                  <c:v>15.607620725731</c:v>
                </c:pt>
                <c:pt idx="11339">
                  <c:v>15.6089973019107</c:v>
                </c:pt>
                <c:pt idx="11340">
                  <c:v>15.6103738780904</c:v>
                </c:pt>
                <c:pt idx="11341">
                  <c:v>15.6117504542701</c:v>
                </c:pt>
                <c:pt idx="11342">
                  <c:v>15.613127030449901</c:v>
                </c:pt>
                <c:pt idx="11343">
                  <c:v>15.614503606629601</c:v>
                </c:pt>
                <c:pt idx="11344">
                  <c:v>15.615880182809301</c:v>
                </c:pt>
                <c:pt idx="11345">
                  <c:v>15.617256758989001</c:v>
                </c:pt>
                <c:pt idx="11346">
                  <c:v>15.6186333351688</c:v>
                </c:pt>
                <c:pt idx="11347">
                  <c:v>15.6200099113485</c:v>
                </c:pt>
                <c:pt idx="11348">
                  <c:v>15.6213864875282</c:v>
                </c:pt>
                <c:pt idx="11349">
                  <c:v>15.6227630637079</c:v>
                </c:pt>
                <c:pt idx="11350">
                  <c:v>15.6241396398877</c:v>
                </c:pt>
                <c:pt idx="11351">
                  <c:v>15.6255162160674</c:v>
                </c:pt>
                <c:pt idx="11352">
                  <c:v>15.6268927922471</c:v>
                </c:pt>
                <c:pt idx="11353">
                  <c:v>15.628269368426899</c:v>
                </c:pt>
                <c:pt idx="11354">
                  <c:v>15.629645944606599</c:v>
                </c:pt>
                <c:pt idx="11355">
                  <c:v>15.631022520786299</c:v>
                </c:pt>
                <c:pt idx="11356">
                  <c:v>15.632399096965999</c:v>
                </c:pt>
                <c:pt idx="11357">
                  <c:v>15.6337756731458</c:v>
                </c:pt>
                <c:pt idx="11358">
                  <c:v>15.6351522493255</c:v>
                </c:pt>
                <c:pt idx="11359">
                  <c:v>15.6365288255052</c:v>
                </c:pt>
                <c:pt idx="11360">
                  <c:v>15.6379054016849</c:v>
                </c:pt>
                <c:pt idx="11361">
                  <c:v>15.6392819778647</c:v>
                </c:pt>
                <c:pt idx="11362">
                  <c:v>15.6406585540444</c:v>
                </c:pt>
                <c:pt idx="11363">
                  <c:v>15.6420351302241</c:v>
                </c:pt>
                <c:pt idx="11364">
                  <c:v>15.6434117064038</c:v>
                </c:pt>
                <c:pt idx="11365">
                  <c:v>15.644788282583599</c:v>
                </c:pt>
                <c:pt idx="11366">
                  <c:v>15.646164858763299</c:v>
                </c:pt>
                <c:pt idx="11367">
                  <c:v>15.647541434942999</c:v>
                </c:pt>
                <c:pt idx="11368">
                  <c:v>15.648918011122699</c:v>
                </c:pt>
                <c:pt idx="11369">
                  <c:v>15.650294587302501</c:v>
                </c:pt>
                <c:pt idx="11370">
                  <c:v>15.651671163482201</c:v>
                </c:pt>
                <c:pt idx="11371">
                  <c:v>15.653047739661901</c:v>
                </c:pt>
                <c:pt idx="11372">
                  <c:v>15.654424315841601</c:v>
                </c:pt>
                <c:pt idx="11373">
                  <c:v>15.6558008920214</c:v>
                </c:pt>
                <c:pt idx="11374">
                  <c:v>15.6571774682011</c:v>
                </c:pt>
                <c:pt idx="11375">
                  <c:v>15.6585540443808</c:v>
                </c:pt>
                <c:pt idx="11376">
                  <c:v>15.6599306205605</c:v>
                </c:pt>
                <c:pt idx="11377">
                  <c:v>15.661307196740299</c:v>
                </c:pt>
                <c:pt idx="11378">
                  <c:v>15.662683772919999</c:v>
                </c:pt>
                <c:pt idx="11379">
                  <c:v>15.664060349099699</c:v>
                </c:pt>
                <c:pt idx="11380">
                  <c:v>15.665436925279501</c:v>
                </c:pt>
                <c:pt idx="11381">
                  <c:v>15.666813501459201</c:v>
                </c:pt>
                <c:pt idx="11382">
                  <c:v>15.668190077638901</c:v>
                </c:pt>
                <c:pt idx="11383">
                  <c:v>15.669566653818601</c:v>
                </c:pt>
                <c:pt idx="11384">
                  <c:v>15.6709432299984</c:v>
                </c:pt>
                <c:pt idx="11385">
                  <c:v>15.6723198061781</c:v>
                </c:pt>
                <c:pt idx="11386">
                  <c:v>15.6736963823578</c:v>
                </c:pt>
                <c:pt idx="11387">
                  <c:v>15.6750729585375</c:v>
                </c:pt>
                <c:pt idx="11388">
                  <c:v>15.6764495347173</c:v>
                </c:pt>
                <c:pt idx="11389">
                  <c:v>15.677826110897</c:v>
                </c:pt>
                <c:pt idx="11390">
                  <c:v>15.6792026870767</c:v>
                </c:pt>
                <c:pt idx="11391">
                  <c:v>15.6805792632564</c:v>
                </c:pt>
                <c:pt idx="11392">
                  <c:v>15.681955839436201</c:v>
                </c:pt>
                <c:pt idx="11393">
                  <c:v>15.683332415615901</c:v>
                </c:pt>
                <c:pt idx="11394">
                  <c:v>15.684708991795601</c:v>
                </c:pt>
                <c:pt idx="11395">
                  <c:v>15.686085567975301</c:v>
                </c:pt>
                <c:pt idx="11396">
                  <c:v>15.6874621441551</c:v>
                </c:pt>
                <c:pt idx="11397">
                  <c:v>15.6888387203348</c:v>
                </c:pt>
                <c:pt idx="11398">
                  <c:v>15.6902152965145</c:v>
                </c:pt>
                <c:pt idx="11399">
                  <c:v>15.6915918726942</c:v>
                </c:pt>
                <c:pt idx="11400">
                  <c:v>15.692968448874</c:v>
                </c:pt>
                <c:pt idx="11401">
                  <c:v>15.6943450250537</c:v>
                </c:pt>
                <c:pt idx="11402">
                  <c:v>15.6957216012334</c:v>
                </c:pt>
                <c:pt idx="11403">
                  <c:v>15.6970981774131</c:v>
                </c:pt>
                <c:pt idx="11404">
                  <c:v>15.698474753592899</c:v>
                </c:pt>
                <c:pt idx="11405">
                  <c:v>15.699851329772599</c:v>
                </c:pt>
                <c:pt idx="11406">
                  <c:v>15.701227905952299</c:v>
                </c:pt>
                <c:pt idx="11407">
                  <c:v>15.702604482131999</c:v>
                </c:pt>
                <c:pt idx="11408">
                  <c:v>15.7039810583118</c:v>
                </c:pt>
                <c:pt idx="11409">
                  <c:v>15.7053576344915</c:v>
                </c:pt>
                <c:pt idx="11410">
                  <c:v>15.7067342106712</c:v>
                </c:pt>
                <c:pt idx="11411">
                  <c:v>15.7081107868509</c:v>
                </c:pt>
                <c:pt idx="11412">
                  <c:v>15.7094873630307</c:v>
                </c:pt>
                <c:pt idx="11413">
                  <c:v>15.7108639392104</c:v>
                </c:pt>
                <c:pt idx="11414">
                  <c:v>15.7122405153901</c:v>
                </c:pt>
                <c:pt idx="11415">
                  <c:v>15.713617091569899</c:v>
                </c:pt>
                <c:pt idx="11416">
                  <c:v>15.714993667749599</c:v>
                </c:pt>
                <c:pt idx="11417">
                  <c:v>15.716370243929299</c:v>
                </c:pt>
                <c:pt idx="11418">
                  <c:v>15.717746820108999</c:v>
                </c:pt>
                <c:pt idx="11419">
                  <c:v>15.719123396288801</c:v>
                </c:pt>
                <c:pt idx="11420">
                  <c:v>15.720499972468501</c:v>
                </c:pt>
                <c:pt idx="11421">
                  <c:v>15.721876548648201</c:v>
                </c:pt>
                <c:pt idx="11422">
                  <c:v>15.723253124827901</c:v>
                </c:pt>
                <c:pt idx="11423">
                  <c:v>15.7246297010077</c:v>
                </c:pt>
                <c:pt idx="11424">
                  <c:v>15.7260062771874</c:v>
                </c:pt>
                <c:pt idx="11425">
                  <c:v>15.7273828533671</c:v>
                </c:pt>
                <c:pt idx="11426">
                  <c:v>15.7287594295468</c:v>
                </c:pt>
                <c:pt idx="11427">
                  <c:v>15.7301360057266</c:v>
                </c:pt>
                <c:pt idx="11428">
                  <c:v>15.7315125819063</c:v>
                </c:pt>
                <c:pt idx="11429">
                  <c:v>15.732889158086</c:v>
                </c:pt>
                <c:pt idx="11430">
                  <c:v>15.7342657342657</c:v>
                </c:pt>
                <c:pt idx="11431">
                  <c:v>15.735642310445501</c:v>
                </c:pt>
                <c:pt idx="11432">
                  <c:v>15.737018886625201</c:v>
                </c:pt>
                <c:pt idx="11433">
                  <c:v>15.738395462804901</c:v>
                </c:pt>
                <c:pt idx="11434">
                  <c:v>15.739772038984601</c:v>
                </c:pt>
                <c:pt idx="11435">
                  <c:v>15.7411486151644</c:v>
                </c:pt>
                <c:pt idx="11436">
                  <c:v>15.7425251913441</c:v>
                </c:pt>
                <c:pt idx="11437">
                  <c:v>15.7439017675238</c:v>
                </c:pt>
                <c:pt idx="11438">
                  <c:v>15.7452783437035</c:v>
                </c:pt>
                <c:pt idx="11439">
                  <c:v>15.7466549198833</c:v>
                </c:pt>
                <c:pt idx="11440">
                  <c:v>15.748031496063</c:v>
                </c:pt>
                <c:pt idx="11441">
                  <c:v>15.7494080722427</c:v>
                </c:pt>
                <c:pt idx="11442">
                  <c:v>15.7507846484224</c:v>
                </c:pt>
                <c:pt idx="11443">
                  <c:v>15.752161224602199</c:v>
                </c:pt>
                <c:pt idx="11444">
                  <c:v>15.753537800781899</c:v>
                </c:pt>
                <c:pt idx="11445">
                  <c:v>15.754914376961599</c:v>
                </c:pt>
                <c:pt idx="11446">
                  <c:v>15.7562909531414</c:v>
                </c:pt>
                <c:pt idx="11447">
                  <c:v>15.7576675293211</c:v>
                </c:pt>
                <c:pt idx="11448">
                  <c:v>15.7590441055008</c:v>
                </c:pt>
                <c:pt idx="11449">
                  <c:v>15.7604206816805</c:v>
                </c:pt>
                <c:pt idx="11450">
                  <c:v>15.7617972578603</c:v>
                </c:pt>
                <c:pt idx="11451">
                  <c:v>15.76317383404</c:v>
                </c:pt>
                <c:pt idx="11452">
                  <c:v>15.7645504102197</c:v>
                </c:pt>
                <c:pt idx="11453">
                  <c:v>15.7659269863994</c:v>
                </c:pt>
                <c:pt idx="11454">
                  <c:v>15.767303562579199</c:v>
                </c:pt>
                <c:pt idx="11455">
                  <c:v>15.768680138758899</c:v>
                </c:pt>
                <c:pt idx="11456">
                  <c:v>15.770056714938599</c:v>
                </c:pt>
                <c:pt idx="11457">
                  <c:v>15.771433291118299</c:v>
                </c:pt>
                <c:pt idx="11458">
                  <c:v>15.772809867298101</c:v>
                </c:pt>
                <c:pt idx="11459">
                  <c:v>15.774186443477801</c:v>
                </c:pt>
                <c:pt idx="11460">
                  <c:v>15.775563019657501</c:v>
                </c:pt>
                <c:pt idx="11461">
                  <c:v>15.776939595837201</c:v>
                </c:pt>
                <c:pt idx="11462">
                  <c:v>15.778316172017</c:v>
                </c:pt>
                <c:pt idx="11463">
                  <c:v>15.7796927481967</c:v>
                </c:pt>
                <c:pt idx="11464">
                  <c:v>15.7810693243764</c:v>
                </c:pt>
                <c:pt idx="11465">
                  <c:v>15.7824459005561</c:v>
                </c:pt>
                <c:pt idx="11466">
                  <c:v>15.783822476735899</c:v>
                </c:pt>
                <c:pt idx="11467">
                  <c:v>15.785199052915599</c:v>
                </c:pt>
                <c:pt idx="11468">
                  <c:v>15.786575629095299</c:v>
                </c:pt>
                <c:pt idx="11469">
                  <c:v>15.787952205274999</c:v>
                </c:pt>
                <c:pt idx="11470">
                  <c:v>15.789328781454801</c:v>
                </c:pt>
                <c:pt idx="11471">
                  <c:v>15.790705357634501</c:v>
                </c:pt>
                <c:pt idx="11472">
                  <c:v>15.792081933814201</c:v>
                </c:pt>
                <c:pt idx="11473">
                  <c:v>15.793458509993901</c:v>
                </c:pt>
                <c:pt idx="11474">
                  <c:v>15.7948350861737</c:v>
                </c:pt>
                <c:pt idx="11475">
                  <c:v>15.7962116623534</c:v>
                </c:pt>
                <c:pt idx="11476">
                  <c:v>15.7975882385331</c:v>
                </c:pt>
                <c:pt idx="11477">
                  <c:v>15.7989648147128</c:v>
                </c:pt>
                <c:pt idx="11478">
                  <c:v>15.8003413908926</c:v>
                </c:pt>
                <c:pt idx="11479">
                  <c:v>15.8017179670723</c:v>
                </c:pt>
                <c:pt idx="11480">
                  <c:v>15.803094543252</c:v>
                </c:pt>
                <c:pt idx="11481">
                  <c:v>15.804471119431801</c:v>
                </c:pt>
                <c:pt idx="11482">
                  <c:v>15.805847695611501</c:v>
                </c:pt>
                <c:pt idx="11483">
                  <c:v>15.807224271791201</c:v>
                </c:pt>
                <c:pt idx="11484">
                  <c:v>15.808600847970901</c:v>
                </c:pt>
                <c:pt idx="11485">
                  <c:v>15.8099774241507</c:v>
                </c:pt>
                <c:pt idx="11486">
                  <c:v>15.8113540003304</c:v>
                </c:pt>
                <c:pt idx="11487">
                  <c:v>15.8127305765101</c:v>
                </c:pt>
                <c:pt idx="11488">
                  <c:v>15.8141071526898</c:v>
                </c:pt>
                <c:pt idx="11489">
                  <c:v>15.8154837288696</c:v>
                </c:pt>
                <c:pt idx="11490">
                  <c:v>15.8168603050493</c:v>
                </c:pt>
                <c:pt idx="11491">
                  <c:v>15.818236881229</c:v>
                </c:pt>
                <c:pt idx="11492">
                  <c:v>15.8196134574087</c:v>
                </c:pt>
                <c:pt idx="11493">
                  <c:v>15.820990033588499</c:v>
                </c:pt>
                <c:pt idx="11494">
                  <c:v>15.822366609768199</c:v>
                </c:pt>
                <c:pt idx="11495">
                  <c:v>15.823743185947899</c:v>
                </c:pt>
                <c:pt idx="11496">
                  <c:v>15.825119762127599</c:v>
                </c:pt>
                <c:pt idx="11497">
                  <c:v>15.8264963383074</c:v>
                </c:pt>
                <c:pt idx="11498">
                  <c:v>15.8278729144871</c:v>
                </c:pt>
                <c:pt idx="11499">
                  <c:v>15.8292494906668</c:v>
                </c:pt>
                <c:pt idx="11500">
                  <c:v>15.8306260668465</c:v>
                </c:pt>
                <c:pt idx="11501">
                  <c:v>15.8320026430263</c:v>
                </c:pt>
                <c:pt idx="11502">
                  <c:v>15.833379219206</c:v>
                </c:pt>
                <c:pt idx="11503">
                  <c:v>15.8347557953857</c:v>
                </c:pt>
                <c:pt idx="11504">
                  <c:v>15.8361323715654</c:v>
                </c:pt>
                <c:pt idx="11505">
                  <c:v>15.837508947745199</c:v>
                </c:pt>
                <c:pt idx="11506">
                  <c:v>15.838885523924899</c:v>
                </c:pt>
                <c:pt idx="11507">
                  <c:v>15.840262100104599</c:v>
                </c:pt>
                <c:pt idx="11508">
                  <c:v>15.841638676284401</c:v>
                </c:pt>
                <c:pt idx="11509">
                  <c:v>15.843015252464101</c:v>
                </c:pt>
                <c:pt idx="11510">
                  <c:v>15.844391828643801</c:v>
                </c:pt>
                <c:pt idx="11511">
                  <c:v>15.845768404823501</c:v>
                </c:pt>
                <c:pt idx="11512">
                  <c:v>15.8471449810033</c:v>
                </c:pt>
                <c:pt idx="11513">
                  <c:v>15.848521557183</c:v>
                </c:pt>
                <c:pt idx="11514">
                  <c:v>15.8498981333627</c:v>
                </c:pt>
                <c:pt idx="11515">
                  <c:v>15.8512747095424</c:v>
                </c:pt>
                <c:pt idx="11516">
                  <c:v>15.8526512857222</c:v>
                </c:pt>
                <c:pt idx="11517">
                  <c:v>15.854027861901899</c:v>
                </c:pt>
                <c:pt idx="11518">
                  <c:v>15.855404438081599</c:v>
                </c:pt>
                <c:pt idx="11519">
                  <c:v>15.856781014261299</c:v>
                </c:pt>
                <c:pt idx="11520">
                  <c:v>15.858157590441101</c:v>
                </c:pt>
                <c:pt idx="11521">
                  <c:v>15.859534166620801</c:v>
                </c:pt>
                <c:pt idx="11522">
                  <c:v>15.860910742800501</c:v>
                </c:pt>
                <c:pt idx="11523">
                  <c:v>15.862287318980201</c:v>
                </c:pt>
                <c:pt idx="11524">
                  <c:v>15.86366389516</c:v>
                </c:pt>
                <c:pt idx="11525">
                  <c:v>15.8650404713397</c:v>
                </c:pt>
                <c:pt idx="11526">
                  <c:v>15.8664170475194</c:v>
                </c:pt>
                <c:pt idx="11527">
                  <c:v>15.8677936236991</c:v>
                </c:pt>
                <c:pt idx="11528">
                  <c:v>15.8691701998789</c:v>
                </c:pt>
                <c:pt idx="11529">
                  <c:v>15.8705467760586</c:v>
                </c:pt>
                <c:pt idx="11530">
                  <c:v>15.8719233522383</c:v>
                </c:pt>
                <c:pt idx="11531">
                  <c:v>15.873299928418</c:v>
                </c:pt>
                <c:pt idx="11532">
                  <c:v>15.874676504597801</c:v>
                </c:pt>
                <c:pt idx="11533">
                  <c:v>15.876053080777501</c:v>
                </c:pt>
                <c:pt idx="11534">
                  <c:v>15.877429656957201</c:v>
                </c:pt>
                <c:pt idx="11535">
                  <c:v>15.878806233136901</c:v>
                </c:pt>
                <c:pt idx="11536">
                  <c:v>15.8801828093167</c:v>
                </c:pt>
                <c:pt idx="11537">
                  <c:v>15.8815593854964</c:v>
                </c:pt>
                <c:pt idx="11538">
                  <c:v>15.8829359616761</c:v>
                </c:pt>
                <c:pt idx="11539">
                  <c:v>15.8843125378558</c:v>
                </c:pt>
                <c:pt idx="11540">
                  <c:v>15.8856891140356</c:v>
                </c:pt>
                <c:pt idx="11541">
                  <c:v>15.8870656902153</c:v>
                </c:pt>
                <c:pt idx="11542">
                  <c:v>15.888442266395</c:v>
                </c:pt>
                <c:pt idx="11543">
                  <c:v>15.889818842574799</c:v>
                </c:pt>
                <c:pt idx="11544">
                  <c:v>15.891195418754499</c:v>
                </c:pt>
                <c:pt idx="11545">
                  <c:v>15.892571994934199</c:v>
                </c:pt>
                <c:pt idx="11546">
                  <c:v>15.893948571113899</c:v>
                </c:pt>
                <c:pt idx="11547">
                  <c:v>15.8953251472937</c:v>
                </c:pt>
                <c:pt idx="11548">
                  <c:v>15.8967017234734</c:v>
                </c:pt>
                <c:pt idx="11549">
                  <c:v>15.8980782996531</c:v>
                </c:pt>
                <c:pt idx="11550">
                  <c:v>15.8994548758328</c:v>
                </c:pt>
                <c:pt idx="11551">
                  <c:v>15.9008314520126</c:v>
                </c:pt>
                <c:pt idx="11552">
                  <c:v>15.9022080281923</c:v>
                </c:pt>
                <c:pt idx="11553">
                  <c:v>15.903584604372</c:v>
                </c:pt>
                <c:pt idx="11554">
                  <c:v>15.9049611805517</c:v>
                </c:pt>
                <c:pt idx="11555">
                  <c:v>15.906337756731499</c:v>
                </c:pt>
                <c:pt idx="11556">
                  <c:v>15.907714332911199</c:v>
                </c:pt>
                <c:pt idx="11557">
                  <c:v>15.909090909090899</c:v>
                </c:pt>
                <c:pt idx="11558">
                  <c:v>15.910467485270599</c:v>
                </c:pt>
                <c:pt idx="11559">
                  <c:v>15.911844061450401</c:v>
                </c:pt>
                <c:pt idx="11560">
                  <c:v>15.913220637630101</c:v>
                </c:pt>
                <c:pt idx="11561">
                  <c:v>15.914597213809801</c:v>
                </c:pt>
                <c:pt idx="11562">
                  <c:v>15.915973789989501</c:v>
                </c:pt>
                <c:pt idx="11563">
                  <c:v>15.9173503661693</c:v>
                </c:pt>
                <c:pt idx="11564">
                  <c:v>15.918726942349</c:v>
                </c:pt>
                <c:pt idx="11565">
                  <c:v>15.9201035185287</c:v>
                </c:pt>
                <c:pt idx="11566">
                  <c:v>15.9214800947084</c:v>
                </c:pt>
                <c:pt idx="11567">
                  <c:v>15.9228566708882</c:v>
                </c:pt>
                <c:pt idx="11568">
                  <c:v>15.9242332470679</c:v>
                </c:pt>
                <c:pt idx="11569">
                  <c:v>15.9256098232476</c:v>
                </c:pt>
                <c:pt idx="11570">
                  <c:v>15.926986399427401</c:v>
                </c:pt>
                <c:pt idx="11571">
                  <c:v>15.928362975607101</c:v>
                </c:pt>
                <c:pt idx="11572">
                  <c:v>15.929739551786801</c:v>
                </c:pt>
                <c:pt idx="11573">
                  <c:v>15.931116127966501</c:v>
                </c:pt>
                <c:pt idx="11574">
                  <c:v>15.9324927041463</c:v>
                </c:pt>
                <c:pt idx="11575">
                  <c:v>15.933869280326</c:v>
                </c:pt>
                <c:pt idx="11576">
                  <c:v>15.9352458565057</c:v>
                </c:pt>
                <c:pt idx="11577">
                  <c:v>15.9366224326854</c:v>
                </c:pt>
                <c:pt idx="11578">
                  <c:v>15.9379990088652</c:v>
                </c:pt>
                <c:pt idx="11579">
                  <c:v>15.9393755850449</c:v>
                </c:pt>
                <c:pt idx="11580">
                  <c:v>15.9407521612246</c:v>
                </c:pt>
                <c:pt idx="11581">
                  <c:v>15.9421287374043</c:v>
                </c:pt>
                <c:pt idx="11582">
                  <c:v>15.943505313584099</c:v>
                </c:pt>
                <c:pt idx="11583">
                  <c:v>15.944881889763799</c:v>
                </c:pt>
                <c:pt idx="11584">
                  <c:v>15.946258465943499</c:v>
                </c:pt>
                <c:pt idx="11585">
                  <c:v>15.947635042123199</c:v>
                </c:pt>
                <c:pt idx="11586">
                  <c:v>15.949011618303</c:v>
                </c:pt>
                <c:pt idx="11587">
                  <c:v>15.9503881944827</c:v>
                </c:pt>
                <c:pt idx="11588">
                  <c:v>15.9517647706624</c:v>
                </c:pt>
                <c:pt idx="11589">
                  <c:v>15.9531413468421</c:v>
                </c:pt>
                <c:pt idx="11590">
                  <c:v>15.9545179230219</c:v>
                </c:pt>
                <c:pt idx="11591">
                  <c:v>15.9558944992016</c:v>
                </c:pt>
                <c:pt idx="11592">
                  <c:v>15.9572710753813</c:v>
                </c:pt>
                <c:pt idx="11593">
                  <c:v>15.958647651561</c:v>
                </c:pt>
                <c:pt idx="11594">
                  <c:v>15.960024227740799</c:v>
                </c:pt>
                <c:pt idx="11595">
                  <c:v>15.961400803920499</c:v>
                </c:pt>
                <c:pt idx="11596">
                  <c:v>15.962777380100199</c:v>
                </c:pt>
                <c:pt idx="11597">
                  <c:v>15.964153956279899</c:v>
                </c:pt>
                <c:pt idx="11598">
                  <c:v>15.965530532459701</c:v>
                </c:pt>
                <c:pt idx="11599">
                  <c:v>15.966907108639401</c:v>
                </c:pt>
                <c:pt idx="11600">
                  <c:v>15.968283684819101</c:v>
                </c:pt>
                <c:pt idx="11601">
                  <c:v>15.969660260998801</c:v>
                </c:pt>
                <c:pt idx="11602">
                  <c:v>15.9710368371786</c:v>
                </c:pt>
                <c:pt idx="11603">
                  <c:v>15.9724134133583</c:v>
                </c:pt>
                <c:pt idx="11604">
                  <c:v>15.973789989538</c:v>
                </c:pt>
                <c:pt idx="11605">
                  <c:v>15.975166565717799</c:v>
                </c:pt>
                <c:pt idx="11606">
                  <c:v>15.976543141897499</c:v>
                </c:pt>
                <c:pt idx="11607">
                  <c:v>15.977919718077199</c:v>
                </c:pt>
                <c:pt idx="11608">
                  <c:v>15.979296294256899</c:v>
                </c:pt>
                <c:pt idx="11609">
                  <c:v>15.980672870436701</c:v>
                </c:pt>
                <c:pt idx="11610">
                  <c:v>15.982049446616401</c:v>
                </c:pt>
                <c:pt idx="11611">
                  <c:v>15.983426022796101</c:v>
                </c:pt>
                <c:pt idx="11612">
                  <c:v>15.984802598975801</c:v>
                </c:pt>
                <c:pt idx="11613">
                  <c:v>15.9861791751556</c:v>
                </c:pt>
                <c:pt idx="11614">
                  <c:v>15.9875557513353</c:v>
                </c:pt>
                <c:pt idx="11615">
                  <c:v>15.988932327515</c:v>
                </c:pt>
                <c:pt idx="11616">
                  <c:v>15.9903089036947</c:v>
                </c:pt>
                <c:pt idx="11617">
                  <c:v>15.9916854798745</c:v>
                </c:pt>
                <c:pt idx="11618">
                  <c:v>15.9930620560542</c:v>
                </c:pt>
                <c:pt idx="11619">
                  <c:v>15.9944386322339</c:v>
                </c:pt>
                <c:pt idx="11620">
                  <c:v>15.9958152084136</c:v>
                </c:pt>
                <c:pt idx="11621">
                  <c:v>15.997191784593401</c:v>
                </c:pt>
                <c:pt idx="11622">
                  <c:v>15.998568360773101</c:v>
                </c:pt>
                <c:pt idx="11623">
                  <c:v>15.999944936952801</c:v>
                </c:pt>
                <c:pt idx="11624">
                  <c:v>16.001321513132499</c:v>
                </c:pt>
                <c:pt idx="11625">
                  <c:v>16.0026980893123</c:v>
                </c:pt>
                <c:pt idx="11626">
                  <c:v>16.004074665491999</c:v>
                </c:pt>
                <c:pt idx="11627">
                  <c:v>16.0054512416717</c:v>
                </c:pt>
                <c:pt idx="11628">
                  <c:v>16.006827817851399</c:v>
                </c:pt>
                <c:pt idx="11629">
                  <c:v>16.0082043940312</c:v>
                </c:pt>
                <c:pt idx="11630">
                  <c:v>16.009580970210902</c:v>
                </c:pt>
                <c:pt idx="11631">
                  <c:v>16.0109575463906</c:v>
                </c:pt>
                <c:pt idx="11632">
                  <c:v>16.012334122570302</c:v>
                </c:pt>
                <c:pt idx="11633">
                  <c:v>16.013710698750099</c:v>
                </c:pt>
                <c:pt idx="11634">
                  <c:v>16.015087274929801</c:v>
                </c:pt>
                <c:pt idx="11635">
                  <c:v>16.016463851109499</c:v>
                </c:pt>
                <c:pt idx="11636">
                  <c:v>16.0178404272893</c:v>
                </c:pt>
                <c:pt idx="11637">
                  <c:v>16.019217003468999</c:v>
                </c:pt>
                <c:pt idx="11638">
                  <c:v>16.0205935796487</c:v>
                </c:pt>
                <c:pt idx="11639">
                  <c:v>16.021970155828399</c:v>
                </c:pt>
                <c:pt idx="11640">
                  <c:v>16.0233467320082</c:v>
                </c:pt>
                <c:pt idx="11641">
                  <c:v>16.024723308187902</c:v>
                </c:pt>
                <c:pt idx="11642">
                  <c:v>16.0260998843676</c:v>
                </c:pt>
                <c:pt idx="11643">
                  <c:v>16.027476460547302</c:v>
                </c:pt>
                <c:pt idx="11644">
                  <c:v>16.028853036727099</c:v>
                </c:pt>
                <c:pt idx="11645">
                  <c:v>16.030229612906801</c:v>
                </c:pt>
                <c:pt idx="11646">
                  <c:v>16.031606189086499</c:v>
                </c:pt>
                <c:pt idx="11647">
                  <c:v>16.032982765266201</c:v>
                </c:pt>
                <c:pt idx="11648">
                  <c:v>16.034359341445999</c:v>
                </c:pt>
                <c:pt idx="11649">
                  <c:v>16.035735917625701</c:v>
                </c:pt>
                <c:pt idx="11650">
                  <c:v>16.037112493805399</c:v>
                </c:pt>
                <c:pt idx="11651">
                  <c:v>16.038489069985101</c:v>
                </c:pt>
                <c:pt idx="11652">
                  <c:v>16.039865646164898</c:v>
                </c:pt>
                <c:pt idx="11653">
                  <c:v>16.0412422223446</c:v>
                </c:pt>
                <c:pt idx="11654">
                  <c:v>16.042618798524298</c:v>
                </c:pt>
                <c:pt idx="11655">
                  <c:v>16.043995374704</c:v>
                </c:pt>
                <c:pt idx="11656">
                  <c:v>16.045371950883801</c:v>
                </c:pt>
                <c:pt idx="11657">
                  <c:v>16.0467485270635</c:v>
                </c:pt>
                <c:pt idx="11658">
                  <c:v>16.048125103243201</c:v>
                </c:pt>
                <c:pt idx="11659">
                  <c:v>16.0495016794229</c:v>
                </c:pt>
                <c:pt idx="11660">
                  <c:v>16.050878255602701</c:v>
                </c:pt>
                <c:pt idx="11661">
                  <c:v>16.052254831782399</c:v>
                </c:pt>
                <c:pt idx="11662">
                  <c:v>16.053631407962101</c:v>
                </c:pt>
                <c:pt idx="11663">
                  <c:v>16.055007984141799</c:v>
                </c:pt>
                <c:pt idx="11664">
                  <c:v>16.0563845603216</c:v>
                </c:pt>
                <c:pt idx="11665">
                  <c:v>16.057761136501298</c:v>
                </c:pt>
                <c:pt idx="11666">
                  <c:v>16.059137712681</c:v>
                </c:pt>
                <c:pt idx="11667">
                  <c:v>16.060514288860698</c:v>
                </c:pt>
                <c:pt idx="11668">
                  <c:v>16.0618908650405</c:v>
                </c:pt>
                <c:pt idx="11669">
                  <c:v>16.063267441220201</c:v>
                </c:pt>
                <c:pt idx="11670">
                  <c:v>16.0646440173999</c:v>
                </c:pt>
                <c:pt idx="11671">
                  <c:v>16.066020593579701</c:v>
                </c:pt>
                <c:pt idx="11672">
                  <c:v>16.067397169759399</c:v>
                </c:pt>
                <c:pt idx="11673">
                  <c:v>16.068773745939101</c:v>
                </c:pt>
                <c:pt idx="11674">
                  <c:v>16.070150322118799</c:v>
                </c:pt>
                <c:pt idx="11675">
                  <c:v>16.0715268982986</c:v>
                </c:pt>
                <c:pt idx="11676">
                  <c:v>16.072903474478299</c:v>
                </c:pt>
                <c:pt idx="11677">
                  <c:v>16.074280050658</c:v>
                </c:pt>
                <c:pt idx="11678">
                  <c:v>16.075656626837699</c:v>
                </c:pt>
                <c:pt idx="11679">
                  <c:v>16.0770332030175</c:v>
                </c:pt>
                <c:pt idx="11680">
                  <c:v>16.078409779197202</c:v>
                </c:pt>
                <c:pt idx="11681">
                  <c:v>16.0797863553769</c:v>
                </c:pt>
                <c:pt idx="11682">
                  <c:v>16.081162931556602</c:v>
                </c:pt>
                <c:pt idx="11683">
                  <c:v>16.082539507736399</c:v>
                </c:pt>
                <c:pt idx="11684">
                  <c:v>16.083916083916101</c:v>
                </c:pt>
                <c:pt idx="11685">
                  <c:v>16.085292660095799</c:v>
                </c:pt>
                <c:pt idx="11686">
                  <c:v>16.086669236275501</c:v>
                </c:pt>
                <c:pt idx="11687">
                  <c:v>16.088045812455299</c:v>
                </c:pt>
                <c:pt idx="11688">
                  <c:v>16.089422388635001</c:v>
                </c:pt>
                <c:pt idx="11689">
                  <c:v>16.090798964814699</c:v>
                </c:pt>
                <c:pt idx="11690">
                  <c:v>16.092175540994401</c:v>
                </c:pt>
                <c:pt idx="11691">
                  <c:v>16.093552117174202</c:v>
                </c:pt>
                <c:pt idx="11692">
                  <c:v>16.0949286933539</c:v>
                </c:pt>
                <c:pt idx="11693">
                  <c:v>16.096305269533602</c:v>
                </c:pt>
                <c:pt idx="11694">
                  <c:v>16.0976818457133</c:v>
                </c:pt>
                <c:pt idx="11695">
                  <c:v>16.099058421893101</c:v>
                </c:pt>
                <c:pt idx="11696">
                  <c:v>16.100434998072799</c:v>
                </c:pt>
                <c:pt idx="11697">
                  <c:v>16.101811574252501</c:v>
                </c:pt>
                <c:pt idx="11698">
                  <c:v>16.103188150432299</c:v>
                </c:pt>
                <c:pt idx="11699">
                  <c:v>16.104564726612001</c:v>
                </c:pt>
                <c:pt idx="11700">
                  <c:v>16.105941302791699</c:v>
                </c:pt>
                <c:pt idx="11701">
                  <c:v>16.107317878971401</c:v>
                </c:pt>
                <c:pt idx="11702">
                  <c:v>16.108694455151198</c:v>
                </c:pt>
                <c:pt idx="11703">
                  <c:v>16.1100710313309</c:v>
                </c:pt>
                <c:pt idx="11704">
                  <c:v>16.111447607510598</c:v>
                </c:pt>
                <c:pt idx="11705">
                  <c:v>16.1128241836903</c:v>
                </c:pt>
                <c:pt idx="11706">
                  <c:v>16.114200759870101</c:v>
                </c:pt>
                <c:pt idx="11707">
                  <c:v>16.1155773360498</c:v>
                </c:pt>
                <c:pt idx="11708">
                  <c:v>16.116953912229501</c:v>
                </c:pt>
                <c:pt idx="11709">
                  <c:v>16.1183304884092</c:v>
                </c:pt>
                <c:pt idx="11710">
                  <c:v>16.119707064589001</c:v>
                </c:pt>
                <c:pt idx="11711">
                  <c:v>16.121083640768699</c:v>
                </c:pt>
                <c:pt idx="11712">
                  <c:v>16.122460216948401</c:v>
                </c:pt>
                <c:pt idx="11713">
                  <c:v>16.123836793128099</c:v>
                </c:pt>
                <c:pt idx="11714">
                  <c:v>16.1252133693079</c:v>
                </c:pt>
                <c:pt idx="11715">
                  <c:v>16.126589945487598</c:v>
                </c:pt>
                <c:pt idx="11716">
                  <c:v>16.1279665216673</c:v>
                </c:pt>
                <c:pt idx="11717">
                  <c:v>16.129343097846998</c:v>
                </c:pt>
                <c:pt idx="11718">
                  <c:v>16.1307196740268</c:v>
                </c:pt>
                <c:pt idx="11719">
                  <c:v>16.132096250206502</c:v>
                </c:pt>
                <c:pt idx="11720">
                  <c:v>16.1334728263862</c:v>
                </c:pt>
                <c:pt idx="11721">
                  <c:v>16.134849402565901</c:v>
                </c:pt>
                <c:pt idx="11722">
                  <c:v>16.136225978745699</c:v>
                </c:pt>
                <c:pt idx="11723">
                  <c:v>16.137602554925401</c:v>
                </c:pt>
                <c:pt idx="11724">
                  <c:v>16.138979131105099</c:v>
                </c:pt>
                <c:pt idx="11725">
                  <c:v>16.140355707284801</c:v>
                </c:pt>
                <c:pt idx="11726">
                  <c:v>16.141732283464599</c:v>
                </c:pt>
                <c:pt idx="11727">
                  <c:v>16.1431088596443</c:v>
                </c:pt>
                <c:pt idx="11728">
                  <c:v>16.144485435823999</c:v>
                </c:pt>
                <c:pt idx="11729">
                  <c:v>16.1458620120037</c:v>
                </c:pt>
                <c:pt idx="11730">
                  <c:v>16.147238588183502</c:v>
                </c:pt>
                <c:pt idx="11731">
                  <c:v>16.1486151643632</c:v>
                </c:pt>
                <c:pt idx="11732">
                  <c:v>16.149991740542902</c:v>
                </c:pt>
                <c:pt idx="11733">
                  <c:v>16.151368316722699</c:v>
                </c:pt>
                <c:pt idx="11734">
                  <c:v>16.152744892902401</c:v>
                </c:pt>
                <c:pt idx="11735">
                  <c:v>16.154121469082099</c:v>
                </c:pt>
                <c:pt idx="11736">
                  <c:v>16.155498045261801</c:v>
                </c:pt>
                <c:pt idx="11737">
                  <c:v>16.156874621441599</c:v>
                </c:pt>
                <c:pt idx="11738">
                  <c:v>16.158251197621301</c:v>
                </c:pt>
                <c:pt idx="11739">
                  <c:v>16.159627773800999</c:v>
                </c:pt>
                <c:pt idx="11740">
                  <c:v>16.161004349980701</c:v>
                </c:pt>
                <c:pt idx="11741">
                  <c:v>16.162380926160498</c:v>
                </c:pt>
                <c:pt idx="11742">
                  <c:v>16.1637575023402</c:v>
                </c:pt>
                <c:pt idx="11743">
                  <c:v>16.165134078519898</c:v>
                </c:pt>
                <c:pt idx="11744">
                  <c:v>16.1665106546996</c:v>
                </c:pt>
                <c:pt idx="11745">
                  <c:v>16.167887230879401</c:v>
                </c:pt>
                <c:pt idx="11746">
                  <c:v>16.169263807059099</c:v>
                </c:pt>
                <c:pt idx="11747">
                  <c:v>16.170640383238801</c:v>
                </c:pt>
                <c:pt idx="11748">
                  <c:v>16.172016959418499</c:v>
                </c:pt>
                <c:pt idx="11749">
                  <c:v>16.173393535598301</c:v>
                </c:pt>
                <c:pt idx="11750">
                  <c:v>16.174770111777999</c:v>
                </c:pt>
                <c:pt idx="11751">
                  <c:v>16.176146687957701</c:v>
                </c:pt>
                <c:pt idx="11752">
                  <c:v>16.177523264137399</c:v>
                </c:pt>
                <c:pt idx="11753">
                  <c:v>16.1788998403172</c:v>
                </c:pt>
                <c:pt idx="11754">
                  <c:v>16.180276416496898</c:v>
                </c:pt>
                <c:pt idx="11755">
                  <c:v>16.1816529926766</c:v>
                </c:pt>
                <c:pt idx="11756">
                  <c:v>16.183029568856298</c:v>
                </c:pt>
                <c:pt idx="11757">
                  <c:v>16.1844061450361</c:v>
                </c:pt>
                <c:pt idx="11758">
                  <c:v>16.185782721215801</c:v>
                </c:pt>
                <c:pt idx="11759">
                  <c:v>16.1871592973955</c:v>
                </c:pt>
                <c:pt idx="11760">
                  <c:v>16.188535873575201</c:v>
                </c:pt>
                <c:pt idx="11761">
                  <c:v>16.189912449754999</c:v>
                </c:pt>
                <c:pt idx="11762">
                  <c:v>16.191289025934701</c:v>
                </c:pt>
                <c:pt idx="11763">
                  <c:v>16.192665602114399</c:v>
                </c:pt>
                <c:pt idx="11764">
                  <c:v>16.1940421782942</c:v>
                </c:pt>
                <c:pt idx="11765">
                  <c:v>16.195418754473899</c:v>
                </c:pt>
                <c:pt idx="11766">
                  <c:v>16.1967953306536</c:v>
                </c:pt>
                <c:pt idx="11767">
                  <c:v>16.198171906833299</c:v>
                </c:pt>
                <c:pt idx="11768">
                  <c:v>16.1995484830131</c:v>
                </c:pt>
                <c:pt idx="11769">
                  <c:v>16.200925059192802</c:v>
                </c:pt>
                <c:pt idx="11770">
                  <c:v>16.2023016353725</c:v>
                </c:pt>
                <c:pt idx="11771">
                  <c:v>16.203678211552202</c:v>
                </c:pt>
                <c:pt idx="11772">
                  <c:v>16.205054787731999</c:v>
                </c:pt>
                <c:pt idx="11773">
                  <c:v>16.206431363911701</c:v>
                </c:pt>
                <c:pt idx="11774">
                  <c:v>16.207807940091399</c:v>
                </c:pt>
                <c:pt idx="11775">
                  <c:v>16.209184516271101</c:v>
                </c:pt>
                <c:pt idx="11776">
                  <c:v>16.210561092450899</c:v>
                </c:pt>
                <c:pt idx="11777">
                  <c:v>16.2119376686306</c:v>
                </c:pt>
                <c:pt idx="11778">
                  <c:v>16.213314244810299</c:v>
                </c:pt>
                <c:pt idx="11779">
                  <c:v>16.21469082099</c:v>
                </c:pt>
                <c:pt idx="11780">
                  <c:v>16.216067397169802</c:v>
                </c:pt>
                <c:pt idx="11781">
                  <c:v>16.2174439733495</c:v>
                </c:pt>
                <c:pt idx="11782">
                  <c:v>16.218820549529202</c:v>
                </c:pt>
                <c:pt idx="11783">
                  <c:v>16.2201971257089</c:v>
                </c:pt>
                <c:pt idx="11784">
                  <c:v>16.221573701888701</c:v>
                </c:pt>
                <c:pt idx="11785">
                  <c:v>16.222950278068399</c:v>
                </c:pt>
                <c:pt idx="11786">
                  <c:v>16.224326854248101</c:v>
                </c:pt>
                <c:pt idx="11787">
                  <c:v>16.225703430427799</c:v>
                </c:pt>
                <c:pt idx="11788">
                  <c:v>16.227080006607601</c:v>
                </c:pt>
                <c:pt idx="11789">
                  <c:v>16.228456582787299</c:v>
                </c:pt>
                <c:pt idx="11790">
                  <c:v>16.229833158967001</c:v>
                </c:pt>
                <c:pt idx="11791">
                  <c:v>16.231209735146798</c:v>
                </c:pt>
                <c:pt idx="11792">
                  <c:v>16.2325863113265</c:v>
                </c:pt>
                <c:pt idx="11793">
                  <c:v>16.233962887506198</c:v>
                </c:pt>
                <c:pt idx="11794">
                  <c:v>16.2353394636859</c:v>
                </c:pt>
                <c:pt idx="11795">
                  <c:v>16.236716039865701</c:v>
                </c:pt>
                <c:pt idx="11796">
                  <c:v>16.2380926160454</c:v>
                </c:pt>
                <c:pt idx="11797">
                  <c:v>16.239469192225101</c:v>
                </c:pt>
                <c:pt idx="11798">
                  <c:v>16.2408457684048</c:v>
                </c:pt>
                <c:pt idx="11799">
                  <c:v>16.242222344584601</c:v>
                </c:pt>
                <c:pt idx="11800">
                  <c:v>16.243598920764299</c:v>
                </c:pt>
                <c:pt idx="11801">
                  <c:v>16.244975496944001</c:v>
                </c:pt>
                <c:pt idx="11802">
                  <c:v>16.246352073123699</c:v>
                </c:pt>
                <c:pt idx="11803">
                  <c:v>16.2477286493035</c:v>
                </c:pt>
                <c:pt idx="11804">
                  <c:v>16.249105225483198</c:v>
                </c:pt>
                <c:pt idx="11805">
                  <c:v>16.2504818016629</c:v>
                </c:pt>
                <c:pt idx="11806">
                  <c:v>16.251858377842598</c:v>
                </c:pt>
                <c:pt idx="11807">
                  <c:v>16.2532349540224</c:v>
                </c:pt>
                <c:pt idx="11808">
                  <c:v>16.254611530202101</c:v>
                </c:pt>
                <c:pt idx="11809">
                  <c:v>16.2559881063818</c:v>
                </c:pt>
                <c:pt idx="11810">
                  <c:v>16.257364682561501</c:v>
                </c:pt>
                <c:pt idx="11811">
                  <c:v>16.258741258741299</c:v>
                </c:pt>
                <c:pt idx="11812">
                  <c:v>16.260117834921001</c:v>
                </c:pt>
                <c:pt idx="11813">
                  <c:v>16.261494411100699</c:v>
                </c:pt>
                <c:pt idx="11814">
                  <c:v>16.262870987280401</c:v>
                </c:pt>
                <c:pt idx="11815">
                  <c:v>16.264247563460199</c:v>
                </c:pt>
                <c:pt idx="11816">
                  <c:v>16.2656241396399</c:v>
                </c:pt>
                <c:pt idx="11817">
                  <c:v>16.267000715819599</c:v>
                </c:pt>
                <c:pt idx="11818">
                  <c:v>16.2683772919993</c:v>
                </c:pt>
                <c:pt idx="11819">
                  <c:v>16.269753868179102</c:v>
                </c:pt>
                <c:pt idx="11820">
                  <c:v>16.2711304443588</c:v>
                </c:pt>
                <c:pt idx="11821">
                  <c:v>16.272507020538502</c:v>
                </c:pt>
                <c:pt idx="11822">
                  <c:v>16.2738835967182</c:v>
                </c:pt>
                <c:pt idx="11823">
                  <c:v>16.275260172898001</c:v>
                </c:pt>
                <c:pt idx="11824">
                  <c:v>16.276636749077699</c:v>
                </c:pt>
                <c:pt idx="11825">
                  <c:v>16.278013325257401</c:v>
                </c:pt>
                <c:pt idx="11826">
                  <c:v>16.279389901437199</c:v>
                </c:pt>
                <c:pt idx="11827">
                  <c:v>16.280766477616901</c:v>
                </c:pt>
                <c:pt idx="11828">
                  <c:v>16.282143053796599</c:v>
                </c:pt>
                <c:pt idx="11829">
                  <c:v>16.283519629976301</c:v>
                </c:pt>
                <c:pt idx="11830">
                  <c:v>16.284896206156098</c:v>
                </c:pt>
                <c:pt idx="11831">
                  <c:v>16.2862727823358</c:v>
                </c:pt>
                <c:pt idx="11832">
                  <c:v>16.287649358515502</c:v>
                </c:pt>
                <c:pt idx="11833">
                  <c:v>16.2890259346952</c:v>
                </c:pt>
                <c:pt idx="11834">
                  <c:v>16.290402510875001</c:v>
                </c:pt>
                <c:pt idx="11835">
                  <c:v>16.291779087054699</c:v>
                </c:pt>
                <c:pt idx="11836">
                  <c:v>16.293155663234401</c:v>
                </c:pt>
                <c:pt idx="11837">
                  <c:v>16.294532239414099</c:v>
                </c:pt>
                <c:pt idx="11838">
                  <c:v>16.295908815593901</c:v>
                </c:pt>
                <c:pt idx="11839">
                  <c:v>16.297285391773599</c:v>
                </c:pt>
                <c:pt idx="11840">
                  <c:v>16.298661967953301</c:v>
                </c:pt>
                <c:pt idx="11841">
                  <c:v>16.300038544132999</c:v>
                </c:pt>
                <c:pt idx="11842">
                  <c:v>16.3014151203128</c:v>
                </c:pt>
                <c:pt idx="11843">
                  <c:v>16.302791696492498</c:v>
                </c:pt>
                <c:pt idx="11844">
                  <c:v>16.3041682726722</c:v>
                </c:pt>
                <c:pt idx="11845">
                  <c:v>16.305544848851898</c:v>
                </c:pt>
                <c:pt idx="11846">
                  <c:v>16.3069214250317</c:v>
                </c:pt>
                <c:pt idx="11847">
                  <c:v>16.308298001211401</c:v>
                </c:pt>
                <c:pt idx="11848">
                  <c:v>16.3096745773911</c:v>
                </c:pt>
                <c:pt idx="11849">
                  <c:v>16.311051153570801</c:v>
                </c:pt>
                <c:pt idx="11850">
                  <c:v>16.312427729750599</c:v>
                </c:pt>
                <c:pt idx="11851">
                  <c:v>16.313804305930301</c:v>
                </c:pt>
                <c:pt idx="11852">
                  <c:v>16.315180882109999</c:v>
                </c:pt>
                <c:pt idx="11853">
                  <c:v>16.316557458289701</c:v>
                </c:pt>
                <c:pt idx="11854">
                  <c:v>16.317934034469499</c:v>
                </c:pt>
                <c:pt idx="11855">
                  <c:v>16.3193106106492</c:v>
                </c:pt>
                <c:pt idx="11856">
                  <c:v>16.320687186828899</c:v>
                </c:pt>
                <c:pt idx="11857">
                  <c:v>16.3220637630086</c:v>
                </c:pt>
                <c:pt idx="11858">
                  <c:v>16.323440339188402</c:v>
                </c:pt>
                <c:pt idx="11859">
                  <c:v>16.3248169153681</c:v>
                </c:pt>
                <c:pt idx="11860">
                  <c:v>16.326193491547802</c:v>
                </c:pt>
                <c:pt idx="11861">
                  <c:v>16.327570067727599</c:v>
                </c:pt>
                <c:pt idx="11862">
                  <c:v>16.328946643907301</c:v>
                </c:pt>
                <c:pt idx="11863">
                  <c:v>16.330323220086999</c:v>
                </c:pt>
                <c:pt idx="11864">
                  <c:v>16.331699796266701</c:v>
                </c:pt>
                <c:pt idx="11865">
                  <c:v>16.333076372446499</c:v>
                </c:pt>
                <c:pt idx="11866">
                  <c:v>16.3344529486262</c:v>
                </c:pt>
                <c:pt idx="11867">
                  <c:v>16.335829524805899</c:v>
                </c:pt>
                <c:pt idx="11868">
                  <c:v>16.3372061009856</c:v>
                </c:pt>
                <c:pt idx="11869">
                  <c:v>16.338582677165402</c:v>
                </c:pt>
                <c:pt idx="11870">
                  <c:v>16.3399592533451</c:v>
                </c:pt>
                <c:pt idx="11871">
                  <c:v>16.341335829524802</c:v>
                </c:pt>
                <c:pt idx="11872">
                  <c:v>16.3427124057045</c:v>
                </c:pt>
                <c:pt idx="11873">
                  <c:v>16.344088981884301</c:v>
                </c:pt>
                <c:pt idx="11874">
                  <c:v>16.345465558063999</c:v>
                </c:pt>
                <c:pt idx="11875">
                  <c:v>16.346842134243701</c:v>
                </c:pt>
                <c:pt idx="11876">
                  <c:v>16.348218710423399</c:v>
                </c:pt>
                <c:pt idx="11877">
                  <c:v>16.349595286603201</c:v>
                </c:pt>
                <c:pt idx="11878">
                  <c:v>16.350971862782899</c:v>
                </c:pt>
                <c:pt idx="11879">
                  <c:v>16.352348438962601</c:v>
                </c:pt>
                <c:pt idx="11880">
                  <c:v>16.353725015142299</c:v>
                </c:pt>
                <c:pt idx="11881">
                  <c:v>16.3551015913221</c:v>
                </c:pt>
                <c:pt idx="11882">
                  <c:v>16.356478167501798</c:v>
                </c:pt>
                <c:pt idx="11883">
                  <c:v>16.3578547436815</c:v>
                </c:pt>
                <c:pt idx="11884">
                  <c:v>16.359231319861198</c:v>
                </c:pt>
                <c:pt idx="11885">
                  <c:v>16.360607896041</c:v>
                </c:pt>
                <c:pt idx="11886">
                  <c:v>16.361984472220701</c:v>
                </c:pt>
                <c:pt idx="11887">
                  <c:v>16.3633610484004</c:v>
                </c:pt>
                <c:pt idx="11888">
                  <c:v>16.364737624580101</c:v>
                </c:pt>
                <c:pt idx="11889">
                  <c:v>16.366114200759899</c:v>
                </c:pt>
                <c:pt idx="11890">
                  <c:v>16.367490776939601</c:v>
                </c:pt>
                <c:pt idx="11891">
                  <c:v>16.368867353119299</c:v>
                </c:pt>
                <c:pt idx="11892">
                  <c:v>16.3702439292991</c:v>
                </c:pt>
                <c:pt idx="11893">
                  <c:v>16.371620505478798</c:v>
                </c:pt>
                <c:pt idx="11894">
                  <c:v>16.3729970816585</c:v>
                </c:pt>
                <c:pt idx="11895">
                  <c:v>16.374373657838198</c:v>
                </c:pt>
                <c:pt idx="11896">
                  <c:v>16.375750234018</c:v>
                </c:pt>
                <c:pt idx="11897">
                  <c:v>16.377126810197701</c:v>
                </c:pt>
                <c:pt idx="11898">
                  <c:v>16.3785033863774</c:v>
                </c:pt>
                <c:pt idx="11899">
                  <c:v>16.379879962557101</c:v>
                </c:pt>
                <c:pt idx="11900">
                  <c:v>16.381256538736899</c:v>
                </c:pt>
                <c:pt idx="11901">
                  <c:v>16.382633114916601</c:v>
                </c:pt>
                <c:pt idx="11902">
                  <c:v>16.384009691096299</c:v>
                </c:pt>
                <c:pt idx="11903">
                  <c:v>16.385386267276001</c:v>
                </c:pt>
                <c:pt idx="11904">
                  <c:v>16.386762843455799</c:v>
                </c:pt>
                <c:pt idx="11905">
                  <c:v>16.3881394196355</c:v>
                </c:pt>
                <c:pt idx="11906">
                  <c:v>16.389515995815199</c:v>
                </c:pt>
                <c:pt idx="11907">
                  <c:v>16.3908925719949</c:v>
                </c:pt>
                <c:pt idx="11908">
                  <c:v>16.392269148174702</c:v>
                </c:pt>
                <c:pt idx="11909">
                  <c:v>16.3936457243544</c:v>
                </c:pt>
                <c:pt idx="11910">
                  <c:v>16.395022300534102</c:v>
                </c:pt>
                <c:pt idx="11911">
                  <c:v>16.3963988767138</c:v>
                </c:pt>
                <c:pt idx="11912">
                  <c:v>16.397775452893601</c:v>
                </c:pt>
                <c:pt idx="11913">
                  <c:v>16.399152029073299</c:v>
                </c:pt>
                <c:pt idx="11914">
                  <c:v>16.400528605253001</c:v>
                </c:pt>
                <c:pt idx="11915">
                  <c:v>16.401905181432699</c:v>
                </c:pt>
                <c:pt idx="11916">
                  <c:v>16.403281757612501</c:v>
                </c:pt>
                <c:pt idx="11917">
                  <c:v>16.404658333792199</c:v>
                </c:pt>
                <c:pt idx="11918">
                  <c:v>16.406034909971901</c:v>
                </c:pt>
                <c:pt idx="11919">
                  <c:v>16.407411486151702</c:v>
                </c:pt>
                <c:pt idx="11920">
                  <c:v>16.4087880623314</c:v>
                </c:pt>
                <c:pt idx="11921">
                  <c:v>16.410164638511102</c:v>
                </c:pt>
                <c:pt idx="11922">
                  <c:v>16.4115412146908</c:v>
                </c:pt>
                <c:pt idx="11923">
                  <c:v>16.412917790870601</c:v>
                </c:pt>
                <c:pt idx="11924">
                  <c:v>16.414294367050299</c:v>
                </c:pt>
                <c:pt idx="11925">
                  <c:v>16.415670943230001</c:v>
                </c:pt>
                <c:pt idx="11926">
                  <c:v>16.417047519409699</c:v>
                </c:pt>
                <c:pt idx="11927">
                  <c:v>16.418424095589501</c:v>
                </c:pt>
                <c:pt idx="11928">
                  <c:v>16.419800671769199</c:v>
                </c:pt>
                <c:pt idx="11929">
                  <c:v>16.421177247948901</c:v>
                </c:pt>
                <c:pt idx="11930">
                  <c:v>16.422553824128599</c:v>
                </c:pt>
                <c:pt idx="11931">
                  <c:v>16.4239304003084</c:v>
                </c:pt>
                <c:pt idx="11932">
                  <c:v>16.425306976488098</c:v>
                </c:pt>
                <c:pt idx="11933">
                  <c:v>16.4266835526678</c:v>
                </c:pt>
                <c:pt idx="11934">
                  <c:v>16.428060128847498</c:v>
                </c:pt>
                <c:pt idx="11935">
                  <c:v>16.4294367050273</c:v>
                </c:pt>
                <c:pt idx="11936">
                  <c:v>16.430813281207001</c:v>
                </c:pt>
                <c:pt idx="11937">
                  <c:v>16.4321898573867</c:v>
                </c:pt>
                <c:pt idx="11938">
                  <c:v>16.433566433566401</c:v>
                </c:pt>
                <c:pt idx="11939">
                  <c:v>16.434943009746199</c:v>
                </c:pt>
                <c:pt idx="11940">
                  <c:v>16.436319585925901</c:v>
                </c:pt>
                <c:pt idx="11941">
                  <c:v>16.437696162105599</c:v>
                </c:pt>
                <c:pt idx="11942">
                  <c:v>16.439072738285301</c:v>
                </c:pt>
                <c:pt idx="11943">
                  <c:v>16.440449314465098</c:v>
                </c:pt>
                <c:pt idx="11944">
                  <c:v>16.4418258906448</c:v>
                </c:pt>
                <c:pt idx="11945">
                  <c:v>16.443202466824498</c:v>
                </c:pt>
                <c:pt idx="11946">
                  <c:v>16.4445790430042</c:v>
                </c:pt>
                <c:pt idx="11947">
                  <c:v>16.445955619184002</c:v>
                </c:pt>
                <c:pt idx="11948">
                  <c:v>16.4473321953637</c:v>
                </c:pt>
                <c:pt idx="11949">
                  <c:v>16.448708771543401</c:v>
                </c:pt>
                <c:pt idx="11950">
                  <c:v>16.4500853477231</c:v>
                </c:pt>
                <c:pt idx="11951">
                  <c:v>16.451461923902901</c:v>
                </c:pt>
                <c:pt idx="11952">
                  <c:v>16.452838500082599</c:v>
                </c:pt>
                <c:pt idx="11953">
                  <c:v>16.454215076262301</c:v>
                </c:pt>
                <c:pt idx="11954">
                  <c:v>16.455591652442099</c:v>
                </c:pt>
                <c:pt idx="11955">
                  <c:v>16.4569682286218</c:v>
                </c:pt>
                <c:pt idx="11956">
                  <c:v>16.458344804801499</c:v>
                </c:pt>
                <c:pt idx="11957">
                  <c:v>16.4597213809812</c:v>
                </c:pt>
                <c:pt idx="11958">
                  <c:v>16.461097957161002</c:v>
                </c:pt>
                <c:pt idx="11959">
                  <c:v>16.4624745333407</c:v>
                </c:pt>
                <c:pt idx="11960">
                  <c:v>16.463851109520402</c:v>
                </c:pt>
                <c:pt idx="11961">
                  <c:v>16.4652276857001</c:v>
                </c:pt>
                <c:pt idx="11962">
                  <c:v>16.466604261879901</c:v>
                </c:pt>
                <c:pt idx="11963">
                  <c:v>16.467980838059599</c:v>
                </c:pt>
                <c:pt idx="11964">
                  <c:v>16.469357414239301</c:v>
                </c:pt>
                <c:pt idx="11965">
                  <c:v>16.470733990418999</c:v>
                </c:pt>
                <c:pt idx="11966">
                  <c:v>16.472110566598801</c:v>
                </c:pt>
                <c:pt idx="11967">
                  <c:v>16.473487142778499</c:v>
                </c:pt>
                <c:pt idx="11968">
                  <c:v>16.474863718958201</c:v>
                </c:pt>
                <c:pt idx="11969">
                  <c:v>16.476240295137899</c:v>
                </c:pt>
                <c:pt idx="11970">
                  <c:v>16.4776168713177</c:v>
                </c:pt>
                <c:pt idx="11971">
                  <c:v>16.478993447497398</c:v>
                </c:pt>
                <c:pt idx="11972">
                  <c:v>16.4803700236771</c:v>
                </c:pt>
                <c:pt idx="11973">
                  <c:v>16.481746599856798</c:v>
                </c:pt>
                <c:pt idx="11974">
                  <c:v>16.483123176036599</c:v>
                </c:pt>
                <c:pt idx="11975">
                  <c:v>16.484499752216301</c:v>
                </c:pt>
                <c:pt idx="11976">
                  <c:v>16.485876328395999</c:v>
                </c:pt>
                <c:pt idx="11977">
                  <c:v>16.487252904575701</c:v>
                </c:pt>
                <c:pt idx="11978">
                  <c:v>16.488629480755499</c:v>
                </c:pt>
                <c:pt idx="11979">
                  <c:v>16.490006056935201</c:v>
                </c:pt>
                <c:pt idx="11980">
                  <c:v>16.491382633114899</c:v>
                </c:pt>
                <c:pt idx="11981">
                  <c:v>16.492759209294601</c:v>
                </c:pt>
                <c:pt idx="11982">
                  <c:v>16.494135785474398</c:v>
                </c:pt>
                <c:pt idx="11983">
                  <c:v>16.4955123616541</c:v>
                </c:pt>
                <c:pt idx="11984">
                  <c:v>16.496888937833798</c:v>
                </c:pt>
                <c:pt idx="11985">
                  <c:v>16.4982655140135</c:v>
                </c:pt>
                <c:pt idx="11986">
                  <c:v>16.499642090193301</c:v>
                </c:pt>
                <c:pt idx="11987">
                  <c:v>16.501018666373</c:v>
                </c:pt>
                <c:pt idx="11988">
                  <c:v>16.502395242552701</c:v>
                </c:pt>
                <c:pt idx="11989">
                  <c:v>16.503771818732499</c:v>
                </c:pt>
                <c:pt idx="11990">
                  <c:v>16.505148394912201</c:v>
                </c:pt>
                <c:pt idx="11991">
                  <c:v>16.506524971091899</c:v>
                </c:pt>
                <c:pt idx="11992">
                  <c:v>16.507901547271601</c:v>
                </c:pt>
                <c:pt idx="11993">
                  <c:v>16.509278123451399</c:v>
                </c:pt>
                <c:pt idx="11994">
                  <c:v>16.5106546996311</c:v>
                </c:pt>
                <c:pt idx="11995">
                  <c:v>16.512031275810799</c:v>
                </c:pt>
                <c:pt idx="11996">
                  <c:v>16.5134078519905</c:v>
                </c:pt>
                <c:pt idx="11997">
                  <c:v>16.514784428170302</c:v>
                </c:pt>
                <c:pt idx="11998">
                  <c:v>16.51616100435</c:v>
                </c:pt>
                <c:pt idx="11999">
                  <c:v>16.517537580529702</c:v>
                </c:pt>
                <c:pt idx="12000">
                  <c:v>16.5189141567094</c:v>
                </c:pt>
                <c:pt idx="12001">
                  <c:v>16.520290732889201</c:v>
                </c:pt>
                <c:pt idx="12002">
                  <c:v>16.521667309068899</c:v>
                </c:pt>
                <c:pt idx="12003">
                  <c:v>16.523043885248601</c:v>
                </c:pt>
                <c:pt idx="12004">
                  <c:v>16.524420461428299</c:v>
                </c:pt>
                <c:pt idx="12005">
                  <c:v>16.5257970376081</c:v>
                </c:pt>
                <c:pt idx="12006">
                  <c:v>16.527173613787799</c:v>
                </c:pt>
                <c:pt idx="12007">
                  <c:v>16.5285501899675</c:v>
                </c:pt>
                <c:pt idx="12008">
                  <c:v>16.529926766147199</c:v>
                </c:pt>
                <c:pt idx="12009">
                  <c:v>16.531303342327</c:v>
                </c:pt>
                <c:pt idx="12010">
                  <c:v>16.532679918506702</c:v>
                </c:pt>
                <c:pt idx="12011">
                  <c:v>16.5340564946864</c:v>
                </c:pt>
                <c:pt idx="12012">
                  <c:v>16.535433070866102</c:v>
                </c:pt>
                <c:pt idx="12013">
                  <c:v>16.536809647045899</c:v>
                </c:pt>
                <c:pt idx="12014">
                  <c:v>16.538186223225601</c:v>
                </c:pt>
                <c:pt idx="12015">
                  <c:v>16.539562799405299</c:v>
                </c:pt>
                <c:pt idx="12016">
                  <c:v>16.540939375585001</c:v>
                </c:pt>
                <c:pt idx="12017">
                  <c:v>16.542315951764799</c:v>
                </c:pt>
                <c:pt idx="12018">
                  <c:v>16.543692527944501</c:v>
                </c:pt>
                <c:pt idx="12019">
                  <c:v>16.545069104124199</c:v>
                </c:pt>
                <c:pt idx="12020">
                  <c:v>16.546445680304</c:v>
                </c:pt>
                <c:pt idx="12021">
                  <c:v>16.547822256483698</c:v>
                </c:pt>
                <c:pt idx="12022">
                  <c:v>16.5491988326634</c:v>
                </c:pt>
                <c:pt idx="12023">
                  <c:v>16.550575408843098</c:v>
                </c:pt>
                <c:pt idx="12024">
                  <c:v>16.5519519850229</c:v>
                </c:pt>
                <c:pt idx="12025">
                  <c:v>16.553328561202601</c:v>
                </c:pt>
                <c:pt idx="12026">
                  <c:v>16.5547051373823</c:v>
                </c:pt>
                <c:pt idx="12027">
                  <c:v>16.556081713562001</c:v>
                </c:pt>
                <c:pt idx="12028">
                  <c:v>16.557458289741799</c:v>
                </c:pt>
                <c:pt idx="12029">
                  <c:v>16.558834865921501</c:v>
                </c:pt>
                <c:pt idx="12030">
                  <c:v>16.560211442101199</c:v>
                </c:pt>
                <c:pt idx="12031">
                  <c:v>16.561588018280901</c:v>
                </c:pt>
                <c:pt idx="12032">
                  <c:v>16.562964594460698</c:v>
                </c:pt>
                <c:pt idx="12033">
                  <c:v>16.5643411706404</c:v>
                </c:pt>
                <c:pt idx="12034">
                  <c:v>16.565717746820098</c:v>
                </c:pt>
                <c:pt idx="12035">
                  <c:v>16.5670943229998</c:v>
                </c:pt>
                <c:pt idx="12036">
                  <c:v>16.568470899179601</c:v>
                </c:pt>
                <c:pt idx="12037">
                  <c:v>16.5698474753593</c:v>
                </c:pt>
                <c:pt idx="12038">
                  <c:v>16.571224051539001</c:v>
                </c:pt>
                <c:pt idx="12039">
                  <c:v>16.5726006277187</c:v>
                </c:pt>
                <c:pt idx="12040">
                  <c:v>16.573977203898501</c:v>
                </c:pt>
                <c:pt idx="12041">
                  <c:v>16.575353780078199</c:v>
                </c:pt>
                <c:pt idx="12042">
                  <c:v>16.576730356257901</c:v>
                </c:pt>
                <c:pt idx="12043">
                  <c:v>16.578106932437599</c:v>
                </c:pt>
                <c:pt idx="12044">
                  <c:v>16.5794835086174</c:v>
                </c:pt>
                <c:pt idx="12045">
                  <c:v>16.580860084797099</c:v>
                </c:pt>
                <c:pt idx="12046">
                  <c:v>16.5822366609768</c:v>
                </c:pt>
                <c:pt idx="12047">
                  <c:v>16.583613237156602</c:v>
                </c:pt>
                <c:pt idx="12048">
                  <c:v>16.5849898133363</c:v>
                </c:pt>
                <c:pt idx="12049">
                  <c:v>16.586366389516002</c:v>
                </c:pt>
                <c:pt idx="12050">
                  <c:v>16.5877429656957</c:v>
                </c:pt>
                <c:pt idx="12051">
                  <c:v>16.589119541875501</c:v>
                </c:pt>
                <c:pt idx="12052">
                  <c:v>16.590496118055199</c:v>
                </c:pt>
                <c:pt idx="12053">
                  <c:v>16.591872694234901</c:v>
                </c:pt>
                <c:pt idx="12054">
                  <c:v>16.593249270414599</c:v>
                </c:pt>
                <c:pt idx="12055">
                  <c:v>16.594625846594401</c:v>
                </c:pt>
                <c:pt idx="12056">
                  <c:v>16.596002422774099</c:v>
                </c:pt>
                <c:pt idx="12057">
                  <c:v>16.597378998953801</c:v>
                </c:pt>
                <c:pt idx="12058">
                  <c:v>16.598755575133499</c:v>
                </c:pt>
                <c:pt idx="12059">
                  <c:v>16.6001321513133</c:v>
                </c:pt>
                <c:pt idx="12060">
                  <c:v>16.601508727493002</c:v>
                </c:pt>
                <c:pt idx="12061">
                  <c:v>16.6028853036727</c:v>
                </c:pt>
                <c:pt idx="12062">
                  <c:v>16.604261879852402</c:v>
                </c:pt>
                <c:pt idx="12063">
                  <c:v>16.605638456032199</c:v>
                </c:pt>
                <c:pt idx="12064">
                  <c:v>16.607015032211901</c:v>
                </c:pt>
                <c:pt idx="12065">
                  <c:v>16.608391608391599</c:v>
                </c:pt>
                <c:pt idx="12066">
                  <c:v>16.609768184571301</c:v>
                </c:pt>
                <c:pt idx="12067">
                  <c:v>16.611144760751099</c:v>
                </c:pt>
                <c:pt idx="12068">
                  <c:v>16.612521336930801</c:v>
                </c:pt>
                <c:pt idx="12069">
                  <c:v>16.613897913110499</c:v>
                </c:pt>
                <c:pt idx="12070">
                  <c:v>16.615274489290201</c:v>
                </c:pt>
                <c:pt idx="12071">
                  <c:v>16.616651065469998</c:v>
                </c:pt>
                <c:pt idx="12072">
                  <c:v>16.6180276416497</c:v>
                </c:pt>
                <c:pt idx="12073">
                  <c:v>16.619404217829398</c:v>
                </c:pt>
                <c:pt idx="12074">
                  <c:v>16.6207807940091</c:v>
                </c:pt>
                <c:pt idx="12075">
                  <c:v>16.622157370188901</c:v>
                </c:pt>
                <c:pt idx="12076">
                  <c:v>16.6235339463686</c:v>
                </c:pt>
                <c:pt idx="12077">
                  <c:v>16.624910522548301</c:v>
                </c:pt>
                <c:pt idx="12078">
                  <c:v>16.626287098728099</c:v>
                </c:pt>
                <c:pt idx="12079">
                  <c:v>16.627663674907801</c:v>
                </c:pt>
                <c:pt idx="12080">
                  <c:v>16.629040251087499</c:v>
                </c:pt>
                <c:pt idx="12081">
                  <c:v>16.630416827267201</c:v>
                </c:pt>
                <c:pt idx="12082">
                  <c:v>16.631793403446999</c:v>
                </c:pt>
                <c:pt idx="12083">
                  <c:v>16.6331699796267</c:v>
                </c:pt>
                <c:pt idx="12084">
                  <c:v>16.634546555806399</c:v>
                </c:pt>
                <c:pt idx="12085">
                  <c:v>16.6359231319861</c:v>
                </c:pt>
                <c:pt idx="12086">
                  <c:v>16.637299708165902</c:v>
                </c:pt>
                <c:pt idx="12087">
                  <c:v>16.6386762843456</c:v>
                </c:pt>
                <c:pt idx="12088">
                  <c:v>16.640052860525302</c:v>
                </c:pt>
                <c:pt idx="12089">
                  <c:v>16.641429436705</c:v>
                </c:pt>
                <c:pt idx="12090">
                  <c:v>16.642806012884801</c:v>
                </c:pt>
                <c:pt idx="12091">
                  <c:v>16.644182589064499</c:v>
                </c:pt>
                <c:pt idx="12092">
                  <c:v>16.645559165244201</c:v>
                </c:pt>
                <c:pt idx="12093">
                  <c:v>16.646935741423899</c:v>
                </c:pt>
                <c:pt idx="12094">
                  <c:v>16.6483123176037</c:v>
                </c:pt>
                <c:pt idx="12095">
                  <c:v>16.649688893783399</c:v>
                </c:pt>
                <c:pt idx="12096">
                  <c:v>16.6510654699631</c:v>
                </c:pt>
                <c:pt idx="12097">
                  <c:v>16.652442046142799</c:v>
                </c:pt>
                <c:pt idx="12098">
                  <c:v>16.6538186223226</c:v>
                </c:pt>
                <c:pt idx="12099">
                  <c:v>16.655195198502302</c:v>
                </c:pt>
                <c:pt idx="12100">
                  <c:v>16.656571774682</c:v>
                </c:pt>
                <c:pt idx="12101">
                  <c:v>16.657948350861702</c:v>
                </c:pt>
                <c:pt idx="12102">
                  <c:v>16.659324927041499</c:v>
                </c:pt>
                <c:pt idx="12103">
                  <c:v>16.660701503221201</c:v>
                </c:pt>
                <c:pt idx="12104">
                  <c:v>16.662078079400899</c:v>
                </c:pt>
                <c:pt idx="12105">
                  <c:v>16.663454655580601</c:v>
                </c:pt>
                <c:pt idx="12106">
                  <c:v>16.664831231760399</c:v>
                </c:pt>
                <c:pt idx="12107">
                  <c:v>16.666207807940101</c:v>
                </c:pt>
                <c:pt idx="12108">
                  <c:v>16.667584384119799</c:v>
                </c:pt>
                <c:pt idx="12109">
                  <c:v>16.668960960299501</c:v>
                </c:pt>
                <c:pt idx="12110">
                  <c:v>16.670337536479298</c:v>
                </c:pt>
                <c:pt idx="12111">
                  <c:v>16.671714112659</c:v>
                </c:pt>
                <c:pt idx="12112">
                  <c:v>16.673090688838698</c:v>
                </c:pt>
                <c:pt idx="12113">
                  <c:v>16.6744672650185</c:v>
                </c:pt>
                <c:pt idx="12114">
                  <c:v>16.675843841198201</c:v>
                </c:pt>
                <c:pt idx="12115">
                  <c:v>16.6772204173779</c:v>
                </c:pt>
                <c:pt idx="12116">
                  <c:v>16.678596993557601</c:v>
                </c:pt>
                <c:pt idx="12117">
                  <c:v>16.679973569737399</c:v>
                </c:pt>
                <c:pt idx="12118">
                  <c:v>16.681350145917101</c:v>
                </c:pt>
                <c:pt idx="12119">
                  <c:v>16.682726722096799</c:v>
                </c:pt>
                <c:pt idx="12120">
                  <c:v>16.684103298276501</c:v>
                </c:pt>
                <c:pt idx="12121">
                  <c:v>16.685479874456298</c:v>
                </c:pt>
                <c:pt idx="12122">
                  <c:v>16.686856450636</c:v>
                </c:pt>
                <c:pt idx="12123">
                  <c:v>16.688233026815698</c:v>
                </c:pt>
                <c:pt idx="12124">
                  <c:v>16.6896096029954</c:v>
                </c:pt>
                <c:pt idx="12125">
                  <c:v>16.690986179175201</c:v>
                </c:pt>
                <c:pt idx="12126">
                  <c:v>16.6923627553549</c:v>
                </c:pt>
                <c:pt idx="12127">
                  <c:v>16.693739331534601</c:v>
                </c:pt>
                <c:pt idx="12128">
                  <c:v>16.6951159077143</c:v>
                </c:pt>
                <c:pt idx="12129">
                  <c:v>16.696492483894101</c:v>
                </c:pt>
                <c:pt idx="12130">
                  <c:v>16.697869060073799</c:v>
                </c:pt>
                <c:pt idx="12131">
                  <c:v>16.699245636253501</c:v>
                </c:pt>
                <c:pt idx="12132">
                  <c:v>16.700622212433199</c:v>
                </c:pt>
                <c:pt idx="12133">
                  <c:v>16.701998788613</c:v>
                </c:pt>
                <c:pt idx="12134">
                  <c:v>16.703375364792699</c:v>
                </c:pt>
                <c:pt idx="12135">
                  <c:v>16.7047519409724</c:v>
                </c:pt>
                <c:pt idx="12136">
                  <c:v>16.706128517152099</c:v>
                </c:pt>
                <c:pt idx="12137">
                  <c:v>16.7075050933319</c:v>
                </c:pt>
                <c:pt idx="12138">
                  <c:v>16.708881669511602</c:v>
                </c:pt>
                <c:pt idx="12139">
                  <c:v>16.7102582456913</c:v>
                </c:pt>
                <c:pt idx="12140">
                  <c:v>16.711634821871002</c:v>
                </c:pt>
                <c:pt idx="12141">
                  <c:v>16.713011398050799</c:v>
                </c:pt>
                <c:pt idx="12142">
                  <c:v>16.714387974230501</c:v>
                </c:pt>
                <c:pt idx="12143">
                  <c:v>16.715764550410199</c:v>
                </c:pt>
                <c:pt idx="12144">
                  <c:v>16.717141126589901</c:v>
                </c:pt>
                <c:pt idx="12145">
                  <c:v>16.718517702769699</c:v>
                </c:pt>
                <c:pt idx="12146">
                  <c:v>16.719894278949401</c:v>
                </c:pt>
                <c:pt idx="12147">
                  <c:v>16.721270855129099</c:v>
                </c:pt>
                <c:pt idx="12148">
                  <c:v>16.7226474313089</c:v>
                </c:pt>
                <c:pt idx="12149">
                  <c:v>16.724024007488602</c:v>
                </c:pt>
                <c:pt idx="12150">
                  <c:v>16.7254005836683</c:v>
                </c:pt>
                <c:pt idx="12151">
                  <c:v>16.726777159848002</c:v>
                </c:pt>
                <c:pt idx="12152">
                  <c:v>16.728153736027799</c:v>
                </c:pt>
                <c:pt idx="12153">
                  <c:v>16.729530312207501</c:v>
                </c:pt>
                <c:pt idx="12154">
                  <c:v>16.730906888387199</c:v>
                </c:pt>
                <c:pt idx="12155">
                  <c:v>16.732283464566901</c:v>
                </c:pt>
                <c:pt idx="12156">
                  <c:v>16.733660040746699</c:v>
                </c:pt>
                <c:pt idx="12157">
                  <c:v>16.735036616926401</c:v>
                </c:pt>
                <c:pt idx="12158">
                  <c:v>16.736413193106099</c:v>
                </c:pt>
                <c:pt idx="12159">
                  <c:v>16.737789769285801</c:v>
                </c:pt>
                <c:pt idx="12160">
                  <c:v>16.739166345465598</c:v>
                </c:pt>
                <c:pt idx="12161">
                  <c:v>16.7405429216453</c:v>
                </c:pt>
                <c:pt idx="12162">
                  <c:v>16.741919497824998</c:v>
                </c:pt>
                <c:pt idx="12163">
                  <c:v>16.7432960740047</c:v>
                </c:pt>
                <c:pt idx="12164">
                  <c:v>16.744672650184501</c:v>
                </c:pt>
                <c:pt idx="12165">
                  <c:v>16.7460492263642</c:v>
                </c:pt>
                <c:pt idx="12166">
                  <c:v>16.747425802543901</c:v>
                </c:pt>
                <c:pt idx="12167">
                  <c:v>16.7488023787236</c:v>
                </c:pt>
                <c:pt idx="12168">
                  <c:v>16.750178954903401</c:v>
                </c:pt>
                <c:pt idx="12169">
                  <c:v>16.751555531083099</c:v>
                </c:pt>
                <c:pt idx="12170">
                  <c:v>16.752932107262801</c:v>
                </c:pt>
                <c:pt idx="12171">
                  <c:v>16.754308683442499</c:v>
                </c:pt>
                <c:pt idx="12172">
                  <c:v>16.7556852596223</c:v>
                </c:pt>
                <c:pt idx="12173">
                  <c:v>16.757061835801998</c:v>
                </c:pt>
                <c:pt idx="12174">
                  <c:v>16.7584384119817</c:v>
                </c:pt>
                <c:pt idx="12175">
                  <c:v>16.759814988161398</c:v>
                </c:pt>
                <c:pt idx="12176">
                  <c:v>16.7611915643412</c:v>
                </c:pt>
                <c:pt idx="12177">
                  <c:v>16.762568140520901</c:v>
                </c:pt>
                <c:pt idx="12178">
                  <c:v>16.7639447167006</c:v>
                </c:pt>
                <c:pt idx="12179">
                  <c:v>16.765321292880401</c:v>
                </c:pt>
                <c:pt idx="12180">
                  <c:v>16.766697869060099</c:v>
                </c:pt>
                <c:pt idx="12181">
                  <c:v>16.768074445239801</c:v>
                </c:pt>
                <c:pt idx="12182">
                  <c:v>16.769451021419499</c:v>
                </c:pt>
                <c:pt idx="12183">
                  <c:v>16.7708275975993</c:v>
                </c:pt>
                <c:pt idx="12184">
                  <c:v>16.772204173778999</c:v>
                </c:pt>
                <c:pt idx="12185">
                  <c:v>16.7735807499587</c:v>
                </c:pt>
                <c:pt idx="12186">
                  <c:v>16.774957326138399</c:v>
                </c:pt>
                <c:pt idx="12187">
                  <c:v>16.7763339023182</c:v>
                </c:pt>
                <c:pt idx="12188">
                  <c:v>16.777710478497902</c:v>
                </c:pt>
                <c:pt idx="12189">
                  <c:v>16.7790870546776</c:v>
                </c:pt>
                <c:pt idx="12190">
                  <c:v>16.780463630857302</c:v>
                </c:pt>
                <c:pt idx="12191">
                  <c:v>16.781840207037099</c:v>
                </c:pt>
                <c:pt idx="12192">
                  <c:v>16.783216783216801</c:v>
                </c:pt>
                <c:pt idx="12193">
                  <c:v>16.784593359396499</c:v>
                </c:pt>
                <c:pt idx="12194">
                  <c:v>16.785969935576201</c:v>
                </c:pt>
                <c:pt idx="12195">
                  <c:v>16.787346511755999</c:v>
                </c:pt>
                <c:pt idx="12196">
                  <c:v>16.788723087935701</c:v>
                </c:pt>
                <c:pt idx="12197">
                  <c:v>16.790099664115399</c:v>
                </c:pt>
                <c:pt idx="12198">
                  <c:v>16.791476240295101</c:v>
                </c:pt>
                <c:pt idx="12199">
                  <c:v>16.792852816474898</c:v>
                </c:pt>
                <c:pt idx="12200">
                  <c:v>16.7942293926546</c:v>
                </c:pt>
                <c:pt idx="12201">
                  <c:v>16.795605968834298</c:v>
                </c:pt>
                <c:pt idx="12202">
                  <c:v>16.796982545014</c:v>
                </c:pt>
                <c:pt idx="12203">
                  <c:v>16.798359121193801</c:v>
                </c:pt>
                <c:pt idx="12204">
                  <c:v>16.799735697373499</c:v>
                </c:pt>
                <c:pt idx="12205">
                  <c:v>16.801112273553201</c:v>
                </c:pt>
                <c:pt idx="12206">
                  <c:v>16.802488849732999</c:v>
                </c:pt>
                <c:pt idx="12207">
                  <c:v>16.803865425912701</c:v>
                </c:pt>
                <c:pt idx="12208">
                  <c:v>16.805242002092399</c:v>
                </c:pt>
                <c:pt idx="12209">
                  <c:v>16.806618578272101</c:v>
                </c:pt>
                <c:pt idx="12210">
                  <c:v>16.807995154451898</c:v>
                </c:pt>
                <c:pt idx="12211">
                  <c:v>16.8093717306316</c:v>
                </c:pt>
                <c:pt idx="12212">
                  <c:v>16.810748306811298</c:v>
                </c:pt>
                <c:pt idx="12213">
                  <c:v>16.812124882991</c:v>
                </c:pt>
                <c:pt idx="12214">
                  <c:v>16.813501459170801</c:v>
                </c:pt>
                <c:pt idx="12215">
                  <c:v>16.8148780353505</c:v>
                </c:pt>
                <c:pt idx="12216">
                  <c:v>16.816254611530201</c:v>
                </c:pt>
                <c:pt idx="12217">
                  <c:v>16.8176311877099</c:v>
                </c:pt>
                <c:pt idx="12218">
                  <c:v>16.819007763889701</c:v>
                </c:pt>
                <c:pt idx="12219">
                  <c:v>16.820384340069399</c:v>
                </c:pt>
                <c:pt idx="12220">
                  <c:v>16.821760916249101</c:v>
                </c:pt>
                <c:pt idx="12221">
                  <c:v>16.823137492428799</c:v>
                </c:pt>
                <c:pt idx="12222">
                  <c:v>16.8245140686086</c:v>
                </c:pt>
                <c:pt idx="12223">
                  <c:v>16.825890644788299</c:v>
                </c:pt>
                <c:pt idx="12224">
                  <c:v>16.827267220968</c:v>
                </c:pt>
                <c:pt idx="12225">
                  <c:v>16.828643797147699</c:v>
                </c:pt>
                <c:pt idx="12226">
                  <c:v>16.8300203733275</c:v>
                </c:pt>
                <c:pt idx="12227">
                  <c:v>16.831396949507202</c:v>
                </c:pt>
                <c:pt idx="12228">
                  <c:v>16.8327735256869</c:v>
                </c:pt>
                <c:pt idx="12229">
                  <c:v>16.834150101866602</c:v>
                </c:pt>
                <c:pt idx="12230">
                  <c:v>16.835526678046399</c:v>
                </c:pt>
                <c:pt idx="12231">
                  <c:v>16.836903254226101</c:v>
                </c:pt>
                <c:pt idx="12232">
                  <c:v>16.838279830405799</c:v>
                </c:pt>
                <c:pt idx="12233">
                  <c:v>16.839656406585501</c:v>
                </c:pt>
                <c:pt idx="12234">
                  <c:v>16.841032982765299</c:v>
                </c:pt>
                <c:pt idx="12235">
                  <c:v>16.842409558945</c:v>
                </c:pt>
                <c:pt idx="12236">
                  <c:v>16.843786135124699</c:v>
                </c:pt>
                <c:pt idx="12237">
                  <c:v>16.8451627113045</c:v>
                </c:pt>
                <c:pt idx="12238">
                  <c:v>16.846539287484202</c:v>
                </c:pt>
                <c:pt idx="12239">
                  <c:v>16.8479158636639</c:v>
                </c:pt>
                <c:pt idx="12240">
                  <c:v>16.849292439843602</c:v>
                </c:pt>
                <c:pt idx="12241">
                  <c:v>16.850669016023399</c:v>
                </c:pt>
                <c:pt idx="12242">
                  <c:v>16.852045592203101</c:v>
                </c:pt>
                <c:pt idx="12243">
                  <c:v>16.853422168382799</c:v>
                </c:pt>
                <c:pt idx="12244">
                  <c:v>16.854798744562501</c:v>
                </c:pt>
                <c:pt idx="12245">
                  <c:v>16.856175320742299</c:v>
                </c:pt>
                <c:pt idx="12246">
                  <c:v>16.857551896922001</c:v>
                </c:pt>
                <c:pt idx="12247">
                  <c:v>16.858928473101699</c:v>
                </c:pt>
                <c:pt idx="12248">
                  <c:v>16.860305049281401</c:v>
                </c:pt>
                <c:pt idx="12249">
                  <c:v>16.861681625461198</c:v>
                </c:pt>
                <c:pt idx="12250">
                  <c:v>16.8630582016409</c:v>
                </c:pt>
                <c:pt idx="12251">
                  <c:v>16.864434777820598</c:v>
                </c:pt>
                <c:pt idx="12252">
                  <c:v>16.8658113540003</c:v>
                </c:pt>
                <c:pt idx="12253">
                  <c:v>16.867187930180101</c:v>
                </c:pt>
                <c:pt idx="12254">
                  <c:v>16.8685645063598</c:v>
                </c:pt>
                <c:pt idx="12255">
                  <c:v>16.869941082539501</c:v>
                </c:pt>
                <c:pt idx="12256">
                  <c:v>16.8713176587192</c:v>
                </c:pt>
                <c:pt idx="12257">
                  <c:v>16.872694234899001</c:v>
                </c:pt>
                <c:pt idx="12258">
                  <c:v>16.874070811078699</c:v>
                </c:pt>
                <c:pt idx="12259">
                  <c:v>16.875447387258401</c:v>
                </c:pt>
                <c:pt idx="12260">
                  <c:v>16.876823963438099</c:v>
                </c:pt>
                <c:pt idx="12261">
                  <c:v>16.8782005396179</c:v>
                </c:pt>
                <c:pt idx="12262">
                  <c:v>16.879577115797598</c:v>
                </c:pt>
                <c:pt idx="12263">
                  <c:v>16.8809536919773</c:v>
                </c:pt>
                <c:pt idx="12264">
                  <c:v>16.882330268156998</c:v>
                </c:pt>
                <c:pt idx="12265">
                  <c:v>16.8837068443368</c:v>
                </c:pt>
                <c:pt idx="12266">
                  <c:v>16.885083420516501</c:v>
                </c:pt>
                <c:pt idx="12267">
                  <c:v>16.8864599966962</c:v>
                </c:pt>
                <c:pt idx="12268">
                  <c:v>16.887836572875901</c:v>
                </c:pt>
                <c:pt idx="12269">
                  <c:v>16.889213149055699</c:v>
                </c:pt>
                <c:pt idx="12270">
                  <c:v>16.890589725235401</c:v>
                </c:pt>
                <c:pt idx="12271">
                  <c:v>16.891966301415099</c:v>
                </c:pt>
                <c:pt idx="12272">
                  <c:v>16.8933428775949</c:v>
                </c:pt>
                <c:pt idx="12273">
                  <c:v>16.894719453774599</c:v>
                </c:pt>
                <c:pt idx="12274">
                  <c:v>16.8960960299543</c:v>
                </c:pt>
                <c:pt idx="12275">
                  <c:v>16.897472606133999</c:v>
                </c:pt>
                <c:pt idx="12276">
                  <c:v>16.8988491823138</c:v>
                </c:pt>
                <c:pt idx="12277">
                  <c:v>16.900225758493502</c:v>
                </c:pt>
                <c:pt idx="12278">
                  <c:v>16.9016023346732</c:v>
                </c:pt>
                <c:pt idx="12279">
                  <c:v>16.902978910852902</c:v>
                </c:pt>
                <c:pt idx="12280">
                  <c:v>16.904355487032699</c:v>
                </c:pt>
                <c:pt idx="12281">
                  <c:v>16.905732063212401</c:v>
                </c:pt>
                <c:pt idx="12282">
                  <c:v>16.907108639392099</c:v>
                </c:pt>
                <c:pt idx="12283">
                  <c:v>16.908485215571801</c:v>
                </c:pt>
                <c:pt idx="12284">
                  <c:v>16.909861791751599</c:v>
                </c:pt>
                <c:pt idx="12285">
                  <c:v>16.911238367931301</c:v>
                </c:pt>
                <c:pt idx="12286">
                  <c:v>16.912614944110999</c:v>
                </c:pt>
                <c:pt idx="12287">
                  <c:v>16.913991520290701</c:v>
                </c:pt>
                <c:pt idx="12288">
                  <c:v>16.915368096470502</c:v>
                </c:pt>
                <c:pt idx="12289">
                  <c:v>16.9167446726502</c:v>
                </c:pt>
                <c:pt idx="12290">
                  <c:v>16.918121248829902</c:v>
                </c:pt>
                <c:pt idx="12291">
                  <c:v>16.9194978250096</c:v>
                </c:pt>
                <c:pt idx="12292">
                  <c:v>16.920874401189401</c:v>
                </c:pt>
                <c:pt idx="12293">
                  <c:v>16.922250977369099</c:v>
                </c:pt>
                <c:pt idx="12294">
                  <c:v>16.923627553548801</c:v>
                </c:pt>
                <c:pt idx="12295">
                  <c:v>16.925004129728499</c:v>
                </c:pt>
                <c:pt idx="12296">
                  <c:v>16.926380705908301</c:v>
                </c:pt>
                <c:pt idx="12297">
                  <c:v>16.927757282087999</c:v>
                </c:pt>
                <c:pt idx="12298">
                  <c:v>16.929133858267701</c:v>
                </c:pt>
                <c:pt idx="12299">
                  <c:v>16.930510434447399</c:v>
                </c:pt>
                <c:pt idx="12300">
                  <c:v>16.9318870106272</c:v>
                </c:pt>
                <c:pt idx="12301">
                  <c:v>16.933263586806898</c:v>
                </c:pt>
                <c:pt idx="12302">
                  <c:v>16.9346401629866</c:v>
                </c:pt>
                <c:pt idx="12303">
                  <c:v>16.936016739166401</c:v>
                </c:pt>
                <c:pt idx="12304">
                  <c:v>16.9373933153461</c:v>
                </c:pt>
                <c:pt idx="12305">
                  <c:v>16.938769891525801</c:v>
                </c:pt>
                <c:pt idx="12306">
                  <c:v>16.9401464677055</c:v>
                </c:pt>
                <c:pt idx="12307">
                  <c:v>16.941523043885301</c:v>
                </c:pt>
                <c:pt idx="12308">
                  <c:v>16.942899620064999</c:v>
                </c:pt>
                <c:pt idx="12309">
                  <c:v>16.944276196244701</c:v>
                </c:pt>
                <c:pt idx="12310">
                  <c:v>16.945652772424399</c:v>
                </c:pt>
                <c:pt idx="12311">
                  <c:v>16.9470293486042</c:v>
                </c:pt>
                <c:pt idx="12312">
                  <c:v>16.948405924783899</c:v>
                </c:pt>
                <c:pt idx="12313">
                  <c:v>16.9497825009636</c:v>
                </c:pt>
                <c:pt idx="12314">
                  <c:v>16.951159077143299</c:v>
                </c:pt>
                <c:pt idx="12315">
                  <c:v>16.9525356533231</c:v>
                </c:pt>
                <c:pt idx="12316">
                  <c:v>16.953912229502802</c:v>
                </c:pt>
                <c:pt idx="12317">
                  <c:v>16.9552888056825</c:v>
                </c:pt>
                <c:pt idx="12318">
                  <c:v>16.956665381862202</c:v>
                </c:pt>
                <c:pt idx="12319">
                  <c:v>16.958041958041999</c:v>
                </c:pt>
                <c:pt idx="12320">
                  <c:v>16.959418534221701</c:v>
                </c:pt>
                <c:pt idx="12321">
                  <c:v>16.960795110401399</c:v>
                </c:pt>
                <c:pt idx="12322">
                  <c:v>16.962171686581101</c:v>
                </c:pt>
                <c:pt idx="12323">
                  <c:v>16.963548262760899</c:v>
                </c:pt>
                <c:pt idx="12324">
                  <c:v>16.9649248389406</c:v>
                </c:pt>
                <c:pt idx="12325">
                  <c:v>16.966301415120299</c:v>
                </c:pt>
                <c:pt idx="12326">
                  <c:v>16.9676779913</c:v>
                </c:pt>
                <c:pt idx="12327">
                  <c:v>16.969054567479802</c:v>
                </c:pt>
                <c:pt idx="12328">
                  <c:v>16.9704311436595</c:v>
                </c:pt>
                <c:pt idx="12329">
                  <c:v>16.971807719839202</c:v>
                </c:pt>
                <c:pt idx="12330">
                  <c:v>16.9731842960189</c:v>
                </c:pt>
                <c:pt idx="12331">
                  <c:v>16.974560872198701</c:v>
                </c:pt>
                <c:pt idx="12332">
                  <c:v>16.975937448378399</c:v>
                </c:pt>
                <c:pt idx="12333">
                  <c:v>16.977314024558101</c:v>
                </c:pt>
                <c:pt idx="12334">
                  <c:v>16.978690600737899</c:v>
                </c:pt>
                <c:pt idx="12335">
                  <c:v>16.980067176917601</c:v>
                </c:pt>
                <c:pt idx="12336">
                  <c:v>16.981443753097299</c:v>
                </c:pt>
                <c:pt idx="12337">
                  <c:v>16.982820329277001</c:v>
                </c:pt>
                <c:pt idx="12338">
                  <c:v>16.984196905456798</c:v>
                </c:pt>
                <c:pt idx="12339">
                  <c:v>16.9855734816365</c:v>
                </c:pt>
                <c:pt idx="12340">
                  <c:v>16.986950057816198</c:v>
                </c:pt>
                <c:pt idx="12341">
                  <c:v>16.9883266339959</c:v>
                </c:pt>
                <c:pt idx="12342">
                  <c:v>16.989703210175701</c:v>
                </c:pt>
                <c:pt idx="12343">
                  <c:v>16.9910797863554</c:v>
                </c:pt>
                <c:pt idx="12344">
                  <c:v>16.992456362535101</c:v>
                </c:pt>
                <c:pt idx="12345">
                  <c:v>16.993832938714799</c:v>
                </c:pt>
                <c:pt idx="12346">
                  <c:v>16.995209514894601</c:v>
                </c:pt>
                <c:pt idx="12347">
                  <c:v>16.996586091074299</c:v>
                </c:pt>
                <c:pt idx="12348">
                  <c:v>16.997962667254001</c:v>
                </c:pt>
                <c:pt idx="12349">
                  <c:v>16.999339243433699</c:v>
                </c:pt>
                <c:pt idx="12350">
                  <c:v>17.0007158196135</c:v>
                </c:pt>
                <c:pt idx="12351">
                  <c:v>17.002092395793198</c:v>
                </c:pt>
                <c:pt idx="12352">
                  <c:v>17.0034689719729</c:v>
                </c:pt>
                <c:pt idx="12353">
                  <c:v>17.004845548152598</c:v>
                </c:pt>
                <c:pt idx="12354">
                  <c:v>17.0062221243324</c:v>
                </c:pt>
                <c:pt idx="12355">
                  <c:v>17.007598700512101</c:v>
                </c:pt>
                <c:pt idx="12356">
                  <c:v>17.0089752766918</c:v>
                </c:pt>
                <c:pt idx="12357">
                  <c:v>17.010351852871501</c:v>
                </c:pt>
                <c:pt idx="12358">
                  <c:v>17.011728429051299</c:v>
                </c:pt>
                <c:pt idx="12359">
                  <c:v>17.013105005231001</c:v>
                </c:pt>
                <c:pt idx="12360">
                  <c:v>17.014481581410699</c:v>
                </c:pt>
                <c:pt idx="12361">
                  <c:v>17.015858157590401</c:v>
                </c:pt>
                <c:pt idx="12362">
                  <c:v>17.017234733770199</c:v>
                </c:pt>
                <c:pt idx="12363">
                  <c:v>17.0186113099499</c:v>
                </c:pt>
                <c:pt idx="12364">
                  <c:v>17.019987886129599</c:v>
                </c:pt>
                <c:pt idx="12365">
                  <c:v>17.0213644623093</c:v>
                </c:pt>
                <c:pt idx="12366">
                  <c:v>17.022741038489102</c:v>
                </c:pt>
                <c:pt idx="12367">
                  <c:v>17.0241176146688</c:v>
                </c:pt>
                <c:pt idx="12368">
                  <c:v>17.025494190848502</c:v>
                </c:pt>
                <c:pt idx="12369">
                  <c:v>17.026870767028299</c:v>
                </c:pt>
                <c:pt idx="12370">
                  <c:v>17.028247343208001</c:v>
                </c:pt>
                <c:pt idx="12371">
                  <c:v>17.029623919387699</c:v>
                </c:pt>
                <c:pt idx="12372">
                  <c:v>17.031000495567401</c:v>
                </c:pt>
                <c:pt idx="12373">
                  <c:v>17.032377071747199</c:v>
                </c:pt>
                <c:pt idx="12374">
                  <c:v>17.0337536479269</c:v>
                </c:pt>
                <c:pt idx="12375">
                  <c:v>17.035130224106599</c:v>
                </c:pt>
                <c:pt idx="12376">
                  <c:v>17.0365068002863</c:v>
                </c:pt>
                <c:pt idx="12377">
                  <c:v>17.037883376466102</c:v>
                </c:pt>
                <c:pt idx="12378">
                  <c:v>17.0392599526458</c:v>
                </c:pt>
                <c:pt idx="12379">
                  <c:v>17.040636528825502</c:v>
                </c:pt>
                <c:pt idx="12380">
                  <c:v>17.0420131050052</c:v>
                </c:pt>
                <c:pt idx="12381">
                  <c:v>17.043389681185001</c:v>
                </c:pt>
                <c:pt idx="12382">
                  <c:v>17.044766257364699</c:v>
                </c:pt>
                <c:pt idx="12383">
                  <c:v>17.046142833544401</c:v>
                </c:pt>
                <c:pt idx="12384">
                  <c:v>17.047519409724099</c:v>
                </c:pt>
                <c:pt idx="12385">
                  <c:v>17.048895985903901</c:v>
                </c:pt>
                <c:pt idx="12386">
                  <c:v>17.050272562083599</c:v>
                </c:pt>
                <c:pt idx="12387">
                  <c:v>17.051649138263301</c:v>
                </c:pt>
                <c:pt idx="12388">
                  <c:v>17.053025714442999</c:v>
                </c:pt>
                <c:pt idx="12389">
                  <c:v>17.0544022906228</c:v>
                </c:pt>
                <c:pt idx="12390">
                  <c:v>17.055778866802498</c:v>
                </c:pt>
                <c:pt idx="12391">
                  <c:v>17.0571554429822</c:v>
                </c:pt>
                <c:pt idx="12392">
                  <c:v>17.058532019161898</c:v>
                </c:pt>
                <c:pt idx="12393">
                  <c:v>17.0599085953417</c:v>
                </c:pt>
                <c:pt idx="12394">
                  <c:v>17.061285171521401</c:v>
                </c:pt>
                <c:pt idx="12395">
                  <c:v>17.0626617477011</c:v>
                </c:pt>
                <c:pt idx="12396">
                  <c:v>17.064038323880801</c:v>
                </c:pt>
                <c:pt idx="12397">
                  <c:v>17.065414900060599</c:v>
                </c:pt>
                <c:pt idx="12398">
                  <c:v>17.066791476240301</c:v>
                </c:pt>
                <c:pt idx="12399">
                  <c:v>17.068168052419999</c:v>
                </c:pt>
                <c:pt idx="12400">
                  <c:v>17.0695446285998</c:v>
                </c:pt>
                <c:pt idx="12401">
                  <c:v>17.070921204779498</c:v>
                </c:pt>
                <c:pt idx="12402">
                  <c:v>17.0722977809592</c:v>
                </c:pt>
                <c:pt idx="12403">
                  <c:v>17.073674357138898</c:v>
                </c:pt>
                <c:pt idx="12404">
                  <c:v>17.0750509333187</c:v>
                </c:pt>
                <c:pt idx="12405">
                  <c:v>17.076427509498401</c:v>
                </c:pt>
                <c:pt idx="12406">
                  <c:v>17.0778040856781</c:v>
                </c:pt>
                <c:pt idx="12407">
                  <c:v>17.079180661857801</c:v>
                </c:pt>
                <c:pt idx="12408">
                  <c:v>17.080557238037599</c:v>
                </c:pt>
                <c:pt idx="12409">
                  <c:v>17.081933814217301</c:v>
                </c:pt>
                <c:pt idx="12410">
                  <c:v>17.083310390396999</c:v>
                </c:pt>
                <c:pt idx="12411">
                  <c:v>17.084686966576701</c:v>
                </c:pt>
                <c:pt idx="12412">
                  <c:v>17.086063542756499</c:v>
                </c:pt>
                <c:pt idx="12413">
                  <c:v>17.0874401189362</c:v>
                </c:pt>
                <c:pt idx="12414">
                  <c:v>17.088816695115899</c:v>
                </c:pt>
                <c:pt idx="12415">
                  <c:v>17.0901932712956</c:v>
                </c:pt>
                <c:pt idx="12416">
                  <c:v>17.091569847475402</c:v>
                </c:pt>
                <c:pt idx="12417">
                  <c:v>17.0929464236551</c:v>
                </c:pt>
                <c:pt idx="12418">
                  <c:v>17.094322999834802</c:v>
                </c:pt>
                <c:pt idx="12419">
                  <c:v>17.0956995760145</c:v>
                </c:pt>
                <c:pt idx="12420">
                  <c:v>17.097076152194301</c:v>
                </c:pt>
                <c:pt idx="12421">
                  <c:v>17.098452728373999</c:v>
                </c:pt>
                <c:pt idx="12422">
                  <c:v>17.099829304553701</c:v>
                </c:pt>
                <c:pt idx="12423">
                  <c:v>17.101205880733399</c:v>
                </c:pt>
                <c:pt idx="12424">
                  <c:v>17.102582456913201</c:v>
                </c:pt>
                <c:pt idx="12425">
                  <c:v>17.103959033092899</c:v>
                </c:pt>
                <c:pt idx="12426">
                  <c:v>17.105335609272601</c:v>
                </c:pt>
                <c:pt idx="12427">
                  <c:v>17.106712185452398</c:v>
                </c:pt>
                <c:pt idx="12428">
                  <c:v>17.1080887616321</c:v>
                </c:pt>
                <c:pt idx="12429">
                  <c:v>17.109465337811798</c:v>
                </c:pt>
                <c:pt idx="12430">
                  <c:v>17.1108419139915</c:v>
                </c:pt>
                <c:pt idx="12431">
                  <c:v>17.112218490171301</c:v>
                </c:pt>
                <c:pt idx="12432">
                  <c:v>17.113595066350999</c:v>
                </c:pt>
                <c:pt idx="12433">
                  <c:v>17.114971642530701</c:v>
                </c:pt>
                <c:pt idx="12434">
                  <c:v>17.116348218710399</c:v>
                </c:pt>
                <c:pt idx="12435">
                  <c:v>17.117724794890201</c:v>
                </c:pt>
                <c:pt idx="12436">
                  <c:v>17.119101371069899</c:v>
                </c:pt>
                <c:pt idx="12437">
                  <c:v>17.120477947249601</c:v>
                </c:pt>
                <c:pt idx="12438">
                  <c:v>17.121854523429299</c:v>
                </c:pt>
                <c:pt idx="12439">
                  <c:v>17.1232310996091</c:v>
                </c:pt>
                <c:pt idx="12440">
                  <c:v>17.124607675788798</c:v>
                </c:pt>
                <c:pt idx="12441">
                  <c:v>17.1259842519685</c:v>
                </c:pt>
                <c:pt idx="12442">
                  <c:v>17.127360828148198</c:v>
                </c:pt>
                <c:pt idx="12443">
                  <c:v>17.128737404328</c:v>
                </c:pt>
                <c:pt idx="12444">
                  <c:v>17.130113980507701</c:v>
                </c:pt>
                <c:pt idx="12445">
                  <c:v>17.1314905566874</c:v>
                </c:pt>
                <c:pt idx="12446">
                  <c:v>17.132867132867101</c:v>
                </c:pt>
                <c:pt idx="12447">
                  <c:v>17.134243709046899</c:v>
                </c:pt>
                <c:pt idx="12448">
                  <c:v>17.135620285226601</c:v>
                </c:pt>
                <c:pt idx="12449">
                  <c:v>17.136996861406299</c:v>
                </c:pt>
                <c:pt idx="12450">
                  <c:v>17.138373437586001</c:v>
                </c:pt>
                <c:pt idx="12451">
                  <c:v>17.139750013765799</c:v>
                </c:pt>
                <c:pt idx="12452">
                  <c:v>17.1411265899455</c:v>
                </c:pt>
                <c:pt idx="12453">
                  <c:v>17.142503166125199</c:v>
                </c:pt>
                <c:pt idx="12454">
                  <c:v>17.1438797423049</c:v>
                </c:pt>
                <c:pt idx="12455">
                  <c:v>17.145256318484702</c:v>
                </c:pt>
                <c:pt idx="12456">
                  <c:v>17.1466328946644</c:v>
                </c:pt>
                <c:pt idx="12457">
                  <c:v>17.148009470844102</c:v>
                </c:pt>
                <c:pt idx="12458">
                  <c:v>17.1493860470238</c:v>
                </c:pt>
                <c:pt idx="12459">
                  <c:v>17.150762623203601</c:v>
                </c:pt>
                <c:pt idx="12460">
                  <c:v>17.152139199383299</c:v>
                </c:pt>
                <c:pt idx="12461">
                  <c:v>17.153515775563001</c:v>
                </c:pt>
                <c:pt idx="12462">
                  <c:v>17.154892351742799</c:v>
                </c:pt>
                <c:pt idx="12463">
                  <c:v>17.1562689279225</c:v>
                </c:pt>
                <c:pt idx="12464">
                  <c:v>17.157645504102199</c:v>
                </c:pt>
                <c:pt idx="12465">
                  <c:v>17.1590220802819</c:v>
                </c:pt>
                <c:pt idx="12466">
                  <c:v>17.160398656461702</c:v>
                </c:pt>
                <c:pt idx="12467">
                  <c:v>17.1617752326414</c:v>
                </c:pt>
                <c:pt idx="12468">
                  <c:v>17.163151808821102</c:v>
                </c:pt>
                <c:pt idx="12469">
                  <c:v>17.1645283850008</c:v>
                </c:pt>
                <c:pt idx="12470">
                  <c:v>17.165904961180601</c:v>
                </c:pt>
                <c:pt idx="12471">
                  <c:v>17.167281537360299</c:v>
                </c:pt>
                <c:pt idx="12472">
                  <c:v>17.168658113540001</c:v>
                </c:pt>
                <c:pt idx="12473">
                  <c:v>17.170034689719699</c:v>
                </c:pt>
                <c:pt idx="12474">
                  <c:v>17.171411265899501</c:v>
                </c:pt>
                <c:pt idx="12475">
                  <c:v>17.172787842079199</c:v>
                </c:pt>
                <c:pt idx="12476">
                  <c:v>17.174164418258901</c:v>
                </c:pt>
                <c:pt idx="12477">
                  <c:v>17.175540994438599</c:v>
                </c:pt>
                <c:pt idx="12478">
                  <c:v>17.1769175706184</c:v>
                </c:pt>
                <c:pt idx="12479">
                  <c:v>17.178294146798098</c:v>
                </c:pt>
                <c:pt idx="12480">
                  <c:v>17.1796707229778</c:v>
                </c:pt>
                <c:pt idx="12481">
                  <c:v>17.181047299157498</c:v>
                </c:pt>
                <c:pt idx="12482">
                  <c:v>17.1824238753373</c:v>
                </c:pt>
                <c:pt idx="12483">
                  <c:v>17.183800451517001</c:v>
                </c:pt>
                <c:pt idx="12484">
                  <c:v>17.1851770276967</c:v>
                </c:pt>
                <c:pt idx="12485">
                  <c:v>17.186553603876401</c:v>
                </c:pt>
                <c:pt idx="12486">
                  <c:v>17.187930180056199</c:v>
                </c:pt>
                <c:pt idx="12487">
                  <c:v>17.189306756235901</c:v>
                </c:pt>
                <c:pt idx="12488">
                  <c:v>17.190683332415599</c:v>
                </c:pt>
                <c:pt idx="12489">
                  <c:v>17.192059908595301</c:v>
                </c:pt>
                <c:pt idx="12490">
                  <c:v>17.193436484775098</c:v>
                </c:pt>
                <c:pt idx="12491">
                  <c:v>17.1948130609548</c:v>
                </c:pt>
                <c:pt idx="12492">
                  <c:v>17.196189637134498</c:v>
                </c:pt>
                <c:pt idx="12493">
                  <c:v>17.1975662133143</c:v>
                </c:pt>
                <c:pt idx="12494">
                  <c:v>17.198942789494001</c:v>
                </c:pt>
                <c:pt idx="12495">
                  <c:v>17.2003193656737</c:v>
                </c:pt>
                <c:pt idx="12496">
                  <c:v>17.201695941853401</c:v>
                </c:pt>
                <c:pt idx="12497">
                  <c:v>17.203072518033199</c:v>
                </c:pt>
                <c:pt idx="12498">
                  <c:v>17.204449094212901</c:v>
                </c:pt>
                <c:pt idx="12499">
                  <c:v>17.205825670392599</c:v>
                </c:pt>
                <c:pt idx="12500">
                  <c:v>17.207202246572301</c:v>
                </c:pt>
                <c:pt idx="12501">
                  <c:v>17.208578822752099</c:v>
                </c:pt>
                <c:pt idx="12502">
                  <c:v>17.2099553989318</c:v>
                </c:pt>
                <c:pt idx="12503">
                  <c:v>17.211331975111499</c:v>
                </c:pt>
                <c:pt idx="12504">
                  <c:v>17.2127085512912</c:v>
                </c:pt>
                <c:pt idx="12505">
                  <c:v>17.214085127471002</c:v>
                </c:pt>
                <c:pt idx="12506">
                  <c:v>17.2154617036507</c:v>
                </c:pt>
                <c:pt idx="12507">
                  <c:v>17.216838279830402</c:v>
                </c:pt>
                <c:pt idx="12508">
                  <c:v>17.2182148560101</c:v>
                </c:pt>
                <c:pt idx="12509">
                  <c:v>17.219591432189901</c:v>
                </c:pt>
                <c:pt idx="12510">
                  <c:v>17.220968008369599</c:v>
                </c:pt>
                <c:pt idx="12511">
                  <c:v>17.222344584549301</c:v>
                </c:pt>
                <c:pt idx="12512">
                  <c:v>17.223721160728999</c:v>
                </c:pt>
                <c:pt idx="12513">
                  <c:v>17.225097736908801</c:v>
                </c:pt>
                <c:pt idx="12514">
                  <c:v>17.226474313088499</c:v>
                </c:pt>
                <c:pt idx="12515">
                  <c:v>17.227850889268201</c:v>
                </c:pt>
                <c:pt idx="12516">
                  <c:v>17.229227465447899</c:v>
                </c:pt>
                <c:pt idx="12517">
                  <c:v>17.2306040416277</c:v>
                </c:pt>
                <c:pt idx="12518">
                  <c:v>17.231980617807402</c:v>
                </c:pt>
                <c:pt idx="12519">
                  <c:v>17.2333571939871</c:v>
                </c:pt>
                <c:pt idx="12520">
                  <c:v>17.234733770166802</c:v>
                </c:pt>
                <c:pt idx="12521">
                  <c:v>17.236110346346599</c:v>
                </c:pt>
                <c:pt idx="12522">
                  <c:v>17.237486922526301</c:v>
                </c:pt>
                <c:pt idx="12523">
                  <c:v>17.238863498705999</c:v>
                </c:pt>
                <c:pt idx="12524">
                  <c:v>17.240240074885701</c:v>
                </c:pt>
                <c:pt idx="12525">
                  <c:v>17.241616651065499</c:v>
                </c:pt>
                <c:pt idx="12526">
                  <c:v>17.242993227245201</c:v>
                </c:pt>
                <c:pt idx="12527">
                  <c:v>17.244369803424899</c:v>
                </c:pt>
                <c:pt idx="12528">
                  <c:v>17.2457463796047</c:v>
                </c:pt>
                <c:pt idx="12529">
                  <c:v>17.247122955784398</c:v>
                </c:pt>
                <c:pt idx="12530">
                  <c:v>17.2484995319641</c:v>
                </c:pt>
                <c:pt idx="12531">
                  <c:v>17.249876108143798</c:v>
                </c:pt>
                <c:pt idx="12532">
                  <c:v>17.2512526843236</c:v>
                </c:pt>
                <c:pt idx="12533">
                  <c:v>17.252629260503301</c:v>
                </c:pt>
                <c:pt idx="12534">
                  <c:v>17.254005836683</c:v>
                </c:pt>
                <c:pt idx="12535">
                  <c:v>17.255382412862701</c:v>
                </c:pt>
                <c:pt idx="12536">
                  <c:v>17.256758989042499</c:v>
                </c:pt>
                <c:pt idx="12537">
                  <c:v>17.258135565222201</c:v>
                </c:pt>
                <c:pt idx="12538">
                  <c:v>17.259512141401899</c:v>
                </c:pt>
                <c:pt idx="12539">
                  <c:v>17.260888717581601</c:v>
                </c:pt>
                <c:pt idx="12540">
                  <c:v>17.262265293761399</c:v>
                </c:pt>
                <c:pt idx="12541">
                  <c:v>17.2636418699411</c:v>
                </c:pt>
                <c:pt idx="12542">
                  <c:v>17.265018446120799</c:v>
                </c:pt>
                <c:pt idx="12543">
                  <c:v>17.2663950223005</c:v>
                </c:pt>
                <c:pt idx="12544">
                  <c:v>17.267771598480302</c:v>
                </c:pt>
                <c:pt idx="12545">
                  <c:v>17.26914817466</c:v>
                </c:pt>
                <c:pt idx="12546">
                  <c:v>17.270524750839702</c:v>
                </c:pt>
                <c:pt idx="12547">
                  <c:v>17.2719013270194</c:v>
                </c:pt>
                <c:pt idx="12548">
                  <c:v>17.273277903199201</c:v>
                </c:pt>
                <c:pt idx="12549">
                  <c:v>17.274654479378899</c:v>
                </c:pt>
                <c:pt idx="12550">
                  <c:v>17.276031055558601</c:v>
                </c:pt>
                <c:pt idx="12551">
                  <c:v>17.277407631738299</c:v>
                </c:pt>
                <c:pt idx="12552">
                  <c:v>17.2787842079181</c:v>
                </c:pt>
                <c:pt idx="12553">
                  <c:v>17.280160784097799</c:v>
                </c:pt>
                <c:pt idx="12554">
                  <c:v>17.2815373602775</c:v>
                </c:pt>
                <c:pt idx="12555">
                  <c:v>17.282913936457199</c:v>
                </c:pt>
                <c:pt idx="12556">
                  <c:v>17.284290512637</c:v>
                </c:pt>
                <c:pt idx="12557">
                  <c:v>17.285667088816702</c:v>
                </c:pt>
                <c:pt idx="12558">
                  <c:v>17.2870436649964</c:v>
                </c:pt>
                <c:pt idx="12559">
                  <c:v>17.288420241176201</c:v>
                </c:pt>
                <c:pt idx="12560">
                  <c:v>17.289796817355899</c:v>
                </c:pt>
                <c:pt idx="12561">
                  <c:v>17.291173393535601</c:v>
                </c:pt>
                <c:pt idx="12562">
                  <c:v>17.292549969715299</c:v>
                </c:pt>
                <c:pt idx="12563">
                  <c:v>17.293926545895101</c:v>
                </c:pt>
                <c:pt idx="12564">
                  <c:v>17.295303122074799</c:v>
                </c:pt>
                <c:pt idx="12565">
                  <c:v>17.296679698254501</c:v>
                </c:pt>
                <c:pt idx="12566">
                  <c:v>17.298056274434199</c:v>
                </c:pt>
                <c:pt idx="12567">
                  <c:v>17.299432850614</c:v>
                </c:pt>
                <c:pt idx="12568">
                  <c:v>17.300809426793698</c:v>
                </c:pt>
                <c:pt idx="12569">
                  <c:v>17.3021860029734</c:v>
                </c:pt>
                <c:pt idx="12570">
                  <c:v>17.303562579153098</c:v>
                </c:pt>
                <c:pt idx="12571">
                  <c:v>17.3049391553329</c:v>
                </c:pt>
                <c:pt idx="12572">
                  <c:v>17.306315731512601</c:v>
                </c:pt>
                <c:pt idx="12573">
                  <c:v>17.307692307692299</c:v>
                </c:pt>
                <c:pt idx="12574">
                  <c:v>17.309068883872001</c:v>
                </c:pt>
                <c:pt idx="12575">
                  <c:v>17.310445460051799</c:v>
                </c:pt>
                <c:pt idx="12576">
                  <c:v>17.311822036231501</c:v>
                </c:pt>
                <c:pt idx="12577">
                  <c:v>17.313198612411199</c:v>
                </c:pt>
                <c:pt idx="12578">
                  <c:v>17.314575188590901</c:v>
                </c:pt>
                <c:pt idx="12579">
                  <c:v>17.315951764770698</c:v>
                </c:pt>
                <c:pt idx="12580">
                  <c:v>17.3173283409504</c:v>
                </c:pt>
                <c:pt idx="12581">
                  <c:v>17.318704917130098</c:v>
                </c:pt>
                <c:pt idx="12582">
                  <c:v>17.3200814933098</c:v>
                </c:pt>
                <c:pt idx="12583">
                  <c:v>17.321458069489601</c:v>
                </c:pt>
                <c:pt idx="12584">
                  <c:v>17.3228346456693</c:v>
                </c:pt>
                <c:pt idx="12585">
                  <c:v>17.324211221849001</c:v>
                </c:pt>
                <c:pt idx="12586">
                  <c:v>17.3255877980287</c:v>
                </c:pt>
                <c:pt idx="12587">
                  <c:v>17.326964374208501</c:v>
                </c:pt>
                <c:pt idx="12588">
                  <c:v>17.328340950388199</c:v>
                </c:pt>
                <c:pt idx="12589">
                  <c:v>17.329717526567901</c:v>
                </c:pt>
                <c:pt idx="12590">
                  <c:v>17.331094102747699</c:v>
                </c:pt>
                <c:pt idx="12591">
                  <c:v>17.3324706789274</c:v>
                </c:pt>
                <c:pt idx="12592">
                  <c:v>17.333847255107099</c:v>
                </c:pt>
                <c:pt idx="12593">
                  <c:v>17.3352238312868</c:v>
                </c:pt>
                <c:pt idx="12594">
                  <c:v>17.336600407466602</c:v>
                </c:pt>
                <c:pt idx="12595">
                  <c:v>17.3379769836463</c:v>
                </c:pt>
                <c:pt idx="12596">
                  <c:v>17.339353559826002</c:v>
                </c:pt>
                <c:pt idx="12597">
                  <c:v>17.3407301360057</c:v>
                </c:pt>
                <c:pt idx="12598">
                  <c:v>17.342106712185501</c:v>
                </c:pt>
                <c:pt idx="12599">
                  <c:v>17.343483288365199</c:v>
                </c:pt>
                <c:pt idx="12600">
                  <c:v>17.344859864544901</c:v>
                </c:pt>
                <c:pt idx="12601">
                  <c:v>17.346236440724599</c:v>
                </c:pt>
                <c:pt idx="12602">
                  <c:v>17.3476130169044</c:v>
                </c:pt>
                <c:pt idx="12603">
                  <c:v>17.348989593084099</c:v>
                </c:pt>
                <c:pt idx="12604">
                  <c:v>17.3503661692638</c:v>
                </c:pt>
                <c:pt idx="12605">
                  <c:v>17.351742745443499</c:v>
                </c:pt>
                <c:pt idx="12606">
                  <c:v>17.3531193216233</c:v>
                </c:pt>
                <c:pt idx="12607">
                  <c:v>17.354495897803002</c:v>
                </c:pt>
                <c:pt idx="12608">
                  <c:v>17.3558724739827</c:v>
                </c:pt>
                <c:pt idx="12609">
                  <c:v>17.357249050162402</c:v>
                </c:pt>
                <c:pt idx="12610">
                  <c:v>17.358625626342199</c:v>
                </c:pt>
                <c:pt idx="12611">
                  <c:v>17.360002202521901</c:v>
                </c:pt>
                <c:pt idx="12612">
                  <c:v>17.361378778701599</c:v>
                </c:pt>
                <c:pt idx="12613">
                  <c:v>17.362755354881301</c:v>
                </c:pt>
                <c:pt idx="12614">
                  <c:v>17.364131931061099</c:v>
                </c:pt>
                <c:pt idx="12615">
                  <c:v>17.365508507240801</c:v>
                </c:pt>
                <c:pt idx="12616">
                  <c:v>17.366885083420499</c:v>
                </c:pt>
                <c:pt idx="12617">
                  <c:v>17.368261659600201</c:v>
                </c:pt>
                <c:pt idx="12618">
                  <c:v>17.369638235779998</c:v>
                </c:pt>
                <c:pt idx="12619">
                  <c:v>17.3710148119597</c:v>
                </c:pt>
                <c:pt idx="12620">
                  <c:v>17.372391388139398</c:v>
                </c:pt>
                <c:pt idx="12621">
                  <c:v>17.3737679643192</c:v>
                </c:pt>
                <c:pt idx="12622">
                  <c:v>17.375144540498901</c:v>
                </c:pt>
                <c:pt idx="12623">
                  <c:v>17.3765211166786</c:v>
                </c:pt>
                <c:pt idx="12624">
                  <c:v>17.377897692858301</c:v>
                </c:pt>
                <c:pt idx="12625">
                  <c:v>17.379274269038099</c:v>
                </c:pt>
                <c:pt idx="12626">
                  <c:v>17.380650845217801</c:v>
                </c:pt>
                <c:pt idx="12627">
                  <c:v>17.382027421397499</c:v>
                </c:pt>
                <c:pt idx="12628">
                  <c:v>17.383403997577201</c:v>
                </c:pt>
                <c:pt idx="12629">
                  <c:v>17.384780573756998</c:v>
                </c:pt>
                <c:pt idx="12630">
                  <c:v>17.3861571499367</c:v>
                </c:pt>
                <c:pt idx="12631">
                  <c:v>17.387533726116398</c:v>
                </c:pt>
                <c:pt idx="12632">
                  <c:v>17.3889103022961</c:v>
                </c:pt>
                <c:pt idx="12633">
                  <c:v>17.390286878475901</c:v>
                </c:pt>
                <c:pt idx="12634">
                  <c:v>17.3916634546556</c:v>
                </c:pt>
                <c:pt idx="12635">
                  <c:v>17.393040030835301</c:v>
                </c:pt>
                <c:pt idx="12636">
                  <c:v>17.394416607015</c:v>
                </c:pt>
                <c:pt idx="12637">
                  <c:v>17.395793183194801</c:v>
                </c:pt>
                <c:pt idx="12638">
                  <c:v>17.397169759374499</c:v>
                </c:pt>
                <c:pt idx="12639">
                  <c:v>17.398546335554201</c:v>
                </c:pt>
                <c:pt idx="12640">
                  <c:v>17.399922911733899</c:v>
                </c:pt>
                <c:pt idx="12641">
                  <c:v>17.4012994879137</c:v>
                </c:pt>
                <c:pt idx="12642">
                  <c:v>17.402676064093399</c:v>
                </c:pt>
                <c:pt idx="12643">
                  <c:v>17.4040526402731</c:v>
                </c:pt>
                <c:pt idx="12644">
                  <c:v>17.405429216452799</c:v>
                </c:pt>
                <c:pt idx="12645">
                  <c:v>17.4068057926326</c:v>
                </c:pt>
                <c:pt idx="12646">
                  <c:v>17.408182368812302</c:v>
                </c:pt>
                <c:pt idx="12647">
                  <c:v>17.409558944992</c:v>
                </c:pt>
                <c:pt idx="12648">
                  <c:v>17.410935521171702</c:v>
                </c:pt>
                <c:pt idx="12649">
                  <c:v>17.412312097351499</c:v>
                </c:pt>
                <c:pt idx="12650">
                  <c:v>17.413688673531201</c:v>
                </c:pt>
                <c:pt idx="12651">
                  <c:v>17.415065249710899</c:v>
                </c:pt>
                <c:pt idx="12652">
                  <c:v>17.416441825890701</c:v>
                </c:pt>
                <c:pt idx="12653">
                  <c:v>17.417818402070399</c:v>
                </c:pt>
                <c:pt idx="12654">
                  <c:v>17.419194978250101</c:v>
                </c:pt>
                <c:pt idx="12655">
                  <c:v>17.420571554429799</c:v>
                </c:pt>
                <c:pt idx="12656">
                  <c:v>17.4219481306096</c:v>
                </c:pt>
                <c:pt idx="12657">
                  <c:v>17.423324706789298</c:v>
                </c:pt>
                <c:pt idx="12658">
                  <c:v>17.424701282969</c:v>
                </c:pt>
                <c:pt idx="12659">
                  <c:v>17.426077859148698</c:v>
                </c:pt>
                <c:pt idx="12660">
                  <c:v>17.427454435328499</c:v>
                </c:pt>
                <c:pt idx="12661">
                  <c:v>17.428831011508201</c:v>
                </c:pt>
                <c:pt idx="12662">
                  <c:v>17.430207587687899</c:v>
                </c:pt>
                <c:pt idx="12663">
                  <c:v>17.431584163867601</c:v>
                </c:pt>
                <c:pt idx="12664">
                  <c:v>17.432960740047399</c:v>
                </c:pt>
                <c:pt idx="12665">
                  <c:v>17.434337316227101</c:v>
                </c:pt>
                <c:pt idx="12666">
                  <c:v>17.435713892406799</c:v>
                </c:pt>
                <c:pt idx="12667">
                  <c:v>17.437090468586501</c:v>
                </c:pt>
                <c:pt idx="12668">
                  <c:v>17.438467044766298</c:v>
                </c:pt>
                <c:pt idx="12669">
                  <c:v>17.439843620946</c:v>
                </c:pt>
                <c:pt idx="12670">
                  <c:v>17.441220197125698</c:v>
                </c:pt>
                <c:pt idx="12671">
                  <c:v>17.4425967733054</c:v>
                </c:pt>
                <c:pt idx="12672">
                  <c:v>17.443973349485201</c:v>
                </c:pt>
                <c:pt idx="12673">
                  <c:v>17.4453499256649</c:v>
                </c:pt>
                <c:pt idx="12674">
                  <c:v>17.446726501844601</c:v>
                </c:pt>
                <c:pt idx="12675">
                  <c:v>17.4481030780243</c:v>
                </c:pt>
                <c:pt idx="12676">
                  <c:v>17.449479654204101</c:v>
                </c:pt>
                <c:pt idx="12677">
                  <c:v>17.450856230383799</c:v>
                </c:pt>
                <c:pt idx="12678">
                  <c:v>17.452232806563501</c:v>
                </c:pt>
                <c:pt idx="12679">
                  <c:v>17.453609382743199</c:v>
                </c:pt>
                <c:pt idx="12680">
                  <c:v>17.454985958923</c:v>
                </c:pt>
                <c:pt idx="12681">
                  <c:v>17.456362535102699</c:v>
                </c:pt>
                <c:pt idx="12682">
                  <c:v>17.4577391112824</c:v>
                </c:pt>
                <c:pt idx="12683">
                  <c:v>17.459115687462202</c:v>
                </c:pt>
                <c:pt idx="12684">
                  <c:v>17.4604922636419</c:v>
                </c:pt>
                <c:pt idx="12685">
                  <c:v>17.461868839821602</c:v>
                </c:pt>
                <c:pt idx="12686">
                  <c:v>17.4632454160013</c:v>
                </c:pt>
                <c:pt idx="12687">
                  <c:v>17.464621992181101</c:v>
                </c:pt>
                <c:pt idx="12688">
                  <c:v>17.465998568360799</c:v>
                </c:pt>
                <c:pt idx="12689">
                  <c:v>17.467375144540501</c:v>
                </c:pt>
                <c:pt idx="12690">
                  <c:v>17.468751720720199</c:v>
                </c:pt>
                <c:pt idx="12691">
                  <c:v>17.4701282969</c:v>
                </c:pt>
                <c:pt idx="12692">
                  <c:v>17.471504873079699</c:v>
                </c:pt>
                <c:pt idx="12693">
                  <c:v>17.4728814492594</c:v>
                </c:pt>
                <c:pt idx="12694">
                  <c:v>17.474258025439099</c:v>
                </c:pt>
                <c:pt idx="12695">
                  <c:v>17.4756346016189</c:v>
                </c:pt>
                <c:pt idx="12696">
                  <c:v>17.477011177798602</c:v>
                </c:pt>
                <c:pt idx="12697">
                  <c:v>17.4783877539783</c:v>
                </c:pt>
                <c:pt idx="12698">
                  <c:v>17.479764330158002</c:v>
                </c:pt>
                <c:pt idx="12699">
                  <c:v>17.481140906337799</c:v>
                </c:pt>
                <c:pt idx="12700">
                  <c:v>17.482517482517501</c:v>
                </c:pt>
                <c:pt idx="12701">
                  <c:v>17.483894058697199</c:v>
                </c:pt>
                <c:pt idx="12702">
                  <c:v>17.485270634876901</c:v>
                </c:pt>
                <c:pt idx="12703">
                  <c:v>17.486647211056699</c:v>
                </c:pt>
                <c:pt idx="12704">
                  <c:v>17.488023787236401</c:v>
                </c:pt>
                <c:pt idx="12705">
                  <c:v>17.489400363416099</c:v>
                </c:pt>
                <c:pt idx="12706">
                  <c:v>17.490776939595801</c:v>
                </c:pt>
                <c:pt idx="12707">
                  <c:v>17.492153515775598</c:v>
                </c:pt>
                <c:pt idx="12708">
                  <c:v>17.4935300919553</c:v>
                </c:pt>
                <c:pt idx="12709">
                  <c:v>17.494906668134998</c:v>
                </c:pt>
                <c:pt idx="12710">
                  <c:v>17.4962832443147</c:v>
                </c:pt>
                <c:pt idx="12711">
                  <c:v>17.497659820494501</c:v>
                </c:pt>
                <c:pt idx="12712">
                  <c:v>17.4990363966742</c:v>
                </c:pt>
                <c:pt idx="12713">
                  <c:v>17.500412972853901</c:v>
                </c:pt>
                <c:pt idx="12714">
                  <c:v>17.5017895490336</c:v>
                </c:pt>
                <c:pt idx="12715">
                  <c:v>17.503166125213401</c:v>
                </c:pt>
                <c:pt idx="12716">
                  <c:v>17.504542701393099</c:v>
                </c:pt>
                <c:pt idx="12717">
                  <c:v>17.505919277572801</c:v>
                </c:pt>
                <c:pt idx="12718">
                  <c:v>17.507295853752598</c:v>
                </c:pt>
                <c:pt idx="12719">
                  <c:v>17.5086724299323</c:v>
                </c:pt>
                <c:pt idx="12720">
                  <c:v>17.510049006111998</c:v>
                </c:pt>
                <c:pt idx="12721">
                  <c:v>17.5114255822917</c:v>
                </c:pt>
                <c:pt idx="12722">
                  <c:v>17.512802158471501</c:v>
                </c:pt>
                <c:pt idx="12723">
                  <c:v>17.5141787346512</c:v>
                </c:pt>
                <c:pt idx="12724">
                  <c:v>17.515555310830901</c:v>
                </c:pt>
                <c:pt idx="12725">
                  <c:v>17.5169318870106</c:v>
                </c:pt>
                <c:pt idx="12726">
                  <c:v>17.518308463190401</c:v>
                </c:pt>
                <c:pt idx="12727">
                  <c:v>17.519685039370099</c:v>
                </c:pt>
                <c:pt idx="12728">
                  <c:v>17.521061615549801</c:v>
                </c:pt>
                <c:pt idx="12729">
                  <c:v>17.522438191729499</c:v>
                </c:pt>
                <c:pt idx="12730">
                  <c:v>17.5238147679093</c:v>
                </c:pt>
                <c:pt idx="12731">
                  <c:v>17.525191344088999</c:v>
                </c:pt>
                <c:pt idx="12732">
                  <c:v>17.5265679202687</c:v>
                </c:pt>
                <c:pt idx="12733">
                  <c:v>17.527944496448399</c:v>
                </c:pt>
                <c:pt idx="12734">
                  <c:v>17.5293210726282</c:v>
                </c:pt>
                <c:pt idx="12735">
                  <c:v>17.530697648807902</c:v>
                </c:pt>
                <c:pt idx="12736">
                  <c:v>17.5320742249876</c:v>
                </c:pt>
                <c:pt idx="12737">
                  <c:v>17.533450801167302</c:v>
                </c:pt>
                <c:pt idx="12738">
                  <c:v>17.534827377347099</c:v>
                </c:pt>
                <c:pt idx="12739">
                  <c:v>17.536203953526801</c:v>
                </c:pt>
                <c:pt idx="12740">
                  <c:v>17.537580529706499</c:v>
                </c:pt>
                <c:pt idx="12741">
                  <c:v>17.538957105886201</c:v>
                </c:pt>
                <c:pt idx="12742">
                  <c:v>17.540333682065999</c:v>
                </c:pt>
                <c:pt idx="12743">
                  <c:v>17.541710258245701</c:v>
                </c:pt>
                <c:pt idx="12744">
                  <c:v>17.543086834425399</c:v>
                </c:pt>
                <c:pt idx="12745">
                  <c:v>17.544463410605101</c:v>
                </c:pt>
                <c:pt idx="12746">
                  <c:v>17.545839986784902</c:v>
                </c:pt>
                <c:pt idx="12747">
                  <c:v>17.5472165629646</c:v>
                </c:pt>
                <c:pt idx="12748">
                  <c:v>17.548593139144302</c:v>
                </c:pt>
                <c:pt idx="12749">
                  <c:v>17.549969715324099</c:v>
                </c:pt>
                <c:pt idx="12750">
                  <c:v>17.551346291503801</c:v>
                </c:pt>
                <c:pt idx="12751">
                  <c:v>17.552722867683499</c:v>
                </c:pt>
                <c:pt idx="12752">
                  <c:v>17.554099443863201</c:v>
                </c:pt>
                <c:pt idx="12753">
                  <c:v>17.555476020042999</c:v>
                </c:pt>
                <c:pt idx="12754">
                  <c:v>17.556852596222701</c:v>
                </c:pt>
                <c:pt idx="12755">
                  <c:v>17.558229172402399</c:v>
                </c:pt>
                <c:pt idx="12756">
                  <c:v>17.559605748582101</c:v>
                </c:pt>
                <c:pt idx="12757">
                  <c:v>17.560982324761898</c:v>
                </c:pt>
                <c:pt idx="12758">
                  <c:v>17.5623589009416</c:v>
                </c:pt>
                <c:pt idx="12759">
                  <c:v>17.563735477121298</c:v>
                </c:pt>
                <c:pt idx="12760">
                  <c:v>17.565112053301</c:v>
                </c:pt>
                <c:pt idx="12761">
                  <c:v>17.566488629480801</c:v>
                </c:pt>
                <c:pt idx="12762">
                  <c:v>17.5678652056605</c:v>
                </c:pt>
                <c:pt idx="12763">
                  <c:v>17.569241781840201</c:v>
                </c:pt>
                <c:pt idx="12764">
                  <c:v>17.5706183580199</c:v>
                </c:pt>
                <c:pt idx="12765">
                  <c:v>17.571994934199701</c:v>
                </c:pt>
                <c:pt idx="12766">
                  <c:v>17.573371510379399</c:v>
                </c:pt>
                <c:pt idx="12767">
                  <c:v>17.574748086559101</c:v>
                </c:pt>
                <c:pt idx="12768">
                  <c:v>17.576124662738799</c:v>
                </c:pt>
                <c:pt idx="12769">
                  <c:v>17.5775012389186</c:v>
                </c:pt>
                <c:pt idx="12770">
                  <c:v>17.578877815098298</c:v>
                </c:pt>
                <c:pt idx="12771">
                  <c:v>17.580254391278</c:v>
                </c:pt>
                <c:pt idx="12772">
                  <c:v>17.581630967457698</c:v>
                </c:pt>
                <c:pt idx="12773">
                  <c:v>17.5830075436375</c:v>
                </c:pt>
                <c:pt idx="12774">
                  <c:v>17.584384119817202</c:v>
                </c:pt>
                <c:pt idx="12775">
                  <c:v>17.5857606959969</c:v>
                </c:pt>
                <c:pt idx="12776">
                  <c:v>17.587137272176601</c:v>
                </c:pt>
                <c:pt idx="12777">
                  <c:v>17.588513848356399</c:v>
                </c:pt>
                <c:pt idx="12778">
                  <c:v>17.589890424536101</c:v>
                </c:pt>
                <c:pt idx="12779">
                  <c:v>17.591267000715799</c:v>
                </c:pt>
                <c:pt idx="12780">
                  <c:v>17.592643576895501</c:v>
                </c:pt>
                <c:pt idx="12781">
                  <c:v>17.594020153075299</c:v>
                </c:pt>
                <c:pt idx="12782">
                  <c:v>17.595396729255</c:v>
                </c:pt>
                <c:pt idx="12783">
                  <c:v>17.596773305434699</c:v>
                </c:pt>
                <c:pt idx="12784">
                  <c:v>17.5981498816145</c:v>
                </c:pt>
                <c:pt idx="12785">
                  <c:v>17.599526457794202</c:v>
                </c:pt>
                <c:pt idx="12786">
                  <c:v>17.6009030339739</c:v>
                </c:pt>
                <c:pt idx="12787">
                  <c:v>17.602279610153602</c:v>
                </c:pt>
                <c:pt idx="12788">
                  <c:v>17.603656186333399</c:v>
                </c:pt>
                <c:pt idx="12789">
                  <c:v>17.605032762513101</c:v>
                </c:pt>
                <c:pt idx="12790">
                  <c:v>17.606409338692799</c:v>
                </c:pt>
                <c:pt idx="12791">
                  <c:v>17.607785914872501</c:v>
                </c:pt>
                <c:pt idx="12792">
                  <c:v>17.609162491052299</c:v>
                </c:pt>
                <c:pt idx="12793">
                  <c:v>17.610539067232001</c:v>
                </c:pt>
                <c:pt idx="12794">
                  <c:v>17.611915643411699</c:v>
                </c:pt>
                <c:pt idx="12795">
                  <c:v>17.613292219591401</c:v>
                </c:pt>
                <c:pt idx="12796">
                  <c:v>17.614668795771198</c:v>
                </c:pt>
                <c:pt idx="12797">
                  <c:v>17.6160453719509</c:v>
                </c:pt>
                <c:pt idx="12798">
                  <c:v>17.617421948130598</c:v>
                </c:pt>
                <c:pt idx="12799">
                  <c:v>17.6187985243103</c:v>
                </c:pt>
                <c:pt idx="12800">
                  <c:v>17.620175100490101</c:v>
                </c:pt>
                <c:pt idx="12801">
                  <c:v>17.621551676669799</c:v>
                </c:pt>
                <c:pt idx="12802">
                  <c:v>17.622928252849501</c:v>
                </c:pt>
                <c:pt idx="12803">
                  <c:v>17.624304829029199</c:v>
                </c:pt>
                <c:pt idx="12804">
                  <c:v>17.625681405209001</c:v>
                </c:pt>
                <c:pt idx="12805">
                  <c:v>17.627057981388699</c:v>
                </c:pt>
                <c:pt idx="12806">
                  <c:v>17.628434557568401</c:v>
                </c:pt>
                <c:pt idx="12807">
                  <c:v>17.629811133748198</c:v>
                </c:pt>
                <c:pt idx="12808">
                  <c:v>17.6311877099279</c:v>
                </c:pt>
                <c:pt idx="12809">
                  <c:v>17.632564286107598</c:v>
                </c:pt>
                <c:pt idx="12810">
                  <c:v>17.6339408622873</c:v>
                </c:pt>
                <c:pt idx="12811">
                  <c:v>17.635317438466998</c:v>
                </c:pt>
                <c:pt idx="12812">
                  <c:v>17.6366940146468</c:v>
                </c:pt>
                <c:pt idx="12813">
                  <c:v>17.638070590826501</c:v>
                </c:pt>
                <c:pt idx="12814">
                  <c:v>17.6394471670062</c:v>
                </c:pt>
                <c:pt idx="12815">
                  <c:v>17.640823743186001</c:v>
                </c:pt>
                <c:pt idx="12816">
                  <c:v>17.642200319365699</c:v>
                </c:pt>
                <c:pt idx="12817">
                  <c:v>17.643576895545401</c:v>
                </c:pt>
                <c:pt idx="12818">
                  <c:v>17.644953471725099</c:v>
                </c:pt>
                <c:pt idx="12819">
                  <c:v>17.6463300479049</c:v>
                </c:pt>
                <c:pt idx="12820">
                  <c:v>17.647706624084599</c:v>
                </c:pt>
                <c:pt idx="12821">
                  <c:v>17.6490832002643</c:v>
                </c:pt>
                <c:pt idx="12822">
                  <c:v>17.650459776443999</c:v>
                </c:pt>
                <c:pt idx="12823">
                  <c:v>17.6518363526238</c:v>
                </c:pt>
                <c:pt idx="12824">
                  <c:v>17.653212928803502</c:v>
                </c:pt>
                <c:pt idx="12825">
                  <c:v>17.6545895049832</c:v>
                </c:pt>
                <c:pt idx="12826">
                  <c:v>17.655966081162902</c:v>
                </c:pt>
                <c:pt idx="12827">
                  <c:v>17.657342657342699</c:v>
                </c:pt>
                <c:pt idx="12828">
                  <c:v>17.658719233522401</c:v>
                </c:pt>
                <c:pt idx="12829">
                  <c:v>17.660095809702099</c:v>
                </c:pt>
                <c:pt idx="12830">
                  <c:v>17.661472385881801</c:v>
                </c:pt>
                <c:pt idx="12831">
                  <c:v>17.662848962061599</c:v>
                </c:pt>
                <c:pt idx="12832">
                  <c:v>17.6642255382413</c:v>
                </c:pt>
                <c:pt idx="12833">
                  <c:v>17.665602114420999</c:v>
                </c:pt>
                <c:pt idx="12834">
                  <c:v>17.6669786906007</c:v>
                </c:pt>
                <c:pt idx="12835">
                  <c:v>17.668355266780502</c:v>
                </c:pt>
                <c:pt idx="12836">
                  <c:v>17.6697318429602</c:v>
                </c:pt>
                <c:pt idx="12837">
                  <c:v>17.671108419139902</c:v>
                </c:pt>
                <c:pt idx="12838">
                  <c:v>17.6724849953196</c:v>
                </c:pt>
                <c:pt idx="12839">
                  <c:v>17.673861571499401</c:v>
                </c:pt>
                <c:pt idx="12840">
                  <c:v>17.675238147679099</c:v>
                </c:pt>
                <c:pt idx="12841">
                  <c:v>17.676614723858801</c:v>
                </c:pt>
                <c:pt idx="12842">
                  <c:v>17.677991300038599</c:v>
                </c:pt>
                <c:pt idx="12843">
                  <c:v>17.679367876218301</c:v>
                </c:pt>
                <c:pt idx="12844">
                  <c:v>17.680744452397999</c:v>
                </c:pt>
                <c:pt idx="12845">
                  <c:v>17.682121028577701</c:v>
                </c:pt>
                <c:pt idx="12846">
                  <c:v>17.683497604757498</c:v>
                </c:pt>
                <c:pt idx="12847">
                  <c:v>17.6848741809372</c:v>
                </c:pt>
                <c:pt idx="12848">
                  <c:v>17.686250757116898</c:v>
                </c:pt>
                <c:pt idx="12849">
                  <c:v>17.6876273332966</c:v>
                </c:pt>
                <c:pt idx="12850">
                  <c:v>17.689003909476401</c:v>
                </c:pt>
                <c:pt idx="12851">
                  <c:v>17.6903804856561</c:v>
                </c:pt>
                <c:pt idx="12852">
                  <c:v>17.691757061835801</c:v>
                </c:pt>
                <c:pt idx="12853">
                  <c:v>17.6931336380155</c:v>
                </c:pt>
                <c:pt idx="12854">
                  <c:v>17.694510214195301</c:v>
                </c:pt>
                <c:pt idx="12855">
                  <c:v>17.695886790374999</c:v>
                </c:pt>
                <c:pt idx="12856">
                  <c:v>17.697263366554701</c:v>
                </c:pt>
                <c:pt idx="12857">
                  <c:v>17.698639942734399</c:v>
                </c:pt>
                <c:pt idx="12858">
                  <c:v>17.7000165189142</c:v>
                </c:pt>
                <c:pt idx="12859">
                  <c:v>17.701393095093898</c:v>
                </c:pt>
                <c:pt idx="12860">
                  <c:v>17.7027696712736</c:v>
                </c:pt>
                <c:pt idx="12861">
                  <c:v>17.704146247453298</c:v>
                </c:pt>
                <c:pt idx="12862">
                  <c:v>17.7055228236331</c:v>
                </c:pt>
                <c:pt idx="12863">
                  <c:v>17.706899399812801</c:v>
                </c:pt>
                <c:pt idx="12864">
                  <c:v>17.7082759759925</c:v>
                </c:pt>
                <c:pt idx="12865">
                  <c:v>17.709652552172201</c:v>
                </c:pt>
                <c:pt idx="12866">
                  <c:v>17.711029128351999</c:v>
                </c:pt>
                <c:pt idx="12867">
                  <c:v>17.712405704531701</c:v>
                </c:pt>
                <c:pt idx="12868">
                  <c:v>17.713782280711399</c:v>
                </c:pt>
                <c:pt idx="12869">
                  <c:v>17.715158856891101</c:v>
                </c:pt>
                <c:pt idx="12870">
                  <c:v>17.716535433070899</c:v>
                </c:pt>
                <c:pt idx="12871">
                  <c:v>17.7179120092506</c:v>
                </c:pt>
                <c:pt idx="12872">
                  <c:v>17.719288585430299</c:v>
                </c:pt>
                <c:pt idx="12873">
                  <c:v>17.72066516161</c:v>
                </c:pt>
                <c:pt idx="12874">
                  <c:v>17.722041737789802</c:v>
                </c:pt>
                <c:pt idx="12875">
                  <c:v>17.7234183139695</c:v>
                </c:pt>
                <c:pt idx="12876">
                  <c:v>17.724794890149202</c:v>
                </c:pt>
                <c:pt idx="12877">
                  <c:v>17.726171466328999</c:v>
                </c:pt>
                <c:pt idx="12878">
                  <c:v>17.727548042508701</c:v>
                </c:pt>
                <c:pt idx="12879">
                  <c:v>17.728924618688399</c:v>
                </c:pt>
                <c:pt idx="12880">
                  <c:v>17.730301194868101</c:v>
                </c:pt>
                <c:pt idx="12881">
                  <c:v>17.731677771047899</c:v>
                </c:pt>
                <c:pt idx="12882">
                  <c:v>17.733054347227601</c:v>
                </c:pt>
                <c:pt idx="12883">
                  <c:v>17.734430923407299</c:v>
                </c:pt>
                <c:pt idx="12884">
                  <c:v>17.735807499587001</c:v>
                </c:pt>
                <c:pt idx="12885">
                  <c:v>17.737184075766798</c:v>
                </c:pt>
                <c:pt idx="12886">
                  <c:v>17.7385606519465</c:v>
                </c:pt>
                <c:pt idx="12887">
                  <c:v>17.739937228126202</c:v>
                </c:pt>
                <c:pt idx="12888">
                  <c:v>17.7413138043059</c:v>
                </c:pt>
                <c:pt idx="12889">
                  <c:v>17.742690380485701</c:v>
                </c:pt>
                <c:pt idx="12890">
                  <c:v>17.744066956665399</c:v>
                </c:pt>
                <c:pt idx="12891">
                  <c:v>17.745443532845101</c:v>
                </c:pt>
                <c:pt idx="12892">
                  <c:v>17.746820109024799</c:v>
                </c:pt>
                <c:pt idx="12893">
                  <c:v>17.748196685204601</c:v>
                </c:pt>
                <c:pt idx="12894">
                  <c:v>17.749573261384299</c:v>
                </c:pt>
                <c:pt idx="12895">
                  <c:v>17.750949837564001</c:v>
                </c:pt>
                <c:pt idx="12896">
                  <c:v>17.752326413743699</c:v>
                </c:pt>
                <c:pt idx="12897">
                  <c:v>17.7537029899235</c:v>
                </c:pt>
                <c:pt idx="12898">
                  <c:v>17.755079566103198</c:v>
                </c:pt>
                <c:pt idx="12899">
                  <c:v>17.7564561422829</c:v>
                </c:pt>
                <c:pt idx="12900">
                  <c:v>17.757832718462598</c:v>
                </c:pt>
                <c:pt idx="12901">
                  <c:v>17.7592092946424</c:v>
                </c:pt>
                <c:pt idx="12902">
                  <c:v>17.760585870822101</c:v>
                </c:pt>
                <c:pt idx="12903">
                  <c:v>17.7619624470018</c:v>
                </c:pt>
                <c:pt idx="12904">
                  <c:v>17.763339023181501</c:v>
                </c:pt>
                <c:pt idx="12905">
                  <c:v>17.764715599361299</c:v>
                </c:pt>
                <c:pt idx="12906">
                  <c:v>17.766092175541001</c:v>
                </c:pt>
                <c:pt idx="12907">
                  <c:v>17.767468751720699</c:v>
                </c:pt>
                <c:pt idx="12908">
                  <c:v>17.7688453279005</c:v>
                </c:pt>
                <c:pt idx="12909">
                  <c:v>17.770221904080199</c:v>
                </c:pt>
                <c:pt idx="12910">
                  <c:v>17.7715984802599</c:v>
                </c:pt>
                <c:pt idx="12911">
                  <c:v>17.772975056439599</c:v>
                </c:pt>
                <c:pt idx="12912">
                  <c:v>17.7743516326194</c:v>
                </c:pt>
                <c:pt idx="12913">
                  <c:v>17.775728208799102</c:v>
                </c:pt>
                <c:pt idx="12914">
                  <c:v>17.7771047849788</c:v>
                </c:pt>
                <c:pt idx="12915">
                  <c:v>17.778481361158502</c:v>
                </c:pt>
                <c:pt idx="12916">
                  <c:v>17.779857937338299</c:v>
                </c:pt>
                <c:pt idx="12917">
                  <c:v>17.781234513518001</c:v>
                </c:pt>
                <c:pt idx="12918">
                  <c:v>17.782611089697699</c:v>
                </c:pt>
                <c:pt idx="12919">
                  <c:v>17.783987665877401</c:v>
                </c:pt>
                <c:pt idx="12920">
                  <c:v>17.785364242057199</c:v>
                </c:pt>
                <c:pt idx="12921">
                  <c:v>17.7867408182369</c:v>
                </c:pt>
                <c:pt idx="12922">
                  <c:v>17.788117394416599</c:v>
                </c:pt>
                <c:pt idx="12923">
                  <c:v>17.7894939705963</c:v>
                </c:pt>
                <c:pt idx="12924">
                  <c:v>17.790870546776102</c:v>
                </c:pt>
                <c:pt idx="12925">
                  <c:v>17.7922471229558</c:v>
                </c:pt>
                <c:pt idx="12926">
                  <c:v>17.793623699135502</c:v>
                </c:pt>
                <c:pt idx="12927">
                  <c:v>17.7950002753152</c:v>
                </c:pt>
                <c:pt idx="12928">
                  <c:v>17.796376851495001</c:v>
                </c:pt>
                <c:pt idx="12929">
                  <c:v>17.797753427674699</c:v>
                </c:pt>
                <c:pt idx="12930">
                  <c:v>17.799130003854401</c:v>
                </c:pt>
                <c:pt idx="12931">
                  <c:v>17.800506580034099</c:v>
                </c:pt>
                <c:pt idx="12932">
                  <c:v>17.801883156213901</c:v>
                </c:pt>
                <c:pt idx="12933">
                  <c:v>17.803259732393599</c:v>
                </c:pt>
                <c:pt idx="12934">
                  <c:v>17.804636308573301</c:v>
                </c:pt>
                <c:pt idx="12935">
                  <c:v>17.806012884752999</c:v>
                </c:pt>
                <c:pt idx="12936">
                  <c:v>17.8073894609328</c:v>
                </c:pt>
                <c:pt idx="12937">
                  <c:v>17.808766037112498</c:v>
                </c:pt>
                <c:pt idx="12938">
                  <c:v>17.8101426132922</c:v>
                </c:pt>
                <c:pt idx="12939">
                  <c:v>17.811519189471898</c:v>
                </c:pt>
                <c:pt idx="12940">
                  <c:v>17.8128957656517</c:v>
                </c:pt>
                <c:pt idx="12941">
                  <c:v>17.814272341831401</c:v>
                </c:pt>
                <c:pt idx="12942">
                  <c:v>17.8156489180111</c:v>
                </c:pt>
                <c:pt idx="12943">
                  <c:v>17.817025494190901</c:v>
                </c:pt>
                <c:pt idx="12944">
                  <c:v>17.818402070370599</c:v>
                </c:pt>
                <c:pt idx="12945">
                  <c:v>17.819778646550301</c:v>
                </c:pt>
                <c:pt idx="12946">
                  <c:v>17.821155222729999</c:v>
                </c:pt>
                <c:pt idx="12947">
                  <c:v>17.8225317989098</c:v>
                </c:pt>
                <c:pt idx="12948">
                  <c:v>17.823908375089498</c:v>
                </c:pt>
                <c:pt idx="12949">
                  <c:v>17.8252849512692</c:v>
                </c:pt>
                <c:pt idx="12950">
                  <c:v>17.826661527448898</c:v>
                </c:pt>
                <c:pt idx="12951">
                  <c:v>17.8280381036287</c:v>
                </c:pt>
                <c:pt idx="12952">
                  <c:v>17.829414679808401</c:v>
                </c:pt>
                <c:pt idx="12953">
                  <c:v>17.8307912559881</c:v>
                </c:pt>
                <c:pt idx="12954">
                  <c:v>17.832167832167801</c:v>
                </c:pt>
                <c:pt idx="12955">
                  <c:v>17.833544408347599</c:v>
                </c:pt>
                <c:pt idx="12956">
                  <c:v>17.834920984527301</c:v>
                </c:pt>
                <c:pt idx="12957">
                  <c:v>17.836297560706999</c:v>
                </c:pt>
                <c:pt idx="12958">
                  <c:v>17.837674136886701</c:v>
                </c:pt>
                <c:pt idx="12959">
                  <c:v>17.839050713066499</c:v>
                </c:pt>
                <c:pt idx="12960">
                  <c:v>17.8404272892462</c:v>
                </c:pt>
                <c:pt idx="12961">
                  <c:v>17.841803865425899</c:v>
                </c:pt>
                <c:pt idx="12962">
                  <c:v>17.8431804416056</c:v>
                </c:pt>
                <c:pt idx="12963">
                  <c:v>17.844557017785402</c:v>
                </c:pt>
                <c:pt idx="12964">
                  <c:v>17.8459335939651</c:v>
                </c:pt>
                <c:pt idx="12965">
                  <c:v>17.847310170144802</c:v>
                </c:pt>
                <c:pt idx="12966">
                  <c:v>17.8486867463245</c:v>
                </c:pt>
                <c:pt idx="12967">
                  <c:v>17.850063322504301</c:v>
                </c:pt>
                <c:pt idx="12968">
                  <c:v>17.851439898683999</c:v>
                </c:pt>
                <c:pt idx="12969">
                  <c:v>17.852816474863701</c:v>
                </c:pt>
                <c:pt idx="12970">
                  <c:v>17.854193051043399</c:v>
                </c:pt>
                <c:pt idx="12971">
                  <c:v>17.855569627223201</c:v>
                </c:pt>
                <c:pt idx="12972">
                  <c:v>17.856946203402899</c:v>
                </c:pt>
                <c:pt idx="12973">
                  <c:v>17.858322779582601</c:v>
                </c:pt>
                <c:pt idx="12974">
                  <c:v>17.859699355762402</c:v>
                </c:pt>
                <c:pt idx="12975">
                  <c:v>17.8610759319421</c:v>
                </c:pt>
                <c:pt idx="12976">
                  <c:v>17.862452508121802</c:v>
                </c:pt>
                <c:pt idx="12977">
                  <c:v>17.8638290843015</c:v>
                </c:pt>
                <c:pt idx="12978">
                  <c:v>17.865205660481301</c:v>
                </c:pt>
                <c:pt idx="12979">
                  <c:v>17.866582236660999</c:v>
                </c:pt>
                <c:pt idx="12980">
                  <c:v>17.867958812840701</c:v>
                </c:pt>
                <c:pt idx="12981">
                  <c:v>17.869335389020399</c:v>
                </c:pt>
                <c:pt idx="12982">
                  <c:v>17.870711965200201</c:v>
                </c:pt>
                <c:pt idx="12983">
                  <c:v>17.872088541379899</c:v>
                </c:pt>
                <c:pt idx="12984">
                  <c:v>17.873465117559601</c:v>
                </c:pt>
                <c:pt idx="12985">
                  <c:v>17.874841693739299</c:v>
                </c:pt>
                <c:pt idx="12986">
                  <c:v>17.8762182699191</c:v>
                </c:pt>
                <c:pt idx="12987">
                  <c:v>17.877594846098798</c:v>
                </c:pt>
                <c:pt idx="12988">
                  <c:v>17.8789714222785</c:v>
                </c:pt>
                <c:pt idx="12989">
                  <c:v>17.880347998458198</c:v>
                </c:pt>
                <c:pt idx="12990">
                  <c:v>17.881724574638</c:v>
                </c:pt>
                <c:pt idx="12991">
                  <c:v>17.883101150817701</c:v>
                </c:pt>
                <c:pt idx="12992">
                  <c:v>17.8844777269974</c:v>
                </c:pt>
                <c:pt idx="12993">
                  <c:v>17.885854303177101</c:v>
                </c:pt>
                <c:pt idx="12994">
                  <c:v>17.887230879356899</c:v>
                </c:pt>
                <c:pt idx="12995">
                  <c:v>17.888607455536601</c:v>
                </c:pt>
                <c:pt idx="12996">
                  <c:v>17.889984031716299</c:v>
                </c:pt>
                <c:pt idx="12997">
                  <c:v>17.891360607896001</c:v>
                </c:pt>
                <c:pt idx="12998">
                  <c:v>17.892737184075798</c:v>
                </c:pt>
                <c:pt idx="12999">
                  <c:v>17.8941137602555</c:v>
                </c:pt>
                <c:pt idx="13000">
                  <c:v>17.895490336435198</c:v>
                </c:pt>
                <c:pt idx="13001">
                  <c:v>17.8968669126149</c:v>
                </c:pt>
                <c:pt idx="13002">
                  <c:v>17.898243488794702</c:v>
                </c:pt>
                <c:pt idx="13003">
                  <c:v>17.8996200649744</c:v>
                </c:pt>
                <c:pt idx="13004">
                  <c:v>17.900996641154101</c:v>
                </c:pt>
                <c:pt idx="13005">
                  <c:v>17.902373217333899</c:v>
                </c:pt>
                <c:pt idx="13006">
                  <c:v>17.903749793513601</c:v>
                </c:pt>
                <c:pt idx="13007">
                  <c:v>17.905126369693299</c:v>
                </c:pt>
                <c:pt idx="13008">
                  <c:v>17.906502945873001</c:v>
                </c:pt>
                <c:pt idx="13009">
                  <c:v>17.907879522052799</c:v>
                </c:pt>
                <c:pt idx="13010">
                  <c:v>17.9092560982325</c:v>
                </c:pt>
                <c:pt idx="13011">
                  <c:v>17.910632674412199</c:v>
                </c:pt>
                <c:pt idx="13012">
                  <c:v>17.9120092505919</c:v>
                </c:pt>
                <c:pt idx="13013">
                  <c:v>17.913385826771702</c:v>
                </c:pt>
                <c:pt idx="13014">
                  <c:v>17.9147624029514</c:v>
                </c:pt>
                <c:pt idx="13015">
                  <c:v>17.916138979131102</c:v>
                </c:pt>
                <c:pt idx="13016">
                  <c:v>17.9175155553108</c:v>
                </c:pt>
                <c:pt idx="13017">
                  <c:v>17.918892131490601</c:v>
                </c:pt>
                <c:pt idx="13018">
                  <c:v>17.920268707670299</c:v>
                </c:pt>
                <c:pt idx="13019">
                  <c:v>17.921645283850001</c:v>
                </c:pt>
                <c:pt idx="13020">
                  <c:v>17.923021860029699</c:v>
                </c:pt>
                <c:pt idx="13021">
                  <c:v>17.924398436209501</c:v>
                </c:pt>
                <c:pt idx="13022">
                  <c:v>17.925775012389199</c:v>
                </c:pt>
                <c:pt idx="13023">
                  <c:v>17.927151588568901</c:v>
                </c:pt>
                <c:pt idx="13024">
                  <c:v>17.928528164748599</c:v>
                </c:pt>
                <c:pt idx="13025">
                  <c:v>17.9299047409284</c:v>
                </c:pt>
                <c:pt idx="13026">
                  <c:v>17.931281317108098</c:v>
                </c:pt>
                <c:pt idx="13027">
                  <c:v>17.9326578932878</c:v>
                </c:pt>
                <c:pt idx="13028">
                  <c:v>17.934034469467498</c:v>
                </c:pt>
                <c:pt idx="13029">
                  <c:v>17.935411045647299</c:v>
                </c:pt>
                <c:pt idx="13030">
                  <c:v>17.936787621827001</c:v>
                </c:pt>
                <c:pt idx="13031">
                  <c:v>17.938164198006699</c:v>
                </c:pt>
                <c:pt idx="13032">
                  <c:v>17.939540774186501</c:v>
                </c:pt>
                <c:pt idx="13033">
                  <c:v>17.940917350366199</c:v>
                </c:pt>
                <c:pt idx="13034">
                  <c:v>17.942293926545901</c:v>
                </c:pt>
                <c:pt idx="13035">
                  <c:v>17.943670502725599</c:v>
                </c:pt>
                <c:pt idx="13036">
                  <c:v>17.9450470789054</c:v>
                </c:pt>
                <c:pt idx="13037">
                  <c:v>17.946423655085098</c:v>
                </c:pt>
                <c:pt idx="13038">
                  <c:v>17.9478002312648</c:v>
                </c:pt>
                <c:pt idx="13039">
                  <c:v>17.949176807444498</c:v>
                </c:pt>
                <c:pt idx="13040">
                  <c:v>17.9505533836243</c:v>
                </c:pt>
                <c:pt idx="13041">
                  <c:v>17.951929959804001</c:v>
                </c:pt>
                <c:pt idx="13042">
                  <c:v>17.9533065359837</c:v>
                </c:pt>
                <c:pt idx="13043">
                  <c:v>17.954683112163401</c:v>
                </c:pt>
                <c:pt idx="13044">
                  <c:v>17.956059688343199</c:v>
                </c:pt>
                <c:pt idx="13045">
                  <c:v>17.957436264522901</c:v>
                </c:pt>
                <c:pt idx="13046">
                  <c:v>17.958812840702599</c:v>
                </c:pt>
                <c:pt idx="13047">
                  <c:v>17.960189416882301</c:v>
                </c:pt>
                <c:pt idx="13048">
                  <c:v>17.961565993062099</c:v>
                </c:pt>
                <c:pt idx="13049">
                  <c:v>17.9629425692418</c:v>
                </c:pt>
                <c:pt idx="13050">
                  <c:v>17.964319145421499</c:v>
                </c:pt>
                <c:pt idx="13051">
                  <c:v>17.9656957216012</c:v>
                </c:pt>
                <c:pt idx="13052">
                  <c:v>17.967072297781002</c:v>
                </c:pt>
                <c:pt idx="13053">
                  <c:v>17.9684488739607</c:v>
                </c:pt>
                <c:pt idx="13054">
                  <c:v>17.969825450140402</c:v>
                </c:pt>
                <c:pt idx="13055">
                  <c:v>17.9712020263201</c:v>
                </c:pt>
                <c:pt idx="13056">
                  <c:v>17.972578602499901</c:v>
                </c:pt>
                <c:pt idx="13057">
                  <c:v>17.973955178679599</c:v>
                </c:pt>
                <c:pt idx="13058">
                  <c:v>17.975331754859301</c:v>
                </c:pt>
                <c:pt idx="13059">
                  <c:v>17.976708331038999</c:v>
                </c:pt>
                <c:pt idx="13060">
                  <c:v>17.9780849072188</c:v>
                </c:pt>
                <c:pt idx="13061">
                  <c:v>17.979461483398499</c:v>
                </c:pt>
                <c:pt idx="13062">
                  <c:v>17.9808380595782</c:v>
                </c:pt>
                <c:pt idx="13063">
                  <c:v>17.982214635758002</c:v>
                </c:pt>
                <c:pt idx="13064">
                  <c:v>17.9835912119377</c:v>
                </c:pt>
                <c:pt idx="13065">
                  <c:v>17.984967788117402</c:v>
                </c:pt>
                <c:pt idx="13066">
                  <c:v>17.9863443642971</c:v>
                </c:pt>
                <c:pt idx="13067">
                  <c:v>17.987720940476901</c:v>
                </c:pt>
                <c:pt idx="13068">
                  <c:v>17.989097516656599</c:v>
                </c:pt>
                <c:pt idx="13069">
                  <c:v>17.990474092836301</c:v>
                </c:pt>
                <c:pt idx="13070">
                  <c:v>17.991850669015999</c:v>
                </c:pt>
                <c:pt idx="13071">
                  <c:v>17.993227245195801</c:v>
                </c:pt>
                <c:pt idx="13072">
                  <c:v>17.994603821375499</c:v>
                </c:pt>
                <c:pt idx="13073">
                  <c:v>17.995980397555201</c:v>
                </c:pt>
                <c:pt idx="13074">
                  <c:v>17.997356973734899</c:v>
                </c:pt>
                <c:pt idx="13075">
                  <c:v>17.9987335499147</c:v>
                </c:pt>
                <c:pt idx="13076">
                  <c:v>18.000110126094398</c:v>
                </c:pt>
                <c:pt idx="13077">
                  <c:v>18.0014867022741</c:v>
                </c:pt>
                <c:pt idx="13078">
                  <c:v>18.002863278453798</c:v>
                </c:pt>
                <c:pt idx="13079">
                  <c:v>18.0042398546336</c:v>
                </c:pt>
                <c:pt idx="13080">
                  <c:v>18.005616430813301</c:v>
                </c:pt>
                <c:pt idx="13081">
                  <c:v>18.006993006993</c:v>
                </c:pt>
                <c:pt idx="13082">
                  <c:v>18.008369583172701</c:v>
                </c:pt>
                <c:pt idx="13083">
                  <c:v>18.009746159352499</c:v>
                </c:pt>
                <c:pt idx="13084">
                  <c:v>18.011122735532201</c:v>
                </c:pt>
                <c:pt idx="13085">
                  <c:v>18.012499311711899</c:v>
                </c:pt>
                <c:pt idx="13086">
                  <c:v>18.013875887891601</c:v>
                </c:pt>
                <c:pt idx="13087">
                  <c:v>18.015252464071398</c:v>
                </c:pt>
                <c:pt idx="13088">
                  <c:v>18.0166290402511</c:v>
                </c:pt>
                <c:pt idx="13089">
                  <c:v>18.018005616430798</c:v>
                </c:pt>
                <c:pt idx="13090">
                  <c:v>18.0193821926105</c:v>
                </c:pt>
                <c:pt idx="13091">
                  <c:v>18.020758768790301</c:v>
                </c:pt>
                <c:pt idx="13092">
                  <c:v>18.02213534497</c:v>
                </c:pt>
                <c:pt idx="13093">
                  <c:v>18.023511921149701</c:v>
                </c:pt>
                <c:pt idx="13094">
                  <c:v>18.0248884973294</c:v>
                </c:pt>
                <c:pt idx="13095">
                  <c:v>18.026265073509201</c:v>
                </c:pt>
                <c:pt idx="13096">
                  <c:v>18.027641649688899</c:v>
                </c:pt>
                <c:pt idx="13097">
                  <c:v>18.029018225868601</c:v>
                </c:pt>
                <c:pt idx="13098">
                  <c:v>18.030394802048399</c:v>
                </c:pt>
                <c:pt idx="13099">
                  <c:v>18.0317713782281</c:v>
                </c:pt>
                <c:pt idx="13100">
                  <c:v>18.033147954407799</c:v>
                </c:pt>
                <c:pt idx="13101">
                  <c:v>18.0345245305875</c:v>
                </c:pt>
                <c:pt idx="13102">
                  <c:v>18.035901106767302</c:v>
                </c:pt>
                <c:pt idx="13103">
                  <c:v>18.037277682947</c:v>
                </c:pt>
                <c:pt idx="13104">
                  <c:v>18.038654259126702</c:v>
                </c:pt>
                <c:pt idx="13105">
                  <c:v>18.0400308353064</c:v>
                </c:pt>
                <c:pt idx="13106">
                  <c:v>18.041407411486201</c:v>
                </c:pt>
                <c:pt idx="13107">
                  <c:v>18.042783987665899</c:v>
                </c:pt>
                <c:pt idx="13108">
                  <c:v>18.044160563845601</c:v>
                </c:pt>
                <c:pt idx="13109">
                  <c:v>18.045537140025299</c:v>
                </c:pt>
                <c:pt idx="13110">
                  <c:v>18.046913716205101</c:v>
                </c:pt>
                <c:pt idx="13111">
                  <c:v>18.048290292384799</c:v>
                </c:pt>
                <c:pt idx="13112">
                  <c:v>18.049666868564501</c:v>
                </c:pt>
                <c:pt idx="13113">
                  <c:v>18.051043444744199</c:v>
                </c:pt>
                <c:pt idx="13114">
                  <c:v>18.052420020924</c:v>
                </c:pt>
                <c:pt idx="13115">
                  <c:v>18.053796597103702</c:v>
                </c:pt>
                <c:pt idx="13116">
                  <c:v>18.0551731732834</c:v>
                </c:pt>
                <c:pt idx="13117">
                  <c:v>18.056549749463102</c:v>
                </c:pt>
                <c:pt idx="13118">
                  <c:v>18.057926325642899</c:v>
                </c:pt>
                <c:pt idx="13119">
                  <c:v>18.059302901822601</c:v>
                </c:pt>
                <c:pt idx="13120">
                  <c:v>18.060679478002299</c:v>
                </c:pt>
                <c:pt idx="13121">
                  <c:v>18.062056054182001</c:v>
                </c:pt>
                <c:pt idx="13122">
                  <c:v>18.063432630361799</c:v>
                </c:pt>
                <c:pt idx="13123">
                  <c:v>18.064809206541501</c:v>
                </c:pt>
                <c:pt idx="13124">
                  <c:v>18.066185782721199</c:v>
                </c:pt>
                <c:pt idx="13125">
                  <c:v>18.067562358900901</c:v>
                </c:pt>
                <c:pt idx="13126">
                  <c:v>18.068938935080698</c:v>
                </c:pt>
                <c:pt idx="13127">
                  <c:v>18.0703155112604</c:v>
                </c:pt>
                <c:pt idx="13128">
                  <c:v>18.071692087440098</c:v>
                </c:pt>
                <c:pt idx="13129">
                  <c:v>18.0730686636199</c:v>
                </c:pt>
                <c:pt idx="13130">
                  <c:v>18.074445239799601</c:v>
                </c:pt>
                <c:pt idx="13131">
                  <c:v>18.0758218159793</c:v>
                </c:pt>
                <c:pt idx="13132">
                  <c:v>18.077198392159001</c:v>
                </c:pt>
                <c:pt idx="13133">
                  <c:v>18.078574968338799</c:v>
                </c:pt>
                <c:pt idx="13134">
                  <c:v>18.079951544518501</c:v>
                </c:pt>
                <c:pt idx="13135">
                  <c:v>18.081328120698199</c:v>
                </c:pt>
                <c:pt idx="13136">
                  <c:v>18.082704696877901</c:v>
                </c:pt>
                <c:pt idx="13137">
                  <c:v>18.084081273057699</c:v>
                </c:pt>
                <c:pt idx="13138">
                  <c:v>18.0854578492374</c:v>
                </c:pt>
                <c:pt idx="13139">
                  <c:v>18.086834425417099</c:v>
                </c:pt>
                <c:pt idx="13140">
                  <c:v>18.0882110015968</c:v>
                </c:pt>
                <c:pt idx="13141">
                  <c:v>18.089587577776602</c:v>
                </c:pt>
                <c:pt idx="13142">
                  <c:v>18.0909641539563</c:v>
                </c:pt>
                <c:pt idx="13143">
                  <c:v>18.092340730136002</c:v>
                </c:pt>
                <c:pt idx="13144">
                  <c:v>18.0937173063157</c:v>
                </c:pt>
                <c:pt idx="13145">
                  <c:v>18.095093882495501</c:v>
                </c:pt>
                <c:pt idx="13146">
                  <c:v>18.096470458675199</c:v>
                </c:pt>
                <c:pt idx="13147">
                  <c:v>18.097847034854901</c:v>
                </c:pt>
                <c:pt idx="13148">
                  <c:v>18.099223611034599</c:v>
                </c:pt>
                <c:pt idx="13149">
                  <c:v>18.1006001872144</c:v>
                </c:pt>
                <c:pt idx="13150">
                  <c:v>18.101976763394099</c:v>
                </c:pt>
                <c:pt idx="13151">
                  <c:v>18.1033533395738</c:v>
                </c:pt>
                <c:pt idx="13152">
                  <c:v>18.104729915753499</c:v>
                </c:pt>
                <c:pt idx="13153">
                  <c:v>18.1061064919333</c:v>
                </c:pt>
                <c:pt idx="13154">
                  <c:v>18.107483068113002</c:v>
                </c:pt>
                <c:pt idx="13155">
                  <c:v>18.1088596442927</c:v>
                </c:pt>
                <c:pt idx="13156">
                  <c:v>18.110236220472402</c:v>
                </c:pt>
                <c:pt idx="13157">
                  <c:v>18.111612796652199</c:v>
                </c:pt>
                <c:pt idx="13158">
                  <c:v>18.112989372831901</c:v>
                </c:pt>
                <c:pt idx="13159">
                  <c:v>18.114365949011599</c:v>
                </c:pt>
                <c:pt idx="13160">
                  <c:v>18.115742525191301</c:v>
                </c:pt>
                <c:pt idx="13161">
                  <c:v>18.117119101371099</c:v>
                </c:pt>
                <c:pt idx="13162">
                  <c:v>18.118495677550801</c:v>
                </c:pt>
                <c:pt idx="13163">
                  <c:v>18.119872253730499</c:v>
                </c:pt>
                <c:pt idx="13164">
                  <c:v>18.1212488299103</c:v>
                </c:pt>
                <c:pt idx="13165">
                  <c:v>18.122625406089998</c:v>
                </c:pt>
                <c:pt idx="13166">
                  <c:v>18.1240019822697</c:v>
                </c:pt>
                <c:pt idx="13167">
                  <c:v>18.125378558449398</c:v>
                </c:pt>
                <c:pt idx="13168">
                  <c:v>18.1267551346292</c:v>
                </c:pt>
                <c:pt idx="13169">
                  <c:v>18.128131710808901</c:v>
                </c:pt>
                <c:pt idx="13170">
                  <c:v>18.1295082869886</c:v>
                </c:pt>
                <c:pt idx="13171">
                  <c:v>18.130884863168301</c:v>
                </c:pt>
                <c:pt idx="13172">
                  <c:v>18.132261439348099</c:v>
                </c:pt>
                <c:pt idx="13173">
                  <c:v>18.133638015527801</c:v>
                </c:pt>
                <c:pt idx="13174">
                  <c:v>18.135014591707499</c:v>
                </c:pt>
                <c:pt idx="13175">
                  <c:v>18.136391167887201</c:v>
                </c:pt>
                <c:pt idx="13176">
                  <c:v>18.137767744066998</c:v>
                </c:pt>
                <c:pt idx="13177">
                  <c:v>18.1391443202467</c:v>
                </c:pt>
                <c:pt idx="13178">
                  <c:v>18.140520896426398</c:v>
                </c:pt>
                <c:pt idx="13179">
                  <c:v>18.1418974726061</c:v>
                </c:pt>
                <c:pt idx="13180">
                  <c:v>18.143274048785901</c:v>
                </c:pt>
                <c:pt idx="13181">
                  <c:v>18.1446506249656</c:v>
                </c:pt>
                <c:pt idx="13182">
                  <c:v>18.146027201145301</c:v>
                </c:pt>
                <c:pt idx="13183">
                  <c:v>18.147403777325</c:v>
                </c:pt>
                <c:pt idx="13184">
                  <c:v>18.148780353504801</c:v>
                </c:pt>
                <c:pt idx="13185">
                  <c:v>18.150156929684499</c:v>
                </c:pt>
                <c:pt idx="13186">
                  <c:v>18.151533505864201</c:v>
                </c:pt>
                <c:pt idx="13187">
                  <c:v>18.152910082043899</c:v>
                </c:pt>
                <c:pt idx="13188">
                  <c:v>18.1542866582237</c:v>
                </c:pt>
                <c:pt idx="13189">
                  <c:v>18.155663234403399</c:v>
                </c:pt>
                <c:pt idx="13190">
                  <c:v>18.1570398105831</c:v>
                </c:pt>
                <c:pt idx="13191">
                  <c:v>18.158416386762902</c:v>
                </c:pt>
                <c:pt idx="13192">
                  <c:v>18.1597929629426</c:v>
                </c:pt>
                <c:pt idx="13193">
                  <c:v>18.161169539122302</c:v>
                </c:pt>
                <c:pt idx="13194">
                  <c:v>18.162546115302</c:v>
                </c:pt>
                <c:pt idx="13195">
                  <c:v>18.163922691481702</c:v>
                </c:pt>
                <c:pt idx="13196">
                  <c:v>18.165299267661499</c:v>
                </c:pt>
                <c:pt idx="13197">
                  <c:v>18.166675843841201</c:v>
                </c:pt>
                <c:pt idx="13198">
                  <c:v>18.168052420020899</c:v>
                </c:pt>
                <c:pt idx="13199">
                  <c:v>18.169428996200701</c:v>
                </c:pt>
                <c:pt idx="13200">
                  <c:v>18.170805572380399</c:v>
                </c:pt>
                <c:pt idx="13201">
                  <c:v>18.172182148560101</c:v>
                </c:pt>
                <c:pt idx="13202">
                  <c:v>18.173558724739799</c:v>
                </c:pt>
                <c:pt idx="13203">
                  <c:v>18.1749353009196</c:v>
                </c:pt>
                <c:pt idx="13204">
                  <c:v>18.176311877099302</c:v>
                </c:pt>
                <c:pt idx="13205">
                  <c:v>18.177688453279</c:v>
                </c:pt>
                <c:pt idx="13206">
                  <c:v>18.179065029458702</c:v>
                </c:pt>
                <c:pt idx="13207">
                  <c:v>18.180441605638499</c:v>
                </c:pt>
                <c:pt idx="13208">
                  <c:v>18.181818181818201</c:v>
                </c:pt>
                <c:pt idx="13209">
                  <c:v>18.183194757997899</c:v>
                </c:pt>
                <c:pt idx="13210">
                  <c:v>18.184571334177601</c:v>
                </c:pt>
                <c:pt idx="13211">
                  <c:v>18.185947910357399</c:v>
                </c:pt>
                <c:pt idx="13212">
                  <c:v>18.187324486537101</c:v>
                </c:pt>
                <c:pt idx="13213">
                  <c:v>18.188701062716799</c:v>
                </c:pt>
                <c:pt idx="13214">
                  <c:v>18.190077638896501</c:v>
                </c:pt>
                <c:pt idx="13215">
                  <c:v>18.191454215076298</c:v>
                </c:pt>
                <c:pt idx="13216">
                  <c:v>18.192830791256</c:v>
                </c:pt>
                <c:pt idx="13217">
                  <c:v>18.194207367435698</c:v>
                </c:pt>
                <c:pt idx="13218">
                  <c:v>18.1955839436154</c:v>
                </c:pt>
                <c:pt idx="13219">
                  <c:v>18.196960519795201</c:v>
                </c:pt>
                <c:pt idx="13220">
                  <c:v>18.1983370959749</c:v>
                </c:pt>
                <c:pt idx="13221">
                  <c:v>18.199713672154601</c:v>
                </c:pt>
                <c:pt idx="13222">
                  <c:v>18.201090248334399</c:v>
                </c:pt>
                <c:pt idx="13223">
                  <c:v>18.202466824514101</c:v>
                </c:pt>
                <c:pt idx="13224">
                  <c:v>18.203843400693799</c:v>
                </c:pt>
                <c:pt idx="13225">
                  <c:v>18.205219976873501</c:v>
                </c:pt>
                <c:pt idx="13226">
                  <c:v>18.206596553053298</c:v>
                </c:pt>
                <c:pt idx="13227">
                  <c:v>18.207973129233</c:v>
                </c:pt>
                <c:pt idx="13228">
                  <c:v>18.209349705412698</c:v>
                </c:pt>
                <c:pt idx="13229">
                  <c:v>18.2107262815924</c:v>
                </c:pt>
                <c:pt idx="13230">
                  <c:v>18.212102857772202</c:v>
                </c:pt>
                <c:pt idx="13231">
                  <c:v>18.2134794339519</c:v>
                </c:pt>
                <c:pt idx="13232">
                  <c:v>18.214856010131601</c:v>
                </c:pt>
                <c:pt idx="13233">
                  <c:v>18.2162325863113</c:v>
                </c:pt>
                <c:pt idx="13234">
                  <c:v>18.217609162491101</c:v>
                </c:pt>
                <c:pt idx="13235">
                  <c:v>18.218985738670799</c:v>
                </c:pt>
                <c:pt idx="13236">
                  <c:v>18.220362314850501</c:v>
                </c:pt>
                <c:pt idx="13237">
                  <c:v>18.221738891030199</c:v>
                </c:pt>
                <c:pt idx="13238">
                  <c:v>18.22311546721</c:v>
                </c:pt>
                <c:pt idx="13239">
                  <c:v>18.224492043389699</c:v>
                </c:pt>
                <c:pt idx="13240">
                  <c:v>18.2258686195694</c:v>
                </c:pt>
                <c:pt idx="13241">
                  <c:v>18.227245195749099</c:v>
                </c:pt>
                <c:pt idx="13242">
                  <c:v>18.2286217719289</c:v>
                </c:pt>
                <c:pt idx="13243">
                  <c:v>18.229998348108602</c:v>
                </c:pt>
                <c:pt idx="13244">
                  <c:v>18.2313749242883</c:v>
                </c:pt>
                <c:pt idx="13245">
                  <c:v>18.232751500468002</c:v>
                </c:pt>
                <c:pt idx="13246">
                  <c:v>18.234128076647799</c:v>
                </c:pt>
                <c:pt idx="13247">
                  <c:v>18.235504652827501</c:v>
                </c:pt>
                <c:pt idx="13248">
                  <c:v>18.236881229007199</c:v>
                </c:pt>
                <c:pt idx="13249">
                  <c:v>18.238257805186901</c:v>
                </c:pt>
                <c:pt idx="13250">
                  <c:v>18.239634381366699</c:v>
                </c:pt>
                <c:pt idx="13251">
                  <c:v>18.241010957546401</c:v>
                </c:pt>
                <c:pt idx="13252">
                  <c:v>18.242387533726099</c:v>
                </c:pt>
                <c:pt idx="13253">
                  <c:v>18.243764109905801</c:v>
                </c:pt>
                <c:pt idx="13254">
                  <c:v>18.245140686085598</c:v>
                </c:pt>
                <c:pt idx="13255">
                  <c:v>18.2465172622653</c:v>
                </c:pt>
                <c:pt idx="13256">
                  <c:v>18.247893838444998</c:v>
                </c:pt>
                <c:pt idx="13257">
                  <c:v>18.249270414624799</c:v>
                </c:pt>
                <c:pt idx="13258">
                  <c:v>18.250646990804501</c:v>
                </c:pt>
                <c:pt idx="13259">
                  <c:v>18.252023566984199</c:v>
                </c:pt>
                <c:pt idx="13260">
                  <c:v>18.253400143163901</c:v>
                </c:pt>
                <c:pt idx="13261">
                  <c:v>18.254776719343699</c:v>
                </c:pt>
                <c:pt idx="13262">
                  <c:v>18.256153295523401</c:v>
                </c:pt>
                <c:pt idx="13263">
                  <c:v>18.257529871703099</c:v>
                </c:pt>
                <c:pt idx="13264">
                  <c:v>18.258906447882801</c:v>
                </c:pt>
                <c:pt idx="13265">
                  <c:v>18.260283024062598</c:v>
                </c:pt>
                <c:pt idx="13266">
                  <c:v>18.2616596002423</c:v>
                </c:pt>
                <c:pt idx="13267">
                  <c:v>18.263036176421998</c:v>
                </c:pt>
                <c:pt idx="13268">
                  <c:v>18.2644127526017</c:v>
                </c:pt>
                <c:pt idx="13269">
                  <c:v>18.265789328781501</c:v>
                </c:pt>
                <c:pt idx="13270">
                  <c:v>18.2671659049612</c:v>
                </c:pt>
                <c:pt idx="13271">
                  <c:v>18.268542481140901</c:v>
                </c:pt>
                <c:pt idx="13272">
                  <c:v>18.2699190573206</c:v>
                </c:pt>
                <c:pt idx="13273">
                  <c:v>18.271295633500401</c:v>
                </c:pt>
                <c:pt idx="13274">
                  <c:v>18.272672209680099</c:v>
                </c:pt>
                <c:pt idx="13275">
                  <c:v>18.274048785859801</c:v>
                </c:pt>
                <c:pt idx="13276">
                  <c:v>18.275425362039499</c:v>
                </c:pt>
                <c:pt idx="13277">
                  <c:v>18.2768019382193</c:v>
                </c:pt>
                <c:pt idx="13278">
                  <c:v>18.278178514398999</c:v>
                </c:pt>
                <c:pt idx="13279">
                  <c:v>18.2795550905787</c:v>
                </c:pt>
                <c:pt idx="13280">
                  <c:v>18.280931666758399</c:v>
                </c:pt>
                <c:pt idx="13281">
                  <c:v>18.2823082429382</c:v>
                </c:pt>
                <c:pt idx="13282">
                  <c:v>18.283684819117902</c:v>
                </c:pt>
                <c:pt idx="13283">
                  <c:v>18.2850613952976</c:v>
                </c:pt>
                <c:pt idx="13284">
                  <c:v>18.286437971477302</c:v>
                </c:pt>
                <c:pt idx="13285">
                  <c:v>18.287814547657099</c:v>
                </c:pt>
                <c:pt idx="13286">
                  <c:v>18.289191123836801</c:v>
                </c:pt>
                <c:pt idx="13287">
                  <c:v>18.290567700016499</c:v>
                </c:pt>
                <c:pt idx="13288">
                  <c:v>18.2919442761963</c:v>
                </c:pt>
                <c:pt idx="13289">
                  <c:v>18.293320852375999</c:v>
                </c:pt>
                <c:pt idx="13290">
                  <c:v>18.2946974285557</c:v>
                </c:pt>
                <c:pt idx="13291">
                  <c:v>18.296074004735399</c:v>
                </c:pt>
                <c:pt idx="13292">
                  <c:v>18.2974505809152</c:v>
                </c:pt>
                <c:pt idx="13293">
                  <c:v>18.298827157094902</c:v>
                </c:pt>
                <c:pt idx="13294">
                  <c:v>18.3002037332746</c:v>
                </c:pt>
                <c:pt idx="13295">
                  <c:v>18.301580309454302</c:v>
                </c:pt>
                <c:pt idx="13296">
                  <c:v>18.302956885634099</c:v>
                </c:pt>
                <c:pt idx="13297">
                  <c:v>18.304333461813801</c:v>
                </c:pt>
                <c:pt idx="13298">
                  <c:v>18.305710037993499</c:v>
                </c:pt>
                <c:pt idx="13299">
                  <c:v>18.307086614173201</c:v>
                </c:pt>
                <c:pt idx="13300">
                  <c:v>18.308463190352999</c:v>
                </c:pt>
                <c:pt idx="13301">
                  <c:v>18.309839766532701</c:v>
                </c:pt>
                <c:pt idx="13302">
                  <c:v>18.311216342712399</c:v>
                </c:pt>
                <c:pt idx="13303">
                  <c:v>18.312592918892101</c:v>
                </c:pt>
                <c:pt idx="13304">
                  <c:v>18.313969495071898</c:v>
                </c:pt>
                <c:pt idx="13305">
                  <c:v>18.3153460712516</c:v>
                </c:pt>
                <c:pt idx="13306">
                  <c:v>18.316722647431298</c:v>
                </c:pt>
                <c:pt idx="13307">
                  <c:v>18.318099223611</c:v>
                </c:pt>
                <c:pt idx="13308">
                  <c:v>18.319475799790801</c:v>
                </c:pt>
                <c:pt idx="13309">
                  <c:v>18.3208523759705</c:v>
                </c:pt>
                <c:pt idx="13310">
                  <c:v>18.322228952150201</c:v>
                </c:pt>
                <c:pt idx="13311">
                  <c:v>18.3236055283299</c:v>
                </c:pt>
                <c:pt idx="13312">
                  <c:v>18.324982104509701</c:v>
                </c:pt>
                <c:pt idx="13313">
                  <c:v>18.326358680689399</c:v>
                </c:pt>
                <c:pt idx="13314">
                  <c:v>18.327735256869101</c:v>
                </c:pt>
                <c:pt idx="13315">
                  <c:v>18.329111833048799</c:v>
                </c:pt>
                <c:pt idx="13316">
                  <c:v>18.3304884092286</c:v>
                </c:pt>
                <c:pt idx="13317">
                  <c:v>18.331864985408298</c:v>
                </c:pt>
                <c:pt idx="13318">
                  <c:v>18.333241561588</c:v>
                </c:pt>
                <c:pt idx="13319">
                  <c:v>18.334618137767698</c:v>
                </c:pt>
                <c:pt idx="13320">
                  <c:v>18.3359947139475</c:v>
                </c:pt>
                <c:pt idx="13321">
                  <c:v>18.337371290127201</c:v>
                </c:pt>
                <c:pt idx="13322">
                  <c:v>18.3387478663069</c:v>
                </c:pt>
                <c:pt idx="13323">
                  <c:v>18.340124442486701</c:v>
                </c:pt>
                <c:pt idx="13324">
                  <c:v>18.341501018666399</c:v>
                </c:pt>
                <c:pt idx="13325">
                  <c:v>18.342877594846101</c:v>
                </c:pt>
                <c:pt idx="13326">
                  <c:v>18.344254171025799</c:v>
                </c:pt>
                <c:pt idx="13327">
                  <c:v>18.3456307472056</c:v>
                </c:pt>
                <c:pt idx="13328">
                  <c:v>18.347007323385299</c:v>
                </c:pt>
                <c:pt idx="13329">
                  <c:v>18.348383899565</c:v>
                </c:pt>
                <c:pt idx="13330">
                  <c:v>18.349760475744699</c:v>
                </c:pt>
                <c:pt idx="13331">
                  <c:v>18.3511370519245</c:v>
                </c:pt>
                <c:pt idx="13332">
                  <c:v>18.352513628104202</c:v>
                </c:pt>
                <c:pt idx="13333">
                  <c:v>18.3538902042839</c:v>
                </c:pt>
                <c:pt idx="13334">
                  <c:v>18.355266780463602</c:v>
                </c:pt>
                <c:pt idx="13335">
                  <c:v>18.356643356643399</c:v>
                </c:pt>
                <c:pt idx="13336">
                  <c:v>18.358019932823101</c:v>
                </c:pt>
                <c:pt idx="13337">
                  <c:v>18.359396509002799</c:v>
                </c:pt>
                <c:pt idx="13338">
                  <c:v>18.360773085182501</c:v>
                </c:pt>
                <c:pt idx="13339">
                  <c:v>18.362149661362299</c:v>
                </c:pt>
                <c:pt idx="13340">
                  <c:v>18.363526237542001</c:v>
                </c:pt>
                <c:pt idx="13341">
                  <c:v>18.364902813721699</c:v>
                </c:pt>
                <c:pt idx="13342">
                  <c:v>18.366279389901401</c:v>
                </c:pt>
                <c:pt idx="13343">
                  <c:v>18.367655966081202</c:v>
                </c:pt>
                <c:pt idx="13344">
                  <c:v>18.3690325422609</c:v>
                </c:pt>
                <c:pt idx="13345">
                  <c:v>18.370409118440602</c:v>
                </c:pt>
                <c:pt idx="13346">
                  <c:v>18.3717856946203</c:v>
                </c:pt>
                <c:pt idx="13347">
                  <c:v>18.373162270800101</c:v>
                </c:pt>
                <c:pt idx="13348">
                  <c:v>18.374538846979799</c:v>
                </c:pt>
                <c:pt idx="13349">
                  <c:v>18.375915423159501</c:v>
                </c:pt>
                <c:pt idx="13350">
                  <c:v>18.377291999339199</c:v>
                </c:pt>
                <c:pt idx="13351">
                  <c:v>18.378668575519001</c:v>
                </c:pt>
                <c:pt idx="13352">
                  <c:v>18.380045151698699</c:v>
                </c:pt>
                <c:pt idx="13353">
                  <c:v>18.381421727878401</c:v>
                </c:pt>
                <c:pt idx="13354">
                  <c:v>18.382798304058198</c:v>
                </c:pt>
                <c:pt idx="13355">
                  <c:v>18.3841748802379</c:v>
                </c:pt>
                <c:pt idx="13356">
                  <c:v>18.385551456417598</c:v>
                </c:pt>
                <c:pt idx="13357">
                  <c:v>18.3869280325973</c:v>
                </c:pt>
                <c:pt idx="13358">
                  <c:v>18.388304608777101</c:v>
                </c:pt>
                <c:pt idx="13359">
                  <c:v>18.3896811849568</c:v>
                </c:pt>
                <c:pt idx="13360">
                  <c:v>18.391057761136501</c:v>
                </c:pt>
                <c:pt idx="13361">
                  <c:v>18.3924343373162</c:v>
                </c:pt>
                <c:pt idx="13362">
                  <c:v>18.393810913496001</c:v>
                </c:pt>
                <c:pt idx="13363">
                  <c:v>18.395187489675699</c:v>
                </c:pt>
                <c:pt idx="13364">
                  <c:v>18.396564065855401</c:v>
                </c:pt>
                <c:pt idx="13365">
                  <c:v>18.397940642035099</c:v>
                </c:pt>
                <c:pt idx="13366">
                  <c:v>18.3993172182149</c:v>
                </c:pt>
                <c:pt idx="13367">
                  <c:v>18.400693794394599</c:v>
                </c:pt>
                <c:pt idx="13368">
                  <c:v>18.4020703705743</c:v>
                </c:pt>
                <c:pt idx="13369">
                  <c:v>18.403446946753999</c:v>
                </c:pt>
                <c:pt idx="13370">
                  <c:v>18.4048235229338</c:v>
                </c:pt>
                <c:pt idx="13371">
                  <c:v>18.406200099113502</c:v>
                </c:pt>
                <c:pt idx="13372">
                  <c:v>18.4075766752932</c:v>
                </c:pt>
                <c:pt idx="13373">
                  <c:v>18.408953251472902</c:v>
                </c:pt>
                <c:pt idx="13374">
                  <c:v>18.410329827652699</c:v>
                </c:pt>
                <c:pt idx="13375">
                  <c:v>18.411706403832401</c:v>
                </c:pt>
                <c:pt idx="13376">
                  <c:v>18.413082980012099</c:v>
                </c:pt>
                <c:pt idx="13377">
                  <c:v>18.414459556191801</c:v>
                </c:pt>
                <c:pt idx="13378">
                  <c:v>18.415836132371599</c:v>
                </c:pt>
                <c:pt idx="13379">
                  <c:v>18.4172127085513</c:v>
                </c:pt>
                <c:pt idx="13380">
                  <c:v>18.418589284730999</c:v>
                </c:pt>
                <c:pt idx="13381">
                  <c:v>18.4199658609107</c:v>
                </c:pt>
                <c:pt idx="13382">
                  <c:v>18.421342437090502</c:v>
                </c:pt>
                <c:pt idx="13383">
                  <c:v>18.4227190132702</c:v>
                </c:pt>
                <c:pt idx="13384">
                  <c:v>18.424095589449902</c:v>
                </c:pt>
                <c:pt idx="13385">
                  <c:v>18.425472165629699</c:v>
                </c:pt>
                <c:pt idx="13386">
                  <c:v>18.426848741809401</c:v>
                </c:pt>
                <c:pt idx="13387">
                  <c:v>18.428225317989099</c:v>
                </c:pt>
                <c:pt idx="13388">
                  <c:v>18.429601894168801</c:v>
                </c:pt>
                <c:pt idx="13389">
                  <c:v>18.430978470348599</c:v>
                </c:pt>
                <c:pt idx="13390">
                  <c:v>18.432355046528301</c:v>
                </c:pt>
                <c:pt idx="13391">
                  <c:v>18.433731622707999</c:v>
                </c:pt>
                <c:pt idx="13392">
                  <c:v>18.435108198887701</c:v>
                </c:pt>
                <c:pt idx="13393">
                  <c:v>18.436484775067498</c:v>
                </c:pt>
                <c:pt idx="13394">
                  <c:v>18.4378613512472</c:v>
                </c:pt>
                <c:pt idx="13395">
                  <c:v>18.439237927426898</c:v>
                </c:pt>
                <c:pt idx="13396">
                  <c:v>18.4406145036066</c:v>
                </c:pt>
                <c:pt idx="13397">
                  <c:v>18.441991079786401</c:v>
                </c:pt>
                <c:pt idx="13398">
                  <c:v>18.4433676559661</c:v>
                </c:pt>
                <c:pt idx="13399">
                  <c:v>18.444744232145801</c:v>
                </c:pt>
                <c:pt idx="13400">
                  <c:v>18.446120808325499</c:v>
                </c:pt>
                <c:pt idx="13401">
                  <c:v>18.447497384505301</c:v>
                </c:pt>
                <c:pt idx="13402">
                  <c:v>18.448873960684999</c:v>
                </c:pt>
                <c:pt idx="13403">
                  <c:v>18.450250536864701</c:v>
                </c:pt>
                <c:pt idx="13404">
                  <c:v>18.451627113044399</c:v>
                </c:pt>
                <c:pt idx="13405">
                  <c:v>18.4530036892242</c:v>
                </c:pt>
                <c:pt idx="13406">
                  <c:v>18.454380265403898</c:v>
                </c:pt>
                <c:pt idx="13407">
                  <c:v>18.4557568415836</c:v>
                </c:pt>
                <c:pt idx="13408">
                  <c:v>18.457133417763298</c:v>
                </c:pt>
                <c:pt idx="13409">
                  <c:v>18.4585099939431</c:v>
                </c:pt>
                <c:pt idx="13410">
                  <c:v>18.459886570122801</c:v>
                </c:pt>
                <c:pt idx="13411">
                  <c:v>18.4612631463025</c:v>
                </c:pt>
                <c:pt idx="13412">
                  <c:v>18.462639722482201</c:v>
                </c:pt>
                <c:pt idx="13413">
                  <c:v>18.464016298661999</c:v>
                </c:pt>
                <c:pt idx="13414">
                  <c:v>18.465392874841701</c:v>
                </c:pt>
                <c:pt idx="13415">
                  <c:v>18.466769451021399</c:v>
                </c:pt>
                <c:pt idx="13416">
                  <c:v>18.4681460272012</c:v>
                </c:pt>
                <c:pt idx="13417">
                  <c:v>18.469522603380899</c:v>
                </c:pt>
                <c:pt idx="13418">
                  <c:v>18.4708991795606</c:v>
                </c:pt>
                <c:pt idx="13419">
                  <c:v>18.472275755740299</c:v>
                </c:pt>
                <c:pt idx="13420">
                  <c:v>18.4736523319201</c:v>
                </c:pt>
                <c:pt idx="13421">
                  <c:v>18.475028908099802</c:v>
                </c:pt>
                <c:pt idx="13422">
                  <c:v>18.4764054842795</c:v>
                </c:pt>
                <c:pt idx="13423">
                  <c:v>18.477782060459202</c:v>
                </c:pt>
                <c:pt idx="13424">
                  <c:v>18.479158636638999</c:v>
                </c:pt>
                <c:pt idx="13425">
                  <c:v>18.480535212818701</c:v>
                </c:pt>
                <c:pt idx="13426">
                  <c:v>18.481911788998399</c:v>
                </c:pt>
                <c:pt idx="13427">
                  <c:v>18.483288365178101</c:v>
                </c:pt>
                <c:pt idx="13428">
                  <c:v>18.484664941357899</c:v>
                </c:pt>
                <c:pt idx="13429">
                  <c:v>18.4860415175376</c:v>
                </c:pt>
                <c:pt idx="13430">
                  <c:v>18.487418093717299</c:v>
                </c:pt>
                <c:pt idx="13431">
                  <c:v>18.488794669897</c:v>
                </c:pt>
                <c:pt idx="13432">
                  <c:v>18.490171246076802</c:v>
                </c:pt>
                <c:pt idx="13433">
                  <c:v>18.4915478222565</c:v>
                </c:pt>
                <c:pt idx="13434">
                  <c:v>18.492924398436202</c:v>
                </c:pt>
                <c:pt idx="13435">
                  <c:v>18.4943009746159</c:v>
                </c:pt>
                <c:pt idx="13436">
                  <c:v>18.495677550795701</c:v>
                </c:pt>
                <c:pt idx="13437">
                  <c:v>18.497054126975399</c:v>
                </c:pt>
                <c:pt idx="13438">
                  <c:v>18.498430703155101</c:v>
                </c:pt>
                <c:pt idx="13439">
                  <c:v>18.499807279334799</c:v>
                </c:pt>
                <c:pt idx="13440">
                  <c:v>18.501183855514601</c:v>
                </c:pt>
                <c:pt idx="13441">
                  <c:v>18.502560431694299</c:v>
                </c:pt>
                <c:pt idx="13442">
                  <c:v>18.503937007874001</c:v>
                </c:pt>
                <c:pt idx="13443">
                  <c:v>18.505313584053699</c:v>
                </c:pt>
                <c:pt idx="13444">
                  <c:v>18.5066901602335</c:v>
                </c:pt>
                <c:pt idx="13445">
                  <c:v>18.508066736413198</c:v>
                </c:pt>
                <c:pt idx="13446">
                  <c:v>18.5094433125929</c:v>
                </c:pt>
                <c:pt idx="13447">
                  <c:v>18.510819888772701</c:v>
                </c:pt>
                <c:pt idx="13448">
                  <c:v>18.5121964649524</c:v>
                </c:pt>
                <c:pt idx="13449">
                  <c:v>18.513573041132101</c:v>
                </c:pt>
                <c:pt idx="13450">
                  <c:v>18.5149496173118</c:v>
                </c:pt>
                <c:pt idx="13451">
                  <c:v>18.516326193491601</c:v>
                </c:pt>
                <c:pt idx="13452">
                  <c:v>18.517702769671299</c:v>
                </c:pt>
                <c:pt idx="13453">
                  <c:v>18.519079345851001</c:v>
                </c:pt>
                <c:pt idx="13454">
                  <c:v>18.520455922030699</c:v>
                </c:pt>
                <c:pt idx="13455">
                  <c:v>18.5218324982105</c:v>
                </c:pt>
                <c:pt idx="13456">
                  <c:v>18.523209074390198</c:v>
                </c:pt>
                <c:pt idx="13457">
                  <c:v>18.5245856505699</c:v>
                </c:pt>
                <c:pt idx="13458">
                  <c:v>18.525962226749598</c:v>
                </c:pt>
                <c:pt idx="13459">
                  <c:v>18.5273388029294</c:v>
                </c:pt>
                <c:pt idx="13460">
                  <c:v>18.528715379109101</c:v>
                </c:pt>
                <c:pt idx="13461">
                  <c:v>18.5300919552888</c:v>
                </c:pt>
                <c:pt idx="13462">
                  <c:v>18.531468531468501</c:v>
                </c:pt>
                <c:pt idx="13463">
                  <c:v>18.532845107648299</c:v>
                </c:pt>
                <c:pt idx="13464">
                  <c:v>18.534221683828001</c:v>
                </c:pt>
                <c:pt idx="13465">
                  <c:v>18.535598260007699</c:v>
                </c:pt>
                <c:pt idx="13466">
                  <c:v>18.536974836187401</c:v>
                </c:pt>
                <c:pt idx="13467">
                  <c:v>18.538351412367199</c:v>
                </c:pt>
                <c:pt idx="13468">
                  <c:v>18.5397279885469</c:v>
                </c:pt>
                <c:pt idx="13469">
                  <c:v>18.541104564726599</c:v>
                </c:pt>
                <c:pt idx="13470">
                  <c:v>18.5424811409063</c:v>
                </c:pt>
                <c:pt idx="13471">
                  <c:v>18.543857717086102</c:v>
                </c:pt>
                <c:pt idx="13472">
                  <c:v>18.5452342932658</c:v>
                </c:pt>
                <c:pt idx="13473">
                  <c:v>18.546610869445502</c:v>
                </c:pt>
                <c:pt idx="13474">
                  <c:v>18.5479874456252</c:v>
                </c:pt>
                <c:pt idx="13475">
                  <c:v>18.549364021805001</c:v>
                </c:pt>
                <c:pt idx="13476">
                  <c:v>18.550740597984699</c:v>
                </c:pt>
                <c:pt idx="13477">
                  <c:v>18.552117174164401</c:v>
                </c:pt>
                <c:pt idx="13478">
                  <c:v>18.553493750344199</c:v>
                </c:pt>
                <c:pt idx="13479">
                  <c:v>18.554870326523901</c:v>
                </c:pt>
                <c:pt idx="13480">
                  <c:v>18.556246902703599</c:v>
                </c:pt>
                <c:pt idx="13481">
                  <c:v>18.557623478883301</c:v>
                </c:pt>
                <c:pt idx="13482">
                  <c:v>18.559000055063098</c:v>
                </c:pt>
                <c:pt idx="13483">
                  <c:v>18.5603766312428</c:v>
                </c:pt>
                <c:pt idx="13484">
                  <c:v>18.561753207422498</c:v>
                </c:pt>
                <c:pt idx="13485">
                  <c:v>18.5631297836022</c:v>
                </c:pt>
                <c:pt idx="13486">
                  <c:v>18.564506359782001</c:v>
                </c:pt>
                <c:pt idx="13487">
                  <c:v>18.565882935961699</c:v>
                </c:pt>
                <c:pt idx="13488">
                  <c:v>18.567259512141401</c:v>
                </c:pt>
                <c:pt idx="13489">
                  <c:v>18.568636088321099</c:v>
                </c:pt>
                <c:pt idx="13490">
                  <c:v>18.570012664500901</c:v>
                </c:pt>
                <c:pt idx="13491">
                  <c:v>18.571389240680599</c:v>
                </c:pt>
                <c:pt idx="13492">
                  <c:v>18.572765816860301</c:v>
                </c:pt>
                <c:pt idx="13493">
                  <c:v>18.574142393039999</c:v>
                </c:pt>
                <c:pt idx="13494">
                  <c:v>18.5755189692198</c:v>
                </c:pt>
                <c:pt idx="13495">
                  <c:v>18.576895545399498</c:v>
                </c:pt>
                <c:pt idx="13496">
                  <c:v>18.5782721215792</c:v>
                </c:pt>
                <c:pt idx="13497">
                  <c:v>18.579648697758898</c:v>
                </c:pt>
                <c:pt idx="13498">
                  <c:v>18.5810252739387</c:v>
                </c:pt>
                <c:pt idx="13499">
                  <c:v>18.582401850118401</c:v>
                </c:pt>
                <c:pt idx="13500">
                  <c:v>18.5837784262981</c:v>
                </c:pt>
                <c:pt idx="13501">
                  <c:v>18.585155002477801</c:v>
                </c:pt>
                <c:pt idx="13502">
                  <c:v>18.586531578657599</c:v>
                </c:pt>
                <c:pt idx="13503">
                  <c:v>18.587908154837301</c:v>
                </c:pt>
                <c:pt idx="13504">
                  <c:v>18.589284731016999</c:v>
                </c:pt>
                <c:pt idx="13505">
                  <c:v>18.590661307196701</c:v>
                </c:pt>
                <c:pt idx="13506">
                  <c:v>18.592037883376499</c:v>
                </c:pt>
                <c:pt idx="13507">
                  <c:v>18.5934144595562</c:v>
                </c:pt>
                <c:pt idx="13508">
                  <c:v>18.594791035735899</c:v>
                </c:pt>
                <c:pt idx="13509">
                  <c:v>18.5961676119156</c:v>
                </c:pt>
                <c:pt idx="13510">
                  <c:v>18.597544188095402</c:v>
                </c:pt>
                <c:pt idx="13511">
                  <c:v>18.5989207642751</c:v>
                </c:pt>
                <c:pt idx="13512">
                  <c:v>18.600297340454802</c:v>
                </c:pt>
                <c:pt idx="13513">
                  <c:v>18.601673916634599</c:v>
                </c:pt>
                <c:pt idx="13514">
                  <c:v>18.603050492814301</c:v>
                </c:pt>
                <c:pt idx="13515">
                  <c:v>18.604427068993999</c:v>
                </c:pt>
                <c:pt idx="13516">
                  <c:v>18.605803645173701</c:v>
                </c:pt>
                <c:pt idx="13517">
                  <c:v>18.607180221353499</c:v>
                </c:pt>
                <c:pt idx="13518">
                  <c:v>18.6085567975332</c:v>
                </c:pt>
                <c:pt idx="13519">
                  <c:v>18.609933373712899</c:v>
                </c:pt>
                <c:pt idx="13520">
                  <c:v>18.6113099498926</c:v>
                </c:pt>
                <c:pt idx="13521">
                  <c:v>18.612686526072402</c:v>
                </c:pt>
                <c:pt idx="13522">
                  <c:v>18.6140631022521</c:v>
                </c:pt>
                <c:pt idx="13523">
                  <c:v>18.615439678431802</c:v>
                </c:pt>
                <c:pt idx="13524">
                  <c:v>18.6168162546115</c:v>
                </c:pt>
                <c:pt idx="13525">
                  <c:v>18.618192830791301</c:v>
                </c:pt>
                <c:pt idx="13526">
                  <c:v>18.619569406970999</c:v>
                </c:pt>
                <c:pt idx="13527">
                  <c:v>18.620945983150701</c:v>
                </c:pt>
                <c:pt idx="13528">
                  <c:v>18.622322559330399</c:v>
                </c:pt>
                <c:pt idx="13529">
                  <c:v>18.623699135510201</c:v>
                </c:pt>
                <c:pt idx="13530">
                  <c:v>18.625075711689899</c:v>
                </c:pt>
                <c:pt idx="13531">
                  <c:v>18.626452287869601</c:v>
                </c:pt>
                <c:pt idx="13532">
                  <c:v>18.627828864049299</c:v>
                </c:pt>
                <c:pt idx="13533">
                  <c:v>18.6292054402291</c:v>
                </c:pt>
                <c:pt idx="13534">
                  <c:v>18.630582016408798</c:v>
                </c:pt>
                <c:pt idx="13535">
                  <c:v>18.6319585925885</c:v>
                </c:pt>
                <c:pt idx="13536">
                  <c:v>18.633335168768198</c:v>
                </c:pt>
                <c:pt idx="13537">
                  <c:v>18.634711744948</c:v>
                </c:pt>
                <c:pt idx="13538">
                  <c:v>18.636088321127701</c:v>
                </c:pt>
                <c:pt idx="13539">
                  <c:v>18.6374648973074</c:v>
                </c:pt>
                <c:pt idx="13540">
                  <c:v>18.638841473487101</c:v>
                </c:pt>
                <c:pt idx="13541">
                  <c:v>18.640218049666899</c:v>
                </c:pt>
                <c:pt idx="13542">
                  <c:v>18.641594625846601</c:v>
                </c:pt>
                <c:pt idx="13543">
                  <c:v>18.642971202026299</c:v>
                </c:pt>
                <c:pt idx="13544">
                  <c:v>18.6443477782061</c:v>
                </c:pt>
                <c:pt idx="13545">
                  <c:v>18.645724354385798</c:v>
                </c:pt>
                <c:pt idx="13546">
                  <c:v>18.6471009305655</c:v>
                </c:pt>
                <c:pt idx="13547">
                  <c:v>18.648477506745198</c:v>
                </c:pt>
                <c:pt idx="13548">
                  <c:v>18.649854082925</c:v>
                </c:pt>
                <c:pt idx="13549">
                  <c:v>18.651230659104701</c:v>
                </c:pt>
                <c:pt idx="13550">
                  <c:v>18.6526072352844</c:v>
                </c:pt>
                <c:pt idx="13551">
                  <c:v>18.653983811464101</c:v>
                </c:pt>
                <c:pt idx="13552">
                  <c:v>18.655360387643899</c:v>
                </c:pt>
                <c:pt idx="13553">
                  <c:v>18.656736963823601</c:v>
                </c:pt>
                <c:pt idx="13554">
                  <c:v>18.658113540003299</c:v>
                </c:pt>
                <c:pt idx="13555">
                  <c:v>18.659490116183001</c:v>
                </c:pt>
                <c:pt idx="13556">
                  <c:v>18.660866692362799</c:v>
                </c:pt>
                <c:pt idx="13557">
                  <c:v>18.6622432685425</c:v>
                </c:pt>
                <c:pt idx="13558">
                  <c:v>18.663619844722199</c:v>
                </c:pt>
                <c:pt idx="13559">
                  <c:v>18.6649964209019</c:v>
                </c:pt>
                <c:pt idx="13560">
                  <c:v>18.666372997081702</c:v>
                </c:pt>
                <c:pt idx="13561">
                  <c:v>18.6677495732614</c:v>
                </c:pt>
                <c:pt idx="13562">
                  <c:v>18.669126149441102</c:v>
                </c:pt>
                <c:pt idx="13563">
                  <c:v>18.6705027256208</c:v>
                </c:pt>
                <c:pt idx="13564">
                  <c:v>18.671879301800601</c:v>
                </c:pt>
                <c:pt idx="13565">
                  <c:v>18.673255877980299</c:v>
                </c:pt>
                <c:pt idx="13566">
                  <c:v>18.674632454160001</c:v>
                </c:pt>
                <c:pt idx="13567">
                  <c:v>18.676009030339699</c:v>
                </c:pt>
                <c:pt idx="13568">
                  <c:v>18.677385606519501</c:v>
                </c:pt>
                <c:pt idx="13569">
                  <c:v>18.678762182699199</c:v>
                </c:pt>
                <c:pt idx="13570">
                  <c:v>18.680138758878901</c:v>
                </c:pt>
                <c:pt idx="13571">
                  <c:v>18.681515335058599</c:v>
                </c:pt>
                <c:pt idx="13572">
                  <c:v>18.6828919112384</c:v>
                </c:pt>
                <c:pt idx="13573">
                  <c:v>18.684268487418102</c:v>
                </c:pt>
                <c:pt idx="13574">
                  <c:v>18.6856450635978</c:v>
                </c:pt>
                <c:pt idx="13575">
                  <c:v>18.687021639777502</c:v>
                </c:pt>
                <c:pt idx="13576">
                  <c:v>18.688398215957299</c:v>
                </c:pt>
                <c:pt idx="13577">
                  <c:v>18.689774792137001</c:v>
                </c:pt>
                <c:pt idx="13578">
                  <c:v>18.691151368316699</c:v>
                </c:pt>
                <c:pt idx="13579">
                  <c:v>18.692527944496501</c:v>
                </c:pt>
                <c:pt idx="13580">
                  <c:v>18.693904520676199</c:v>
                </c:pt>
                <c:pt idx="13581">
                  <c:v>18.695281096855901</c:v>
                </c:pt>
                <c:pt idx="13582">
                  <c:v>18.696657673035599</c:v>
                </c:pt>
                <c:pt idx="13583">
                  <c:v>18.6980342492154</c:v>
                </c:pt>
                <c:pt idx="13584">
                  <c:v>18.699410825395098</c:v>
                </c:pt>
                <c:pt idx="13585">
                  <c:v>18.7007874015748</c:v>
                </c:pt>
                <c:pt idx="13586">
                  <c:v>18.702163977754498</c:v>
                </c:pt>
                <c:pt idx="13587">
                  <c:v>18.7035405539343</c:v>
                </c:pt>
                <c:pt idx="13588">
                  <c:v>18.704917130114001</c:v>
                </c:pt>
                <c:pt idx="13589">
                  <c:v>18.7062937062937</c:v>
                </c:pt>
                <c:pt idx="13590">
                  <c:v>18.707670282473401</c:v>
                </c:pt>
                <c:pt idx="13591">
                  <c:v>18.709046858653199</c:v>
                </c:pt>
                <c:pt idx="13592">
                  <c:v>18.710423434832901</c:v>
                </c:pt>
                <c:pt idx="13593">
                  <c:v>18.711800011012599</c:v>
                </c:pt>
                <c:pt idx="13594">
                  <c:v>18.713176587192301</c:v>
                </c:pt>
                <c:pt idx="13595">
                  <c:v>18.714553163372099</c:v>
                </c:pt>
                <c:pt idx="13596">
                  <c:v>18.7159297395518</c:v>
                </c:pt>
                <c:pt idx="13597">
                  <c:v>18.717306315731499</c:v>
                </c:pt>
                <c:pt idx="13598">
                  <c:v>18.7186828919112</c:v>
                </c:pt>
                <c:pt idx="13599">
                  <c:v>18.720059468091002</c:v>
                </c:pt>
                <c:pt idx="13600">
                  <c:v>18.7214360442707</c:v>
                </c:pt>
                <c:pt idx="13601">
                  <c:v>18.722812620450402</c:v>
                </c:pt>
                <c:pt idx="13602">
                  <c:v>18.7241891966301</c:v>
                </c:pt>
                <c:pt idx="13603">
                  <c:v>18.725565772809901</c:v>
                </c:pt>
                <c:pt idx="13604">
                  <c:v>18.726942348989599</c:v>
                </c:pt>
                <c:pt idx="13605">
                  <c:v>18.728318925169301</c:v>
                </c:pt>
                <c:pt idx="13606">
                  <c:v>18.729695501349099</c:v>
                </c:pt>
                <c:pt idx="13607">
                  <c:v>18.7310720775288</c:v>
                </c:pt>
                <c:pt idx="13608">
                  <c:v>18.732448653708499</c:v>
                </c:pt>
                <c:pt idx="13609">
                  <c:v>18.7338252298882</c:v>
                </c:pt>
                <c:pt idx="13610">
                  <c:v>18.735201806068002</c:v>
                </c:pt>
                <c:pt idx="13611">
                  <c:v>18.7365783822477</c:v>
                </c:pt>
                <c:pt idx="13612">
                  <c:v>18.737954958427402</c:v>
                </c:pt>
                <c:pt idx="13613">
                  <c:v>18.7393315346071</c:v>
                </c:pt>
                <c:pt idx="13614">
                  <c:v>18.740708110786901</c:v>
                </c:pt>
                <c:pt idx="13615">
                  <c:v>18.742084686966599</c:v>
                </c:pt>
                <c:pt idx="13616">
                  <c:v>18.743461263146301</c:v>
                </c:pt>
                <c:pt idx="13617">
                  <c:v>18.744837839325999</c:v>
                </c:pt>
                <c:pt idx="13618">
                  <c:v>18.746214415505801</c:v>
                </c:pt>
                <c:pt idx="13619">
                  <c:v>18.747590991685499</c:v>
                </c:pt>
                <c:pt idx="13620">
                  <c:v>18.748967567865201</c:v>
                </c:pt>
                <c:pt idx="13621">
                  <c:v>18.750344144044899</c:v>
                </c:pt>
                <c:pt idx="13622">
                  <c:v>18.7517207202247</c:v>
                </c:pt>
                <c:pt idx="13623">
                  <c:v>18.753097296404398</c:v>
                </c:pt>
                <c:pt idx="13624">
                  <c:v>18.7544738725841</c:v>
                </c:pt>
                <c:pt idx="13625">
                  <c:v>18.755850448763798</c:v>
                </c:pt>
                <c:pt idx="13626">
                  <c:v>18.7572270249436</c:v>
                </c:pt>
                <c:pt idx="13627">
                  <c:v>18.758603601123301</c:v>
                </c:pt>
                <c:pt idx="13628">
                  <c:v>18.759980177302999</c:v>
                </c:pt>
                <c:pt idx="13629">
                  <c:v>18.761356753482701</c:v>
                </c:pt>
                <c:pt idx="13630">
                  <c:v>18.762733329662499</c:v>
                </c:pt>
                <c:pt idx="13631">
                  <c:v>18.764109905842201</c:v>
                </c:pt>
                <c:pt idx="13632">
                  <c:v>18.765486482021899</c:v>
                </c:pt>
                <c:pt idx="13633">
                  <c:v>18.766863058201601</c:v>
                </c:pt>
                <c:pt idx="13634">
                  <c:v>18.768239634381398</c:v>
                </c:pt>
                <c:pt idx="13635">
                  <c:v>18.7696162105611</c:v>
                </c:pt>
                <c:pt idx="13636">
                  <c:v>18.770992786740798</c:v>
                </c:pt>
                <c:pt idx="13637">
                  <c:v>18.7723693629206</c:v>
                </c:pt>
                <c:pt idx="13638">
                  <c:v>18.773745939100301</c:v>
                </c:pt>
                <c:pt idx="13639">
                  <c:v>18.77512251528</c:v>
                </c:pt>
                <c:pt idx="13640">
                  <c:v>18.776499091459701</c:v>
                </c:pt>
                <c:pt idx="13641">
                  <c:v>18.777875667639499</c:v>
                </c:pt>
                <c:pt idx="13642">
                  <c:v>18.779252243819201</c:v>
                </c:pt>
                <c:pt idx="13643">
                  <c:v>18.780628819998899</c:v>
                </c:pt>
                <c:pt idx="13644">
                  <c:v>18.782005396178601</c:v>
                </c:pt>
                <c:pt idx="13645">
                  <c:v>18.783381972358399</c:v>
                </c:pt>
                <c:pt idx="13646">
                  <c:v>18.7847585485381</c:v>
                </c:pt>
                <c:pt idx="13647">
                  <c:v>18.786135124717799</c:v>
                </c:pt>
                <c:pt idx="13648">
                  <c:v>18.7875117008975</c:v>
                </c:pt>
                <c:pt idx="13649">
                  <c:v>18.788888277077302</c:v>
                </c:pt>
                <c:pt idx="13650">
                  <c:v>18.790264853257</c:v>
                </c:pt>
                <c:pt idx="13651">
                  <c:v>18.791641429436702</c:v>
                </c:pt>
                <c:pt idx="13652">
                  <c:v>18.7930180056164</c:v>
                </c:pt>
                <c:pt idx="13653">
                  <c:v>18.794394581796201</c:v>
                </c:pt>
                <c:pt idx="13654">
                  <c:v>18.795771157975899</c:v>
                </c:pt>
                <c:pt idx="13655">
                  <c:v>18.797147734155601</c:v>
                </c:pt>
                <c:pt idx="13656">
                  <c:v>18.798524310335299</c:v>
                </c:pt>
                <c:pt idx="13657">
                  <c:v>18.7999008865151</c:v>
                </c:pt>
                <c:pt idx="13658">
                  <c:v>18.801277462694799</c:v>
                </c:pt>
                <c:pt idx="13659">
                  <c:v>18.8026540388745</c:v>
                </c:pt>
                <c:pt idx="13660">
                  <c:v>18.804030615054199</c:v>
                </c:pt>
                <c:pt idx="13661">
                  <c:v>18.805407191234</c:v>
                </c:pt>
                <c:pt idx="13662">
                  <c:v>18.806783767413702</c:v>
                </c:pt>
                <c:pt idx="13663">
                  <c:v>18.8081603435934</c:v>
                </c:pt>
                <c:pt idx="13664">
                  <c:v>18.809536919773102</c:v>
                </c:pt>
                <c:pt idx="13665">
                  <c:v>18.810913495952899</c:v>
                </c:pt>
                <c:pt idx="13666">
                  <c:v>18.812290072132601</c:v>
                </c:pt>
                <c:pt idx="13667">
                  <c:v>18.813666648312299</c:v>
                </c:pt>
                <c:pt idx="13668">
                  <c:v>18.815043224492001</c:v>
                </c:pt>
                <c:pt idx="13669">
                  <c:v>18.816419800671799</c:v>
                </c:pt>
                <c:pt idx="13670">
                  <c:v>18.817796376851501</c:v>
                </c:pt>
                <c:pt idx="13671">
                  <c:v>18.819172953031199</c:v>
                </c:pt>
                <c:pt idx="13672">
                  <c:v>18.820549529211</c:v>
                </c:pt>
                <c:pt idx="13673">
                  <c:v>18.821926105390698</c:v>
                </c:pt>
                <c:pt idx="13674">
                  <c:v>18.8233026815704</c:v>
                </c:pt>
                <c:pt idx="13675">
                  <c:v>18.824679257750098</c:v>
                </c:pt>
                <c:pt idx="13676">
                  <c:v>18.8260558339299</c:v>
                </c:pt>
                <c:pt idx="13677">
                  <c:v>18.827432410109601</c:v>
                </c:pt>
                <c:pt idx="13678">
                  <c:v>18.8288089862893</c:v>
                </c:pt>
                <c:pt idx="13679">
                  <c:v>18.830185562469001</c:v>
                </c:pt>
                <c:pt idx="13680">
                  <c:v>18.831562138648799</c:v>
                </c:pt>
                <c:pt idx="13681">
                  <c:v>18.832938714828501</c:v>
                </c:pt>
                <c:pt idx="13682">
                  <c:v>18.834315291008199</c:v>
                </c:pt>
                <c:pt idx="13683">
                  <c:v>18.835691867187901</c:v>
                </c:pt>
                <c:pt idx="13684">
                  <c:v>18.837068443367698</c:v>
                </c:pt>
                <c:pt idx="13685">
                  <c:v>18.8384450195474</c:v>
                </c:pt>
                <c:pt idx="13686">
                  <c:v>18.839821595727098</c:v>
                </c:pt>
                <c:pt idx="13687">
                  <c:v>18.8411981719068</c:v>
                </c:pt>
                <c:pt idx="13688">
                  <c:v>18.842574748086601</c:v>
                </c:pt>
                <c:pt idx="13689">
                  <c:v>18.8439513242663</c:v>
                </c:pt>
                <c:pt idx="13690">
                  <c:v>18.845327900446001</c:v>
                </c:pt>
                <c:pt idx="13691">
                  <c:v>18.8467044766257</c:v>
                </c:pt>
                <c:pt idx="13692">
                  <c:v>18.848081052805501</c:v>
                </c:pt>
                <c:pt idx="13693">
                  <c:v>18.849457628985199</c:v>
                </c:pt>
                <c:pt idx="13694">
                  <c:v>18.850834205164901</c:v>
                </c:pt>
                <c:pt idx="13695">
                  <c:v>18.852210781344599</c:v>
                </c:pt>
                <c:pt idx="13696">
                  <c:v>18.8535873575244</c:v>
                </c:pt>
                <c:pt idx="13697">
                  <c:v>18.854963933704099</c:v>
                </c:pt>
                <c:pt idx="13698">
                  <c:v>18.8563405098838</c:v>
                </c:pt>
                <c:pt idx="13699">
                  <c:v>18.857717086063499</c:v>
                </c:pt>
                <c:pt idx="13700">
                  <c:v>18.8590936622433</c:v>
                </c:pt>
                <c:pt idx="13701">
                  <c:v>18.860470238423002</c:v>
                </c:pt>
                <c:pt idx="13702">
                  <c:v>18.8618468146027</c:v>
                </c:pt>
                <c:pt idx="13703">
                  <c:v>18.863223390782501</c:v>
                </c:pt>
                <c:pt idx="13704">
                  <c:v>18.864599966962199</c:v>
                </c:pt>
                <c:pt idx="13705">
                  <c:v>18.865976543141901</c:v>
                </c:pt>
                <c:pt idx="13706">
                  <c:v>18.867353119321599</c:v>
                </c:pt>
                <c:pt idx="13707">
                  <c:v>18.868729695501401</c:v>
                </c:pt>
                <c:pt idx="13708">
                  <c:v>18.870106271681099</c:v>
                </c:pt>
                <c:pt idx="13709">
                  <c:v>18.871482847860801</c:v>
                </c:pt>
                <c:pt idx="13710">
                  <c:v>18.872859424040499</c:v>
                </c:pt>
                <c:pt idx="13711">
                  <c:v>18.8742360002203</c:v>
                </c:pt>
                <c:pt idx="13712">
                  <c:v>18.875612576399998</c:v>
                </c:pt>
                <c:pt idx="13713">
                  <c:v>18.8769891525797</c:v>
                </c:pt>
                <c:pt idx="13714">
                  <c:v>18.878365728759398</c:v>
                </c:pt>
                <c:pt idx="13715">
                  <c:v>18.879742304939199</c:v>
                </c:pt>
                <c:pt idx="13716">
                  <c:v>18.881118881118901</c:v>
                </c:pt>
                <c:pt idx="13717">
                  <c:v>18.882495457298599</c:v>
                </c:pt>
                <c:pt idx="13718">
                  <c:v>18.883872033478301</c:v>
                </c:pt>
                <c:pt idx="13719">
                  <c:v>18.885248609658099</c:v>
                </c:pt>
                <c:pt idx="13720">
                  <c:v>18.886625185837801</c:v>
                </c:pt>
                <c:pt idx="13721">
                  <c:v>18.888001762017499</c:v>
                </c:pt>
                <c:pt idx="13722">
                  <c:v>18.889378338197201</c:v>
                </c:pt>
                <c:pt idx="13723">
                  <c:v>18.890754914376998</c:v>
                </c:pt>
                <c:pt idx="13724">
                  <c:v>18.8921314905567</c:v>
                </c:pt>
                <c:pt idx="13725">
                  <c:v>18.893508066736398</c:v>
                </c:pt>
                <c:pt idx="13726">
                  <c:v>18.8948846429161</c:v>
                </c:pt>
                <c:pt idx="13727">
                  <c:v>18.896261219095901</c:v>
                </c:pt>
                <c:pt idx="13728">
                  <c:v>18.8976377952756</c:v>
                </c:pt>
                <c:pt idx="13729">
                  <c:v>18.899014371455301</c:v>
                </c:pt>
                <c:pt idx="13730">
                  <c:v>18.900390947635</c:v>
                </c:pt>
                <c:pt idx="13731">
                  <c:v>18.901767523814801</c:v>
                </c:pt>
                <c:pt idx="13732">
                  <c:v>18.903144099994499</c:v>
                </c:pt>
                <c:pt idx="13733">
                  <c:v>18.904520676174201</c:v>
                </c:pt>
                <c:pt idx="13734">
                  <c:v>18.905897252353999</c:v>
                </c:pt>
                <c:pt idx="13735">
                  <c:v>18.9072738285337</c:v>
                </c:pt>
                <c:pt idx="13736">
                  <c:v>18.908650404713399</c:v>
                </c:pt>
                <c:pt idx="13737">
                  <c:v>18.9100269808931</c:v>
                </c:pt>
                <c:pt idx="13738">
                  <c:v>18.911403557072902</c:v>
                </c:pt>
                <c:pt idx="13739">
                  <c:v>18.9127801332526</c:v>
                </c:pt>
                <c:pt idx="13740">
                  <c:v>18.914156709432302</c:v>
                </c:pt>
                <c:pt idx="13741">
                  <c:v>18.915533285612</c:v>
                </c:pt>
                <c:pt idx="13742">
                  <c:v>18.916909861791801</c:v>
                </c:pt>
                <c:pt idx="13743">
                  <c:v>18.918286437971499</c:v>
                </c:pt>
                <c:pt idx="13744">
                  <c:v>18.919663014151201</c:v>
                </c:pt>
                <c:pt idx="13745">
                  <c:v>18.921039590330899</c:v>
                </c:pt>
                <c:pt idx="13746">
                  <c:v>18.9224161665107</c:v>
                </c:pt>
                <c:pt idx="13747">
                  <c:v>18.923792742690399</c:v>
                </c:pt>
                <c:pt idx="13748">
                  <c:v>18.9251693188701</c:v>
                </c:pt>
                <c:pt idx="13749">
                  <c:v>18.926545895049799</c:v>
                </c:pt>
                <c:pt idx="13750">
                  <c:v>18.9279224712296</c:v>
                </c:pt>
                <c:pt idx="13751">
                  <c:v>18.929299047409302</c:v>
                </c:pt>
                <c:pt idx="13752">
                  <c:v>18.930675623589</c:v>
                </c:pt>
                <c:pt idx="13753">
                  <c:v>18.932052199768702</c:v>
                </c:pt>
                <c:pt idx="13754">
                  <c:v>18.933428775948499</c:v>
                </c:pt>
                <c:pt idx="13755">
                  <c:v>18.934805352128201</c:v>
                </c:pt>
                <c:pt idx="13756">
                  <c:v>18.936181928307899</c:v>
                </c:pt>
                <c:pt idx="13757">
                  <c:v>18.937558504487601</c:v>
                </c:pt>
                <c:pt idx="13758">
                  <c:v>18.938935080667399</c:v>
                </c:pt>
                <c:pt idx="13759">
                  <c:v>18.940311656847101</c:v>
                </c:pt>
                <c:pt idx="13760">
                  <c:v>18.941688233026799</c:v>
                </c:pt>
                <c:pt idx="13761">
                  <c:v>18.943064809206501</c:v>
                </c:pt>
                <c:pt idx="13762">
                  <c:v>18.944441385386298</c:v>
                </c:pt>
                <c:pt idx="13763">
                  <c:v>18.945817961566</c:v>
                </c:pt>
                <c:pt idx="13764">
                  <c:v>18.947194537745698</c:v>
                </c:pt>
                <c:pt idx="13765">
                  <c:v>18.9485711139254</c:v>
                </c:pt>
                <c:pt idx="13766">
                  <c:v>18.949947690105201</c:v>
                </c:pt>
                <c:pt idx="13767">
                  <c:v>18.9513242662849</c:v>
                </c:pt>
                <c:pt idx="13768">
                  <c:v>18.952700842464601</c:v>
                </c:pt>
                <c:pt idx="13769">
                  <c:v>18.954077418644399</c:v>
                </c:pt>
                <c:pt idx="13770">
                  <c:v>18.955453994824101</c:v>
                </c:pt>
                <c:pt idx="13771">
                  <c:v>18.956830571003799</c:v>
                </c:pt>
                <c:pt idx="13772">
                  <c:v>18.958207147183501</c:v>
                </c:pt>
                <c:pt idx="13773">
                  <c:v>18.959583723363298</c:v>
                </c:pt>
                <c:pt idx="13774">
                  <c:v>18.960960299543</c:v>
                </c:pt>
                <c:pt idx="13775">
                  <c:v>18.962336875722698</c:v>
                </c:pt>
                <c:pt idx="13776">
                  <c:v>18.9637134519024</c:v>
                </c:pt>
                <c:pt idx="13777">
                  <c:v>18.965090028082201</c:v>
                </c:pt>
                <c:pt idx="13778">
                  <c:v>18.9664666042619</c:v>
                </c:pt>
                <c:pt idx="13779">
                  <c:v>18.967843180441601</c:v>
                </c:pt>
                <c:pt idx="13780">
                  <c:v>18.9692197566213</c:v>
                </c:pt>
                <c:pt idx="13781">
                  <c:v>18.970596332801101</c:v>
                </c:pt>
                <c:pt idx="13782">
                  <c:v>18.971972908980799</c:v>
                </c:pt>
                <c:pt idx="13783">
                  <c:v>18.973349485160501</c:v>
                </c:pt>
                <c:pt idx="13784">
                  <c:v>18.974726061340199</c:v>
                </c:pt>
                <c:pt idx="13785">
                  <c:v>18.97610263752</c:v>
                </c:pt>
                <c:pt idx="13786">
                  <c:v>18.977479213699699</c:v>
                </c:pt>
                <c:pt idx="13787">
                  <c:v>18.9788557898794</c:v>
                </c:pt>
                <c:pt idx="13788">
                  <c:v>18.980232366059099</c:v>
                </c:pt>
                <c:pt idx="13789">
                  <c:v>18.9816089422389</c:v>
                </c:pt>
                <c:pt idx="13790">
                  <c:v>18.982985518418602</c:v>
                </c:pt>
                <c:pt idx="13791">
                  <c:v>18.9843620945983</c:v>
                </c:pt>
                <c:pt idx="13792">
                  <c:v>18.985738670778002</c:v>
                </c:pt>
                <c:pt idx="13793">
                  <c:v>18.987115246957799</c:v>
                </c:pt>
                <c:pt idx="13794">
                  <c:v>18.988491823137501</c:v>
                </c:pt>
                <c:pt idx="13795">
                  <c:v>18.989868399317199</c:v>
                </c:pt>
                <c:pt idx="13796">
                  <c:v>18.991244975496901</c:v>
                </c:pt>
                <c:pt idx="13797">
                  <c:v>18.992621551676699</c:v>
                </c:pt>
                <c:pt idx="13798">
                  <c:v>18.993998127856401</c:v>
                </c:pt>
                <c:pt idx="13799">
                  <c:v>18.995374704036099</c:v>
                </c:pt>
                <c:pt idx="13800">
                  <c:v>18.9967512802159</c:v>
                </c:pt>
                <c:pt idx="13801">
                  <c:v>18.998127856395602</c:v>
                </c:pt>
                <c:pt idx="13802">
                  <c:v>18.9995044325753</c:v>
                </c:pt>
                <c:pt idx="13803">
                  <c:v>19.000881008755002</c:v>
                </c:pt>
                <c:pt idx="13804">
                  <c:v>19.002257584934799</c:v>
                </c:pt>
                <c:pt idx="13805">
                  <c:v>19.003634161114501</c:v>
                </c:pt>
                <c:pt idx="13806">
                  <c:v>19.005010737294199</c:v>
                </c:pt>
                <c:pt idx="13807">
                  <c:v>19.006387313473901</c:v>
                </c:pt>
                <c:pt idx="13808">
                  <c:v>19.007763889653699</c:v>
                </c:pt>
                <c:pt idx="13809">
                  <c:v>19.009140465833401</c:v>
                </c:pt>
                <c:pt idx="13810">
                  <c:v>19.010517042013099</c:v>
                </c:pt>
                <c:pt idx="13811">
                  <c:v>19.011893618192801</c:v>
                </c:pt>
                <c:pt idx="13812">
                  <c:v>19.013270194372598</c:v>
                </c:pt>
                <c:pt idx="13813">
                  <c:v>19.0146467705523</c:v>
                </c:pt>
                <c:pt idx="13814">
                  <c:v>19.016023346731998</c:v>
                </c:pt>
                <c:pt idx="13815">
                  <c:v>19.0173999229117</c:v>
                </c:pt>
                <c:pt idx="13816">
                  <c:v>19.018776499091501</c:v>
                </c:pt>
                <c:pt idx="13817">
                  <c:v>19.0201530752712</c:v>
                </c:pt>
                <c:pt idx="13818">
                  <c:v>19.021529651450901</c:v>
                </c:pt>
                <c:pt idx="13819">
                  <c:v>19.0229062276306</c:v>
                </c:pt>
                <c:pt idx="13820">
                  <c:v>19.024282803810401</c:v>
                </c:pt>
                <c:pt idx="13821">
                  <c:v>19.025659379990099</c:v>
                </c:pt>
                <c:pt idx="13822">
                  <c:v>19.027035956169801</c:v>
                </c:pt>
                <c:pt idx="13823">
                  <c:v>19.028412532349499</c:v>
                </c:pt>
                <c:pt idx="13824">
                  <c:v>19.0297891085293</c:v>
                </c:pt>
                <c:pt idx="13825">
                  <c:v>19.031165684708998</c:v>
                </c:pt>
                <c:pt idx="13826">
                  <c:v>19.0325422608887</c:v>
                </c:pt>
                <c:pt idx="13827">
                  <c:v>19.033918837068502</c:v>
                </c:pt>
                <c:pt idx="13828">
                  <c:v>19.0352954132482</c:v>
                </c:pt>
                <c:pt idx="13829">
                  <c:v>19.036671989427902</c:v>
                </c:pt>
                <c:pt idx="13830">
                  <c:v>19.0380485656076</c:v>
                </c:pt>
                <c:pt idx="13831">
                  <c:v>19.039425141787401</c:v>
                </c:pt>
                <c:pt idx="13832">
                  <c:v>19.040801717967099</c:v>
                </c:pt>
                <c:pt idx="13833">
                  <c:v>19.042178294146801</c:v>
                </c:pt>
                <c:pt idx="13834">
                  <c:v>19.043554870326499</c:v>
                </c:pt>
                <c:pt idx="13835">
                  <c:v>19.0449314465063</c:v>
                </c:pt>
                <c:pt idx="13836">
                  <c:v>19.046308022685999</c:v>
                </c:pt>
                <c:pt idx="13837">
                  <c:v>19.0476845988657</c:v>
                </c:pt>
                <c:pt idx="13838">
                  <c:v>19.049061175045399</c:v>
                </c:pt>
                <c:pt idx="13839">
                  <c:v>19.0504377512252</c:v>
                </c:pt>
                <c:pt idx="13840">
                  <c:v>19.051814327404902</c:v>
                </c:pt>
                <c:pt idx="13841">
                  <c:v>19.0531909035846</c:v>
                </c:pt>
                <c:pt idx="13842">
                  <c:v>19.054567479764302</c:v>
                </c:pt>
                <c:pt idx="13843">
                  <c:v>19.055944055944099</c:v>
                </c:pt>
                <c:pt idx="13844">
                  <c:v>19.057320632123801</c:v>
                </c:pt>
                <c:pt idx="13845">
                  <c:v>19.058697208303499</c:v>
                </c:pt>
                <c:pt idx="13846">
                  <c:v>19.060073784483201</c:v>
                </c:pt>
                <c:pt idx="13847">
                  <c:v>19.061450360662999</c:v>
                </c:pt>
                <c:pt idx="13848">
                  <c:v>19.062826936842701</c:v>
                </c:pt>
                <c:pt idx="13849">
                  <c:v>19.064203513022399</c:v>
                </c:pt>
                <c:pt idx="13850">
                  <c:v>19.065580089202101</c:v>
                </c:pt>
                <c:pt idx="13851">
                  <c:v>19.066956665381898</c:v>
                </c:pt>
                <c:pt idx="13852">
                  <c:v>19.0683332415616</c:v>
                </c:pt>
                <c:pt idx="13853">
                  <c:v>19.069709817741298</c:v>
                </c:pt>
                <c:pt idx="13854">
                  <c:v>19.071086393921</c:v>
                </c:pt>
                <c:pt idx="13855">
                  <c:v>19.072462970100801</c:v>
                </c:pt>
                <c:pt idx="13856">
                  <c:v>19.073839546280499</c:v>
                </c:pt>
                <c:pt idx="13857">
                  <c:v>19.075216122460201</c:v>
                </c:pt>
                <c:pt idx="13858">
                  <c:v>19.076592698639999</c:v>
                </c:pt>
                <c:pt idx="13859">
                  <c:v>19.077969274819701</c:v>
                </c:pt>
                <c:pt idx="13860">
                  <c:v>19.079345850999399</c:v>
                </c:pt>
                <c:pt idx="13861">
                  <c:v>19.080722427179101</c:v>
                </c:pt>
                <c:pt idx="13862">
                  <c:v>19.082099003358898</c:v>
                </c:pt>
                <c:pt idx="13863">
                  <c:v>19.0834755795386</c:v>
                </c:pt>
                <c:pt idx="13864">
                  <c:v>19.084852155718298</c:v>
                </c:pt>
                <c:pt idx="13865">
                  <c:v>19.086228731898</c:v>
                </c:pt>
                <c:pt idx="13866">
                  <c:v>19.087605308077801</c:v>
                </c:pt>
                <c:pt idx="13867">
                  <c:v>19.0889818842575</c:v>
                </c:pt>
                <c:pt idx="13868">
                  <c:v>19.090358460437201</c:v>
                </c:pt>
                <c:pt idx="13869">
                  <c:v>19.0917350366169</c:v>
                </c:pt>
                <c:pt idx="13870">
                  <c:v>19.093111612796701</c:v>
                </c:pt>
                <c:pt idx="13871">
                  <c:v>19.094488188976399</c:v>
                </c:pt>
                <c:pt idx="13872">
                  <c:v>19.095864765156101</c:v>
                </c:pt>
                <c:pt idx="13873">
                  <c:v>19.097241341335799</c:v>
                </c:pt>
                <c:pt idx="13874">
                  <c:v>19.0986179175156</c:v>
                </c:pt>
                <c:pt idx="13875">
                  <c:v>19.099994493695299</c:v>
                </c:pt>
                <c:pt idx="13876">
                  <c:v>19.101371069875</c:v>
                </c:pt>
                <c:pt idx="13877">
                  <c:v>19.102747646054699</c:v>
                </c:pt>
                <c:pt idx="13878">
                  <c:v>19.1041242222345</c:v>
                </c:pt>
                <c:pt idx="13879">
                  <c:v>19.105500798414202</c:v>
                </c:pt>
                <c:pt idx="13880">
                  <c:v>19.1068773745939</c:v>
                </c:pt>
                <c:pt idx="13881">
                  <c:v>19.108253950773602</c:v>
                </c:pt>
                <c:pt idx="13882">
                  <c:v>19.109630526953399</c:v>
                </c:pt>
                <c:pt idx="13883">
                  <c:v>19.111007103133101</c:v>
                </c:pt>
                <c:pt idx="13884">
                  <c:v>19.112383679312799</c:v>
                </c:pt>
                <c:pt idx="13885">
                  <c:v>19.113760255492501</c:v>
                </c:pt>
                <c:pt idx="13886">
                  <c:v>19.115136831672299</c:v>
                </c:pt>
                <c:pt idx="13887">
                  <c:v>19.116513407852</c:v>
                </c:pt>
                <c:pt idx="13888">
                  <c:v>19.117889984031699</c:v>
                </c:pt>
                <c:pt idx="13889">
                  <c:v>19.1192665602114</c:v>
                </c:pt>
                <c:pt idx="13890">
                  <c:v>19.120643136391202</c:v>
                </c:pt>
                <c:pt idx="13891">
                  <c:v>19.1220197125709</c:v>
                </c:pt>
                <c:pt idx="13892">
                  <c:v>19.123396288750602</c:v>
                </c:pt>
                <c:pt idx="13893">
                  <c:v>19.124772864930399</c:v>
                </c:pt>
                <c:pt idx="13894">
                  <c:v>19.126149441110101</c:v>
                </c:pt>
                <c:pt idx="13895">
                  <c:v>19.127526017289799</c:v>
                </c:pt>
                <c:pt idx="13896">
                  <c:v>19.128902593469501</c:v>
                </c:pt>
                <c:pt idx="13897">
                  <c:v>19.130279169649299</c:v>
                </c:pt>
                <c:pt idx="13898">
                  <c:v>19.131655745829001</c:v>
                </c:pt>
                <c:pt idx="13899">
                  <c:v>19.133032322008699</c:v>
                </c:pt>
                <c:pt idx="13900">
                  <c:v>19.134408898188401</c:v>
                </c:pt>
                <c:pt idx="13901">
                  <c:v>19.135785474368198</c:v>
                </c:pt>
                <c:pt idx="13902">
                  <c:v>19.1371620505479</c:v>
                </c:pt>
                <c:pt idx="13903">
                  <c:v>19.138538626727598</c:v>
                </c:pt>
                <c:pt idx="13904">
                  <c:v>19.1399152029073</c:v>
                </c:pt>
                <c:pt idx="13905">
                  <c:v>19.141291779087101</c:v>
                </c:pt>
                <c:pt idx="13906">
                  <c:v>19.1426683552668</c:v>
                </c:pt>
                <c:pt idx="13907">
                  <c:v>19.144044931446501</c:v>
                </c:pt>
                <c:pt idx="13908">
                  <c:v>19.1454215076262</c:v>
                </c:pt>
                <c:pt idx="13909">
                  <c:v>19.146798083806001</c:v>
                </c:pt>
                <c:pt idx="13910">
                  <c:v>19.148174659985699</c:v>
                </c:pt>
                <c:pt idx="13911">
                  <c:v>19.149551236165401</c:v>
                </c:pt>
                <c:pt idx="13912">
                  <c:v>19.150927812345099</c:v>
                </c:pt>
                <c:pt idx="13913">
                  <c:v>19.1523043885249</c:v>
                </c:pt>
                <c:pt idx="13914">
                  <c:v>19.153680964704598</c:v>
                </c:pt>
                <c:pt idx="13915">
                  <c:v>19.1550575408843</c:v>
                </c:pt>
                <c:pt idx="13916">
                  <c:v>19.156434117063998</c:v>
                </c:pt>
                <c:pt idx="13917">
                  <c:v>19.1578106932438</c:v>
                </c:pt>
                <c:pt idx="13918">
                  <c:v>19.159187269423501</c:v>
                </c:pt>
                <c:pt idx="13919">
                  <c:v>19.1605638456032</c:v>
                </c:pt>
                <c:pt idx="13920">
                  <c:v>19.161940421782901</c:v>
                </c:pt>
                <c:pt idx="13921">
                  <c:v>19.163316997962699</c:v>
                </c:pt>
                <c:pt idx="13922">
                  <c:v>19.164693574142401</c:v>
                </c:pt>
                <c:pt idx="13923">
                  <c:v>19.166070150322099</c:v>
                </c:pt>
                <c:pt idx="13924">
                  <c:v>19.167446726501801</c:v>
                </c:pt>
                <c:pt idx="13925">
                  <c:v>19.168823302681599</c:v>
                </c:pt>
                <c:pt idx="13926">
                  <c:v>19.1701998788613</c:v>
                </c:pt>
                <c:pt idx="13927">
                  <c:v>19.171576455040999</c:v>
                </c:pt>
                <c:pt idx="13928">
                  <c:v>19.1729530312208</c:v>
                </c:pt>
                <c:pt idx="13929">
                  <c:v>19.174329607400502</c:v>
                </c:pt>
                <c:pt idx="13930">
                  <c:v>19.1757061835802</c:v>
                </c:pt>
                <c:pt idx="13931">
                  <c:v>19.177082759759902</c:v>
                </c:pt>
                <c:pt idx="13932">
                  <c:v>19.178459335939699</c:v>
                </c:pt>
                <c:pt idx="13933">
                  <c:v>19.179835912119401</c:v>
                </c:pt>
                <c:pt idx="13934">
                  <c:v>19.181212488299099</c:v>
                </c:pt>
                <c:pt idx="13935">
                  <c:v>19.182589064478801</c:v>
                </c:pt>
                <c:pt idx="13936">
                  <c:v>19.183965640658599</c:v>
                </c:pt>
                <c:pt idx="13937">
                  <c:v>19.185342216838301</c:v>
                </c:pt>
                <c:pt idx="13938">
                  <c:v>19.186718793017999</c:v>
                </c:pt>
                <c:pt idx="13939">
                  <c:v>19.188095369197701</c:v>
                </c:pt>
                <c:pt idx="13940">
                  <c:v>19.189471945377498</c:v>
                </c:pt>
                <c:pt idx="13941">
                  <c:v>19.1908485215572</c:v>
                </c:pt>
                <c:pt idx="13942">
                  <c:v>19.192225097736902</c:v>
                </c:pt>
                <c:pt idx="13943">
                  <c:v>19.1936016739166</c:v>
                </c:pt>
                <c:pt idx="13944">
                  <c:v>19.194978250096401</c:v>
                </c:pt>
                <c:pt idx="13945">
                  <c:v>19.196354826276099</c:v>
                </c:pt>
                <c:pt idx="13946">
                  <c:v>19.197731402455801</c:v>
                </c:pt>
                <c:pt idx="13947">
                  <c:v>19.199107978635499</c:v>
                </c:pt>
                <c:pt idx="13948">
                  <c:v>19.200484554815301</c:v>
                </c:pt>
                <c:pt idx="13949">
                  <c:v>19.201861130994999</c:v>
                </c:pt>
                <c:pt idx="13950">
                  <c:v>19.203237707174701</c:v>
                </c:pt>
                <c:pt idx="13951">
                  <c:v>19.204614283354399</c:v>
                </c:pt>
                <c:pt idx="13952">
                  <c:v>19.2059908595342</c:v>
                </c:pt>
                <c:pt idx="13953">
                  <c:v>19.207367435713898</c:v>
                </c:pt>
                <c:pt idx="13954">
                  <c:v>19.2087440118936</c:v>
                </c:pt>
                <c:pt idx="13955">
                  <c:v>19.210120588073298</c:v>
                </c:pt>
                <c:pt idx="13956">
                  <c:v>19.2114971642531</c:v>
                </c:pt>
                <c:pt idx="13957">
                  <c:v>19.212873740432801</c:v>
                </c:pt>
                <c:pt idx="13958">
                  <c:v>19.2142503166125</c:v>
                </c:pt>
                <c:pt idx="13959">
                  <c:v>19.215626892792301</c:v>
                </c:pt>
                <c:pt idx="13960">
                  <c:v>19.217003468971999</c:v>
                </c:pt>
                <c:pt idx="13961">
                  <c:v>19.218380045151701</c:v>
                </c:pt>
                <c:pt idx="13962">
                  <c:v>19.219756621331399</c:v>
                </c:pt>
                <c:pt idx="13963">
                  <c:v>19.2211331975112</c:v>
                </c:pt>
                <c:pt idx="13964">
                  <c:v>19.222509773690899</c:v>
                </c:pt>
                <c:pt idx="13965">
                  <c:v>19.2238863498706</c:v>
                </c:pt>
                <c:pt idx="13966">
                  <c:v>19.225262926050299</c:v>
                </c:pt>
                <c:pt idx="13967">
                  <c:v>19.2266395022301</c:v>
                </c:pt>
                <c:pt idx="13968">
                  <c:v>19.228016078409802</c:v>
                </c:pt>
                <c:pt idx="13969">
                  <c:v>19.2293926545895</c:v>
                </c:pt>
                <c:pt idx="13970">
                  <c:v>19.230769230769202</c:v>
                </c:pt>
                <c:pt idx="13971">
                  <c:v>19.232145806948999</c:v>
                </c:pt>
                <c:pt idx="13972">
                  <c:v>19.233522383128701</c:v>
                </c:pt>
                <c:pt idx="13973">
                  <c:v>19.234898959308399</c:v>
                </c:pt>
                <c:pt idx="13974">
                  <c:v>19.236275535488101</c:v>
                </c:pt>
                <c:pt idx="13975">
                  <c:v>19.237652111667899</c:v>
                </c:pt>
                <c:pt idx="13976">
                  <c:v>19.2390286878476</c:v>
                </c:pt>
                <c:pt idx="13977">
                  <c:v>19.240405264027299</c:v>
                </c:pt>
                <c:pt idx="13978">
                  <c:v>19.241781840207</c:v>
                </c:pt>
                <c:pt idx="13979">
                  <c:v>19.243158416386802</c:v>
                </c:pt>
                <c:pt idx="13980">
                  <c:v>19.2445349925665</c:v>
                </c:pt>
                <c:pt idx="13981">
                  <c:v>19.245911568746202</c:v>
                </c:pt>
                <c:pt idx="13982">
                  <c:v>19.2472881449259</c:v>
                </c:pt>
                <c:pt idx="13983">
                  <c:v>19.248664721105701</c:v>
                </c:pt>
                <c:pt idx="13984">
                  <c:v>19.250041297285399</c:v>
                </c:pt>
                <c:pt idx="13985">
                  <c:v>19.251417873465101</c:v>
                </c:pt>
                <c:pt idx="13986">
                  <c:v>19.252794449644899</c:v>
                </c:pt>
                <c:pt idx="13987">
                  <c:v>19.254171025824601</c:v>
                </c:pt>
                <c:pt idx="13988">
                  <c:v>19.255547602004299</c:v>
                </c:pt>
                <c:pt idx="13989">
                  <c:v>19.256924178184001</c:v>
                </c:pt>
                <c:pt idx="13990">
                  <c:v>19.258300754363798</c:v>
                </c:pt>
                <c:pt idx="13991">
                  <c:v>19.2596773305435</c:v>
                </c:pt>
                <c:pt idx="13992">
                  <c:v>19.261053906723198</c:v>
                </c:pt>
                <c:pt idx="13993">
                  <c:v>19.2624304829029</c:v>
                </c:pt>
                <c:pt idx="13994">
                  <c:v>19.263807059082701</c:v>
                </c:pt>
                <c:pt idx="13995">
                  <c:v>19.2651836352624</c:v>
                </c:pt>
                <c:pt idx="13996">
                  <c:v>19.266560211442101</c:v>
                </c:pt>
                <c:pt idx="13997">
                  <c:v>19.2679367876218</c:v>
                </c:pt>
                <c:pt idx="13998">
                  <c:v>19.269313363801601</c:v>
                </c:pt>
                <c:pt idx="13999">
                  <c:v>19.270689939981299</c:v>
                </c:pt>
                <c:pt idx="14000">
                  <c:v>19.272066516161001</c:v>
                </c:pt>
                <c:pt idx="14001">
                  <c:v>19.273443092340699</c:v>
                </c:pt>
                <c:pt idx="14002">
                  <c:v>19.2748196685205</c:v>
                </c:pt>
                <c:pt idx="14003">
                  <c:v>19.276196244700198</c:v>
                </c:pt>
                <c:pt idx="14004">
                  <c:v>19.2775728208799</c:v>
                </c:pt>
                <c:pt idx="14005">
                  <c:v>19.278949397059598</c:v>
                </c:pt>
                <c:pt idx="14006">
                  <c:v>19.2803259732394</c:v>
                </c:pt>
                <c:pt idx="14007">
                  <c:v>19.281702549419101</c:v>
                </c:pt>
                <c:pt idx="14008">
                  <c:v>19.2830791255988</c:v>
                </c:pt>
                <c:pt idx="14009">
                  <c:v>19.284455701778501</c:v>
                </c:pt>
                <c:pt idx="14010">
                  <c:v>19.285832277958299</c:v>
                </c:pt>
                <c:pt idx="14011">
                  <c:v>19.287208854138001</c:v>
                </c:pt>
                <c:pt idx="14012">
                  <c:v>19.288585430317699</c:v>
                </c:pt>
                <c:pt idx="14013">
                  <c:v>19.289962006497401</c:v>
                </c:pt>
                <c:pt idx="14014">
                  <c:v>19.291338582677199</c:v>
                </c:pt>
                <c:pt idx="14015">
                  <c:v>19.2927151588569</c:v>
                </c:pt>
                <c:pt idx="14016">
                  <c:v>19.294091735036599</c:v>
                </c:pt>
                <c:pt idx="14017">
                  <c:v>19.2954683112164</c:v>
                </c:pt>
                <c:pt idx="14018">
                  <c:v>19.296844887396102</c:v>
                </c:pt>
                <c:pt idx="14019">
                  <c:v>19.2982214635758</c:v>
                </c:pt>
                <c:pt idx="14020">
                  <c:v>19.299598039755502</c:v>
                </c:pt>
                <c:pt idx="14021">
                  <c:v>19.300974615935299</c:v>
                </c:pt>
                <c:pt idx="14022">
                  <c:v>19.302351192115001</c:v>
                </c:pt>
                <c:pt idx="14023">
                  <c:v>19.303727768294699</c:v>
                </c:pt>
                <c:pt idx="14024">
                  <c:v>19.305104344474401</c:v>
                </c:pt>
                <c:pt idx="14025">
                  <c:v>19.306480920654199</c:v>
                </c:pt>
                <c:pt idx="14026">
                  <c:v>19.307857496833901</c:v>
                </c:pt>
                <c:pt idx="14027">
                  <c:v>19.309234073013599</c:v>
                </c:pt>
                <c:pt idx="14028">
                  <c:v>19.310610649193301</c:v>
                </c:pt>
                <c:pt idx="14029">
                  <c:v>19.311987225373102</c:v>
                </c:pt>
                <c:pt idx="14030">
                  <c:v>19.3133638015528</c:v>
                </c:pt>
                <c:pt idx="14031">
                  <c:v>19.314740377732502</c:v>
                </c:pt>
                <c:pt idx="14032">
                  <c:v>19.3161169539122</c:v>
                </c:pt>
                <c:pt idx="14033">
                  <c:v>19.317493530092001</c:v>
                </c:pt>
                <c:pt idx="14034">
                  <c:v>19.318870106271699</c:v>
                </c:pt>
                <c:pt idx="14035">
                  <c:v>19.320246682451401</c:v>
                </c:pt>
                <c:pt idx="14036">
                  <c:v>19.321623258631099</c:v>
                </c:pt>
                <c:pt idx="14037">
                  <c:v>19.322999834810901</c:v>
                </c:pt>
                <c:pt idx="14038">
                  <c:v>19.324376410990599</c:v>
                </c:pt>
                <c:pt idx="14039">
                  <c:v>19.325752987170301</c:v>
                </c:pt>
                <c:pt idx="14040">
                  <c:v>19.327129563349999</c:v>
                </c:pt>
                <c:pt idx="14041">
                  <c:v>19.3285061395298</c:v>
                </c:pt>
                <c:pt idx="14042">
                  <c:v>19.329882715709498</c:v>
                </c:pt>
                <c:pt idx="14043">
                  <c:v>19.3312592918892</c:v>
                </c:pt>
                <c:pt idx="14044">
                  <c:v>19.332635868068898</c:v>
                </c:pt>
                <c:pt idx="14045">
                  <c:v>19.3340124442487</c:v>
                </c:pt>
                <c:pt idx="14046">
                  <c:v>19.335389020428401</c:v>
                </c:pt>
                <c:pt idx="14047">
                  <c:v>19.3367655966081</c:v>
                </c:pt>
                <c:pt idx="14048">
                  <c:v>19.338142172787801</c:v>
                </c:pt>
                <c:pt idx="14049">
                  <c:v>19.339518748967599</c:v>
                </c:pt>
                <c:pt idx="14050">
                  <c:v>19.340895325147301</c:v>
                </c:pt>
                <c:pt idx="14051">
                  <c:v>19.342271901326999</c:v>
                </c:pt>
                <c:pt idx="14052">
                  <c:v>19.3436484775068</c:v>
                </c:pt>
                <c:pt idx="14053">
                  <c:v>19.345025053686498</c:v>
                </c:pt>
                <c:pt idx="14054">
                  <c:v>19.3464016298662</c:v>
                </c:pt>
                <c:pt idx="14055">
                  <c:v>19.347778206045898</c:v>
                </c:pt>
                <c:pt idx="14056">
                  <c:v>19.3491547822257</c:v>
                </c:pt>
                <c:pt idx="14057">
                  <c:v>19.350531358405402</c:v>
                </c:pt>
                <c:pt idx="14058">
                  <c:v>19.3519079345851</c:v>
                </c:pt>
                <c:pt idx="14059">
                  <c:v>19.353284510764801</c:v>
                </c:pt>
                <c:pt idx="14060">
                  <c:v>19.354661086944599</c:v>
                </c:pt>
                <c:pt idx="14061">
                  <c:v>19.356037663124301</c:v>
                </c:pt>
                <c:pt idx="14062">
                  <c:v>19.357414239303999</c:v>
                </c:pt>
                <c:pt idx="14063">
                  <c:v>19.358790815483701</c:v>
                </c:pt>
                <c:pt idx="14064">
                  <c:v>19.360167391663499</c:v>
                </c:pt>
                <c:pt idx="14065">
                  <c:v>19.3615439678432</c:v>
                </c:pt>
                <c:pt idx="14066">
                  <c:v>19.362920544022899</c:v>
                </c:pt>
                <c:pt idx="14067">
                  <c:v>19.3642971202026</c:v>
                </c:pt>
                <c:pt idx="14068">
                  <c:v>19.365673696382402</c:v>
                </c:pt>
                <c:pt idx="14069">
                  <c:v>19.3670502725621</c:v>
                </c:pt>
                <c:pt idx="14070">
                  <c:v>19.368426848741802</c:v>
                </c:pt>
                <c:pt idx="14071">
                  <c:v>19.3698034249215</c:v>
                </c:pt>
                <c:pt idx="14072">
                  <c:v>19.371180001101301</c:v>
                </c:pt>
                <c:pt idx="14073">
                  <c:v>19.372556577280999</c:v>
                </c:pt>
                <c:pt idx="14074">
                  <c:v>19.373933153460701</c:v>
                </c:pt>
                <c:pt idx="14075">
                  <c:v>19.375309729640399</c:v>
                </c:pt>
                <c:pt idx="14076">
                  <c:v>19.376686305820201</c:v>
                </c:pt>
                <c:pt idx="14077">
                  <c:v>19.378062881999899</c:v>
                </c:pt>
                <c:pt idx="14078">
                  <c:v>19.379439458179601</c:v>
                </c:pt>
                <c:pt idx="14079">
                  <c:v>19.380816034359299</c:v>
                </c:pt>
                <c:pt idx="14080">
                  <c:v>19.3821926105391</c:v>
                </c:pt>
                <c:pt idx="14081">
                  <c:v>19.383569186718798</c:v>
                </c:pt>
                <c:pt idx="14082">
                  <c:v>19.3849457628985</c:v>
                </c:pt>
                <c:pt idx="14083">
                  <c:v>19.386322339078198</c:v>
                </c:pt>
                <c:pt idx="14084">
                  <c:v>19.387698915257999</c:v>
                </c:pt>
                <c:pt idx="14085">
                  <c:v>19.389075491437701</c:v>
                </c:pt>
                <c:pt idx="14086">
                  <c:v>19.390452067617399</c:v>
                </c:pt>
                <c:pt idx="14087">
                  <c:v>19.391828643797201</c:v>
                </c:pt>
                <c:pt idx="14088">
                  <c:v>19.393205219976899</c:v>
                </c:pt>
                <c:pt idx="14089">
                  <c:v>19.394581796156601</c:v>
                </c:pt>
                <c:pt idx="14090">
                  <c:v>19.395958372336299</c:v>
                </c:pt>
                <c:pt idx="14091">
                  <c:v>19.3973349485161</c:v>
                </c:pt>
                <c:pt idx="14092">
                  <c:v>19.398711524695798</c:v>
                </c:pt>
                <c:pt idx="14093">
                  <c:v>19.4000881008755</c:v>
                </c:pt>
                <c:pt idx="14094">
                  <c:v>19.401464677055198</c:v>
                </c:pt>
                <c:pt idx="14095">
                  <c:v>19.402841253235</c:v>
                </c:pt>
                <c:pt idx="14096">
                  <c:v>19.404217829414701</c:v>
                </c:pt>
                <c:pt idx="14097">
                  <c:v>19.4055944055944</c:v>
                </c:pt>
                <c:pt idx="14098">
                  <c:v>19.406970981774101</c:v>
                </c:pt>
                <c:pt idx="14099">
                  <c:v>19.408347557953899</c:v>
                </c:pt>
                <c:pt idx="14100">
                  <c:v>19.409724134133601</c:v>
                </c:pt>
                <c:pt idx="14101">
                  <c:v>19.411100710313299</c:v>
                </c:pt>
                <c:pt idx="14102">
                  <c:v>19.412477286493001</c:v>
                </c:pt>
                <c:pt idx="14103">
                  <c:v>19.413853862672799</c:v>
                </c:pt>
                <c:pt idx="14104">
                  <c:v>19.4152304388525</c:v>
                </c:pt>
                <c:pt idx="14105">
                  <c:v>19.416607015032199</c:v>
                </c:pt>
                <c:pt idx="14106">
                  <c:v>19.4179835912119</c:v>
                </c:pt>
                <c:pt idx="14107">
                  <c:v>19.419360167391702</c:v>
                </c:pt>
                <c:pt idx="14108">
                  <c:v>19.4207367435714</c:v>
                </c:pt>
                <c:pt idx="14109">
                  <c:v>19.422113319751102</c:v>
                </c:pt>
                <c:pt idx="14110">
                  <c:v>19.4234898959308</c:v>
                </c:pt>
                <c:pt idx="14111">
                  <c:v>19.424866472110601</c:v>
                </c:pt>
                <c:pt idx="14112">
                  <c:v>19.426243048290299</c:v>
                </c:pt>
                <c:pt idx="14113">
                  <c:v>19.427619624470001</c:v>
                </c:pt>
                <c:pt idx="14114">
                  <c:v>19.428996200649799</c:v>
                </c:pt>
                <c:pt idx="14115">
                  <c:v>19.4303727768295</c:v>
                </c:pt>
                <c:pt idx="14116">
                  <c:v>19.431749353009199</c:v>
                </c:pt>
                <c:pt idx="14117">
                  <c:v>19.4331259291889</c:v>
                </c:pt>
                <c:pt idx="14118">
                  <c:v>19.434502505368702</c:v>
                </c:pt>
                <c:pt idx="14119">
                  <c:v>19.4358790815484</c:v>
                </c:pt>
                <c:pt idx="14120">
                  <c:v>19.437255657728102</c:v>
                </c:pt>
                <c:pt idx="14121">
                  <c:v>19.4386322339078</c:v>
                </c:pt>
                <c:pt idx="14122">
                  <c:v>19.440008810087601</c:v>
                </c:pt>
                <c:pt idx="14123">
                  <c:v>19.441385386267299</c:v>
                </c:pt>
                <c:pt idx="14124">
                  <c:v>19.442761962447001</c:v>
                </c:pt>
                <c:pt idx="14125">
                  <c:v>19.444138538626699</c:v>
                </c:pt>
                <c:pt idx="14126">
                  <c:v>19.445515114806501</c:v>
                </c:pt>
                <c:pt idx="14127">
                  <c:v>19.446891690986199</c:v>
                </c:pt>
                <c:pt idx="14128">
                  <c:v>19.448268267165901</c:v>
                </c:pt>
                <c:pt idx="14129">
                  <c:v>19.449644843345599</c:v>
                </c:pt>
                <c:pt idx="14130">
                  <c:v>19.4510214195254</c:v>
                </c:pt>
                <c:pt idx="14131">
                  <c:v>19.452397995705098</c:v>
                </c:pt>
                <c:pt idx="14132">
                  <c:v>19.4537745718848</c:v>
                </c:pt>
                <c:pt idx="14133">
                  <c:v>19.455151148064498</c:v>
                </c:pt>
                <c:pt idx="14134">
                  <c:v>19.4565277242443</c:v>
                </c:pt>
                <c:pt idx="14135">
                  <c:v>19.457904300424001</c:v>
                </c:pt>
                <c:pt idx="14136">
                  <c:v>19.4592808766037</c:v>
                </c:pt>
                <c:pt idx="14137">
                  <c:v>19.460657452783401</c:v>
                </c:pt>
                <c:pt idx="14138">
                  <c:v>19.462034028963199</c:v>
                </c:pt>
                <c:pt idx="14139">
                  <c:v>19.463410605142901</c:v>
                </c:pt>
                <c:pt idx="14140">
                  <c:v>19.464787181322599</c:v>
                </c:pt>
                <c:pt idx="14141">
                  <c:v>19.466163757502301</c:v>
                </c:pt>
                <c:pt idx="14142">
                  <c:v>19.467540333682098</c:v>
                </c:pt>
                <c:pt idx="14143">
                  <c:v>19.4689169098618</c:v>
                </c:pt>
                <c:pt idx="14144">
                  <c:v>19.470293486041498</c:v>
                </c:pt>
                <c:pt idx="14145">
                  <c:v>19.4716700622212</c:v>
                </c:pt>
                <c:pt idx="14146">
                  <c:v>19.473046638401001</c:v>
                </c:pt>
                <c:pt idx="14147">
                  <c:v>19.4744232145807</c:v>
                </c:pt>
                <c:pt idx="14148">
                  <c:v>19.475799790760401</c:v>
                </c:pt>
                <c:pt idx="14149">
                  <c:v>19.477176366940199</c:v>
                </c:pt>
                <c:pt idx="14150">
                  <c:v>19.478552943119901</c:v>
                </c:pt>
                <c:pt idx="14151">
                  <c:v>19.479929519299599</c:v>
                </c:pt>
                <c:pt idx="14152">
                  <c:v>19.481306095479301</c:v>
                </c:pt>
                <c:pt idx="14153">
                  <c:v>19.482682671659099</c:v>
                </c:pt>
                <c:pt idx="14154">
                  <c:v>19.4840592478388</c:v>
                </c:pt>
                <c:pt idx="14155">
                  <c:v>19.485435824018499</c:v>
                </c:pt>
                <c:pt idx="14156">
                  <c:v>19.4868124001982</c:v>
                </c:pt>
                <c:pt idx="14157">
                  <c:v>19.488188976378002</c:v>
                </c:pt>
                <c:pt idx="14158">
                  <c:v>19.4895655525577</c:v>
                </c:pt>
                <c:pt idx="14159">
                  <c:v>19.490942128737402</c:v>
                </c:pt>
                <c:pt idx="14160">
                  <c:v>19.4923187049171</c:v>
                </c:pt>
                <c:pt idx="14161">
                  <c:v>19.493695281096901</c:v>
                </c:pt>
                <c:pt idx="14162">
                  <c:v>19.495071857276599</c:v>
                </c:pt>
                <c:pt idx="14163">
                  <c:v>19.496448433456301</c:v>
                </c:pt>
                <c:pt idx="14164">
                  <c:v>19.497825009635999</c:v>
                </c:pt>
                <c:pt idx="14165">
                  <c:v>19.499201585815801</c:v>
                </c:pt>
                <c:pt idx="14166">
                  <c:v>19.500578161995499</c:v>
                </c:pt>
                <c:pt idx="14167">
                  <c:v>19.501954738175201</c:v>
                </c:pt>
                <c:pt idx="14168">
                  <c:v>19.503331314354899</c:v>
                </c:pt>
                <c:pt idx="14169">
                  <c:v>19.5047078905347</c:v>
                </c:pt>
                <c:pt idx="14170">
                  <c:v>19.506084466714402</c:v>
                </c:pt>
                <c:pt idx="14171">
                  <c:v>19.5074610428941</c:v>
                </c:pt>
                <c:pt idx="14172">
                  <c:v>19.508837619073802</c:v>
                </c:pt>
                <c:pt idx="14173">
                  <c:v>19.510214195253599</c:v>
                </c:pt>
                <c:pt idx="14174">
                  <c:v>19.511590771433301</c:v>
                </c:pt>
                <c:pt idx="14175">
                  <c:v>19.512967347612999</c:v>
                </c:pt>
                <c:pt idx="14176">
                  <c:v>19.514343923792701</c:v>
                </c:pt>
                <c:pt idx="14177">
                  <c:v>19.515720499972499</c:v>
                </c:pt>
                <c:pt idx="14178">
                  <c:v>19.517097076152201</c:v>
                </c:pt>
                <c:pt idx="14179">
                  <c:v>19.518473652331899</c:v>
                </c:pt>
                <c:pt idx="14180">
                  <c:v>19.519850228511601</c:v>
                </c:pt>
                <c:pt idx="14181">
                  <c:v>19.521226804691398</c:v>
                </c:pt>
                <c:pt idx="14182">
                  <c:v>19.5226033808711</c:v>
                </c:pt>
                <c:pt idx="14183">
                  <c:v>19.523979957050798</c:v>
                </c:pt>
                <c:pt idx="14184">
                  <c:v>19.5253565332306</c:v>
                </c:pt>
                <c:pt idx="14185">
                  <c:v>19.526733109410301</c:v>
                </c:pt>
                <c:pt idx="14186">
                  <c:v>19.52810968559</c:v>
                </c:pt>
                <c:pt idx="14187">
                  <c:v>19.529486261769701</c:v>
                </c:pt>
                <c:pt idx="14188">
                  <c:v>19.530862837949499</c:v>
                </c:pt>
                <c:pt idx="14189">
                  <c:v>19.532239414129201</c:v>
                </c:pt>
                <c:pt idx="14190">
                  <c:v>19.533615990308899</c:v>
                </c:pt>
                <c:pt idx="14191">
                  <c:v>19.534992566488601</c:v>
                </c:pt>
                <c:pt idx="14192">
                  <c:v>19.536369142668399</c:v>
                </c:pt>
                <c:pt idx="14193">
                  <c:v>19.5377457188481</c:v>
                </c:pt>
                <c:pt idx="14194">
                  <c:v>19.539122295027799</c:v>
                </c:pt>
                <c:pt idx="14195">
                  <c:v>19.5404988712075</c:v>
                </c:pt>
                <c:pt idx="14196">
                  <c:v>19.541875447387302</c:v>
                </c:pt>
                <c:pt idx="14197">
                  <c:v>19.543252023567</c:v>
                </c:pt>
                <c:pt idx="14198">
                  <c:v>19.544628599746702</c:v>
                </c:pt>
                <c:pt idx="14199">
                  <c:v>19.5460051759264</c:v>
                </c:pt>
                <c:pt idx="14200">
                  <c:v>19.547381752106201</c:v>
                </c:pt>
                <c:pt idx="14201">
                  <c:v>19.548758328285899</c:v>
                </c:pt>
                <c:pt idx="14202">
                  <c:v>19.550134904465601</c:v>
                </c:pt>
                <c:pt idx="14203">
                  <c:v>19.551511480645299</c:v>
                </c:pt>
                <c:pt idx="14204">
                  <c:v>19.5528880568251</c:v>
                </c:pt>
                <c:pt idx="14205">
                  <c:v>19.554264633004799</c:v>
                </c:pt>
                <c:pt idx="14206">
                  <c:v>19.5556412091845</c:v>
                </c:pt>
                <c:pt idx="14207">
                  <c:v>19.557017785364302</c:v>
                </c:pt>
                <c:pt idx="14208">
                  <c:v>19.558394361544</c:v>
                </c:pt>
                <c:pt idx="14209">
                  <c:v>19.559770937723702</c:v>
                </c:pt>
                <c:pt idx="14210">
                  <c:v>19.5611475139034</c:v>
                </c:pt>
                <c:pt idx="14211">
                  <c:v>19.562524090083102</c:v>
                </c:pt>
                <c:pt idx="14212">
                  <c:v>19.563900666262899</c:v>
                </c:pt>
                <c:pt idx="14213">
                  <c:v>19.565277242442601</c:v>
                </c:pt>
                <c:pt idx="14214">
                  <c:v>19.566653818622299</c:v>
                </c:pt>
                <c:pt idx="14215">
                  <c:v>19.568030394802101</c:v>
                </c:pt>
                <c:pt idx="14216">
                  <c:v>19.569406970981799</c:v>
                </c:pt>
                <c:pt idx="14217">
                  <c:v>19.570783547161501</c:v>
                </c:pt>
                <c:pt idx="14218">
                  <c:v>19.572160123341199</c:v>
                </c:pt>
                <c:pt idx="14219">
                  <c:v>19.573536699521</c:v>
                </c:pt>
                <c:pt idx="14220">
                  <c:v>19.574913275700698</c:v>
                </c:pt>
                <c:pt idx="14221">
                  <c:v>19.5762898518804</c:v>
                </c:pt>
                <c:pt idx="14222">
                  <c:v>19.577666428060098</c:v>
                </c:pt>
                <c:pt idx="14223">
                  <c:v>19.5790430042399</c:v>
                </c:pt>
                <c:pt idx="14224">
                  <c:v>19.580419580419601</c:v>
                </c:pt>
                <c:pt idx="14225">
                  <c:v>19.5817961565993</c:v>
                </c:pt>
                <c:pt idx="14226">
                  <c:v>19.583172732779001</c:v>
                </c:pt>
                <c:pt idx="14227">
                  <c:v>19.584549308958799</c:v>
                </c:pt>
                <c:pt idx="14228">
                  <c:v>19.585925885138501</c:v>
                </c:pt>
                <c:pt idx="14229">
                  <c:v>19.587302461318199</c:v>
                </c:pt>
                <c:pt idx="14230">
                  <c:v>19.588679037497901</c:v>
                </c:pt>
                <c:pt idx="14231">
                  <c:v>19.590055613677698</c:v>
                </c:pt>
                <c:pt idx="14232">
                  <c:v>19.5914321898574</c:v>
                </c:pt>
                <c:pt idx="14233">
                  <c:v>19.592808766037098</c:v>
                </c:pt>
                <c:pt idx="14234">
                  <c:v>19.5941853422168</c:v>
                </c:pt>
                <c:pt idx="14235">
                  <c:v>19.595561918396601</c:v>
                </c:pt>
                <c:pt idx="14236">
                  <c:v>19.5969384945763</c:v>
                </c:pt>
                <c:pt idx="14237">
                  <c:v>19.598315070756001</c:v>
                </c:pt>
                <c:pt idx="14238">
                  <c:v>19.5996916469357</c:v>
                </c:pt>
                <c:pt idx="14239">
                  <c:v>19.601068223115501</c:v>
                </c:pt>
                <c:pt idx="14240">
                  <c:v>19.602444799295199</c:v>
                </c:pt>
                <c:pt idx="14241">
                  <c:v>19.603821375474901</c:v>
                </c:pt>
                <c:pt idx="14242">
                  <c:v>19.605197951654699</c:v>
                </c:pt>
                <c:pt idx="14243">
                  <c:v>19.6065745278344</c:v>
                </c:pt>
                <c:pt idx="14244">
                  <c:v>19.607951104014099</c:v>
                </c:pt>
                <c:pt idx="14245">
                  <c:v>19.6093276801938</c:v>
                </c:pt>
                <c:pt idx="14246">
                  <c:v>19.610704256373602</c:v>
                </c:pt>
                <c:pt idx="14247">
                  <c:v>19.6120808325533</c:v>
                </c:pt>
                <c:pt idx="14248">
                  <c:v>19.613457408733002</c:v>
                </c:pt>
                <c:pt idx="14249">
                  <c:v>19.6148339849127</c:v>
                </c:pt>
                <c:pt idx="14250">
                  <c:v>19.616210561092501</c:v>
                </c:pt>
                <c:pt idx="14251">
                  <c:v>19.617587137272199</c:v>
                </c:pt>
                <c:pt idx="14252">
                  <c:v>19.618963713451901</c:v>
                </c:pt>
                <c:pt idx="14253">
                  <c:v>19.620340289631599</c:v>
                </c:pt>
                <c:pt idx="14254">
                  <c:v>19.621716865811401</c:v>
                </c:pt>
                <c:pt idx="14255">
                  <c:v>19.623093441991099</c:v>
                </c:pt>
                <c:pt idx="14256">
                  <c:v>19.624470018170801</c:v>
                </c:pt>
                <c:pt idx="14257">
                  <c:v>19.625846594350499</c:v>
                </c:pt>
                <c:pt idx="14258">
                  <c:v>19.6272231705303</c:v>
                </c:pt>
                <c:pt idx="14259">
                  <c:v>19.628599746710002</c:v>
                </c:pt>
                <c:pt idx="14260">
                  <c:v>19.6299763228897</c:v>
                </c:pt>
                <c:pt idx="14261">
                  <c:v>19.631352899069402</c:v>
                </c:pt>
                <c:pt idx="14262">
                  <c:v>19.632729475249199</c:v>
                </c:pt>
                <c:pt idx="14263">
                  <c:v>19.634106051428901</c:v>
                </c:pt>
                <c:pt idx="14264">
                  <c:v>19.635482627608599</c:v>
                </c:pt>
                <c:pt idx="14265">
                  <c:v>19.636859203788301</c:v>
                </c:pt>
                <c:pt idx="14266">
                  <c:v>19.638235779968099</c:v>
                </c:pt>
                <c:pt idx="14267">
                  <c:v>19.639612356147801</c:v>
                </c:pt>
                <c:pt idx="14268">
                  <c:v>19.640988932327499</c:v>
                </c:pt>
                <c:pt idx="14269">
                  <c:v>19.642365508507201</c:v>
                </c:pt>
                <c:pt idx="14270">
                  <c:v>19.643742084686998</c:v>
                </c:pt>
                <c:pt idx="14271">
                  <c:v>19.6451186608667</c:v>
                </c:pt>
                <c:pt idx="14272">
                  <c:v>19.646495237046398</c:v>
                </c:pt>
                <c:pt idx="14273">
                  <c:v>19.6478718132262</c:v>
                </c:pt>
                <c:pt idx="14274">
                  <c:v>19.649248389405901</c:v>
                </c:pt>
                <c:pt idx="14275">
                  <c:v>19.6506249655856</c:v>
                </c:pt>
                <c:pt idx="14276">
                  <c:v>19.652001541765301</c:v>
                </c:pt>
                <c:pt idx="14277">
                  <c:v>19.653378117945099</c:v>
                </c:pt>
                <c:pt idx="14278">
                  <c:v>19.654754694124801</c:v>
                </c:pt>
                <c:pt idx="14279">
                  <c:v>19.656131270304499</c:v>
                </c:pt>
                <c:pt idx="14280">
                  <c:v>19.657507846484201</c:v>
                </c:pt>
                <c:pt idx="14281">
                  <c:v>19.658884422663998</c:v>
                </c:pt>
                <c:pt idx="14282">
                  <c:v>19.6602609988437</c:v>
                </c:pt>
                <c:pt idx="14283">
                  <c:v>19.661637575023398</c:v>
                </c:pt>
                <c:pt idx="14284">
                  <c:v>19.6630141512031</c:v>
                </c:pt>
                <c:pt idx="14285">
                  <c:v>19.664390727382902</c:v>
                </c:pt>
                <c:pt idx="14286">
                  <c:v>19.6657673035626</c:v>
                </c:pt>
                <c:pt idx="14287">
                  <c:v>19.667143879742301</c:v>
                </c:pt>
                <c:pt idx="14288">
                  <c:v>19.668520455922</c:v>
                </c:pt>
                <c:pt idx="14289">
                  <c:v>19.669897032101801</c:v>
                </c:pt>
                <c:pt idx="14290">
                  <c:v>19.671273608281499</c:v>
                </c:pt>
                <c:pt idx="14291">
                  <c:v>19.672650184461201</c:v>
                </c:pt>
                <c:pt idx="14292">
                  <c:v>19.674026760640899</c:v>
                </c:pt>
                <c:pt idx="14293">
                  <c:v>19.6754033368207</c:v>
                </c:pt>
                <c:pt idx="14294">
                  <c:v>19.676779913000399</c:v>
                </c:pt>
                <c:pt idx="14295">
                  <c:v>19.6781564891801</c:v>
                </c:pt>
                <c:pt idx="14296">
                  <c:v>19.679533065359799</c:v>
                </c:pt>
                <c:pt idx="14297">
                  <c:v>19.6809096415396</c:v>
                </c:pt>
                <c:pt idx="14298">
                  <c:v>19.682286217719302</c:v>
                </c:pt>
                <c:pt idx="14299">
                  <c:v>19.683662793899</c:v>
                </c:pt>
                <c:pt idx="14300">
                  <c:v>19.685039370078702</c:v>
                </c:pt>
                <c:pt idx="14301">
                  <c:v>19.686415946258499</c:v>
                </c:pt>
                <c:pt idx="14302">
                  <c:v>19.687792522438201</c:v>
                </c:pt>
                <c:pt idx="14303">
                  <c:v>19.689169098617899</c:v>
                </c:pt>
                <c:pt idx="14304">
                  <c:v>19.690545674797601</c:v>
                </c:pt>
                <c:pt idx="14305">
                  <c:v>19.691922250977399</c:v>
                </c:pt>
                <c:pt idx="14306">
                  <c:v>19.693298827157101</c:v>
                </c:pt>
                <c:pt idx="14307">
                  <c:v>19.694675403336799</c:v>
                </c:pt>
                <c:pt idx="14308">
                  <c:v>19.6960519795166</c:v>
                </c:pt>
                <c:pt idx="14309">
                  <c:v>19.697428555696298</c:v>
                </c:pt>
                <c:pt idx="14310">
                  <c:v>19.698805131876</c:v>
                </c:pt>
                <c:pt idx="14311">
                  <c:v>19.700181708055698</c:v>
                </c:pt>
                <c:pt idx="14312">
                  <c:v>19.701558284235499</c:v>
                </c:pt>
                <c:pt idx="14313">
                  <c:v>19.702934860415201</c:v>
                </c:pt>
                <c:pt idx="14314">
                  <c:v>19.704311436594899</c:v>
                </c:pt>
                <c:pt idx="14315">
                  <c:v>19.705688012774601</c:v>
                </c:pt>
                <c:pt idx="14316">
                  <c:v>19.707064588954399</c:v>
                </c:pt>
                <c:pt idx="14317">
                  <c:v>19.708441165134101</c:v>
                </c:pt>
                <c:pt idx="14318">
                  <c:v>19.709817741313799</c:v>
                </c:pt>
                <c:pt idx="14319">
                  <c:v>19.711194317493501</c:v>
                </c:pt>
                <c:pt idx="14320">
                  <c:v>19.712570893673298</c:v>
                </c:pt>
                <c:pt idx="14321">
                  <c:v>19.713947469853</c:v>
                </c:pt>
                <c:pt idx="14322">
                  <c:v>19.715324046032698</c:v>
                </c:pt>
                <c:pt idx="14323">
                  <c:v>19.7167006222124</c:v>
                </c:pt>
                <c:pt idx="14324">
                  <c:v>19.718077198392201</c:v>
                </c:pt>
                <c:pt idx="14325">
                  <c:v>19.7194537745719</c:v>
                </c:pt>
                <c:pt idx="14326">
                  <c:v>19.720830350751601</c:v>
                </c:pt>
                <c:pt idx="14327">
                  <c:v>19.7222069269313</c:v>
                </c:pt>
                <c:pt idx="14328">
                  <c:v>19.723583503111101</c:v>
                </c:pt>
                <c:pt idx="14329">
                  <c:v>19.724960079290799</c:v>
                </c:pt>
                <c:pt idx="14330">
                  <c:v>19.726336655470501</c:v>
                </c:pt>
                <c:pt idx="14331">
                  <c:v>19.727713231650199</c:v>
                </c:pt>
                <c:pt idx="14332">
                  <c:v>19.72908980783</c:v>
                </c:pt>
                <c:pt idx="14333">
                  <c:v>19.730466384009699</c:v>
                </c:pt>
                <c:pt idx="14334">
                  <c:v>19.7318429601894</c:v>
                </c:pt>
                <c:pt idx="14335">
                  <c:v>19.733219536369099</c:v>
                </c:pt>
                <c:pt idx="14336">
                  <c:v>19.7345961125489</c:v>
                </c:pt>
                <c:pt idx="14337">
                  <c:v>19.735972688728602</c:v>
                </c:pt>
                <c:pt idx="14338">
                  <c:v>19.7373492649083</c:v>
                </c:pt>
                <c:pt idx="14339">
                  <c:v>19.738725841088002</c:v>
                </c:pt>
                <c:pt idx="14340">
                  <c:v>19.740102417267799</c:v>
                </c:pt>
                <c:pt idx="14341">
                  <c:v>19.741478993447501</c:v>
                </c:pt>
                <c:pt idx="14342">
                  <c:v>19.742855569627199</c:v>
                </c:pt>
                <c:pt idx="14343">
                  <c:v>19.744232145807</c:v>
                </c:pt>
                <c:pt idx="14344">
                  <c:v>19.745608721986699</c:v>
                </c:pt>
                <c:pt idx="14345">
                  <c:v>19.7469852981664</c:v>
                </c:pt>
                <c:pt idx="14346">
                  <c:v>19.748361874346099</c:v>
                </c:pt>
                <c:pt idx="14347">
                  <c:v>19.7497384505259</c:v>
                </c:pt>
                <c:pt idx="14348">
                  <c:v>19.751115026705602</c:v>
                </c:pt>
                <c:pt idx="14349">
                  <c:v>19.7524916028853</c:v>
                </c:pt>
                <c:pt idx="14350">
                  <c:v>19.753868179065002</c:v>
                </c:pt>
                <c:pt idx="14351">
                  <c:v>19.755244755244799</c:v>
                </c:pt>
                <c:pt idx="14352">
                  <c:v>19.756621331424501</c:v>
                </c:pt>
                <c:pt idx="14353">
                  <c:v>19.757997907604199</c:v>
                </c:pt>
                <c:pt idx="14354">
                  <c:v>19.759374483783901</c:v>
                </c:pt>
                <c:pt idx="14355">
                  <c:v>19.760751059963699</c:v>
                </c:pt>
                <c:pt idx="14356">
                  <c:v>19.762127636143401</c:v>
                </c:pt>
                <c:pt idx="14357">
                  <c:v>19.763504212323099</c:v>
                </c:pt>
                <c:pt idx="14358">
                  <c:v>19.764880788502801</c:v>
                </c:pt>
                <c:pt idx="14359">
                  <c:v>19.766257364682598</c:v>
                </c:pt>
                <c:pt idx="14360">
                  <c:v>19.7676339408623</c:v>
                </c:pt>
                <c:pt idx="14361">
                  <c:v>19.769010517041998</c:v>
                </c:pt>
                <c:pt idx="14362">
                  <c:v>19.7703870932217</c:v>
                </c:pt>
                <c:pt idx="14363">
                  <c:v>19.771763669401501</c:v>
                </c:pt>
                <c:pt idx="14364">
                  <c:v>19.7731402455812</c:v>
                </c:pt>
                <c:pt idx="14365">
                  <c:v>19.774516821760901</c:v>
                </c:pt>
                <c:pt idx="14366">
                  <c:v>19.7758933979406</c:v>
                </c:pt>
                <c:pt idx="14367">
                  <c:v>19.777269974120401</c:v>
                </c:pt>
                <c:pt idx="14368">
                  <c:v>19.778646550300099</c:v>
                </c:pt>
                <c:pt idx="14369">
                  <c:v>19.780023126479801</c:v>
                </c:pt>
                <c:pt idx="14370">
                  <c:v>19.781399702659598</c:v>
                </c:pt>
                <c:pt idx="14371">
                  <c:v>19.7827762788393</c:v>
                </c:pt>
                <c:pt idx="14372">
                  <c:v>19.784152855018998</c:v>
                </c:pt>
                <c:pt idx="14373">
                  <c:v>19.7855294311987</c:v>
                </c:pt>
                <c:pt idx="14374">
                  <c:v>19.786906007378501</c:v>
                </c:pt>
                <c:pt idx="14375">
                  <c:v>19.7882825835582</c:v>
                </c:pt>
                <c:pt idx="14376">
                  <c:v>19.789659159737901</c:v>
                </c:pt>
                <c:pt idx="14377">
                  <c:v>19.7910357359176</c:v>
                </c:pt>
                <c:pt idx="14378">
                  <c:v>19.792412312097401</c:v>
                </c:pt>
                <c:pt idx="14379">
                  <c:v>19.793788888277099</c:v>
                </c:pt>
                <c:pt idx="14380">
                  <c:v>19.795165464456801</c:v>
                </c:pt>
                <c:pt idx="14381">
                  <c:v>19.796542040636499</c:v>
                </c:pt>
                <c:pt idx="14382">
                  <c:v>19.7979186168163</c:v>
                </c:pt>
                <c:pt idx="14383">
                  <c:v>19.799295192995999</c:v>
                </c:pt>
                <c:pt idx="14384">
                  <c:v>19.8006717691757</c:v>
                </c:pt>
                <c:pt idx="14385">
                  <c:v>19.802048345355399</c:v>
                </c:pt>
                <c:pt idx="14386">
                  <c:v>19.8034249215352</c:v>
                </c:pt>
                <c:pt idx="14387">
                  <c:v>19.804801497714902</c:v>
                </c:pt>
                <c:pt idx="14388">
                  <c:v>19.8061780738946</c:v>
                </c:pt>
                <c:pt idx="14389">
                  <c:v>19.807554650074302</c:v>
                </c:pt>
                <c:pt idx="14390">
                  <c:v>19.808931226254099</c:v>
                </c:pt>
                <c:pt idx="14391">
                  <c:v>19.810307802433801</c:v>
                </c:pt>
                <c:pt idx="14392">
                  <c:v>19.811684378613499</c:v>
                </c:pt>
                <c:pt idx="14393">
                  <c:v>19.813060954793201</c:v>
                </c:pt>
                <c:pt idx="14394">
                  <c:v>19.814437530972999</c:v>
                </c:pt>
                <c:pt idx="14395">
                  <c:v>19.815814107152701</c:v>
                </c:pt>
                <c:pt idx="14396">
                  <c:v>19.817190683332399</c:v>
                </c:pt>
                <c:pt idx="14397">
                  <c:v>19.818567259512101</c:v>
                </c:pt>
                <c:pt idx="14398">
                  <c:v>19.819943835691902</c:v>
                </c:pt>
                <c:pt idx="14399">
                  <c:v>19.8213204118716</c:v>
                </c:pt>
                <c:pt idx="14400">
                  <c:v>19.822696988051302</c:v>
                </c:pt>
                <c:pt idx="14401">
                  <c:v>19.824073564231099</c:v>
                </c:pt>
                <c:pt idx="14402">
                  <c:v>19.825450140410801</c:v>
                </c:pt>
                <c:pt idx="14403">
                  <c:v>19.826826716590499</c:v>
                </c:pt>
                <c:pt idx="14404">
                  <c:v>19.828203292770201</c:v>
                </c:pt>
                <c:pt idx="14405">
                  <c:v>19.829579868949999</c:v>
                </c:pt>
                <c:pt idx="14406">
                  <c:v>19.830956445129701</c:v>
                </c:pt>
                <c:pt idx="14407">
                  <c:v>19.832333021309399</c:v>
                </c:pt>
                <c:pt idx="14408">
                  <c:v>19.833709597489101</c:v>
                </c:pt>
                <c:pt idx="14409">
                  <c:v>19.835086173668898</c:v>
                </c:pt>
                <c:pt idx="14410">
                  <c:v>19.8364627498486</c:v>
                </c:pt>
                <c:pt idx="14411">
                  <c:v>19.837839326028298</c:v>
                </c:pt>
                <c:pt idx="14412">
                  <c:v>19.839215902208</c:v>
                </c:pt>
                <c:pt idx="14413">
                  <c:v>19.840592478387801</c:v>
                </c:pt>
                <c:pt idx="14414">
                  <c:v>19.8419690545675</c:v>
                </c:pt>
                <c:pt idx="14415">
                  <c:v>19.843345630747201</c:v>
                </c:pt>
                <c:pt idx="14416">
                  <c:v>19.8447222069269</c:v>
                </c:pt>
                <c:pt idx="14417">
                  <c:v>19.846098783106701</c:v>
                </c:pt>
                <c:pt idx="14418">
                  <c:v>19.847475359286399</c:v>
                </c:pt>
                <c:pt idx="14419">
                  <c:v>19.848851935466101</c:v>
                </c:pt>
                <c:pt idx="14420">
                  <c:v>19.850228511645799</c:v>
                </c:pt>
                <c:pt idx="14421">
                  <c:v>19.8516050878256</c:v>
                </c:pt>
                <c:pt idx="14422">
                  <c:v>19.852981664005299</c:v>
                </c:pt>
                <c:pt idx="14423">
                  <c:v>19.854358240185</c:v>
                </c:pt>
                <c:pt idx="14424">
                  <c:v>19.855734816364699</c:v>
                </c:pt>
                <c:pt idx="14425">
                  <c:v>19.8571113925445</c:v>
                </c:pt>
                <c:pt idx="14426">
                  <c:v>19.858487968724202</c:v>
                </c:pt>
                <c:pt idx="14427">
                  <c:v>19.8598645449039</c:v>
                </c:pt>
                <c:pt idx="14428">
                  <c:v>19.861241121083602</c:v>
                </c:pt>
                <c:pt idx="14429">
                  <c:v>19.862617697263399</c:v>
                </c:pt>
                <c:pt idx="14430">
                  <c:v>19.863994273443101</c:v>
                </c:pt>
                <c:pt idx="14431">
                  <c:v>19.865370849622799</c:v>
                </c:pt>
                <c:pt idx="14432">
                  <c:v>19.8667474258026</c:v>
                </c:pt>
                <c:pt idx="14433">
                  <c:v>19.868124001982299</c:v>
                </c:pt>
                <c:pt idx="14434">
                  <c:v>19.869500578162</c:v>
                </c:pt>
                <c:pt idx="14435">
                  <c:v>19.870877154341699</c:v>
                </c:pt>
                <c:pt idx="14436">
                  <c:v>19.8722537305215</c:v>
                </c:pt>
                <c:pt idx="14437">
                  <c:v>19.873630306701202</c:v>
                </c:pt>
                <c:pt idx="14438">
                  <c:v>19.8750068828809</c:v>
                </c:pt>
                <c:pt idx="14439">
                  <c:v>19.876383459060602</c:v>
                </c:pt>
                <c:pt idx="14440">
                  <c:v>19.877760035240399</c:v>
                </c:pt>
                <c:pt idx="14441">
                  <c:v>19.879136611420101</c:v>
                </c:pt>
                <c:pt idx="14442">
                  <c:v>19.880513187599799</c:v>
                </c:pt>
                <c:pt idx="14443">
                  <c:v>19.881889763779501</c:v>
                </c:pt>
                <c:pt idx="14444">
                  <c:v>19.883266339959299</c:v>
                </c:pt>
                <c:pt idx="14445">
                  <c:v>19.884642916139001</c:v>
                </c:pt>
                <c:pt idx="14446">
                  <c:v>19.886019492318699</c:v>
                </c:pt>
                <c:pt idx="14447">
                  <c:v>19.887396068498401</c:v>
                </c:pt>
                <c:pt idx="14448">
                  <c:v>19.888772644678198</c:v>
                </c:pt>
                <c:pt idx="14449">
                  <c:v>19.8901492208579</c:v>
                </c:pt>
                <c:pt idx="14450">
                  <c:v>19.891525797037598</c:v>
                </c:pt>
                <c:pt idx="14451">
                  <c:v>19.8929023732173</c:v>
                </c:pt>
                <c:pt idx="14452">
                  <c:v>19.894278949397101</c:v>
                </c:pt>
                <c:pt idx="14453">
                  <c:v>19.8956555255768</c:v>
                </c:pt>
                <c:pt idx="14454">
                  <c:v>19.897032101756501</c:v>
                </c:pt>
                <c:pt idx="14455">
                  <c:v>19.898408677936199</c:v>
                </c:pt>
                <c:pt idx="14456">
                  <c:v>19.899785254116001</c:v>
                </c:pt>
                <c:pt idx="14457">
                  <c:v>19.901161830295699</c:v>
                </c:pt>
                <c:pt idx="14458">
                  <c:v>19.902538406475401</c:v>
                </c:pt>
                <c:pt idx="14459">
                  <c:v>19.903914982655099</c:v>
                </c:pt>
                <c:pt idx="14460">
                  <c:v>19.9052915588349</c:v>
                </c:pt>
                <c:pt idx="14461">
                  <c:v>19.906668135014598</c:v>
                </c:pt>
                <c:pt idx="14462">
                  <c:v>19.9080447111943</c:v>
                </c:pt>
                <c:pt idx="14463">
                  <c:v>19.909421287373998</c:v>
                </c:pt>
                <c:pt idx="14464">
                  <c:v>19.9107978635538</c:v>
                </c:pt>
                <c:pt idx="14465">
                  <c:v>19.912174439733501</c:v>
                </c:pt>
                <c:pt idx="14466">
                  <c:v>19.9135510159132</c:v>
                </c:pt>
                <c:pt idx="14467">
                  <c:v>19.914927592093001</c:v>
                </c:pt>
                <c:pt idx="14468">
                  <c:v>19.916304168272699</c:v>
                </c:pt>
                <c:pt idx="14469">
                  <c:v>19.917680744452401</c:v>
                </c:pt>
                <c:pt idx="14470">
                  <c:v>19.919057320632099</c:v>
                </c:pt>
                <c:pt idx="14471">
                  <c:v>19.9204338968119</c:v>
                </c:pt>
                <c:pt idx="14472">
                  <c:v>19.921810472991599</c:v>
                </c:pt>
                <c:pt idx="14473">
                  <c:v>19.9231870491713</c:v>
                </c:pt>
                <c:pt idx="14474">
                  <c:v>19.924563625350999</c:v>
                </c:pt>
                <c:pt idx="14475">
                  <c:v>19.9259402015308</c:v>
                </c:pt>
                <c:pt idx="14476">
                  <c:v>19.927316777710502</c:v>
                </c:pt>
                <c:pt idx="14477">
                  <c:v>19.9286933538902</c:v>
                </c:pt>
                <c:pt idx="14478">
                  <c:v>19.930069930069902</c:v>
                </c:pt>
                <c:pt idx="14479">
                  <c:v>19.931446506249699</c:v>
                </c:pt>
                <c:pt idx="14480">
                  <c:v>19.932823082429401</c:v>
                </c:pt>
                <c:pt idx="14481">
                  <c:v>19.934199658609099</c:v>
                </c:pt>
                <c:pt idx="14482">
                  <c:v>19.935576234788801</c:v>
                </c:pt>
                <c:pt idx="14483">
                  <c:v>19.936952810968599</c:v>
                </c:pt>
                <c:pt idx="14484">
                  <c:v>19.9383293871483</c:v>
                </c:pt>
                <c:pt idx="14485">
                  <c:v>19.939705963327999</c:v>
                </c:pt>
                <c:pt idx="14486">
                  <c:v>19.9410825395077</c:v>
                </c:pt>
                <c:pt idx="14487">
                  <c:v>19.942459115687502</c:v>
                </c:pt>
                <c:pt idx="14488">
                  <c:v>19.9438356918672</c:v>
                </c:pt>
                <c:pt idx="14489">
                  <c:v>19.945212268046902</c:v>
                </c:pt>
                <c:pt idx="14490">
                  <c:v>19.9465888442266</c:v>
                </c:pt>
                <c:pt idx="14491">
                  <c:v>19.947965420406401</c:v>
                </c:pt>
                <c:pt idx="14492">
                  <c:v>19.949341996586099</c:v>
                </c:pt>
                <c:pt idx="14493">
                  <c:v>19.950718572765801</c:v>
                </c:pt>
                <c:pt idx="14494">
                  <c:v>19.952095148945499</c:v>
                </c:pt>
                <c:pt idx="14495">
                  <c:v>19.953471725125301</c:v>
                </c:pt>
                <c:pt idx="14496">
                  <c:v>19.954848301304999</c:v>
                </c:pt>
                <c:pt idx="14497">
                  <c:v>19.956224877484701</c:v>
                </c:pt>
                <c:pt idx="14498">
                  <c:v>19.957601453664498</c:v>
                </c:pt>
                <c:pt idx="14499">
                  <c:v>19.9589780298442</c:v>
                </c:pt>
                <c:pt idx="14500">
                  <c:v>19.960354606023898</c:v>
                </c:pt>
                <c:pt idx="14501">
                  <c:v>19.9617311822036</c:v>
                </c:pt>
                <c:pt idx="14502">
                  <c:v>19.963107758383401</c:v>
                </c:pt>
                <c:pt idx="14503">
                  <c:v>19.9644843345631</c:v>
                </c:pt>
                <c:pt idx="14504">
                  <c:v>19.965860910742801</c:v>
                </c:pt>
                <c:pt idx="14505">
                  <c:v>19.9672374869225</c:v>
                </c:pt>
                <c:pt idx="14506">
                  <c:v>19.968614063102301</c:v>
                </c:pt>
                <c:pt idx="14507">
                  <c:v>19.969990639281999</c:v>
                </c:pt>
                <c:pt idx="14508">
                  <c:v>19.971367215461701</c:v>
                </c:pt>
                <c:pt idx="14509">
                  <c:v>19.972743791641399</c:v>
                </c:pt>
                <c:pt idx="14510">
                  <c:v>19.9741203678212</c:v>
                </c:pt>
                <c:pt idx="14511">
                  <c:v>19.975496944000898</c:v>
                </c:pt>
                <c:pt idx="14512">
                  <c:v>19.9768735201806</c:v>
                </c:pt>
                <c:pt idx="14513">
                  <c:v>19.978250096360298</c:v>
                </c:pt>
                <c:pt idx="14514">
                  <c:v>19.9796266725401</c:v>
                </c:pt>
                <c:pt idx="14515">
                  <c:v>19.981003248719801</c:v>
                </c:pt>
                <c:pt idx="14516">
                  <c:v>19.9823798248995</c:v>
                </c:pt>
                <c:pt idx="14517">
                  <c:v>19.983756401079201</c:v>
                </c:pt>
                <c:pt idx="14518">
                  <c:v>19.985132977258999</c:v>
                </c:pt>
                <c:pt idx="14519">
                  <c:v>19.986509553438701</c:v>
                </c:pt>
                <c:pt idx="14520">
                  <c:v>19.987886129618399</c:v>
                </c:pt>
                <c:pt idx="14521">
                  <c:v>19.989262705798101</c:v>
                </c:pt>
                <c:pt idx="14522">
                  <c:v>19.990639281977899</c:v>
                </c:pt>
                <c:pt idx="14523">
                  <c:v>19.9920158581576</c:v>
                </c:pt>
                <c:pt idx="14524">
                  <c:v>19.993392434337299</c:v>
                </c:pt>
                <c:pt idx="14525">
                  <c:v>19.994769010517</c:v>
                </c:pt>
                <c:pt idx="14526">
                  <c:v>19.996145586696802</c:v>
                </c:pt>
                <c:pt idx="14527">
                  <c:v>19.9975221628765</c:v>
                </c:pt>
                <c:pt idx="14528">
                  <c:v>19.998898739056202</c:v>
                </c:pt>
                <c:pt idx="14529">
                  <c:v>20.000275315235999</c:v>
                </c:pt>
                <c:pt idx="14530">
                  <c:v>20.001651891415701</c:v>
                </c:pt>
                <c:pt idx="14531">
                  <c:v>20.003028467595399</c:v>
                </c:pt>
                <c:pt idx="14532">
                  <c:v>20.004405043775101</c:v>
                </c:pt>
                <c:pt idx="14533">
                  <c:v>20.005781619954899</c:v>
                </c:pt>
                <c:pt idx="14534">
                  <c:v>20.007158196134601</c:v>
                </c:pt>
                <c:pt idx="14535">
                  <c:v>20.008534772314299</c:v>
                </c:pt>
                <c:pt idx="14536">
                  <c:v>20.009911348494001</c:v>
                </c:pt>
                <c:pt idx="14537">
                  <c:v>20.011287924673798</c:v>
                </c:pt>
                <c:pt idx="14538">
                  <c:v>20.0126645008535</c:v>
                </c:pt>
                <c:pt idx="14539">
                  <c:v>20.014041077033198</c:v>
                </c:pt>
                <c:pt idx="14540">
                  <c:v>20.0154176532129</c:v>
                </c:pt>
                <c:pt idx="14541">
                  <c:v>20.016794229392701</c:v>
                </c:pt>
                <c:pt idx="14542">
                  <c:v>20.018170805572399</c:v>
                </c:pt>
                <c:pt idx="14543">
                  <c:v>20.019547381752101</c:v>
                </c:pt>
                <c:pt idx="14544">
                  <c:v>20.020923957931799</c:v>
                </c:pt>
                <c:pt idx="14545">
                  <c:v>20.022300534111601</c:v>
                </c:pt>
                <c:pt idx="14546">
                  <c:v>20.023677110291299</c:v>
                </c:pt>
                <c:pt idx="14547">
                  <c:v>20.025053686471001</c:v>
                </c:pt>
                <c:pt idx="14548">
                  <c:v>20.026430262650699</c:v>
                </c:pt>
                <c:pt idx="14549">
                  <c:v>20.0278068388305</c:v>
                </c:pt>
                <c:pt idx="14550">
                  <c:v>20.029183415010198</c:v>
                </c:pt>
                <c:pt idx="14551">
                  <c:v>20.0305599911899</c:v>
                </c:pt>
                <c:pt idx="14552">
                  <c:v>20.031936567369598</c:v>
                </c:pt>
                <c:pt idx="14553">
                  <c:v>20.0333131435494</c:v>
                </c:pt>
                <c:pt idx="14554">
                  <c:v>20.034689719729101</c:v>
                </c:pt>
                <c:pt idx="14555">
                  <c:v>20.0360662959088</c:v>
                </c:pt>
                <c:pt idx="14556">
                  <c:v>20.037442872088501</c:v>
                </c:pt>
                <c:pt idx="14557">
                  <c:v>20.038819448268299</c:v>
                </c:pt>
                <c:pt idx="14558">
                  <c:v>20.040196024448001</c:v>
                </c:pt>
                <c:pt idx="14559">
                  <c:v>20.041572600627699</c:v>
                </c:pt>
                <c:pt idx="14560">
                  <c:v>20.042949176807401</c:v>
                </c:pt>
                <c:pt idx="14561">
                  <c:v>20.044325752987199</c:v>
                </c:pt>
                <c:pt idx="14562">
                  <c:v>20.0457023291669</c:v>
                </c:pt>
                <c:pt idx="14563">
                  <c:v>20.047078905346599</c:v>
                </c:pt>
                <c:pt idx="14564">
                  <c:v>20.0484554815264</c:v>
                </c:pt>
                <c:pt idx="14565">
                  <c:v>20.049832057706102</c:v>
                </c:pt>
                <c:pt idx="14566">
                  <c:v>20.0512086338858</c:v>
                </c:pt>
                <c:pt idx="14567">
                  <c:v>20.052585210065502</c:v>
                </c:pt>
                <c:pt idx="14568">
                  <c:v>20.053961786245299</c:v>
                </c:pt>
                <c:pt idx="14569">
                  <c:v>20.055338362425001</c:v>
                </c:pt>
                <c:pt idx="14570">
                  <c:v>20.056714938604699</c:v>
                </c:pt>
                <c:pt idx="14571">
                  <c:v>20.058091514784401</c:v>
                </c:pt>
                <c:pt idx="14572">
                  <c:v>20.059468090964199</c:v>
                </c:pt>
                <c:pt idx="14573">
                  <c:v>20.0608446671439</c:v>
                </c:pt>
                <c:pt idx="14574">
                  <c:v>20.062221243323599</c:v>
                </c:pt>
                <c:pt idx="14575">
                  <c:v>20.0635978195033</c:v>
                </c:pt>
                <c:pt idx="14576">
                  <c:v>20.064974395683102</c:v>
                </c:pt>
                <c:pt idx="14577">
                  <c:v>20.0663509718628</c:v>
                </c:pt>
                <c:pt idx="14578">
                  <c:v>20.067727548042502</c:v>
                </c:pt>
                <c:pt idx="14579">
                  <c:v>20.0691041242222</c:v>
                </c:pt>
                <c:pt idx="14580">
                  <c:v>20.070480700402001</c:v>
                </c:pt>
                <c:pt idx="14581">
                  <c:v>20.071857276581699</c:v>
                </c:pt>
                <c:pt idx="14582">
                  <c:v>20.073233852761401</c:v>
                </c:pt>
                <c:pt idx="14583">
                  <c:v>20.074610428941099</c:v>
                </c:pt>
                <c:pt idx="14584">
                  <c:v>20.075987005120901</c:v>
                </c:pt>
                <c:pt idx="14585">
                  <c:v>20.077363581300599</c:v>
                </c:pt>
                <c:pt idx="14586">
                  <c:v>20.078740157480301</c:v>
                </c:pt>
                <c:pt idx="14587">
                  <c:v>20.080116733660098</c:v>
                </c:pt>
                <c:pt idx="14588">
                  <c:v>20.0814933098398</c:v>
                </c:pt>
                <c:pt idx="14589">
                  <c:v>20.082869886019498</c:v>
                </c:pt>
                <c:pt idx="14590">
                  <c:v>20.0842464621992</c:v>
                </c:pt>
                <c:pt idx="14591">
                  <c:v>20.085623038378898</c:v>
                </c:pt>
                <c:pt idx="14592">
                  <c:v>20.0869996145587</c:v>
                </c:pt>
                <c:pt idx="14593">
                  <c:v>20.088376190738401</c:v>
                </c:pt>
                <c:pt idx="14594">
                  <c:v>20.0897527669181</c:v>
                </c:pt>
                <c:pt idx="14595">
                  <c:v>20.091129343097901</c:v>
                </c:pt>
                <c:pt idx="14596">
                  <c:v>20.092505919277599</c:v>
                </c:pt>
                <c:pt idx="14597">
                  <c:v>20.093882495457301</c:v>
                </c:pt>
                <c:pt idx="14598">
                  <c:v>20.095259071636999</c:v>
                </c:pt>
                <c:pt idx="14599">
                  <c:v>20.0966356478168</c:v>
                </c:pt>
                <c:pt idx="14600">
                  <c:v>20.098012223996498</c:v>
                </c:pt>
                <c:pt idx="14601">
                  <c:v>20.0993888001762</c:v>
                </c:pt>
                <c:pt idx="14602">
                  <c:v>20.100765376355898</c:v>
                </c:pt>
                <c:pt idx="14603">
                  <c:v>20.1021419525357</c:v>
                </c:pt>
                <c:pt idx="14604">
                  <c:v>20.103518528715401</c:v>
                </c:pt>
                <c:pt idx="14605">
                  <c:v>20.1048951048951</c:v>
                </c:pt>
                <c:pt idx="14606">
                  <c:v>20.106271681074801</c:v>
                </c:pt>
                <c:pt idx="14607">
                  <c:v>20.107648257254599</c:v>
                </c:pt>
                <c:pt idx="14608">
                  <c:v>20.109024833434301</c:v>
                </c:pt>
                <c:pt idx="14609">
                  <c:v>20.110401409613999</c:v>
                </c:pt>
                <c:pt idx="14610">
                  <c:v>20.111777985793701</c:v>
                </c:pt>
                <c:pt idx="14611">
                  <c:v>20.113154561973499</c:v>
                </c:pt>
                <c:pt idx="14612">
                  <c:v>20.1145311381532</c:v>
                </c:pt>
                <c:pt idx="14613">
                  <c:v>20.115907714332899</c:v>
                </c:pt>
                <c:pt idx="14614">
                  <c:v>20.1172842905126</c:v>
                </c:pt>
                <c:pt idx="14615">
                  <c:v>20.118660866692402</c:v>
                </c:pt>
                <c:pt idx="14616">
                  <c:v>20.1200374428721</c:v>
                </c:pt>
                <c:pt idx="14617">
                  <c:v>20.121414019051802</c:v>
                </c:pt>
                <c:pt idx="14618">
                  <c:v>20.1227905952315</c:v>
                </c:pt>
                <c:pt idx="14619">
                  <c:v>20.124167171411301</c:v>
                </c:pt>
                <c:pt idx="14620">
                  <c:v>20.125543747590999</c:v>
                </c:pt>
                <c:pt idx="14621">
                  <c:v>20.126920323770701</c:v>
                </c:pt>
                <c:pt idx="14622">
                  <c:v>20.128296899950499</c:v>
                </c:pt>
                <c:pt idx="14623">
                  <c:v>20.129673476130201</c:v>
                </c:pt>
                <c:pt idx="14624">
                  <c:v>20.131050052309899</c:v>
                </c:pt>
                <c:pt idx="14625">
                  <c:v>20.132426628489601</c:v>
                </c:pt>
                <c:pt idx="14626">
                  <c:v>20.133803204669402</c:v>
                </c:pt>
                <c:pt idx="14627">
                  <c:v>20.1351797808491</c:v>
                </c:pt>
                <c:pt idx="14628">
                  <c:v>20.136556357028802</c:v>
                </c:pt>
                <c:pt idx="14629">
                  <c:v>20.1379329332085</c:v>
                </c:pt>
                <c:pt idx="14630">
                  <c:v>20.139309509388301</c:v>
                </c:pt>
                <c:pt idx="14631">
                  <c:v>20.140686085567999</c:v>
                </c:pt>
                <c:pt idx="14632">
                  <c:v>20.142062661747701</c:v>
                </c:pt>
                <c:pt idx="14633">
                  <c:v>20.143439237927399</c:v>
                </c:pt>
                <c:pt idx="14634">
                  <c:v>20.144815814107201</c:v>
                </c:pt>
                <c:pt idx="14635">
                  <c:v>20.146192390286899</c:v>
                </c:pt>
                <c:pt idx="14636">
                  <c:v>20.147568966466601</c:v>
                </c:pt>
                <c:pt idx="14637">
                  <c:v>20.148945542646299</c:v>
                </c:pt>
                <c:pt idx="14638">
                  <c:v>20.1503221188261</c:v>
                </c:pt>
                <c:pt idx="14639">
                  <c:v>20.151698695005798</c:v>
                </c:pt>
                <c:pt idx="14640">
                  <c:v>20.1530752711855</c:v>
                </c:pt>
                <c:pt idx="14641">
                  <c:v>20.154451847365198</c:v>
                </c:pt>
                <c:pt idx="14642">
                  <c:v>20.155828423545</c:v>
                </c:pt>
                <c:pt idx="14643">
                  <c:v>20.157204999724701</c:v>
                </c:pt>
                <c:pt idx="14644">
                  <c:v>20.1585815759044</c:v>
                </c:pt>
                <c:pt idx="14645">
                  <c:v>20.159958152084101</c:v>
                </c:pt>
                <c:pt idx="14646">
                  <c:v>20.161334728263899</c:v>
                </c:pt>
                <c:pt idx="14647">
                  <c:v>20.162711304443601</c:v>
                </c:pt>
                <c:pt idx="14648">
                  <c:v>20.164087880623299</c:v>
                </c:pt>
                <c:pt idx="14649">
                  <c:v>20.165464456803001</c:v>
                </c:pt>
                <c:pt idx="14650">
                  <c:v>20.166841032982799</c:v>
                </c:pt>
                <c:pt idx="14651">
                  <c:v>20.1682176091625</c:v>
                </c:pt>
                <c:pt idx="14652">
                  <c:v>20.169594185342199</c:v>
                </c:pt>
                <c:pt idx="14653">
                  <c:v>20.1709707615219</c:v>
                </c:pt>
                <c:pt idx="14654">
                  <c:v>20.172347337701702</c:v>
                </c:pt>
                <c:pt idx="14655">
                  <c:v>20.1737239138814</c:v>
                </c:pt>
                <c:pt idx="14656">
                  <c:v>20.175100490061102</c:v>
                </c:pt>
                <c:pt idx="14657">
                  <c:v>20.176477066240899</c:v>
                </c:pt>
                <c:pt idx="14658">
                  <c:v>20.177853642420601</c:v>
                </c:pt>
                <c:pt idx="14659">
                  <c:v>20.179230218600299</c:v>
                </c:pt>
                <c:pt idx="14660">
                  <c:v>20.180606794780001</c:v>
                </c:pt>
                <c:pt idx="14661">
                  <c:v>20.181983370959799</c:v>
                </c:pt>
                <c:pt idx="14662">
                  <c:v>20.1833599471395</c:v>
                </c:pt>
                <c:pt idx="14663">
                  <c:v>20.184736523319199</c:v>
                </c:pt>
                <c:pt idx="14664">
                  <c:v>20.1861130994989</c:v>
                </c:pt>
                <c:pt idx="14665">
                  <c:v>20.187489675678702</c:v>
                </c:pt>
                <c:pt idx="14666">
                  <c:v>20.1888662518584</c:v>
                </c:pt>
                <c:pt idx="14667">
                  <c:v>20.190242828038102</c:v>
                </c:pt>
                <c:pt idx="14668">
                  <c:v>20.1916194042178</c:v>
                </c:pt>
                <c:pt idx="14669">
                  <c:v>20.192995980397601</c:v>
                </c:pt>
                <c:pt idx="14670">
                  <c:v>20.194372556577299</c:v>
                </c:pt>
                <c:pt idx="14671">
                  <c:v>20.195749132757001</c:v>
                </c:pt>
                <c:pt idx="14672">
                  <c:v>20.197125708936699</c:v>
                </c:pt>
                <c:pt idx="14673">
                  <c:v>20.198502285116501</c:v>
                </c:pt>
                <c:pt idx="14674">
                  <c:v>20.199878861296199</c:v>
                </c:pt>
                <c:pt idx="14675">
                  <c:v>20.201255437475901</c:v>
                </c:pt>
                <c:pt idx="14676">
                  <c:v>20.202632013655599</c:v>
                </c:pt>
                <c:pt idx="14677">
                  <c:v>20.2040085898354</c:v>
                </c:pt>
                <c:pt idx="14678">
                  <c:v>20.205385166015098</c:v>
                </c:pt>
                <c:pt idx="14679">
                  <c:v>20.2067617421948</c:v>
                </c:pt>
                <c:pt idx="14680">
                  <c:v>20.208138318374498</c:v>
                </c:pt>
                <c:pt idx="14681">
                  <c:v>20.2095148945543</c:v>
                </c:pt>
                <c:pt idx="14682">
                  <c:v>20.210891470734001</c:v>
                </c:pt>
                <c:pt idx="14683">
                  <c:v>20.212268046913699</c:v>
                </c:pt>
                <c:pt idx="14684">
                  <c:v>20.213644623093401</c:v>
                </c:pt>
                <c:pt idx="14685">
                  <c:v>20.215021199273199</c:v>
                </c:pt>
                <c:pt idx="14686">
                  <c:v>20.216397775452901</c:v>
                </c:pt>
                <c:pt idx="14687">
                  <c:v>20.217774351632599</c:v>
                </c:pt>
                <c:pt idx="14688">
                  <c:v>20.2191509278124</c:v>
                </c:pt>
                <c:pt idx="14689">
                  <c:v>20.220527503992098</c:v>
                </c:pt>
                <c:pt idx="14690">
                  <c:v>20.2219040801718</c:v>
                </c:pt>
                <c:pt idx="14691">
                  <c:v>20.223280656351498</c:v>
                </c:pt>
                <c:pt idx="14692">
                  <c:v>20.2246572325313</c:v>
                </c:pt>
                <c:pt idx="14693">
                  <c:v>20.226033808711001</c:v>
                </c:pt>
                <c:pt idx="14694">
                  <c:v>20.2274103848907</c:v>
                </c:pt>
                <c:pt idx="14695">
                  <c:v>20.228786961070401</c:v>
                </c:pt>
                <c:pt idx="14696">
                  <c:v>20.230163537250199</c:v>
                </c:pt>
                <c:pt idx="14697">
                  <c:v>20.231540113429901</c:v>
                </c:pt>
                <c:pt idx="14698">
                  <c:v>20.232916689609599</c:v>
                </c:pt>
                <c:pt idx="14699">
                  <c:v>20.234293265789301</c:v>
                </c:pt>
                <c:pt idx="14700">
                  <c:v>20.235669841969099</c:v>
                </c:pt>
                <c:pt idx="14701">
                  <c:v>20.2370464181488</c:v>
                </c:pt>
                <c:pt idx="14702">
                  <c:v>20.238422994328499</c:v>
                </c:pt>
                <c:pt idx="14703">
                  <c:v>20.2397995705082</c:v>
                </c:pt>
                <c:pt idx="14704">
                  <c:v>20.241176146688002</c:v>
                </c:pt>
                <c:pt idx="14705">
                  <c:v>20.2425527228677</c:v>
                </c:pt>
                <c:pt idx="14706">
                  <c:v>20.243929299047402</c:v>
                </c:pt>
                <c:pt idx="14707">
                  <c:v>20.2453058752271</c:v>
                </c:pt>
                <c:pt idx="14708">
                  <c:v>20.246682451406901</c:v>
                </c:pt>
                <c:pt idx="14709">
                  <c:v>20.248059027586599</c:v>
                </c:pt>
                <c:pt idx="14710">
                  <c:v>20.249435603766301</c:v>
                </c:pt>
                <c:pt idx="14711">
                  <c:v>20.250812179945999</c:v>
                </c:pt>
                <c:pt idx="14712">
                  <c:v>20.2521887561258</c:v>
                </c:pt>
                <c:pt idx="14713">
                  <c:v>20.253565332305499</c:v>
                </c:pt>
                <c:pt idx="14714">
                  <c:v>20.2549419084852</c:v>
                </c:pt>
                <c:pt idx="14715">
                  <c:v>20.256318484664899</c:v>
                </c:pt>
                <c:pt idx="14716">
                  <c:v>20.2576950608447</c:v>
                </c:pt>
                <c:pt idx="14717">
                  <c:v>20.259071637024402</c:v>
                </c:pt>
                <c:pt idx="14718">
                  <c:v>20.2604482132041</c:v>
                </c:pt>
                <c:pt idx="14719">
                  <c:v>20.261824789383802</c:v>
                </c:pt>
                <c:pt idx="14720">
                  <c:v>20.263201365563599</c:v>
                </c:pt>
                <c:pt idx="14721">
                  <c:v>20.264577941743301</c:v>
                </c:pt>
                <c:pt idx="14722">
                  <c:v>20.265954517922999</c:v>
                </c:pt>
                <c:pt idx="14723">
                  <c:v>20.267331094102801</c:v>
                </c:pt>
                <c:pt idx="14724">
                  <c:v>20.268707670282499</c:v>
                </c:pt>
                <c:pt idx="14725">
                  <c:v>20.270084246462201</c:v>
                </c:pt>
                <c:pt idx="14726">
                  <c:v>20.271460822641899</c:v>
                </c:pt>
                <c:pt idx="14727">
                  <c:v>20.2728373988217</c:v>
                </c:pt>
                <c:pt idx="14728">
                  <c:v>20.274213975001398</c:v>
                </c:pt>
                <c:pt idx="14729">
                  <c:v>20.2755905511811</c:v>
                </c:pt>
                <c:pt idx="14730">
                  <c:v>20.276967127360798</c:v>
                </c:pt>
                <c:pt idx="14731">
                  <c:v>20.2783437035406</c:v>
                </c:pt>
                <c:pt idx="14732">
                  <c:v>20.279720279720301</c:v>
                </c:pt>
                <c:pt idx="14733">
                  <c:v>20.2810968559</c:v>
                </c:pt>
                <c:pt idx="14734">
                  <c:v>20.282473432079701</c:v>
                </c:pt>
                <c:pt idx="14735">
                  <c:v>20.283850008259499</c:v>
                </c:pt>
                <c:pt idx="14736">
                  <c:v>20.285226584439201</c:v>
                </c:pt>
                <c:pt idx="14737">
                  <c:v>20.286603160618899</c:v>
                </c:pt>
                <c:pt idx="14738">
                  <c:v>20.287979736798601</c:v>
                </c:pt>
                <c:pt idx="14739">
                  <c:v>20.289356312978398</c:v>
                </c:pt>
                <c:pt idx="14740">
                  <c:v>20.2907328891581</c:v>
                </c:pt>
                <c:pt idx="14741">
                  <c:v>20.292109465337798</c:v>
                </c:pt>
                <c:pt idx="14742">
                  <c:v>20.2934860415175</c:v>
                </c:pt>
                <c:pt idx="14743">
                  <c:v>20.294862617697301</c:v>
                </c:pt>
                <c:pt idx="14744">
                  <c:v>20.296239193877</c:v>
                </c:pt>
                <c:pt idx="14745">
                  <c:v>20.297615770056701</c:v>
                </c:pt>
                <c:pt idx="14746">
                  <c:v>20.2989923462364</c:v>
                </c:pt>
                <c:pt idx="14747">
                  <c:v>20.300368922416201</c:v>
                </c:pt>
                <c:pt idx="14748">
                  <c:v>20.301745498595899</c:v>
                </c:pt>
                <c:pt idx="14749">
                  <c:v>20.303122074775601</c:v>
                </c:pt>
                <c:pt idx="14750">
                  <c:v>20.304498650955299</c:v>
                </c:pt>
                <c:pt idx="14751">
                  <c:v>20.3058752271351</c:v>
                </c:pt>
                <c:pt idx="14752">
                  <c:v>20.307251803314799</c:v>
                </c:pt>
                <c:pt idx="14753">
                  <c:v>20.3086283794945</c:v>
                </c:pt>
                <c:pt idx="14754">
                  <c:v>20.310004955674302</c:v>
                </c:pt>
                <c:pt idx="14755">
                  <c:v>20.311381531854</c:v>
                </c:pt>
                <c:pt idx="14756">
                  <c:v>20.312758108033702</c:v>
                </c:pt>
                <c:pt idx="14757">
                  <c:v>20.3141346842134</c:v>
                </c:pt>
                <c:pt idx="14758">
                  <c:v>20.315511260393201</c:v>
                </c:pt>
                <c:pt idx="14759">
                  <c:v>20.316887836572899</c:v>
                </c:pt>
                <c:pt idx="14760">
                  <c:v>20.318264412752601</c:v>
                </c:pt>
                <c:pt idx="14761">
                  <c:v>20.319640988932299</c:v>
                </c:pt>
                <c:pt idx="14762">
                  <c:v>20.321017565112101</c:v>
                </c:pt>
                <c:pt idx="14763">
                  <c:v>20.322394141291799</c:v>
                </c:pt>
                <c:pt idx="14764">
                  <c:v>20.323770717471501</c:v>
                </c:pt>
                <c:pt idx="14765">
                  <c:v>20.325147293651199</c:v>
                </c:pt>
                <c:pt idx="14766">
                  <c:v>20.326523869831</c:v>
                </c:pt>
                <c:pt idx="14767">
                  <c:v>20.327900446010698</c:v>
                </c:pt>
                <c:pt idx="14768">
                  <c:v>20.3292770221904</c:v>
                </c:pt>
                <c:pt idx="14769">
                  <c:v>20.330653598370098</c:v>
                </c:pt>
                <c:pt idx="14770">
                  <c:v>20.332030174549899</c:v>
                </c:pt>
                <c:pt idx="14771">
                  <c:v>20.333406750729601</c:v>
                </c:pt>
                <c:pt idx="14772">
                  <c:v>20.334783326909299</c:v>
                </c:pt>
                <c:pt idx="14773">
                  <c:v>20.336159903089001</c:v>
                </c:pt>
                <c:pt idx="14774">
                  <c:v>20.337536479268799</c:v>
                </c:pt>
                <c:pt idx="14775">
                  <c:v>20.338913055448501</c:v>
                </c:pt>
                <c:pt idx="14776">
                  <c:v>20.340289631628199</c:v>
                </c:pt>
                <c:pt idx="14777">
                  <c:v>20.341666207807901</c:v>
                </c:pt>
                <c:pt idx="14778">
                  <c:v>20.343042783987698</c:v>
                </c:pt>
                <c:pt idx="14779">
                  <c:v>20.3444193601674</c:v>
                </c:pt>
                <c:pt idx="14780">
                  <c:v>20.345795936347098</c:v>
                </c:pt>
                <c:pt idx="14781">
                  <c:v>20.3471725125268</c:v>
                </c:pt>
                <c:pt idx="14782">
                  <c:v>20.348549088706601</c:v>
                </c:pt>
                <c:pt idx="14783">
                  <c:v>20.3499256648863</c:v>
                </c:pt>
                <c:pt idx="14784">
                  <c:v>20.351302241066001</c:v>
                </c:pt>
                <c:pt idx="14785">
                  <c:v>20.352678817245799</c:v>
                </c:pt>
                <c:pt idx="14786">
                  <c:v>20.354055393425501</c:v>
                </c:pt>
                <c:pt idx="14787">
                  <c:v>20.355431969605199</c:v>
                </c:pt>
                <c:pt idx="14788">
                  <c:v>20.356808545784901</c:v>
                </c:pt>
                <c:pt idx="14789">
                  <c:v>20.358185121964699</c:v>
                </c:pt>
                <c:pt idx="14790">
                  <c:v>20.3595616981444</c:v>
                </c:pt>
                <c:pt idx="14791">
                  <c:v>20.360938274324099</c:v>
                </c:pt>
                <c:pt idx="14792">
                  <c:v>20.3623148505038</c:v>
                </c:pt>
                <c:pt idx="14793">
                  <c:v>20.363691426683602</c:v>
                </c:pt>
                <c:pt idx="14794">
                  <c:v>20.3650680028633</c:v>
                </c:pt>
                <c:pt idx="14795">
                  <c:v>20.366444579043002</c:v>
                </c:pt>
                <c:pt idx="14796">
                  <c:v>20.3678211552227</c:v>
                </c:pt>
                <c:pt idx="14797">
                  <c:v>20.369197731402501</c:v>
                </c:pt>
                <c:pt idx="14798">
                  <c:v>20.370574307582199</c:v>
                </c:pt>
                <c:pt idx="14799">
                  <c:v>20.371950883761901</c:v>
                </c:pt>
                <c:pt idx="14800">
                  <c:v>20.373327459941599</c:v>
                </c:pt>
                <c:pt idx="14801">
                  <c:v>20.3747040361214</c:v>
                </c:pt>
                <c:pt idx="14802">
                  <c:v>20.376080612301099</c:v>
                </c:pt>
                <c:pt idx="14803">
                  <c:v>20.3774571884808</c:v>
                </c:pt>
                <c:pt idx="14804">
                  <c:v>20.378833764660499</c:v>
                </c:pt>
                <c:pt idx="14805">
                  <c:v>20.3802103408403</c:v>
                </c:pt>
                <c:pt idx="14806">
                  <c:v>20.381586917020002</c:v>
                </c:pt>
                <c:pt idx="14807">
                  <c:v>20.3829634931997</c:v>
                </c:pt>
                <c:pt idx="14808">
                  <c:v>20.384340069379402</c:v>
                </c:pt>
                <c:pt idx="14809">
                  <c:v>20.385716645559199</c:v>
                </c:pt>
                <c:pt idx="14810">
                  <c:v>20.387093221738901</c:v>
                </c:pt>
                <c:pt idx="14811">
                  <c:v>20.388469797918599</c:v>
                </c:pt>
                <c:pt idx="14812">
                  <c:v>20.389846374098301</c:v>
                </c:pt>
                <c:pt idx="14813">
                  <c:v>20.391222950278099</c:v>
                </c:pt>
                <c:pt idx="14814">
                  <c:v>20.392599526457801</c:v>
                </c:pt>
                <c:pt idx="14815">
                  <c:v>20.393976102637499</c:v>
                </c:pt>
                <c:pt idx="14816">
                  <c:v>20.3953526788173</c:v>
                </c:pt>
                <c:pt idx="14817">
                  <c:v>20.396729254996998</c:v>
                </c:pt>
                <c:pt idx="14818">
                  <c:v>20.3981058311767</c:v>
                </c:pt>
                <c:pt idx="14819">
                  <c:v>20.399482407356398</c:v>
                </c:pt>
                <c:pt idx="14820">
                  <c:v>20.4008589835362</c:v>
                </c:pt>
                <c:pt idx="14821">
                  <c:v>20.402235559715901</c:v>
                </c:pt>
                <c:pt idx="14822">
                  <c:v>20.4036121358956</c:v>
                </c:pt>
                <c:pt idx="14823">
                  <c:v>20.404988712075301</c:v>
                </c:pt>
                <c:pt idx="14824">
                  <c:v>20.406365288255099</c:v>
                </c:pt>
                <c:pt idx="14825">
                  <c:v>20.407741864434801</c:v>
                </c:pt>
                <c:pt idx="14826">
                  <c:v>20.409118440614499</c:v>
                </c:pt>
                <c:pt idx="14827">
                  <c:v>20.410495016794201</c:v>
                </c:pt>
                <c:pt idx="14828">
                  <c:v>20.411871592973998</c:v>
                </c:pt>
                <c:pt idx="14829">
                  <c:v>20.4132481691537</c:v>
                </c:pt>
                <c:pt idx="14830">
                  <c:v>20.414624745333398</c:v>
                </c:pt>
                <c:pt idx="14831">
                  <c:v>20.4160013215131</c:v>
                </c:pt>
                <c:pt idx="14832">
                  <c:v>20.417377897692901</c:v>
                </c:pt>
                <c:pt idx="14833">
                  <c:v>20.4187544738726</c:v>
                </c:pt>
                <c:pt idx="14834">
                  <c:v>20.420131050052301</c:v>
                </c:pt>
                <c:pt idx="14835">
                  <c:v>20.421507626232</c:v>
                </c:pt>
                <c:pt idx="14836">
                  <c:v>20.422884202411801</c:v>
                </c:pt>
                <c:pt idx="14837">
                  <c:v>20.424260778591499</c:v>
                </c:pt>
                <c:pt idx="14838">
                  <c:v>20.425637354771201</c:v>
                </c:pt>
                <c:pt idx="14839">
                  <c:v>20.427013930950899</c:v>
                </c:pt>
                <c:pt idx="14840">
                  <c:v>20.4283905071307</c:v>
                </c:pt>
                <c:pt idx="14841">
                  <c:v>20.429767083310399</c:v>
                </c:pt>
                <c:pt idx="14842">
                  <c:v>20.4311436594901</c:v>
                </c:pt>
                <c:pt idx="14843">
                  <c:v>20.432520235669902</c:v>
                </c:pt>
                <c:pt idx="14844">
                  <c:v>20.4338968118496</c:v>
                </c:pt>
                <c:pt idx="14845">
                  <c:v>20.435273388029302</c:v>
                </c:pt>
                <c:pt idx="14846">
                  <c:v>20.436649964209</c:v>
                </c:pt>
                <c:pt idx="14847">
                  <c:v>20.438026540388801</c:v>
                </c:pt>
                <c:pt idx="14848">
                  <c:v>20.439403116568499</c:v>
                </c:pt>
                <c:pt idx="14849">
                  <c:v>20.440779692748201</c:v>
                </c:pt>
                <c:pt idx="14850">
                  <c:v>20.442156268927899</c:v>
                </c:pt>
                <c:pt idx="14851">
                  <c:v>20.443532845107701</c:v>
                </c:pt>
                <c:pt idx="14852">
                  <c:v>20.444909421287399</c:v>
                </c:pt>
                <c:pt idx="14853">
                  <c:v>20.446285997467101</c:v>
                </c:pt>
                <c:pt idx="14854">
                  <c:v>20.447662573646799</c:v>
                </c:pt>
                <c:pt idx="14855">
                  <c:v>20.4490391498266</c:v>
                </c:pt>
                <c:pt idx="14856">
                  <c:v>20.450415726006302</c:v>
                </c:pt>
                <c:pt idx="14857">
                  <c:v>20.451792302186</c:v>
                </c:pt>
                <c:pt idx="14858">
                  <c:v>20.453168878365702</c:v>
                </c:pt>
                <c:pt idx="14859">
                  <c:v>20.454545454545499</c:v>
                </c:pt>
                <c:pt idx="14860">
                  <c:v>20.455922030725201</c:v>
                </c:pt>
                <c:pt idx="14861">
                  <c:v>20.457298606904899</c:v>
                </c:pt>
                <c:pt idx="14862">
                  <c:v>20.458675183084601</c:v>
                </c:pt>
                <c:pt idx="14863">
                  <c:v>20.460051759264399</c:v>
                </c:pt>
                <c:pt idx="14864">
                  <c:v>20.461428335444101</c:v>
                </c:pt>
                <c:pt idx="14865">
                  <c:v>20.462804911623799</c:v>
                </c:pt>
                <c:pt idx="14866">
                  <c:v>20.464181487803501</c:v>
                </c:pt>
                <c:pt idx="14867">
                  <c:v>20.465558063983298</c:v>
                </c:pt>
                <c:pt idx="14868">
                  <c:v>20.466934640163</c:v>
                </c:pt>
                <c:pt idx="14869">
                  <c:v>20.468311216342698</c:v>
                </c:pt>
                <c:pt idx="14870">
                  <c:v>20.4696877925224</c:v>
                </c:pt>
                <c:pt idx="14871">
                  <c:v>20.471064368702201</c:v>
                </c:pt>
                <c:pt idx="14872">
                  <c:v>20.4724409448819</c:v>
                </c:pt>
                <c:pt idx="14873">
                  <c:v>20.473817521061601</c:v>
                </c:pt>
                <c:pt idx="14874">
                  <c:v>20.4751940972413</c:v>
                </c:pt>
                <c:pt idx="14875">
                  <c:v>20.476570673421101</c:v>
                </c:pt>
                <c:pt idx="14876">
                  <c:v>20.477947249600799</c:v>
                </c:pt>
                <c:pt idx="14877">
                  <c:v>20.479323825780501</c:v>
                </c:pt>
                <c:pt idx="14878">
                  <c:v>20.480700401960299</c:v>
                </c:pt>
                <c:pt idx="14879">
                  <c:v>20.48207697814</c:v>
                </c:pt>
                <c:pt idx="14880">
                  <c:v>20.483453554319698</c:v>
                </c:pt>
                <c:pt idx="14881">
                  <c:v>20.4848301304994</c:v>
                </c:pt>
                <c:pt idx="14882">
                  <c:v>20.486206706679202</c:v>
                </c:pt>
                <c:pt idx="14883">
                  <c:v>20.4875832828589</c:v>
                </c:pt>
                <c:pt idx="14884">
                  <c:v>20.488959859038602</c:v>
                </c:pt>
                <c:pt idx="14885">
                  <c:v>20.4903364352183</c:v>
                </c:pt>
                <c:pt idx="14886">
                  <c:v>20.491713011398101</c:v>
                </c:pt>
                <c:pt idx="14887">
                  <c:v>20.493089587577799</c:v>
                </c:pt>
                <c:pt idx="14888">
                  <c:v>20.494466163757501</c:v>
                </c:pt>
                <c:pt idx="14889">
                  <c:v>20.495842739937199</c:v>
                </c:pt>
                <c:pt idx="14890">
                  <c:v>20.497219316117</c:v>
                </c:pt>
                <c:pt idx="14891">
                  <c:v>20.498595892296699</c:v>
                </c:pt>
                <c:pt idx="14892">
                  <c:v>20.4999724684764</c:v>
                </c:pt>
                <c:pt idx="14893">
                  <c:v>20.501349044656099</c:v>
                </c:pt>
                <c:pt idx="14894">
                  <c:v>20.5027256208359</c:v>
                </c:pt>
                <c:pt idx="14895">
                  <c:v>20.504102197015602</c:v>
                </c:pt>
                <c:pt idx="14896">
                  <c:v>20.5054787731953</c:v>
                </c:pt>
                <c:pt idx="14897">
                  <c:v>20.506855349375002</c:v>
                </c:pt>
                <c:pt idx="14898">
                  <c:v>20.508231925554799</c:v>
                </c:pt>
                <c:pt idx="14899">
                  <c:v>20.509608501734501</c:v>
                </c:pt>
                <c:pt idx="14900">
                  <c:v>20.510985077914199</c:v>
                </c:pt>
                <c:pt idx="14901">
                  <c:v>20.512361654093901</c:v>
                </c:pt>
                <c:pt idx="14902">
                  <c:v>20.513738230273699</c:v>
                </c:pt>
                <c:pt idx="14903">
                  <c:v>20.515114806453401</c:v>
                </c:pt>
                <c:pt idx="14904">
                  <c:v>20.516491382633099</c:v>
                </c:pt>
                <c:pt idx="14905">
                  <c:v>20.517867958812801</c:v>
                </c:pt>
                <c:pt idx="14906">
                  <c:v>20.519244534992598</c:v>
                </c:pt>
                <c:pt idx="14907">
                  <c:v>20.5206211111723</c:v>
                </c:pt>
                <c:pt idx="14908">
                  <c:v>20.521997687351998</c:v>
                </c:pt>
                <c:pt idx="14909">
                  <c:v>20.5233742635317</c:v>
                </c:pt>
                <c:pt idx="14910">
                  <c:v>20.524750839711501</c:v>
                </c:pt>
                <c:pt idx="14911">
                  <c:v>20.526127415891199</c:v>
                </c:pt>
                <c:pt idx="14912">
                  <c:v>20.527503992070901</c:v>
                </c:pt>
                <c:pt idx="14913">
                  <c:v>20.528880568250699</c:v>
                </c:pt>
                <c:pt idx="14914">
                  <c:v>20.530257144430401</c:v>
                </c:pt>
                <c:pt idx="14915">
                  <c:v>20.531633720610099</c:v>
                </c:pt>
                <c:pt idx="14916">
                  <c:v>20.533010296789801</c:v>
                </c:pt>
                <c:pt idx="14917">
                  <c:v>20.534386872969598</c:v>
                </c:pt>
                <c:pt idx="14918">
                  <c:v>20.5357634491493</c:v>
                </c:pt>
                <c:pt idx="14919">
                  <c:v>20.537140025328998</c:v>
                </c:pt>
                <c:pt idx="14920">
                  <c:v>20.5385166015087</c:v>
                </c:pt>
                <c:pt idx="14921">
                  <c:v>20.539893177688501</c:v>
                </c:pt>
                <c:pt idx="14922">
                  <c:v>20.5412697538682</c:v>
                </c:pt>
                <c:pt idx="14923">
                  <c:v>20.542646330047901</c:v>
                </c:pt>
                <c:pt idx="14924">
                  <c:v>20.5440229062276</c:v>
                </c:pt>
                <c:pt idx="14925">
                  <c:v>20.545399482407401</c:v>
                </c:pt>
                <c:pt idx="14926">
                  <c:v>20.546776058587099</c:v>
                </c:pt>
                <c:pt idx="14927">
                  <c:v>20.548152634766801</c:v>
                </c:pt>
                <c:pt idx="14928">
                  <c:v>20.549529210946499</c:v>
                </c:pt>
                <c:pt idx="14929">
                  <c:v>20.5509057871263</c:v>
                </c:pt>
                <c:pt idx="14930">
                  <c:v>20.552282363305999</c:v>
                </c:pt>
                <c:pt idx="14931">
                  <c:v>20.5536589394857</c:v>
                </c:pt>
                <c:pt idx="14932">
                  <c:v>20.555035515665399</c:v>
                </c:pt>
                <c:pt idx="14933">
                  <c:v>20.5564120918452</c:v>
                </c:pt>
                <c:pt idx="14934">
                  <c:v>20.557788668024902</c:v>
                </c:pt>
                <c:pt idx="14935">
                  <c:v>20.5591652442046</c:v>
                </c:pt>
                <c:pt idx="14936">
                  <c:v>20.560541820384302</c:v>
                </c:pt>
                <c:pt idx="14937">
                  <c:v>20.561918396564099</c:v>
                </c:pt>
                <c:pt idx="14938">
                  <c:v>20.563294972743801</c:v>
                </c:pt>
                <c:pt idx="14939">
                  <c:v>20.564671548923499</c:v>
                </c:pt>
                <c:pt idx="14940">
                  <c:v>20.566048125103201</c:v>
                </c:pt>
                <c:pt idx="14941">
                  <c:v>20.567424701282999</c:v>
                </c:pt>
                <c:pt idx="14942">
                  <c:v>20.5688012774627</c:v>
                </c:pt>
                <c:pt idx="14943">
                  <c:v>20.570177853642399</c:v>
                </c:pt>
                <c:pt idx="14944">
                  <c:v>20.5715544298222</c:v>
                </c:pt>
                <c:pt idx="14945">
                  <c:v>20.572931006001902</c:v>
                </c:pt>
                <c:pt idx="14946">
                  <c:v>20.5743075821816</c:v>
                </c:pt>
                <c:pt idx="14947">
                  <c:v>20.575684158361302</c:v>
                </c:pt>
                <c:pt idx="14948">
                  <c:v>20.577060734541099</c:v>
                </c:pt>
                <c:pt idx="14949">
                  <c:v>20.578437310720801</c:v>
                </c:pt>
                <c:pt idx="14950">
                  <c:v>20.579813886900499</c:v>
                </c:pt>
                <c:pt idx="14951">
                  <c:v>20.581190463080201</c:v>
                </c:pt>
                <c:pt idx="14952">
                  <c:v>20.582567039259999</c:v>
                </c:pt>
                <c:pt idx="14953">
                  <c:v>20.583943615439701</c:v>
                </c:pt>
                <c:pt idx="14954">
                  <c:v>20.585320191619399</c:v>
                </c:pt>
                <c:pt idx="14955">
                  <c:v>20.586696767799101</c:v>
                </c:pt>
                <c:pt idx="14956">
                  <c:v>20.588073343978898</c:v>
                </c:pt>
                <c:pt idx="14957">
                  <c:v>20.5894499201586</c:v>
                </c:pt>
                <c:pt idx="14958">
                  <c:v>20.590826496338298</c:v>
                </c:pt>
                <c:pt idx="14959">
                  <c:v>20.592203072518</c:v>
                </c:pt>
                <c:pt idx="14960">
                  <c:v>20.593579648697801</c:v>
                </c:pt>
                <c:pt idx="14961">
                  <c:v>20.5949562248775</c:v>
                </c:pt>
                <c:pt idx="14962">
                  <c:v>20.596332801057201</c:v>
                </c:pt>
                <c:pt idx="14963">
                  <c:v>20.5977093772369</c:v>
                </c:pt>
                <c:pt idx="14964">
                  <c:v>20.599085953416701</c:v>
                </c:pt>
                <c:pt idx="14965">
                  <c:v>20.600462529596399</c:v>
                </c:pt>
                <c:pt idx="14966">
                  <c:v>20.601839105776101</c:v>
                </c:pt>
                <c:pt idx="14967">
                  <c:v>20.603215681955799</c:v>
                </c:pt>
                <c:pt idx="14968">
                  <c:v>20.6045922581356</c:v>
                </c:pt>
                <c:pt idx="14969">
                  <c:v>20.605968834315298</c:v>
                </c:pt>
                <c:pt idx="14970">
                  <c:v>20.607345410495</c:v>
                </c:pt>
                <c:pt idx="14971">
                  <c:v>20.608721986674698</c:v>
                </c:pt>
                <c:pt idx="14972">
                  <c:v>20.6100985628545</c:v>
                </c:pt>
                <c:pt idx="14973">
                  <c:v>20.611475139034201</c:v>
                </c:pt>
                <c:pt idx="14974">
                  <c:v>20.6128517152139</c:v>
                </c:pt>
                <c:pt idx="14975">
                  <c:v>20.614228291393601</c:v>
                </c:pt>
                <c:pt idx="14976">
                  <c:v>20.615604867573399</c:v>
                </c:pt>
                <c:pt idx="14977">
                  <c:v>20.616981443753101</c:v>
                </c:pt>
                <c:pt idx="14978">
                  <c:v>20.618358019932799</c:v>
                </c:pt>
                <c:pt idx="14979">
                  <c:v>20.6197345961126</c:v>
                </c:pt>
                <c:pt idx="14980">
                  <c:v>20.621111172292299</c:v>
                </c:pt>
                <c:pt idx="14981">
                  <c:v>20.622487748472</c:v>
                </c:pt>
                <c:pt idx="14982">
                  <c:v>20.623864324651699</c:v>
                </c:pt>
                <c:pt idx="14983">
                  <c:v>20.6252409008315</c:v>
                </c:pt>
                <c:pt idx="14984">
                  <c:v>20.626617477011202</c:v>
                </c:pt>
                <c:pt idx="14985">
                  <c:v>20.6279940531909</c:v>
                </c:pt>
                <c:pt idx="14986">
                  <c:v>20.629370629370602</c:v>
                </c:pt>
                <c:pt idx="14987">
                  <c:v>20.630747205550399</c:v>
                </c:pt>
                <c:pt idx="14988">
                  <c:v>20.632123781730101</c:v>
                </c:pt>
                <c:pt idx="14989">
                  <c:v>20.633500357909799</c:v>
                </c:pt>
                <c:pt idx="14990">
                  <c:v>20.634876934089501</c:v>
                </c:pt>
                <c:pt idx="14991">
                  <c:v>20.636253510269299</c:v>
                </c:pt>
                <c:pt idx="14992">
                  <c:v>20.637630086449001</c:v>
                </c:pt>
                <c:pt idx="14993">
                  <c:v>20.639006662628699</c:v>
                </c:pt>
                <c:pt idx="14994">
                  <c:v>20.640383238808401</c:v>
                </c:pt>
                <c:pt idx="14995">
                  <c:v>20.641759814988198</c:v>
                </c:pt>
                <c:pt idx="14996">
                  <c:v>20.6431363911679</c:v>
                </c:pt>
                <c:pt idx="14997">
                  <c:v>20.644512967347602</c:v>
                </c:pt>
                <c:pt idx="14998">
                  <c:v>20.6458895435273</c:v>
                </c:pt>
                <c:pt idx="14999">
                  <c:v>20.647266119707101</c:v>
                </c:pt>
                <c:pt idx="15000">
                  <c:v>20.648642695886799</c:v>
                </c:pt>
                <c:pt idx="15001">
                  <c:v>20.650019272066501</c:v>
                </c:pt>
                <c:pt idx="15002">
                  <c:v>20.651395848246299</c:v>
                </c:pt>
                <c:pt idx="15003">
                  <c:v>20.652772424426001</c:v>
                </c:pt>
                <c:pt idx="15004">
                  <c:v>20.654149000605699</c:v>
                </c:pt>
                <c:pt idx="15005">
                  <c:v>20.655525576785401</c:v>
                </c:pt>
                <c:pt idx="15006">
                  <c:v>20.656902152965198</c:v>
                </c:pt>
                <c:pt idx="15007">
                  <c:v>20.6582787291449</c:v>
                </c:pt>
                <c:pt idx="15008">
                  <c:v>20.659655305324598</c:v>
                </c:pt>
                <c:pt idx="15009">
                  <c:v>20.6610318815043</c:v>
                </c:pt>
                <c:pt idx="15010">
                  <c:v>20.662408457684101</c:v>
                </c:pt>
                <c:pt idx="15011">
                  <c:v>20.6637850338638</c:v>
                </c:pt>
                <c:pt idx="15012">
                  <c:v>20.665161610043501</c:v>
                </c:pt>
                <c:pt idx="15013">
                  <c:v>20.6665381862232</c:v>
                </c:pt>
                <c:pt idx="15014">
                  <c:v>20.667914762403001</c:v>
                </c:pt>
                <c:pt idx="15015">
                  <c:v>20.669291338582699</c:v>
                </c:pt>
                <c:pt idx="15016">
                  <c:v>20.670667914762401</c:v>
                </c:pt>
                <c:pt idx="15017">
                  <c:v>20.672044490942099</c:v>
                </c:pt>
                <c:pt idx="15018">
                  <c:v>20.6734210671219</c:v>
                </c:pt>
                <c:pt idx="15019">
                  <c:v>20.674797643301599</c:v>
                </c:pt>
                <c:pt idx="15020">
                  <c:v>20.6761742194813</c:v>
                </c:pt>
                <c:pt idx="15021">
                  <c:v>20.677550795660999</c:v>
                </c:pt>
                <c:pt idx="15022">
                  <c:v>20.6789273718408</c:v>
                </c:pt>
                <c:pt idx="15023">
                  <c:v>20.680303948020502</c:v>
                </c:pt>
                <c:pt idx="15024">
                  <c:v>20.6816805242002</c:v>
                </c:pt>
                <c:pt idx="15025">
                  <c:v>20.683057100379902</c:v>
                </c:pt>
                <c:pt idx="15026">
                  <c:v>20.684433676559699</c:v>
                </c:pt>
                <c:pt idx="15027">
                  <c:v>20.685810252739401</c:v>
                </c:pt>
                <c:pt idx="15028">
                  <c:v>20.687186828919099</c:v>
                </c:pt>
                <c:pt idx="15029">
                  <c:v>20.688563405098801</c:v>
                </c:pt>
                <c:pt idx="15030">
                  <c:v>20.689939981278599</c:v>
                </c:pt>
                <c:pt idx="15031">
                  <c:v>20.6913165574583</c:v>
                </c:pt>
                <c:pt idx="15032">
                  <c:v>20.692693133637999</c:v>
                </c:pt>
                <c:pt idx="15033">
                  <c:v>20.6940697098177</c:v>
                </c:pt>
                <c:pt idx="15034">
                  <c:v>20.695446285997502</c:v>
                </c:pt>
                <c:pt idx="15035">
                  <c:v>20.6968228621772</c:v>
                </c:pt>
                <c:pt idx="15036">
                  <c:v>20.698199438356902</c:v>
                </c:pt>
                <c:pt idx="15037">
                  <c:v>20.699576014536699</c:v>
                </c:pt>
                <c:pt idx="15038">
                  <c:v>20.700952590716401</c:v>
                </c:pt>
                <c:pt idx="15039">
                  <c:v>20.702329166896099</c:v>
                </c:pt>
                <c:pt idx="15040">
                  <c:v>20.703705743075801</c:v>
                </c:pt>
                <c:pt idx="15041">
                  <c:v>20.705082319255599</c:v>
                </c:pt>
                <c:pt idx="15042">
                  <c:v>20.706458895435301</c:v>
                </c:pt>
                <c:pt idx="15043">
                  <c:v>20.707835471614999</c:v>
                </c:pt>
                <c:pt idx="15044">
                  <c:v>20.709212047794701</c:v>
                </c:pt>
                <c:pt idx="15045">
                  <c:v>20.710588623974498</c:v>
                </c:pt>
                <c:pt idx="15046">
                  <c:v>20.7119652001542</c:v>
                </c:pt>
                <c:pt idx="15047">
                  <c:v>20.713341776333898</c:v>
                </c:pt>
                <c:pt idx="15048">
                  <c:v>20.7147183525136</c:v>
                </c:pt>
                <c:pt idx="15049">
                  <c:v>20.716094928693401</c:v>
                </c:pt>
                <c:pt idx="15050">
                  <c:v>20.7174715048731</c:v>
                </c:pt>
                <c:pt idx="15051">
                  <c:v>20.718848081052801</c:v>
                </c:pt>
                <c:pt idx="15052">
                  <c:v>20.7202246572325</c:v>
                </c:pt>
                <c:pt idx="15053">
                  <c:v>20.721601233412301</c:v>
                </c:pt>
                <c:pt idx="15054">
                  <c:v>20.722977809591999</c:v>
                </c:pt>
                <c:pt idx="15055">
                  <c:v>20.724354385771701</c:v>
                </c:pt>
                <c:pt idx="15056">
                  <c:v>20.725730961951399</c:v>
                </c:pt>
                <c:pt idx="15057">
                  <c:v>20.7271075381312</c:v>
                </c:pt>
                <c:pt idx="15058">
                  <c:v>20.728484114310898</c:v>
                </c:pt>
                <c:pt idx="15059">
                  <c:v>20.7298606904906</c:v>
                </c:pt>
                <c:pt idx="15060">
                  <c:v>20.731237266670298</c:v>
                </c:pt>
                <c:pt idx="15061">
                  <c:v>20.7326138428501</c:v>
                </c:pt>
                <c:pt idx="15062">
                  <c:v>20.733990419029801</c:v>
                </c:pt>
                <c:pt idx="15063">
                  <c:v>20.7353669952095</c:v>
                </c:pt>
                <c:pt idx="15064">
                  <c:v>20.736743571389201</c:v>
                </c:pt>
                <c:pt idx="15065">
                  <c:v>20.738120147568999</c:v>
                </c:pt>
                <c:pt idx="15066">
                  <c:v>20.739496723748701</c:v>
                </c:pt>
                <c:pt idx="15067">
                  <c:v>20.740873299928399</c:v>
                </c:pt>
                <c:pt idx="15068">
                  <c:v>20.742249876108101</c:v>
                </c:pt>
                <c:pt idx="15069">
                  <c:v>20.743626452287899</c:v>
                </c:pt>
                <c:pt idx="15070">
                  <c:v>20.7450030284676</c:v>
                </c:pt>
                <c:pt idx="15071">
                  <c:v>20.746379604647299</c:v>
                </c:pt>
                <c:pt idx="15072">
                  <c:v>20.7477561808271</c:v>
                </c:pt>
                <c:pt idx="15073">
                  <c:v>20.749132757006802</c:v>
                </c:pt>
                <c:pt idx="15074">
                  <c:v>20.7505093331865</c:v>
                </c:pt>
                <c:pt idx="15075">
                  <c:v>20.751885909366202</c:v>
                </c:pt>
                <c:pt idx="15076">
                  <c:v>20.753262485545999</c:v>
                </c:pt>
                <c:pt idx="15077">
                  <c:v>20.754639061725701</c:v>
                </c:pt>
                <c:pt idx="15078">
                  <c:v>20.756015637905399</c:v>
                </c:pt>
                <c:pt idx="15079">
                  <c:v>20.757392214085101</c:v>
                </c:pt>
                <c:pt idx="15080">
                  <c:v>20.758768790264899</c:v>
                </c:pt>
                <c:pt idx="15081">
                  <c:v>20.760145366444601</c:v>
                </c:pt>
                <c:pt idx="15082">
                  <c:v>20.761521942624299</c:v>
                </c:pt>
                <c:pt idx="15083">
                  <c:v>20.762898518804001</c:v>
                </c:pt>
                <c:pt idx="15084">
                  <c:v>20.764275094983802</c:v>
                </c:pt>
                <c:pt idx="15085">
                  <c:v>20.7656516711635</c:v>
                </c:pt>
                <c:pt idx="15086">
                  <c:v>20.767028247343202</c:v>
                </c:pt>
                <c:pt idx="15087">
                  <c:v>20.7684048235229</c:v>
                </c:pt>
                <c:pt idx="15088">
                  <c:v>20.769781399702701</c:v>
                </c:pt>
                <c:pt idx="15089">
                  <c:v>20.771157975882399</c:v>
                </c:pt>
                <c:pt idx="15090">
                  <c:v>20.772534552062101</c:v>
                </c:pt>
                <c:pt idx="15091">
                  <c:v>20.773911128241799</c:v>
                </c:pt>
                <c:pt idx="15092">
                  <c:v>20.775287704421601</c:v>
                </c:pt>
                <c:pt idx="15093">
                  <c:v>20.776664280601299</c:v>
                </c:pt>
                <c:pt idx="15094">
                  <c:v>20.778040856781001</c:v>
                </c:pt>
                <c:pt idx="15095">
                  <c:v>20.779417432960699</c:v>
                </c:pt>
                <c:pt idx="15096">
                  <c:v>20.7807940091405</c:v>
                </c:pt>
                <c:pt idx="15097">
                  <c:v>20.782170585320198</c:v>
                </c:pt>
                <c:pt idx="15098">
                  <c:v>20.7835471614999</c:v>
                </c:pt>
                <c:pt idx="15099">
                  <c:v>20.784923737679598</c:v>
                </c:pt>
                <c:pt idx="15100">
                  <c:v>20.7863003138594</c:v>
                </c:pt>
                <c:pt idx="15101">
                  <c:v>20.787676890039101</c:v>
                </c:pt>
                <c:pt idx="15102">
                  <c:v>20.7890534662188</c:v>
                </c:pt>
                <c:pt idx="15103">
                  <c:v>20.790430042398601</c:v>
                </c:pt>
                <c:pt idx="15104">
                  <c:v>20.791806618578299</c:v>
                </c:pt>
                <c:pt idx="15105">
                  <c:v>20.793183194758001</c:v>
                </c:pt>
                <c:pt idx="15106">
                  <c:v>20.794559770937699</c:v>
                </c:pt>
                <c:pt idx="15107">
                  <c:v>20.7959363471175</c:v>
                </c:pt>
                <c:pt idx="15108">
                  <c:v>20.797312923297198</c:v>
                </c:pt>
                <c:pt idx="15109">
                  <c:v>20.7986894994769</c:v>
                </c:pt>
                <c:pt idx="15110">
                  <c:v>20.800066075656598</c:v>
                </c:pt>
                <c:pt idx="15111">
                  <c:v>20.8014426518364</c:v>
                </c:pt>
                <c:pt idx="15112">
                  <c:v>20.802819228016102</c:v>
                </c:pt>
                <c:pt idx="15113">
                  <c:v>20.8041958041958</c:v>
                </c:pt>
                <c:pt idx="15114">
                  <c:v>20.805572380375501</c:v>
                </c:pt>
                <c:pt idx="15115">
                  <c:v>20.806948956555299</c:v>
                </c:pt>
                <c:pt idx="15116">
                  <c:v>20.808325532735001</c:v>
                </c:pt>
                <c:pt idx="15117">
                  <c:v>20.809702108914699</c:v>
                </c:pt>
                <c:pt idx="15118">
                  <c:v>20.811078685094401</c:v>
                </c:pt>
                <c:pt idx="15119">
                  <c:v>20.812455261274199</c:v>
                </c:pt>
                <c:pt idx="15120">
                  <c:v>20.8138318374539</c:v>
                </c:pt>
                <c:pt idx="15121">
                  <c:v>20.815208413633599</c:v>
                </c:pt>
                <c:pt idx="15122">
                  <c:v>20.8165849898133</c:v>
                </c:pt>
                <c:pt idx="15123">
                  <c:v>20.817961565993102</c:v>
                </c:pt>
                <c:pt idx="15124">
                  <c:v>20.8193381421728</c:v>
                </c:pt>
                <c:pt idx="15125">
                  <c:v>20.820714718352502</c:v>
                </c:pt>
                <c:pt idx="15126">
                  <c:v>20.8220912945322</c:v>
                </c:pt>
                <c:pt idx="15127">
                  <c:v>20.823467870712001</c:v>
                </c:pt>
                <c:pt idx="15128">
                  <c:v>20.824844446891699</c:v>
                </c:pt>
                <c:pt idx="15129">
                  <c:v>20.826221023071401</c:v>
                </c:pt>
                <c:pt idx="15130">
                  <c:v>20.827597599251099</c:v>
                </c:pt>
                <c:pt idx="15131">
                  <c:v>20.828974175430901</c:v>
                </c:pt>
                <c:pt idx="15132">
                  <c:v>20.830350751610599</c:v>
                </c:pt>
                <c:pt idx="15133">
                  <c:v>20.831727327790301</c:v>
                </c:pt>
                <c:pt idx="15134">
                  <c:v>20.833103903970098</c:v>
                </c:pt>
                <c:pt idx="15135">
                  <c:v>20.8344804801498</c:v>
                </c:pt>
                <c:pt idx="15136">
                  <c:v>20.835857056329498</c:v>
                </c:pt>
                <c:pt idx="15137">
                  <c:v>20.8372336325092</c:v>
                </c:pt>
                <c:pt idx="15138">
                  <c:v>20.838610208689001</c:v>
                </c:pt>
                <c:pt idx="15139">
                  <c:v>20.839986784868699</c:v>
                </c:pt>
                <c:pt idx="15140">
                  <c:v>20.841363361048401</c:v>
                </c:pt>
                <c:pt idx="15141">
                  <c:v>20.842739937228099</c:v>
                </c:pt>
                <c:pt idx="15142">
                  <c:v>20.844116513407901</c:v>
                </c:pt>
                <c:pt idx="15143">
                  <c:v>20.845493089587599</c:v>
                </c:pt>
                <c:pt idx="15144">
                  <c:v>20.846869665767301</c:v>
                </c:pt>
                <c:pt idx="15145">
                  <c:v>20.848246241946999</c:v>
                </c:pt>
                <c:pt idx="15146">
                  <c:v>20.8496228181268</c:v>
                </c:pt>
                <c:pt idx="15147">
                  <c:v>20.850999394306498</c:v>
                </c:pt>
                <c:pt idx="15148">
                  <c:v>20.8523759704862</c:v>
                </c:pt>
                <c:pt idx="15149">
                  <c:v>20.853752546665898</c:v>
                </c:pt>
                <c:pt idx="15150">
                  <c:v>20.8551291228457</c:v>
                </c:pt>
                <c:pt idx="15151">
                  <c:v>20.856505699025401</c:v>
                </c:pt>
                <c:pt idx="15152">
                  <c:v>20.8578822752051</c:v>
                </c:pt>
                <c:pt idx="15153">
                  <c:v>20.859258851384801</c:v>
                </c:pt>
                <c:pt idx="15154">
                  <c:v>20.860635427564599</c:v>
                </c:pt>
                <c:pt idx="15155">
                  <c:v>20.862012003744301</c:v>
                </c:pt>
                <c:pt idx="15156">
                  <c:v>20.863388579923999</c:v>
                </c:pt>
                <c:pt idx="15157">
                  <c:v>20.864765156103701</c:v>
                </c:pt>
                <c:pt idx="15158">
                  <c:v>20.866141732283499</c:v>
                </c:pt>
                <c:pt idx="15159">
                  <c:v>20.8675183084632</c:v>
                </c:pt>
                <c:pt idx="15160">
                  <c:v>20.868894884642899</c:v>
                </c:pt>
                <c:pt idx="15161">
                  <c:v>20.8702714608226</c:v>
                </c:pt>
                <c:pt idx="15162">
                  <c:v>20.871648037002402</c:v>
                </c:pt>
                <c:pt idx="15163">
                  <c:v>20.8730246131821</c:v>
                </c:pt>
                <c:pt idx="15164">
                  <c:v>20.874401189361802</c:v>
                </c:pt>
                <c:pt idx="15165">
                  <c:v>20.8757777655415</c:v>
                </c:pt>
                <c:pt idx="15166">
                  <c:v>20.877154341721301</c:v>
                </c:pt>
                <c:pt idx="15167">
                  <c:v>20.878530917900999</c:v>
                </c:pt>
                <c:pt idx="15168">
                  <c:v>20.879907494080701</c:v>
                </c:pt>
                <c:pt idx="15169">
                  <c:v>20.881284070260499</c:v>
                </c:pt>
                <c:pt idx="15170">
                  <c:v>20.8826606464402</c:v>
                </c:pt>
                <c:pt idx="15171">
                  <c:v>20.884037222619899</c:v>
                </c:pt>
                <c:pt idx="15172">
                  <c:v>20.8854137987996</c:v>
                </c:pt>
                <c:pt idx="15173">
                  <c:v>20.886790374979402</c:v>
                </c:pt>
                <c:pt idx="15174">
                  <c:v>20.8881669511591</c:v>
                </c:pt>
                <c:pt idx="15175">
                  <c:v>20.889543527338802</c:v>
                </c:pt>
                <c:pt idx="15176">
                  <c:v>20.8909201035185</c:v>
                </c:pt>
                <c:pt idx="15177">
                  <c:v>20.892296679698301</c:v>
                </c:pt>
                <c:pt idx="15178">
                  <c:v>20.893673255877999</c:v>
                </c:pt>
                <c:pt idx="15179">
                  <c:v>20.895049832057701</c:v>
                </c:pt>
                <c:pt idx="15180">
                  <c:v>20.896426408237399</c:v>
                </c:pt>
                <c:pt idx="15181">
                  <c:v>20.897802984417201</c:v>
                </c:pt>
                <c:pt idx="15182">
                  <c:v>20.899179560596899</c:v>
                </c:pt>
                <c:pt idx="15183">
                  <c:v>20.900556136776601</c:v>
                </c:pt>
                <c:pt idx="15184">
                  <c:v>20.901932712956299</c:v>
                </c:pt>
                <c:pt idx="15185">
                  <c:v>20.9033092891361</c:v>
                </c:pt>
                <c:pt idx="15186">
                  <c:v>20.904685865315798</c:v>
                </c:pt>
                <c:pt idx="15187">
                  <c:v>20.9060624414955</c:v>
                </c:pt>
                <c:pt idx="15188">
                  <c:v>20.907439017675198</c:v>
                </c:pt>
                <c:pt idx="15189">
                  <c:v>20.908815593855</c:v>
                </c:pt>
                <c:pt idx="15190">
                  <c:v>20.910192170034701</c:v>
                </c:pt>
                <c:pt idx="15191">
                  <c:v>20.9115687462144</c:v>
                </c:pt>
                <c:pt idx="15192">
                  <c:v>20.912945322394101</c:v>
                </c:pt>
                <c:pt idx="15193">
                  <c:v>20.914321898573899</c:v>
                </c:pt>
                <c:pt idx="15194">
                  <c:v>20.915698474753601</c:v>
                </c:pt>
                <c:pt idx="15195">
                  <c:v>20.917075050933299</c:v>
                </c:pt>
                <c:pt idx="15196">
                  <c:v>20.9184516271131</c:v>
                </c:pt>
                <c:pt idx="15197">
                  <c:v>20.919828203292798</c:v>
                </c:pt>
                <c:pt idx="15198">
                  <c:v>20.9212047794725</c:v>
                </c:pt>
                <c:pt idx="15199">
                  <c:v>20.922581355652198</c:v>
                </c:pt>
                <c:pt idx="15200">
                  <c:v>20.923957931832</c:v>
                </c:pt>
                <c:pt idx="15201">
                  <c:v>20.925334508011701</c:v>
                </c:pt>
                <c:pt idx="15202">
                  <c:v>20.9267110841914</c:v>
                </c:pt>
                <c:pt idx="15203">
                  <c:v>20.928087660371101</c:v>
                </c:pt>
                <c:pt idx="15204">
                  <c:v>20.929464236550899</c:v>
                </c:pt>
                <c:pt idx="15205">
                  <c:v>20.930840812730601</c:v>
                </c:pt>
                <c:pt idx="15206">
                  <c:v>20.932217388910299</c:v>
                </c:pt>
                <c:pt idx="15207">
                  <c:v>20.933593965090001</c:v>
                </c:pt>
                <c:pt idx="15208">
                  <c:v>20.934970541269799</c:v>
                </c:pt>
                <c:pt idx="15209">
                  <c:v>20.9363471174495</c:v>
                </c:pt>
                <c:pt idx="15210">
                  <c:v>20.937723693629199</c:v>
                </c:pt>
                <c:pt idx="15211">
                  <c:v>20.9391002698089</c:v>
                </c:pt>
                <c:pt idx="15212">
                  <c:v>20.940476845988702</c:v>
                </c:pt>
                <c:pt idx="15213">
                  <c:v>20.9418534221684</c:v>
                </c:pt>
                <c:pt idx="15214">
                  <c:v>20.943229998348102</c:v>
                </c:pt>
                <c:pt idx="15215">
                  <c:v>20.9446065745278</c:v>
                </c:pt>
                <c:pt idx="15216">
                  <c:v>20.945983150707601</c:v>
                </c:pt>
                <c:pt idx="15217">
                  <c:v>20.947359726887299</c:v>
                </c:pt>
                <c:pt idx="15218">
                  <c:v>20.948736303067001</c:v>
                </c:pt>
                <c:pt idx="15219">
                  <c:v>20.950112879246699</c:v>
                </c:pt>
                <c:pt idx="15220">
                  <c:v>20.951489455426501</c:v>
                </c:pt>
                <c:pt idx="15221">
                  <c:v>20.952866031606199</c:v>
                </c:pt>
                <c:pt idx="15222">
                  <c:v>20.954242607785901</c:v>
                </c:pt>
                <c:pt idx="15223">
                  <c:v>20.955619183965599</c:v>
                </c:pt>
                <c:pt idx="15224">
                  <c:v>20.9569957601454</c:v>
                </c:pt>
                <c:pt idx="15225">
                  <c:v>20.958372336325102</c:v>
                </c:pt>
                <c:pt idx="15226">
                  <c:v>20.9597489125048</c:v>
                </c:pt>
                <c:pt idx="15227">
                  <c:v>20.961125488684601</c:v>
                </c:pt>
                <c:pt idx="15228">
                  <c:v>20.962502064864299</c:v>
                </c:pt>
                <c:pt idx="15229">
                  <c:v>20.963878641044001</c:v>
                </c:pt>
                <c:pt idx="15230">
                  <c:v>20.965255217223699</c:v>
                </c:pt>
                <c:pt idx="15231">
                  <c:v>20.966631793403501</c:v>
                </c:pt>
                <c:pt idx="15232">
                  <c:v>20.968008369583199</c:v>
                </c:pt>
                <c:pt idx="15233">
                  <c:v>20.969384945762901</c:v>
                </c:pt>
                <c:pt idx="15234">
                  <c:v>20.970761521942599</c:v>
                </c:pt>
                <c:pt idx="15235">
                  <c:v>20.9721380981224</c:v>
                </c:pt>
                <c:pt idx="15236">
                  <c:v>20.973514674302098</c:v>
                </c:pt>
                <c:pt idx="15237">
                  <c:v>20.9748912504818</c:v>
                </c:pt>
                <c:pt idx="15238">
                  <c:v>20.976267826661498</c:v>
                </c:pt>
                <c:pt idx="15239">
                  <c:v>20.9776444028413</c:v>
                </c:pt>
                <c:pt idx="15240">
                  <c:v>20.979020979021001</c:v>
                </c:pt>
                <c:pt idx="15241">
                  <c:v>20.9803975552007</c:v>
                </c:pt>
                <c:pt idx="15242">
                  <c:v>20.981774131380401</c:v>
                </c:pt>
                <c:pt idx="15243">
                  <c:v>20.983150707560199</c:v>
                </c:pt>
                <c:pt idx="15244">
                  <c:v>20.984527283739901</c:v>
                </c:pt>
                <c:pt idx="15245">
                  <c:v>20.985903859919599</c:v>
                </c:pt>
                <c:pt idx="15246">
                  <c:v>20.987280436099301</c:v>
                </c:pt>
                <c:pt idx="15247">
                  <c:v>20.988657012279099</c:v>
                </c:pt>
                <c:pt idx="15248">
                  <c:v>20.9900335884588</c:v>
                </c:pt>
                <c:pt idx="15249">
                  <c:v>20.991410164638499</c:v>
                </c:pt>
                <c:pt idx="15250">
                  <c:v>20.9927867408182</c:v>
                </c:pt>
                <c:pt idx="15251">
                  <c:v>20.994163316998002</c:v>
                </c:pt>
                <c:pt idx="15252">
                  <c:v>20.9955398931777</c:v>
                </c:pt>
                <c:pt idx="15253">
                  <c:v>20.996916469357402</c:v>
                </c:pt>
                <c:pt idx="15254">
                  <c:v>20.9982930455371</c:v>
                </c:pt>
                <c:pt idx="15255">
                  <c:v>20.999669621716901</c:v>
                </c:pt>
                <c:pt idx="15256">
                  <c:v>21.001046197896599</c:v>
                </c:pt>
                <c:pt idx="15257">
                  <c:v>21.002422774076301</c:v>
                </c:pt>
                <c:pt idx="15258">
                  <c:v>21.003799350256099</c:v>
                </c:pt>
                <c:pt idx="15259">
                  <c:v>21.0051759264358</c:v>
                </c:pt>
                <c:pt idx="15260">
                  <c:v>21.006552502615499</c:v>
                </c:pt>
                <c:pt idx="15261">
                  <c:v>21.0079290787952</c:v>
                </c:pt>
                <c:pt idx="15262">
                  <c:v>21.009305654975002</c:v>
                </c:pt>
                <c:pt idx="15263">
                  <c:v>21.0106822311547</c:v>
                </c:pt>
                <c:pt idx="15264">
                  <c:v>21.012058807334402</c:v>
                </c:pt>
                <c:pt idx="15265">
                  <c:v>21.0134353835141</c:v>
                </c:pt>
                <c:pt idx="15266">
                  <c:v>21.014811959693901</c:v>
                </c:pt>
                <c:pt idx="15267">
                  <c:v>21.016188535873599</c:v>
                </c:pt>
                <c:pt idx="15268">
                  <c:v>21.017565112053301</c:v>
                </c:pt>
                <c:pt idx="15269">
                  <c:v>21.018941688232999</c:v>
                </c:pt>
                <c:pt idx="15270">
                  <c:v>21.020318264412801</c:v>
                </c:pt>
                <c:pt idx="15271">
                  <c:v>21.021694840592499</c:v>
                </c:pt>
                <c:pt idx="15272">
                  <c:v>21.023071416772201</c:v>
                </c:pt>
                <c:pt idx="15273">
                  <c:v>21.024447992951899</c:v>
                </c:pt>
                <c:pt idx="15274">
                  <c:v>21.0258245691317</c:v>
                </c:pt>
                <c:pt idx="15275">
                  <c:v>21.027201145311398</c:v>
                </c:pt>
                <c:pt idx="15276">
                  <c:v>21.0285777214911</c:v>
                </c:pt>
                <c:pt idx="15277">
                  <c:v>21.029954297670798</c:v>
                </c:pt>
                <c:pt idx="15278">
                  <c:v>21.0313308738506</c:v>
                </c:pt>
                <c:pt idx="15279">
                  <c:v>21.032707450030301</c:v>
                </c:pt>
                <c:pt idx="15280">
                  <c:v>21.03408402621</c:v>
                </c:pt>
                <c:pt idx="15281">
                  <c:v>21.035460602389701</c:v>
                </c:pt>
                <c:pt idx="15282">
                  <c:v>21.036837178569499</c:v>
                </c:pt>
                <c:pt idx="15283">
                  <c:v>21.038213754749201</c:v>
                </c:pt>
                <c:pt idx="15284">
                  <c:v>21.039590330928899</c:v>
                </c:pt>
                <c:pt idx="15285">
                  <c:v>21.040966907108601</c:v>
                </c:pt>
                <c:pt idx="15286">
                  <c:v>21.042343483288398</c:v>
                </c:pt>
                <c:pt idx="15287">
                  <c:v>21.0437200594681</c:v>
                </c:pt>
                <c:pt idx="15288">
                  <c:v>21.045096635647798</c:v>
                </c:pt>
                <c:pt idx="15289">
                  <c:v>21.0464732118275</c:v>
                </c:pt>
                <c:pt idx="15290">
                  <c:v>21.047849788007301</c:v>
                </c:pt>
                <c:pt idx="15291">
                  <c:v>21.049226364187</c:v>
                </c:pt>
                <c:pt idx="15292">
                  <c:v>21.050602940366701</c:v>
                </c:pt>
                <c:pt idx="15293">
                  <c:v>21.051979516546499</c:v>
                </c:pt>
                <c:pt idx="15294">
                  <c:v>21.053356092726201</c:v>
                </c:pt>
                <c:pt idx="15295">
                  <c:v>21.054732668905899</c:v>
                </c:pt>
                <c:pt idx="15296">
                  <c:v>21.056109245085601</c:v>
                </c:pt>
                <c:pt idx="15297">
                  <c:v>21.057485821265399</c:v>
                </c:pt>
                <c:pt idx="15298">
                  <c:v>21.0588623974451</c:v>
                </c:pt>
                <c:pt idx="15299">
                  <c:v>21.060238973624799</c:v>
                </c:pt>
                <c:pt idx="15300">
                  <c:v>21.0616155498045</c:v>
                </c:pt>
                <c:pt idx="15301">
                  <c:v>21.062992125984302</c:v>
                </c:pt>
                <c:pt idx="15302">
                  <c:v>21.064368702164</c:v>
                </c:pt>
                <c:pt idx="15303">
                  <c:v>21.065745278343702</c:v>
                </c:pt>
                <c:pt idx="15304">
                  <c:v>21.0671218545234</c:v>
                </c:pt>
                <c:pt idx="15305">
                  <c:v>21.068498430703201</c:v>
                </c:pt>
                <c:pt idx="15306">
                  <c:v>21.069875006882899</c:v>
                </c:pt>
                <c:pt idx="15307">
                  <c:v>21.071251583062601</c:v>
                </c:pt>
                <c:pt idx="15308">
                  <c:v>21.072628159242299</c:v>
                </c:pt>
                <c:pt idx="15309">
                  <c:v>21.074004735422101</c:v>
                </c:pt>
                <c:pt idx="15310">
                  <c:v>21.075381311601799</c:v>
                </c:pt>
                <c:pt idx="15311">
                  <c:v>21.076757887781501</c:v>
                </c:pt>
                <c:pt idx="15312">
                  <c:v>21.078134463961199</c:v>
                </c:pt>
                <c:pt idx="15313">
                  <c:v>21.079511040141</c:v>
                </c:pt>
                <c:pt idx="15314">
                  <c:v>21.080887616320702</c:v>
                </c:pt>
                <c:pt idx="15315">
                  <c:v>21.0822641925004</c:v>
                </c:pt>
                <c:pt idx="15316">
                  <c:v>21.083640768680102</c:v>
                </c:pt>
                <c:pt idx="15317">
                  <c:v>21.085017344859899</c:v>
                </c:pt>
                <c:pt idx="15318">
                  <c:v>21.086393921039601</c:v>
                </c:pt>
                <c:pt idx="15319">
                  <c:v>21.087770497219299</c:v>
                </c:pt>
                <c:pt idx="15320">
                  <c:v>21.089147073399001</c:v>
                </c:pt>
                <c:pt idx="15321">
                  <c:v>21.090523649578799</c:v>
                </c:pt>
                <c:pt idx="15322">
                  <c:v>21.091900225758501</c:v>
                </c:pt>
                <c:pt idx="15323">
                  <c:v>21.093276801938199</c:v>
                </c:pt>
                <c:pt idx="15324">
                  <c:v>21.094653378118</c:v>
                </c:pt>
                <c:pt idx="15325">
                  <c:v>21.096029954297698</c:v>
                </c:pt>
                <c:pt idx="15326">
                  <c:v>21.0974065304774</c:v>
                </c:pt>
                <c:pt idx="15327">
                  <c:v>21.098783106657098</c:v>
                </c:pt>
                <c:pt idx="15328">
                  <c:v>21.1001596828369</c:v>
                </c:pt>
                <c:pt idx="15329">
                  <c:v>21.101536259016601</c:v>
                </c:pt>
                <c:pt idx="15330">
                  <c:v>21.1029128351963</c:v>
                </c:pt>
                <c:pt idx="15331">
                  <c:v>21.104289411376001</c:v>
                </c:pt>
                <c:pt idx="15332">
                  <c:v>21.105665987555799</c:v>
                </c:pt>
                <c:pt idx="15333">
                  <c:v>21.107042563735501</c:v>
                </c:pt>
                <c:pt idx="15334">
                  <c:v>21.108419139915199</c:v>
                </c:pt>
                <c:pt idx="15335">
                  <c:v>21.109795716094901</c:v>
                </c:pt>
                <c:pt idx="15336">
                  <c:v>21.111172292274698</c:v>
                </c:pt>
                <c:pt idx="15337">
                  <c:v>21.1125488684544</c:v>
                </c:pt>
                <c:pt idx="15338">
                  <c:v>21.113925444634098</c:v>
                </c:pt>
                <c:pt idx="15339">
                  <c:v>21.1153020208138</c:v>
                </c:pt>
                <c:pt idx="15340">
                  <c:v>21.116678596993602</c:v>
                </c:pt>
                <c:pt idx="15341">
                  <c:v>21.1180551731733</c:v>
                </c:pt>
                <c:pt idx="15342">
                  <c:v>21.119431749353001</c:v>
                </c:pt>
                <c:pt idx="15343">
                  <c:v>21.1208083255327</c:v>
                </c:pt>
                <c:pt idx="15344">
                  <c:v>21.122184901712501</c:v>
                </c:pt>
                <c:pt idx="15345">
                  <c:v>21.123561477892199</c:v>
                </c:pt>
                <c:pt idx="15346">
                  <c:v>21.124938054071901</c:v>
                </c:pt>
                <c:pt idx="15347">
                  <c:v>21.126314630251599</c:v>
                </c:pt>
                <c:pt idx="15348">
                  <c:v>21.1276912064314</c:v>
                </c:pt>
                <c:pt idx="15349">
                  <c:v>21.129067782611099</c:v>
                </c:pt>
                <c:pt idx="15350">
                  <c:v>21.1304443587908</c:v>
                </c:pt>
                <c:pt idx="15351">
                  <c:v>21.131820934970499</c:v>
                </c:pt>
                <c:pt idx="15352">
                  <c:v>21.1331975111503</c:v>
                </c:pt>
                <c:pt idx="15353">
                  <c:v>21.134574087330002</c:v>
                </c:pt>
                <c:pt idx="15354">
                  <c:v>21.1359506635097</c:v>
                </c:pt>
                <c:pt idx="15355">
                  <c:v>21.137327239689402</c:v>
                </c:pt>
                <c:pt idx="15356">
                  <c:v>21.138703815869199</c:v>
                </c:pt>
                <c:pt idx="15357">
                  <c:v>21.140080392048901</c:v>
                </c:pt>
                <c:pt idx="15358">
                  <c:v>21.141456968228599</c:v>
                </c:pt>
                <c:pt idx="15359">
                  <c:v>21.142833544408401</c:v>
                </c:pt>
                <c:pt idx="15360">
                  <c:v>21.144210120588099</c:v>
                </c:pt>
                <c:pt idx="15361">
                  <c:v>21.145586696767801</c:v>
                </c:pt>
                <c:pt idx="15362">
                  <c:v>21.146963272947499</c:v>
                </c:pt>
                <c:pt idx="15363">
                  <c:v>21.1483398491273</c:v>
                </c:pt>
                <c:pt idx="15364">
                  <c:v>21.149716425306998</c:v>
                </c:pt>
                <c:pt idx="15365">
                  <c:v>21.1510930014867</c:v>
                </c:pt>
                <c:pt idx="15366">
                  <c:v>21.152469577666398</c:v>
                </c:pt>
                <c:pt idx="15367">
                  <c:v>21.153846153846199</c:v>
                </c:pt>
                <c:pt idx="15368">
                  <c:v>21.155222730025901</c:v>
                </c:pt>
                <c:pt idx="15369">
                  <c:v>21.156599306205599</c:v>
                </c:pt>
                <c:pt idx="15370">
                  <c:v>21.157975882385301</c:v>
                </c:pt>
                <c:pt idx="15371">
                  <c:v>21.159352458565099</c:v>
                </c:pt>
                <c:pt idx="15372">
                  <c:v>21.160729034744801</c:v>
                </c:pt>
                <c:pt idx="15373">
                  <c:v>21.162105610924499</c:v>
                </c:pt>
                <c:pt idx="15374">
                  <c:v>21.163482187104201</c:v>
                </c:pt>
                <c:pt idx="15375">
                  <c:v>21.164858763283998</c:v>
                </c:pt>
                <c:pt idx="15376">
                  <c:v>21.1662353394637</c:v>
                </c:pt>
                <c:pt idx="15377">
                  <c:v>21.167611915643398</c:v>
                </c:pt>
                <c:pt idx="15378">
                  <c:v>21.1689884918231</c:v>
                </c:pt>
                <c:pt idx="15379">
                  <c:v>21.170365068002901</c:v>
                </c:pt>
                <c:pt idx="15380">
                  <c:v>21.1717416441826</c:v>
                </c:pt>
                <c:pt idx="15381">
                  <c:v>21.173118220362301</c:v>
                </c:pt>
                <c:pt idx="15382">
                  <c:v>21.174494796542</c:v>
                </c:pt>
                <c:pt idx="15383">
                  <c:v>21.175871372721801</c:v>
                </c:pt>
                <c:pt idx="15384">
                  <c:v>21.177247948901499</c:v>
                </c:pt>
                <c:pt idx="15385">
                  <c:v>21.178624525081201</c:v>
                </c:pt>
                <c:pt idx="15386">
                  <c:v>21.180001101260999</c:v>
                </c:pt>
                <c:pt idx="15387">
                  <c:v>21.1813776774407</c:v>
                </c:pt>
                <c:pt idx="15388">
                  <c:v>21.182754253620399</c:v>
                </c:pt>
                <c:pt idx="15389">
                  <c:v>21.1841308298001</c:v>
                </c:pt>
                <c:pt idx="15390">
                  <c:v>21.185507405979902</c:v>
                </c:pt>
                <c:pt idx="15391">
                  <c:v>21.1868839821596</c:v>
                </c:pt>
                <c:pt idx="15392">
                  <c:v>21.188260558339302</c:v>
                </c:pt>
                <c:pt idx="15393">
                  <c:v>21.189637134519</c:v>
                </c:pt>
                <c:pt idx="15394">
                  <c:v>21.191013710698801</c:v>
                </c:pt>
                <c:pt idx="15395">
                  <c:v>21.192390286878499</c:v>
                </c:pt>
                <c:pt idx="15396">
                  <c:v>21.193766863058201</c:v>
                </c:pt>
                <c:pt idx="15397">
                  <c:v>21.195143439237899</c:v>
                </c:pt>
                <c:pt idx="15398">
                  <c:v>21.1965200154177</c:v>
                </c:pt>
                <c:pt idx="15399">
                  <c:v>21.197896591597399</c:v>
                </c:pt>
                <c:pt idx="15400">
                  <c:v>21.1992731677771</c:v>
                </c:pt>
                <c:pt idx="15401">
                  <c:v>21.200649743956799</c:v>
                </c:pt>
                <c:pt idx="15402">
                  <c:v>21.2020263201366</c:v>
                </c:pt>
                <c:pt idx="15403">
                  <c:v>21.203402896316302</c:v>
                </c:pt>
                <c:pt idx="15404">
                  <c:v>21.204779472496</c:v>
                </c:pt>
                <c:pt idx="15405">
                  <c:v>21.206156048675702</c:v>
                </c:pt>
                <c:pt idx="15406">
                  <c:v>21.207532624855499</c:v>
                </c:pt>
                <c:pt idx="15407">
                  <c:v>21.208909201035201</c:v>
                </c:pt>
                <c:pt idx="15408">
                  <c:v>21.210285777214899</c:v>
                </c:pt>
                <c:pt idx="15409">
                  <c:v>21.211662353394601</c:v>
                </c:pt>
                <c:pt idx="15410">
                  <c:v>21.213038929574399</c:v>
                </c:pt>
                <c:pt idx="15411">
                  <c:v>21.214415505754101</c:v>
                </c:pt>
                <c:pt idx="15412">
                  <c:v>21.215792081933799</c:v>
                </c:pt>
                <c:pt idx="15413">
                  <c:v>21.217168658113501</c:v>
                </c:pt>
                <c:pt idx="15414">
                  <c:v>21.218545234293298</c:v>
                </c:pt>
                <c:pt idx="15415">
                  <c:v>21.219921810473</c:v>
                </c:pt>
                <c:pt idx="15416">
                  <c:v>21.221298386652698</c:v>
                </c:pt>
                <c:pt idx="15417">
                  <c:v>21.2226749628325</c:v>
                </c:pt>
                <c:pt idx="15418">
                  <c:v>21.224051539012201</c:v>
                </c:pt>
                <c:pt idx="15419">
                  <c:v>21.2254281151919</c:v>
                </c:pt>
                <c:pt idx="15420">
                  <c:v>21.226804691371601</c:v>
                </c:pt>
                <c:pt idx="15421">
                  <c:v>21.228181267551399</c:v>
                </c:pt>
                <c:pt idx="15422">
                  <c:v>21.229557843731101</c:v>
                </c:pt>
                <c:pt idx="15423">
                  <c:v>21.230934419910799</c:v>
                </c:pt>
                <c:pt idx="15424">
                  <c:v>21.232310996090501</c:v>
                </c:pt>
                <c:pt idx="15425">
                  <c:v>21.233687572270298</c:v>
                </c:pt>
                <c:pt idx="15426">
                  <c:v>21.23506414845</c:v>
                </c:pt>
                <c:pt idx="15427">
                  <c:v>21.236440724629698</c:v>
                </c:pt>
                <c:pt idx="15428">
                  <c:v>21.2378173008094</c:v>
                </c:pt>
                <c:pt idx="15429">
                  <c:v>21.239193876989201</c:v>
                </c:pt>
                <c:pt idx="15430">
                  <c:v>21.2405704531689</c:v>
                </c:pt>
                <c:pt idx="15431">
                  <c:v>21.241947029348601</c:v>
                </c:pt>
                <c:pt idx="15432">
                  <c:v>21.2433236055283</c:v>
                </c:pt>
                <c:pt idx="15433">
                  <c:v>21.244700181708101</c:v>
                </c:pt>
                <c:pt idx="15434">
                  <c:v>21.246076757887799</c:v>
                </c:pt>
                <c:pt idx="15435">
                  <c:v>21.247453334067501</c:v>
                </c:pt>
                <c:pt idx="15436">
                  <c:v>21.248829910247199</c:v>
                </c:pt>
                <c:pt idx="15437">
                  <c:v>21.250206486427</c:v>
                </c:pt>
                <c:pt idx="15438">
                  <c:v>21.251583062606699</c:v>
                </c:pt>
                <c:pt idx="15439">
                  <c:v>21.2529596387864</c:v>
                </c:pt>
                <c:pt idx="15440">
                  <c:v>21.254336214966099</c:v>
                </c:pt>
                <c:pt idx="15441">
                  <c:v>21.2557127911459</c:v>
                </c:pt>
                <c:pt idx="15442">
                  <c:v>21.257089367325602</c:v>
                </c:pt>
                <c:pt idx="15443">
                  <c:v>21.2584659435053</c:v>
                </c:pt>
                <c:pt idx="15444">
                  <c:v>21.259842519685002</c:v>
                </c:pt>
                <c:pt idx="15445">
                  <c:v>21.261219095864799</c:v>
                </c:pt>
                <c:pt idx="15446">
                  <c:v>21.262595672044501</c:v>
                </c:pt>
                <c:pt idx="15447">
                  <c:v>21.263972248224199</c:v>
                </c:pt>
                <c:pt idx="15448">
                  <c:v>21.265348824403901</c:v>
                </c:pt>
                <c:pt idx="15449">
                  <c:v>21.266725400583699</c:v>
                </c:pt>
                <c:pt idx="15450">
                  <c:v>21.268101976763401</c:v>
                </c:pt>
                <c:pt idx="15451">
                  <c:v>21.269478552943099</c:v>
                </c:pt>
                <c:pt idx="15452">
                  <c:v>21.2708551291229</c:v>
                </c:pt>
                <c:pt idx="15453">
                  <c:v>21.272231705302602</c:v>
                </c:pt>
                <c:pt idx="15454">
                  <c:v>21.2736082814823</c:v>
                </c:pt>
                <c:pt idx="15455">
                  <c:v>21.274984857662002</c:v>
                </c:pt>
                <c:pt idx="15456">
                  <c:v>21.276361433841799</c:v>
                </c:pt>
                <c:pt idx="15457">
                  <c:v>21.277738010021501</c:v>
                </c:pt>
                <c:pt idx="15458">
                  <c:v>21.279114586201199</c:v>
                </c:pt>
                <c:pt idx="15459">
                  <c:v>21.280491162380901</c:v>
                </c:pt>
                <c:pt idx="15460">
                  <c:v>21.281867738560699</c:v>
                </c:pt>
                <c:pt idx="15461">
                  <c:v>21.283244314740401</c:v>
                </c:pt>
                <c:pt idx="15462">
                  <c:v>21.284620890920099</c:v>
                </c:pt>
                <c:pt idx="15463">
                  <c:v>21.285997467099801</c:v>
                </c:pt>
                <c:pt idx="15464">
                  <c:v>21.287374043279598</c:v>
                </c:pt>
                <c:pt idx="15465">
                  <c:v>21.2887506194593</c:v>
                </c:pt>
                <c:pt idx="15466">
                  <c:v>21.290127195638998</c:v>
                </c:pt>
                <c:pt idx="15467">
                  <c:v>21.2915037718187</c:v>
                </c:pt>
                <c:pt idx="15468">
                  <c:v>21.292880347998501</c:v>
                </c:pt>
                <c:pt idx="15469">
                  <c:v>21.2942569241782</c:v>
                </c:pt>
                <c:pt idx="15470">
                  <c:v>21.295633500357901</c:v>
                </c:pt>
                <c:pt idx="15471">
                  <c:v>21.2970100765376</c:v>
                </c:pt>
                <c:pt idx="15472">
                  <c:v>21.298386652717401</c:v>
                </c:pt>
                <c:pt idx="15473">
                  <c:v>21.299763228897099</c:v>
                </c:pt>
                <c:pt idx="15474">
                  <c:v>21.301139805076801</c:v>
                </c:pt>
                <c:pt idx="15475">
                  <c:v>21.302516381256499</c:v>
                </c:pt>
                <c:pt idx="15476">
                  <c:v>21.3038929574363</c:v>
                </c:pt>
                <c:pt idx="15477">
                  <c:v>21.305269533615999</c:v>
                </c:pt>
                <c:pt idx="15478">
                  <c:v>21.3066461097957</c:v>
                </c:pt>
                <c:pt idx="15479">
                  <c:v>21.308022685975399</c:v>
                </c:pt>
                <c:pt idx="15480">
                  <c:v>21.3093992621552</c:v>
                </c:pt>
                <c:pt idx="15481">
                  <c:v>21.310775838334902</c:v>
                </c:pt>
                <c:pt idx="15482">
                  <c:v>21.3121524145146</c:v>
                </c:pt>
                <c:pt idx="15483">
                  <c:v>21.313528990694401</c:v>
                </c:pt>
                <c:pt idx="15484">
                  <c:v>21.314905566874099</c:v>
                </c:pt>
                <c:pt idx="15485">
                  <c:v>21.316282143053801</c:v>
                </c:pt>
                <c:pt idx="15486">
                  <c:v>21.317658719233499</c:v>
                </c:pt>
                <c:pt idx="15487">
                  <c:v>21.3190352954133</c:v>
                </c:pt>
                <c:pt idx="15488">
                  <c:v>21.320411871592999</c:v>
                </c:pt>
                <c:pt idx="15489">
                  <c:v>21.3217884477727</c:v>
                </c:pt>
                <c:pt idx="15490">
                  <c:v>21.323165023952399</c:v>
                </c:pt>
                <c:pt idx="15491">
                  <c:v>21.3245416001322</c:v>
                </c:pt>
                <c:pt idx="15492">
                  <c:v>21.325918176311902</c:v>
                </c:pt>
                <c:pt idx="15493">
                  <c:v>21.3272947524916</c:v>
                </c:pt>
                <c:pt idx="15494">
                  <c:v>21.328671328671302</c:v>
                </c:pt>
                <c:pt idx="15495">
                  <c:v>21.330047904851099</c:v>
                </c:pt>
                <c:pt idx="15496">
                  <c:v>21.331424481030801</c:v>
                </c:pt>
                <c:pt idx="15497">
                  <c:v>21.332801057210499</c:v>
                </c:pt>
                <c:pt idx="15498">
                  <c:v>21.334177633390201</c:v>
                </c:pt>
                <c:pt idx="15499">
                  <c:v>21.335554209569999</c:v>
                </c:pt>
                <c:pt idx="15500">
                  <c:v>21.336930785749701</c:v>
                </c:pt>
                <c:pt idx="15501">
                  <c:v>21.338307361929399</c:v>
                </c:pt>
                <c:pt idx="15502">
                  <c:v>21.339683938109101</c:v>
                </c:pt>
                <c:pt idx="15503">
                  <c:v>21.341060514288898</c:v>
                </c:pt>
                <c:pt idx="15504">
                  <c:v>21.3424370904686</c:v>
                </c:pt>
                <c:pt idx="15505">
                  <c:v>21.343813666648298</c:v>
                </c:pt>
                <c:pt idx="15506">
                  <c:v>21.345190242828</c:v>
                </c:pt>
                <c:pt idx="15507">
                  <c:v>21.346566819007801</c:v>
                </c:pt>
                <c:pt idx="15508">
                  <c:v>21.3479433951875</c:v>
                </c:pt>
                <c:pt idx="15509">
                  <c:v>21.349319971367201</c:v>
                </c:pt>
                <c:pt idx="15510">
                  <c:v>21.350696547546899</c:v>
                </c:pt>
                <c:pt idx="15511">
                  <c:v>21.352073123726701</c:v>
                </c:pt>
                <c:pt idx="15512">
                  <c:v>21.353449699906399</c:v>
                </c:pt>
                <c:pt idx="15513">
                  <c:v>21.354826276086101</c:v>
                </c:pt>
                <c:pt idx="15514">
                  <c:v>21.356202852265898</c:v>
                </c:pt>
                <c:pt idx="15515">
                  <c:v>21.3575794284456</c:v>
                </c:pt>
                <c:pt idx="15516">
                  <c:v>21.358956004625298</c:v>
                </c:pt>
                <c:pt idx="15517">
                  <c:v>21.360332580805</c:v>
                </c:pt>
                <c:pt idx="15518">
                  <c:v>21.361709156984801</c:v>
                </c:pt>
                <c:pt idx="15519">
                  <c:v>21.3630857331645</c:v>
                </c:pt>
                <c:pt idx="15520">
                  <c:v>21.364462309344201</c:v>
                </c:pt>
                <c:pt idx="15521">
                  <c:v>21.3658388855239</c:v>
                </c:pt>
                <c:pt idx="15522">
                  <c:v>21.367215461703701</c:v>
                </c:pt>
                <c:pt idx="15523">
                  <c:v>21.368592037883399</c:v>
                </c:pt>
                <c:pt idx="15524">
                  <c:v>21.369968614063101</c:v>
                </c:pt>
                <c:pt idx="15525">
                  <c:v>21.371345190242799</c:v>
                </c:pt>
                <c:pt idx="15526">
                  <c:v>21.3727217664226</c:v>
                </c:pt>
                <c:pt idx="15527">
                  <c:v>21.374098342602299</c:v>
                </c:pt>
                <c:pt idx="15528">
                  <c:v>21.375474918782</c:v>
                </c:pt>
                <c:pt idx="15529">
                  <c:v>21.376851494961699</c:v>
                </c:pt>
                <c:pt idx="15530">
                  <c:v>21.3782280711415</c:v>
                </c:pt>
                <c:pt idx="15531">
                  <c:v>21.379604647321202</c:v>
                </c:pt>
                <c:pt idx="15532">
                  <c:v>21.3809812235009</c:v>
                </c:pt>
                <c:pt idx="15533">
                  <c:v>21.382357799680602</c:v>
                </c:pt>
                <c:pt idx="15534">
                  <c:v>21.383734375860399</c:v>
                </c:pt>
                <c:pt idx="15535">
                  <c:v>21.385110952040101</c:v>
                </c:pt>
                <c:pt idx="15536">
                  <c:v>21.386487528219799</c:v>
                </c:pt>
                <c:pt idx="15537">
                  <c:v>21.387864104399501</c:v>
                </c:pt>
                <c:pt idx="15538">
                  <c:v>21.389240680579299</c:v>
                </c:pt>
                <c:pt idx="15539">
                  <c:v>21.390617256759</c:v>
                </c:pt>
                <c:pt idx="15540">
                  <c:v>21.391993832938699</c:v>
                </c:pt>
                <c:pt idx="15541">
                  <c:v>21.3933704091184</c:v>
                </c:pt>
                <c:pt idx="15542">
                  <c:v>21.394746985298202</c:v>
                </c:pt>
                <c:pt idx="15543">
                  <c:v>21.3961235614779</c:v>
                </c:pt>
                <c:pt idx="15544">
                  <c:v>21.397500137657602</c:v>
                </c:pt>
                <c:pt idx="15545">
                  <c:v>21.3988767138373</c:v>
                </c:pt>
                <c:pt idx="15546">
                  <c:v>21.400253290017101</c:v>
                </c:pt>
                <c:pt idx="15547">
                  <c:v>21.401629866196799</c:v>
                </c:pt>
                <c:pt idx="15548">
                  <c:v>21.403006442376501</c:v>
                </c:pt>
                <c:pt idx="15549">
                  <c:v>21.404383018556299</c:v>
                </c:pt>
                <c:pt idx="15550">
                  <c:v>21.405759594736001</c:v>
                </c:pt>
                <c:pt idx="15551">
                  <c:v>21.407136170915699</c:v>
                </c:pt>
                <c:pt idx="15552">
                  <c:v>21.408512747095401</c:v>
                </c:pt>
                <c:pt idx="15553">
                  <c:v>21.409889323275198</c:v>
                </c:pt>
                <c:pt idx="15554">
                  <c:v>21.4112658994549</c:v>
                </c:pt>
                <c:pt idx="15555">
                  <c:v>21.412642475634598</c:v>
                </c:pt>
                <c:pt idx="15556">
                  <c:v>21.4140190518143</c:v>
                </c:pt>
                <c:pt idx="15557">
                  <c:v>21.415395627994101</c:v>
                </c:pt>
                <c:pt idx="15558">
                  <c:v>21.4167722041738</c:v>
                </c:pt>
                <c:pt idx="15559">
                  <c:v>21.418148780353501</c:v>
                </c:pt>
                <c:pt idx="15560">
                  <c:v>21.4195253565332</c:v>
                </c:pt>
                <c:pt idx="15561">
                  <c:v>21.420901932713001</c:v>
                </c:pt>
                <c:pt idx="15562">
                  <c:v>21.422278508892699</c:v>
                </c:pt>
                <c:pt idx="15563">
                  <c:v>21.423655085072401</c:v>
                </c:pt>
                <c:pt idx="15564">
                  <c:v>21.425031661252099</c:v>
                </c:pt>
                <c:pt idx="15565">
                  <c:v>21.4264082374319</c:v>
                </c:pt>
                <c:pt idx="15566">
                  <c:v>21.427784813611598</c:v>
                </c:pt>
                <c:pt idx="15567">
                  <c:v>21.4291613897913</c:v>
                </c:pt>
                <c:pt idx="15568">
                  <c:v>21.430537965970998</c:v>
                </c:pt>
                <c:pt idx="15569">
                  <c:v>21.4319145421508</c:v>
                </c:pt>
                <c:pt idx="15570">
                  <c:v>21.433291118330501</c:v>
                </c:pt>
                <c:pt idx="15571">
                  <c:v>21.4346676945102</c:v>
                </c:pt>
                <c:pt idx="15572">
                  <c:v>21.436044270689901</c:v>
                </c:pt>
                <c:pt idx="15573">
                  <c:v>21.437420846869699</c:v>
                </c:pt>
                <c:pt idx="15574">
                  <c:v>21.438797423049401</c:v>
                </c:pt>
                <c:pt idx="15575">
                  <c:v>21.440173999229099</c:v>
                </c:pt>
                <c:pt idx="15576">
                  <c:v>21.441550575408801</c:v>
                </c:pt>
                <c:pt idx="15577">
                  <c:v>21.442927151588599</c:v>
                </c:pt>
                <c:pt idx="15578">
                  <c:v>21.4443037277683</c:v>
                </c:pt>
                <c:pt idx="15579">
                  <c:v>21.445680303947999</c:v>
                </c:pt>
                <c:pt idx="15580">
                  <c:v>21.4470568801278</c:v>
                </c:pt>
                <c:pt idx="15581">
                  <c:v>21.448433456307502</c:v>
                </c:pt>
                <c:pt idx="15582">
                  <c:v>21.4498100324872</c:v>
                </c:pt>
                <c:pt idx="15583">
                  <c:v>21.451186608666902</c:v>
                </c:pt>
                <c:pt idx="15584">
                  <c:v>21.452563184846699</c:v>
                </c:pt>
                <c:pt idx="15585">
                  <c:v>21.453939761026401</c:v>
                </c:pt>
                <c:pt idx="15586">
                  <c:v>21.455316337206099</c:v>
                </c:pt>
                <c:pt idx="15587">
                  <c:v>21.456692913385801</c:v>
                </c:pt>
                <c:pt idx="15588">
                  <c:v>21.458069489565599</c:v>
                </c:pt>
                <c:pt idx="15589">
                  <c:v>21.459446065745301</c:v>
                </c:pt>
                <c:pt idx="15590">
                  <c:v>21.460822641924999</c:v>
                </c:pt>
                <c:pt idx="15591">
                  <c:v>21.462199218104701</c:v>
                </c:pt>
                <c:pt idx="15592">
                  <c:v>21.463575794284498</c:v>
                </c:pt>
                <c:pt idx="15593">
                  <c:v>21.4649523704642</c:v>
                </c:pt>
                <c:pt idx="15594">
                  <c:v>21.466328946643898</c:v>
                </c:pt>
                <c:pt idx="15595">
                  <c:v>21.4677055228236</c:v>
                </c:pt>
                <c:pt idx="15596">
                  <c:v>21.469082099003401</c:v>
                </c:pt>
                <c:pt idx="15597">
                  <c:v>21.470458675183099</c:v>
                </c:pt>
                <c:pt idx="15598">
                  <c:v>21.471835251362801</c:v>
                </c:pt>
                <c:pt idx="15599">
                  <c:v>21.473211827542499</c:v>
                </c:pt>
                <c:pt idx="15600">
                  <c:v>21.474588403722301</c:v>
                </c:pt>
                <c:pt idx="15601">
                  <c:v>21.475964979901999</c:v>
                </c:pt>
                <c:pt idx="15602">
                  <c:v>21.477341556081701</c:v>
                </c:pt>
                <c:pt idx="15603">
                  <c:v>21.478718132261399</c:v>
                </c:pt>
                <c:pt idx="15604">
                  <c:v>21.4800947084412</c:v>
                </c:pt>
                <c:pt idx="15605">
                  <c:v>21.481471284620898</c:v>
                </c:pt>
                <c:pt idx="15606">
                  <c:v>21.4828478608006</c:v>
                </c:pt>
                <c:pt idx="15607">
                  <c:v>21.484224436980298</c:v>
                </c:pt>
                <c:pt idx="15608">
                  <c:v>21.4856010131601</c:v>
                </c:pt>
                <c:pt idx="15609">
                  <c:v>21.486977589339801</c:v>
                </c:pt>
                <c:pt idx="15610">
                  <c:v>21.4883541655195</c:v>
                </c:pt>
                <c:pt idx="15611">
                  <c:v>21.489730741699301</c:v>
                </c:pt>
                <c:pt idx="15612">
                  <c:v>21.491107317878999</c:v>
                </c:pt>
                <c:pt idx="15613">
                  <c:v>21.492483894058701</c:v>
                </c:pt>
                <c:pt idx="15614">
                  <c:v>21.493860470238399</c:v>
                </c:pt>
                <c:pt idx="15615">
                  <c:v>21.4952370464182</c:v>
                </c:pt>
                <c:pt idx="15616">
                  <c:v>21.496613622597899</c:v>
                </c:pt>
                <c:pt idx="15617">
                  <c:v>21.4979901987776</c:v>
                </c:pt>
                <c:pt idx="15618">
                  <c:v>21.499366774957299</c:v>
                </c:pt>
                <c:pt idx="15619">
                  <c:v>21.5007433511371</c:v>
                </c:pt>
                <c:pt idx="15620">
                  <c:v>21.502119927316802</c:v>
                </c:pt>
                <c:pt idx="15621">
                  <c:v>21.5034965034965</c:v>
                </c:pt>
                <c:pt idx="15622">
                  <c:v>21.504873079676202</c:v>
                </c:pt>
                <c:pt idx="15623">
                  <c:v>21.506249655855999</c:v>
                </c:pt>
                <c:pt idx="15624">
                  <c:v>21.507626232035701</c:v>
                </c:pt>
                <c:pt idx="15625">
                  <c:v>21.509002808215399</c:v>
                </c:pt>
                <c:pt idx="15626">
                  <c:v>21.510379384395101</c:v>
                </c:pt>
                <c:pt idx="15627">
                  <c:v>21.511755960574899</c:v>
                </c:pt>
                <c:pt idx="15628">
                  <c:v>21.5131325367546</c:v>
                </c:pt>
                <c:pt idx="15629">
                  <c:v>21.514509112934299</c:v>
                </c:pt>
                <c:pt idx="15630">
                  <c:v>21.515885689114</c:v>
                </c:pt>
                <c:pt idx="15631">
                  <c:v>21.517262265293802</c:v>
                </c:pt>
                <c:pt idx="15632">
                  <c:v>21.5186388414735</c:v>
                </c:pt>
                <c:pt idx="15633">
                  <c:v>21.520015417653202</c:v>
                </c:pt>
                <c:pt idx="15634">
                  <c:v>21.5213919938329</c:v>
                </c:pt>
                <c:pt idx="15635">
                  <c:v>21.522768570012701</c:v>
                </c:pt>
                <c:pt idx="15636">
                  <c:v>21.524145146192399</c:v>
                </c:pt>
                <c:pt idx="15637">
                  <c:v>21.525521722372101</c:v>
                </c:pt>
                <c:pt idx="15638">
                  <c:v>21.526898298551799</c:v>
                </c:pt>
                <c:pt idx="15639">
                  <c:v>21.528274874731601</c:v>
                </c:pt>
                <c:pt idx="15640">
                  <c:v>21.529651450911299</c:v>
                </c:pt>
                <c:pt idx="15641">
                  <c:v>21.531028027091001</c:v>
                </c:pt>
                <c:pt idx="15642">
                  <c:v>21.532404603270798</c:v>
                </c:pt>
                <c:pt idx="15643">
                  <c:v>21.5337811794505</c:v>
                </c:pt>
                <c:pt idx="15644">
                  <c:v>21.535157755630198</c:v>
                </c:pt>
                <c:pt idx="15645">
                  <c:v>21.5365343318099</c:v>
                </c:pt>
                <c:pt idx="15646">
                  <c:v>21.537910907989701</c:v>
                </c:pt>
                <c:pt idx="15647">
                  <c:v>21.5392874841694</c:v>
                </c:pt>
                <c:pt idx="15648">
                  <c:v>21.540664060349101</c:v>
                </c:pt>
                <c:pt idx="15649">
                  <c:v>21.5420406365288</c:v>
                </c:pt>
                <c:pt idx="15650">
                  <c:v>21.543417212708601</c:v>
                </c:pt>
                <c:pt idx="15651">
                  <c:v>21.544793788888299</c:v>
                </c:pt>
                <c:pt idx="15652">
                  <c:v>21.546170365068001</c:v>
                </c:pt>
                <c:pt idx="15653">
                  <c:v>21.547546941247699</c:v>
                </c:pt>
                <c:pt idx="15654">
                  <c:v>21.5489235174275</c:v>
                </c:pt>
                <c:pt idx="15655">
                  <c:v>21.550300093607198</c:v>
                </c:pt>
                <c:pt idx="15656">
                  <c:v>21.5516766697869</c:v>
                </c:pt>
                <c:pt idx="15657">
                  <c:v>21.553053245966598</c:v>
                </c:pt>
                <c:pt idx="15658">
                  <c:v>21.5544298221464</c:v>
                </c:pt>
                <c:pt idx="15659">
                  <c:v>21.555806398326101</c:v>
                </c:pt>
                <c:pt idx="15660">
                  <c:v>21.5571829745058</c:v>
                </c:pt>
                <c:pt idx="15661">
                  <c:v>21.558559550685501</c:v>
                </c:pt>
                <c:pt idx="15662">
                  <c:v>21.559936126865299</c:v>
                </c:pt>
                <c:pt idx="15663">
                  <c:v>21.561312703045001</c:v>
                </c:pt>
                <c:pt idx="15664">
                  <c:v>21.562689279224699</c:v>
                </c:pt>
                <c:pt idx="15665">
                  <c:v>21.564065855404401</c:v>
                </c:pt>
                <c:pt idx="15666">
                  <c:v>21.565442431584199</c:v>
                </c:pt>
                <c:pt idx="15667">
                  <c:v>21.5668190077639</c:v>
                </c:pt>
                <c:pt idx="15668">
                  <c:v>21.568195583943599</c:v>
                </c:pt>
                <c:pt idx="15669">
                  <c:v>21.5695721601233</c:v>
                </c:pt>
                <c:pt idx="15670">
                  <c:v>21.570948736303102</c:v>
                </c:pt>
                <c:pt idx="15671">
                  <c:v>21.5723253124828</c:v>
                </c:pt>
                <c:pt idx="15672">
                  <c:v>21.573701888662502</c:v>
                </c:pt>
                <c:pt idx="15673">
                  <c:v>21.575078464842299</c:v>
                </c:pt>
                <c:pt idx="15674">
                  <c:v>21.576455041022001</c:v>
                </c:pt>
                <c:pt idx="15675">
                  <c:v>21.577831617201699</c:v>
                </c:pt>
                <c:pt idx="15676">
                  <c:v>21.579208193381401</c:v>
                </c:pt>
                <c:pt idx="15677">
                  <c:v>21.580584769561199</c:v>
                </c:pt>
                <c:pt idx="15678">
                  <c:v>21.581961345740901</c:v>
                </c:pt>
                <c:pt idx="15679">
                  <c:v>21.583337921920599</c:v>
                </c:pt>
                <c:pt idx="15680">
                  <c:v>21.584714498100301</c:v>
                </c:pt>
                <c:pt idx="15681">
                  <c:v>21.586091074280102</c:v>
                </c:pt>
                <c:pt idx="15682">
                  <c:v>21.5874676504598</c:v>
                </c:pt>
                <c:pt idx="15683">
                  <c:v>21.588844226639502</c:v>
                </c:pt>
                <c:pt idx="15684">
                  <c:v>21.5902208028192</c:v>
                </c:pt>
                <c:pt idx="15685">
                  <c:v>21.591597378999001</c:v>
                </c:pt>
                <c:pt idx="15686">
                  <c:v>21.592973955178699</c:v>
                </c:pt>
                <c:pt idx="15687">
                  <c:v>21.594350531358401</c:v>
                </c:pt>
                <c:pt idx="15688">
                  <c:v>21.595727107538099</c:v>
                </c:pt>
                <c:pt idx="15689">
                  <c:v>21.597103683717901</c:v>
                </c:pt>
                <c:pt idx="15690">
                  <c:v>21.598480259897599</c:v>
                </c:pt>
                <c:pt idx="15691">
                  <c:v>21.599856836077301</c:v>
                </c:pt>
                <c:pt idx="15692">
                  <c:v>21.601233412256999</c:v>
                </c:pt>
                <c:pt idx="15693">
                  <c:v>21.6026099884368</c:v>
                </c:pt>
                <c:pt idx="15694">
                  <c:v>21.603986564616498</c:v>
                </c:pt>
                <c:pt idx="15695">
                  <c:v>21.6053631407962</c:v>
                </c:pt>
                <c:pt idx="15696">
                  <c:v>21.606739716975898</c:v>
                </c:pt>
                <c:pt idx="15697">
                  <c:v>21.6081162931557</c:v>
                </c:pt>
                <c:pt idx="15698">
                  <c:v>21.609492869335401</c:v>
                </c:pt>
                <c:pt idx="15699">
                  <c:v>21.6108694455151</c:v>
                </c:pt>
                <c:pt idx="15700">
                  <c:v>21.612246021694801</c:v>
                </c:pt>
                <c:pt idx="15701">
                  <c:v>21.613622597874599</c:v>
                </c:pt>
                <c:pt idx="15702">
                  <c:v>21.614999174054301</c:v>
                </c:pt>
                <c:pt idx="15703">
                  <c:v>21.616375750233999</c:v>
                </c:pt>
                <c:pt idx="15704">
                  <c:v>21.617752326413701</c:v>
                </c:pt>
                <c:pt idx="15705">
                  <c:v>21.619128902593499</c:v>
                </c:pt>
                <c:pt idx="15706">
                  <c:v>21.6205054787732</c:v>
                </c:pt>
                <c:pt idx="15707">
                  <c:v>21.621882054952898</c:v>
                </c:pt>
                <c:pt idx="15708">
                  <c:v>21.6232586311327</c:v>
                </c:pt>
                <c:pt idx="15709">
                  <c:v>21.624635207312402</c:v>
                </c:pt>
                <c:pt idx="15710">
                  <c:v>21.6260117834921</c:v>
                </c:pt>
                <c:pt idx="15711">
                  <c:v>21.627388359671802</c:v>
                </c:pt>
                <c:pt idx="15712">
                  <c:v>21.628764935851599</c:v>
                </c:pt>
                <c:pt idx="15713">
                  <c:v>21.630141512031301</c:v>
                </c:pt>
                <c:pt idx="15714">
                  <c:v>21.631518088210999</c:v>
                </c:pt>
                <c:pt idx="15715">
                  <c:v>21.632894664390701</c:v>
                </c:pt>
                <c:pt idx="15716">
                  <c:v>21.634271240570499</c:v>
                </c:pt>
                <c:pt idx="15717">
                  <c:v>21.6356478167502</c:v>
                </c:pt>
                <c:pt idx="15718">
                  <c:v>21.637024392929899</c:v>
                </c:pt>
                <c:pt idx="15719">
                  <c:v>21.6384009691096</c:v>
                </c:pt>
                <c:pt idx="15720">
                  <c:v>21.639777545289402</c:v>
                </c:pt>
                <c:pt idx="15721">
                  <c:v>21.6411541214691</c:v>
                </c:pt>
                <c:pt idx="15722">
                  <c:v>21.642530697648802</c:v>
                </c:pt>
                <c:pt idx="15723">
                  <c:v>21.6439072738285</c:v>
                </c:pt>
                <c:pt idx="15724">
                  <c:v>21.645283850008301</c:v>
                </c:pt>
                <c:pt idx="15725">
                  <c:v>21.646660426187999</c:v>
                </c:pt>
                <c:pt idx="15726">
                  <c:v>21.648037002367701</c:v>
                </c:pt>
                <c:pt idx="15727">
                  <c:v>21.649413578547399</c:v>
                </c:pt>
                <c:pt idx="15728">
                  <c:v>21.650790154727201</c:v>
                </c:pt>
                <c:pt idx="15729">
                  <c:v>21.652166730906899</c:v>
                </c:pt>
                <c:pt idx="15730">
                  <c:v>21.653543307086601</c:v>
                </c:pt>
                <c:pt idx="15731">
                  <c:v>21.654919883266299</c:v>
                </c:pt>
                <c:pt idx="15732">
                  <c:v>21.6562964594461</c:v>
                </c:pt>
                <c:pt idx="15733">
                  <c:v>21.657673035625798</c:v>
                </c:pt>
                <c:pt idx="15734">
                  <c:v>21.6590496118055</c:v>
                </c:pt>
                <c:pt idx="15735">
                  <c:v>21.660426187985198</c:v>
                </c:pt>
                <c:pt idx="15736">
                  <c:v>21.661802764165</c:v>
                </c:pt>
                <c:pt idx="15737">
                  <c:v>21.663179340344701</c:v>
                </c:pt>
                <c:pt idx="15738">
                  <c:v>21.664555916524399</c:v>
                </c:pt>
                <c:pt idx="15739">
                  <c:v>21.665932492704201</c:v>
                </c:pt>
                <c:pt idx="15740">
                  <c:v>21.667309068883899</c:v>
                </c:pt>
                <c:pt idx="15741">
                  <c:v>21.668685645063601</c:v>
                </c:pt>
                <c:pt idx="15742">
                  <c:v>21.670062221243299</c:v>
                </c:pt>
                <c:pt idx="15743">
                  <c:v>21.6714387974231</c:v>
                </c:pt>
                <c:pt idx="15744">
                  <c:v>21.672815373602798</c:v>
                </c:pt>
                <c:pt idx="15745">
                  <c:v>21.6741919497825</c:v>
                </c:pt>
                <c:pt idx="15746">
                  <c:v>21.675568525962198</c:v>
                </c:pt>
                <c:pt idx="15747">
                  <c:v>21.676945102142</c:v>
                </c:pt>
                <c:pt idx="15748">
                  <c:v>21.678321678321701</c:v>
                </c:pt>
                <c:pt idx="15749">
                  <c:v>21.6796982545014</c:v>
                </c:pt>
                <c:pt idx="15750">
                  <c:v>21.681074830681101</c:v>
                </c:pt>
                <c:pt idx="15751">
                  <c:v>21.682451406860899</c:v>
                </c:pt>
                <c:pt idx="15752">
                  <c:v>21.683827983040601</c:v>
                </c:pt>
                <c:pt idx="15753">
                  <c:v>21.685204559220299</c:v>
                </c:pt>
                <c:pt idx="15754">
                  <c:v>21.686581135400001</c:v>
                </c:pt>
                <c:pt idx="15755">
                  <c:v>21.687957711579799</c:v>
                </c:pt>
                <c:pt idx="15756">
                  <c:v>21.6893342877595</c:v>
                </c:pt>
                <c:pt idx="15757">
                  <c:v>21.690710863939199</c:v>
                </c:pt>
                <c:pt idx="15758">
                  <c:v>21.6920874401189</c:v>
                </c:pt>
                <c:pt idx="15759">
                  <c:v>21.693464016298702</c:v>
                </c:pt>
                <c:pt idx="15760">
                  <c:v>21.6948405924784</c:v>
                </c:pt>
                <c:pt idx="15761">
                  <c:v>21.696217168658102</c:v>
                </c:pt>
                <c:pt idx="15762">
                  <c:v>21.6975937448378</c:v>
                </c:pt>
                <c:pt idx="15763">
                  <c:v>21.698970321017601</c:v>
                </c:pt>
                <c:pt idx="15764">
                  <c:v>21.700346897197299</c:v>
                </c:pt>
                <c:pt idx="15765">
                  <c:v>21.701723473377001</c:v>
                </c:pt>
                <c:pt idx="15766">
                  <c:v>21.703100049556699</c:v>
                </c:pt>
                <c:pt idx="15767">
                  <c:v>21.7044766257365</c:v>
                </c:pt>
                <c:pt idx="15768">
                  <c:v>21.705853201916199</c:v>
                </c:pt>
                <c:pt idx="15769">
                  <c:v>21.7072297780959</c:v>
                </c:pt>
                <c:pt idx="15770">
                  <c:v>21.708606354275702</c:v>
                </c:pt>
                <c:pt idx="15771">
                  <c:v>21.7099829304554</c:v>
                </c:pt>
                <c:pt idx="15772">
                  <c:v>21.711359506635102</c:v>
                </c:pt>
                <c:pt idx="15773">
                  <c:v>21.7127360828148</c:v>
                </c:pt>
                <c:pt idx="15774">
                  <c:v>21.714112658994601</c:v>
                </c:pt>
                <c:pt idx="15775">
                  <c:v>21.715489235174299</c:v>
                </c:pt>
                <c:pt idx="15776">
                  <c:v>21.716865811354001</c:v>
                </c:pt>
                <c:pt idx="15777">
                  <c:v>21.718242387533699</c:v>
                </c:pt>
                <c:pt idx="15778">
                  <c:v>21.719618963713501</c:v>
                </c:pt>
                <c:pt idx="15779">
                  <c:v>21.720995539893199</c:v>
                </c:pt>
                <c:pt idx="15780">
                  <c:v>21.722372116072901</c:v>
                </c:pt>
                <c:pt idx="15781">
                  <c:v>21.723748692252599</c:v>
                </c:pt>
                <c:pt idx="15782">
                  <c:v>21.7251252684324</c:v>
                </c:pt>
                <c:pt idx="15783">
                  <c:v>21.726501844612098</c:v>
                </c:pt>
                <c:pt idx="15784">
                  <c:v>21.7278784207918</c:v>
                </c:pt>
                <c:pt idx="15785">
                  <c:v>21.729254996971498</c:v>
                </c:pt>
                <c:pt idx="15786">
                  <c:v>21.7306315731513</c:v>
                </c:pt>
                <c:pt idx="15787">
                  <c:v>21.732008149331001</c:v>
                </c:pt>
                <c:pt idx="15788">
                  <c:v>21.7333847255107</c:v>
                </c:pt>
                <c:pt idx="15789">
                  <c:v>21.734761301690401</c:v>
                </c:pt>
                <c:pt idx="15790">
                  <c:v>21.736137877870199</c:v>
                </c:pt>
                <c:pt idx="15791">
                  <c:v>21.737514454049901</c:v>
                </c:pt>
                <c:pt idx="15792">
                  <c:v>21.738891030229599</c:v>
                </c:pt>
                <c:pt idx="15793">
                  <c:v>21.740267606409301</c:v>
                </c:pt>
                <c:pt idx="15794">
                  <c:v>21.741644182589098</c:v>
                </c:pt>
                <c:pt idx="15795">
                  <c:v>21.7430207587688</c:v>
                </c:pt>
                <c:pt idx="15796">
                  <c:v>21.744397334948498</c:v>
                </c:pt>
                <c:pt idx="15797">
                  <c:v>21.7457739111283</c:v>
                </c:pt>
                <c:pt idx="15798">
                  <c:v>21.747150487308001</c:v>
                </c:pt>
                <c:pt idx="15799">
                  <c:v>21.7485270634877</c:v>
                </c:pt>
                <c:pt idx="15800">
                  <c:v>21.749903639667401</c:v>
                </c:pt>
                <c:pt idx="15801">
                  <c:v>21.751280215847199</c:v>
                </c:pt>
                <c:pt idx="15802">
                  <c:v>21.752656792026901</c:v>
                </c:pt>
                <c:pt idx="15803">
                  <c:v>21.754033368206599</c:v>
                </c:pt>
                <c:pt idx="15804">
                  <c:v>21.755409944386301</c:v>
                </c:pt>
                <c:pt idx="15805">
                  <c:v>21.756786520566099</c:v>
                </c:pt>
                <c:pt idx="15806">
                  <c:v>21.7581630967458</c:v>
                </c:pt>
                <c:pt idx="15807">
                  <c:v>21.759539672925499</c:v>
                </c:pt>
                <c:pt idx="15808">
                  <c:v>21.7609162491052</c:v>
                </c:pt>
                <c:pt idx="15809">
                  <c:v>21.762292825285002</c:v>
                </c:pt>
                <c:pt idx="15810">
                  <c:v>21.7636694014647</c:v>
                </c:pt>
                <c:pt idx="15811">
                  <c:v>21.765045977644402</c:v>
                </c:pt>
                <c:pt idx="15812">
                  <c:v>21.7664225538241</c:v>
                </c:pt>
                <c:pt idx="15813">
                  <c:v>21.767799130003901</c:v>
                </c:pt>
                <c:pt idx="15814">
                  <c:v>21.769175706183599</c:v>
                </c:pt>
                <c:pt idx="15815">
                  <c:v>21.770552282363301</c:v>
                </c:pt>
                <c:pt idx="15816">
                  <c:v>21.771928858542999</c:v>
                </c:pt>
                <c:pt idx="15817">
                  <c:v>21.773305434722801</c:v>
                </c:pt>
                <c:pt idx="15818">
                  <c:v>21.774682010902499</c:v>
                </c:pt>
                <c:pt idx="15819">
                  <c:v>21.776058587082201</c:v>
                </c:pt>
                <c:pt idx="15820">
                  <c:v>21.777435163261899</c:v>
                </c:pt>
                <c:pt idx="15821">
                  <c:v>21.7788117394417</c:v>
                </c:pt>
                <c:pt idx="15822">
                  <c:v>21.780188315621398</c:v>
                </c:pt>
                <c:pt idx="15823">
                  <c:v>21.7815648918011</c:v>
                </c:pt>
                <c:pt idx="15824">
                  <c:v>21.782941467980802</c:v>
                </c:pt>
                <c:pt idx="15825">
                  <c:v>21.784318044160599</c:v>
                </c:pt>
                <c:pt idx="15826">
                  <c:v>21.785694620340301</c:v>
                </c:pt>
                <c:pt idx="15827">
                  <c:v>21.787071196519999</c:v>
                </c:pt>
                <c:pt idx="15828">
                  <c:v>21.788447772699701</c:v>
                </c:pt>
                <c:pt idx="15829">
                  <c:v>21.789824348879499</c:v>
                </c:pt>
                <c:pt idx="15830">
                  <c:v>21.791200925059201</c:v>
                </c:pt>
                <c:pt idx="15831">
                  <c:v>21.792577501238899</c:v>
                </c:pt>
                <c:pt idx="15832">
                  <c:v>21.7939540774187</c:v>
                </c:pt>
                <c:pt idx="15833">
                  <c:v>21.795330653598398</c:v>
                </c:pt>
                <c:pt idx="15834">
                  <c:v>21.7967072297781</c:v>
                </c:pt>
                <c:pt idx="15835">
                  <c:v>21.798083805957798</c:v>
                </c:pt>
                <c:pt idx="15836">
                  <c:v>21.7994603821376</c:v>
                </c:pt>
                <c:pt idx="15837">
                  <c:v>21.800836958317301</c:v>
                </c:pt>
                <c:pt idx="15838">
                  <c:v>21.802213534497</c:v>
                </c:pt>
                <c:pt idx="15839">
                  <c:v>21.803590110676701</c:v>
                </c:pt>
                <c:pt idx="15840">
                  <c:v>21.804966686856499</c:v>
                </c:pt>
                <c:pt idx="15841">
                  <c:v>21.806343263036201</c:v>
                </c:pt>
                <c:pt idx="15842">
                  <c:v>21.807719839215899</c:v>
                </c:pt>
                <c:pt idx="15843">
                  <c:v>21.809096415395601</c:v>
                </c:pt>
                <c:pt idx="15844">
                  <c:v>21.810472991575399</c:v>
                </c:pt>
                <c:pt idx="15845">
                  <c:v>21.8118495677551</c:v>
                </c:pt>
                <c:pt idx="15846">
                  <c:v>21.813226143934799</c:v>
                </c:pt>
                <c:pt idx="15847">
                  <c:v>21.8146027201145</c:v>
                </c:pt>
                <c:pt idx="15848">
                  <c:v>21.815979296294302</c:v>
                </c:pt>
                <c:pt idx="15849">
                  <c:v>21.817355872474</c:v>
                </c:pt>
                <c:pt idx="15850">
                  <c:v>21.818732448653702</c:v>
                </c:pt>
                <c:pt idx="15851">
                  <c:v>21.8201090248334</c:v>
                </c:pt>
                <c:pt idx="15852">
                  <c:v>21.821485601013201</c:v>
                </c:pt>
                <c:pt idx="15853">
                  <c:v>21.822862177192899</c:v>
                </c:pt>
                <c:pt idx="15854">
                  <c:v>21.824238753372601</c:v>
                </c:pt>
                <c:pt idx="15855">
                  <c:v>21.825615329552299</c:v>
                </c:pt>
                <c:pt idx="15856">
                  <c:v>21.8269919057321</c:v>
                </c:pt>
                <c:pt idx="15857">
                  <c:v>21.828368481911799</c:v>
                </c:pt>
                <c:pt idx="15858">
                  <c:v>21.8297450580915</c:v>
                </c:pt>
                <c:pt idx="15859">
                  <c:v>21.831121634271199</c:v>
                </c:pt>
                <c:pt idx="15860">
                  <c:v>21.832498210451</c:v>
                </c:pt>
                <c:pt idx="15861">
                  <c:v>21.833874786630702</c:v>
                </c:pt>
                <c:pt idx="15862">
                  <c:v>21.8352513628104</c:v>
                </c:pt>
                <c:pt idx="15863">
                  <c:v>21.836627938990102</c:v>
                </c:pt>
                <c:pt idx="15864">
                  <c:v>21.838004515169899</c:v>
                </c:pt>
                <c:pt idx="15865">
                  <c:v>21.839381091349601</c:v>
                </c:pt>
                <c:pt idx="15866">
                  <c:v>21.840757667529299</c:v>
                </c:pt>
                <c:pt idx="15867">
                  <c:v>21.842134243709101</c:v>
                </c:pt>
                <c:pt idx="15868">
                  <c:v>21.843510819888799</c:v>
                </c:pt>
                <c:pt idx="15869">
                  <c:v>21.844887396068501</c:v>
                </c:pt>
                <c:pt idx="15870">
                  <c:v>21.846263972248199</c:v>
                </c:pt>
                <c:pt idx="15871">
                  <c:v>21.847640548428</c:v>
                </c:pt>
                <c:pt idx="15872">
                  <c:v>21.849017124607698</c:v>
                </c:pt>
                <c:pt idx="15873">
                  <c:v>21.8503937007874</c:v>
                </c:pt>
                <c:pt idx="15874">
                  <c:v>21.851770276967098</c:v>
                </c:pt>
                <c:pt idx="15875">
                  <c:v>21.8531468531469</c:v>
                </c:pt>
                <c:pt idx="15876">
                  <c:v>21.854523429326601</c:v>
                </c:pt>
                <c:pt idx="15877">
                  <c:v>21.8559000055063</c:v>
                </c:pt>
                <c:pt idx="15878">
                  <c:v>21.857276581686001</c:v>
                </c:pt>
                <c:pt idx="15879">
                  <c:v>21.858653157865799</c:v>
                </c:pt>
                <c:pt idx="15880">
                  <c:v>21.860029734045501</c:v>
                </c:pt>
                <c:pt idx="15881">
                  <c:v>21.861406310225199</c:v>
                </c:pt>
                <c:pt idx="15882">
                  <c:v>21.862782886404901</c:v>
                </c:pt>
                <c:pt idx="15883">
                  <c:v>21.864159462584698</c:v>
                </c:pt>
                <c:pt idx="15884">
                  <c:v>21.8655360387644</c:v>
                </c:pt>
                <c:pt idx="15885">
                  <c:v>21.866912614944098</c:v>
                </c:pt>
                <c:pt idx="15886">
                  <c:v>21.8682891911238</c:v>
                </c:pt>
                <c:pt idx="15887">
                  <c:v>21.869665767303601</c:v>
                </c:pt>
                <c:pt idx="15888">
                  <c:v>21.8710423434833</c:v>
                </c:pt>
                <c:pt idx="15889">
                  <c:v>21.872418919663001</c:v>
                </c:pt>
                <c:pt idx="15890">
                  <c:v>21.8737954958427</c:v>
                </c:pt>
                <c:pt idx="15891">
                  <c:v>21.875172072022501</c:v>
                </c:pt>
                <c:pt idx="15892">
                  <c:v>21.876548648202199</c:v>
                </c:pt>
                <c:pt idx="15893">
                  <c:v>21.877925224381901</c:v>
                </c:pt>
                <c:pt idx="15894">
                  <c:v>21.879301800561599</c:v>
                </c:pt>
                <c:pt idx="15895">
                  <c:v>21.8806783767414</c:v>
                </c:pt>
                <c:pt idx="15896">
                  <c:v>21.882054952921099</c:v>
                </c:pt>
                <c:pt idx="15897">
                  <c:v>21.8834315291008</c:v>
                </c:pt>
                <c:pt idx="15898">
                  <c:v>21.884808105280602</c:v>
                </c:pt>
                <c:pt idx="15899">
                  <c:v>21.8861846814603</c:v>
                </c:pt>
                <c:pt idx="15900">
                  <c:v>21.887561257640002</c:v>
                </c:pt>
                <c:pt idx="15901">
                  <c:v>21.8889378338197</c:v>
                </c:pt>
                <c:pt idx="15902">
                  <c:v>21.890314409999501</c:v>
                </c:pt>
                <c:pt idx="15903">
                  <c:v>21.891690986179199</c:v>
                </c:pt>
                <c:pt idx="15904">
                  <c:v>21.893067562358901</c:v>
                </c:pt>
                <c:pt idx="15905">
                  <c:v>21.894444138538599</c:v>
                </c:pt>
                <c:pt idx="15906">
                  <c:v>21.895820714718401</c:v>
                </c:pt>
                <c:pt idx="15907">
                  <c:v>21.897197290898099</c:v>
                </c:pt>
                <c:pt idx="15908">
                  <c:v>21.898573867077801</c:v>
                </c:pt>
                <c:pt idx="15909">
                  <c:v>21.899950443257499</c:v>
                </c:pt>
                <c:pt idx="15910">
                  <c:v>21.9013270194373</c:v>
                </c:pt>
                <c:pt idx="15911">
                  <c:v>21.902703595617002</c:v>
                </c:pt>
                <c:pt idx="15912">
                  <c:v>21.9040801717967</c:v>
                </c:pt>
                <c:pt idx="15913">
                  <c:v>21.905456747976402</c:v>
                </c:pt>
                <c:pt idx="15914">
                  <c:v>21.906833324156199</c:v>
                </c:pt>
                <c:pt idx="15915">
                  <c:v>21.908209900335901</c:v>
                </c:pt>
                <c:pt idx="15916">
                  <c:v>21.909586476515599</c:v>
                </c:pt>
                <c:pt idx="15917">
                  <c:v>21.910963052695301</c:v>
                </c:pt>
                <c:pt idx="15918">
                  <c:v>21.912339628875099</c:v>
                </c:pt>
                <c:pt idx="15919">
                  <c:v>21.913716205054801</c:v>
                </c:pt>
                <c:pt idx="15920">
                  <c:v>21.915092781234499</c:v>
                </c:pt>
                <c:pt idx="15921">
                  <c:v>21.916469357414201</c:v>
                </c:pt>
                <c:pt idx="15922">
                  <c:v>21.917845933593998</c:v>
                </c:pt>
                <c:pt idx="15923">
                  <c:v>21.9192225097737</c:v>
                </c:pt>
                <c:pt idx="15924">
                  <c:v>21.920599085953398</c:v>
                </c:pt>
                <c:pt idx="15925">
                  <c:v>21.9219756621331</c:v>
                </c:pt>
                <c:pt idx="15926">
                  <c:v>21.923352238312901</c:v>
                </c:pt>
                <c:pt idx="15927">
                  <c:v>21.9247288144926</c:v>
                </c:pt>
                <c:pt idx="15928">
                  <c:v>21.926105390672301</c:v>
                </c:pt>
                <c:pt idx="15929">
                  <c:v>21.927481966852099</c:v>
                </c:pt>
                <c:pt idx="15930">
                  <c:v>21.928858543031801</c:v>
                </c:pt>
                <c:pt idx="15931">
                  <c:v>21.930235119211499</c:v>
                </c:pt>
                <c:pt idx="15932">
                  <c:v>21.931611695391201</c:v>
                </c:pt>
                <c:pt idx="15933">
                  <c:v>21.932988271570999</c:v>
                </c:pt>
                <c:pt idx="15934">
                  <c:v>21.9343648477507</c:v>
                </c:pt>
                <c:pt idx="15935">
                  <c:v>21.935741423930398</c:v>
                </c:pt>
                <c:pt idx="15936">
                  <c:v>21.9371180001101</c:v>
                </c:pt>
                <c:pt idx="15937">
                  <c:v>21.938494576289902</c:v>
                </c:pt>
                <c:pt idx="15938">
                  <c:v>21.9398711524696</c:v>
                </c:pt>
                <c:pt idx="15939">
                  <c:v>21.941247728649302</c:v>
                </c:pt>
                <c:pt idx="15940">
                  <c:v>21.942624304829</c:v>
                </c:pt>
                <c:pt idx="15941">
                  <c:v>21.944000881008801</c:v>
                </c:pt>
                <c:pt idx="15942">
                  <c:v>21.945377457188499</c:v>
                </c:pt>
                <c:pt idx="15943">
                  <c:v>21.946754033368201</c:v>
                </c:pt>
                <c:pt idx="15944">
                  <c:v>21.948130609547899</c:v>
                </c:pt>
                <c:pt idx="15945">
                  <c:v>21.9495071857277</c:v>
                </c:pt>
                <c:pt idx="15946">
                  <c:v>21.950883761907399</c:v>
                </c:pt>
                <c:pt idx="15947">
                  <c:v>21.9522603380871</c:v>
                </c:pt>
                <c:pt idx="15948">
                  <c:v>21.953636914266799</c:v>
                </c:pt>
                <c:pt idx="15949">
                  <c:v>21.9550134904466</c:v>
                </c:pt>
                <c:pt idx="15950">
                  <c:v>21.956390066626302</c:v>
                </c:pt>
                <c:pt idx="15951">
                  <c:v>21.957766642806</c:v>
                </c:pt>
                <c:pt idx="15952">
                  <c:v>21.959143218985702</c:v>
                </c:pt>
                <c:pt idx="15953">
                  <c:v>21.960519795165499</c:v>
                </c:pt>
                <c:pt idx="15954">
                  <c:v>21.961896371345201</c:v>
                </c:pt>
                <c:pt idx="15955">
                  <c:v>21.963272947524899</c:v>
                </c:pt>
                <c:pt idx="15956">
                  <c:v>21.964649523704601</c:v>
                </c:pt>
                <c:pt idx="15957">
                  <c:v>21.966026099884399</c:v>
                </c:pt>
                <c:pt idx="15958">
                  <c:v>21.967402676064101</c:v>
                </c:pt>
                <c:pt idx="15959">
                  <c:v>21.968779252243799</c:v>
                </c:pt>
                <c:pt idx="15960">
                  <c:v>21.970155828423501</c:v>
                </c:pt>
                <c:pt idx="15961">
                  <c:v>21.971532404603298</c:v>
                </c:pt>
                <c:pt idx="15962">
                  <c:v>21.972908980783</c:v>
                </c:pt>
                <c:pt idx="15963">
                  <c:v>21.974285556962698</c:v>
                </c:pt>
                <c:pt idx="15964">
                  <c:v>21.975662133142499</c:v>
                </c:pt>
                <c:pt idx="15965">
                  <c:v>21.977038709322201</c:v>
                </c:pt>
                <c:pt idx="15966">
                  <c:v>21.978415285501899</c:v>
                </c:pt>
                <c:pt idx="15967">
                  <c:v>21.979791861681601</c:v>
                </c:pt>
                <c:pt idx="15968">
                  <c:v>21.981168437861399</c:v>
                </c:pt>
                <c:pt idx="15969">
                  <c:v>21.982545014041101</c:v>
                </c:pt>
                <c:pt idx="15970">
                  <c:v>21.983921590220799</c:v>
                </c:pt>
                <c:pt idx="15971">
                  <c:v>21.985298166400501</c:v>
                </c:pt>
                <c:pt idx="15972">
                  <c:v>21.986674742580298</c:v>
                </c:pt>
                <c:pt idx="15973">
                  <c:v>21.98805131876</c:v>
                </c:pt>
                <c:pt idx="15974">
                  <c:v>21.989427894939698</c:v>
                </c:pt>
                <c:pt idx="15975">
                  <c:v>21.9908044711194</c:v>
                </c:pt>
                <c:pt idx="15976">
                  <c:v>21.992181047299201</c:v>
                </c:pt>
                <c:pt idx="15977">
                  <c:v>21.9935576234789</c:v>
                </c:pt>
                <c:pt idx="15978">
                  <c:v>21.994934199658601</c:v>
                </c:pt>
                <c:pt idx="15979">
                  <c:v>21.9963107758383</c:v>
                </c:pt>
                <c:pt idx="15980">
                  <c:v>21.997687352018101</c:v>
                </c:pt>
                <c:pt idx="15981">
                  <c:v>21.999063928197799</c:v>
                </c:pt>
                <c:pt idx="15982">
                  <c:v>22.000440504377501</c:v>
                </c:pt>
                <c:pt idx="15983">
                  <c:v>22.001817080557199</c:v>
                </c:pt>
                <c:pt idx="15984">
                  <c:v>22.003193656737</c:v>
                </c:pt>
                <c:pt idx="15985">
                  <c:v>22.004570232916699</c:v>
                </c:pt>
                <c:pt idx="15986">
                  <c:v>22.0059468090964</c:v>
                </c:pt>
                <c:pt idx="15987">
                  <c:v>22.007323385276202</c:v>
                </c:pt>
                <c:pt idx="15988">
                  <c:v>22.0086999614559</c:v>
                </c:pt>
                <c:pt idx="15989">
                  <c:v>22.010076537635602</c:v>
                </c:pt>
                <c:pt idx="15990">
                  <c:v>22.0114531138153</c:v>
                </c:pt>
                <c:pt idx="15991">
                  <c:v>22.012829689995002</c:v>
                </c:pt>
                <c:pt idx="15992">
                  <c:v>22.014206266174799</c:v>
                </c:pt>
                <c:pt idx="15993">
                  <c:v>22.015582842354501</c:v>
                </c:pt>
                <c:pt idx="15994">
                  <c:v>22.016959418534199</c:v>
                </c:pt>
                <c:pt idx="15995">
                  <c:v>22.018335994714</c:v>
                </c:pt>
                <c:pt idx="15996">
                  <c:v>22.019712570893699</c:v>
                </c:pt>
                <c:pt idx="15997">
                  <c:v>22.0210891470734</c:v>
                </c:pt>
                <c:pt idx="15998">
                  <c:v>22.022465723253099</c:v>
                </c:pt>
                <c:pt idx="15999">
                  <c:v>22.0238422994329</c:v>
                </c:pt>
                <c:pt idx="16000">
                  <c:v>22.025218875612602</c:v>
                </c:pt>
                <c:pt idx="16001">
                  <c:v>22.0265954517923</c:v>
                </c:pt>
                <c:pt idx="16002">
                  <c:v>22.027972027972002</c:v>
                </c:pt>
                <c:pt idx="16003">
                  <c:v>22.029348604151799</c:v>
                </c:pt>
                <c:pt idx="16004">
                  <c:v>22.030725180331501</c:v>
                </c:pt>
                <c:pt idx="16005">
                  <c:v>22.032101756511199</c:v>
                </c:pt>
                <c:pt idx="16006">
                  <c:v>22.033478332690901</c:v>
                </c:pt>
                <c:pt idx="16007">
                  <c:v>22.034854908870699</c:v>
                </c:pt>
                <c:pt idx="16008">
                  <c:v>22.036231485050401</c:v>
                </c:pt>
                <c:pt idx="16009">
                  <c:v>22.037608061230099</c:v>
                </c:pt>
                <c:pt idx="16010">
                  <c:v>22.038984637409801</c:v>
                </c:pt>
                <c:pt idx="16011">
                  <c:v>22.040361213589598</c:v>
                </c:pt>
                <c:pt idx="16012">
                  <c:v>22.0417377897693</c:v>
                </c:pt>
                <c:pt idx="16013">
                  <c:v>22.043114365948998</c:v>
                </c:pt>
                <c:pt idx="16014">
                  <c:v>22.0444909421287</c:v>
                </c:pt>
                <c:pt idx="16015">
                  <c:v>22.045867518308501</c:v>
                </c:pt>
                <c:pt idx="16016">
                  <c:v>22.0472440944882</c:v>
                </c:pt>
                <c:pt idx="16017">
                  <c:v>22.048620670667901</c:v>
                </c:pt>
                <c:pt idx="16018">
                  <c:v>22.0499972468476</c:v>
                </c:pt>
                <c:pt idx="16019">
                  <c:v>22.051373823027401</c:v>
                </c:pt>
                <c:pt idx="16020">
                  <c:v>22.052750399207099</c:v>
                </c:pt>
                <c:pt idx="16021">
                  <c:v>22.054126975386801</c:v>
                </c:pt>
                <c:pt idx="16022">
                  <c:v>22.055503551566598</c:v>
                </c:pt>
                <c:pt idx="16023">
                  <c:v>22.0568801277463</c:v>
                </c:pt>
                <c:pt idx="16024">
                  <c:v>22.058256703925998</c:v>
                </c:pt>
                <c:pt idx="16025">
                  <c:v>22.0596332801057</c:v>
                </c:pt>
                <c:pt idx="16026">
                  <c:v>22.061009856285501</c:v>
                </c:pt>
                <c:pt idx="16027">
                  <c:v>22.0623864324652</c:v>
                </c:pt>
                <c:pt idx="16028">
                  <c:v>22.063763008644901</c:v>
                </c:pt>
                <c:pt idx="16029">
                  <c:v>22.0651395848246</c:v>
                </c:pt>
                <c:pt idx="16030">
                  <c:v>22.066516161004401</c:v>
                </c:pt>
                <c:pt idx="16031">
                  <c:v>22.067892737184099</c:v>
                </c:pt>
                <c:pt idx="16032">
                  <c:v>22.069269313363801</c:v>
                </c:pt>
                <c:pt idx="16033">
                  <c:v>22.070645889543499</c:v>
                </c:pt>
                <c:pt idx="16034">
                  <c:v>22.0720224657233</c:v>
                </c:pt>
                <c:pt idx="16035">
                  <c:v>22.073399041902999</c:v>
                </c:pt>
                <c:pt idx="16036">
                  <c:v>22.0747756180827</c:v>
                </c:pt>
                <c:pt idx="16037">
                  <c:v>22.076152194262399</c:v>
                </c:pt>
                <c:pt idx="16038">
                  <c:v>22.0775287704422</c:v>
                </c:pt>
                <c:pt idx="16039">
                  <c:v>22.078905346621902</c:v>
                </c:pt>
                <c:pt idx="16040">
                  <c:v>22.0802819228016</c:v>
                </c:pt>
                <c:pt idx="16041">
                  <c:v>22.081658498981302</c:v>
                </c:pt>
                <c:pt idx="16042">
                  <c:v>22.083035075161099</c:v>
                </c:pt>
                <c:pt idx="16043">
                  <c:v>22.084411651340801</c:v>
                </c:pt>
                <c:pt idx="16044">
                  <c:v>22.085788227520499</c:v>
                </c:pt>
                <c:pt idx="16045">
                  <c:v>22.087164803700201</c:v>
                </c:pt>
                <c:pt idx="16046">
                  <c:v>22.088541379879999</c:v>
                </c:pt>
                <c:pt idx="16047">
                  <c:v>22.089917956059701</c:v>
                </c:pt>
                <c:pt idx="16048">
                  <c:v>22.091294532239399</c:v>
                </c:pt>
                <c:pt idx="16049">
                  <c:v>22.092671108419101</c:v>
                </c:pt>
                <c:pt idx="16050">
                  <c:v>22.094047684598898</c:v>
                </c:pt>
                <c:pt idx="16051">
                  <c:v>22.0954242607786</c:v>
                </c:pt>
                <c:pt idx="16052">
                  <c:v>22.096800836958302</c:v>
                </c:pt>
                <c:pt idx="16053">
                  <c:v>22.098177413138099</c:v>
                </c:pt>
                <c:pt idx="16054">
                  <c:v>22.099553989317801</c:v>
                </c:pt>
                <c:pt idx="16055">
                  <c:v>22.100930565497499</c:v>
                </c:pt>
                <c:pt idx="16056">
                  <c:v>22.102307141677201</c:v>
                </c:pt>
                <c:pt idx="16057">
                  <c:v>22.103683717856999</c:v>
                </c:pt>
                <c:pt idx="16058">
                  <c:v>22.105060294036701</c:v>
                </c:pt>
                <c:pt idx="16059">
                  <c:v>22.106436870216399</c:v>
                </c:pt>
                <c:pt idx="16060">
                  <c:v>22.107813446396101</c:v>
                </c:pt>
                <c:pt idx="16061">
                  <c:v>22.109190022575898</c:v>
                </c:pt>
                <c:pt idx="16062">
                  <c:v>22.1105665987556</c:v>
                </c:pt>
                <c:pt idx="16063">
                  <c:v>22.111943174935298</c:v>
                </c:pt>
                <c:pt idx="16064">
                  <c:v>22.113319751115</c:v>
                </c:pt>
                <c:pt idx="16065">
                  <c:v>22.114696327294801</c:v>
                </c:pt>
                <c:pt idx="16066">
                  <c:v>22.1160729034745</c:v>
                </c:pt>
                <c:pt idx="16067">
                  <c:v>22.117449479654201</c:v>
                </c:pt>
                <c:pt idx="16068">
                  <c:v>22.1188260558339</c:v>
                </c:pt>
                <c:pt idx="16069">
                  <c:v>22.120202632013701</c:v>
                </c:pt>
                <c:pt idx="16070">
                  <c:v>22.121579208193399</c:v>
                </c:pt>
                <c:pt idx="16071">
                  <c:v>22.122955784373101</c:v>
                </c:pt>
                <c:pt idx="16072">
                  <c:v>22.124332360552799</c:v>
                </c:pt>
                <c:pt idx="16073">
                  <c:v>22.1257089367326</c:v>
                </c:pt>
                <c:pt idx="16074">
                  <c:v>22.127085512912299</c:v>
                </c:pt>
                <c:pt idx="16075">
                  <c:v>22.128462089092</c:v>
                </c:pt>
                <c:pt idx="16076">
                  <c:v>22.129838665271699</c:v>
                </c:pt>
                <c:pt idx="16077">
                  <c:v>22.1312152414515</c:v>
                </c:pt>
                <c:pt idx="16078">
                  <c:v>22.132591817631202</c:v>
                </c:pt>
                <c:pt idx="16079">
                  <c:v>22.1339683938109</c:v>
                </c:pt>
                <c:pt idx="16080">
                  <c:v>22.135344969990602</c:v>
                </c:pt>
                <c:pt idx="16081">
                  <c:v>22.136721546170399</c:v>
                </c:pt>
                <c:pt idx="16082">
                  <c:v>22.138098122350101</c:v>
                </c:pt>
                <c:pt idx="16083">
                  <c:v>22.139474698529799</c:v>
                </c:pt>
                <c:pt idx="16084">
                  <c:v>22.140851274709501</c:v>
                </c:pt>
                <c:pt idx="16085">
                  <c:v>22.142227850889299</c:v>
                </c:pt>
                <c:pt idx="16086">
                  <c:v>22.143604427069</c:v>
                </c:pt>
                <c:pt idx="16087">
                  <c:v>22.144981003248699</c:v>
                </c:pt>
                <c:pt idx="16088">
                  <c:v>22.1463575794285</c:v>
                </c:pt>
                <c:pt idx="16089">
                  <c:v>22.147734155608202</c:v>
                </c:pt>
                <c:pt idx="16090">
                  <c:v>22.1491107317879</c:v>
                </c:pt>
                <c:pt idx="16091">
                  <c:v>22.150487307967602</c:v>
                </c:pt>
                <c:pt idx="16092">
                  <c:v>22.151863884147399</c:v>
                </c:pt>
                <c:pt idx="16093">
                  <c:v>22.153240460327101</c:v>
                </c:pt>
                <c:pt idx="16094">
                  <c:v>22.154617036506799</c:v>
                </c:pt>
                <c:pt idx="16095">
                  <c:v>22.155993612686501</c:v>
                </c:pt>
                <c:pt idx="16096">
                  <c:v>22.157370188866299</c:v>
                </c:pt>
                <c:pt idx="16097">
                  <c:v>22.158746765046001</c:v>
                </c:pt>
                <c:pt idx="16098">
                  <c:v>22.160123341225699</c:v>
                </c:pt>
                <c:pt idx="16099">
                  <c:v>22.161499917405401</c:v>
                </c:pt>
                <c:pt idx="16100">
                  <c:v>22.162876493585198</c:v>
                </c:pt>
                <c:pt idx="16101">
                  <c:v>22.1642530697649</c:v>
                </c:pt>
                <c:pt idx="16102">
                  <c:v>22.165629645944598</c:v>
                </c:pt>
                <c:pt idx="16103">
                  <c:v>22.1670062221243</c:v>
                </c:pt>
                <c:pt idx="16104">
                  <c:v>22.168382798304101</c:v>
                </c:pt>
                <c:pt idx="16105">
                  <c:v>22.1697593744838</c:v>
                </c:pt>
                <c:pt idx="16106">
                  <c:v>22.171135950663501</c:v>
                </c:pt>
                <c:pt idx="16107">
                  <c:v>22.1725125268432</c:v>
                </c:pt>
                <c:pt idx="16108">
                  <c:v>22.173889103023001</c:v>
                </c:pt>
                <c:pt idx="16109">
                  <c:v>22.175265679202699</c:v>
                </c:pt>
                <c:pt idx="16110">
                  <c:v>22.176642255382401</c:v>
                </c:pt>
                <c:pt idx="16111">
                  <c:v>22.178018831562099</c:v>
                </c:pt>
                <c:pt idx="16112">
                  <c:v>22.1793954077419</c:v>
                </c:pt>
                <c:pt idx="16113">
                  <c:v>22.180771983921598</c:v>
                </c:pt>
                <c:pt idx="16114">
                  <c:v>22.1821485601013</c:v>
                </c:pt>
                <c:pt idx="16115">
                  <c:v>22.183525136280998</c:v>
                </c:pt>
                <c:pt idx="16116">
                  <c:v>22.1849017124608</c:v>
                </c:pt>
                <c:pt idx="16117">
                  <c:v>22.186278288640501</c:v>
                </c:pt>
                <c:pt idx="16118">
                  <c:v>22.1876548648202</c:v>
                </c:pt>
                <c:pt idx="16119">
                  <c:v>22.189031440999901</c:v>
                </c:pt>
                <c:pt idx="16120">
                  <c:v>22.190408017179699</c:v>
                </c:pt>
                <c:pt idx="16121">
                  <c:v>22.191784593359401</c:v>
                </c:pt>
                <c:pt idx="16122">
                  <c:v>22.193161169539099</c:v>
                </c:pt>
                <c:pt idx="16123">
                  <c:v>22.1945377457189</c:v>
                </c:pt>
                <c:pt idx="16124">
                  <c:v>22.195914321898599</c:v>
                </c:pt>
                <c:pt idx="16125">
                  <c:v>22.1972908980783</c:v>
                </c:pt>
                <c:pt idx="16126">
                  <c:v>22.198667474257999</c:v>
                </c:pt>
                <c:pt idx="16127">
                  <c:v>22.2000440504378</c:v>
                </c:pt>
                <c:pt idx="16128">
                  <c:v>22.201420626617502</c:v>
                </c:pt>
                <c:pt idx="16129">
                  <c:v>22.2027972027972</c:v>
                </c:pt>
                <c:pt idx="16130">
                  <c:v>22.204173778976902</c:v>
                </c:pt>
                <c:pt idx="16131">
                  <c:v>22.205550355156699</c:v>
                </c:pt>
                <c:pt idx="16132">
                  <c:v>22.206926931336401</c:v>
                </c:pt>
                <c:pt idx="16133">
                  <c:v>22.208303507516099</c:v>
                </c:pt>
                <c:pt idx="16134">
                  <c:v>22.209680083695801</c:v>
                </c:pt>
                <c:pt idx="16135">
                  <c:v>22.211056659875599</c:v>
                </c:pt>
                <c:pt idx="16136">
                  <c:v>22.212433236055301</c:v>
                </c:pt>
                <c:pt idx="16137">
                  <c:v>22.213809812234999</c:v>
                </c:pt>
                <c:pt idx="16138">
                  <c:v>22.215186388414701</c:v>
                </c:pt>
                <c:pt idx="16139">
                  <c:v>22.216562964594502</c:v>
                </c:pt>
                <c:pt idx="16140">
                  <c:v>22.2179395407742</c:v>
                </c:pt>
                <c:pt idx="16141">
                  <c:v>22.219316116953902</c:v>
                </c:pt>
                <c:pt idx="16142">
                  <c:v>22.2206926931336</c:v>
                </c:pt>
                <c:pt idx="16143">
                  <c:v>22.222069269313401</c:v>
                </c:pt>
                <c:pt idx="16144">
                  <c:v>22.223445845493099</c:v>
                </c:pt>
                <c:pt idx="16145">
                  <c:v>22.224822421672801</c:v>
                </c:pt>
                <c:pt idx="16146">
                  <c:v>22.226198997852499</c:v>
                </c:pt>
                <c:pt idx="16147">
                  <c:v>22.227575574032301</c:v>
                </c:pt>
                <c:pt idx="16148">
                  <c:v>22.228952150211999</c:v>
                </c:pt>
                <c:pt idx="16149">
                  <c:v>22.230328726391701</c:v>
                </c:pt>
                <c:pt idx="16150">
                  <c:v>22.231705302571498</c:v>
                </c:pt>
                <c:pt idx="16151">
                  <c:v>22.2330818787512</c:v>
                </c:pt>
                <c:pt idx="16152">
                  <c:v>22.234458454930898</c:v>
                </c:pt>
                <c:pt idx="16153">
                  <c:v>22.2358350311106</c:v>
                </c:pt>
                <c:pt idx="16154">
                  <c:v>22.237211607290401</c:v>
                </c:pt>
                <c:pt idx="16155">
                  <c:v>22.2385881834701</c:v>
                </c:pt>
                <c:pt idx="16156">
                  <c:v>22.239964759649801</c:v>
                </c:pt>
                <c:pt idx="16157">
                  <c:v>22.2413413358295</c:v>
                </c:pt>
                <c:pt idx="16158">
                  <c:v>22.242717912009301</c:v>
                </c:pt>
                <c:pt idx="16159">
                  <c:v>22.244094488188999</c:v>
                </c:pt>
                <c:pt idx="16160">
                  <c:v>22.245471064368701</c:v>
                </c:pt>
                <c:pt idx="16161">
                  <c:v>22.246847640548399</c:v>
                </c:pt>
                <c:pt idx="16162">
                  <c:v>22.2482242167282</c:v>
                </c:pt>
                <c:pt idx="16163">
                  <c:v>22.249600792907898</c:v>
                </c:pt>
                <c:pt idx="16164">
                  <c:v>22.2509773690876</c:v>
                </c:pt>
                <c:pt idx="16165">
                  <c:v>22.252353945267298</c:v>
                </c:pt>
                <c:pt idx="16166">
                  <c:v>22.2537305214471</c:v>
                </c:pt>
                <c:pt idx="16167">
                  <c:v>22.255107097626802</c:v>
                </c:pt>
                <c:pt idx="16168">
                  <c:v>22.2564836738065</c:v>
                </c:pt>
                <c:pt idx="16169">
                  <c:v>22.257860249986201</c:v>
                </c:pt>
                <c:pt idx="16170">
                  <c:v>22.259236826165999</c:v>
                </c:pt>
                <c:pt idx="16171">
                  <c:v>22.260613402345701</c:v>
                </c:pt>
                <c:pt idx="16172">
                  <c:v>22.261989978525399</c:v>
                </c:pt>
                <c:pt idx="16173">
                  <c:v>22.263366554705101</c:v>
                </c:pt>
                <c:pt idx="16174">
                  <c:v>22.264743130884899</c:v>
                </c:pt>
                <c:pt idx="16175">
                  <c:v>22.2661197070646</c:v>
                </c:pt>
                <c:pt idx="16176">
                  <c:v>22.267496283244299</c:v>
                </c:pt>
                <c:pt idx="16177">
                  <c:v>22.268872859424</c:v>
                </c:pt>
                <c:pt idx="16178">
                  <c:v>22.270249435603802</c:v>
                </c:pt>
                <c:pt idx="16179">
                  <c:v>22.2716260117835</c:v>
                </c:pt>
                <c:pt idx="16180">
                  <c:v>22.273002587963202</c:v>
                </c:pt>
                <c:pt idx="16181">
                  <c:v>22.274379164142999</c:v>
                </c:pt>
                <c:pt idx="16182">
                  <c:v>22.275755740322701</c:v>
                </c:pt>
                <c:pt idx="16183">
                  <c:v>22.277132316502399</c:v>
                </c:pt>
                <c:pt idx="16184">
                  <c:v>22.278508892682101</c:v>
                </c:pt>
                <c:pt idx="16185">
                  <c:v>22.279885468861899</c:v>
                </c:pt>
                <c:pt idx="16186">
                  <c:v>22.281262045041601</c:v>
                </c:pt>
                <c:pt idx="16187">
                  <c:v>22.282638621221299</c:v>
                </c:pt>
                <c:pt idx="16188">
                  <c:v>22.284015197401001</c:v>
                </c:pt>
                <c:pt idx="16189">
                  <c:v>22.285391773580798</c:v>
                </c:pt>
                <c:pt idx="16190">
                  <c:v>22.2867683497605</c:v>
                </c:pt>
                <c:pt idx="16191">
                  <c:v>22.288144925940198</c:v>
                </c:pt>
                <c:pt idx="16192">
                  <c:v>22.2895215021199</c:v>
                </c:pt>
                <c:pt idx="16193">
                  <c:v>22.290898078299701</c:v>
                </c:pt>
                <c:pt idx="16194">
                  <c:v>22.292274654479399</c:v>
                </c:pt>
                <c:pt idx="16195">
                  <c:v>22.293651230659101</c:v>
                </c:pt>
                <c:pt idx="16196">
                  <c:v>22.295027806838799</c:v>
                </c:pt>
                <c:pt idx="16197">
                  <c:v>22.296404383018601</c:v>
                </c:pt>
                <c:pt idx="16198">
                  <c:v>22.297780959198299</c:v>
                </c:pt>
                <c:pt idx="16199">
                  <c:v>22.299157535378001</c:v>
                </c:pt>
                <c:pt idx="16200">
                  <c:v>22.300534111557699</c:v>
                </c:pt>
                <c:pt idx="16201">
                  <c:v>22.3019106877375</c:v>
                </c:pt>
                <c:pt idx="16202">
                  <c:v>22.303287263917198</c:v>
                </c:pt>
                <c:pt idx="16203">
                  <c:v>22.3046638400969</c:v>
                </c:pt>
                <c:pt idx="16204">
                  <c:v>22.306040416276598</c:v>
                </c:pt>
                <c:pt idx="16205">
                  <c:v>22.3074169924564</c:v>
                </c:pt>
                <c:pt idx="16206">
                  <c:v>22.308793568636101</c:v>
                </c:pt>
                <c:pt idx="16207">
                  <c:v>22.3101701448158</c:v>
                </c:pt>
                <c:pt idx="16208">
                  <c:v>22.311546720995501</c:v>
                </c:pt>
                <c:pt idx="16209">
                  <c:v>22.312923297175299</c:v>
                </c:pt>
                <c:pt idx="16210">
                  <c:v>22.314299873355001</c:v>
                </c:pt>
                <c:pt idx="16211">
                  <c:v>22.315676449534699</c:v>
                </c:pt>
                <c:pt idx="16212">
                  <c:v>22.3170530257145</c:v>
                </c:pt>
                <c:pt idx="16213">
                  <c:v>22.318429601894199</c:v>
                </c:pt>
                <c:pt idx="16214">
                  <c:v>22.3198061780739</c:v>
                </c:pt>
                <c:pt idx="16215">
                  <c:v>22.321182754253599</c:v>
                </c:pt>
                <c:pt idx="16216">
                  <c:v>22.3225593304334</c:v>
                </c:pt>
                <c:pt idx="16217">
                  <c:v>22.323935906613102</c:v>
                </c:pt>
                <c:pt idx="16218">
                  <c:v>22.3253124827928</c:v>
                </c:pt>
                <c:pt idx="16219">
                  <c:v>22.326689058972502</c:v>
                </c:pt>
                <c:pt idx="16220">
                  <c:v>22.328065635152299</c:v>
                </c:pt>
                <c:pt idx="16221">
                  <c:v>22.329442211332001</c:v>
                </c:pt>
                <c:pt idx="16222">
                  <c:v>22.330818787511699</c:v>
                </c:pt>
                <c:pt idx="16223">
                  <c:v>22.332195363691401</c:v>
                </c:pt>
                <c:pt idx="16224">
                  <c:v>22.333571939871199</c:v>
                </c:pt>
                <c:pt idx="16225">
                  <c:v>22.3349485160509</c:v>
                </c:pt>
                <c:pt idx="16226">
                  <c:v>22.336325092230599</c:v>
                </c:pt>
                <c:pt idx="16227">
                  <c:v>22.3377016684103</c:v>
                </c:pt>
                <c:pt idx="16228">
                  <c:v>22.339078244590102</c:v>
                </c:pt>
                <c:pt idx="16229">
                  <c:v>22.3404548207698</c:v>
                </c:pt>
                <c:pt idx="16230">
                  <c:v>22.341831396949502</c:v>
                </c:pt>
                <c:pt idx="16231">
                  <c:v>22.3432079731292</c:v>
                </c:pt>
                <c:pt idx="16232">
                  <c:v>22.344584549309001</c:v>
                </c:pt>
                <c:pt idx="16233">
                  <c:v>22.345961125488699</c:v>
                </c:pt>
                <c:pt idx="16234">
                  <c:v>22.347337701668401</c:v>
                </c:pt>
                <c:pt idx="16235">
                  <c:v>22.348714277848099</c:v>
                </c:pt>
                <c:pt idx="16236">
                  <c:v>22.350090854027901</c:v>
                </c:pt>
                <c:pt idx="16237">
                  <c:v>22.351467430207599</c:v>
                </c:pt>
                <c:pt idx="16238">
                  <c:v>22.352844006387301</c:v>
                </c:pt>
                <c:pt idx="16239">
                  <c:v>22.354220582566999</c:v>
                </c:pt>
                <c:pt idx="16240">
                  <c:v>22.3555971587468</c:v>
                </c:pt>
                <c:pt idx="16241">
                  <c:v>22.356973734926498</c:v>
                </c:pt>
                <c:pt idx="16242">
                  <c:v>22.3583503111062</c:v>
                </c:pt>
                <c:pt idx="16243">
                  <c:v>22.359726887285898</c:v>
                </c:pt>
                <c:pt idx="16244">
                  <c:v>22.3611034634657</c:v>
                </c:pt>
                <c:pt idx="16245">
                  <c:v>22.362480039645401</c:v>
                </c:pt>
                <c:pt idx="16246">
                  <c:v>22.3638566158251</c:v>
                </c:pt>
                <c:pt idx="16247">
                  <c:v>22.365233192004901</c:v>
                </c:pt>
                <c:pt idx="16248">
                  <c:v>22.366609768184599</c:v>
                </c:pt>
                <c:pt idx="16249">
                  <c:v>22.367986344364301</c:v>
                </c:pt>
                <c:pt idx="16250">
                  <c:v>22.369362920543999</c:v>
                </c:pt>
                <c:pt idx="16251">
                  <c:v>22.3707394967238</c:v>
                </c:pt>
                <c:pt idx="16252">
                  <c:v>22.372116072903498</c:v>
                </c:pt>
                <c:pt idx="16253">
                  <c:v>22.3734926490832</c:v>
                </c:pt>
                <c:pt idx="16254">
                  <c:v>22.374869225262898</c:v>
                </c:pt>
                <c:pt idx="16255">
                  <c:v>22.3762458014427</c:v>
                </c:pt>
                <c:pt idx="16256">
                  <c:v>22.377622377622401</c:v>
                </c:pt>
                <c:pt idx="16257">
                  <c:v>22.3789989538021</c:v>
                </c:pt>
                <c:pt idx="16258">
                  <c:v>22.380375529981801</c:v>
                </c:pt>
                <c:pt idx="16259">
                  <c:v>22.381752106161599</c:v>
                </c:pt>
                <c:pt idx="16260">
                  <c:v>22.383128682341301</c:v>
                </c:pt>
                <c:pt idx="16261">
                  <c:v>22.384505258520999</c:v>
                </c:pt>
                <c:pt idx="16262">
                  <c:v>22.385881834700701</c:v>
                </c:pt>
                <c:pt idx="16263">
                  <c:v>22.387258410880499</c:v>
                </c:pt>
                <c:pt idx="16264">
                  <c:v>22.3886349870602</c:v>
                </c:pt>
                <c:pt idx="16265">
                  <c:v>22.390011563239899</c:v>
                </c:pt>
                <c:pt idx="16266">
                  <c:v>22.3913881394196</c:v>
                </c:pt>
                <c:pt idx="16267">
                  <c:v>22.392764715599402</c:v>
                </c:pt>
                <c:pt idx="16268">
                  <c:v>22.3941412917791</c:v>
                </c:pt>
                <c:pt idx="16269">
                  <c:v>22.395517867958802</c:v>
                </c:pt>
                <c:pt idx="16270">
                  <c:v>22.3968944441385</c:v>
                </c:pt>
                <c:pt idx="16271">
                  <c:v>22.398271020318301</c:v>
                </c:pt>
                <c:pt idx="16272">
                  <c:v>22.399647596497999</c:v>
                </c:pt>
                <c:pt idx="16273">
                  <c:v>22.401024172677701</c:v>
                </c:pt>
                <c:pt idx="16274">
                  <c:v>22.402400748857399</c:v>
                </c:pt>
                <c:pt idx="16275">
                  <c:v>22.403777325037201</c:v>
                </c:pt>
                <c:pt idx="16276">
                  <c:v>22.405153901216899</c:v>
                </c:pt>
                <c:pt idx="16277">
                  <c:v>22.406530477396601</c:v>
                </c:pt>
                <c:pt idx="16278">
                  <c:v>22.407907053576398</c:v>
                </c:pt>
                <c:pt idx="16279">
                  <c:v>22.4092836297561</c:v>
                </c:pt>
                <c:pt idx="16280">
                  <c:v>22.410660205935802</c:v>
                </c:pt>
                <c:pt idx="16281">
                  <c:v>22.4120367821155</c:v>
                </c:pt>
                <c:pt idx="16282">
                  <c:v>22.413413358295301</c:v>
                </c:pt>
                <c:pt idx="16283">
                  <c:v>22.414789934474999</c:v>
                </c:pt>
                <c:pt idx="16284">
                  <c:v>22.416166510654701</c:v>
                </c:pt>
                <c:pt idx="16285">
                  <c:v>22.417543086834399</c:v>
                </c:pt>
                <c:pt idx="16286">
                  <c:v>22.418919663014201</c:v>
                </c:pt>
                <c:pt idx="16287">
                  <c:v>22.420296239193899</c:v>
                </c:pt>
                <c:pt idx="16288">
                  <c:v>22.421672815373601</c:v>
                </c:pt>
                <c:pt idx="16289">
                  <c:v>22.423049391553299</c:v>
                </c:pt>
                <c:pt idx="16290">
                  <c:v>22.4244259677331</c:v>
                </c:pt>
                <c:pt idx="16291">
                  <c:v>22.425802543912798</c:v>
                </c:pt>
                <c:pt idx="16292">
                  <c:v>22.4271791200925</c:v>
                </c:pt>
                <c:pt idx="16293">
                  <c:v>22.428555696272198</c:v>
                </c:pt>
                <c:pt idx="16294">
                  <c:v>22.429932272452</c:v>
                </c:pt>
                <c:pt idx="16295">
                  <c:v>22.431308848631701</c:v>
                </c:pt>
                <c:pt idx="16296">
                  <c:v>22.4326854248114</c:v>
                </c:pt>
                <c:pt idx="16297">
                  <c:v>22.434062000991101</c:v>
                </c:pt>
                <c:pt idx="16298">
                  <c:v>22.435438577170899</c:v>
                </c:pt>
                <c:pt idx="16299">
                  <c:v>22.436815153350601</c:v>
                </c:pt>
                <c:pt idx="16300">
                  <c:v>22.438191729530299</c:v>
                </c:pt>
                <c:pt idx="16301">
                  <c:v>22.439568305710001</c:v>
                </c:pt>
                <c:pt idx="16302">
                  <c:v>22.440944881889799</c:v>
                </c:pt>
                <c:pt idx="16303">
                  <c:v>22.4423214580695</c:v>
                </c:pt>
                <c:pt idx="16304">
                  <c:v>22.443698034249199</c:v>
                </c:pt>
                <c:pt idx="16305">
                  <c:v>22.4450746104289</c:v>
                </c:pt>
                <c:pt idx="16306">
                  <c:v>22.446451186608702</c:v>
                </c:pt>
                <c:pt idx="16307">
                  <c:v>22.4478277627884</c:v>
                </c:pt>
                <c:pt idx="16308">
                  <c:v>22.449204338968102</c:v>
                </c:pt>
                <c:pt idx="16309">
                  <c:v>22.450580915147899</c:v>
                </c:pt>
                <c:pt idx="16310">
                  <c:v>22.451957491327601</c:v>
                </c:pt>
                <c:pt idx="16311">
                  <c:v>22.453334067507299</c:v>
                </c:pt>
                <c:pt idx="16312">
                  <c:v>22.454710643687001</c:v>
                </c:pt>
                <c:pt idx="16313">
                  <c:v>22.456087219866799</c:v>
                </c:pt>
                <c:pt idx="16314">
                  <c:v>22.4574637960465</c:v>
                </c:pt>
                <c:pt idx="16315">
                  <c:v>22.458840372226199</c:v>
                </c:pt>
                <c:pt idx="16316">
                  <c:v>22.4602169484059</c:v>
                </c:pt>
                <c:pt idx="16317">
                  <c:v>22.461593524585702</c:v>
                </c:pt>
                <c:pt idx="16318">
                  <c:v>22.4629701007654</c:v>
                </c:pt>
                <c:pt idx="16319">
                  <c:v>22.464346676945102</c:v>
                </c:pt>
                <c:pt idx="16320">
                  <c:v>22.4657232531248</c:v>
                </c:pt>
                <c:pt idx="16321">
                  <c:v>22.467099829304601</c:v>
                </c:pt>
                <c:pt idx="16322">
                  <c:v>22.468476405484299</c:v>
                </c:pt>
                <c:pt idx="16323">
                  <c:v>22.469852981664001</c:v>
                </c:pt>
                <c:pt idx="16324">
                  <c:v>22.471229557843699</c:v>
                </c:pt>
                <c:pt idx="16325">
                  <c:v>22.472606134023501</c:v>
                </c:pt>
                <c:pt idx="16326">
                  <c:v>22.473982710203199</c:v>
                </c:pt>
                <c:pt idx="16327">
                  <c:v>22.475359286382901</c:v>
                </c:pt>
                <c:pt idx="16328">
                  <c:v>22.476735862562599</c:v>
                </c:pt>
                <c:pt idx="16329">
                  <c:v>22.4781124387424</c:v>
                </c:pt>
                <c:pt idx="16330">
                  <c:v>22.479489014922098</c:v>
                </c:pt>
                <c:pt idx="16331">
                  <c:v>22.4808655911018</c:v>
                </c:pt>
                <c:pt idx="16332">
                  <c:v>22.482242167281498</c:v>
                </c:pt>
                <c:pt idx="16333">
                  <c:v>22.4836187434613</c:v>
                </c:pt>
                <c:pt idx="16334">
                  <c:v>22.484995319641001</c:v>
                </c:pt>
                <c:pt idx="16335">
                  <c:v>22.4863718958207</c:v>
                </c:pt>
                <c:pt idx="16336">
                  <c:v>22.487748472000401</c:v>
                </c:pt>
                <c:pt idx="16337">
                  <c:v>22.489125048180199</c:v>
                </c:pt>
                <c:pt idx="16338">
                  <c:v>22.490501624359901</c:v>
                </c:pt>
                <c:pt idx="16339">
                  <c:v>22.491878200539599</c:v>
                </c:pt>
                <c:pt idx="16340">
                  <c:v>22.493254776719301</c:v>
                </c:pt>
                <c:pt idx="16341">
                  <c:v>22.494631352899098</c:v>
                </c:pt>
                <c:pt idx="16342">
                  <c:v>22.4960079290788</c:v>
                </c:pt>
                <c:pt idx="16343">
                  <c:v>22.497384505258498</c:v>
                </c:pt>
                <c:pt idx="16344">
                  <c:v>22.4987610814383</c:v>
                </c:pt>
                <c:pt idx="16345">
                  <c:v>22.500137657618001</c:v>
                </c:pt>
                <c:pt idx="16346">
                  <c:v>22.5015142337977</c:v>
                </c:pt>
                <c:pt idx="16347">
                  <c:v>22.502890809977401</c:v>
                </c:pt>
                <c:pt idx="16348">
                  <c:v>22.504267386157199</c:v>
                </c:pt>
                <c:pt idx="16349">
                  <c:v>22.505643962336901</c:v>
                </c:pt>
                <c:pt idx="16350">
                  <c:v>22.507020538516599</c:v>
                </c:pt>
                <c:pt idx="16351">
                  <c:v>22.508397114696301</c:v>
                </c:pt>
                <c:pt idx="16352">
                  <c:v>22.509773690876099</c:v>
                </c:pt>
                <c:pt idx="16353">
                  <c:v>22.5111502670558</c:v>
                </c:pt>
                <c:pt idx="16354">
                  <c:v>22.512526843235499</c:v>
                </c:pt>
                <c:pt idx="16355">
                  <c:v>22.5139034194152</c:v>
                </c:pt>
                <c:pt idx="16356">
                  <c:v>22.515279995595002</c:v>
                </c:pt>
                <c:pt idx="16357">
                  <c:v>22.5166565717747</c:v>
                </c:pt>
                <c:pt idx="16358">
                  <c:v>22.518033147954402</c:v>
                </c:pt>
                <c:pt idx="16359">
                  <c:v>22.5194097241341</c:v>
                </c:pt>
                <c:pt idx="16360">
                  <c:v>22.520786300313901</c:v>
                </c:pt>
                <c:pt idx="16361">
                  <c:v>22.522162876493599</c:v>
                </c:pt>
                <c:pt idx="16362">
                  <c:v>22.523539452673301</c:v>
                </c:pt>
                <c:pt idx="16363">
                  <c:v>22.524916028852999</c:v>
                </c:pt>
                <c:pt idx="16364">
                  <c:v>22.526292605032801</c:v>
                </c:pt>
                <c:pt idx="16365">
                  <c:v>22.527669181212499</c:v>
                </c:pt>
                <c:pt idx="16366">
                  <c:v>22.5290457573922</c:v>
                </c:pt>
                <c:pt idx="16367">
                  <c:v>22.530422333571899</c:v>
                </c:pt>
                <c:pt idx="16368">
                  <c:v>22.5317989097517</c:v>
                </c:pt>
                <c:pt idx="16369">
                  <c:v>22.533175485931402</c:v>
                </c:pt>
                <c:pt idx="16370">
                  <c:v>22.5345520621111</c:v>
                </c:pt>
                <c:pt idx="16371">
                  <c:v>22.535928638290802</c:v>
                </c:pt>
                <c:pt idx="16372">
                  <c:v>22.537305214470599</c:v>
                </c:pt>
                <c:pt idx="16373">
                  <c:v>22.538681790650301</c:v>
                </c:pt>
                <c:pt idx="16374">
                  <c:v>22.540058366829999</c:v>
                </c:pt>
                <c:pt idx="16375">
                  <c:v>22.541434943009701</c:v>
                </c:pt>
                <c:pt idx="16376">
                  <c:v>22.542811519189499</c:v>
                </c:pt>
                <c:pt idx="16377">
                  <c:v>22.544188095369201</c:v>
                </c:pt>
                <c:pt idx="16378">
                  <c:v>22.545564671548899</c:v>
                </c:pt>
                <c:pt idx="16379">
                  <c:v>22.5469412477287</c:v>
                </c:pt>
                <c:pt idx="16380">
                  <c:v>22.548317823908398</c:v>
                </c:pt>
                <c:pt idx="16381">
                  <c:v>22.5496944000881</c:v>
                </c:pt>
                <c:pt idx="16382">
                  <c:v>22.551070976267798</c:v>
                </c:pt>
                <c:pt idx="16383">
                  <c:v>22.5524475524476</c:v>
                </c:pt>
                <c:pt idx="16384">
                  <c:v>22.553824128627301</c:v>
                </c:pt>
                <c:pt idx="16385">
                  <c:v>22.555200704807</c:v>
                </c:pt>
                <c:pt idx="16386">
                  <c:v>22.556577280986701</c:v>
                </c:pt>
                <c:pt idx="16387">
                  <c:v>22.557953857166499</c:v>
                </c:pt>
                <c:pt idx="16388">
                  <c:v>22.559330433346201</c:v>
                </c:pt>
                <c:pt idx="16389">
                  <c:v>22.560707009525899</c:v>
                </c:pt>
                <c:pt idx="16390">
                  <c:v>22.562083585705601</c:v>
                </c:pt>
                <c:pt idx="16391">
                  <c:v>22.563460161885398</c:v>
                </c:pt>
                <c:pt idx="16392">
                  <c:v>22.5648367380651</c:v>
                </c:pt>
                <c:pt idx="16393">
                  <c:v>22.566213314244798</c:v>
                </c:pt>
                <c:pt idx="16394">
                  <c:v>22.5675898904245</c:v>
                </c:pt>
                <c:pt idx="16395">
                  <c:v>22.568966466604302</c:v>
                </c:pt>
                <c:pt idx="16396">
                  <c:v>22.570343042784</c:v>
                </c:pt>
                <c:pt idx="16397">
                  <c:v>22.571719618963701</c:v>
                </c:pt>
                <c:pt idx="16398">
                  <c:v>22.5730961951434</c:v>
                </c:pt>
                <c:pt idx="16399">
                  <c:v>22.574472771323201</c:v>
                </c:pt>
                <c:pt idx="16400">
                  <c:v>22.575849347502899</c:v>
                </c:pt>
                <c:pt idx="16401">
                  <c:v>22.577225923682601</c:v>
                </c:pt>
                <c:pt idx="16402">
                  <c:v>22.578602499862399</c:v>
                </c:pt>
                <c:pt idx="16403">
                  <c:v>22.5799790760421</c:v>
                </c:pt>
                <c:pt idx="16404">
                  <c:v>22.581355652221799</c:v>
                </c:pt>
                <c:pt idx="16405">
                  <c:v>22.5827322284015</c:v>
                </c:pt>
                <c:pt idx="16406">
                  <c:v>22.584108804581302</c:v>
                </c:pt>
                <c:pt idx="16407">
                  <c:v>22.585485380761</c:v>
                </c:pt>
                <c:pt idx="16408">
                  <c:v>22.586861956940702</c:v>
                </c:pt>
                <c:pt idx="16409">
                  <c:v>22.5882385331204</c:v>
                </c:pt>
                <c:pt idx="16410">
                  <c:v>22.589615109300201</c:v>
                </c:pt>
                <c:pt idx="16411">
                  <c:v>22.590991685479899</c:v>
                </c:pt>
                <c:pt idx="16412">
                  <c:v>22.592368261659601</c:v>
                </c:pt>
                <c:pt idx="16413">
                  <c:v>22.593744837839299</c:v>
                </c:pt>
                <c:pt idx="16414">
                  <c:v>22.595121414019101</c:v>
                </c:pt>
                <c:pt idx="16415">
                  <c:v>22.596497990198799</c:v>
                </c:pt>
                <c:pt idx="16416">
                  <c:v>22.597874566378501</c:v>
                </c:pt>
                <c:pt idx="16417">
                  <c:v>22.599251142558199</c:v>
                </c:pt>
                <c:pt idx="16418">
                  <c:v>22.600627718738</c:v>
                </c:pt>
                <c:pt idx="16419">
                  <c:v>22.602004294917698</c:v>
                </c:pt>
                <c:pt idx="16420">
                  <c:v>22.6033808710974</c:v>
                </c:pt>
                <c:pt idx="16421">
                  <c:v>22.604757447277098</c:v>
                </c:pt>
                <c:pt idx="16422">
                  <c:v>22.606134023456899</c:v>
                </c:pt>
                <c:pt idx="16423">
                  <c:v>22.607510599636601</c:v>
                </c:pt>
                <c:pt idx="16424">
                  <c:v>22.608887175816299</c:v>
                </c:pt>
                <c:pt idx="16425">
                  <c:v>22.610263751996001</c:v>
                </c:pt>
                <c:pt idx="16426">
                  <c:v>22.611640328175799</c:v>
                </c:pt>
                <c:pt idx="16427">
                  <c:v>22.613016904355501</c:v>
                </c:pt>
                <c:pt idx="16428">
                  <c:v>22.614393480535199</c:v>
                </c:pt>
                <c:pt idx="16429">
                  <c:v>22.615770056714901</c:v>
                </c:pt>
                <c:pt idx="16430">
                  <c:v>22.617146632894698</c:v>
                </c:pt>
                <c:pt idx="16431">
                  <c:v>22.6185232090744</c:v>
                </c:pt>
                <c:pt idx="16432">
                  <c:v>22.619899785254098</c:v>
                </c:pt>
                <c:pt idx="16433">
                  <c:v>22.6212763614338</c:v>
                </c:pt>
                <c:pt idx="16434">
                  <c:v>22.622652937613601</c:v>
                </c:pt>
                <c:pt idx="16435">
                  <c:v>22.6240295137933</c:v>
                </c:pt>
                <c:pt idx="16436">
                  <c:v>22.625406089973001</c:v>
                </c:pt>
                <c:pt idx="16437">
                  <c:v>22.626782666152799</c:v>
                </c:pt>
                <c:pt idx="16438">
                  <c:v>22.628159242332501</c:v>
                </c:pt>
                <c:pt idx="16439">
                  <c:v>22.629535818512199</c:v>
                </c:pt>
                <c:pt idx="16440">
                  <c:v>22.630912394691901</c:v>
                </c:pt>
                <c:pt idx="16441">
                  <c:v>22.632288970871699</c:v>
                </c:pt>
                <c:pt idx="16442">
                  <c:v>22.6336655470514</c:v>
                </c:pt>
                <c:pt idx="16443">
                  <c:v>22.635042123231099</c:v>
                </c:pt>
                <c:pt idx="16444">
                  <c:v>22.6364186994108</c:v>
                </c:pt>
                <c:pt idx="16445">
                  <c:v>22.637795275590602</c:v>
                </c:pt>
                <c:pt idx="16446">
                  <c:v>22.6391718517703</c:v>
                </c:pt>
                <c:pt idx="16447">
                  <c:v>22.640548427950002</c:v>
                </c:pt>
                <c:pt idx="16448">
                  <c:v>22.6419250041297</c:v>
                </c:pt>
                <c:pt idx="16449">
                  <c:v>22.643301580309501</c:v>
                </c:pt>
                <c:pt idx="16450">
                  <c:v>22.644678156489199</c:v>
                </c:pt>
                <c:pt idx="16451">
                  <c:v>22.646054732668901</c:v>
                </c:pt>
                <c:pt idx="16452">
                  <c:v>22.647431308848599</c:v>
                </c:pt>
                <c:pt idx="16453">
                  <c:v>22.6488078850284</c:v>
                </c:pt>
                <c:pt idx="16454">
                  <c:v>22.650184461208099</c:v>
                </c:pt>
                <c:pt idx="16455">
                  <c:v>22.6515610373878</c:v>
                </c:pt>
                <c:pt idx="16456">
                  <c:v>22.652937613567499</c:v>
                </c:pt>
                <c:pt idx="16457">
                  <c:v>22.6543141897473</c:v>
                </c:pt>
                <c:pt idx="16458">
                  <c:v>22.655690765927002</c:v>
                </c:pt>
                <c:pt idx="16459">
                  <c:v>22.6570673421067</c:v>
                </c:pt>
                <c:pt idx="16460">
                  <c:v>22.658443918286402</c:v>
                </c:pt>
                <c:pt idx="16461">
                  <c:v>22.659820494466199</c:v>
                </c:pt>
                <c:pt idx="16462">
                  <c:v>22.661197070645901</c:v>
                </c:pt>
                <c:pt idx="16463">
                  <c:v>22.662573646825599</c:v>
                </c:pt>
                <c:pt idx="16464">
                  <c:v>22.663950223005301</c:v>
                </c:pt>
                <c:pt idx="16465">
                  <c:v>22.665326799185099</c:v>
                </c:pt>
                <c:pt idx="16466">
                  <c:v>22.666703375364801</c:v>
                </c:pt>
                <c:pt idx="16467">
                  <c:v>22.668079951544499</c:v>
                </c:pt>
                <c:pt idx="16468">
                  <c:v>22.6694565277243</c:v>
                </c:pt>
                <c:pt idx="16469">
                  <c:v>22.670833103903998</c:v>
                </c:pt>
                <c:pt idx="16470">
                  <c:v>22.6722096800837</c:v>
                </c:pt>
                <c:pt idx="16471">
                  <c:v>22.673586256263398</c:v>
                </c:pt>
                <c:pt idx="16472">
                  <c:v>22.6749628324432</c:v>
                </c:pt>
                <c:pt idx="16473">
                  <c:v>22.676339408622901</c:v>
                </c:pt>
                <c:pt idx="16474">
                  <c:v>22.6777159848026</c:v>
                </c:pt>
                <c:pt idx="16475">
                  <c:v>22.679092560982301</c:v>
                </c:pt>
                <c:pt idx="16476">
                  <c:v>22.680469137162099</c:v>
                </c:pt>
                <c:pt idx="16477">
                  <c:v>22.681845713341801</c:v>
                </c:pt>
                <c:pt idx="16478">
                  <c:v>22.683222289521499</c:v>
                </c:pt>
                <c:pt idx="16479">
                  <c:v>22.684598865701201</c:v>
                </c:pt>
                <c:pt idx="16480">
                  <c:v>22.685975441880998</c:v>
                </c:pt>
                <c:pt idx="16481">
                  <c:v>22.6873520180607</c:v>
                </c:pt>
                <c:pt idx="16482">
                  <c:v>22.688728594240398</c:v>
                </c:pt>
                <c:pt idx="16483">
                  <c:v>22.6901051704201</c:v>
                </c:pt>
                <c:pt idx="16484">
                  <c:v>22.691481746599901</c:v>
                </c:pt>
                <c:pt idx="16485">
                  <c:v>22.6928583227796</c:v>
                </c:pt>
                <c:pt idx="16486">
                  <c:v>22.694234898959301</c:v>
                </c:pt>
                <c:pt idx="16487">
                  <c:v>22.695611475139</c:v>
                </c:pt>
                <c:pt idx="16488">
                  <c:v>22.696988051318801</c:v>
                </c:pt>
                <c:pt idx="16489">
                  <c:v>22.698364627498499</c:v>
                </c:pt>
                <c:pt idx="16490">
                  <c:v>22.699741203678201</c:v>
                </c:pt>
                <c:pt idx="16491">
                  <c:v>22.701117779857899</c:v>
                </c:pt>
                <c:pt idx="16492">
                  <c:v>22.7024943560377</c:v>
                </c:pt>
                <c:pt idx="16493">
                  <c:v>22.703870932217399</c:v>
                </c:pt>
                <c:pt idx="16494">
                  <c:v>22.7052475083971</c:v>
                </c:pt>
                <c:pt idx="16495">
                  <c:v>22.706624084576799</c:v>
                </c:pt>
                <c:pt idx="16496">
                  <c:v>22.7080006607566</c:v>
                </c:pt>
                <c:pt idx="16497">
                  <c:v>22.709377236936302</c:v>
                </c:pt>
                <c:pt idx="16498">
                  <c:v>22.710753813116</c:v>
                </c:pt>
                <c:pt idx="16499">
                  <c:v>22.712130389295702</c:v>
                </c:pt>
                <c:pt idx="16500">
                  <c:v>22.713506965475499</c:v>
                </c:pt>
                <c:pt idx="16501">
                  <c:v>22.714883541655201</c:v>
                </c:pt>
                <c:pt idx="16502">
                  <c:v>22.716260117834899</c:v>
                </c:pt>
                <c:pt idx="16503">
                  <c:v>22.717636694014701</c:v>
                </c:pt>
                <c:pt idx="16504">
                  <c:v>22.719013270194399</c:v>
                </c:pt>
                <c:pt idx="16505">
                  <c:v>22.720389846374101</c:v>
                </c:pt>
                <c:pt idx="16506">
                  <c:v>22.721766422553799</c:v>
                </c:pt>
                <c:pt idx="16507">
                  <c:v>22.7231429987336</c:v>
                </c:pt>
                <c:pt idx="16508">
                  <c:v>22.724519574913302</c:v>
                </c:pt>
                <c:pt idx="16509">
                  <c:v>22.725896151093</c:v>
                </c:pt>
                <c:pt idx="16510">
                  <c:v>22.727272727272702</c:v>
                </c:pt>
                <c:pt idx="16511">
                  <c:v>22.728649303452499</c:v>
                </c:pt>
                <c:pt idx="16512">
                  <c:v>22.730025879632201</c:v>
                </c:pt>
                <c:pt idx="16513">
                  <c:v>22.731402455811899</c:v>
                </c:pt>
                <c:pt idx="16514">
                  <c:v>22.732779031991601</c:v>
                </c:pt>
                <c:pt idx="16515">
                  <c:v>22.734155608171399</c:v>
                </c:pt>
                <c:pt idx="16516">
                  <c:v>22.735532184351101</c:v>
                </c:pt>
                <c:pt idx="16517">
                  <c:v>22.736908760530799</c:v>
                </c:pt>
                <c:pt idx="16518">
                  <c:v>22.738285336710501</c:v>
                </c:pt>
                <c:pt idx="16519">
                  <c:v>22.739661912890298</c:v>
                </c:pt>
                <c:pt idx="16520">
                  <c:v>22.74103848907</c:v>
                </c:pt>
                <c:pt idx="16521">
                  <c:v>22.742415065249698</c:v>
                </c:pt>
                <c:pt idx="16522">
                  <c:v>22.7437916414294</c:v>
                </c:pt>
                <c:pt idx="16523">
                  <c:v>22.745168217609201</c:v>
                </c:pt>
                <c:pt idx="16524">
                  <c:v>22.7465447937889</c:v>
                </c:pt>
                <c:pt idx="16525">
                  <c:v>22.747921369968601</c:v>
                </c:pt>
                <c:pt idx="16526">
                  <c:v>22.7492979461483</c:v>
                </c:pt>
                <c:pt idx="16527">
                  <c:v>22.750674522328101</c:v>
                </c:pt>
                <c:pt idx="16528">
                  <c:v>22.752051098507799</c:v>
                </c:pt>
                <c:pt idx="16529">
                  <c:v>22.753427674687501</c:v>
                </c:pt>
                <c:pt idx="16530">
                  <c:v>22.754804250867199</c:v>
                </c:pt>
                <c:pt idx="16531">
                  <c:v>22.756180827047</c:v>
                </c:pt>
                <c:pt idx="16532">
                  <c:v>22.757557403226699</c:v>
                </c:pt>
                <c:pt idx="16533">
                  <c:v>22.7589339794064</c:v>
                </c:pt>
                <c:pt idx="16534">
                  <c:v>22.760310555586202</c:v>
                </c:pt>
                <c:pt idx="16535">
                  <c:v>22.7616871317659</c:v>
                </c:pt>
                <c:pt idx="16536">
                  <c:v>22.763063707945602</c:v>
                </c:pt>
                <c:pt idx="16537">
                  <c:v>22.7644402841253</c:v>
                </c:pt>
                <c:pt idx="16538">
                  <c:v>22.765816860305101</c:v>
                </c:pt>
                <c:pt idx="16539">
                  <c:v>22.767193436484799</c:v>
                </c:pt>
                <c:pt idx="16540">
                  <c:v>22.768570012664501</c:v>
                </c:pt>
                <c:pt idx="16541">
                  <c:v>22.769946588844199</c:v>
                </c:pt>
                <c:pt idx="16542">
                  <c:v>22.771323165024</c:v>
                </c:pt>
                <c:pt idx="16543">
                  <c:v>22.772699741203699</c:v>
                </c:pt>
                <c:pt idx="16544">
                  <c:v>22.7740763173834</c:v>
                </c:pt>
                <c:pt idx="16545">
                  <c:v>22.775452893563099</c:v>
                </c:pt>
                <c:pt idx="16546">
                  <c:v>22.7768294697429</c:v>
                </c:pt>
                <c:pt idx="16547">
                  <c:v>22.778206045922602</c:v>
                </c:pt>
                <c:pt idx="16548">
                  <c:v>22.7795826221023</c:v>
                </c:pt>
                <c:pt idx="16549">
                  <c:v>22.780959198282002</c:v>
                </c:pt>
                <c:pt idx="16550">
                  <c:v>22.782335774461799</c:v>
                </c:pt>
                <c:pt idx="16551">
                  <c:v>22.783712350641501</c:v>
                </c:pt>
                <c:pt idx="16552">
                  <c:v>22.785088926821199</c:v>
                </c:pt>
                <c:pt idx="16553">
                  <c:v>22.786465503000901</c:v>
                </c:pt>
                <c:pt idx="16554">
                  <c:v>22.787842079180699</c:v>
                </c:pt>
                <c:pt idx="16555">
                  <c:v>22.789218655360401</c:v>
                </c:pt>
                <c:pt idx="16556">
                  <c:v>22.790595231540099</c:v>
                </c:pt>
                <c:pt idx="16557">
                  <c:v>22.791971807719801</c:v>
                </c:pt>
                <c:pt idx="16558">
                  <c:v>22.793348383899598</c:v>
                </c:pt>
                <c:pt idx="16559">
                  <c:v>22.7947249600793</c:v>
                </c:pt>
                <c:pt idx="16560">
                  <c:v>22.796101536258998</c:v>
                </c:pt>
                <c:pt idx="16561">
                  <c:v>22.7974781124387</c:v>
                </c:pt>
                <c:pt idx="16562">
                  <c:v>22.798854688618501</c:v>
                </c:pt>
                <c:pt idx="16563">
                  <c:v>22.8002312647982</c:v>
                </c:pt>
                <c:pt idx="16564">
                  <c:v>22.801607840977901</c:v>
                </c:pt>
                <c:pt idx="16565">
                  <c:v>22.802984417157699</c:v>
                </c:pt>
                <c:pt idx="16566">
                  <c:v>22.804360993337401</c:v>
                </c:pt>
                <c:pt idx="16567">
                  <c:v>22.805737569517099</c:v>
                </c:pt>
                <c:pt idx="16568">
                  <c:v>22.807114145696801</c:v>
                </c:pt>
                <c:pt idx="16569">
                  <c:v>22.808490721876598</c:v>
                </c:pt>
                <c:pt idx="16570">
                  <c:v>22.8098672980563</c:v>
                </c:pt>
                <c:pt idx="16571">
                  <c:v>22.811243874235998</c:v>
                </c:pt>
                <c:pt idx="16572">
                  <c:v>22.8126204504157</c:v>
                </c:pt>
                <c:pt idx="16573">
                  <c:v>22.813997026595501</c:v>
                </c:pt>
                <c:pt idx="16574">
                  <c:v>22.8153736027752</c:v>
                </c:pt>
                <c:pt idx="16575">
                  <c:v>22.816750178954901</c:v>
                </c:pt>
                <c:pt idx="16576">
                  <c:v>22.8181267551346</c:v>
                </c:pt>
                <c:pt idx="16577">
                  <c:v>22.819503331314401</c:v>
                </c:pt>
                <c:pt idx="16578">
                  <c:v>22.820879907494099</c:v>
                </c:pt>
                <c:pt idx="16579">
                  <c:v>22.822256483673801</c:v>
                </c:pt>
                <c:pt idx="16580">
                  <c:v>22.823633059853499</c:v>
                </c:pt>
                <c:pt idx="16581">
                  <c:v>22.8250096360333</c:v>
                </c:pt>
                <c:pt idx="16582">
                  <c:v>22.826386212212999</c:v>
                </c:pt>
                <c:pt idx="16583">
                  <c:v>22.8277627883927</c:v>
                </c:pt>
                <c:pt idx="16584">
                  <c:v>22.829139364572399</c:v>
                </c:pt>
                <c:pt idx="16585">
                  <c:v>22.8305159407522</c:v>
                </c:pt>
                <c:pt idx="16586">
                  <c:v>22.831892516931902</c:v>
                </c:pt>
                <c:pt idx="16587">
                  <c:v>22.8332690931116</c:v>
                </c:pt>
                <c:pt idx="16588">
                  <c:v>22.834645669291302</c:v>
                </c:pt>
                <c:pt idx="16589">
                  <c:v>22.836022245471099</c:v>
                </c:pt>
                <c:pt idx="16590">
                  <c:v>22.837398821650801</c:v>
                </c:pt>
                <c:pt idx="16591">
                  <c:v>22.838775397830499</c:v>
                </c:pt>
                <c:pt idx="16592">
                  <c:v>22.840151974010201</c:v>
                </c:pt>
                <c:pt idx="16593">
                  <c:v>22.841528550189999</c:v>
                </c:pt>
                <c:pt idx="16594">
                  <c:v>22.8429051263697</c:v>
                </c:pt>
                <c:pt idx="16595">
                  <c:v>22.844281702549399</c:v>
                </c:pt>
                <c:pt idx="16596">
                  <c:v>22.8456582787292</c:v>
                </c:pt>
                <c:pt idx="16597">
                  <c:v>22.847034854908902</c:v>
                </c:pt>
                <c:pt idx="16598">
                  <c:v>22.8484114310886</c:v>
                </c:pt>
                <c:pt idx="16599">
                  <c:v>22.849788007268302</c:v>
                </c:pt>
                <c:pt idx="16600">
                  <c:v>22.851164583448099</c:v>
                </c:pt>
                <c:pt idx="16601">
                  <c:v>22.852541159627801</c:v>
                </c:pt>
                <c:pt idx="16602">
                  <c:v>22.853917735807499</c:v>
                </c:pt>
                <c:pt idx="16603">
                  <c:v>22.855294311987201</c:v>
                </c:pt>
                <c:pt idx="16604">
                  <c:v>22.856670888166999</c:v>
                </c:pt>
                <c:pt idx="16605">
                  <c:v>22.858047464346701</c:v>
                </c:pt>
                <c:pt idx="16606">
                  <c:v>22.859424040526399</c:v>
                </c:pt>
                <c:pt idx="16607">
                  <c:v>22.860800616706101</c:v>
                </c:pt>
                <c:pt idx="16608">
                  <c:v>22.862177192885898</c:v>
                </c:pt>
                <c:pt idx="16609">
                  <c:v>22.8635537690656</c:v>
                </c:pt>
                <c:pt idx="16610">
                  <c:v>22.864930345245298</c:v>
                </c:pt>
                <c:pt idx="16611">
                  <c:v>22.866306921425</c:v>
                </c:pt>
                <c:pt idx="16612">
                  <c:v>22.867683497604801</c:v>
                </c:pt>
                <c:pt idx="16613">
                  <c:v>22.8690600737845</c:v>
                </c:pt>
                <c:pt idx="16614">
                  <c:v>22.870436649964201</c:v>
                </c:pt>
                <c:pt idx="16615">
                  <c:v>22.8718132261439</c:v>
                </c:pt>
                <c:pt idx="16616">
                  <c:v>22.873189802323701</c:v>
                </c:pt>
                <c:pt idx="16617">
                  <c:v>22.874566378503399</c:v>
                </c:pt>
                <c:pt idx="16618">
                  <c:v>22.875942954683101</c:v>
                </c:pt>
                <c:pt idx="16619">
                  <c:v>22.877319530862799</c:v>
                </c:pt>
                <c:pt idx="16620">
                  <c:v>22.8786961070426</c:v>
                </c:pt>
                <c:pt idx="16621">
                  <c:v>22.880072683222298</c:v>
                </c:pt>
                <c:pt idx="16622">
                  <c:v>22.881449259402</c:v>
                </c:pt>
                <c:pt idx="16623">
                  <c:v>22.882825835581698</c:v>
                </c:pt>
                <c:pt idx="16624">
                  <c:v>22.8842024117615</c:v>
                </c:pt>
                <c:pt idx="16625">
                  <c:v>22.885578987941201</c:v>
                </c:pt>
                <c:pt idx="16626">
                  <c:v>22.8869555641209</c:v>
                </c:pt>
                <c:pt idx="16627">
                  <c:v>22.888332140300701</c:v>
                </c:pt>
                <c:pt idx="16628">
                  <c:v>22.889708716480399</c:v>
                </c:pt>
                <c:pt idx="16629">
                  <c:v>22.891085292660101</c:v>
                </c:pt>
                <c:pt idx="16630">
                  <c:v>22.892461868839799</c:v>
                </c:pt>
                <c:pt idx="16631">
                  <c:v>22.8938384450196</c:v>
                </c:pt>
                <c:pt idx="16632">
                  <c:v>22.895215021199299</c:v>
                </c:pt>
                <c:pt idx="16633">
                  <c:v>22.896591597379</c:v>
                </c:pt>
                <c:pt idx="16634">
                  <c:v>22.897968173558699</c:v>
                </c:pt>
                <c:pt idx="16635">
                  <c:v>22.8993447497385</c:v>
                </c:pt>
                <c:pt idx="16636">
                  <c:v>22.900721325918202</c:v>
                </c:pt>
                <c:pt idx="16637">
                  <c:v>22.9020979020979</c:v>
                </c:pt>
                <c:pt idx="16638">
                  <c:v>22.903474478277602</c:v>
                </c:pt>
                <c:pt idx="16639">
                  <c:v>22.904851054457399</c:v>
                </c:pt>
                <c:pt idx="16640">
                  <c:v>22.906227630637101</c:v>
                </c:pt>
                <c:pt idx="16641">
                  <c:v>22.907604206816799</c:v>
                </c:pt>
                <c:pt idx="16642">
                  <c:v>22.908980782996501</c:v>
                </c:pt>
                <c:pt idx="16643">
                  <c:v>22.910357359176299</c:v>
                </c:pt>
                <c:pt idx="16644">
                  <c:v>22.911733935356001</c:v>
                </c:pt>
                <c:pt idx="16645">
                  <c:v>22.913110511535699</c:v>
                </c:pt>
                <c:pt idx="16646">
                  <c:v>22.914487087715401</c:v>
                </c:pt>
                <c:pt idx="16647">
                  <c:v>22.915863663895198</c:v>
                </c:pt>
                <c:pt idx="16648">
                  <c:v>22.9172402400749</c:v>
                </c:pt>
                <c:pt idx="16649">
                  <c:v>22.918616816254598</c:v>
                </c:pt>
                <c:pt idx="16650">
                  <c:v>22.9199933924343</c:v>
                </c:pt>
                <c:pt idx="16651">
                  <c:v>22.921369968614101</c:v>
                </c:pt>
                <c:pt idx="16652">
                  <c:v>22.922746544793799</c:v>
                </c:pt>
                <c:pt idx="16653">
                  <c:v>22.924123120973501</c:v>
                </c:pt>
                <c:pt idx="16654">
                  <c:v>22.925499697153199</c:v>
                </c:pt>
                <c:pt idx="16655">
                  <c:v>22.926876273333001</c:v>
                </c:pt>
                <c:pt idx="16656">
                  <c:v>22.928252849512699</c:v>
                </c:pt>
                <c:pt idx="16657">
                  <c:v>22.929629425692401</c:v>
                </c:pt>
                <c:pt idx="16658">
                  <c:v>22.931006001872198</c:v>
                </c:pt>
                <c:pt idx="16659">
                  <c:v>22.9323825780519</c:v>
                </c:pt>
                <c:pt idx="16660">
                  <c:v>22.933759154231598</c:v>
                </c:pt>
                <c:pt idx="16661">
                  <c:v>22.9351357304113</c:v>
                </c:pt>
                <c:pt idx="16662">
                  <c:v>22.936512306591101</c:v>
                </c:pt>
                <c:pt idx="16663">
                  <c:v>22.9378888827708</c:v>
                </c:pt>
                <c:pt idx="16664">
                  <c:v>22.939265458950501</c:v>
                </c:pt>
                <c:pt idx="16665">
                  <c:v>22.9406420351302</c:v>
                </c:pt>
                <c:pt idx="16666">
                  <c:v>22.942018611310001</c:v>
                </c:pt>
                <c:pt idx="16667">
                  <c:v>22.943395187489699</c:v>
                </c:pt>
                <c:pt idx="16668">
                  <c:v>22.944771763669401</c:v>
                </c:pt>
                <c:pt idx="16669">
                  <c:v>22.946148339849099</c:v>
                </c:pt>
                <c:pt idx="16670">
                  <c:v>22.9475249160289</c:v>
                </c:pt>
                <c:pt idx="16671">
                  <c:v>22.948901492208599</c:v>
                </c:pt>
                <c:pt idx="16672">
                  <c:v>22.9502780683883</c:v>
                </c:pt>
                <c:pt idx="16673">
                  <c:v>22.951654644567999</c:v>
                </c:pt>
                <c:pt idx="16674">
                  <c:v>22.9530312207478</c:v>
                </c:pt>
                <c:pt idx="16675">
                  <c:v>22.954407796927502</c:v>
                </c:pt>
                <c:pt idx="16676">
                  <c:v>22.9557843731072</c:v>
                </c:pt>
                <c:pt idx="16677">
                  <c:v>22.957160949286902</c:v>
                </c:pt>
                <c:pt idx="16678">
                  <c:v>22.958537525466699</c:v>
                </c:pt>
                <c:pt idx="16679">
                  <c:v>22.959914101646401</c:v>
                </c:pt>
                <c:pt idx="16680">
                  <c:v>22.961290677826099</c:v>
                </c:pt>
                <c:pt idx="16681">
                  <c:v>22.962667254005801</c:v>
                </c:pt>
                <c:pt idx="16682">
                  <c:v>22.964043830185599</c:v>
                </c:pt>
                <c:pt idx="16683">
                  <c:v>22.9654204063653</c:v>
                </c:pt>
                <c:pt idx="16684">
                  <c:v>22.966796982544999</c:v>
                </c:pt>
                <c:pt idx="16685">
                  <c:v>22.9681735587247</c:v>
                </c:pt>
                <c:pt idx="16686">
                  <c:v>22.969550134904502</c:v>
                </c:pt>
                <c:pt idx="16687">
                  <c:v>22.9709267110842</c:v>
                </c:pt>
                <c:pt idx="16688">
                  <c:v>22.972303287263902</c:v>
                </c:pt>
                <c:pt idx="16689">
                  <c:v>22.9736798634436</c:v>
                </c:pt>
                <c:pt idx="16690">
                  <c:v>22.975056439623401</c:v>
                </c:pt>
                <c:pt idx="16691">
                  <c:v>22.976433015803099</c:v>
                </c:pt>
                <c:pt idx="16692">
                  <c:v>22.977809591982801</c:v>
                </c:pt>
                <c:pt idx="16693">
                  <c:v>22.979186168162599</c:v>
                </c:pt>
                <c:pt idx="16694">
                  <c:v>22.980562744342301</c:v>
                </c:pt>
                <c:pt idx="16695">
                  <c:v>22.981939320521999</c:v>
                </c:pt>
                <c:pt idx="16696">
                  <c:v>22.983315896701701</c:v>
                </c:pt>
                <c:pt idx="16697">
                  <c:v>22.984692472881498</c:v>
                </c:pt>
                <c:pt idx="16698">
                  <c:v>22.9860690490612</c:v>
                </c:pt>
                <c:pt idx="16699">
                  <c:v>22.987445625240898</c:v>
                </c:pt>
                <c:pt idx="16700">
                  <c:v>22.9888222014206</c:v>
                </c:pt>
                <c:pt idx="16701">
                  <c:v>22.990198777600401</c:v>
                </c:pt>
                <c:pt idx="16702">
                  <c:v>22.9915753537801</c:v>
                </c:pt>
                <c:pt idx="16703">
                  <c:v>22.992951929959801</c:v>
                </c:pt>
                <c:pt idx="16704">
                  <c:v>22.9943285061395</c:v>
                </c:pt>
                <c:pt idx="16705">
                  <c:v>22.995705082319301</c:v>
                </c:pt>
                <c:pt idx="16706">
                  <c:v>22.997081658498999</c:v>
                </c:pt>
                <c:pt idx="16707">
                  <c:v>22.998458234678701</c:v>
                </c:pt>
                <c:pt idx="16708">
                  <c:v>22.999834810858399</c:v>
                </c:pt>
                <c:pt idx="16709">
                  <c:v>23.0012113870382</c:v>
                </c:pt>
                <c:pt idx="16710">
                  <c:v>23.002587963217898</c:v>
                </c:pt>
                <c:pt idx="16711">
                  <c:v>23.0039645393976</c:v>
                </c:pt>
                <c:pt idx="16712">
                  <c:v>23.005341115577298</c:v>
                </c:pt>
                <c:pt idx="16713">
                  <c:v>23.0067176917571</c:v>
                </c:pt>
                <c:pt idx="16714">
                  <c:v>23.008094267936801</c:v>
                </c:pt>
                <c:pt idx="16715">
                  <c:v>23.0094708441165</c:v>
                </c:pt>
                <c:pt idx="16716">
                  <c:v>23.010847420296201</c:v>
                </c:pt>
                <c:pt idx="16717">
                  <c:v>23.012223996475999</c:v>
                </c:pt>
                <c:pt idx="16718">
                  <c:v>23.013600572655701</c:v>
                </c:pt>
                <c:pt idx="16719">
                  <c:v>23.014977148835399</c:v>
                </c:pt>
                <c:pt idx="16720">
                  <c:v>23.016353725015101</c:v>
                </c:pt>
                <c:pt idx="16721">
                  <c:v>23.017730301194899</c:v>
                </c:pt>
                <c:pt idx="16722">
                  <c:v>23.0191068773746</c:v>
                </c:pt>
                <c:pt idx="16723">
                  <c:v>23.020483453554299</c:v>
                </c:pt>
                <c:pt idx="16724">
                  <c:v>23.0218600297341</c:v>
                </c:pt>
                <c:pt idx="16725">
                  <c:v>23.023236605913802</c:v>
                </c:pt>
                <c:pt idx="16726">
                  <c:v>23.0246131820935</c:v>
                </c:pt>
                <c:pt idx="16727">
                  <c:v>23.025989758273202</c:v>
                </c:pt>
                <c:pt idx="16728">
                  <c:v>23.027366334452999</c:v>
                </c:pt>
                <c:pt idx="16729">
                  <c:v>23.028742910632701</c:v>
                </c:pt>
                <c:pt idx="16730">
                  <c:v>23.030119486812399</c:v>
                </c:pt>
                <c:pt idx="16731">
                  <c:v>23.031496062992101</c:v>
                </c:pt>
                <c:pt idx="16732">
                  <c:v>23.032872639171899</c:v>
                </c:pt>
                <c:pt idx="16733">
                  <c:v>23.034249215351601</c:v>
                </c:pt>
                <c:pt idx="16734">
                  <c:v>23.035625791531299</c:v>
                </c:pt>
                <c:pt idx="16735">
                  <c:v>23.037002367711001</c:v>
                </c:pt>
                <c:pt idx="16736">
                  <c:v>23.038378943890802</c:v>
                </c:pt>
                <c:pt idx="16737">
                  <c:v>23.0397555200705</c:v>
                </c:pt>
                <c:pt idx="16738">
                  <c:v>23.041132096250202</c:v>
                </c:pt>
                <c:pt idx="16739">
                  <c:v>23.0425086724299</c:v>
                </c:pt>
                <c:pt idx="16740">
                  <c:v>23.043885248609701</c:v>
                </c:pt>
                <c:pt idx="16741">
                  <c:v>23.045261824789399</c:v>
                </c:pt>
                <c:pt idx="16742">
                  <c:v>23.046638400969101</c:v>
                </c:pt>
                <c:pt idx="16743">
                  <c:v>23.048014977148799</c:v>
                </c:pt>
                <c:pt idx="16744">
                  <c:v>23.049391553328601</c:v>
                </c:pt>
                <c:pt idx="16745">
                  <c:v>23.050768129508299</c:v>
                </c:pt>
                <c:pt idx="16746">
                  <c:v>23.052144705688001</c:v>
                </c:pt>
                <c:pt idx="16747">
                  <c:v>23.053521281867699</c:v>
                </c:pt>
                <c:pt idx="16748">
                  <c:v>23.0548978580475</c:v>
                </c:pt>
                <c:pt idx="16749">
                  <c:v>23.056274434227198</c:v>
                </c:pt>
                <c:pt idx="16750">
                  <c:v>23.0576510104069</c:v>
                </c:pt>
                <c:pt idx="16751">
                  <c:v>23.059027586586598</c:v>
                </c:pt>
                <c:pt idx="16752">
                  <c:v>23.0604041627664</c:v>
                </c:pt>
                <c:pt idx="16753">
                  <c:v>23.061780738946101</c:v>
                </c:pt>
                <c:pt idx="16754">
                  <c:v>23.0631573151258</c:v>
                </c:pt>
                <c:pt idx="16755">
                  <c:v>23.064533891305501</c:v>
                </c:pt>
                <c:pt idx="16756">
                  <c:v>23.065910467485299</c:v>
                </c:pt>
                <c:pt idx="16757">
                  <c:v>23.067287043665001</c:v>
                </c:pt>
                <c:pt idx="16758">
                  <c:v>23.068663619844699</c:v>
                </c:pt>
                <c:pt idx="16759">
                  <c:v>23.0700401960245</c:v>
                </c:pt>
                <c:pt idx="16760">
                  <c:v>23.071416772204199</c:v>
                </c:pt>
                <c:pt idx="16761">
                  <c:v>23.0727933483839</c:v>
                </c:pt>
                <c:pt idx="16762">
                  <c:v>23.074169924563598</c:v>
                </c:pt>
                <c:pt idx="16763">
                  <c:v>23.0755465007434</c:v>
                </c:pt>
                <c:pt idx="16764">
                  <c:v>23.076923076923102</c:v>
                </c:pt>
                <c:pt idx="16765">
                  <c:v>23.0782996531028</c:v>
                </c:pt>
                <c:pt idx="16766">
                  <c:v>23.079676229282502</c:v>
                </c:pt>
                <c:pt idx="16767">
                  <c:v>23.081052805462299</c:v>
                </c:pt>
                <c:pt idx="16768">
                  <c:v>23.082429381642001</c:v>
                </c:pt>
                <c:pt idx="16769">
                  <c:v>23.083805957821699</c:v>
                </c:pt>
                <c:pt idx="16770">
                  <c:v>23.085182534001401</c:v>
                </c:pt>
                <c:pt idx="16771">
                  <c:v>23.086559110181199</c:v>
                </c:pt>
                <c:pt idx="16772">
                  <c:v>23.0879356863609</c:v>
                </c:pt>
                <c:pt idx="16773">
                  <c:v>23.089312262540599</c:v>
                </c:pt>
                <c:pt idx="16774">
                  <c:v>23.0906888387203</c:v>
                </c:pt>
                <c:pt idx="16775">
                  <c:v>23.092065414900102</c:v>
                </c:pt>
                <c:pt idx="16776">
                  <c:v>23.0934419910798</c:v>
                </c:pt>
                <c:pt idx="16777">
                  <c:v>23.094818567259502</c:v>
                </c:pt>
                <c:pt idx="16778">
                  <c:v>23.0961951434392</c:v>
                </c:pt>
                <c:pt idx="16779">
                  <c:v>23.097571719619001</c:v>
                </c:pt>
                <c:pt idx="16780">
                  <c:v>23.098948295798699</c:v>
                </c:pt>
                <c:pt idx="16781">
                  <c:v>23.100324871978401</c:v>
                </c:pt>
                <c:pt idx="16782">
                  <c:v>23.101701448158199</c:v>
                </c:pt>
                <c:pt idx="16783">
                  <c:v>23.103078024337901</c:v>
                </c:pt>
                <c:pt idx="16784">
                  <c:v>23.104454600517599</c:v>
                </c:pt>
                <c:pt idx="16785">
                  <c:v>23.105831176697301</c:v>
                </c:pt>
                <c:pt idx="16786">
                  <c:v>23.107207752877098</c:v>
                </c:pt>
                <c:pt idx="16787">
                  <c:v>23.1085843290568</c:v>
                </c:pt>
                <c:pt idx="16788">
                  <c:v>23.109960905236498</c:v>
                </c:pt>
                <c:pt idx="16789">
                  <c:v>23.1113374814162</c:v>
                </c:pt>
                <c:pt idx="16790">
                  <c:v>23.112714057596001</c:v>
                </c:pt>
                <c:pt idx="16791">
                  <c:v>23.1140906337757</c:v>
                </c:pt>
                <c:pt idx="16792">
                  <c:v>23.115467209955401</c:v>
                </c:pt>
                <c:pt idx="16793">
                  <c:v>23.116843786135099</c:v>
                </c:pt>
                <c:pt idx="16794">
                  <c:v>23.118220362314901</c:v>
                </c:pt>
                <c:pt idx="16795">
                  <c:v>23.119596938494599</c:v>
                </c:pt>
                <c:pt idx="16796">
                  <c:v>23.120973514674301</c:v>
                </c:pt>
                <c:pt idx="16797">
                  <c:v>23.122350090853999</c:v>
                </c:pt>
                <c:pt idx="16798">
                  <c:v>23.1237266670338</c:v>
                </c:pt>
                <c:pt idx="16799">
                  <c:v>23.125103243213498</c:v>
                </c:pt>
                <c:pt idx="16800">
                  <c:v>23.1264798193932</c:v>
                </c:pt>
                <c:pt idx="16801">
                  <c:v>23.127856395572898</c:v>
                </c:pt>
                <c:pt idx="16802">
                  <c:v>23.1292329717527</c:v>
                </c:pt>
                <c:pt idx="16803">
                  <c:v>23.130609547932401</c:v>
                </c:pt>
                <c:pt idx="16804">
                  <c:v>23.1319861241121</c:v>
                </c:pt>
                <c:pt idx="16805">
                  <c:v>23.133362700291801</c:v>
                </c:pt>
                <c:pt idx="16806">
                  <c:v>23.134739276471599</c:v>
                </c:pt>
                <c:pt idx="16807">
                  <c:v>23.136115852651301</c:v>
                </c:pt>
                <c:pt idx="16808">
                  <c:v>23.137492428830999</c:v>
                </c:pt>
                <c:pt idx="16809">
                  <c:v>23.138869005010701</c:v>
                </c:pt>
                <c:pt idx="16810">
                  <c:v>23.140245581190499</c:v>
                </c:pt>
                <c:pt idx="16811">
                  <c:v>23.1416221573702</c:v>
                </c:pt>
                <c:pt idx="16812">
                  <c:v>23.142998733549899</c:v>
                </c:pt>
                <c:pt idx="16813">
                  <c:v>23.1443753097296</c:v>
                </c:pt>
                <c:pt idx="16814">
                  <c:v>23.145751885909402</c:v>
                </c:pt>
                <c:pt idx="16815">
                  <c:v>23.1471284620891</c:v>
                </c:pt>
                <c:pt idx="16816">
                  <c:v>23.148505038268802</c:v>
                </c:pt>
                <c:pt idx="16817">
                  <c:v>23.149881614448599</c:v>
                </c:pt>
                <c:pt idx="16818">
                  <c:v>23.151258190628301</c:v>
                </c:pt>
                <c:pt idx="16819">
                  <c:v>23.152634766807999</c:v>
                </c:pt>
                <c:pt idx="16820">
                  <c:v>23.154011342987701</c:v>
                </c:pt>
                <c:pt idx="16821">
                  <c:v>23.155387919167499</c:v>
                </c:pt>
                <c:pt idx="16822">
                  <c:v>23.1567644953472</c:v>
                </c:pt>
                <c:pt idx="16823">
                  <c:v>23.158141071526899</c:v>
                </c:pt>
                <c:pt idx="16824">
                  <c:v>23.1595176477066</c:v>
                </c:pt>
                <c:pt idx="16825">
                  <c:v>23.160894223886402</c:v>
                </c:pt>
                <c:pt idx="16826">
                  <c:v>23.1622708000661</c:v>
                </c:pt>
                <c:pt idx="16827">
                  <c:v>23.163647376245802</c:v>
                </c:pt>
                <c:pt idx="16828">
                  <c:v>23.1650239524255</c:v>
                </c:pt>
                <c:pt idx="16829">
                  <c:v>23.166400528605301</c:v>
                </c:pt>
                <c:pt idx="16830">
                  <c:v>23.167777104784999</c:v>
                </c:pt>
                <c:pt idx="16831">
                  <c:v>23.169153680964701</c:v>
                </c:pt>
                <c:pt idx="16832">
                  <c:v>23.170530257144399</c:v>
                </c:pt>
                <c:pt idx="16833">
                  <c:v>23.171906833324201</c:v>
                </c:pt>
                <c:pt idx="16834">
                  <c:v>23.173283409503899</c:v>
                </c:pt>
                <c:pt idx="16835">
                  <c:v>23.174659985683601</c:v>
                </c:pt>
                <c:pt idx="16836">
                  <c:v>23.176036561863299</c:v>
                </c:pt>
                <c:pt idx="16837">
                  <c:v>23.1774131380431</c:v>
                </c:pt>
                <c:pt idx="16838">
                  <c:v>23.178789714222798</c:v>
                </c:pt>
                <c:pt idx="16839">
                  <c:v>23.1801662904025</c:v>
                </c:pt>
                <c:pt idx="16840">
                  <c:v>23.181542866582198</c:v>
                </c:pt>
                <c:pt idx="16841">
                  <c:v>23.182919442762</c:v>
                </c:pt>
                <c:pt idx="16842">
                  <c:v>23.184296018941701</c:v>
                </c:pt>
                <c:pt idx="16843">
                  <c:v>23.1856725951214</c:v>
                </c:pt>
                <c:pt idx="16844">
                  <c:v>23.187049171301101</c:v>
                </c:pt>
                <c:pt idx="16845">
                  <c:v>23.188425747480899</c:v>
                </c:pt>
                <c:pt idx="16846">
                  <c:v>23.189802323660601</c:v>
                </c:pt>
                <c:pt idx="16847">
                  <c:v>23.191178899840299</c:v>
                </c:pt>
                <c:pt idx="16848">
                  <c:v>23.192555476020001</c:v>
                </c:pt>
                <c:pt idx="16849">
                  <c:v>23.193932052199798</c:v>
                </c:pt>
                <c:pt idx="16850">
                  <c:v>23.1953086283795</c:v>
                </c:pt>
                <c:pt idx="16851">
                  <c:v>23.196685204559198</c:v>
                </c:pt>
                <c:pt idx="16852">
                  <c:v>23.198061780739</c:v>
                </c:pt>
                <c:pt idx="16853">
                  <c:v>23.199438356918701</c:v>
                </c:pt>
                <c:pt idx="16854">
                  <c:v>23.2008149330984</c:v>
                </c:pt>
                <c:pt idx="16855">
                  <c:v>23.202191509278101</c:v>
                </c:pt>
                <c:pt idx="16856">
                  <c:v>23.203568085457899</c:v>
                </c:pt>
                <c:pt idx="16857">
                  <c:v>23.204944661637601</c:v>
                </c:pt>
                <c:pt idx="16858">
                  <c:v>23.206321237817299</c:v>
                </c:pt>
                <c:pt idx="16859">
                  <c:v>23.207697813997001</c:v>
                </c:pt>
                <c:pt idx="16860">
                  <c:v>23.209074390176799</c:v>
                </c:pt>
                <c:pt idx="16861">
                  <c:v>23.2104509663565</c:v>
                </c:pt>
                <c:pt idx="16862">
                  <c:v>23.211827542536199</c:v>
                </c:pt>
                <c:pt idx="16863">
                  <c:v>23.2132041187159</c:v>
                </c:pt>
                <c:pt idx="16864">
                  <c:v>23.214580694895702</c:v>
                </c:pt>
                <c:pt idx="16865">
                  <c:v>23.2159572710754</c:v>
                </c:pt>
                <c:pt idx="16866">
                  <c:v>23.217333847255102</c:v>
                </c:pt>
                <c:pt idx="16867">
                  <c:v>23.2187104234348</c:v>
                </c:pt>
                <c:pt idx="16868">
                  <c:v>23.220086999614601</c:v>
                </c:pt>
                <c:pt idx="16869">
                  <c:v>23.221463575794299</c:v>
                </c:pt>
                <c:pt idx="16870">
                  <c:v>23.222840151974001</c:v>
                </c:pt>
                <c:pt idx="16871">
                  <c:v>23.224216728153699</c:v>
                </c:pt>
                <c:pt idx="16872">
                  <c:v>23.225593304333501</c:v>
                </c:pt>
                <c:pt idx="16873">
                  <c:v>23.226969880513199</c:v>
                </c:pt>
                <c:pt idx="16874">
                  <c:v>23.228346456692901</c:v>
                </c:pt>
                <c:pt idx="16875">
                  <c:v>23.229723032872599</c:v>
                </c:pt>
                <c:pt idx="16876">
                  <c:v>23.2310996090524</c:v>
                </c:pt>
                <c:pt idx="16877">
                  <c:v>23.232476185232098</c:v>
                </c:pt>
                <c:pt idx="16878">
                  <c:v>23.2338527614118</c:v>
                </c:pt>
                <c:pt idx="16879">
                  <c:v>23.235229337591502</c:v>
                </c:pt>
                <c:pt idx="16880">
                  <c:v>23.236605913771299</c:v>
                </c:pt>
                <c:pt idx="16881">
                  <c:v>23.237982489951001</c:v>
                </c:pt>
                <c:pt idx="16882">
                  <c:v>23.239359066130699</c:v>
                </c:pt>
                <c:pt idx="16883">
                  <c:v>23.240735642310501</c:v>
                </c:pt>
                <c:pt idx="16884">
                  <c:v>23.242112218490199</c:v>
                </c:pt>
                <c:pt idx="16885">
                  <c:v>23.243488794669901</c:v>
                </c:pt>
                <c:pt idx="16886">
                  <c:v>23.244865370849599</c:v>
                </c:pt>
                <c:pt idx="16887">
                  <c:v>23.2462419470294</c:v>
                </c:pt>
                <c:pt idx="16888">
                  <c:v>23.247618523209098</c:v>
                </c:pt>
                <c:pt idx="16889">
                  <c:v>23.2489950993888</c:v>
                </c:pt>
                <c:pt idx="16890">
                  <c:v>23.250371675568498</c:v>
                </c:pt>
                <c:pt idx="16891">
                  <c:v>23.2517482517483</c:v>
                </c:pt>
                <c:pt idx="16892">
                  <c:v>23.253124827928001</c:v>
                </c:pt>
                <c:pt idx="16893">
                  <c:v>23.2545014041077</c:v>
                </c:pt>
                <c:pt idx="16894">
                  <c:v>23.255877980287401</c:v>
                </c:pt>
                <c:pt idx="16895">
                  <c:v>23.257254556467199</c:v>
                </c:pt>
                <c:pt idx="16896">
                  <c:v>23.258631132646901</c:v>
                </c:pt>
                <c:pt idx="16897">
                  <c:v>23.260007708826599</c:v>
                </c:pt>
                <c:pt idx="16898">
                  <c:v>23.261384285006301</c:v>
                </c:pt>
                <c:pt idx="16899">
                  <c:v>23.262760861186099</c:v>
                </c:pt>
                <c:pt idx="16900">
                  <c:v>23.2641374373658</c:v>
                </c:pt>
                <c:pt idx="16901">
                  <c:v>23.265514013545499</c:v>
                </c:pt>
                <c:pt idx="16902">
                  <c:v>23.2668905897252</c:v>
                </c:pt>
                <c:pt idx="16903">
                  <c:v>23.268267165905002</c:v>
                </c:pt>
                <c:pt idx="16904">
                  <c:v>23.2696437420847</c:v>
                </c:pt>
                <c:pt idx="16905">
                  <c:v>23.271020318264402</c:v>
                </c:pt>
                <c:pt idx="16906">
                  <c:v>23.2723968944441</c:v>
                </c:pt>
                <c:pt idx="16907">
                  <c:v>23.273773470623901</c:v>
                </c:pt>
                <c:pt idx="16908">
                  <c:v>23.275150046803599</c:v>
                </c:pt>
                <c:pt idx="16909">
                  <c:v>23.276526622983301</c:v>
                </c:pt>
                <c:pt idx="16910">
                  <c:v>23.277903199162999</c:v>
                </c:pt>
                <c:pt idx="16911">
                  <c:v>23.2792797753428</c:v>
                </c:pt>
                <c:pt idx="16912">
                  <c:v>23.280656351522499</c:v>
                </c:pt>
                <c:pt idx="16913">
                  <c:v>23.2820329277022</c:v>
                </c:pt>
                <c:pt idx="16914">
                  <c:v>23.283409503882002</c:v>
                </c:pt>
                <c:pt idx="16915">
                  <c:v>23.2847860800617</c:v>
                </c:pt>
                <c:pt idx="16916">
                  <c:v>23.286162656241402</c:v>
                </c:pt>
                <c:pt idx="16917">
                  <c:v>23.2875392324211</c:v>
                </c:pt>
                <c:pt idx="16918">
                  <c:v>23.288915808600901</c:v>
                </c:pt>
                <c:pt idx="16919">
                  <c:v>23.290292384780599</c:v>
                </c:pt>
                <c:pt idx="16920">
                  <c:v>23.291668960960301</c:v>
                </c:pt>
                <c:pt idx="16921">
                  <c:v>23.293045537139999</c:v>
                </c:pt>
                <c:pt idx="16922">
                  <c:v>23.294422113319801</c:v>
                </c:pt>
                <c:pt idx="16923">
                  <c:v>23.295798689499499</c:v>
                </c:pt>
                <c:pt idx="16924">
                  <c:v>23.297175265679201</c:v>
                </c:pt>
                <c:pt idx="16925">
                  <c:v>23.298551841858899</c:v>
                </c:pt>
                <c:pt idx="16926">
                  <c:v>23.2999284180387</c:v>
                </c:pt>
                <c:pt idx="16927">
                  <c:v>23.301304994218398</c:v>
                </c:pt>
                <c:pt idx="16928">
                  <c:v>23.3026815703981</c:v>
                </c:pt>
                <c:pt idx="16929">
                  <c:v>23.304058146577798</c:v>
                </c:pt>
                <c:pt idx="16930">
                  <c:v>23.3054347227576</c:v>
                </c:pt>
                <c:pt idx="16931">
                  <c:v>23.306811298937301</c:v>
                </c:pt>
                <c:pt idx="16932">
                  <c:v>23.308187875117</c:v>
                </c:pt>
                <c:pt idx="16933">
                  <c:v>23.309564451296701</c:v>
                </c:pt>
                <c:pt idx="16934">
                  <c:v>23.310941027476499</c:v>
                </c:pt>
                <c:pt idx="16935">
                  <c:v>23.312317603656201</c:v>
                </c:pt>
                <c:pt idx="16936">
                  <c:v>23.313694179835899</c:v>
                </c:pt>
                <c:pt idx="16937">
                  <c:v>23.315070756015601</c:v>
                </c:pt>
                <c:pt idx="16938">
                  <c:v>23.316447332195398</c:v>
                </c:pt>
                <c:pt idx="16939">
                  <c:v>23.3178239083751</c:v>
                </c:pt>
                <c:pt idx="16940">
                  <c:v>23.319200484554798</c:v>
                </c:pt>
                <c:pt idx="16941">
                  <c:v>23.3205770607345</c:v>
                </c:pt>
                <c:pt idx="16942">
                  <c:v>23.321953636914301</c:v>
                </c:pt>
                <c:pt idx="16943">
                  <c:v>23.323330213094</c:v>
                </c:pt>
                <c:pt idx="16944">
                  <c:v>23.324706789273701</c:v>
                </c:pt>
                <c:pt idx="16945">
                  <c:v>23.3260833654534</c:v>
                </c:pt>
                <c:pt idx="16946">
                  <c:v>23.327459941633201</c:v>
                </c:pt>
                <c:pt idx="16947">
                  <c:v>23.328836517812899</c:v>
                </c:pt>
                <c:pt idx="16948">
                  <c:v>23.330213093992601</c:v>
                </c:pt>
                <c:pt idx="16949">
                  <c:v>23.331589670172399</c:v>
                </c:pt>
                <c:pt idx="16950">
                  <c:v>23.3329662463521</c:v>
                </c:pt>
                <c:pt idx="16951">
                  <c:v>23.334342822531799</c:v>
                </c:pt>
                <c:pt idx="16952">
                  <c:v>23.3357193987115</c:v>
                </c:pt>
                <c:pt idx="16953">
                  <c:v>23.337095974891302</c:v>
                </c:pt>
                <c:pt idx="16954">
                  <c:v>23.338472551071</c:v>
                </c:pt>
                <c:pt idx="16955">
                  <c:v>23.339849127250702</c:v>
                </c:pt>
                <c:pt idx="16956">
                  <c:v>23.3412257034304</c:v>
                </c:pt>
                <c:pt idx="16957">
                  <c:v>23.342602279610201</c:v>
                </c:pt>
                <c:pt idx="16958">
                  <c:v>23.343978855789899</c:v>
                </c:pt>
                <c:pt idx="16959">
                  <c:v>23.345355431969601</c:v>
                </c:pt>
                <c:pt idx="16960">
                  <c:v>23.346732008149299</c:v>
                </c:pt>
                <c:pt idx="16961">
                  <c:v>23.348108584329101</c:v>
                </c:pt>
                <c:pt idx="16962">
                  <c:v>23.349485160508799</c:v>
                </c:pt>
                <c:pt idx="16963">
                  <c:v>23.350861736688501</c:v>
                </c:pt>
                <c:pt idx="16964">
                  <c:v>23.352238312868199</c:v>
                </c:pt>
                <c:pt idx="16965">
                  <c:v>23.353614889048</c:v>
                </c:pt>
                <c:pt idx="16966">
                  <c:v>23.354991465227702</c:v>
                </c:pt>
                <c:pt idx="16967">
                  <c:v>23.3563680414074</c:v>
                </c:pt>
                <c:pt idx="16968">
                  <c:v>23.357744617587102</c:v>
                </c:pt>
                <c:pt idx="16969">
                  <c:v>23.359121193766899</c:v>
                </c:pt>
                <c:pt idx="16970">
                  <c:v>23.360497769946601</c:v>
                </c:pt>
                <c:pt idx="16971">
                  <c:v>23.361874346126299</c:v>
                </c:pt>
                <c:pt idx="16972">
                  <c:v>23.363250922306001</c:v>
                </c:pt>
                <c:pt idx="16973">
                  <c:v>23.364627498485799</c:v>
                </c:pt>
                <c:pt idx="16974">
                  <c:v>23.366004074665501</c:v>
                </c:pt>
                <c:pt idx="16975">
                  <c:v>23.367380650845199</c:v>
                </c:pt>
                <c:pt idx="16976">
                  <c:v>23.368757227024901</c:v>
                </c:pt>
                <c:pt idx="16977">
                  <c:v>23.370133803204698</c:v>
                </c:pt>
                <c:pt idx="16978">
                  <c:v>23.3715103793844</c:v>
                </c:pt>
                <c:pt idx="16979">
                  <c:v>23.372886955564098</c:v>
                </c:pt>
                <c:pt idx="16980">
                  <c:v>23.3742635317439</c:v>
                </c:pt>
                <c:pt idx="16981">
                  <c:v>23.375640107923601</c:v>
                </c:pt>
                <c:pt idx="16982">
                  <c:v>23.3770166841033</c:v>
                </c:pt>
                <c:pt idx="16983">
                  <c:v>23.378393260283001</c:v>
                </c:pt>
                <c:pt idx="16984">
                  <c:v>23.379769836462799</c:v>
                </c:pt>
                <c:pt idx="16985">
                  <c:v>23.381146412642501</c:v>
                </c:pt>
                <c:pt idx="16986">
                  <c:v>23.382522988822199</c:v>
                </c:pt>
                <c:pt idx="16987">
                  <c:v>23.383899565001901</c:v>
                </c:pt>
                <c:pt idx="16988">
                  <c:v>23.385276141181699</c:v>
                </c:pt>
                <c:pt idx="16989">
                  <c:v>23.3866527173614</c:v>
                </c:pt>
                <c:pt idx="16990">
                  <c:v>23.388029293541098</c:v>
                </c:pt>
                <c:pt idx="16991">
                  <c:v>23.3894058697208</c:v>
                </c:pt>
                <c:pt idx="16992">
                  <c:v>23.390782445900602</c:v>
                </c:pt>
                <c:pt idx="16993">
                  <c:v>23.3921590220803</c:v>
                </c:pt>
                <c:pt idx="16994">
                  <c:v>23.393535598260002</c:v>
                </c:pt>
                <c:pt idx="16995">
                  <c:v>23.3949121744397</c:v>
                </c:pt>
                <c:pt idx="16996">
                  <c:v>23.396288750619501</c:v>
                </c:pt>
                <c:pt idx="16997">
                  <c:v>23.397665326799199</c:v>
                </c:pt>
                <c:pt idx="16998">
                  <c:v>23.399041902978901</c:v>
                </c:pt>
                <c:pt idx="16999">
                  <c:v>23.400418479158599</c:v>
                </c:pt>
                <c:pt idx="17000">
                  <c:v>23.4017950553384</c:v>
                </c:pt>
                <c:pt idx="17001">
                  <c:v>23.403171631518099</c:v>
                </c:pt>
                <c:pt idx="17002">
                  <c:v>23.4045482076978</c:v>
                </c:pt>
                <c:pt idx="17003">
                  <c:v>23.405924783877499</c:v>
                </c:pt>
                <c:pt idx="17004">
                  <c:v>23.4073013600573</c:v>
                </c:pt>
                <c:pt idx="17005">
                  <c:v>23.408677936237002</c:v>
                </c:pt>
                <c:pt idx="17006">
                  <c:v>23.4100545124167</c:v>
                </c:pt>
                <c:pt idx="17007">
                  <c:v>23.411431088596402</c:v>
                </c:pt>
                <c:pt idx="17008">
                  <c:v>23.412807664776199</c:v>
                </c:pt>
                <c:pt idx="17009">
                  <c:v>23.414184240955901</c:v>
                </c:pt>
                <c:pt idx="17010">
                  <c:v>23.415560817135599</c:v>
                </c:pt>
                <c:pt idx="17011">
                  <c:v>23.416937393315401</c:v>
                </c:pt>
                <c:pt idx="17012">
                  <c:v>23.418313969495099</c:v>
                </c:pt>
                <c:pt idx="17013">
                  <c:v>23.419690545674801</c:v>
                </c:pt>
                <c:pt idx="17014">
                  <c:v>23.421067121854499</c:v>
                </c:pt>
                <c:pt idx="17015">
                  <c:v>23.4224436980343</c:v>
                </c:pt>
                <c:pt idx="17016">
                  <c:v>23.423820274213998</c:v>
                </c:pt>
                <c:pt idx="17017">
                  <c:v>23.4251968503937</c:v>
                </c:pt>
                <c:pt idx="17018">
                  <c:v>23.426573426573398</c:v>
                </c:pt>
                <c:pt idx="17019">
                  <c:v>23.427950002753199</c:v>
                </c:pt>
                <c:pt idx="17020">
                  <c:v>23.429326578932901</c:v>
                </c:pt>
                <c:pt idx="17021">
                  <c:v>23.430703155112599</c:v>
                </c:pt>
                <c:pt idx="17022">
                  <c:v>23.432079731292301</c:v>
                </c:pt>
                <c:pt idx="17023">
                  <c:v>23.433456307472099</c:v>
                </c:pt>
                <c:pt idx="17024">
                  <c:v>23.434832883651801</c:v>
                </c:pt>
                <c:pt idx="17025">
                  <c:v>23.436209459831499</c:v>
                </c:pt>
                <c:pt idx="17026">
                  <c:v>23.437586036011201</c:v>
                </c:pt>
                <c:pt idx="17027">
                  <c:v>23.438962612190998</c:v>
                </c:pt>
                <c:pt idx="17028">
                  <c:v>23.4403391883707</c:v>
                </c:pt>
                <c:pt idx="17029">
                  <c:v>23.441715764550398</c:v>
                </c:pt>
                <c:pt idx="17030">
                  <c:v>23.4430923407301</c:v>
                </c:pt>
                <c:pt idx="17031">
                  <c:v>23.444468916909901</c:v>
                </c:pt>
                <c:pt idx="17032">
                  <c:v>23.4458454930896</c:v>
                </c:pt>
                <c:pt idx="17033">
                  <c:v>23.447222069269301</c:v>
                </c:pt>
                <c:pt idx="17034">
                  <c:v>23.448598645449</c:v>
                </c:pt>
                <c:pt idx="17035">
                  <c:v>23.449975221628801</c:v>
                </c:pt>
                <c:pt idx="17036">
                  <c:v>23.451351797808499</c:v>
                </c:pt>
                <c:pt idx="17037">
                  <c:v>23.452728373988201</c:v>
                </c:pt>
                <c:pt idx="17038">
                  <c:v>23.454104950167999</c:v>
                </c:pt>
                <c:pt idx="17039">
                  <c:v>23.4554815263477</c:v>
                </c:pt>
                <c:pt idx="17040">
                  <c:v>23.456858102527399</c:v>
                </c:pt>
                <c:pt idx="17041">
                  <c:v>23.4582346787071</c:v>
                </c:pt>
                <c:pt idx="17042">
                  <c:v>23.459611254886902</c:v>
                </c:pt>
                <c:pt idx="17043">
                  <c:v>23.4609878310666</c:v>
                </c:pt>
                <c:pt idx="17044">
                  <c:v>23.462364407246302</c:v>
                </c:pt>
                <c:pt idx="17045">
                  <c:v>23.463740983426</c:v>
                </c:pt>
                <c:pt idx="17046">
                  <c:v>23.465117559605801</c:v>
                </c:pt>
                <c:pt idx="17047">
                  <c:v>23.466494135785499</c:v>
                </c:pt>
                <c:pt idx="17048">
                  <c:v>23.467870711965201</c:v>
                </c:pt>
                <c:pt idx="17049">
                  <c:v>23.469247288144899</c:v>
                </c:pt>
                <c:pt idx="17050">
                  <c:v>23.4706238643247</c:v>
                </c:pt>
                <c:pt idx="17051">
                  <c:v>23.472000440504399</c:v>
                </c:pt>
                <c:pt idx="17052">
                  <c:v>23.4733770166841</c:v>
                </c:pt>
                <c:pt idx="17053">
                  <c:v>23.474753592863799</c:v>
                </c:pt>
                <c:pt idx="17054">
                  <c:v>23.4761301690436</c:v>
                </c:pt>
                <c:pt idx="17055">
                  <c:v>23.477506745223302</c:v>
                </c:pt>
                <c:pt idx="17056">
                  <c:v>23.478883321403</c:v>
                </c:pt>
                <c:pt idx="17057">
                  <c:v>23.480259897582702</c:v>
                </c:pt>
                <c:pt idx="17058">
                  <c:v>23.481636473762499</c:v>
                </c:pt>
                <c:pt idx="17059">
                  <c:v>23.483013049942201</c:v>
                </c:pt>
                <c:pt idx="17060">
                  <c:v>23.484389626121899</c:v>
                </c:pt>
                <c:pt idx="17061">
                  <c:v>23.485766202301601</c:v>
                </c:pt>
                <c:pt idx="17062">
                  <c:v>23.487142778481399</c:v>
                </c:pt>
                <c:pt idx="17063">
                  <c:v>23.488519354661101</c:v>
                </c:pt>
                <c:pt idx="17064">
                  <c:v>23.489895930840799</c:v>
                </c:pt>
                <c:pt idx="17065">
                  <c:v>23.491272507020501</c:v>
                </c:pt>
                <c:pt idx="17066">
                  <c:v>23.492649083200298</c:v>
                </c:pt>
                <c:pt idx="17067">
                  <c:v>23.49402565938</c:v>
                </c:pt>
                <c:pt idx="17068">
                  <c:v>23.495402235559698</c:v>
                </c:pt>
                <c:pt idx="17069">
                  <c:v>23.4967788117394</c:v>
                </c:pt>
                <c:pt idx="17070">
                  <c:v>23.498155387919201</c:v>
                </c:pt>
                <c:pt idx="17071">
                  <c:v>23.4995319640989</c:v>
                </c:pt>
                <c:pt idx="17072">
                  <c:v>23.500908540278601</c:v>
                </c:pt>
                <c:pt idx="17073">
                  <c:v>23.502285116458399</c:v>
                </c:pt>
                <c:pt idx="17074">
                  <c:v>23.503661692638101</c:v>
                </c:pt>
                <c:pt idx="17075">
                  <c:v>23.505038268817799</c:v>
                </c:pt>
                <c:pt idx="17076">
                  <c:v>23.506414844997501</c:v>
                </c:pt>
                <c:pt idx="17077">
                  <c:v>23.507791421177298</c:v>
                </c:pt>
                <c:pt idx="17078">
                  <c:v>23.509167997357</c:v>
                </c:pt>
                <c:pt idx="17079">
                  <c:v>23.510544573536698</c:v>
                </c:pt>
                <c:pt idx="17080">
                  <c:v>23.5119211497164</c:v>
                </c:pt>
                <c:pt idx="17081">
                  <c:v>23.513297725896201</c:v>
                </c:pt>
                <c:pt idx="17082">
                  <c:v>23.5146743020759</c:v>
                </c:pt>
                <c:pt idx="17083">
                  <c:v>23.516050878255601</c:v>
                </c:pt>
                <c:pt idx="17084">
                  <c:v>23.5174274544353</c:v>
                </c:pt>
                <c:pt idx="17085">
                  <c:v>23.518804030615101</c:v>
                </c:pt>
                <c:pt idx="17086">
                  <c:v>23.520180606794799</c:v>
                </c:pt>
                <c:pt idx="17087">
                  <c:v>23.521557182974501</c:v>
                </c:pt>
                <c:pt idx="17088">
                  <c:v>23.522933759154199</c:v>
                </c:pt>
                <c:pt idx="17089">
                  <c:v>23.524310335334</c:v>
                </c:pt>
                <c:pt idx="17090">
                  <c:v>23.525686911513699</c:v>
                </c:pt>
                <c:pt idx="17091">
                  <c:v>23.5270634876934</c:v>
                </c:pt>
                <c:pt idx="17092">
                  <c:v>23.528440063873099</c:v>
                </c:pt>
                <c:pt idx="17093">
                  <c:v>23.5298166400529</c:v>
                </c:pt>
                <c:pt idx="17094">
                  <c:v>23.531193216232602</c:v>
                </c:pt>
                <c:pt idx="17095">
                  <c:v>23.5325697924123</c:v>
                </c:pt>
                <c:pt idx="17096">
                  <c:v>23.533946368592002</c:v>
                </c:pt>
                <c:pt idx="17097">
                  <c:v>23.535322944771799</c:v>
                </c:pt>
                <c:pt idx="17098">
                  <c:v>23.536699520951501</c:v>
                </c:pt>
                <c:pt idx="17099">
                  <c:v>23.538076097131199</c:v>
                </c:pt>
                <c:pt idx="17100">
                  <c:v>23.539452673310901</c:v>
                </c:pt>
                <c:pt idx="17101">
                  <c:v>23.540829249490699</c:v>
                </c:pt>
                <c:pt idx="17102">
                  <c:v>23.542205825670401</c:v>
                </c:pt>
                <c:pt idx="17103">
                  <c:v>23.543582401850099</c:v>
                </c:pt>
                <c:pt idx="17104">
                  <c:v>23.544958978029801</c:v>
                </c:pt>
                <c:pt idx="17105">
                  <c:v>23.546335554209598</c:v>
                </c:pt>
                <c:pt idx="17106">
                  <c:v>23.5477121303893</c:v>
                </c:pt>
                <c:pt idx="17107">
                  <c:v>23.549088706569002</c:v>
                </c:pt>
                <c:pt idx="17108">
                  <c:v>23.550465282748799</c:v>
                </c:pt>
                <c:pt idx="17109">
                  <c:v>23.551841858928501</c:v>
                </c:pt>
                <c:pt idx="17110">
                  <c:v>23.553218435108199</c:v>
                </c:pt>
                <c:pt idx="17111">
                  <c:v>23.554595011287901</c:v>
                </c:pt>
                <c:pt idx="17112">
                  <c:v>23.555971587467699</c:v>
                </c:pt>
                <c:pt idx="17113">
                  <c:v>23.557348163647401</c:v>
                </c:pt>
                <c:pt idx="17114">
                  <c:v>23.558724739827099</c:v>
                </c:pt>
                <c:pt idx="17115">
                  <c:v>23.560101316006801</c:v>
                </c:pt>
                <c:pt idx="17116">
                  <c:v>23.561477892186598</c:v>
                </c:pt>
                <c:pt idx="17117">
                  <c:v>23.5628544683663</c:v>
                </c:pt>
                <c:pt idx="17118">
                  <c:v>23.564231044545998</c:v>
                </c:pt>
                <c:pt idx="17119">
                  <c:v>23.5656076207257</c:v>
                </c:pt>
                <c:pt idx="17120">
                  <c:v>23.566984196905501</c:v>
                </c:pt>
                <c:pt idx="17121">
                  <c:v>23.5683607730852</c:v>
                </c:pt>
                <c:pt idx="17122">
                  <c:v>23.569737349264901</c:v>
                </c:pt>
                <c:pt idx="17123">
                  <c:v>23.5711139254446</c:v>
                </c:pt>
                <c:pt idx="17124">
                  <c:v>23.572490501624401</c:v>
                </c:pt>
                <c:pt idx="17125">
                  <c:v>23.573867077804099</c:v>
                </c:pt>
                <c:pt idx="17126">
                  <c:v>23.575243653983801</c:v>
                </c:pt>
                <c:pt idx="17127">
                  <c:v>23.576620230163499</c:v>
                </c:pt>
                <c:pt idx="17128">
                  <c:v>23.5779968063433</c:v>
                </c:pt>
                <c:pt idx="17129">
                  <c:v>23.579373382522999</c:v>
                </c:pt>
                <c:pt idx="17130">
                  <c:v>23.5807499587027</c:v>
                </c:pt>
                <c:pt idx="17131">
                  <c:v>23.582126534882399</c:v>
                </c:pt>
                <c:pt idx="17132">
                  <c:v>23.5835031110622</c:v>
                </c:pt>
                <c:pt idx="17133">
                  <c:v>23.584879687241902</c:v>
                </c:pt>
                <c:pt idx="17134">
                  <c:v>23.5862562634216</c:v>
                </c:pt>
                <c:pt idx="17135">
                  <c:v>23.587632839601401</c:v>
                </c:pt>
                <c:pt idx="17136">
                  <c:v>23.589009415781099</c:v>
                </c:pt>
                <c:pt idx="17137">
                  <c:v>23.590385991960801</c:v>
                </c:pt>
                <c:pt idx="17138">
                  <c:v>23.591762568140499</c:v>
                </c:pt>
                <c:pt idx="17139">
                  <c:v>23.5931391443203</c:v>
                </c:pt>
                <c:pt idx="17140">
                  <c:v>23.594515720499999</c:v>
                </c:pt>
                <c:pt idx="17141">
                  <c:v>23.5958922966797</c:v>
                </c:pt>
                <c:pt idx="17142">
                  <c:v>23.597268872859399</c:v>
                </c:pt>
                <c:pt idx="17143">
                  <c:v>23.5986454490392</c:v>
                </c:pt>
                <c:pt idx="17144">
                  <c:v>23.600022025218902</c:v>
                </c:pt>
                <c:pt idx="17145">
                  <c:v>23.6013986013986</c:v>
                </c:pt>
                <c:pt idx="17146">
                  <c:v>23.602775177578302</c:v>
                </c:pt>
                <c:pt idx="17147">
                  <c:v>23.604151753758099</c:v>
                </c:pt>
                <c:pt idx="17148">
                  <c:v>23.605528329937801</c:v>
                </c:pt>
                <c:pt idx="17149">
                  <c:v>23.606904906117499</c:v>
                </c:pt>
                <c:pt idx="17150">
                  <c:v>23.608281482297201</c:v>
                </c:pt>
                <c:pt idx="17151">
                  <c:v>23.609658058476999</c:v>
                </c:pt>
                <c:pt idx="17152">
                  <c:v>23.611034634656701</c:v>
                </c:pt>
                <c:pt idx="17153">
                  <c:v>23.612411210836399</c:v>
                </c:pt>
                <c:pt idx="17154">
                  <c:v>23.613787787016101</c:v>
                </c:pt>
                <c:pt idx="17155">
                  <c:v>23.615164363195898</c:v>
                </c:pt>
                <c:pt idx="17156">
                  <c:v>23.6165409393756</c:v>
                </c:pt>
                <c:pt idx="17157">
                  <c:v>23.617917515555298</c:v>
                </c:pt>
                <c:pt idx="17158">
                  <c:v>23.619294091735</c:v>
                </c:pt>
                <c:pt idx="17159">
                  <c:v>23.620670667914801</c:v>
                </c:pt>
                <c:pt idx="17160">
                  <c:v>23.6220472440945</c:v>
                </c:pt>
                <c:pt idx="17161">
                  <c:v>23.623423820274201</c:v>
                </c:pt>
                <c:pt idx="17162">
                  <c:v>23.6248003964539</c:v>
                </c:pt>
                <c:pt idx="17163">
                  <c:v>23.626176972633701</c:v>
                </c:pt>
                <c:pt idx="17164">
                  <c:v>23.627553548813399</c:v>
                </c:pt>
                <c:pt idx="17165">
                  <c:v>23.628930124993101</c:v>
                </c:pt>
                <c:pt idx="17166">
                  <c:v>23.630306701172898</c:v>
                </c:pt>
                <c:pt idx="17167">
                  <c:v>23.6316832773526</c:v>
                </c:pt>
                <c:pt idx="17168">
                  <c:v>23.633059853532298</c:v>
                </c:pt>
                <c:pt idx="17169">
                  <c:v>23.634436429712</c:v>
                </c:pt>
                <c:pt idx="17170">
                  <c:v>23.635813005891801</c:v>
                </c:pt>
                <c:pt idx="17171">
                  <c:v>23.6371895820715</c:v>
                </c:pt>
                <c:pt idx="17172">
                  <c:v>23.638566158251201</c:v>
                </c:pt>
                <c:pt idx="17173">
                  <c:v>23.6399427344309</c:v>
                </c:pt>
                <c:pt idx="17174">
                  <c:v>23.641319310610701</c:v>
                </c:pt>
                <c:pt idx="17175">
                  <c:v>23.642695886790399</c:v>
                </c:pt>
                <c:pt idx="17176">
                  <c:v>23.644072462970101</c:v>
                </c:pt>
                <c:pt idx="17177">
                  <c:v>23.645449039149799</c:v>
                </c:pt>
                <c:pt idx="17178">
                  <c:v>23.6468256153296</c:v>
                </c:pt>
                <c:pt idx="17179">
                  <c:v>23.648202191509299</c:v>
                </c:pt>
                <c:pt idx="17180">
                  <c:v>23.649578767689</c:v>
                </c:pt>
                <c:pt idx="17181">
                  <c:v>23.650955343868699</c:v>
                </c:pt>
                <c:pt idx="17182">
                  <c:v>23.6523319200485</c:v>
                </c:pt>
                <c:pt idx="17183">
                  <c:v>23.653708496228202</c:v>
                </c:pt>
                <c:pt idx="17184">
                  <c:v>23.6550850724079</c:v>
                </c:pt>
                <c:pt idx="17185">
                  <c:v>23.656461648587602</c:v>
                </c:pt>
                <c:pt idx="17186">
                  <c:v>23.657838224767399</c:v>
                </c:pt>
                <c:pt idx="17187">
                  <c:v>23.659214800947101</c:v>
                </c:pt>
                <c:pt idx="17188">
                  <c:v>23.660591377126799</c:v>
                </c:pt>
                <c:pt idx="17189">
                  <c:v>23.661967953306501</c:v>
                </c:pt>
                <c:pt idx="17190">
                  <c:v>23.663344529486299</c:v>
                </c:pt>
                <c:pt idx="17191">
                  <c:v>23.664721105666001</c:v>
                </c:pt>
                <c:pt idx="17192">
                  <c:v>23.666097681845699</c:v>
                </c:pt>
                <c:pt idx="17193">
                  <c:v>23.667474258025401</c:v>
                </c:pt>
                <c:pt idx="17194">
                  <c:v>23.668850834205202</c:v>
                </c:pt>
                <c:pt idx="17195">
                  <c:v>23.6702274103849</c:v>
                </c:pt>
                <c:pt idx="17196">
                  <c:v>23.671603986564602</c:v>
                </c:pt>
                <c:pt idx="17197">
                  <c:v>23.672980562744399</c:v>
                </c:pt>
                <c:pt idx="17198">
                  <c:v>23.674357138924101</c:v>
                </c:pt>
                <c:pt idx="17199">
                  <c:v>23.675733715103799</c:v>
                </c:pt>
                <c:pt idx="17200">
                  <c:v>23.677110291283501</c:v>
                </c:pt>
                <c:pt idx="17201">
                  <c:v>23.678486867463299</c:v>
                </c:pt>
                <c:pt idx="17202">
                  <c:v>23.679863443643001</c:v>
                </c:pt>
                <c:pt idx="17203">
                  <c:v>23.681240019822699</c:v>
                </c:pt>
                <c:pt idx="17204">
                  <c:v>23.682616596002401</c:v>
                </c:pt>
                <c:pt idx="17205">
                  <c:v>23.683993172182198</c:v>
                </c:pt>
                <c:pt idx="17206">
                  <c:v>23.6853697483619</c:v>
                </c:pt>
                <c:pt idx="17207">
                  <c:v>23.686746324541598</c:v>
                </c:pt>
                <c:pt idx="17208">
                  <c:v>23.6881229007213</c:v>
                </c:pt>
                <c:pt idx="17209">
                  <c:v>23.689499476901101</c:v>
                </c:pt>
                <c:pt idx="17210">
                  <c:v>23.6908760530808</c:v>
                </c:pt>
                <c:pt idx="17211">
                  <c:v>23.692252629260501</c:v>
                </c:pt>
                <c:pt idx="17212">
                  <c:v>23.6936292054402</c:v>
                </c:pt>
                <c:pt idx="17213">
                  <c:v>23.695005781620001</c:v>
                </c:pt>
                <c:pt idx="17214">
                  <c:v>23.696382357799699</c:v>
                </c:pt>
                <c:pt idx="17215">
                  <c:v>23.697758933979401</c:v>
                </c:pt>
                <c:pt idx="17216">
                  <c:v>23.699135510159099</c:v>
                </c:pt>
                <c:pt idx="17217">
                  <c:v>23.7005120863389</c:v>
                </c:pt>
                <c:pt idx="17218">
                  <c:v>23.701888662518598</c:v>
                </c:pt>
                <c:pt idx="17219">
                  <c:v>23.7032652386983</c:v>
                </c:pt>
                <c:pt idx="17220">
                  <c:v>23.704641814877998</c:v>
                </c:pt>
                <c:pt idx="17221">
                  <c:v>23.7060183910578</c:v>
                </c:pt>
                <c:pt idx="17222">
                  <c:v>23.707394967237502</c:v>
                </c:pt>
                <c:pt idx="17223">
                  <c:v>23.7087715434172</c:v>
                </c:pt>
                <c:pt idx="17224">
                  <c:v>23.710148119596901</c:v>
                </c:pt>
                <c:pt idx="17225">
                  <c:v>23.711524695776699</c:v>
                </c:pt>
                <c:pt idx="17226">
                  <c:v>23.712901271956401</c:v>
                </c:pt>
                <c:pt idx="17227">
                  <c:v>23.714277848136099</c:v>
                </c:pt>
                <c:pt idx="17228">
                  <c:v>23.715654424315801</c:v>
                </c:pt>
                <c:pt idx="17229">
                  <c:v>23.717031000495599</c:v>
                </c:pt>
                <c:pt idx="17230">
                  <c:v>23.7184075766753</c:v>
                </c:pt>
                <c:pt idx="17231">
                  <c:v>23.719784152854999</c:v>
                </c:pt>
                <c:pt idx="17232">
                  <c:v>23.7211607290348</c:v>
                </c:pt>
                <c:pt idx="17233">
                  <c:v>23.722537305214502</c:v>
                </c:pt>
                <c:pt idx="17234">
                  <c:v>23.7239138813942</c:v>
                </c:pt>
                <c:pt idx="17235">
                  <c:v>23.725290457573902</c:v>
                </c:pt>
                <c:pt idx="17236">
                  <c:v>23.726667033753699</c:v>
                </c:pt>
                <c:pt idx="17237">
                  <c:v>23.728043609933401</c:v>
                </c:pt>
                <c:pt idx="17238">
                  <c:v>23.729420186113099</c:v>
                </c:pt>
                <c:pt idx="17239">
                  <c:v>23.730796762292801</c:v>
                </c:pt>
                <c:pt idx="17240">
                  <c:v>23.732173338472599</c:v>
                </c:pt>
                <c:pt idx="17241">
                  <c:v>23.733549914652301</c:v>
                </c:pt>
                <c:pt idx="17242">
                  <c:v>23.734926490831999</c:v>
                </c:pt>
                <c:pt idx="17243">
                  <c:v>23.736303067011701</c:v>
                </c:pt>
                <c:pt idx="17244">
                  <c:v>23.737679643191498</c:v>
                </c:pt>
                <c:pt idx="17245">
                  <c:v>23.7390562193712</c:v>
                </c:pt>
                <c:pt idx="17246">
                  <c:v>23.740432795550898</c:v>
                </c:pt>
                <c:pt idx="17247">
                  <c:v>23.7418093717306</c:v>
                </c:pt>
                <c:pt idx="17248">
                  <c:v>23.743185947910401</c:v>
                </c:pt>
                <c:pt idx="17249">
                  <c:v>23.744562524090099</c:v>
                </c:pt>
                <c:pt idx="17250">
                  <c:v>23.745939100269801</c:v>
                </c:pt>
                <c:pt idx="17251">
                  <c:v>23.747315676449499</c:v>
                </c:pt>
                <c:pt idx="17252">
                  <c:v>23.748692252629301</c:v>
                </c:pt>
                <c:pt idx="17253">
                  <c:v>23.750068828808999</c:v>
                </c:pt>
                <c:pt idx="17254">
                  <c:v>23.751445404988701</c:v>
                </c:pt>
                <c:pt idx="17255">
                  <c:v>23.752821981168399</c:v>
                </c:pt>
                <c:pt idx="17256">
                  <c:v>23.7541985573482</c:v>
                </c:pt>
                <c:pt idx="17257">
                  <c:v>23.755575133527898</c:v>
                </c:pt>
                <c:pt idx="17258">
                  <c:v>23.7569517097076</c:v>
                </c:pt>
                <c:pt idx="17259">
                  <c:v>23.758328285887298</c:v>
                </c:pt>
                <c:pt idx="17260">
                  <c:v>23.7597048620671</c:v>
                </c:pt>
                <c:pt idx="17261">
                  <c:v>23.761081438246801</c:v>
                </c:pt>
                <c:pt idx="17262">
                  <c:v>23.7624580144265</c:v>
                </c:pt>
                <c:pt idx="17263">
                  <c:v>23.763834590606301</c:v>
                </c:pt>
                <c:pt idx="17264">
                  <c:v>23.765211166785999</c:v>
                </c:pt>
                <c:pt idx="17265">
                  <c:v>23.766587742965701</c:v>
                </c:pt>
                <c:pt idx="17266">
                  <c:v>23.767964319145399</c:v>
                </c:pt>
                <c:pt idx="17267">
                  <c:v>23.7693408953252</c:v>
                </c:pt>
                <c:pt idx="17268">
                  <c:v>23.770717471504899</c:v>
                </c:pt>
                <c:pt idx="17269">
                  <c:v>23.7720940476846</c:v>
                </c:pt>
                <c:pt idx="17270">
                  <c:v>23.773470623864299</c:v>
                </c:pt>
                <c:pt idx="17271">
                  <c:v>23.7748472000441</c:v>
                </c:pt>
                <c:pt idx="17272">
                  <c:v>23.776223776223802</c:v>
                </c:pt>
                <c:pt idx="17273">
                  <c:v>23.7776003524035</c:v>
                </c:pt>
                <c:pt idx="17274">
                  <c:v>23.778976928583202</c:v>
                </c:pt>
                <c:pt idx="17275">
                  <c:v>23.780353504762999</c:v>
                </c:pt>
                <c:pt idx="17276">
                  <c:v>23.781730080942701</c:v>
                </c:pt>
                <c:pt idx="17277">
                  <c:v>23.783106657122399</c:v>
                </c:pt>
                <c:pt idx="17278">
                  <c:v>23.784483233302101</c:v>
                </c:pt>
                <c:pt idx="17279">
                  <c:v>23.785859809481899</c:v>
                </c:pt>
                <c:pt idx="17280">
                  <c:v>23.7872363856616</c:v>
                </c:pt>
                <c:pt idx="17281">
                  <c:v>23.788612961841299</c:v>
                </c:pt>
                <c:pt idx="17282">
                  <c:v>23.789989538021</c:v>
                </c:pt>
                <c:pt idx="17283">
                  <c:v>23.791366114200802</c:v>
                </c:pt>
                <c:pt idx="17284">
                  <c:v>23.7927426903805</c:v>
                </c:pt>
                <c:pt idx="17285">
                  <c:v>23.794119266560202</c:v>
                </c:pt>
                <c:pt idx="17286">
                  <c:v>23.7954958427399</c:v>
                </c:pt>
                <c:pt idx="17287">
                  <c:v>23.796872418919701</c:v>
                </c:pt>
                <c:pt idx="17288">
                  <c:v>23.798248995099399</c:v>
                </c:pt>
                <c:pt idx="17289">
                  <c:v>23.799625571279101</c:v>
                </c:pt>
                <c:pt idx="17290">
                  <c:v>23.801002147458799</c:v>
                </c:pt>
                <c:pt idx="17291">
                  <c:v>23.802378723638601</c:v>
                </c:pt>
                <c:pt idx="17292">
                  <c:v>23.803755299818299</c:v>
                </c:pt>
                <c:pt idx="17293">
                  <c:v>23.805131875998001</c:v>
                </c:pt>
                <c:pt idx="17294">
                  <c:v>23.806508452177798</c:v>
                </c:pt>
                <c:pt idx="17295">
                  <c:v>23.8078850283575</c:v>
                </c:pt>
                <c:pt idx="17296">
                  <c:v>23.809261604537198</c:v>
                </c:pt>
                <c:pt idx="17297">
                  <c:v>23.8106381807169</c:v>
                </c:pt>
                <c:pt idx="17298">
                  <c:v>23.812014756896701</c:v>
                </c:pt>
                <c:pt idx="17299">
                  <c:v>23.8133913330764</c:v>
                </c:pt>
                <c:pt idx="17300">
                  <c:v>23.814767909256101</c:v>
                </c:pt>
                <c:pt idx="17301">
                  <c:v>23.8161444854358</c:v>
                </c:pt>
                <c:pt idx="17302">
                  <c:v>23.817521061615601</c:v>
                </c:pt>
                <c:pt idx="17303">
                  <c:v>23.818897637795299</c:v>
                </c:pt>
                <c:pt idx="17304">
                  <c:v>23.820274213975001</c:v>
                </c:pt>
                <c:pt idx="17305">
                  <c:v>23.821650790154699</c:v>
                </c:pt>
                <c:pt idx="17306">
                  <c:v>23.8230273663345</c:v>
                </c:pt>
                <c:pt idx="17307">
                  <c:v>23.824403942514198</c:v>
                </c:pt>
                <c:pt idx="17308">
                  <c:v>23.8257805186939</c:v>
                </c:pt>
                <c:pt idx="17309">
                  <c:v>23.827157094873598</c:v>
                </c:pt>
                <c:pt idx="17310">
                  <c:v>23.8285336710534</c:v>
                </c:pt>
                <c:pt idx="17311">
                  <c:v>23.829910247233101</c:v>
                </c:pt>
                <c:pt idx="17312">
                  <c:v>23.8312868234128</c:v>
                </c:pt>
                <c:pt idx="17313">
                  <c:v>23.832663399592501</c:v>
                </c:pt>
                <c:pt idx="17314">
                  <c:v>23.834039975772299</c:v>
                </c:pt>
                <c:pt idx="17315">
                  <c:v>23.835416551952001</c:v>
                </c:pt>
                <c:pt idx="17316">
                  <c:v>23.836793128131699</c:v>
                </c:pt>
                <c:pt idx="17317">
                  <c:v>23.838169704311401</c:v>
                </c:pt>
                <c:pt idx="17318">
                  <c:v>23.839546280491199</c:v>
                </c:pt>
                <c:pt idx="17319">
                  <c:v>23.8409228566709</c:v>
                </c:pt>
                <c:pt idx="17320">
                  <c:v>23.842299432850599</c:v>
                </c:pt>
                <c:pt idx="17321">
                  <c:v>23.8436760090303</c:v>
                </c:pt>
                <c:pt idx="17322">
                  <c:v>23.845052585210102</c:v>
                </c:pt>
                <c:pt idx="17323">
                  <c:v>23.8464291613898</c:v>
                </c:pt>
                <c:pt idx="17324">
                  <c:v>23.847805737569502</c:v>
                </c:pt>
                <c:pt idx="17325">
                  <c:v>23.849182313749299</c:v>
                </c:pt>
                <c:pt idx="17326">
                  <c:v>23.850558889929001</c:v>
                </c:pt>
                <c:pt idx="17327">
                  <c:v>23.851935466108699</c:v>
                </c:pt>
                <c:pt idx="17328">
                  <c:v>23.853312042288401</c:v>
                </c:pt>
                <c:pt idx="17329">
                  <c:v>23.854688618468199</c:v>
                </c:pt>
                <c:pt idx="17330">
                  <c:v>23.856065194647901</c:v>
                </c:pt>
                <c:pt idx="17331">
                  <c:v>23.857441770827599</c:v>
                </c:pt>
                <c:pt idx="17332">
                  <c:v>23.858818347007301</c:v>
                </c:pt>
                <c:pt idx="17333">
                  <c:v>23.860194923187098</c:v>
                </c:pt>
                <c:pt idx="17334">
                  <c:v>23.8615714993668</c:v>
                </c:pt>
                <c:pt idx="17335">
                  <c:v>23.862948075546502</c:v>
                </c:pt>
                <c:pt idx="17336">
                  <c:v>23.8643246517262</c:v>
                </c:pt>
                <c:pt idx="17337">
                  <c:v>23.865701227906001</c:v>
                </c:pt>
                <c:pt idx="17338">
                  <c:v>23.867077804085699</c:v>
                </c:pt>
                <c:pt idx="17339">
                  <c:v>23.868454380265401</c:v>
                </c:pt>
                <c:pt idx="17340">
                  <c:v>23.869830956445099</c:v>
                </c:pt>
                <c:pt idx="17341">
                  <c:v>23.871207532624901</c:v>
                </c:pt>
                <c:pt idx="17342">
                  <c:v>23.872584108804599</c:v>
                </c:pt>
                <c:pt idx="17343">
                  <c:v>23.873960684984301</c:v>
                </c:pt>
                <c:pt idx="17344">
                  <c:v>23.875337261163999</c:v>
                </c:pt>
                <c:pt idx="17345">
                  <c:v>23.8767138373438</c:v>
                </c:pt>
                <c:pt idx="17346">
                  <c:v>23.878090413523498</c:v>
                </c:pt>
                <c:pt idx="17347">
                  <c:v>23.8794669897032</c:v>
                </c:pt>
                <c:pt idx="17348">
                  <c:v>23.880843565882898</c:v>
                </c:pt>
                <c:pt idx="17349">
                  <c:v>23.8822201420627</c:v>
                </c:pt>
                <c:pt idx="17350">
                  <c:v>23.883596718242401</c:v>
                </c:pt>
                <c:pt idx="17351">
                  <c:v>23.8849732944221</c:v>
                </c:pt>
                <c:pt idx="17352">
                  <c:v>23.886349870601801</c:v>
                </c:pt>
                <c:pt idx="17353">
                  <c:v>23.887726446781599</c:v>
                </c:pt>
                <c:pt idx="17354">
                  <c:v>23.889103022961301</c:v>
                </c:pt>
                <c:pt idx="17355">
                  <c:v>23.890479599140999</c:v>
                </c:pt>
                <c:pt idx="17356">
                  <c:v>23.891856175320701</c:v>
                </c:pt>
                <c:pt idx="17357">
                  <c:v>23.893232751500499</c:v>
                </c:pt>
                <c:pt idx="17358">
                  <c:v>23.8946093276802</c:v>
                </c:pt>
                <c:pt idx="17359">
                  <c:v>23.895985903859899</c:v>
                </c:pt>
                <c:pt idx="17360">
                  <c:v>23.8973624800397</c:v>
                </c:pt>
                <c:pt idx="17361">
                  <c:v>23.898739056219402</c:v>
                </c:pt>
                <c:pt idx="17362">
                  <c:v>23.9001156323991</c:v>
                </c:pt>
                <c:pt idx="17363">
                  <c:v>23.901492208578802</c:v>
                </c:pt>
                <c:pt idx="17364">
                  <c:v>23.902868784758599</c:v>
                </c:pt>
                <c:pt idx="17365">
                  <c:v>23.904245360938301</c:v>
                </c:pt>
                <c:pt idx="17366">
                  <c:v>23.905621937117999</c:v>
                </c:pt>
                <c:pt idx="17367">
                  <c:v>23.906998513297701</c:v>
                </c:pt>
                <c:pt idx="17368">
                  <c:v>23.908375089477499</c:v>
                </c:pt>
                <c:pt idx="17369">
                  <c:v>23.9097516656572</c:v>
                </c:pt>
                <c:pt idx="17370">
                  <c:v>23.911128241836899</c:v>
                </c:pt>
                <c:pt idx="17371">
                  <c:v>23.9125048180166</c:v>
                </c:pt>
                <c:pt idx="17372">
                  <c:v>23.913881394196402</c:v>
                </c:pt>
                <c:pt idx="17373">
                  <c:v>23.9152579703761</c:v>
                </c:pt>
                <c:pt idx="17374">
                  <c:v>23.916634546555802</c:v>
                </c:pt>
                <c:pt idx="17375">
                  <c:v>23.9180111227355</c:v>
                </c:pt>
                <c:pt idx="17376">
                  <c:v>23.919387698915301</c:v>
                </c:pt>
                <c:pt idx="17377">
                  <c:v>23.920764275094999</c:v>
                </c:pt>
                <c:pt idx="17378">
                  <c:v>23.922140851274701</c:v>
                </c:pt>
                <c:pt idx="17379">
                  <c:v>23.923517427454399</c:v>
                </c:pt>
                <c:pt idx="17380">
                  <c:v>23.924894003634201</c:v>
                </c:pt>
                <c:pt idx="17381">
                  <c:v>23.926270579813899</c:v>
                </c:pt>
                <c:pt idx="17382">
                  <c:v>23.927647155993601</c:v>
                </c:pt>
                <c:pt idx="17383">
                  <c:v>23.929023732173299</c:v>
                </c:pt>
                <c:pt idx="17384">
                  <c:v>23.9304003083531</c:v>
                </c:pt>
                <c:pt idx="17385">
                  <c:v>23.931776884532798</c:v>
                </c:pt>
                <c:pt idx="17386">
                  <c:v>23.9331534607125</c:v>
                </c:pt>
                <c:pt idx="17387">
                  <c:v>23.934530036892198</c:v>
                </c:pt>
                <c:pt idx="17388">
                  <c:v>23.935906613072</c:v>
                </c:pt>
                <c:pt idx="17389">
                  <c:v>23.937283189251701</c:v>
                </c:pt>
                <c:pt idx="17390">
                  <c:v>23.9386597654314</c:v>
                </c:pt>
                <c:pt idx="17391">
                  <c:v>23.940036341611201</c:v>
                </c:pt>
                <c:pt idx="17392">
                  <c:v>23.941412917790899</c:v>
                </c:pt>
                <c:pt idx="17393">
                  <c:v>23.942789493970601</c:v>
                </c:pt>
                <c:pt idx="17394">
                  <c:v>23.944166070150299</c:v>
                </c:pt>
                <c:pt idx="17395">
                  <c:v>23.9455426463301</c:v>
                </c:pt>
                <c:pt idx="17396">
                  <c:v>23.946919222509798</c:v>
                </c:pt>
                <c:pt idx="17397">
                  <c:v>23.9482957986895</c:v>
                </c:pt>
                <c:pt idx="17398">
                  <c:v>23.949672374869198</c:v>
                </c:pt>
                <c:pt idx="17399">
                  <c:v>23.951048951049</c:v>
                </c:pt>
                <c:pt idx="17400">
                  <c:v>23.952425527228701</c:v>
                </c:pt>
                <c:pt idx="17401">
                  <c:v>23.9538021034084</c:v>
                </c:pt>
                <c:pt idx="17402">
                  <c:v>23.955178679588101</c:v>
                </c:pt>
                <c:pt idx="17403">
                  <c:v>23.956555255767899</c:v>
                </c:pt>
                <c:pt idx="17404">
                  <c:v>23.957931831947601</c:v>
                </c:pt>
                <c:pt idx="17405">
                  <c:v>23.959308408127299</c:v>
                </c:pt>
                <c:pt idx="17406">
                  <c:v>23.960684984307001</c:v>
                </c:pt>
                <c:pt idx="17407">
                  <c:v>23.962061560486799</c:v>
                </c:pt>
                <c:pt idx="17408">
                  <c:v>23.9634381366665</c:v>
                </c:pt>
                <c:pt idx="17409">
                  <c:v>23.964814712846199</c:v>
                </c:pt>
                <c:pt idx="17410">
                  <c:v>23.9661912890259</c:v>
                </c:pt>
                <c:pt idx="17411">
                  <c:v>23.967567865205702</c:v>
                </c:pt>
                <c:pt idx="17412">
                  <c:v>23.9689444413854</c:v>
                </c:pt>
                <c:pt idx="17413">
                  <c:v>23.970321017565102</c:v>
                </c:pt>
                <c:pt idx="17414">
                  <c:v>23.9716975937448</c:v>
                </c:pt>
                <c:pt idx="17415">
                  <c:v>23.973074169924601</c:v>
                </c:pt>
                <c:pt idx="17416">
                  <c:v>23.974450746104299</c:v>
                </c:pt>
                <c:pt idx="17417">
                  <c:v>23.975827322284001</c:v>
                </c:pt>
                <c:pt idx="17418">
                  <c:v>23.977203898463699</c:v>
                </c:pt>
                <c:pt idx="17419">
                  <c:v>23.978580474643501</c:v>
                </c:pt>
                <c:pt idx="17420">
                  <c:v>23.979957050823199</c:v>
                </c:pt>
                <c:pt idx="17421">
                  <c:v>23.9813336270029</c:v>
                </c:pt>
                <c:pt idx="17422">
                  <c:v>23.982710203182702</c:v>
                </c:pt>
                <c:pt idx="17423">
                  <c:v>23.9840867793624</c:v>
                </c:pt>
                <c:pt idx="17424">
                  <c:v>23.985463355542102</c:v>
                </c:pt>
                <c:pt idx="17425">
                  <c:v>23.9868399317218</c:v>
                </c:pt>
                <c:pt idx="17426">
                  <c:v>23.988216507901601</c:v>
                </c:pt>
                <c:pt idx="17427">
                  <c:v>23.989593084081299</c:v>
                </c:pt>
                <c:pt idx="17428">
                  <c:v>23.990969660261001</c:v>
                </c:pt>
                <c:pt idx="17429">
                  <c:v>23.992346236440699</c:v>
                </c:pt>
                <c:pt idx="17430">
                  <c:v>23.993722812620501</c:v>
                </c:pt>
                <c:pt idx="17431">
                  <c:v>23.995099388800199</c:v>
                </c:pt>
                <c:pt idx="17432">
                  <c:v>23.996475964979901</c:v>
                </c:pt>
                <c:pt idx="17433">
                  <c:v>23.997852541159599</c:v>
                </c:pt>
                <c:pt idx="17434">
                  <c:v>23.9992291173394</c:v>
                </c:pt>
                <c:pt idx="17435">
                  <c:v>24.000605693519098</c:v>
                </c:pt>
                <c:pt idx="17436">
                  <c:v>24.0019822696988</c:v>
                </c:pt>
                <c:pt idx="17437">
                  <c:v>24.003358845878498</c:v>
                </c:pt>
                <c:pt idx="17438">
                  <c:v>24.0047354220583</c:v>
                </c:pt>
                <c:pt idx="17439">
                  <c:v>24.006111998238001</c:v>
                </c:pt>
                <c:pt idx="17440">
                  <c:v>24.0074885744177</c:v>
                </c:pt>
                <c:pt idx="17441">
                  <c:v>24.008865150597401</c:v>
                </c:pt>
                <c:pt idx="17442">
                  <c:v>24.010241726777199</c:v>
                </c:pt>
                <c:pt idx="17443">
                  <c:v>24.011618302956901</c:v>
                </c:pt>
                <c:pt idx="17444">
                  <c:v>24.012994879136599</c:v>
                </c:pt>
                <c:pt idx="17445">
                  <c:v>24.014371455316301</c:v>
                </c:pt>
                <c:pt idx="17446">
                  <c:v>24.015748031496098</c:v>
                </c:pt>
                <c:pt idx="17447">
                  <c:v>24.0171246076758</c:v>
                </c:pt>
                <c:pt idx="17448">
                  <c:v>24.018501183855498</c:v>
                </c:pt>
                <c:pt idx="17449">
                  <c:v>24.0198777600352</c:v>
                </c:pt>
                <c:pt idx="17450">
                  <c:v>24.021254336215002</c:v>
                </c:pt>
                <c:pt idx="17451">
                  <c:v>24.0226309123947</c:v>
                </c:pt>
                <c:pt idx="17452">
                  <c:v>24.024007488574401</c:v>
                </c:pt>
                <c:pt idx="17453">
                  <c:v>24.025384064754199</c:v>
                </c:pt>
                <c:pt idx="17454">
                  <c:v>24.026760640933901</c:v>
                </c:pt>
                <c:pt idx="17455">
                  <c:v>24.028137217113599</c:v>
                </c:pt>
                <c:pt idx="17456">
                  <c:v>24.029513793293301</c:v>
                </c:pt>
                <c:pt idx="17457">
                  <c:v>24.030890369473099</c:v>
                </c:pt>
                <c:pt idx="17458">
                  <c:v>24.0322669456528</c:v>
                </c:pt>
                <c:pt idx="17459">
                  <c:v>24.033643521832499</c:v>
                </c:pt>
                <c:pt idx="17460">
                  <c:v>24.0350200980122</c:v>
                </c:pt>
                <c:pt idx="17461">
                  <c:v>24.036396674192002</c:v>
                </c:pt>
                <c:pt idx="17462">
                  <c:v>24.0377732503717</c:v>
                </c:pt>
                <c:pt idx="17463">
                  <c:v>24.039149826551402</c:v>
                </c:pt>
                <c:pt idx="17464">
                  <c:v>24.0405264027311</c:v>
                </c:pt>
                <c:pt idx="17465">
                  <c:v>24.041902978910901</c:v>
                </c:pt>
                <c:pt idx="17466">
                  <c:v>24.043279555090599</c:v>
                </c:pt>
                <c:pt idx="17467">
                  <c:v>24.044656131270301</c:v>
                </c:pt>
                <c:pt idx="17468">
                  <c:v>24.046032707449999</c:v>
                </c:pt>
                <c:pt idx="17469">
                  <c:v>24.047409283629801</c:v>
                </c:pt>
                <c:pt idx="17470">
                  <c:v>24.048785859809499</c:v>
                </c:pt>
                <c:pt idx="17471">
                  <c:v>24.050162435989201</c:v>
                </c:pt>
                <c:pt idx="17472">
                  <c:v>24.051539012168899</c:v>
                </c:pt>
                <c:pt idx="17473">
                  <c:v>24.0529155883487</c:v>
                </c:pt>
                <c:pt idx="17474">
                  <c:v>24.054292164528398</c:v>
                </c:pt>
                <c:pt idx="17475">
                  <c:v>24.0556687407081</c:v>
                </c:pt>
                <c:pt idx="17476">
                  <c:v>24.057045316887798</c:v>
                </c:pt>
                <c:pt idx="17477">
                  <c:v>24.058421893067599</c:v>
                </c:pt>
                <c:pt idx="17478">
                  <c:v>24.059798469247301</c:v>
                </c:pt>
                <c:pt idx="17479">
                  <c:v>24.061175045426999</c:v>
                </c:pt>
                <c:pt idx="17480">
                  <c:v>24.062551621606701</c:v>
                </c:pt>
                <c:pt idx="17481">
                  <c:v>24.063928197786499</c:v>
                </c:pt>
                <c:pt idx="17482">
                  <c:v>24.065304773966201</c:v>
                </c:pt>
                <c:pt idx="17483">
                  <c:v>24.066681350145899</c:v>
                </c:pt>
                <c:pt idx="17484">
                  <c:v>24.068057926325601</c:v>
                </c:pt>
                <c:pt idx="17485">
                  <c:v>24.069434502505398</c:v>
                </c:pt>
                <c:pt idx="17486">
                  <c:v>24.0708110786851</c:v>
                </c:pt>
                <c:pt idx="17487">
                  <c:v>24.072187654864798</c:v>
                </c:pt>
                <c:pt idx="17488">
                  <c:v>24.0735642310446</c:v>
                </c:pt>
                <c:pt idx="17489">
                  <c:v>24.074940807224301</c:v>
                </c:pt>
                <c:pt idx="17490">
                  <c:v>24.076317383404</c:v>
                </c:pt>
                <c:pt idx="17491">
                  <c:v>24.077693959583701</c:v>
                </c:pt>
                <c:pt idx="17492">
                  <c:v>24.079070535763499</c:v>
                </c:pt>
                <c:pt idx="17493">
                  <c:v>24.080447111943201</c:v>
                </c:pt>
                <c:pt idx="17494">
                  <c:v>24.081823688122899</c:v>
                </c:pt>
                <c:pt idx="17495">
                  <c:v>24.083200264302601</c:v>
                </c:pt>
                <c:pt idx="17496">
                  <c:v>24.084576840482399</c:v>
                </c:pt>
                <c:pt idx="17497">
                  <c:v>24.0859534166621</c:v>
                </c:pt>
                <c:pt idx="17498">
                  <c:v>24.087329992841799</c:v>
                </c:pt>
                <c:pt idx="17499">
                  <c:v>24.0887065690215</c:v>
                </c:pt>
                <c:pt idx="17500">
                  <c:v>24.090083145201302</c:v>
                </c:pt>
                <c:pt idx="17501">
                  <c:v>24.091459721381</c:v>
                </c:pt>
                <c:pt idx="17502">
                  <c:v>24.092836297560702</c:v>
                </c:pt>
                <c:pt idx="17503">
                  <c:v>24.0942128737404</c:v>
                </c:pt>
                <c:pt idx="17504">
                  <c:v>24.095589449920201</c:v>
                </c:pt>
                <c:pt idx="17505">
                  <c:v>24.096966026099899</c:v>
                </c:pt>
                <c:pt idx="17506">
                  <c:v>24.098342602279601</c:v>
                </c:pt>
                <c:pt idx="17507">
                  <c:v>24.099719178459299</c:v>
                </c:pt>
                <c:pt idx="17508">
                  <c:v>24.1010957546391</c:v>
                </c:pt>
                <c:pt idx="17509">
                  <c:v>24.102472330818799</c:v>
                </c:pt>
                <c:pt idx="17510">
                  <c:v>24.1038489069985</c:v>
                </c:pt>
                <c:pt idx="17511">
                  <c:v>24.105225483178199</c:v>
                </c:pt>
                <c:pt idx="17512">
                  <c:v>24.106602059358</c:v>
                </c:pt>
                <c:pt idx="17513">
                  <c:v>24.107978635537702</c:v>
                </c:pt>
                <c:pt idx="17514">
                  <c:v>24.1093552117174</c:v>
                </c:pt>
                <c:pt idx="17515">
                  <c:v>24.110731787897102</c:v>
                </c:pt>
                <c:pt idx="17516">
                  <c:v>24.112108364076899</c:v>
                </c:pt>
                <c:pt idx="17517">
                  <c:v>24.113484940256601</c:v>
                </c:pt>
                <c:pt idx="17518">
                  <c:v>24.114861516436299</c:v>
                </c:pt>
                <c:pt idx="17519">
                  <c:v>24.116238092616101</c:v>
                </c:pt>
                <c:pt idx="17520">
                  <c:v>24.117614668795799</c:v>
                </c:pt>
                <c:pt idx="17521">
                  <c:v>24.118991244975501</c:v>
                </c:pt>
                <c:pt idx="17522">
                  <c:v>24.120367821155199</c:v>
                </c:pt>
                <c:pt idx="17523">
                  <c:v>24.121744397335</c:v>
                </c:pt>
                <c:pt idx="17524">
                  <c:v>24.123120973514698</c:v>
                </c:pt>
                <c:pt idx="17525">
                  <c:v>24.1244975496944</c:v>
                </c:pt>
                <c:pt idx="17526">
                  <c:v>24.125874125874098</c:v>
                </c:pt>
                <c:pt idx="17527">
                  <c:v>24.1272507020539</c:v>
                </c:pt>
                <c:pt idx="17528">
                  <c:v>24.128627278233601</c:v>
                </c:pt>
                <c:pt idx="17529">
                  <c:v>24.1300038544133</c:v>
                </c:pt>
                <c:pt idx="17530">
                  <c:v>24.131380430593001</c:v>
                </c:pt>
                <c:pt idx="17531">
                  <c:v>24.132757006772799</c:v>
                </c:pt>
                <c:pt idx="17532">
                  <c:v>24.134133582952501</c:v>
                </c:pt>
                <c:pt idx="17533">
                  <c:v>24.135510159132199</c:v>
                </c:pt>
                <c:pt idx="17534">
                  <c:v>24.136886735311901</c:v>
                </c:pt>
                <c:pt idx="17535">
                  <c:v>24.138263311491698</c:v>
                </c:pt>
                <c:pt idx="17536">
                  <c:v>24.1396398876714</c:v>
                </c:pt>
                <c:pt idx="17537">
                  <c:v>24.141016463851098</c:v>
                </c:pt>
                <c:pt idx="17538">
                  <c:v>24.1423930400308</c:v>
                </c:pt>
                <c:pt idx="17539">
                  <c:v>24.143769616210601</c:v>
                </c:pt>
                <c:pt idx="17540">
                  <c:v>24.1451461923903</c:v>
                </c:pt>
                <c:pt idx="17541">
                  <c:v>24.146522768570001</c:v>
                </c:pt>
                <c:pt idx="17542">
                  <c:v>24.1478993447497</c:v>
                </c:pt>
                <c:pt idx="17543">
                  <c:v>24.149275920929501</c:v>
                </c:pt>
                <c:pt idx="17544">
                  <c:v>24.150652497109199</c:v>
                </c:pt>
                <c:pt idx="17545">
                  <c:v>24.152029073288901</c:v>
                </c:pt>
                <c:pt idx="17546">
                  <c:v>24.153405649468599</c:v>
                </c:pt>
                <c:pt idx="17547">
                  <c:v>24.1547822256484</c:v>
                </c:pt>
                <c:pt idx="17548">
                  <c:v>24.156158801828099</c:v>
                </c:pt>
                <c:pt idx="17549">
                  <c:v>24.1575353780078</c:v>
                </c:pt>
                <c:pt idx="17550">
                  <c:v>24.158911954187602</c:v>
                </c:pt>
                <c:pt idx="17551">
                  <c:v>24.1602885303673</c:v>
                </c:pt>
                <c:pt idx="17552">
                  <c:v>24.161665106547002</c:v>
                </c:pt>
                <c:pt idx="17553">
                  <c:v>24.1630416827267</c:v>
                </c:pt>
                <c:pt idx="17554">
                  <c:v>24.164418258906501</c:v>
                </c:pt>
                <c:pt idx="17555">
                  <c:v>24.165794835086199</c:v>
                </c:pt>
                <c:pt idx="17556">
                  <c:v>24.167171411265901</c:v>
                </c:pt>
                <c:pt idx="17557">
                  <c:v>24.168547987445599</c:v>
                </c:pt>
                <c:pt idx="17558">
                  <c:v>24.169924563625401</c:v>
                </c:pt>
                <c:pt idx="17559">
                  <c:v>24.171301139805099</c:v>
                </c:pt>
                <c:pt idx="17560">
                  <c:v>24.172677715984801</c:v>
                </c:pt>
                <c:pt idx="17561">
                  <c:v>24.174054292164499</c:v>
                </c:pt>
                <c:pt idx="17562">
                  <c:v>24.1754308683443</c:v>
                </c:pt>
                <c:pt idx="17563">
                  <c:v>24.176807444524002</c:v>
                </c:pt>
                <c:pt idx="17564">
                  <c:v>24.1781840207037</c:v>
                </c:pt>
                <c:pt idx="17565">
                  <c:v>24.179560596883402</c:v>
                </c:pt>
                <c:pt idx="17566">
                  <c:v>24.180937173063199</c:v>
                </c:pt>
                <c:pt idx="17567">
                  <c:v>24.182313749242901</c:v>
                </c:pt>
                <c:pt idx="17568">
                  <c:v>24.183690325422599</c:v>
                </c:pt>
                <c:pt idx="17569">
                  <c:v>24.185066901602301</c:v>
                </c:pt>
                <c:pt idx="17570">
                  <c:v>24.186443477782099</c:v>
                </c:pt>
                <c:pt idx="17571">
                  <c:v>24.187820053961801</c:v>
                </c:pt>
                <c:pt idx="17572">
                  <c:v>24.189196630141499</c:v>
                </c:pt>
                <c:pt idx="17573">
                  <c:v>24.190573206321201</c:v>
                </c:pt>
                <c:pt idx="17574">
                  <c:v>24.191949782500998</c:v>
                </c:pt>
                <c:pt idx="17575">
                  <c:v>24.1933263586807</c:v>
                </c:pt>
                <c:pt idx="17576">
                  <c:v>24.194702934860398</c:v>
                </c:pt>
                <c:pt idx="17577">
                  <c:v>24.1960795110401</c:v>
                </c:pt>
                <c:pt idx="17578">
                  <c:v>24.197456087219901</c:v>
                </c:pt>
                <c:pt idx="17579">
                  <c:v>24.1988326633996</c:v>
                </c:pt>
                <c:pt idx="17580">
                  <c:v>24.200209239579301</c:v>
                </c:pt>
                <c:pt idx="17581">
                  <c:v>24.201585815759099</c:v>
                </c:pt>
                <c:pt idx="17582">
                  <c:v>24.202962391938801</c:v>
                </c:pt>
                <c:pt idx="17583">
                  <c:v>24.204338968118499</c:v>
                </c:pt>
                <c:pt idx="17584">
                  <c:v>24.205715544298201</c:v>
                </c:pt>
                <c:pt idx="17585">
                  <c:v>24.207092120477999</c:v>
                </c:pt>
                <c:pt idx="17586">
                  <c:v>24.2084686966577</c:v>
                </c:pt>
                <c:pt idx="17587">
                  <c:v>24.209845272837399</c:v>
                </c:pt>
                <c:pt idx="17588">
                  <c:v>24.2112218490171</c:v>
                </c:pt>
                <c:pt idx="17589">
                  <c:v>24.212598425196902</c:v>
                </c:pt>
                <c:pt idx="17590">
                  <c:v>24.2139750013766</c:v>
                </c:pt>
                <c:pt idx="17591">
                  <c:v>24.215351577556302</c:v>
                </c:pt>
                <c:pt idx="17592">
                  <c:v>24.216728153736</c:v>
                </c:pt>
                <c:pt idx="17593">
                  <c:v>24.218104729915801</c:v>
                </c:pt>
                <c:pt idx="17594">
                  <c:v>24.219481306095499</c:v>
                </c:pt>
                <c:pt idx="17595">
                  <c:v>24.220857882275201</c:v>
                </c:pt>
                <c:pt idx="17596">
                  <c:v>24.222234458454899</c:v>
                </c:pt>
                <c:pt idx="17597">
                  <c:v>24.2236110346347</c:v>
                </c:pt>
                <c:pt idx="17598">
                  <c:v>24.224987610814399</c:v>
                </c:pt>
                <c:pt idx="17599">
                  <c:v>24.2263641869941</c:v>
                </c:pt>
                <c:pt idx="17600">
                  <c:v>24.227740763173799</c:v>
                </c:pt>
                <c:pt idx="17601">
                  <c:v>24.2291173393536</c:v>
                </c:pt>
                <c:pt idx="17602">
                  <c:v>24.230493915533302</c:v>
                </c:pt>
                <c:pt idx="17603">
                  <c:v>24.231870491713</c:v>
                </c:pt>
                <c:pt idx="17604">
                  <c:v>24.233247067892702</c:v>
                </c:pt>
                <c:pt idx="17605">
                  <c:v>24.234623644072499</c:v>
                </c:pt>
                <c:pt idx="17606">
                  <c:v>24.236000220252201</c:v>
                </c:pt>
                <c:pt idx="17607">
                  <c:v>24.237376796431899</c:v>
                </c:pt>
                <c:pt idx="17608">
                  <c:v>24.238753372611601</c:v>
                </c:pt>
                <c:pt idx="17609">
                  <c:v>24.240129948791399</c:v>
                </c:pt>
                <c:pt idx="17610">
                  <c:v>24.241506524971101</c:v>
                </c:pt>
                <c:pt idx="17611">
                  <c:v>24.242883101150799</c:v>
                </c:pt>
                <c:pt idx="17612">
                  <c:v>24.2442596773306</c:v>
                </c:pt>
                <c:pt idx="17613">
                  <c:v>24.245636253510298</c:v>
                </c:pt>
                <c:pt idx="17614">
                  <c:v>24.24701282969</c:v>
                </c:pt>
                <c:pt idx="17615">
                  <c:v>24.248389405869698</c:v>
                </c:pt>
                <c:pt idx="17616">
                  <c:v>24.2497659820495</c:v>
                </c:pt>
                <c:pt idx="17617">
                  <c:v>24.251142558229201</c:v>
                </c:pt>
                <c:pt idx="17618">
                  <c:v>24.2525191344089</c:v>
                </c:pt>
                <c:pt idx="17619">
                  <c:v>24.253895710588601</c:v>
                </c:pt>
                <c:pt idx="17620">
                  <c:v>24.255272286768399</c:v>
                </c:pt>
                <c:pt idx="17621">
                  <c:v>24.256648862948101</c:v>
                </c:pt>
                <c:pt idx="17622">
                  <c:v>24.258025439127799</c:v>
                </c:pt>
                <c:pt idx="17623">
                  <c:v>24.259402015307501</c:v>
                </c:pt>
                <c:pt idx="17624">
                  <c:v>24.260778591487298</c:v>
                </c:pt>
                <c:pt idx="17625">
                  <c:v>24.262155167667</c:v>
                </c:pt>
                <c:pt idx="17626">
                  <c:v>24.263531743846698</c:v>
                </c:pt>
                <c:pt idx="17627">
                  <c:v>24.2649083200264</c:v>
                </c:pt>
                <c:pt idx="17628">
                  <c:v>24.266284896206201</c:v>
                </c:pt>
                <c:pt idx="17629">
                  <c:v>24.2676614723859</c:v>
                </c:pt>
                <c:pt idx="17630">
                  <c:v>24.269038048565601</c:v>
                </c:pt>
                <c:pt idx="17631">
                  <c:v>24.2704146247453</c:v>
                </c:pt>
                <c:pt idx="17632">
                  <c:v>24.271791200925101</c:v>
                </c:pt>
                <c:pt idx="17633">
                  <c:v>24.273167777104799</c:v>
                </c:pt>
                <c:pt idx="17634">
                  <c:v>24.274544353284501</c:v>
                </c:pt>
                <c:pt idx="17635">
                  <c:v>24.275920929464199</c:v>
                </c:pt>
                <c:pt idx="17636">
                  <c:v>24.277297505644</c:v>
                </c:pt>
                <c:pt idx="17637">
                  <c:v>24.278674081823699</c:v>
                </c:pt>
                <c:pt idx="17638">
                  <c:v>24.2800506580034</c:v>
                </c:pt>
                <c:pt idx="17639">
                  <c:v>24.281427234183099</c:v>
                </c:pt>
                <c:pt idx="17640">
                  <c:v>24.2828038103629</c:v>
                </c:pt>
                <c:pt idx="17641">
                  <c:v>24.284180386542602</c:v>
                </c:pt>
                <c:pt idx="17642">
                  <c:v>24.2855569627223</c:v>
                </c:pt>
                <c:pt idx="17643">
                  <c:v>24.286933538902002</c:v>
                </c:pt>
                <c:pt idx="17644">
                  <c:v>24.288310115081799</c:v>
                </c:pt>
                <c:pt idx="17645">
                  <c:v>24.289686691261501</c:v>
                </c:pt>
                <c:pt idx="17646">
                  <c:v>24.291063267441199</c:v>
                </c:pt>
                <c:pt idx="17647">
                  <c:v>24.292439843621001</c:v>
                </c:pt>
                <c:pt idx="17648">
                  <c:v>24.293816419800699</c:v>
                </c:pt>
                <c:pt idx="17649">
                  <c:v>24.2951929959804</c:v>
                </c:pt>
                <c:pt idx="17650">
                  <c:v>24.296569572160099</c:v>
                </c:pt>
                <c:pt idx="17651">
                  <c:v>24.2979461483399</c:v>
                </c:pt>
                <c:pt idx="17652">
                  <c:v>24.299322724519602</c:v>
                </c:pt>
                <c:pt idx="17653">
                  <c:v>24.3006993006993</c:v>
                </c:pt>
                <c:pt idx="17654">
                  <c:v>24.302075876879002</c:v>
                </c:pt>
                <c:pt idx="17655">
                  <c:v>24.303452453058799</c:v>
                </c:pt>
                <c:pt idx="17656">
                  <c:v>24.304829029238501</c:v>
                </c:pt>
                <c:pt idx="17657">
                  <c:v>24.306205605418199</c:v>
                </c:pt>
                <c:pt idx="17658">
                  <c:v>24.307582181597901</c:v>
                </c:pt>
                <c:pt idx="17659">
                  <c:v>24.308958757777699</c:v>
                </c:pt>
                <c:pt idx="17660">
                  <c:v>24.310335333957401</c:v>
                </c:pt>
                <c:pt idx="17661">
                  <c:v>24.311711910137099</c:v>
                </c:pt>
                <c:pt idx="17662">
                  <c:v>24.313088486316801</c:v>
                </c:pt>
                <c:pt idx="17663">
                  <c:v>24.314465062496598</c:v>
                </c:pt>
                <c:pt idx="17664">
                  <c:v>24.3158416386763</c:v>
                </c:pt>
                <c:pt idx="17665">
                  <c:v>24.317218214855998</c:v>
                </c:pt>
                <c:pt idx="17666">
                  <c:v>24.3185947910357</c:v>
                </c:pt>
                <c:pt idx="17667">
                  <c:v>24.319971367215501</c:v>
                </c:pt>
                <c:pt idx="17668">
                  <c:v>24.3213479433952</c:v>
                </c:pt>
                <c:pt idx="17669">
                  <c:v>24.322724519574901</c:v>
                </c:pt>
                <c:pt idx="17670">
                  <c:v>24.3241010957546</c:v>
                </c:pt>
                <c:pt idx="17671">
                  <c:v>24.325477671934401</c:v>
                </c:pt>
                <c:pt idx="17672">
                  <c:v>24.326854248114099</c:v>
                </c:pt>
                <c:pt idx="17673">
                  <c:v>24.328230824293801</c:v>
                </c:pt>
                <c:pt idx="17674">
                  <c:v>24.329607400473499</c:v>
                </c:pt>
                <c:pt idx="17675">
                  <c:v>24.3309839766533</c:v>
                </c:pt>
                <c:pt idx="17676">
                  <c:v>24.332360552832998</c:v>
                </c:pt>
                <c:pt idx="17677">
                  <c:v>24.3337371290127</c:v>
                </c:pt>
                <c:pt idx="17678">
                  <c:v>24.335113705192501</c:v>
                </c:pt>
                <c:pt idx="17679">
                  <c:v>24.3364902813722</c:v>
                </c:pt>
                <c:pt idx="17680">
                  <c:v>24.337866857551901</c:v>
                </c:pt>
                <c:pt idx="17681">
                  <c:v>24.3392434337316</c:v>
                </c:pt>
                <c:pt idx="17682">
                  <c:v>24.340620009911401</c:v>
                </c:pt>
                <c:pt idx="17683">
                  <c:v>24.341996586091099</c:v>
                </c:pt>
                <c:pt idx="17684">
                  <c:v>24.343373162270801</c:v>
                </c:pt>
                <c:pt idx="17685">
                  <c:v>24.344749738450499</c:v>
                </c:pt>
                <c:pt idx="17686">
                  <c:v>24.3461263146303</c:v>
                </c:pt>
                <c:pt idx="17687">
                  <c:v>24.347502890809999</c:v>
                </c:pt>
                <c:pt idx="17688">
                  <c:v>24.3488794669897</c:v>
                </c:pt>
                <c:pt idx="17689">
                  <c:v>24.350256043169399</c:v>
                </c:pt>
                <c:pt idx="17690">
                  <c:v>24.3516326193492</c:v>
                </c:pt>
                <c:pt idx="17691">
                  <c:v>24.353009195528902</c:v>
                </c:pt>
                <c:pt idx="17692">
                  <c:v>24.3543857717086</c:v>
                </c:pt>
                <c:pt idx="17693">
                  <c:v>24.355762347888302</c:v>
                </c:pt>
                <c:pt idx="17694">
                  <c:v>24.357138924068099</c:v>
                </c:pt>
                <c:pt idx="17695">
                  <c:v>24.358515500247801</c:v>
                </c:pt>
                <c:pt idx="17696">
                  <c:v>24.359892076427499</c:v>
                </c:pt>
                <c:pt idx="17697">
                  <c:v>24.361268652607201</c:v>
                </c:pt>
                <c:pt idx="17698">
                  <c:v>24.362645228786999</c:v>
                </c:pt>
                <c:pt idx="17699">
                  <c:v>24.364021804966701</c:v>
                </c:pt>
                <c:pt idx="17700">
                  <c:v>24.365398381146399</c:v>
                </c:pt>
                <c:pt idx="17701">
                  <c:v>24.366774957326101</c:v>
                </c:pt>
                <c:pt idx="17702">
                  <c:v>24.368151533505898</c:v>
                </c:pt>
                <c:pt idx="17703">
                  <c:v>24.3695281096856</c:v>
                </c:pt>
                <c:pt idx="17704">
                  <c:v>24.370904685865298</c:v>
                </c:pt>
                <c:pt idx="17705">
                  <c:v>24.372281262045</c:v>
                </c:pt>
                <c:pt idx="17706">
                  <c:v>24.373657838224801</c:v>
                </c:pt>
                <c:pt idx="17707">
                  <c:v>24.375034414404499</c:v>
                </c:pt>
                <c:pt idx="17708">
                  <c:v>24.376410990584201</c:v>
                </c:pt>
                <c:pt idx="17709">
                  <c:v>24.377787566763999</c:v>
                </c:pt>
                <c:pt idx="17710">
                  <c:v>24.379164142943701</c:v>
                </c:pt>
                <c:pt idx="17711">
                  <c:v>24.380540719123399</c:v>
                </c:pt>
                <c:pt idx="17712">
                  <c:v>24.381917295303101</c:v>
                </c:pt>
                <c:pt idx="17713">
                  <c:v>24.383293871482898</c:v>
                </c:pt>
                <c:pt idx="17714">
                  <c:v>24.3846704476626</c:v>
                </c:pt>
                <c:pt idx="17715">
                  <c:v>24.386047023842298</c:v>
                </c:pt>
                <c:pt idx="17716">
                  <c:v>24.387423600022</c:v>
                </c:pt>
                <c:pt idx="17717">
                  <c:v>24.388800176201801</c:v>
                </c:pt>
                <c:pt idx="17718">
                  <c:v>24.3901767523815</c:v>
                </c:pt>
                <c:pt idx="17719">
                  <c:v>24.391553328561201</c:v>
                </c:pt>
                <c:pt idx="17720">
                  <c:v>24.3929299047409</c:v>
                </c:pt>
                <c:pt idx="17721">
                  <c:v>24.394306480920701</c:v>
                </c:pt>
                <c:pt idx="17722">
                  <c:v>24.395683057100399</c:v>
                </c:pt>
                <c:pt idx="17723">
                  <c:v>24.397059633280101</c:v>
                </c:pt>
                <c:pt idx="17724">
                  <c:v>24.398436209459799</c:v>
                </c:pt>
                <c:pt idx="17725">
                  <c:v>24.3998127856396</c:v>
                </c:pt>
                <c:pt idx="17726">
                  <c:v>24.401189361819299</c:v>
                </c:pt>
                <c:pt idx="17727">
                  <c:v>24.402565937999</c:v>
                </c:pt>
                <c:pt idx="17728">
                  <c:v>24.403942514178699</c:v>
                </c:pt>
                <c:pt idx="17729">
                  <c:v>24.4053190903585</c:v>
                </c:pt>
                <c:pt idx="17730">
                  <c:v>24.406695666538202</c:v>
                </c:pt>
                <c:pt idx="17731">
                  <c:v>24.4080722427179</c:v>
                </c:pt>
                <c:pt idx="17732">
                  <c:v>24.409448818897602</c:v>
                </c:pt>
                <c:pt idx="17733">
                  <c:v>24.410825395077399</c:v>
                </c:pt>
                <c:pt idx="17734">
                  <c:v>24.412201971257101</c:v>
                </c:pt>
                <c:pt idx="17735">
                  <c:v>24.413578547436799</c:v>
                </c:pt>
                <c:pt idx="17736">
                  <c:v>24.414955123616501</c:v>
                </c:pt>
                <c:pt idx="17737">
                  <c:v>24.416331699796299</c:v>
                </c:pt>
                <c:pt idx="17738">
                  <c:v>24.417708275976</c:v>
                </c:pt>
                <c:pt idx="17739">
                  <c:v>24.419084852155699</c:v>
                </c:pt>
                <c:pt idx="17740">
                  <c:v>24.4204614283355</c:v>
                </c:pt>
                <c:pt idx="17741">
                  <c:v>24.421838004515202</c:v>
                </c:pt>
                <c:pt idx="17742">
                  <c:v>24.4232145806949</c:v>
                </c:pt>
                <c:pt idx="17743">
                  <c:v>24.424591156874602</c:v>
                </c:pt>
                <c:pt idx="17744">
                  <c:v>24.425967733054399</c:v>
                </c:pt>
                <c:pt idx="17745">
                  <c:v>24.427344309234101</c:v>
                </c:pt>
                <c:pt idx="17746">
                  <c:v>24.428720885413799</c:v>
                </c:pt>
                <c:pt idx="17747">
                  <c:v>24.430097461593501</c:v>
                </c:pt>
                <c:pt idx="17748">
                  <c:v>24.431474037773299</c:v>
                </c:pt>
                <c:pt idx="17749">
                  <c:v>24.432850613953001</c:v>
                </c:pt>
                <c:pt idx="17750">
                  <c:v>24.434227190132699</c:v>
                </c:pt>
                <c:pt idx="17751">
                  <c:v>24.435603766312401</c:v>
                </c:pt>
                <c:pt idx="17752">
                  <c:v>24.436980342492198</c:v>
                </c:pt>
                <c:pt idx="17753">
                  <c:v>24.4383569186719</c:v>
                </c:pt>
                <c:pt idx="17754">
                  <c:v>24.439733494851598</c:v>
                </c:pt>
                <c:pt idx="17755">
                  <c:v>24.4411100710313</c:v>
                </c:pt>
                <c:pt idx="17756">
                  <c:v>24.442486647211101</c:v>
                </c:pt>
                <c:pt idx="17757">
                  <c:v>24.4438632233908</c:v>
                </c:pt>
                <c:pt idx="17758">
                  <c:v>24.445239799570501</c:v>
                </c:pt>
                <c:pt idx="17759">
                  <c:v>24.4466163757502</c:v>
                </c:pt>
                <c:pt idx="17760">
                  <c:v>24.447992951930001</c:v>
                </c:pt>
                <c:pt idx="17761">
                  <c:v>24.449369528109699</c:v>
                </c:pt>
                <c:pt idx="17762">
                  <c:v>24.450746104289401</c:v>
                </c:pt>
                <c:pt idx="17763">
                  <c:v>24.452122680469099</c:v>
                </c:pt>
                <c:pt idx="17764">
                  <c:v>24.4534992566489</c:v>
                </c:pt>
                <c:pt idx="17765">
                  <c:v>24.454875832828598</c:v>
                </c:pt>
                <c:pt idx="17766">
                  <c:v>24.4562524090083</c:v>
                </c:pt>
                <c:pt idx="17767">
                  <c:v>24.457628985187998</c:v>
                </c:pt>
                <c:pt idx="17768">
                  <c:v>24.4590055613678</c:v>
                </c:pt>
                <c:pt idx="17769">
                  <c:v>24.460382137547501</c:v>
                </c:pt>
                <c:pt idx="17770">
                  <c:v>24.4617587137272</c:v>
                </c:pt>
                <c:pt idx="17771">
                  <c:v>24.463135289906901</c:v>
                </c:pt>
                <c:pt idx="17772">
                  <c:v>24.464511866086699</c:v>
                </c:pt>
                <c:pt idx="17773">
                  <c:v>24.465888442266401</c:v>
                </c:pt>
                <c:pt idx="17774">
                  <c:v>24.467265018446099</c:v>
                </c:pt>
                <c:pt idx="17775">
                  <c:v>24.4686415946259</c:v>
                </c:pt>
                <c:pt idx="17776">
                  <c:v>24.470018170805599</c:v>
                </c:pt>
                <c:pt idx="17777">
                  <c:v>24.4713947469853</c:v>
                </c:pt>
                <c:pt idx="17778">
                  <c:v>24.472771323164999</c:v>
                </c:pt>
                <c:pt idx="17779">
                  <c:v>24.4741478993448</c:v>
                </c:pt>
                <c:pt idx="17780">
                  <c:v>24.475524475524502</c:v>
                </c:pt>
                <c:pt idx="17781">
                  <c:v>24.4769010517042</c:v>
                </c:pt>
                <c:pt idx="17782">
                  <c:v>24.478277627883902</c:v>
                </c:pt>
                <c:pt idx="17783">
                  <c:v>24.479654204063699</c:v>
                </c:pt>
                <c:pt idx="17784">
                  <c:v>24.481030780243401</c:v>
                </c:pt>
                <c:pt idx="17785">
                  <c:v>24.482407356423099</c:v>
                </c:pt>
                <c:pt idx="17786">
                  <c:v>24.483783932602801</c:v>
                </c:pt>
                <c:pt idx="17787">
                  <c:v>24.485160508782599</c:v>
                </c:pt>
                <c:pt idx="17788">
                  <c:v>24.486537084962301</c:v>
                </c:pt>
                <c:pt idx="17789">
                  <c:v>24.487913661141999</c:v>
                </c:pt>
                <c:pt idx="17790">
                  <c:v>24.489290237321701</c:v>
                </c:pt>
                <c:pt idx="17791">
                  <c:v>24.490666813501502</c:v>
                </c:pt>
                <c:pt idx="17792">
                  <c:v>24.4920433896812</c:v>
                </c:pt>
                <c:pt idx="17793">
                  <c:v>24.493419965860902</c:v>
                </c:pt>
                <c:pt idx="17794">
                  <c:v>24.4947965420406</c:v>
                </c:pt>
                <c:pt idx="17795">
                  <c:v>24.496173118220401</c:v>
                </c:pt>
                <c:pt idx="17796">
                  <c:v>24.497549694400099</c:v>
                </c:pt>
                <c:pt idx="17797">
                  <c:v>24.498926270579801</c:v>
                </c:pt>
                <c:pt idx="17798">
                  <c:v>24.500302846759499</c:v>
                </c:pt>
                <c:pt idx="17799">
                  <c:v>24.501679422939301</c:v>
                </c:pt>
                <c:pt idx="17800">
                  <c:v>24.503055999118999</c:v>
                </c:pt>
                <c:pt idx="17801">
                  <c:v>24.504432575298701</c:v>
                </c:pt>
                <c:pt idx="17802">
                  <c:v>24.505809151478498</c:v>
                </c:pt>
                <c:pt idx="17803">
                  <c:v>24.5071857276582</c:v>
                </c:pt>
                <c:pt idx="17804">
                  <c:v>24.508562303837898</c:v>
                </c:pt>
                <c:pt idx="17805">
                  <c:v>24.5099388800176</c:v>
                </c:pt>
                <c:pt idx="17806">
                  <c:v>24.511315456197401</c:v>
                </c:pt>
                <c:pt idx="17807">
                  <c:v>24.5126920323771</c:v>
                </c:pt>
                <c:pt idx="17808">
                  <c:v>24.514068608556801</c:v>
                </c:pt>
                <c:pt idx="17809">
                  <c:v>24.5154451847365</c:v>
                </c:pt>
                <c:pt idx="17810">
                  <c:v>24.516821760916301</c:v>
                </c:pt>
                <c:pt idx="17811">
                  <c:v>24.518198337095999</c:v>
                </c:pt>
                <c:pt idx="17812">
                  <c:v>24.519574913275701</c:v>
                </c:pt>
                <c:pt idx="17813">
                  <c:v>24.520951489455399</c:v>
                </c:pt>
                <c:pt idx="17814">
                  <c:v>24.5223280656352</c:v>
                </c:pt>
                <c:pt idx="17815">
                  <c:v>24.523704641814899</c:v>
                </c:pt>
                <c:pt idx="17816">
                  <c:v>24.5250812179946</c:v>
                </c:pt>
                <c:pt idx="17817">
                  <c:v>24.526457794174298</c:v>
                </c:pt>
                <c:pt idx="17818">
                  <c:v>24.5278343703541</c:v>
                </c:pt>
                <c:pt idx="17819">
                  <c:v>24.529210946533802</c:v>
                </c:pt>
                <c:pt idx="17820">
                  <c:v>24.5305875227135</c:v>
                </c:pt>
                <c:pt idx="17821">
                  <c:v>24.531964098893202</c:v>
                </c:pt>
                <c:pt idx="17822">
                  <c:v>24.533340675072999</c:v>
                </c:pt>
                <c:pt idx="17823">
                  <c:v>24.534717251252701</c:v>
                </c:pt>
                <c:pt idx="17824">
                  <c:v>24.536093827432399</c:v>
                </c:pt>
                <c:pt idx="17825">
                  <c:v>24.537470403612101</c:v>
                </c:pt>
                <c:pt idx="17826">
                  <c:v>24.538846979791899</c:v>
                </c:pt>
                <c:pt idx="17827">
                  <c:v>24.5402235559716</c:v>
                </c:pt>
                <c:pt idx="17828">
                  <c:v>24.541600132151299</c:v>
                </c:pt>
                <c:pt idx="17829">
                  <c:v>24.542976708331</c:v>
                </c:pt>
                <c:pt idx="17830">
                  <c:v>24.544353284510802</c:v>
                </c:pt>
                <c:pt idx="17831">
                  <c:v>24.5457298606905</c:v>
                </c:pt>
                <c:pt idx="17832">
                  <c:v>24.547106436870202</c:v>
                </c:pt>
                <c:pt idx="17833">
                  <c:v>24.5484830130499</c:v>
                </c:pt>
                <c:pt idx="17834">
                  <c:v>24.549859589229701</c:v>
                </c:pt>
                <c:pt idx="17835">
                  <c:v>24.551236165409399</c:v>
                </c:pt>
                <c:pt idx="17836">
                  <c:v>24.552612741589101</c:v>
                </c:pt>
                <c:pt idx="17837">
                  <c:v>24.553989317768899</c:v>
                </c:pt>
                <c:pt idx="17838">
                  <c:v>24.555365893948601</c:v>
                </c:pt>
                <c:pt idx="17839">
                  <c:v>24.556742470128299</c:v>
                </c:pt>
                <c:pt idx="17840">
                  <c:v>24.558119046308001</c:v>
                </c:pt>
                <c:pt idx="17841">
                  <c:v>24.559495622487798</c:v>
                </c:pt>
                <c:pt idx="17842">
                  <c:v>24.5608721986675</c:v>
                </c:pt>
                <c:pt idx="17843">
                  <c:v>24.562248774847198</c:v>
                </c:pt>
                <c:pt idx="17844">
                  <c:v>24.5636253510269</c:v>
                </c:pt>
                <c:pt idx="17845">
                  <c:v>24.565001927206701</c:v>
                </c:pt>
                <c:pt idx="17846">
                  <c:v>24.5663785033864</c:v>
                </c:pt>
                <c:pt idx="17847">
                  <c:v>24.567755079566101</c:v>
                </c:pt>
                <c:pt idx="17848">
                  <c:v>24.569131655745799</c:v>
                </c:pt>
                <c:pt idx="17849">
                  <c:v>24.570508231925601</c:v>
                </c:pt>
                <c:pt idx="17850">
                  <c:v>24.571884808105299</c:v>
                </c:pt>
                <c:pt idx="17851">
                  <c:v>24.573261384285001</c:v>
                </c:pt>
                <c:pt idx="17852">
                  <c:v>24.574637960464699</c:v>
                </c:pt>
                <c:pt idx="17853">
                  <c:v>24.5760145366445</c:v>
                </c:pt>
                <c:pt idx="17854">
                  <c:v>24.577391112824198</c:v>
                </c:pt>
                <c:pt idx="17855">
                  <c:v>24.5787676890039</c:v>
                </c:pt>
                <c:pt idx="17856">
                  <c:v>24.580144265183598</c:v>
                </c:pt>
                <c:pt idx="17857">
                  <c:v>24.5815208413634</c:v>
                </c:pt>
                <c:pt idx="17858">
                  <c:v>24.582897417543101</c:v>
                </c:pt>
                <c:pt idx="17859">
                  <c:v>24.5842739937228</c:v>
                </c:pt>
                <c:pt idx="17860">
                  <c:v>24.585650569902501</c:v>
                </c:pt>
                <c:pt idx="17861">
                  <c:v>24.587027146082299</c:v>
                </c:pt>
                <c:pt idx="17862">
                  <c:v>24.588403722262001</c:v>
                </c:pt>
                <c:pt idx="17863">
                  <c:v>24.589780298441699</c:v>
                </c:pt>
                <c:pt idx="17864">
                  <c:v>24.591156874621401</c:v>
                </c:pt>
                <c:pt idx="17865">
                  <c:v>24.592533450801199</c:v>
                </c:pt>
                <c:pt idx="17866">
                  <c:v>24.5939100269809</c:v>
                </c:pt>
                <c:pt idx="17867">
                  <c:v>24.595286603160599</c:v>
                </c:pt>
                <c:pt idx="17868">
                  <c:v>24.5966631793404</c:v>
                </c:pt>
                <c:pt idx="17869">
                  <c:v>24.598039755520102</c:v>
                </c:pt>
                <c:pt idx="17870">
                  <c:v>24.5994163316998</c:v>
                </c:pt>
                <c:pt idx="17871">
                  <c:v>24.600792907879502</c:v>
                </c:pt>
                <c:pt idx="17872">
                  <c:v>24.602169484059299</c:v>
                </c:pt>
                <c:pt idx="17873">
                  <c:v>24.603546060239001</c:v>
                </c:pt>
                <c:pt idx="17874">
                  <c:v>24.604922636418699</c:v>
                </c:pt>
                <c:pt idx="17875">
                  <c:v>24.606299212598401</c:v>
                </c:pt>
                <c:pt idx="17876">
                  <c:v>24.607675788778199</c:v>
                </c:pt>
                <c:pt idx="17877">
                  <c:v>24.6090523649579</c:v>
                </c:pt>
                <c:pt idx="17878">
                  <c:v>24.610428941137599</c:v>
                </c:pt>
                <c:pt idx="17879">
                  <c:v>24.6118055173173</c:v>
                </c:pt>
                <c:pt idx="17880">
                  <c:v>24.613182093497102</c:v>
                </c:pt>
                <c:pt idx="17881">
                  <c:v>24.6145586696768</c:v>
                </c:pt>
                <c:pt idx="17882">
                  <c:v>24.615935245856502</c:v>
                </c:pt>
                <c:pt idx="17883">
                  <c:v>24.6173118220362</c:v>
                </c:pt>
                <c:pt idx="17884">
                  <c:v>24.618688398216001</c:v>
                </c:pt>
                <c:pt idx="17885">
                  <c:v>24.620064974395699</c:v>
                </c:pt>
                <c:pt idx="17886">
                  <c:v>24.621441550575401</c:v>
                </c:pt>
                <c:pt idx="17887">
                  <c:v>24.622818126755099</c:v>
                </c:pt>
                <c:pt idx="17888">
                  <c:v>24.624194702934901</c:v>
                </c:pt>
                <c:pt idx="17889">
                  <c:v>24.625571279114599</c:v>
                </c:pt>
                <c:pt idx="17890">
                  <c:v>24.626947855294301</c:v>
                </c:pt>
                <c:pt idx="17891">
                  <c:v>24.628324431473999</c:v>
                </c:pt>
                <c:pt idx="17892">
                  <c:v>24.6297010076538</c:v>
                </c:pt>
                <c:pt idx="17893">
                  <c:v>24.631077583833498</c:v>
                </c:pt>
                <c:pt idx="17894">
                  <c:v>24.6324541600132</c:v>
                </c:pt>
                <c:pt idx="17895">
                  <c:v>24.633830736192898</c:v>
                </c:pt>
                <c:pt idx="17896">
                  <c:v>24.6352073123727</c:v>
                </c:pt>
                <c:pt idx="17897">
                  <c:v>24.636583888552401</c:v>
                </c:pt>
                <c:pt idx="17898">
                  <c:v>24.6379604647321</c:v>
                </c:pt>
                <c:pt idx="17899">
                  <c:v>24.639337040911801</c:v>
                </c:pt>
                <c:pt idx="17900">
                  <c:v>24.640713617091599</c:v>
                </c:pt>
                <c:pt idx="17901">
                  <c:v>24.642090193271301</c:v>
                </c:pt>
                <c:pt idx="17902">
                  <c:v>24.643466769450999</c:v>
                </c:pt>
                <c:pt idx="17903">
                  <c:v>24.6448433456308</c:v>
                </c:pt>
                <c:pt idx="17904">
                  <c:v>24.646219921810498</c:v>
                </c:pt>
                <c:pt idx="17905">
                  <c:v>24.6475964979902</c:v>
                </c:pt>
                <c:pt idx="17906">
                  <c:v>24.648973074169898</c:v>
                </c:pt>
                <c:pt idx="17907">
                  <c:v>24.6503496503497</c:v>
                </c:pt>
                <c:pt idx="17908">
                  <c:v>24.651726226529401</c:v>
                </c:pt>
                <c:pt idx="17909">
                  <c:v>24.6531028027091</c:v>
                </c:pt>
                <c:pt idx="17910">
                  <c:v>24.654479378888801</c:v>
                </c:pt>
                <c:pt idx="17911">
                  <c:v>24.655855955068599</c:v>
                </c:pt>
                <c:pt idx="17912">
                  <c:v>24.657232531248301</c:v>
                </c:pt>
                <c:pt idx="17913">
                  <c:v>24.658609107427999</c:v>
                </c:pt>
                <c:pt idx="17914">
                  <c:v>24.659985683607701</c:v>
                </c:pt>
                <c:pt idx="17915">
                  <c:v>24.661362259787499</c:v>
                </c:pt>
                <c:pt idx="17916">
                  <c:v>24.6627388359672</c:v>
                </c:pt>
                <c:pt idx="17917">
                  <c:v>24.664115412146899</c:v>
                </c:pt>
                <c:pt idx="17918">
                  <c:v>24.6654919883266</c:v>
                </c:pt>
                <c:pt idx="17919">
                  <c:v>24.666868564506402</c:v>
                </c:pt>
                <c:pt idx="17920">
                  <c:v>24.6682451406861</c:v>
                </c:pt>
                <c:pt idx="17921">
                  <c:v>24.669621716865802</c:v>
                </c:pt>
                <c:pt idx="17922">
                  <c:v>24.6709982930455</c:v>
                </c:pt>
                <c:pt idx="17923">
                  <c:v>24.672374869225301</c:v>
                </c:pt>
                <c:pt idx="17924">
                  <c:v>24.673751445404999</c:v>
                </c:pt>
                <c:pt idx="17925">
                  <c:v>24.675128021584701</c:v>
                </c:pt>
                <c:pt idx="17926">
                  <c:v>24.676504597764399</c:v>
                </c:pt>
                <c:pt idx="17927">
                  <c:v>24.677881173944201</c:v>
                </c:pt>
                <c:pt idx="17928">
                  <c:v>24.679257750123899</c:v>
                </c:pt>
                <c:pt idx="17929">
                  <c:v>24.680634326303601</c:v>
                </c:pt>
                <c:pt idx="17930">
                  <c:v>24.682010902483398</c:v>
                </c:pt>
                <c:pt idx="17931">
                  <c:v>24.6833874786631</c:v>
                </c:pt>
                <c:pt idx="17932">
                  <c:v>24.684764054842798</c:v>
                </c:pt>
                <c:pt idx="17933">
                  <c:v>24.6861406310225</c:v>
                </c:pt>
                <c:pt idx="17934">
                  <c:v>24.687517207202301</c:v>
                </c:pt>
                <c:pt idx="17935">
                  <c:v>24.688893783381999</c:v>
                </c:pt>
                <c:pt idx="17936">
                  <c:v>24.690270359561701</c:v>
                </c:pt>
                <c:pt idx="17937">
                  <c:v>24.691646935741399</c:v>
                </c:pt>
                <c:pt idx="17938">
                  <c:v>24.693023511921201</c:v>
                </c:pt>
                <c:pt idx="17939">
                  <c:v>24.694400088100899</c:v>
                </c:pt>
                <c:pt idx="17940">
                  <c:v>24.695776664280601</c:v>
                </c:pt>
                <c:pt idx="17941">
                  <c:v>24.697153240460299</c:v>
                </c:pt>
                <c:pt idx="17942">
                  <c:v>24.6985298166401</c:v>
                </c:pt>
                <c:pt idx="17943">
                  <c:v>24.699906392819798</c:v>
                </c:pt>
                <c:pt idx="17944">
                  <c:v>24.7012829689995</c:v>
                </c:pt>
                <c:pt idx="17945">
                  <c:v>24.702659545179198</c:v>
                </c:pt>
                <c:pt idx="17946">
                  <c:v>24.704036121359</c:v>
                </c:pt>
                <c:pt idx="17947">
                  <c:v>24.705412697538701</c:v>
                </c:pt>
                <c:pt idx="17948">
                  <c:v>24.7067892737184</c:v>
                </c:pt>
                <c:pt idx="17949">
                  <c:v>24.708165849898101</c:v>
                </c:pt>
                <c:pt idx="17950">
                  <c:v>24.709542426077899</c:v>
                </c:pt>
                <c:pt idx="17951">
                  <c:v>24.710919002257601</c:v>
                </c:pt>
                <c:pt idx="17952">
                  <c:v>24.712295578437299</c:v>
                </c:pt>
                <c:pt idx="17953">
                  <c:v>24.713672154617001</c:v>
                </c:pt>
                <c:pt idx="17954">
                  <c:v>24.715048730796799</c:v>
                </c:pt>
                <c:pt idx="17955">
                  <c:v>24.7164253069765</c:v>
                </c:pt>
                <c:pt idx="17956">
                  <c:v>24.717801883156199</c:v>
                </c:pt>
                <c:pt idx="17957">
                  <c:v>24.7191784593359</c:v>
                </c:pt>
                <c:pt idx="17958">
                  <c:v>24.720555035515702</c:v>
                </c:pt>
                <c:pt idx="17959">
                  <c:v>24.7219316116954</c:v>
                </c:pt>
                <c:pt idx="17960">
                  <c:v>24.723308187875102</c:v>
                </c:pt>
                <c:pt idx="17961">
                  <c:v>24.7246847640548</c:v>
                </c:pt>
                <c:pt idx="17962">
                  <c:v>24.726061340234601</c:v>
                </c:pt>
                <c:pt idx="17963">
                  <c:v>24.727437916414299</c:v>
                </c:pt>
                <c:pt idx="17964">
                  <c:v>24.728814492594001</c:v>
                </c:pt>
                <c:pt idx="17965">
                  <c:v>24.730191068773799</c:v>
                </c:pt>
                <c:pt idx="17966">
                  <c:v>24.7315676449535</c:v>
                </c:pt>
                <c:pt idx="17967">
                  <c:v>24.732944221133199</c:v>
                </c:pt>
                <c:pt idx="17968">
                  <c:v>24.7343207973129</c:v>
                </c:pt>
                <c:pt idx="17969">
                  <c:v>24.735697373492702</c:v>
                </c:pt>
                <c:pt idx="17970">
                  <c:v>24.7370739496724</c:v>
                </c:pt>
                <c:pt idx="17971">
                  <c:v>24.738450525852102</c:v>
                </c:pt>
                <c:pt idx="17972">
                  <c:v>24.7398271020318</c:v>
                </c:pt>
                <c:pt idx="17973">
                  <c:v>24.741203678211601</c:v>
                </c:pt>
                <c:pt idx="17974">
                  <c:v>24.742580254391299</c:v>
                </c:pt>
                <c:pt idx="17975">
                  <c:v>24.743956830571001</c:v>
                </c:pt>
                <c:pt idx="17976">
                  <c:v>24.745333406750699</c:v>
                </c:pt>
                <c:pt idx="17977">
                  <c:v>24.746709982930501</c:v>
                </c:pt>
                <c:pt idx="17978">
                  <c:v>24.748086559110199</c:v>
                </c:pt>
                <c:pt idx="17979">
                  <c:v>24.749463135289901</c:v>
                </c:pt>
                <c:pt idx="17980">
                  <c:v>24.750839711469599</c:v>
                </c:pt>
                <c:pt idx="17981">
                  <c:v>24.7522162876494</c:v>
                </c:pt>
                <c:pt idx="17982">
                  <c:v>24.753592863829098</c:v>
                </c:pt>
                <c:pt idx="17983">
                  <c:v>24.7549694400088</c:v>
                </c:pt>
                <c:pt idx="17984">
                  <c:v>24.756346016188498</c:v>
                </c:pt>
                <c:pt idx="17985">
                  <c:v>24.7577225923683</c:v>
                </c:pt>
                <c:pt idx="17986">
                  <c:v>24.759099168548001</c:v>
                </c:pt>
                <c:pt idx="17987">
                  <c:v>24.7604757447277</c:v>
                </c:pt>
                <c:pt idx="17988">
                  <c:v>24.761852320907401</c:v>
                </c:pt>
                <c:pt idx="17989">
                  <c:v>24.763228897087199</c:v>
                </c:pt>
                <c:pt idx="17990">
                  <c:v>24.764605473266901</c:v>
                </c:pt>
                <c:pt idx="17991">
                  <c:v>24.765982049446599</c:v>
                </c:pt>
                <c:pt idx="17992">
                  <c:v>24.7673586256264</c:v>
                </c:pt>
                <c:pt idx="17993">
                  <c:v>24.768735201806098</c:v>
                </c:pt>
                <c:pt idx="17994">
                  <c:v>24.7701117779858</c:v>
                </c:pt>
                <c:pt idx="17995">
                  <c:v>24.771488354165498</c:v>
                </c:pt>
                <c:pt idx="17996">
                  <c:v>24.7728649303453</c:v>
                </c:pt>
                <c:pt idx="17997">
                  <c:v>24.774241506525001</c:v>
                </c:pt>
                <c:pt idx="17998">
                  <c:v>24.7756180827047</c:v>
                </c:pt>
                <c:pt idx="17999">
                  <c:v>24.776994658884401</c:v>
                </c:pt>
                <c:pt idx="18000">
                  <c:v>24.778371235064199</c:v>
                </c:pt>
                <c:pt idx="18001">
                  <c:v>24.779747811243901</c:v>
                </c:pt>
                <c:pt idx="18002">
                  <c:v>24.781124387423599</c:v>
                </c:pt>
                <c:pt idx="18003">
                  <c:v>24.782500963603301</c:v>
                </c:pt>
                <c:pt idx="18004">
                  <c:v>24.783877539783099</c:v>
                </c:pt>
                <c:pt idx="18005">
                  <c:v>24.7852541159628</c:v>
                </c:pt>
                <c:pt idx="18006">
                  <c:v>24.786630692142499</c:v>
                </c:pt>
                <c:pt idx="18007">
                  <c:v>24.7880072683222</c:v>
                </c:pt>
                <c:pt idx="18008">
                  <c:v>24.789383844502002</c:v>
                </c:pt>
                <c:pt idx="18009">
                  <c:v>24.7907604206817</c:v>
                </c:pt>
                <c:pt idx="18010">
                  <c:v>24.792136996861402</c:v>
                </c:pt>
                <c:pt idx="18011">
                  <c:v>24.7935135730411</c:v>
                </c:pt>
                <c:pt idx="18012">
                  <c:v>24.794890149220901</c:v>
                </c:pt>
                <c:pt idx="18013">
                  <c:v>24.796266725400599</c:v>
                </c:pt>
                <c:pt idx="18014">
                  <c:v>24.797643301580301</c:v>
                </c:pt>
                <c:pt idx="18015">
                  <c:v>24.799019877759999</c:v>
                </c:pt>
                <c:pt idx="18016">
                  <c:v>24.800396453939801</c:v>
                </c:pt>
                <c:pt idx="18017">
                  <c:v>24.801773030119499</c:v>
                </c:pt>
                <c:pt idx="18018">
                  <c:v>24.803149606299201</c:v>
                </c:pt>
                <c:pt idx="18019">
                  <c:v>24.804526182478899</c:v>
                </c:pt>
                <c:pt idx="18020">
                  <c:v>24.8059027586587</c:v>
                </c:pt>
                <c:pt idx="18021">
                  <c:v>24.807279334838402</c:v>
                </c:pt>
                <c:pt idx="18022">
                  <c:v>24.8086559110181</c:v>
                </c:pt>
                <c:pt idx="18023">
                  <c:v>24.810032487197802</c:v>
                </c:pt>
                <c:pt idx="18024">
                  <c:v>24.811409063377599</c:v>
                </c:pt>
                <c:pt idx="18025">
                  <c:v>24.812785639557301</c:v>
                </c:pt>
                <c:pt idx="18026">
                  <c:v>24.814162215736999</c:v>
                </c:pt>
                <c:pt idx="18027">
                  <c:v>24.815538791916801</c:v>
                </c:pt>
                <c:pt idx="18028">
                  <c:v>24.816915368096499</c:v>
                </c:pt>
                <c:pt idx="18029">
                  <c:v>24.818291944276201</c:v>
                </c:pt>
                <c:pt idx="18030">
                  <c:v>24.819668520455899</c:v>
                </c:pt>
                <c:pt idx="18031">
                  <c:v>24.8210450966357</c:v>
                </c:pt>
                <c:pt idx="18032">
                  <c:v>24.822421672815398</c:v>
                </c:pt>
                <c:pt idx="18033">
                  <c:v>24.8237982489951</c:v>
                </c:pt>
                <c:pt idx="18034">
                  <c:v>24.825174825174798</c:v>
                </c:pt>
                <c:pt idx="18035">
                  <c:v>24.8265514013546</c:v>
                </c:pt>
                <c:pt idx="18036">
                  <c:v>24.827927977534301</c:v>
                </c:pt>
                <c:pt idx="18037">
                  <c:v>24.829304553714</c:v>
                </c:pt>
                <c:pt idx="18038">
                  <c:v>24.830681129893701</c:v>
                </c:pt>
                <c:pt idx="18039">
                  <c:v>24.832057706073499</c:v>
                </c:pt>
                <c:pt idx="18040">
                  <c:v>24.833434282253201</c:v>
                </c:pt>
                <c:pt idx="18041">
                  <c:v>24.834810858432899</c:v>
                </c:pt>
                <c:pt idx="18042">
                  <c:v>24.836187434612601</c:v>
                </c:pt>
                <c:pt idx="18043">
                  <c:v>24.837564010792399</c:v>
                </c:pt>
                <c:pt idx="18044">
                  <c:v>24.8389405869721</c:v>
                </c:pt>
                <c:pt idx="18045">
                  <c:v>24.840317163151798</c:v>
                </c:pt>
                <c:pt idx="18046">
                  <c:v>24.8416937393315</c:v>
                </c:pt>
                <c:pt idx="18047">
                  <c:v>24.843070315511302</c:v>
                </c:pt>
                <c:pt idx="18048">
                  <c:v>24.844446891691</c:v>
                </c:pt>
                <c:pt idx="18049">
                  <c:v>24.845823467870702</c:v>
                </c:pt>
                <c:pt idx="18050">
                  <c:v>24.8472000440504</c:v>
                </c:pt>
                <c:pt idx="18051">
                  <c:v>24.848576620230201</c:v>
                </c:pt>
                <c:pt idx="18052">
                  <c:v>24.849953196409899</c:v>
                </c:pt>
                <c:pt idx="18053">
                  <c:v>24.851329772589601</c:v>
                </c:pt>
                <c:pt idx="18054">
                  <c:v>24.852706348769299</c:v>
                </c:pt>
                <c:pt idx="18055">
                  <c:v>24.8540829249491</c:v>
                </c:pt>
                <c:pt idx="18056">
                  <c:v>24.855459501128799</c:v>
                </c:pt>
                <c:pt idx="18057">
                  <c:v>24.8568360773085</c:v>
                </c:pt>
                <c:pt idx="18058">
                  <c:v>24.858212653488302</c:v>
                </c:pt>
                <c:pt idx="18059">
                  <c:v>24.859589229668</c:v>
                </c:pt>
                <c:pt idx="18060">
                  <c:v>24.860965805847702</c:v>
                </c:pt>
                <c:pt idx="18061">
                  <c:v>24.8623423820274</c:v>
                </c:pt>
                <c:pt idx="18062">
                  <c:v>24.863718958207201</c:v>
                </c:pt>
                <c:pt idx="18063">
                  <c:v>24.865095534386899</c:v>
                </c:pt>
                <c:pt idx="18064">
                  <c:v>24.866472110566601</c:v>
                </c:pt>
                <c:pt idx="18065">
                  <c:v>24.867848686746299</c:v>
                </c:pt>
                <c:pt idx="18066">
                  <c:v>24.869225262926101</c:v>
                </c:pt>
                <c:pt idx="18067">
                  <c:v>24.870601839105799</c:v>
                </c:pt>
                <c:pt idx="18068">
                  <c:v>24.871978415285501</c:v>
                </c:pt>
                <c:pt idx="18069">
                  <c:v>24.873354991465199</c:v>
                </c:pt>
                <c:pt idx="18070">
                  <c:v>24.874731567645</c:v>
                </c:pt>
                <c:pt idx="18071">
                  <c:v>24.876108143824698</c:v>
                </c:pt>
                <c:pt idx="18072">
                  <c:v>24.8774847200044</c:v>
                </c:pt>
                <c:pt idx="18073">
                  <c:v>24.878861296184098</c:v>
                </c:pt>
                <c:pt idx="18074">
                  <c:v>24.880237872363899</c:v>
                </c:pt>
                <c:pt idx="18075">
                  <c:v>24.881614448543601</c:v>
                </c:pt>
                <c:pt idx="18076">
                  <c:v>24.882991024723299</c:v>
                </c:pt>
                <c:pt idx="18077">
                  <c:v>24.884367600903001</c:v>
                </c:pt>
                <c:pt idx="18078">
                  <c:v>24.885744177082799</c:v>
                </c:pt>
                <c:pt idx="18079">
                  <c:v>24.887120753262501</c:v>
                </c:pt>
                <c:pt idx="18080">
                  <c:v>24.888497329442199</c:v>
                </c:pt>
                <c:pt idx="18081">
                  <c:v>24.889873905621901</c:v>
                </c:pt>
                <c:pt idx="18082">
                  <c:v>24.891250481801698</c:v>
                </c:pt>
                <c:pt idx="18083">
                  <c:v>24.8926270579814</c:v>
                </c:pt>
                <c:pt idx="18084">
                  <c:v>24.894003634161098</c:v>
                </c:pt>
                <c:pt idx="18085">
                  <c:v>24.8953802103408</c:v>
                </c:pt>
                <c:pt idx="18086">
                  <c:v>24.896756786520601</c:v>
                </c:pt>
                <c:pt idx="18087">
                  <c:v>24.8981333627003</c:v>
                </c:pt>
                <c:pt idx="18088">
                  <c:v>24.899509938880001</c:v>
                </c:pt>
                <c:pt idx="18089">
                  <c:v>24.900886515059799</c:v>
                </c:pt>
                <c:pt idx="18090">
                  <c:v>24.902263091239501</c:v>
                </c:pt>
                <c:pt idx="18091">
                  <c:v>24.903639667419199</c:v>
                </c:pt>
                <c:pt idx="18092">
                  <c:v>24.905016243598901</c:v>
                </c:pt>
                <c:pt idx="18093">
                  <c:v>24.906392819778699</c:v>
                </c:pt>
                <c:pt idx="18094">
                  <c:v>24.9077693959584</c:v>
                </c:pt>
                <c:pt idx="18095">
                  <c:v>24.909145972138099</c:v>
                </c:pt>
                <c:pt idx="18096">
                  <c:v>24.9105225483178</c:v>
                </c:pt>
                <c:pt idx="18097">
                  <c:v>24.911899124497602</c:v>
                </c:pt>
                <c:pt idx="18098">
                  <c:v>24.9132757006773</c:v>
                </c:pt>
                <c:pt idx="18099">
                  <c:v>24.914652276857002</c:v>
                </c:pt>
                <c:pt idx="18100">
                  <c:v>24.9160288530367</c:v>
                </c:pt>
                <c:pt idx="18101">
                  <c:v>24.917405429216501</c:v>
                </c:pt>
                <c:pt idx="18102">
                  <c:v>24.918782005396199</c:v>
                </c:pt>
                <c:pt idx="18103">
                  <c:v>24.920158581575901</c:v>
                </c:pt>
                <c:pt idx="18104">
                  <c:v>24.921535157755599</c:v>
                </c:pt>
                <c:pt idx="18105">
                  <c:v>24.9229117339354</c:v>
                </c:pt>
                <c:pt idx="18106">
                  <c:v>24.924288310115099</c:v>
                </c:pt>
                <c:pt idx="18107">
                  <c:v>24.9256648862948</c:v>
                </c:pt>
                <c:pt idx="18108">
                  <c:v>24.927041462474499</c:v>
                </c:pt>
                <c:pt idx="18109">
                  <c:v>24.9284180386543</c:v>
                </c:pt>
                <c:pt idx="18110">
                  <c:v>24.929794614834002</c:v>
                </c:pt>
                <c:pt idx="18111">
                  <c:v>24.9311711910137</c:v>
                </c:pt>
                <c:pt idx="18112">
                  <c:v>24.932547767193402</c:v>
                </c:pt>
                <c:pt idx="18113">
                  <c:v>24.933924343373199</c:v>
                </c:pt>
                <c:pt idx="18114">
                  <c:v>24.935300919552901</c:v>
                </c:pt>
                <c:pt idx="18115">
                  <c:v>24.936677495732599</c:v>
                </c:pt>
                <c:pt idx="18116">
                  <c:v>24.938054071912301</c:v>
                </c:pt>
                <c:pt idx="18117">
                  <c:v>24.939430648092099</c:v>
                </c:pt>
                <c:pt idx="18118">
                  <c:v>24.940807224271801</c:v>
                </c:pt>
                <c:pt idx="18119">
                  <c:v>24.942183800451499</c:v>
                </c:pt>
                <c:pt idx="18120">
                  <c:v>24.9435603766313</c:v>
                </c:pt>
                <c:pt idx="18121">
                  <c:v>24.944936952810998</c:v>
                </c:pt>
                <c:pt idx="18122">
                  <c:v>24.9463135289907</c:v>
                </c:pt>
                <c:pt idx="18123">
                  <c:v>24.947690105170398</c:v>
                </c:pt>
                <c:pt idx="18124">
                  <c:v>24.9490666813502</c:v>
                </c:pt>
                <c:pt idx="18125">
                  <c:v>24.950443257529901</c:v>
                </c:pt>
                <c:pt idx="18126">
                  <c:v>24.9518198337096</c:v>
                </c:pt>
                <c:pt idx="18127">
                  <c:v>24.953196409889301</c:v>
                </c:pt>
                <c:pt idx="18128">
                  <c:v>24.954572986069099</c:v>
                </c:pt>
                <c:pt idx="18129">
                  <c:v>24.955949562248801</c:v>
                </c:pt>
                <c:pt idx="18130">
                  <c:v>24.957326138428499</c:v>
                </c:pt>
                <c:pt idx="18131">
                  <c:v>24.958702714608201</c:v>
                </c:pt>
                <c:pt idx="18132">
                  <c:v>24.960079290787998</c:v>
                </c:pt>
                <c:pt idx="18133">
                  <c:v>24.9614558669677</c:v>
                </c:pt>
                <c:pt idx="18134">
                  <c:v>24.962832443147398</c:v>
                </c:pt>
                <c:pt idx="18135">
                  <c:v>24.9642090193271</c:v>
                </c:pt>
                <c:pt idx="18136">
                  <c:v>24.965585595506901</c:v>
                </c:pt>
                <c:pt idx="18137">
                  <c:v>24.9669621716866</c:v>
                </c:pt>
                <c:pt idx="18138">
                  <c:v>24.968338747866301</c:v>
                </c:pt>
                <c:pt idx="18139">
                  <c:v>24.969715324046</c:v>
                </c:pt>
                <c:pt idx="18140">
                  <c:v>24.971091900225801</c:v>
                </c:pt>
                <c:pt idx="18141">
                  <c:v>24.972468476405499</c:v>
                </c:pt>
                <c:pt idx="18142">
                  <c:v>24.973845052585201</c:v>
                </c:pt>
                <c:pt idx="18143">
                  <c:v>24.975221628764899</c:v>
                </c:pt>
                <c:pt idx="18144">
                  <c:v>24.9765982049447</c:v>
                </c:pt>
                <c:pt idx="18145">
                  <c:v>24.977974781124399</c:v>
                </c:pt>
                <c:pt idx="18146">
                  <c:v>24.9793513573041</c:v>
                </c:pt>
                <c:pt idx="18147">
                  <c:v>24.980727933483799</c:v>
                </c:pt>
                <c:pt idx="18148">
                  <c:v>24.9821045096636</c:v>
                </c:pt>
                <c:pt idx="18149">
                  <c:v>24.983481085843302</c:v>
                </c:pt>
                <c:pt idx="18150">
                  <c:v>24.984857662023</c:v>
                </c:pt>
                <c:pt idx="18151">
                  <c:v>24.986234238202702</c:v>
                </c:pt>
                <c:pt idx="18152">
                  <c:v>24.987610814382499</c:v>
                </c:pt>
                <c:pt idx="18153">
                  <c:v>24.988987390562201</c:v>
                </c:pt>
                <c:pt idx="18154">
                  <c:v>24.990363966741899</c:v>
                </c:pt>
                <c:pt idx="18155">
                  <c:v>24.991740542921701</c:v>
                </c:pt>
                <c:pt idx="18156">
                  <c:v>24.993117119101399</c:v>
                </c:pt>
                <c:pt idx="18157">
                  <c:v>24.994493695281101</c:v>
                </c:pt>
                <c:pt idx="18158">
                  <c:v>24.995870271460799</c:v>
                </c:pt>
                <c:pt idx="18159">
                  <c:v>24.9972468476406</c:v>
                </c:pt>
                <c:pt idx="18160">
                  <c:v>24.998623423820298</c:v>
                </c:pt>
                <c:pt idx="18161">
                  <c:v>25</c:v>
                </c:pt>
                <c:pt idx="18162">
                  <c:v>25.001376576179702</c:v>
                </c:pt>
                <c:pt idx="18163">
                  <c:v>25.002753152359499</c:v>
                </c:pt>
                <c:pt idx="18164">
                  <c:v>25.004129728539201</c:v>
                </c:pt>
                <c:pt idx="18165">
                  <c:v>25.005506304718899</c:v>
                </c:pt>
                <c:pt idx="18166">
                  <c:v>25.006882880898601</c:v>
                </c:pt>
                <c:pt idx="18167">
                  <c:v>25.008259457078399</c:v>
                </c:pt>
                <c:pt idx="18168">
                  <c:v>25.009636033258101</c:v>
                </c:pt>
                <c:pt idx="18169">
                  <c:v>25.011012609437799</c:v>
                </c:pt>
                <c:pt idx="18170">
                  <c:v>25.012389185617501</c:v>
                </c:pt>
                <c:pt idx="18171">
                  <c:v>25.013765761797298</c:v>
                </c:pt>
                <c:pt idx="18172">
                  <c:v>25.015142337977</c:v>
                </c:pt>
                <c:pt idx="18173">
                  <c:v>25.016518914156698</c:v>
                </c:pt>
                <c:pt idx="18174">
                  <c:v>25.0178954903364</c:v>
                </c:pt>
                <c:pt idx="18175">
                  <c:v>25.019272066516201</c:v>
                </c:pt>
                <c:pt idx="18176">
                  <c:v>25.0206486426959</c:v>
                </c:pt>
                <c:pt idx="18177">
                  <c:v>25.022025218875601</c:v>
                </c:pt>
                <c:pt idx="18178">
                  <c:v>25.0234017950553</c:v>
                </c:pt>
                <c:pt idx="18179">
                  <c:v>25.024778371235101</c:v>
                </c:pt>
                <c:pt idx="18180">
                  <c:v>25.026154947414799</c:v>
                </c:pt>
                <c:pt idx="18181">
                  <c:v>25.027531523594501</c:v>
                </c:pt>
                <c:pt idx="18182">
                  <c:v>25.028908099774299</c:v>
                </c:pt>
                <c:pt idx="18183">
                  <c:v>25.030284675954</c:v>
                </c:pt>
                <c:pt idx="18184">
                  <c:v>25.031661252133699</c:v>
                </c:pt>
                <c:pt idx="18185">
                  <c:v>25.0330378283134</c:v>
                </c:pt>
                <c:pt idx="18186">
                  <c:v>25.034414404493202</c:v>
                </c:pt>
                <c:pt idx="18187">
                  <c:v>25.0357909806729</c:v>
                </c:pt>
                <c:pt idx="18188">
                  <c:v>25.037167556852602</c:v>
                </c:pt>
                <c:pt idx="18189">
                  <c:v>25.0385441330323</c:v>
                </c:pt>
                <c:pt idx="18190">
                  <c:v>25.039920709212101</c:v>
                </c:pt>
                <c:pt idx="18191">
                  <c:v>25.041297285391799</c:v>
                </c:pt>
                <c:pt idx="18192">
                  <c:v>25.042673861571501</c:v>
                </c:pt>
                <c:pt idx="18193">
                  <c:v>25.044050437751199</c:v>
                </c:pt>
                <c:pt idx="18194">
                  <c:v>25.045427013931</c:v>
                </c:pt>
                <c:pt idx="18195">
                  <c:v>25.046803590110699</c:v>
                </c:pt>
                <c:pt idx="18196">
                  <c:v>25.0481801662904</c:v>
                </c:pt>
                <c:pt idx="18197">
                  <c:v>25.049556742470099</c:v>
                </c:pt>
                <c:pt idx="18198">
                  <c:v>25.0509333186499</c:v>
                </c:pt>
                <c:pt idx="18199">
                  <c:v>25.052309894829602</c:v>
                </c:pt>
                <c:pt idx="18200">
                  <c:v>25.0536864710093</c:v>
                </c:pt>
                <c:pt idx="18201">
                  <c:v>25.055063047189002</c:v>
                </c:pt>
                <c:pt idx="18202">
                  <c:v>25.056439623368799</c:v>
                </c:pt>
                <c:pt idx="18203">
                  <c:v>25.057816199548501</c:v>
                </c:pt>
                <c:pt idx="18204">
                  <c:v>25.059192775728199</c:v>
                </c:pt>
                <c:pt idx="18205">
                  <c:v>25.060569351907901</c:v>
                </c:pt>
                <c:pt idx="18206">
                  <c:v>25.061945928087699</c:v>
                </c:pt>
                <c:pt idx="18207">
                  <c:v>25.063322504267401</c:v>
                </c:pt>
                <c:pt idx="18208">
                  <c:v>25.064699080447099</c:v>
                </c:pt>
                <c:pt idx="18209">
                  <c:v>25.066075656626801</c:v>
                </c:pt>
                <c:pt idx="18210">
                  <c:v>25.067452232806598</c:v>
                </c:pt>
                <c:pt idx="18211">
                  <c:v>25.0688288089863</c:v>
                </c:pt>
                <c:pt idx="18212">
                  <c:v>25.070205385165998</c:v>
                </c:pt>
                <c:pt idx="18213">
                  <c:v>25.0715819613457</c:v>
                </c:pt>
                <c:pt idx="18214">
                  <c:v>25.072958537525501</c:v>
                </c:pt>
                <c:pt idx="18215">
                  <c:v>25.0743351137052</c:v>
                </c:pt>
                <c:pt idx="18216">
                  <c:v>25.075711689884901</c:v>
                </c:pt>
                <c:pt idx="18217">
                  <c:v>25.077088266064699</c:v>
                </c:pt>
                <c:pt idx="18218">
                  <c:v>25.078464842244401</c:v>
                </c:pt>
                <c:pt idx="18219">
                  <c:v>25.079841418424099</c:v>
                </c:pt>
                <c:pt idx="18220">
                  <c:v>25.081217994603801</c:v>
                </c:pt>
                <c:pt idx="18221">
                  <c:v>25.082594570783598</c:v>
                </c:pt>
                <c:pt idx="18222">
                  <c:v>25.0839711469633</c:v>
                </c:pt>
                <c:pt idx="18223">
                  <c:v>25.085347723142998</c:v>
                </c:pt>
                <c:pt idx="18224">
                  <c:v>25.0867242993227</c:v>
                </c:pt>
                <c:pt idx="18225">
                  <c:v>25.088100875502501</c:v>
                </c:pt>
                <c:pt idx="18226">
                  <c:v>25.0894774516822</c:v>
                </c:pt>
                <c:pt idx="18227">
                  <c:v>25.090854027861901</c:v>
                </c:pt>
                <c:pt idx="18228">
                  <c:v>25.0922306040416</c:v>
                </c:pt>
                <c:pt idx="18229">
                  <c:v>25.093607180221401</c:v>
                </c:pt>
                <c:pt idx="18230">
                  <c:v>25.094983756401099</c:v>
                </c:pt>
                <c:pt idx="18231">
                  <c:v>25.096360332580801</c:v>
                </c:pt>
                <c:pt idx="18232">
                  <c:v>25.097736908760499</c:v>
                </c:pt>
                <c:pt idx="18233">
                  <c:v>25.0991134849403</c:v>
                </c:pt>
                <c:pt idx="18234">
                  <c:v>25.100490061119999</c:v>
                </c:pt>
                <c:pt idx="18235">
                  <c:v>25.1018666372997</c:v>
                </c:pt>
                <c:pt idx="18236">
                  <c:v>25.103243213479399</c:v>
                </c:pt>
                <c:pt idx="18237">
                  <c:v>25.1046197896592</c:v>
                </c:pt>
                <c:pt idx="18238">
                  <c:v>25.105996365838902</c:v>
                </c:pt>
                <c:pt idx="18239">
                  <c:v>25.1073729420186</c:v>
                </c:pt>
                <c:pt idx="18240">
                  <c:v>25.108749518198302</c:v>
                </c:pt>
                <c:pt idx="18241">
                  <c:v>25.110126094378099</c:v>
                </c:pt>
                <c:pt idx="18242">
                  <c:v>25.111502670557801</c:v>
                </c:pt>
                <c:pt idx="18243">
                  <c:v>25.112879246737499</c:v>
                </c:pt>
                <c:pt idx="18244">
                  <c:v>25.114255822917201</c:v>
                </c:pt>
                <c:pt idx="18245">
                  <c:v>25.115632399096999</c:v>
                </c:pt>
                <c:pt idx="18246">
                  <c:v>25.117008975276701</c:v>
                </c:pt>
                <c:pt idx="18247">
                  <c:v>25.118385551456399</c:v>
                </c:pt>
                <c:pt idx="18248">
                  <c:v>25.1197621276362</c:v>
                </c:pt>
                <c:pt idx="18249">
                  <c:v>25.121138703815902</c:v>
                </c:pt>
                <c:pt idx="18250">
                  <c:v>25.1225152799956</c:v>
                </c:pt>
                <c:pt idx="18251">
                  <c:v>25.123891856175302</c:v>
                </c:pt>
                <c:pt idx="18252">
                  <c:v>25.125268432355099</c:v>
                </c:pt>
                <c:pt idx="18253">
                  <c:v>25.126645008534801</c:v>
                </c:pt>
                <c:pt idx="18254">
                  <c:v>25.128021584714499</c:v>
                </c:pt>
                <c:pt idx="18255">
                  <c:v>25.129398160894201</c:v>
                </c:pt>
                <c:pt idx="18256">
                  <c:v>25.130774737073999</c:v>
                </c:pt>
                <c:pt idx="18257">
                  <c:v>25.132151313253701</c:v>
                </c:pt>
                <c:pt idx="18258">
                  <c:v>25.133527889433399</c:v>
                </c:pt>
                <c:pt idx="18259">
                  <c:v>25.134904465613101</c:v>
                </c:pt>
                <c:pt idx="18260">
                  <c:v>25.136281041792898</c:v>
                </c:pt>
                <c:pt idx="18261">
                  <c:v>25.1376576179726</c:v>
                </c:pt>
                <c:pt idx="18262">
                  <c:v>25.139034194152298</c:v>
                </c:pt>
                <c:pt idx="18263">
                  <c:v>25.140410770332</c:v>
                </c:pt>
                <c:pt idx="18264">
                  <c:v>25.141787346511801</c:v>
                </c:pt>
                <c:pt idx="18265">
                  <c:v>25.1431639226915</c:v>
                </c:pt>
                <c:pt idx="18266">
                  <c:v>25.144540498871201</c:v>
                </c:pt>
                <c:pt idx="18267">
                  <c:v>25.1459170750509</c:v>
                </c:pt>
                <c:pt idx="18268">
                  <c:v>25.147293651230701</c:v>
                </c:pt>
                <c:pt idx="18269">
                  <c:v>25.148670227410399</c:v>
                </c:pt>
                <c:pt idx="18270">
                  <c:v>25.150046803590101</c:v>
                </c:pt>
                <c:pt idx="18271">
                  <c:v>25.151423379769799</c:v>
                </c:pt>
                <c:pt idx="18272">
                  <c:v>25.1527999559496</c:v>
                </c:pt>
                <c:pt idx="18273">
                  <c:v>25.154176532129298</c:v>
                </c:pt>
                <c:pt idx="18274">
                  <c:v>25.155553108309</c:v>
                </c:pt>
                <c:pt idx="18275">
                  <c:v>25.156929684488698</c:v>
                </c:pt>
                <c:pt idx="18276">
                  <c:v>25.1583062606685</c:v>
                </c:pt>
                <c:pt idx="18277">
                  <c:v>25.159682836848202</c:v>
                </c:pt>
                <c:pt idx="18278">
                  <c:v>25.1610594130279</c:v>
                </c:pt>
                <c:pt idx="18279">
                  <c:v>25.162435989207601</c:v>
                </c:pt>
                <c:pt idx="18280">
                  <c:v>25.163812565387399</c:v>
                </c:pt>
                <c:pt idx="18281">
                  <c:v>25.165189141567101</c:v>
                </c:pt>
                <c:pt idx="18282">
                  <c:v>25.166565717746799</c:v>
                </c:pt>
                <c:pt idx="18283">
                  <c:v>25.1679422939266</c:v>
                </c:pt>
                <c:pt idx="18284">
                  <c:v>25.169318870106299</c:v>
                </c:pt>
                <c:pt idx="18285">
                  <c:v>25.170695446286</c:v>
                </c:pt>
                <c:pt idx="18286">
                  <c:v>25.172072022465699</c:v>
                </c:pt>
                <c:pt idx="18287">
                  <c:v>25.1734485986455</c:v>
                </c:pt>
                <c:pt idx="18288">
                  <c:v>25.174825174825202</c:v>
                </c:pt>
                <c:pt idx="18289">
                  <c:v>25.1762017510049</c:v>
                </c:pt>
                <c:pt idx="18290">
                  <c:v>25.177578327184602</c:v>
                </c:pt>
                <c:pt idx="18291">
                  <c:v>25.178954903364399</c:v>
                </c:pt>
                <c:pt idx="18292">
                  <c:v>25.180331479544101</c:v>
                </c:pt>
                <c:pt idx="18293">
                  <c:v>25.181708055723799</c:v>
                </c:pt>
                <c:pt idx="18294">
                  <c:v>25.183084631903501</c:v>
                </c:pt>
                <c:pt idx="18295">
                  <c:v>25.184461208083299</c:v>
                </c:pt>
                <c:pt idx="18296">
                  <c:v>25.185837784263001</c:v>
                </c:pt>
                <c:pt idx="18297">
                  <c:v>25.187214360442699</c:v>
                </c:pt>
                <c:pt idx="18298">
                  <c:v>25.188590936622401</c:v>
                </c:pt>
                <c:pt idx="18299">
                  <c:v>25.189967512802198</c:v>
                </c:pt>
                <c:pt idx="18300">
                  <c:v>25.1913440889819</c:v>
                </c:pt>
                <c:pt idx="18301">
                  <c:v>25.192720665161598</c:v>
                </c:pt>
                <c:pt idx="18302">
                  <c:v>25.1940972413413</c:v>
                </c:pt>
                <c:pt idx="18303">
                  <c:v>25.195473817521101</c:v>
                </c:pt>
                <c:pt idx="18304">
                  <c:v>25.196850393700799</c:v>
                </c:pt>
                <c:pt idx="18305">
                  <c:v>25.198226969880501</c:v>
                </c:pt>
                <c:pt idx="18306">
                  <c:v>25.199603546060199</c:v>
                </c:pt>
                <c:pt idx="18307">
                  <c:v>25.200980122240001</c:v>
                </c:pt>
                <c:pt idx="18308">
                  <c:v>25.202356698419699</c:v>
                </c:pt>
                <c:pt idx="18309">
                  <c:v>25.203733274599401</c:v>
                </c:pt>
                <c:pt idx="18310">
                  <c:v>25.205109850779198</c:v>
                </c:pt>
                <c:pt idx="18311">
                  <c:v>25.2064864269589</c:v>
                </c:pt>
                <c:pt idx="18312">
                  <c:v>25.207863003138598</c:v>
                </c:pt>
                <c:pt idx="18313">
                  <c:v>25.2092395793183</c:v>
                </c:pt>
                <c:pt idx="18314">
                  <c:v>25.210616155497998</c:v>
                </c:pt>
                <c:pt idx="18315">
                  <c:v>25.2119927316778</c:v>
                </c:pt>
                <c:pt idx="18316">
                  <c:v>25.213369307857501</c:v>
                </c:pt>
                <c:pt idx="18317">
                  <c:v>25.2147458840372</c:v>
                </c:pt>
                <c:pt idx="18318">
                  <c:v>25.216122460217001</c:v>
                </c:pt>
                <c:pt idx="18319">
                  <c:v>25.217499036396699</c:v>
                </c:pt>
                <c:pt idx="18320">
                  <c:v>25.218875612576401</c:v>
                </c:pt>
                <c:pt idx="18321">
                  <c:v>25.220252188756099</c:v>
                </c:pt>
                <c:pt idx="18322">
                  <c:v>25.2216287649359</c:v>
                </c:pt>
                <c:pt idx="18323">
                  <c:v>25.223005341115599</c:v>
                </c:pt>
                <c:pt idx="18324">
                  <c:v>25.2243819172953</c:v>
                </c:pt>
                <c:pt idx="18325">
                  <c:v>25.225758493474999</c:v>
                </c:pt>
                <c:pt idx="18326">
                  <c:v>25.2271350696548</c:v>
                </c:pt>
                <c:pt idx="18327">
                  <c:v>25.228511645834502</c:v>
                </c:pt>
                <c:pt idx="18328">
                  <c:v>25.2298882220142</c:v>
                </c:pt>
                <c:pt idx="18329">
                  <c:v>25.231264798193902</c:v>
                </c:pt>
                <c:pt idx="18330">
                  <c:v>25.232641374373699</c:v>
                </c:pt>
                <c:pt idx="18331">
                  <c:v>25.234017950553401</c:v>
                </c:pt>
                <c:pt idx="18332">
                  <c:v>25.235394526733099</c:v>
                </c:pt>
                <c:pt idx="18333">
                  <c:v>25.236771102912801</c:v>
                </c:pt>
                <c:pt idx="18334">
                  <c:v>25.238147679092599</c:v>
                </c:pt>
                <c:pt idx="18335">
                  <c:v>25.2395242552723</c:v>
                </c:pt>
                <c:pt idx="18336">
                  <c:v>25.240900831451999</c:v>
                </c:pt>
                <c:pt idx="18337">
                  <c:v>25.2422774076317</c:v>
                </c:pt>
                <c:pt idx="18338">
                  <c:v>25.243653983811502</c:v>
                </c:pt>
                <c:pt idx="18339">
                  <c:v>25.2450305599912</c:v>
                </c:pt>
                <c:pt idx="18340">
                  <c:v>25.246407136170902</c:v>
                </c:pt>
                <c:pt idx="18341">
                  <c:v>25.2477837123506</c:v>
                </c:pt>
                <c:pt idx="18342">
                  <c:v>25.249160288530401</c:v>
                </c:pt>
                <c:pt idx="18343">
                  <c:v>25.250536864710099</c:v>
                </c:pt>
                <c:pt idx="18344">
                  <c:v>25.251913440889801</c:v>
                </c:pt>
                <c:pt idx="18345">
                  <c:v>25.253290017069599</c:v>
                </c:pt>
                <c:pt idx="18346">
                  <c:v>25.254666593249301</c:v>
                </c:pt>
                <c:pt idx="18347">
                  <c:v>25.256043169428999</c:v>
                </c:pt>
                <c:pt idx="18348">
                  <c:v>25.257419745608701</c:v>
                </c:pt>
                <c:pt idx="18349">
                  <c:v>25.258796321788498</c:v>
                </c:pt>
                <c:pt idx="18350">
                  <c:v>25.2601728979682</c:v>
                </c:pt>
                <c:pt idx="18351">
                  <c:v>25.261549474147898</c:v>
                </c:pt>
                <c:pt idx="18352">
                  <c:v>25.2629260503276</c:v>
                </c:pt>
                <c:pt idx="18353">
                  <c:v>25.264302626507401</c:v>
                </c:pt>
                <c:pt idx="18354">
                  <c:v>25.2656792026871</c:v>
                </c:pt>
                <c:pt idx="18355">
                  <c:v>25.267055778866801</c:v>
                </c:pt>
                <c:pt idx="18356">
                  <c:v>25.2684323550465</c:v>
                </c:pt>
                <c:pt idx="18357">
                  <c:v>25.269808931226301</c:v>
                </c:pt>
                <c:pt idx="18358">
                  <c:v>25.271185507405999</c:v>
                </c:pt>
                <c:pt idx="18359">
                  <c:v>25.272562083585701</c:v>
                </c:pt>
                <c:pt idx="18360">
                  <c:v>25.273938659765399</c:v>
                </c:pt>
                <c:pt idx="18361">
                  <c:v>25.2753152359452</c:v>
                </c:pt>
                <c:pt idx="18362">
                  <c:v>25.276691812124898</c:v>
                </c:pt>
                <c:pt idx="18363">
                  <c:v>25.2780683883046</c:v>
                </c:pt>
                <c:pt idx="18364">
                  <c:v>25.279444964484298</c:v>
                </c:pt>
                <c:pt idx="18365">
                  <c:v>25.2808215406641</c:v>
                </c:pt>
                <c:pt idx="18366">
                  <c:v>25.282198116843801</c:v>
                </c:pt>
                <c:pt idx="18367">
                  <c:v>25.2835746930235</c:v>
                </c:pt>
                <c:pt idx="18368">
                  <c:v>25.284951269203201</c:v>
                </c:pt>
                <c:pt idx="18369">
                  <c:v>25.286327845382999</c:v>
                </c:pt>
                <c:pt idx="18370">
                  <c:v>25.287704421562701</c:v>
                </c:pt>
                <c:pt idx="18371">
                  <c:v>25.289080997742399</c:v>
                </c:pt>
                <c:pt idx="18372">
                  <c:v>25.290457573922101</c:v>
                </c:pt>
                <c:pt idx="18373">
                  <c:v>25.291834150101899</c:v>
                </c:pt>
                <c:pt idx="18374">
                  <c:v>25.2932107262816</c:v>
                </c:pt>
                <c:pt idx="18375">
                  <c:v>25.294587302461299</c:v>
                </c:pt>
                <c:pt idx="18376">
                  <c:v>25.2959638786411</c:v>
                </c:pt>
                <c:pt idx="18377">
                  <c:v>25.297340454820802</c:v>
                </c:pt>
                <c:pt idx="18378">
                  <c:v>25.2987170310005</c:v>
                </c:pt>
                <c:pt idx="18379">
                  <c:v>25.300093607180202</c:v>
                </c:pt>
                <c:pt idx="18380">
                  <c:v>25.301470183359999</c:v>
                </c:pt>
                <c:pt idx="18381">
                  <c:v>25.302846759539701</c:v>
                </c:pt>
                <c:pt idx="18382">
                  <c:v>25.304223335719399</c:v>
                </c:pt>
                <c:pt idx="18383">
                  <c:v>25.305599911899101</c:v>
                </c:pt>
                <c:pt idx="18384">
                  <c:v>25.306976488078899</c:v>
                </c:pt>
                <c:pt idx="18385">
                  <c:v>25.308353064258601</c:v>
                </c:pt>
                <c:pt idx="18386">
                  <c:v>25.309729640438299</c:v>
                </c:pt>
                <c:pt idx="18387">
                  <c:v>25.311106216618001</c:v>
                </c:pt>
                <c:pt idx="18388">
                  <c:v>25.312482792797798</c:v>
                </c:pt>
                <c:pt idx="18389">
                  <c:v>25.3138593689775</c:v>
                </c:pt>
                <c:pt idx="18390">
                  <c:v>25.315235945157202</c:v>
                </c:pt>
                <c:pt idx="18391">
                  <c:v>25.3166125213369</c:v>
                </c:pt>
                <c:pt idx="18392">
                  <c:v>25.317989097516701</c:v>
                </c:pt>
                <c:pt idx="18393">
                  <c:v>25.319365673696399</c:v>
                </c:pt>
                <c:pt idx="18394">
                  <c:v>25.320742249876101</c:v>
                </c:pt>
                <c:pt idx="18395">
                  <c:v>25.322118826055799</c:v>
                </c:pt>
                <c:pt idx="18396">
                  <c:v>25.323495402235601</c:v>
                </c:pt>
                <c:pt idx="18397">
                  <c:v>25.324871978415299</c:v>
                </c:pt>
                <c:pt idx="18398">
                  <c:v>25.326248554595001</c:v>
                </c:pt>
                <c:pt idx="18399">
                  <c:v>25.327625130774699</c:v>
                </c:pt>
                <c:pt idx="18400">
                  <c:v>25.3290017069545</c:v>
                </c:pt>
                <c:pt idx="18401">
                  <c:v>25.330378283134198</c:v>
                </c:pt>
                <c:pt idx="18402">
                  <c:v>25.3317548593139</c:v>
                </c:pt>
                <c:pt idx="18403">
                  <c:v>25.333131435493598</c:v>
                </c:pt>
                <c:pt idx="18404">
                  <c:v>25.3345080116734</c:v>
                </c:pt>
                <c:pt idx="18405">
                  <c:v>25.335884587853101</c:v>
                </c:pt>
                <c:pt idx="18406">
                  <c:v>25.3372611640328</c:v>
                </c:pt>
                <c:pt idx="18407">
                  <c:v>25.338637740212601</c:v>
                </c:pt>
                <c:pt idx="18408">
                  <c:v>25.340014316392299</c:v>
                </c:pt>
                <c:pt idx="18409">
                  <c:v>25.341390892572001</c:v>
                </c:pt>
                <c:pt idx="18410">
                  <c:v>25.342767468751699</c:v>
                </c:pt>
                <c:pt idx="18411">
                  <c:v>25.3441440449315</c:v>
                </c:pt>
                <c:pt idx="18412">
                  <c:v>25.345520621111199</c:v>
                </c:pt>
                <c:pt idx="18413">
                  <c:v>25.3468971972909</c:v>
                </c:pt>
                <c:pt idx="18414">
                  <c:v>25.348273773470599</c:v>
                </c:pt>
                <c:pt idx="18415">
                  <c:v>25.3496503496504</c:v>
                </c:pt>
                <c:pt idx="18416">
                  <c:v>25.351026925830102</c:v>
                </c:pt>
                <c:pt idx="18417">
                  <c:v>25.3524035020098</c:v>
                </c:pt>
                <c:pt idx="18418">
                  <c:v>25.353780078189502</c:v>
                </c:pt>
                <c:pt idx="18419">
                  <c:v>25.355156654369299</c:v>
                </c:pt>
                <c:pt idx="18420">
                  <c:v>25.356533230549001</c:v>
                </c:pt>
                <c:pt idx="18421">
                  <c:v>25.357909806728699</c:v>
                </c:pt>
                <c:pt idx="18422">
                  <c:v>25.359286382908401</c:v>
                </c:pt>
                <c:pt idx="18423">
                  <c:v>25.360662959088199</c:v>
                </c:pt>
                <c:pt idx="18424">
                  <c:v>25.3620395352679</c:v>
                </c:pt>
                <c:pt idx="18425">
                  <c:v>25.363416111447599</c:v>
                </c:pt>
                <c:pt idx="18426">
                  <c:v>25.3647926876273</c:v>
                </c:pt>
                <c:pt idx="18427">
                  <c:v>25.366169263807102</c:v>
                </c:pt>
                <c:pt idx="18428">
                  <c:v>25.3675458399868</c:v>
                </c:pt>
                <c:pt idx="18429">
                  <c:v>25.368922416166502</c:v>
                </c:pt>
                <c:pt idx="18430">
                  <c:v>25.3702989923462</c:v>
                </c:pt>
                <c:pt idx="18431">
                  <c:v>25.371675568526001</c:v>
                </c:pt>
                <c:pt idx="18432">
                  <c:v>25.373052144705699</c:v>
                </c:pt>
                <c:pt idx="18433">
                  <c:v>25.374428720885401</c:v>
                </c:pt>
                <c:pt idx="18434">
                  <c:v>25.375805297065099</c:v>
                </c:pt>
                <c:pt idx="18435">
                  <c:v>25.377181873244901</c:v>
                </c:pt>
                <c:pt idx="18436">
                  <c:v>25.378558449424599</c:v>
                </c:pt>
                <c:pt idx="18437">
                  <c:v>25.379935025604301</c:v>
                </c:pt>
                <c:pt idx="18438">
                  <c:v>25.381311601784098</c:v>
                </c:pt>
                <c:pt idx="18439">
                  <c:v>25.3826881779638</c:v>
                </c:pt>
                <c:pt idx="18440">
                  <c:v>25.384064754143498</c:v>
                </c:pt>
                <c:pt idx="18441">
                  <c:v>25.3854413303232</c:v>
                </c:pt>
                <c:pt idx="18442">
                  <c:v>25.386817906503001</c:v>
                </c:pt>
                <c:pt idx="18443">
                  <c:v>25.3881944826827</c:v>
                </c:pt>
                <c:pt idx="18444">
                  <c:v>25.389571058862401</c:v>
                </c:pt>
                <c:pt idx="18445">
                  <c:v>25.3909476350421</c:v>
                </c:pt>
                <c:pt idx="18446">
                  <c:v>25.392324211221901</c:v>
                </c:pt>
                <c:pt idx="18447">
                  <c:v>25.393700787401599</c:v>
                </c:pt>
                <c:pt idx="18448">
                  <c:v>25.395077363581301</c:v>
                </c:pt>
                <c:pt idx="18449">
                  <c:v>25.396453939760999</c:v>
                </c:pt>
                <c:pt idx="18450">
                  <c:v>25.3978305159408</c:v>
                </c:pt>
                <c:pt idx="18451">
                  <c:v>25.399207092120498</c:v>
                </c:pt>
                <c:pt idx="18452">
                  <c:v>25.4005836683002</c:v>
                </c:pt>
                <c:pt idx="18453">
                  <c:v>25.401960244479898</c:v>
                </c:pt>
                <c:pt idx="18454">
                  <c:v>25.4033368206597</c:v>
                </c:pt>
                <c:pt idx="18455">
                  <c:v>25.404713396839401</c:v>
                </c:pt>
                <c:pt idx="18456">
                  <c:v>25.4060899730191</c:v>
                </c:pt>
                <c:pt idx="18457">
                  <c:v>25.407466549198801</c:v>
                </c:pt>
                <c:pt idx="18458">
                  <c:v>25.408843125378599</c:v>
                </c:pt>
                <c:pt idx="18459">
                  <c:v>25.410219701558301</c:v>
                </c:pt>
                <c:pt idx="18460">
                  <c:v>25.411596277737999</c:v>
                </c:pt>
                <c:pt idx="18461">
                  <c:v>25.412972853917701</c:v>
                </c:pt>
                <c:pt idx="18462">
                  <c:v>25.414349430097499</c:v>
                </c:pt>
                <c:pt idx="18463">
                  <c:v>25.4157260062772</c:v>
                </c:pt>
                <c:pt idx="18464">
                  <c:v>25.417102582456899</c:v>
                </c:pt>
                <c:pt idx="18465">
                  <c:v>25.4184791586366</c:v>
                </c:pt>
                <c:pt idx="18466">
                  <c:v>25.419855734816402</c:v>
                </c:pt>
                <c:pt idx="18467">
                  <c:v>25.4212323109961</c:v>
                </c:pt>
                <c:pt idx="18468">
                  <c:v>25.422608887175802</c:v>
                </c:pt>
                <c:pt idx="18469">
                  <c:v>25.4239854633555</c:v>
                </c:pt>
                <c:pt idx="18470">
                  <c:v>25.425362039535301</c:v>
                </c:pt>
                <c:pt idx="18471">
                  <c:v>25.426738615714999</c:v>
                </c:pt>
                <c:pt idx="18472">
                  <c:v>25.428115191894701</c:v>
                </c:pt>
                <c:pt idx="18473">
                  <c:v>25.429491768074499</c:v>
                </c:pt>
                <c:pt idx="18474">
                  <c:v>25.430868344254201</c:v>
                </c:pt>
                <c:pt idx="18475">
                  <c:v>25.432244920433899</c:v>
                </c:pt>
                <c:pt idx="18476">
                  <c:v>25.4336214966136</c:v>
                </c:pt>
                <c:pt idx="18477">
                  <c:v>25.434998072793402</c:v>
                </c:pt>
                <c:pt idx="18478">
                  <c:v>25.4363746489731</c:v>
                </c:pt>
                <c:pt idx="18479">
                  <c:v>25.437751225152802</c:v>
                </c:pt>
                <c:pt idx="18480">
                  <c:v>25.4391278013325</c:v>
                </c:pt>
                <c:pt idx="18481">
                  <c:v>25.440504377512301</c:v>
                </c:pt>
                <c:pt idx="18482">
                  <c:v>25.441880953691999</c:v>
                </c:pt>
                <c:pt idx="18483">
                  <c:v>25.443257529871701</c:v>
                </c:pt>
                <c:pt idx="18484">
                  <c:v>25.444634106051399</c:v>
                </c:pt>
                <c:pt idx="18485">
                  <c:v>25.446010682231201</c:v>
                </c:pt>
                <c:pt idx="18486">
                  <c:v>25.447387258410899</c:v>
                </c:pt>
                <c:pt idx="18487">
                  <c:v>25.448763834590601</c:v>
                </c:pt>
                <c:pt idx="18488">
                  <c:v>25.450140410770299</c:v>
                </c:pt>
                <c:pt idx="18489">
                  <c:v>25.4515169869501</c:v>
                </c:pt>
                <c:pt idx="18490">
                  <c:v>25.452893563129798</c:v>
                </c:pt>
                <c:pt idx="18491">
                  <c:v>25.4542701393095</c:v>
                </c:pt>
                <c:pt idx="18492">
                  <c:v>25.455646715489198</c:v>
                </c:pt>
                <c:pt idx="18493">
                  <c:v>25.457023291669</c:v>
                </c:pt>
                <c:pt idx="18494">
                  <c:v>25.458399867848701</c:v>
                </c:pt>
                <c:pt idx="18495">
                  <c:v>25.4597764440284</c:v>
                </c:pt>
                <c:pt idx="18496">
                  <c:v>25.461153020208101</c:v>
                </c:pt>
                <c:pt idx="18497">
                  <c:v>25.462529596387899</c:v>
                </c:pt>
                <c:pt idx="18498">
                  <c:v>25.463906172567601</c:v>
                </c:pt>
                <c:pt idx="18499">
                  <c:v>25.465282748747299</c:v>
                </c:pt>
                <c:pt idx="18500">
                  <c:v>25.466659324927001</c:v>
                </c:pt>
                <c:pt idx="18501">
                  <c:v>25.468035901106798</c:v>
                </c:pt>
                <c:pt idx="18502">
                  <c:v>25.4694124772865</c:v>
                </c:pt>
                <c:pt idx="18503">
                  <c:v>25.470789053466198</c:v>
                </c:pt>
                <c:pt idx="18504">
                  <c:v>25.472165629646</c:v>
                </c:pt>
                <c:pt idx="18505">
                  <c:v>25.473542205825702</c:v>
                </c:pt>
                <c:pt idx="18506">
                  <c:v>25.4749187820054</c:v>
                </c:pt>
                <c:pt idx="18507">
                  <c:v>25.476295358185101</c:v>
                </c:pt>
                <c:pt idx="18508">
                  <c:v>25.477671934364899</c:v>
                </c:pt>
                <c:pt idx="18509">
                  <c:v>25.479048510544601</c:v>
                </c:pt>
                <c:pt idx="18510">
                  <c:v>25.480425086724299</c:v>
                </c:pt>
                <c:pt idx="18511">
                  <c:v>25.481801662904001</c:v>
                </c:pt>
                <c:pt idx="18512">
                  <c:v>25.483178239083799</c:v>
                </c:pt>
                <c:pt idx="18513">
                  <c:v>25.4845548152635</c:v>
                </c:pt>
                <c:pt idx="18514">
                  <c:v>25.485931391443199</c:v>
                </c:pt>
                <c:pt idx="18515">
                  <c:v>25.4873079676229</c:v>
                </c:pt>
                <c:pt idx="18516">
                  <c:v>25.488684543802702</c:v>
                </c:pt>
                <c:pt idx="18517">
                  <c:v>25.4900611199824</c:v>
                </c:pt>
                <c:pt idx="18518">
                  <c:v>25.491437696162102</c:v>
                </c:pt>
                <c:pt idx="18519">
                  <c:v>25.4928142723418</c:v>
                </c:pt>
                <c:pt idx="18520">
                  <c:v>25.494190848521601</c:v>
                </c:pt>
                <c:pt idx="18521">
                  <c:v>25.495567424701299</c:v>
                </c:pt>
                <c:pt idx="18522">
                  <c:v>25.496944000881001</c:v>
                </c:pt>
                <c:pt idx="18523">
                  <c:v>25.498320577060699</c:v>
                </c:pt>
                <c:pt idx="18524">
                  <c:v>25.499697153240501</c:v>
                </c:pt>
                <c:pt idx="18525">
                  <c:v>25.501073729420199</c:v>
                </c:pt>
                <c:pt idx="18526">
                  <c:v>25.502450305599901</c:v>
                </c:pt>
                <c:pt idx="18527">
                  <c:v>25.503826881779599</c:v>
                </c:pt>
                <c:pt idx="18528">
                  <c:v>25.5052034579594</c:v>
                </c:pt>
                <c:pt idx="18529">
                  <c:v>25.506580034139098</c:v>
                </c:pt>
                <c:pt idx="18530">
                  <c:v>25.5079566103188</c:v>
                </c:pt>
                <c:pt idx="18531">
                  <c:v>25.509333186498498</c:v>
                </c:pt>
                <c:pt idx="18532">
                  <c:v>25.510709762678299</c:v>
                </c:pt>
                <c:pt idx="18533">
                  <c:v>25.512086338858001</c:v>
                </c:pt>
                <c:pt idx="18534">
                  <c:v>25.513462915037699</c:v>
                </c:pt>
                <c:pt idx="18535">
                  <c:v>25.514839491217501</c:v>
                </c:pt>
                <c:pt idx="18536">
                  <c:v>25.516216067397199</c:v>
                </c:pt>
                <c:pt idx="18537">
                  <c:v>25.517592643576901</c:v>
                </c:pt>
                <c:pt idx="18538">
                  <c:v>25.518969219756599</c:v>
                </c:pt>
                <c:pt idx="18539">
                  <c:v>25.5203457959364</c:v>
                </c:pt>
                <c:pt idx="18540">
                  <c:v>25.521722372116098</c:v>
                </c:pt>
                <c:pt idx="18541">
                  <c:v>25.5230989482958</c:v>
                </c:pt>
                <c:pt idx="18542">
                  <c:v>25.524475524475498</c:v>
                </c:pt>
                <c:pt idx="18543">
                  <c:v>25.5258521006553</c:v>
                </c:pt>
                <c:pt idx="18544">
                  <c:v>25.527228676835001</c:v>
                </c:pt>
                <c:pt idx="18545">
                  <c:v>25.5286052530147</c:v>
                </c:pt>
                <c:pt idx="18546">
                  <c:v>25.529981829194401</c:v>
                </c:pt>
                <c:pt idx="18547">
                  <c:v>25.531358405374199</c:v>
                </c:pt>
                <c:pt idx="18548">
                  <c:v>25.532734981553901</c:v>
                </c:pt>
                <c:pt idx="18549">
                  <c:v>25.534111557733599</c:v>
                </c:pt>
                <c:pt idx="18550">
                  <c:v>25.535488133913301</c:v>
                </c:pt>
                <c:pt idx="18551">
                  <c:v>25.536864710093099</c:v>
                </c:pt>
                <c:pt idx="18552">
                  <c:v>25.5382412862728</c:v>
                </c:pt>
                <c:pt idx="18553">
                  <c:v>25.539617862452499</c:v>
                </c:pt>
                <c:pt idx="18554">
                  <c:v>25.5409944386322</c:v>
                </c:pt>
                <c:pt idx="18555">
                  <c:v>25.542371014812002</c:v>
                </c:pt>
                <c:pt idx="18556">
                  <c:v>25.5437475909917</c:v>
                </c:pt>
                <c:pt idx="18557">
                  <c:v>25.545124167171402</c:v>
                </c:pt>
                <c:pt idx="18558">
                  <c:v>25.5465007433511</c:v>
                </c:pt>
                <c:pt idx="18559">
                  <c:v>25.547877319530901</c:v>
                </c:pt>
                <c:pt idx="18560">
                  <c:v>25.549253895710599</c:v>
                </c:pt>
                <c:pt idx="18561">
                  <c:v>25.550630471890301</c:v>
                </c:pt>
                <c:pt idx="18562">
                  <c:v>25.552007048069999</c:v>
                </c:pt>
                <c:pt idx="18563">
                  <c:v>25.5533836242498</c:v>
                </c:pt>
                <c:pt idx="18564">
                  <c:v>25.554760200429499</c:v>
                </c:pt>
                <c:pt idx="18565">
                  <c:v>25.5561367766092</c:v>
                </c:pt>
                <c:pt idx="18566">
                  <c:v>25.557513352789002</c:v>
                </c:pt>
                <c:pt idx="18567">
                  <c:v>25.5588899289687</c:v>
                </c:pt>
                <c:pt idx="18568">
                  <c:v>25.560266505148402</c:v>
                </c:pt>
                <c:pt idx="18569">
                  <c:v>25.5616430813281</c:v>
                </c:pt>
                <c:pt idx="18570">
                  <c:v>25.563019657507901</c:v>
                </c:pt>
                <c:pt idx="18571">
                  <c:v>25.564396233687599</c:v>
                </c:pt>
                <c:pt idx="18572">
                  <c:v>25.565772809867301</c:v>
                </c:pt>
                <c:pt idx="18573">
                  <c:v>25.567149386046999</c:v>
                </c:pt>
                <c:pt idx="18574">
                  <c:v>25.568525962226801</c:v>
                </c:pt>
                <c:pt idx="18575">
                  <c:v>25.569902538406499</c:v>
                </c:pt>
                <c:pt idx="18576">
                  <c:v>25.571279114586201</c:v>
                </c:pt>
                <c:pt idx="18577">
                  <c:v>25.572655690765899</c:v>
                </c:pt>
                <c:pt idx="18578">
                  <c:v>25.5740322669457</c:v>
                </c:pt>
                <c:pt idx="18579">
                  <c:v>25.575408843125398</c:v>
                </c:pt>
                <c:pt idx="18580">
                  <c:v>25.5767854193051</c:v>
                </c:pt>
                <c:pt idx="18581">
                  <c:v>25.578161995484798</c:v>
                </c:pt>
                <c:pt idx="18582">
                  <c:v>25.5795385716646</c:v>
                </c:pt>
                <c:pt idx="18583">
                  <c:v>25.580915147844301</c:v>
                </c:pt>
                <c:pt idx="18584">
                  <c:v>25.582291724024</c:v>
                </c:pt>
                <c:pt idx="18585">
                  <c:v>25.583668300203701</c:v>
                </c:pt>
                <c:pt idx="18586">
                  <c:v>25.585044876383499</c:v>
                </c:pt>
                <c:pt idx="18587">
                  <c:v>25.586421452563201</c:v>
                </c:pt>
                <c:pt idx="18588">
                  <c:v>25.587798028742899</c:v>
                </c:pt>
                <c:pt idx="18589">
                  <c:v>25.589174604922601</c:v>
                </c:pt>
                <c:pt idx="18590">
                  <c:v>25.590551181102398</c:v>
                </c:pt>
                <c:pt idx="18591">
                  <c:v>25.5919277572821</c:v>
                </c:pt>
                <c:pt idx="18592">
                  <c:v>25.593304333461798</c:v>
                </c:pt>
                <c:pt idx="18593">
                  <c:v>25.5946809096415</c:v>
                </c:pt>
                <c:pt idx="18594">
                  <c:v>25.596057485821301</c:v>
                </c:pt>
                <c:pt idx="18595">
                  <c:v>25.597434062001</c:v>
                </c:pt>
                <c:pt idx="18596">
                  <c:v>25.598810638180701</c:v>
                </c:pt>
                <c:pt idx="18597">
                  <c:v>25.600187214360499</c:v>
                </c:pt>
                <c:pt idx="18598">
                  <c:v>25.601563790540201</c:v>
                </c:pt>
                <c:pt idx="18599">
                  <c:v>25.602940366719899</c:v>
                </c:pt>
                <c:pt idx="18600">
                  <c:v>25.604316942899601</c:v>
                </c:pt>
                <c:pt idx="18601">
                  <c:v>25.605693519079399</c:v>
                </c:pt>
                <c:pt idx="18602">
                  <c:v>25.6070700952591</c:v>
                </c:pt>
                <c:pt idx="18603">
                  <c:v>25.608446671438799</c:v>
                </c:pt>
                <c:pt idx="18604">
                  <c:v>25.6098232476185</c:v>
                </c:pt>
                <c:pt idx="18605">
                  <c:v>25.611199823798302</c:v>
                </c:pt>
                <c:pt idx="18606">
                  <c:v>25.612576399978</c:v>
                </c:pt>
                <c:pt idx="18607">
                  <c:v>25.613952976157702</c:v>
                </c:pt>
                <c:pt idx="18608">
                  <c:v>25.6153295523374</c:v>
                </c:pt>
                <c:pt idx="18609">
                  <c:v>25.616706128517201</c:v>
                </c:pt>
                <c:pt idx="18610">
                  <c:v>25.618082704696899</c:v>
                </c:pt>
                <c:pt idx="18611">
                  <c:v>25.619459280876601</c:v>
                </c:pt>
                <c:pt idx="18612">
                  <c:v>25.620835857056299</c:v>
                </c:pt>
                <c:pt idx="18613">
                  <c:v>25.622212433236101</c:v>
                </c:pt>
                <c:pt idx="18614">
                  <c:v>25.623589009415799</c:v>
                </c:pt>
                <c:pt idx="18615">
                  <c:v>25.624965585595501</c:v>
                </c:pt>
                <c:pt idx="18616">
                  <c:v>25.626342161775199</c:v>
                </c:pt>
                <c:pt idx="18617">
                  <c:v>25.627718737955</c:v>
                </c:pt>
                <c:pt idx="18618">
                  <c:v>25.629095314134702</c:v>
                </c:pt>
                <c:pt idx="18619">
                  <c:v>25.6304718903144</c:v>
                </c:pt>
                <c:pt idx="18620">
                  <c:v>25.631848466494102</c:v>
                </c:pt>
                <c:pt idx="18621">
                  <c:v>25.633225042673899</c:v>
                </c:pt>
                <c:pt idx="18622">
                  <c:v>25.634601618853601</c:v>
                </c:pt>
                <c:pt idx="18623">
                  <c:v>25.635978195033299</c:v>
                </c:pt>
                <c:pt idx="18624">
                  <c:v>25.637354771213001</c:v>
                </c:pt>
                <c:pt idx="18625">
                  <c:v>25.638731347392799</c:v>
                </c:pt>
                <c:pt idx="18626">
                  <c:v>25.640107923572501</c:v>
                </c:pt>
                <c:pt idx="18627">
                  <c:v>25.641484499752199</c:v>
                </c:pt>
                <c:pt idx="18628">
                  <c:v>25.642861075931901</c:v>
                </c:pt>
                <c:pt idx="18629">
                  <c:v>25.644237652111698</c:v>
                </c:pt>
                <c:pt idx="18630">
                  <c:v>25.6456142282914</c:v>
                </c:pt>
                <c:pt idx="18631">
                  <c:v>25.646990804471098</c:v>
                </c:pt>
                <c:pt idx="18632">
                  <c:v>25.6483673806509</c:v>
                </c:pt>
                <c:pt idx="18633">
                  <c:v>25.649743956830601</c:v>
                </c:pt>
                <c:pt idx="18634">
                  <c:v>25.6511205330103</c:v>
                </c:pt>
                <c:pt idx="18635">
                  <c:v>25.652497109190001</c:v>
                </c:pt>
                <c:pt idx="18636">
                  <c:v>25.653873685369799</c:v>
                </c:pt>
                <c:pt idx="18637">
                  <c:v>25.655250261549501</c:v>
                </c:pt>
                <c:pt idx="18638">
                  <c:v>25.656626837729199</c:v>
                </c:pt>
                <c:pt idx="18639">
                  <c:v>25.658003413908901</c:v>
                </c:pt>
                <c:pt idx="18640">
                  <c:v>25.659379990088699</c:v>
                </c:pt>
                <c:pt idx="18641">
                  <c:v>25.6607565662684</c:v>
                </c:pt>
                <c:pt idx="18642">
                  <c:v>25.662133142448099</c:v>
                </c:pt>
                <c:pt idx="18643">
                  <c:v>25.6635097186278</c:v>
                </c:pt>
                <c:pt idx="18644">
                  <c:v>25.664886294807602</c:v>
                </c:pt>
                <c:pt idx="18645">
                  <c:v>25.6662628709873</c:v>
                </c:pt>
                <c:pt idx="18646">
                  <c:v>25.667639447167002</c:v>
                </c:pt>
                <c:pt idx="18647">
                  <c:v>25.6690160233467</c:v>
                </c:pt>
                <c:pt idx="18648">
                  <c:v>25.670392599526501</c:v>
                </c:pt>
                <c:pt idx="18649">
                  <c:v>25.671769175706199</c:v>
                </c:pt>
                <c:pt idx="18650">
                  <c:v>25.673145751885901</c:v>
                </c:pt>
                <c:pt idx="18651">
                  <c:v>25.674522328065599</c:v>
                </c:pt>
                <c:pt idx="18652">
                  <c:v>25.6758989042454</c:v>
                </c:pt>
                <c:pt idx="18653">
                  <c:v>25.677275480425099</c:v>
                </c:pt>
                <c:pt idx="18654">
                  <c:v>25.6786520566048</c:v>
                </c:pt>
                <c:pt idx="18655">
                  <c:v>25.680028632784499</c:v>
                </c:pt>
                <c:pt idx="18656">
                  <c:v>25.6814052089643</c:v>
                </c:pt>
                <c:pt idx="18657">
                  <c:v>25.682781785144002</c:v>
                </c:pt>
                <c:pt idx="18658">
                  <c:v>25.6841583613237</c:v>
                </c:pt>
                <c:pt idx="18659">
                  <c:v>25.685534937503402</c:v>
                </c:pt>
                <c:pt idx="18660">
                  <c:v>25.686911513683199</c:v>
                </c:pt>
                <c:pt idx="18661">
                  <c:v>25.688288089862901</c:v>
                </c:pt>
                <c:pt idx="18662">
                  <c:v>25.689664666042599</c:v>
                </c:pt>
                <c:pt idx="18663">
                  <c:v>25.691041242222401</c:v>
                </c:pt>
                <c:pt idx="18664">
                  <c:v>25.692417818402099</c:v>
                </c:pt>
                <c:pt idx="18665">
                  <c:v>25.693794394581801</c:v>
                </c:pt>
                <c:pt idx="18666">
                  <c:v>25.695170970761499</c:v>
                </c:pt>
                <c:pt idx="18667">
                  <c:v>25.6965475469413</c:v>
                </c:pt>
                <c:pt idx="18668">
                  <c:v>25.697924123120998</c:v>
                </c:pt>
                <c:pt idx="18669">
                  <c:v>25.6993006993007</c:v>
                </c:pt>
                <c:pt idx="18670">
                  <c:v>25.700677275480398</c:v>
                </c:pt>
                <c:pt idx="18671">
                  <c:v>25.7020538516602</c:v>
                </c:pt>
                <c:pt idx="18672">
                  <c:v>25.703430427839901</c:v>
                </c:pt>
                <c:pt idx="18673">
                  <c:v>25.7048070040196</c:v>
                </c:pt>
                <c:pt idx="18674">
                  <c:v>25.706183580199301</c:v>
                </c:pt>
                <c:pt idx="18675">
                  <c:v>25.707560156379099</c:v>
                </c:pt>
                <c:pt idx="18676">
                  <c:v>25.708936732558801</c:v>
                </c:pt>
                <c:pt idx="18677">
                  <c:v>25.710313308738499</c:v>
                </c:pt>
                <c:pt idx="18678">
                  <c:v>25.711689884918201</c:v>
                </c:pt>
                <c:pt idx="18679">
                  <c:v>25.713066461097998</c:v>
                </c:pt>
                <c:pt idx="18680">
                  <c:v>25.7144430372777</c:v>
                </c:pt>
                <c:pt idx="18681">
                  <c:v>25.715819613457398</c:v>
                </c:pt>
                <c:pt idx="18682">
                  <c:v>25.7171961896371</c:v>
                </c:pt>
                <c:pt idx="18683">
                  <c:v>25.718572765816901</c:v>
                </c:pt>
                <c:pt idx="18684">
                  <c:v>25.7199493419966</c:v>
                </c:pt>
                <c:pt idx="18685">
                  <c:v>25.721325918176301</c:v>
                </c:pt>
                <c:pt idx="18686">
                  <c:v>25.722702494356</c:v>
                </c:pt>
                <c:pt idx="18687">
                  <c:v>25.724079070535801</c:v>
                </c:pt>
                <c:pt idx="18688">
                  <c:v>25.725455646715499</c:v>
                </c:pt>
                <c:pt idx="18689">
                  <c:v>25.726832222895201</c:v>
                </c:pt>
                <c:pt idx="18690">
                  <c:v>25.728208799074899</c:v>
                </c:pt>
                <c:pt idx="18691">
                  <c:v>25.7295853752547</c:v>
                </c:pt>
                <c:pt idx="18692">
                  <c:v>25.730961951434399</c:v>
                </c:pt>
                <c:pt idx="18693">
                  <c:v>25.7323385276141</c:v>
                </c:pt>
                <c:pt idx="18694">
                  <c:v>25.733715103793902</c:v>
                </c:pt>
                <c:pt idx="18695">
                  <c:v>25.7350916799736</c:v>
                </c:pt>
                <c:pt idx="18696">
                  <c:v>25.736468256153302</c:v>
                </c:pt>
                <c:pt idx="18697">
                  <c:v>25.737844832333</c:v>
                </c:pt>
                <c:pt idx="18698">
                  <c:v>25.739221408512801</c:v>
                </c:pt>
                <c:pt idx="18699">
                  <c:v>25.740597984692499</c:v>
                </c:pt>
                <c:pt idx="18700">
                  <c:v>25.741974560872201</c:v>
                </c:pt>
                <c:pt idx="18701">
                  <c:v>25.743351137051899</c:v>
                </c:pt>
                <c:pt idx="18702">
                  <c:v>25.744727713231701</c:v>
                </c:pt>
                <c:pt idx="18703">
                  <c:v>25.746104289411399</c:v>
                </c:pt>
                <c:pt idx="18704">
                  <c:v>25.7474808655911</c:v>
                </c:pt>
                <c:pt idx="18705">
                  <c:v>25.748857441770799</c:v>
                </c:pt>
                <c:pt idx="18706">
                  <c:v>25.7502340179506</c:v>
                </c:pt>
                <c:pt idx="18707">
                  <c:v>25.751610594130302</c:v>
                </c:pt>
                <c:pt idx="18708">
                  <c:v>25.75298717031</c:v>
                </c:pt>
                <c:pt idx="18709">
                  <c:v>25.754363746489702</c:v>
                </c:pt>
                <c:pt idx="18710">
                  <c:v>25.755740322669499</c:v>
                </c:pt>
                <c:pt idx="18711">
                  <c:v>25.757116898849201</c:v>
                </c:pt>
                <c:pt idx="18712">
                  <c:v>25.758493475028899</c:v>
                </c:pt>
                <c:pt idx="18713">
                  <c:v>25.759870051208601</c:v>
                </c:pt>
                <c:pt idx="18714">
                  <c:v>25.761246627388399</c:v>
                </c:pt>
                <c:pt idx="18715">
                  <c:v>25.762623203568101</c:v>
                </c:pt>
                <c:pt idx="18716">
                  <c:v>25.763999779747799</c:v>
                </c:pt>
                <c:pt idx="18717">
                  <c:v>25.765376355927501</c:v>
                </c:pt>
                <c:pt idx="18718">
                  <c:v>25.766752932107298</c:v>
                </c:pt>
                <c:pt idx="18719">
                  <c:v>25.768129508287</c:v>
                </c:pt>
                <c:pt idx="18720">
                  <c:v>25.769506084466698</c:v>
                </c:pt>
                <c:pt idx="18721">
                  <c:v>25.7708826606464</c:v>
                </c:pt>
                <c:pt idx="18722">
                  <c:v>25.772259236826201</c:v>
                </c:pt>
                <c:pt idx="18723">
                  <c:v>25.7736358130059</c:v>
                </c:pt>
                <c:pt idx="18724">
                  <c:v>25.775012389185601</c:v>
                </c:pt>
                <c:pt idx="18725">
                  <c:v>25.776388965365399</c:v>
                </c:pt>
                <c:pt idx="18726">
                  <c:v>25.777765541545101</c:v>
                </c:pt>
                <c:pt idx="18727">
                  <c:v>25.779142117724799</c:v>
                </c:pt>
                <c:pt idx="18728">
                  <c:v>25.780518693904501</c:v>
                </c:pt>
                <c:pt idx="18729">
                  <c:v>25.781895270084298</c:v>
                </c:pt>
                <c:pt idx="18730">
                  <c:v>25.783271846264</c:v>
                </c:pt>
                <c:pt idx="18731">
                  <c:v>25.784648422443698</c:v>
                </c:pt>
                <c:pt idx="18732">
                  <c:v>25.7860249986234</c:v>
                </c:pt>
                <c:pt idx="18733">
                  <c:v>25.787401574803201</c:v>
                </c:pt>
                <c:pt idx="18734">
                  <c:v>25.7887781509829</c:v>
                </c:pt>
                <c:pt idx="18735">
                  <c:v>25.790154727162601</c:v>
                </c:pt>
                <c:pt idx="18736">
                  <c:v>25.7915313033423</c:v>
                </c:pt>
                <c:pt idx="18737">
                  <c:v>25.792907879522101</c:v>
                </c:pt>
                <c:pt idx="18738">
                  <c:v>25.794284455701799</c:v>
                </c:pt>
                <c:pt idx="18739">
                  <c:v>25.795661031881501</c:v>
                </c:pt>
                <c:pt idx="18740">
                  <c:v>25.797037608061199</c:v>
                </c:pt>
                <c:pt idx="18741">
                  <c:v>25.798414184241</c:v>
                </c:pt>
                <c:pt idx="18742">
                  <c:v>25.799790760420699</c:v>
                </c:pt>
                <c:pt idx="18743">
                  <c:v>25.8011673366004</c:v>
                </c:pt>
                <c:pt idx="18744">
                  <c:v>25.802543912780099</c:v>
                </c:pt>
                <c:pt idx="18745">
                  <c:v>25.8039204889599</c:v>
                </c:pt>
                <c:pt idx="18746">
                  <c:v>25.805297065139602</c:v>
                </c:pt>
                <c:pt idx="18747">
                  <c:v>25.8066736413193</c:v>
                </c:pt>
                <c:pt idx="18748">
                  <c:v>25.808050217499002</c:v>
                </c:pt>
                <c:pt idx="18749">
                  <c:v>25.809426793678799</c:v>
                </c:pt>
                <c:pt idx="18750">
                  <c:v>25.810803369858501</c:v>
                </c:pt>
                <c:pt idx="18751">
                  <c:v>25.812179946038199</c:v>
                </c:pt>
                <c:pt idx="18752">
                  <c:v>25.813556522217901</c:v>
                </c:pt>
                <c:pt idx="18753">
                  <c:v>25.814933098397699</c:v>
                </c:pt>
                <c:pt idx="18754">
                  <c:v>25.816309674577401</c:v>
                </c:pt>
                <c:pt idx="18755">
                  <c:v>25.817686250757099</c:v>
                </c:pt>
                <c:pt idx="18756">
                  <c:v>25.819062826936801</c:v>
                </c:pt>
                <c:pt idx="18757">
                  <c:v>25.820439403116598</c:v>
                </c:pt>
                <c:pt idx="18758">
                  <c:v>25.8218159792963</c:v>
                </c:pt>
                <c:pt idx="18759">
                  <c:v>25.823192555475998</c:v>
                </c:pt>
                <c:pt idx="18760">
                  <c:v>25.824569131655799</c:v>
                </c:pt>
                <c:pt idx="18761">
                  <c:v>25.825945707835501</c:v>
                </c:pt>
                <c:pt idx="18762">
                  <c:v>25.827322284015199</c:v>
                </c:pt>
                <c:pt idx="18763">
                  <c:v>25.828698860194901</c:v>
                </c:pt>
                <c:pt idx="18764">
                  <c:v>25.830075436374699</c:v>
                </c:pt>
                <c:pt idx="18765">
                  <c:v>25.831452012554401</c:v>
                </c:pt>
                <c:pt idx="18766">
                  <c:v>25.832828588734099</c:v>
                </c:pt>
                <c:pt idx="18767">
                  <c:v>25.834205164913801</c:v>
                </c:pt>
                <c:pt idx="18768">
                  <c:v>25.835581741093598</c:v>
                </c:pt>
                <c:pt idx="18769">
                  <c:v>25.8369583172733</c:v>
                </c:pt>
                <c:pt idx="18770">
                  <c:v>25.838334893452998</c:v>
                </c:pt>
                <c:pt idx="18771">
                  <c:v>25.8397114696327</c:v>
                </c:pt>
                <c:pt idx="18772">
                  <c:v>25.841088045812501</c:v>
                </c:pt>
                <c:pt idx="18773">
                  <c:v>25.8424646219922</c:v>
                </c:pt>
                <c:pt idx="18774">
                  <c:v>25.843841198171901</c:v>
                </c:pt>
                <c:pt idx="18775">
                  <c:v>25.8452177743516</c:v>
                </c:pt>
                <c:pt idx="18776">
                  <c:v>25.846594350531401</c:v>
                </c:pt>
                <c:pt idx="18777">
                  <c:v>25.847970926711099</c:v>
                </c:pt>
                <c:pt idx="18778">
                  <c:v>25.849347502890801</c:v>
                </c:pt>
                <c:pt idx="18779">
                  <c:v>25.850724079070499</c:v>
                </c:pt>
                <c:pt idx="18780">
                  <c:v>25.8521006552503</c:v>
                </c:pt>
                <c:pt idx="18781">
                  <c:v>25.853477231429999</c:v>
                </c:pt>
                <c:pt idx="18782">
                  <c:v>25.8548538076097</c:v>
                </c:pt>
                <c:pt idx="18783">
                  <c:v>25.856230383789399</c:v>
                </c:pt>
                <c:pt idx="18784">
                  <c:v>25.8576069599692</c:v>
                </c:pt>
                <c:pt idx="18785">
                  <c:v>25.858983536148902</c:v>
                </c:pt>
                <c:pt idx="18786">
                  <c:v>25.8603601123286</c:v>
                </c:pt>
                <c:pt idx="18787">
                  <c:v>25.861736688508302</c:v>
                </c:pt>
                <c:pt idx="18788">
                  <c:v>25.863113264688099</c:v>
                </c:pt>
                <c:pt idx="18789">
                  <c:v>25.864489840867801</c:v>
                </c:pt>
                <c:pt idx="18790">
                  <c:v>25.865866417047499</c:v>
                </c:pt>
                <c:pt idx="18791">
                  <c:v>25.8672429932273</c:v>
                </c:pt>
                <c:pt idx="18792">
                  <c:v>25.868619569406999</c:v>
                </c:pt>
                <c:pt idx="18793">
                  <c:v>25.8699961455867</c:v>
                </c:pt>
                <c:pt idx="18794">
                  <c:v>25.871372721766399</c:v>
                </c:pt>
                <c:pt idx="18795">
                  <c:v>25.8727492979462</c:v>
                </c:pt>
                <c:pt idx="18796">
                  <c:v>25.874125874125902</c:v>
                </c:pt>
                <c:pt idx="18797">
                  <c:v>25.8755024503056</c:v>
                </c:pt>
                <c:pt idx="18798">
                  <c:v>25.876879026485302</c:v>
                </c:pt>
                <c:pt idx="18799">
                  <c:v>25.878255602665099</c:v>
                </c:pt>
                <c:pt idx="18800">
                  <c:v>25.879632178844801</c:v>
                </c:pt>
                <c:pt idx="18801">
                  <c:v>25.881008755024499</c:v>
                </c:pt>
                <c:pt idx="18802">
                  <c:v>25.882385331204201</c:v>
                </c:pt>
                <c:pt idx="18803">
                  <c:v>25.883761907383999</c:v>
                </c:pt>
                <c:pt idx="18804">
                  <c:v>25.885138483563701</c:v>
                </c:pt>
                <c:pt idx="18805">
                  <c:v>25.886515059743399</c:v>
                </c:pt>
                <c:pt idx="18806">
                  <c:v>25.887891635923101</c:v>
                </c:pt>
                <c:pt idx="18807">
                  <c:v>25.889268212102898</c:v>
                </c:pt>
                <c:pt idx="18808">
                  <c:v>25.8906447882826</c:v>
                </c:pt>
                <c:pt idx="18809">
                  <c:v>25.892021364462298</c:v>
                </c:pt>
                <c:pt idx="18810">
                  <c:v>25.893397940642</c:v>
                </c:pt>
                <c:pt idx="18811">
                  <c:v>25.894774516821801</c:v>
                </c:pt>
                <c:pt idx="18812">
                  <c:v>25.8961510930015</c:v>
                </c:pt>
                <c:pt idx="18813">
                  <c:v>25.897527669181201</c:v>
                </c:pt>
                <c:pt idx="18814">
                  <c:v>25.8989042453609</c:v>
                </c:pt>
                <c:pt idx="18815">
                  <c:v>25.900280821540701</c:v>
                </c:pt>
                <c:pt idx="18816">
                  <c:v>25.901657397720399</c:v>
                </c:pt>
                <c:pt idx="18817">
                  <c:v>25.903033973900101</c:v>
                </c:pt>
                <c:pt idx="18818">
                  <c:v>25.904410550079898</c:v>
                </c:pt>
                <c:pt idx="18819">
                  <c:v>25.9057871262596</c:v>
                </c:pt>
                <c:pt idx="18820">
                  <c:v>25.907163702439298</c:v>
                </c:pt>
                <c:pt idx="18821">
                  <c:v>25.908540278619</c:v>
                </c:pt>
                <c:pt idx="18822">
                  <c:v>25.909916854798801</c:v>
                </c:pt>
                <c:pt idx="18823">
                  <c:v>25.9112934309785</c:v>
                </c:pt>
                <c:pt idx="18824">
                  <c:v>25.912670007158201</c:v>
                </c:pt>
                <c:pt idx="18825">
                  <c:v>25.9140465833379</c:v>
                </c:pt>
                <c:pt idx="18826">
                  <c:v>25.915423159517701</c:v>
                </c:pt>
                <c:pt idx="18827">
                  <c:v>25.916799735697399</c:v>
                </c:pt>
                <c:pt idx="18828">
                  <c:v>25.918176311877101</c:v>
                </c:pt>
                <c:pt idx="18829">
                  <c:v>25.919552888056799</c:v>
                </c:pt>
                <c:pt idx="18830">
                  <c:v>25.9209294642366</c:v>
                </c:pt>
                <c:pt idx="18831">
                  <c:v>25.922306040416299</c:v>
                </c:pt>
                <c:pt idx="18832">
                  <c:v>25.923682616596</c:v>
                </c:pt>
                <c:pt idx="18833">
                  <c:v>25.925059192775699</c:v>
                </c:pt>
                <c:pt idx="18834">
                  <c:v>25.9264357689555</c:v>
                </c:pt>
                <c:pt idx="18835">
                  <c:v>25.927812345135202</c:v>
                </c:pt>
                <c:pt idx="18836">
                  <c:v>25.9291889213149</c:v>
                </c:pt>
                <c:pt idx="18837">
                  <c:v>25.930565497494602</c:v>
                </c:pt>
                <c:pt idx="18838">
                  <c:v>25.931942073674399</c:v>
                </c:pt>
                <c:pt idx="18839">
                  <c:v>25.933318649854101</c:v>
                </c:pt>
                <c:pt idx="18840">
                  <c:v>25.934695226033799</c:v>
                </c:pt>
                <c:pt idx="18841">
                  <c:v>25.936071802213501</c:v>
                </c:pt>
                <c:pt idx="18842">
                  <c:v>25.937448378393299</c:v>
                </c:pt>
                <c:pt idx="18843">
                  <c:v>25.938824954573001</c:v>
                </c:pt>
                <c:pt idx="18844">
                  <c:v>25.940201530752699</c:v>
                </c:pt>
                <c:pt idx="18845">
                  <c:v>25.941578106932401</c:v>
                </c:pt>
                <c:pt idx="18846">
                  <c:v>25.942954683112202</c:v>
                </c:pt>
                <c:pt idx="18847">
                  <c:v>25.9443312592919</c:v>
                </c:pt>
                <c:pt idx="18848">
                  <c:v>25.945707835471602</c:v>
                </c:pt>
                <c:pt idx="18849">
                  <c:v>25.9470844116513</c:v>
                </c:pt>
                <c:pt idx="18850">
                  <c:v>25.948460987831101</c:v>
                </c:pt>
                <c:pt idx="18851">
                  <c:v>25.949837564010799</c:v>
                </c:pt>
                <c:pt idx="18852">
                  <c:v>25.951214140190501</c:v>
                </c:pt>
                <c:pt idx="18853">
                  <c:v>25.952590716370299</c:v>
                </c:pt>
                <c:pt idx="18854">
                  <c:v>25.953967292550001</c:v>
                </c:pt>
                <c:pt idx="18855">
                  <c:v>25.955343868729699</c:v>
                </c:pt>
                <c:pt idx="18856">
                  <c:v>25.956720444909401</c:v>
                </c:pt>
                <c:pt idx="18857">
                  <c:v>25.958097021089198</c:v>
                </c:pt>
                <c:pt idx="18858">
                  <c:v>25.9594735972689</c:v>
                </c:pt>
                <c:pt idx="18859">
                  <c:v>25.960850173448598</c:v>
                </c:pt>
                <c:pt idx="18860">
                  <c:v>25.9622267496283</c:v>
                </c:pt>
                <c:pt idx="18861">
                  <c:v>25.963603325808101</c:v>
                </c:pt>
                <c:pt idx="18862">
                  <c:v>25.9649799019878</c:v>
                </c:pt>
                <c:pt idx="18863">
                  <c:v>25.966356478167501</c:v>
                </c:pt>
                <c:pt idx="18864">
                  <c:v>25.9677330543472</c:v>
                </c:pt>
                <c:pt idx="18865">
                  <c:v>25.969109630527001</c:v>
                </c:pt>
                <c:pt idx="18866">
                  <c:v>25.970486206706699</c:v>
                </c:pt>
                <c:pt idx="18867">
                  <c:v>25.971862782886401</c:v>
                </c:pt>
                <c:pt idx="18868">
                  <c:v>25.973239359066099</c:v>
                </c:pt>
                <c:pt idx="18869">
                  <c:v>25.9746159352459</c:v>
                </c:pt>
                <c:pt idx="18870">
                  <c:v>25.975992511425599</c:v>
                </c:pt>
                <c:pt idx="18871">
                  <c:v>25.9773690876053</c:v>
                </c:pt>
                <c:pt idx="18872">
                  <c:v>25.978745663784998</c:v>
                </c:pt>
                <c:pt idx="18873">
                  <c:v>25.9801222399648</c:v>
                </c:pt>
                <c:pt idx="18874">
                  <c:v>25.981498816144502</c:v>
                </c:pt>
                <c:pt idx="18875">
                  <c:v>25.9828753923242</c:v>
                </c:pt>
                <c:pt idx="18876">
                  <c:v>25.984251968503902</c:v>
                </c:pt>
                <c:pt idx="18877">
                  <c:v>25.985628544683699</c:v>
                </c:pt>
                <c:pt idx="18878">
                  <c:v>25.987005120863401</c:v>
                </c:pt>
                <c:pt idx="18879">
                  <c:v>25.988381697043099</c:v>
                </c:pt>
                <c:pt idx="18880">
                  <c:v>25.989758273222801</c:v>
                </c:pt>
                <c:pt idx="18881">
                  <c:v>25.991134849402599</c:v>
                </c:pt>
                <c:pt idx="18882">
                  <c:v>25.9925114255823</c:v>
                </c:pt>
                <c:pt idx="18883">
                  <c:v>25.993888001761999</c:v>
                </c:pt>
                <c:pt idx="18884">
                  <c:v>25.9952645779417</c:v>
                </c:pt>
                <c:pt idx="18885">
                  <c:v>25.996641154121502</c:v>
                </c:pt>
                <c:pt idx="18886">
                  <c:v>25.9980177303012</c:v>
                </c:pt>
                <c:pt idx="18887">
                  <c:v>25.999394306480902</c:v>
                </c:pt>
                <c:pt idx="18888">
                  <c:v>26.000770882660699</c:v>
                </c:pt>
                <c:pt idx="18889">
                  <c:v>26.002147458840401</c:v>
                </c:pt>
                <c:pt idx="18890">
                  <c:v>26.003524035020099</c:v>
                </c:pt>
                <c:pt idx="18891">
                  <c:v>26.004900611199801</c:v>
                </c:pt>
                <c:pt idx="18892">
                  <c:v>26.006277187379599</c:v>
                </c:pt>
                <c:pt idx="18893">
                  <c:v>26.007653763559301</c:v>
                </c:pt>
                <c:pt idx="18894">
                  <c:v>26.009030339738999</c:v>
                </c:pt>
                <c:pt idx="18895">
                  <c:v>26.010406915918701</c:v>
                </c:pt>
                <c:pt idx="18896">
                  <c:v>26.011783492098498</c:v>
                </c:pt>
                <c:pt idx="18897">
                  <c:v>26.0131600682782</c:v>
                </c:pt>
                <c:pt idx="18898">
                  <c:v>26.014536644457898</c:v>
                </c:pt>
                <c:pt idx="18899">
                  <c:v>26.0159132206376</c:v>
                </c:pt>
                <c:pt idx="18900">
                  <c:v>26.017289796817401</c:v>
                </c:pt>
                <c:pt idx="18901">
                  <c:v>26.0186663729971</c:v>
                </c:pt>
                <c:pt idx="18902">
                  <c:v>26.020042949176801</c:v>
                </c:pt>
                <c:pt idx="18903">
                  <c:v>26.021419525356499</c:v>
                </c:pt>
                <c:pt idx="18904">
                  <c:v>26.022796101536301</c:v>
                </c:pt>
                <c:pt idx="18905">
                  <c:v>26.024172677715999</c:v>
                </c:pt>
                <c:pt idx="18906">
                  <c:v>26.025549253895701</c:v>
                </c:pt>
                <c:pt idx="18907">
                  <c:v>26.026925830075399</c:v>
                </c:pt>
                <c:pt idx="18908">
                  <c:v>26.0283024062552</c:v>
                </c:pt>
                <c:pt idx="18909">
                  <c:v>26.029678982434898</c:v>
                </c:pt>
                <c:pt idx="18910">
                  <c:v>26.0310555586146</c:v>
                </c:pt>
                <c:pt idx="18911">
                  <c:v>26.032432134794298</c:v>
                </c:pt>
                <c:pt idx="18912">
                  <c:v>26.0338087109741</c:v>
                </c:pt>
                <c:pt idx="18913">
                  <c:v>26.035185287153801</c:v>
                </c:pt>
                <c:pt idx="18914">
                  <c:v>26.0365618633335</c:v>
                </c:pt>
                <c:pt idx="18915">
                  <c:v>26.037938439513201</c:v>
                </c:pt>
                <c:pt idx="18916">
                  <c:v>26.039315015692999</c:v>
                </c:pt>
                <c:pt idx="18917">
                  <c:v>26.040691591872701</c:v>
                </c:pt>
                <c:pt idx="18918">
                  <c:v>26.042068168052399</c:v>
                </c:pt>
                <c:pt idx="18919">
                  <c:v>26.0434447442322</c:v>
                </c:pt>
                <c:pt idx="18920">
                  <c:v>26.044821320411899</c:v>
                </c:pt>
                <c:pt idx="18921">
                  <c:v>26.0461978965916</c:v>
                </c:pt>
                <c:pt idx="18922">
                  <c:v>26.047574472771299</c:v>
                </c:pt>
                <c:pt idx="18923">
                  <c:v>26.0489510489511</c:v>
                </c:pt>
                <c:pt idx="18924">
                  <c:v>26.050327625130802</c:v>
                </c:pt>
                <c:pt idx="18925">
                  <c:v>26.0517042013105</c:v>
                </c:pt>
                <c:pt idx="18926">
                  <c:v>26.053080777490202</c:v>
                </c:pt>
                <c:pt idx="18927">
                  <c:v>26.054457353669999</c:v>
                </c:pt>
                <c:pt idx="18928">
                  <c:v>26.055833929849701</c:v>
                </c:pt>
                <c:pt idx="18929">
                  <c:v>26.057210506029399</c:v>
                </c:pt>
                <c:pt idx="18930">
                  <c:v>26.058587082209101</c:v>
                </c:pt>
                <c:pt idx="18931">
                  <c:v>26.059963658388899</c:v>
                </c:pt>
                <c:pt idx="18932">
                  <c:v>26.0613402345686</c:v>
                </c:pt>
                <c:pt idx="18933">
                  <c:v>26.062716810748299</c:v>
                </c:pt>
                <c:pt idx="18934">
                  <c:v>26.064093386928</c:v>
                </c:pt>
                <c:pt idx="18935">
                  <c:v>26.065469963107802</c:v>
                </c:pt>
                <c:pt idx="18936">
                  <c:v>26.0668465392875</c:v>
                </c:pt>
                <c:pt idx="18937">
                  <c:v>26.068223115467202</c:v>
                </c:pt>
                <c:pt idx="18938">
                  <c:v>26.0695996916469</c:v>
                </c:pt>
                <c:pt idx="18939">
                  <c:v>26.070976267826701</c:v>
                </c:pt>
                <c:pt idx="18940">
                  <c:v>26.072352844006399</c:v>
                </c:pt>
                <c:pt idx="18941">
                  <c:v>26.073729420186101</c:v>
                </c:pt>
                <c:pt idx="18942">
                  <c:v>26.075105996365799</c:v>
                </c:pt>
                <c:pt idx="18943">
                  <c:v>26.076482572545601</c:v>
                </c:pt>
                <c:pt idx="18944">
                  <c:v>26.077859148725299</c:v>
                </c:pt>
                <c:pt idx="18945">
                  <c:v>26.079235724905001</c:v>
                </c:pt>
                <c:pt idx="18946">
                  <c:v>26.080612301084798</c:v>
                </c:pt>
                <c:pt idx="18947">
                  <c:v>26.0819888772645</c:v>
                </c:pt>
                <c:pt idx="18948">
                  <c:v>26.083365453444198</c:v>
                </c:pt>
                <c:pt idx="18949">
                  <c:v>26.0847420296239</c:v>
                </c:pt>
                <c:pt idx="18950">
                  <c:v>26.086118605803701</c:v>
                </c:pt>
                <c:pt idx="18951">
                  <c:v>26.0874951819834</c:v>
                </c:pt>
                <c:pt idx="18952">
                  <c:v>26.088871758163101</c:v>
                </c:pt>
                <c:pt idx="18953">
                  <c:v>26.0902483343428</c:v>
                </c:pt>
                <c:pt idx="18954">
                  <c:v>26.091624910522601</c:v>
                </c:pt>
                <c:pt idx="18955">
                  <c:v>26.093001486702299</c:v>
                </c:pt>
                <c:pt idx="18956">
                  <c:v>26.094378062882001</c:v>
                </c:pt>
                <c:pt idx="18957">
                  <c:v>26.095754639061699</c:v>
                </c:pt>
                <c:pt idx="18958">
                  <c:v>26.0971312152415</c:v>
                </c:pt>
                <c:pt idx="18959">
                  <c:v>26.098507791421198</c:v>
                </c:pt>
                <c:pt idx="18960">
                  <c:v>26.0998843676009</c:v>
                </c:pt>
                <c:pt idx="18961">
                  <c:v>26.101260943780598</c:v>
                </c:pt>
                <c:pt idx="18962">
                  <c:v>26.1026375199604</c:v>
                </c:pt>
                <c:pt idx="18963">
                  <c:v>26.104014096140101</c:v>
                </c:pt>
                <c:pt idx="18964">
                  <c:v>26.1053906723198</c:v>
                </c:pt>
                <c:pt idx="18965">
                  <c:v>26.106767248499501</c:v>
                </c:pt>
                <c:pt idx="18966">
                  <c:v>26.108143824679299</c:v>
                </c:pt>
                <c:pt idx="18967">
                  <c:v>26.109520400859001</c:v>
                </c:pt>
                <c:pt idx="18968">
                  <c:v>26.110896977038699</c:v>
                </c:pt>
                <c:pt idx="18969">
                  <c:v>26.112273553218401</c:v>
                </c:pt>
                <c:pt idx="18970">
                  <c:v>26.113650129398199</c:v>
                </c:pt>
                <c:pt idx="18971">
                  <c:v>26.1150267055779</c:v>
                </c:pt>
                <c:pt idx="18972">
                  <c:v>26.116403281757599</c:v>
                </c:pt>
                <c:pt idx="18973">
                  <c:v>26.1177798579373</c:v>
                </c:pt>
                <c:pt idx="18974">
                  <c:v>26.119156434117102</c:v>
                </c:pt>
                <c:pt idx="18975">
                  <c:v>26.1205330102968</c:v>
                </c:pt>
                <c:pt idx="18976">
                  <c:v>26.121909586476502</c:v>
                </c:pt>
                <c:pt idx="18977">
                  <c:v>26.123286162656299</c:v>
                </c:pt>
                <c:pt idx="18978">
                  <c:v>26.124662738836001</c:v>
                </c:pt>
                <c:pt idx="18979">
                  <c:v>26.126039315015699</c:v>
                </c:pt>
                <c:pt idx="18980">
                  <c:v>26.127415891195401</c:v>
                </c:pt>
                <c:pt idx="18981">
                  <c:v>26.128792467375199</c:v>
                </c:pt>
                <c:pt idx="18982">
                  <c:v>26.130169043554901</c:v>
                </c:pt>
                <c:pt idx="18983">
                  <c:v>26.131545619734599</c:v>
                </c:pt>
                <c:pt idx="18984">
                  <c:v>26.132922195914301</c:v>
                </c:pt>
                <c:pt idx="18985">
                  <c:v>26.134298772094098</c:v>
                </c:pt>
                <c:pt idx="18986">
                  <c:v>26.1356753482738</c:v>
                </c:pt>
                <c:pt idx="18987">
                  <c:v>26.137051924453498</c:v>
                </c:pt>
                <c:pt idx="18988">
                  <c:v>26.1384285006332</c:v>
                </c:pt>
                <c:pt idx="18989">
                  <c:v>26.139805076813001</c:v>
                </c:pt>
                <c:pt idx="18990">
                  <c:v>26.141181652992699</c:v>
                </c:pt>
                <c:pt idx="18991">
                  <c:v>26.142558229172401</c:v>
                </c:pt>
                <c:pt idx="18992">
                  <c:v>26.143934805352099</c:v>
                </c:pt>
                <c:pt idx="18993">
                  <c:v>26.145311381531901</c:v>
                </c:pt>
                <c:pt idx="18994">
                  <c:v>26.146687957711599</c:v>
                </c:pt>
                <c:pt idx="18995">
                  <c:v>26.148064533891301</c:v>
                </c:pt>
                <c:pt idx="18996">
                  <c:v>26.149441110070999</c:v>
                </c:pt>
                <c:pt idx="18997">
                  <c:v>26.1508176862508</c:v>
                </c:pt>
                <c:pt idx="18998">
                  <c:v>26.152194262430498</c:v>
                </c:pt>
                <c:pt idx="18999">
                  <c:v>26.1535708386102</c:v>
                </c:pt>
                <c:pt idx="19000">
                  <c:v>26.154947414789898</c:v>
                </c:pt>
                <c:pt idx="19001">
                  <c:v>26.1563239909697</c:v>
                </c:pt>
                <c:pt idx="19002">
                  <c:v>26.157700567149401</c:v>
                </c:pt>
                <c:pt idx="19003">
                  <c:v>26.1590771433291</c:v>
                </c:pt>
                <c:pt idx="19004">
                  <c:v>26.160453719508801</c:v>
                </c:pt>
                <c:pt idx="19005">
                  <c:v>26.161830295688599</c:v>
                </c:pt>
                <c:pt idx="19006">
                  <c:v>26.163206871868301</c:v>
                </c:pt>
                <c:pt idx="19007">
                  <c:v>26.164583448047999</c:v>
                </c:pt>
                <c:pt idx="19008">
                  <c:v>26.165960024227701</c:v>
                </c:pt>
                <c:pt idx="19009">
                  <c:v>26.167336600407499</c:v>
                </c:pt>
                <c:pt idx="19010">
                  <c:v>26.1687131765872</c:v>
                </c:pt>
                <c:pt idx="19011">
                  <c:v>26.170089752766899</c:v>
                </c:pt>
                <c:pt idx="19012">
                  <c:v>26.1714663289467</c:v>
                </c:pt>
                <c:pt idx="19013">
                  <c:v>26.172842905126402</c:v>
                </c:pt>
                <c:pt idx="19014">
                  <c:v>26.1742194813061</c:v>
                </c:pt>
                <c:pt idx="19015">
                  <c:v>26.175596057485802</c:v>
                </c:pt>
                <c:pt idx="19016">
                  <c:v>26.176972633665599</c:v>
                </c:pt>
                <c:pt idx="19017">
                  <c:v>26.178349209845301</c:v>
                </c:pt>
                <c:pt idx="19018">
                  <c:v>26.179725786024999</c:v>
                </c:pt>
                <c:pt idx="19019">
                  <c:v>26.181102362204701</c:v>
                </c:pt>
                <c:pt idx="19020">
                  <c:v>26.182478938384499</c:v>
                </c:pt>
                <c:pt idx="19021">
                  <c:v>26.1838555145642</c:v>
                </c:pt>
                <c:pt idx="19022">
                  <c:v>26.185232090743899</c:v>
                </c:pt>
                <c:pt idx="19023">
                  <c:v>26.1866086669236</c:v>
                </c:pt>
                <c:pt idx="19024">
                  <c:v>26.187985243103402</c:v>
                </c:pt>
                <c:pt idx="19025">
                  <c:v>26.1893618192831</c:v>
                </c:pt>
                <c:pt idx="19026">
                  <c:v>26.190738395462802</c:v>
                </c:pt>
                <c:pt idx="19027">
                  <c:v>26.1921149716425</c:v>
                </c:pt>
                <c:pt idx="19028">
                  <c:v>26.193491547822301</c:v>
                </c:pt>
                <c:pt idx="19029">
                  <c:v>26.194868124001999</c:v>
                </c:pt>
                <c:pt idx="19030">
                  <c:v>26.196244700181701</c:v>
                </c:pt>
                <c:pt idx="19031">
                  <c:v>26.197621276361399</c:v>
                </c:pt>
                <c:pt idx="19032">
                  <c:v>26.198997852541201</c:v>
                </c:pt>
                <c:pt idx="19033">
                  <c:v>26.200374428720899</c:v>
                </c:pt>
                <c:pt idx="19034">
                  <c:v>26.201751004900601</c:v>
                </c:pt>
                <c:pt idx="19035">
                  <c:v>26.203127581080299</c:v>
                </c:pt>
                <c:pt idx="19036">
                  <c:v>26.2045041572601</c:v>
                </c:pt>
                <c:pt idx="19037">
                  <c:v>26.205880733439798</c:v>
                </c:pt>
                <c:pt idx="19038">
                  <c:v>26.2072573096195</c:v>
                </c:pt>
                <c:pt idx="19039">
                  <c:v>26.208633885799198</c:v>
                </c:pt>
                <c:pt idx="19040">
                  <c:v>26.210010461979</c:v>
                </c:pt>
                <c:pt idx="19041">
                  <c:v>26.211387038158701</c:v>
                </c:pt>
                <c:pt idx="19042">
                  <c:v>26.2127636143384</c:v>
                </c:pt>
                <c:pt idx="19043">
                  <c:v>26.214140190518101</c:v>
                </c:pt>
                <c:pt idx="19044">
                  <c:v>26.215516766697899</c:v>
                </c:pt>
                <c:pt idx="19045">
                  <c:v>26.216893342877601</c:v>
                </c:pt>
                <c:pt idx="19046">
                  <c:v>26.218269919057299</c:v>
                </c:pt>
                <c:pt idx="19047">
                  <c:v>26.2196464952371</c:v>
                </c:pt>
                <c:pt idx="19048">
                  <c:v>26.221023071416798</c:v>
                </c:pt>
                <c:pt idx="19049">
                  <c:v>26.2223996475965</c:v>
                </c:pt>
                <c:pt idx="19050">
                  <c:v>26.223776223776198</c:v>
                </c:pt>
                <c:pt idx="19051">
                  <c:v>26.225152799956</c:v>
                </c:pt>
                <c:pt idx="19052">
                  <c:v>26.226529376135701</c:v>
                </c:pt>
                <c:pt idx="19053">
                  <c:v>26.2279059523154</c:v>
                </c:pt>
                <c:pt idx="19054">
                  <c:v>26.229282528495101</c:v>
                </c:pt>
                <c:pt idx="19055">
                  <c:v>26.230659104674899</c:v>
                </c:pt>
                <c:pt idx="19056">
                  <c:v>26.232035680854601</c:v>
                </c:pt>
                <c:pt idx="19057">
                  <c:v>26.233412257034299</c:v>
                </c:pt>
                <c:pt idx="19058">
                  <c:v>26.234788833214001</c:v>
                </c:pt>
                <c:pt idx="19059">
                  <c:v>26.236165409393799</c:v>
                </c:pt>
                <c:pt idx="19060">
                  <c:v>26.2375419855735</c:v>
                </c:pt>
                <c:pt idx="19061">
                  <c:v>26.238918561753199</c:v>
                </c:pt>
                <c:pt idx="19062">
                  <c:v>26.2402951379329</c:v>
                </c:pt>
                <c:pt idx="19063">
                  <c:v>26.241671714112702</c:v>
                </c:pt>
                <c:pt idx="19064">
                  <c:v>26.2430482902924</c:v>
                </c:pt>
                <c:pt idx="19065">
                  <c:v>26.244424866472102</c:v>
                </c:pt>
                <c:pt idx="19066">
                  <c:v>26.2458014426518</c:v>
                </c:pt>
                <c:pt idx="19067">
                  <c:v>26.247178018831601</c:v>
                </c:pt>
                <c:pt idx="19068">
                  <c:v>26.248554595011299</c:v>
                </c:pt>
                <c:pt idx="19069">
                  <c:v>26.249931171191001</c:v>
                </c:pt>
                <c:pt idx="19070">
                  <c:v>26.251307747370699</c:v>
                </c:pt>
                <c:pt idx="19071">
                  <c:v>26.252684323550501</c:v>
                </c:pt>
                <c:pt idx="19072">
                  <c:v>26.254060899730199</c:v>
                </c:pt>
                <c:pt idx="19073">
                  <c:v>26.255437475909901</c:v>
                </c:pt>
                <c:pt idx="19074">
                  <c:v>26.256814052089702</c:v>
                </c:pt>
                <c:pt idx="19075">
                  <c:v>26.2581906282694</c:v>
                </c:pt>
                <c:pt idx="19076">
                  <c:v>26.259567204449102</c:v>
                </c:pt>
                <c:pt idx="19077">
                  <c:v>26.2609437806288</c:v>
                </c:pt>
                <c:pt idx="19078">
                  <c:v>26.262320356808601</c:v>
                </c:pt>
                <c:pt idx="19079">
                  <c:v>26.263696932988299</c:v>
                </c:pt>
                <c:pt idx="19080">
                  <c:v>26.265073509168001</c:v>
                </c:pt>
                <c:pt idx="19081">
                  <c:v>26.266450085347699</c:v>
                </c:pt>
                <c:pt idx="19082">
                  <c:v>26.267826661527501</c:v>
                </c:pt>
                <c:pt idx="19083">
                  <c:v>26.269203237707199</c:v>
                </c:pt>
                <c:pt idx="19084">
                  <c:v>26.270579813886901</c:v>
                </c:pt>
                <c:pt idx="19085">
                  <c:v>26.271956390066599</c:v>
                </c:pt>
                <c:pt idx="19086">
                  <c:v>26.2733329662464</c:v>
                </c:pt>
                <c:pt idx="19087">
                  <c:v>26.274709542426098</c:v>
                </c:pt>
                <c:pt idx="19088">
                  <c:v>26.2760861186058</c:v>
                </c:pt>
                <c:pt idx="19089">
                  <c:v>26.277462694785498</c:v>
                </c:pt>
                <c:pt idx="19090">
                  <c:v>26.2788392709653</c:v>
                </c:pt>
                <c:pt idx="19091">
                  <c:v>26.280215847145001</c:v>
                </c:pt>
                <c:pt idx="19092">
                  <c:v>26.2815924233247</c:v>
                </c:pt>
                <c:pt idx="19093">
                  <c:v>26.282968999504401</c:v>
                </c:pt>
                <c:pt idx="19094">
                  <c:v>26.284345575684199</c:v>
                </c:pt>
                <c:pt idx="19095">
                  <c:v>26.285722151863901</c:v>
                </c:pt>
                <c:pt idx="19096">
                  <c:v>26.287098728043599</c:v>
                </c:pt>
                <c:pt idx="19097">
                  <c:v>26.288475304223301</c:v>
                </c:pt>
                <c:pt idx="19098">
                  <c:v>26.289851880403099</c:v>
                </c:pt>
                <c:pt idx="19099">
                  <c:v>26.2912284565828</c:v>
                </c:pt>
                <c:pt idx="19100">
                  <c:v>26.292605032762498</c:v>
                </c:pt>
                <c:pt idx="19101">
                  <c:v>26.2939816089422</c:v>
                </c:pt>
                <c:pt idx="19102">
                  <c:v>26.295358185122002</c:v>
                </c:pt>
                <c:pt idx="19103">
                  <c:v>26.2967347613017</c:v>
                </c:pt>
                <c:pt idx="19104">
                  <c:v>26.298111337481402</c:v>
                </c:pt>
                <c:pt idx="19105">
                  <c:v>26.299487913661199</c:v>
                </c:pt>
                <c:pt idx="19106">
                  <c:v>26.300864489840901</c:v>
                </c:pt>
                <c:pt idx="19107">
                  <c:v>26.302241066020599</c:v>
                </c:pt>
                <c:pt idx="19108">
                  <c:v>26.303617642200301</c:v>
                </c:pt>
                <c:pt idx="19109">
                  <c:v>26.304994218380099</c:v>
                </c:pt>
                <c:pt idx="19110">
                  <c:v>26.3063707945598</c:v>
                </c:pt>
                <c:pt idx="19111">
                  <c:v>26.307747370739499</c:v>
                </c:pt>
                <c:pt idx="19112">
                  <c:v>26.3091239469192</c:v>
                </c:pt>
                <c:pt idx="19113">
                  <c:v>26.310500523099002</c:v>
                </c:pt>
                <c:pt idx="19114">
                  <c:v>26.3118770992787</c:v>
                </c:pt>
                <c:pt idx="19115">
                  <c:v>26.313253675458402</c:v>
                </c:pt>
                <c:pt idx="19116">
                  <c:v>26.3146302516381</c:v>
                </c:pt>
                <c:pt idx="19117">
                  <c:v>26.316006827817901</c:v>
                </c:pt>
                <c:pt idx="19118">
                  <c:v>26.317383403997599</c:v>
                </c:pt>
                <c:pt idx="19119">
                  <c:v>26.318759980177301</c:v>
                </c:pt>
                <c:pt idx="19120">
                  <c:v>26.320136556356999</c:v>
                </c:pt>
                <c:pt idx="19121">
                  <c:v>26.321513132536801</c:v>
                </c:pt>
                <c:pt idx="19122">
                  <c:v>26.322889708716499</c:v>
                </c:pt>
                <c:pt idx="19123">
                  <c:v>26.324266284896201</c:v>
                </c:pt>
                <c:pt idx="19124">
                  <c:v>26.325642861075899</c:v>
                </c:pt>
                <c:pt idx="19125">
                  <c:v>26.3270194372557</c:v>
                </c:pt>
                <c:pt idx="19126">
                  <c:v>26.328396013435398</c:v>
                </c:pt>
                <c:pt idx="19127">
                  <c:v>26.3297725896151</c:v>
                </c:pt>
                <c:pt idx="19128">
                  <c:v>26.331149165794798</c:v>
                </c:pt>
                <c:pt idx="19129">
                  <c:v>26.332525741974599</c:v>
                </c:pt>
                <c:pt idx="19130">
                  <c:v>26.333902318154301</c:v>
                </c:pt>
                <c:pt idx="19131">
                  <c:v>26.335278894333999</c:v>
                </c:pt>
                <c:pt idx="19132">
                  <c:v>26.336655470513701</c:v>
                </c:pt>
                <c:pt idx="19133">
                  <c:v>26.338032046693499</c:v>
                </c:pt>
                <c:pt idx="19134">
                  <c:v>26.339408622873201</c:v>
                </c:pt>
                <c:pt idx="19135">
                  <c:v>26.340785199052899</c:v>
                </c:pt>
                <c:pt idx="19136">
                  <c:v>26.342161775232601</c:v>
                </c:pt>
                <c:pt idx="19137">
                  <c:v>26.343538351412398</c:v>
                </c:pt>
                <c:pt idx="19138">
                  <c:v>26.3449149275921</c:v>
                </c:pt>
                <c:pt idx="19139">
                  <c:v>26.346291503771798</c:v>
                </c:pt>
                <c:pt idx="19140">
                  <c:v>26.3476680799516</c:v>
                </c:pt>
                <c:pt idx="19141">
                  <c:v>26.349044656131301</c:v>
                </c:pt>
                <c:pt idx="19142">
                  <c:v>26.350421232311</c:v>
                </c:pt>
                <c:pt idx="19143">
                  <c:v>26.351797808490701</c:v>
                </c:pt>
                <c:pt idx="19144">
                  <c:v>26.353174384670499</c:v>
                </c:pt>
                <c:pt idx="19145">
                  <c:v>26.354550960850201</c:v>
                </c:pt>
                <c:pt idx="19146">
                  <c:v>26.355927537029899</c:v>
                </c:pt>
                <c:pt idx="19147">
                  <c:v>26.357304113209601</c:v>
                </c:pt>
                <c:pt idx="19148">
                  <c:v>26.358680689389399</c:v>
                </c:pt>
                <c:pt idx="19149">
                  <c:v>26.3600572655691</c:v>
                </c:pt>
                <c:pt idx="19150">
                  <c:v>26.361433841748799</c:v>
                </c:pt>
                <c:pt idx="19151">
                  <c:v>26.3628104179285</c:v>
                </c:pt>
                <c:pt idx="19152">
                  <c:v>26.364186994108302</c:v>
                </c:pt>
                <c:pt idx="19153">
                  <c:v>26.365563570288</c:v>
                </c:pt>
                <c:pt idx="19154">
                  <c:v>26.366940146467702</c:v>
                </c:pt>
                <c:pt idx="19155">
                  <c:v>26.3683167226474</c:v>
                </c:pt>
                <c:pt idx="19156">
                  <c:v>26.369693298827201</c:v>
                </c:pt>
                <c:pt idx="19157">
                  <c:v>26.371069875006899</c:v>
                </c:pt>
                <c:pt idx="19158">
                  <c:v>26.372446451186601</c:v>
                </c:pt>
                <c:pt idx="19159">
                  <c:v>26.373823027366299</c:v>
                </c:pt>
                <c:pt idx="19160">
                  <c:v>26.3751996035461</c:v>
                </c:pt>
                <c:pt idx="19161">
                  <c:v>26.376576179725799</c:v>
                </c:pt>
                <c:pt idx="19162">
                  <c:v>26.3779527559055</c:v>
                </c:pt>
                <c:pt idx="19163">
                  <c:v>26.379329332085199</c:v>
                </c:pt>
                <c:pt idx="19164">
                  <c:v>26.380705908265</c:v>
                </c:pt>
                <c:pt idx="19165">
                  <c:v>26.382082484444702</c:v>
                </c:pt>
                <c:pt idx="19166">
                  <c:v>26.3834590606244</c:v>
                </c:pt>
                <c:pt idx="19167">
                  <c:v>26.384835636804102</c:v>
                </c:pt>
                <c:pt idx="19168">
                  <c:v>26.386212212983899</c:v>
                </c:pt>
                <c:pt idx="19169">
                  <c:v>26.387588789163601</c:v>
                </c:pt>
                <c:pt idx="19170">
                  <c:v>26.388965365343299</c:v>
                </c:pt>
                <c:pt idx="19171">
                  <c:v>26.390341941523001</c:v>
                </c:pt>
                <c:pt idx="19172">
                  <c:v>26.391718517702799</c:v>
                </c:pt>
                <c:pt idx="19173">
                  <c:v>26.393095093882501</c:v>
                </c:pt>
                <c:pt idx="19174">
                  <c:v>26.394471670062199</c:v>
                </c:pt>
                <c:pt idx="19175">
                  <c:v>26.395848246242</c:v>
                </c:pt>
                <c:pt idx="19176">
                  <c:v>26.397224822421698</c:v>
                </c:pt>
                <c:pt idx="19177">
                  <c:v>26.3986013986014</c:v>
                </c:pt>
                <c:pt idx="19178">
                  <c:v>26.399977974781098</c:v>
                </c:pt>
                <c:pt idx="19179">
                  <c:v>26.4013545509609</c:v>
                </c:pt>
                <c:pt idx="19180">
                  <c:v>26.402731127140601</c:v>
                </c:pt>
                <c:pt idx="19181">
                  <c:v>26.4041077033203</c:v>
                </c:pt>
                <c:pt idx="19182">
                  <c:v>26.405484279500001</c:v>
                </c:pt>
                <c:pt idx="19183">
                  <c:v>26.406860855679799</c:v>
                </c:pt>
                <c:pt idx="19184">
                  <c:v>26.408237431859501</c:v>
                </c:pt>
                <c:pt idx="19185">
                  <c:v>26.409614008039199</c:v>
                </c:pt>
                <c:pt idx="19186">
                  <c:v>26.410990584218901</c:v>
                </c:pt>
                <c:pt idx="19187">
                  <c:v>26.412367160398698</c:v>
                </c:pt>
                <c:pt idx="19188">
                  <c:v>26.4137437365784</c:v>
                </c:pt>
                <c:pt idx="19189">
                  <c:v>26.415120312758098</c:v>
                </c:pt>
                <c:pt idx="19190">
                  <c:v>26.4164968889378</c:v>
                </c:pt>
                <c:pt idx="19191">
                  <c:v>26.417873465117601</c:v>
                </c:pt>
                <c:pt idx="19192">
                  <c:v>26.4192500412973</c:v>
                </c:pt>
                <c:pt idx="19193">
                  <c:v>26.420626617477001</c:v>
                </c:pt>
                <c:pt idx="19194">
                  <c:v>26.4220031936567</c:v>
                </c:pt>
                <c:pt idx="19195">
                  <c:v>26.423379769836501</c:v>
                </c:pt>
                <c:pt idx="19196">
                  <c:v>26.424756346016199</c:v>
                </c:pt>
                <c:pt idx="19197">
                  <c:v>26.426132922195901</c:v>
                </c:pt>
                <c:pt idx="19198">
                  <c:v>26.427509498375599</c:v>
                </c:pt>
                <c:pt idx="19199">
                  <c:v>26.4288860745554</c:v>
                </c:pt>
                <c:pt idx="19200">
                  <c:v>26.430262650735099</c:v>
                </c:pt>
                <c:pt idx="19201">
                  <c:v>26.4316392269148</c:v>
                </c:pt>
                <c:pt idx="19202">
                  <c:v>26.433015803094602</c:v>
                </c:pt>
                <c:pt idx="19203">
                  <c:v>26.4343923792743</c:v>
                </c:pt>
                <c:pt idx="19204">
                  <c:v>26.435768955454002</c:v>
                </c:pt>
                <c:pt idx="19205">
                  <c:v>26.4371455316337</c:v>
                </c:pt>
                <c:pt idx="19206">
                  <c:v>26.438522107813501</c:v>
                </c:pt>
                <c:pt idx="19207">
                  <c:v>26.439898683993199</c:v>
                </c:pt>
                <c:pt idx="19208">
                  <c:v>26.441275260172901</c:v>
                </c:pt>
                <c:pt idx="19209">
                  <c:v>26.442651836352599</c:v>
                </c:pt>
                <c:pt idx="19210">
                  <c:v>26.444028412532401</c:v>
                </c:pt>
                <c:pt idx="19211">
                  <c:v>26.445404988712099</c:v>
                </c:pt>
                <c:pt idx="19212">
                  <c:v>26.446781564891801</c:v>
                </c:pt>
                <c:pt idx="19213">
                  <c:v>26.448158141071499</c:v>
                </c:pt>
                <c:pt idx="19214">
                  <c:v>26.4495347172513</c:v>
                </c:pt>
                <c:pt idx="19215">
                  <c:v>26.450911293430998</c:v>
                </c:pt>
                <c:pt idx="19216">
                  <c:v>26.4522878696107</c:v>
                </c:pt>
                <c:pt idx="19217">
                  <c:v>26.453664445790402</c:v>
                </c:pt>
                <c:pt idx="19218">
                  <c:v>26.455041021970199</c:v>
                </c:pt>
                <c:pt idx="19219">
                  <c:v>26.456417598149901</c:v>
                </c:pt>
                <c:pt idx="19220">
                  <c:v>26.457794174329599</c:v>
                </c:pt>
                <c:pt idx="19221">
                  <c:v>26.459170750509301</c:v>
                </c:pt>
                <c:pt idx="19222">
                  <c:v>26.460547326689099</c:v>
                </c:pt>
                <c:pt idx="19223">
                  <c:v>26.461923902868801</c:v>
                </c:pt>
                <c:pt idx="19224">
                  <c:v>26.463300479048499</c:v>
                </c:pt>
                <c:pt idx="19225">
                  <c:v>26.464677055228201</c:v>
                </c:pt>
                <c:pt idx="19226">
                  <c:v>26.466053631407998</c:v>
                </c:pt>
                <c:pt idx="19227">
                  <c:v>26.4674302075877</c:v>
                </c:pt>
                <c:pt idx="19228">
                  <c:v>26.468806783767398</c:v>
                </c:pt>
                <c:pt idx="19229">
                  <c:v>26.4701833599471</c:v>
                </c:pt>
                <c:pt idx="19230">
                  <c:v>26.471559936126901</c:v>
                </c:pt>
                <c:pt idx="19231">
                  <c:v>26.4729365123066</c:v>
                </c:pt>
                <c:pt idx="19232">
                  <c:v>26.474313088486301</c:v>
                </c:pt>
                <c:pt idx="19233">
                  <c:v>26.475689664666099</c:v>
                </c:pt>
                <c:pt idx="19234">
                  <c:v>26.477066240845801</c:v>
                </c:pt>
                <c:pt idx="19235">
                  <c:v>26.478442817025499</c:v>
                </c:pt>
                <c:pt idx="19236">
                  <c:v>26.479819393205201</c:v>
                </c:pt>
                <c:pt idx="19237">
                  <c:v>26.481195969384999</c:v>
                </c:pt>
                <c:pt idx="19238">
                  <c:v>26.4825725455647</c:v>
                </c:pt>
                <c:pt idx="19239">
                  <c:v>26.483949121744399</c:v>
                </c:pt>
                <c:pt idx="19240">
                  <c:v>26.4853256979241</c:v>
                </c:pt>
                <c:pt idx="19241">
                  <c:v>26.486702274103902</c:v>
                </c:pt>
                <c:pt idx="19242">
                  <c:v>26.4880788502836</c:v>
                </c:pt>
                <c:pt idx="19243">
                  <c:v>26.489455426463302</c:v>
                </c:pt>
                <c:pt idx="19244">
                  <c:v>26.490832002643</c:v>
                </c:pt>
                <c:pt idx="19245">
                  <c:v>26.492208578822801</c:v>
                </c:pt>
                <c:pt idx="19246">
                  <c:v>26.493585155002499</c:v>
                </c:pt>
                <c:pt idx="19247">
                  <c:v>26.494961731182201</c:v>
                </c:pt>
                <c:pt idx="19248">
                  <c:v>26.496338307361899</c:v>
                </c:pt>
                <c:pt idx="19249">
                  <c:v>26.4977148835417</c:v>
                </c:pt>
                <c:pt idx="19250">
                  <c:v>26.499091459721399</c:v>
                </c:pt>
                <c:pt idx="19251">
                  <c:v>26.5004680359011</c:v>
                </c:pt>
                <c:pt idx="19252">
                  <c:v>26.501844612080799</c:v>
                </c:pt>
                <c:pt idx="19253">
                  <c:v>26.5032211882606</c:v>
                </c:pt>
                <c:pt idx="19254">
                  <c:v>26.504597764440302</c:v>
                </c:pt>
                <c:pt idx="19255">
                  <c:v>26.50597434062</c:v>
                </c:pt>
                <c:pt idx="19256">
                  <c:v>26.507350916799702</c:v>
                </c:pt>
                <c:pt idx="19257">
                  <c:v>26.508727492979499</c:v>
                </c:pt>
                <c:pt idx="19258">
                  <c:v>26.510104069159201</c:v>
                </c:pt>
                <c:pt idx="19259">
                  <c:v>26.511480645338899</c:v>
                </c:pt>
                <c:pt idx="19260">
                  <c:v>26.512857221518601</c:v>
                </c:pt>
                <c:pt idx="19261">
                  <c:v>26.514233797698399</c:v>
                </c:pt>
                <c:pt idx="19262">
                  <c:v>26.515610373878101</c:v>
                </c:pt>
                <c:pt idx="19263">
                  <c:v>26.516986950057799</c:v>
                </c:pt>
                <c:pt idx="19264">
                  <c:v>26.518363526237501</c:v>
                </c:pt>
                <c:pt idx="19265">
                  <c:v>26.519740102417298</c:v>
                </c:pt>
                <c:pt idx="19266">
                  <c:v>26.521116678597</c:v>
                </c:pt>
                <c:pt idx="19267">
                  <c:v>26.522493254776698</c:v>
                </c:pt>
                <c:pt idx="19268">
                  <c:v>26.5238698309565</c:v>
                </c:pt>
                <c:pt idx="19269">
                  <c:v>26.525246407136201</c:v>
                </c:pt>
                <c:pt idx="19270">
                  <c:v>26.5266229833159</c:v>
                </c:pt>
                <c:pt idx="19271">
                  <c:v>26.527999559495601</c:v>
                </c:pt>
                <c:pt idx="19272">
                  <c:v>26.529376135675399</c:v>
                </c:pt>
                <c:pt idx="19273">
                  <c:v>26.530752711855101</c:v>
                </c:pt>
                <c:pt idx="19274">
                  <c:v>26.532129288034799</c:v>
                </c:pt>
                <c:pt idx="19275">
                  <c:v>26.533505864214501</c:v>
                </c:pt>
                <c:pt idx="19276">
                  <c:v>26.534882440394298</c:v>
                </c:pt>
                <c:pt idx="19277">
                  <c:v>26.536259016574</c:v>
                </c:pt>
                <c:pt idx="19278">
                  <c:v>26.537635592753698</c:v>
                </c:pt>
                <c:pt idx="19279">
                  <c:v>26.5390121689334</c:v>
                </c:pt>
                <c:pt idx="19280">
                  <c:v>26.540388745113201</c:v>
                </c:pt>
                <c:pt idx="19281">
                  <c:v>26.5417653212929</c:v>
                </c:pt>
                <c:pt idx="19282">
                  <c:v>26.543141897472601</c:v>
                </c:pt>
                <c:pt idx="19283">
                  <c:v>26.5445184736523</c:v>
                </c:pt>
                <c:pt idx="19284">
                  <c:v>26.545895049832101</c:v>
                </c:pt>
                <c:pt idx="19285">
                  <c:v>26.547271626011799</c:v>
                </c:pt>
                <c:pt idx="19286">
                  <c:v>26.548648202191501</c:v>
                </c:pt>
                <c:pt idx="19287">
                  <c:v>26.550024778371199</c:v>
                </c:pt>
                <c:pt idx="19288">
                  <c:v>26.551401354551</c:v>
                </c:pt>
                <c:pt idx="19289">
                  <c:v>26.552777930730699</c:v>
                </c:pt>
                <c:pt idx="19290">
                  <c:v>26.5541545069104</c:v>
                </c:pt>
                <c:pt idx="19291">
                  <c:v>26.555531083090099</c:v>
                </c:pt>
                <c:pt idx="19292">
                  <c:v>26.5569076592699</c:v>
                </c:pt>
                <c:pt idx="19293">
                  <c:v>26.558284235449602</c:v>
                </c:pt>
                <c:pt idx="19294">
                  <c:v>26.5596608116293</c:v>
                </c:pt>
                <c:pt idx="19295">
                  <c:v>26.561037387809002</c:v>
                </c:pt>
                <c:pt idx="19296">
                  <c:v>26.562413963988799</c:v>
                </c:pt>
                <c:pt idx="19297">
                  <c:v>26.563790540168501</c:v>
                </c:pt>
                <c:pt idx="19298">
                  <c:v>26.565167116348199</c:v>
                </c:pt>
                <c:pt idx="19299">
                  <c:v>26.566543692527901</c:v>
                </c:pt>
                <c:pt idx="19300">
                  <c:v>26.567920268707699</c:v>
                </c:pt>
                <c:pt idx="19301">
                  <c:v>26.569296844887401</c:v>
                </c:pt>
                <c:pt idx="19302">
                  <c:v>26.570673421067099</c:v>
                </c:pt>
                <c:pt idx="19303">
                  <c:v>26.5720499972469</c:v>
                </c:pt>
                <c:pt idx="19304">
                  <c:v>26.573426573426602</c:v>
                </c:pt>
                <c:pt idx="19305">
                  <c:v>26.5748031496063</c:v>
                </c:pt>
                <c:pt idx="19306">
                  <c:v>26.576179725786002</c:v>
                </c:pt>
                <c:pt idx="19307">
                  <c:v>26.577556301965799</c:v>
                </c:pt>
                <c:pt idx="19308">
                  <c:v>26.578932878145501</c:v>
                </c:pt>
                <c:pt idx="19309">
                  <c:v>26.580309454325199</c:v>
                </c:pt>
                <c:pt idx="19310">
                  <c:v>26.581686030504901</c:v>
                </c:pt>
                <c:pt idx="19311">
                  <c:v>26.583062606684699</c:v>
                </c:pt>
                <c:pt idx="19312">
                  <c:v>26.584439182864401</c:v>
                </c:pt>
                <c:pt idx="19313">
                  <c:v>26.585815759044099</c:v>
                </c:pt>
                <c:pt idx="19314">
                  <c:v>26.587192335223801</c:v>
                </c:pt>
                <c:pt idx="19315">
                  <c:v>26.588568911403598</c:v>
                </c:pt>
                <c:pt idx="19316">
                  <c:v>26.5899454875833</c:v>
                </c:pt>
                <c:pt idx="19317">
                  <c:v>26.591322063762998</c:v>
                </c:pt>
                <c:pt idx="19318">
                  <c:v>26.5926986399427</c:v>
                </c:pt>
                <c:pt idx="19319">
                  <c:v>26.594075216122501</c:v>
                </c:pt>
                <c:pt idx="19320">
                  <c:v>26.5954517923022</c:v>
                </c:pt>
                <c:pt idx="19321">
                  <c:v>26.596828368481901</c:v>
                </c:pt>
                <c:pt idx="19322">
                  <c:v>26.5982049446616</c:v>
                </c:pt>
                <c:pt idx="19323">
                  <c:v>26.599581520841401</c:v>
                </c:pt>
                <c:pt idx="19324">
                  <c:v>26.600958097021099</c:v>
                </c:pt>
                <c:pt idx="19325">
                  <c:v>26.602334673200801</c:v>
                </c:pt>
                <c:pt idx="19326">
                  <c:v>26.603711249380499</c:v>
                </c:pt>
                <c:pt idx="19327">
                  <c:v>26.6050878255603</c:v>
                </c:pt>
                <c:pt idx="19328">
                  <c:v>26.606464401739998</c:v>
                </c:pt>
                <c:pt idx="19329">
                  <c:v>26.6078409779197</c:v>
                </c:pt>
                <c:pt idx="19330">
                  <c:v>26.609217554099502</c:v>
                </c:pt>
                <c:pt idx="19331">
                  <c:v>26.6105941302792</c:v>
                </c:pt>
                <c:pt idx="19332">
                  <c:v>26.611970706458902</c:v>
                </c:pt>
                <c:pt idx="19333">
                  <c:v>26.6133472826386</c:v>
                </c:pt>
                <c:pt idx="19334">
                  <c:v>26.614723858818401</c:v>
                </c:pt>
                <c:pt idx="19335">
                  <c:v>26.616100434998099</c:v>
                </c:pt>
                <c:pt idx="19336">
                  <c:v>26.617477011177801</c:v>
                </c:pt>
                <c:pt idx="19337">
                  <c:v>26.618853587357499</c:v>
                </c:pt>
                <c:pt idx="19338">
                  <c:v>26.6202301635373</c:v>
                </c:pt>
                <c:pt idx="19339">
                  <c:v>26.621606739716999</c:v>
                </c:pt>
                <c:pt idx="19340">
                  <c:v>26.6229833158967</c:v>
                </c:pt>
                <c:pt idx="19341">
                  <c:v>26.624359892076399</c:v>
                </c:pt>
                <c:pt idx="19342">
                  <c:v>26.6257364682562</c:v>
                </c:pt>
                <c:pt idx="19343">
                  <c:v>26.627113044435902</c:v>
                </c:pt>
                <c:pt idx="19344">
                  <c:v>26.6284896206156</c:v>
                </c:pt>
                <c:pt idx="19345">
                  <c:v>26.629866196795302</c:v>
                </c:pt>
                <c:pt idx="19346">
                  <c:v>26.631242772975099</c:v>
                </c:pt>
                <c:pt idx="19347">
                  <c:v>26.632619349154801</c:v>
                </c:pt>
                <c:pt idx="19348">
                  <c:v>26.633995925334499</c:v>
                </c:pt>
                <c:pt idx="19349">
                  <c:v>26.635372501514201</c:v>
                </c:pt>
                <c:pt idx="19350">
                  <c:v>26.636749077693999</c:v>
                </c:pt>
                <c:pt idx="19351">
                  <c:v>26.638125653873701</c:v>
                </c:pt>
                <c:pt idx="19352">
                  <c:v>26.639502230053399</c:v>
                </c:pt>
                <c:pt idx="19353">
                  <c:v>26.640878806233101</c:v>
                </c:pt>
                <c:pt idx="19354">
                  <c:v>26.642255382412898</c:v>
                </c:pt>
                <c:pt idx="19355">
                  <c:v>26.6436319585926</c:v>
                </c:pt>
                <c:pt idx="19356">
                  <c:v>26.645008534772298</c:v>
                </c:pt>
                <c:pt idx="19357">
                  <c:v>26.646385110952</c:v>
                </c:pt>
                <c:pt idx="19358">
                  <c:v>26.647761687131801</c:v>
                </c:pt>
                <c:pt idx="19359">
                  <c:v>26.649138263311499</c:v>
                </c:pt>
                <c:pt idx="19360">
                  <c:v>26.650514839491201</c:v>
                </c:pt>
                <c:pt idx="19361">
                  <c:v>26.651891415670999</c:v>
                </c:pt>
                <c:pt idx="19362">
                  <c:v>26.653267991850701</c:v>
                </c:pt>
                <c:pt idx="19363">
                  <c:v>26.654644568030399</c:v>
                </c:pt>
                <c:pt idx="19364">
                  <c:v>26.656021144210101</c:v>
                </c:pt>
                <c:pt idx="19365">
                  <c:v>26.657397720389898</c:v>
                </c:pt>
                <c:pt idx="19366">
                  <c:v>26.6587742965696</c:v>
                </c:pt>
                <c:pt idx="19367">
                  <c:v>26.660150872749298</c:v>
                </c:pt>
                <c:pt idx="19368">
                  <c:v>26.661527448929</c:v>
                </c:pt>
                <c:pt idx="19369">
                  <c:v>26.662904025108801</c:v>
                </c:pt>
                <c:pt idx="19370">
                  <c:v>26.6642806012885</c:v>
                </c:pt>
                <c:pt idx="19371">
                  <c:v>26.665657177468201</c:v>
                </c:pt>
                <c:pt idx="19372">
                  <c:v>26.6670337536479</c:v>
                </c:pt>
                <c:pt idx="19373">
                  <c:v>26.668410329827701</c:v>
                </c:pt>
                <c:pt idx="19374">
                  <c:v>26.669786906007399</c:v>
                </c:pt>
                <c:pt idx="19375">
                  <c:v>26.671163482187101</c:v>
                </c:pt>
                <c:pt idx="19376">
                  <c:v>26.672540058366799</c:v>
                </c:pt>
                <c:pt idx="19377">
                  <c:v>26.6739166345466</c:v>
                </c:pt>
                <c:pt idx="19378">
                  <c:v>26.675293210726299</c:v>
                </c:pt>
                <c:pt idx="19379">
                  <c:v>26.676669786906</c:v>
                </c:pt>
                <c:pt idx="19380">
                  <c:v>26.678046363085699</c:v>
                </c:pt>
                <c:pt idx="19381">
                  <c:v>26.6794229392655</c:v>
                </c:pt>
                <c:pt idx="19382">
                  <c:v>26.680799515445202</c:v>
                </c:pt>
                <c:pt idx="19383">
                  <c:v>26.6821760916249</c:v>
                </c:pt>
                <c:pt idx="19384">
                  <c:v>26.683552667804602</c:v>
                </c:pt>
                <c:pt idx="19385">
                  <c:v>26.684929243984399</c:v>
                </c:pt>
                <c:pt idx="19386">
                  <c:v>26.686305820164101</c:v>
                </c:pt>
                <c:pt idx="19387">
                  <c:v>26.687682396343799</c:v>
                </c:pt>
                <c:pt idx="19388">
                  <c:v>26.689058972523501</c:v>
                </c:pt>
                <c:pt idx="19389">
                  <c:v>26.690435548703299</c:v>
                </c:pt>
                <c:pt idx="19390">
                  <c:v>26.691812124883</c:v>
                </c:pt>
                <c:pt idx="19391">
                  <c:v>26.693188701062699</c:v>
                </c:pt>
                <c:pt idx="19392">
                  <c:v>26.6945652772425</c:v>
                </c:pt>
                <c:pt idx="19393">
                  <c:v>26.695941853422202</c:v>
                </c:pt>
                <c:pt idx="19394">
                  <c:v>26.6973184296019</c:v>
                </c:pt>
                <c:pt idx="19395">
                  <c:v>26.698695005781602</c:v>
                </c:pt>
                <c:pt idx="19396">
                  <c:v>26.700071581961399</c:v>
                </c:pt>
                <c:pt idx="19397">
                  <c:v>26.701448158141101</c:v>
                </c:pt>
                <c:pt idx="19398">
                  <c:v>26.702824734320799</c:v>
                </c:pt>
                <c:pt idx="19399">
                  <c:v>26.704201310500501</c:v>
                </c:pt>
                <c:pt idx="19400">
                  <c:v>26.705577886680299</c:v>
                </c:pt>
                <c:pt idx="19401">
                  <c:v>26.706954462860001</c:v>
                </c:pt>
                <c:pt idx="19402">
                  <c:v>26.708331039039699</c:v>
                </c:pt>
                <c:pt idx="19403">
                  <c:v>26.709707615219401</c:v>
                </c:pt>
                <c:pt idx="19404">
                  <c:v>26.711084191399198</c:v>
                </c:pt>
                <c:pt idx="19405">
                  <c:v>26.7124607675789</c:v>
                </c:pt>
                <c:pt idx="19406">
                  <c:v>26.713837343758598</c:v>
                </c:pt>
                <c:pt idx="19407">
                  <c:v>26.7152139199383</c:v>
                </c:pt>
                <c:pt idx="19408">
                  <c:v>26.716590496118101</c:v>
                </c:pt>
                <c:pt idx="19409">
                  <c:v>26.7179670722978</c:v>
                </c:pt>
                <c:pt idx="19410">
                  <c:v>26.719343648477501</c:v>
                </c:pt>
                <c:pt idx="19411">
                  <c:v>26.7207202246572</c:v>
                </c:pt>
                <c:pt idx="19412">
                  <c:v>26.722096800837001</c:v>
                </c:pt>
                <c:pt idx="19413">
                  <c:v>26.723473377016699</c:v>
                </c:pt>
                <c:pt idx="19414">
                  <c:v>26.724849953196401</c:v>
                </c:pt>
                <c:pt idx="19415">
                  <c:v>26.726226529376099</c:v>
                </c:pt>
                <c:pt idx="19416">
                  <c:v>26.7276031055559</c:v>
                </c:pt>
                <c:pt idx="19417">
                  <c:v>26.728979681735598</c:v>
                </c:pt>
                <c:pt idx="19418">
                  <c:v>26.7303562579153</c:v>
                </c:pt>
                <c:pt idx="19419">
                  <c:v>26.731732834094998</c:v>
                </c:pt>
                <c:pt idx="19420">
                  <c:v>26.7331094102748</c:v>
                </c:pt>
                <c:pt idx="19421">
                  <c:v>26.734485986454501</c:v>
                </c:pt>
                <c:pt idx="19422">
                  <c:v>26.7358625626342</c:v>
                </c:pt>
                <c:pt idx="19423">
                  <c:v>26.737239138813901</c:v>
                </c:pt>
                <c:pt idx="19424">
                  <c:v>26.738615714993699</c:v>
                </c:pt>
                <c:pt idx="19425">
                  <c:v>26.739992291173401</c:v>
                </c:pt>
                <c:pt idx="19426">
                  <c:v>26.741368867353099</c:v>
                </c:pt>
                <c:pt idx="19427">
                  <c:v>26.7427454435329</c:v>
                </c:pt>
                <c:pt idx="19428">
                  <c:v>26.744122019712599</c:v>
                </c:pt>
                <c:pt idx="19429">
                  <c:v>26.7454985958923</c:v>
                </c:pt>
                <c:pt idx="19430">
                  <c:v>26.746875172071999</c:v>
                </c:pt>
                <c:pt idx="19431">
                  <c:v>26.7482517482518</c:v>
                </c:pt>
                <c:pt idx="19432">
                  <c:v>26.749628324431502</c:v>
                </c:pt>
                <c:pt idx="19433">
                  <c:v>26.7510049006112</c:v>
                </c:pt>
                <c:pt idx="19434">
                  <c:v>26.752381476790902</c:v>
                </c:pt>
                <c:pt idx="19435">
                  <c:v>26.753758052970699</c:v>
                </c:pt>
                <c:pt idx="19436">
                  <c:v>26.755134629150401</c:v>
                </c:pt>
                <c:pt idx="19437">
                  <c:v>26.756511205330099</c:v>
                </c:pt>
                <c:pt idx="19438">
                  <c:v>26.757887781509801</c:v>
                </c:pt>
                <c:pt idx="19439">
                  <c:v>26.759264357689599</c:v>
                </c:pt>
                <c:pt idx="19440">
                  <c:v>26.760640933869301</c:v>
                </c:pt>
                <c:pt idx="19441">
                  <c:v>26.762017510048999</c:v>
                </c:pt>
                <c:pt idx="19442">
                  <c:v>26.763394086228701</c:v>
                </c:pt>
                <c:pt idx="19443">
                  <c:v>26.764770662408498</c:v>
                </c:pt>
                <c:pt idx="19444">
                  <c:v>26.7661472385882</c:v>
                </c:pt>
                <c:pt idx="19445">
                  <c:v>26.767523814767902</c:v>
                </c:pt>
                <c:pt idx="19446">
                  <c:v>26.7689003909476</c:v>
                </c:pt>
                <c:pt idx="19447">
                  <c:v>26.770276967127401</c:v>
                </c:pt>
                <c:pt idx="19448">
                  <c:v>26.771653543307099</c:v>
                </c:pt>
                <c:pt idx="19449">
                  <c:v>26.773030119486801</c:v>
                </c:pt>
                <c:pt idx="19450">
                  <c:v>26.774406695666499</c:v>
                </c:pt>
                <c:pt idx="19451">
                  <c:v>26.775783271846301</c:v>
                </c:pt>
                <c:pt idx="19452">
                  <c:v>26.777159848025999</c:v>
                </c:pt>
                <c:pt idx="19453">
                  <c:v>26.778536424205701</c:v>
                </c:pt>
                <c:pt idx="19454">
                  <c:v>26.779913000385399</c:v>
                </c:pt>
                <c:pt idx="19455">
                  <c:v>26.7812895765652</c:v>
                </c:pt>
                <c:pt idx="19456">
                  <c:v>26.782666152744898</c:v>
                </c:pt>
                <c:pt idx="19457">
                  <c:v>26.7840427289246</c:v>
                </c:pt>
                <c:pt idx="19458">
                  <c:v>26.785419305104401</c:v>
                </c:pt>
                <c:pt idx="19459">
                  <c:v>26.7867958812841</c:v>
                </c:pt>
                <c:pt idx="19460">
                  <c:v>26.788172457463801</c:v>
                </c:pt>
                <c:pt idx="19461">
                  <c:v>26.7895490336435</c:v>
                </c:pt>
                <c:pt idx="19462">
                  <c:v>26.790925609823301</c:v>
                </c:pt>
                <c:pt idx="19463">
                  <c:v>26.792302186002999</c:v>
                </c:pt>
                <c:pt idx="19464">
                  <c:v>26.793678762182701</c:v>
                </c:pt>
                <c:pt idx="19465">
                  <c:v>26.795055338362399</c:v>
                </c:pt>
                <c:pt idx="19466">
                  <c:v>26.7964319145422</c:v>
                </c:pt>
                <c:pt idx="19467">
                  <c:v>26.797808490721899</c:v>
                </c:pt>
                <c:pt idx="19468">
                  <c:v>26.7991850669016</c:v>
                </c:pt>
                <c:pt idx="19469">
                  <c:v>26.800561643081299</c:v>
                </c:pt>
                <c:pt idx="19470">
                  <c:v>26.8019382192611</c:v>
                </c:pt>
                <c:pt idx="19471">
                  <c:v>26.803314795440802</c:v>
                </c:pt>
                <c:pt idx="19472">
                  <c:v>26.8046913716205</c:v>
                </c:pt>
                <c:pt idx="19473">
                  <c:v>26.806067947800202</c:v>
                </c:pt>
                <c:pt idx="19474">
                  <c:v>26.807444523979999</c:v>
                </c:pt>
                <c:pt idx="19475">
                  <c:v>26.808821100159701</c:v>
                </c:pt>
                <c:pt idx="19476">
                  <c:v>26.810197676339399</c:v>
                </c:pt>
                <c:pt idx="19477">
                  <c:v>26.811574252519101</c:v>
                </c:pt>
                <c:pt idx="19478">
                  <c:v>26.812950828698899</c:v>
                </c:pt>
                <c:pt idx="19479">
                  <c:v>26.8143274048786</c:v>
                </c:pt>
                <c:pt idx="19480">
                  <c:v>26.815703981058299</c:v>
                </c:pt>
                <c:pt idx="19481">
                  <c:v>26.817080557238</c:v>
                </c:pt>
                <c:pt idx="19482">
                  <c:v>26.818457133417802</c:v>
                </c:pt>
                <c:pt idx="19483">
                  <c:v>26.8198337095975</c:v>
                </c:pt>
                <c:pt idx="19484">
                  <c:v>26.821210285777202</c:v>
                </c:pt>
                <c:pt idx="19485">
                  <c:v>26.8225868619569</c:v>
                </c:pt>
                <c:pt idx="19486">
                  <c:v>26.823963438136701</c:v>
                </c:pt>
                <c:pt idx="19487">
                  <c:v>26.825340014316399</c:v>
                </c:pt>
                <c:pt idx="19488">
                  <c:v>26.826716590496101</c:v>
                </c:pt>
                <c:pt idx="19489">
                  <c:v>26.828093166675899</c:v>
                </c:pt>
                <c:pt idx="19490">
                  <c:v>26.829469742855601</c:v>
                </c:pt>
                <c:pt idx="19491">
                  <c:v>26.830846319035299</c:v>
                </c:pt>
                <c:pt idx="19492">
                  <c:v>26.832222895215001</c:v>
                </c:pt>
                <c:pt idx="19493">
                  <c:v>26.833599471394798</c:v>
                </c:pt>
                <c:pt idx="19494">
                  <c:v>26.8349760475745</c:v>
                </c:pt>
                <c:pt idx="19495">
                  <c:v>26.836352623754198</c:v>
                </c:pt>
                <c:pt idx="19496">
                  <c:v>26.8377291999339</c:v>
                </c:pt>
                <c:pt idx="19497">
                  <c:v>26.839105776113701</c:v>
                </c:pt>
                <c:pt idx="19498">
                  <c:v>26.8404823522934</c:v>
                </c:pt>
                <c:pt idx="19499">
                  <c:v>26.841858928473101</c:v>
                </c:pt>
                <c:pt idx="19500">
                  <c:v>26.8432355046528</c:v>
                </c:pt>
                <c:pt idx="19501">
                  <c:v>26.844612080832601</c:v>
                </c:pt>
                <c:pt idx="19502">
                  <c:v>26.845988657012299</c:v>
                </c:pt>
                <c:pt idx="19503">
                  <c:v>26.847365233192001</c:v>
                </c:pt>
                <c:pt idx="19504">
                  <c:v>26.848741809371699</c:v>
                </c:pt>
                <c:pt idx="19505">
                  <c:v>26.8501183855515</c:v>
                </c:pt>
                <c:pt idx="19506">
                  <c:v>26.851494961731198</c:v>
                </c:pt>
                <c:pt idx="19507">
                  <c:v>26.8528715379109</c:v>
                </c:pt>
                <c:pt idx="19508">
                  <c:v>26.854248114090598</c:v>
                </c:pt>
                <c:pt idx="19509">
                  <c:v>26.8556246902704</c:v>
                </c:pt>
                <c:pt idx="19510">
                  <c:v>26.857001266450101</c:v>
                </c:pt>
                <c:pt idx="19511">
                  <c:v>26.8583778426298</c:v>
                </c:pt>
                <c:pt idx="19512">
                  <c:v>26.859754418809501</c:v>
                </c:pt>
                <c:pt idx="19513">
                  <c:v>26.861130994989299</c:v>
                </c:pt>
                <c:pt idx="19514">
                  <c:v>26.862507571169001</c:v>
                </c:pt>
                <c:pt idx="19515">
                  <c:v>26.863884147348699</c:v>
                </c:pt>
                <c:pt idx="19516">
                  <c:v>26.865260723528401</c:v>
                </c:pt>
                <c:pt idx="19517">
                  <c:v>26.866637299708199</c:v>
                </c:pt>
                <c:pt idx="19518">
                  <c:v>26.8680138758879</c:v>
                </c:pt>
                <c:pt idx="19519">
                  <c:v>26.869390452067599</c:v>
                </c:pt>
                <c:pt idx="19520">
                  <c:v>26.8707670282474</c:v>
                </c:pt>
                <c:pt idx="19521">
                  <c:v>26.872143604427102</c:v>
                </c:pt>
                <c:pt idx="19522">
                  <c:v>26.8735201806068</c:v>
                </c:pt>
                <c:pt idx="19523">
                  <c:v>26.874896756786502</c:v>
                </c:pt>
                <c:pt idx="19524">
                  <c:v>26.876273332966299</c:v>
                </c:pt>
                <c:pt idx="19525">
                  <c:v>26.877649909146001</c:v>
                </c:pt>
                <c:pt idx="19526">
                  <c:v>26.879026485325699</c:v>
                </c:pt>
                <c:pt idx="19527">
                  <c:v>26.880403061505401</c:v>
                </c:pt>
                <c:pt idx="19528">
                  <c:v>26.881779637685199</c:v>
                </c:pt>
                <c:pt idx="19529">
                  <c:v>26.883156213864901</c:v>
                </c:pt>
                <c:pt idx="19530">
                  <c:v>26.884532790044599</c:v>
                </c:pt>
                <c:pt idx="19531">
                  <c:v>26.8859093662243</c:v>
                </c:pt>
                <c:pt idx="19532">
                  <c:v>26.887285942404102</c:v>
                </c:pt>
                <c:pt idx="19533">
                  <c:v>26.8886625185838</c:v>
                </c:pt>
                <c:pt idx="19534">
                  <c:v>26.890039094763502</c:v>
                </c:pt>
                <c:pt idx="19535">
                  <c:v>26.8914156709432</c:v>
                </c:pt>
                <c:pt idx="19536">
                  <c:v>26.892792247123001</c:v>
                </c:pt>
                <c:pt idx="19537">
                  <c:v>26.894168823302699</c:v>
                </c:pt>
                <c:pt idx="19538">
                  <c:v>26.895545399482401</c:v>
                </c:pt>
                <c:pt idx="19539">
                  <c:v>26.896921975662099</c:v>
                </c:pt>
                <c:pt idx="19540">
                  <c:v>26.898298551841901</c:v>
                </c:pt>
                <c:pt idx="19541">
                  <c:v>26.899675128021599</c:v>
                </c:pt>
                <c:pt idx="19542">
                  <c:v>26.901051704201301</c:v>
                </c:pt>
                <c:pt idx="19543">
                  <c:v>26.902428280380999</c:v>
                </c:pt>
                <c:pt idx="19544">
                  <c:v>26.9038048565608</c:v>
                </c:pt>
                <c:pt idx="19545">
                  <c:v>26.905181432740498</c:v>
                </c:pt>
                <c:pt idx="19546">
                  <c:v>26.9065580089202</c:v>
                </c:pt>
                <c:pt idx="19547">
                  <c:v>26.907934585099898</c:v>
                </c:pt>
                <c:pt idx="19548">
                  <c:v>26.9093111612797</c:v>
                </c:pt>
                <c:pt idx="19549">
                  <c:v>26.910687737459401</c:v>
                </c:pt>
                <c:pt idx="19550">
                  <c:v>26.9120643136391</c:v>
                </c:pt>
                <c:pt idx="19551">
                  <c:v>26.913440889818801</c:v>
                </c:pt>
                <c:pt idx="19552">
                  <c:v>26.914817465998599</c:v>
                </c:pt>
                <c:pt idx="19553">
                  <c:v>26.916194042178301</c:v>
                </c:pt>
                <c:pt idx="19554">
                  <c:v>26.917570618357999</c:v>
                </c:pt>
                <c:pt idx="19555">
                  <c:v>26.9189471945378</c:v>
                </c:pt>
                <c:pt idx="19556">
                  <c:v>26.920323770717498</c:v>
                </c:pt>
                <c:pt idx="19557">
                  <c:v>26.9217003468972</c:v>
                </c:pt>
                <c:pt idx="19558">
                  <c:v>26.923076923076898</c:v>
                </c:pt>
                <c:pt idx="19559">
                  <c:v>26.9244534992567</c:v>
                </c:pt>
                <c:pt idx="19560">
                  <c:v>26.925830075436402</c:v>
                </c:pt>
                <c:pt idx="19561">
                  <c:v>26.9272066516161</c:v>
                </c:pt>
                <c:pt idx="19562">
                  <c:v>26.928583227795801</c:v>
                </c:pt>
                <c:pt idx="19563">
                  <c:v>26.929959803975599</c:v>
                </c:pt>
                <c:pt idx="19564">
                  <c:v>26.931336380155301</c:v>
                </c:pt>
                <c:pt idx="19565">
                  <c:v>26.932712956334999</c:v>
                </c:pt>
                <c:pt idx="19566">
                  <c:v>26.934089532514701</c:v>
                </c:pt>
                <c:pt idx="19567">
                  <c:v>26.935466108694499</c:v>
                </c:pt>
                <c:pt idx="19568">
                  <c:v>26.9368426848742</c:v>
                </c:pt>
                <c:pt idx="19569">
                  <c:v>26.938219261053899</c:v>
                </c:pt>
                <c:pt idx="19570">
                  <c:v>26.9395958372336</c:v>
                </c:pt>
                <c:pt idx="19571">
                  <c:v>26.940972413413402</c:v>
                </c:pt>
                <c:pt idx="19572">
                  <c:v>26.9423489895931</c:v>
                </c:pt>
                <c:pt idx="19573">
                  <c:v>26.943725565772802</c:v>
                </c:pt>
                <c:pt idx="19574">
                  <c:v>26.9451021419525</c:v>
                </c:pt>
                <c:pt idx="19575">
                  <c:v>26.946478718132301</c:v>
                </c:pt>
                <c:pt idx="19576">
                  <c:v>26.947855294311999</c:v>
                </c:pt>
                <c:pt idx="19577">
                  <c:v>26.949231870491701</c:v>
                </c:pt>
                <c:pt idx="19578">
                  <c:v>26.950608446671399</c:v>
                </c:pt>
                <c:pt idx="19579">
                  <c:v>26.951985022851201</c:v>
                </c:pt>
                <c:pt idx="19580">
                  <c:v>26.953361599030899</c:v>
                </c:pt>
                <c:pt idx="19581">
                  <c:v>26.954738175210601</c:v>
                </c:pt>
                <c:pt idx="19582">
                  <c:v>26.956114751390398</c:v>
                </c:pt>
                <c:pt idx="19583">
                  <c:v>26.9574913275701</c:v>
                </c:pt>
                <c:pt idx="19584">
                  <c:v>26.958867903749798</c:v>
                </c:pt>
                <c:pt idx="19585">
                  <c:v>26.9602444799295</c:v>
                </c:pt>
                <c:pt idx="19586">
                  <c:v>26.961621056109301</c:v>
                </c:pt>
                <c:pt idx="19587">
                  <c:v>26.962997632288999</c:v>
                </c:pt>
                <c:pt idx="19588">
                  <c:v>26.964374208468701</c:v>
                </c:pt>
                <c:pt idx="19589">
                  <c:v>26.965750784648399</c:v>
                </c:pt>
                <c:pt idx="19590">
                  <c:v>26.967127360828201</c:v>
                </c:pt>
                <c:pt idx="19591">
                  <c:v>26.968503937007899</c:v>
                </c:pt>
                <c:pt idx="19592">
                  <c:v>26.969880513187601</c:v>
                </c:pt>
                <c:pt idx="19593">
                  <c:v>26.971257089367299</c:v>
                </c:pt>
                <c:pt idx="19594">
                  <c:v>26.9726336655471</c:v>
                </c:pt>
                <c:pt idx="19595">
                  <c:v>26.974010241726798</c:v>
                </c:pt>
                <c:pt idx="19596">
                  <c:v>26.9753868179065</c:v>
                </c:pt>
                <c:pt idx="19597">
                  <c:v>26.976763394086198</c:v>
                </c:pt>
                <c:pt idx="19598">
                  <c:v>26.978139970266</c:v>
                </c:pt>
                <c:pt idx="19599">
                  <c:v>26.979516546445701</c:v>
                </c:pt>
                <c:pt idx="19600">
                  <c:v>26.9808931226254</c:v>
                </c:pt>
                <c:pt idx="19601">
                  <c:v>26.982269698805101</c:v>
                </c:pt>
                <c:pt idx="19602">
                  <c:v>26.983646274984899</c:v>
                </c:pt>
                <c:pt idx="19603">
                  <c:v>26.985022851164601</c:v>
                </c:pt>
                <c:pt idx="19604">
                  <c:v>26.986399427344299</c:v>
                </c:pt>
                <c:pt idx="19605">
                  <c:v>26.987776003524001</c:v>
                </c:pt>
                <c:pt idx="19606">
                  <c:v>26.989152579703799</c:v>
                </c:pt>
                <c:pt idx="19607">
                  <c:v>26.9905291558835</c:v>
                </c:pt>
                <c:pt idx="19608">
                  <c:v>26.991905732063199</c:v>
                </c:pt>
                <c:pt idx="19609">
                  <c:v>26.9932823082429</c:v>
                </c:pt>
                <c:pt idx="19610">
                  <c:v>26.994658884422702</c:v>
                </c:pt>
                <c:pt idx="19611">
                  <c:v>26.9960354606024</c:v>
                </c:pt>
                <c:pt idx="19612">
                  <c:v>26.997412036782102</c:v>
                </c:pt>
                <c:pt idx="19613">
                  <c:v>26.9987886129618</c:v>
                </c:pt>
                <c:pt idx="19614">
                  <c:v>27.000165189141601</c:v>
                </c:pt>
                <c:pt idx="19615">
                  <c:v>27.001541765321299</c:v>
                </c:pt>
                <c:pt idx="19616">
                  <c:v>27.002918341501001</c:v>
                </c:pt>
                <c:pt idx="19617">
                  <c:v>27.004294917680799</c:v>
                </c:pt>
                <c:pt idx="19618">
                  <c:v>27.0056714938605</c:v>
                </c:pt>
                <c:pt idx="19619">
                  <c:v>27.007048070040199</c:v>
                </c:pt>
                <c:pt idx="19620">
                  <c:v>27.0084246462199</c:v>
                </c:pt>
                <c:pt idx="19621">
                  <c:v>27.009801222399702</c:v>
                </c:pt>
                <c:pt idx="19622">
                  <c:v>27.0111777985794</c:v>
                </c:pt>
                <c:pt idx="19623">
                  <c:v>27.012554374759102</c:v>
                </c:pt>
                <c:pt idx="19624">
                  <c:v>27.0139309509388</c:v>
                </c:pt>
                <c:pt idx="19625">
                  <c:v>27.015307527118601</c:v>
                </c:pt>
                <c:pt idx="19626">
                  <c:v>27.016684103298299</c:v>
                </c:pt>
                <c:pt idx="19627">
                  <c:v>27.018060679478001</c:v>
                </c:pt>
                <c:pt idx="19628">
                  <c:v>27.019437255657699</c:v>
                </c:pt>
                <c:pt idx="19629">
                  <c:v>27.020813831837501</c:v>
                </c:pt>
                <c:pt idx="19630">
                  <c:v>27.022190408017199</c:v>
                </c:pt>
                <c:pt idx="19631">
                  <c:v>27.023566984196901</c:v>
                </c:pt>
                <c:pt idx="19632">
                  <c:v>27.024943560376599</c:v>
                </c:pt>
                <c:pt idx="19633">
                  <c:v>27.0263201365564</c:v>
                </c:pt>
                <c:pt idx="19634">
                  <c:v>27.027696712736098</c:v>
                </c:pt>
                <c:pt idx="19635">
                  <c:v>27.0290732889158</c:v>
                </c:pt>
                <c:pt idx="19636">
                  <c:v>27.030449865095498</c:v>
                </c:pt>
                <c:pt idx="19637">
                  <c:v>27.0318264412753</c:v>
                </c:pt>
                <c:pt idx="19638">
                  <c:v>27.033203017455001</c:v>
                </c:pt>
                <c:pt idx="19639">
                  <c:v>27.0345795936347</c:v>
                </c:pt>
                <c:pt idx="19640">
                  <c:v>27.035956169814401</c:v>
                </c:pt>
                <c:pt idx="19641">
                  <c:v>27.037332745994199</c:v>
                </c:pt>
                <c:pt idx="19642">
                  <c:v>27.038709322173901</c:v>
                </c:pt>
                <c:pt idx="19643">
                  <c:v>27.040085898353599</c:v>
                </c:pt>
                <c:pt idx="19644">
                  <c:v>27.041462474533301</c:v>
                </c:pt>
                <c:pt idx="19645">
                  <c:v>27.042839050713098</c:v>
                </c:pt>
                <c:pt idx="19646">
                  <c:v>27.0442156268928</c:v>
                </c:pt>
                <c:pt idx="19647">
                  <c:v>27.045592203072498</c:v>
                </c:pt>
                <c:pt idx="19648">
                  <c:v>27.0469687792523</c:v>
                </c:pt>
                <c:pt idx="19649">
                  <c:v>27.048345355432001</c:v>
                </c:pt>
                <c:pt idx="19650">
                  <c:v>27.0497219316117</c:v>
                </c:pt>
                <c:pt idx="19651">
                  <c:v>27.051098507791401</c:v>
                </c:pt>
                <c:pt idx="19652">
                  <c:v>27.052475083971199</c:v>
                </c:pt>
                <c:pt idx="19653">
                  <c:v>27.053851660150901</c:v>
                </c:pt>
                <c:pt idx="19654">
                  <c:v>27.055228236330599</c:v>
                </c:pt>
                <c:pt idx="19655">
                  <c:v>27.056604812510301</c:v>
                </c:pt>
                <c:pt idx="19656">
                  <c:v>27.057981388690099</c:v>
                </c:pt>
                <c:pt idx="19657">
                  <c:v>27.0593579648698</c:v>
                </c:pt>
                <c:pt idx="19658">
                  <c:v>27.060734541049499</c:v>
                </c:pt>
                <c:pt idx="19659">
                  <c:v>27.0621111172292</c:v>
                </c:pt>
                <c:pt idx="19660">
                  <c:v>27.063487693409002</c:v>
                </c:pt>
                <c:pt idx="19661">
                  <c:v>27.0648642695887</c:v>
                </c:pt>
                <c:pt idx="19662">
                  <c:v>27.066240845768402</c:v>
                </c:pt>
                <c:pt idx="19663">
                  <c:v>27.0676174219481</c:v>
                </c:pt>
                <c:pt idx="19664">
                  <c:v>27.068993998127901</c:v>
                </c:pt>
                <c:pt idx="19665">
                  <c:v>27.070370574307599</c:v>
                </c:pt>
                <c:pt idx="19666">
                  <c:v>27.071747150487301</c:v>
                </c:pt>
                <c:pt idx="19667">
                  <c:v>27.073123726666999</c:v>
                </c:pt>
                <c:pt idx="19668">
                  <c:v>27.074500302846801</c:v>
                </c:pt>
                <c:pt idx="19669">
                  <c:v>27.075876879026499</c:v>
                </c:pt>
                <c:pt idx="19670">
                  <c:v>27.077253455206201</c:v>
                </c:pt>
                <c:pt idx="19671">
                  <c:v>27.078630031385899</c:v>
                </c:pt>
                <c:pt idx="19672">
                  <c:v>27.0800066075657</c:v>
                </c:pt>
                <c:pt idx="19673">
                  <c:v>27.081383183745402</c:v>
                </c:pt>
                <c:pt idx="19674">
                  <c:v>27.0827597599251</c:v>
                </c:pt>
                <c:pt idx="19675">
                  <c:v>27.084136336104802</c:v>
                </c:pt>
                <c:pt idx="19676">
                  <c:v>27.085512912284599</c:v>
                </c:pt>
                <c:pt idx="19677">
                  <c:v>27.086889488464301</c:v>
                </c:pt>
                <c:pt idx="19678">
                  <c:v>27.088266064643999</c:v>
                </c:pt>
                <c:pt idx="19679">
                  <c:v>27.089642640823701</c:v>
                </c:pt>
                <c:pt idx="19680">
                  <c:v>27.091019217003499</c:v>
                </c:pt>
                <c:pt idx="19681">
                  <c:v>27.092395793183201</c:v>
                </c:pt>
                <c:pt idx="19682">
                  <c:v>27.093772369362899</c:v>
                </c:pt>
                <c:pt idx="19683">
                  <c:v>27.0951489455427</c:v>
                </c:pt>
                <c:pt idx="19684">
                  <c:v>27.096525521722398</c:v>
                </c:pt>
                <c:pt idx="19685">
                  <c:v>27.0979020979021</c:v>
                </c:pt>
                <c:pt idx="19686">
                  <c:v>27.099278674081798</c:v>
                </c:pt>
                <c:pt idx="19687">
                  <c:v>27.1006552502616</c:v>
                </c:pt>
                <c:pt idx="19688">
                  <c:v>27.102031826441301</c:v>
                </c:pt>
                <c:pt idx="19689">
                  <c:v>27.103408402621</c:v>
                </c:pt>
                <c:pt idx="19690">
                  <c:v>27.104784978800701</c:v>
                </c:pt>
                <c:pt idx="19691">
                  <c:v>27.106161554980499</c:v>
                </c:pt>
                <c:pt idx="19692">
                  <c:v>27.107538131160201</c:v>
                </c:pt>
                <c:pt idx="19693">
                  <c:v>27.108914707339899</c:v>
                </c:pt>
                <c:pt idx="19694">
                  <c:v>27.110291283519601</c:v>
                </c:pt>
                <c:pt idx="19695">
                  <c:v>27.111667859699399</c:v>
                </c:pt>
                <c:pt idx="19696">
                  <c:v>27.1130444358791</c:v>
                </c:pt>
                <c:pt idx="19697">
                  <c:v>27.114421012058799</c:v>
                </c:pt>
                <c:pt idx="19698">
                  <c:v>27.1157975882385</c:v>
                </c:pt>
                <c:pt idx="19699">
                  <c:v>27.117174164418302</c:v>
                </c:pt>
                <c:pt idx="19700">
                  <c:v>27.118550740598</c:v>
                </c:pt>
                <c:pt idx="19701">
                  <c:v>27.119927316777702</c:v>
                </c:pt>
                <c:pt idx="19702">
                  <c:v>27.1213038929574</c:v>
                </c:pt>
                <c:pt idx="19703">
                  <c:v>27.122680469137201</c:v>
                </c:pt>
                <c:pt idx="19704">
                  <c:v>27.124057045316899</c:v>
                </c:pt>
                <c:pt idx="19705">
                  <c:v>27.125433621496601</c:v>
                </c:pt>
                <c:pt idx="19706">
                  <c:v>27.126810197676299</c:v>
                </c:pt>
                <c:pt idx="19707">
                  <c:v>27.1281867738561</c:v>
                </c:pt>
                <c:pt idx="19708">
                  <c:v>27.129563350035799</c:v>
                </c:pt>
                <c:pt idx="19709">
                  <c:v>27.1309399262155</c:v>
                </c:pt>
                <c:pt idx="19710">
                  <c:v>27.132316502395302</c:v>
                </c:pt>
                <c:pt idx="19711">
                  <c:v>27.133693078575</c:v>
                </c:pt>
                <c:pt idx="19712">
                  <c:v>27.135069654754702</c:v>
                </c:pt>
                <c:pt idx="19713">
                  <c:v>27.1364462309344</c:v>
                </c:pt>
                <c:pt idx="19714">
                  <c:v>27.137822807114201</c:v>
                </c:pt>
                <c:pt idx="19715">
                  <c:v>27.139199383293899</c:v>
                </c:pt>
                <c:pt idx="19716">
                  <c:v>27.140575959473601</c:v>
                </c:pt>
                <c:pt idx="19717">
                  <c:v>27.141952535653299</c:v>
                </c:pt>
                <c:pt idx="19718">
                  <c:v>27.143329111833101</c:v>
                </c:pt>
                <c:pt idx="19719">
                  <c:v>27.144705688012799</c:v>
                </c:pt>
                <c:pt idx="19720">
                  <c:v>27.146082264192501</c:v>
                </c:pt>
                <c:pt idx="19721">
                  <c:v>27.147458840372199</c:v>
                </c:pt>
                <c:pt idx="19722">
                  <c:v>27.148835416552</c:v>
                </c:pt>
                <c:pt idx="19723">
                  <c:v>27.150211992731698</c:v>
                </c:pt>
                <c:pt idx="19724">
                  <c:v>27.1515885689114</c:v>
                </c:pt>
                <c:pt idx="19725">
                  <c:v>27.152965145091098</c:v>
                </c:pt>
                <c:pt idx="19726">
                  <c:v>27.1543417212709</c:v>
                </c:pt>
                <c:pt idx="19727">
                  <c:v>27.155718297450601</c:v>
                </c:pt>
                <c:pt idx="19728">
                  <c:v>27.1570948736303</c:v>
                </c:pt>
                <c:pt idx="19729">
                  <c:v>27.158471449810001</c:v>
                </c:pt>
                <c:pt idx="19730">
                  <c:v>27.159848025989799</c:v>
                </c:pt>
                <c:pt idx="19731">
                  <c:v>27.161224602169501</c:v>
                </c:pt>
                <c:pt idx="19732">
                  <c:v>27.162601178349199</c:v>
                </c:pt>
                <c:pt idx="19733">
                  <c:v>27.163977754528901</c:v>
                </c:pt>
                <c:pt idx="19734">
                  <c:v>27.165354330708698</c:v>
                </c:pt>
                <c:pt idx="19735">
                  <c:v>27.1667309068884</c:v>
                </c:pt>
                <c:pt idx="19736">
                  <c:v>27.168107483068098</c:v>
                </c:pt>
                <c:pt idx="19737">
                  <c:v>27.1694840592478</c:v>
                </c:pt>
                <c:pt idx="19738">
                  <c:v>27.170860635427601</c:v>
                </c:pt>
                <c:pt idx="19739">
                  <c:v>27.1722372116073</c:v>
                </c:pt>
                <c:pt idx="19740">
                  <c:v>27.173613787787001</c:v>
                </c:pt>
                <c:pt idx="19741">
                  <c:v>27.1749903639667</c:v>
                </c:pt>
                <c:pt idx="19742">
                  <c:v>27.176366940146501</c:v>
                </c:pt>
                <c:pt idx="19743">
                  <c:v>27.177743516326199</c:v>
                </c:pt>
                <c:pt idx="19744">
                  <c:v>27.179120092505901</c:v>
                </c:pt>
                <c:pt idx="19745">
                  <c:v>27.180496668685699</c:v>
                </c:pt>
                <c:pt idx="19746">
                  <c:v>27.1818732448654</c:v>
                </c:pt>
                <c:pt idx="19747">
                  <c:v>27.183249821045099</c:v>
                </c:pt>
                <c:pt idx="19748">
                  <c:v>27.1846263972248</c:v>
                </c:pt>
                <c:pt idx="19749">
                  <c:v>27.186002973404602</c:v>
                </c:pt>
                <c:pt idx="19750">
                  <c:v>27.1873795495843</c:v>
                </c:pt>
                <c:pt idx="19751">
                  <c:v>27.188756125764002</c:v>
                </c:pt>
                <c:pt idx="19752">
                  <c:v>27.1901327019437</c:v>
                </c:pt>
                <c:pt idx="19753">
                  <c:v>27.191509278123501</c:v>
                </c:pt>
                <c:pt idx="19754">
                  <c:v>27.192885854303199</c:v>
                </c:pt>
                <c:pt idx="19755">
                  <c:v>27.194262430482901</c:v>
                </c:pt>
                <c:pt idx="19756">
                  <c:v>27.195639006662599</c:v>
                </c:pt>
                <c:pt idx="19757">
                  <c:v>27.197015582842401</c:v>
                </c:pt>
                <c:pt idx="19758">
                  <c:v>27.198392159022099</c:v>
                </c:pt>
                <c:pt idx="19759">
                  <c:v>27.1997687352018</c:v>
                </c:pt>
                <c:pt idx="19760">
                  <c:v>27.201145311381499</c:v>
                </c:pt>
                <c:pt idx="19761">
                  <c:v>27.2025218875613</c:v>
                </c:pt>
                <c:pt idx="19762">
                  <c:v>27.203898463741002</c:v>
                </c:pt>
                <c:pt idx="19763">
                  <c:v>27.2052750399207</c:v>
                </c:pt>
                <c:pt idx="19764">
                  <c:v>27.206651616100402</c:v>
                </c:pt>
                <c:pt idx="19765">
                  <c:v>27.208028192280199</c:v>
                </c:pt>
                <c:pt idx="19766">
                  <c:v>27.209404768459901</c:v>
                </c:pt>
                <c:pt idx="19767">
                  <c:v>27.210781344639599</c:v>
                </c:pt>
                <c:pt idx="19768">
                  <c:v>27.212157920819301</c:v>
                </c:pt>
                <c:pt idx="19769">
                  <c:v>27.213534496999099</c:v>
                </c:pt>
                <c:pt idx="19770">
                  <c:v>27.214911073178801</c:v>
                </c:pt>
                <c:pt idx="19771">
                  <c:v>27.216287649358499</c:v>
                </c:pt>
                <c:pt idx="19772">
                  <c:v>27.217664225538201</c:v>
                </c:pt>
                <c:pt idx="19773">
                  <c:v>27.219040801717998</c:v>
                </c:pt>
                <c:pt idx="19774">
                  <c:v>27.2204173778977</c:v>
                </c:pt>
                <c:pt idx="19775">
                  <c:v>27.221793954077398</c:v>
                </c:pt>
                <c:pt idx="19776">
                  <c:v>27.2231705302572</c:v>
                </c:pt>
                <c:pt idx="19777">
                  <c:v>27.224547106436901</c:v>
                </c:pt>
                <c:pt idx="19778">
                  <c:v>27.2259236826166</c:v>
                </c:pt>
                <c:pt idx="19779">
                  <c:v>27.227300258796301</c:v>
                </c:pt>
                <c:pt idx="19780">
                  <c:v>27.228676834976099</c:v>
                </c:pt>
                <c:pt idx="19781">
                  <c:v>27.230053411155801</c:v>
                </c:pt>
                <c:pt idx="19782">
                  <c:v>27.231429987335499</c:v>
                </c:pt>
                <c:pt idx="19783">
                  <c:v>27.232806563515201</c:v>
                </c:pt>
                <c:pt idx="19784">
                  <c:v>27.234183139694998</c:v>
                </c:pt>
                <c:pt idx="19785">
                  <c:v>27.2355597158747</c:v>
                </c:pt>
                <c:pt idx="19786">
                  <c:v>27.236936292054398</c:v>
                </c:pt>
                <c:pt idx="19787">
                  <c:v>27.2383128682341</c:v>
                </c:pt>
                <c:pt idx="19788">
                  <c:v>27.239689444413901</c:v>
                </c:pt>
                <c:pt idx="19789">
                  <c:v>27.2410660205936</c:v>
                </c:pt>
                <c:pt idx="19790">
                  <c:v>27.242442596773301</c:v>
                </c:pt>
                <c:pt idx="19791">
                  <c:v>27.243819172953</c:v>
                </c:pt>
                <c:pt idx="19792">
                  <c:v>27.245195749132801</c:v>
                </c:pt>
                <c:pt idx="19793">
                  <c:v>27.246572325312499</c:v>
                </c:pt>
                <c:pt idx="19794">
                  <c:v>27.247948901492201</c:v>
                </c:pt>
                <c:pt idx="19795">
                  <c:v>27.249325477671899</c:v>
                </c:pt>
                <c:pt idx="19796">
                  <c:v>27.2507020538517</c:v>
                </c:pt>
                <c:pt idx="19797">
                  <c:v>27.252078630031399</c:v>
                </c:pt>
                <c:pt idx="19798">
                  <c:v>27.2534552062111</c:v>
                </c:pt>
                <c:pt idx="19799">
                  <c:v>27.254831782390799</c:v>
                </c:pt>
                <c:pt idx="19800">
                  <c:v>27.2562083585706</c:v>
                </c:pt>
                <c:pt idx="19801">
                  <c:v>27.257584934750302</c:v>
                </c:pt>
                <c:pt idx="19802">
                  <c:v>27.25896151093</c:v>
                </c:pt>
                <c:pt idx="19803">
                  <c:v>27.260338087109702</c:v>
                </c:pt>
                <c:pt idx="19804">
                  <c:v>27.261714663289499</c:v>
                </c:pt>
                <c:pt idx="19805">
                  <c:v>27.263091239469201</c:v>
                </c:pt>
                <c:pt idx="19806">
                  <c:v>27.264467815648899</c:v>
                </c:pt>
                <c:pt idx="19807">
                  <c:v>27.265844391828701</c:v>
                </c:pt>
                <c:pt idx="19808">
                  <c:v>27.267220968008399</c:v>
                </c:pt>
                <c:pt idx="19809">
                  <c:v>27.268597544188101</c:v>
                </c:pt>
                <c:pt idx="19810">
                  <c:v>27.269974120367799</c:v>
                </c:pt>
                <c:pt idx="19811">
                  <c:v>27.2713506965476</c:v>
                </c:pt>
                <c:pt idx="19812">
                  <c:v>27.272727272727298</c:v>
                </c:pt>
                <c:pt idx="19813">
                  <c:v>27.274103848907</c:v>
                </c:pt>
                <c:pt idx="19814">
                  <c:v>27.275480425086698</c:v>
                </c:pt>
                <c:pt idx="19815">
                  <c:v>27.276857001266499</c:v>
                </c:pt>
                <c:pt idx="19816">
                  <c:v>27.278233577446201</c:v>
                </c:pt>
                <c:pt idx="19817">
                  <c:v>27.279610153625899</c:v>
                </c:pt>
                <c:pt idx="19818">
                  <c:v>27.280986729805601</c:v>
                </c:pt>
                <c:pt idx="19819">
                  <c:v>27.282363305985399</c:v>
                </c:pt>
                <c:pt idx="19820">
                  <c:v>27.283739882165101</c:v>
                </c:pt>
                <c:pt idx="19821">
                  <c:v>27.285116458344799</c:v>
                </c:pt>
                <c:pt idx="19822">
                  <c:v>27.286493034524501</c:v>
                </c:pt>
                <c:pt idx="19823">
                  <c:v>27.287869610704298</c:v>
                </c:pt>
                <c:pt idx="19824">
                  <c:v>27.289246186884</c:v>
                </c:pt>
                <c:pt idx="19825">
                  <c:v>27.290622763063698</c:v>
                </c:pt>
                <c:pt idx="19826">
                  <c:v>27.2919993392434</c:v>
                </c:pt>
                <c:pt idx="19827">
                  <c:v>27.293375915423201</c:v>
                </c:pt>
                <c:pt idx="19828">
                  <c:v>27.2947524916029</c:v>
                </c:pt>
                <c:pt idx="19829">
                  <c:v>27.296129067782601</c:v>
                </c:pt>
                <c:pt idx="19830">
                  <c:v>27.2975056439623</c:v>
                </c:pt>
                <c:pt idx="19831">
                  <c:v>27.298882220142101</c:v>
                </c:pt>
                <c:pt idx="19832">
                  <c:v>27.300258796321799</c:v>
                </c:pt>
                <c:pt idx="19833">
                  <c:v>27.301635372501501</c:v>
                </c:pt>
                <c:pt idx="19834">
                  <c:v>27.303011948681199</c:v>
                </c:pt>
                <c:pt idx="19835">
                  <c:v>27.304388524861</c:v>
                </c:pt>
                <c:pt idx="19836">
                  <c:v>27.305765101040699</c:v>
                </c:pt>
                <c:pt idx="19837">
                  <c:v>27.3071416772204</c:v>
                </c:pt>
                <c:pt idx="19838">
                  <c:v>27.308518253400202</c:v>
                </c:pt>
                <c:pt idx="19839">
                  <c:v>27.3098948295799</c:v>
                </c:pt>
                <c:pt idx="19840">
                  <c:v>27.311271405759602</c:v>
                </c:pt>
                <c:pt idx="19841">
                  <c:v>27.3126479819393</c:v>
                </c:pt>
                <c:pt idx="19842">
                  <c:v>27.314024558119101</c:v>
                </c:pt>
                <c:pt idx="19843">
                  <c:v>27.315401134298799</c:v>
                </c:pt>
                <c:pt idx="19844">
                  <c:v>27.316777710478501</c:v>
                </c:pt>
                <c:pt idx="19845">
                  <c:v>27.318154286658199</c:v>
                </c:pt>
                <c:pt idx="19846">
                  <c:v>27.319530862838</c:v>
                </c:pt>
                <c:pt idx="19847">
                  <c:v>27.320907439017699</c:v>
                </c:pt>
                <c:pt idx="19848">
                  <c:v>27.3222840151974</c:v>
                </c:pt>
                <c:pt idx="19849">
                  <c:v>27.323660591377099</c:v>
                </c:pt>
                <c:pt idx="19850">
                  <c:v>27.3250371675569</c:v>
                </c:pt>
                <c:pt idx="19851">
                  <c:v>27.326413743736602</c:v>
                </c:pt>
                <c:pt idx="19852">
                  <c:v>27.3277903199163</c:v>
                </c:pt>
                <c:pt idx="19853">
                  <c:v>27.329166896096002</c:v>
                </c:pt>
                <c:pt idx="19854">
                  <c:v>27.330543472275799</c:v>
                </c:pt>
                <c:pt idx="19855">
                  <c:v>27.331920048455501</c:v>
                </c:pt>
                <c:pt idx="19856">
                  <c:v>27.333296624635199</c:v>
                </c:pt>
                <c:pt idx="19857">
                  <c:v>27.334673200814901</c:v>
                </c:pt>
                <c:pt idx="19858">
                  <c:v>27.336049776994699</c:v>
                </c:pt>
                <c:pt idx="19859">
                  <c:v>27.337426353174401</c:v>
                </c:pt>
                <c:pt idx="19860">
                  <c:v>27.338802929354099</c:v>
                </c:pt>
                <c:pt idx="19861">
                  <c:v>27.340179505533801</c:v>
                </c:pt>
                <c:pt idx="19862">
                  <c:v>27.341556081713598</c:v>
                </c:pt>
                <c:pt idx="19863">
                  <c:v>27.3429326578933</c:v>
                </c:pt>
                <c:pt idx="19864">
                  <c:v>27.344309234072998</c:v>
                </c:pt>
                <c:pt idx="19865">
                  <c:v>27.3456858102527</c:v>
                </c:pt>
                <c:pt idx="19866">
                  <c:v>27.347062386432501</c:v>
                </c:pt>
                <c:pt idx="19867">
                  <c:v>27.3484389626122</c:v>
                </c:pt>
                <c:pt idx="19868">
                  <c:v>27.349815538791901</c:v>
                </c:pt>
                <c:pt idx="19869">
                  <c:v>27.3511921149716</c:v>
                </c:pt>
                <c:pt idx="19870">
                  <c:v>27.352568691151401</c:v>
                </c:pt>
                <c:pt idx="19871">
                  <c:v>27.353945267331099</c:v>
                </c:pt>
                <c:pt idx="19872">
                  <c:v>27.355321843510801</c:v>
                </c:pt>
                <c:pt idx="19873">
                  <c:v>27.356698419690598</c:v>
                </c:pt>
                <c:pt idx="19874">
                  <c:v>27.3580749958703</c:v>
                </c:pt>
                <c:pt idx="19875">
                  <c:v>27.359451572049998</c:v>
                </c:pt>
                <c:pt idx="19876">
                  <c:v>27.3608281482297</c:v>
                </c:pt>
                <c:pt idx="19877">
                  <c:v>27.362204724409501</c:v>
                </c:pt>
                <c:pt idx="19878">
                  <c:v>27.3635813005892</c:v>
                </c:pt>
                <c:pt idx="19879">
                  <c:v>27.364957876768901</c:v>
                </c:pt>
                <c:pt idx="19880">
                  <c:v>27.3663344529486</c:v>
                </c:pt>
                <c:pt idx="19881">
                  <c:v>27.367711029128401</c:v>
                </c:pt>
                <c:pt idx="19882">
                  <c:v>27.369087605308099</c:v>
                </c:pt>
                <c:pt idx="19883">
                  <c:v>27.370464181487801</c:v>
                </c:pt>
                <c:pt idx="19884">
                  <c:v>27.371840757667499</c:v>
                </c:pt>
                <c:pt idx="19885">
                  <c:v>27.3732173338473</c:v>
                </c:pt>
                <c:pt idx="19886">
                  <c:v>27.374593910026999</c:v>
                </c:pt>
                <c:pt idx="19887">
                  <c:v>27.3759704862067</c:v>
                </c:pt>
                <c:pt idx="19888">
                  <c:v>27.377347062386399</c:v>
                </c:pt>
                <c:pt idx="19889">
                  <c:v>27.3787236385662</c:v>
                </c:pt>
                <c:pt idx="19890">
                  <c:v>27.380100214745902</c:v>
                </c:pt>
                <c:pt idx="19891">
                  <c:v>27.3814767909256</c:v>
                </c:pt>
                <c:pt idx="19892">
                  <c:v>27.382853367105302</c:v>
                </c:pt>
                <c:pt idx="19893">
                  <c:v>27.384229943285099</c:v>
                </c:pt>
                <c:pt idx="19894">
                  <c:v>27.385606519464801</c:v>
                </c:pt>
                <c:pt idx="19895">
                  <c:v>27.386983095644499</c:v>
                </c:pt>
                <c:pt idx="19896">
                  <c:v>27.388359671824201</c:v>
                </c:pt>
                <c:pt idx="19897">
                  <c:v>27.389736248003999</c:v>
                </c:pt>
                <c:pt idx="19898">
                  <c:v>27.391112824183701</c:v>
                </c:pt>
                <c:pt idx="19899">
                  <c:v>27.392489400363399</c:v>
                </c:pt>
                <c:pt idx="19900">
                  <c:v>27.393865976543101</c:v>
                </c:pt>
                <c:pt idx="19901">
                  <c:v>27.395242552722902</c:v>
                </c:pt>
                <c:pt idx="19902">
                  <c:v>27.3966191289026</c:v>
                </c:pt>
                <c:pt idx="19903">
                  <c:v>27.397995705082302</c:v>
                </c:pt>
                <c:pt idx="19904">
                  <c:v>27.399372281262099</c:v>
                </c:pt>
                <c:pt idx="19905">
                  <c:v>27.400748857441801</c:v>
                </c:pt>
                <c:pt idx="19906">
                  <c:v>27.402125433621499</c:v>
                </c:pt>
                <c:pt idx="19907">
                  <c:v>27.403502009801201</c:v>
                </c:pt>
                <c:pt idx="19908">
                  <c:v>27.404878585980999</c:v>
                </c:pt>
                <c:pt idx="19909">
                  <c:v>27.406255162160701</c:v>
                </c:pt>
                <c:pt idx="19910">
                  <c:v>27.407631738340399</c:v>
                </c:pt>
                <c:pt idx="19911">
                  <c:v>27.409008314520101</c:v>
                </c:pt>
                <c:pt idx="19912">
                  <c:v>27.410384890699898</c:v>
                </c:pt>
                <c:pt idx="19913">
                  <c:v>27.4117614668796</c:v>
                </c:pt>
                <c:pt idx="19914">
                  <c:v>27.413138043059298</c:v>
                </c:pt>
                <c:pt idx="19915">
                  <c:v>27.414514619239</c:v>
                </c:pt>
                <c:pt idx="19916">
                  <c:v>27.415891195418801</c:v>
                </c:pt>
                <c:pt idx="19917">
                  <c:v>27.4172677715985</c:v>
                </c:pt>
                <c:pt idx="19918">
                  <c:v>27.418644347778201</c:v>
                </c:pt>
                <c:pt idx="19919">
                  <c:v>27.4200209239579</c:v>
                </c:pt>
                <c:pt idx="19920">
                  <c:v>27.421397500137701</c:v>
                </c:pt>
                <c:pt idx="19921">
                  <c:v>27.422774076317399</c:v>
                </c:pt>
                <c:pt idx="19922">
                  <c:v>27.424150652497101</c:v>
                </c:pt>
                <c:pt idx="19923">
                  <c:v>27.425527228676799</c:v>
                </c:pt>
                <c:pt idx="19924">
                  <c:v>27.4269038048566</c:v>
                </c:pt>
                <c:pt idx="19925">
                  <c:v>27.428280381036299</c:v>
                </c:pt>
                <c:pt idx="19926">
                  <c:v>27.429656957216</c:v>
                </c:pt>
                <c:pt idx="19927">
                  <c:v>27.431033533395698</c:v>
                </c:pt>
                <c:pt idx="19928">
                  <c:v>27.4324101095755</c:v>
                </c:pt>
                <c:pt idx="19929">
                  <c:v>27.433786685755202</c:v>
                </c:pt>
                <c:pt idx="19930">
                  <c:v>27.4351632619349</c:v>
                </c:pt>
                <c:pt idx="19931">
                  <c:v>27.436539838114602</c:v>
                </c:pt>
                <c:pt idx="19932">
                  <c:v>27.437916414294399</c:v>
                </c:pt>
                <c:pt idx="19933">
                  <c:v>27.439292990474101</c:v>
                </c:pt>
                <c:pt idx="19934">
                  <c:v>27.440669566653799</c:v>
                </c:pt>
                <c:pt idx="19935">
                  <c:v>27.4420461428336</c:v>
                </c:pt>
                <c:pt idx="19936">
                  <c:v>27.443422719013299</c:v>
                </c:pt>
                <c:pt idx="19937">
                  <c:v>27.444799295193</c:v>
                </c:pt>
                <c:pt idx="19938">
                  <c:v>27.446175871372699</c:v>
                </c:pt>
                <c:pt idx="19939">
                  <c:v>27.4475524475525</c:v>
                </c:pt>
                <c:pt idx="19940">
                  <c:v>27.448929023732202</c:v>
                </c:pt>
                <c:pt idx="19941">
                  <c:v>27.4503055999119</c:v>
                </c:pt>
                <c:pt idx="19942">
                  <c:v>27.451682176091602</c:v>
                </c:pt>
                <c:pt idx="19943">
                  <c:v>27.453058752271399</c:v>
                </c:pt>
                <c:pt idx="19944">
                  <c:v>27.454435328451101</c:v>
                </c:pt>
                <c:pt idx="19945">
                  <c:v>27.455811904630799</c:v>
                </c:pt>
                <c:pt idx="19946">
                  <c:v>27.457188480810501</c:v>
                </c:pt>
                <c:pt idx="19947">
                  <c:v>27.458565056990299</c:v>
                </c:pt>
                <c:pt idx="19948">
                  <c:v>27.459941633170001</c:v>
                </c:pt>
                <c:pt idx="19949">
                  <c:v>27.461318209349699</c:v>
                </c:pt>
                <c:pt idx="19950">
                  <c:v>27.462694785529401</c:v>
                </c:pt>
                <c:pt idx="19951">
                  <c:v>27.464071361709198</c:v>
                </c:pt>
                <c:pt idx="19952">
                  <c:v>27.4654479378889</c:v>
                </c:pt>
                <c:pt idx="19953">
                  <c:v>27.466824514068598</c:v>
                </c:pt>
                <c:pt idx="19954">
                  <c:v>27.4682010902483</c:v>
                </c:pt>
                <c:pt idx="19955">
                  <c:v>27.469577666428101</c:v>
                </c:pt>
                <c:pt idx="19956">
                  <c:v>27.4709542426078</c:v>
                </c:pt>
                <c:pt idx="19957">
                  <c:v>27.472330818787501</c:v>
                </c:pt>
                <c:pt idx="19958">
                  <c:v>27.473707394967199</c:v>
                </c:pt>
                <c:pt idx="19959">
                  <c:v>27.475083971147001</c:v>
                </c:pt>
                <c:pt idx="19960">
                  <c:v>27.476460547326699</c:v>
                </c:pt>
                <c:pt idx="19961">
                  <c:v>27.477837123506401</c:v>
                </c:pt>
                <c:pt idx="19962">
                  <c:v>27.479213699686198</c:v>
                </c:pt>
                <c:pt idx="19963">
                  <c:v>27.4805902758659</c:v>
                </c:pt>
                <c:pt idx="19964">
                  <c:v>27.481966852045598</c:v>
                </c:pt>
                <c:pt idx="19965">
                  <c:v>27.4833434282253</c:v>
                </c:pt>
                <c:pt idx="19966">
                  <c:v>27.484720004404998</c:v>
                </c:pt>
                <c:pt idx="19967">
                  <c:v>27.4860965805848</c:v>
                </c:pt>
                <c:pt idx="19968">
                  <c:v>27.487473156764501</c:v>
                </c:pt>
                <c:pt idx="19969">
                  <c:v>27.4888497329442</c:v>
                </c:pt>
                <c:pt idx="19970">
                  <c:v>27.490226309124001</c:v>
                </c:pt>
                <c:pt idx="19971">
                  <c:v>27.491602885303699</c:v>
                </c:pt>
                <c:pt idx="19972">
                  <c:v>27.492979461483401</c:v>
                </c:pt>
                <c:pt idx="19973">
                  <c:v>27.494356037663099</c:v>
                </c:pt>
                <c:pt idx="19974">
                  <c:v>27.4957326138429</c:v>
                </c:pt>
                <c:pt idx="19975">
                  <c:v>27.497109190022599</c:v>
                </c:pt>
                <c:pt idx="19976">
                  <c:v>27.4984857662023</c:v>
                </c:pt>
                <c:pt idx="19977">
                  <c:v>27.499862342381999</c:v>
                </c:pt>
                <c:pt idx="19978">
                  <c:v>27.5012389185618</c:v>
                </c:pt>
                <c:pt idx="19979">
                  <c:v>27.502615494741502</c:v>
                </c:pt>
                <c:pt idx="19980">
                  <c:v>27.5039920709212</c:v>
                </c:pt>
                <c:pt idx="19981">
                  <c:v>27.505368647100902</c:v>
                </c:pt>
                <c:pt idx="19982">
                  <c:v>27.506745223280699</c:v>
                </c:pt>
                <c:pt idx="19983">
                  <c:v>27.508121799460401</c:v>
                </c:pt>
                <c:pt idx="19984">
                  <c:v>27.509498375640099</c:v>
                </c:pt>
                <c:pt idx="19985">
                  <c:v>27.510874951819801</c:v>
                </c:pt>
                <c:pt idx="19986">
                  <c:v>27.512251527999599</c:v>
                </c:pt>
                <c:pt idx="19987">
                  <c:v>27.5136281041793</c:v>
                </c:pt>
                <c:pt idx="19988">
                  <c:v>27.515004680358999</c:v>
                </c:pt>
                <c:pt idx="19989">
                  <c:v>27.5163812565387</c:v>
                </c:pt>
                <c:pt idx="19990">
                  <c:v>27.517757832718502</c:v>
                </c:pt>
                <c:pt idx="19991">
                  <c:v>27.5191344088982</c:v>
                </c:pt>
                <c:pt idx="19992">
                  <c:v>27.520510985077902</c:v>
                </c:pt>
                <c:pt idx="19993">
                  <c:v>27.5218875612576</c:v>
                </c:pt>
                <c:pt idx="19994">
                  <c:v>27.523264137437401</c:v>
                </c:pt>
                <c:pt idx="19995">
                  <c:v>27.524640713617099</c:v>
                </c:pt>
                <c:pt idx="19996">
                  <c:v>27.526017289796801</c:v>
                </c:pt>
                <c:pt idx="19997">
                  <c:v>27.527393865976599</c:v>
                </c:pt>
                <c:pt idx="19998">
                  <c:v>27.528770442156301</c:v>
                </c:pt>
                <c:pt idx="19999">
                  <c:v>27.530147018335999</c:v>
                </c:pt>
                <c:pt idx="20000">
                  <c:v>27.531523594515701</c:v>
                </c:pt>
                <c:pt idx="20001">
                  <c:v>27.532900170695498</c:v>
                </c:pt>
                <c:pt idx="20002">
                  <c:v>27.5342767468752</c:v>
                </c:pt>
                <c:pt idx="20003">
                  <c:v>27.535653323054898</c:v>
                </c:pt>
                <c:pt idx="20004">
                  <c:v>27.5370298992346</c:v>
                </c:pt>
                <c:pt idx="20005">
                  <c:v>27.538406475414401</c:v>
                </c:pt>
                <c:pt idx="20006">
                  <c:v>27.5397830515941</c:v>
                </c:pt>
                <c:pt idx="20007">
                  <c:v>27.541159627773801</c:v>
                </c:pt>
                <c:pt idx="20008">
                  <c:v>27.5425362039535</c:v>
                </c:pt>
                <c:pt idx="20009">
                  <c:v>27.543912780133301</c:v>
                </c:pt>
                <c:pt idx="20010">
                  <c:v>27.545289356312999</c:v>
                </c:pt>
                <c:pt idx="20011">
                  <c:v>27.546665932492701</c:v>
                </c:pt>
                <c:pt idx="20012">
                  <c:v>27.548042508672399</c:v>
                </c:pt>
                <c:pt idx="20013">
                  <c:v>27.5494190848522</c:v>
                </c:pt>
                <c:pt idx="20014">
                  <c:v>27.550795661031898</c:v>
                </c:pt>
                <c:pt idx="20015">
                  <c:v>27.5521722372116</c:v>
                </c:pt>
                <c:pt idx="20016">
                  <c:v>27.553548813391298</c:v>
                </c:pt>
                <c:pt idx="20017">
                  <c:v>27.5549253895711</c:v>
                </c:pt>
                <c:pt idx="20018">
                  <c:v>27.556301965750801</c:v>
                </c:pt>
                <c:pt idx="20019">
                  <c:v>27.5576785419305</c:v>
                </c:pt>
                <c:pt idx="20020">
                  <c:v>27.559055118110201</c:v>
                </c:pt>
                <c:pt idx="20021">
                  <c:v>27.560431694289999</c:v>
                </c:pt>
                <c:pt idx="20022">
                  <c:v>27.561808270469701</c:v>
                </c:pt>
                <c:pt idx="20023">
                  <c:v>27.563184846649399</c:v>
                </c:pt>
                <c:pt idx="20024">
                  <c:v>27.564561422829101</c:v>
                </c:pt>
                <c:pt idx="20025">
                  <c:v>27.565937999008899</c:v>
                </c:pt>
                <c:pt idx="20026">
                  <c:v>27.5673145751886</c:v>
                </c:pt>
                <c:pt idx="20027">
                  <c:v>27.568691151368299</c:v>
                </c:pt>
                <c:pt idx="20028">
                  <c:v>27.570067727548</c:v>
                </c:pt>
                <c:pt idx="20029">
                  <c:v>27.571444303727802</c:v>
                </c:pt>
                <c:pt idx="20030">
                  <c:v>27.5728208799075</c:v>
                </c:pt>
                <c:pt idx="20031">
                  <c:v>27.574197456087202</c:v>
                </c:pt>
                <c:pt idx="20032">
                  <c:v>27.575574032266999</c:v>
                </c:pt>
                <c:pt idx="20033">
                  <c:v>27.576950608446701</c:v>
                </c:pt>
                <c:pt idx="20034">
                  <c:v>27.578327184626399</c:v>
                </c:pt>
                <c:pt idx="20035">
                  <c:v>27.579703760806101</c:v>
                </c:pt>
                <c:pt idx="20036">
                  <c:v>27.581080336985899</c:v>
                </c:pt>
                <c:pt idx="20037">
                  <c:v>27.582456913165601</c:v>
                </c:pt>
                <c:pt idx="20038">
                  <c:v>27.583833489345299</c:v>
                </c:pt>
                <c:pt idx="20039">
                  <c:v>27.585210065525001</c:v>
                </c:pt>
                <c:pt idx="20040">
                  <c:v>27.586586641704798</c:v>
                </c:pt>
                <c:pt idx="20041">
                  <c:v>27.5879632178845</c:v>
                </c:pt>
                <c:pt idx="20042">
                  <c:v>27.589339794064198</c:v>
                </c:pt>
                <c:pt idx="20043">
                  <c:v>27.5907163702439</c:v>
                </c:pt>
                <c:pt idx="20044">
                  <c:v>27.592092946423701</c:v>
                </c:pt>
                <c:pt idx="20045">
                  <c:v>27.593469522603399</c:v>
                </c:pt>
                <c:pt idx="20046">
                  <c:v>27.594846098783101</c:v>
                </c:pt>
                <c:pt idx="20047">
                  <c:v>27.596222674962799</c:v>
                </c:pt>
                <c:pt idx="20048">
                  <c:v>27.597599251142601</c:v>
                </c:pt>
                <c:pt idx="20049">
                  <c:v>27.598975827322299</c:v>
                </c:pt>
                <c:pt idx="20050">
                  <c:v>27.600352403502001</c:v>
                </c:pt>
                <c:pt idx="20051">
                  <c:v>27.601728979681699</c:v>
                </c:pt>
                <c:pt idx="20052">
                  <c:v>27.6031055558615</c:v>
                </c:pt>
                <c:pt idx="20053">
                  <c:v>27.604482132041198</c:v>
                </c:pt>
                <c:pt idx="20054">
                  <c:v>27.6058587082209</c:v>
                </c:pt>
                <c:pt idx="20055">
                  <c:v>27.607235284400598</c:v>
                </c:pt>
                <c:pt idx="20056">
                  <c:v>27.6086118605804</c:v>
                </c:pt>
                <c:pt idx="20057">
                  <c:v>27.609988436760101</c:v>
                </c:pt>
                <c:pt idx="20058">
                  <c:v>27.6113650129398</c:v>
                </c:pt>
                <c:pt idx="20059">
                  <c:v>27.612741589119501</c:v>
                </c:pt>
                <c:pt idx="20060">
                  <c:v>27.614118165299299</c:v>
                </c:pt>
                <c:pt idx="20061">
                  <c:v>27.615494741479001</c:v>
                </c:pt>
                <c:pt idx="20062">
                  <c:v>27.616871317658699</c:v>
                </c:pt>
                <c:pt idx="20063">
                  <c:v>27.6182478938385</c:v>
                </c:pt>
                <c:pt idx="20064">
                  <c:v>27.619624470018199</c:v>
                </c:pt>
                <c:pt idx="20065">
                  <c:v>27.6210010461979</c:v>
                </c:pt>
                <c:pt idx="20066">
                  <c:v>27.622377622377599</c:v>
                </c:pt>
                <c:pt idx="20067">
                  <c:v>27.6237541985574</c:v>
                </c:pt>
                <c:pt idx="20068">
                  <c:v>27.625130774737102</c:v>
                </c:pt>
                <c:pt idx="20069">
                  <c:v>27.6265073509168</c:v>
                </c:pt>
                <c:pt idx="20070">
                  <c:v>27.627883927096502</c:v>
                </c:pt>
                <c:pt idx="20071">
                  <c:v>27.629260503276299</c:v>
                </c:pt>
                <c:pt idx="20072">
                  <c:v>27.630637079456001</c:v>
                </c:pt>
                <c:pt idx="20073">
                  <c:v>27.632013655635699</c:v>
                </c:pt>
                <c:pt idx="20074">
                  <c:v>27.633390231815401</c:v>
                </c:pt>
                <c:pt idx="20075">
                  <c:v>27.634766807995199</c:v>
                </c:pt>
                <c:pt idx="20076">
                  <c:v>27.6361433841749</c:v>
                </c:pt>
                <c:pt idx="20077">
                  <c:v>27.637519960354599</c:v>
                </c:pt>
                <c:pt idx="20078">
                  <c:v>27.6388965365343</c:v>
                </c:pt>
                <c:pt idx="20079">
                  <c:v>27.640273112714102</c:v>
                </c:pt>
                <c:pt idx="20080">
                  <c:v>27.6416496888938</c:v>
                </c:pt>
                <c:pt idx="20081">
                  <c:v>27.643026265073502</c:v>
                </c:pt>
                <c:pt idx="20082">
                  <c:v>27.6444028412532</c:v>
                </c:pt>
                <c:pt idx="20083">
                  <c:v>27.645779417433001</c:v>
                </c:pt>
                <c:pt idx="20084">
                  <c:v>27.647155993612699</c:v>
                </c:pt>
                <c:pt idx="20085">
                  <c:v>27.648532569792401</c:v>
                </c:pt>
                <c:pt idx="20086">
                  <c:v>27.649909145972099</c:v>
                </c:pt>
                <c:pt idx="20087">
                  <c:v>27.651285722151901</c:v>
                </c:pt>
                <c:pt idx="20088">
                  <c:v>27.652662298331599</c:v>
                </c:pt>
                <c:pt idx="20089">
                  <c:v>27.654038874511301</c:v>
                </c:pt>
                <c:pt idx="20090">
                  <c:v>27.655415450691098</c:v>
                </c:pt>
                <c:pt idx="20091">
                  <c:v>27.6567920268708</c:v>
                </c:pt>
                <c:pt idx="20092">
                  <c:v>27.658168603050498</c:v>
                </c:pt>
                <c:pt idx="20093">
                  <c:v>27.6595451792302</c:v>
                </c:pt>
                <c:pt idx="20094">
                  <c:v>27.660921755409898</c:v>
                </c:pt>
                <c:pt idx="20095">
                  <c:v>27.6622983315897</c:v>
                </c:pt>
                <c:pt idx="20096">
                  <c:v>27.663674907769401</c:v>
                </c:pt>
                <c:pt idx="20097">
                  <c:v>27.6650514839491</c:v>
                </c:pt>
                <c:pt idx="20098">
                  <c:v>27.666428060128901</c:v>
                </c:pt>
                <c:pt idx="20099">
                  <c:v>27.667804636308599</c:v>
                </c:pt>
                <c:pt idx="20100">
                  <c:v>27.669181212488301</c:v>
                </c:pt>
                <c:pt idx="20101">
                  <c:v>27.670557788667999</c:v>
                </c:pt>
                <c:pt idx="20102">
                  <c:v>27.6719343648478</c:v>
                </c:pt>
                <c:pt idx="20103">
                  <c:v>27.673310941027498</c:v>
                </c:pt>
                <c:pt idx="20104">
                  <c:v>27.6746875172072</c:v>
                </c:pt>
                <c:pt idx="20105">
                  <c:v>27.676064093386898</c:v>
                </c:pt>
                <c:pt idx="20106">
                  <c:v>27.6774406695667</c:v>
                </c:pt>
                <c:pt idx="20107">
                  <c:v>27.678817245746401</c:v>
                </c:pt>
                <c:pt idx="20108">
                  <c:v>27.6801938219261</c:v>
                </c:pt>
                <c:pt idx="20109">
                  <c:v>27.681570398105801</c:v>
                </c:pt>
                <c:pt idx="20110">
                  <c:v>27.682946974285599</c:v>
                </c:pt>
                <c:pt idx="20111">
                  <c:v>27.684323550465301</c:v>
                </c:pt>
                <c:pt idx="20112">
                  <c:v>27.685700126644999</c:v>
                </c:pt>
                <c:pt idx="20113">
                  <c:v>27.687076702824701</c:v>
                </c:pt>
                <c:pt idx="20114">
                  <c:v>27.688453279004499</c:v>
                </c:pt>
                <c:pt idx="20115">
                  <c:v>27.6898298551842</c:v>
                </c:pt>
                <c:pt idx="20116">
                  <c:v>27.691206431363899</c:v>
                </c:pt>
                <c:pt idx="20117">
                  <c:v>27.6925830075436</c:v>
                </c:pt>
                <c:pt idx="20118">
                  <c:v>27.693959583723402</c:v>
                </c:pt>
                <c:pt idx="20119">
                  <c:v>27.6953361599031</c:v>
                </c:pt>
                <c:pt idx="20120">
                  <c:v>27.696712736082802</c:v>
                </c:pt>
                <c:pt idx="20121">
                  <c:v>27.6980893122625</c:v>
                </c:pt>
                <c:pt idx="20122">
                  <c:v>27.699465888442301</c:v>
                </c:pt>
                <c:pt idx="20123">
                  <c:v>27.700842464621999</c:v>
                </c:pt>
                <c:pt idx="20124">
                  <c:v>27.702219040801701</c:v>
                </c:pt>
                <c:pt idx="20125">
                  <c:v>27.703595616981499</c:v>
                </c:pt>
                <c:pt idx="20126">
                  <c:v>27.704972193161201</c:v>
                </c:pt>
                <c:pt idx="20127">
                  <c:v>27.706348769340899</c:v>
                </c:pt>
                <c:pt idx="20128">
                  <c:v>27.707725345520601</c:v>
                </c:pt>
                <c:pt idx="20129">
                  <c:v>27.709101921700402</c:v>
                </c:pt>
                <c:pt idx="20130">
                  <c:v>27.7104784978801</c:v>
                </c:pt>
                <c:pt idx="20131">
                  <c:v>27.711855074059802</c:v>
                </c:pt>
                <c:pt idx="20132">
                  <c:v>27.7132316502395</c:v>
                </c:pt>
                <c:pt idx="20133">
                  <c:v>27.714608226419301</c:v>
                </c:pt>
                <c:pt idx="20134">
                  <c:v>27.715984802598999</c:v>
                </c:pt>
                <c:pt idx="20135">
                  <c:v>27.717361378778701</c:v>
                </c:pt>
                <c:pt idx="20136">
                  <c:v>27.718737954958399</c:v>
                </c:pt>
                <c:pt idx="20137">
                  <c:v>27.720114531138201</c:v>
                </c:pt>
                <c:pt idx="20138">
                  <c:v>27.721491107317899</c:v>
                </c:pt>
                <c:pt idx="20139">
                  <c:v>27.722867683497601</c:v>
                </c:pt>
                <c:pt idx="20140">
                  <c:v>27.724244259677299</c:v>
                </c:pt>
                <c:pt idx="20141">
                  <c:v>27.7256208358571</c:v>
                </c:pt>
                <c:pt idx="20142">
                  <c:v>27.726997412036798</c:v>
                </c:pt>
                <c:pt idx="20143">
                  <c:v>27.7283739882165</c:v>
                </c:pt>
                <c:pt idx="20144">
                  <c:v>27.729750564396198</c:v>
                </c:pt>
                <c:pt idx="20145">
                  <c:v>27.731127140576</c:v>
                </c:pt>
                <c:pt idx="20146">
                  <c:v>27.732503716755701</c:v>
                </c:pt>
                <c:pt idx="20147">
                  <c:v>27.7338802929354</c:v>
                </c:pt>
                <c:pt idx="20148">
                  <c:v>27.735256869115101</c:v>
                </c:pt>
                <c:pt idx="20149">
                  <c:v>27.736633445294899</c:v>
                </c:pt>
                <c:pt idx="20150">
                  <c:v>27.738010021474601</c:v>
                </c:pt>
                <c:pt idx="20151">
                  <c:v>27.739386597654299</c:v>
                </c:pt>
                <c:pt idx="20152">
                  <c:v>27.740763173834001</c:v>
                </c:pt>
                <c:pt idx="20153">
                  <c:v>27.742139750013799</c:v>
                </c:pt>
                <c:pt idx="20154">
                  <c:v>27.7435163261935</c:v>
                </c:pt>
                <c:pt idx="20155">
                  <c:v>27.744892902373198</c:v>
                </c:pt>
                <c:pt idx="20156">
                  <c:v>27.746269478553</c:v>
                </c:pt>
                <c:pt idx="20157">
                  <c:v>27.747646054732702</c:v>
                </c:pt>
                <c:pt idx="20158">
                  <c:v>27.7490226309124</c:v>
                </c:pt>
                <c:pt idx="20159">
                  <c:v>27.750399207092102</c:v>
                </c:pt>
                <c:pt idx="20160">
                  <c:v>27.751775783271899</c:v>
                </c:pt>
                <c:pt idx="20161">
                  <c:v>27.753152359451601</c:v>
                </c:pt>
                <c:pt idx="20162">
                  <c:v>27.754528935631299</c:v>
                </c:pt>
                <c:pt idx="20163">
                  <c:v>27.755905511811001</c:v>
                </c:pt>
                <c:pt idx="20164">
                  <c:v>27.757282087990799</c:v>
                </c:pt>
                <c:pt idx="20165">
                  <c:v>27.7586586641705</c:v>
                </c:pt>
                <c:pt idx="20166">
                  <c:v>27.760035240350199</c:v>
                </c:pt>
                <c:pt idx="20167">
                  <c:v>27.7614118165299</c:v>
                </c:pt>
                <c:pt idx="20168">
                  <c:v>27.762788392709702</c:v>
                </c:pt>
                <c:pt idx="20169">
                  <c:v>27.7641649688894</c:v>
                </c:pt>
                <c:pt idx="20170">
                  <c:v>27.765541545069102</c:v>
                </c:pt>
                <c:pt idx="20171">
                  <c:v>27.7669181212488</c:v>
                </c:pt>
                <c:pt idx="20172">
                  <c:v>27.768294697428601</c:v>
                </c:pt>
                <c:pt idx="20173">
                  <c:v>27.769671273608299</c:v>
                </c:pt>
                <c:pt idx="20174">
                  <c:v>27.771047849788001</c:v>
                </c:pt>
                <c:pt idx="20175">
                  <c:v>27.772424425967699</c:v>
                </c:pt>
                <c:pt idx="20176">
                  <c:v>27.773801002147501</c:v>
                </c:pt>
                <c:pt idx="20177">
                  <c:v>27.775177578327199</c:v>
                </c:pt>
                <c:pt idx="20178">
                  <c:v>27.776554154506901</c:v>
                </c:pt>
                <c:pt idx="20179">
                  <c:v>27.777930730686599</c:v>
                </c:pt>
                <c:pt idx="20180">
                  <c:v>27.7793073068664</c:v>
                </c:pt>
                <c:pt idx="20181">
                  <c:v>27.780683883046098</c:v>
                </c:pt>
                <c:pt idx="20182">
                  <c:v>27.7820604592258</c:v>
                </c:pt>
                <c:pt idx="20183">
                  <c:v>27.783437035405498</c:v>
                </c:pt>
                <c:pt idx="20184">
                  <c:v>27.784813611585299</c:v>
                </c:pt>
                <c:pt idx="20185">
                  <c:v>27.786190187765001</c:v>
                </c:pt>
                <c:pt idx="20186">
                  <c:v>27.787566763944699</c:v>
                </c:pt>
                <c:pt idx="20187">
                  <c:v>27.788943340124501</c:v>
                </c:pt>
                <c:pt idx="20188">
                  <c:v>27.790319916304199</c:v>
                </c:pt>
                <c:pt idx="20189">
                  <c:v>27.791696492483901</c:v>
                </c:pt>
                <c:pt idx="20190">
                  <c:v>27.793073068663599</c:v>
                </c:pt>
                <c:pt idx="20191">
                  <c:v>27.7944496448434</c:v>
                </c:pt>
                <c:pt idx="20192">
                  <c:v>27.795826221023098</c:v>
                </c:pt>
                <c:pt idx="20193">
                  <c:v>27.7972027972028</c:v>
                </c:pt>
                <c:pt idx="20194">
                  <c:v>27.798579373382498</c:v>
                </c:pt>
                <c:pt idx="20195">
                  <c:v>27.7999559495623</c:v>
                </c:pt>
                <c:pt idx="20196">
                  <c:v>27.801332525742001</c:v>
                </c:pt>
                <c:pt idx="20197">
                  <c:v>27.8027091019217</c:v>
                </c:pt>
                <c:pt idx="20198">
                  <c:v>27.804085678101401</c:v>
                </c:pt>
                <c:pt idx="20199">
                  <c:v>27.805462254281199</c:v>
                </c:pt>
                <c:pt idx="20200">
                  <c:v>27.806838830460901</c:v>
                </c:pt>
                <c:pt idx="20201">
                  <c:v>27.808215406640599</c:v>
                </c:pt>
                <c:pt idx="20202">
                  <c:v>27.809591982820301</c:v>
                </c:pt>
                <c:pt idx="20203">
                  <c:v>27.810968559000099</c:v>
                </c:pt>
                <c:pt idx="20204">
                  <c:v>27.8123451351798</c:v>
                </c:pt>
                <c:pt idx="20205">
                  <c:v>27.813721711359499</c:v>
                </c:pt>
                <c:pt idx="20206">
                  <c:v>27.8150982875392</c:v>
                </c:pt>
                <c:pt idx="20207">
                  <c:v>27.816474863719002</c:v>
                </c:pt>
                <c:pt idx="20208">
                  <c:v>27.8178514398987</c:v>
                </c:pt>
                <c:pt idx="20209">
                  <c:v>27.819228016078402</c:v>
                </c:pt>
                <c:pt idx="20210">
                  <c:v>27.8206045922581</c:v>
                </c:pt>
                <c:pt idx="20211">
                  <c:v>27.821981168437901</c:v>
                </c:pt>
                <c:pt idx="20212">
                  <c:v>27.823357744617599</c:v>
                </c:pt>
                <c:pt idx="20213">
                  <c:v>27.824734320797301</c:v>
                </c:pt>
                <c:pt idx="20214">
                  <c:v>27.826110896976999</c:v>
                </c:pt>
                <c:pt idx="20215">
                  <c:v>27.8274874731568</c:v>
                </c:pt>
                <c:pt idx="20216">
                  <c:v>27.828864049336499</c:v>
                </c:pt>
                <c:pt idx="20217">
                  <c:v>27.8302406255162</c:v>
                </c:pt>
                <c:pt idx="20218">
                  <c:v>27.831617201696002</c:v>
                </c:pt>
                <c:pt idx="20219">
                  <c:v>27.8329937778757</c:v>
                </c:pt>
                <c:pt idx="20220">
                  <c:v>27.834370354055402</c:v>
                </c:pt>
                <c:pt idx="20221">
                  <c:v>27.8357469302351</c:v>
                </c:pt>
                <c:pt idx="20222">
                  <c:v>27.837123506414901</c:v>
                </c:pt>
                <c:pt idx="20223">
                  <c:v>27.838500082594599</c:v>
                </c:pt>
                <c:pt idx="20224">
                  <c:v>27.839876658774301</c:v>
                </c:pt>
                <c:pt idx="20225">
                  <c:v>27.841253234953999</c:v>
                </c:pt>
                <c:pt idx="20226">
                  <c:v>27.842629811133801</c:v>
                </c:pt>
                <c:pt idx="20227">
                  <c:v>27.844006387313499</c:v>
                </c:pt>
                <c:pt idx="20228">
                  <c:v>27.845382963493201</c:v>
                </c:pt>
                <c:pt idx="20229">
                  <c:v>27.846759539672899</c:v>
                </c:pt>
                <c:pt idx="20230">
                  <c:v>27.8481361158527</c:v>
                </c:pt>
                <c:pt idx="20231">
                  <c:v>27.849512692032398</c:v>
                </c:pt>
                <c:pt idx="20232">
                  <c:v>27.8508892682121</c:v>
                </c:pt>
                <c:pt idx="20233">
                  <c:v>27.852265844391798</c:v>
                </c:pt>
                <c:pt idx="20234">
                  <c:v>27.8536424205716</c:v>
                </c:pt>
                <c:pt idx="20235">
                  <c:v>27.855018996751301</c:v>
                </c:pt>
                <c:pt idx="20236">
                  <c:v>27.856395572931</c:v>
                </c:pt>
                <c:pt idx="20237">
                  <c:v>27.857772149110701</c:v>
                </c:pt>
                <c:pt idx="20238">
                  <c:v>27.859148725290499</c:v>
                </c:pt>
                <c:pt idx="20239">
                  <c:v>27.860525301470201</c:v>
                </c:pt>
                <c:pt idx="20240">
                  <c:v>27.861901877649899</c:v>
                </c:pt>
                <c:pt idx="20241">
                  <c:v>27.863278453829601</c:v>
                </c:pt>
                <c:pt idx="20242">
                  <c:v>27.864655030009398</c:v>
                </c:pt>
                <c:pt idx="20243">
                  <c:v>27.8660316061891</c:v>
                </c:pt>
                <c:pt idx="20244">
                  <c:v>27.867408182368798</c:v>
                </c:pt>
                <c:pt idx="20245">
                  <c:v>27.8687847585485</c:v>
                </c:pt>
                <c:pt idx="20246">
                  <c:v>27.870161334728301</c:v>
                </c:pt>
                <c:pt idx="20247">
                  <c:v>27.871537910908</c:v>
                </c:pt>
                <c:pt idx="20248">
                  <c:v>27.872914487087701</c:v>
                </c:pt>
                <c:pt idx="20249">
                  <c:v>27.8742910632674</c:v>
                </c:pt>
                <c:pt idx="20250">
                  <c:v>27.875667639447201</c:v>
                </c:pt>
                <c:pt idx="20251">
                  <c:v>27.877044215626899</c:v>
                </c:pt>
                <c:pt idx="20252">
                  <c:v>27.878420791806601</c:v>
                </c:pt>
                <c:pt idx="20253">
                  <c:v>27.879797367986399</c:v>
                </c:pt>
                <c:pt idx="20254">
                  <c:v>27.8811739441661</c:v>
                </c:pt>
                <c:pt idx="20255">
                  <c:v>27.882550520345799</c:v>
                </c:pt>
                <c:pt idx="20256">
                  <c:v>27.8839270965255</c:v>
                </c:pt>
                <c:pt idx="20257">
                  <c:v>27.885303672705302</c:v>
                </c:pt>
                <c:pt idx="20258">
                  <c:v>27.886680248885</c:v>
                </c:pt>
                <c:pt idx="20259">
                  <c:v>27.888056825064702</c:v>
                </c:pt>
                <c:pt idx="20260">
                  <c:v>27.8894334012444</c:v>
                </c:pt>
                <c:pt idx="20261">
                  <c:v>27.890809977424201</c:v>
                </c:pt>
                <c:pt idx="20262">
                  <c:v>27.892186553603899</c:v>
                </c:pt>
                <c:pt idx="20263">
                  <c:v>27.893563129783601</c:v>
                </c:pt>
                <c:pt idx="20264">
                  <c:v>27.894939705963299</c:v>
                </c:pt>
                <c:pt idx="20265">
                  <c:v>27.896316282143101</c:v>
                </c:pt>
                <c:pt idx="20266">
                  <c:v>27.897692858322799</c:v>
                </c:pt>
                <c:pt idx="20267">
                  <c:v>27.899069434502501</c:v>
                </c:pt>
                <c:pt idx="20268">
                  <c:v>27.900446010682199</c:v>
                </c:pt>
                <c:pt idx="20269">
                  <c:v>27.901822586862</c:v>
                </c:pt>
                <c:pt idx="20270">
                  <c:v>27.903199163041698</c:v>
                </c:pt>
                <c:pt idx="20271">
                  <c:v>27.9045757392214</c:v>
                </c:pt>
                <c:pt idx="20272">
                  <c:v>27.905952315401102</c:v>
                </c:pt>
                <c:pt idx="20273">
                  <c:v>27.907328891580899</c:v>
                </c:pt>
                <c:pt idx="20274">
                  <c:v>27.908705467760601</c:v>
                </c:pt>
                <c:pt idx="20275">
                  <c:v>27.910082043940299</c:v>
                </c:pt>
                <c:pt idx="20276">
                  <c:v>27.911458620120001</c:v>
                </c:pt>
                <c:pt idx="20277">
                  <c:v>27.912835196299799</c:v>
                </c:pt>
                <c:pt idx="20278">
                  <c:v>27.914211772479501</c:v>
                </c:pt>
                <c:pt idx="20279">
                  <c:v>27.915588348659199</c:v>
                </c:pt>
                <c:pt idx="20280">
                  <c:v>27.916964924838901</c:v>
                </c:pt>
                <c:pt idx="20281">
                  <c:v>27.918341501018698</c:v>
                </c:pt>
                <c:pt idx="20282">
                  <c:v>27.9197180771984</c:v>
                </c:pt>
                <c:pt idx="20283">
                  <c:v>27.921094653378098</c:v>
                </c:pt>
                <c:pt idx="20284">
                  <c:v>27.9224712295579</c:v>
                </c:pt>
                <c:pt idx="20285">
                  <c:v>27.923847805737601</c:v>
                </c:pt>
                <c:pt idx="20286">
                  <c:v>27.9252243819173</c:v>
                </c:pt>
                <c:pt idx="20287">
                  <c:v>27.926600958097001</c:v>
                </c:pt>
                <c:pt idx="20288">
                  <c:v>27.927977534276799</c:v>
                </c:pt>
                <c:pt idx="20289">
                  <c:v>27.929354110456501</c:v>
                </c:pt>
                <c:pt idx="20290">
                  <c:v>27.930730686636199</c:v>
                </c:pt>
                <c:pt idx="20291">
                  <c:v>27.932107262815901</c:v>
                </c:pt>
                <c:pt idx="20292">
                  <c:v>27.933483838995699</c:v>
                </c:pt>
                <c:pt idx="20293">
                  <c:v>27.9348604151754</c:v>
                </c:pt>
                <c:pt idx="20294">
                  <c:v>27.936236991355099</c:v>
                </c:pt>
                <c:pt idx="20295">
                  <c:v>27.9376135675348</c:v>
                </c:pt>
                <c:pt idx="20296">
                  <c:v>27.938990143714602</c:v>
                </c:pt>
                <c:pt idx="20297">
                  <c:v>27.9403667198943</c:v>
                </c:pt>
                <c:pt idx="20298">
                  <c:v>27.941743296074002</c:v>
                </c:pt>
                <c:pt idx="20299">
                  <c:v>27.9431198722537</c:v>
                </c:pt>
                <c:pt idx="20300">
                  <c:v>27.944496448433501</c:v>
                </c:pt>
                <c:pt idx="20301">
                  <c:v>27.945873024613199</c:v>
                </c:pt>
                <c:pt idx="20302">
                  <c:v>27.947249600792901</c:v>
                </c:pt>
                <c:pt idx="20303">
                  <c:v>27.948626176972599</c:v>
                </c:pt>
                <c:pt idx="20304">
                  <c:v>27.9500027531524</c:v>
                </c:pt>
                <c:pt idx="20305">
                  <c:v>27.951379329332099</c:v>
                </c:pt>
                <c:pt idx="20306">
                  <c:v>27.9527559055118</c:v>
                </c:pt>
                <c:pt idx="20307">
                  <c:v>27.954132481691499</c:v>
                </c:pt>
                <c:pt idx="20308">
                  <c:v>27.9555090578713</c:v>
                </c:pt>
                <c:pt idx="20309">
                  <c:v>27.956885634051002</c:v>
                </c:pt>
                <c:pt idx="20310">
                  <c:v>27.9582622102307</c:v>
                </c:pt>
                <c:pt idx="20311">
                  <c:v>27.959638786410402</c:v>
                </c:pt>
                <c:pt idx="20312">
                  <c:v>27.961015362590199</c:v>
                </c:pt>
                <c:pt idx="20313">
                  <c:v>27.962391938769901</c:v>
                </c:pt>
                <c:pt idx="20314">
                  <c:v>27.963768514949599</c:v>
                </c:pt>
                <c:pt idx="20315">
                  <c:v>27.965145091129401</c:v>
                </c:pt>
                <c:pt idx="20316">
                  <c:v>27.966521667309099</c:v>
                </c:pt>
                <c:pt idx="20317">
                  <c:v>27.967898243488801</c:v>
                </c:pt>
                <c:pt idx="20318">
                  <c:v>27.969274819668499</c:v>
                </c:pt>
                <c:pt idx="20319">
                  <c:v>27.9706513958483</c:v>
                </c:pt>
                <c:pt idx="20320">
                  <c:v>27.972027972027998</c:v>
                </c:pt>
                <c:pt idx="20321">
                  <c:v>27.9734045482077</c:v>
                </c:pt>
                <c:pt idx="20322">
                  <c:v>27.974781124387398</c:v>
                </c:pt>
                <c:pt idx="20323">
                  <c:v>27.9761577005672</c:v>
                </c:pt>
                <c:pt idx="20324">
                  <c:v>27.977534276746901</c:v>
                </c:pt>
                <c:pt idx="20325">
                  <c:v>27.9789108529266</c:v>
                </c:pt>
                <c:pt idx="20326">
                  <c:v>27.980287429106301</c:v>
                </c:pt>
                <c:pt idx="20327">
                  <c:v>27.981664005286099</c:v>
                </c:pt>
                <c:pt idx="20328">
                  <c:v>27.983040581465801</c:v>
                </c:pt>
                <c:pt idx="20329">
                  <c:v>27.984417157645499</c:v>
                </c:pt>
                <c:pt idx="20330">
                  <c:v>27.985793733825201</c:v>
                </c:pt>
                <c:pt idx="20331">
                  <c:v>27.987170310004998</c:v>
                </c:pt>
                <c:pt idx="20332">
                  <c:v>27.9885468861847</c:v>
                </c:pt>
                <c:pt idx="20333">
                  <c:v>27.989923462364398</c:v>
                </c:pt>
                <c:pt idx="20334">
                  <c:v>27.9913000385441</c:v>
                </c:pt>
                <c:pt idx="20335">
                  <c:v>27.992676614723901</c:v>
                </c:pt>
                <c:pt idx="20336">
                  <c:v>27.9940531909036</c:v>
                </c:pt>
                <c:pt idx="20337">
                  <c:v>27.995429767083301</c:v>
                </c:pt>
                <c:pt idx="20338">
                  <c:v>27.996806343263</c:v>
                </c:pt>
                <c:pt idx="20339">
                  <c:v>27.998182919442801</c:v>
                </c:pt>
                <c:pt idx="20340">
                  <c:v>27.999559495622499</c:v>
                </c:pt>
                <c:pt idx="20341">
                  <c:v>28.000936071802201</c:v>
                </c:pt>
                <c:pt idx="20342">
                  <c:v>28.002312647981899</c:v>
                </c:pt>
                <c:pt idx="20343">
                  <c:v>28.0036892241617</c:v>
                </c:pt>
                <c:pt idx="20344">
                  <c:v>28.005065800341399</c:v>
                </c:pt>
                <c:pt idx="20345">
                  <c:v>28.0064423765211</c:v>
                </c:pt>
                <c:pt idx="20346">
                  <c:v>28.007818952700902</c:v>
                </c:pt>
                <c:pt idx="20347">
                  <c:v>28.0091955288806</c:v>
                </c:pt>
                <c:pt idx="20348">
                  <c:v>28.010572105060302</c:v>
                </c:pt>
                <c:pt idx="20349">
                  <c:v>28.01194868124</c:v>
                </c:pt>
                <c:pt idx="20350">
                  <c:v>28.013325257419801</c:v>
                </c:pt>
                <c:pt idx="20351">
                  <c:v>28.014701833599499</c:v>
                </c:pt>
                <c:pt idx="20352">
                  <c:v>28.016078409779201</c:v>
                </c:pt>
                <c:pt idx="20353">
                  <c:v>28.017454985958899</c:v>
                </c:pt>
                <c:pt idx="20354">
                  <c:v>28.018831562138701</c:v>
                </c:pt>
                <c:pt idx="20355">
                  <c:v>28.020208138318399</c:v>
                </c:pt>
                <c:pt idx="20356">
                  <c:v>28.021584714498101</c:v>
                </c:pt>
                <c:pt idx="20357">
                  <c:v>28.022961290677799</c:v>
                </c:pt>
                <c:pt idx="20358">
                  <c:v>28.0243378668576</c:v>
                </c:pt>
                <c:pt idx="20359">
                  <c:v>28.025714443037302</c:v>
                </c:pt>
                <c:pt idx="20360">
                  <c:v>28.027091019217</c:v>
                </c:pt>
                <c:pt idx="20361">
                  <c:v>28.028467595396702</c:v>
                </c:pt>
                <c:pt idx="20362">
                  <c:v>28.029844171576499</c:v>
                </c:pt>
                <c:pt idx="20363">
                  <c:v>28.031220747756201</c:v>
                </c:pt>
                <c:pt idx="20364">
                  <c:v>28.032597323935899</c:v>
                </c:pt>
                <c:pt idx="20365">
                  <c:v>28.033973900115601</c:v>
                </c:pt>
                <c:pt idx="20366">
                  <c:v>28.035350476295399</c:v>
                </c:pt>
                <c:pt idx="20367">
                  <c:v>28.036727052475101</c:v>
                </c:pt>
                <c:pt idx="20368">
                  <c:v>28.038103628654799</c:v>
                </c:pt>
                <c:pt idx="20369">
                  <c:v>28.039480204834501</c:v>
                </c:pt>
                <c:pt idx="20370">
                  <c:v>28.040856781014298</c:v>
                </c:pt>
                <c:pt idx="20371">
                  <c:v>28.042233357194</c:v>
                </c:pt>
                <c:pt idx="20372">
                  <c:v>28.043609933373698</c:v>
                </c:pt>
                <c:pt idx="20373">
                  <c:v>28.0449865095534</c:v>
                </c:pt>
                <c:pt idx="20374">
                  <c:v>28.046363085733201</c:v>
                </c:pt>
                <c:pt idx="20375">
                  <c:v>28.0477396619129</c:v>
                </c:pt>
                <c:pt idx="20376">
                  <c:v>28.049116238092601</c:v>
                </c:pt>
                <c:pt idx="20377">
                  <c:v>28.050492814272399</c:v>
                </c:pt>
                <c:pt idx="20378">
                  <c:v>28.051869390452101</c:v>
                </c:pt>
                <c:pt idx="20379">
                  <c:v>28.053245966631799</c:v>
                </c:pt>
                <c:pt idx="20380">
                  <c:v>28.054622542811501</c:v>
                </c:pt>
                <c:pt idx="20381">
                  <c:v>28.055999118991299</c:v>
                </c:pt>
                <c:pt idx="20382">
                  <c:v>28.057375695171</c:v>
                </c:pt>
                <c:pt idx="20383">
                  <c:v>28.058752271350698</c:v>
                </c:pt>
                <c:pt idx="20384">
                  <c:v>28.0601288475304</c:v>
                </c:pt>
                <c:pt idx="20385">
                  <c:v>28.061505423710202</c:v>
                </c:pt>
                <c:pt idx="20386">
                  <c:v>28.0628819998899</c:v>
                </c:pt>
                <c:pt idx="20387">
                  <c:v>28.064258576069602</c:v>
                </c:pt>
                <c:pt idx="20388">
                  <c:v>28.0656351522493</c:v>
                </c:pt>
                <c:pt idx="20389">
                  <c:v>28.067011728429101</c:v>
                </c:pt>
                <c:pt idx="20390">
                  <c:v>28.068388304608799</c:v>
                </c:pt>
                <c:pt idx="20391">
                  <c:v>28.069764880788501</c:v>
                </c:pt>
                <c:pt idx="20392">
                  <c:v>28.071141456968199</c:v>
                </c:pt>
                <c:pt idx="20393">
                  <c:v>28.072518033148</c:v>
                </c:pt>
                <c:pt idx="20394">
                  <c:v>28.073894609327699</c:v>
                </c:pt>
                <c:pt idx="20395">
                  <c:v>28.0752711855074</c:v>
                </c:pt>
                <c:pt idx="20396">
                  <c:v>28.076647761687099</c:v>
                </c:pt>
                <c:pt idx="20397">
                  <c:v>28.0780243378669</c:v>
                </c:pt>
                <c:pt idx="20398">
                  <c:v>28.079400914046602</c:v>
                </c:pt>
                <c:pt idx="20399">
                  <c:v>28.0807774902263</c:v>
                </c:pt>
                <c:pt idx="20400">
                  <c:v>28.082154066406002</c:v>
                </c:pt>
                <c:pt idx="20401">
                  <c:v>28.083530642585799</c:v>
                </c:pt>
                <c:pt idx="20402">
                  <c:v>28.084907218765501</c:v>
                </c:pt>
                <c:pt idx="20403">
                  <c:v>28.086283794945199</c:v>
                </c:pt>
                <c:pt idx="20404">
                  <c:v>28.087660371124901</c:v>
                </c:pt>
                <c:pt idx="20405">
                  <c:v>28.089036947304699</c:v>
                </c:pt>
                <c:pt idx="20406">
                  <c:v>28.090413523484401</c:v>
                </c:pt>
                <c:pt idx="20407">
                  <c:v>28.091790099664099</c:v>
                </c:pt>
                <c:pt idx="20408">
                  <c:v>28.093166675843801</c:v>
                </c:pt>
                <c:pt idx="20409">
                  <c:v>28.094543252023598</c:v>
                </c:pt>
                <c:pt idx="20410">
                  <c:v>28.0959198282033</c:v>
                </c:pt>
                <c:pt idx="20411">
                  <c:v>28.097296404382998</c:v>
                </c:pt>
                <c:pt idx="20412">
                  <c:v>28.098672980562799</c:v>
                </c:pt>
                <c:pt idx="20413">
                  <c:v>28.100049556742501</c:v>
                </c:pt>
                <c:pt idx="20414">
                  <c:v>28.101426132922199</c:v>
                </c:pt>
                <c:pt idx="20415">
                  <c:v>28.102802709101901</c:v>
                </c:pt>
                <c:pt idx="20416">
                  <c:v>28.104179285281699</c:v>
                </c:pt>
                <c:pt idx="20417">
                  <c:v>28.105555861461401</c:v>
                </c:pt>
                <c:pt idx="20418">
                  <c:v>28.106932437641099</c:v>
                </c:pt>
                <c:pt idx="20419">
                  <c:v>28.108309013820801</c:v>
                </c:pt>
                <c:pt idx="20420">
                  <c:v>28.109685590000598</c:v>
                </c:pt>
                <c:pt idx="20421">
                  <c:v>28.1110621661803</c:v>
                </c:pt>
                <c:pt idx="20422">
                  <c:v>28.112438742359998</c:v>
                </c:pt>
                <c:pt idx="20423">
                  <c:v>28.1138153185397</c:v>
                </c:pt>
                <c:pt idx="20424">
                  <c:v>28.115191894719501</c:v>
                </c:pt>
                <c:pt idx="20425">
                  <c:v>28.1165684708992</c:v>
                </c:pt>
                <c:pt idx="20426">
                  <c:v>28.117945047078901</c:v>
                </c:pt>
                <c:pt idx="20427">
                  <c:v>28.1193216232586</c:v>
                </c:pt>
                <c:pt idx="20428">
                  <c:v>28.120698199438401</c:v>
                </c:pt>
                <c:pt idx="20429">
                  <c:v>28.122074775618099</c:v>
                </c:pt>
                <c:pt idx="20430">
                  <c:v>28.123451351797801</c:v>
                </c:pt>
                <c:pt idx="20431">
                  <c:v>28.124827927977499</c:v>
                </c:pt>
                <c:pt idx="20432">
                  <c:v>28.1262045041573</c:v>
                </c:pt>
                <c:pt idx="20433">
                  <c:v>28.127581080336999</c:v>
                </c:pt>
                <c:pt idx="20434">
                  <c:v>28.1289576565167</c:v>
                </c:pt>
                <c:pt idx="20435">
                  <c:v>28.130334232696399</c:v>
                </c:pt>
                <c:pt idx="20436">
                  <c:v>28.1317108088762</c:v>
                </c:pt>
                <c:pt idx="20437">
                  <c:v>28.133087385055902</c:v>
                </c:pt>
                <c:pt idx="20438">
                  <c:v>28.1344639612356</c:v>
                </c:pt>
                <c:pt idx="20439">
                  <c:v>28.135840537415302</c:v>
                </c:pt>
                <c:pt idx="20440">
                  <c:v>28.137217113595099</c:v>
                </c:pt>
                <c:pt idx="20441">
                  <c:v>28.138593689774801</c:v>
                </c:pt>
                <c:pt idx="20442">
                  <c:v>28.139970265954499</c:v>
                </c:pt>
                <c:pt idx="20443">
                  <c:v>28.1413468421343</c:v>
                </c:pt>
                <c:pt idx="20444">
                  <c:v>28.142723418313999</c:v>
                </c:pt>
                <c:pt idx="20445">
                  <c:v>28.1440999944937</c:v>
                </c:pt>
                <c:pt idx="20446">
                  <c:v>28.145476570673399</c:v>
                </c:pt>
                <c:pt idx="20447">
                  <c:v>28.1468531468532</c:v>
                </c:pt>
                <c:pt idx="20448">
                  <c:v>28.148229723032902</c:v>
                </c:pt>
                <c:pt idx="20449">
                  <c:v>28.1496062992126</c:v>
                </c:pt>
                <c:pt idx="20450">
                  <c:v>28.150982875392302</c:v>
                </c:pt>
                <c:pt idx="20451">
                  <c:v>28.152359451572099</c:v>
                </c:pt>
                <c:pt idx="20452">
                  <c:v>28.153736027751801</c:v>
                </c:pt>
                <c:pt idx="20453">
                  <c:v>28.155112603931499</c:v>
                </c:pt>
                <c:pt idx="20454">
                  <c:v>28.156489180111201</c:v>
                </c:pt>
                <c:pt idx="20455">
                  <c:v>28.157865756290999</c:v>
                </c:pt>
                <c:pt idx="20456">
                  <c:v>28.159242332470701</c:v>
                </c:pt>
                <c:pt idx="20457">
                  <c:v>28.160618908650399</c:v>
                </c:pt>
                <c:pt idx="20458">
                  <c:v>28.161995484830101</c:v>
                </c:pt>
                <c:pt idx="20459">
                  <c:v>28.163372061009898</c:v>
                </c:pt>
                <c:pt idx="20460">
                  <c:v>28.1647486371896</c:v>
                </c:pt>
                <c:pt idx="20461">
                  <c:v>28.166125213369298</c:v>
                </c:pt>
                <c:pt idx="20462">
                  <c:v>28.167501789549</c:v>
                </c:pt>
                <c:pt idx="20463">
                  <c:v>28.168878365728801</c:v>
                </c:pt>
                <c:pt idx="20464">
                  <c:v>28.1702549419085</c:v>
                </c:pt>
                <c:pt idx="20465">
                  <c:v>28.171631518088201</c:v>
                </c:pt>
                <c:pt idx="20466">
                  <c:v>28.1730080942679</c:v>
                </c:pt>
                <c:pt idx="20467">
                  <c:v>28.174384670447701</c:v>
                </c:pt>
                <c:pt idx="20468">
                  <c:v>28.175761246627399</c:v>
                </c:pt>
                <c:pt idx="20469">
                  <c:v>28.177137822807101</c:v>
                </c:pt>
                <c:pt idx="20470">
                  <c:v>28.178514398986799</c:v>
                </c:pt>
                <c:pt idx="20471">
                  <c:v>28.1798909751666</c:v>
                </c:pt>
                <c:pt idx="20472">
                  <c:v>28.181267551346298</c:v>
                </c:pt>
                <c:pt idx="20473">
                  <c:v>28.182644127526</c:v>
                </c:pt>
                <c:pt idx="20474">
                  <c:v>28.184020703705698</c:v>
                </c:pt>
                <c:pt idx="20475">
                  <c:v>28.1853972798855</c:v>
                </c:pt>
                <c:pt idx="20476">
                  <c:v>28.186773856065201</c:v>
                </c:pt>
                <c:pt idx="20477">
                  <c:v>28.1881504322449</c:v>
                </c:pt>
                <c:pt idx="20478">
                  <c:v>28.189527008424701</c:v>
                </c:pt>
                <c:pt idx="20479">
                  <c:v>28.190903584604399</c:v>
                </c:pt>
                <c:pt idx="20480">
                  <c:v>28.192280160784101</c:v>
                </c:pt>
                <c:pt idx="20481">
                  <c:v>28.193656736963799</c:v>
                </c:pt>
                <c:pt idx="20482">
                  <c:v>28.1950333131436</c:v>
                </c:pt>
                <c:pt idx="20483">
                  <c:v>28.196409889323299</c:v>
                </c:pt>
                <c:pt idx="20484">
                  <c:v>28.197786465503</c:v>
                </c:pt>
                <c:pt idx="20485">
                  <c:v>28.199163041682699</c:v>
                </c:pt>
                <c:pt idx="20486">
                  <c:v>28.2005396178625</c:v>
                </c:pt>
                <c:pt idx="20487">
                  <c:v>28.201916194042202</c:v>
                </c:pt>
                <c:pt idx="20488">
                  <c:v>28.2032927702219</c:v>
                </c:pt>
                <c:pt idx="20489">
                  <c:v>28.204669346401602</c:v>
                </c:pt>
                <c:pt idx="20490">
                  <c:v>28.206045922581399</c:v>
                </c:pt>
                <c:pt idx="20491">
                  <c:v>28.207422498761101</c:v>
                </c:pt>
                <c:pt idx="20492">
                  <c:v>28.208799074940799</c:v>
                </c:pt>
                <c:pt idx="20493">
                  <c:v>28.210175651120501</c:v>
                </c:pt>
                <c:pt idx="20494">
                  <c:v>28.211552227300299</c:v>
                </c:pt>
                <c:pt idx="20495">
                  <c:v>28.212928803480001</c:v>
                </c:pt>
                <c:pt idx="20496">
                  <c:v>28.214305379659699</c:v>
                </c:pt>
                <c:pt idx="20497">
                  <c:v>28.215681955839401</c:v>
                </c:pt>
                <c:pt idx="20498">
                  <c:v>28.217058532019198</c:v>
                </c:pt>
                <c:pt idx="20499">
                  <c:v>28.2184351081989</c:v>
                </c:pt>
                <c:pt idx="20500">
                  <c:v>28.219811684378602</c:v>
                </c:pt>
                <c:pt idx="20501">
                  <c:v>28.2211882605583</c:v>
                </c:pt>
                <c:pt idx="20502">
                  <c:v>28.222564836738101</c:v>
                </c:pt>
                <c:pt idx="20503">
                  <c:v>28.223941412917799</c:v>
                </c:pt>
                <c:pt idx="20504">
                  <c:v>28.225317989097501</c:v>
                </c:pt>
                <c:pt idx="20505">
                  <c:v>28.226694565277199</c:v>
                </c:pt>
                <c:pt idx="20506">
                  <c:v>28.228071141457001</c:v>
                </c:pt>
                <c:pt idx="20507">
                  <c:v>28.229447717636699</c:v>
                </c:pt>
                <c:pt idx="20508">
                  <c:v>28.230824293816401</c:v>
                </c:pt>
                <c:pt idx="20509">
                  <c:v>28.232200869996198</c:v>
                </c:pt>
                <c:pt idx="20510">
                  <c:v>28.2335774461759</c:v>
                </c:pt>
                <c:pt idx="20511">
                  <c:v>28.234954022355598</c:v>
                </c:pt>
                <c:pt idx="20512">
                  <c:v>28.2363305985353</c:v>
                </c:pt>
                <c:pt idx="20513">
                  <c:v>28.237707174715101</c:v>
                </c:pt>
                <c:pt idx="20514">
                  <c:v>28.2390837508948</c:v>
                </c:pt>
                <c:pt idx="20515">
                  <c:v>28.240460327074501</c:v>
                </c:pt>
                <c:pt idx="20516">
                  <c:v>28.2418369032542</c:v>
                </c:pt>
                <c:pt idx="20517">
                  <c:v>28.243213479434001</c:v>
                </c:pt>
                <c:pt idx="20518">
                  <c:v>28.244590055613699</c:v>
                </c:pt>
                <c:pt idx="20519">
                  <c:v>28.245966631793401</c:v>
                </c:pt>
                <c:pt idx="20520">
                  <c:v>28.247343207973099</c:v>
                </c:pt>
                <c:pt idx="20521">
                  <c:v>28.2487197841529</c:v>
                </c:pt>
                <c:pt idx="20522">
                  <c:v>28.250096360332599</c:v>
                </c:pt>
                <c:pt idx="20523">
                  <c:v>28.2514729365123</c:v>
                </c:pt>
                <c:pt idx="20524">
                  <c:v>28.252849512691999</c:v>
                </c:pt>
                <c:pt idx="20525">
                  <c:v>28.2542260888718</c:v>
                </c:pt>
                <c:pt idx="20526">
                  <c:v>28.255602665051502</c:v>
                </c:pt>
                <c:pt idx="20527">
                  <c:v>28.2569792412312</c:v>
                </c:pt>
                <c:pt idx="20528">
                  <c:v>28.258355817410902</c:v>
                </c:pt>
                <c:pt idx="20529">
                  <c:v>28.259732393590699</c:v>
                </c:pt>
                <c:pt idx="20530">
                  <c:v>28.261108969770401</c:v>
                </c:pt>
                <c:pt idx="20531">
                  <c:v>28.262485545950099</c:v>
                </c:pt>
                <c:pt idx="20532">
                  <c:v>28.263862122129801</c:v>
                </c:pt>
                <c:pt idx="20533">
                  <c:v>28.265238698309599</c:v>
                </c:pt>
                <c:pt idx="20534">
                  <c:v>28.2666152744893</c:v>
                </c:pt>
                <c:pt idx="20535">
                  <c:v>28.267991850668999</c:v>
                </c:pt>
                <c:pt idx="20536">
                  <c:v>28.2693684268488</c:v>
                </c:pt>
                <c:pt idx="20537">
                  <c:v>28.270745003028502</c:v>
                </c:pt>
                <c:pt idx="20538">
                  <c:v>28.2721215792082</c:v>
                </c:pt>
                <c:pt idx="20539">
                  <c:v>28.273498155387902</c:v>
                </c:pt>
                <c:pt idx="20540">
                  <c:v>28.274874731567699</c:v>
                </c:pt>
                <c:pt idx="20541">
                  <c:v>28.276251307747401</c:v>
                </c:pt>
                <c:pt idx="20542">
                  <c:v>28.277627883927099</c:v>
                </c:pt>
                <c:pt idx="20543">
                  <c:v>28.279004460106801</c:v>
                </c:pt>
                <c:pt idx="20544">
                  <c:v>28.280381036286599</c:v>
                </c:pt>
                <c:pt idx="20545">
                  <c:v>28.281757612466301</c:v>
                </c:pt>
                <c:pt idx="20546">
                  <c:v>28.283134188645999</c:v>
                </c:pt>
                <c:pt idx="20547">
                  <c:v>28.284510764825701</c:v>
                </c:pt>
                <c:pt idx="20548">
                  <c:v>28.285887341005498</c:v>
                </c:pt>
                <c:pt idx="20549">
                  <c:v>28.2872639171852</c:v>
                </c:pt>
                <c:pt idx="20550">
                  <c:v>28.288640493364898</c:v>
                </c:pt>
                <c:pt idx="20551">
                  <c:v>28.2900170695446</c:v>
                </c:pt>
                <c:pt idx="20552">
                  <c:v>28.291393645724401</c:v>
                </c:pt>
                <c:pt idx="20553">
                  <c:v>28.2927702219041</c:v>
                </c:pt>
                <c:pt idx="20554">
                  <c:v>28.294146798083801</c:v>
                </c:pt>
                <c:pt idx="20555">
                  <c:v>28.2955233742635</c:v>
                </c:pt>
                <c:pt idx="20556">
                  <c:v>28.296899950443301</c:v>
                </c:pt>
                <c:pt idx="20557">
                  <c:v>28.298276526622999</c:v>
                </c:pt>
                <c:pt idx="20558">
                  <c:v>28.299653102802701</c:v>
                </c:pt>
                <c:pt idx="20559">
                  <c:v>28.301029678982399</c:v>
                </c:pt>
                <c:pt idx="20560">
                  <c:v>28.3024062551622</c:v>
                </c:pt>
                <c:pt idx="20561">
                  <c:v>28.303782831341898</c:v>
                </c:pt>
                <c:pt idx="20562">
                  <c:v>28.3051594075216</c:v>
                </c:pt>
                <c:pt idx="20563">
                  <c:v>28.306535983701298</c:v>
                </c:pt>
                <c:pt idx="20564">
                  <c:v>28.3079125598811</c:v>
                </c:pt>
                <c:pt idx="20565">
                  <c:v>28.309289136060801</c:v>
                </c:pt>
                <c:pt idx="20566">
                  <c:v>28.3106657122405</c:v>
                </c:pt>
                <c:pt idx="20567">
                  <c:v>28.312042288420201</c:v>
                </c:pt>
                <c:pt idx="20568">
                  <c:v>28.313418864599999</c:v>
                </c:pt>
                <c:pt idx="20569">
                  <c:v>28.314795440779701</c:v>
                </c:pt>
                <c:pt idx="20570">
                  <c:v>28.316172016959399</c:v>
                </c:pt>
                <c:pt idx="20571">
                  <c:v>28.3175485931392</c:v>
                </c:pt>
                <c:pt idx="20572">
                  <c:v>28.318925169318899</c:v>
                </c:pt>
                <c:pt idx="20573">
                  <c:v>28.3203017454986</c:v>
                </c:pt>
                <c:pt idx="20574">
                  <c:v>28.321678321678299</c:v>
                </c:pt>
                <c:pt idx="20575">
                  <c:v>28.3230548978581</c:v>
                </c:pt>
                <c:pt idx="20576">
                  <c:v>28.324431474037802</c:v>
                </c:pt>
                <c:pt idx="20577">
                  <c:v>28.3258080502175</c:v>
                </c:pt>
                <c:pt idx="20578">
                  <c:v>28.327184626397202</c:v>
                </c:pt>
                <c:pt idx="20579">
                  <c:v>28.328561202576999</c:v>
                </c:pt>
                <c:pt idx="20580">
                  <c:v>28.329937778756701</c:v>
                </c:pt>
                <c:pt idx="20581">
                  <c:v>28.331314354936399</c:v>
                </c:pt>
                <c:pt idx="20582">
                  <c:v>28.332690931116101</c:v>
                </c:pt>
                <c:pt idx="20583">
                  <c:v>28.334067507295899</c:v>
                </c:pt>
                <c:pt idx="20584">
                  <c:v>28.335444083475601</c:v>
                </c:pt>
                <c:pt idx="20585">
                  <c:v>28.336820659655299</c:v>
                </c:pt>
                <c:pt idx="20586">
                  <c:v>28.338197235835</c:v>
                </c:pt>
                <c:pt idx="20587">
                  <c:v>28.339573812014802</c:v>
                </c:pt>
                <c:pt idx="20588">
                  <c:v>28.3409503881945</c:v>
                </c:pt>
                <c:pt idx="20589">
                  <c:v>28.342326964374202</c:v>
                </c:pt>
                <c:pt idx="20590">
                  <c:v>28.3437035405539</c:v>
                </c:pt>
                <c:pt idx="20591">
                  <c:v>28.345080116733701</c:v>
                </c:pt>
                <c:pt idx="20592">
                  <c:v>28.346456692913399</c:v>
                </c:pt>
                <c:pt idx="20593">
                  <c:v>28.347833269093101</c:v>
                </c:pt>
                <c:pt idx="20594">
                  <c:v>28.349209845272799</c:v>
                </c:pt>
                <c:pt idx="20595">
                  <c:v>28.350586421452601</c:v>
                </c:pt>
                <c:pt idx="20596">
                  <c:v>28.351962997632299</c:v>
                </c:pt>
                <c:pt idx="20597">
                  <c:v>28.353339573812001</c:v>
                </c:pt>
                <c:pt idx="20598">
                  <c:v>28.354716149991699</c:v>
                </c:pt>
                <c:pt idx="20599">
                  <c:v>28.3560927261715</c:v>
                </c:pt>
                <c:pt idx="20600">
                  <c:v>28.357469302351198</c:v>
                </c:pt>
                <c:pt idx="20601">
                  <c:v>28.3588458785309</c:v>
                </c:pt>
                <c:pt idx="20602">
                  <c:v>28.360222454710701</c:v>
                </c:pt>
                <c:pt idx="20603">
                  <c:v>28.3615990308904</c:v>
                </c:pt>
                <c:pt idx="20604">
                  <c:v>28.362975607070101</c:v>
                </c:pt>
                <c:pt idx="20605">
                  <c:v>28.3643521832498</c:v>
                </c:pt>
                <c:pt idx="20606">
                  <c:v>28.365728759429601</c:v>
                </c:pt>
                <c:pt idx="20607">
                  <c:v>28.367105335609299</c:v>
                </c:pt>
                <c:pt idx="20608">
                  <c:v>28.368481911789001</c:v>
                </c:pt>
                <c:pt idx="20609">
                  <c:v>28.369858487968699</c:v>
                </c:pt>
                <c:pt idx="20610">
                  <c:v>28.3712350641485</c:v>
                </c:pt>
                <c:pt idx="20611">
                  <c:v>28.372611640328198</c:v>
                </c:pt>
                <c:pt idx="20612">
                  <c:v>28.3739882165079</c:v>
                </c:pt>
                <c:pt idx="20613">
                  <c:v>28.375364792687598</c:v>
                </c:pt>
                <c:pt idx="20614">
                  <c:v>28.3767413688674</c:v>
                </c:pt>
                <c:pt idx="20615">
                  <c:v>28.378117945047102</c:v>
                </c:pt>
                <c:pt idx="20616">
                  <c:v>28.3794945212268</c:v>
                </c:pt>
                <c:pt idx="20617">
                  <c:v>28.380871097406501</c:v>
                </c:pt>
                <c:pt idx="20618">
                  <c:v>28.382247673586299</c:v>
                </c:pt>
                <c:pt idx="20619">
                  <c:v>28.383624249766001</c:v>
                </c:pt>
                <c:pt idx="20620">
                  <c:v>28.385000825945699</c:v>
                </c:pt>
                <c:pt idx="20621">
                  <c:v>28.386377402125401</c:v>
                </c:pt>
                <c:pt idx="20622">
                  <c:v>28.387753978305199</c:v>
                </c:pt>
                <c:pt idx="20623">
                  <c:v>28.3891305544849</c:v>
                </c:pt>
                <c:pt idx="20624">
                  <c:v>28.390507130664599</c:v>
                </c:pt>
                <c:pt idx="20625">
                  <c:v>28.3918837068443</c:v>
                </c:pt>
                <c:pt idx="20626">
                  <c:v>28.393260283024102</c:v>
                </c:pt>
                <c:pt idx="20627">
                  <c:v>28.3946368592038</c:v>
                </c:pt>
                <c:pt idx="20628">
                  <c:v>28.396013435383502</c:v>
                </c:pt>
                <c:pt idx="20629">
                  <c:v>28.3973900115632</c:v>
                </c:pt>
                <c:pt idx="20630">
                  <c:v>28.398766587743001</c:v>
                </c:pt>
                <c:pt idx="20631">
                  <c:v>28.400143163922699</c:v>
                </c:pt>
                <c:pt idx="20632">
                  <c:v>28.401519740102401</c:v>
                </c:pt>
                <c:pt idx="20633">
                  <c:v>28.402896316282199</c:v>
                </c:pt>
                <c:pt idx="20634">
                  <c:v>28.404272892461901</c:v>
                </c:pt>
                <c:pt idx="20635">
                  <c:v>28.405649468641599</c:v>
                </c:pt>
                <c:pt idx="20636">
                  <c:v>28.407026044821301</c:v>
                </c:pt>
                <c:pt idx="20637">
                  <c:v>28.408402621001098</c:v>
                </c:pt>
                <c:pt idx="20638">
                  <c:v>28.4097791971808</c:v>
                </c:pt>
                <c:pt idx="20639">
                  <c:v>28.411155773360498</c:v>
                </c:pt>
                <c:pt idx="20640">
                  <c:v>28.4125323495402</c:v>
                </c:pt>
                <c:pt idx="20641">
                  <c:v>28.413908925720001</c:v>
                </c:pt>
                <c:pt idx="20642">
                  <c:v>28.415285501899699</c:v>
                </c:pt>
                <c:pt idx="20643">
                  <c:v>28.416662078079401</c:v>
                </c:pt>
                <c:pt idx="20644">
                  <c:v>28.418038654259099</c:v>
                </c:pt>
                <c:pt idx="20645">
                  <c:v>28.419415230438901</c:v>
                </c:pt>
                <c:pt idx="20646">
                  <c:v>28.420791806618599</c:v>
                </c:pt>
                <c:pt idx="20647">
                  <c:v>28.422168382798301</c:v>
                </c:pt>
                <c:pt idx="20648">
                  <c:v>28.423544958977999</c:v>
                </c:pt>
                <c:pt idx="20649">
                  <c:v>28.4249215351578</c:v>
                </c:pt>
                <c:pt idx="20650">
                  <c:v>28.426298111337498</c:v>
                </c:pt>
                <c:pt idx="20651">
                  <c:v>28.4276746875172</c:v>
                </c:pt>
                <c:pt idx="20652">
                  <c:v>28.429051263696898</c:v>
                </c:pt>
                <c:pt idx="20653">
                  <c:v>28.4304278398767</c:v>
                </c:pt>
                <c:pt idx="20654">
                  <c:v>28.431804416056401</c:v>
                </c:pt>
                <c:pt idx="20655">
                  <c:v>28.4331809922361</c:v>
                </c:pt>
                <c:pt idx="20656">
                  <c:v>28.434557568415801</c:v>
                </c:pt>
                <c:pt idx="20657">
                  <c:v>28.435934144595599</c:v>
                </c:pt>
                <c:pt idx="20658">
                  <c:v>28.437310720775301</c:v>
                </c:pt>
                <c:pt idx="20659">
                  <c:v>28.438687296954999</c:v>
                </c:pt>
                <c:pt idx="20660">
                  <c:v>28.440063873134701</c:v>
                </c:pt>
                <c:pt idx="20661">
                  <c:v>28.441440449314499</c:v>
                </c:pt>
                <c:pt idx="20662">
                  <c:v>28.4428170254942</c:v>
                </c:pt>
                <c:pt idx="20663">
                  <c:v>28.444193601673899</c:v>
                </c:pt>
                <c:pt idx="20664">
                  <c:v>28.4455701778536</c:v>
                </c:pt>
                <c:pt idx="20665">
                  <c:v>28.446946754033402</c:v>
                </c:pt>
                <c:pt idx="20666">
                  <c:v>28.4483233302131</c:v>
                </c:pt>
                <c:pt idx="20667">
                  <c:v>28.449699906392802</c:v>
                </c:pt>
                <c:pt idx="20668">
                  <c:v>28.451076482572599</c:v>
                </c:pt>
                <c:pt idx="20669">
                  <c:v>28.452453058752301</c:v>
                </c:pt>
                <c:pt idx="20670">
                  <c:v>28.453829634931999</c:v>
                </c:pt>
                <c:pt idx="20671">
                  <c:v>28.455206211111701</c:v>
                </c:pt>
                <c:pt idx="20672">
                  <c:v>28.456582787291499</c:v>
                </c:pt>
                <c:pt idx="20673">
                  <c:v>28.4579593634712</c:v>
                </c:pt>
                <c:pt idx="20674">
                  <c:v>28.459335939650899</c:v>
                </c:pt>
                <c:pt idx="20675">
                  <c:v>28.4607125158306</c:v>
                </c:pt>
                <c:pt idx="20676">
                  <c:v>28.462089092010402</c:v>
                </c:pt>
                <c:pt idx="20677">
                  <c:v>28.4634656681901</c:v>
                </c:pt>
                <c:pt idx="20678">
                  <c:v>28.464842244369802</c:v>
                </c:pt>
                <c:pt idx="20679">
                  <c:v>28.4662188205495</c:v>
                </c:pt>
                <c:pt idx="20680">
                  <c:v>28.467595396729301</c:v>
                </c:pt>
                <c:pt idx="20681">
                  <c:v>28.468971972908999</c:v>
                </c:pt>
                <c:pt idx="20682">
                  <c:v>28.470348549088701</c:v>
                </c:pt>
                <c:pt idx="20683">
                  <c:v>28.471725125268399</c:v>
                </c:pt>
                <c:pt idx="20684">
                  <c:v>28.473101701448201</c:v>
                </c:pt>
                <c:pt idx="20685">
                  <c:v>28.474478277627899</c:v>
                </c:pt>
                <c:pt idx="20686">
                  <c:v>28.475854853807601</c:v>
                </c:pt>
                <c:pt idx="20687">
                  <c:v>28.477231429987299</c:v>
                </c:pt>
                <c:pt idx="20688">
                  <c:v>28.4786080061671</c:v>
                </c:pt>
                <c:pt idx="20689">
                  <c:v>28.479984582346798</c:v>
                </c:pt>
                <c:pt idx="20690">
                  <c:v>28.4813611585265</c:v>
                </c:pt>
                <c:pt idx="20691">
                  <c:v>28.482737734706198</c:v>
                </c:pt>
                <c:pt idx="20692">
                  <c:v>28.484114310886</c:v>
                </c:pt>
                <c:pt idx="20693">
                  <c:v>28.485490887065701</c:v>
                </c:pt>
                <c:pt idx="20694">
                  <c:v>28.4868674632454</c:v>
                </c:pt>
                <c:pt idx="20695">
                  <c:v>28.488244039425101</c:v>
                </c:pt>
                <c:pt idx="20696">
                  <c:v>28.489620615604899</c:v>
                </c:pt>
                <c:pt idx="20697">
                  <c:v>28.490997191784601</c:v>
                </c:pt>
                <c:pt idx="20698">
                  <c:v>28.492373767964299</c:v>
                </c:pt>
                <c:pt idx="20699">
                  <c:v>28.4937503441441</c:v>
                </c:pt>
                <c:pt idx="20700">
                  <c:v>28.495126920323798</c:v>
                </c:pt>
                <c:pt idx="20701">
                  <c:v>28.4965034965035</c:v>
                </c:pt>
                <c:pt idx="20702">
                  <c:v>28.497880072683198</c:v>
                </c:pt>
                <c:pt idx="20703">
                  <c:v>28.499256648863</c:v>
                </c:pt>
                <c:pt idx="20704">
                  <c:v>28.500633225042701</c:v>
                </c:pt>
                <c:pt idx="20705">
                  <c:v>28.5020098012224</c:v>
                </c:pt>
                <c:pt idx="20706">
                  <c:v>28.503386377402101</c:v>
                </c:pt>
                <c:pt idx="20707">
                  <c:v>28.504762953581899</c:v>
                </c:pt>
                <c:pt idx="20708">
                  <c:v>28.506139529761601</c:v>
                </c:pt>
                <c:pt idx="20709">
                  <c:v>28.507516105941299</c:v>
                </c:pt>
                <c:pt idx="20710">
                  <c:v>28.508892682121001</c:v>
                </c:pt>
                <c:pt idx="20711">
                  <c:v>28.510269258300799</c:v>
                </c:pt>
                <c:pt idx="20712">
                  <c:v>28.5116458344805</c:v>
                </c:pt>
                <c:pt idx="20713">
                  <c:v>28.513022410660199</c:v>
                </c:pt>
                <c:pt idx="20714">
                  <c:v>28.5143989868399</c:v>
                </c:pt>
                <c:pt idx="20715">
                  <c:v>28.515775563019702</c:v>
                </c:pt>
                <c:pt idx="20716">
                  <c:v>28.5171521391994</c:v>
                </c:pt>
                <c:pt idx="20717">
                  <c:v>28.518528715379102</c:v>
                </c:pt>
                <c:pt idx="20718">
                  <c:v>28.5199052915588</c:v>
                </c:pt>
                <c:pt idx="20719">
                  <c:v>28.521281867738601</c:v>
                </c:pt>
                <c:pt idx="20720">
                  <c:v>28.522658443918299</c:v>
                </c:pt>
                <c:pt idx="20721">
                  <c:v>28.524035020098001</c:v>
                </c:pt>
                <c:pt idx="20722">
                  <c:v>28.525411596277699</c:v>
                </c:pt>
                <c:pt idx="20723">
                  <c:v>28.526788172457501</c:v>
                </c:pt>
                <c:pt idx="20724">
                  <c:v>28.528164748637199</c:v>
                </c:pt>
                <c:pt idx="20725">
                  <c:v>28.529541324816901</c:v>
                </c:pt>
                <c:pt idx="20726">
                  <c:v>28.530917900996702</c:v>
                </c:pt>
                <c:pt idx="20727">
                  <c:v>28.5322944771764</c:v>
                </c:pt>
                <c:pt idx="20728">
                  <c:v>28.533671053356102</c:v>
                </c:pt>
                <c:pt idx="20729">
                  <c:v>28.5350476295358</c:v>
                </c:pt>
                <c:pt idx="20730">
                  <c:v>28.536424205715502</c:v>
                </c:pt>
                <c:pt idx="20731">
                  <c:v>28.537800781895299</c:v>
                </c:pt>
                <c:pt idx="20732">
                  <c:v>28.539177358075001</c:v>
                </c:pt>
                <c:pt idx="20733">
                  <c:v>28.540553934254699</c:v>
                </c:pt>
                <c:pt idx="20734">
                  <c:v>28.541930510434501</c:v>
                </c:pt>
                <c:pt idx="20735">
                  <c:v>28.543307086614199</c:v>
                </c:pt>
                <c:pt idx="20736">
                  <c:v>28.544683662793901</c:v>
                </c:pt>
                <c:pt idx="20737">
                  <c:v>28.546060238973599</c:v>
                </c:pt>
                <c:pt idx="20738">
                  <c:v>28.5474368151534</c:v>
                </c:pt>
                <c:pt idx="20739">
                  <c:v>28.548813391333098</c:v>
                </c:pt>
                <c:pt idx="20740">
                  <c:v>28.5501899675128</c:v>
                </c:pt>
                <c:pt idx="20741">
                  <c:v>28.551566543692498</c:v>
                </c:pt>
                <c:pt idx="20742">
                  <c:v>28.5529431198723</c:v>
                </c:pt>
                <c:pt idx="20743">
                  <c:v>28.554319696052001</c:v>
                </c:pt>
                <c:pt idx="20744">
                  <c:v>28.5556962722317</c:v>
                </c:pt>
                <c:pt idx="20745">
                  <c:v>28.557072848411401</c:v>
                </c:pt>
                <c:pt idx="20746">
                  <c:v>28.558449424591199</c:v>
                </c:pt>
                <c:pt idx="20747">
                  <c:v>28.559826000770901</c:v>
                </c:pt>
                <c:pt idx="20748">
                  <c:v>28.561202576950599</c:v>
                </c:pt>
                <c:pt idx="20749">
                  <c:v>28.562579153130301</c:v>
                </c:pt>
                <c:pt idx="20750">
                  <c:v>28.563955729310099</c:v>
                </c:pt>
                <c:pt idx="20751">
                  <c:v>28.5653323054898</c:v>
                </c:pt>
                <c:pt idx="20752">
                  <c:v>28.566708881669499</c:v>
                </c:pt>
                <c:pt idx="20753">
                  <c:v>28.5680854578492</c:v>
                </c:pt>
                <c:pt idx="20754">
                  <c:v>28.569462034029002</c:v>
                </c:pt>
                <c:pt idx="20755">
                  <c:v>28.5708386102087</c:v>
                </c:pt>
                <c:pt idx="20756">
                  <c:v>28.572215186388402</c:v>
                </c:pt>
                <c:pt idx="20757">
                  <c:v>28.573591762568199</c:v>
                </c:pt>
                <c:pt idx="20758">
                  <c:v>28.574968338747901</c:v>
                </c:pt>
                <c:pt idx="20759">
                  <c:v>28.576344914927599</c:v>
                </c:pt>
                <c:pt idx="20760">
                  <c:v>28.577721491107301</c:v>
                </c:pt>
                <c:pt idx="20761">
                  <c:v>28.579098067287099</c:v>
                </c:pt>
                <c:pt idx="20762">
                  <c:v>28.5804746434668</c:v>
                </c:pt>
                <c:pt idx="20763">
                  <c:v>28.581851219646499</c:v>
                </c:pt>
                <c:pt idx="20764">
                  <c:v>28.5832277958262</c:v>
                </c:pt>
                <c:pt idx="20765">
                  <c:v>28.584604372006002</c:v>
                </c:pt>
                <c:pt idx="20766">
                  <c:v>28.5859809481857</c:v>
                </c:pt>
                <c:pt idx="20767">
                  <c:v>28.587357524365402</c:v>
                </c:pt>
                <c:pt idx="20768">
                  <c:v>28.5887341005451</c:v>
                </c:pt>
                <c:pt idx="20769">
                  <c:v>28.590110676724901</c:v>
                </c:pt>
                <c:pt idx="20770">
                  <c:v>28.591487252904599</c:v>
                </c:pt>
                <c:pt idx="20771">
                  <c:v>28.592863829084301</c:v>
                </c:pt>
                <c:pt idx="20772">
                  <c:v>28.594240405263999</c:v>
                </c:pt>
                <c:pt idx="20773">
                  <c:v>28.595616981443801</c:v>
                </c:pt>
                <c:pt idx="20774">
                  <c:v>28.596993557623499</c:v>
                </c:pt>
                <c:pt idx="20775">
                  <c:v>28.598370133803201</c:v>
                </c:pt>
                <c:pt idx="20776">
                  <c:v>28.599746709982899</c:v>
                </c:pt>
                <c:pt idx="20777">
                  <c:v>28.6011232861627</c:v>
                </c:pt>
                <c:pt idx="20778">
                  <c:v>28.602499862342398</c:v>
                </c:pt>
                <c:pt idx="20779">
                  <c:v>28.6038764385221</c:v>
                </c:pt>
                <c:pt idx="20780">
                  <c:v>28.605253014701798</c:v>
                </c:pt>
                <c:pt idx="20781">
                  <c:v>28.6066295908816</c:v>
                </c:pt>
                <c:pt idx="20782">
                  <c:v>28.608006167061301</c:v>
                </c:pt>
                <c:pt idx="20783">
                  <c:v>28.609382743241</c:v>
                </c:pt>
                <c:pt idx="20784">
                  <c:v>28.610759319420701</c:v>
                </c:pt>
                <c:pt idx="20785">
                  <c:v>28.612135895600499</c:v>
                </c:pt>
                <c:pt idx="20786">
                  <c:v>28.613512471780201</c:v>
                </c:pt>
                <c:pt idx="20787">
                  <c:v>28.614889047959899</c:v>
                </c:pt>
                <c:pt idx="20788">
                  <c:v>28.616265624139601</c:v>
                </c:pt>
                <c:pt idx="20789">
                  <c:v>28.617642200319398</c:v>
                </c:pt>
                <c:pt idx="20790">
                  <c:v>28.6190187764991</c:v>
                </c:pt>
                <c:pt idx="20791">
                  <c:v>28.620395352678798</c:v>
                </c:pt>
                <c:pt idx="20792">
                  <c:v>28.6217719288586</c:v>
                </c:pt>
                <c:pt idx="20793">
                  <c:v>28.623148505038301</c:v>
                </c:pt>
                <c:pt idx="20794">
                  <c:v>28.624525081218</c:v>
                </c:pt>
                <c:pt idx="20795">
                  <c:v>28.625901657397701</c:v>
                </c:pt>
                <c:pt idx="20796">
                  <c:v>28.627278233577499</c:v>
                </c:pt>
                <c:pt idx="20797">
                  <c:v>28.628654809757201</c:v>
                </c:pt>
                <c:pt idx="20798">
                  <c:v>28.630031385936899</c:v>
                </c:pt>
                <c:pt idx="20799">
                  <c:v>28.631407962116601</c:v>
                </c:pt>
                <c:pt idx="20800">
                  <c:v>28.632784538296399</c:v>
                </c:pt>
                <c:pt idx="20801">
                  <c:v>28.6341611144761</c:v>
                </c:pt>
                <c:pt idx="20802">
                  <c:v>28.635537690655799</c:v>
                </c:pt>
                <c:pt idx="20803">
                  <c:v>28.6369142668355</c:v>
                </c:pt>
                <c:pt idx="20804">
                  <c:v>28.638290843015302</c:v>
                </c:pt>
                <c:pt idx="20805">
                  <c:v>28.639667419195</c:v>
                </c:pt>
                <c:pt idx="20806">
                  <c:v>28.641043995374702</c:v>
                </c:pt>
                <c:pt idx="20807">
                  <c:v>28.6424205715544</c:v>
                </c:pt>
                <c:pt idx="20808">
                  <c:v>28.643797147734201</c:v>
                </c:pt>
                <c:pt idx="20809">
                  <c:v>28.645173723913899</c:v>
                </c:pt>
                <c:pt idx="20810">
                  <c:v>28.646550300093601</c:v>
                </c:pt>
                <c:pt idx="20811">
                  <c:v>28.647926876273299</c:v>
                </c:pt>
                <c:pt idx="20812">
                  <c:v>28.649303452453101</c:v>
                </c:pt>
                <c:pt idx="20813">
                  <c:v>28.650680028632799</c:v>
                </c:pt>
                <c:pt idx="20814">
                  <c:v>28.6520566048125</c:v>
                </c:pt>
                <c:pt idx="20815">
                  <c:v>28.653433180992199</c:v>
                </c:pt>
                <c:pt idx="20816">
                  <c:v>28.654809757172</c:v>
                </c:pt>
                <c:pt idx="20817">
                  <c:v>28.656186333351702</c:v>
                </c:pt>
                <c:pt idx="20818">
                  <c:v>28.6575629095314</c:v>
                </c:pt>
                <c:pt idx="20819">
                  <c:v>28.658939485711102</c:v>
                </c:pt>
                <c:pt idx="20820">
                  <c:v>28.660316061890899</c:v>
                </c:pt>
                <c:pt idx="20821">
                  <c:v>28.661692638070601</c:v>
                </c:pt>
                <c:pt idx="20822">
                  <c:v>28.663069214250299</c:v>
                </c:pt>
                <c:pt idx="20823">
                  <c:v>28.664445790430001</c:v>
                </c:pt>
                <c:pt idx="20824">
                  <c:v>28.665822366609799</c:v>
                </c:pt>
                <c:pt idx="20825">
                  <c:v>28.667198942789501</c:v>
                </c:pt>
                <c:pt idx="20826">
                  <c:v>28.668575518969199</c:v>
                </c:pt>
                <c:pt idx="20827">
                  <c:v>28.669952095149</c:v>
                </c:pt>
                <c:pt idx="20828">
                  <c:v>28.671328671328698</c:v>
                </c:pt>
                <c:pt idx="20829">
                  <c:v>28.6727052475084</c:v>
                </c:pt>
                <c:pt idx="20830">
                  <c:v>28.674081823688098</c:v>
                </c:pt>
                <c:pt idx="20831">
                  <c:v>28.6754583998679</c:v>
                </c:pt>
                <c:pt idx="20832">
                  <c:v>28.676834976047601</c:v>
                </c:pt>
                <c:pt idx="20833">
                  <c:v>28.6782115522273</c:v>
                </c:pt>
                <c:pt idx="20834">
                  <c:v>28.679588128407001</c:v>
                </c:pt>
                <c:pt idx="20835">
                  <c:v>28.680964704586799</c:v>
                </c:pt>
                <c:pt idx="20836">
                  <c:v>28.682341280766501</c:v>
                </c:pt>
                <c:pt idx="20837">
                  <c:v>28.683717856946199</c:v>
                </c:pt>
                <c:pt idx="20838">
                  <c:v>28.685094433125901</c:v>
                </c:pt>
                <c:pt idx="20839">
                  <c:v>28.686471009305698</c:v>
                </c:pt>
                <c:pt idx="20840">
                  <c:v>28.6878475854854</c:v>
                </c:pt>
                <c:pt idx="20841">
                  <c:v>28.689224161665098</c:v>
                </c:pt>
                <c:pt idx="20842">
                  <c:v>28.6906007378448</c:v>
                </c:pt>
                <c:pt idx="20843">
                  <c:v>28.691977314024601</c:v>
                </c:pt>
                <c:pt idx="20844">
                  <c:v>28.6933538902043</c:v>
                </c:pt>
                <c:pt idx="20845">
                  <c:v>28.694730466384001</c:v>
                </c:pt>
                <c:pt idx="20846">
                  <c:v>28.6961070425637</c:v>
                </c:pt>
                <c:pt idx="20847">
                  <c:v>28.697483618743501</c:v>
                </c:pt>
                <c:pt idx="20848">
                  <c:v>28.698860194923199</c:v>
                </c:pt>
                <c:pt idx="20849">
                  <c:v>28.700236771102901</c:v>
                </c:pt>
                <c:pt idx="20850">
                  <c:v>28.701613347282599</c:v>
                </c:pt>
                <c:pt idx="20851">
                  <c:v>28.7029899234624</c:v>
                </c:pt>
                <c:pt idx="20852">
                  <c:v>28.704366499642099</c:v>
                </c:pt>
                <c:pt idx="20853">
                  <c:v>28.7057430758218</c:v>
                </c:pt>
                <c:pt idx="20854">
                  <c:v>28.707119652001499</c:v>
                </c:pt>
                <c:pt idx="20855">
                  <c:v>28.7084962281813</c:v>
                </c:pt>
                <c:pt idx="20856">
                  <c:v>28.709872804361002</c:v>
                </c:pt>
                <c:pt idx="20857">
                  <c:v>28.7112493805407</c:v>
                </c:pt>
                <c:pt idx="20858">
                  <c:v>28.712625956720501</c:v>
                </c:pt>
                <c:pt idx="20859">
                  <c:v>28.714002532900199</c:v>
                </c:pt>
                <c:pt idx="20860">
                  <c:v>28.715379109079901</c:v>
                </c:pt>
                <c:pt idx="20861">
                  <c:v>28.716755685259599</c:v>
                </c:pt>
                <c:pt idx="20862">
                  <c:v>28.718132261439401</c:v>
                </c:pt>
                <c:pt idx="20863">
                  <c:v>28.719508837619099</c:v>
                </c:pt>
                <c:pt idx="20864">
                  <c:v>28.720885413798801</c:v>
                </c:pt>
                <c:pt idx="20865">
                  <c:v>28.722261989978499</c:v>
                </c:pt>
                <c:pt idx="20866">
                  <c:v>28.7236385661583</c:v>
                </c:pt>
                <c:pt idx="20867">
                  <c:v>28.725015142337998</c:v>
                </c:pt>
                <c:pt idx="20868">
                  <c:v>28.7263917185177</c:v>
                </c:pt>
                <c:pt idx="20869">
                  <c:v>28.727768294697398</c:v>
                </c:pt>
                <c:pt idx="20870">
                  <c:v>28.729144870877199</c:v>
                </c:pt>
                <c:pt idx="20871">
                  <c:v>28.730521447056901</c:v>
                </c:pt>
                <c:pt idx="20872">
                  <c:v>28.731898023236599</c:v>
                </c:pt>
                <c:pt idx="20873">
                  <c:v>28.733274599416301</c:v>
                </c:pt>
                <c:pt idx="20874">
                  <c:v>28.734651175596099</c:v>
                </c:pt>
                <c:pt idx="20875">
                  <c:v>28.736027751775801</c:v>
                </c:pt>
                <c:pt idx="20876">
                  <c:v>28.737404327955499</c:v>
                </c:pt>
                <c:pt idx="20877">
                  <c:v>28.738780904135201</c:v>
                </c:pt>
                <c:pt idx="20878">
                  <c:v>28.740157480314998</c:v>
                </c:pt>
                <c:pt idx="20879">
                  <c:v>28.7415340564947</c:v>
                </c:pt>
                <c:pt idx="20880">
                  <c:v>28.742910632674398</c:v>
                </c:pt>
                <c:pt idx="20881">
                  <c:v>28.7442872088541</c:v>
                </c:pt>
                <c:pt idx="20882">
                  <c:v>28.745663785033901</c:v>
                </c:pt>
                <c:pt idx="20883">
                  <c:v>28.7470403612136</c:v>
                </c:pt>
                <c:pt idx="20884">
                  <c:v>28.748416937393301</c:v>
                </c:pt>
                <c:pt idx="20885">
                  <c:v>28.749793513573</c:v>
                </c:pt>
                <c:pt idx="20886">
                  <c:v>28.751170089752801</c:v>
                </c:pt>
                <c:pt idx="20887">
                  <c:v>28.752546665932499</c:v>
                </c:pt>
                <c:pt idx="20888">
                  <c:v>28.753923242112201</c:v>
                </c:pt>
                <c:pt idx="20889">
                  <c:v>28.755299818291999</c:v>
                </c:pt>
                <c:pt idx="20890">
                  <c:v>28.7566763944717</c:v>
                </c:pt>
                <c:pt idx="20891">
                  <c:v>28.758052970651399</c:v>
                </c:pt>
                <c:pt idx="20892">
                  <c:v>28.7594295468311</c:v>
                </c:pt>
                <c:pt idx="20893">
                  <c:v>28.760806123010902</c:v>
                </c:pt>
                <c:pt idx="20894">
                  <c:v>28.7621826991906</c:v>
                </c:pt>
                <c:pt idx="20895">
                  <c:v>28.763559275370302</c:v>
                </c:pt>
                <c:pt idx="20896">
                  <c:v>28.76493585155</c:v>
                </c:pt>
                <c:pt idx="20897">
                  <c:v>28.766312427729801</c:v>
                </c:pt>
                <c:pt idx="20898">
                  <c:v>28.767689003909499</c:v>
                </c:pt>
                <c:pt idx="20899">
                  <c:v>28.769065580089201</c:v>
                </c:pt>
                <c:pt idx="20900">
                  <c:v>28.770442156268899</c:v>
                </c:pt>
                <c:pt idx="20901">
                  <c:v>28.7718187324487</c:v>
                </c:pt>
                <c:pt idx="20902">
                  <c:v>28.773195308628399</c:v>
                </c:pt>
                <c:pt idx="20903">
                  <c:v>28.7745718848081</c:v>
                </c:pt>
                <c:pt idx="20904">
                  <c:v>28.775948460987799</c:v>
                </c:pt>
                <c:pt idx="20905">
                  <c:v>28.7773250371676</c:v>
                </c:pt>
                <c:pt idx="20906">
                  <c:v>28.778701613347302</c:v>
                </c:pt>
                <c:pt idx="20907">
                  <c:v>28.780078189527</c:v>
                </c:pt>
                <c:pt idx="20908">
                  <c:v>28.781454765706702</c:v>
                </c:pt>
                <c:pt idx="20909">
                  <c:v>28.782831341886499</c:v>
                </c:pt>
                <c:pt idx="20910">
                  <c:v>28.784207918066201</c:v>
                </c:pt>
                <c:pt idx="20911">
                  <c:v>28.785584494245899</c:v>
                </c:pt>
                <c:pt idx="20912">
                  <c:v>28.786961070425601</c:v>
                </c:pt>
                <c:pt idx="20913">
                  <c:v>28.788337646605399</c:v>
                </c:pt>
                <c:pt idx="20914">
                  <c:v>28.789714222785101</c:v>
                </c:pt>
                <c:pt idx="20915">
                  <c:v>28.791090798964799</c:v>
                </c:pt>
                <c:pt idx="20916">
                  <c:v>28.7924673751446</c:v>
                </c:pt>
                <c:pt idx="20917">
                  <c:v>28.793843951324298</c:v>
                </c:pt>
                <c:pt idx="20918">
                  <c:v>28.795220527504</c:v>
                </c:pt>
                <c:pt idx="20919">
                  <c:v>28.796597103683698</c:v>
                </c:pt>
                <c:pt idx="20920">
                  <c:v>28.7979736798634</c:v>
                </c:pt>
                <c:pt idx="20921">
                  <c:v>28.799350256043201</c:v>
                </c:pt>
                <c:pt idx="20922">
                  <c:v>28.8007268322229</c:v>
                </c:pt>
                <c:pt idx="20923">
                  <c:v>28.802103408402601</c:v>
                </c:pt>
                <c:pt idx="20924">
                  <c:v>28.803479984582399</c:v>
                </c:pt>
                <c:pt idx="20925">
                  <c:v>28.804856560762101</c:v>
                </c:pt>
                <c:pt idx="20926">
                  <c:v>28.806233136941799</c:v>
                </c:pt>
                <c:pt idx="20927">
                  <c:v>28.807609713121501</c:v>
                </c:pt>
                <c:pt idx="20928">
                  <c:v>28.808986289301298</c:v>
                </c:pt>
                <c:pt idx="20929">
                  <c:v>28.810362865481</c:v>
                </c:pt>
                <c:pt idx="20930">
                  <c:v>28.811739441660698</c:v>
                </c:pt>
                <c:pt idx="20931">
                  <c:v>28.8131160178404</c:v>
                </c:pt>
                <c:pt idx="20932">
                  <c:v>28.814492594020201</c:v>
                </c:pt>
                <c:pt idx="20933">
                  <c:v>28.8158691701999</c:v>
                </c:pt>
                <c:pt idx="20934">
                  <c:v>28.817245746379601</c:v>
                </c:pt>
                <c:pt idx="20935">
                  <c:v>28.8186223225593</c:v>
                </c:pt>
                <c:pt idx="20936">
                  <c:v>28.819998898739101</c:v>
                </c:pt>
                <c:pt idx="20937">
                  <c:v>28.821375474918799</c:v>
                </c:pt>
                <c:pt idx="20938">
                  <c:v>28.822752051098501</c:v>
                </c:pt>
                <c:pt idx="20939">
                  <c:v>28.824128627278199</c:v>
                </c:pt>
                <c:pt idx="20940">
                  <c:v>28.825505203458</c:v>
                </c:pt>
                <c:pt idx="20941">
                  <c:v>28.826881779637699</c:v>
                </c:pt>
                <c:pt idx="20942">
                  <c:v>28.8282583558174</c:v>
                </c:pt>
                <c:pt idx="20943">
                  <c:v>28.829634931997099</c:v>
                </c:pt>
                <c:pt idx="20944">
                  <c:v>28.8310115081769</c:v>
                </c:pt>
                <c:pt idx="20945">
                  <c:v>28.832388084356602</c:v>
                </c:pt>
                <c:pt idx="20946">
                  <c:v>28.8337646605363</c:v>
                </c:pt>
                <c:pt idx="20947">
                  <c:v>28.835141236716002</c:v>
                </c:pt>
                <c:pt idx="20948">
                  <c:v>28.836517812895799</c:v>
                </c:pt>
                <c:pt idx="20949">
                  <c:v>28.837894389075501</c:v>
                </c:pt>
                <c:pt idx="20950">
                  <c:v>28.839270965255199</c:v>
                </c:pt>
                <c:pt idx="20951">
                  <c:v>28.840647541435001</c:v>
                </c:pt>
                <c:pt idx="20952">
                  <c:v>28.842024117614699</c:v>
                </c:pt>
                <c:pt idx="20953">
                  <c:v>28.843400693794401</c:v>
                </c:pt>
                <c:pt idx="20954">
                  <c:v>28.844777269974099</c:v>
                </c:pt>
                <c:pt idx="20955">
                  <c:v>28.8461538461539</c:v>
                </c:pt>
                <c:pt idx="20956">
                  <c:v>28.847530422333602</c:v>
                </c:pt>
                <c:pt idx="20957">
                  <c:v>28.8489069985133</c:v>
                </c:pt>
                <c:pt idx="20958">
                  <c:v>28.850283574693002</c:v>
                </c:pt>
                <c:pt idx="20959">
                  <c:v>28.851660150872799</c:v>
                </c:pt>
                <c:pt idx="20960">
                  <c:v>28.853036727052501</c:v>
                </c:pt>
                <c:pt idx="20961">
                  <c:v>28.854413303232199</c:v>
                </c:pt>
                <c:pt idx="20962">
                  <c:v>28.855789879411901</c:v>
                </c:pt>
                <c:pt idx="20963">
                  <c:v>28.857166455591699</c:v>
                </c:pt>
                <c:pt idx="20964">
                  <c:v>28.858543031771401</c:v>
                </c:pt>
                <c:pt idx="20965">
                  <c:v>28.859919607951099</c:v>
                </c:pt>
                <c:pt idx="20966">
                  <c:v>28.861296184130801</c:v>
                </c:pt>
                <c:pt idx="20967">
                  <c:v>28.862672760310598</c:v>
                </c:pt>
                <c:pt idx="20968">
                  <c:v>28.8640493364903</c:v>
                </c:pt>
                <c:pt idx="20969">
                  <c:v>28.865425912669998</c:v>
                </c:pt>
                <c:pt idx="20970">
                  <c:v>28.8668024888497</c:v>
                </c:pt>
                <c:pt idx="20971">
                  <c:v>28.868179065029501</c:v>
                </c:pt>
                <c:pt idx="20972">
                  <c:v>28.8695556412092</c:v>
                </c:pt>
                <c:pt idx="20973">
                  <c:v>28.870932217388901</c:v>
                </c:pt>
                <c:pt idx="20974">
                  <c:v>28.8723087935686</c:v>
                </c:pt>
                <c:pt idx="20975">
                  <c:v>28.873685369748401</c:v>
                </c:pt>
                <c:pt idx="20976">
                  <c:v>28.875061945928099</c:v>
                </c:pt>
                <c:pt idx="20977">
                  <c:v>28.876438522107801</c:v>
                </c:pt>
                <c:pt idx="20978">
                  <c:v>28.877815098287499</c:v>
                </c:pt>
                <c:pt idx="20979">
                  <c:v>28.8791916744673</c:v>
                </c:pt>
                <c:pt idx="20980">
                  <c:v>28.880568250646999</c:v>
                </c:pt>
                <c:pt idx="20981">
                  <c:v>28.8819448268267</c:v>
                </c:pt>
                <c:pt idx="20982">
                  <c:v>28.883321403006502</c:v>
                </c:pt>
                <c:pt idx="20983">
                  <c:v>28.8846979791862</c:v>
                </c:pt>
                <c:pt idx="20984">
                  <c:v>28.886074555365902</c:v>
                </c:pt>
                <c:pt idx="20985">
                  <c:v>28.8874511315456</c:v>
                </c:pt>
                <c:pt idx="20986">
                  <c:v>28.888827707725401</c:v>
                </c:pt>
                <c:pt idx="20987">
                  <c:v>28.890204283905099</c:v>
                </c:pt>
                <c:pt idx="20988">
                  <c:v>28.891580860084801</c:v>
                </c:pt>
                <c:pt idx="20989">
                  <c:v>28.892957436264499</c:v>
                </c:pt>
                <c:pt idx="20990">
                  <c:v>28.8943340124443</c:v>
                </c:pt>
                <c:pt idx="20991">
                  <c:v>28.895710588623999</c:v>
                </c:pt>
                <c:pt idx="20992">
                  <c:v>28.8970871648037</c:v>
                </c:pt>
                <c:pt idx="20993">
                  <c:v>28.898463740983399</c:v>
                </c:pt>
                <c:pt idx="20994">
                  <c:v>28.8998403171632</c:v>
                </c:pt>
                <c:pt idx="20995">
                  <c:v>28.901216893342902</c:v>
                </c:pt>
                <c:pt idx="20996">
                  <c:v>28.9025934695226</c:v>
                </c:pt>
                <c:pt idx="20997">
                  <c:v>28.903970045702302</c:v>
                </c:pt>
                <c:pt idx="20998">
                  <c:v>28.905346621882099</c:v>
                </c:pt>
                <c:pt idx="20999">
                  <c:v>28.906723198061801</c:v>
                </c:pt>
                <c:pt idx="21000">
                  <c:v>28.908099774241499</c:v>
                </c:pt>
                <c:pt idx="21001">
                  <c:v>28.909476350421201</c:v>
                </c:pt>
                <c:pt idx="21002">
                  <c:v>28.910852926600999</c:v>
                </c:pt>
                <c:pt idx="21003">
                  <c:v>28.912229502780701</c:v>
                </c:pt>
                <c:pt idx="21004">
                  <c:v>28.913606078960399</c:v>
                </c:pt>
                <c:pt idx="21005">
                  <c:v>28.914982655140101</c:v>
                </c:pt>
                <c:pt idx="21006">
                  <c:v>28.916359231319898</c:v>
                </c:pt>
                <c:pt idx="21007">
                  <c:v>28.9177358074996</c:v>
                </c:pt>
                <c:pt idx="21008">
                  <c:v>28.919112383679298</c:v>
                </c:pt>
                <c:pt idx="21009">
                  <c:v>28.920488959859</c:v>
                </c:pt>
                <c:pt idx="21010">
                  <c:v>28.921865536038801</c:v>
                </c:pt>
                <c:pt idx="21011">
                  <c:v>28.923242112218499</c:v>
                </c:pt>
                <c:pt idx="21012">
                  <c:v>28.924618688398201</c:v>
                </c:pt>
                <c:pt idx="21013">
                  <c:v>28.925995264577999</c:v>
                </c:pt>
                <c:pt idx="21014">
                  <c:v>28.927371840757701</c:v>
                </c:pt>
                <c:pt idx="21015">
                  <c:v>28.928748416937399</c:v>
                </c:pt>
                <c:pt idx="21016">
                  <c:v>28.930124993117101</c:v>
                </c:pt>
                <c:pt idx="21017">
                  <c:v>28.931501569296898</c:v>
                </c:pt>
                <c:pt idx="21018">
                  <c:v>28.9328781454766</c:v>
                </c:pt>
                <c:pt idx="21019">
                  <c:v>28.934254721656298</c:v>
                </c:pt>
                <c:pt idx="21020">
                  <c:v>28.935631297836</c:v>
                </c:pt>
                <c:pt idx="21021">
                  <c:v>28.937007874015801</c:v>
                </c:pt>
                <c:pt idx="21022">
                  <c:v>28.9383844501955</c:v>
                </c:pt>
                <c:pt idx="21023">
                  <c:v>28.939761026375201</c:v>
                </c:pt>
                <c:pt idx="21024">
                  <c:v>28.9411376025549</c:v>
                </c:pt>
                <c:pt idx="21025">
                  <c:v>28.942514178734701</c:v>
                </c:pt>
                <c:pt idx="21026">
                  <c:v>28.943890754914399</c:v>
                </c:pt>
                <c:pt idx="21027">
                  <c:v>28.945267331094101</c:v>
                </c:pt>
                <c:pt idx="21028">
                  <c:v>28.946643907273799</c:v>
                </c:pt>
                <c:pt idx="21029">
                  <c:v>28.9480204834536</c:v>
                </c:pt>
                <c:pt idx="21030">
                  <c:v>28.949397059633299</c:v>
                </c:pt>
                <c:pt idx="21031">
                  <c:v>28.950773635813</c:v>
                </c:pt>
                <c:pt idx="21032">
                  <c:v>28.952150211992699</c:v>
                </c:pt>
                <c:pt idx="21033">
                  <c:v>28.9535267881725</c:v>
                </c:pt>
                <c:pt idx="21034">
                  <c:v>28.954903364352202</c:v>
                </c:pt>
                <c:pt idx="21035">
                  <c:v>28.9562799405319</c:v>
                </c:pt>
                <c:pt idx="21036">
                  <c:v>28.957656516711602</c:v>
                </c:pt>
                <c:pt idx="21037">
                  <c:v>28.959033092891399</c:v>
                </c:pt>
                <c:pt idx="21038">
                  <c:v>28.960409669071101</c:v>
                </c:pt>
                <c:pt idx="21039">
                  <c:v>28.961786245250799</c:v>
                </c:pt>
                <c:pt idx="21040">
                  <c:v>28.963162821430501</c:v>
                </c:pt>
                <c:pt idx="21041">
                  <c:v>28.964539397610299</c:v>
                </c:pt>
                <c:pt idx="21042">
                  <c:v>28.96591597379</c:v>
                </c:pt>
                <c:pt idx="21043">
                  <c:v>28.967292549969699</c:v>
                </c:pt>
                <c:pt idx="21044">
                  <c:v>28.9686691261494</c:v>
                </c:pt>
                <c:pt idx="21045">
                  <c:v>28.970045702329202</c:v>
                </c:pt>
                <c:pt idx="21046">
                  <c:v>28.9714222785089</c:v>
                </c:pt>
                <c:pt idx="21047">
                  <c:v>28.972798854688602</c:v>
                </c:pt>
                <c:pt idx="21048">
                  <c:v>28.974175430868399</c:v>
                </c:pt>
                <c:pt idx="21049">
                  <c:v>28.975552007048101</c:v>
                </c:pt>
                <c:pt idx="21050">
                  <c:v>28.976928583227799</c:v>
                </c:pt>
                <c:pt idx="21051">
                  <c:v>28.978305159407501</c:v>
                </c:pt>
                <c:pt idx="21052">
                  <c:v>28.979681735587299</c:v>
                </c:pt>
                <c:pt idx="21053">
                  <c:v>28.981058311767001</c:v>
                </c:pt>
                <c:pt idx="21054">
                  <c:v>28.982434887946699</c:v>
                </c:pt>
                <c:pt idx="21055">
                  <c:v>28.983811464126401</c:v>
                </c:pt>
                <c:pt idx="21056">
                  <c:v>28.985188040306198</c:v>
                </c:pt>
                <c:pt idx="21057">
                  <c:v>28.9865646164859</c:v>
                </c:pt>
                <c:pt idx="21058">
                  <c:v>28.987941192665598</c:v>
                </c:pt>
                <c:pt idx="21059">
                  <c:v>28.9893177688453</c:v>
                </c:pt>
                <c:pt idx="21060">
                  <c:v>28.990694345025101</c:v>
                </c:pt>
                <c:pt idx="21061">
                  <c:v>28.9920709212048</c:v>
                </c:pt>
                <c:pt idx="21062">
                  <c:v>28.993447497384501</c:v>
                </c:pt>
                <c:pt idx="21063">
                  <c:v>28.9948240735642</c:v>
                </c:pt>
                <c:pt idx="21064">
                  <c:v>28.996200649744001</c:v>
                </c:pt>
                <c:pt idx="21065">
                  <c:v>28.997577225923699</c:v>
                </c:pt>
                <c:pt idx="21066">
                  <c:v>28.998953802103401</c:v>
                </c:pt>
                <c:pt idx="21067">
                  <c:v>29.000330378283099</c:v>
                </c:pt>
                <c:pt idx="21068">
                  <c:v>29.0017069544629</c:v>
                </c:pt>
                <c:pt idx="21069">
                  <c:v>29.003083530642598</c:v>
                </c:pt>
                <c:pt idx="21070">
                  <c:v>29.0044601068223</c:v>
                </c:pt>
                <c:pt idx="21071">
                  <c:v>29.005836683001998</c:v>
                </c:pt>
                <c:pt idx="21072">
                  <c:v>29.0072132591818</c:v>
                </c:pt>
                <c:pt idx="21073">
                  <c:v>29.008589835361501</c:v>
                </c:pt>
                <c:pt idx="21074">
                  <c:v>29.0099664115412</c:v>
                </c:pt>
                <c:pt idx="21075">
                  <c:v>29.011342987720901</c:v>
                </c:pt>
                <c:pt idx="21076">
                  <c:v>29.012719563900699</c:v>
                </c:pt>
                <c:pt idx="21077">
                  <c:v>29.014096140080401</c:v>
                </c:pt>
                <c:pt idx="21078">
                  <c:v>29.015472716260099</c:v>
                </c:pt>
                <c:pt idx="21079">
                  <c:v>29.016849292439801</c:v>
                </c:pt>
                <c:pt idx="21080">
                  <c:v>29.018225868619599</c:v>
                </c:pt>
                <c:pt idx="21081">
                  <c:v>29.0196024447993</c:v>
                </c:pt>
                <c:pt idx="21082">
                  <c:v>29.020979020978999</c:v>
                </c:pt>
                <c:pt idx="21083">
                  <c:v>29.0223555971588</c:v>
                </c:pt>
                <c:pt idx="21084">
                  <c:v>29.023732173338502</c:v>
                </c:pt>
                <c:pt idx="21085">
                  <c:v>29.0251087495182</c:v>
                </c:pt>
                <c:pt idx="21086">
                  <c:v>29.026485325697902</c:v>
                </c:pt>
                <c:pt idx="21087">
                  <c:v>29.027861901877699</c:v>
                </c:pt>
                <c:pt idx="21088">
                  <c:v>29.029238478057401</c:v>
                </c:pt>
                <c:pt idx="21089">
                  <c:v>29.030615054237099</c:v>
                </c:pt>
                <c:pt idx="21090">
                  <c:v>29.031991630416801</c:v>
                </c:pt>
                <c:pt idx="21091">
                  <c:v>29.033368206596599</c:v>
                </c:pt>
                <c:pt idx="21092">
                  <c:v>29.034744782776301</c:v>
                </c:pt>
                <c:pt idx="21093">
                  <c:v>29.036121358955999</c:v>
                </c:pt>
                <c:pt idx="21094">
                  <c:v>29.037497935135701</c:v>
                </c:pt>
                <c:pt idx="21095">
                  <c:v>29.038874511315498</c:v>
                </c:pt>
                <c:pt idx="21096">
                  <c:v>29.0402510874952</c:v>
                </c:pt>
                <c:pt idx="21097">
                  <c:v>29.041627663674898</c:v>
                </c:pt>
                <c:pt idx="21098">
                  <c:v>29.0430042398546</c:v>
                </c:pt>
                <c:pt idx="21099">
                  <c:v>29.044380816034401</c:v>
                </c:pt>
                <c:pt idx="21100">
                  <c:v>29.045757392214099</c:v>
                </c:pt>
                <c:pt idx="21101">
                  <c:v>29.047133968393801</c:v>
                </c:pt>
                <c:pt idx="21102">
                  <c:v>29.048510544573499</c:v>
                </c:pt>
                <c:pt idx="21103">
                  <c:v>29.049887120753301</c:v>
                </c:pt>
                <c:pt idx="21104">
                  <c:v>29.051263696932999</c:v>
                </c:pt>
                <c:pt idx="21105">
                  <c:v>29.052640273112701</c:v>
                </c:pt>
                <c:pt idx="21106">
                  <c:v>29.054016849292498</c:v>
                </c:pt>
                <c:pt idx="21107">
                  <c:v>29.0553934254722</c:v>
                </c:pt>
                <c:pt idx="21108">
                  <c:v>29.056770001651898</c:v>
                </c:pt>
                <c:pt idx="21109">
                  <c:v>29.0581465778316</c:v>
                </c:pt>
                <c:pt idx="21110">
                  <c:v>29.059523154011298</c:v>
                </c:pt>
                <c:pt idx="21111">
                  <c:v>29.0608997301911</c:v>
                </c:pt>
                <c:pt idx="21112">
                  <c:v>29.062276306370801</c:v>
                </c:pt>
                <c:pt idx="21113">
                  <c:v>29.0636528825505</c:v>
                </c:pt>
                <c:pt idx="21114">
                  <c:v>29.065029458730301</c:v>
                </c:pt>
                <c:pt idx="21115">
                  <c:v>29.066406034909999</c:v>
                </c:pt>
                <c:pt idx="21116">
                  <c:v>29.067782611089701</c:v>
                </c:pt>
                <c:pt idx="21117">
                  <c:v>29.069159187269399</c:v>
                </c:pt>
                <c:pt idx="21118">
                  <c:v>29.0705357634492</c:v>
                </c:pt>
                <c:pt idx="21119">
                  <c:v>29.071912339628899</c:v>
                </c:pt>
                <c:pt idx="21120">
                  <c:v>29.0732889158086</c:v>
                </c:pt>
                <c:pt idx="21121">
                  <c:v>29.074665491988299</c:v>
                </c:pt>
                <c:pt idx="21122">
                  <c:v>29.0760420681681</c:v>
                </c:pt>
                <c:pt idx="21123">
                  <c:v>29.077418644347802</c:v>
                </c:pt>
                <c:pt idx="21124">
                  <c:v>29.0787952205275</c:v>
                </c:pt>
                <c:pt idx="21125">
                  <c:v>29.080171796707202</c:v>
                </c:pt>
                <c:pt idx="21126">
                  <c:v>29.081548372886999</c:v>
                </c:pt>
                <c:pt idx="21127">
                  <c:v>29.082924949066701</c:v>
                </c:pt>
                <c:pt idx="21128">
                  <c:v>29.084301525246399</c:v>
                </c:pt>
                <c:pt idx="21129">
                  <c:v>29.085678101426101</c:v>
                </c:pt>
                <c:pt idx="21130">
                  <c:v>29.087054677605899</c:v>
                </c:pt>
                <c:pt idx="21131">
                  <c:v>29.0884312537856</c:v>
                </c:pt>
                <c:pt idx="21132">
                  <c:v>29.089807829965299</c:v>
                </c:pt>
                <c:pt idx="21133">
                  <c:v>29.091184406145</c:v>
                </c:pt>
                <c:pt idx="21134">
                  <c:v>29.092560982324802</c:v>
                </c:pt>
                <c:pt idx="21135">
                  <c:v>29.0939375585045</c:v>
                </c:pt>
                <c:pt idx="21136">
                  <c:v>29.095314134684202</c:v>
                </c:pt>
                <c:pt idx="21137">
                  <c:v>29.0966907108639</c:v>
                </c:pt>
                <c:pt idx="21138">
                  <c:v>29.098067287043701</c:v>
                </c:pt>
                <c:pt idx="21139">
                  <c:v>29.099443863223399</c:v>
                </c:pt>
                <c:pt idx="21140">
                  <c:v>29.100820439403101</c:v>
                </c:pt>
                <c:pt idx="21141">
                  <c:v>29.102197015582899</c:v>
                </c:pt>
                <c:pt idx="21142">
                  <c:v>29.103573591762601</c:v>
                </c:pt>
                <c:pt idx="21143">
                  <c:v>29.104950167942299</c:v>
                </c:pt>
                <c:pt idx="21144">
                  <c:v>29.106326744122001</c:v>
                </c:pt>
                <c:pt idx="21145">
                  <c:v>29.107703320301798</c:v>
                </c:pt>
                <c:pt idx="21146">
                  <c:v>29.1090798964815</c:v>
                </c:pt>
                <c:pt idx="21147">
                  <c:v>29.110456472661198</c:v>
                </c:pt>
                <c:pt idx="21148">
                  <c:v>29.1118330488409</c:v>
                </c:pt>
                <c:pt idx="21149">
                  <c:v>29.113209625020701</c:v>
                </c:pt>
                <c:pt idx="21150">
                  <c:v>29.1145862012004</c:v>
                </c:pt>
                <c:pt idx="21151">
                  <c:v>29.115962777380101</c:v>
                </c:pt>
                <c:pt idx="21152">
                  <c:v>29.1173393535598</c:v>
                </c:pt>
                <c:pt idx="21153">
                  <c:v>29.118715929739601</c:v>
                </c:pt>
                <c:pt idx="21154">
                  <c:v>29.120092505919299</c:v>
                </c:pt>
                <c:pt idx="21155">
                  <c:v>29.121469082099001</c:v>
                </c:pt>
                <c:pt idx="21156">
                  <c:v>29.122845658278699</c:v>
                </c:pt>
                <c:pt idx="21157">
                  <c:v>29.1242222344585</c:v>
                </c:pt>
                <c:pt idx="21158">
                  <c:v>29.125598810638198</c:v>
                </c:pt>
                <c:pt idx="21159">
                  <c:v>29.1269753868179</c:v>
                </c:pt>
                <c:pt idx="21160">
                  <c:v>29.128351962997598</c:v>
                </c:pt>
                <c:pt idx="21161">
                  <c:v>29.1297285391774</c:v>
                </c:pt>
                <c:pt idx="21162">
                  <c:v>29.131105115357101</c:v>
                </c:pt>
                <c:pt idx="21163">
                  <c:v>29.1324816915368</c:v>
                </c:pt>
                <c:pt idx="21164">
                  <c:v>29.133858267716501</c:v>
                </c:pt>
                <c:pt idx="21165">
                  <c:v>29.135234843896299</c:v>
                </c:pt>
                <c:pt idx="21166">
                  <c:v>29.136611420076001</c:v>
                </c:pt>
                <c:pt idx="21167">
                  <c:v>29.137987996255699</c:v>
                </c:pt>
                <c:pt idx="21168">
                  <c:v>29.139364572435401</c:v>
                </c:pt>
                <c:pt idx="21169">
                  <c:v>29.140741148615199</c:v>
                </c:pt>
                <c:pt idx="21170">
                  <c:v>29.1421177247949</c:v>
                </c:pt>
                <c:pt idx="21171">
                  <c:v>29.143494300974599</c:v>
                </c:pt>
                <c:pt idx="21172">
                  <c:v>29.1448708771544</c:v>
                </c:pt>
                <c:pt idx="21173">
                  <c:v>29.146247453334102</c:v>
                </c:pt>
                <c:pt idx="21174">
                  <c:v>29.1476240295138</c:v>
                </c:pt>
                <c:pt idx="21175">
                  <c:v>29.149000605693502</c:v>
                </c:pt>
                <c:pt idx="21176">
                  <c:v>29.150377181873299</c:v>
                </c:pt>
                <c:pt idx="21177">
                  <c:v>29.151753758053001</c:v>
                </c:pt>
                <c:pt idx="21178">
                  <c:v>29.153130334232699</c:v>
                </c:pt>
                <c:pt idx="21179">
                  <c:v>29.154506910412401</c:v>
                </c:pt>
                <c:pt idx="21180">
                  <c:v>29.155883486592199</c:v>
                </c:pt>
                <c:pt idx="21181">
                  <c:v>29.157260062771901</c:v>
                </c:pt>
                <c:pt idx="21182">
                  <c:v>29.158636638951599</c:v>
                </c:pt>
                <c:pt idx="21183">
                  <c:v>29.160013215131301</c:v>
                </c:pt>
                <c:pt idx="21184">
                  <c:v>29.161389791311102</c:v>
                </c:pt>
                <c:pt idx="21185">
                  <c:v>29.1627663674908</c:v>
                </c:pt>
                <c:pt idx="21186">
                  <c:v>29.164142943670502</c:v>
                </c:pt>
                <c:pt idx="21187">
                  <c:v>29.1655195198502</c:v>
                </c:pt>
                <c:pt idx="21188">
                  <c:v>29.166896096030001</c:v>
                </c:pt>
                <c:pt idx="21189">
                  <c:v>29.168272672209699</c:v>
                </c:pt>
                <c:pt idx="21190">
                  <c:v>29.169649248389401</c:v>
                </c:pt>
                <c:pt idx="21191">
                  <c:v>29.171025824569099</c:v>
                </c:pt>
                <c:pt idx="21192">
                  <c:v>29.172402400748901</c:v>
                </c:pt>
                <c:pt idx="21193">
                  <c:v>29.173778976928599</c:v>
                </c:pt>
                <c:pt idx="21194">
                  <c:v>29.175155553108301</c:v>
                </c:pt>
                <c:pt idx="21195">
                  <c:v>29.176532129287999</c:v>
                </c:pt>
                <c:pt idx="21196">
                  <c:v>29.1779087054678</c:v>
                </c:pt>
                <c:pt idx="21197">
                  <c:v>29.179285281647498</c:v>
                </c:pt>
                <c:pt idx="21198">
                  <c:v>29.1806618578272</c:v>
                </c:pt>
                <c:pt idx="21199">
                  <c:v>29.182038434006898</c:v>
                </c:pt>
                <c:pt idx="21200">
                  <c:v>29.1834150101867</c:v>
                </c:pt>
                <c:pt idx="21201">
                  <c:v>29.184791586366401</c:v>
                </c:pt>
                <c:pt idx="21202">
                  <c:v>29.1861681625461</c:v>
                </c:pt>
                <c:pt idx="21203">
                  <c:v>29.187544738725801</c:v>
                </c:pt>
                <c:pt idx="21204">
                  <c:v>29.188921314905599</c:v>
                </c:pt>
                <c:pt idx="21205">
                  <c:v>29.190297891085301</c:v>
                </c:pt>
                <c:pt idx="21206">
                  <c:v>29.191674467264999</c:v>
                </c:pt>
                <c:pt idx="21207">
                  <c:v>29.1930510434448</c:v>
                </c:pt>
                <c:pt idx="21208">
                  <c:v>29.194427619624499</c:v>
                </c:pt>
                <c:pt idx="21209">
                  <c:v>29.1958041958042</c:v>
                </c:pt>
                <c:pt idx="21210">
                  <c:v>29.197180771983898</c:v>
                </c:pt>
                <c:pt idx="21211">
                  <c:v>29.1985573481637</c:v>
                </c:pt>
                <c:pt idx="21212">
                  <c:v>29.199933924343402</c:v>
                </c:pt>
                <c:pt idx="21213">
                  <c:v>29.2013105005231</c:v>
                </c:pt>
                <c:pt idx="21214">
                  <c:v>29.202687076702802</c:v>
                </c:pt>
                <c:pt idx="21215">
                  <c:v>29.204063652882599</c:v>
                </c:pt>
                <c:pt idx="21216">
                  <c:v>29.205440229062301</c:v>
                </c:pt>
                <c:pt idx="21217">
                  <c:v>29.206816805241999</c:v>
                </c:pt>
                <c:pt idx="21218">
                  <c:v>29.208193381421701</c:v>
                </c:pt>
                <c:pt idx="21219">
                  <c:v>29.209569957601499</c:v>
                </c:pt>
                <c:pt idx="21220">
                  <c:v>29.2109465337812</c:v>
                </c:pt>
                <c:pt idx="21221">
                  <c:v>29.212323109960899</c:v>
                </c:pt>
                <c:pt idx="21222">
                  <c:v>29.2136996861406</c:v>
                </c:pt>
                <c:pt idx="21223">
                  <c:v>29.215076262320402</c:v>
                </c:pt>
                <c:pt idx="21224">
                  <c:v>29.2164528385001</c:v>
                </c:pt>
                <c:pt idx="21225">
                  <c:v>29.217829414679802</c:v>
                </c:pt>
                <c:pt idx="21226">
                  <c:v>29.2192059908595</c:v>
                </c:pt>
                <c:pt idx="21227">
                  <c:v>29.220582567039301</c:v>
                </c:pt>
                <c:pt idx="21228">
                  <c:v>29.221959143218999</c:v>
                </c:pt>
                <c:pt idx="21229">
                  <c:v>29.223335719398701</c:v>
                </c:pt>
                <c:pt idx="21230">
                  <c:v>29.224712295578399</c:v>
                </c:pt>
                <c:pt idx="21231">
                  <c:v>29.226088871758201</c:v>
                </c:pt>
                <c:pt idx="21232">
                  <c:v>29.227465447937899</c:v>
                </c:pt>
                <c:pt idx="21233">
                  <c:v>29.228842024117601</c:v>
                </c:pt>
                <c:pt idx="21234">
                  <c:v>29.230218600297299</c:v>
                </c:pt>
                <c:pt idx="21235">
                  <c:v>29.2315951764771</c:v>
                </c:pt>
                <c:pt idx="21236">
                  <c:v>29.232971752656798</c:v>
                </c:pt>
                <c:pt idx="21237">
                  <c:v>29.2343483288365</c:v>
                </c:pt>
                <c:pt idx="21238">
                  <c:v>29.235724905016198</c:v>
                </c:pt>
                <c:pt idx="21239">
                  <c:v>29.237101481195999</c:v>
                </c:pt>
                <c:pt idx="21240">
                  <c:v>29.238478057375701</c:v>
                </c:pt>
                <c:pt idx="21241">
                  <c:v>29.239854633555399</c:v>
                </c:pt>
                <c:pt idx="21242">
                  <c:v>29.241231209735201</c:v>
                </c:pt>
                <c:pt idx="21243">
                  <c:v>29.242607785914899</c:v>
                </c:pt>
                <c:pt idx="21244">
                  <c:v>29.243984362094601</c:v>
                </c:pt>
                <c:pt idx="21245">
                  <c:v>29.245360938274299</c:v>
                </c:pt>
                <c:pt idx="21246">
                  <c:v>29.2467375144541</c:v>
                </c:pt>
                <c:pt idx="21247">
                  <c:v>29.248114090633798</c:v>
                </c:pt>
                <c:pt idx="21248">
                  <c:v>29.2494906668135</c:v>
                </c:pt>
                <c:pt idx="21249">
                  <c:v>29.250867242993198</c:v>
                </c:pt>
                <c:pt idx="21250">
                  <c:v>29.252243819173</c:v>
                </c:pt>
                <c:pt idx="21251">
                  <c:v>29.253620395352701</c:v>
                </c:pt>
                <c:pt idx="21252">
                  <c:v>29.2549969715324</c:v>
                </c:pt>
                <c:pt idx="21253">
                  <c:v>29.256373547712101</c:v>
                </c:pt>
                <c:pt idx="21254">
                  <c:v>29.257750123891899</c:v>
                </c:pt>
                <c:pt idx="21255">
                  <c:v>29.259126700071601</c:v>
                </c:pt>
                <c:pt idx="21256">
                  <c:v>29.260503276251299</c:v>
                </c:pt>
                <c:pt idx="21257">
                  <c:v>29.261879852431001</c:v>
                </c:pt>
                <c:pt idx="21258">
                  <c:v>29.263256428610799</c:v>
                </c:pt>
                <c:pt idx="21259">
                  <c:v>29.2646330047905</c:v>
                </c:pt>
                <c:pt idx="21260">
                  <c:v>29.266009580970199</c:v>
                </c:pt>
                <c:pt idx="21261">
                  <c:v>29.2673861571499</c:v>
                </c:pt>
                <c:pt idx="21262">
                  <c:v>29.268762733329702</c:v>
                </c:pt>
                <c:pt idx="21263">
                  <c:v>29.2701393095094</c:v>
                </c:pt>
                <c:pt idx="21264">
                  <c:v>29.271515885689102</c:v>
                </c:pt>
                <c:pt idx="21265">
                  <c:v>29.2728924618688</c:v>
                </c:pt>
                <c:pt idx="21266">
                  <c:v>29.274269038048601</c:v>
                </c:pt>
                <c:pt idx="21267">
                  <c:v>29.275645614228299</c:v>
                </c:pt>
                <c:pt idx="21268">
                  <c:v>29.277022190408001</c:v>
                </c:pt>
                <c:pt idx="21269">
                  <c:v>29.278398766587799</c:v>
                </c:pt>
                <c:pt idx="21270">
                  <c:v>29.2797753427675</c:v>
                </c:pt>
                <c:pt idx="21271">
                  <c:v>29.281151918947199</c:v>
                </c:pt>
                <c:pt idx="21272">
                  <c:v>29.2825284951269</c:v>
                </c:pt>
                <c:pt idx="21273">
                  <c:v>29.283905071306702</c:v>
                </c:pt>
                <c:pt idx="21274">
                  <c:v>29.2852816474864</c:v>
                </c:pt>
                <c:pt idx="21275">
                  <c:v>29.286658223666102</c:v>
                </c:pt>
                <c:pt idx="21276">
                  <c:v>29.2880347998458</c:v>
                </c:pt>
                <c:pt idx="21277">
                  <c:v>29.289411376025601</c:v>
                </c:pt>
                <c:pt idx="21278">
                  <c:v>29.290787952205299</c:v>
                </c:pt>
                <c:pt idx="21279">
                  <c:v>29.292164528385001</c:v>
                </c:pt>
                <c:pt idx="21280">
                  <c:v>29.293541104564699</c:v>
                </c:pt>
                <c:pt idx="21281">
                  <c:v>29.294917680744501</c:v>
                </c:pt>
                <c:pt idx="21282">
                  <c:v>29.296294256924199</c:v>
                </c:pt>
                <c:pt idx="21283">
                  <c:v>29.297670833103901</c:v>
                </c:pt>
                <c:pt idx="21284">
                  <c:v>29.299047409283599</c:v>
                </c:pt>
                <c:pt idx="21285">
                  <c:v>29.3004239854634</c:v>
                </c:pt>
                <c:pt idx="21286">
                  <c:v>29.301800561643098</c:v>
                </c:pt>
                <c:pt idx="21287">
                  <c:v>29.3031771378228</c:v>
                </c:pt>
                <c:pt idx="21288">
                  <c:v>29.304553714002498</c:v>
                </c:pt>
                <c:pt idx="21289">
                  <c:v>29.3059302901823</c:v>
                </c:pt>
                <c:pt idx="21290">
                  <c:v>29.307306866362001</c:v>
                </c:pt>
                <c:pt idx="21291">
                  <c:v>29.3086834425417</c:v>
                </c:pt>
                <c:pt idx="21292">
                  <c:v>29.310060018721401</c:v>
                </c:pt>
                <c:pt idx="21293">
                  <c:v>29.311436594901199</c:v>
                </c:pt>
                <c:pt idx="21294">
                  <c:v>29.312813171080901</c:v>
                </c:pt>
                <c:pt idx="21295">
                  <c:v>29.314189747260599</c:v>
                </c:pt>
                <c:pt idx="21296">
                  <c:v>29.315566323440301</c:v>
                </c:pt>
                <c:pt idx="21297">
                  <c:v>29.316942899620098</c:v>
                </c:pt>
                <c:pt idx="21298">
                  <c:v>29.3183194757998</c:v>
                </c:pt>
                <c:pt idx="21299">
                  <c:v>29.319696051979498</c:v>
                </c:pt>
                <c:pt idx="21300">
                  <c:v>29.3210726281592</c:v>
                </c:pt>
                <c:pt idx="21301">
                  <c:v>29.322449204339001</c:v>
                </c:pt>
                <c:pt idx="21302">
                  <c:v>29.3238257805187</c:v>
                </c:pt>
                <c:pt idx="21303">
                  <c:v>29.325202356698401</c:v>
                </c:pt>
                <c:pt idx="21304">
                  <c:v>29.326578932878199</c:v>
                </c:pt>
                <c:pt idx="21305">
                  <c:v>29.327955509057901</c:v>
                </c:pt>
                <c:pt idx="21306">
                  <c:v>29.329332085237599</c:v>
                </c:pt>
                <c:pt idx="21307">
                  <c:v>29.330708661417301</c:v>
                </c:pt>
                <c:pt idx="21308">
                  <c:v>29.332085237597099</c:v>
                </c:pt>
                <c:pt idx="21309">
                  <c:v>29.3334618137768</c:v>
                </c:pt>
                <c:pt idx="21310">
                  <c:v>29.334838389956499</c:v>
                </c:pt>
                <c:pt idx="21311">
                  <c:v>29.3362149661362</c:v>
                </c:pt>
                <c:pt idx="21312">
                  <c:v>29.337591542316002</c:v>
                </c:pt>
                <c:pt idx="21313">
                  <c:v>29.3389681184957</c:v>
                </c:pt>
                <c:pt idx="21314">
                  <c:v>29.340344694675402</c:v>
                </c:pt>
                <c:pt idx="21315">
                  <c:v>29.3417212708551</c:v>
                </c:pt>
                <c:pt idx="21316">
                  <c:v>29.343097847034901</c:v>
                </c:pt>
                <c:pt idx="21317">
                  <c:v>29.344474423214599</c:v>
                </c:pt>
                <c:pt idx="21318">
                  <c:v>29.345850999394301</c:v>
                </c:pt>
                <c:pt idx="21319">
                  <c:v>29.347227575573999</c:v>
                </c:pt>
                <c:pt idx="21320">
                  <c:v>29.348604151753801</c:v>
                </c:pt>
                <c:pt idx="21321">
                  <c:v>29.349980727933499</c:v>
                </c:pt>
                <c:pt idx="21322">
                  <c:v>29.351357304113201</c:v>
                </c:pt>
                <c:pt idx="21323">
                  <c:v>29.352733880292899</c:v>
                </c:pt>
                <c:pt idx="21324">
                  <c:v>29.3541104564727</c:v>
                </c:pt>
                <c:pt idx="21325">
                  <c:v>29.355487032652398</c:v>
                </c:pt>
                <c:pt idx="21326">
                  <c:v>29.3568636088321</c:v>
                </c:pt>
                <c:pt idx="21327">
                  <c:v>29.358240185011802</c:v>
                </c:pt>
                <c:pt idx="21328">
                  <c:v>29.359616761191599</c:v>
                </c:pt>
                <c:pt idx="21329">
                  <c:v>29.360993337371301</c:v>
                </c:pt>
                <c:pt idx="21330">
                  <c:v>29.362369913550999</c:v>
                </c:pt>
                <c:pt idx="21331">
                  <c:v>29.363746489730801</c:v>
                </c:pt>
                <c:pt idx="21332">
                  <c:v>29.365123065910499</c:v>
                </c:pt>
                <c:pt idx="21333">
                  <c:v>29.366499642090201</c:v>
                </c:pt>
                <c:pt idx="21334">
                  <c:v>29.367876218269899</c:v>
                </c:pt>
                <c:pt idx="21335">
                  <c:v>29.369252794449601</c:v>
                </c:pt>
                <c:pt idx="21336">
                  <c:v>29.370629370629398</c:v>
                </c:pt>
                <c:pt idx="21337">
                  <c:v>29.3720059468091</c:v>
                </c:pt>
                <c:pt idx="21338">
                  <c:v>29.373382522988798</c:v>
                </c:pt>
                <c:pt idx="21339">
                  <c:v>29.3747590991686</c:v>
                </c:pt>
                <c:pt idx="21340">
                  <c:v>29.376135675348301</c:v>
                </c:pt>
                <c:pt idx="21341">
                  <c:v>29.377512251528</c:v>
                </c:pt>
                <c:pt idx="21342">
                  <c:v>29.378888827707701</c:v>
                </c:pt>
                <c:pt idx="21343">
                  <c:v>29.380265403887499</c:v>
                </c:pt>
                <c:pt idx="21344">
                  <c:v>29.381641980067201</c:v>
                </c:pt>
                <c:pt idx="21345">
                  <c:v>29.383018556246899</c:v>
                </c:pt>
                <c:pt idx="21346">
                  <c:v>29.384395132426601</c:v>
                </c:pt>
                <c:pt idx="21347">
                  <c:v>29.385771708606399</c:v>
                </c:pt>
                <c:pt idx="21348">
                  <c:v>29.3871482847861</c:v>
                </c:pt>
                <c:pt idx="21349">
                  <c:v>29.388524860965799</c:v>
                </c:pt>
                <c:pt idx="21350">
                  <c:v>29.3899014371455</c:v>
                </c:pt>
                <c:pt idx="21351">
                  <c:v>29.391278013325302</c:v>
                </c:pt>
                <c:pt idx="21352">
                  <c:v>29.392654589505</c:v>
                </c:pt>
                <c:pt idx="21353">
                  <c:v>29.394031165684702</c:v>
                </c:pt>
                <c:pt idx="21354">
                  <c:v>29.3954077418644</c:v>
                </c:pt>
                <c:pt idx="21355">
                  <c:v>29.396784318044201</c:v>
                </c:pt>
                <c:pt idx="21356">
                  <c:v>29.398160894223899</c:v>
                </c:pt>
                <c:pt idx="21357">
                  <c:v>29.399537470403601</c:v>
                </c:pt>
                <c:pt idx="21358">
                  <c:v>29.400914046583299</c:v>
                </c:pt>
                <c:pt idx="21359">
                  <c:v>29.4022906227631</c:v>
                </c:pt>
                <c:pt idx="21360">
                  <c:v>29.403667198942799</c:v>
                </c:pt>
                <c:pt idx="21361">
                  <c:v>29.4050437751225</c:v>
                </c:pt>
                <c:pt idx="21362">
                  <c:v>29.406420351302302</c:v>
                </c:pt>
                <c:pt idx="21363">
                  <c:v>29.407796927482</c:v>
                </c:pt>
                <c:pt idx="21364">
                  <c:v>29.409173503661702</c:v>
                </c:pt>
                <c:pt idx="21365">
                  <c:v>29.4105500798414</c:v>
                </c:pt>
                <c:pt idx="21366">
                  <c:v>29.411926656021201</c:v>
                </c:pt>
                <c:pt idx="21367">
                  <c:v>29.413303232200899</c:v>
                </c:pt>
                <c:pt idx="21368">
                  <c:v>29.414679808380601</c:v>
                </c:pt>
                <c:pt idx="21369">
                  <c:v>29.416056384560299</c:v>
                </c:pt>
                <c:pt idx="21370">
                  <c:v>29.417432960740101</c:v>
                </c:pt>
                <c:pt idx="21371">
                  <c:v>29.418809536919799</c:v>
                </c:pt>
                <c:pt idx="21372">
                  <c:v>29.420186113099501</c:v>
                </c:pt>
                <c:pt idx="21373">
                  <c:v>29.421562689279199</c:v>
                </c:pt>
                <c:pt idx="21374">
                  <c:v>29.422939265459</c:v>
                </c:pt>
                <c:pt idx="21375">
                  <c:v>29.424315841638698</c:v>
                </c:pt>
                <c:pt idx="21376">
                  <c:v>29.4256924178184</c:v>
                </c:pt>
                <c:pt idx="21377">
                  <c:v>29.427068993998098</c:v>
                </c:pt>
                <c:pt idx="21378">
                  <c:v>29.4284455701779</c:v>
                </c:pt>
                <c:pt idx="21379">
                  <c:v>29.429822146357601</c:v>
                </c:pt>
                <c:pt idx="21380">
                  <c:v>29.4311987225373</c:v>
                </c:pt>
                <c:pt idx="21381">
                  <c:v>29.432575298717001</c:v>
                </c:pt>
                <c:pt idx="21382">
                  <c:v>29.433951874896799</c:v>
                </c:pt>
                <c:pt idx="21383">
                  <c:v>29.435328451076501</c:v>
                </c:pt>
                <c:pt idx="21384">
                  <c:v>29.436705027256199</c:v>
                </c:pt>
                <c:pt idx="21385">
                  <c:v>29.438081603435901</c:v>
                </c:pt>
                <c:pt idx="21386">
                  <c:v>29.439458179615698</c:v>
                </c:pt>
                <c:pt idx="21387">
                  <c:v>29.4408347557954</c:v>
                </c:pt>
                <c:pt idx="21388">
                  <c:v>29.442211331975098</c:v>
                </c:pt>
                <c:pt idx="21389">
                  <c:v>29.4435879081548</c:v>
                </c:pt>
                <c:pt idx="21390">
                  <c:v>29.444964484334601</c:v>
                </c:pt>
                <c:pt idx="21391">
                  <c:v>29.4463410605143</c:v>
                </c:pt>
                <c:pt idx="21392">
                  <c:v>29.447717636694001</c:v>
                </c:pt>
                <c:pt idx="21393">
                  <c:v>29.4490942128737</c:v>
                </c:pt>
                <c:pt idx="21394">
                  <c:v>29.450470789053501</c:v>
                </c:pt>
                <c:pt idx="21395">
                  <c:v>29.451847365233199</c:v>
                </c:pt>
                <c:pt idx="21396">
                  <c:v>29.453223941412901</c:v>
                </c:pt>
                <c:pt idx="21397">
                  <c:v>29.454600517592699</c:v>
                </c:pt>
                <c:pt idx="21398">
                  <c:v>29.4559770937724</c:v>
                </c:pt>
                <c:pt idx="21399">
                  <c:v>29.457353669952099</c:v>
                </c:pt>
                <c:pt idx="21400">
                  <c:v>29.4587302461318</c:v>
                </c:pt>
                <c:pt idx="21401">
                  <c:v>29.460106822311602</c:v>
                </c:pt>
                <c:pt idx="21402">
                  <c:v>29.4614833984913</c:v>
                </c:pt>
                <c:pt idx="21403">
                  <c:v>29.462859974671002</c:v>
                </c:pt>
                <c:pt idx="21404">
                  <c:v>29.4642365508507</c:v>
                </c:pt>
                <c:pt idx="21405">
                  <c:v>29.465613127030501</c:v>
                </c:pt>
                <c:pt idx="21406">
                  <c:v>29.466989703210199</c:v>
                </c:pt>
                <c:pt idx="21407">
                  <c:v>29.468366279389901</c:v>
                </c:pt>
                <c:pt idx="21408">
                  <c:v>29.469742855569599</c:v>
                </c:pt>
                <c:pt idx="21409">
                  <c:v>29.471119431749401</c:v>
                </c:pt>
                <c:pt idx="21410">
                  <c:v>29.472496007929099</c:v>
                </c:pt>
                <c:pt idx="21411">
                  <c:v>29.473872584108801</c:v>
                </c:pt>
                <c:pt idx="21412">
                  <c:v>29.475249160288499</c:v>
                </c:pt>
                <c:pt idx="21413">
                  <c:v>29.4766257364683</c:v>
                </c:pt>
                <c:pt idx="21414">
                  <c:v>29.478002312648002</c:v>
                </c:pt>
                <c:pt idx="21415">
                  <c:v>29.4793788888277</c:v>
                </c:pt>
                <c:pt idx="21416">
                  <c:v>29.480755465007402</c:v>
                </c:pt>
                <c:pt idx="21417">
                  <c:v>29.482132041187199</c:v>
                </c:pt>
                <c:pt idx="21418">
                  <c:v>29.483508617366901</c:v>
                </c:pt>
                <c:pt idx="21419">
                  <c:v>29.484885193546599</c:v>
                </c:pt>
                <c:pt idx="21420">
                  <c:v>29.486261769726301</c:v>
                </c:pt>
                <c:pt idx="21421">
                  <c:v>29.487638345906099</c:v>
                </c:pt>
                <c:pt idx="21422">
                  <c:v>29.489014922085801</c:v>
                </c:pt>
                <c:pt idx="21423">
                  <c:v>29.490391498265499</c:v>
                </c:pt>
                <c:pt idx="21424">
                  <c:v>29.491768074445201</c:v>
                </c:pt>
                <c:pt idx="21425">
                  <c:v>29.493144650624998</c:v>
                </c:pt>
                <c:pt idx="21426">
                  <c:v>29.4945212268047</c:v>
                </c:pt>
                <c:pt idx="21427">
                  <c:v>29.495897802984398</c:v>
                </c:pt>
                <c:pt idx="21428">
                  <c:v>29.4972743791642</c:v>
                </c:pt>
                <c:pt idx="21429">
                  <c:v>29.498650955343901</c:v>
                </c:pt>
                <c:pt idx="21430">
                  <c:v>29.5000275315236</c:v>
                </c:pt>
                <c:pt idx="21431">
                  <c:v>29.501404107703301</c:v>
                </c:pt>
                <c:pt idx="21432">
                  <c:v>29.502780683883099</c:v>
                </c:pt>
                <c:pt idx="21433">
                  <c:v>29.504157260062801</c:v>
                </c:pt>
                <c:pt idx="21434">
                  <c:v>29.505533836242499</c:v>
                </c:pt>
                <c:pt idx="21435">
                  <c:v>29.506910412422201</c:v>
                </c:pt>
                <c:pt idx="21436">
                  <c:v>29.508286988601999</c:v>
                </c:pt>
                <c:pt idx="21437">
                  <c:v>29.5096635647817</c:v>
                </c:pt>
                <c:pt idx="21438">
                  <c:v>29.511040140961398</c:v>
                </c:pt>
                <c:pt idx="21439">
                  <c:v>29.5124167171411</c:v>
                </c:pt>
                <c:pt idx="21440">
                  <c:v>29.513793293320902</c:v>
                </c:pt>
                <c:pt idx="21441">
                  <c:v>29.5151698695006</c:v>
                </c:pt>
                <c:pt idx="21442">
                  <c:v>29.516546445680302</c:v>
                </c:pt>
                <c:pt idx="21443">
                  <c:v>29.51792302186</c:v>
                </c:pt>
                <c:pt idx="21444">
                  <c:v>29.519299598039801</c:v>
                </c:pt>
                <c:pt idx="21445">
                  <c:v>29.520676174219499</c:v>
                </c:pt>
                <c:pt idx="21446">
                  <c:v>29.522052750399201</c:v>
                </c:pt>
                <c:pt idx="21447">
                  <c:v>29.523429326578899</c:v>
                </c:pt>
                <c:pt idx="21448">
                  <c:v>29.5248059027587</c:v>
                </c:pt>
                <c:pt idx="21449">
                  <c:v>29.526182478938399</c:v>
                </c:pt>
                <c:pt idx="21450">
                  <c:v>29.5275590551181</c:v>
                </c:pt>
                <c:pt idx="21451">
                  <c:v>29.528935631297799</c:v>
                </c:pt>
                <c:pt idx="21452">
                  <c:v>29.5303122074776</c:v>
                </c:pt>
                <c:pt idx="21453">
                  <c:v>29.531688783657302</c:v>
                </c:pt>
                <c:pt idx="21454">
                  <c:v>29.533065359837</c:v>
                </c:pt>
                <c:pt idx="21455">
                  <c:v>29.534441936016702</c:v>
                </c:pt>
                <c:pt idx="21456">
                  <c:v>29.535818512196499</c:v>
                </c:pt>
                <c:pt idx="21457">
                  <c:v>29.537195088376201</c:v>
                </c:pt>
                <c:pt idx="21458">
                  <c:v>29.538571664555899</c:v>
                </c:pt>
                <c:pt idx="21459">
                  <c:v>29.539948240735601</c:v>
                </c:pt>
                <c:pt idx="21460">
                  <c:v>29.541324816915399</c:v>
                </c:pt>
                <c:pt idx="21461">
                  <c:v>29.542701393095101</c:v>
                </c:pt>
                <c:pt idx="21462">
                  <c:v>29.544077969274799</c:v>
                </c:pt>
                <c:pt idx="21463">
                  <c:v>29.5454545454546</c:v>
                </c:pt>
                <c:pt idx="21464">
                  <c:v>29.546831121634298</c:v>
                </c:pt>
                <c:pt idx="21465">
                  <c:v>29.548207697814</c:v>
                </c:pt>
                <c:pt idx="21466">
                  <c:v>29.549584273993698</c:v>
                </c:pt>
                <c:pt idx="21467">
                  <c:v>29.550960850173499</c:v>
                </c:pt>
                <c:pt idx="21468">
                  <c:v>29.552337426353201</c:v>
                </c:pt>
                <c:pt idx="21469">
                  <c:v>29.553714002532899</c:v>
                </c:pt>
                <c:pt idx="21470">
                  <c:v>29.555090578712601</c:v>
                </c:pt>
                <c:pt idx="21471">
                  <c:v>29.556467154892399</c:v>
                </c:pt>
                <c:pt idx="21472">
                  <c:v>29.557843731072101</c:v>
                </c:pt>
                <c:pt idx="21473">
                  <c:v>29.559220307251799</c:v>
                </c:pt>
                <c:pt idx="21474">
                  <c:v>29.560596883431501</c:v>
                </c:pt>
                <c:pt idx="21475">
                  <c:v>29.561973459611298</c:v>
                </c:pt>
                <c:pt idx="21476">
                  <c:v>29.563350035791</c:v>
                </c:pt>
                <c:pt idx="21477">
                  <c:v>29.564726611970698</c:v>
                </c:pt>
                <c:pt idx="21478">
                  <c:v>29.5661031881504</c:v>
                </c:pt>
                <c:pt idx="21479">
                  <c:v>29.567479764330201</c:v>
                </c:pt>
                <c:pt idx="21480">
                  <c:v>29.5688563405099</c:v>
                </c:pt>
                <c:pt idx="21481">
                  <c:v>29.570232916689601</c:v>
                </c:pt>
                <c:pt idx="21482">
                  <c:v>29.5716094928693</c:v>
                </c:pt>
                <c:pt idx="21483">
                  <c:v>29.572986069049101</c:v>
                </c:pt>
                <c:pt idx="21484">
                  <c:v>29.574362645228799</c:v>
                </c:pt>
                <c:pt idx="21485">
                  <c:v>29.575739221408501</c:v>
                </c:pt>
                <c:pt idx="21486">
                  <c:v>29.577115797588299</c:v>
                </c:pt>
                <c:pt idx="21487">
                  <c:v>29.578492373768</c:v>
                </c:pt>
                <c:pt idx="21488">
                  <c:v>29.579868949947699</c:v>
                </c:pt>
                <c:pt idx="21489">
                  <c:v>29.5812455261274</c:v>
                </c:pt>
                <c:pt idx="21490">
                  <c:v>29.582622102307099</c:v>
                </c:pt>
                <c:pt idx="21491">
                  <c:v>29.5839986784869</c:v>
                </c:pt>
                <c:pt idx="21492">
                  <c:v>29.585375254666602</c:v>
                </c:pt>
                <c:pt idx="21493">
                  <c:v>29.5867518308463</c:v>
                </c:pt>
                <c:pt idx="21494">
                  <c:v>29.588128407026101</c:v>
                </c:pt>
                <c:pt idx="21495">
                  <c:v>29.589504983205799</c:v>
                </c:pt>
                <c:pt idx="21496">
                  <c:v>29.590881559385501</c:v>
                </c:pt>
                <c:pt idx="21497">
                  <c:v>29.592258135565199</c:v>
                </c:pt>
                <c:pt idx="21498">
                  <c:v>29.593634711745</c:v>
                </c:pt>
                <c:pt idx="21499">
                  <c:v>29.595011287924699</c:v>
                </c:pt>
                <c:pt idx="21500">
                  <c:v>29.5963878641044</c:v>
                </c:pt>
                <c:pt idx="21501">
                  <c:v>29.597764440284099</c:v>
                </c:pt>
                <c:pt idx="21502">
                  <c:v>29.5991410164639</c:v>
                </c:pt>
                <c:pt idx="21503">
                  <c:v>29.600517592643602</c:v>
                </c:pt>
                <c:pt idx="21504">
                  <c:v>29.6018941688233</c:v>
                </c:pt>
                <c:pt idx="21505">
                  <c:v>29.603270745003002</c:v>
                </c:pt>
                <c:pt idx="21506">
                  <c:v>29.604647321182799</c:v>
                </c:pt>
                <c:pt idx="21507">
                  <c:v>29.606023897362501</c:v>
                </c:pt>
                <c:pt idx="21508">
                  <c:v>29.607400473542199</c:v>
                </c:pt>
                <c:pt idx="21509">
                  <c:v>29.608777049721901</c:v>
                </c:pt>
                <c:pt idx="21510">
                  <c:v>29.610153625901699</c:v>
                </c:pt>
                <c:pt idx="21511">
                  <c:v>29.611530202081401</c:v>
                </c:pt>
                <c:pt idx="21512">
                  <c:v>29.612906778261099</c:v>
                </c:pt>
                <c:pt idx="21513">
                  <c:v>29.614283354440801</c:v>
                </c:pt>
                <c:pt idx="21514">
                  <c:v>29.615659930620598</c:v>
                </c:pt>
                <c:pt idx="21515">
                  <c:v>29.6170365068003</c:v>
                </c:pt>
                <c:pt idx="21516">
                  <c:v>29.618413082979998</c:v>
                </c:pt>
                <c:pt idx="21517">
                  <c:v>29.6197896591597</c:v>
                </c:pt>
                <c:pt idx="21518">
                  <c:v>29.621166235339501</c:v>
                </c:pt>
                <c:pt idx="21519">
                  <c:v>29.6225428115192</c:v>
                </c:pt>
                <c:pt idx="21520">
                  <c:v>29.623919387698901</c:v>
                </c:pt>
                <c:pt idx="21521">
                  <c:v>29.625295963878699</c:v>
                </c:pt>
                <c:pt idx="21522">
                  <c:v>29.626672540058401</c:v>
                </c:pt>
                <c:pt idx="21523">
                  <c:v>29.628049116238099</c:v>
                </c:pt>
                <c:pt idx="21524">
                  <c:v>29.629425692417801</c:v>
                </c:pt>
                <c:pt idx="21525">
                  <c:v>29.630802268597598</c:v>
                </c:pt>
                <c:pt idx="21526">
                  <c:v>29.6321788447773</c:v>
                </c:pt>
                <c:pt idx="21527">
                  <c:v>29.633555420956998</c:v>
                </c:pt>
                <c:pt idx="21528">
                  <c:v>29.6349319971367</c:v>
                </c:pt>
                <c:pt idx="21529">
                  <c:v>29.636308573316501</c:v>
                </c:pt>
                <c:pt idx="21530">
                  <c:v>29.6376851494962</c:v>
                </c:pt>
                <c:pt idx="21531">
                  <c:v>29.639061725675901</c:v>
                </c:pt>
                <c:pt idx="21532">
                  <c:v>29.6404383018556</c:v>
                </c:pt>
                <c:pt idx="21533">
                  <c:v>29.641814878035401</c:v>
                </c:pt>
                <c:pt idx="21534">
                  <c:v>29.643191454215099</c:v>
                </c:pt>
                <c:pt idx="21535">
                  <c:v>29.644568030394801</c:v>
                </c:pt>
                <c:pt idx="21536">
                  <c:v>29.645944606574499</c:v>
                </c:pt>
                <c:pt idx="21537">
                  <c:v>29.6473211827543</c:v>
                </c:pt>
                <c:pt idx="21538">
                  <c:v>29.648697758933999</c:v>
                </c:pt>
                <c:pt idx="21539">
                  <c:v>29.6500743351137</c:v>
                </c:pt>
                <c:pt idx="21540">
                  <c:v>29.651450911293399</c:v>
                </c:pt>
                <c:pt idx="21541">
                  <c:v>29.6528274874732</c:v>
                </c:pt>
                <c:pt idx="21542">
                  <c:v>29.654204063652902</c:v>
                </c:pt>
                <c:pt idx="21543">
                  <c:v>29.6555806398326</c:v>
                </c:pt>
                <c:pt idx="21544">
                  <c:v>29.656957216012302</c:v>
                </c:pt>
                <c:pt idx="21545">
                  <c:v>29.658333792192099</c:v>
                </c:pt>
                <c:pt idx="21546">
                  <c:v>29.659710368371801</c:v>
                </c:pt>
                <c:pt idx="21547">
                  <c:v>29.661086944551499</c:v>
                </c:pt>
                <c:pt idx="21548">
                  <c:v>29.662463520731201</c:v>
                </c:pt>
                <c:pt idx="21549">
                  <c:v>29.663840096910999</c:v>
                </c:pt>
                <c:pt idx="21550">
                  <c:v>29.665216673090701</c:v>
                </c:pt>
                <c:pt idx="21551">
                  <c:v>29.666593249270399</c:v>
                </c:pt>
                <c:pt idx="21552">
                  <c:v>29.667969825450101</c:v>
                </c:pt>
                <c:pt idx="21553">
                  <c:v>29.669346401629898</c:v>
                </c:pt>
                <c:pt idx="21554">
                  <c:v>29.6707229778096</c:v>
                </c:pt>
                <c:pt idx="21555">
                  <c:v>29.672099553989302</c:v>
                </c:pt>
                <c:pt idx="21556">
                  <c:v>29.673476130169099</c:v>
                </c:pt>
                <c:pt idx="21557">
                  <c:v>29.674852706348801</c:v>
                </c:pt>
                <c:pt idx="21558">
                  <c:v>29.676229282528499</c:v>
                </c:pt>
                <c:pt idx="21559">
                  <c:v>29.677605858708201</c:v>
                </c:pt>
                <c:pt idx="21560">
                  <c:v>29.678982434887999</c:v>
                </c:pt>
                <c:pt idx="21561">
                  <c:v>29.680359011067701</c:v>
                </c:pt>
                <c:pt idx="21562">
                  <c:v>29.681735587247399</c:v>
                </c:pt>
                <c:pt idx="21563">
                  <c:v>29.683112163427101</c:v>
                </c:pt>
                <c:pt idx="21564">
                  <c:v>29.684488739606898</c:v>
                </c:pt>
                <c:pt idx="21565">
                  <c:v>29.6858653157866</c:v>
                </c:pt>
                <c:pt idx="21566">
                  <c:v>29.687241891966298</c:v>
                </c:pt>
                <c:pt idx="21567">
                  <c:v>29.688618468146</c:v>
                </c:pt>
                <c:pt idx="21568">
                  <c:v>29.689995044325801</c:v>
                </c:pt>
                <c:pt idx="21569">
                  <c:v>29.6913716205055</c:v>
                </c:pt>
                <c:pt idx="21570">
                  <c:v>29.692748196685201</c:v>
                </c:pt>
                <c:pt idx="21571">
                  <c:v>29.6941247728649</c:v>
                </c:pt>
                <c:pt idx="21572">
                  <c:v>29.695501349044701</c:v>
                </c:pt>
                <c:pt idx="21573">
                  <c:v>29.696877925224399</c:v>
                </c:pt>
                <c:pt idx="21574">
                  <c:v>29.698254501404101</c:v>
                </c:pt>
                <c:pt idx="21575">
                  <c:v>29.699631077583799</c:v>
                </c:pt>
                <c:pt idx="21576">
                  <c:v>29.7010076537636</c:v>
                </c:pt>
                <c:pt idx="21577">
                  <c:v>29.702384229943299</c:v>
                </c:pt>
                <c:pt idx="21578">
                  <c:v>29.703760806123</c:v>
                </c:pt>
                <c:pt idx="21579">
                  <c:v>29.705137382302699</c:v>
                </c:pt>
                <c:pt idx="21580">
                  <c:v>29.7065139584825</c:v>
                </c:pt>
                <c:pt idx="21581">
                  <c:v>29.707890534662202</c:v>
                </c:pt>
                <c:pt idx="21582">
                  <c:v>29.7092671108419</c:v>
                </c:pt>
                <c:pt idx="21583">
                  <c:v>29.710643687021602</c:v>
                </c:pt>
                <c:pt idx="21584">
                  <c:v>29.712020263201399</c:v>
                </c:pt>
                <c:pt idx="21585">
                  <c:v>29.713396839381101</c:v>
                </c:pt>
                <c:pt idx="21586">
                  <c:v>29.714773415560799</c:v>
                </c:pt>
                <c:pt idx="21587">
                  <c:v>29.7161499917406</c:v>
                </c:pt>
                <c:pt idx="21588">
                  <c:v>29.717526567920299</c:v>
                </c:pt>
                <c:pt idx="21589">
                  <c:v>29.7189031441</c:v>
                </c:pt>
                <c:pt idx="21590">
                  <c:v>29.720279720279699</c:v>
                </c:pt>
                <c:pt idx="21591">
                  <c:v>29.7216562964595</c:v>
                </c:pt>
                <c:pt idx="21592">
                  <c:v>29.723032872639202</c:v>
                </c:pt>
                <c:pt idx="21593">
                  <c:v>29.7244094488189</c:v>
                </c:pt>
                <c:pt idx="21594">
                  <c:v>29.725786024998602</c:v>
                </c:pt>
                <c:pt idx="21595">
                  <c:v>29.727162601178399</c:v>
                </c:pt>
                <c:pt idx="21596">
                  <c:v>29.728539177358101</c:v>
                </c:pt>
                <c:pt idx="21597">
                  <c:v>29.729915753537799</c:v>
                </c:pt>
                <c:pt idx="21598">
                  <c:v>29.731292329717501</c:v>
                </c:pt>
                <c:pt idx="21599">
                  <c:v>29.732668905897299</c:v>
                </c:pt>
                <c:pt idx="21600">
                  <c:v>29.734045482077001</c:v>
                </c:pt>
                <c:pt idx="21601">
                  <c:v>29.735422058256699</c:v>
                </c:pt>
                <c:pt idx="21602">
                  <c:v>29.736798634436401</c:v>
                </c:pt>
                <c:pt idx="21603">
                  <c:v>29.738175210616198</c:v>
                </c:pt>
                <c:pt idx="21604">
                  <c:v>29.7395517867959</c:v>
                </c:pt>
                <c:pt idx="21605">
                  <c:v>29.740928362975598</c:v>
                </c:pt>
                <c:pt idx="21606">
                  <c:v>29.7423049391553</c:v>
                </c:pt>
                <c:pt idx="21607">
                  <c:v>29.743681515335101</c:v>
                </c:pt>
                <c:pt idx="21608">
                  <c:v>29.7450580915148</c:v>
                </c:pt>
                <c:pt idx="21609">
                  <c:v>29.746434667694501</c:v>
                </c:pt>
                <c:pt idx="21610">
                  <c:v>29.7478112438742</c:v>
                </c:pt>
                <c:pt idx="21611">
                  <c:v>29.749187820054001</c:v>
                </c:pt>
                <c:pt idx="21612">
                  <c:v>29.750564396233699</c:v>
                </c:pt>
                <c:pt idx="21613">
                  <c:v>29.751940972413401</c:v>
                </c:pt>
                <c:pt idx="21614">
                  <c:v>29.753317548593099</c:v>
                </c:pt>
                <c:pt idx="21615">
                  <c:v>29.7546941247729</c:v>
                </c:pt>
                <c:pt idx="21616">
                  <c:v>29.756070700952598</c:v>
                </c:pt>
                <c:pt idx="21617">
                  <c:v>29.7574472771323</c:v>
                </c:pt>
                <c:pt idx="21618">
                  <c:v>29.758823853311998</c:v>
                </c:pt>
                <c:pt idx="21619">
                  <c:v>29.7602004294918</c:v>
                </c:pt>
                <c:pt idx="21620">
                  <c:v>29.761577005671501</c:v>
                </c:pt>
                <c:pt idx="21621">
                  <c:v>29.7629535818512</c:v>
                </c:pt>
                <c:pt idx="21622">
                  <c:v>29.764330158031001</c:v>
                </c:pt>
                <c:pt idx="21623">
                  <c:v>29.765706734210699</c:v>
                </c:pt>
                <c:pt idx="21624">
                  <c:v>29.767083310390401</c:v>
                </c:pt>
                <c:pt idx="21625">
                  <c:v>29.768459886570099</c:v>
                </c:pt>
                <c:pt idx="21626">
                  <c:v>29.7698364627499</c:v>
                </c:pt>
                <c:pt idx="21627">
                  <c:v>29.771213038929599</c:v>
                </c:pt>
                <c:pt idx="21628">
                  <c:v>29.7725896151093</c:v>
                </c:pt>
                <c:pt idx="21629">
                  <c:v>29.773966191288999</c:v>
                </c:pt>
                <c:pt idx="21630">
                  <c:v>29.7753427674688</c:v>
                </c:pt>
                <c:pt idx="21631">
                  <c:v>29.776719343648502</c:v>
                </c:pt>
                <c:pt idx="21632">
                  <c:v>29.7780959198282</c:v>
                </c:pt>
                <c:pt idx="21633">
                  <c:v>29.779472496007902</c:v>
                </c:pt>
                <c:pt idx="21634">
                  <c:v>29.780849072187699</c:v>
                </c:pt>
                <c:pt idx="21635">
                  <c:v>29.782225648367401</c:v>
                </c:pt>
                <c:pt idx="21636">
                  <c:v>29.783602224547099</c:v>
                </c:pt>
                <c:pt idx="21637">
                  <c:v>29.784978800726801</c:v>
                </c:pt>
                <c:pt idx="21638">
                  <c:v>29.786355376906599</c:v>
                </c:pt>
                <c:pt idx="21639">
                  <c:v>29.787731953086301</c:v>
                </c:pt>
                <c:pt idx="21640">
                  <c:v>29.789108529265999</c:v>
                </c:pt>
                <c:pt idx="21641">
                  <c:v>29.7904851054457</c:v>
                </c:pt>
                <c:pt idx="21642">
                  <c:v>29.791861681625502</c:v>
                </c:pt>
                <c:pt idx="21643">
                  <c:v>29.7932382578052</c:v>
                </c:pt>
                <c:pt idx="21644">
                  <c:v>29.794614833984902</c:v>
                </c:pt>
                <c:pt idx="21645">
                  <c:v>29.7959914101646</c:v>
                </c:pt>
                <c:pt idx="21646">
                  <c:v>29.797367986344401</c:v>
                </c:pt>
                <c:pt idx="21647">
                  <c:v>29.798744562524099</c:v>
                </c:pt>
                <c:pt idx="21648">
                  <c:v>29.800121138703801</c:v>
                </c:pt>
                <c:pt idx="21649">
                  <c:v>29.801497714883499</c:v>
                </c:pt>
                <c:pt idx="21650">
                  <c:v>29.802874291063301</c:v>
                </c:pt>
                <c:pt idx="21651">
                  <c:v>29.804250867242999</c:v>
                </c:pt>
                <c:pt idx="21652">
                  <c:v>29.805627443422701</c:v>
                </c:pt>
                <c:pt idx="21653">
                  <c:v>29.807004019602498</c:v>
                </c:pt>
                <c:pt idx="21654">
                  <c:v>29.8083805957822</c:v>
                </c:pt>
                <c:pt idx="21655">
                  <c:v>29.809757171961898</c:v>
                </c:pt>
                <c:pt idx="21656">
                  <c:v>29.8111337481416</c:v>
                </c:pt>
                <c:pt idx="21657">
                  <c:v>29.812510324321401</c:v>
                </c:pt>
                <c:pt idx="21658">
                  <c:v>29.8138869005011</c:v>
                </c:pt>
                <c:pt idx="21659">
                  <c:v>29.815263476680801</c:v>
                </c:pt>
                <c:pt idx="21660">
                  <c:v>29.8166400528605</c:v>
                </c:pt>
                <c:pt idx="21661">
                  <c:v>29.818016629040301</c:v>
                </c:pt>
                <c:pt idx="21662">
                  <c:v>29.819393205219999</c:v>
                </c:pt>
                <c:pt idx="21663">
                  <c:v>29.820769781399701</c:v>
                </c:pt>
                <c:pt idx="21664">
                  <c:v>29.822146357579399</c:v>
                </c:pt>
                <c:pt idx="21665">
                  <c:v>29.8235229337592</c:v>
                </c:pt>
                <c:pt idx="21666">
                  <c:v>29.824899509938898</c:v>
                </c:pt>
                <c:pt idx="21667">
                  <c:v>29.8262760861186</c:v>
                </c:pt>
                <c:pt idx="21668">
                  <c:v>29.827652662298298</c:v>
                </c:pt>
                <c:pt idx="21669">
                  <c:v>29.8290292384781</c:v>
                </c:pt>
                <c:pt idx="21670">
                  <c:v>29.830405814657801</c:v>
                </c:pt>
                <c:pt idx="21671">
                  <c:v>29.8317823908375</c:v>
                </c:pt>
                <c:pt idx="21672">
                  <c:v>29.833158967017201</c:v>
                </c:pt>
                <c:pt idx="21673">
                  <c:v>29.834535543196999</c:v>
                </c:pt>
                <c:pt idx="21674">
                  <c:v>29.835912119376701</c:v>
                </c:pt>
                <c:pt idx="21675">
                  <c:v>29.837288695556399</c:v>
                </c:pt>
                <c:pt idx="21676">
                  <c:v>29.838665271736101</c:v>
                </c:pt>
                <c:pt idx="21677">
                  <c:v>29.840041847915899</c:v>
                </c:pt>
                <c:pt idx="21678">
                  <c:v>29.8414184240956</c:v>
                </c:pt>
                <c:pt idx="21679">
                  <c:v>29.842795000275299</c:v>
                </c:pt>
                <c:pt idx="21680">
                  <c:v>29.844171576455</c:v>
                </c:pt>
                <c:pt idx="21681">
                  <c:v>29.845548152634802</c:v>
                </c:pt>
                <c:pt idx="21682">
                  <c:v>29.8469247288145</c:v>
                </c:pt>
                <c:pt idx="21683">
                  <c:v>29.848301304994202</c:v>
                </c:pt>
                <c:pt idx="21684">
                  <c:v>29.849677881173999</c:v>
                </c:pt>
                <c:pt idx="21685">
                  <c:v>29.851054457353701</c:v>
                </c:pt>
                <c:pt idx="21686">
                  <c:v>29.852431033533399</c:v>
                </c:pt>
                <c:pt idx="21687">
                  <c:v>29.853807609713101</c:v>
                </c:pt>
                <c:pt idx="21688">
                  <c:v>29.855184185892899</c:v>
                </c:pt>
                <c:pt idx="21689">
                  <c:v>29.856560762072601</c:v>
                </c:pt>
                <c:pt idx="21690">
                  <c:v>29.857937338252299</c:v>
                </c:pt>
                <c:pt idx="21691">
                  <c:v>29.859313914432001</c:v>
                </c:pt>
                <c:pt idx="21692">
                  <c:v>29.860690490611798</c:v>
                </c:pt>
                <c:pt idx="21693">
                  <c:v>29.8620670667915</c:v>
                </c:pt>
                <c:pt idx="21694">
                  <c:v>29.863443642971198</c:v>
                </c:pt>
                <c:pt idx="21695">
                  <c:v>29.8648202191509</c:v>
                </c:pt>
                <c:pt idx="21696">
                  <c:v>29.866196795330701</c:v>
                </c:pt>
                <c:pt idx="21697">
                  <c:v>29.867573371510399</c:v>
                </c:pt>
                <c:pt idx="21698">
                  <c:v>29.868949947690101</c:v>
                </c:pt>
                <c:pt idx="21699">
                  <c:v>29.870326523869799</c:v>
                </c:pt>
                <c:pt idx="21700">
                  <c:v>29.871703100049601</c:v>
                </c:pt>
                <c:pt idx="21701">
                  <c:v>29.873079676229299</c:v>
                </c:pt>
                <c:pt idx="21702">
                  <c:v>29.874456252409001</c:v>
                </c:pt>
                <c:pt idx="21703">
                  <c:v>29.875832828588699</c:v>
                </c:pt>
                <c:pt idx="21704">
                  <c:v>29.8772094047685</c:v>
                </c:pt>
                <c:pt idx="21705">
                  <c:v>29.878585980948198</c:v>
                </c:pt>
                <c:pt idx="21706">
                  <c:v>29.8799625571279</c:v>
                </c:pt>
                <c:pt idx="21707">
                  <c:v>29.881339133307598</c:v>
                </c:pt>
                <c:pt idx="21708">
                  <c:v>29.8827157094874</c:v>
                </c:pt>
                <c:pt idx="21709">
                  <c:v>29.884092285667101</c:v>
                </c:pt>
                <c:pt idx="21710">
                  <c:v>29.8854688618468</c:v>
                </c:pt>
                <c:pt idx="21711">
                  <c:v>29.886845438026501</c:v>
                </c:pt>
                <c:pt idx="21712">
                  <c:v>29.888222014206299</c:v>
                </c:pt>
                <c:pt idx="21713">
                  <c:v>29.889598590386001</c:v>
                </c:pt>
                <c:pt idx="21714">
                  <c:v>29.890975166565699</c:v>
                </c:pt>
                <c:pt idx="21715">
                  <c:v>29.892351742745401</c:v>
                </c:pt>
                <c:pt idx="21716">
                  <c:v>29.893728318925199</c:v>
                </c:pt>
                <c:pt idx="21717">
                  <c:v>29.8951048951049</c:v>
                </c:pt>
                <c:pt idx="21718">
                  <c:v>29.896481471284599</c:v>
                </c:pt>
                <c:pt idx="21719">
                  <c:v>29.8978580474644</c:v>
                </c:pt>
                <c:pt idx="21720">
                  <c:v>29.899234623644102</c:v>
                </c:pt>
                <c:pt idx="21721">
                  <c:v>29.9006111998238</c:v>
                </c:pt>
                <c:pt idx="21722">
                  <c:v>29.901987776003502</c:v>
                </c:pt>
                <c:pt idx="21723">
                  <c:v>29.903364352183299</c:v>
                </c:pt>
                <c:pt idx="21724">
                  <c:v>29.904740928363001</c:v>
                </c:pt>
                <c:pt idx="21725">
                  <c:v>29.906117504542699</c:v>
                </c:pt>
                <c:pt idx="21726">
                  <c:v>29.907494080722401</c:v>
                </c:pt>
                <c:pt idx="21727">
                  <c:v>29.908870656902199</c:v>
                </c:pt>
                <c:pt idx="21728">
                  <c:v>29.9102472330819</c:v>
                </c:pt>
                <c:pt idx="21729">
                  <c:v>29.911623809261599</c:v>
                </c:pt>
                <c:pt idx="21730">
                  <c:v>29.9130003854413</c:v>
                </c:pt>
                <c:pt idx="21731">
                  <c:v>29.914376961621102</c:v>
                </c:pt>
                <c:pt idx="21732">
                  <c:v>29.9157535378008</c:v>
                </c:pt>
                <c:pt idx="21733">
                  <c:v>29.917130113980502</c:v>
                </c:pt>
                <c:pt idx="21734">
                  <c:v>29.9185066901602</c:v>
                </c:pt>
                <c:pt idx="21735">
                  <c:v>29.919883266340001</c:v>
                </c:pt>
                <c:pt idx="21736">
                  <c:v>29.921259842519699</c:v>
                </c:pt>
                <c:pt idx="21737">
                  <c:v>29.922636418699401</c:v>
                </c:pt>
                <c:pt idx="21738">
                  <c:v>29.924012994879099</c:v>
                </c:pt>
                <c:pt idx="21739">
                  <c:v>29.925389571058901</c:v>
                </c:pt>
                <c:pt idx="21740">
                  <c:v>29.926766147238599</c:v>
                </c:pt>
                <c:pt idx="21741">
                  <c:v>29.928142723418301</c:v>
                </c:pt>
                <c:pt idx="21742">
                  <c:v>29.929519299598098</c:v>
                </c:pt>
                <c:pt idx="21743">
                  <c:v>29.9308958757778</c:v>
                </c:pt>
                <c:pt idx="21744">
                  <c:v>29.932272451957498</c:v>
                </c:pt>
                <c:pt idx="21745">
                  <c:v>29.9336490281372</c:v>
                </c:pt>
                <c:pt idx="21746">
                  <c:v>29.935025604317001</c:v>
                </c:pt>
                <c:pt idx="21747">
                  <c:v>29.9364021804967</c:v>
                </c:pt>
                <c:pt idx="21748">
                  <c:v>29.937778756676401</c:v>
                </c:pt>
                <c:pt idx="21749">
                  <c:v>29.9391553328561</c:v>
                </c:pt>
                <c:pt idx="21750">
                  <c:v>29.940531909035901</c:v>
                </c:pt>
                <c:pt idx="21751">
                  <c:v>29.941908485215599</c:v>
                </c:pt>
                <c:pt idx="21752">
                  <c:v>29.943285061395301</c:v>
                </c:pt>
                <c:pt idx="21753">
                  <c:v>29.944661637574999</c:v>
                </c:pt>
                <c:pt idx="21754">
                  <c:v>29.9460382137548</c:v>
                </c:pt>
                <c:pt idx="21755">
                  <c:v>29.947414789934498</c:v>
                </c:pt>
                <c:pt idx="21756">
                  <c:v>29.9487913661142</c:v>
                </c:pt>
                <c:pt idx="21757">
                  <c:v>29.950167942293898</c:v>
                </c:pt>
                <c:pt idx="21758">
                  <c:v>29.9515445184737</c:v>
                </c:pt>
                <c:pt idx="21759">
                  <c:v>29.952921094653401</c:v>
                </c:pt>
                <c:pt idx="21760">
                  <c:v>29.9542976708331</c:v>
                </c:pt>
                <c:pt idx="21761">
                  <c:v>29.955674247012801</c:v>
                </c:pt>
                <c:pt idx="21762">
                  <c:v>29.957050823192599</c:v>
                </c:pt>
                <c:pt idx="21763">
                  <c:v>29.958427399372301</c:v>
                </c:pt>
                <c:pt idx="21764">
                  <c:v>29.959803975551999</c:v>
                </c:pt>
                <c:pt idx="21765">
                  <c:v>29.961180551731701</c:v>
                </c:pt>
                <c:pt idx="21766">
                  <c:v>29.962557127911499</c:v>
                </c:pt>
                <c:pt idx="21767">
                  <c:v>29.9639337040912</c:v>
                </c:pt>
                <c:pt idx="21768">
                  <c:v>29.965310280270899</c:v>
                </c:pt>
                <c:pt idx="21769">
                  <c:v>29.9666868564506</c:v>
                </c:pt>
                <c:pt idx="21770">
                  <c:v>29.968063432630402</c:v>
                </c:pt>
                <c:pt idx="21771">
                  <c:v>29.9694400088101</c:v>
                </c:pt>
                <c:pt idx="21772">
                  <c:v>29.970816584989802</c:v>
                </c:pt>
                <c:pt idx="21773">
                  <c:v>29.9721931611695</c:v>
                </c:pt>
                <c:pt idx="21774">
                  <c:v>29.973569737349301</c:v>
                </c:pt>
                <c:pt idx="21775">
                  <c:v>29.974946313528999</c:v>
                </c:pt>
                <c:pt idx="21776">
                  <c:v>29.976322889708701</c:v>
                </c:pt>
                <c:pt idx="21777">
                  <c:v>29.977699465888499</c:v>
                </c:pt>
                <c:pt idx="21778">
                  <c:v>29.979076042068201</c:v>
                </c:pt>
                <c:pt idx="21779">
                  <c:v>29.980452618247899</c:v>
                </c:pt>
                <c:pt idx="21780">
                  <c:v>29.981829194427601</c:v>
                </c:pt>
                <c:pt idx="21781">
                  <c:v>29.983205770607402</c:v>
                </c:pt>
                <c:pt idx="21782">
                  <c:v>29.9845823467871</c:v>
                </c:pt>
                <c:pt idx="21783">
                  <c:v>29.985958922966802</c:v>
                </c:pt>
                <c:pt idx="21784">
                  <c:v>29.9873354991465</c:v>
                </c:pt>
                <c:pt idx="21785">
                  <c:v>29.988712075326301</c:v>
                </c:pt>
                <c:pt idx="21786">
                  <c:v>29.990088651505999</c:v>
                </c:pt>
                <c:pt idx="21787">
                  <c:v>29.991465227685701</c:v>
                </c:pt>
                <c:pt idx="21788">
                  <c:v>29.992841803865399</c:v>
                </c:pt>
                <c:pt idx="21789">
                  <c:v>29.994218380045201</c:v>
                </c:pt>
                <c:pt idx="21790">
                  <c:v>29.995594956224899</c:v>
                </c:pt>
                <c:pt idx="21791">
                  <c:v>29.996971532404601</c:v>
                </c:pt>
                <c:pt idx="21792">
                  <c:v>29.998348108584299</c:v>
                </c:pt>
                <c:pt idx="21793">
                  <c:v>29.9997246847641</c:v>
                </c:pt>
                <c:pt idx="21794">
                  <c:v>30.001101260943798</c:v>
                </c:pt>
                <c:pt idx="21795">
                  <c:v>30.0024778371235</c:v>
                </c:pt>
                <c:pt idx="21796">
                  <c:v>30.003854413303198</c:v>
                </c:pt>
                <c:pt idx="21797">
                  <c:v>30.005230989483</c:v>
                </c:pt>
                <c:pt idx="21798">
                  <c:v>30.006607565662701</c:v>
                </c:pt>
                <c:pt idx="21799">
                  <c:v>30.0079841418424</c:v>
                </c:pt>
                <c:pt idx="21800">
                  <c:v>30.009360718022101</c:v>
                </c:pt>
                <c:pt idx="21801">
                  <c:v>30.010737294201899</c:v>
                </c:pt>
                <c:pt idx="21802">
                  <c:v>30.012113870381601</c:v>
                </c:pt>
                <c:pt idx="21803">
                  <c:v>30.013490446561299</c:v>
                </c:pt>
                <c:pt idx="21804">
                  <c:v>30.014867022741001</c:v>
                </c:pt>
                <c:pt idx="21805">
                  <c:v>30.016243598920799</c:v>
                </c:pt>
                <c:pt idx="21806">
                  <c:v>30.0176201751005</c:v>
                </c:pt>
                <c:pt idx="21807">
                  <c:v>30.018996751280199</c:v>
                </c:pt>
                <c:pt idx="21808">
                  <c:v>30.0203733274599</c:v>
                </c:pt>
                <c:pt idx="21809">
                  <c:v>30.021749903639702</c:v>
                </c:pt>
                <c:pt idx="21810">
                  <c:v>30.0231264798194</c:v>
                </c:pt>
                <c:pt idx="21811">
                  <c:v>30.024503055999102</c:v>
                </c:pt>
                <c:pt idx="21812">
                  <c:v>30.025879632178899</c:v>
                </c:pt>
                <c:pt idx="21813">
                  <c:v>30.027256208358601</c:v>
                </c:pt>
                <c:pt idx="21814">
                  <c:v>30.028632784538299</c:v>
                </c:pt>
                <c:pt idx="21815">
                  <c:v>30.030009360718001</c:v>
                </c:pt>
                <c:pt idx="21816">
                  <c:v>30.031385936897799</c:v>
                </c:pt>
                <c:pt idx="21817">
                  <c:v>30.0327625130775</c:v>
                </c:pt>
                <c:pt idx="21818">
                  <c:v>30.034139089257199</c:v>
                </c:pt>
                <c:pt idx="21819">
                  <c:v>30.0355156654369</c:v>
                </c:pt>
                <c:pt idx="21820">
                  <c:v>30.036892241616702</c:v>
                </c:pt>
                <c:pt idx="21821">
                  <c:v>30.0382688177964</c:v>
                </c:pt>
                <c:pt idx="21822">
                  <c:v>30.039645393976102</c:v>
                </c:pt>
                <c:pt idx="21823">
                  <c:v>30.0410219701558</c:v>
                </c:pt>
                <c:pt idx="21824">
                  <c:v>30.042398546335601</c:v>
                </c:pt>
                <c:pt idx="21825">
                  <c:v>30.043775122515299</c:v>
                </c:pt>
                <c:pt idx="21826">
                  <c:v>30.045151698695001</c:v>
                </c:pt>
                <c:pt idx="21827">
                  <c:v>30.046528274874699</c:v>
                </c:pt>
                <c:pt idx="21828">
                  <c:v>30.047904851054501</c:v>
                </c:pt>
                <c:pt idx="21829">
                  <c:v>30.049281427234199</c:v>
                </c:pt>
                <c:pt idx="21830">
                  <c:v>30.050658003413901</c:v>
                </c:pt>
                <c:pt idx="21831">
                  <c:v>30.052034579593599</c:v>
                </c:pt>
                <c:pt idx="21832">
                  <c:v>30.0534111557734</c:v>
                </c:pt>
                <c:pt idx="21833">
                  <c:v>30.054787731953098</c:v>
                </c:pt>
                <c:pt idx="21834">
                  <c:v>30.0561643081328</c:v>
                </c:pt>
                <c:pt idx="21835">
                  <c:v>30.057540884312498</c:v>
                </c:pt>
                <c:pt idx="21836">
                  <c:v>30.0589174604923</c:v>
                </c:pt>
                <c:pt idx="21837">
                  <c:v>30.060294036672001</c:v>
                </c:pt>
                <c:pt idx="21838">
                  <c:v>30.0616706128517</c:v>
                </c:pt>
                <c:pt idx="21839">
                  <c:v>30.063047189031401</c:v>
                </c:pt>
                <c:pt idx="21840">
                  <c:v>30.064423765211199</c:v>
                </c:pt>
                <c:pt idx="21841">
                  <c:v>30.065800341390901</c:v>
                </c:pt>
                <c:pt idx="21842">
                  <c:v>30.067176917570599</c:v>
                </c:pt>
                <c:pt idx="21843">
                  <c:v>30.0685534937504</c:v>
                </c:pt>
                <c:pt idx="21844">
                  <c:v>30.069930069930098</c:v>
                </c:pt>
                <c:pt idx="21845">
                  <c:v>30.0713066461098</c:v>
                </c:pt>
                <c:pt idx="21846">
                  <c:v>30.072683222289498</c:v>
                </c:pt>
                <c:pt idx="21847">
                  <c:v>30.0740597984693</c:v>
                </c:pt>
                <c:pt idx="21848">
                  <c:v>30.075436374649001</c:v>
                </c:pt>
                <c:pt idx="21849">
                  <c:v>30.0768129508287</c:v>
                </c:pt>
                <c:pt idx="21850">
                  <c:v>30.078189527008401</c:v>
                </c:pt>
                <c:pt idx="21851">
                  <c:v>30.079566103188199</c:v>
                </c:pt>
                <c:pt idx="21852">
                  <c:v>30.080942679367901</c:v>
                </c:pt>
                <c:pt idx="21853">
                  <c:v>30.082319255547599</c:v>
                </c:pt>
                <c:pt idx="21854">
                  <c:v>30.083695831727301</c:v>
                </c:pt>
                <c:pt idx="21855">
                  <c:v>30.085072407907099</c:v>
                </c:pt>
                <c:pt idx="21856">
                  <c:v>30.0864489840868</c:v>
                </c:pt>
                <c:pt idx="21857">
                  <c:v>30.087825560266499</c:v>
                </c:pt>
                <c:pt idx="21858">
                  <c:v>30.0892021364462</c:v>
                </c:pt>
                <c:pt idx="21859">
                  <c:v>30.090578712626002</c:v>
                </c:pt>
                <c:pt idx="21860">
                  <c:v>30.0919552888057</c:v>
                </c:pt>
                <c:pt idx="21861">
                  <c:v>30.093331864985402</c:v>
                </c:pt>
                <c:pt idx="21862">
                  <c:v>30.0947084411651</c:v>
                </c:pt>
                <c:pt idx="21863">
                  <c:v>30.096085017344901</c:v>
                </c:pt>
                <c:pt idx="21864">
                  <c:v>30.097461593524599</c:v>
                </c:pt>
                <c:pt idx="21865">
                  <c:v>30.098838169704301</c:v>
                </c:pt>
                <c:pt idx="21866">
                  <c:v>30.100214745883999</c:v>
                </c:pt>
                <c:pt idx="21867">
                  <c:v>30.101591322063801</c:v>
                </c:pt>
                <c:pt idx="21868">
                  <c:v>30.102967898243499</c:v>
                </c:pt>
                <c:pt idx="21869">
                  <c:v>30.1043444744232</c:v>
                </c:pt>
                <c:pt idx="21870">
                  <c:v>30.105721050602899</c:v>
                </c:pt>
                <c:pt idx="21871">
                  <c:v>30.1070976267827</c:v>
                </c:pt>
                <c:pt idx="21872">
                  <c:v>30.108474202962402</c:v>
                </c:pt>
                <c:pt idx="21873">
                  <c:v>30.1098507791421</c:v>
                </c:pt>
                <c:pt idx="21874">
                  <c:v>30.111227355321802</c:v>
                </c:pt>
                <c:pt idx="21875">
                  <c:v>30.112603931501599</c:v>
                </c:pt>
                <c:pt idx="21876">
                  <c:v>30.113980507681301</c:v>
                </c:pt>
                <c:pt idx="21877">
                  <c:v>30.115357083860999</c:v>
                </c:pt>
                <c:pt idx="21878">
                  <c:v>30.116733660040801</c:v>
                </c:pt>
                <c:pt idx="21879">
                  <c:v>30.118110236220499</c:v>
                </c:pt>
                <c:pt idx="21880">
                  <c:v>30.119486812400201</c:v>
                </c:pt>
                <c:pt idx="21881">
                  <c:v>30.120863388579899</c:v>
                </c:pt>
                <c:pt idx="21882">
                  <c:v>30.1222399647597</c:v>
                </c:pt>
                <c:pt idx="21883">
                  <c:v>30.123616540939398</c:v>
                </c:pt>
                <c:pt idx="21884">
                  <c:v>30.1249931171191</c:v>
                </c:pt>
                <c:pt idx="21885">
                  <c:v>30.126369693298798</c:v>
                </c:pt>
                <c:pt idx="21886">
                  <c:v>30.1277462694786</c:v>
                </c:pt>
                <c:pt idx="21887">
                  <c:v>30.129122845658301</c:v>
                </c:pt>
                <c:pt idx="21888">
                  <c:v>30.130499421838</c:v>
                </c:pt>
                <c:pt idx="21889">
                  <c:v>30.131875998017701</c:v>
                </c:pt>
                <c:pt idx="21890">
                  <c:v>30.133252574197499</c:v>
                </c:pt>
                <c:pt idx="21891">
                  <c:v>30.134629150377201</c:v>
                </c:pt>
                <c:pt idx="21892">
                  <c:v>30.136005726556899</c:v>
                </c:pt>
                <c:pt idx="21893">
                  <c:v>30.137382302736601</c:v>
                </c:pt>
                <c:pt idx="21894">
                  <c:v>30.138758878916398</c:v>
                </c:pt>
                <c:pt idx="21895">
                  <c:v>30.1401354550961</c:v>
                </c:pt>
                <c:pt idx="21896">
                  <c:v>30.141512031275798</c:v>
                </c:pt>
                <c:pt idx="21897">
                  <c:v>30.1428886074555</c:v>
                </c:pt>
                <c:pt idx="21898">
                  <c:v>30.144265183635301</c:v>
                </c:pt>
                <c:pt idx="21899">
                  <c:v>30.145641759815</c:v>
                </c:pt>
                <c:pt idx="21900">
                  <c:v>30.147018335994701</c:v>
                </c:pt>
                <c:pt idx="21901">
                  <c:v>30.148394912174499</c:v>
                </c:pt>
                <c:pt idx="21902">
                  <c:v>30.149771488354201</c:v>
                </c:pt>
                <c:pt idx="21903">
                  <c:v>30.151148064533899</c:v>
                </c:pt>
                <c:pt idx="21904">
                  <c:v>30.152524640713601</c:v>
                </c:pt>
                <c:pt idx="21905">
                  <c:v>30.153901216893299</c:v>
                </c:pt>
                <c:pt idx="21906">
                  <c:v>30.1552777930731</c:v>
                </c:pt>
                <c:pt idx="21907">
                  <c:v>30.156654369252799</c:v>
                </c:pt>
                <c:pt idx="21908">
                  <c:v>30.1580309454325</c:v>
                </c:pt>
                <c:pt idx="21909">
                  <c:v>30.159407521612302</c:v>
                </c:pt>
                <c:pt idx="21910">
                  <c:v>30.160784097792</c:v>
                </c:pt>
                <c:pt idx="21911">
                  <c:v>30.162160673971702</c:v>
                </c:pt>
                <c:pt idx="21912">
                  <c:v>30.1635372501514</c:v>
                </c:pt>
                <c:pt idx="21913">
                  <c:v>30.164913826331201</c:v>
                </c:pt>
                <c:pt idx="21914">
                  <c:v>30.166290402510899</c:v>
                </c:pt>
                <c:pt idx="21915">
                  <c:v>30.167666978690601</c:v>
                </c:pt>
                <c:pt idx="21916">
                  <c:v>30.169043554870299</c:v>
                </c:pt>
                <c:pt idx="21917">
                  <c:v>30.170420131050101</c:v>
                </c:pt>
                <c:pt idx="21918">
                  <c:v>30.171796707229799</c:v>
                </c:pt>
                <c:pt idx="21919">
                  <c:v>30.173173283409501</c:v>
                </c:pt>
                <c:pt idx="21920">
                  <c:v>30.174549859589199</c:v>
                </c:pt>
                <c:pt idx="21921">
                  <c:v>30.175926435769</c:v>
                </c:pt>
                <c:pt idx="21922">
                  <c:v>30.177303011948698</c:v>
                </c:pt>
                <c:pt idx="21923">
                  <c:v>30.1786795881284</c:v>
                </c:pt>
                <c:pt idx="21924">
                  <c:v>30.180056164308098</c:v>
                </c:pt>
                <c:pt idx="21925">
                  <c:v>30.181432740487899</c:v>
                </c:pt>
                <c:pt idx="21926">
                  <c:v>30.182809316667601</c:v>
                </c:pt>
                <c:pt idx="21927">
                  <c:v>30.184185892847299</c:v>
                </c:pt>
                <c:pt idx="21928">
                  <c:v>30.185562469027001</c:v>
                </c:pt>
                <c:pt idx="21929">
                  <c:v>30.186939045206799</c:v>
                </c:pt>
                <c:pt idx="21930">
                  <c:v>30.188315621386501</c:v>
                </c:pt>
                <c:pt idx="21931">
                  <c:v>30.189692197566199</c:v>
                </c:pt>
                <c:pt idx="21932">
                  <c:v>30.191068773745901</c:v>
                </c:pt>
                <c:pt idx="21933">
                  <c:v>30.192445349925698</c:v>
                </c:pt>
                <c:pt idx="21934">
                  <c:v>30.1938219261054</c:v>
                </c:pt>
                <c:pt idx="21935">
                  <c:v>30.195198502285098</c:v>
                </c:pt>
                <c:pt idx="21936">
                  <c:v>30.1965750784649</c:v>
                </c:pt>
                <c:pt idx="21937">
                  <c:v>30.197951654644601</c:v>
                </c:pt>
                <c:pt idx="21938">
                  <c:v>30.1993282308243</c:v>
                </c:pt>
                <c:pt idx="21939">
                  <c:v>30.200704807004001</c:v>
                </c:pt>
                <c:pt idx="21940">
                  <c:v>30.202081383183799</c:v>
                </c:pt>
                <c:pt idx="21941">
                  <c:v>30.203457959363501</c:v>
                </c:pt>
                <c:pt idx="21942">
                  <c:v>30.204834535543199</c:v>
                </c:pt>
                <c:pt idx="21943">
                  <c:v>30.206211111722901</c:v>
                </c:pt>
                <c:pt idx="21944">
                  <c:v>30.207587687902699</c:v>
                </c:pt>
                <c:pt idx="21945">
                  <c:v>30.2089642640824</c:v>
                </c:pt>
                <c:pt idx="21946">
                  <c:v>30.210340840262099</c:v>
                </c:pt>
                <c:pt idx="21947">
                  <c:v>30.2117174164418</c:v>
                </c:pt>
                <c:pt idx="21948">
                  <c:v>30.213093992621602</c:v>
                </c:pt>
                <c:pt idx="21949">
                  <c:v>30.2144705688013</c:v>
                </c:pt>
                <c:pt idx="21950">
                  <c:v>30.215847144981002</c:v>
                </c:pt>
                <c:pt idx="21951">
                  <c:v>30.2172237211607</c:v>
                </c:pt>
                <c:pt idx="21952">
                  <c:v>30.218600297340501</c:v>
                </c:pt>
                <c:pt idx="21953">
                  <c:v>30.219976873520199</c:v>
                </c:pt>
                <c:pt idx="21954">
                  <c:v>30.221353449699901</c:v>
                </c:pt>
                <c:pt idx="21955">
                  <c:v>30.222730025879599</c:v>
                </c:pt>
                <c:pt idx="21956">
                  <c:v>30.2241066020594</c:v>
                </c:pt>
                <c:pt idx="21957">
                  <c:v>30.225483178239099</c:v>
                </c:pt>
                <c:pt idx="21958">
                  <c:v>30.2268597544188</c:v>
                </c:pt>
                <c:pt idx="21959">
                  <c:v>30.228236330598499</c:v>
                </c:pt>
                <c:pt idx="21960">
                  <c:v>30.2296129067783</c:v>
                </c:pt>
                <c:pt idx="21961">
                  <c:v>30.230989482958002</c:v>
                </c:pt>
                <c:pt idx="21962">
                  <c:v>30.2323660591377</c:v>
                </c:pt>
                <c:pt idx="21963">
                  <c:v>30.233742635317402</c:v>
                </c:pt>
                <c:pt idx="21964">
                  <c:v>30.235119211497199</c:v>
                </c:pt>
                <c:pt idx="21965">
                  <c:v>30.236495787676901</c:v>
                </c:pt>
                <c:pt idx="21966">
                  <c:v>30.237872363856599</c:v>
                </c:pt>
                <c:pt idx="21967">
                  <c:v>30.239248940036301</c:v>
                </c:pt>
                <c:pt idx="21968">
                  <c:v>30.240625516216099</c:v>
                </c:pt>
                <c:pt idx="21969">
                  <c:v>30.242002092395801</c:v>
                </c:pt>
                <c:pt idx="21970">
                  <c:v>30.243378668575499</c:v>
                </c:pt>
                <c:pt idx="21971">
                  <c:v>30.2447552447553</c:v>
                </c:pt>
                <c:pt idx="21972">
                  <c:v>30.246131820934998</c:v>
                </c:pt>
                <c:pt idx="21973">
                  <c:v>30.2475083971147</c:v>
                </c:pt>
                <c:pt idx="21974">
                  <c:v>30.248884973294398</c:v>
                </c:pt>
                <c:pt idx="21975">
                  <c:v>30.2502615494742</c:v>
                </c:pt>
                <c:pt idx="21976">
                  <c:v>30.251638125653901</c:v>
                </c:pt>
                <c:pt idx="21977">
                  <c:v>30.2530147018336</c:v>
                </c:pt>
                <c:pt idx="21978">
                  <c:v>30.254391278013301</c:v>
                </c:pt>
                <c:pt idx="21979">
                  <c:v>30.255767854193099</c:v>
                </c:pt>
                <c:pt idx="21980">
                  <c:v>30.257144430372801</c:v>
                </c:pt>
                <c:pt idx="21981">
                  <c:v>30.258521006552499</c:v>
                </c:pt>
                <c:pt idx="21982">
                  <c:v>30.259897582732201</c:v>
                </c:pt>
                <c:pt idx="21983">
                  <c:v>30.261274158911998</c:v>
                </c:pt>
                <c:pt idx="21984">
                  <c:v>30.2626507350917</c:v>
                </c:pt>
                <c:pt idx="21985">
                  <c:v>30.264027311271398</c:v>
                </c:pt>
                <c:pt idx="21986">
                  <c:v>30.2654038874511</c:v>
                </c:pt>
                <c:pt idx="21987">
                  <c:v>30.266780463630901</c:v>
                </c:pt>
                <c:pt idx="21988">
                  <c:v>30.2681570398106</c:v>
                </c:pt>
                <c:pt idx="21989">
                  <c:v>30.269533615990301</c:v>
                </c:pt>
                <c:pt idx="21990">
                  <c:v>30.27091019217</c:v>
                </c:pt>
                <c:pt idx="21991">
                  <c:v>30.272286768349801</c:v>
                </c:pt>
                <c:pt idx="21992">
                  <c:v>30.273663344529499</c:v>
                </c:pt>
                <c:pt idx="21993">
                  <c:v>30.275039920709201</c:v>
                </c:pt>
                <c:pt idx="21994">
                  <c:v>30.276416496888899</c:v>
                </c:pt>
                <c:pt idx="21995">
                  <c:v>30.2777930730687</c:v>
                </c:pt>
                <c:pt idx="21996">
                  <c:v>30.279169649248399</c:v>
                </c:pt>
                <c:pt idx="21997">
                  <c:v>30.2805462254281</c:v>
                </c:pt>
                <c:pt idx="21998">
                  <c:v>30.281922801607902</c:v>
                </c:pt>
                <c:pt idx="21999">
                  <c:v>30.2832993777876</c:v>
                </c:pt>
                <c:pt idx="22000">
                  <c:v>30.284675953967302</c:v>
                </c:pt>
                <c:pt idx="22001">
                  <c:v>30.286052530147</c:v>
                </c:pt>
                <c:pt idx="22002">
                  <c:v>30.287429106326801</c:v>
                </c:pt>
                <c:pt idx="22003">
                  <c:v>30.288805682506499</c:v>
                </c:pt>
                <c:pt idx="22004">
                  <c:v>30.290182258686201</c:v>
                </c:pt>
                <c:pt idx="22005">
                  <c:v>30.291558834865899</c:v>
                </c:pt>
                <c:pt idx="22006">
                  <c:v>30.292935411045701</c:v>
                </c:pt>
                <c:pt idx="22007">
                  <c:v>30.294311987225399</c:v>
                </c:pt>
                <c:pt idx="22008">
                  <c:v>30.295688563405101</c:v>
                </c:pt>
                <c:pt idx="22009">
                  <c:v>30.297065139584799</c:v>
                </c:pt>
                <c:pt idx="22010">
                  <c:v>30.2984417157646</c:v>
                </c:pt>
                <c:pt idx="22011">
                  <c:v>30.299818291944302</c:v>
                </c:pt>
                <c:pt idx="22012">
                  <c:v>30.301194868124</c:v>
                </c:pt>
                <c:pt idx="22013">
                  <c:v>30.302571444303702</c:v>
                </c:pt>
                <c:pt idx="22014">
                  <c:v>30.303948020483499</c:v>
                </c:pt>
                <c:pt idx="22015">
                  <c:v>30.305324596663201</c:v>
                </c:pt>
                <c:pt idx="22016">
                  <c:v>30.306701172842899</c:v>
                </c:pt>
                <c:pt idx="22017">
                  <c:v>30.308077749022601</c:v>
                </c:pt>
                <c:pt idx="22018">
                  <c:v>30.309454325202399</c:v>
                </c:pt>
                <c:pt idx="22019">
                  <c:v>30.310830901382101</c:v>
                </c:pt>
                <c:pt idx="22020">
                  <c:v>30.312207477561799</c:v>
                </c:pt>
                <c:pt idx="22021">
                  <c:v>30.313584053741501</c:v>
                </c:pt>
                <c:pt idx="22022">
                  <c:v>30.314960629921298</c:v>
                </c:pt>
                <c:pt idx="22023">
                  <c:v>30.316337206101</c:v>
                </c:pt>
                <c:pt idx="22024">
                  <c:v>30.317713782280698</c:v>
                </c:pt>
                <c:pt idx="22025">
                  <c:v>30.3190903584604</c:v>
                </c:pt>
                <c:pt idx="22026">
                  <c:v>30.320466934640201</c:v>
                </c:pt>
                <c:pt idx="22027">
                  <c:v>30.3218435108199</c:v>
                </c:pt>
                <c:pt idx="22028">
                  <c:v>30.323220086999601</c:v>
                </c:pt>
                <c:pt idx="22029">
                  <c:v>30.3245966631793</c:v>
                </c:pt>
                <c:pt idx="22030">
                  <c:v>30.325973239359101</c:v>
                </c:pt>
                <c:pt idx="22031">
                  <c:v>30.327349815538799</c:v>
                </c:pt>
                <c:pt idx="22032">
                  <c:v>30.328726391718501</c:v>
                </c:pt>
                <c:pt idx="22033">
                  <c:v>30.330102967898299</c:v>
                </c:pt>
                <c:pt idx="22034">
                  <c:v>30.331479544078</c:v>
                </c:pt>
                <c:pt idx="22035">
                  <c:v>30.332856120257699</c:v>
                </c:pt>
                <c:pt idx="22036">
                  <c:v>30.3342326964374</c:v>
                </c:pt>
                <c:pt idx="22037">
                  <c:v>30.335609272617202</c:v>
                </c:pt>
                <c:pt idx="22038">
                  <c:v>30.3369858487969</c:v>
                </c:pt>
                <c:pt idx="22039">
                  <c:v>30.338362424976602</c:v>
                </c:pt>
                <c:pt idx="22040">
                  <c:v>30.3397390011563</c:v>
                </c:pt>
                <c:pt idx="22041">
                  <c:v>30.341115577336101</c:v>
                </c:pt>
                <c:pt idx="22042">
                  <c:v>30.342492153515799</c:v>
                </c:pt>
                <c:pt idx="22043">
                  <c:v>30.343868729695501</c:v>
                </c:pt>
                <c:pt idx="22044">
                  <c:v>30.345245305875199</c:v>
                </c:pt>
                <c:pt idx="22045">
                  <c:v>30.346621882055</c:v>
                </c:pt>
                <c:pt idx="22046">
                  <c:v>30.347998458234699</c:v>
                </c:pt>
                <c:pt idx="22047">
                  <c:v>30.3493750344144</c:v>
                </c:pt>
                <c:pt idx="22048">
                  <c:v>30.350751610594099</c:v>
                </c:pt>
                <c:pt idx="22049">
                  <c:v>30.3521281867739</c:v>
                </c:pt>
                <c:pt idx="22050">
                  <c:v>30.353504762953602</c:v>
                </c:pt>
                <c:pt idx="22051">
                  <c:v>30.3548813391333</c:v>
                </c:pt>
                <c:pt idx="22052">
                  <c:v>30.356257915313002</c:v>
                </c:pt>
                <c:pt idx="22053">
                  <c:v>30.357634491492799</c:v>
                </c:pt>
                <c:pt idx="22054">
                  <c:v>30.359011067672501</c:v>
                </c:pt>
                <c:pt idx="22055">
                  <c:v>30.360387643852199</c:v>
                </c:pt>
                <c:pt idx="22056">
                  <c:v>30.361764220031901</c:v>
                </c:pt>
                <c:pt idx="22057">
                  <c:v>30.363140796211699</c:v>
                </c:pt>
                <c:pt idx="22058">
                  <c:v>30.364517372391401</c:v>
                </c:pt>
                <c:pt idx="22059">
                  <c:v>30.365893948571099</c:v>
                </c:pt>
                <c:pt idx="22060">
                  <c:v>30.367270524750801</c:v>
                </c:pt>
                <c:pt idx="22061">
                  <c:v>30.368647100930598</c:v>
                </c:pt>
                <c:pt idx="22062">
                  <c:v>30.3700236771103</c:v>
                </c:pt>
                <c:pt idx="22063">
                  <c:v>30.371400253289998</c:v>
                </c:pt>
                <c:pt idx="22064">
                  <c:v>30.3727768294697</c:v>
                </c:pt>
                <c:pt idx="22065">
                  <c:v>30.374153405649501</c:v>
                </c:pt>
                <c:pt idx="22066">
                  <c:v>30.375529981829199</c:v>
                </c:pt>
                <c:pt idx="22067">
                  <c:v>30.376906558008901</c:v>
                </c:pt>
                <c:pt idx="22068">
                  <c:v>30.378283134188699</c:v>
                </c:pt>
                <c:pt idx="22069">
                  <c:v>30.379659710368401</c:v>
                </c:pt>
                <c:pt idx="22070">
                  <c:v>30.381036286548099</c:v>
                </c:pt>
                <c:pt idx="22071">
                  <c:v>30.382412862727801</c:v>
                </c:pt>
                <c:pt idx="22072">
                  <c:v>30.383789438907598</c:v>
                </c:pt>
                <c:pt idx="22073">
                  <c:v>30.3851660150873</c:v>
                </c:pt>
                <c:pt idx="22074">
                  <c:v>30.386542591266998</c:v>
                </c:pt>
                <c:pt idx="22075">
                  <c:v>30.3879191674467</c:v>
                </c:pt>
                <c:pt idx="22076">
                  <c:v>30.389295743626501</c:v>
                </c:pt>
                <c:pt idx="22077">
                  <c:v>30.3906723198062</c:v>
                </c:pt>
                <c:pt idx="22078">
                  <c:v>30.392048895985901</c:v>
                </c:pt>
                <c:pt idx="22079">
                  <c:v>30.3934254721656</c:v>
                </c:pt>
                <c:pt idx="22080">
                  <c:v>30.394802048345401</c:v>
                </c:pt>
                <c:pt idx="22081">
                  <c:v>30.396178624525099</c:v>
                </c:pt>
                <c:pt idx="22082">
                  <c:v>30.397555200704801</c:v>
                </c:pt>
                <c:pt idx="22083">
                  <c:v>30.398931776884499</c:v>
                </c:pt>
                <c:pt idx="22084">
                  <c:v>30.4003083530643</c:v>
                </c:pt>
                <c:pt idx="22085">
                  <c:v>30.401684929243999</c:v>
                </c:pt>
                <c:pt idx="22086">
                  <c:v>30.4030615054237</c:v>
                </c:pt>
                <c:pt idx="22087">
                  <c:v>30.404438081603399</c:v>
                </c:pt>
                <c:pt idx="22088">
                  <c:v>30.4058146577832</c:v>
                </c:pt>
                <c:pt idx="22089">
                  <c:v>30.407191233962902</c:v>
                </c:pt>
                <c:pt idx="22090">
                  <c:v>30.4085678101426</c:v>
                </c:pt>
                <c:pt idx="22091">
                  <c:v>30.409944386322302</c:v>
                </c:pt>
                <c:pt idx="22092">
                  <c:v>30.411320962502099</c:v>
                </c:pt>
                <c:pt idx="22093">
                  <c:v>30.412697538681801</c:v>
                </c:pt>
                <c:pt idx="22094">
                  <c:v>30.414074114861499</c:v>
                </c:pt>
                <c:pt idx="22095">
                  <c:v>30.415450691041201</c:v>
                </c:pt>
                <c:pt idx="22096">
                  <c:v>30.416827267220999</c:v>
                </c:pt>
                <c:pt idx="22097">
                  <c:v>30.4182038434007</c:v>
                </c:pt>
                <c:pt idx="22098">
                  <c:v>30.419580419580399</c:v>
                </c:pt>
                <c:pt idx="22099">
                  <c:v>30.4209569957602</c:v>
                </c:pt>
                <c:pt idx="22100">
                  <c:v>30.422333571939902</c:v>
                </c:pt>
                <c:pt idx="22101">
                  <c:v>30.4237101481196</c:v>
                </c:pt>
                <c:pt idx="22102">
                  <c:v>30.425086724299302</c:v>
                </c:pt>
                <c:pt idx="22103">
                  <c:v>30.426463300479099</c:v>
                </c:pt>
                <c:pt idx="22104">
                  <c:v>30.427839876658801</c:v>
                </c:pt>
                <c:pt idx="22105">
                  <c:v>30.429216452838499</c:v>
                </c:pt>
                <c:pt idx="22106">
                  <c:v>30.430593029018201</c:v>
                </c:pt>
                <c:pt idx="22107">
                  <c:v>30.431969605197999</c:v>
                </c:pt>
                <c:pt idx="22108">
                  <c:v>30.433346181377701</c:v>
                </c:pt>
                <c:pt idx="22109">
                  <c:v>30.434722757557399</c:v>
                </c:pt>
                <c:pt idx="22110">
                  <c:v>30.436099333737101</c:v>
                </c:pt>
                <c:pt idx="22111">
                  <c:v>30.437475909916898</c:v>
                </c:pt>
                <c:pt idx="22112">
                  <c:v>30.4388524860966</c:v>
                </c:pt>
                <c:pt idx="22113">
                  <c:v>30.440229062276298</c:v>
                </c:pt>
                <c:pt idx="22114">
                  <c:v>30.441605638456</c:v>
                </c:pt>
                <c:pt idx="22115">
                  <c:v>30.442982214635801</c:v>
                </c:pt>
                <c:pt idx="22116">
                  <c:v>30.4443587908155</c:v>
                </c:pt>
                <c:pt idx="22117">
                  <c:v>30.445735366995201</c:v>
                </c:pt>
                <c:pt idx="22118">
                  <c:v>30.4471119431749</c:v>
                </c:pt>
                <c:pt idx="22119">
                  <c:v>30.448488519354701</c:v>
                </c:pt>
                <c:pt idx="22120">
                  <c:v>30.449865095534399</c:v>
                </c:pt>
                <c:pt idx="22121">
                  <c:v>30.451241671714101</c:v>
                </c:pt>
                <c:pt idx="22122">
                  <c:v>30.452618247893799</c:v>
                </c:pt>
                <c:pt idx="22123">
                  <c:v>30.4539948240736</c:v>
                </c:pt>
                <c:pt idx="22124">
                  <c:v>30.455371400253298</c:v>
                </c:pt>
                <c:pt idx="22125">
                  <c:v>30.456747976433</c:v>
                </c:pt>
                <c:pt idx="22126">
                  <c:v>30.458124552612801</c:v>
                </c:pt>
                <c:pt idx="22127">
                  <c:v>30.4595011287925</c:v>
                </c:pt>
                <c:pt idx="22128">
                  <c:v>30.460877704972201</c:v>
                </c:pt>
                <c:pt idx="22129">
                  <c:v>30.4622542811519</c:v>
                </c:pt>
                <c:pt idx="22130">
                  <c:v>30.463630857331601</c:v>
                </c:pt>
                <c:pt idx="22131">
                  <c:v>30.465007433511399</c:v>
                </c:pt>
                <c:pt idx="22132">
                  <c:v>30.466384009691101</c:v>
                </c:pt>
                <c:pt idx="22133">
                  <c:v>30.467760585870799</c:v>
                </c:pt>
                <c:pt idx="22134">
                  <c:v>30.4691371620506</c:v>
                </c:pt>
                <c:pt idx="22135">
                  <c:v>30.470513738230299</c:v>
                </c:pt>
                <c:pt idx="22136">
                  <c:v>30.47189031441</c:v>
                </c:pt>
                <c:pt idx="22137">
                  <c:v>30.473266890589699</c:v>
                </c:pt>
                <c:pt idx="22138">
                  <c:v>30.4746434667695</c:v>
                </c:pt>
                <c:pt idx="22139">
                  <c:v>30.476020042949202</c:v>
                </c:pt>
                <c:pt idx="22140">
                  <c:v>30.4773966191289</c:v>
                </c:pt>
                <c:pt idx="22141">
                  <c:v>30.478773195308602</c:v>
                </c:pt>
                <c:pt idx="22142">
                  <c:v>30.480149771488399</c:v>
                </c:pt>
                <c:pt idx="22143">
                  <c:v>30.481526347668101</c:v>
                </c:pt>
              </c:numCache>
            </c:numRef>
          </c:xVal>
          <c:yVal>
            <c:numRef>
              <c:f>stop_low_freq!$H$4:$H$40003</c:f>
              <c:numCache>
                <c:formatCode>General</c:formatCode>
                <c:ptCount val="40000"/>
                <c:pt idx="0">
                  <c:v>0</c:v>
                </c:pt>
                <c:pt idx="1">
                  <c:v>-1.17431472889458E-4</c:v>
                </c:pt>
                <c:pt idx="2">
                  <c:v>-1.7062940940793E-3</c:v>
                </c:pt>
                <c:pt idx="3">
                  <c:v>-6.4972172663296497E-3</c:v>
                </c:pt>
                <c:pt idx="4">
                  <c:v>-1.42039306551028E-2</c:v>
                </c:pt>
                <c:pt idx="5">
                  <c:v>-2.30477337358478E-2</c:v>
                </c:pt>
                <c:pt idx="6">
                  <c:v>-3.1935536815464301E-2</c:v>
                </c:pt>
                <c:pt idx="7">
                  <c:v>-4.0785287384879E-2</c:v>
                </c:pt>
                <c:pt idx="8">
                  <c:v>-4.9965015714309197E-2</c:v>
                </c:pt>
                <c:pt idx="9">
                  <c:v>-5.9353210051499503E-2</c:v>
                </c:pt>
                <c:pt idx="10">
                  <c:v>-6.7994066230300798E-2</c:v>
                </c:pt>
                <c:pt idx="11">
                  <c:v>-7.5482028070097296E-2</c:v>
                </c:pt>
                <c:pt idx="12">
                  <c:v>-8.0924984775544703E-2</c:v>
                </c:pt>
                <c:pt idx="13">
                  <c:v>-8.4087942754363501E-2</c:v>
                </c:pt>
                <c:pt idx="14">
                  <c:v>-8.6557541000836902E-2</c:v>
                </c:pt>
                <c:pt idx="15">
                  <c:v>-8.8601708810165603E-2</c:v>
                </c:pt>
                <c:pt idx="16">
                  <c:v>-8.9131545173295301E-2</c:v>
                </c:pt>
                <c:pt idx="17">
                  <c:v>-8.7375086240013999E-2</c:v>
                </c:pt>
                <c:pt idx="18">
                  <c:v>-8.4186525678335303E-2</c:v>
                </c:pt>
                <c:pt idx="19">
                  <c:v>-8.0129693092591797E-2</c:v>
                </c:pt>
                <c:pt idx="20">
                  <c:v>-7.4821987042300003E-2</c:v>
                </c:pt>
                <c:pt idx="21">
                  <c:v>-6.84118203708515E-2</c:v>
                </c:pt>
                <c:pt idx="22">
                  <c:v>-6.1127667627296503E-2</c:v>
                </c:pt>
                <c:pt idx="23">
                  <c:v>-5.2584784615997401E-2</c:v>
                </c:pt>
                <c:pt idx="24">
                  <c:v>-4.2234174371938299E-2</c:v>
                </c:pt>
                <c:pt idx="25">
                  <c:v>-3.1596074829470099E-2</c:v>
                </c:pt>
                <c:pt idx="26">
                  <c:v>-2.22881763014082E-2</c:v>
                </c:pt>
                <c:pt idx="27">
                  <c:v>-1.42858368209568E-2</c:v>
                </c:pt>
                <c:pt idx="28">
                  <c:v>-6.9752916357968897E-3</c:v>
                </c:pt>
                <c:pt idx="29">
                  <c:v>-2.1935758342674601E-4</c:v>
                </c:pt>
                <c:pt idx="30">
                  <c:v>6.1712293097606896E-3</c:v>
                </c:pt>
                <c:pt idx="31">
                  <c:v>1.2138618845059901E-2</c:v>
                </c:pt>
                <c:pt idx="32">
                  <c:v>1.75823548396804E-2</c:v>
                </c:pt>
                <c:pt idx="33">
                  <c:v>2.30453378626355E-2</c:v>
                </c:pt>
                <c:pt idx="34">
                  <c:v>2.8214469715299E-2</c:v>
                </c:pt>
                <c:pt idx="35">
                  <c:v>3.18686566413506E-2</c:v>
                </c:pt>
                <c:pt idx="36">
                  <c:v>3.2681860788905497E-2</c:v>
                </c:pt>
                <c:pt idx="37">
                  <c:v>3.0459911037993299E-2</c:v>
                </c:pt>
                <c:pt idx="38">
                  <c:v>2.63553112871193E-2</c:v>
                </c:pt>
                <c:pt idx="39">
                  <c:v>2.1334104621400202E-2</c:v>
                </c:pt>
                <c:pt idx="40">
                  <c:v>1.59037778574697E-2</c:v>
                </c:pt>
                <c:pt idx="41">
                  <c:v>1.03110818635092E-2</c:v>
                </c:pt>
                <c:pt idx="42">
                  <c:v>4.3441787564228104E-3</c:v>
                </c:pt>
                <c:pt idx="43">
                  <c:v>-1.83687519307789E-3</c:v>
                </c:pt>
                <c:pt idx="44">
                  <c:v>-7.2223121942660397E-3</c:v>
                </c:pt>
                <c:pt idx="45">
                  <c:v>-1.19279146941885E-2</c:v>
                </c:pt>
                <c:pt idx="46">
                  <c:v>-1.7476545815998099E-2</c:v>
                </c:pt>
                <c:pt idx="47">
                  <c:v>-2.3965200053131502E-2</c:v>
                </c:pt>
                <c:pt idx="48">
                  <c:v>-3.0031978126421E-2</c:v>
                </c:pt>
                <c:pt idx="49">
                  <c:v>-3.4918594903682897E-2</c:v>
                </c:pt>
                <c:pt idx="50">
                  <c:v>-3.8727408870010999E-2</c:v>
                </c:pt>
                <c:pt idx="51">
                  <c:v>-4.0849325008088098E-2</c:v>
                </c:pt>
                <c:pt idx="52">
                  <c:v>-4.0937829925259503E-2</c:v>
                </c:pt>
                <c:pt idx="53">
                  <c:v>-3.9183667811452598E-2</c:v>
                </c:pt>
                <c:pt idx="54">
                  <c:v>-3.4700453262706897E-2</c:v>
                </c:pt>
                <c:pt idx="55">
                  <c:v>-2.64210563011163E-2</c:v>
                </c:pt>
                <c:pt idx="56">
                  <c:v>-1.4660942588748799E-2</c:v>
                </c:pt>
                <c:pt idx="57">
                  <c:v>-3.4091340563218998E-4</c:v>
                </c:pt>
                <c:pt idx="58">
                  <c:v>1.57597202992414E-2</c:v>
                </c:pt>
                <c:pt idx="59">
                  <c:v>3.2830208887364397E-2</c:v>
                </c:pt>
                <c:pt idx="60">
                  <c:v>5.06470940703138E-2</c:v>
                </c:pt>
                <c:pt idx="61">
                  <c:v>6.8751975706062798E-2</c:v>
                </c:pt>
                <c:pt idx="62">
                  <c:v>8.6025740264148096E-2</c:v>
                </c:pt>
                <c:pt idx="63">
                  <c:v>0.10169774789427199</c:v>
                </c:pt>
                <c:pt idx="64">
                  <c:v>0.115520925557209</c:v>
                </c:pt>
                <c:pt idx="65">
                  <c:v>0.126843207575464</c:v>
                </c:pt>
                <c:pt idx="66">
                  <c:v>0.13519602687104201</c:v>
                </c:pt>
                <c:pt idx="67">
                  <c:v>0.14024505260575601</c:v>
                </c:pt>
                <c:pt idx="68">
                  <c:v>0.141844747690067</c:v>
                </c:pt>
                <c:pt idx="69">
                  <c:v>0.14004464696431501</c:v>
                </c:pt>
                <c:pt idx="70">
                  <c:v>0.135629173290537</c:v>
                </c:pt>
                <c:pt idx="71">
                  <c:v>0.130300886718896</c:v>
                </c:pt>
                <c:pt idx="72">
                  <c:v>0.124101886472736</c:v>
                </c:pt>
                <c:pt idx="73">
                  <c:v>0.11655025668727501</c:v>
                </c:pt>
                <c:pt idx="74">
                  <c:v>0.108377112279389</c:v>
                </c:pt>
                <c:pt idx="75">
                  <c:v>0.100403345935449</c:v>
                </c:pt>
                <c:pt idx="76">
                  <c:v>9.2597237388984496E-2</c:v>
                </c:pt>
                <c:pt idx="77">
                  <c:v>8.5328685690751402E-2</c:v>
                </c:pt>
                <c:pt idx="78">
                  <c:v>7.9183582156455004E-2</c:v>
                </c:pt>
                <c:pt idx="79">
                  <c:v>7.3889100762211501E-2</c:v>
                </c:pt>
                <c:pt idx="80">
                  <c:v>6.9272472247641603E-2</c:v>
                </c:pt>
                <c:pt idx="81">
                  <c:v>6.5363257672541794E-2</c:v>
                </c:pt>
                <c:pt idx="82">
                  <c:v>6.2500002170224805E-2</c:v>
                </c:pt>
                <c:pt idx="83">
                  <c:v>6.1667821943978303E-2</c:v>
                </c:pt>
                <c:pt idx="84">
                  <c:v>6.30713242102659E-2</c:v>
                </c:pt>
                <c:pt idx="85">
                  <c:v>6.5365011756894104E-2</c:v>
                </c:pt>
                <c:pt idx="86">
                  <c:v>6.7717624959485898E-2</c:v>
                </c:pt>
                <c:pt idx="87">
                  <c:v>6.98075048589758E-2</c:v>
                </c:pt>
                <c:pt idx="88">
                  <c:v>7.1101656272065106E-2</c:v>
                </c:pt>
                <c:pt idx="89">
                  <c:v>7.1431441100598903E-2</c:v>
                </c:pt>
                <c:pt idx="90">
                  <c:v>7.0878991404027994E-2</c:v>
                </c:pt>
                <c:pt idx="91">
                  <c:v>6.8561405663482802E-2</c:v>
                </c:pt>
                <c:pt idx="92">
                  <c:v>6.4446840812274295E-2</c:v>
                </c:pt>
                <c:pt idx="93">
                  <c:v>5.9719596502028897E-2</c:v>
                </c:pt>
                <c:pt idx="94">
                  <c:v>5.4084635697607901E-2</c:v>
                </c:pt>
                <c:pt idx="95">
                  <c:v>4.7362123334806397E-2</c:v>
                </c:pt>
                <c:pt idx="96">
                  <c:v>3.9313262406092203E-2</c:v>
                </c:pt>
                <c:pt idx="97">
                  <c:v>2.9710571997476998E-2</c:v>
                </c:pt>
                <c:pt idx="98">
                  <c:v>1.9361154039186701E-2</c:v>
                </c:pt>
                <c:pt idx="99">
                  <c:v>8.1279402769338805E-3</c:v>
                </c:pt>
                <c:pt idx="100">
                  <c:v>-3.9968296964440599E-3</c:v>
                </c:pt>
                <c:pt idx="101">
                  <c:v>-1.5954892298379E-2</c:v>
                </c:pt>
                <c:pt idx="102">
                  <c:v>-2.6898751579130201E-2</c:v>
                </c:pt>
                <c:pt idx="103">
                  <c:v>-3.5591397233315898E-2</c:v>
                </c:pt>
                <c:pt idx="104">
                  <c:v>-4.0754092684596399E-2</c:v>
                </c:pt>
                <c:pt idx="105">
                  <c:v>-4.2405229585676898E-2</c:v>
                </c:pt>
                <c:pt idx="106">
                  <c:v>-4.0870876375557003E-2</c:v>
                </c:pt>
                <c:pt idx="107">
                  <c:v>-3.7233926900924502E-2</c:v>
                </c:pt>
                <c:pt idx="108">
                  <c:v>-3.34594265900049E-2</c:v>
                </c:pt>
                <c:pt idx="109">
                  <c:v>-3.0089695555899298E-2</c:v>
                </c:pt>
                <c:pt idx="110">
                  <c:v>-2.6033149680696799E-2</c:v>
                </c:pt>
                <c:pt idx="111">
                  <c:v>-2.0014025718449999E-2</c:v>
                </c:pt>
                <c:pt idx="112">
                  <c:v>-1.2320846776651099E-2</c:v>
                </c:pt>
                <c:pt idx="113">
                  <c:v>-3.0470068082758301E-3</c:v>
                </c:pt>
                <c:pt idx="114">
                  <c:v>7.8094070682625302E-3</c:v>
                </c:pt>
                <c:pt idx="115">
                  <c:v>1.8533838640765701E-2</c:v>
                </c:pt>
                <c:pt idx="116">
                  <c:v>2.7762736157029899E-2</c:v>
                </c:pt>
                <c:pt idx="117">
                  <c:v>3.5421315269110902E-2</c:v>
                </c:pt>
                <c:pt idx="118">
                  <c:v>4.1471526612238498E-2</c:v>
                </c:pt>
                <c:pt idx="119">
                  <c:v>4.52953790021857E-2</c:v>
                </c:pt>
                <c:pt idx="120">
                  <c:v>4.68513969428236E-2</c:v>
                </c:pt>
                <c:pt idx="121">
                  <c:v>4.6678555584947899E-2</c:v>
                </c:pt>
                <c:pt idx="122">
                  <c:v>4.4650118002803198E-2</c:v>
                </c:pt>
                <c:pt idx="123">
                  <c:v>4.0193345622952098E-2</c:v>
                </c:pt>
                <c:pt idx="124">
                  <c:v>3.2563061749236101E-2</c:v>
                </c:pt>
                <c:pt idx="125">
                  <c:v>2.2407699048749501E-2</c:v>
                </c:pt>
                <c:pt idx="126">
                  <c:v>1.15870020389412E-2</c:v>
                </c:pt>
                <c:pt idx="127">
                  <c:v>8.9235599087320397E-4</c:v>
                </c:pt>
                <c:pt idx="128">
                  <c:v>-9.5726731471319007E-3</c:v>
                </c:pt>
                <c:pt idx="129">
                  <c:v>-1.9582845828420299E-2</c:v>
                </c:pt>
                <c:pt idx="130">
                  <c:v>-2.9572242136686699E-2</c:v>
                </c:pt>
                <c:pt idx="131">
                  <c:v>-4.0038014280266702E-2</c:v>
                </c:pt>
                <c:pt idx="132">
                  <c:v>-5.02665419662843E-2</c:v>
                </c:pt>
                <c:pt idx="133">
                  <c:v>-5.9462347307906699E-2</c:v>
                </c:pt>
                <c:pt idx="134">
                  <c:v>-6.8515475637281803E-2</c:v>
                </c:pt>
                <c:pt idx="135">
                  <c:v>-7.8376180531580797E-2</c:v>
                </c:pt>
                <c:pt idx="136">
                  <c:v>-8.8041778813619298E-2</c:v>
                </c:pt>
                <c:pt idx="137">
                  <c:v>-9.6922047163460603E-2</c:v>
                </c:pt>
                <c:pt idx="138">
                  <c:v>-0.104713155853951</c:v>
                </c:pt>
                <c:pt idx="139">
                  <c:v>-0.11084953630797301</c:v>
                </c:pt>
                <c:pt idx="140">
                  <c:v>-0.115897194155925</c:v>
                </c:pt>
                <c:pt idx="141">
                  <c:v>-0.120907238758737</c:v>
                </c:pt>
                <c:pt idx="142">
                  <c:v>-0.125661869462349</c:v>
                </c:pt>
                <c:pt idx="143">
                  <c:v>-0.12893291626849099</c:v>
                </c:pt>
                <c:pt idx="144">
                  <c:v>-0.13153101483270199</c:v>
                </c:pt>
                <c:pt idx="145">
                  <c:v>-0.13535651068302801</c:v>
                </c:pt>
                <c:pt idx="146">
                  <c:v>-0.14101518152630799</c:v>
                </c:pt>
                <c:pt idx="147">
                  <c:v>-0.147392771718347</c:v>
                </c:pt>
                <c:pt idx="148">
                  <c:v>-0.153381847045203</c:v>
                </c:pt>
                <c:pt idx="149">
                  <c:v>-0.15902921140964399</c:v>
                </c:pt>
                <c:pt idx="150">
                  <c:v>-0.16440209720166499</c:v>
                </c:pt>
                <c:pt idx="151">
                  <c:v>-0.170131344690262</c:v>
                </c:pt>
                <c:pt idx="152">
                  <c:v>-0.17607879802616699</c:v>
                </c:pt>
                <c:pt idx="153">
                  <c:v>-0.181391774824297</c:v>
                </c:pt>
                <c:pt idx="154">
                  <c:v>-0.18599104470140301</c:v>
                </c:pt>
                <c:pt idx="155">
                  <c:v>-0.189775000610794</c:v>
                </c:pt>
                <c:pt idx="156">
                  <c:v>-0.192684959924045</c:v>
                </c:pt>
                <c:pt idx="157">
                  <c:v>-0.19445289260780499</c:v>
                </c:pt>
                <c:pt idx="158">
                  <c:v>-0.194227451817263</c:v>
                </c:pt>
                <c:pt idx="159">
                  <c:v>-0.19085506924464099</c:v>
                </c:pt>
                <c:pt idx="160">
                  <c:v>-0.18449337561881199</c:v>
                </c:pt>
                <c:pt idx="161">
                  <c:v>-0.17652705563969101</c:v>
                </c:pt>
                <c:pt idx="162">
                  <c:v>-0.168164640522945</c:v>
                </c:pt>
                <c:pt idx="163">
                  <c:v>-0.15959513316357399</c:v>
                </c:pt>
                <c:pt idx="164">
                  <c:v>-0.14950102520407799</c:v>
                </c:pt>
                <c:pt idx="165">
                  <c:v>-0.137016887940725</c:v>
                </c:pt>
                <c:pt idx="166">
                  <c:v>-0.121781612879484</c:v>
                </c:pt>
                <c:pt idx="167">
                  <c:v>-0.10441201618496</c:v>
                </c:pt>
                <c:pt idx="168">
                  <c:v>-8.6860313959058896E-2</c:v>
                </c:pt>
                <c:pt idx="169">
                  <c:v>-6.9770229505054404E-2</c:v>
                </c:pt>
                <c:pt idx="170">
                  <c:v>-5.2772198061941403E-2</c:v>
                </c:pt>
                <c:pt idx="171">
                  <c:v>-3.6143062056935599E-2</c:v>
                </c:pt>
                <c:pt idx="172">
                  <c:v>-1.9610591135792301E-2</c:v>
                </c:pt>
                <c:pt idx="173">
                  <c:v>-4.16079455242605E-3</c:v>
                </c:pt>
                <c:pt idx="174">
                  <c:v>8.8209058652969404E-3</c:v>
                </c:pt>
                <c:pt idx="175">
                  <c:v>1.9545563321024199E-2</c:v>
                </c:pt>
                <c:pt idx="176">
                  <c:v>2.8011279911335299E-2</c:v>
                </c:pt>
                <c:pt idx="177">
                  <c:v>3.3027748925583397E-2</c:v>
                </c:pt>
                <c:pt idx="178">
                  <c:v>3.3652377560713403E-2</c:v>
                </c:pt>
                <c:pt idx="179">
                  <c:v>3.0690706525990399E-2</c:v>
                </c:pt>
                <c:pt idx="180">
                  <c:v>2.40774076740011E-2</c:v>
                </c:pt>
                <c:pt idx="181">
                  <c:v>1.3359040071901E-2</c:v>
                </c:pt>
                <c:pt idx="182">
                  <c:v>-2.6503856994918799E-4</c:v>
                </c:pt>
                <c:pt idx="183">
                  <c:v>-1.44460825906638E-2</c:v>
                </c:pt>
                <c:pt idx="184">
                  <c:v>-2.7351900049573601E-2</c:v>
                </c:pt>
                <c:pt idx="185">
                  <c:v>-3.8747546021589502E-2</c:v>
                </c:pt>
                <c:pt idx="186">
                  <c:v>-4.8544900995807799E-2</c:v>
                </c:pt>
                <c:pt idx="187">
                  <c:v>-5.5905477518791998E-2</c:v>
                </c:pt>
                <c:pt idx="188">
                  <c:v>-6.10183444523133E-2</c:v>
                </c:pt>
                <c:pt idx="189">
                  <c:v>-6.4787041100138998E-2</c:v>
                </c:pt>
                <c:pt idx="190">
                  <c:v>-6.6410338427267498E-2</c:v>
                </c:pt>
                <c:pt idx="191">
                  <c:v>-6.4461336318787796E-2</c:v>
                </c:pt>
                <c:pt idx="192">
                  <c:v>-5.8764291057991198E-2</c:v>
                </c:pt>
                <c:pt idx="193">
                  <c:v>-5.0182377066336201E-2</c:v>
                </c:pt>
                <c:pt idx="194">
                  <c:v>-3.9177230836011302E-2</c:v>
                </c:pt>
                <c:pt idx="195">
                  <c:v>-2.6572757680202602E-2</c:v>
                </c:pt>
                <c:pt idx="196">
                  <c:v>-1.38571322395303E-2</c:v>
                </c:pt>
                <c:pt idx="197">
                  <c:v>-2.1105659152767398E-3</c:v>
                </c:pt>
                <c:pt idx="198">
                  <c:v>8.4017095624153507E-3</c:v>
                </c:pt>
                <c:pt idx="199">
                  <c:v>1.7949941363463999E-2</c:v>
                </c:pt>
                <c:pt idx="200">
                  <c:v>2.5891055630372101E-2</c:v>
                </c:pt>
                <c:pt idx="201">
                  <c:v>3.1876046591414103E-2</c:v>
                </c:pt>
                <c:pt idx="202">
                  <c:v>3.5933567031232197E-2</c:v>
                </c:pt>
                <c:pt idx="203">
                  <c:v>3.7588616721977899E-2</c:v>
                </c:pt>
                <c:pt idx="204">
                  <c:v>3.7088383160068697E-2</c:v>
                </c:pt>
                <c:pt idx="205">
                  <c:v>3.4973782799580098E-2</c:v>
                </c:pt>
                <c:pt idx="206">
                  <c:v>3.2055605056326403E-2</c:v>
                </c:pt>
                <c:pt idx="207">
                  <c:v>2.8781913950148699E-2</c:v>
                </c:pt>
                <c:pt idx="208">
                  <c:v>2.4255083019517301E-2</c:v>
                </c:pt>
                <c:pt idx="209">
                  <c:v>1.79683691046978E-2</c:v>
                </c:pt>
                <c:pt idx="210">
                  <c:v>1.05124477213635E-2</c:v>
                </c:pt>
                <c:pt idx="211">
                  <c:v>3.0929890288374901E-3</c:v>
                </c:pt>
                <c:pt idx="212">
                  <c:v>-3.5797299379051102E-3</c:v>
                </c:pt>
                <c:pt idx="213">
                  <c:v>-8.2620631840042303E-3</c:v>
                </c:pt>
                <c:pt idx="214">
                  <c:v>-1.07388556627947E-2</c:v>
                </c:pt>
                <c:pt idx="215">
                  <c:v>-1.1941330692703801E-2</c:v>
                </c:pt>
                <c:pt idx="216">
                  <c:v>-1.13324677971643E-2</c:v>
                </c:pt>
                <c:pt idx="217">
                  <c:v>-8.7212884254868599E-3</c:v>
                </c:pt>
                <c:pt idx="218">
                  <c:v>-4.5877229111459398E-3</c:v>
                </c:pt>
                <c:pt idx="219">
                  <c:v>9.2881423644491804E-4</c:v>
                </c:pt>
                <c:pt idx="220">
                  <c:v>7.7320346710660999E-3</c:v>
                </c:pt>
                <c:pt idx="221">
                  <c:v>1.5820781496571401E-2</c:v>
                </c:pt>
                <c:pt idx="222">
                  <c:v>2.4997037891465099E-2</c:v>
                </c:pt>
                <c:pt idx="223">
                  <c:v>3.4752701011648401E-2</c:v>
                </c:pt>
                <c:pt idx="224">
                  <c:v>4.3576667529535797E-2</c:v>
                </c:pt>
                <c:pt idx="225">
                  <c:v>4.9888631503237003E-2</c:v>
                </c:pt>
                <c:pt idx="226">
                  <c:v>5.3625928475040399E-2</c:v>
                </c:pt>
                <c:pt idx="227">
                  <c:v>5.6037565660479502E-2</c:v>
                </c:pt>
                <c:pt idx="228">
                  <c:v>5.7926270096992603E-2</c:v>
                </c:pt>
                <c:pt idx="229">
                  <c:v>5.92674601128182E-2</c:v>
                </c:pt>
                <c:pt idx="230">
                  <c:v>6.0296678102441E-2</c:v>
                </c:pt>
                <c:pt idx="231">
                  <c:v>6.1764800348632402E-2</c:v>
                </c:pt>
                <c:pt idx="232">
                  <c:v>6.4474285366990403E-2</c:v>
                </c:pt>
                <c:pt idx="233">
                  <c:v>6.8456760153617499E-2</c:v>
                </c:pt>
                <c:pt idx="234">
                  <c:v>7.3469276134176406E-2</c:v>
                </c:pt>
                <c:pt idx="235">
                  <c:v>7.9789618424689707E-2</c:v>
                </c:pt>
                <c:pt idx="236">
                  <c:v>8.64767488494248E-2</c:v>
                </c:pt>
                <c:pt idx="237">
                  <c:v>9.1901688863154404E-2</c:v>
                </c:pt>
                <c:pt idx="238">
                  <c:v>9.6130800261167298E-2</c:v>
                </c:pt>
                <c:pt idx="239">
                  <c:v>9.8984920218085304E-2</c:v>
                </c:pt>
                <c:pt idx="240">
                  <c:v>9.9672173105391698E-2</c:v>
                </c:pt>
                <c:pt idx="241">
                  <c:v>9.8852552656925802E-2</c:v>
                </c:pt>
                <c:pt idx="242">
                  <c:v>9.8635110722047503E-2</c:v>
                </c:pt>
                <c:pt idx="243">
                  <c:v>0.10003622370891201</c:v>
                </c:pt>
                <c:pt idx="244">
                  <c:v>0.102437298194411</c:v>
                </c:pt>
                <c:pt idx="245">
                  <c:v>0.105221225630012</c:v>
                </c:pt>
                <c:pt idx="246">
                  <c:v>0.109397875603669</c:v>
                </c:pt>
                <c:pt idx="247">
                  <c:v>0.116394083936935</c:v>
                </c:pt>
                <c:pt idx="248">
                  <c:v>0.12575146848594501</c:v>
                </c:pt>
                <c:pt idx="249">
                  <c:v>0.13612948824932899</c:v>
                </c:pt>
                <c:pt idx="250">
                  <c:v>0.146466691658935</c:v>
                </c:pt>
                <c:pt idx="251">
                  <c:v>0.156251088996431</c:v>
                </c:pt>
                <c:pt idx="252">
                  <c:v>0.16477093650919999</c:v>
                </c:pt>
                <c:pt idx="253">
                  <c:v>0.171286073195411</c:v>
                </c:pt>
                <c:pt idx="254">
                  <c:v>0.17623190829657701</c:v>
                </c:pt>
                <c:pt idx="255">
                  <c:v>0.179481812549526</c:v>
                </c:pt>
                <c:pt idx="256">
                  <c:v>0.18017580458953</c:v>
                </c:pt>
                <c:pt idx="257">
                  <c:v>0.17819447552390999</c:v>
                </c:pt>
                <c:pt idx="258">
                  <c:v>0.17332642852295499</c:v>
                </c:pt>
                <c:pt idx="259">
                  <c:v>0.16480164301912401</c:v>
                </c:pt>
                <c:pt idx="260">
                  <c:v>0.153180891983076</c:v>
                </c:pt>
                <c:pt idx="261">
                  <c:v>0.14014643260687201</c:v>
                </c:pt>
                <c:pt idx="262">
                  <c:v>0.12724306080976899</c:v>
                </c:pt>
                <c:pt idx="263">
                  <c:v>0.11589787127974201</c:v>
                </c:pt>
                <c:pt idx="264">
                  <c:v>0.106571584943857</c:v>
                </c:pt>
                <c:pt idx="265">
                  <c:v>9.9036697144632896E-2</c:v>
                </c:pt>
                <c:pt idx="266">
                  <c:v>9.2889679466672301E-2</c:v>
                </c:pt>
                <c:pt idx="267">
                  <c:v>8.8788547819019903E-2</c:v>
                </c:pt>
                <c:pt idx="268">
                  <c:v>8.7769734559331097E-2</c:v>
                </c:pt>
                <c:pt idx="269">
                  <c:v>8.9098294947379794E-2</c:v>
                </c:pt>
                <c:pt idx="270">
                  <c:v>9.1965779859563099E-2</c:v>
                </c:pt>
                <c:pt idx="271">
                  <c:v>9.68876131097373E-2</c:v>
                </c:pt>
                <c:pt idx="272">
                  <c:v>0.10394795222589601</c:v>
                </c:pt>
                <c:pt idx="273">
                  <c:v>0.112236940341762</c:v>
                </c:pt>
                <c:pt idx="274">
                  <c:v>0.120918368798088</c:v>
                </c:pt>
                <c:pt idx="275">
                  <c:v>0.12966248141537901</c:v>
                </c:pt>
                <c:pt idx="276">
                  <c:v>0.13724184868258399</c:v>
                </c:pt>
                <c:pt idx="277">
                  <c:v>0.143060680649997</c:v>
                </c:pt>
                <c:pt idx="278">
                  <c:v>0.14753916989183299</c:v>
                </c:pt>
                <c:pt idx="279">
                  <c:v>0.14960737038282501</c:v>
                </c:pt>
                <c:pt idx="280">
                  <c:v>0.14782011751821</c:v>
                </c:pt>
                <c:pt idx="281">
                  <c:v>0.141834378873018</c:v>
                </c:pt>
                <c:pt idx="282">
                  <c:v>0.132180782670164</c:v>
                </c:pt>
                <c:pt idx="283">
                  <c:v>0.120232136982173</c:v>
                </c:pt>
                <c:pt idx="284">
                  <c:v>0.107798831949728</c:v>
                </c:pt>
                <c:pt idx="285">
                  <c:v>9.5830440065026307E-2</c:v>
                </c:pt>
                <c:pt idx="286">
                  <c:v>8.4319882569302701E-2</c:v>
                </c:pt>
                <c:pt idx="287">
                  <c:v>7.3769728809671503E-2</c:v>
                </c:pt>
                <c:pt idx="288">
                  <c:v>6.4468940292706195E-2</c:v>
                </c:pt>
                <c:pt idx="289">
                  <c:v>5.6157206497705899E-2</c:v>
                </c:pt>
                <c:pt idx="290">
                  <c:v>4.9125200066126203E-2</c:v>
                </c:pt>
                <c:pt idx="291">
                  <c:v>4.2673304728397601E-2</c:v>
                </c:pt>
                <c:pt idx="292">
                  <c:v>3.59829653392457E-2</c:v>
                </c:pt>
                <c:pt idx="293">
                  <c:v>2.88248017431974E-2</c:v>
                </c:pt>
                <c:pt idx="294">
                  <c:v>2.0580382373930301E-2</c:v>
                </c:pt>
                <c:pt idx="295">
                  <c:v>1.14517346879412E-2</c:v>
                </c:pt>
                <c:pt idx="296">
                  <c:v>2.54109152121999E-3</c:v>
                </c:pt>
                <c:pt idx="297">
                  <c:v>-5.4129448225058501E-3</c:v>
                </c:pt>
                <c:pt idx="298">
                  <c:v>-1.2377973182944899E-2</c:v>
                </c:pt>
                <c:pt idx="299">
                  <c:v>-1.89458883936377E-2</c:v>
                </c:pt>
                <c:pt idx="300">
                  <c:v>-2.4839506327102499E-2</c:v>
                </c:pt>
                <c:pt idx="301">
                  <c:v>-2.9422826884442699E-2</c:v>
                </c:pt>
                <c:pt idx="302">
                  <c:v>-3.2614159098993699E-2</c:v>
                </c:pt>
                <c:pt idx="303">
                  <c:v>-3.3049936050368302E-2</c:v>
                </c:pt>
                <c:pt idx="304">
                  <c:v>-3.0181763298439902E-2</c:v>
                </c:pt>
                <c:pt idx="305">
                  <c:v>-2.5012760653788199E-2</c:v>
                </c:pt>
                <c:pt idx="306">
                  <c:v>-1.8009761806710201E-2</c:v>
                </c:pt>
                <c:pt idx="307">
                  <c:v>-9.1965278697806793E-3</c:v>
                </c:pt>
                <c:pt idx="308">
                  <c:v>1.04391022727557E-3</c:v>
                </c:pt>
                <c:pt idx="309">
                  <c:v>1.1555126825767301E-2</c:v>
                </c:pt>
                <c:pt idx="310">
                  <c:v>2.0759498182147899E-2</c:v>
                </c:pt>
                <c:pt idx="311">
                  <c:v>2.8260506659892701E-2</c:v>
                </c:pt>
                <c:pt idx="312">
                  <c:v>3.4391000503921403E-2</c:v>
                </c:pt>
                <c:pt idx="313">
                  <c:v>3.8597693127035801E-2</c:v>
                </c:pt>
                <c:pt idx="314">
                  <c:v>4.11341890829863E-2</c:v>
                </c:pt>
                <c:pt idx="315">
                  <c:v>4.2657503643726599E-2</c:v>
                </c:pt>
                <c:pt idx="316">
                  <c:v>4.3060175730134397E-2</c:v>
                </c:pt>
                <c:pt idx="317">
                  <c:v>4.1695170558368397E-2</c:v>
                </c:pt>
                <c:pt idx="318">
                  <c:v>3.8988261357052099E-2</c:v>
                </c:pt>
                <c:pt idx="319">
                  <c:v>3.6120152502060202E-2</c:v>
                </c:pt>
                <c:pt idx="320">
                  <c:v>3.3102619899540602E-2</c:v>
                </c:pt>
                <c:pt idx="321">
                  <c:v>2.9156219594958899E-2</c:v>
                </c:pt>
                <c:pt idx="322">
                  <c:v>2.28996745964055E-2</c:v>
                </c:pt>
                <c:pt idx="323">
                  <c:v>1.40648094132171E-2</c:v>
                </c:pt>
                <c:pt idx="324">
                  <c:v>3.2991980526841901E-3</c:v>
                </c:pt>
                <c:pt idx="325">
                  <c:v>-7.5990582106372799E-3</c:v>
                </c:pt>
                <c:pt idx="326">
                  <c:v>-1.6704365568536099E-2</c:v>
                </c:pt>
                <c:pt idx="327">
                  <c:v>-2.49627695243663E-2</c:v>
                </c:pt>
                <c:pt idx="328">
                  <c:v>-3.3221241736083401E-2</c:v>
                </c:pt>
                <c:pt idx="329">
                  <c:v>-4.12653992924506E-2</c:v>
                </c:pt>
                <c:pt idx="330">
                  <c:v>-5.0087802819348201E-2</c:v>
                </c:pt>
                <c:pt idx="331">
                  <c:v>-5.9825044032408299E-2</c:v>
                </c:pt>
                <c:pt idx="332">
                  <c:v>-6.9037517871222004E-2</c:v>
                </c:pt>
                <c:pt idx="333">
                  <c:v>-7.6103874424656701E-2</c:v>
                </c:pt>
                <c:pt idx="334">
                  <c:v>-8.0370666203362195E-2</c:v>
                </c:pt>
                <c:pt idx="335">
                  <c:v>-8.2272326721780795E-2</c:v>
                </c:pt>
                <c:pt idx="336">
                  <c:v>-8.2161374436576798E-2</c:v>
                </c:pt>
                <c:pt idx="337">
                  <c:v>-8.0000904456393199E-2</c:v>
                </c:pt>
                <c:pt idx="338">
                  <c:v>-7.5119355685707601E-2</c:v>
                </c:pt>
                <c:pt idx="339">
                  <c:v>-6.7373411540301603E-2</c:v>
                </c:pt>
                <c:pt idx="340">
                  <c:v>-5.7875308036964203E-2</c:v>
                </c:pt>
                <c:pt idx="341">
                  <c:v>-4.7546462400470398E-2</c:v>
                </c:pt>
                <c:pt idx="342">
                  <c:v>-3.7132319679121999E-2</c:v>
                </c:pt>
                <c:pt idx="343">
                  <c:v>-2.72806343004444E-2</c:v>
                </c:pt>
                <c:pt idx="344">
                  <c:v>-1.80442946372729E-2</c:v>
                </c:pt>
                <c:pt idx="345">
                  <c:v>-9.82121430801715E-3</c:v>
                </c:pt>
                <c:pt idx="346">
                  <c:v>-2.8721835590765099E-3</c:v>
                </c:pt>
                <c:pt idx="347">
                  <c:v>1.89143939772589E-3</c:v>
                </c:pt>
                <c:pt idx="348">
                  <c:v>3.2506347720046599E-3</c:v>
                </c:pt>
                <c:pt idx="349">
                  <c:v>1.22365516924554E-3</c:v>
                </c:pt>
                <c:pt idx="350">
                  <c:v>-3.31472758656332E-3</c:v>
                </c:pt>
                <c:pt idx="351">
                  <c:v>-9.3009949281389805E-3</c:v>
                </c:pt>
                <c:pt idx="352">
                  <c:v>-1.6133497688544499E-2</c:v>
                </c:pt>
                <c:pt idx="353">
                  <c:v>-2.3505040364336101E-2</c:v>
                </c:pt>
                <c:pt idx="354">
                  <c:v>-3.14765530343354E-2</c:v>
                </c:pt>
                <c:pt idx="355">
                  <c:v>-4.08210999454258E-2</c:v>
                </c:pt>
                <c:pt idx="356">
                  <c:v>-5.2026674861240102E-2</c:v>
                </c:pt>
                <c:pt idx="357">
                  <c:v>-6.4124279999012296E-2</c:v>
                </c:pt>
                <c:pt idx="358">
                  <c:v>-7.5411964780622898E-2</c:v>
                </c:pt>
                <c:pt idx="359">
                  <c:v>-8.4621977570448897E-2</c:v>
                </c:pt>
                <c:pt idx="360">
                  <c:v>-9.2203979368750202E-2</c:v>
                </c:pt>
                <c:pt idx="361">
                  <c:v>-9.8980374391977197E-2</c:v>
                </c:pt>
                <c:pt idx="362">
                  <c:v>-0.104469325075143</c:v>
                </c:pt>
                <c:pt idx="363">
                  <c:v>-0.108324651145358</c:v>
                </c:pt>
                <c:pt idx="364">
                  <c:v>-0.11002855045089401</c:v>
                </c:pt>
                <c:pt idx="365">
                  <c:v>-0.109314013749126</c:v>
                </c:pt>
                <c:pt idx="366">
                  <c:v>-0.10567497330393601</c:v>
                </c:pt>
                <c:pt idx="367">
                  <c:v>-9.8428370794653899E-2</c:v>
                </c:pt>
                <c:pt idx="368">
                  <c:v>-8.8929834455552803E-2</c:v>
                </c:pt>
                <c:pt idx="369">
                  <c:v>-7.8941439616113704E-2</c:v>
                </c:pt>
                <c:pt idx="370">
                  <c:v>-6.8451409694532894E-2</c:v>
                </c:pt>
                <c:pt idx="371">
                  <c:v>-5.7143380928200399E-2</c:v>
                </c:pt>
                <c:pt idx="372">
                  <c:v>-4.5278628203876202E-2</c:v>
                </c:pt>
                <c:pt idx="373">
                  <c:v>-3.3693262739177998E-2</c:v>
                </c:pt>
                <c:pt idx="374">
                  <c:v>-2.4293811615299799E-2</c:v>
                </c:pt>
                <c:pt idx="375">
                  <c:v>-1.8051833326031299E-2</c:v>
                </c:pt>
                <c:pt idx="376">
                  <c:v>-1.4903260174880299E-2</c:v>
                </c:pt>
                <c:pt idx="377">
                  <c:v>-1.5309144820445399E-2</c:v>
                </c:pt>
                <c:pt idx="378">
                  <c:v>-1.8888400986766099E-2</c:v>
                </c:pt>
                <c:pt idx="379">
                  <c:v>-2.4537751391508902E-2</c:v>
                </c:pt>
                <c:pt idx="380">
                  <c:v>-3.1735285918247799E-2</c:v>
                </c:pt>
                <c:pt idx="381">
                  <c:v>-4.0309411412812399E-2</c:v>
                </c:pt>
                <c:pt idx="382">
                  <c:v>-4.97113703769273E-2</c:v>
                </c:pt>
                <c:pt idx="383">
                  <c:v>-5.8363894077229403E-2</c:v>
                </c:pt>
                <c:pt idx="384">
                  <c:v>-6.5273657110751102E-2</c:v>
                </c:pt>
                <c:pt idx="385">
                  <c:v>-6.9614899885101E-2</c:v>
                </c:pt>
                <c:pt idx="386">
                  <c:v>-7.0269249863740099E-2</c:v>
                </c:pt>
                <c:pt idx="387">
                  <c:v>-6.80628807639896E-2</c:v>
                </c:pt>
                <c:pt idx="388">
                  <c:v>-6.4202469217885E-2</c:v>
                </c:pt>
                <c:pt idx="389">
                  <c:v>-5.8239207822660399E-2</c:v>
                </c:pt>
                <c:pt idx="390">
                  <c:v>-5.0654316829132802E-2</c:v>
                </c:pt>
                <c:pt idx="391">
                  <c:v>-4.2810374843185998E-2</c:v>
                </c:pt>
                <c:pt idx="392">
                  <c:v>-3.4627785219893299E-2</c:v>
                </c:pt>
                <c:pt idx="393">
                  <c:v>-2.51125656326735E-2</c:v>
                </c:pt>
                <c:pt idx="394">
                  <c:v>-1.4360132043434301E-2</c:v>
                </c:pt>
                <c:pt idx="395">
                  <c:v>-3.14078696241627E-3</c:v>
                </c:pt>
                <c:pt idx="396">
                  <c:v>8.7052575407155705E-3</c:v>
                </c:pt>
                <c:pt idx="397">
                  <c:v>2.07701429792552E-2</c:v>
                </c:pt>
                <c:pt idx="398">
                  <c:v>3.20183028945756E-2</c:v>
                </c:pt>
                <c:pt idx="399">
                  <c:v>4.2378208684369902E-2</c:v>
                </c:pt>
                <c:pt idx="400">
                  <c:v>5.1499920560692899E-2</c:v>
                </c:pt>
                <c:pt idx="401">
                  <c:v>5.8517992525384602E-2</c:v>
                </c:pt>
                <c:pt idx="402">
                  <c:v>6.3681168843556499E-2</c:v>
                </c:pt>
                <c:pt idx="403">
                  <c:v>6.7231476116623598E-2</c:v>
                </c:pt>
                <c:pt idx="404">
                  <c:v>6.8269325413883197E-2</c:v>
                </c:pt>
                <c:pt idx="405">
                  <c:v>6.5449704528236605E-2</c:v>
                </c:pt>
                <c:pt idx="406">
                  <c:v>5.86643336772837E-2</c:v>
                </c:pt>
                <c:pt idx="407">
                  <c:v>4.9386933584949902E-2</c:v>
                </c:pt>
                <c:pt idx="408">
                  <c:v>3.9088718905849799E-2</c:v>
                </c:pt>
                <c:pt idx="409">
                  <c:v>2.7201573589842602E-2</c:v>
                </c:pt>
                <c:pt idx="410">
                  <c:v>1.3091367788459899E-2</c:v>
                </c:pt>
                <c:pt idx="411">
                  <c:v>-2.1118497956372599E-3</c:v>
                </c:pt>
                <c:pt idx="412">
                  <c:v>-1.7456912477464798E-2</c:v>
                </c:pt>
                <c:pt idx="413">
                  <c:v>-3.2396133131761602E-2</c:v>
                </c:pt>
                <c:pt idx="414">
                  <c:v>-4.5999867199817301E-2</c:v>
                </c:pt>
                <c:pt idx="415">
                  <c:v>-5.7950498043207802E-2</c:v>
                </c:pt>
                <c:pt idx="416">
                  <c:v>-6.8804140655807103E-2</c:v>
                </c:pt>
                <c:pt idx="417">
                  <c:v>-7.8756719493038696E-2</c:v>
                </c:pt>
                <c:pt idx="418">
                  <c:v>-8.8037206925878006E-2</c:v>
                </c:pt>
                <c:pt idx="419">
                  <c:v>-9.6820041161178996E-2</c:v>
                </c:pt>
                <c:pt idx="420">
                  <c:v>-0.104186627976305</c:v>
                </c:pt>
                <c:pt idx="421">
                  <c:v>-0.109049873867874</c:v>
                </c:pt>
                <c:pt idx="422">
                  <c:v>-0.11078885844792399</c:v>
                </c:pt>
                <c:pt idx="423">
                  <c:v>-0.109006726550981</c:v>
                </c:pt>
                <c:pt idx="424">
                  <c:v>-0.10430617551313499</c:v>
                </c:pt>
                <c:pt idx="425">
                  <c:v>-9.75501563818124E-2</c:v>
                </c:pt>
                <c:pt idx="426">
                  <c:v>-8.8160120466681202E-2</c:v>
                </c:pt>
                <c:pt idx="427">
                  <c:v>-7.5247901004368706E-2</c:v>
                </c:pt>
                <c:pt idx="428">
                  <c:v>-5.96953499664142E-2</c:v>
                </c:pt>
                <c:pt idx="429">
                  <c:v>-4.2991500410526302E-2</c:v>
                </c:pt>
                <c:pt idx="430">
                  <c:v>-2.60449495389776E-2</c:v>
                </c:pt>
                <c:pt idx="431">
                  <c:v>-1.01544486473627E-2</c:v>
                </c:pt>
                <c:pt idx="432">
                  <c:v>3.2498870925513198E-3</c:v>
                </c:pt>
                <c:pt idx="433">
                  <c:v>1.3593814841621799E-2</c:v>
                </c:pt>
                <c:pt idx="434">
                  <c:v>2.08655582685244E-2</c:v>
                </c:pt>
                <c:pt idx="435">
                  <c:v>2.5202915412249099E-2</c:v>
                </c:pt>
                <c:pt idx="436">
                  <c:v>2.6548565122726599E-2</c:v>
                </c:pt>
                <c:pt idx="437">
                  <c:v>2.4896877118271401E-2</c:v>
                </c:pt>
                <c:pt idx="438">
                  <c:v>2.0944050671575599E-2</c:v>
                </c:pt>
                <c:pt idx="439">
                  <c:v>1.52269182361212E-2</c:v>
                </c:pt>
                <c:pt idx="440">
                  <c:v>7.4211693271947097E-3</c:v>
                </c:pt>
                <c:pt idx="441">
                  <c:v>-1.88411907928785E-3</c:v>
                </c:pt>
                <c:pt idx="442">
                  <c:v>-1.1305802815919501E-2</c:v>
                </c:pt>
                <c:pt idx="443">
                  <c:v>-1.98106261023611E-2</c:v>
                </c:pt>
                <c:pt idx="444">
                  <c:v>-2.7866707318298298E-2</c:v>
                </c:pt>
                <c:pt idx="445">
                  <c:v>-3.6320610696420702E-2</c:v>
                </c:pt>
                <c:pt idx="446">
                  <c:v>-4.5111945664367901E-2</c:v>
                </c:pt>
                <c:pt idx="447">
                  <c:v>-5.3224326763250902E-2</c:v>
                </c:pt>
                <c:pt idx="448">
                  <c:v>-5.92227158350822E-2</c:v>
                </c:pt>
                <c:pt idx="449">
                  <c:v>-6.2806335510891195E-2</c:v>
                </c:pt>
                <c:pt idx="450">
                  <c:v>-6.4091413651764198E-2</c:v>
                </c:pt>
                <c:pt idx="451">
                  <c:v>-6.3004933274674199E-2</c:v>
                </c:pt>
                <c:pt idx="452">
                  <c:v>-5.9844990664381703E-2</c:v>
                </c:pt>
                <c:pt idx="453">
                  <c:v>-5.511068695383E-2</c:v>
                </c:pt>
                <c:pt idx="454">
                  <c:v>-5.0072574167362799E-2</c:v>
                </c:pt>
                <c:pt idx="455">
                  <c:v>-4.6325423009622897E-2</c:v>
                </c:pt>
                <c:pt idx="456">
                  <c:v>-4.4684573334453102E-2</c:v>
                </c:pt>
                <c:pt idx="457">
                  <c:v>-4.4615089848974797E-2</c:v>
                </c:pt>
                <c:pt idx="458">
                  <c:v>-4.4647234819676397E-2</c:v>
                </c:pt>
                <c:pt idx="459">
                  <c:v>-4.3613950223655898E-2</c:v>
                </c:pt>
                <c:pt idx="460">
                  <c:v>-4.1208884130002302E-2</c:v>
                </c:pt>
                <c:pt idx="461">
                  <c:v>-3.8517253232623602E-2</c:v>
                </c:pt>
                <c:pt idx="462">
                  <c:v>-3.6098808811579702E-2</c:v>
                </c:pt>
                <c:pt idx="463">
                  <c:v>-3.38591086816235E-2</c:v>
                </c:pt>
                <c:pt idx="464">
                  <c:v>-3.2300079441275199E-2</c:v>
                </c:pt>
                <c:pt idx="465">
                  <c:v>-3.19806919039003E-2</c:v>
                </c:pt>
                <c:pt idx="466">
                  <c:v>-3.3708943383231597E-2</c:v>
                </c:pt>
                <c:pt idx="467">
                  <c:v>-3.7364632817837098E-2</c:v>
                </c:pt>
                <c:pt idx="468">
                  <c:v>-4.2074004931009802E-2</c:v>
                </c:pt>
                <c:pt idx="469">
                  <c:v>-4.74042800464506E-2</c:v>
                </c:pt>
                <c:pt idx="470">
                  <c:v>-5.1897314148526302E-2</c:v>
                </c:pt>
                <c:pt idx="471">
                  <c:v>-5.47722586799015E-2</c:v>
                </c:pt>
                <c:pt idx="472">
                  <c:v>-5.6206251033613902E-2</c:v>
                </c:pt>
                <c:pt idx="473">
                  <c:v>-5.5575193042076997E-2</c:v>
                </c:pt>
                <c:pt idx="474">
                  <c:v>-5.31589022153321E-2</c:v>
                </c:pt>
                <c:pt idx="475">
                  <c:v>-4.9741242958236002E-2</c:v>
                </c:pt>
                <c:pt idx="476">
                  <c:v>-4.4829178716094202E-2</c:v>
                </c:pt>
                <c:pt idx="477">
                  <c:v>-3.79747625038356E-2</c:v>
                </c:pt>
                <c:pt idx="478">
                  <c:v>-2.9439879800706299E-2</c:v>
                </c:pt>
                <c:pt idx="479">
                  <c:v>-1.97380767400832E-2</c:v>
                </c:pt>
                <c:pt idx="480">
                  <c:v>-9.3589751050439807E-3</c:v>
                </c:pt>
                <c:pt idx="481">
                  <c:v>1.8980960020795301E-3</c:v>
                </c:pt>
                <c:pt idx="482">
                  <c:v>1.3670765699380701E-2</c:v>
                </c:pt>
                <c:pt idx="483">
                  <c:v>2.4464464364043498E-2</c:v>
                </c:pt>
                <c:pt idx="484">
                  <c:v>3.3678132798802898E-2</c:v>
                </c:pt>
                <c:pt idx="485">
                  <c:v>4.2092883548898702E-2</c:v>
                </c:pt>
                <c:pt idx="486">
                  <c:v>5.04494731746691E-2</c:v>
                </c:pt>
                <c:pt idx="487">
                  <c:v>5.8415606323422298E-2</c:v>
                </c:pt>
                <c:pt idx="488">
                  <c:v>6.5230829504550794E-2</c:v>
                </c:pt>
                <c:pt idx="489">
                  <c:v>7.1035187470573496E-2</c:v>
                </c:pt>
                <c:pt idx="490">
                  <c:v>7.6607925119239098E-2</c:v>
                </c:pt>
                <c:pt idx="491">
                  <c:v>8.2526322803506094E-2</c:v>
                </c:pt>
                <c:pt idx="492">
                  <c:v>8.9306409476560794E-2</c:v>
                </c:pt>
                <c:pt idx="493">
                  <c:v>9.6589930359038498E-2</c:v>
                </c:pt>
                <c:pt idx="494">
                  <c:v>0.103488215523132</c:v>
                </c:pt>
                <c:pt idx="495">
                  <c:v>0.109681094341125</c:v>
                </c:pt>
                <c:pt idx="496">
                  <c:v>0.114892416958794</c:v>
                </c:pt>
                <c:pt idx="497">
                  <c:v>0.119046401505788</c:v>
                </c:pt>
                <c:pt idx="498">
                  <c:v>0.121935891028095</c:v>
                </c:pt>
                <c:pt idx="499">
                  <c:v>0.123119357466938</c:v>
                </c:pt>
                <c:pt idx="500">
                  <c:v>0.122784535787073</c:v>
                </c:pt>
                <c:pt idx="501">
                  <c:v>0.121255601766851</c:v>
                </c:pt>
                <c:pt idx="502">
                  <c:v>0.118248146945443</c:v>
                </c:pt>
                <c:pt idx="503">
                  <c:v>0.114009084229466</c:v>
                </c:pt>
                <c:pt idx="504">
                  <c:v>0.108965719272252</c:v>
                </c:pt>
                <c:pt idx="505">
                  <c:v>0.102427097756345</c:v>
                </c:pt>
                <c:pt idx="506">
                  <c:v>9.41294216988766E-2</c:v>
                </c:pt>
                <c:pt idx="507">
                  <c:v>8.4710409745672705E-2</c:v>
                </c:pt>
                <c:pt idx="508">
                  <c:v>7.5158546519855901E-2</c:v>
                </c:pt>
                <c:pt idx="509">
                  <c:v>6.5660923374095598E-2</c:v>
                </c:pt>
                <c:pt idx="510">
                  <c:v>5.5683304613822003E-2</c:v>
                </c:pt>
                <c:pt idx="511">
                  <c:v>4.6157875353155901E-2</c:v>
                </c:pt>
                <c:pt idx="512">
                  <c:v>3.9278901818857799E-2</c:v>
                </c:pt>
                <c:pt idx="513">
                  <c:v>3.6188655044206999E-2</c:v>
                </c:pt>
                <c:pt idx="514">
                  <c:v>3.5967220068760103E-2</c:v>
                </c:pt>
                <c:pt idx="515">
                  <c:v>3.7212598523846598E-2</c:v>
                </c:pt>
                <c:pt idx="516">
                  <c:v>3.88879787287034E-2</c:v>
                </c:pt>
                <c:pt idx="517">
                  <c:v>4.0459194605727E-2</c:v>
                </c:pt>
                <c:pt idx="518">
                  <c:v>4.20014572427733E-2</c:v>
                </c:pt>
                <c:pt idx="519">
                  <c:v>4.4551503532676701E-2</c:v>
                </c:pt>
                <c:pt idx="520">
                  <c:v>4.9724502491797697E-2</c:v>
                </c:pt>
                <c:pt idx="521">
                  <c:v>5.7536984320757899E-2</c:v>
                </c:pt>
                <c:pt idx="522">
                  <c:v>6.6683986474371307E-2</c:v>
                </c:pt>
                <c:pt idx="523">
                  <c:v>7.6124009691885194E-2</c:v>
                </c:pt>
                <c:pt idx="524">
                  <c:v>8.4953720494843205E-2</c:v>
                </c:pt>
                <c:pt idx="525">
                  <c:v>9.2415489210448704E-2</c:v>
                </c:pt>
                <c:pt idx="526">
                  <c:v>9.8013530926107401E-2</c:v>
                </c:pt>
                <c:pt idx="527">
                  <c:v>0.101662666841717</c:v>
                </c:pt>
                <c:pt idx="528">
                  <c:v>0.102666303999945</c:v>
                </c:pt>
                <c:pt idx="529">
                  <c:v>0.10022302210587</c:v>
                </c:pt>
                <c:pt idx="530">
                  <c:v>9.4776503464749598E-2</c:v>
                </c:pt>
                <c:pt idx="531">
                  <c:v>8.7089842121958194E-2</c:v>
                </c:pt>
                <c:pt idx="532">
                  <c:v>7.7762667391138102E-2</c:v>
                </c:pt>
                <c:pt idx="533">
                  <c:v>6.7287788675616494E-2</c:v>
                </c:pt>
                <c:pt idx="534">
                  <c:v>5.6320042628970897E-2</c:v>
                </c:pt>
                <c:pt idx="535">
                  <c:v>4.5444894092131802E-2</c:v>
                </c:pt>
                <c:pt idx="536">
                  <c:v>3.3833584906737803E-2</c:v>
                </c:pt>
                <c:pt idx="537">
                  <c:v>2.0014790886932601E-2</c:v>
                </c:pt>
                <c:pt idx="538">
                  <c:v>4.4913856737743302E-3</c:v>
                </c:pt>
                <c:pt idx="539">
                  <c:v>-1.14349622919703E-2</c:v>
                </c:pt>
                <c:pt idx="540">
                  <c:v>-2.6613756658556802E-2</c:v>
                </c:pt>
                <c:pt idx="541">
                  <c:v>-4.1247107272926797E-2</c:v>
                </c:pt>
                <c:pt idx="542">
                  <c:v>-5.5958381170849301E-2</c:v>
                </c:pt>
                <c:pt idx="543">
                  <c:v>-6.9928528305723395E-2</c:v>
                </c:pt>
                <c:pt idx="544">
                  <c:v>-8.1971791590699103E-2</c:v>
                </c:pt>
                <c:pt idx="545">
                  <c:v>-9.1531342986218095E-2</c:v>
                </c:pt>
                <c:pt idx="546">
                  <c:v>-9.8895484585443297E-2</c:v>
                </c:pt>
                <c:pt idx="547">
                  <c:v>-0.104307542548467</c:v>
                </c:pt>
                <c:pt idx="548">
                  <c:v>-0.10712065646308901</c:v>
                </c:pt>
                <c:pt idx="549">
                  <c:v>-0.107176378723795</c:v>
                </c:pt>
                <c:pt idx="550">
                  <c:v>-0.10504060098678</c:v>
                </c:pt>
                <c:pt idx="551">
                  <c:v>-0.10029037339412</c:v>
                </c:pt>
                <c:pt idx="552">
                  <c:v>-9.2682107681574602E-2</c:v>
                </c:pt>
                <c:pt idx="553">
                  <c:v>-8.2664468766996804E-2</c:v>
                </c:pt>
                <c:pt idx="554">
                  <c:v>-7.1310149233434206E-2</c:v>
                </c:pt>
                <c:pt idx="555">
                  <c:v>-5.9285437284482698E-2</c:v>
                </c:pt>
                <c:pt idx="556">
                  <c:v>-4.67377616427802E-2</c:v>
                </c:pt>
                <c:pt idx="557">
                  <c:v>-3.4169069604013197E-2</c:v>
                </c:pt>
                <c:pt idx="558">
                  <c:v>-2.2168128664194899E-2</c:v>
                </c:pt>
                <c:pt idx="559">
                  <c:v>-1.1706470194188599E-2</c:v>
                </c:pt>
                <c:pt idx="560">
                  <c:v>-2.4687783150397001E-3</c:v>
                </c:pt>
                <c:pt idx="561">
                  <c:v>6.82364360715305E-3</c:v>
                </c:pt>
                <c:pt idx="562">
                  <c:v>1.53581461267635E-2</c:v>
                </c:pt>
                <c:pt idx="563">
                  <c:v>2.13224825536182E-2</c:v>
                </c:pt>
                <c:pt idx="564">
                  <c:v>2.39545090160607E-2</c:v>
                </c:pt>
                <c:pt idx="565">
                  <c:v>2.2734037025257201E-2</c:v>
                </c:pt>
                <c:pt idx="566">
                  <c:v>1.7039588468625799E-2</c:v>
                </c:pt>
                <c:pt idx="567">
                  <c:v>7.8603352285539201E-3</c:v>
                </c:pt>
                <c:pt idx="568">
                  <c:v>-3.1983247972814399E-3</c:v>
                </c:pt>
                <c:pt idx="569">
                  <c:v>-1.6460356547103101E-2</c:v>
                </c:pt>
                <c:pt idx="570">
                  <c:v>-3.2578331983215199E-2</c:v>
                </c:pt>
                <c:pt idx="571">
                  <c:v>-5.0699120211330898E-2</c:v>
                </c:pt>
                <c:pt idx="572">
                  <c:v>-6.9249353998236202E-2</c:v>
                </c:pt>
                <c:pt idx="573">
                  <c:v>-8.7677895456342095E-2</c:v>
                </c:pt>
                <c:pt idx="574">
                  <c:v>-0.105469640898584</c:v>
                </c:pt>
                <c:pt idx="575">
                  <c:v>-0.12179897112728701</c:v>
                </c:pt>
                <c:pt idx="576">
                  <c:v>-0.13666735473468</c:v>
                </c:pt>
                <c:pt idx="577">
                  <c:v>-0.14940172351387701</c:v>
                </c:pt>
                <c:pt idx="578">
                  <c:v>-0.15891415070286399</c:v>
                </c:pt>
                <c:pt idx="579">
                  <c:v>-0.16461174738378401</c:v>
                </c:pt>
                <c:pt idx="580">
                  <c:v>-0.16665128948115601</c:v>
                </c:pt>
                <c:pt idx="581">
                  <c:v>-0.16651707227085599</c:v>
                </c:pt>
                <c:pt idx="582">
                  <c:v>-0.16463106457087701</c:v>
                </c:pt>
                <c:pt idx="583">
                  <c:v>-0.16038379888715801</c:v>
                </c:pt>
                <c:pt idx="584">
                  <c:v>-0.15387847814237099</c:v>
                </c:pt>
                <c:pt idx="585">
                  <c:v>-0.14543232581816601</c:v>
                </c:pt>
                <c:pt idx="586">
                  <c:v>-0.13512895593320001</c:v>
                </c:pt>
                <c:pt idx="587">
                  <c:v>-0.122804231614907</c:v>
                </c:pt>
                <c:pt idx="588">
                  <c:v>-0.10837696017315999</c:v>
                </c:pt>
                <c:pt idx="589">
                  <c:v>-9.2690819741656494E-2</c:v>
                </c:pt>
                <c:pt idx="590">
                  <c:v>-7.6891642270514399E-2</c:v>
                </c:pt>
                <c:pt idx="591">
                  <c:v>-6.1411309084943799E-2</c:v>
                </c:pt>
                <c:pt idx="592">
                  <c:v>-4.7079489935424802E-2</c:v>
                </c:pt>
                <c:pt idx="593">
                  <c:v>-3.4917136736198597E-2</c:v>
                </c:pt>
                <c:pt idx="594">
                  <c:v>-2.47693636158338E-2</c:v>
                </c:pt>
                <c:pt idx="595">
                  <c:v>-1.7491096994015801E-2</c:v>
                </c:pt>
                <c:pt idx="596">
                  <c:v>-1.4793366385137599E-2</c:v>
                </c:pt>
                <c:pt idx="597">
                  <c:v>-1.6390229030103599E-2</c:v>
                </c:pt>
                <c:pt idx="598">
                  <c:v>-2.1805993544930301E-2</c:v>
                </c:pt>
                <c:pt idx="599">
                  <c:v>-3.08094354817685E-2</c:v>
                </c:pt>
                <c:pt idx="600">
                  <c:v>-4.26556955018376E-2</c:v>
                </c:pt>
                <c:pt idx="601">
                  <c:v>-5.5928709375201502E-2</c:v>
                </c:pt>
                <c:pt idx="602">
                  <c:v>-6.8580206024641502E-2</c:v>
                </c:pt>
                <c:pt idx="603">
                  <c:v>-7.9874160186992393E-2</c:v>
                </c:pt>
                <c:pt idx="604">
                  <c:v>-9.0168294834666096E-2</c:v>
                </c:pt>
                <c:pt idx="605">
                  <c:v>-9.8673772494103099E-2</c:v>
                </c:pt>
                <c:pt idx="606">
                  <c:v>-0.104351432373888</c:v>
                </c:pt>
                <c:pt idx="607">
                  <c:v>-0.10728523475332399</c:v>
                </c:pt>
                <c:pt idx="608">
                  <c:v>-0.10696119468370401</c:v>
                </c:pt>
                <c:pt idx="609">
                  <c:v>-0.103043576824366</c:v>
                </c:pt>
                <c:pt idx="610">
                  <c:v>-9.6411206956741796E-2</c:v>
                </c:pt>
                <c:pt idx="611">
                  <c:v>-8.8340547388325405E-2</c:v>
                </c:pt>
                <c:pt idx="612">
                  <c:v>-7.9478345739648404E-2</c:v>
                </c:pt>
                <c:pt idx="613">
                  <c:v>-6.9304874434186703E-2</c:v>
                </c:pt>
                <c:pt idx="614">
                  <c:v>-5.7126029251542303E-2</c:v>
                </c:pt>
                <c:pt idx="615">
                  <c:v>-4.3052567653713902E-2</c:v>
                </c:pt>
                <c:pt idx="616">
                  <c:v>-2.76881341763771E-2</c:v>
                </c:pt>
                <c:pt idx="617">
                  <c:v>-1.19386197391397E-2</c:v>
                </c:pt>
                <c:pt idx="618">
                  <c:v>3.0492181446001398E-3</c:v>
                </c:pt>
                <c:pt idx="619">
                  <c:v>1.7092077239959199E-2</c:v>
                </c:pt>
                <c:pt idx="620">
                  <c:v>2.9648536596038999E-2</c:v>
                </c:pt>
                <c:pt idx="621">
                  <c:v>3.93899660664212E-2</c:v>
                </c:pt>
                <c:pt idx="622">
                  <c:v>4.5282539222862898E-2</c:v>
                </c:pt>
                <c:pt idx="623">
                  <c:v>4.6703403700357901E-2</c:v>
                </c:pt>
                <c:pt idx="624">
                  <c:v>4.3670597127625402E-2</c:v>
                </c:pt>
                <c:pt idx="625">
                  <c:v>3.6706639787331803E-2</c:v>
                </c:pt>
                <c:pt idx="626">
                  <c:v>2.6088272674410301E-2</c:v>
                </c:pt>
                <c:pt idx="627">
                  <c:v>1.2676165412510701E-2</c:v>
                </c:pt>
                <c:pt idx="628">
                  <c:v>-1.5193769056914999E-3</c:v>
                </c:pt>
                <c:pt idx="629">
                  <c:v>-1.5182319260639499E-2</c:v>
                </c:pt>
                <c:pt idx="630">
                  <c:v>-2.8130467675273101E-2</c:v>
                </c:pt>
                <c:pt idx="631">
                  <c:v>-4.0322122080656997E-2</c:v>
                </c:pt>
                <c:pt idx="632">
                  <c:v>-5.1001887643068303E-2</c:v>
                </c:pt>
                <c:pt idx="633">
                  <c:v>-5.8077800486540702E-2</c:v>
                </c:pt>
                <c:pt idx="634">
                  <c:v>-6.03627438979751E-2</c:v>
                </c:pt>
                <c:pt idx="635">
                  <c:v>-5.8728639133649799E-2</c:v>
                </c:pt>
                <c:pt idx="636">
                  <c:v>-5.3949500462149198E-2</c:v>
                </c:pt>
                <c:pt idx="637">
                  <c:v>-4.53323675080421E-2</c:v>
                </c:pt>
                <c:pt idx="638">
                  <c:v>-3.3064901151819301E-2</c:v>
                </c:pt>
                <c:pt idx="639">
                  <c:v>-1.8099856018483601E-2</c:v>
                </c:pt>
                <c:pt idx="640">
                  <c:v>-6.5034779337014E-4</c:v>
                </c:pt>
                <c:pt idx="641">
                  <c:v>1.87118555962279E-2</c:v>
                </c:pt>
                <c:pt idx="642">
                  <c:v>3.8641702236551702E-2</c:v>
                </c:pt>
                <c:pt idx="643">
                  <c:v>5.7836911828756499E-2</c:v>
                </c:pt>
                <c:pt idx="644">
                  <c:v>7.5929069303486904E-2</c:v>
                </c:pt>
                <c:pt idx="645">
                  <c:v>9.3115254661096006E-2</c:v>
                </c:pt>
                <c:pt idx="646">
                  <c:v>0.109380466221319</c:v>
                </c:pt>
                <c:pt idx="647">
                  <c:v>0.123711498727602</c:v>
                </c:pt>
                <c:pt idx="648">
                  <c:v>0.13434614234333001</c:v>
                </c:pt>
                <c:pt idx="649">
                  <c:v>0.14030945313933099</c:v>
                </c:pt>
                <c:pt idx="650">
                  <c:v>0.14192731075190301</c:v>
                </c:pt>
                <c:pt idx="651">
                  <c:v>0.139545003718756</c:v>
                </c:pt>
                <c:pt idx="652">
                  <c:v>0.13430039360387599</c:v>
                </c:pt>
                <c:pt idx="653">
                  <c:v>0.12695636349424699</c:v>
                </c:pt>
                <c:pt idx="654">
                  <c:v>0.11714238139655</c:v>
                </c:pt>
                <c:pt idx="655">
                  <c:v>0.10387638213875</c:v>
                </c:pt>
                <c:pt idx="656">
                  <c:v>8.7152233704111001E-2</c:v>
                </c:pt>
                <c:pt idx="657">
                  <c:v>6.7892530421496802E-2</c:v>
                </c:pt>
                <c:pt idx="658">
                  <c:v>4.7188702606393303E-2</c:v>
                </c:pt>
                <c:pt idx="659">
                  <c:v>2.60648888862814E-2</c:v>
                </c:pt>
                <c:pt idx="660">
                  <c:v>4.9720510094410798E-3</c:v>
                </c:pt>
                <c:pt idx="661">
                  <c:v>-1.4664995588285899E-2</c:v>
                </c:pt>
                <c:pt idx="662">
                  <c:v>-3.1775906084384402E-2</c:v>
                </c:pt>
                <c:pt idx="663">
                  <c:v>-4.6219214434546102E-2</c:v>
                </c:pt>
                <c:pt idx="664">
                  <c:v>-5.8271239497860498E-2</c:v>
                </c:pt>
                <c:pt idx="665">
                  <c:v>-6.8334261793743106E-2</c:v>
                </c:pt>
                <c:pt idx="666">
                  <c:v>-7.5786424949266795E-2</c:v>
                </c:pt>
                <c:pt idx="667">
                  <c:v>-8.00930441591238E-2</c:v>
                </c:pt>
                <c:pt idx="668">
                  <c:v>-8.1305414005911902E-2</c:v>
                </c:pt>
                <c:pt idx="669">
                  <c:v>-7.9216761494014395E-2</c:v>
                </c:pt>
                <c:pt idx="670">
                  <c:v>-7.4570735493100795E-2</c:v>
                </c:pt>
                <c:pt idx="671">
                  <c:v>-6.8620976256665606E-2</c:v>
                </c:pt>
                <c:pt idx="672">
                  <c:v>-6.1537055659584602E-2</c:v>
                </c:pt>
                <c:pt idx="673">
                  <c:v>-5.28514197630102E-2</c:v>
                </c:pt>
                <c:pt idx="674">
                  <c:v>-4.2680028107647601E-2</c:v>
                </c:pt>
                <c:pt idx="675">
                  <c:v>-3.1708397053966698E-2</c:v>
                </c:pt>
                <c:pt idx="676">
                  <c:v>-1.9543430572762002E-2</c:v>
                </c:pt>
                <c:pt idx="677">
                  <c:v>-5.9983325937835504E-3</c:v>
                </c:pt>
                <c:pt idx="678">
                  <c:v>7.4227156539574202E-3</c:v>
                </c:pt>
                <c:pt idx="679">
                  <c:v>1.90483453972809E-2</c:v>
                </c:pt>
                <c:pt idx="680">
                  <c:v>2.7949821920940698E-2</c:v>
                </c:pt>
                <c:pt idx="681">
                  <c:v>3.41841355913685E-2</c:v>
                </c:pt>
                <c:pt idx="682">
                  <c:v>3.7950544938309301E-2</c:v>
                </c:pt>
                <c:pt idx="683">
                  <c:v>3.8981298936222403E-2</c:v>
                </c:pt>
                <c:pt idx="684">
                  <c:v>3.7563640223785902E-2</c:v>
                </c:pt>
                <c:pt idx="685">
                  <c:v>3.4443767400754097E-2</c:v>
                </c:pt>
                <c:pt idx="686">
                  <c:v>2.9496561568327199E-2</c:v>
                </c:pt>
                <c:pt idx="687">
                  <c:v>2.30740177625035E-2</c:v>
                </c:pt>
                <c:pt idx="688">
                  <c:v>1.6135889323302201E-2</c:v>
                </c:pt>
                <c:pt idx="689">
                  <c:v>8.8801278429062897E-3</c:v>
                </c:pt>
                <c:pt idx="690">
                  <c:v>1.1359129018757401E-3</c:v>
                </c:pt>
                <c:pt idx="691">
                  <c:v>-7.3906688865575196E-3</c:v>
                </c:pt>
                <c:pt idx="692">
                  <c:v>-1.6588783777918E-2</c:v>
                </c:pt>
                <c:pt idx="693">
                  <c:v>-2.6036179348091999E-2</c:v>
                </c:pt>
                <c:pt idx="694">
                  <c:v>-3.5186378620728397E-2</c:v>
                </c:pt>
                <c:pt idx="695">
                  <c:v>-4.3539411127450502E-2</c:v>
                </c:pt>
                <c:pt idx="696">
                  <c:v>-5.0205316695452903E-2</c:v>
                </c:pt>
                <c:pt idx="697">
                  <c:v>-5.4782703626398699E-2</c:v>
                </c:pt>
                <c:pt idx="698">
                  <c:v>-5.8016035840985899E-2</c:v>
                </c:pt>
                <c:pt idx="699">
                  <c:v>-6.0191418760691201E-2</c:v>
                </c:pt>
                <c:pt idx="700">
                  <c:v>-6.11469726336464E-2</c:v>
                </c:pt>
                <c:pt idx="701">
                  <c:v>-6.0886933119541103E-2</c:v>
                </c:pt>
                <c:pt idx="702">
                  <c:v>-5.9468138903450103E-2</c:v>
                </c:pt>
                <c:pt idx="703">
                  <c:v>-5.69504295929468E-2</c:v>
                </c:pt>
                <c:pt idx="704">
                  <c:v>-5.3691153644007901E-2</c:v>
                </c:pt>
                <c:pt idx="705">
                  <c:v>-5.0839415738732498E-2</c:v>
                </c:pt>
                <c:pt idx="706">
                  <c:v>-4.9424129376173499E-2</c:v>
                </c:pt>
                <c:pt idx="707">
                  <c:v>-4.9364157446754403E-2</c:v>
                </c:pt>
                <c:pt idx="708">
                  <c:v>-5.0204226428659703E-2</c:v>
                </c:pt>
                <c:pt idx="709">
                  <c:v>-5.1265249638267098E-2</c:v>
                </c:pt>
                <c:pt idx="710">
                  <c:v>-5.1803997631119002E-2</c:v>
                </c:pt>
                <c:pt idx="711">
                  <c:v>-5.2797799993936002E-2</c:v>
                </c:pt>
                <c:pt idx="712">
                  <c:v>-5.5655468876850703E-2</c:v>
                </c:pt>
                <c:pt idx="713">
                  <c:v>-5.9633987991798601E-2</c:v>
                </c:pt>
                <c:pt idx="714">
                  <c:v>-6.3749291941155001E-2</c:v>
                </c:pt>
                <c:pt idx="715">
                  <c:v>-6.7216520681828207E-2</c:v>
                </c:pt>
                <c:pt idx="716">
                  <c:v>-6.9715138804623905E-2</c:v>
                </c:pt>
                <c:pt idx="717">
                  <c:v>-7.2079032422763006E-2</c:v>
                </c:pt>
                <c:pt idx="718">
                  <c:v>-7.48277958451464E-2</c:v>
                </c:pt>
                <c:pt idx="719">
                  <c:v>-7.7334653858353697E-2</c:v>
                </c:pt>
                <c:pt idx="720">
                  <c:v>-7.9299709138226399E-2</c:v>
                </c:pt>
                <c:pt idx="721">
                  <c:v>-8.0875455727625001E-2</c:v>
                </c:pt>
                <c:pt idx="722">
                  <c:v>-8.1432747885681805E-2</c:v>
                </c:pt>
                <c:pt idx="723">
                  <c:v>-8.0102846778596595E-2</c:v>
                </c:pt>
                <c:pt idx="724">
                  <c:v>-7.6254893330596804E-2</c:v>
                </c:pt>
                <c:pt idx="725">
                  <c:v>-7.0177081873171093E-2</c:v>
                </c:pt>
                <c:pt idx="726">
                  <c:v>-6.3272461764905696E-2</c:v>
                </c:pt>
                <c:pt idx="727">
                  <c:v>-5.6590446136841097E-2</c:v>
                </c:pt>
                <c:pt idx="728">
                  <c:v>-5.0496106594911799E-2</c:v>
                </c:pt>
                <c:pt idx="729">
                  <c:v>-4.4920361375112898E-2</c:v>
                </c:pt>
                <c:pt idx="730">
                  <c:v>-4.0243504501377501E-2</c:v>
                </c:pt>
                <c:pt idx="731">
                  <c:v>-3.63796756098205E-2</c:v>
                </c:pt>
                <c:pt idx="732">
                  <c:v>-3.3029774020444901E-2</c:v>
                </c:pt>
                <c:pt idx="733">
                  <c:v>-3.02869222320396E-2</c:v>
                </c:pt>
                <c:pt idx="734">
                  <c:v>-2.7165264739002E-2</c:v>
                </c:pt>
                <c:pt idx="735">
                  <c:v>-2.43893135243048E-2</c:v>
                </c:pt>
                <c:pt idx="736">
                  <c:v>-2.3308284194700601E-2</c:v>
                </c:pt>
                <c:pt idx="737">
                  <c:v>-2.4504373889415999E-2</c:v>
                </c:pt>
                <c:pt idx="738">
                  <c:v>-2.76768486946549E-2</c:v>
                </c:pt>
                <c:pt idx="739">
                  <c:v>-3.2461027854944403E-2</c:v>
                </c:pt>
                <c:pt idx="740">
                  <c:v>-3.9192070499420299E-2</c:v>
                </c:pt>
                <c:pt idx="741">
                  <c:v>-4.7450710606965901E-2</c:v>
                </c:pt>
                <c:pt idx="742">
                  <c:v>-5.6653388122334503E-2</c:v>
                </c:pt>
                <c:pt idx="743">
                  <c:v>-6.6001131035780994E-2</c:v>
                </c:pt>
                <c:pt idx="744">
                  <c:v>-7.4238254845949495E-2</c:v>
                </c:pt>
                <c:pt idx="745">
                  <c:v>-8.0432979004201002E-2</c:v>
                </c:pt>
                <c:pt idx="746">
                  <c:v>-8.4075596407122394E-2</c:v>
                </c:pt>
                <c:pt idx="747">
                  <c:v>-8.4974415647024099E-2</c:v>
                </c:pt>
                <c:pt idx="748">
                  <c:v>-8.2723080104554703E-2</c:v>
                </c:pt>
                <c:pt idx="749">
                  <c:v>-7.7685870467779E-2</c:v>
                </c:pt>
                <c:pt idx="750">
                  <c:v>-7.0645281732064094E-2</c:v>
                </c:pt>
                <c:pt idx="751">
                  <c:v>-6.2327482094045601E-2</c:v>
                </c:pt>
                <c:pt idx="752">
                  <c:v>-5.3821009184461602E-2</c:v>
                </c:pt>
                <c:pt idx="753">
                  <c:v>-4.5719015057460503E-2</c:v>
                </c:pt>
                <c:pt idx="754">
                  <c:v>-3.96107453798831E-2</c:v>
                </c:pt>
                <c:pt idx="755">
                  <c:v>-3.54008630549437E-2</c:v>
                </c:pt>
                <c:pt idx="756">
                  <c:v>-3.1624338753559897E-2</c:v>
                </c:pt>
                <c:pt idx="757">
                  <c:v>-2.8442767920476199E-2</c:v>
                </c:pt>
                <c:pt idx="758">
                  <c:v>-2.57457609074505E-2</c:v>
                </c:pt>
                <c:pt idx="759">
                  <c:v>-2.24046008535327E-2</c:v>
                </c:pt>
                <c:pt idx="760">
                  <c:v>-1.7314970132893001E-2</c:v>
                </c:pt>
                <c:pt idx="761">
                  <c:v>-9.8152743518077692E-3</c:v>
                </c:pt>
                <c:pt idx="762">
                  <c:v>-2.09378884125511E-4</c:v>
                </c:pt>
                <c:pt idx="763">
                  <c:v>1.09097993302768E-2</c:v>
                </c:pt>
                <c:pt idx="764">
                  <c:v>2.29828916707202E-2</c:v>
                </c:pt>
                <c:pt idx="765">
                  <c:v>3.4280832074136201E-2</c:v>
                </c:pt>
                <c:pt idx="766">
                  <c:v>4.3389992910934802E-2</c:v>
                </c:pt>
                <c:pt idx="767">
                  <c:v>4.9361287991901898E-2</c:v>
                </c:pt>
                <c:pt idx="768">
                  <c:v>5.1833971932187799E-2</c:v>
                </c:pt>
                <c:pt idx="769">
                  <c:v>5.1559572222357901E-2</c:v>
                </c:pt>
                <c:pt idx="770">
                  <c:v>4.93528020570312E-2</c:v>
                </c:pt>
                <c:pt idx="771">
                  <c:v>4.5732083840770002E-2</c:v>
                </c:pt>
                <c:pt idx="772">
                  <c:v>4.0921542920855501E-2</c:v>
                </c:pt>
                <c:pt idx="773">
                  <c:v>3.4383315768517497E-2</c:v>
                </c:pt>
                <c:pt idx="774">
                  <c:v>2.58924514198881E-2</c:v>
                </c:pt>
                <c:pt idx="775">
                  <c:v>1.6152305904378699E-2</c:v>
                </c:pt>
                <c:pt idx="776">
                  <c:v>5.4046155218914101E-3</c:v>
                </c:pt>
                <c:pt idx="777">
                  <c:v>-5.5836149581766697E-3</c:v>
                </c:pt>
                <c:pt idx="778">
                  <c:v>-1.6608535947208802E-2</c:v>
                </c:pt>
                <c:pt idx="779">
                  <c:v>-2.8152559465461299E-2</c:v>
                </c:pt>
                <c:pt idx="780">
                  <c:v>-4.0163959041911099E-2</c:v>
                </c:pt>
                <c:pt idx="781">
                  <c:v>-5.15396637798511E-2</c:v>
                </c:pt>
                <c:pt idx="782">
                  <c:v>-6.01525064579451E-2</c:v>
                </c:pt>
                <c:pt idx="783">
                  <c:v>-6.5214801496237498E-2</c:v>
                </c:pt>
                <c:pt idx="784">
                  <c:v>-6.6128275285264396E-2</c:v>
                </c:pt>
                <c:pt idx="785">
                  <c:v>-6.2950845426522406E-2</c:v>
                </c:pt>
                <c:pt idx="786">
                  <c:v>-5.6882230588462798E-2</c:v>
                </c:pt>
                <c:pt idx="787">
                  <c:v>-4.8523197235923202E-2</c:v>
                </c:pt>
                <c:pt idx="788">
                  <c:v>-3.70537104687041E-2</c:v>
                </c:pt>
                <c:pt idx="789">
                  <c:v>-2.1328099587912801E-2</c:v>
                </c:pt>
                <c:pt idx="790">
                  <c:v>-2.0610070863989198E-3</c:v>
                </c:pt>
                <c:pt idx="791">
                  <c:v>1.90655782378862E-2</c:v>
                </c:pt>
                <c:pt idx="792">
                  <c:v>4.0744216562344199E-2</c:v>
                </c:pt>
                <c:pt idx="793">
                  <c:v>6.1202758287958098E-2</c:v>
                </c:pt>
                <c:pt idx="794">
                  <c:v>7.8882027785893302E-2</c:v>
                </c:pt>
                <c:pt idx="795">
                  <c:v>9.44350259197239E-2</c:v>
                </c:pt>
                <c:pt idx="796">
                  <c:v>0.108094885820324</c:v>
                </c:pt>
                <c:pt idx="797">
                  <c:v>0.11849680820666</c:v>
                </c:pt>
                <c:pt idx="798">
                  <c:v>0.12488525479599299</c:v>
                </c:pt>
                <c:pt idx="799">
                  <c:v>0.12799577536370699</c:v>
                </c:pt>
                <c:pt idx="800">
                  <c:v>0.129028602373714</c:v>
                </c:pt>
                <c:pt idx="801">
                  <c:v>0.12866303565475401</c:v>
                </c:pt>
                <c:pt idx="802">
                  <c:v>0.127796959999428</c:v>
                </c:pt>
                <c:pt idx="803">
                  <c:v>0.12641843320955801</c:v>
                </c:pt>
                <c:pt idx="804">
                  <c:v>0.123643464616961</c:v>
                </c:pt>
                <c:pt idx="805">
                  <c:v>0.119325807508655</c:v>
                </c:pt>
                <c:pt idx="806">
                  <c:v>0.114129613450367</c:v>
                </c:pt>
                <c:pt idx="807">
                  <c:v>0.10887348929570601</c:v>
                </c:pt>
                <c:pt idx="808">
                  <c:v>0.103750842407173</c:v>
                </c:pt>
                <c:pt idx="809">
                  <c:v>9.8674803278290701E-2</c:v>
                </c:pt>
                <c:pt idx="810">
                  <c:v>9.4043755408097104E-2</c:v>
                </c:pt>
                <c:pt idx="811">
                  <c:v>8.9675840096791998E-2</c:v>
                </c:pt>
                <c:pt idx="812">
                  <c:v>8.5652586404135797E-2</c:v>
                </c:pt>
                <c:pt idx="813">
                  <c:v>8.3724054034511497E-2</c:v>
                </c:pt>
                <c:pt idx="814">
                  <c:v>8.5160643934167599E-2</c:v>
                </c:pt>
                <c:pt idx="815">
                  <c:v>8.9202751829283902E-2</c:v>
                </c:pt>
                <c:pt idx="816">
                  <c:v>9.4101077579426998E-2</c:v>
                </c:pt>
                <c:pt idx="817">
                  <c:v>9.9111682235798998E-2</c:v>
                </c:pt>
                <c:pt idx="818">
                  <c:v>0.103534937686503</c:v>
                </c:pt>
                <c:pt idx="819">
                  <c:v>0.106864331521188</c:v>
                </c:pt>
                <c:pt idx="820">
                  <c:v>0.108995451638861</c:v>
                </c:pt>
                <c:pt idx="821">
                  <c:v>0.10984528219725199</c:v>
                </c:pt>
                <c:pt idx="822">
                  <c:v>0.10918777463436199</c:v>
                </c:pt>
                <c:pt idx="823">
                  <c:v>0.107522651343499</c:v>
                </c:pt>
                <c:pt idx="824">
                  <c:v>0.106229300393958</c:v>
                </c:pt>
                <c:pt idx="825">
                  <c:v>0.10459155755717001</c:v>
                </c:pt>
                <c:pt idx="826">
                  <c:v>0.102103218099072</c:v>
                </c:pt>
                <c:pt idx="827">
                  <c:v>9.8757235367111104E-2</c:v>
                </c:pt>
                <c:pt idx="828">
                  <c:v>9.4171905410825402E-2</c:v>
                </c:pt>
                <c:pt idx="829">
                  <c:v>8.8912872853150499E-2</c:v>
                </c:pt>
                <c:pt idx="830">
                  <c:v>8.3604863959564402E-2</c:v>
                </c:pt>
                <c:pt idx="831">
                  <c:v>7.8925514349013598E-2</c:v>
                </c:pt>
                <c:pt idx="832">
                  <c:v>7.4817796520742302E-2</c:v>
                </c:pt>
                <c:pt idx="833">
                  <c:v>7.1486775666691302E-2</c:v>
                </c:pt>
                <c:pt idx="834">
                  <c:v>7.0102463581478702E-2</c:v>
                </c:pt>
                <c:pt idx="835">
                  <c:v>7.0522456915211695E-2</c:v>
                </c:pt>
                <c:pt idx="836">
                  <c:v>7.1900975595663594E-2</c:v>
                </c:pt>
                <c:pt idx="837">
                  <c:v>7.4549047335322999E-2</c:v>
                </c:pt>
                <c:pt idx="838">
                  <c:v>7.8992909715319595E-2</c:v>
                </c:pt>
                <c:pt idx="839">
                  <c:v>8.5609739086998704E-2</c:v>
                </c:pt>
                <c:pt idx="840">
                  <c:v>9.3819729411099007E-2</c:v>
                </c:pt>
                <c:pt idx="841">
                  <c:v>0.102927515238946</c:v>
                </c:pt>
                <c:pt idx="842">
                  <c:v>0.11227035169675099</c:v>
                </c:pt>
                <c:pt idx="843">
                  <c:v>0.11973447712086099</c:v>
                </c:pt>
                <c:pt idx="844">
                  <c:v>0.12403369115637999</c:v>
                </c:pt>
                <c:pt idx="845">
                  <c:v>0.12687930515969001</c:v>
                </c:pt>
                <c:pt idx="846">
                  <c:v>0.12978996576733201</c:v>
                </c:pt>
                <c:pt idx="847">
                  <c:v>0.131635849588467</c:v>
                </c:pt>
                <c:pt idx="848">
                  <c:v>0.131144137147436</c:v>
                </c:pt>
                <c:pt idx="849">
                  <c:v>0.12802454536917901</c:v>
                </c:pt>
                <c:pt idx="850">
                  <c:v>0.12274001021530399</c:v>
                </c:pt>
                <c:pt idx="851">
                  <c:v>0.115458645404101</c:v>
                </c:pt>
                <c:pt idx="852">
                  <c:v>0.10633144297184401</c:v>
                </c:pt>
                <c:pt idx="853">
                  <c:v>9.5307678751102298E-2</c:v>
                </c:pt>
                <c:pt idx="854">
                  <c:v>8.1851634858541106E-2</c:v>
                </c:pt>
                <c:pt idx="855">
                  <c:v>6.6953260976619799E-2</c:v>
                </c:pt>
                <c:pt idx="856">
                  <c:v>5.2252128592935598E-2</c:v>
                </c:pt>
                <c:pt idx="857">
                  <c:v>3.7964750511449999E-2</c:v>
                </c:pt>
                <c:pt idx="858">
                  <c:v>2.4637000803238902E-2</c:v>
                </c:pt>
                <c:pt idx="859">
                  <c:v>1.26131523959255E-2</c:v>
                </c:pt>
                <c:pt idx="860">
                  <c:v>1.31020851734677E-3</c:v>
                </c:pt>
                <c:pt idx="861">
                  <c:v>-8.8997691705092492E-3</c:v>
                </c:pt>
                <c:pt idx="862">
                  <c:v>-1.8048024687985501E-2</c:v>
                </c:pt>
                <c:pt idx="863">
                  <c:v>-2.6546034134547598E-2</c:v>
                </c:pt>
                <c:pt idx="864">
                  <c:v>-3.4201179107879898E-2</c:v>
                </c:pt>
                <c:pt idx="865">
                  <c:v>-4.0757790434789803E-2</c:v>
                </c:pt>
                <c:pt idx="866">
                  <c:v>-4.5301873316681202E-2</c:v>
                </c:pt>
                <c:pt idx="867">
                  <c:v>-4.7105149964622901E-2</c:v>
                </c:pt>
                <c:pt idx="868">
                  <c:v>-4.6641647895212003E-2</c:v>
                </c:pt>
                <c:pt idx="869">
                  <c:v>-4.4239693581231601E-2</c:v>
                </c:pt>
                <c:pt idx="870">
                  <c:v>-3.9852510045604299E-2</c:v>
                </c:pt>
                <c:pt idx="871">
                  <c:v>-3.3953285443392302E-2</c:v>
                </c:pt>
                <c:pt idx="872">
                  <c:v>-2.7645105849929401E-2</c:v>
                </c:pt>
                <c:pt idx="873">
                  <c:v>-2.1061817186991499E-2</c:v>
                </c:pt>
                <c:pt idx="874">
                  <c:v>-1.4389328813710901E-2</c:v>
                </c:pt>
                <c:pt idx="875">
                  <c:v>-1.01278011059088E-2</c:v>
                </c:pt>
                <c:pt idx="876">
                  <c:v>-8.8731201228801296E-3</c:v>
                </c:pt>
                <c:pt idx="877">
                  <c:v>-9.2915718043654408E-3</c:v>
                </c:pt>
                <c:pt idx="878">
                  <c:v>-1.1348592540831299E-2</c:v>
                </c:pt>
                <c:pt idx="879">
                  <c:v>-1.54616165033483E-2</c:v>
                </c:pt>
                <c:pt idx="880">
                  <c:v>-2.1369727531467601E-2</c:v>
                </c:pt>
                <c:pt idx="881">
                  <c:v>-2.7668235819901001E-2</c:v>
                </c:pt>
                <c:pt idx="882">
                  <c:v>-3.3771097398471298E-2</c:v>
                </c:pt>
                <c:pt idx="883">
                  <c:v>-3.9559148038600701E-2</c:v>
                </c:pt>
                <c:pt idx="884">
                  <c:v>-4.4719859686635603E-2</c:v>
                </c:pt>
                <c:pt idx="885">
                  <c:v>-4.9170784459605002E-2</c:v>
                </c:pt>
                <c:pt idx="886">
                  <c:v>-5.2238937911711698E-2</c:v>
                </c:pt>
                <c:pt idx="887">
                  <c:v>-5.3285022618556298E-2</c:v>
                </c:pt>
                <c:pt idx="888">
                  <c:v>-5.2948084672771699E-2</c:v>
                </c:pt>
                <c:pt idx="889">
                  <c:v>-5.2780577829708297E-2</c:v>
                </c:pt>
                <c:pt idx="890">
                  <c:v>-5.2995319123113102E-2</c:v>
                </c:pt>
                <c:pt idx="891">
                  <c:v>-5.2340471005459598E-2</c:v>
                </c:pt>
                <c:pt idx="892">
                  <c:v>-4.96760536540077E-2</c:v>
                </c:pt>
                <c:pt idx="893">
                  <c:v>-4.4212907339329602E-2</c:v>
                </c:pt>
                <c:pt idx="894">
                  <c:v>-3.63287255768735E-2</c:v>
                </c:pt>
                <c:pt idx="895">
                  <c:v>-2.62803925395938E-2</c:v>
                </c:pt>
                <c:pt idx="896">
                  <c:v>-1.43129113860968E-2</c:v>
                </c:pt>
                <c:pt idx="897">
                  <c:v>-8.9741032636856798E-4</c:v>
                </c:pt>
                <c:pt idx="898">
                  <c:v>1.36434052371279E-2</c:v>
                </c:pt>
                <c:pt idx="899">
                  <c:v>2.7938386259973198E-2</c:v>
                </c:pt>
                <c:pt idx="900">
                  <c:v>4.0402870807716602E-2</c:v>
                </c:pt>
                <c:pt idx="901">
                  <c:v>5.1096684855262697E-2</c:v>
                </c:pt>
                <c:pt idx="902">
                  <c:v>6.0907134499464999E-2</c:v>
                </c:pt>
                <c:pt idx="903">
                  <c:v>7.0200580235351501E-2</c:v>
                </c:pt>
                <c:pt idx="904">
                  <c:v>7.8744417695289406E-2</c:v>
                </c:pt>
                <c:pt idx="905">
                  <c:v>8.56378438918039E-2</c:v>
                </c:pt>
                <c:pt idx="906">
                  <c:v>9.12062185191823E-2</c:v>
                </c:pt>
                <c:pt idx="907">
                  <c:v>9.6435975451682601E-2</c:v>
                </c:pt>
                <c:pt idx="908">
                  <c:v>0.10083681686437899</c:v>
                </c:pt>
                <c:pt idx="909">
                  <c:v>0.103053144462421</c:v>
                </c:pt>
                <c:pt idx="910">
                  <c:v>0.10249323096867299</c:v>
                </c:pt>
                <c:pt idx="911">
                  <c:v>9.8926365635142802E-2</c:v>
                </c:pt>
                <c:pt idx="912">
                  <c:v>9.2209986600611998E-2</c:v>
                </c:pt>
                <c:pt idx="913">
                  <c:v>8.2103337236818397E-2</c:v>
                </c:pt>
                <c:pt idx="914">
                  <c:v>6.9114780909420304E-2</c:v>
                </c:pt>
                <c:pt idx="915">
                  <c:v>5.4298603200086101E-2</c:v>
                </c:pt>
                <c:pt idx="916">
                  <c:v>3.7499351420306401E-2</c:v>
                </c:pt>
                <c:pt idx="917">
                  <c:v>1.86129638101547E-2</c:v>
                </c:pt>
                <c:pt idx="918">
                  <c:v>-1.68892854298833E-3</c:v>
                </c:pt>
                <c:pt idx="919">
                  <c:v>-2.2630759521618301E-2</c:v>
                </c:pt>
                <c:pt idx="920">
                  <c:v>-4.2204551155682501E-2</c:v>
                </c:pt>
                <c:pt idx="921">
                  <c:v>-5.85375567536126E-2</c:v>
                </c:pt>
                <c:pt idx="922">
                  <c:v>-7.2269136329017394E-2</c:v>
                </c:pt>
                <c:pt idx="923">
                  <c:v>-8.4150012223224394E-2</c:v>
                </c:pt>
                <c:pt idx="924">
                  <c:v>-9.3529994864391203E-2</c:v>
                </c:pt>
                <c:pt idx="925">
                  <c:v>-9.8893739191349903E-2</c:v>
                </c:pt>
                <c:pt idx="926">
                  <c:v>-9.9621658676710106E-2</c:v>
                </c:pt>
                <c:pt idx="927">
                  <c:v>-9.6768658137519906E-2</c:v>
                </c:pt>
                <c:pt idx="928">
                  <c:v>-9.1407149574100802E-2</c:v>
                </c:pt>
                <c:pt idx="929">
                  <c:v>-8.3814586848368205E-2</c:v>
                </c:pt>
                <c:pt idx="930">
                  <c:v>-7.4287867132533103E-2</c:v>
                </c:pt>
                <c:pt idx="931">
                  <c:v>-6.2511280062201705E-2</c:v>
                </c:pt>
                <c:pt idx="932">
                  <c:v>-4.8182187584923798E-2</c:v>
                </c:pt>
                <c:pt idx="933">
                  <c:v>-3.1561716665406803E-2</c:v>
                </c:pt>
                <c:pt idx="934">
                  <c:v>-1.2847112351469301E-2</c:v>
                </c:pt>
                <c:pt idx="935">
                  <c:v>7.1706224675003004E-3</c:v>
                </c:pt>
                <c:pt idx="936">
                  <c:v>2.7799271583311601E-2</c:v>
                </c:pt>
                <c:pt idx="937">
                  <c:v>4.75130731050133E-2</c:v>
                </c:pt>
                <c:pt idx="938">
                  <c:v>6.4675553499479399E-2</c:v>
                </c:pt>
                <c:pt idx="939">
                  <c:v>7.8302528845809696E-2</c:v>
                </c:pt>
                <c:pt idx="940">
                  <c:v>8.9047888084088506E-2</c:v>
                </c:pt>
                <c:pt idx="941">
                  <c:v>9.8452120601375606E-2</c:v>
                </c:pt>
                <c:pt idx="942">
                  <c:v>0.106337843722093</c:v>
                </c:pt>
                <c:pt idx="943">
                  <c:v>0.111828942874275</c:v>
                </c:pt>
                <c:pt idx="944">
                  <c:v>0.11400812099560099</c:v>
                </c:pt>
                <c:pt idx="945">
                  <c:v>0.11249987063764599</c:v>
                </c:pt>
                <c:pt idx="946">
                  <c:v>0.10711762302302801</c:v>
                </c:pt>
                <c:pt idx="947">
                  <c:v>9.7903903102703901E-2</c:v>
                </c:pt>
                <c:pt idx="948">
                  <c:v>8.6818728734219405E-2</c:v>
                </c:pt>
                <c:pt idx="949">
                  <c:v>7.5606442779560301E-2</c:v>
                </c:pt>
                <c:pt idx="950">
                  <c:v>6.4858814404523499E-2</c:v>
                </c:pt>
                <c:pt idx="951">
                  <c:v>5.5099179646432697E-2</c:v>
                </c:pt>
                <c:pt idx="952">
                  <c:v>4.6958034386154E-2</c:v>
                </c:pt>
                <c:pt idx="953">
                  <c:v>4.1157257523358498E-2</c:v>
                </c:pt>
                <c:pt idx="954">
                  <c:v>3.8573348446735503E-2</c:v>
                </c:pt>
                <c:pt idx="955">
                  <c:v>4.0536266770457297E-2</c:v>
                </c:pt>
                <c:pt idx="956">
                  <c:v>4.6979979217846399E-2</c:v>
                </c:pt>
                <c:pt idx="957">
                  <c:v>5.6308190110017198E-2</c:v>
                </c:pt>
                <c:pt idx="958">
                  <c:v>6.6925086149417501E-2</c:v>
                </c:pt>
                <c:pt idx="959">
                  <c:v>7.8256922970680196E-2</c:v>
                </c:pt>
                <c:pt idx="960">
                  <c:v>9.0484787850063003E-2</c:v>
                </c:pt>
                <c:pt idx="961">
                  <c:v>0.102925253983562</c:v>
                </c:pt>
                <c:pt idx="962">
                  <c:v>0.114224234712423</c:v>
                </c:pt>
                <c:pt idx="963">
                  <c:v>0.123750887853064</c:v>
                </c:pt>
                <c:pt idx="964">
                  <c:v>0.131140683117905</c:v>
                </c:pt>
                <c:pt idx="965">
                  <c:v>0.13650944109149299</c:v>
                </c:pt>
                <c:pt idx="966">
                  <c:v>0.140324815175043</c:v>
                </c:pt>
                <c:pt idx="967">
                  <c:v>0.14325748229752</c:v>
                </c:pt>
                <c:pt idx="968">
                  <c:v>0.145191131109738</c:v>
                </c:pt>
                <c:pt idx="969">
                  <c:v>0.14522577427670999</c:v>
                </c:pt>
                <c:pt idx="970">
                  <c:v>0.14388959378712701</c:v>
                </c:pt>
                <c:pt idx="971">
                  <c:v>0.14212764808383199</c:v>
                </c:pt>
                <c:pt idx="972">
                  <c:v>0.13992949081266801</c:v>
                </c:pt>
                <c:pt idx="973">
                  <c:v>0.13739015384296599</c:v>
                </c:pt>
                <c:pt idx="974">
                  <c:v>0.13466746846331401</c:v>
                </c:pt>
                <c:pt idx="975">
                  <c:v>0.13183169012712001</c:v>
                </c:pt>
                <c:pt idx="976">
                  <c:v>0.12858990256703401</c:v>
                </c:pt>
                <c:pt idx="977">
                  <c:v>0.124300425456844</c:v>
                </c:pt>
                <c:pt idx="978">
                  <c:v>0.11927914467912799</c:v>
                </c:pt>
                <c:pt idx="979">
                  <c:v>0.113343881659761</c:v>
                </c:pt>
                <c:pt idx="980">
                  <c:v>0.10559723422093199</c:v>
                </c:pt>
                <c:pt idx="981">
                  <c:v>9.6078203544136806E-2</c:v>
                </c:pt>
                <c:pt idx="982">
                  <c:v>8.5744378737700702E-2</c:v>
                </c:pt>
                <c:pt idx="983">
                  <c:v>7.5778766569012099E-2</c:v>
                </c:pt>
                <c:pt idx="984">
                  <c:v>6.7474517710559095E-2</c:v>
                </c:pt>
                <c:pt idx="985">
                  <c:v>6.120825053021E-2</c:v>
                </c:pt>
                <c:pt idx="986">
                  <c:v>5.7069221353883398E-2</c:v>
                </c:pt>
                <c:pt idx="987">
                  <c:v>5.53018961893623E-2</c:v>
                </c:pt>
                <c:pt idx="988">
                  <c:v>5.47829894713645E-2</c:v>
                </c:pt>
                <c:pt idx="989">
                  <c:v>5.4564062779890399E-2</c:v>
                </c:pt>
                <c:pt idx="990">
                  <c:v>5.4527921492273798E-2</c:v>
                </c:pt>
                <c:pt idx="991">
                  <c:v>5.55430564180086E-2</c:v>
                </c:pt>
                <c:pt idx="992">
                  <c:v>5.8001883641717197E-2</c:v>
                </c:pt>
                <c:pt idx="993">
                  <c:v>6.0216471413842197E-2</c:v>
                </c:pt>
                <c:pt idx="994">
                  <c:v>6.0756540839166602E-2</c:v>
                </c:pt>
                <c:pt idx="995">
                  <c:v>6.0565358567176597E-2</c:v>
                </c:pt>
                <c:pt idx="996">
                  <c:v>6.0631851775959297E-2</c:v>
                </c:pt>
                <c:pt idx="997">
                  <c:v>6.0184580045024798E-2</c:v>
                </c:pt>
                <c:pt idx="998">
                  <c:v>5.9339069790593703E-2</c:v>
                </c:pt>
                <c:pt idx="999">
                  <c:v>5.8409380398913698E-2</c:v>
                </c:pt>
                <c:pt idx="1000">
                  <c:v>5.6807576948155802E-2</c:v>
                </c:pt>
                <c:pt idx="1001">
                  <c:v>5.4043318089056602E-2</c:v>
                </c:pt>
                <c:pt idx="1002">
                  <c:v>4.9528508599378102E-2</c:v>
                </c:pt>
                <c:pt idx="1003">
                  <c:v>4.3231271646029502E-2</c:v>
                </c:pt>
                <c:pt idx="1004">
                  <c:v>3.5095003704079301E-2</c:v>
                </c:pt>
                <c:pt idx="1005">
                  <c:v>2.5427146594410099E-2</c:v>
                </c:pt>
                <c:pt idx="1006">
                  <c:v>1.5865649882504201E-2</c:v>
                </c:pt>
                <c:pt idx="1007">
                  <c:v>7.2538484229877197E-3</c:v>
                </c:pt>
                <c:pt idx="1008">
                  <c:v>-6.7147577925588404E-4</c:v>
                </c:pt>
                <c:pt idx="1009">
                  <c:v>-8.4325043884574107E-3</c:v>
                </c:pt>
                <c:pt idx="1010">
                  <c:v>-1.49457646163634E-2</c:v>
                </c:pt>
                <c:pt idx="1011">
                  <c:v>-1.89022840651468E-2</c:v>
                </c:pt>
                <c:pt idx="1012">
                  <c:v>-1.98459751551135E-2</c:v>
                </c:pt>
                <c:pt idx="1013">
                  <c:v>-1.7797040406071801E-2</c:v>
                </c:pt>
                <c:pt idx="1014">
                  <c:v>-1.34769818173451E-2</c:v>
                </c:pt>
                <c:pt idx="1015">
                  <c:v>-7.5520608065735503E-3</c:v>
                </c:pt>
                <c:pt idx="1016">
                  <c:v>-4.32643629767491E-4</c:v>
                </c:pt>
                <c:pt idx="1017">
                  <c:v>8.2340211691573004E-3</c:v>
                </c:pt>
                <c:pt idx="1018">
                  <c:v>1.8431172791150901E-2</c:v>
                </c:pt>
                <c:pt idx="1019">
                  <c:v>2.8779601423896701E-2</c:v>
                </c:pt>
                <c:pt idx="1020">
                  <c:v>3.7809915059330297E-2</c:v>
                </c:pt>
                <c:pt idx="1021">
                  <c:v>4.5228682528403702E-2</c:v>
                </c:pt>
                <c:pt idx="1022">
                  <c:v>5.0973638236092397E-2</c:v>
                </c:pt>
                <c:pt idx="1023">
                  <c:v>5.4641562805199703E-2</c:v>
                </c:pt>
                <c:pt idx="1024">
                  <c:v>5.5429883345247503E-2</c:v>
                </c:pt>
                <c:pt idx="1025">
                  <c:v>5.3018860576889898E-2</c:v>
                </c:pt>
                <c:pt idx="1026">
                  <c:v>4.8156024593225703E-2</c:v>
                </c:pt>
                <c:pt idx="1027">
                  <c:v>4.0823420500524898E-2</c:v>
                </c:pt>
                <c:pt idx="1028">
                  <c:v>3.0896931148057302E-2</c:v>
                </c:pt>
                <c:pt idx="1029">
                  <c:v>1.8805499331391098E-2</c:v>
                </c:pt>
                <c:pt idx="1030">
                  <c:v>4.5630800428434802E-3</c:v>
                </c:pt>
                <c:pt idx="1031">
                  <c:v>-1.16685401953229E-2</c:v>
                </c:pt>
                <c:pt idx="1032">
                  <c:v>-2.8572026011767799E-2</c:v>
                </c:pt>
                <c:pt idx="1033">
                  <c:v>-4.4240987773004101E-2</c:v>
                </c:pt>
                <c:pt idx="1034">
                  <c:v>-5.7777004453539303E-2</c:v>
                </c:pt>
                <c:pt idx="1035">
                  <c:v>-6.9422811349804395E-2</c:v>
                </c:pt>
                <c:pt idx="1036">
                  <c:v>-7.9573034815786703E-2</c:v>
                </c:pt>
                <c:pt idx="1037">
                  <c:v>-8.7544704794697795E-2</c:v>
                </c:pt>
                <c:pt idx="1038">
                  <c:v>-9.2690522652214502E-2</c:v>
                </c:pt>
                <c:pt idx="1039">
                  <c:v>-9.5190574397487293E-2</c:v>
                </c:pt>
                <c:pt idx="1040">
                  <c:v>-9.5621355590340504E-2</c:v>
                </c:pt>
                <c:pt idx="1041">
                  <c:v>-9.4207648102465194E-2</c:v>
                </c:pt>
                <c:pt idx="1042">
                  <c:v>-9.1945916273475398E-2</c:v>
                </c:pt>
                <c:pt idx="1043">
                  <c:v>-9.0531782313914802E-2</c:v>
                </c:pt>
                <c:pt idx="1044">
                  <c:v>-9.0346575927221007E-2</c:v>
                </c:pt>
                <c:pt idx="1045">
                  <c:v>-9.0729870462041506E-2</c:v>
                </c:pt>
                <c:pt idx="1046">
                  <c:v>-9.1083612419390406E-2</c:v>
                </c:pt>
                <c:pt idx="1047">
                  <c:v>-9.1494192693800505E-2</c:v>
                </c:pt>
                <c:pt idx="1048">
                  <c:v>-9.1651547619333598E-2</c:v>
                </c:pt>
                <c:pt idx="1049">
                  <c:v>-9.2354525475081994E-2</c:v>
                </c:pt>
                <c:pt idx="1050">
                  <c:v>-9.5658116625719602E-2</c:v>
                </c:pt>
                <c:pt idx="1051">
                  <c:v>-0.10255825569758099</c:v>
                </c:pt>
                <c:pt idx="1052">
                  <c:v>-0.112766578823812</c:v>
                </c:pt>
                <c:pt idx="1053">
                  <c:v>-0.12547758952587501</c:v>
                </c:pt>
                <c:pt idx="1054">
                  <c:v>-0.13942669064435101</c:v>
                </c:pt>
                <c:pt idx="1055">
                  <c:v>-0.15305105244756001</c:v>
                </c:pt>
                <c:pt idx="1056">
                  <c:v>-0.16548185926016201</c:v>
                </c:pt>
                <c:pt idx="1057">
                  <c:v>-0.17633554611448199</c:v>
                </c:pt>
                <c:pt idx="1058">
                  <c:v>-0.184356426767701</c:v>
                </c:pt>
                <c:pt idx="1059">
                  <c:v>-0.18852333210219099</c:v>
                </c:pt>
                <c:pt idx="1060">
                  <c:v>-0.18928529388009699</c:v>
                </c:pt>
                <c:pt idx="1061">
                  <c:v>-0.187590772870706</c:v>
                </c:pt>
                <c:pt idx="1062">
                  <c:v>-0.18457711907129601</c:v>
                </c:pt>
                <c:pt idx="1063">
                  <c:v>-0.18143973328209101</c:v>
                </c:pt>
                <c:pt idx="1064">
                  <c:v>-0.178479644543028</c:v>
                </c:pt>
                <c:pt idx="1065">
                  <c:v>-0.17550751515892499</c:v>
                </c:pt>
                <c:pt idx="1066">
                  <c:v>-0.17243977746348299</c:v>
                </c:pt>
                <c:pt idx="1067">
                  <c:v>-0.16827230589419101</c:v>
                </c:pt>
                <c:pt idx="1068">
                  <c:v>-0.162159254829914</c:v>
                </c:pt>
                <c:pt idx="1069">
                  <c:v>-0.15457042636569601</c:v>
                </c:pt>
                <c:pt idx="1070">
                  <c:v>-0.14718606164310299</c:v>
                </c:pt>
                <c:pt idx="1071">
                  <c:v>-0.141243083740174</c:v>
                </c:pt>
                <c:pt idx="1072">
                  <c:v>-0.136529593240027</c:v>
                </c:pt>
                <c:pt idx="1073">
                  <c:v>-0.133424373843362</c:v>
                </c:pt>
                <c:pt idx="1074">
                  <c:v>-0.13349972993284601</c:v>
                </c:pt>
                <c:pt idx="1075">
                  <c:v>-0.13697591405875201</c:v>
                </c:pt>
                <c:pt idx="1076">
                  <c:v>-0.14316923412138599</c:v>
                </c:pt>
                <c:pt idx="1077">
                  <c:v>-0.15072476716410901</c:v>
                </c:pt>
                <c:pt idx="1078">
                  <c:v>-0.15789489577933399</c:v>
                </c:pt>
                <c:pt idx="1079">
                  <c:v>-0.16488119030425699</c:v>
                </c:pt>
                <c:pt idx="1080">
                  <c:v>-0.172709255879333</c:v>
                </c:pt>
                <c:pt idx="1081">
                  <c:v>-0.18117510514622601</c:v>
                </c:pt>
                <c:pt idx="1082">
                  <c:v>-0.18851879899371399</c:v>
                </c:pt>
                <c:pt idx="1083">
                  <c:v>-0.19385213404898699</c:v>
                </c:pt>
                <c:pt idx="1084">
                  <c:v>-0.19645579867537799</c:v>
                </c:pt>
                <c:pt idx="1085">
                  <c:v>-0.194704312449792</c:v>
                </c:pt>
                <c:pt idx="1086">
                  <c:v>-0.188952590983857</c:v>
                </c:pt>
                <c:pt idx="1087">
                  <c:v>-0.180548196401775</c:v>
                </c:pt>
                <c:pt idx="1088">
                  <c:v>-0.17027651305632499</c:v>
                </c:pt>
                <c:pt idx="1089">
                  <c:v>-0.15854176732914799</c:v>
                </c:pt>
                <c:pt idx="1090">
                  <c:v>-0.14576774163373599</c:v>
                </c:pt>
                <c:pt idx="1091">
                  <c:v>-0.13299077990171701</c:v>
                </c:pt>
                <c:pt idx="1092">
                  <c:v>-0.12064689753982499</c:v>
                </c:pt>
                <c:pt idx="1093">
                  <c:v>-0.108724872848601</c:v>
                </c:pt>
                <c:pt idx="1094">
                  <c:v>-9.6930530520809396E-2</c:v>
                </c:pt>
                <c:pt idx="1095">
                  <c:v>-8.6530511333902702E-2</c:v>
                </c:pt>
                <c:pt idx="1096">
                  <c:v>-7.9033323829337698E-2</c:v>
                </c:pt>
                <c:pt idx="1097">
                  <c:v>-7.46668995003716E-2</c:v>
                </c:pt>
                <c:pt idx="1098">
                  <c:v>-7.3187383863030503E-2</c:v>
                </c:pt>
                <c:pt idx="1099">
                  <c:v>-7.3053349466460901E-2</c:v>
                </c:pt>
                <c:pt idx="1100">
                  <c:v>-7.3629993267366897E-2</c:v>
                </c:pt>
                <c:pt idx="1101">
                  <c:v>-7.5099377281876406E-2</c:v>
                </c:pt>
                <c:pt idx="1102">
                  <c:v>-7.6473721032415204E-2</c:v>
                </c:pt>
                <c:pt idx="1103">
                  <c:v>-7.6399513516899401E-2</c:v>
                </c:pt>
                <c:pt idx="1104">
                  <c:v>-7.3475750774831497E-2</c:v>
                </c:pt>
                <c:pt idx="1105">
                  <c:v>-6.7003025173694802E-2</c:v>
                </c:pt>
                <c:pt idx="1106">
                  <c:v>-5.6681034049539697E-2</c:v>
                </c:pt>
                <c:pt idx="1107">
                  <c:v>-4.2175620436086803E-2</c:v>
                </c:pt>
                <c:pt idx="1108">
                  <c:v>-2.48776409125917E-2</c:v>
                </c:pt>
                <c:pt idx="1109">
                  <c:v>-7.0623060931379799E-3</c:v>
                </c:pt>
                <c:pt idx="1110">
                  <c:v>1.0056336888396401E-2</c:v>
                </c:pt>
                <c:pt idx="1111">
                  <c:v>2.6156091651789899E-2</c:v>
                </c:pt>
                <c:pt idx="1112">
                  <c:v>4.0578806229012797E-2</c:v>
                </c:pt>
                <c:pt idx="1113">
                  <c:v>5.1718699426051298E-2</c:v>
                </c:pt>
                <c:pt idx="1114">
                  <c:v>5.9073773976136799E-2</c:v>
                </c:pt>
                <c:pt idx="1115">
                  <c:v>6.2563219578026505E-2</c:v>
                </c:pt>
                <c:pt idx="1116">
                  <c:v>6.1916844956179398E-2</c:v>
                </c:pt>
                <c:pt idx="1117">
                  <c:v>5.8626068509770597E-2</c:v>
                </c:pt>
                <c:pt idx="1118">
                  <c:v>5.4100928368730802E-2</c:v>
                </c:pt>
                <c:pt idx="1119">
                  <c:v>4.8337232968585803E-2</c:v>
                </c:pt>
                <c:pt idx="1120">
                  <c:v>4.1323115757681099E-2</c:v>
                </c:pt>
                <c:pt idx="1121">
                  <c:v>3.3427482906025201E-2</c:v>
                </c:pt>
                <c:pt idx="1122">
                  <c:v>2.5370374422249702E-2</c:v>
                </c:pt>
                <c:pt idx="1123">
                  <c:v>1.8641407948403899E-2</c:v>
                </c:pt>
                <c:pt idx="1124">
                  <c:v>1.36067181084396E-2</c:v>
                </c:pt>
                <c:pt idx="1125">
                  <c:v>9.7959200526114305E-3</c:v>
                </c:pt>
                <c:pt idx="1126">
                  <c:v>7.5934830166285603E-3</c:v>
                </c:pt>
                <c:pt idx="1127">
                  <c:v>6.86914370170035E-3</c:v>
                </c:pt>
                <c:pt idx="1128">
                  <c:v>6.9464596826403604E-3</c:v>
                </c:pt>
                <c:pt idx="1129">
                  <c:v>8.0128158453068293E-3</c:v>
                </c:pt>
                <c:pt idx="1130">
                  <c:v>1.08049666443023E-2</c:v>
                </c:pt>
                <c:pt idx="1131">
                  <c:v>1.5903696281569301E-2</c:v>
                </c:pt>
                <c:pt idx="1132">
                  <c:v>2.3615058414916401E-2</c:v>
                </c:pt>
                <c:pt idx="1133">
                  <c:v>3.33488149982233E-2</c:v>
                </c:pt>
                <c:pt idx="1134">
                  <c:v>4.4135780261689302E-2</c:v>
                </c:pt>
                <c:pt idx="1135">
                  <c:v>5.5300079983778901E-2</c:v>
                </c:pt>
                <c:pt idx="1136">
                  <c:v>6.6854777068282301E-2</c:v>
                </c:pt>
                <c:pt idx="1137">
                  <c:v>7.8372685996819902E-2</c:v>
                </c:pt>
                <c:pt idx="1138">
                  <c:v>8.8762661828918996E-2</c:v>
                </c:pt>
                <c:pt idx="1139">
                  <c:v>9.7579179061009602E-2</c:v>
                </c:pt>
                <c:pt idx="1140">
                  <c:v>0.10531113270499699</c:v>
                </c:pt>
                <c:pt idx="1141">
                  <c:v>0.112046715059947</c:v>
                </c:pt>
                <c:pt idx="1142">
                  <c:v>0.117511360449852</c:v>
                </c:pt>
                <c:pt idx="1143">
                  <c:v>0.12152164057912999</c:v>
                </c:pt>
                <c:pt idx="1144">
                  <c:v>0.123661347186364</c:v>
                </c:pt>
                <c:pt idx="1145">
                  <c:v>0.124766738850478</c:v>
                </c:pt>
                <c:pt idx="1146">
                  <c:v>0.125770358465775</c:v>
                </c:pt>
                <c:pt idx="1147">
                  <c:v>0.127261398226342</c:v>
                </c:pt>
                <c:pt idx="1148">
                  <c:v>0.12997369238244499</c:v>
                </c:pt>
                <c:pt idx="1149">
                  <c:v>0.132891582097733</c:v>
                </c:pt>
                <c:pt idx="1150">
                  <c:v>0.13481300778876801</c:v>
                </c:pt>
                <c:pt idx="1151">
                  <c:v>0.13664746105456901</c:v>
                </c:pt>
                <c:pt idx="1152">
                  <c:v>0.138917131470529</c:v>
                </c:pt>
                <c:pt idx="1153">
                  <c:v>0.140706972965597</c:v>
                </c:pt>
                <c:pt idx="1154">
                  <c:v>0.14191044810494499</c:v>
                </c:pt>
                <c:pt idx="1155">
                  <c:v>0.14337033297396001</c:v>
                </c:pt>
                <c:pt idx="1156">
                  <c:v>0.145373361953677</c:v>
                </c:pt>
                <c:pt idx="1157">
                  <c:v>0.14765848100738499</c:v>
                </c:pt>
                <c:pt idx="1158">
                  <c:v>0.14994868176248599</c:v>
                </c:pt>
                <c:pt idx="1159">
                  <c:v>0.151882656407235</c:v>
                </c:pt>
                <c:pt idx="1160">
                  <c:v>0.15341928230622401</c:v>
                </c:pt>
                <c:pt idx="1161">
                  <c:v>0.154413141162935</c:v>
                </c:pt>
                <c:pt idx="1162">
                  <c:v>0.155078058116635</c:v>
                </c:pt>
                <c:pt idx="1163">
                  <c:v>0.15500617593546701</c:v>
                </c:pt>
                <c:pt idx="1164">
                  <c:v>0.15315123488951801</c:v>
                </c:pt>
                <c:pt idx="1165">
                  <c:v>0.14948644361913099</c:v>
                </c:pt>
                <c:pt idx="1166">
                  <c:v>0.144085506957914</c:v>
                </c:pt>
                <c:pt idx="1167">
                  <c:v>0.137344457393515</c:v>
                </c:pt>
                <c:pt idx="1168">
                  <c:v>0.129961995961342</c:v>
                </c:pt>
                <c:pt idx="1169">
                  <c:v>0.122196685345419</c:v>
                </c:pt>
                <c:pt idx="1170">
                  <c:v>0.113909059635735</c:v>
                </c:pt>
                <c:pt idx="1171">
                  <c:v>0.105300940025713</c:v>
                </c:pt>
                <c:pt idx="1172">
                  <c:v>9.7198928357145595E-2</c:v>
                </c:pt>
                <c:pt idx="1173">
                  <c:v>8.9956316503658401E-2</c:v>
                </c:pt>
                <c:pt idx="1174">
                  <c:v>8.3465439342357506E-2</c:v>
                </c:pt>
                <c:pt idx="1175">
                  <c:v>7.7922964628689195E-2</c:v>
                </c:pt>
                <c:pt idx="1176">
                  <c:v>7.3680432485849101E-2</c:v>
                </c:pt>
                <c:pt idx="1177">
                  <c:v>7.1713598733070996E-2</c:v>
                </c:pt>
                <c:pt idx="1178">
                  <c:v>7.2912207467335094E-2</c:v>
                </c:pt>
                <c:pt idx="1179">
                  <c:v>7.6674063721249394E-2</c:v>
                </c:pt>
                <c:pt idx="1180">
                  <c:v>8.1735145703729806E-2</c:v>
                </c:pt>
                <c:pt idx="1181">
                  <c:v>8.7345422672138795E-2</c:v>
                </c:pt>
                <c:pt idx="1182">
                  <c:v>9.3085850479532994E-2</c:v>
                </c:pt>
                <c:pt idx="1183">
                  <c:v>9.8544942512883801E-2</c:v>
                </c:pt>
                <c:pt idx="1184">
                  <c:v>0.102865834932285</c:v>
                </c:pt>
                <c:pt idx="1185">
                  <c:v>0.105102731227272</c:v>
                </c:pt>
                <c:pt idx="1186">
                  <c:v>0.10546276551101701</c:v>
                </c:pt>
                <c:pt idx="1187">
                  <c:v>0.10539693877744</c:v>
                </c:pt>
                <c:pt idx="1188">
                  <c:v>0.105732340965183</c:v>
                </c:pt>
                <c:pt idx="1189">
                  <c:v>0.10598480064230401</c:v>
                </c:pt>
                <c:pt idx="1190">
                  <c:v>0.105764165389805</c:v>
                </c:pt>
                <c:pt idx="1191">
                  <c:v>0.105404103612456</c:v>
                </c:pt>
                <c:pt idx="1192">
                  <c:v>0.10501943777886701</c:v>
                </c:pt>
                <c:pt idx="1193">
                  <c:v>0.104364533534731</c:v>
                </c:pt>
                <c:pt idx="1194">
                  <c:v>0.103329076683276</c:v>
                </c:pt>
                <c:pt idx="1195">
                  <c:v>0.102943531938058</c:v>
                </c:pt>
                <c:pt idx="1196">
                  <c:v>0.103742696393668</c:v>
                </c:pt>
                <c:pt idx="1197">
                  <c:v>0.104239138778126</c:v>
                </c:pt>
                <c:pt idx="1198">
                  <c:v>0.104049400602879</c:v>
                </c:pt>
                <c:pt idx="1199">
                  <c:v>0.10402722463229901</c:v>
                </c:pt>
                <c:pt idx="1200">
                  <c:v>0.104016134301657</c:v>
                </c:pt>
                <c:pt idx="1201">
                  <c:v>0.104217905791195</c:v>
                </c:pt>
                <c:pt idx="1202">
                  <c:v>0.10569149853031901</c:v>
                </c:pt>
                <c:pt idx="1203">
                  <c:v>0.109848922603867</c:v>
                </c:pt>
                <c:pt idx="1204">
                  <c:v>0.11817664534441701</c:v>
                </c:pt>
                <c:pt idx="1205">
                  <c:v>0.12957065233180201</c:v>
                </c:pt>
                <c:pt idx="1206">
                  <c:v>0.14240595489980101</c:v>
                </c:pt>
                <c:pt idx="1207">
                  <c:v>0.156197581755052</c:v>
                </c:pt>
                <c:pt idx="1208">
                  <c:v>0.16968897752841</c:v>
                </c:pt>
                <c:pt idx="1209">
                  <c:v>0.18205788456136501</c:v>
                </c:pt>
                <c:pt idx="1210">
                  <c:v>0.19284311524412701</c:v>
                </c:pt>
                <c:pt idx="1211">
                  <c:v>0.20215076444157101</c:v>
                </c:pt>
                <c:pt idx="1212">
                  <c:v>0.211266353119062</c:v>
                </c:pt>
                <c:pt idx="1213">
                  <c:v>0.22033459669140101</c:v>
                </c:pt>
                <c:pt idx="1214">
                  <c:v>0.228251056770821</c:v>
                </c:pt>
                <c:pt idx="1215">
                  <c:v>0.23372929941985701</c:v>
                </c:pt>
                <c:pt idx="1216">
                  <c:v>0.23651227689354301</c:v>
                </c:pt>
                <c:pt idx="1217">
                  <c:v>0.23753973462327899</c:v>
                </c:pt>
                <c:pt idx="1218">
                  <c:v>0.23636442726152601</c:v>
                </c:pt>
                <c:pt idx="1219">
                  <c:v>0.23225422420644301</c:v>
                </c:pt>
                <c:pt idx="1220">
                  <c:v>0.22668674656787799</c:v>
                </c:pt>
                <c:pt idx="1221">
                  <c:v>0.221245995794733</c:v>
                </c:pt>
                <c:pt idx="1222">
                  <c:v>0.217270862258891</c:v>
                </c:pt>
                <c:pt idx="1223">
                  <c:v>0.21517213400708099</c:v>
                </c:pt>
                <c:pt idx="1224">
                  <c:v>0.21375335159112199</c:v>
                </c:pt>
                <c:pt idx="1225">
                  <c:v>0.212113103140777</c:v>
                </c:pt>
                <c:pt idx="1226">
                  <c:v>0.209826311012142</c:v>
                </c:pt>
                <c:pt idx="1227">
                  <c:v>0.206759425610192</c:v>
                </c:pt>
                <c:pt idx="1228">
                  <c:v>0.20287495114642101</c:v>
                </c:pt>
                <c:pt idx="1229">
                  <c:v>0.19858334255622001</c:v>
                </c:pt>
                <c:pt idx="1230">
                  <c:v>0.19487005405688501</c:v>
                </c:pt>
                <c:pt idx="1231">
                  <c:v>0.19161251761911799</c:v>
                </c:pt>
                <c:pt idx="1232">
                  <c:v>0.18813618462870299</c:v>
                </c:pt>
                <c:pt idx="1233">
                  <c:v>0.18474692633626</c:v>
                </c:pt>
                <c:pt idx="1234">
                  <c:v>0.180817698553179</c:v>
                </c:pt>
                <c:pt idx="1235">
                  <c:v>0.17590257552732599</c:v>
                </c:pt>
                <c:pt idx="1236">
                  <c:v>0.16980161438153399</c:v>
                </c:pt>
                <c:pt idx="1237">
                  <c:v>0.16172554342915599</c:v>
                </c:pt>
                <c:pt idx="1238">
                  <c:v>0.15170465533361599</c:v>
                </c:pt>
                <c:pt idx="1239">
                  <c:v>0.14068058461361899</c:v>
                </c:pt>
                <c:pt idx="1240">
                  <c:v>0.131078083876526</c:v>
                </c:pt>
                <c:pt idx="1241">
                  <c:v>0.124409940286489</c:v>
                </c:pt>
                <c:pt idx="1242">
                  <c:v>0.12066779711574301</c:v>
                </c:pt>
                <c:pt idx="1243">
                  <c:v>0.12029622456221099</c:v>
                </c:pt>
                <c:pt idx="1244">
                  <c:v>0.123824921019629</c:v>
                </c:pt>
                <c:pt idx="1245">
                  <c:v>0.13095641898792801</c:v>
                </c:pt>
                <c:pt idx="1246">
                  <c:v>0.14073548768362501</c:v>
                </c:pt>
                <c:pt idx="1247">
                  <c:v>0.151625602380382</c:v>
                </c:pt>
                <c:pt idx="1248">
                  <c:v>0.16152956171587199</c:v>
                </c:pt>
                <c:pt idx="1249">
                  <c:v>0.16997200360217199</c:v>
                </c:pt>
                <c:pt idx="1250">
                  <c:v>0.177778439502564</c:v>
                </c:pt>
                <c:pt idx="1251">
                  <c:v>0.185768119029184</c:v>
                </c:pt>
                <c:pt idx="1252">
                  <c:v>0.194461991457585</c:v>
                </c:pt>
                <c:pt idx="1253">
                  <c:v>0.20268821667147099</c:v>
                </c:pt>
                <c:pt idx="1254">
                  <c:v>0.20825511462538401</c:v>
                </c:pt>
                <c:pt idx="1255">
                  <c:v>0.21031447229977199</c:v>
                </c:pt>
                <c:pt idx="1256">
                  <c:v>0.20934724592821</c:v>
                </c:pt>
                <c:pt idx="1257">
                  <c:v>0.20505988760997401</c:v>
                </c:pt>
                <c:pt idx="1258">
                  <c:v>0.19646095011450301</c:v>
                </c:pt>
                <c:pt idx="1259">
                  <c:v>0.184259767538584</c:v>
                </c:pt>
                <c:pt idx="1260">
                  <c:v>0.169966353191745</c:v>
                </c:pt>
                <c:pt idx="1261">
                  <c:v>0.15443325646707601</c:v>
                </c:pt>
                <c:pt idx="1262">
                  <c:v>0.13815673478979401</c:v>
                </c:pt>
                <c:pt idx="1263">
                  <c:v>0.120963243195006</c:v>
                </c:pt>
                <c:pt idx="1264">
                  <c:v>0.10309861246091601</c:v>
                </c:pt>
                <c:pt idx="1265">
                  <c:v>8.5382126908195494E-2</c:v>
                </c:pt>
                <c:pt idx="1266">
                  <c:v>6.9771838092553301E-2</c:v>
                </c:pt>
                <c:pt idx="1267">
                  <c:v>5.7809305037962298E-2</c:v>
                </c:pt>
                <c:pt idx="1268">
                  <c:v>4.8570905593174202E-2</c:v>
                </c:pt>
                <c:pt idx="1269">
                  <c:v>4.1470436721012201E-2</c:v>
                </c:pt>
                <c:pt idx="1270">
                  <c:v>3.6267503903690802E-2</c:v>
                </c:pt>
                <c:pt idx="1271">
                  <c:v>3.2500406292657102E-2</c:v>
                </c:pt>
                <c:pt idx="1272">
                  <c:v>3.0677525803077099E-2</c:v>
                </c:pt>
                <c:pt idx="1273">
                  <c:v>3.10550848684292E-2</c:v>
                </c:pt>
                <c:pt idx="1274">
                  <c:v>3.2603913033543798E-2</c:v>
                </c:pt>
                <c:pt idx="1275">
                  <c:v>3.4830040634122199E-2</c:v>
                </c:pt>
                <c:pt idx="1276">
                  <c:v>3.7200107869008701E-2</c:v>
                </c:pt>
                <c:pt idx="1277">
                  <c:v>3.9806485641670303E-2</c:v>
                </c:pt>
                <c:pt idx="1278">
                  <c:v>4.3021948552349303E-2</c:v>
                </c:pt>
                <c:pt idx="1279">
                  <c:v>4.5096440861320697E-2</c:v>
                </c:pt>
                <c:pt idx="1280">
                  <c:v>4.5132436753601499E-2</c:v>
                </c:pt>
                <c:pt idx="1281">
                  <c:v>4.40593731719537E-2</c:v>
                </c:pt>
                <c:pt idx="1282">
                  <c:v>4.2182295979116997E-2</c:v>
                </c:pt>
                <c:pt idx="1283">
                  <c:v>3.8622337692492403E-2</c:v>
                </c:pt>
                <c:pt idx="1284">
                  <c:v>3.2923898193125502E-2</c:v>
                </c:pt>
                <c:pt idx="1285">
                  <c:v>2.5376397976948701E-2</c:v>
                </c:pt>
                <c:pt idx="1286">
                  <c:v>1.55188716883488E-2</c:v>
                </c:pt>
                <c:pt idx="1287">
                  <c:v>2.64235706523991E-3</c:v>
                </c:pt>
                <c:pt idx="1288">
                  <c:v>-1.19607531661027E-2</c:v>
                </c:pt>
                <c:pt idx="1289">
                  <c:v>-2.6395901756835701E-2</c:v>
                </c:pt>
                <c:pt idx="1290">
                  <c:v>-4.0284095417386097E-2</c:v>
                </c:pt>
                <c:pt idx="1291">
                  <c:v>-5.4155068798930402E-2</c:v>
                </c:pt>
                <c:pt idx="1292">
                  <c:v>-6.8853282333019294E-2</c:v>
                </c:pt>
                <c:pt idx="1293">
                  <c:v>-8.3547043470062005E-2</c:v>
                </c:pt>
                <c:pt idx="1294">
                  <c:v>-9.6649269719370795E-2</c:v>
                </c:pt>
                <c:pt idx="1295">
                  <c:v>-0.108588191793881</c:v>
                </c:pt>
                <c:pt idx="1296">
                  <c:v>-0.119516373465011</c:v>
                </c:pt>
                <c:pt idx="1297">
                  <c:v>-0.12952596848924</c:v>
                </c:pt>
                <c:pt idx="1298">
                  <c:v>-0.139773825815835</c:v>
                </c:pt>
                <c:pt idx="1299">
                  <c:v>-0.15064072620222199</c:v>
                </c:pt>
                <c:pt idx="1300">
                  <c:v>-0.16143903003872401</c:v>
                </c:pt>
                <c:pt idx="1301">
                  <c:v>-0.17143530288000799</c:v>
                </c:pt>
                <c:pt idx="1302">
                  <c:v>-0.18026801393283201</c:v>
                </c:pt>
                <c:pt idx="1303">
                  <c:v>-0.188311308323316</c:v>
                </c:pt>
                <c:pt idx="1304">
                  <c:v>-0.196667140561962</c:v>
                </c:pt>
                <c:pt idx="1305">
                  <c:v>-0.20562398221550501</c:v>
                </c:pt>
                <c:pt idx="1306">
                  <c:v>-0.21474437905825799</c:v>
                </c:pt>
                <c:pt idx="1307">
                  <c:v>-0.22362716572534</c:v>
                </c:pt>
                <c:pt idx="1308">
                  <c:v>-0.23148552314894699</c:v>
                </c:pt>
                <c:pt idx="1309">
                  <c:v>-0.237745669906337</c:v>
                </c:pt>
                <c:pt idx="1310">
                  <c:v>-0.24245216313398599</c:v>
                </c:pt>
                <c:pt idx="1311">
                  <c:v>-0.24547806997202801</c:v>
                </c:pt>
                <c:pt idx="1312">
                  <c:v>-0.24804370026724701</c:v>
                </c:pt>
                <c:pt idx="1313">
                  <c:v>-0.25176502133862799</c:v>
                </c:pt>
                <c:pt idx="1314">
                  <c:v>-0.25584002628511399</c:v>
                </c:pt>
                <c:pt idx="1315">
                  <c:v>-0.25932910883431098</c:v>
                </c:pt>
                <c:pt idx="1316">
                  <c:v>-0.26310751173060898</c:v>
                </c:pt>
                <c:pt idx="1317">
                  <c:v>-0.26758197250175503</c:v>
                </c:pt>
                <c:pt idx="1318">
                  <c:v>-0.27319855150551497</c:v>
                </c:pt>
                <c:pt idx="1319">
                  <c:v>-0.280334093724875</c:v>
                </c:pt>
                <c:pt idx="1320">
                  <c:v>-0.28812077649418399</c:v>
                </c:pt>
                <c:pt idx="1321">
                  <c:v>-0.29564203468774403</c:v>
                </c:pt>
                <c:pt idx="1322">
                  <c:v>-0.30281973016491098</c:v>
                </c:pt>
                <c:pt idx="1323">
                  <c:v>-0.31005382529761399</c:v>
                </c:pt>
                <c:pt idx="1324">
                  <c:v>-0.31704221636902602</c:v>
                </c:pt>
                <c:pt idx="1325">
                  <c:v>-0.32360869758170302</c:v>
                </c:pt>
                <c:pt idx="1326">
                  <c:v>-0.32901674881648901</c:v>
                </c:pt>
                <c:pt idx="1327">
                  <c:v>-0.33366678824941498</c:v>
                </c:pt>
                <c:pt idx="1328">
                  <c:v>-0.33781519958242301</c:v>
                </c:pt>
                <c:pt idx="1329">
                  <c:v>-0.34123224161716298</c:v>
                </c:pt>
                <c:pt idx="1330">
                  <c:v>-0.343739566523245</c:v>
                </c:pt>
                <c:pt idx="1331">
                  <c:v>-0.34497049179290701</c:v>
                </c:pt>
                <c:pt idx="1332">
                  <c:v>-0.34556163927207401</c:v>
                </c:pt>
                <c:pt idx="1333">
                  <c:v>-0.34565898017449098</c:v>
                </c:pt>
                <c:pt idx="1334">
                  <c:v>-0.34465171957785601</c:v>
                </c:pt>
                <c:pt idx="1335">
                  <c:v>-0.34100599681032001</c:v>
                </c:pt>
                <c:pt idx="1336">
                  <c:v>-0.33497180619021999</c:v>
                </c:pt>
                <c:pt idx="1337">
                  <c:v>-0.32812481396555099</c:v>
                </c:pt>
                <c:pt idx="1338">
                  <c:v>-0.321027526277327</c:v>
                </c:pt>
                <c:pt idx="1339">
                  <c:v>-0.31462158099146698</c:v>
                </c:pt>
                <c:pt idx="1340">
                  <c:v>-0.31027843644089798</c:v>
                </c:pt>
                <c:pt idx="1341">
                  <c:v>-0.30856575751032</c:v>
                </c:pt>
                <c:pt idx="1342">
                  <c:v>-0.30991115059574498</c:v>
                </c:pt>
                <c:pt idx="1343">
                  <c:v>-0.3139988802757</c:v>
                </c:pt>
                <c:pt idx="1344">
                  <c:v>-0.31877932453244001</c:v>
                </c:pt>
                <c:pt idx="1345">
                  <c:v>-0.32295086894772401</c:v>
                </c:pt>
                <c:pt idx="1346">
                  <c:v>-0.326845468642743</c:v>
                </c:pt>
                <c:pt idx="1347">
                  <c:v>-0.33109316771802999</c:v>
                </c:pt>
                <c:pt idx="1348">
                  <c:v>-0.33576843955757801</c:v>
                </c:pt>
                <c:pt idx="1349">
                  <c:v>-0.34087217259290398</c:v>
                </c:pt>
                <c:pt idx="1350">
                  <c:v>-0.34751247223105802</c:v>
                </c:pt>
                <c:pt idx="1351">
                  <c:v>-0.356046212185754</c:v>
                </c:pt>
                <c:pt idx="1352">
                  <c:v>-0.36525940556098702</c:v>
                </c:pt>
                <c:pt idx="1353">
                  <c:v>-0.374306761794717</c:v>
                </c:pt>
                <c:pt idx="1354">
                  <c:v>-0.38281996201659302</c:v>
                </c:pt>
                <c:pt idx="1355">
                  <c:v>-0.38917215459334698</c:v>
                </c:pt>
                <c:pt idx="1356">
                  <c:v>-0.39269874369201402</c:v>
                </c:pt>
                <c:pt idx="1357">
                  <c:v>-0.39466138784335902</c:v>
                </c:pt>
                <c:pt idx="1358">
                  <c:v>-0.39551420929939102</c:v>
                </c:pt>
                <c:pt idx="1359">
                  <c:v>-0.39561249723470499</c:v>
                </c:pt>
                <c:pt idx="1360">
                  <c:v>-0.39500610469502301</c:v>
                </c:pt>
                <c:pt idx="1361">
                  <c:v>-0.39323553744046702</c:v>
                </c:pt>
                <c:pt idx="1362">
                  <c:v>-0.39032682235418797</c:v>
                </c:pt>
                <c:pt idx="1363">
                  <c:v>-0.385683947161364</c:v>
                </c:pt>
                <c:pt idx="1364">
                  <c:v>-0.38003840132783101</c:v>
                </c:pt>
                <c:pt idx="1365">
                  <c:v>-0.375815656290301</c:v>
                </c:pt>
                <c:pt idx="1366">
                  <c:v>-0.37419002603713802</c:v>
                </c:pt>
                <c:pt idx="1367">
                  <c:v>-0.37454081111234</c:v>
                </c:pt>
                <c:pt idx="1368">
                  <c:v>-0.37562712571458501</c:v>
                </c:pt>
                <c:pt idx="1369">
                  <c:v>-0.37711992708717601</c:v>
                </c:pt>
                <c:pt idx="1370">
                  <c:v>-0.379677463452333</c:v>
                </c:pt>
                <c:pt idx="1371">
                  <c:v>-0.38419382418853598</c:v>
                </c:pt>
                <c:pt idx="1372">
                  <c:v>-0.39017624324481098</c:v>
                </c:pt>
                <c:pt idx="1373">
                  <c:v>-0.39648161616997601</c:v>
                </c:pt>
                <c:pt idx="1374">
                  <c:v>-0.40278533620232498</c:v>
                </c:pt>
                <c:pt idx="1375">
                  <c:v>-0.40832957838320399</c:v>
                </c:pt>
                <c:pt idx="1376">
                  <c:v>-0.41309214966801799</c:v>
                </c:pt>
                <c:pt idx="1377">
                  <c:v>-0.417707730131542</c:v>
                </c:pt>
                <c:pt idx="1378">
                  <c:v>-0.42100394630685001</c:v>
                </c:pt>
                <c:pt idx="1379">
                  <c:v>-0.42188019624948903</c:v>
                </c:pt>
                <c:pt idx="1380">
                  <c:v>-0.42020105626265503</c:v>
                </c:pt>
                <c:pt idx="1381">
                  <c:v>-0.41611412808263598</c:v>
                </c:pt>
                <c:pt idx="1382">
                  <c:v>-0.41052358215793999</c:v>
                </c:pt>
                <c:pt idx="1383">
                  <c:v>-0.40436611732684702</c:v>
                </c:pt>
                <c:pt idx="1384">
                  <c:v>-0.39730297950250998</c:v>
                </c:pt>
                <c:pt idx="1385">
                  <c:v>-0.38901521455496402</c:v>
                </c:pt>
                <c:pt idx="1386">
                  <c:v>-0.37966049765884802</c:v>
                </c:pt>
                <c:pt idx="1387">
                  <c:v>-0.36900395896270699</c:v>
                </c:pt>
                <c:pt idx="1388">
                  <c:v>-0.35795066420492899</c:v>
                </c:pt>
                <c:pt idx="1389">
                  <c:v>-0.34756929952099302</c:v>
                </c:pt>
                <c:pt idx="1390">
                  <c:v>-0.33736703613185698</c:v>
                </c:pt>
                <c:pt idx="1391">
                  <c:v>-0.32745657079337998</c:v>
                </c:pt>
                <c:pt idx="1392">
                  <c:v>-0.31770491413365498</c:v>
                </c:pt>
                <c:pt idx="1393">
                  <c:v>-0.30752228526717701</c:v>
                </c:pt>
                <c:pt idx="1394">
                  <c:v>-0.29643581914737499</c:v>
                </c:pt>
                <c:pt idx="1395">
                  <c:v>-0.28328840843263497</c:v>
                </c:pt>
                <c:pt idx="1396">
                  <c:v>-0.268340877573776</c:v>
                </c:pt>
                <c:pt idx="1397">
                  <c:v>-0.25291978094494799</c:v>
                </c:pt>
                <c:pt idx="1398">
                  <c:v>-0.23750254951157199</c:v>
                </c:pt>
                <c:pt idx="1399">
                  <c:v>-0.22304308208661899</c:v>
                </c:pt>
                <c:pt idx="1400">
                  <c:v>-0.21069762895529301</c:v>
                </c:pt>
                <c:pt idx="1401">
                  <c:v>-0.20128221582974801</c:v>
                </c:pt>
                <c:pt idx="1402">
                  <c:v>-0.19489059328598299</c:v>
                </c:pt>
                <c:pt idx="1403">
                  <c:v>-0.18974256700136999</c:v>
                </c:pt>
                <c:pt idx="1404">
                  <c:v>-0.18452652302637701</c:v>
                </c:pt>
                <c:pt idx="1405">
                  <c:v>-0.179157507877276</c:v>
                </c:pt>
                <c:pt idx="1406">
                  <c:v>-0.173684135451735</c:v>
                </c:pt>
                <c:pt idx="1407">
                  <c:v>-0.16772655403766301</c:v>
                </c:pt>
                <c:pt idx="1408">
                  <c:v>-0.16039182830336299</c:v>
                </c:pt>
                <c:pt idx="1409">
                  <c:v>-0.15242098337061799</c:v>
                </c:pt>
                <c:pt idx="1410">
                  <c:v>-0.145365360787958</c:v>
                </c:pt>
                <c:pt idx="1411">
                  <c:v>-0.13928375272566901</c:v>
                </c:pt>
                <c:pt idx="1412">
                  <c:v>-0.13355551430111101</c:v>
                </c:pt>
                <c:pt idx="1413">
                  <c:v>-0.12704881438660501</c:v>
                </c:pt>
                <c:pt idx="1414">
                  <c:v>-0.118552567362723</c:v>
                </c:pt>
                <c:pt idx="1415">
                  <c:v>-0.10866399389426599</c:v>
                </c:pt>
                <c:pt idx="1416">
                  <c:v>-9.7922234661399501E-2</c:v>
                </c:pt>
                <c:pt idx="1417">
                  <c:v>-8.5909039720722599E-2</c:v>
                </c:pt>
                <c:pt idx="1418">
                  <c:v>-7.2982452649955801E-2</c:v>
                </c:pt>
                <c:pt idx="1419">
                  <c:v>-5.9520691084004401E-2</c:v>
                </c:pt>
                <c:pt idx="1420">
                  <c:v>-4.5674728168932102E-2</c:v>
                </c:pt>
                <c:pt idx="1421">
                  <c:v>-3.1711623104592197E-2</c:v>
                </c:pt>
                <c:pt idx="1422">
                  <c:v>-1.72109432156753E-2</c:v>
                </c:pt>
                <c:pt idx="1423">
                  <c:v>-1.6271444199265699E-3</c:v>
                </c:pt>
                <c:pt idx="1424">
                  <c:v>1.45019779278755E-2</c:v>
                </c:pt>
                <c:pt idx="1425">
                  <c:v>3.0209028900417101E-2</c:v>
                </c:pt>
                <c:pt idx="1426">
                  <c:v>4.4765553121641703E-2</c:v>
                </c:pt>
                <c:pt idx="1427">
                  <c:v>5.6888871149208597E-2</c:v>
                </c:pt>
                <c:pt idx="1428">
                  <c:v>6.5234630670766403E-2</c:v>
                </c:pt>
                <c:pt idx="1429">
                  <c:v>6.8940858918042996E-2</c:v>
                </c:pt>
                <c:pt idx="1430">
                  <c:v>6.8003254278921996E-2</c:v>
                </c:pt>
                <c:pt idx="1431">
                  <c:v>6.3182298573888102E-2</c:v>
                </c:pt>
                <c:pt idx="1432">
                  <c:v>5.6204437636378501E-2</c:v>
                </c:pt>
                <c:pt idx="1433">
                  <c:v>4.8502706248077197E-2</c:v>
                </c:pt>
                <c:pt idx="1434">
                  <c:v>4.0673050435614998E-2</c:v>
                </c:pt>
                <c:pt idx="1435">
                  <c:v>3.4689945262271302E-2</c:v>
                </c:pt>
                <c:pt idx="1436">
                  <c:v>3.2221171579116102E-2</c:v>
                </c:pt>
                <c:pt idx="1437">
                  <c:v>3.3624449922951001E-2</c:v>
                </c:pt>
                <c:pt idx="1438">
                  <c:v>3.8156534387256399E-2</c:v>
                </c:pt>
                <c:pt idx="1439">
                  <c:v>4.4249811947321901E-2</c:v>
                </c:pt>
                <c:pt idx="1440">
                  <c:v>5.1434151209012E-2</c:v>
                </c:pt>
                <c:pt idx="1441">
                  <c:v>6.0141070847556703E-2</c:v>
                </c:pt>
                <c:pt idx="1442">
                  <c:v>7.0312979019592395E-2</c:v>
                </c:pt>
                <c:pt idx="1443">
                  <c:v>8.1910381265050694E-2</c:v>
                </c:pt>
                <c:pt idx="1444">
                  <c:v>9.4203857059567603E-2</c:v>
                </c:pt>
                <c:pt idx="1445">
                  <c:v>0.10624910325209</c:v>
                </c:pt>
                <c:pt idx="1446">
                  <c:v>0.11811397769688201</c:v>
                </c:pt>
                <c:pt idx="1447">
                  <c:v>0.12973276299266201</c:v>
                </c:pt>
                <c:pt idx="1448">
                  <c:v>0.14064544861866299</c:v>
                </c:pt>
                <c:pt idx="1449">
                  <c:v>0.15064628820952</c:v>
                </c:pt>
                <c:pt idx="1450">
                  <c:v>0.15949429651970101</c:v>
                </c:pt>
                <c:pt idx="1451">
                  <c:v>0.16668656439266499</c:v>
                </c:pt>
                <c:pt idx="1452">
                  <c:v>0.17184332595204499</c:v>
                </c:pt>
                <c:pt idx="1453">
                  <c:v>0.17516491398655001</c:v>
                </c:pt>
                <c:pt idx="1454">
                  <c:v>0.17732577230816701</c:v>
                </c:pt>
                <c:pt idx="1455">
                  <c:v>0.179033190389879</c:v>
                </c:pt>
                <c:pt idx="1456">
                  <c:v>0.18037132178996701</c:v>
                </c:pt>
                <c:pt idx="1457">
                  <c:v>0.18113487067357201</c:v>
                </c:pt>
                <c:pt idx="1458">
                  <c:v>0.18192710985435201</c:v>
                </c:pt>
                <c:pt idx="1459">
                  <c:v>0.18398661230663901</c:v>
                </c:pt>
                <c:pt idx="1460">
                  <c:v>0.18797667640899901</c:v>
                </c:pt>
                <c:pt idx="1461">
                  <c:v>0.19391940126124699</c:v>
                </c:pt>
                <c:pt idx="1462">
                  <c:v>0.20106115999678401</c:v>
                </c:pt>
                <c:pt idx="1463">
                  <c:v>0.20819979334625</c:v>
                </c:pt>
                <c:pt idx="1464">
                  <c:v>0.21518889275695699</c:v>
                </c:pt>
                <c:pt idx="1465">
                  <c:v>0.222238147620761</c:v>
                </c:pt>
                <c:pt idx="1466">
                  <c:v>0.228566684717807</c:v>
                </c:pt>
                <c:pt idx="1467">
                  <c:v>0.233650280810723</c:v>
                </c:pt>
                <c:pt idx="1468">
                  <c:v>0.237784761767701</c:v>
                </c:pt>
                <c:pt idx="1469">
                  <c:v>0.24136265143664401</c:v>
                </c:pt>
                <c:pt idx="1470">
                  <c:v>0.24454184641452101</c:v>
                </c:pt>
                <c:pt idx="1471">
                  <c:v>0.24657598749807999</c:v>
                </c:pt>
                <c:pt idx="1472">
                  <c:v>0.247203419850268</c:v>
                </c:pt>
                <c:pt idx="1473">
                  <c:v>0.24711936985987701</c:v>
                </c:pt>
                <c:pt idx="1474">
                  <c:v>0.246884300224811</c:v>
                </c:pt>
                <c:pt idx="1475">
                  <c:v>0.246746953584527</c:v>
                </c:pt>
                <c:pt idx="1476">
                  <c:v>0.24718407835578099</c:v>
                </c:pt>
                <c:pt idx="1477">
                  <c:v>0.24846823205173199</c:v>
                </c:pt>
                <c:pt idx="1478">
                  <c:v>0.25065581512718199</c:v>
                </c:pt>
                <c:pt idx="1479">
                  <c:v>0.25386346519327102</c:v>
                </c:pt>
                <c:pt idx="1480">
                  <c:v>0.25769455123652801</c:v>
                </c:pt>
                <c:pt idx="1481">
                  <c:v>0.26115321641593497</c:v>
                </c:pt>
                <c:pt idx="1482">
                  <c:v>0.26333491996785302</c:v>
                </c:pt>
                <c:pt idx="1483">
                  <c:v>0.26435454755885801</c:v>
                </c:pt>
                <c:pt idx="1484">
                  <c:v>0.26465927397362099</c:v>
                </c:pt>
                <c:pt idx="1485">
                  <c:v>0.26378053690388398</c:v>
                </c:pt>
                <c:pt idx="1486">
                  <c:v>0.26157587236427399</c:v>
                </c:pt>
                <c:pt idx="1487">
                  <c:v>0.25867763864950399</c:v>
                </c:pt>
                <c:pt idx="1488">
                  <c:v>0.25499173531791403</c:v>
                </c:pt>
                <c:pt idx="1489">
                  <c:v>0.25035351505998699</c:v>
                </c:pt>
                <c:pt idx="1490">
                  <c:v>0.24527762580517701</c:v>
                </c:pt>
                <c:pt idx="1491">
                  <c:v>0.241353499940509</c:v>
                </c:pt>
                <c:pt idx="1492">
                  <c:v>0.23826533155884699</c:v>
                </c:pt>
                <c:pt idx="1493">
                  <c:v>0.23498080641636401</c:v>
                </c:pt>
                <c:pt idx="1494">
                  <c:v>0.232687633309347</c:v>
                </c:pt>
                <c:pt idx="1495">
                  <c:v>0.232039364386768</c:v>
                </c:pt>
                <c:pt idx="1496">
                  <c:v>0.23224193625060799</c:v>
                </c:pt>
                <c:pt idx="1497">
                  <c:v>0.232394574553768</c:v>
                </c:pt>
                <c:pt idx="1498">
                  <c:v>0.232839707275802</c:v>
                </c:pt>
                <c:pt idx="1499">
                  <c:v>0.23296542178218499</c:v>
                </c:pt>
                <c:pt idx="1500">
                  <c:v>0.23161546798993199</c:v>
                </c:pt>
                <c:pt idx="1501">
                  <c:v>0.229387528430962</c:v>
                </c:pt>
                <c:pt idx="1502">
                  <c:v>0.22723922838417701</c:v>
                </c:pt>
                <c:pt idx="1503">
                  <c:v>0.225791427397949</c:v>
                </c:pt>
                <c:pt idx="1504">
                  <c:v>0.22511465558032601</c:v>
                </c:pt>
                <c:pt idx="1505">
                  <c:v>0.224694402355711</c:v>
                </c:pt>
                <c:pt idx="1506">
                  <c:v>0.22409654750803401</c:v>
                </c:pt>
                <c:pt idx="1507">
                  <c:v>0.22342793032716901</c:v>
                </c:pt>
                <c:pt idx="1508">
                  <c:v>0.22247520545796701</c:v>
                </c:pt>
                <c:pt idx="1509">
                  <c:v>0.22133116898335101</c:v>
                </c:pt>
                <c:pt idx="1510">
                  <c:v>0.22053281840781999</c:v>
                </c:pt>
                <c:pt idx="1511">
                  <c:v>0.22070626142786001</c:v>
                </c:pt>
                <c:pt idx="1512">
                  <c:v>0.223027194620977</c:v>
                </c:pt>
                <c:pt idx="1513">
                  <c:v>0.228039050689789</c:v>
                </c:pt>
                <c:pt idx="1514">
                  <c:v>0.23504668477832499</c:v>
                </c:pt>
                <c:pt idx="1515">
                  <c:v>0.243905729707665</c:v>
                </c:pt>
                <c:pt idx="1516">
                  <c:v>0.25439452548565</c:v>
                </c:pt>
                <c:pt idx="1517">
                  <c:v>0.26548333508802302</c:v>
                </c:pt>
                <c:pt idx="1518">
                  <c:v>0.27614716690937502</c:v>
                </c:pt>
                <c:pt idx="1519">
                  <c:v>0.28611626671463802</c:v>
                </c:pt>
                <c:pt idx="1520">
                  <c:v>0.295465738559411</c:v>
                </c:pt>
                <c:pt idx="1521">
                  <c:v>0.30384334476657099</c:v>
                </c:pt>
                <c:pt idx="1522">
                  <c:v>0.31165052623543998</c:v>
                </c:pt>
                <c:pt idx="1523">
                  <c:v>0.31798664182144898</c:v>
                </c:pt>
                <c:pt idx="1524">
                  <c:v>0.32190352003543199</c:v>
                </c:pt>
                <c:pt idx="1525">
                  <c:v>0.324425415604149</c:v>
                </c:pt>
                <c:pt idx="1526">
                  <c:v>0.32628273988800099</c:v>
                </c:pt>
                <c:pt idx="1527">
                  <c:v>0.32643185265679497</c:v>
                </c:pt>
                <c:pt idx="1528">
                  <c:v>0.324417228779043</c:v>
                </c:pt>
                <c:pt idx="1529">
                  <c:v>0.32174234605954499</c:v>
                </c:pt>
                <c:pt idx="1530">
                  <c:v>0.31945689166008101</c:v>
                </c:pt>
                <c:pt idx="1531">
                  <c:v>0.31744003913732199</c:v>
                </c:pt>
                <c:pt idx="1532">
                  <c:v>0.31503306795810998</c:v>
                </c:pt>
                <c:pt idx="1533">
                  <c:v>0.31174057870814598</c:v>
                </c:pt>
                <c:pt idx="1534">
                  <c:v>0.308223638369439</c:v>
                </c:pt>
                <c:pt idx="1535">
                  <c:v>0.30461145381916199</c:v>
                </c:pt>
                <c:pt idx="1536">
                  <c:v>0.30075850785386199</c:v>
                </c:pt>
                <c:pt idx="1537">
                  <c:v>0.297140259301021</c:v>
                </c:pt>
                <c:pt idx="1538">
                  <c:v>0.29308948014688502</c:v>
                </c:pt>
                <c:pt idx="1539">
                  <c:v>0.28785603550278999</c:v>
                </c:pt>
                <c:pt idx="1540">
                  <c:v>0.28201681610618101</c:v>
                </c:pt>
                <c:pt idx="1541">
                  <c:v>0.27690221530803799</c:v>
                </c:pt>
                <c:pt idx="1542">
                  <c:v>0.27211349838128202</c:v>
                </c:pt>
                <c:pt idx="1543">
                  <c:v>0.26746459369053899</c:v>
                </c:pt>
                <c:pt idx="1544">
                  <c:v>0.26398778910517001</c:v>
                </c:pt>
                <c:pt idx="1545">
                  <c:v>0.26185669020970698</c:v>
                </c:pt>
                <c:pt idx="1546">
                  <c:v>0.26113260765100399</c:v>
                </c:pt>
                <c:pt idx="1547">
                  <c:v>0.26185520423300102</c:v>
                </c:pt>
                <c:pt idx="1548">
                  <c:v>0.26373212218999997</c:v>
                </c:pt>
                <c:pt idx="1549">
                  <c:v>0.26713354707065001</c:v>
                </c:pt>
                <c:pt idx="1550">
                  <c:v>0.27274091733422001</c:v>
                </c:pt>
                <c:pt idx="1551">
                  <c:v>0.28073437181810301</c:v>
                </c:pt>
                <c:pt idx="1552">
                  <c:v>0.28994077548896502</c:v>
                </c:pt>
                <c:pt idx="1553">
                  <c:v>0.29867500511925499</c:v>
                </c:pt>
                <c:pt idx="1554">
                  <c:v>0.30644701687114001</c:v>
                </c:pt>
                <c:pt idx="1555">
                  <c:v>0.31341915109111301</c:v>
                </c:pt>
                <c:pt idx="1556">
                  <c:v>0.319776986881605</c:v>
                </c:pt>
                <c:pt idx="1557">
                  <c:v>0.32621483815754798</c:v>
                </c:pt>
                <c:pt idx="1558">
                  <c:v>0.332715731651959</c:v>
                </c:pt>
                <c:pt idx="1559">
                  <c:v>0.33786433532824101</c:v>
                </c:pt>
                <c:pt idx="1560">
                  <c:v>0.34063332124687301</c:v>
                </c:pt>
                <c:pt idx="1561">
                  <c:v>0.33976308533371702</c:v>
                </c:pt>
                <c:pt idx="1562">
                  <c:v>0.33439438184380399</c:v>
                </c:pt>
                <c:pt idx="1563">
                  <c:v>0.32535555681608003</c:v>
                </c:pt>
                <c:pt idx="1564">
                  <c:v>0.313574195546029</c:v>
                </c:pt>
                <c:pt idx="1565">
                  <c:v>0.30059787922333697</c:v>
                </c:pt>
                <c:pt idx="1566">
                  <c:v>0.28859868843991199</c:v>
                </c:pt>
                <c:pt idx="1567">
                  <c:v>0.27776802380959698</c:v>
                </c:pt>
                <c:pt idx="1568">
                  <c:v>0.26672027940915</c:v>
                </c:pt>
                <c:pt idx="1569">
                  <c:v>0.25581068730453299</c:v>
                </c:pt>
                <c:pt idx="1570">
                  <c:v>0.245875782138056</c:v>
                </c:pt>
                <c:pt idx="1571">
                  <c:v>0.23623206785464601</c:v>
                </c:pt>
                <c:pt idx="1572">
                  <c:v>0.22611316233326201</c:v>
                </c:pt>
                <c:pt idx="1573">
                  <c:v>0.21552422529646301</c:v>
                </c:pt>
                <c:pt idx="1574">
                  <c:v>0.20559534053827999</c:v>
                </c:pt>
                <c:pt idx="1575">
                  <c:v>0.19675379603308199</c:v>
                </c:pt>
                <c:pt idx="1576">
                  <c:v>0.18856328203554701</c:v>
                </c:pt>
                <c:pt idx="1577">
                  <c:v>0.18022105203147001</c:v>
                </c:pt>
                <c:pt idx="1578">
                  <c:v>0.17133281777470499</c:v>
                </c:pt>
                <c:pt idx="1579">
                  <c:v>0.16198762564257199</c:v>
                </c:pt>
                <c:pt idx="1580">
                  <c:v>0.15256355138299299</c:v>
                </c:pt>
                <c:pt idx="1581">
                  <c:v>0.14297828358023301</c:v>
                </c:pt>
                <c:pt idx="1582">
                  <c:v>0.132956373288656</c:v>
                </c:pt>
                <c:pt idx="1583">
                  <c:v>0.123053258074108</c:v>
                </c:pt>
                <c:pt idx="1584">
                  <c:v>0.11361020365216599</c:v>
                </c:pt>
                <c:pt idx="1585">
                  <c:v>0.10539597347065</c:v>
                </c:pt>
                <c:pt idx="1586">
                  <c:v>9.8769189088550799E-2</c:v>
                </c:pt>
                <c:pt idx="1587">
                  <c:v>9.3217497749221501E-2</c:v>
                </c:pt>
                <c:pt idx="1588">
                  <c:v>8.8804296939992505E-2</c:v>
                </c:pt>
                <c:pt idx="1589">
                  <c:v>8.4912549939961598E-2</c:v>
                </c:pt>
                <c:pt idx="1590">
                  <c:v>7.9599556000742894E-2</c:v>
                </c:pt>
                <c:pt idx="1591">
                  <c:v>7.3063788237518995E-2</c:v>
                </c:pt>
                <c:pt idx="1592">
                  <c:v>6.7239394276358902E-2</c:v>
                </c:pt>
                <c:pt idx="1593">
                  <c:v>6.2904706630271506E-2</c:v>
                </c:pt>
                <c:pt idx="1594">
                  <c:v>6.1194897879056999E-2</c:v>
                </c:pt>
                <c:pt idx="1595">
                  <c:v>6.2220453356951901E-2</c:v>
                </c:pt>
                <c:pt idx="1596">
                  <c:v>6.4616034827405702E-2</c:v>
                </c:pt>
                <c:pt idx="1597">
                  <c:v>6.7741056850078404E-2</c:v>
                </c:pt>
                <c:pt idx="1598">
                  <c:v>7.1042485191741001E-2</c:v>
                </c:pt>
                <c:pt idx="1599">
                  <c:v>7.4645816880688901E-2</c:v>
                </c:pt>
                <c:pt idx="1600">
                  <c:v>7.8817233700526901E-2</c:v>
                </c:pt>
                <c:pt idx="1601">
                  <c:v>8.2011078363951606E-2</c:v>
                </c:pt>
                <c:pt idx="1602">
                  <c:v>8.2890993549841793E-2</c:v>
                </c:pt>
                <c:pt idx="1603">
                  <c:v>8.2191033769207306E-2</c:v>
                </c:pt>
                <c:pt idx="1604">
                  <c:v>8.0537813830607194E-2</c:v>
                </c:pt>
                <c:pt idx="1605">
                  <c:v>7.7779446830926705E-2</c:v>
                </c:pt>
                <c:pt idx="1606">
                  <c:v>7.36346110257807E-2</c:v>
                </c:pt>
                <c:pt idx="1607">
                  <c:v>6.7769290504185106E-2</c:v>
                </c:pt>
                <c:pt idx="1608">
                  <c:v>5.9190841685841399E-2</c:v>
                </c:pt>
                <c:pt idx="1609">
                  <c:v>4.6920420262347703E-2</c:v>
                </c:pt>
                <c:pt idx="1610">
                  <c:v>3.15299658602049E-2</c:v>
                </c:pt>
                <c:pt idx="1611">
                  <c:v>1.40679643177216E-2</c:v>
                </c:pt>
                <c:pt idx="1612">
                  <c:v>-5.00000125042286E-3</c:v>
                </c:pt>
                <c:pt idx="1613">
                  <c:v>-2.6115479267274599E-2</c:v>
                </c:pt>
                <c:pt idx="1614">
                  <c:v>-4.9243250450534598E-2</c:v>
                </c:pt>
                <c:pt idx="1615">
                  <c:v>-7.3326164354635404E-2</c:v>
                </c:pt>
                <c:pt idx="1616">
                  <c:v>-9.6782046212361E-2</c:v>
                </c:pt>
                <c:pt idx="1617">
                  <c:v>-0.11924820259145499</c:v>
                </c:pt>
                <c:pt idx="1618">
                  <c:v>-0.14136004746459199</c:v>
                </c:pt>
                <c:pt idx="1619">
                  <c:v>-0.16304064640024199</c:v>
                </c:pt>
                <c:pt idx="1620">
                  <c:v>-0.18331117475740299</c:v>
                </c:pt>
                <c:pt idx="1621">
                  <c:v>-0.20082993929594201</c:v>
                </c:pt>
                <c:pt idx="1622">
                  <c:v>-0.21537755343465201</c:v>
                </c:pt>
                <c:pt idx="1623">
                  <c:v>-0.22660970178579501</c:v>
                </c:pt>
                <c:pt idx="1624">
                  <c:v>-0.233858298786073</c:v>
                </c:pt>
                <c:pt idx="1625">
                  <c:v>-0.23765872024043999</c:v>
                </c:pt>
                <c:pt idx="1626">
                  <c:v>-0.23906210565130101</c:v>
                </c:pt>
                <c:pt idx="1627">
                  <c:v>-0.237634970419137</c:v>
                </c:pt>
                <c:pt idx="1628">
                  <c:v>-0.232824196446624</c:v>
                </c:pt>
                <c:pt idx="1629">
                  <c:v>-0.22617313281454199</c:v>
                </c:pt>
                <c:pt idx="1630">
                  <c:v>-0.219092595364757</c:v>
                </c:pt>
                <c:pt idx="1631">
                  <c:v>-0.21283513365857801</c:v>
                </c:pt>
                <c:pt idx="1632">
                  <c:v>-0.20909814493029</c:v>
                </c:pt>
                <c:pt idx="1633">
                  <c:v>-0.20929852400421001</c:v>
                </c:pt>
                <c:pt idx="1634">
                  <c:v>-0.21396352191698301</c:v>
                </c:pt>
                <c:pt idx="1635">
                  <c:v>-0.22202243690715701</c:v>
                </c:pt>
                <c:pt idx="1636">
                  <c:v>-0.23171339548122699</c:v>
                </c:pt>
                <c:pt idx="1637">
                  <c:v>-0.24177418060376099</c:v>
                </c:pt>
                <c:pt idx="1638">
                  <c:v>-0.251893205025991</c:v>
                </c:pt>
                <c:pt idx="1639">
                  <c:v>-0.26228394224418999</c:v>
                </c:pt>
                <c:pt idx="1640">
                  <c:v>-0.27292751266092202</c:v>
                </c:pt>
                <c:pt idx="1641">
                  <c:v>-0.28301988187271798</c:v>
                </c:pt>
                <c:pt idx="1642">
                  <c:v>-0.29259867532131201</c:v>
                </c:pt>
                <c:pt idx="1643">
                  <c:v>-0.30275033072716701</c:v>
                </c:pt>
                <c:pt idx="1644">
                  <c:v>-0.31326387910262199</c:v>
                </c:pt>
                <c:pt idx="1645">
                  <c:v>-0.32299863622060898</c:v>
                </c:pt>
                <c:pt idx="1646">
                  <c:v>-0.331146699152783</c:v>
                </c:pt>
                <c:pt idx="1647">
                  <c:v>-0.33794652684444298</c:v>
                </c:pt>
                <c:pt idx="1648">
                  <c:v>-0.34480740040181601</c:v>
                </c:pt>
                <c:pt idx="1649">
                  <c:v>-0.35255008918981101</c:v>
                </c:pt>
                <c:pt idx="1650">
                  <c:v>-0.360953387172956</c:v>
                </c:pt>
                <c:pt idx="1651">
                  <c:v>-0.36957372945915301</c:v>
                </c:pt>
                <c:pt idx="1652">
                  <c:v>-0.37809895852381198</c:v>
                </c:pt>
                <c:pt idx="1653">
                  <c:v>-0.38699069073800602</c:v>
                </c:pt>
                <c:pt idx="1654">
                  <c:v>-0.397086031681328</c:v>
                </c:pt>
                <c:pt idx="1655">
                  <c:v>-0.40761654143795201</c:v>
                </c:pt>
                <c:pt idx="1656">
                  <c:v>-0.41680170414691398</c:v>
                </c:pt>
                <c:pt idx="1657">
                  <c:v>-0.42401113035528498</c:v>
                </c:pt>
                <c:pt idx="1658">
                  <c:v>-0.42971723936774697</c:v>
                </c:pt>
                <c:pt idx="1659">
                  <c:v>-0.43411062355000102</c:v>
                </c:pt>
                <c:pt idx="1660">
                  <c:v>-0.43797366594813097</c:v>
                </c:pt>
                <c:pt idx="1661">
                  <c:v>-0.442220250926181</c:v>
                </c:pt>
                <c:pt idx="1662">
                  <c:v>-0.44666275490850499</c:v>
                </c:pt>
                <c:pt idx="1663">
                  <c:v>-0.45125425401615599</c:v>
                </c:pt>
                <c:pt idx="1664">
                  <c:v>-0.455969841649083</c:v>
                </c:pt>
                <c:pt idx="1665">
                  <c:v>-0.46002107457635699</c:v>
                </c:pt>
                <c:pt idx="1666">
                  <c:v>-0.46315716105995097</c:v>
                </c:pt>
                <c:pt idx="1667">
                  <c:v>-0.46618038152190699</c:v>
                </c:pt>
                <c:pt idx="1668">
                  <c:v>-0.46918345209948598</c:v>
                </c:pt>
                <c:pt idx="1669">
                  <c:v>-0.47155778335599902</c:v>
                </c:pt>
                <c:pt idx="1670">
                  <c:v>-0.47260057141890199</c:v>
                </c:pt>
                <c:pt idx="1671">
                  <c:v>-0.47176518168096498</c:v>
                </c:pt>
                <c:pt idx="1672">
                  <c:v>-0.46910633788054901</c:v>
                </c:pt>
                <c:pt idx="1673">
                  <c:v>-0.46550589337102899</c:v>
                </c:pt>
                <c:pt idx="1674">
                  <c:v>-0.46224474535806398</c:v>
                </c:pt>
                <c:pt idx="1675">
                  <c:v>-0.45952180863300002</c:v>
                </c:pt>
                <c:pt idx="1676">
                  <c:v>-0.457119337663347</c:v>
                </c:pt>
                <c:pt idx="1677">
                  <c:v>-0.455072672790306</c:v>
                </c:pt>
                <c:pt idx="1678">
                  <c:v>-0.45435715160055501</c:v>
                </c:pt>
                <c:pt idx="1679">
                  <c:v>-0.45548593505134299</c:v>
                </c:pt>
                <c:pt idx="1680">
                  <c:v>-0.45708569122673798</c:v>
                </c:pt>
                <c:pt idx="1681">
                  <c:v>-0.45717614175893601</c:v>
                </c:pt>
                <c:pt idx="1682">
                  <c:v>-0.45420325672011802</c:v>
                </c:pt>
                <c:pt idx="1683">
                  <c:v>-0.448312214988978</c:v>
                </c:pt>
                <c:pt idx="1684">
                  <c:v>-0.43952585597707899</c:v>
                </c:pt>
                <c:pt idx="1685">
                  <c:v>-0.42828336996169097</c:v>
                </c:pt>
                <c:pt idx="1686">
                  <c:v>-0.41634688943071202</c:v>
                </c:pt>
                <c:pt idx="1687">
                  <c:v>-0.40488909941891399</c:v>
                </c:pt>
                <c:pt idx="1688">
                  <c:v>-0.394420687446982</c:v>
                </c:pt>
                <c:pt idx="1689">
                  <c:v>-0.38552390307985202</c:v>
                </c:pt>
                <c:pt idx="1690">
                  <c:v>-0.37863593782270299</c:v>
                </c:pt>
                <c:pt idx="1691">
                  <c:v>-0.37350487091891199</c:v>
                </c:pt>
                <c:pt idx="1692">
                  <c:v>-0.36990602442304099</c:v>
                </c:pt>
                <c:pt idx="1693">
                  <c:v>-0.36817320461869202</c:v>
                </c:pt>
                <c:pt idx="1694">
                  <c:v>-0.36796461282841803</c:v>
                </c:pt>
                <c:pt idx="1695">
                  <c:v>-0.36820665610007902</c:v>
                </c:pt>
                <c:pt idx="1696">
                  <c:v>-0.36914825898383002</c:v>
                </c:pt>
                <c:pt idx="1697">
                  <c:v>-0.37083457386931101</c:v>
                </c:pt>
                <c:pt idx="1698">
                  <c:v>-0.37232333658949501</c:v>
                </c:pt>
                <c:pt idx="1699">
                  <c:v>-0.37290989427128302</c:v>
                </c:pt>
                <c:pt idx="1700">
                  <c:v>-0.37237901830886599</c:v>
                </c:pt>
                <c:pt idx="1701">
                  <c:v>-0.37141229897210198</c:v>
                </c:pt>
                <c:pt idx="1702">
                  <c:v>-0.37062240545015901</c:v>
                </c:pt>
                <c:pt idx="1703">
                  <c:v>-0.36962820829537502</c:v>
                </c:pt>
                <c:pt idx="1704">
                  <c:v>-0.36862072800293699</c:v>
                </c:pt>
                <c:pt idx="1705">
                  <c:v>-0.36849841608307599</c:v>
                </c:pt>
                <c:pt idx="1706">
                  <c:v>-0.36948227303800402</c:v>
                </c:pt>
                <c:pt idx="1707">
                  <c:v>-0.370390273679022</c:v>
                </c:pt>
                <c:pt idx="1708">
                  <c:v>-0.37015818262030997</c:v>
                </c:pt>
                <c:pt idx="1709">
                  <c:v>-0.36912315214156299</c:v>
                </c:pt>
                <c:pt idx="1710">
                  <c:v>-0.367541369683689</c:v>
                </c:pt>
                <c:pt idx="1711">
                  <c:v>-0.36583025688046</c:v>
                </c:pt>
                <c:pt idx="1712">
                  <c:v>-0.36396754558008998</c:v>
                </c:pt>
                <c:pt idx="1713">
                  <c:v>-0.36177491938029499</c:v>
                </c:pt>
                <c:pt idx="1714">
                  <c:v>-0.35844410375341601</c:v>
                </c:pt>
                <c:pt idx="1715">
                  <c:v>-0.35309869938038002</c:v>
                </c:pt>
                <c:pt idx="1716">
                  <c:v>-0.34596852704242897</c:v>
                </c:pt>
                <c:pt idx="1717">
                  <c:v>-0.33653529780200703</c:v>
                </c:pt>
                <c:pt idx="1718">
                  <c:v>-0.32560427374123802</c:v>
                </c:pt>
                <c:pt idx="1719">
                  <c:v>-0.31427807926569601</c:v>
                </c:pt>
                <c:pt idx="1720">
                  <c:v>-0.301637556660315</c:v>
                </c:pt>
                <c:pt idx="1721">
                  <c:v>-0.286875675517684</c:v>
                </c:pt>
                <c:pt idx="1722">
                  <c:v>-0.270482022426491</c:v>
                </c:pt>
                <c:pt idx="1723">
                  <c:v>-0.25380939075991199</c:v>
                </c:pt>
                <c:pt idx="1724">
                  <c:v>-0.23829160539963601</c:v>
                </c:pt>
                <c:pt idx="1725">
                  <c:v>-0.224516473896504</c:v>
                </c:pt>
                <c:pt idx="1726">
                  <c:v>-0.21206972705296401</c:v>
                </c:pt>
                <c:pt idx="1727">
                  <c:v>-0.20100984006888301</c:v>
                </c:pt>
                <c:pt idx="1728">
                  <c:v>-0.190657999761987</c:v>
                </c:pt>
                <c:pt idx="1729">
                  <c:v>-0.17961445464647099</c:v>
                </c:pt>
                <c:pt idx="1730">
                  <c:v>-0.167794782440814</c:v>
                </c:pt>
                <c:pt idx="1731">
                  <c:v>-0.15505310207561199</c:v>
                </c:pt>
                <c:pt idx="1732">
                  <c:v>-0.140421783986236</c:v>
                </c:pt>
                <c:pt idx="1733">
                  <c:v>-0.12437310474758</c:v>
                </c:pt>
                <c:pt idx="1734">
                  <c:v>-0.109027467558308</c:v>
                </c:pt>
                <c:pt idx="1735">
                  <c:v>-9.5884905245135696E-2</c:v>
                </c:pt>
                <c:pt idx="1736">
                  <c:v>-8.5687048498896398E-2</c:v>
                </c:pt>
                <c:pt idx="1737">
                  <c:v>-7.8556306919941102E-2</c:v>
                </c:pt>
                <c:pt idx="1738">
                  <c:v>-7.3247711294098905E-2</c:v>
                </c:pt>
                <c:pt idx="1739">
                  <c:v>-6.8202454343495603E-2</c:v>
                </c:pt>
                <c:pt idx="1740">
                  <c:v>-6.2759974718980399E-2</c:v>
                </c:pt>
                <c:pt idx="1741">
                  <c:v>-5.5842685751932603E-2</c:v>
                </c:pt>
                <c:pt idx="1742">
                  <c:v>-4.6811457317867899E-2</c:v>
                </c:pt>
                <c:pt idx="1743">
                  <c:v>-3.6700735982293502E-2</c:v>
                </c:pt>
                <c:pt idx="1744">
                  <c:v>-2.5877854921498699E-2</c:v>
                </c:pt>
                <c:pt idx="1745">
                  <c:v>-1.4381636662824099E-2</c:v>
                </c:pt>
                <c:pt idx="1746">
                  <c:v>-2.3464447734721501E-3</c:v>
                </c:pt>
                <c:pt idx="1747">
                  <c:v>1.0743813653769399E-2</c:v>
                </c:pt>
                <c:pt idx="1748">
                  <c:v>2.5751374972809601E-2</c:v>
                </c:pt>
                <c:pt idx="1749">
                  <c:v>4.2688285560833102E-2</c:v>
                </c:pt>
                <c:pt idx="1750">
                  <c:v>6.04563101245802E-2</c:v>
                </c:pt>
                <c:pt idx="1751">
                  <c:v>7.8500053524704502E-2</c:v>
                </c:pt>
                <c:pt idx="1752">
                  <c:v>9.7133383793537406E-2</c:v>
                </c:pt>
                <c:pt idx="1753">
                  <c:v>0.11598609226693</c:v>
                </c:pt>
                <c:pt idx="1754">
                  <c:v>0.133039776414759</c:v>
                </c:pt>
                <c:pt idx="1755">
                  <c:v>0.14732795710927099</c:v>
                </c:pt>
                <c:pt idx="1756">
                  <c:v>0.15941827740859299</c:v>
                </c:pt>
                <c:pt idx="1757">
                  <c:v>0.170568335903616</c:v>
                </c:pt>
                <c:pt idx="1758">
                  <c:v>0.18139065634995299</c:v>
                </c:pt>
                <c:pt idx="1759">
                  <c:v>0.19106655131492101</c:v>
                </c:pt>
                <c:pt idx="1760">
                  <c:v>0.20011970710281299</c:v>
                </c:pt>
                <c:pt idx="1761">
                  <c:v>0.20974271234352601</c:v>
                </c:pt>
                <c:pt idx="1762">
                  <c:v>0.21932060780891199</c:v>
                </c:pt>
                <c:pt idx="1763">
                  <c:v>0.22854041649502099</c:v>
                </c:pt>
                <c:pt idx="1764">
                  <c:v>0.23789305657850901</c:v>
                </c:pt>
                <c:pt idx="1765">
                  <c:v>0.24776726489600501</c:v>
                </c:pt>
                <c:pt idx="1766">
                  <c:v>0.25864270283979801</c:v>
                </c:pt>
                <c:pt idx="1767">
                  <c:v>0.26958618220296698</c:v>
                </c:pt>
                <c:pt idx="1768">
                  <c:v>0.28000795109156601</c:v>
                </c:pt>
                <c:pt idx="1769">
                  <c:v>0.290294390657588</c:v>
                </c:pt>
                <c:pt idx="1770">
                  <c:v>0.300465086712357</c:v>
                </c:pt>
                <c:pt idx="1771">
                  <c:v>0.31112851051038798</c:v>
                </c:pt>
                <c:pt idx="1772">
                  <c:v>0.32349229566375598</c:v>
                </c:pt>
                <c:pt idx="1773">
                  <c:v>0.33672527864421098</c:v>
                </c:pt>
                <c:pt idx="1774">
                  <c:v>0.34926981204278601</c:v>
                </c:pt>
                <c:pt idx="1775">
                  <c:v>0.36146626293742001</c:v>
                </c:pt>
                <c:pt idx="1776">
                  <c:v>0.37370326056558401</c:v>
                </c:pt>
                <c:pt idx="1777">
                  <c:v>0.38510007719778799</c:v>
                </c:pt>
                <c:pt idx="1778">
                  <c:v>0.39457716016543798</c:v>
                </c:pt>
                <c:pt idx="1779">
                  <c:v>0.40205993301915299</c:v>
                </c:pt>
                <c:pt idx="1780">
                  <c:v>0.407319778061421</c:v>
                </c:pt>
                <c:pt idx="1781">
                  <c:v>0.41021115269527803</c:v>
                </c:pt>
                <c:pt idx="1782">
                  <c:v>0.41083910754515102</c:v>
                </c:pt>
                <c:pt idx="1783">
                  <c:v>0.40949443048725098</c:v>
                </c:pt>
                <c:pt idx="1784">
                  <c:v>0.40680981055156001</c:v>
                </c:pt>
                <c:pt idx="1785">
                  <c:v>0.40399329263508799</c:v>
                </c:pt>
                <c:pt idx="1786">
                  <c:v>0.40129016365629799</c:v>
                </c:pt>
                <c:pt idx="1787">
                  <c:v>0.39720735774023103</c:v>
                </c:pt>
                <c:pt idx="1788">
                  <c:v>0.391808110116591</c:v>
                </c:pt>
                <c:pt idx="1789">
                  <c:v>0.38644522890025701</c:v>
                </c:pt>
                <c:pt idx="1790">
                  <c:v>0.38194426602037601</c:v>
                </c:pt>
                <c:pt idx="1791">
                  <c:v>0.37886859033674503</c:v>
                </c:pt>
                <c:pt idx="1792">
                  <c:v>0.377617074981631</c:v>
                </c:pt>
                <c:pt idx="1793">
                  <c:v>0.378434622967596</c:v>
                </c:pt>
                <c:pt idx="1794">
                  <c:v>0.38016881655650397</c:v>
                </c:pt>
                <c:pt idx="1795">
                  <c:v>0.381888513608036</c:v>
                </c:pt>
                <c:pt idx="1796">
                  <c:v>0.38380686464326802</c:v>
                </c:pt>
                <c:pt idx="1797">
                  <c:v>0.38586667408479203</c:v>
                </c:pt>
                <c:pt idx="1798">
                  <c:v>0.388470483302231</c:v>
                </c:pt>
                <c:pt idx="1799">
                  <c:v>0.39280643145524202</c:v>
                </c:pt>
                <c:pt idx="1800">
                  <c:v>0.398772288902914</c:v>
                </c:pt>
                <c:pt idx="1801">
                  <c:v>0.40479279007205299</c:v>
                </c:pt>
                <c:pt idx="1802">
                  <c:v>0.40963072059962902</c:v>
                </c:pt>
                <c:pt idx="1803">
                  <c:v>0.413055286559941</c:v>
                </c:pt>
                <c:pt idx="1804">
                  <c:v>0.415655713695669</c:v>
                </c:pt>
                <c:pt idx="1805">
                  <c:v>0.418131095305595</c:v>
                </c:pt>
                <c:pt idx="1806">
                  <c:v>0.42011841604262701</c:v>
                </c:pt>
                <c:pt idx="1807">
                  <c:v>0.42069674222950998</c:v>
                </c:pt>
                <c:pt idx="1808">
                  <c:v>0.41930092859391199</c:v>
                </c:pt>
                <c:pt idx="1809">
                  <c:v>0.41580699827738699</c:v>
                </c:pt>
                <c:pt idx="1810">
                  <c:v>0.41177449289963902</c:v>
                </c:pt>
                <c:pt idx="1811">
                  <c:v>0.40833766777646502</c:v>
                </c:pt>
                <c:pt idx="1812">
                  <c:v>0.40476935572775902</c:v>
                </c:pt>
                <c:pt idx="1813">
                  <c:v>0.400604066258898</c:v>
                </c:pt>
                <c:pt idx="1814">
                  <c:v>0.396103782859828</c:v>
                </c:pt>
                <c:pt idx="1815">
                  <c:v>0.391576167916245</c:v>
                </c:pt>
                <c:pt idx="1816">
                  <c:v>0.38641725073165201</c:v>
                </c:pt>
                <c:pt idx="1817">
                  <c:v>0.38033600436002402</c:v>
                </c:pt>
                <c:pt idx="1818">
                  <c:v>0.37430594954506202</c:v>
                </c:pt>
                <c:pt idx="1819">
                  <c:v>0.368431260831527</c:v>
                </c:pt>
                <c:pt idx="1820">
                  <c:v>0.36210526249193897</c:v>
                </c:pt>
                <c:pt idx="1821">
                  <c:v>0.35490510915360002</c:v>
                </c:pt>
                <c:pt idx="1822">
                  <c:v>0.34653725828037502</c:v>
                </c:pt>
                <c:pt idx="1823">
                  <c:v>0.33746744062169998</c:v>
                </c:pt>
                <c:pt idx="1824">
                  <c:v>0.32812488781060001</c:v>
                </c:pt>
                <c:pt idx="1825">
                  <c:v>0.31878266798172999</c:v>
                </c:pt>
                <c:pt idx="1826">
                  <c:v>0.30920456221387999</c:v>
                </c:pt>
                <c:pt idx="1827">
                  <c:v>0.29978175090446002</c:v>
                </c:pt>
                <c:pt idx="1828">
                  <c:v>0.291416444745768</c:v>
                </c:pt>
                <c:pt idx="1829">
                  <c:v>0.28450249989806697</c:v>
                </c:pt>
                <c:pt idx="1830">
                  <c:v>0.28048675672172901</c:v>
                </c:pt>
                <c:pt idx="1831">
                  <c:v>0.27951637086943598</c:v>
                </c:pt>
                <c:pt idx="1832">
                  <c:v>0.28018029250798498</c:v>
                </c:pt>
                <c:pt idx="1833">
                  <c:v>0.28122657751680102</c:v>
                </c:pt>
                <c:pt idx="1834">
                  <c:v>0.28213314894194402</c:v>
                </c:pt>
                <c:pt idx="1835">
                  <c:v>0.28277566655189601</c:v>
                </c:pt>
                <c:pt idx="1836">
                  <c:v>0.28280560806900301</c:v>
                </c:pt>
                <c:pt idx="1837">
                  <c:v>0.28255246481037999</c:v>
                </c:pt>
                <c:pt idx="1838">
                  <c:v>0.28181388828467802</c:v>
                </c:pt>
                <c:pt idx="1839">
                  <c:v>0.28045486597740499</c:v>
                </c:pt>
                <c:pt idx="1840">
                  <c:v>0.27852484671616201</c:v>
                </c:pt>
                <c:pt idx="1841">
                  <c:v>0.275499161657698</c:v>
                </c:pt>
                <c:pt idx="1842">
                  <c:v>0.27082144779277401</c:v>
                </c:pt>
                <c:pt idx="1843">
                  <c:v>0.26443663671187201</c:v>
                </c:pt>
                <c:pt idx="1844">
                  <c:v>0.25734200028172399</c:v>
                </c:pt>
                <c:pt idx="1845">
                  <c:v>0.25063093070376302</c:v>
                </c:pt>
                <c:pt idx="1846">
                  <c:v>0.24483258096310201</c:v>
                </c:pt>
                <c:pt idx="1847">
                  <c:v>0.23988564125429301</c:v>
                </c:pt>
                <c:pt idx="1848">
                  <c:v>0.236038423519323</c:v>
                </c:pt>
                <c:pt idx="1849">
                  <c:v>0.23317300066374699</c:v>
                </c:pt>
                <c:pt idx="1850">
                  <c:v>0.230109086956646</c:v>
                </c:pt>
                <c:pt idx="1851">
                  <c:v>0.22662021208799299</c:v>
                </c:pt>
                <c:pt idx="1852">
                  <c:v>0.223059074143932</c:v>
                </c:pt>
                <c:pt idx="1853">
                  <c:v>0.218849803231464</c:v>
                </c:pt>
                <c:pt idx="1854">
                  <c:v>0.21408248684005499</c:v>
                </c:pt>
                <c:pt idx="1855">
                  <c:v>0.208445222630495</c:v>
                </c:pt>
                <c:pt idx="1856">
                  <c:v>0.20160591884527199</c:v>
                </c:pt>
                <c:pt idx="1857">
                  <c:v>0.19397919853527601</c:v>
                </c:pt>
                <c:pt idx="1858">
                  <c:v>0.18447565757829201</c:v>
                </c:pt>
                <c:pt idx="1859">
                  <c:v>0.17230504801640401</c:v>
                </c:pt>
                <c:pt idx="1860">
                  <c:v>0.15758412455380499</c:v>
                </c:pt>
                <c:pt idx="1861">
                  <c:v>0.141571250046094</c:v>
                </c:pt>
                <c:pt idx="1862">
                  <c:v>0.12674190979991101</c:v>
                </c:pt>
                <c:pt idx="1863">
                  <c:v>0.11360450956781</c:v>
                </c:pt>
                <c:pt idx="1864">
                  <c:v>0.102211163840218</c:v>
                </c:pt>
                <c:pt idx="1865">
                  <c:v>9.2319272661576093E-2</c:v>
                </c:pt>
                <c:pt idx="1866">
                  <c:v>8.3252747294991797E-2</c:v>
                </c:pt>
                <c:pt idx="1867">
                  <c:v>7.4944717468179697E-2</c:v>
                </c:pt>
                <c:pt idx="1868">
                  <c:v>6.7003924524701705E-2</c:v>
                </c:pt>
                <c:pt idx="1869">
                  <c:v>5.9767041104838298E-2</c:v>
                </c:pt>
                <c:pt idx="1870">
                  <c:v>5.4066660299228603E-2</c:v>
                </c:pt>
                <c:pt idx="1871">
                  <c:v>5.0655098044940498E-2</c:v>
                </c:pt>
                <c:pt idx="1872">
                  <c:v>5.0183852476039702E-2</c:v>
                </c:pt>
                <c:pt idx="1873">
                  <c:v>5.18685340137486E-2</c:v>
                </c:pt>
                <c:pt idx="1874">
                  <c:v>5.4034700251323203E-2</c:v>
                </c:pt>
                <c:pt idx="1875">
                  <c:v>5.52823898664285E-2</c:v>
                </c:pt>
                <c:pt idx="1876">
                  <c:v>5.52717522844135E-2</c:v>
                </c:pt>
                <c:pt idx="1877">
                  <c:v>5.4195548203811499E-2</c:v>
                </c:pt>
                <c:pt idx="1878">
                  <c:v>5.2637042761469001E-2</c:v>
                </c:pt>
                <c:pt idx="1879">
                  <c:v>5.1464989637931301E-2</c:v>
                </c:pt>
                <c:pt idx="1880">
                  <c:v>5.0750653623005897E-2</c:v>
                </c:pt>
                <c:pt idx="1881">
                  <c:v>5.0287122013548402E-2</c:v>
                </c:pt>
                <c:pt idx="1882">
                  <c:v>4.9686950275955002E-2</c:v>
                </c:pt>
                <c:pt idx="1883">
                  <c:v>4.8417143846430401E-2</c:v>
                </c:pt>
                <c:pt idx="1884">
                  <c:v>4.6221215970669097E-2</c:v>
                </c:pt>
                <c:pt idx="1885">
                  <c:v>4.3761003088891498E-2</c:v>
                </c:pt>
                <c:pt idx="1886">
                  <c:v>4.10490325696529E-2</c:v>
                </c:pt>
                <c:pt idx="1887">
                  <c:v>3.6989764788340998E-2</c:v>
                </c:pt>
                <c:pt idx="1888">
                  <c:v>3.11646800878407E-2</c:v>
                </c:pt>
                <c:pt idx="1889">
                  <c:v>2.4170372137677702E-2</c:v>
                </c:pt>
                <c:pt idx="1890">
                  <c:v>1.55139007140779E-2</c:v>
                </c:pt>
                <c:pt idx="1891">
                  <c:v>4.4789431578675497E-3</c:v>
                </c:pt>
                <c:pt idx="1892">
                  <c:v>-8.6288304589759897E-3</c:v>
                </c:pt>
                <c:pt idx="1893">
                  <c:v>-2.3770655422950201E-2</c:v>
                </c:pt>
                <c:pt idx="1894">
                  <c:v>-3.9879347520044302E-2</c:v>
                </c:pt>
                <c:pt idx="1895">
                  <c:v>-5.5229546146462201E-2</c:v>
                </c:pt>
                <c:pt idx="1896">
                  <c:v>-6.8836784484740204E-2</c:v>
                </c:pt>
                <c:pt idx="1897">
                  <c:v>-8.0015899059687298E-2</c:v>
                </c:pt>
                <c:pt idx="1898">
                  <c:v>-8.9257967190750104E-2</c:v>
                </c:pt>
                <c:pt idx="1899">
                  <c:v>-9.7052032329944096E-2</c:v>
                </c:pt>
                <c:pt idx="1900">
                  <c:v>-0.103612042412974</c:v>
                </c:pt>
                <c:pt idx="1901">
                  <c:v>-0.109577168104922</c:v>
                </c:pt>
                <c:pt idx="1902">
                  <c:v>-0.11379406745711999</c:v>
                </c:pt>
                <c:pt idx="1903">
                  <c:v>-0.11562758423361</c:v>
                </c:pt>
                <c:pt idx="1904">
                  <c:v>-0.11588903609074599</c:v>
                </c:pt>
                <c:pt idx="1905">
                  <c:v>-0.114986866230169</c:v>
                </c:pt>
                <c:pt idx="1906">
                  <c:v>-0.114419657772206</c:v>
                </c:pt>
                <c:pt idx="1907">
                  <c:v>-0.115057302714328</c:v>
                </c:pt>
                <c:pt idx="1908">
                  <c:v>-0.115044242552913</c:v>
                </c:pt>
                <c:pt idx="1909">
                  <c:v>-0.113954416433629</c:v>
                </c:pt>
                <c:pt idx="1910">
                  <c:v>-0.11349792655553</c:v>
                </c:pt>
                <c:pt idx="1911">
                  <c:v>-0.11397013546288701</c:v>
                </c:pt>
                <c:pt idx="1912">
                  <c:v>-0.114255388250963</c:v>
                </c:pt>
                <c:pt idx="1913">
                  <c:v>-0.113005178312553</c:v>
                </c:pt>
                <c:pt idx="1914">
                  <c:v>-0.109233413870734</c:v>
                </c:pt>
                <c:pt idx="1915">
                  <c:v>-0.103010175585292</c:v>
                </c:pt>
                <c:pt idx="1916">
                  <c:v>-9.4535869933935701E-2</c:v>
                </c:pt>
                <c:pt idx="1917">
                  <c:v>-8.44153171962925E-2</c:v>
                </c:pt>
                <c:pt idx="1918">
                  <c:v>-7.4790044768848193E-2</c:v>
                </c:pt>
                <c:pt idx="1919">
                  <c:v>-6.8220782268512095E-2</c:v>
                </c:pt>
                <c:pt idx="1920">
                  <c:v>-6.5218697862517994E-2</c:v>
                </c:pt>
                <c:pt idx="1921">
                  <c:v>-6.5349203136808198E-2</c:v>
                </c:pt>
                <c:pt idx="1922">
                  <c:v>-6.7875915995944502E-2</c:v>
                </c:pt>
                <c:pt idx="1923">
                  <c:v>-7.2313456266550405E-2</c:v>
                </c:pt>
                <c:pt idx="1924">
                  <c:v>-7.94027429579795E-2</c:v>
                </c:pt>
                <c:pt idx="1925">
                  <c:v>-8.8394296431286698E-2</c:v>
                </c:pt>
                <c:pt idx="1926">
                  <c:v>-9.7891239542541503E-2</c:v>
                </c:pt>
                <c:pt idx="1927">
                  <c:v>-0.106930262967923</c:v>
                </c:pt>
                <c:pt idx="1928">
                  <c:v>-0.114624821486002</c:v>
                </c:pt>
                <c:pt idx="1929">
                  <c:v>-0.11993640571688</c:v>
                </c:pt>
                <c:pt idx="1930">
                  <c:v>-0.122157201038137</c:v>
                </c:pt>
                <c:pt idx="1931">
                  <c:v>-0.12194855126305</c:v>
                </c:pt>
                <c:pt idx="1932">
                  <c:v>-0.12029018727348</c:v>
                </c:pt>
                <c:pt idx="1933">
                  <c:v>-0.117984435837585</c:v>
                </c:pt>
                <c:pt idx="1934">
                  <c:v>-0.115357175921376</c:v>
                </c:pt>
                <c:pt idx="1935">
                  <c:v>-0.11093042848551</c:v>
                </c:pt>
                <c:pt idx="1936">
                  <c:v>-0.10367048351069701</c:v>
                </c:pt>
                <c:pt idx="1937">
                  <c:v>-9.5031619558135105E-2</c:v>
                </c:pt>
                <c:pt idx="1938">
                  <c:v>-8.6786857792099797E-2</c:v>
                </c:pt>
                <c:pt idx="1939">
                  <c:v>-7.9979844604651601E-2</c:v>
                </c:pt>
                <c:pt idx="1940">
                  <c:v>-7.5831431331773294E-2</c:v>
                </c:pt>
                <c:pt idx="1941">
                  <c:v>-7.4169605336454295E-2</c:v>
                </c:pt>
                <c:pt idx="1942">
                  <c:v>-7.4464686091066504E-2</c:v>
                </c:pt>
                <c:pt idx="1943">
                  <c:v>-7.7314975581664697E-2</c:v>
                </c:pt>
                <c:pt idx="1944">
                  <c:v>-8.3535240300520994E-2</c:v>
                </c:pt>
                <c:pt idx="1945">
                  <c:v>-9.2442605810290998E-2</c:v>
                </c:pt>
                <c:pt idx="1946">
                  <c:v>-0.102844643234993</c:v>
                </c:pt>
                <c:pt idx="1947">
                  <c:v>-0.11467701010229001</c:v>
                </c:pt>
                <c:pt idx="1948">
                  <c:v>-0.12780768516549801</c:v>
                </c:pt>
                <c:pt idx="1949">
                  <c:v>-0.142050012665206</c:v>
                </c:pt>
                <c:pt idx="1950">
                  <c:v>-0.15634366259805299</c:v>
                </c:pt>
                <c:pt idx="1951">
                  <c:v>-0.16963766007370601</c:v>
                </c:pt>
                <c:pt idx="1952">
                  <c:v>-0.18170399815260499</c:v>
                </c:pt>
                <c:pt idx="1953">
                  <c:v>-0.19322934225296601</c:v>
                </c:pt>
                <c:pt idx="1954">
                  <c:v>-0.205607456010272</c:v>
                </c:pt>
                <c:pt idx="1955">
                  <c:v>-0.21903667103708299</c:v>
                </c:pt>
                <c:pt idx="1956">
                  <c:v>-0.231482412775148</c:v>
                </c:pt>
                <c:pt idx="1957">
                  <c:v>-0.24128439353249001</c:v>
                </c:pt>
                <c:pt idx="1958">
                  <c:v>-0.24844664977053599</c:v>
                </c:pt>
                <c:pt idx="1959">
                  <c:v>-0.25321573423124699</c:v>
                </c:pt>
                <c:pt idx="1960">
                  <c:v>-0.25598005438563798</c:v>
                </c:pt>
                <c:pt idx="1961">
                  <c:v>-0.25678409884999598</c:v>
                </c:pt>
                <c:pt idx="1962">
                  <c:v>-0.25544768291671199</c:v>
                </c:pt>
                <c:pt idx="1963">
                  <c:v>-0.252151087195914</c:v>
                </c:pt>
                <c:pt idx="1964">
                  <c:v>-0.24743221344892799</c:v>
                </c:pt>
                <c:pt idx="1965">
                  <c:v>-0.242190803289379</c:v>
                </c:pt>
                <c:pt idx="1966">
                  <c:v>-0.23648695439890499</c:v>
                </c:pt>
                <c:pt idx="1967">
                  <c:v>-0.23005608773024899</c:v>
                </c:pt>
                <c:pt idx="1968">
                  <c:v>-0.223326753897022</c:v>
                </c:pt>
                <c:pt idx="1969">
                  <c:v>-0.21745087237234401</c:v>
                </c:pt>
                <c:pt idx="1970">
                  <c:v>-0.21318753493186601</c:v>
                </c:pt>
                <c:pt idx="1971">
                  <c:v>-0.21031469196263999</c:v>
                </c:pt>
                <c:pt idx="1972">
                  <c:v>-0.20816714510765799</c:v>
                </c:pt>
                <c:pt idx="1973">
                  <c:v>-0.20648773705599899</c:v>
                </c:pt>
                <c:pt idx="1974">
                  <c:v>-0.20547610462542301</c:v>
                </c:pt>
                <c:pt idx="1975">
                  <c:v>-0.20549727946735599</c:v>
                </c:pt>
                <c:pt idx="1976">
                  <c:v>-0.20610570568973899</c:v>
                </c:pt>
                <c:pt idx="1977">
                  <c:v>-0.20636589219854301</c:v>
                </c:pt>
                <c:pt idx="1978">
                  <c:v>-0.20612729405738101</c:v>
                </c:pt>
                <c:pt idx="1979">
                  <c:v>-0.20476231067412101</c:v>
                </c:pt>
                <c:pt idx="1980">
                  <c:v>-0.20314232513668801</c:v>
                </c:pt>
                <c:pt idx="1981">
                  <c:v>-0.20278844481059</c:v>
                </c:pt>
                <c:pt idx="1982">
                  <c:v>-0.20341943853681199</c:v>
                </c:pt>
                <c:pt idx="1983">
                  <c:v>-0.205367857818475</c:v>
                </c:pt>
                <c:pt idx="1984">
                  <c:v>-0.20943553708434801</c:v>
                </c:pt>
                <c:pt idx="1985">
                  <c:v>-0.21607782081372301</c:v>
                </c:pt>
                <c:pt idx="1986">
                  <c:v>-0.22525456393729301</c:v>
                </c:pt>
                <c:pt idx="1987">
                  <c:v>-0.235339098711041</c:v>
                </c:pt>
                <c:pt idx="1988">
                  <c:v>-0.24511093925505301</c:v>
                </c:pt>
                <c:pt idx="1989">
                  <c:v>-0.25408852914900698</c:v>
                </c:pt>
                <c:pt idx="1990">
                  <c:v>-0.26132689383167601</c:v>
                </c:pt>
                <c:pt idx="1991">
                  <c:v>-0.26590039114637198</c:v>
                </c:pt>
                <c:pt idx="1992">
                  <c:v>-0.26803608132623902</c:v>
                </c:pt>
                <c:pt idx="1993">
                  <c:v>-0.26927011979534499</c:v>
                </c:pt>
                <c:pt idx="1994">
                  <c:v>-0.26990722690003599</c:v>
                </c:pt>
                <c:pt idx="1995">
                  <c:v>-0.269505806149551</c:v>
                </c:pt>
                <c:pt idx="1996">
                  <c:v>-0.26798369961171198</c:v>
                </c:pt>
                <c:pt idx="1997">
                  <c:v>-0.26489962080974899</c:v>
                </c:pt>
                <c:pt idx="1998">
                  <c:v>-0.26061547073300401</c:v>
                </c:pt>
                <c:pt idx="1999">
                  <c:v>-0.25623107179415699</c:v>
                </c:pt>
                <c:pt idx="2000">
                  <c:v>-0.25209646943728298</c:v>
                </c:pt>
                <c:pt idx="2001">
                  <c:v>-0.24803866959912599</c:v>
                </c:pt>
                <c:pt idx="2002">
                  <c:v>-0.24442143356419799</c:v>
                </c:pt>
                <c:pt idx="2003">
                  <c:v>-0.24105930929619801</c:v>
                </c:pt>
                <c:pt idx="2004">
                  <c:v>-0.23721048718769799</c:v>
                </c:pt>
                <c:pt idx="2005">
                  <c:v>-0.23264059678103599</c:v>
                </c:pt>
                <c:pt idx="2006">
                  <c:v>-0.22703237199558099</c:v>
                </c:pt>
                <c:pt idx="2007">
                  <c:v>-0.21972372196472201</c:v>
                </c:pt>
                <c:pt idx="2008">
                  <c:v>-0.21072934412290001</c:v>
                </c:pt>
                <c:pt idx="2009">
                  <c:v>-0.20029162114388199</c:v>
                </c:pt>
                <c:pt idx="2010">
                  <c:v>-0.18922939906325301</c:v>
                </c:pt>
                <c:pt idx="2011">
                  <c:v>-0.17908649421331499</c:v>
                </c:pt>
                <c:pt idx="2012">
                  <c:v>-0.17017589377344</c:v>
                </c:pt>
                <c:pt idx="2013">
                  <c:v>-0.16205622139991099</c:v>
                </c:pt>
                <c:pt idx="2014">
                  <c:v>-0.15473558853796199</c:v>
                </c:pt>
                <c:pt idx="2015">
                  <c:v>-0.14866175750045699</c:v>
                </c:pt>
                <c:pt idx="2016">
                  <c:v>-0.14552908608197099</c:v>
                </c:pt>
                <c:pt idx="2017">
                  <c:v>-0.14661572590726399</c:v>
                </c:pt>
                <c:pt idx="2018">
                  <c:v>-0.151246933370346</c:v>
                </c:pt>
                <c:pt idx="2019">
                  <c:v>-0.158218567033137</c:v>
                </c:pt>
                <c:pt idx="2020">
                  <c:v>-0.166508600285765</c:v>
                </c:pt>
                <c:pt idx="2021">
                  <c:v>-0.17558904439585099</c:v>
                </c:pt>
                <c:pt idx="2022">
                  <c:v>-0.18507157114563599</c:v>
                </c:pt>
                <c:pt idx="2023">
                  <c:v>-0.19396134848937599</c:v>
                </c:pt>
                <c:pt idx="2024">
                  <c:v>-0.20178713186369199</c:v>
                </c:pt>
                <c:pt idx="2025">
                  <c:v>-0.208903511302654</c:v>
                </c:pt>
                <c:pt idx="2026">
                  <c:v>-0.21545490462934799</c:v>
                </c:pt>
                <c:pt idx="2027">
                  <c:v>-0.22099213344556101</c:v>
                </c:pt>
                <c:pt idx="2028">
                  <c:v>-0.22478911644996699</c:v>
                </c:pt>
                <c:pt idx="2029">
                  <c:v>-0.22666152682164301</c:v>
                </c:pt>
                <c:pt idx="2030">
                  <c:v>-0.22625226164453099</c:v>
                </c:pt>
                <c:pt idx="2031">
                  <c:v>-0.22322245281376399</c:v>
                </c:pt>
                <c:pt idx="2032">
                  <c:v>-0.21855178039300999</c:v>
                </c:pt>
                <c:pt idx="2033">
                  <c:v>-0.21247043344805999</c:v>
                </c:pt>
                <c:pt idx="2034">
                  <c:v>-0.203703124756898</c:v>
                </c:pt>
                <c:pt idx="2035">
                  <c:v>-0.192183131982059</c:v>
                </c:pt>
                <c:pt idx="2036">
                  <c:v>-0.17941424944154799</c:v>
                </c:pt>
                <c:pt idx="2037">
                  <c:v>-0.16611462667598201</c:v>
                </c:pt>
                <c:pt idx="2038">
                  <c:v>-0.15176693682967099</c:v>
                </c:pt>
                <c:pt idx="2039">
                  <c:v>-0.13521080944962399</c:v>
                </c:pt>
                <c:pt idx="2040">
                  <c:v>-0.115693204861042</c:v>
                </c:pt>
                <c:pt idx="2041">
                  <c:v>-9.37238948525045E-2</c:v>
                </c:pt>
                <c:pt idx="2042">
                  <c:v>-7.0900224091741001E-2</c:v>
                </c:pt>
                <c:pt idx="2043">
                  <c:v>-4.8907701704555197E-2</c:v>
                </c:pt>
                <c:pt idx="2044">
                  <c:v>-2.8947209591051699E-2</c:v>
                </c:pt>
                <c:pt idx="2045">
                  <c:v>-1.15422939048878E-2</c:v>
                </c:pt>
                <c:pt idx="2046">
                  <c:v>2.7643627773535702E-3</c:v>
                </c:pt>
                <c:pt idx="2047">
                  <c:v>1.34943137433247E-2</c:v>
                </c:pt>
                <c:pt idx="2048">
                  <c:v>2.1100576951663799E-2</c:v>
                </c:pt>
                <c:pt idx="2049">
                  <c:v>2.6142601455533099E-2</c:v>
                </c:pt>
                <c:pt idx="2050">
                  <c:v>2.8004349394880002E-2</c:v>
                </c:pt>
                <c:pt idx="2051">
                  <c:v>2.5671065231445599E-2</c:v>
                </c:pt>
                <c:pt idx="2052">
                  <c:v>2.0303113832915502E-2</c:v>
                </c:pt>
                <c:pt idx="2053">
                  <c:v>1.41909018303473E-2</c:v>
                </c:pt>
                <c:pt idx="2054">
                  <c:v>8.22358196900797E-3</c:v>
                </c:pt>
                <c:pt idx="2055">
                  <c:v>2.9317611210945001E-3</c:v>
                </c:pt>
                <c:pt idx="2056">
                  <c:v>-8.1093217715447002E-4</c:v>
                </c:pt>
                <c:pt idx="2057">
                  <c:v>-3.1229458841894198E-3</c:v>
                </c:pt>
                <c:pt idx="2058">
                  <c:v>-4.1869254934161996E-3</c:v>
                </c:pt>
                <c:pt idx="2059">
                  <c:v>-3.8336549012380899E-3</c:v>
                </c:pt>
                <c:pt idx="2060">
                  <c:v>-1.76462366353238E-3</c:v>
                </c:pt>
                <c:pt idx="2061">
                  <c:v>1.9485277311245899E-3</c:v>
                </c:pt>
                <c:pt idx="2062">
                  <c:v>7.9482419686837096E-3</c:v>
                </c:pt>
                <c:pt idx="2063">
                  <c:v>1.73455967768123E-2</c:v>
                </c:pt>
                <c:pt idx="2064">
                  <c:v>2.90687926870614E-2</c:v>
                </c:pt>
                <c:pt idx="2065">
                  <c:v>4.2350840233972703E-2</c:v>
                </c:pt>
                <c:pt idx="2066">
                  <c:v>5.7411864255011998E-2</c:v>
                </c:pt>
                <c:pt idx="2067">
                  <c:v>7.3427089766583895E-2</c:v>
                </c:pt>
                <c:pt idx="2068">
                  <c:v>8.9262510806224701E-2</c:v>
                </c:pt>
                <c:pt idx="2069">
                  <c:v>0.10416496480772799</c:v>
                </c:pt>
                <c:pt idx="2070">
                  <c:v>0.11696272815301199</c:v>
                </c:pt>
                <c:pt idx="2071">
                  <c:v>0.12758326083697699</c:v>
                </c:pt>
                <c:pt idx="2072">
                  <c:v>0.13684444612968899</c:v>
                </c:pt>
                <c:pt idx="2073">
                  <c:v>0.14467376116852601</c:v>
                </c:pt>
                <c:pt idx="2074">
                  <c:v>0.15148305489154901</c:v>
                </c:pt>
                <c:pt idx="2075">
                  <c:v>0.15660609178336099</c:v>
                </c:pt>
                <c:pt idx="2076">
                  <c:v>0.15863836614725199</c:v>
                </c:pt>
                <c:pt idx="2077">
                  <c:v>0.157644465655563</c:v>
                </c:pt>
                <c:pt idx="2078">
                  <c:v>0.153854629550707</c:v>
                </c:pt>
                <c:pt idx="2079">
                  <c:v>0.14683339779422699</c:v>
                </c:pt>
                <c:pt idx="2080">
                  <c:v>0.136905514018617</c:v>
                </c:pt>
                <c:pt idx="2081">
                  <c:v>0.12547166569973001</c:v>
                </c:pt>
                <c:pt idx="2082">
                  <c:v>0.1137088085015</c:v>
                </c:pt>
                <c:pt idx="2083">
                  <c:v>0.101916897205136</c:v>
                </c:pt>
                <c:pt idx="2084">
                  <c:v>9.0305007740675E-2</c:v>
                </c:pt>
                <c:pt idx="2085">
                  <c:v>7.9541643641850596E-2</c:v>
                </c:pt>
                <c:pt idx="2086">
                  <c:v>7.0391074244000901E-2</c:v>
                </c:pt>
                <c:pt idx="2087">
                  <c:v>6.3112347983946604E-2</c:v>
                </c:pt>
                <c:pt idx="2088">
                  <c:v>5.7232290966275898E-2</c:v>
                </c:pt>
                <c:pt idx="2089">
                  <c:v>5.2131592000141398E-2</c:v>
                </c:pt>
                <c:pt idx="2090">
                  <c:v>4.7605114911532402E-2</c:v>
                </c:pt>
                <c:pt idx="2091">
                  <c:v>4.43288799113912E-2</c:v>
                </c:pt>
                <c:pt idx="2092">
                  <c:v>4.3060776052156302E-2</c:v>
                </c:pt>
                <c:pt idx="2093">
                  <c:v>4.4234461374158901E-2</c:v>
                </c:pt>
                <c:pt idx="2094">
                  <c:v>4.8368878372367502E-2</c:v>
                </c:pt>
                <c:pt idx="2095">
                  <c:v>5.5983969680497001E-2</c:v>
                </c:pt>
                <c:pt idx="2096">
                  <c:v>6.7413068603117798E-2</c:v>
                </c:pt>
                <c:pt idx="2097">
                  <c:v>8.2059285522824807E-2</c:v>
                </c:pt>
                <c:pt idx="2098">
                  <c:v>9.8218898194424503E-2</c:v>
                </c:pt>
                <c:pt idx="2099">
                  <c:v>0.11487115955086</c:v>
                </c:pt>
                <c:pt idx="2100">
                  <c:v>0.13253375039083301</c:v>
                </c:pt>
                <c:pt idx="2101">
                  <c:v>0.15144573675821699</c:v>
                </c:pt>
                <c:pt idx="2102">
                  <c:v>0.17092409521855001</c:v>
                </c:pt>
                <c:pt idx="2103">
                  <c:v>0.19006758591393699</c:v>
                </c:pt>
                <c:pt idx="2104">
                  <c:v>0.207970510843944</c:v>
                </c:pt>
                <c:pt idx="2105">
                  <c:v>0.22393054970533</c:v>
                </c:pt>
                <c:pt idx="2106">
                  <c:v>0.23785370079589699</c:v>
                </c:pt>
                <c:pt idx="2107">
                  <c:v>0.24859530897757701</c:v>
                </c:pt>
                <c:pt idx="2108">
                  <c:v>0.25510791705413599</c:v>
                </c:pt>
                <c:pt idx="2109">
                  <c:v>0.258134324758789</c:v>
                </c:pt>
                <c:pt idx="2110">
                  <c:v>0.25875405000574703</c:v>
                </c:pt>
                <c:pt idx="2111">
                  <c:v>0.25731590179627101</c:v>
                </c:pt>
                <c:pt idx="2112">
                  <c:v>0.254290543118674</c:v>
                </c:pt>
                <c:pt idx="2113">
                  <c:v>0.24924215268931199</c:v>
                </c:pt>
                <c:pt idx="2114">
                  <c:v>0.24201915404375601</c:v>
                </c:pt>
                <c:pt idx="2115">
                  <c:v>0.23360342055333699</c:v>
                </c:pt>
                <c:pt idx="2116">
                  <c:v>0.224712023050848</c:v>
                </c:pt>
                <c:pt idx="2117">
                  <c:v>0.216328580215984</c:v>
                </c:pt>
                <c:pt idx="2118">
                  <c:v>0.208621535558938</c:v>
                </c:pt>
                <c:pt idx="2119">
                  <c:v>0.20209390160555901</c:v>
                </c:pt>
                <c:pt idx="2120">
                  <c:v>0.19665319954610599</c:v>
                </c:pt>
                <c:pt idx="2121">
                  <c:v>0.192570526715447</c:v>
                </c:pt>
                <c:pt idx="2122">
                  <c:v>0.19094207631711699</c:v>
                </c:pt>
                <c:pt idx="2123">
                  <c:v>0.19159687693997299</c:v>
                </c:pt>
                <c:pt idx="2124">
                  <c:v>0.193245736222525</c:v>
                </c:pt>
                <c:pt idx="2125">
                  <c:v>0.19466972115282899</c:v>
                </c:pt>
                <c:pt idx="2126">
                  <c:v>0.19499294105452999</c:v>
                </c:pt>
                <c:pt idx="2127">
                  <c:v>0.19379146557594301</c:v>
                </c:pt>
                <c:pt idx="2128">
                  <c:v>0.19172108351778899</c:v>
                </c:pt>
                <c:pt idx="2129">
                  <c:v>0.19047069261601701</c:v>
                </c:pt>
                <c:pt idx="2130">
                  <c:v>0.191274672502074</c:v>
                </c:pt>
                <c:pt idx="2131">
                  <c:v>0.19308500489131</c:v>
                </c:pt>
                <c:pt idx="2132">
                  <c:v>0.194089799429008</c:v>
                </c:pt>
                <c:pt idx="2133">
                  <c:v>0.193429928726984</c:v>
                </c:pt>
                <c:pt idx="2134">
                  <c:v>0.19204422152435899</c:v>
                </c:pt>
                <c:pt idx="2135">
                  <c:v>0.19126850726311401</c:v>
                </c:pt>
                <c:pt idx="2136">
                  <c:v>0.19071844170872099</c:v>
                </c:pt>
                <c:pt idx="2137">
                  <c:v>0.18975502635787</c:v>
                </c:pt>
                <c:pt idx="2138">
                  <c:v>0.18929595595409701</c:v>
                </c:pt>
                <c:pt idx="2139">
                  <c:v>0.188930813985587</c:v>
                </c:pt>
                <c:pt idx="2140">
                  <c:v>0.18757896420217901</c:v>
                </c:pt>
                <c:pt idx="2141">
                  <c:v>0.18567675993573801</c:v>
                </c:pt>
                <c:pt idx="2142">
                  <c:v>0.18295437217499699</c:v>
                </c:pt>
                <c:pt idx="2143">
                  <c:v>0.17967213885386299</c:v>
                </c:pt>
                <c:pt idx="2144">
                  <c:v>0.17664201748293401</c:v>
                </c:pt>
                <c:pt idx="2145">
                  <c:v>0.17407180618058399</c:v>
                </c:pt>
                <c:pt idx="2146">
                  <c:v>0.17231593293213099</c:v>
                </c:pt>
                <c:pt idx="2147">
                  <c:v>0.17122629090756</c:v>
                </c:pt>
                <c:pt idx="2148">
                  <c:v>0.17012572449965499</c:v>
                </c:pt>
                <c:pt idx="2149">
                  <c:v>0.16897067264097801</c:v>
                </c:pt>
                <c:pt idx="2150">
                  <c:v>0.16822198161723201</c:v>
                </c:pt>
                <c:pt idx="2151">
                  <c:v>0.167694263617193</c:v>
                </c:pt>
                <c:pt idx="2152">
                  <c:v>0.16674532702495001</c:v>
                </c:pt>
                <c:pt idx="2153">
                  <c:v>0.165215380480673</c:v>
                </c:pt>
                <c:pt idx="2154">
                  <c:v>0.16429569715883999</c:v>
                </c:pt>
                <c:pt idx="2155">
                  <c:v>0.16468801484778001</c:v>
                </c:pt>
                <c:pt idx="2156">
                  <c:v>0.16665412815611899</c:v>
                </c:pt>
                <c:pt idx="2157">
                  <c:v>0.17080453633287401</c:v>
                </c:pt>
                <c:pt idx="2158">
                  <c:v>0.17640497011732001</c:v>
                </c:pt>
                <c:pt idx="2159">
                  <c:v>0.18229665129917</c:v>
                </c:pt>
                <c:pt idx="2160">
                  <c:v>0.1872995072966</c:v>
                </c:pt>
                <c:pt idx="2161">
                  <c:v>0.19155154898997101</c:v>
                </c:pt>
                <c:pt idx="2162">
                  <c:v>0.19580405475331999</c:v>
                </c:pt>
                <c:pt idx="2163">
                  <c:v>0.19978963673740099</c:v>
                </c:pt>
                <c:pt idx="2164">
                  <c:v>0.20256452031019501</c:v>
                </c:pt>
                <c:pt idx="2165">
                  <c:v>0.20294518056834701</c:v>
                </c:pt>
                <c:pt idx="2166">
                  <c:v>0.20032673302127399</c:v>
                </c:pt>
                <c:pt idx="2167">
                  <c:v>0.194998344057803</c:v>
                </c:pt>
                <c:pt idx="2168">
                  <c:v>0.18804378041854999</c:v>
                </c:pt>
                <c:pt idx="2169">
                  <c:v>0.17989694883735</c:v>
                </c:pt>
                <c:pt idx="2170">
                  <c:v>0.170310109007484</c:v>
                </c:pt>
                <c:pt idx="2171">
                  <c:v>0.159165882276532</c:v>
                </c:pt>
                <c:pt idx="2172">
                  <c:v>0.146894190866458</c:v>
                </c:pt>
                <c:pt idx="2173">
                  <c:v>0.13405209637946899</c:v>
                </c:pt>
                <c:pt idx="2174">
                  <c:v>0.12116467967104901</c:v>
                </c:pt>
                <c:pt idx="2175">
                  <c:v>0.108392873513948</c:v>
                </c:pt>
                <c:pt idx="2176">
                  <c:v>9.5156788041968504E-2</c:v>
                </c:pt>
                <c:pt idx="2177">
                  <c:v>8.1393686463964998E-2</c:v>
                </c:pt>
                <c:pt idx="2178">
                  <c:v>6.8425808629205206E-2</c:v>
                </c:pt>
                <c:pt idx="2179">
                  <c:v>5.6903930613182697E-2</c:v>
                </c:pt>
                <c:pt idx="2180">
                  <c:v>4.6692603150970298E-2</c:v>
                </c:pt>
                <c:pt idx="2181">
                  <c:v>3.77443952980549E-2</c:v>
                </c:pt>
                <c:pt idx="2182">
                  <c:v>3.01204086537183E-2</c:v>
                </c:pt>
                <c:pt idx="2183">
                  <c:v>2.4454417168595598E-2</c:v>
                </c:pt>
                <c:pt idx="2184">
                  <c:v>2.0123164100599299E-2</c:v>
                </c:pt>
                <c:pt idx="2185">
                  <c:v>1.6109914774215198E-2</c:v>
                </c:pt>
                <c:pt idx="2186">
                  <c:v>1.2738154457819799E-2</c:v>
                </c:pt>
                <c:pt idx="2187">
                  <c:v>1.0444741660532801E-2</c:v>
                </c:pt>
                <c:pt idx="2188">
                  <c:v>1.00983183277061E-2</c:v>
                </c:pt>
                <c:pt idx="2189">
                  <c:v>1.1578418727677601E-2</c:v>
                </c:pt>
                <c:pt idx="2190">
                  <c:v>1.43943508048854E-2</c:v>
                </c:pt>
                <c:pt idx="2191">
                  <c:v>1.8277888417340502E-2</c:v>
                </c:pt>
                <c:pt idx="2192">
                  <c:v>2.2374341053351898E-2</c:v>
                </c:pt>
                <c:pt idx="2193">
                  <c:v>2.59621238801905E-2</c:v>
                </c:pt>
                <c:pt idx="2194">
                  <c:v>2.8203880231107498E-2</c:v>
                </c:pt>
                <c:pt idx="2195">
                  <c:v>2.9105934463950399E-2</c:v>
                </c:pt>
                <c:pt idx="2196">
                  <c:v>2.91770893809782E-2</c:v>
                </c:pt>
                <c:pt idx="2197">
                  <c:v>2.9270000459187501E-2</c:v>
                </c:pt>
                <c:pt idx="2198">
                  <c:v>2.8273775930882199E-2</c:v>
                </c:pt>
                <c:pt idx="2199">
                  <c:v>2.4218394468057802E-2</c:v>
                </c:pt>
                <c:pt idx="2200">
                  <c:v>1.74629442484866E-2</c:v>
                </c:pt>
                <c:pt idx="2201">
                  <c:v>8.5666299633898099E-3</c:v>
                </c:pt>
                <c:pt idx="2202">
                  <c:v>-2.5385549336381301E-3</c:v>
                </c:pt>
                <c:pt idx="2203">
                  <c:v>-1.5670605622464601E-2</c:v>
                </c:pt>
                <c:pt idx="2204">
                  <c:v>-3.0457336990189099E-2</c:v>
                </c:pt>
                <c:pt idx="2205">
                  <c:v>-4.56386782532439E-2</c:v>
                </c:pt>
                <c:pt idx="2206">
                  <c:v>-5.9281227295669099E-2</c:v>
                </c:pt>
                <c:pt idx="2207">
                  <c:v>-7.0983928633188906E-2</c:v>
                </c:pt>
                <c:pt idx="2208">
                  <c:v>-8.1091757401718895E-2</c:v>
                </c:pt>
                <c:pt idx="2209">
                  <c:v>-8.9140032104668601E-2</c:v>
                </c:pt>
                <c:pt idx="2210">
                  <c:v>-9.4587169575552202E-2</c:v>
                </c:pt>
                <c:pt idx="2211">
                  <c:v>-9.6918192911044906E-2</c:v>
                </c:pt>
                <c:pt idx="2212">
                  <c:v>-9.6608090170327607E-2</c:v>
                </c:pt>
                <c:pt idx="2213">
                  <c:v>-9.5036396414276705E-2</c:v>
                </c:pt>
                <c:pt idx="2214">
                  <c:v>-9.2814644019899001E-2</c:v>
                </c:pt>
                <c:pt idx="2215">
                  <c:v>-9.0554851842010398E-2</c:v>
                </c:pt>
                <c:pt idx="2216">
                  <c:v>-8.8148001468718595E-2</c:v>
                </c:pt>
                <c:pt idx="2217">
                  <c:v>-8.5465042284588205E-2</c:v>
                </c:pt>
                <c:pt idx="2218">
                  <c:v>-8.3534774734563999E-2</c:v>
                </c:pt>
                <c:pt idx="2219">
                  <c:v>-8.35899901711077E-2</c:v>
                </c:pt>
                <c:pt idx="2220">
                  <c:v>-8.5904838938456199E-2</c:v>
                </c:pt>
                <c:pt idx="2221">
                  <c:v>-9.0865288662106997E-2</c:v>
                </c:pt>
                <c:pt idx="2222">
                  <c:v>-9.9497491003712996E-2</c:v>
                </c:pt>
                <c:pt idx="2223">
                  <c:v>-0.11076674261740301</c:v>
                </c:pt>
                <c:pt idx="2224">
                  <c:v>-0.123495663630665</c:v>
                </c:pt>
                <c:pt idx="2225">
                  <c:v>-0.13830355658313301</c:v>
                </c:pt>
                <c:pt idx="2226">
                  <c:v>-0.155761760854223</c:v>
                </c:pt>
                <c:pt idx="2227">
                  <c:v>-0.17536384131420901</c:v>
                </c:pt>
                <c:pt idx="2228">
                  <c:v>-0.19574828624123899</c:v>
                </c:pt>
                <c:pt idx="2229">
                  <c:v>-0.21646683832930599</c:v>
                </c:pt>
                <c:pt idx="2230">
                  <c:v>-0.23650659406542701</c:v>
                </c:pt>
                <c:pt idx="2231">
                  <c:v>-0.25437151819832998</c:v>
                </c:pt>
                <c:pt idx="2232">
                  <c:v>-0.268504012548616</c:v>
                </c:pt>
                <c:pt idx="2233">
                  <c:v>-0.27810116466575202</c:v>
                </c:pt>
                <c:pt idx="2234">
                  <c:v>-0.283334707162679</c:v>
                </c:pt>
                <c:pt idx="2235">
                  <c:v>-0.28486826864014397</c:v>
                </c:pt>
                <c:pt idx="2236">
                  <c:v>-0.28482197746978</c:v>
                </c:pt>
                <c:pt idx="2237">
                  <c:v>-0.28379674937044502</c:v>
                </c:pt>
                <c:pt idx="2238">
                  <c:v>-0.28111850530549798</c:v>
                </c:pt>
                <c:pt idx="2239">
                  <c:v>-0.27675287910171098</c:v>
                </c:pt>
                <c:pt idx="2240">
                  <c:v>-0.27154498109226299</c:v>
                </c:pt>
                <c:pt idx="2241">
                  <c:v>-0.26652702134702499</c:v>
                </c:pt>
                <c:pt idx="2242">
                  <c:v>-0.26150808435400702</c:v>
                </c:pt>
                <c:pt idx="2243">
                  <c:v>-0.25622641760422499</c:v>
                </c:pt>
                <c:pt idx="2244">
                  <c:v>-0.25187770225426798</c:v>
                </c:pt>
                <c:pt idx="2245">
                  <c:v>-0.248745983296566</c:v>
                </c:pt>
                <c:pt idx="2246">
                  <c:v>-0.24597496518727999</c:v>
                </c:pt>
                <c:pt idx="2247">
                  <c:v>-0.24395357999978901</c:v>
                </c:pt>
                <c:pt idx="2248">
                  <c:v>-0.24330771857773401</c:v>
                </c:pt>
                <c:pt idx="2249">
                  <c:v>-0.24502092661418501</c:v>
                </c:pt>
                <c:pt idx="2250">
                  <c:v>-0.24943013353535101</c:v>
                </c:pt>
                <c:pt idx="2251">
                  <c:v>-0.25592276680648102</c:v>
                </c:pt>
                <c:pt idx="2252">
                  <c:v>-0.26436714115259502</c:v>
                </c:pt>
                <c:pt idx="2253">
                  <c:v>-0.27453165623277298</c:v>
                </c:pt>
                <c:pt idx="2254">
                  <c:v>-0.28491001035240798</c:v>
                </c:pt>
                <c:pt idx="2255">
                  <c:v>-0.29361257327485801</c:v>
                </c:pt>
                <c:pt idx="2256">
                  <c:v>-0.299740807788485</c:v>
                </c:pt>
                <c:pt idx="2257">
                  <c:v>-0.30289074879369998</c:v>
                </c:pt>
                <c:pt idx="2258">
                  <c:v>-0.303672805442324</c:v>
                </c:pt>
                <c:pt idx="2259">
                  <c:v>-0.30390245296757301</c:v>
                </c:pt>
                <c:pt idx="2260">
                  <c:v>-0.30521418681932699</c:v>
                </c:pt>
                <c:pt idx="2261">
                  <c:v>-0.30782953649050698</c:v>
                </c:pt>
                <c:pt idx="2262">
                  <c:v>-0.31106213543364702</c:v>
                </c:pt>
                <c:pt idx="2263">
                  <c:v>-0.315022181600289</c:v>
                </c:pt>
                <c:pt idx="2264">
                  <c:v>-0.31895249277959398</c:v>
                </c:pt>
                <c:pt idx="2265">
                  <c:v>-0.32159853627819601</c:v>
                </c:pt>
                <c:pt idx="2266">
                  <c:v>-0.32290154860584902</c:v>
                </c:pt>
                <c:pt idx="2267">
                  <c:v>-0.32342527349845002</c:v>
                </c:pt>
                <c:pt idx="2268">
                  <c:v>-0.323504957893333</c:v>
                </c:pt>
                <c:pt idx="2269">
                  <c:v>-0.32224184766703901</c:v>
                </c:pt>
                <c:pt idx="2270">
                  <c:v>-0.31865751901654199</c:v>
                </c:pt>
                <c:pt idx="2271">
                  <c:v>-0.31307611280196701</c:v>
                </c:pt>
                <c:pt idx="2272">
                  <c:v>-0.30635913503380902</c:v>
                </c:pt>
                <c:pt idx="2273">
                  <c:v>-0.298428735344829</c:v>
                </c:pt>
                <c:pt idx="2274">
                  <c:v>-0.28868986163416699</c:v>
                </c:pt>
                <c:pt idx="2275">
                  <c:v>-0.27665249112037599</c:v>
                </c:pt>
                <c:pt idx="2276">
                  <c:v>-0.26248758299096903</c:v>
                </c:pt>
                <c:pt idx="2277">
                  <c:v>-0.246176027859626</c:v>
                </c:pt>
                <c:pt idx="2278">
                  <c:v>-0.22758623721896901</c:v>
                </c:pt>
                <c:pt idx="2279">
                  <c:v>-0.20860564384463301</c:v>
                </c:pt>
                <c:pt idx="2280">
                  <c:v>-0.191163948121334</c:v>
                </c:pt>
                <c:pt idx="2281">
                  <c:v>-0.17605890094337501</c:v>
                </c:pt>
                <c:pt idx="2282">
                  <c:v>-0.16357320831831901</c:v>
                </c:pt>
                <c:pt idx="2283">
                  <c:v>-0.15319296873590699</c:v>
                </c:pt>
                <c:pt idx="2284">
                  <c:v>-0.144069261738975</c:v>
                </c:pt>
                <c:pt idx="2285">
                  <c:v>-0.13582287378840099</c:v>
                </c:pt>
                <c:pt idx="2286">
                  <c:v>-0.128219847635861</c:v>
                </c:pt>
                <c:pt idx="2287">
                  <c:v>-0.12111093542956899</c:v>
                </c:pt>
                <c:pt idx="2288">
                  <c:v>-0.115409413381485</c:v>
                </c:pt>
                <c:pt idx="2289">
                  <c:v>-0.111151329303032</c:v>
                </c:pt>
                <c:pt idx="2290">
                  <c:v>-0.107305285689985</c:v>
                </c:pt>
                <c:pt idx="2291">
                  <c:v>-0.104030498582894</c:v>
                </c:pt>
                <c:pt idx="2292">
                  <c:v>-0.102152617226322</c:v>
                </c:pt>
                <c:pt idx="2293">
                  <c:v>-0.101281075873887</c:v>
                </c:pt>
                <c:pt idx="2294">
                  <c:v>-0.101535814069431</c:v>
                </c:pt>
                <c:pt idx="2295">
                  <c:v>-0.10334361205824</c:v>
                </c:pt>
                <c:pt idx="2296">
                  <c:v>-0.106548459396117</c:v>
                </c:pt>
                <c:pt idx="2297">
                  <c:v>-0.11076468664976</c:v>
                </c:pt>
                <c:pt idx="2298">
                  <c:v>-0.114890382974142</c:v>
                </c:pt>
                <c:pt idx="2299">
                  <c:v>-0.118558650571142</c:v>
                </c:pt>
                <c:pt idx="2300">
                  <c:v>-0.12250027090841401</c:v>
                </c:pt>
                <c:pt idx="2301">
                  <c:v>-0.12741538803941499</c:v>
                </c:pt>
                <c:pt idx="2302">
                  <c:v>-0.133201165417729</c:v>
                </c:pt>
                <c:pt idx="2303">
                  <c:v>-0.13900173639996</c:v>
                </c:pt>
                <c:pt idx="2304">
                  <c:v>-0.14427755005489201</c:v>
                </c:pt>
                <c:pt idx="2305">
                  <c:v>-0.14858787877523799</c:v>
                </c:pt>
                <c:pt idx="2306">
                  <c:v>-0.15165530683196099</c:v>
                </c:pt>
                <c:pt idx="2307">
                  <c:v>-0.15431275276358999</c:v>
                </c:pt>
                <c:pt idx="2308">
                  <c:v>-0.15628058556270299</c:v>
                </c:pt>
                <c:pt idx="2309">
                  <c:v>-0.15659648497620601</c:v>
                </c:pt>
                <c:pt idx="2310">
                  <c:v>-0.155483097281818</c:v>
                </c:pt>
                <c:pt idx="2311">
                  <c:v>-0.15306756860836401</c:v>
                </c:pt>
                <c:pt idx="2312">
                  <c:v>-0.14975794976715401</c:v>
                </c:pt>
                <c:pt idx="2313">
                  <c:v>-0.14731510402313899</c:v>
                </c:pt>
                <c:pt idx="2314">
                  <c:v>-0.14699901642307101</c:v>
                </c:pt>
                <c:pt idx="2315">
                  <c:v>-0.14861256476206</c:v>
                </c:pt>
                <c:pt idx="2316">
                  <c:v>-0.15261086344411201</c:v>
                </c:pt>
                <c:pt idx="2317">
                  <c:v>-0.15880779730931199</c:v>
                </c:pt>
                <c:pt idx="2318">
                  <c:v>-0.16543777280897801</c:v>
                </c:pt>
                <c:pt idx="2319">
                  <c:v>-0.171855336774553</c:v>
                </c:pt>
                <c:pt idx="2320">
                  <c:v>-0.17872444067437199</c:v>
                </c:pt>
                <c:pt idx="2321">
                  <c:v>-0.18605926984104701</c:v>
                </c:pt>
                <c:pt idx="2322">
                  <c:v>-0.193577375330028</c:v>
                </c:pt>
                <c:pt idx="2323">
                  <c:v>-0.201116984861439</c:v>
                </c:pt>
                <c:pt idx="2324">
                  <c:v>-0.20784768514683399</c:v>
                </c:pt>
                <c:pt idx="2325">
                  <c:v>-0.212610698508818</c:v>
                </c:pt>
                <c:pt idx="2326">
                  <c:v>-0.21491314875821699</c:v>
                </c:pt>
                <c:pt idx="2327">
                  <c:v>-0.21455031766143001</c:v>
                </c:pt>
                <c:pt idx="2328">
                  <c:v>-0.211313414909158</c:v>
                </c:pt>
                <c:pt idx="2329">
                  <c:v>-0.20596585345388099</c:v>
                </c:pt>
                <c:pt idx="2330">
                  <c:v>-0.198830279920024</c:v>
                </c:pt>
                <c:pt idx="2331">
                  <c:v>-0.18953546183421199</c:v>
                </c:pt>
                <c:pt idx="2332">
                  <c:v>-0.178332504016081</c:v>
                </c:pt>
                <c:pt idx="2333">
                  <c:v>-0.165194157349214</c:v>
                </c:pt>
                <c:pt idx="2334">
                  <c:v>-0.149821346337117</c:v>
                </c:pt>
                <c:pt idx="2335">
                  <c:v>-0.132696906966324</c:v>
                </c:pt>
                <c:pt idx="2336">
                  <c:v>-0.114829296215538</c:v>
                </c:pt>
                <c:pt idx="2337">
                  <c:v>-9.6062795520062097E-2</c:v>
                </c:pt>
                <c:pt idx="2338">
                  <c:v>-7.6472766194970204E-2</c:v>
                </c:pt>
                <c:pt idx="2339">
                  <c:v>-5.7873482819763497E-2</c:v>
                </c:pt>
                <c:pt idx="2340">
                  <c:v>-4.1469760524413299E-2</c:v>
                </c:pt>
                <c:pt idx="2341">
                  <c:v>-2.7456356229367901E-2</c:v>
                </c:pt>
                <c:pt idx="2342">
                  <c:v>-1.5789405220304399E-2</c:v>
                </c:pt>
                <c:pt idx="2343">
                  <c:v>-6.03706632670435E-3</c:v>
                </c:pt>
                <c:pt idx="2344">
                  <c:v>1.6108531304455001E-3</c:v>
                </c:pt>
                <c:pt idx="2345">
                  <c:v>6.8936891914005202E-3</c:v>
                </c:pt>
                <c:pt idx="2346">
                  <c:v>9.3730361283546407E-3</c:v>
                </c:pt>
                <c:pt idx="2347">
                  <c:v>9.2594960188331198E-3</c:v>
                </c:pt>
                <c:pt idx="2348">
                  <c:v>7.70952722487501E-3</c:v>
                </c:pt>
                <c:pt idx="2349">
                  <c:v>5.1180960239971098E-3</c:v>
                </c:pt>
                <c:pt idx="2350">
                  <c:v>2.35053292796096E-3</c:v>
                </c:pt>
                <c:pt idx="2351">
                  <c:v>1.11155493382843E-3</c:v>
                </c:pt>
                <c:pt idx="2352">
                  <c:v>1.8446087958844499E-3</c:v>
                </c:pt>
                <c:pt idx="2353">
                  <c:v>4.9296958619009703E-3</c:v>
                </c:pt>
                <c:pt idx="2354">
                  <c:v>1.1664733596039799E-2</c:v>
                </c:pt>
                <c:pt idx="2355">
                  <c:v>2.2863993387795399E-2</c:v>
                </c:pt>
                <c:pt idx="2356">
                  <c:v>3.9291035407456799E-2</c:v>
                </c:pt>
                <c:pt idx="2357">
                  <c:v>6.09281724568949E-2</c:v>
                </c:pt>
                <c:pt idx="2358">
                  <c:v>8.6981206052639204E-2</c:v>
                </c:pt>
                <c:pt idx="2359">
                  <c:v>0.115300738092596</c:v>
                </c:pt>
                <c:pt idx="2360">
                  <c:v>0.14401288210792301</c:v>
                </c:pt>
                <c:pt idx="2361">
                  <c:v>0.173230384290634</c:v>
                </c:pt>
                <c:pt idx="2362">
                  <c:v>0.203006984516827</c:v>
                </c:pt>
                <c:pt idx="2363">
                  <c:v>0.23260221574991299</c:v>
                </c:pt>
                <c:pt idx="2364">
                  <c:v>0.26194208434630201</c:v>
                </c:pt>
                <c:pt idx="2365">
                  <c:v>0.29075243035049497</c:v>
                </c:pt>
                <c:pt idx="2366">
                  <c:v>0.31728171816078499</c:v>
                </c:pt>
                <c:pt idx="2367">
                  <c:v>0.34047038320576201</c:v>
                </c:pt>
                <c:pt idx="2368">
                  <c:v>0.359671966056268</c:v>
                </c:pt>
                <c:pt idx="2369">
                  <c:v>0.375381616284234</c:v>
                </c:pt>
                <c:pt idx="2370">
                  <c:v>0.38872023370603997</c:v>
                </c:pt>
                <c:pt idx="2371">
                  <c:v>0.39881055559970302</c:v>
                </c:pt>
                <c:pt idx="2372">
                  <c:v>0.40445113670919203</c:v>
                </c:pt>
                <c:pt idx="2373">
                  <c:v>0.405230911772195</c:v>
                </c:pt>
                <c:pt idx="2374">
                  <c:v>0.40144553141200401</c:v>
                </c:pt>
                <c:pt idx="2375">
                  <c:v>0.39353395697086802</c:v>
                </c:pt>
                <c:pt idx="2376">
                  <c:v>0.38268488252675098</c:v>
                </c:pt>
                <c:pt idx="2377">
                  <c:v>0.370615976557708</c:v>
                </c:pt>
                <c:pt idx="2378">
                  <c:v>0.35827746516000702</c:v>
                </c:pt>
                <c:pt idx="2379">
                  <c:v>0.34593191267405299</c:v>
                </c:pt>
                <c:pt idx="2380">
                  <c:v>0.33352154476240498</c:v>
                </c:pt>
                <c:pt idx="2381">
                  <c:v>0.32092741440400802</c:v>
                </c:pt>
                <c:pt idx="2382">
                  <c:v>0.30868252053990503</c:v>
                </c:pt>
                <c:pt idx="2383">
                  <c:v>0.29853943609101302</c:v>
                </c:pt>
                <c:pt idx="2384">
                  <c:v>0.29201101729037399</c:v>
                </c:pt>
                <c:pt idx="2385">
                  <c:v>0.28876204033553998</c:v>
                </c:pt>
                <c:pt idx="2386">
                  <c:v>0.287421265038039</c:v>
                </c:pt>
                <c:pt idx="2387">
                  <c:v>0.28761323926386201</c:v>
                </c:pt>
                <c:pt idx="2388">
                  <c:v>0.28999180322946499</c:v>
                </c:pt>
                <c:pt idx="2389">
                  <c:v>0.29512683196441403</c:v>
                </c:pt>
                <c:pt idx="2390">
                  <c:v>0.30279053669304401</c:v>
                </c:pt>
                <c:pt idx="2391">
                  <c:v>0.31289105269045397</c:v>
                </c:pt>
                <c:pt idx="2392">
                  <c:v>0.32593109713739599</c:v>
                </c:pt>
                <c:pt idx="2393">
                  <c:v>0.341095526402246</c:v>
                </c:pt>
                <c:pt idx="2394">
                  <c:v>0.35635202008315298</c:v>
                </c:pt>
                <c:pt idx="2395">
                  <c:v>0.36996892583175001</c:v>
                </c:pt>
                <c:pt idx="2396">
                  <c:v>0.38131299537982299</c:v>
                </c:pt>
                <c:pt idx="2397">
                  <c:v>0.39121493353762299</c:v>
                </c:pt>
                <c:pt idx="2398">
                  <c:v>0.401328878675695</c:v>
                </c:pt>
                <c:pt idx="2399">
                  <c:v>0.41107907935581001</c:v>
                </c:pt>
                <c:pt idx="2400">
                  <c:v>0.41885952029767098</c:v>
                </c:pt>
                <c:pt idx="2401">
                  <c:v>0.42486107873046097</c:v>
                </c:pt>
                <c:pt idx="2402">
                  <c:v>0.42960749077107702</c:v>
                </c:pt>
                <c:pt idx="2403">
                  <c:v>0.43343809592604898</c:v>
                </c:pt>
                <c:pt idx="2404">
                  <c:v>0.436633934207871</c:v>
                </c:pt>
                <c:pt idx="2405">
                  <c:v>0.43967224611560801</c:v>
                </c:pt>
                <c:pt idx="2406">
                  <c:v>0.44271757602216899</c:v>
                </c:pt>
                <c:pt idx="2407">
                  <c:v>0.44622386572727302</c:v>
                </c:pt>
                <c:pt idx="2408">
                  <c:v>0.45048550211573901</c:v>
                </c:pt>
                <c:pt idx="2409">
                  <c:v>0.45512464411315101</c:v>
                </c:pt>
                <c:pt idx="2410">
                  <c:v>0.460031388108187</c:v>
                </c:pt>
                <c:pt idx="2411">
                  <c:v>0.46515148065568002</c:v>
                </c:pt>
                <c:pt idx="2412">
                  <c:v>0.47045140050440498</c:v>
                </c:pt>
                <c:pt idx="2413">
                  <c:v>0.47631364963169898</c:v>
                </c:pt>
                <c:pt idx="2414">
                  <c:v>0.48279097767262202</c:v>
                </c:pt>
                <c:pt idx="2415">
                  <c:v>0.48864839386068698</c:v>
                </c:pt>
                <c:pt idx="2416">
                  <c:v>0.49349601313976899</c:v>
                </c:pt>
                <c:pt idx="2417">
                  <c:v>0.497354229153538</c:v>
                </c:pt>
                <c:pt idx="2418">
                  <c:v>0.49998246294954202</c:v>
                </c:pt>
                <c:pt idx="2419">
                  <c:v>0.50141148504612298</c:v>
                </c:pt>
                <c:pt idx="2420">
                  <c:v>0.50182447402844199</c:v>
                </c:pt>
                <c:pt idx="2421">
                  <c:v>0.501825787382428</c:v>
                </c:pt>
                <c:pt idx="2422">
                  <c:v>0.50239163473783999</c:v>
                </c:pt>
                <c:pt idx="2423">
                  <c:v>0.50366523957560705</c:v>
                </c:pt>
                <c:pt idx="2424">
                  <c:v>0.50522718495309604</c:v>
                </c:pt>
                <c:pt idx="2425">
                  <c:v>0.50678035596803805</c:v>
                </c:pt>
                <c:pt idx="2426">
                  <c:v>0.508509434498151</c:v>
                </c:pt>
                <c:pt idx="2427">
                  <c:v>0.51005731235357998</c:v>
                </c:pt>
                <c:pt idx="2428">
                  <c:v>0.51045325860894397</c:v>
                </c:pt>
                <c:pt idx="2429">
                  <c:v>0.50945213553193203</c:v>
                </c:pt>
                <c:pt idx="2430">
                  <c:v>0.50737760909245</c:v>
                </c:pt>
                <c:pt idx="2431">
                  <c:v>0.50484030564589799</c:v>
                </c:pt>
                <c:pt idx="2432">
                  <c:v>0.50201418581567403</c:v>
                </c:pt>
                <c:pt idx="2433">
                  <c:v>0.49852016484971001</c:v>
                </c:pt>
                <c:pt idx="2434">
                  <c:v>0.49376926085094403</c:v>
                </c:pt>
                <c:pt idx="2435">
                  <c:v>0.48814882890877298</c:v>
                </c:pt>
                <c:pt idx="2436">
                  <c:v>0.48225041233088001</c:v>
                </c:pt>
                <c:pt idx="2437">
                  <c:v>0.47574038953872899</c:v>
                </c:pt>
                <c:pt idx="2438">
                  <c:v>0.46936505014889501</c:v>
                </c:pt>
                <c:pt idx="2439">
                  <c:v>0.463585209462547</c:v>
                </c:pt>
                <c:pt idx="2440">
                  <c:v>0.45783027997599701</c:v>
                </c:pt>
                <c:pt idx="2441">
                  <c:v>0.45248612273540101</c:v>
                </c:pt>
                <c:pt idx="2442">
                  <c:v>0.44796101887089701</c:v>
                </c:pt>
                <c:pt idx="2443">
                  <c:v>0.44399941298964801</c:v>
                </c:pt>
                <c:pt idx="2444">
                  <c:v>0.44029016998919401</c:v>
                </c:pt>
                <c:pt idx="2445">
                  <c:v>0.43673210217402503</c:v>
                </c:pt>
                <c:pt idx="2446">
                  <c:v>0.43355294166964498</c:v>
                </c:pt>
                <c:pt idx="2447">
                  <c:v>0.43131584325315298</c:v>
                </c:pt>
                <c:pt idx="2448">
                  <c:v>0.42968745988818802</c:v>
                </c:pt>
                <c:pt idx="2449">
                  <c:v>0.42740791421518198</c:v>
                </c:pt>
                <c:pt idx="2450">
                  <c:v>0.42458681502026102</c:v>
                </c:pt>
                <c:pt idx="2451">
                  <c:v>0.42245239711793497</c:v>
                </c:pt>
                <c:pt idx="2452">
                  <c:v>0.42067938583105202</c:v>
                </c:pt>
                <c:pt idx="2453">
                  <c:v>0.41822638792650202</c:v>
                </c:pt>
                <c:pt idx="2454">
                  <c:v>0.414926288043036</c:v>
                </c:pt>
                <c:pt idx="2455">
                  <c:v>0.41106113439958403</c:v>
                </c:pt>
                <c:pt idx="2456">
                  <c:v>0.40717120576858101</c:v>
                </c:pt>
                <c:pt idx="2457">
                  <c:v>0.40301966135329598</c:v>
                </c:pt>
                <c:pt idx="2458">
                  <c:v>0.39794070490267203</c:v>
                </c:pt>
                <c:pt idx="2459">
                  <c:v>0.39143707049946103</c:v>
                </c:pt>
                <c:pt idx="2460">
                  <c:v>0.383152639055927</c:v>
                </c:pt>
                <c:pt idx="2461">
                  <c:v>0.37219866824961001</c:v>
                </c:pt>
                <c:pt idx="2462">
                  <c:v>0.35792297494216202</c:v>
                </c:pt>
                <c:pt idx="2463">
                  <c:v>0.341093352087528</c:v>
                </c:pt>
                <c:pt idx="2464">
                  <c:v>0.32254924957173298</c:v>
                </c:pt>
                <c:pt idx="2465">
                  <c:v>0.303100140722522</c:v>
                </c:pt>
                <c:pt idx="2466">
                  <c:v>0.283103097954303</c:v>
                </c:pt>
                <c:pt idx="2467">
                  <c:v>0.26300957520963503</c:v>
                </c:pt>
                <c:pt idx="2468">
                  <c:v>0.243048170580695</c:v>
                </c:pt>
                <c:pt idx="2469">
                  <c:v>0.22284148600499701</c:v>
                </c:pt>
                <c:pt idx="2470">
                  <c:v>0.20181174853099601</c:v>
                </c:pt>
                <c:pt idx="2471">
                  <c:v>0.18083652401418199</c:v>
                </c:pt>
                <c:pt idx="2472">
                  <c:v>0.160923199630889</c:v>
                </c:pt>
                <c:pt idx="2473">
                  <c:v>0.141892182565033</c:v>
                </c:pt>
                <c:pt idx="2474">
                  <c:v>0.124633360709274</c:v>
                </c:pt>
                <c:pt idx="2475">
                  <c:v>0.109495088113173</c:v>
                </c:pt>
                <c:pt idx="2476">
                  <c:v>9.5834100708178105E-2</c:v>
                </c:pt>
                <c:pt idx="2477">
                  <c:v>8.34198632025593E-2</c:v>
                </c:pt>
                <c:pt idx="2478">
                  <c:v>7.2131700243044897E-2</c:v>
                </c:pt>
                <c:pt idx="2479">
                  <c:v>6.2637739438160103E-2</c:v>
                </c:pt>
                <c:pt idx="2480">
                  <c:v>5.55984307058075E-2</c:v>
                </c:pt>
                <c:pt idx="2481">
                  <c:v>5.0555706030436097E-2</c:v>
                </c:pt>
                <c:pt idx="2482">
                  <c:v>4.749583816163E-2</c:v>
                </c:pt>
                <c:pt idx="2483">
                  <c:v>4.5309247539393201E-2</c:v>
                </c:pt>
                <c:pt idx="2484">
                  <c:v>4.4081671805042702E-2</c:v>
                </c:pt>
                <c:pt idx="2485">
                  <c:v>4.4166566984120102E-2</c:v>
                </c:pt>
                <c:pt idx="2486">
                  <c:v>4.4019915308341602E-2</c:v>
                </c:pt>
                <c:pt idx="2487">
                  <c:v>4.3568410049292898E-2</c:v>
                </c:pt>
                <c:pt idx="2488">
                  <c:v>4.2695603744834901E-2</c:v>
                </c:pt>
                <c:pt idx="2489">
                  <c:v>4.1051199926766001E-2</c:v>
                </c:pt>
                <c:pt idx="2490">
                  <c:v>3.8926961091100998E-2</c:v>
                </c:pt>
                <c:pt idx="2491">
                  <c:v>3.6517999640747E-2</c:v>
                </c:pt>
                <c:pt idx="2492">
                  <c:v>3.4476198665364097E-2</c:v>
                </c:pt>
                <c:pt idx="2493">
                  <c:v>3.2889967572278501E-2</c:v>
                </c:pt>
                <c:pt idx="2494">
                  <c:v>3.1285604312924403E-2</c:v>
                </c:pt>
                <c:pt idx="2495">
                  <c:v>2.9379371184507602E-2</c:v>
                </c:pt>
                <c:pt idx="2496">
                  <c:v>2.6765905882698799E-2</c:v>
                </c:pt>
                <c:pt idx="2497">
                  <c:v>2.2527839960464601E-2</c:v>
                </c:pt>
                <c:pt idx="2498">
                  <c:v>1.5269483336588801E-2</c:v>
                </c:pt>
                <c:pt idx="2499">
                  <c:v>4.5828117335204501E-3</c:v>
                </c:pt>
                <c:pt idx="2500">
                  <c:v>-8.4761008556006202E-3</c:v>
                </c:pt>
                <c:pt idx="2501">
                  <c:v>-2.2629737240909099E-2</c:v>
                </c:pt>
                <c:pt idx="2502">
                  <c:v>-3.7211450065816401E-2</c:v>
                </c:pt>
                <c:pt idx="2503">
                  <c:v>-5.1520416232244598E-2</c:v>
                </c:pt>
                <c:pt idx="2504">
                  <c:v>-6.4968718538525594E-2</c:v>
                </c:pt>
                <c:pt idx="2505">
                  <c:v>-7.7222170869080398E-2</c:v>
                </c:pt>
                <c:pt idx="2506">
                  <c:v>-8.90293564499577E-2</c:v>
                </c:pt>
                <c:pt idx="2507">
                  <c:v>-0.102138764088887</c:v>
                </c:pt>
                <c:pt idx="2508">
                  <c:v>-0.11697520912354201</c:v>
                </c:pt>
                <c:pt idx="2509">
                  <c:v>-0.13352924327586699</c:v>
                </c:pt>
                <c:pt idx="2510">
                  <c:v>-0.15164586101223401</c:v>
                </c:pt>
                <c:pt idx="2511">
                  <c:v>-0.16986862098864</c:v>
                </c:pt>
                <c:pt idx="2512">
                  <c:v>-0.18716962639227799</c:v>
                </c:pt>
                <c:pt idx="2513">
                  <c:v>-0.20369574736733001</c:v>
                </c:pt>
                <c:pt idx="2514">
                  <c:v>-0.21966779993986801</c:v>
                </c:pt>
                <c:pt idx="2515">
                  <c:v>-0.23546102799805499</c:v>
                </c:pt>
                <c:pt idx="2516">
                  <c:v>-0.25119041762883099</c:v>
                </c:pt>
                <c:pt idx="2517">
                  <c:v>-0.265838703307267</c:v>
                </c:pt>
                <c:pt idx="2518">
                  <c:v>-0.27908991839908998</c:v>
                </c:pt>
                <c:pt idx="2519">
                  <c:v>-0.29110270986944498</c:v>
                </c:pt>
                <c:pt idx="2520">
                  <c:v>-0.301938778792673</c:v>
                </c:pt>
                <c:pt idx="2521">
                  <c:v>-0.312389549220568</c:v>
                </c:pt>
                <c:pt idx="2522">
                  <c:v>-0.32252294006501703</c:v>
                </c:pt>
                <c:pt idx="2523">
                  <c:v>-0.33172352784408199</c:v>
                </c:pt>
                <c:pt idx="2524">
                  <c:v>-0.33934777409019901</c:v>
                </c:pt>
                <c:pt idx="2525">
                  <c:v>-0.34579559560873102</c:v>
                </c:pt>
                <c:pt idx="2526">
                  <c:v>-0.35258783803974603</c:v>
                </c:pt>
                <c:pt idx="2527">
                  <c:v>-0.36040785099113998</c:v>
                </c:pt>
                <c:pt idx="2528">
                  <c:v>-0.36876087571319099</c:v>
                </c:pt>
                <c:pt idx="2529">
                  <c:v>-0.3764451843244</c:v>
                </c:pt>
                <c:pt idx="2530">
                  <c:v>-0.383054137133929</c:v>
                </c:pt>
                <c:pt idx="2531">
                  <c:v>-0.39023492654153202</c:v>
                </c:pt>
                <c:pt idx="2532">
                  <c:v>-0.398612164544148</c:v>
                </c:pt>
                <c:pt idx="2533">
                  <c:v>-0.40696871079184999</c:v>
                </c:pt>
                <c:pt idx="2534">
                  <c:v>-0.41447705841108501</c:v>
                </c:pt>
                <c:pt idx="2535">
                  <c:v>-0.42157271588658801</c:v>
                </c:pt>
                <c:pt idx="2536">
                  <c:v>-0.428548835687384</c:v>
                </c:pt>
                <c:pt idx="2537">
                  <c:v>-0.43462506458955602</c:v>
                </c:pt>
                <c:pt idx="2538">
                  <c:v>-0.43951498067994599</c:v>
                </c:pt>
                <c:pt idx="2539">
                  <c:v>-0.444302649522058</c:v>
                </c:pt>
                <c:pt idx="2540">
                  <c:v>-0.44974610984437702</c:v>
                </c:pt>
                <c:pt idx="2541">
                  <c:v>-0.45565050132940998</c:v>
                </c:pt>
                <c:pt idx="2542">
                  <c:v>-0.46211639618191103</c:v>
                </c:pt>
                <c:pt idx="2543">
                  <c:v>-0.46874494285062002</c:v>
                </c:pt>
                <c:pt idx="2544">
                  <c:v>-0.47451229629010999</c:v>
                </c:pt>
                <c:pt idx="2545">
                  <c:v>-0.47937996226903601</c:v>
                </c:pt>
                <c:pt idx="2546">
                  <c:v>-0.48364209052155899</c:v>
                </c:pt>
                <c:pt idx="2547">
                  <c:v>-0.48723303839443199</c:v>
                </c:pt>
                <c:pt idx="2548">
                  <c:v>-0.49090419279640901</c:v>
                </c:pt>
                <c:pt idx="2549">
                  <c:v>-0.49473427384811203</c:v>
                </c:pt>
                <c:pt idx="2550">
                  <c:v>-0.49768038664292402</c:v>
                </c:pt>
                <c:pt idx="2551">
                  <c:v>-0.49954913905760701</c:v>
                </c:pt>
                <c:pt idx="2552">
                  <c:v>-0.50070878717851897</c:v>
                </c:pt>
                <c:pt idx="2553">
                  <c:v>-0.50222557833595405</c:v>
                </c:pt>
                <c:pt idx="2554">
                  <c:v>-0.505069751148295</c:v>
                </c:pt>
                <c:pt idx="2555">
                  <c:v>-0.50972005732267001</c:v>
                </c:pt>
                <c:pt idx="2556">
                  <c:v>-0.51682644178794801</c:v>
                </c:pt>
                <c:pt idx="2557">
                  <c:v>-0.52517503931932097</c:v>
                </c:pt>
                <c:pt idx="2558">
                  <c:v>-0.53293268007830996</c:v>
                </c:pt>
                <c:pt idx="2559">
                  <c:v>-0.53950730390302504</c:v>
                </c:pt>
                <c:pt idx="2560">
                  <c:v>-0.543817263261822</c:v>
                </c:pt>
                <c:pt idx="2561">
                  <c:v>-0.54530951542055905</c:v>
                </c:pt>
                <c:pt idx="2562">
                  <c:v>-0.54431152197059396</c:v>
                </c:pt>
                <c:pt idx="2563">
                  <c:v>-0.54083625257756396</c:v>
                </c:pt>
                <c:pt idx="2564">
                  <c:v>-0.535104242398032</c:v>
                </c:pt>
                <c:pt idx="2565">
                  <c:v>-0.52749933563742801</c:v>
                </c:pt>
                <c:pt idx="2566">
                  <c:v>-0.51819787577842502</c:v>
                </c:pt>
                <c:pt idx="2567">
                  <c:v>-0.50869519355029502</c:v>
                </c:pt>
                <c:pt idx="2568">
                  <c:v>-0.50025341022869296</c:v>
                </c:pt>
                <c:pt idx="2569">
                  <c:v>-0.49256339690002798</c:v>
                </c:pt>
                <c:pt idx="2570">
                  <c:v>-0.48559561680444902</c:v>
                </c:pt>
                <c:pt idx="2571">
                  <c:v>-0.47976911685022</c:v>
                </c:pt>
                <c:pt idx="2572">
                  <c:v>-0.47588347592073099</c:v>
                </c:pt>
                <c:pt idx="2573">
                  <c:v>-0.47326376930327102</c:v>
                </c:pt>
                <c:pt idx="2574">
                  <c:v>-0.47045457832325899</c:v>
                </c:pt>
                <c:pt idx="2575">
                  <c:v>-0.46718480780954702</c:v>
                </c:pt>
                <c:pt idx="2576">
                  <c:v>-0.46380221504889102</c:v>
                </c:pt>
                <c:pt idx="2577">
                  <c:v>-0.46094934731418502</c:v>
                </c:pt>
                <c:pt idx="2578">
                  <c:v>-0.45801655612715197</c:v>
                </c:pt>
                <c:pt idx="2579">
                  <c:v>-0.45391457604086299</c:v>
                </c:pt>
                <c:pt idx="2580">
                  <c:v>-0.44873313809112297</c:v>
                </c:pt>
                <c:pt idx="2581">
                  <c:v>-0.44314720902459998</c:v>
                </c:pt>
                <c:pt idx="2582">
                  <c:v>-0.437662455610975</c:v>
                </c:pt>
                <c:pt idx="2583">
                  <c:v>-0.43241443186992401</c:v>
                </c:pt>
                <c:pt idx="2584">
                  <c:v>-0.427043487117923</c:v>
                </c:pt>
                <c:pt idx="2585">
                  <c:v>-0.42107447445327501</c:v>
                </c:pt>
                <c:pt idx="2586">
                  <c:v>-0.41471614328308098</c:v>
                </c:pt>
                <c:pt idx="2587">
                  <c:v>-0.40784094634794099</c:v>
                </c:pt>
                <c:pt idx="2588">
                  <c:v>-0.40078000641390699</c:v>
                </c:pt>
                <c:pt idx="2589">
                  <c:v>-0.394413679006483</c:v>
                </c:pt>
                <c:pt idx="2590">
                  <c:v>-0.38913899724894702</c:v>
                </c:pt>
                <c:pt idx="2591">
                  <c:v>-0.38489128575045001</c:v>
                </c:pt>
                <c:pt idx="2592">
                  <c:v>-0.38135777744191202</c:v>
                </c:pt>
                <c:pt idx="2593">
                  <c:v>-0.37836748137128501</c:v>
                </c:pt>
                <c:pt idx="2594">
                  <c:v>-0.375585814074054</c:v>
                </c:pt>
                <c:pt idx="2595">
                  <c:v>-0.37298192312345502</c:v>
                </c:pt>
                <c:pt idx="2596">
                  <c:v>-0.37083259934478802</c:v>
                </c:pt>
                <c:pt idx="2597">
                  <c:v>-0.368750759564829</c:v>
                </c:pt>
                <c:pt idx="2598">
                  <c:v>-0.36598230442875102</c:v>
                </c:pt>
                <c:pt idx="2599">
                  <c:v>-0.36244486245318103</c:v>
                </c:pt>
                <c:pt idx="2600">
                  <c:v>-0.35837565224293</c:v>
                </c:pt>
                <c:pt idx="2601">
                  <c:v>-0.35345642817042899</c:v>
                </c:pt>
                <c:pt idx="2602">
                  <c:v>-0.34801014076838399</c:v>
                </c:pt>
                <c:pt idx="2603">
                  <c:v>-0.34230303405017498</c:v>
                </c:pt>
                <c:pt idx="2604">
                  <c:v>-0.33574616371749999</c:v>
                </c:pt>
                <c:pt idx="2605">
                  <c:v>-0.32832185589059298</c:v>
                </c:pt>
                <c:pt idx="2606">
                  <c:v>-0.32127686718649801</c:v>
                </c:pt>
                <c:pt idx="2607">
                  <c:v>-0.31562080278413601</c:v>
                </c:pt>
                <c:pt idx="2608">
                  <c:v>-0.31066629854120598</c:v>
                </c:pt>
                <c:pt idx="2609">
                  <c:v>-0.30451664520800498</c:v>
                </c:pt>
                <c:pt idx="2610">
                  <c:v>-0.29610561629132498</c:v>
                </c:pt>
                <c:pt idx="2611">
                  <c:v>-0.28613338900983798</c:v>
                </c:pt>
                <c:pt idx="2612">
                  <c:v>-0.275452030981026</c:v>
                </c:pt>
                <c:pt idx="2613">
                  <c:v>-0.26475838025329002</c:v>
                </c:pt>
                <c:pt idx="2614">
                  <c:v>-0.25458868824691799</c:v>
                </c:pt>
                <c:pt idx="2615">
                  <c:v>-0.24453117193721199</c:v>
                </c:pt>
                <c:pt idx="2616">
                  <c:v>-0.233681003229224</c:v>
                </c:pt>
                <c:pt idx="2617">
                  <c:v>-0.22242529669477501</c:v>
                </c:pt>
                <c:pt idx="2618">
                  <c:v>-0.21151141053740699</c:v>
                </c:pt>
                <c:pt idx="2619">
                  <c:v>-0.20099400526823499</c:v>
                </c:pt>
                <c:pt idx="2620">
                  <c:v>-0.19049710603221801</c:v>
                </c:pt>
                <c:pt idx="2621">
                  <c:v>-0.180002248998891</c:v>
                </c:pt>
                <c:pt idx="2622">
                  <c:v>-0.17031164052269801</c:v>
                </c:pt>
                <c:pt idx="2623">
                  <c:v>-0.16223244724170099</c:v>
                </c:pt>
                <c:pt idx="2624">
                  <c:v>-0.15631994158881399</c:v>
                </c:pt>
                <c:pt idx="2625">
                  <c:v>-0.15229086020633001</c:v>
                </c:pt>
                <c:pt idx="2626">
                  <c:v>-0.14911842025920799</c:v>
                </c:pt>
                <c:pt idx="2627">
                  <c:v>-0.14617570935620999</c:v>
                </c:pt>
                <c:pt idx="2628">
                  <c:v>-0.143329389155506</c:v>
                </c:pt>
                <c:pt idx="2629">
                  <c:v>-0.140361852282819</c:v>
                </c:pt>
                <c:pt idx="2630">
                  <c:v>-0.13621530006550001</c:v>
                </c:pt>
                <c:pt idx="2631">
                  <c:v>-0.13021624620606101</c:v>
                </c:pt>
                <c:pt idx="2632">
                  <c:v>-0.123766223595298</c:v>
                </c:pt>
                <c:pt idx="2633">
                  <c:v>-0.117878355313892</c:v>
                </c:pt>
                <c:pt idx="2634">
                  <c:v>-0.112097512943785</c:v>
                </c:pt>
                <c:pt idx="2635">
                  <c:v>-0.105664586789736</c:v>
                </c:pt>
                <c:pt idx="2636">
                  <c:v>-9.8700101956434902E-2</c:v>
                </c:pt>
                <c:pt idx="2637">
                  <c:v>-9.1274237160059196E-2</c:v>
                </c:pt>
                <c:pt idx="2638">
                  <c:v>-8.3199350180894194E-2</c:v>
                </c:pt>
                <c:pt idx="2639">
                  <c:v>-7.5944434756201301E-2</c:v>
                </c:pt>
                <c:pt idx="2640">
                  <c:v>-7.0117356235071898E-2</c:v>
                </c:pt>
                <c:pt idx="2641">
                  <c:v>-6.4541735992209998E-2</c:v>
                </c:pt>
                <c:pt idx="2642">
                  <c:v>-5.76029661732297E-2</c:v>
                </c:pt>
                <c:pt idx="2643">
                  <c:v>-4.8267605530625597E-2</c:v>
                </c:pt>
                <c:pt idx="2644">
                  <c:v>-3.7571679096862799E-2</c:v>
                </c:pt>
                <c:pt idx="2645">
                  <c:v>-2.8159333031488699E-2</c:v>
                </c:pt>
                <c:pt idx="2646">
                  <c:v>-2.07163734231335E-2</c:v>
                </c:pt>
                <c:pt idx="2647">
                  <c:v>-1.3674892127443701E-2</c:v>
                </c:pt>
                <c:pt idx="2648">
                  <c:v>-6.44432330489156E-3</c:v>
                </c:pt>
                <c:pt idx="2649">
                  <c:v>2.0751931532992898E-3</c:v>
                </c:pt>
                <c:pt idx="2650">
                  <c:v>1.2191910010426301E-2</c:v>
                </c:pt>
                <c:pt idx="2651">
                  <c:v>2.2598079026387701E-2</c:v>
                </c:pt>
                <c:pt idx="2652">
                  <c:v>3.4068208856678897E-2</c:v>
                </c:pt>
                <c:pt idx="2653">
                  <c:v>4.7431843292771302E-2</c:v>
                </c:pt>
                <c:pt idx="2654">
                  <c:v>6.0672928651637301E-2</c:v>
                </c:pt>
                <c:pt idx="2655">
                  <c:v>7.1352934406540003E-2</c:v>
                </c:pt>
                <c:pt idx="2656">
                  <c:v>7.9958010809782695E-2</c:v>
                </c:pt>
                <c:pt idx="2657">
                  <c:v>8.8029138263762893E-2</c:v>
                </c:pt>
                <c:pt idx="2658">
                  <c:v>9.6007080903308895E-2</c:v>
                </c:pt>
                <c:pt idx="2659">
                  <c:v>0.104387751821353</c:v>
                </c:pt>
                <c:pt idx="2660">
                  <c:v>0.113402999978751</c:v>
                </c:pt>
                <c:pt idx="2661">
                  <c:v>0.12197288378610301</c:v>
                </c:pt>
                <c:pt idx="2662">
                  <c:v>0.130196081988048</c:v>
                </c:pt>
                <c:pt idx="2663">
                  <c:v>0.13983554376764401</c:v>
                </c:pt>
                <c:pt idx="2664">
                  <c:v>0.150790104041824</c:v>
                </c:pt>
                <c:pt idx="2665">
                  <c:v>0.16225875187220501</c:v>
                </c:pt>
                <c:pt idx="2666">
                  <c:v>0.17389015040518599</c:v>
                </c:pt>
                <c:pt idx="2667">
                  <c:v>0.18551873759712301</c:v>
                </c:pt>
                <c:pt idx="2668">
                  <c:v>0.19778505947213301</c:v>
                </c:pt>
                <c:pt idx="2669">
                  <c:v>0.21104699663363899</c:v>
                </c:pt>
                <c:pt idx="2670">
                  <c:v>0.225481561294743</c:v>
                </c:pt>
                <c:pt idx="2671">
                  <c:v>0.24075871390921</c:v>
                </c:pt>
                <c:pt idx="2672">
                  <c:v>0.255702215684808</c:v>
                </c:pt>
                <c:pt idx="2673">
                  <c:v>0.26974704004540201</c:v>
                </c:pt>
                <c:pt idx="2674">
                  <c:v>0.282405222363738</c:v>
                </c:pt>
                <c:pt idx="2675">
                  <c:v>0.29332586045654202</c:v>
                </c:pt>
                <c:pt idx="2676">
                  <c:v>0.30331784922697902</c:v>
                </c:pt>
                <c:pt idx="2677">
                  <c:v>0.31287308528406399</c:v>
                </c:pt>
                <c:pt idx="2678">
                  <c:v>0.32159441395594601</c:v>
                </c:pt>
                <c:pt idx="2679">
                  <c:v>0.32863154407222001</c:v>
                </c:pt>
                <c:pt idx="2680">
                  <c:v>0.33367722426415702</c:v>
                </c:pt>
                <c:pt idx="2681">
                  <c:v>0.33711348370565197</c:v>
                </c:pt>
                <c:pt idx="2682">
                  <c:v>0.33880421198680299</c:v>
                </c:pt>
                <c:pt idx="2683">
                  <c:v>0.33954606365583301</c:v>
                </c:pt>
                <c:pt idx="2684">
                  <c:v>0.34069231519863702</c:v>
                </c:pt>
                <c:pt idx="2685">
                  <c:v>0.34248844703488901</c:v>
                </c:pt>
                <c:pt idx="2686">
                  <c:v>0.34575826057105102</c:v>
                </c:pt>
                <c:pt idx="2687">
                  <c:v>0.35159606409258698</c:v>
                </c:pt>
                <c:pt idx="2688">
                  <c:v>0.35946530725346698</c:v>
                </c:pt>
                <c:pt idx="2689">
                  <c:v>0.36881516834389999</c:v>
                </c:pt>
                <c:pt idx="2690">
                  <c:v>0.37931943828589898</c:v>
                </c:pt>
                <c:pt idx="2691">
                  <c:v>0.39067929838423499</c:v>
                </c:pt>
                <c:pt idx="2692">
                  <c:v>0.40326544093635802</c:v>
                </c:pt>
                <c:pt idx="2693">
                  <c:v>0.41656105798605603</c:v>
                </c:pt>
                <c:pt idx="2694">
                  <c:v>0.42931984011695201</c:v>
                </c:pt>
                <c:pt idx="2695">
                  <c:v>0.44085432187793699</c:v>
                </c:pt>
                <c:pt idx="2696">
                  <c:v>0.45119121342663798</c:v>
                </c:pt>
                <c:pt idx="2697">
                  <c:v>0.46038477398851602</c:v>
                </c:pt>
                <c:pt idx="2698">
                  <c:v>0.46832771335101803</c:v>
                </c:pt>
                <c:pt idx="2699">
                  <c:v>0.47491497081253398</c:v>
                </c:pt>
                <c:pt idx="2700">
                  <c:v>0.480647456143524</c:v>
                </c:pt>
                <c:pt idx="2701">
                  <c:v>0.48548159099655802</c:v>
                </c:pt>
                <c:pt idx="2702">
                  <c:v>0.48811984509093898</c:v>
                </c:pt>
                <c:pt idx="2703">
                  <c:v>0.48916625098251298</c:v>
                </c:pt>
                <c:pt idx="2704">
                  <c:v>0.48960202047785101</c:v>
                </c:pt>
                <c:pt idx="2705">
                  <c:v>0.48819489045123599</c:v>
                </c:pt>
                <c:pt idx="2706">
                  <c:v>0.48355960290008698</c:v>
                </c:pt>
                <c:pt idx="2707">
                  <c:v>0.47518943510129102</c:v>
                </c:pt>
                <c:pt idx="2708">
                  <c:v>0.46313570693221101</c:v>
                </c:pt>
                <c:pt idx="2709">
                  <c:v>0.44871714427427001</c:v>
                </c:pt>
                <c:pt idx="2710">
                  <c:v>0.434225603392981</c:v>
                </c:pt>
                <c:pt idx="2711">
                  <c:v>0.421174759780515</c:v>
                </c:pt>
                <c:pt idx="2712">
                  <c:v>0.40994611020083499</c:v>
                </c:pt>
                <c:pt idx="2713">
                  <c:v>0.400138135035704</c:v>
                </c:pt>
                <c:pt idx="2714">
                  <c:v>0.39154966802643298</c:v>
                </c:pt>
                <c:pt idx="2715">
                  <c:v>0.38518522921895998</c:v>
                </c:pt>
                <c:pt idx="2716">
                  <c:v>0.38142381500948702</c:v>
                </c:pt>
                <c:pt idx="2717">
                  <c:v>0.38063504240884699</c:v>
                </c:pt>
                <c:pt idx="2718">
                  <c:v>0.38336201019382399</c:v>
                </c:pt>
                <c:pt idx="2719">
                  <c:v>0.388355143323033</c:v>
                </c:pt>
                <c:pt idx="2720">
                  <c:v>0.39358083408082001</c:v>
                </c:pt>
                <c:pt idx="2721">
                  <c:v>0.39906361094242998</c:v>
                </c:pt>
                <c:pt idx="2722">
                  <c:v>0.405301745292451</c:v>
                </c:pt>
                <c:pt idx="2723">
                  <c:v>0.41148581868891398</c:v>
                </c:pt>
                <c:pt idx="2724">
                  <c:v>0.41692027059091302</c:v>
                </c:pt>
                <c:pt idx="2725">
                  <c:v>0.421229020483469</c:v>
                </c:pt>
                <c:pt idx="2726">
                  <c:v>0.42511088461857599</c:v>
                </c:pt>
                <c:pt idx="2727">
                  <c:v>0.42902773192133598</c:v>
                </c:pt>
                <c:pt idx="2728">
                  <c:v>0.431901081244287</c:v>
                </c:pt>
                <c:pt idx="2729">
                  <c:v>0.43325323008114303</c:v>
                </c:pt>
                <c:pt idx="2730">
                  <c:v>0.43280268996466398</c:v>
                </c:pt>
                <c:pt idx="2731">
                  <c:v>0.42973196027177502</c:v>
                </c:pt>
                <c:pt idx="2732">
                  <c:v>0.42414970575168098</c:v>
                </c:pt>
                <c:pt idx="2733">
                  <c:v>0.41613091733803798</c:v>
                </c:pt>
                <c:pt idx="2734">
                  <c:v>0.40594883289050498</c:v>
                </c:pt>
                <c:pt idx="2735">
                  <c:v>0.394440086634394</c:v>
                </c:pt>
                <c:pt idx="2736">
                  <c:v>0.381961743529113</c:v>
                </c:pt>
                <c:pt idx="2737">
                  <c:v>0.36903764209134399</c:v>
                </c:pt>
                <c:pt idx="2738">
                  <c:v>0.35678602493964601</c:v>
                </c:pt>
                <c:pt idx="2739">
                  <c:v>0.34616468316650101</c:v>
                </c:pt>
                <c:pt idx="2740">
                  <c:v>0.33806686598419999</c:v>
                </c:pt>
                <c:pt idx="2741">
                  <c:v>0.33251084988159102</c:v>
                </c:pt>
                <c:pt idx="2742">
                  <c:v>0.32943731599040998</c:v>
                </c:pt>
                <c:pt idx="2743">
                  <c:v>0.32819626652141198</c:v>
                </c:pt>
                <c:pt idx="2744">
                  <c:v>0.326873604886327</c:v>
                </c:pt>
                <c:pt idx="2745">
                  <c:v>0.32398174670005803</c:v>
                </c:pt>
                <c:pt idx="2746">
                  <c:v>0.31884461204187797</c:v>
                </c:pt>
                <c:pt idx="2747">
                  <c:v>0.31138751127448699</c:v>
                </c:pt>
                <c:pt idx="2748">
                  <c:v>0.30229193902933099</c:v>
                </c:pt>
                <c:pt idx="2749">
                  <c:v>0.292178040028229</c:v>
                </c:pt>
                <c:pt idx="2750">
                  <c:v>0.28114228788137802</c:v>
                </c:pt>
                <c:pt idx="2751">
                  <c:v>0.26941784950807401</c:v>
                </c:pt>
                <c:pt idx="2752">
                  <c:v>0.25746387321285802</c:v>
                </c:pt>
                <c:pt idx="2753">
                  <c:v>0.24539982970572699</c:v>
                </c:pt>
                <c:pt idx="2754">
                  <c:v>0.23289876620845901</c:v>
                </c:pt>
                <c:pt idx="2755">
                  <c:v>0.219858297181273</c:v>
                </c:pt>
                <c:pt idx="2756">
                  <c:v>0.206763003162308</c:v>
                </c:pt>
                <c:pt idx="2757">
                  <c:v>0.19417673675067099</c:v>
                </c:pt>
                <c:pt idx="2758">
                  <c:v>0.18322902612334799</c:v>
                </c:pt>
                <c:pt idx="2759">
                  <c:v>0.17395302595755099</c:v>
                </c:pt>
                <c:pt idx="2760">
                  <c:v>0.164229457065839</c:v>
                </c:pt>
                <c:pt idx="2761">
                  <c:v>0.15229232890734801</c:v>
                </c:pt>
                <c:pt idx="2762">
                  <c:v>0.137595924558579</c:v>
                </c:pt>
                <c:pt idx="2763">
                  <c:v>0.12160274340477201</c:v>
                </c:pt>
                <c:pt idx="2764">
                  <c:v>0.106683578219797</c:v>
                </c:pt>
                <c:pt idx="2765">
                  <c:v>9.38542926307048E-2</c:v>
                </c:pt>
                <c:pt idx="2766">
                  <c:v>8.3113044154672203E-2</c:v>
                </c:pt>
                <c:pt idx="2767">
                  <c:v>7.4733145460208705E-2</c:v>
                </c:pt>
                <c:pt idx="2768">
                  <c:v>6.8881251985388303E-2</c:v>
                </c:pt>
                <c:pt idx="2769">
                  <c:v>6.5716165147497105E-2</c:v>
                </c:pt>
                <c:pt idx="2770">
                  <c:v>6.4995803627169293E-2</c:v>
                </c:pt>
                <c:pt idx="2771">
                  <c:v>6.6596324229463696E-2</c:v>
                </c:pt>
                <c:pt idx="2772">
                  <c:v>6.8812788187614798E-2</c:v>
                </c:pt>
                <c:pt idx="2773">
                  <c:v>6.9315368233974994E-2</c:v>
                </c:pt>
                <c:pt idx="2774">
                  <c:v>6.8179522502722203E-2</c:v>
                </c:pt>
                <c:pt idx="2775">
                  <c:v>6.6453777311779594E-2</c:v>
                </c:pt>
                <c:pt idx="2776">
                  <c:v>6.4376938905617798E-2</c:v>
                </c:pt>
                <c:pt idx="2777">
                  <c:v>6.21338467644428E-2</c:v>
                </c:pt>
                <c:pt idx="2778">
                  <c:v>6.0604086216417101E-2</c:v>
                </c:pt>
                <c:pt idx="2779">
                  <c:v>5.9880029394083101E-2</c:v>
                </c:pt>
                <c:pt idx="2780">
                  <c:v>5.9703971740771397E-2</c:v>
                </c:pt>
                <c:pt idx="2781">
                  <c:v>6.0001393117856301E-2</c:v>
                </c:pt>
                <c:pt idx="2782">
                  <c:v>6.00630386565092E-2</c:v>
                </c:pt>
                <c:pt idx="2783">
                  <c:v>5.88710810161212E-2</c:v>
                </c:pt>
                <c:pt idx="2784">
                  <c:v>5.5811743665105301E-2</c:v>
                </c:pt>
                <c:pt idx="2785">
                  <c:v>5.1007136818376701E-2</c:v>
                </c:pt>
                <c:pt idx="2786">
                  <c:v>4.4745004286032702E-2</c:v>
                </c:pt>
                <c:pt idx="2787">
                  <c:v>3.7342026520017099E-2</c:v>
                </c:pt>
                <c:pt idx="2788">
                  <c:v>2.8870077772324199E-2</c:v>
                </c:pt>
                <c:pt idx="2789">
                  <c:v>1.8613749325214601E-2</c:v>
                </c:pt>
                <c:pt idx="2790">
                  <c:v>5.7731781063598596E-3</c:v>
                </c:pt>
                <c:pt idx="2791">
                  <c:v>-9.6691937423287605E-3</c:v>
                </c:pt>
                <c:pt idx="2792">
                  <c:v>-2.6164786791806699E-2</c:v>
                </c:pt>
                <c:pt idx="2793">
                  <c:v>-4.3337731256909803E-2</c:v>
                </c:pt>
                <c:pt idx="2794">
                  <c:v>-6.2445096061449198E-2</c:v>
                </c:pt>
                <c:pt idx="2795">
                  <c:v>-8.3617066069025803E-2</c:v>
                </c:pt>
                <c:pt idx="2796">
                  <c:v>-0.105680196020231</c:v>
                </c:pt>
                <c:pt idx="2797">
                  <c:v>-0.126954637967789</c:v>
                </c:pt>
                <c:pt idx="2798">
                  <c:v>-0.14700848008242201</c:v>
                </c:pt>
                <c:pt idx="2799">
                  <c:v>-0.16632771543616701</c:v>
                </c:pt>
                <c:pt idx="2800">
                  <c:v>-0.18433490458143001</c:v>
                </c:pt>
                <c:pt idx="2801">
                  <c:v>-0.200394513947037</c:v>
                </c:pt>
                <c:pt idx="2802">
                  <c:v>-0.21493700136494601</c:v>
                </c:pt>
                <c:pt idx="2803">
                  <c:v>-0.22814059635435199</c:v>
                </c:pt>
                <c:pt idx="2804">
                  <c:v>-0.23924695646646499</c:v>
                </c:pt>
                <c:pt idx="2805">
                  <c:v>-0.24697148300497301</c:v>
                </c:pt>
                <c:pt idx="2806">
                  <c:v>-0.25025971639691302</c:v>
                </c:pt>
                <c:pt idx="2807">
                  <c:v>-0.24886442884950699</c:v>
                </c:pt>
                <c:pt idx="2808">
                  <c:v>-0.243283295449401</c:v>
                </c:pt>
                <c:pt idx="2809">
                  <c:v>-0.23442515953780699</c:v>
                </c:pt>
                <c:pt idx="2810">
                  <c:v>-0.22283679736260401</c:v>
                </c:pt>
                <c:pt idx="2811">
                  <c:v>-0.20962163429624001</c:v>
                </c:pt>
                <c:pt idx="2812">
                  <c:v>-0.19635927210394299</c:v>
                </c:pt>
                <c:pt idx="2813">
                  <c:v>-0.18449576728528699</c:v>
                </c:pt>
                <c:pt idx="2814">
                  <c:v>-0.17503852326724001</c:v>
                </c:pt>
                <c:pt idx="2815">
                  <c:v>-0.168257806358697</c:v>
                </c:pt>
                <c:pt idx="2816">
                  <c:v>-0.16349616736338701</c:v>
                </c:pt>
                <c:pt idx="2817">
                  <c:v>-0.159716505879893</c:v>
                </c:pt>
                <c:pt idx="2818">
                  <c:v>-0.156877307558659</c:v>
                </c:pt>
                <c:pt idx="2819">
                  <c:v>-0.15425896933101499</c:v>
                </c:pt>
                <c:pt idx="2820">
                  <c:v>-0.15186228151975301</c:v>
                </c:pt>
                <c:pt idx="2821">
                  <c:v>-0.15043768539448099</c:v>
                </c:pt>
                <c:pt idx="2822">
                  <c:v>-0.15022218279998101</c:v>
                </c:pt>
                <c:pt idx="2823">
                  <c:v>-0.151240602034832</c:v>
                </c:pt>
                <c:pt idx="2824">
                  <c:v>-0.15366261848478099</c:v>
                </c:pt>
                <c:pt idx="2825">
                  <c:v>-0.15826311602192999</c:v>
                </c:pt>
                <c:pt idx="2826">
                  <c:v>-0.16489082799656499</c:v>
                </c:pt>
                <c:pt idx="2827">
                  <c:v>-0.17366440658728099</c:v>
                </c:pt>
                <c:pt idx="2828">
                  <c:v>-0.18539499936654</c:v>
                </c:pt>
                <c:pt idx="2829">
                  <c:v>-0.19874284814471799</c:v>
                </c:pt>
                <c:pt idx="2830">
                  <c:v>-0.21210532567034299</c:v>
                </c:pt>
                <c:pt idx="2831">
                  <c:v>-0.22519877987294101</c:v>
                </c:pt>
                <c:pt idx="2832">
                  <c:v>-0.23762426149742699</c:v>
                </c:pt>
                <c:pt idx="2833">
                  <c:v>-0.24932105410257399</c:v>
                </c:pt>
                <c:pt idx="2834">
                  <c:v>-0.25908688957894299</c:v>
                </c:pt>
                <c:pt idx="2835">
                  <c:v>-0.26656964127543398</c:v>
                </c:pt>
                <c:pt idx="2836">
                  <c:v>-0.272728250138634</c:v>
                </c:pt>
                <c:pt idx="2837">
                  <c:v>-0.27737767477537301</c:v>
                </c:pt>
                <c:pt idx="2838">
                  <c:v>-0.28067817241870802</c:v>
                </c:pt>
                <c:pt idx="2839">
                  <c:v>-0.28263240119558097</c:v>
                </c:pt>
                <c:pt idx="2840">
                  <c:v>-0.28368016801124302</c:v>
                </c:pt>
                <c:pt idx="2841">
                  <c:v>-0.28445026056186101</c:v>
                </c:pt>
                <c:pt idx="2842">
                  <c:v>-0.28479779651806297</c:v>
                </c:pt>
                <c:pt idx="2843">
                  <c:v>-0.285233390842347</c:v>
                </c:pt>
                <c:pt idx="2844">
                  <c:v>-0.28568743478245501</c:v>
                </c:pt>
                <c:pt idx="2845">
                  <c:v>-0.28589031601994502</c:v>
                </c:pt>
                <c:pt idx="2846">
                  <c:v>-0.28557286647129299</c:v>
                </c:pt>
                <c:pt idx="2847">
                  <c:v>-0.28438253509205402</c:v>
                </c:pt>
                <c:pt idx="2848">
                  <c:v>-0.28245258922400901</c:v>
                </c:pt>
                <c:pt idx="2849">
                  <c:v>-0.27915755828809502</c:v>
                </c:pt>
                <c:pt idx="2850">
                  <c:v>-0.274064458959417</c:v>
                </c:pt>
                <c:pt idx="2851">
                  <c:v>-0.26788935575364098</c:v>
                </c:pt>
                <c:pt idx="2852">
                  <c:v>-0.26153764807628799</c:v>
                </c:pt>
                <c:pt idx="2853">
                  <c:v>-0.25535440349036598</c:v>
                </c:pt>
                <c:pt idx="2854">
                  <c:v>-0.24879207216572899</c:v>
                </c:pt>
                <c:pt idx="2855">
                  <c:v>-0.241919936583504</c:v>
                </c:pt>
                <c:pt idx="2856">
                  <c:v>-0.23535090360560401</c:v>
                </c:pt>
                <c:pt idx="2857">
                  <c:v>-0.229501499876023</c:v>
                </c:pt>
                <c:pt idx="2858">
                  <c:v>-0.22519522320903601</c:v>
                </c:pt>
                <c:pt idx="2859">
                  <c:v>-0.22322114845472199</c:v>
                </c:pt>
                <c:pt idx="2860">
                  <c:v>-0.22368186260237299</c:v>
                </c:pt>
                <c:pt idx="2861">
                  <c:v>-0.22650729461875899</c:v>
                </c:pt>
                <c:pt idx="2862">
                  <c:v>-0.23156079961777401</c:v>
                </c:pt>
                <c:pt idx="2863">
                  <c:v>-0.239285320352849</c:v>
                </c:pt>
                <c:pt idx="2864">
                  <c:v>-0.249140412139501</c:v>
                </c:pt>
                <c:pt idx="2865">
                  <c:v>-0.259735940533521</c:v>
                </c:pt>
                <c:pt idx="2866">
                  <c:v>-0.269505327553411</c:v>
                </c:pt>
                <c:pt idx="2867">
                  <c:v>-0.27648345822585102</c:v>
                </c:pt>
                <c:pt idx="2868">
                  <c:v>-0.27990676753261201</c:v>
                </c:pt>
                <c:pt idx="2869">
                  <c:v>-0.28033740785919298</c:v>
                </c:pt>
                <c:pt idx="2870">
                  <c:v>-0.27937808964483102</c:v>
                </c:pt>
                <c:pt idx="2871">
                  <c:v>-0.27767053170714001</c:v>
                </c:pt>
                <c:pt idx="2872">
                  <c:v>-0.27494818254436798</c:v>
                </c:pt>
                <c:pt idx="2873">
                  <c:v>-0.27147512813702201</c:v>
                </c:pt>
                <c:pt idx="2874">
                  <c:v>-0.26786040392740601</c:v>
                </c:pt>
                <c:pt idx="2875">
                  <c:v>-0.264428035559999</c:v>
                </c:pt>
                <c:pt idx="2876">
                  <c:v>-0.261323240626613</c:v>
                </c:pt>
                <c:pt idx="2877">
                  <c:v>-0.25893000729721299</c:v>
                </c:pt>
                <c:pt idx="2878">
                  <c:v>-0.257694435417684</c:v>
                </c:pt>
                <c:pt idx="2879">
                  <c:v>-0.25767680109839802</c:v>
                </c:pt>
                <c:pt idx="2880">
                  <c:v>-0.25851301482538003</c:v>
                </c:pt>
                <c:pt idx="2881">
                  <c:v>-0.25986569354165601</c:v>
                </c:pt>
                <c:pt idx="2882">
                  <c:v>-0.26142537594589899</c:v>
                </c:pt>
                <c:pt idx="2883">
                  <c:v>-0.26304212841285102</c:v>
                </c:pt>
                <c:pt idx="2884">
                  <c:v>-0.264555538443141</c:v>
                </c:pt>
                <c:pt idx="2885">
                  <c:v>-0.265333366838859</c:v>
                </c:pt>
                <c:pt idx="2886">
                  <c:v>-0.26461628229372403</c:v>
                </c:pt>
                <c:pt idx="2887">
                  <c:v>-0.262783808698068</c:v>
                </c:pt>
                <c:pt idx="2888">
                  <c:v>-0.26071238102871502</c:v>
                </c:pt>
                <c:pt idx="2889">
                  <c:v>-0.25816416894240901</c:v>
                </c:pt>
                <c:pt idx="2890">
                  <c:v>-0.25453112227362701</c:v>
                </c:pt>
                <c:pt idx="2891">
                  <c:v>-0.24947370335947999</c:v>
                </c:pt>
                <c:pt idx="2892">
                  <c:v>-0.24271573203817901</c:v>
                </c:pt>
                <c:pt idx="2893">
                  <c:v>-0.23501360173490199</c:v>
                </c:pt>
                <c:pt idx="2894">
                  <c:v>-0.22701732833881599</c:v>
                </c:pt>
                <c:pt idx="2895">
                  <c:v>-0.218915479800387</c:v>
                </c:pt>
                <c:pt idx="2896">
                  <c:v>-0.21143947769977101</c:v>
                </c:pt>
                <c:pt idx="2897">
                  <c:v>-0.203715477145815</c:v>
                </c:pt>
                <c:pt idx="2898">
                  <c:v>-0.19513318797000401</c:v>
                </c:pt>
                <c:pt idx="2899">
                  <c:v>-0.18654778359475299</c:v>
                </c:pt>
                <c:pt idx="2900">
                  <c:v>-0.17830695628485199</c:v>
                </c:pt>
                <c:pt idx="2901">
                  <c:v>-0.170406213046746</c:v>
                </c:pt>
                <c:pt idx="2902">
                  <c:v>-0.162773811026628</c:v>
                </c:pt>
                <c:pt idx="2903">
                  <c:v>-0.15438973988940799</c:v>
                </c:pt>
                <c:pt idx="2904">
                  <c:v>-0.14526307536465899</c:v>
                </c:pt>
                <c:pt idx="2905">
                  <c:v>-0.136369795551359</c:v>
                </c:pt>
                <c:pt idx="2906">
                  <c:v>-0.12664225154619399</c:v>
                </c:pt>
                <c:pt idx="2907">
                  <c:v>-0.115990759734897</c:v>
                </c:pt>
                <c:pt idx="2908">
                  <c:v>-0.105791324460594</c:v>
                </c:pt>
                <c:pt idx="2909">
                  <c:v>-9.6474492284320298E-2</c:v>
                </c:pt>
                <c:pt idx="2910">
                  <c:v>-8.7459309218594503E-2</c:v>
                </c:pt>
                <c:pt idx="2911">
                  <c:v>-7.7958185255663004E-2</c:v>
                </c:pt>
                <c:pt idx="2912">
                  <c:v>-6.81778683898248E-2</c:v>
                </c:pt>
                <c:pt idx="2913">
                  <c:v>-5.8359383899503903E-2</c:v>
                </c:pt>
                <c:pt idx="2914">
                  <c:v>-4.8098873472904903E-2</c:v>
                </c:pt>
                <c:pt idx="2915">
                  <c:v>-3.7597644948107301E-2</c:v>
                </c:pt>
                <c:pt idx="2916">
                  <c:v>-2.6788818438102199E-2</c:v>
                </c:pt>
                <c:pt idx="2917">
                  <c:v>-1.44986517318284E-2</c:v>
                </c:pt>
                <c:pt idx="2918" formatCode="0.00E+00">
                  <c:v>-6.10882635632824E-5</c:v>
                </c:pt>
                <c:pt idx="2919">
                  <c:v>1.55715784659514E-2</c:v>
                </c:pt>
                <c:pt idx="2920">
                  <c:v>3.1584396874687899E-2</c:v>
                </c:pt>
                <c:pt idx="2921">
                  <c:v>4.8650318936898397E-2</c:v>
                </c:pt>
                <c:pt idx="2922">
                  <c:v>6.7066585487653096E-2</c:v>
                </c:pt>
                <c:pt idx="2923">
                  <c:v>8.6181416894862098E-2</c:v>
                </c:pt>
                <c:pt idx="2924">
                  <c:v>0.10555824495728899</c:v>
                </c:pt>
                <c:pt idx="2925">
                  <c:v>0.124476142492031</c:v>
                </c:pt>
                <c:pt idx="2926">
                  <c:v>0.14126150246986599</c:v>
                </c:pt>
                <c:pt idx="2927">
                  <c:v>0.154650757630731</c:v>
                </c:pt>
                <c:pt idx="2928">
                  <c:v>0.164513524228243</c:v>
                </c:pt>
                <c:pt idx="2929">
                  <c:v>0.170962933894685</c:v>
                </c:pt>
                <c:pt idx="2930">
                  <c:v>0.17419234426688099</c:v>
                </c:pt>
                <c:pt idx="2931">
                  <c:v>0.17478264807188901</c:v>
                </c:pt>
                <c:pt idx="2932">
                  <c:v>0.17364717446599601</c:v>
                </c:pt>
                <c:pt idx="2933">
                  <c:v>0.171627094992298</c:v>
                </c:pt>
                <c:pt idx="2934">
                  <c:v>0.169201332001267</c:v>
                </c:pt>
                <c:pt idx="2935">
                  <c:v>0.16683231450352401</c:v>
                </c:pt>
                <c:pt idx="2936">
                  <c:v>0.16492951037717399</c:v>
                </c:pt>
                <c:pt idx="2937">
                  <c:v>0.163508292739732</c:v>
                </c:pt>
                <c:pt idx="2938">
                  <c:v>0.16283227943589301</c:v>
                </c:pt>
                <c:pt idx="2939">
                  <c:v>0.16271496140816899</c:v>
                </c:pt>
                <c:pt idx="2940">
                  <c:v>0.162104357376161</c:v>
                </c:pt>
                <c:pt idx="2941">
                  <c:v>0.16047888922246201</c:v>
                </c:pt>
                <c:pt idx="2942">
                  <c:v>0.15869526294432101</c:v>
                </c:pt>
                <c:pt idx="2943">
                  <c:v>0.157179683764987</c:v>
                </c:pt>
                <c:pt idx="2944">
                  <c:v>0.155872217988371</c:v>
                </c:pt>
                <c:pt idx="2945">
                  <c:v>0.15569426773300801</c:v>
                </c:pt>
                <c:pt idx="2946">
                  <c:v>0.156794747000886</c:v>
                </c:pt>
                <c:pt idx="2947">
                  <c:v>0.15892606089976299</c:v>
                </c:pt>
                <c:pt idx="2948">
                  <c:v>0.161805565722939</c:v>
                </c:pt>
                <c:pt idx="2949">
                  <c:v>0.16430570195292701</c:v>
                </c:pt>
                <c:pt idx="2950">
                  <c:v>0.16575114397725399</c:v>
                </c:pt>
                <c:pt idx="2951">
                  <c:v>0.16653711140892499</c:v>
                </c:pt>
                <c:pt idx="2952">
                  <c:v>0.166933150000142</c:v>
                </c:pt>
                <c:pt idx="2953">
                  <c:v>0.166271013714755</c:v>
                </c:pt>
                <c:pt idx="2954">
                  <c:v>0.16376226198121999</c:v>
                </c:pt>
                <c:pt idx="2955">
                  <c:v>0.158499996508737</c:v>
                </c:pt>
                <c:pt idx="2956">
                  <c:v>0.150787856235017</c:v>
                </c:pt>
                <c:pt idx="2957">
                  <c:v>0.142433969834454</c:v>
                </c:pt>
                <c:pt idx="2958">
                  <c:v>0.13482069576115899</c:v>
                </c:pt>
                <c:pt idx="2959">
                  <c:v>0.12834756314541301</c:v>
                </c:pt>
                <c:pt idx="2960">
                  <c:v>0.12289700945404</c:v>
                </c:pt>
                <c:pt idx="2961">
                  <c:v>0.11912623676322</c:v>
                </c:pt>
                <c:pt idx="2962">
                  <c:v>0.11677200963050299</c:v>
                </c:pt>
                <c:pt idx="2963">
                  <c:v>0.115244063847946</c:v>
                </c:pt>
                <c:pt idx="2964">
                  <c:v>0.114609795551077</c:v>
                </c:pt>
                <c:pt idx="2965">
                  <c:v>0.11388962288450501</c:v>
                </c:pt>
                <c:pt idx="2966">
                  <c:v>0.113045613824659</c:v>
                </c:pt>
                <c:pt idx="2967">
                  <c:v>0.112595375286224</c:v>
                </c:pt>
                <c:pt idx="2968">
                  <c:v>0.111876386579676</c:v>
                </c:pt>
                <c:pt idx="2969">
                  <c:v>0.110411949490634</c:v>
                </c:pt>
                <c:pt idx="2970">
                  <c:v>0.107906557630902</c:v>
                </c:pt>
                <c:pt idx="2971">
                  <c:v>0.104149660073006</c:v>
                </c:pt>
                <c:pt idx="2972">
                  <c:v>9.9080684970742502E-2</c:v>
                </c:pt>
                <c:pt idx="2973">
                  <c:v>9.2432883646505704E-2</c:v>
                </c:pt>
                <c:pt idx="2974">
                  <c:v>8.4027695462420907E-2</c:v>
                </c:pt>
                <c:pt idx="2975">
                  <c:v>7.4284812277327097E-2</c:v>
                </c:pt>
                <c:pt idx="2976">
                  <c:v>6.3586542602313806E-2</c:v>
                </c:pt>
                <c:pt idx="2977">
                  <c:v>5.2397792031677999E-2</c:v>
                </c:pt>
                <c:pt idx="2978">
                  <c:v>4.1174323654009998E-2</c:v>
                </c:pt>
                <c:pt idx="2979">
                  <c:v>3.0860035986359401E-2</c:v>
                </c:pt>
                <c:pt idx="2980">
                  <c:v>2.2859900412177499E-2</c:v>
                </c:pt>
                <c:pt idx="2981">
                  <c:v>1.66555873015235E-2</c:v>
                </c:pt>
                <c:pt idx="2982">
                  <c:v>1.11498389898544E-2</c:v>
                </c:pt>
                <c:pt idx="2983">
                  <c:v>5.1320737505378897E-3</c:v>
                </c:pt>
                <c:pt idx="2984">
                  <c:v>-2.2590709726864298E-3</c:v>
                </c:pt>
                <c:pt idx="2985">
                  <c:v>-9.6511150414958398E-3</c:v>
                </c:pt>
                <c:pt idx="2986">
                  <c:v>-1.4271717786350901E-2</c:v>
                </c:pt>
                <c:pt idx="2987">
                  <c:v>-1.4337910242119001E-2</c:v>
                </c:pt>
                <c:pt idx="2988">
                  <c:v>-9.5954176147460997E-3</c:v>
                </c:pt>
                <c:pt idx="2989">
                  <c:v>-5.7796513773187804E-4</c:v>
                </c:pt>
                <c:pt idx="2990">
                  <c:v>1.05845608371265E-2</c:v>
                </c:pt>
                <c:pt idx="2991">
                  <c:v>2.1571460954000799E-2</c:v>
                </c:pt>
                <c:pt idx="2992">
                  <c:v>3.11992207781722E-2</c:v>
                </c:pt>
                <c:pt idx="2993">
                  <c:v>3.9779112241070398E-2</c:v>
                </c:pt>
                <c:pt idx="2994">
                  <c:v>4.7913160477449999E-2</c:v>
                </c:pt>
                <c:pt idx="2995">
                  <c:v>5.5545465018511798E-2</c:v>
                </c:pt>
                <c:pt idx="2996">
                  <c:v>6.2561725843262805E-2</c:v>
                </c:pt>
                <c:pt idx="2997">
                  <c:v>6.8652031412223702E-2</c:v>
                </c:pt>
                <c:pt idx="2998">
                  <c:v>7.3477504819646905E-2</c:v>
                </c:pt>
                <c:pt idx="2999">
                  <c:v>7.6871575877109105E-2</c:v>
                </c:pt>
                <c:pt idx="3000">
                  <c:v>7.8328666213437301E-2</c:v>
                </c:pt>
                <c:pt idx="3001">
                  <c:v>7.7296631969049803E-2</c:v>
                </c:pt>
                <c:pt idx="3002">
                  <c:v>7.4917478614772104E-2</c:v>
                </c:pt>
                <c:pt idx="3003">
                  <c:v>7.2665980842538905E-2</c:v>
                </c:pt>
                <c:pt idx="3004">
                  <c:v>7.0220986446051195E-2</c:v>
                </c:pt>
                <c:pt idx="3005">
                  <c:v>6.7247146152352902E-2</c:v>
                </c:pt>
                <c:pt idx="3006">
                  <c:v>6.3476475798754095E-2</c:v>
                </c:pt>
                <c:pt idx="3007">
                  <c:v>5.8610783170328903E-2</c:v>
                </c:pt>
                <c:pt idx="3008">
                  <c:v>5.3311076802494001E-2</c:v>
                </c:pt>
                <c:pt idx="3009">
                  <c:v>4.7819311611091798E-2</c:v>
                </c:pt>
                <c:pt idx="3010">
                  <c:v>4.1080770271331203E-2</c:v>
                </c:pt>
                <c:pt idx="3011">
                  <c:v>3.2969303004018E-2</c:v>
                </c:pt>
                <c:pt idx="3012">
                  <c:v>2.42693155212407E-2</c:v>
                </c:pt>
                <c:pt idx="3013">
                  <c:v>1.5072034382845999E-2</c:v>
                </c:pt>
                <c:pt idx="3014">
                  <c:v>6.4150912432259502E-3</c:v>
                </c:pt>
                <c:pt idx="3015">
                  <c:v>-1.0169437768598299E-3</c:v>
                </c:pt>
                <c:pt idx="3016">
                  <c:v>-6.8121772909788001E-3</c:v>
                </c:pt>
                <c:pt idx="3017">
                  <c:v>-1.12616277729631E-2</c:v>
                </c:pt>
                <c:pt idx="3018">
                  <c:v>-1.5634127712700702E-2</c:v>
                </c:pt>
                <c:pt idx="3019">
                  <c:v>-1.9566440122924598E-2</c:v>
                </c:pt>
                <c:pt idx="3020">
                  <c:v>-2.1987425287455599E-2</c:v>
                </c:pt>
                <c:pt idx="3021">
                  <c:v>-2.2847399893339299E-2</c:v>
                </c:pt>
                <c:pt idx="3022">
                  <c:v>-2.2821258491726299E-2</c:v>
                </c:pt>
                <c:pt idx="3023">
                  <c:v>-2.2304820496031299E-2</c:v>
                </c:pt>
                <c:pt idx="3024">
                  <c:v>-2.1416516649478998E-2</c:v>
                </c:pt>
                <c:pt idx="3025">
                  <c:v>-1.96199434177604E-2</c:v>
                </c:pt>
                <c:pt idx="3026">
                  <c:v>-1.6165188268054499E-2</c:v>
                </c:pt>
                <c:pt idx="3027">
                  <c:v>-1.11286651230864E-2</c:v>
                </c:pt>
                <c:pt idx="3028">
                  <c:v>-6.11090812348156E-3</c:v>
                </c:pt>
                <c:pt idx="3029">
                  <c:v>-2.8904774439686902E-3</c:v>
                </c:pt>
                <c:pt idx="3030">
                  <c:v>-9.1941985915196896E-4</c:v>
                </c:pt>
                <c:pt idx="3031">
                  <c:v>7.6188696991826195E-4</c:v>
                </c:pt>
                <c:pt idx="3032">
                  <c:v>2.3139039123650199E-3</c:v>
                </c:pt>
                <c:pt idx="3033">
                  <c:v>3.4379592324950302E-3</c:v>
                </c:pt>
                <c:pt idx="3034">
                  <c:v>4.2110827815823202E-3</c:v>
                </c:pt>
                <c:pt idx="3035">
                  <c:v>5.6190456279114204E-3</c:v>
                </c:pt>
                <c:pt idx="3036">
                  <c:v>8.4028043541876304E-3</c:v>
                </c:pt>
                <c:pt idx="3037">
                  <c:v>1.18903316405731E-2</c:v>
                </c:pt>
                <c:pt idx="3038">
                  <c:v>1.4488867503603399E-2</c:v>
                </c:pt>
                <c:pt idx="3039">
                  <c:v>1.61911963602854E-2</c:v>
                </c:pt>
                <c:pt idx="3040">
                  <c:v>1.8190769935110301E-2</c:v>
                </c:pt>
                <c:pt idx="3041">
                  <c:v>2.0791801212521398E-2</c:v>
                </c:pt>
                <c:pt idx="3042">
                  <c:v>2.29570265576249E-2</c:v>
                </c:pt>
                <c:pt idx="3043">
                  <c:v>2.42711531416956E-2</c:v>
                </c:pt>
                <c:pt idx="3044">
                  <c:v>2.5391130373927599E-2</c:v>
                </c:pt>
                <c:pt idx="3045">
                  <c:v>2.6558007528776399E-2</c:v>
                </c:pt>
                <c:pt idx="3046">
                  <c:v>2.7557523079852899E-2</c:v>
                </c:pt>
                <c:pt idx="3047">
                  <c:v>2.7550460158804701E-2</c:v>
                </c:pt>
                <c:pt idx="3048">
                  <c:v>2.6310961963680601E-2</c:v>
                </c:pt>
                <c:pt idx="3049">
                  <c:v>2.4368171187839099E-2</c:v>
                </c:pt>
                <c:pt idx="3050">
                  <c:v>2.1848308714585599E-2</c:v>
                </c:pt>
                <c:pt idx="3051">
                  <c:v>1.8470912362585301E-2</c:v>
                </c:pt>
                <c:pt idx="3052">
                  <c:v>1.4793399956499901E-2</c:v>
                </c:pt>
                <c:pt idx="3053">
                  <c:v>1.17881820407783E-2</c:v>
                </c:pt>
                <c:pt idx="3054">
                  <c:v>9.2980191064604093E-3</c:v>
                </c:pt>
                <c:pt idx="3055">
                  <c:v>7.3620780216920399E-3</c:v>
                </c:pt>
                <c:pt idx="3056">
                  <c:v>6.3618986647943397E-3</c:v>
                </c:pt>
                <c:pt idx="3057">
                  <c:v>6.6982648616840598E-3</c:v>
                </c:pt>
                <c:pt idx="3058">
                  <c:v>8.0945290278790702E-3</c:v>
                </c:pt>
                <c:pt idx="3059">
                  <c:v>9.4226160803153099E-3</c:v>
                </c:pt>
                <c:pt idx="3060">
                  <c:v>1.0377791615131599E-2</c:v>
                </c:pt>
                <c:pt idx="3061">
                  <c:v>1.10322836712316E-2</c:v>
                </c:pt>
                <c:pt idx="3062">
                  <c:v>1.11774880219957E-2</c:v>
                </c:pt>
                <c:pt idx="3063">
                  <c:v>1.08293520306358E-2</c:v>
                </c:pt>
                <c:pt idx="3064">
                  <c:v>9.7176998190604096E-3</c:v>
                </c:pt>
                <c:pt idx="3065">
                  <c:v>6.7587210508054003E-3</c:v>
                </c:pt>
                <c:pt idx="3066">
                  <c:v>1.1584369287080301E-3</c:v>
                </c:pt>
                <c:pt idx="3067">
                  <c:v>-6.7018626111766096E-3</c:v>
                </c:pt>
                <c:pt idx="3068">
                  <c:v>-1.5995554750040698E-2</c:v>
                </c:pt>
                <c:pt idx="3069">
                  <c:v>-2.62046301561638E-2</c:v>
                </c:pt>
                <c:pt idx="3070">
                  <c:v>-3.64194007323995E-2</c:v>
                </c:pt>
                <c:pt idx="3071">
                  <c:v>-4.5266000391006998E-2</c:v>
                </c:pt>
                <c:pt idx="3072">
                  <c:v>-5.2445007602877E-2</c:v>
                </c:pt>
                <c:pt idx="3073">
                  <c:v>-5.80716546591541E-2</c:v>
                </c:pt>
                <c:pt idx="3074">
                  <c:v>-6.1760602914765997E-2</c:v>
                </c:pt>
                <c:pt idx="3075">
                  <c:v>-6.3504155419171399E-2</c:v>
                </c:pt>
                <c:pt idx="3076">
                  <c:v>-6.34959309817303E-2</c:v>
                </c:pt>
                <c:pt idx="3077">
                  <c:v>-6.1549881023227997E-2</c:v>
                </c:pt>
                <c:pt idx="3078">
                  <c:v>-5.8133814103974703E-2</c:v>
                </c:pt>
                <c:pt idx="3079">
                  <c:v>-5.4440226945758403E-2</c:v>
                </c:pt>
                <c:pt idx="3080">
                  <c:v>-5.1159879503344399E-2</c:v>
                </c:pt>
                <c:pt idx="3081">
                  <c:v>-4.8442065045901303E-2</c:v>
                </c:pt>
                <c:pt idx="3082">
                  <c:v>-4.5394885473000801E-2</c:v>
                </c:pt>
                <c:pt idx="3083">
                  <c:v>-4.1560000269831102E-2</c:v>
                </c:pt>
                <c:pt idx="3084">
                  <c:v>-3.7168079357088803E-2</c:v>
                </c:pt>
                <c:pt idx="3085">
                  <c:v>-3.2610135142011602E-2</c:v>
                </c:pt>
                <c:pt idx="3086">
                  <c:v>-2.9002721924008702E-2</c:v>
                </c:pt>
                <c:pt idx="3087">
                  <c:v>-2.7065636814589001E-2</c:v>
                </c:pt>
                <c:pt idx="3088">
                  <c:v>-2.6043639175165102E-2</c:v>
                </c:pt>
                <c:pt idx="3089">
                  <c:v>-2.5076742684196299E-2</c:v>
                </c:pt>
                <c:pt idx="3090">
                  <c:v>-2.4288307279082599E-2</c:v>
                </c:pt>
                <c:pt idx="3091">
                  <c:v>-2.2944937346371801E-2</c:v>
                </c:pt>
                <c:pt idx="3092">
                  <c:v>-2.0019805829431001E-2</c:v>
                </c:pt>
                <c:pt idx="3093">
                  <c:v>-1.4902490271492701E-2</c:v>
                </c:pt>
                <c:pt idx="3094">
                  <c:v>-8.0170942458373095E-3</c:v>
                </c:pt>
                <c:pt idx="3095">
                  <c:v>-9.1409846814479898E-4</c:v>
                </c:pt>
                <c:pt idx="3096">
                  <c:v>5.8206597145928499E-3</c:v>
                </c:pt>
                <c:pt idx="3097">
                  <c:v>1.2837552453538801E-2</c:v>
                </c:pt>
                <c:pt idx="3098">
                  <c:v>2.1018626715673099E-2</c:v>
                </c:pt>
                <c:pt idx="3099">
                  <c:v>3.0310696435028098E-2</c:v>
                </c:pt>
                <c:pt idx="3100">
                  <c:v>4.0266808495994802E-2</c:v>
                </c:pt>
                <c:pt idx="3101">
                  <c:v>5.09602995517935E-2</c:v>
                </c:pt>
                <c:pt idx="3102">
                  <c:v>6.24964326104493E-2</c:v>
                </c:pt>
                <c:pt idx="3103">
                  <c:v>7.4583967795863404E-2</c:v>
                </c:pt>
                <c:pt idx="3104">
                  <c:v>8.6543111354743504E-2</c:v>
                </c:pt>
                <c:pt idx="3105">
                  <c:v>9.7969986430972197E-2</c:v>
                </c:pt>
                <c:pt idx="3106">
                  <c:v>0.108938505680368</c:v>
                </c:pt>
                <c:pt idx="3107">
                  <c:v>0.119222635254895</c:v>
                </c:pt>
                <c:pt idx="3108">
                  <c:v>0.12812420920577999</c:v>
                </c:pt>
                <c:pt idx="3109">
                  <c:v>0.13494004377181401</c:v>
                </c:pt>
                <c:pt idx="3110">
                  <c:v>0.13867023127782199</c:v>
                </c:pt>
                <c:pt idx="3111">
                  <c:v>0.13847752879310299</c:v>
                </c:pt>
                <c:pt idx="3112">
                  <c:v>0.13506776677556201</c:v>
                </c:pt>
                <c:pt idx="3113">
                  <c:v>0.12895089677754801</c:v>
                </c:pt>
                <c:pt idx="3114">
                  <c:v>0.120312747118791</c:v>
                </c:pt>
                <c:pt idx="3115">
                  <c:v>0.110148202704464</c:v>
                </c:pt>
                <c:pt idx="3116">
                  <c:v>9.9499833828767204E-2</c:v>
                </c:pt>
                <c:pt idx="3117">
                  <c:v>8.9482998104725806E-2</c:v>
                </c:pt>
                <c:pt idx="3118">
                  <c:v>8.0274482990923199E-2</c:v>
                </c:pt>
                <c:pt idx="3119">
                  <c:v>7.1366532762842799E-2</c:v>
                </c:pt>
                <c:pt idx="3120">
                  <c:v>6.3152233656453505E-2</c:v>
                </c:pt>
                <c:pt idx="3121">
                  <c:v>5.6138962240365201E-2</c:v>
                </c:pt>
                <c:pt idx="3122">
                  <c:v>5.0108769541281802E-2</c:v>
                </c:pt>
                <c:pt idx="3123">
                  <c:v>4.4626184934281797E-2</c:v>
                </c:pt>
                <c:pt idx="3124">
                  <c:v>4.00160547076878E-2</c:v>
                </c:pt>
                <c:pt idx="3125">
                  <c:v>3.73052222134901E-2</c:v>
                </c:pt>
                <c:pt idx="3126">
                  <c:v>3.65890955667545E-2</c:v>
                </c:pt>
                <c:pt idx="3127">
                  <c:v>3.6705869270679002E-2</c:v>
                </c:pt>
                <c:pt idx="3128">
                  <c:v>3.6922043830939402E-2</c:v>
                </c:pt>
                <c:pt idx="3129">
                  <c:v>3.6759645441710002E-2</c:v>
                </c:pt>
                <c:pt idx="3130">
                  <c:v>3.6216382646430602E-2</c:v>
                </c:pt>
                <c:pt idx="3131">
                  <c:v>3.5883185188962503E-2</c:v>
                </c:pt>
                <c:pt idx="3132">
                  <c:v>3.65019699506113E-2</c:v>
                </c:pt>
                <c:pt idx="3133">
                  <c:v>3.8921318753808103E-2</c:v>
                </c:pt>
                <c:pt idx="3134">
                  <c:v>4.2093862662577003E-2</c:v>
                </c:pt>
                <c:pt idx="3135">
                  <c:v>4.47953969934538E-2</c:v>
                </c:pt>
                <c:pt idx="3136">
                  <c:v>4.6958794093137801E-2</c:v>
                </c:pt>
                <c:pt idx="3137">
                  <c:v>4.7717893542779402E-2</c:v>
                </c:pt>
                <c:pt idx="3138">
                  <c:v>4.7116496339851099E-2</c:v>
                </c:pt>
                <c:pt idx="3139">
                  <c:v>4.68444433383833E-2</c:v>
                </c:pt>
                <c:pt idx="3140">
                  <c:v>4.7650618396627202E-2</c:v>
                </c:pt>
                <c:pt idx="3141">
                  <c:v>4.9451775382227801E-2</c:v>
                </c:pt>
                <c:pt idx="3142">
                  <c:v>5.1249843750947599E-2</c:v>
                </c:pt>
                <c:pt idx="3143">
                  <c:v>5.2246271501112003E-2</c:v>
                </c:pt>
                <c:pt idx="3144">
                  <c:v>5.2767761620783997E-2</c:v>
                </c:pt>
                <c:pt idx="3145">
                  <c:v>5.1553306292949602E-2</c:v>
                </c:pt>
                <c:pt idx="3146">
                  <c:v>4.7243805248743498E-2</c:v>
                </c:pt>
                <c:pt idx="3147">
                  <c:v>4.0205267134053702E-2</c:v>
                </c:pt>
                <c:pt idx="3148">
                  <c:v>3.1310911186257999E-2</c:v>
                </c:pt>
                <c:pt idx="3149">
                  <c:v>2.1844523209945999E-2</c:v>
                </c:pt>
                <c:pt idx="3150">
                  <c:v>1.1998292100630499E-2</c:v>
                </c:pt>
                <c:pt idx="3151">
                  <c:v>1.17368096299731E-3</c:v>
                </c:pt>
                <c:pt idx="3152">
                  <c:v>-1.06791128809334E-2</c:v>
                </c:pt>
                <c:pt idx="3153">
                  <c:v>-2.2359803761712101E-2</c:v>
                </c:pt>
                <c:pt idx="3154">
                  <c:v>-3.2333561330043399E-2</c:v>
                </c:pt>
                <c:pt idx="3155">
                  <c:v>-4.0621731378590598E-2</c:v>
                </c:pt>
                <c:pt idx="3156">
                  <c:v>-4.7957977197105699E-2</c:v>
                </c:pt>
                <c:pt idx="3157">
                  <c:v>-5.3703227731548703E-2</c:v>
                </c:pt>
                <c:pt idx="3158">
                  <c:v>-5.6170187367520399E-2</c:v>
                </c:pt>
                <c:pt idx="3159">
                  <c:v>-5.5917264585029498E-2</c:v>
                </c:pt>
                <c:pt idx="3160">
                  <c:v>-5.4350030139743398E-2</c:v>
                </c:pt>
                <c:pt idx="3161">
                  <c:v>-5.0944999541968503E-2</c:v>
                </c:pt>
                <c:pt idx="3162">
                  <c:v>-4.5436332277654999E-2</c:v>
                </c:pt>
                <c:pt idx="3163">
                  <c:v>-3.8354291572930702E-2</c:v>
                </c:pt>
                <c:pt idx="3164">
                  <c:v>-3.0232191335734598E-2</c:v>
                </c:pt>
                <c:pt idx="3165">
                  <c:v>-2.1906773824084499E-2</c:v>
                </c:pt>
                <c:pt idx="3166">
                  <c:v>-1.44686776621313E-2</c:v>
                </c:pt>
                <c:pt idx="3167">
                  <c:v>-8.5343431029931398E-3</c:v>
                </c:pt>
                <c:pt idx="3168">
                  <c:v>-4.3130417135158697E-3</c:v>
                </c:pt>
                <c:pt idx="3169">
                  <c:v>-2.2742032434344001E-3</c:v>
                </c:pt>
                <c:pt idx="3170">
                  <c:v>-3.0636322198561799E-3</c:v>
                </c:pt>
                <c:pt idx="3171">
                  <c:v>-7.2900234921861196E-3</c:v>
                </c:pt>
                <c:pt idx="3172">
                  <c:v>-1.40908321197826E-2</c:v>
                </c:pt>
                <c:pt idx="3173">
                  <c:v>-2.2745569268525102E-2</c:v>
                </c:pt>
                <c:pt idx="3174">
                  <c:v>-3.3897727746606897E-2</c:v>
                </c:pt>
                <c:pt idx="3175">
                  <c:v>-4.8198500694368297E-2</c:v>
                </c:pt>
                <c:pt idx="3176">
                  <c:v>-6.4858325575456496E-2</c:v>
                </c:pt>
                <c:pt idx="3177">
                  <c:v>-8.2830897890154701E-2</c:v>
                </c:pt>
                <c:pt idx="3178">
                  <c:v>-0.10142510240809301</c:v>
                </c:pt>
                <c:pt idx="3179">
                  <c:v>-0.119431524309227</c:v>
                </c:pt>
                <c:pt idx="3180">
                  <c:v>-0.13639323783955901</c:v>
                </c:pt>
                <c:pt idx="3181">
                  <c:v>-0.152998291540478</c:v>
                </c:pt>
                <c:pt idx="3182">
                  <c:v>-0.16953463930756699</c:v>
                </c:pt>
                <c:pt idx="3183">
                  <c:v>-0.18570028717165901</c:v>
                </c:pt>
                <c:pt idx="3184">
                  <c:v>-0.20079800716771501</c:v>
                </c:pt>
                <c:pt idx="3185">
                  <c:v>-0.21381829405181099</c:v>
                </c:pt>
                <c:pt idx="3186">
                  <c:v>-0.22472992017411</c:v>
                </c:pt>
                <c:pt idx="3187">
                  <c:v>-0.23450181244742599</c:v>
                </c:pt>
                <c:pt idx="3188">
                  <c:v>-0.24326486100811301</c:v>
                </c:pt>
                <c:pt idx="3189">
                  <c:v>-0.25059093085177497</c:v>
                </c:pt>
                <c:pt idx="3190">
                  <c:v>-0.25641381053027001</c:v>
                </c:pt>
                <c:pt idx="3191">
                  <c:v>-0.26058915988313502</c:v>
                </c:pt>
                <c:pt idx="3192">
                  <c:v>-0.26345323038381102</c:v>
                </c:pt>
                <c:pt idx="3193">
                  <c:v>-0.26591003493022503</c:v>
                </c:pt>
                <c:pt idx="3194">
                  <c:v>-0.26865570322124599</c:v>
                </c:pt>
                <c:pt idx="3195">
                  <c:v>-0.27186299212705201</c:v>
                </c:pt>
                <c:pt idx="3196">
                  <c:v>-0.27595422352485799</c:v>
                </c:pt>
                <c:pt idx="3197">
                  <c:v>-0.28019285203518002</c:v>
                </c:pt>
                <c:pt idx="3198">
                  <c:v>-0.28310701073196298</c:v>
                </c:pt>
                <c:pt idx="3199">
                  <c:v>-0.28424634630772799</c:v>
                </c:pt>
                <c:pt idx="3200">
                  <c:v>-0.28391740890342998</c:v>
                </c:pt>
                <c:pt idx="3201">
                  <c:v>-0.28293769735751401</c:v>
                </c:pt>
                <c:pt idx="3202">
                  <c:v>-0.28162456143708797</c:v>
                </c:pt>
                <c:pt idx="3203">
                  <c:v>-0.27934736175067898</c:v>
                </c:pt>
                <c:pt idx="3204">
                  <c:v>-0.27599345611723403</c:v>
                </c:pt>
                <c:pt idx="3205">
                  <c:v>-0.271916973490131</c:v>
                </c:pt>
                <c:pt idx="3206">
                  <c:v>-0.266407362000531</c:v>
                </c:pt>
                <c:pt idx="3207">
                  <c:v>-0.25930454625829802</c:v>
                </c:pt>
                <c:pt idx="3208">
                  <c:v>-0.25239005384365198</c:v>
                </c:pt>
                <c:pt idx="3209">
                  <c:v>-0.24697886932051899</c:v>
                </c:pt>
                <c:pt idx="3210">
                  <c:v>-0.24271943512616201</c:v>
                </c:pt>
                <c:pt idx="3211">
                  <c:v>-0.23938207497566899</c:v>
                </c:pt>
                <c:pt idx="3212">
                  <c:v>-0.23725132723511999</c:v>
                </c:pt>
                <c:pt idx="3213">
                  <c:v>-0.23662821071628901</c:v>
                </c:pt>
                <c:pt idx="3214">
                  <c:v>-0.237996285956277</c:v>
                </c:pt>
                <c:pt idx="3215">
                  <c:v>-0.24103626792736699</c:v>
                </c:pt>
                <c:pt idx="3216">
                  <c:v>-0.245041399534532</c:v>
                </c:pt>
                <c:pt idx="3217">
                  <c:v>-0.25000636371189799</c:v>
                </c:pt>
                <c:pt idx="3218">
                  <c:v>-0.25616063946152301</c:v>
                </c:pt>
                <c:pt idx="3219">
                  <c:v>-0.26350977331091202</c:v>
                </c:pt>
                <c:pt idx="3220">
                  <c:v>-0.27106136559070498</c:v>
                </c:pt>
                <c:pt idx="3221">
                  <c:v>-0.27784936593408099</c:v>
                </c:pt>
                <c:pt idx="3222">
                  <c:v>-0.28413179272016897</c:v>
                </c:pt>
                <c:pt idx="3223">
                  <c:v>-0.28997633038811899</c:v>
                </c:pt>
                <c:pt idx="3224">
                  <c:v>-0.295424567798862</c:v>
                </c:pt>
                <c:pt idx="3225">
                  <c:v>-0.29974726347900998</c:v>
                </c:pt>
                <c:pt idx="3226">
                  <c:v>-0.30173312913483602</c:v>
                </c:pt>
                <c:pt idx="3227">
                  <c:v>-0.302196018083287</c:v>
                </c:pt>
                <c:pt idx="3228">
                  <c:v>-0.30206846825929901</c:v>
                </c:pt>
                <c:pt idx="3229">
                  <c:v>-0.30088319645222</c:v>
                </c:pt>
                <c:pt idx="3230">
                  <c:v>-0.29858331922506198</c:v>
                </c:pt>
                <c:pt idx="3231">
                  <c:v>-0.29498898479469898</c:v>
                </c:pt>
                <c:pt idx="3232">
                  <c:v>-0.29046485834003799</c:v>
                </c:pt>
                <c:pt idx="3233">
                  <c:v>-0.285348992681772</c:v>
                </c:pt>
                <c:pt idx="3234">
                  <c:v>-0.27895354008637202</c:v>
                </c:pt>
                <c:pt idx="3235">
                  <c:v>-0.27099908884924601</c:v>
                </c:pt>
                <c:pt idx="3236">
                  <c:v>-0.26225438067847201</c:v>
                </c:pt>
                <c:pt idx="3237">
                  <c:v>-0.25234302392001001</c:v>
                </c:pt>
                <c:pt idx="3238">
                  <c:v>-0.24039305709532</c:v>
                </c:pt>
                <c:pt idx="3239">
                  <c:v>-0.22701662822657001</c:v>
                </c:pt>
                <c:pt idx="3240">
                  <c:v>-0.21240370455279101</c:v>
                </c:pt>
                <c:pt idx="3241">
                  <c:v>-0.19658412619368401</c:v>
                </c:pt>
                <c:pt idx="3242">
                  <c:v>-0.179855128875056</c:v>
                </c:pt>
                <c:pt idx="3243">
                  <c:v>-0.16307760091800899</c:v>
                </c:pt>
                <c:pt idx="3244">
                  <c:v>-0.14770803452122699</c:v>
                </c:pt>
                <c:pt idx="3245">
                  <c:v>-0.13495416778966501</c:v>
                </c:pt>
                <c:pt idx="3246">
                  <c:v>-0.12522131369692499</c:v>
                </c:pt>
                <c:pt idx="3247">
                  <c:v>-0.11858126439918699</c:v>
                </c:pt>
                <c:pt idx="3248">
                  <c:v>-0.114792192043739</c:v>
                </c:pt>
                <c:pt idx="3249">
                  <c:v>-0.113034595798663</c:v>
                </c:pt>
                <c:pt idx="3250">
                  <c:v>-0.113283069558291</c:v>
                </c:pt>
                <c:pt idx="3251">
                  <c:v>-0.116259004211078</c:v>
                </c:pt>
                <c:pt idx="3252">
                  <c:v>-0.121405909110005</c:v>
                </c:pt>
                <c:pt idx="3253">
                  <c:v>-0.12776678498170499</c:v>
                </c:pt>
                <c:pt idx="3254">
                  <c:v>-0.13426063071522901</c:v>
                </c:pt>
                <c:pt idx="3255">
                  <c:v>-0.139554724083159</c:v>
                </c:pt>
                <c:pt idx="3256">
                  <c:v>-0.14333153055940001</c:v>
                </c:pt>
                <c:pt idx="3257">
                  <c:v>-0.14708020905743399</c:v>
                </c:pt>
                <c:pt idx="3258">
                  <c:v>-0.152530863036555</c:v>
                </c:pt>
                <c:pt idx="3259">
                  <c:v>-0.159100948606271</c:v>
                </c:pt>
                <c:pt idx="3260">
                  <c:v>-0.16474273300535899</c:v>
                </c:pt>
                <c:pt idx="3261">
                  <c:v>-0.168799505728043</c:v>
                </c:pt>
                <c:pt idx="3262">
                  <c:v>-0.171976276981124</c:v>
                </c:pt>
                <c:pt idx="3263">
                  <c:v>-0.174841217156044</c:v>
                </c:pt>
                <c:pt idx="3264">
                  <c:v>-0.17746531120161099</c:v>
                </c:pt>
                <c:pt idx="3265">
                  <c:v>-0.17848153111791301</c:v>
                </c:pt>
                <c:pt idx="3266">
                  <c:v>-0.17640442688060901</c:v>
                </c:pt>
                <c:pt idx="3267">
                  <c:v>-0.170365743606508</c:v>
                </c:pt>
                <c:pt idx="3268">
                  <c:v>-0.16040448528170001</c:v>
                </c:pt>
                <c:pt idx="3269">
                  <c:v>-0.147381040571962</c:v>
                </c:pt>
                <c:pt idx="3270">
                  <c:v>-0.13230391899736399</c:v>
                </c:pt>
                <c:pt idx="3271">
                  <c:v>-0.116429957836947</c:v>
                </c:pt>
                <c:pt idx="3272">
                  <c:v>-9.9797904511445101E-2</c:v>
                </c:pt>
                <c:pt idx="3273">
                  <c:v>-8.2679253861480603E-2</c:v>
                </c:pt>
                <c:pt idx="3274">
                  <c:v>-6.6729013480479493E-2</c:v>
                </c:pt>
                <c:pt idx="3275">
                  <c:v>-5.2962094231814E-2</c:v>
                </c:pt>
                <c:pt idx="3276">
                  <c:v>-4.1184644703174601E-2</c:v>
                </c:pt>
                <c:pt idx="3277">
                  <c:v>-3.11379811306998E-2</c:v>
                </c:pt>
                <c:pt idx="3278">
                  <c:v>-2.2236487956866901E-2</c:v>
                </c:pt>
                <c:pt idx="3279">
                  <c:v>-1.41119206700864E-2</c:v>
                </c:pt>
                <c:pt idx="3280">
                  <c:v>-7.8714976473082902E-3</c:v>
                </c:pt>
                <c:pt idx="3281">
                  <c:v>-4.2428742475417204E-3</c:v>
                </c:pt>
                <c:pt idx="3282">
                  <c:v>-1.7784252458985599E-3</c:v>
                </c:pt>
                <c:pt idx="3283">
                  <c:v>7.0246807053439097E-4</c:v>
                </c:pt>
                <c:pt idx="3284">
                  <c:v>2.8980687622731402E-3</c:v>
                </c:pt>
                <c:pt idx="3285">
                  <c:v>4.1470829348598803E-3</c:v>
                </c:pt>
                <c:pt idx="3286">
                  <c:v>3.2191941696817902E-3</c:v>
                </c:pt>
                <c:pt idx="3287">
                  <c:v>-6.5656293477367401E-4</c:v>
                </c:pt>
                <c:pt idx="3288">
                  <c:v>-6.7561238033465596E-3</c:v>
                </c:pt>
                <c:pt idx="3289">
                  <c:v>-1.34106053545879E-2</c:v>
                </c:pt>
                <c:pt idx="3290">
                  <c:v>-1.9540206749804001E-2</c:v>
                </c:pt>
                <c:pt idx="3291">
                  <c:v>-2.4362293652773301E-2</c:v>
                </c:pt>
                <c:pt idx="3292">
                  <c:v>-2.7599301060940301E-2</c:v>
                </c:pt>
                <c:pt idx="3293">
                  <c:v>-2.9009868018093202E-2</c:v>
                </c:pt>
                <c:pt idx="3294">
                  <c:v>-2.7653271785069999E-2</c:v>
                </c:pt>
                <c:pt idx="3295">
                  <c:v>-2.3333497418145999E-2</c:v>
                </c:pt>
                <c:pt idx="3296">
                  <c:v>-1.6889735654318599E-2</c:v>
                </c:pt>
                <c:pt idx="3297">
                  <c:v>-9.3616592726065602E-3</c:v>
                </c:pt>
                <c:pt idx="3298">
                  <c:v>-9.4070775874490202E-4</c:v>
                </c:pt>
                <c:pt idx="3299">
                  <c:v>8.5165681581557996E-3</c:v>
                </c:pt>
                <c:pt idx="3300">
                  <c:v>1.8310957833595699E-2</c:v>
                </c:pt>
                <c:pt idx="3301">
                  <c:v>2.825435731321E-2</c:v>
                </c:pt>
                <c:pt idx="3302">
                  <c:v>3.8391472189577697E-2</c:v>
                </c:pt>
                <c:pt idx="3303">
                  <c:v>4.7646340730984497E-2</c:v>
                </c:pt>
                <c:pt idx="3304">
                  <c:v>5.50763153705233E-2</c:v>
                </c:pt>
                <c:pt idx="3305">
                  <c:v>6.1481983502635701E-2</c:v>
                </c:pt>
                <c:pt idx="3306">
                  <c:v>6.8286041429173397E-2</c:v>
                </c:pt>
                <c:pt idx="3307">
                  <c:v>7.4954471349012203E-2</c:v>
                </c:pt>
                <c:pt idx="3308">
                  <c:v>8.0582315814202096E-2</c:v>
                </c:pt>
                <c:pt idx="3309">
                  <c:v>8.5264116283017805E-2</c:v>
                </c:pt>
                <c:pt idx="3310">
                  <c:v>8.9506430294011605E-2</c:v>
                </c:pt>
                <c:pt idx="3311">
                  <c:v>9.3358246162940098E-2</c:v>
                </c:pt>
                <c:pt idx="3312">
                  <c:v>9.6732105223347895E-2</c:v>
                </c:pt>
                <c:pt idx="3313">
                  <c:v>9.9900722513277099E-2</c:v>
                </c:pt>
                <c:pt idx="3314">
                  <c:v>0.10218135092772899</c:v>
                </c:pt>
                <c:pt idx="3315">
                  <c:v>0.103318794868184</c:v>
                </c:pt>
                <c:pt idx="3316">
                  <c:v>0.10447308969571301</c:v>
                </c:pt>
                <c:pt idx="3317">
                  <c:v>0.10605490824361399</c:v>
                </c:pt>
                <c:pt idx="3318">
                  <c:v>0.108330312299878</c:v>
                </c:pt>
                <c:pt idx="3319">
                  <c:v>0.112400043109737</c:v>
                </c:pt>
                <c:pt idx="3320">
                  <c:v>0.118287837003459</c:v>
                </c:pt>
                <c:pt idx="3321">
                  <c:v>0.125289831605642</c:v>
                </c:pt>
                <c:pt idx="3322">
                  <c:v>0.13344966207806599</c:v>
                </c:pt>
                <c:pt idx="3323">
                  <c:v>0.14242365818262701</c:v>
                </c:pt>
                <c:pt idx="3324">
                  <c:v>0.15116890745629799</c:v>
                </c:pt>
                <c:pt idx="3325">
                  <c:v>0.158938507693416</c:v>
                </c:pt>
                <c:pt idx="3326">
                  <c:v>0.164571288907785</c:v>
                </c:pt>
                <c:pt idx="3327">
                  <c:v>0.168289967214383</c:v>
                </c:pt>
                <c:pt idx="3328">
                  <c:v>0.17174915643736799</c:v>
                </c:pt>
                <c:pt idx="3329">
                  <c:v>0.175345437559673</c:v>
                </c:pt>
                <c:pt idx="3330">
                  <c:v>0.17850930805332299</c:v>
                </c:pt>
                <c:pt idx="3331">
                  <c:v>0.181242255524631</c:v>
                </c:pt>
                <c:pt idx="3332">
                  <c:v>0.18416544878169</c:v>
                </c:pt>
                <c:pt idx="3333">
                  <c:v>0.18850845181004999</c:v>
                </c:pt>
                <c:pt idx="3334">
                  <c:v>0.19479260860488901</c:v>
                </c:pt>
                <c:pt idx="3335">
                  <c:v>0.20278151971775699</c:v>
                </c:pt>
                <c:pt idx="3336">
                  <c:v>0.21371717676469101</c:v>
                </c:pt>
                <c:pt idx="3337">
                  <c:v>0.228172045353984</c:v>
                </c:pt>
                <c:pt idx="3338">
                  <c:v>0.24567835275857999</c:v>
                </c:pt>
                <c:pt idx="3339">
                  <c:v>0.26567202677943003</c:v>
                </c:pt>
                <c:pt idx="3340">
                  <c:v>0.28704396543407501</c:v>
                </c:pt>
                <c:pt idx="3341">
                  <c:v>0.30936914827335799</c:v>
                </c:pt>
                <c:pt idx="3342">
                  <c:v>0.33278965241448899</c:v>
                </c:pt>
                <c:pt idx="3343">
                  <c:v>0.35656426101005001</c:v>
                </c:pt>
                <c:pt idx="3344">
                  <c:v>0.37981356799043298</c:v>
                </c:pt>
                <c:pt idx="3345">
                  <c:v>0.40161809208398602</c:v>
                </c:pt>
                <c:pt idx="3346">
                  <c:v>0.42059300570909702</c:v>
                </c:pt>
                <c:pt idx="3347">
                  <c:v>0.43573504268418001</c:v>
                </c:pt>
                <c:pt idx="3348">
                  <c:v>0.44710349884024903</c:v>
                </c:pt>
                <c:pt idx="3349">
                  <c:v>0.45563024789741902</c:v>
                </c:pt>
                <c:pt idx="3350">
                  <c:v>0.46181596065694902</c:v>
                </c:pt>
                <c:pt idx="3351">
                  <c:v>0.46554032927484501</c:v>
                </c:pt>
                <c:pt idx="3352">
                  <c:v>0.466365552492777</c:v>
                </c:pt>
                <c:pt idx="3353">
                  <c:v>0.46394847119292398</c:v>
                </c:pt>
                <c:pt idx="3354">
                  <c:v>0.45875719009068899</c:v>
                </c:pt>
                <c:pt idx="3355">
                  <c:v>0.45147747416063799</c:v>
                </c:pt>
                <c:pt idx="3356">
                  <c:v>0.442649542278024</c:v>
                </c:pt>
                <c:pt idx="3357">
                  <c:v>0.43200275567494201</c:v>
                </c:pt>
                <c:pt idx="3358">
                  <c:v>0.41889106212494998</c:v>
                </c:pt>
                <c:pt idx="3359">
                  <c:v>0.40492385437877398</c:v>
                </c:pt>
                <c:pt idx="3360">
                  <c:v>0.39187611793235499</c:v>
                </c:pt>
                <c:pt idx="3361">
                  <c:v>0.380430986229437</c:v>
                </c:pt>
                <c:pt idx="3362">
                  <c:v>0.371521863743841</c:v>
                </c:pt>
                <c:pt idx="3363">
                  <c:v>0.365434697884499</c:v>
                </c:pt>
                <c:pt idx="3364">
                  <c:v>0.36222542382308798</c:v>
                </c:pt>
                <c:pt idx="3365">
                  <c:v>0.362637921342092</c:v>
                </c:pt>
                <c:pt idx="3366">
                  <c:v>0.36698072714504099</c:v>
                </c:pt>
                <c:pt idx="3367">
                  <c:v>0.37529160069129502</c:v>
                </c:pt>
                <c:pt idx="3368">
                  <c:v>0.38792570029803403</c:v>
                </c:pt>
                <c:pt idx="3369">
                  <c:v>0.40456267045422001</c:v>
                </c:pt>
                <c:pt idx="3370">
                  <c:v>0.42412091324901502</c:v>
                </c:pt>
                <c:pt idx="3371">
                  <c:v>0.44497545514694897</c:v>
                </c:pt>
                <c:pt idx="3372">
                  <c:v>0.465741026535963</c:v>
                </c:pt>
                <c:pt idx="3373">
                  <c:v>0.48565667403901702</c:v>
                </c:pt>
                <c:pt idx="3374">
                  <c:v>0.50502750635365901</c:v>
                </c:pt>
                <c:pt idx="3375">
                  <c:v>0.52412454997115998</c:v>
                </c:pt>
                <c:pt idx="3376">
                  <c:v>0.541603794299226</c:v>
                </c:pt>
                <c:pt idx="3377">
                  <c:v>0.55595433768742697</c:v>
                </c:pt>
                <c:pt idx="3378">
                  <c:v>0.566301622308091</c:v>
                </c:pt>
                <c:pt idx="3379">
                  <c:v>0.57143001928675097</c:v>
                </c:pt>
                <c:pt idx="3380">
                  <c:v>0.57079850635399099</c:v>
                </c:pt>
                <c:pt idx="3381">
                  <c:v>0.56567009547111702</c:v>
                </c:pt>
                <c:pt idx="3382">
                  <c:v>0.55686700641116504</c:v>
                </c:pt>
                <c:pt idx="3383">
                  <c:v>0.54345672864461902</c:v>
                </c:pt>
                <c:pt idx="3384">
                  <c:v>0.52578102117347902</c:v>
                </c:pt>
                <c:pt idx="3385">
                  <c:v>0.50516268549691701</c:v>
                </c:pt>
                <c:pt idx="3386">
                  <c:v>0.48300851382918802</c:v>
                </c:pt>
                <c:pt idx="3387">
                  <c:v>0.46207935729253902</c:v>
                </c:pt>
                <c:pt idx="3388">
                  <c:v>0.44349483271574103</c:v>
                </c:pt>
                <c:pt idx="3389">
                  <c:v>0.42688123813665901</c:v>
                </c:pt>
                <c:pt idx="3390">
                  <c:v>0.41209358000830099</c:v>
                </c:pt>
                <c:pt idx="3391">
                  <c:v>0.39890642686953398</c:v>
                </c:pt>
                <c:pt idx="3392">
                  <c:v>0.38764551029482602</c:v>
                </c:pt>
                <c:pt idx="3393">
                  <c:v>0.37859920279491099</c:v>
                </c:pt>
                <c:pt idx="3394">
                  <c:v>0.37138221977632302</c:v>
                </c:pt>
                <c:pt idx="3395">
                  <c:v>0.36497170872250401</c:v>
                </c:pt>
                <c:pt idx="3396">
                  <c:v>0.35909770594885199</c:v>
                </c:pt>
                <c:pt idx="3397">
                  <c:v>0.35326545745027899</c:v>
                </c:pt>
                <c:pt idx="3398">
                  <c:v>0.34726358553752001</c:v>
                </c:pt>
                <c:pt idx="3399">
                  <c:v>0.34258817035285899</c:v>
                </c:pt>
                <c:pt idx="3400">
                  <c:v>0.338722035075529</c:v>
                </c:pt>
                <c:pt idx="3401">
                  <c:v>0.33426147717114602</c:v>
                </c:pt>
                <c:pt idx="3402">
                  <c:v>0.329427531889184</c:v>
                </c:pt>
                <c:pt idx="3403">
                  <c:v>0.32401410780823497</c:v>
                </c:pt>
                <c:pt idx="3404">
                  <c:v>0.31841816156083702</c:v>
                </c:pt>
                <c:pt idx="3405">
                  <c:v>0.31323791961902098</c:v>
                </c:pt>
                <c:pt idx="3406">
                  <c:v>0.307333162509632</c:v>
                </c:pt>
                <c:pt idx="3407">
                  <c:v>0.29996819545431702</c:v>
                </c:pt>
                <c:pt idx="3408">
                  <c:v>0.29134152116052298</c:v>
                </c:pt>
                <c:pt idx="3409">
                  <c:v>0.281672999913545</c:v>
                </c:pt>
                <c:pt idx="3410">
                  <c:v>0.27239909935269901</c:v>
                </c:pt>
                <c:pt idx="3411">
                  <c:v>0.26465765593428398</c:v>
                </c:pt>
                <c:pt idx="3412">
                  <c:v>0.25825092030447799</c:v>
                </c:pt>
                <c:pt idx="3413">
                  <c:v>0.25338811457635901</c:v>
                </c:pt>
                <c:pt idx="3414">
                  <c:v>0.25049649128920098</c:v>
                </c:pt>
                <c:pt idx="3415">
                  <c:v>0.24955367284978699</c:v>
                </c:pt>
                <c:pt idx="3416">
                  <c:v>0.24894018000771001</c:v>
                </c:pt>
                <c:pt idx="3417">
                  <c:v>0.247457260730784</c:v>
                </c:pt>
                <c:pt idx="3418">
                  <c:v>0.245340193713358</c:v>
                </c:pt>
                <c:pt idx="3419">
                  <c:v>0.24227883134142</c:v>
                </c:pt>
                <c:pt idx="3420">
                  <c:v>0.23868111658604499</c:v>
                </c:pt>
                <c:pt idx="3421">
                  <c:v>0.23484463890172699</c:v>
                </c:pt>
                <c:pt idx="3422">
                  <c:v>0.22990874720537599</c:v>
                </c:pt>
                <c:pt idx="3423">
                  <c:v>0.222532699801571</c:v>
                </c:pt>
                <c:pt idx="3424">
                  <c:v>0.21163602177299301</c:v>
                </c:pt>
                <c:pt idx="3425">
                  <c:v>0.19772347211430899</c:v>
                </c:pt>
                <c:pt idx="3426">
                  <c:v>0.18286319412941601</c:v>
                </c:pt>
                <c:pt idx="3427">
                  <c:v>0.168600265783303</c:v>
                </c:pt>
                <c:pt idx="3428">
                  <c:v>0.155049631085763</c:v>
                </c:pt>
                <c:pt idx="3429">
                  <c:v>0.142234556103842</c:v>
                </c:pt>
                <c:pt idx="3430">
                  <c:v>0.13044384212723001</c:v>
                </c:pt>
                <c:pt idx="3431">
                  <c:v>0.119478293455342</c:v>
                </c:pt>
                <c:pt idx="3432">
                  <c:v>0.10892159574254701</c:v>
                </c:pt>
                <c:pt idx="3433">
                  <c:v>9.8115570862699203E-2</c:v>
                </c:pt>
                <c:pt idx="3434">
                  <c:v>8.7053028066401097E-2</c:v>
                </c:pt>
                <c:pt idx="3435">
                  <c:v>7.6781765250295897E-2</c:v>
                </c:pt>
                <c:pt idx="3436">
                  <c:v>6.7226691818139298E-2</c:v>
                </c:pt>
                <c:pt idx="3437">
                  <c:v>5.7620208999034098E-2</c:v>
                </c:pt>
                <c:pt idx="3438">
                  <c:v>4.7450379509354101E-2</c:v>
                </c:pt>
                <c:pt idx="3439">
                  <c:v>3.74469246887143E-2</c:v>
                </c:pt>
                <c:pt idx="3440">
                  <c:v>2.8107326464508298E-2</c:v>
                </c:pt>
                <c:pt idx="3441">
                  <c:v>1.8044955105555E-2</c:v>
                </c:pt>
                <c:pt idx="3442">
                  <c:v>7.2519441496754601E-3</c:v>
                </c:pt>
                <c:pt idx="3443">
                  <c:v>-3.5967733662799102E-3</c:v>
                </c:pt>
                <c:pt idx="3444">
                  <c:v>-1.5582658272647701E-2</c:v>
                </c:pt>
                <c:pt idx="3445">
                  <c:v>-2.9227383346341201E-2</c:v>
                </c:pt>
                <c:pt idx="3446">
                  <c:v>-4.3768175209002599E-2</c:v>
                </c:pt>
                <c:pt idx="3447">
                  <c:v>-5.8535327132869699E-2</c:v>
                </c:pt>
                <c:pt idx="3448">
                  <c:v>-7.2651330538422501E-2</c:v>
                </c:pt>
                <c:pt idx="3449">
                  <c:v>-8.5620722932427798E-2</c:v>
                </c:pt>
                <c:pt idx="3450">
                  <c:v>-9.8355946350156098E-2</c:v>
                </c:pt>
                <c:pt idx="3451">
                  <c:v>-0.11096953835611301</c:v>
                </c:pt>
                <c:pt idx="3452">
                  <c:v>-0.121781198261047</c:v>
                </c:pt>
                <c:pt idx="3453">
                  <c:v>-0.130135219645513</c:v>
                </c:pt>
                <c:pt idx="3454">
                  <c:v>-0.13677302347912301</c:v>
                </c:pt>
                <c:pt idx="3455">
                  <c:v>-0.141700935568218</c:v>
                </c:pt>
                <c:pt idx="3456">
                  <c:v>-0.14474369643819099</c:v>
                </c:pt>
                <c:pt idx="3457">
                  <c:v>-0.146094208549716</c:v>
                </c:pt>
                <c:pt idx="3458">
                  <c:v>-0.14529385769128</c:v>
                </c:pt>
                <c:pt idx="3459">
                  <c:v>-0.141973077086473</c:v>
                </c:pt>
                <c:pt idx="3460">
                  <c:v>-0.136138782250114</c:v>
                </c:pt>
                <c:pt idx="3461">
                  <c:v>-0.12869125254840599</c:v>
                </c:pt>
                <c:pt idx="3462">
                  <c:v>-0.12064682781458699</c:v>
                </c:pt>
                <c:pt idx="3463">
                  <c:v>-0.112958909160278</c:v>
                </c:pt>
                <c:pt idx="3464">
                  <c:v>-0.106159180711188</c:v>
                </c:pt>
                <c:pt idx="3465">
                  <c:v>-0.10000956715119</c:v>
                </c:pt>
                <c:pt idx="3466">
                  <c:v>-9.45766638977142E-2</c:v>
                </c:pt>
                <c:pt idx="3467">
                  <c:v>-8.9854492805564498E-2</c:v>
                </c:pt>
                <c:pt idx="3468">
                  <c:v>-8.5607472981657301E-2</c:v>
                </c:pt>
                <c:pt idx="3469">
                  <c:v>-8.1800442043106103E-2</c:v>
                </c:pt>
                <c:pt idx="3470">
                  <c:v>-7.9053157128738893E-2</c:v>
                </c:pt>
                <c:pt idx="3471">
                  <c:v>-7.7718248902935105E-2</c:v>
                </c:pt>
                <c:pt idx="3472">
                  <c:v>-7.7213674529467993E-2</c:v>
                </c:pt>
                <c:pt idx="3473">
                  <c:v>-7.6936130221139404E-2</c:v>
                </c:pt>
                <c:pt idx="3474">
                  <c:v>-7.7485023207736897E-2</c:v>
                </c:pt>
                <c:pt idx="3475">
                  <c:v>-8.0555805609153402E-2</c:v>
                </c:pt>
                <c:pt idx="3476">
                  <c:v>-8.6604034000716507E-2</c:v>
                </c:pt>
                <c:pt idx="3477">
                  <c:v>-9.5158288634934501E-2</c:v>
                </c:pt>
                <c:pt idx="3478">
                  <c:v>-0.106254882907246</c:v>
                </c:pt>
                <c:pt idx="3479">
                  <c:v>-0.119428677455393</c:v>
                </c:pt>
                <c:pt idx="3480">
                  <c:v>-0.13426760551025599</c:v>
                </c:pt>
                <c:pt idx="3481">
                  <c:v>-0.15008688191928299</c:v>
                </c:pt>
                <c:pt idx="3482">
                  <c:v>-0.16705351450851699</c:v>
                </c:pt>
                <c:pt idx="3483">
                  <c:v>-0.18620385349132099</c:v>
                </c:pt>
                <c:pt idx="3484">
                  <c:v>-0.20762832890708599</c:v>
                </c:pt>
                <c:pt idx="3485">
                  <c:v>-0.230241548611193</c:v>
                </c:pt>
                <c:pt idx="3486">
                  <c:v>-0.25250426691869399</c:v>
                </c:pt>
                <c:pt idx="3487">
                  <c:v>-0.27287749479465401</c:v>
                </c:pt>
                <c:pt idx="3488">
                  <c:v>-0.290897798880494</c:v>
                </c:pt>
                <c:pt idx="3489">
                  <c:v>-0.307893946368474</c:v>
                </c:pt>
                <c:pt idx="3490">
                  <c:v>-0.32437085574284302</c:v>
                </c:pt>
                <c:pt idx="3491">
                  <c:v>-0.339752515961603</c:v>
                </c:pt>
                <c:pt idx="3492">
                  <c:v>-0.35344369555473598</c:v>
                </c:pt>
                <c:pt idx="3493">
                  <c:v>-0.36497877674649698</c:v>
                </c:pt>
                <c:pt idx="3494">
                  <c:v>-0.37435677079601598</c:v>
                </c:pt>
                <c:pt idx="3495">
                  <c:v>-0.38152906031250899</c:v>
                </c:pt>
                <c:pt idx="3496">
                  <c:v>-0.38616902587593399</c:v>
                </c:pt>
                <c:pt idx="3497">
                  <c:v>-0.38878895095599703</c:v>
                </c:pt>
                <c:pt idx="3498">
                  <c:v>-0.39078583780811699</c:v>
                </c:pt>
                <c:pt idx="3499">
                  <c:v>-0.39318941320337197</c:v>
                </c:pt>
                <c:pt idx="3500">
                  <c:v>-0.39702184264309998</c:v>
                </c:pt>
                <c:pt idx="3501">
                  <c:v>-0.40275133415917402</c:v>
                </c:pt>
                <c:pt idx="3502">
                  <c:v>-0.409688699321196</c:v>
                </c:pt>
                <c:pt idx="3503">
                  <c:v>-0.41689648467638002</c:v>
                </c:pt>
                <c:pt idx="3504">
                  <c:v>-0.42320893320824599</c:v>
                </c:pt>
                <c:pt idx="3505">
                  <c:v>-0.427890888451255</c:v>
                </c:pt>
                <c:pt idx="3506">
                  <c:v>-0.430783760152331</c:v>
                </c:pt>
                <c:pt idx="3507">
                  <c:v>-0.43252996670185201</c:v>
                </c:pt>
                <c:pt idx="3508">
                  <c:v>-0.43327176901134901</c:v>
                </c:pt>
                <c:pt idx="3509">
                  <c:v>-0.433064169572417</c:v>
                </c:pt>
                <c:pt idx="3510">
                  <c:v>-0.43205368677571498</c:v>
                </c:pt>
                <c:pt idx="3511">
                  <c:v>-0.42941996053561599</c:v>
                </c:pt>
                <c:pt idx="3512">
                  <c:v>-0.42628014084008298</c:v>
                </c:pt>
                <c:pt idx="3513">
                  <c:v>-0.42428427800100099</c:v>
                </c:pt>
                <c:pt idx="3514">
                  <c:v>-0.42451701933451602</c:v>
                </c:pt>
                <c:pt idx="3515">
                  <c:v>-0.42724315000844898</c:v>
                </c:pt>
                <c:pt idx="3516">
                  <c:v>-0.431249698139124</c:v>
                </c:pt>
                <c:pt idx="3517">
                  <c:v>-0.43566381125513698</c:v>
                </c:pt>
                <c:pt idx="3518">
                  <c:v>-0.44055502505572303</c:v>
                </c:pt>
                <c:pt idx="3519">
                  <c:v>-0.44703618867020001</c:v>
                </c:pt>
                <c:pt idx="3520">
                  <c:v>-0.45558891847809702</c:v>
                </c:pt>
                <c:pt idx="3521">
                  <c:v>-0.46516884616464899</c:v>
                </c:pt>
                <c:pt idx="3522">
                  <c:v>-0.47462252657251502</c:v>
                </c:pt>
                <c:pt idx="3523">
                  <c:v>-0.48419686779996701</c:v>
                </c:pt>
                <c:pt idx="3524">
                  <c:v>-0.49493302153225499</c:v>
                </c:pt>
                <c:pt idx="3525">
                  <c:v>-0.50823342763271995</c:v>
                </c:pt>
                <c:pt idx="3526">
                  <c:v>-0.52361093003324299</c:v>
                </c:pt>
                <c:pt idx="3527">
                  <c:v>-0.53915420299727501</c:v>
                </c:pt>
                <c:pt idx="3528">
                  <c:v>-0.55357935148890602</c:v>
                </c:pt>
                <c:pt idx="3529">
                  <c:v>-0.56606691379510099</c:v>
                </c:pt>
                <c:pt idx="3530">
                  <c:v>-0.57651432881266595</c:v>
                </c:pt>
                <c:pt idx="3531">
                  <c:v>-0.58448223880276995</c:v>
                </c:pt>
                <c:pt idx="3532">
                  <c:v>-0.59004094928753004</c:v>
                </c:pt>
                <c:pt idx="3533">
                  <c:v>-0.59426195170237806</c:v>
                </c:pt>
                <c:pt idx="3534">
                  <c:v>-0.59743662533638198</c:v>
                </c:pt>
                <c:pt idx="3535">
                  <c:v>-0.59823502710383003</c:v>
                </c:pt>
                <c:pt idx="3536">
                  <c:v>-0.59638011786351997</c:v>
                </c:pt>
                <c:pt idx="3537">
                  <c:v>-0.59169188263394301</c:v>
                </c:pt>
                <c:pt idx="3538">
                  <c:v>-0.58361270881152205</c:v>
                </c:pt>
                <c:pt idx="3539">
                  <c:v>-0.57323779249191698</c:v>
                </c:pt>
                <c:pt idx="3540">
                  <c:v>-0.56236744557169605</c:v>
                </c:pt>
                <c:pt idx="3541">
                  <c:v>-0.55176710233167803</c:v>
                </c:pt>
                <c:pt idx="3542">
                  <c:v>-0.54106041392648696</c:v>
                </c:pt>
                <c:pt idx="3543">
                  <c:v>-0.53090544222597402</c:v>
                </c:pt>
                <c:pt idx="3544">
                  <c:v>-0.52198252400984102</c:v>
                </c:pt>
                <c:pt idx="3545">
                  <c:v>-0.51307671759166196</c:v>
                </c:pt>
                <c:pt idx="3546">
                  <c:v>-0.50326737180808201</c:v>
                </c:pt>
                <c:pt idx="3547">
                  <c:v>-0.49321528536286002</c:v>
                </c:pt>
                <c:pt idx="3548">
                  <c:v>-0.48332883446786001</c:v>
                </c:pt>
                <c:pt idx="3549">
                  <c:v>-0.473887902619539</c:v>
                </c:pt>
                <c:pt idx="3550">
                  <c:v>-0.46498381536189598</c:v>
                </c:pt>
                <c:pt idx="3551">
                  <c:v>-0.45651611733391501</c:v>
                </c:pt>
                <c:pt idx="3552">
                  <c:v>-0.44796299190847599</c:v>
                </c:pt>
                <c:pt idx="3553">
                  <c:v>-0.43891905808793902</c:v>
                </c:pt>
                <c:pt idx="3554">
                  <c:v>-0.430263523082622</c:v>
                </c:pt>
                <c:pt idx="3555">
                  <c:v>-0.42275731549385598</c:v>
                </c:pt>
                <c:pt idx="3556">
                  <c:v>-0.41699219884345901</c:v>
                </c:pt>
                <c:pt idx="3557">
                  <c:v>-0.41292807921153202</c:v>
                </c:pt>
                <c:pt idx="3558">
                  <c:v>-0.40939548366552497</c:v>
                </c:pt>
                <c:pt idx="3559">
                  <c:v>-0.40485610412051398</c:v>
                </c:pt>
                <c:pt idx="3560">
                  <c:v>-0.39903440146160202</c:v>
                </c:pt>
                <c:pt idx="3561">
                  <c:v>-0.39285287169195499</c:v>
                </c:pt>
                <c:pt idx="3562">
                  <c:v>-0.386048357290871</c:v>
                </c:pt>
                <c:pt idx="3563">
                  <c:v>-0.37819263524500901</c:v>
                </c:pt>
                <c:pt idx="3564">
                  <c:v>-0.36930747298349897</c:v>
                </c:pt>
                <c:pt idx="3565">
                  <c:v>-0.35858357705966198</c:v>
                </c:pt>
                <c:pt idx="3566">
                  <c:v>-0.34616082335927301</c:v>
                </c:pt>
                <c:pt idx="3567">
                  <c:v>-0.33275414691101601</c:v>
                </c:pt>
                <c:pt idx="3568">
                  <c:v>-0.31885403419022201</c:v>
                </c:pt>
                <c:pt idx="3569">
                  <c:v>-0.30601072252524297</c:v>
                </c:pt>
                <c:pt idx="3570">
                  <c:v>-0.29480904800173502</c:v>
                </c:pt>
                <c:pt idx="3571">
                  <c:v>-0.28461606129495498</c:v>
                </c:pt>
                <c:pt idx="3572">
                  <c:v>-0.27435830379114101</c:v>
                </c:pt>
                <c:pt idx="3573">
                  <c:v>-0.26321165699935301</c:v>
                </c:pt>
                <c:pt idx="3574">
                  <c:v>-0.25168661754003802</c:v>
                </c:pt>
                <c:pt idx="3575">
                  <c:v>-0.24009872801504401</c:v>
                </c:pt>
                <c:pt idx="3576">
                  <c:v>-0.22799726483942501</c:v>
                </c:pt>
                <c:pt idx="3577">
                  <c:v>-0.215065828007448</c:v>
                </c:pt>
                <c:pt idx="3578">
                  <c:v>-0.201718881706658</c:v>
                </c:pt>
                <c:pt idx="3579">
                  <c:v>-0.18844401938712799</c:v>
                </c:pt>
                <c:pt idx="3580">
                  <c:v>-0.175158335776155</c:v>
                </c:pt>
                <c:pt idx="3581">
                  <c:v>-0.16167899984531101</c:v>
                </c:pt>
                <c:pt idx="3582">
                  <c:v>-0.14796667753779</c:v>
                </c:pt>
                <c:pt idx="3583">
                  <c:v>-0.133796484108439</c:v>
                </c:pt>
                <c:pt idx="3584">
                  <c:v>-0.119074529898267</c:v>
                </c:pt>
                <c:pt idx="3585">
                  <c:v>-0.10392711727920299</c:v>
                </c:pt>
                <c:pt idx="3586">
                  <c:v>-8.8808289879327304E-2</c:v>
                </c:pt>
                <c:pt idx="3587">
                  <c:v>-7.4282909199553104E-2</c:v>
                </c:pt>
                <c:pt idx="3588">
                  <c:v>-6.0675445793897498E-2</c:v>
                </c:pt>
                <c:pt idx="3589">
                  <c:v>-4.7598707099278798E-2</c:v>
                </c:pt>
                <c:pt idx="3590">
                  <c:v>-3.47717949502893E-2</c:v>
                </c:pt>
                <c:pt idx="3591">
                  <c:v>-2.29636526773291E-2</c:v>
                </c:pt>
                <c:pt idx="3592">
                  <c:v>-1.3096297185763999E-2</c:v>
                </c:pt>
                <c:pt idx="3593">
                  <c:v>-4.8133170499262802E-3</c:v>
                </c:pt>
                <c:pt idx="3594">
                  <c:v>2.7403443438850802E-3</c:v>
                </c:pt>
                <c:pt idx="3595">
                  <c:v>9.8023926912349096E-3</c:v>
                </c:pt>
                <c:pt idx="3596">
                  <c:v>1.6352588910471699E-2</c:v>
                </c:pt>
                <c:pt idx="3597">
                  <c:v>2.21372955162275E-2</c:v>
                </c:pt>
                <c:pt idx="3598">
                  <c:v>2.78976967332728E-2</c:v>
                </c:pt>
                <c:pt idx="3599">
                  <c:v>3.4379494961046898E-2</c:v>
                </c:pt>
                <c:pt idx="3600">
                  <c:v>4.19342651830414E-2</c:v>
                </c:pt>
                <c:pt idx="3601">
                  <c:v>5.0802621733687103E-2</c:v>
                </c:pt>
                <c:pt idx="3602">
                  <c:v>6.1636883301672898E-2</c:v>
                </c:pt>
                <c:pt idx="3603">
                  <c:v>7.5454974794263704E-2</c:v>
                </c:pt>
                <c:pt idx="3604">
                  <c:v>9.1620724668468295E-2</c:v>
                </c:pt>
                <c:pt idx="3605">
                  <c:v>0.109557479005174</c:v>
                </c:pt>
                <c:pt idx="3606">
                  <c:v>0.128645055782555</c:v>
                </c:pt>
                <c:pt idx="3607">
                  <c:v>0.148300661327464</c:v>
                </c:pt>
                <c:pt idx="3608">
                  <c:v>0.168646211324362</c:v>
                </c:pt>
                <c:pt idx="3609">
                  <c:v>0.18926744476986801</c:v>
                </c:pt>
                <c:pt idx="3610">
                  <c:v>0.20910669709871799</c:v>
                </c:pt>
                <c:pt idx="3611">
                  <c:v>0.22714977267148601</c:v>
                </c:pt>
                <c:pt idx="3612">
                  <c:v>0.24265176876800601</c:v>
                </c:pt>
                <c:pt idx="3613">
                  <c:v>0.25538744785307299</c:v>
                </c:pt>
                <c:pt idx="3614">
                  <c:v>0.265394835466504</c:v>
                </c:pt>
                <c:pt idx="3615">
                  <c:v>0.27326905924529099</c:v>
                </c:pt>
                <c:pt idx="3616">
                  <c:v>0.28008084522047</c:v>
                </c:pt>
                <c:pt idx="3617">
                  <c:v>0.28677743289266799</c:v>
                </c:pt>
                <c:pt idx="3618">
                  <c:v>0.29431573072115502</c:v>
                </c:pt>
                <c:pt idx="3619">
                  <c:v>0.302909882800868</c:v>
                </c:pt>
                <c:pt idx="3620">
                  <c:v>0.312258835111624</c:v>
                </c:pt>
                <c:pt idx="3621">
                  <c:v>0.32155822695407299</c:v>
                </c:pt>
                <c:pt idx="3622">
                  <c:v>0.32951702383257903</c:v>
                </c:pt>
                <c:pt idx="3623">
                  <c:v>0.33487187216441</c:v>
                </c:pt>
                <c:pt idx="3624">
                  <c:v>0.33723610269575999</c:v>
                </c:pt>
                <c:pt idx="3625">
                  <c:v>0.33691022807675503</c:v>
                </c:pt>
                <c:pt idx="3626">
                  <c:v>0.334256139211068</c:v>
                </c:pt>
                <c:pt idx="3627">
                  <c:v>0.32980634610388099</c:v>
                </c:pt>
                <c:pt idx="3628">
                  <c:v>0.32470913767501403</c:v>
                </c:pt>
                <c:pt idx="3629">
                  <c:v>0.32124383483826902</c:v>
                </c:pt>
                <c:pt idx="3630">
                  <c:v>0.32079892034469598</c:v>
                </c:pt>
                <c:pt idx="3631">
                  <c:v>0.32292323663261102</c:v>
                </c:pt>
                <c:pt idx="3632">
                  <c:v>0.32790557849153201</c:v>
                </c:pt>
                <c:pt idx="3633">
                  <c:v>0.33564138480057798</c:v>
                </c:pt>
                <c:pt idx="3634">
                  <c:v>0.346085311249198</c:v>
                </c:pt>
                <c:pt idx="3635">
                  <c:v>0.35981518502416898</c:v>
                </c:pt>
                <c:pt idx="3636">
                  <c:v>0.37618130487882301</c:v>
                </c:pt>
                <c:pt idx="3637">
                  <c:v>0.39365119077744398</c:v>
                </c:pt>
                <c:pt idx="3638">
                  <c:v>0.41107312093537102</c:v>
                </c:pt>
                <c:pt idx="3639">
                  <c:v>0.42812005452804502</c:v>
                </c:pt>
                <c:pt idx="3640">
                  <c:v>0.44414883176792003</c:v>
                </c:pt>
                <c:pt idx="3641">
                  <c:v>0.45885876706325102</c:v>
                </c:pt>
                <c:pt idx="3642">
                  <c:v>0.471966164240046</c:v>
                </c:pt>
                <c:pt idx="3643">
                  <c:v>0.48286366848816098</c:v>
                </c:pt>
                <c:pt idx="3644">
                  <c:v>0.491368101372192</c:v>
                </c:pt>
                <c:pt idx="3645">
                  <c:v>0.49670274773464701</c:v>
                </c:pt>
                <c:pt idx="3646">
                  <c:v>0.49860732876092601</c:v>
                </c:pt>
                <c:pt idx="3647">
                  <c:v>0.49803156089453599</c:v>
                </c:pt>
                <c:pt idx="3648">
                  <c:v>0.495162060491044</c:v>
                </c:pt>
                <c:pt idx="3649">
                  <c:v>0.48986575753674599</c:v>
                </c:pt>
                <c:pt idx="3650">
                  <c:v>0.48367583350452598</c:v>
                </c:pt>
                <c:pt idx="3651">
                  <c:v>0.47783493525076598</c:v>
                </c:pt>
                <c:pt idx="3652">
                  <c:v>0.47237556112491402</c:v>
                </c:pt>
                <c:pt idx="3653">
                  <c:v>0.46712203196541902</c:v>
                </c:pt>
                <c:pt idx="3654">
                  <c:v>0.46217602574176297</c:v>
                </c:pt>
                <c:pt idx="3655">
                  <c:v>0.45791049272074502</c:v>
                </c:pt>
                <c:pt idx="3656">
                  <c:v>0.45392380168574797</c:v>
                </c:pt>
                <c:pt idx="3657">
                  <c:v>0.449325383997218</c:v>
                </c:pt>
                <c:pt idx="3658">
                  <c:v>0.44388374296903399</c:v>
                </c:pt>
                <c:pt idx="3659">
                  <c:v>0.43765313893193702</c:v>
                </c:pt>
                <c:pt idx="3660">
                  <c:v>0.43061868787714203</c:v>
                </c:pt>
                <c:pt idx="3661">
                  <c:v>0.42321160187734302</c:v>
                </c:pt>
                <c:pt idx="3662">
                  <c:v>0.41607148040659597</c:v>
                </c:pt>
                <c:pt idx="3663">
                  <c:v>0.40921361693818598</c:v>
                </c:pt>
                <c:pt idx="3664">
                  <c:v>0.40196637694631199</c:v>
                </c:pt>
                <c:pt idx="3665">
                  <c:v>0.39427820290857901</c:v>
                </c:pt>
                <c:pt idx="3666">
                  <c:v>0.38652501417545199</c:v>
                </c:pt>
                <c:pt idx="3667">
                  <c:v>0.37856818226652</c:v>
                </c:pt>
                <c:pt idx="3668">
                  <c:v>0.36991647502321201</c:v>
                </c:pt>
                <c:pt idx="3669">
                  <c:v>0.36045991491217799</c:v>
                </c:pt>
                <c:pt idx="3670">
                  <c:v>0.35031250412030401</c:v>
                </c:pt>
                <c:pt idx="3671">
                  <c:v>0.33938421110495798</c:v>
                </c:pt>
                <c:pt idx="3672">
                  <c:v>0.32862674955745302</c:v>
                </c:pt>
                <c:pt idx="3673">
                  <c:v>0.31966290937554398</c:v>
                </c:pt>
                <c:pt idx="3674">
                  <c:v>0.31251832061100898</c:v>
                </c:pt>
                <c:pt idx="3675">
                  <c:v>0.306406908808738</c:v>
                </c:pt>
                <c:pt idx="3676">
                  <c:v>0.300689458246515</c:v>
                </c:pt>
                <c:pt idx="3677">
                  <c:v>0.294951011104017</c:v>
                </c:pt>
                <c:pt idx="3678">
                  <c:v>0.28969121929770197</c:v>
                </c:pt>
                <c:pt idx="3679">
                  <c:v>0.285569050610746</c:v>
                </c:pt>
                <c:pt idx="3680">
                  <c:v>0.28334147231474899</c:v>
                </c:pt>
                <c:pt idx="3681">
                  <c:v>0.28309008239343098</c:v>
                </c:pt>
                <c:pt idx="3682">
                  <c:v>0.283468530446987</c:v>
                </c:pt>
                <c:pt idx="3683">
                  <c:v>0.28410776281375699</c:v>
                </c:pt>
                <c:pt idx="3684">
                  <c:v>0.28499769333031899</c:v>
                </c:pt>
                <c:pt idx="3685">
                  <c:v>0.28701436274000802</c:v>
                </c:pt>
                <c:pt idx="3686">
                  <c:v>0.29097952661887</c:v>
                </c:pt>
                <c:pt idx="3687">
                  <c:v>0.29500781801798598</c:v>
                </c:pt>
                <c:pt idx="3688">
                  <c:v>0.29722734886438801</c:v>
                </c:pt>
                <c:pt idx="3689">
                  <c:v>0.297144054010887</c:v>
                </c:pt>
                <c:pt idx="3690">
                  <c:v>0.29454667022422398</c:v>
                </c:pt>
                <c:pt idx="3691">
                  <c:v>0.28943715344714199</c:v>
                </c:pt>
                <c:pt idx="3692">
                  <c:v>0.282016321677653</c:v>
                </c:pt>
                <c:pt idx="3693">
                  <c:v>0.27312662224909801</c:v>
                </c:pt>
                <c:pt idx="3694">
                  <c:v>0.26407911318781802</c:v>
                </c:pt>
                <c:pt idx="3695">
                  <c:v>0.25470252142562699</c:v>
                </c:pt>
                <c:pt idx="3696">
                  <c:v>0.24479044359256399</c:v>
                </c:pt>
                <c:pt idx="3697">
                  <c:v>0.23461359489514699</c:v>
                </c:pt>
                <c:pt idx="3698">
                  <c:v>0.22417237766979001</c:v>
                </c:pt>
                <c:pt idx="3699">
                  <c:v>0.21399276203026599</c:v>
                </c:pt>
                <c:pt idx="3700">
                  <c:v>0.20409549792084</c:v>
                </c:pt>
                <c:pt idx="3701">
                  <c:v>0.19415813756387101</c:v>
                </c:pt>
                <c:pt idx="3702">
                  <c:v>0.184281564085294</c:v>
                </c:pt>
                <c:pt idx="3703">
                  <c:v>0.17459160371649199</c:v>
                </c:pt>
                <c:pt idx="3704">
                  <c:v>0.16582172942377801</c:v>
                </c:pt>
                <c:pt idx="3705">
                  <c:v>0.15833283429863099</c:v>
                </c:pt>
                <c:pt idx="3706">
                  <c:v>0.151838058136434</c:v>
                </c:pt>
                <c:pt idx="3707">
                  <c:v>0.14620550858109899</c:v>
                </c:pt>
                <c:pt idx="3708">
                  <c:v>0.141798258017311</c:v>
                </c:pt>
                <c:pt idx="3709">
                  <c:v>0.13974528039166201</c:v>
                </c:pt>
                <c:pt idx="3710">
                  <c:v>0.13978199439477401</c:v>
                </c:pt>
                <c:pt idx="3711">
                  <c:v>0.14093357468276299</c:v>
                </c:pt>
                <c:pt idx="3712">
                  <c:v>0.14257090531114</c:v>
                </c:pt>
                <c:pt idx="3713">
                  <c:v>0.143872031170761</c:v>
                </c:pt>
                <c:pt idx="3714">
                  <c:v>0.14372685174111699</c:v>
                </c:pt>
                <c:pt idx="3715">
                  <c:v>0.14234647196698899</c:v>
                </c:pt>
                <c:pt idx="3716">
                  <c:v>0.14059474651144499</c:v>
                </c:pt>
                <c:pt idx="3717">
                  <c:v>0.138698254714682</c:v>
                </c:pt>
                <c:pt idx="3718">
                  <c:v>0.136914453924743</c:v>
                </c:pt>
                <c:pt idx="3719">
                  <c:v>0.13467119252589499</c:v>
                </c:pt>
                <c:pt idx="3720">
                  <c:v>0.13218200549700601</c:v>
                </c:pt>
                <c:pt idx="3721">
                  <c:v>0.12985335749881899</c:v>
                </c:pt>
                <c:pt idx="3722">
                  <c:v>0.127011803939063</c:v>
                </c:pt>
                <c:pt idx="3723">
                  <c:v>0.123197063576113</c:v>
                </c:pt>
                <c:pt idx="3724">
                  <c:v>0.11806621380886299</c:v>
                </c:pt>
                <c:pt idx="3725">
                  <c:v>0.11142102698685701</c:v>
                </c:pt>
                <c:pt idx="3726">
                  <c:v>0.102672714260905</c:v>
                </c:pt>
                <c:pt idx="3727">
                  <c:v>9.0332315434717494E-2</c:v>
                </c:pt>
                <c:pt idx="3728">
                  <c:v>7.4501069039999201E-2</c:v>
                </c:pt>
                <c:pt idx="3729">
                  <c:v>5.6946170453164302E-2</c:v>
                </c:pt>
                <c:pt idx="3730">
                  <c:v>3.8851479360734603E-2</c:v>
                </c:pt>
                <c:pt idx="3731">
                  <c:v>2.05490596921554E-2</c:v>
                </c:pt>
                <c:pt idx="3732">
                  <c:v>1.9677811238177599E-3</c:v>
                </c:pt>
                <c:pt idx="3733">
                  <c:v>-1.6172064270436999E-2</c:v>
                </c:pt>
                <c:pt idx="3734">
                  <c:v>-3.2713856691622599E-2</c:v>
                </c:pt>
                <c:pt idx="3735">
                  <c:v>-4.6853226251859399E-2</c:v>
                </c:pt>
                <c:pt idx="3736">
                  <c:v>-5.8607251013120497E-2</c:v>
                </c:pt>
                <c:pt idx="3737">
                  <c:v>-6.8820046396883702E-2</c:v>
                </c:pt>
                <c:pt idx="3738">
                  <c:v>-7.7706250193233198E-2</c:v>
                </c:pt>
                <c:pt idx="3739">
                  <c:v>-8.52719506427526E-2</c:v>
                </c:pt>
                <c:pt idx="3740">
                  <c:v>-9.1369042159111194E-2</c:v>
                </c:pt>
                <c:pt idx="3741">
                  <c:v>-9.5505029667629304E-2</c:v>
                </c:pt>
                <c:pt idx="3742">
                  <c:v>-9.7993119827754202E-2</c:v>
                </c:pt>
                <c:pt idx="3743">
                  <c:v>-9.8421595412207699E-2</c:v>
                </c:pt>
                <c:pt idx="3744">
                  <c:v>-9.5840122355768206E-2</c:v>
                </c:pt>
                <c:pt idx="3745">
                  <c:v>-9.0798667159923602E-2</c:v>
                </c:pt>
                <c:pt idx="3746">
                  <c:v>-8.3820255758640896E-2</c:v>
                </c:pt>
                <c:pt idx="3747">
                  <c:v>-7.4962141998414694E-2</c:v>
                </c:pt>
                <c:pt idx="3748">
                  <c:v>-6.4501663637276302E-2</c:v>
                </c:pt>
                <c:pt idx="3749">
                  <c:v>-5.2988992267241401E-2</c:v>
                </c:pt>
                <c:pt idx="3750">
                  <c:v>-4.1213870860027702E-2</c:v>
                </c:pt>
                <c:pt idx="3751">
                  <c:v>-2.9686105827275499E-2</c:v>
                </c:pt>
                <c:pt idx="3752">
                  <c:v>-1.9517165414171901E-2</c:v>
                </c:pt>
                <c:pt idx="3753">
                  <c:v>-1.22867582658833E-2</c:v>
                </c:pt>
                <c:pt idx="3754">
                  <c:v>-8.9262413892435208E-3</c:v>
                </c:pt>
                <c:pt idx="3755">
                  <c:v>-9.1236584896466893E-3</c:v>
                </c:pt>
                <c:pt idx="3756">
                  <c:v>-1.18109861526758E-2</c:v>
                </c:pt>
                <c:pt idx="3757">
                  <c:v>-1.6314446955770501E-2</c:v>
                </c:pt>
                <c:pt idx="3758">
                  <c:v>-2.20318976010597E-2</c:v>
                </c:pt>
                <c:pt idx="3759">
                  <c:v>-2.8700948686691801E-2</c:v>
                </c:pt>
                <c:pt idx="3760">
                  <c:v>-3.6099938405439902E-2</c:v>
                </c:pt>
                <c:pt idx="3761">
                  <c:v>-4.4167671315035503E-2</c:v>
                </c:pt>
                <c:pt idx="3762">
                  <c:v>-5.3325258428943298E-2</c:v>
                </c:pt>
                <c:pt idx="3763">
                  <c:v>-6.3370849625555101E-2</c:v>
                </c:pt>
                <c:pt idx="3764">
                  <c:v>-7.32899369979189E-2</c:v>
                </c:pt>
                <c:pt idx="3765">
                  <c:v>-8.3503593465373394E-2</c:v>
                </c:pt>
                <c:pt idx="3766">
                  <c:v>-9.5278588994571006E-2</c:v>
                </c:pt>
                <c:pt idx="3767">
                  <c:v>-0.107642710847021</c:v>
                </c:pt>
                <c:pt idx="3768">
                  <c:v>-0.11883517422732801</c:v>
                </c:pt>
                <c:pt idx="3769">
                  <c:v>-0.12785219555983199</c:v>
                </c:pt>
                <c:pt idx="3770">
                  <c:v>-0.13374328900974</c:v>
                </c:pt>
                <c:pt idx="3771">
                  <c:v>-0.13631989825940299</c:v>
                </c:pt>
                <c:pt idx="3772">
                  <c:v>-0.135928832853112</c:v>
                </c:pt>
                <c:pt idx="3773">
                  <c:v>-0.133411981509509</c:v>
                </c:pt>
                <c:pt idx="3774">
                  <c:v>-0.13032373637155401</c:v>
                </c:pt>
                <c:pt idx="3775">
                  <c:v>-0.12666358965927299</c:v>
                </c:pt>
                <c:pt idx="3776">
                  <c:v>-0.122281100891281</c:v>
                </c:pt>
                <c:pt idx="3777">
                  <c:v>-0.117189163067335</c:v>
                </c:pt>
                <c:pt idx="3778">
                  <c:v>-0.110896912140175</c:v>
                </c:pt>
                <c:pt idx="3779">
                  <c:v>-0.10385351288580701</c:v>
                </c:pt>
                <c:pt idx="3780">
                  <c:v>-9.6117512440884803E-2</c:v>
                </c:pt>
                <c:pt idx="3781">
                  <c:v>-8.7676733653205302E-2</c:v>
                </c:pt>
                <c:pt idx="3782">
                  <c:v>-7.8975090734064599E-2</c:v>
                </c:pt>
                <c:pt idx="3783">
                  <c:v>-7.0886506427989895E-2</c:v>
                </c:pt>
                <c:pt idx="3784">
                  <c:v>-6.4410927883556499E-2</c:v>
                </c:pt>
                <c:pt idx="3785">
                  <c:v>-5.9585462888836198E-2</c:v>
                </c:pt>
                <c:pt idx="3786">
                  <c:v>-5.5430215498074101E-2</c:v>
                </c:pt>
                <c:pt idx="3787">
                  <c:v>-5.1622175626205698E-2</c:v>
                </c:pt>
                <c:pt idx="3788">
                  <c:v>-4.9046875917724997E-2</c:v>
                </c:pt>
                <c:pt idx="3789">
                  <c:v>-4.8346760712650802E-2</c:v>
                </c:pt>
                <c:pt idx="3790">
                  <c:v>-4.9860588417417598E-2</c:v>
                </c:pt>
                <c:pt idx="3791">
                  <c:v>-5.4552609822716799E-2</c:v>
                </c:pt>
                <c:pt idx="3792">
                  <c:v>-6.3466463903943601E-2</c:v>
                </c:pt>
                <c:pt idx="3793">
                  <c:v>-7.6491896348994698E-2</c:v>
                </c:pt>
                <c:pt idx="3794">
                  <c:v>-9.2535193047490194E-2</c:v>
                </c:pt>
                <c:pt idx="3795">
                  <c:v>-0.110131882579992</c:v>
                </c:pt>
                <c:pt idx="3796">
                  <c:v>-0.128331191226536</c:v>
                </c:pt>
                <c:pt idx="3797">
                  <c:v>-0.14730100757258799</c:v>
                </c:pt>
                <c:pt idx="3798">
                  <c:v>-0.16706140398820399</c:v>
                </c:pt>
                <c:pt idx="3799">
                  <c:v>-0.186593327512173</c:v>
                </c:pt>
                <c:pt idx="3800">
                  <c:v>-0.205137081176021</c:v>
                </c:pt>
                <c:pt idx="3801">
                  <c:v>-0.22226831893847401</c:v>
                </c:pt>
                <c:pt idx="3802">
                  <c:v>-0.237471309661963</c:v>
                </c:pt>
                <c:pt idx="3803">
                  <c:v>-0.24975008839763099</c:v>
                </c:pt>
                <c:pt idx="3804">
                  <c:v>-0.25748879412211301</c:v>
                </c:pt>
                <c:pt idx="3805">
                  <c:v>-0.26031908621014299</c:v>
                </c:pt>
                <c:pt idx="3806">
                  <c:v>-0.25930850624774299</c:v>
                </c:pt>
                <c:pt idx="3807">
                  <c:v>-0.25528829555369498</c:v>
                </c:pt>
                <c:pt idx="3808">
                  <c:v>-0.248652839488853</c:v>
                </c:pt>
                <c:pt idx="3809">
                  <c:v>-0.23980767185682</c:v>
                </c:pt>
                <c:pt idx="3810">
                  <c:v>-0.22939669849998801</c:v>
                </c:pt>
                <c:pt idx="3811">
                  <c:v>-0.217054558178958</c:v>
                </c:pt>
                <c:pt idx="3812">
                  <c:v>-0.20302493003619801</c:v>
                </c:pt>
                <c:pt idx="3813">
                  <c:v>-0.18816342144574499</c:v>
                </c:pt>
                <c:pt idx="3814">
                  <c:v>-0.172622083343344</c:v>
                </c:pt>
                <c:pt idx="3815">
                  <c:v>-0.15666492921337999</c:v>
                </c:pt>
                <c:pt idx="3816">
                  <c:v>-0.14100484186920101</c:v>
                </c:pt>
                <c:pt idx="3817">
                  <c:v>-0.12791306394115901</c:v>
                </c:pt>
                <c:pt idx="3818">
                  <c:v>-0.119095852752254</c:v>
                </c:pt>
                <c:pt idx="3819">
                  <c:v>-0.113957607288344</c:v>
                </c:pt>
                <c:pt idx="3820">
                  <c:v>-0.11119375387566199</c:v>
                </c:pt>
                <c:pt idx="3821">
                  <c:v>-0.109505592155916</c:v>
                </c:pt>
                <c:pt idx="3822">
                  <c:v>-0.108308263425638</c:v>
                </c:pt>
                <c:pt idx="3823">
                  <c:v>-0.108000852014299</c:v>
                </c:pt>
                <c:pt idx="3824">
                  <c:v>-0.108780082755319</c:v>
                </c:pt>
                <c:pt idx="3825">
                  <c:v>-0.11089367501757701</c:v>
                </c:pt>
                <c:pt idx="3826">
                  <c:v>-0.114448473202371</c:v>
                </c:pt>
                <c:pt idx="3827">
                  <c:v>-0.119053781339002</c:v>
                </c:pt>
                <c:pt idx="3828">
                  <c:v>-0.12498097243789399</c:v>
                </c:pt>
                <c:pt idx="3829">
                  <c:v>-0.13249024795716</c:v>
                </c:pt>
                <c:pt idx="3830">
                  <c:v>-0.14086921387078799</c:v>
                </c:pt>
                <c:pt idx="3831">
                  <c:v>-0.14971967855096399</c:v>
                </c:pt>
                <c:pt idx="3832">
                  <c:v>-0.15918784475101</c:v>
                </c:pt>
                <c:pt idx="3833">
                  <c:v>-0.16857827935317601</c:v>
                </c:pt>
                <c:pt idx="3834">
                  <c:v>-0.17691728105461799</c:v>
                </c:pt>
                <c:pt idx="3835">
                  <c:v>-0.18339884397478101</c:v>
                </c:pt>
                <c:pt idx="3836">
                  <c:v>-0.187940869328729</c:v>
                </c:pt>
                <c:pt idx="3837">
                  <c:v>-0.191481117728943</c:v>
                </c:pt>
                <c:pt idx="3838">
                  <c:v>-0.194438230007872</c:v>
                </c:pt>
                <c:pt idx="3839">
                  <c:v>-0.196087983674265</c:v>
                </c:pt>
                <c:pt idx="3840">
                  <c:v>-0.19574495227625699</c:v>
                </c:pt>
                <c:pt idx="3841">
                  <c:v>-0.19337448230290599</c:v>
                </c:pt>
                <c:pt idx="3842">
                  <c:v>-0.188805031772321</c:v>
                </c:pt>
                <c:pt idx="3843">
                  <c:v>-0.18160156685620499</c:v>
                </c:pt>
                <c:pt idx="3844">
                  <c:v>-0.17225586029154699</c:v>
                </c:pt>
                <c:pt idx="3845">
                  <c:v>-0.16178939908242701</c:v>
                </c:pt>
                <c:pt idx="3846">
                  <c:v>-0.15044676147074601</c:v>
                </c:pt>
                <c:pt idx="3847">
                  <c:v>-0.13956619068367501</c:v>
                </c:pt>
                <c:pt idx="3848">
                  <c:v>-0.13042915905816799</c:v>
                </c:pt>
                <c:pt idx="3849">
                  <c:v>-0.12348215712376399</c:v>
                </c:pt>
                <c:pt idx="3850">
                  <c:v>-0.11938611089404499</c:v>
                </c:pt>
                <c:pt idx="3851">
                  <c:v>-0.117298022381921</c:v>
                </c:pt>
                <c:pt idx="3852">
                  <c:v>-0.116155355497953</c:v>
                </c:pt>
                <c:pt idx="3853">
                  <c:v>-0.115760646823273</c:v>
                </c:pt>
                <c:pt idx="3854">
                  <c:v>-0.11596326003820601</c:v>
                </c:pt>
                <c:pt idx="3855">
                  <c:v>-0.11692763870845201</c:v>
                </c:pt>
                <c:pt idx="3856">
                  <c:v>-0.117919588763814</c:v>
                </c:pt>
                <c:pt idx="3857">
                  <c:v>-0.118764420561384</c:v>
                </c:pt>
                <c:pt idx="3858">
                  <c:v>-0.120134916162945</c:v>
                </c:pt>
                <c:pt idx="3859">
                  <c:v>-0.121294314597212</c:v>
                </c:pt>
                <c:pt idx="3860">
                  <c:v>-0.12094930027162799</c:v>
                </c:pt>
                <c:pt idx="3861">
                  <c:v>-0.117970718292969</c:v>
                </c:pt>
                <c:pt idx="3862">
                  <c:v>-0.112230877070898</c:v>
                </c:pt>
                <c:pt idx="3863">
                  <c:v>-0.103517845721387</c:v>
                </c:pt>
                <c:pt idx="3864">
                  <c:v>-9.1573798733354805E-2</c:v>
                </c:pt>
                <c:pt idx="3865">
                  <c:v>-7.7408528169344806E-2</c:v>
                </c:pt>
                <c:pt idx="3866">
                  <c:v>-6.2516295969746297E-2</c:v>
                </c:pt>
                <c:pt idx="3867">
                  <c:v>-4.8382806698762999E-2</c:v>
                </c:pt>
                <c:pt idx="3868">
                  <c:v>-3.6275323177386298E-2</c:v>
                </c:pt>
                <c:pt idx="3869">
                  <c:v>-2.69704903486769E-2</c:v>
                </c:pt>
                <c:pt idx="3870">
                  <c:v>-2.0174090368949699E-2</c:v>
                </c:pt>
                <c:pt idx="3871">
                  <c:v>-1.6759498787059599E-2</c:v>
                </c:pt>
                <c:pt idx="3872">
                  <c:v>-1.7820330308218599E-2</c:v>
                </c:pt>
                <c:pt idx="3873">
                  <c:v>-2.2168259185731301E-2</c:v>
                </c:pt>
                <c:pt idx="3874">
                  <c:v>-2.8806208222685901E-2</c:v>
                </c:pt>
                <c:pt idx="3875">
                  <c:v>-3.7083425391258397E-2</c:v>
                </c:pt>
                <c:pt idx="3876">
                  <c:v>-4.6265616644721397E-2</c:v>
                </c:pt>
                <c:pt idx="3877">
                  <c:v>-5.5097938196845303E-2</c:v>
                </c:pt>
                <c:pt idx="3878">
                  <c:v>-6.2329702717976998E-2</c:v>
                </c:pt>
                <c:pt idx="3879">
                  <c:v>-6.8462490005608306E-2</c:v>
                </c:pt>
                <c:pt idx="3880">
                  <c:v>-7.4479066829209406E-2</c:v>
                </c:pt>
                <c:pt idx="3881">
                  <c:v>-8.0247624164762096E-2</c:v>
                </c:pt>
                <c:pt idx="3882">
                  <c:v>-8.4719197898694101E-2</c:v>
                </c:pt>
                <c:pt idx="3883">
                  <c:v>-8.8444305870438805E-2</c:v>
                </c:pt>
                <c:pt idx="3884">
                  <c:v>-9.2229809742390201E-2</c:v>
                </c:pt>
                <c:pt idx="3885">
                  <c:v>-9.5452407959923505E-2</c:v>
                </c:pt>
                <c:pt idx="3886">
                  <c:v>-9.7393304515969004E-2</c:v>
                </c:pt>
                <c:pt idx="3887">
                  <c:v>-9.7576019087194807E-2</c:v>
                </c:pt>
                <c:pt idx="3888">
                  <c:v>-9.6713712178547698E-2</c:v>
                </c:pt>
                <c:pt idx="3889">
                  <c:v>-9.6390145516878606E-2</c:v>
                </c:pt>
                <c:pt idx="3890">
                  <c:v>-9.6697195496426802E-2</c:v>
                </c:pt>
                <c:pt idx="3891">
                  <c:v>-9.6638595447379197E-2</c:v>
                </c:pt>
                <c:pt idx="3892">
                  <c:v>-9.6708961952475095E-2</c:v>
                </c:pt>
                <c:pt idx="3893">
                  <c:v>-9.6801852823456006E-2</c:v>
                </c:pt>
                <c:pt idx="3894">
                  <c:v>-9.6659653223229405E-2</c:v>
                </c:pt>
                <c:pt idx="3895">
                  <c:v>-9.7292020858610495E-2</c:v>
                </c:pt>
                <c:pt idx="3896">
                  <c:v>-9.8924286745790194E-2</c:v>
                </c:pt>
                <c:pt idx="3897">
                  <c:v>-0.10062499708435001</c:v>
                </c:pt>
                <c:pt idx="3898">
                  <c:v>-0.101172999750929</c:v>
                </c:pt>
                <c:pt idx="3899">
                  <c:v>-0.10081040871454899</c:v>
                </c:pt>
                <c:pt idx="3900">
                  <c:v>-0.10065862844012199</c:v>
                </c:pt>
                <c:pt idx="3901">
                  <c:v>-0.100662985338902</c:v>
                </c:pt>
                <c:pt idx="3902">
                  <c:v>-0.100541629599327</c:v>
                </c:pt>
                <c:pt idx="3903">
                  <c:v>-0.10060952229303601</c:v>
                </c:pt>
                <c:pt idx="3904">
                  <c:v>-0.100943837894858</c:v>
                </c:pt>
                <c:pt idx="3905">
                  <c:v>-0.101440734667052</c:v>
                </c:pt>
                <c:pt idx="3906">
                  <c:v>-0.101046087593409</c:v>
                </c:pt>
                <c:pt idx="3907">
                  <c:v>-9.8538468831734699E-2</c:v>
                </c:pt>
                <c:pt idx="3908">
                  <c:v>-9.3264626483326604E-2</c:v>
                </c:pt>
                <c:pt idx="3909">
                  <c:v>-8.5338261674347701E-2</c:v>
                </c:pt>
                <c:pt idx="3910">
                  <c:v>-7.5648479551687395E-2</c:v>
                </c:pt>
                <c:pt idx="3911">
                  <c:v>-6.52237710507515E-2</c:v>
                </c:pt>
                <c:pt idx="3912">
                  <c:v>-5.4316886430500998E-2</c:v>
                </c:pt>
                <c:pt idx="3913">
                  <c:v>-4.3139788966352802E-2</c:v>
                </c:pt>
                <c:pt idx="3914">
                  <c:v>-3.22015535632117E-2</c:v>
                </c:pt>
                <c:pt idx="3915">
                  <c:v>-2.1351541560263899E-2</c:v>
                </c:pt>
                <c:pt idx="3916">
                  <c:v>-1.0216365964056701E-2</c:v>
                </c:pt>
                <c:pt idx="3917">
                  <c:v>1.36523865782154E-3</c:v>
                </c:pt>
                <c:pt idx="3918">
                  <c:v>1.2944945409754501E-2</c:v>
                </c:pt>
                <c:pt idx="3919">
                  <c:v>2.3486495803085001E-2</c:v>
                </c:pt>
                <c:pt idx="3920">
                  <c:v>3.3027528989692002E-2</c:v>
                </c:pt>
                <c:pt idx="3921">
                  <c:v>4.2858690494582997E-2</c:v>
                </c:pt>
                <c:pt idx="3922">
                  <c:v>5.24973975489069E-2</c:v>
                </c:pt>
                <c:pt idx="3923">
                  <c:v>6.0420837577946002E-2</c:v>
                </c:pt>
                <c:pt idx="3924">
                  <c:v>6.5670363013068098E-2</c:v>
                </c:pt>
                <c:pt idx="3925">
                  <c:v>6.8809050064705807E-2</c:v>
                </c:pt>
                <c:pt idx="3926">
                  <c:v>7.1067052481574897E-2</c:v>
                </c:pt>
                <c:pt idx="3927">
                  <c:v>7.2670289265004101E-2</c:v>
                </c:pt>
                <c:pt idx="3928">
                  <c:v>7.2217008797008403E-2</c:v>
                </c:pt>
                <c:pt idx="3929">
                  <c:v>6.8461384273934001E-2</c:v>
                </c:pt>
                <c:pt idx="3930">
                  <c:v>6.2899397308949001E-2</c:v>
                </c:pt>
                <c:pt idx="3931">
                  <c:v>5.7725593930599998E-2</c:v>
                </c:pt>
                <c:pt idx="3932">
                  <c:v>5.4499132822534699E-2</c:v>
                </c:pt>
                <c:pt idx="3933">
                  <c:v>5.4048944779172998E-2</c:v>
                </c:pt>
                <c:pt idx="3934">
                  <c:v>5.5817258030400302E-2</c:v>
                </c:pt>
                <c:pt idx="3935">
                  <c:v>5.86132547089964E-2</c:v>
                </c:pt>
                <c:pt idx="3936">
                  <c:v>6.1498837237080897E-2</c:v>
                </c:pt>
                <c:pt idx="3937">
                  <c:v>6.4688104732738505E-2</c:v>
                </c:pt>
                <c:pt idx="3938">
                  <c:v>6.8849253951685105E-2</c:v>
                </c:pt>
                <c:pt idx="3939">
                  <c:v>7.3869802882028102E-2</c:v>
                </c:pt>
                <c:pt idx="3940">
                  <c:v>7.9251757349710197E-2</c:v>
                </c:pt>
                <c:pt idx="3941">
                  <c:v>8.5703072249370099E-2</c:v>
                </c:pt>
                <c:pt idx="3942">
                  <c:v>9.3334042138475806E-2</c:v>
                </c:pt>
                <c:pt idx="3943">
                  <c:v>0.101771453283202</c:v>
                </c:pt>
                <c:pt idx="3944">
                  <c:v>0.111345271279021</c:v>
                </c:pt>
                <c:pt idx="3945">
                  <c:v>0.121386708405624</c:v>
                </c:pt>
                <c:pt idx="3946">
                  <c:v>0.13076774032605201</c:v>
                </c:pt>
                <c:pt idx="3947">
                  <c:v>0.13895256416183099</c:v>
                </c:pt>
                <c:pt idx="3948">
                  <c:v>0.14590603042851399</c:v>
                </c:pt>
                <c:pt idx="3949">
                  <c:v>0.150984144811976</c:v>
                </c:pt>
                <c:pt idx="3950">
                  <c:v>0.15439859638625</c:v>
                </c:pt>
                <c:pt idx="3951">
                  <c:v>0.15628749140526099</c:v>
                </c:pt>
                <c:pt idx="3952">
                  <c:v>0.15573111496969999</c:v>
                </c:pt>
                <c:pt idx="3953">
                  <c:v>0.15232928619452399</c:v>
                </c:pt>
                <c:pt idx="3954">
                  <c:v>0.14750916210134199</c:v>
                </c:pt>
                <c:pt idx="3955">
                  <c:v>0.14300244429896999</c:v>
                </c:pt>
                <c:pt idx="3956">
                  <c:v>0.13839345572307099</c:v>
                </c:pt>
                <c:pt idx="3957">
                  <c:v>0.133141598485947</c:v>
                </c:pt>
                <c:pt idx="3958">
                  <c:v>0.12776332284950501</c:v>
                </c:pt>
                <c:pt idx="3959">
                  <c:v>0.122498824462118</c:v>
                </c:pt>
                <c:pt idx="3960">
                  <c:v>0.115934147253138</c:v>
                </c:pt>
                <c:pt idx="3961">
                  <c:v>0.107238386482533</c:v>
                </c:pt>
                <c:pt idx="3962">
                  <c:v>9.8132655772888405E-2</c:v>
                </c:pt>
                <c:pt idx="3963">
                  <c:v>9.0312459905468101E-2</c:v>
                </c:pt>
                <c:pt idx="3964">
                  <c:v>8.4571394237724598E-2</c:v>
                </c:pt>
                <c:pt idx="3965">
                  <c:v>8.0905096556984399E-2</c:v>
                </c:pt>
                <c:pt idx="3966">
                  <c:v>7.8021596638908799E-2</c:v>
                </c:pt>
                <c:pt idx="3967">
                  <c:v>7.6254372849748495E-2</c:v>
                </c:pt>
                <c:pt idx="3968">
                  <c:v>7.6482654275536105E-2</c:v>
                </c:pt>
                <c:pt idx="3969">
                  <c:v>7.8617518494766905E-2</c:v>
                </c:pt>
                <c:pt idx="3970">
                  <c:v>8.3028069652339706E-2</c:v>
                </c:pt>
                <c:pt idx="3971">
                  <c:v>9.0229926846210506E-2</c:v>
                </c:pt>
                <c:pt idx="3972">
                  <c:v>0.10039668599134</c:v>
                </c:pt>
                <c:pt idx="3973">
                  <c:v>0.112668412828747</c:v>
                </c:pt>
                <c:pt idx="3974">
                  <c:v>0.12611038090736201</c:v>
                </c:pt>
                <c:pt idx="3975">
                  <c:v>0.140339618761426</c:v>
                </c:pt>
                <c:pt idx="3976">
                  <c:v>0.154491148824665</c:v>
                </c:pt>
                <c:pt idx="3977">
                  <c:v>0.16812170493841699</c:v>
                </c:pt>
                <c:pt idx="3978">
                  <c:v>0.180523160854345</c:v>
                </c:pt>
                <c:pt idx="3979">
                  <c:v>0.19035550474485399</c:v>
                </c:pt>
                <c:pt idx="3980">
                  <c:v>0.19790623864076901</c:v>
                </c:pt>
                <c:pt idx="3981">
                  <c:v>0.203243451165873</c:v>
                </c:pt>
                <c:pt idx="3982">
                  <c:v>0.20651409571532101</c:v>
                </c:pt>
                <c:pt idx="3983">
                  <c:v>0.20817905623354999</c:v>
                </c:pt>
                <c:pt idx="3984">
                  <c:v>0.20847868005173201</c:v>
                </c:pt>
                <c:pt idx="3985">
                  <c:v>0.20853784267249501</c:v>
                </c:pt>
                <c:pt idx="3986">
                  <c:v>0.208487793329485</c:v>
                </c:pt>
                <c:pt idx="3987">
                  <c:v>0.20736620303925499</c:v>
                </c:pt>
                <c:pt idx="3988">
                  <c:v>0.20529742095874701</c:v>
                </c:pt>
                <c:pt idx="3989">
                  <c:v>0.20260193618866201</c:v>
                </c:pt>
                <c:pt idx="3990">
                  <c:v>0.19930159685193299</c:v>
                </c:pt>
                <c:pt idx="3991">
                  <c:v>0.195789662685669</c:v>
                </c:pt>
                <c:pt idx="3992">
                  <c:v>0.191998578093417</c:v>
                </c:pt>
                <c:pt idx="3993">
                  <c:v>0.18765030457866</c:v>
                </c:pt>
                <c:pt idx="3994">
                  <c:v>0.184132858555241</c:v>
                </c:pt>
                <c:pt idx="3995">
                  <c:v>0.18265799474300301</c:v>
                </c:pt>
                <c:pt idx="3996">
                  <c:v>0.18291091617764799</c:v>
                </c:pt>
                <c:pt idx="3997">
                  <c:v>0.184576814465397</c:v>
                </c:pt>
                <c:pt idx="3998">
                  <c:v>0.187428073645409</c:v>
                </c:pt>
                <c:pt idx="3999">
                  <c:v>0.191542833825288</c:v>
                </c:pt>
                <c:pt idx="4000">
                  <c:v>0.197192446786632</c:v>
                </c:pt>
                <c:pt idx="4001">
                  <c:v>0.204345725412451</c:v>
                </c:pt>
                <c:pt idx="4002">
                  <c:v>0.211891530667006</c:v>
                </c:pt>
                <c:pt idx="4003">
                  <c:v>0.21918465959727201</c:v>
                </c:pt>
                <c:pt idx="4004">
                  <c:v>0.22719121853027099</c:v>
                </c:pt>
                <c:pt idx="4005">
                  <c:v>0.235580751093448</c:v>
                </c:pt>
                <c:pt idx="4006">
                  <c:v>0.24254823088206701</c:v>
                </c:pt>
                <c:pt idx="4007">
                  <c:v>0.24715644082282801</c:v>
                </c:pt>
                <c:pt idx="4008">
                  <c:v>0.24986359977372699</c:v>
                </c:pt>
                <c:pt idx="4009">
                  <c:v>0.25152160375444799</c:v>
                </c:pt>
                <c:pt idx="4010">
                  <c:v>0.25142961863588198</c:v>
                </c:pt>
                <c:pt idx="4011">
                  <c:v>0.24893080739621901</c:v>
                </c:pt>
                <c:pt idx="4012">
                  <c:v>0.24521832377299699</c:v>
                </c:pt>
                <c:pt idx="4013">
                  <c:v>0.24233975584575901</c:v>
                </c:pt>
                <c:pt idx="4014">
                  <c:v>0.24131056518962099</c:v>
                </c:pt>
                <c:pt idx="4015">
                  <c:v>0.241340078419472</c:v>
                </c:pt>
                <c:pt idx="4016">
                  <c:v>0.24080412279930499</c:v>
                </c:pt>
                <c:pt idx="4017">
                  <c:v>0.23890436594848999</c:v>
                </c:pt>
                <c:pt idx="4018">
                  <c:v>0.236172568603848</c:v>
                </c:pt>
                <c:pt idx="4019">
                  <c:v>0.23339472891686999</c:v>
                </c:pt>
                <c:pt idx="4020">
                  <c:v>0.23085373140770299</c:v>
                </c:pt>
                <c:pt idx="4021">
                  <c:v>0.22817972575176601</c:v>
                </c:pt>
                <c:pt idx="4022">
                  <c:v>0.224789565212767</c:v>
                </c:pt>
                <c:pt idx="4023">
                  <c:v>0.22059404139580099</c:v>
                </c:pt>
                <c:pt idx="4024">
                  <c:v>0.21621694413263901</c:v>
                </c:pt>
                <c:pt idx="4025">
                  <c:v>0.2116513982355</c:v>
                </c:pt>
                <c:pt idx="4026">
                  <c:v>0.20739849135991101</c:v>
                </c:pt>
                <c:pt idx="4027">
                  <c:v>0.204850362466793</c:v>
                </c:pt>
                <c:pt idx="4028">
                  <c:v>0.20447345104582801</c:v>
                </c:pt>
                <c:pt idx="4029">
                  <c:v>0.20604671653061701</c:v>
                </c:pt>
                <c:pt idx="4030">
                  <c:v>0.20961146493122701</c:v>
                </c:pt>
                <c:pt idx="4031">
                  <c:v>0.21413382694059199</c:v>
                </c:pt>
                <c:pt idx="4032">
                  <c:v>0.21775683845837501</c:v>
                </c:pt>
                <c:pt idx="4033">
                  <c:v>0.219758890442322</c:v>
                </c:pt>
                <c:pt idx="4034">
                  <c:v>0.22066435005270199</c:v>
                </c:pt>
                <c:pt idx="4035">
                  <c:v>0.22071715485842899</c:v>
                </c:pt>
                <c:pt idx="4036">
                  <c:v>0.220042537999563</c:v>
                </c:pt>
                <c:pt idx="4037">
                  <c:v>0.21899742758941801</c:v>
                </c:pt>
                <c:pt idx="4038">
                  <c:v>0.21836381428930501</c:v>
                </c:pt>
                <c:pt idx="4039">
                  <c:v>0.21937591073448001</c:v>
                </c:pt>
                <c:pt idx="4040">
                  <c:v>0.222256515685086</c:v>
                </c:pt>
                <c:pt idx="4041">
                  <c:v>0.22772190818015201</c:v>
                </c:pt>
                <c:pt idx="4042">
                  <c:v>0.23553748945214401</c:v>
                </c:pt>
                <c:pt idx="4043">
                  <c:v>0.243989679430587</c:v>
                </c:pt>
                <c:pt idx="4044">
                  <c:v>0.252250390185497</c:v>
                </c:pt>
                <c:pt idx="4045">
                  <c:v>0.25902261798090298</c:v>
                </c:pt>
                <c:pt idx="4046">
                  <c:v>0.26280616712713201</c:v>
                </c:pt>
                <c:pt idx="4047">
                  <c:v>0.26377899909230601</c:v>
                </c:pt>
                <c:pt idx="4048">
                  <c:v>0.26324167613601201</c:v>
                </c:pt>
                <c:pt idx="4049">
                  <c:v>0.26133878353453999</c:v>
                </c:pt>
                <c:pt idx="4050">
                  <c:v>0.25814881879346502</c:v>
                </c:pt>
                <c:pt idx="4051">
                  <c:v>0.25504804854287499</c:v>
                </c:pt>
                <c:pt idx="4052">
                  <c:v>0.25365119255983598</c:v>
                </c:pt>
                <c:pt idx="4053">
                  <c:v>0.254983803218998</c:v>
                </c:pt>
                <c:pt idx="4054">
                  <c:v>0.25855186266338698</c:v>
                </c:pt>
                <c:pt idx="4055">
                  <c:v>0.26273305864435897</c:v>
                </c:pt>
                <c:pt idx="4056">
                  <c:v>0.26630055774023698</c:v>
                </c:pt>
                <c:pt idx="4057">
                  <c:v>0.26913606927003397</c:v>
                </c:pt>
                <c:pt idx="4058">
                  <c:v>0.27214924719205902</c:v>
                </c:pt>
                <c:pt idx="4059">
                  <c:v>0.27593345264820401</c:v>
                </c:pt>
                <c:pt idx="4060">
                  <c:v>0.27973023755594201</c:v>
                </c:pt>
                <c:pt idx="4061">
                  <c:v>0.28262834280114502</c:v>
                </c:pt>
                <c:pt idx="4062">
                  <c:v>0.28395548435316897</c:v>
                </c:pt>
                <c:pt idx="4063">
                  <c:v>0.28293205114812597</c:v>
                </c:pt>
                <c:pt idx="4064">
                  <c:v>0.27897717773227498</c:v>
                </c:pt>
                <c:pt idx="4065">
                  <c:v>0.27320778664392398</c:v>
                </c:pt>
                <c:pt idx="4066">
                  <c:v>0.26742545094910702</c:v>
                </c:pt>
                <c:pt idx="4067">
                  <c:v>0.26196903527683002</c:v>
                </c:pt>
                <c:pt idx="4068">
                  <c:v>0.25563778432905598</c:v>
                </c:pt>
                <c:pt idx="4069">
                  <c:v>0.248135445348139</c:v>
                </c:pt>
                <c:pt idx="4070">
                  <c:v>0.24069593770657099</c:v>
                </c:pt>
                <c:pt idx="4071">
                  <c:v>0.23311239676826101</c:v>
                </c:pt>
                <c:pt idx="4072">
                  <c:v>0.22395548946383101</c:v>
                </c:pt>
                <c:pt idx="4073">
                  <c:v>0.21332522407360499</c:v>
                </c:pt>
                <c:pt idx="4074">
                  <c:v>0.202223660264991</c:v>
                </c:pt>
                <c:pt idx="4075">
                  <c:v>0.190354067921752</c:v>
                </c:pt>
                <c:pt idx="4076">
                  <c:v>0.177574718563214</c:v>
                </c:pt>
                <c:pt idx="4077">
                  <c:v>0.163798218766844</c:v>
                </c:pt>
                <c:pt idx="4078">
                  <c:v>0.148841590986106</c:v>
                </c:pt>
                <c:pt idx="4079">
                  <c:v>0.13277021241093201</c:v>
                </c:pt>
                <c:pt idx="4080">
                  <c:v>0.11573892736051899</c:v>
                </c:pt>
                <c:pt idx="4081">
                  <c:v>9.8561430754033105E-2</c:v>
                </c:pt>
                <c:pt idx="4082">
                  <c:v>8.2309070045405594E-2</c:v>
                </c:pt>
                <c:pt idx="4083">
                  <c:v>6.8263711339711902E-2</c:v>
                </c:pt>
                <c:pt idx="4084">
                  <c:v>5.6976469825900801E-2</c:v>
                </c:pt>
                <c:pt idx="4085">
                  <c:v>4.8225171946197798E-2</c:v>
                </c:pt>
                <c:pt idx="4086">
                  <c:v>4.0558525543404902E-2</c:v>
                </c:pt>
                <c:pt idx="4087">
                  <c:v>3.3676805770662198E-2</c:v>
                </c:pt>
                <c:pt idx="4088">
                  <c:v>2.8069577294517398E-2</c:v>
                </c:pt>
                <c:pt idx="4089">
                  <c:v>2.3196000139649901E-2</c:v>
                </c:pt>
                <c:pt idx="4090">
                  <c:v>1.8970374249833999E-2</c:v>
                </c:pt>
                <c:pt idx="4091">
                  <c:v>1.4581697643429901E-2</c:v>
                </c:pt>
                <c:pt idx="4092">
                  <c:v>9.4355088521022607E-3</c:v>
                </c:pt>
                <c:pt idx="4093">
                  <c:v>3.7663909644450998E-3</c:v>
                </c:pt>
                <c:pt idx="4094">
                  <c:v>-2.1372946690388799E-3</c:v>
                </c:pt>
                <c:pt idx="4095">
                  <c:v>-7.7065310326956899E-3</c:v>
                </c:pt>
                <c:pt idx="4096">
                  <c:v>-1.3193746951092799E-2</c:v>
                </c:pt>
                <c:pt idx="4097">
                  <c:v>-1.8330963934243098E-2</c:v>
                </c:pt>
                <c:pt idx="4098">
                  <c:v>-2.3363779359158801E-2</c:v>
                </c:pt>
                <c:pt idx="4099">
                  <c:v>-2.9644943065740399E-2</c:v>
                </c:pt>
                <c:pt idx="4100">
                  <c:v>-3.7434501007834201E-2</c:v>
                </c:pt>
                <c:pt idx="4101">
                  <c:v>-4.6539245770424197E-2</c:v>
                </c:pt>
                <c:pt idx="4102">
                  <c:v>-5.6727123687859697E-2</c:v>
                </c:pt>
                <c:pt idx="4103">
                  <c:v>-6.7902334991626706E-2</c:v>
                </c:pt>
                <c:pt idx="4104">
                  <c:v>-8.0556833773570605E-2</c:v>
                </c:pt>
                <c:pt idx="4105">
                  <c:v>-9.4728367336614799E-2</c:v>
                </c:pt>
                <c:pt idx="4106">
                  <c:v>-0.110464721158688</c:v>
                </c:pt>
                <c:pt idx="4107">
                  <c:v>-0.12770278677372801</c:v>
                </c:pt>
                <c:pt idx="4108">
                  <c:v>-0.146015878917231</c:v>
                </c:pt>
                <c:pt idx="4109">
                  <c:v>-0.16457705952759499</c:v>
                </c:pt>
                <c:pt idx="4110">
                  <c:v>-0.181460863320663</c:v>
                </c:pt>
                <c:pt idx="4111">
                  <c:v>-0.19623396337761101</c:v>
                </c:pt>
                <c:pt idx="4112">
                  <c:v>-0.20927730327830901</c:v>
                </c:pt>
                <c:pt idx="4113">
                  <c:v>-0.220073755000573</c:v>
                </c:pt>
                <c:pt idx="4114">
                  <c:v>-0.229061930782053</c:v>
                </c:pt>
                <c:pt idx="4115">
                  <c:v>-0.23689455522590899</c:v>
                </c:pt>
                <c:pt idx="4116">
                  <c:v>-0.24277397059938599</c:v>
                </c:pt>
                <c:pt idx="4117">
                  <c:v>-0.246447272689093</c:v>
                </c:pt>
                <c:pt idx="4118">
                  <c:v>-0.24817166504940899</c:v>
                </c:pt>
                <c:pt idx="4119">
                  <c:v>-0.248137116227025</c:v>
                </c:pt>
                <c:pt idx="4120">
                  <c:v>-0.246745392628895</c:v>
                </c:pt>
                <c:pt idx="4121">
                  <c:v>-0.24458475268622401</c:v>
                </c:pt>
                <c:pt idx="4122">
                  <c:v>-0.24238154074491</c:v>
                </c:pt>
                <c:pt idx="4123">
                  <c:v>-0.241014847414904</c:v>
                </c:pt>
                <c:pt idx="4124">
                  <c:v>-0.24076186679955799</c:v>
                </c:pt>
                <c:pt idx="4125">
                  <c:v>-0.241644592324091</c:v>
                </c:pt>
                <c:pt idx="4126">
                  <c:v>-0.24420632063518399</c:v>
                </c:pt>
                <c:pt idx="4127">
                  <c:v>-0.24812746661586299</c:v>
                </c:pt>
                <c:pt idx="4128">
                  <c:v>-0.25236562394625101</c:v>
                </c:pt>
                <c:pt idx="4129">
                  <c:v>-0.25684448986023001</c:v>
                </c:pt>
                <c:pt idx="4130">
                  <c:v>-0.26216361487679901</c:v>
                </c:pt>
                <c:pt idx="4131">
                  <c:v>-0.26888706029734699</c:v>
                </c:pt>
                <c:pt idx="4132">
                  <c:v>-0.277608327272587</c:v>
                </c:pt>
                <c:pt idx="4133">
                  <c:v>-0.28839171371204098</c:v>
                </c:pt>
                <c:pt idx="4134">
                  <c:v>-0.30213494356449899</c:v>
                </c:pt>
                <c:pt idx="4135">
                  <c:v>-0.31848240792020199</c:v>
                </c:pt>
                <c:pt idx="4136">
                  <c:v>-0.33598141722955699</c:v>
                </c:pt>
                <c:pt idx="4137">
                  <c:v>-0.354109836719259</c:v>
                </c:pt>
                <c:pt idx="4138">
                  <c:v>-0.37180094200890301</c:v>
                </c:pt>
                <c:pt idx="4139">
                  <c:v>-0.38987671922059097</c:v>
                </c:pt>
                <c:pt idx="4140">
                  <c:v>-0.40883869709098702</c:v>
                </c:pt>
                <c:pt idx="4141">
                  <c:v>-0.42733865001952298</c:v>
                </c:pt>
                <c:pt idx="4142">
                  <c:v>-0.44520512688534603</c:v>
                </c:pt>
                <c:pt idx="4143">
                  <c:v>-0.46122287675106399</c:v>
                </c:pt>
                <c:pt idx="4144">
                  <c:v>-0.47382597028541301</c:v>
                </c:pt>
                <c:pt idx="4145">
                  <c:v>-0.483887580201951</c:v>
                </c:pt>
                <c:pt idx="4146">
                  <c:v>-0.49160172289995702</c:v>
                </c:pt>
                <c:pt idx="4147">
                  <c:v>-0.49730341277372803</c:v>
                </c:pt>
                <c:pt idx="4148">
                  <c:v>-0.50281166015547496</c:v>
                </c:pt>
                <c:pt idx="4149">
                  <c:v>-0.50840717307259697</c:v>
                </c:pt>
                <c:pt idx="4150">
                  <c:v>-0.51338349561317098</c:v>
                </c:pt>
                <c:pt idx="4151">
                  <c:v>-0.51716659315494096</c:v>
                </c:pt>
                <c:pt idx="4152">
                  <c:v>-0.52049341228365797</c:v>
                </c:pt>
                <c:pt idx="4153">
                  <c:v>-0.52420149632534396</c:v>
                </c:pt>
                <c:pt idx="4154">
                  <c:v>-0.52717999239150004</c:v>
                </c:pt>
                <c:pt idx="4155">
                  <c:v>-0.52824586758735903</c:v>
                </c:pt>
                <c:pt idx="4156">
                  <c:v>-0.52727894437618905</c:v>
                </c:pt>
                <c:pt idx="4157">
                  <c:v>-0.52472107726766204</c:v>
                </c:pt>
                <c:pt idx="4158">
                  <c:v>-0.52188790208607205</c:v>
                </c:pt>
                <c:pt idx="4159">
                  <c:v>-0.51959709151903599</c:v>
                </c:pt>
                <c:pt idx="4160">
                  <c:v>-0.51759926238867204</c:v>
                </c:pt>
                <c:pt idx="4161">
                  <c:v>-0.51558495467051102</c:v>
                </c:pt>
                <c:pt idx="4162">
                  <c:v>-0.512462565863676</c:v>
                </c:pt>
                <c:pt idx="4163">
                  <c:v>-0.50820584471600005</c:v>
                </c:pt>
                <c:pt idx="4164">
                  <c:v>-0.50392804833417004</c:v>
                </c:pt>
                <c:pt idx="4165">
                  <c:v>-0.50026136933335397</c:v>
                </c:pt>
                <c:pt idx="4166">
                  <c:v>-0.498340440741185</c:v>
                </c:pt>
                <c:pt idx="4167">
                  <c:v>-0.49914491531748001</c:v>
                </c:pt>
                <c:pt idx="4168">
                  <c:v>-0.50262596980762198</c:v>
                </c:pt>
                <c:pt idx="4169">
                  <c:v>-0.50796781072959496</c:v>
                </c:pt>
                <c:pt idx="4170">
                  <c:v>-0.51395096979214905</c:v>
                </c:pt>
                <c:pt idx="4171">
                  <c:v>-0.51979159997150504</c:v>
                </c:pt>
                <c:pt idx="4172">
                  <c:v>-0.52567460405033595</c:v>
                </c:pt>
                <c:pt idx="4173">
                  <c:v>-0.531637325805423</c:v>
                </c:pt>
                <c:pt idx="4174">
                  <c:v>-0.53748514955869098</c:v>
                </c:pt>
                <c:pt idx="4175">
                  <c:v>-0.54308836905304503</c:v>
                </c:pt>
                <c:pt idx="4176">
                  <c:v>-0.54761533318363997</c:v>
                </c:pt>
                <c:pt idx="4177">
                  <c:v>-0.55103322133861699</c:v>
                </c:pt>
                <c:pt idx="4178">
                  <c:v>-0.55364062142567105</c:v>
                </c:pt>
                <c:pt idx="4179">
                  <c:v>-0.55507975743200599</c:v>
                </c:pt>
                <c:pt idx="4180">
                  <c:v>-0.55545677986757103</c:v>
                </c:pt>
                <c:pt idx="4181">
                  <c:v>-0.55524225509332503</c:v>
                </c:pt>
                <c:pt idx="4182">
                  <c:v>-0.55455883758306901</c:v>
                </c:pt>
                <c:pt idx="4183">
                  <c:v>-0.55287256853493005</c:v>
                </c:pt>
                <c:pt idx="4184">
                  <c:v>-0.54932397486849405</c:v>
                </c:pt>
                <c:pt idx="4185">
                  <c:v>-0.54343437026159203</c:v>
                </c:pt>
                <c:pt idx="4186">
                  <c:v>-0.53555475881799997</c:v>
                </c:pt>
                <c:pt idx="4187">
                  <c:v>-0.52572067732817696</c:v>
                </c:pt>
                <c:pt idx="4188">
                  <c:v>-0.51342764248936901</c:v>
                </c:pt>
                <c:pt idx="4189">
                  <c:v>-0.49918742744329497</c:v>
                </c:pt>
                <c:pt idx="4190">
                  <c:v>-0.48412794064667602</c:v>
                </c:pt>
                <c:pt idx="4191">
                  <c:v>-0.46827008383346402</c:v>
                </c:pt>
                <c:pt idx="4192">
                  <c:v>-0.451131001346535</c:v>
                </c:pt>
                <c:pt idx="4193">
                  <c:v>-0.43288907533017701</c:v>
                </c:pt>
                <c:pt idx="4194">
                  <c:v>-0.41418527102007902</c:v>
                </c:pt>
                <c:pt idx="4195">
                  <c:v>-0.395330798145827</c:v>
                </c:pt>
                <c:pt idx="4196">
                  <c:v>-0.37636629647874997</c:v>
                </c:pt>
                <c:pt idx="4197">
                  <c:v>-0.357826181345826</c:v>
                </c:pt>
                <c:pt idx="4198">
                  <c:v>-0.339818181853831</c:v>
                </c:pt>
                <c:pt idx="4199">
                  <c:v>-0.32302096828458199</c:v>
                </c:pt>
                <c:pt idx="4200">
                  <c:v>-0.30831886694205002</c:v>
                </c:pt>
                <c:pt idx="4201">
                  <c:v>-0.29536538888951003</c:v>
                </c:pt>
                <c:pt idx="4202">
                  <c:v>-0.28410030622433302</c:v>
                </c:pt>
                <c:pt idx="4203">
                  <c:v>-0.27482930448048898</c:v>
                </c:pt>
                <c:pt idx="4204">
                  <c:v>-0.26739351443588599</c:v>
                </c:pt>
                <c:pt idx="4205">
                  <c:v>-0.260805049114536</c:v>
                </c:pt>
                <c:pt idx="4206">
                  <c:v>-0.25463836012324398</c:v>
                </c:pt>
                <c:pt idx="4207">
                  <c:v>-0.24953862978769101</c:v>
                </c:pt>
                <c:pt idx="4208">
                  <c:v>-0.24636097414827399</c:v>
                </c:pt>
                <c:pt idx="4209">
                  <c:v>-0.24517073279973201</c:v>
                </c:pt>
                <c:pt idx="4210">
                  <c:v>-0.24483938850112</c:v>
                </c:pt>
                <c:pt idx="4211">
                  <c:v>-0.243927400220459</c:v>
                </c:pt>
                <c:pt idx="4212">
                  <c:v>-0.241815088483322</c:v>
                </c:pt>
                <c:pt idx="4213">
                  <c:v>-0.239036990018521</c:v>
                </c:pt>
                <c:pt idx="4214">
                  <c:v>-0.23495621035002401</c:v>
                </c:pt>
                <c:pt idx="4215">
                  <c:v>-0.22855308453841999</c:v>
                </c:pt>
                <c:pt idx="4216">
                  <c:v>-0.22097198869346901</c:v>
                </c:pt>
                <c:pt idx="4217">
                  <c:v>-0.213878289934327</c:v>
                </c:pt>
                <c:pt idx="4218">
                  <c:v>-0.20749512928813699</c:v>
                </c:pt>
                <c:pt idx="4219">
                  <c:v>-0.20102420002486501</c:v>
                </c:pt>
                <c:pt idx="4220">
                  <c:v>-0.19340901544450101</c:v>
                </c:pt>
                <c:pt idx="4221">
                  <c:v>-0.18433976802320501</c:v>
                </c:pt>
                <c:pt idx="4222">
                  <c:v>-0.17426011647187001</c:v>
                </c:pt>
                <c:pt idx="4223">
                  <c:v>-0.16330871212003401</c:v>
                </c:pt>
                <c:pt idx="4224">
                  <c:v>-0.15097883576551599</c:v>
                </c:pt>
                <c:pt idx="4225">
                  <c:v>-0.13763694597725701</c:v>
                </c:pt>
                <c:pt idx="4226">
                  <c:v>-0.123566651347466</c:v>
                </c:pt>
                <c:pt idx="4227">
                  <c:v>-0.108771716353848</c:v>
                </c:pt>
                <c:pt idx="4228">
                  <c:v>-9.4091810050602201E-2</c:v>
                </c:pt>
                <c:pt idx="4229">
                  <c:v>-8.0625341591103794E-2</c:v>
                </c:pt>
                <c:pt idx="4230">
                  <c:v>-6.9101384907880495E-2</c:v>
                </c:pt>
                <c:pt idx="4231">
                  <c:v>-5.8775341579860203E-2</c:v>
                </c:pt>
                <c:pt idx="4232">
                  <c:v>-4.9253348621508403E-2</c:v>
                </c:pt>
                <c:pt idx="4233">
                  <c:v>-4.0373385504150497E-2</c:v>
                </c:pt>
                <c:pt idx="4234">
                  <c:v>-3.1304765874958597E-2</c:v>
                </c:pt>
                <c:pt idx="4235">
                  <c:v>-2.16239972358983E-2</c:v>
                </c:pt>
                <c:pt idx="4236">
                  <c:v>-1.2111840945374E-2</c:v>
                </c:pt>
                <c:pt idx="4237">
                  <c:v>-3.6046621132664902E-3</c:v>
                </c:pt>
                <c:pt idx="4238">
                  <c:v>4.6451685629773799E-3</c:v>
                </c:pt>
                <c:pt idx="4239">
                  <c:v>1.31135110791542E-2</c:v>
                </c:pt>
                <c:pt idx="4240">
                  <c:v>2.1158877104665599E-2</c:v>
                </c:pt>
                <c:pt idx="4241">
                  <c:v>2.8857252107976999E-2</c:v>
                </c:pt>
                <c:pt idx="4242">
                  <c:v>3.6538217697810703E-2</c:v>
                </c:pt>
                <c:pt idx="4243">
                  <c:v>4.4142513807202403E-2</c:v>
                </c:pt>
                <c:pt idx="4244">
                  <c:v>5.15190381471438E-2</c:v>
                </c:pt>
                <c:pt idx="4245">
                  <c:v>5.8854950265986902E-2</c:v>
                </c:pt>
                <c:pt idx="4246">
                  <c:v>6.6880697691349703E-2</c:v>
                </c:pt>
                <c:pt idx="4247">
                  <c:v>7.6749569411151797E-2</c:v>
                </c:pt>
                <c:pt idx="4248">
                  <c:v>8.8931614883919999E-2</c:v>
                </c:pt>
                <c:pt idx="4249">
                  <c:v>0.102448512658221</c:v>
                </c:pt>
                <c:pt idx="4250">
                  <c:v>0.117035263345925</c:v>
                </c:pt>
                <c:pt idx="4251">
                  <c:v>0.132634519345007</c:v>
                </c:pt>
                <c:pt idx="4252">
                  <c:v>0.14923971349273399</c:v>
                </c:pt>
                <c:pt idx="4253">
                  <c:v>0.16748083217666099</c:v>
                </c:pt>
                <c:pt idx="4254">
                  <c:v>0.18729597163037501</c:v>
                </c:pt>
                <c:pt idx="4255">
                  <c:v>0.20872986919523601</c:v>
                </c:pt>
                <c:pt idx="4256">
                  <c:v>0.23187548515328499</c:v>
                </c:pt>
                <c:pt idx="4257">
                  <c:v>0.25582184111807899</c:v>
                </c:pt>
                <c:pt idx="4258">
                  <c:v>0.27882766613113502</c:v>
                </c:pt>
                <c:pt idx="4259">
                  <c:v>0.29975512690082701</c:v>
                </c:pt>
                <c:pt idx="4260">
                  <c:v>0.31883986954631999</c:v>
                </c:pt>
                <c:pt idx="4261">
                  <c:v>0.336677636634581</c:v>
                </c:pt>
                <c:pt idx="4262">
                  <c:v>0.35357628536998698</c:v>
                </c:pt>
                <c:pt idx="4263">
                  <c:v>0.36994075156502698</c:v>
                </c:pt>
                <c:pt idx="4264">
                  <c:v>0.38619187284555501</c:v>
                </c:pt>
                <c:pt idx="4265">
                  <c:v>0.40086617893787602</c:v>
                </c:pt>
                <c:pt idx="4266">
                  <c:v>0.41249238469759603</c:v>
                </c:pt>
                <c:pt idx="4267">
                  <c:v>0.42102395057171299</c:v>
                </c:pt>
                <c:pt idx="4268">
                  <c:v>0.42699526687114597</c:v>
                </c:pt>
                <c:pt idx="4269">
                  <c:v>0.43184766117885098</c:v>
                </c:pt>
                <c:pt idx="4270">
                  <c:v>0.43638121434036198</c:v>
                </c:pt>
                <c:pt idx="4271">
                  <c:v>0.44058155331731502</c:v>
                </c:pt>
                <c:pt idx="4272">
                  <c:v>0.44464695998602399</c:v>
                </c:pt>
                <c:pt idx="4273">
                  <c:v>0.44901603667772599</c:v>
                </c:pt>
                <c:pt idx="4274">
                  <c:v>0.45310131710247398</c:v>
                </c:pt>
                <c:pt idx="4275">
                  <c:v>0.456246122639833</c:v>
                </c:pt>
                <c:pt idx="4276">
                  <c:v>0.459308114044922</c:v>
                </c:pt>
                <c:pt idx="4277">
                  <c:v>0.46285616269375102</c:v>
                </c:pt>
                <c:pt idx="4278">
                  <c:v>0.46682748485834702</c:v>
                </c:pt>
                <c:pt idx="4279">
                  <c:v>0.47031504282904901</c:v>
                </c:pt>
                <c:pt idx="4280">
                  <c:v>0.472309284237175</c:v>
                </c:pt>
                <c:pt idx="4281">
                  <c:v>0.472713172813509</c:v>
                </c:pt>
                <c:pt idx="4282">
                  <c:v>0.47157179765451801</c:v>
                </c:pt>
                <c:pt idx="4283">
                  <c:v>0.469231255395197</c:v>
                </c:pt>
                <c:pt idx="4284">
                  <c:v>0.46593269650218699</c:v>
                </c:pt>
                <c:pt idx="4285">
                  <c:v>0.46161787623749001</c:v>
                </c:pt>
                <c:pt idx="4286">
                  <c:v>0.45646524782840298</c:v>
                </c:pt>
                <c:pt idx="4287">
                  <c:v>0.45131904898740299</c:v>
                </c:pt>
                <c:pt idx="4288">
                  <c:v>0.44717132105249402</c:v>
                </c:pt>
                <c:pt idx="4289">
                  <c:v>0.44332742827451199</c:v>
                </c:pt>
                <c:pt idx="4290">
                  <c:v>0.43937596002170598</c:v>
                </c:pt>
                <c:pt idx="4291">
                  <c:v>0.43595708962051899</c:v>
                </c:pt>
                <c:pt idx="4292">
                  <c:v>0.432544986232345</c:v>
                </c:pt>
                <c:pt idx="4293">
                  <c:v>0.42867519426245099</c:v>
                </c:pt>
                <c:pt idx="4294">
                  <c:v>0.425184868615753</c:v>
                </c:pt>
                <c:pt idx="4295">
                  <c:v>0.42307123385089601</c:v>
                </c:pt>
                <c:pt idx="4296">
                  <c:v>0.42251456352348199</c:v>
                </c:pt>
                <c:pt idx="4297">
                  <c:v>0.42325063426688603</c:v>
                </c:pt>
                <c:pt idx="4298">
                  <c:v>0.42503251908704498</c:v>
                </c:pt>
                <c:pt idx="4299">
                  <c:v>0.42772415607567299</c:v>
                </c:pt>
                <c:pt idx="4300">
                  <c:v>0.43073677860041398</c:v>
                </c:pt>
                <c:pt idx="4301">
                  <c:v>0.43371584621556503</c:v>
                </c:pt>
                <c:pt idx="4302">
                  <c:v>0.43618373109302599</c:v>
                </c:pt>
                <c:pt idx="4303">
                  <c:v>0.436985875141854</c:v>
                </c:pt>
                <c:pt idx="4304">
                  <c:v>0.43593896948966399</c:v>
                </c:pt>
                <c:pt idx="4305">
                  <c:v>0.43392654331178299</c:v>
                </c:pt>
                <c:pt idx="4306">
                  <c:v>0.43134906345578899</c:v>
                </c:pt>
                <c:pt idx="4307">
                  <c:v>0.42909322553839202</c:v>
                </c:pt>
                <c:pt idx="4308">
                  <c:v>0.427816682660352</c:v>
                </c:pt>
                <c:pt idx="4309">
                  <c:v>0.42730574165443902</c:v>
                </c:pt>
                <c:pt idx="4310">
                  <c:v>0.42916002978043699</c:v>
                </c:pt>
                <c:pt idx="4311">
                  <c:v>0.43440198429178101</c:v>
                </c:pt>
                <c:pt idx="4312">
                  <c:v>0.44112702296892398</c:v>
                </c:pt>
                <c:pt idx="4313">
                  <c:v>0.44689736376462003</c:v>
                </c:pt>
                <c:pt idx="4314">
                  <c:v>0.45088813796724497</c:v>
                </c:pt>
                <c:pt idx="4315">
                  <c:v>0.45224331615979202</c:v>
                </c:pt>
                <c:pt idx="4316">
                  <c:v>0.45041685004239601</c:v>
                </c:pt>
                <c:pt idx="4317">
                  <c:v>0.44576371806528797</c:v>
                </c:pt>
                <c:pt idx="4318">
                  <c:v>0.43879275861752398</c:v>
                </c:pt>
                <c:pt idx="4319">
                  <c:v>0.43063957333011998</c:v>
                </c:pt>
                <c:pt idx="4320">
                  <c:v>0.42171557351411099</c:v>
                </c:pt>
                <c:pt idx="4321">
                  <c:v>0.41264245333370297</c:v>
                </c:pt>
                <c:pt idx="4322">
                  <c:v>0.40353739672012301</c:v>
                </c:pt>
                <c:pt idx="4323">
                  <c:v>0.39449860584870999</c:v>
                </c:pt>
                <c:pt idx="4324">
                  <c:v>0.38625138051054603</c:v>
                </c:pt>
                <c:pt idx="4325">
                  <c:v>0.37912802861036998</c:v>
                </c:pt>
                <c:pt idx="4326">
                  <c:v>0.37368466134665901</c:v>
                </c:pt>
                <c:pt idx="4327">
                  <c:v>0.369033710152326</c:v>
                </c:pt>
                <c:pt idx="4328">
                  <c:v>0.36346472685171299</c:v>
                </c:pt>
                <c:pt idx="4329">
                  <c:v>0.35718956892613002</c:v>
                </c:pt>
                <c:pt idx="4330">
                  <c:v>0.350921808908849</c:v>
                </c:pt>
                <c:pt idx="4331">
                  <c:v>0.34400788580374297</c:v>
                </c:pt>
                <c:pt idx="4332">
                  <c:v>0.33668277651004602</c:v>
                </c:pt>
                <c:pt idx="4333">
                  <c:v>0.33114673146472501</c:v>
                </c:pt>
                <c:pt idx="4334">
                  <c:v>0.327915372334252</c:v>
                </c:pt>
                <c:pt idx="4335">
                  <c:v>0.324989878681542</c:v>
                </c:pt>
                <c:pt idx="4336">
                  <c:v>0.32092331979983002</c:v>
                </c:pt>
                <c:pt idx="4337">
                  <c:v>0.31593702771722099</c:v>
                </c:pt>
                <c:pt idx="4338">
                  <c:v>0.31058819905509799</c:v>
                </c:pt>
                <c:pt idx="4339">
                  <c:v>0.304299850316188</c:v>
                </c:pt>
                <c:pt idx="4340">
                  <c:v>0.297320196449184</c:v>
                </c:pt>
                <c:pt idx="4341">
                  <c:v>0.29076176823740202</c:v>
                </c:pt>
                <c:pt idx="4342">
                  <c:v>0.28459815131949801</c:v>
                </c:pt>
                <c:pt idx="4343">
                  <c:v>0.27832688848049802</c:v>
                </c:pt>
                <c:pt idx="4344">
                  <c:v>0.27186980338585698</c:v>
                </c:pt>
                <c:pt idx="4345">
                  <c:v>0.2651306175407</c:v>
                </c:pt>
                <c:pt idx="4346">
                  <c:v>0.25784198379953499</c:v>
                </c:pt>
                <c:pt idx="4347">
                  <c:v>0.24973843936461601</c:v>
                </c:pt>
                <c:pt idx="4348">
                  <c:v>0.24144055538466799</c:v>
                </c:pt>
                <c:pt idx="4349">
                  <c:v>0.23430539212017401</c:v>
                </c:pt>
                <c:pt idx="4350">
                  <c:v>0.228390701224228</c:v>
                </c:pt>
                <c:pt idx="4351">
                  <c:v>0.22307327501480401</c:v>
                </c:pt>
                <c:pt idx="4352">
                  <c:v>0.21861051445420501</c:v>
                </c:pt>
                <c:pt idx="4353">
                  <c:v>0.21541609352193</c:v>
                </c:pt>
                <c:pt idx="4354">
                  <c:v>0.213411399863806</c:v>
                </c:pt>
                <c:pt idx="4355">
                  <c:v>0.212085017309428</c:v>
                </c:pt>
                <c:pt idx="4356">
                  <c:v>0.210960042646121</c:v>
                </c:pt>
                <c:pt idx="4357">
                  <c:v>0.20947674754398601</c:v>
                </c:pt>
                <c:pt idx="4358">
                  <c:v>0.20664262695979099</c:v>
                </c:pt>
                <c:pt idx="4359">
                  <c:v>0.20192781586697001</c:v>
                </c:pt>
                <c:pt idx="4360">
                  <c:v>0.19552452336162501</c:v>
                </c:pt>
                <c:pt idx="4361">
                  <c:v>0.18742332772022499</c:v>
                </c:pt>
                <c:pt idx="4362">
                  <c:v>0.17735902152383201</c:v>
                </c:pt>
                <c:pt idx="4363">
                  <c:v>0.16560879749473201</c:v>
                </c:pt>
                <c:pt idx="4364">
                  <c:v>0.15304098034490499</c:v>
                </c:pt>
                <c:pt idx="4365">
                  <c:v>0.140712541644192</c:v>
                </c:pt>
                <c:pt idx="4366">
                  <c:v>0.129075735097441</c:v>
                </c:pt>
                <c:pt idx="4367">
                  <c:v>0.116534800455938</c:v>
                </c:pt>
                <c:pt idx="4368">
                  <c:v>0.101361305666556</c:v>
                </c:pt>
                <c:pt idx="4369">
                  <c:v>8.3735232962004705E-2</c:v>
                </c:pt>
                <c:pt idx="4370">
                  <c:v>6.4904058947495596E-2</c:v>
                </c:pt>
                <c:pt idx="4371">
                  <c:v>4.6308929391887597E-2</c:v>
                </c:pt>
                <c:pt idx="4372">
                  <c:v>2.8901876526923002E-2</c:v>
                </c:pt>
                <c:pt idx="4373">
                  <c:v>1.2904528894044901E-2</c:v>
                </c:pt>
                <c:pt idx="4374">
                  <c:v>-2.6264415009897798E-3</c:v>
                </c:pt>
                <c:pt idx="4375">
                  <c:v>-1.8181934511450101E-2</c:v>
                </c:pt>
                <c:pt idx="4376">
                  <c:v>-3.2937786534805398E-2</c:v>
                </c:pt>
                <c:pt idx="4377">
                  <c:v>-4.62665116508389E-2</c:v>
                </c:pt>
                <c:pt idx="4378">
                  <c:v>-5.77918498351703E-2</c:v>
                </c:pt>
                <c:pt idx="4379">
                  <c:v>-6.8315410175881802E-2</c:v>
                </c:pt>
                <c:pt idx="4380">
                  <c:v>-7.7922420904143502E-2</c:v>
                </c:pt>
                <c:pt idx="4381">
                  <c:v>-8.58749626785799E-2</c:v>
                </c:pt>
                <c:pt idx="4382">
                  <c:v>-9.2851126143751503E-2</c:v>
                </c:pt>
                <c:pt idx="4383">
                  <c:v>-9.9416599214232501E-2</c:v>
                </c:pt>
                <c:pt idx="4384">
                  <c:v>-0.105063167546189</c:v>
                </c:pt>
                <c:pt idx="4385">
                  <c:v>-0.10992179484858799</c:v>
                </c:pt>
                <c:pt idx="4386">
                  <c:v>-0.114250430652883</c:v>
                </c:pt>
                <c:pt idx="4387">
                  <c:v>-0.117843880470191</c:v>
                </c:pt>
                <c:pt idx="4388">
                  <c:v>-0.120961729385044</c:v>
                </c:pt>
                <c:pt idx="4389">
                  <c:v>-0.12323781043127301</c:v>
                </c:pt>
                <c:pt idx="4390">
                  <c:v>-0.12380848243545201</c:v>
                </c:pt>
                <c:pt idx="4391">
                  <c:v>-0.123327319260374</c:v>
                </c:pt>
                <c:pt idx="4392">
                  <c:v>-0.12393381974531099</c:v>
                </c:pt>
                <c:pt idx="4393">
                  <c:v>-0.12650952920401501</c:v>
                </c:pt>
                <c:pt idx="4394">
                  <c:v>-0.13169314400801199</c:v>
                </c:pt>
                <c:pt idx="4395">
                  <c:v>-0.13963613062601599</c:v>
                </c:pt>
                <c:pt idx="4396">
                  <c:v>-0.149775904220522</c:v>
                </c:pt>
                <c:pt idx="4397">
                  <c:v>-0.16130925184550901</c:v>
                </c:pt>
                <c:pt idx="4398">
                  <c:v>-0.173800820757606</c:v>
                </c:pt>
                <c:pt idx="4399">
                  <c:v>-0.18709506880273799</c:v>
                </c:pt>
                <c:pt idx="4400">
                  <c:v>-0.200501739614556</c:v>
                </c:pt>
                <c:pt idx="4401">
                  <c:v>-0.213813275287323</c:v>
                </c:pt>
                <c:pt idx="4402">
                  <c:v>-0.226871337153423</c:v>
                </c:pt>
                <c:pt idx="4403">
                  <c:v>-0.23909729728630799</c:v>
                </c:pt>
                <c:pt idx="4404">
                  <c:v>-0.25038182655810898</c:v>
                </c:pt>
                <c:pt idx="4405">
                  <c:v>-0.260094809706168</c:v>
                </c:pt>
                <c:pt idx="4406">
                  <c:v>-0.26839069051475001</c:v>
                </c:pt>
                <c:pt idx="4407">
                  <c:v>-0.27695248500165998</c:v>
                </c:pt>
                <c:pt idx="4408">
                  <c:v>-0.28565734386966102</c:v>
                </c:pt>
                <c:pt idx="4409">
                  <c:v>-0.293899907509794</c:v>
                </c:pt>
                <c:pt idx="4410">
                  <c:v>-0.30218377065417101</c:v>
                </c:pt>
                <c:pt idx="4411">
                  <c:v>-0.31128321906495698</c:v>
                </c:pt>
                <c:pt idx="4412">
                  <c:v>-0.32048601539118798</c:v>
                </c:pt>
                <c:pt idx="4413">
                  <c:v>-0.32861296999641998</c:v>
                </c:pt>
                <c:pt idx="4414">
                  <c:v>-0.33604105004398099</c:v>
                </c:pt>
                <c:pt idx="4415">
                  <c:v>-0.34310771854640498</c:v>
                </c:pt>
                <c:pt idx="4416">
                  <c:v>-0.34982674614935499</c:v>
                </c:pt>
                <c:pt idx="4417">
                  <c:v>-0.355801276132033</c:v>
                </c:pt>
                <c:pt idx="4418">
                  <c:v>-0.360459777439608</c:v>
                </c:pt>
                <c:pt idx="4419">
                  <c:v>-0.36364940439519999</c:v>
                </c:pt>
                <c:pt idx="4420">
                  <c:v>-0.36470608870673799</c:v>
                </c:pt>
                <c:pt idx="4421">
                  <c:v>-0.364099194649601</c:v>
                </c:pt>
                <c:pt idx="4422">
                  <c:v>-0.36268482438771998</c:v>
                </c:pt>
                <c:pt idx="4423">
                  <c:v>-0.36080650320646201</c:v>
                </c:pt>
                <c:pt idx="4424">
                  <c:v>-0.359417719698364</c:v>
                </c:pt>
                <c:pt idx="4425">
                  <c:v>-0.35930297671764799</c:v>
                </c:pt>
                <c:pt idx="4426">
                  <c:v>-0.36053969949438802</c:v>
                </c:pt>
                <c:pt idx="4427">
                  <c:v>-0.36181841018697802</c:v>
                </c:pt>
                <c:pt idx="4428">
                  <c:v>-0.36269361567216601</c:v>
                </c:pt>
                <c:pt idx="4429">
                  <c:v>-0.36401189286032398</c:v>
                </c:pt>
                <c:pt idx="4430">
                  <c:v>-0.36597821473633302</c:v>
                </c:pt>
                <c:pt idx="4431">
                  <c:v>-0.36937354427678398</c:v>
                </c:pt>
                <c:pt idx="4432">
                  <c:v>-0.374717150662147</c:v>
                </c:pt>
                <c:pt idx="4433">
                  <c:v>-0.38184926285929299</c:v>
                </c:pt>
                <c:pt idx="4434">
                  <c:v>-0.39197000333091597</c:v>
                </c:pt>
                <c:pt idx="4435">
                  <c:v>-0.40546269014084002</c:v>
                </c:pt>
                <c:pt idx="4436">
                  <c:v>-0.420712135252994</c:v>
                </c:pt>
                <c:pt idx="4437">
                  <c:v>-0.43639597921859702</c:v>
                </c:pt>
                <c:pt idx="4438">
                  <c:v>-0.45210242741316098</c:v>
                </c:pt>
                <c:pt idx="4439">
                  <c:v>-0.46745723643928799</c:v>
                </c:pt>
                <c:pt idx="4440">
                  <c:v>-0.480510161069163</c:v>
                </c:pt>
                <c:pt idx="4441">
                  <c:v>-0.48906039715880401</c:v>
                </c:pt>
                <c:pt idx="4442">
                  <c:v>-0.49317675374189501</c:v>
                </c:pt>
                <c:pt idx="4443">
                  <c:v>-0.49479448843148999</c:v>
                </c:pt>
                <c:pt idx="4444">
                  <c:v>-0.49533315479763501</c:v>
                </c:pt>
                <c:pt idx="4445">
                  <c:v>-0.49504926048435299</c:v>
                </c:pt>
                <c:pt idx="4446">
                  <c:v>-0.49393565638296</c:v>
                </c:pt>
                <c:pt idx="4447">
                  <c:v>-0.49142394741754197</c:v>
                </c:pt>
                <c:pt idx="4448">
                  <c:v>-0.487672934016329</c:v>
                </c:pt>
                <c:pt idx="4449">
                  <c:v>-0.48408490297720602</c:v>
                </c:pt>
                <c:pt idx="4450">
                  <c:v>-0.48041460580659601</c:v>
                </c:pt>
                <c:pt idx="4451">
                  <c:v>-0.47580171312269798</c:v>
                </c:pt>
                <c:pt idx="4452">
                  <c:v>-0.47086518662980098</c:v>
                </c:pt>
                <c:pt idx="4453">
                  <c:v>-0.46587204771892199</c:v>
                </c:pt>
                <c:pt idx="4454">
                  <c:v>-0.45977449134124099</c:v>
                </c:pt>
                <c:pt idx="4455">
                  <c:v>-0.45248814165324702</c:v>
                </c:pt>
                <c:pt idx="4456">
                  <c:v>-0.44501705711018302</c:v>
                </c:pt>
                <c:pt idx="4457">
                  <c:v>-0.4370600279179</c:v>
                </c:pt>
                <c:pt idx="4458">
                  <c:v>-0.42880261896343003</c:v>
                </c:pt>
                <c:pt idx="4459">
                  <c:v>-0.42098276535525397</c:v>
                </c:pt>
                <c:pt idx="4460">
                  <c:v>-0.41334770259201198</c:v>
                </c:pt>
                <c:pt idx="4461">
                  <c:v>-0.40512802273880799</c:v>
                </c:pt>
                <c:pt idx="4462">
                  <c:v>-0.39550726259701502</c:v>
                </c:pt>
                <c:pt idx="4463">
                  <c:v>-0.38534308266738199</c:v>
                </c:pt>
                <c:pt idx="4464">
                  <c:v>-0.37557039683211701</c:v>
                </c:pt>
                <c:pt idx="4465">
                  <c:v>-0.36626935419298001</c:v>
                </c:pt>
                <c:pt idx="4466">
                  <c:v>-0.35807785088593802</c:v>
                </c:pt>
                <c:pt idx="4467">
                  <c:v>-0.35112322180462402</c:v>
                </c:pt>
                <c:pt idx="4468">
                  <c:v>-0.34600377951664202</c:v>
                </c:pt>
                <c:pt idx="4469">
                  <c:v>-0.34393861459130598</c:v>
                </c:pt>
                <c:pt idx="4470">
                  <c:v>-0.34469983029280699</c:v>
                </c:pt>
                <c:pt idx="4471">
                  <c:v>-0.34635178912051401</c:v>
                </c:pt>
                <c:pt idx="4472">
                  <c:v>-0.34800510927471701</c:v>
                </c:pt>
                <c:pt idx="4473">
                  <c:v>-0.35011501552069801</c:v>
                </c:pt>
                <c:pt idx="4474">
                  <c:v>-0.35182754337688499</c:v>
                </c:pt>
                <c:pt idx="4475">
                  <c:v>-0.35301372045785301</c:v>
                </c:pt>
                <c:pt idx="4476">
                  <c:v>-0.354782167054842</c:v>
                </c:pt>
                <c:pt idx="4477">
                  <c:v>-0.35633865105138102</c:v>
                </c:pt>
                <c:pt idx="4478">
                  <c:v>-0.35476180343821001</c:v>
                </c:pt>
                <c:pt idx="4479">
                  <c:v>-0.34907974545367798</c:v>
                </c:pt>
                <c:pt idx="4480">
                  <c:v>-0.341295422587093</c:v>
                </c:pt>
                <c:pt idx="4481">
                  <c:v>-0.332934901713275</c:v>
                </c:pt>
                <c:pt idx="4482">
                  <c:v>-0.32470129382554402</c:v>
                </c:pt>
                <c:pt idx="4483">
                  <c:v>-0.31661398215898601</c:v>
                </c:pt>
                <c:pt idx="4484">
                  <c:v>-0.30906054130371902</c:v>
                </c:pt>
                <c:pt idx="4485">
                  <c:v>-0.30271702188218003</c:v>
                </c:pt>
                <c:pt idx="4486">
                  <c:v>-0.29683941253266399</c:v>
                </c:pt>
                <c:pt idx="4487">
                  <c:v>-0.29054082765950401</c:v>
                </c:pt>
                <c:pt idx="4488">
                  <c:v>-0.284453792183815</c:v>
                </c:pt>
                <c:pt idx="4489">
                  <c:v>-0.27927058951919798</c:v>
                </c:pt>
                <c:pt idx="4490">
                  <c:v>-0.27461153721444598</c:v>
                </c:pt>
                <c:pt idx="4491">
                  <c:v>-0.27037619369547899</c:v>
                </c:pt>
                <c:pt idx="4492">
                  <c:v>-0.26619277025101301</c:v>
                </c:pt>
                <c:pt idx="4493">
                  <c:v>-0.26157537241078399</c:v>
                </c:pt>
                <c:pt idx="4494">
                  <c:v>-0.25647964315524502</c:v>
                </c:pt>
                <c:pt idx="4495">
                  <c:v>-0.251319541141728</c:v>
                </c:pt>
                <c:pt idx="4496">
                  <c:v>-0.24629822156164199</c:v>
                </c:pt>
                <c:pt idx="4497">
                  <c:v>-0.241213189032323</c:v>
                </c:pt>
                <c:pt idx="4498">
                  <c:v>-0.23642568584606599</c:v>
                </c:pt>
                <c:pt idx="4499">
                  <c:v>-0.23249326243212801</c:v>
                </c:pt>
                <c:pt idx="4500">
                  <c:v>-0.22917607973561699</c:v>
                </c:pt>
                <c:pt idx="4501">
                  <c:v>-0.22548311201148899</c:v>
                </c:pt>
                <c:pt idx="4502">
                  <c:v>-0.22091285234854799</c:v>
                </c:pt>
                <c:pt idx="4503">
                  <c:v>-0.21535899399150801</c:v>
                </c:pt>
                <c:pt idx="4504">
                  <c:v>-0.20890840232211799</c:v>
                </c:pt>
                <c:pt idx="4505">
                  <c:v>-0.20148045944956899</c:v>
                </c:pt>
                <c:pt idx="4506">
                  <c:v>-0.19289473109650099</c:v>
                </c:pt>
                <c:pt idx="4507">
                  <c:v>-0.18365079353184999</c:v>
                </c:pt>
                <c:pt idx="4508">
                  <c:v>-0.17411801391210899</c:v>
                </c:pt>
                <c:pt idx="4509">
                  <c:v>-0.164043099142619</c:v>
                </c:pt>
                <c:pt idx="4510">
                  <c:v>-0.15374914935117701</c:v>
                </c:pt>
                <c:pt idx="4511">
                  <c:v>-0.143818791971731</c:v>
                </c:pt>
                <c:pt idx="4512">
                  <c:v>-0.13459160970176201</c:v>
                </c:pt>
                <c:pt idx="4513">
                  <c:v>-0.12580601005394901</c:v>
                </c:pt>
                <c:pt idx="4514">
                  <c:v>-0.116600181669391</c:v>
                </c:pt>
                <c:pt idx="4515">
                  <c:v>-0.107075661793728</c:v>
                </c:pt>
                <c:pt idx="4516">
                  <c:v>-9.8061506741975099E-2</c:v>
                </c:pt>
                <c:pt idx="4517">
                  <c:v>-8.95902478890864E-2</c:v>
                </c:pt>
                <c:pt idx="4518">
                  <c:v>-8.1509357313563499E-2</c:v>
                </c:pt>
                <c:pt idx="4519">
                  <c:v>-7.4071818499905004E-2</c:v>
                </c:pt>
                <c:pt idx="4520">
                  <c:v>-6.7103694206739797E-2</c:v>
                </c:pt>
                <c:pt idx="4521">
                  <c:v>-6.0210247866472902E-2</c:v>
                </c:pt>
                <c:pt idx="4522">
                  <c:v>-5.3191893716587002E-2</c:v>
                </c:pt>
                <c:pt idx="4523">
                  <c:v>-4.6355824487728799E-2</c:v>
                </c:pt>
                <c:pt idx="4524">
                  <c:v>-4.1079944446661701E-2</c:v>
                </c:pt>
                <c:pt idx="4525">
                  <c:v>-3.7180152514789802E-2</c:v>
                </c:pt>
                <c:pt idx="4526">
                  <c:v>-3.3425858892653003E-2</c:v>
                </c:pt>
                <c:pt idx="4527">
                  <c:v>-2.9563390136365698E-2</c:v>
                </c:pt>
                <c:pt idx="4528">
                  <c:v>-2.5477074422801099E-2</c:v>
                </c:pt>
                <c:pt idx="4529">
                  <c:v>-2.18559360797877E-2</c:v>
                </c:pt>
                <c:pt idx="4530">
                  <c:v>-1.72765263551935E-2</c:v>
                </c:pt>
                <c:pt idx="4531">
                  <c:v>-9.5110540736013192E-3</c:v>
                </c:pt>
                <c:pt idx="4532">
                  <c:v>1.9757950801567101E-3</c:v>
                </c:pt>
                <c:pt idx="4533">
                  <c:v>1.7194109448376699E-2</c:v>
                </c:pt>
                <c:pt idx="4534">
                  <c:v>3.5770760074288699E-2</c:v>
                </c:pt>
                <c:pt idx="4535">
                  <c:v>5.64303974164235E-2</c:v>
                </c:pt>
                <c:pt idx="4536">
                  <c:v>7.6779911646950999E-2</c:v>
                </c:pt>
                <c:pt idx="4537">
                  <c:v>9.5529241767060305E-2</c:v>
                </c:pt>
                <c:pt idx="4538">
                  <c:v>0.112641828455878</c:v>
                </c:pt>
                <c:pt idx="4539">
                  <c:v>0.128359582816301</c:v>
                </c:pt>
                <c:pt idx="4540">
                  <c:v>0.14277625859086801</c:v>
                </c:pt>
                <c:pt idx="4541">
                  <c:v>0.15524213486993599</c:v>
                </c:pt>
                <c:pt idx="4542">
                  <c:v>0.16497143661237301</c:v>
                </c:pt>
                <c:pt idx="4543">
                  <c:v>0.17269103617266601</c:v>
                </c:pt>
                <c:pt idx="4544">
                  <c:v>0.17890613089299701</c:v>
                </c:pt>
                <c:pt idx="4545">
                  <c:v>0.183217699184932</c:v>
                </c:pt>
                <c:pt idx="4546">
                  <c:v>0.18620741852549799</c:v>
                </c:pt>
                <c:pt idx="4547">
                  <c:v>0.187955745040609</c:v>
                </c:pt>
                <c:pt idx="4548">
                  <c:v>0.18845180846965501</c:v>
                </c:pt>
                <c:pt idx="4549">
                  <c:v>0.18802644681325101</c:v>
                </c:pt>
                <c:pt idx="4550">
                  <c:v>0.18690900971982899</c:v>
                </c:pt>
                <c:pt idx="4551">
                  <c:v>0.18605134821132599</c:v>
                </c:pt>
                <c:pt idx="4552">
                  <c:v>0.18613231156431101</c:v>
                </c:pt>
                <c:pt idx="4553">
                  <c:v>0.18727903650223299</c:v>
                </c:pt>
                <c:pt idx="4554">
                  <c:v>0.19014407407398901</c:v>
                </c:pt>
                <c:pt idx="4555">
                  <c:v>0.19478042734412601</c:v>
                </c:pt>
                <c:pt idx="4556">
                  <c:v>0.20009739134836499</c:v>
                </c:pt>
                <c:pt idx="4557">
                  <c:v>0.20492284845182099</c:v>
                </c:pt>
                <c:pt idx="4558">
                  <c:v>0.20792634598479601</c:v>
                </c:pt>
                <c:pt idx="4559">
                  <c:v>0.209271487711197</c:v>
                </c:pt>
                <c:pt idx="4560">
                  <c:v>0.210611330919345</c:v>
                </c:pt>
                <c:pt idx="4561">
                  <c:v>0.21378688574643501</c:v>
                </c:pt>
                <c:pt idx="4562">
                  <c:v>0.22043891378753599</c:v>
                </c:pt>
                <c:pt idx="4563">
                  <c:v>0.23061971058285699</c:v>
                </c:pt>
                <c:pt idx="4564">
                  <c:v>0.24314746055494699</c:v>
                </c:pt>
                <c:pt idx="4565">
                  <c:v>0.25733938201652701</c:v>
                </c:pt>
                <c:pt idx="4566">
                  <c:v>0.27384040964843498</c:v>
                </c:pt>
                <c:pt idx="4567">
                  <c:v>0.29305097976176198</c:v>
                </c:pt>
                <c:pt idx="4568">
                  <c:v>0.31302796335553201</c:v>
                </c:pt>
                <c:pt idx="4569">
                  <c:v>0.33151359233158201</c:v>
                </c:pt>
                <c:pt idx="4570">
                  <c:v>0.34767551076257402</c:v>
                </c:pt>
                <c:pt idx="4571">
                  <c:v>0.36148171739395302</c:v>
                </c:pt>
                <c:pt idx="4572">
                  <c:v>0.37347165888276701</c:v>
                </c:pt>
                <c:pt idx="4573">
                  <c:v>0.38428710829582702</c:v>
                </c:pt>
                <c:pt idx="4574">
                  <c:v>0.39420089083535198</c:v>
                </c:pt>
                <c:pt idx="4575">
                  <c:v>0.40333816615315099</c:v>
                </c:pt>
                <c:pt idx="4576">
                  <c:v>0.41175809474606401</c:v>
                </c:pt>
                <c:pt idx="4577">
                  <c:v>0.41964647228427399</c:v>
                </c:pt>
                <c:pt idx="4578">
                  <c:v>0.42632570390051699</c:v>
                </c:pt>
                <c:pt idx="4579">
                  <c:v>0.43138244953082999</c:v>
                </c:pt>
                <c:pt idx="4580">
                  <c:v>0.435303005835802</c:v>
                </c:pt>
                <c:pt idx="4581">
                  <c:v>0.43803505557943501</c:v>
                </c:pt>
                <c:pt idx="4582">
                  <c:v>0.44048786520074101</c:v>
                </c:pt>
                <c:pt idx="4583">
                  <c:v>0.44340295581575201</c:v>
                </c:pt>
                <c:pt idx="4584">
                  <c:v>0.44592016738607598</c:v>
                </c:pt>
                <c:pt idx="4585">
                  <c:v>0.44744794479267502</c:v>
                </c:pt>
                <c:pt idx="4586">
                  <c:v>0.44904973953424898</c:v>
                </c:pt>
                <c:pt idx="4587">
                  <c:v>0.452273724336611</c:v>
                </c:pt>
                <c:pt idx="4588">
                  <c:v>0.45723771340546998</c:v>
                </c:pt>
                <c:pt idx="4589">
                  <c:v>0.46253459066589703</c:v>
                </c:pt>
                <c:pt idx="4590">
                  <c:v>0.46579162001387198</c:v>
                </c:pt>
                <c:pt idx="4591">
                  <c:v>0.46663865451164099</c:v>
                </c:pt>
                <c:pt idx="4592">
                  <c:v>0.46603197570062099</c:v>
                </c:pt>
                <c:pt idx="4593">
                  <c:v>0.46331109796154402</c:v>
                </c:pt>
                <c:pt idx="4594">
                  <c:v>0.45766159996324901</c:v>
                </c:pt>
                <c:pt idx="4595">
                  <c:v>0.44901316845678901</c:v>
                </c:pt>
                <c:pt idx="4596">
                  <c:v>0.43765770378788599</c:v>
                </c:pt>
                <c:pt idx="4597">
                  <c:v>0.424758445734781</c:v>
                </c:pt>
                <c:pt idx="4598">
                  <c:v>0.41176192478339801</c:v>
                </c:pt>
                <c:pt idx="4599">
                  <c:v>0.39939545034419199</c:v>
                </c:pt>
                <c:pt idx="4600">
                  <c:v>0.38862586346962602</c:v>
                </c:pt>
                <c:pt idx="4601">
                  <c:v>0.37994525761447201</c:v>
                </c:pt>
                <c:pt idx="4602">
                  <c:v>0.37240940869696199</c:v>
                </c:pt>
                <c:pt idx="4603">
                  <c:v>0.36531773500039</c:v>
                </c:pt>
                <c:pt idx="4604">
                  <c:v>0.359675009869178</c:v>
                </c:pt>
                <c:pt idx="4605">
                  <c:v>0.35690078762690902</c:v>
                </c:pt>
                <c:pt idx="4606">
                  <c:v>0.35687529483707298</c:v>
                </c:pt>
                <c:pt idx="4607">
                  <c:v>0.35924835923568199</c:v>
                </c:pt>
                <c:pt idx="4608">
                  <c:v>0.36440795755599797</c:v>
                </c:pt>
                <c:pt idx="4609">
                  <c:v>0.371761240640475</c:v>
                </c:pt>
                <c:pt idx="4610">
                  <c:v>0.38044148827443502</c:v>
                </c:pt>
                <c:pt idx="4611">
                  <c:v>0.389666451764277</c:v>
                </c:pt>
                <c:pt idx="4612">
                  <c:v>0.39818034984772599</c:v>
                </c:pt>
                <c:pt idx="4613">
                  <c:v>0.40417273847756902</c:v>
                </c:pt>
                <c:pt idx="4614">
                  <c:v>0.40685429037960802</c:v>
                </c:pt>
                <c:pt idx="4615">
                  <c:v>0.40717135004285698</c:v>
                </c:pt>
                <c:pt idx="4616">
                  <c:v>0.40547242641683801</c:v>
                </c:pt>
                <c:pt idx="4617">
                  <c:v>0.40148346729638101</c:v>
                </c:pt>
                <c:pt idx="4618">
                  <c:v>0.39605939386400701</c:v>
                </c:pt>
                <c:pt idx="4619">
                  <c:v>0.39138361772879499</c:v>
                </c:pt>
                <c:pt idx="4620">
                  <c:v>0.388183050809284</c:v>
                </c:pt>
                <c:pt idx="4621">
                  <c:v>0.38570261531650801</c:v>
                </c:pt>
                <c:pt idx="4622">
                  <c:v>0.38359159523409497</c:v>
                </c:pt>
                <c:pt idx="4623">
                  <c:v>0.38213318501847199</c:v>
                </c:pt>
                <c:pt idx="4624">
                  <c:v>0.38189433225941599</c:v>
                </c:pt>
                <c:pt idx="4625">
                  <c:v>0.38323675582096001</c:v>
                </c:pt>
                <c:pt idx="4626">
                  <c:v>0.38574058400910199</c:v>
                </c:pt>
                <c:pt idx="4627">
                  <c:v>0.388825688383867</c:v>
                </c:pt>
                <c:pt idx="4628">
                  <c:v>0.39297416392954299</c:v>
                </c:pt>
                <c:pt idx="4629">
                  <c:v>0.39748360614990702</c:v>
                </c:pt>
                <c:pt idx="4630">
                  <c:v>0.40081986011923698</c:v>
                </c:pt>
                <c:pt idx="4631">
                  <c:v>0.40208002705756302</c:v>
                </c:pt>
                <c:pt idx="4632">
                  <c:v>0.40163237031614601</c:v>
                </c:pt>
                <c:pt idx="4633">
                  <c:v>0.40103496605561101</c:v>
                </c:pt>
                <c:pt idx="4634">
                  <c:v>0.40157107989892599</c:v>
                </c:pt>
                <c:pt idx="4635">
                  <c:v>0.40273248805367201</c:v>
                </c:pt>
                <c:pt idx="4636">
                  <c:v>0.40401384382719102</c:v>
                </c:pt>
                <c:pt idx="4637">
                  <c:v>0.405542029108036</c:v>
                </c:pt>
                <c:pt idx="4638">
                  <c:v>0.40633383453359201</c:v>
                </c:pt>
                <c:pt idx="4639">
                  <c:v>0.40537193156054802</c:v>
                </c:pt>
                <c:pt idx="4640">
                  <c:v>0.40215830983227802</c:v>
                </c:pt>
                <c:pt idx="4641">
                  <c:v>0.39761249498217699</c:v>
                </c:pt>
                <c:pt idx="4642">
                  <c:v>0.39264148657765302</c:v>
                </c:pt>
                <c:pt idx="4643">
                  <c:v>0.38701719662811501</c:v>
                </c:pt>
                <c:pt idx="4644">
                  <c:v>0.380370555512133</c:v>
                </c:pt>
                <c:pt idx="4645">
                  <c:v>0.37333306812418698</c:v>
                </c:pt>
                <c:pt idx="4646">
                  <c:v>0.36629025230238998</c:v>
                </c:pt>
                <c:pt idx="4647">
                  <c:v>0.35929519759419898</c:v>
                </c:pt>
                <c:pt idx="4648">
                  <c:v>0.35227987885349699</c:v>
                </c:pt>
                <c:pt idx="4649">
                  <c:v>0.34510648895938401</c:v>
                </c:pt>
                <c:pt idx="4650">
                  <c:v>0.33865253490101299</c:v>
                </c:pt>
                <c:pt idx="4651">
                  <c:v>0.33287879303718998</c:v>
                </c:pt>
                <c:pt idx="4652">
                  <c:v>0.32700086585938598</c:v>
                </c:pt>
                <c:pt idx="4653">
                  <c:v>0.32049172885177801</c:v>
                </c:pt>
                <c:pt idx="4654">
                  <c:v>0.31365655878199</c:v>
                </c:pt>
                <c:pt idx="4655">
                  <c:v>0.30857088948470801</c:v>
                </c:pt>
                <c:pt idx="4656">
                  <c:v>0.30662334875110497</c:v>
                </c:pt>
                <c:pt idx="4657">
                  <c:v>0.30718165553084598</c:v>
                </c:pt>
                <c:pt idx="4658">
                  <c:v>0.30969610907899298</c:v>
                </c:pt>
                <c:pt idx="4659">
                  <c:v>0.31371764604482599</c:v>
                </c:pt>
                <c:pt idx="4660">
                  <c:v>0.318234125376538</c:v>
                </c:pt>
                <c:pt idx="4661">
                  <c:v>0.32159570235497598</c:v>
                </c:pt>
                <c:pt idx="4662">
                  <c:v>0.32209589082553503</c:v>
                </c:pt>
                <c:pt idx="4663">
                  <c:v>0.319383266512693</c:v>
                </c:pt>
                <c:pt idx="4664">
                  <c:v>0.31383102199388802</c:v>
                </c:pt>
                <c:pt idx="4665">
                  <c:v>0.30647647838601999</c:v>
                </c:pt>
                <c:pt idx="4666">
                  <c:v>0.29758299317611703</c:v>
                </c:pt>
                <c:pt idx="4667">
                  <c:v>0.28602969836959302</c:v>
                </c:pt>
                <c:pt idx="4668">
                  <c:v>0.27152871018782399</c:v>
                </c:pt>
                <c:pt idx="4669">
                  <c:v>0.255178967737546</c:v>
                </c:pt>
                <c:pt idx="4670">
                  <c:v>0.23759049525110101</c:v>
                </c:pt>
                <c:pt idx="4671">
                  <c:v>0.21851319034135699</c:v>
                </c:pt>
                <c:pt idx="4672">
                  <c:v>0.19873090284712999</c:v>
                </c:pt>
                <c:pt idx="4673">
                  <c:v>0.17931036416412899</c:v>
                </c:pt>
                <c:pt idx="4674">
                  <c:v>0.16079683729951499</c:v>
                </c:pt>
                <c:pt idx="4675">
                  <c:v>0.14359349512490899</c:v>
                </c:pt>
                <c:pt idx="4676">
                  <c:v>0.12675544215750101</c:v>
                </c:pt>
                <c:pt idx="4677">
                  <c:v>0.10941314413355201</c:v>
                </c:pt>
                <c:pt idx="4678">
                  <c:v>9.2619600330332993E-2</c:v>
                </c:pt>
                <c:pt idx="4679">
                  <c:v>7.7605333145774003E-2</c:v>
                </c:pt>
                <c:pt idx="4680">
                  <c:v>6.4560399553597297E-2</c:v>
                </c:pt>
                <c:pt idx="4681">
                  <c:v>5.3024026041445203E-2</c:v>
                </c:pt>
                <c:pt idx="4682">
                  <c:v>4.2758886308246501E-2</c:v>
                </c:pt>
                <c:pt idx="4683">
                  <c:v>3.34039441267436E-2</c:v>
                </c:pt>
                <c:pt idx="4684">
                  <c:v>2.5009532560451998E-2</c:v>
                </c:pt>
                <c:pt idx="4685">
                  <c:v>1.79581396160397E-2</c:v>
                </c:pt>
                <c:pt idx="4686">
                  <c:v>1.0859326570765901E-2</c:v>
                </c:pt>
                <c:pt idx="4687">
                  <c:v>2.208736295658E-3</c:v>
                </c:pt>
                <c:pt idx="4688">
                  <c:v>-7.8917877015648903E-3</c:v>
                </c:pt>
                <c:pt idx="4689">
                  <c:v>-1.83304496839982E-2</c:v>
                </c:pt>
                <c:pt idx="4690">
                  <c:v>-2.7973618012318398E-2</c:v>
                </c:pt>
                <c:pt idx="4691">
                  <c:v>-3.7343612325827398E-2</c:v>
                </c:pt>
                <c:pt idx="4692">
                  <c:v>-4.7923504107015402E-2</c:v>
                </c:pt>
                <c:pt idx="4693">
                  <c:v>-6.0932845580991699E-2</c:v>
                </c:pt>
                <c:pt idx="4694">
                  <c:v>-7.6766153439849397E-2</c:v>
                </c:pt>
                <c:pt idx="4695">
                  <c:v>-9.4591235995914097E-2</c:v>
                </c:pt>
                <c:pt idx="4696">
                  <c:v>-0.11445948949423999</c:v>
                </c:pt>
                <c:pt idx="4697">
                  <c:v>-0.13757990163411299</c:v>
                </c:pt>
                <c:pt idx="4698">
                  <c:v>-0.164239983861208</c:v>
                </c:pt>
                <c:pt idx="4699">
                  <c:v>-0.19384098312585299</c:v>
                </c:pt>
                <c:pt idx="4700">
                  <c:v>-0.22488080432103599</c:v>
                </c:pt>
                <c:pt idx="4701">
                  <c:v>-0.25489978061854002</c:v>
                </c:pt>
                <c:pt idx="4702">
                  <c:v>-0.28177316617785803</c:v>
                </c:pt>
                <c:pt idx="4703">
                  <c:v>-0.30415363844048598</c:v>
                </c:pt>
                <c:pt idx="4704">
                  <c:v>-0.32092178720523001</c:v>
                </c:pt>
                <c:pt idx="4705">
                  <c:v>-0.33212444224243398</c:v>
                </c:pt>
                <c:pt idx="4706">
                  <c:v>-0.33830964969232402</c:v>
                </c:pt>
                <c:pt idx="4707">
                  <c:v>-0.34032577502181499</c:v>
                </c:pt>
                <c:pt idx="4708">
                  <c:v>-0.33925734231442101</c:v>
                </c:pt>
                <c:pt idx="4709">
                  <c:v>-0.336619507480858</c:v>
                </c:pt>
                <c:pt idx="4710">
                  <c:v>-0.33381476043385999</c:v>
                </c:pt>
                <c:pt idx="4711">
                  <c:v>-0.33128026207984301</c:v>
                </c:pt>
                <c:pt idx="4712">
                  <c:v>-0.32936343402708501</c:v>
                </c:pt>
                <c:pt idx="4713">
                  <c:v>-0.327772181339271</c:v>
                </c:pt>
                <c:pt idx="4714">
                  <c:v>-0.32606130105086201</c:v>
                </c:pt>
                <c:pt idx="4715">
                  <c:v>-0.32496661427110202</c:v>
                </c:pt>
                <c:pt idx="4716">
                  <c:v>-0.32601655233528498</c:v>
                </c:pt>
                <c:pt idx="4717">
                  <c:v>-0.33000347388691098</c:v>
                </c:pt>
                <c:pt idx="4718">
                  <c:v>-0.336437293887969</c:v>
                </c:pt>
                <c:pt idx="4719">
                  <c:v>-0.34486081081762998</c:v>
                </c:pt>
                <c:pt idx="4720">
                  <c:v>-0.35486639834887301</c:v>
                </c:pt>
                <c:pt idx="4721">
                  <c:v>-0.36646206070933701</c:v>
                </c:pt>
                <c:pt idx="4722">
                  <c:v>-0.37990576415086502</c:v>
                </c:pt>
                <c:pt idx="4723">
                  <c:v>-0.39604763372247098</c:v>
                </c:pt>
                <c:pt idx="4724">
                  <c:v>-0.414523674791555</c:v>
                </c:pt>
                <c:pt idx="4725">
                  <c:v>-0.43234719792124998</c:v>
                </c:pt>
                <c:pt idx="4726">
                  <c:v>-0.44750068517455899</c:v>
                </c:pt>
                <c:pt idx="4727">
                  <c:v>-0.460107682635718</c:v>
                </c:pt>
                <c:pt idx="4728">
                  <c:v>-0.47080630421223801</c:v>
                </c:pt>
                <c:pt idx="4729">
                  <c:v>-0.478987062688703</c:v>
                </c:pt>
                <c:pt idx="4730">
                  <c:v>-0.48352356480904302</c:v>
                </c:pt>
                <c:pt idx="4731">
                  <c:v>-0.48418788848303601</c:v>
                </c:pt>
                <c:pt idx="4732">
                  <c:v>-0.482004083052608</c:v>
                </c:pt>
                <c:pt idx="4733">
                  <c:v>-0.47805505915173802</c:v>
                </c:pt>
                <c:pt idx="4734">
                  <c:v>-0.47254897868847701</c:v>
                </c:pt>
                <c:pt idx="4735">
                  <c:v>-0.465966866981741</c:v>
                </c:pt>
                <c:pt idx="4736">
                  <c:v>-0.45863473456794701</c:v>
                </c:pt>
                <c:pt idx="4737">
                  <c:v>-0.45061030913073702</c:v>
                </c:pt>
                <c:pt idx="4738">
                  <c:v>-0.44288671733433099</c:v>
                </c:pt>
                <c:pt idx="4739">
                  <c:v>-0.43672628836587501</c:v>
                </c:pt>
                <c:pt idx="4740">
                  <c:v>-0.43324137403157698</c:v>
                </c:pt>
                <c:pt idx="4741">
                  <c:v>-0.432899781403629</c:v>
                </c:pt>
                <c:pt idx="4742">
                  <c:v>-0.43519960874327501</c:v>
                </c:pt>
                <c:pt idx="4743">
                  <c:v>-0.43868603720524701</c:v>
                </c:pt>
                <c:pt idx="4744">
                  <c:v>-0.44253434027189797</c:v>
                </c:pt>
                <c:pt idx="4745">
                  <c:v>-0.447461626654029</c:v>
                </c:pt>
                <c:pt idx="4746">
                  <c:v>-0.45339808783033497</c:v>
                </c:pt>
                <c:pt idx="4747">
                  <c:v>-0.46012607676800898</c:v>
                </c:pt>
                <c:pt idx="4748">
                  <c:v>-0.46859743247386099</c:v>
                </c:pt>
                <c:pt idx="4749">
                  <c:v>-0.47888907745522202</c:v>
                </c:pt>
                <c:pt idx="4750">
                  <c:v>-0.48995952066751403</c:v>
                </c:pt>
                <c:pt idx="4751">
                  <c:v>-0.50082743321150702</c:v>
                </c:pt>
                <c:pt idx="4752">
                  <c:v>-0.51161958196777901</c:v>
                </c:pt>
                <c:pt idx="4753">
                  <c:v>-0.52246618229155495</c:v>
                </c:pt>
                <c:pt idx="4754">
                  <c:v>-0.53212904756075297</c:v>
                </c:pt>
                <c:pt idx="4755">
                  <c:v>-0.54010132437951597</c:v>
                </c:pt>
                <c:pt idx="4756">
                  <c:v>-0.54685559355555602</c:v>
                </c:pt>
                <c:pt idx="4757">
                  <c:v>-0.55232081457507298</c:v>
                </c:pt>
                <c:pt idx="4758">
                  <c:v>-0.556248973447665</c:v>
                </c:pt>
                <c:pt idx="4759">
                  <c:v>-0.55845891097672795</c:v>
                </c:pt>
                <c:pt idx="4760">
                  <c:v>-0.55963000855329004</c:v>
                </c:pt>
                <c:pt idx="4761">
                  <c:v>-0.56065470872149503</c:v>
                </c:pt>
                <c:pt idx="4762">
                  <c:v>-0.56132598706086001</c:v>
                </c:pt>
                <c:pt idx="4763">
                  <c:v>-0.56118451612438203</c:v>
                </c:pt>
                <c:pt idx="4764">
                  <c:v>-0.56118341099397695</c:v>
                </c:pt>
                <c:pt idx="4765">
                  <c:v>-0.562069562640656</c:v>
                </c:pt>
                <c:pt idx="4766">
                  <c:v>-0.56324158356251097</c:v>
                </c:pt>
                <c:pt idx="4767">
                  <c:v>-0.56430883879261495</c:v>
                </c:pt>
                <c:pt idx="4768">
                  <c:v>-0.56536477325395096</c:v>
                </c:pt>
                <c:pt idx="4769">
                  <c:v>-0.56677999711761695</c:v>
                </c:pt>
                <c:pt idx="4770">
                  <c:v>-0.56834021440378502</c:v>
                </c:pt>
                <c:pt idx="4771">
                  <c:v>-0.57024935491371898</c:v>
                </c:pt>
                <c:pt idx="4772">
                  <c:v>-0.57288099098698397</c:v>
                </c:pt>
                <c:pt idx="4773">
                  <c:v>-0.57524684185780195</c:v>
                </c:pt>
                <c:pt idx="4774">
                  <c:v>-0.57672591576489796</c:v>
                </c:pt>
                <c:pt idx="4775">
                  <c:v>-0.57664807093243398</c:v>
                </c:pt>
                <c:pt idx="4776">
                  <c:v>-0.57388275371966502</c:v>
                </c:pt>
                <c:pt idx="4777">
                  <c:v>-0.56873038582369295</c:v>
                </c:pt>
                <c:pt idx="4778">
                  <c:v>-0.56186539928354395</c:v>
                </c:pt>
                <c:pt idx="4779">
                  <c:v>-0.55378412126235799</c:v>
                </c:pt>
                <c:pt idx="4780">
                  <c:v>-0.54443145587045205</c:v>
                </c:pt>
                <c:pt idx="4781">
                  <c:v>-0.53328905611743105</c:v>
                </c:pt>
                <c:pt idx="4782">
                  <c:v>-0.52113267479859404</c:v>
                </c:pt>
                <c:pt idx="4783">
                  <c:v>-0.50982820101253101</c:v>
                </c:pt>
                <c:pt idx="4784">
                  <c:v>-0.49985595154504098</c:v>
                </c:pt>
                <c:pt idx="4785">
                  <c:v>-0.49004538090479899</c:v>
                </c:pt>
                <c:pt idx="4786">
                  <c:v>-0.47903337495329601</c:v>
                </c:pt>
                <c:pt idx="4787">
                  <c:v>-0.46640152775011501</c:v>
                </c:pt>
                <c:pt idx="4788">
                  <c:v>-0.45259577386831801</c:v>
                </c:pt>
                <c:pt idx="4789">
                  <c:v>-0.43824558317149698</c:v>
                </c:pt>
                <c:pt idx="4790">
                  <c:v>-0.42461166243015303</c:v>
                </c:pt>
                <c:pt idx="4791">
                  <c:v>-0.41238326869201403</c:v>
                </c:pt>
                <c:pt idx="4792">
                  <c:v>-0.40200150147111302</c:v>
                </c:pt>
                <c:pt idx="4793">
                  <c:v>-0.393895190503322</c:v>
                </c:pt>
                <c:pt idx="4794">
                  <c:v>-0.38734883824647898</c:v>
                </c:pt>
                <c:pt idx="4795">
                  <c:v>-0.381627308738194</c:v>
                </c:pt>
                <c:pt idx="4796">
                  <c:v>-0.37666173670150599</c:v>
                </c:pt>
                <c:pt idx="4797">
                  <c:v>-0.37187762119208601</c:v>
                </c:pt>
                <c:pt idx="4798">
                  <c:v>-0.36594502119024402</c:v>
                </c:pt>
                <c:pt idx="4799">
                  <c:v>-0.358513200930134</c:v>
                </c:pt>
                <c:pt idx="4800">
                  <c:v>-0.349333539939925</c:v>
                </c:pt>
                <c:pt idx="4801">
                  <c:v>-0.33904206064074599</c:v>
                </c:pt>
                <c:pt idx="4802">
                  <c:v>-0.32844283469427699</c:v>
                </c:pt>
                <c:pt idx="4803">
                  <c:v>-0.31746157062198499</c:v>
                </c:pt>
                <c:pt idx="4804">
                  <c:v>-0.306054876193803</c:v>
                </c:pt>
                <c:pt idx="4805">
                  <c:v>-0.29466905790018799</c:v>
                </c:pt>
                <c:pt idx="4806">
                  <c:v>-0.283585762625024</c:v>
                </c:pt>
                <c:pt idx="4807">
                  <c:v>-0.27251250585723702</c:v>
                </c:pt>
                <c:pt idx="4808">
                  <c:v>-0.26058969188634201</c:v>
                </c:pt>
                <c:pt idx="4809">
                  <c:v>-0.24666290583667699</c:v>
                </c:pt>
                <c:pt idx="4810">
                  <c:v>-0.23042739614903501</c:v>
                </c:pt>
                <c:pt idx="4811">
                  <c:v>-0.21312646574583899</c:v>
                </c:pt>
                <c:pt idx="4812">
                  <c:v>-0.195521921263383</c:v>
                </c:pt>
                <c:pt idx="4813">
                  <c:v>-0.17734380592676399</c:v>
                </c:pt>
                <c:pt idx="4814">
                  <c:v>-0.15936210092002301</c:v>
                </c:pt>
                <c:pt idx="4815">
                  <c:v>-0.14237962134813301</c:v>
                </c:pt>
                <c:pt idx="4816">
                  <c:v>-0.12663657774767401</c:v>
                </c:pt>
                <c:pt idx="4817">
                  <c:v>-0.11223686334395599</c:v>
                </c:pt>
                <c:pt idx="4818">
                  <c:v>-9.9543050024506002E-2</c:v>
                </c:pt>
                <c:pt idx="4819">
                  <c:v>-8.9501453948632001E-2</c:v>
                </c:pt>
                <c:pt idx="4820">
                  <c:v>-8.1912838295763193E-2</c:v>
                </c:pt>
                <c:pt idx="4821">
                  <c:v>-7.5518516783658493E-2</c:v>
                </c:pt>
                <c:pt idx="4822">
                  <c:v>-7.0344934946576898E-2</c:v>
                </c:pt>
                <c:pt idx="4823">
                  <c:v>-6.5897449426037202E-2</c:v>
                </c:pt>
                <c:pt idx="4824">
                  <c:v>-6.1154062654041302E-2</c:v>
                </c:pt>
                <c:pt idx="4825">
                  <c:v>-5.5238726638662403E-2</c:v>
                </c:pt>
                <c:pt idx="4826">
                  <c:v>-4.8393868559537902E-2</c:v>
                </c:pt>
                <c:pt idx="4827">
                  <c:v>-4.1275400476032599E-2</c:v>
                </c:pt>
                <c:pt idx="4828">
                  <c:v>-3.2907449715422497E-2</c:v>
                </c:pt>
                <c:pt idx="4829">
                  <c:v>-2.2697303166417399E-2</c:v>
                </c:pt>
                <c:pt idx="4830">
                  <c:v>-1.1461709369182499E-2</c:v>
                </c:pt>
                <c:pt idx="4831" formatCode="0.00E+00">
                  <c:v>-2.4594680612918E-5</c:v>
                </c:pt>
                <c:pt idx="4832">
                  <c:v>1.1744705029273999E-2</c:v>
                </c:pt>
                <c:pt idx="4833">
                  <c:v>2.4912693121784599E-2</c:v>
                </c:pt>
                <c:pt idx="4834">
                  <c:v>4.0320551708543602E-2</c:v>
                </c:pt>
                <c:pt idx="4835">
                  <c:v>5.7739561584368999E-2</c:v>
                </c:pt>
                <c:pt idx="4836">
                  <c:v>7.6070982451152694E-2</c:v>
                </c:pt>
                <c:pt idx="4837">
                  <c:v>9.3842344092560495E-2</c:v>
                </c:pt>
                <c:pt idx="4838">
                  <c:v>0.11033170062566</c:v>
                </c:pt>
                <c:pt idx="4839">
                  <c:v>0.125457253016236</c:v>
                </c:pt>
                <c:pt idx="4840">
                  <c:v>0.139300078380419</c:v>
                </c:pt>
                <c:pt idx="4841">
                  <c:v>0.15257243080882199</c:v>
                </c:pt>
                <c:pt idx="4842">
                  <c:v>0.165842809918409</c:v>
                </c:pt>
                <c:pt idx="4843">
                  <c:v>0.179118650239458</c:v>
                </c:pt>
                <c:pt idx="4844">
                  <c:v>0.192598583092111</c:v>
                </c:pt>
                <c:pt idx="4845">
                  <c:v>0.206070142807318</c:v>
                </c:pt>
                <c:pt idx="4846">
                  <c:v>0.21906106284344301</c:v>
                </c:pt>
                <c:pt idx="4847">
                  <c:v>0.231131453663833</c:v>
                </c:pt>
                <c:pt idx="4848">
                  <c:v>0.24179887317566401</c:v>
                </c:pt>
                <c:pt idx="4849">
                  <c:v>0.25043643428180801</c:v>
                </c:pt>
                <c:pt idx="4850">
                  <c:v>0.25788334068485103</c:v>
                </c:pt>
                <c:pt idx="4851">
                  <c:v>0.265887460669534</c:v>
                </c:pt>
                <c:pt idx="4852">
                  <c:v>0.27509939830843599</c:v>
                </c:pt>
                <c:pt idx="4853">
                  <c:v>0.28554968050984603</c:v>
                </c:pt>
                <c:pt idx="4854">
                  <c:v>0.29704226154188001</c:v>
                </c:pt>
                <c:pt idx="4855">
                  <c:v>0.309831186850687</c:v>
                </c:pt>
                <c:pt idx="4856">
                  <c:v>0.32417617750530198</c:v>
                </c:pt>
                <c:pt idx="4857">
                  <c:v>0.34004860663525599</c:v>
                </c:pt>
                <c:pt idx="4858">
                  <c:v>0.35740475231492103</c:v>
                </c:pt>
                <c:pt idx="4859">
                  <c:v>0.37555480877148201</c:v>
                </c:pt>
                <c:pt idx="4860">
                  <c:v>0.39336349092636902</c:v>
                </c:pt>
                <c:pt idx="4861">
                  <c:v>0.41041313721300099</c:v>
                </c:pt>
                <c:pt idx="4862">
                  <c:v>0.42684084017600299</c:v>
                </c:pt>
                <c:pt idx="4863">
                  <c:v>0.442102191667824</c:v>
                </c:pt>
                <c:pt idx="4864">
                  <c:v>0.45524245071722103</c:v>
                </c:pt>
                <c:pt idx="4865">
                  <c:v>0.46640741002089098</c:v>
                </c:pt>
                <c:pt idx="4866">
                  <c:v>0.47620171881014001</c:v>
                </c:pt>
                <c:pt idx="4867">
                  <c:v>0.48476745838936502</c:v>
                </c:pt>
                <c:pt idx="4868">
                  <c:v>0.49242987932055099</c:v>
                </c:pt>
                <c:pt idx="4869">
                  <c:v>0.49988840562695003</c:v>
                </c:pt>
                <c:pt idx="4870">
                  <c:v>0.50789715992296303</c:v>
                </c:pt>
                <c:pt idx="4871">
                  <c:v>0.51652490664381401</c:v>
                </c:pt>
                <c:pt idx="4872">
                  <c:v>0.52570112365695898</c:v>
                </c:pt>
                <c:pt idx="4873">
                  <c:v>0.53608006850040901</c:v>
                </c:pt>
                <c:pt idx="4874">
                  <c:v>0.54827959141307503</c:v>
                </c:pt>
                <c:pt idx="4875">
                  <c:v>0.561333097852733</c:v>
                </c:pt>
                <c:pt idx="4876">
                  <c:v>0.57359631465640404</c:v>
                </c:pt>
                <c:pt idx="4877">
                  <c:v>0.58456886924346296</c:v>
                </c:pt>
                <c:pt idx="4878">
                  <c:v>0.594274084056166</c:v>
                </c:pt>
                <c:pt idx="4879">
                  <c:v>0.60249448410602202</c:v>
                </c:pt>
                <c:pt idx="4880">
                  <c:v>0.60866553649380395</c:v>
                </c:pt>
                <c:pt idx="4881">
                  <c:v>0.61251116284447804</c:v>
                </c:pt>
                <c:pt idx="4882">
                  <c:v>0.61456685362446595</c:v>
                </c:pt>
                <c:pt idx="4883">
                  <c:v>0.61509609825549805</c:v>
                </c:pt>
                <c:pt idx="4884">
                  <c:v>0.61372819610779705</c:v>
                </c:pt>
                <c:pt idx="4885">
                  <c:v>0.61058013427533897</c:v>
                </c:pt>
                <c:pt idx="4886">
                  <c:v>0.60610878743232099</c:v>
                </c:pt>
                <c:pt idx="4887">
                  <c:v>0.60088824818403597</c:v>
                </c:pt>
                <c:pt idx="4888">
                  <c:v>0.59621929712185895</c:v>
                </c:pt>
                <c:pt idx="4889">
                  <c:v>0.59312988928826404</c:v>
                </c:pt>
                <c:pt idx="4890">
                  <c:v>0.59134815463307</c:v>
                </c:pt>
                <c:pt idx="4891">
                  <c:v>0.58907273287439199</c:v>
                </c:pt>
                <c:pt idx="4892">
                  <c:v>0.58562427509794102</c:v>
                </c:pt>
                <c:pt idx="4893">
                  <c:v>0.582262467072864</c:v>
                </c:pt>
                <c:pt idx="4894">
                  <c:v>0.57938790473510904</c:v>
                </c:pt>
                <c:pt idx="4895">
                  <c:v>0.57652290486364799</c:v>
                </c:pt>
                <c:pt idx="4896">
                  <c:v>0.57299290106664102</c:v>
                </c:pt>
                <c:pt idx="4897">
                  <c:v>0.56900575445117596</c:v>
                </c:pt>
                <c:pt idx="4898">
                  <c:v>0.56515857873590902</c:v>
                </c:pt>
                <c:pt idx="4899">
                  <c:v>0.56195972048564502</c:v>
                </c:pt>
                <c:pt idx="4900">
                  <c:v>0.55936020467623504</c:v>
                </c:pt>
                <c:pt idx="4901">
                  <c:v>0.55827167867779504</c:v>
                </c:pt>
                <c:pt idx="4902">
                  <c:v>0.55928907412632001</c:v>
                </c:pt>
                <c:pt idx="4903">
                  <c:v>0.56140080955125704</c:v>
                </c:pt>
                <c:pt idx="4904">
                  <c:v>0.56505324278198499</c:v>
                </c:pt>
                <c:pt idx="4905">
                  <c:v>0.57074834958020604</c:v>
                </c:pt>
                <c:pt idx="4906">
                  <c:v>0.57775272754936802</c:v>
                </c:pt>
                <c:pt idx="4907">
                  <c:v>0.58532199304001997</c:v>
                </c:pt>
                <c:pt idx="4908">
                  <c:v>0.59317511581068805</c:v>
                </c:pt>
                <c:pt idx="4909">
                  <c:v>0.59960894355422201</c:v>
                </c:pt>
                <c:pt idx="4910">
                  <c:v>0.60273961219027605</c:v>
                </c:pt>
                <c:pt idx="4911">
                  <c:v>0.60209869063987698</c:v>
                </c:pt>
                <c:pt idx="4912">
                  <c:v>0.59767934095030595</c:v>
                </c:pt>
                <c:pt idx="4913">
                  <c:v>0.58914269838036304</c:v>
                </c:pt>
                <c:pt idx="4914">
                  <c:v>0.57633648930065495</c:v>
                </c:pt>
                <c:pt idx="4915">
                  <c:v>0.56021148843497404</c:v>
                </c:pt>
                <c:pt idx="4916">
                  <c:v>0.54076999891050004</c:v>
                </c:pt>
                <c:pt idx="4917">
                  <c:v>0.51799322658874503</c:v>
                </c:pt>
                <c:pt idx="4918">
                  <c:v>0.49253201445092998</c:v>
                </c:pt>
                <c:pt idx="4919">
                  <c:v>0.46545982601197999</c:v>
                </c:pt>
                <c:pt idx="4920">
                  <c:v>0.43833708397738302</c:v>
                </c:pt>
                <c:pt idx="4921">
                  <c:v>0.41179285267849303</c:v>
                </c:pt>
                <c:pt idx="4922">
                  <c:v>0.386421360140212</c:v>
                </c:pt>
                <c:pt idx="4923">
                  <c:v>0.36320649007573302</c:v>
                </c:pt>
                <c:pt idx="4924">
                  <c:v>0.34307878853861401</c:v>
                </c:pt>
                <c:pt idx="4925">
                  <c:v>0.32657204132981799</c:v>
                </c:pt>
                <c:pt idx="4926">
                  <c:v>0.31388152592275598</c:v>
                </c:pt>
                <c:pt idx="4927">
                  <c:v>0.30530402753845498</c:v>
                </c:pt>
                <c:pt idx="4928">
                  <c:v>0.30024786220725502</c:v>
                </c:pt>
                <c:pt idx="4929">
                  <c:v>0.29783231716680397</c:v>
                </c:pt>
                <c:pt idx="4930">
                  <c:v>0.29753649397200299</c:v>
                </c:pt>
                <c:pt idx="4931">
                  <c:v>0.298642861360777</c:v>
                </c:pt>
                <c:pt idx="4932">
                  <c:v>0.30108721240729802</c:v>
                </c:pt>
                <c:pt idx="4933">
                  <c:v>0.30440368811448898</c:v>
                </c:pt>
                <c:pt idx="4934">
                  <c:v>0.30792518549171199</c:v>
                </c:pt>
                <c:pt idx="4935">
                  <c:v>0.31164163437297598</c:v>
                </c:pt>
                <c:pt idx="4936">
                  <c:v>0.31530953942214701</c:v>
                </c:pt>
                <c:pt idx="4937">
                  <c:v>0.31877593490982797</c:v>
                </c:pt>
                <c:pt idx="4938">
                  <c:v>0.32123298678392598</c:v>
                </c:pt>
                <c:pt idx="4939">
                  <c:v>0.32202774659285599</c:v>
                </c:pt>
                <c:pt idx="4940">
                  <c:v>0.321228997426245</c:v>
                </c:pt>
                <c:pt idx="4941">
                  <c:v>0.31856232663633099</c:v>
                </c:pt>
                <c:pt idx="4942">
                  <c:v>0.31360922139813602</c:v>
                </c:pt>
                <c:pt idx="4943">
                  <c:v>0.306085017593139</c:v>
                </c:pt>
                <c:pt idx="4944">
                  <c:v>0.29666624079118098</c:v>
                </c:pt>
                <c:pt idx="4945">
                  <c:v>0.28653747271736701</c:v>
                </c:pt>
                <c:pt idx="4946">
                  <c:v>0.27549112531131498</c:v>
                </c:pt>
                <c:pt idx="4947">
                  <c:v>0.26356310710319197</c:v>
                </c:pt>
                <c:pt idx="4948">
                  <c:v>0.25226328188268099</c:v>
                </c:pt>
                <c:pt idx="4949">
                  <c:v>0.24158305051926601</c:v>
                </c:pt>
                <c:pt idx="4950">
                  <c:v>0.230206260536715</c:v>
                </c:pt>
                <c:pt idx="4951">
                  <c:v>0.21754708265561201</c:v>
                </c:pt>
                <c:pt idx="4952">
                  <c:v>0.20493380964219099</c:v>
                </c:pt>
                <c:pt idx="4953">
                  <c:v>0.19322335251124501</c:v>
                </c:pt>
                <c:pt idx="4954">
                  <c:v>0.182523603324175</c:v>
                </c:pt>
                <c:pt idx="4955">
                  <c:v>0.17384591388922099</c:v>
                </c:pt>
                <c:pt idx="4956">
                  <c:v>0.16705341924594899</c:v>
                </c:pt>
                <c:pt idx="4957">
                  <c:v>0.161399002266707</c:v>
                </c:pt>
                <c:pt idx="4958">
                  <c:v>0.15660323314678601</c:v>
                </c:pt>
                <c:pt idx="4959">
                  <c:v>0.15258067796578501</c:v>
                </c:pt>
                <c:pt idx="4960">
                  <c:v>0.149178264985387</c:v>
                </c:pt>
                <c:pt idx="4961">
                  <c:v>0.146042936503019</c:v>
                </c:pt>
                <c:pt idx="4962">
                  <c:v>0.14278468790892501</c:v>
                </c:pt>
                <c:pt idx="4963">
                  <c:v>0.13884956081513</c:v>
                </c:pt>
                <c:pt idx="4964">
                  <c:v>0.134083551437996</c:v>
                </c:pt>
                <c:pt idx="4965">
                  <c:v>0.12822627396293701</c:v>
                </c:pt>
                <c:pt idx="4966">
                  <c:v>0.121102041739427</c:v>
                </c:pt>
                <c:pt idx="4967">
                  <c:v>0.11373920739243799</c:v>
                </c:pt>
                <c:pt idx="4968">
                  <c:v>0.106404103292623</c:v>
                </c:pt>
                <c:pt idx="4969">
                  <c:v>9.9009847967659603E-2</c:v>
                </c:pt>
                <c:pt idx="4970">
                  <c:v>9.1516143647846507E-2</c:v>
                </c:pt>
                <c:pt idx="4971">
                  <c:v>8.3957415113221801E-2</c:v>
                </c:pt>
                <c:pt idx="4972">
                  <c:v>7.6887648764189798E-2</c:v>
                </c:pt>
                <c:pt idx="4973">
                  <c:v>7.0815597518994203E-2</c:v>
                </c:pt>
                <c:pt idx="4974">
                  <c:v>6.5996013577589704E-2</c:v>
                </c:pt>
                <c:pt idx="4975">
                  <c:v>6.1066691141764801E-2</c:v>
                </c:pt>
                <c:pt idx="4976">
                  <c:v>5.4220473766515002E-2</c:v>
                </c:pt>
                <c:pt idx="4977">
                  <c:v>4.5572826597029999E-2</c:v>
                </c:pt>
                <c:pt idx="4978">
                  <c:v>3.6149321313513803E-2</c:v>
                </c:pt>
                <c:pt idx="4979">
                  <c:v>2.69004716460042E-2</c:v>
                </c:pt>
                <c:pt idx="4980">
                  <c:v>1.7355741278362601E-2</c:v>
                </c:pt>
                <c:pt idx="4981">
                  <c:v>6.4237750210700498E-3</c:v>
                </c:pt>
                <c:pt idx="4982">
                  <c:v>-5.9129102557923703E-3</c:v>
                </c:pt>
                <c:pt idx="4983">
                  <c:v>-1.9121794216659799E-2</c:v>
                </c:pt>
                <c:pt idx="4984">
                  <c:v>-3.2354387377034E-2</c:v>
                </c:pt>
                <c:pt idx="4985">
                  <c:v>-4.5713310333885301E-2</c:v>
                </c:pt>
                <c:pt idx="4986">
                  <c:v>-5.95654491970595E-2</c:v>
                </c:pt>
                <c:pt idx="4987">
                  <c:v>-7.3621991562238698E-2</c:v>
                </c:pt>
                <c:pt idx="4988">
                  <c:v>-8.7264801552064106E-2</c:v>
                </c:pt>
                <c:pt idx="4989">
                  <c:v>-9.9591386910118901E-2</c:v>
                </c:pt>
                <c:pt idx="4990">
                  <c:v>-0.11060850730793099</c:v>
                </c:pt>
                <c:pt idx="4991">
                  <c:v>-0.120438925252719</c:v>
                </c:pt>
                <c:pt idx="4992">
                  <c:v>-0.12893760128974499</c:v>
                </c:pt>
                <c:pt idx="4993">
                  <c:v>-0.13653481385983601</c:v>
                </c:pt>
                <c:pt idx="4994">
                  <c:v>-0.14281413306924101</c:v>
                </c:pt>
                <c:pt idx="4995">
                  <c:v>-0.148018187351773</c:v>
                </c:pt>
                <c:pt idx="4996">
                  <c:v>-0.15319102207393301</c:v>
                </c:pt>
                <c:pt idx="4997">
                  <c:v>-0.15746419465273401</c:v>
                </c:pt>
                <c:pt idx="4998">
                  <c:v>-0.15961055331501101</c:v>
                </c:pt>
                <c:pt idx="4999">
                  <c:v>-0.15984709662036301</c:v>
                </c:pt>
                <c:pt idx="5000">
                  <c:v>-0.15915027076664501</c:v>
                </c:pt>
                <c:pt idx="5001">
                  <c:v>-0.158779022957725</c:v>
                </c:pt>
                <c:pt idx="5002">
                  <c:v>-0.159102821596904</c:v>
                </c:pt>
                <c:pt idx="5003">
                  <c:v>-0.15949316962773</c:v>
                </c:pt>
                <c:pt idx="5004">
                  <c:v>-0.159439036197256</c:v>
                </c:pt>
                <c:pt idx="5005">
                  <c:v>-0.159134275925157</c:v>
                </c:pt>
                <c:pt idx="5006">
                  <c:v>-0.159356412160918</c:v>
                </c:pt>
                <c:pt idx="5007">
                  <c:v>-0.16025981254409799</c:v>
                </c:pt>
                <c:pt idx="5008">
                  <c:v>-0.161469982986371</c:v>
                </c:pt>
                <c:pt idx="5009">
                  <c:v>-0.162533752572917</c:v>
                </c:pt>
                <c:pt idx="5010">
                  <c:v>-0.164395149224529</c:v>
                </c:pt>
                <c:pt idx="5011">
                  <c:v>-0.16861748728747999</c:v>
                </c:pt>
                <c:pt idx="5012">
                  <c:v>-0.17582126142544499</c:v>
                </c:pt>
                <c:pt idx="5013">
                  <c:v>-0.18609058926192101</c:v>
                </c:pt>
                <c:pt idx="5014">
                  <c:v>-0.19972384104379401</c:v>
                </c:pt>
                <c:pt idx="5015">
                  <c:v>-0.21727022342462399</c:v>
                </c:pt>
                <c:pt idx="5016">
                  <c:v>-0.23735030408365801</c:v>
                </c:pt>
                <c:pt idx="5017">
                  <c:v>-0.25787421083632101</c:v>
                </c:pt>
                <c:pt idx="5018">
                  <c:v>-0.27795576892149598</c:v>
                </c:pt>
                <c:pt idx="5019">
                  <c:v>-0.29802023435932001</c:v>
                </c:pt>
                <c:pt idx="5020">
                  <c:v>-0.317753406114892</c:v>
                </c:pt>
                <c:pt idx="5021">
                  <c:v>-0.33605696409431801</c:v>
                </c:pt>
                <c:pt idx="5022">
                  <c:v>-0.35323578666623101</c:v>
                </c:pt>
                <c:pt idx="5023">
                  <c:v>-0.36955981005815902</c:v>
                </c:pt>
                <c:pt idx="5024">
                  <c:v>-0.38429215418453</c:v>
                </c:pt>
                <c:pt idx="5025">
                  <c:v>-0.39701466471558</c:v>
                </c:pt>
                <c:pt idx="5026">
                  <c:v>-0.40841739242950897</c:v>
                </c:pt>
                <c:pt idx="5027">
                  <c:v>-0.4191874798654</c:v>
                </c:pt>
                <c:pt idx="5028">
                  <c:v>-0.42850983093221001</c:v>
                </c:pt>
                <c:pt idx="5029">
                  <c:v>-0.43583626380361301</c:v>
                </c:pt>
                <c:pt idx="5030">
                  <c:v>-0.44178223738052202</c:v>
                </c:pt>
                <c:pt idx="5031">
                  <c:v>-0.44586468049658601</c:v>
                </c:pt>
                <c:pt idx="5032">
                  <c:v>-0.447227999782358</c:v>
                </c:pt>
                <c:pt idx="5033">
                  <c:v>-0.44609232622968997</c:v>
                </c:pt>
                <c:pt idx="5034">
                  <c:v>-0.44315233969981199</c:v>
                </c:pt>
                <c:pt idx="5035">
                  <c:v>-0.43878419364771998</c:v>
                </c:pt>
                <c:pt idx="5036">
                  <c:v>-0.43340715862152901</c:v>
                </c:pt>
                <c:pt idx="5037">
                  <c:v>-0.42799086490085098</c:v>
                </c:pt>
                <c:pt idx="5038">
                  <c:v>-0.42434965016709603</c:v>
                </c:pt>
                <c:pt idx="5039">
                  <c:v>-0.42373506471977801</c:v>
                </c:pt>
                <c:pt idx="5040">
                  <c:v>-0.42601799991622902</c:v>
                </c:pt>
                <c:pt idx="5041">
                  <c:v>-0.43060537722916598</c:v>
                </c:pt>
                <c:pt idx="5042">
                  <c:v>-0.43735163727114301</c:v>
                </c:pt>
                <c:pt idx="5043">
                  <c:v>-0.44604582974676599</c:v>
                </c:pt>
                <c:pt idx="5044">
                  <c:v>-0.45658865860665898</c:v>
                </c:pt>
                <c:pt idx="5045">
                  <c:v>-0.46883532023300201</c:v>
                </c:pt>
                <c:pt idx="5046">
                  <c:v>-0.48148485530273499</c:v>
                </c:pt>
                <c:pt idx="5047">
                  <c:v>-0.494289742108457</c:v>
                </c:pt>
                <c:pt idx="5048">
                  <c:v>-0.50769973857687101</c:v>
                </c:pt>
                <c:pt idx="5049">
                  <c:v>-0.52112490527523603</c:v>
                </c:pt>
                <c:pt idx="5050">
                  <c:v>-0.53423098777703004</c:v>
                </c:pt>
                <c:pt idx="5051">
                  <c:v>-0.54804265543603603</c:v>
                </c:pt>
                <c:pt idx="5052">
                  <c:v>-0.56269951076364799</c:v>
                </c:pt>
                <c:pt idx="5053">
                  <c:v>-0.57635300669477496</c:v>
                </c:pt>
                <c:pt idx="5054">
                  <c:v>-0.58735132691816205</c:v>
                </c:pt>
                <c:pt idx="5055">
                  <c:v>-0.59505049574430502</c:v>
                </c:pt>
                <c:pt idx="5056">
                  <c:v>-0.60078684193941601</c:v>
                </c:pt>
                <c:pt idx="5057">
                  <c:v>-0.60652119899276602</c:v>
                </c:pt>
                <c:pt idx="5058">
                  <c:v>-0.61203591058462503</c:v>
                </c:pt>
                <c:pt idx="5059">
                  <c:v>-0.61614597304901397</c:v>
                </c:pt>
                <c:pt idx="5060">
                  <c:v>-0.61873032249116999</c:v>
                </c:pt>
                <c:pt idx="5061">
                  <c:v>-0.62054724005343798</c:v>
                </c:pt>
                <c:pt idx="5062">
                  <c:v>-0.62182696560737705</c:v>
                </c:pt>
                <c:pt idx="5063">
                  <c:v>-0.62169403715528704</c:v>
                </c:pt>
                <c:pt idx="5064">
                  <c:v>-0.61956182870003196</c:v>
                </c:pt>
                <c:pt idx="5065">
                  <c:v>-0.61598005085760599</c:v>
                </c:pt>
                <c:pt idx="5066">
                  <c:v>-0.61173179560412305</c:v>
                </c:pt>
                <c:pt idx="5067">
                  <c:v>-0.60741447118680203</c:v>
                </c:pt>
                <c:pt idx="5068">
                  <c:v>-0.60304241162323602</c:v>
                </c:pt>
                <c:pt idx="5069">
                  <c:v>-0.59803626308039504</c:v>
                </c:pt>
                <c:pt idx="5070">
                  <c:v>-0.59239138138511704</c:v>
                </c:pt>
                <c:pt idx="5071">
                  <c:v>-0.58665971529454697</c:v>
                </c:pt>
                <c:pt idx="5072">
                  <c:v>-0.58098583095202605</c:v>
                </c:pt>
                <c:pt idx="5073">
                  <c:v>-0.57572280153113398</c:v>
                </c:pt>
                <c:pt idx="5074">
                  <c:v>-0.571201642764392</c:v>
                </c:pt>
                <c:pt idx="5075">
                  <c:v>-0.56639135270002505</c:v>
                </c:pt>
                <c:pt idx="5076">
                  <c:v>-0.56120780743584298</c:v>
                </c:pt>
                <c:pt idx="5077">
                  <c:v>-0.55720773578493099</c:v>
                </c:pt>
                <c:pt idx="5078">
                  <c:v>-0.55474846818030799</c:v>
                </c:pt>
                <c:pt idx="5079">
                  <c:v>-0.55359876936428698</c:v>
                </c:pt>
                <c:pt idx="5080">
                  <c:v>-0.55404017451644305</c:v>
                </c:pt>
                <c:pt idx="5081">
                  <c:v>-0.555717086549674</c:v>
                </c:pt>
                <c:pt idx="5082">
                  <c:v>-0.55730248321223796</c:v>
                </c:pt>
                <c:pt idx="5083">
                  <c:v>-0.55843545194539101</c:v>
                </c:pt>
                <c:pt idx="5084">
                  <c:v>-0.55970338405728004</c:v>
                </c:pt>
                <c:pt idx="5085">
                  <c:v>-0.56106916627661296</c:v>
                </c:pt>
                <c:pt idx="5086">
                  <c:v>-0.56232427929322304</c:v>
                </c:pt>
                <c:pt idx="5087">
                  <c:v>-0.56404261433756298</c:v>
                </c:pt>
                <c:pt idx="5088">
                  <c:v>-0.56702888923286898</c:v>
                </c:pt>
                <c:pt idx="5089">
                  <c:v>-0.57086627203168605</c:v>
                </c:pt>
                <c:pt idx="5090">
                  <c:v>-0.57421643122320798</c:v>
                </c:pt>
                <c:pt idx="5091">
                  <c:v>-0.57547079365422105</c:v>
                </c:pt>
                <c:pt idx="5092">
                  <c:v>-0.57339993202604</c:v>
                </c:pt>
                <c:pt idx="5093">
                  <c:v>-0.56815627742326802</c:v>
                </c:pt>
                <c:pt idx="5094">
                  <c:v>-0.56010148108664903</c:v>
                </c:pt>
                <c:pt idx="5095">
                  <c:v>-0.54973105038783399</c:v>
                </c:pt>
                <c:pt idx="5096">
                  <c:v>-0.53774528536922706</c:v>
                </c:pt>
                <c:pt idx="5097">
                  <c:v>-0.52410478842175101</c:v>
                </c:pt>
                <c:pt idx="5098">
                  <c:v>-0.50868751972520698</c:v>
                </c:pt>
                <c:pt idx="5099">
                  <c:v>-0.49269961376604099</c:v>
                </c:pt>
                <c:pt idx="5100">
                  <c:v>-0.47649178304168499</c:v>
                </c:pt>
                <c:pt idx="5101">
                  <c:v>-0.45988097955040802</c:v>
                </c:pt>
                <c:pt idx="5102">
                  <c:v>-0.44370418660931499</c:v>
                </c:pt>
                <c:pt idx="5103">
                  <c:v>-0.42852465614876201</c:v>
                </c:pt>
                <c:pt idx="5104">
                  <c:v>-0.41426654512498001</c:v>
                </c:pt>
                <c:pt idx="5105">
                  <c:v>-0.40014642333432598</c:v>
                </c:pt>
                <c:pt idx="5106">
                  <c:v>-0.38620256244760498</c:v>
                </c:pt>
                <c:pt idx="5107">
                  <c:v>-0.37299644350146399</c:v>
                </c:pt>
                <c:pt idx="5108">
                  <c:v>-0.36048673191611202</c:v>
                </c:pt>
                <c:pt idx="5109">
                  <c:v>-0.34866727127958602</c:v>
                </c:pt>
                <c:pt idx="5110">
                  <c:v>-0.33736735045743599</c:v>
                </c:pt>
                <c:pt idx="5111">
                  <c:v>-0.32649978924383799</c:v>
                </c:pt>
                <c:pt idx="5112">
                  <c:v>-0.31606490463004899</c:v>
                </c:pt>
                <c:pt idx="5113">
                  <c:v>-0.30630076412408402</c:v>
                </c:pt>
                <c:pt idx="5114">
                  <c:v>-0.29700907175346097</c:v>
                </c:pt>
                <c:pt idx="5115">
                  <c:v>-0.287107107094623</c:v>
                </c:pt>
                <c:pt idx="5116">
                  <c:v>-0.27716853055943802</c:v>
                </c:pt>
                <c:pt idx="5117">
                  <c:v>-0.26779120920178101</c:v>
                </c:pt>
                <c:pt idx="5118">
                  <c:v>-0.25816352778874901</c:v>
                </c:pt>
                <c:pt idx="5119">
                  <c:v>-0.24820035541889199</c:v>
                </c:pt>
                <c:pt idx="5120">
                  <c:v>-0.238728815253228</c:v>
                </c:pt>
                <c:pt idx="5121">
                  <c:v>-0.229885952228746</c:v>
                </c:pt>
                <c:pt idx="5122">
                  <c:v>-0.221509850852529</c:v>
                </c:pt>
                <c:pt idx="5123">
                  <c:v>-0.213243904800964</c:v>
                </c:pt>
                <c:pt idx="5124">
                  <c:v>-0.204417014122208</c:v>
                </c:pt>
                <c:pt idx="5125">
                  <c:v>-0.194243877017232</c:v>
                </c:pt>
                <c:pt idx="5126">
                  <c:v>-0.18181479689971999</c:v>
                </c:pt>
                <c:pt idx="5127">
                  <c:v>-0.16617746507419401</c:v>
                </c:pt>
                <c:pt idx="5128">
                  <c:v>-0.14756982629880899</c:v>
                </c:pt>
                <c:pt idx="5129">
                  <c:v>-0.12703149161444499</c:v>
                </c:pt>
                <c:pt idx="5130">
                  <c:v>-0.105544287111222</c:v>
                </c:pt>
                <c:pt idx="5131">
                  <c:v>-8.4468278171718703E-2</c:v>
                </c:pt>
                <c:pt idx="5132">
                  <c:v>-6.3704971125256402E-2</c:v>
                </c:pt>
                <c:pt idx="5133">
                  <c:v>-4.3238601608447898E-2</c:v>
                </c:pt>
                <c:pt idx="5134">
                  <c:v>-2.5026651709060099E-2</c:v>
                </c:pt>
                <c:pt idx="5135">
                  <c:v>-1.03229713808913E-2</c:v>
                </c:pt>
                <c:pt idx="5136">
                  <c:v>1.92456340868625E-3</c:v>
                </c:pt>
                <c:pt idx="5137">
                  <c:v>1.2781411789347099E-2</c:v>
                </c:pt>
                <c:pt idx="5138">
                  <c:v>2.31001677840415E-2</c:v>
                </c:pt>
                <c:pt idx="5139">
                  <c:v>3.3489198999616603E-2</c:v>
                </c:pt>
                <c:pt idx="5140">
                  <c:v>4.4120092528808497E-2</c:v>
                </c:pt>
                <c:pt idx="5141">
                  <c:v>5.5606837094106999E-2</c:v>
                </c:pt>
                <c:pt idx="5142">
                  <c:v>6.8006188422306907E-2</c:v>
                </c:pt>
                <c:pt idx="5143">
                  <c:v>8.1081153910846707E-2</c:v>
                </c:pt>
                <c:pt idx="5144">
                  <c:v>9.4174174463600505E-2</c:v>
                </c:pt>
                <c:pt idx="5145">
                  <c:v>0.106836547513063</c:v>
                </c:pt>
                <c:pt idx="5146">
                  <c:v>0.12006160604751</c:v>
                </c:pt>
                <c:pt idx="5147">
                  <c:v>0.134367156665399</c:v>
                </c:pt>
                <c:pt idx="5148">
                  <c:v>0.148447269672011</c:v>
                </c:pt>
                <c:pt idx="5149">
                  <c:v>0.16171324033742801</c:v>
                </c:pt>
                <c:pt idx="5150">
                  <c:v>0.174519349064954</c:v>
                </c:pt>
                <c:pt idx="5151">
                  <c:v>0.18657826425044299</c:v>
                </c:pt>
                <c:pt idx="5152">
                  <c:v>0.19752012218132101</c:v>
                </c:pt>
                <c:pt idx="5153">
                  <c:v>0.207808371662973</c:v>
                </c:pt>
                <c:pt idx="5154">
                  <c:v>0.21776164452316099</c:v>
                </c:pt>
                <c:pt idx="5155">
                  <c:v>0.22647331716652</c:v>
                </c:pt>
                <c:pt idx="5156">
                  <c:v>0.23420199640459899</c:v>
                </c:pt>
                <c:pt idx="5157">
                  <c:v>0.24230086596059699</c:v>
                </c:pt>
                <c:pt idx="5158">
                  <c:v>0.25051140952067702</c:v>
                </c:pt>
                <c:pt idx="5159">
                  <c:v>0.25894549213652002</c:v>
                </c:pt>
                <c:pt idx="5160">
                  <c:v>0.26881193647162599</c:v>
                </c:pt>
                <c:pt idx="5161">
                  <c:v>0.27982831375317202</c:v>
                </c:pt>
                <c:pt idx="5162">
                  <c:v>0.291859808433373</c:v>
                </c:pt>
                <c:pt idx="5163">
                  <c:v>0.304791495761221</c:v>
                </c:pt>
                <c:pt idx="5164">
                  <c:v>0.31845367546641401</c:v>
                </c:pt>
                <c:pt idx="5165">
                  <c:v>0.33345378803327402</c:v>
                </c:pt>
                <c:pt idx="5166">
                  <c:v>0.34905285093993399</c:v>
                </c:pt>
                <c:pt idx="5167">
                  <c:v>0.36401719084317702</c:v>
                </c:pt>
                <c:pt idx="5168">
                  <c:v>0.37752535679322002</c:v>
                </c:pt>
                <c:pt idx="5169">
                  <c:v>0.38952515944228899</c:v>
                </c:pt>
                <c:pt idx="5170">
                  <c:v>0.40018470427271202</c:v>
                </c:pt>
                <c:pt idx="5171">
                  <c:v>0.40930062927292599</c:v>
                </c:pt>
                <c:pt idx="5172">
                  <c:v>0.41780398198062402</c:v>
                </c:pt>
                <c:pt idx="5173">
                  <c:v>0.42593316714831603</c:v>
                </c:pt>
                <c:pt idx="5174">
                  <c:v>0.43324826974818598</c:v>
                </c:pt>
                <c:pt idx="5175">
                  <c:v>0.440701980365718</c:v>
                </c:pt>
                <c:pt idx="5176">
                  <c:v>0.44967946290962801</c:v>
                </c:pt>
                <c:pt idx="5177">
                  <c:v>0.46038166037504202</c:v>
                </c:pt>
                <c:pt idx="5178">
                  <c:v>0.47151689121395002</c:v>
                </c:pt>
                <c:pt idx="5179">
                  <c:v>0.48200328850441898</c:v>
                </c:pt>
                <c:pt idx="5180">
                  <c:v>0.49178949178789</c:v>
                </c:pt>
                <c:pt idx="5181">
                  <c:v>0.50081242923188596</c:v>
                </c:pt>
                <c:pt idx="5182">
                  <c:v>0.50802317557349697</c:v>
                </c:pt>
                <c:pt idx="5183">
                  <c:v>0.51256254279602698</c:v>
                </c:pt>
                <c:pt idx="5184">
                  <c:v>0.51462348014066694</c:v>
                </c:pt>
                <c:pt idx="5185">
                  <c:v>0.51531238244073596</c:v>
                </c:pt>
                <c:pt idx="5186">
                  <c:v>0.51603415772996897</c:v>
                </c:pt>
                <c:pt idx="5187">
                  <c:v>0.51682927303369097</c:v>
                </c:pt>
                <c:pt idx="5188">
                  <c:v>0.51745031693024501</c:v>
                </c:pt>
                <c:pt idx="5189">
                  <c:v>0.51844130057501503</c:v>
                </c:pt>
                <c:pt idx="5190">
                  <c:v>0.52018354390098298</c:v>
                </c:pt>
                <c:pt idx="5191">
                  <c:v>0.52216532609285504</c:v>
                </c:pt>
                <c:pt idx="5192">
                  <c:v>0.52328256727808198</c:v>
                </c:pt>
                <c:pt idx="5193">
                  <c:v>0.52259071904441801</c:v>
                </c:pt>
                <c:pt idx="5194">
                  <c:v>0.52090544137389105</c:v>
                </c:pt>
                <c:pt idx="5195">
                  <c:v>0.52002081971417602</c:v>
                </c:pt>
                <c:pt idx="5196">
                  <c:v>0.51976497069413397</c:v>
                </c:pt>
                <c:pt idx="5197">
                  <c:v>0.52000533108192404</c:v>
                </c:pt>
                <c:pt idx="5198">
                  <c:v>0.52092800520843097</c:v>
                </c:pt>
                <c:pt idx="5199">
                  <c:v>0.52251102453354503</c:v>
                </c:pt>
                <c:pt idx="5200">
                  <c:v>0.52501833979256196</c:v>
                </c:pt>
                <c:pt idx="5201">
                  <c:v>0.52882348372071497</c:v>
                </c:pt>
                <c:pt idx="5202">
                  <c:v>0.53392633800887801</c:v>
                </c:pt>
                <c:pt idx="5203">
                  <c:v>0.54069353181556801</c:v>
                </c:pt>
                <c:pt idx="5204">
                  <c:v>0.54916620221430401</c:v>
                </c:pt>
                <c:pt idx="5205">
                  <c:v>0.558319744442064</c:v>
                </c:pt>
                <c:pt idx="5206">
                  <c:v>0.56815310759422299</c:v>
                </c:pt>
                <c:pt idx="5207">
                  <c:v>0.57861557617635095</c:v>
                </c:pt>
                <c:pt idx="5208">
                  <c:v>0.58928738062597796</c:v>
                </c:pt>
                <c:pt idx="5209">
                  <c:v>0.59957736045518095</c:v>
                </c:pt>
                <c:pt idx="5210">
                  <c:v>0.60817766839968401</c:v>
                </c:pt>
                <c:pt idx="5211">
                  <c:v>0.61429018733359897</c:v>
                </c:pt>
                <c:pt idx="5212">
                  <c:v>0.61862703196435398</c:v>
                </c:pt>
                <c:pt idx="5213">
                  <c:v>0.62166621768149899</c:v>
                </c:pt>
                <c:pt idx="5214">
                  <c:v>0.62319881034859703</c:v>
                </c:pt>
                <c:pt idx="5215">
                  <c:v>0.62384877411210304</c:v>
                </c:pt>
                <c:pt idx="5216">
                  <c:v>0.62494251509146304</c:v>
                </c:pt>
                <c:pt idx="5217">
                  <c:v>0.625837084752213</c:v>
                </c:pt>
                <c:pt idx="5218">
                  <c:v>0.62423943904563794</c:v>
                </c:pt>
                <c:pt idx="5219">
                  <c:v>0.61948469335934397</c:v>
                </c:pt>
                <c:pt idx="5220">
                  <c:v>0.612386306833965</c:v>
                </c:pt>
                <c:pt idx="5221">
                  <c:v>0.604260625447269</c:v>
                </c:pt>
                <c:pt idx="5222">
                  <c:v>0.59569819423965897</c:v>
                </c:pt>
                <c:pt idx="5223">
                  <c:v>0.58691382343393095</c:v>
                </c:pt>
                <c:pt idx="5224">
                  <c:v>0.57807228243449205</c:v>
                </c:pt>
                <c:pt idx="5225">
                  <c:v>0.56861423006705902</c:v>
                </c:pt>
                <c:pt idx="5226">
                  <c:v>0.55809535660383702</c:v>
                </c:pt>
                <c:pt idx="5227">
                  <c:v>0.54739509279200604</c:v>
                </c:pt>
                <c:pt idx="5228">
                  <c:v>0.53741991642625697</c:v>
                </c:pt>
                <c:pt idx="5229">
                  <c:v>0.52794122348150696</c:v>
                </c:pt>
                <c:pt idx="5230">
                  <c:v>0.51844379897881798</c:v>
                </c:pt>
                <c:pt idx="5231">
                  <c:v>0.50917945869287295</c:v>
                </c:pt>
                <c:pt idx="5232">
                  <c:v>0.49991581893160197</c:v>
                </c:pt>
                <c:pt idx="5233">
                  <c:v>0.49054832822947098</c:v>
                </c:pt>
                <c:pt idx="5234">
                  <c:v>0.48176167059214298</c:v>
                </c:pt>
                <c:pt idx="5235">
                  <c:v>0.47371159010542802</c:v>
                </c:pt>
                <c:pt idx="5236">
                  <c:v>0.46665132450673302</c:v>
                </c:pt>
                <c:pt idx="5237">
                  <c:v>0.46160144882127402</c:v>
                </c:pt>
                <c:pt idx="5238">
                  <c:v>0.45840875982309898</c:v>
                </c:pt>
                <c:pt idx="5239">
                  <c:v>0.45602592250169899</c:v>
                </c:pt>
                <c:pt idx="5240">
                  <c:v>0.454939879558802</c:v>
                </c:pt>
                <c:pt idx="5241">
                  <c:v>0.454794404659841</c:v>
                </c:pt>
                <c:pt idx="5242">
                  <c:v>0.45411534576346602</c:v>
                </c:pt>
                <c:pt idx="5243">
                  <c:v>0.45228008360553101</c:v>
                </c:pt>
                <c:pt idx="5244">
                  <c:v>0.44895171636773701</c:v>
                </c:pt>
                <c:pt idx="5245">
                  <c:v>0.44469734265356298</c:v>
                </c:pt>
                <c:pt idx="5246">
                  <c:v>0.43953987967247599</c:v>
                </c:pt>
                <c:pt idx="5247">
                  <c:v>0.43335615724128501</c:v>
                </c:pt>
                <c:pt idx="5248">
                  <c:v>0.42673639377896899</c:v>
                </c:pt>
                <c:pt idx="5249">
                  <c:v>0.41907804421321498</c:v>
                </c:pt>
                <c:pt idx="5250">
                  <c:v>0.40951502411707102</c:v>
                </c:pt>
                <c:pt idx="5251">
                  <c:v>0.39812403474077301</c:v>
                </c:pt>
                <c:pt idx="5252">
                  <c:v>0.38500194166724999</c:v>
                </c:pt>
                <c:pt idx="5253">
                  <c:v>0.36995259410943099</c:v>
                </c:pt>
                <c:pt idx="5254">
                  <c:v>0.35403901717508401</c:v>
                </c:pt>
                <c:pt idx="5255">
                  <c:v>0.337774363910126</c:v>
                </c:pt>
                <c:pt idx="5256">
                  <c:v>0.32158977586409598</c:v>
                </c:pt>
                <c:pt idx="5257">
                  <c:v>0.306629786482774</c:v>
                </c:pt>
                <c:pt idx="5258">
                  <c:v>0.29297657258042498</c:v>
                </c:pt>
                <c:pt idx="5259">
                  <c:v>0.28052110301162603</c:v>
                </c:pt>
                <c:pt idx="5260">
                  <c:v>0.268715547168141</c:v>
                </c:pt>
                <c:pt idx="5261">
                  <c:v>0.25753379623871397</c:v>
                </c:pt>
                <c:pt idx="5262">
                  <c:v>0.247982600101644</c:v>
                </c:pt>
                <c:pt idx="5263">
                  <c:v>0.239785972227162</c:v>
                </c:pt>
                <c:pt idx="5264">
                  <c:v>0.23217522891075101</c:v>
                </c:pt>
                <c:pt idx="5265">
                  <c:v>0.22483940435090399</c:v>
                </c:pt>
                <c:pt idx="5266">
                  <c:v>0.217698600298495</c:v>
                </c:pt>
                <c:pt idx="5267">
                  <c:v>0.211395098185366</c:v>
                </c:pt>
                <c:pt idx="5268">
                  <c:v>0.20580581261400899</c:v>
                </c:pt>
                <c:pt idx="5269">
                  <c:v>0.199889716151327</c:v>
                </c:pt>
                <c:pt idx="5270">
                  <c:v>0.19334899218878099</c:v>
                </c:pt>
                <c:pt idx="5271">
                  <c:v>0.186216003804865</c:v>
                </c:pt>
                <c:pt idx="5272">
                  <c:v>0.17827628051963901</c:v>
                </c:pt>
                <c:pt idx="5273">
                  <c:v>0.16932266451097699</c:v>
                </c:pt>
                <c:pt idx="5274">
                  <c:v>0.15895629345017301</c:v>
                </c:pt>
                <c:pt idx="5275">
                  <c:v>0.14615080168825401</c:v>
                </c:pt>
                <c:pt idx="5276">
                  <c:v>0.13087565913528301</c:v>
                </c:pt>
                <c:pt idx="5277">
                  <c:v>0.112937311479237</c:v>
                </c:pt>
                <c:pt idx="5278">
                  <c:v>9.2136490217855402E-2</c:v>
                </c:pt>
                <c:pt idx="5279">
                  <c:v>6.9435277091429701E-2</c:v>
                </c:pt>
                <c:pt idx="5280">
                  <c:v>4.6173641603212801E-2</c:v>
                </c:pt>
                <c:pt idx="5281">
                  <c:v>2.3339099295055898E-2</c:v>
                </c:pt>
                <c:pt idx="5282" formatCode="0.00E+00">
                  <c:v>-5.34926863996901E-5</c:v>
                </c:pt>
                <c:pt idx="5283">
                  <c:v>-2.45883264779116E-2</c:v>
                </c:pt>
                <c:pt idx="5284">
                  <c:v>-4.9411300628513198E-2</c:v>
                </c:pt>
                <c:pt idx="5285">
                  <c:v>-7.4460085496427506E-2</c:v>
                </c:pt>
                <c:pt idx="5286">
                  <c:v>-9.9169595598567598E-2</c:v>
                </c:pt>
                <c:pt idx="5287">
                  <c:v>-0.122167117834065</c:v>
                </c:pt>
                <c:pt idx="5288">
                  <c:v>-0.142855148784791</c:v>
                </c:pt>
                <c:pt idx="5289">
                  <c:v>-0.16060838422339699</c:v>
                </c:pt>
                <c:pt idx="5290">
                  <c:v>-0.17502486923218499</c:v>
                </c:pt>
                <c:pt idx="5291">
                  <c:v>-0.18618364644160201</c:v>
                </c:pt>
                <c:pt idx="5292">
                  <c:v>-0.19417302724256999</c:v>
                </c:pt>
                <c:pt idx="5293">
                  <c:v>-0.19899016901173699</c:v>
                </c:pt>
                <c:pt idx="5294">
                  <c:v>-0.20117087052807001</c:v>
                </c:pt>
                <c:pt idx="5295">
                  <c:v>-0.20207780296434999</c:v>
                </c:pt>
                <c:pt idx="5296">
                  <c:v>-0.20225724956928701</c:v>
                </c:pt>
                <c:pt idx="5297">
                  <c:v>-0.20256196582562</c:v>
                </c:pt>
                <c:pt idx="5298">
                  <c:v>-0.20389222912878099</c:v>
                </c:pt>
                <c:pt idx="5299">
                  <c:v>-0.20603590114354201</c:v>
                </c:pt>
                <c:pt idx="5300">
                  <c:v>-0.20911291762105499</c:v>
                </c:pt>
                <c:pt idx="5301">
                  <c:v>-0.214261108490164</c:v>
                </c:pt>
                <c:pt idx="5302">
                  <c:v>-0.221971475029107</c:v>
                </c:pt>
                <c:pt idx="5303">
                  <c:v>-0.23134941873877399</c:v>
                </c:pt>
                <c:pt idx="5304">
                  <c:v>-0.24155978663295499</c:v>
                </c:pt>
                <c:pt idx="5305">
                  <c:v>-0.25164450652257397</c:v>
                </c:pt>
                <c:pt idx="5306">
                  <c:v>-0.26154910437536999</c:v>
                </c:pt>
                <c:pt idx="5307">
                  <c:v>-0.27185957913875203</c:v>
                </c:pt>
                <c:pt idx="5308">
                  <c:v>-0.28275014119943598</c:v>
                </c:pt>
                <c:pt idx="5309">
                  <c:v>-0.29391030965621601</c:v>
                </c:pt>
                <c:pt idx="5310">
                  <c:v>-0.30454842965633799</c:v>
                </c:pt>
                <c:pt idx="5311">
                  <c:v>-0.31498842872343102</c:v>
                </c:pt>
                <c:pt idx="5312">
                  <c:v>-0.32670867362943301</c:v>
                </c:pt>
                <c:pt idx="5313">
                  <c:v>-0.339722097113974</c:v>
                </c:pt>
                <c:pt idx="5314">
                  <c:v>-0.35313012135268301</c:v>
                </c:pt>
                <c:pt idx="5315">
                  <c:v>-0.36666733860171502</c:v>
                </c:pt>
                <c:pt idx="5316">
                  <c:v>-0.38003654577574503</c:v>
                </c:pt>
                <c:pt idx="5317">
                  <c:v>-0.39261139303929199</c:v>
                </c:pt>
                <c:pt idx="5318">
                  <c:v>-0.40393362829075502</c:v>
                </c:pt>
                <c:pt idx="5319">
                  <c:v>-0.413253520299463</c:v>
                </c:pt>
                <c:pt idx="5320">
                  <c:v>-0.42039928875555999</c:v>
                </c:pt>
                <c:pt idx="5321">
                  <c:v>-0.42595208001833101</c:v>
                </c:pt>
                <c:pt idx="5322">
                  <c:v>-0.42986364577567698</c:v>
                </c:pt>
                <c:pt idx="5323">
                  <c:v>-0.43214901308104098</c:v>
                </c:pt>
                <c:pt idx="5324">
                  <c:v>-0.43311125504414399</c:v>
                </c:pt>
                <c:pt idx="5325">
                  <c:v>-0.43356193078079203</c:v>
                </c:pt>
                <c:pt idx="5326">
                  <c:v>-0.43352582679871499</c:v>
                </c:pt>
                <c:pt idx="5327">
                  <c:v>-0.43332308226895</c:v>
                </c:pt>
                <c:pt idx="5328">
                  <c:v>-0.43400287213486799</c:v>
                </c:pt>
                <c:pt idx="5329">
                  <c:v>-0.43607457640962399</c:v>
                </c:pt>
                <c:pt idx="5330">
                  <c:v>-0.43990650654632102</c:v>
                </c:pt>
                <c:pt idx="5331">
                  <c:v>-0.44433254014085599</c:v>
                </c:pt>
                <c:pt idx="5332">
                  <c:v>-0.44728516376534899</c:v>
                </c:pt>
                <c:pt idx="5333">
                  <c:v>-0.44908059673504203</c:v>
                </c:pt>
                <c:pt idx="5334">
                  <c:v>-0.45065820709536097</c:v>
                </c:pt>
                <c:pt idx="5335">
                  <c:v>-0.45184406064702498</c:v>
                </c:pt>
                <c:pt idx="5336">
                  <c:v>-0.45297981030909701</c:v>
                </c:pt>
                <c:pt idx="5337">
                  <c:v>-0.454086184954196</c:v>
                </c:pt>
                <c:pt idx="5338">
                  <c:v>-0.45533009907212002</c:v>
                </c:pt>
                <c:pt idx="5339">
                  <c:v>-0.45667824874785601</c:v>
                </c:pt>
                <c:pt idx="5340">
                  <c:v>-0.45759952103576201</c:v>
                </c:pt>
                <c:pt idx="5341">
                  <c:v>-0.45884240898100398</c:v>
                </c:pt>
                <c:pt idx="5342">
                  <c:v>-0.46152532315516498</c:v>
                </c:pt>
                <c:pt idx="5343">
                  <c:v>-0.46536180305052299</c:v>
                </c:pt>
                <c:pt idx="5344">
                  <c:v>-0.47049187188983399</c:v>
                </c:pt>
                <c:pt idx="5345">
                  <c:v>-0.47708495918152999</c:v>
                </c:pt>
                <c:pt idx="5346">
                  <c:v>-0.48396985879207899</c:v>
                </c:pt>
                <c:pt idx="5347">
                  <c:v>-0.490764168081952</c:v>
                </c:pt>
                <c:pt idx="5348">
                  <c:v>-0.49856530517666398</c:v>
                </c:pt>
                <c:pt idx="5349">
                  <c:v>-0.50750347776346105</c:v>
                </c:pt>
                <c:pt idx="5350">
                  <c:v>-0.51652665056617098</c:v>
                </c:pt>
                <c:pt idx="5351">
                  <c:v>-0.52571722337988802</c:v>
                </c:pt>
                <c:pt idx="5352">
                  <c:v>-0.53654396700322604</c:v>
                </c:pt>
                <c:pt idx="5353">
                  <c:v>-0.54932651349231598</c:v>
                </c:pt>
                <c:pt idx="5354">
                  <c:v>-0.56263850247761804</c:v>
                </c:pt>
                <c:pt idx="5355">
                  <c:v>-0.57596119492520403</c:v>
                </c:pt>
                <c:pt idx="5356">
                  <c:v>-0.58937082458532997</c:v>
                </c:pt>
                <c:pt idx="5357">
                  <c:v>-0.60218908421132</c:v>
                </c:pt>
                <c:pt idx="5358">
                  <c:v>-0.61309230106213097</c:v>
                </c:pt>
                <c:pt idx="5359">
                  <c:v>-0.61974573514915099</c:v>
                </c:pt>
                <c:pt idx="5360">
                  <c:v>-0.62097146817184301</c:v>
                </c:pt>
                <c:pt idx="5361">
                  <c:v>-0.61760525503325403</c:v>
                </c:pt>
                <c:pt idx="5362">
                  <c:v>-0.61076083316251695</c:v>
                </c:pt>
                <c:pt idx="5363">
                  <c:v>-0.60179869114620799</c:v>
                </c:pt>
                <c:pt idx="5364">
                  <c:v>-0.59184738742523502</c:v>
                </c:pt>
                <c:pt idx="5365">
                  <c:v>-0.58154386085321697</c:v>
                </c:pt>
                <c:pt idx="5366">
                  <c:v>-0.57112575066971105</c:v>
                </c:pt>
                <c:pt idx="5367">
                  <c:v>-0.56126083682814099</c:v>
                </c:pt>
                <c:pt idx="5368">
                  <c:v>-0.55219790437169602</c:v>
                </c:pt>
                <c:pt idx="5369">
                  <c:v>-0.54271880438817199</c:v>
                </c:pt>
                <c:pt idx="5370">
                  <c:v>-0.53175345127475504</c:v>
                </c:pt>
                <c:pt idx="5371">
                  <c:v>-0.51964631849064102</c:v>
                </c:pt>
                <c:pt idx="5372">
                  <c:v>-0.50760728044961601</c:v>
                </c:pt>
                <c:pt idx="5373">
                  <c:v>-0.49653301335523098</c:v>
                </c:pt>
                <c:pt idx="5374">
                  <c:v>-0.48567020314621101</c:v>
                </c:pt>
                <c:pt idx="5375">
                  <c:v>-0.47364920373915698</c:v>
                </c:pt>
                <c:pt idx="5376">
                  <c:v>-0.46038866998925898</c:v>
                </c:pt>
                <c:pt idx="5377">
                  <c:v>-0.44767720237206798</c:v>
                </c:pt>
                <c:pt idx="5378">
                  <c:v>-0.437188446953162</c:v>
                </c:pt>
                <c:pt idx="5379">
                  <c:v>-0.42850262065425399</c:v>
                </c:pt>
                <c:pt idx="5380">
                  <c:v>-0.420676824511245</c:v>
                </c:pt>
                <c:pt idx="5381">
                  <c:v>-0.41348397382587898</c:v>
                </c:pt>
                <c:pt idx="5382">
                  <c:v>-0.40694184215976797</c:v>
                </c:pt>
                <c:pt idx="5383">
                  <c:v>-0.39980253943645</c:v>
                </c:pt>
                <c:pt idx="5384">
                  <c:v>-0.39068172905183002</c:v>
                </c:pt>
                <c:pt idx="5385">
                  <c:v>-0.37973196637900197</c:v>
                </c:pt>
                <c:pt idx="5386">
                  <c:v>-0.367223976168916</c:v>
                </c:pt>
                <c:pt idx="5387">
                  <c:v>-0.35303563020276002</c:v>
                </c:pt>
                <c:pt idx="5388">
                  <c:v>-0.337519845180142</c:v>
                </c:pt>
                <c:pt idx="5389">
                  <c:v>-0.32168582012956398</c:v>
                </c:pt>
                <c:pt idx="5390">
                  <c:v>-0.30616658805171798</c:v>
                </c:pt>
                <c:pt idx="5391">
                  <c:v>-0.29096184932203301</c:v>
                </c:pt>
                <c:pt idx="5392">
                  <c:v>-0.27641573253434998</c:v>
                </c:pt>
                <c:pt idx="5393">
                  <c:v>-0.26271813449026998</c:v>
                </c:pt>
                <c:pt idx="5394">
                  <c:v>-0.249999680584929</c:v>
                </c:pt>
                <c:pt idx="5395">
                  <c:v>-0.23802222839015999</c:v>
                </c:pt>
                <c:pt idx="5396">
                  <c:v>-0.226902077332471</c:v>
                </c:pt>
                <c:pt idx="5397">
                  <c:v>-0.21694718182147299</c:v>
                </c:pt>
                <c:pt idx="5398">
                  <c:v>-0.20745121699157801</c:v>
                </c:pt>
                <c:pt idx="5399">
                  <c:v>-0.198360694122727</c:v>
                </c:pt>
                <c:pt idx="5400">
                  <c:v>-0.189833792387234</c:v>
                </c:pt>
                <c:pt idx="5401">
                  <c:v>-0.18186313393814699</c:v>
                </c:pt>
                <c:pt idx="5402">
                  <c:v>-0.17446393053246301</c:v>
                </c:pt>
                <c:pt idx="5403">
                  <c:v>-0.166048538671589</c:v>
                </c:pt>
                <c:pt idx="5404">
                  <c:v>-0.15495978868979501</c:v>
                </c:pt>
                <c:pt idx="5405">
                  <c:v>-0.142653576080321</c:v>
                </c:pt>
                <c:pt idx="5406">
                  <c:v>-0.13049408887657499</c:v>
                </c:pt>
                <c:pt idx="5407">
                  <c:v>-0.118481336853618</c:v>
                </c:pt>
                <c:pt idx="5408">
                  <c:v>-0.106088500817845</c:v>
                </c:pt>
                <c:pt idx="5409">
                  <c:v>-9.3606017413163795E-2</c:v>
                </c:pt>
                <c:pt idx="5410">
                  <c:v>-8.2092775924403102E-2</c:v>
                </c:pt>
                <c:pt idx="5411">
                  <c:v>-7.1074642494181398E-2</c:v>
                </c:pt>
                <c:pt idx="5412">
                  <c:v>-6.0628712241031599E-2</c:v>
                </c:pt>
                <c:pt idx="5413">
                  <c:v>-5.08440518440871E-2</c:v>
                </c:pt>
                <c:pt idx="5414">
                  <c:v>-4.16611237203059E-2</c:v>
                </c:pt>
                <c:pt idx="5415">
                  <c:v>-3.2966136822281999E-2</c:v>
                </c:pt>
                <c:pt idx="5416">
                  <c:v>-2.40983735488976E-2</c:v>
                </c:pt>
                <c:pt idx="5417">
                  <c:v>-1.4352870123241599E-2</c:v>
                </c:pt>
                <c:pt idx="5418">
                  <c:v>-3.38248554811233E-3</c:v>
                </c:pt>
                <c:pt idx="5419">
                  <c:v>8.5913733362715707E-3</c:v>
                </c:pt>
                <c:pt idx="5420">
                  <c:v>2.06624933590655E-2</c:v>
                </c:pt>
                <c:pt idx="5421">
                  <c:v>3.1413173909268899E-2</c:v>
                </c:pt>
                <c:pt idx="5422">
                  <c:v>4.0998085073884097E-2</c:v>
                </c:pt>
                <c:pt idx="5423">
                  <c:v>4.9843286651387202E-2</c:v>
                </c:pt>
                <c:pt idx="5424">
                  <c:v>5.7811418405484302E-2</c:v>
                </c:pt>
                <c:pt idx="5425">
                  <c:v>6.5600661892304193E-2</c:v>
                </c:pt>
                <c:pt idx="5426">
                  <c:v>7.2307315304068601E-2</c:v>
                </c:pt>
                <c:pt idx="5427">
                  <c:v>7.6446594296456394E-2</c:v>
                </c:pt>
                <c:pt idx="5428">
                  <c:v>7.8604543661459997E-2</c:v>
                </c:pt>
                <c:pt idx="5429">
                  <c:v>7.9998563977230694E-2</c:v>
                </c:pt>
                <c:pt idx="5430">
                  <c:v>8.0805358822683401E-2</c:v>
                </c:pt>
                <c:pt idx="5431">
                  <c:v>8.1381255485614701E-2</c:v>
                </c:pt>
                <c:pt idx="5432">
                  <c:v>8.2739887765794704E-2</c:v>
                </c:pt>
                <c:pt idx="5433">
                  <c:v>8.6127168823040598E-2</c:v>
                </c:pt>
                <c:pt idx="5434">
                  <c:v>9.2193975569645606E-2</c:v>
                </c:pt>
                <c:pt idx="5435">
                  <c:v>0.101148298378063</c:v>
                </c:pt>
                <c:pt idx="5436">
                  <c:v>0.113124176921506</c:v>
                </c:pt>
                <c:pt idx="5437">
                  <c:v>0.12714525236521701</c:v>
                </c:pt>
                <c:pt idx="5438">
                  <c:v>0.14240653273000101</c:v>
                </c:pt>
                <c:pt idx="5439">
                  <c:v>0.158708179202283</c:v>
                </c:pt>
                <c:pt idx="5440">
                  <c:v>0.175851885478821</c:v>
                </c:pt>
                <c:pt idx="5441">
                  <c:v>0.19397224785051001</c:v>
                </c:pt>
                <c:pt idx="5442">
                  <c:v>0.212942241331214</c:v>
                </c:pt>
                <c:pt idx="5443">
                  <c:v>0.23220704580731399</c:v>
                </c:pt>
                <c:pt idx="5444">
                  <c:v>0.25107273307455302</c:v>
                </c:pt>
                <c:pt idx="5445">
                  <c:v>0.26924389597005799</c:v>
                </c:pt>
                <c:pt idx="5446">
                  <c:v>0.28599176141568</c:v>
                </c:pt>
                <c:pt idx="5447">
                  <c:v>0.30020320523473099</c:v>
                </c:pt>
                <c:pt idx="5448">
                  <c:v>0.311694195175995</c:v>
                </c:pt>
                <c:pt idx="5449">
                  <c:v>0.32062589434664102</c:v>
                </c:pt>
                <c:pt idx="5450">
                  <c:v>0.32765988179189698</c:v>
                </c:pt>
                <c:pt idx="5451">
                  <c:v>0.33354299259171999</c:v>
                </c:pt>
                <c:pt idx="5452">
                  <c:v>0.33834008874178301</c:v>
                </c:pt>
                <c:pt idx="5453">
                  <c:v>0.34231599726297701</c:v>
                </c:pt>
                <c:pt idx="5454">
                  <c:v>0.34627219176079799</c:v>
                </c:pt>
                <c:pt idx="5455">
                  <c:v>0.350257873261407</c:v>
                </c:pt>
                <c:pt idx="5456">
                  <c:v>0.35399289564890701</c:v>
                </c:pt>
                <c:pt idx="5457">
                  <c:v>0.35822412442523199</c:v>
                </c:pt>
                <c:pt idx="5458">
                  <c:v>0.36286299540612599</c:v>
                </c:pt>
                <c:pt idx="5459">
                  <c:v>0.36804679005190499</c:v>
                </c:pt>
                <c:pt idx="5460">
                  <c:v>0.37467457930471298</c:v>
                </c:pt>
                <c:pt idx="5461">
                  <c:v>0.38127184868413599</c:v>
                </c:pt>
                <c:pt idx="5462">
                  <c:v>0.38660453844038301</c:v>
                </c:pt>
                <c:pt idx="5463">
                  <c:v>0.39089267886117901</c:v>
                </c:pt>
                <c:pt idx="5464">
                  <c:v>0.39429821203554999</c:v>
                </c:pt>
                <c:pt idx="5465">
                  <c:v>0.39808928606084398</c:v>
                </c:pt>
                <c:pt idx="5466">
                  <c:v>0.40427814319368299</c:v>
                </c:pt>
                <c:pt idx="5467">
                  <c:v>0.41258337309515097</c:v>
                </c:pt>
                <c:pt idx="5468">
                  <c:v>0.421896724966147</c:v>
                </c:pt>
                <c:pt idx="5469">
                  <c:v>0.43239756916008498</c:v>
                </c:pt>
                <c:pt idx="5470">
                  <c:v>0.44406038613544901</c:v>
                </c:pt>
                <c:pt idx="5471">
                  <c:v>0.45582590939713602</c:v>
                </c:pt>
                <c:pt idx="5472">
                  <c:v>0.46691378309404202</c:v>
                </c:pt>
                <c:pt idx="5473">
                  <c:v>0.47772773893142501</c:v>
                </c:pt>
                <c:pt idx="5474">
                  <c:v>0.489437760014867</c:v>
                </c:pt>
                <c:pt idx="5475">
                  <c:v>0.50331155233021896</c:v>
                </c:pt>
                <c:pt idx="5476">
                  <c:v>0.51921555636644001</c:v>
                </c:pt>
                <c:pt idx="5477">
                  <c:v>0.535754703945027</c:v>
                </c:pt>
                <c:pt idx="5478">
                  <c:v>0.55192782378674199</c:v>
                </c:pt>
                <c:pt idx="5479">
                  <c:v>0.56631252610971805</c:v>
                </c:pt>
                <c:pt idx="5480">
                  <c:v>0.57885710948392</c:v>
                </c:pt>
                <c:pt idx="5481">
                  <c:v>0.59137702825901595</c:v>
                </c:pt>
                <c:pt idx="5482">
                  <c:v>0.60289597023313002</c:v>
                </c:pt>
                <c:pt idx="5483">
                  <c:v>0.61227381573695905</c:v>
                </c:pt>
                <c:pt idx="5484">
                  <c:v>0.62014961852209205</c:v>
                </c:pt>
                <c:pt idx="5485">
                  <c:v>0.62643970585058695</c:v>
                </c:pt>
                <c:pt idx="5486">
                  <c:v>0.63080112696122104</c:v>
                </c:pt>
                <c:pt idx="5487">
                  <c:v>0.63290179749146602</c:v>
                </c:pt>
                <c:pt idx="5488">
                  <c:v>0.63161355049254897</c:v>
                </c:pt>
                <c:pt idx="5489">
                  <c:v>0.62641317242410799</c:v>
                </c:pt>
                <c:pt idx="5490">
                  <c:v>0.61781986038349301</c:v>
                </c:pt>
                <c:pt idx="5491">
                  <c:v>0.60724956378341999</c:v>
                </c:pt>
                <c:pt idx="5492">
                  <c:v>0.59626114018561305</c:v>
                </c:pt>
                <c:pt idx="5493">
                  <c:v>0.58528196480760497</c:v>
                </c:pt>
                <c:pt idx="5494">
                  <c:v>0.57420694601168099</c:v>
                </c:pt>
                <c:pt idx="5495">
                  <c:v>0.56395988366306005</c:v>
                </c:pt>
                <c:pt idx="5496">
                  <c:v>0.55638159146176902</c:v>
                </c:pt>
                <c:pt idx="5497">
                  <c:v>0.55166702216649799</c:v>
                </c:pt>
                <c:pt idx="5498">
                  <c:v>0.550165081092851</c:v>
                </c:pt>
                <c:pt idx="5499">
                  <c:v>0.55202841501420497</c:v>
                </c:pt>
                <c:pt idx="5500">
                  <c:v>0.55660052926701997</c:v>
                </c:pt>
                <c:pt idx="5501">
                  <c:v>0.56299668315727103</c:v>
                </c:pt>
                <c:pt idx="5502">
                  <c:v>0.57084815828044799</c:v>
                </c:pt>
                <c:pt idx="5503">
                  <c:v>0.58042648379888895</c:v>
                </c:pt>
                <c:pt idx="5504">
                  <c:v>0.59061870575391096</c:v>
                </c:pt>
                <c:pt idx="5505">
                  <c:v>0.60061744065096201</c:v>
                </c:pt>
                <c:pt idx="5506">
                  <c:v>0.61032618220104196</c:v>
                </c:pt>
                <c:pt idx="5507">
                  <c:v>0.61916598849619697</c:v>
                </c:pt>
                <c:pt idx="5508">
                  <c:v>0.62597847665426298</c:v>
                </c:pt>
                <c:pt idx="5509">
                  <c:v>0.62970261141412798</c:v>
                </c:pt>
                <c:pt idx="5510">
                  <c:v>0.62917531484603195</c:v>
                </c:pt>
                <c:pt idx="5511">
                  <c:v>0.62420575919731802</c:v>
                </c:pt>
                <c:pt idx="5512">
                  <c:v>0.61557814801759203</c:v>
                </c:pt>
                <c:pt idx="5513">
                  <c:v>0.60325522653132102</c:v>
                </c:pt>
                <c:pt idx="5514">
                  <c:v>0.58822751046411204</c:v>
                </c:pt>
                <c:pt idx="5515">
                  <c:v>0.57240173239839798</c:v>
                </c:pt>
                <c:pt idx="5516">
                  <c:v>0.55599954922740402</c:v>
                </c:pt>
                <c:pt idx="5517">
                  <c:v>0.53883495642109602</c:v>
                </c:pt>
                <c:pt idx="5518">
                  <c:v>0.52202670311890997</c:v>
                </c:pt>
                <c:pt idx="5519">
                  <c:v>0.50677475103934599</c:v>
                </c:pt>
                <c:pt idx="5520">
                  <c:v>0.49239549631851898</c:v>
                </c:pt>
                <c:pt idx="5521">
                  <c:v>0.47908765341875598</c:v>
                </c:pt>
                <c:pt idx="5522">
                  <c:v>0.46809916018823799</c:v>
                </c:pt>
                <c:pt idx="5523">
                  <c:v>0.46004711810337101</c:v>
                </c:pt>
                <c:pt idx="5524">
                  <c:v>0.45448140402500198</c:v>
                </c:pt>
                <c:pt idx="5525">
                  <c:v>0.450699601492629</c:v>
                </c:pt>
                <c:pt idx="5526">
                  <c:v>0.44816713094879801</c:v>
                </c:pt>
                <c:pt idx="5527">
                  <c:v>0.44602551755539999</c:v>
                </c:pt>
                <c:pt idx="5528">
                  <c:v>0.44386519438469302</c:v>
                </c:pt>
                <c:pt idx="5529">
                  <c:v>0.44029281036054602</c:v>
                </c:pt>
                <c:pt idx="5530">
                  <c:v>0.434800355433971</c:v>
                </c:pt>
                <c:pt idx="5531">
                  <c:v>0.42866222862900799</c:v>
                </c:pt>
                <c:pt idx="5532">
                  <c:v>0.42237580635542499</c:v>
                </c:pt>
                <c:pt idx="5533">
                  <c:v>0.41547334580862999</c:v>
                </c:pt>
                <c:pt idx="5534">
                  <c:v>0.40814119399568399</c:v>
                </c:pt>
                <c:pt idx="5535">
                  <c:v>0.40104096109478299</c:v>
                </c:pt>
                <c:pt idx="5536">
                  <c:v>0.394871611070859</c:v>
                </c:pt>
                <c:pt idx="5537">
                  <c:v>0.39001382913218002</c:v>
                </c:pt>
                <c:pt idx="5538">
                  <c:v>0.38561650732384001</c:v>
                </c:pt>
                <c:pt idx="5539">
                  <c:v>0.38113934081190198</c:v>
                </c:pt>
                <c:pt idx="5540">
                  <c:v>0.376520955033953</c:v>
                </c:pt>
                <c:pt idx="5541">
                  <c:v>0.371201364546979</c:v>
                </c:pt>
                <c:pt idx="5542">
                  <c:v>0.365283433804933</c:v>
                </c:pt>
                <c:pt idx="5543">
                  <c:v>0.359627912155143</c:v>
                </c:pt>
                <c:pt idx="5544">
                  <c:v>0.35432836686480401</c:v>
                </c:pt>
                <c:pt idx="5545">
                  <c:v>0.34897346900634402</c:v>
                </c:pt>
                <c:pt idx="5546">
                  <c:v>0.34255115126506902</c:v>
                </c:pt>
                <c:pt idx="5547">
                  <c:v>0.33354069514356</c:v>
                </c:pt>
                <c:pt idx="5548">
                  <c:v>0.32192861850367499</c:v>
                </c:pt>
                <c:pt idx="5549">
                  <c:v>0.30747176442219998</c:v>
                </c:pt>
                <c:pt idx="5550">
                  <c:v>0.28930206594880598</c:v>
                </c:pt>
                <c:pt idx="5551">
                  <c:v>0.268321897076014</c:v>
                </c:pt>
                <c:pt idx="5552">
                  <c:v>0.24582472820453499</c:v>
                </c:pt>
                <c:pt idx="5553">
                  <c:v>0.22254537519789899</c:v>
                </c:pt>
                <c:pt idx="5554">
                  <c:v>0.19906379825414899</c:v>
                </c:pt>
                <c:pt idx="5555">
                  <c:v>0.17498672025474499</c:v>
                </c:pt>
                <c:pt idx="5556">
                  <c:v>0.15085514904341199</c:v>
                </c:pt>
                <c:pt idx="5557">
                  <c:v>0.12779987114685501</c:v>
                </c:pt>
                <c:pt idx="5558">
                  <c:v>0.106083389436088</c:v>
                </c:pt>
                <c:pt idx="5559">
                  <c:v>8.58076377777552E-2</c:v>
                </c:pt>
                <c:pt idx="5560">
                  <c:v>6.7114597411720198E-2</c:v>
                </c:pt>
                <c:pt idx="5561">
                  <c:v>5.0285339947196202E-2</c:v>
                </c:pt>
                <c:pt idx="5562">
                  <c:v>3.5635257492254102E-2</c:v>
                </c:pt>
                <c:pt idx="5563">
                  <c:v>2.30908226196836E-2</c:v>
                </c:pt>
                <c:pt idx="5564">
                  <c:v>1.19441875656357E-2</c:v>
                </c:pt>
                <c:pt idx="5565">
                  <c:v>1.8481125344457601E-3</c:v>
                </c:pt>
                <c:pt idx="5566">
                  <c:v>-6.83858235501712E-3</c:v>
                </c:pt>
                <c:pt idx="5567">
                  <c:v>-1.40323633294134E-2</c:v>
                </c:pt>
                <c:pt idx="5568">
                  <c:v>-2.0036782690303099E-2</c:v>
                </c:pt>
                <c:pt idx="5569">
                  <c:v>-2.55999865515124E-2</c:v>
                </c:pt>
                <c:pt idx="5570">
                  <c:v>-3.07052151627961E-2</c:v>
                </c:pt>
                <c:pt idx="5571">
                  <c:v>-3.4682787821389699E-2</c:v>
                </c:pt>
                <c:pt idx="5572">
                  <c:v>-3.7157393898477199E-2</c:v>
                </c:pt>
                <c:pt idx="5573">
                  <c:v>-3.8364755902042802E-2</c:v>
                </c:pt>
                <c:pt idx="5574">
                  <c:v>-3.9159701193985701E-2</c:v>
                </c:pt>
                <c:pt idx="5575">
                  <c:v>-3.9854924775752698E-2</c:v>
                </c:pt>
                <c:pt idx="5576">
                  <c:v>-4.1610056624195403E-2</c:v>
                </c:pt>
                <c:pt idx="5577">
                  <c:v>-4.54587805663745E-2</c:v>
                </c:pt>
                <c:pt idx="5578">
                  <c:v>-5.0746114946529898E-2</c:v>
                </c:pt>
                <c:pt idx="5579">
                  <c:v>-5.70648760047065E-2</c:v>
                </c:pt>
                <c:pt idx="5580">
                  <c:v>-6.38360797935274E-2</c:v>
                </c:pt>
                <c:pt idx="5581">
                  <c:v>-7.0044739304446199E-2</c:v>
                </c:pt>
                <c:pt idx="5582">
                  <c:v>-7.6055915326528903E-2</c:v>
                </c:pt>
                <c:pt idx="5583">
                  <c:v>-8.3101620582213306E-2</c:v>
                </c:pt>
                <c:pt idx="5584">
                  <c:v>-9.2460583578334199E-2</c:v>
                </c:pt>
                <c:pt idx="5585">
                  <c:v>-0.104728439022859</c:v>
                </c:pt>
                <c:pt idx="5586">
                  <c:v>-0.119583947279139</c:v>
                </c:pt>
                <c:pt idx="5587">
                  <c:v>-0.13593521792008201</c:v>
                </c:pt>
                <c:pt idx="5588">
                  <c:v>-0.15216558617418899</c:v>
                </c:pt>
                <c:pt idx="5589">
                  <c:v>-0.16738500592162101</c:v>
                </c:pt>
                <c:pt idx="5590">
                  <c:v>-0.18134457800036</c:v>
                </c:pt>
                <c:pt idx="5591">
                  <c:v>-0.19414033005451101</c:v>
                </c:pt>
                <c:pt idx="5592">
                  <c:v>-0.20617383851857701</c:v>
                </c:pt>
                <c:pt idx="5593">
                  <c:v>-0.217729655364643</c:v>
                </c:pt>
                <c:pt idx="5594">
                  <c:v>-0.228749905607701</c:v>
                </c:pt>
                <c:pt idx="5595">
                  <c:v>-0.23904696283523699</c:v>
                </c:pt>
                <c:pt idx="5596">
                  <c:v>-0.24809263452743499</c:v>
                </c:pt>
                <c:pt idx="5597">
                  <c:v>-0.25582515350610102</c:v>
                </c:pt>
                <c:pt idx="5598">
                  <c:v>-0.26330367703381702</c:v>
                </c:pt>
                <c:pt idx="5599">
                  <c:v>-0.27064224559533301</c:v>
                </c:pt>
                <c:pt idx="5600">
                  <c:v>-0.27827999131578901</c:v>
                </c:pt>
                <c:pt idx="5601">
                  <c:v>-0.28770888270955303</c:v>
                </c:pt>
                <c:pt idx="5602">
                  <c:v>-0.29865213368539101</c:v>
                </c:pt>
                <c:pt idx="5603">
                  <c:v>-0.30925680608749001</c:v>
                </c:pt>
                <c:pt idx="5604">
                  <c:v>-0.31844123844074601</c:v>
                </c:pt>
                <c:pt idx="5605">
                  <c:v>-0.32601978702333501</c:v>
                </c:pt>
                <c:pt idx="5606">
                  <c:v>-0.33197597913703902</c:v>
                </c:pt>
                <c:pt idx="5607">
                  <c:v>-0.336887298653051</c:v>
                </c:pt>
                <c:pt idx="5608">
                  <c:v>-0.34178146833105999</c:v>
                </c:pt>
                <c:pt idx="5609">
                  <c:v>-0.347152590823463</c:v>
                </c:pt>
                <c:pt idx="5610">
                  <c:v>-0.352814193711813</c:v>
                </c:pt>
                <c:pt idx="5611">
                  <c:v>-0.35836300684112898</c:v>
                </c:pt>
                <c:pt idx="5612">
                  <c:v>-0.363818218284232</c:v>
                </c:pt>
                <c:pt idx="5613">
                  <c:v>-0.36914245460077499</c:v>
                </c:pt>
                <c:pt idx="5614">
                  <c:v>-0.37433603303346202</c:v>
                </c:pt>
                <c:pt idx="5615">
                  <c:v>-0.38064791791845698</c:v>
                </c:pt>
                <c:pt idx="5616">
                  <c:v>-0.389237269208769</c:v>
                </c:pt>
                <c:pt idx="5617">
                  <c:v>-0.39988183929320797</c:v>
                </c:pt>
                <c:pt idx="5618">
                  <c:v>-0.41221119775008103</c:v>
                </c:pt>
                <c:pt idx="5619">
                  <c:v>-0.42654342640961201</c:v>
                </c:pt>
                <c:pt idx="5620">
                  <c:v>-0.44294885683455498</c:v>
                </c:pt>
                <c:pt idx="5621">
                  <c:v>-0.46137607304473299</c:v>
                </c:pt>
                <c:pt idx="5622">
                  <c:v>-0.48120398696564698</c:v>
                </c:pt>
                <c:pt idx="5623">
                  <c:v>-0.50132421587870302</c:v>
                </c:pt>
                <c:pt idx="5624">
                  <c:v>-0.520749931860228</c:v>
                </c:pt>
                <c:pt idx="5625">
                  <c:v>-0.53831085252774502</c:v>
                </c:pt>
                <c:pt idx="5626">
                  <c:v>-0.55337815167403903</c:v>
                </c:pt>
                <c:pt idx="5627">
                  <c:v>-0.56631366078374801</c:v>
                </c:pt>
                <c:pt idx="5628">
                  <c:v>-0.57669267582391204</c:v>
                </c:pt>
                <c:pt idx="5629">
                  <c:v>-0.58397089576140404</c:v>
                </c:pt>
                <c:pt idx="5630">
                  <c:v>-0.58884839508098297</c:v>
                </c:pt>
                <c:pt idx="5631">
                  <c:v>-0.591514593299172</c:v>
                </c:pt>
                <c:pt idx="5632">
                  <c:v>-0.59200329723193601</c:v>
                </c:pt>
                <c:pt idx="5633">
                  <c:v>-0.59090444837554101</c:v>
                </c:pt>
                <c:pt idx="5634">
                  <c:v>-0.58896125871788396</c:v>
                </c:pt>
                <c:pt idx="5635">
                  <c:v>-0.58630527580793301</c:v>
                </c:pt>
                <c:pt idx="5636">
                  <c:v>-0.58395817150499196</c:v>
                </c:pt>
                <c:pt idx="5637">
                  <c:v>-0.583425868156357</c:v>
                </c:pt>
                <c:pt idx="5638">
                  <c:v>-0.58502245667229902</c:v>
                </c:pt>
                <c:pt idx="5639">
                  <c:v>-0.58901905984679304</c:v>
                </c:pt>
                <c:pt idx="5640">
                  <c:v>-0.59583451593691905</c:v>
                </c:pt>
                <c:pt idx="5641">
                  <c:v>-0.60550334463428002</c:v>
                </c:pt>
                <c:pt idx="5642">
                  <c:v>-0.61704113521928095</c:v>
                </c:pt>
                <c:pt idx="5643">
                  <c:v>-0.62908610339659299</c:v>
                </c:pt>
                <c:pt idx="5644">
                  <c:v>-0.64068420864214803</c:v>
                </c:pt>
                <c:pt idx="5645">
                  <c:v>-0.65132052328449197</c:v>
                </c:pt>
                <c:pt idx="5646">
                  <c:v>-0.66101981387606901</c:v>
                </c:pt>
                <c:pt idx="5647">
                  <c:v>-0.66958338989113997</c:v>
                </c:pt>
                <c:pt idx="5648">
                  <c:v>-0.67576906512437096</c:v>
                </c:pt>
                <c:pt idx="5649">
                  <c:v>-0.67825921671188705</c:v>
                </c:pt>
                <c:pt idx="5650">
                  <c:v>-0.677202977916328</c:v>
                </c:pt>
                <c:pt idx="5651">
                  <c:v>-0.67389977861066797</c:v>
                </c:pt>
                <c:pt idx="5652">
                  <c:v>-0.66824727115871496</c:v>
                </c:pt>
                <c:pt idx="5653">
                  <c:v>-0.65944493191473597</c:v>
                </c:pt>
                <c:pt idx="5654">
                  <c:v>-0.64799962575220504</c:v>
                </c:pt>
                <c:pt idx="5655">
                  <c:v>-0.63492938779281705</c:v>
                </c:pt>
                <c:pt idx="5656">
                  <c:v>-0.62101895326136802</c:v>
                </c:pt>
                <c:pt idx="5657">
                  <c:v>-0.60621817625341101</c:v>
                </c:pt>
                <c:pt idx="5658">
                  <c:v>-0.59052263169219799</c:v>
                </c:pt>
                <c:pt idx="5659">
                  <c:v>-0.57470492475555601</c:v>
                </c:pt>
                <c:pt idx="5660">
                  <c:v>-0.55951976079580001</c:v>
                </c:pt>
                <c:pt idx="5661">
                  <c:v>-0.54552567251968698</c:v>
                </c:pt>
                <c:pt idx="5662">
                  <c:v>-0.533793840906716</c:v>
                </c:pt>
                <c:pt idx="5663">
                  <c:v>-0.525308195852077</c:v>
                </c:pt>
                <c:pt idx="5664">
                  <c:v>-0.51998916017681496</c:v>
                </c:pt>
                <c:pt idx="5665">
                  <c:v>-0.51686592850899404</c:v>
                </c:pt>
                <c:pt idx="5666">
                  <c:v>-0.51521664642690002</c:v>
                </c:pt>
                <c:pt idx="5667">
                  <c:v>-0.51540190521635698</c:v>
                </c:pt>
                <c:pt idx="5668">
                  <c:v>-0.51708402175708101</c:v>
                </c:pt>
                <c:pt idx="5669">
                  <c:v>-0.51929261415594896</c:v>
                </c:pt>
                <c:pt idx="5670">
                  <c:v>-0.52224343457197997</c:v>
                </c:pt>
                <c:pt idx="5671">
                  <c:v>-0.52641692174343202</c:v>
                </c:pt>
                <c:pt idx="5672">
                  <c:v>-0.53134440308491904</c:v>
                </c:pt>
                <c:pt idx="5673">
                  <c:v>-0.53683549097362204</c:v>
                </c:pt>
                <c:pt idx="5674">
                  <c:v>-0.54256987135582702</c:v>
                </c:pt>
                <c:pt idx="5675">
                  <c:v>-0.54818144186187001</c:v>
                </c:pt>
                <c:pt idx="5676">
                  <c:v>-0.55303394484768398</c:v>
                </c:pt>
                <c:pt idx="5677">
                  <c:v>-0.55608940272999496</c:v>
                </c:pt>
                <c:pt idx="5678">
                  <c:v>-0.55685236675397898</c:v>
                </c:pt>
                <c:pt idx="5679">
                  <c:v>-0.55521096110006096</c:v>
                </c:pt>
                <c:pt idx="5680">
                  <c:v>-0.55098569934383101</c:v>
                </c:pt>
                <c:pt idx="5681">
                  <c:v>-0.54339821730988802</c:v>
                </c:pt>
                <c:pt idx="5682">
                  <c:v>-0.53261661771990998</c:v>
                </c:pt>
                <c:pt idx="5683">
                  <c:v>-0.519563207019337</c:v>
                </c:pt>
                <c:pt idx="5684">
                  <c:v>-0.50474581935505403</c:v>
                </c:pt>
                <c:pt idx="5685">
                  <c:v>-0.48733295267334997</c:v>
                </c:pt>
                <c:pt idx="5686">
                  <c:v>-0.46726319525476701</c:v>
                </c:pt>
                <c:pt idx="5687">
                  <c:v>-0.44680286931355101</c:v>
                </c:pt>
                <c:pt idx="5688">
                  <c:v>-0.42707429707776801</c:v>
                </c:pt>
                <c:pt idx="5689">
                  <c:v>-0.407727221450712</c:v>
                </c:pt>
                <c:pt idx="5690">
                  <c:v>-0.38888340433441798</c:v>
                </c:pt>
                <c:pt idx="5691">
                  <c:v>-0.37058661492669898</c:v>
                </c:pt>
                <c:pt idx="5692">
                  <c:v>-0.35187754049276598</c:v>
                </c:pt>
                <c:pt idx="5693">
                  <c:v>-0.332471615146059</c:v>
                </c:pt>
                <c:pt idx="5694">
                  <c:v>-0.313541194852337</c:v>
                </c:pt>
                <c:pt idx="5695">
                  <c:v>-0.295357045576148</c:v>
                </c:pt>
                <c:pt idx="5696">
                  <c:v>-0.27836376667142299</c:v>
                </c:pt>
                <c:pt idx="5697">
                  <c:v>-0.26374289484079</c:v>
                </c:pt>
                <c:pt idx="5698">
                  <c:v>-0.25132281188610001</c:v>
                </c:pt>
                <c:pt idx="5699">
                  <c:v>-0.24022617269402799</c:v>
                </c:pt>
                <c:pt idx="5700">
                  <c:v>-0.23036354849000701</c:v>
                </c:pt>
                <c:pt idx="5701">
                  <c:v>-0.221412408173323</c:v>
                </c:pt>
                <c:pt idx="5702">
                  <c:v>-0.212988789825382</c:v>
                </c:pt>
                <c:pt idx="5703">
                  <c:v>-0.205339538987346</c:v>
                </c:pt>
                <c:pt idx="5704">
                  <c:v>-0.197623075019878</c:v>
                </c:pt>
                <c:pt idx="5705">
                  <c:v>-0.190115154004556</c:v>
                </c:pt>
                <c:pt idx="5706">
                  <c:v>-0.18293651331826</c:v>
                </c:pt>
                <c:pt idx="5707">
                  <c:v>-0.17549846131523</c:v>
                </c:pt>
                <c:pt idx="5708">
                  <c:v>-0.16760924691069301</c:v>
                </c:pt>
                <c:pt idx="5709">
                  <c:v>-0.15865911604476801</c:v>
                </c:pt>
                <c:pt idx="5710">
                  <c:v>-0.149002021110959</c:v>
                </c:pt>
                <c:pt idx="5711">
                  <c:v>-0.13938540494061999</c:v>
                </c:pt>
                <c:pt idx="5712">
                  <c:v>-0.12936086982011699</c:v>
                </c:pt>
                <c:pt idx="5713">
                  <c:v>-0.117726361997828</c:v>
                </c:pt>
                <c:pt idx="5714">
                  <c:v>-0.104395341673093</c:v>
                </c:pt>
                <c:pt idx="5715">
                  <c:v>-9.0645997732006406E-2</c:v>
                </c:pt>
                <c:pt idx="5716">
                  <c:v>-7.7014141442799E-2</c:v>
                </c:pt>
                <c:pt idx="5717">
                  <c:v>-6.2930913038227204E-2</c:v>
                </c:pt>
                <c:pt idx="5718">
                  <c:v>-4.7955350902580601E-2</c:v>
                </c:pt>
                <c:pt idx="5719">
                  <c:v>-3.2101870548697398E-2</c:v>
                </c:pt>
                <c:pt idx="5720">
                  <c:v>-1.5747408379087498E-2</c:v>
                </c:pt>
                <c:pt idx="5721">
                  <c:v>1.19206362412906E-3</c:v>
                </c:pt>
                <c:pt idx="5722">
                  <c:v>1.89474445720706E-2</c:v>
                </c:pt>
                <c:pt idx="5723">
                  <c:v>3.6704588891485798E-2</c:v>
                </c:pt>
                <c:pt idx="5724">
                  <c:v>5.2855359560994901E-2</c:v>
                </c:pt>
                <c:pt idx="5725">
                  <c:v>6.5896909959179503E-2</c:v>
                </c:pt>
                <c:pt idx="5726">
                  <c:v>7.5592326923734396E-2</c:v>
                </c:pt>
                <c:pt idx="5727">
                  <c:v>8.2677089152747102E-2</c:v>
                </c:pt>
                <c:pt idx="5728">
                  <c:v>8.73110570923325E-2</c:v>
                </c:pt>
                <c:pt idx="5729">
                  <c:v>9.0318279946875302E-2</c:v>
                </c:pt>
                <c:pt idx="5730">
                  <c:v>9.2650034725106994E-2</c:v>
                </c:pt>
                <c:pt idx="5731">
                  <c:v>9.6033972891338804E-2</c:v>
                </c:pt>
                <c:pt idx="5732">
                  <c:v>0.10210407300251</c:v>
                </c:pt>
                <c:pt idx="5733">
                  <c:v>0.110891266321984</c:v>
                </c:pt>
                <c:pt idx="5734">
                  <c:v>0.122119819363914</c:v>
                </c:pt>
                <c:pt idx="5735">
                  <c:v>0.13580795178522301</c:v>
                </c:pt>
                <c:pt idx="5736">
                  <c:v>0.152704818043643</c:v>
                </c:pt>
                <c:pt idx="5737">
                  <c:v>0.17274209657674999</c:v>
                </c:pt>
                <c:pt idx="5738">
                  <c:v>0.19436796181313701</c:v>
                </c:pt>
                <c:pt idx="5739">
                  <c:v>0.21554183233006699</c:v>
                </c:pt>
                <c:pt idx="5740">
                  <c:v>0.233540318938289</c:v>
                </c:pt>
                <c:pt idx="5741">
                  <c:v>0.24770214891457601</c:v>
                </c:pt>
                <c:pt idx="5742">
                  <c:v>0.259286954497017</c:v>
                </c:pt>
                <c:pt idx="5743">
                  <c:v>0.26886947463031402</c:v>
                </c:pt>
                <c:pt idx="5744">
                  <c:v>0.27643826875567101</c:v>
                </c:pt>
                <c:pt idx="5745">
                  <c:v>0.28178527731748398</c:v>
                </c:pt>
                <c:pt idx="5746">
                  <c:v>0.28573061755512102</c:v>
                </c:pt>
                <c:pt idx="5747">
                  <c:v>0.28940194316654699</c:v>
                </c:pt>
                <c:pt idx="5748">
                  <c:v>0.29303707232873</c:v>
                </c:pt>
                <c:pt idx="5749">
                  <c:v>0.296465720811875</c:v>
                </c:pt>
                <c:pt idx="5750">
                  <c:v>0.29974754915094398</c:v>
                </c:pt>
                <c:pt idx="5751">
                  <c:v>0.30300375144011299</c:v>
                </c:pt>
                <c:pt idx="5752">
                  <c:v>0.30678790898967301</c:v>
                </c:pt>
                <c:pt idx="5753">
                  <c:v>0.312222719193611</c:v>
                </c:pt>
                <c:pt idx="5754">
                  <c:v>0.31980346814402499</c:v>
                </c:pt>
                <c:pt idx="5755">
                  <c:v>0.32919184658672301</c:v>
                </c:pt>
                <c:pt idx="5756">
                  <c:v>0.339566054570269</c:v>
                </c:pt>
                <c:pt idx="5757">
                  <c:v>0.35028132821728603</c:v>
                </c:pt>
                <c:pt idx="5758">
                  <c:v>0.36207840925472401</c:v>
                </c:pt>
                <c:pt idx="5759">
                  <c:v>0.37493821222721302</c:v>
                </c:pt>
                <c:pt idx="5760">
                  <c:v>0.38828985724266701</c:v>
                </c:pt>
                <c:pt idx="5761">
                  <c:v>0.40186315857234001</c:v>
                </c:pt>
                <c:pt idx="5762">
                  <c:v>0.415204140561307</c:v>
                </c:pt>
                <c:pt idx="5763">
                  <c:v>0.42723231796323402</c:v>
                </c:pt>
                <c:pt idx="5764">
                  <c:v>0.43609264786317797</c:v>
                </c:pt>
                <c:pt idx="5765">
                  <c:v>0.44066337893160601</c:v>
                </c:pt>
                <c:pt idx="5766">
                  <c:v>0.44168424820017699</c:v>
                </c:pt>
                <c:pt idx="5767">
                  <c:v>0.44136835117329598</c:v>
                </c:pt>
                <c:pt idx="5768">
                  <c:v>0.44109814151941201</c:v>
                </c:pt>
                <c:pt idx="5769">
                  <c:v>0.44200432740109702</c:v>
                </c:pt>
                <c:pt idx="5770">
                  <c:v>0.44483930016390599</c:v>
                </c:pt>
                <c:pt idx="5771">
                  <c:v>0.448383132394575</c:v>
                </c:pt>
                <c:pt idx="5772">
                  <c:v>0.451605804919327</c:v>
                </c:pt>
                <c:pt idx="5773">
                  <c:v>0.454904988880105</c:v>
                </c:pt>
                <c:pt idx="5774">
                  <c:v>0.45879806216460001</c:v>
                </c:pt>
                <c:pt idx="5775">
                  <c:v>0.46408145390282401</c:v>
                </c:pt>
                <c:pt idx="5776">
                  <c:v>0.47137528738560103</c:v>
                </c:pt>
                <c:pt idx="5777">
                  <c:v>0.48012022226848899</c:v>
                </c:pt>
                <c:pt idx="5778">
                  <c:v>0.489338490085024</c:v>
                </c:pt>
                <c:pt idx="5779">
                  <c:v>0.49879791026598402</c:v>
                </c:pt>
                <c:pt idx="5780">
                  <c:v>0.50891407785055898</c:v>
                </c:pt>
                <c:pt idx="5781">
                  <c:v>0.51987603127140203</c:v>
                </c:pt>
                <c:pt idx="5782">
                  <c:v>0.53052974017114896</c:v>
                </c:pt>
                <c:pt idx="5783">
                  <c:v>0.54012381762848605</c:v>
                </c:pt>
                <c:pt idx="5784">
                  <c:v>0.54925171600586498</c:v>
                </c:pt>
                <c:pt idx="5785">
                  <c:v>0.55777892958560904</c:v>
                </c:pt>
                <c:pt idx="5786">
                  <c:v>0.56512657246426701</c:v>
                </c:pt>
                <c:pt idx="5787">
                  <c:v>0.570618786335789</c:v>
                </c:pt>
                <c:pt idx="5788">
                  <c:v>0.57521881573312195</c:v>
                </c:pt>
                <c:pt idx="5789">
                  <c:v>0.57989646119083005</c:v>
                </c:pt>
                <c:pt idx="5790">
                  <c:v>0.58384431916164103</c:v>
                </c:pt>
                <c:pt idx="5791">
                  <c:v>0.58721496749508195</c:v>
                </c:pt>
                <c:pt idx="5792">
                  <c:v>0.59002576024681996</c:v>
                </c:pt>
                <c:pt idx="5793">
                  <c:v>0.59190932402649099</c:v>
                </c:pt>
                <c:pt idx="5794">
                  <c:v>0.59355656452377203</c:v>
                </c:pt>
                <c:pt idx="5795">
                  <c:v>0.59620475252260097</c:v>
                </c:pt>
                <c:pt idx="5796">
                  <c:v>0.60073060940888801</c:v>
                </c:pt>
                <c:pt idx="5797">
                  <c:v>0.60628316655011105</c:v>
                </c:pt>
                <c:pt idx="5798">
                  <c:v>0.61159155622859296</c:v>
                </c:pt>
                <c:pt idx="5799">
                  <c:v>0.61660243288670802</c:v>
                </c:pt>
                <c:pt idx="5800">
                  <c:v>0.62211595572844502</c:v>
                </c:pt>
                <c:pt idx="5801">
                  <c:v>0.62747344888742096</c:v>
                </c:pt>
                <c:pt idx="5802">
                  <c:v>0.63106587140292303</c:v>
                </c:pt>
                <c:pt idx="5803">
                  <c:v>0.63261094459627798</c:v>
                </c:pt>
                <c:pt idx="5804">
                  <c:v>0.63263751964492898</c:v>
                </c:pt>
                <c:pt idx="5805">
                  <c:v>0.63175070271431699</c:v>
                </c:pt>
                <c:pt idx="5806">
                  <c:v>0.62953439471514505</c:v>
                </c:pt>
                <c:pt idx="5807">
                  <c:v>0.62487082591656495</c:v>
                </c:pt>
                <c:pt idx="5808">
                  <c:v>0.61779650254904594</c:v>
                </c:pt>
                <c:pt idx="5809">
                  <c:v>0.608810120225033</c:v>
                </c:pt>
                <c:pt idx="5810">
                  <c:v>0.59746399442366904</c:v>
                </c:pt>
                <c:pt idx="5811">
                  <c:v>0.58396511967549203</c:v>
                </c:pt>
                <c:pt idx="5812">
                  <c:v>0.56892467701746396</c:v>
                </c:pt>
                <c:pt idx="5813">
                  <c:v>0.553082237774983</c:v>
                </c:pt>
                <c:pt idx="5814">
                  <c:v>0.53748696737207002</c:v>
                </c:pt>
                <c:pt idx="5815">
                  <c:v>0.52263867105763795</c:v>
                </c:pt>
                <c:pt idx="5816">
                  <c:v>0.50892725072614298</c:v>
                </c:pt>
                <c:pt idx="5817">
                  <c:v>0.49689368546372098</c:v>
                </c:pt>
                <c:pt idx="5818">
                  <c:v>0.486968803835794</c:v>
                </c:pt>
                <c:pt idx="5819">
                  <c:v>0.47891028624697701</c:v>
                </c:pt>
                <c:pt idx="5820">
                  <c:v>0.47249499858710597</c:v>
                </c:pt>
                <c:pt idx="5821">
                  <c:v>0.46781091716476503</c:v>
                </c:pt>
                <c:pt idx="5822">
                  <c:v>0.46538407722896802</c:v>
                </c:pt>
                <c:pt idx="5823">
                  <c:v>0.46580051969688402</c:v>
                </c:pt>
                <c:pt idx="5824">
                  <c:v>0.46836081503735899</c:v>
                </c:pt>
                <c:pt idx="5825">
                  <c:v>0.47165933593393899</c:v>
                </c:pt>
                <c:pt idx="5826">
                  <c:v>0.47489373355008302</c:v>
                </c:pt>
                <c:pt idx="5827">
                  <c:v>0.47764719653570598</c:v>
                </c:pt>
                <c:pt idx="5828">
                  <c:v>0.47969874022387099</c:v>
                </c:pt>
                <c:pt idx="5829">
                  <c:v>0.48128542517197298</c:v>
                </c:pt>
                <c:pt idx="5830">
                  <c:v>0.48255657712042799</c:v>
                </c:pt>
                <c:pt idx="5831">
                  <c:v>0.48297209201751201</c:v>
                </c:pt>
                <c:pt idx="5832">
                  <c:v>0.48231573387605298</c:v>
                </c:pt>
                <c:pt idx="5833">
                  <c:v>0.48080672541877501</c:v>
                </c:pt>
                <c:pt idx="5834">
                  <c:v>0.47868797167710903</c:v>
                </c:pt>
                <c:pt idx="5835">
                  <c:v>0.47538655669497898</c:v>
                </c:pt>
                <c:pt idx="5836">
                  <c:v>0.47103845441479097</c:v>
                </c:pt>
                <c:pt idx="5837">
                  <c:v>0.466539839126625</c:v>
                </c:pt>
                <c:pt idx="5838">
                  <c:v>0.46092885615874701</c:v>
                </c:pt>
                <c:pt idx="5839">
                  <c:v>0.45307582934062102</c:v>
                </c:pt>
                <c:pt idx="5840">
                  <c:v>0.441969297956956</c:v>
                </c:pt>
                <c:pt idx="5841">
                  <c:v>0.42765392254243101</c:v>
                </c:pt>
                <c:pt idx="5842">
                  <c:v>0.41240646993769697</c:v>
                </c:pt>
                <c:pt idx="5843">
                  <c:v>0.39775153765710097</c:v>
                </c:pt>
                <c:pt idx="5844">
                  <c:v>0.38377910401430698</c:v>
                </c:pt>
                <c:pt idx="5845">
                  <c:v>0.37148952983074701</c:v>
                </c:pt>
                <c:pt idx="5846">
                  <c:v>0.36039092045701598</c:v>
                </c:pt>
                <c:pt idx="5847">
                  <c:v>0.34823080464572198</c:v>
                </c:pt>
                <c:pt idx="5848">
                  <c:v>0.33450235022443098</c:v>
                </c:pt>
                <c:pt idx="5849">
                  <c:v>0.31975125261424497</c:v>
                </c:pt>
                <c:pt idx="5850">
                  <c:v>0.30439561614060201</c:v>
                </c:pt>
                <c:pt idx="5851">
                  <c:v>0.28866075943836</c:v>
                </c:pt>
                <c:pt idx="5852">
                  <c:v>0.27233645208396801</c:v>
                </c:pt>
                <c:pt idx="5853">
                  <c:v>0.25497704651916298</c:v>
                </c:pt>
                <c:pt idx="5854">
                  <c:v>0.236600122117824</c:v>
                </c:pt>
                <c:pt idx="5855">
                  <c:v>0.21790543861946701</c:v>
                </c:pt>
                <c:pt idx="5856">
                  <c:v>0.19914037998232401</c:v>
                </c:pt>
                <c:pt idx="5857">
                  <c:v>0.18047450441062701</c:v>
                </c:pt>
                <c:pt idx="5858">
                  <c:v>0.16265192930348801</c:v>
                </c:pt>
                <c:pt idx="5859">
                  <c:v>0.14654432421494501</c:v>
                </c:pt>
                <c:pt idx="5860">
                  <c:v>0.13208890360411199</c:v>
                </c:pt>
                <c:pt idx="5861">
                  <c:v>0.117557480801171</c:v>
                </c:pt>
                <c:pt idx="5862">
                  <c:v>0.10174324362758</c:v>
                </c:pt>
                <c:pt idx="5863">
                  <c:v>8.5862736232851095E-2</c:v>
                </c:pt>
                <c:pt idx="5864">
                  <c:v>7.0350864073692898E-2</c:v>
                </c:pt>
                <c:pt idx="5865">
                  <c:v>5.4652157112554299E-2</c:v>
                </c:pt>
                <c:pt idx="5866">
                  <c:v>3.8931709742271399E-2</c:v>
                </c:pt>
                <c:pt idx="5867">
                  <c:v>2.3956318093726701E-2</c:v>
                </c:pt>
                <c:pt idx="5868">
                  <c:v>1.0522879351722501E-2</c:v>
                </c:pt>
                <c:pt idx="5869">
                  <c:v>-1.7520159095947101E-3</c:v>
                </c:pt>
                <c:pt idx="5870">
                  <c:v>-1.26695330425138E-2</c:v>
                </c:pt>
                <c:pt idx="5871">
                  <c:v>-2.2811558119189099E-2</c:v>
                </c:pt>
                <c:pt idx="5872">
                  <c:v>-3.2994178941134697E-2</c:v>
                </c:pt>
                <c:pt idx="5873">
                  <c:v>-4.2935859687133697E-2</c:v>
                </c:pt>
                <c:pt idx="5874">
                  <c:v>-5.2978002155385097E-2</c:v>
                </c:pt>
                <c:pt idx="5875">
                  <c:v>-6.3169866064407304E-2</c:v>
                </c:pt>
                <c:pt idx="5876">
                  <c:v>-7.3560084680835205E-2</c:v>
                </c:pt>
                <c:pt idx="5877">
                  <c:v>-8.4325107971599603E-2</c:v>
                </c:pt>
                <c:pt idx="5878">
                  <c:v>-9.4753592612880994E-2</c:v>
                </c:pt>
                <c:pt idx="5879">
                  <c:v>-0.103410554379552</c:v>
                </c:pt>
                <c:pt idx="5880">
                  <c:v>-0.109216999787856</c:v>
                </c:pt>
                <c:pt idx="5881">
                  <c:v>-0.11310431099823</c:v>
                </c:pt>
                <c:pt idx="5882">
                  <c:v>-0.116612678270437</c:v>
                </c:pt>
                <c:pt idx="5883">
                  <c:v>-0.12004927561695899</c:v>
                </c:pt>
                <c:pt idx="5884">
                  <c:v>-0.123587058565052</c:v>
                </c:pt>
                <c:pt idx="5885">
                  <c:v>-0.12778752876469901</c:v>
                </c:pt>
                <c:pt idx="5886">
                  <c:v>-0.132677188216898</c:v>
                </c:pt>
                <c:pt idx="5887">
                  <c:v>-0.13833354555226199</c:v>
                </c:pt>
                <c:pt idx="5888">
                  <c:v>-0.14517399841127199</c:v>
                </c:pt>
                <c:pt idx="5889">
                  <c:v>-0.15287569175483301</c:v>
                </c:pt>
                <c:pt idx="5890">
                  <c:v>-0.16183921164274701</c:v>
                </c:pt>
                <c:pt idx="5891">
                  <c:v>-0.17247597562533601</c:v>
                </c:pt>
                <c:pt idx="5892">
                  <c:v>-0.18453492263801999</c:v>
                </c:pt>
                <c:pt idx="5893">
                  <c:v>-0.197681781246316</c:v>
                </c:pt>
                <c:pt idx="5894">
                  <c:v>-0.21077993005658499</c:v>
                </c:pt>
                <c:pt idx="5895">
                  <c:v>-0.22369035135055201</c:v>
                </c:pt>
                <c:pt idx="5896">
                  <c:v>-0.236819057988298</c:v>
                </c:pt>
                <c:pt idx="5897">
                  <c:v>-0.24962967955062601</c:v>
                </c:pt>
                <c:pt idx="5898">
                  <c:v>-0.26141705210678501</c:v>
                </c:pt>
                <c:pt idx="5899">
                  <c:v>-0.27185148121298403</c:v>
                </c:pt>
                <c:pt idx="5900">
                  <c:v>-0.28160139689824198</c:v>
                </c:pt>
                <c:pt idx="5901">
                  <c:v>-0.29139737705093299</c:v>
                </c:pt>
                <c:pt idx="5902">
                  <c:v>-0.30168560744905598</c:v>
                </c:pt>
                <c:pt idx="5903">
                  <c:v>-0.31332363663354401</c:v>
                </c:pt>
                <c:pt idx="5904">
                  <c:v>-0.32608053510301599</c:v>
                </c:pt>
                <c:pt idx="5905">
                  <c:v>-0.338897729606983</c:v>
                </c:pt>
                <c:pt idx="5906">
                  <c:v>-0.35146532134712799</c:v>
                </c:pt>
                <c:pt idx="5907">
                  <c:v>-0.36343611770222101</c:v>
                </c:pt>
                <c:pt idx="5908">
                  <c:v>-0.37383963521642999</c:v>
                </c:pt>
                <c:pt idx="5909">
                  <c:v>-0.38272656538127098</c:v>
                </c:pt>
                <c:pt idx="5910">
                  <c:v>-0.39064275023380601</c:v>
                </c:pt>
                <c:pt idx="5911">
                  <c:v>-0.39789796327529497</c:v>
                </c:pt>
                <c:pt idx="5912">
                  <c:v>-0.40421725619316001</c:v>
                </c:pt>
                <c:pt idx="5913">
                  <c:v>-0.40864181137385402</c:v>
                </c:pt>
                <c:pt idx="5914">
                  <c:v>-0.41092103714249001</c:v>
                </c:pt>
                <c:pt idx="5915">
                  <c:v>-0.41170612852227401</c:v>
                </c:pt>
                <c:pt idx="5916">
                  <c:v>-0.41163732142266601</c:v>
                </c:pt>
                <c:pt idx="5917">
                  <c:v>-0.41110837511956</c:v>
                </c:pt>
                <c:pt idx="5918">
                  <c:v>-0.41136341785227198</c:v>
                </c:pt>
                <c:pt idx="5919">
                  <c:v>-0.412966803900705</c:v>
                </c:pt>
                <c:pt idx="5920">
                  <c:v>-0.41571095526532997</c:v>
                </c:pt>
                <c:pt idx="5921">
                  <c:v>-0.42013379355806901</c:v>
                </c:pt>
                <c:pt idx="5922">
                  <c:v>-0.42617489121665197</c:v>
                </c:pt>
                <c:pt idx="5923">
                  <c:v>-0.43258673430420402</c:v>
                </c:pt>
                <c:pt idx="5924">
                  <c:v>-0.43908397858804699</c:v>
                </c:pt>
                <c:pt idx="5925">
                  <c:v>-0.44571674305904802</c:v>
                </c:pt>
                <c:pt idx="5926">
                  <c:v>-0.45215014373350998</c:v>
                </c:pt>
                <c:pt idx="5927">
                  <c:v>-0.45942828037099398</c:v>
                </c:pt>
                <c:pt idx="5928">
                  <c:v>-0.46920868064298499</c:v>
                </c:pt>
                <c:pt idx="5929">
                  <c:v>-0.48159546438350898</c:v>
                </c:pt>
                <c:pt idx="5930">
                  <c:v>-0.49519113696760703</c:v>
                </c:pt>
                <c:pt idx="5931">
                  <c:v>-0.509116752471513</c:v>
                </c:pt>
                <c:pt idx="5932">
                  <c:v>-0.52334007744750299</c:v>
                </c:pt>
                <c:pt idx="5933">
                  <c:v>-0.53804293248110402</c:v>
                </c:pt>
                <c:pt idx="5934">
                  <c:v>-0.55403522791243598</c:v>
                </c:pt>
                <c:pt idx="5935">
                  <c:v>-0.57120288727259605</c:v>
                </c:pt>
                <c:pt idx="5936">
                  <c:v>-0.58774894548119605</c:v>
                </c:pt>
                <c:pt idx="5937">
                  <c:v>-0.60323580340483995</c:v>
                </c:pt>
                <c:pt idx="5938">
                  <c:v>-0.61771391070855897</c:v>
                </c:pt>
                <c:pt idx="5939">
                  <c:v>-0.62987619451537502</c:v>
                </c:pt>
                <c:pt idx="5940">
                  <c:v>-0.63950979409218101</c:v>
                </c:pt>
                <c:pt idx="5941">
                  <c:v>-0.64752447696589799</c:v>
                </c:pt>
                <c:pt idx="5942">
                  <c:v>-0.65392768964806902</c:v>
                </c:pt>
                <c:pt idx="5943">
                  <c:v>-0.65874499406782505</c:v>
                </c:pt>
                <c:pt idx="5944">
                  <c:v>-0.66153058942616505</c:v>
                </c:pt>
                <c:pt idx="5945">
                  <c:v>-0.66240151570292705</c:v>
                </c:pt>
                <c:pt idx="5946">
                  <c:v>-0.66224838900193295</c:v>
                </c:pt>
                <c:pt idx="5947">
                  <c:v>-0.66147620137126895</c:v>
                </c:pt>
                <c:pt idx="5948">
                  <c:v>-0.66040490651309403</c:v>
                </c:pt>
                <c:pt idx="5949">
                  <c:v>-0.65981560884811996</c:v>
                </c:pt>
                <c:pt idx="5950">
                  <c:v>-0.66023397531906203</c:v>
                </c:pt>
                <c:pt idx="5951">
                  <c:v>-0.66057508029109901</c:v>
                </c:pt>
                <c:pt idx="5952">
                  <c:v>-0.66019022233777802</c:v>
                </c:pt>
                <c:pt idx="5953">
                  <c:v>-0.65901905767528801</c:v>
                </c:pt>
                <c:pt idx="5954">
                  <c:v>-0.65733889857894401</c:v>
                </c:pt>
                <c:pt idx="5955">
                  <c:v>-0.65654882701767803</c:v>
                </c:pt>
                <c:pt idx="5956">
                  <c:v>-0.65743030586438</c:v>
                </c:pt>
                <c:pt idx="5957">
                  <c:v>-0.66033318609579505</c:v>
                </c:pt>
                <c:pt idx="5958">
                  <c:v>-0.66505377053602599</c:v>
                </c:pt>
                <c:pt idx="5959">
                  <c:v>-0.67174338195527195</c:v>
                </c:pt>
                <c:pt idx="5960">
                  <c:v>-0.68098156178987901</c:v>
                </c:pt>
                <c:pt idx="5961">
                  <c:v>-0.69190416797875098</c:v>
                </c:pt>
                <c:pt idx="5962">
                  <c:v>-0.70256776193943304</c:v>
                </c:pt>
                <c:pt idx="5963">
                  <c:v>-0.71148970140043499</c:v>
                </c:pt>
                <c:pt idx="5964">
                  <c:v>-0.71831204634384405</c:v>
                </c:pt>
                <c:pt idx="5965">
                  <c:v>-0.72280438438781502</c:v>
                </c:pt>
                <c:pt idx="5966">
                  <c:v>-0.72412746897157299</c:v>
                </c:pt>
                <c:pt idx="5967">
                  <c:v>-0.72124460207910002</c:v>
                </c:pt>
                <c:pt idx="5968">
                  <c:v>-0.71369909255226804</c:v>
                </c:pt>
                <c:pt idx="5969">
                  <c:v>-0.70118523916894004</c:v>
                </c:pt>
                <c:pt idx="5970">
                  <c:v>-0.68492007126209997</c:v>
                </c:pt>
                <c:pt idx="5971">
                  <c:v>-0.667396182407615</c:v>
                </c:pt>
                <c:pt idx="5972">
                  <c:v>-0.65006857982331201</c:v>
                </c:pt>
                <c:pt idx="5973">
                  <c:v>-0.63376814889353705</c:v>
                </c:pt>
                <c:pt idx="5974">
                  <c:v>-0.61893485947012805</c:v>
                </c:pt>
                <c:pt idx="5975">
                  <c:v>-0.60558485901520798</c:v>
                </c:pt>
                <c:pt idx="5976">
                  <c:v>-0.59315451712046297</c:v>
                </c:pt>
                <c:pt idx="5977">
                  <c:v>-0.58122324182812102</c:v>
                </c:pt>
                <c:pt idx="5978">
                  <c:v>-0.57016728271560901</c:v>
                </c:pt>
                <c:pt idx="5979">
                  <c:v>-0.56053813609993497</c:v>
                </c:pt>
                <c:pt idx="5980">
                  <c:v>-0.55302946182301005</c:v>
                </c:pt>
                <c:pt idx="5981">
                  <c:v>-0.54729776983909795</c:v>
                </c:pt>
                <c:pt idx="5982">
                  <c:v>-0.54215138954433295</c:v>
                </c:pt>
                <c:pt idx="5983">
                  <c:v>-0.53686608057034602</c:v>
                </c:pt>
                <c:pt idx="5984">
                  <c:v>-0.53074940173615404</c:v>
                </c:pt>
                <c:pt idx="5985">
                  <c:v>-0.52369743771672905</c:v>
                </c:pt>
                <c:pt idx="5986">
                  <c:v>-0.51530889986823702</c:v>
                </c:pt>
                <c:pt idx="5987">
                  <c:v>-0.50434209025378196</c:v>
                </c:pt>
                <c:pt idx="5988">
                  <c:v>-0.49011535734540601</c:v>
                </c:pt>
                <c:pt idx="5989">
                  <c:v>-0.47344166774499002</c:v>
                </c:pt>
                <c:pt idx="5990">
                  <c:v>-0.45596982911671802</c:v>
                </c:pt>
                <c:pt idx="5991">
                  <c:v>-0.43840777921555801</c:v>
                </c:pt>
                <c:pt idx="5992">
                  <c:v>-0.42058953498839102</c:v>
                </c:pt>
                <c:pt idx="5993">
                  <c:v>-0.40202646814429099</c:v>
                </c:pt>
                <c:pt idx="5994">
                  <c:v>-0.38307171973398002</c:v>
                </c:pt>
                <c:pt idx="5995">
                  <c:v>-0.364883239458137</c:v>
                </c:pt>
                <c:pt idx="5996">
                  <c:v>-0.34881199185818701</c:v>
                </c:pt>
                <c:pt idx="5997">
                  <c:v>-0.33556503736336801</c:v>
                </c:pt>
                <c:pt idx="5998">
                  <c:v>-0.32452572290951298</c:v>
                </c:pt>
                <c:pt idx="5999">
                  <c:v>-0.31503895086540801</c:v>
                </c:pt>
                <c:pt idx="6000">
                  <c:v>-0.30649832395023702</c:v>
                </c:pt>
                <c:pt idx="6001">
                  <c:v>-0.29797129879399797</c:v>
                </c:pt>
                <c:pt idx="6002">
                  <c:v>-0.28854752932091599</c:v>
                </c:pt>
                <c:pt idx="6003">
                  <c:v>-0.27785466719736801</c:v>
                </c:pt>
                <c:pt idx="6004">
                  <c:v>-0.26529436706123999</c:v>
                </c:pt>
                <c:pt idx="6005">
                  <c:v>-0.25123862643830402</c:v>
                </c:pt>
                <c:pt idx="6006">
                  <c:v>-0.23741946123346599</c:v>
                </c:pt>
                <c:pt idx="6007">
                  <c:v>-0.225002918979336</c:v>
                </c:pt>
                <c:pt idx="6008">
                  <c:v>-0.21454042490015099</c:v>
                </c:pt>
                <c:pt idx="6009">
                  <c:v>-0.20492161427542699</c:v>
                </c:pt>
                <c:pt idx="6010">
                  <c:v>-0.19455268280350299</c:v>
                </c:pt>
                <c:pt idx="6011">
                  <c:v>-0.18396182202637501</c:v>
                </c:pt>
                <c:pt idx="6012">
                  <c:v>-0.174971890441593</c:v>
                </c:pt>
                <c:pt idx="6013">
                  <c:v>-0.16769296475592699</c:v>
                </c:pt>
                <c:pt idx="6014">
                  <c:v>-0.15998727198971299</c:v>
                </c:pt>
                <c:pt idx="6015">
                  <c:v>-0.149965310007632</c:v>
                </c:pt>
                <c:pt idx="6016">
                  <c:v>-0.136554358269774</c:v>
                </c:pt>
                <c:pt idx="6017">
                  <c:v>-0.11930553355086</c:v>
                </c:pt>
                <c:pt idx="6018">
                  <c:v>-9.8286683264497507E-2</c:v>
                </c:pt>
                <c:pt idx="6019">
                  <c:v>-7.4700488627090597E-2</c:v>
                </c:pt>
                <c:pt idx="6020">
                  <c:v>-5.0225960314754702E-2</c:v>
                </c:pt>
                <c:pt idx="6021">
                  <c:v>-2.5778110325862299E-2</c:v>
                </c:pt>
                <c:pt idx="6022">
                  <c:v>-2.1960898510398198E-3</c:v>
                </c:pt>
                <c:pt idx="6023">
                  <c:v>1.9839946188116599E-2</c:v>
                </c:pt>
                <c:pt idx="6024">
                  <c:v>4.05725270431532E-2</c:v>
                </c:pt>
                <c:pt idx="6025">
                  <c:v>5.9628955663045401E-2</c:v>
                </c:pt>
                <c:pt idx="6026">
                  <c:v>7.5393941154036304E-2</c:v>
                </c:pt>
                <c:pt idx="6027">
                  <c:v>8.7274485481481895E-2</c:v>
                </c:pt>
                <c:pt idx="6028">
                  <c:v>9.5581977543321303E-2</c:v>
                </c:pt>
                <c:pt idx="6029">
                  <c:v>0.10108646126611601</c:v>
                </c:pt>
                <c:pt idx="6030">
                  <c:v>0.10437194342837899</c:v>
                </c:pt>
                <c:pt idx="6031">
                  <c:v>0.106145833460892</c:v>
                </c:pt>
                <c:pt idx="6032">
                  <c:v>0.107700995544165</c:v>
                </c:pt>
                <c:pt idx="6033">
                  <c:v>0.1095469671738</c:v>
                </c:pt>
                <c:pt idx="6034">
                  <c:v>0.11157103544541</c:v>
                </c:pt>
                <c:pt idx="6035">
                  <c:v>0.114251068449353</c:v>
                </c:pt>
                <c:pt idx="6036">
                  <c:v>0.118502148114634</c:v>
                </c:pt>
                <c:pt idx="6037">
                  <c:v>0.12415116554653099</c:v>
                </c:pt>
                <c:pt idx="6038">
                  <c:v>0.13104377346068299</c:v>
                </c:pt>
                <c:pt idx="6039">
                  <c:v>0.13915629270016899</c:v>
                </c:pt>
                <c:pt idx="6040">
                  <c:v>0.14798140419042999</c:v>
                </c:pt>
                <c:pt idx="6041">
                  <c:v>0.157154518161852</c:v>
                </c:pt>
                <c:pt idx="6042">
                  <c:v>0.16690168863907101</c:v>
                </c:pt>
                <c:pt idx="6043">
                  <c:v>0.177627841248853</c:v>
                </c:pt>
                <c:pt idx="6044">
                  <c:v>0.18866871245814701</c:v>
                </c:pt>
                <c:pt idx="6045">
                  <c:v>0.19891940995943799</c:v>
                </c:pt>
                <c:pt idx="6046">
                  <c:v>0.208193584470455</c:v>
                </c:pt>
                <c:pt idx="6047">
                  <c:v>0.217799590146001</c:v>
                </c:pt>
                <c:pt idx="6048">
                  <c:v>0.22887964398593399</c:v>
                </c:pt>
                <c:pt idx="6049">
                  <c:v>0.241784247511764</c:v>
                </c:pt>
                <c:pt idx="6050">
                  <c:v>0.25652912046753701</c:v>
                </c:pt>
                <c:pt idx="6051">
                  <c:v>0.27242709251967701</c:v>
                </c:pt>
                <c:pt idx="6052">
                  <c:v>0.28900502936046901</c:v>
                </c:pt>
                <c:pt idx="6053">
                  <c:v>0.30579488630044999</c:v>
                </c:pt>
                <c:pt idx="6054">
                  <c:v>0.32165473278218698</c:v>
                </c:pt>
                <c:pt idx="6055">
                  <c:v>0.33637544552800103</c:v>
                </c:pt>
                <c:pt idx="6056">
                  <c:v>0.34918236551089499</c:v>
                </c:pt>
                <c:pt idx="6057">
                  <c:v>0.35886292501491501</c:v>
                </c:pt>
                <c:pt idx="6058">
                  <c:v>0.36547022145963398</c:v>
                </c:pt>
                <c:pt idx="6059">
                  <c:v>0.36984328974823799</c:v>
                </c:pt>
                <c:pt idx="6060">
                  <c:v>0.37262396743098403</c:v>
                </c:pt>
                <c:pt idx="6061">
                  <c:v>0.37395944727157399</c:v>
                </c:pt>
                <c:pt idx="6062">
                  <c:v>0.37481577438709102</c:v>
                </c:pt>
                <c:pt idx="6063">
                  <c:v>0.37639545112609002</c:v>
                </c:pt>
                <c:pt idx="6064">
                  <c:v>0.37862414697031899</c:v>
                </c:pt>
                <c:pt idx="6065">
                  <c:v>0.38176489637698002</c:v>
                </c:pt>
                <c:pt idx="6066">
                  <c:v>0.386014512871861</c:v>
                </c:pt>
                <c:pt idx="6067">
                  <c:v>0.390283060344292</c:v>
                </c:pt>
                <c:pt idx="6068">
                  <c:v>0.394695046499349</c:v>
                </c:pt>
                <c:pt idx="6069">
                  <c:v>0.400494512080113</c:v>
                </c:pt>
                <c:pt idx="6070">
                  <c:v>0.40703948514454302</c:v>
                </c:pt>
                <c:pt idx="6071">
                  <c:v>0.41321808011934302</c:v>
                </c:pt>
                <c:pt idx="6072">
                  <c:v>0.41854452098421502</c:v>
                </c:pt>
                <c:pt idx="6073">
                  <c:v>0.42221383333393803</c:v>
                </c:pt>
                <c:pt idx="6074">
                  <c:v>0.42381982686189001</c:v>
                </c:pt>
                <c:pt idx="6075">
                  <c:v>0.42326215358820402</c:v>
                </c:pt>
                <c:pt idx="6076">
                  <c:v>0.42107555042188399</c:v>
                </c:pt>
                <c:pt idx="6077">
                  <c:v>0.41890456873482801</c:v>
                </c:pt>
                <c:pt idx="6078">
                  <c:v>0.41793980049173102</c:v>
                </c:pt>
                <c:pt idx="6079">
                  <c:v>0.41800417652840399</c:v>
                </c:pt>
                <c:pt idx="6080">
                  <c:v>0.41885961834386798</c:v>
                </c:pt>
                <c:pt idx="6081">
                  <c:v>0.42081822295813798</c:v>
                </c:pt>
                <c:pt idx="6082">
                  <c:v>0.42500548758357298</c:v>
                </c:pt>
                <c:pt idx="6083">
                  <c:v>0.43180716280247899</c:v>
                </c:pt>
                <c:pt idx="6084">
                  <c:v>0.44042840360407098</c:v>
                </c:pt>
                <c:pt idx="6085">
                  <c:v>0.45123886609344699</c:v>
                </c:pt>
                <c:pt idx="6086">
                  <c:v>0.46492404434059897</c:v>
                </c:pt>
                <c:pt idx="6087">
                  <c:v>0.480449322373799</c:v>
                </c:pt>
                <c:pt idx="6088">
                  <c:v>0.496293909110609</c:v>
                </c:pt>
                <c:pt idx="6089">
                  <c:v>0.51111667719549003</c:v>
                </c:pt>
                <c:pt idx="6090">
                  <c:v>0.52467800626915095</c:v>
                </c:pt>
                <c:pt idx="6091">
                  <c:v>0.53672324704963903</c:v>
                </c:pt>
                <c:pt idx="6092">
                  <c:v>0.546965965839325</c:v>
                </c:pt>
                <c:pt idx="6093">
                  <c:v>0.556059889912907</c:v>
                </c:pt>
                <c:pt idx="6094">
                  <c:v>0.564413130461486</c:v>
                </c:pt>
                <c:pt idx="6095">
                  <c:v>0.57173746218395305</c:v>
                </c:pt>
                <c:pt idx="6096">
                  <c:v>0.57707303582025904</c:v>
                </c:pt>
                <c:pt idx="6097">
                  <c:v>0.58030677463882296</c:v>
                </c:pt>
                <c:pt idx="6098">
                  <c:v>0.58235777582426096</c:v>
                </c:pt>
                <c:pt idx="6099">
                  <c:v>0.58379001166837696</c:v>
                </c:pt>
                <c:pt idx="6100">
                  <c:v>0.58460334425377003</c:v>
                </c:pt>
                <c:pt idx="6101">
                  <c:v>0.58394735974492396</c:v>
                </c:pt>
                <c:pt idx="6102">
                  <c:v>0.58100009301085098</c:v>
                </c:pt>
                <c:pt idx="6103">
                  <c:v>0.57625661738282796</c:v>
                </c:pt>
                <c:pt idx="6104">
                  <c:v>0.57055260789347795</c:v>
                </c:pt>
                <c:pt idx="6105">
                  <c:v>0.56397096664503099</c:v>
                </c:pt>
                <c:pt idx="6106">
                  <c:v>0.55672274128511001</c:v>
                </c:pt>
                <c:pt idx="6107">
                  <c:v>0.54901778226211995</c:v>
                </c:pt>
                <c:pt idx="6108">
                  <c:v>0.54125777626869098</c:v>
                </c:pt>
                <c:pt idx="6109">
                  <c:v>0.53334119683432901</c:v>
                </c:pt>
                <c:pt idx="6110">
                  <c:v>0.52376780223419495</c:v>
                </c:pt>
                <c:pt idx="6111">
                  <c:v>0.51246834884886605</c:v>
                </c:pt>
                <c:pt idx="6112">
                  <c:v>0.49999853554041901</c:v>
                </c:pt>
                <c:pt idx="6113">
                  <c:v>0.48730682383514301</c:v>
                </c:pt>
                <c:pt idx="6114">
                  <c:v>0.47574816611663601</c:v>
                </c:pt>
                <c:pt idx="6115">
                  <c:v>0.46522868699896203</c:v>
                </c:pt>
                <c:pt idx="6116">
                  <c:v>0.45556099115502302</c:v>
                </c:pt>
                <c:pt idx="6117">
                  <c:v>0.44750064792917599</c:v>
                </c:pt>
                <c:pt idx="6118">
                  <c:v>0.44153429129092497</c:v>
                </c:pt>
                <c:pt idx="6119">
                  <c:v>0.43621117196431197</c:v>
                </c:pt>
                <c:pt idx="6120">
                  <c:v>0.42945604147105598</c:v>
                </c:pt>
                <c:pt idx="6121">
                  <c:v>0.421803240209149</c:v>
                </c:pt>
                <c:pt idx="6122">
                  <c:v>0.41536614733211202</c:v>
                </c:pt>
                <c:pt idx="6123">
                  <c:v>0.41058912206384801</c:v>
                </c:pt>
                <c:pt idx="6124">
                  <c:v>0.40719809577062499</c:v>
                </c:pt>
                <c:pt idx="6125">
                  <c:v>0.40537311673794302</c:v>
                </c:pt>
                <c:pt idx="6126">
                  <c:v>0.405067887294074</c:v>
                </c:pt>
                <c:pt idx="6127">
                  <c:v>0.40579939353327099</c:v>
                </c:pt>
                <c:pt idx="6128">
                  <c:v>0.40765591609131802</c:v>
                </c:pt>
                <c:pt idx="6129">
                  <c:v>0.41099382954066999</c:v>
                </c:pt>
                <c:pt idx="6130">
                  <c:v>0.41501660095047599</c:v>
                </c:pt>
                <c:pt idx="6131">
                  <c:v>0.418001021106014</c:v>
                </c:pt>
                <c:pt idx="6132">
                  <c:v>0.41916096542545001</c:v>
                </c:pt>
                <c:pt idx="6133">
                  <c:v>0.41892457467285599</c:v>
                </c:pt>
                <c:pt idx="6134">
                  <c:v>0.41751657220353899</c:v>
                </c:pt>
                <c:pt idx="6135">
                  <c:v>0.41484467674523101</c:v>
                </c:pt>
                <c:pt idx="6136">
                  <c:v>0.410290298346283</c:v>
                </c:pt>
                <c:pt idx="6137">
                  <c:v>0.40331376025536803</c:v>
                </c:pt>
                <c:pt idx="6138">
                  <c:v>0.394585052832234</c:v>
                </c:pt>
                <c:pt idx="6139">
                  <c:v>0.38492176046103899</c:v>
                </c:pt>
                <c:pt idx="6140">
                  <c:v>0.37478745064255597</c:v>
                </c:pt>
                <c:pt idx="6141">
                  <c:v>0.36472057763357202</c:v>
                </c:pt>
                <c:pt idx="6142">
                  <c:v>0.35476135755813198</c:v>
                </c:pt>
                <c:pt idx="6143">
                  <c:v>0.34434181319642698</c:v>
                </c:pt>
                <c:pt idx="6144">
                  <c:v>0.332718573713435</c:v>
                </c:pt>
                <c:pt idx="6145">
                  <c:v>0.32065116564112101</c:v>
                </c:pt>
                <c:pt idx="6146">
                  <c:v>0.30981428171352399</c:v>
                </c:pt>
                <c:pt idx="6147">
                  <c:v>0.300117286844088</c:v>
                </c:pt>
                <c:pt idx="6148">
                  <c:v>0.29076086875362001</c:v>
                </c:pt>
                <c:pt idx="6149">
                  <c:v>0.28147391928287302</c:v>
                </c:pt>
                <c:pt idx="6150">
                  <c:v>0.27219857671732101</c:v>
                </c:pt>
                <c:pt idx="6151">
                  <c:v>0.262843788831369</c:v>
                </c:pt>
                <c:pt idx="6152">
                  <c:v>0.25355081789337403</c:v>
                </c:pt>
                <c:pt idx="6153">
                  <c:v>0.24468643230279599</c:v>
                </c:pt>
                <c:pt idx="6154">
                  <c:v>0.236153077986134</c:v>
                </c:pt>
                <c:pt idx="6155">
                  <c:v>0.22742173587194001</c:v>
                </c:pt>
                <c:pt idx="6156">
                  <c:v>0.21844982508400401</c:v>
                </c:pt>
                <c:pt idx="6157">
                  <c:v>0.209346208827004</c:v>
                </c:pt>
                <c:pt idx="6158">
                  <c:v>0.19919468505822899</c:v>
                </c:pt>
                <c:pt idx="6159">
                  <c:v>0.18722240988886801</c:v>
                </c:pt>
                <c:pt idx="6160">
                  <c:v>0.17441053008804</c:v>
                </c:pt>
                <c:pt idx="6161">
                  <c:v>0.16174233301193999</c:v>
                </c:pt>
                <c:pt idx="6162">
                  <c:v>0.148797022622634</c:v>
                </c:pt>
                <c:pt idx="6163">
                  <c:v>0.135543542395682</c:v>
                </c:pt>
                <c:pt idx="6164">
                  <c:v>0.12239647326910701</c:v>
                </c:pt>
                <c:pt idx="6165">
                  <c:v>0.108972273252795</c:v>
                </c:pt>
                <c:pt idx="6166">
                  <c:v>9.5525366861233696E-2</c:v>
                </c:pt>
                <c:pt idx="6167">
                  <c:v>8.2415408527255402E-2</c:v>
                </c:pt>
                <c:pt idx="6168">
                  <c:v>6.8977765864586496E-2</c:v>
                </c:pt>
                <c:pt idx="6169">
                  <c:v>5.4871909367822297E-2</c:v>
                </c:pt>
                <c:pt idx="6170">
                  <c:v>4.0204695836209198E-2</c:v>
                </c:pt>
                <c:pt idx="6171">
                  <c:v>2.55947736093395E-2</c:v>
                </c:pt>
                <c:pt idx="6172">
                  <c:v>1.1442040056320799E-2</c:v>
                </c:pt>
                <c:pt idx="6173">
                  <c:v>-1.8605044172387501E-3</c:v>
                </c:pt>
                <c:pt idx="6174">
                  <c:v>-1.32571120227148E-2</c:v>
                </c:pt>
                <c:pt idx="6175">
                  <c:v>-2.2214587067047299E-2</c:v>
                </c:pt>
                <c:pt idx="6176">
                  <c:v>-2.9071321550558998E-2</c:v>
                </c:pt>
                <c:pt idx="6177">
                  <c:v>-3.4494598107083198E-2</c:v>
                </c:pt>
                <c:pt idx="6178">
                  <c:v>-3.90690726074234E-2</c:v>
                </c:pt>
                <c:pt idx="6179">
                  <c:v>-4.2544702113500601E-2</c:v>
                </c:pt>
                <c:pt idx="6180">
                  <c:v>-4.4474111918115601E-2</c:v>
                </c:pt>
                <c:pt idx="6181">
                  <c:v>-4.43565111498457E-2</c:v>
                </c:pt>
                <c:pt idx="6182">
                  <c:v>-4.1757133928589603E-2</c:v>
                </c:pt>
                <c:pt idx="6183">
                  <c:v>-3.5908536911119802E-2</c:v>
                </c:pt>
                <c:pt idx="6184">
                  <c:v>-2.7033842421064099E-2</c:v>
                </c:pt>
                <c:pt idx="6185">
                  <c:v>-1.6960779164712701E-2</c:v>
                </c:pt>
                <c:pt idx="6186">
                  <c:v>-7.0596551445251702E-3</c:v>
                </c:pt>
                <c:pt idx="6187">
                  <c:v>2.1455747999911002E-3</c:v>
                </c:pt>
                <c:pt idx="6188">
                  <c:v>1.06815008266862E-2</c:v>
                </c:pt>
                <c:pt idx="6189">
                  <c:v>1.82901309597059E-2</c:v>
                </c:pt>
                <c:pt idx="6190">
                  <c:v>2.4079845491195299E-2</c:v>
                </c:pt>
                <c:pt idx="6191">
                  <c:v>2.7480326624254099E-2</c:v>
                </c:pt>
                <c:pt idx="6192">
                  <c:v>2.78426410215558E-2</c:v>
                </c:pt>
                <c:pt idx="6193">
                  <c:v>2.5243997602554399E-2</c:v>
                </c:pt>
                <c:pt idx="6194">
                  <c:v>2.1384527252973101E-2</c:v>
                </c:pt>
                <c:pt idx="6195">
                  <c:v>1.64924304995136E-2</c:v>
                </c:pt>
                <c:pt idx="6196">
                  <c:v>9.1094532159371692E-3</c:v>
                </c:pt>
                <c:pt idx="6197">
                  <c:v>-1.72208263589409E-3</c:v>
                </c:pt>
                <c:pt idx="6198">
                  <c:v>-1.6096209682773401E-2</c:v>
                </c:pt>
                <c:pt idx="6199">
                  <c:v>-3.4613392245114699E-2</c:v>
                </c:pt>
                <c:pt idx="6200">
                  <c:v>-5.8282714491683797E-2</c:v>
                </c:pt>
                <c:pt idx="6201">
                  <c:v>-8.6401747356902703E-2</c:v>
                </c:pt>
                <c:pt idx="6202">
                  <c:v>-0.116909751238975</c:v>
                </c:pt>
                <c:pt idx="6203">
                  <c:v>-0.147785416465299</c:v>
                </c:pt>
                <c:pt idx="6204">
                  <c:v>-0.177147799251548</c:v>
                </c:pt>
                <c:pt idx="6205">
                  <c:v>-0.20379288509355001</c:v>
                </c:pt>
                <c:pt idx="6206">
                  <c:v>-0.227379949266411</c:v>
                </c:pt>
                <c:pt idx="6207">
                  <c:v>-0.247290943679532</c:v>
                </c:pt>
                <c:pt idx="6208">
                  <c:v>-0.262823503616684</c:v>
                </c:pt>
                <c:pt idx="6209">
                  <c:v>-0.27432835656916499</c:v>
                </c:pt>
                <c:pt idx="6210">
                  <c:v>-0.28178763770762899</c:v>
                </c:pt>
                <c:pt idx="6211">
                  <c:v>-0.28535797999225498</c:v>
                </c:pt>
                <c:pt idx="6212">
                  <c:v>-0.28573283828670099</c:v>
                </c:pt>
                <c:pt idx="6213">
                  <c:v>-0.283513418880387</c:v>
                </c:pt>
                <c:pt idx="6214">
                  <c:v>-0.27907955043059801</c:v>
                </c:pt>
                <c:pt idx="6215">
                  <c:v>-0.273088038810818</c:v>
                </c:pt>
                <c:pt idx="6216">
                  <c:v>-0.26702937783451902</c:v>
                </c:pt>
                <c:pt idx="6217">
                  <c:v>-0.26121921161752598</c:v>
                </c:pt>
                <c:pt idx="6218">
                  <c:v>-0.25510908001035498</c:v>
                </c:pt>
                <c:pt idx="6219">
                  <c:v>-0.24810865215324901</c:v>
                </c:pt>
                <c:pt idx="6220">
                  <c:v>-0.24127429558865601</c:v>
                </c:pt>
                <c:pt idx="6221">
                  <c:v>-0.236245491968745</c:v>
                </c:pt>
                <c:pt idx="6222">
                  <c:v>-0.23256777741061799</c:v>
                </c:pt>
                <c:pt idx="6223">
                  <c:v>-0.23075688388866999</c:v>
                </c:pt>
                <c:pt idx="6224">
                  <c:v>-0.23312902947543401</c:v>
                </c:pt>
                <c:pt idx="6225">
                  <c:v>-0.240431858622043</c:v>
                </c:pt>
                <c:pt idx="6226">
                  <c:v>-0.25044740830311202</c:v>
                </c:pt>
                <c:pt idx="6227">
                  <c:v>-0.26194537153075798</c:v>
                </c:pt>
                <c:pt idx="6228">
                  <c:v>-0.27585781774660301</c:v>
                </c:pt>
                <c:pt idx="6229">
                  <c:v>-0.29221149455600998</c:v>
                </c:pt>
                <c:pt idx="6230">
                  <c:v>-0.31021972525993702</c:v>
                </c:pt>
                <c:pt idx="6231">
                  <c:v>-0.32913348841690199</c:v>
                </c:pt>
                <c:pt idx="6232">
                  <c:v>-0.34766102237081797</c:v>
                </c:pt>
                <c:pt idx="6233">
                  <c:v>-0.36461942472039499</c:v>
                </c:pt>
                <c:pt idx="6234">
                  <c:v>-0.37996506565307903</c:v>
                </c:pt>
                <c:pt idx="6235">
                  <c:v>-0.39281683970181003</c:v>
                </c:pt>
                <c:pt idx="6236">
                  <c:v>-0.40118221124423697</c:v>
                </c:pt>
                <c:pt idx="6237">
                  <c:v>-0.40481012035057401</c:v>
                </c:pt>
                <c:pt idx="6238">
                  <c:v>-0.40451543144489999</c:v>
                </c:pt>
                <c:pt idx="6239">
                  <c:v>-0.40082461013991599</c:v>
                </c:pt>
                <c:pt idx="6240">
                  <c:v>-0.39416980636094401</c:v>
                </c:pt>
                <c:pt idx="6241">
                  <c:v>-0.38558434320570001</c:v>
                </c:pt>
                <c:pt idx="6242">
                  <c:v>-0.37574894261213099</c:v>
                </c:pt>
                <c:pt idx="6243">
                  <c:v>-0.36417415584324597</c:v>
                </c:pt>
                <c:pt idx="6244">
                  <c:v>-0.35111758339933502</c:v>
                </c:pt>
                <c:pt idx="6245">
                  <c:v>-0.33734946056427001</c:v>
                </c:pt>
                <c:pt idx="6246">
                  <c:v>-0.32327433391438498</c:v>
                </c:pt>
                <c:pt idx="6247">
                  <c:v>-0.30994273766715902</c:v>
                </c:pt>
                <c:pt idx="6248">
                  <c:v>-0.29960886515502899</c:v>
                </c:pt>
                <c:pt idx="6249">
                  <c:v>-0.29374996192927499</c:v>
                </c:pt>
                <c:pt idx="6250">
                  <c:v>-0.29197706827370501</c:v>
                </c:pt>
                <c:pt idx="6251">
                  <c:v>-0.29362761903895601</c:v>
                </c:pt>
                <c:pt idx="6252">
                  <c:v>-0.29698749974608002</c:v>
                </c:pt>
                <c:pt idx="6253">
                  <c:v>-0.30170489227306901</c:v>
                </c:pt>
                <c:pt idx="6254">
                  <c:v>-0.30937487904509797</c:v>
                </c:pt>
                <c:pt idx="6255">
                  <c:v>-0.32068841827911898</c:v>
                </c:pt>
                <c:pt idx="6256">
                  <c:v>-0.336503181416825</c:v>
                </c:pt>
                <c:pt idx="6257">
                  <c:v>-0.35577390585212398</c:v>
                </c:pt>
                <c:pt idx="6258">
                  <c:v>-0.37688913934493701</c:v>
                </c:pt>
                <c:pt idx="6259">
                  <c:v>-0.39982017361606498</c:v>
                </c:pt>
                <c:pt idx="6260">
                  <c:v>-0.42429989383569</c:v>
                </c:pt>
                <c:pt idx="6261">
                  <c:v>-0.449187264470297</c:v>
                </c:pt>
                <c:pt idx="6262">
                  <c:v>-0.472552230343743</c:v>
                </c:pt>
                <c:pt idx="6263">
                  <c:v>-0.49187457780486099</c:v>
                </c:pt>
                <c:pt idx="6264">
                  <c:v>-0.50625331015402497</c:v>
                </c:pt>
                <c:pt idx="6265">
                  <c:v>-0.51705728634811199</c:v>
                </c:pt>
                <c:pt idx="6266">
                  <c:v>-0.52483626878411704</c:v>
                </c:pt>
                <c:pt idx="6267">
                  <c:v>-0.52869751892662298</c:v>
                </c:pt>
                <c:pt idx="6268">
                  <c:v>-0.528400390117855</c:v>
                </c:pt>
                <c:pt idx="6269">
                  <c:v>-0.52508883429944997</c:v>
                </c:pt>
                <c:pt idx="6270">
                  <c:v>-0.51926926563069797</c:v>
                </c:pt>
                <c:pt idx="6271">
                  <c:v>-0.51108804842336297</c:v>
                </c:pt>
                <c:pt idx="6272">
                  <c:v>-0.50212404858633197</c:v>
                </c:pt>
                <c:pt idx="6273">
                  <c:v>-0.493636585148161</c:v>
                </c:pt>
                <c:pt idx="6274">
                  <c:v>-0.48563099010819699</c:v>
                </c:pt>
                <c:pt idx="6275">
                  <c:v>-0.47823514071483902</c:v>
                </c:pt>
                <c:pt idx="6276">
                  <c:v>-0.47167959639081303</c:v>
                </c:pt>
                <c:pt idx="6277">
                  <c:v>-0.46656457972534798</c:v>
                </c:pt>
                <c:pt idx="6278">
                  <c:v>-0.46380035482238002</c:v>
                </c:pt>
                <c:pt idx="6279">
                  <c:v>-0.46290659019630298</c:v>
                </c:pt>
                <c:pt idx="6280">
                  <c:v>-0.46231885937897899</c:v>
                </c:pt>
                <c:pt idx="6281">
                  <c:v>-0.46104997795879898</c:v>
                </c:pt>
                <c:pt idx="6282">
                  <c:v>-0.45838902128346498</c:v>
                </c:pt>
                <c:pt idx="6283">
                  <c:v>-0.45366423695075397</c:v>
                </c:pt>
                <c:pt idx="6284">
                  <c:v>-0.446731521982633</c:v>
                </c:pt>
                <c:pt idx="6285">
                  <c:v>-0.43763636095493602</c:v>
                </c:pt>
                <c:pt idx="6286">
                  <c:v>-0.42709350630542398</c:v>
                </c:pt>
                <c:pt idx="6287">
                  <c:v>-0.41605523050028098</c:v>
                </c:pt>
                <c:pt idx="6288">
                  <c:v>-0.40530968246192001</c:v>
                </c:pt>
                <c:pt idx="6289">
                  <c:v>-0.39608737710202901</c:v>
                </c:pt>
                <c:pt idx="6290">
                  <c:v>-0.38811872679707698</c:v>
                </c:pt>
                <c:pt idx="6291">
                  <c:v>-0.38001399373254602</c:v>
                </c:pt>
                <c:pt idx="6292">
                  <c:v>-0.37185181738387901</c:v>
                </c:pt>
                <c:pt idx="6293">
                  <c:v>-0.36478120551035897</c:v>
                </c:pt>
                <c:pt idx="6294">
                  <c:v>-0.359554983024861</c:v>
                </c:pt>
                <c:pt idx="6295">
                  <c:v>-0.356023479279308</c:v>
                </c:pt>
                <c:pt idx="6296">
                  <c:v>-0.35382643520879298</c:v>
                </c:pt>
                <c:pt idx="6297">
                  <c:v>-0.35268500033410199</c:v>
                </c:pt>
                <c:pt idx="6298">
                  <c:v>-0.35213554965218002</c:v>
                </c:pt>
                <c:pt idx="6299">
                  <c:v>-0.35254881462255</c:v>
                </c:pt>
                <c:pt idx="6300">
                  <c:v>-0.35328177880119699</c:v>
                </c:pt>
                <c:pt idx="6301">
                  <c:v>-0.35285001740850502</c:v>
                </c:pt>
                <c:pt idx="6302">
                  <c:v>-0.351095493509752</c:v>
                </c:pt>
                <c:pt idx="6303">
                  <c:v>-0.34822179200171899</c:v>
                </c:pt>
                <c:pt idx="6304">
                  <c:v>-0.34432834512350702</c:v>
                </c:pt>
                <c:pt idx="6305">
                  <c:v>-0.33848382171864</c:v>
                </c:pt>
                <c:pt idx="6306">
                  <c:v>-0.32958344797563999</c:v>
                </c:pt>
                <c:pt idx="6307">
                  <c:v>-0.31780296792121299</c:v>
                </c:pt>
                <c:pt idx="6308">
                  <c:v>-0.303917531754408</c:v>
                </c:pt>
                <c:pt idx="6309">
                  <c:v>-0.28897461762690901</c:v>
                </c:pt>
                <c:pt idx="6310">
                  <c:v>-0.27469270850211203</c:v>
                </c:pt>
                <c:pt idx="6311">
                  <c:v>-0.26200937355652498</c:v>
                </c:pt>
                <c:pt idx="6312">
                  <c:v>-0.25101735716582901</c:v>
                </c:pt>
                <c:pt idx="6313">
                  <c:v>-0.24204845241960299</c:v>
                </c:pt>
                <c:pt idx="6314">
                  <c:v>-0.236078007656054</c:v>
                </c:pt>
                <c:pt idx="6315">
                  <c:v>-0.23374530470877</c:v>
                </c:pt>
                <c:pt idx="6316">
                  <c:v>-0.23318780375874601</c:v>
                </c:pt>
                <c:pt idx="6317">
                  <c:v>-0.232871640770732</c:v>
                </c:pt>
                <c:pt idx="6318">
                  <c:v>-0.23317512222864401</c:v>
                </c:pt>
                <c:pt idx="6319">
                  <c:v>-0.23412428768044599</c:v>
                </c:pt>
                <c:pt idx="6320">
                  <c:v>-0.23541352805876301</c:v>
                </c:pt>
                <c:pt idx="6321">
                  <c:v>-0.23696476175429201</c:v>
                </c:pt>
                <c:pt idx="6322">
                  <c:v>-0.23849293033855401</c:v>
                </c:pt>
                <c:pt idx="6323">
                  <c:v>-0.24081831435620801</c:v>
                </c:pt>
                <c:pt idx="6324">
                  <c:v>-0.24382280027862199</c:v>
                </c:pt>
                <c:pt idx="6325">
                  <c:v>-0.24546772208121501</c:v>
                </c:pt>
                <c:pt idx="6326">
                  <c:v>-0.24520493349290301</c:v>
                </c:pt>
                <c:pt idx="6327">
                  <c:v>-0.24430600299324401</c:v>
                </c:pt>
                <c:pt idx="6328">
                  <c:v>-0.24318363620779401</c:v>
                </c:pt>
                <c:pt idx="6329">
                  <c:v>-0.241560638055936</c:v>
                </c:pt>
                <c:pt idx="6330">
                  <c:v>-0.239354627996229</c:v>
                </c:pt>
                <c:pt idx="6331">
                  <c:v>-0.23584739741949101</c:v>
                </c:pt>
                <c:pt idx="6332">
                  <c:v>-0.23175575188043401</c:v>
                </c:pt>
                <c:pt idx="6333">
                  <c:v>-0.22809327885675201</c:v>
                </c:pt>
                <c:pt idx="6334">
                  <c:v>-0.224549817454713</c:v>
                </c:pt>
                <c:pt idx="6335">
                  <c:v>-0.22064092492540499</c:v>
                </c:pt>
                <c:pt idx="6336">
                  <c:v>-0.21641942123266</c:v>
                </c:pt>
                <c:pt idx="6337">
                  <c:v>-0.21235932194516599</c:v>
                </c:pt>
                <c:pt idx="6338">
                  <c:v>-0.20842338272189401</c:v>
                </c:pt>
                <c:pt idx="6339">
                  <c:v>-0.203810749746554</c:v>
                </c:pt>
                <c:pt idx="6340">
                  <c:v>-0.198251498493591</c:v>
                </c:pt>
                <c:pt idx="6341">
                  <c:v>-0.192731711545888</c:v>
                </c:pt>
                <c:pt idx="6342">
                  <c:v>-0.18723597484820201</c:v>
                </c:pt>
                <c:pt idx="6343">
                  <c:v>-0.180882795425474</c:v>
                </c:pt>
                <c:pt idx="6344">
                  <c:v>-0.17406689622442201</c:v>
                </c:pt>
                <c:pt idx="6345">
                  <c:v>-0.16659629219646899</c:v>
                </c:pt>
                <c:pt idx="6346">
                  <c:v>-0.158274113853312</c:v>
                </c:pt>
                <c:pt idx="6347">
                  <c:v>-0.150158258072881</c:v>
                </c:pt>
                <c:pt idx="6348">
                  <c:v>-0.14265353874283901</c:v>
                </c:pt>
                <c:pt idx="6349">
                  <c:v>-0.135428452155132</c:v>
                </c:pt>
                <c:pt idx="6350">
                  <c:v>-0.128602320912379</c:v>
                </c:pt>
                <c:pt idx="6351">
                  <c:v>-0.122238982670323</c:v>
                </c:pt>
                <c:pt idx="6352">
                  <c:v>-0.115082411875271</c:v>
                </c:pt>
                <c:pt idx="6353">
                  <c:v>-0.10710886593114401</c:v>
                </c:pt>
                <c:pt idx="6354">
                  <c:v>-9.9477166297183603E-2</c:v>
                </c:pt>
                <c:pt idx="6355">
                  <c:v>-9.2765075674626302E-2</c:v>
                </c:pt>
                <c:pt idx="6356">
                  <c:v>-8.6236002285872304E-2</c:v>
                </c:pt>
                <c:pt idx="6357">
                  <c:v>-7.9346053642228104E-2</c:v>
                </c:pt>
                <c:pt idx="6358">
                  <c:v>-7.2391778241786206E-2</c:v>
                </c:pt>
                <c:pt idx="6359">
                  <c:v>-6.4788866699664494E-2</c:v>
                </c:pt>
                <c:pt idx="6360">
                  <c:v>-5.6381942417697499E-2</c:v>
                </c:pt>
                <c:pt idx="6361">
                  <c:v>-4.7353515811091797E-2</c:v>
                </c:pt>
                <c:pt idx="6362">
                  <c:v>-3.73695671787228E-2</c:v>
                </c:pt>
                <c:pt idx="6363">
                  <c:v>-2.5600201884169602E-2</c:v>
                </c:pt>
                <c:pt idx="6364">
                  <c:v>-1.12173186577496E-2</c:v>
                </c:pt>
                <c:pt idx="6365">
                  <c:v>5.2816304175887698E-3</c:v>
                </c:pt>
                <c:pt idx="6366">
                  <c:v>2.4016027841967099E-2</c:v>
                </c:pt>
                <c:pt idx="6367">
                  <c:v>4.5896552131683602E-2</c:v>
                </c:pt>
                <c:pt idx="6368">
                  <c:v>7.0002391027543506E-2</c:v>
                </c:pt>
                <c:pt idx="6369">
                  <c:v>9.5438487712947107E-2</c:v>
                </c:pt>
                <c:pt idx="6370">
                  <c:v>0.122449549671617</c:v>
                </c:pt>
                <c:pt idx="6371">
                  <c:v>0.15119663365946401</c:v>
                </c:pt>
                <c:pt idx="6372">
                  <c:v>0.18107483555401899</c:v>
                </c:pt>
                <c:pt idx="6373">
                  <c:v>0.209152170868809</c:v>
                </c:pt>
                <c:pt idx="6374">
                  <c:v>0.233107817726354</c:v>
                </c:pt>
                <c:pt idx="6375">
                  <c:v>0.25290390872143897</c:v>
                </c:pt>
                <c:pt idx="6376">
                  <c:v>0.26859242979588499</c:v>
                </c:pt>
                <c:pt idx="6377">
                  <c:v>0.27995358541693899</c:v>
                </c:pt>
                <c:pt idx="6378">
                  <c:v>0.28618116302289598</c:v>
                </c:pt>
                <c:pt idx="6379">
                  <c:v>0.28757042582419701</c:v>
                </c:pt>
                <c:pt idx="6380">
                  <c:v>0.28518453007246602</c:v>
                </c:pt>
                <c:pt idx="6381">
                  <c:v>0.27902758541634998</c:v>
                </c:pt>
                <c:pt idx="6382">
                  <c:v>0.26926821209294899</c:v>
                </c:pt>
                <c:pt idx="6383">
                  <c:v>0.25725635039157102</c:v>
                </c:pt>
                <c:pt idx="6384">
                  <c:v>0.244826922613881</c:v>
                </c:pt>
                <c:pt idx="6385">
                  <c:v>0.23337309449802299</c:v>
                </c:pt>
                <c:pt idx="6386">
                  <c:v>0.224017903376451</c:v>
                </c:pt>
                <c:pt idx="6387">
                  <c:v>0.21775182581375599</c:v>
                </c:pt>
                <c:pt idx="6388">
                  <c:v>0.21583970411459799</c:v>
                </c:pt>
                <c:pt idx="6389">
                  <c:v>0.21840412093425801</c:v>
                </c:pt>
                <c:pt idx="6390">
                  <c:v>0.225008929677984</c:v>
                </c:pt>
                <c:pt idx="6391">
                  <c:v>0.23512456965595499</c:v>
                </c:pt>
                <c:pt idx="6392">
                  <c:v>0.248080186075993</c:v>
                </c:pt>
                <c:pt idx="6393">
                  <c:v>0.26367454555693298</c:v>
                </c:pt>
                <c:pt idx="6394">
                  <c:v>0.28173120062495999</c:v>
                </c:pt>
                <c:pt idx="6395">
                  <c:v>0.30158514985340801</c:v>
                </c:pt>
                <c:pt idx="6396">
                  <c:v>0.32182487821083899</c:v>
                </c:pt>
                <c:pt idx="6397">
                  <c:v>0.34141056155032101</c:v>
                </c:pt>
                <c:pt idx="6398">
                  <c:v>0.36002166956194898</c:v>
                </c:pt>
                <c:pt idx="6399">
                  <c:v>0.37834271796389601</c:v>
                </c:pt>
                <c:pt idx="6400">
                  <c:v>0.396148761763644</c:v>
                </c:pt>
                <c:pt idx="6401">
                  <c:v>0.41238479621850799</c:v>
                </c:pt>
                <c:pt idx="6402">
                  <c:v>0.42644952795755398</c:v>
                </c:pt>
                <c:pt idx="6403">
                  <c:v>0.43913644602948798</c:v>
                </c:pt>
                <c:pt idx="6404">
                  <c:v>0.45061791500244502</c:v>
                </c:pt>
                <c:pt idx="6405">
                  <c:v>0.45949451054815599</c:v>
                </c:pt>
                <c:pt idx="6406">
                  <c:v>0.46559929880440398</c:v>
                </c:pt>
                <c:pt idx="6407">
                  <c:v>0.46938080350901601</c:v>
                </c:pt>
                <c:pt idx="6408">
                  <c:v>0.47069759114873999</c:v>
                </c:pt>
                <c:pt idx="6409">
                  <c:v>0.46937089699319401</c:v>
                </c:pt>
                <c:pt idx="6410">
                  <c:v>0.46569483244737298</c:v>
                </c:pt>
                <c:pt idx="6411">
                  <c:v>0.46018289601235801</c:v>
                </c:pt>
                <c:pt idx="6412">
                  <c:v>0.45371902945644099</c:v>
                </c:pt>
                <c:pt idx="6413">
                  <c:v>0.44701372236917097</c:v>
                </c:pt>
                <c:pt idx="6414">
                  <c:v>0.44095900572574298</c:v>
                </c:pt>
                <c:pt idx="6415">
                  <c:v>0.43547704939562498</c:v>
                </c:pt>
                <c:pt idx="6416">
                  <c:v>0.42982419570763902</c:v>
                </c:pt>
                <c:pt idx="6417">
                  <c:v>0.42376450129743898</c:v>
                </c:pt>
                <c:pt idx="6418">
                  <c:v>0.41717180644090701</c:v>
                </c:pt>
                <c:pt idx="6419">
                  <c:v>0.41104759553735198</c:v>
                </c:pt>
                <c:pt idx="6420">
                  <c:v>0.40622666298870003</c:v>
                </c:pt>
                <c:pt idx="6421">
                  <c:v>0.402628571423091</c:v>
                </c:pt>
                <c:pt idx="6422">
                  <c:v>0.40001278946840602</c:v>
                </c:pt>
                <c:pt idx="6423">
                  <c:v>0.399012785743311</c:v>
                </c:pt>
                <c:pt idx="6424">
                  <c:v>0.40005597687818101</c:v>
                </c:pt>
                <c:pt idx="6425">
                  <c:v>0.40322225506700898</c:v>
                </c:pt>
                <c:pt idx="6426">
                  <c:v>0.40768111543518198</c:v>
                </c:pt>
                <c:pt idx="6427">
                  <c:v>0.41212956657041599</c:v>
                </c:pt>
                <c:pt idx="6428">
                  <c:v>0.416266951540333</c:v>
                </c:pt>
                <c:pt idx="6429">
                  <c:v>0.41987962484166003</c:v>
                </c:pt>
                <c:pt idx="6430">
                  <c:v>0.42254641320292902</c:v>
                </c:pt>
                <c:pt idx="6431">
                  <c:v>0.42382081255644599</c:v>
                </c:pt>
                <c:pt idx="6432">
                  <c:v>0.424109497462058</c:v>
                </c:pt>
                <c:pt idx="6433">
                  <c:v>0.42430555222845101</c:v>
                </c:pt>
                <c:pt idx="6434">
                  <c:v>0.424296061301007</c:v>
                </c:pt>
                <c:pt idx="6435">
                  <c:v>0.42371840278697698</c:v>
                </c:pt>
                <c:pt idx="6436">
                  <c:v>0.42268579667032902</c:v>
                </c:pt>
                <c:pt idx="6437">
                  <c:v>0.421302830515215</c:v>
                </c:pt>
                <c:pt idx="6438">
                  <c:v>0.41917000944059002</c:v>
                </c:pt>
                <c:pt idx="6439">
                  <c:v>0.41559382577885301</c:v>
                </c:pt>
                <c:pt idx="6440">
                  <c:v>0.40974740334367599</c:v>
                </c:pt>
                <c:pt idx="6441">
                  <c:v>0.40133335797679898</c:v>
                </c:pt>
                <c:pt idx="6442">
                  <c:v>0.39124515014719702</c:v>
                </c:pt>
                <c:pt idx="6443">
                  <c:v>0.37948952309012302</c:v>
                </c:pt>
                <c:pt idx="6444">
                  <c:v>0.36620558064877501</c:v>
                </c:pt>
                <c:pt idx="6445">
                  <c:v>0.35174040449017202</c:v>
                </c:pt>
                <c:pt idx="6446">
                  <c:v>0.33677967949278298</c:v>
                </c:pt>
                <c:pt idx="6447">
                  <c:v>0.32298473577468301</c:v>
                </c:pt>
                <c:pt idx="6448">
                  <c:v>0.31115866533134201</c:v>
                </c:pt>
                <c:pt idx="6449">
                  <c:v>0.30145021466924099</c:v>
                </c:pt>
                <c:pt idx="6450">
                  <c:v>0.29353425350423601</c:v>
                </c:pt>
                <c:pt idx="6451">
                  <c:v>0.28668291604745699</c:v>
                </c:pt>
                <c:pt idx="6452">
                  <c:v>0.28043147461528201</c:v>
                </c:pt>
                <c:pt idx="6453">
                  <c:v>0.27455151742377898</c:v>
                </c:pt>
                <c:pt idx="6454">
                  <c:v>0.269435746172493</c:v>
                </c:pt>
                <c:pt idx="6455">
                  <c:v>0.26585904895502099</c:v>
                </c:pt>
                <c:pt idx="6456">
                  <c:v>0.26322321886420802</c:v>
                </c:pt>
                <c:pt idx="6457">
                  <c:v>0.26055958956584402</c:v>
                </c:pt>
                <c:pt idx="6458">
                  <c:v>0.25819548850305601</c:v>
                </c:pt>
                <c:pt idx="6459">
                  <c:v>0.25737570851935798</c:v>
                </c:pt>
                <c:pt idx="6460">
                  <c:v>0.25889045733649302</c:v>
                </c:pt>
                <c:pt idx="6461">
                  <c:v>0.26163486011949499</c:v>
                </c:pt>
                <c:pt idx="6462">
                  <c:v>0.26377402437304798</c:v>
                </c:pt>
                <c:pt idx="6463">
                  <c:v>0.265440100129478</c:v>
                </c:pt>
                <c:pt idx="6464">
                  <c:v>0.26795086130184598</c:v>
                </c:pt>
                <c:pt idx="6465">
                  <c:v>0.271937706687777</c:v>
                </c:pt>
                <c:pt idx="6466">
                  <c:v>0.276054974026334</c:v>
                </c:pt>
                <c:pt idx="6467">
                  <c:v>0.27796769079036499</c:v>
                </c:pt>
                <c:pt idx="6468">
                  <c:v>0.27737343980467999</c:v>
                </c:pt>
                <c:pt idx="6469">
                  <c:v>0.27449118352005197</c:v>
                </c:pt>
                <c:pt idx="6470">
                  <c:v>0.26973561189390199</c:v>
                </c:pt>
                <c:pt idx="6471">
                  <c:v>0.26450751521486898</c:v>
                </c:pt>
                <c:pt idx="6472">
                  <c:v>0.26002707082007098</c:v>
                </c:pt>
                <c:pt idx="6473">
                  <c:v>0.25732084329819399</c:v>
                </c:pt>
                <c:pt idx="6474">
                  <c:v>0.25612002522687999</c:v>
                </c:pt>
                <c:pt idx="6475">
                  <c:v>0.25557962267739298</c:v>
                </c:pt>
                <c:pt idx="6476">
                  <c:v>0.255913759352838</c:v>
                </c:pt>
                <c:pt idx="6477">
                  <c:v>0.25607915630910499</c:v>
                </c:pt>
                <c:pt idx="6478">
                  <c:v>0.25432864207872702</c:v>
                </c:pt>
                <c:pt idx="6479">
                  <c:v>0.250405000752566</c:v>
                </c:pt>
                <c:pt idx="6480">
                  <c:v>0.244448514605272</c:v>
                </c:pt>
                <c:pt idx="6481">
                  <c:v>0.23656019621691601</c:v>
                </c:pt>
                <c:pt idx="6482">
                  <c:v>0.22692933857503</c:v>
                </c:pt>
                <c:pt idx="6483">
                  <c:v>0.21626039788762499</c:v>
                </c:pt>
                <c:pt idx="6484">
                  <c:v>0.20566197151297</c:v>
                </c:pt>
                <c:pt idx="6485">
                  <c:v>0.195988720475536</c:v>
                </c:pt>
                <c:pt idx="6486">
                  <c:v>0.187835656466731</c:v>
                </c:pt>
                <c:pt idx="6487">
                  <c:v>0.18191567087239099</c:v>
                </c:pt>
                <c:pt idx="6488">
                  <c:v>0.17865861551880599</c:v>
                </c:pt>
                <c:pt idx="6489">
                  <c:v>0.17766053429982201</c:v>
                </c:pt>
                <c:pt idx="6490">
                  <c:v>0.17818805620835601</c:v>
                </c:pt>
                <c:pt idx="6491">
                  <c:v>0.179092628926553</c:v>
                </c:pt>
                <c:pt idx="6492">
                  <c:v>0.179805297520962</c:v>
                </c:pt>
                <c:pt idx="6493">
                  <c:v>0.18081398799509499</c:v>
                </c:pt>
                <c:pt idx="6494">
                  <c:v>0.18134221320825999</c:v>
                </c:pt>
                <c:pt idx="6495">
                  <c:v>0.18030613748094099</c:v>
                </c:pt>
                <c:pt idx="6496">
                  <c:v>0.17757383239928301</c:v>
                </c:pt>
                <c:pt idx="6497">
                  <c:v>0.17238070620075199</c:v>
                </c:pt>
                <c:pt idx="6498">
                  <c:v>0.164028567474895</c:v>
                </c:pt>
                <c:pt idx="6499">
                  <c:v>0.15260620245195999</c:v>
                </c:pt>
                <c:pt idx="6500">
                  <c:v>0.13863758885683999</c:v>
                </c:pt>
                <c:pt idx="6501">
                  <c:v>0.123585772505238</c:v>
                </c:pt>
                <c:pt idx="6502">
                  <c:v>0.108914547702853</c:v>
                </c:pt>
                <c:pt idx="6503">
                  <c:v>9.5222569268836196E-2</c:v>
                </c:pt>
                <c:pt idx="6504">
                  <c:v>8.2787650619081804E-2</c:v>
                </c:pt>
                <c:pt idx="6505">
                  <c:v>7.1034593868405799E-2</c:v>
                </c:pt>
                <c:pt idx="6506">
                  <c:v>5.9724090423058401E-2</c:v>
                </c:pt>
                <c:pt idx="6507">
                  <c:v>4.9481415443417297E-2</c:v>
                </c:pt>
                <c:pt idx="6508">
                  <c:v>4.03592088791399E-2</c:v>
                </c:pt>
                <c:pt idx="6509">
                  <c:v>3.3318991341210899E-2</c:v>
                </c:pt>
                <c:pt idx="6510">
                  <c:v>2.9076900512878201E-2</c:v>
                </c:pt>
                <c:pt idx="6511">
                  <c:v>2.6870794170605498E-2</c:v>
                </c:pt>
                <c:pt idx="6512">
                  <c:v>2.5766469054774699E-2</c:v>
                </c:pt>
                <c:pt idx="6513">
                  <c:v>2.4835658731582701E-2</c:v>
                </c:pt>
                <c:pt idx="6514">
                  <c:v>2.4015295576610099E-2</c:v>
                </c:pt>
                <c:pt idx="6515">
                  <c:v>2.3732871186342801E-2</c:v>
                </c:pt>
                <c:pt idx="6516">
                  <c:v>2.39933590018E-2</c:v>
                </c:pt>
                <c:pt idx="6517">
                  <c:v>2.4356037740538801E-2</c:v>
                </c:pt>
                <c:pt idx="6518">
                  <c:v>2.3820687805121199E-2</c:v>
                </c:pt>
                <c:pt idx="6519">
                  <c:v>2.1371037921199199E-2</c:v>
                </c:pt>
                <c:pt idx="6520">
                  <c:v>1.6508410841465499E-2</c:v>
                </c:pt>
                <c:pt idx="6521">
                  <c:v>8.9997442186383805E-3</c:v>
                </c:pt>
                <c:pt idx="6522">
                  <c:v>-3.7760284186591801E-4</c:v>
                </c:pt>
                <c:pt idx="6523">
                  <c:v>-1.06946719593808E-2</c:v>
                </c:pt>
                <c:pt idx="6524">
                  <c:v>-2.1608128929911E-2</c:v>
                </c:pt>
                <c:pt idx="6525">
                  <c:v>-3.2767268568632303E-2</c:v>
                </c:pt>
                <c:pt idx="6526">
                  <c:v>-4.4201839447771403E-2</c:v>
                </c:pt>
                <c:pt idx="6527">
                  <c:v>-5.69937964980693E-2</c:v>
                </c:pt>
                <c:pt idx="6528">
                  <c:v>-7.0893297035169195E-2</c:v>
                </c:pt>
                <c:pt idx="6529">
                  <c:v>-8.3886730951566596E-2</c:v>
                </c:pt>
                <c:pt idx="6530">
                  <c:v>-9.5501183547306204E-2</c:v>
                </c:pt>
                <c:pt idx="6531">
                  <c:v>-0.106055950146466</c:v>
                </c:pt>
                <c:pt idx="6532">
                  <c:v>-0.11536125812690699</c:v>
                </c:pt>
                <c:pt idx="6533">
                  <c:v>-0.123779321264745</c:v>
                </c:pt>
                <c:pt idx="6534">
                  <c:v>-0.13191811525775199</c:v>
                </c:pt>
                <c:pt idx="6535">
                  <c:v>-0.14035881397890199</c:v>
                </c:pt>
                <c:pt idx="6536">
                  <c:v>-0.14951316341249701</c:v>
                </c:pt>
                <c:pt idx="6537">
                  <c:v>-0.15794957514465399</c:v>
                </c:pt>
                <c:pt idx="6538">
                  <c:v>-0.16456171109827999</c:v>
                </c:pt>
                <c:pt idx="6539">
                  <c:v>-0.16986584074109301</c:v>
                </c:pt>
                <c:pt idx="6540">
                  <c:v>-0.17461389087555701</c:v>
                </c:pt>
                <c:pt idx="6541">
                  <c:v>-0.178831178778667</c:v>
                </c:pt>
                <c:pt idx="6542">
                  <c:v>-0.18218115972322499</c:v>
                </c:pt>
                <c:pt idx="6543">
                  <c:v>-0.185214276181942</c:v>
                </c:pt>
                <c:pt idx="6544">
                  <c:v>-0.188573522038184</c:v>
                </c:pt>
                <c:pt idx="6545">
                  <c:v>-0.19276850513962901</c:v>
                </c:pt>
                <c:pt idx="6546">
                  <c:v>-0.197832578791791</c:v>
                </c:pt>
                <c:pt idx="6547">
                  <c:v>-0.20414326208707301</c:v>
                </c:pt>
                <c:pt idx="6548">
                  <c:v>-0.21191887545767099</c:v>
                </c:pt>
                <c:pt idx="6549">
                  <c:v>-0.21990742672911101</c:v>
                </c:pt>
                <c:pt idx="6550">
                  <c:v>-0.22653014786256201</c:v>
                </c:pt>
                <c:pt idx="6551">
                  <c:v>-0.23243233165633201</c:v>
                </c:pt>
                <c:pt idx="6552">
                  <c:v>-0.23884611799102501</c:v>
                </c:pt>
                <c:pt idx="6553">
                  <c:v>-0.24590814913720899</c:v>
                </c:pt>
                <c:pt idx="6554">
                  <c:v>-0.25443386687673702</c:v>
                </c:pt>
                <c:pt idx="6555">
                  <c:v>-0.26417523258151998</c:v>
                </c:pt>
                <c:pt idx="6556">
                  <c:v>-0.27412350357417198</c:v>
                </c:pt>
                <c:pt idx="6557">
                  <c:v>-0.28423022159925498</c:v>
                </c:pt>
                <c:pt idx="6558">
                  <c:v>-0.294024957576343</c:v>
                </c:pt>
                <c:pt idx="6559">
                  <c:v>-0.30248047317827598</c:v>
                </c:pt>
                <c:pt idx="6560">
                  <c:v>-0.30990405942758398</c:v>
                </c:pt>
                <c:pt idx="6561">
                  <c:v>-0.316383990456655</c:v>
                </c:pt>
                <c:pt idx="6562">
                  <c:v>-0.321189621347995</c:v>
                </c:pt>
                <c:pt idx="6563">
                  <c:v>-0.32413526177593899</c:v>
                </c:pt>
                <c:pt idx="6564">
                  <c:v>-0.32588795657967501</c:v>
                </c:pt>
                <c:pt idx="6565">
                  <c:v>-0.32701552689256003</c:v>
                </c:pt>
                <c:pt idx="6566">
                  <c:v>-0.326464531615278</c:v>
                </c:pt>
                <c:pt idx="6567">
                  <c:v>-0.32341280141679202</c:v>
                </c:pt>
                <c:pt idx="6568">
                  <c:v>-0.31852664297991601</c:v>
                </c:pt>
                <c:pt idx="6569">
                  <c:v>-0.31226052801832399</c:v>
                </c:pt>
                <c:pt idx="6570">
                  <c:v>-0.30512385302042999</c:v>
                </c:pt>
                <c:pt idx="6571">
                  <c:v>-0.297448359793277</c:v>
                </c:pt>
                <c:pt idx="6572">
                  <c:v>-0.28956611686379302</c:v>
                </c:pt>
                <c:pt idx="6573">
                  <c:v>-0.28207227024893999</c:v>
                </c:pt>
                <c:pt idx="6574">
                  <c:v>-0.27480022362641099</c:v>
                </c:pt>
                <c:pt idx="6575">
                  <c:v>-0.26775912682622099</c:v>
                </c:pt>
                <c:pt idx="6576">
                  <c:v>-0.26141546237017899</c:v>
                </c:pt>
                <c:pt idx="6577">
                  <c:v>-0.25692793655727297</c:v>
                </c:pt>
                <c:pt idx="6578">
                  <c:v>-0.25514980826072597</c:v>
                </c:pt>
                <c:pt idx="6579">
                  <c:v>-0.25587917382784803</c:v>
                </c:pt>
                <c:pt idx="6580">
                  <c:v>-0.25977797241959599</c:v>
                </c:pt>
                <c:pt idx="6581">
                  <c:v>-0.26730680954716701</c:v>
                </c:pt>
                <c:pt idx="6582">
                  <c:v>-0.27696498187428897</c:v>
                </c:pt>
                <c:pt idx="6583">
                  <c:v>-0.28716944302571301</c:v>
                </c:pt>
                <c:pt idx="6584">
                  <c:v>-0.29693138752771903</c:v>
                </c:pt>
                <c:pt idx="6585">
                  <c:v>-0.30553536726241398</c:v>
                </c:pt>
                <c:pt idx="6586">
                  <c:v>-0.31405632617268397</c:v>
                </c:pt>
                <c:pt idx="6587">
                  <c:v>-0.32347593256275797</c:v>
                </c:pt>
                <c:pt idx="6588">
                  <c:v>-0.33339794066697398</c:v>
                </c:pt>
                <c:pt idx="6589">
                  <c:v>-0.34267982248576401</c:v>
                </c:pt>
                <c:pt idx="6590">
                  <c:v>-0.34984030616422301</c:v>
                </c:pt>
                <c:pt idx="6591">
                  <c:v>-0.35436699331711102</c:v>
                </c:pt>
                <c:pt idx="6592">
                  <c:v>-0.35641366306882699</c:v>
                </c:pt>
                <c:pt idx="6593">
                  <c:v>-0.35614525142094999</c:v>
                </c:pt>
                <c:pt idx="6594">
                  <c:v>-0.35386459932218001</c:v>
                </c:pt>
                <c:pt idx="6595">
                  <c:v>-0.35049863893598598</c:v>
                </c:pt>
                <c:pt idx="6596">
                  <c:v>-0.34673208430723301</c:v>
                </c:pt>
                <c:pt idx="6597">
                  <c:v>-0.34288580195503399</c:v>
                </c:pt>
                <c:pt idx="6598">
                  <c:v>-0.33928959590518298</c:v>
                </c:pt>
                <c:pt idx="6599">
                  <c:v>-0.33648654445409498</c:v>
                </c:pt>
                <c:pt idx="6600">
                  <c:v>-0.33459562641472301</c:v>
                </c:pt>
                <c:pt idx="6601">
                  <c:v>-0.33331129848031099</c:v>
                </c:pt>
                <c:pt idx="6602">
                  <c:v>-0.33264297465860099</c:v>
                </c:pt>
                <c:pt idx="6603">
                  <c:v>-0.33294476114203603</c:v>
                </c:pt>
                <c:pt idx="6604">
                  <c:v>-0.33517173202503803</c:v>
                </c:pt>
                <c:pt idx="6605">
                  <c:v>-0.33963621198328198</c:v>
                </c:pt>
                <c:pt idx="6606">
                  <c:v>-0.344764305723682</c:v>
                </c:pt>
                <c:pt idx="6607">
                  <c:v>-0.34807133284899999</c:v>
                </c:pt>
                <c:pt idx="6608">
                  <c:v>-0.348057456694501</c:v>
                </c:pt>
                <c:pt idx="6609">
                  <c:v>-0.34448145113574302</c:v>
                </c:pt>
                <c:pt idx="6610">
                  <c:v>-0.33809750315925402</c:v>
                </c:pt>
                <c:pt idx="6611">
                  <c:v>-0.32990267201927898</c:v>
                </c:pt>
                <c:pt idx="6612">
                  <c:v>-0.320323466177105</c:v>
                </c:pt>
                <c:pt idx="6613">
                  <c:v>-0.30969662028462203</c:v>
                </c:pt>
                <c:pt idx="6614">
                  <c:v>-0.29858060933592001</c:v>
                </c:pt>
                <c:pt idx="6615">
                  <c:v>-0.28712762770480099</c:v>
                </c:pt>
                <c:pt idx="6616">
                  <c:v>-0.27538548466021001</c:v>
                </c:pt>
                <c:pt idx="6617">
                  <c:v>-0.26309813249673503</c:v>
                </c:pt>
                <c:pt idx="6618">
                  <c:v>-0.249582956885813</c:v>
                </c:pt>
                <c:pt idx="6619">
                  <c:v>-0.235121678375729</c:v>
                </c:pt>
                <c:pt idx="6620">
                  <c:v>-0.22084838496791401</c:v>
                </c:pt>
                <c:pt idx="6621">
                  <c:v>-0.207419333029214</c:v>
                </c:pt>
                <c:pt idx="6622">
                  <c:v>-0.195084713147606</c:v>
                </c:pt>
                <c:pt idx="6623">
                  <c:v>-0.18472543476849301</c:v>
                </c:pt>
                <c:pt idx="6624">
                  <c:v>-0.17772423510069299</c:v>
                </c:pt>
                <c:pt idx="6625">
                  <c:v>-0.17486786264991799</c:v>
                </c:pt>
                <c:pt idx="6626">
                  <c:v>-0.175302653725117</c:v>
                </c:pt>
                <c:pt idx="6627">
                  <c:v>-0.177711722461556</c:v>
                </c:pt>
                <c:pt idx="6628">
                  <c:v>-0.18157172768702101</c:v>
                </c:pt>
                <c:pt idx="6629">
                  <c:v>-0.18663190304377</c:v>
                </c:pt>
                <c:pt idx="6630">
                  <c:v>-0.19205719013667799</c:v>
                </c:pt>
                <c:pt idx="6631">
                  <c:v>-0.19691625120395601</c:v>
                </c:pt>
                <c:pt idx="6632">
                  <c:v>-0.201054807954228</c:v>
                </c:pt>
                <c:pt idx="6633">
                  <c:v>-0.20396650019519399</c:v>
                </c:pt>
                <c:pt idx="6634">
                  <c:v>-0.204987853870574</c:v>
                </c:pt>
                <c:pt idx="6635">
                  <c:v>-0.20365198560765699</c:v>
                </c:pt>
                <c:pt idx="6636">
                  <c:v>-0.199642551625592</c:v>
                </c:pt>
                <c:pt idx="6637">
                  <c:v>-0.193148412231327</c:v>
                </c:pt>
                <c:pt idx="6638">
                  <c:v>-0.18440233088740901</c:v>
                </c:pt>
                <c:pt idx="6639">
                  <c:v>-0.17339929759200101</c:v>
                </c:pt>
                <c:pt idx="6640">
                  <c:v>-0.16033188162464901</c:v>
                </c:pt>
                <c:pt idx="6641">
                  <c:v>-0.14594179616626801</c:v>
                </c:pt>
                <c:pt idx="6642">
                  <c:v>-0.130345926579192</c:v>
                </c:pt>
                <c:pt idx="6643">
                  <c:v>-0.11357571628500999</c:v>
                </c:pt>
                <c:pt idx="6644">
                  <c:v>-9.5826854573169598E-2</c:v>
                </c:pt>
                <c:pt idx="6645">
                  <c:v>-7.67394096848142E-2</c:v>
                </c:pt>
                <c:pt idx="6646">
                  <c:v>-5.5575018323931899E-2</c:v>
                </c:pt>
                <c:pt idx="6647">
                  <c:v>-3.3372268360728402E-2</c:v>
                </c:pt>
                <c:pt idx="6648">
                  <c:v>-1.2581162659030601E-2</c:v>
                </c:pt>
                <c:pt idx="6649">
                  <c:v>6.2642144334182602E-3</c:v>
                </c:pt>
                <c:pt idx="6650">
                  <c:v>2.3631665979433499E-2</c:v>
                </c:pt>
                <c:pt idx="6651">
                  <c:v>3.8750609985951902E-2</c:v>
                </c:pt>
                <c:pt idx="6652">
                  <c:v>5.19501734487973E-2</c:v>
                </c:pt>
                <c:pt idx="6653">
                  <c:v>6.4509876441084496E-2</c:v>
                </c:pt>
                <c:pt idx="6654">
                  <c:v>7.6086623560523398E-2</c:v>
                </c:pt>
                <c:pt idx="6655">
                  <c:v>8.6164848933090302E-2</c:v>
                </c:pt>
                <c:pt idx="6656">
                  <c:v>9.4900324257794696E-2</c:v>
                </c:pt>
                <c:pt idx="6657">
                  <c:v>0.10317363099758201</c:v>
                </c:pt>
                <c:pt idx="6658">
                  <c:v>0.11145462783761</c:v>
                </c:pt>
                <c:pt idx="6659">
                  <c:v>0.120193925278057</c:v>
                </c:pt>
                <c:pt idx="6660">
                  <c:v>0.13009234975914299</c:v>
                </c:pt>
                <c:pt idx="6661">
                  <c:v>0.14162925783965399</c:v>
                </c:pt>
                <c:pt idx="6662">
                  <c:v>0.15369449471802199</c:v>
                </c:pt>
                <c:pt idx="6663">
                  <c:v>0.16504462792604199</c:v>
                </c:pt>
                <c:pt idx="6664">
                  <c:v>0.17517001810498201</c:v>
                </c:pt>
                <c:pt idx="6665">
                  <c:v>0.18352592396605799</c:v>
                </c:pt>
                <c:pt idx="6666">
                  <c:v>0.190590761694375</c:v>
                </c:pt>
                <c:pt idx="6667">
                  <c:v>0.197760765550552</c:v>
                </c:pt>
                <c:pt idx="6668">
                  <c:v>0.20539921585673801</c:v>
                </c:pt>
                <c:pt idx="6669">
                  <c:v>0.21223884469076201</c:v>
                </c:pt>
                <c:pt idx="6670">
                  <c:v>0.21813682503969101</c:v>
                </c:pt>
                <c:pt idx="6671">
                  <c:v>0.22330552530447501</c:v>
                </c:pt>
                <c:pt idx="6672">
                  <c:v>0.22880051358692</c:v>
                </c:pt>
                <c:pt idx="6673">
                  <c:v>0.23576153648092399</c:v>
                </c:pt>
                <c:pt idx="6674">
                  <c:v>0.24311535641457799</c:v>
                </c:pt>
                <c:pt idx="6675">
                  <c:v>0.24953365227466001</c:v>
                </c:pt>
                <c:pt idx="6676">
                  <c:v>0.25498034205882703</c:v>
                </c:pt>
                <c:pt idx="6677">
                  <c:v>0.25874445638210902</c:v>
                </c:pt>
                <c:pt idx="6678">
                  <c:v>0.260248077353116</c:v>
                </c:pt>
                <c:pt idx="6679">
                  <c:v>0.26025134266301603</c:v>
                </c:pt>
                <c:pt idx="6680">
                  <c:v>0.25840906752866</c:v>
                </c:pt>
                <c:pt idx="6681">
                  <c:v>0.254453150664327</c:v>
                </c:pt>
                <c:pt idx="6682">
                  <c:v>0.248789052472765</c:v>
                </c:pt>
                <c:pt idx="6683">
                  <c:v>0.24241976853833599</c:v>
                </c:pt>
                <c:pt idx="6684">
                  <c:v>0.236573492075004</c:v>
                </c:pt>
                <c:pt idx="6685">
                  <c:v>0.23162182583799901</c:v>
                </c:pt>
                <c:pt idx="6686">
                  <c:v>0.227104264434218</c:v>
                </c:pt>
                <c:pt idx="6687">
                  <c:v>0.222640965940094</c:v>
                </c:pt>
                <c:pt idx="6688">
                  <c:v>0.21904295165880999</c:v>
                </c:pt>
                <c:pt idx="6689">
                  <c:v>0.21760721435140501</c:v>
                </c:pt>
                <c:pt idx="6690">
                  <c:v>0.21871664831290499</c:v>
                </c:pt>
                <c:pt idx="6691">
                  <c:v>0.22234211207430499</c:v>
                </c:pt>
                <c:pt idx="6692">
                  <c:v>0.228590957934932</c:v>
                </c:pt>
                <c:pt idx="6693">
                  <c:v>0.23708211376410199</c:v>
                </c:pt>
                <c:pt idx="6694">
                  <c:v>0.24729447996067799</c:v>
                </c:pt>
                <c:pt idx="6695">
                  <c:v>0.25885745948108702</c:v>
                </c:pt>
                <c:pt idx="6696">
                  <c:v>0.27149929932107802</c:v>
                </c:pt>
                <c:pt idx="6697">
                  <c:v>0.28501646764479399</c:v>
                </c:pt>
                <c:pt idx="6698">
                  <c:v>0.29856473263036898</c:v>
                </c:pt>
                <c:pt idx="6699">
                  <c:v>0.31168827998905801</c:v>
                </c:pt>
                <c:pt idx="6700">
                  <c:v>0.32481016062638401</c:v>
                </c:pt>
                <c:pt idx="6701">
                  <c:v>0.33756428882361</c:v>
                </c:pt>
                <c:pt idx="6702">
                  <c:v>0.34955428051201298</c:v>
                </c:pt>
                <c:pt idx="6703">
                  <c:v>0.36086542249390802</c:v>
                </c:pt>
                <c:pt idx="6704">
                  <c:v>0.371293846921599</c:v>
                </c:pt>
                <c:pt idx="6705">
                  <c:v>0.37998587074247497</c:v>
                </c:pt>
                <c:pt idx="6706">
                  <c:v>0.38606066310368298</c:v>
                </c:pt>
                <c:pt idx="6707">
                  <c:v>0.38960485525442701</c:v>
                </c:pt>
                <c:pt idx="6708">
                  <c:v>0.39128722710469999</c:v>
                </c:pt>
                <c:pt idx="6709">
                  <c:v>0.39070451363303998</c:v>
                </c:pt>
                <c:pt idx="6710">
                  <c:v>0.38760671099487998</c:v>
                </c:pt>
                <c:pt idx="6711">
                  <c:v>0.38253555603509098</c:v>
                </c:pt>
                <c:pt idx="6712">
                  <c:v>0.37689107112259801</c:v>
                </c:pt>
                <c:pt idx="6713">
                  <c:v>0.37128367759075998</c:v>
                </c:pt>
                <c:pt idx="6714">
                  <c:v>0.36493706236738799</c:v>
                </c:pt>
                <c:pt idx="6715">
                  <c:v>0.35826497782747702</c:v>
                </c:pt>
                <c:pt idx="6716">
                  <c:v>0.35145861877142198</c:v>
                </c:pt>
                <c:pt idx="6717">
                  <c:v>0.34362275235687101</c:v>
                </c:pt>
                <c:pt idx="6718">
                  <c:v>0.33457727003807602</c:v>
                </c:pt>
                <c:pt idx="6719">
                  <c:v>0.32553840081274699</c:v>
                </c:pt>
                <c:pt idx="6720">
                  <c:v>0.31843258029017901</c:v>
                </c:pt>
                <c:pt idx="6721">
                  <c:v>0.31494080945318897</c:v>
                </c:pt>
                <c:pt idx="6722">
                  <c:v>0.31477958774458897</c:v>
                </c:pt>
                <c:pt idx="6723">
                  <c:v>0.317143925868351</c:v>
                </c:pt>
                <c:pt idx="6724">
                  <c:v>0.322020842887624</c:v>
                </c:pt>
                <c:pt idx="6725">
                  <c:v>0.32939923166607599</c:v>
                </c:pt>
                <c:pt idx="6726">
                  <c:v>0.33936584425445099</c:v>
                </c:pt>
                <c:pt idx="6727">
                  <c:v>0.35103851675054898</c:v>
                </c:pt>
                <c:pt idx="6728">
                  <c:v>0.36370037126604299</c:v>
                </c:pt>
                <c:pt idx="6729">
                  <c:v>0.37716253030896801</c:v>
                </c:pt>
                <c:pt idx="6730">
                  <c:v>0.39007876484728199</c:v>
                </c:pt>
                <c:pt idx="6731">
                  <c:v>0.40197118171290502</c:v>
                </c:pt>
                <c:pt idx="6732">
                  <c:v>0.412568839483127</c:v>
                </c:pt>
                <c:pt idx="6733">
                  <c:v>0.420122566502662</c:v>
                </c:pt>
                <c:pt idx="6734">
                  <c:v>0.423324680352896</c:v>
                </c:pt>
                <c:pt idx="6735">
                  <c:v>0.42231227771332303</c:v>
                </c:pt>
                <c:pt idx="6736">
                  <c:v>0.41833015645791199</c:v>
                </c:pt>
                <c:pt idx="6737">
                  <c:v>0.41327510569125703</c:v>
                </c:pt>
                <c:pt idx="6738">
                  <c:v>0.40729232852166602</c:v>
                </c:pt>
                <c:pt idx="6739">
                  <c:v>0.39896010653885999</c:v>
                </c:pt>
                <c:pt idx="6740">
                  <c:v>0.38836195238076998</c:v>
                </c:pt>
                <c:pt idx="6741">
                  <c:v>0.37697690551138902</c:v>
                </c:pt>
                <c:pt idx="6742">
                  <c:v>0.36695127397522098</c:v>
                </c:pt>
                <c:pt idx="6743">
                  <c:v>0.359124183618938</c:v>
                </c:pt>
                <c:pt idx="6744">
                  <c:v>0.35311456638183097</c:v>
                </c:pt>
                <c:pt idx="6745">
                  <c:v>0.34876326920887601</c:v>
                </c:pt>
                <c:pt idx="6746">
                  <c:v>0.34564152755050198</c:v>
                </c:pt>
                <c:pt idx="6747">
                  <c:v>0.34373949989788399</c:v>
                </c:pt>
                <c:pt idx="6748">
                  <c:v>0.34319073945274198</c:v>
                </c:pt>
                <c:pt idx="6749">
                  <c:v>0.34335289532230701</c:v>
                </c:pt>
                <c:pt idx="6750">
                  <c:v>0.34337805544585798</c:v>
                </c:pt>
                <c:pt idx="6751">
                  <c:v>0.34338169188519302</c:v>
                </c:pt>
                <c:pt idx="6752">
                  <c:v>0.34367138717996398</c:v>
                </c:pt>
                <c:pt idx="6753">
                  <c:v>0.34413891704866501</c:v>
                </c:pt>
                <c:pt idx="6754">
                  <c:v>0.34528116636769901</c:v>
                </c:pt>
                <c:pt idx="6755">
                  <c:v>0.347659111075033</c:v>
                </c:pt>
                <c:pt idx="6756">
                  <c:v>0.35102376087994702</c:v>
                </c:pt>
                <c:pt idx="6757">
                  <c:v>0.35413368183378302</c:v>
                </c:pt>
                <c:pt idx="6758">
                  <c:v>0.35600820273344003</c:v>
                </c:pt>
                <c:pt idx="6759">
                  <c:v>0.35726609770347301</c:v>
                </c:pt>
                <c:pt idx="6760">
                  <c:v>0.35868798718032002</c:v>
                </c:pt>
                <c:pt idx="6761">
                  <c:v>0.36080537344894098</c:v>
                </c:pt>
                <c:pt idx="6762">
                  <c:v>0.36355496026911699</c:v>
                </c:pt>
                <c:pt idx="6763">
                  <c:v>0.36625220404194397</c:v>
                </c:pt>
                <c:pt idx="6764">
                  <c:v>0.36798823035994899</c:v>
                </c:pt>
                <c:pt idx="6765">
                  <c:v>0.367998852014565</c:v>
                </c:pt>
                <c:pt idx="6766">
                  <c:v>0.36724139448259902</c:v>
                </c:pt>
                <c:pt idx="6767">
                  <c:v>0.36582654213940902</c:v>
                </c:pt>
                <c:pt idx="6768">
                  <c:v>0.36335028281318399</c:v>
                </c:pt>
                <c:pt idx="6769">
                  <c:v>0.36079132473289799</c:v>
                </c:pt>
                <c:pt idx="6770">
                  <c:v>0.35891162607645399</c:v>
                </c:pt>
                <c:pt idx="6771">
                  <c:v>0.35808987881804299</c:v>
                </c:pt>
                <c:pt idx="6772">
                  <c:v>0.35920297303472898</c:v>
                </c:pt>
                <c:pt idx="6773">
                  <c:v>0.36289143958141601</c:v>
                </c:pt>
                <c:pt idx="6774">
                  <c:v>0.36804629892537</c:v>
                </c:pt>
                <c:pt idx="6775">
                  <c:v>0.37394004588699298</c:v>
                </c:pt>
                <c:pt idx="6776">
                  <c:v>0.38011686607112599</c:v>
                </c:pt>
                <c:pt idx="6777">
                  <c:v>0.38404927460933302</c:v>
                </c:pt>
                <c:pt idx="6778">
                  <c:v>0.38406312955020999</c:v>
                </c:pt>
                <c:pt idx="6779">
                  <c:v>0.38101200803735202</c:v>
                </c:pt>
                <c:pt idx="6780">
                  <c:v>0.37642401779907803</c:v>
                </c:pt>
                <c:pt idx="6781">
                  <c:v>0.37152880626151502</c:v>
                </c:pt>
                <c:pt idx="6782">
                  <c:v>0.36655901072236802</c:v>
                </c:pt>
                <c:pt idx="6783">
                  <c:v>0.36062440979384802</c:v>
                </c:pt>
                <c:pt idx="6784">
                  <c:v>0.35262045375331302</c:v>
                </c:pt>
                <c:pt idx="6785">
                  <c:v>0.34342155543823699</c:v>
                </c:pt>
                <c:pt idx="6786">
                  <c:v>0.33429237809746198</c:v>
                </c:pt>
                <c:pt idx="6787">
                  <c:v>0.325006393256561</c:v>
                </c:pt>
                <c:pt idx="6788">
                  <c:v>0.31517127071530598</c:v>
                </c:pt>
                <c:pt idx="6789">
                  <c:v>0.304555005893419</c:v>
                </c:pt>
                <c:pt idx="6790">
                  <c:v>0.29313316466724598</c:v>
                </c:pt>
                <c:pt idx="6791">
                  <c:v>0.28163922776352002</c:v>
                </c:pt>
                <c:pt idx="6792">
                  <c:v>0.27087358057938099</c:v>
                </c:pt>
                <c:pt idx="6793">
                  <c:v>0.261164902372922</c:v>
                </c:pt>
                <c:pt idx="6794">
                  <c:v>0.25179324151385202</c:v>
                </c:pt>
                <c:pt idx="6795">
                  <c:v>0.242061736591038</c:v>
                </c:pt>
                <c:pt idx="6796">
                  <c:v>0.233012353621703</c:v>
                </c:pt>
                <c:pt idx="6797">
                  <c:v>0.22550252513389199</c:v>
                </c:pt>
                <c:pt idx="6798">
                  <c:v>0.21946072102434699</c:v>
                </c:pt>
                <c:pt idx="6799">
                  <c:v>0.21426658447035199</c:v>
                </c:pt>
                <c:pt idx="6800">
                  <c:v>0.20931159988372899</c:v>
                </c:pt>
                <c:pt idx="6801">
                  <c:v>0.20350528585526001</c:v>
                </c:pt>
                <c:pt idx="6802">
                  <c:v>0.196135081406284</c:v>
                </c:pt>
                <c:pt idx="6803">
                  <c:v>0.18794393404306101</c:v>
                </c:pt>
                <c:pt idx="6804">
                  <c:v>0.179407570200178</c:v>
                </c:pt>
                <c:pt idx="6805">
                  <c:v>0.17047194315938599</c:v>
                </c:pt>
                <c:pt idx="6806">
                  <c:v>0.16055769197209899</c:v>
                </c:pt>
                <c:pt idx="6807">
                  <c:v>0.149455514083599</c:v>
                </c:pt>
                <c:pt idx="6808">
                  <c:v>0.13824206704558201</c:v>
                </c:pt>
                <c:pt idx="6809">
                  <c:v>0.12702445756925801</c:v>
                </c:pt>
                <c:pt idx="6810">
                  <c:v>0.114540581534422</c:v>
                </c:pt>
                <c:pt idx="6811">
                  <c:v>0.10188478187175801</c:v>
                </c:pt>
                <c:pt idx="6812">
                  <c:v>9.0739429442799502E-2</c:v>
                </c:pt>
                <c:pt idx="6813">
                  <c:v>8.0806790923256003E-2</c:v>
                </c:pt>
                <c:pt idx="6814">
                  <c:v>7.0691003976664696E-2</c:v>
                </c:pt>
                <c:pt idx="6815">
                  <c:v>6.0012507407930002E-2</c:v>
                </c:pt>
                <c:pt idx="6816">
                  <c:v>4.8800610276109102E-2</c:v>
                </c:pt>
                <c:pt idx="6817">
                  <c:v>3.5989229760840798E-2</c:v>
                </c:pt>
                <c:pt idx="6818">
                  <c:v>2.1924093729959002E-2</c:v>
                </c:pt>
                <c:pt idx="6819">
                  <c:v>7.2047575950783599E-3</c:v>
                </c:pt>
                <c:pt idx="6820">
                  <c:v>-8.3819284927883608E-3</c:v>
                </c:pt>
                <c:pt idx="6821">
                  <c:v>-2.4001316394840301E-2</c:v>
                </c:pt>
                <c:pt idx="6822">
                  <c:v>-3.8967680119882102E-2</c:v>
                </c:pt>
                <c:pt idx="6823">
                  <c:v>-5.4856746840756997E-2</c:v>
                </c:pt>
                <c:pt idx="6824">
                  <c:v>-7.2990030366994599E-2</c:v>
                </c:pt>
                <c:pt idx="6825">
                  <c:v>-9.2565237282007606E-2</c:v>
                </c:pt>
                <c:pt idx="6826">
                  <c:v>-0.11303693471307701</c:v>
                </c:pt>
                <c:pt idx="6827">
                  <c:v>-0.134537713178917</c:v>
                </c:pt>
                <c:pt idx="6828">
                  <c:v>-0.15620034192384299</c:v>
                </c:pt>
                <c:pt idx="6829">
                  <c:v>-0.176894924587288</c:v>
                </c:pt>
                <c:pt idx="6830">
                  <c:v>-0.19520899724084501</c:v>
                </c:pt>
                <c:pt idx="6831">
                  <c:v>-0.21063874428655299</c:v>
                </c:pt>
                <c:pt idx="6832">
                  <c:v>-0.224577265696141</c:v>
                </c:pt>
                <c:pt idx="6833">
                  <c:v>-0.238323948764572</c:v>
                </c:pt>
                <c:pt idx="6834">
                  <c:v>-0.25230015027545</c:v>
                </c:pt>
                <c:pt idx="6835">
                  <c:v>-0.26658563109148598</c:v>
                </c:pt>
                <c:pt idx="6836">
                  <c:v>-0.28116567920962998</c:v>
                </c:pt>
                <c:pt idx="6837">
                  <c:v>-0.295029624921884</c:v>
                </c:pt>
                <c:pt idx="6838">
                  <c:v>-0.307439374517602</c:v>
                </c:pt>
                <c:pt idx="6839">
                  <c:v>-0.31913308081052599</c:v>
                </c:pt>
                <c:pt idx="6840">
                  <c:v>-0.33120821301222197</c:v>
                </c:pt>
                <c:pt idx="6841">
                  <c:v>-0.34396976653056899</c:v>
                </c:pt>
                <c:pt idx="6842">
                  <c:v>-0.356916608297559</c:v>
                </c:pt>
                <c:pt idx="6843">
                  <c:v>-0.36973985228904599</c:v>
                </c:pt>
                <c:pt idx="6844">
                  <c:v>-0.38184798534945602</c:v>
                </c:pt>
                <c:pt idx="6845">
                  <c:v>-0.39316906378307998</c:v>
                </c:pt>
                <c:pt idx="6846">
                  <c:v>-0.40392131568838602</c:v>
                </c:pt>
                <c:pt idx="6847">
                  <c:v>-0.41301657670810599</c:v>
                </c:pt>
                <c:pt idx="6848">
                  <c:v>-0.42008267835607899</c:v>
                </c:pt>
                <c:pt idx="6849">
                  <c:v>-0.42528718587598602</c:v>
                </c:pt>
                <c:pt idx="6850">
                  <c:v>-0.42878665736620503</c:v>
                </c:pt>
                <c:pt idx="6851">
                  <c:v>-0.43203104463643799</c:v>
                </c:pt>
                <c:pt idx="6852">
                  <c:v>-0.437084223482338</c:v>
                </c:pt>
                <c:pt idx="6853">
                  <c:v>-0.44358061949420502</c:v>
                </c:pt>
                <c:pt idx="6854">
                  <c:v>-0.44906243733536699</c:v>
                </c:pt>
                <c:pt idx="6855">
                  <c:v>-0.45341206069162299</c:v>
                </c:pt>
                <c:pt idx="6856">
                  <c:v>-0.45780665968307399</c:v>
                </c:pt>
                <c:pt idx="6857">
                  <c:v>-0.462455214244677</c:v>
                </c:pt>
                <c:pt idx="6858">
                  <c:v>-0.46781758878658097</c:v>
                </c:pt>
                <c:pt idx="6859">
                  <c:v>-0.47345365064128803</c:v>
                </c:pt>
                <c:pt idx="6860">
                  <c:v>-0.478087086751324</c:v>
                </c:pt>
                <c:pt idx="6861">
                  <c:v>-0.48174410689423097</c:v>
                </c:pt>
                <c:pt idx="6862">
                  <c:v>-0.484891839933492</c:v>
                </c:pt>
                <c:pt idx="6863">
                  <c:v>-0.48780089725734899</c:v>
                </c:pt>
                <c:pt idx="6864">
                  <c:v>-0.49111251292842101</c:v>
                </c:pt>
                <c:pt idx="6865">
                  <c:v>-0.49560132237693799</c:v>
                </c:pt>
                <c:pt idx="6866">
                  <c:v>-0.501470013873619</c:v>
                </c:pt>
                <c:pt idx="6867">
                  <c:v>-0.50858047845350796</c:v>
                </c:pt>
                <c:pt idx="6868">
                  <c:v>-0.51747685782201003</c:v>
                </c:pt>
                <c:pt idx="6869">
                  <c:v>-0.52775226549765597</c:v>
                </c:pt>
                <c:pt idx="6870">
                  <c:v>-0.53847047092636402</c:v>
                </c:pt>
                <c:pt idx="6871">
                  <c:v>-0.54914100406199795</c:v>
                </c:pt>
                <c:pt idx="6872">
                  <c:v>-0.55926477345724801</c:v>
                </c:pt>
                <c:pt idx="6873">
                  <c:v>-0.56792312930440303</c:v>
                </c:pt>
                <c:pt idx="6874">
                  <c:v>-0.57473908276587604</c:v>
                </c:pt>
                <c:pt idx="6875">
                  <c:v>-0.58019544233861597</c:v>
                </c:pt>
                <c:pt idx="6876">
                  <c:v>-0.58474210704225804</c:v>
                </c:pt>
                <c:pt idx="6877">
                  <c:v>-0.58841480579572703</c:v>
                </c:pt>
                <c:pt idx="6878">
                  <c:v>-0.591084352487383</c:v>
                </c:pt>
                <c:pt idx="6879">
                  <c:v>-0.59277765111616398</c:v>
                </c:pt>
                <c:pt idx="6880">
                  <c:v>-0.59329153413344304</c:v>
                </c:pt>
                <c:pt idx="6881">
                  <c:v>-0.593048235951814</c:v>
                </c:pt>
                <c:pt idx="6882">
                  <c:v>-0.59313012144918198</c:v>
                </c:pt>
                <c:pt idx="6883">
                  <c:v>-0.59368287259696795</c:v>
                </c:pt>
                <c:pt idx="6884">
                  <c:v>-0.59445637076250302</c:v>
                </c:pt>
                <c:pt idx="6885">
                  <c:v>-0.59657935319526301</c:v>
                </c:pt>
                <c:pt idx="6886">
                  <c:v>-0.60140483027127201</c:v>
                </c:pt>
                <c:pt idx="6887">
                  <c:v>-0.60909662592802305</c:v>
                </c:pt>
                <c:pt idx="6888">
                  <c:v>-0.61860954655624201</c:v>
                </c:pt>
                <c:pt idx="6889">
                  <c:v>-0.62791828082807499</c:v>
                </c:pt>
                <c:pt idx="6890">
                  <c:v>-0.634829489060457</c:v>
                </c:pt>
                <c:pt idx="6891">
                  <c:v>-0.63940928689811405</c:v>
                </c:pt>
                <c:pt idx="6892">
                  <c:v>-0.64194281973582301</c:v>
                </c:pt>
                <c:pt idx="6893">
                  <c:v>-0.64117726891162297</c:v>
                </c:pt>
                <c:pt idx="6894">
                  <c:v>-0.63674325301172796</c:v>
                </c:pt>
                <c:pt idx="6895">
                  <c:v>-0.62871355592949996</c:v>
                </c:pt>
                <c:pt idx="6896">
                  <c:v>-0.61733559478185895</c:v>
                </c:pt>
                <c:pt idx="6897">
                  <c:v>-0.60289298160105198</c:v>
                </c:pt>
                <c:pt idx="6898">
                  <c:v>-0.58588140722121995</c:v>
                </c:pt>
                <c:pt idx="6899">
                  <c:v>-0.56745305745616303</c:v>
                </c:pt>
                <c:pt idx="6900">
                  <c:v>-0.54693605305686399</c:v>
                </c:pt>
                <c:pt idx="6901">
                  <c:v>-0.52400870997530502</c:v>
                </c:pt>
                <c:pt idx="6902">
                  <c:v>-0.49991736867518199</c:v>
                </c:pt>
                <c:pt idx="6903">
                  <c:v>-0.47597497501247898</c:v>
                </c:pt>
                <c:pt idx="6904">
                  <c:v>-0.45371982085504498</c:v>
                </c:pt>
                <c:pt idx="6905">
                  <c:v>-0.43403687421676801</c:v>
                </c:pt>
                <c:pt idx="6906">
                  <c:v>-0.41653155985227303</c:v>
                </c:pt>
                <c:pt idx="6907">
                  <c:v>-0.40087860230989902</c:v>
                </c:pt>
                <c:pt idx="6908">
                  <c:v>-0.38742336352833701</c:v>
                </c:pt>
                <c:pt idx="6909">
                  <c:v>-0.37567591007547402</c:v>
                </c:pt>
                <c:pt idx="6910">
                  <c:v>-0.36584312269483299</c:v>
                </c:pt>
                <c:pt idx="6911">
                  <c:v>-0.35897347899156101</c:v>
                </c:pt>
                <c:pt idx="6912">
                  <c:v>-0.35529050347222302</c:v>
                </c:pt>
                <c:pt idx="6913">
                  <c:v>-0.35415040204805098</c:v>
                </c:pt>
                <c:pt idx="6914">
                  <c:v>-0.35478261739358502</c:v>
                </c:pt>
                <c:pt idx="6915">
                  <c:v>-0.35633979183235798</c:v>
                </c:pt>
                <c:pt idx="6916">
                  <c:v>-0.357919527240812</c:v>
                </c:pt>
                <c:pt idx="6917">
                  <c:v>-0.35902281361275701</c:v>
                </c:pt>
                <c:pt idx="6918">
                  <c:v>-0.35962064771188601</c:v>
                </c:pt>
                <c:pt idx="6919">
                  <c:v>-0.35980041580808497</c:v>
                </c:pt>
                <c:pt idx="6920">
                  <c:v>-0.35943750659289297</c:v>
                </c:pt>
                <c:pt idx="6921">
                  <c:v>-0.35859911280711199</c:v>
                </c:pt>
                <c:pt idx="6922">
                  <c:v>-0.35803388763006699</c:v>
                </c:pt>
                <c:pt idx="6923">
                  <c:v>-0.35881263999396901</c:v>
                </c:pt>
                <c:pt idx="6924">
                  <c:v>-0.36048817594937799</c:v>
                </c:pt>
                <c:pt idx="6925">
                  <c:v>-0.361650720022203</c:v>
                </c:pt>
                <c:pt idx="6926">
                  <c:v>-0.36204449424514201</c:v>
                </c:pt>
                <c:pt idx="6927">
                  <c:v>-0.36235119454700199</c:v>
                </c:pt>
                <c:pt idx="6928">
                  <c:v>-0.363803945403256</c:v>
                </c:pt>
                <c:pt idx="6929">
                  <c:v>-0.36710637898208998</c:v>
                </c:pt>
                <c:pt idx="6930">
                  <c:v>-0.37123851909657901</c:v>
                </c:pt>
                <c:pt idx="6931">
                  <c:v>-0.37540880200613802</c:v>
                </c:pt>
                <c:pt idx="6932">
                  <c:v>-0.37891370030070898</c:v>
                </c:pt>
                <c:pt idx="6933">
                  <c:v>-0.38159972608725101</c:v>
                </c:pt>
                <c:pt idx="6934">
                  <c:v>-0.383858527668264</c:v>
                </c:pt>
                <c:pt idx="6935">
                  <c:v>-0.38510123843046801</c:v>
                </c:pt>
                <c:pt idx="6936">
                  <c:v>-0.385155566494087</c:v>
                </c:pt>
                <c:pt idx="6937">
                  <c:v>-0.38423438542677701</c:v>
                </c:pt>
                <c:pt idx="6938">
                  <c:v>-0.38265490107934602</c:v>
                </c:pt>
                <c:pt idx="6939">
                  <c:v>-0.38012566972991801</c:v>
                </c:pt>
                <c:pt idx="6940">
                  <c:v>-0.37648199241966701</c:v>
                </c:pt>
                <c:pt idx="6941">
                  <c:v>-0.372092992652794</c:v>
                </c:pt>
                <c:pt idx="6942">
                  <c:v>-0.36695308388972497</c:v>
                </c:pt>
                <c:pt idx="6943">
                  <c:v>-0.36119869394721399</c:v>
                </c:pt>
                <c:pt idx="6944">
                  <c:v>-0.355163777903583</c:v>
                </c:pt>
                <c:pt idx="6945">
                  <c:v>-0.34811289896969499</c:v>
                </c:pt>
                <c:pt idx="6946">
                  <c:v>-0.33920903094867999</c:v>
                </c:pt>
                <c:pt idx="6947">
                  <c:v>-0.32891274954004601</c:v>
                </c:pt>
                <c:pt idx="6948">
                  <c:v>-0.31738511132822</c:v>
                </c:pt>
                <c:pt idx="6949">
                  <c:v>-0.30492515018400401</c:v>
                </c:pt>
                <c:pt idx="6950">
                  <c:v>-0.292329672996268</c:v>
                </c:pt>
                <c:pt idx="6951">
                  <c:v>-0.279455486206588</c:v>
                </c:pt>
                <c:pt idx="6952">
                  <c:v>-0.26620144614469099</c:v>
                </c:pt>
                <c:pt idx="6953">
                  <c:v>-0.25279135663077701</c:v>
                </c:pt>
                <c:pt idx="6954">
                  <c:v>-0.23870099642342199</c:v>
                </c:pt>
                <c:pt idx="6955">
                  <c:v>-0.223896676160598</c:v>
                </c:pt>
                <c:pt idx="6956">
                  <c:v>-0.209312181494336</c:v>
                </c:pt>
                <c:pt idx="6957">
                  <c:v>-0.19575417888402</c:v>
                </c:pt>
                <c:pt idx="6958">
                  <c:v>-0.18295232105286699</c:v>
                </c:pt>
                <c:pt idx="6959">
                  <c:v>-0.170465907572837</c:v>
                </c:pt>
                <c:pt idx="6960">
                  <c:v>-0.157974627300913</c:v>
                </c:pt>
                <c:pt idx="6961">
                  <c:v>-0.14588606348320901</c:v>
                </c:pt>
                <c:pt idx="6962">
                  <c:v>-0.134744666658527</c:v>
                </c:pt>
                <c:pt idx="6963">
                  <c:v>-0.124275405856031</c:v>
                </c:pt>
                <c:pt idx="6964">
                  <c:v>-0.11337618382412901</c:v>
                </c:pt>
                <c:pt idx="6965">
                  <c:v>-0.10228531290897799</c:v>
                </c:pt>
                <c:pt idx="6966">
                  <c:v>-9.1907779969403205E-2</c:v>
                </c:pt>
                <c:pt idx="6967">
                  <c:v>-8.1283396868340602E-2</c:v>
                </c:pt>
                <c:pt idx="6968">
                  <c:v>-6.9556656095227098E-2</c:v>
                </c:pt>
                <c:pt idx="6969">
                  <c:v>-5.7309061490780099E-2</c:v>
                </c:pt>
                <c:pt idx="6970">
                  <c:v>-4.5182700880466498E-2</c:v>
                </c:pt>
                <c:pt idx="6971">
                  <c:v>-3.3635602262451297E-2</c:v>
                </c:pt>
                <c:pt idx="6972">
                  <c:v>-2.3432032205001702E-2</c:v>
                </c:pt>
                <c:pt idx="6973">
                  <c:v>-1.42835147523083E-2</c:v>
                </c:pt>
                <c:pt idx="6974">
                  <c:v>-5.72193923532673E-3</c:v>
                </c:pt>
                <c:pt idx="6975">
                  <c:v>2.3877293201741601E-3</c:v>
                </c:pt>
                <c:pt idx="6976">
                  <c:v>1.04076964388425E-2</c:v>
                </c:pt>
                <c:pt idx="6977">
                  <c:v>1.8227772019781398E-2</c:v>
                </c:pt>
                <c:pt idx="6978">
                  <c:v>2.5460061959238601E-2</c:v>
                </c:pt>
                <c:pt idx="6979">
                  <c:v>3.2246983880831297E-2</c:v>
                </c:pt>
                <c:pt idx="6980">
                  <c:v>3.9481124021507698E-2</c:v>
                </c:pt>
                <c:pt idx="6981">
                  <c:v>4.7952641425167898E-2</c:v>
                </c:pt>
                <c:pt idx="6982">
                  <c:v>5.7863641258670398E-2</c:v>
                </c:pt>
                <c:pt idx="6983">
                  <c:v>6.8908786825314497E-2</c:v>
                </c:pt>
                <c:pt idx="6984">
                  <c:v>8.0463758497613197E-2</c:v>
                </c:pt>
                <c:pt idx="6985">
                  <c:v>9.2955701375577002E-2</c:v>
                </c:pt>
                <c:pt idx="6986">
                  <c:v>0.107306784569924</c:v>
                </c:pt>
                <c:pt idx="6987">
                  <c:v>0.123388269363706</c:v>
                </c:pt>
                <c:pt idx="6988">
                  <c:v>0.13991174348874599</c:v>
                </c:pt>
                <c:pt idx="6989">
                  <c:v>0.15547769401368999</c:v>
                </c:pt>
                <c:pt idx="6990">
                  <c:v>0.169338056992343</c:v>
                </c:pt>
                <c:pt idx="6991">
                  <c:v>0.18190341530552601</c:v>
                </c:pt>
                <c:pt idx="6992">
                  <c:v>0.193548290022727</c:v>
                </c:pt>
                <c:pt idx="6993">
                  <c:v>0.20374016723305399</c:v>
                </c:pt>
                <c:pt idx="6994">
                  <c:v>0.21295615099040299</c:v>
                </c:pt>
                <c:pt idx="6995">
                  <c:v>0.221954749558855</c:v>
                </c:pt>
                <c:pt idx="6996">
                  <c:v>0.23116802123021099</c:v>
                </c:pt>
                <c:pt idx="6997">
                  <c:v>0.23991802655709199</c:v>
                </c:pt>
                <c:pt idx="6998">
                  <c:v>0.24693039078467599</c:v>
                </c:pt>
                <c:pt idx="6999">
                  <c:v>0.25323973727701499</c:v>
                </c:pt>
                <c:pt idx="7000">
                  <c:v>0.25950892979180401</c:v>
                </c:pt>
                <c:pt idx="7001">
                  <c:v>0.265748806952607</c:v>
                </c:pt>
                <c:pt idx="7002">
                  <c:v>0.27205322201014898</c:v>
                </c:pt>
                <c:pt idx="7003">
                  <c:v>0.27797136103331999</c:v>
                </c:pt>
                <c:pt idx="7004">
                  <c:v>0.28322287756032299</c:v>
                </c:pt>
                <c:pt idx="7005">
                  <c:v>0.287938093812667</c:v>
                </c:pt>
                <c:pt idx="7006">
                  <c:v>0.29214262271791303</c:v>
                </c:pt>
                <c:pt idx="7007">
                  <c:v>0.29655784148632602</c:v>
                </c:pt>
                <c:pt idx="7008">
                  <c:v>0.30165143412916601</c:v>
                </c:pt>
                <c:pt idx="7009">
                  <c:v>0.30707878233046199</c:v>
                </c:pt>
                <c:pt idx="7010">
                  <c:v>0.31343256397250702</c:v>
                </c:pt>
                <c:pt idx="7011">
                  <c:v>0.321062436049454</c:v>
                </c:pt>
                <c:pt idx="7012">
                  <c:v>0.329807782361353</c:v>
                </c:pt>
                <c:pt idx="7013">
                  <c:v>0.33930154139236501</c:v>
                </c:pt>
                <c:pt idx="7014">
                  <c:v>0.349673934727605</c:v>
                </c:pt>
                <c:pt idx="7015">
                  <c:v>0.36094722590482198</c:v>
                </c:pt>
                <c:pt idx="7016">
                  <c:v>0.37204210858148501</c:v>
                </c:pt>
                <c:pt idx="7017">
                  <c:v>0.38204629136915103</c:v>
                </c:pt>
                <c:pt idx="7018">
                  <c:v>0.39071610880938801</c:v>
                </c:pt>
                <c:pt idx="7019">
                  <c:v>0.39777263463221302</c:v>
                </c:pt>
                <c:pt idx="7020">
                  <c:v>0.40302320171064498</c:v>
                </c:pt>
                <c:pt idx="7021">
                  <c:v>0.40570046823254402</c:v>
                </c:pt>
                <c:pt idx="7022">
                  <c:v>0.40485742630358501</c:v>
                </c:pt>
                <c:pt idx="7023">
                  <c:v>0.40084277747289498</c:v>
                </c:pt>
                <c:pt idx="7024">
                  <c:v>0.39382812333727502</c:v>
                </c:pt>
                <c:pt idx="7025">
                  <c:v>0.38346668840652598</c:v>
                </c:pt>
                <c:pt idx="7026">
                  <c:v>0.37061202925216502</c:v>
                </c:pt>
                <c:pt idx="7027">
                  <c:v>0.35726519816994201</c:v>
                </c:pt>
                <c:pt idx="7028">
                  <c:v>0.344865252114955</c:v>
                </c:pt>
                <c:pt idx="7029">
                  <c:v>0.33359659414180798</c:v>
                </c:pt>
                <c:pt idx="7030">
                  <c:v>0.32283141507405999</c:v>
                </c:pt>
                <c:pt idx="7031">
                  <c:v>0.31273280824063698</c:v>
                </c:pt>
                <c:pt idx="7032">
                  <c:v>0.30429272027804499</c:v>
                </c:pt>
                <c:pt idx="7033">
                  <c:v>0.297941543896029</c:v>
                </c:pt>
                <c:pt idx="7034">
                  <c:v>0.294052232054131</c:v>
                </c:pt>
                <c:pt idx="7035">
                  <c:v>0.292934900837861</c:v>
                </c:pt>
                <c:pt idx="7036">
                  <c:v>0.29498197919204899</c:v>
                </c:pt>
                <c:pt idx="7037">
                  <c:v>0.30092200779530798</c:v>
                </c:pt>
                <c:pt idx="7038">
                  <c:v>0.31044793277980998</c:v>
                </c:pt>
                <c:pt idx="7039">
                  <c:v>0.32129073004735598</c:v>
                </c:pt>
                <c:pt idx="7040">
                  <c:v>0.33139208175985801</c:v>
                </c:pt>
                <c:pt idx="7041">
                  <c:v>0.340807848257763</c:v>
                </c:pt>
                <c:pt idx="7042">
                  <c:v>0.34944854305915202</c:v>
                </c:pt>
                <c:pt idx="7043">
                  <c:v>0.35744207434297098</c:v>
                </c:pt>
                <c:pt idx="7044">
                  <c:v>0.365069864220394</c:v>
                </c:pt>
                <c:pt idx="7045">
                  <c:v>0.37209167951487898</c:v>
                </c:pt>
                <c:pt idx="7046">
                  <c:v>0.37824243684518799</c:v>
                </c:pt>
                <c:pt idx="7047">
                  <c:v>0.383563677721664</c:v>
                </c:pt>
                <c:pt idx="7048">
                  <c:v>0.38883400734607398</c:v>
                </c:pt>
                <c:pt idx="7049">
                  <c:v>0.39428157131907898</c:v>
                </c:pt>
                <c:pt idx="7050">
                  <c:v>0.39949270650464203</c:v>
                </c:pt>
                <c:pt idx="7051">
                  <c:v>0.40372024772924198</c:v>
                </c:pt>
                <c:pt idx="7052">
                  <c:v>0.406968406816752</c:v>
                </c:pt>
                <c:pt idx="7053">
                  <c:v>0.40933211316024598</c:v>
                </c:pt>
                <c:pt idx="7054">
                  <c:v>0.41113089928645302</c:v>
                </c:pt>
                <c:pt idx="7055">
                  <c:v>0.41334999802188799</c:v>
                </c:pt>
                <c:pt idx="7056">
                  <c:v>0.41628177104651298</c:v>
                </c:pt>
                <c:pt idx="7057">
                  <c:v>0.42021405584098998</c:v>
                </c:pt>
                <c:pt idx="7058">
                  <c:v>0.425464488710177</c:v>
                </c:pt>
                <c:pt idx="7059">
                  <c:v>0.43100584810357101</c:v>
                </c:pt>
                <c:pt idx="7060">
                  <c:v>0.43647592532464502</c:v>
                </c:pt>
                <c:pt idx="7061">
                  <c:v>0.44226569195541698</c:v>
                </c:pt>
                <c:pt idx="7062">
                  <c:v>0.44851494498636102</c:v>
                </c:pt>
                <c:pt idx="7063">
                  <c:v>0.455218222225792</c:v>
                </c:pt>
                <c:pt idx="7064">
                  <c:v>0.461240460351799</c:v>
                </c:pt>
                <c:pt idx="7065">
                  <c:v>0.46505304001929398</c:v>
                </c:pt>
                <c:pt idx="7066">
                  <c:v>0.46685111821449199</c:v>
                </c:pt>
                <c:pt idx="7067">
                  <c:v>0.46750268811052598</c:v>
                </c:pt>
                <c:pt idx="7068">
                  <c:v>0.466817728748262</c:v>
                </c:pt>
                <c:pt idx="7069">
                  <c:v>0.46506861339399302</c:v>
                </c:pt>
                <c:pt idx="7070">
                  <c:v>0.462640454358069</c:v>
                </c:pt>
                <c:pt idx="7071">
                  <c:v>0.46032360610676798</c:v>
                </c:pt>
                <c:pt idx="7072">
                  <c:v>0.45892016607195302</c:v>
                </c:pt>
                <c:pt idx="7073">
                  <c:v>0.45816815482484702</c:v>
                </c:pt>
                <c:pt idx="7074">
                  <c:v>0.45798647015218702</c:v>
                </c:pt>
                <c:pt idx="7075">
                  <c:v>0.458106923852862</c:v>
                </c:pt>
                <c:pt idx="7076">
                  <c:v>0.45870666186133802</c:v>
                </c:pt>
                <c:pt idx="7077">
                  <c:v>0.45955371947038298</c:v>
                </c:pt>
                <c:pt idx="7078">
                  <c:v>0.45958230711208597</c:v>
                </c:pt>
                <c:pt idx="7079">
                  <c:v>0.45853484882278001</c:v>
                </c:pt>
                <c:pt idx="7080">
                  <c:v>0.45652380033550599</c:v>
                </c:pt>
                <c:pt idx="7081">
                  <c:v>0.45410524487536302</c:v>
                </c:pt>
                <c:pt idx="7082">
                  <c:v>0.45077651902306998</c:v>
                </c:pt>
                <c:pt idx="7083">
                  <c:v>0.44475563232258197</c:v>
                </c:pt>
                <c:pt idx="7084">
                  <c:v>0.435308874513055</c:v>
                </c:pt>
                <c:pt idx="7085">
                  <c:v>0.42289860942134899</c:v>
                </c:pt>
                <c:pt idx="7086">
                  <c:v>0.40798670686909</c:v>
                </c:pt>
                <c:pt idx="7087">
                  <c:v>0.39201834292522703</c:v>
                </c:pt>
                <c:pt idx="7088">
                  <c:v>0.37732646635450801</c:v>
                </c:pt>
                <c:pt idx="7089">
                  <c:v>0.36481804081208402</c:v>
                </c:pt>
                <c:pt idx="7090">
                  <c:v>0.35376234421077202</c:v>
                </c:pt>
                <c:pt idx="7091">
                  <c:v>0.34386033185784598</c:v>
                </c:pt>
                <c:pt idx="7092">
                  <c:v>0.33596096651923502</c:v>
                </c:pt>
                <c:pt idx="7093">
                  <c:v>0.33064425575732198</c:v>
                </c:pt>
                <c:pt idx="7094">
                  <c:v>0.326603200973342</c:v>
                </c:pt>
                <c:pt idx="7095">
                  <c:v>0.32204938291455798</c:v>
                </c:pt>
                <c:pt idx="7096">
                  <c:v>0.31692915979446001</c:v>
                </c:pt>
                <c:pt idx="7097">
                  <c:v>0.31163768279593701</c:v>
                </c:pt>
                <c:pt idx="7098">
                  <c:v>0.30626473388632502</c:v>
                </c:pt>
                <c:pt idx="7099">
                  <c:v>0.30127179811079802</c:v>
                </c:pt>
                <c:pt idx="7100">
                  <c:v>0.29694792316804403</c:v>
                </c:pt>
                <c:pt idx="7101">
                  <c:v>0.29270918263131501</c:v>
                </c:pt>
                <c:pt idx="7102">
                  <c:v>0.28871916260831798</c:v>
                </c:pt>
                <c:pt idx="7103">
                  <c:v>0.28526519149938601</c:v>
                </c:pt>
                <c:pt idx="7104">
                  <c:v>0.28140238251948202</c:v>
                </c:pt>
                <c:pt idx="7105">
                  <c:v>0.27573151685583702</c:v>
                </c:pt>
                <c:pt idx="7106">
                  <c:v>0.268989388711391</c:v>
                </c:pt>
                <c:pt idx="7107">
                  <c:v>0.26305161753053902</c:v>
                </c:pt>
                <c:pt idx="7108">
                  <c:v>0.25749797699598598</c:v>
                </c:pt>
                <c:pt idx="7109">
                  <c:v>0.25133824808413702</c:v>
                </c:pt>
                <c:pt idx="7110">
                  <c:v>0.245579028909478</c:v>
                </c:pt>
                <c:pt idx="7111">
                  <c:v>0.24089520134329001</c:v>
                </c:pt>
                <c:pt idx="7112">
                  <c:v>0.23621533466309899</c:v>
                </c:pt>
                <c:pt idx="7113">
                  <c:v>0.230922544733555</c:v>
                </c:pt>
                <c:pt idx="7114">
                  <c:v>0.225678618177238</c:v>
                </c:pt>
                <c:pt idx="7115">
                  <c:v>0.22107076697831299</c:v>
                </c:pt>
                <c:pt idx="7116">
                  <c:v>0.21749134899382599</c:v>
                </c:pt>
                <c:pt idx="7117">
                  <c:v>0.21612820619237499</c:v>
                </c:pt>
                <c:pt idx="7118">
                  <c:v>0.21624622486091799</c:v>
                </c:pt>
                <c:pt idx="7119">
                  <c:v>0.21518887491768901</c:v>
                </c:pt>
                <c:pt idx="7120">
                  <c:v>0.21196252678150601</c:v>
                </c:pt>
                <c:pt idx="7121">
                  <c:v>0.20673324953385699</c:v>
                </c:pt>
                <c:pt idx="7122">
                  <c:v>0.20004106270095501</c:v>
                </c:pt>
                <c:pt idx="7123">
                  <c:v>0.193147316173364</c:v>
                </c:pt>
                <c:pt idx="7124">
                  <c:v>0.184847626864063</c:v>
                </c:pt>
                <c:pt idx="7125">
                  <c:v>0.173812627684652</c:v>
                </c:pt>
                <c:pt idx="7126">
                  <c:v>0.161244075116144</c:v>
                </c:pt>
                <c:pt idx="7127">
                  <c:v>0.14750382044514601</c:v>
                </c:pt>
                <c:pt idx="7128">
                  <c:v>0.13249053821724999</c:v>
                </c:pt>
                <c:pt idx="7129">
                  <c:v>0.116306541302683</c:v>
                </c:pt>
                <c:pt idx="7130">
                  <c:v>9.93614401024214E-2</c:v>
                </c:pt>
                <c:pt idx="7131">
                  <c:v>8.1986294114845704E-2</c:v>
                </c:pt>
                <c:pt idx="7132">
                  <c:v>6.3758854237855697E-2</c:v>
                </c:pt>
                <c:pt idx="7133">
                  <c:v>4.4990530838438701E-2</c:v>
                </c:pt>
                <c:pt idx="7134">
                  <c:v>2.6622939323347399E-2</c:v>
                </c:pt>
                <c:pt idx="7135">
                  <c:v>8.5777108262016597E-3</c:v>
                </c:pt>
                <c:pt idx="7136">
                  <c:v>-9.2718306397833808E-3</c:v>
                </c:pt>
                <c:pt idx="7137">
                  <c:v>-2.6286664502157199E-2</c:v>
                </c:pt>
                <c:pt idx="7138">
                  <c:v>-4.15096951291338E-2</c:v>
                </c:pt>
                <c:pt idx="7139">
                  <c:v>-5.4867657253104198E-2</c:v>
                </c:pt>
                <c:pt idx="7140">
                  <c:v>-6.7136187706330702E-2</c:v>
                </c:pt>
                <c:pt idx="7141">
                  <c:v>-7.8601674953413803E-2</c:v>
                </c:pt>
                <c:pt idx="7142">
                  <c:v>-8.8520083255603094E-2</c:v>
                </c:pt>
                <c:pt idx="7143">
                  <c:v>-9.6093003558435405E-2</c:v>
                </c:pt>
                <c:pt idx="7144">
                  <c:v>-0.101820225734104</c:v>
                </c:pt>
                <c:pt idx="7145">
                  <c:v>-0.106141885211954</c:v>
                </c:pt>
                <c:pt idx="7146">
                  <c:v>-0.109743425060273</c:v>
                </c:pt>
                <c:pt idx="7147">
                  <c:v>-0.113714062364903</c:v>
                </c:pt>
                <c:pt idx="7148">
                  <c:v>-0.117769289048202</c:v>
                </c:pt>
                <c:pt idx="7149">
                  <c:v>-0.12133898560054</c:v>
                </c:pt>
                <c:pt idx="7150">
                  <c:v>-0.124087666718766</c:v>
                </c:pt>
                <c:pt idx="7151">
                  <c:v>-0.126324822692437</c:v>
                </c:pt>
                <c:pt idx="7152">
                  <c:v>-0.12931084514177901</c:v>
                </c:pt>
                <c:pt idx="7153">
                  <c:v>-0.13377312984182099</c:v>
                </c:pt>
                <c:pt idx="7154">
                  <c:v>-0.13999631831656401</c:v>
                </c:pt>
                <c:pt idx="7155">
                  <c:v>-0.14748391415491799</c:v>
                </c:pt>
                <c:pt idx="7156">
                  <c:v>-0.155493533498644</c:v>
                </c:pt>
                <c:pt idx="7157">
                  <c:v>-0.16324907283079201</c:v>
                </c:pt>
                <c:pt idx="7158">
                  <c:v>-0.16989672796166699</c:v>
                </c:pt>
                <c:pt idx="7159">
                  <c:v>-0.17468053459934699</c:v>
                </c:pt>
                <c:pt idx="7160">
                  <c:v>-0.17727090231030801</c:v>
                </c:pt>
                <c:pt idx="7161">
                  <c:v>-0.17829238289372401</c:v>
                </c:pt>
                <c:pt idx="7162">
                  <c:v>-0.17795457131384201</c:v>
                </c:pt>
                <c:pt idx="7163">
                  <c:v>-0.176525771949854</c:v>
                </c:pt>
                <c:pt idx="7164">
                  <c:v>-0.17405934286117999</c:v>
                </c:pt>
                <c:pt idx="7165">
                  <c:v>-0.16966605334662499</c:v>
                </c:pt>
                <c:pt idx="7166">
                  <c:v>-0.16299797622884599</c:v>
                </c:pt>
                <c:pt idx="7167">
                  <c:v>-0.15568288807598701</c:v>
                </c:pt>
                <c:pt idx="7168">
                  <c:v>-0.14927463720655801</c:v>
                </c:pt>
                <c:pt idx="7169">
                  <c:v>-0.14379641835721399</c:v>
                </c:pt>
                <c:pt idx="7170">
                  <c:v>-0.13969124647121101</c:v>
                </c:pt>
                <c:pt idx="7171">
                  <c:v>-0.13766020049875899</c:v>
                </c:pt>
                <c:pt idx="7172">
                  <c:v>-0.13787464443179301</c:v>
                </c:pt>
                <c:pt idx="7173">
                  <c:v>-0.14076951743773899</c:v>
                </c:pt>
                <c:pt idx="7174">
                  <c:v>-0.147103616423542</c:v>
                </c:pt>
                <c:pt idx="7175">
                  <c:v>-0.15682156398446601</c:v>
                </c:pt>
                <c:pt idx="7176">
                  <c:v>-0.16860222880512299</c:v>
                </c:pt>
                <c:pt idx="7177">
                  <c:v>-0.18054853493341</c:v>
                </c:pt>
                <c:pt idx="7178">
                  <c:v>-0.19132486618685701</c:v>
                </c:pt>
                <c:pt idx="7179">
                  <c:v>-0.20039057364910501</c:v>
                </c:pt>
                <c:pt idx="7180">
                  <c:v>-0.20734793215325101</c:v>
                </c:pt>
                <c:pt idx="7181">
                  <c:v>-0.21173555967225399</c:v>
                </c:pt>
                <c:pt idx="7182">
                  <c:v>-0.21377957666720801</c:v>
                </c:pt>
                <c:pt idx="7183">
                  <c:v>-0.213742008150545</c:v>
                </c:pt>
                <c:pt idx="7184">
                  <c:v>-0.21112867036396599</c:v>
                </c:pt>
                <c:pt idx="7185">
                  <c:v>-0.206883727231742</c:v>
                </c:pt>
                <c:pt idx="7186">
                  <c:v>-0.202054932307487</c:v>
                </c:pt>
                <c:pt idx="7187">
                  <c:v>-0.195870216326506</c:v>
                </c:pt>
                <c:pt idx="7188">
                  <c:v>-0.18767066431007301</c:v>
                </c:pt>
                <c:pt idx="7189">
                  <c:v>-0.178909330488009</c:v>
                </c:pt>
                <c:pt idx="7190">
                  <c:v>-0.17104547774370499</c:v>
                </c:pt>
                <c:pt idx="7191">
                  <c:v>-0.16420218353650001</c:v>
                </c:pt>
                <c:pt idx="7192">
                  <c:v>-0.15881105035439899</c:v>
                </c:pt>
                <c:pt idx="7193">
                  <c:v>-0.154406535432524</c:v>
                </c:pt>
                <c:pt idx="7194">
                  <c:v>-0.15082133349687599</c:v>
                </c:pt>
                <c:pt idx="7195">
                  <c:v>-0.148566493252653</c:v>
                </c:pt>
                <c:pt idx="7196">
                  <c:v>-0.14782048670796699</c:v>
                </c:pt>
                <c:pt idx="7197">
                  <c:v>-0.14858024349061799</c:v>
                </c:pt>
                <c:pt idx="7198">
                  <c:v>-0.15109107661571999</c:v>
                </c:pt>
                <c:pt idx="7199">
                  <c:v>-0.155872931071835</c:v>
                </c:pt>
                <c:pt idx="7200">
                  <c:v>-0.16224465277866201</c:v>
                </c:pt>
                <c:pt idx="7201">
                  <c:v>-0.169526185087926</c:v>
                </c:pt>
                <c:pt idx="7202">
                  <c:v>-0.17758632157509599</c:v>
                </c:pt>
                <c:pt idx="7203">
                  <c:v>-0.186019686431422</c:v>
                </c:pt>
                <c:pt idx="7204">
                  <c:v>-0.19498971575096499</c:v>
                </c:pt>
                <c:pt idx="7205">
                  <c:v>-0.205541090241048</c:v>
                </c:pt>
                <c:pt idx="7206">
                  <c:v>-0.217876364553686</c:v>
                </c:pt>
                <c:pt idx="7207">
                  <c:v>-0.23114688495343799</c:v>
                </c:pt>
                <c:pt idx="7208">
                  <c:v>-0.24389929310915201</c:v>
                </c:pt>
                <c:pt idx="7209">
                  <c:v>-0.25425287840377297</c:v>
                </c:pt>
                <c:pt idx="7210">
                  <c:v>-0.26204297215854999</c:v>
                </c:pt>
                <c:pt idx="7211">
                  <c:v>-0.26776285354081603</c:v>
                </c:pt>
                <c:pt idx="7212">
                  <c:v>-0.270373438254423</c:v>
                </c:pt>
                <c:pt idx="7213">
                  <c:v>-0.269159195705096</c:v>
                </c:pt>
                <c:pt idx="7214">
                  <c:v>-0.26499079667164499</c:v>
                </c:pt>
                <c:pt idx="7215">
                  <c:v>-0.25874217012346001</c:v>
                </c:pt>
                <c:pt idx="7216">
                  <c:v>-0.25116962793174402</c:v>
                </c:pt>
                <c:pt idx="7217">
                  <c:v>-0.243483454196354</c:v>
                </c:pt>
                <c:pt idx="7218">
                  <c:v>-0.236548716315306</c:v>
                </c:pt>
                <c:pt idx="7219">
                  <c:v>-0.230372805595258</c:v>
                </c:pt>
                <c:pt idx="7220">
                  <c:v>-0.22437389830519999</c:v>
                </c:pt>
                <c:pt idx="7221">
                  <c:v>-0.219099150985227</c:v>
                </c:pt>
                <c:pt idx="7222">
                  <c:v>-0.21580458587385501</c:v>
                </c:pt>
                <c:pt idx="7223">
                  <c:v>-0.214043418705955</c:v>
                </c:pt>
                <c:pt idx="7224">
                  <c:v>-0.213076426613202</c:v>
                </c:pt>
                <c:pt idx="7225">
                  <c:v>-0.21259395638942399</c:v>
                </c:pt>
                <c:pt idx="7226">
                  <c:v>-0.21233397893407799</c:v>
                </c:pt>
                <c:pt idx="7227">
                  <c:v>-0.21231052929684899</c:v>
                </c:pt>
                <c:pt idx="7228">
                  <c:v>-0.21247729049419101</c:v>
                </c:pt>
                <c:pt idx="7229">
                  <c:v>-0.212879889439231</c:v>
                </c:pt>
                <c:pt idx="7230">
                  <c:v>-0.21301609262837801</c:v>
                </c:pt>
                <c:pt idx="7231">
                  <c:v>-0.21170932394401901</c:v>
                </c:pt>
                <c:pt idx="7232">
                  <c:v>-0.208529791946136</c:v>
                </c:pt>
                <c:pt idx="7233">
                  <c:v>-0.20420872759332201</c:v>
                </c:pt>
                <c:pt idx="7234">
                  <c:v>-0.19838876604120501</c:v>
                </c:pt>
                <c:pt idx="7235">
                  <c:v>-0.19092257802173601</c:v>
                </c:pt>
                <c:pt idx="7236">
                  <c:v>-0.182882021634556</c:v>
                </c:pt>
                <c:pt idx="7237">
                  <c:v>-0.175107839661338</c:v>
                </c:pt>
                <c:pt idx="7238">
                  <c:v>-0.16793226117916099</c:v>
                </c:pt>
                <c:pt idx="7239">
                  <c:v>-0.16174740264940499</c:v>
                </c:pt>
                <c:pt idx="7240">
                  <c:v>-0.15748983401309299</c:v>
                </c:pt>
                <c:pt idx="7241">
                  <c:v>-0.15557879989059401</c:v>
                </c:pt>
                <c:pt idx="7242">
                  <c:v>-0.15533851017345299</c:v>
                </c:pt>
                <c:pt idx="7243">
                  <c:v>-0.15571999127219699</c:v>
                </c:pt>
                <c:pt idx="7244">
                  <c:v>-0.15580012961092601</c:v>
                </c:pt>
                <c:pt idx="7245">
                  <c:v>-0.15531407262265201</c:v>
                </c:pt>
                <c:pt idx="7246">
                  <c:v>-0.15430041478981099</c:v>
                </c:pt>
                <c:pt idx="7247">
                  <c:v>-0.15280945131969501</c:v>
                </c:pt>
                <c:pt idx="7248">
                  <c:v>-0.15122938124685201</c:v>
                </c:pt>
                <c:pt idx="7249">
                  <c:v>-0.14899006106511201</c:v>
                </c:pt>
                <c:pt idx="7250">
                  <c:v>-0.14500361401904299</c:v>
                </c:pt>
                <c:pt idx="7251">
                  <c:v>-0.13936029845883099</c:v>
                </c:pt>
                <c:pt idx="7252">
                  <c:v>-0.13292728937239501</c:v>
                </c:pt>
                <c:pt idx="7253">
                  <c:v>-0.12753927753027899</c:v>
                </c:pt>
                <c:pt idx="7254">
                  <c:v>-0.124125898980571</c:v>
                </c:pt>
                <c:pt idx="7255">
                  <c:v>-0.121460882083571</c:v>
                </c:pt>
                <c:pt idx="7256">
                  <c:v>-0.11887030711133</c:v>
                </c:pt>
                <c:pt idx="7257">
                  <c:v>-0.115792684719567</c:v>
                </c:pt>
                <c:pt idx="7258">
                  <c:v>-0.11205112427192999</c:v>
                </c:pt>
                <c:pt idx="7259">
                  <c:v>-0.10885532336899</c:v>
                </c:pt>
                <c:pt idx="7260">
                  <c:v>-0.10693942508568401</c:v>
                </c:pt>
                <c:pt idx="7261">
                  <c:v>-0.105403031408038</c:v>
                </c:pt>
                <c:pt idx="7262">
                  <c:v>-0.104001026768322</c:v>
                </c:pt>
                <c:pt idx="7263">
                  <c:v>-0.10356087892039</c:v>
                </c:pt>
                <c:pt idx="7264">
                  <c:v>-0.103028375075951</c:v>
                </c:pt>
                <c:pt idx="7265">
                  <c:v>-0.101368915556326</c:v>
                </c:pt>
                <c:pt idx="7266">
                  <c:v>-9.9035495666944806E-2</c:v>
                </c:pt>
                <c:pt idx="7267">
                  <c:v>-9.6258303286423402E-2</c:v>
                </c:pt>
                <c:pt idx="7268">
                  <c:v>-9.3964046153826003E-2</c:v>
                </c:pt>
                <c:pt idx="7269">
                  <c:v>-9.3696596790572406E-2</c:v>
                </c:pt>
                <c:pt idx="7270">
                  <c:v>-9.5772394459893495E-2</c:v>
                </c:pt>
                <c:pt idx="7271">
                  <c:v>-9.9395155261686602E-2</c:v>
                </c:pt>
                <c:pt idx="7272">
                  <c:v>-0.103744672126191</c:v>
                </c:pt>
                <c:pt idx="7273">
                  <c:v>-0.10817256736273299</c:v>
                </c:pt>
                <c:pt idx="7274">
                  <c:v>-0.111760527522207</c:v>
                </c:pt>
                <c:pt idx="7275">
                  <c:v>-0.11373950085724201</c:v>
                </c:pt>
                <c:pt idx="7276">
                  <c:v>-0.11417634358175199</c:v>
                </c:pt>
                <c:pt idx="7277">
                  <c:v>-0.113372912650159</c:v>
                </c:pt>
                <c:pt idx="7278">
                  <c:v>-0.111795665211742</c:v>
                </c:pt>
                <c:pt idx="7279">
                  <c:v>-0.109246365018721</c:v>
                </c:pt>
                <c:pt idx="7280">
                  <c:v>-0.105446296806141</c:v>
                </c:pt>
                <c:pt idx="7281">
                  <c:v>-0.101278345706498</c:v>
                </c:pt>
                <c:pt idx="7282">
                  <c:v>-9.7110153837152102E-2</c:v>
                </c:pt>
                <c:pt idx="7283">
                  <c:v>-9.3456270408971504E-2</c:v>
                </c:pt>
                <c:pt idx="7284">
                  <c:v>-9.1559368320452403E-2</c:v>
                </c:pt>
                <c:pt idx="7285">
                  <c:v>-9.2085378660338807E-2</c:v>
                </c:pt>
                <c:pt idx="7286">
                  <c:v>-9.4736685821294103E-2</c:v>
                </c:pt>
                <c:pt idx="7287">
                  <c:v>-9.8963741170013594E-2</c:v>
                </c:pt>
                <c:pt idx="7288">
                  <c:v>-0.105247513606537</c:v>
                </c:pt>
                <c:pt idx="7289">
                  <c:v>-0.11460854199120001</c:v>
                </c:pt>
                <c:pt idx="7290">
                  <c:v>-0.12779761691684699</c:v>
                </c:pt>
                <c:pt idx="7291">
                  <c:v>-0.14460467237958199</c:v>
                </c:pt>
                <c:pt idx="7292">
                  <c:v>-0.164043013526083</c:v>
                </c:pt>
                <c:pt idx="7293">
                  <c:v>-0.18469406922763401</c:v>
                </c:pt>
                <c:pt idx="7294">
                  <c:v>-0.20444500598256601</c:v>
                </c:pt>
                <c:pt idx="7295">
                  <c:v>-0.22175022002640801</c:v>
                </c:pt>
                <c:pt idx="7296">
                  <c:v>-0.236110023420877</c:v>
                </c:pt>
                <c:pt idx="7297">
                  <c:v>-0.24782378748966799</c:v>
                </c:pt>
                <c:pt idx="7298">
                  <c:v>-0.25760389937400802</c:v>
                </c:pt>
                <c:pt idx="7299">
                  <c:v>-0.26578719555111402</c:v>
                </c:pt>
                <c:pt idx="7300">
                  <c:v>-0.27273798952321798</c:v>
                </c:pt>
                <c:pt idx="7301">
                  <c:v>-0.2787467837448</c:v>
                </c:pt>
                <c:pt idx="7302">
                  <c:v>-0.28386417677897202</c:v>
                </c:pt>
                <c:pt idx="7303">
                  <c:v>-0.28713322838934602</c:v>
                </c:pt>
                <c:pt idx="7304">
                  <c:v>-0.28681744046975899</c:v>
                </c:pt>
                <c:pt idx="7305">
                  <c:v>-0.28347993291447698</c:v>
                </c:pt>
                <c:pt idx="7306">
                  <c:v>-0.27886854646883702</c:v>
                </c:pt>
                <c:pt idx="7307">
                  <c:v>-0.27299076979029202</c:v>
                </c:pt>
                <c:pt idx="7308">
                  <c:v>-0.26538485825456098</c:v>
                </c:pt>
                <c:pt idx="7309">
                  <c:v>-0.25574756753304301</c:v>
                </c:pt>
                <c:pt idx="7310">
                  <c:v>-0.244139382900462</c:v>
                </c:pt>
                <c:pt idx="7311">
                  <c:v>-0.23196620067590201</c:v>
                </c:pt>
                <c:pt idx="7312">
                  <c:v>-0.22015153070513099</c:v>
                </c:pt>
                <c:pt idx="7313">
                  <c:v>-0.20894380618296299</c:v>
                </c:pt>
                <c:pt idx="7314">
                  <c:v>-0.19957392111379199</c:v>
                </c:pt>
                <c:pt idx="7315">
                  <c:v>-0.193720995964828</c:v>
                </c:pt>
                <c:pt idx="7316">
                  <c:v>-0.192329650664091</c:v>
                </c:pt>
                <c:pt idx="7317">
                  <c:v>-0.19485810674996401</c:v>
                </c:pt>
                <c:pt idx="7318">
                  <c:v>-0.199630053702164</c:v>
                </c:pt>
                <c:pt idx="7319">
                  <c:v>-0.20555011876238299</c:v>
                </c:pt>
                <c:pt idx="7320">
                  <c:v>-0.21227258634674101</c:v>
                </c:pt>
                <c:pt idx="7321">
                  <c:v>-0.21947751578472399</c:v>
                </c:pt>
                <c:pt idx="7322">
                  <c:v>-0.227524067829559</c:v>
                </c:pt>
                <c:pt idx="7323">
                  <c:v>-0.23599221108502899</c:v>
                </c:pt>
                <c:pt idx="7324">
                  <c:v>-0.24287459567582401</c:v>
                </c:pt>
                <c:pt idx="7325">
                  <c:v>-0.246752148726329</c:v>
                </c:pt>
                <c:pt idx="7326">
                  <c:v>-0.24792734205713901</c:v>
                </c:pt>
                <c:pt idx="7327">
                  <c:v>-0.24683845812793401</c:v>
                </c:pt>
                <c:pt idx="7328">
                  <c:v>-0.24402960188945599</c:v>
                </c:pt>
                <c:pt idx="7329">
                  <c:v>-0.23954062699118001</c:v>
                </c:pt>
                <c:pt idx="7330">
                  <c:v>-0.23263513674376499</c:v>
                </c:pt>
                <c:pt idx="7331">
                  <c:v>-0.222999801835912</c:v>
                </c:pt>
                <c:pt idx="7332">
                  <c:v>-0.21082798223607799</c:v>
                </c:pt>
                <c:pt idx="7333">
                  <c:v>-0.197913952766329</c:v>
                </c:pt>
                <c:pt idx="7334">
                  <c:v>-0.18637667409692901</c:v>
                </c:pt>
                <c:pt idx="7335">
                  <c:v>-0.17631070439715699</c:v>
                </c:pt>
                <c:pt idx="7336">
                  <c:v>-0.167304567112077</c:v>
                </c:pt>
                <c:pt idx="7337">
                  <c:v>-0.16041466118775399</c:v>
                </c:pt>
                <c:pt idx="7338">
                  <c:v>-0.156181671765075</c:v>
                </c:pt>
                <c:pt idx="7339">
                  <c:v>-0.153058358066646</c:v>
                </c:pt>
                <c:pt idx="7340">
                  <c:v>-0.15066693611635201</c:v>
                </c:pt>
                <c:pt idx="7341">
                  <c:v>-0.149838974209096</c:v>
                </c:pt>
                <c:pt idx="7342">
                  <c:v>-0.14955859984436101</c:v>
                </c:pt>
                <c:pt idx="7343">
                  <c:v>-0.14933695513904899</c:v>
                </c:pt>
                <c:pt idx="7344">
                  <c:v>-0.14837324577291899</c:v>
                </c:pt>
                <c:pt idx="7345">
                  <c:v>-0.145134902190419</c:v>
                </c:pt>
                <c:pt idx="7346">
                  <c:v>-0.13969387670216599</c:v>
                </c:pt>
                <c:pt idx="7347">
                  <c:v>-0.13304681638815999</c:v>
                </c:pt>
                <c:pt idx="7348">
                  <c:v>-0.12598030418939399</c:v>
                </c:pt>
                <c:pt idx="7349">
                  <c:v>-0.118289989674315</c:v>
                </c:pt>
                <c:pt idx="7350">
                  <c:v>-0.109724838268145</c:v>
                </c:pt>
                <c:pt idx="7351">
                  <c:v>-0.10075559643503899</c:v>
                </c:pt>
                <c:pt idx="7352">
                  <c:v>-9.27897408655734E-2</c:v>
                </c:pt>
                <c:pt idx="7353">
                  <c:v>-8.69816753718992E-2</c:v>
                </c:pt>
                <c:pt idx="7354">
                  <c:v>-8.3457390934126199E-2</c:v>
                </c:pt>
                <c:pt idx="7355">
                  <c:v>-8.2149779491050803E-2</c:v>
                </c:pt>
                <c:pt idx="7356">
                  <c:v>-8.3714301304407504E-2</c:v>
                </c:pt>
                <c:pt idx="7357">
                  <c:v>-8.8049026962419993E-2</c:v>
                </c:pt>
                <c:pt idx="7358">
                  <c:v>-9.2910440218903503E-2</c:v>
                </c:pt>
                <c:pt idx="7359">
                  <c:v>-9.7182381493712902E-2</c:v>
                </c:pt>
                <c:pt idx="7360">
                  <c:v>-0.10295785634806499</c:v>
                </c:pt>
                <c:pt idx="7361">
                  <c:v>-0.11037788965083201</c:v>
                </c:pt>
                <c:pt idx="7362">
                  <c:v>-0.11765983159346</c:v>
                </c:pt>
                <c:pt idx="7363">
                  <c:v>-0.124620380007707</c:v>
                </c:pt>
                <c:pt idx="7364">
                  <c:v>-0.13157642112200499</c:v>
                </c:pt>
                <c:pt idx="7365">
                  <c:v>-0.138440780867428</c:v>
                </c:pt>
                <c:pt idx="7366">
                  <c:v>-0.144828727717804</c:v>
                </c:pt>
                <c:pt idx="7367">
                  <c:v>-0.15003489086733901</c:v>
                </c:pt>
                <c:pt idx="7368">
                  <c:v>-0.15293179308410301</c:v>
                </c:pt>
                <c:pt idx="7369">
                  <c:v>-0.15234035431118201</c:v>
                </c:pt>
                <c:pt idx="7370">
                  <c:v>-0.14841589223874299</c:v>
                </c:pt>
                <c:pt idx="7371">
                  <c:v>-0.141561937617178</c:v>
                </c:pt>
                <c:pt idx="7372">
                  <c:v>-0.13114613258131599</c:v>
                </c:pt>
                <c:pt idx="7373">
                  <c:v>-0.11735497965500299</c:v>
                </c:pt>
                <c:pt idx="7374">
                  <c:v>-0.10133767541535001</c:v>
                </c:pt>
                <c:pt idx="7375">
                  <c:v>-8.4000815383948393E-2</c:v>
                </c:pt>
                <c:pt idx="7376">
                  <c:v>-6.54952988134124E-2</c:v>
                </c:pt>
                <c:pt idx="7377">
                  <c:v>-4.5809803922975102E-2</c:v>
                </c:pt>
                <c:pt idx="7378">
                  <c:v>-2.6286932705415499E-2</c:v>
                </c:pt>
                <c:pt idx="7379">
                  <c:v>-8.0306620875083903E-3</c:v>
                </c:pt>
                <c:pt idx="7380">
                  <c:v>8.8381530715493702E-3</c:v>
                </c:pt>
                <c:pt idx="7381">
                  <c:v>2.3460927404917301E-2</c:v>
                </c:pt>
                <c:pt idx="7382">
                  <c:v>3.6106189348491198E-2</c:v>
                </c:pt>
                <c:pt idx="7383">
                  <c:v>4.7539777158535898E-2</c:v>
                </c:pt>
                <c:pt idx="7384">
                  <c:v>5.7695988260433699E-2</c:v>
                </c:pt>
                <c:pt idx="7385">
                  <c:v>6.6630404145430797E-2</c:v>
                </c:pt>
                <c:pt idx="7386">
                  <c:v>7.4075855989845396E-2</c:v>
                </c:pt>
                <c:pt idx="7387">
                  <c:v>8.0059004750055701E-2</c:v>
                </c:pt>
                <c:pt idx="7388">
                  <c:v>8.4531667667470695E-2</c:v>
                </c:pt>
                <c:pt idx="7389">
                  <c:v>8.7131403083783796E-2</c:v>
                </c:pt>
                <c:pt idx="7390">
                  <c:v>8.8929042633368496E-2</c:v>
                </c:pt>
                <c:pt idx="7391">
                  <c:v>9.0679832901071594E-2</c:v>
                </c:pt>
                <c:pt idx="7392">
                  <c:v>9.2156948466469699E-2</c:v>
                </c:pt>
                <c:pt idx="7393">
                  <c:v>9.3978704733029703E-2</c:v>
                </c:pt>
                <c:pt idx="7394">
                  <c:v>9.6382629267818307E-2</c:v>
                </c:pt>
                <c:pt idx="7395">
                  <c:v>9.7681724334824901E-2</c:v>
                </c:pt>
                <c:pt idx="7396">
                  <c:v>9.7426241841318095E-2</c:v>
                </c:pt>
                <c:pt idx="7397">
                  <c:v>9.7310488243198295E-2</c:v>
                </c:pt>
                <c:pt idx="7398">
                  <c:v>9.9138466299071595E-2</c:v>
                </c:pt>
                <c:pt idx="7399">
                  <c:v>0.103270046199316</c:v>
                </c:pt>
                <c:pt idx="7400">
                  <c:v>0.108954124061339</c:v>
                </c:pt>
                <c:pt idx="7401">
                  <c:v>0.116321424908943</c:v>
                </c:pt>
                <c:pt idx="7402">
                  <c:v>0.126064106772036</c:v>
                </c:pt>
                <c:pt idx="7403">
                  <c:v>0.137825090109441</c:v>
                </c:pt>
                <c:pt idx="7404">
                  <c:v>0.15027330212123999</c:v>
                </c:pt>
                <c:pt idx="7405">
                  <c:v>0.162798956382985</c:v>
                </c:pt>
                <c:pt idx="7406">
                  <c:v>0.17505697322525099</c:v>
                </c:pt>
                <c:pt idx="7407">
                  <c:v>0.18729289056062401</c:v>
                </c:pt>
                <c:pt idx="7408">
                  <c:v>0.19889274742257099</c:v>
                </c:pt>
                <c:pt idx="7409">
                  <c:v>0.20881425130762399</c:v>
                </c:pt>
                <c:pt idx="7410">
                  <c:v>0.21731935487311599</c:v>
                </c:pt>
                <c:pt idx="7411">
                  <c:v>0.22492972379245099</c:v>
                </c:pt>
                <c:pt idx="7412">
                  <c:v>0.23128755838185899</c:v>
                </c:pt>
                <c:pt idx="7413">
                  <c:v>0.23521679433355899</c:v>
                </c:pt>
                <c:pt idx="7414">
                  <c:v>0.23676826823819699</c:v>
                </c:pt>
                <c:pt idx="7415">
                  <c:v>0.23674554785755</c:v>
                </c:pt>
                <c:pt idx="7416">
                  <c:v>0.23533613842102399</c:v>
                </c:pt>
                <c:pt idx="7417">
                  <c:v>0.23223732260263799</c:v>
                </c:pt>
                <c:pt idx="7418">
                  <c:v>0.22806753094513901</c:v>
                </c:pt>
                <c:pt idx="7419">
                  <c:v>0.22434317166104001</c:v>
                </c:pt>
                <c:pt idx="7420">
                  <c:v>0.221605069374158</c:v>
                </c:pt>
                <c:pt idx="7421">
                  <c:v>0.22023239997512101</c:v>
                </c:pt>
                <c:pt idx="7422">
                  <c:v>0.22139159465814601</c:v>
                </c:pt>
                <c:pt idx="7423">
                  <c:v>0.22462546470335601</c:v>
                </c:pt>
                <c:pt idx="7424">
                  <c:v>0.22829223346139399</c:v>
                </c:pt>
                <c:pt idx="7425">
                  <c:v>0.23159009018034299</c:v>
                </c:pt>
                <c:pt idx="7426">
                  <c:v>0.234646793953594</c:v>
                </c:pt>
                <c:pt idx="7427">
                  <c:v>0.23734933417184101</c:v>
                </c:pt>
                <c:pt idx="7428">
                  <c:v>0.23874979238848801</c:v>
                </c:pt>
                <c:pt idx="7429">
                  <c:v>0.238803152753087</c:v>
                </c:pt>
                <c:pt idx="7430">
                  <c:v>0.238319497877817</c:v>
                </c:pt>
                <c:pt idx="7431">
                  <c:v>0.23797528619153799</c:v>
                </c:pt>
                <c:pt idx="7432">
                  <c:v>0.23762218435655799</c:v>
                </c:pt>
                <c:pt idx="7433">
                  <c:v>0.236695661458903</c:v>
                </c:pt>
                <c:pt idx="7434">
                  <c:v>0.23487325282277099</c:v>
                </c:pt>
                <c:pt idx="7435">
                  <c:v>0.23272595510365299</c:v>
                </c:pt>
                <c:pt idx="7436">
                  <c:v>0.23143735358083301</c:v>
                </c:pt>
                <c:pt idx="7437">
                  <c:v>0.23094761827326801</c:v>
                </c:pt>
                <c:pt idx="7438">
                  <c:v>0.23090093131198999</c:v>
                </c:pt>
                <c:pt idx="7439">
                  <c:v>0.23091493976308999</c:v>
                </c:pt>
                <c:pt idx="7440">
                  <c:v>0.231254517532514</c:v>
                </c:pt>
                <c:pt idx="7441">
                  <c:v>0.23248154562718401</c:v>
                </c:pt>
                <c:pt idx="7442">
                  <c:v>0.234513139959973</c:v>
                </c:pt>
                <c:pt idx="7443">
                  <c:v>0.23719468777639399</c:v>
                </c:pt>
                <c:pt idx="7444">
                  <c:v>0.24057127320844901</c:v>
                </c:pt>
                <c:pt idx="7445">
                  <c:v>0.24426331418544101</c:v>
                </c:pt>
                <c:pt idx="7446">
                  <c:v>0.24736017312126901</c:v>
                </c:pt>
                <c:pt idx="7447">
                  <c:v>0.25046432644614303</c:v>
                </c:pt>
                <c:pt idx="7448">
                  <c:v>0.25503609087899598</c:v>
                </c:pt>
                <c:pt idx="7449">
                  <c:v>0.26167790164504801</c:v>
                </c:pt>
                <c:pt idx="7450">
                  <c:v>0.26944854466828799</c:v>
                </c:pt>
                <c:pt idx="7451">
                  <c:v>0.27721605244983699</c:v>
                </c:pt>
                <c:pt idx="7452">
                  <c:v>0.28476546594670799</c:v>
                </c:pt>
                <c:pt idx="7453">
                  <c:v>0.291807052561182</c:v>
                </c:pt>
                <c:pt idx="7454">
                  <c:v>0.29855374087180803</c:v>
                </c:pt>
                <c:pt idx="7455">
                  <c:v>0.30649609321014198</c:v>
                </c:pt>
                <c:pt idx="7456">
                  <c:v>0.31623537365547799</c:v>
                </c:pt>
                <c:pt idx="7457">
                  <c:v>0.32724080817066398</c:v>
                </c:pt>
                <c:pt idx="7458">
                  <c:v>0.33875433387399001</c:v>
                </c:pt>
                <c:pt idx="7459">
                  <c:v>0.35109652424135801</c:v>
                </c:pt>
                <c:pt idx="7460">
                  <c:v>0.36478951072907001</c:v>
                </c:pt>
                <c:pt idx="7461">
                  <c:v>0.379084308286459</c:v>
                </c:pt>
                <c:pt idx="7462">
                  <c:v>0.39340125773618301</c:v>
                </c:pt>
                <c:pt idx="7463">
                  <c:v>0.40751144929836097</c:v>
                </c:pt>
                <c:pt idx="7464">
                  <c:v>0.42158814581539</c:v>
                </c:pt>
                <c:pt idx="7465">
                  <c:v>0.43542817156130498</c:v>
                </c:pt>
                <c:pt idx="7466">
                  <c:v>0.44789940887254198</c:v>
                </c:pt>
                <c:pt idx="7467">
                  <c:v>0.45860002270740902</c:v>
                </c:pt>
                <c:pt idx="7468">
                  <c:v>0.46732267037180197</c:v>
                </c:pt>
                <c:pt idx="7469">
                  <c:v>0.47354921648854797</c:v>
                </c:pt>
                <c:pt idx="7470">
                  <c:v>0.47655102144290601</c:v>
                </c:pt>
                <c:pt idx="7471">
                  <c:v>0.47637393271777001</c:v>
                </c:pt>
                <c:pt idx="7472">
                  <c:v>0.47326419392553298</c:v>
                </c:pt>
                <c:pt idx="7473">
                  <c:v>0.46672492222738399</c:v>
                </c:pt>
                <c:pt idx="7474">
                  <c:v>0.457693573859979</c:v>
                </c:pt>
                <c:pt idx="7475">
                  <c:v>0.44681707959102701</c:v>
                </c:pt>
                <c:pt idx="7476">
                  <c:v>0.43388550921918201</c:v>
                </c:pt>
                <c:pt idx="7477">
                  <c:v>0.42020272156622201</c:v>
                </c:pt>
                <c:pt idx="7478">
                  <c:v>0.40747770876568401</c:v>
                </c:pt>
                <c:pt idx="7479">
                  <c:v>0.39648263635582898</c:v>
                </c:pt>
                <c:pt idx="7480">
                  <c:v>0.38818283655406</c:v>
                </c:pt>
                <c:pt idx="7481">
                  <c:v>0.38281494211640998</c:v>
                </c:pt>
                <c:pt idx="7482">
                  <c:v>0.37904186271738399</c:v>
                </c:pt>
                <c:pt idx="7483">
                  <c:v>0.37541366566219497</c:v>
                </c:pt>
                <c:pt idx="7484">
                  <c:v>0.37118023380836201</c:v>
                </c:pt>
                <c:pt idx="7485">
                  <c:v>0.36652471232644301</c:v>
                </c:pt>
                <c:pt idx="7486">
                  <c:v>0.36238486660323799</c:v>
                </c:pt>
                <c:pt idx="7487">
                  <c:v>0.35896873135109902</c:v>
                </c:pt>
                <c:pt idx="7488">
                  <c:v>0.35587732947793899</c:v>
                </c:pt>
                <c:pt idx="7489">
                  <c:v>0.353118286247458</c:v>
                </c:pt>
                <c:pt idx="7490">
                  <c:v>0.35163256223191303</c:v>
                </c:pt>
                <c:pt idx="7491">
                  <c:v>0.35239255148083398</c:v>
                </c:pt>
                <c:pt idx="7492">
                  <c:v>0.35497143676510501</c:v>
                </c:pt>
                <c:pt idx="7493">
                  <c:v>0.359152140165023</c:v>
                </c:pt>
                <c:pt idx="7494">
                  <c:v>0.36524669805376098</c:v>
                </c:pt>
                <c:pt idx="7495">
                  <c:v>0.37254340896580201</c:v>
                </c:pt>
                <c:pt idx="7496">
                  <c:v>0.380472329824595</c:v>
                </c:pt>
                <c:pt idx="7497">
                  <c:v>0.38873189890295801</c:v>
                </c:pt>
                <c:pt idx="7498">
                  <c:v>0.396469263925389</c:v>
                </c:pt>
                <c:pt idx="7499">
                  <c:v>0.403240036930889</c:v>
                </c:pt>
                <c:pt idx="7500">
                  <c:v>0.409401095357944</c:v>
                </c:pt>
                <c:pt idx="7501">
                  <c:v>0.41531738390655798</c:v>
                </c:pt>
                <c:pt idx="7502">
                  <c:v>0.41947475816996899</c:v>
                </c:pt>
                <c:pt idx="7503">
                  <c:v>0.42057878614298499</c:v>
                </c:pt>
                <c:pt idx="7504">
                  <c:v>0.419280450448904</c:v>
                </c:pt>
                <c:pt idx="7505">
                  <c:v>0.41634130344304898</c:v>
                </c:pt>
                <c:pt idx="7506">
                  <c:v>0.41185324373988302</c:v>
                </c:pt>
                <c:pt idx="7507">
                  <c:v>0.40654742009102002</c:v>
                </c:pt>
                <c:pt idx="7508">
                  <c:v>0.40245256868117701</c:v>
                </c:pt>
                <c:pt idx="7509">
                  <c:v>0.40059973727776998</c:v>
                </c:pt>
                <c:pt idx="7510">
                  <c:v>0.39980841865739403</c:v>
                </c:pt>
                <c:pt idx="7511">
                  <c:v>0.39826834012101298</c:v>
                </c:pt>
                <c:pt idx="7512">
                  <c:v>0.39579919966660299</c:v>
                </c:pt>
                <c:pt idx="7513">
                  <c:v>0.39318945803078698</c:v>
                </c:pt>
                <c:pt idx="7514">
                  <c:v>0.39099120474032001</c:v>
                </c:pt>
                <c:pt idx="7515">
                  <c:v>0.38964464357195899</c:v>
                </c:pt>
                <c:pt idx="7516">
                  <c:v>0.38824610400548998</c:v>
                </c:pt>
                <c:pt idx="7517">
                  <c:v>0.38615579091875302</c:v>
                </c:pt>
                <c:pt idx="7518">
                  <c:v>0.38393222545688599</c:v>
                </c:pt>
                <c:pt idx="7519">
                  <c:v>0.381526722356681</c:v>
                </c:pt>
                <c:pt idx="7520">
                  <c:v>0.37821336250016802</c:v>
                </c:pt>
                <c:pt idx="7521">
                  <c:v>0.37377729675205401</c:v>
                </c:pt>
                <c:pt idx="7522">
                  <c:v>0.36844896385064102</c:v>
                </c:pt>
                <c:pt idx="7523">
                  <c:v>0.36168240617785202</c:v>
                </c:pt>
                <c:pt idx="7524">
                  <c:v>0.35299786846693598</c:v>
                </c:pt>
                <c:pt idx="7525">
                  <c:v>0.34239486409157099</c:v>
                </c:pt>
                <c:pt idx="7526">
                  <c:v>0.33052376981795001</c:v>
                </c:pt>
                <c:pt idx="7527">
                  <c:v>0.31852209959149802</c:v>
                </c:pt>
                <c:pt idx="7528">
                  <c:v>0.30690867089910601</c:v>
                </c:pt>
                <c:pt idx="7529">
                  <c:v>0.29498088201647599</c:v>
                </c:pt>
                <c:pt idx="7530">
                  <c:v>0.282542307709302</c:v>
                </c:pt>
                <c:pt idx="7531">
                  <c:v>0.27103759612412698</c:v>
                </c:pt>
                <c:pt idx="7532">
                  <c:v>0.26064151362678201</c:v>
                </c:pt>
                <c:pt idx="7533">
                  <c:v>0.25035554168680602</c:v>
                </c:pt>
                <c:pt idx="7534">
                  <c:v>0.23983760412656399</c:v>
                </c:pt>
                <c:pt idx="7535">
                  <c:v>0.228799358467146</c:v>
                </c:pt>
                <c:pt idx="7536">
                  <c:v>0.21754605521586001</c:v>
                </c:pt>
                <c:pt idx="7537">
                  <c:v>0.20624968787296599</c:v>
                </c:pt>
                <c:pt idx="7538">
                  <c:v>0.19444100878852499</c:v>
                </c:pt>
                <c:pt idx="7539">
                  <c:v>0.18178173797713201</c:v>
                </c:pt>
                <c:pt idx="7540">
                  <c:v>0.16760731017597</c:v>
                </c:pt>
                <c:pt idx="7541">
                  <c:v>0.15208900639164</c:v>
                </c:pt>
                <c:pt idx="7542">
                  <c:v>0.13628398969156899</c:v>
                </c:pt>
                <c:pt idx="7543">
                  <c:v>0.11966725979638899</c:v>
                </c:pt>
                <c:pt idx="7544">
                  <c:v>0.101200593457603</c:v>
                </c:pt>
                <c:pt idx="7545">
                  <c:v>8.2051629381070995E-2</c:v>
                </c:pt>
                <c:pt idx="7546">
                  <c:v>6.40605192652271E-2</c:v>
                </c:pt>
                <c:pt idx="7547">
                  <c:v>4.6392451141891597E-2</c:v>
                </c:pt>
                <c:pt idx="7548">
                  <c:v>2.7947777217309601E-2</c:v>
                </c:pt>
                <c:pt idx="7549">
                  <c:v>8.9500525291817106E-3</c:v>
                </c:pt>
                <c:pt idx="7550">
                  <c:v>-1.1216811757416499E-2</c:v>
                </c:pt>
                <c:pt idx="7551">
                  <c:v>-3.1836599825852401E-2</c:v>
                </c:pt>
                <c:pt idx="7552">
                  <c:v>-5.10720547812578E-2</c:v>
                </c:pt>
                <c:pt idx="7553">
                  <c:v>-6.80685165981013E-2</c:v>
                </c:pt>
                <c:pt idx="7554">
                  <c:v>-8.2511215783811695E-2</c:v>
                </c:pt>
                <c:pt idx="7555">
                  <c:v>-9.4324664773965894E-2</c:v>
                </c:pt>
                <c:pt idx="7556">
                  <c:v>-0.103386319198744</c:v>
                </c:pt>
                <c:pt idx="7557">
                  <c:v>-0.110748166304516</c:v>
                </c:pt>
                <c:pt idx="7558">
                  <c:v>-0.117612862886425</c:v>
                </c:pt>
                <c:pt idx="7559">
                  <c:v>-0.124300352449961</c:v>
                </c:pt>
                <c:pt idx="7560">
                  <c:v>-0.13155837265770001</c:v>
                </c:pt>
                <c:pt idx="7561">
                  <c:v>-0.13936056732739999</c:v>
                </c:pt>
                <c:pt idx="7562">
                  <c:v>-0.147438828557824</c:v>
                </c:pt>
                <c:pt idx="7563">
                  <c:v>-0.15451940041146101</c:v>
                </c:pt>
                <c:pt idx="7564">
                  <c:v>-0.16030648031011899</c:v>
                </c:pt>
                <c:pt idx="7565">
                  <c:v>-0.16647769805551699</c:v>
                </c:pt>
                <c:pt idx="7566">
                  <c:v>-0.17367125272745201</c:v>
                </c:pt>
                <c:pt idx="7567">
                  <c:v>-0.18179152734982401</c:v>
                </c:pt>
                <c:pt idx="7568">
                  <c:v>-0.190957551022093</c:v>
                </c:pt>
                <c:pt idx="7569">
                  <c:v>-0.20077150399838301</c:v>
                </c:pt>
                <c:pt idx="7570">
                  <c:v>-0.21040696775970399</c:v>
                </c:pt>
                <c:pt idx="7571">
                  <c:v>-0.22021246555736601</c:v>
                </c:pt>
                <c:pt idx="7572">
                  <c:v>-0.23032671821426501</c:v>
                </c:pt>
                <c:pt idx="7573">
                  <c:v>-0.24086464892278101</c:v>
                </c:pt>
                <c:pt idx="7574">
                  <c:v>-0.25148442106803198</c:v>
                </c:pt>
                <c:pt idx="7575">
                  <c:v>-0.26235945131968902</c:v>
                </c:pt>
                <c:pt idx="7576">
                  <c:v>-0.27420919349802803</c:v>
                </c:pt>
                <c:pt idx="7577">
                  <c:v>-0.286115254442532</c:v>
                </c:pt>
                <c:pt idx="7578">
                  <c:v>-0.29738154456647797</c:v>
                </c:pt>
                <c:pt idx="7579">
                  <c:v>-0.30883756058609602</c:v>
                </c:pt>
                <c:pt idx="7580">
                  <c:v>-0.32159866043329999</c:v>
                </c:pt>
                <c:pt idx="7581">
                  <c:v>-0.33596476132227898</c:v>
                </c:pt>
                <c:pt idx="7582">
                  <c:v>-0.35106584709386301</c:v>
                </c:pt>
                <c:pt idx="7583">
                  <c:v>-0.36545735672499702</c:v>
                </c:pt>
                <c:pt idx="7584">
                  <c:v>-0.37888821220053898</c:v>
                </c:pt>
                <c:pt idx="7585">
                  <c:v>-0.39145896825808801</c:v>
                </c:pt>
                <c:pt idx="7586">
                  <c:v>-0.40396426394601997</c:v>
                </c:pt>
                <c:pt idx="7587">
                  <c:v>-0.41776900196723898</c:v>
                </c:pt>
                <c:pt idx="7588">
                  <c:v>-0.431987931604225</c:v>
                </c:pt>
                <c:pt idx="7589">
                  <c:v>-0.44528186251139201</c:v>
                </c:pt>
                <c:pt idx="7590">
                  <c:v>-0.45799501989510399</c:v>
                </c:pt>
                <c:pt idx="7591">
                  <c:v>-0.47099430738611803</c:v>
                </c:pt>
                <c:pt idx="7592">
                  <c:v>-0.48478735446173299</c:v>
                </c:pt>
                <c:pt idx="7593">
                  <c:v>-0.49856750433143099</c:v>
                </c:pt>
                <c:pt idx="7594">
                  <c:v>-0.51114053056589204</c:v>
                </c:pt>
                <c:pt idx="7595">
                  <c:v>-0.521670125148883</c:v>
                </c:pt>
                <c:pt idx="7596">
                  <c:v>-0.52943119544501005</c:v>
                </c:pt>
                <c:pt idx="7597">
                  <c:v>-0.53434190374965096</c:v>
                </c:pt>
                <c:pt idx="7598">
                  <c:v>-0.53755137990673496</c:v>
                </c:pt>
                <c:pt idx="7599">
                  <c:v>-0.54071131372385095</c:v>
                </c:pt>
                <c:pt idx="7600">
                  <c:v>-0.54459986696850204</c:v>
                </c:pt>
                <c:pt idx="7601">
                  <c:v>-0.54947720338422301</c:v>
                </c:pt>
                <c:pt idx="7602">
                  <c:v>-0.55526611717683005</c:v>
                </c:pt>
                <c:pt idx="7603">
                  <c:v>-0.56130951653955596</c:v>
                </c:pt>
                <c:pt idx="7604">
                  <c:v>-0.56791416192102695</c:v>
                </c:pt>
                <c:pt idx="7605">
                  <c:v>-0.57566647422734396</c:v>
                </c:pt>
                <c:pt idx="7606">
                  <c:v>-0.58454364517416102</c:v>
                </c:pt>
                <c:pt idx="7607">
                  <c:v>-0.59440561060877295</c:v>
                </c:pt>
                <c:pt idx="7608">
                  <c:v>-0.60474630278960495</c:v>
                </c:pt>
                <c:pt idx="7609">
                  <c:v>-0.61485389037147997</c:v>
                </c:pt>
                <c:pt idx="7610">
                  <c:v>-0.62480785126515503</c:v>
                </c:pt>
                <c:pt idx="7611">
                  <c:v>-0.63475678948151903</c:v>
                </c:pt>
                <c:pt idx="7612">
                  <c:v>-0.64391737957603701</c:v>
                </c:pt>
                <c:pt idx="7613">
                  <c:v>-0.65177906364211702</c:v>
                </c:pt>
                <c:pt idx="7614">
                  <c:v>-0.65859961922767196</c:v>
                </c:pt>
                <c:pt idx="7615">
                  <c:v>-0.66594816871377105</c:v>
                </c:pt>
                <c:pt idx="7616">
                  <c:v>-0.67452751333814498</c:v>
                </c:pt>
                <c:pt idx="7617">
                  <c:v>-0.683221012570838</c:v>
                </c:pt>
                <c:pt idx="7618">
                  <c:v>-0.69136657125363599</c:v>
                </c:pt>
                <c:pt idx="7619">
                  <c:v>-0.69827913641662098</c:v>
                </c:pt>
                <c:pt idx="7620">
                  <c:v>-0.70302269037575804</c:v>
                </c:pt>
                <c:pt idx="7621">
                  <c:v>-0.70551418115555697</c:v>
                </c:pt>
                <c:pt idx="7622">
                  <c:v>-0.70644779290849102</c:v>
                </c:pt>
                <c:pt idx="7623">
                  <c:v>-0.707033908081528</c:v>
                </c:pt>
                <c:pt idx="7624">
                  <c:v>-0.70761127807921798</c:v>
                </c:pt>
                <c:pt idx="7625">
                  <c:v>-0.70755883629860805</c:v>
                </c:pt>
                <c:pt idx="7626">
                  <c:v>-0.70642396188998002</c:v>
                </c:pt>
                <c:pt idx="7627">
                  <c:v>-0.70419832612966704</c:v>
                </c:pt>
                <c:pt idx="7628">
                  <c:v>-0.701576306099575</c:v>
                </c:pt>
                <c:pt idx="7629">
                  <c:v>-0.69961623170835296</c:v>
                </c:pt>
                <c:pt idx="7630">
                  <c:v>-0.69780008666748905</c:v>
                </c:pt>
                <c:pt idx="7631">
                  <c:v>-0.69504341744495401</c:v>
                </c:pt>
                <c:pt idx="7632">
                  <c:v>-0.69175295632392697</c:v>
                </c:pt>
                <c:pt idx="7633">
                  <c:v>-0.68837266533552</c:v>
                </c:pt>
                <c:pt idx="7634">
                  <c:v>-0.68549308771957096</c:v>
                </c:pt>
                <c:pt idx="7635">
                  <c:v>-0.68335764230123996</c:v>
                </c:pt>
                <c:pt idx="7636">
                  <c:v>-0.68171655701024003</c:v>
                </c:pt>
                <c:pt idx="7637">
                  <c:v>-0.67995144232980598</c:v>
                </c:pt>
                <c:pt idx="7638">
                  <c:v>-0.677229387749544</c:v>
                </c:pt>
                <c:pt idx="7639">
                  <c:v>-0.67373500415596199</c:v>
                </c:pt>
                <c:pt idx="7640">
                  <c:v>-0.66950435089249305</c:v>
                </c:pt>
                <c:pt idx="7641">
                  <c:v>-0.66414824815858198</c:v>
                </c:pt>
                <c:pt idx="7642">
                  <c:v>-0.65749286243974003</c:v>
                </c:pt>
                <c:pt idx="7643">
                  <c:v>-0.65035166909341502</c:v>
                </c:pt>
                <c:pt idx="7644">
                  <c:v>-0.64382990487979297</c:v>
                </c:pt>
                <c:pt idx="7645">
                  <c:v>-0.63803955510270305</c:v>
                </c:pt>
                <c:pt idx="7646">
                  <c:v>-0.63329925565684098</c:v>
                </c:pt>
                <c:pt idx="7647">
                  <c:v>-0.62953985964828796</c:v>
                </c:pt>
                <c:pt idx="7648">
                  <c:v>-0.62605026805507302</c:v>
                </c:pt>
                <c:pt idx="7649">
                  <c:v>-0.62184166296858101</c:v>
                </c:pt>
                <c:pt idx="7650">
                  <c:v>-0.61781886110041595</c:v>
                </c:pt>
                <c:pt idx="7651">
                  <c:v>-0.61534299439011997</c:v>
                </c:pt>
                <c:pt idx="7652">
                  <c:v>-0.61329223819467804</c:v>
                </c:pt>
                <c:pt idx="7653">
                  <c:v>-0.61116816122627804</c:v>
                </c:pt>
                <c:pt idx="7654">
                  <c:v>-0.60945363066981795</c:v>
                </c:pt>
                <c:pt idx="7655">
                  <c:v>-0.60813013821902595</c:v>
                </c:pt>
                <c:pt idx="7656">
                  <c:v>-0.60760972236885302</c:v>
                </c:pt>
                <c:pt idx="7657">
                  <c:v>-0.60700547076988298</c:v>
                </c:pt>
                <c:pt idx="7658">
                  <c:v>-0.60468537654666799</c:v>
                </c:pt>
                <c:pt idx="7659">
                  <c:v>-0.60100884775653596</c:v>
                </c:pt>
                <c:pt idx="7660">
                  <c:v>-0.59633272399800996</c:v>
                </c:pt>
                <c:pt idx="7661">
                  <c:v>-0.59010721434700997</c:v>
                </c:pt>
                <c:pt idx="7662">
                  <c:v>-0.58269935408565599</c:v>
                </c:pt>
                <c:pt idx="7663">
                  <c:v>-0.57557689335545903</c:v>
                </c:pt>
                <c:pt idx="7664">
                  <c:v>-0.56964205262699197</c:v>
                </c:pt>
                <c:pt idx="7665">
                  <c:v>-0.56439421123532796</c:v>
                </c:pt>
                <c:pt idx="7666">
                  <c:v>-0.55882895360262896</c:v>
                </c:pt>
                <c:pt idx="7667">
                  <c:v>-0.55219129674705802</c:v>
                </c:pt>
                <c:pt idx="7668">
                  <c:v>-0.54431275083917097</c:v>
                </c:pt>
                <c:pt idx="7669">
                  <c:v>-0.53473206096496795</c:v>
                </c:pt>
                <c:pt idx="7670">
                  <c:v>-0.52266239698413097</c:v>
                </c:pt>
                <c:pt idx="7671">
                  <c:v>-0.50799920099657203</c:v>
                </c:pt>
                <c:pt idx="7672">
                  <c:v>-0.49064036823378898</c:v>
                </c:pt>
                <c:pt idx="7673">
                  <c:v>-0.47056443281682298</c:v>
                </c:pt>
                <c:pt idx="7674">
                  <c:v>-0.44848213764977002</c:v>
                </c:pt>
                <c:pt idx="7675">
                  <c:v>-0.42586479962747098</c:v>
                </c:pt>
                <c:pt idx="7676">
                  <c:v>-0.40382267115877202</c:v>
                </c:pt>
                <c:pt idx="7677">
                  <c:v>-0.38254756588362898</c:v>
                </c:pt>
                <c:pt idx="7678">
                  <c:v>-0.36132625227569098</c:v>
                </c:pt>
                <c:pt idx="7679">
                  <c:v>-0.339394484860498</c:v>
                </c:pt>
                <c:pt idx="7680">
                  <c:v>-0.31855459420293097</c:v>
                </c:pt>
                <c:pt idx="7681">
                  <c:v>-0.300529566095395</c:v>
                </c:pt>
                <c:pt idx="7682">
                  <c:v>-0.28548697501242598</c:v>
                </c:pt>
                <c:pt idx="7683">
                  <c:v>-0.274733487409205</c:v>
                </c:pt>
                <c:pt idx="7684">
                  <c:v>-0.26788694082048597</c:v>
                </c:pt>
                <c:pt idx="7685">
                  <c:v>-0.26297096924596902</c:v>
                </c:pt>
                <c:pt idx="7686">
                  <c:v>-0.25906272549486897</c:v>
                </c:pt>
                <c:pt idx="7687">
                  <c:v>-0.25556894269131297</c:v>
                </c:pt>
                <c:pt idx="7688">
                  <c:v>-0.25208923825353502</c:v>
                </c:pt>
                <c:pt idx="7689">
                  <c:v>-0.247997784414619</c:v>
                </c:pt>
                <c:pt idx="7690">
                  <c:v>-0.24318019998319301</c:v>
                </c:pt>
                <c:pt idx="7691">
                  <c:v>-0.238095627041783</c:v>
                </c:pt>
                <c:pt idx="7692">
                  <c:v>-0.23176291904128701</c:v>
                </c:pt>
                <c:pt idx="7693">
                  <c:v>-0.22287455509083401</c:v>
                </c:pt>
                <c:pt idx="7694">
                  <c:v>-0.210378236417396</c:v>
                </c:pt>
                <c:pt idx="7695">
                  <c:v>-0.193867019128137</c:v>
                </c:pt>
                <c:pt idx="7696">
                  <c:v>-0.174612753864542</c:v>
                </c:pt>
                <c:pt idx="7697">
                  <c:v>-0.153540151635361</c:v>
                </c:pt>
                <c:pt idx="7698">
                  <c:v>-0.130777537410803</c:v>
                </c:pt>
                <c:pt idx="7699">
                  <c:v>-0.106824790369438</c:v>
                </c:pt>
                <c:pt idx="7700">
                  <c:v>-8.1262783219789095E-2</c:v>
                </c:pt>
                <c:pt idx="7701">
                  <c:v>-5.3632919872647802E-2</c:v>
                </c:pt>
                <c:pt idx="7702">
                  <c:v>-2.5121110207622501E-2</c:v>
                </c:pt>
                <c:pt idx="7703">
                  <c:v>3.6168074741072202E-3</c:v>
                </c:pt>
                <c:pt idx="7704">
                  <c:v>3.2312136288442601E-2</c:v>
                </c:pt>
                <c:pt idx="7705">
                  <c:v>6.0190135592885399E-2</c:v>
                </c:pt>
                <c:pt idx="7706">
                  <c:v>8.6033617629501305E-2</c:v>
                </c:pt>
                <c:pt idx="7707">
                  <c:v>0.10853242866643099</c:v>
                </c:pt>
                <c:pt idx="7708">
                  <c:v>0.128402826525958</c:v>
                </c:pt>
                <c:pt idx="7709">
                  <c:v>0.14701822216962601</c:v>
                </c:pt>
                <c:pt idx="7710">
                  <c:v>0.16435328856631801</c:v>
                </c:pt>
                <c:pt idx="7711">
                  <c:v>0.17957405597623</c:v>
                </c:pt>
                <c:pt idx="7712">
                  <c:v>0.192078750108059</c:v>
                </c:pt>
                <c:pt idx="7713">
                  <c:v>0.20173462923438301</c:v>
                </c:pt>
                <c:pt idx="7714">
                  <c:v>0.208819494787858</c:v>
                </c:pt>
                <c:pt idx="7715">
                  <c:v>0.21412615748587499</c:v>
                </c:pt>
                <c:pt idx="7716">
                  <c:v>0.21868664074945601</c:v>
                </c:pt>
                <c:pt idx="7717">
                  <c:v>0.22292528602015901</c:v>
                </c:pt>
                <c:pt idx="7718">
                  <c:v>0.226186682688439</c:v>
                </c:pt>
                <c:pt idx="7719">
                  <c:v>0.22903495139157301</c:v>
                </c:pt>
                <c:pt idx="7720">
                  <c:v>0.23340590522761701</c:v>
                </c:pt>
                <c:pt idx="7721">
                  <c:v>0.23982035045084801</c:v>
                </c:pt>
                <c:pt idx="7722">
                  <c:v>0.247694863465131</c:v>
                </c:pt>
                <c:pt idx="7723">
                  <c:v>0.25616537320927002</c:v>
                </c:pt>
                <c:pt idx="7724">
                  <c:v>0.26519477559750498</c:v>
                </c:pt>
                <c:pt idx="7725">
                  <c:v>0.27674707413562899</c:v>
                </c:pt>
                <c:pt idx="7726">
                  <c:v>0.29152783543675398</c:v>
                </c:pt>
                <c:pt idx="7727">
                  <c:v>0.30829763224301898</c:v>
                </c:pt>
                <c:pt idx="7728">
                  <c:v>0.32587241530954503</c:v>
                </c:pt>
                <c:pt idx="7729">
                  <c:v>0.34383301944269501</c:v>
                </c:pt>
                <c:pt idx="7730">
                  <c:v>0.36246759109072502</c:v>
                </c:pt>
                <c:pt idx="7731">
                  <c:v>0.38099810977144699</c:v>
                </c:pt>
                <c:pt idx="7732">
                  <c:v>0.398282855511988</c:v>
                </c:pt>
                <c:pt idx="7733">
                  <c:v>0.41493347783823797</c:v>
                </c:pt>
                <c:pt idx="7734">
                  <c:v>0.43165081583575199</c:v>
                </c:pt>
                <c:pt idx="7735">
                  <c:v>0.44810228436682797</c:v>
                </c:pt>
                <c:pt idx="7736">
                  <c:v>0.464278589533485</c:v>
                </c:pt>
                <c:pt idx="7737">
                  <c:v>0.48067893626866598</c:v>
                </c:pt>
                <c:pt idx="7738">
                  <c:v>0.497074046393783</c:v>
                </c:pt>
                <c:pt idx="7739">
                  <c:v>0.51334665555781001</c:v>
                </c:pt>
                <c:pt idx="7740">
                  <c:v>0.52906579655762997</c:v>
                </c:pt>
                <c:pt idx="7741">
                  <c:v>0.54221307584789602</c:v>
                </c:pt>
                <c:pt idx="7742">
                  <c:v>0.55271695021926304</c:v>
                </c:pt>
                <c:pt idx="7743">
                  <c:v>0.56181439695740099</c:v>
                </c:pt>
                <c:pt idx="7744">
                  <c:v>0.57042785073726698</c:v>
                </c:pt>
                <c:pt idx="7745">
                  <c:v>0.57950387757488497</c:v>
                </c:pt>
                <c:pt idx="7746">
                  <c:v>0.58906544718614995</c:v>
                </c:pt>
                <c:pt idx="7747">
                  <c:v>0.59826857987295801</c:v>
                </c:pt>
                <c:pt idx="7748">
                  <c:v>0.60716468380267097</c:v>
                </c:pt>
                <c:pt idx="7749">
                  <c:v>0.61626937487679501</c:v>
                </c:pt>
                <c:pt idx="7750">
                  <c:v>0.62565429056127697</c:v>
                </c:pt>
                <c:pt idx="7751">
                  <c:v>0.63596159849131195</c:v>
                </c:pt>
                <c:pt idx="7752">
                  <c:v>0.64729031634955503</c:v>
                </c:pt>
                <c:pt idx="7753">
                  <c:v>0.65921086514623195</c:v>
                </c:pt>
                <c:pt idx="7754">
                  <c:v>0.67198206347147105</c:v>
                </c:pt>
                <c:pt idx="7755">
                  <c:v>0.68538517059573101</c:v>
                </c:pt>
                <c:pt idx="7756">
                  <c:v>0.69907536260576697</c:v>
                </c:pt>
                <c:pt idx="7757">
                  <c:v>0.71320861136313496</c:v>
                </c:pt>
                <c:pt idx="7758">
                  <c:v>0.72756868542166697</c:v>
                </c:pt>
                <c:pt idx="7759">
                  <c:v>0.74150108602453302</c:v>
                </c:pt>
                <c:pt idx="7760">
                  <c:v>0.75480851452724396</c:v>
                </c:pt>
                <c:pt idx="7761">
                  <c:v>0.76802360806900505</c:v>
                </c:pt>
                <c:pt idx="7762">
                  <c:v>0.78083927681582499</c:v>
                </c:pt>
                <c:pt idx="7763">
                  <c:v>0.792169216415051</c:v>
                </c:pt>
                <c:pt idx="7764">
                  <c:v>0.80210260600675298</c:v>
                </c:pt>
                <c:pt idx="7765">
                  <c:v>0.81137989144071498</c:v>
                </c:pt>
                <c:pt idx="7766">
                  <c:v>0.82018910596163097</c:v>
                </c:pt>
                <c:pt idx="7767">
                  <c:v>0.82822103746471398</c:v>
                </c:pt>
                <c:pt idx="7768">
                  <c:v>0.83508475800122395</c:v>
                </c:pt>
                <c:pt idx="7769">
                  <c:v>0.84021724586447799</c:v>
                </c:pt>
                <c:pt idx="7770">
                  <c:v>0.84319188237034204</c:v>
                </c:pt>
                <c:pt idx="7771">
                  <c:v>0.84400932407863505</c:v>
                </c:pt>
                <c:pt idx="7772">
                  <c:v>0.84208864841410003</c:v>
                </c:pt>
                <c:pt idx="7773">
                  <c:v>0.83816206895849399</c:v>
                </c:pt>
                <c:pt idx="7774">
                  <c:v>0.83330269945875102</c:v>
                </c:pt>
                <c:pt idx="7775">
                  <c:v>0.82796357475170101</c:v>
                </c:pt>
                <c:pt idx="7776">
                  <c:v>0.82187647369706296</c:v>
                </c:pt>
                <c:pt idx="7777">
                  <c:v>0.81503375156969904</c:v>
                </c:pt>
                <c:pt idx="7778">
                  <c:v>0.80841468106176595</c:v>
                </c:pt>
                <c:pt idx="7779">
                  <c:v>0.80182787501419295</c:v>
                </c:pt>
                <c:pt idx="7780">
                  <c:v>0.79496977389131995</c:v>
                </c:pt>
                <c:pt idx="7781">
                  <c:v>0.78775375178986395</c:v>
                </c:pt>
                <c:pt idx="7782">
                  <c:v>0.78011108019511299</c:v>
                </c:pt>
                <c:pt idx="7783">
                  <c:v>0.77184479301349795</c:v>
                </c:pt>
                <c:pt idx="7784">
                  <c:v>0.76349786261689601</c:v>
                </c:pt>
                <c:pt idx="7785">
                  <c:v>0.75575131902227299</c:v>
                </c:pt>
                <c:pt idx="7786">
                  <c:v>0.747879183455603</c:v>
                </c:pt>
                <c:pt idx="7787">
                  <c:v>0.73924807677342597</c:v>
                </c:pt>
                <c:pt idx="7788">
                  <c:v>0.73146584722700503</c:v>
                </c:pt>
                <c:pt idx="7789">
                  <c:v>0.72612156222286295</c:v>
                </c:pt>
                <c:pt idx="7790">
                  <c:v>0.72253328423024699</c:v>
                </c:pt>
                <c:pt idx="7791">
                  <c:v>0.71976839111953295</c:v>
                </c:pt>
                <c:pt idx="7792">
                  <c:v>0.71730290921262396</c:v>
                </c:pt>
                <c:pt idx="7793">
                  <c:v>0.71412082232485397</c:v>
                </c:pt>
                <c:pt idx="7794">
                  <c:v>0.70977215819321904</c:v>
                </c:pt>
                <c:pt idx="7795">
                  <c:v>0.70556967635272205</c:v>
                </c:pt>
                <c:pt idx="7796">
                  <c:v>0.70247150230012601</c:v>
                </c:pt>
                <c:pt idx="7797">
                  <c:v>0.70075275531443704</c:v>
                </c:pt>
                <c:pt idx="7798">
                  <c:v>0.70030893000116101</c:v>
                </c:pt>
                <c:pt idx="7799">
                  <c:v>0.70064923947274405</c:v>
                </c:pt>
                <c:pt idx="7800">
                  <c:v>0.70176952623305</c:v>
                </c:pt>
                <c:pt idx="7801">
                  <c:v>0.70412486209639802</c:v>
                </c:pt>
                <c:pt idx="7802">
                  <c:v>0.707625434858558</c:v>
                </c:pt>
                <c:pt idx="7803">
                  <c:v>0.71191514790574595</c:v>
                </c:pt>
                <c:pt idx="7804">
                  <c:v>0.71648235498685697</c:v>
                </c:pt>
                <c:pt idx="7805">
                  <c:v>0.71986265770952895</c:v>
                </c:pt>
                <c:pt idx="7806">
                  <c:v>0.72009380879841201</c:v>
                </c:pt>
                <c:pt idx="7807">
                  <c:v>0.71673351409518404</c:v>
                </c:pt>
                <c:pt idx="7808">
                  <c:v>0.71056033787151796</c:v>
                </c:pt>
                <c:pt idx="7809">
                  <c:v>0.70244375415587501</c:v>
                </c:pt>
                <c:pt idx="7810">
                  <c:v>0.69283998298679095</c:v>
                </c:pt>
                <c:pt idx="7811">
                  <c:v>0.68203150537091395</c:v>
                </c:pt>
                <c:pt idx="7812">
                  <c:v>0.67109668002761902</c:v>
                </c:pt>
                <c:pt idx="7813">
                  <c:v>0.66022665508773903</c:v>
                </c:pt>
                <c:pt idx="7814">
                  <c:v>0.64869822010009204</c:v>
                </c:pt>
                <c:pt idx="7815">
                  <c:v>0.63556026320390002</c:v>
                </c:pt>
                <c:pt idx="7816">
                  <c:v>0.62058826911284204</c:v>
                </c:pt>
                <c:pt idx="7817">
                  <c:v>0.60463426902796802</c:v>
                </c:pt>
                <c:pt idx="7818">
                  <c:v>0.588584271302109</c:v>
                </c:pt>
                <c:pt idx="7819">
                  <c:v>0.57343446096400896</c:v>
                </c:pt>
                <c:pt idx="7820">
                  <c:v>0.55901015343930105</c:v>
                </c:pt>
                <c:pt idx="7821">
                  <c:v>0.54458635224028895</c:v>
                </c:pt>
                <c:pt idx="7822">
                  <c:v>0.53060362583518605</c:v>
                </c:pt>
                <c:pt idx="7823">
                  <c:v>0.51779928413015097</c:v>
                </c:pt>
                <c:pt idx="7824">
                  <c:v>0.50644002627649098</c:v>
                </c:pt>
                <c:pt idx="7825">
                  <c:v>0.49582064702824802</c:v>
                </c:pt>
                <c:pt idx="7826">
                  <c:v>0.48564741267248601</c:v>
                </c:pt>
                <c:pt idx="7827">
                  <c:v>0.47646615584880198</c:v>
                </c:pt>
                <c:pt idx="7828">
                  <c:v>0.46820364114741497</c:v>
                </c:pt>
                <c:pt idx="7829">
                  <c:v>0.46088358058016299</c:v>
                </c:pt>
                <c:pt idx="7830">
                  <c:v>0.45421242611289597</c:v>
                </c:pt>
                <c:pt idx="7831">
                  <c:v>0.44755066899734802</c:v>
                </c:pt>
                <c:pt idx="7832">
                  <c:v>0.44047412236816602</c:v>
                </c:pt>
                <c:pt idx="7833">
                  <c:v>0.431330087390209</c:v>
                </c:pt>
                <c:pt idx="7834">
                  <c:v>0.41898761492257203</c:v>
                </c:pt>
                <c:pt idx="7835">
                  <c:v>0.40401542569452198</c:v>
                </c:pt>
                <c:pt idx="7836">
                  <c:v>0.38665770822742401</c:v>
                </c:pt>
                <c:pt idx="7837">
                  <c:v>0.36707474118727001</c:v>
                </c:pt>
                <c:pt idx="7838">
                  <c:v>0.34620024570318197</c:v>
                </c:pt>
                <c:pt idx="7839">
                  <c:v>0.32434090641790603</c:v>
                </c:pt>
                <c:pt idx="7840">
                  <c:v>0.301484456274066</c:v>
                </c:pt>
                <c:pt idx="7841">
                  <c:v>0.277930348235714</c:v>
                </c:pt>
                <c:pt idx="7842">
                  <c:v>0.25429250003848097</c:v>
                </c:pt>
                <c:pt idx="7843">
                  <c:v>0.23090192647229399</c:v>
                </c:pt>
                <c:pt idx="7844">
                  <c:v>0.208050297479177</c:v>
                </c:pt>
                <c:pt idx="7845">
                  <c:v>0.18605456128119499</c:v>
                </c:pt>
                <c:pt idx="7846">
                  <c:v>0.16496777823969999</c:v>
                </c:pt>
                <c:pt idx="7847">
                  <c:v>0.14551276096542701</c:v>
                </c:pt>
                <c:pt idx="7848">
                  <c:v>0.12719067867862499</c:v>
                </c:pt>
                <c:pt idx="7849">
                  <c:v>0.10876254635740699</c:v>
                </c:pt>
                <c:pt idx="7850">
                  <c:v>9.03748281440096E-2</c:v>
                </c:pt>
                <c:pt idx="7851">
                  <c:v>7.2480828980438602E-2</c:v>
                </c:pt>
                <c:pt idx="7852">
                  <c:v>5.5714298310591E-2</c:v>
                </c:pt>
                <c:pt idx="7853">
                  <c:v>4.0219168324420802E-2</c:v>
                </c:pt>
                <c:pt idx="7854">
                  <c:v>2.5453439305970299E-2</c:v>
                </c:pt>
                <c:pt idx="7855">
                  <c:v>1.12735395855036E-2</c:v>
                </c:pt>
                <c:pt idx="7856">
                  <c:v>-1.46247238532268E-3</c:v>
                </c:pt>
                <c:pt idx="7857">
                  <c:v>-1.20158832942951E-2</c:v>
                </c:pt>
                <c:pt idx="7858">
                  <c:v>-2.1010182339952901E-2</c:v>
                </c:pt>
                <c:pt idx="7859">
                  <c:v>-2.86131924212252E-2</c:v>
                </c:pt>
                <c:pt idx="7860">
                  <c:v>-3.46916136408561E-2</c:v>
                </c:pt>
                <c:pt idx="7861">
                  <c:v>-3.9945237087558601E-2</c:v>
                </c:pt>
                <c:pt idx="7862">
                  <c:v>-4.5154848299963302E-2</c:v>
                </c:pt>
                <c:pt idx="7863">
                  <c:v>-5.0500461994097898E-2</c:v>
                </c:pt>
                <c:pt idx="7864">
                  <c:v>-5.6511891420893599E-2</c:v>
                </c:pt>
                <c:pt idx="7865">
                  <c:v>-6.3889519533167904E-2</c:v>
                </c:pt>
                <c:pt idx="7866">
                  <c:v>-7.23497301545626E-2</c:v>
                </c:pt>
                <c:pt idx="7867">
                  <c:v>-8.09800357500782E-2</c:v>
                </c:pt>
                <c:pt idx="7868">
                  <c:v>-8.9904374135744397E-2</c:v>
                </c:pt>
                <c:pt idx="7869">
                  <c:v>-9.9499455821405403E-2</c:v>
                </c:pt>
                <c:pt idx="7870">
                  <c:v>-0.109520406540566</c:v>
                </c:pt>
                <c:pt idx="7871">
                  <c:v>-0.12072231858832599</c:v>
                </c:pt>
                <c:pt idx="7872">
                  <c:v>-0.13386753164986601</c:v>
                </c:pt>
                <c:pt idx="7873">
                  <c:v>-0.14918401655170499</c:v>
                </c:pt>
                <c:pt idx="7874">
                  <c:v>-0.167217259472386</c:v>
                </c:pt>
                <c:pt idx="7875">
                  <c:v>-0.18788988828801401</c:v>
                </c:pt>
                <c:pt idx="7876">
                  <c:v>-0.210766636011917</c:v>
                </c:pt>
                <c:pt idx="7877">
                  <c:v>-0.234950517347638</c:v>
                </c:pt>
                <c:pt idx="7878">
                  <c:v>-0.25921106793853699</c:v>
                </c:pt>
                <c:pt idx="7879">
                  <c:v>-0.28260171525849798</c:v>
                </c:pt>
                <c:pt idx="7880">
                  <c:v>-0.30377969854627501</c:v>
                </c:pt>
                <c:pt idx="7881">
                  <c:v>-0.32245084042094202</c:v>
                </c:pt>
                <c:pt idx="7882">
                  <c:v>-0.33925294143454898</c:v>
                </c:pt>
                <c:pt idx="7883">
                  <c:v>-0.35480557375991201</c:v>
                </c:pt>
                <c:pt idx="7884">
                  <c:v>-0.369486612946686</c:v>
                </c:pt>
                <c:pt idx="7885">
                  <c:v>-0.383163093492222</c:v>
                </c:pt>
                <c:pt idx="7886">
                  <c:v>-0.396361933983433</c:v>
                </c:pt>
                <c:pt idx="7887">
                  <c:v>-0.40985256747288001</c:v>
                </c:pt>
                <c:pt idx="7888">
                  <c:v>-0.42327929449992002</c:v>
                </c:pt>
                <c:pt idx="7889">
                  <c:v>-0.43513602940623802</c:v>
                </c:pt>
                <c:pt idx="7890">
                  <c:v>-0.44415192330644299</c:v>
                </c:pt>
                <c:pt idx="7891">
                  <c:v>-0.45136933950835401</c:v>
                </c:pt>
                <c:pt idx="7892">
                  <c:v>-0.45830049625564101</c:v>
                </c:pt>
                <c:pt idx="7893">
                  <c:v>-0.46513246140346498</c:v>
                </c:pt>
                <c:pt idx="7894">
                  <c:v>-0.47228240797785997</c:v>
                </c:pt>
                <c:pt idx="7895">
                  <c:v>-0.47997537387283501</c:v>
                </c:pt>
                <c:pt idx="7896">
                  <c:v>-0.48810961725726998</c:v>
                </c:pt>
                <c:pt idx="7897">
                  <c:v>-0.49593423668223402</c:v>
                </c:pt>
                <c:pt idx="7898">
                  <c:v>-0.50336152978207205</c:v>
                </c:pt>
                <c:pt idx="7899">
                  <c:v>-0.51165108230182399</c:v>
                </c:pt>
                <c:pt idx="7900">
                  <c:v>-0.520409757499945</c:v>
                </c:pt>
                <c:pt idx="7901">
                  <c:v>-0.52842962809716598</c:v>
                </c:pt>
                <c:pt idx="7902">
                  <c:v>-0.53627302869792104</c:v>
                </c:pt>
                <c:pt idx="7903">
                  <c:v>-0.54522122493661096</c:v>
                </c:pt>
                <c:pt idx="7904">
                  <c:v>-0.55581184174813703</c:v>
                </c:pt>
                <c:pt idx="7905">
                  <c:v>-0.56672225651767105</c:v>
                </c:pt>
                <c:pt idx="7906">
                  <c:v>-0.57622640473971898</c:v>
                </c:pt>
                <c:pt idx="7907">
                  <c:v>-0.58420513339122604</c:v>
                </c:pt>
                <c:pt idx="7908">
                  <c:v>-0.59118555432003095</c:v>
                </c:pt>
                <c:pt idx="7909">
                  <c:v>-0.59808775798158498</c:v>
                </c:pt>
                <c:pt idx="7910">
                  <c:v>-0.60554368738001096</c:v>
                </c:pt>
                <c:pt idx="7911">
                  <c:v>-0.61357365443584599</c:v>
                </c:pt>
                <c:pt idx="7912">
                  <c:v>-0.62163294424491899</c:v>
                </c:pt>
                <c:pt idx="7913">
                  <c:v>-0.63035427244682196</c:v>
                </c:pt>
                <c:pt idx="7914">
                  <c:v>-0.64138326843721605</c:v>
                </c:pt>
                <c:pt idx="7915">
                  <c:v>-0.65509089968850998</c:v>
                </c:pt>
                <c:pt idx="7916">
                  <c:v>-0.67102521429403394</c:v>
                </c:pt>
                <c:pt idx="7917">
                  <c:v>-0.68899125539711503</c:v>
                </c:pt>
                <c:pt idx="7918">
                  <c:v>-0.70873381671204505</c:v>
                </c:pt>
                <c:pt idx="7919">
                  <c:v>-0.72897980246665794</c:v>
                </c:pt>
                <c:pt idx="7920">
                  <c:v>-0.74900960759948798</c:v>
                </c:pt>
                <c:pt idx="7921">
                  <c:v>-0.76869860087411401</c:v>
                </c:pt>
                <c:pt idx="7922">
                  <c:v>-0.78743023638171705</c:v>
                </c:pt>
                <c:pt idx="7923">
                  <c:v>-0.80445914962197895</c:v>
                </c:pt>
                <c:pt idx="7924">
                  <c:v>-0.81965252855306003</c:v>
                </c:pt>
                <c:pt idx="7925">
                  <c:v>-0.83308722780355404</c:v>
                </c:pt>
                <c:pt idx="7926">
                  <c:v>-0.84391957202631196</c:v>
                </c:pt>
                <c:pt idx="7927">
                  <c:v>-0.85168739031013896</c:v>
                </c:pt>
                <c:pt idx="7928">
                  <c:v>-0.85691217778923801</c:v>
                </c:pt>
                <c:pt idx="7929">
                  <c:v>-0.86015699305138704</c:v>
                </c:pt>
                <c:pt idx="7930">
                  <c:v>-0.86119867394758098</c:v>
                </c:pt>
                <c:pt idx="7931">
                  <c:v>-0.859911221043969</c:v>
                </c:pt>
                <c:pt idx="7932">
                  <c:v>-0.85719309565378299</c:v>
                </c:pt>
                <c:pt idx="7933">
                  <c:v>-0.85345459412822999</c:v>
                </c:pt>
                <c:pt idx="7934">
                  <c:v>-0.84899927336015402</c:v>
                </c:pt>
                <c:pt idx="7935">
                  <c:v>-0.84418596851812699</c:v>
                </c:pt>
                <c:pt idx="7936">
                  <c:v>-0.83970738402784295</c:v>
                </c:pt>
                <c:pt idx="7937">
                  <c:v>-0.83674663347927203</c:v>
                </c:pt>
                <c:pt idx="7938">
                  <c:v>-0.83526932336423998</c:v>
                </c:pt>
                <c:pt idx="7939">
                  <c:v>-0.83479315304261004</c:v>
                </c:pt>
                <c:pt idx="7940">
                  <c:v>-0.83493791632903902</c:v>
                </c:pt>
                <c:pt idx="7941">
                  <c:v>-0.83601899150345005</c:v>
                </c:pt>
                <c:pt idx="7942">
                  <c:v>-0.83794165264320997</c:v>
                </c:pt>
                <c:pt idx="7943">
                  <c:v>-0.84047928821514695</c:v>
                </c:pt>
                <c:pt idx="7944">
                  <c:v>-0.84420267942931604</c:v>
                </c:pt>
                <c:pt idx="7945">
                  <c:v>-0.84955778296164797</c:v>
                </c:pt>
                <c:pt idx="7946">
                  <c:v>-0.85652163148830895</c:v>
                </c:pt>
                <c:pt idx="7947">
                  <c:v>-0.86491303354339699</c:v>
                </c:pt>
                <c:pt idx="7948">
                  <c:v>-0.87408856146327396</c:v>
                </c:pt>
                <c:pt idx="7949">
                  <c:v>-0.88220066981883005</c:v>
                </c:pt>
                <c:pt idx="7950">
                  <c:v>-0.88837566164440196</c:v>
                </c:pt>
                <c:pt idx="7951">
                  <c:v>-0.89278546209922205</c:v>
                </c:pt>
                <c:pt idx="7952">
                  <c:v>-0.89579884351725803</c:v>
                </c:pt>
                <c:pt idx="7953">
                  <c:v>-0.89687676076556599</c:v>
                </c:pt>
                <c:pt idx="7954">
                  <c:v>-0.89501036303340997</c:v>
                </c:pt>
                <c:pt idx="7955">
                  <c:v>-0.89073580606309299</c:v>
                </c:pt>
                <c:pt idx="7956">
                  <c:v>-0.88475331871642504</c:v>
                </c:pt>
                <c:pt idx="7957">
                  <c:v>-0.87658156624419103</c:v>
                </c:pt>
                <c:pt idx="7958">
                  <c:v>-0.86583786697523302</c:v>
                </c:pt>
                <c:pt idx="7959">
                  <c:v>-0.85310859446028298</c:v>
                </c:pt>
                <c:pt idx="7960">
                  <c:v>-0.83848492502593197</c:v>
                </c:pt>
                <c:pt idx="7961">
                  <c:v>-0.82208172827741699</c:v>
                </c:pt>
                <c:pt idx="7962">
                  <c:v>-0.80446860445268997</c:v>
                </c:pt>
                <c:pt idx="7963">
                  <c:v>-0.78629792455530401</c:v>
                </c:pt>
                <c:pt idx="7964">
                  <c:v>-0.76908090191929301</c:v>
                </c:pt>
                <c:pt idx="7965">
                  <c:v>-0.75386425122360401</c:v>
                </c:pt>
                <c:pt idx="7966">
                  <c:v>-0.73965479730680095</c:v>
                </c:pt>
                <c:pt idx="7967">
                  <c:v>-0.72434392867161501</c:v>
                </c:pt>
                <c:pt idx="7968">
                  <c:v>-0.70798687372004798</c:v>
                </c:pt>
                <c:pt idx="7969">
                  <c:v>-0.69178356779373895</c:v>
                </c:pt>
                <c:pt idx="7970">
                  <c:v>-0.67496614516577202</c:v>
                </c:pt>
                <c:pt idx="7971">
                  <c:v>-0.65739670455007204</c:v>
                </c:pt>
                <c:pt idx="7972">
                  <c:v>-0.63941996614151897</c:v>
                </c:pt>
                <c:pt idx="7973">
                  <c:v>-0.61950106682447204</c:v>
                </c:pt>
                <c:pt idx="7974">
                  <c:v>-0.59713028417013103</c:v>
                </c:pt>
                <c:pt idx="7975">
                  <c:v>-0.57372542492781398</c:v>
                </c:pt>
                <c:pt idx="7976">
                  <c:v>-0.55087857421609399</c:v>
                </c:pt>
                <c:pt idx="7977">
                  <c:v>-0.52957302320826405</c:v>
                </c:pt>
                <c:pt idx="7978">
                  <c:v>-0.51050214766113</c:v>
                </c:pt>
                <c:pt idx="7979">
                  <c:v>-0.49398612881312898</c:v>
                </c:pt>
                <c:pt idx="7980">
                  <c:v>-0.47917868328225999</c:v>
                </c:pt>
                <c:pt idx="7981">
                  <c:v>-0.46494791550629599</c:v>
                </c:pt>
                <c:pt idx="7982">
                  <c:v>-0.45049153590128199</c:v>
                </c:pt>
                <c:pt idx="7983">
                  <c:v>-0.43566873445169102</c:v>
                </c:pt>
                <c:pt idx="7984">
                  <c:v>-0.42026336945634901</c:v>
                </c:pt>
                <c:pt idx="7985">
                  <c:v>-0.40477829994605602</c:v>
                </c:pt>
                <c:pt idx="7986">
                  <c:v>-0.38981692133413998</c:v>
                </c:pt>
                <c:pt idx="7987">
                  <c:v>-0.37435874064560398</c:v>
                </c:pt>
                <c:pt idx="7988">
                  <c:v>-0.357793844549391</c:v>
                </c:pt>
                <c:pt idx="7989">
                  <c:v>-0.33970982230932401</c:v>
                </c:pt>
                <c:pt idx="7990">
                  <c:v>-0.319844069524439</c:v>
                </c:pt>
                <c:pt idx="7991">
                  <c:v>-0.29811906814115302</c:v>
                </c:pt>
                <c:pt idx="7992">
                  <c:v>-0.273708841735533</c:v>
                </c:pt>
                <c:pt idx="7993">
                  <c:v>-0.246758640825539</c:v>
                </c:pt>
                <c:pt idx="7994">
                  <c:v>-0.218339425012231</c:v>
                </c:pt>
                <c:pt idx="7995">
                  <c:v>-0.190559835412412</c:v>
                </c:pt>
                <c:pt idx="7996">
                  <c:v>-0.16435257553192401</c:v>
                </c:pt>
                <c:pt idx="7997">
                  <c:v>-0.13804205158390201</c:v>
                </c:pt>
                <c:pt idx="7998">
                  <c:v>-0.111058195706876</c:v>
                </c:pt>
                <c:pt idx="7999">
                  <c:v>-8.4395554608791404E-2</c:v>
                </c:pt>
                <c:pt idx="8000">
                  <c:v>-5.8371602078417802E-2</c:v>
                </c:pt>
                <c:pt idx="8001">
                  <c:v>-3.3411092087128197E-2</c:v>
                </c:pt>
                <c:pt idx="8002">
                  <c:v>-1.00324332516204E-2</c:v>
                </c:pt>
                <c:pt idx="8003">
                  <c:v>1.24640988157274E-2</c:v>
                </c:pt>
                <c:pt idx="8004">
                  <c:v>3.4817110827062403E-2</c:v>
                </c:pt>
                <c:pt idx="8005">
                  <c:v>5.6825964043077E-2</c:v>
                </c:pt>
                <c:pt idx="8006">
                  <c:v>7.8231148797528405E-2</c:v>
                </c:pt>
                <c:pt idx="8007">
                  <c:v>9.9379453102065404E-2</c:v>
                </c:pt>
                <c:pt idx="8008">
                  <c:v>0.121276185277452</c:v>
                </c:pt>
                <c:pt idx="8009">
                  <c:v>0.145121029220349</c:v>
                </c:pt>
                <c:pt idx="8010">
                  <c:v>0.17002783615884401</c:v>
                </c:pt>
                <c:pt idx="8011">
                  <c:v>0.194762247923323</c:v>
                </c:pt>
                <c:pt idx="8012">
                  <c:v>0.219135536225156</c:v>
                </c:pt>
                <c:pt idx="8013">
                  <c:v>0.24238146686668799</c:v>
                </c:pt>
                <c:pt idx="8014">
                  <c:v>0.26487799140641199</c:v>
                </c:pt>
                <c:pt idx="8015">
                  <c:v>0.28729292302387499</c:v>
                </c:pt>
                <c:pt idx="8016">
                  <c:v>0.30854773628628501</c:v>
                </c:pt>
                <c:pt idx="8017">
                  <c:v>0.32893211394871502</c:v>
                </c:pt>
                <c:pt idx="8018">
                  <c:v>0.34953841503690303</c:v>
                </c:pt>
                <c:pt idx="8019">
                  <c:v>0.370248472724306</c:v>
                </c:pt>
                <c:pt idx="8020">
                  <c:v>0.39077952817414802</c:v>
                </c:pt>
                <c:pt idx="8021">
                  <c:v>0.41036261600808399</c:v>
                </c:pt>
                <c:pt idx="8022">
                  <c:v>0.42791947962846399</c:v>
                </c:pt>
                <c:pt idx="8023">
                  <c:v>0.44345852254753099</c:v>
                </c:pt>
                <c:pt idx="8024">
                  <c:v>0.45707940039770401</c:v>
                </c:pt>
                <c:pt idx="8025">
                  <c:v>0.46862082083638601</c:v>
                </c:pt>
                <c:pt idx="8026">
                  <c:v>0.478463039735188</c:v>
                </c:pt>
                <c:pt idx="8027">
                  <c:v>0.48662134077234498</c:v>
                </c:pt>
                <c:pt idx="8028">
                  <c:v>0.49339718411487898</c:v>
                </c:pt>
                <c:pt idx="8029">
                  <c:v>0.49996665243272698</c:v>
                </c:pt>
                <c:pt idx="8030">
                  <c:v>0.50666100703782602</c:v>
                </c:pt>
                <c:pt idx="8031">
                  <c:v>0.51359199058647098</c:v>
                </c:pt>
                <c:pt idx="8032">
                  <c:v>0.52129491751836698</c:v>
                </c:pt>
                <c:pt idx="8033">
                  <c:v>0.53009393600396404</c:v>
                </c:pt>
                <c:pt idx="8034">
                  <c:v>0.539517960732528</c:v>
                </c:pt>
                <c:pt idx="8035">
                  <c:v>0.54831029295712697</c:v>
                </c:pt>
                <c:pt idx="8036">
                  <c:v>0.55607001718577798</c:v>
                </c:pt>
                <c:pt idx="8037">
                  <c:v>0.56398220238866603</c:v>
                </c:pt>
                <c:pt idx="8038">
                  <c:v>0.57324425827108205</c:v>
                </c:pt>
                <c:pt idx="8039">
                  <c:v>0.58325545561821002</c:v>
                </c:pt>
                <c:pt idx="8040">
                  <c:v>0.59361342579128795</c:v>
                </c:pt>
                <c:pt idx="8041">
                  <c:v>0.604113558865086</c:v>
                </c:pt>
                <c:pt idx="8042">
                  <c:v>0.61343932140110902</c:v>
                </c:pt>
                <c:pt idx="8043">
                  <c:v>0.62050962472817905</c:v>
                </c:pt>
                <c:pt idx="8044">
                  <c:v>0.62533401259654797</c:v>
                </c:pt>
                <c:pt idx="8045">
                  <c:v>0.62854873409021905</c:v>
                </c:pt>
                <c:pt idx="8046">
                  <c:v>0.63060849049664303</c:v>
                </c:pt>
                <c:pt idx="8047">
                  <c:v>0.63233495838083997</c:v>
                </c:pt>
                <c:pt idx="8048">
                  <c:v>0.63495833826327897</c:v>
                </c:pt>
                <c:pt idx="8049">
                  <c:v>0.63867244735272899</c:v>
                </c:pt>
                <c:pt idx="8050">
                  <c:v>0.64319588625430801</c:v>
                </c:pt>
                <c:pt idx="8051">
                  <c:v>0.64770437554473703</c:v>
                </c:pt>
                <c:pt idx="8052">
                  <c:v>0.65093577812391501</c:v>
                </c:pt>
                <c:pt idx="8053">
                  <c:v>0.652151848644548</c:v>
                </c:pt>
                <c:pt idx="8054">
                  <c:v>0.651759835096276</c:v>
                </c:pt>
                <c:pt idx="8055">
                  <c:v>0.65103433172305003</c:v>
                </c:pt>
                <c:pt idx="8056">
                  <c:v>0.65115114441199495</c:v>
                </c:pt>
                <c:pt idx="8057">
                  <c:v>0.652642432456361</c:v>
                </c:pt>
                <c:pt idx="8058">
                  <c:v>0.65511499601704004</c:v>
                </c:pt>
                <c:pt idx="8059">
                  <c:v>0.65889498473298003</c:v>
                </c:pt>
                <c:pt idx="8060">
                  <c:v>0.66454438430358798</c:v>
                </c:pt>
                <c:pt idx="8061">
                  <c:v>0.671178059517749</c:v>
                </c:pt>
                <c:pt idx="8062">
                  <c:v>0.67766458406395003</c:v>
                </c:pt>
                <c:pt idx="8063">
                  <c:v>0.68360102583128701</c:v>
                </c:pt>
                <c:pt idx="8064">
                  <c:v>0.68869288779714199</c:v>
                </c:pt>
                <c:pt idx="8065">
                  <c:v>0.69269675896869798</c:v>
                </c:pt>
                <c:pt idx="8066">
                  <c:v>0.69540235691739805</c:v>
                </c:pt>
                <c:pt idx="8067">
                  <c:v>0.69648034299371397</c:v>
                </c:pt>
                <c:pt idx="8068">
                  <c:v>0.69601748063389801</c:v>
                </c:pt>
                <c:pt idx="8069">
                  <c:v>0.694763254649025</c:v>
                </c:pt>
                <c:pt idx="8070">
                  <c:v>0.69257343699802798</c:v>
                </c:pt>
                <c:pt idx="8071">
                  <c:v>0.68839324604473195</c:v>
                </c:pt>
                <c:pt idx="8072">
                  <c:v>0.68227951384271701</c:v>
                </c:pt>
                <c:pt idx="8073">
                  <c:v>0.67476421331051195</c:v>
                </c:pt>
                <c:pt idx="8074">
                  <c:v>0.66628414053546303</c:v>
                </c:pt>
                <c:pt idx="8075">
                  <c:v>0.65776100912445001</c:v>
                </c:pt>
                <c:pt idx="8076">
                  <c:v>0.64965947651888301</c:v>
                </c:pt>
                <c:pt idx="8077">
                  <c:v>0.64209897233077995</c:v>
                </c:pt>
                <c:pt idx="8078">
                  <c:v>0.63540143039463504</c:v>
                </c:pt>
                <c:pt idx="8079">
                  <c:v>0.62986899177414901</c:v>
                </c:pt>
                <c:pt idx="8080">
                  <c:v>0.62528691701788397</c:v>
                </c:pt>
                <c:pt idx="8081">
                  <c:v>0.6210772082264</c:v>
                </c:pt>
                <c:pt idx="8082">
                  <c:v>0.61779216109051005</c:v>
                </c:pt>
                <c:pt idx="8083">
                  <c:v>0.61653891981682596</c:v>
                </c:pt>
                <c:pt idx="8084">
                  <c:v>0.61690525266188001</c:v>
                </c:pt>
                <c:pt idx="8085">
                  <c:v>0.61816680799077095</c:v>
                </c:pt>
                <c:pt idx="8086">
                  <c:v>0.62055587077457097</c:v>
                </c:pt>
                <c:pt idx="8087">
                  <c:v>0.62473368982946698</c:v>
                </c:pt>
                <c:pt idx="8088">
                  <c:v>0.63065101069095297</c:v>
                </c:pt>
                <c:pt idx="8089">
                  <c:v>0.63814507962015099</c:v>
                </c:pt>
                <c:pt idx="8090">
                  <c:v>0.64778792382069394</c:v>
                </c:pt>
                <c:pt idx="8091">
                  <c:v>0.65883599129671599</c:v>
                </c:pt>
                <c:pt idx="8092">
                  <c:v>0.66968594468037501</c:v>
                </c:pt>
                <c:pt idx="8093">
                  <c:v>0.67955124012616197</c:v>
                </c:pt>
                <c:pt idx="8094">
                  <c:v>0.68832790362523</c:v>
                </c:pt>
                <c:pt idx="8095">
                  <c:v>0.69656543078299404</c:v>
                </c:pt>
                <c:pt idx="8096">
                  <c:v>0.70466119980080799</c:v>
                </c:pt>
                <c:pt idx="8097">
                  <c:v>0.71197096277231697</c:v>
                </c:pt>
                <c:pt idx="8098">
                  <c:v>0.71776996860198305</c:v>
                </c:pt>
                <c:pt idx="8099">
                  <c:v>0.72208969852995297</c:v>
                </c:pt>
                <c:pt idx="8100">
                  <c:v>0.72426594853909498</c:v>
                </c:pt>
                <c:pt idx="8101">
                  <c:v>0.72366774226688102</c:v>
                </c:pt>
                <c:pt idx="8102">
                  <c:v>0.72030473630427905</c:v>
                </c:pt>
                <c:pt idx="8103">
                  <c:v>0.71421411216373198</c:v>
                </c:pt>
                <c:pt idx="8104">
                  <c:v>0.70571675557508995</c:v>
                </c:pt>
                <c:pt idx="8105">
                  <c:v>0.69509401617677202</c:v>
                </c:pt>
                <c:pt idx="8106">
                  <c:v>0.68307664999133799</c:v>
                </c:pt>
                <c:pt idx="8107">
                  <c:v>0.66960286817317904</c:v>
                </c:pt>
                <c:pt idx="8108">
                  <c:v>0.65461815880742902</c:v>
                </c:pt>
                <c:pt idx="8109">
                  <c:v>0.63941032720620405</c:v>
                </c:pt>
                <c:pt idx="8110">
                  <c:v>0.62470011972170802</c:v>
                </c:pt>
                <c:pt idx="8111">
                  <c:v>0.610062724608606</c:v>
                </c:pt>
                <c:pt idx="8112">
                  <c:v>0.59573913999132999</c:v>
                </c:pt>
                <c:pt idx="8113">
                  <c:v>0.58099093251960998</c:v>
                </c:pt>
                <c:pt idx="8114">
                  <c:v>0.56471909458358904</c:v>
                </c:pt>
                <c:pt idx="8115">
                  <c:v>0.54764547110652395</c:v>
                </c:pt>
                <c:pt idx="8116">
                  <c:v>0.53058207222512499</c:v>
                </c:pt>
                <c:pt idx="8117">
                  <c:v>0.51396230907805596</c:v>
                </c:pt>
                <c:pt idx="8118">
                  <c:v>0.49791281654323299</c:v>
                </c:pt>
                <c:pt idx="8119">
                  <c:v>0.48325602644269</c:v>
                </c:pt>
                <c:pt idx="8120">
                  <c:v>0.47002559724807502</c:v>
                </c:pt>
                <c:pt idx="8121">
                  <c:v>0.45675628321327599</c:v>
                </c:pt>
                <c:pt idx="8122">
                  <c:v>0.44298561251067298</c:v>
                </c:pt>
                <c:pt idx="8123">
                  <c:v>0.42911947409671902</c:v>
                </c:pt>
                <c:pt idx="8124">
                  <c:v>0.41547795979486202</c:v>
                </c:pt>
                <c:pt idx="8125">
                  <c:v>0.40171658435110902</c:v>
                </c:pt>
                <c:pt idx="8126">
                  <c:v>0.38815370610029898</c:v>
                </c:pt>
                <c:pt idx="8127">
                  <c:v>0.375156782834832</c:v>
                </c:pt>
                <c:pt idx="8128">
                  <c:v>0.36223382106832003</c:v>
                </c:pt>
                <c:pt idx="8129">
                  <c:v>0.34981540779651699</c:v>
                </c:pt>
                <c:pt idx="8130">
                  <c:v>0.33800280614410999</c:v>
                </c:pt>
                <c:pt idx="8131">
                  <c:v>0.32612684620329802</c:v>
                </c:pt>
                <c:pt idx="8132">
                  <c:v>0.313491496354253</c:v>
                </c:pt>
                <c:pt idx="8133">
                  <c:v>0.29976282740221599</c:v>
                </c:pt>
                <c:pt idx="8134">
                  <c:v>0.284712611590686</c:v>
                </c:pt>
                <c:pt idx="8135">
                  <c:v>0.268182689737548</c:v>
                </c:pt>
                <c:pt idx="8136">
                  <c:v>0.25028809104364103</c:v>
                </c:pt>
                <c:pt idx="8137">
                  <c:v>0.23067824897656</c:v>
                </c:pt>
                <c:pt idx="8138">
                  <c:v>0.209223246043445</c:v>
                </c:pt>
                <c:pt idx="8139">
                  <c:v>0.18706746595018101</c:v>
                </c:pt>
                <c:pt idx="8140">
                  <c:v>0.16519187553524001</c:v>
                </c:pt>
                <c:pt idx="8141">
                  <c:v>0.143479361243462</c:v>
                </c:pt>
                <c:pt idx="8142">
                  <c:v>0.121301301188374</c:v>
                </c:pt>
                <c:pt idx="8143">
                  <c:v>9.87826648158176E-2</c:v>
                </c:pt>
                <c:pt idx="8144">
                  <c:v>7.6812168550200705E-2</c:v>
                </c:pt>
                <c:pt idx="8145">
                  <c:v>5.6183506250528398E-2</c:v>
                </c:pt>
                <c:pt idx="8146">
                  <c:v>3.7257741667923699E-2</c:v>
                </c:pt>
                <c:pt idx="8147">
                  <c:v>1.9600267035437199E-2</c:v>
                </c:pt>
                <c:pt idx="8148">
                  <c:v>3.5593846271495398E-3</c:v>
                </c:pt>
                <c:pt idx="8149">
                  <c:v>-1.0674868738150401E-2</c:v>
                </c:pt>
                <c:pt idx="8150">
                  <c:v>-2.29382003071779E-2</c:v>
                </c:pt>
                <c:pt idx="8151">
                  <c:v>-3.3245156311198003E-2</c:v>
                </c:pt>
                <c:pt idx="8152">
                  <c:v>-4.2490001347024998E-2</c:v>
                </c:pt>
                <c:pt idx="8153">
                  <c:v>-5.1230962974648797E-2</c:v>
                </c:pt>
                <c:pt idx="8154">
                  <c:v>-6.0105876782912501E-2</c:v>
                </c:pt>
                <c:pt idx="8155">
                  <c:v>-7.0045038904180706E-2</c:v>
                </c:pt>
                <c:pt idx="8156">
                  <c:v>-8.0926406180178406E-2</c:v>
                </c:pt>
                <c:pt idx="8157">
                  <c:v>-9.1823990841765901E-2</c:v>
                </c:pt>
                <c:pt idx="8158">
                  <c:v>-0.103344865400541</c:v>
                </c:pt>
                <c:pt idx="8159">
                  <c:v>-0.11596474828813499</c:v>
                </c:pt>
                <c:pt idx="8160">
                  <c:v>-0.12909578613472</c:v>
                </c:pt>
                <c:pt idx="8161">
                  <c:v>-0.14310194643886601</c:v>
                </c:pt>
                <c:pt idx="8162">
                  <c:v>-0.15769660353164899</c:v>
                </c:pt>
                <c:pt idx="8163">
                  <c:v>-0.171500101324357</c:v>
                </c:pt>
                <c:pt idx="8164">
                  <c:v>-0.18372417859923901</c:v>
                </c:pt>
                <c:pt idx="8165">
                  <c:v>-0.194644137717119</c:v>
                </c:pt>
                <c:pt idx="8166">
                  <c:v>-0.204858284938469</c:v>
                </c:pt>
                <c:pt idx="8167">
                  <c:v>-0.21461620062846401</c:v>
                </c:pt>
                <c:pt idx="8168">
                  <c:v>-0.224052066041217</c:v>
                </c:pt>
                <c:pt idx="8169">
                  <c:v>-0.23325339664258701</c:v>
                </c:pt>
                <c:pt idx="8170">
                  <c:v>-0.24293890394544401</c:v>
                </c:pt>
                <c:pt idx="8171">
                  <c:v>-0.25412201447610999</c:v>
                </c:pt>
                <c:pt idx="8172">
                  <c:v>-0.26774292109698</c:v>
                </c:pt>
                <c:pt idx="8173">
                  <c:v>-0.28413057010072801</c:v>
                </c:pt>
                <c:pt idx="8174">
                  <c:v>-0.30287367531820197</c:v>
                </c:pt>
                <c:pt idx="8175">
                  <c:v>-0.323963773331434</c:v>
                </c:pt>
                <c:pt idx="8176">
                  <c:v>-0.34656341523734202</c:v>
                </c:pt>
                <c:pt idx="8177">
                  <c:v>-0.36904243827946898</c:v>
                </c:pt>
                <c:pt idx="8178">
                  <c:v>-0.39041873775949998</c:v>
                </c:pt>
                <c:pt idx="8179">
                  <c:v>-0.40980600296606401</c:v>
                </c:pt>
                <c:pt idx="8180">
                  <c:v>-0.42698267029494702</c:v>
                </c:pt>
                <c:pt idx="8181">
                  <c:v>-0.44162844289311198</c:v>
                </c:pt>
                <c:pt idx="8182">
                  <c:v>-0.45391777614625001</c:v>
                </c:pt>
                <c:pt idx="8183">
                  <c:v>-0.46416981416275199</c:v>
                </c:pt>
                <c:pt idx="8184">
                  <c:v>-0.47182110621141998</c:v>
                </c:pt>
                <c:pt idx="8185">
                  <c:v>-0.47707065043882801</c:v>
                </c:pt>
                <c:pt idx="8186">
                  <c:v>-0.48015164129759003</c:v>
                </c:pt>
                <c:pt idx="8187">
                  <c:v>-0.48118991863786997</c:v>
                </c:pt>
                <c:pt idx="8188">
                  <c:v>-0.48122645669801101</c:v>
                </c:pt>
                <c:pt idx="8189">
                  <c:v>-0.48163657808135701</c:v>
                </c:pt>
                <c:pt idx="8190">
                  <c:v>-0.48285682583272299</c:v>
                </c:pt>
                <c:pt idx="8191">
                  <c:v>-0.48507695764850101</c:v>
                </c:pt>
                <c:pt idx="8192">
                  <c:v>-0.48961981858611497</c:v>
                </c:pt>
                <c:pt idx="8193">
                  <c:v>-0.49785479944356398</c:v>
                </c:pt>
                <c:pt idx="8194">
                  <c:v>-0.50976918167601104</c:v>
                </c:pt>
                <c:pt idx="8195">
                  <c:v>-0.52479251476345001</c:v>
                </c:pt>
                <c:pt idx="8196">
                  <c:v>-0.54253756648211904</c:v>
                </c:pt>
                <c:pt idx="8197">
                  <c:v>-0.56234135544988195</c:v>
                </c:pt>
                <c:pt idx="8198">
                  <c:v>-0.58424025433080395</c:v>
                </c:pt>
                <c:pt idx="8199">
                  <c:v>-0.60820347058009605</c:v>
                </c:pt>
                <c:pt idx="8200">
                  <c:v>-0.63313661221996498</c:v>
                </c:pt>
                <c:pt idx="8201">
                  <c:v>-0.65904729160676601</c:v>
                </c:pt>
                <c:pt idx="8202">
                  <c:v>-0.68585820637715</c:v>
                </c:pt>
                <c:pt idx="8203">
                  <c:v>-0.71203919829498996</c:v>
                </c:pt>
                <c:pt idx="8204">
                  <c:v>-0.73646650336756703</c:v>
                </c:pt>
                <c:pt idx="8205">
                  <c:v>-0.75917289155783496</c:v>
                </c:pt>
                <c:pt idx="8206">
                  <c:v>-0.780639342088289</c:v>
                </c:pt>
                <c:pt idx="8207">
                  <c:v>-0.80042636443223203</c:v>
                </c:pt>
                <c:pt idx="8208">
                  <c:v>-0.81750627686053601</c:v>
                </c:pt>
                <c:pt idx="8209">
                  <c:v>-0.83200602626901998</c:v>
                </c:pt>
                <c:pt idx="8210">
                  <c:v>-0.84450095329761599</c:v>
                </c:pt>
                <c:pt idx="8211">
                  <c:v>-0.85427805258037903</c:v>
                </c:pt>
                <c:pt idx="8212">
                  <c:v>-0.85994954063291695</c:v>
                </c:pt>
                <c:pt idx="8213">
                  <c:v>-0.86100326498038005</c:v>
                </c:pt>
                <c:pt idx="8214">
                  <c:v>-0.85762271908384702</c:v>
                </c:pt>
                <c:pt idx="8215">
                  <c:v>-0.850228676561263</c:v>
                </c:pt>
                <c:pt idx="8216">
                  <c:v>-0.83932495155709896</c:v>
                </c:pt>
                <c:pt idx="8217">
                  <c:v>-0.82621234990188797</c:v>
                </c:pt>
                <c:pt idx="8218">
                  <c:v>-0.81237203243837897</c:v>
                </c:pt>
                <c:pt idx="8219">
                  <c:v>-0.79859693316330005</c:v>
                </c:pt>
                <c:pt idx="8220">
                  <c:v>-0.786208153473553</c:v>
                </c:pt>
                <c:pt idx="8221">
                  <c:v>-0.77672780906563998</c:v>
                </c:pt>
                <c:pt idx="8222">
                  <c:v>-0.77161123189460301</c:v>
                </c:pt>
                <c:pt idx="8223">
                  <c:v>-0.77099737009874203</c:v>
                </c:pt>
                <c:pt idx="8224">
                  <c:v>-0.77443619276697995</c:v>
                </c:pt>
                <c:pt idx="8225">
                  <c:v>-0.78108728623327395</c:v>
                </c:pt>
                <c:pt idx="8226">
                  <c:v>-0.78957424803056797</c:v>
                </c:pt>
                <c:pt idx="8227">
                  <c:v>-0.79951658868029996</c:v>
                </c:pt>
                <c:pt idx="8228">
                  <c:v>-0.81085178382649603</c:v>
                </c:pt>
                <c:pt idx="8229">
                  <c:v>-0.82328218339984605</c:v>
                </c:pt>
                <c:pt idx="8230">
                  <c:v>-0.83615114716255201</c:v>
                </c:pt>
                <c:pt idx="8231">
                  <c:v>-0.84778331778697102</c:v>
                </c:pt>
                <c:pt idx="8232">
                  <c:v>-0.85590716075709505</c:v>
                </c:pt>
                <c:pt idx="8233">
                  <c:v>-0.85947530231819302</c:v>
                </c:pt>
                <c:pt idx="8234">
                  <c:v>-0.85913039400605395</c:v>
                </c:pt>
                <c:pt idx="8235">
                  <c:v>-0.85646301827245397</c:v>
                </c:pt>
                <c:pt idx="8236">
                  <c:v>-0.85293870412251604</c:v>
                </c:pt>
                <c:pt idx="8237">
                  <c:v>-0.84863278577226597</c:v>
                </c:pt>
                <c:pt idx="8238">
                  <c:v>-0.84309188918134403</c:v>
                </c:pt>
                <c:pt idx="8239">
                  <c:v>-0.83666104352197901</c:v>
                </c:pt>
                <c:pt idx="8240">
                  <c:v>-0.82987841455636602</c:v>
                </c:pt>
                <c:pt idx="8241">
                  <c:v>-0.822506566313433</c:v>
                </c:pt>
                <c:pt idx="8242">
                  <c:v>-0.81449299116881502</c:v>
                </c:pt>
                <c:pt idx="8243">
                  <c:v>-0.80683109258137897</c:v>
                </c:pt>
                <c:pt idx="8244">
                  <c:v>-0.79941139828229302</c:v>
                </c:pt>
                <c:pt idx="8245">
                  <c:v>-0.79147599748068598</c:v>
                </c:pt>
                <c:pt idx="8246">
                  <c:v>-0.78323458579490901</c:v>
                </c:pt>
                <c:pt idx="8247">
                  <c:v>-0.77496596422715003</c:v>
                </c:pt>
                <c:pt idx="8248">
                  <c:v>-0.76664264717861097</c:v>
                </c:pt>
                <c:pt idx="8249">
                  <c:v>-0.75819539156886295</c:v>
                </c:pt>
                <c:pt idx="8250">
                  <c:v>-0.74973424962566304</c:v>
                </c:pt>
                <c:pt idx="8251">
                  <c:v>-0.74132836065075602</c:v>
                </c:pt>
                <c:pt idx="8252">
                  <c:v>-0.73314295690255404</c:v>
                </c:pt>
                <c:pt idx="8253">
                  <c:v>-0.72534783754673904</c:v>
                </c:pt>
                <c:pt idx="8254">
                  <c:v>-0.71786361883810101</c:v>
                </c:pt>
                <c:pt idx="8255">
                  <c:v>-0.71040329874402397</c:v>
                </c:pt>
                <c:pt idx="8256">
                  <c:v>-0.70253567044004095</c:v>
                </c:pt>
                <c:pt idx="8257">
                  <c:v>-0.69399753229782202</c:v>
                </c:pt>
                <c:pt idx="8258">
                  <c:v>-0.68516173044124196</c:v>
                </c:pt>
                <c:pt idx="8259">
                  <c:v>-0.67702066027415297</c:v>
                </c:pt>
                <c:pt idx="8260">
                  <c:v>-0.66825197129714498</c:v>
                </c:pt>
                <c:pt idx="8261">
                  <c:v>-0.65671600276437703</c:v>
                </c:pt>
                <c:pt idx="8262">
                  <c:v>-0.64190725568625795</c:v>
                </c:pt>
                <c:pt idx="8263">
                  <c:v>-0.62358744099819896</c:v>
                </c:pt>
                <c:pt idx="8264">
                  <c:v>-0.60134599757901896</c:v>
                </c:pt>
                <c:pt idx="8265">
                  <c:v>-0.57538063133026296</c:v>
                </c:pt>
                <c:pt idx="8266">
                  <c:v>-0.546933839763596</c:v>
                </c:pt>
                <c:pt idx="8267">
                  <c:v>-0.51693027087089305</c:v>
                </c:pt>
                <c:pt idx="8268">
                  <c:v>-0.486624579496093</c:v>
                </c:pt>
                <c:pt idx="8269">
                  <c:v>-0.45681441824639402</c:v>
                </c:pt>
                <c:pt idx="8270">
                  <c:v>-0.42733153832777998</c:v>
                </c:pt>
                <c:pt idx="8271">
                  <c:v>-0.39854568115267103</c:v>
                </c:pt>
                <c:pt idx="8272">
                  <c:v>-0.37087336258985598</c:v>
                </c:pt>
                <c:pt idx="8273">
                  <c:v>-0.345036146405438</c:v>
                </c:pt>
                <c:pt idx="8274">
                  <c:v>-0.32124817667494798</c:v>
                </c:pt>
                <c:pt idx="8275">
                  <c:v>-0.299670147005694</c:v>
                </c:pt>
                <c:pt idx="8276">
                  <c:v>-0.28082104262143898</c:v>
                </c:pt>
                <c:pt idx="8277">
                  <c:v>-0.26394561660963101</c:v>
                </c:pt>
                <c:pt idx="8278">
                  <c:v>-0.24801118495447</c:v>
                </c:pt>
                <c:pt idx="8279">
                  <c:v>-0.23280772437352801</c:v>
                </c:pt>
                <c:pt idx="8280">
                  <c:v>-0.219424473862734</c:v>
                </c:pt>
                <c:pt idx="8281">
                  <c:v>-0.20856421135324801</c:v>
                </c:pt>
                <c:pt idx="8282">
                  <c:v>-0.19917537798599699</c:v>
                </c:pt>
                <c:pt idx="8283">
                  <c:v>-0.18986889105236701</c:v>
                </c:pt>
                <c:pt idx="8284">
                  <c:v>-0.180219213289668</c:v>
                </c:pt>
                <c:pt idx="8285">
                  <c:v>-0.16980503533233399</c:v>
                </c:pt>
                <c:pt idx="8286">
                  <c:v>-0.157428154348599</c:v>
                </c:pt>
                <c:pt idx="8287">
                  <c:v>-0.14215012820537601</c:v>
                </c:pt>
                <c:pt idx="8288">
                  <c:v>-0.12377304453570399</c:v>
                </c:pt>
                <c:pt idx="8289">
                  <c:v>-0.10178170704650701</c:v>
                </c:pt>
                <c:pt idx="8290">
                  <c:v>-7.6574284124837202E-2</c:v>
                </c:pt>
                <c:pt idx="8291">
                  <c:v>-4.9783220689863003E-2</c:v>
                </c:pt>
                <c:pt idx="8292">
                  <c:v>-2.1856373863214099E-2</c:v>
                </c:pt>
                <c:pt idx="8293">
                  <c:v>7.3341181955752302E-3</c:v>
                </c:pt>
                <c:pt idx="8294">
                  <c:v>3.7324761937104198E-2</c:v>
                </c:pt>
                <c:pt idx="8295">
                  <c:v>6.6748672981652796E-2</c:v>
                </c:pt>
                <c:pt idx="8296">
                  <c:v>9.4098244734767494E-2</c:v>
                </c:pt>
                <c:pt idx="8297">
                  <c:v>0.11861318951755601</c:v>
                </c:pt>
                <c:pt idx="8298">
                  <c:v>0.139924141756783</c:v>
                </c:pt>
                <c:pt idx="8299">
                  <c:v>0.158387725540826</c:v>
                </c:pt>
                <c:pt idx="8300">
                  <c:v>0.17415115782537299</c:v>
                </c:pt>
                <c:pt idx="8301">
                  <c:v>0.187211421592829</c:v>
                </c:pt>
                <c:pt idx="8302">
                  <c:v>0.198255466206157</c:v>
                </c:pt>
                <c:pt idx="8303">
                  <c:v>0.20857029468753499</c:v>
                </c:pt>
                <c:pt idx="8304">
                  <c:v>0.21919919551065001</c:v>
                </c:pt>
                <c:pt idx="8305">
                  <c:v>0.230133073803757</c:v>
                </c:pt>
                <c:pt idx="8306">
                  <c:v>0.24039359070670799</c:v>
                </c:pt>
                <c:pt idx="8307">
                  <c:v>0.24955966700269699</c:v>
                </c:pt>
                <c:pt idx="8308">
                  <c:v>0.25842648230473603</c:v>
                </c:pt>
                <c:pt idx="8309">
                  <c:v>0.267669658824156</c:v>
                </c:pt>
                <c:pt idx="8310">
                  <c:v>0.27721480940361898</c:v>
                </c:pt>
                <c:pt idx="8311">
                  <c:v>0.28693637550701501</c:v>
                </c:pt>
                <c:pt idx="8312">
                  <c:v>0.29684569314709203</c:v>
                </c:pt>
                <c:pt idx="8313">
                  <c:v>0.306372779875693</c:v>
                </c:pt>
                <c:pt idx="8314">
                  <c:v>0.31501377596624902</c:v>
                </c:pt>
                <c:pt idx="8315">
                  <c:v>0.32262432149329801</c:v>
                </c:pt>
                <c:pt idx="8316">
                  <c:v>0.32971068089730199</c:v>
                </c:pt>
                <c:pt idx="8317">
                  <c:v>0.33693615719251402</c:v>
                </c:pt>
                <c:pt idx="8318">
                  <c:v>0.34448131524375403</c:v>
                </c:pt>
                <c:pt idx="8319">
                  <c:v>0.35235304887005803</c:v>
                </c:pt>
                <c:pt idx="8320">
                  <c:v>0.36093631952400002</c:v>
                </c:pt>
                <c:pt idx="8321">
                  <c:v>0.37004743139754298</c:v>
                </c:pt>
                <c:pt idx="8322">
                  <c:v>0.37915823662630699</c:v>
                </c:pt>
                <c:pt idx="8323">
                  <c:v>0.38914508073684501</c:v>
                </c:pt>
                <c:pt idx="8324">
                  <c:v>0.39956885754990301</c:v>
                </c:pt>
                <c:pt idx="8325">
                  <c:v>0.40869490462389801</c:v>
                </c:pt>
                <c:pt idx="8326">
                  <c:v>0.41628970636247897</c:v>
                </c:pt>
                <c:pt idx="8327">
                  <c:v>0.42398838317256399</c:v>
                </c:pt>
                <c:pt idx="8328">
                  <c:v>0.43345983169441299</c:v>
                </c:pt>
                <c:pt idx="8329">
                  <c:v>0.44474884786065799</c:v>
                </c:pt>
                <c:pt idx="8330">
                  <c:v>0.45755779354630799</c:v>
                </c:pt>
                <c:pt idx="8331">
                  <c:v>0.47255300232377501</c:v>
                </c:pt>
                <c:pt idx="8332">
                  <c:v>0.48989080156019299</c:v>
                </c:pt>
                <c:pt idx="8333">
                  <c:v>0.50911126661331896</c:v>
                </c:pt>
                <c:pt idx="8334">
                  <c:v>0.52947586143455505</c:v>
                </c:pt>
                <c:pt idx="8335">
                  <c:v>0.54954467025626796</c:v>
                </c:pt>
                <c:pt idx="8336">
                  <c:v>0.56838626162052897</c:v>
                </c:pt>
                <c:pt idx="8337">
                  <c:v>0.58548374168405803</c:v>
                </c:pt>
                <c:pt idx="8338">
                  <c:v>0.60067784086618403</c:v>
                </c:pt>
                <c:pt idx="8339">
                  <c:v>0.61402385451716801</c:v>
                </c:pt>
                <c:pt idx="8340">
                  <c:v>0.62574292258021003</c:v>
                </c:pt>
                <c:pt idx="8341">
                  <c:v>0.63583909603831701</c:v>
                </c:pt>
                <c:pt idx="8342">
                  <c:v>0.64385806882441199</c:v>
                </c:pt>
                <c:pt idx="8343">
                  <c:v>0.65005465900398796</c:v>
                </c:pt>
                <c:pt idx="8344">
                  <c:v>0.65490451774055303</c:v>
                </c:pt>
                <c:pt idx="8345">
                  <c:v>0.65817949299384404</c:v>
                </c:pt>
                <c:pt idx="8346">
                  <c:v>0.66026013647993398</c:v>
                </c:pt>
                <c:pt idx="8347">
                  <c:v>0.66214494576664595</c:v>
                </c:pt>
                <c:pt idx="8348">
                  <c:v>0.66339807793608097</c:v>
                </c:pt>
                <c:pt idx="8349">
                  <c:v>0.663150430884903</c:v>
                </c:pt>
                <c:pt idx="8350">
                  <c:v>0.66214846365153002</c:v>
                </c:pt>
                <c:pt idx="8351">
                  <c:v>0.66055698230720195</c:v>
                </c:pt>
                <c:pt idx="8352">
                  <c:v>0.65878299031785204</c:v>
                </c:pt>
                <c:pt idx="8353">
                  <c:v>0.65805306673039898</c:v>
                </c:pt>
                <c:pt idx="8354">
                  <c:v>0.65815478243811198</c:v>
                </c:pt>
                <c:pt idx="8355">
                  <c:v>0.65857924507066201</c:v>
                </c:pt>
                <c:pt idx="8356">
                  <c:v>0.65901784855133905</c:v>
                </c:pt>
                <c:pt idx="8357">
                  <c:v>0.65959747603688901</c:v>
                </c:pt>
                <c:pt idx="8358">
                  <c:v>0.661248260614959</c:v>
                </c:pt>
                <c:pt idx="8359">
                  <c:v>0.66450094562622097</c:v>
                </c:pt>
                <c:pt idx="8360">
                  <c:v>0.66943082499673601</c:v>
                </c:pt>
                <c:pt idx="8361">
                  <c:v>0.67597525869613895</c:v>
                </c:pt>
                <c:pt idx="8362">
                  <c:v>0.68435798498764799</c:v>
                </c:pt>
                <c:pt idx="8363">
                  <c:v>0.69460686605329702</c:v>
                </c:pt>
                <c:pt idx="8364">
                  <c:v>0.70500651567460804</c:v>
                </c:pt>
                <c:pt idx="8365">
                  <c:v>0.71449020494807303</c:v>
                </c:pt>
                <c:pt idx="8366">
                  <c:v>0.72334299754250797</c:v>
                </c:pt>
                <c:pt idx="8367">
                  <c:v>0.73134345563158798</c:v>
                </c:pt>
                <c:pt idx="8368">
                  <c:v>0.73801616584348595</c:v>
                </c:pt>
                <c:pt idx="8369">
                  <c:v>0.74340680187813601</c:v>
                </c:pt>
                <c:pt idx="8370">
                  <c:v>0.74787229883547302</c:v>
                </c:pt>
                <c:pt idx="8371">
                  <c:v>0.75149334137329105</c:v>
                </c:pt>
                <c:pt idx="8372">
                  <c:v>0.75425086406692099</c:v>
                </c:pt>
                <c:pt idx="8373">
                  <c:v>0.75649621449238702</c:v>
                </c:pt>
                <c:pt idx="8374">
                  <c:v>0.758412942237775</c:v>
                </c:pt>
                <c:pt idx="8375">
                  <c:v>0.76015726021063601</c:v>
                </c:pt>
                <c:pt idx="8376">
                  <c:v>0.76175419437151404</c:v>
                </c:pt>
                <c:pt idx="8377">
                  <c:v>0.76235303217862704</c:v>
                </c:pt>
                <c:pt idx="8378">
                  <c:v>0.76133088872461296</c:v>
                </c:pt>
                <c:pt idx="8379">
                  <c:v>0.75859472043482401</c:v>
                </c:pt>
                <c:pt idx="8380">
                  <c:v>0.75374134617063604</c:v>
                </c:pt>
                <c:pt idx="8381">
                  <c:v>0.74631108966844095</c:v>
                </c:pt>
                <c:pt idx="8382">
                  <c:v>0.73647033630453396</c:v>
                </c:pt>
                <c:pt idx="8383">
                  <c:v>0.72408453710806098</c:v>
                </c:pt>
                <c:pt idx="8384">
                  <c:v>0.70877031102763899</c:v>
                </c:pt>
                <c:pt idx="8385">
                  <c:v>0.691147819283634</c:v>
                </c:pt>
                <c:pt idx="8386">
                  <c:v>0.67278561876706</c:v>
                </c:pt>
                <c:pt idx="8387">
                  <c:v>0.65403595691068195</c:v>
                </c:pt>
                <c:pt idx="8388">
                  <c:v>0.63445804417454899</c:v>
                </c:pt>
                <c:pt idx="8389">
                  <c:v>0.61471677784918299</c:v>
                </c:pt>
                <c:pt idx="8390">
                  <c:v>0.59657630791790295</c:v>
                </c:pt>
                <c:pt idx="8391">
                  <c:v>0.58107389090044204</c:v>
                </c:pt>
                <c:pt idx="8392">
                  <c:v>0.56797092714694797</c:v>
                </c:pt>
                <c:pt idx="8393">
                  <c:v>0.558599228073414</c:v>
                </c:pt>
                <c:pt idx="8394">
                  <c:v>0.55395877613355105</c:v>
                </c:pt>
                <c:pt idx="8395">
                  <c:v>0.55291745124420999</c:v>
                </c:pt>
                <c:pt idx="8396">
                  <c:v>0.55508224700820896</c:v>
                </c:pt>
                <c:pt idx="8397">
                  <c:v>0.55949026301509897</c:v>
                </c:pt>
                <c:pt idx="8398">
                  <c:v>0.56457063038353705</c:v>
                </c:pt>
                <c:pt idx="8399">
                  <c:v>0.57049418025650001</c:v>
                </c:pt>
                <c:pt idx="8400">
                  <c:v>0.57716354258842995</c:v>
                </c:pt>
                <c:pt idx="8401">
                  <c:v>0.58311501317438796</c:v>
                </c:pt>
                <c:pt idx="8402">
                  <c:v>0.58808604662521602</c:v>
                </c:pt>
                <c:pt idx="8403">
                  <c:v>0.59209973125382298</c:v>
                </c:pt>
                <c:pt idx="8404">
                  <c:v>0.59427933190276006</c:v>
                </c:pt>
                <c:pt idx="8405">
                  <c:v>0.59367773906806598</c:v>
                </c:pt>
                <c:pt idx="8406">
                  <c:v>0.58926481220589599</c:v>
                </c:pt>
                <c:pt idx="8407">
                  <c:v>0.58062282284032696</c:v>
                </c:pt>
                <c:pt idx="8408">
                  <c:v>0.56820417144174995</c:v>
                </c:pt>
                <c:pt idx="8409">
                  <c:v>0.55240572864469295</c:v>
                </c:pt>
                <c:pt idx="8410">
                  <c:v>0.532593735463604</c:v>
                </c:pt>
                <c:pt idx="8411">
                  <c:v>0.50897770755224903</c:v>
                </c:pt>
                <c:pt idx="8412">
                  <c:v>0.48345465714553099</c:v>
                </c:pt>
                <c:pt idx="8413">
                  <c:v>0.45761382274316698</c:v>
                </c:pt>
                <c:pt idx="8414">
                  <c:v>0.43301059825235799</c:v>
                </c:pt>
                <c:pt idx="8415">
                  <c:v>0.41049322889210799</c:v>
                </c:pt>
                <c:pt idx="8416">
                  <c:v>0.38992680581331701</c:v>
                </c:pt>
                <c:pt idx="8417">
                  <c:v>0.37172267367191397</c:v>
                </c:pt>
                <c:pt idx="8418">
                  <c:v>0.35613364122973601</c:v>
                </c:pt>
                <c:pt idx="8419">
                  <c:v>0.343119073290441</c:v>
                </c:pt>
                <c:pt idx="8420">
                  <c:v>0.33214997922393402</c:v>
                </c:pt>
                <c:pt idx="8421">
                  <c:v>0.32228115213554298</c:v>
                </c:pt>
                <c:pt idx="8422">
                  <c:v>0.31283765664646201</c:v>
                </c:pt>
                <c:pt idx="8423">
                  <c:v>0.303105328488667</c:v>
                </c:pt>
                <c:pt idx="8424">
                  <c:v>0.29279604402050802</c:v>
                </c:pt>
                <c:pt idx="8425">
                  <c:v>0.28086608476873398</c:v>
                </c:pt>
                <c:pt idx="8426">
                  <c:v>0.266330957562878</c:v>
                </c:pt>
                <c:pt idx="8427">
                  <c:v>0.25032461968930603</c:v>
                </c:pt>
                <c:pt idx="8428">
                  <c:v>0.23415348590249599</c:v>
                </c:pt>
                <c:pt idx="8429">
                  <c:v>0.218295841208034</c:v>
                </c:pt>
                <c:pt idx="8430">
                  <c:v>0.202654657500836</c:v>
                </c:pt>
                <c:pt idx="8431">
                  <c:v>0.185971326003225</c:v>
                </c:pt>
                <c:pt idx="8432">
                  <c:v>0.167996771109373</c:v>
                </c:pt>
                <c:pt idx="8433">
                  <c:v>0.15020815813291699</c:v>
                </c:pt>
                <c:pt idx="8434">
                  <c:v>0.13275279705507101</c:v>
                </c:pt>
                <c:pt idx="8435">
                  <c:v>0.114616687357359</c:v>
                </c:pt>
                <c:pt idx="8436">
                  <c:v>9.5823003256212597E-2</c:v>
                </c:pt>
                <c:pt idx="8437">
                  <c:v>7.6768196546348394E-2</c:v>
                </c:pt>
                <c:pt idx="8438">
                  <c:v>5.7596973554000598E-2</c:v>
                </c:pt>
                <c:pt idx="8439">
                  <c:v>3.8354782713949001E-2</c:v>
                </c:pt>
                <c:pt idx="8440">
                  <c:v>1.9940801100683799E-2</c:v>
                </c:pt>
                <c:pt idx="8441">
                  <c:v>3.2916404573891402E-3</c:v>
                </c:pt>
                <c:pt idx="8442">
                  <c:v>-1.15059220151767E-2</c:v>
                </c:pt>
                <c:pt idx="8443">
                  <c:v>-2.3948773454351899E-2</c:v>
                </c:pt>
                <c:pt idx="8444">
                  <c:v>-3.4001968763176897E-2</c:v>
                </c:pt>
                <c:pt idx="8445">
                  <c:v>-4.2293432076593002E-2</c:v>
                </c:pt>
                <c:pt idx="8446">
                  <c:v>-4.9991782493693397E-2</c:v>
                </c:pt>
                <c:pt idx="8447">
                  <c:v>-5.7664775035205097E-2</c:v>
                </c:pt>
                <c:pt idx="8448">
                  <c:v>-6.5269327768790797E-2</c:v>
                </c:pt>
                <c:pt idx="8449">
                  <c:v>-7.2782570453088696E-2</c:v>
                </c:pt>
                <c:pt idx="8450">
                  <c:v>-7.9640562423742706E-2</c:v>
                </c:pt>
                <c:pt idx="8451">
                  <c:v>-8.6136971246859304E-2</c:v>
                </c:pt>
                <c:pt idx="8452">
                  <c:v>-9.3511559329740507E-2</c:v>
                </c:pt>
                <c:pt idx="8453">
                  <c:v>-0.101582359181904</c:v>
                </c:pt>
                <c:pt idx="8454">
                  <c:v>-0.110109193619817</c:v>
                </c:pt>
                <c:pt idx="8455">
                  <c:v>-0.118898717910115</c:v>
                </c:pt>
                <c:pt idx="8456">
                  <c:v>-0.128006253966748</c:v>
                </c:pt>
                <c:pt idx="8457">
                  <c:v>-0.13833719644285</c:v>
                </c:pt>
                <c:pt idx="8458">
                  <c:v>-0.150056671534577</c:v>
                </c:pt>
                <c:pt idx="8459">
                  <c:v>-0.16250171087652199</c:v>
                </c:pt>
                <c:pt idx="8460">
                  <c:v>-0.17418959361686201</c:v>
                </c:pt>
                <c:pt idx="8461">
                  <c:v>-0.18493796582716199</c:v>
                </c:pt>
                <c:pt idx="8462">
                  <c:v>-0.196070426118895</c:v>
                </c:pt>
                <c:pt idx="8463">
                  <c:v>-0.20839372561059599</c:v>
                </c:pt>
                <c:pt idx="8464">
                  <c:v>-0.22232233864596701</c:v>
                </c:pt>
                <c:pt idx="8465">
                  <c:v>-0.238220789802424</c:v>
                </c:pt>
                <c:pt idx="8466">
                  <c:v>-0.25475002002258001</c:v>
                </c:pt>
                <c:pt idx="8467">
                  <c:v>-0.26988757918904399</c:v>
                </c:pt>
                <c:pt idx="8468">
                  <c:v>-0.28318251081993201</c:v>
                </c:pt>
                <c:pt idx="8469">
                  <c:v>-0.29519276919022702</c:v>
                </c:pt>
                <c:pt idx="8470">
                  <c:v>-0.30709635717448502</c:v>
                </c:pt>
                <c:pt idx="8471">
                  <c:v>-0.31985544120454201</c:v>
                </c:pt>
                <c:pt idx="8472">
                  <c:v>-0.33291206688355102</c:v>
                </c:pt>
                <c:pt idx="8473">
                  <c:v>-0.3444842911405</c:v>
                </c:pt>
                <c:pt idx="8474">
                  <c:v>-0.353228572129834</c:v>
                </c:pt>
                <c:pt idx="8475">
                  <c:v>-0.35976207440868901</c:v>
                </c:pt>
                <c:pt idx="8476">
                  <c:v>-0.36561486382027802</c:v>
                </c:pt>
                <c:pt idx="8477">
                  <c:v>-0.37114262179687701</c:v>
                </c:pt>
                <c:pt idx="8478">
                  <c:v>-0.37596703876704901</c:v>
                </c:pt>
                <c:pt idx="8479">
                  <c:v>-0.38012972959994301</c:v>
                </c:pt>
                <c:pt idx="8480">
                  <c:v>-0.38332590024651703</c:v>
                </c:pt>
                <c:pt idx="8481">
                  <c:v>-0.38625297827077898</c:v>
                </c:pt>
                <c:pt idx="8482">
                  <c:v>-0.389851007534262</c:v>
                </c:pt>
                <c:pt idx="8483">
                  <c:v>-0.393403631428558</c:v>
                </c:pt>
                <c:pt idx="8484">
                  <c:v>-0.39642435974363399</c:v>
                </c:pt>
                <c:pt idx="8485">
                  <c:v>-0.398342975489827</c:v>
                </c:pt>
                <c:pt idx="8486">
                  <c:v>-0.39900485969596</c:v>
                </c:pt>
                <c:pt idx="8487">
                  <c:v>-0.39958758023323099</c:v>
                </c:pt>
                <c:pt idx="8488">
                  <c:v>-0.40120177429335802</c:v>
                </c:pt>
                <c:pt idx="8489">
                  <c:v>-0.40436588130649898</c:v>
                </c:pt>
                <c:pt idx="8490">
                  <c:v>-0.408518691768884</c:v>
                </c:pt>
                <c:pt idx="8491">
                  <c:v>-0.412672918307737</c:v>
                </c:pt>
                <c:pt idx="8492">
                  <c:v>-0.41760225802343298</c:v>
                </c:pt>
                <c:pt idx="8493">
                  <c:v>-0.42468406533020397</c:v>
                </c:pt>
                <c:pt idx="8494">
                  <c:v>-0.43446675085048497</c:v>
                </c:pt>
                <c:pt idx="8495">
                  <c:v>-0.44664083823677703</c:v>
                </c:pt>
                <c:pt idx="8496">
                  <c:v>-0.46059690308801399</c:v>
                </c:pt>
                <c:pt idx="8497">
                  <c:v>-0.47601632965545798</c:v>
                </c:pt>
                <c:pt idx="8498">
                  <c:v>-0.49199151384145801</c:v>
                </c:pt>
                <c:pt idx="8499">
                  <c:v>-0.50747405361354303</c:v>
                </c:pt>
                <c:pt idx="8500">
                  <c:v>-0.522952437061179</c:v>
                </c:pt>
                <c:pt idx="8501">
                  <c:v>-0.53905880814602503</c:v>
                </c:pt>
                <c:pt idx="8502">
                  <c:v>-0.555390003460977</c:v>
                </c:pt>
                <c:pt idx="8503">
                  <c:v>-0.57116825837247398</c:v>
                </c:pt>
                <c:pt idx="8504">
                  <c:v>-0.58564729948932004</c:v>
                </c:pt>
                <c:pt idx="8505">
                  <c:v>-0.59891209789462596</c:v>
                </c:pt>
                <c:pt idx="8506">
                  <c:v>-0.61090774528712</c:v>
                </c:pt>
                <c:pt idx="8507">
                  <c:v>-0.62167644009530199</c:v>
                </c:pt>
                <c:pt idx="8508">
                  <c:v>-0.63103195729331796</c:v>
                </c:pt>
                <c:pt idx="8509">
                  <c:v>-0.63857510257959804</c:v>
                </c:pt>
                <c:pt idx="8510">
                  <c:v>-0.64423826184744204</c:v>
                </c:pt>
                <c:pt idx="8511">
                  <c:v>-0.64810909574127895</c:v>
                </c:pt>
                <c:pt idx="8512">
                  <c:v>-0.65023613777559297</c:v>
                </c:pt>
                <c:pt idx="8513">
                  <c:v>-0.65059439829257104</c:v>
                </c:pt>
                <c:pt idx="8514">
                  <c:v>-0.64917224880108504</c:v>
                </c:pt>
                <c:pt idx="8515">
                  <c:v>-0.64612861904740804</c:v>
                </c:pt>
                <c:pt idx="8516">
                  <c:v>-0.64248311923258095</c:v>
                </c:pt>
                <c:pt idx="8517">
                  <c:v>-0.63901468173397202</c:v>
                </c:pt>
                <c:pt idx="8518">
                  <c:v>-0.63595264906353</c:v>
                </c:pt>
                <c:pt idx="8519">
                  <c:v>-0.63420658686313902</c:v>
                </c:pt>
                <c:pt idx="8520">
                  <c:v>-0.63456866775547205</c:v>
                </c:pt>
                <c:pt idx="8521">
                  <c:v>-0.63705812347547197</c:v>
                </c:pt>
                <c:pt idx="8522">
                  <c:v>-0.64127535158404103</c:v>
                </c:pt>
                <c:pt idx="8523">
                  <c:v>-0.64626058094775796</c:v>
                </c:pt>
                <c:pt idx="8524">
                  <c:v>-0.65193056189594101</c:v>
                </c:pt>
                <c:pt idx="8525">
                  <c:v>-0.65916976617341705</c:v>
                </c:pt>
                <c:pt idx="8526">
                  <c:v>-0.66873375655257095</c:v>
                </c:pt>
                <c:pt idx="8527">
                  <c:v>-0.68043544661917099</c:v>
                </c:pt>
                <c:pt idx="8528">
                  <c:v>-0.69302656407969498</c:v>
                </c:pt>
                <c:pt idx="8529">
                  <c:v>-0.70502306620627897</c:v>
                </c:pt>
                <c:pt idx="8530">
                  <c:v>-0.71587040088756904</c:v>
                </c:pt>
                <c:pt idx="8531">
                  <c:v>-0.72497596977266698</c:v>
                </c:pt>
                <c:pt idx="8532">
                  <c:v>-0.73097657784063697</c:v>
                </c:pt>
                <c:pt idx="8533">
                  <c:v>-0.73305288516728495</c:v>
                </c:pt>
                <c:pt idx="8534">
                  <c:v>-0.73093677340132202</c:v>
                </c:pt>
                <c:pt idx="8535">
                  <c:v>-0.72520703160049604</c:v>
                </c:pt>
                <c:pt idx="8536">
                  <c:v>-0.71730112067024598</c:v>
                </c:pt>
                <c:pt idx="8537">
                  <c:v>-0.70753895627965502</c:v>
                </c:pt>
                <c:pt idx="8538">
                  <c:v>-0.69512772785087695</c:v>
                </c:pt>
                <c:pt idx="8539">
                  <c:v>-0.67991914730247005</c:v>
                </c:pt>
                <c:pt idx="8540">
                  <c:v>-0.66232208696547801</c:v>
                </c:pt>
                <c:pt idx="8541">
                  <c:v>-0.64332549016877205</c:v>
                </c:pt>
                <c:pt idx="8542">
                  <c:v>-0.62313092420772298</c:v>
                </c:pt>
                <c:pt idx="8543">
                  <c:v>-0.60138481061504701</c:v>
                </c:pt>
                <c:pt idx="8544">
                  <c:v>-0.57870139339137205</c:v>
                </c:pt>
                <c:pt idx="8545">
                  <c:v>-0.55654478404429997</c:v>
                </c:pt>
                <c:pt idx="8546">
                  <c:v>-0.53691001705098396</c:v>
                </c:pt>
                <c:pt idx="8547">
                  <c:v>-0.52084703628845597</c:v>
                </c:pt>
                <c:pt idx="8548">
                  <c:v>-0.50839147930889494</c:v>
                </c:pt>
                <c:pt idx="8549">
                  <c:v>-0.49872333694154503</c:v>
                </c:pt>
                <c:pt idx="8550">
                  <c:v>-0.49129160605274702</c:v>
                </c:pt>
                <c:pt idx="8551">
                  <c:v>-0.48598218388036402</c:v>
                </c:pt>
                <c:pt idx="8552">
                  <c:v>-0.482336660386675</c:v>
                </c:pt>
                <c:pt idx="8553">
                  <c:v>-0.48036372842943698</c:v>
                </c:pt>
                <c:pt idx="8554">
                  <c:v>-0.48021513079720701</c:v>
                </c:pt>
                <c:pt idx="8555">
                  <c:v>-0.48232914875105498</c:v>
                </c:pt>
                <c:pt idx="8556">
                  <c:v>-0.48724088305313601</c:v>
                </c:pt>
                <c:pt idx="8557">
                  <c:v>-0.49394057874456598</c:v>
                </c:pt>
                <c:pt idx="8558">
                  <c:v>-0.50128583855822895</c:v>
                </c:pt>
                <c:pt idx="8559">
                  <c:v>-0.509511859173439</c:v>
                </c:pt>
                <c:pt idx="8560">
                  <c:v>-0.51773417224405605</c:v>
                </c:pt>
                <c:pt idx="8561">
                  <c:v>-0.52415151987720399</c:v>
                </c:pt>
                <c:pt idx="8562">
                  <c:v>-0.52780883344951302</c:v>
                </c:pt>
                <c:pt idx="8563">
                  <c:v>-0.52744039203145798</c:v>
                </c:pt>
                <c:pt idx="8564">
                  <c:v>-0.52293041319972799</c:v>
                </c:pt>
                <c:pt idx="8565">
                  <c:v>-0.51447337160800699</c:v>
                </c:pt>
                <c:pt idx="8566">
                  <c:v>-0.50169495555856203</c:v>
                </c:pt>
                <c:pt idx="8567">
                  <c:v>-0.48603533400438798</c:v>
                </c:pt>
                <c:pt idx="8568">
                  <c:v>-0.46859292188458002</c:v>
                </c:pt>
                <c:pt idx="8569">
                  <c:v>-0.449639496316242</c:v>
                </c:pt>
                <c:pt idx="8570">
                  <c:v>-0.42970234195858598</c:v>
                </c:pt>
                <c:pt idx="8571">
                  <c:v>-0.40877307772395</c:v>
                </c:pt>
                <c:pt idx="8572">
                  <c:v>-0.38686946671599798</c:v>
                </c:pt>
                <c:pt idx="8573">
                  <c:v>-0.364592366626033</c:v>
                </c:pt>
                <c:pt idx="8574">
                  <c:v>-0.34209167883541602</c:v>
                </c:pt>
                <c:pt idx="8575">
                  <c:v>-0.319166821140906</c:v>
                </c:pt>
                <c:pt idx="8576">
                  <c:v>-0.296194571863167</c:v>
                </c:pt>
                <c:pt idx="8577">
                  <c:v>-0.27367329701431697</c:v>
                </c:pt>
                <c:pt idx="8578">
                  <c:v>-0.252196888710292</c:v>
                </c:pt>
                <c:pt idx="8579">
                  <c:v>-0.23214926860844301</c:v>
                </c:pt>
                <c:pt idx="8580">
                  <c:v>-0.212920862213135</c:v>
                </c:pt>
                <c:pt idx="8581">
                  <c:v>-0.19393813671388299</c:v>
                </c:pt>
                <c:pt idx="8582">
                  <c:v>-0.175763385597416</c:v>
                </c:pt>
                <c:pt idx="8583">
                  <c:v>-0.15917566525246701</c:v>
                </c:pt>
                <c:pt idx="8584">
                  <c:v>-0.143946489901916</c:v>
                </c:pt>
                <c:pt idx="8585">
                  <c:v>-0.13054082662182301</c:v>
                </c:pt>
                <c:pt idx="8586">
                  <c:v>-0.120050681094166</c:v>
                </c:pt>
                <c:pt idx="8587">
                  <c:v>-0.112131326238099</c:v>
                </c:pt>
                <c:pt idx="8588">
                  <c:v>-0.106526606093766</c:v>
                </c:pt>
                <c:pt idx="8589">
                  <c:v>-0.10226864024677999</c:v>
                </c:pt>
                <c:pt idx="8590">
                  <c:v>-9.8140618750580194E-2</c:v>
                </c:pt>
                <c:pt idx="8591">
                  <c:v>-9.3907381770719195E-2</c:v>
                </c:pt>
                <c:pt idx="8592">
                  <c:v>-8.89974227226039E-2</c:v>
                </c:pt>
                <c:pt idx="8593">
                  <c:v>-8.2910702122134097E-2</c:v>
                </c:pt>
                <c:pt idx="8594">
                  <c:v>-7.5997037757816202E-2</c:v>
                </c:pt>
                <c:pt idx="8595">
                  <c:v>-6.8486950041439995E-2</c:v>
                </c:pt>
                <c:pt idx="8596">
                  <c:v>-6.0236088728078403E-2</c:v>
                </c:pt>
                <c:pt idx="8597">
                  <c:v>-5.1145229450123599E-2</c:v>
                </c:pt>
                <c:pt idx="8598">
                  <c:v>-4.0892804553819301E-2</c:v>
                </c:pt>
                <c:pt idx="8599">
                  <c:v>-3.02513721058656E-2</c:v>
                </c:pt>
                <c:pt idx="8600">
                  <c:v>-1.9514445168437301E-2</c:v>
                </c:pt>
                <c:pt idx="8601">
                  <c:v>-8.6470396440086993E-3</c:v>
                </c:pt>
                <c:pt idx="8602">
                  <c:v>2.0406048915821199E-3</c:v>
                </c:pt>
                <c:pt idx="8603">
                  <c:v>1.27251482011138E-2</c:v>
                </c:pt>
                <c:pt idx="8604">
                  <c:v>2.3592403616767701E-2</c:v>
                </c:pt>
                <c:pt idx="8605">
                  <c:v>3.5018825602744198E-2</c:v>
                </c:pt>
                <c:pt idx="8606">
                  <c:v>4.7730929307188301E-2</c:v>
                </c:pt>
                <c:pt idx="8607">
                  <c:v>6.1756608436534098E-2</c:v>
                </c:pt>
                <c:pt idx="8608">
                  <c:v>7.6286933571036997E-2</c:v>
                </c:pt>
                <c:pt idx="8609">
                  <c:v>9.1110806805330596E-2</c:v>
                </c:pt>
                <c:pt idx="8610">
                  <c:v>0.105975960127771</c:v>
                </c:pt>
                <c:pt idx="8611">
                  <c:v>0.120430908889328</c:v>
                </c:pt>
                <c:pt idx="8612">
                  <c:v>0.13423192909485801</c:v>
                </c:pt>
                <c:pt idx="8613">
                  <c:v>0.148134082699899</c:v>
                </c:pt>
                <c:pt idx="8614">
                  <c:v>0.16319182075986199</c:v>
                </c:pt>
                <c:pt idx="8615">
                  <c:v>0.17928688966262701</c:v>
                </c:pt>
                <c:pt idx="8616">
                  <c:v>0.19612365254234401</c:v>
                </c:pt>
                <c:pt idx="8617">
                  <c:v>0.213402682823225</c:v>
                </c:pt>
                <c:pt idx="8618">
                  <c:v>0.230826882396755</c:v>
                </c:pt>
                <c:pt idx="8619">
                  <c:v>0.24879436973597299</c:v>
                </c:pt>
                <c:pt idx="8620">
                  <c:v>0.26758686018889</c:v>
                </c:pt>
                <c:pt idx="8621">
                  <c:v>0.28676928110258498</c:v>
                </c:pt>
                <c:pt idx="8622">
                  <c:v>0.30578304554254099</c:v>
                </c:pt>
                <c:pt idx="8623">
                  <c:v>0.32385954846659198</c:v>
                </c:pt>
                <c:pt idx="8624">
                  <c:v>0.34063392568807999</c:v>
                </c:pt>
                <c:pt idx="8625">
                  <c:v>0.35586633814618501</c:v>
                </c:pt>
                <c:pt idx="8626">
                  <c:v>0.36886204249573001</c:v>
                </c:pt>
                <c:pt idx="8627">
                  <c:v>0.37976086846078</c:v>
                </c:pt>
                <c:pt idx="8628">
                  <c:v>0.39010785524063402</c:v>
                </c:pt>
                <c:pt idx="8629">
                  <c:v>0.401361586611235</c:v>
                </c:pt>
                <c:pt idx="8630">
                  <c:v>0.412855249809637</c:v>
                </c:pt>
                <c:pt idx="8631">
                  <c:v>0.42322352157411303</c:v>
                </c:pt>
                <c:pt idx="8632">
                  <c:v>0.43223555466268399</c:v>
                </c:pt>
                <c:pt idx="8633">
                  <c:v>0.44008224418771802</c:v>
                </c:pt>
                <c:pt idx="8634">
                  <c:v>0.44581715962598201</c:v>
                </c:pt>
                <c:pt idx="8635">
                  <c:v>0.44923983515395</c:v>
                </c:pt>
                <c:pt idx="8636">
                  <c:v>0.45193834435389302</c:v>
                </c:pt>
                <c:pt idx="8637">
                  <c:v>0.45499231525809603</c:v>
                </c:pt>
                <c:pt idx="8638">
                  <c:v>0.45874164727054301</c:v>
                </c:pt>
                <c:pt idx="8639">
                  <c:v>0.462753765940211</c:v>
                </c:pt>
                <c:pt idx="8640">
                  <c:v>0.46672619537557603</c:v>
                </c:pt>
                <c:pt idx="8641">
                  <c:v>0.47102932846332202</c:v>
                </c:pt>
                <c:pt idx="8642">
                  <c:v>0.47602817101987599</c:v>
                </c:pt>
                <c:pt idx="8643">
                  <c:v>0.48128108257067098</c:v>
                </c:pt>
                <c:pt idx="8644">
                  <c:v>0.486156936670952</c:v>
                </c:pt>
                <c:pt idx="8645">
                  <c:v>0.49202204405817401</c:v>
                </c:pt>
                <c:pt idx="8646">
                  <c:v>0.49922898127708198</c:v>
                </c:pt>
                <c:pt idx="8647">
                  <c:v>0.50637422250655195</c:v>
                </c:pt>
                <c:pt idx="8648">
                  <c:v>0.51315005687403104</c:v>
                </c:pt>
                <c:pt idx="8649">
                  <c:v>0.51903895734525796</c:v>
                </c:pt>
                <c:pt idx="8650">
                  <c:v>0.52413491956510705</c:v>
                </c:pt>
                <c:pt idx="8651">
                  <c:v>0.52918225059236501</c:v>
                </c:pt>
                <c:pt idx="8652">
                  <c:v>0.53478775533053602</c:v>
                </c:pt>
                <c:pt idx="8653">
                  <c:v>0.54096522283828996</c:v>
                </c:pt>
                <c:pt idx="8654">
                  <c:v>0.54708927192486601</c:v>
                </c:pt>
                <c:pt idx="8655">
                  <c:v>0.55326898322129303</c:v>
                </c:pt>
                <c:pt idx="8656">
                  <c:v>0.55987358497182005</c:v>
                </c:pt>
                <c:pt idx="8657">
                  <c:v>0.56715104275717398</c:v>
                </c:pt>
                <c:pt idx="8658">
                  <c:v>0.57504822764479402</c:v>
                </c:pt>
                <c:pt idx="8659">
                  <c:v>0.58347971768725704</c:v>
                </c:pt>
                <c:pt idx="8660">
                  <c:v>0.59209569056350198</c:v>
                </c:pt>
                <c:pt idx="8661">
                  <c:v>0.60045448996614903</c:v>
                </c:pt>
                <c:pt idx="8662">
                  <c:v>0.60770643602027197</c:v>
                </c:pt>
                <c:pt idx="8663">
                  <c:v>0.61334731196306602</c:v>
                </c:pt>
                <c:pt idx="8664">
                  <c:v>0.61777776925305306</c:v>
                </c:pt>
                <c:pt idx="8665">
                  <c:v>0.62037620999885801</c:v>
                </c:pt>
                <c:pt idx="8666">
                  <c:v>0.620745744945842</c:v>
                </c:pt>
                <c:pt idx="8667">
                  <c:v>0.61945879634516099</c:v>
                </c:pt>
                <c:pt idx="8668">
                  <c:v>0.61628837964077399</c:v>
                </c:pt>
                <c:pt idx="8669">
                  <c:v>0.61080039100092298</c:v>
                </c:pt>
                <c:pt idx="8670">
                  <c:v>0.60298926231046401</c:v>
                </c:pt>
                <c:pt idx="8671">
                  <c:v>0.593391349841634</c:v>
                </c:pt>
                <c:pt idx="8672">
                  <c:v>0.58276852643689003</c:v>
                </c:pt>
                <c:pt idx="8673">
                  <c:v>0.57128916995358903</c:v>
                </c:pt>
                <c:pt idx="8674">
                  <c:v>0.55871983186525898</c:v>
                </c:pt>
                <c:pt idx="8675">
                  <c:v>0.54512809314710597</c:v>
                </c:pt>
                <c:pt idx="8676">
                  <c:v>0.53133842757398797</c:v>
                </c:pt>
                <c:pt idx="8677">
                  <c:v>0.518755082844779</c:v>
                </c:pt>
                <c:pt idx="8678">
                  <c:v>0.50883763578789498</c:v>
                </c:pt>
                <c:pt idx="8679">
                  <c:v>0.50164485145190496</c:v>
                </c:pt>
                <c:pt idx="8680">
                  <c:v>0.49614926751614202</c:v>
                </c:pt>
                <c:pt idx="8681">
                  <c:v>0.49329563908045299</c:v>
                </c:pt>
                <c:pt idx="8682">
                  <c:v>0.49449884642115199</c:v>
                </c:pt>
                <c:pt idx="8683">
                  <c:v>0.49878385767769001</c:v>
                </c:pt>
                <c:pt idx="8684">
                  <c:v>0.50467466648115999</c:v>
                </c:pt>
                <c:pt idx="8685">
                  <c:v>0.51175418293870101</c:v>
                </c:pt>
                <c:pt idx="8686">
                  <c:v>0.52016385893647799</c:v>
                </c:pt>
                <c:pt idx="8687">
                  <c:v>0.53086828691139598</c:v>
                </c:pt>
                <c:pt idx="8688">
                  <c:v>0.54380937697036902</c:v>
                </c:pt>
                <c:pt idx="8689">
                  <c:v>0.55788211955830902</c:v>
                </c:pt>
                <c:pt idx="8690">
                  <c:v>0.57241711320838695</c:v>
                </c:pt>
                <c:pt idx="8691">
                  <c:v>0.586809609629106</c:v>
                </c:pt>
                <c:pt idx="8692">
                  <c:v>0.601911780737305</c:v>
                </c:pt>
                <c:pt idx="8693">
                  <c:v>0.61799228079234203</c:v>
                </c:pt>
                <c:pt idx="8694">
                  <c:v>0.63407409905012002</c:v>
                </c:pt>
                <c:pt idx="8695">
                  <c:v>0.64940301205693396</c:v>
                </c:pt>
                <c:pt idx="8696">
                  <c:v>0.66293528246565703</c:v>
                </c:pt>
                <c:pt idx="8697">
                  <c:v>0.67432858482692903</c:v>
                </c:pt>
                <c:pt idx="8698">
                  <c:v>0.683932064726124</c:v>
                </c:pt>
                <c:pt idx="8699">
                  <c:v>0.69113168935409697</c:v>
                </c:pt>
                <c:pt idx="8700">
                  <c:v>0.69447633217639404</c:v>
                </c:pt>
                <c:pt idx="8701">
                  <c:v>0.69336899723423195</c:v>
                </c:pt>
                <c:pt idx="8702">
                  <c:v>0.68746874549654602</c:v>
                </c:pt>
                <c:pt idx="8703">
                  <c:v>0.67683866156680805</c:v>
                </c:pt>
                <c:pt idx="8704">
                  <c:v>0.66187764923305603</c:v>
                </c:pt>
                <c:pt idx="8705">
                  <c:v>0.64289271451332597</c:v>
                </c:pt>
                <c:pt idx="8706">
                  <c:v>0.62048157993002795</c:v>
                </c:pt>
                <c:pt idx="8707">
                  <c:v>0.59559166662641805</c:v>
                </c:pt>
                <c:pt idx="8708">
                  <c:v>0.56959334502958503</c:v>
                </c:pt>
                <c:pt idx="8709">
                  <c:v>0.54294765755788299</c:v>
                </c:pt>
                <c:pt idx="8710">
                  <c:v>0.515989414579758</c:v>
                </c:pt>
                <c:pt idx="8711">
                  <c:v>0.489289250305326</c:v>
                </c:pt>
                <c:pt idx="8712">
                  <c:v>0.46381317533126198</c:v>
                </c:pt>
                <c:pt idx="8713">
                  <c:v>0.44084866680121998</c:v>
                </c:pt>
                <c:pt idx="8714">
                  <c:v>0.42066487976957101</c:v>
                </c:pt>
                <c:pt idx="8715">
                  <c:v>0.40269462250725402</c:v>
                </c:pt>
                <c:pt idx="8716">
                  <c:v>0.38716113762514998</c:v>
                </c:pt>
                <c:pt idx="8717">
                  <c:v>0.37499470608690599</c:v>
                </c:pt>
                <c:pt idx="8718">
                  <c:v>0.36618767467311097</c:v>
                </c:pt>
                <c:pt idx="8719">
                  <c:v>0.36109464803862601</c:v>
                </c:pt>
                <c:pt idx="8720">
                  <c:v>0.36032601120563101</c:v>
                </c:pt>
                <c:pt idx="8721">
                  <c:v>0.362819928691058</c:v>
                </c:pt>
                <c:pt idx="8722">
                  <c:v>0.36713546655842999</c:v>
                </c:pt>
                <c:pt idx="8723">
                  <c:v>0.37243841641949699</c:v>
                </c:pt>
                <c:pt idx="8724">
                  <c:v>0.37779911367101998</c:v>
                </c:pt>
                <c:pt idx="8725">
                  <c:v>0.382472593643224</c:v>
                </c:pt>
                <c:pt idx="8726">
                  <c:v>0.38599307085381601</c:v>
                </c:pt>
                <c:pt idx="8727">
                  <c:v>0.38754476324051401</c:v>
                </c:pt>
                <c:pt idx="8728">
                  <c:v>0.386858216254854</c:v>
                </c:pt>
                <c:pt idx="8729">
                  <c:v>0.384571344866033</c:v>
                </c:pt>
                <c:pt idx="8730">
                  <c:v>0.38046362268154299</c:v>
                </c:pt>
                <c:pt idx="8731">
                  <c:v>0.374445648386457</c:v>
                </c:pt>
                <c:pt idx="8732">
                  <c:v>0.36649771287837302</c:v>
                </c:pt>
                <c:pt idx="8733">
                  <c:v>0.35667433129842702</c:v>
                </c:pt>
                <c:pt idx="8734">
                  <c:v>0.34588749334111901</c:v>
                </c:pt>
                <c:pt idx="8735">
                  <c:v>0.334789605824237</c:v>
                </c:pt>
                <c:pt idx="8736">
                  <c:v>0.32388855397948901</c:v>
                </c:pt>
                <c:pt idx="8737">
                  <c:v>0.31322164804575398</c:v>
                </c:pt>
                <c:pt idx="8738">
                  <c:v>0.30193255496385302</c:v>
                </c:pt>
                <c:pt idx="8739">
                  <c:v>0.28919610044794097</c:v>
                </c:pt>
                <c:pt idx="8740">
                  <c:v>0.275259289231716</c:v>
                </c:pt>
                <c:pt idx="8741">
                  <c:v>0.261238424193319</c:v>
                </c:pt>
                <c:pt idx="8742">
                  <c:v>0.24832689007930001</c:v>
                </c:pt>
                <c:pt idx="8743">
                  <c:v>0.236931161937396</c:v>
                </c:pt>
                <c:pt idx="8744">
                  <c:v>0.22599839097182101</c:v>
                </c:pt>
                <c:pt idx="8745">
                  <c:v>0.21420927605519</c:v>
                </c:pt>
                <c:pt idx="8746">
                  <c:v>0.20187281200071799</c:v>
                </c:pt>
                <c:pt idx="8747">
                  <c:v>0.18968730272394899</c:v>
                </c:pt>
                <c:pt idx="8748">
                  <c:v>0.176853775732178</c:v>
                </c:pt>
                <c:pt idx="8749">
                  <c:v>0.16258986781389001</c:v>
                </c:pt>
                <c:pt idx="8750">
                  <c:v>0.147805821785362</c:v>
                </c:pt>
                <c:pt idx="8751">
                  <c:v>0.13373136934325</c:v>
                </c:pt>
                <c:pt idx="8752">
                  <c:v>0.121318295001991</c:v>
                </c:pt>
                <c:pt idx="8753">
                  <c:v>0.11175562063977</c:v>
                </c:pt>
                <c:pt idx="8754">
                  <c:v>0.104661261836102</c:v>
                </c:pt>
                <c:pt idx="8755">
                  <c:v>9.8892963610225704E-2</c:v>
                </c:pt>
                <c:pt idx="8756">
                  <c:v>9.3520722380856999E-2</c:v>
                </c:pt>
                <c:pt idx="8757">
                  <c:v>8.8188392595170001E-2</c:v>
                </c:pt>
                <c:pt idx="8758">
                  <c:v>8.3054245947899605E-2</c:v>
                </c:pt>
                <c:pt idx="8759">
                  <c:v>7.6866522902658399E-2</c:v>
                </c:pt>
                <c:pt idx="8760">
                  <c:v>6.9724319012029204E-2</c:v>
                </c:pt>
                <c:pt idx="8761">
                  <c:v>6.2568357872269997E-2</c:v>
                </c:pt>
                <c:pt idx="8762">
                  <c:v>5.4727261514822198E-2</c:v>
                </c:pt>
                <c:pt idx="8763">
                  <c:v>4.6051092660236402E-2</c:v>
                </c:pt>
                <c:pt idx="8764">
                  <c:v>3.6928686849491202E-2</c:v>
                </c:pt>
                <c:pt idx="8765">
                  <c:v>2.64031354942376E-2</c:v>
                </c:pt>
                <c:pt idx="8766">
                  <c:v>1.3314337850581301E-2</c:v>
                </c:pt>
                <c:pt idx="8767">
                  <c:v>-3.2473039690036599E-3</c:v>
                </c:pt>
                <c:pt idx="8768">
                  <c:v>-2.3826194634476699E-2</c:v>
                </c:pt>
                <c:pt idx="8769">
                  <c:v>-4.7519115715653197E-2</c:v>
                </c:pt>
                <c:pt idx="8770">
                  <c:v>-7.3197407922741306E-2</c:v>
                </c:pt>
                <c:pt idx="8771">
                  <c:v>-0.10051648942355999</c:v>
                </c:pt>
                <c:pt idx="8772">
                  <c:v>-0.12853271137024</c:v>
                </c:pt>
                <c:pt idx="8773">
                  <c:v>-0.155774119151222</c:v>
                </c:pt>
                <c:pt idx="8774">
                  <c:v>-0.18094704111177901</c:v>
                </c:pt>
                <c:pt idx="8775">
                  <c:v>-0.20330858099066401</c:v>
                </c:pt>
                <c:pt idx="8776">
                  <c:v>-0.22316382947562499</c:v>
                </c:pt>
                <c:pt idx="8777">
                  <c:v>-0.24119229837925299</c:v>
                </c:pt>
                <c:pt idx="8778">
                  <c:v>-0.25810272612019503</c:v>
                </c:pt>
                <c:pt idx="8779">
                  <c:v>-0.27410757626667898</c:v>
                </c:pt>
                <c:pt idx="8780">
                  <c:v>-0.28844458409608398</c:v>
                </c:pt>
                <c:pt idx="8781">
                  <c:v>-0.30067210399303901</c:v>
                </c:pt>
                <c:pt idx="8782">
                  <c:v>-0.31232674067042399</c:v>
                </c:pt>
                <c:pt idx="8783">
                  <c:v>-0.32462493610125398</c:v>
                </c:pt>
                <c:pt idx="8784">
                  <c:v>-0.33707152068389801</c:v>
                </c:pt>
                <c:pt idx="8785">
                  <c:v>-0.34934738497099999</c:v>
                </c:pt>
                <c:pt idx="8786">
                  <c:v>-0.36125391842722798</c:v>
                </c:pt>
                <c:pt idx="8787">
                  <c:v>-0.37227740018942201</c:v>
                </c:pt>
                <c:pt idx="8788">
                  <c:v>-0.38162823278209801</c:v>
                </c:pt>
                <c:pt idx="8789">
                  <c:v>-0.38879081786395198</c:v>
                </c:pt>
                <c:pt idx="8790">
                  <c:v>-0.39448389966810599</c:v>
                </c:pt>
                <c:pt idx="8791">
                  <c:v>-0.40011635498530701</c:v>
                </c:pt>
                <c:pt idx="8792">
                  <c:v>-0.405970626171686</c:v>
                </c:pt>
                <c:pt idx="8793">
                  <c:v>-0.41239566430862101</c:v>
                </c:pt>
                <c:pt idx="8794">
                  <c:v>-0.41957548415906298</c:v>
                </c:pt>
                <c:pt idx="8795">
                  <c:v>-0.42705029983102599</c:v>
                </c:pt>
                <c:pt idx="8796">
                  <c:v>-0.43407974577979802</c:v>
                </c:pt>
                <c:pt idx="8797">
                  <c:v>-0.44042400051095898</c:v>
                </c:pt>
                <c:pt idx="8798">
                  <c:v>-0.445677214439967</c:v>
                </c:pt>
                <c:pt idx="8799">
                  <c:v>-0.44909341902320499</c:v>
                </c:pt>
                <c:pt idx="8800">
                  <c:v>-0.45155030986543998</c:v>
                </c:pt>
                <c:pt idx="8801">
                  <c:v>-0.453732886445678</c:v>
                </c:pt>
                <c:pt idx="8802">
                  <c:v>-0.45655805259851001</c:v>
                </c:pt>
                <c:pt idx="8803">
                  <c:v>-0.46055126975306598</c:v>
                </c:pt>
                <c:pt idx="8804">
                  <c:v>-0.465321180765151</c:v>
                </c:pt>
                <c:pt idx="8805">
                  <c:v>-0.47082440131085201</c:v>
                </c:pt>
                <c:pt idx="8806">
                  <c:v>-0.47694405789727301</c:v>
                </c:pt>
                <c:pt idx="8807">
                  <c:v>-0.48329712060152202</c:v>
                </c:pt>
                <c:pt idx="8808">
                  <c:v>-0.48968726560869702</c:v>
                </c:pt>
                <c:pt idx="8809">
                  <c:v>-0.49587243279797599</c:v>
                </c:pt>
                <c:pt idx="8810">
                  <c:v>-0.50162019335011099</c:v>
                </c:pt>
                <c:pt idx="8811">
                  <c:v>-0.50741183543378199</c:v>
                </c:pt>
                <c:pt idx="8812">
                  <c:v>-0.51312463487003901</c:v>
                </c:pt>
                <c:pt idx="8813">
                  <c:v>-0.51736715450348103</c:v>
                </c:pt>
                <c:pt idx="8814">
                  <c:v>-0.51902216635383303</c:v>
                </c:pt>
                <c:pt idx="8815">
                  <c:v>-0.51816243564461795</c:v>
                </c:pt>
                <c:pt idx="8816">
                  <c:v>-0.51604315321399996</c:v>
                </c:pt>
                <c:pt idx="8817">
                  <c:v>-0.51385675797032104</c:v>
                </c:pt>
                <c:pt idx="8818">
                  <c:v>-0.51155239606869596</c:v>
                </c:pt>
                <c:pt idx="8819">
                  <c:v>-0.50924354601015198</c:v>
                </c:pt>
                <c:pt idx="8820">
                  <c:v>-0.50791687674304498</c:v>
                </c:pt>
                <c:pt idx="8821">
                  <c:v>-0.508529253454443</c:v>
                </c:pt>
                <c:pt idx="8822">
                  <c:v>-0.51157615654899802</c:v>
                </c:pt>
                <c:pt idx="8823">
                  <c:v>-0.51634127958891396</c:v>
                </c:pt>
                <c:pt idx="8824">
                  <c:v>-0.52091069442031002</c:v>
                </c:pt>
                <c:pt idx="8825">
                  <c:v>-0.52493524542942105</c:v>
                </c:pt>
                <c:pt idx="8826">
                  <c:v>-0.528495000331062</c:v>
                </c:pt>
                <c:pt idx="8827">
                  <c:v>-0.53035114473460099</c:v>
                </c:pt>
                <c:pt idx="8828">
                  <c:v>-0.53031718043450005</c:v>
                </c:pt>
                <c:pt idx="8829">
                  <c:v>-0.52928313240911495</c:v>
                </c:pt>
                <c:pt idx="8830">
                  <c:v>-0.52786077295190403</c:v>
                </c:pt>
                <c:pt idx="8831">
                  <c:v>-0.52473725922240499</c:v>
                </c:pt>
                <c:pt idx="8832">
                  <c:v>-0.51911271970315598</c:v>
                </c:pt>
                <c:pt idx="8833">
                  <c:v>-0.51194488611675104</c:v>
                </c:pt>
                <c:pt idx="8834">
                  <c:v>-0.50330253428855498</c:v>
                </c:pt>
                <c:pt idx="8835">
                  <c:v>-0.49357549776222998</c:v>
                </c:pt>
                <c:pt idx="8836">
                  <c:v>-0.48313651211275799</c:v>
                </c:pt>
                <c:pt idx="8837">
                  <c:v>-0.47219492063267099</c:v>
                </c:pt>
                <c:pt idx="8838">
                  <c:v>-0.46047854155172602</c:v>
                </c:pt>
                <c:pt idx="8839">
                  <c:v>-0.44810390605630501</c:v>
                </c:pt>
                <c:pt idx="8840">
                  <c:v>-0.43655317155071999</c:v>
                </c:pt>
                <c:pt idx="8841">
                  <c:v>-0.42685614981487602</c:v>
                </c:pt>
                <c:pt idx="8842">
                  <c:v>-0.420093291149021</c:v>
                </c:pt>
                <c:pt idx="8843">
                  <c:v>-0.416552064840855</c:v>
                </c:pt>
                <c:pt idx="8844">
                  <c:v>-0.41463882257239298</c:v>
                </c:pt>
                <c:pt idx="8845">
                  <c:v>-0.41426060290878503</c:v>
                </c:pt>
                <c:pt idx="8846">
                  <c:v>-0.41621988386697001</c:v>
                </c:pt>
                <c:pt idx="8847">
                  <c:v>-0.41904321743261302</c:v>
                </c:pt>
                <c:pt idx="8848">
                  <c:v>-0.42123016892672699</c:v>
                </c:pt>
                <c:pt idx="8849">
                  <c:v>-0.42351404200207998</c:v>
                </c:pt>
                <c:pt idx="8850">
                  <c:v>-0.426533324597409</c:v>
                </c:pt>
                <c:pt idx="8851">
                  <c:v>-0.42938004484225101</c:v>
                </c:pt>
                <c:pt idx="8852">
                  <c:v>-0.43209504712751501</c:v>
                </c:pt>
                <c:pt idx="8853">
                  <c:v>-0.43513903774087898</c:v>
                </c:pt>
                <c:pt idx="8854">
                  <c:v>-0.43827216570741201</c:v>
                </c:pt>
                <c:pt idx="8855">
                  <c:v>-0.441794411739027</c:v>
                </c:pt>
                <c:pt idx="8856">
                  <c:v>-0.44537240583513199</c:v>
                </c:pt>
                <c:pt idx="8857">
                  <c:v>-0.44789278139976102</c:v>
                </c:pt>
                <c:pt idx="8858">
                  <c:v>-0.44873502573053498</c:v>
                </c:pt>
                <c:pt idx="8859">
                  <c:v>-0.44729804350940999</c:v>
                </c:pt>
                <c:pt idx="8860">
                  <c:v>-0.443481728654119</c:v>
                </c:pt>
                <c:pt idx="8861">
                  <c:v>-0.43841619927252801</c:v>
                </c:pt>
                <c:pt idx="8862">
                  <c:v>-0.43328929811218098</c:v>
                </c:pt>
                <c:pt idx="8863">
                  <c:v>-0.42802180595844003</c:v>
                </c:pt>
                <c:pt idx="8864">
                  <c:v>-0.42190904722453398</c:v>
                </c:pt>
                <c:pt idx="8865">
                  <c:v>-0.41526729748261698</c:v>
                </c:pt>
                <c:pt idx="8866">
                  <c:v>-0.408061744419142</c:v>
                </c:pt>
                <c:pt idx="8867">
                  <c:v>-0.399473549758673</c:v>
                </c:pt>
                <c:pt idx="8868">
                  <c:v>-0.39000002042569099</c:v>
                </c:pt>
                <c:pt idx="8869">
                  <c:v>-0.38074757238402401</c:v>
                </c:pt>
                <c:pt idx="8870">
                  <c:v>-0.37221845116706198</c:v>
                </c:pt>
                <c:pt idx="8871">
                  <c:v>-0.36356401803864802</c:v>
                </c:pt>
                <c:pt idx="8872">
                  <c:v>-0.35537280173102498</c:v>
                </c:pt>
                <c:pt idx="8873">
                  <c:v>-0.34905734587123199</c:v>
                </c:pt>
                <c:pt idx="8874">
                  <c:v>-0.34413489207637399</c:v>
                </c:pt>
                <c:pt idx="8875">
                  <c:v>-0.34039268995229699</c:v>
                </c:pt>
                <c:pt idx="8876">
                  <c:v>-0.33758962727972702</c:v>
                </c:pt>
                <c:pt idx="8877">
                  <c:v>-0.33558946460028399</c:v>
                </c:pt>
                <c:pt idx="8878">
                  <c:v>-0.33532976982477603</c:v>
                </c:pt>
                <c:pt idx="8879">
                  <c:v>-0.337633028888364</c:v>
                </c:pt>
                <c:pt idx="8880">
                  <c:v>-0.34214488110994901</c:v>
                </c:pt>
                <c:pt idx="8881">
                  <c:v>-0.34801414227722099</c:v>
                </c:pt>
                <c:pt idx="8882">
                  <c:v>-0.35564941269637401</c:v>
                </c:pt>
                <c:pt idx="8883">
                  <c:v>-0.36482629754686502</c:v>
                </c:pt>
                <c:pt idx="8884">
                  <c:v>-0.37405648589776302</c:v>
                </c:pt>
                <c:pt idx="8885">
                  <c:v>-0.38249863752415297</c:v>
                </c:pt>
                <c:pt idx="8886">
                  <c:v>-0.38942303617199903</c:v>
                </c:pt>
                <c:pt idx="8887">
                  <c:v>-0.39405463399675</c:v>
                </c:pt>
                <c:pt idx="8888">
                  <c:v>-0.39538812820268099</c:v>
                </c:pt>
                <c:pt idx="8889">
                  <c:v>-0.39288304414981201</c:v>
                </c:pt>
                <c:pt idx="8890">
                  <c:v>-0.386738414575649</c:v>
                </c:pt>
                <c:pt idx="8891">
                  <c:v>-0.377351057032774</c:v>
                </c:pt>
                <c:pt idx="8892">
                  <c:v>-0.36506093198970402</c:v>
                </c:pt>
                <c:pt idx="8893">
                  <c:v>-0.35053366655506402</c:v>
                </c:pt>
                <c:pt idx="8894">
                  <c:v>-0.33487722650227397</c:v>
                </c:pt>
                <c:pt idx="8895">
                  <c:v>-0.318926687875496</c:v>
                </c:pt>
                <c:pt idx="8896">
                  <c:v>-0.303385550244889</c:v>
                </c:pt>
                <c:pt idx="8897">
                  <c:v>-0.28852298738849702</c:v>
                </c:pt>
                <c:pt idx="8898">
                  <c:v>-0.27417663558403199</c:v>
                </c:pt>
                <c:pt idx="8899">
                  <c:v>-0.260248744570442</c:v>
                </c:pt>
                <c:pt idx="8900">
                  <c:v>-0.24735819524318101</c:v>
                </c:pt>
                <c:pt idx="8901">
                  <c:v>-0.236009238564342</c:v>
                </c:pt>
                <c:pt idx="8902">
                  <c:v>-0.22503591514534799</c:v>
                </c:pt>
                <c:pt idx="8903">
                  <c:v>-0.21422522733362701</c:v>
                </c:pt>
                <c:pt idx="8904">
                  <c:v>-0.204232707408606</c:v>
                </c:pt>
                <c:pt idx="8905">
                  <c:v>-0.19446243954964099</c:v>
                </c:pt>
                <c:pt idx="8906">
                  <c:v>-0.184785738019246</c:v>
                </c:pt>
                <c:pt idx="8907">
                  <c:v>-0.17516276976738199</c:v>
                </c:pt>
                <c:pt idx="8908">
                  <c:v>-0.16510518210852801</c:v>
                </c:pt>
                <c:pt idx="8909">
                  <c:v>-0.15425347681306301</c:v>
                </c:pt>
                <c:pt idx="8910">
                  <c:v>-0.14307551970778501</c:v>
                </c:pt>
                <c:pt idx="8911">
                  <c:v>-0.13305811415821001</c:v>
                </c:pt>
                <c:pt idx="8912">
                  <c:v>-0.124384019267713</c:v>
                </c:pt>
                <c:pt idx="8913">
                  <c:v>-0.11553282198813</c:v>
                </c:pt>
                <c:pt idx="8914">
                  <c:v>-0.10608195711351601</c:v>
                </c:pt>
                <c:pt idx="8915">
                  <c:v>-9.6294065150487301E-2</c:v>
                </c:pt>
                <c:pt idx="8916">
                  <c:v>-8.5518252834267505E-2</c:v>
                </c:pt>
                <c:pt idx="8917">
                  <c:v>-7.3840023722350198E-2</c:v>
                </c:pt>
                <c:pt idx="8918">
                  <c:v>-6.1320194449696802E-2</c:v>
                </c:pt>
                <c:pt idx="8919">
                  <c:v>-4.7411051628857101E-2</c:v>
                </c:pt>
                <c:pt idx="8920">
                  <c:v>-3.2434532656596897E-2</c:v>
                </c:pt>
                <c:pt idx="8921">
                  <c:v>-1.7381241363560802E-2</c:v>
                </c:pt>
                <c:pt idx="8922">
                  <c:v>-2.2522742429635901E-3</c:v>
                </c:pt>
                <c:pt idx="8923">
                  <c:v>1.31251359546557E-2</c:v>
                </c:pt>
                <c:pt idx="8924">
                  <c:v>2.74947249251325E-2</c:v>
                </c:pt>
                <c:pt idx="8925">
                  <c:v>4.0848969483489699E-2</c:v>
                </c:pt>
                <c:pt idx="8926">
                  <c:v>5.3691792466029897E-2</c:v>
                </c:pt>
                <c:pt idx="8927">
                  <c:v>6.5839417988758697E-2</c:v>
                </c:pt>
                <c:pt idx="8928">
                  <c:v>7.6500353588290701E-2</c:v>
                </c:pt>
                <c:pt idx="8929">
                  <c:v>8.4963138350955106E-2</c:v>
                </c:pt>
                <c:pt idx="8930">
                  <c:v>9.1167261775439198E-2</c:v>
                </c:pt>
                <c:pt idx="8931">
                  <c:v>9.4860812791872598E-2</c:v>
                </c:pt>
                <c:pt idx="8932">
                  <c:v>9.6341047280566902E-2</c:v>
                </c:pt>
                <c:pt idx="8933">
                  <c:v>9.6558852160802594E-2</c:v>
                </c:pt>
                <c:pt idx="8934">
                  <c:v>9.6639074383259499E-2</c:v>
                </c:pt>
                <c:pt idx="8935">
                  <c:v>9.6904914192328495E-2</c:v>
                </c:pt>
                <c:pt idx="8936">
                  <c:v>9.7067175890780497E-2</c:v>
                </c:pt>
                <c:pt idx="8937">
                  <c:v>9.7211321035599901E-2</c:v>
                </c:pt>
                <c:pt idx="8938">
                  <c:v>9.7488271559352802E-2</c:v>
                </c:pt>
                <c:pt idx="8939">
                  <c:v>9.83901897943638E-2</c:v>
                </c:pt>
                <c:pt idx="8940">
                  <c:v>0.10097644327968799</c:v>
                </c:pt>
                <c:pt idx="8941">
                  <c:v>0.105798687705423</c:v>
                </c:pt>
                <c:pt idx="8942">
                  <c:v>0.112354920211931</c:v>
                </c:pt>
                <c:pt idx="8943">
                  <c:v>0.119996799074175</c:v>
                </c:pt>
                <c:pt idx="8944">
                  <c:v>0.12896733662096599</c:v>
                </c:pt>
                <c:pt idx="8945">
                  <c:v>0.13883606545083299</c:v>
                </c:pt>
                <c:pt idx="8946">
                  <c:v>0.149082950365859</c:v>
                </c:pt>
                <c:pt idx="8947">
                  <c:v>0.15958813842353001</c:v>
                </c:pt>
                <c:pt idx="8948">
                  <c:v>0.17045002641552001</c:v>
                </c:pt>
                <c:pt idx="8949">
                  <c:v>0.18230129495404901</c:v>
                </c:pt>
                <c:pt idx="8950">
                  <c:v>0.194515376042177</c:v>
                </c:pt>
                <c:pt idx="8951">
                  <c:v>0.20633385597748</c:v>
                </c:pt>
                <c:pt idx="8952">
                  <c:v>0.21809975518090099</c:v>
                </c:pt>
                <c:pt idx="8953">
                  <c:v>0.22972808899852301</c:v>
                </c:pt>
                <c:pt idx="8954">
                  <c:v>0.24080241381804199</c:v>
                </c:pt>
                <c:pt idx="8955">
                  <c:v>0.250693099688653</c:v>
                </c:pt>
                <c:pt idx="8956">
                  <c:v>0.25903589205535599</c:v>
                </c:pt>
                <c:pt idx="8957">
                  <c:v>0.26619300262169998</c:v>
                </c:pt>
                <c:pt idx="8958">
                  <c:v>0.27302617437575899</c:v>
                </c:pt>
                <c:pt idx="8959">
                  <c:v>0.280839297597552</c:v>
                </c:pt>
                <c:pt idx="8960">
                  <c:v>0.28968057266756397</c:v>
                </c:pt>
                <c:pt idx="8961">
                  <c:v>0.29881341620645702</c:v>
                </c:pt>
                <c:pt idx="8962">
                  <c:v>0.308270330306677</c:v>
                </c:pt>
                <c:pt idx="8963">
                  <c:v>0.31778210824511399</c:v>
                </c:pt>
                <c:pt idx="8964">
                  <c:v>0.32627838238446999</c:v>
                </c:pt>
                <c:pt idx="8965">
                  <c:v>0.33305791958156</c:v>
                </c:pt>
                <c:pt idx="8966">
                  <c:v>0.33811125406014197</c:v>
                </c:pt>
                <c:pt idx="8967">
                  <c:v>0.34155649600464799</c:v>
                </c:pt>
                <c:pt idx="8968">
                  <c:v>0.343416752518997</c:v>
                </c:pt>
                <c:pt idx="8969">
                  <c:v>0.34405561603184398</c:v>
                </c:pt>
                <c:pt idx="8970">
                  <c:v>0.34395771384184598</c:v>
                </c:pt>
                <c:pt idx="8971">
                  <c:v>0.34371399704484701</c:v>
                </c:pt>
                <c:pt idx="8972">
                  <c:v>0.34352963467283598</c:v>
                </c:pt>
                <c:pt idx="8973">
                  <c:v>0.34355186560163298</c:v>
                </c:pt>
                <c:pt idx="8974">
                  <c:v>0.34446057576887001</c:v>
                </c:pt>
                <c:pt idx="8975">
                  <c:v>0.34542311596109398</c:v>
                </c:pt>
                <c:pt idx="8976">
                  <c:v>0.34482654041963601</c:v>
                </c:pt>
                <c:pt idx="8977">
                  <c:v>0.342477687619275</c:v>
                </c:pt>
                <c:pt idx="8978">
                  <c:v>0.33971358789440897</c:v>
                </c:pt>
                <c:pt idx="8979">
                  <c:v>0.337211323117587</c:v>
                </c:pt>
                <c:pt idx="8980">
                  <c:v>0.334343647961031</c:v>
                </c:pt>
                <c:pt idx="8981">
                  <c:v>0.33130580031677598</c:v>
                </c:pt>
                <c:pt idx="8982">
                  <c:v>0.32881625227347</c:v>
                </c:pt>
                <c:pt idx="8983">
                  <c:v>0.326653759845351</c:v>
                </c:pt>
                <c:pt idx="8984">
                  <c:v>0.32412702367857299</c:v>
                </c:pt>
                <c:pt idx="8985">
                  <c:v>0.32163848048451599</c:v>
                </c:pt>
                <c:pt idx="8986">
                  <c:v>0.32034867439470899</c:v>
                </c:pt>
                <c:pt idx="8987">
                  <c:v>0.32040879096136898</c:v>
                </c:pt>
                <c:pt idx="8988">
                  <c:v>0.32109441705020603</c:v>
                </c:pt>
                <c:pt idx="8989">
                  <c:v>0.32224666926923901</c:v>
                </c:pt>
                <c:pt idx="8990">
                  <c:v>0.323766831676707</c:v>
                </c:pt>
                <c:pt idx="8991">
                  <c:v>0.32469377238369301</c:v>
                </c:pt>
                <c:pt idx="8992">
                  <c:v>0.32496901366650299</c:v>
                </c:pt>
                <c:pt idx="8993">
                  <c:v>0.32444800355676001</c:v>
                </c:pt>
                <c:pt idx="8994">
                  <c:v>0.32257972630263898</c:v>
                </c:pt>
                <c:pt idx="8995">
                  <c:v>0.32061589771991</c:v>
                </c:pt>
                <c:pt idx="8996">
                  <c:v>0.31962739129844803</c:v>
                </c:pt>
                <c:pt idx="8997">
                  <c:v>0.31926731421821702</c:v>
                </c:pt>
                <c:pt idx="8998">
                  <c:v>0.31953014044897299</c:v>
                </c:pt>
                <c:pt idx="8999">
                  <c:v>0.32044837714853802</c:v>
                </c:pt>
                <c:pt idx="9000">
                  <c:v>0.32059999441012899</c:v>
                </c:pt>
                <c:pt idx="9001">
                  <c:v>0.31975894728757698</c:v>
                </c:pt>
                <c:pt idx="9002">
                  <c:v>0.31881111102099402</c:v>
                </c:pt>
                <c:pt idx="9003">
                  <c:v>0.317919279322885</c:v>
                </c:pt>
                <c:pt idx="9004">
                  <c:v>0.316476210328555</c:v>
                </c:pt>
                <c:pt idx="9005">
                  <c:v>0.31353394015688402</c:v>
                </c:pt>
                <c:pt idx="9006">
                  <c:v>0.30909785475951002</c:v>
                </c:pt>
                <c:pt idx="9007">
                  <c:v>0.30405545482449903</c:v>
                </c:pt>
                <c:pt idx="9008">
                  <c:v>0.29819602649395799</c:v>
                </c:pt>
                <c:pt idx="9009">
                  <c:v>0.29065473098190298</c:v>
                </c:pt>
                <c:pt idx="9010">
                  <c:v>0.28223808804278899</c:v>
                </c:pt>
                <c:pt idx="9011">
                  <c:v>0.27380538240331298</c:v>
                </c:pt>
                <c:pt idx="9012">
                  <c:v>0.26531935291922798</c:v>
                </c:pt>
                <c:pt idx="9013">
                  <c:v>0.2579453564168</c:v>
                </c:pt>
                <c:pt idx="9014">
                  <c:v>0.25290998999498998</c:v>
                </c:pt>
                <c:pt idx="9015">
                  <c:v>0.25007188691754301</c:v>
                </c:pt>
                <c:pt idx="9016">
                  <c:v>0.24901344877265599</c:v>
                </c:pt>
                <c:pt idx="9017">
                  <c:v>0.25011128688774498</c:v>
                </c:pt>
                <c:pt idx="9018">
                  <c:v>0.25332419598664002</c:v>
                </c:pt>
                <c:pt idx="9019">
                  <c:v>0.25752755973421698</c:v>
                </c:pt>
                <c:pt idx="9020">
                  <c:v>0.26219083140744298</c:v>
                </c:pt>
                <c:pt idx="9021">
                  <c:v>0.266110890909733</c:v>
                </c:pt>
                <c:pt idx="9022">
                  <c:v>0.26769905941518202</c:v>
                </c:pt>
                <c:pt idx="9023">
                  <c:v>0.265865530734265</c:v>
                </c:pt>
                <c:pt idx="9024">
                  <c:v>0.25981964548261699</c:v>
                </c:pt>
                <c:pt idx="9025">
                  <c:v>0.249844861915309</c:v>
                </c:pt>
                <c:pt idx="9026">
                  <c:v>0.236995012744114</c:v>
                </c:pt>
                <c:pt idx="9027">
                  <c:v>0.22175109914037699</c:v>
                </c:pt>
                <c:pt idx="9028">
                  <c:v>0.20428246158652</c:v>
                </c:pt>
                <c:pt idx="9029">
                  <c:v>0.185905646876416</c:v>
                </c:pt>
                <c:pt idx="9030">
                  <c:v>0.16819745754327101</c:v>
                </c:pt>
                <c:pt idx="9031">
                  <c:v>0.15122183396209499</c:v>
                </c:pt>
                <c:pt idx="9032">
                  <c:v>0.13535943683270399</c:v>
                </c:pt>
                <c:pt idx="9033">
                  <c:v>0.12196690358753499</c:v>
                </c:pt>
                <c:pt idx="9034">
                  <c:v>0.11157171752591399</c:v>
                </c:pt>
                <c:pt idx="9035">
                  <c:v>0.104231873944213</c:v>
                </c:pt>
                <c:pt idx="9036">
                  <c:v>0.100637265003949</c:v>
                </c:pt>
                <c:pt idx="9037">
                  <c:v>0.101569303650868</c:v>
                </c:pt>
                <c:pt idx="9038">
                  <c:v>0.10687268331955201</c:v>
                </c:pt>
                <c:pt idx="9039">
                  <c:v>0.115097628882865</c:v>
                </c:pt>
                <c:pt idx="9040">
                  <c:v>0.12427521239117401</c:v>
                </c:pt>
                <c:pt idx="9041">
                  <c:v>0.13324757193261499</c:v>
                </c:pt>
                <c:pt idx="9042">
                  <c:v>0.14134032680561301</c:v>
                </c:pt>
                <c:pt idx="9043">
                  <c:v>0.14845193419271599</c:v>
                </c:pt>
                <c:pt idx="9044">
                  <c:v>0.155003834027339</c:v>
                </c:pt>
                <c:pt idx="9045">
                  <c:v>0.16148450935856701</c:v>
                </c:pt>
                <c:pt idx="9046">
                  <c:v>0.16825805368138999</c:v>
                </c:pt>
                <c:pt idx="9047">
                  <c:v>0.17484031958853499</c:v>
                </c:pt>
                <c:pt idx="9048">
                  <c:v>0.179878547945856</c:v>
                </c:pt>
                <c:pt idx="9049">
                  <c:v>0.182941582887717</c:v>
                </c:pt>
                <c:pt idx="9050">
                  <c:v>0.18450573659844999</c:v>
                </c:pt>
                <c:pt idx="9051">
                  <c:v>0.18442316709723999</c:v>
                </c:pt>
                <c:pt idx="9052">
                  <c:v>0.18235323107321799</c:v>
                </c:pt>
                <c:pt idx="9053">
                  <c:v>0.17842611692065199</c:v>
                </c:pt>
                <c:pt idx="9054">
                  <c:v>0.17329428758908599</c:v>
                </c:pt>
                <c:pt idx="9055">
                  <c:v>0.167054165056263</c:v>
                </c:pt>
                <c:pt idx="9056">
                  <c:v>0.159112198957922</c:v>
                </c:pt>
                <c:pt idx="9057">
                  <c:v>0.14896771065236</c:v>
                </c:pt>
                <c:pt idx="9058">
                  <c:v>0.13744184207754401</c:v>
                </c:pt>
                <c:pt idx="9059">
                  <c:v>0.125762033888113</c:v>
                </c:pt>
                <c:pt idx="9060">
                  <c:v>0.114815737048756</c:v>
                </c:pt>
                <c:pt idx="9061">
                  <c:v>0.10542757778569101</c:v>
                </c:pt>
                <c:pt idx="9062">
                  <c:v>9.7631083641596603E-2</c:v>
                </c:pt>
                <c:pt idx="9063">
                  <c:v>9.14010385593821E-2</c:v>
                </c:pt>
                <c:pt idx="9064">
                  <c:v>8.6486660053329806E-2</c:v>
                </c:pt>
                <c:pt idx="9065">
                  <c:v>8.2827471425232099E-2</c:v>
                </c:pt>
                <c:pt idx="9066">
                  <c:v>8.1203700803891096E-2</c:v>
                </c:pt>
                <c:pt idx="9067">
                  <c:v>8.1522504859076902E-2</c:v>
                </c:pt>
                <c:pt idx="9068">
                  <c:v>8.2185160684715902E-2</c:v>
                </c:pt>
                <c:pt idx="9069">
                  <c:v>8.1305343774870698E-2</c:v>
                </c:pt>
                <c:pt idx="9070">
                  <c:v>7.9373718867641899E-2</c:v>
                </c:pt>
                <c:pt idx="9071">
                  <c:v>7.8837119859556895E-2</c:v>
                </c:pt>
                <c:pt idx="9072">
                  <c:v>7.9899971514623302E-2</c:v>
                </c:pt>
                <c:pt idx="9073">
                  <c:v>8.1725032581010701E-2</c:v>
                </c:pt>
                <c:pt idx="9074">
                  <c:v>8.4247539604265703E-2</c:v>
                </c:pt>
                <c:pt idx="9075">
                  <c:v>8.7383809482532701E-2</c:v>
                </c:pt>
                <c:pt idx="9076">
                  <c:v>9.0259499864899201E-2</c:v>
                </c:pt>
                <c:pt idx="9077">
                  <c:v>9.2279237035515105E-2</c:v>
                </c:pt>
                <c:pt idx="9078">
                  <c:v>9.4389808650306301E-2</c:v>
                </c:pt>
                <c:pt idx="9079">
                  <c:v>9.7027674634310196E-2</c:v>
                </c:pt>
                <c:pt idx="9080">
                  <c:v>9.9169833433035898E-2</c:v>
                </c:pt>
                <c:pt idx="9081">
                  <c:v>9.9718924875807399E-2</c:v>
                </c:pt>
                <c:pt idx="9082">
                  <c:v>9.7494302726043106E-2</c:v>
                </c:pt>
                <c:pt idx="9083">
                  <c:v>9.2625996154752699E-2</c:v>
                </c:pt>
                <c:pt idx="9084">
                  <c:v>8.6019383317676196E-2</c:v>
                </c:pt>
                <c:pt idx="9085">
                  <c:v>7.7703180768588703E-2</c:v>
                </c:pt>
                <c:pt idx="9086">
                  <c:v>6.8300030687090493E-2</c:v>
                </c:pt>
                <c:pt idx="9087">
                  <c:v>5.81492623609444E-2</c:v>
                </c:pt>
                <c:pt idx="9088">
                  <c:v>4.7234246558848197E-2</c:v>
                </c:pt>
                <c:pt idx="9089">
                  <c:v>3.6182722997764802E-2</c:v>
                </c:pt>
                <c:pt idx="9090">
                  <c:v>2.5749460606589902E-2</c:v>
                </c:pt>
                <c:pt idx="9091">
                  <c:v>1.5906109745174399E-2</c:v>
                </c:pt>
                <c:pt idx="9092">
                  <c:v>7.1724816580369501E-3</c:v>
                </c:pt>
                <c:pt idx="9093">
                  <c:v>5.6247339333591198E-4</c:v>
                </c:pt>
                <c:pt idx="9094">
                  <c:v>-3.6695937498575199E-3</c:v>
                </c:pt>
                <c:pt idx="9095">
                  <c:v>-5.8858063473884604E-3</c:v>
                </c:pt>
                <c:pt idx="9096">
                  <c:v>-7.1019787150337303E-3</c:v>
                </c:pt>
                <c:pt idx="9097">
                  <c:v>-7.5434664635202903E-3</c:v>
                </c:pt>
                <c:pt idx="9098">
                  <c:v>-6.8343383527332104E-3</c:v>
                </c:pt>
                <c:pt idx="9099">
                  <c:v>-4.7834408206846304E-3</c:v>
                </c:pt>
                <c:pt idx="9100">
                  <c:v>-1.9646654059297902E-3</c:v>
                </c:pt>
                <c:pt idx="9101">
                  <c:v>1.39803162474275E-3</c:v>
                </c:pt>
                <c:pt idx="9102">
                  <c:v>5.2898060377419599E-3</c:v>
                </c:pt>
                <c:pt idx="9103">
                  <c:v>8.5172711320595992E-3</c:v>
                </c:pt>
                <c:pt idx="9104">
                  <c:v>1.05513318644229E-2</c:v>
                </c:pt>
                <c:pt idx="9105">
                  <c:v>1.08527639217573E-2</c:v>
                </c:pt>
                <c:pt idx="9106">
                  <c:v>9.2497470137815393E-3</c:v>
                </c:pt>
                <c:pt idx="9107">
                  <c:v>6.5394188625461803E-3</c:v>
                </c:pt>
                <c:pt idx="9108">
                  <c:v>2.72910649780334E-3</c:v>
                </c:pt>
                <c:pt idx="9109">
                  <c:v>-1.9773035078163902E-3</c:v>
                </c:pt>
                <c:pt idx="9110">
                  <c:v>-6.87905585905984E-3</c:v>
                </c:pt>
                <c:pt idx="9111">
                  <c:v>-1.20906701454832E-2</c:v>
                </c:pt>
                <c:pt idx="9112">
                  <c:v>-1.7589558352217701E-2</c:v>
                </c:pt>
                <c:pt idx="9113">
                  <c:v>-2.28925559082984E-2</c:v>
                </c:pt>
                <c:pt idx="9114">
                  <c:v>-2.8413210915125699E-2</c:v>
                </c:pt>
                <c:pt idx="9115">
                  <c:v>-3.4750462639554003E-2</c:v>
                </c:pt>
                <c:pt idx="9116">
                  <c:v>-4.2126624263598103E-2</c:v>
                </c:pt>
                <c:pt idx="9117">
                  <c:v>-5.0169507228641302E-2</c:v>
                </c:pt>
                <c:pt idx="9118">
                  <c:v>-5.7916012234395901E-2</c:v>
                </c:pt>
                <c:pt idx="9119">
                  <c:v>-6.5130536707298098E-2</c:v>
                </c:pt>
                <c:pt idx="9120">
                  <c:v>-7.2193158169237201E-2</c:v>
                </c:pt>
                <c:pt idx="9121">
                  <c:v>-7.8786168498834602E-2</c:v>
                </c:pt>
                <c:pt idx="9122">
                  <c:v>-8.3752192231607694E-2</c:v>
                </c:pt>
                <c:pt idx="9123">
                  <c:v>-8.69682926484351E-2</c:v>
                </c:pt>
                <c:pt idx="9124">
                  <c:v>-8.9037989797789596E-2</c:v>
                </c:pt>
                <c:pt idx="9125">
                  <c:v>-9.0411547828048999E-2</c:v>
                </c:pt>
                <c:pt idx="9126">
                  <c:v>-9.1046302797126999E-2</c:v>
                </c:pt>
                <c:pt idx="9127">
                  <c:v>-9.0294379986323406E-2</c:v>
                </c:pt>
                <c:pt idx="9128">
                  <c:v>-8.8974258101423301E-2</c:v>
                </c:pt>
                <c:pt idx="9129">
                  <c:v>-8.6932563726267606E-2</c:v>
                </c:pt>
                <c:pt idx="9130">
                  <c:v>-8.2908160544748893E-2</c:v>
                </c:pt>
                <c:pt idx="9131">
                  <c:v>-7.7929780192797393E-2</c:v>
                </c:pt>
                <c:pt idx="9132">
                  <c:v>-7.3208062765968002E-2</c:v>
                </c:pt>
                <c:pt idx="9133">
                  <c:v>-6.8669328219917503E-2</c:v>
                </c:pt>
                <c:pt idx="9134">
                  <c:v>-6.4394195058045903E-2</c:v>
                </c:pt>
                <c:pt idx="9135">
                  <c:v>-6.1090899304710698E-2</c:v>
                </c:pt>
                <c:pt idx="9136">
                  <c:v>-5.9064802235949697E-2</c:v>
                </c:pt>
                <c:pt idx="9137">
                  <c:v>-5.8816099841460502E-2</c:v>
                </c:pt>
                <c:pt idx="9138">
                  <c:v>-6.06370470654383E-2</c:v>
                </c:pt>
                <c:pt idx="9139">
                  <c:v>-6.4492589640240197E-2</c:v>
                </c:pt>
                <c:pt idx="9140">
                  <c:v>-7.1013228213891999E-2</c:v>
                </c:pt>
                <c:pt idx="9141">
                  <c:v>-8.0217831838472906E-2</c:v>
                </c:pt>
                <c:pt idx="9142">
                  <c:v>-9.0846906992264206E-2</c:v>
                </c:pt>
                <c:pt idx="9143">
                  <c:v>-0.100637931375172</c:v>
                </c:pt>
                <c:pt idx="9144">
                  <c:v>-0.107702281423216</c:v>
                </c:pt>
                <c:pt idx="9145">
                  <c:v>-0.11215831217439801</c:v>
                </c:pt>
                <c:pt idx="9146">
                  <c:v>-0.115038126862555</c:v>
                </c:pt>
                <c:pt idx="9147">
                  <c:v>-0.117123849237824</c:v>
                </c:pt>
                <c:pt idx="9148">
                  <c:v>-0.119063221936223</c:v>
                </c:pt>
                <c:pt idx="9149">
                  <c:v>-0.121291725348983</c:v>
                </c:pt>
                <c:pt idx="9150">
                  <c:v>-0.12388941605017401</c:v>
                </c:pt>
                <c:pt idx="9151">
                  <c:v>-0.126788314280606</c:v>
                </c:pt>
                <c:pt idx="9152">
                  <c:v>-0.13014809384175699</c:v>
                </c:pt>
                <c:pt idx="9153">
                  <c:v>-0.13373961290181899</c:v>
                </c:pt>
                <c:pt idx="9154">
                  <c:v>-0.13735856580404601</c:v>
                </c:pt>
                <c:pt idx="9155">
                  <c:v>-0.141534865466759</c:v>
                </c:pt>
                <c:pt idx="9156">
                  <c:v>-0.14663222833394701</c:v>
                </c:pt>
                <c:pt idx="9157">
                  <c:v>-0.15251086525111099</c:v>
                </c:pt>
                <c:pt idx="9158">
                  <c:v>-0.158979317159988</c:v>
                </c:pt>
                <c:pt idx="9159">
                  <c:v>-0.16586866929553001</c:v>
                </c:pt>
                <c:pt idx="9160">
                  <c:v>-0.17343002049853701</c:v>
                </c:pt>
                <c:pt idx="9161">
                  <c:v>-0.18181213893540299</c:v>
                </c:pt>
                <c:pt idx="9162">
                  <c:v>-0.19024217854349501</c:v>
                </c:pt>
                <c:pt idx="9163">
                  <c:v>-0.19753790392965301</c:v>
                </c:pt>
                <c:pt idx="9164">
                  <c:v>-0.20203085572419199</c:v>
                </c:pt>
                <c:pt idx="9165">
                  <c:v>-0.20337905804430501</c:v>
                </c:pt>
                <c:pt idx="9166">
                  <c:v>-0.202451623102086</c:v>
                </c:pt>
                <c:pt idx="9167">
                  <c:v>-0.19899828102164499</c:v>
                </c:pt>
                <c:pt idx="9168">
                  <c:v>-0.19344077677626001</c:v>
                </c:pt>
                <c:pt idx="9169">
                  <c:v>-0.18746333522087699</c:v>
                </c:pt>
                <c:pt idx="9170">
                  <c:v>-0.181438054169034</c:v>
                </c:pt>
                <c:pt idx="9171">
                  <c:v>-0.17468300518469401</c:v>
                </c:pt>
                <c:pt idx="9172">
                  <c:v>-0.168010141564395</c:v>
                </c:pt>
                <c:pt idx="9173">
                  <c:v>-0.16262584263768601</c:v>
                </c:pt>
                <c:pt idx="9174">
                  <c:v>-0.15855916520322999</c:v>
                </c:pt>
                <c:pt idx="9175">
                  <c:v>-0.15518079816091401</c:v>
                </c:pt>
                <c:pt idx="9176">
                  <c:v>-0.15220188604245299</c:v>
                </c:pt>
                <c:pt idx="9177">
                  <c:v>-0.14967874636534101</c:v>
                </c:pt>
                <c:pt idx="9178">
                  <c:v>-0.14728261568116199</c:v>
                </c:pt>
                <c:pt idx="9179">
                  <c:v>-0.144131537340704</c:v>
                </c:pt>
                <c:pt idx="9180">
                  <c:v>-0.14027754640402701</c:v>
                </c:pt>
                <c:pt idx="9181">
                  <c:v>-0.137064566822587</c:v>
                </c:pt>
                <c:pt idx="9182">
                  <c:v>-0.135654811340126</c:v>
                </c:pt>
                <c:pt idx="9183">
                  <c:v>-0.13608143720011801</c:v>
                </c:pt>
                <c:pt idx="9184">
                  <c:v>-0.13787253486211101</c:v>
                </c:pt>
                <c:pt idx="9185">
                  <c:v>-0.14065970363939401</c:v>
                </c:pt>
                <c:pt idx="9186">
                  <c:v>-0.144039454929206</c:v>
                </c:pt>
                <c:pt idx="9187">
                  <c:v>-0.14805825830958899</c:v>
                </c:pt>
                <c:pt idx="9188">
                  <c:v>-0.15178039158145901</c:v>
                </c:pt>
                <c:pt idx="9189">
                  <c:v>-0.15420665698944999</c:v>
                </c:pt>
                <c:pt idx="9190">
                  <c:v>-0.155762846714493</c:v>
                </c:pt>
                <c:pt idx="9191">
                  <c:v>-0.15680388034378501</c:v>
                </c:pt>
                <c:pt idx="9192">
                  <c:v>-0.15740352858353099</c:v>
                </c:pt>
                <c:pt idx="9193">
                  <c:v>-0.15746641708804099</c:v>
                </c:pt>
                <c:pt idx="9194">
                  <c:v>-0.157077487414368</c:v>
                </c:pt>
                <c:pt idx="9195">
                  <c:v>-0.156055411275907</c:v>
                </c:pt>
                <c:pt idx="9196">
                  <c:v>-0.153119333673924</c:v>
                </c:pt>
                <c:pt idx="9197">
                  <c:v>-0.14756674118885901</c:v>
                </c:pt>
                <c:pt idx="9198">
                  <c:v>-0.13997573115860801</c:v>
                </c:pt>
                <c:pt idx="9199">
                  <c:v>-0.13216599407643001</c:v>
                </c:pt>
                <c:pt idx="9200">
                  <c:v>-0.12471128503725699</c:v>
                </c:pt>
                <c:pt idx="9201">
                  <c:v>-0.11716733283083799</c:v>
                </c:pt>
                <c:pt idx="9202">
                  <c:v>-0.11031686092750199</c:v>
                </c:pt>
                <c:pt idx="9203">
                  <c:v>-0.103834858132413</c:v>
                </c:pt>
                <c:pt idx="9204">
                  <c:v>-9.7247734987516904E-2</c:v>
                </c:pt>
                <c:pt idx="9205">
                  <c:v>-9.1413620288246095E-2</c:v>
                </c:pt>
                <c:pt idx="9206">
                  <c:v>-8.8076243134184495E-2</c:v>
                </c:pt>
                <c:pt idx="9207">
                  <c:v>-8.7923573655687703E-2</c:v>
                </c:pt>
                <c:pt idx="9208">
                  <c:v>-8.8647164808418194E-2</c:v>
                </c:pt>
                <c:pt idx="9209">
                  <c:v>-8.8757179605644401E-2</c:v>
                </c:pt>
                <c:pt idx="9210">
                  <c:v>-8.7665942091173801E-2</c:v>
                </c:pt>
                <c:pt idx="9211">
                  <c:v>-8.5514045139048395E-2</c:v>
                </c:pt>
                <c:pt idx="9212">
                  <c:v>-8.3162709679809599E-2</c:v>
                </c:pt>
                <c:pt idx="9213">
                  <c:v>-8.0854342708786303E-2</c:v>
                </c:pt>
                <c:pt idx="9214">
                  <c:v>-7.9344630011971506E-2</c:v>
                </c:pt>
                <c:pt idx="9215">
                  <c:v>-7.8988818220640397E-2</c:v>
                </c:pt>
                <c:pt idx="9216">
                  <c:v>-7.9252824367077798E-2</c:v>
                </c:pt>
                <c:pt idx="9217">
                  <c:v>-7.9936306687167002E-2</c:v>
                </c:pt>
                <c:pt idx="9218">
                  <c:v>-8.1365171998541902E-2</c:v>
                </c:pt>
                <c:pt idx="9219">
                  <c:v>-8.3765076677650402E-2</c:v>
                </c:pt>
                <c:pt idx="9220">
                  <c:v>-8.6666373328825499E-2</c:v>
                </c:pt>
                <c:pt idx="9221">
                  <c:v>-8.9587188197401496E-2</c:v>
                </c:pt>
                <c:pt idx="9222">
                  <c:v>-9.2967421274376502E-2</c:v>
                </c:pt>
                <c:pt idx="9223">
                  <c:v>-9.7093805898084098E-2</c:v>
                </c:pt>
                <c:pt idx="9224">
                  <c:v>-0.102397925430433</c:v>
                </c:pt>
                <c:pt idx="9225">
                  <c:v>-0.108317201503421</c:v>
                </c:pt>
                <c:pt idx="9226">
                  <c:v>-0.113041666759361</c:v>
                </c:pt>
                <c:pt idx="9227">
                  <c:v>-0.11567822887323</c:v>
                </c:pt>
                <c:pt idx="9228">
                  <c:v>-0.115867549859131</c:v>
                </c:pt>
                <c:pt idx="9229">
                  <c:v>-0.112400469691778</c:v>
                </c:pt>
                <c:pt idx="9230">
                  <c:v>-0.105318000780861</c:v>
                </c:pt>
                <c:pt idx="9231">
                  <c:v>-9.6139942014617993E-2</c:v>
                </c:pt>
                <c:pt idx="9232">
                  <c:v>-8.6762438567309003E-2</c:v>
                </c:pt>
                <c:pt idx="9233">
                  <c:v>-7.8947607709414197E-2</c:v>
                </c:pt>
                <c:pt idx="9234">
                  <c:v>-7.2736662436170205E-2</c:v>
                </c:pt>
                <c:pt idx="9235">
                  <c:v>-6.8000404118925301E-2</c:v>
                </c:pt>
                <c:pt idx="9236">
                  <c:v>-6.4092229157809197E-2</c:v>
                </c:pt>
                <c:pt idx="9237">
                  <c:v>-5.95271042261835E-2</c:v>
                </c:pt>
                <c:pt idx="9238">
                  <c:v>-5.3342354997033901E-2</c:v>
                </c:pt>
                <c:pt idx="9239">
                  <c:v>-4.5110929721445397E-2</c:v>
                </c:pt>
                <c:pt idx="9240">
                  <c:v>-3.4567048480107498E-2</c:v>
                </c:pt>
                <c:pt idx="9241">
                  <c:v>-2.17410274650113E-2</c:v>
                </c:pt>
                <c:pt idx="9242">
                  <c:v>-8.2564219782603806E-3</c:v>
                </c:pt>
                <c:pt idx="9243">
                  <c:v>3.7355654106722702E-3</c:v>
                </c:pt>
                <c:pt idx="9244">
                  <c:v>1.40135686083342E-2</c:v>
                </c:pt>
                <c:pt idx="9245">
                  <c:v>2.3028651486859199E-2</c:v>
                </c:pt>
                <c:pt idx="9246">
                  <c:v>3.0423367864007799E-2</c:v>
                </c:pt>
                <c:pt idx="9247">
                  <c:v>3.6235520131665602E-2</c:v>
                </c:pt>
                <c:pt idx="9248">
                  <c:v>4.0302809495446797E-2</c:v>
                </c:pt>
                <c:pt idx="9249">
                  <c:v>4.2370606120973299E-2</c:v>
                </c:pt>
                <c:pt idx="9250">
                  <c:v>4.2888155825810903E-2</c:v>
                </c:pt>
                <c:pt idx="9251">
                  <c:v>4.1968136884018903E-2</c:v>
                </c:pt>
                <c:pt idx="9252">
                  <c:v>3.9423027459151501E-2</c:v>
                </c:pt>
                <c:pt idx="9253">
                  <c:v>3.5409224480110899E-2</c:v>
                </c:pt>
                <c:pt idx="9254">
                  <c:v>3.0731804767175901E-2</c:v>
                </c:pt>
                <c:pt idx="9255">
                  <c:v>2.5687418659286101E-2</c:v>
                </c:pt>
                <c:pt idx="9256">
                  <c:v>2.0090433324897398E-2</c:v>
                </c:pt>
                <c:pt idx="9257">
                  <c:v>1.51268343277992E-2</c:v>
                </c:pt>
                <c:pt idx="9258">
                  <c:v>1.2154363779423E-2</c:v>
                </c:pt>
                <c:pt idx="9259">
                  <c:v>1.1070923824038501E-2</c:v>
                </c:pt>
                <c:pt idx="9260">
                  <c:v>1.0996675778470201E-2</c:v>
                </c:pt>
                <c:pt idx="9261">
                  <c:v>1.1090994613804601E-2</c:v>
                </c:pt>
                <c:pt idx="9262">
                  <c:v>1.17456259037629E-2</c:v>
                </c:pt>
                <c:pt idx="9263">
                  <c:v>1.31966619925508E-2</c:v>
                </c:pt>
                <c:pt idx="9264">
                  <c:v>1.5942195920585898E-2</c:v>
                </c:pt>
                <c:pt idx="9265">
                  <c:v>2.11131183117995E-2</c:v>
                </c:pt>
                <c:pt idx="9266">
                  <c:v>2.8342747940380001E-2</c:v>
                </c:pt>
                <c:pt idx="9267">
                  <c:v>3.6812430197539103E-2</c:v>
                </c:pt>
                <c:pt idx="9268">
                  <c:v>4.6477486026628198E-2</c:v>
                </c:pt>
                <c:pt idx="9269">
                  <c:v>5.8235685434007499E-2</c:v>
                </c:pt>
                <c:pt idx="9270">
                  <c:v>7.2397387302869501E-2</c:v>
                </c:pt>
                <c:pt idx="9271">
                  <c:v>8.8023805446205902E-2</c:v>
                </c:pt>
                <c:pt idx="9272">
                  <c:v>0.103669941078806</c:v>
                </c:pt>
                <c:pt idx="9273">
                  <c:v>0.118037364894538</c:v>
                </c:pt>
                <c:pt idx="9274">
                  <c:v>0.13036383064349599</c:v>
                </c:pt>
                <c:pt idx="9275">
                  <c:v>0.139667475376935</c:v>
                </c:pt>
                <c:pt idx="9276">
                  <c:v>0.14587909795607701</c:v>
                </c:pt>
                <c:pt idx="9277">
                  <c:v>0.149298762463455</c:v>
                </c:pt>
                <c:pt idx="9278">
                  <c:v>0.14920306841998399</c:v>
                </c:pt>
                <c:pt idx="9279">
                  <c:v>0.144942643196979</c:v>
                </c:pt>
                <c:pt idx="9280">
                  <c:v>0.136742812740315</c:v>
                </c:pt>
                <c:pt idx="9281">
                  <c:v>0.125662445995914</c:v>
                </c:pt>
                <c:pt idx="9282">
                  <c:v>0.11322219398383</c:v>
                </c:pt>
                <c:pt idx="9283">
                  <c:v>0.100087575904912</c:v>
                </c:pt>
                <c:pt idx="9284">
                  <c:v>8.7330813302175694E-2</c:v>
                </c:pt>
                <c:pt idx="9285">
                  <c:v>7.6313477499746402E-2</c:v>
                </c:pt>
                <c:pt idx="9286">
                  <c:v>6.67034725461845E-2</c:v>
                </c:pt>
                <c:pt idx="9287">
                  <c:v>5.9331697247631203E-2</c:v>
                </c:pt>
                <c:pt idx="9288">
                  <c:v>5.4820549716783899E-2</c:v>
                </c:pt>
                <c:pt idx="9289">
                  <c:v>5.2214968670560899E-2</c:v>
                </c:pt>
                <c:pt idx="9290">
                  <c:v>5.1827715871956101E-2</c:v>
                </c:pt>
                <c:pt idx="9291">
                  <c:v>5.35143655341766E-2</c:v>
                </c:pt>
                <c:pt idx="9292">
                  <c:v>5.6490544785128299E-2</c:v>
                </c:pt>
                <c:pt idx="9293">
                  <c:v>6.0082019185855901E-2</c:v>
                </c:pt>
                <c:pt idx="9294">
                  <c:v>6.4162043146340206E-2</c:v>
                </c:pt>
                <c:pt idx="9295">
                  <c:v>6.9119870574647302E-2</c:v>
                </c:pt>
                <c:pt idx="9296">
                  <c:v>7.4013902092966002E-2</c:v>
                </c:pt>
                <c:pt idx="9297">
                  <c:v>7.8294007541041599E-2</c:v>
                </c:pt>
                <c:pt idx="9298">
                  <c:v>8.2187746698350495E-2</c:v>
                </c:pt>
                <c:pt idx="9299">
                  <c:v>8.58731854378533E-2</c:v>
                </c:pt>
                <c:pt idx="9300">
                  <c:v>8.9602389220753101E-2</c:v>
                </c:pt>
                <c:pt idx="9301">
                  <c:v>9.3260902516491398E-2</c:v>
                </c:pt>
                <c:pt idx="9302">
                  <c:v>9.6675427624974802E-2</c:v>
                </c:pt>
                <c:pt idx="9303">
                  <c:v>9.9251891542813706E-2</c:v>
                </c:pt>
                <c:pt idx="9304">
                  <c:v>0.100709108835211</c:v>
                </c:pt>
                <c:pt idx="9305">
                  <c:v>0.101835627214044</c:v>
                </c:pt>
                <c:pt idx="9306">
                  <c:v>0.10360489792031299</c:v>
                </c:pt>
                <c:pt idx="9307">
                  <c:v>0.10507582595690899</c:v>
                </c:pt>
                <c:pt idx="9308">
                  <c:v>0.10461166336870199</c:v>
                </c:pt>
                <c:pt idx="9309">
                  <c:v>0.10212948530426599</c:v>
                </c:pt>
                <c:pt idx="9310">
                  <c:v>9.7753687915152501E-2</c:v>
                </c:pt>
                <c:pt idx="9311">
                  <c:v>9.1831836709444406E-2</c:v>
                </c:pt>
                <c:pt idx="9312">
                  <c:v>8.5148760653841596E-2</c:v>
                </c:pt>
                <c:pt idx="9313">
                  <c:v>7.8062849884659904E-2</c:v>
                </c:pt>
                <c:pt idx="9314">
                  <c:v>7.0440727498793307E-2</c:v>
                </c:pt>
                <c:pt idx="9315">
                  <c:v>6.2950003696705198E-2</c:v>
                </c:pt>
                <c:pt idx="9316">
                  <c:v>5.7460724758107901E-2</c:v>
                </c:pt>
                <c:pt idx="9317">
                  <c:v>5.4230419214188703E-2</c:v>
                </c:pt>
                <c:pt idx="9318">
                  <c:v>5.2762235388354797E-2</c:v>
                </c:pt>
                <c:pt idx="9319">
                  <c:v>5.4065297067290297E-2</c:v>
                </c:pt>
                <c:pt idx="9320">
                  <c:v>5.87146764677361E-2</c:v>
                </c:pt>
                <c:pt idx="9321">
                  <c:v>6.6244923883955698E-2</c:v>
                </c:pt>
                <c:pt idx="9322">
                  <c:v>7.4984446713310796E-2</c:v>
                </c:pt>
                <c:pt idx="9323">
                  <c:v>8.3650132922742093E-2</c:v>
                </c:pt>
                <c:pt idx="9324">
                  <c:v>9.3171255180503898E-2</c:v>
                </c:pt>
                <c:pt idx="9325">
                  <c:v>0.103946505695449</c:v>
                </c:pt>
                <c:pt idx="9326">
                  <c:v>0.114961318388677</c:v>
                </c:pt>
                <c:pt idx="9327">
                  <c:v>0.12625836148560499</c:v>
                </c:pt>
                <c:pt idx="9328">
                  <c:v>0.13739381847770299</c:v>
                </c:pt>
                <c:pt idx="9329">
                  <c:v>0.146589022930527</c:v>
                </c:pt>
                <c:pt idx="9330">
                  <c:v>0.15300937972668099</c:v>
                </c:pt>
                <c:pt idx="9331">
                  <c:v>0.15676456635060201</c:v>
                </c:pt>
                <c:pt idx="9332">
                  <c:v>0.158290572701725</c:v>
                </c:pt>
                <c:pt idx="9333">
                  <c:v>0.15792665122209101</c:v>
                </c:pt>
                <c:pt idx="9334">
                  <c:v>0.15699514945342499</c:v>
                </c:pt>
                <c:pt idx="9335">
                  <c:v>0.15692338838060399</c:v>
                </c:pt>
                <c:pt idx="9336">
                  <c:v>0.156513209574632</c:v>
                </c:pt>
                <c:pt idx="9337">
                  <c:v>0.154471183007481</c:v>
                </c:pt>
                <c:pt idx="9338">
                  <c:v>0.152203327498692</c:v>
                </c:pt>
                <c:pt idx="9339">
                  <c:v>0.15147664531420099</c:v>
                </c:pt>
                <c:pt idx="9340">
                  <c:v>0.15211914904784599</c:v>
                </c:pt>
                <c:pt idx="9341">
                  <c:v>0.15303248231161601</c:v>
                </c:pt>
                <c:pt idx="9342">
                  <c:v>0.153727140310951</c:v>
                </c:pt>
                <c:pt idx="9343">
                  <c:v>0.15410159142827901</c:v>
                </c:pt>
                <c:pt idx="9344">
                  <c:v>0.15409551296072299</c:v>
                </c:pt>
                <c:pt idx="9345">
                  <c:v>0.15341067425354399</c:v>
                </c:pt>
                <c:pt idx="9346">
                  <c:v>0.15103406777683201</c:v>
                </c:pt>
                <c:pt idx="9347">
                  <c:v>0.14634439184795101</c:v>
                </c:pt>
                <c:pt idx="9348">
                  <c:v>0.139770863113233</c:v>
                </c:pt>
                <c:pt idx="9349">
                  <c:v>0.131891880491709</c:v>
                </c:pt>
                <c:pt idx="9350">
                  <c:v>0.12355647275295401</c:v>
                </c:pt>
                <c:pt idx="9351">
                  <c:v>0.115361128041284</c:v>
                </c:pt>
                <c:pt idx="9352">
                  <c:v>0.108114370671733</c:v>
                </c:pt>
                <c:pt idx="9353">
                  <c:v>0.102509226425439</c:v>
                </c:pt>
                <c:pt idx="9354">
                  <c:v>9.8798838749158596E-2</c:v>
                </c:pt>
                <c:pt idx="9355">
                  <c:v>9.6889029693446399E-2</c:v>
                </c:pt>
                <c:pt idx="9356">
                  <c:v>9.6039485444293499E-2</c:v>
                </c:pt>
                <c:pt idx="9357">
                  <c:v>9.5130262527803502E-2</c:v>
                </c:pt>
                <c:pt idx="9358">
                  <c:v>9.4143714574370499E-2</c:v>
                </c:pt>
                <c:pt idx="9359">
                  <c:v>9.4717994744026104E-2</c:v>
                </c:pt>
                <c:pt idx="9360">
                  <c:v>9.64170158977289E-2</c:v>
                </c:pt>
                <c:pt idx="9361">
                  <c:v>9.7468882680905297E-2</c:v>
                </c:pt>
                <c:pt idx="9362">
                  <c:v>9.7985526607135304E-2</c:v>
                </c:pt>
                <c:pt idx="9363">
                  <c:v>9.8196108765572596E-2</c:v>
                </c:pt>
                <c:pt idx="9364">
                  <c:v>9.7367821410911895E-2</c:v>
                </c:pt>
                <c:pt idx="9365">
                  <c:v>9.5524887041423895E-2</c:v>
                </c:pt>
                <c:pt idx="9366">
                  <c:v>9.2960778543740102E-2</c:v>
                </c:pt>
                <c:pt idx="9367">
                  <c:v>8.8874054408700998E-2</c:v>
                </c:pt>
                <c:pt idx="9368">
                  <c:v>8.2602640650272299E-2</c:v>
                </c:pt>
                <c:pt idx="9369">
                  <c:v>7.5022914295929499E-2</c:v>
                </c:pt>
                <c:pt idx="9370">
                  <c:v>6.6787200905473604E-2</c:v>
                </c:pt>
                <c:pt idx="9371">
                  <c:v>5.7966111472679299E-2</c:v>
                </c:pt>
                <c:pt idx="9372">
                  <c:v>4.8878726516424803E-2</c:v>
                </c:pt>
                <c:pt idx="9373">
                  <c:v>4.03201555264237E-2</c:v>
                </c:pt>
                <c:pt idx="9374">
                  <c:v>3.3621612800555298E-2</c:v>
                </c:pt>
                <c:pt idx="9375">
                  <c:v>2.99462966054015E-2</c:v>
                </c:pt>
                <c:pt idx="9376">
                  <c:v>2.9599149223709001E-2</c:v>
                </c:pt>
                <c:pt idx="9377">
                  <c:v>3.1854738088060101E-2</c:v>
                </c:pt>
                <c:pt idx="9378">
                  <c:v>3.6159296539844801E-2</c:v>
                </c:pt>
                <c:pt idx="9379">
                  <c:v>4.2718864358429601E-2</c:v>
                </c:pt>
                <c:pt idx="9380">
                  <c:v>5.0943393541776599E-2</c:v>
                </c:pt>
                <c:pt idx="9381">
                  <c:v>5.9735151403975499E-2</c:v>
                </c:pt>
                <c:pt idx="9382">
                  <c:v>6.9300345250026998E-2</c:v>
                </c:pt>
                <c:pt idx="9383">
                  <c:v>7.9911369423049397E-2</c:v>
                </c:pt>
                <c:pt idx="9384">
                  <c:v>9.1266045360876596E-2</c:v>
                </c:pt>
                <c:pt idx="9385">
                  <c:v>0.10257569799900799</c:v>
                </c:pt>
                <c:pt idx="9386">
                  <c:v>0.11205832073286399</c:v>
                </c:pt>
                <c:pt idx="9387">
                  <c:v>0.11843633451004899</c:v>
                </c:pt>
                <c:pt idx="9388">
                  <c:v>0.12201687838740601</c:v>
                </c:pt>
                <c:pt idx="9389">
                  <c:v>0.123182678373431</c:v>
                </c:pt>
                <c:pt idx="9390">
                  <c:v>0.122116097708456</c:v>
                </c:pt>
                <c:pt idx="9391">
                  <c:v>0.119405582883112</c:v>
                </c:pt>
                <c:pt idx="9392">
                  <c:v>0.11527356299328</c:v>
                </c:pt>
                <c:pt idx="9393">
                  <c:v>0.109803516006882</c:v>
                </c:pt>
                <c:pt idx="9394">
                  <c:v>0.103483994603882</c:v>
                </c:pt>
                <c:pt idx="9395">
                  <c:v>9.6045265190333795E-2</c:v>
                </c:pt>
                <c:pt idx="9396">
                  <c:v>8.7179986482400093E-2</c:v>
                </c:pt>
                <c:pt idx="9397">
                  <c:v>7.7093962412983802E-2</c:v>
                </c:pt>
                <c:pt idx="9398">
                  <c:v>6.6144705728143904E-2</c:v>
                </c:pt>
                <c:pt idx="9399">
                  <c:v>5.4956017798726498E-2</c:v>
                </c:pt>
                <c:pt idx="9400">
                  <c:v>4.4558525823975001E-2</c:v>
                </c:pt>
                <c:pt idx="9401">
                  <c:v>3.5929068594665298E-2</c:v>
                </c:pt>
                <c:pt idx="9402">
                  <c:v>2.85458538822209E-2</c:v>
                </c:pt>
                <c:pt idx="9403">
                  <c:v>2.1542340690601701E-2</c:v>
                </c:pt>
                <c:pt idx="9404">
                  <c:v>1.49753318037311E-2</c:v>
                </c:pt>
                <c:pt idx="9405">
                  <c:v>9.4253862597711603E-3</c:v>
                </c:pt>
                <c:pt idx="9406">
                  <c:v>4.8668985710618399E-3</c:v>
                </c:pt>
                <c:pt idx="9407">
                  <c:v>1.63692979543672E-3</c:v>
                </c:pt>
                <c:pt idx="9408">
                  <c:v>1.1138386988708299E-3</c:v>
                </c:pt>
                <c:pt idx="9409">
                  <c:v>2.7977025364113099E-3</c:v>
                </c:pt>
                <c:pt idx="9410">
                  <c:v>5.09314787386363E-3</c:v>
                </c:pt>
                <c:pt idx="9411">
                  <c:v>8.3931665314850995E-3</c:v>
                </c:pt>
                <c:pt idx="9412">
                  <c:v>1.3697196124225699E-2</c:v>
                </c:pt>
                <c:pt idx="9413">
                  <c:v>2.13335613529676E-2</c:v>
                </c:pt>
                <c:pt idx="9414">
                  <c:v>3.1857815482656301E-2</c:v>
                </c:pt>
                <c:pt idx="9415">
                  <c:v>4.4348025747698298E-2</c:v>
                </c:pt>
                <c:pt idx="9416">
                  <c:v>5.6957914067223198E-2</c:v>
                </c:pt>
                <c:pt idx="9417">
                  <c:v>6.8896825371152604E-2</c:v>
                </c:pt>
                <c:pt idx="9418">
                  <c:v>7.9532501271386502E-2</c:v>
                </c:pt>
                <c:pt idx="9419">
                  <c:v>8.94212235964289E-2</c:v>
                </c:pt>
                <c:pt idx="9420">
                  <c:v>9.9062640874797894E-2</c:v>
                </c:pt>
                <c:pt idx="9421">
                  <c:v>0.10765110693723701</c:v>
                </c:pt>
                <c:pt idx="9422">
                  <c:v>0.11487570365287</c:v>
                </c:pt>
                <c:pt idx="9423">
                  <c:v>0.120970906530249</c:v>
                </c:pt>
                <c:pt idx="9424">
                  <c:v>0.12606905231841101</c:v>
                </c:pt>
                <c:pt idx="9425">
                  <c:v>0.12977436041336199</c:v>
                </c:pt>
                <c:pt idx="9426">
                  <c:v>0.131352493964568</c:v>
                </c:pt>
                <c:pt idx="9427">
                  <c:v>0.13062864048852199</c:v>
                </c:pt>
                <c:pt idx="9428">
                  <c:v>0.12759606608555299</c:v>
                </c:pt>
                <c:pt idx="9429">
                  <c:v>0.12210670753883</c:v>
                </c:pt>
                <c:pt idx="9430">
                  <c:v>0.115242655057735</c:v>
                </c:pt>
                <c:pt idx="9431">
                  <c:v>0.108236179287439</c:v>
                </c:pt>
                <c:pt idx="9432">
                  <c:v>0.101375389949725</c:v>
                </c:pt>
                <c:pt idx="9433">
                  <c:v>9.4217435898991495E-2</c:v>
                </c:pt>
                <c:pt idx="9434">
                  <c:v>8.6625294176231396E-2</c:v>
                </c:pt>
                <c:pt idx="9435">
                  <c:v>7.9024643899556601E-2</c:v>
                </c:pt>
                <c:pt idx="9436">
                  <c:v>7.25290054492434E-2</c:v>
                </c:pt>
                <c:pt idx="9437">
                  <c:v>6.7174406619028307E-2</c:v>
                </c:pt>
                <c:pt idx="9438">
                  <c:v>6.2295175108781603E-2</c:v>
                </c:pt>
                <c:pt idx="9439">
                  <c:v>5.8278503731862101E-2</c:v>
                </c:pt>
                <c:pt idx="9440">
                  <c:v>5.4345916130383601E-2</c:v>
                </c:pt>
                <c:pt idx="9441">
                  <c:v>4.9244717810782698E-2</c:v>
                </c:pt>
                <c:pt idx="9442">
                  <c:v>4.31658138926342E-2</c:v>
                </c:pt>
                <c:pt idx="9443">
                  <c:v>3.6977495644999303E-2</c:v>
                </c:pt>
                <c:pt idx="9444">
                  <c:v>3.1258700835187697E-2</c:v>
                </c:pt>
                <c:pt idx="9445">
                  <c:v>2.6906726409429999E-2</c:v>
                </c:pt>
                <c:pt idx="9446">
                  <c:v>2.4531125548283499E-2</c:v>
                </c:pt>
                <c:pt idx="9447">
                  <c:v>2.38437816017729E-2</c:v>
                </c:pt>
                <c:pt idx="9448">
                  <c:v>2.41312149916884E-2</c:v>
                </c:pt>
                <c:pt idx="9449">
                  <c:v>2.4692967114077299E-2</c:v>
                </c:pt>
                <c:pt idx="9450">
                  <c:v>2.4928517363456699E-2</c:v>
                </c:pt>
                <c:pt idx="9451">
                  <c:v>2.52353210768658E-2</c:v>
                </c:pt>
                <c:pt idx="9452">
                  <c:v>2.6689896256412202E-2</c:v>
                </c:pt>
                <c:pt idx="9453">
                  <c:v>3.0244038883433098E-2</c:v>
                </c:pt>
                <c:pt idx="9454">
                  <c:v>3.61260356919385E-2</c:v>
                </c:pt>
                <c:pt idx="9455">
                  <c:v>4.34227685664378E-2</c:v>
                </c:pt>
                <c:pt idx="9456">
                  <c:v>5.0912378252887601E-2</c:v>
                </c:pt>
                <c:pt idx="9457">
                  <c:v>5.7582327332349199E-2</c:v>
                </c:pt>
                <c:pt idx="9458">
                  <c:v>6.2962237499328805E-2</c:v>
                </c:pt>
                <c:pt idx="9459">
                  <c:v>6.6840852144620905E-2</c:v>
                </c:pt>
                <c:pt idx="9460">
                  <c:v>6.9175952000930102E-2</c:v>
                </c:pt>
                <c:pt idx="9461">
                  <c:v>6.9646631660713401E-2</c:v>
                </c:pt>
                <c:pt idx="9462">
                  <c:v>6.6358502676593795E-2</c:v>
                </c:pt>
                <c:pt idx="9463">
                  <c:v>5.7128156927261899E-2</c:v>
                </c:pt>
                <c:pt idx="9464">
                  <c:v>4.1543418987520397E-2</c:v>
                </c:pt>
                <c:pt idx="9465">
                  <c:v>2.1278946713957001E-2</c:v>
                </c:pt>
                <c:pt idx="9466">
                  <c:v>-1.65093208108258E-3</c:v>
                </c:pt>
                <c:pt idx="9467">
                  <c:v>-2.6192031267958899E-2</c:v>
                </c:pt>
                <c:pt idx="9468">
                  <c:v>-5.1617957609483803E-2</c:v>
                </c:pt>
                <c:pt idx="9469">
                  <c:v>-7.6577530919253803E-2</c:v>
                </c:pt>
                <c:pt idx="9470">
                  <c:v>-9.9995645434335798E-2</c:v>
                </c:pt>
                <c:pt idx="9471">
                  <c:v>-0.12236796384474399</c:v>
                </c:pt>
                <c:pt idx="9472">
                  <c:v>-0.14300376277228599</c:v>
                </c:pt>
                <c:pt idx="9473">
                  <c:v>-0.160616076605373</c:v>
                </c:pt>
                <c:pt idx="9474">
                  <c:v>-0.17485124609643901</c:v>
                </c:pt>
                <c:pt idx="9475">
                  <c:v>-0.18545329846345701</c:v>
                </c:pt>
                <c:pt idx="9476">
                  <c:v>-0.19386286190879801</c:v>
                </c:pt>
                <c:pt idx="9477">
                  <c:v>-0.200550297578896</c:v>
                </c:pt>
                <c:pt idx="9478">
                  <c:v>-0.204338491784744</c:v>
                </c:pt>
                <c:pt idx="9479">
                  <c:v>-0.20455826864730201</c:v>
                </c:pt>
                <c:pt idx="9480">
                  <c:v>-0.20191221445310201</c:v>
                </c:pt>
                <c:pt idx="9481">
                  <c:v>-0.196923288715911</c:v>
                </c:pt>
                <c:pt idx="9482">
                  <c:v>-0.189883334538688</c:v>
                </c:pt>
                <c:pt idx="9483">
                  <c:v>-0.181853256072257</c:v>
                </c:pt>
                <c:pt idx="9484">
                  <c:v>-0.17272248179490801</c:v>
                </c:pt>
                <c:pt idx="9485">
                  <c:v>-0.16200474313487401</c:v>
                </c:pt>
                <c:pt idx="9486">
                  <c:v>-0.14997948360459901</c:v>
                </c:pt>
                <c:pt idx="9487">
                  <c:v>-0.13756298126049099</c:v>
                </c:pt>
                <c:pt idx="9488">
                  <c:v>-0.12616751907145099</c:v>
                </c:pt>
                <c:pt idx="9489">
                  <c:v>-0.11621334967508801</c:v>
                </c:pt>
                <c:pt idx="9490">
                  <c:v>-0.107987090903259</c:v>
                </c:pt>
                <c:pt idx="9491">
                  <c:v>-0.10297809559556</c:v>
                </c:pt>
                <c:pt idx="9492">
                  <c:v>-0.101450098752443</c:v>
                </c:pt>
                <c:pt idx="9493">
                  <c:v>-0.103278782607913</c:v>
                </c:pt>
                <c:pt idx="9494">
                  <c:v>-0.108276168984</c:v>
                </c:pt>
                <c:pt idx="9495">
                  <c:v>-0.116015600646762</c:v>
                </c:pt>
                <c:pt idx="9496">
                  <c:v>-0.12567612557382199</c:v>
                </c:pt>
                <c:pt idx="9497">
                  <c:v>-0.13624937055643299</c:v>
                </c:pt>
                <c:pt idx="9498">
                  <c:v>-0.14767145237876</c:v>
                </c:pt>
                <c:pt idx="9499">
                  <c:v>-0.15977016887791301</c:v>
                </c:pt>
                <c:pt idx="9500">
                  <c:v>-0.172271450003527</c:v>
                </c:pt>
                <c:pt idx="9501">
                  <c:v>-0.185488384727236</c:v>
                </c:pt>
                <c:pt idx="9502">
                  <c:v>-0.199828722205626</c:v>
                </c:pt>
                <c:pt idx="9503">
                  <c:v>-0.214383174729602</c:v>
                </c:pt>
                <c:pt idx="9504">
                  <c:v>-0.22778570938493301</c:v>
                </c:pt>
                <c:pt idx="9505">
                  <c:v>-0.239782563387302</c:v>
                </c:pt>
                <c:pt idx="9506">
                  <c:v>-0.25072142649371199</c:v>
                </c:pt>
                <c:pt idx="9507">
                  <c:v>-0.26072874553702202</c:v>
                </c:pt>
                <c:pt idx="9508">
                  <c:v>-0.26981991965957303</c:v>
                </c:pt>
                <c:pt idx="9509">
                  <c:v>-0.27738275166829901</c:v>
                </c:pt>
                <c:pt idx="9510">
                  <c:v>-0.28276090132659198</c:v>
                </c:pt>
                <c:pt idx="9511">
                  <c:v>-0.285655815740887</c:v>
                </c:pt>
                <c:pt idx="9512">
                  <c:v>-0.28649119689861502</c:v>
                </c:pt>
                <c:pt idx="9513">
                  <c:v>-0.28598280361966999</c:v>
                </c:pt>
                <c:pt idx="9514">
                  <c:v>-0.28428456574639099</c:v>
                </c:pt>
                <c:pt idx="9515">
                  <c:v>-0.28138974070880601</c:v>
                </c:pt>
                <c:pt idx="9516">
                  <c:v>-0.27683162053664401</c:v>
                </c:pt>
                <c:pt idx="9517">
                  <c:v>-0.27129818664543098</c:v>
                </c:pt>
                <c:pt idx="9518">
                  <c:v>-0.26686233010129401</c:v>
                </c:pt>
                <c:pt idx="9519">
                  <c:v>-0.264101019254811</c:v>
                </c:pt>
                <c:pt idx="9520">
                  <c:v>-0.26289182550447798</c:v>
                </c:pt>
                <c:pt idx="9521">
                  <c:v>-0.263257240572002</c:v>
                </c:pt>
                <c:pt idx="9522">
                  <c:v>-0.26507494729554698</c:v>
                </c:pt>
                <c:pt idx="9523">
                  <c:v>-0.26837657760462302</c:v>
                </c:pt>
                <c:pt idx="9524">
                  <c:v>-0.27257209071787702</c:v>
                </c:pt>
                <c:pt idx="9525">
                  <c:v>-0.27646478505272598</c:v>
                </c:pt>
                <c:pt idx="9526">
                  <c:v>-0.27923133469330902</c:v>
                </c:pt>
                <c:pt idx="9527">
                  <c:v>-0.28168309406480102</c:v>
                </c:pt>
                <c:pt idx="9528">
                  <c:v>-0.28401828265377699</c:v>
                </c:pt>
                <c:pt idx="9529">
                  <c:v>-0.28617410730165099</c:v>
                </c:pt>
                <c:pt idx="9530">
                  <c:v>-0.288888666081764</c:v>
                </c:pt>
                <c:pt idx="9531">
                  <c:v>-0.29178565285485297</c:v>
                </c:pt>
                <c:pt idx="9532">
                  <c:v>-0.29493375634725699</c:v>
                </c:pt>
                <c:pt idx="9533">
                  <c:v>-0.29886440810106801</c:v>
                </c:pt>
                <c:pt idx="9534">
                  <c:v>-0.30292079359822</c:v>
                </c:pt>
                <c:pt idx="9535">
                  <c:v>-0.30584375045198098</c:v>
                </c:pt>
                <c:pt idx="9536">
                  <c:v>-0.30730772928768302</c:v>
                </c:pt>
                <c:pt idx="9537">
                  <c:v>-0.307825581447285</c:v>
                </c:pt>
                <c:pt idx="9538">
                  <c:v>-0.30757197594438801</c:v>
                </c:pt>
                <c:pt idx="9539">
                  <c:v>-0.30677522745421398</c:v>
                </c:pt>
                <c:pt idx="9540">
                  <c:v>-0.30687783782873002</c:v>
                </c:pt>
                <c:pt idx="9541">
                  <c:v>-0.30928408665429502</c:v>
                </c:pt>
                <c:pt idx="9542">
                  <c:v>-0.31398187297139302</c:v>
                </c:pt>
                <c:pt idx="9543">
                  <c:v>-0.32022554399737702</c:v>
                </c:pt>
                <c:pt idx="9544">
                  <c:v>-0.326455132173195</c:v>
                </c:pt>
                <c:pt idx="9545">
                  <c:v>-0.33061561534269002</c:v>
                </c:pt>
                <c:pt idx="9546">
                  <c:v>-0.33193988405318797</c:v>
                </c:pt>
                <c:pt idx="9547">
                  <c:v>-0.33161884587684198</c:v>
                </c:pt>
                <c:pt idx="9548">
                  <c:v>-0.330060167889902</c:v>
                </c:pt>
                <c:pt idx="9549">
                  <c:v>-0.327820484339855</c:v>
                </c:pt>
                <c:pt idx="9550">
                  <c:v>-0.32602675173578699</c:v>
                </c:pt>
                <c:pt idx="9551">
                  <c:v>-0.32468124553391098</c:v>
                </c:pt>
                <c:pt idx="9552">
                  <c:v>-0.32302888584464701</c:v>
                </c:pt>
                <c:pt idx="9553">
                  <c:v>-0.31978538411837398</c:v>
                </c:pt>
                <c:pt idx="9554">
                  <c:v>-0.31392401600126502</c:v>
                </c:pt>
                <c:pt idx="9555">
                  <c:v>-0.30521548275478499</c:v>
                </c:pt>
                <c:pt idx="9556">
                  <c:v>-0.29470920985231303</c:v>
                </c:pt>
                <c:pt idx="9557">
                  <c:v>-0.28300643946246801</c:v>
                </c:pt>
                <c:pt idx="9558">
                  <c:v>-0.27028602613210501</c:v>
                </c:pt>
                <c:pt idx="9559">
                  <c:v>-0.25699870091974403</c:v>
                </c:pt>
                <c:pt idx="9560">
                  <c:v>-0.24386645003367299</c:v>
                </c:pt>
                <c:pt idx="9561">
                  <c:v>-0.23164316037903501</c:v>
                </c:pt>
                <c:pt idx="9562">
                  <c:v>-0.219215649256814</c:v>
                </c:pt>
                <c:pt idx="9563">
                  <c:v>-0.20526740000777499</c:v>
                </c:pt>
                <c:pt idx="9564">
                  <c:v>-0.19081950779263401</c:v>
                </c:pt>
                <c:pt idx="9565">
                  <c:v>-0.177491121740559</c:v>
                </c:pt>
                <c:pt idx="9566">
                  <c:v>-0.16573731250646501</c:v>
                </c:pt>
                <c:pt idx="9567">
                  <c:v>-0.15581263864036199</c:v>
                </c:pt>
                <c:pt idx="9568">
                  <c:v>-0.148232758717107</c:v>
                </c:pt>
                <c:pt idx="9569">
                  <c:v>-0.142788347510585</c:v>
                </c:pt>
                <c:pt idx="9570">
                  <c:v>-0.138591407879644</c:v>
                </c:pt>
                <c:pt idx="9571">
                  <c:v>-0.13414350001247199</c:v>
                </c:pt>
                <c:pt idx="9572">
                  <c:v>-0.12954690925695</c:v>
                </c:pt>
                <c:pt idx="9573">
                  <c:v>-0.12608241160097999</c:v>
                </c:pt>
                <c:pt idx="9574">
                  <c:v>-0.124558252051475</c:v>
                </c:pt>
                <c:pt idx="9575">
                  <c:v>-0.12581202352354001</c:v>
                </c:pt>
                <c:pt idx="9576">
                  <c:v>-0.12915368620618001</c:v>
                </c:pt>
                <c:pt idx="9577">
                  <c:v>-0.133472307627303</c:v>
                </c:pt>
                <c:pt idx="9578">
                  <c:v>-0.138387077716286</c:v>
                </c:pt>
                <c:pt idx="9579">
                  <c:v>-0.143644570155534</c:v>
                </c:pt>
                <c:pt idx="9580">
                  <c:v>-0.148529167529659</c:v>
                </c:pt>
                <c:pt idx="9581">
                  <c:v>-0.15259600666290399</c:v>
                </c:pt>
                <c:pt idx="9582">
                  <c:v>-0.15538695832404101</c:v>
                </c:pt>
                <c:pt idx="9583">
                  <c:v>-0.156445774517465</c:v>
                </c:pt>
                <c:pt idx="9584">
                  <c:v>-0.155440869661852</c:v>
                </c:pt>
                <c:pt idx="9585">
                  <c:v>-0.15158049980711499</c:v>
                </c:pt>
                <c:pt idx="9586">
                  <c:v>-0.14491861424965799</c:v>
                </c:pt>
                <c:pt idx="9587">
                  <c:v>-0.13643139767132001</c:v>
                </c:pt>
                <c:pt idx="9588">
                  <c:v>-0.12592420907940799</c:v>
                </c:pt>
                <c:pt idx="9589">
                  <c:v>-0.11345464652965</c:v>
                </c:pt>
                <c:pt idx="9590">
                  <c:v>-0.100540547919208</c:v>
                </c:pt>
                <c:pt idx="9591">
                  <c:v>-8.75195749299362E-2</c:v>
                </c:pt>
                <c:pt idx="9592">
                  <c:v>-7.3651429868271098E-2</c:v>
                </c:pt>
                <c:pt idx="9593">
                  <c:v>-5.8695173673047399E-2</c:v>
                </c:pt>
                <c:pt idx="9594">
                  <c:v>-4.2876955744564398E-2</c:v>
                </c:pt>
                <c:pt idx="9595">
                  <c:v>-2.61585598724027E-2</c:v>
                </c:pt>
                <c:pt idx="9596">
                  <c:v>-9.8021379192792194E-3</c:v>
                </c:pt>
                <c:pt idx="9597">
                  <c:v>4.3544812777794699E-3</c:v>
                </c:pt>
                <c:pt idx="9598">
                  <c:v>1.5714403325672501E-2</c:v>
                </c:pt>
                <c:pt idx="9599">
                  <c:v>2.4472993434464199E-2</c:v>
                </c:pt>
                <c:pt idx="9600">
                  <c:v>2.98197432997067E-2</c:v>
                </c:pt>
                <c:pt idx="9601">
                  <c:v>3.13466880746993E-2</c:v>
                </c:pt>
                <c:pt idx="9602">
                  <c:v>2.9761673306811499E-2</c:v>
                </c:pt>
                <c:pt idx="9603">
                  <c:v>2.57535440185056E-2</c:v>
                </c:pt>
                <c:pt idx="9604">
                  <c:v>2.0189699231157199E-2</c:v>
                </c:pt>
                <c:pt idx="9605">
                  <c:v>1.3742299802386899E-2</c:v>
                </c:pt>
                <c:pt idx="9606">
                  <c:v>7.02544156032971E-3</c:v>
                </c:pt>
                <c:pt idx="9607">
                  <c:v>4.2615172609099798E-4</c:v>
                </c:pt>
                <c:pt idx="9608">
                  <c:v>-5.6053403428868703E-3</c:v>
                </c:pt>
                <c:pt idx="9609">
                  <c:v>-1.04763339085769E-2</c:v>
                </c:pt>
                <c:pt idx="9610">
                  <c:v>-1.35093626788304E-2</c:v>
                </c:pt>
                <c:pt idx="9611">
                  <c:v>-1.4562531765944299E-2</c:v>
                </c:pt>
                <c:pt idx="9612">
                  <c:v>-1.4627077900612099E-2</c:v>
                </c:pt>
                <c:pt idx="9613">
                  <c:v>-1.42053199954538E-2</c:v>
                </c:pt>
                <c:pt idx="9614">
                  <c:v>-1.2150859296141601E-2</c:v>
                </c:pt>
                <c:pt idx="9615">
                  <c:v>-6.84884158810604E-3</c:v>
                </c:pt>
                <c:pt idx="9616">
                  <c:v>2.6408483814206801E-3</c:v>
                </c:pt>
                <c:pt idx="9617">
                  <c:v>1.47918201025222E-2</c:v>
                </c:pt>
                <c:pt idx="9618">
                  <c:v>2.7810916793569201E-2</c:v>
                </c:pt>
                <c:pt idx="9619">
                  <c:v>4.1277313560899601E-2</c:v>
                </c:pt>
                <c:pt idx="9620">
                  <c:v>5.4408825142451003E-2</c:v>
                </c:pt>
                <c:pt idx="9621">
                  <c:v>6.6322389130830703E-2</c:v>
                </c:pt>
                <c:pt idx="9622">
                  <c:v>7.5943646035826401E-2</c:v>
                </c:pt>
                <c:pt idx="9623">
                  <c:v>8.2506666493305195E-2</c:v>
                </c:pt>
                <c:pt idx="9624">
                  <c:v>8.6585750984510101E-2</c:v>
                </c:pt>
                <c:pt idx="9625">
                  <c:v>8.9243992198625194E-2</c:v>
                </c:pt>
                <c:pt idx="9626">
                  <c:v>9.2267642488455301E-2</c:v>
                </c:pt>
                <c:pt idx="9627">
                  <c:v>9.6414563979342893E-2</c:v>
                </c:pt>
                <c:pt idx="9628">
                  <c:v>0.10072481180531501</c:v>
                </c:pt>
                <c:pt idx="9629">
                  <c:v>0.10498534216175499</c:v>
                </c:pt>
                <c:pt idx="9630">
                  <c:v>0.108756340513772</c:v>
                </c:pt>
                <c:pt idx="9631">
                  <c:v>0.111465053339716</c:v>
                </c:pt>
                <c:pt idx="9632">
                  <c:v>0.112311643391291</c:v>
                </c:pt>
                <c:pt idx="9633">
                  <c:v>0.111243968397191</c:v>
                </c:pt>
                <c:pt idx="9634">
                  <c:v>0.109501842343393</c:v>
                </c:pt>
                <c:pt idx="9635">
                  <c:v>0.107382557104128</c:v>
                </c:pt>
                <c:pt idx="9636">
                  <c:v>0.104838947928713</c:v>
                </c:pt>
                <c:pt idx="9637">
                  <c:v>0.102198622636967</c:v>
                </c:pt>
                <c:pt idx="9638">
                  <c:v>0.100174538674872</c:v>
                </c:pt>
                <c:pt idx="9639">
                  <c:v>9.9247423558695105E-2</c:v>
                </c:pt>
                <c:pt idx="9640">
                  <c:v>9.9800374273503994E-2</c:v>
                </c:pt>
                <c:pt idx="9641">
                  <c:v>0.101709839688935</c:v>
                </c:pt>
                <c:pt idx="9642">
                  <c:v>0.10427421480848199</c:v>
                </c:pt>
                <c:pt idx="9643">
                  <c:v>0.108197268663465</c:v>
                </c:pt>
                <c:pt idx="9644">
                  <c:v>0.115027978819129</c:v>
                </c:pt>
                <c:pt idx="9645">
                  <c:v>0.125355812659706</c:v>
                </c:pt>
                <c:pt idx="9646">
                  <c:v>0.13888479698074799</c:v>
                </c:pt>
                <c:pt idx="9647">
                  <c:v>0.15610156071567799</c:v>
                </c:pt>
                <c:pt idx="9648">
                  <c:v>0.176749107774238</c:v>
                </c:pt>
                <c:pt idx="9649">
                  <c:v>0.19996909719950101</c:v>
                </c:pt>
                <c:pt idx="9650">
                  <c:v>0.22465446718895801</c:v>
                </c:pt>
                <c:pt idx="9651">
                  <c:v>0.24886243617735301</c:v>
                </c:pt>
                <c:pt idx="9652">
                  <c:v>0.27136581633774398</c:v>
                </c:pt>
                <c:pt idx="9653">
                  <c:v>0.29164793109938603</c:v>
                </c:pt>
                <c:pt idx="9654">
                  <c:v>0.30916097638724599</c:v>
                </c:pt>
                <c:pt idx="9655">
                  <c:v>0.32298331999531199</c:v>
                </c:pt>
                <c:pt idx="9656">
                  <c:v>0.33303106841511299</c:v>
                </c:pt>
                <c:pt idx="9657">
                  <c:v>0.33929930827965399</c:v>
                </c:pt>
                <c:pt idx="9658">
                  <c:v>0.34123885966145001</c:v>
                </c:pt>
                <c:pt idx="9659">
                  <c:v>0.33896157240764702</c:v>
                </c:pt>
                <c:pt idx="9660">
                  <c:v>0.33309584075931797</c:v>
                </c:pt>
                <c:pt idx="9661">
                  <c:v>0.32518620117029901</c:v>
                </c:pt>
                <c:pt idx="9662">
                  <c:v>0.31698661150717999</c:v>
                </c:pt>
                <c:pt idx="9663">
                  <c:v>0.30982621171845698</c:v>
                </c:pt>
                <c:pt idx="9664">
                  <c:v>0.30364860398559101</c:v>
                </c:pt>
                <c:pt idx="9665">
                  <c:v>0.29835210422889402</c:v>
                </c:pt>
                <c:pt idx="9666">
                  <c:v>0.29457377536372698</c:v>
                </c:pt>
                <c:pt idx="9667">
                  <c:v>0.29227735263494098</c:v>
                </c:pt>
                <c:pt idx="9668">
                  <c:v>0.29078355825836699</c:v>
                </c:pt>
                <c:pt idx="9669">
                  <c:v>0.28909549047205202</c:v>
                </c:pt>
                <c:pt idx="9670">
                  <c:v>0.28702311939198399</c:v>
                </c:pt>
                <c:pt idx="9671">
                  <c:v>0.28444251879817301</c:v>
                </c:pt>
                <c:pt idx="9672">
                  <c:v>0.28126709833986002</c:v>
                </c:pt>
                <c:pt idx="9673">
                  <c:v>0.27780378741568901</c:v>
                </c:pt>
                <c:pt idx="9674">
                  <c:v>0.27468207874652101</c:v>
                </c:pt>
                <c:pt idx="9675">
                  <c:v>0.27140877556547599</c:v>
                </c:pt>
                <c:pt idx="9676">
                  <c:v>0.26660281870389302</c:v>
                </c:pt>
                <c:pt idx="9677">
                  <c:v>0.26078737546810898</c:v>
                </c:pt>
                <c:pt idx="9678">
                  <c:v>0.25631351683895498</c:v>
                </c:pt>
                <c:pt idx="9679">
                  <c:v>0.25434917055581802</c:v>
                </c:pt>
                <c:pt idx="9680">
                  <c:v>0.254509636200834</c:v>
                </c:pt>
                <c:pt idx="9681">
                  <c:v>0.25609961641398898</c:v>
                </c:pt>
                <c:pt idx="9682">
                  <c:v>0.25778820798198199</c:v>
                </c:pt>
                <c:pt idx="9683">
                  <c:v>0.25900310908144503</c:v>
                </c:pt>
                <c:pt idx="9684">
                  <c:v>0.25992755527057199</c:v>
                </c:pt>
                <c:pt idx="9685">
                  <c:v>0.26090778282962201</c:v>
                </c:pt>
                <c:pt idx="9686">
                  <c:v>0.26138855056045202</c:v>
                </c:pt>
                <c:pt idx="9687">
                  <c:v>0.26049457150869798</c:v>
                </c:pt>
                <c:pt idx="9688">
                  <c:v>0.25775975605833501</c:v>
                </c:pt>
                <c:pt idx="9689">
                  <c:v>0.252882615343133</c:v>
                </c:pt>
                <c:pt idx="9690">
                  <c:v>0.247064809255155</c:v>
                </c:pt>
                <c:pt idx="9691">
                  <c:v>0.24140354450611001</c:v>
                </c:pt>
                <c:pt idx="9692">
                  <c:v>0.23637480590305199</c:v>
                </c:pt>
                <c:pt idx="9693">
                  <c:v>0.231955505625492</c:v>
                </c:pt>
                <c:pt idx="9694">
                  <c:v>0.22830900046186201</c:v>
                </c:pt>
                <c:pt idx="9695">
                  <c:v>0.225397631890557</c:v>
                </c:pt>
                <c:pt idx="9696">
                  <c:v>0.222234437650566</c:v>
                </c:pt>
                <c:pt idx="9697">
                  <c:v>0.219028380820915</c:v>
                </c:pt>
                <c:pt idx="9698">
                  <c:v>0.21600675162649</c:v>
                </c:pt>
                <c:pt idx="9699">
                  <c:v>0.21285013094214</c:v>
                </c:pt>
                <c:pt idx="9700">
                  <c:v>0.20936031878299399</c:v>
                </c:pt>
                <c:pt idx="9701">
                  <c:v>0.20582506484155699</c:v>
                </c:pt>
                <c:pt idx="9702">
                  <c:v>0.20219053945807899</c:v>
                </c:pt>
                <c:pt idx="9703">
                  <c:v>0.1982426152891</c:v>
                </c:pt>
                <c:pt idx="9704">
                  <c:v>0.19398122783260599</c:v>
                </c:pt>
                <c:pt idx="9705">
                  <c:v>0.18859330347811801</c:v>
                </c:pt>
                <c:pt idx="9706">
                  <c:v>0.18193459576724699</c:v>
                </c:pt>
                <c:pt idx="9707">
                  <c:v>0.174797356838057</c:v>
                </c:pt>
                <c:pt idx="9708">
                  <c:v>0.167668929965261</c:v>
                </c:pt>
                <c:pt idx="9709">
                  <c:v>0.160774781993586</c:v>
                </c:pt>
                <c:pt idx="9710">
                  <c:v>0.154291159992194</c:v>
                </c:pt>
                <c:pt idx="9711">
                  <c:v>0.14845516450058999</c:v>
                </c:pt>
                <c:pt idx="9712">
                  <c:v>0.14232095240496501</c:v>
                </c:pt>
                <c:pt idx="9713">
                  <c:v>0.135534771787057</c:v>
                </c:pt>
                <c:pt idx="9714">
                  <c:v>0.12946076367641399</c:v>
                </c:pt>
                <c:pt idx="9715">
                  <c:v>0.124075607148164</c:v>
                </c:pt>
                <c:pt idx="9716">
                  <c:v>0.11888257126629601</c:v>
                </c:pt>
                <c:pt idx="9717">
                  <c:v>0.113890700669131</c:v>
                </c:pt>
                <c:pt idx="9718">
                  <c:v>0.10918692216563899</c:v>
                </c:pt>
                <c:pt idx="9719">
                  <c:v>0.10423243192635</c:v>
                </c:pt>
                <c:pt idx="9720">
                  <c:v>9.8850296718644107E-2</c:v>
                </c:pt>
                <c:pt idx="9721">
                  <c:v>9.31656664956418E-2</c:v>
                </c:pt>
                <c:pt idx="9722">
                  <c:v>8.7531031608019796E-2</c:v>
                </c:pt>
                <c:pt idx="9723">
                  <c:v>8.3117750813573699E-2</c:v>
                </c:pt>
                <c:pt idx="9724">
                  <c:v>7.9678674896499796E-2</c:v>
                </c:pt>
                <c:pt idx="9725">
                  <c:v>7.6195753536890398E-2</c:v>
                </c:pt>
                <c:pt idx="9726">
                  <c:v>7.2741477812961294E-2</c:v>
                </c:pt>
                <c:pt idx="9727">
                  <c:v>6.9026047480891597E-2</c:v>
                </c:pt>
                <c:pt idx="9728">
                  <c:v>6.4459812196259195E-2</c:v>
                </c:pt>
                <c:pt idx="9729">
                  <c:v>5.9650566226235803E-2</c:v>
                </c:pt>
                <c:pt idx="9730">
                  <c:v>5.5371898441460801E-2</c:v>
                </c:pt>
                <c:pt idx="9731">
                  <c:v>5.1189647541136203E-2</c:v>
                </c:pt>
                <c:pt idx="9732">
                  <c:v>4.62766590973782E-2</c:v>
                </c:pt>
                <c:pt idx="9733">
                  <c:v>4.0597101097075303E-2</c:v>
                </c:pt>
                <c:pt idx="9734">
                  <c:v>3.4159057001337902E-2</c:v>
                </c:pt>
                <c:pt idx="9735">
                  <c:v>2.6550428946113199E-2</c:v>
                </c:pt>
                <c:pt idx="9736">
                  <c:v>1.7108514868939498E-2</c:v>
                </c:pt>
                <c:pt idx="9737">
                  <c:v>6.4954334088851099E-3</c:v>
                </c:pt>
                <c:pt idx="9738">
                  <c:v>-3.7473302477989299E-3</c:v>
                </c:pt>
                <c:pt idx="9739">
                  <c:v>-1.2845518792537401E-2</c:v>
                </c:pt>
                <c:pt idx="9740">
                  <c:v>-1.9456596268520102E-2</c:v>
                </c:pt>
                <c:pt idx="9741">
                  <c:v>-2.29116909646103E-2</c:v>
                </c:pt>
                <c:pt idx="9742">
                  <c:v>-2.37639015199087E-2</c:v>
                </c:pt>
                <c:pt idx="9743">
                  <c:v>-2.1551794509677601E-2</c:v>
                </c:pt>
                <c:pt idx="9744">
                  <c:v>-1.6547428227553899E-2</c:v>
                </c:pt>
                <c:pt idx="9745">
                  <c:v>-1.0258510904739801E-2</c:v>
                </c:pt>
                <c:pt idx="9746">
                  <c:v>-3.8224941730665598E-3</c:v>
                </c:pt>
                <c:pt idx="9747">
                  <c:v>2.5469479456695599E-3</c:v>
                </c:pt>
                <c:pt idx="9748">
                  <c:v>8.6351987213678493E-3</c:v>
                </c:pt>
                <c:pt idx="9749">
                  <c:v>1.3014039020310101E-2</c:v>
                </c:pt>
                <c:pt idx="9750">
                  <c:v>1.5327695789293499E-2</c:v>
                </c:pt>
                <c:pt idx="9751">
                  <c:v>1.6343067266661099E-2</c:v>
                </c:pt>
                <c:pt idx="9752">
                  <c:v>1.6049415476030799E-2</c:v>
                </c:pt>
                <c:pt idx="9753">
                  <c:v>1.42749326952686E-2</c:v>
                </c:pt>
                <c:pt idx="9754">
                  <c:v>1.0524445858709699E-2</c:v>
                </c:pt>
                <c:pt idx="9755">
                  <c:v>5.16132553886823E-3</c:v>
                </c:pt>
                <c:pt idx="9756">
                  <c:v>-5.6884747032564305E-4</c:v>
                </c:pt>
                <c:pt idx="9757">
                  <c:v>-6.6160682187940204E-3</c:v>
                </c:pt>
                <c:pt idx="9758">
                  <c:v>-1.3457993864410701E-2</c:v>
                </c:pt>
                <c:pt idx="9759">
                  <c:v>-2.2140352038423499E-2</c:v>
                </c:pt>
                <c:pt idx="9760">
                  <c:v>-3.33440672573646E-2</c:v>
                </c:pt>
                <c:pt idx="9761">
                  <c:v>-4.6695564222745199E-2</c:v>
                </c:pt>
                <c:pt idx="9762">
                  <c:v>-6.1880962449831399E-2</c:v>
                </c:pt>
                <c:pt idx="9763">
                  <c:v>-7.8368246896703006E-2</c:v>
                </c:pt>
                <c:pt idx="9764">
                  <c:v>-9.5455800394686902E-2</c:v>
                </c:pt>
                <c:pt idx="9765">
                  <c:v>-0.11148173903237001</c:v>
                </c:pt>
                <c:pt idx="9766">
                  <c:v>-0.12466735684232599</c:v>
                </c:pt>
                <c:pt idx="9767">
                  <c:v>-0.134083749370216</c:v>
                </c:pt>
                <c:pt idx="9768">
                  <c:v>-0.13987462842676601</c:v>
                </c:pt>
                <c:pt idx="9769">
                  <c:v>-0.142993852900823</c:v>
                </c:pt>
                <c:pt idx="9770">
                  <c:v>-0.14406951240698099</c:v>
                </c:pt>
                <c:pt idx="9771">
                  <c:v>-0.14370187864425599</c:v>
                </c:pt>
                <c:pt idx="9772">
                  <c:v>-0.14195844489732901</c:v>
                </c:pt>
                <c:pt idx="9773">
                  <c:v>-0.13852294442897101</c:v>
                </c:pt>
                <c:pt idx="9774">
                  <c:v>-0.13294156750011099</c:v>
                </c:pt>
                <c:pt idx="9775">
                  <c:v>-0.125976915695616</c:v>
                </c:pt>
                <c:pt idx="9776">
                  <c:v>-0.118847108641254</c:v>
                </c:pt>
                <c:pt idx="9777">
                  <c:v>-0.111020174420924</c:v>
                </c:pt>
                <c:pt idx="9778">
                  <c:v>-0.102975332206088</c:v>
                </c:pt>
                <c:pt idx="9779">
                  <c:v>-9.6353825709860993E-2</c:v>
                </c:pt>
                <c:pt idx="9780">
                  <c:v>-9.1783668011567995E-2</c:v>
                </c:pt>
                <c:pt idx="9781">
                  <c:v>-8.8793707360848503E-2</c:v>
                </c:pt>
                <c:pt idx="9782">
                  <c:v>-8.7505962275587004E-2</c:v>
                </c:pt>
                <c:pt idx="9783">
                  <c:v>-8.9324569219886601E-2</c:v>
                </c:pt>
                <c:pt idx="9784">
                  <c:v>-9.4716840468981198E-2</c:v>
                </c:pt>
                <c:pt idx="9785">
                  <c:v>-0.103256845391737</c:v>
                </c:pt>
                <c:pt idx="9786">
                  <c:v>-0.114215672146552</c:v>
                </c:pt>
                <c:pt idx="9787">
                  <c:v>-0.126497987268304</c:v>
                </c:pt>
                <c:pt idx="9788">
                  <c:v>-0.13897192185054699</c:v>
                </c:pt>
                <c:pt idx="9789">
                  <c:v>-0.15102126086328199</c:v>
                </c:pt>
                <c:pt idx="9790">
                  <c:v>-0.16194189003005499</c:v>
                </c:pt>
                <c:pt idx="9791">
                  <c:v>-0.17126211325768201</c:v>
                </c:pt>
                <c:pt idx="9792">
                  <c:v>-0.18019907405374899</c:v>
                </c:pt>
                <c:pt idx="9793">
                  <c:v>-0.18908835411383701</c:v>
                </c:pt>
                <c:pt idx="9794">
                  <c:v>-0.19710799266969001</c:v>
                </c:pt>
                <c:pt idx="9795">
                  <c:v>-0.20432890470729601</c:v>
                </c:pt>
                <c:pt idx="9796">
                  <c:v>-0.21067558491479799</c:v>
                </c:pt>
                <c:pt idx="9797">
                  <c:v>-0.21541530131547901</c:v>
                </c:pt>
                <c:pt idx="9798">
                  <c:v>-0.21795524388751</c:v>
                </c:pt>
                <c:pt idx="9799">
                  <c:v>-0.218286376481758</c:v>
                </c:pt>
                <c:pt idx="9800">
                  <c:v>-0.21713683541603901</c:v>
                </c:pt>
                <c:pt idx="9801">
                  <c:v>-0.215332129917153</c:v>
                </c:pt>
                <c:pt idx="9802">
                  <c:v>-0.2130788235179</c:v>
                </c:pt>
                <c:pt idx="9803">
                  <c:v>-0.209893504694528</c:v>
                </c:pt>
                <c:pt idx="9804">
                  <c:v>-0.20622659250421099</c:v>
                </c:pt>
                <c:pt idx="9805">
                  <c:v>-0.20244108511217901</c:v>
                </c:pt>
                <c:pt idx="9806">
                  <c:v>-0.197538916603785</c:v>
                </c:pt>
                <c:pt idx="9807">
                  <c:v>-0.19105371806739599</c:v>
                </c:pt>
                <c:pt idx="9808">
                  <c:v>-0.18281612455451199</c:v>
                </c:pt>
                <c:pt idx="9809">
                  <c:v>-0.173511593573422</c:v>
                </c:pt>
                <c:pt idx="9810">
                  <c:v>-0.16413914549821401</c:v>
                </c:pt>
                <c:pt idx="9811">
                  <c:v>-0.15537448340459101</c:v>
                </c:pt>
                <c:pt idx="9812">
                  <c:v>-0.14796931687758599</c:v>
                </c:pt>
                <c:pt idx="9813">
                  <c:v>-0.14241093295788801</c:v>
                </c:pt>
                <c:pt idx="9814">
                  <c:v>-0.13886982261876801</c:v>
                </c:pt>
                <c:pt idx="9815">
                  <c:v>-0.13715571104291099</c:v>
                </c:pt>
                <c:pt idx="9816">
                  <c:v>-0.13687420102232001</c:v>
                </c:pt>
                <c:pt idx="9817">
                  <c:v>-0.13734598992042199</c:v>
                </c:pt>
                <c:pt idx="9818">
                  <c:v>-0.13879372284944599</c:v>
                </c:pt>
                <c:pt idx="9819">
                  <c:v>-0.14211047247644301</c:v>
                </c:pt>
                <c:pt idx="9820">
                  <c:v>-0.14757133180270199</c:v>
                </c:pt>
                <c:pt idx="9821">
                  <c:v>-0.15487258714529301</c:v>
                </c:pt>
                <c:pt idx="9822">
                  <c:v>-0.16254822045679601</c:v>
                </c:pt>
                <c:pt idx="9823">
                  <c:v>-0.16945084149717601</c:v>
                </c:pt>
                <c:pt idx="9824">
                  <c:v>-0.176260963316728</c:v>
                </c:pt>
                <c:pt idx="9825">
                  <c:v>-0.18374310693978799</c:v>
                </c:pt>
                <c:pt idx="9826">
                  <c:v>-0.19072995654004399</c:v>
                </c:pt>
                <c:pt idx="9827">
                  <c:v>-0.19586923561870601</c:v>
                </c:pt>
                <c:pt idx="9828">
                  <c:v>-0.19913460658344001</c:v>
                </c:pt>
                <c:pt idx="9829">
                  <c:v>-0.20081527857876599</c:v>
                </c:pt>
                <c:pt idx="9830">
                  <c:v>-0.20080820678945999</c:v>
                </c:pt>
                <c:pt idx="9831">
                  <c:v>-0.198890426504754</c:v>
                </c:pt>
                <c:pt idx="9832">
                  <c:v>-0.19577033484975501</c:v>
                </c:pt>
                <c:pt idx="9833">
                  <c:v>-0.19219206657249999</c:v>
                </c:pt>
                <c:pt idx="9834">
                  <c:v>-0.188304319983257</c:v>
                </c:pt>
                <c:pt idx="9835">
                  <c:v>-0.18424010340542599</c:v>
                </c:pt>
                <c:pt idx="9836">
                  <c:v>-0.18098482795958401</c:v>
                </c:pt>
                <c:pt idx="9837">
                  <c:v>-0.179161950542126</c:v>
                </c:pt>
                <c:pt idx="9838">
                  <c:v>-0.17790229814295599</c:v>
                </c:pt>
                <c:pt idx="9839">
                  <c:v>-0.176038714712343</c:v>
                </c:pt>
                <c:pt idx="9840">
                  <c:v>-0.17356432507967101</c:v>
                </c:pt>
                <c:pt idx="9841">
                  <c:v>-0.17169503128717301</c:v>
                </c:pt>
                <c:pt idx="9842">
                  <c:v>-0.17099507654771601</c:v>
                </c:pt>
                <c:pt idx="9843">
                  <c:v>-0.17104797940864</c:v>
                </c:pt>
                <c:pt idx="9844">
                  <c:v>-0.171983748440935</c:v>
                </c:pt>
                <c:pt idx="9845">
                  <c:v>-0.17422914259532399</c:v>
                </c:pt>
                <c:pt idx="9846">
                  <c:v>-0.178655115337568</c:v>
                </c:pt>
                <c:pt idx="9847">
                  <c:v>-0.185211136955473</c:v>
                </c:pt>
                <c:pt idx="9848">
                  <c:v>-0.19326385689417699</c:v>
                </c:pt>
                <c:pt idx="9849">
                  <c:v>-0.20249179323972799</c:v>
                </c:pt>
                <c:pt idx="9850">
                  <c:v>-0.211127541440395</c:v>
                </c:pt>
                <c:pt idx="9851">
                  <c:v>-0.218368344323873</c:v>
                </c:pt>
                <c:pt idx="9852">
                  <c:v>-0.22431254791753899</c:v>
                </c:pt>
                <c:pt idx="9853">
                  <c:v>-0.22842981800305401</c:v>
                </c:pt>
                <c:pt idx="9854">
                  <c:v>-0.23074182399329801</c:v>
                </c:pt>
                <c:pt idx="9855">
                  <c:v>-0.231616588381933</c:v>
                </c:pt>
                <c:pt idx="9856">
                  <c:v>-0.23068523813407901</c:v>
                </c:pt>
                <c:pt idx="9857">
                  <c:v>-0.227922955044495</c:v>
                </c:pt>
                <c:pt idx="9858">
                  <c:v>-0.223919079135765</c:v>
                </c:pt>
                <c:pt idx="9859">
                  <c:v>-0.21895571954356</c:v>
                </c:pt>
                <c:pt idx="9860">
                  <c:v>-0.21315255843021799</c:v>
                </c:pt>
                <c:pt idx="9861">
                  <c:v>-0.20672982848975899</c:v>
                </c:pt>
                <c:pt idx="9862">
                  <c:v>-0.200266148170408</c:v>
                </c:pt>
                <c:pt idx="9863">
                  <c:v>-0.19421221376523101</c:v>
                </c:pt>
                <c:pt idx="9864">
                  <c:v>-0.18880137857003601</c:v>
                </c:pt>
                <c:pt idx="9865">
                  <c:v>-0.18311591639570299</c:v>
                </c:pt>
                <c:pt idx="9866">
                  <c:v>-0.175875266335181</c:v>
                </c:pt>
                <c:pt idx="9867">
                  <c:v>-0.167214374113202</c:v>
                </c:pt>
                <c:pt idx="9868">
                  <c:v>-0.157049160518731</c:v>
                </c:pt>
                <c:pt idx="9869">
                  <c:v>-0.14568882866681601</c:v>
                </c:pt>
                <c:pt idx="9870">
                  <c:v>-0.13439881070471901</c:v>
                </c:pt>
                <c:pt idx="9871">
                  <c:v>-0.124185691794663</c:v>
                </c:pt>
                <c:pt idx="9872">
                  <c:v>-0.115331265582769</c:v>
                </c:pt>
                <c:pt idx="9873">
                  <c:v>-0.107208560439393</c:v>
                </c:pt>
                <c:pt idx="9874">
                  <c:v>-9.9319738731250107E-2</c:v>
                </c:pt>
                <c:pt idx="9875">
                  <c:v>-9.2045873559134003E-2</c:v>
                </c:pt>
                <c:pt idx="9876">
                  <c:v>-8.6629405399674203E-2</c:v>
                </c:pt>
                <c:pt idx="9877">
                  <c:v>-8.3076008403581397E-2</c:v>
                </c:pt>
                <c:pt idx="9878">
                  <c:v>-8.1221748314635606E-2</c:v>
                </c:pt>
                <c:pt idx="9879">
                  <c:v>-8.0566655331635206E-2</c:v>
                </c:pt>
                <c:pt idx="9880">
                  <c:v>-8.0812482609118594E-2</c:v>
                </c:pt>
                <c:pt idx="9881">
                  <c:v>-8.2526460991712305E-2</c:v>
                </c:pt>
                <c:pt idx="9882">
                  <c:v>-8.4292571974570199E-2</c:v>
                </c:pt>
                <c:pt idx="9883">
                  <c:v>-8.5254365941656196E-2</c:v>
                </c:pt>
                <c:pt idx="9884">
                  <c:v>-8.5949979031851295E-2</c:v>
                </c:pt>
                <c:pt idx="9885">
                  <c:v>-8.6992545190824097E-2</c:v>
                </c:pt>
                <c:pt idx="9886">
                  <c:v>-8.9193632997367295E-2</c:v>
                </c:pt>
                <c:pt idx="9887">
                  <c:v>-9.3095683698503406E-2</c:v>
                </c:pt>
                <c:pt idx="9888">
                  <c:v>-9.7334837682570396E-2</c:v>
                </c:pt>
                <c:pt idx="9889">
                  <c:v>-0.100142978015478</c:v>
                </c:pt>
                <c:pt idx="9890">
                  <c:v>-0.10135878407464601</c:v>
                </c:pt>
                <c:pt idx="9891">
                  <c:v>-0.100592386526975</c:v>
                </c:pt>
                <c:pt idx="9892">
                  <c:v>-9.8047286859708593E-2</c:v>
                </c:pt>
                <c:pt idx="9893">
                  <c:v>-9.4437283817450299E-2</c:v>
                </c:pt>
                <c:pt idx="9894">
                  <c:v>-9.0440657955964898E-2</c:v>
                </c:pt>
                <c:pt idx="9895">
                  <c:v>-8.6484443145964901E-2</c:v>
                </c:pt>
                <c:pt idx="9896">
                  <c:v>-8.1840033633342593E-2</c:v>
                </c:pt>
                <c:pt idx="9897">
                  <c:v>-7.6034265287269198E-2</c:v>
                </c:pt>
                <c:pt idx="9898">
                  <c:v>-6.8937092473440695E-2</c:v>
                </c:pt>
                <c:pt idx="9899">
                  <c:v>-6.0447254407503398E-2</c:v>
                </c:pt>
                <c:pt idx="9900">
                  <c:v>-5.1046101185139497E-2</c:v>
                </c:pt>
                <c:pt idx="9901">
                  <c:v>-4.1965814555658898E-2</c:v>
                </c:pt>
                <c:pt idx="9902">
                  <c:v>-3.4268473531203297E-2</c:v>
                </c:pt>
                <c:pt idx="9903">
                  <c:v>-2.8089183594200401E-2</c:v>
                </c:pt>
                <c:pt idx="9904">
                  <c:v>-2.3060451141060301E-2</c:v>
                </c:pt>
                <c:pt idx="9905">
                  <c:v>-1.8642638139397E-2</c:v>
                </c:pt>
                <c:pt idx="9906">
                  <c:v>-1.39033423743676E-2</c:v>
                </c:pt>
                <c:pt idx="9907">
                  <c:v>-7.7777038720517498E-3</c:v>
                </c:pt>
                <c:pt idx="9908" formatCode="0.00E+00">
                  <c:v>-1.37657494784488E-5</c:v>
                </c:pt>
                <c:pt idx="9909">
                  <c:v>9.6379374695307607E-3</c:v>
                </c:pt>
                <c:pt idx="9910">
                  <c:v>2.02459803870659E-2</c:v>
                </c:pt>
                <c:pt idx="9911">
                  <c:v>2.94778939920343E-2</c:v>
                </c:pt>
                <c:pt idx="9912">
                  <c:v>3.6290854501689299E-2</c:v>
                </c:pt>
                <c:pt idx="9913">
                  <c:v>4.0172848964231102E-2</c:v>
                </c:pt>
                <c:pt idx="9914">
                  <c:v>4.1193976247129498E-2</c:v>
                </c:pt>
                <c:pt idx="9915">
                  <c:v>4.06615224920494E-2</c:v>
                </c:pt>
                <c:pt idx="9916">
                  <c:v>3.9230993722126302E-2</c:v>
                </c:pt>
                <c:pt idx="9917">
                  <c:v>3.68259579660178E-2</c:v>
                </c:pt>
                <c:pt idx="9918">
                  <c:v>3.3923274146775997E-2</c:v>
                </c:pt>
                <c:pt idx="9919">
                  <c:v>3.1289546189793203E-2</c:v>
                </c:pt>
                <c:pt idx="9920">
                  <c:v>2.9812132053142301E-2</c:v>
                </c:pt>
                <c:pt idx="9921">
                  <c:v>2.9353068481045901E-2</c:v>
                </c:pt>
                <c:pt idx="9922">
                  <c:v>2.8844439653074198E-2</c:v>
                </c:pt>
                <c:pt idx="9923">
                  <c:v>2.8439581090220899E-2</c:v>
                </c:pt>
                <c:pt idx="9924">
                  <c:v>2.8234939338826402E-2</c:v>
                </c:pt>
                <c:pt idx="9925">
                  <c:v>2.8235070783636799E-2</c:v>
                </c:pt>
                <c:pt idx="9926">
                  <c:v>2.8826368732791399E-2</c:v>
                </c:pt>
                <c:pt idx="9927">
                  <c:v>2.99918787060376E-2</c:v>
                </c:pt>
                <c:pt idx="9928">
                  <c:v>3.1339947570988701E-2</c:v>
                </c:pt>
                <c:pt idx="9929">
                  <c:v>3.3524591511711901E-2</c:v>
                </c:pt>
                <c:pt idx="9930">
                  <c:v>3.7575026164433499E-2</c:v>
                </c:pt>
                <c:pt idx="9931">
                  <c:v>4.2145651042242903E-2</c:v>
                </c:pt>
                <c:pt idx="9932">
                  <c:v>4.67236079795025E-2</c:v>
                </c:pt>
                <c:pt idx="9933">
                  <c:v>5.12281545326164E-2</c:v>
                </c:pt>
                <c:pt idx="9934">
                  <c:v>5.50619473534842E-2</c:v>
                </c:pt>
                <c:pt idx="9935">
                  <c:v>5.9266673256012203E-2</c:v>
                </c:pt>
                <c:pt idx="9936">
                  <c:v>6.42566652257794E-2</c:v>
                </c:pt>
                <c:pt idx="9937">
                  <c:v>6.9572375212274704E-2</c:v>
                </c:pt>
                <c:pt idx="9938">
                  <c:v>7.5095650639587702E-2</c:v>
                </c:pt>
                <c:pt idx="9939">
                  <c:v>8.0570355594313497E-2</c:v>
                </c:pt>
                <c:pt idx="9940">
                  <c:v>8.6501652231439005E-2</c:v>
                </c:pt>
                <c:pt idx="9941">
                  <c:v>9.4071965057157605E-2</c:v>
                </c:pt>
                <c:pt idx="9942">
                  <c:v>0.103003450485879</c:v>
                </c:pt>
                <c:pt idx="9943">
                  <c:v>0.11193187748816801</c:v>
                </c:pt>
                <c:pt idx="9944">
                  <c:v>0.120582760327605</c:v>
                </c:pt>
                <c:pt idx="9945">
                  <c:v>0.12986494548119201</c:v>
                </c:pt>
                <c:pt idx="9946">
                  <c:v>0.139492579572641</c:v>
                </c:pt>
                <c:pt idx="9947">
                  <c:v>0.148443646370228</c:v>
                </c:pt>
                <c:pt idx="9948">
                  <c:v>0.15619554678109801</c:v>
                </c:pt>
                <c:pt idx="9949">
                  <c:v>0.16318963461345901</c:v>
                </c:pt>
                <c:pt idx="9950">
                  <c:v>0.170641547945029</c:v>
                </c:pt>
                <c:pt idx="9951">
                  <c:v>0.178578574688322</c:v>
                </c:pt>
                <c:pt idx="9952">
                  <c:v>0.185767634842609</c:v>
                </c:pt>
                <c:pt idx="9953">
                  <c:v>0.19231466444696599</c:v>
                </c:pt>
                <c:pt idx="9954">
                  <c:v>0.19939024725618701</c:v>
                </c:pt>
                <c:pt idx="9955">
                  <c:v>0.20735597461526301</c:v>
                </c:pt>
                <c:pt idx="9956">
                  <c:v>0.216048458106921</c:v>
                </c:pt>
                <c:pt idx="9957">
                  <c:v>0.225147931021355</c:v>
                </c:pt>
                <c:pt idx="9958">
                  <c:v>0.23399925264472801</c:v>
                </c:pt>
                <c:pt idx="9959">
                  <c:v>0.241020228084008</c:v>
                </c:pt>
                <c:pt idx="9960">
                  <c:v>0.244826789397907</c:v>
                </c:pt>
                <c:pt idx="9961">
                  <c:v>0.24559710116695299</c:v>
                </c:pt>
                <c:pt idx="9962">
                  <c:v>0.244788681582534</c:v>
                </c:pt>
                <c:pt idx="9963">
                  <c:v>0.24323890563981501</c:v>
                </c:pt>
                <c:pt idx="9964">
                  <c:v>0.24144759609308</c:v>
                </c:pt>
                <c:pt idx="9965">
                  <c:v>0.23995096621838599</c:v>
                </c:pt>
                <c:pt idx="9966">
                  <c:v>0.23839683959550301</c:v>
                </c:pt>
                <c:pt idx="9967">
                  <c:v>0.23535891161265801</c:v>
                </c:pt>
                <c:pt idx="9968">
                  <c:v>0.23029634994558701</c:v>
                </c:pt>
                <c:pt idx="9969">
                  <c:v>0.22435501147557901</c:v>
                </c:pt>
                <c:pt idx="9970">
                  <c:v>0.21736543930729499</c:v>
                </c:pt>
                <c:pt idx="9971">
                  <c:v>0.20791983932463701</c:v>
                </c:pt>
                <c:pt idx="9972">
                  <c:v>0.196176889214043</c:v>
                </c:pt>
                <c:pt idx="9973">
                  <c:v>0.18371484593290399</c:v>
                </c:pt>
                <c:pt idx="9974">
                  <c:v>0.17176696163702401</c:v>
                </c:pt>
                <c:pt idx="9975">
                  <c:v>0.16118638869525201</c:v>
                </c:pt>
                <c:pt idx="9976">
                  <c:v>0.152370333106008</c:v>
                </c:pt>
                <c:pt idx="9977">
                  <c:v>0.14478646546450999</c:v>
                </c:pt>
                <c:pt idx="9978">
                  <c:v>0.13815414889776001</c:v>
                </c:pt>
                <c:pt idx="9979">
                  <c:v>0.13280900974646001</c:v>
                </c:pt>
                <c:pt idx="9980">
                  <c:v>0.128539592766549</c:v>
                </c:pt>
                <c:pt idx="9981">
                  <c:v>0.125663678252913</c:v>
                </c:pt>
                <c:pt idx="9982">
                  <c:v>0.125029582390041</c:v>
                </c:pt>
                <c:pt idx="9983">
                  <c:v>0.125909632042248</c:v>
                </c:pt>
                <c:pt idx="9984">
                  <c:v>0.12692922681840901</c:v>
                </c:pt>
                <c:pt idx="9985">
                  <c:v>0.12835373734594599</c:v>
                </c:pt>
                <c:pt idx="9986">
                  <c:v>0.131935359159705</c:v>
                </c:pt>
                <c:pt idx="9987">
                  <c:v>0.138477300774379</c:v>
                </c:pt>
                <c:pt idx="9988">
                  <c:v>0.14734922945145701</c:v>
                </c:pt>
                <c:pt idx="9989">
                  <c:v>0.15745905274123601</c:v>
                </c:pt>
                <c:pt idx="9990">
                  <c:v>0.167532307520142</c:v>
                </c:pt>
                <c:pt idx="9991">
                  <c:v>0.178108098579806</c:v>
                </c:pt>
                <c:pt idx="9992">
                  <c:v>0.18983248746689901</c:v>
                </c:pt>
                <c:pt idx="9993">
                  <c:v>0.20208416582813299</c:v>
                </c:pt>
                <c:pt idx="9994">
                  <c:v>0.214386546594317</c:v>
                </c:pt>
                <c:pt idx="9995">
                  <c:v>0.22668784627025099</c:v>
                </c:pt>
                <c:pt idx="9996">
                  <c:v>0.238775495426511</c:v>
                </c:pt>
                <c:pt idx="9997">
                  <c:v>0.24913802628176401</c:v>
                </c:pt>
                <c:pt idx="9998">
                  <c:v>0.25736025300806098</c:v>
                </c:pt>
                <c:pt idx="9999">
                  <c:v>0.26320561217362898</c:v>
                </c:pt>
                <c:pt idx="10000">
                  <c:v>0.26572752530389998</c:v>
                </c:pt>
                <c:pt idx="10001">
                  <c:v>0.26492140489899002</c:v>
                </c:pt>
                <c:pt idx="10002">
                  <c:v>0.26148513679895102</c:v>
                </c:pt>
                <c:pt idx="10003">
                  <c:v>0.25602392246908801</c:v>
                </c:pt>
                <c:pt idx="10004">
                  <c:v>0.249074875026536</c:v>
                </c:pt>
                <c:pt idx="10005">
                  <c:v>0.24126336186896299</c:v>
                </c:pt>
                <c:pt idx="10006">
                  <c:v>0.23236294629226001</c:v>
                </c:pt>
                <c:pt idx="10007">
                  <c:v>0.22206756945412801</c:v>
                </c:pt>
                <c:pt idx="10008">
                  <c:v>0.210426394549169</c:v>
                </c:pt>
                <c:pt idx="10009">
                  <c:v>0.198207918332304</c:v>
                </c:pt>
                <c:pt idx="10010">
                  <c:v>0.18594629452827499</c:v>
                </c:pt>
                <c:pt idx="10011">
                  <c:v>0.17410144526938101</c:v>
                </c:pt>
                <c:pt idx="10012">
                  <c:v>0.16341297513560099</c:v>
                </c:pt>
                <c:pt idx="10013">
                  <c:v>0.15360089592398099</c:v>
                </c:pt>
                <c:pt idx="10014">
                  <c:v>0.14376583837547599</c:v>
                </c:pt>
                <c:pt idx="10015">
                  <c:v>0.13440688582147001</c:v>
                </c:pt>
                <c:pt idx="10016">
                  <c:v>0.12702423070838101</c:v>
                </c:pt>
                <c:pt idx="10017">
                  <c:v>0.122899201343957</c:v>
                </c:pt>
                <c:pt idx="10018">
                  <c:v>0.12217908237431099</c:v>
                </c:pt>
                <c:pt idx="10019">
                  <c:v>0.123687372117968</c:v>
                </c:pt>
                <c:pt idx="10020">
                  <c:v>0.126583766701341</c:v>
                </c:pt>
                <c:pt idx="10021">
                  <c:v>0.13025149400869299</c:v>
                </c:pt>
                <c:pt idx="10022">
                  <c:v>0.13515371914933999</c:v>
                </c:pt>
                <c:pt idx="10023">
                  <c:v>0.14163661992002999</c:v>
                </c:pt>
                <c:pt idx="10024">
                  <c:v>0.14886935710796401</c:v>
                </c:pt>
                <c:pt idx="10025">
                  <c:v>0.15506496893094801</c:v>
                </c:pt>
                <c:pt idx="10026">
                  <c:v>0.15969099826745101</c:v>
                </c:pt>
                <c:pt idx="10027">
                  <c:v>0.16269616114525001</c:v>
                </c:pt>
                <c:pt idx="10028">
                  <c:v>0.16294717932783701</c:v>
                </c:pt>
                <c:pt idx="10029">
                  <c:v>0.16083114335061399</c:v>
                </c:pt>
                <c:pt idx="10030">
                  <c:v>0.15672676123885401</c:v>
                </c:pt>
                <c:pt idx="10031">
                  <c:v>0.15020869547714599</c:v>
                </c:pt>
                <c:pt idx="10032">
                  <c:v>0.14012168081571499</c:v>
                </c:pt>
                <c:pt idx="10033">
                  <c:v>0.126234896007338</c:v>
                </c:pt>
                <c:pt idx="10034">
                  <c:v>0.110383399890797</c:v>
                </c:pt>
                <c:pt idx="10035">
                  <c:v>9.2965327121027397E-2</c:v>
                </c:pt>
                <c:pt idx="10036">
                  <c:v>7.2534336427393403E-2</c:v>
                </c:pt>
                <c:pt idx="10037">
                  <c:v>4.9751912238808697E-2</c:v>
                </c:pt>
                <c:pt idx="10038">
                  <c:v>2.5663836623524401E-2</c:v>
                </c:pt>
                <c:pt idx="10039">
                  <c:v>1.6008855667315901E-3</c:v>
                </c:pt>
                <c:pt idx="10040">
                  <c:v>-1.9815215729886201E-2</c:v>
                </c:pt>
                <c:pt idx="10041">
                  <c:v>-3.7175121504624098E-2</c:v>
                </c:pt>
                <c:pt idx="10042">
                  <c:v>-5.0414212836373699E-2</c:v>
                </c:pt>
                <c:pt idx="10043">
                  <c:v>-5.9104428558662499E-2</c:v>
                </c:pt>
                <c:pt idx="10044">
                  <c:v>-6.2245372504127199E-2</c:v>
                </c:pt>
                <c:pt idx="10045">
                  <c:v>-6.1207843247473699E-2</c:v>
                </c:pt>
                <c:pt idx="10046">
                  <c:v>-5.87383374624715E-2</c:v>
                </c:pt>
                <c:pt idx="10047">
                  <c:v>-5.5902355134733198E-2</c:v>
                </c:pt>
                <c:pt idx="10048">
                  <c:v>-5.1615183520222999E-2</c:v>
                </c:pt>
                <c:pt idx="10049">
                  <c:v>-4.4503202016294E-2</c:v>
                </c:pt>
                <c:pt idx="10050">
                  <c:v>-3.4515096614852102E-2</c:v>
                </c:pt>
                <c:pt idx="10051">
                  <c:v>-2.3719003415026502E-2</c:v>
                </c:pt>
                <c:pt idx="10052">
                  <c:v>-1.3845618798381599E-2</c:v>
                </c:pt>
                <c:pt idx="10053">
                  <c:v>-4.8429841107095299E-3</c:v>
                </c:pt>
                <c:pt idx="10054">
                  <c:v>2.90006561002465E-3</c:v>
                </c:pt>
                <c:pt idx="10055">
                  <c:v>8.8199779393733201E-3</c:v>
                </c:pt>
                <c:pt idx="10056">
                  <c:v>1.2089753092863E-2</c:v>
                </c:pt>
                <c:pt idx="10057">
                  <c:v>1.27142727252835E-2</c:v>
                </c:pt>
                <c:pt idx="10058">
                  <c:v>1.14905624366853E-2</c:v>
                </c:pt>
                <c:pt idx="10059">
                  <c:v>8.5337867763933695E-3</c:v>
                </c:pt>
                <c:pt idx="10060">
                  <c:v>3.9060700072175501E-3</c:v>
                </c:pt>
                <c:pt idx="10061">
                  <c:v>-2.3861432320893298E-3</c:v>
                </c:pt>
                <c:pt idx="10062">
                  <c:v>-9.6117370815443498E-3</c:v>
                </c:pt>
                <c:pt idx="10063">
                  <c:v>-1.7041180276889199E-2</c:v>
                </c:pt>
                <c:pt idx="10064">
                  <c:v>-2.44554346621031E-2</c:v>
                </c:pt>
                <c:pt idx="10065">
                  <c:v>-3.1068322463565501E-2</c:v>
                </c:pt>
                <c:pt idx="10066">
                  <c:v>-3.6676007104566602E-2</c:v>
                </c:pt>
                <c:pt idx="10067">
                  <c:v>-4.1371690750760103E-2</c:v>
                </c:pt>
                <c:pt idx="10068">
                  <c:v>-4.50192143725772E-2</c:v>
                </c:pt>
                <c:pt idx="10069">
                  <c:v>-4.7438902694235702E-2</c:v>
                </c:pt>
                <c:pt idx="10070">
                  <c:v>-4.8881048253621703E-2</c:v>
                </c:pt>
                <c:pt idx="10071">
                  <c:v>-4.9932654812568998E-2</c:v>
                </c:pt>
                <c:pt idx="10072">
                  <c:v>-5.1220798658650299E-2</c:v>
                </c:pt>
                <c:pt idx="10073">
                  <c:v>-5.4098394629749302E-2</c:v>
                </c:pt>
                <c:pt idx="10074">
                  <c:v>-5.86569770174604E-2</c:v>
                </c:pt>
                <c:pt idx="10075">
                  <c:v>-6.3296072693638905E-2</c:v>
                </c:pt>
                <c:pt idx="10076">
                  <c:v>-6.7309464979189201E-2</c:v>
                </c:pt>
                <c:pt idx="10077">
                  <c:v>-7.0605606108419899E-2</c:v>
                </c:pt>
                <c:pt idx="10078">
                  <c:v>-7.3922185782981598E-2</c:v>
                </c:pt>
                <c:pt idx="10079">
                  <c:v>-7.7907191424297598E-2</c:v>
                </c:pt>
                <c:pt idx="10080">
                  <c:v>-8.1188684132432701E-2</c:v>
                </c:pt>
                <c:pt idx="10081">
                  <c:v>-8.2791232006474605E-2</c:v>
                </c:pt>
                <c:pt idx="10082">
                  <c:v>-8.3509221705730094E-2</c:v>
                </c:pt>
                <c:pt idx="10083">
                  <c:v>-8.4444543816933296E-2</c:v>
                </c:pt>
                <c:pt idx="10084">
                  <c:v>-8.5358948593147299E-2</c:v>
                </c:pt>
                <c:pt idx="10085">
                  <c:v>-8.6487074336543193E-2</c:v>
                </c:pt>
                <c:pt idx="10086">
                  <c:v>-8.8122507353607799E-2</c:v>
                </c:pt>
                <c:pt idx="10087">
                  <c:v>-9.0054241416738498E-2</c:v>
                </c:pt>
                <c:pt idx="10088">
                  <c:v>-9.3271452824697301E-2</c:v>
                </c:pt>
                <c:pt idx="10089">
                  <c:v>-9.8644812079791297E-2</c:v>
                </c:pt>
                <c:pt idx="10090">
                  <c:v>-0.107405948046258</c:v>
                </c:pt>
                <c:pt idx="10091">
                  <c:v>-0.11893260783263</c:v>
                </c:pt>
                <c:pt idx="10092">
                  <c:v>-0.13066565568250099</c:v>
                </c:pt>
                <c:pt idx="10093">
                  <c:v>-0.14054496044518699</c:v>
                </c:pt>
                <c:pt idx="10094">
                  <c:v>-0.14762274229432901</c:v>
                </c:pt>
                <c:pt idx="10095">
                  <c:v>-0.152384436444748</c:v>
                </c:pt>
                <c:pt idx="10096">
                  <c:v>-0.15474479565921301</c:v>
                </c:pt>
                <c:pt idx="10097">
                  <c:v>-0.155264767622561</c:v>
                </c:pt>
                <c:pt idx="10098">
                  <c:v>-0.15534364132651801</c:v>
                </c:pt>
                <c:pt idx="10099">
                  <c:v>-0.15463971187463299</c:v>
                </c:pt>
                <c:pt idx="10100">
                  <c:v>-0.15207233369408399</c:v>
                </c:pt>
                <c:pt idx="10101">
                  <c:v>-0.147566252418771</c:v>
                </c:pt>
                <c:pt idx="10102">
                  <c:v>-0.142443452044481</c:v>
                </c:pt>
                <c:pt idx="10103">
                  <c:v>-0.137958681285903</c:v>
                </c:pt>
                <c:pt idx="10104">
                  <c:v>-0.135046530250609</c:v>
                </c:pt>
                <c:pt idx="10105">
                  <c:v>-0.134425764533596</c:v>
                </c:pt>
                <c:pt idx="10106">
                  <c:v>-0.135079888290149</c:v>
                </c:pt>
                <c:pt idx="10107">
                  <c:v>-0.13476074445970701</c:v>
                </c:pt>
                <c:pt idx="10108">
                  <c:v>-0.13266348624572799</c:v>
                </c:pt>
                <c:pt idx="10109">
                  <c:v>-0.128679721942283</c:v>
                </c:pt>
                <c:pt idx="10110">
                  <c:v>-0.12284995804339099</c:v>
                </c:pt>
                <c:pt idx="10111">
                  <c:v>-0.116661695657872</c:v>
                </c:pt>
                <c:pt idx="10112">
                  <c:v>-0.11079669294502199</c:v>
                </c:pt>
                <c:pt idx="10113">
                  <c:v>-0.10437532596579201</c:v>
                </c:pt>
                <c:pt idx="10114">
                  <c:v>-9.6919537062182301E-2</c:v>
                </c:pt>
                <c:pt idx="10115">
                  <c:v>-8.9272852614456805E-2</c:v>
                </c:pt>
                <c:pt idx="10116">
                  <c:v>-8.1698032550299504E-2</c:v>
                </c:pt>
                <c:pt idx="10117">
                  <c:v>-7.4503217442008302E-2</c:v>
                </c:pt>
                <c:pt idx="10118">
                  <c:v>-6.7972174021836501E-2</c:v>
                </c:pt>
                <c:pt idx="10119">
                  <c:v>-6.1420268359745497E-2</c:v>
                </c:pt>
                <c:pt idx="10120">
                  <c:v>-5.4120388355547701E-2</c:v>
                </c:pt>
                <c:pt idx="10121">
                  <c:v>-4.5349991013622602E-2</c:v>
                </c:pt>
                <c:pt idx="10122">
                  <c:v>-3.5342817917442398E-2</c:v>
                </c:pt>
                <c:pt idx="10123">
                  <c:v>-2.5238362607186302E-2</c:v>
                </c:pt>
                <c:pt idx="10124">
                  <c:v>-1.58311765779648E-2</c:v>
                </c:pt>
                <c:pt idx="10125">
                  <c:v>-6.7022562205122597E-3</c:v>
                </c:pt>
                <c:pt idx="10126">
                  <c:v>2.0628733462229698E-3</c:v>
                </c:pt>
                <c:pt idx="10127">
                  <c:v>9.9953687951332207E-3</c:v>
                </c:pt>
                <c:pt idx="10128">
                  <c:v>1.7452836851928499E-2</c:v>
                </c:pt>
                <c:pt idx="10129">
                  <c:v>2.4668202335392499E-2</c:v>
                </c:pt>
                <c:pt idx="10130">
                  <c:v>3.2087585835904903E-2</c:v>
                </c:pt>
                <c:pt idx="10131">
                  <c:v>3.9739067265023499E-2</c:v>
                </c:pt>
                <c:pt idx="10132">
                  <c:v>4.6959784214246E-2</c:v>
                </c:pt>
                <c:pt idx="10133">
                  <c:v>5.3119129807991897E-2</c:v>
                </c:pt>
                <c:pt idx="10134">
                  <c:v>5.7983099447585097E-2</c:v>
                </c:pt>
                <c:pt idx="10135">
                  <c:v>6.1550067342427198E-2</c:v>
                </c:pt>
                <c:pt idx="10136">
                  <c:v>6.3712610388216295E-2</c:v>
                </c:pt>
                <c:pt idx="10137">
                  <c:v>6.4822645214277497E-2</c:v>
                </c:pt>
                <c:pt idx="10138">
                  <c:v>6.4956897891722196E-2</c:v>
                </c:pt>
                <c:pt idx="10139">
                  <c:v>6.4067439335126E-2</c:v>
                </c:pt>
                <c:pt idx="10140">
                  <c:v>6.2374954333312402E-2</c:v>
                </c:pt>
                <c:pt idx="10141">
                  <c:v>5.9274709528155202E-2</c:v>
                </c:pt>
                <c:pt idx="10142">
                  <c:v>5.5111727622828698E-2</c:v>
                </c:pt>
                <c:pt idx="10143">
                  <c:v>5.0623611629539503E-2</c:v>
                </c:pt>
                <c:pt idx="10144">
                  <c:v>4.5872321886133403E-2</c:v>
                </c:pt>
                <c:pt idx="10145">
                  <c:v>4.14297642341169E-2</c:v>
                </c:pt>
                <c:pt idx="10146">
                  <c:v>3.7628021302623403E-2</c:v>
                </c:pt>
                <c:pt idx="10147">
                  <c:v>3.3916342841025897E-2</c:v>
                </c:pt>
                <c:pt idx="10148">
                  <c:v>3.01153310987539E-2</c:v>
                </c:pt>
                <c:pt idx="10149">
                  <c:v>2.69782691089136E-2</c:v>
                </c:pt>
                <c:pt idx="10150">
                  <c:v>2.3784012023760299E-2</c:v>
                </c:pt>
                <c:pt idx="10151">
                  <c:v>2.0768447239890402E-2</c:v>
                </c:pt>
                <c:pt idx="10152">
                  <c:v>1.9282974699702801E-2</c:v>
                </c:pt>
                <c:pt idx="10153">
                  <c:v>1.8926461599302401E-2</c:v>
                </c:pt>
                <c:pt idx="10154">
                  <c:v>1.96149835730384E-2</c:v>
                </c:pt>
                <c:pt idx="10155">
                  <c:v>2.1691436065356701E-2</c:v>
                </c:pt>
                <c:pt idx="10156">
                  <c:v>2.5340900851361901E-2</c:v>
                </c:pt>
                <c:pt idx="10157">
                  <c:v>3.0950757487831899E-2</c:v>
                </c:pt>
                <c:pt idx="10158">
                  <c:v>3.8586543448834602E-2</c:v>
                </c:pt>
                <c:pt idx="10159">
                  <c:v>4.8454556981816999E-2</c:v>
                </c:pt>
                <c:pt idx="10160">
                  <c:v>5.9645908343760302E-2</c:v>
                </c:pt>
                <c:pt idx="10161">
                  <c:v>7.0487215630634203E-2</c:v>
                </c:pt>
                <c:pt idx="10162">
                  <c:v>8.1040359601736695E-2</c:v>
                </c:pt>
                <c:pt idx="10163">
                  <c:v>9.0819045781136407E-2</c:v>
                </c:pt>
                <c:pt idx="10164">
                  <c:v>9.8500338819839897E-2</c:v>
                </c:pt>
                <c:pt idx="10165">
                  <c:v>0.10375598179859501</c:v>
                </c:pt>
                <c:pt idx="10166">
                  <c:v>0.10751287600786499</c:v>
                </c:pt>
                <c:pt idx="10167">
                  <c:v>0.10989383048750399</c:v>
                </c:pt>
                <c:pt idx="10168">
                  <c:v>0.11108337554596399</c:v>
                </c:pt>
                <c:pt idx="10169">
                  <c:v>0.11177227493408699</c:v>
                </c:pt>
                <c:pt idx="10170">
                  <c:v>0.111441004775767</c:v>
                </c:pt>
                <c:pt idx="10171">
                  <c:v>0.10970555879837</c:v>
                </c:pt>
                <c:pt idx="10172">
                  <c:v>0.106242502951089</c:v>
                </c:pt>
                <c:pt idx="10173">
                  <c:v>0.10097885863324101</c:v>
                </c:pt>
                <c:pt idx="10174">
                  <c:v>9.4371570515964801E-2</c:v>
                </c:pt>
                <c:pt idx="10175">
                  <c:v>8.5569015026493597E-2</c:v>
                </c:pt>
                <c:pt idx="10176">
                  <c:v>7.39333548643335E-2</c:v>
                </c:pt>
                <c:pt idx="10177">
                  <c:v>6.0196918176569102E-2</c:v>
                </c:pt>
                <c:pt idx="10178">
                  <c:v>4.5938398688490902E-2</c:v>
                </c:pt>
                <c:pt idx="10179">
                  <c:v>3.24148780349773E-2</c:v>
                </c:pt>
                <c:pt idx="10180">
                  <c:v>1.9311243306009401E-2</c:v>
                </c:pt>
                <c:pt idx="10181">
                  <c:v>7.5792399457773997E-3</c:v>
                </c:pt>
                <c:pt idx="10182">
                  <c:v>-2.3269996243000502E-3</c:v>
                </c:pt>
                <c:pt idx="10183">
                  <c:v>-1.1597914574750999E-2</c:v>
                </c:pt>
                <c:pt idx="10184">
                  <c:v>-2.02711766856878E-2</c:v>
                </c:pt>
                <c:pt idx="10185">
                  <c:v>-2.70775621380678E-2</c:v>
                </c:pt>
                <c:pt idx="10186">
                  <c:v>-3.03060264045182E-2</c:v>
                </c:pt>
                <c:pt idx="10187">
                  <c:v>-2.9528386137598599E-2</c:v>
                </c:pt>
                <c:pt idx="10188">
                  <c:v>-2.64144153417919E-2</c:v>
                </c:pt>
                <c:pt idx="10189">
                  <c:v>-2.29422474494827E-2</c:v>
                </c:pt>
                <c:pt idx="10190">
                  <c:v>-2.0638803891041099E-2</c:v>
                </c:pt>
                <c:pt idx="10191">
                  <c:v>-1.8482193907795399E-2</c:v>
                </c:pt>
                <c:pt idx="10192">
                  <c:v>-1.4629697200540999E-2</c:v>
                </c:pt>
                <c:pt idx="10193">
                  <c:v>-9.5382436954995608E-3</c:v>
                </c:pt>
                <c:pt idx="10194">
                  <c:v>-4.7305295950071597E-3</c:v>
                </c:pt>
                <c:pt idx="10195">
                  <c:v>-1.76991746026316E-3</c:v>
                </c:pt>
                <c:pt idx="10196">
                  <c:v>-4.2230412666890098E-4</c:v>
                </c:pt>
                <c:pt idx="10197" formatCode="0.00E+00">
                  <c:v>-7.9498158309359603E-5</c:v>
                </c:pt>
                <c:pt idx="10198">
                  <c:v>-1.0346642542952401E-3</c:v>
                </c:pt>
                <c:pt idx="10199">
                  <c:v>-3.0671281486934201E-3</c:v>
                </c:pt>
                <c:pt idx="10200">
                  <c:v>-5.4995237917729702E-3</c:v>
                </c:pt>
                <c:pt idx="10201">
                  <c:v>-7.7640171117192196E-3</c:v>
                </c:pt>
                <c:pt idx="10202">
                  <c:v>-9.4165412057060603E-3</c:v>
                </c:pt>
                <c:pt idx="10203">
                  <c:v>-1.1111867779252001E-2</c:v>
                </c:pt>
                <c:pt idx="10204">
                  <c:v>-1.2432210946547799E-2</c:v>
                </c:pt>
                <c:pt idx="10205">
                  <c:v>-1.27052804701955E-2</c:v>
                </c:pt>
                <c:pt idx="10206">
                  <c:v>-1.2822968580180999E-2</c:v>
                </c:pt>
                <c:pt idx="10207">
                  <c:v>-1.2771093993939E-2</c:v>
                </c:pt>
                <c:pt idx="10208">
                  <c:v>-1.30120489243235E-2</c:v>
                </c:pt>
                <c:pt idx="10209">
                  <c:v>-1.4331432750582299E-2</c:v>
                </c:pt>
                <c:pt idx="10210">
                  <c:v>-1.6463351353501601E-2</c:v>
                </c:pt>
                <c:pt idx="10211">
                  <c:v>-1.8464717319388299E-2</c:v>
                </c:pt>
                <c:pt idx="10212">
                  <c:v>-1.9360948386886401E-2</c:v>
                </c:pt>
                <c:pt idx="10213">
                  <c:v>-1.91969504025283E-2</c:v>
                </c:pt>
                <c:pt idx="10214">
                  <c:v>-1.8529989169116998E-2</c:v>
                </c:pt>
                <c:pt idx="10215">
                  <c:v>-1.7777997207620001E-2</c:v>
                </c:pt>
                <c:pt idx="10216">
                  <c:v>-1.7973860526462299E-2</c:v>
                </c:pt>
                <c:pt idx="10217">
                  <c:v>-1.9638842971156301E-2</c:v>
                </c:pt>
                <c:pt idx="10218">
                  <c:v>-2.2123546394428699E-2</c:v>
                </c:pt>
                <c:pt idx="10219">
                  <c:v>-2.49397619107622E-2</c:v>
                </c:pt>
                <c:pt idx="10220">
                  <c:v>-2.7653021650114001E-2</c:v>
                </c:pt>
                <c:pt idx="10221">
                  <c:v>-2.9989998862958001E-2</c:v>
                </c:pt>
                <c:pt idx="10222">
                  <c:v>-3.2276865671407202E-2</c:v>
                </c:pt>
                <c:pt idx="10223">
                  <c:v>-3.4982850755104697E-2</c:v>
                </c:pt>
                <c:pt idx="10224">
                  <c:v>-3.89565789903547E-2</c:v>
                </c:pt>
                <c:pt idx="10225">
                  <c:v>-4.4702951002431199E-2</c:v>
                </c:pt>
                <c:pt idx="10226">
                  <c:v>-5.1465740523023003E-2</c:v>
                </c:pt>
                <c:pt idx="10227">
                  <c:v>-5.88698155901312E-2</c:v>
                </c:pt>
                <c:pt idx="10228">
                  <c:v>-6.6741766543498796E-2</c:v>
                </c:pt>
                <c:pt idx="10229">
                  <c:v>-7.4607232995546294E-2</c:v>
                </c:pt>
                <c:pt idx="10230">
                  <c:v>-8.2087983661449496E-2</c:v>
                </c:pt>
                <c:pt idx="10231">
                  <c:v>-8.9316602665303696E-2</c:v>
                </c:pt>
                <c:pt idx="10232">
                  <c:v>-9.7222718028004904E-2</c:v>
                </c:pt>
                <c:pt idx="10233">
                  <c:v>-0.10495626156424</c:v>
                </c:pt>
                <c:pt idx="10234">
                  <c:v>-0.111330824581795</c:v>
                </c:pt>
                <c:pt idx="10235">
                  <c:v>-0.116517702158719</c:v>
                </c:pt>
                <c:pt idx="10236">
                  <c:v>-0.12110891730998199</c:v>
                </c:pt>
                <c:pt idx="10237">
                  <c:v>-0.12486078908711699</c:v>
                </c:pt>
                <c:pt idx="10238">
                  <c:v>-0.12684493567518501</c:v>
                </c:pt>
                <c:pt idx="10239">
                  <c:v>-0.12701672349097601</c:v>
                </c:pt>
                <c:pt idx="10240">
                  <c:v>-0.125707858806377</c:v>
                </c:pt>
                <c:pt idx="10241">
                  <c:v>-0.122883000281337</c:v>
                </c:pt>
                <c:pt idx="10242">
                  <c:v>-0.11841482538119399</c:v>
                </c:pt>
                <c:pt idx="10243">
                  <c:v>-0.11338519717989801</c:v>
                </c:pt>
                <c:pt idx="10244">
                  <c:v>-0.108574601473236</c:v>
                </c:pt>
                <c:pt idx="10245">
                  <c:v>-0.103070497737327</c:v>
                </c:pt>
                <c:pt idx="10246">
                  <c:v>-9.6651465877350504E-2</c:v>
                </c:pt>
                <c:pt idx="10247">
                  <c:v>-9.0577862381514801E-2</c:v>
                </c:pt>
                <c:pt idx="10248">
                  <c:v>-8.4718702581388305E-2</c:v>
                </c:pt>
                <c:pt idx="10249">
                  <c:v>-7.7847241677492698E-2</c:v>
                </c:pt>
                <c:pt idx="10250">
                  <c:v>-7.06948381002733E-2</c:v>
                </c:pt>
                <c:pt idx="10251">
                  <c:v>-6.4517565984869393E-2</c:v>
                </c:pt>
                <c:pt idx="10252">
                  <c:v>-5.9082523142630801E-2</c:v>
                </c:pt>
                <c:pt idx="10253">
                  <c:v>-5.4165280068987798E-2</c:v>
                </c:pt>
                <c:pt idx="10254">
                  <c:v>-4.9582802505580101E-2</c:v>
                </c:pt>
                <c:pt idx="10255">
                  <c:v>-4.6112569276825603E-2</c:v>
                </c:pt>
                <c:pt idx="10256">
                  <c:v>-4.3979850860350299E-2</c:v>
                </c:pt>
                <c:pt idx="10257">
                  <c:v>-4.2101070714588899E-2</c:v>
                </c:pt>
                <c:pt idx="10258">
                  <c:v>-3.9937578502599998E-2</c:v>
                </c:pt>
                <c:pt idx="10259">
                  <c:v>-3.6772766592875601E-2</c:v>
                </c:pt>
                <c:pt idx="10260">
                  <c:v>-3.2018622325264999E-2</c:v>
                </c:pt>
                <c:pt idx="10261">
                  <c:v>-2.6451744585175699E-2</c:v>
                </c:pt>
                <c:pt idx="10262">
                  <c:v>-2.1299150117533399E-2</c:v>
                </c:pt>
                <c:pt idx="10263">
                  <c:v>-1.74200138177431E-2</c:v>
                </c:pt>
                <c:pt idx="10264">
                  <c:v>-1.52084501778793E-2</c:v>
                </c:pt>
                <c:pt idx="10265">
                  <c:v>-1.41162820184848E-2</c:v>
                </c:pt>
                <c:pt idx="10266">
                  <c:v>-1.36178959170085E-2</c:v>
                </c:pt>
                <c:pt idx="10267">
                  <c:v>-1.31196580694866E-2</c:v>
                </c:pt>
                <c:pt idx="10268">
                  <c:v>-1.2857055401005299E-2</c:v>
                </c:pt>
                <c:pt idx="10269">
                  <c:v>-1.3869042166778801E-2</c:v>
                </c:pt>
                <c:pt idx="10270">
                  <c:v>-1.5195520011907999E-2</c:v>
                </c:pt>
                <c:pt idx="10271">
                  <c:v>-1.5105544193258401E-2</c:v>
                </c:pt>
                <c:pt idx="10272">
                  <c:v>-1.43414242478589E-2</c:v>
                </c:pt>
                <c:pt idx="10273">
                  <c:v>-1.47929358911667E-2</c:v>
                </c:pt>
                <c:pt idx="10274">
                  <c:v>-1.7365294103818801E-2</c:v>
                </c:pt>
                <c:pt idx="10275">
                  <c:v>-2.1482943597750302E-2</c:v>
                </c:pt>
                <c:pt idx="10276">
                  <c:v>-2.5316443217296199E-2</c:v>
                </c:pt>
                <c:pt idx="10277">
                  <c:v>-2.8200245553311899E-2</c:v>
                </c:pt>
                <c:pt idx="10278">
                  <c:v>-3.0562254437458199E-2</c:v>
                </c:pt>
                <c:pt idx="10279">
                  <c:v>-3.25757100899371E-2</c:v>
                </c:pt>
                <c:pt idx="10280">
                  <c:v>-3.3654457362949003E-2</c:v>
                </c:pt>
                <c:pt idx="10281">
                  <c:v>-3.3617152559061302E-2</c:v>
                </c:pt>
                <c:pt idx="10282">
                  <c:v>-3.22193897550948E-2</c:v>
                </c:pt>
                <c:pt idx="10283">
                  <c:v>-2.8500203806916001E-2</c:v>
                </c:pt>
                <c:pt idx="10284">
                  <c:v>-2.1759425466237301E-2</c:v>
                </c:pt>
                <c:pt idx="10285">
                  <c:v>-1.10918676201513E-2</c:v>
                </c:pt>
                <c:pt idx="10286">
                  <c:v>2.3514881381123498E-3</c:v>
                </c:pt>
                <c:pt idx="10287">
                  <c:v>1.63759339032232E-2</c:v>
                </c:pt>
                <c:pt idx="10288">
                  <c:v>3.0446639532515699E-2</c:v>
                </c:pt>
                <c:pt idx="10289">
                  <c:v>4.3675482799534801E-2</c:v>
                </c:pt>
                <c:pt idx="10290">
                  <c:v>5.5445529446547299E-2</c:v>
                </c:pt>
                <c:pt idx="10291">
                  <c:v>6.6505568252941294E-2</c:v>
                </c:pt>
                <c:pt idx="10292">
                  <c:v>7.7568719936457406E-2</c:v>
                </c:pt>
                <c:pt idx="10293">
                  <c:v>8.8311556408350603E-2</c:v>
                </c:pt>
                <c:pt idx="10294">
                  <c:v>9.7663313978227306E-2</c:v>
                </c:pt>
                <c:pt idx="10295">
                  <c:v>0.10540969013288599</c:v>
                </c:pt>
                <c:pt idx="10296">
                  <c:v>0.112401187906655</c:v>
                </c:pt>
                <c:pt idx="10297">
                  <c:v>0.11954540567491199</c:v>
                </c:pt>
                <c:pt idx="10298">
                  <c:v>0.126926556612663</c:v>
                </c:pt>
                <c:pt idx="10299">
                  <c:v>0.134073816325224</c:v>
                </c:pt>
                <c:pt idx="10300">
                  <c:v>0.140188020635715</c:v>
                </c:pt>
                <c:pt idx="10301">
                  <c:v>0.14417572689291799</c:v>
                </c:pt>
                <c:pt idx="10302">
                  <c:v>0.14517999794398201</c:v>
                </c:pt>
                <c:pt idx="10303">
                  <c:v>0.142923658065577</c:v>
                </c:pt>
                <c:pt idx="10304">
                  <c:v>0.13782904145396099</c:v>
                </c:pt>
                <c:pt idx="10305">
                  <c:v>0.13157982175050101</c:v>
                </c:pt>
                <c:pt idx="10306">
                  <c:v>0.12625940076121001</c:v>
                </c:pt>
                <c:pt idx="10307">
                  <c:v>0.122740071938911</c:v>
                </c:pt>
                <c:pt idx="10308">
                  <c:v>0.120705464246965</c:v>
                </c:pt>
                <c:pt idx="10309">
                  <c:v>0.119892332987749</c:v>
                </c:pt>
                <c:pt idx="10310">
                  <c:v>0.120216360642749</c:v>
                </c:pt>
                <c:pt idx="10311">
                  <c:v>0.121051082784589</c:v>
                </c:pt>
                <c:pt idx="10312">
                  <c:v>0.12154312665306</c:v>
                </c:pt>
                <c:pt idx="10313">
                  <c:v>0.12054735429154</c:v>
                </c:pt>
                <c:pt idx="10314">
                  <c:v>0.116876080813049</c:v>
                </c:pt>
                <c:pt idx="10315">
                  <c:v>0.110764924737387</c:v>
                </c:pt>
                <c:pt idx="10316">
                  <c:v>0.10235635108297</c:v>
                </c:pt>
                <c:pt idx="10317">
                  <c:v>9.2344476405032502E-2</c:v>
                </c:pt>
                <c:pt idx="10318">
                  <c:v>8.2588923195876601E-2</c:v>
                </c:pt>
                <c:pt idx="10319">
                  <c:v>7.3501709741510393E-2</c:v>
                </c:pt>
                <c:pt idx="10320">
                  <c:v>6.4795995901797104E-2</c:v>
                </c:pt>
                <c:pt idx="10321">
                  <c:v>5.7107701961170002E-2</c:v>
                </c:pt>
                <c:pt idx="10322">
                  <c:v>5.1598392392604699E-2</c:v>
                </c:pt>
                <c:pt idx="10323">
                  <c:v>4.8901299409619001E-2</c:v>
                </c:pt>
                <c:pt idx="10324">
                  <c:v>4.9722703323151297E-2</c:v>
                </c:pt>
                <c:pt idx="10325">
                  <c:v>5.3860356039915798E-2</c:v>
                </c:pt>
                <c:pt idx="10326">
                  <c:v>6.0253462212803997E-2</c:v>
                </c:pt>
                <c:pt idx="10327">
                  <c:v>6.8029429627933499E-2</c:v>
                </c:pt>
                <c:pt idx="10328">
                  <c:v>7.6281456640471104E-2</c:v>
                </c:pt>
                <c:pt idx="10329">
                  <c:v>8.4961006266467604E-2</c:v>
                </c:pt>
                <c:pt idx="10330">
                  <c:v>9.4138636268877696E-2</c:v>
                </c:pt>
                <c:pt idx="10331">
                  <c:v>0.10422778653516</c:v>
                </c:pt>
                <c:pt idx="10332">
                  <c:v>0.11511365620079</c:v>
                </c:pt>
                <c:pt idx="10333">
                  <c:v>0.12543806855305401</c:v>
                </c:pt>
                <c:pt idx="10334">
                  <c:v>0.13419830361277599</c:v>
                </c:pt>
                <c:pt idx="10335">
                  <c:v>0.14004916719424901</c:v>
                </c:pt>
                <c:pt idx="10336">
                  <c:v>0.14278843362354901</c:v>
                </c:pt>
                <c:pt idx="10337">
                  <c:v>0.14330927770493199</c:v>
                </c:pt>
                <c:pt idx="10338">
                  <c:v>0.141370146873811</c:v>
                </c:pt>
                <c:pt idx="10339">
                  <c:v>0.13670053952939901</c:v>
                </c:pt>
                <c:pt idx="10340">
                  <c:v>0.12921023675156501</c:v>
                </c:pt>
                <c:pt idx="10341">
                  <c:v>0.118417001201538</c:v>
                </c:pt>
                <c:pt idx="10342">
                  <c:v>0.105253664446881</c:v>
                </c:pt>
                <c:pt idx="10343">
                  <c:v>9.1672656297497795E-2</c:v>
                </c:pt>
                <c:pt idx="10344">
                  <c:v>7.8526793333262096E-2</c:v>
                </c:pt>
                <c:pt idx="10345">
                  <c:v>6.6685675398682698E-2</c:v>
                </c:pt>
                <c:pt idx="10346">
                  <c:v>5.7752326346038101E-2</c:v>
                </c:pt>
                <c:pt idx="10347">
                  <c:v>5.3270849759394903E-2</c:v>
                </c:pt>
                <c:pt idx="10348">
                  <c:v>5.30434872313683E-2</c:v>
                </c:pt>
                <c:pt idx="10349">
                  <c:v>5.5868380068775397E-2</c:v>
                </c:pt>
                <c:pt idx="10350">
                  <c:v>6.0440314011062798E-2</c:v>
                </c:pt>
                <c:pt idx="10351">
                  <c:v>6.5677108805679799E-2</c:v>
                </c:pt>
                <c:pt idx="10352">
                  <c:v>7.2116860152179205E-2</c:v>
                </c:pt>
                <c:pt idx="10353">
                  <c:v>8.0921134756701096E-2</c:v>
                </c:pt>
                <c:pt idx="10354">
                  <c:v>9.2162484027281805E-2</c:v>
                </c:pt>
                <c:pt idx="10355">
                  <c:v>0.105885351981856</c:v>
                </c:pt>
                <c:pt idx="10356">
                  <c:v>0.121580380985725</c:v>
                </c:pt>
                <c:pt idx="10357">
                  <c:v>0.137349493542225</c:v>
                </c:pt>
                <c:pt idx="10358">
                  <c:v>0.153067094647962</c:v>
                </c:pt>
                <c:pt idx="10359">
                  <c:v>0.16888937149684499</c:v>
                </c:pt>
                <c:pt idx="10360">
                  <c:v>0.18297862170718601</c:v>
                </c:pt>
                <c:pt idx="10361">
                  <c:v>0.194680483995186</c:v>
                </c:pt>
                <c:pt idx="10362">
                  <c:v>0.20471658023610101</c:v>
                </c:pt>
                <c:pt idx="10363">
                  <c:v>0.21395878568920801</c:v>
                </c:pt>
                <c:pt idx="10364">
                  <c:v>0.22241706197948999</c:v>
                </c:pt>
                <c:pt idx="10365">
                  <c:v>0.229458501462312</c:v>
                </c:pt>
                <c:pt idx="10366">
                  <c:v>0.234859450300519</c:v>
                </c:pt>
                <c:pt idx="10367">
                  <c:v>0.23799643760976899</c:v>
                </c:pt>
                <c:pt idx="10368">
                  <c:v>0.23780792694337999</c:v>
                </c:pt>
                <c:pt idx="10369">
                  <c:v>0.232627017232688</c:v>
                </c:pt>
                <c:pt idx="10370">
                  <c:v>0.22193762431009101</c:v>
                </c:pt>
                <c:pt idx="10371">
                  <c:v>0.206726974382579</c:v>
                </c:pt>
                <c:pt idx="10372">
                  <c:v>0.19012634001207299</c:v>
                </c:pt>
                <c:pt idx="10373">
                  <c:v>0.17484050358783201</c:v>
                </c:pt>
                <c:pt idx="10374">
                  <c:v>0.160329920837462</c:v>
                </c:pt>
                <c:pt idx="10375">
                  <c:v>0.145587879042955</c:v>
                </c:pt>
                <c:pt idx="10376">
                  <c:v>0.130575012469481</c:v>
                </c:pt>
                <c:pt idx="10377">
                  <c:v>0.1164431840373</c:v>
                </c:pt>
                <c:pt idx="10378">
                  <c:v>0.103741075558183</c:v>
                </c:pt>
                <c:pt idx="10379">
                  <c:v>9.2428837446940901E-2</c:v>
                </c:pt>
                <c:pt idx="10380">
                  <c:v>8.3677958834795604E-2</c:v>
                </c:pt>
                <c:pt idx="10381">
                  <c:v>7.8038194131490504E-2</c:v>
                </c:pt>
                <c:pt idx="10382">
                  <c:v>7.4647477601565204E-2</c:v>
                </c:pt>
                <c:pt idx="10383">
                  <c:v>7.3116943034325504E-2</c:v>
                </c:pt>
                <c:pt idx="10384">
                  <c:v>7.4691096347566904E-2</c:v>
                </c:pt>
                <c:pt idx="10385">
                  <c:v>7.9912680512354603E-2</c:v>
                </c:pt>
                <c:pt idx="10386">
                  <c:v>8.7692170191489102E-2</c:v>
                </c:pt>
                <c:pt idx="10387">
                  <c:v>9.6963031008185693E-2</c:v>
                </c:pt>
                <c:pt idx="10388">
                  <c:v>0.10673127467509</c:v>
                </c:pt>
                <c:pt idx="10389">
                  <c:v>0.11674432864673701</c:v>
                </c:pt>
                <c:pt idx="10390">
                  <c:v>0.126711355707914</c:v>
                </c:pt>
                <c:pt idx="10391">
                  <c:v>0.136131412674944</c:v>
                </c:pt>
                <c:pt idx="10392">
                  <c:v>0.145058936949196</c:v>
                </c:pt>
                <c:pt idx="10393">
                  <c:v>0.15381011237593201</c:v>
                </c:pt>
                <c:pt idx="10394">
                  <c:v>0.16168768904396499</c:v>
                </c:pt>
                <c:pt idx="10395">
                  <c:v>0.16717116466444301</c:v>
                </c:pt>
                <c:pt idx="10396">
                  <c:v>0.17012627764678301</c:v>
                </c:pt>
                <c:pt idx="10397">
                  <c:v>0.171420373744332</c:v>
                </c:pt>
                <c:pt idx="10398">
                  <c:v>0.17164512654030001</c:v>
                </c:pt>
                <c:pt idx="10399">
                  <c:v>0.17066359246030299</c:v>
                </c:pt>
                <c:pt idx="10400">
                  <c:v>0.16791330933905299</c:v>
                </c:pt>
                <c:pt idx="10401">
                  <c:v>0.16283598465426299</c:v>
                </c:pt>
                <c:pt idx="10402">
                  <c:v>0.155320226500375</c:v>
                </c:pt>
                <c:pt idx="10403">
                  <c:v>0.14628273262997901</c:v>
                </c:pt>
                <c:pt idx="10404">
                  <c:v>0.13603801488549999</c:v>
                </c:pt>
                <c:pt idx="10405">
                  <c:v>0.12475326501922999</c:v>
                </c:pt>
                <c:pt idx="10406">
                  <c:v>0.11319190123384899</c:v>
                </c:pt>
                <c:pt idx="10407">
                  <c:v>0.10168060140544601</c:v>
                </c:pt>
                <c:pt idx="10408">
                  <c:v>9.0624811237059094E-2</c:v>
                </c:pt>
                <c:pt idx="10409">
                  <c:v>8.0022905584546E-2</c:v>
                </c:pt>
                <c:pt idx="10410">
                  <c:v>6.9628424525152305E-2</c:v>
                </c:pt>
                <c:pt idx="10411">
                  <c:v>5.8429105101206698E-2</c:v>
                </c:pt>
                <c:pt idx="10412">
                  <c:v>4.65610534940476E-2</c:v>
                </c:pt>
                <c:pt idx="10413">
                  <c:v>3.5738855699102498E-2</c:v>
                </c:pt>
                <c:pt idx="10414">
                  <c:v>2.61987728938986E-2</c:v>
                </c:pt>
                <c:pt idx="10415">
                  <c:v>1.7373464743842701E-2</c:v>
                </c:pt>
                <c:pt idx="10416">
                  <c:v>9.7810162813713793E-3</c:v>
                </c:pt>
                <c:pt idx="10417">
                  <c:v>5.2243663908528E-3</c:v>
                </c:pt>
                <c:pt idx="10418">
                  <c:v>4.7415419036376397E-3</c:v>
                </c:pt>
                <c:pt idx="10419">
                  <c:v>8.0134924974823302E-3</c:v>
                </c:pt>
                <c:pt idx="10420">
                  <c:v>1.31814163596239E-2</c:v>
                </c:pt>
                <c:pt idx="10421">
                  <c:v>1.8166322089969201E-2</c:v>
                </c:pt>
                <c:pt idx="10422">
                  <c:v>2.2977013215467499E-2</c:v>
                </c:pt>
                <c:pt idx="10423">
                  <c:v>2.87564816409615E-2</c:v>
                </c:pt>
                <c:pt idx="10424">
                  <c:v>3.5939898192891201E-2</c:v>
                </c:pt>
                <c:pt idx="10425">
                  <c:v>4.4211434970086699E-2</c:v>
                </c:pt>
                <c:pt idx="10426">
                  <c:v>5.27798316613129E-2</c:v>
                </c:pt>
                <c:pt idx="10427">
                  <c:v>6.1116814608665103E-2</c:v>
                </c:pt>
                <c:pt idx="10428">
                  <c:v>6.8981791428589095E-2</c:v>
                </c:pt>
                <c:pt idx="10429">
                  <c:v>7.6098982637621604E-2</c:v>
                </c:pt>
                <c:pt idx="10430">
                  <c:v>8.1781956257570093E-2</c:v>
                </c:pt>
                <c:pt idx="10431">
                  <c:v>8.5207366025783701E-2</c:v>
                </c:pt>
                <c:pt idx="10432">
                  <c:v>8.7203609984998001E-2</c:v>
                </c:pt>
                <c:pt idx="10433">
                  <c:v>8.9445076177394001E-2</c:v>
                </c:pt>
                <c:pt idx="10434">
                  <c:v>9.2370229891134206E-2</c:v>
                </c:pt>
                <c:pt idx="10435">
                  <c:v>9.4947872744689396E-2</c:v>
                </c:pt>
                <c:pt idx="10436">
                  <c:v>9.64970278072564E-2</c:v>
                </c:pt>
                <c:pt idx="10437">
                  <c:v>9.7489482771809105E-2</c:v>
                </c:pt>
                <c:pt idx="10438">
                  <c:v>9.8196119214423699E-2</c:v>
                </c:pt>
                <c:pt idx="10439">
                  <c:v>9.7708981608462003E-2</c:v>
                </c:pt>
                <c:pt idx="10440">
                  <c:v>9.5006526041804096E-2</c:v>
                </c:pt>
                <c:pt idx="10441">
                  <c:v>8.9819859966993196E-2</c:v>
                </c:pt>
                <c:pt idx="10442">
                  <c:v>8.1847548540548598E-2</c:v>
                </c:pt>
                <c:pt idx="10443">
                  <c:v>7.0898417829926397E-2</c:v>
                </c:pt>
                <c:pt idx="10444">
                  <c:v>5.7495167883487297E-2</c:v>
                </c:pt>
                <c:pt idx="10445">
                  <c:v>4.1902122622129397E-2</c:v>
                </c:pt>
                <c:pt idx="10446">
                  <c:v>2.4126037534721999E-2</c:v>
                </c:pt>
                <c:pt idx="10447">
                  <c:v>5.2706812814990499E-3</c:v>
                </c:pt>
                <c:pt idx="10448">
                  <c:v>-1.3587896664132701E-2</c:v>
                </c:pt>
                <c:pt idx="10449">
                  <c:v>-3.2265276332256003E-2</c:v>
                </c:pt>
                <c:pt idx="10450">
                  <c:v>-4.9243218220684899E-2</c:v>
                </c:pt>
                <c:pt idx="10451">
                  <c:v>-6.2579356510600107E-2</c:v>
                </c:pt>
                <c:pt idx="10452">
                  <c:v>-7.2470000460065395E-2</c:v>
                </c:pt>
                <c:pt idx="10453">
                  <c:v>-7.9745960529996301E-2</c:v>
                </c:pt>
                <c:pt idx="10454">
                  <c:v>-8.5184321608025998E-2</c:v>
                </c:pt>
                <c:pt idx="10455">
                  <c:v>-9.0276414610217195E-2</c:v>
                </c:pt>
                <c:pt idx="10456">
                  <c:v>-9.5591719556198898E-2</c:v>
                </c:pt>
                <c:pt idx="10457">
                  <c:v>-0.10028953986138101</c:v>
                </c:pt>
                <c:pt idx="10458">
                  <c:v>-0.10403007124137099</c:v>
                </c:pt>
                <c:pt idx="10459">
                  <c:v>-0.10678088317494</c:v>
                </c:pt>
                <c:pt idx="10460">
                  <c:v>-0.10847601879035799</c:v>
                </c:pt>
                <c:pt idx="10461">
                  <c:v>-0.108984612135187</c:v>
                </c:pt>
                <c:pt idx="10462">
                  <c:v>-0.108067546793869</c:v>
                </c:pt>
                <c:pt idx="10463">
                  <c:v>-0.105863162375641</c:v>
                </c:pt>
                <c:pt idx="10464">
                  <c:v>-0.10317580353542299</c:v>
                </c:pt>
                <c:pt idx="10465">
                  <c:v>-0.100395972047647</c:v>
                </c:pt>
                <c:pt idx="10466">
                  <c:v>-9.7728949054292302E-2</c:v>
                </c:pt>
                <c:pt idx="10467">
                  <c:v>-9.5550600951970099E-2</c:v>
                </c:pt>
                <c:pt idx="10468">
                  <c:v>-9.4131154848066306E-2</c:v>
                </c:pt>
                <c:pt idx="10469">
                  <c:v>-9.3374582192036704E-2</c:v>
                </c:pt>
                <c:pt idx="10470">
                  <c:v>-9.3794489629033903E-2</c:v>
                </c:pt>
                <c:pt idx="10471">
                  <c:v>-9.6093084829797101E-2</c:v>
                </c:pt>
                <c:pt idx="10472">
                  <c:v>-9.9390711844696306E-2</c:v>
                </c:pt>
                <c:pt idx="10473">
                  <c:v>-0.103833242110872</c:v>
                </c:pt>
                <c:pt idx="10474">
                  <c:v>-0.109290460973496</c:v>
                </c:pt>
                <c:pt idx="10475">
                  <c:v>-0.11483344865667</c:v>
                </c:pt>
                <c:pt idx="10476">
                  <c:v>-0.119961506581205</c:v>
                </c:pt>
                <c:pt idx="10477">
                  <c:v>-0.12467938927715801</c:v>
                </c:pt>
                <c:pt idx="10478">
                  <c:v>-0.12957860963388401</c:v>
                </c:pt>
                <c:pt idx="10479">
                  <c:v>-0.13558631995991999</c:v>
                </c:pt>
                <c:pt idx="10480">
                  <c:v>-0.14320924060262399</c:v>
                </c:pt>
                <c:pt idx="10481">
                  <c:v>-0.15186945317411299</c:v>
                </c:pt>
                <c:pt idx="10482">
                  <c:v>-0.161426663551129</c:v>
                </c:pt>
                <c:pt idx="10483">
                  <c:v>-0.17142791942851099</c:v>
                </c:pt>
                <c:pt idx="10484">
                  <c:v>-0.18034178536779299</c:v>
                </c:pt>
                <c:pt idx="10485">
                  <c:v>-0.18767124323199599</c:v>
                </c:pt>
                <c:pt idx="10486">
                  <c:v>-0.19349490334435401</c:v>
                </c:pt>
                <c:pt idx="10487">
                  <c:v>-0.19707102245913799</c:v>
                </c:pt>
                <c:pt idx="10488">
                  <c:v>-0.19751998322366801</c:v>
                </c:pt>
                <c:pt idx="10489">
                  <c:v>-0.195281938026693</c:v>
                </c:pt>
                <c:pt idx="10490">
                  <c:v>-0.19097214707468299</c:v>
                </c:pt>
                <c:pt idx="10491">
                  <c:v>-0.18439528489759199</c:v>
                </c:pt>
                <c:pt idx="10492">
                  <c:v>-0.17667206203490199</c:v>
                </c:pt>
                <c:pt idx="10493">
                  <c:v>-0.16811796443146099</c:v>
                </c:pt>
                <c:pt idx="10494">
                  <c:v>-0.159002962473655</c:v>
                </c:pt>
                <c:pt idx="10495">
                  <c:v>-0.150482543486639</c:v>
                </c:pt>
                <c:pt idx="10496">
                  <c:v>-0.14189078436827601</c:v>
                </c:pt>
                <c:pt idx="10497">
                  <c:v>-0.132995131992798</c:v>
                </c:pt>
                <c:pt idx="10498">
                  <c:v>-0.12444352740678601</c:v>
                </c:pt>
                <c:pt idx="10499">
                  <c:v>-0.117136860567677</c:v>
                </c:pt>
                <c:pt idx="10500">
                  <c:v>-0.11226817241654299</c:v>
                </c:pt>
                <c:pt idx="10501">
                  <c:v>-0.109807461641976</c:v>
                </c:pt>
                <c:pt idx="10502">
                  <c:v>-0.109707029394512</c:v>
                </c:pt>
                <c:pt idx="10503">
                  <c:v>-0.111653636695929</c:v>
                </c:pt>
                <c:pt idx="10504">
                  <c:v>-0.114922573643658</c:v>
                </c:pt>
                <c:pt idx="10505">
                  <c:v>-0.119445995829342</c:v>
                </c:pt>
                <c:pt idx="10506">
                  <c:v>-0.12560831539046499</c:v>
                </c:pt>
                <c:pt idx="10507">
                  <c:v>-0.13356698331571401</c:v>
                </c:pt>
                <c:pt idx="10508">
                  <c:v>-0.14303395007077499</c:v>
                </c:pt>
                <c:pt idx="10509">
                  <c:v>-0.15352313673247101</c:v>
                </c:pt>
                <c:pt idx="10510">
                  <c:v>-0.16442096126242101</c:v>
                </c:pt>
                <c:pt idx="10511">
                  <c:v>-0.17462774942163301</c:v>
                </c:pt>
                <c:pt idx="10512">
                  <c:v>-0.18293961657326199</c:v>
                </c:pt>
                <c:pt idx="10513">
                  <c:v>-0.189640653465906</c:v>
                </c:pt>
                <c:pt idx="10514">
                  <c:v>-0.19565279573271999</c:v>
                </c:pt>
                <c:pt idx="10515">
                  <c:v>-0.20077439285339599</c:v>
                </c:pt>
                <c:pt idx="10516">
                  <c:v>-0.20367814407731399</c:v>
                </c:pt>
                <c:pt idx="10517">
                  <c:v>-0.203592096077028</c:v>
                </c:pt>
                <c:pt idx="10518">
                  <c:v>-0.200870178972272</c:v>
                </c:pt>
                <c:pt idx="10519">
                  <c:v>-0.194870118541002</c:v>
                </c:pt>
                <c:pt idx="10520">
                  <c:v>-0.18482862256983201</c:v>
                </c:pt>
                <c:pt idx="10521">
                  <c:v>-0.17226669162485</c:v>
                </c:pt>
                <c:pt idx="10522">
                  <c:v>-0.15940239910166901</c:v>
                </c:pt>
                <c:pt idx="10523">
                  <c:v>-0.147083045680164</c:v>
                </c:pt>
                <c:pt idx="10524">
                  <c:v>-0.13500447074289901</c:v>
                </c:pt>
                <c:pt idx="10525">
                  <c:v>-0.12302336042623301</c:v>
                </c:pt>
                <c:pt idx="10526">
                  <c:v>-0.112094601837153</c:v>
                </c:pt>
                <c:pt idx="10527">
                  <c:v>-0.103385457183253</c:v>
                </c:pt>
                <c:pt idx="10528">
                  <c:v>-9.8281344624944006E-2</c:v>
                </c:pt>
                <c:pt idx="10529">
                  <c:v>-9.7599481217610404E-2</c:v>
                </c:pt>
                <c:pt idx="10530">
                  <c:v>-0.100610976425644</c:v>
                </c:pt>
                <c:pt idx="10531">
                  <c:v>-0.107061236601453</c:v>
                </c:pt>
                <c:pt idx="10532">
                  <c:v>-0.116952146831471</c:v>
                </c:pt>
                <c:pt idx="10533">
                  <c:v>-0.130113746033577</c:v>
                </c:pt>
                <c:pt idx="10534">
                  <c:v>-0.14538154098169201</c:v>
                </c:pt>
                <c:pt idx="10535">
                  <c:v>-0.16149422906031599</c:v>
                </c:pt>
                <c:pt idx="10536">
                  <c:v>-0.17883766324692901</c:v>
                </c:pt>
                <c:pt idx="10537">
                  <c:v>-0.19768017296536999</c:v>
                </c:pt>
                <c:pt idx="10538">
                  <c:v>-0.21767946272729899</c:v>
                </c:pt>
                <c:pt idx="10539">
                  <c:v>-0.237490936030365</c:v>
                </c:pt>
                <c:pt idx="10540">
                  <c:v>-0.25684646226086999</c:v>
                </c:pt>
                <c:pt idx="10541">
                  <c:v>-0.27584087980289101</c:v>
                </c:pt>
                <c:pt idx="10542">
                  <c:v>-0.292426422112255</c:v>
                </c:pt>
                <c:pt idx="10543">
                  <c:v>-0.30499921473452002</c:v>
                </c:pt>
                <c:pt idx="10544">
                  <c:v>-0.313981174442305</c:v>
                </c:pt>
                <c:pt idx="10545">
                  <c:v>-0.31947160958725501</c:v>
                </c:pt>
                <c:pt idx="10546">
                  <c:v>-0.32082294238619302</c:v>
                </c:pt>
                <c:pt idx="10547">
                  <c:v>-0.31782194692240001</c:v>
                </c:pt>
                <c:pt idx="10548">
                  <c:v>-0.31128059317139001</c:v>
                </c:pt>
                <c:pt idx="10549">
                  <c:v>-0.30253876396282903</c:v>
                </c:pt>
                <c:pt idx="10550">
                  <c:v>-0.29242288537796202</c:v>
                </c:pt>
                <c:pt idx="10551">
                  <c:v>-0.28243870994673898</c:v>
                </c:pt>
                <c:pt idx="10552">
                  <c:v>-0.27282338053355198</c:v>
                </c:pt>
                <c:pt idx="10553">
                  <c:v>-0.26237908162547102</c:v>
                </c:pt>
                <c:pt idx="10554">
                  <c:v>-0.25105501844630501</c:v>
                </c:pt>
                <c:pt idx="10555">
                  <c:v>-0.24020718126257701</c:v>
                </c:pt>
                <c:pt idx="10556">
                  <c:v>-0.23059854298945701</c:v>
                </c:pt>
                <c:pt idx="10557">
                  <c:v>-0.22197597831667801</c:v>
                </c:pt>
                <c:pt idx="10558">
                  <c:v>-0.21452280514875</c:v>
                </c:pt>
                <c:pt idx="10559">
                  <c:v>-0.20873320802471501</c:v>
                </c:pt>
                <c:pt idx="10560">
                  <c:v>-0.205099342689435</c:v>
                </c:pt>
                <c:pt idx="10561">
                  <c:v>-0.20350563041518099</c:v>
                </c:pt>
                <c:pt idx="10562">
                  <c:v>-0.20388916671176399</c:v>
                </c:pt>
                <c:pt idx="10563">
                  <c:v>-0.20747704790000401</c:v>
                </c:pt>
                <c:pt idx="10564">
                  <c:v>-0.215348744415576</c:v>
                </c:pt>
                <c:pt idx="10565">
                  <c:v>-0.22633173565921999</c:v>
                </c:pt>
                <c:pt idx="10566">
                  <c:v>-0.2388551890517</c:v>
                </c:pt>
                <c:pt idx="10567">
                  <c:v>-0.25151513308654</c:v>
                </c:pt>
                <c:pt idx="10568">
                  <c:v>-0.26298263138946498</c:v>
                </c:pt>
                <c:pt idx="10569">
                  <c:v>-0.27209249573869998</c:v>
                </c:pt>
                <c:pt idx="10570">
                  <c:v>-0.27853596941657499</c:v>
                </c:pt>
                <c:pt idx="10571">
                  <c:v>-0.28268088560752302</c:v>
                </c:pt>
                <c:pt idx="10572">
                  <c:v>-0.28441057869557901</c:v>
                </c:pt>
                <c:pt idx="10573">
                  <c:v>-0.28374646358002598</c:v>
                </c:pt>
                <c:pt idx="10574">
                  <c:v>-0.280214454081961</c:v>
                </c:pt>
                <c:pt idx="10575">
                  <c:v>-0.27427824587086602</c:v>
                </c:pt>
                <c:pt idx="10576">
                  <c:v>-0.267229400101682</c:v>
                </c:pt>
                <c:pt idx="10577">
                  <c:v>-0.25968754997250298</c:v>
                </c:pt>
                <c:pt idx="10578">
                  <c:v>-0.25210624982934299</c:v>
                </c:pt>
                <c:pt idx="10579">
                  <c:v>-0.24533228595273401</c:v>
                </c:pt>
                <c:pt idx="10580">
                  <c:v>-0.24003300734045299</c:v>
                </c:pt>
                <c:pt idx="10581">
                  <c:v>-0.23584499462795899</c:v>
                </c:pt>
                <c:pt idx="10582">
                  <c:v>-0.232503328892981</c:v>
                </c:pt>
                <c:pt idx="10583">
                  <c:v>-0.23040725750643801</c:v>
                </c:pt>
                <c:pt idx="10584">
                  <c:v>-0.22896918721635201</c:v>
                </c:pt>
                <c:pt idx="10585">
                  <c:v>-0.22710864843758899</c:v>
                </c:pt>
                <c:pt idx="10586">
                  <c:v>-0.22462911319927401</c:v>
                </c:pt>
                <c:pt idx="10587">
                  <c:v>-0.221262729469235</c:v>
                </c:pt>
                <c:pt idx="10588">
                  <c:v>-0.21718696638902599</c:v>
                </c:pt>
                <c:pt idx="10589">
                  <c:v>-0.21276280922731999</c:v>
                </c:pt>
                <c:pt idx="10590">
                  <c:v>-0.208368882300907</c:v>
                </c:pt>
                <c:pt idx="10591">
                  <c:v>-0.20522873703189301</c:v>
                </c:pt>
                <c:pt idx="10592">
                  <c:v>-0.20363761879911901</c:v>
                </c:pt>
                <c:pt idx="10593">
                  <c:v>-0.20357759175687701</c:v>
                </c:pt>
                <c:pt idx="10594">
                  <c:v>-0.205522728688037</c:v>
                </c:pt>
                <c:pt idx="10595">
                  <c:v>-0.20990375300644501</c:v>
                </c:pt>
                <c:pt idx="10596">
                  <c:v>-0.216127673483063</c:v>
                </c:pt>
                <c:pt idx="10597">
                  <c:v>-0.22328432381656699</c:v>
                </c:pt>
                <c:pt idx="10598">
                  <c:v>-0.230294924452529</c:v>
                </c:pt>
                <c:pt idx="10599">
                  <c:v>-0.23677173332624099</c:v>
                </c:pt>
                <c:pt idx="10600">
                  <c:v>-0.243353931857971</c:v>
                </c:pt>
                <c:pt idx="10601">
                  <c:v>-0.25024288773286901</c:v>
                </c:pt>
                <c:pt idx="10602">
                  <c:v>-0.25722960502195502</c:v>
                </c:pt>
                <c:pt idx="10603">
                  <c:v>-0.26379506499037603</c:v>
                </c:pt>
                <c:pt idx="10604">
                  <c:v>-0.27014247138275599</c:v>
                </c:pt>
                <c:pt idx="10605">
                  <c:v>-0.27630423498992301</c:v>
                </c:pt>
                <c:pt idx="10606">
                  <c:v>-0.28193362059722998</c:v>
                </c:pt>
                <c:pt idx="10607">
                  <c:v>-0.28759857197607203</c:v>
                </c:pt>
                <c:pt idx="10608">
                  <c:v>-0.29326028388223702</c:v>
                </c:pt>
                <c:pt idx="10609">
                  <c:v>-0.298325404748914</c:v>
                </c:pt>
                <c:pt idx="10610">
                  <c:v>-0.30247687701515902</c:v>
                </c:pt>
                <c:pt idx="10611">
                  <c:v>-0.305244332632298</c:v>
                </c:pt>
                <c:pt idx="10612">
                  <c:v>-0.30595364350240201</c:v>
                </c:pt>
                <c:pt idx="10613">
                  <c:v>-0.30469157707189298</c:v>
                </c:pt>
                <c:pt idx="10614">
                  <c:v>-0.30181412648633199</c:v>
                </c:pt>
                <c:pt idx="10615">
                  <c:v>-0.29629261059505302</c:v>
                </c:pt>
                <c:pt idx="10616">
                  <c:v>-0.28774930409530802</c:v>
                </c:pt>
                <c:pt idx="10617">
                  <c:v>-0.27646777360508501</c:v>
                </c:pt>
                <c:pt idx="10618">
                  <c:v>-0.26366799172407801</c:v>
                </c:pt>
                <c:pt idx="10619">
                  <c:v>-0.25095224670080801</c:v>
                </c:pt>
                <c:pt idx="10620">
                  <c:v>-0.23854361067247201</c:v>
                </c:pt>
                <c:pt idx="10621">
                  <c:v>-0.22646331428258101</c:v>
                </c:pt>
                <c:pt idx="10622">
                  <c:v>-0.21466790371880801</c:v>
                </c:pt>
                <c:pt idx="10623">
                  <c:v>-0.20311190114630501</c:v>
                </c:pt>
                <c:pt idx="10624">
                  <c:v>-0.19113512725339901</c:v>
                </c:pt>
                <c:pt idx="10625">
                  <c:v>-0.17813818838251499</c:v>
                </c:pt>
                <c:pt idx="10626">
                  <c:v>-0.165565818640037</c:v>
                </c:pt>
                <c:pt idx="10627">
                  <c:v>-0.15578653691686201</c:v>
                </c:pt>
                <c:pt idx="10628">
                  <c:v>-0.149233212201899</c:v>
                </c:pt>
                <c:pt idx="10629">
                  <c:v>-0.14518320714139099</c:v>
                </c:pt>
                <c:pt idx="10630">
                  <c:v>-0.142536415807408</c:v>
                </c:pt>
                <c:pt idx="10631">
                  <c:v>-0.14070264197276999</c:v>
                </c:pt>
                <c:pt idx="10632">
                  <c:v>-0.13884487183826499</c:v>
                </c:pt>
                <c:pt idx="10633">
                  <c:v>-0.134883624696916</c:v>
                </c:pt>
                <c:pt idx="10634">
                  <c:v>-0.12842252609685501</c:v>
                </c:pt>
                <c:pt idx="10635">
                  <c:v>-0.12008636703350101</c:v>
                </c:pt>
                <c:pt idx="10636">
                  <c:v>-0.11045208496429899</c:v>
                </c:pt>
                <c:pt idx="10637">
                  <c:v>-9.9636147240411796E-2</c:v>
                </c:pt>
                <c:pt idx="10638">
                  <c:v>-8.7366208364829404E-2</c:v>
                </c:pt>
                <c:pt idx="10639">
                  <c:v>-7.3438279977607906E-2</c:v>
                </c:pt>
                <c:pt idx="10640">
                  <c:v>-5.75679682306003E-2</c:v>
                </c:pt>
                <c:pt idx="10641">
                  <c:v>-3.9475371697168901E-2</c:v>
                </c:pt>
                <c:pt idx="10642">
                  <c:v>-2.0443118853190698E-2</c:v>
                </c:pt>
                <c:pt idx="10643">
                  <c:v>-1.2612505427345099E-3</c:v>
                </c:pt>
                <c:pt idx="10644">
                  <c:v>1.8666382785135101E-2</c:v>
                </c:pt>
                <c:pt idx="10645">
                  <c:v>3.9024369984709997E-2</c:v>
                </c:pt>
                <c:pt idx="10646">
                  <c:v>5.9153677802211202E-2</c:v>
                </c:pt>
                <c:pt idx="10647">
                  <c:v>7.7757384558730894E-2</c:v>
                </c:pt>
                <c:pt idx="10648">
                  <c:v>9.3272902914914801E-2</c:v>
                </c:pt>
                <c:pt idx="10649">
                  <c:v>0.105323856661635</c:v>
                </c:pt>
                <c:pt idx="10650">
                  <c:v>0.113659248486637</c:v>
                </c:pt>
                <c:pt idx="10651">
                  <c:v>0.117334384944901</c:v>
                </c:pt>
                <c:pt idx="10652">
                  <c:v>0.116950910953075</c:v>
                </c:pt>
                <c:pt idx="10653">
                  <c:v>0.113104609666239</c:v>
                </c:pt>
                <c:pt idx="10654">
                  <c:v>0.10611366092315</c:v>
                </c:pt>
                <c:pt idx="10655">
                  <c:v>9.7352839615738401E-2</c:v>
                </c:pt>
                <c:pt idx="10656">
                  <c:v>8.73349138969787E-2</c:v>
                </c:pt>
                <c:pt idx="10657">
                  <c:v>7.6691193298091001E-2</c:v>
                </c:pt>
                <c:pt idx="10658">
                  <c:v>6.68827355898549E-2</c:v>
                </c:pt>
                <c:pt idx="10659">
                  <c:v>5.9020212354572797E-2</c:v>
                </c:pt>
                <c:pt idx="10660">
                  <c:v>5.3378210352126601E-2</c:v>
                </c:pt>
                <c:pt idx="10661">
                  <c:v>5.0153260446277201E-2</c:v>
                </c:pt>
                <c:pt idx="10662">
                  <c:v>4.9931656769595503E-2</c:v>
                </c:pt>
                <c:pt idx="10663">
                  <c:v>5.3599095617353799E-2</c:v>
                </c:pt>
                <c:pt idx="10664">
                  <c:v>6.1051236731843303E-2</c:v>
                </c:pt>
                <c:pt idx="10665">
                  <c:v>7.1790241290465906E-2</c:v>
                </c:pt>
                <c:pt idx="10666">
                  <c:v>8.5823832315669604E-2</c:v>
                </c:pt>
                <c:pt idx="10667">
                  <c:v>0.10251299878808701</c:v>
                </c:pt>
                <c:pt idx="10668">
                  <c:v>0.120804953024315</c:v>
                </c:pt>
                <c:pt idx="10669">
                  <c:v>0.14004848390286101</c:v>
                </c:pt>
                <c:pt idx="10670">
                  <c:v>0.15996231913158501</c:v>
                </c:pt>
                <c:pt idx="10671">
                  <c:v>0.179779666711265</c:v>
                </c:pt>
                <c:pt idx="10672">
                  <c:v>0.19840261617508101</c:v>
                </c:pt>
                <c:pt idx="10673">
                  <c:v>0.21423696413488</c:v>
                </c:pt>
                <c:pt idx="10674">
                  <c:v>0.22712499449363199</c:v>
                </c:pt>
                <c:pt idx="10675">
                  <c:v>0.23840886061861799</c:v>
                </c:pt>
                <c:pt idx="10676">
                  <c:v>0.249019909021996</c:v>
                </c:pt>
                <c:pt idx="10677">
                  <c:v>0.25876983816292298</c:v>
                </c:pt>
                <c:pt idx="10678">
                  <c:v>0.26722193124570898</c:v>
                </c:pt>
                <c:pt idx="10679">
                  <c:v>0.27466118628791703</c:v>
                </c:pt>
                <c:pt idx="10680">
                  <c:v>0.28084946773548303</c:v>
                </c:pt>
                <c:pt idx="10681">
                  <c:v>0.28542306769245501</c:v>
                </c:pt>
                <c:pt idx="10682">
                  <c:v>0.28906032046688401</c:v>
                </c:pt>
                <c:pt idx="10683">
                  <c:v>0.29267194928158802</c:v>
                </c:pt>
                <c:pt idx="10684">
                  <c:v>0.296006428089851</c:v>
                </c:pt>
                <c:pt idx="10685">
                  <c:v>0.29846578311215599</c:v>
                </c:pt>
                <c:pt idx="10686">
                  <c:v>0.30081143478959999</c:v>
                </c:pt>
                <c:pt idx="10687">
                  <c:v>0.30349815476672398</c:v>
                </c:pt>
                <c:pt idx="10688">
                  <c:v>0.30666445684768501</c:v>
                </c:pt>
                <c:pt idx="10689">
                  <c:v>0.31135051491092702</c:v>
                </c:pt>
                <c:pt idx="10690">
                  <c:v>0.31850445763150997</c:v>
                </c:pt>
                <c:pt idx="10691">
                  <c:v>0.32885703840409802</c:v>
                </c:pt>
                <c:pt idx="10692">
                  <c:v>0.34195849406590401</c:v>
                </c:pt>
                <c:pt idx="10693">
                  <c:v>0.356714476244747</c:v>
                </c:pt>
                <c:pt idx="10694">
                  <c:v>0.37299366259265898</c:v>
                </c:pt>
                <c:pt idx="10695">
                  <c:v>0.39075241685267997</c:v>
                </c:pt>
                <c:pt idx="10696">
                  <c:v>0.40826712478675797</c:v>
                </c:pt>
                <c:pt idx="10697">
                  <c:v>0.42334364080870301</c:v>
                </c:pt>
                <c:pt idx="10698">
                  <c:v>0.43630735678189703</c:v>
                </c:pt>
                <c:pt idx="10699">
                  <c:v>0.44847961251530699</c:v>
                </c:pt>
                <c:pt idx="10700">
                  <c:v>0.46065788584938799</c:v>
                </c:pt>
                <c:pt idx="10701">
                  <c:v>0.47206165061416799</c:v>
                </c:pt>
                <c:pt idx="10702">
                  <c:v>0.481020040080404</c:v>
                </c:pt>
                <c:pt idx="10703">
                  <c:v>0.48739243082612999</c:v>
                </c:pt>
                <c:pt idx="10704">
                  <c:v>0.49203964938725597</c:v>
                </c:pt>
                <c:pt idx="10705">
                  <c:v>0.495585413851301</c:v>
                </c:pt>
                <c:pt idx="10706">
                  <c:v>0.49776952614970499</c:v>
                </c:pt>
                <c:pt idx="10707">
                  <c:v>0.498480708887313</c:v>
                </c:pt>
                <c:pt idx="10708">
                  <c:v>0.49895021808329498</c:v>
                </c:pt>
                <c:pt idx="10709">
                  <c:v>0.49990977889476601</c:v>
                </c:pt>
                <c:pt idx="10710">
                  <c:v>0.50117564667844405</c:v>
                </c:pt>
                <c:pt idx="10711">
                  <c:v>0.50304612877778199</c:v>
                </c:pt>
                <c:pt idx="10712">
                  <c:v>0.50552738778602002</c:v>
                </c:pt>
                <c:pt idx="10713">
                  <c:v>0.50856814824389596</c:v>
                </c:pt>
                <c:pt idx="10714">
                  <c:v>0.51171945532822105</c:v>
                </c:pt>
                <c:pt idx="10715">
                  <c:v>0.51473765454804699</c:v>
                </c:pt>
                <c:pt idx="10716">
                  <c:v>0.51842297072176502</c:v>
                </c:pt>
                <c:pt idx="10717">
                  <c:v>0.52288089149191097</c:v>
                </c:pt>
                <c:pt idx="10718">
                  <c:v>0.52713265941978904</c:v>
                </c:pt>
                <c:pt idx="10719">
                  <c:v>0.52942147182265198</c:v>
                </c:pt>
                <c:pt idx="10720">
                  <c:v>0.52907579194162102</c:v>
                </c:pt>
                <c:pt idx="10721">
                  <c:v>0.52742461030287502</c:v>
                </c:pt>
                <c:pt idx="10722">
                  <c:v>0.52429090756607799</c:v>
                </c:pt>
                <c:pt idx="10723">
                  <c:v>0.51953196737092899</c:v>
                </c:pt>
                <c:pt idx="10724">
                  <c:v>0.51404886745444101</c:v>
                </c:pt>
                <c:pt idx="10725">
                  <c:v>0.50766537366991205</c:v>
                </c:pt>
                <c:pt idx="10726">
                  <c:v>0.50046550244275401</c:v>
                </c:pt>
                <c:pt idx="10727">
                  <c:v>0.49264483465136599</c:v>
                </c:pt>
                <c:pt idx="10728">
                  <c:v>0.48484953308336298</c:v>
                </c:pt>
                <c:pt idx="10729">
                  <c:v>0.47636229682346798</c:v>
                </c:pt>
                <c:pt idx="10730">
                  <c:v>0.46618748655877101</c:v>
                </c:pt>
                <c:pt idx="10731">
                  <c:v>0.45573586409762801</c:v>
                </c:pt>
                <c:pt idx="10732">
                  <c:v>0.44638287032444601</c:v>
                </c:pt>
                <c:pt idx="10733">
                  <c:v>0.43874428985368402</c:v>
                </c:pt>
                <c:pt idx="10734">
                  <c:v>0.43304778850728698</c:v>
                </c:pt>
                <c:pt idx="10735">
                  <c:v>0.42917188267266798</c:v>
                </c:pt>
                <c:pt idx="10736">
                  <c:v>0.42656126412191098</c:v>
                </c:pt>
                <c:pt idx="10737">
                  <c:v>0.42467447036075401</c:v>
                </c:pt>
                <c:pt idx="10738">
                  <c:v>0.423233436301858</c:v>
                </c:pt>
                <c:pt idx="10739">
                  <c:v>0.422394589878338</c:v>
                </c:pt>
                <c:pt idx="10740">
                  <c:v>0.42199911617054803</c:v>
                </c:pt>
                <c:pt idx="10741">
                  <c:v>0.42112626954308502</c:v>
                </c:pt>
                <c:pt idx="10742">
                  <c:v>0.41944567160332102</c:v>
                </c:pt>
                <c:pt idx="10743">
                  <c:v>0.41710755619518097</c:v>
                </c:pt>
                <c:pt idx="10744">
                  <c:v>0.41350745331812899</c:v>
                </c:pt>
                <c:pt idx="10745">
                  <c:v>0.40772034155408199</c:v>
                </c:pt>
                <c:pt idx="10746">
                  <c:v>0.40068156803771399</c:v>
                </c:pt>
                <c:pt idx="10747">
                  <c:v>0.39294387633320299</c:v>
                </c:pt>
                <c:pt idx="10748">
                  <c:v>0.383821618662956</c:v>
                </c:pt>
                <c:pt idx="10749">
                  <c:v>0.37352803996704498</c:v>
                </c:pt>
                <c:pt idx="10750">
                  <c:v>0.36313588276776898</c:v>
                </c:pt>
                <c:pt idx="10751">
                  <c:v>0.353338849233372</c:v>
                </c:pt>
                <c:pt idx="10752">
                  <c:v>0.34314743142749898</c:v>
                </c:pt>
                <c:pt idx="10753">
                  <c:v>0.332196665432959</c:v>
                </c:pt>
                <c:pt idx="10754">
                  <c:v>0.320783828825287</c:v>
                </c:pt>
                <c:pt idx="10755">
                  <c:v>0.30903159895068499</c:v>
                </c:pt>
                <c:pt idx="10756">
                  <c:v>0.297724448744141</c:v>
                </c:pt>
                <c:pt idx="10757">
                  <c:v>0.28780716527882</c:v>
                </c:pt>
                <c:pt idx="10758">
                  <c:v>0.28024205783177503</c:v>
                </c:pt>
                <c:pt idx="10759">
                  <c:v>0.27492748250195098</c:v>
                </c:pt>
                <c:pt idx="10760">
                  <c:v>0.27083352858922</c:v>
                </c:pt>
                <c:pt idx="10761">
                  <c:v>0.26749227650260998</c:v>
                </c:pt>
                <c:pt idx="10762">
                  <c:v>0.264960500583446</c:v>
                </c:pt>
                <c:pt idx="10763">
                  <c:v>0.26316013406976002</c:v>
                </c:pt>
                <c:pt idx="10764">
                  <c:v>0.26156574772496999</c:v>
                </c:pt>
                <c:pt idx="10765">
                  <c:v>0.259889536439881</c:v>
                </c:pt>
                <c:pt idx="10766">
                  <c:v>0.25823572042312498</c:v>
                </c:pt>
                <c:pt idx="10767">
                  <c:v>0.257035087109803</c:v>
                </c:pt>
                <c:pt idx="10768">
                  <c:v>0.256135671601047</c:v>
                </c:pt>
                <c:pt idx="10769">
                  <c:v>0.25486299231344101</c:v>
                </c:pt>
                <c:pt idx="10770">
                  <c:v>0.25311486791790999</c:v>
                </c:pt>
                <c:pt idx="10771">
                  <c:v>0.25129445151679097</c:v>
                </c:pt>
                <c:pt idx="10772">
                  <c:v>0.24910392421880201</c:v>
                </c:pt>
                <c:pt idx="10773">
                  <c:v>0.24562376881533701</c:v>
                </c:pt>
                <c:pt idx="10774">
                  <c:v>0.240293062773523</c:v>
                </c:pt>
                <c:pt idx="10775">
                  <c:v>0.233803026854595</c:v>
                </c:pt>
                <c:pt idx="10776">
                  <c:v>0.22643535182279501</c:v>
                </c:pt>
                <c:pt idx="10777">
                  <c:v>0.217116231357004</c:v>
                </c:pt>
                <c:pt idx="10778">
                  <c:v>0.206051944496599</c:v>
                </c:pt>
                <c:pt idx="10779">
                  <c:v>0.194125480567541</c:v>
                </c:pt>
                <c:pt idx="10780">
                  <c:v>0.181719585274256</c:v>
                </c:pt>
                <c:pt idx="10781">
                  <c:v>0.168765761991541</c:v>
                </c:pt>
                <c:pt idx="10782">
                  <c:v>0.15574606606268901</c:v>
                </c:pt>
                <c:pt idx="10783">
                  <c:v>0.14328532541299899</c:v>
                </c:pt>
                <c:pt idx="10784">
                  <c:v>0.13104837939443401</c:v>
                </c:pt>
                <c:pt idx="10785">
                  <c:v>0.118290683417601</c:v>
                </c:pt>
                <c:pt idx="10786">
                  <c:v>0.105098936453137</c:v>
                </c:pt>
                <c:pt idx="10787">
                  <c:v>9.1626105907121905E-2</c:v>
                </c:pt>
                <c:pt idx="10788">
                  <c:v>7.8111743298323599E-2</c:v>
                </c:pt>
                <c:pt idx="10789">
                  <c:v>6.4843342419566505E-2</c:v>
                </c:pt>
                <c:pt idx="10790">
                  <c:v>5.1361236102578499E-2</c:v>
                </c:pt>
                <c:pt idx="10791">
                  <c:v>3.8433618559707998E-2</c:v>
                </c:pt>
                <c:pt idx="10792">
                  <c:v>2.7080230651866401E-2</c:v>
                </c:pt>
                <c:pt idx="10793">
                  <c:v>1.6643489271287601E-2</c:v>
                </c:pt>
                <c:pt idx="10794">
                  <c:v>6.7746886139566304E-3</c:v>
                </c:pt>
                <c:pt idx="10795">
                  <c:v>-1.8831573199358401E-3</c:v>
                </c:pt>
                <c:pt idx="10796">
                  <c:v>-8.7038981523757299E-3</c:v>
                </c:pt>
                <c:pt idx="10797">
                  <c:v>-1.3714767622222601E-2</c:v>
                </c:pt>
                <c:pt idx="10798">
                  <c:v>-1.7336431290246E-2</c:v>
                </c:pt>
                <c:pt idx="10799">
                  <c:v>-2.0587737596849901E-2</c:v>
                </c:pt>
                <c:pt idx="10800">
                  <c:v>-2.5050097012267399E-2</c:v>
                </c:pt>
                <c:pt idx="10801">
                  <c:v>-3.1791927880846699E-2</c:v>
                </c:pt>
                <c:pt idx="10802">
                  <c:v>-3.9990245033837898E-2</c:v>
                </c:pt>
                <c:pt idx="10803">
                  <c:v>-4.85189489330273E-2</c:v>
                </c:pt>
                <c:pt idx="10804">
                  <c:v>-5.7439615546190897E-2</c:v>
                </c:pt>
                <c:pt idx="10805">
                  <c:v>-6.6977056621039699E-2</c:v>
                </c:pt>
                <c:pt idx="10806">
                  <c:v>-7.7082110907017901E-2</c:v>
                </c:pt>
                <c:pt idx="10807">
                  <c:v>-8.7881306429771697E-2</c:v>
                </c:pt>
                <c:pt idx="10808">
                  <c:v>-9.8994300319930201E-2</c:v>
                </c:pt>
                <c:pt idx="10809">
                  <c:v>-0.10957929759557899</c:v>
                </c:pt>
                <c:pt idx="10810">
                  <c:v>-0.120247665057566</c:v>
                </c:pt>
                <c:pt idx="10811">
                  <c:v>-0.132439852900331</c:v>
                </c:pt>
                <c:pt idx="10812">
                  <c:v>-0.146038903694822</c:v>
                </c:pt>
                <c:pt idx="10813">
                  <c:v>-0.160309631623517</c:v>
                </c:pt>
                <c:pt idx="10814">
                  <c:v>-0.17612502810005401</c:v>
                </c:pt>
                <c:pt idx="10815">
                  <c:v>-0.193599341013626</c:v>
                </c:pt>
                <c:pt idx="10816">
                  <c:v>-0.21134545526790299</c:v>
                </c:pt>
                <c:pt idx="10817">
                  <c:v>-0.228965661418777</c:v>
                </c:pt>
                <c:pt idx="10818">
                  <c:v>-0.24634947443026101</c:v>
                </c:pt>
                <c:pt idx="10819">
                  <c:v>-0.26274689407612101</c:v>
                </c:pt>
                <c:pt idx="10820">
                  <c:v>-0.277774714066018</c:v>
                </c:pt>
                <c:pt idx="10821">
                  <c:v>-0.29103855485918401</c:v>
                </c:pt>
                <c:pt idx="10822">
                  <c:v>-0.30158521994874099</c:v>
                </c:pt>
                <c:pt idx="10823">
                  <c:v>-0.30896269160933998</c:v>
                </c:pt>
                <c:pt idx="10824">
                  <c:v>-0.31402439874557603</c:v>
                </c:pt>
                <c:pt idx="10825">
                  <c:v>-0.31776329342404502</c:v>
                </c:pt>
                <c:pt idx="10826">
                  <c:v>-0.321405223987279</c:v>
                </c:pt>
                <c:pt idx="10827">
                  <c:v>-0.32563047303484299</c:v>
                </c:pt>
                <c:pt idx="10828">
                  <c:v>-0.330489586386634</c:v>
                </c:pt>
                <c:pt idx="10829">
                  <c:v>-0.33612050054996301</c:v>
                </c:pt>
                <c:pt idx="10830">
                  <c:v>-0.34224414675259801</c:v>
                </c:pt>
                <c:pt idx="10831">
                  <c:v>-0.34790634922910602</c:v>
                </c:pt>
                <c:pt idx="10832">
                  <c:v>-0.351862295253355</c:v>
                </c:pt>
                <c:pt idx="10833">
                  <c:v>-0.35446227495944299</c:v>
                </c:pt>
                <c:pt idx="10834">
                  <c:v>-0.35681932035844199</c:v>
                </c:pt>
                <c:pt idx="10835">
                  <c:v>-0.35835665318103499</c:v>
                </c:pt>
                <c:pt idx="10836">
                  <c:v>-0.35830861925098001</c:v>
                </c:pt>
                <c:pt idx="10837">
                  <c:v>-0.35641402425036001</c:v>
                </c:pt>
                <c:pt idx="10838">
                  <c:v>-0.35236789935812901</c:v>
                </c:pt>
                <c:pt idx="10839">
                  <c:v>-0.34679001706167401</c:v>
                </c:pt>
                <c:pt idx="10840">
                  <c:v>-0.34120041716537702</c:v>
                </c:pt>
                <c:pt idx="10841">
                  <c:v>-0.337348729140725</c:v>
                </c:pt>
                <c:pt idx="10842">
                  <c:v>-0.33596204905388999</c:v>
                </c:pt>
                <c:pt idx="10843">
                  <c:v>-0.33698250093121301</c:v>
                </c:pt>
                <c:pt idx="10844">
                  <c:v>-0.340220458102104</c:v>
                </c:pt>
                <c:pt idx="10845">
                  <c:v>-0.34445247512980098</c:v>
                </c:pt>
                <c:pt idx="10846">
                  <c:v>-0.348462293239725</c:v>
                </c:pt>
                <c:pt idx="10847">
                  <c:v>-0.35107995441654999</c:v>
                </c:pt>
                <c:pt idx="10848">
                  <c:v>-0.35188500315091797</c:v>
                </c:pt>
                <c:pt idx="10849">
                  <c:v>-0.351357026439308</c:v>
                </c:pt>
                <c:pt idx="10850">
                  <c:v>-0.34960337707544598</c:v>
                </c:pt>
                <c:pt idx="10851">
                  <c:v>-0.34788593196774997</c:v>
                </c:pt>
                <c:pt idx="10852">
                  <c:v>-0.347647115196624</c:v>
                </c:pt>
                <c:pt idx="10853">
                  <c:v>-0.35009759723830303</c:v>
                </c:pt>
                <c:pt idx="10854">
                  <c:v>-0.35619553403626403</c:v>
                </c:pt>
                <c:pt idx="10855">
                  <c:v>-0.36522078854696899</c:v>
                </c:pt>
                <c:pt idx="10856">
                  <c:v>-0.37628189900160502</c:v>
                </c:pt>
                <c:pt idx="10857">
                  <c:v>-0.38883726696592302</c:v>
                </c:pt>
                <c:pt idx="10858">
                  <c:v>-0.40159028240440398</c:v>
                </c:pt>
                <c:pt idx="10859">
                  <c:v>-0.413800939640389</c:v>
                </c:pt>
                <c:pt idx="10860">
                  <c:v>-0.42506022462293902</c:v>
                </c:pt>
                <c:pt idx="10861">
                  <c:v>-0.433931516879143</c:v>
                </c:pt>
                <c:pt idx="10862">
                  <c:v>-0.44130103566132001</c:v>
                </c:pt>
                <c:pt idx="10863">
                  <c:v>-0.448595166216537</c:v>
                </c:pt>
                <c:pt idx="10864">
                  <c:v>-0.45573613450482398</c:v>
                </c:pt>
                <c:pt idx="10865">
                  <c:v>-0.462348641414143</c:v>
                </c:pt>
                <c:pt idx="10866">
                  <c:v>-0.468013795716198</c:v>
                </c:pt>
                <c:pt idx="10867">
                  <c:v>-0.47212716122923198</c:v>
                </c:pt>
                <c:pt idx="10868">
                  <c:v>-0.473938322177336</c:v>
                </c:pt>
                <c:pt idx="10869">
                  <c:v>-0.47400148728949199</c:v>
                </c:pt>
                <c:pt idx="10870">
                  <c:v>-0.47242488478668998</c:v>
                </c:pt>
                <c:pt idx="10871">
                  <c:v>-0.46959367447512101</c:v>
                </c:pt>
                <c:pt idx="10872">
                  <c:v>-0.46674103289310298</c:v>
                </c:pt>
                <c:pt idx="10873">
                  <c:v>-0.463788164594854</c:v>
                </c:pt>
                <c:pt idx="10874">
                  <c:v>-0.46016712023988299</c:v>
                </c:pt>
                <c:pt idx="10875">
                  <c:v>-0.45541614730693802</c:v>
                </c:pt>
                <c:pt idx="10876">
                  <c:v>-0.44914219631463598</c:v>
                </c:pt>
                <c:pt idx="10877">
                  <c:v>-0.44165286644865998</c:v>
                </c:pt>
                <c:pt idx="10878">
                  <c:v>-0.43352118693342701</c:v>
                </c:pt>
                <c:pt idx="10879">
                  <c:v>-0.42451071782953698</c:v>
                </c:pt>
                <c:pt idx="10880">
                  <c:v>-0.41439173909139998</c:v>
                </c:pt>
                <c:pt idx="10881">
                  <c:v>-0.40295901296238101</c:v>
                </c:pt>
                <c:pt idx="10882">
                  <c:v>-0.390647035422655</c:v>
                </c:pt>
                <c:pt idx="10883">
                  <c:v>-0.37819917907099299</c:v>
                </c:pt>
                <c:pt idx="10884">
                  <c:v>-0.36564819120333403</c:v>
                </c:pt>
                <c:pt idx="10885">
                  <c:v>-0.35405603094285298</c:v>
                </c:pt>
                <c:pt idx="10886">
                  <c:v>-0.34533783365613602</c:v>
                </c:pt>
                <c:pt idx="10887">
                  <c:v>-0.34050156828720501</c:v>
                </c:pt>
                <c:pt idx="10888">
                  <c:v>-0.339401885149336</c:v>
                </c:pt>
                <c:pt idx="10889">
                  <c:v>-0.34212829452468801</c:v>
                </c:pt>
                <c:pt idx="10890">
                  <c:v>-0.34805552199801598</c:v>
                </c:pt>
                <c:pt idx="10891">
                  <c:v>-0.35641081708789901</c:v>
                </c:pt>
                <c:pt idx="10892">
                  <c:v>-0.36567627678722903</c:v>
                </c:pt>
                <c:pt idx="10893">
                  <c:v>-0.37423621512197303</c:v>
                </c:pt>
                <c:pt idx="10894">
                  <c:v>-0.38108392269647001</c:v>
                </c:pt>
                <c:pt idx="10895">
                  <c:v>-0.38510226201929199</c:v>
                </c:pt>
                <c:pt idx="10896">
                  <c:v>-0.38626444275706101</c:v>
                </c:pt>
                <c:pt idx="10897">
                  <c:v>-0.38477970980735299</c:v>
                </c:pt>
                <c:pt idx="10898">
                  <c:v>-0.38143161840765399</c:v>
                </c:pt>
                <c:pt idx="10899">
                  <c:v>-0.37686131739476397</c:v>
                </c:pt>
                <c:pt idx="10900">
                  <c:v>-0.37093750134508502</c:v>
                </c:pt>
                <c:pt idx="10901">
                  <c:v>-0.36408494011035702</c:v>
                </c:pt>
                <c:pt idx="10902">
                  <c:v>-0.35692330432356401</c:v>
                </c:pt>
                <c:pt idx="10903">
                  <c:v>-0.34939400813914101</c:v>
                </c:pt>
                <c:pt idx="10904">
                  <c:v>-0.34113828775410499</c:v>
                </c:pt>
                <c:pt idx="10905">
                  <c:v>-0.332027075288162</c:v>
                </c:pt>
                <c:pt idx="10906">
                  <c:v>-0.322899675003325</c:v>
                </c:pt>
                <c:pt idx="10907">
                  <c:v>-0.314938322750069</c:v>
                </c:pt>
                <c:pt idx="10908">
                  <c:v>-0.308084436273456</c:v>
                </c:pt>
                <c:pt idx="10909">
                  <c:v>-0.30183204825693799</c:v>
                </c:pt>
                <c:pt idx="10910">
                  <c:v>-0.29470154212614902</c:v>
                </c:pt>
                <c:pt idx="10911">
                  <c:v>-0.28563317002396998</c:v>
                </c:pt>
                <c:pt idx="10912">
                  <c:v>-0.27561045662091699</c:v>
                </c:pt>
                <c:pt idx="10913">
                  <c:v>-0.26456875231172899</c:v>
                </c:pt>
                <c:pt idx="10914">
                  <c:v>-0.25221265479640598</c:v>
                </c:pt>
                <c:pt idx="10915">
                  <c:v>-0.23833970153414399</c:v>
                </c:pt>
                <c:pt idx="10916">
                  <c:v>-0.222847789368288</c:v>
                </c:pt>
                <c:pt idx="10917">
                  <c:v>-0.20646027692183599</c:v>
                </c:pt>
                <c:pt idx="10918">
                  <c:v>-0.18984619869178901</c:v>
                </c:pt>
                <c:pt idx="10919">
                  <c:v>-0.17380501413510799</c:v>
                </c:pt>
                <c:pt idx="10920">
                  <c:v>-0.159140158328788</c:v>
                </c:pt>
                <c:pt idx="10921">
                  <c:v>-0.14569941575441001</c:v>
                </c:pt>
                <c:pt idx="10922">
                  <c:v>-0.13253602823346</c:v>
                </c:pt>
                <c:pt idx="10923">
                  <c:v>-0.11927107494747501</c:v>
                </c:pt>
                <c:pt idx="10924">
                  <c:v>-0.106395042938334</c:v>
                </c:pt>
                <c:pt idx="10925">
                  <c:v>-9.5131766586888794E-2</c:v>
                </c:pt>
                <c:pt idx="10926">
                  <c:v>-8.61079058566043E-2</c:v>
                </c:pt>
                <c:pt idx="10927">
                  <c:v>-7.9313086022693796E-2</c:v>
                </c:pt>
                <c:pt idx="10928">
                  <c:v>-7.4487207101922595E-2</c:v>
                </c:pt>
                <c:pt idx="10929">
                  <c:v>-7.0903485637631797E-2</c:v>
                </c:pt>
                <c:pt idx="10930">
                  <c:v>-6.7595466613423194E-2</c:v>
                </c:pt>
                <c:pt idx="10931">
                  <c:v>-6.4469879014978193E-2</c:v>
                </c:pt>
                <c:pt idx="10932">
                  <c:v>-6.2448716269556503E-2</c:v>
                </c:pt>
                <c:pt idx="10933">
                  <c:v>-6.1734610448607397E-2</c:v>
                </c:pt>
                <c:pt idx="10934">
                  <c:v>-6.1573841227986398E-2</c:v>
                </c:pt>
                <c:pt idx="10935">
                  <c:v>-6.1317878442731698E-2</c:v>
                </c:pt>
                <c:pt idx="10936">
                  <c:v>-6.0397207792951602E-2</c:v>
                </c:pt>
                <c:pt idx="10937">
                  <c:v>-5.8298473830390198E-2</c:v>
                </c:pt>
                <c:pt idx="10938">
                  <c:v>-5.4641653525955299E-2</c:v>
                </c:pt>
                <c:pt idx="10939">
                  <c:v>-4.9916523211712097E-2</c:v>
                </c:pt>
                <c:pt idx="10940">
                  <c:v>-4.3965779359389001E-2</c:v>
                </c:pt>
                <c:pt idx="10941">
                  <c:v>-3.5981878680047999E-2</c:v>
                </c:pt>
                <c:pt idx="10942">
                  <c:v>-2.5760395809309899E-2</c:v>
                </c:pt>
                <c:pt idx="10943">
                  <c:v>-1.40446980652215E-2</c:v>
                </c:pt>
                <c:pt idx="10944">
                  <c:v>-1.9862098908597298E-3</c:v>
                </c:pt>
                <c:pt idx="10945">
                  <c:v>9.7004534986659691E-3</c:v>
                </c:pt>
                <c:pt idx="10946">
                  <c:v>2.1230597545642601E-2</c:v>
                </c:pt>
                <c:pt idx="10947">
                  <c:v>3.3289666854213501E-2</c:v>
                </c:pt>
                <c:pt idx="10948">
                  <c:v>4.6448019662600502E-2</c:v>
                </c:pt>
                <c:pt idx="10949">
                  <c:v>6.0557917653273702E-2</c:v>
                </c:pt>
                <c:pt idx="10950">
                  <c:v>7.4523541124502199E-2</c:v>
                </c:pt>
                <c:pt idx="10951">
                  <c:v>8.8401531781144294E-2</c:v>
                </c:pt>
                <c:pt idx="10952">
                  <c:v>0.102809303962201</c:v>
                </c:pt>
                <c:pt idx="10953">
                  <c:v>0.118477955251701</c:v>
                </c:pt>
                <c:pt idx="10954">
                  <c:v>0.135152063729234</c:v>
                </c:pt>
                <c:pt idx="10955">
                  <c:v>0.151556976432972</c:v>
                </c:pt>
                <c:pt idx="10956">
                  <c:v>0.16676870530542501</c:v>
                </c:pt>
                <c:pt idx="10957">
                  <c:v>0.18089560357341999</c:v>
                </c:pt>
                <c:pt idx="10958">
                  <c:v>0.194794101547592</c:v>
                </c:pt>
                <c:pt idx="10959">
                  <c:v>0.20905105155537801</c:v>
                </c:pt>
                <c:pt idx="10960">
                  <c:v>0.22389325971115001</c:v>
                </c:pt>
                <c:pt idx="10961">
                  <c:v>0.23944241958204299</c:v>
                </c:pt>
                <c:pt idx="10962">
                  <c:v>0.25562158003736601</c:v>
                </c:pt>
                <c:pt idx="10963">
                  <c:v>0.27242978940738199</c:v>
                </c:pt>
                <c:pt idx="10964">
                  <c:v>0.288783711584439</c:v>
                </c:pt>
                <c:pt idx="10965">
                  <c:v>0.30329288567128598</c:v>
                </c:pt>
                <c:pt idx="10966">
                  <c:v>0.31554225778503198</c:v>
                </c:pt>
                <c:pt idx="10967">
                  <c:v>0.32528589892635801</c:v>
                </c:pt>
                <c:pt idx="10968">
                  <c:v>0.33233939767966802</c:v>
                </c:pt>
                <c:pt idx="10969">
                  <c:v>0.336394596755903</c:v>
                </c:pt>
                <c:pt idx="10970">
                  <c:v>0.33761144280129901</c:v>
                </c:pt>
                <c:pt idx="10971">
                  <c:v>0.33664634893318401</c:v>
                </c:pt>
                <c:pt idx="10972">
                  <c:v>0.33501319398343399</c:v>
                </c:pt>
                <c:pt idx="10973">
                  <c:v>0.33346500126701101</c:v>
                </c:pt>
                <c:pt idx="10974">
                  <c:v>0.33136240826318403</c:v>
                </c:pt>
                <c:pt idx="10975">
                  <c:v>0.32813794551979902</c:v>
                </c:pt>
                <c:pt idx="10976">
                  <c:v>0.32342978651057003</c:v>
                </c:pt>
                <c:pt idx="10977">
                  <c:v>0.31687218566365</c:v>
                </c:pt>
                <c:pt idx="10978">
                  <c:v>0.30815338115586899</c:v>
                </c:pt>
                <c:pt idx="10979">
                  <c:v>0.29761466907471101</c:v>
                </c:pt>
                <c:pt idx="10980">
                  <c:v>0.28670522989858399</c:v>
                </c:pt>
                <c:pt idx="10981">
                  <c:v>0.27634649738817502</c:v>
                </c:pt>
                <c:pt idx="10982">
                  <c:v>0.26552989572107499</c:v>
                </c:pt>
                <c:pt idx="10983">
                  <c:v>0.25399993458635001</c:v>
                </c:pt>
                <c:pt idx="10984">
                  <c:v>0.242875294278076</c:v>
                </c:pt>
                <c:pt idx="10985">
                  <c:v>0.23307386800088301</c:v>
                </c:pt>
                <c:pt idx="10986">
                  <c:v>0.225170067532904</c:v>
                </c:pt>
                <c:pt idx="10987">
                  <c:v>0.22028229621479101</c:v>
                </c:pt>
                <c:pt idx="10988">
                  <c:v>0.21878073442000401</c:v>
                </c:pt>
                <c:pt idx="10989">
                  <c:v>0.220740577475874</c:v>
                </c:pt>
                <c:pt idx="10990">
                  <c:v>0.225783135574701</c:v>
                </c:pt>
                <c:pt idx="10991">
                  <c:v>0.233334848680818</c:v>
                </c:pt>
                <c:pt idx="10992">
                  <c:v>0.24347050241006099</c:v>
                </c:pt>
                <c:pt idx="10993">
                  <c:v>0.25559392294831201</c:v>
                </c:pt>
                <c:pt idx="10994">
                  <c:v>0.26889259649803299</c:v>
                </c:pt>
                <c:pt idx="10995">
                  <c:v>0.28239542173280602</c:v>
                </c:pt>
                <c:pt idx="10996">
                  <c:v>0.29446972257634402</c:v>
                </c:pt>
                <c:pt idx="10997">
                  <c:v>0.30442295053956098</c:v>
                </c:pt>
                <c:pt idx="10998">
                  <c:v>0.31282992066568099</c:v>
                </c:pt>
                <c:pt idx="10999">
                  <c:v>0.32078485083646702</c:v>
                </c:pt>
                <c:pt idx="11000">
                  <c:v>0.32844236120799303</c:v>
                </c:pt>
                <c:pt idx="11001">
                  <c:v>0.335349627419394</c:v>
                </c:pt>
                <c:pt idx="11002">
                  <c:v>0.34151836020880499</c:v>
                </c:pt>
                <c:pt idx="11003">
                  <c:v>0.34581344120804303</c:v>
                </c:pt>
                <c:pt idx="11004">
                  <c:v>0.34630493980786597</c:v>
                </c:pt>
                <c:pt idx="11005">
                  <c:v>0.34217074217509402</c:v>
                </c:pt>
                <c:pt idx="11006">
                  <c:v>0.33474239771859499</c:v>
                </c:pt>
                <c:pt idx="11007">
                  <c:v>0.32566260301647199</c:v>
                </c:pt>
                <c:pt idx="11008">
                  <c:v>0.31527493637507797</c:v>
                </c:pt>
                <c:pt idx="11009">
                  <c:v>0.30284276178007902</c:v>
                </c:pt>
                <c:pt idx="11010">
                  <c:v>0.28769378727877898</c:v>
                </c:pt>
                <c:pt idx="11011">
                  <c:v>0.27013242355443101</c:v>
                </c:pt>
                <c:pt idx="11012">
                  <c:v>0.25084894104482103</c:v>
                </c:pt>
                <c:pt idx="11013">
                  <c:v>0.23081898944743501</c:v>
                </c:pt>
                <c:pt idx="11014">
                  <c:v>0.212380121026985</c:v>
                </c:pt>
                <c:pt idx="11015">
                  <c:v>0.19656505562566701</c:v>
                </c:pt>
                <c:pt idx="11016">
                  <c:v>0.18313197528802799</c:v>
                </c:pt>
                <c:pt idx="11017">
                  <c:v>0.172868661752588</c:v>
                </c:pt>
                <c:pt idx="11018">
                  <c:v>0.16635163875523501</c:v>
                </c:pt>
                <c:pt idx="11019">
                  <c:v>0.16330600131616599</c:v>
                </c:pt>
                <c:pt idx="11020">
                  <c:v>0.16310281032655699</c:v>
                </c:pt>
                <c:pt idx="11021">
                  <c:v>0.164721681899514</c:v>
                </c:pt>
                <c:pt idx="11022">
                  <c:v>0.167343327879349</c:v>
                </c:pt>
                <c:pt idx="11023">
                  <c:v>0.171395361681034</c:v>
                </c:pt>
                <c:pt idx="11024">
                  <c:v>0.177264692906137</c:v>
                </c:pt>
                <c:pt idx="11025">
                  <c:v>0.18396153158384099</c:v>
                </c:pt>
                <c:pt idx="11026">
                  <c:v>0.18961763387661701</c:v>
                </c:pt>
                <c:pt idx="11027">
                  <c:v>0.19350136377754701</c:v>
                </c:pt>
                <c:pt idx="11028">
                  <c:v>0.19515116512761399</c:v>
                </c:pt>
                <c:pt idx="11029">
                  <c:v>0.193858598097014</c:v>
                </c:pt>
                <c:pt idx="11030">
                  <c:v>0.19034650817931401</c:v>
                </c:pt>
                <c:pt idx="11031">
                  <c:v>0.18558722543069001</c:v>
                </c:pt>
                <c:pt idx="11032">
                  <c:v>0.18001360473126299</c:v>
                </c:pt>
                <c:pt idx="11033">
                  <c:v>0.173828160593719</c:v>
                </c:pt>
                <c:pt idx="11034">
                  <c:v>0.16733759350426</c:v>
                </c:pt>
                <c:pt idx="11035">
                  <c:v>0.16020072361752699</c:v>
                </c:pt>
                <c:pt idx="11036">
                  <c:v>0.151553603617614</c:v>
                </c:pt>
                <c:pt idx="11037">
                  <c:v>0.14171595770171</c:v>
                </c:pt>
                <c:pt idx="11038">
                  <c:v>0.13146503535040599</c:v>
                </c:pt>
                <c:pt idx="11039">
                  <c:v>0.12118904381974201</c:v>
                </c:pt>
                <c:pt idx="11040">
                  <c:v>0.111484727637133</c:v>
                </c:pt>
                <c:pt idx="11041">
                  <c:v>0.103209614275644</c:v>
                </c:pt>
                <c:pt idx="11042">
                  <c:v>9.60649987597674E-2</c:v>
                </c:pt>
                <c:pt idx="11043">
                  <c:v>8.9436235400658107E-2</c:v>
                </c:pt>
                <c:pt idx="11044">
                  <c:v>8.2584085059114701E-2</c:v>
                </c:pt>
                <c:pt idx="11045">
                  <c:v>7.5824528943815694E-2</c:v>
                </c:pt>
                <c:pt idx="11046">
                  <c:v>7.0641173908868302E-2</c:v>
                </c:pt>
                <c:pt idx="11047">
                  <c:v>6.7690522106634093E-2</c:v>
                </c:pt>
                <c:pt idx="11048">
                  <c:v>6.6831580186436396E-2</c:v>
                </c:pt>
                <c:pt idx="11049">
                  <c:v>6.7145861780843794E-2</c:v>
                </c:pt>
                <c:pt idx="11050">
                  <c:v>6.81179222627189E-2</c:v>
                </c:pt>
                <c:pt idx="11051">
                  <c:v>6.89814472724017E-2</c:v>
                </c:pt>
                <c:pt idx="11052">
                  <c:v>6.8989405377971505E-2</c:v>
                </c:pt>
                <c:pt idx="11053">
                  <c:v>6.8435500442167299E-2</c:v>
                </c:pt>
                <c:pt idx="11054">
                  <c:v>6.7651654600164701E-2</c:v>
                </c:pt>
                <c:pt idx="11055">
                  <c:v>6.6715558823834703E-2</c:v>
                </c:pt>
                <c:pt idx="11056">
                  <c:v>6.5842229051728998E-2</c:v>
                </c:pt>
                <c:pt idx="11057">
                  <c:v>6.4831127970847599E-2</c:v>
                </c:pt>
                <c:pt idx="11058">
                  <c:v>6.4572989079659707E-2</c:v>
                </c:pt>
                <c:pt idx="11059">
                  <c:v>6.4865258296703907E-2</c:v>
                </c:pt>
                <c:pt idx="11060">
                  <c:v>6.4315067028785602E-2</c:v>
                </c:pt>
                <c:pt idx="11061">
                  <c:v>6.3295997677142002E-2</c:v>
                </c:pt>
                <c:pt idx="11062">
                  <c:v>6.33664314628576E-2</c:v>
                </c:pt>
                <c:pt idx="11063">
                  <c:v>6.5226983730183499E-2</c:v>
                </c:pt>
                <c:pt idx="11064">
                  <c:v>6.8411411699938196E-2</c:v>
                </c:pt>
                <c:pt idx="11065">
                  <c:v>7.2148554270742196E-2</c:v>
                </c:pt>
                <c:pt idx="11066">
                  <c:v>7.54288101003565E-2</c:v>
                </c:pt>
                <c:pt idx="11067">
                  <c:v>7.74872256031061E-2</c:v>
                </c:pt>
                <c:pt idx="11068">
                  <c:v>7.7728410326971004E-2</c:v>
                </c:pt>
                <c:pt idx="11069">
                  <c:v>7.5589758731275394E-2</c:v>
                </c:pt>
                <c:pt idx="11070">
                  <c:v>7.1420791958732605E-2</c:v>
                </c:pt>
                <c:pt idx="11071">
                  <c:v>6.7054788106355498E-2</c:v>
                </c:pt>
                <c:pt idx="11072">
                  <c:v>6.35376860273619E-2</c:v>
                </c:pt>
                <c:pt idx="11073">
                  <c:v>6.0429222860421898E-2</c:v>
                </c:pt>
                <c:pt idx="11074">
                  <c:v>5.6659235946049297E-2</c:v>
                </c:pt>
                <c:pt idx="11075">
                  <c:v>5.1880680723890099E-2</c:v>
                </c:pt>
                <c:pt idx="11076">
                  <c:v>4.7601966108691197E-2</c:v>
                </c:pt>
                <c:pt idx="11077">
                  <c:v>4.4683751763362603E-2</c:v>
                </c:pt>
                <c:pt idx="11078">
                  <c:v>4.2273292522010703E-2</c:v>
                </c:pt>
                <c:pt idx="11079">
                  <c:v>4.0007331425955597E-2</c:v>
                </c:pt>
                <c:pt idx="11080">
                  <c:v>3.7502804621798697E-2</c:v>
                </c:pt>
                <c:pt idx="11081">
                  <c:v>3.4869441913914202E-2</c:v>
                </c:pt>
                <c:pt idx="11082">
                  <c:v>3.2961895781961098E-2</c:v>
                </c:pt>
                <c:pt idx="11083">
                  <c:v>3.1895456427790597E-2</c:v>
                </c:pt>
                <c:pt idx="11084">
                  <c:v>3.0487864375138E-2</c:v>
                </c:pt>
                <c:pt idx="11085">
                  <c:v>2.7292664426712399E-2</c:v>
                </c:pt>
                <c:pt idx="11086">
                  <c:v>2.22571961892385E-2</c:v>
                </c:pt>
                <c:pt idx="11087">
                  <c:v>1.54597776788153E-2</c:v>
                </c:pt>
                <c:pt idx="11088">
                  <c:v>7.7539058238606604E-3</c:v>
                </c:pt>
                <c:pt idx="11089">
                  <c:v>8.7462334552266304E-4</c:v>
                </c:pt>
                <c:pt idx="11090">
                  <c:v>-4.0530258424365303E-3</c:v>
                </c:pt>
                <c:pt idx="11091">
                  <c:v>-5.90451944787951E-3</c:v>
                </c:pt>
                <c:pt idx="11092">
                  <c:v>-4.8311373388200398E-3</c:v>
                </c:pt>
                <c:pt idx="11093">
                  <c:v>-2.1390510808414601E-3</c:v>
                </c:pt>
                <c:pt idx="11094">
                  <c:v>1.9239518858009E-3</c:v>
                </c:pt>
                <c:pt idx="11095">
                  <c:v>7.0097158855817101E-3</c:v>
                </c:pt>
                <c:pt idx="11096">
                  <c:v>1.25389973214966E-2</c:v>
                </c:pt>
                <c:pt idx="11097">
                  <c:v>1.8848432259557402E-2</c:v>
                </c:pt>
                <c:pt idx="11098">
                  <c:v>2.5874967516266899E-2</c:v>
                </c:pt>
                <c:pt idx="11099">
                  <c:v>3.35383569713779E-2</c:v>
                </c:pt>
                <c:pt idx="11100">
                  <c:v>4.16749808782945E-2</c:v>
                </c:pt>
                <c:pt idx="11101">
                  <c:v>4.9401684894155903E-2</c:v>
                </c:pt>
                <c:pt idx="11102">
                  <c:v>5.61275592975077E-2</c:v>
                </c:pt>
                <c:pt idx="11103">
                  <c:v>6.1758251432226997E-2</c:v>
                </c:pt>
                <c:pt idx="11104">
                  <c:v>6.6015582533156203E-2</c:v>
                </c:pt>
                <c:pt idx="11105">
                  <c:v>6.8717959499325396E-2</c:v>
                </c:pt>
                <c:pt idx="11106">
                  <c:v>7.0026545320621095E-2</c:v>
                </c:pt>
                <c:pt idx="11107">
                  <c:v>6.8989462428133003E-2</c:v>
                </c:pt>
                <c:pt idx="11108">
                  <c:v>6.4653380254203502E-2</c:v>
                </c:pt>
                <c:pt idx="11109">
                  <c:v>5.6687977473469597E-2</c:v>
                </c:pt>
                <c:pt idx="11110">
                  <c:v>4.52365940327999E-2</c:v>
                </c:pt>
                <c:pt idx="11111">
                  <c:v>3.1065228939633101E-2</c:v>
                </c:pt>
                <c:pt idx="11112">
                  <c:v>1.53554969642719E-2</c:v>
                </c:pt>
                <c:pt idx="11113">
                  <c:v>-1.35557956085219E-3</c:v>
                </c:pt>
                <c:pt idx="11114">
                  <c:v>-1.8454023096355299E-2</c:v>
                </c:pt>
                <c:pt idx="11115">
                  <c:v>-3.43668685578487E-2</c:v>
                </c:pt>
                <c:pt idx="11116">
                  <c:v>-4.8814021352273203E-2</c:v>
                </c:pt>
                <c:pt idx="11117">
                  <c:v>-6.2306104074566902E-2</c:v>
                </c:pt>
                <c:pt idx="11118">
                  <c:v>-7.5139170880528502E-2</c:v>
                </c:pt>
                <c:pt idx="11119">
                  <c:v>-8.67988262889033E-2</c:v>
                </c:pt>
                <c:pt idx="11120">
                  <c:v>-9.6280845591260197E-2</c:v>
                </c:pt>
                <c:pt idx="11121">
                  <c:v>-0.103931847491438</c:v>
                </c:pt>
                <c:pt idx="11122">
                  <c:v>-0.109616002680671</c:v>
                </c:pt>
                <c:pt idx="11123">
                  <c:v>-0.112986997147638</c:v>
                </c:pt>
                <c:pt idx="11124">
                  <c:v>-0.114379824268275</c:v>
                </c:pt>
                <c:pt idx="11125">
                  <c:v>-0.11334069061406001</c:v>
                </c:pt>
                <c:pt idx="11126">
                  <c:v>-0.11002759530664</c:v>
                </c:pt>
                <c:pt idx="11127">
                  <c:v>-0.10548408570805801</c:v>
                </c:pt>
                <c:pt idx="11128">
                  <c:v>-0.100725433102062</c:v>
                </c:pt>
                <c:pt idx="11129">
                  <c:v>-9.6613747323716304E-2</c:v>
                </c:pt>
                <c:pt idx="11130">
                  <c:v>-9.2498329833433299E-2</c:v>
                </c:pt>
                <c:pt idx="11131">
                  <c:v>-8.6615521861328093E-2</c:v>
                </c:pt>
                <c:pt idx="11132">
                  <c:v>-7.9673834170020705E-2</c:v>
                </c:pt>
                <c:pt idx="11133">
                  <c:v>-7.3035447794291303E-2</c:v>
                </c:pt>
                <c:pt idx="11134">
                  <c:v>-6.6717335816096707E-2</c:v>
                </c:pt>
                <c:pt idx="11135">
                  <c:v>-6.1348752137582903E-2</c:v>
                </c:pt>
                <c:pt idx="11136">
                  <c:v>-5.6956639461344501E-2</c:v>
                </c:pt>
                <c:pt idx="11137">
                  <c:v>-5.2624753310298901E-2</c:v>
                </c:pt>
                <c:pt idx="11138">
                  <c:v>-4.8505617396550203E-2</c:v>
                </c:pt>
                <c:pt idx="11139">
                  <c:v>-4.48213605446941E-2</c:v>
                </c:pt>
                <c:pt idx="11140">
                  <c:v>-4.2753751961158701E-2</c:v>
                </c:pt>
                <c:pt idx="11141">
                  <c:v>-4.3284632528060897E-2</c:v>
                </c:pt>
                <c:pt idx="11142">
                  <c:v>-4.4727328896208902E-2</c:v>
                </c:pt>
                <c:pt idx="11143">
                  <c:v>-4.6815584324537599E-2</c:v>
                </c:pt>
                <c:pt idx="11144">
                  <c:v>-5.0021579960506199E-2</c:v>
                </c:pt>
                <c:pt idx="11145">
                  <c:v>-5.5098808785147897E-2</c:v>
                </c:pt>
                <c:pt idx="11146">
                  <c:v>-6.3304569298860802E-2</c:v>
                </c:pt>
                <c:pt idx="11147">
                  <c:v>-7.36986414098557E-2</c:v>
                </c:pt>
                <c:pt idx="11148">
                  <c:v>-8.5636328923607702E-2</c:v>
                </c:pt>
                <c:pt idx="11149">
                  <c:v>-9.9011478324989105E-2</c:v>
                </c:pt>
                <c:pt idx="11150">
                  <c:v>-0.11321742243834799</c:v>
                </c:pt>
                <c:pt idx="11151">
                  <c:v>-0.127890830446588</c:v>
                </c:pt>
                <c:pt idx="11152">
                  <c:v>-0.14192934128972201</c:v>
                </c:pt>
                <c:pt idx="11153">
                  <c:v>-0.154536707216549</c:v>
                </c:pt>
                <c:pt idx="11154">
                  <c:v>-0.16561829232483399</c:v>
                </c:pt>
                <c:pt idx="11155">
                  <c:v>-0.175448248107302</c:v>
                </c:pt>
                <c:pt idx="11156">
                  <c:v>-0.18406153423546801</c:v>
                </c:pt>
                <c:pt idx="11157">
                  <c:v>-0.190808619242848</c:v>
                </c:pt>
                <c:pt idx="11158">
                  <c:v>-0.19512512973655599</c:v>
                </c:pt>
                <c:pt idx="11159">
                  <c:v>-0.196297481859109</c:v>
                </c:pt>
                <c:pt idx="11160">
                  <c:v>-0.19435193385917701</c:v>
                </c:pt>
                <c:pt idx="11161">
                  <c:v>-0.18932620929369401</c:v>
                </c:pt>
                <c:pt idx="11162">
                  <c:v>-0.180336512014243</c:v>
                </c:pt>
                <c:pt idx="11163">
                  <c:v>-0.16813979327849901</c:v>
                </c:pt>
                <c:pt idx="11164">
                  <c:v>-0.15447986404693201</c:v>
                </c:pt>
                <c:pt idx="11165">
                  <c:v>-0.140688705422571</c:v>
                </c:pt>
                <c:pt idx="11166">
                  <c:v>-0.12728434140664599</c:v>
                </c:pt>
                <c:pt idx="11167">
                  <c:v>-0.11427608446972801</c:v>
                </c:pt>
                <c:pt idx="11168">
                  <c:v>-0.10149736502390699</c:v>
                </c:pt>
                <c:pt idx="11169">
                  <c:v>-8.8598620503608394E-2</c:v>
                </c:pt>
                <c:pt idx="11170">
                  <c:v>-7.6095814483812099E-2</c:v>
                </c:pt>
                <c:pt idx="11171">
                  <c:v>-6.4697338556728504E-2</c:v>
                </c:pt>
                <c:pt idx="11172">
                  <c:v>-5.50946647107146E-2</c:v>
                </c:pt>
                <c:pt idx="11173">
                  <c:v>-4.7658425168712999E-2</c:v>
                </c:pt>
                <c:pt idx="11174">
                  <c:v>-4.1411769946668897E-2</c:v>
                </c:pt>
                <c:pt idx="11175">
                  <c:v>-3.5944538329814202E-2</c:v>
                </c:pt>
                <c:pt idx="11176">
                  <c:v>-3.2422015743207001E-2</c:v>
                </c:pt>
                <c:pt idx="11177">
                  <c:v>-3.14155370081909E-2</c:v>
                </c:pt>
                <c:pt idx="11178">
                  <c:v>-3.28213185240738E-2</c:v>
                </c:pt>
                <c:pt idx="11179">
                  <c:v>-3.65199057884679E-2</c:v>
                </c:pt>
                <c:pt idx="11180">
                  <c:v>-4.1695157548652301E-2</c:v>
                </c:pt>
                <c:pt idx="11181">
                  <c:v>-4.6837974684472199E-2</c:v>
                </c:pt>
                <c:pt idx="11182">
                  <c:v>-5.1227370615516202E-2</c:v>
                </c:pt>
                <c:pt idx="11183">
                  <c:v>-5.4416437493344398E-2</c:v>
                </c:pt>
                <c:pt idx="11184">
                  <c:v>-5.5756912821864298E-2</c:v>
                </c:pt>
                <c:pt idx="11185">
                  <c:v>-5.5197428878948102E-2</c:v>
                </c:pt>
                <c:pt idx="11186">
                  <c:v>-5.3539900815590701E-2</c:v>
                </c:pt>
                <c:pt idx="11187">
                  <c:v>-5.0148166555283501E-2</c:v>
                </c:pt>
                <c:pt idx="11188">
                  <c:v>-4.3685360825411003E-2</c:v>
                </c:pt>
                <c:pt idx="11189">
                  <c:v>-3.4792377742539397E-2</c:v>
                </c:pt>
                <c:pt idx="11190">
                  <c:v>-2.4427831749313001E-2</c:v>
                </c:pt>
                <c:pt idx="11191">
                  <c:v>-1.3149410720109099E-2</c:v>
                </c:pt>
                <c:pt idx="11192">
                  <c:v>-1.55923847444026E-3</c:v>
                </c:pt>
                <c:pt idx="11193">
                  <c:v>1.01993443323733E-2</c:v>
                </c:pt>
                <c:pt idx="11194">
                  <c:v>2.24562349081469E-2</c:v>
                </c:pt>
                <c:pt idx="11195">
                  <c:v>3.4888960037559098E-2</c:v>
                </c:pt>
                <c:pt idx="11196">
                  <c:v>4.6924771218913801E-2</c:v>
                </c:pt>
                <c:pt idx="11197">
                  <c:v>5.8647179972895098E-2</c:v>
                </c:pt>
                <c:pt idx="11198">
                  <c:v>6.9456025333838906E-2</c:v>
                </c:pt>
                <c:pt idx="11199">
                  <c:v>7.7835338468037904E-2</c:v>
                </c:pt>
                <c:pt idx="11200">
                  <c:v>8.2856989996763594E-2</c:v>
                </c:pt>
                <c:pt idx="11201">
                  <c:v>8.5085642112754406E-2</c:v>
                </c:pt>
                <c:pt idx="11202">
                  <c:v>8.5887468639301801E-2</c:v>
                </c:pt>
                <c:pt idx="11203">
                  <c:v>8.5143224272747703E-2</c:v>
                </c:pt>
                <c:pt idx="11204">
                  <c:v>8.1225984258896294E-2</c:v>
                </c:pt>
                <c:pt idx="11205">
                  <c:v>7.3506942631052105E-2</c:v>
                </c:pt>
                <c:pt idx="11206">
                  <c:v>6.2881377300353702E-2</c:v>
                </c:pt>
                <c:pt idx="11207">
                  <c:v>5.0922252796154401E-2</c:v>
                </c:pt>
                <c:pt idx="11208">
                  <c:v>3.84584949403175E-2</c:v>
                </c:pt>
                <c:pt idx="11209">
                  <c:v>2.5440995508979498E-2</c:v>
                </c:pt>
                <c:pt idx="11210">
                  <c:v>1.21042848805032E-2</c:v>
                </c:pt>
                <c:pt idx="11211">
                  <c:v>-4.4821946125850299E-4</c:v>
                </c:pt>
                <c:pt idx="11212">
                  <c:v>-1.14252423741905E-2</c:v>
                </c:pt>
                <c:pt idx="11213">
                  <c:v>-2.1240422346479701E-2</c:v>
                </c:pt>
                <c:pt idx="11214">
                  <c:v>-3.0315439645274299E-2</c:v>
                </c:pt>
                <c:pt idx="11215">
                  <c:v>-3.8547882042250202E-2</c:v>
                </c:pt>
                <c:pt idx="11216">
                  <c:v>-4.5614374672992702E-2</c:v>
                </c:pt>
                <c:pt idx="11217">
                  <c:v>-5.1094014276546702E-2</c:v>
                </c:pt>
                <c:pt idx="11218">
                  <c:v>-5.5000319404259999E-2</c:v>
                </c:pt>
                <c:pt idx="11219">
                  <c:v>-5.7433855919918099E-2</c:v>
                </c:pt>
                <c:pt idx="11220">
                  <c:v>-5.7656498921150302E-2</c:v>
                </c:pt>
                <c:pt idx="11221">
                  <c:v>-5.4751696123402901E-2</c:v>
                </c:pt>
                <c:pt idx="11222">
                  <c:v>-4.9512318001162403E-2</c:v>
                </c:pt>
                <c:pt idx="11223">
                  <c:v>-4.2875830970621198E-2</c:v>
                </c:pt>
                <c:pt idx="11224">
                  <c:v>-3.45953990409128E-2</c:v>
                </c:pt>
                <c:pt idx="11225">
                  <c:v>-2.4613797911453E-2</c:v>
                </c:pt>
                <c:pt idx="11226">
                  <c:v>-1.3544945222637699E-2</c:v>
                </c:pt>
                <c:pt idx="11227">
                  <c:v>-2.0881663108281898E-3</c:v>
                </c:pt>
                <c:pt idx="11228">
                  <c:v>8.6441969504957809E-3</c:v>
                </c:pt>
                <c:pt idx="11229">
                  <c:v>1.7382951279608001E-2</c:v>
                </c:pt>
                <c:pt idx="11230">
                  <c:v>2.39045259129636E-2</c:v>
                </c:pt>
                <c:pt idx="11231">
                  <c:v>2.80849431255039E-2</c:v>
                </c:pt>
                <c:pt idx="11232">
                  <c:v>2.92910353324226E-2</c:v>
                </c:pt>
                <c:pt idx="11233">
                  <c:v>2.7192785028441802E-2</c:v>
                </c:pt>
                <c:pt idx="11234">
                  <c:v>2.33576149068296E-2</c:v>
                </c:pt>
                <c:pt idx="11235">
                  <c:v>2.0177935412440898E-2</c:v>
                </c:pt>
                <c:pt idx="11236">
                  <c:v>1.86996286682065E-2</c:v>
                </c:pt>
                <c:pt idx="11237">
                  <c:v>1.8887402906257001E-2</c:v>
                </c:pt>
                <c:pt idx="11238">
                  <c:v>1.9293296317385401E-2</c:v>
                </c:pt>
                <c:pt idx="11239">
                  <c:v>1.82606797997905E-2</c:v>
                </c:pt>
                <c:pt idx="11240">
                  <c:v>1.5802918033264501E-2</c:v>
                </c:pt>
                <c:pt idx="11241">
                  <c:v>1.25523537582215E-2</c:v>
                </c:pt>
                <c:pt idx="11242">
                  <c:v>9.2587956179565004E-3</c:v>
                </c:pt>
                <c:pt idx="11243">
                  <c:v>6.4106656641250504E-3</c:v>
                </c:pt>
                <c:pt idx="11244">
                  <c:v>3.2422068506316498E-3</c:v>
                </c:pt>
                <c:pt idx="11245">
                  <c:v>-6.1756066935507697E-4</c:v>
                </c:pt>
                <c:pt idx="11246">
                  <c:v>-4.8410413191974999E-3</c:v>
                </c:pt>
                <c:pt idx="11247">
                  <c:v>-9.6557153725556604E-3</c:v>
                </c:pt>
                <c:pt idx="11248">
                  <c:v>-1.3985842119334801E-2</c:v>
                </c:pt>
                <c:pt idx="11249">
                  <c:v>-1.5944705751733099E-2</c:v>
                </c:pt>
                <c:pt idx="11250">
                  <c:v>-1.55817448077056E-2</c:v>
                </c:pt>
                <c:pt idx="11251">
                  <c:v>-1.35035950970531E-2</c:v>
                </c:pt>
                <c:pt idx="11252">
                  <c:v>-1.05356343230927E-2</c:v>
                </c:pt>
                <c:pt idx="11253">
                  <c:v>-7.00080837263634E-3</c:v>
                </c:pt>
                <c:pt idx="11254">
                  <c:v>-1.87021817014044E-3</c:v>
                </c:pt>
                <c:pt idx="11255">
                  <c:v>5.27846959192584E-3</c:v>
                </c:pt>
                <c:pt idx="11256">
                  <c:v>1.4116425584091799E-2</c:v>
                </c:pt>
                <c:pt idx="11257">
                  <c:v>2.3535650141494599E-2</c:v>
                </c:pt>
                <c:pt idx="11258">
                  <c:v>3.2520979049649998E-2</c:v>
                </c:pt>
                <c:pt idx="11259">
                  <c:v>4.0166882498850899E-2</c:v>
                </c:pt>
                <c:pt idx="11260">
                  <c:v>4.5481371630695898E-2</c:v>
                </c:pt>
                <c:pt idx="11261">
                  <c:v>4.7869924524541599E-2</c:v>
                </c:pt>
                <c:pt idx="11262">
                  <c:v>4.8234873493463302E-2</c:v>
                </c:pt>
                <c:pt idx="11263">
                  <c:v>4.8274973781563202E-2</c:v>
                </c:pt>
                <c:pt idx="11264">
                  <c:v>4.8617783448648103E-2</c:v>
                </c:pt>
                <c:pt idx="11265">
                  <c:v>4.9995310303418201E-2</c:v>
                </c:pt>
                <c:pt idx="11266">
                  <c:v>5.32564005427223E-2</c:v>
                </c:pt>
                <c:pt idx="11267">
                  <c:v>5.8678900499898497E-2</c:v>
                </c:pt>
                <c:pt idx="11268">
                  <c:v>6.5686197384019596E-2</c:v>
                </c:pt>
                <c:pt idx="11269">
                  <c:v>7.2817567253107202E-2</c:v>
                </c:pt>
                <c:pt idx="11270">
                  <c:v>7.9265097804229204E-2</c:v>
                </c:pt>
                <c:pt idx="11271">
                  <c:v>8.5398303587066696E-2</c:v>
                </c:pt>
                <c:pt idx="11272">
                  <c:v>9.0973560018831404E-2</c:v>
                </c:pt>
                <c:pt idx="11273">
                  <c:v>9.5409792153661896E-2</c:v>
                </c:pt>
                <c:pt idx="11274">
                  <c:v>9.8701221348050802E-2</c:v>
                </c:pt>
                <c:pt idx="11275">
                  <c:v>0.101058459550204</c:v>
                </c:pt>
                <c:pt idx="11276">
                  <c:v>0.10244741468958</c:v>
                </c:pt>
                <c:pt idx="11277">
                  <c:v>0.10183802570771</c:v>
                </c:pt>
                <c:pt idx="11278">
                  <c:v>9.8450723708641497E-2</c:v>
                </c:pt>
                <c:pt idx="11279">
                  <c:v>9.2846105556659994E-2</c:v>
                </c:pt>
                <c:pt idx="11280">
                  <c:v>8.5725164374873097E-2</c:v>
                </c:pt>
                <c:pt idx="11281">
                  <c:v>7.7187465790915094E-2</c:v>
                </c:pt>
                <c:pt idx="11282">
                  <c:v>6.70993874849901E-2</c:v>
                </c:pt>
                <c:pt idx="11283">
                  <c:v>5.6203959770148998E-2</c:v>
                </c:pt>
                <c:pt idx="11284">
                  <c:v>4.5481599572421497E-2</c:v>
                </c:pt>
                <c:pt idx="11285">
                  <c:v>3.5112390127734101E-2</c:v>
                </c:pt>
                <c:pt idx="11286">
                  <c:v>2.58888069486858E-2</c:v>
                </c:pt>
                <c:pt idx="11287">
                  <c:v>1.78774367824459E-2</c:v>
                </c:pt>
                <c:pt idx="11288">
                  <c:v>9.6782855123469201E-3</c:v>
                </c:pt>
                <c:pt idx="11289">
                  <c:v>8.2270295177523797E-4</c:v>
                </c:pt>
                <c:pt idx="11290">
                  <c:v>-8.6223908739527406E-3</c:v>
                </c:pt>
                <c:pt idx="11291">
                  <c:v>-1.8555745692855299E-2</c:v>
                </c:pt>
                <c:pt idx="11292">
                  <c:v>-2.77606216799955E-2</c:v>
                </c:pt>
                <c:pt idx="11293">
                  <c:v>-3.5232680932405003E-2</c:v>
                </c:pt>
                <c:pt idx="11294">
                  <c:v>-4.0962938805433301E-2</c:v>
                </c:pt>
                <c:pt idx="11295">
                  <c:v>-4.5406313219600002E-2</c:v>
                </c:pt>
                <c:pt idx="11296">
                  <c:v>-4.9337910621865301E-2</c:v>
                </c:pt>
                <c:pt idx="11297">
                  <c:v>-5.3069282252115497E-2</c:v>
                </c:pt>
                <c:pt idx="11298">
                  <c:v>-5.5613437082427199E-2</c:v>
                </c:pt>
                <c:pt idx="11299">
                  <c:v>-5.69850049718034E-2</c:v>
                </c:pt>
                <c:pt idx="11300">
                  <c:v>-5.8014721543878003E-2</c:v>
                </c:pt>
                <c:pt idx="11301">
                  <c:v>-5.8864155405990097E-2</c:v>
                </c:pt>
                <c:pt idx="11302">
                  <c:v>-5.8501578595652901E-2</c:v>
                </c:pt>
                <c:pt idx="11303">
                  <c:v>-5.6009305147588E-2</c:v>
                </c:pt>
                <c:pt idx="11304">
                  <c:v>-5.2330898689519803E-2</c:v>
                </c:pt>
                <c:pt idx="11305">
                  <c:v>-4.74080030088702E-2</c:v>
                </c:pt>
                <c:pt idx="11306">
                  <c:v>-4.0539658704849997E-2</c:v>
                </c:pt>
                <c:pt idx="11307">
                  <c:v>-3.2116793448694503E-2</c:v>
                </c:pt>
                <c:pt idx="11308">
                  <c:v>-2.2967267320947199E-2</c:v>
                </c:pt>
                <c:pt idx="11309">
                  <c:v>-1.36572996028011E-2</c:v>
                </c:pt>
                <c:pt idx="11310">
                  <c:v>-4.5465047993694004E-3</c:v>
                </c:pt>
                <c:pt idx="11311">
                  <c:v>3.6239816510762802E-3</c:v>
                </c:pt>
                <c:pt idx="11312">
                  <c:v>9.3394817095060999E-3</c:v>
                </c:pt>
                <c:pt idx="11313">
                  <c:v>1.1987460021049201E-2</c:v>
                </c:pt>
                <c:pt idx="11314">
                  <c:v>1.2048020127549E-2</c:v>
                </c:pt>
                <c:pt idx="11315">
                  <c:v>9.5564648175410199E-3</c:v>
                </c:pt>
                <c:pt idx="11316">
                  <c:v>5.44690697403581E-3</c:v>
                </c:pt>
                <c:pt idx="11317">
                  <c:v>1.44344425691468E-3</c:v>
                </c:pt>
                <c:pt idx="11318">
                  <c:v>-9.9428358589381404E-4</c:v>
                </c:pt>
                <c:pt idx="11319">
                  <c:v>-1.49237875569031E-3</c:v>
                </c:pt>
                <c:pt idx="11320">
                  <c:v>-1.1966092028835901E-3</c:v>
                </c:pt>
                <c:pt idx="11321">
                  <c:v>-6.2413314721734901E-4</c:v>
                </c:pt>
                <c:pt idx="11322">
                  <c:v>5.2311876870122804E-4</c:v>
                </c:pt>
                <c:pt idx="11323">
                  <c:v>1.9660955529888502E-3</c:v>
                </c:pt>
                <c:pt idx="11324">
                  <c:v>3.0964035187950501E-3</c:v>
                </c:pt>
                <c:pt idx="11325">
                  <c:v>3.7874228618651798E-3</c:v>
                </c:pt>
                <c:pt idx="11326">
                  <c:v>4.1971465747612097E-3</c:v>
                </c:pt>
                <c:pt idx="11327">
                  <c:v>4.4692416797342503E-3</c:v>
                </c:pt>
                <c:pt idx="11328">
                  <c:v>4.9943821944799099E-3</c:v>
                </c:pt>
                <c:pt idx="11329">
                  <c:v>5.8345692420510003E-3</c:v>
                </c:pt>
                <c:pt idx="11330">
                  <c:v>6.5649281819521003E-3</c:v>
                </c:pt>
                <c:pt idx="11331">
                  <c:v>6.0480788061415096E-3</c:v>
                </c:pt>
                <c:pt idx="11332">
                  <c:v>3.36180630735298E-3</c:v>
                </c:pt>
                <c:pt idx="11333">
                  <c:v>-1.5288833068668099E-3</c:v>
                </c:pt>
                <c:pt idx="11334">
                  <c:v>-7.9353511545516495E-3</c:v>
                </c:pt>
                <c:pt idx="11335">
                  <c:v>-1.54258835910828E-2</c:v>
                </c:pt>
                <c:pt idx="11336">
                  <c:v>-2.4199502706755201E-2</c:v>
                </c:pt>
                <c:pt idx="11337">
                  <c:v>-3.3880924719187501E-2</c:v>
                </c:pt>
                <c:pt idx="11338">
                  <c:v>-4.3743039329077603E-2</c:v>
                </c:pt>
                <c:pt idx="11339">
                  <c:v>-5.3757274489286098E-2</c:v>
                </c:pt>
                <c:pt idx="11340">
                  <c:v>-6.51157802376372E-2</c:v>
                </c:pt>
                <c:pt idx="11341">
                  <c:v>-7.8175858336185802E-2</c:v>
                </c:pt>
                <c:pt idx="11342">
                  <c:v>-9.2508640018266003E-2</c:v>
                </c:pt>
                <c:pt idx="11343">
                  <c:v>-0.10774669453366401</c:v>
                </c:pt>
                <c:pt idx="11344">
                  <c:v>-0.122546706123129</c:v>
                </c:pt>
                <c:pt idx="11345">
                  <c:v>-0.13547788745748601</c:v>
                </c:pt>
                <c:pt idx="11346">
                  <c:v>-0.14664454226554199</c:v>
                </c:pt>
                <c:pt idx="11347">
                  <c:v>-0.156271422107115</c:v>
                </c:pt>
                <c:pt idx="11348">
                  <c:v>-0.16414385869387199</c:v>
                </c:pt>
                <c:pt idx="11349">
                  <c:v>-0.171461579236343</c:v>
                </c:pt>
                <c:pt idx="11350">
                  <c:v>-0.17843126636826601</c:v>
                </c:pt>
                <c:pt idx="11351">
                  <c:v>-0.183288191289778</c:v>
                </c:pt>
                <c:pt idx="11352">
                  <c:v>-0.18456566781664999</c:v>
                </c:pt>
                <c:pt idx="11353">
                  <c:v>-0.18162798825757101</c:v>
                </c:pt>
                <c:pt idx="11354">
                  <c:v>-0.17346761956505599</c:v>
                </c:pt>
                <c:pt idx="11355">
                  <c:v>-0.16014378265736201</c:v>
                </c:pt>
                <c:pt idx="11356">
                  <c:v>-0.14421632520092101</c:v>
                </c:pt>
                <c:pt idx="11357">
                  <c:v>-0.12747932875833901</c:v>
                </c:pt>
                <c:pt idx="11358">
                  <c:v>-0.10999468800904499</c:v>
                </c:pt>
                <c:pt idx="11359">
                  <c:v>-9.1392447589013007E-2</c:v>
                </c:pt>
                <c:pt idx="11360">
                  <c:v>-7.1763722021351103E-2</c:v>
                </c:pt>
                <c:pt idx="11361">
                  <c:v>-5.2371797625522597E-2</c:v>
                </c:pt>
                <c:pt idx="11362">
                  <c:v>-3.37955603176264E-2</c:v>
                </c:pt>
                <c:pt idx="11363">
                  <c:v>-1.6216609082384401E-2</c:v>
                </c:pt>
                <c:pt idx="11364">
                  <c:v>-6.4667448592414095E-4</c:v>
                </c:pt>
                <c:pt idx="11365">
                  <c:v>1.23269845411066E-2</c:v>
                </c:pt>
                <c:pt idx="11366">
                  <c:v>2.30268883404788E-2</c:v>
                </c:pt>
                <c:pt idx="11367">
                  <c:v>3.1239854446098701E-2</c:v>
                </c:pt>
                <c:pt idx="11368">
                  <c:v>3.6717095596985799E-2</c:v>
                </c:pt>
                <c:pt idx="11369">
                  <c:v>4.0007147644959398E-2</c:v>
                </c:pt>
                <c:pt idx="11370">
                  <c:v>4.1896144294809499E-2</c:v>
                </c:pt>
                <c:pt idx="11371">
                  <c:v>4.1966592556009402E-2</c:v>
                </c:pt>
                <c:pt idx="11372">
                  <c:v>3.9548057415758398E-2</c:v>
                </c:pt>
                <c:pt idx="11373">
                  <c:v>3.5751120296436401E-2</c:v>
                </c:pt>
                <c:pt idx="11374">
                  <c:v>3.11935132783406E-2</c:v>
                </c:pt>
                <c:pt idx="11375">
                  <c:v>2.5333067069374899E-2</c:v>
                </c:pt>
                <c:pt idx="11376">
                  <c:v>1.89437518321031E-2</c:v>
                </c:pt>
                <c:pt idx="11377">
                  <c:v>1.38978711911099E-2</c:v>
                </c:pt>
                <c:pt idx="11378">
                  <c:v>1.1368976649263099E-2</c:v>
                </c:pt>
                <c:pt idx="11379">
                  <c:v>1.1888018783202701E-2</c:v>
                </c:pt>
                <c:pt idx="11380">
                  <c:v>1.52678324578337E-2</c:v>
                </c:pt>
                <c:pt idx="11381">
                  <c:v>2.1225222358659299E-2</c:v>
                </c:pt>
                <c:pt idx="11382">
                  <c:v>3.0383861384273399E-2</c:v>
                </c:pt>
                <c:pt idx="11383">
                  <c:v>4.2435012939099202E-2</c:v>
                </c:pt>
                <c:pt idx="11384">
                  <c:v>5.58432024252025E-2</c:v>
                </c:pt>
                <c:pt idx="11385">
                  <c:v>6.9080524384911607E-2</c:v>
                </c:pt>
                <c:pt idx="11386">
                  <c:v>8.13652490939787E-2</c:v>
                </c:pt>
                <c:pt idx="11387">
                  <c:v>9.28760687506726E-2</c:v>
                </c:pt>
                <c:pt idx="11388">
                  <c:v>0.10331322943019999</c:v>
                </c:pt>
                <c:pt idx="11389">
                  <c:v>0.112696122212235</c:v>
                </c:pt>
                <c:pt idx="11390">
                  <c:v>0.122640657045121</c:v>
                </c:pt>
                <c:pt idx="11391">
                  <c:v>0.13401191358106701</c:v>
                </c:pt>
                <c:pt idx="11392">
                  <c:v>0.14560251099638999</c:v>
                </c:pt>
                <c:pt idx="11393">
                  <c:v>0.15597206962537399</c:v>
                </c:pt>
                <c:pt idx="11394">
                  <c:v>0.16533365287434501</c:v>
                </c:pt>
                <c:pt idx="11395">
                  <c:v>0.172976604613163</c:v>
                </c:pt>
                <c:pt idx="11396">
                  <c:v>0.17708409328098601</c:v>
                </c:pt>
                <c:pt idx="11397">
                  <c:v>0.17783919816517499</c:v>
                </c:pt>
                <c:pt idx="11398">
                  <c:v>0.176848619513396</c:v>
                </c:pt>
                <c:pt idx="11399">
                  <c:v>0.17530794796889901</c:v>
                </c:pt>
                <c:pt idx="11400">
                  <c:v>0.172548634794772</c:v>
                </c:pt>
                <c:pt idx="11401">
                  <c:v>0.16739773417287901</c:v>
                </c:pt>
                <c:pt idx="11402">
                  <c:v>0.160245770842116</c:v>
                </c:pt>
                <c:pt idx="11403">
                  <c:v>0.15151848179183899</c:v>
                </c:pt>
                <c:pt idx="11404">
                  <c:v>0.14146040245396599</c:v>
                </c:pt>
                <c:pt idx="11405">
                  <c:v>0.13071983122042399</c:v>
                </c:pt>
                <c:pt idx="11406">
                  <c:v>0.11997198803794699</c:v>
                </c:pt>
                <c:pt idx="11407">
                  <c:v>0.10997204313911101</c:v>
                </c:pt>
                <c:pt idx="11408">
                  <c:v>0.100748057896522</c:v>
                </c:pt>
                <c:pt idx="11409">
                  <c:v>9.2250291953745803E-2</c:v>
                </c:pt>
                <c:pt idx="11410">
                  <c:v>8.3848598236842001E-2</c:v>
                </c:pt>
                <c:pt idx="11411">
                  <c:v>7.4737626270461099E-2</c:v>
                </c:pt>
                <c:pt idx="11412">
                  <c:v>6.5863867739929097E-2</c:v>
                </c:pt>
                <c:pt idx="11413">
                  <c:v>5.8567369954371902E-2</c:v>
                </c:pt>
                <c:pt idx="11414">
                  <c:v>5.3142624076314399E-2</c:v>
                </c:pt>
                <c:pt idx="11415">
                  <c:v>4.9123337359668E-2</c:v>
                </c:pt>
                <c:pt idx="11416">
                  <c:v>4.6848454296445803E-2</c:v>
                </c:pt>
                <c:pt idx="11417">
                  <c:v>4.73912171473354E-2</c:v>
                </c:pt>
                <c:pt idx="11418">
                  <c:v>5.0796333038177197E-2</c:v>
                </c:pt>
                <c:pt idx="11419">
                  <c:v>5.5778382253970298E-2</c:v>
                </c:pt>
                <c:pt idx="11420">
                  <c:v>6.0908888301308403E-2</c:v>
                </c:pt>
                <c:pt idx="11421">
                  <c:v>6.6771553136685299E-2</c:v>
                </c:pt>
                <c:pt idx="11422">
                  <c:v>7.3784127888313997E-2</c:v>
                </c:pt>
                <c:pt idx="11423">
                  <c:v>8.1514683460947895E-2</c:v>
                </c:pt>
                <c:pt idx="11424">
                  <c:v>9.0049323860305702E-2</c:v>
                </c:pt>
                <c:pt idx="11425">
                  <c:v>9.8563353557864997E-2</c:v>
                </c:pt>
                <c:pt idx="11426">
                  <c:v>0.10640100858641099</c:v>
                </c:pt>
                <c:pt idx="11427">
                  <c:v>0.11408935437253</c:v>
                </c:pt>
                <c:pt idx="11428">
                  <c:v>0.122038073528625</c:v>
                </c:pt>
                <c:pt idx="11429">
                  <c:v>0.12944432661524</c:v>
                </c:pt>
                <c:pt idx="11430">
                  <c:v>0.13501063696721499</c:v>
                </c:pt>
                <c:pt idx="11431">
                  <c:v>0.137284005423322</c:v>
                </c:pt>
                <c:pt idx="11432">
                  <c:v>0.135907511529793</c:v>
                </c:pt>
                <c:pt idx="11433">
                  <c:v>0.132179657884365</c:v>
                </c:pt>
                <c:pt idx="11434">
                  <c:v>0.126856454395743</c:v>
                </c:pt>
                <c:pt idx="11435">
                  <c:v>0.120545849849386</c:v>
                </c:pt>
                <c:pt idx="11436">
                  <c:v>0.114777934877334</c:v>
                </c:pt>
                <c:pt idx="11437">
                  <c:v>0.11004996677460301</c:v>
                </c:pt>
                <c:pt idx="11438">
                  <c:v>0.105524326652588</c:v>
                </c:pt>
                <c:pt idx="11439">
                  <c:v>0.100780650462824</c:v>
                </c:pt>
                <c:pt idx="11440">
                  <c:v>9.6076742134526202E-2</c:v>
                </c:pt>
                <c:pt idx="11441">
                  <c:v>9.2013010550773794E-2</c:v>
                </c:pt>
                <c:pt idx="11442">
                  <c:v>8.9101846865783693E-2</c:v>
                </c:pt>
                <c:pt idx="11443">
                  <c:v>8.6662463649564606E-2</c:v>
                </c:pt>
                <c:pt idx="11444">
                  <c:v>8.3408726676255707E-2</c:v>
                </c:pt>
                <c:pt idx="11445">
                  <c:v>7.92578835660874E-2</c:v>
                </c:pt>
                <c:pt idx="11446">
                  <c:v>7.5174589698983496E-2</c:v>
                </c:pt>
                <c:pt idx="11447">
                  <c:v>7.2842655587293303E-2</c:v>
                </c:pt>
                <c:pt idx="11448">
                  <c:v>7.3274861544886105E-2</c:v>
                </c:pt>
                <c:pt idx="11449">
                  <c:v>7.5876314978504306E-2</c:v>
                </c:pt>
                <c:pt idx="11450">
                  <c:v>7.9640195217539997E-2</c:v>
                </c:pt>
                <c:pt idx="11451">
                  <c:v>8.4250639140857106E-2</c:v>
                </c:pt>
                <c:pt idx="11452">
                  <c:v>9.0020507330485902E-2</c:v>
                </c:pt>
                <c:pt idx="11453">
                  <c:v>9.6478567035470295E-2</c:v>
                </c:pt>
                <c:pt idx="11454">
                  <c:v>0.103742624511061</c:v>
                </c:pt>
                <c:pt idx="11455">
                  <c:v>0.112148901322957</c:v>
                </c:pt>
                <c:pt idx="11456">
                  <c:v>0.12063441719000099</c:v>
                </c:pt>
                <c:pt idx="11457">
                  <c:v>0.12858178672568599</c:v>
                </c:pt>
                <c:pt idx="11458">
                  <c:v>0.13612385868021601</c:v>
                </c:pt>
                <c:pt idx="11459">
                  <c:v>0.14382880572298201</c:v>
                </c:pt>
                <c:pt idx="11460">
                  <c:v>0.15190226108147201</c:v>
                </c:pt>
                <c:pt idx="11461">
                  <c:v>0.159511710814217</c:v>
                </c:pt>
                <c:pt idx="11462">
                  <c:v>0.165164432271621</c:v>
                </c:pt>
                <c:pt idx="11463">
                  <c:v>0.16736819173131801</c:v>
                </c:pt>
                <c:pt idx="11464">
                  <c:v>0.16557785563333899</c:v>
                </c:pt>
                <c:pt idx="11465">
                  <c:v>0.16009293524496501</c:v>
                </c:pt>
                <c:pt idx="11466">
                  <c:v>0.151447356914023</c:v>
                </c:pt>
                <c:pt idx="11467">
                  <c:v>0.14013726571083299</c:v>
                </c:pt>
                <c:pt idx="11468">
                  <c:v>0.126935891042813</c:v>
                </c:pt>
                <c:pt idx="11469">
                  <c:v>0.1120139558489</c:v>
                </c:pt>
                <c:pt idx="11470">
                  <c:v>9.5142785397916804E-2</c:v>
                </c:pt>
                <c:pt idx="11471">
                  <c:v>7.6084576454501507E-2</c:v>
                </c:pt>
                <c:pt idx="11472">
                  <c:v>5.5780837638622502E-2</c:v>
                </c:pt>
                <c:pt idx="11473">
                  <c:v>3.5666717929677599E-2</c:v>
                </c:pt>
                <c:pt idx="11474">
                  <c:v>1.57820614977188E-2</c:v>
                </c:pt>
                <c:pt idx="11475">
                  <c:v>-3.1458256328148601E-3</c:v>
                </c:pt>
                <c:pt idx="11476">
                  <c:v>-1.9583970045867701E-2</c:v>
                </c:pt>
                <c:pt idx="11477">
                  <c:v>-3.2405922117621E-2</c:v>
                </c:pt>
                <c:pt idx="11478">
                  <c:v>-4.1390702590551602E-2</c:v>
                </c:pt>
                <c:pt idx="11479">
                  <c:v>-4.7117690830555899E-2</c:v>
                </c:pt>
                <c:pt idx="11480">
                  <c:v>-4.98887741745613E-2</c:v>
                </c:pt>
                <c:pt idx="11481">
                  <c:v>-5.0255007459748501E-2</c:v>
                </c:pt>
                <c:pt idx="11482">
                  <c:v>-4.81659571119466E-2</c:v>
                </c:pt>
                <c:pt idx="11483">
                  <c:v>-4.2642100631007797E-2</c:v>
                </c:pt>
                <c:pt idx="11484">
                  <c:v>-3.4108848192453897E-2</c:v>
                </c:pt>
                <c:pt idx="11485">
                  <c:v>-2.33674464479714E-2</c:v>
                </c:pt>
                <c:pt idx="11486">
                  <c:v>-1.1238431426574999E-2</c:v>
                </c:pt>
                <c:pt idx="11487">
                  <c:v>1.1120304108509201E-3</c:v>
                </c:pt>
                <c:pt idx="11488">
                  <c:v>1.3127317808029001E-2</c:v>
                </c:pt>
                <c:pt idx="11489">
                  <c:v>2.4577474821868402E-2</c:v>
                </c:pt>
                <c:pt idx="11490">
                  <c:v>3.4396082419004603E-2</c:v>
                </c:pt>
                <c:pt idx="11491">
                  <c:v>4.1420933991311797E-2</c:v>
                </c:pt>
                <c:pt idx="11492">
                  <c:v>4.5035762339824897E-2</c:v>
                </c:pt>
                <c:pt idx="11493">
                  <c:v>4.4563048512189701E-2</c:v>
                </c:pt>
                <c:pt idx="11494">
                  <c:v>4.0762389847582098E-2</c:v>
                </c:pt>
                <c:pt idx="11495">
                  <c:v>3.51888867254979E-2</c:v>
                </c:pt>
                <c:pt idx="11496">
                  <c:v>2.8078396028206099E-2</c:v>
                </c:pt>
                <c:pt idx="11497">
                  <c:v>1.9725007891098899E-2</c:v>
                </c:pt>
                <c:pt idx="11498">
                  <c:v>1.1309446186860399E-2</c:v>
                </c:pt>
                <c:pt idx="11499">
                  <c:v>3.7152450544598202E-3</c:v>
                </c:pt>
                <c:pt idx="11500">
                  <c:v>-3.2766432584576798E-3</c:v>
                </c:pt>
                <c:pt idx="11501">
                  <c:v>-1.0737738375253001E-2</c:v>
                </c:pt>
                <c:pt idx="11502">
                  <c:v>-2.01461301737113E-2</c:v>
                </c:pt>
                <c:pt idx="11503">
                  <c:v>-3.1647660595255901E-2</c:v>
                </c:pt>
                <c:pt idx="11504">
                  <c:v>-4.4035335127537101E-2</c:v>
                </c:pt>
                <c:pt idx="11505">
                  <c:v>-5.5899218840444603E-2</c:v>
                </c:pt>
                <c:pt idx="11506">
                  <c:v>-6.6268509525598096E-2</c:v>
                </c:pt>
                <c:pt idx="11507">
                  <c:v>-7.5207762861846494E-2</c:v>
                </c:pt>
                <c:pt idx="11508">
                  <c:v>-8.3174729964589203E-2</c:v>
                </c:pt>
                <c:pt idx="11509">
                  <c:v>-9.0885395148128406E-2</c:v>
                </c:pt>
                <c:pt idx="11510">
                  <c:v>-9.8779500153474295E-2</c:v>
                </c:pt>
                <c:pt idx="11511">
                  <c:v>-0.106407726435888</c:v>
                </c:pt>
                <c:pt idx="11512">
                  <c:v>-0.113540218253204</c:v>
                </c:pt>
                <c:pt idx="11513">
                  <c:v>-0.120287742994233</c:v>
                </c:pt>
                <c:pt idx="11514">
                  <c:v>-0.12646761297344999</c:v>
                </c:pt>
                <c:pt idx="11515">
                  <c:v>-0.13137620798976801</c:v>
                </c:pt>
                <c:pt idx="11516">
                  <c:v>-0.13417875740372301</c:v>
                </c:pt>
                <c:pt idx="11517">
                  <c:v>-0.135734950352946</c:v>
                </c:pt>
                <c:pt idx="11518">
                  <c:v>-0.137593825043412</c:v>
                </c:pt>
                <c:pt idx="11519">
                  <c:v>-0.14039104549743101</c:v>
                </c:pt>
                <c:pt idx="11520">
                  <c:v>-0.14349901942325799</c:v>
                </c:pt>
                <c:pt idx="11521">
                  <c:v>-0.145945319440592</c:v>
                </c:pt>
                <c:pt idx="11522">
                  <c:v>-0.14726338331342101</c:v>
                </c:pt>
                <c:pt idx="11523">
                  <c:v>-0.14680414544502601</c:v>
                </c:pt>
                <c:pt idx="11524">
                  <c:v>-0.14409098086660199</c:v>
                </c:pt>
                <c:pt idx="11525">
                  <c:v>-0.13971200736163999</c:v>
                </c:pt>
                <c:pt idx="11526">
                  <c:v>-0.134725226010148</c:v>
                </c:pt>
                <c:pt idx="11527">
                  <c:v>-0.129840386122689</c:v>
                </c:pt>
                <c:pt idx="11528">
                  <c:v>-0.125680250706838</c:v>
                </c:pt>
                <c:pt idx="11529">
                  <c:v>-0.122453216768302</c:v>
                </c:pt>
                <c:pt idx="11530">
                  <c:v>-0.120614743344877</c:v>
                </c:pt>
                <c:pt idx="11531">
                  <c:v>-0.12107905327396699</c:v>
                </c:pt>
                <c:pt idx="11532">
                  <c:v>-0.124282029754565</c:v>
                </c:pt>
                <c:pt idx="11533">
                  <c:v>-0.12971803745218899</c:v>
                </c:pt>
                <c:pt idx="11534">
                  <c:v>-0.13609715157758401</c:v>
                </c:pt>
                <c:pt idx="11535">
                  <c:v>-0.143308428907121</c:v>
                </c:pt>
                <c:pt idx="11536">
                  <c:v>-0.15211788914691901</c:v>
                </c:pt>
                <c:pt idx="11537">
                  <c:v>-0.16153216839231199</c:v>
                </c:pt>
                <c:pt idx="11538">
                  <c:v>-0.16980385179881899</c:v>
                </c:pt>
                <c:pt idx="11539">
                  <c:v>-0.17650527504635499</c:v>
                </c:pt>
                <c:pt idx="11540">
                  <c:v>-0.18252696317075201</c:v>
                </c:pt>
                <c:pt idx="11541">
                  <c:v>-0.189135820021995</c:v>
                </c:pt>
                <c:pt idx="11542">
                  <c:v>-0.19657625378232901</c:v>
                </c:pt>
                <c:pt idx="11543">
                  <c:v>-0.205478037755598</c:v>
                </c:pt>
                <c:pt idx="11544">
                  <c:v>-0.21634182412879699</c:v>
                </c:pt>
                <c:pt idx="11545">
                  <c:v>-0.22852154255821799</c:v>
                </c:pt>
                <c:pt idx="11546">
                  <c:v>-0.24124948389363901</c:v>
                </c:pt>
                <c:pt idx="11547">
                  <c:v>-0.25392516205709997</c:v>
                </c:pt>
                <c:pt idx="11548">
                  <c:v>-0.26649815426415402</c:v>
                </c:pt>
                <c:pt idx="11549">
                  <c:v>-0.27812825758177501</c:v>
                </c:pt>
                <c:pt idx="11550">
                  <c:v>-0.28757038343257202</c:v>
                </c:pt>
                <c:pt idx="11551">
                  <c:v>-0.29462550614919703</c:v>
                </c:pt>
                <c:pt idx="11552">
                  <c:v>-0.299803047190769</c:v>
                </c:pt>
                <c:pt idx="11553">
                  <c:v>-0.30368461062288099</c:v>
                </c:pt>
                <c:pt idx="11554">
                  <c:v>-0.305920960846365</c:v>
                </c:pt>
                <c:pt idx="11555">
                  <c:v>-0.30583368338040601</c:v>
                </c:pt>
                <c:pt idx="11556">
                  <c:v>-0.30372571509734703</c:v>
                </c:pt>
                <c:pt idx="11557">
                  <c:v>-0.299832746119569</c:v>
                </c:pt>
                <c:pt idx="11558">
                  <c:v>-0.29406602986549402</c:v>
                </c:pt>
                <c:pt idx="11559">
                  <c:v>-0.28690491783554301</c:v>
                </c:pt>
                <c:pt idx="11560">
                  <c:v>-0.27909378549770297</c:v>
                </c:pt>
                <c:pt idx="11561">
                  <c:v>-0.27112977176085101</c:v>
                </c:pt>
                <c:pt idx="11562">
                  <c:v>-0.26364573462594898</c:v>
                </c:pt>
                <c:pt idx="11563">
                  <c:v>-0.25785873343078702</c:v>
                </c:pt>
                <c:pt idx="11564">
                  <c:v>-0.25405653251780103</c:v>
                </c:pt>
                <c:pt idx="11565">
                  <c:v>-0.25169382292546499</c:v>
                </c:pt>
                <c:pt idx="11566">
                  <c:v>-0.250648586828357</c:v>
                </c:pt>
                <c:pt idx="11567">
                  <c:v>-0.25033551576004898</c:v>
                </c:pt>
                <c:pt idx="11568">
                  <c:v>-0.249941889574365</c:v>
                </c:pt>
                <c:pt idx="11569">
                  <c:v>-0.249255280887937</c:v>
                </c:pt>
                <c:pt idx="11570">
                  <c:v>-0.24976147508933</c:v>
                </c:pt>
                <c:pt idx="11571">
                  <c:v>-0.25227000781445102</c:v>
                </c:pt>
                <c:pt idx="11572">
                  <c:v>-0.25604235969446498</c:v>
                </c:pt>
                <c:pt idx="11573">
                  <c:v>-0.26052582351422199</c:v>
                </c:pt>
                <c:pt idx="11574">
                  <c:v>-0.26475575148617603</c:v>
                </c:pt>
                <c:pt idx="11575">
                  <c:v>-0.26859158212325401</c:v>
                </c:pt>
                <c:pt idx="11576">
                  <c:v>-0.270963531757419</c:v>
                </c:pt>
                <c:pt idx="11577">
                  <c:v>-0.27137146696360898</c:v>
                </c:pt>
                <c:pt idx="11578">
                  <c:v>-0.270474044100036</c:v>
                </c:pt>
                <c:pt idx="11579">
                  <c:v>-0.26845634008797797</c:v>
                </c:pt>
                <c:pt idx="11580">
                  <c:v>-0.26524551432601601</c:v>
                </c:pt>
                <c:pt idx="11581">
                  <c:v>-0.260806785993554</c:v>
                </c:pt>
                <c:pt idx="11582">
                  <c:v>-0.25658974259442702</c:v>
                </c:pt>
                <c:pt idx="11583">
                  <c:v>-0.25367070646699202</c:v>
                </c:pt>
                <c:pt idx="11584">
                  <c:v>-0.25193254266420301</c:v>
                </c:pt>
                <c:pt idx="11585">
                  <c:v>-0.25185852214433102</c:v>
                </c:pt>
                <c:pt idx="11586">
                  <c:v>-0.25427786232798799</c:v>
                </c:pt>
                <c:pt idx="11587">
                  <c:v>-0.25896377017873901</c:v>
                </c:pt>
                <c:pt idx="11588">
                  <c:v>-0.26515007422831399</c:v>
                </c:pt>
                <c:pt idx="11589">
                  <c:v>-0.27204368411119001</c:v>
                </c:pt>
                <c:pt idx="11590">
                  <c:v>-0.27854242411818098</c:v>
                </c:pt>
                <c:pt idx="11591">
                  <c:v>-0.28373009302536301</c:v>
                </c:pt>
                <c:pt idx="11592">
                  <c:v>-0.28693888439731702</c:v>
                </c:pt>
                <c:pt idx="11593">
                  <c:v>-0.28728078485759001</c:v>
                </c:pt>
                <c:pt idx="11594">
                  <c:v>-0.28419191903093799</c:v>
                </c:pt>
                <c:pt idx="11595">
                  <c:v>-0.27788607877711202</c:v>
                </c:pt>
                <c:pt idx="11596">
                  <c:v>-0.26916474079096397</c:v>
                </c:pt>
                <c:pt idx="11597">
                  <c:v>-0.25875638632625397</c:v>
                </c:pt>
                <c:pt idx="11598">
                  <c:v>-0.24784861624934201</c:v>
                </c:pt>
                <c:pt idx="11599">
                  <c:v>-0.236463863071568</c:v>
                </c:pt>
                <c:pt idx="11600">
                  <c:v>-0.223819552413518</c:v>
                </c:pt>
                <c:pt idx="11601">
                  <c:v>-0.210970889688472</c:v>
                </c:pt>
                <c:pt idx="11602">
                  <c:v>-0.198598581195638</c:v>
                </c:pt>
                <c:pt idx="11603">
                  <c:v>-0.18607284119928699</c:v>
                </c:pt>
                <c:pt idx="11604">
                  <c:v>-0.17387083373353601</c:v>
                </c:pt>
                <c:pt idx="11605">
                  <c:v>-0.16306660738624501</c:v>
                </c:pt>
                <c:pt idx="11606">
                  <c:v>-0.15336085654918399</c:v>
                </c:pt>
                <c:pt idx="11607">
                  <c:v>-0.14420457262686401</c:v>
                </c:pt>
                <c:pt idx="11608">
                  <c:v>-0.13592418958986799</c:v>
                </c:pt>
                <c:pt idx="11609">
                  <c:v>-0.129239429114616</c:v>
                </c:pt>
                <c:pt idx="11610">
                  <c:v>-0.124065141779923</c:v>
                </c:pt>
                <c:pt idx="11611">
                  <c:v>-0.119379539852836</c:v>
                </c:pt>
                <c:pt idx="11612">
                  <c:v>-0.114555036777593</c:v>
                </c:pt>
                <c:pt idx="11613">
                  <c:v>-0.109996402022336</c:v>
                </c:pt>
                <c:pt idx="11614">
                  <c:v>-0.105921769044901</c:v>
                </c:pt>
                <c:pt idx="11615">
                  <c:v>-0.101837820848541</c:v>
                </c:pt>
                <c:pt idx="11616">
                  <c:v>-9.7364816312396296E-2</c:v>
                </c:pt>
                <c:pt idx="11617">
                  <c:v>-9.2330455825322705E-2</c:v>
                </c:pt>
                <c:pt idx="11618">
                  <c:v>-8.7076533251200003E-2</c:v>
                </c:pt>
                <c:pt idx="11619">
                  <c:v>-8.1473216026357903E-2</c:v>
                </c:pt>
                <c:pt idx="11620">
                  <c:v>-7.5132256936716393E-2</c:v>
                </c:pt>
                <c:pt idx="11621">
                  <c:v>-6.7634362365936396E-2</c:v>
                </c:pt>
                <c:pt idx="11622">
                  <c:v>-5.8974286796373503E-2</c:v>
                </c:pt>
                <c:pt idx="11623">
                  <c:v>-4.9988757750439101E-2</c:v>
                </c:pt>
                <c:pt idx="11624">
                  <c:v>-4.0641973923275898E-2</c:v>
                </c:pt>
                <c:pt idx="11625">
                  <c:v>-3.02040469521744E-2</c:v>
                </c:pt>
                <c:pt idx="11626">
                  <c:v>-1.83819526783108E-2</c:v>
                </c:pt>
                <c:pt idx="11627">
                  <c:v>-6.1053631553377903E-3</c:v>
                </c:pt>
                <c:pt idx="11628">
                  <c:v>6.0649358865393303E-3</c:v>
                </c:pt>
                <c:pt idx="11629">
                  <c:v>1.8117197579140001E-2</c:v>
                </c:pt>
                <c:pt idx="11630">
                  <c:v>2.97762359471908E-2</c:v>
                </c:pt>
                <c:pt idx="11631">
                  <c:v>4.2186331548798001E-2</c:v>
                </c:pt>
                <c:pt idx="11632">
                  <c:v>5.6958500352078299E-2</c:v>
                </c:pt>
                <c:pt idx="11633">
                  <c:v>7.3472726157205501E-2</c:v>
                </c:pt>
                <c:pt idx="11634">
                  <c:v>9.0391055172728399E-2</c:v>
                </c:pt>
                <c:pt idx="11635">
                  <c:v>0.10727728006060901</c:v>
                </c:pt>
                <c:pt idx="11636">
                  <c:v>0.123647662788875</c:v>
                </c:pt>
                <c:pt idx="11637">
                  <c:v>0.138435266781639</c:v>
                </c:pt>
                <c:pt idx="11638">
                  <c:v>0.151071530209657</c:v>
                </c:pt>
                <c:pt idx="11639">
                  <c:v>0.162051316950406</c:v>
                </c:pt>
                <c:pt idx="11640">
                  <c:v>0.17151197543423899</c:v>
                </c:pt>
                <c:pt idx="11641">
                  <c:v>0.17927942835039901</c:v>
                </c:pt>
                <c:pt idx="11642">
                  <c:v>0.185500697969084</c:v>
                </c:pt>
                <c:pt idx="11643">
                  <c:v>0.18938914678165999</c:v>
                </c:pt>
                <c:pt idx="11644">
                  <c:v>0.19028825112883699</c:v>
                </c:pt>
                <c:pt idx="11645">
                  <c:v>0.188189935980908</c:v>
                </c:pt>
                <c:pt idx="11646">
                  <c:v>0.18272219861390801</c:v>
                </c:pt>
                <c:pt idx="11647">
                  <c:v>0.17486831642939499</c:v>
                </c:pt>
                <c:pt idx="11648">
                  <c:v>0.16577684237381399</c:v>
                </c:pt>
                <c:pt idx="11649">
                  <c:v>0.155312743318514</c:v>
                </c:pt>
                <c:pt idx="11650">
                  <c:v>0.142817316077479</c:v>
                </c:pt>
                <c:pt idx="11651">
                  <c:v>0.12836370073811501</c:v>
                </c:pt>
                <c:pt idx="11652">
                  <c:v>0.113391624369195</c:v>
                </c:pt>
                <c:pt idx="11653">
                  <c:v>9.9146087910832306E-2</c:v>
                </c:pt>
                <c:pt idx="11654">
                  <c:v>8.6352470789882396E-2</c:v>
                </c:pt>
                <c:pt idx="11655">
                  <c:v>7.6094031745784704E-2</c:v>
                </c:pt>
                <c:pt idx="11656">
                  <c:v>6.9859925561052E-2</c:v>
                </c:pt>
                <c:pt idx="11657">
                  <c:v>6.7271196115742907E-2</c:v>
                </c:pt>
                <c:pt idx="11658">
                  <c:v>6.6489036728416995E-2</c:v>
                </c:pt>
                <c:pt idx="11659">
                  <c:v>6.7753309274613399E-2</c:v>
                </c:pt>
                <c:pt idx="11660">
                  <c:v>7.1583096725714307E-2</c:v>
                </c:pt>
                <c:pt idx="11661">
                  <c:v>7.7371099058020407E-2</c:v>
                </c:pt>
                <c:pt idx="11662">
                  <c:v>8.4062988484588305E-2</c:v>
                </c:pt>
                <c:pt idx="11663">
                  <c:v>9.0702953694855801E-2</c:v>
                </c:pt>
                <c:pt idx="11664">
                  <c:v>9.7647282327683493E-2</c:v>
                </c:pt>
                <c:pt idx="11665">
                  <c:v>0.105163422079464</c:v>
                </c:pt>
                <c:pt idx="11666">
                  <c:v>0.11183346555297</c:v>
                </c:pt>
                <c:pt idx="11667">
                  <c:v>0.11674936336939901</c:v>
                </c:pt>
                <c:pt idx="11668">
                  <c:v>0.11983213147221899</c:v>
                </c:pt>
                <c:pt idx="11669">
                  <c:v>0.121089647316315</c:v>
                </c:pt>
                <c:pt idx="11670">
                  <c:v>0.12172883295800099</c:v>
                </c:pt>
                <c:pt idx="11671">
                  <c:v>0.122258112209467</c:v>
                </c:pt>
                <c:pt idx="11672">
                  <c:v>0.122769695161921</c:v>
                </c:pt>
                <c:pt idx="11673">
                  <c:v>0.12364678134707301</c:v>
                </c:pt>
                <c:pt idx="11674">
                  <c:v>0.12423750869306401</c:v>
                </c:pt>
                <c:pt idx="11675">
                  <c:v>0.124315682831542</c:v>
                </c:pt>
                <c:pt idx="11676">
                  <c:v>0.123916008162556</c:v>
                </c:pt>
                <c:pt idx="11677">
                  <c:v>0.123838258200411</c:v>
                </c:pt>
                <c:pt idx="11678">
                  <c:v>0.124847828601705</c:v>
                </c:pt>
                <c:pt idx="11679">
                  <c:v>0.12634532332944201</c:v>
                </c:pt>
                <c:pt idx="11680">
                  <c:v>0.12854710765398999</c:v>
                </c:pt>
                <c:pt idx="11681">
                  <c:v>0.13173186538150899</c:v>
                </c:pt>
                <c:pt idx="11682">
                  <c:v>0.13531957131951</c:v>
                </c:pt>
                <c:pt idx="11683">
                  <c:v>0.13860480815785001</c:v>
                </c:pt>
                <c:pt idx="11684">
                  <c:v>0.14067411356464801</c:v>
                </c:pt>
                <c:pt idx="11685">
                  <c:v>0.140837171483148</c:v>
                </c:pt>
                <c:pt idx="11686">
                  <c:v>0.139844185931294</c:v>
                </c:pt>
                <c:pt idx="11687">
                  <c:v>0.13903658820874901</c:v>
                </c:pt>
                <c:pt idx="11688">
                  <c:v>0.13938794072156499</c:v>
                </c:pt>
                <c:pt idx="11689">
                  <c:v>0.14096522498241401</c:v>
                </c:pt>
                <c:pt idx="11690">
                  <c:v>0.14296878826482501</c:v>
                </c:pt>
                <c:pt idx="11691">
                  <c:v>0.14508149348133401</c:v>
                </c:pt>
                <c:pt idx="11692">
                  <c:v>0.14723664568021899</c:v>
                </c:pt>
                <c:pt idx="11693">
                  <c:v>0.14908706902090199</c:v>
                </c:pt>
                <c:pt idx="11694">
                  <c:v>0.15090596293174999</c:v>
                </c:pt>
                <c:pt idx="11695">
                  <c:v>0.15345046905109899</c:v>
                </c:pt>
                <c:pt idx="11696">
                  <c:v>0.15596649481299699</c:v>
                </c:pt>
                <c:pt idx="11697">
                  <c:v>0.15763118962841699</c:v>
                </c:pt>
                <c:pt idx="11698">
                  <c:v>0.159710622511889</c:v>
                </c:pt>
                <c:pt idx="11699">
                  <c:v>0.163478289481467</c:v>
                </c:pt>
                <c:pt idx="11700">
                  <c:v>0.16764417044583399</c:v>
                </c:pt>
                <c:pt idx="11701">
                  <c:v>0.17020437910451799</c:v>
                </c:pt>
                <c:pt idx="11702">
                  <c:v>0.17107691602840899</c:v>
                </c:pt>
                <c:pt idx="11703">
                  <c:v>0.17079298220496</c:v>
                </c:pt>
                <c:pt idx="11704">
                  <c:v>0.16936230085211601</c:v>
                </c:pt>
                <c:pt idx="11705">
                  <c:v>0.166842178944859</c:v>
                </c:pt>
                <c:pt idx="11706">
                  <c:v>0.164231396639129</c:v>
                </c:pt>
                <c:pt idx="11707">
                  <c:v>0.16199109366644901</c:v>
                </c:pt>
                <c:pt idx="11708">
                  <c:v>0.159177473839379</c:v>
                </c:pt>
                <c:pt idx="11709">
                  <c:v>0.15533268989934301</c:v>
                </c:pt>
                <c:pt idx="11710">
                  <c:v>0.15078463024327399</c:v>
                </c:pt>
                <c:pt idx="11711">
                  <c:v>0.14577473970378599</c:v>
                </c:pt>
                <c:pt idx="11712">
                  <c:v>0.14011929623294</c:v>
                </c:pt>
                <c:pt idx="11713">
                  <c:v>0.135133668335399</c:v>
                </c:pt>
                <c:pt idx="11714">
                  <c:v>0.132068899901717</c:v>
                </c:pt>
                <c:pt idx="11715">
                  <c:v>0.13008383588830699</c:v>
                </c:pt>
                <c:pt idx="11716">
                  <c:v>0.12819740210529701</c:v>
                </c:pt>
                <c:pt idx="11717">
                  <c:v>0.12641992310327901</c:v>
                </c:pt>
                <c:pt idx="11718">
                  <c:v>0.12593131704170299</c:v>
                </c:pt>
                <c:pt idx="11719">
                  <c:v>0.12750978221057199</c:v>
                </c:pt>
                <c:pt idx="11720">
                  <c:v>0.13153880432022999</c:v>
                </c:pt>
                <c:pt idx="11721">
                  <c:v>0.13751537622271801</c:v>
                </c:pt>
                <c:pt idx="11722">
                  <c:v>0.144263346395586</c:v>
                </c:pt>
                <c:pt idx="11723">
                  <c:v>0.150592630317858</c:v>
                </c:pt>
                <c:pt idx="11724">
                  <c:v>0.15442598202514199</c:v>
                </c:pt>
                <c:pt idx="11725">
                  <c:v>0.155205516684015</c:v>
                </c:pt>
                <c:pt idx="11726">
                  <c:v>0.15400600316062499</c:v>
                </c:pt>
                <c:pt idx="11727">
                  <c:v>0.15190109490090001</c:v>
                </c:pt>
                <c:pt idx="11728">
                  <c:v>0.149455983937892</c:v>
                </c:pt>
                <c:pt idx="11729">
                  <c:v>0.14613259883875701</c:v>
                </c:pt>
                <c:pt idx="11730">
                  <c:v>0.141577959785462</c:v>
                </c:pt>
                <c:pt idx="11731">
                  <c:v>0.136880267021004</c:v>
                </c:pt>
                <c:pt idx="11732">
                  <c:v>0.13248637674531699</c:v>
                </c:pt>
                <c:pt idx="11733">
                  <c:v>0.12757212183559799</c:v>
                </c:pt>
                <c:pt idx="11734">
                  <c:v>0.12234201144615001</c:v>
                </c:pt>
                <c:pt idx="11735">
                  <c:v>0.117563349452852</c:v>
                </c:pt>
                <c:pt idx="11736">
                  <c:v>0.113047912355736</c:v>
                </c:pt>
                <c:pt idx="11737">
                  <c:v>0.10918111972088899</c:v>
                </c:pt>
                <c:pt idx="11738">
                  <c:v>0.105287397614199</c:v>
                </c:pt>
                <c:pt idx="11739">
                  <c:v>9.9748967406421599E-2</c:v>
                </c:pt>
                <c:pt idx="11740">
                  <c:v>9.2976410802666803E-2</c:v>
                </c:pt>
                <c:pt idx="11741">
                  <c:v>8.6216059059450303E-2</c:v>
                </c:pt>
                <c:pt idx="11742">
                  <c:v>7.9479750803276294E-2</c:v>
                </c:pt>
                <c:pt idx="11743">
                  <c:v>7.2219245935381704E-2</c:v>
                </c:pt>
                <c:pt idx="11744">
                  <c:v>6.5585859709469896E-2</c:v>
                </c:pt>
                <c:pt idx="11745">
                  <c:v>5.9953183734284002E-2</c:v>
                </c:pt>
                <c:pt idx="11746">
                  <c:v>5.4476546532631599E-2</c:v>
                </c:pt>
                <c:pt idx="11747">
                  <c:v>4.8649831246862903E-2</c:v>
                </c:pt>
                <c:pt idx="11748">
                  <c:v>4.3435918896046602E-2</c:v>
                </c:pt>
                <c:pt idx="11749">
                  <c:v>4.0463167651769598E-2</c:v>
                </c:pt>
                <c:pt idx="11750">
                  <c:v>3.98214490349676E-2</c:v>
                </c:pt>
                <c:pt idx="11751">
                  <c:v>4.1125144824918199E-2</c:v>
                </c:pt>
                <c:pt idx="11752">
                  <c:v>4.3984394288976603E-2</c:v>
                </c:pt>
                <c:pt idx="11753">
                  <c:v>4.8498054620231698E-2</c:v>
                </c:pt>
                <c:pt idx="11754">
                  <c:v>5.4069733162069401E-2</c:v>
                </c:pt>
                <c:pt idx="11755">
                  <c:v>5.8570306896149102E-2</c:v>
                </c:pt>
                <c:pt idx="11756">
                  <c:v>6.1847221668580997E-2</c:v>
                </c:pt>
                <c:pt idx="11757">
                  <c:v>6.4035011756597898E-2</c:v>
                </c:pt>
                <c:pt idx="11758">
                  <c:v>6.4314256605826001E-2</c:v>
                </c:pt>
                <c:pt idx="11759">
                  <c:v>6.2954035299307695E-2</c:v>
                </c:pt>
                <c:pt idx="11760">
                  <c:v>6.06454900953564E-2</c:v>
                </c:pt>
                <c:pt idx="11761">
                  <c:v>5.7806945858396901E-2</c:v>
                </c:pt>
                <c:pt idx="11762">
                  <c:v>5.3216391573719699E-2</c:v>
                </c:pt>
                <c:pt idx="11763">
                  <c:v>4.5643983538966003E-2</c:v>
                </c:pt>
                <c:pt idx="11764">
                  <c:v>3.55359042128967E-2</c:v>
                </c:pt>
                <c:pt idx="11765">
                  <c:v>2.3822731082226999E-2</c:v>
                </c:pt>
                <c:pt idx="11766">
                  <c:v>1.14919710394436E-2</c:v>
                </c:pt>
                <c:pt idx="11767" formatCode="0.00E+00">
                  <c:v>8.8794177177220206E-5</c:v>
                </c:pt>
                <c:pt idx="11768">
                  <c:v>-9.2626320691106805E-3</c:v>
                </c:pt>
                <c:pt idx="11769">
                  <c:v>-1.6206756708847199E-2</c:v>
                </c:pt>
                <c:pt idx="11770">
                  <c:v>-2.0840842699022599E-2</c:v>
                </c:pt>
                <c:pt idx="11771">
                  <c:v>-2.47539027290818E-2</c:v>
                </c:pt>
                <c:pt idx="11772">
                  <c:v>-2.8964049381361798E-2</c:v>
                </c:pt>
                <c:pt idx="11773">
                  <c:v>-3.3526268464241303E-2</c:v>
                </c:pt>
                <c:pt idx="11774">
                  <c:v>-3.87723883813599E-2</c:v>
                </c:pt>
                <c:pt idx="11775">
                  <c:v>-4.4945948688932903E-2</c:v>
                </c:pt>
                <c:pt idx="11776">
                  <c:v>-5.3080910466577098E-2</c:v>
                </c:pt>
                <c:pt idx="11777">
                  <c:v>-6.3436263578986296E-2</c:v>
                </c:pt>
                <c:pt idx="11778">
                  <c:v>-7.5220004487565995E-2</c:v>
                </c:pt>
                <c:pt idx="11779">
                  <c:v>-8.8197022867338604E-2</c:v>
                </c:pt>
                <c:pt idx="11780">
                  <c:v>-0.101964302652194</c:v>
                </c:pt>
                <c:pt idx="11781">
                  <c:v>-0.11608179349641599</c:v>
                </c:pt>
                <c:pt idx="11782">
                  <c:v>-0.12984938510756799</c:v>
                </c:pt>
                <c:pt idx="11783">
                  <c:v>-0.14241103202644001</c:v>
                </c:pt>
                <c:pt idx="11784">
                  <c:v>-0.154320335903535</c:v>
                </c:pt>
                <c:pt idx="11785">
                  <c:v>-0.16579394978523501</c:v>
                </c:pt>
                <c:pt idx="11786">
                  <c:v>-0.17573301927792301</c:v>
                </c:pt>
                <c:pt idx="11787">
                  <c:v>-0.183751392583511</c:v>
                </c:pt>
                <c:pt idx="11788">
                  <c:v>-0.19022988430694401</c:v>
                </c:pt>
                <c:pt idx="11789">
                  <c:v>-0.19475717122508901</c:v>
                </c:pt>
                <c:pt idx="11790">
                  <c:v>-0.19630422807853901</c:v>
                </c:pt>
                <c:pt idx="11791">
                  <c:v>-0.194985635389884</c:v>
                </c:pt>
                <c:pt idx="11792">
                  <c:v>-0.19095313085236901</c:v>
                </c:pt>
                <c:pt idx="11793">
                  <c:v>-0.18494236730295299</c:v>
                </c:pt>
                <c:pt idx="11794">
                  <c:v>-0.178600120786119</c:v>
                </c:pt>
                <c:pt idx="11795">
                  <c:v>-0.17246746922072001</c:v>
                </c:pt>
                <c:pt idx="11796">
                  <c:v>-0.166619250484739</c:v>
                </c:pt>
                <c:pt idx="11797">
                  <c:v>-0.16145908393775699</c:v>
                </c:pt>
                <c:pt idx="11798">
                  <c:v>-0.15730855548429401</c:v>
                </c:pt>
                <c:pt idx="11799">
                  <c:v>-0.154338889443424</c:v>
                </c:pt>
                <c:pt idx="11800">
                  <c:v>-0.152853044247377</c:v>
                </c:pt>
                <c:pt idx="11801">
                  <c:v>-0.152897495198448</c:v>
                </c:pt>
                <c:pt idx="11802">
                  <c:v>-0.154221236295248</c:v>
                </c:pt>
                <c:pt idx="11803">
                  <c:v>-0.15597979348149801</c:v>
                </c:pt>
                <c:pt idx="11804">
                  <c:v>-0.15770815316266701</c:v>
                </c:pt>
                <c:pt idx="11805">
                  <c:v>-0.160002531364561</c:v>
                </c:pt>
                <c:pt idx="11806">
                  <c:v>-0.163265518891413</c:v>
                </c:pt>
                <c:pt idx="11807">
                  <c:v>-0.16714702974495799</c:v>
                </c:pt>
                <c:pt idx="11808">
                  <c:v>-0.171556052609207</c:v>
                </c:pt>
                <c:pt idx="11809">
                  <c:v>-0.17610794020352299</c:v>
                </c:pt>
                <c:pt idx="11810">
                  <c:v>-0.17930641639408801</c:v>
                </c:pt>
                <c:pt idx="11811">
                  <c:v>-0.180497627376738</c:v>
                </c:pt>
                <c:pt idx="11812">
                  <c:v>-0.18052976005448901</c:v>
                </c:pt>
                <c:pt idx="11813">
                  <c:v>-0.18025977606318799</c:v>
                </c:pt>
                <c:pt idx="11814">
                  <c:v>-0.180183787911988</c:v>
                </c:pt>
                <c:pt idx="11815">
                  <c:v>-0.180114611701021</c:v>
                </c:pt>
                <c:pt idx="11816">
                  <c:v>-0.179348627296647</c:v>
                </c:pt>
                <c:pt idx="11817">
                  <c:v>-0.17733746679960999</c:v>
                </c:pt>
                <c:pt idx="11818">
                  <c:v>-0.17517311174783401</c:v>
                </c:pt>
                <c:pt idx="11819">
                  <c:v>-0.17380729340817699</c:v>
                </c:pt>
                <c:pt idx="11820">
                  <c:v>-0.17236651363955499</c:v>
                </c:pt>
                <c:pt idx="11821">
                  <c:v>-0.16935100148469401</c:v>
                </c:pt>
                <c:pt idx="11822">
                  <c:v>-0.16384250044010601</c:v>
                </c:pt>
                <c:pt idx="11823">
                  <c:v>-0.15682316982605399</c:v>
                </c:pt>
                <c:pt idx="11824">
                  <c:v>-0.148829627358986</c:v>
                </c:pt>
                <c:pt idx="11825">
                  <c:v>-0.139920929508842</c:v>
                </c:pt>
                <c:pt idx="11826">
                  <c:v>-0.12996328507230001</c:v>
                </c:pt>
                <c:pt idx="11827">
                  <c:v>-0.118277522305981</c:v>
                </c:pt>
                <c:pt idx="11828">
                  <c:v>-0.10515513534764601</c:v>
                </c:pt>
                <c:pt idx="11829">
                  <c:v>-9.2112832515511306E-2</c:v>
                </c:pt>
                <c:pt idx="11830">
                  <c:v>-8.0053531635842501E-2</c:v>
                </c:pt>
                <c:pt idx="11831">
                  <c:v>-7.0454465991589901E-2</c:v>
                </c:pt>
                <c:pt idx="11832">
                  <c:v>-6.5020351991555994E-2</c:v>
                </c:pt>
                <c:pt idx="11833">
                  <c:v>-6.2290168104379297E-2</c:v>
                </c:pt>
                <c:pt idx="11834">
                  <c:v>-6.0707035859701899E-2</c:v>
                </c:pt>
                <c:pt idx="11835">
                  <c:v>-6.0407552231682003E-2</c:v>
                </c:pt>
                <c:pt idx="11836">
                  <c:v>-6.0883398113145498E-2</c:v>
                </c:pt>
                <c:pt idx="11837">
                  <c:v>-6.1627130848265203E-2</c:v>
                </c:pt>
                <c:pt idx="11838">
                  <c:v>-6.2636703133783694E-2</c:v>
                </c:pt>
                <c:pt idx="11839">
                  <c:v>-6.3475090120366506E-2</c:v>
                </c:pt>
                <c:pt idx="11840">
                  <c:v>-6.4942636555095606E-2</c:v>
                </c:pt>
                <c:pt idx="11841">
                  <c:v>-6.75452384512613E-2</c:v>
                </c:pt>
                <c:pt idx="11842">
                  <c:v>-7.0676610074504195E-2</c:v>
                </c:pt>
                <c:pt idx="11843">
                  <c:v>-7.3860387160519694E-2</c:v>
                </c:pt>
                <c:pt idx="11844">
                  <c:v>-7.6395071793939395E-2</c:v>
                </c:pt>
                <c:pt idx="11845">
                  <c:v>-7.7423687848509698E-2</c:v>
                </c:pt>
                <c:pt idx="11846">
                  <c:v>-7.6040346479148105E-2</c:v>
                </c:pt>
                <c:pt idx="11847">
                  <c:v>-7.0990742122040804E-2</c:v>
                </c:pt>
                <c:pt idx="11848">
                  <c:v>-6.2378285395183197E-2</c:v>
                </c:pt>
                <c:pt idx="11849">
                  <c:v>-5.1743444461483198E-2</c:v>
                </c:pt>
                <c:pt idx="11850">
                  <c:v>-4.0004361702195401E-2</c:v>
                </c:pt>
                <c:pt idx="11851">
                  <c:v>-2.7185116573446098E-2</c:v>
                </c:pt>
                <c:pt idx="11852">
                  <c:v>-1.3863015247081599E-2</c:v>
                </c:pt>
                <c:pt idx="11853">
                  <c:v>-5.1804136548939397E-4</c:v>
                </c:pt>
                <c:pt idx="11854">
                  <c:v>1.3601105770978599E-2</c:v>
                </c:pt>
                <c:pt idx="11855">
                  <c:v>2.8698893164341099E-2</c:v>
                </c:pt>
                <c:pt idx="11856">
                  <c:v>4.3978493610826598E-2</c:v>
                </c:pt>
                <c:pt idx="11857">
                  <c:v>5.9005582160977899E-2</c:v>
                </c:pt>
                <c:pt idx="11858">
                  <c:v>7.3357997020711593E-2</c:v>
                </c:pt>
                <c:pt idx="11859">
                  <c:v>8.6638683271406197E-2</c:v>
                </c:pt>
                <c:pt idx="11860">
                  <c:v>9.8502137435753298E-2</c:v>
                </c:pt>
                <c:pt idx="11861">
                  <c:v>0.108649840810725</c:v>
                </c:pt>
                <c:pt idx="11862">
                  <c:v>0.11735189558646</c:v>
                </c:pt>
                <c:pt idx="11863">
                  <c:v>0.124942237870649</c:v>
                </c:pt>
                <c:pt idx="11864">
                  <c:v>0.13176119894390001</c:v>
                </c:pt>
                <c:pt idx="11865">
                  <c:v>0.13728373036820099</c:v>
                </c:pt>
                <c:pt idx="11866">
                  <c:v>0.14123578167642301</c:v>
                </c:pt>
                <c:pt idx="11867">
                  <c:v>0.143802384310389</c:v>
                </c:pt>
                <c:pt idx="11868">
                  <c:v>0.144790354837673</c:v>
                </c:pt>
                <c:pt idx="11869">
                  <c:v>0.14436120104062</c:v>
                </c:pt>
                <c:pt idx="11870">
                  <c:v>0.14245726084257401</c:v>
                </c:pt>
                <c:pt idx="11871">
                  <c:v>0.13897586957868799</c:v>
                </c:pt>
                <c:pt idx="11872">
                  <c:v>0.13409340080774301</c:v>
                </c:pt>
                <c:pt idx="11873">
                  <c:v>0.12826486878489801</c:v>
                </c:pt>
                <c:pt idx="11874">
                  <c:v>0.12141015823152999</c:v>
                </c:pt>
                <c:pt idx="11875">
                  <c:v>0.113107159601629</c:v>
                </c:pt>
                <c:pt idx="11876">
                  <c:v>0.10475221316577001</c:v>
                </c:pt>
                <c:pt idx="11877">
                  <c:v>9.7114470728275601E-2</c:v>
                </c:pt>
                <c:pt idx="11878">
                  <c:v>8.9829631997392995E-2</c:v>
                </c:pt>
                <c:pt idx="11879">
                  <c:v>8.4556625305632904E-2</c:v>
                </c:pt>
                <c:pt idx="11880">
                  <c:v>8.2040297812666599E-2</c:v>
                </c:pt>
                <c:pt idx="11881">
                  <c:v>8.0974314980461398E-2</c:v>
                </c:pt>
                <c:pt idx="11882">
                  <c:v>8.1417010797204703E-2</c:v>
                </c:pt>
                <c:pt idx="11883">
                  <c:v>8.4587090115461297E-2</c:v>
                </c:pt>
                <c:pt idx="11884">
                  <c:v>9.1170421967731896E-2</c:v>
                </c:pt>
                <c:pt idx="11885">
                  <c:v>0.101121146458929</c:v>
                </c:pt>
                <c:pt idx="11886">
                  <c:v>0.114655101211334</c:v>
                </c:pt>
                <c:pt idx="11887">
                  <c:v>0.131111686264272</c:v>
                </c:pt>
                <c:pt idx="11888">
                  <c:v>0.14817815244812199</c:v>
                </c:pt>
                <c:pt idx="11889">
                  <c:v>0.16356806830537701</c:v>
                </c:pt>
                <c:pt idx="11890">
                  <c:v>0.17577751461127</c:v>
                </c:pt>
                <c:pt idx="11891">
                  <c:v>0.18441485616146899</c:v>
                </c:pt>
                <c:pt idx="11892">
                  <c:v>0.189780394241755</c:v>
                </c:pt>
                <c:pt idx="11893">
                  <c:v>0.19213791809223099</c:v>
                </c:pt>
                <c:pt idx="11894">
                  <c:v>0.19167046013327599</c:v>
                </c:pt>
                <c:pt idx="11895">
                  <c:v>0.18875730418529699</c:v>
                </c:pt>
                <c:pt idx="11896">
                  <c:v>0.18497257544774701</c:v>
                </c:pt>
                <c:pt idx="11897">
                  <c:v>0.18102576506090701</c:v>
                </c:pt>
                <c:pt idx="11898">
                  <c:v>0.17558697453869901</c:v>
                </c:pt>
                <c:pt idx="11899">
                  <c:v>0.16940203408863</c:v>
                </c:pt>
                <c:pt idx="11900">
                  <c:v>0.16384736059896601</c:v>
                </c:pt>
                <c:pt idx="11901">
                  <c:v>0.15929269743608299</c:v>
                </c:pt>
                <c:pt idx="11902">
                  <c:v>0.15579773132906399</c:v>
                </c:pt>
                <c:pt idx="11903">
                  <c:v>0.151589844502101</c:v>
                </c:pt>
                <c:pt idx="11904">
                  <c:v>0.14647707225624099</c:v>
                </c:pt>
                <c:pt idx="11905">
                  <c:v>0.14225583628737301</c:v>
                </c:pt>
                <c:pt idx="11906">
                  <c:v>0.13991555992745799</c:v>
                </c:pt>
                <c:pt idx="11907">
                  <c:v>0.140511221680924</c:v>
                </c:pt>
                <c:pt idx="11908">
                  <c:v>0.14426153100293501</c:v>
                </c:pt>
                <c:pt idx="11909">
                  <c:v>0.15054843047761199</c:v>
                </c:pt>
                <c:pt idx="11910">
                  <c:v>0.15857981564826401</c:v>
                </c:pt>
                <c:pt idx="11911">
                  <c:v>0.16686187428020799</c:v>
                </c:pt>
                <c:pt idx="11912">
                  <c:v>0.17418455728927701</c:v>
                </c:pt>
                <c:pt idx="11913">
                  <c:v>0.18020630580535901</c:v>
                </c:pt>
                <c:pt idx="11914">
                  <c:v>0.185004163263045</c:v>
                </c:pt>
                <c:pt idx="11915">
                  <c:v>0.18878667555426901</c:v>
                </c:pt>
                <c:pt idx="11916">
                  <c:v>0.19119521962133201</c:v>
                </c:pt>
                <c:pt idx="11917">
                  <c:v>0.19110585455122001</c:v>
                </c:pt>
                <c:pt idx="11918">
                  <c:v>0.18807330714894699</c:v>
                </c:pt>
                <c:pt idx="11919">
                  <c:v>0.18296713247091501</c:v>
                </c:pt>
                <c:pt idx="11920">
                  <c:v>0.17602795282094499</c:v>
                </c:pt>
                <c:pt idx="11921">
                  <c:v>0.16651653388888299</c:v>
                </c:pt>
                <c:pt idx="11922">
                  <c:v>0.15490700681889</c:v>
                </c:pt>
                <c:pt idx="11923">
                  <c:v>0.142190562450073</c:v>
                </c:pt>
                <c:pt idx="11924">
                  <c:v>0.12855104887183399</c:v>
                </c:pt>
                <c:pt idx="11925">
                  <c:v>0.114355011230367</c:v>
                </c:pt>
                <c:pt idx="11926">
                  <c:v>0.100388877424646</c:v>
                </c:pt>
                <c:pt idx="11927">
                  <c:v>8.7389476913196401E-2</c:v>
                </c:pt>
                <c:pt idx="11928">
                  <c:v>7.5232428454202097E-2</c:v>
                </c:pt>
                <c:pt idx="11929">
                  <c:v>6.3339469321442798E-2</c:v>
                </c:pt>
                <c:pt idx="11930">
                  <c:v>5.1836060964829303E-2</c:v>
                </c:pt>
                <c:pt idx="11931">
                  <c:v>4.1431745075515697E-2</c:v>
                </c:pt>
                <c:pt idx="11932">
                  <c:v>3.3163544631857902E-2</c:v>
                </c:pt>
                <c:pt idx="11933">
                  <c:v>2.8091400478489102E-2</c:v>
                </c:pt>
                <c:pt idx="11934">
                  <c:v>2.6882001102624099E-2</c:v>
                </c:pt>
                <c:pt idx="11935">
                  <c:v>2.9718220139886301E-2</c:v>
                </c:pt>
                <c:pt idx="11936">
                  <c:v>3.6466745275578E-2</c:v>
                </c:pt>
                <c:pt idx="11937">
                  <c:v>4.61529764289519E-2</c:v>
                </c:pt>
                <c:pt idx="11938">
                  <c:v>5.8161315505815499E-2</c:v>
                </c:pt>
                <c:pt idx="11939">
                  <c:v>7.2226853457901904E-2</c:v>
                </c:pt>
                <c:pt idx="11940">
                  <c:v>8.7319490951656101E-2</c:v>
                </c:pt>
                <c:pt idx="11941">
                  <c:v>0.10175102947332899</c:v>
                </c:pt>
                <c:pt idx="11942">
                  <c:v>0.113487719846582</c:v>
                </c:pt>
                <c:pt idx="11943">
                  <c:v>0.12171741047562901</c:v>
                </c:pt>
                <c:pt idx="11944">
                  <c:v>0.12560575568097901</c:v>
                </c:pt>
                <c:pt idx="11945">
                  <c:v>0.12509133807697101</c:v>
                </c:pt>
                <c:pt idx="11946">
                  <c:v>0.122141145948393</c:v>
                </c:pt>
                <c:pt idx="11947">
                  <c:v>0.11773409411927301</c:v>
                </c:pt>
                <c:pt idx="11948">
                  <c:v>0.111210919107072</c:v>
                </c:pt>
                <c:pt idx="11949">
                  <c:v>0.102542221566265</c:v>
                </c:pt>
                <c:pt idx="11950">
                  <c:v>9.3322554425686405E-2</c:v>
                </c:pt>
                <c:pt idx="11951">
                  <c:v>8.4542140613040301E-2</c:v>
                </c:pt>
                <c:pt idx="11952">
                  <c:v>7.58861851266565E-2</c:v>
                </c:pt>
                <c:pt idx="11953">
                  <c:v>6.7475046294219507E-2</c:v>
                </c:pt>
                <c:pt idx="11954">
                  <c:v>5.9184954993796002E-2</c:v>
                </c:pt>
                <c:pt idx="11955">
                  <c:v>5.0326036418587503E-2</c:v>
                </c:pt>
                <c:pt idx="11956">
                  <c:v>4.1662467366560103E-2</c:v>
                </c:pt>
                <c:pt idx="11957">
                  <c:v>3.3621339934313398E-2</c:v>
                </c:pt>
                <c:pt idx="11958">
                  <c:v>2.6006529969248598E-2</c:v>
                </c:pt>
                <c:pt idx="11959">
                  <c:v>2.0752876134221301E-2</c:v>
                </c:pt>
                <c:pt idx="11960">
                  <c:v>1.8442526497617601E-2</c:v>
                </c:pt>
                <c:pt idx="11961">
                  <c:v>1.6833376646365101E-2</c:v>
                </c:pt>
                <c:pt idx="11962">
                  <c:v>1.5026345578112599E-2</c:v>
                </c:pt>
                <c:pt idx="11963">
                  <c:v>1.3604647643540701E-2</c:v>
                </c:pt>
                <c:pt idx="11964">
                  <c:v>1.32110599725083E-2</c:v>
                </c:pt>
                <c:pt idx="11965">
                  <c:v>1.41338884613999E-2</c:v>
                </c:pt>
                <c:pt idx="11966">
                  <c:v>1.67087532666962E-2</c:v>
                </c:pt>
                <c:pt idx="11967">
                  <c:v>2.0526217615270698E-2</c:v>
                </c:pt>
                <c:pt idx="11968">
                  <c:v>2.4148955797717801E-2</c:v>
                </c:pt>
                <c:pt idx="11969">
                  <c:v>2.6359391366375801E-2</c:v>
                </c:pt>
                <c:pt idx="11970">
                  <c:v>2.5624707443874201E-2</c:v>
                </c:pt>
                <c:pt idx="11971">
                  <c:v>2.1182615776395599E-2</c:v>
                </c:pt>
                <c:pt idx="11972">
                  <c:v>1.3718972383435E-2</c:v>
                </c:pt>
                <c:pt idx="11973">
                  <c:v>3.9171453185591499E-3</c:v>
                </c:pt>
                <c:pt idx="11974">
                  <c:v>-8.3240997089971108E-3</c:v>
                </c:pt>
                <c:pt idx="11975">
                  <c:v>-2.19110880002913E-2</c:v>
                </c:pt>
                <c:pt idx="11976">
                  <c:v>-3.4477779468114297E-2</c:v>
                </c:pt>
                <c:pt idx="11977">
                  <c:v>-4.5511136817852599E-2</c:v>
                </c:pt>
                <c:pt idx="11978">
                  <c:v>-5.5455623414404097E-2</c:v>
                </c:pt>
                <c:pt idx="11979">
                  <c:v>-6.3860416741312001E-2</c:v>
                </c:pt>
                <c:pt idx="11980">
                  <c:v>-6.9874974241194196E-2</c:v>
                </c:pt>
                <c:pt idx="11981">
                  <c:v>-7.2513316349787901E-2</c:v>
                </c:pt>
                <c:pt idx="11982">
                  <c:v>-7.1805165254921602E-2</c:v>
                </c:pt>
                <c:pt idx="11983">
                  <c:v>-6.8285643019009898E-2</c:v>
                </c:pt>
                <c:pt idx="11984">
                  <c:v>-6.2918154745239804E-2</c:v>
                </c:pt>
                <c:pt idx="11985">
                  <c:v>-5.6616248262982102E-2</c:v>
                </c:pt>
                <c:pt idx="11986">
                  <c:v>-4.9292554121609697E-2</c:v>
                </c:pt>
                <c:pt idx="11987">
                  <c:v>-4.1483024294791601E-2</c:v>
                </c:pt>
                <c:pt idx="11988">
                  <c:v>-3.3808734062624302E-2</c:v>
                </c:pt>
                <c:pt idx="11989">
                  <c:v>-2.7405322257141099E-2</c:v>
                </c:pt>
                <c:pt idx="11990">
                  <c:v>-2.38951335019346E-2</c:v>
                </c:pt>
                <c:pt idx="11991">
                  <c:v>-2.4074453205097102E-2</c:v>
                </c:pt>
                <c:pt idx="11992">
                  <c:v>-2.7099290301020301E-2</c:v>
                </c:pt>
                <c:pt idx="11993">
                  <c:v>-3.2148619919598199E-2</c:v>
                </c:pt>
                <c:pt idx="11994">
                  <c:v>-3.9184670732158797E-2</c:v>
                </c:pt>
                <c:pt idx="11995">
                  <c:v>-4.8073301012011897E-2</c:v>
                </c:pt>
                <c:pt idx="11996">
                  <c:v>-6.0028072998526603E-2</c:v>
                </c:pt>
                <c:pt idx="11997">
                  <c:v>-7.4710460360906297E-2</c:v>
                </c:pt>
                <c:pt idx="11998">
                  <c:v>-8.9537469377405698E-2</c:v>
                </c:pt>
                <c:pt idx="11999">
                  <c:v>-0.102993479042452</c:v>
                </c:pt>
                <c:pt idx="12000">
                  <c:v>-0.115151734459221</c:v>
                </c:pt>
                <c:pt idx="12001">
                  <c:v>-0.12642702621194399</c:v>
                </c:pt>
                <c:pt idx="12002">
                  <c:v>-0.136511017077936</c:v>
                </c:pt>
                <c:pt idx="12003">
                  <c:v>-0.14539486128816601</c:v>
                </c:pt>
                <c:pt idx="12004">
                  <c:v>-0.152747137110266</c:v>
                </c:pt>
                <c:pt idx="12005">
                  <c:v>-0.158809316120091</c:v>
                </c:pt>
                <c:pt idx="12006">
                  <c:v>-0.16417700973362601</c:v>
                </c:pt>
                <c:pt idx="12007">
                  <c:v>-0.167730934018955</c:v>
                </c:pt>
                <c:pt idx="12008">
                  <c:v>-0.169084795550311</c:v>
                </c:pt>
                <c:pt idx="12009">
                  <c:v>-0.16976566272144</c:v>
                </c:pt>
                <c:pt idx="12010">
                  <c:v>-0.17062117410880601</c:v>
                </c:pt>
                <c:pt idx="12011">
                  <c:v>-0.17178517960377501</c:v>
                </c:pt>
                <c:pt idx="12012">
                  <c:v>-0.173220896554029</c:v>
                </c:pt>
                <c:pt idx="12013">
                  <c:v>-0.17401643384345999</c:v>
                </c:pt>
                <c:pt idx="12014">
                  <c:v>-0.173877729687299</c:v>
                </c:pt>
                <c:pt idx="12015">
                  <c:v>-0.171833902202321</c:v>
                </c:pt>
                <c:pt idx="12016">
                  <c:v>-0.167395592148846</c:v>
                </c:pt>
                <c:pt idx="12017">
                  <c:v>-0.161495913264082</c:v>
                </c:pt>
                <c:pt idx="12018">
                  <c:v>-0.154671167636105</c:v>
                </c:pt>
                <c:pt idx="12019">
                  <c:v>-0.147214685336645</c:v>
                </c:pt>
                <c:pt idx="12020">
                  <c:v>-0.13970420002821099</c:v>
                </c:pt>
                <c:pt idx="12021">
                  <c:v>-0.13330874606398499</c:v>
                </c:pt>
                <c:pt idx="12022">
                  <c:v>-0.128545573165982</c:v>
                </c:pt>
                <c:pt idx="12023">
                  <c:v>-0.124701523805995</c:v>
                </c:pt>
                <c:pt idx="12024">
                  <c:v>-0.120631966796753</c:v>
                </c:pt>
                <c:pt idx="12025">
                  <c:v>-0.116944373816065</c:v>
                </c:pt>
                <c:pt idx="12026">
                  <c:v>-0.114543491845235</c:v>
                </c:pt>
                <c:pt idx="12027">
                  <c:v>-0.11330001668287799</c:v>
                </c:pt>
                <c:pt idx="12028">
                  <c:v>-0.114264049513972</c:v>
                </c:pt>
                <c:pt idx="12029">
                  <c:v>-0.117976885780184</c:v>
                </c:pt>
                <c:pt idx="12030">
                  <c:v>-0.123799423197926</c:v>
                </c:pt>
                <c:pt idx="12031">
                  <c:v>-0.13130288655254099</c:v>
                </c:pt>
                <c:pt idx="12032">
                  <c:v>-0.14049833963118999</c:v>
                </c:pt>
                <c:pt idx="12033">
                  <c:v>-0.151795271017442</c:v>
                </c:pt>
                <c:pt idx="12034">
                  <c:v>-0.16469342788681099</c:v>
                </c:pt>
                <c:pt idx="12035">
                  <c:v>-0.179006506400327</c:v>
                </c:pt>
                <c:pt idx="12036">
                  <c:v>-0.19483793772492899</c:v>
                </c:pt>
                <c:pt idx="12037">
                  <c:v>-0.211558895899953</c:v>
                </c:pt>
                <c:pt idx="12038">
                  <c:v>-0.22866921410013699</c:v>
                </c:pt>
                <c:pt idx="12039">
                  <c:v>-0.24492574761233901</c:v>
                </c:pt>
                <c:pt idx="12040">
                  <c:v>-0.25903930689924898</c:v>
                </c:pt>
                <c:pt idx="12041">
                  <c:v>-0.27062197159167101</c:v>
                </c:pt>
                <c:pt idx="12042">
                  <c:v>-0.27937272679775699</c:v>
                </c:pt>
                <c:pt idx="12043">
                  <c:v>-0.28572094668882098</c:v>
                </c:pt>
                <c:pt idx="12044">
                  <c:v>-0.29027916593177</c:v>
                </c:pt>
                <c:pt idx="12045">
                  <c:v>-0.29312280731728702</c:v>
                </c:pt>
                <c:pt idx="12046">
                  <c:v>-0.29573025124090802</c:v>
                </c:pt>
                <c:pt idx="12047">
                  <c:v>-0.29916297669133401</c:v>
                </c:pt>
                <c:pt idx="12048">
                  <c:v>-0.30190016262004499</c:v>
                </c:pt>
                <c:pt idx="12049">
                  <c:v>-0.30248711167620701</c:v>
                </c:pt>
                <c:pt idx="12050">
                  <c:v>-0.30098754591104199</c:v>
                </c:pt>
                <c:pt idx="12051">
                  <c:v>-0.29837740513161798</c:v>
                </c:pt>
                <c:pt idx="12052">
                  <c:v>-0.295113725609363</c:v>
                </c:pt>
                <c:pt idx="12053">
                  <c:v>-0.29024485766897301</c:v>
                </c:pt>
                <c:pt idx="12054">
                  <c:v>-0.28288852868987402</c:v>
                </c:pt>
                <c:pt idx="12055">
                  <c:v>-0.27368046473910701</c:v>
                </c:pt>
                <c:pt idx="12056">
                  <c:v>-0.26397405130018398</c:v>
                </c:pt>
                <c:pt idx="12057">
                  <c:v>-0.25486539824971799</c:v>
                </c:pt>
                <c:pt idx="12058">
                  <c:v>-0.246884438744882</c:v>
                </c:pt>
                <c:pt idx="12059">
                  <c:v>-0.24021571109839401</c:v>
                </c:pt>
                <c:pt idx="12060">
                  <c:v>-0.23501544097659</c:v>
                </c:pt>
                <c:pt idx="12061">
                  <c:v>-0.23084935490050901</c:v>
                </c:pt>
                <c:pt idx="12062">
                  <c:v>-0.22752560893318899</c:v>
                </c:pt>
                <c:pt idx="12063">
                  <c:v>-0.225627196212944</c:v>
                </c:pt>
                <c:pt idx="12064">
                  <c:v>-0.225035239405069</c:v>
                </c:pt>
                <c:pt idx="12065">
                  <c:v>-0.22558399530346601</c:v>
                </c:pt>
                <c:pt idx="12066">
                  <c:v>-0.22783371587200099</c:v>
                </c:pt>
                <c:pt idx="12067">
                  <c:v>-0.231375033866838</c:v>
                </c:pt>
                <c:pt idx="12068">
                  <c:v>-0.23480431914417199</c:v>
                </c:pt>
                <c:pt idx="12069">
                  <c:v>-0.237458094280115</c:v>
                </c:pt>
                <c:pt idx="12070">
                  <c:v>-0.23922217457297801</c:v>
                </c:pt>
                <c:pt idx="12071">
                  <c:v>-0.24020924896690099</c:v>
                </c:pt>
                <c:pt idx="12072">
                  <c:v>-0.241339542780624</c:v>
                </c:pt>
                <c:pt idx="12073">
                  <c:v>-0.242750436064747</c:v>
                </c:pt>
                <c:pt idx="12074">
                  <c:v>-0.24272809548162699</c:v>
                </c:pt>
                <c:pt idx="12075">
                  <c:v>-0.240544294368956</c:v>
                </c:pt>
                <c:pt idx="12076">
                  <c:v>-0.236761361432095</c:v>
                </c:pt>
                <c:pt idx="12077">
                  <c:v>-0.231596629867308</c:v>
                </c:pt>
                <c:pt idx="12078">
                  <c:v>-0.22505601679089801</c:v>
                </c:pt>
                <c:pt idx="12079">
                  <c:v>-0.21720272165094601</c:v>
                </c:pt>
                <c:pt idx="12080">
                  <c:v>-0.208240812766505</c:v>
                </c:pt>
                <c:pt idx="12081">
                  <c:v>-0.19827303106532199</c:v>
                </c:pt>
                <c:pt idx="12082">
                  <c:v>-0.18680043079615499</c:v>
                </c:pt>
                <c:pt idx="12083">
                  <c:v>-0.17286631774963099</c:v>
                </c:pt>
                <c:pt idx="12084">
                  <c:v>-0.157194744439072</c:v>
                </c:pt>
                <c:pt idx="12085">
                  <c:v>-0.140840267101975</c:v>
                </c:pt>
                <c:pt idx="12086">
                  <c:v>-0.123628149905445</c:v>
                </c:pt>
                <c:pt idx="12087">
                  <c:v>-0.10577823059191099</c:v>
                </c:pt>
                <c:pt idx="12088">
                  <c:v>-8.8739448026107906E-2</c:v>
                </c:pt>
                <c:pt idx="12089">
                  <c:v>-7.3774155128367394E-2</c:v>
                </c:pt>
                <c:pt idx="12090">
                  <c:v>-6.1340216152654101E-2</c:v>
                </c:pt>
                <c:pt idx="12091">
                  <c:v>-5.1814903102166097E-2</c:v>
                </c:pt>
                <c:pt idx="12092">
                  <c:v>-4.5745735104909299E-2</c:v>
                </c:pt>
                <c:pt idx="12093">
                  <c:v>-4.3202470723699503E-2</c:v>
                </c:pt>
                <c:pt idx="12094">
                  <c:v>-4.2714586406714702E-2</c:v>
                </c:pt>
                <c:pt idx="12095">
                  <c:v>-4.28671902972051E-2</c:v>
                </c:pt>
                <c:pt idx="12096">
                  <c:v>-4.3861478202977998E-2</c:v>
                </c:pt>
                <c:pt idx="12097">
                  <c:v>-4.58142741377396E-2</c:v>
                </c:pt>
                <c:pt idx="12098">
                  <c:v>-4.7983724671883297E-2</c:v>
                </c:pt>
                <c:pt idx="12099">
                  <c:v>-4.91218411498857E-2</c:v>
                </c:pt>
                <c:pt idx="12100">
                  <c:v>-4.8600416225714302E-2</c:v>
                </c:pt>
                <c:pt idx="12101">
                  <c:v>-4.6029699574279999E-2</c:v>
                </c:pt>
                <c:pt idx="12102">
                  <c:v>-4.1570134629927098E-2</c:v>
                </c:pt>
                <c:pt idx="12103">
                  <c:v>-3.53810694283807E-2</c:v>
                </c:pt>
                <c:pt idx="12104">
                  <c:v>-2.6471466179021099E-2</c:v>
                </c:pt>
                <c:pt idx="12105">
                  <c:v>-1.44049072116817E-2</c:v>
                </c:pt>
                <c:pt idx="12106">
                  <c:v>2.1727406591112901E-4</c:v>
                </c:pt>
                <c:pt idx="12107">
                  <c:v>1.65748270307183E-2</c:v>
                </c:pt>
                <c:pt idx="12108">
                  <c:v>3.4536592565314599E-2</c:v>
                </c:pt>
                <c:pt idx="12109">
                  <c:v>5.4006356089955E-2</c:v>
                </c:pt>
                <c:pt idx="12110">
                  <c:v>7.4869612122498E-2</c:v>
                </c:pt>
                <c:pt idx="12111">
                  <c:v>9.6559636496738904E-2</c:v>
                </c:pt>
                <c:pt idx="12112">
                  <c:v>0.118299474021145</c:v>
                </c:pt>
                <c:pt idx="12113">
                  <c:v>0.138973381407479</c:v>
                </c:pt>
                <c:pt idx="12114">
                  <c:v>0.15779585855855699</c:v>
                </c:pt>
                <c:pt idx="12115">
                  <c:v>0.17465976570601099</c:v>
                </c:pt>
                <c:pt idx="12116">
                  <c:v>0.18935684000820699</c:v>
                </c:pt>
                <c:pt idx="12117">
                  <c:v>0.20239804560590799</c:v>
                </c:pt>
                <c:pt idx="12118">
                  <c:v>0.21434338740884701</c:v>
                </c:pt>
                <c:pt idx="12119">
                  <c:v>0.225327964243347</c:v>
                </c:pt>
                <c:pt idx="12120">
                  <c:v>0.235187480387544</c:v>
                </c:pt>
                <c:pt idx="12121">
                  <c:v>0.243887872177174</c:v>
                </c:pt>
                <c:pt idx="12122">
                  <c:v>0.25074840687147598</c:v>
                </c:pt>
                <c:pt idx="12123">
                  <c:v>0.25484428458248198</c:v>
                </c:pt>
                <c:pt idx="12124">
                  <c:v>0.25698968845583298</c:v>
                </c:pt>
                <c:pt idx="12125">
                  <c:v>0.25877559315545101</c:v>
                </c:pt>
                <c:pt idx="12126">
                  <c:v>0.261316688586192</c:v>
                </c:pt>
                <c:pt idx="12127">
                  <c:v>0.26427761267626199</c:v>
                </c:pt>
                <c:pt idx="12128">
                  <c:v>0.266937807746292</c:v>
                </c:pt>
                <c:pt idx="12129">
                  <c:v>0.26916288467891603</c:v>
                </c:pt>
                <c:pt idx="12130">
                  <c:v>0.27086994574581402</c:v>
                </c:pt>
                <c:pt idx="12131">
                  <c:v>0.27171745202519798</c:v>
                </c:pt>
                <c:pt idx="12132">
                  <c:v>0.27177980056843098</c:v>
                </c:pt>
                <c:pt idx="12133">
                  <c:v>0.272495089593141</c:v>
                </c:pt>
                <c:pt idx="12134">
                  <c:v>0.27467448575473502</c:v>
                </c:pt>
                <c:pt idx="12135">
                  <c:v>0.27692539553955797</c:v>
                </c:pt>
                <c:pt idx="12136">
                  <c:v>0.277295053573893</c:v>
                </c:pt>
                <c:pt idx="12137">
                  <c:v>0.27570757831027598</c:v>
                </c:pt>
                <c:pt idx="12138">
                  <c:v>0.27292626179753599</c:v>
                </c:pt>
                <c:pt idx="12139">
                  <c:v>0.268907285553389</c:v>
                </c:pt>
                <c:pt idx="12140">
                  <c:v>0.26456058767042101</c:v>
                </c:pt>
                <c:pt idx="12141">
                  <c:v>0.260967725139645</c:v>
                </c:pt>
                <c:pt idx="12142">
                  <c:v>0.25807541175691101</c:v>
                </c:pt>
                <c:pt idx="12143">
                  <c:v>0.25537639010594998</c:v>
                </c:pt>
                <c:pt idx="12144">
                  <c:v>0.25258779422814998</c:v>
                </c:pt>
                <c:pt idx="12145">
                  <c:v>0.24971998580401</c:v>
                </c:pt>
                <c:pt idx="12146">
                  <c:v>0.246436913234404</c:v>
                </c:pt>
                <c:pt idx="12147">
                  <c:v>0.24265979792470199</c:v>
                </c:pt>
                <c:pt idx="12148">
                  <c:v>0.238596453258695</c:v>
                </c:pt>
                <c:pt idx="12149">
                  <c:v>0.234420064432318</c:v>
                </c:pt>
                <c:pt idx="12150">
                  <c:v>0.23097404572632599</c:v>
                </c:pt>
                <c:pt idx="12151">
                  <c:v>0.22863054931046201</c:v>
                </c:pt>
                <c:pt idx="12152">
                  <c:v>0.22605451509984301</c:v>
                </c:pt>
                <c:pt idx="12153">
                  <c:v>0.221232320386754</c:v>
                </c:pt>
                <c:pt idx="12154">
                  <c:v>0.213976938957678</c:v>
                </c:pt>
                <c:pt idx="12155">
                  <c:v>0.205614560185746</c:v>
                </c:pt>
                <c:pt idx="12156">
                  <c:v>0.197260175655181</c:v>
                </c:pt>
                <c:pt idx="12157">
                  <c:v>0.190394060258019</c:v>
                </c:pt>
                <c:pt idx="12158">
                  <c:v>0.18592697275921199</c:v>
                </c:pt>
                <c:pt idx="12159">
                  <c:v>0.18255361375966001</c:v>
                </c:pt>
                <c:pt idx="12160">
                  <c:v>0.178707018349823</c:v>
                </c:pt>
                <c:pt idx="12161">
                  <c:v>0.174518146250252</c:v>
                </c:pt>
                <c:pt idx="12162">
                  <c:v>0.17083876977182699</c:v>
                </c:pt>
                <c:pt idx="12163">
                  <c:v>0.16704524778287799</c:v>
                </c:pt>
                <c:pt idx="12164">
                  <c:v>0.16274548492980601</c:v>
                </c:pt>
                <c:pt idx="12165">
                  <c:v>0.15876822258554099</c:v>
                </c:pt>
                <c:pt idx="12166">
                  <c:v>0.15541794058424999</c:v>
                </c:pt>
                <c:pt idx="12167">
                  <c:v>0.15300285292812801</c:v>
                </c:pt>
                <c:pt idx="12168">
                  <c:v>0.15226738110566601</c:v>
                </c:pt>
                <c:pt idx="12169">
                  <c:v>0.15288664756859199</c:v>
                </c:pt>
                <c:pt idx="12170">
                  <c:v>0.15494457518409799</c:v>
                </c:pt>
                <c:pt idx="12171">
                  <c:v>0.159064417457604</c:v>
                </c:pt>
                <c:pt idx="12172">
                  <c:v>0.165271448682827</c:v>
                </c:pt>
                <c:pt idx="12173">
                  <c:v>0.17349820024142101</c:v>
                </c:pt>
                <c:pt idx="12174">
                  <c:v>0.18292939615213399</c:v>
                </c:pt>
                <c:pt idx="12175">
                  <c:v>0.19270773449176901</c:v>
                </c:pt>
                <c:pt idx="12176">
                  <c:v>0.20212506252621801</c:v>
                </c:pt>
                <c:pt idx="12177">
                  <c:v>0.21143255123771701</c:v>
                </c:pt>
                <c:pt idx="12178">
                  <c:v>0.21982290337565999</c:v>
                </c:pt>
                <c:pt idx="12179">
                  <c:v>0.225483533805583</c:v>
                </c:pt>
                <c:pt idx="12180">
                  <c:v>0.22804353350973999</c:v>
                </c:pt>
                <c:pt idx="12181">
                  <c:v>0.22891449272789099</c:v>
                </c:pt>
                <c:pt idx="12182">
                  <c:v>0.22924717585634</c:v>
                </c:pt>
                <c:pt idx="12183">
                  <c:v>0.22855486506205799</c:v>
                </c:pt>
                <c:pt idx="12184">
                  <c:v>0.22674833139522699</c:v>
                </c:pt>
                <c:pt idx="12185">
                  <c:v>0.223538886854032</c:v>
                </c:pt>
                <c:pt idx="12186">
                  <c:v>0.21851683411914399</c:v>
                </c:pt>
                <c:pt idx="12187">
                  <c:v>0.21177630940425701</c:v>
                </c:pt>
                <c:pt idx="12188">
                  <c:v>0.204401206679825</c:v>
                </c:pt>
                <c:pt idx="12189">
                  <c:v>0.196933325877021</c:v>
                </c:pt>
                <c:pt idx="12190">
                  <c:v>0.189130525162271</c:v>
                </c:pt>
                <c:pt idx="12191">
                  <c:v>0.181770663120703</c:v>
                </c:pt>
                <c:pt idx="12192">
                  <c:v>0.17596368763496301</c:v>
                </c:pt>
                <c:pt idx="12193">
                  <c:v>0.172685423549746</c:v>
                </c:pt>
                <c:pt idx="12194">
                  <c:v>0.17185189629237901</c:v>
                </c:pt>
                <c:pt idx="12195">
                  <c:v>0.172524610893628</c:v>
                </c:pt>
                <c:pt idx="12196">
                  <c:v>0.17418775398243599</c:v>
                </c:pt>
                <c:pt idx="12197">
                  <c:v>0.17610036589799499</c:v>
                </c:pt>
                <c:pt idx="12198">
                  <c:v>0.1779118514213</c:v>
                </c:pt>
                <c:pt idx="12199">
                  <c:v>0.180301608297188</c:v>
                </c:pt>
                <c:pt idx="12200">
                  <c:v>0.18373528621635701</c:v>
                </c:pt>
                <c:pt idx="12201">
                  <c:v>0.18810443383889699</c:v>
                </c:pt>
                <c:pt idx="12202">
                  <c:v>0.19272222163175401</c:v>
                </c:pt>
                <c:pt idx="12203">
                  <c:v>0.19753436832361701</c:v>
                </c:pt>
                <c:pt idx="12204">
                  <c:v>0.202268600649777</c:v>
                </c:pt>
                <c:pt idx="12205">
                  <c:v>0.20612296991182899</c:v>
                </c:pt>
                <c:pt idx="12206">
                  <c:v>0.208174175495699</c:v>
                </c:pt>
                <c:pt idx="12207">
                  <c:v>0.207768498154489</c:v>
                </c:pt>
                <c:pt idx="12208">
                  <c:v>0.205112418907302</c:v>
                </c:pt>
                <c:pt idx="12209">
                  <c:v>0.20025149503233899</c:v>
                </c:pt>
                <c:pt idx="12210">
                  <c:v>0.193481585819786</c:v>
                </c:pt>
                <c:pt idx="12211">
                  <c:v>0.18517562384935499</c:v>
                </c:pt>
                <c:pt idx="12212">
                  <c:v>0.17566071455510399</c:v>
                </c:pt>
                <c:pt idx="12213">
                  <c:v>0.16708079599794301</c:v>
                </c:pt>
                <c:pt idx="12214">
                  <c:v>0.16101387617795401</c:v>
                </c:pt>
                <c:pt idx="12215">
                  <c:v>0.15673058984083099</c:v>
                </c:pt>
                <c:pt idx="12216">
                  <c:v>0.15306817987529001</c:v>
                </c:pt>
                <c:pt idx="12217">
                  <c:v>0.14924048594151099</c:v>
                </c:pt>
                <c:pt idx="12218">
                  <c:v>0.14582054037765299</c:v>
                </c:pt>
                <c:pt idx="12219">
                  <c:v>0.14373945646577799</c:v>
                </c:pt>
                <c:pt idx="12220">
                  <c:v>0.14312767925544101</c:v>
                </c:pt>
                <c:pt idx="12221">
                  <c:v>0.14364456301992201</c:v>
                </c:pt>
                <c:pt idx="12222">
                  <c:v>0.145997962552326</c:v>
                </c:pt>
                <c:pt idx="12223">
                  <c:v>0.14930961265847401</c:v>
                </c:pt>
                <c:pt idx="12224">
                  <c:v>0.15114315182549101</c:v>
                </c:pt>
                <c:pt idx="12225">
                  <c:v>0.15213851705296599</c:v>
                </c:pt>
                <c:pt idx="12226">
                  <c:v>0.153882594585706</c:v>
                </c:pt>
                <c:pt idx="12227">
                  <c:v>0.15601426455024101</c:v>
                </c:pt>
                <c:pt idx="12228">
                  <c:v>0.158909372269666</c:v>
                </c:pt>
                <c:pt idx="12229">
                  <c:v>0.16264630960707899</c:v>
                </c:pt>
                <c:pt idx="12230">
                  <c:v>0.16581086778035001</c:v>
                </c:pt>
                <c:pt idx="12231">
                  <c:v>0.168220016759873</c:v>
                </c:pt>
                <c:pt idx="12232">
                  <c:v>0.169487380678326</c:v>
                </c:pt>
                <c:pt idx="12233">
                  <c:v>0.16865135264390099</c:v>
                </c:pt>
                <c:pt idx="12234">
                  <c:v>0.16556360793067301</c:v>
                </c:pt>
                <c:pt idx="12235">
                  <c:v>0.16011590375329901</c:v>
                </c:pt>
                <c:pt idx="12236">
                  <c:v>0.15185516577012401</c:v>
                </c:pt>
                <c:pt idx="12237">
                  <c:v>0.140845131478188</c:v>
                </c:pt>
                <c:pt idx="12238">
                  <c:v>0.12799338324845599</c:v>
                </c:pt>
                <c:pt idx="12239">
                  <c:v>0.11473704668611</c:v>
                </c:pt>
                <c:pt idx="12240">
                  <c:v>0.101640987766337</c:v>
                </c:pt>
                <c:pt idx="12241">
                  <c:v>8.7926220451930298E-2</c:v>
                </c:pt>
                <c:pt idx="12242">
                  <c:v>7.3200913172623797E-2</c:v>
                </c:pt>
                <c:pt idx="12243">
                  <c:v>5.8101807866084598E-2</c:v>
                </c:pt>
                <c:pt idx="12244">
                  <c:v>4.3699108331717501E-2</c:v>
                </c:pt>
                <c:pt idx="12245">
                  <c:v>3.1604946069742901E-2</c:v>
                </c:pt>
                <c:pt idx="12246">
                  <c:v>2.1808268318834399E-2</c:v>
                </c:pt>
                <c:pt idx="12247">
                  <c:v>1.3446017836320901E-2</c:v>
                </c:pt>
                <c:pt idx="12248">
                  <c:v>5.8471972476614497E-3</c:v>
                </c:pt>
                <c:pt idx="12249">
                  <c:v>-1.4395854310960199E-3</c:v>
                </c:pt>
                <c:pt idx="12250">
                  <c:v>-7.6680938654568398E-3</c:v>
                </c:pt>
                <c:pt idx="12251">
                  <c:v>-1.1810118766302899E-2</c:v>
                </c:pt>
                <c:pt idx="12252">
                  <c:v>-1.3402271437176601E-2</c:v>
                </c:pt>
                <c:pt idx="12253">
                  <c:v>-1.2771290967643499E-2</c:v>
                </c:pt>
                <c:pt idx="12254">
                  <c:v>-9.72244810454965E-3</c:v>
                </c:pt>
                <c:pt idx="12255">
                  <c:v>-4.6075325625421597E-3</c:v>
                </c:pt>
                <c:pt idx="12256">
                  <c:v>1.9936205562781899E-3</c:v>
                </c:pt>
                <c:pt idx="12257">
                  <c:v>1.0051273113839101E-2</c:v>
                </c:pt>
                <c:pt idx="12258">
                  <c:v>1.89212224149479E-2</c:v>
                </c:pt>
                <c:pt idx="12259">
                  <c:v>2.81193244063647E-2</c:v>
                </c:pt>
                <c:pt idx="12260">
                  <c:v>3.7888587699602801E-2</c:v>
                </c:pt>
                <c:pt idx="12261">
                  <c:v>4.7519186217357103E-2</c:v>
                </c:pt>
                <c:pt idx="12262">
                  <c:v>5.5881897912297203E-2</c:v>
                </c:pt>
                <c:pt idx="12263">
                  <c:v>6.3259766852521201E-2</c:v>
                </c:pt>
                <c:pt idx="12264">
                  <c:v>6.9969998315228196E-2</c:v>
                </c:pt>
                <c:pt idx="12265">
                  <c:v>7.5162931369528604E-2</c:v>
                </c:pt>
                <c:pt idx="12266">
                  <c:v>7.7511930799379597E-2</c:v>
                </c:pt>
                <c:pt idx="12267">
                  <c:v>7.5678792264352798E-2</c:v>
                </c:pt>
                <c:pt idx="12268">
                  <c:v>6.8966694518764998E-2</c:v>
                </c:pt>
                <c:pt idx="12269">
                  <c:v>5.7852148330734897E-2</c:v>
                </c:pt>
                <c:pt idx="12270">
                  <c:v>4.3729173286120401E-2</c:v>
                </c:pt>
                <c:pt idx="12271">
                  <c:v>2.73276122001508E-2</c:v>
                </c:pt>
                <c:pt idx="12272">
                  <c:v>7.77866578645405E-3</c:v>
                </c:pt>
                <c:pt idx="12273">
                  <c:v>-1.4771618767274199E-2</c:v>
                </c:pt>
                <c:pt idx="12274">
                  <c:v>-3.8938933655694098E-2</c:v>
                </c:pt>
                <c:pt idx="12275">
                  <c:v>-6.4093624829829901E-2</c:v>
                </c:pt>
                <c:pt idx="12276">
                  <c:v>-8.9609046936906397E-2</c:v>
                </c:pt>
                <c:pt idx="12277">
                  <c:v>-0.11371374426799</c:v>
                </c:pt>
                <c:pt idx="12278">
                  <c:v>-0.13498555587618</c:v>
                </c:pt>
                <c:pt idx="12279">
                  <c:v>-0.15254497772324899</c:v>
                </c:pt>
                <c:pt idx="12280">
                  <c:v>-0.16633096242179901</c:v>
                </c:pt>
                <c:pt idx="12281">
                  <c:v>-0.176386413738505</c:v>
                </c:pt>
                <c:pt idx="12282">
                  <c:v>-0.181870946522142</c:v>
                </c:pt>
                <c:pt idx="12283">
                  <c:v>-0.18334048953770399</c:v>
                </c:pt>
                <c:pt idx="12284">
                  <c:v>-0.181907012517976</c:v>
                </c:pt>
                <c:pt idx="12285">
                  <c:v>-0.178829921585068</c:v>
                </c:pt>
                <c:pt idx="12286">
                  <c:v>-0.17551804731107701</c:v>
                </c:pt>
                <c:pt idx="12287">
                  <c:v>-0.17193344981199701</c:v>
                </c:pt>
                <c:pt idx="12288">
                  <c:v>-0.168066945975967</c:v>
                </c:pt>
                <c:pt idx="12289">
                  <c:v>-0.165031479336922</c:v>
                </c:pt>
                <c:pt idx="12290">
                  <c:v>-0.16355731172895299</c:v>
                </c:pt>
                <c:pt idx="12291">
                  <c:v>-0.16365109400595801</c:v>
                </c:pt>
                <c:pt idx="12292">
                  <c:v>-0.165183890048958</c:v>
                </c:pt>
                <c:pt idx="12293">
                  <c:v>-0.16734445922247099</c:v>
                </c:pt>
                <c:pt idx="12294">
                  <c:v>-0.16926104468574599</c:v>
                </c:pt>
                <c:pt idx="12295">
                  <c:v>-0.17110342550812099</c:v>
                </c:pt>
                <c:pt idx="12296">
                  <c:v>-0.17273892495436299</c:v>
                </c:pt>
                <c:pt idx="12297">
                  <c:v>-0.17377551954518999</c:v>
                </c:pt>
                <c:pt idx="12298">
                  <c:v>-0.17428326000387001</c:v>
                </c:pt>
                <c:pt idx="12299">
                  <c:v>-0.17457735950575501</c:v>
                </c:pt>
                <c:pt idx="12300">
                  <c:v>-0.17493457317112901</c:v>
                </c:pt>
                <c:pt idx="12301">
                  <c:v>-0.17539612021906101</c:v>
                </c:pt>
                <c:pt idx="12302">
                  <c:v>-0.17589795702548799</c:v>
                </c:pt>
                <c:pt idx="12303">
                  <c:v>-0.17772345992251401</c:v>
                </c:pt>
                <c:pt idx="12304">
                  <c:v>-0.18317816955545599</c:v>
                </c:pt>
                <c:pt idx="12305">
                  <c:v>-0.19222093373468599</c:v>
                </c:pt>
                <c:pt idx="12306">
                  <c:v>-0.20240671015425399</c:v>
                </c:pt>
                <c:pt idx="12307">
                  <c:v>-0.21236100244643999</c:v>
                </c:pt>
                <c:pt idx="12308">
                  <c:v>-0.22226587338921699</c:v>
                </c:pt>
                <c:pt idx="12309">
                  <c:v>-0.23169913405172099</c:v>
                </c:pt>
                <c:pt idx="12310">
                  <c:v>-0.24060294492036799</c:v>
                </c:pt>
                <c:pt idx="12311">
                  <c:v>-0.249753628749534</c:v>
                </c:pt>
                <c:pt idx="12312">
                  <c:v>-0.25913440198898102</c:v>
                </c:pt>
                <c:pt idx="12313">
                  <c:v>-0.268689301595052</c:v>
                </c:pt>
                <c:pt idx="12314">
                  <c:v>-0.27840869385372602</c:v>
                </c:pt>
                <c:pt idx="12315">
                  <c:v>-0.28754436279600398</c:v>
                </c:pt>
                <c:pt idx="12316">
                  <c:v>-0.29586463013488001</c:v>
                </c:pt>
                <c:pt idx="12317">
                  <c:v>-0.30273770783064602</c:v>
                </c:pt>
                <c:pt idx="12318">
                  <c:v>-0.30774875009977398</c:v>
                </c:pt>
                <c:pt idx="12319">
                  <c:v>-0.31183840359363701</c:v>
                </c:pt>
                <c:pt idx="12320">
                  <c:v>-0.31497349763265903</c:v>
                </c:pt>
                <c:pt idx="12321">
                  <c:v>-0.31706083728282503</c:v>
                </c:pt>
                <c:pt idx="12322">
                  <c:v>-0.318586584139601</c:v>
                </c:pt>
                <c:pt idx="12323">
                  <c:v>-0.31876798265622902</c:v>
                </c:pt>
                <c:pt idx="12324">
                  <c:v>-0.316722743748031</c:v>
                </c:pt>
                <c:pt idx="12325">
                  <c:v>-0.31239506794028798</c:v>
                </c:pt>
                <c:pt idx="12326">
                  <c:v>-0.30623750692180002</c:v>
                </c:pt>
                <c:pt idx="12327">
                  <c:v>-0.29927224363759197</c:v>
                </c:pt>
                <c:pt idx="12328">
                  <c:v>-0.29237648182742598</c:v>
                </c:pt>
                <c:pt idx="12329">
                  <c:v>-0.28590671074603902</c:v>
                </c:pt>
                <c:pt idx="12330">
                  <c:v>-0.28058874009972901</c:v>
                </c:pt>
                <c:pt idx="12331">
                  <c:v>-0.27625433094213597</c:v>
                </c:pt>
                <c:pt idx="12332">
                  <c:v>-0.271715126424383</c:v>
                </c:pt>
                <c:pt idx="12333">
                  <c:v>-0.26664782636803203</c:v>
                </c:pt>
                <c:pt idx="12334">
                  <c:v>-0.26272702201599102</c:v>
                </c:pt>
                <c:pt idx="12335">
                  <c:v>-0.26103712837245302</c:v>
                </c:pt>
                <c:pt idx="12336">
                  <c:v>-0.25995171944502399</c:v>
                </c:pt>
                <c:pt idx="12337">
                  <c:v>-0.258293831281179</c:v>
                </c:pt>
                <c:pt idx="12338">
                  <c:v>-0.25677483800238599</c:v>
                </c:pt>
                <c:pt idx="12339">
                  <c:v>-0.25683881461189401</c:v>
                </c:pt>
                <c:pt idx="12340">
                  <c:v>-0.25933061882560898</c:v>
                </c:pt>
                <c:pt idx="12341">
                  <c:v>-0.26343276559488799</c:v>
                </c:pt>
                <c:pt idx="12342">
                  <c:v>-0.26749740307504599</c:v>
                </c:pt>
                <c:pt idx="12343">
                  <c:v>-0.27048902721754597</c:v>
                </c:pt>
                <c:pt idx="12344">
                  <c:v>-0.27189865290001602</c:v>
                </c:pt>
                <c:pt idx="12345">
                  <c:v>-0.27141737228254098</c:v>
                </c:pt>
                <c:pt idx="12346">
                  <c:v>-0.26872313778721202</c:v>
                </c:pt>
                <c:pt idx="12347">
                  <c:v>-0.263868532453365</c:v>
                </c:pt>
                <c:pt idx="12348">
                  <c:v>-0.25761717441390702</c:v>
                </c:pt>
                <c:pt idx="12349">
                  <c:v>-0.25129415604050598</c:v>
                </c:pt>
                <c:pt idx="12350">
                  <c:v>-0.24506300117705601</c:v>
                </c:pt>
                <c:pt idx="12351">
                  <c:v>-0.23854398131354401</c:v>
                </c:pt>
                <c:pt idx="12352">
                  <c:v>-0.231859993654706</c:v>
                </c:pt>
                <c:pt idx="12353">
                  <c:v>-0.22463602876625099</c:v>
                </c:pt>
                <c:pt idx="12354">
                  <c:v>-0.21676977479494799</c:v>
                </c:pt>
                <c:pt idx="12355">
                  <c:v>-0.20880365113604499</c:v>
                </c:pt>
                <c:pt idx="12356">
                  <c:v>-0.201055934280257</c:v>
                </c:pt>
                <c:pt idx="12357">
                  <c:v>-0.19326028103074</c:v>
                </c:pt>
                <c:pt idx="12358">
                  <c:v>-0.18657443427190601</c:v>
                </c:pt>
                <c:pt idx="12359">
                  <c:v>-0.181878084398056</c:v>
                </c:pt>
                <c:pt idx="12360">
                  <c:v>-0.178216304347563</c:v>
                </c:pt>
                <c:pt idx="12361">
                  <c:v>-0.17530465032732201</c:v>
                </c:pt>
                <c:pt idx="12362">
                  <c:v>-0.172614223567956</c:v>
                </c:pt>
                <c:pt idx="12363">
                  <c:v>-0.169846117679021</c:v>
                </c:pt>
                <c:pt idx="12364">
                  <c:v>-0.16731494253998699</c:v>
                </c:pt>
                <c:pt idx="12365">
                  <c:v>-0.16470709388082599</c:v>
                </c:pt>
                <c:pt idx="12366">
                  <c:v>-0.16164779937729301</c:v>
                </c:pt>
                <c:pt idx="12367">
                  <c:v>-0.157441091496834</c:v>
                </c:pt>
                <c:pt idx="12368">
                  <c:v>-0.15150391951921299</c:v>
                </c:pt>
                <c:pt idx="12369">
                  <c:v>-0.144379156259129</c:v>
                </c:pt>
                <c:pt idx="12370">
                  <c:v>-0.13562507768762799</c:v>
                </c:pt>
                <c:pt idx="12371">
                  <c:v>-0.123813654754322</c:v>
                </c:pt>
                <c:pt idx="12372">
                  <c:v>-0.10921495435345401</c:v>
                </c:pt>
                <c:pt idx="12373">
                  <c:v>-9.3132905320347806E-2</c:v>
                </c:pt>
                <c:pt idx="12374">
                  <c:v>-7.6293098582284405E-2</c:v>
                </c:pt>
                <c:pt idx="12375">
                  <c:v>-5.9051400436545297E-2</c:v>
                </c:pt>
                <c:pt idx="12376">
                  <c:v>-4.1181342558024303E-2</c:v>
                </c:pt>
                <c:pt idx="12377">
                  <c:v>-2.2089405011618799E-2</c:v>
                </c:pt>
                <c:pt idx="12378">
                  <c:v>-2.6212056752225E-3</c:v>
                </c:pt>
                <c:pt idx="12379">
                  <c:v>1.5609867341747199E-2</c:v>
                </c:pt>
                <c:pt idx="12380">
                  <c:v>3.2958345659489498E-2</c:v>
                </c:pt>
                <c:pt idx="12381">
                  <c:v>5.0377336879415799E-2</c:v>
                </c:pt>
                <c:pt idx="12382">
                  <c:v>6.7320880140545103E-2</c:v>
                </c:pt>
                <c:pt idx="12383">
                  <c:v>8.2015626177458806E-2</c:v>
                </c:pt>
                <c:pt idx="12384">
                  <c:v>9.3146588225818505E-2</c:v>
                </c:pt>
                <c:pt idx="12385">
                  <c:v>0.101242906765071</c:v>
                </c:pt>
                <c:pt idx="12386">
                  <c:v>0.107159857234121</c:v>
                </c:pt>
                <c:pt idx="12387">
                  <c:v>0.110933677286858</c:v>
                </c:pt>
                <c:pt idx="12388">
                  <c:v>0.11212127913688</c:v>
                </c:pt>
                <c:pt idx="12389">
                  <c:v>0.110207714248915</c:v>
                </c:pt>
                <c:pt idx="12390">
                  <c:v>0.105357825676496</c:v>
                </c:pt>
                <c:pt idx="12391">
                  <c:v>9.825216700212E-2</c:v>
                </c:pt>
                <c:pt idx="12392">
                  <c:v>8.9133789626010901E-2</c:v>
                </c:pt>
                <c:pt idx="12393">
                  <c:v>7.9481406235733895E-2</c:v>
                </c:pt>
                <c:pt idx="12394">
                  <c:v>7.1531754341043599E-2</c:v>
                </c:pt>
                <c:pt idx="12395">
                  <c:v>6.5415743223911096E-2</c:v>
                </c:pt>
                <c:pt idx="12396">
                  <c:v>6.0278805631137501E-2</c:v>
                </c:pt>
                <c:pt idx="12397">
                  <c:v>5.68012735443192E-2</c:v>
                </c:pt>
                <c:pt idx="12398">
                  <c:v>5.5970414466292202E-2</c:v>
                </c:pt>
                <c:pt idx="12399">
                  <c:v>5.7188286449456699E-2</c:v>
                </c:pt>
                <c:pt idx="12400">
                  <c:v>5.9233924500646698E-2</c:v>
                </c:pt>
                <c:pt idx="12401">
                  <c:v>6.1640243024017799E-2</c:v>
                </c:pt>
                <c:pt idx="12402">
                  <c:v>6.4280498677195194E-2</c:v>
                </c:pt>
                <c:pt idx="12403">
                  <c:v>6.7395155688801806E-2</c:v>
                </c:pt>
                <c:pt idx="12404">
                  <c:v>7.1368317279226198E-2</c:v>
                </c:pt>
                <c:pt idx="12405">
                  <c:v>7.6737817565883298E-2</c:v>
                </c:pt>
                <c:pt idx="12406">
                  <c:v>8.4315157485572598E-2</c:v>
                </c:pt>
                <c:pt idx="12407">
                  <c:v>9.4036236394574896E-2</c:v>
                </c:pt>
                <c:pt idx="12408">
                  <c:v>0.10639988834324</c:v>
                </c:pt>
                <c:pt idx="12409">
                  <c:v>0.122236012603969</c:v>
                </c:pt>
                <c:pt idx="12410">
                  <c:v>0.140466493208842</c:v>
                </c:pt>
                <c:pt idx="12411">
                  <c:v>0.15915155816401799</c:v>
                </c:pt>
                <c:pt idx="12412">
                  <c:v>0.177150966312066</c:v>
                </c:pt>
                <c:pt idx="12413">
                  <c:v>0.19372349157322299</c:v>
                </c:pt>
                <c:pt idx="12414">
                  <c:v>0.20710184803262499</c:v>
                </c:pt>
                <c:pt idx="12415">
                  <c:v>0.216727383732507</c:v>
                </c:pt>
                <c:pt idx="12416">
                  <c:v>0.223719041290035</c:v>
                </c:pt>
                <c:pt idx="12417">
                  <c:v>0.228160154420571</c:v>
                </c:pt>
                <c:pt idx="12418">
                  <c:v>0.229544210373366</c:v>
                </c:pt>
                <c:pt idx="12419">
                  <c:v>0.226975709461995</c:v>
                </c:pt>
                <c:pt idx="12420">
                  <c:v>0.21985360795467801</c:v>
                </c:pt>
                <c:pt idx="12421">
                  <c:v>0.208007324971064</c:v>
                </c:pt>
                <c:pt idx="12422">
                  <c:v>0.192143344818128</c:v>
                </c:pt>
                <c:pt idx="12423">
                  <c:v>0.17419249823849101</c:v>
                </c:pt>
                <c:pt idx="12424">
                  <c:v>0.15595578092203899</c:v>
                </c:pt>
                <c:pt idx="12425">
                  <c:v>0.13899598537489999</c:v>
                </c:pt>
                <c:pt idx="12426">
                  <c:v>0.12381906495595001</c:v>
                </c:pt>
                <c:pt idx="12427">
                  <c:v>0.10997837215080999</c:v>
                </c:pt>
                <c:pt idx="12428">
                  <c:v>9.7441637884336907E-2</c:v>
                </c:pt>
                <c:pt idx="12429">
                  <c:v>8.7174541962377894E-2</c:v>
                </c:pt>
                <c:pt idx="12430">
                  <c:v>8.1021574055661003E-2</c:v>
                </c:pt>
                <c:pt idx="12431">
                  <c:v>7.9857347856369498E-2</c:v>
                </c:pt>
                <c:pt idx="12432">
                  <c:v>8.2999089814216595E-2</c:v>
                </c:pt>
                <c:pt idx="12433">
                  <c:v>8.91154183906257E-2</c:v>
                </c:pt>
                <c:pt idx="12434">
                  <c:v>9.8113217480065296E-2</c:v>
                </c:pt>
                <c:pt idx="12435">
                  <c:v>0.11059548714548301</c:v>
                </c:pt>
                <c:pt idx="12436">
                  <c:v>0.12645023829896501</c:v>
                </c:pt>
                <c:pt idx="12437">
                  <c:v>0.145638976568401</c:v>
                </c:pt>
                <c:pt idx="12438">
                  <c:v>0.16752489291228001</c:v>
                </c:pt>
                <c:pt idx="12439">
                  <c:v>0.19096011974573501</c:v>
                </c:pt>
                <c:pt idx="12440">
                  <c:v>0.21464596106416201</c:v>
                </c:pt>
                <c:pt idx="12441">
                  <c:v>0.237334226246082</c:v>
                </c:pt>
                <c:pt idx="12442">
                  <c:v>0.25781233309477503</c:v>
                </c:pt>
                <c:pt idx="12443">
                  <c:v>0.27497442986098503</c:v>
                </c:pt>
                <c:pt idx="12444">
                  <c:v>0.28858406075353099</c:v>
                </c:pt>
                <c:pt idx="12445">
                  <c:v>0.29900555978660298</c:v>
                </c:pt>
                <c:pt idx="12446">
                  <c:v>0.30580760702811499</c:v>
                </c:pt>
                <c:pt idx="12447">
                  <c:v>0.30825176038254498</c:v>
                </c:pt>
                <c:pt idx="12448">
                  <c:v>0.306369640514639</c:v>
                </c:pt>
                <c:pt idx="12449">
                  <c:v>0.30114225032684899</c:v>
                </c:pt>
                <c:pt idx="12450">
                  <c:v>0.29526640639674301</c:v>
                </c:pt>
                <c:pt idx="12451">
                  <c:v>0.29069703593811802</c:v>
                </c:pt>
                <c:pt idx="12452">
                  <c:v>0.28705969869136</c:v>
                </c:pt>
                <c:pt idx="12453">
                  <c:v>0.28317030542202998</c:v>
                </c:pt>
                <c:pt idx="12454">
                  <c:v>0.27859908900302099</c:v>
                </c:pt>
                <c:pt idx="12455">
                  <c:v>0.27446244790310997</c:v>
                </c:pt>
                <c:pt idx="12456">
                  <c:v>0.27141618135198697</c:v>
                </c:pt>
                <c:pt idx="12457">
                  <c:v>0.26897007544555102</c:v>
                </c:pt>
                <c:pt idx="12458">
                  <c:v>0.26712292322083597</c:v>
                </c:pt>
                <c:pt idx="12459">
                  <c:v>0.26551474250158102</c:v>
                </c:pt>
                <c:pt idx="12460">
                  <c:v>0.26381335123699301</c:v>
                </c:pt>
                <c:pt idx="12461">
                  <c:v>0.26253471263582201</c:v>
                </c:pt>
                <c:pt idx="12462">
                  <c:v>0.26180103860760501</c:v>
                </c:pt>
                <c:pt idx="12463">
                  <c:v>0.26089751144802398</c:v>
                </c:pt>
                <c:pt idx="12464">
                  <c:v>0.25950257134626697</c:v>
                </c:pt>
                <c:pt idx="12465">
                  <c:v>0.25816602265557498</c:v>
                </c:pt>
                <c:pt idx="12466">
                  <c:v>0.25688191173918701</c:v>
                </c:pt>
                <c:pt idx="12467">
                  <c:v>0.25562793967462599</c:v>
                </c:pt>
                <c:pt idx="12468">
                  <c:v>0.25395005998235598</c:v>
                </c:pt>
                <c:pt idx="12469">
                  <c:v>0.25192005872677398</c:v>
                </c:pt>
                <c:pt idx="12470">
                  <c:v>0.25012923338660797</c:v>
                </c:pt>
                <c:pt idx="12471">
                  <c:v>0.24806375371592401</c:v>
                </c:pt>
                <c:pt idx="12472">
                  <c:v>0.245178385399385</c:v>
                </c:pt>
                <c:pt idx="12473">
                  <c:v>0.24193143262739</c:v>
                </c:pt>
                <c:pt idx="12474">
                  <c:v>0.23854190145370899</c:v>
                </c:pt>
                <c:pt idx="12475">
                  <c:v>0.23494964340187399</c:v>
                </c:pt>
                <c:pt idx="12476">
                  <c:v>0.232288852413047</c:v>
                </c:pt>
                <c:pt idx="12477">
                  <c:v>0.230955740882759</c:v>
                </c:pt>
                <c:pt idx="12478">
                  <c:v>0.229788504504021</c:v>
                </c:pt>
                <c:pt idx="12479">
                  <c:v>0.22756191407299001</c:v>
                </c:pt>
                <c:pt idx="12480">
                  <c:v>0.22505565060837501</c:v>
                </c:pt>
                <c:pt idx="12481">
                  <c:v>0.224086376897696</c:v>
                </c:pt>
                <c:pt idx="12482">
                  <c:v>0.224450283265655</c:v>
                </c:pt>
                <c:pt idx="12483">
                  <c:v>0.22462123927904101</c:v>
                </c:pt>
                <c:pt idx="12484">
                  <c:v>0.22358959800505701</c:v>
                </c:pt>
                <c:pt idx="12485">
                  <c:v>0.22129752378652701</c:v>
                </c:pt>
                <c:pt idx="12486">
                  <c:v>0.21871844483531799</c:v>
                </c:pt>
                <c:pt idx="12487">
                  <c:v>0.216475919487745</c:v>
                </c:pt>
                <c:pt idx="12488">
                  <c:v>0.21464940529284099</c:v>
                </c:pt>
                <c:pt idx="12489">
                  <c:v>0.21270261826396</c:v>
                </c:pt>
                <c:pt idx="12490">
                  <c:v>0.20978116820200299</c:v>
                </c:pt>
                <c:pt idx="12491">
                  <c:v>0.20651145858877301</c:v>
                </c:pt>
                <c:pt idx="12492">
                  <c:v>0.20388256009620401</c:v>
                </c:pt>
                <c:pt idx="12493">
                  <c:v>0.20130343003138201</c:v>
                </c:pt>
                <c:pt idx="12494">
                  <c:v>0.19900517823641301</c:v>
                </c:pt>
                <c:pt idx="12495">
                  <c:v>0.19822504122130299</c:v>
                </c:pt>
                <c:pt idx="12496">
                  <c:v>0.19890800372179601</c:v>
                </c:pt>
                <c:pt idx="12497">
                  <c:v>0.199240629905691</c:v>
                </c:pt>
                <c:pt idx="12498">
                  <c:v>0.198052641707816</c:v>
                </c:pt>
                <c:pt idx="12499">
                  <c:v>0.19603541756075499</c:v>
                </c:pt>
                <c:pt idx="12500">
                  <c:v>0.19367113013926801</c:v>
                </c:pt>
                <c:pt idx="12501">
                  <c:v>0.19186814275133701</c:v>
                </c:pt>
                <c:pt idx="12502">
                  <c:v>0.19123086624562899</c:v>
                </c:pt>
                <c:pt idx="12503">
                  <c:v>0.191638258728759</c:v>
                </c:pt>
                <c:pt idx="12504">
                  <c:v>0.192607540843245</c:v>
                </c:pt>
                <c:pt idx="12505">
                  <c:v>0.19285605938071099</c:v>
                </c:pt>
                <c:pt idx="12506">
                  <c:v>0.19175000507068099</c:v>
                </c:pt>
                <c:pt idx="12507">
                  <c:v>0.19043696315684799</c:v>
                </c:pt>
                <c:pt idx="12508">
                  <c:v>0.19014226541741</c:v>
                </c:pt>
                <c:pt idx="12509">
                  <c:v>0.189903414679224</c:v>
                </c:pt>
                <c:pt idx="12510">
                  <c:v>0.18896977959765801</c:v>
                </c:pt>
                <c:pt idx="12511">
                  <c:v>0.187556853165112</c:v>
                </c:pt>
                <c:pt idx="12512">
                  <c:v>0.185853051953008</c:v>
                </c:pt>
                <c:pt idx="12513">
                  <c:v>0.18451743561317999</c:v>
                </c:pt>
                <c:pt idx="12514">
                  <c:v>0.18316815980814</c:v>
                </c:pt>
                <c:pt idx="12515">
                  <c:v>0.18114487254852199</c:v>
                </c:pt>
                <c:pt idx="12516">
                  <c:v>0.17888935952639601</c:v>
                </c:pt>
                <c:pt idx="12517">
                  <c:v>0.17672464218439399</c:v>
                </c:pt>
                <c:pt idx="12518">
                  <c:v>0.17416948182689301</c:v>
                </c:pt>
                <c:pt idx="12519">
                  <c:v>0.16959802859578901</c:v>
                </c:pt>
                <c:pt idx="12520">
                  <c:v>0.16167040630023199</c:v>
                </c:pt>
                <c:pt idx="12521">
                  <c:v>0.15102075487160899</c:v>
                </c:pt>
                <c:pt idx="12522">
                  <c:v>0.13820012830916301</c:v>
                </c:pt>
                <c:pt idx="12523">
                  <c:v>0.12294631281551301</c:v>
                </c:pt>
                <c:pt idx="12524">
                  <c:v>0.106228319905354</c:v>
                </c:pt>
                <c:pt idx="12525">
                  <c:v>8.9061113575553394E-2</c:v>
                </c:pt>
                <c:pt idx="12526">
                  <c:v>7.0746033809708994E-2</c:v>
                </c:pt>
                <c:pt idx="12527">
                  <c:v>5.1384166329028001E-2</c:v>
                </c:pt>
                <c:pt idx="12528">
                  <c:v>3.2320587198028397E-2</c:v>
                </c:pt>
                <c:pt idx="12529">
                  <c:v>1.3524348293462701E-2</c:v>
                </c:pt>
                <c:pt idx="12530">
                  <c:v>-5.2998089992303101E-3</c:v>
                </c:pt>
                <c:pt idx="12531">
                  <c:v>-2.4186745160572499E-2</c:v>
                </c:pt>
                <c:pt idx="12532">
                  <c:v>-4.27242956114618E-2</c:v>
                </c:pt>
                <c:pt idx="12533">
                  <c:v>-5.95734143807993E-2</c:v>
                </c:pt>
                <c:pt idx="12534">
                  <c:v>-7.3660184586301497E-2</c:v>
                </c:pt>
                <c:pt idx="12535">
                  <c:v>-8.3870494122063002E-2</c:v>
                </c:pt>
                <c:pt idx="12536">
                  <c:v>-8.9914577909428403E-2</c:v>
                </c:pt>
                <c:pt idx="12537">
                  <c:v>-9.2044209397001794E-2</c:v>
                </c:pt>
                <c:pt idx="12538">
                  <c:v>-9.0173658165171103E-2</c:v>
                </c:pt>
                <c:pt idx="12539">
                  <c:v>-8.5172406907679701E-2</c:v>
                </c:pt>
                <c:pt idx="12540">
                  <c:v>-7.8147824630299303E-2</c:v>
                </c:pt>
                <c:pt idx="12541">
                  <c:v>-7.0457991991779906E-2</c:v>
                </c:pt>
                <c:pt idx="12542">
                  <c:v>-6.3123475845772603E-2</c:v>
                </c:pt>
                <c:pt idx="12543">
                  <c:v>-5.5103687392661603E-2</c:v>
                </c:pt>
                <c:pt idx="12544">
                  <c:v>-4.5949037718273203E-2</c:v>
                </c:pt>
                <c:pt idx="12545">
                  <c:v>-3.6073272172405697E-2</c:v>
                </c:pt>
                <c:pt idx="12546">
                  <c:v>-2.56610838013333E-2</c:v>
                </c:pt>
                <c:pt idx="12547">
                  <c:v>-1.5943755047478199E-2</c:v>
                </c:pt>
                <c:pt idx="12548">
                  <c:v>-8.8084351293672598E-3</c:v>
                </c:pt>
                <c:pt idx="12549">
                  <c:v>-5.0451841911367803E-3</c:v>
                </c:pt>
                <c:pt idx="12550">
                  <c:v>-3.4271836160005898E-3</c:v>
                </c:pt>
                <c:pt idx="12551">
                  <c:v>-2.3651556588106201E-3</c:v>
                </c:pt>
                <c:pt idx="12552">
                  <c:v>-2.0350052711666702E-3</c:v>
                </c:pt>
                <c:pt idx="12553">
                  <c:v>-3.7496215438255201E-3</c:v>
                </c:pt>
                <c:pt idx="12554">
                  <c:v>-7.45509911075894E-3</c:v>
                </c:pt>
                <c:pt idx="12555">
                  <c:v>-1.24390524673153E-2</c:v>
                </c:pt>
                <c:pt idx="12556">
                  <c:v>-1.9132311922818501E-2</c:v>
                </c:pt>
                <c:pt idx="12557">
                  <c:v>-2.7892558052792699E-2</c:v>
                </c:pt>
                <c:pt idx="12558">
                  <c:v>-3.7332494457698297E-2</c:v>
                </c:pt>
                <c:pt idx="12559">
                  <c:v>-4.6300905185874097E-2</c:v>
                </c:pt>
                <c:pt idx="12560">
                  <c:v>-5.5062935192551198E-2</c:v>
                </c:pt>
                <c:pt idx="12561">
                  <c:v>-6.3514548461464995E-2</c:v>
                </c:pt>
                <c:pt idx="12562">
                  <c:v>-7.1464097337532104E-2</c:v>
                </c:pt>
                <c:pt idx="12563">
                  <c:v>-7.9604251721154803E-2</c:v>
                </c:pt>
                <c:pt idx="12564">
                  <c:v>-8.8268957511847698E-2</c:v>
                </c:pt>
                <c:pt idx="12565">
                  <c:v>-9.6898795963309595E-2</c:v>
                </c:pt>
                <c:pt idx="12566">
                  <c:v>-0.105450519043202</c:v>
                </c:pt>
                <c:pt idx="12567">
                  <c:v>-0.113713933582422</c:v>
                </c:pt>
                <c:pt idx="12568">
                  <c:v>-0.12130831994041499</c:v>
                </c:pt>
                <c:pt idx="12569">
                  <c:v>-0.12826831897961399</c:v>
                </c:pt>
                <c:pt idx="12570">
                  <c:v>-0.133489901145219</c:v>
                </c:pt>
                <c:pt idx="12571">
                  <c:v>-0.13732233255034401</c:v>
                </c:pt>
                <c:pt idx="12572">
                  <c:v>-0.14135117220174101</c:v>
                </c:pt>
                <c:pt idx="12573">
                  <c:v>-0.14539218033462101</c:v>
                </c:pt>
                <c:pt idx="12574">
                  <c:v>-0.148301994270821</c:v>
                </c:pt>
                <c:pt idx="12575">
                  <c:v>-0.150363413671908</c:v>
                </c:pt>
                <c:pt idx="12576">
                  <c:v>-0.15340139437549499</c:v>
                </c:pt>
                <c:pt idx="12577">
                  <c:v>-0.15766737926278701</c:v>
                </c:pt>
                <c:pt idx="12578">
                  <c:v>-0.162213330617648</c:v>
                </c:pt>
                <c:pt idx="12579">
                  <c:v>-0.16676853010044099</c:v>
                </c:pt>
                <c:pt idx="12580">
                  <c:v>-0.17138569881268101</c:v>
                </c:pt>
                <c:pt idx="12581">
                  <c:v>-0.17540669610388701</c:v>
                </c:pt>
                <c:pt idx="12582">
                  <c:v>-0.179342098300493</c:v>
                </c:pt>
                <c:pt idx="12583">
                  <c:v>-0.183327085093834</c:v>
                </c:pt>
                <c:pt idx="12584">
                  <c:v>-0.18642939913699799</c:v>
                </c:pt>
                <c:pt idx="12585">
                  <c:v>-0.188899983325371</c:v>
                </c:pt>
                <c:pt idx="12586">
                  <c:v>-0.19094448485079299</c:v>
                </c:pt>
                <c:pt idx="12587">
                  <c:v>-0.193118377518672</c:v>
                </c:pt>
                <c:pt idx="12588">
                  <c:v>-0.19519154184409601</c:v>
                </c:pt>
                <c:pt idx="12589">
                  <c:v>-0.196304133968218</c:v>
                </c:pt>
                <c:pt idx="12590">
                  <c:v>-0.19672173124894701</c:v>
                </c:pt>
                <c:pt idx="12591">
                  <c:v>-0.197552294325994</c:v>
                </c:pt>
                <c:pt idx="12592">
                  <c:v>-0.199180986546837</c:v>
                </c:pt>
                <c:pt idx="12593">
                  <c:v>-0.200824589105009</c:v>
                </c:pt>
                <c:pt idx="12594">
                  <c:v>-0.20189218101465001</c:v>
                </c:pt>
                <c:pt idx="12595">
                  <c:v>-0.202991265449186</c:v>
                </c:pt>
                <c:pt idx="12596">
                  <c:v>-0.205295569191914</c:v>
                </c:pt>
                <c:pt idx="12597">
                  <c:v>-0.20931807625686399</c:v>
                </c:pt>
                <c:pt idx="12598">
                  <c:v>-0.21557082829045099</c:v>
                </c:pt>
                <c:pt idx="12599">
                  <c:v>-0.223866663200215</c:v>
                </c:pt>
                <c:pt idx="12600">
                  <c:v>-0.233444683803543</c:v>
                </c:pt>
                <c:pt idx="12601">
                  <c:v>-0.24424895473967501</c:v>
                </c:pt>
                <c:pt idx="12602">
                  <c:v>-0.25625049361319902</c:v>
                </c:pt>
                <c:pt idx="12603">
                  <c:v>-0.26851666458203299</c:v>
                </c:pt>
                <c:pt idx="12604">
                  <c:v>-0.28072015887460899</c:v>
                </c:pt>
                <c:pt idx="12605">
                  <c:v>-0.29237800536244801</c:v>
                </c:pt>
                <c:pt idx="12606">
                  <c:v>-0.30248150419632902</c:v>
                </c:pt>
                <c:pt idx="12607">
                  <c:v>-0.31073414746715</c:v>
                </c:pt>
                <c:pt idx="12608">
                  <c:v>-0.31672597165330102</c:v>
                </c:pt>
                <c:pt idx="12609">
                  <c:v>-0.31898604966589</c:v>
                </c:pt>
                <c:pt idx="12610">
                  <c:v>-0.31713476762105602</c:v>
                </c:pt>
                <c:pt idx="12611">
                  <c:v>-0.31255737663044297</c:v>
                </c:pt>
                <c:pt idx="12612">
                  <c:v>-0.30617190018046703</c:v>
                </c:pt>
                <c:pt idx="12613">
                  <c:v>-0.29908307450285099</c:v>
                </c:pt>
                <c:pt idx="12614">
                  <c:v>-0.29154104297265798</c:v>
                </c:pt>
                <c:pt idx="12615">
                  <c:v>-0.283428376445019</c:v>
                </c:pt>
                <c:pt idx="12616">
                  <c:v>-0.27649396446781599</c:v>
                </c:pt>
                <c:pt idx="12617">
                  <c:v>-0.27216340354565799</c:v>
                </c:pt>
                <c:pt idx="12618">
                  <c:v>-0.27029893716532799</c:v>
                </c:pt>
                <c:pt idx="12619">
                  <c:v>-0.27041462356292001</c:v>
                </c:pt>
                <c:pt idx="12620">
                  <c:v>-0.271785061980785</c:v>
                </c:pt>
                <c:pt idx="12621">
                  <c:v>-0.27374809003410899</c:v>
                </c:pt>
                <c:pt idx="12622">
                  <c:v>-0.27581341575342</c:v>
                </c:pt>
                <c:pt idx="12623">
                  <c:v>-0.27738104153326698</c:v>
                </c:pt>
                <c:pt idx="12624">
                  <c:v>-0.27888722744891398</c:v>
                </c:pt>
                <c:pt idx="12625">
                  <c:v>-0.27991687705337498</c:v>
                </c:pt>
                <c:pt idx="12626">
                  <c:v>-0.28004677183127702</c:v>
                </c:pt>
                <c:pt idx="12627">
                  <c:v>-0.27920389927566702</c:v>
                </c:pt>
                <c:pt idx="12628">
                  <c:v>-0.27648335059154799</c:v>
                </c:pt>
                <c:pt idx="12629">
                  <c:v>-0.27255158231955401</c:v>
                </c:pt>
                <c:pt idx="12630">
                  <c:v>-0.26806689947735202</c:v>
                </c:pt>
                <c:pt idx="12631">
                  <c:v>-0.262291386194627</c:v>
                </c:pt>
                <c:pt idx="12632">
                  <c:v>-0.25421237956311898</c:v>
                </c:pt>
                <c:pt idx="12633">
                  <c:v>-0.24422174488930801</c:v>
                </c:pt>
                <c:pt idx="12634">
                  <c:v>-0.23358962485377999</c:v>
                </c:pt>
                <c:pt idx="12635">
                  <c:v>-0.223316015888051</c:v>
                </c:pt>
                <c:pt idx="12636">
                  <c:v>-0.213304272490519</c:v>
                </c:pt>
                <c:pt idx="12637">
                  <c:v>-0.202822030569108</c:v>
                </c:pt>
                <c:pt idx="12638">
                  <c:v>-0.19222061878898</c:v>
                </c:pt>
                <c:pt idx="12639">
                  <c:v>-0.18191098284922499</c:v>
                </c:pt>
                <c:pt idx="12640">
                  <c:v>-0.172197702312572</c:v>
                </c:pt>
                <c:pt idx="12641">
                  <c:v>-0.16452410083154001</c:v>
                </c:pt>
                <c:pt idx="12642">
                  <c:v>-0.159888080870939</c:v>
                </c:pt>
                <c:pt idx="12643">
                  <c:v>-0.15793696841275601</c:v>
                </c:pt>
                <c:pt idx="12644">
                  <c:v>-0.15884552600385099</c:v>
                </c:pt>
                <c:pt idx="12645">
                  <c:v>-0.162909817613998</c:v>
                </c:pt>
                <c:pt idx="12646">
                  <c:v>-0.169259883319302</c:v>
                </c:pt>
                <c:pt idx="12647">
                  <c:v>-0.17683244326675299</c:v>
                </c:pt>
                <c:pt idx="12648">
                  <c:v>-0.18509783755766901</c:v>
                </c:pt>
                <c:pt idx="12649">
                  <c:v>-0.194300064645438</c:v>
                </c:pt>
                <c:pt idx="12650">
                  <c:v>-0.20430348063793499</c:v>
                </c:pt>
                <c:pt idx="12651">
                  <c:v>-0.213881289323676</c:v>
                </c:pt>
                <c:pt idx="12652">
                  <c:v>-0.22152725332919301</c:v>
                </c:pt>
                <c:pt idx="12653">
                  <c:v>-0.226667134258588</c:v>
                </c:pt>
                <c:pt idx="12654">
                  <c:v>-0.22903626127754301</c:v>
                </c:pt>
                <c:pt idx="12655">
                  <c:v>-0.22813003877638299</c:v>
                </c:pt>
                <c:pt idx="12656">
                  <c:v>-0.22486128008775999</c:v>
                </c:pt>
                <c:pt idx="12657">
                  <c:v>-0.21987979498593199</c:v>
                </c:pt>
                <c:pt idx="12658">
                  <c:v>-0.21219171449830199</c:v>
                </c:pt>
                <c:pt idx="12659">
                  <c:v>-0.20249067440254501</c:v>
                </c:pt>
                <c:pt idx="12660">
                  <c:v>-0.19269833533292299</c:v>
                </c:pt>
                <c:pt idx="12661">
                  <c:v>-0.183620029119826</c:v>
                </c:pt>
                <c:pt idx="12662">
                  <c:v>-0.17537098478907701</c:v>
                </c:pt>
                <c:pt idx="12663">
                  <c:v>-0.16805741137598099</c:v>
                </c:pt>
                <c:pt idx="12664">
                  <c:v>-0.16216075951641101</c:v>
                </c:pt>
                <c:pt idx="12665">
                  <c:v>-0.15780440853083899</c:v>
                </c:pt>
                <c:pt idx="12666">
                  <c:v>-0.154632280701756</c:v>
                </c:pt>
                <c:pt idx="12667">
                  <c:v>-0.151766621792123</c:v>
                </c:pt>
                <c:pt idx="12668">
                  <c:v>-0.14850006871006299</c:v>
                </c:pt>
                <c:pt idx="12669">
                  <c:v>-0.144759176199801</c:v>
                </c:pt>
                <c:pt idx="12670">
                  <c:v>-0.14011959134334001</c:v>
                </c:pt>
                <c:pt idx="12671">
                  <c:v>-0.134385253329044</c:v>
                </c:pt>
                <c:pt idx="12672">
                  <c:v>-0.12796831521761701</c:v>
                </c:pt>
                <c:pt idx="12673">
                  <c:v>-0.121426371698535</c:v>
                </c:pt>
                <c:pt idx="12674">
                  <c:v>-0.11537157028742299</c:v>
                </c:pt>
                <c:pt idx="12675">
                  <c:v>-0.110125346117494</c:v>
                </c:pt>
                <c:pt idx="12676">
                  <c:v>-0.105101305742286</c:v>
                </c:pt>
                <c:pt idx="12677">
                  <c:v>-0.100268418294442</c:v>
                </c:pt>
                <c:pt idx="12678">
                  <c:v>-9.6432434832221095E-2</c:v>
                </c:pt>
                <c:pt idx="12679">
                  <c:v>-9.3593372528105304E-2</c:v>
                </c:pt>
                <c:pt idx="12680">
                  <c:v>-9.1539587016398902E-2</c:v>
                </c:pt>
                <c:pt idx="12681">
                  <c:v>-9.0841572066505102E-2</c:v>
                </c:pt>
                <c:pt idx="12682">
                  <c:v>-9.2022432294767101E-2</c:v>
                </c:pt>
                <c:pt idx="12683">
                  <c:v>-9.4285999144681595E-2</c:v>
                </c:pt>
                <c:pt idx="12684">
                  <c:v>-9.6770829042898202E-2</c:v>
                </c:pt>
                <c:pt idx="12685">
                  <c:v>-9.9430978411104001E-2</c:v>
                </c:pt>
                <c:pt idx="12686">
                  <c:v>-0.103039316002432</c:v>
                </c:pt>
                <c:pt idx="12687">
                  <c:v>-0.107600172475947</c:v>
                </c:pt>
                <c:pt idx="12688">
                  <c:v>-0.11211074699001999</c:v>
                </c:pt>
                <c:pt idx="12689">
                  <c:v>-0.115175405082551</c:v>
                </c:pt>
                <c:pt idx="12690">
                  <c:v>-0.11632988283814</c:v>
                </c:pt>
                <c:pt idx="12691">
                  <c:v>-0.116295067222247</c:v>
                </c:pt>
                <c:pt idx="12692">
                  <c:v>-0.114959338839562</c:v>
                </c:pt>
                <c:pt idx="12693">
                  <c:v>-0.11267545866409399</c:v>
                </c:pt>
                <c:pt idx="12694">
                  <c:v>-0.109532424852483</c:v>
                </c:pt>
                <c:pt idx="12695">
                  <c:v>-0.10553046469255099</c:v>
                </c:pt>
                <c:pt idx="12696">
                  <c:v>-0.100468201455005</c:v>
                </c:pt>
                <c:pt idx="12697">
                  <c:v>-9.3503755090033197E-2</c:v>
                </c:pt>
                <c:pt idx="12698">
                  <c:v>-8.4094851726111502E-2</c:v>
                </c:pt>
                <c:pt idx="12699">
                  <c:v>-7.2041351660580996E-2</c:v>
                </c:pt>
                <c:pt idx="12700">
                  <c:v>-5.7806896467420897E-2</c:v>
                </c:pt>
                <c:pt idx="12701">
                  <c:v>-4.2442673907470703E-2</c:v>
                </c:pt>
                <c:pt idx="12702">
                  <c:v>-2.69751070427353E-2</c:v>
                </c:pt>
                <c:pt idx="12703">
                  <c:v>-1.2022032095906E-2</c:v>
                </c:pt>
                <c:pt idx="12704">
                  <c:v>1.0778981094838999E-3</c:v>
                </c:pt>
                <c:pt idx="12705">
                  <c:v>1.2153303036004299E-2</c:v>
                </c:pt>
                <c:pt idx="12706">
                  <c:v>2.2089264276751799E-2</c:v>
                </c:pt>
                <c:pt idx="12707">
                  <c:v>3.0312745036889199E-2</c:v>
                </c:pt>
                <c:pt idx="12708">
                  <c:v>3.62999972235886E-2</c:v>
                </c:pt>
                <c:pt idx="12709">
                  <c:v>4.0487428109297001E-2</c:v>
                </c:pt>
                <c:pt idx="12710">
                  <c:v>4.3359129762073602E-2</c:v>
                </c:pt>
                <c:pt idx="12711">
                  <c:v>4.4924555744073301E-2</c:v>
                </c:pt>
                <c:pt idx="12712">
                  <c:v>4.5912967859906999E-2</c:v>
                </c:pt>
                <c:pt idx="12713">
                  <c:v>4.7581380265896603E-2</c:v>
                </c:pt>
                <c:pt idx="12714">
                  <c:v>5.0185404806644601E-2</c:v>
                </c:pt>
                <c:pt idx="12715">
                  <c:v>5.3432984703307297E-2</c:v>
                </c:pt>
                <c:pt idx="12716">
                  <c:v>5.7085776961831203E-2</c:v>
                </c:pt>
                <c:pt idx="12717">
                  <c:v>6.1432415760434997E-2</c:v>
                </c:pt>
                <c:pt idx="12718">
                  <c:v>6.6587591048112196E-2</c:v>
                </c:pt>
                <c:pt idx="12719">
                  <c:v>7.2272861505679103E-2</c:v>
                </c:pt>
                <c:pt idx="12720">
                  <c:v>7.8032882082373703E-2</c:v>
                </c:pt>
                <c:pt idx="12721">
                  <c:v>8.3663335364076399E-2</c:v>
                </c:pt>
                <c:pt idx="12722">
                  <c:v>8.9118744676555395E-2</c:v>
                </c:pt>
                <c:pt idx="12723">
                  <c:v>9.3827647754939805E-2</c:v>
                </c:pt>
                <c:pt idx="12724">
                  <c:v>9.8338788832515997E-2</c:v>
                </c:pt>
                <c:pt idx="12725">
                  <c:v>0.10310907634982799</c:v>
                </c:pt>
                <c:pt idx="12726">
                  <c:v>0.107856117999075</c:v>
                </c:pt>
                <c:pt idx="12727">
                  <c:v>0.112468142512478</c:v>
                </c:pt>
                <c:pt idx="12728">
                  <c:v>0.11717324443845099</c:v>
                </c:pt>
                <c:pt idx="12729">
                  <c:v>0.12282617259879899</c:v>
                </c:pt>
                <c:pt idx="12730">
                  <c:v>0.12900705417000499</c:v>
                </c:pt>
                <c:pt idx="12731">
                  <c:v>0.13474717448046999</c:v>
                </c:pt>
                <c:pt idx="12732">
                  <c:v>0.14012179831583399</c:v>
                </c:pt>
                <c:pt idx="12733">
                  <c:v>0.14548468190496799</c:v>
                </c:pt>
                <c:pt idx="12734">
                  <c:v>0.15123690563449099</c:v>
                </c:pt>
                <c:pt idx="12735">
                  <c:v>0.158339221316878</c:v>
                </c:pt>
                <c:pt idx="12736">
                  <c:v>0.16694282699860599</c:v>
                </c:pt>
                <c:pt idx="12737">
                  <c:v>0.17618425067461499</c:v>
                </c:pt>
                <c:pt idx="12738">
                  <c:v>0.18593606339902399</c:v>
                </c:pt>
                <c:pt idx="12739">
                  <c:v>0.19581429426921201</c:v>
                </c:pt>
                <c:pt idx="12740">
                  <c:v>0.205260359518119</c:v>
                </c:pt>
                <c:pt idx="12741">
                  <c:v>0.21436882553858799</c:v>
                </c:pt>
                <c:pt idx="12742">
                  <c:v>0.22324390453696899</c:v>
                </c:pt>
                <c:pt idx="12743">
                  <c:v>0.23221235829367101</c:v>
                </c:pt>
                <c:pt idx="12744">
                  <c:v>0.24143639205714801</c:v>
                </c:pt>
                <c:pt idx="12745">
                  <c:v>0.25096759070560498</c:v>
                </c:pt>
                <c:pt idx="12746">
                  <c:v>0.25962967582378998</c:v>
                </c:pt>
                <c:pt idx="12747">
                  <c:v>0.26612439979699798</c:v>
                </c:pt>
                <c:pt idx="12748">
                  <c:v>0.27079561964597998</c:v>
                </c:pt>
                <c:pt idx="12749">
                  <c:v>0.27452813667843601</c:v>
                </c:pt>
                <c:pt idx="12750">
                  <c:v>0.27726769916815902</c:v>
                </c:pt>
                <c:pt idx="12751">
                  <c:v>0.27874320028160998</c:v>
                </c:pt>
                <c:pt idx="12752">
                  <c:v>0.279898790554237</c:v>
                </c:pt>
                <c:pt idx="12753">
                  <c:v>0.28135939174539398</c:v>
                </c:pt>
                <c:pt idx="12754">
                  <c:v>0.28251677672035302</c:v>
                </c:pt>
                <c:pt idx="12755">
                  <c:v>0.28269704446827099</c:v>
                </c:pt>
                <c:pt idx="12756">
                  <c:v>0.28208845569281998</c:v>
                </c:pt>
                <c:pt idx="12757">
                  <c:v>0.279956385499256</c:v>
                </c:pt>
                <c:pt idx="12758">
                  <c:v>0.27524919621952398</c:v>
                </c:pt>
                <c:pt idx="12759">
                  <c:v>0.26805470177366197</c:v>
                </c:pt>
                <c:pt idx="12760">
                  <c:v>0.25961233418989299</c:v>
                </c:pt>
                <c:pt idx="12761">
                  <c:v>0.25029113266526298</c:v>
                </c:pt>
                <c:pt idx="12762">
                  <c:v>0.240181086945603</c:v>
                </c:pt>
                <c:pt idx="12763">
                  <c:v>0.22953375708976201</c:v>
                </c:pt>
                <c:pt idx="12764">
                  <c:v>0.219253551380794</c:v>
                </c:pt>
                <c:pt idx="12765">
                  <c:v>0.21073744575821099</c:v>
                </c:pt>
                <c:pt idx="12766">
                  <c:v>0.203222653461129</c:v>
                </c:pt>
                <c:pt idx="12767">
                  <c:v>0.197099128154933</c:v>
                </c:pt>
                <c:pt idx="12768">
                  <c:v>0.194172446882383</c:v>
                </c:pt>
                <c:pt idx="12769">
                  <c:v>0.19454369250501799</c:v>
                </c:pt>
                <c:pt idx="12770">
                  <c:v>0.19766857098618701</c:v>
                </c:pt>
                <c:pt idx="12771">
                  <c:v>0.20317396222970599</c:v>
                </c:pt>
                <c:pt idx="12772">
                  <c:v>0.21050306118967199</c:v>
                </c:pt>
                <c:pt idx="12773">
                  <c:v>0.21977327841019401</c:v>
                </c:pt>
                <c:pt idx="12774">
                  <c:v>0.23012651984945501</c:v>
                </c:pt>
                <c:pt idx="12775">
                  <c:v>0.239246857000841</c:v>
                </c:pt>
                <c:pt idx="12776">
                  <c:v>0.24578494285730601</c:v>
                </c:pt>
                <c:pt idx="12777">
                  <c:v>0.24972900803891401</c:v>
                </c:pt>
                <c:pt idx="12778">
                  <c:v>0.25144825921785802</c:v>
                </c:pt>
                <c:pt idx="12779">
                  <c:v>0.251446652736598</c:v>
                </c:pt>
                <c:pt idx="12780">
                  <c:v>0.250386422355169</c:v>
                </c:pt>
                <c:pt idx="12781">
                  <c:v>0.24814764071109999</c:v>
                </c:pt>
                <c:pt idx="12782">
                  <c:v>0.243484995155485</c:v>
                </c:pt>
                <c:pt idx="12783">
                  <c:v>0.236400906628355</c:v>
                </c:pt>
                <c:pt idx="12784">
                  <c:v>0.22861579874983701</c:v>
                </c:pt>
                <c:pt idx="12785">
                  <c:v>0.22094743309269399</c:v>
                </c:pt>
                <c:pt idx="12786">
                  <c:v>0.213693156331516</c:v>
                </c:pt>
                <c:pt idx="12787">
                  <c:v>0.20735686087410801</c:v>
                </c:pt>
                <c:pt idx="12788">
                  <c:v>0.20192430142959</c:v>
                </c:pt>
                <c:pt idx="12789">
                  <c:v>0.196883389591921</c:v>
                </c:pt>
                <c:pt idx="12790">
                  <c:v>0.19153242493664399</c:v>
                </c:pt>
                <c:pt idx="12791">
                  <c:v>0.18612698385366999</c:v>
                </c:pt>
                <c:pt idx="12792">
                  <c:v>0.181561567149706</c:v>
                </c:pt>
                <c:pt idx="12793">
                  <c:v>0.17864944797009</c:v>
                </c:pt>
                <c:pt idx="12794">
                  <c:v>0.176982776855719</c:v>
                </c:pt>
                <c:pt idx="12795">
                  <c:v>0.175144068675672</c:v>
                </c:pt>
                <c:pt idx="12796">
                  <c:v>0.17204039258564599</c:v>
                </c:pt>
                <c:pt idx="12797">
                  <c:v>0.16755227826034699</c:v>
                </c:pt>
                <c:pt idx="12798">
                  <c:v>0.162695374546282</c:v>
                </c:pt>
                <c:pt idx="12799">
                  <c:v>0.15798533815428301</c:v>
                </c:pt>
                <c:pt idx="12800">
                  <c:v>0.15321815891530399</c:v>
                </c:pt>
                <c:pt idx="12801">
                  <c:v>0.14743618016533799</c:v>
                </c:pt>
                <c:pt idx="12802">
                  <c:v>0.13973369199824501</c:v>
                </c:pt>
                <c:pt idx="12803">
                  <c:v>0.13062894755818799</c:v>
                </c:pt>
                <c:pt idx="12804">
                  <c:v>0.121127759988441</c:v>
                </c:pt>
                <c:pt idx="12805">
                  <c:v>0.11127445325474999</c:v>
                </c:pt>
                <c:pt idx="12806">
                  <c:v>0.101265527815894</c:v>
                </c:pt>
                <c:pt idx="12807">
                  <c:v>9.2421180127120806E-2</c:v>
                </c:pt>
                <c:pt idx="12808">
                  <c:v>8.4374731199637704E-2</c:v>
                </c:pt>
                <c:pt idx="12809">
                  <c:v>7.6268083555802793E-2</c:v>
                </c:pt>
                <c:pt idx="12810">
                  <c:v>6.7592560870011795E-2</c:v>
                </c:pt>
                <c:pt idx="12811">
                  <c:v>5.7185866538456899E-2</c:v>
                </c:pt>
                <c:pt idx="12812">
                  <c:v>4.4825063802253498E-2</c:v>
                </c:pt>
                <c:pt idx="12813">
                  <c:v>3.1775965640600798E-2</c:v>
                </c:pt>
                <c:pt idx="12814">
                  <c:v>1.8852227225791E-2</c:v>
                </c:pt>
                <c:pt idx="12815">
                  <c:v>6.3735846771515404E-3</c:v>
                </c:pt>
                <c:pt idx="12816">
                  <c:v>-4.5139842847404903E-3</c:v>
                </c:pt>
                <c:pt idx="12817">
                  <c:v>-1.3436594454718899E-2</c:v>
                </c:pt>
                <c:pt idx="12818">
                  <c:v>-2.1147631187645601E-2</c:v>
                </c:pt>
                <c:pt idx="12819">
                  <c:v>-2.87895325707874E-2</c:v>
                </c:pt>
                <c:pt idx="12820">
                  <c:v>-3.6742639974245601E-2</c:v>
                </c:pt>
                <c:pt idx="12821">
                  <c:v>-4.3886511172468598E-2</c:v>
                </c:pt>
                <c:pt idx="12822">
                  <c:v>-4.86989523433769E-2</c:v>
                </c:pt>
                <c:pt idx="12823">
                  <c:v>-5.0811381490596802E-2</c:v>
                </c:pt>
                <c:pt idx="12824">
                  <c:v>-5.0347413349762699E-2</c:v>
                </c:pt>
                <c:pt idx="12825">
                  <c:v>-4.7549514290066798E-2</c:v>
                </c:pt>
                <c:pt idx="12826">
                  <c:v>-4.2473318239558001E-2</c:v>
                </c:pt>
                <c:pt idx="12827">
                  <c:v>-3.5128759089159398E-2</c:v>
                </c:pt>
                <c:pt idx="12828">
                  <c:v>-2.6357452634438502E-2</c:v>
                </c:pt>
                <c:pt idx="12829">
                  <c:v>-1.8251378695492201E-2</c:v>
                </c:pt>
                <c:pt idx="12830">
                  <c:v>-1.25586101770405E-2</c:v>
                </c:pt>
                <c:pt idx="12831">
                  <c:v>-9.1261247516651808E-3</c:v>
                </c:pt>
                <c:pt idx="12832">
                  <c:v>-7.7585115740372301E-3</c:v>
                </c:pt>
                <c:pt idx="12833">
                  <c:v>-8.4937046927618699E-3</c:v>
                </c:pt>
                <c:pt idx="12834">
                  <c:v>-1.07524425689213E-2</c:v>
                </c:pt>
                <c:pt idx="12835">
                  <c:v>-1.3473854916513E-2</c:v>
                </c:pt>
                <c:pt idx="12836">
                  <c:v>-1.5460271258144901E-2</c:v>
                </c:pt>
                <c:pt idx="12837">
                  <c:v>-1.6049844813021099E-2</c:v>
                </c:pt>
                <c:pt idx="12838">
                  <c:v>-1.5607535693350201E-2</c:v>
                </c:pt>
                <c:pt idx="12839">
                  <c:v>-1.4414374573079701E-2</c:v>
                </c:pt>
                <c:pt idx="12840">
                  <c:v>-1.29887251188816E-2</c:v>
                </c:pt>
                <c:pt idx="12841">
                  <c:v>-1.1803564844229199E-2</c:v>
                </c:pt>
                <c:pt idx="12842">
                  <c:v>-1.1320405575309901E-2</c:v>
                </c:pt>
                <c:pt idx="12843">
                  <c:v>-1.18937636244519E-2</c:v>
                </c:pt>
                <c:pt idx="12844">
                  <c:v>-1.31211978789965E-2</c:v>
                </c:pt>
                <c:pt idx="12845">
                  <c:v>-1.47021034795744E-2</c:v>
                </c:pt>
                <c:pt idx="12846">
                  <c:v>-1.6919841710905201E-2</c:v>
                </c:pt>
                <c:pt idx="12847">
                  <c:v>-2.0048637606796801E-2</c:v>
                </c:pt>
                <c:pt idx="12848">
                  <c:v>-2.3655074261408102E-2</c:v>
                </c:pt>
                <c:pt idx="12849">
                  <c:v>-2.7084979208835E-2</c:v>
                </c:pt>
                <c:pt idx="12850">
                  <c:v>-2.9838932691525499E-2</c:v>
                </c:pt>
                <c:pt idx="12851">
                  <c:v>-3.2449445192657703E-2</c:v>
                </c:pt>
                <c:pt idx="12852">
                  <c:v>-3.6254411824886E-2</c:v>
                </c:pt>
                <c:pt idx="12853">
                  <c:v>-4.1798030829871699E-2</c:v>
                </c:pt>
                <c:pt idx="12854">
                  <c:v>-4.8607892727549E-2</c:v>
                </c:pt>
                <c:pt idx="12855">
                  <c:v>-5.6858038892344601E-2</c:v>
                </c:pt>
                <c:pt idx="12856">
                  <c:v>-6.7211236457742005E-2</c:v>
                </c:pt>
                <c:pt idx="12857">
                  <c:v>-7.9662032586379494E-2</c:v>
                </c:pt>
                <c:pt idx="12858">
                  <c:v>-9.2635222531195494E-2</c:v>
                </c:pt>
                <c:pt idx="12859">
                  <c:v>-0.105260390526819</c:v>
                </c:pt>
                <c:pt idx="12860">
                  <c:v>-0.11830530161993801</c:v>
                </c:pt>
                <c:pt idx="12861">
                  <c:v>-0.13166589397287101</c:v>
                </c:pt>
                <c:pt idx="12862">
                  <c:v>-0.144081698031536</c:v>
                </c:pt>
                <c:pt idx="12863">
                  <c:v>-0.15369959468642899</c:v>
                </c:pt>
                <c:pt idx="12864">
                  <c:v>-0.159328904391843</c:v>
                </c:pt>
                <c:pt idx="12865">
                  <c:v>-0.160956956294146</c:v>
                </c:pt>
                <c:pt idx="12866">
                  <c:v>-0.15839762164952501</c:v>
                </c:pt>
                <c:pt idx="12867">
                  <c:v>-0.151070847114884</c:v>
                </c:pt>
                <c:pt idx="12868">
                  <c:v>-0.13968846678553701</c:v>
                </c:pt>
                <c:pt idx="12869">
                  <c:v>-0.12659888535536701</c:v>
                </c:pt>
                <c:pt idx="12870">
                  <c:v>-0.11436610890874301</c:v>
                </c:pt>
                <c:pt idx="12871">
                  <c:v>-0.104430955902042</c:v>
                </c:pt>
                <c:pt idx="12872">
                  <c:v>-9.7810681267082394E-2</c:v>
                </c:pt>
                <c:pt idx="12873">
                  <c:v>-9.4568571405964405E-2</c:v>
                </c:pt>
                <c:pt idx="12874">
                  <c:v>-9.3507073140622204E-2</c:v>
                </c:pt>
                <c:pt idx="12875">
                  <c:v>-9.3786694666063097E-2</c:v>
                </c:pt>
                <c:pt idx="12876">
                  <c:v>-9.58443002731766E-2</c:v>
                </c:pt>
                <c:pt idx="12877">
                  <c:v>-9.97167447222186E-2</c:v>
                </c:pt>
                <c:pt idx="12878">
                  <c:v>-0.10520491831640599</c:v>
                </c:pt>
                <c:pt idx="12879">
                  <c:v>-0.113343352979299</c:v>
                </c:pt>
                <c:pt idx="12880">
                  <c:v>-0.124358117962189</c:v>
                </c:pt>
                <c:pt idx="12881">
                  <c:v>-0.13748339488865399</c:v>
                </c:pt>
                <c:pt idx="12882">
                  <c:v>-0.151132201389371</c:v>
                </c:pt>
                <c:pt idx="12883">
                  <c:v>-0.163903526498832</c:v>
                </c:pt>
                <c:pt idx="12884">
                  <c:v>-0.175196795674953</c:v>
                </c:pt>
                <c:pt idx="12885">
                  <c:v>-0.18539663271766299</c:v>
                </c:pt>
                <c:pt idx="12886">
                  <c:v>-0.19525574081872299</c:v>
                </c:pt>
                <c:pt idx="12887">
                  <c:v>-0.20463611206627499</c:v>
                </c:pt>
                <c:pt idx="12888">
                  <c:v>-0.21367294890833699</c:v>
                </c:pt>
                <c:pt idx="12889">
                  <c:v>-0.22275778918375</c:v>
                </c:pt>
                <c:pt idx="12890">
                  <c:v>-0.232285149715243</c:v>
                </c:pt>
                <c:pt idx="12891">
                  <c:v>-0.241641364055414</c:v>
                </c:pt>
                <c:pt idx="12892">
                  <c:v>-0.24951291656706701</c:v>
                </c:pt>
                <c:pt idx="12893">
                  <c:v>-0.25484618970165401</c:v>
                </c:pt>
                <c:pt idx="12894">
                  <c:v>-0.25656254481660901</c:v>
                </c:pt>
                <c:pt idx="12895">
                  <c:v>-0.25396840082889999</c:v>
                </c:pt>
                <c:pt idx="12896">
                  <c:v>-0.24707291036326601</c:v>
                </c:pt>
                <c:pt idx="12897">
                  <c:v>-0.236685435947842</c:v>
                </c:pt>
                <c:pt idx="12898">
                  <c:v>-0.22382516806613201</c:v>
                </c:pt>
                <c:pt idx="12899">
                  <c:v>-0.209541424349317</c:v>
                </c:pt>
                <c:pt idx="12900">
                  <c:v>-0.194957537338492</c:v>
                </c:pt>
                <c:pt idx="12901">
                  <c:v>-0.180640877500959</c:v>
                </c:pt>
                <c:pt idx="12902">
                  <c:v>-0.16749915919080899</c:v>
                </c:pt>
                <c:pt idx="12903">
                  <c:v>-0.15630942433841599</c:v>
                </c:pt>
                <c:pt idx="12904">
                  <c:v>-0.14677213855122501</c:v>
                </c:pt>
                <c:pt idx="12905">
                  <c:v>-0.13859665373559299</c:v>
                </c:pt>
                <c:pt idx="12906">
                  <c:v>-0.13217900753404799</c:v>
                </c:pt>
                <c:pt idx="12907">
                  <c:v>-0.12760863216386201</c:v>
                </c:pt>
                <c:pt idx="12908">
                  <c:v>-0.12378307180216901</c:v>
                </c:pt>
                <c:pt idx="12909">
                  <c:v>-0.12005753519927601</c:v>
                </c:pt>
                <c:pt idx="12910">
                  <c:v>-0.117170892054331</c:v>
                </c:pt>
                <c:pt idx="12911">
                  <c:v>-0.11458859564646701</c:v>
                </c:pt>
                <c:pt idx="12912">
                  <c:v>-0.11145034622783501</c:v>
                </c:pt>
                <c:pt idx="12913">
                  <c:v>-0.10823454896897999</c:v>
                </c:pt>
                <c:pt idx="12914">
                  <c:v>-0.10561513408208099</c:v>
                </c:pt>
                <c:pt idx="12915">
                  <c:v>-0.104607152347133</c:v>
                </c:pt>
                <c:pt idx="12916">
                  <c:v>-0.105182918847987</c:v>
                </c:pt>
                <c:pt idx="12917">
                  <c:v>-0.10574281874491701</c:v>
                </c:pt>
                <c:pt idx="12918">
                  <c:v>-0.105124874294507</c:v>
                </c:pt>
                <c:pt idx="12919">
                  <c:v>-0.10377614876873099</c:v>
                </c:pt>
                <c:pt idx="12920">
                  <c:v>-0.10300397971281899</c:v>
                </c:pt>
                <c:pt idx="12921">
                  <c:v>-0.103369463810846</c:v>
                </c:pt>
                <c:pt idx="12922">
                  <c:v>-0.104519883755314</c:v>
                </c:pt>
                <c:pt idx="12923">
                  <c:v>-0.105073121279909</c:v>
                </c:pt>
                <c:pt idx="12924">
                  <c:v>-0.103660767893286</c:v>
                </c:pt>
                <c:pt idx="12925">
                  <c:v>-0.101144207278878</c:v>
                </c:pt>
                <c:pt idx="12926">
                  <c:v>-9.8941133099419099E-2</c:v>
                </c:pt>
                <c:pt idx="12927">
                  <c:v>-9.7061311604428296E-2</c:v>
                </c:pt>
                <c:pt idx="12928">
                  <c:v>-9.4415855659237505E-2</c:v>
                </c:pt>
                <c:pt idx="12929">
                  <c:v>-9.0102404539174993E-2</c:v>
                </c:pt>
                <c:pt idx="12930">
                  <c:v>-8.3585543903072004E-2</c:v>
                </c:pt>
                <c:pt idx="12931">
                  <c:v>-7.5421421006793707E-2</c:v>
                </c:pt>
                <c:pt idx="12932">
                  <c:v>-6.5978743453770403E-2</c:v>
                </c:pt>
                <c:pt idx="12933">
                  <c:v>-5.4700662510715099E-2</c:v>
                </c:pt>
                <c:pt idx="12934">
                  <c:v>-4.2021426055586397E-2</c:v>
                </c:pt>
                <c:pt idx="12935">
                  <c:v>-2.90305128790996E-2</c:v>
                </c:pt>
                <c:pt idx="12936">
                  <c:v>-1.61689156327691E-2</c:v>
                </c:pt>
                <c:pt idx="12937">
                  <c:v>-3.2843734935740498E-3</c:v>
                </c:pt>
                <c:pt idx="12938">
                  <c:v>9.45519302331564E-3</c:v>
                </c:pt>
                <c:pt idx="12939">
                  <c:v>2.1916877217413099E-2</c:v>
                </c:pt>
                <c:pt idx="12940">
                  <c:v>3.4022628957866598E-2</c:v>
                </c:pt>
                <c:pt idx="12941">
                  <c:v>4.4264989098218903E-2</c:v>
                </c:pt>
                <c:pt idx="12942">
                  <c:v>5.0202941103664599E-2</c:v>
                </c:pt>
                <c:pt idx="12943">
                  <c:v>5.1242568179757503E-2</c:v>
                </c:pt>
                <c:pt idx="12944">
                  <c:v>4.8290527454925902E-2</c:v>
                </c:pt>
                <c:pt idx="12945">
                  <c:v>4.2145521723799102E-2</c:v>
                </c:pt>
                <c:pt idx="12946">
                  <c:v>3.35655488880593E-2</c:v>
                </c:pt>
                <c:pt idx="12947">
                  <c:v>2.3508633512753899E-2</c:v>
                </c:pt>
                <c:pt idx="12948">
                  <c:v>1.35799328290011E-2</c:v>
                </c:pt>
                <c:pt idx="12949">
                  <c:v>4.9845262650903598E-3</c:v>
                </c:pt>
                <c:pt idx="12950">
                  <c:v>-4.1913652699854302E-4</c:v>
                </c:pt>
                <c:pt idx="12951">
                  <c:v>-2.68669367647281E-3</c:v>
                </c:pt>
                <c:pt idx="12952">
                  <c:v>-2.2524254539876801E-3</c:v>
                </c:pt>
                <c:pt idx="12953">
                  <c:v>1.81683715187062E-3</c:v>
                </c:pt>
                <c:pt idx="12954">
                  <c:v>9.0212583245762399E-3</c:v>
                </c:pt>
                <c:pt idx="12955">
                  <c:v>1.8962407492973E-2</c:v>
                </c:pt>
                <c:pt idx="12956">
                  <c:v>3.0274275135785601E-2</c:v>
                </c:pt>
                <c:pt idx="12957">
                  <c:v>4.1209339855189701E-2</c:v>
                </c:pt>
                <c:pt idx="12958">
                  <c:v>5.0971798426091397E-2</c:v>
                </c:pt>
                <c:pt idx="12959">
                  <c:v>5.9255170854332899E-2</c:v>
                </c:pt>
                <c:pt idx="12960">
                  <c:v>6.5841739879025099E-2</c:v>
                </c:pt>
                <c:pt idx="12961">
                  <c:v>6.9966080406426198E-2</c:v>
                </c:pt>
                <c:pt idx="12962">
                  <c:v>7.1010226000975202E-2</c:v>
                </c:pt>
                <c:pt idx="12963">
                  <c:v>6.9443456514815899E-2</c:v>
                </c:pt>
                <c:pt idx="12964">
                  <c:v>6.5527806130366698E-2</c:v>
                </c:pt>
                <c:pt idx="12965">
                  <c:v>5.9071637799151498E-2</c:v>
                </c:pt>
                <c:pt idx="12966">
                  <c:v>5.1311488794469097E-2</c:v>
                </c:pt>
                <c:pt idx="12967">
                  <c:v>4.3918015985964898E-2</c:v>
                </c:pt>
                <c:pt idx="12968">
                  <c:v>3.8157181600775698E-2</c:v>
                </c:pt>
                <c:pt idx="12969">
                  <c:v>3.4173485535902298E-2</c:v>
                </c:pt>
                <c:pt idx="12970">
                  <c:v>3.1850561556473603E-2</c:v>
                </c:pt>
                <c:pt idx="12971">
                  <c:v>3.0887604996996901E-2</c:v>
                </c:pt>
                <c:pt idx="12972">
                  <c:v>3.1014285329886399E-2</c:v>
                </c:pt>
                <c:pt idx="12973">
                  <c:v>3.2352348254084499E-2</c:v>
                </c:pt>
                <c:pt idx="12974">
                  <c:v>3.4055036886578197E-2</c:v>
                </c:pt>
                <c:pt idx="12975">
                  <c:v>3.5702104537801198E-2</c:v>
                </c:pt>
                <c:pt idx="12976">
                  <c:v>3.6794343152162803E-2</c:v>
                </c:pt>
                <c:pt idx="12977">
                  <c:v>3.73824237814087E-2</c:v>
                </c:pt>
                <c:pt idx="12978">
                  <c:v>3.8138182960046001E-2</c:v>
                </c:pt>
                <c:pt idx="12979">
                  <c:v>3.8656403104110601E-2</c:v>
                </c:pt>
                <c:pt idx="12980">
                  <c:v>3.8431540850451702E-2</c:v>
                </c:pt>
                <c:pt idx="12981">
                  <c:v>3.7675659647396498E-2</c:v>
                </c:pt>
                <c:pt idx="12982">
                  <c:v>3.6308560233669102E-2</c:v>
                </c:pt>
                <c:pt idx="12983">
                  <c:v>3.3941072928033798E-2</c:v>
                </c:pt>
                <c:pt idx="12984">
                  <c:v>3.0836043716363701E-2</c:v>
                </c:pt>
                <c:pt idx="12985">
                  <c:v>2.7493573267083599E-2</c:v>
                </c:pt>
                <c:pt idx="12986">
                  <c:v>2.3128588620071399E-2</c:v>
                </c:pt>
                <c:pt idx="12987">
                  <c:v>1.8315841977409101E-2</c:v>
                </c:pt>
                <c:pt idx="12988">
                  <c:v>1.42145256640558E-2</c:v>
                </c:pt>
                <c:pt idx="12989">
                  <c:v>1.02889787524773E-2</c:v>
                </c:pt>
                <c:pt idx="12990">
                  <c:v>7.1545101912440399E-3</c:v>
                </c:pt>
                <c:pt idx="12991">
                  <c:v>5.25313271596012E-3</c:v>
                </c:pt>
                <c:pt idx="12992">
                  <c:v>4.2006487136371697E-3</c:v>
                </c:pt>
                <c:pt idx="12993">
                  <c:v>4.7052077169750803E-3</c:v>
                </c:pt>
                <c:pt idx="12994">
                  <c:v>7.0888217332569798E-3</c:v>
                </c:pt>
                <c:pt idx="12995">
                  <c:v>1.13621531081735E-2</c:v>
                </c:pt>
                <c:pt idx="12996">
                  <c:v>1.7423069538719999E-2</c:v>
                </c:pt>
                <c:pt idx="12997">
                  <c:v>2.45522194565824E-2</c:v>
                </c:pt>
                <c:pt idx="12998">
                  <c:v>3.2169416890737802E-2</c:v>
                </c:pt>
                <c:pt idx="12999">
                  <c:v>4.00634197274473E-2</c:v>
                </c:pt>
                <c:pt idx="13000">
                  <c:v>4.82747751995804E-2</c:v>
                </c:pt>
                <c:pt idx="13001">
                  <c:v>5.6812701253064098E-2</c:v>
                </c:pt>
                <c:pt idx="13002">
                  <c:v>6.5965133143947599E-2</c:v>
                </c:pt>
                <c:pt idx="13003">
                  <c:v>7.5028496126665706E-2</c:v>
                </c:pt>
                <c:pt idx="13004">
                  <c:v>8.2370744104694901E-2</c:v>
                </c:pt>
                <c:pt idx="13005">
                  <c:v>8.7060734298924594E-2</c:v>
                </c:pt>
                <c:pt idx="13006">
                  <c:v>9.0014854702816602E-2</c:v>
                </c:pt>
                <c:pt idx="13007">
                  <c:v>9.2889470436449406E-2</c:v>
                </c:pt>
                <c:pt idx="13008">
                  <c:v>9.5657166735163904E-2</c:v>
                </c:pt>
                <c:pt idx="13009">
                  <c:v>9.8318851451294695E-2</c:v>
                </c:pt>
                <c:pt idx="13010">
                  <c:v>0.10167893734424301</c:v>
                </c:pt>
                <c:pt idx="13011">
                  <c:v>0.10600678806736299</c:v>
                </c:pt>
                <c:pt idx="13012">
                  <c:v>0.111159867512478</c:v>
                </c:pt>
                <c:pt idx="13013">
                  <c:v>0.116837891817046</c:v>
                </c:pt>
                <c:pt idx="13014">
                  <c:v>0.12268477609499299</c:v>
                </c:pt>
                <c:pt idx="13015">
                  <c:v>0.128726480158287</c:v>
                </c:pt>
                <c:pt idx="13016">
                  <c:v>0.13492612569479601</c:v>
                </c:pt>
                <c:pt idx="13017">
                  <c:v>0.14098803282084901</c:v>
                </c:pt>
                <c:pt idx="13018">
                  <c:v>0.146974965505802</c:v>
                </c:pt>
                <c:pt idx="13019">
                  <c:v>0.152025859280012</c:v>
                </c:pt>
                <c:pt idx="13020">
                  <c:v>0.15527272591447999</c:v>
                </c:pt>
                <c:pt idx="13021">
                  <c:v>0.157143124099347</c:v>
                </c:pt>
                <c:pt idx="13022">
                  <c:v>0.157731891587851</c:v>
                </c:pt>
                <c:pt idx="13023">
                  <c:v>0.156323138029687</c:v>
                </c:pt>
                <c:pt idx="13024">
                  <c:v>0.153279652707348</c:v>
                </c:pt>
                <c:pt idx="13025">
                  <c:v>0.14903695981106499</c:v>
                </c:pt>
                <c:pt idx="13026">
                  <c:v>0.14309897372255401</c:v>
                </c:pt>
                <c:pt idx="13027">
                  <c:v>0.135744593614612</c:v>
                </c:pt>
                <c:pt idx="13028">
                  <c:v>0.127274283503202</c:v>
                </c:pt>
                <c:pt idx="13029">
                  <c:v>0.118836717045056</c:v>
                </c:pt>
                <c:pt idx="13030">
                  <c:v>0.111755886652597</c:v>
                </c:pt>
                <c:pt idx="13031">
                  <c:v>0.105641086888208</c:v>
                </c:pt>
                <c:pt idx="13032">
                  <c:v>9.9372143558582995E-2</c:v>
                </c:pt>
                <c:pt idx="13033">
                  <c:v>9.2375042829243997E-2</c:v>
                </c:pt>
                <c:pt idx="13034">
                  <c:v>8.4410603448962396E-2</c:v>
                </c:pt>
                <c:pt idx="13035">
                  <c:v>7.5740190858613804E-2</c:v>
                </c:pt>
                <c:pt idx="13036">
                  <c:v>6.7545741583175403E-2</c:v>
                </c:pt>
                <c:pt idx="13037">
                  <c:v>5.9382985453343598E-2</c:v>
                </c:pt>
                <c:pt idx="13038">
                  <c:v>5.0628439990565398E-2</c:v>
                </c:pt>
                <c:pt idx="13039">
                  <c:v>4.2254945017240801E-2</c:v>
                </c:pt>
                <c:pt idx="13040">
                  <c:v>3.6102504500295902E-2</c:v>
                </c:pt>
                <c:pt idx="13041">
                  <c:v>3.3404590041822502E-2</c:v>
                </c:pt>
                <c:pt idx="13042">
                  <c:v>3.41618763238365E-2</c:v>
                </c:pt>
                <c:pt idx="13043">
                  <c:v>3.7742809337225097E-2</c:v>
                </c:pt>
                <c:pt idx="13044">
                  <c:v>4.3201963072484598E-2</c:v>
                </c:pt>
                <c:pt idx="13045">
                  <c:v>4.9787405792520299E-2</c:v>
                </c:pt>
                <c:pt idx="13046">
                  <c:v>5.6275473942148699E-2</c:v>
                </c:pt>
                <c:pt idx="13047">
                  <c:v>6.1936844493751697E-2</c:v>
                </c:pt>
                <c:pt idx="13048">
                  <c:v>6.64481281817354E-2</c:v>
                </c:pt>
                <c:pt idx="13049">
                  <c:v>6.9904079023991594E-2</c:v>
                </c:pt>
                <c:pt idx="13050">
                  <c:v>7.2825117331423106E-2</c:v>
                </c:pt>
                <c:pt idx="13051">
                  <c:v>7.5239650990007803E-2</c:v>
                </c:pt>
                <c:pt idx="13052">
                  <c:v>7.6842185698343293E-2</c:v>
                </c:pt>
                <c:pt idx="13053">
                  <c:v>7.7337203387741901E-2</c:v>
                </c:pt>
                <c:pt idx="13054">
                  <c:v>7.5683057910709395E-2</c:v>
                </c:pt>
                <c:pt idx="13055">
                  <c:v>7.1381995154382094E-2</c:v>
                </c:pt>
                <c:pt idx="13056">
                  <c:v>6.4642090110519704E-2</c:v>
                </c:pt>
                <c:pt idx="13057">
                  <c:v>5.5614663770431998E-2</c:v>
                </c:pt>
                <c:pt idx="13058">
                  <c:v>4.5374397415082798E-2</c:v>
                </c:pt>
                <c:pt idx="13059">
                  <c:v>3.5707766350572698E-2</c:v>
                </c:pt>
                <c:pt idx="13060">
                  <c:v>2.7935205175344799E-2</c:v>
                </c:pt>
                <c:pt idx="13061">
                  <c:v>2.2183396695084599E-2</c:v>
                </c:pt>
                <c:pt idx="13062">
                  <c:v>1.7447444995802999E-2</c:v>
                </c:pt>
                <c:pt idx="13063">
                  <c:v>1.31874697265046E-2</c:v>
                </c:pt>
                <c:pt idx="13064">
                  <c:v>1.0999276615376001E-2</c:v>
                </c:pt>
                <c:pt idx="13065">
                  <c:v>1.1396250207014E-2</c:v>
                </c:pt>
                <c:pt idx="13066">
                  <c:v>1.3606249047977701E-2</c:v>
                </c:pt>
                <c:pt idx="13067">
                  <c:v>1.6984418077571201E-2</c:v>
                </c:pt>
                <c:pt idx="13068">
                  <c:v>2.0495610536769401E-2</c:v>
                </c:pt>
                <c:pt idx="13069">
                  <c:v>2.3068045180825301E-2</c:v>
                </c:pt>
                <c:pt idx="13070">
                  <c:v>2.3849219591373899E-2</c:v>
                </c:pt>
                <c:pt idx="13071">
                  <c:v>2.2928249129183901E-2</c:v>
                </c:pt>
                <c:pt idx="13072">
                  <c:v>2.1294384058968999E-2</c:v>
                </c:pt>
                <c:pt idx="13073">
                  <c:v>2.022500463584E-2</c:v>
                </c:pt>
                <c:pt idx="13074">
                  <c:v>2.0356945501199299E-2</c:v>
                </c:pt>
                <c:pt idx="13075">
                  <c:v>2.1501263626555599E-2</c:v>
                </c:pt>
                <c:pt idx="13076">
                  <c:v>2.2822276176755401E-2</c:v>
                </c:pt>
                <c:pt idx="13077">
                  <c:v>2.3752951712092799E-2</c:v>
                </c:pt>
                <c:pt idx="13078">
                  <c:v>2.3932949572918499E-2</c:v>
                </c:pt>
                <c:pt idx="13079">
                  <c:v>2.3455281541477201E-2</c:v>
                </c:pt>
                <c:pt idx="13080">
                  <c:v>2.3628393582956399E-2</c:v>
                </c:pt>
                <c:pt idx="13081">
                  <c:v>2.45268402113215E-2</c:v>
                </c:pt>
                <c:pt idx="13082">
                  <c:v>2.5677451180756299E-2</c:v>
                </c:pt>
                <c:pt idx="13083">
                  <c:v>2.63467069046084E-2</c:v>
                </c:pt>
                <c:pt idx="13084">
                  <c:v>2.4921757928554899E-2</c:v>
                </c:pt>
                <c:pt idx="13085">
                  <c:v>2.08421170934068E-2</c:v>
                </c:pt>
                <c:pt idx="13086">
                  <c:v>1.5061996637077401E-2</c:v>
                </c:pt>
                <c:pt idx="13087">
                  <c:v>8.1744580770989408E-3</c:v>
                </c:pt>
                <c:pt idx="13088">
                  <c:v>-2.2636597803461699E-4</c:v>
                </c:pt>
                <c:pt idx="13089">
                  <c:v>-9.8292184112256705E-3</c:v>
                </c:pt>
                <c:pt idx="13090">
                  <c:v>-2.0175215642209501E-2</c:v>
                </c:pt>
                <c:pt idx="13091">
                  <c:v>-3.0003934036417299E-2</c:v>
                </c:pt>
                <c:pt idx="13092">
                  <c:v>-3.8414837201133999E-2</c:v>
                </c:pt>
                <c:pt idx="13093">
                  <c:v>-4.5125844192471502E-2</c:v>
                </c:pt>
                <c:pt idx="13094">
                  <c:v>-4.9462843789412202E-2</c:v>
                </c:pt>
                <c:pt idx="13095">
                  <c:v>-5.1890715749819599E-2</c:v>
                </c:pt>
                <c:pt idx="13096">
                  <c:v>-5.2706564096382101E-2</c:v>
                </c:pt>
                <c:pt idx="13097">
                  <c:v>-5.1581528480146098E-2</c:v>
                </c:pt>
                <c:pt idx="13098">
                  <c:v>-4.8551557784863697E-2</c:v>
                </c:pt>
                <c:pt idx="13099">
                  <c:v>-4.4284446318308697E-2</c:v>
                </c:pt>
                <c:pt idx="13100">
                  <c:v>-3.9600705468450001E-2</c:v>
                </c:pt>
                <c:pt idx="13101">
                  <c:v>-3.4311288666797599E-2</c:v>
                </c:pt>
                <c:pt idx="13102">
                  <c:v>-2.8480390884313402E-2</c:v>
                </c:pt>
                <c:pt idx="13103">
                  <c:v>-2.2336124023881201E-2</c:v>
                </c:pt>
                <c:pt idx="13104">
                  <c:v>-1.60532137827884E-2</c:v>
                </c:pt>
                <c:pt idx="13105">
                  <c:v>-1.04299130664587E-2</c:v>
                </c:pt>
                <c:pt idx="13106">
                  <c:v>-4.9088468248290702E-3</c:v>
                </c:pt>
                <c:pt idx="13107">
                  <c:v>6.9722082891124999E-4</c:v>
                </c:pt>
                <c:pt idx="13108">
                  <c:v>5.5221657269805E-3</c:v>
                </c:pt>
                <c:pt idx="13109">
                  <c:v>9.0461509275684797E-3</c:v>
                </c:pt>
                <c:pt idx="13110">
                  <c:v>1.11893589234815E-2</c:v>
                </c:pt>
                <c:pt idx="13111">
                  <c:v>1.1974725658575601E-2</c:v>
                </c:pt>
                <c:pt idx="13112">
                  <c:v>1.1468139321909401E-2</c:v>
                </c:pt>
                <c:pt idx="13113">
                  <c:v>9.7194607304261302E-3</c:v>
                </c:pt>
                <c:pt idx="13114">
                  <c:v>6.3317639558530397E-3</c:v>
                </c:pt>
                <c:pt idx="13115">
                  <c:v>1.0638230313470701E-3</c:v>
                </c:pt>
                <c:pt idx="13116">
                  <c:v>-5.6814347932259502E-3</c:v>
                </c:pt>
                <c:pt idx="13117">
                  <c:v>-1.2100089905188601E-2</c:v>
                </c:pt>
                <c:pt idx="13118">
                  <c:v>-1.6800387078588601E-2</c:v>
                </c:pt>
                <c:pt idx="13119">
                  <c:v>-1.8500292083180901E-2</c:v>
                </c:pt>
                <c:pt idx="13120">
                  <c:v>-1.60002914443554E-2</c:v>
                </c:pt>
                <c:pt idx="13121">
                  <c:v>-9.6097411985747502E-3</c:v>
                </c:pt>
                <c:pt idx="13122">
                  <c:v>-4.2696139418802001E-4</c:v>
                </c:pt>
                <c:pt idx="13123">
                  <c:v>1.04443654983383E-2</c:v>
                </c:pt>
                <c:pt idx="13124">
                  <c:v>2.26506899628355E-2</c:v>
                </c:pt>
                <c:pt idx="13125">
                  <c:v>3.5079288351815799E-2</c:v>
                </c:pt>
                <c:pt idx="13126">
                  <c:v>4.60672489429736E-2</c:v>
                </c:pt>
                <c:pt idx="13127">
                  <c:v>5.5423023261862103E-2</c:v>
                </c:pt>
                <c:pt idx="13128">
                  <c:v>6.2503170231039698E-2</c:v>
                </c:pt>
                <c:pt idx="13129">
                  <c:v>6.5620051641010604E-2</c:v>
                </c:pt>
                <c:pt idx="13130">
                  <c:v>6.4378933664960503E-2</c:v>
                </c:pt>
                <c:pt idx="13131">
                  <c:v>5.9034159399593999E-2</c:v>
                </c:pt>
                <c:pt idx="13132">
                  <c:v>4.9524109597375403E-2</c:v>
                </c:pt>
                <c:pt idx="13133">
                  <c:v>3.7440138861131698E-2</c:v>
                </c:pt>
                <c:pt idx="13134">
                  <c:v>2.5087411558025002E-2</c:v>
                </c:pt>
                <c:pt idx="13135">
                  <c:v>1.27497755948055E-2</c:v>
                </c:pt>
                <c:pt idx="13136">
                  <c:v>5.3516190291647003E-4</c:v>
                </c:pt>
                <c:pt idx="13137">
                  <c:v>-1.09279688561825E-2</c:v>
                </c:pt>
                <c:pt idx="13138">
                  <c:v>-2.15674815737389E-2</c:v>
                </c:pt>
                <c:pt idx="13139">
                  <c:v>-3.09731149522668E-2</c:v>
                </c:pt>
                <c:pt idx="13140">
                  <c:v>-3.8984474091733501E-2</c:v>
                </c:pt>
                <c:pt idx="13141">
                  <c:v>-4.6318646315770297E-2</c:v>
                </c:pt>
                <c:pt idx="13142">
                  <c:v>-5.3253064687318399E-2</c:v>
                </c:pt>
                <c:pt idx="13143">
                  <c:v>-5.9551394439256798E-2</c:v>
                </c:pt>
                <c:pt idx="13144">
                  <c:v>-6.4445826000397999E-2</c:v>
                </c:pt>
                <c:pt idx="13145">
                  <c:v>-6.7281730415298904E-2</c:v>
                </c:pt>
                <c:pt idx="13146">
                  <c:v>-6.7967143971694899E-2</c:v>
                </c:pt>
                <c:pt idx="13147">
                  <c:v>-6.7077337334275899E-2</c:v>
                </c:pt>
                <c:pt idx="13148">
                  <c:v>-6.5389952390541697E-2</c:v>
                </c:pt>
                <c:pt idx="13149">
                  <c:v>-6.2857648662454094E-2</c:v>
                </c:pt>
                <c:pt idx="13150">
                  <c:v>-5.9552311853562197E-2</c:v>
                </c:pt>
                <c:pt idx="13151">
                  <c:v>-5.5797204355427003E-2</c:v>
                </c:pt>
                <c:pt idx="13152">
                  <c:v>-5.1371688617005702E-2</c:v>
                </c:pt>
                <c:pt idx="13153">
                  <c:v>-4.60152787778315E-2</c:v>
                </c:pt>
                <c:pt idx="13154">
                  <c:v>-4.01315600618775E-2</c:v>
                </c:pt>
                <c:pt idx="13155">
                  <c:v>-3.4654783042437499E-2</c:v>
                </c:pt>
                <c:pt idx="13156">
                  <c:v>-3.0224342654039098E-2</c:v>
                </c:pt>
                <c:pt idx="13157">
                  <c:v>-2.7057947785243699E-2</c:v>
                </c:pt>
                <c:pt idx="13158">
                  <c:v>-2.4001629884106899E-2</c:v>
                </c:pt>
                <c:pt idx="13159">
                  <c:v>-1.9632829812598101E-2</c:v>
                </c:pt>
                <c:pt idx="13160">
                  <c:v>-1.5201255140099601E-2</c:v>
                </c:pt>
                <c:pt idx="13161">
                  <c:v>-1.11158816354883E-2</c:v>
                </c:pt>
                <c:pt idx="13162">
                  <c:v>-6.5845024888956201E-3</c:v>
                </c:pt>
                <c:pt idx="13163">
                  <c:v>-1.5858010808762299E-3</c:v>
                </c:pt>
                <c:pt idx="13164">
                  <c:v>3.4248238156129899E-3</c:v>
                </c:pt>
                <c:pt idx="13165">
                  <c:v>7.2850810403959397E-3</c:v>
                </c:pt>
                <c:pt idx="13166">
                  <c:v>8.8763001431372106E-3</c:v>
                </c:pt>
                <c:pt idx="13167">
                  <c:v>8.5760298135763094E-3</c:v>
                </c:pt>
                <c:pt idx="13168">
                  <c:v>7.6328199096847597E-3</c:v>
                </c:pt>
                <c:pt idx="13169">
                  <c:v>6.0378451276675198E-3</c:v>
                </c:pt>
                <c:pt idx="13170">
                  <c:v>2.8850277176062202E-3</c:v>
                </c:pt>
                <c:pt idx="13171">
                  <c:v>-2.1924798470280898E-3</c:v>
                </c:pt>
                <c:pt idx="13172">
                  <c:v>-8.7456909553692598E-3</c:v>
                </c:pt>
                <c:pt idx="13173">
                  <c:v>-1.6262097407371199E-2</c:v>
                </c:pt>
                <c:pt idx="13174">
                  <c:v>-2.4107663277678399E-2</c:v>
                </c:pt>
                <c:pt idx="13175">
                  <c:v>-3.1578537569235302E-2</c:v>
                </c:pt>
                <c:pt idx="13176">
                  <c:v>-3.8159437376809803E-2</c:v>
                </c:pt>
                <c:pt idx="13177">
                  <c:v>-4.4299474875033502E-2</c:v>
                </c:pt>
                <c:pt idx="13178">
                  <c:v>-5.0113655547970898E-2</c:v>
                </c:pt>
                <c:pt idx="13179">
                  <c:v>-5.5007282277050998E-2</c:v>
                </c:pt>
                <c:pt idx="13180">
                  <c:v>-5.8940381761357102E-2</c:v>
                </c:pt>
                <c:pt idx="13181">
                  <c:v>-6.14973289706401E-2</c:v>
                </c:pt>
                <c:pt idx="13182">
                  <c:v>-6.1747404858613603E-2</c:v>
                </c:pt>
                <c:pt idx="13183">
                  <c:v>-5.9206006206177997E-2</c:v>
                </c:pt>
                <c:pt idx="13184">
                  <c:v>-5.4748736240764401E-2</c:v>
                </c:pt>
                <c:pt idx="13185">
                  <c:v>-4.9542096715887503E-2</c:v>
                </c:pt>
                <c:pt idx="13186">
                  <c:v>-4.4660425130372002E-2</c:v>
                </c:pt>
                <c:pt idx="13187">
                  <c:v>-4.1683613198230898E-2</c:v>
                </c:pt>
                <c:pt idx="13188">
                  <c:v>-4.1537689610029099E-2</c:v>
                </c:pt>
                <c:pt idx="13189">
                  <c:v>-4.4059138257568499E-2</c:v>
                </c:pt>
                <c:pt idx="13190">
                  <c:v>-4.8667076842966603E-2</c:v>
                </c:pt>
                <c:pt idx="13191">
                  <c:v>-5.5175582522304499E-2</c:v>
                </c:pt>
                <c:pt idx="13192">
                  <c:v>-6.3262544579989199E-2</c:v>
                </c:pt>
                <c:pt idx="13193">
                  <c:v>-7.2077157355538005E-2</c:v>
                </c:pt>
                <c:pt idx="13194">
                  <c:v>-8.1482835132922204E-2</c:v>
                </c:pt>
                <c:pt idx="13195">
                  <c:v>-9.2208348876371596E-2</c:v>
                </c:pt>
                <c:pt idx="13196">
                  <c:v>-0.104457661755586</c:v>
                </c:pt>
                <c:pt idx="13197">
                  <c:v>-0.11753769353231899</c:v>
                </c:pt>
                <c:pt idx="13198">
                  <c:v>-0.130036924935548</c:v>
                </c:pt>
                <c:pt idx="13199">
                  <c:v>-0.140858248454795</c:v>
                </c:pt>
                <c:pt idx="13200">
                  <c:v>-0.14974043924771499</c:v>
                </c:pt>
                <c:pt idx="13201">
                  <c:v>-0.15693994534942399</c:v>
                </c:pt>
                <c:pt idx="13202">
                  <c:v>-0.16267836008818301</c:v>
                </c:pt>
                <c:pt idx="13203">
                  <c:v>-0.165855945638921</c:v>
                </c:pt>
                <c:pt idx="13204">
                  <c:v>-0.16599846477310601</c:v>
                </c:pt>
                <c:pt idx="13205">
                  <c:v>-0.16425485187871899</c:v>
                </c:pt>
                <c:pt idx="13206">
                  <c:v>-0.16192886481909299</c:v>
                </c:pt>
                <c:pt idx="13207">
                  <c:v>-0.160036973966343</c:v>
                </c:pt>
                <c:pt idx="13208">
                  <c:v>-0.15849779513068701</c:v>
                </c:pt>
                <c:pt idx="13209">
                  <c:v>-0.15729410336583199</c:v>
                </c:pt>
                <c:pt idx="13210">
                  <c:v>-0.157327616704351</c:v>
                </c:pt>
                <c:pt idx="13211">
                  <c:v>-0.158875357319894</c:v>
                </c:pt>
                <c:pt idx="13212">
                  <c:v>-0.16157899490924299</c:v>
                </c:pt>
                <c:pt idx="13213">
                  <c:v>-0.164897406832124</c:v>
                </c:pt>
                <c:pt idx="13214">
                  <c:v>-0.16791416671124401</c:v>
                </c:pt>
                <c:pt idx="13215">
                  <c:v>-0.16960012586276499</c:v>
                </c:pt>
                <c:pt idx="13216">
                  <c:v>-0.170802622255461</c:v>
                </c:pt>
                <c:pt idx="13217">
                  <c:v>-0.173350570358006</c:v>
                </c:pt>
                <c:pt idx="13218">
                  <c:v>-0.178006379041172</c:v>
                </c:pt>
                <c:pt idx="13219">
                  <c:v>-0.18525765919289799</c:v>
                </c:pt>
                <c:pt idx="13220">
                  <c:v>-0.194961189273715</c:v>
                </c:pt>
                <c:pt idx="13221">
                  <c:v>-0.20679353633668299</c:v>
                </c:pt>
                <c:pt idx="13222">
                  <c:v>-0.21952570230909499</c:v>
                </c:pt>
                <c:pt idx="13223">
                  <c:v>-0.23181997571740101</c:v>
                </c:pt>
                <c:pt idx="13224">
                  <c:v>-0.24346147312563701</c:v>
                </c:pt>
                <c:pt idx="13225">
                  <c:v>-0.25389741912886499</c:v>
                </c:pt>
                <c:pt idx="13226">
                  <c:v>-0.26313582292029403</c:v>
                </c:pt>
                <c:pt idx="13227">
                  <c:v>-0.270239817310029</c:v>
                </c:pt>
                <c:pt idx="13228">
                  <c:v>-0.27314890631607902</c:v>
                </c:pt>
                <c:pt idx="13229">
                  <c:v>-0.27265584962929201</c:v>
                </c:pt>
                <c:pt idx="13230">
                  <c:v>-0.27070970169206399</c:v>
                </c:pt>
                <c:pt idx="13231">
                  <c:v>-0.267809534084965</c:v>
                </c:pt>
                <c:pt idx="13232">
                  <c:v>-0.26399289791880698</c:v>
                </c:pt>
                <c:pt idx="13233">
                  <c:v>-0.25869844616830101</c:v>
                </c:pt>
                <c:pt idx="13234">
                  <c:v>-0.25201388520595602</c:v>
                </c:pt>
                <c:pt idx="13235">
                  <c:v>-0.24384115339388199</c:v>
                </c:pt>
                <c:pt idx="13236">
                  <c:v>-0.23415425849863</c:v>
                </c:pt>
                <c:pt idx="13237">
                  <c:v>-0.224293133916635</c:v>
                </c:pt>
                <c:pt idx="13238">
                  <c:v>-0.21455075363915499</c:v>
                </c:pt>
                <c:pt idx="13239">
                  <c:v>-0.20542613420311701</c:v>
                </c:pt>
                <c:pt idx="13240">
                  <c:v>-0.19747190172269499</c:v>
                </c:pt>
                <c:pt idx="13241">
                  <c:v>-0.19035715050187399</c:v>
                </c:pt>
                <c:pt idx="13242">
                  <c:v>-0.183789345976409</c:v>
                </c:pt>
                <c:pt idx="13243">
                  <c:v>-0.17731074124165699</c:v>
                </c:pt>
                <c:pt idx="13244">
                  <c:v>-0.1708179472768</c:v>
                </c:pt>
                <c:pt idx="13245">
                  <c:v>-0.16446546617230201</c:v>
                </c:pt>
                <c:pt idx="13246">
                  <c:v>-0.15808351427890599</c:v>
                </c:pt>
                <c:pt idx="13247">
                  <c:v>-0.151548546529161</c:v>
                </c:pt>
                <c:pt idx="13248">
                  <c:v>-0.14509979823309299</c:v>
                </c:pt>
                <c:pt idx="13249">
                  <c:v>-0.139095645454544</c:v>
                </c:pt>
                <c:pt idx="13250">
                  <c:v>-0.133840109300285</c:v>
                </c:pt>
                <c:pt idx="13251">
                  <c:v>-0.12872939665031599</c:v>
                </c:pt>
                <c:pt idx="13252">
                  <c:v>-0.123435427402172</c:v>
                </c:pt>
                <c:pt idx="13253">
                  <c:v>-0.118133360267831</c:v>
                </c:pt>
                <c:pt idx="13254">
                  <c:v>-0.11272242750681701</c:v>
                </c:pt>
                <c:pt idx="13255">
                  <c:v>-0.10754458157416499</c:v>
                </c:pt>
                <c:pt idx="13256">
                  <c:v>-0.102628740892915</c:v>
                </c:pt>
                <c:pt idx="13257">
                  <c:v>-9.7575176466632496E-2</c:v>
                </c:pt>
                <c:pt idx="13258">
                  <c:v>-9.1979245618011102E-2</c:v>
                </c:pt>
                <c:pt idx="13259">
                  <c:v>-8.5889899025213406E-2</c:v>
                </c:pt>
                <c:pt idx="13260">
                  <c:v>-8.01111489232922E-2</c:v>
                </c:pt>
                <c:pt idx="13261">
                  <c:v>-7.5225249606157105E-2</c:v>
                </c:pt>
                <c:pt idx="13262">
                  <c:v>-7.1575576202256699E-2</c:v>
                </c:pt>
                <c:pt idx="13263">
                  <c:v>-6.9766569024739003E-2</c:v>
                </c:pt>
                <c:pt idx="13264">
                  <c:v>-7.0000842473662006E-2</c:v>
                </c:pt>
                <c:pt idx="13265">
                  <c:v>-7.1328626563104902E-2</c:v>
                </c:pt>
                <c:pt idx="13266">
                  <c:v>-7.2481618265492001E-2</c:v>
                </c:pt>
                <c:pt idx="13267">
                  <c:v>-7.3731354964520296E-2</c:v>
                </c:pt>
                <c:pt idx="13268">
                  <c:v>-7.5311365677402403E-2</c:v>
                </c:pt>
                <c:pt idx="13269">
                  <c:v>-7.6289304188811802E-2</c:v>
                </c:pt>
                <c:pt idx="13270">
                  <c:v>-7.6826428379096603E-2</c:v>
                </c:pt>
                <c:pt idx="13271">
                  <c:v>-7.7407926000270202E-2</c:v>
                </c:pt>
                <c:pt idx="13272">
                  <c:v>-7.8535984332262901E-2</c:v>
                </c:pt>
                <c:pt idx="13273">
                  <c:v>-7.9844440531851205E-2</c:v>
                </c:pt>
                <c:pt idx="13274">
                  <c:v>-7.9626121913817099E-2</c:v>
                </c:pt>
                <c:pt idx="13275">
                  <c:v>-7.7694442796655702E-2</c:v>
                </c:pt>
                <c:pt idx="13276">
                  <c:v>-7.5447761645742906E-2</c:v>
                </c:pt>
                <c:pt idx="13277">
                  <c:v>-7.4107866550938706E-2</c:v>
                </c:pt>
                <c:pt idx="13278">
                  <c:v>-7.4317886419631093E-2</c:v>
                </c:pt>
                <c:pt idx="13279">
                  <c:v>-7.5732176093146003E-2</c:v>
                </c:pt>
                <c:pt idx="13280">
                  <c:v>-7.6759532791546695E-2</c:v>
                </c:pt>
                <c:pt idx="13281">
                  <c:v>-7.6148367613500606E-2</c:v>
                </c:pt>
                <c:pt idx="13282">
                  <c:v>-7.3753708816265598E-2</c:v>
                </c:pt>
                <c:pt idx="13283">
                  <c:v>-7.0547289718142198E-2</c:v>
                </c:pt>
                <c:pt idx="13284">
                  <c:v>-6.7088670871249603E-2</c:v>
                </c:pt>
                <c:pt idx="13285">
                  <c:v>-6.2946961877122898E-2</c:v>
                </c:pt>
                <c:pt idx="13286">
                  <c:v>-5.8524685287347597E-2</c:v>
                </c:pt>
                <c:pt idx="13287">
                  <c:v>-5.4871544888316498E-2</c:v>
                </c:pt>
                <c:pt idx="13288">
                  <c:v>-5.2285916921958102E-2</c:v>
                </c:pt>
                <c:pt idx="13289">
                  <c:v>-4.9910642084677902E-2</c:v>
                </c:pt>
                <c:pt idx="13290">
                  <c:v>-4.6568491773373397E-2</c:v>
                </c:pt>
                <c:pt idx="13291">
                  <c:v>-4.1050355044666503E-2</c:v>
                </c:pt>
                <c:pt idx="13292">
                  <c:v>-3.3276489075607901E-2</c:v>
                </c:pt>
                <c:pt idx="13293">
                  <c:v>-2.4768726752856501E-2</c:v>
                </c:pt>
                <c:pt idx="13294">
                  <c:v>-1.6630006607059E-2</c:v>
                </c:pt>
                <c:pt idx="13295">
                  <c:v>-8.4078756108440199E-3</c:v>
                </c:pt>
                <c:pt idx="13296">
                  <c:v>5.1214732700755299E-4</c:v>
                </c:pt>
                <c:pt idx="13297">
                  <c:v>9.9231145393921302E-3</c:v>
                </c:pt>
                <c:pt idx="13298">
                  <c:v>1.9707475396952799E-2</c:v>
                </c:pt>
                <c:pt idx="13299">
                  <c:v>2.99611981420486E-2</c:v>
                </c:pt>
                <c:pt idx="13300">
                  <c:v>4.0182715467988503E-2</c:v>
                </c:pt>
                <c:pt idx="13301">
                  <c:v>4.9990069822056199E-2</c:v>
                </c:pt>
                <c:pt idx="13302">
                  <c:v>5.9583898561164902E-2</c:v>
                </c:pt>
                <c:pt idx="13303">
                  <c:v>6.9192681436298697E-2</c:v>
                </c:pt>
                <c:pt idx="13304">
                  <c:v>7.8243392130475403E-2</c:v>
                </c:pt>
                <c:pt idx="13305">
                  <c:v>8.5938737972183196E-2</c:v>
                </c:pt>
                <c:pt idx="13306">
                  <c:v>9.2586567980227602E-2</c:v>
                </c:pt>
                <c:pt idx="13307">
                  <c:v>9.8665891054219496E-2</c:v>
                </c:pt>
                <c:pt idx="13308">
                  <c:v>0.10392591063514101</c:v>
                </c:pt>
                <c:pt idx="13309">
                  <c:v>0.108090805513215</c:v>
                </c:pt>
                <c:pt idx="13310">
                  <c:v>0.11114148718219601</c:v>
                </c:pt>
                <c:pt idx="13311">
                  <c:v>0.11307690697916201</c:v>
                </c:pt>
                <c:pt idx="13312">
                  <c:v>0.11294934450727</c:v>
                </c:pt>
                <c:pt idx="13313">
                  <c:v>0.110654692431934</c:v>
                </c:pt>
                <c:pt idx="13314">
                  <c:v>0.10803075388941499</c:v>
                </c:pt>
                <c:pt idx="13315">
                  <c:v>0.106066916896198</c:v>
                </c:pt>
                <c:pt idx="13316">
                  <c:v>0.104280516025337</c:v>
                </c:pt>
                <c:pt idx="13317">
                  <c:v>0.10228620432379799</c:v>
                </c:pt>
                <c:pt idx="13318">
                  <c:v>0.1005203158392</c:v>
                </c:pt>
                <c:pt idx="13319">
                  <c:v>9.9378672198550205E-2</c:v>
                </c:pt>
                <c:pt idx="13320">
                  <c:v>9.8697617968093398E-2</c:v>
                </c:pt>
                <c:pt idx="13321">
                  <c:v>9.8029619994566206E-2</c:v>
                </c:pt>
                <c:pt idx="13322">
                  <c:v>9.8220754061725701E-2</c:v>
                </c:pt>
                <c:pt idx="13323">
                  <c:v>9.9819375018646198E-2</c:v>
                </c:pt>
                <c:pt idx="13324">
                  <c:v>0.10220811400468</c:v>
                </c:pt>
                <c:pt idx="13325">
                  <c:v>0.104330754835731</c:v>
                </c:pt>
                <c:pt idx="13326">
                  <c:v>0.10469699501966399</c:v>
                </c:pt>
                <c:pt idx="13327">
                  <c:v>0.103548151825856</c:v>
                </c:pt>
                <c:pt idx="13328">
                  <c:v>0.10254373972523199</c:v>
                </c:pt>
                <c:pt idx="13329">
                  <c:v>0.10310228267593601</c:v>
                </c:pt>
                <c:pt idx="13330">
                  <c:v>0.105224980102992</c:v>
                </c:pt>
                <c:pt idx="13331">
                  <c:v>0.107949523327972</c:v>
                </c:pt>
                <c:pt idx="13332">
                  <c:v>0.11094978255236999</c:v>
                </c:pt>
                <c:pt idx="13333">
                  <c:v>0.114864977619097</c:v>
                </c:pt>
                <c:pt idx="13334">
                  <c:v>0.121124927977547</c:v>
                </c:pt>
                <c:pt idx="13335">
                  <c:v>0.13079948664432101</c:v>
                </c:pt>
                <c:pt idx="13336">
                  <c:v>0.14429640851575101</c:v>
                </c:pt>
                <c:pt idx="13337">
                  <c:v>0.16111545575862801</c:v>
                </c:pt>
                <c:pt idx="13338">
                  <c:v>0.18021739271467699</c:v>
                </c:pt>
                <c:pt idx="13339">
                  <c:v>0.200640042529106</c:v>
                </c:pt>
                <c:pt idx="13340">
                  <c:v>0.22100256222742201</c:v>
                </c:pt>
                <c:pt idx="13341">
                  <c:v>0.23969153913413399</c:v>
                </c:pt>
                <c:pt idx="13342">
                  <c:v>0.255979162362096</c:v>
                </c:pt>
                <c:pt idx="13343">
                  <c:v>0.26969520381517698</c:v>
                </c:pt>
                <c:pt idx="13344">
                  <c:v>0.28045590558871503</c:v>
                </c:pt>
                <c:pt idx="13345">
                  <c:v>0.28756107594159103</c:v>
                </c:pt>
                <c:pt idx="13346">
                  <c:v>0.29085594743100202</c:v>
                </c:pt>
                <c:pt idx="13347">
                  <c:v>0.291480272700396</c:v>
                </c:pt>
                <c:pt idx="13348">
                  <c:v>0.29004722219242901</c:v>
                </c:pt>
                <c:pt idx="13349">
                  <c:v>0.28664178165207499</c:v>
                </c:pt>
                <c:pt idx="13350">
                  <c:v>0.28178578426016898</c:v>
                </c:pt>
                <c:pt idx="13351">
                  <c:v>0.27577199807483999</c:v>
                </c:pt>
                <c:pt idx="13352">
                  <c:v>0.26972296317845701</c:v>
                </c:pt>
                <c:pt idx="13353">
                  <c:v>0.26391476727772101</c:v>
                </c:pt>
                <c:pt idx="13354">
                  <c:v>0.25796366012538402</c:v>
                </c:pt>
                <c:pt idx="13355">
                  <c:v>0.25221456193133002</c:v>
                </c:pt>
                <c:pt idx="13356">
                  <c:v>0.246480523717202</c:v>
                </c:pt>
                <c:pt idx="13357">
                  <c:v>0.241101773821468</c:v>
                </c:pt>
                <c:pt idx="13358">
                  <c:v>0.235880826786177</c:v>
                </c:pt>
                <c:pt idx="13359">
                  <c:v>0.22950435656452101</c:v>
                </c:pt>
                <c:pt idx="13360">
                  <c:v>0.222163428139321</c:v>
                </c:pt>
                <c:pt idx="13361">
                  <c:v>0.21448489267471399</c:v>
                </c:pt>
                <c:pt idx="13362">
                  <c:v>0.20577003478581801</c:v>
                </c:pt>
                <c:pt idx="13363">
                  <c:v>0.19538975854730301</c:v>
                </c:pt>
                <c:pt idx="13364">
                  <c:v>0.18334414099603699</c:v>
                </c:pt>
                <c:pt idx="13365">
                  <c:v>0.17013449119262</c:v>
                </c:pt>
                <c:pt idx="13366">
                  <c:v>0.15618395684091599</c:v>
                </c:pt>
                <c:pt idx="13367">
                  <c:v>0.141021195030305</c:v>
                </c:pt>
                <c:pt idx="13368">
                  <c:v>0.124143977904554</c:v>
                </c:pt>
                <c:pt idx="13369">
                  <c:v>0.106577820188615</c:v>
                </c:pt>
                <c:pt idx="13370">
                  <c:v>8.9412912993756699E-2</c:v>
                </c:pt>
                <c:pt idx="13371">
                  <c:v>7.3715149757575801E-2</c:v>
                </c:pt>
                <c:pt idx="13372">
                  <c:v>6.0416714279078701E-2</c:v>
                </c:pt>
                <c:pt idx="13373">
                  <c:v>4.9237931737160102E-2</c:v>
                </c:pt>
                <c:pt idx="13374">
                  <c:v>3.9252666601601302E-2</c:v>
                </c:pt>
                <c:pt idx="13375">
                  <c:v>2.93102080863307E-2</c:v>
                </c:pt>
                <c:pt idx="13376">
                  <c:v>1.8911156122500501E-2</c:v>
                </c:pt>
                <c:pt idx="13377">
                  <c:v>8.0017368810769308E-3</c:v>
                </c:pt>
                <c:pt idx="13378">
                  <c:v>-3.28506862198016E-3</c:v>
                </c:pt>
                <c:pt idx="13379">
                  <c:v>-1.4960801247693599E-2</c:v>
                </c:pt>
                <c:pt idx="13380">
                  <c:v>-2.6899431887737399E-2</c:v>
                </c:pt>
                <c:pt idx="13381">
                  <c:v>-3.7837347613185697E-2</c:v>
                </c:pt>
                <c:pt idx="13382">
                  <c:v>-4.6931805532878797E-2</c:v>
                </c:pt>
                <c:pt idx="13383">
                  <c:v>-5.4791735523652699E-2</c:v>
                </c:pt>
                <c:pt idx="13384">
                  <c:v>-6.0692163131779497E-2</c:v>
                </c:pt>
                <c:pt idx="13385">
                  <c:v>-6.4285628786617199E-2</c:v>
                </c:pt>
                <c:pt idx="13386">
                  <c:v>-6.65974372265139E-2</c:v>
                </c:pt>
                <c:pt idx="13387">
                  <c:v>-6.8369330330698294E-2</c:v>
                </c:pt>
                <c:pt idx="13388">
                  <c:v>-6.9743816960711302E-2</c:v>
                </c:pt>
                <c:pt idx="13389">
                  <c:v>-7.0063986119219407E-2</c:v>
                </c:pt>
                <c:pt idx="13390">
                  <c:v>-6.9227580415776799E-2</c:v>
                </c:pt>
                <c:pt idx="13391">
                  <c:v>-6.8427662044455995E-2</c:v>
                </c:pt>
                <c:pt idx="13392">
                  <c:v>-6.7930573958061E-2</c:v>
                </c:pt>
                <c:pt idx="13393">
                  <c:v>-6.7519148033894E-2</c:v>
                </c:pt>
                <c:pt idx="13394">
                  <c:v>-6.7732974185437805E-2</c:v>
                </c:pt>
                <c:pt idx="13395">
                  <c:v>-6.8036985074249004E-2</c:v>
                </c:pt>
                <c:pt idx="13396">
                  <c:v>-6.7182427428722102E-2</c:v>
                </c:pt>
                <c:pt idx="13397">
                  <c:v>-6.5440833932621401E-2</c:v>
                </c:pt>
                <c:pt idx="13398">
                  <c:v>-6.419590438377E-2</c:v>
                </c:pt>
                <c:pt idx="13399">
                  <c:v>-6.4320056736163103E-2</c:v>
                </c:pt>
                <c:pt idx="13400">
                  <c:v>-6.5391230445292201E-2</c:v>
                </c:pt>
                <c:pt idx="13401">
                  <c:v>-6.7008359535637496E-2</c:v>
                </c:pt>
                <c:pt idx="13402">
                  <c:v>-7.0318065589107207E-2</c:v>
                </c:pt>
                <c:pt idx="13403">
                  <c:v>-7.5722612206496995E-2</c:v>
                </c:pt>
                <c:pt idx="13404">
                  <c:v>-8.3156210591021407E-2</c:v>
                </c:pt>
                <c:pt idx="13405">
                  <c:v>-9.2569595202528596E-2</c:v>
                </c:pt>
                <c:pt idx="13406">
                  <c:v>-0.103667197887264</c:v>
                </c:pt>
                <c:pt idx="13407">
                  <c:v>-0.11599284438671</c:v>
                </c:pt>
                <c:pt idx="13408">
                  <c:v>-0.12734721255647899</c:v>
                </c:pt>
                <c:pt idx="13409">
                  <c:v>-0.13582154899794699</c:v>
                </c:pt>
                <c:pt idx="13410">
                  <c:v>-0.141213113945589</c:v>
                </c:pt>
                <c:pt idx="13411">
                  <c:v>-0.14404941221356399</c:v>
                </c:pt>
                <c:pt idx="13412">
                  <c:v>-0.145213807783139</c:v>
                </c:pt>
                <c:pt idx="13413">
                  <c:v>-0.145305440167672</c:v>
                </c:pt>
                <c:pt idx="13414">
                  <c:v>-0.14427750172115</c:v>
                </c:pt>
                <c:pt idx="13415">
                  <c:v>-0.14109782395390599</c:v>
                </c:pt>
                <c:pt idx="13416">
                  <c:v>-0.13580099576961799</c:v>
                </c:pt>
                <c:pt idx="13417">
                  <c:v>-0.129704589450756</c:v>
                </c:pt>
                <c:pt idx="13418">
                  <c:v>-0.123011658333133</c:v>
                </c:pt>
                <c:pt idx="13419">
                  <c:v>-0.116137570756763</c:v>
                </c:pt>
                <c:pt idx="13420">
                  <c:v>-0.111012702934707</c:v>
                </c:pt>
                <c:pt idx="13421">
                  <c:v>-0.109253762321416</c:v>
                </c:pt>
                <c:pt idx="13422">
                  <c:v>-0.11125810317005801</c:v>
                </c:pt>
                <c:pt idx="13423">
                  <c:v>-0.11687128563811899</c:v>
                </c:pt>
                <c:pt idx="13424">
                  <c:v>-0.12607179288756701</c:v>
                </c:pt>
                <c:pt idx="13425">
                  <c:v>-0.13859335462147701</c:v>
                </c:pt>
                <c:pt idx="13426">
                  <c:v>-0.153222837438897</c:v>
                </c:pt>
                <c:pt idx="13427">
                  <c:v>-0.16793075180251699</c:v>
                </c:pt>
                <c:pt idx="13428">
                  <c:v>-0.18117397165898499</c:v>
                </c:pt>
                <c:pt idx="13429">
                  <c:v>-0.19255448896355301</c:v>
                </c:pt>
                <c:pt idx="13430">
                  <c:v>-0.201944277409117</c:v>
                </c:pt>
                <c:pt idx="13431">
                  <c:v>-0.20867313131085899</c:v>
                </c:pt>
                <c:pt idx="13432">
                  <c:v>-0.21283499074362699</c:v>
                </c:pt>
                <c:pt idx="13433">
                  <c:v>-0.215228460796663</c:v>
                </c:pt>
                <c:pt idx="13434">
                  <c:v>-0.216565072890259</c:v>
                </c:pt>
                <c:pt idx="13435">
                  <c:v>-0.21724371958433</c:v>
                </c:pt>
                <c:pt idx="13436">
                  <c:v>-0.21703228167170499</c:v>
                </c:pt>
                <c:pt idx="13437">
                  <c:v>-0.215994293928544</c:v>
                </c:pt>
                <c:pt idx="13438">
                  <c:v>-0.21416222127175399</c:v>
                </c:pt>
                <c:pt idx="13439">
                  <c:v>-0.21119238764954801</c:v>
                </c:pt>
                <c:pt idx="13440">
                  <c:v>-0.206511333899766</c:v>
                </c:pt>
                <c:pt idx="13441">
                  <c:v>-0.19936287331101901</c:v>
                </c:pt>
                <c:pt idx="13442">
                  <c:v>-0.18843539433783901</c:v>
                </c:pt>
                <c:pt idx="13443">
                  <c:v>-0.17345517819141201</c:v>
                </c:pt>
                <c:pt idx="13444">
                  <c:v>-0.15694076210235899</c:v>
                </c:pt>
                <c:pt idx="13445">
                  <c:v>-0.14216782727573599</c:v>
                </c:pt>
                <c:pt idx="13446">
                  <c:v>-0.130010698060816</c:v>
                </c:pt>
                <c:pt idx="13447">
                  <c:v>-0.120156017975727</c:v>
                </c:pt>
                <c:pt idx="13448">
                  <c:v>-0.112954905747516</c:v>
                </c:pt>
                <c:pt idx="13449">
                  <c:v>-0.107564744568535</c:v>
                </c:pt>
                <c:pt idx="13450">
                  <c:v>-0.10342443795067301</c:v>
                </c:pt>
                <c:pt idx="13451">
                  <c:v>-0.10081302235079399</c:v>
                </c:pt>
                <c:pt idx="13452">
                  <c:v>-9.9371430953393403E-2</c:v>
                </c:pt>
                <c:pt idx="13453">
                  <c:v>-9.8553468845397701E-2</c:v>
                </c:pt>
                <c:pt idx="13454">
                  <c:v>-9.7799956633609506E-2</c:v>
                </c:pt>
                <c:pt idx="13455">
                  <c:v>-9.6537118576095093E-2</c:v>
                </c:pt>
                <c:pt idx="13456">
                  <c:v>-9.4376818657711095E-2</c:v>
                </c:pt>
                <c:pt idx="13457">
                  <c:v>-9.0965403328635605E-2</c:v>
                </c:pt>
                <c:pt idx="13458">
                  <c:v>-8.6673618453159698E-2</c:v>
                </c:pt>
                <c:pt idx="13459">
                  <c:v>-8.2682751173777602E-2</c:v>
                </c:pt>
                <c:pt idx="13460">
                  <c:v>-7.83811323714525E-2</c:v>
                </c:pt>
                <c:pt idx="13461">
                  <c:v>-7.3750063934337001E-2</c:v>
                </c:pt>
                <c:pt idx="13462">
                  <c:v>-7.06725811742831E-2</c:v>
                </c:pt>
                <c:pt idx="13463">
                  <c:v>-6.85792967609688E-2</c:v>
                </c:pt>
                <c:pt idx="13464">
                  <c:v>-6.6136827583367697E-2</c:v>
                </c:pt>
                <c:pt idx="13465">
                  <c:v>-6.3923155502945403E-2</c:v>
                </c:pt>
                <c:pt idx="13466">
                  <c:v>-6.0982248374005302E-2</c:v>
                </c:pt>
                <c:pt idx="13467">
                  <c:v>-5.6630661142321799E-2</c:v>
                </c:pt>
                <c:pt idx="13468">
                  <c:v>-5.2188258248727797E-2</c:v>
                </c:pt>
                <c:pt idx="13469">
                  <c:v>-4.8498608210853597E-2</c:v>
                </c:pt>
                <c:pt idx="13470">
                  <c:v>-4.6085509743090197E-2</c:v>
                </c:pt>
                <c:pt idx="13471">
                  <c:v>-4.4918131549591303E-2</c:v>
                </c:pt>
                <c:pt idx="13472">
                  <c:v>-4.4777435108258802E-2</c:v>
                </c:pt>
                <c:pt idx="13473">
                  <c:v>-4.5363084372649097E-2</c:v>
                </c:pt>
                <c:pt idx="13474">
                  <c:v>-4.5909956949512797E-2</c:v>
                </c:pt>
                <c:pt idx="13475">
                  <c:v>-4.5260608572219703E-2</c:v>
                </c:pt>
                <c:pt idx="13476">
                  <c:v>-4.3054753984359602E-2</c:v>
                </c:pt>
                <c:pt idx="13477">
                  <c:v>-3.94408171262281E-2</c:v>
                </c:pt>
                <c:pt idx="13478">
                  <c:v>-3.5079065859659399E-2</c:v>
                </c:pt>
                <c:pt idx="13479">
                  <c:v>-3.10781545908684E-2</c:v>
                </c:pt>
                <c:pt idx="13480">
                  <c:v>-2.6988207975487101E-2</c:v>
                </c:pt>
                <c:pt idx="13481">
                  <c:v>-2.21564274187857E-2</c:v>
                </c:pt>
                <c:pt idx="13482">
                  <c:v>-1.6056698646593599E-2</c:v>
                </c:pt>
                <c:pt idx="13483">
                  <c:v>-8.5801811106939203E-3</c:v>
                </c:pt>
                <c:pt idx="13484">
                  <c:v>-5.5004123275103603E-4</c:v>
                </c:pt>
                <c:pt idx="13485">
                  <c:v>7.7250895910742504E-3</c:v>
                </c:pt>
                <c:pt idx="13486">
                  <c:v>1.6502937764209101E-2</c:v>
                </c:pt>
                <c:pt idx="13487">
                  <c:v>2.70690503890045E-2</c:v>
                </c:pt>
                <c:pt idx="13488">
                  <c:v>4.02177862405513E-2</c:v>
                </c:pt>
                <c:pt idx="13489">
                  <c:v>5.6098467715542402E-2</c:v>
                </c:pt>
                <c:pt idx="13490">
                  <c:v>7.4597720922842697E-2</c:v>
                </c:pt>
                <c:pt idx="13491">
                  <c:v>9.3766290505351998E-2</c:v>
                </c:pt>
                <c:pt idx="13492">
                  <c:v>0.112270833012167</c:v>
                </c:pt>
                <c:pt idx="13493">
                  <c:v>0.129321252659618</c:v>
                </c:pt>
                <c:pt idx="13494">
                  <c:v>0.14345817404660199</c:v>
                </c:pt>
                <c:pt idx="13495">
                  <c:v>0.153952757313397</c:v>
                </c:pt>
                <c:pt idx="13496">
                  <c:v>0.160401137578459</c:v>
                </c:pt>
                <c:pt idx="13497">
                  <c:v>0.16276797110227301</c:v>
                </c:pt>
                <c:pt idx="13498">
                  <c:v>0.162086616425754</c:v>
                </c:pt>
                <c:pt idx="13499">
                  <c:v>0.15988003873960499</c:v>
                </c:pt>
                <c:pt idx="13500">
                  <c:v>0.15643727671468799</c:v>
                </c:pt>
                <c:pt idx="13501">
                  <c:v>0.15080550840731599</c:v>
                </c:pt>
                <c:pt idx="13502">
                  <c:v>0.14333169122060499</c:v>
                </c:pt>
                <c:pt idx="13503">
                  <c:v>0.134690252602926</c:v>
                </c:pt>
                <c:pt idx="13504">
                  <c:v>0.125967360830849</c:v>
                </c:pt>
                <c:pt idx="13505">
                  <c:v>0.118616911597895</c:v>
                </c:pt>
                <c:pt idx="13506">
                  <c:v>0.113027788505011</c:v>
                </c:pt>
                <c:pt idx="13507">
                  <c:v>0.108326903747655</c:v>
                </c:pt>
                <c:pt idx="13508">
                  <c:v>0.103899758286843</c:v>
                </c:pt>
                <c:pt idx="13509">
                  <c:v>0.10024643072620899</c:v>
                </c:pt>
                <c:pt idx="13510">
                  <c:v>9.86819880208442E-2</c:v>
                </c:pt>
                <c:pt idx="13511">
                  <c:v>9.9606262034861295E-2</c:v>
                </c:pt>
                <c:pt idx="13512">
                  <c:v>0.101579072724632</c:v>
                </c:pt>
                <c:pt idx="13513">
                  <c:v>0.104674901949243</c:v>
                </c:pt>
                <c:pt idx="13514">
                  <c:v>0.10947510379035499</c:v>
                </c:pt>
                <c:pt idx="13515">
                  <c:v>0.11671400091128201</c:v>
                </c:pt>
                <c:pt idx="13516">
                  <c:v>0.12711937232544901</c:v>
                </c:pt>
                <c:pt idx="13517">
                  <c:v>0.139552202500662</c:v>
                </c:pt>
                <c:pt idx="13518">
                  <c:v>0.15234125698599499</c:v>
                </c:pt>
                <c:pt idx="13519">
                  <c:v>0.16556006581577501</c:v>
                </c:pt>
                <c:pt idx="13520">
                  <c:v>0.17983060172675799</c:v>
                </c:pt>
                <c:pt idx="13521">
                  <c:v>0.19511468024068401</c:v>
                </c:pt>
                <c:pt idx="13522">
                  <c:v>0.21118719239145201</c:v>
                </c:pt>
                <c:pt idx="13523">
                  <c:v>0.227010537011613</c:v>
                </c:pt>
                <c:pt idx="13524">
                  <c:v>0.241893643574214</c:v>
                </c:pt>
                <c:pt idx="13525">
                  <c:v>0.25504665509303998</c:v>
                </c:pt>
                <c:pt idx="13526">
                  <c:v>0.265094376603489</c:v>
                </c:pt>
                <c:pt idx="13527">
                  <c:v>0.27163962287886201</c:v>
                </c:pt>
                <c:pt idx="13528">
                  <c:v>0.274776450907328</c:v>
                </c:pt>
                <c:pt idx="13529">
                  <c:v>0.273964892601262</c:v>
                </c:pt>
                <c:pt idx="13530">
                  <c:v>0.269545265940836</c:v>
                </c:pt>
                <c:pt idx="13531">
                  <c:v>0.26195190986919198</c:v>
                </c:pt>
                <c:pt idx="13532">
                  <c:v>0.25126998333378803</c:v>
                </c:pt>
                <c:pt idx="13533">
                  <c:v>0.23855067976488201</c:v>
                </c:pt>
                <c:pt idx="13534">
                  <c:v>0.224690888675141</c:v>
                </c:pt>
                <c:pt idx="13535">
                  <c:v>0.211095315993447</c:v>
                </c:pt>
                <c:pt idx="13536">
                  <c:v>0.19897768982088901</c:v>
                </c:pt>
                <c:pt idx="13537">
                  <c:v>0.188491009157287</c:v>
                </c:pt>
                <c:pt idx="13538">
                  <c:v>0.17963880539252899</c:v>
                </c:pt>
                <c:pt idx="13539">
                  <c:v>0.171904593466605</c:v>
                </c:pt>
                <c:pt idx="13540">
                  <c:v>0.16411754350001501</c:v>
                </c:pt>
                <c:pt idx="13541">
                  <c:v>0.15709872424111801</c:v>
                </c:pt>
                <c:pt idx="13542">
                  <c:v>0.15220543834172801</c:v>
                </c:pt>
                <c:pt idx="13543">
                  <c:v>0.14937377635302099</c:v>
                </c:pt>
                <c:pt idx="13544">
                  <c:v>0.148335226816594</c:v>
                </c:pt>
                <c:pt idx="13545">
                  <c:v>0.148920289375776</c:v>
                </c:pt>
                <c:pt idx="13546">
                  <c:v>0.15122545776942101</c:v>
                </c:pt>
                <c:pt idx="13547">
                  <c:v>0.15424724283583899</c:v>
                </c:pt>
                <c:pt idx="13548">
                  <c:v>0.157927558135456</c:v>
                </c:pt>
                <c:pt idx="13549">
                  <c:v>0.16316202636747901</c:v>
                </c:pt>
                <c:pt idx="13550">
                  <c:v>0.16876638292397</c:v>
                </c:pt>
                <c:pt idx="13551">
                  <c:v>0.17356611929155</c:v>
                </c:pt>
                <c:pt idx="13552">
                  <c:v>0.177326555698882</c:v>
                </c:pt>
                <c:pt idx="13553">
                  <c:v>0.179976594813998</c:v>
                </c:pt>
                <c:pt idx="13554">
                  <c:v>0.18170134391013401</c:v>
                </c:pt>
                <c:pt idx="13555">
                  <c:v>0.183407335556205</c:v>
                </c:pt>
                <c:pt idx="13556">
                  <c:v>0.184424141855107</c:v>
                </c:pt>
                <c:pt idx="13557">
                  <c:v>0.18222385738740501</c:v>
                </c:pt>
                <c:pt idx="13558">
                  <c:v>0.17686744607989299</c:v>
                </c:pt>
                <c:pt idx="13559">
                  <c:v>0.16998997712920599</c:v>
                </c:pt>
                <c:pt idx="13560">
                  <c:v>0.16221128140093699</c:v>
                </c:pt>
                <c:pt idx="13561">
                  <c:v>0.15354825158451799</c:v>
                </c:pt>
                <c:pt idx="13562">
                  <c:v>0.14445132100046601</c:v>
                </c:pt>
                <c:pt idx="13563">
                  <c:v>0.13500210126288401</c:v>
                </c:pt>
                <c:pt idx="13564">
                  <c:v>0.12476933062455101</c:v>
                </c:pt>
                <c:pt idx="13565">
                  <c:v>0.113778219944989</c:v>
                </c:pt>
                <c:pt idx="13566">
                  <c:v>0.102413120980046</c:v>
                </c:pt>
                <c:pt idx="13567">
                  <c:v>9.1224156275376E-2</c:v>
                </c:pt>
                <c:pt idx="13568">
                  <c:v>7.9843978500508103E-2</c:v>
                </c:pt>
                <c:pt idx="13569">
                  <c:v>6.8992111909784201E-2</c:v>
                </c:pt>
                <c:pt idx="13570">
                  <c:v>6.09701499096603E-2</c:v>
                </c:pt>
                <c:pt idx="13571">
                  <c:v>5.7083806506328397E-2</c:v>
                </c:pt>
                <c:pt idx="13572">
                  <c:v>5.7690798769238202E-2</c:v>
                </c:pt>
                <c:pt idx="13573">
                  <c:v>6.2163133693872698E-2</c:v>
                </c:pt>
                <c:pt idx="13574">
                  <c:v>7.0088552351234207E-2</c:v>
                </c:pt>
                <c:pt idx="13575">
                  <c:v>8.0721004719360195E-2</c:v>
                </c:pt>
                <c:pt idx="13576">
                  <c:v>9.2327195080876195E-2</c:v>
                </c:pt>
                <c:pt idx="13577">
                  <c:v>0.104016282437596</c:v>
                </c:pt>
                <c:pt idx="13578">
                  <c:v>0.11558498714517799</c:v>
                </c:pt>
                <c:pt idx="13579">
                  <c:v>0.127253069418403</c:v>
                </c:pt>
                <c:pt idx="13580">
                  <c:v>0.13949942428561299</c:v>
                </c:pt>
                <c:pt idx="13581">
                  <c:v>0.152121881375372</c:v>
                </c:pt>
                <c:pt idx="13582">
                  <c:v>0.163982489361504</c:v>
                </c:pt>
                <c:pt idx="13583">
                  <c:v>0.17438797286159</c:v>
                </c:pt>
                <c:pt idx="13584">
                  <c:v>0.18335587817495</c:v>
                </c:pt>
                <c:pt idx="13585">
                  <c:v>0.18983994062488699</c:v>
                </c:pt>
                <c:pt idx="13586">
                  <c:v>0.19246159951184799</c:v>
                </c:pt>
                <c:pt idx="13587">
                  <c:v>0.191545977161659</c:v>
                </c:pt>
                <c:pt idx="13588">
                  <c:v>0.189226794649303</c:v>
                </c:pt>
                <c:pt idx="13589">
                  <c:v>0.187186482570355</c:v>
                </c:pt>
                <c:pt idx="13590">
                  <c:v>0.18478699159644299</c:v>
                </c:pt>
                <c:pt idx="13591">
                  <c:v>0.18142640250731301</c:v>
                </c:pt>
                <c:pt idx="13592">
                  <c:v>0.17664667563337</c:v>
                </c:pt>
                <c:pt idx="13593">
                  <c:v>0.17003200596238099</c:v>
                </c:pt>
                <c:pt idx="13594">
                  <c:v>0.162637510387282</c:v>
                </c:pt>
                <c:pt idx="13595">
                  <c:v>0.15531441160960699</c:v>
                </c:pt>
                <c:pt idx="13596">
                  <c:v>0.148018926965093</c:v>
                </c:pt>
                <c:pt idx="13597">
                  <c:v>0.14173067802696099</c:v>
                </c:pt>
                <c:pt idx="13598">
                  <c:v>0.137151001459588</c:v>
                </c:pt>
                <c:pt idx="13599">
                  <c:v>0.133420052641951</c:v>
                </c:pt>
                <c:pt idx="13600">
                  <c:v>0.130473478192973</c:v>
                </c:pt>
                <c:pt idx="13601">
                  <c:v>0.128243475846015</c:v>
                </c:pt>
                <c:pt idx="13602">
                  <c:v>0.12651326289651599</c:v>
                </c:pt>
                <c:pt idx="13603">
                  <c:v>0.125499288482153</c:v>
                </c:pt>
                <c:pt idx="13604">
                  <c:v>0.12552184582975801</c:v>
                </c:pt>
                <c:pt idx="13605">
                  <c:v>0.12765536313352799</c:v>
                </c:pt>
                <c:pt idx="13606">
                  <c:v>0.132225697791092</c:v>
                </c:pt>
                <c:pt idx="13607">
                  <c:v>0.13817347988867901</c:v>
                </c:pt>
                <c:pt idx="13608">
                  <c:v>0.145175666740433</c:v>
                </c:pt>
                <c:pt idx="13609">
                  <c:v>0.15239152758281299</c:v>
                </c:pt>
                <c:pt idx="13610">
                  <c:v>0.15789371983446299</c:v>
                </c:pt>
                <c:pt idx="13611">
                  <c:v>0.16099366655813199</c:v>
                </c:pt>
                <c:pt idx="13612">
                  <c:v>0.16214976122086999</c:v>
                </c:pt>
                <c:pt idx="13613">
                  <c:v>0.16190525041679299</c:v>
                </c:pt>
                <c:pt idx="13614">
                  <c:v>0.16077836277440699</c:v>
                </c:pt>
                <c:pt idx="13615">
                  <c:v>0.15866894599224601</c:v>
                </c:pt>
                <c:pt idx="13616">
                  <c:v>0.15494945946472</c:v>
                </c:pt>
                <c:pt idx="13617">
                  <c:v>0.150179424038939</c:v>
                </c:pt>
                <c:pt idx="13618">
                  <c:v>0.144637653649381</c:v>
                </c:pt>
                <c:pt idx="13619">
                  <c:v>0.137828242644913</c:v>
                </c:pt>
                <c:pt idx="13620">
                  <c:v>0.128945336458893</c:v>
                </c:pt>
                <c:pt idx="13621">
                  <c:v>0.11720237554079201</c:v>
                </c:pt>
                <c:pt idx="13622">
                  <c:v>0.10308622976068101</c:v>
                </c:pt>
                <c:pt idx="13623">
                  <c:v>8.9045227959491102E-2</c:v>
                </c:pt>
                <c:pt idx="13624">
                  <c:v>7.6474720493586099E-2</c:v>
                </c:pt>
                <c:pt idx="13625">
                  <c:v>6.6243415866245103E-2</c:v>
                </c:pt>
                <c:pt idx="13626">
                  <c:v>5.9991029783899197E-2</c:v>
                </c:pt>
                <c:pt idx="13627">
                  <c:v>5.7874071001272502E-2</c:v>
                </c:pt>
                <c:pt idx="13628">
                  <c:v>5.88345448698376E-2</c:v>
                </c:pt>
                <c:pt idx="13629">
                  <c:v>6.1411412659457001E-2</c:v>
                </c:pt>
                <c:pt idx="13630">
                  <c:v>6.47953824916183E-2</c:v>
                </c:pt>
                <c:pt idx="13631">
                  <c:v>6.9101749902586995E-2</c:v>
                </c:pt>
                <c:pt idx="13632">
                  <c:v>7.5101555559003802E-2</c:v>
                </c:pt>
                <c:pt idx="13633">
                  <c:v>8.3245976007736602E-2</c:v>
                </c:pt>
                <c:pt idx="13634">
                  <c:v>9.2954716265990694E-2</c:v>
                </c:pt>
                <c:pt idx="13635">
                  <c:v>0.10311985719787101</c:v>
                </c:pt>
                <c:pt idx="13636">
                  <c:v>0.113021843891839</c:v>
                </c:pt>
                <c:pt idx="13637">
                  <c:v>0.12129250963490799</c:v>
                </c:pt>
                <c:pt idx="13638">
                  <c:v>0.126931720744902</c:v>
                </c:pt>
                <c:pt idx="13639">
                  <c:v>0.13030131535756001</c:v>
                </c:pt>
                <c:pt idx="13640">
                  <c:v>0.13158485293705599</c:v>
                </c:pt>
                <c:pt idx="13641">
                  <c:v>0.130856897118316</c:v>
                </c:pt>
                <c:pt idx="13642">
                  <c:v>0.12868477160054001</c:v>
                </c:pt>
                <c:pt idx="13643">
                  <c:v>0.125570743812599</c:v>
                </c:pt>
                <c:pt idx="13644">
                  <c:v>0.122203077754127</c:v>
                </c:pt>
                <c:pt idx="13645">
                  <c:v>0.119908062283901</c:v>
                </c:pt>
                <c:pt idx="13646">
                  <c:v>0.11953859628731001</c:v>
                </c:pt>
                <c:pt idx="13647">
                  <c:v>0.120759447868312</c:v>
                </c:pt>
                <c:pt idx="13648">
                  <c:v>0.12259508575837</c:v>
                </c:pt>
                <c:pt idx="13649">
                  <c:v>0.12463801673062</c:v>
                </c:pt>
                <c:pt idx="13650">
                  <c:v>0.126797095498969</c:v>
                </c:pt>
                <c:pt idx="13651">
                  <c:v>0.129073592231187</c:v>
                </c:pt>
                <c:pt idx="13652">
                  <c:v>0.131720335512019</c:v>
                </c:pt>
                <c:pt idx="13653">
                  <c:v>0.134086168098877</c:v>
                </c:pt>
                <c:pt idx="13654">
                  <c:v>0.13536673170924099</c:v>
                </c:pt>
                <c:pt idx="13655">
                  <c:v>0.13601907416394199</c:v>
                </c:pt>
                <c:pt idx="13656">
                  <c:v>0.136913082849837</c:v>
                </c:pt>
                <c:pt idx="13657">
                  <c:v>0.137416781220633</c:v>
                </c:pt>
                <c:pt idx="13658">
                  <c:v>0.13565465809560101</c:v>
                </c:pt>
                <c:pt idx="13659">
                  <c:v>0.13069947790009701</c:v>
                </c:pt>
                <c:pt idx="13660">
                  <c:v>0.12354094060930899</c:v>
                </c:pt>
                <c:pt idx="13661">
                  <c:v>0.115173133430942</c:v>
                </c:pt>
                <c:pt idx="13662">
                  <c:v>0.105205225670521</c:v>
                </c:pt>
                <c:pt idx="13663">
                  <c:v>9.3120256249520902E-2</c:v>
                </c:pt>
                <c:pt idx="13664">
                  <c:v>7.9330173032443496E-2</c:v>
                </c:pt>
                <c:pt idx="13665">
                  <c:v>6.61494516879126E-2</c:v>
                </c:pt>
                <c:pt idx="13666">
                  <c:v>5.5231836777047801E-2</c:v>
                </c:pt>
                <c:pt idx="13667">
                  <c:v>4.6324451604007097E-2</c:v>
                </c:pt>
                <c:pt idx="13668">
                  <c:v>3.9003096883221497E-2</c:v>
                </c:pt>
                <c:pt idx="13669">
                  <c:v>3.3452626907694002E-2</c:v>
                </c:pt>
                <c:pt idx="13670">
                  <c:v>3.0439004657261199E-2</c:v>
                </c:pt>
                <c:pt idx="13671">
                  <c:v>3.0766639166163599E-2</c:v>
                </c:pt>
                <c:pt idx="13672">
                  <c:v>3.52143116619138E-2</c:v>
                </c:pt>
                <c:pt idx="13673">
                  <c:v>4.3324743269109497E-2</c:v>
                </c:pt>
                <c:pt idx="13674">
                  <c:v>5.3801444072561502E-2</c:v>
                </c:pt>
                <c:pt idx="13675">
                  <c:v>6.5381318937735397E-2</c:v>
                </c:pt>
                <c:pt idx="13676">
                  <c:v>7.6374288035872304E-2</c:v>
                </c:pt>
                <c:pt idx="13677">
                  <c:v>8.5911382316206805E-2</c:v>
                </c:pt>
                <c:pt idx="13678">
                  <c:v>9.3557832934664395E-2</c:v>
                </c:pt>
                <c:pt idx="13679">
                  <c:v>9.9485980176115305E-2</c:v>
                </c:pt>
                <c:pt idx="13680">
                  <c:v>0.104500897568526</c:v>
                </c:pt>
                <c:pt idx="13681">
                  <c:v>0.10873705410392</c:v>
                </c:pt>
                <c:pt idx="13682">
                  <c:v>0.112032767289833</c:v>
                </c:pt>
                <c:pt idx="13683">
                  <c:v>0.114113173175828</c:v>
                </c:pt>
                <c:pt idx="13684">
                  <c:v>0.11458314398948399</c:v>
                </c:pt>
                <c:pt idx="13685">
                  <c:v>0.11270166019726</c:v>
                </c:pt>
                <c:pt idx="13686">
                  <c:v>0.10878713758323599</c:v>
                </c:pt>
                <c:pt idx="13687">
                  <c:v>0.10419653193357201</c:v>
                </c:pt>
                <c:pt idx="13688">
                  <c:v>9.9217354395822493E-2</c:v>
                </c:pt>
                <c:pt idx="13689">
                  <c:v>9.1679644276252803E-2</c:v>
                </c:pt>
                <c:pt idx="13690">
                  <c:v>7.9517352570110902E-2</c:v>
                </c:pt>
                <c:pt idx="13691">
                  <c:v>6.4192250520430996E-2</c:v>
                </c:pt>
                <c:pt idx="13692">
                  <c:v>4.8118732718267103E-2</c:v>
                </c:pt>
                <c:pt idx="13693">
                  <c:v>3.2439193017610897E-2</c:v>
                </c:pt>
                <c:pt idx="13694">
                  <c:v>1.7335846186996601E-2</c:v>
                </c:pt>
                <c:pt idx="13695">
                  <c:v>2.05790987941301E-3</c:v>
                </c:pt>
                <c:pt idx="13696">
                  <c:v>-1.28268120447833E-2</c:v>
                </c:pt>
                <c:pt idx="13697">
                  <c:v>-2.5952248717873799E-2</c:v>
                </c:pt>
                <c:pt idx="13698">
                  <c:v>-3.6253956645671201E-2</c:v>
                </c:pt>
                <c:pt idx="13699">
                  <c:v>-4.2900392669641199E-2</c:v>
                </c:pt>
                <c:pt idx="13700">
                  <c:v>-4.6219957043803002E-2</c:v>
                </c:pt>
                <c:pt idx="13701">
                  <c:v>-4.62219770043533E-2</c:v>
                </c:pt>
                <c:pt idx="13702">
                  <c:v>-4.3047127178932901E-2</c:v>
                </c:pt>
                <c:pt idx="13703">
                  <c:v>-3.7628853007066303E-2</c:v>
                </c:pt>
                <c:pt idx="13704">
                  <c:v>-3.0371581401558399E-2</c:v>
                </c:pt>
                <c:pt idx="13705">
                  <c:v>-2.1462890686410201E-2</c:v>
                </c:pt>
                <c:pt idx="13706">
                  <c:v>-1.1759315564991501E-2</c:v>
                </c:pt>
                <c:pt idx="13707">
                  <c:v>-3.1964140705830501E-3</c:v>
                </c:pt>
                <c:pt idx="13708">
                  <c:v>2.04865994130176E-3</c:v>
                </c:pt>
                <c:pt idx="13709">
                  <c:v>3.30202519850853E-3</c:v>
                </c:pt>
                <c:pt idx="13710">
                  <c:v>1.6334935204109901E-3</c:v>
                </c:pt>
                <c:pt idx="13711">
                  <c:v>-1.7095143970533599E-3</c:v>
                </c:pt>
                <c:pt idx="13712">
                  <c:v>-5.7982987273128197E-3</c:v>
                </c:pt>
                <c:pt idx="13713">
                  <c:v>-1.12176504310589E-2</c:v>
                </c:pt>
                <c:pt idx="13714">
                  <c:v>-1.9586711120140699E-2</c:v>
                </c:pt>
                <c:pt idx="13715">
                  <c:v>-3.01906722031231E-2</c:v>
                </c:pt>
                <c:pt idx="13716">
                  <c:v>-4.20365096465476E-2</c:v>
                </c:pt>
                <c:pt idx="13717">
                  <c:v>-5.5279032335957601E-2</c:v>
                </c:pt>
                <c:pt idx="13718">
                  <c:v>-6.9767648424282E-2</c:v>
                </c:pt>
                <c:pt idx="13719">
                  <c:v>-8.5688592276528197E-2</c:v>
                </c:pt>
                <c:pt idx="13720">
                  <c:v>-0.102878777426027</c:v>
                </c:pt>
                <c:pt idx="13721">
                  <c:v>-0.120780946806645</c:v>
                </c:pt>
                <c:pt idx="13722">
                  <c:v>-0.13918790939877701</c:v>
                </c:pt>
                <c:pt idx="13723">
                  <c:v>-0.157573402133595</c:v>
                </c:pt>
                <c:pt idx="13724">
                  <c:v>-0.17566155484856399</c:v>
                </c:pt>
                <c:pt idx="13725">
                  <c:v>-0.193912118811742</c:v>
                </c:pt>
                <c:pt idx="13726">
                  <c:v>-0.21222413239007701</c:v>
                </c:pt>
                <c:pt idx="13727">
                  <c:v>-0.23006141005405101</c:v>
                </c:pt>
                <c:pt idx="13728">
                  <c:v>-0.24751029175127101</c:v>
                </c:pt>
                <c:pt idx="13729">
                  <c:v>-0.26449669736452902</c:v>
                </c:pt>
                <c:pt idx="13730">
                  <c:v>-0.28083649319850601</c:v>
                </c:pt>
                <c:pt idx="13731">
                  <c:v>-0.29639343200856899</c:v>
                </c:pt>
                <c:pt idx="13732">
                  <c:v>-0.31016657628393501</c:v>
                </c:pt>
                <c:pt idx="13733">
                  <c:v>-0.32062331326673199</c:v>
                </c:pt>
                <c:pt idx="13734">
                  <c:v>-0.32773732397204203</c:v>
                </c:pt>
                <c:pt idx="13735">
                  <c:v>-0.33138631166146199</c:v>
                </c:pt>
                <c:pt idx="13736">
                  <c:v>-0.33117016492110002</c:v>
                </c:pt>
                <c:pt idx="13737">
                  <c:v>-0.32822576698706402</c:v>
                </c:pt>
                <c:pt idx="13738">
                  <c:v>-0.323539178036096</c:v>
                </c:pt>
                <c:pt idx="13739">
                  <c:v>-0.316802671173256</c:v>
                </c:pt>
                <c:pt idx="13740">
                  <c:v>-0.308064641704905</c:v>
                </c:pt>
                <c:pt idx="13741">
                  <c:v>-0.29809685024090898</c:v>
                </c:pt>
                <c:pt idx="13742">
                  <c:v>-0.28769636740411603</c:v>
                </c:pt>
                <c:pt idx="13743">
                  <c:v>-0.27792466117766101</c:v>
                </c:pt>
                <c:pt idx="13744">
                  <c:v>-0.270423730187623</c:v>
                </c:pt>
                <c:pt idx="13745">
                  <c:v>-0.26582883738905999</c:v>
                </c:pt>
                <c:pt idx="13746">
                  <c:v>-0.262509436162711</c:v>
                </c:pt>
                <c:pt idx="13747">
                  <c:v>-0.25958103078375599</c:v>
                </c:pt>
                <c:pt idx="13748">
                  <c:v>-0.25769136873124399</c:v>
                </c:pt>
                <c:pt idx="13749">
                  <c:v>-0.25785568707834</c:v>
                </c:pt>
                <c:pt idx="13750">
                  <c:v>-0.26087489841096201</c:v>
                </c:pt>
                <c:pt idx="13751">
                  <c:v>-0.267015359224752</c:v>
                </c:pt>
                <c:pt idx="13752">
                  <c:v>-0.276065508566052</c:v>
                </c:pt>
                <c:pt idx="13753">
                  <c:v>-0.28675473556923298</c:v>
                </c:pt>
                <c:pt idx="13754">
                  <c:v>-0.298578973980683</c:v>
                </c:pt>
                <c:pt idx="13755">
                  <c:v>-0.31192042214178201</c:v>
                </c:pt>
                <c:pt idx="13756">
                  <c:v>-0.32588439086863402</c:v>
                </c:pt>
                <c:pt idx="13757">
                  <c:v>-0.34028821827155298</c:v>
                </c:pt>
                <c:pt idx="13758">
                  <c:v>-0.35550644959405903</c:v>
                </c:pt>
                <c:pt idx="13759">
                  <c:v>-0.37092573747243501</c:v>
                </c:pt>
                <c:pt idx="13760">
                  <c:v>-0.38568986230851099</c:v>
                </c:pt>
                <c:pt idx="13761">
                  <c:v>-0.39940443955425697</c:v>
                </c:pt>
                <c:pt idx="13762">
                  <c:v>-0.411373543091962</c:v>
                </c:pt>
                <c:pt idx="13763">
                  <c:v>-0.42065603610055202</c:v>
                </c:pt>
                <c:pt idx="13764">
                  <c:v>-0.42693190497675199</c:v>
                </c:pt>
                <c:pt idx="13765">
                  <c:v>-0.430132535577748</c:v>
                </c:pt>
                <c:pt idx="13766">
                  <c:v>-0.43065048870071199</c:v>
                </c:pt>
                <c:pt idx="13767">
                  <c:v>-0.42826737550202798</c:v>
                </c:pt>
                <c:pt idx="13768">
                  <c:v>-0.42292376083736599</c:v>
                </c:pt>
                <c:pt idx="13769">
                  <c:v>-0.41581768286993198</c:v>
                </c:pt>
                <c:pt idx="13770">
                  <c:v>-0.408251144519298</c:v>
                </c:pt>
                <c:pt idx="13771">
                  <c:v>-0.39970575979839201</c:v>
                </c:pt>
                <c:pt idx="13772">
                  <c:v>-0.38933183154157802</c:v>
                </c:pt>
                <c:pt idx="13773">
                  <c:v>-0.37710695121235399</c:v>
                </c:pt>
                <c:pt idx="13774">
                  <c:v>-0.36267962166102002</c:v>
                </c:pt>
                <c:pt idx="13775">
                  <c:v>-0.34679159411115401</c:v>
                </c:pt>
                <c:pt idx="13776">
                  <c:v>-0.33106004978977699</c:v>
                </c:pt>
                <c:pt idx="13777">
                  <c:v>-0.31683862201928897</c:v>
                </c:pt>
                <c:pt idx="13778">
                  <c:v>-0.30481930154735598</c:v>
                </c:pt>
                <c:pt idx="13779">
                  <c:v>-0.295143864449671</c:v>
                </c:pt>
                <c:pt idx="13780">
                  <c:v>-0.28749053946162301</c:v>
                </c:pt>
                <c:pt idx="13781">
                  <c:v>-0.28114108476240901</c:v>
                </c:pt>
                <c:pt idx="13782">
                  <c:v>-0.27674970021252199</c:v>
                </c:pt>
                <c:pt idx="13783">
                  <c:v>-0.275198201425287</c:v>
                </c:pt>
                <c:pt idx="13784">
                  <c:v>-0.27572060988188501</c:v>
                </c:pt>
                <c:pt idx="13785">
                  <c:v>-0.27847529006925198</c:v>
                </c:pt>
                <c:pt idx="13786">
                  <c:v>-0.28353168782237198</c:v>
                </c:pt>
                <c:pt idx="13787">
                  <c:v>-0.28957807043265399</c:v>
                </c:pt>
                <c:pt idx="13788">
                  <c:v>-0.29571956778275599</c:v>
                </c:pt>
                <c:pt idx="13789">
                  <c:v>-0.30183916476467099</c:v>
                </c:pt>
                <c:pt idx="13790">
                  <c:v>-0.30773999421673898</c:v>
                </c:pt>
                <c:pt idx="13791">
                  <c:v>-0.31268858617979001</c:v>
                </c:pt>
                <c:pt idx="13792">
                  <c:v>-0.31624576576464503</c:v>
                </c:pt>
                <c:pt idx="13793">
                  <c:v>-0.31809843124718601</c:v>
                </c:pt>
                <c:pt idx="13794">
                  <c:v>-0.31779894751693999</c:v>
                </c:pt>
                <c:pt idx="13795">
                  <c:v>-0.31484283230022497</c:v>
                </c:pt>
                <c:pt idx="13796">
                  <c:v>-0.30901495833079701</c:v>
                </c:pt>
                <c:pt idx="13797">
                  <c:v>-0.30081335170508</c:v>
                </c:pt>
                <c:pt idx="13798">
                  <c:v>-0.29071246148451901</c:v>
                </c:pt>
                <c:pt idx="13799">
                  <c:v>-0.27853227547232001</c:v>
                </c:pt>
                <c:pt idx="13800">
                  <c:v>-0.26426505515037002</c:v>
                </c:pt>
                <c:pt idx="13801">
                  <c:v>-0.248630659330632</c:v>
                </c:pt>
                <c:pt idx="13802">
                  <c:v>-0.23267299994920501</c:v>
                </c:pt>
                <c:pt idx="13803">
                  <c:v>-0.21699558220758899</c:v>
                </c:pt>
                <c:pt idx="13804">
                  <c:v>-0.20187339756076</c:v>
                </c:pt>
                <c:pt idx="13805">
                  <c:v>-0.18770686207177101</c:v>
                </c:pt>
                <c:pt idx="13806">
                  <c:v>-0.17585120536257601</c:v>
                </c:pt>
                <c:pt idx="13807">
                  <c:v>-0.16702299384952299</c:v>
                </c:pt>
                <c:pt idx="13808">
                  <c:v>-0.160530778864589</c:v>
                </c:pt>
                <c:pt idx="13809">
                  <c:v>-0.15733023444854399</c:v>
                </c:pt>
                <c:pt idx="13810">
                  <c:v>-0.15804730712787399</c:v>
                </c:pt>
                <c:pt idx="13811">
                  <c:v>-0.16225858042522801</c:v>
                </c:pt>
                <c:pt idx="13812">
                  <c:v>-0.169756706039428</c:v>
                </c:pt>
                <c:pt idx="13813">
                  <c:v>-0.18035191280712601</c:v>
                </c:pt>
                <c:pt idx="13814">
                  <c:v>-0.19233805093129699</c:v>
                </c:pt>
                <c:pt idx="13815">
                  <c:v>-0.20436110864559401</c:v>
                </c:pt>
                <c:pt idx="13816">
                  <c:v>-0.21610067967673199</c:v>
                </c:pt>
                <c:pt idx="13817">
                  <c:v>-0.22720052234694799</c:v>
                </c:pt>
                <c:pt idx="13818">
                  <c:v>-0.23762184606506201</c:v>
                </c:pt>
                <c:pt idx="13819">
                  <c:v>-0.246021843279874</c:v>
                </c:pt>
                <c:pt idx="13820">
                  <c:v>-0.25097757502304602</c:v>
                </c:pt>
                <c:pt idx="13821">
                  <c:v>-0.25249706175957898</c:v>
                </c:pt>
                <c:pt idx="13822">
                  <c:v>-0.25182378852345499</c:v>
                </c:pt>
                <c:pt idx="13823">
                  <c:v>-0.24952277457825101</c:v>
                </c:pt>
                <c:pt idx="13824">
                  <c:v>-0.24527756272672099</c:v>
                </c:pt>
                <c:pt idx="13825">
                  <c:v>-0.23942596657044399</c:v>
                </c:pt>
                <c:pt idx="13826">
                  <c:v>-0.23261233695748801</c:v>
                </c:pt>
                <c:pt idx="13827">
                  <c:v>-0.224743543175147</c:v>
                </c:pt>
                <c:pt idx="13828">
                  <c:v>-0.21532043442811699</c:v>
                </c:pt>
                <c:pt idx="13829">
                  <c:v>-0.204705308843151</c:v>
                </c:pt>
                <c:pt idx="13830">
                  <c:v>-0.19343359005699801</c:v>
                </c:pt>
                <c:pt idx="13831">
                  <c:v>-0.18161459336873401</c:v>
                </c:pt>
                <c:pt idx="13832">
                  <c:v>-0.16960686504632599</c:v>
                </c:pt>
                <c:pt idx="13833">
                  <c:v>-0.15824105808587899</c:v>
                </c:pt>
                <c:pt idx="13834">
                  <c:v>-0.147808166254043</c:v>
                </c:pt>
                <c:pt idx="13835">
                  <c:v>-0.13754703247407299</c:v>
                </c:pt>
                <c:pt idx="13836">
                  <c:v>-0.127934969002518</c:v>
                </c:pt>
                <c:pt idx="13837">
                  <c:v>-0.120956071673595</c:v>
                </c:pt>
                <c:pt idx="13838">
                  <c:v>-0.116201622676685</c:v>
                </c:pt>
                <c:pt idx="13839">
                  <c:v>-0.11138914289873</c:v>
                </c:pt>
                <c:pt idx="13840">
                  <c:v>-0.105544700002659</c:v>
                </c:pt>
                <c:pt idx="13841">
                  <c:v>-9.8577860236461298E-2</c:v>
                </c:pt>
                <c:pt idx="13842">
                  <c:v>-9.1120008499061794E-2</c:v>
                </c:pt>
                <c:pt idx="13843">
                  <c:v>-8.4009222231521005E-2</c:v>
                </c:pt>
                <c:pt idx="13844">
                  <c:v>-7.6765277021497103E-2</c:v>
                </c:pt>
                <c:pt idx="13845">
                  <c:v>-6.8312069649807294E-2</c:v>
                </c:pt>
                <c:pt idx="13846">
                  <c:v>-5.8251210798180103E-2</c:v>
                </c:pt>
                <c:pt idx="13847">
                  <c:v>-4.6844992793960802E-2</c:v>
                </c:pt>
                <c:pt idx="13848">
                  <c:v>-3.3928334122138998E-2</c:v>
                </c:pt>
                <c:pt idx="13849">
                  <c:v>-1.9778999660098499E-2</c:v>
                </c:pt>
                <c:pt idx="13850">
                  <c:v>-4.3651115847868696E-3</c:v>
                </c:pt>
                <c:pt idx="13851">
                  <c:v>1.17815277219251E-2</c:v>
                </c:pt>
                <c:pt idx="13852">
                  <c:v>2.8609986715918301E-2</c:v>
                </c:pt>
                <c:pt idx="13853">
                  <c:v>4.6811166624129499E-2</c:v>
                </c:pt>
                <c:pt idx="13854">
                  <c:v>6.5608020957414498E-2</c:v>
                </c:pt>
                <c:pt idx="13855">
                  <c:v>8.5452548511398704E-2</c:v>
                </c:pt>
                <c:pt idx="13856">
                  <c:v>0.106696331584056</c:v>
                </c:pt>
                <c:pt idx="13857">
                  <c:v>0.128383988957705</c:v>
                </c:pt>
                <c:pt idx="13858">
                  <c:v>0.15007611375791199</c:v>
                </c:pt>
                <c:pt idx="13859">
                  <c:v>0.171556644980949</c:v>
                </c:pt>
                <c:pt idx="13860">
                  <c:v>0.19093974735731201</c:v>
                </c:pt>
                <c:pt idx="13861">
                  <c:v>0.20691781332912401</c:v>
                </c:pt>
                <c:pt idx="13862">
                  <c:v>0.21951427520431499</c:v>
                </c:pt>
                <c:pt idx="13863">
                  <c:v>0.22886864035541299</c:v>
                </c:pt>
                <c:pt idx="13864">
                  <c:v>0.23498484997449101</c:v>
                </c:pt>
                <c:pt idx="13865">
                  <c:v>0.237824356128298</c:v>
                </c:pt>
                <c:pt idx="13866">
                  <c:v>0.23780917690933301</c:v>
                </c:pt>
                <c:pt idx="13867">
                  <c:v>0.23552789394590701</c:v>
                </c:pt>
                <c:pt idx="13868">
                  <c:v>0.23162551494254199</c:v>
                </c:pt>
                <c:pt idx="13869">
                  <c:v>0.22620275325446601</c:v>
                </c:pt>
                <c:pt idx="13870">
                  <c:v>0.21987087746798001</c:v>
                </c:pt>
                <c:pt idx="13871">
                  <c:v>0.213579480842084</c:v>
                </c:pt>
                <c:pt idx="13872">
                  <c:v>0.20700055385132399</c:v>
                </c:pt>
                <c:pt idx="13873">
                  <c:v>0.20029173085881399</c:v>
                </c:pt>
                <c:pt idx="13874">
                  <c:v>0.19545062266503699</c:v>
                </c:pt>
                <c:pt idx="13875">
                  <c:v>0.19441801265974501</c:v>
                </c:pt>
                <c:pt idx="13876">
                  <c:v>0.19840692087967099</c:v>
                </c:pt>
                <c:pt idx="13877">
                  <c:v>0.207697752373105</c:v>
                </c:pt>
                <c:pt idx="13878">
                  <c:v>0.22089474161424399</c:v>
                </c:pt>
                <c:pt idx="13879">
                  <c:v>0.23624818948339801</c:v>
                </c:pt>
                <c:pt idx="13880">
                  <c:v>0.253080603598479</c:v>
                </c:pt>
                <c:pt idx="13881">
                  <c:v>0.27069585524346002</c:v>
                </c:pt>
                <c:pt idx="13882">
                  <c:v>0.28748719641259901</c:v>
                </c:pt>
                <c:pt idx="13883">
                  <c:v>0.301445314790661</c:v>
                </c:pt>
                <c:pt idx="13884">
                  <c:v>0.31254415483298598</c:v>
                </c:pt>
                <c:pt idx="13885">
                  <c:v>0.32205502400720398</c:v>
                </c:pt>
                <c:pt idx="13886">
                  <c:v>0.33041684610989203</c:v>
                </c:pt>
                <c:pt idx="13887">
                  <c:v>0.33709961405696398</c:v>
                </c:pt>
                <c:pt idx="13888">
                  <c:v>0.34154769230107901</c:v>
                </c:pt>
                <c:pt idx="13889">
                  <c:v>0.34388514995751701</c:v>
                </c:pt>
                <c:pt idx="13890">
                  <c:v>0.34438744786888098</c:v>
                </c:pt>
                <c:pt idx="13891">
                  <c:v>0.34337009602483798</c:v>
                </c:pt>
                <c:pt idx="13892">
                  <c:v>0.34142626264658599</c:v>
                </c:pt>
                <c:pt idx="13893">
                  <c:v>0.33837650773120598</c:v>
                </c:pt>
                <c:pt idx="13894">
                  <c:v>0.33444336804546498</c:v>
                </c:pt>
                <c:pt idx="13895">
                  <c:v>0.33156830187542002</c:v>
                </c:pt>
                <c:pt idx="13896">
                  <c:v>0.33027861264297098</c:v>
                </c:pt>
                <c:pt idx="13897">
                  <c:v>0.32986058195638002</c:v>
                </c:pt>
                <c:pt idx="13898">
                  <c:v>0.330035020960319</c:v>
                </c:pt>
                <c:pt idx="13899">
                  <c:v>0.33059631327142902</c:v>
                </c:pt>
                <c:pt idx="13900">
                  <c:v>0.330674320318883</c:v>
                </c:pt>
                <c:pt idx="13901">
                  <c:v>0.33008522048567301</c:v>
                </c:pt>
                <c:pt idx="13902">
                  <c:v>0.329275235209532</c:v>
                </c:pt>
                <c:pt idx="13903">
                  <c:v>0.32847785731194701</c:v>
                </c:pt>
                <c:pt idx="13904">
                  <c:v>0.32848703169985699</c:v>
                </c:pt>
                <c:pt idx="13905">
                  <c:v>0.33023466458357897</c:v>
                </c:pt>
                <c:pt idx="13906">
                  <c:v>0.334585465361876</c:v>
                </c:pt>
                <c:pt idx="13907">
                  <c:v>0.34189587131930599</c:v>
                </c:pt>
                <c:pt idx="13908">
                  <c:v>0.35162186189760303</c:v>
                </c:pt>
                <c:pt idx="13909">
                  <c:v>0.363179828869578</c:v>
                </c:pt>
                <c:pt idx="13910">
                  <c:v>0.37566708286259498</c:v>
                </c:pt>
                <c:pt idx="13911">
                  <c:v>0.38783922042441599</c:v>
                </c:pt>
                <c:pt idx="13912">
                  <c:v>0.39950333683766198</c:v>
                </c:pt>
                <c:pt idx="13913">
                  <c:v>0.41124583561121397</c:v>
                </c:pt>
                <c:pt idx="13914">
                  <c:v>0.42243911546850599</c:v>
                </c:pt>
                <c:pt idx="13915">
                  <c:v>0.43296642434882898</c:v>
                </c:pt>
                <c:pt idx="13916">
                  <c:v>0.443952240199537</c:v>
                </c:pt>
                <c:pt idx="13917">
                  <c:v>0.45423334152704697</c:v>
                </c:pt>
                <c:pt idx="13918">
                  <c:v>0.46219014328807101</c:v>
                </c:pt>
                <c:pt idx="13919">
                  <c:v>0.46827544272597899</c:v>
                </c:pt>
                <c:pt idx="13920">
                  <c:v>0.47208954212002602</c:v>
                </c:pt>
                <c:pt idx="13921">
                  <c:v>0.47270580407122498</c:v>
                </c:pt>
                <c:pt idx="13922">
                  <c:v>0.47073354173871301</c:v>
                </c:pt>
                <c:pt idx="13923">
                  <c:v>0.46682175770239998</c:v>
                </c:pt>
                <c:pt idx="13924">
                  <c:v>0.461384733177651</c:v>
                </c:pt>
                <c:pt idx="13925">
                  <c:v>0.45519415379027001</c:v>
                </c:pt>
                <c:pt idx="13926">
                  <c:v>0.449031886089447</c:v>
                </c:pt>
                <c:pt idx="13927">
                  <c:v>0.44267586529623398</c:v>
                </c:pt>
                <c:pt idx="13928">
                  <c:v>0.435739038981452</c:v>
                </c:pt>
                <c:pt idx="13929">
                  <c:v>0.428247704796552</c:v>
                </c:pt>
                <c:pt idx="13930">
                  <c:v>0.42040807817954101</c:v>
                </c:pt>
                <c:pt idx="13931">
                  <c:v>0.41198277532510802</c:v>
                </c:pt>
                <c:pt idx="13932">
                  <c:v>0.40232903285572202</c:v>
                </c:pt>
                <c:pt idx="13933">
                  <c:v>0.39116108971975899</c:v>
                </c:pt>
                <c:pt idx="13934">
                  <c:v>0.37900487114672299</c:v>
                </c:pt>
                <c:pt idx="13935">
                  <c:v>0.36616249098259901</c:v>
                </c:pt>
                <c:pt idx="13936">
                  <c:v>0.35253009480905201</c:v>
                </c:pt>
                <c:pt idx="13937">
                  <c:v>0.33896064078569499</c:v>
                </c:pt>
                <c:pt idx="13938">
                  <c:v>0.32594847379528202</c:v>
                </c:pt>
                <c:pt idx="13939">
                  <c:v>0.31345873894911203</c:v>
                </c:pt>
                <c:pt idx="13940">
                  <c:v>0.30163778122283003</c:v>
                </c:pt>
                <c:pt idx="13941">
                  <c:v>0.29071090124183202</c:v>
                </c:pt>
                <c:pt idx="13942">
                  <c:v>0.28057069219810399</c:v>
                </c:pt>
                <c:pt idx="13943">
                  <c:v>0.27123681423834201</c:v>
                </c:pt>
                <c:pt idx="13944">
                  <c:v>0.264244636891318</c:v>
                </c:pt>
                <c:pt idx="13945">
                  <c:v>0.26112396796184401</c:v>
                </c:pt>
                <c:pt idx="13946">
                  <c:v>0.26177580121996702</c:v>
                </c:pt>
                <c:pt idx="13947">
                  <c:v>0.264755788346417</c:v>
                </c:pt>
                <c:pt idx="13948">
                  <c:v>0.269107872337494</c:v>
                </c:pt>
                <c:pt idx="13949">
                  <c:v>0.27574444692238997</c:v>
                </c:pt>
                <c:pt idx="13950">
                  <c:v>0.284070386623134</c:v>
                </c:pt>
                <c:pt idx="13951">
                  <c:v>0.29241841017515002</c:v>
                </c:pt>
                <c:pt idx="13952">
                  <c:v>0.30049041303021301</c:v>
                </c:pt>
                <c:pt idx="13953">
                  <c:v>0.30785467471130001</c:v>
                </c:pt>
                <c:pt idx="13954">
                  <c:v>0.31419690680780898</c:v>
                </c:pt>
                <c:pt idx="13955">
                  <c:v>0.31923935948093901</c:v>
                </c:pt>
                <c:pt idx="13956">
                  <c:v>0.32229942942436601</c:v>
                </c:pt>
                <c:pt idx="13957">
                  <c:v>0.323684091288024</c:v>
                </c:pt>
                <c:pt idx="13958">
                  <c:v>0.32347860177599502</c:v>
                </c:pt>
                <c:pt idx="13959">
                  <c:v>0.321375010715373</c:v>
                </c:pt>
                <c:pt idx="13960">
                  <c:v>0.31781467088294602</c:v>
                </c:pt>
                <c:pt idx="13961">
                  <c:v>0.31306514622435799</c:v>
                </c:pt>
                <c:pt idx="13962">
                  <c:v>0.30727145404996098</c:v>
                </c:pt>
                <c:pt idx="13963">
                  <c:v>0.30041658305797397</c:v>
                </c:pt>
                <c:pt idx="13964">
                  <c:v>0.29218497137793498</c:v>
                </c:pt>
                <c:pt idx="13965">
                  <c:v>0.28226118122175797</c:v>
                </c:pt>
                <c:pt idx="13966">
                  <c:v>0.27078666948139202</c:v>
                </c:pt>
                <c:pt idx="13967">
                  <c:v>0.258451345734864</c:v>
                </c:pt>
                <c:pt idx="13968">
                  <c:v>0.24691093759930699</c:v>
                </c:pt>
                <c:pt idx="13969">
                  <c:v>0.23677797269912801</c:v>
                </c:pt>
                <c:pt idx="13970">
                  <c:v>0.227489618374763</c:v>
                </c:pt>
                <c:pt idx="13971">
                  <c:v>0.219381358165472</c:v>
                </c:pt>
                <c:pt idx="13972">
                  <c:v>0.21292673021757599</c:v>
                </c:pt>
                <c:pt idx="13973">
                  <c:v>0.20869757172262099</c:v>
                </c:pt>
                <c:pt idx="13974">
                  <c:v>0.206285947012361</c:v>
                </c:pt>
                <c:pt idx="13975">
                  <c:v>0.20457393985894201</c:v>
                </c:pt>
                <c:pt idx="13976">
                  <c:v>0.20294722302725501</c:v>
                </c:pt>
                <c:pt idx="13977">
                  <c:v>0.20140482528314599</c:v>
                </c:pt>
                <c:pt idx="13978">
                  <c:v>0.19906880501215299</c:v>
                </c:pt>
                <c:pt idx="13979">
                  <c:v>0.195750877626475</c:v>
                </c:pt>
                <c:pt idx="13980">
                  <c:v>0.192341533029246</c:v>
                </c:pt>
                <c:pt idx="13981">
                  <c:v>0.18874850881335201</c:v>
                </c:pt>
                <c:pt idx="13982">
                  <c:v>0.18455198326365099</c:v>
                </c:pt>
                <c:pt idx="13983">
                  <c:v>0.17955613744263699</c:v>
                </c:pt>
                <c:pt idx="13984">
                  <c:v>0.17405773510151501</c:v>
                </c:pt>
                <c:pt idx="13985">
                  <c:v>0.166960188699353</c:v>
                </c:pt>
                <c:pt idx="13986">
                  <c:v>0.15762653140166999</c:v>
                </c:pt>
                <c:pt idx="13987">
                  <c:v>0.147534548784886</c:v>
                </c:pt>
                <c:pt idx="13988">
                  <c:v>0.13723310302238101</c:v>
                </c:pt>
                <c:pt idx="13989">
                  <c:v>0.125887213847481</c:v>
                </c:pt>
                <c:pt idx="13990">
                  <c:v>0.113342307837551</c:v>
                </c:pt>
                <c:pt idx="13991">
                  <c:v>0.100161478975828</c:v>
                </c:pt>
                <c:pt idx="13992">
                  <c:v>8.6738280772946999E-2</c:v>
                </c:pt>
                <c:pt idx="13993">
                  <c:v>7.3717485619506806E-2</c:v>
                </c:pt>
                <c:pt idx="13994">
                  <c:v>6.1653065737697098E-2</c:v>
                </c:pt>
                <c:pt idx="13995">
                  <c:v>5.0283977494445901E-2</c:v>
                </c:pt>
                <c:pt idx="13996">
                  <c:v>3.9367188433524998E-2</c:v>
                </c:pt>
                <c:pt idx="13997">
                  <c:v>2.8708305381835102E-2</c:v>
                </c:pt>
                <c:pt idx="13998">
                  <c:v>1.8700129977878101E-2</c:v>
                </c:pt>
                <c:pt idx="13999">
                  <c:v>1.01148389954575E-2</c:v>
                </c:pt>
                <c:pt idx="14000">
                  <c:v>3.2553058021304601E-3</c:v>
                </c:pt>
                <c:pt idx="14001">
                  <c:v>-1.91733450509135E-3</c:v>
                </c:pt>
                <c:pt idx="14002">
                  <c:v>-5.9035377335037104E-3</c:v>
                </c:pt>
                <c:pt idx="14003">
                  <c:v>-8.8408065305101008E-3</c:v>
                </c:pt>
                <c:pt idx="14004">
                  <c:v>-1.09986828713519E-2</c:v>
                </c:pt>
                <c:pt idx="14005">
                  <c:v>-1.3800644158937799E-2</c:v>
                </c:pt>
                <c:pt idx="14006">
                  <c:v>-1.8384886108846601E-2</c:v>
                </c:pt>
                <c:pt idx="14007">
                  <c:v>-2.51386503312605E-2</c:v>
                </c:pt>
                <c:pt idx="14008">
                  <c:v>-3.3808425880980403E-2</c:v>
                </c:pt>
                <c:pt idx="14009">
                  <c:v>-4.3951661667230899E-2</c:v>
                </c:pt>
                <c:pt idx="14010">
                  <c:v>-5.5941311203373797E-2</c:v>
                </c:pt>
                <c:pt idx="14011">
                  <c:v>-6.9872805156183396E-2</c:v>
                </c:pt>
                <c:pt idx="14012">
                  <c:v>-8.51264787265478E-2</c:v>
                </c:pt>
                <c:pt idx="14013">
                  <c:v>-0.100649250430938</c:v>
                </c:pt>
                <c:pt idx="14014">
                  <c:v>-0.115372730126533</c:v>
                </c:pt>
                <c:pt idx="14015">
                  <c:v>-0.12845334178791201</c:v>
                </c:pt>
                <c:pt idx="14016">
                  <c:v>-0.13963658918725999</c:v>
                </c:pt>
                <c:pt idx="14017">
                  <c:v>-0.14976033899878699</c:v>
                </c:pt>
                <c:pt idx="14018">
                  <c:v>-0.159648512851191</c:v>
                </c:pt>
                <c:pt idx="14019">
                  <c:v>-0.16960799314008199</c:v>
                </c:pt>
                <c:pt idx="14020">
                  <c:v>-0.17983881625902901</c:v>
                </c:pt>
                <c:pt idx="14021">
                  <c:v>-0.19026067304865499</c:v>
                </c:pt>
                <c:pt idx="14022">
                  <c:v>-0.20040948027101499</c:v>
                </c:pt>
                <c:pt idx="14023">
                  <c:v>-0.21001140559649401</c:v>
                </c:pt>
                <c:pt idx="14024">
                  <c:v>-0.219293453459702</c:v>
                </c:pt>
                <c:pt idx="14025">
                  <c:v>-0.229059547521722</c:v>
                </c:pt>
                <c:pt idx="14026">
                  <c:v>-0.24025845616476299</c:v>
                </c:pt>
                <c:pt idx="14027">
                  <c:v>-0.25273662050829399</c:v>
                </c:pt>
                <c:pt idx="14028">
                  <c:v>-0.26574700707064097</c:v>
                </c:pt>
                <c:pt idx="14029">
                  <c:v>-0.27848497139892903</c:v>
                </c:pt>
                <c:pt idx="14030">
                  <c:v>-0.29096197885194203</c:v>
                </c:pt>
                <c:pt idx="14031">
                  <c:v>-0.303567619489366</c:v>
                </c:pt>
                <c:pt idx="14032">
                  <c:v>-0.31677452582437898</c:v>
                </c:pt>
                <c:pt idx="14033">
                  <c:v>-0.33063612836825301</c:v>
                </c:pt>
                <c:pt idx="14034">
                  <c:v>-0.34466082052339098</c:v>
                </c:pt>
                <c:pt idx="14035">
                  <c:v>-0.35922713200006301</c:v>
                </c:pt>
                <c:pt idx="14036">
                  <c:v>-0.37491973588757699</c:v>
                </c:pt>
                <c:pt idx="14037">
                  <c:v>-0.39194725419586801</c:v>
                </c:pt>
                <c:pt idx="14038">
                  <c:v>-0.41011500152142299</c:v>
                </c:pt>
                <c:pt idx="14039">
                  <c:v>-0.42954337998250502</c:v>
                </c:pt>
                <c:pt idx="14040">
                  <c:v>-0.44925685906430202</c:v>
                </c:pt>
                <c:pt idx="14041">
                  <c:v>-0.46708687066835602</c:v>
                </c:pt>
                <c:pt idx="14042">
                  <c:v>-0.48214940019513203</c:v>
                </c:pt>
                <c:pt idx="14043">
                  <c:v>-0.49442445926136402</c:v>
                </c:pt>
                <c:pt idx="14044">
                  <c:v>-0.50388761815092897</c:v>
                </c:pt>
                <c:pt idx="14045">
                  <c:v>-0.51058654109919199</c:v>
                </c:pt>
                <c:pt idx="14046">
                  <c:v>-0.51423688317285099</c:v>
                </c:pt>
                <c:pt idx="14047">
                  <c:v>-0.51447653411050298</c:v>
                </c:pt>
                <c:pt idx="14048">
                  <c:v>-0.51131897720678798</c:v>
                </c:pt>
                <c:pt idx="14049">
                  <c:v>-0.50527890030044498</c:v>
                </c:pt>
                <c:pt idx="14050">
                  <c:v>-0.497604067779991</c:v>
                </c:pt>
                <c:pt idx="14051">
                  <c:v>-0.48980478867692501</c:v>
                </c:pt>
                <c:pt idx="14052">
                  <c:v>-0.48195227757546799</c:v>
                </c:pt>
                <c:pt idx="14053">
                  <c:v>-0.473796822381921</c:v>
                </c:pt>
                <c:pt idx="14054">
                  <c:v>-0.46650306981141598</c:v>
                </c:pt>
                <c:pt idx="14055">
                  <c:v>-0.46094871525306602</c:v>
                </c:pt>
                <c:pt idx="14056">
                  <c:v>-0.45743321159085798</c:v>
                </c:pt>
                <c:pt idx="14057">
                  <c:v>-0.45610654166581499</c:v>
                </c:pt>
                <c:pt idx="14058">
                  <c:v>-0.45670506622927798</c:v>
                </c:pt>
                <c:pt idx="14059">
                  <c:v>-0.45916117402227602</c:v>
                </c:pt>
                <c:pt idx="14060">
                  <c:v>-0.46306340636980597</c:v>
                </c:pt>
                <c:pt idx="14061">
                  <c:v>-0.46852621283837098</c:v>
                </c:pt>
                <c:pt idx="14062">
                  <c:v>-0.47572972022503701</c:v>
                </c:pt>
                <c:pt idx="14063">
                  <c:v>-0.48367550073090299</c:v>
                </c:pt>
                <c:pt idx="14064">
                  <c:v>-0.49149190452501601</c:v>
                </c:pt>
                <c:pt idx="14065">
                  <c:v>-0.49924506412157299</c:v>
                </c:pt>
                <c:pt idx="14066">
                  <c:v>-0.50720959953758604</c:v>
                </c:pt>
                <c:pt idx="14067">
                  <c:v>-0.51556882400162196</c:v>
                </c:pt>
                <c:pt idx="14068">
                  <c:v>-0.52418825105159395</c:v>
                </c:pt>
                <c:pt idx="14069">
                  <c:v>-0.53220870746656601</c:v>
                </c:pt>
                <c:pt idx="14070">
                  <c:v>-0.53895056124741203</c:v>
                </c:pt>
                <c:pt idx="14071">
                  <c:v>-0.54457066411339605</c:v>
                </c:pt>
                <c:pt idx="14072">
                  <c:v>-0.54948435783622696</c:v>
                </c:pt>
                <c:pt idx="14073">
                  <c:v>-0.55375667263531803</c:v>
                </c:pt>
                <c:pt idx="14074">
                  <c:v>-0.55733035384209995</c:v>
                </c:pt>
                <c:pt idx="14075">
                  <c:v>-0.55988321316588696</c:v>
                </c:pt>
                <c:pt idx="14076">
                  <c:v>-0.56122509381803298</c:v>
                </c:pt>
                <c:pt idx="14077">
                  <c:v>-0.56071922910569705</c:v>
                </c:pt>
                <c:pt idx="14078">
                  <c:v>-0.55817383178733404</c:v>
                </c:pt>
                <c:pt idx="14079">
                  <c:v>-0.55444634695721096</c:v>
                </c:pt>
                <c:pt idx="14080">
                  <c:v>-0.54974192254506005</c:v>
                </c:pt>
                <c:pt idx="14081">
                  <c:v>-0.54299241145462696</c:v>
                </c:pt>
                <c:pt idx="14082">
                  <c:v>-0.53278035490780695</c:v>
                </c:pt>
                <c:pt idx="14083">
                  <c:v>-0.519471439965421</c:v>
                </c:pt>
                <c:pt idx="14084">
                  <c:v>-0.50455517162046803</c:v>
                </c:pt>
                <c:pt idx="14085">
                  <c:v>-0.48816291571188403</c:v>
                </c:pt>
                <c:pt idx="14086">
                  <c:v>-0.46995957786419301</c:v>
                </c:pt>
                <c:pt idx="14087">
                  <c:v>-0.45064050430218799</c:v>
                </c:pt>
                <c:pt idx="14088">
                  <c:v>-0.432730189209661</c:v>
                </c:pt>
                <c:pt idx="14089">
                  <c:v>-0.417885670428846</c:v>
                </c:pt>
                <c:pt idx="14090">
                  <c:v>-0.405740210552133</c:v>
                </c:pt>
                <c:pt idx="14091">
                  <c:v>-0.39632068991583003</c:v>
                </c:pt>
                <c:pt idx="14092">
                  <c:v>-0.389607957266286</c:v>
                </c:pt>
                <c:pt idx="14093">
                  <c:v>-0.38480386464084898</c:v>
                </c:pt>
                <c:pt idx="14094">
                  <c:v>-0.38158976824193702</c:v>
                </c:pt>
                <c:pt idx="14095">
                  <c:v>-0.38066607820481402</c:v>
                </c:pt>
                <c:pt idx="14096">
                  <c:v>-0.38189741015864098</c:v>
                </c:pt>
                <c:pt idx="14097">
                  <c:v>-0.38566639550183401</c:v>
                </c:pt>
                <c:pt idx="14098">
                  <c:v>-0.392490267851062</c:v>
                </c:pt>
                <c:pt idx="14099">
                  <c:v>-0.40151517461743202</c:v>
                </c:pt>
                <c:pt idx="14100">
                  <c:v>-0.41186867138883099</c:v>
                </c:pt>
                <c:pt idx="14101">
                  <c:v>-0.42333343015064701</c:v>
                </c:pt>
                <c:pt idx="14102">
                  <c:v>-0.43553697072025999</c:v>
                </c:pt>
                <c:pt idx="14103">
                  <c:v>-0.44681174332610701</c:v>
                </c:pt>
                <c:pt idx="14104">
                  <c:v>-0.456001069961186</c:v>
                </c:pt>
                <c:pt idx="14105">
                  <c:v>-0.46315567427301702</c:v>
                </c:pt>
                <c:pt idx="14106">
                  <c:v>-0.46857297866757602</c:v>
                </c:pt>
                <c:pt idx="14107">
                  <c:v>-0.47208073534715</c:v>
                </c:pt>
                <c:pt idx="14108">
                  <c:v>-0.473009734762175</c:v>
                </c:pt>
                <c:pt idx="14109">
                  <c:v>-0.470866007856999</c:v>
                </c:pt>
                <c:pt idx="14110">
                  <c:v>-0.46492638605540798</c:v>
                </c:pt>
                <c:pt idx="14111">
                  <c:v>-0.45515459230190702</c:v>
                </c:pt>
                <c:pt idx="14112">
                  <c:v>-0.44221341062226699</c:v>
                </c:pt>
                <c:pt idx="14113">
                  <c:v>-0.42740756985761702</c:v>
                </c:pt>
                <c:pt idx="14114">
                  <c:v>-0.41200411449414398</c:v>
                </c:pt>
                <c:pt idx="14115">
                  <c:v>-0.39626633471892497</c:v>
                </c:pt>
                <c:pt idx="14116">
                  <c:v>-0.38015274170387597</c:v>
                </c:pt>
                <c:pt idx="14117">
                  <c:v>-0.36430779005643699</c:v>
                </c:pt>
                <c:pt idx="14118">
                  <c:v>-0.34975885534007101</c:v>
                </c:pt>
                <c:pt idx="14119">
                  <c:v>-0.33681724908627803</c:v>
                </c:pt>
                <c:pt idx="14120">
                  <c:v>-0.32580693457180698</c:v>
                </c:pt>
                <c:pt idx="14121">
                  <c:v>-0.316510896570597</c:v>
                </c:pt>
                <c:pt idx="14122">
                  <c:v>-0.30793601701124401</c:v>
                </c:pt>
                <c:pt idx="14123">
                  <c:v>-0.299324329544715</c:v>
                </c:pt>
                <c:pt idx="14124">
                  <c:v>-0.29041664971471798</c:v>
                </c:pt>
                <c:pt idx="14125">
                  <c:v>-0.28150822197922598</c:v>
                </c:pt>
                <c:pt idx="14126">
                  <c:v>-0.27330377058753802</c:v>
                </c:pt>
                <c:pt idx="14127">
                  <c:v>-0.26563908954852</c:v>
                </c:pt>
                <c:pt idx="14128">
                  <c:v>-0.25793695546274498</c:v>
                </c:pt>
                <c:pt idx="14129">
                  <c:v>-0.25078207025974703</c:v>
                </c:pt>
                <c:pt idx="14130">
                  <c:v>-0.24468489072959301</c:v>
                </c:pt>
                <c:pt idx="14131">
                  <c:v>-0.23860231599376899</c:v>
                </c:pt>
                <c:pt idx="14132">
                  <c:v>-0.23146567244268901</c:v>
                </c:pt>
                <c:pt idx="14133">
                  <c:v>-0.22380418295937701</c:v>
                </c:pt>
                <c:pt idx="14134">
                  <c:v>-0.21623729953741899</c:v>
                </c:pt>
                <c:pt idx="14135">
                  <c:v>-0.207844551792497</c:v>
                </c:pt>
                <c:pt idx="14136">
                  <c:v>-0.198001121730702</c:v>
                </c:pt>
                <c:pt idx="14137">
                  <c:v>-0.187132415513908</c:v>
                </c:pt>
                <c:pt idx="14138">
                  <c:v>-0.17488414026062099</c:v>
                </c:pt>
                <c:pt idx="14139">
                  <c:v>-0.161217154209289</c:v>
                </c:pt>
                <c:pt idx="14140">
                  <c:v>-0.14758745572510501</c:v>
                </c:pt>
                <c:pt idx="14141">
                  <c:v>-0.13524502226375601</c:v>
                </c:pt>
                <c:pt idx="14142">
                  <c:v>-0.12494514977879601</c:v>
                </c:pt>
                <c:pt idx="14143">
                  <c:v>-0.117161180832537</c:v>
                </c:pt>
                <c:pt idx="14144">
                  <c:v>-0.109981638790539</c:v>
                </c:pt>
                <c:pt idx="14145">
                  <c:v>-0.10223064026511</c:v>
                </c:pt>
                <c:pt idx="14146">
                  <c:v>-9.5175314693746904E-2</c:v>
                </c:pt>
                <c:pt idx="14147">
                  <c:v>-8.9147675454050196E-2</c:v>
                </c:pt>
                <c:pt idx="14148">
                  <c:v>-8.3524926086676804E-2</c:v>
                </c:pt>
                <c:pt idx="14149">
                  <c:v>-7.6985758534976897E-2</c:v>
                </c:pt>
                <c:pt idx="14150">
                  <c:v>-6.8490946022550195E-2</c:v>
                </c:pt>
                <c:pt idx="14151">
                  <c:v>-5.7867523729079703E-2</c:v>
                </c:pt>
                <c:pt idx="14152">
                  <c:v>-4.5128335106131803E-2</c:v>
                </c:pt>
                <c:pt idx="14153">
                  <c:v>-3.1032664177489001E-2</c:v>
                </c:pt>
                <c:pt idx="14154">
                  <c:v>-1.5913406103584202E-2</c:v>
                </c:pt>
                <c:pt idx="14155">
                  <c:v>4.8210393338827802E-4</c:v>
                </c:pt>
                <c:pt idx="14156">
                  <c:v>1.7728986363823002E-2</c:v>
                </c:pt>
                <c:pt idx="14157">
                  <c:v>3.5934160004497201E-2</c:v>
                </c:pt>
                <c:pt idx="14158">
                  <c:v>5.5387255757839003E-2</c:v>
                </c:pt>
                <c:pt idx="14159">
                  <c:v>7.5562684172904598E-2</c:v>
                </c:pt>
                <c:pt idx="14160">
                  <c:v>9.6669560008528693E-2</c:v>
                </c:pt>
                <c:pt idx="14161">
                  <c:v>0.119886184937652</c:v>
                </c:pt>
                <c:pt idx="14162">
                  <c:v>0.14508512019862199</c:v>
                </c:pt>
                <c:pt idx="14163">
                  <c:v>0.17089528080462901</c:v>
                </c:pt>
                <c:pt idx="14164">
                  <c:v>0.196179052328878</c:v>
                </c:pt>
                <c:pt idx="14165">
                  <c:v>0.21962004461916901</c:v>
                </c:pt>
                <c:pt idx="14166">
                  <c:v>0.24065901117661501</c:v>
                </c:pt>
                <c:pt idx="14167">
                  <c:v>0.25935136413316801</c:v>
                </c:pt>
                <c:pt idx="14168">
                  <c:v>0.27606969417990201</c:v>
                </c:pt>
                <c:pt idx="14169">
                  <c:v>0.29066540828839899</c:v>
                </c:pt>
                <c:pt idx="14170">
                  <c:v>0.30227755536358503</c:v>
                </c:pt>
                <c:pt idx="14171">
                  <c:v>0.311656074576525</c:v>
                </c:pt>
                <c:pt idx="14172">
                  <c:v>0.319870421662663</c:v>
                </c:pt>
                <c:pt idx="14173">
                  <c:v>0.325550844104047</c:v>
                </c:pt>
                <c:pt idx="14174">
                  <c:v>0.32747568450030801</c:v>
                </c:pt>
                <c:pt idx="14175">
                  <c:v>0.32575846459754698</c:v>
                </c:pt>
                <c:pt idx="14176">
                  <c:v>0.32130577898942297</c:v>
                </c:pt>
                <c:pt idx="14177">
                  <c:v>0.31607693090346101</c:v>
                </c:pt>
                <c:pt idx="14178">
                  <c:v>0.31116782363416901</c:v>
                </c:pt>
                <c:pt idx="14179">
                  <c:v>0.307055833004301</c:v>
                </c:pt>
                <c:pt idx="14180">
                  <c:v>0.30383906596719901</c:v>
                </c:pt>
                <c:pt idx="14181">
                  <c:v>0.30064711858464899</c:v>
                </c:pt>
                <c:pt idx="14182">
                  <c:v>0.296968809506442</c:v>
                </c:pt>
                <c:pt idx="14183">
                  <c:v>0.29345340786957103</c:v>
                </c:pt>
                <c:pt idx="14184">
                  <c:v>0.29043059684856898</c:v>
                </c:pt>
                <c:pt idx="14185">
                  <c:v>0.28862964936056401</c:v>
                </c:pt>
                <c:pt idx="14186">
                  <c:v>0.289392385484187</c:v>
                </c:pt>
                <c:pt idx="14187">
                  <c:v>0.29355380368940798</c:v>
                </c:pt>
                <c:pt idx="14188">
                  <c:v>0.30168358938977402</c:v>
                </c:pt>
                <c:pt idx="14189">
                  <c:v>0.313917021533209</c:v>
                </c:pt>
                <c:pt idx="14190">
                  <c:v>0.32929071433512003</c:v>
                </c:pt>
                <c:pt idx="14191">
                  <c:v>0.34600338828055099</c:v>
                </c:pt>
                <c:pt idx="14192">
                  <c:v>0.36303772461145201</c:v>
                </c:pt>
                <c:pt idx="14193">
                  <c:v>0.37957014040812098</c:v>
                </c:pt>
                <c:pt idx="14194">
                  <c:v>0.39563754007284502</c:v>
                </c:pt>
                <c:pt idx="14195">
                  <c:v>0.41196150115623598</c:v>
                </c:pt>
                <c:pt idx="14196">
                  <c:v>0.42841632565281101</c:v>
                </c:pt>
                <c:pt idx="14197">
                  <c:v>0.44483159821434198</c:v>
                </c:pt>
                <c:pt idx="14198">
                  <c:v>0.46135486003621201</c:v>
                </c:pt>
                <c:pt idx="14199">
                  <c:v>0.478480463930893</c:v>
                </c:pt>
                <c:pt idx="14200">
                  <c:v>0.495573308846885</c:v>
                </c:pt>
                <c:pt idx="14201">
                  <c:v>0.51103854414632999</c:v>
                </c:pt>
                <c:pt idx="14202">
                  <c:v>0.52330027895266695</c:v>
                </c:pt>
                <c:pt idx="14203">
                  <c:v>0.53246737279818201</c:v>
                </c:pt>
                <c:pt idx="14204">
                  <c:v>0.53915284343121395</c:v>
                </c:pt>
                <c:pt idx="14205">
                  <c:v>0.54308706817753905</c:v>
                </c:pt>
                <c:pt idx="14206">
                  <c:v>0.54354873115657498</c:v>
                </c:pt>
                <c:pt idx="14207">
                  <c:v>0.54065345890775895</c:v>
                </c:pt>
                <c:pt idx="14208">
                  <c:v>0.53501278056047896</c:v>
                </c:pt>
                <c:pt idx="14209">
                  <c:v>0.52788137368632304</c:v>
                </c:pt>
                <c:pt idx="14210">
                  <c:v>0.520199107370797</c:v>
                </c:pt>
                <c:pt idx="14211">
                  <c:v>0.51082917609329304</c:v>
                </c:pt>
                <c:pt idx="14212">
                  <c:v>0.499760666127116</c:v>
                </c:pt>
                <c:pt idx="14213">
                  <c:v>0.48840280858045898</c:v>
                </c:pt>
                <c:pt idx="14214">
                  <c:v>0.47814269004245602</c:v>
                </c:pt>
                <c:pt idx="14215">
                  <c:v>0.469525686472203</c:v>
                </c:pt>
                <c:pt idx="14216">
                  <c:v>0.46249132865494802</c:v>
                </c:pt>
                <c:pt idx="14217">
                  <c:v>0.45736315881582901</c:v>
                </c:pt>
                <c:pt idx="14218">
                  <c:v>0.45512254102504401</c:v>
                </c:pt>
                <c:pt idx="14219">
                  <c:v>0.455066554846001</c:v>
                </c:pt>
                <c:pt idx="14220">
                  <c:v>0.45589094697921201</c:v>
                </c:pt>
                <c:pt idx="14221">
                  <c:v>0.45837111310089002</c:v>
                </c:pt>
                <c:pt idx="14222">
                  <c:v>0.46290005425245001</c:v>
                </c:pt>
                <c:pt idx="14223">
                  <c:v>0.46888403103577497</c:v>
                </c:pt>
                <c:pt idx="14224">
                  <c:v>0.47623891795666201</c:v>
                </c:pt>
                <c:pt idx="14225">
                  <c:v>0.48516196914544102</c:v>
                </c:pt>
                <c:pt idx="14226">
                  <c:v>0.49491372220490298</c:v>
                </c:pt>
                <c:pt idx="14227">
                  <c:v>0.50465052856288595</c:v>
                </c:pt>
                <c:pt idx="14228">
                  <c:v>0.51314086164699901</c:v>
                </c:pt>
                <c:pt idx="14229">
                  <c:v>0.51969967537529305</c:v>
                </c:pt>
                <c:pt idx="14230">
                  <c:v>0.52482032711771398</c:v>
                </c:pt>
                <c:pt idx="14231">
                  <c:v>0.52780606883858705</c:v>
                </c:pt>
                <c:pt idx="14232">
                  <c:v>0.52836292550006403</c:v>
                </c:pt>
                <c:pt idx="14233">
                  <c:v>0.527547015234485</c:v>
                </c:pt>
                <c:pt idx="14234">
                  <c:v>0.52542255076098099</c:v>
                </c:pt>
                <c:pt idx="14235">
                  <c:v>0.52195084764354904</c:v>
                </c:pt>
                <c:pt idx="14236">
                  <c:v>0.51881684763117597</c:v>
                </c:pt>
                <c:pt idx="14237">
                  <c:v>0.51712333433166202</c:v>
                </c:pt>
                <c:pt idx="14238">
                  <c:v>0.51650933944345601</c:v>
                </c:pt>
                <c:pt idx="14239">
                  <c:v>0.51623736345313997</c:v>
                </c:pt>
                <c:pt idx="14240">
                  <c:v>0.51657451049618497</c:v>
                </c:pt>
                <c:pt idx="14241">
                  <c:v>0.51741625592338802</c:v>
                </c:pt>
                <c:pt idx="14242">
                  <c:v>0.51750219362946703</c:v>
                </c:pt>
                <c:pt idx="14243">
                  <c:v>0.51711545237080003</c:v>
                </c:pt>
                <c:pt idx="14244">
                  <c:v>0.51669638543273699</c:v>
                </c:pt>
                <c:pt idx="14245">
                  <c:v>0.51515871732808904</c:v>
                </c:pt>
                <c:pt idx="14246">
                  <c:v>0.51140539928661599</c:v>
                </c:pt>
                <c:pt idx="14247">
                  <c:v>0.50560632002300199</c:v>
                </c:pt>
                <c:pt idx="14248">
                  <c:v>0.498146564405473</c:v>
                </c:pt>
                <c:pt idx="14249">
                  <c:v>0.48890707099785402</c:v>
                </c:pt>
                <c:pt idx="14250">
                  <c:v>0.47870851481335103</c:v>
                </c:pt>
                <c:pt idx="14251">
                  <c:v>0.46907123203166601</c:v>
                </c:pt>
                <c:pt idx="14252">
                  <c:v>0.45992077839332102</c:v>
                </c:pt>
                <c:pt idx="14253">
                  <c:v>0.450465794090529</c:v>
                </c:pt>
                <c:pt idx="14254">
                  <c:v>0.44018794883619</c:v>
                </c:pt>
                <c:pt idx="14255">
                  <c:v>0.42860484950196498</c:v>
                </c:pt>
                <c:pt idx="14256">
                  <c:v>0.41616558441891299</c:v>
                </c:pt>
                <c:pt idx="14257">
                  <c:v>0.40307509902031902</c:v>
                </c:pt>
                <c:pt idx="14258">
                  <c:v>0.38999690637088003</c:v>
                </c:pt>
                <c:pt idx="14259">
                  <c:v>0.37760940513784702</c:v>
                </c:pt>
                <c:pt idx="14260">
                  <c:v>0.36758788740991599</c:v>
                </c:pt>
                <c:pt idx="14261">
                  <c:v>0.36121705604008703</c:v>
                </c:pt>
                <c:pt idx="14262">
                  <c:v>0.35681599928824298</c:v>
                </c:pt>
                <c:pt idx="14263">
                  <c:v>0.35317437540288699</c:v>
                </c:pt>
                <c:pt idx="14264">
                  <c:v>0.35087107944013601</c:v>
                </c:pt>
                <c:pt idx="14265">
                  <c:v>0.35027803366703703</c:v>
                </c:pt>
                <c:pt idx="14266">
                  <c:v>0.35092285405881801</c:v>
                </c:pt>
                <c:pt idx="14267">
                  <c:v>0.35192277032871</c:v>
                </c:pt>
                <c:pt idx="14268">
                  <c:v>0.35287636450722698</c:v>
                </c:pt>
                <c:pt idx="14269">
                  <c:v>0.35354682721366998</c:v>
                </c:pt>
                <c:pt idx="14270">
                  <c:v>0.35279374686980303</c:v>
                </c:pt>
                <c:pt idx="14271">
                  <c:v>0.34985456941967902</c:v>
                </c:pt>
                <c:pt idx="14272">
                  <c:v>0.343922515742835</c:v>
                </c:pt>
                <c:pt idx="14273">
                  <c:v>0.33449203149600398</c:v>
                </c:pt>
                <c:pt idx="14274">
                  <c:v>0.32220495327959803</c:v>
                </c:pt>
                <c:pt idx="14275">
                  <c:v>0.30735527903943399</c:v>
                </c:pt>
                <c:pt idx="14276">
                  <c:v>0.29055644036933498</c:v>
                </c:pt>
                <c:pt idx="14277">
                  <c:v>0.27324080728988598</c:v>
                </c:pt>
                <c:pt idx="14278">
                  <c:v>0.25609942589898499</c:v>
                </c:pt>
                <c:pt idx="14279">
                  <c:v>0.238566895830466</c:v>
                </c:pt>
                <c:pt idx="14280">
                  <c:v>0.22001997780930099</c:v>
                </c:pt>
                <c:pt idx="14281">
                  <c:v>0.200687908159562</c:v>
                </c:pt>
                <c:pt idx="14282">
                  <c:v>0.180814190879628</c:v>
                </c:pt>
                <c:pt idx="14283">
                  <c:v>0.16126849843603</c:v>
                </c:pt>
                <c:pt idx="14284">
                  <c:v>0.143937813721154</c:v>
                </c:pt>
                <c:pt idx="14285">
                  <c:v>0.129461451841549</c:v>
                </c:pt>
                <c:pt idx="14286">
                  <c:v>0.117398189325154</c:v>
                </c:pt>
                <c:pt idx="14287">
                  <c:v>0.107829492831403</c:v>
                </c:pt>
                <c:pt idx="14288">
                  <c:v>9.9799144746254606E-2</c:v>
                </c:pt>
                <c:pt idx="14289">
                  <c:v>9.2838179204357302E-2</c:v>
                </c:pt>
                <c:pt idx="14290">
                  <c:v>8.6740361354988194E-2</c:v>
                </c:pt>
                <c:pt idx="14291">
                  <c:v>8.0119195411599606E-2</c:v>
                </c:pt>
                <c:pt idx="14292">
                  <c:v>7.2320323942808504E-2</c:v>
                </c:pt>
                <c:pt idx="14293">
                  <c:v>6.3517765162784998E-2</c:v>
                </c:pt>
                <c:pt idx="14294">
                  <c:v>5.36882530181595E-2</c:v>
                </c:pt>
                <c:pt idx="14295">
                  <c:v>4.2643120400212703E-2</c:v>
                </c:pt>
                <c:pt idx="14296">
                  <c:v>3.1168761193736801E-2</c:v>
                </c:pt>
                <c:pt idx="14297">
                  <c:v>1.93223292719054E-2</c:v>
                </c:pt>
                <c:pt idx="14298">
                  <c:v>6.0156294253164502E-3</c:v>
                </c:pt>
                <c:pt idx="14299">
                  <c:v>-8.5443518265986302E-3</c:v>
                </c:pt>
                <c:pt idx="14300">
                  <c:v>-2.2860272740724601E-2</c:v>
                </c:pt>
                <c:pt idx="14301">
                  <c:v>-3.5958942446888097E-2</c:v>
                </c:pt>
                <c:pt idx="14302">
                  <c:v>-4.66698730881435E-2</c:v>
                </c:pt>
                <c:pt idx="14303">
                  <c:v>-5.4496257540352602E-2</c:v>
                </c:pt>
                <c:pt idx="14304">
                  <c:v>-6.0302952479077798E-2</c:v>
                </c:pt>
                <c:pt idx="14305">
                  <c:v>-6.4267683958692604E-2</c:v>
                </c:pt>
                <c:pt idx="14306">
                  <c:v>-6.6535602640036398E-2</c:v>
                </c:pt>
                <c:pt idx="14307">
                  <c:v>-6.8250067034518094E-2</c:v>
                </c:pt>
                <c:pt idx="14308">
                  <c:v>-7.1134398695871903E-2</c:v>
                </c:pt>
                <c:pt idx="14309">
                  <c:v>-7.62246751462793E-2</c:v>
                </c:pt>
                <c:pt idx="14310">
                  <c:v>-8.4457950166450899E-2</c:v>
                </c:pt>
                <c:pt idx="14311">
                  <c:v>-9.5976181929157606E-2</c:v>
                </c:pt>
                <c:pt idx="14312">
                  <c:v>-0.10958991819927399</c:v>
                </c:pt>
                <c:pt idx="14313">
                  <c:v>-0.124439002874094</c:v>
                </c:pt>
                <c:pt idx="14314">
                  <c:v>-0.14094706585207101</c:v>
                </c:pt>
                <c:pt idx="14315">
                  <c:v>-0.159307068459138</c:v>
                </c:pt>
                <c:pt idx="14316">
                  <c:v>-0.17800518807831001</c:v>
                </c:pt>
                <c:pt idx="14317">
                  <c:v>-0.19541006623085799</c:v>
                </c:pt>
                <c:pt idx="14318">
                  <c:v>-0.21141800132431299</c:v>
                </c:pt>
                <c:pt idx="14319">
                  <c:v>-0.226061653709418</c:v>
                </c:pt>
                <c:pt idx="14320">
                  <c:v>-0.23869094506765601</c:v>
                </c:pt>
                <c:pt idx="14321">
                  <c:v>-0.24929809312600701</c:v>
                </c:pt>
                <c:pt idx="14322">
                  <c:v>-0.257953617504669</c:v>
                </c:pt>
                <c:pt idx="14323">
                  <c:v>-0.26521995882948302</c:v>
                </c:pt>
                <c:pt idx="14324">
                  <c:v>-0.27228614924429001</c:v>
                </c:pt>
                <c:pt idx="14325">
                  <c:v>-0.28010317537997098</c:v>
                </c:pt>
                <c:pt idx="14326">
                  <c:v>-0.28913692732625201</c:v>
                </c:pt>
                <c:pt idx="14327">
                  <c:v>-0.29965530956713199</c:v>
                </c:pt>
                <c:pt idx="14328">
                  <c:v>-0.31110815458437902</c:v>
                </c:pt>
                <c:pt idx="14329">
                  <c:v>-0.322484644189862</c:v>
                </c:pt>
                <c:pt idx="14330">
                  <c:v>-0.33391477800991298</c:v>
                </c:pt>
                <c:pt idx="14331">
                  <c:v>-0.34546817395401802</c:v>
                </c:pt>
                <c:pt idx="14332">
                  <c:v>-0.35663383728973502</c:v>
                </c:pt>
                <c:pt idx="14333">
                  <c:v>-0.36760742126400098</c:v>
                </c:pt>
                <c:pt idx="14334">
                  <c:v>-0.379012184309793</c:v>
                </c:pt>
                <c:pt idx="14335">
                  <c:v>-0.39083884521488699</c:v>
                </c:pt>
                <c:pt idx="14336">
                  <c:v>-0.402433909229852</c:v>
                </c:pt>
                <c:pt idx="14337">
                  <c:v>-0.41317574687848901</c:v>
                </c:pt>
                <c:pt idx="14338">
                  <c:v>-0.42266836036550998</c:v>
                </c:pt>
                <c:pt idx="14339">
                  <c:v>-0.43043574675600998</c:v>
                </c:pt>
                <c:pt idx="14340">
                  <c:v>-0.43623281398149999</c:v>
                </c:pt>
                <c:pt idx="14341">
                  <c:v>-0.440568364761104</c:v>
                </c:pt>
                <c:pt idx="14342">
                  <c:v>-0.443993612366823</c:v>
                </c:pt>
                <c:pt idx="14343">
                  <c:v>-0.44646830455778003</c:v>
                </c:pt>
                <c:pt idx="14344">
                  <c:v>-0.44871801684200602</c:v>
                </c:pt>
                <c:pt idx="14345">
                  <c:v>-0.45228248842458402</c:v>
                </c:pt>
                <c:pt idx="14346">
                  <c:v>-0.45798104698826297</c:v>
                </c:pt>
                <c:pt idx="14347">
                  <c:v>-0.46478008928549303</c:v>
                </c:pt>
                <c:pt idx="14348">
                  <c:v>-0.47130158553927298</c:v>
                </c:pt>
                <c:pt idx="14349">
                  <c:v>-0.47762801301864599</c:v>
                </c:pt>
                <c:pt idx="14350">
                  <c:v>-0.483858289762787</c:v>
                </c:pt>
                <c:pt idx="14351">
                  <c:v>-0.48983682733178202</c:v>
                </c:pt>
                <c:pt idx="14352">
                  <c:v>-0.49608764081325901</c:v>
                </c:pt>
                <c:pt idx="14353">
                  <c:v>-0.50291011288832899</c:v>
                </c:pt>
                <c:pt idx="14354">
                  <c:v>-0.50954102452197203</c:v>
                </c:pt>
                <c:pt idx="14355">
                  <c:v>-0.51447362144596098</c:v>
                </c:pt>
                <c:pt idx="14356">
                  <c:v>-0.516776919602563</c:v>
                </c:pt>
                <c:pt idx="14357">
                  <c:v>-0.51677326179670602</c:v>
                </c:pt>
                <c:pt idx="14358">
                  <c:v>-0.51466643612214602</c:v>
                </c:pt>
                <c:pt idx="14359">
                  <c:v>-0.51063744397187205</c:v>
                </c:pt>
                <c:pt idx="14360">
                  <c:v>-0.50577323267702701</c:v>
                </c:pt>
                <c:pt idx="14361">
                  <c:v>-0.50143725227574598</c:v>
                </c:pt>
                <c:pt idx="14362">
                  <c:v>-0.498237444314306</c:v>
                </c:pt>
                <c:pt idx="14363">
                  <c:v>-0.496208320664071</c:v>
                </c:pt>
                <c:pt idx="14364">
                  <c:v>-0.49546516887942399</c:v>
                </c:pt>
                <c:pt idx="14365">
                  <c:v>-0.49546635304952502</c:v>
                </c:pt>
                <c:pt idx="14366">
                  <c:v>-0.49553189985719798</c:v>
                </c:pt>
                <c:pt idx="14367">
                  <c:v>-0.49639622218157903</c:v>
                </c:pt>
                <c:pt idx="14368">
                  <c:v>-0.49853481688680501</c:v>
                </c:pt>
                <c:pt idx="14369">
                  <c:v>-0.50126007396066596</c:v>
                </c:pt>
                <c:pt idx="14370">
                  <c:v>-0.50394175903310101</c:v>
                </c:pt>
                <c:pt idx="14371">
                  <c:v>-0.50570846046806395</c:v>
                </c:pt>
                <c:pt idx="14372">
                  <c:v>-0.50633847687570099</c:v>
                </c:pt>
                <c:pt idx="14373">
                  <c:v>-0.50563612154981497</c:v>
                </c:pt>
                <c:pt idx="14374">
                  <c:v>-0.50255506913650705</c:v>
                </c:pt>
                <c:pt idx="14375">
                  <c:v>-0.49649349420785799</c:v>
                </c:pt>
                <c:pt idx="14376">
                  <c:v>-0.487712017049378</c:v>
                </c:pt>
                <c:pt idx="14377">
                  <c:v>-0.47673724646063598</c:v>
                </c:pt>
                <c:pt idx="14378">
                  <c:v>-0.464352203972345</c:v>
                </c:pt>
                <c:pt idx="14379">
                  <c:v>-0.45174817467526102</c:v>
                </c:pt>
                <c:pt idx="14380">
                  <c:v>-0.43955346015365698</c:v>
                </c:pt>
                <c:pt idx="14381">
                  <c:v>-0.42818308762846402</c:v>
                </c:pt>
                <c:pt idx="14382">
                  <c:v>-0.417885610459101</c:v>
                </c:pt>
                <c:pt idx="14383">
                  <c:v>-0.40928897505037998</c:v>
                </c:pt>
                <c:pt idx="14384">
                  <c:v>-0.40345458102492399</c:v>
                </c:pt>
                <c:pt idx="14385">
                  <c:v>-0.39978908067938601</c:v>
                </c:pt>
                <c:pt idx="14386">
                  <c:v>-0.396248659285243</c:v>
                </c:pt>
                <c:pt idx="14387">
                  <c:v>-0.39176016900160898</c:v>
                </c:pt>
                <c:pt idx="14388">
                  <c:v>-0.38666104828644299</c:v>
                </c:pt>
                <c:pt idx="14389">
                  <c:v>-0.38180906563865202</c:v>
                </c:pt>
                <c:pt idx="14390">
                  <c:v>-0.37753797045621001</c:v>
                </c:pt>
                <c:pt idx="14391">
                  <c:v>-0.37359559920248298</c:v>
                </c:pt>
                <c:pt idx="14392">
                  <c:v>-0.37025998957687001</c:v>
                </c:pt>
                <c:pt idx="14393">
                  <c:v>-0.36769588212985299</c:v>
                </c:pt>
                <c:pt idx="14394">
                  <c:v>-0.36528420052150801</c:v>
                </c:pt>
                <c:pt idx="14395">
                  <c:v>-0.362555849871881</c:v>
                </c:pt>
                <c:pt idx="14396">
                  <c:v>-0.35889861927292399</c:v>
                </c:pt>
                <c:pt idx="14397">
                  <c:v>-0.35357910099558698</c:v>
                </c:pt>
                <c:pt idx="14398">
                  <c:v>-0.34695185572785298</c:v>
                </c:pt>
                <c:pt idx="14399">
                  <c:v>-0.34026254839307202</c:v>
                </c:pt>
                <c:pt idx="14400">
                  <c:v>-0.33330000191232001</c:v>
                </c:pt>
                <c:pt idx="14401">
                  <c:v>-0.32575539586298302</c:v>
                </c:pt>
                <c:pt idx="14402">
                  <c:v>-0.31806025840713598</c:v>
                </c:pt>
                <c:pt idx="14403">
                  <c:v>-0.30979009798475399</c:v>
                </c:pt>
                <c:pt idx="14404">
                  <c:v>-0.300520188500777</c:v>
                </c:pt>
                <c:pt idx="14405">
                  <c:v>-0.290841109878472</c:v>
                </c:pt>
                <c:pt idx="14406">
                  <c:v>-0.28213841792108402</c:v>
                </c:pt>
                <c:pt idx="14407">
                  <c:v>-0.275279505576146</c:v>
                </c:pt>
                <c:pt idx="14408">
                  <c:v>-0.269781626068543</c:v>
                </c:pt>
                <c:pt idx="14409">
                  <c:v>-0.26500304646959899</c:v>
                </c:pt>
                <c:pt idx="14410">
                  <c:v>-0.26123470981012498</c:v>
                </c:pt>
                <c:pt idx="14411">
                  <c:v>-0.25858349738174602</c:v>
                </c:pt>
                <c:pt idx="14412">
                  <c:v>-0.25706370635422898</c:v>
                </c:pt>
                <c:pt idx="14413">
                  <c:v>-0.255528558861916</c:v>
                </c:pt>
                <c:pt idx="14414">
                  <c:v>-0.253632488342589</c:v>
                </c:pt>
                <c:pt idx="14415">
                  <c:v>-0.25200970744826701</c:v>
                </c:pt>
                <c:pt idx="14416">
                  <c:v>-0.250251024101663</c:v>
                </c:pt>
                <c:pt idx="14417">
                  <c:v>-0.248449828257512</c:v>
                </c:pt>
                <c:pt idx="14418">
                  <c:v>-0.24670854911633</c:v>
                </c:pt>
                <c:pt idx="14419">
                  <c:v>-0.24496172442549899</c:v>
                </c:pt>
                <c:pt idx="14420">
                  <c:v>-0.242524951049298</c:v>
                </c:pt>
                <c:pt idx="14421">
                  <c:v>-0.23850164943354901</c:v>
                </c:pt>
                <c:pt idx="14422">
                  <c:v>-0.23283149005709899</c:v>
                </c:pt>
                <c:pt idx="14423">
                  <c:v>-0.22613108686018299</c:v>
                </c:pt>
                <c:pt idx="14424">
                  <c:v>-0.21918511932842399</c:v>
                </c:pt>
                <c:pt idx="14425">
                  <c:v>-0.21163069086702199</c:v>
                </c:pt>
                <c:pt idx="14426">
                  <c:v>-0.202978448206377</c:v>
                </c:pt>
                <c:pt idx="14427">
                  <c:v>-0.19336720753761599</c:v>
                </c:pt>
                <c:pt idx="14428">
                  <c:v>-0.18268094276455299</c:v>
                </c:pt>
                <c:pt idx="14429">
                  <c:v>-0.17113631289787701</c:v>
                </c:pt>
                <c:pt idx="14430">
                  <c:v>-0.159441754606611</c:v>
                </c:pt>
                <c:pt idx="14431">
                  <c:v>-0.14773276868308499</c:v>
                </c:pt>
                <c:pt idx="14432">
                  <c:v>-0.13613090059777999</c:v>
                </c:pt>
                <c:pt idx="14433">
                  <c:v>-0.124362323326848</c:v>
                </c:pt>
                <c:pt idx="14434">
                  <c:v>-0.11212954660270499</c:v>
                </c:pt>
                <c:pt idx="14435">
                  <c:v>-9.9004340929486997E-2</c:v>
                </c:pt>
                <c:pt idx="14436">
                  <c:v>-8.4746819202705298E-2</c:v>
                </c:pt>
                <c:pt idx="14437">
                  <c:v>-6.9965005210332096E-2</c:v>
                </c:pt>
                <c:pt idx="14438">
                  <c:v>-5.4818036701682803E-2</c:v>
                </c:pt>
                <c:pt idx="14439">
                  <c:v>-4.0328639113637897E-2</c:v>
                </c:pt>
                <c:pt idx="14440">
                  <c:v>-2.71095588916653E-2</c:v>
                </c:pt>
                <c:pt idx="14441">
                  <c:v>-1.4631440862146201E-2</c:v>
                </c:pt>
                <c:pt idx="14442">
                  <c:v>-2.09362762314681E-3</c:v>
                </c:pt>
                <c:pt idx="14443">
                  <c:v>1.0727444374866999E-2</c:v>
                </c:pt>
                <c:pt idx="14444">
                  <c:v>2.39681778391891E-2</c:v>
                </c:pt>
                <c:pt idx="14445">
                  <c:v>3.7837336196847003E-2</c:v>
                </c:pt>
                <c:pt idx="14446">
                  <c:v>5.1555479214406001E-2</c:v>
                </c:pt>
                <c:pt idx="14447">
                  <c:v>6.4976598596258595E-2</c:v>
                </c:pt>
                <c:pt idx="14448">
                  <c:v>7.84559052327988E-2</c:v>
                </c:pt>
                <c:pt idx="14449">
                  <c:v>9.2874469107298505E-2</c:v>
                </c:pt>
                <c:pt idx="14450">
                  <c:v>0.109124455107195</c:v>
                </c:pt>
                <c:pt idx="14451">
                  <c:v>0.12672414343874799</c:v>
                </c:pt>
                <c:pt idx="14452">
                  <c:v>0.144281598966888</c:v>
                </c:pt>
                <c:pt idx="14453">
                  <c:v>0.16104171410351301</c:v>
                </c:pt>
                <c:pt idx="14454">
                  <c:v>0.17709167233628401</c:v>
                </c:pt>
                <c:pt idx="14455">
                  <c:v>0.19254818192269599</c:v>
                </c:pt>
                <c:pt idx="14456">
                  <c:v>0.20713575779149701</c:v>
                </c:pt>
                <c:pt idx="14457">
                  <c:v>0.221159835355586</c:v>
                </c:pt>
                <c:pt idx="14458">
                  <c:v>0.23559533642390201</c:v>
                </c:pt>
                <c:pt idx="14459">
                  <c:v>0.25017126507357001</c:v>
                </c:pt>
                <c:pt idx="14460">
                  <c:v>0.26413084466361297</c:v>
                </c:pt>
                <c:pt idx="14461">
                  <c:v>0.278504341982241</c:v>
                </c:pt>
                <c:pt idx="14462">
                  <c:v>0.29460106080149401</c:v>
                </c:pt>
                <c:pt idx="14463">
                  <c:v>0.31167179615524598</c:v>
                </c:pt>
                <c:pt idx="14464">
                  <c:v>0.327626445677554</c:v>
                </c:pt>
                <c:pt idx="14465">
                  <c:v>0.34207256182289397</c:v>
                </c:pt>
                <c:pt idx="14466">
                  <c:v>0.35669234472877898</c:v>
                </c:pt>
                <c:pt idx="14467">
                  <c:v>0.372068326167383</c:v>
                </c:pt>
                <c:pt idx="14468">
                  <c:v>0.38743185079033998</c:v>
                </c:pt>
                <c:pt idx="14469">
                  <c:v>0.40244641611417098</c:v>
                </c:pt>
                <c:pt idx="14470">
                  <c:v>0.41712874958331198</c:v>
                </c:pt>
                <c:pt idx="14471">
                  <c:v>0.430932981713673</c:v>
                </c:pt>
                <c:pt idx="14472">
                  <c:v>0.44304992849264602</c:v>
                </c:pt>
                <c:pt idx="14473">
                  <c:v>0.45301436192489197</c:v>
                </c:pt>
                <c:pt idx="14474">
                  <c:v>0.46091311606271701</c:v>
                </c:pt>
                <c:pt idx="14475">
                  <c:v>0.46700711536727102</c:v>
                </c:pt>
                <c:pt idx="14476">
                  <c:v>0.47148884881570002</c:v>
                </c:pt>
                <c:pt idx="14477">
                  <c:v>0.47427154604888899</c:v>
                </c:pt>
                <c:pt idx="14478">
                  <c:v>0.47493389632423999</c:v>
                </c:pt>
                <c:pt idx="14479">
                  <c:v>0.47303605807115701</c:v>
                </c:pt>
                <c:pt idx="14480">
                  <c:v>0.470249871339323</c:v>
                </c:pt>
                <c:pt idx="14481">
                  <c:v>0.46859797900436201</c:v>
                </c:pt>
                <c:pt idx="14482">
                  <c:v>0.467488731885358</c:v>
                </c:pt>
                <c:pt idx="14483">
                  <c:v>0.467094931087289</c:v>
                </c:pt>
                <c:pt idx="14484">
                  <c:v>0.46775159442729702</c:v>
                </c:pt>
                <c:pt idx="14485">
                  <c:v>0.468286691598784</c:v>
                </c:pt>
                <c:pt idx="14486">
                  <c:v>0.46806784420992098</c:v>
                </c:pt>
                <c:pt idx="14487">
                  <c:v>0.46715616276253102</c:v>
                </c:pt>
                <c:pt idx="14488">
                  <c:v>0.46708749523658</c:v>
                </c:pt>
                <c:pt idx="14489">
                  <c:v>0.46933540854441502</c:v>
                </c:pt>
                <c:pt idx="14490">
                  <c:v>0.47316660812977501</c:v>
                </c:pt>
                <c:pt idx="14491">
                  <c:v>0.47757570007662098</c:v>
                </c:pt>
                <c:pt idx="14492">
                  <c:v>0.48292208514929902</c:v>
                </c:pt>
                <c:pt idx="14493">
                  <c:v>0.489954312085015</c:v>
                </c:pt>
                <c:pt idx="14494">
                  <c:v>0.49861636150792499</c:v>
                </c:pt>
                <c:pt idx="14495">
                  <c:v>0.50865158675007605</c:v>
                </c:pt>
                <c:pt idx="14496">
                  <c:v>0.51935165733980104</c:v>
                </c:pt>
                <c:pt idx="14497">
                  <c:v>0.52953408855407103</c:v>
                </c:pt>
                <c:pt idx="14498">
                  <c:v>0.53955728747615095</c:v>
                </c:pt>
                <c:pt idx="14499">
                  <c:v>0.55013117674849699</c:v>
                </c:pt>
                <c:pt idx="14500">
                  <c:v>0.56023684560453502</c:v>
                </c:pt>
                <c:pt idx="14501">
                  <c:v>0.56899005845148498</c:v>
                </c:pt>
                <c:pt idx="14502">
                  <c:v>0.57617621409296005</c:v>
                </c:pt>
                <c:pt idx="14503">
                  <c:v>0.58200345123554298</c:v>
                </c:pt>
                <c:pt idx="14504">
                  <c:v>0.586695639589077</c:v>
                </c:pt>
                <c:pt idx="14505">
                  <c:v>0.59036370014259898</c:v>
                </c:pt>
                <c:pt idx="14506">
                  <c:v>0.59344212109807404</c:v>
                </c:pt>
                <c:pt idx="14507">
                  <c:v>0.59575994806672505</c:v>
                </c:pt>
                <c:pt idx="14508">
                  <c:v>0.596159107155662</c:v>
                </c:pt>
                <c:pt idx="14509">
                  <c:v>0.59431478236176205</c:v>
                </c:pt>
                <c:pt idx="14510">
                  <c:v>0.59083683917894902</c:v>
                </c:pt>
                <c:pt idx="14511">
                  <c:v>0.58540106080024101</c:v>
                </c:pt>
                <c:pt idx="14512">
                  <c:v>0.57808526347307398</c:v>
                </c:pt>
                <c:pt idx="14513">
                  <c:v>0.56986369821087901</c:v>
                </c:pt>
                <c:pt idx="14514">
                  <c:v>0.561073921904085</c:v>
                </c:pt>
                <c:pt idx="14515">
                  <c:v>0.55110278622242903</c:v>
                </c:pt>
                <c:pt idx="14516">
                  <c:v>0.53998218350341398</c:v>
                </c:pt>
                <c:pt idx="14517">
                  <c:v>0.52897671980241201</c:v>
                </c:pt>
                <c:pt idx="14518">
                  <c:v>0.51782500996445802</c:v>
                </c:pt>
                <c:pt idx="14519">
                  <c:v>0.50611620992816297</c:v>
                </c:pt>
                <c:pt idx="14520">
                  <c:v>0.49409269016479901</c:v>
                </c:pt>
                <c:pt idx="14521">
                  <c:v>0.48150587072245099</c:v>
                </c:pt>
                <c:pt idx="14522">
                  <c:v>0.468553134421825</c:v>
                </c:pt>
                <c:pt idx="14523">
                  <c:v>0.455974031768064</c:v>
                </c:pt>
                <c:pt idx="14524">
                  <c:v>0.444509934347743</c:v>
                </c:pt>
                <c:pt idx="14525">
                  <c:v>0.434095167371645</c:v>
                </c:pt>
                <c:pt idx="14526">
                  <c:v>0.42420964165743602</c:v>
                </c:pt>
                <c:pt idx="14527">
                  <c:v>0.41363590188615301</c:v>
                </c:pt>
                <c:pt idx="14528">
                  <c:v>0.40140348373689799</c:v>
                </c:pt>
                <c:pt idx="14529">
                  <c:v>0.38841939423757399</c:v>
                </c:pt>
                <c:pt idx="14530">
                  <c:v>0.37578609270090502</c:v>
                </c:pt>
                <c:pt idx="14531">
                  <c:v>0.36414995563344199</c:v>
                </c:pt>
                <c:pt idx="14532">
                  <c:v>0.353488971711582</c:v>
                </c:pt>
                <c:pt idx="14533">
                  <c:v>0.34324772932269199</c:v>
                </c:pt>
                <c:pt idx="14534">
                  <c:v>0.33319168786436598</c:v>
                </c:pt>
                <c:pt idx="14535">
                  <c:v>0.3230106675835</c:v>
                </c:pt>
                <c:pt idx="14536">
                  <c:v>0.312262088481707</c:v>
                </c:pt>
                <c:pt idx="14537">
                  <c:v>0.30046014311675301</c:v>
                </c:pt>
                <c:pt idx="14538">
                  <c:v>0.28798310037620301</c:v>
                </c:pt>
                <c:pt idx="14539">
                  <c:v>0.27581919470071597</c:v>
                </c:pt>
                <c:pt idx="14540">
                  <c:v>0.26428631664596702</c:v>
                </c:pt>
                <c:pt idx="14541">
                  <c:v>0.253763438114811</c:v>
                </c:pt>
                <c:pt idx="14542">
                  <c:v>0.24522824712299601</c:v>
                </c:pt>
                <c:pt idx="14543">
                  <c:v>0.23901691566889199</c:v>
                </c:pt>
                <c:pt idx="14544">
                  <c:v>0.235179613229478</c:v>
                </c:pt>
                <c:pt idx="14545">
                  <c:v>0.23402183026974099</c:v>
                </c:pt>
                <c:pt idx="14546">
                  <c:v>0.235255670985554</c:v>
                </c:pt>
                <c:pt idx="14547">
                  <c:v>0.237128581323237</c:v>
                </c:pt>
                <c:pt idx="14548">
                  <c:v>0.23746392684595299</c:v>
                </c:pt>
                <c:pt idx="14549">
                  <c:v>0.235361040985715</c:v>
                </c:pt>
                <c:pt idx="14550">
                  <c:v>0.23161289793035</c:v>
                </c:pt>
                <c:pt idx="14551">
                  <c:v>0.226745288782874</c:v>
                </c:pt>
                <c:pt idx="14552">
                  <c:v>0.21978164288709101</c:v>
                </c:pt>
                <c:pt idx="14553">
                  <c:v>0.210103305304746</c:v>
                </c:pt>
                <c:pt idx="14554">
                  <c:v>0.198172386173912</c:v>
                </c:pt>
                <c:pt idx="14555">
                  <c:v>0.18425546188140099</c:v>
                </c:pt>
                <c:pt idx="14556">
                  <c:v>0.167677407254925</c:v>
                </c:pt>
                <c:pt idx="14557">
                  <c:v>0.14919208142754301</c:v>
                </c:pt>
                <c:pt idx="14558">
                  <c:v>0.12926856391007499</c:v>
                </c:pt>
                <c:pt idx="14559">
                  <c:v>0.10760909009859</c:v>
                </c:pt>
                <c:pt idx="14560">
                  <c:v>8.5886969445514105E-2</c:v>
                </c:pt>
                <c:pt idx="14561">
                  <c:v>6.5384192860222998E-2</c:v>
                </c:pt>
                <c:pt idx="14562">
                  <c:v>4.6771658723643202E-2</c:v>
                </c:pt>
                <c:pt idx="14563">
                  <c:v>3.03210611665489E-2</c:v>
                </c:pt>
                <c:pt idx="14564">
                  <c:v>1.47877825677758E-2</c:v>
                </c:pt>
                <c:pt idx="14565">
                  <c:v>-3.9612523358598301E-4</c:v>
                </c:pt>
                <c:pt idx="14566">
                  <c:v>-1.4113225941116799E-2</c:v>
                </c:pt>
                <c:pt idx="14567">
                  <c:v>-2.5283811591915999E-2</c:v>
                </c:pt>
                <c:pt idx="14568">
                  <c:v>-3.3727813362607002E-2</c:v>
                </c:pt>
                <c:pt idx="14569">
                  <c:v>-4.0087590799254197E-2</c:v>
                </c:pt>
                <c:pt idx="14570">
                  <c:v>-4.4448625538752E-2</c:v>
                </c:pt>
                <c:pt idx="14571">
                  <c:v>-4.6285446723077502E-2</c:v>
                </c:pt>
                <c:pt idx="14572">
                  <c:v>-4.6006470626382599E-2</c:v>
                </c:pt>
                <c:pt idx="14573">
                  <c:v>-4.5075786875033802E-2</c:v>
                </c:pt>
                <c:pt idx="14574">
                  <c:v>-4.4323182323823797E-2</c:v>
                </c:pt>
                <c:pt idx="14575">
                  <c:v>-4.3432014957755102E-2</c:v>
                </c:pt>
                <c:pt idx="14576">
                  <c:v>-4.13306278866108E-2</c:v>
                </c:pt>
                <c:pt idx="14577">
                  <c:v>-3.7782228257353001E-2</c:v>
                </c:pt>
                <c:pt idx="14578">
                  <c:v>-3.3536072380205999E-2</c:v>
                </c:pt>
                <c:pt idx="14579">
                  <c:v>-2.8263179800828601E-2</c:v>
                </c:pt>
                <c:pt idx="14580">
                  <c:v>-2.2081325768224799E-2</c:v>
                </c:pt>
                <c:pt idx="14581">
                  <c:v>-1.5068647313315701E-2</c:v>
                </c:pt>
                <c:pt idx="14582">
                  <c:v>-7.1919898977319697E-3</c:v>
                </c:pt>
                <c:pt idx="14583">
                  <c:v>7.6945475365342703E-4</c:v>
                </c:pt>
                <c:pt idx="14584">
                  <c:v>7.9054735012631504E-3</c:v>
                </c:pt>
                <c:pt idx="14585">
                  <c:v>1.35217077068049E-2</c:v>
                </c:pt>
                <c:pt idx="14586">
                  <c:v>1.81980466188825E-2</c:v>
                </c:pt>
                <c:pt idx="14587">
                  <c:v>2.3527926909685699E-2</c:v>
                </c:pt>
                <c:pt idx="14588">
                  <c:v>2.9444528493589198E-2</c:v>
                </c:pt>
                <c:pt idx="14589">
                  <c:v>3.4293290476948297E-2</c:v>
                </c:pt>
                <c:pt idx="14590">
                  <c:v>3.6576448259657203E-2</c:v>
                </c:pt>
                <c:pt idx="14591">
                  <c:v>3.5990809152819499E-2</c:v>
                </c:pt>
                <c:pt idx="14592">
                  <c:v>3.3637001327280397E-2</c:v>
                </c:pt>
                <c:pt idx="14593">
                  <c:v>3.03390092082121E-2</c:v>
                </c:pt>
                <c:pt idx="14594">
                  <c:v>2.6907106958189299E-2</c:v>
                </c:pt>
                <c:pt idx="14595">
                  <c:v>2.3051825398915499E-2</c:v>
                </c:pt>
                <c:pt idx="14596">
                  <c:v>1.7864426640248E-2</c:v>
                </c:pt>
                <c:pt idx="14597">
                  <c:v>1.18584241245687E-2</c:v>
                </c:pt>
                <c:pt idx="14598">
                  <c:v>5.2559591855532699E-3</c:v>
                </c:pt>
                <c:pt idx="14599">
                  <c:v>-1.8323333967904E-3</c:v>
                </c:pt>
                <c:pt idx="14600">
                  <c:v>-9.5229505507502393E-3</c:v>
                </c:pt>
                <c:pt idx="14601">
                  <c:v>-1.82565114165519E-2</c:v>
                </c:pt>
                <c:pt idx="14602">
                  <c:v>-2.7896951395029401E-2</c:v>
                </c:pt>
                <c:pt idx="14603">
                  <c:v>-3.8945645684656298E-2</c:v>
                </c:pt>
                <c:pt idx="14604">
                  <c:v>-5.1734082720490703E-2</c:v>
                </c:pt>
                <c:pt idx="14605">
                  <c:v>-6.5580697552963294E-2</c:v>
                </c:pt>
                <c:pt idx="14606">
                  <c:v>-7.9637557031871295E-2</c:v>
                </c:pt>
                <c:pt idx="14607">
                  <c:v>-9.3140329367305305E-2</c:v>
                </c:pt>
                <c:pt idx="14608">
                  <c:v>-0.105287811231929</c:v>
                </c:pt>
                <c:pt idx="14609">
                  <c:v>-0.115301022485928</c:v>
                </c:pt>
                <c:pt idx="14610">
                  <c:v>-0.122405214731649</c:v>
                </c:pt>
                <c:pt idx="14611">
                  <c:v>-0.12609504459726401</c:v>
                </c:pt>
                <c:pt idx="14612">
                  <c:v>-0.12649226716589301</c:v>
                </c:pt>
                <c:pt idx="14613">
                  <c:v>-0.123775170311584</c:v>
                </c:pt>
                <c:pt idx="14614">
                  <c:v>-0.118433637537273</c:v>
                </c:pt>
                <c:pt idx="14615">
                  <c:v>-0.111119768945729</c:v>
                </c:pt>
                <c:pt idx="14616">
                  <c:v>-0.102491549074736</c:v>
                </c:pt>
                <c:pt idx="14617">
                  <c:v>-9.3373465191204402E-2</c:v>
                </c:pt>
                <c:pt idx="14618">
                  <c:v>-8.4564061580900698E-2</c:v>
                </c:pt>
                <c:pt idx="14619">
                  <c:v>-7.6373565418973693E-2</c:v>
                </c:pt>
                <c:pt idx="14620">
                  <c:v>-6.8674579858117896E-2</c:v>
                </c:pt>
                <c:pt idx="14621">
                  <c:v>-6.21568069100445E-2</c:v>
                </c:pt>
                <c:pt idx="14622">
                  <c:v>-5.7759244425024697E-2</c:v>
                </c:pt>
                <c:pt idx="14623">
                  <c:v>-5.5210242709676602E-2</c:v>
                </c:pt>
                <c:pt idx="14624">
                  <c:v>-5.4365923770616997E-2</c:v>
                </c:pt>
                <c:pt idx="14625">
                  <c:v>-5.6580007920967401E-2</c:v>
                </c:pt>
                <c:pt idx="14626">
                  <c:v>-6.27118908133142E-2</c:v>
                </c:pt>
                <c:pt idx="14627">
                  <c:v>-7.1708549724972301E-2</c:v>
                </c:pt>
                <c:pt idx="14628">
                  <c:v>-8.1588748529546104E-2</c:v>
                </c:pt>
                <c:pt idx="14629">
                  <c:v>-9.1511948368246096E-2</c:v>
                </c:pt>
                <c:pt idx="14630">
                  <c:v>-0.102015527862026</c:v>
                </c:pt>
                <c:pt idx="14631">
                  <c:v>-0.11393921887238</c:v>
                </c:pt>
                <c:pt idx="14632">
                  <c:v>-0.12720601091546699</c:v>
                </c:pt>
                <c:pt idx="14633">
                  <c:v>-0.140503055897954</c:v>
                </c:pt>
                <c:pt idx="14634">
                  <c:v>-0.15281815252752601</c:v>
                </c:pt>
                <c:pt idx="14635">
                  <c:v>-0.16441385786684201</c:v>
                </c:pt>
                <c:pt idx="14636">
                  <c:v>-0.175317250964271</c:v>
                </c:pt>
                <c:pt idx="14637">
                  <c:v>-0.18648571998535499</c:v>
                </c:pt>
                <c:pt idx="14638">
                  <c:v>-0.19869841386020001</c:v>
                </c:pt>
                <c:pt idx="14639">
                  <c:v>-0.21130809107214599</c:v>
                </c:pt>
                <c:pt idx="14640">
                  <c:v>-0.22411211420010699</c:v>
                </c:pt>
                <c:pt idx="14641">
                  <c:v>-0.236276940259566</c:v>
                </c:pt>
                <c:pt idx="14642">
                  <c:v>-0.24679245342654599</c:v>
                </c:pt>
                <c:pt idx="14643">
                  <c:v>-0.25538325016722901</c:v>
                </c:pt>
                <c:pt idx="14644">
                  <c:v>-0.26286991119325898</c:v>
                </c:pt>
                <c:pt idx="14645">
                  <c:v>-0.26952962320492602</c:v>
                </c:pt>
                <c:pt idx="14646">
                  <c:v>-0.27446138846800899</c:v>
                </c:pt>
                <c:pt idx="14647">
                  <c:v>-0.27686104289403302</c:v>
                </c:pt>
                <c:pt idx="14648">
                  <c:v>-0.27647009116795401</c:v>
                </c:pt>
                <c:pt idx="14649">
                  <c:v>-0.27385185711857002</c:v>
                </c:pt>
                <c:pt idx="14650">
                  <c:v>-0.26985777643001302</c:v>
                </c:pt>
                <c:pt idx="14651">
                  <c:v>-0.26469898531837599</c:v>
                </c:pt>
                <c:pt idx="14652">
                  <c:v>-0.25814992938121001</c:v>
                </c:pt>
                <c:pt idx="14653">
                  <c:v>-0.25089953282671701</c:v>
                </c:pt>
                <c:pt idx="14654">
                  <c:v>-0.243666654631983</c:v>
                </c:pt>
                <c:pt idx="14655">
                  <c:v>-0.23646446254751399</c:v>
                </c:pt>
                <c:pt idx="14656">
                  <c:v>-0.22960009364595399</c:v>
                </c:pt>
                <c:pt idx="14657">
                  <c:v>-0.223914551876818</c:v>
                </c:pt>
                <c:pt idx="14658">
                  <c:v>-0.22035037324090501</c:v>
                </c:pt>
                <c:pt idx="14659">
                  <c:v>-0.21873919548342199</c:v>
                </c:pt>
                <c:pt idx="14660">
                  <c:v>-0.219221841296419</c:v>
                </c:pt>
                <c:pt idx="14661">
                  <c:v>-0.223001495512615</c:v>
                </c:pt>
                <c:pt idx="14662">
                  <c:v>-0.23066639337530301</c:v>
                </c:pt>
                <c:pt idx="14663">
                  <c:v>-0.241018790337823</c:v>
                </c:pt>
                <c:pt idx="14664">
                  <c:v>-0.25117099277342902</c:v>
                </c:pt>
                <c:pt idx="14665">
                  <c:v>-0.26031786793368999</c:v>
                </c:pt>
                <c:pt idx="14666">
                  <c:v>-0.269203095633957</c:v>
                </c:pt>
                <c:pt idx="14667">
                  <c:v>-0.27735245259685898</c:v>
                </c:pt>
                <c:pt idx="14668">
                  <c:v>-0.28448757447143402</c:v>
                </c:pt>
                <c:pt idx="14669">
                  <c:v>-0.290668302675198</c:v>
                </c:pt>
                <c:pt idx="14670">
                  <c:v>-0.29646833332168299</c:v>
                </c:pt>
                <c:pt idx="14671">
                  <c:v>-0.30220657530074901</c:v>
                </c:pt>
                <c:pt idx="14672">
                  <c:v>-0.30716004962503102</c:v>
                </c:pt>
                <c:pt idx="14673">
                  <c:v>-0.31122214248454799</c:v>
                </c:pt>
                <c:pt idx="14674">
                  <c:v>-0.31391105019053001</c:v>
                </c:pt>
                <c:pt idx="14675">
                  <c:v>-0.31495873041053002</c:v>
                </c:pt>
                <c:pt idx="14676">
                  <c:v>-0.31579096292570502</c:v>
                </c:pt>
                <c:pt idx="14677">
                  <c:v>-0.31785716626685501</c:v>
                </c:pt>
                <c:pt idx="14678">
                  <c:v>-0.32168274218048998</c:v>
                </c:pt>
                <c:pt idx="14679">
                  <c:v>-0.32638913400898201</c:v>
                </c:pt>
                <c:pt idx="14680">
                  <c:v>-0.33117066374969401</c:v>
                </c:pt>
                <c:pt idx="14681">
                  <c:v>-0.33611094207297798</c:v>
                </c:pt>
                <c:pt idx="14682">
                  <c:v>-0.34137460641037198</c:v>
                </c:pt>
                <c:pt idx="14683">
                  <c:v>-0.34615642832559201</c:v>
                </c:pt>
                <c:pt idx="14684">
                  <c:v>-0.34965983505203901</c:v>
                </c:pt>
                <c:pt idx="14685">
                  <c:v>-0.35126491671132398</c:v>
                </c:pt>
                <c:pt idx="14686">
                  <c:v>-0.35117928804641402</c:v>
                </c:pt>
                <c:pt idx="14687">
                  <c:v>-0.35058336160129999</c:v>
                </c:pt>
                <c:pt idx="14688">
                  <c:v>-0.349970108502757</c:v>
                </c:pt>
                <c:pt idx="14689">
                  <c:v>-0.35034867764808902</c:v>
                </c:pt>
                <c:pt idx="14690">
                  <c:v>-0.35211057245261601</c:v>
                </c:pt>
                <c:pt idx="14691">
                  <c:v>-0.35380496311058302</c:v>
                </c:pt>
                <c:pt idx="14692">
                  <c:v>-0.35402634063180999</c:v>
                </c:pt>
                <c:pt idx="14693">
                  <c:v>-0.35296160701323798</c:v>
                </c:pt>
                <c:pt idx="14694">
                  <c:v>-0.35127235816028102</c:v>
                </c:pt>
                <c:pt idx="14695">
                  <c:v>-0.34934786700253501</c:v>
                </c:pt>
                <c:pt idx="14696">
                  <c:v>-0.34775517004234002</c:v>
                </c:pt>
                <c:pt idx="14697">
                  <c:v>-0.34586203374091801</c:v>
                </c:pt>
                <c:pt idx="14698">
                  <c:v>-0.34367912504459902</c:v>
                </c:pt>
                <c:pt idx="14699">
                  <c:v>-0.34235894238650899</c:v>
                </c:pt>
                <c:pt idx="14700">
                  <c:v>-0.34314028656881101</c:v>
                </c:pt>
                <c:pt idx="14701">
                  <c:v>-0.34655342442673498</c:v>
                </c:pt>
                <c:pt idx="14702">
                  <c:v>-0.35203969772855498</c:v>
                </c:pt>
                <c:pt idx="14703">
                  <c:v>-0.35900753532144097</c:v>
                </c:pt>
                <c:pt idx="14704">
                  <c:v>-0.36674571964118702</c:v>
                </c:pt>
                <c:pt idx="14705">
                  <c:v>-0.37455442033162301</c:v>
                </c:pt>
                <c:pt idx="14706">
                  <c:v>-0.38154319524293701</c:v>
                </c:pt>
                <c:pt idx="14707">
                  <c:v>-0.387360730421907</c:v>
                </c:pt>
                <c:pt idx="14708">
                  <c:v>-0.39215705721876598</c:v>
                </c:pt>
                <c:pt idx="14709">
                  <c:v>-0.39590038347440698</c:v>
                </c:pt>
                <c:pt idx="14710">
                  <c:v>-0.39840021261797098</c:v>
                </c:pt>
                <c:pt idx="14711">
                  <c:v>-0.39994921663601102</c:v>
                </c:pt>
                <c:pt idx="14712">
                  <c:v>-0.40117273467318199</c:v>
                </c:pt>
                <c:pt idx="14713">
                  <c:v>-0.40204663482185399</c:v>
                </c:pt>
                <c:pt idx="14714">
                  <c:v>-0.40200851854595598</c:v>
                </c:pt>
                <c:pt idx="14715">
                  <c:v>-0.40149655642580701</c:v>
                </c:pt>
                <c:pt idx="14716">
                  <c:v>-0.40092849119415502</c:v>
                </c:pt>
                <c:pt idx="14717">
                  <c:v>-0.40069107485716199</c:v>
                </c:pt>
                <c:pt idx="14718">
                  <c:v>-0.40078245492611098</c:v>
                </c:pt>
                <c:pt idx="14719">
                  <c:v>-0.400336709008633</c:v>
                </c:pt>
                <c:pt idx="14720">
                  <c:v>-0.39935528368023199</c:v>
                </c:pt>
                <c:pt idx="14721">
                  <c:v>-0.398373743657572</c:v>
                </c:pt>
                <c:pt idx="14722">
                  <c:v>-0.39718011818327897</c:v>
                </c:pt>
                <c:pt idx="14723">
                  <c:v>-0.395675921202641</c:v>
                </c:pt>
                <c:pt idx="14724">
                  <c:v>-0.393471164569837</c:v>
                </c:pt>
                <c:pt idx="14725">
                  <c:v>-0.38969089235172399</c:v>
                </c:pt>
                <c:pt idx="14726">
                  <c:v>-0.38429960197149199</c:v>
                </c:pt>
                <c:pt idx="14727">
                  <c:v>-0.37663042865874202</c:v>
                </c:pt>
                <c:pt idx="14728">
                  <c:v>-0.36733187667005801</c:v>
                </c:pt>
                <c:pt idx="14729">
                  <c:v>-0.35779733081084503</c:v>
                </c:pt>
                <c:pt idx="14730">
                  <c:v>-0.347755114406814</c:v>
                </c:pt>
                <c:pt idx="14731">
                  <c:v>-0.33701529806823299</c:v>
                </c:pt>
                <c:pt idx="14732">
                  <c:v>-0.32551408980262198</c:v>
                </c:pt>
                <c:pt idx="14733">
                  <c:v>-0.313476853642706</c:v>
                </c:pt>
                <c:pt idx="14734">
                  <c:v>-0.301688183307813</c:v>
                </c:pt>
                <c:pt idx="14735">
                  <c:v>-0.29135980888288598</c:v>
                </c:pt>
                <c:pt idx="14736">
                  <c:v>-0.28267190163466799</c:v>
                </c:pt>
                <c:pt idx="14737">
                  <c:v>-0.27488493943105802</c:v>
                </c:pt>
                <c:pt idx="14738">
                  <c:v>-0.268016074845013</c:v>
                </c:pt>
                <c:pt idx="14739">
                  <c:v>-0.26164162631548898</c:v>
                </c:pt>
                <c:pt idx="14740">
                  <c:v>-0.255595944415832</c:v>
                </c:pt>
                <c:pt idx="14741">
                  <c:v>-0.249591947526386</c:v>
                </c:pt>
                <c:pt idx="14742">
                  <c:v>-0.243287451806178</c:v>
                </c:pt>
                <c:pt idx="14743">
                  <c:v>-0.23623583071951401</c:v>
                </c:pt>
                <c:pt idx="14744">
                  <c:v>-0.22744956269341701</c:v>
                </c:pt>
                <c:pt idx="14745">
                  <c:v>-0.21675332068412601</c:v>
                </c:pt>
                <c:pt idx="14746">
                  <c:v>-0.204959586266829</c:v>
                </c:pt>
                <c:pt idx="14747">
                  <c:v>-0.19341847109003901</c:v>
                </c:pt>
                <c:pt idx="14748">
                  <c:v>-0.18331993820511899</c:v>
                </c:pt>
                <c:pt idx="14749">
                  <c:v>-0.17499869439648699</c:v>
                </c:pt>
                <c:pt idx="14750">
                  <c:v>-0.16839298963503799</c:v>
                </c:pt>
                <c:pt idx="14751">
                  <c:v>-0.16317512879068599</c:v>
                </c:pt>
                <c:pt idx="14752">
                  <c:v>-0.15968079535429</c:v>
                </c:pt>
                <c:pt idx="14753">
                  <c:v>-0.15842234974863001</c:v>
                </c:pt>
                <c:pt idx="14754">
                  <c:v>-0.16023395869727</c:v>
                </c:pt>
                <c:pt idx="14755">
                  <c:v>-0.16520014711050601</c:v>
                </c:pt>
                <c:pt idx="14756">
                  <c:v>-0.172263378532619</c:v>
                </c:pt>
                <c:pt idx="14757">
                  <c:v>-0.17978802918971401</c:v>
                </c:pt>
                <c:pt idx="14758">
                  <c:v>-0.186599704134841</c:v>
                </c:pt>
                <c:pt idx="14759">
                  <c:v>-0.193380058815113</c:v>
                </c:pt>
                <c:pt idx="14760">
                  <c:v>-0.19932912332705699</c:v>
                </c:pt>
                <c:pt idx="14761">
                  <c:v>-0.20363756233102701</c:v>
                </c:pt>
                <c:pt idx="14762">
                  <c:v>-0.206499477668876</c:v>
                </c:pt>
                <c:pt idx="14763">
                  <c:v>-0.206981958320413</c:v>
                </c:pt>
                <c:pt idx="14764">
                  <c:v>-0.20419254494205999</c:v>
                </c:pt>
                <c:pt idx="14765">
                  <c:v>-0.197808264601883</c:v>
                </c:pt>
                <c:pt idx="14766">
                  <c:v>-0.187727975963456</c:v>
                </c:pt>
                <c:pt idx="14767">
                  <c:v>-0.17414524747704699</c:v>
                </c:pt>
                <c:pt idx="14768">
                  <c:v>-0.15703872240178901</c:v>
                </c:pt>
                <c:pt idx="14769">
                  <c:v>-0.13619011651994101</c:v>
                </c:pt>
                <c:pt idx="14770">
                  <c:v>-0.11246660896571101</c:v>
                </c:pt>
                <c:pt idx="14771">
                  <c:v>-8.7353204710747298E-2</c:v>
                </c:pt>
                <c:pt idx="14772">
                  <c:v>-6.1610388438663899E-2</c:v>
                </c:pt>
                <c:pt idx="14773">
                  <c:v>-3.5520250407305498E-2</c:v>
                </c:pt>
                <c:pt idx="14774">
                  <c:v>-1.02664791795489E-2</c:v>
                </c:pt>
                <c:pt idx="14775">
                  <c:v>1.2236732940631099E-2</c:v>
                </c:pt>
                <c:pt idx="14776">
                  <c:v>3.15861863609277E-2</c:v>
                </c:pt>
                <c:pt idx="14777">
                  <c:v>4.8625407863068099E-2</c:v>
                </c:pt>
                <c:pt idx="14778">
                  <c:v>6.4173771393528395E-2</c:v>
                </c:pt>
                <c:pt idx="14779">
                  <c:v>7.8578552028372398E-2</c:v>
                </c:pt>
                <c:pt idx="14780">
                  <c:v>9.1564399630295099E-2</c:v>
                </c:pt>
                <c:pt idx="14781">
                  <c:v>0.10268344558798</c:v>
                </c:pt>
                <c:pt idx="14782">
                  <c:v>0.112225535516689</c:v>
                </c:pt>
                <c:pt idx="14783">
                  <c:v>0.120032647631446</c:v>
                </c:pt>
                <c:pt idx="14784">
                  <c:v>0.12558175972270799</c:v>
                </c:pt>
                <c:pt idx="14785">
                  <c:v>0.12970070571860701</c:v>
                </c:pt>
                <c:pt idx="14786">
                  <c:v>0.13357185519807299</c:v>
                </c:pt>
                <c:pt idx="14787">
                  <c:v>0.13699933375197901</c:v>
                </c:pt>
                <c:pt idx="14788">
                  <c:v>0.13919835045731699</c:v>
                </c:pt>
                <c:pt idx="14789">
                  <c:v>0.14028313315928401</c:v>
                </c:pt>
                <c:pt idx="14790">
                  <c:v>0.14014692986444399</c:v>
                </c:pt>
                <c:pt idx="14791">
                  <c:v>0.13871764491123101</c:v>
                </c:pt>
                <c:pt idx="14792">
                  <c:v>0.13662094483409501</c:v>
                </c:pt>
                <c:pt idx="14793">
                  <c:v>0.13465631768765099</c:v>
                </c:pt>
                <c:pt idx="14794">
                  <c:v>0.13380974529282699</c:v>
                </c:pt>
                <c:pt idx="14795">
                  <c:v>0.134675403857556</c:v>
                </c:pt>
                <c:pt idx="14796">
                  <c:v>0.13718237220533</c:v>
                </c:pt>
                <c:pt idx="14797">
                  <c:v>0.141258881920274</c:v>
                </c:pt>
                <c:pt idx="14798">
                  <c:v>0.14605115829220799</c:v>
                </c:pt>
                <c:pt idx="14799">
                  <c:v>0.15069106489156001</c:v>
                </c:pt>
                <c:pt idx="14800">
                  <c:v>0.15514372569055099</c:v>
                </c:pt>
                <c:pt idx="14801">
                  <c:v>0.15971041665019001</c:v>
                </c:pt>
                <c:pt idx="14802">
                  <c:v>0.16529384159276</c:v>
                </c:pt>
                <c:pt idx="14803">
                  <c:v>0.171878619292375</c:v>
                </c:pt>
                <c:pt idx="14804">
                  <c:v>0.179011215755493</c:v>
                </c:pt>
                <c:pt idx="14805">
                  <c:v>0.18678363516767901</c:v>
                </c:pt>
                <c:pt idx="14806">
                  <c:v>0.19502694726654399</c:v>
                </c:pt>
                <c:pt idx="14807">
                  <c:v>0.203127514547707</c:v>
                </c:pt>
                <c:pt idx="14808">
                  <c:v>0.21046499173510699</c:v>
                </c:pt>
                <c:pt idx="14809">
                  <c:v>0.21631451669153401</c:v>
                </c:pt>
                <c:pt idx="14810">
                  <c:v>0.220064169717193</c:v>
                </c:pt>
                <c:pt idx="14811">
                  <c:v>0.22206429755624099</c:v>
                </c:pt>
                <c:pt idx="14812">
                  <c:v>0.222413770007925</c:v>
                </c:pt>
                <c:pt idx="14813">
                  <c:v>0.221212365168414</c:v>
                </c:pt>
                <c:pt idx="14814">
                  <c:v>0.219426312767591</c:v>
                </c:pt>
                <c:pt idx="14815">
                  <c:v>0.21742717586868399</c:v>
                </c:pt>
                <c:pt idx="14816">
                  <c:v>0.21424406728891501</c:v>
                </c:pt>
                <c:pt idx="14817">
                  <c:v>0.209519105949174</c:v>
                </c:pt>
                <c:pt idx="14818">
                  <c:v>0.20431311857644899</c:v>
                </c:pt>
                <c:pt idx="14819">
                  <c:v>0.19944935684161799</c:v>
                </c:pt>
                <c:pt idx="14820">
                  <c:v>0.194918166861585</c:v>
                </c:pt>
                <c:pt idx="14821">
                  <c:v>0.190815382126649</c:v>
                </c:pt>
                <c:pt idx="14822">
                  <c:v>0.18707739883614799</c:v>
                </c:pt>
                <c:pt idx="14823">
                  <c:v>0.183961711164187</c:v>
                </c:pt>
                <c:pt idx="14824">
                  <c:v>0.18232732931207499</c:v>
                </c:pt>
                <c:pt idx="14825">
                  <c:v>0.18235622929297601</c:v>
                </c:pt>
                <c:pt idx="14826">
                  <c:v>0.185154783292519</c:v>
                </c:pt>
                <c:pt idx="14827">
                  <c:v>0.19234236892666101</c:v>
                </c:pt>
                <c:pt idx="14828">
                  <c:v>0.20407692994847301</c:v>
                </c:pt>
                <c:pt idx="14829">
                  <c:v>0.219347471809894</c:v>
                </c:pt>
                <c:pt idx="14830">
                  <c:v>0.23654690346323901</c:v>
                </c:pt>
                <c:pt idx="14831">
                  <c:v>0.25460053821724599</c:v>
                </c:pt>
                <c:pt idx="14832">
                  <c:v>0.27277148275721702</c:v>
                </c:pt>
                <c:pt idx="14833">
                  <c:v>0.28989431346188499</c:v>
                </c:pt>
                <c:pt idx="14834">
                  <c:v>0.306026087088906</c:v>
                </c:pt>
                <c:pt idx="14835">
                  <c:v>0.32237614699709799</c:v>
                </c:pt>
                <c:pt idx="14836">
                  <c:v>0.33879172656091</c:v>
                </c:pt>
                <c:pt idx="14837">
                  <c:v>0.35445875256127402</c:v>
                </c:pt>
                <c:pt idx="14838">
                  <c:v>0.36908627803063998</c:v>
                </c:pt>
                <c:pt idx="14839">
                  <c:v>0.381862184330785</c:v>
                </c:pt>
                <c:pt idx="14840">
                  <c:v>0.39231864898730701</c:v>
                </c:pt>
                <c:pt idx="14841">
                  <c:v>0.40066700055148302</c:v>
                </c:pt>
                <c:pt idx="14842">
                  <c:v>0.406520221534376</c:v>
                </c:pt>
                <c:pt idx="14843">
                  <c:v>0.409409292544609</c:v>
                </c:pt>
                <c:pt idx="14844">
                  <c:v>0.40947353666101</c:v>
                </c:pt>
                <c:pt idx="14845">
                  <c:v>0.40675334877468899</c:v>
                </c:pt>
                <c:pt idx="14846">
                  <c:v>0.401952434060459</c:v>
                </c:pt>
                <c:pt idx="14847">
                  <c:v>0.39678877497402798</c:v>
                </c:pt>
                <c:pt idx="14848">
                  <c:v>0.392667769795987</c:v>
                </c:pt>
                <c:pt idx="14849">
                  <c:v>0.39043513937910002</c:v>
                </c:pt>
                <c:pt idx="14850">
                  <c:v>0.38968080034580199</c:v>
                </c:pt>
                <c:pt idx="14851">
                  <c:v>0.38953200473052801</c:v>
                </c:pt>
                <c:pt idx="14852">
                  <c:v>0.38944847112694198</c:v>
                </c:pt>
                <c:pt idx="14853">
                  <c:v>0.38953768008367501</c:v>
                </c:pt>
                <c:pt idx="14854">
                  <c:v>0.39083675800921402</c:v>
                </c:pt>
                <c:pt idx="14855">
                  <c:v>0.39423089022806002</c:v>
                </c:pt>
                <c:pt idx="14856">
                  <c:v>0.39945209863467701</c:v>
                </c:pt>
                <c:pt idx="14857">
                  <c:v>0.40581618990375901</c:v>
                </c:pt>
                <c:pt idx="14858">
                  <c:v>0.41318390295489099</c:v>
                </c:pt>
                <c:pt idx="14859">
                  <c:v>0.421501052259667</c:v>
                </c:pt>
                <c:pt idx="14860">
                  <c:v>0.43039666782644598</c:v>
                </c:pt>
                <c:pt idx="14861">
                  <c:v>0.43880850382525299</c:v>
                </c:pt>
                <c:pt idx="14862">
                  <c:v>0.44569096872750102</c:v>
                </c:pt>
                <c:pt idx="14863">
                  <c:v>0.44976898312201602</c:v>
                </c:pt>
                <c:pt idx="14864">
                  <c:v>0.45051448638609098</c:v>
                </c:pt>
                <c:pt idx="14865">
                  <c:v>0.44786101840117898</c:v>
                </c:pt>
                <c:pt idx="14866">
                  <c:v>0.44138067094481198</c:v>
                </c:pt>
                <c:pt idx="14867">
                  <c:v>0.43189285308746</c:v>
                </c:pt>
                <c:pt idx="14868">
                  <c:v>0.42086805742981498</c:v>
                </c:pt>
                <c:pt idx="14869">
                  <c:v>0.409016611695939</c:v>
                </c:pt>
                <c:pt idx="14870">
                  <c:v>0.396991710689169</c:v>
                </c:pt>
                <c:pt idx="14871">
                  <c:v>0.38519396044570198</c:v>
                </c:pt>
                <c:pt idx="14872">
                  <c:v>0.37450349961072599</c:v>
                </c:pt>
                <c:pt idx="14873">
                  <c:v>0.36523342859145302</c:v>
                </c:pt>
                <c:pt idx="14874">
                  <c:v>0.35672099671274798</c:v>
                </c:pt>
                <c:pt idx="14875">
                  <c:v>0.34831831317690698</c:v>
                </c:pt>
                <c:pt idx="14876">
                  <c:v>0.33930239088702802</c:v>
                </c:pt>
                <c:pt idx="14877">
                  <c:v>0.33012498526831702</c:v>
                </c:pt>
                <c:pt idx="14878">
                  <c:v>0.32183647834423101</c:v>
                </c:pt>
                <c:pt idx="14879">
                  <c:v>0.31511243925196902</c:v>
                </c:pt>
                <c:pt idx="14880">
                  <c:v>0.30996125966183802</c:v>
                </c:pt>
                <c:pt idx="14881">
                  <c:v>0.30633413724730701</c:v>
                </c:pt>
                <c:pt idx="14882">
                  <c:v>0.30382893052785998</c:v>
                </c:pt>
                <c:pt idx="14883">
                  <c:v>0.30288759421697398</c:v>
                </c:pt>
                <c:pt idx="14884">
                  <c:v>0.30364094979154399</c:v>
                </c:pt>
                <c:pt idx="14885">
                  <c:v>0.30399088734469598</c:v>
                </c:pt>
                <c:pt idx="14886">
                  <c:v>0.30264609464680498</c:v>
                </c:pt>
                <c:pt idx="14887">
                  <c:v>0.299861688183515</c:v>
                </c:pt>
                <c:pt idx="14888">
                  <c:v>0.29542308022446301</c:v>
                </c:pt>
                <c:pt idx="14889">
                  <c:v>0.28931300610496802</c:v>
                </c:pt>
                <c:pt idx="14890">
                  <c:v>0.28151209591745002</c:v>
                </c:pt>
                <c:pt idx="14891">
                  <c:v>0.27209285504937802</c:v>
                </c:pt>
                <c:pt idx="14892">
                  <c:v>0.26132050406394097</c:v>
                </c:pt>
                <c:pt idx="14893">
                  <c:v>0.24891494043760401</c:v>
                </c:pt>
                <c:pt idx="14894">
                  <c:v>0.234884849285033</c:v>
                </c:pt>
                <c:pt idx="14895">
                  <c:v>0.21885009521888499</c:v>
                </c:pt>
                <c:pt idx="14896">
                  <c:v>0.20106528995553</c:v>
                </c:pt>
                <c:pt idx="14897">
                  <c:v>0.18244426767466301</c:v>
                </c:pt>
                <c:pt idx="14898">
                  <c:v>0.16333334373380101</c:v>
                </c:pt>
                <c:pt idx="14899">
                  <c:v>0.14384529374533001</c:v>
                </c:pt>
                <c:pt idx="14900">
                  <c:v>0.123870882354485</c:v>
                </c:pt>
                <c:pt idx="14901">
                  <c:v>0.103811938393786</c:v>
                </c:pt>
                <c:pt idx="14902">
                  <c:v>8.4373628929252598E-2</c:v>
                </c:pt>
                <c:pt idx="14903">
                  <c:v>6.6138025323449798E-2</c:v>
                </c:pt>
                <c:pt idx="14904">
                  <c:v>4.9764249507701197E-2</c:v>
                </c:pt>
                <c:pt idx="14905">
                  <c:v>3.5431595699925399E-2</c:v>
                </c:pt>
                <c:pt idx="14906">
                  <c:v>2.33289279759697E-2</c:v>
                </c:pt>
                <c:pt idx="14907">
                  <c:v>1.3613104702363101E-2</c:v>
                </c:pt>
                <c:pt idx="14908">
                  <c:v>5.9205054136948999E-3</c:v>
                </c:pt>
                <c:pt idx="14909" formatCode="0.00E+00">
                  <c:v>5.5490705137427803E-5</c:v>
                </c:pt>
                <c:pt idx="14910">
                  <c:v>-4.0266495463126498E-3</c:v>
                </c:pt>
                <c:pt idx="14911">
                  <c:v>-6.4343316213476302E-3</c:v>
                </c:pt>
                <c:pt idx="14912">
                  <c:v>-7.9332686308109003E-3</c:v>
                </c:pt>
                <c:pt idx="14913">
                  <c:v>-9.7020217753259405E-3</c:v>
                </c:pt>
                <c:pt idx="14914">
                  <c:v>-1.1164583585725901E-2</c:v>
                </c:pt>
                <c:pt idx="14915">
                  <c:v>-1.0970521919848999E-2</c:v>
                </c:pt>
                <c:pt idx="14916">
                  <c:v>-9.6990343546420697E-3</c:v>
                </c:pt>
                <c:pt idx="14917">
                  <c:v>-9.2026478206555708E-3</c:v>
                </c:pt>
                <c:pt idx="14918">
                  <c:v>-9.7081891785199704E-3</c:v>
                </c:pt>
                <c:pt idx="14919">
                  <c:v>-1.1709878636776101E-2</c:v>
                </c:pt>
                <c:pt idx="14920">
                  <c:v>-1.63824269619233E-2</c:v>
                </c:pt>
                <c:pt idx="14921">
                  <c:v>-2.3045331757494701E-2</c:v>
                </c:pt>
                <c:pt idx="14922">
                  <c:v>-3.0519880196781899E-2</c:v>
                </c:pt>
                <c:pt idx="14923">
                  <c:v>-3.8191470671432998E-2</c:v>
                </c:pt>
                <c:pt idx="14924">
                  <c:v>-4.5210342692440099E-2</c:v>
                </c:pt>
                <c:pt idx="14925">
                  <c:v>-5.1144804928439397E-2</c:v>
                </c:pt>
                <c:pt idx="14926">
                  <c:v>-5.6661474785007597E-2</c:v>
                </c:pt>
                <c:pt idx="14927">
                  <c:v>-6.1652506649230297E-2</c:v>
                </c:pt>
                <c:pt idx="14928">
                  <c:v>-6.6117768775616995E-2</c:v>
                </c:pt>
                <c:pt idx="14929">
                  <c:v>-7.0998010724067903E-2</c:v>
                </c:pt>
                <c:pt idx="14930">
                  <c:v>-7.6665233262190505E-2</c:v>
                </c:pt>
                <c:pt idx="14931">
                  <c:v>-8.2182914035854204E-2</c:v>
                </c:pt>
                <c:pt idx="14932">
                  <c:v>-8.7023456727515894E-2</c:v>
                </c:pt>
                <c:pt idx="14933">
                  <c:v>-9.1145941122043203E-2</c:v>
                </c:pt>
                <c:pt idx="14934">
                  <c:v>-9.4724692742813699E-2</c:v>
                </c:pt>
                <c:pt idx="14935">
                  <c:v>-9.7547351264231003E-2</c:v>
                </c:pt>
                <c:pt idx="14936">
                  <c:v>-9.8224609145867406E-2</c:v>
                </c:pt>
                <c:pt idx="14937">
                  <c:v>-9.6227496362116305E-2</c:v>
                </c:pt>
                <c:pt idx="14938">
                  <c:v>-9.1655884532837101E-2</c:v>
                </c:pt>
                <c:pt idx="14939">
                  <c:v>-8.43765060460928E-2</c:v>
                </c:pt>
                <c:pt idx="14940">
                  <c:v>-7.46648370335979E-2</c:v>
                </c:pt>
                <c:pt idx="14941">
                  <c:v>-6.4163224604484898E-2</c:v>
                </c:pt>
                <c:pt idx="14942">
                  <c:v>-5.3540549181354202E-2</c:v>
                </c:pt>
                <c:pt idx="14943">
                  <c:v>-4.2765425678519903E-2</c:v>
                </c:pt>
                <c:pt idx="14944">
                  <c:v>-3.2336606896738902E-2</c:v>
                </c:pt>
                <c:pt idx="14945">
                  <c:v>-2.2677324828762599E-2</c:v>
                </c:pt>
                <c:pt idx="14946">
                  <c:v>-1.42289705217945E-2</c:v>
                </c:pt>
                <c:pt idx="14947">
                  <c:v>-6.5294093145828302E-3</c:v>
                </c:pt>
                <c:pt idx="14948" formatCode="0.00E+00">
                  <c:v>-5.8997607128964898E-5</c:v>
                </c:pt>
                <c:pt idx="14949">
                  <c:v>4.1500864116081502E-3</c:v>
                </c:pt>
                <c:pt idx="14950">
                  <c:v>5.7612456338619203E-3</c:v>
                </c:pt>
                <c:pt idx="14951">
                  <c:v>4.8053311716986201E-3</c:v>
                </c:pt>
                <c:pt idx="14952">
                  <c:v>2.6083507486426801E-3</c:v>
                </c:pt>
                <c:pt idx="14953">
                  <c:v>-7.8176647784086804E-4</c:v>
                </c:pt>
                <c:pt idx="14954">
                  <c:v>-6.8784901675068601E-3</c:v>
                </c:pt>
                <c:pt idx="14955">
                  <c:v>-1.6557021865852499E-2</c:v>
                </c:pt>
                <c:pt idx="14956">
                  <c:v>-3.0693948242402399E-2</c:v>
                </c:pt>
                <c:pt idx="14957">
                  <c:v>-4.9212090169101497E-2</c:v>
                </c:pt>
                <c:pt idx="14958">
                  <c:v>-7.1072619280648203E-2</c:v>
                </c:pt>
                <c:pt idx="14959">
                  <c:v>-9.5736340262979197E-2</c:v>
                </c:pt>
                <c:pt idx="14960">
                  <c:v>-0.12335106831093701</c:v>
                </c:pt>
                <c:pt idx="14961">
                  <c:v>-0.15253091963580601</c:v>
                </c:pt>
                <c:pt idx="14962">
                  <c:v>-0.18135040259261301</c:v>
                </c:pt>
                <c:pt idx="14963">
                  <c:v>-0.209217073249434</c:v>
                </c:pt>
                <c:pt idx="14964">
                  <c:v>-0.23513047956460401</c:v>
                </c:pt>
                <c:pt idx="14965">
                  <c:v>-0.25793649027715998</c:v>
                </c:pt>
                <c:pt idx="14966">
                  <c:v>-0.27703581253055298</c:v>
                </c:pt>
                <c:pt idx="14967">
                  <c:v>-0.291892787071241</c:v>
                </c:pt>
                <c:pt idx="14968">
                  <c:v>-0.30200265565756101</c:v>
                </c:pt>
                <c:pt idx="14969">
                  <c:v>-0.30830714394417502</c:v>
                </c:pt>
                <c:pt idx="14970">
                  <c:v>-0.31216366881040197</c:v>
                </c:pt>
                <c:pt idx="14971">
                  <c:v>-0.31387709750791098</c:v>
                </c:pt>
                <c:pt idx="14972">
                  <c:v>-0.31349174514845701</c:v>
                </c:pt>
                <c:pt idx="14973">
                  <c:v>-0.31175149579316702</c:v>
                </c:pt>
                <c:pt idx="14974">
                  <c:v>-0.30850734163330201</c:v>
                </c:pt>
                <c:pt idx="14975">
                  <c:v>-0.30245577680268099</c:v>
                </c:pt>
                <c:pt idx="14976">
                  <c:v>-0.29405628279023199</c:v>
                </c:pt>
                <c:pt idx="14977">
                  <c:v>-0.28464036569863199</c:v>
                </c:pt>
                <c:pt idx="14978">
                  <c:v>-0.27548684261756401</c:v>
                </c:pt>
                <c:pt idx="14979">
                  <c:v>-0.26756519025915898</c:v>
                </c:pt>
                <c:pt idx="14980">
                  <c:v>-0.26197771945342202</c:v>
                </c:pt>
                <c:pt idx="14981">
                  <c:v>-0.25963124705053697</c:v>
                </c:pt>
                <c:pt idx="14982">
                  <c:v>-0.26028224788663001</c:v>
                </c:pt>
                <c:pt idx="14983">
                  <c:v>-0.26373013917618998</c:v>
                </c:pt>
                <c:pt idx="14984">
                  <c:v>-0.26967948574057299</c:v>
                </c:pt>
                <c:pt idx="14985">
                  <c:v>-0.277371778578268</c:v>
                </c:pt>
                <c:pt idx="14986">
                  <c:v>-0.28620648638030199</c:v>
                </c:pt>
                <c:pt idx="14987">
                  <c:v>-0.29533475135447901</c:v>
                </c:pt>
                <c:pt idx="14988">
                  <c:v>-0.30470244253060702</c:v>
                </c:pt>
                <c:pt idx="14989">
                  <c:v>-0.31441755917231401</c:v>
                </c:pt>
                <c:pt idx="14990">
                  <c:v>-0.324232566958843</c:v>
                </c:pt>
                <c:pt idx="14991">
                  <c:v>-0.33402965502565102</c:v>
                </c:pt>
                <c:pt idx="14992">
                  <c:v>-0.342818190715311</c:v>
                </c:pt>
                <c:pt idx="14993">
                  <c:v>-0.34993489952390799</c:v>
                </c:pt>
                <c:pt idx="14994">
                  <c:v>-0.35478800554773698</c:v>
                </c:pt>
                <c:pt idx="14995">
                  <c:v>-0.35710104491428102</c:v>
                </c:pt>
                <c:pt idx="14996">
                  <c:v>-0.35693564806480599</c:v>
                </c:pt>
                <c:pt idx="14997">
                  <c:v>-0.353991760312027</c:v>
                </c:pt>
                <c:pt idx="14998">
                  <c:v>-0.34913608073450902</c:v>
                </c:pt>
                <c:pt idx="14999">
                  <c:v>-0.34365663320588602</c:v>
                </c:pt>
                <c:pt idx="15000">
                  <c:v>-0.33791824737686299</c:v>
                </c:pt>
                <c:pt idx="15001">
                  <c:v>-0.33328209062252201</c:v>
                </c:pt>
                <c:pt idx="15002">
                  <c:v>-0.33042331312566497</c:v>
                </c:pt>
                <c:pt idx="15003">
                  <c:v>-0.32800748565191401</c:v>
                </c:pt>
                <c:pt idx="15004">
                  <c:v>-0.32641246432132698</c:v>
                </c:pt>
                <c:pt idx="15005">
                  <c:v>-0.32684322462379101</c:v>
                </c:pt>
                <c:pt idx="15006">
                  <c:v>-0.32933124369706501</c:v>
                </c:pt>
                <c:pt idx="15007">
                  <c:v>-0.33356922626239299</c:v>
                </c:pt>
                <c:pt idx="15008">
                  <c:v>-0.33927238333120302</c:v>
                </c:pt>
                <c:pt idx="15009">
                  <c:v>-0.34649973458661298</c:v>
                </c:pt>
                <c:pt idx="15010">
                  <c:v>-0.35511272577797198</c:v>
                </c:pt>
                <c:pt idx="15011">
                  <c:v>-0.364920775528215</c:v>
                </c:pt>
                <c:pt idx="15012">
                  <c:v>-0.37609035496843801</c:v>
                </c:pt>
                <c:pt idx="15013">
                  <c:v>-0.38799030382849398</c:v>
                </c:pt>
                <c:pt idx="15014">
                  <c:v>-0.39935085963620198</c:v>
                </c:pt>
                <c:pt idx="15015">
                  <c:v>-0.40870976704432799</c:v>
                </c:pt>
                <c:pt idx="15016">
                  <c:v>-0.41450022073857201</c:v>
                </c:pt>
                <c:pt idx="15017">
                  <c:v>-0.41644733041013798</c:v>
                </c:pt>
                <c:pt idx="15018">
                  <c:v>-0.41521880306312198</c:v>
                </c:pt>
                <c:pt idx="15019">
                  <c:v>-0.41162443486032202</c:v>
                </c:pt>
                <c:pt idx="15020">
                  <c:v>-0.40616311705482699</c:v>
                </c:pt>
                <c:pt idx="15021">
                  <c:v>-0.39862945244467102</c:v>
                </c:pt>
                <c:pt idx="15022">
                  <c:v>-0.38903905791208099</c:v>
                </c:pt>
                <c:pt idx="15023">
                  <c:v>-0.37817217955568699</c:v>
                </c:pt>
                <c:pt idx="15024">
                  <c:v>-0.36718998547116899</c:v>
                </c:pt>
                <c:pt idx="15025">
                  <c:v>-0.35718408820778602</c:v>
                </c:pt>
                <c:pt idx="15026">
                  <c:v>-0.34866372220862002</c:v>
                </c:pt>
                <c:pt idx="15027">
                  <c:v>-0.34180581316876202</c:v>
                </c:pt>
                <c:pt idx="15028">
                  <c:v>-0.33691189936738503</c:v>
                </c:pt>
                <c:pt idx="15029">
                  <c:v>-0.33349555946145998</c:v>
                </c:pt>
                <c:pt idx="15030">
                  <c:v>-0.33074558295377399</c:v>
                </c:pt>
                <c:pt idx="15031">
                  <c:v>-0.328651577341315</c:v>
                </c:pt>
                <c:pt idx="15032">
                  <c:v>-0.327021515618866</c:v>
                </c:pt>
                <c:pt idx="15033">
                  <c:v>-0.32426115611371498</c:v>
                </c:pt>
                <c:pt idx="15034">
                  <c:v>-0.31979260653656399</c:v>
                </c:pt>
                <c:pt idx="15035">
                  <c:v>-0.31409803667309499</c:v>
                </c:pt>
                <c:pt idx="15036">
                  <c:v>-0.307661397134116</c:v>
                </c:pt>
                <c:pt idx="15037">
                  <c:v>-0.30224939000905898</c:v>
                </c:pt>
                <c:pt idx="15038">
                  <c:v>-0.29923223478564298</c:v>
                </c:pt>
                <c:pt idx="15039">
                  <c:v>-0.29791547289846099</c:v>
                </c:pt>
                <c:pt idx="15040">
                  <c:v>-0.29732942781565203</c:v>
                </c:pt>
                <c:pt idx="15041">
                  <c:v>-0.29728274956196399</c:v>
                </c:pt>
                <c:pt idx="15042">
                  <c:v>-0.29766814923442902</c:v>
                </c:pt>
                <c:pt idx="15043">
                  <c:v>-0.29682717146708998</c:v>
                </c:pt>
                <c:pt idx="15044">
                  <c:v>-0.29306058698061099</c:v>
                </c:pt>
                <c:pt idx="15045">
                  <c:v>-0.28636178838120302</c:v>
                </c:pt>
                <c:pt idx="15046">
                  <c:v>-0.27642050770877502</c:v>
                </c:pt>
                <c:pt idx="15047">
                  <c:v>-0.263512851284052</c:v>
                </c:pt>
                <c:pt idx="15048">
                  <c:v>-0.249771879938819</c:v>
                </c:pt>
                <c:pt idx="15049">
                  <c:v>-0.23706399512222101</c:v>
                </c:pt>
                <c:pt idx="15050">
                  <c:v>-0.22505729308071801</c:v>
                </c:pt>
                <c:pt idx="15051">
                  <c:v>-0.213402125104839</c:v>
                </c:pt>
                <c:pt idx="15052">
                  <c:v>-0.201687392764758</c:v>
                </c:pt>
                <c:pt idx="15053">
                  <c:v>-0.18897652691248301</c:v>
                </c:pt>
                <c:pt idx="15054">
                  <c:v>-0.17540168358979399</c:v>
                </c:pt>
                <c:pt idx="15055">
                  <c:v>-0.16165859144693501</c:v>
                </c:pt>
                <c:pt idx="15056">
                  <c:v>-0.14799786173395901</c:v>
                </c:pt>
                <c:pt idx="15057">
                  <c:v>-0.135092115574864</c:v>
                </c:pt>
                <c:pt idx="15058">
                  <c:v>-0.12345871035877801</c:v>
                </c:pt>
                <c:pt idx="15059">
                  <c:v>-0.112412753396951</c:v>
                </c:pt>
                <c:pt idx="15060">
                  <c:v>-0.10166088426291001</c:v>
                </c:pt>
                <c:pt idx="15061">
                  <c:v>-9.1340557091313807E-2</c:v>
                </c:pt>
                <c:pt idx="15062">
                  <c:v>-8.0976372879567798E-2</c:v>
                </c:pt>
                <c:pt idx="15063">
                  <c:v>-6.9919549846115397E-2</c:v>
                </c:pt>
                <c:pt idx="15064">
                  <c:v>-5.8756893156909802E-2</c:v>
                </c:pt>
                <c:pt idx="15065">
                  <c:v>-4.8913073968231899E-2</c:v>
                </c:pt>
                <c:pt idx="15066">
                  <c:v>-4.0396139052001602E-2</c:v>
                </c:pt>
                <c:pt idx="15067">
                  <c:v>-3.248579175717E-2</c:v>
                </c:pt>
                <c:pt idx="15068">
                  <c:v>-2.5246948998162998E-2</c:v>
                </c:pt>
                <c:pt idx="15069">
                  <c:v>-1.82192220646905E-2</c:v>
                </c:pt>
                <c:pt idx="15070">
                  <c:v>-1.06147034704235E-2</c:v>
                </c:pt>
                <c:pt idx="15071">
                  <c:v>-1.5104783468011501E-3</c:v>
                </c:pt>
                <c:pt idx="15072">
                  <c:v>1.0447148942483799E-2</c:v>
                </c:pt>
                <c:pt idx="15073">
                  <c:v>2.4408709766182101E-2</c:v>
                </c:pt>
                <c:pt idx="15074">
                  <c:v>3.8165042902448702E-2</c:v>
                </c:pt>
                <c:pt idx="15075">
                  <c:v>5.0406295386341698E-2</c:v>
                </c:pt>
                <c:pt idx="15076">
                  <c:v>6.0639868528408601E-2</c:v>
                </c:pt>
                <c:pt idx="15077">
                  <c:v>6.9719201369584996E-2</c:v>
                </c:pt>
                <c:pt idx="15078">
                  <c:v>7.9062551579772405E-2</c:v>
                </c:pt>
                <c:pt idx="15079">
                  <c:v>8.9123031090956997E-2</c:v>
                </c:pt>
                <c:pt idx="15080">
                  <c:v>9.9987857380949202E-2</c:v>
                </c:pt>
                <c:pt idx="15081">
                  <c:v>0.112182850937374</c:v>
                </c:pt>
                <c:pt idx="15082">
                  <c:v>0.125439490614879</c:v>
                </c:pt>
                <c:pt idx="15083">
                  <c:v>0.138340442850616</c:v>
                </c:pt>
                <c:pt idx="15084">
                  <c:v>0.15036821082878099</c:v>
                </c:pt>
                <c:pt idx="15085">
                  <c:v>0.16228059367827399</c:v>
                </c:pt>
                <c:pt idx="15086">
                  <c:v>0.175153425609469</c:v>
                </c:pt>
                <c:pt idx="15087">
                  <c:v>0.18941200690896001</c:v>
                </c:pt>
                <c:pt idx="15088">
                  <c:v>0.20464537168091501</c:v>
                </c:pt>
                <c:pt idx="15089">
                  <c:v>0.22043147361694701</c:v>
                </c:pt>
                <c:pt idx="15090">
                  <c:v>0.235895870540139</c:v>
                </c:pt>
                <c:pt idx="15091">
                  <c:v>0.250333735457486</c:v>
                </c:pt>
                <c:pt idx="15092">
                  <c:v>0.264103587633574</c:v>
                </c:pt>
                <c:pt idx="15093">
                  <c:v>0.27713914832161002</c:v>
                </c:pt>
                <c:pt idx="15094">
                  <c:v>0.28795062272716798</c:v>
                </c:pt>
                <c:pt idx="15095">
                  <c:v>0.29647693222585902</c:v>
                </c:pt>
                <c:pt idx="15096">
                  <c:v>0.30360337418954297</c:v>
                </c:pt>
                <c:pt idx="15097">
                  <c:v>0.30911805832665701</c:v>
                </c:pt>
                <c:pt idx="15098">
                  <c:v>0.31256363994550002</c:v>
                </c:pt>
                <c:pt idx="15099">
                  <c:v>0.31446734555316802</c:v>
                </c:pt>
                <c:pt idx="15100">
                  <c:v>0.31560015936013702</c:v>
                </c:pt>
                <c:pt idx="15101">
                  <c:v>0.31641097663100298</c:v>
                </c:pt>
                <c:pt idx="15102">
                  <c:v>0.31772746684172798</c:v>
                </c:pt>
                <c:pt idx="15103">
                  <c:v>0.32006144509078099</c:v>
                </c:pt>
                <c:pt idx="15104">
                  <c:v>0.32283050512473899</c:v>
                </c:pt>
                <c:pt idx="15105">
                  <c:v>0.32581299770302502</c:v>
                </c:pt>
                <c:pt idx="15106">
                  <c:v>0.32888424706649</c:v>
                </c:pt>
                <c:pt idx="15107">
                  <c:v>0.33166153508455598</c:v>
                </c:pt>
                <c:pt idx="15108">
                  <c:v>0.33390331591059902</c:v>
                </c:pt>
                <c:pt idx="15109">
                  <c:v>0.33463682023590802</c:v>
                </c:pt>
                <c:pt idx="15110">
                  <c:v>0.333486950078629</c:v>
                </c:pt>
                <c:pt idx="15111">
                  <c:v>0.33110383277594801</c:v>
                </c:pt>
                <c:pt idx="15112">
                  <c:v>0.32853947190641097</c:v>
                </c:pt>
                <c:pt idx="15113">
                  <c:v>0.32638968190936202</c:v>
                </c:pt>
                <c:pt idx="15114">
                  <c:v>0.32381589128717497</c:v>
                </c:pt>
                <c:pt idx="15115">
                  <c:v>0.32076854500775298</c:v>
                </c:pt>
                <c:pt idx="15116">
                  <c:v>0.31809444913810703</c:v>
                </c:pt>
                <c:pt idx="15117">
                  <c:v>0.31577301873976099</c:v>
                </c:pt>
                <c:pt idx="15118">
                  <c:v>0.313075694206638</c:v>
                </c:pt>
                <c:pt idx="15119">
                  <c:v>0.30985828843111202</c:v>
                </c:pt>
                <c:pt idx="15120">
                  <c:v>0.30706777385929801</c:v>
                </c:pt>
                <c:pt idx="15121">
                  <c:v>0.30576700036180998</c:v>
                </c:pt>
                <c:pt idx="15122">
                  <c:v>0.306406700392993</c:v>
                </c:pt>
                <c:pt idx="15123">
                  <c:v>0.308649543365205</c:v>
                </c:pt>
                <c:pt idx="15124">
                  <c:v>0.31282755711574001</c:v>
                </c:pt>
                <c:pt idx="15125">
                  <c:v>0.31845991151714897</c:v>
                </c:pt>
                <c:pt idx="15126">
                  <c:v>0.32386475015171301</c:v>
                </c:pt>
                <c:pt idx="15127">
                  <c:v>0.32950961174840898</c:v>
                </c:pt>
                <c:pt idx="15128">
                  <c:v>0.33659541644126101</c:v>
                </c:pt>
                <c:pt idx="15129">
                  <c:v>0.34523099459178502</c:v>
                </c:pt>
                <c:pt idx="15130">
                  <c:v>0.35493073747075798</c:v>
                </c:pt>
                <c:pt idx="15131">
                  <c:v>0.365374592114936</c:v>
                </c:pt>
                <c:pt idx="15132">
                  <c:v>0.376929379115444</c:v>
                </c:pt>
                <c:pt idx="15133">
                  <c:v>0.38877437248964197</c:v>
                </c:pt>
                <c:pt idx="15134">
                  <c:v>0.39885768674636302</c:v>
                </c:pt>
                <c:pt idx="15135">
                  <c:v>0.40688633286778603</c:v>
                </c:pt>
                <c:pt idx="15136">
                  <c:v>0.411917703769342</c:v>
                </c:pt>
                <c:pt idx="15137">
                  <c:v>0.41207558285010998</c:v>
                </c:pt>
                <c:pt idx="15138">
                  <c:v>0.40747945251239298</c:v>
                </c:pt>
                <c:pt idx="15139">
                  <c:v>0.39869181397501802</c:v>
                </c:pt>
                <c:pt idx="15140">
                  <c:v>0.38660261820498198</c:v>
                </c:pt>
                <c:pt idx="15141">
                  <c:v>0.37180397018566402</c:v>
                </c:pt>
                <c:pt idx="15142">
                  <c:v>0.35514882618573101</c:v>
                </c:pt>
                <c:pt idx="15143">
                  <c:v>0.33858176600349199</c:v>
                </c:pt>
                <c:pt idx="15144">
                  <c:v>0.32380057713169602</c:v>
                </c:pt>
                <c:pt idx="15145">
                  <c:v>0.31132234500365802</c:v>
                </c:pt>
                <c:pt idx="15146">
                  <c:v>0.30171329297350302</c:v>
                </c:pt>
                <c:pt idx="15147">
                  <c:v>0.296676853956511</c:v>
                </c:pt>
                <c:pt idx="15148">
                  <c:v>0.29658264737436002</c:v>
                </c:pt>
                <c:pt idx="15149">
                  <c:v>0.300412076853877</c:v>
                </c:pt>
                <c:pt idx="15150">
                  <c:v>0.30770066805006102</c:v>
                </c:pt>
                <c:pt idx="15151">
                  <c:v>0.31820240106021502</c:v>
                </c:pt>
                <c:pt idx="15152">
                  <c:v>0.33097436440156702</c:v>
                </c:pt>
                <c:pt idx="15153">
                  <c:v>0.34494078124568001</c:v>
                </c:pt>
                <c:pt idx="15154">
                  <c:v>0.35974444009326401</c:v>
                </c:pt>
                <c:pt idx="15155">
                  <c:v>0.37516290537830899</c:v>
                </c:pt>
                <c:pt idx="15156">
                  <c:v>0.39076728986828002</c:v>
                </c:pt>
                <c:pt idx="15157">
                  <c:v>0.40548946459549101</c:v>
                </c:pt>
                <c:pt idx="15158">
                  <c:v>0.41831277077861401</c:v>
                </c:pt>
                <c:pt idx="15159">
                  <c:v>0.42840167242819299</c:v>
                </c:pt>
                <c:pt idx="15160">
                  <c:v>0.43546522584001901</c:v>
                </c:pt>
                <c:pt idx="15161">
                  <c:v>0.44002338097462801</c:v>
                </c:pt>
                <c:pt idx="15162">
                  <c:v>0.44216121845701101</c:v>
                </c:pt>
                <c:pt idx="15163">
                  <c:v>0.44235503865231701</c:v>
                </c:pt>
                <c:pt idx="15164">
                  <c:v>0.44180184428063601</c:v>
                </c:pt>
                <c:pt idx="15165">
                  <c:v>0.44043863615900403</c:v>
                </c:pt>
                <c:pt idx="15166">
                  <c:v>0.43681582602889002</c:v>
                </c:pt>
                <c:pt idx="15167">
                  <c:v>0.42964080307505198</c:v>
                </c:pt>
                <c:pt idx="15168">
                  <c:v>0.41943748713649698</c:v>
                </c:pt>
                <c:pt idx="15169">
                  <c:v>0.40717025820217401</c:v>
                </c:pt>
                <c:pt idx="15170">
                  <c:v>0.39330051232366497</c:v>
                </c:pt>
                <c:pt idx="15171">
                  <c:v>0.37833150082075601</c:v>
                </c:pt>
                <c:pt idx="15172">
                  <c:v>0.36232988005796202</c:v>
                </c:pt>
                <c:pt idx="15173">
                  <c:v>0.34548729166542802</c:v>
                </c:pt>
                <c:pt idx="15174">
                  <c:v>0.32799879952702299</c:v>
                </c:pt>
                <c:pt idx="15175">
                  <c:v>0.31063783722618798</c:v>
                </c:pt>
                <c:pt idx="15176">
                  <c:v>0.29402017982386103</c:v>
                </c:pt>
                <c:pt idx="15177">
                  <c:v>0.27834180887910998</c:v>
                </c:pt>
                <c:pt idx="15178">
                  <c:v>0.26321801321483801</c:v>
                </c:pt>
                <c:pt idx="15179">
                  <c:v>0.24923946582593601</c:v>
                </c:pt>
                <c:pt idx="15180">
                  <c:v>0.23777311653309299</c:v>
                </c:pt>
                <c:pt idx="15181">
                  <c:v>0.228595200433824</c:v>
                </c:pt>
                <c:pt idx="15182">
                  <c:v>0.22073520822776499</c:v>
                </c:pt>
                <c:pt idx="15183">
                  <c:v>0.21351684736177101</c:v>
                </c:pt>
                <c:pt idx="15184">
                  <c:v>0.20738824826381899</c:v>
                </c:pt>
                <c:pt idx="15185">
                  <c:v>0.202686516076407</c:v>
                </c:pt>
                <c:pt idx="15186">
                  <c:v>0.19880488563380999</c:v>
                </c:pt>
                <c:pt idx="15187">
                  <c:v>0.195004651805499</c:v>
                </c:pt>
                <c:pt idx="15188">
                  <c:v>0.190942928579246</c:v>
                </c:pt>
                <c:pt idx="15189">
                  <c:v>0.187462119113743</c:v>
                </c:pt>
                <c:pt idx="15190">
                  <c:v>0.185939123498743</c:v>
                </c:pt>
                <c:pt idx="15191">
                  <c:v>0.18635320100764</c:v>
                </c:pt>
                <c:pt idx="15192">
                  <c:v>0.18716588458121</c:v>
                </c:pt>
                <c:pt idx="15193">
                  <c:v>0.18757457281104201</c:v>
                </c:pt>
                <c:pt idx="15194">
                  <c:v>0.188414906935333</c:v>
                </c:pt>
                <c:pt idx="15195">
                  <c:v>0.19018633767524701</c:v>
                </c:pt>
                <c:pt idx="15196">
                  <c:v>0.19229127047085101</c:v>
                </c:pt>
                <c:pt idx="15197">
                  <c:v>0.19391014165069001</c:v>
                </c:pt>
                <c:pt idx="15198">
                  <c:v>0.194740142399704</c:v>
                </c:pt>
                <c:pt idx="15199">
                  <c:v>0.195324177488857</c:v>
                </c:pt>
                <c:pt idx="15200">
                  <c:v>0.19667479107416799</c:v>
                </c:pt>
                <c:pt idx="15201">
                  <c:v>0.19992093705222699</c:v>
                </c:pt>
                <c:pt idx="15202">
                  <c:v>0.205162579284693</c:v>
                </c:pt>
                <c:pt idx="15203">
                  <c:v>0.21139353253964699</c:v>
                </c:pt>
                <c:pt idx="15204">
                  <c:v>0.21731317324569299</c:v>
                </c:pt>
                <c:pt idx="15205">
                  <c:v>0.22129566030761699</c:v>
                </c:pt>
                <c:pt idx="15206">
                  <c:v>0.222440524634928</c:v>
                </c:pt>
                <c:pt idx="15207">
                  <c:v>0.220950298029815</c:v>
                </c:pt>
                <c:pt idx="15208">
                  <c:v>0.21709329247183701</c:v>
                </c:pt>
                <c:pt idx="15209">
                  <c:v>0.21063614206447001</c:v>
                </c:pt>
                <c:pt idx="15210">
                  <c:v>0.20108379764630999</c:v>
                </c:pt>
                <c:pt idx="15211">
                  <c:v>0.18918320459395299</c:v>
                </c:pt>
                <c:pt idx="15212">
                  <c:v>0.17576089307832601</c:v>
                </c:pt>
                <c:pt idx="15213">
                  <c:v>0.16051093370241401</c:v>
                </c:pt>
                <c:pt idx="15214">
                  <c:v>0.143333802727659</c:v>
                </c:pt>
                <c:pt idx="15215">
                  <c:v>0.12452685982325</c:v>
                </c:pt>
                <c:pt idx="15216">
                  <c:v>0.10514508760333</c:v>
                </c:pt>
                <c:pt idx="15217">
                  <c:v>8.65303883369236E-2</c:v>
                </c:pt>
                <c:pt idx="15218">
                  <c:v>6.8973804685563994E-2</c:v>
                </c:pt>
                <c:pt idx="15219">
                  <c:v>5.2875917187758602E-2</c:v>
                </c:pt>
                <c:pt idx="15220">
                  <c:v>3.9561971368418901E-2</c:v>
                </c:pt>
                <c:pt idx="15221">
                  <c:v>2.9799115097008999E-2</c:v>
                </c:pt>
                <c:pt idx="15222">
                  <c:v>2.2898936207896198E-2</c:v>
                </c:pt>
                <c:pt idx="15223">
                  <c:v>1.79988733752772E-2</c:v>
                </c:pt>
                <c:pt idx="15224">
                  <c:v>1.51777778068913E-2</c:v>
                </c:pt>
                <c:pt idx="15225">
                  <c:v>1.3715455912802699E-2</c:v>
                </c:pt>
                <c:pt idx="15226">
                  <c:v>1.3347286234895599E-2</c:v>
                </c:pt>
                <c:pt idx="15227">
                  <c:v>1.4267732911338499E-2</c:v>
                </c:pt>
                <c:pt idx="15228">
                  <c:v>1.5592939779248201E-2</c:v>
                </c:pt>
                <c:pt idx="15229">
                  <c:v>1.74181894096243E-2</c:v>
                </c:pt>
                <c:pt idx="15230">
                  <c:v>2.0263627255179301E-2</c:v>
                </c:pt>
                <c:pt idx="15231">
                  <c:v>2.3534042446203201E-2</c:v>
                </c:pt>
                <c:pt idx="15232">
                  <c:v>2.6660557016244899E-2</c:v>
                </c:pt>
                <c:pt idx="15233">
                  <c:v>3.00994942161605E-2</c:v>
                </c:pt>
                <c:pt idx="15234">
                  <c:v>3.3846224578475699E-2</c:v>
                </c:pt>
                <c:pt idx="15235">
                  <c:v>3.7212182740658302E-2</c:v>
                </c:pt>
                <c:pt idx="15236">
                  <c:v>4.0738494847708501E-2</c:v>
                </c:pt>
                <c:pt idx="15237">
                  <c:v>4.5285647253449302E-2</c:v>
                </c:pt>
                <c:pt idx="15238">
                  <c:v>5.1413913020498803E-2</c:v>
                </c:pt>
                <c:pt idx="15239">
                  <c:v>5.8319903613300202E-2</c:v>
                </c:pt>
                <c:pt idx="15240">
                  <c:v>6.4441130443722197E-2</c:v>
                </c:pt>
                <c:pt idx="15241">
                  <c:v>6.8909982610180304E-2</c:v>
                </c:pt>
                <c:pt idx="15242">
                  <c:v>7.0470545543796698E-2</c:v>
                </c:pt>
                <c:pt idx="15243">
                  <c:v>6.8881389381386299E-2</c:v>
                </c:pt>
                <c:pt idx="15244">
                  <c:v>6.3750738094756398E-2</c:v>
                </c:pt>
                <c:pt idx="15245">
                  <c:v>5.38554406619303E-2</c:v>
                </c:pt>
                <c:pt idx="15246">
                  <c:v>3.9488622417655397E-2</c:v>
                </c:pt>
                <c:pt idx="15247">
                  <c:v>2.1916714659000198E-2</c:v>
                </c:pt>
                <c:pt idx="15248">
                  <c:v>2.4614277064387499E-3</c:v>
                </c:pt>
                <c:pt idx="15249">
                  <c:v>-1.80663246249771E-2</c:v>
                </c:pt>
                <c:pt idx="15250">
                  <c:v>-3.9331636373899602E-2</c:v>
                </c:pt>
                <c:pt idx="15251">
                  <c:v>-6.0349373267838201E-2</c:v>
                </c:pt>
                <c:pt idx="15252">
                  <c:v>-7.9866110346514002E-2</c:v>
                </c:pt>
                <c:pt idx="15253">
                  <c:v>-9.7972618056015107E-2</c:v>
                </c:pt>
                <c:pt idx="15254">
                  <c:v>-0.116025787543504</c:v>
                </c:pt>
                <c:pt idx="15255">
                  <c:v>-0.134269345802532</c:v>
                </c:pt>
                <c:pt idx="15256">
                  <c:v>-0.152357426836874</c:v>
                </c:pt>
                <c:pt idx="15257">
                  <c:v>-0.16993004263110001</c:v>
                </c:pt>
                <c:pt idx="15258">
                  <c:v>-0.185726598637628</c:v>
                </c:pt>
                <c:pt idx="15259">
                  <c:v>-0.19902628563661001</c:v>
                </c:pt>
                <c:pt idx="15260">
                  <c:v>-0.21009706208612899</c:v>
                </c:pt>
                <c:pt idx="15261">
                  <c:v>-0.21882912472698299</c:v>
                </c:pt>
                <c:pt idx="15262">
                  <c:v>-0.225320261952422</c:v>
                </c:pt>
                <c:pt idx="15263">
                  <c:v>-0.228928497831724</c:v>
                </c:pt>
                <c:pt idx="15264">
                  <c:v>-0.228638106151862</c:v>
                </c:pt>
                <c:pt idx="15265">
                  <c:v>-0.225166344198207</c:v>
                </c:pt>
                <c:pt idx="15266">
                  <c:v>-0.22038694714175999</c:v>
                </c:pt>
                <c:pt idx="15267">
                  <c:v>-0.21540647424220999</c:v>
                </c:pt>
                <c:pt idx="15268">
                  <c:v>-0.21033316522066201</c:v>
                </c:pt>
                <c:pt idx="15269">
                  <c:v>-0.20627194172779201</c:v>
                </c:pt>
                <c:pt idx="15270">
                  <c:v>-0.20414202280952101</c:v>
                </c:pt>
                <c:pt idx="15271">
                  <c:v>-0.20529992617853801</c:v>
                </c:pt>
                <c:pt idx="15272">
                  <c:v>-0.21135388481568099</c:v>
                </c:pt>
                <c:pt idx="15273">
                  <c:v>-0.22178648672763801</c:v>
                </c:pt>
                <c:pt idx="15274">
                  <c:v>-0.23532891505662201</c:v>
                </c:pt>
                <c:pt idx="15275">
                  <c:v>-0.251641842847663</c:v>
                </c:pt>
                <c:pt idx="15276">
                  <c:v>-0.27122171355031499</c:v>
                </c:pt>
                <c:pt idx="15277">
                  <c:v>-0.29371797979681602</c:v>
                </c:pt>
                <c:pt idx="15278">
                  <c:v>-0.31788361780705898</c:v>
                </c:pt>
                <c:pt idx="15279">
                  <c:v>-0.34294555777956898</c:v>
                </c:pt>
                <c:pt idx="15280">
                  <c:v>-0.36697233161591197</c:v>
                </c:pt>
                <c:pt idx="15281">
                  <c:v>-0.38745129848934101</c:v>
                </c:pt>
                <c:pt idx="15282">
                  <c:v>-0.40381310293219203</c:v>
                </c:pt>
                <c:pt idx="15283">
                  <c:v>-0.416264239370016</c:v>
                </c:pt>
                <c:pt idx="15284">
                  <c:v>-0.424707261889815</c:v>
                </c:pt>
                <c:pt idx="15285">
                  <c:v>-0.42895150273562799</c:v>
                </c:pt>
                <c:pt idx="15286">
                  <c:v>-0.428756832109145</c:v>
                </c:pt>
                <c:pt idx="15287">
                  <c:v>-0.42398472084483702</c:v>
                </c:pt>
                <c:pt idx="15288">
                  <c:v>-0.415028216851617</c:v>
                </c:pt>
                <c:pt idx="15289">
                  <c:v>-0.40289407506406799</c:v>
                </c:pt>
                <c:pt idx="15290">
                  <c:v>-0.38764172010517201</c:v>
                </c:pt>
                <c:pt idx="15291">
                  <c:v>-0.36924594595344901</c:v>
                </c:pt>
                <c:pt idx="15292">
                  <c:v>-0.349947242503587</c:v>
                </c:pt>
                <c:pt idx="15293">
                  <c:v>-0.33139257716188703</c:v>
                </c:pt>
                <c:pt idx="15294">
                  <c:v>-0.31393128998472603</c:v>
                </c:pt>
                <c:pt idx="15295">
                  <c:v>-0.29743708274365899</c:v>
                </c:pt>
                <c:pt idx="15296">
                  <c:v>-0.28197957751839198</c:v>
                </c:pt>
                <c:pt idx="15297">
                  <c:v>-0.26881202700571399</c:v>
                </c:pt>
                <c:pt idx="15298">
                  <c:v>-0.25881123971925502</c:v>
                </c:pt>
                <c:pt idx="15299">
                  <c:v>-0.25232494094347102</c:v>
                </c:pt>
                <c:pt idx="15300">
                  <c:v>-0.24945730378119699</c:v>
                </c:pt>
                <c:pt idx="15301">
                  <c:v>-0.24895523517511201</c:v>
                </c:pt>
                <c:pt idx="15302">
                  <c:v>-0.248876653810985</c:v>
                </c:pt>
                <c:pt idx="15303">
                  <c:v>-0.24903956479463699</c:v>
                </c:pt>
                <c:pt idx="15304">
                  <c:v>-0.25051088603274302</c:v>
                </c:pt>
                <c:pt idx="15305">
                  <c:v>-0.25355052114986798</c:v>
                </c:pt>
                <c:pt idx="15306">
                  <c:v>-0.25792119864586299</c:v>
                </c:pt>
                <c:pt idx="15307">
                  <c:v>-0.26347910981544498</c:v>
                </c:pt>
                <c:pt idx="15308">
                  <c:v>-0.27007481874343597</c:v>
                </c:pt>
                <c:pt idx="15309">
                  <c:v>-0.27875285153042201</c:v>
                </c:pt>
                <c:pt idx="15310">
                  <c:v>-0.28973068023006798</c:v>
                </c:pt>
                <c:pt idx="15311">
                  <c:v>-0.30140963808187798</c:v>
                </c:pt>
                <c:pt idx="15312">
                  <c:v>-0.31238601889430501</c:v>
                </c:pt>
                <c:pt idx="15313">
                  <c:v>-0.32274814556293602</c:v>
                </c:pt>
                <c:pt idx="15314">
                  <c:v>-0.33351811734723802</c:v>
                </c:pt>
                <c:pt idx="15315">
                  <c:v>-0.34384043402154901</c:v>
                </c:pt>
                <c:pt idx="15316">
                  <c:v>-0.35134898763566003</c:v>
                </c:pt>
                <c:pt idx="15317">
                  <c:v>-0.35487850276719302</c:v>
                </c:pt>
                <c:pt idx="15318">
                  <c:v>-0.35541670284718302</c:v>
                </c:pt>
                <c:pt idx="15319">
                  <c:v>-0.35380827204410897</c:v>
                </c:pt>
                <c:pt idx="15320">
                  <c:v>-0.351241090390922</c:v>
                </c:pt>
                <c:pt idx="15321">
                  <c:v>-0.349358263099668</c:v>
                </c:pt>
                <c:pt idx="15322">
                  <c:v>-0.348428717818834</c:v>
                </c:pt>
                <c:pt idx="15323">
                  <c:v>-0.348036541969171</c:v>
                </c:pt>
                <c:pt idx="15324">
                  <c:v>-0.34734021527060999</c:v>
                </c:pt>
                <c:pt idx="15325">
                  <c:v>-0.34580016154694798</c:v>
                </c:pt>
                <c:pt idx="15326">
                  <c:v>-0.343449822679531</c:v>
                </c:pt>
                <c:pt idx="15327">
                  <c:v>-0.34037683015026599</c:v>
                </c:pt>
                <c:pt idx="15328">
                  <c:v>-0.335956627348165</c:v>
                </c:pt>
                <c:pt idx="15329">
                  <c:v>-0.32937881750217102</c:v>
                </c:pt>
                <c:pt idx="15330">
                  <c:v>-0.321400875272908</c:v>
                </c:pt>
                <c:pt idx="15331">
                  <c:v>-0.31381241597370801</c:v>
                </c:pt>
                <c:pt idx="15332">
                  <c:v>-0.30744135132417999</c:v>
                </c:pt>
                <c:pt idx="15333">
                  <c:v>-0.30190167293223602</c:v>
                </c:pt>
                <c:pt idx="15334">
                  <c:v>-0.29751830450219502</c:v>
                </c:pt>
                <c:pt idx="15335">
                  <c:v>-0.29524619386234102</c:v>
                </c:pt>
                <c:pt idx="15336">
                  <c:v>-0.29523221694324198</c:v>
                </c:pt>
                <c:pt idx="15337">
                  <c:v>-0.29764910412055601</c:v>
                </c:pt>
                <c:pt idx="15338">
                  <c:v>-0.30117735626603998</c:v>
                </c:pt>
                <c:pt idx="15339">
                  <c:v>-0.30332498459465701</c:v>
                </c:pt>
                <c:pt idx="15340">
                  <c:v>-0.303921512768902</c:v>
                </c:pt>
                <c:pt idx="15341">
                  <c:v>-0.30418700656122499</c:v>
                </c:pt>
                <c:pt idx="15342">
                  <c:v>-0.30532007979499298</c:v>
                </c:pt>
                <c:pt idx="15343">
                  <c:v>-0.30752993497238201</c:v>
                </c:pt>
                <c:pt idx="15344">
                  <c:v>-0.31053588257107401</c:v>
                </c:pt>
                <c:pt idx="15345">
                  <c:v>-0.315468495476949</c:v>
                </c:pt>
                <c:pt idx="15346">
                  <c:v>-0.32221271458790102</c:v>
                </c:pt>
                <c:pt idx="15347">
                  <c:v>-0.329214927935639</c:v>
                </c:pt>
                <c:pt idx="15348">
                  <c:v>-0.33662540685087899</c:v>
                </c:pt>
                <c:pt idx="15349">
                  <c:v>-0.34431265410599099</c:v>
                </c:pt>
                <c:pt idx="15350">
                  <c:v>-0.35014490920890001</c:v>
                </c:pt>
                <c:pt idx="15351">
                  <c:v>-0.35394476643912398</c:v>
                </c:pt>
                <c:pt idx="15352">
                  <c:v>-0.35776459458440601</c:v>
                </c:pt>
                <c:pt idx="15353">
                  <c:v>-0.36149325108755098</c:v>
                </c:pt>
                <c:pt idx="15354">
                  <c:v>-0.364152523197739</c:v>
                </c:pt>
                <c:pt idx="15355">
                  <c:v>-0.36585159205627898</c:v>
                </c:pt>
                <c:pt idx="15356">
                  <c:v>-0.36618871003527798</c:v>
                </c:pt>
                <c:pt idx="15357">
                  <c:v>-0.36443923172299197</c:v>
                </c:pt>
                <c:pt idx="15358">
                  <c:v>-0.36069191519222099</c:v>
                </c:pt>
                <c:pt idx="15359">
                  <c:v>-0.35568917561921598</c:v>
                </c:pt>
                <c:pt idx="15360">
                  <c:v>-0.350186529332077</c:v>
                </c:pt>
                <c:pt idx="15361">
                  <c:v>-0.34427432530804802</c:v>
                </c:pt>
                <c:pt idx="15362">
                  <c:v>-0.336501114078819</c:v>
                </c:pt>
                <c:pt idx="15363">
                  <c:v>-0.32580124646191599</c:v>
                </c:pt>
                <c:pt idx="15364">
                  <c:v>-0.31298881441911403</c:v>
                </c:pt>
                <c:pt idx="15365">
                  <c:v>-0.29928179887668599</c:v>
                </c:pt>
                <c:pt idx="15366">
                  <c:v>-0.28510350218042302</c:v>
                </c:pt>
                <c:pt idx="15367">
                  <c:v>-0.27083658830928697</c:v>
                </c:pt>
                <c:pt idx="15368">
                  <c:v>-0.25799729819290101</c:v>
                </c:pt>
                <c:pt idx="15369">
                  <c:v>-0.24714067472140899</c:v>
                </c:pt>
                <c:pt idx="15370">
                  <c:v>-0.23664134818160301</c:v>
                </c:pt>
                <c:pt idx="15371">
                  <c:v>-0.22556912899675099</c:v>
                </c:pt>
                <c:pt idx="15372">
                  <c:v>-0.21429057824792</c:v>
                </c:pt>
                <c:pt idx="15373">
                  <c:v>-0.203707743286895</c:v>
                </c:pt>
                <c:pt idx="15374">
                  <c:v>-0.19465817016228501</c:v>
                </c:pt>
                <c:pt idx="15375">
                  <c:v>-0.18659413061824501</c:v>
                </c:pt>
                <c:pt idx="15376">
                  <c:v>-0.178979429653886</c:v>
                </c:pt>
                <c:pt idx="15377">
                  <c:v>-0.17184975053204701</c:v>
                </c:pt>
                <c:pt idx="15378">
                  <c:v>-0.165704288625631</c:v>
                </c:pt>
                <c:pt idx="15379">
                  <c:v>-0.16127370800548699</c:v>
                </c:pt>
                <c:pt idx="15380">
                  <c:v>-0.158193253322615</c:v>
                </c:pt>
                <c:pt idx="15381">
                  <c:v>-0.155965612457095</c:v>
                </c:pt>
                <c:pt idx="15382">
                  <c:v>-0.154231480306524</c:v>
                </c:pt>
                <c:pt idx="15383">
                  <c:v>-0.15217456092352499</c:v>
                </c:pt>
                <c:pt idx="15384">
                  <c:v>-0.149683680858157</c:v>
                </c:pt>
                <c:pt idx="15385">
                  <c:v>-0.146613195021007</c:v>
                </c:pt>
                <c:pt idx="15386">
                  <c:v>-0.14279913125114499</c:v>
                </c:pt>
                <c:pt idx="15387">
                  <c:v>-0.138897519042326</c:v>
                </c:pt>
                <c:pt idx="15388">
                  <c:v>-0.13407050636168899</c:v>
                </c:pt>
                <c:pt idx="15389">
                  <c:v>-0.12720413990670701</c:v>
                </c:pt>
                <c:pt idx="15390">
                  <c:v>-0.118354092550348</c:v>
                </c:pt>
                <c:pt idx="15391">
                  <c:v>-0.107991738306995</c:v>
                </c:pt>
                <c:pt idx="15392">
                  <c:v>-9.6563594711564296E-2</c:v>
                </c:pt>
                <c:pt idx="15393">
                  <c:v>-8.4641026647374495E-2</c:v>
                </c:pt>
                <c:pt idx="15394">
                  <c:v>-7.2619804254007103E-2</c:v>
                </c:pt>
                <c:pt idx="15395">
                  <c:v>-6.0328862761420701E-2</c:v>
                </c:pt>
                <c:pt idx="15396">
                  <c:v>-4.8376927366285301E-2</c:v>
                </c:pt>
                <c:pt idx="15397">
                  <c:v>-3.6559252630910102E-2</c:v>
                </c:pt>
                <c:pt idx="15398">
                  <c:v>-2.36892752936399E-2</c:v>
                </c:pt>
                <c:pt idx="15399">
                  <c:v>-9.6647684724370693E-3</c:v>
                </c:pt>
                <c:pt idx="15400">
                  <c:v>5.0300719350884699E-3</c:v>
                </c:pt>
                <c:pt idx="15401">
                  <c:v>2.0658518024560299E-2</c:v>
                </c:pt>
                <c:pt idx="15402">
                  <c:v>3.7942606559918199E-2</c:v>
                </c:pt>
                <c:pt idx="15403">
                  <c:v>5.6471152952021701E-2</c:v>
                </c:pt>
                <c:pt idx="15404">
                  <c:v>7.5711867308646902E-2</c:v>
                </c:pt>
                <c:pt idx="15405">
                  <c:v>9.5293591208788705E-2</c:v>
                </c:pt>
                <c:pt idx="15406">
                  <c:v>0.115358234164864</c:v>
                </c:pt>
                <c:pt idx="15407">
                  <c:v>0.13544796909819901</c:v>
                </c:pt>
                <c:pt idx="15408">
                  <c:v>0.154172430277638</c:v>
                </c:pt>
                <c:pt idx="15409">
                  <c:v>0.171887977803933</c:v>
                </c:pt>
                <c:pt idx="15410">
                  <c:v>0.18879333859338701</c:v>
                </c:pt>
                <c:pt idx="15411">
                  <c:v>0.20442915250949401</c:v>
                </c:pt>
                <c:pt idx="15412">
                  <c:v>0.21784735433841401</c:v>
                </c:pt>
                <c:pt idx="15413">
                  <c:v>0.22880494499956799</c:v>
                </c:pt>
                <c:pt idx="15414">
                  <c:v>0.23773950713922101</c:v>
                </c:pt>
                <c:pt idx="15415">
                  <c:v>0.24446451210337</c:v>
                </c:pt>
                <c:pt idx="15416">
                  <c:v>0.24928781086235199</c:v>
                </c:pt>
                <c:pt idx="15417">
                  <c:v>0.252434497795826</c:v>
                </c:pt>
                <c:pt idx="15418">
                  <c:v>0.25294750074307099</c:v>
                </c:pt>
                <c:pt idx="15419">
                  <c:v>0.25084209036865901</c:v>
                </c:pt>
                <c:pt idx="15420">
                  <c:v>0.24796240466465699</c:v>
                </c:pt>
                <c:pt idx="15421">
                  <c:v>0.244934215151768</c:v>
                </c:pt>
                <c:pt idx="15422">
                  <c:v>0.24262808775193001</c:v>
                </c:pt>
                <c:pt idx="15423">
                  <c:v>0.242310073217988</c:v>
                </c:pt>
                <c:pt idx="15424">
                  <c:v>0.24440456744279801</c:v>
                </c:pt>
                <c:pt idx="15425">
                  <c:v>0.24937410969781401</c:v>
                </c:pt>
                <c:pt idx="15426">
                  <c:v>0.25735756084116201</c:v>
                </c:pt>
                <c:pt idx="15427">
                  <c:v>0.26708772321903401</c:v>
                </c:pt>
                <c:pt idx="15428">
                  <c:v>0.27790542295598197</c:v>
                </c:pt>
                <c:pt idx="15429">
                  <c:v>0.29153332915362201</c:v>
                </c:pt>
                <c:pt idx="15430">
                  <c:v>0.30778193811521598</c:v>
                </c:pt>
                <c:pt idx="15431">
                  <c:v>0.32462609381598601</c:v>
                </c:pt>
                <c:pt idx="15432">
                  <c:v>0.34091434802729398</c:v>
                </c:pt>
                <c:pt idx="15433">
                  <c:v>0.35689168529426202</c:v>
                </c:pt>
                <c:pt idx="15434">
                  <c:v>0.373773222421661</c:v>
                </c:pt>
                <c:pt idx="15435">
                  <c:v>0.39157620014022299</c:v>
                </c:pt>
                <c:pt idx="15436">
                  <c:v>0.40925275064047201</c:v>
                </c:pt>
                <c:pt idx="15437">
                  <c:v>0.425875020139039</c:v>
                </c:pt>
                <c:pt idx="15438">
                  <c:v>0.44071912047865802</c:v>
                </c:pt>
                <c:pt idx="15439">
                  <c:v>0.45303780266898602</c:v>
                </c:pt>
                <c:pt idx="15440">
                  <c:v>0.46199929843787502</c:v>
                </c:pt>
                <c:pt idx="15441">
                  <c:v>0.466782242660224</c:v>
                </c:pt>
                <c:pt idx="15442">
                  <c:v>0.46773272387339998</c:v>
                </c:pt>
                <c:pt idx="15443">
                  <c:v>0.46640717330591203</c:v>
                </c:pt>
                <c:pt idx="15444">
                  <c:v>0.46341730722577001</c:v>
                </c:pt>
                <c:pt idx="15445">
                  <c:v>0.45959666792967302</c:v>
                </c:pt>
                <c:pt idx="15446">
                  <c:v>0.45654982280323497</c:v>
                </c:pt>
                <c:pt idx="15447">
                  <c:v>0.45490401811611902</c:v>
                </c:pt>
                <c:pt idx="15448">
                  <c:v>0.45480881486015601</c:v>
                </c:pt>
                <c:pt idx="15449">
                  <c:v>0.45688616188819797</c:v>
                </c:pt>
                <c:pt idx="15450">
                  <c:v>0.46175681637537602</c:v>
                </c:pt>
                <c:pt idx="15451">
                  <c:v>0.46789432249697199</c:v>
                </c:pt>
                <c:pt idx="15452">
                  <c:v>0.47360960460288298</c:v>
                </c:pt>
                <c:pt idx="15453">
                  <c:v>0.47884442446574299</c:v>
                </c:pt>
                <c:pt idx="15454">
                  <c:v>0.48474901357636402</c:v>
                </c:pt>
                <c:pt idx="15455">
                  <c:v>0.49263605957446999</c:v>
                </c:pt>
                <c:pt idx="15456">
                  <c:v>0.50156532801043896</c:v>
                </c:pt>
                <c:pt idx="15457">
                  <c:v>0.51008324306810104</c:v>
                </c:pt>
                <c:pt idx="15458">
                  <c:v>0.51832353110336604</c:v>
                </c:pt>
                <c:pt idx="15459">
                  <c:v>0.52732850846228396</c:v>
                </c:pt>
                <c:pt idx="15460">
                  <c:v>0.53728441567398999</c:v>
                </c:pt>
                <c:pt idx="15461">
                  <c:v>0.54730094253414896</c:v>
                </c:pt>
                <c:pt idx="15462">
                  <c:v>0.55722207752028396</c:v>
                </c:pt>
                <c:pt idx="15463">
                  <c:v>0.56753039002807903</c:v>
                </c:pt>
                <c:pt idx="15464">
                  <c:v>0.57686053272126003</c:v>
                </c:pt>
                <c:pt idx="15465">
                  <c:v>0.58335266697986998</c:v>
                </c:pt>
                <c:pt idx="15466">
                  <c:v>0.587809350267122</c:v>
                </c:pt>
                <c:pt idx="15467">
                  <c:v>0.59156025769181098</c:v>
                </c:pt>
                <c:pt idx="15468">
                  <c:v>0.59450132212247397</c:v>
                </c:pt>
                <c:pt idx="15469">
                  <c:v>0.59598408734559105</c:v>
                </c:pt>
                <c:pt idx="15470">
                  <c:v>0.59678991409262705</c:v>
                </c:pt>
                <c:pt idx="15471">
                  <c:v>0.59843550661729195</c:v>
                </c:pt>
                <c:pt idx="15472">
                  <c:v>0.60075514909334304</c:v>
                </c:pt>
                <c:pt idx="15473">
                  <c:v>0.60303813079759006</c:v>
                </c:pt>
                <c:pt idx="15474">
                  <c:v>0.604158964528686</c:v>
                </c:pt>
                <c:pt idx="15475">
                  <c:v>0.60345304175282</c:v>
                </c:pt>
                <c:pt idx="15476">
                  <c:v>0.60096007495088499</c:v>
                </c:pt>
                <c:pt idx="15477">
                  <c:v>0.59528877171612105</c:v>
                </c:pt>
                <c:pt idx="15478">
                  <c:v>0.58492352528837899</c:v>
                </c:pt>
                <c:pt idx="15479">
                  <c:v>0.569749284146988</c:v>
                </c:pt>
                <c:pt idx="15480">
                  <c:v>0.55034019125878297</c:v>
                </c:pt>
                <c:pt idx="15481">
                  <c:v>0.52803081219390802</c:v>
                </c:pt>
                <c:pt idx="15482">
                  <c:v>0.50495708646000204</c:v>
                </c:pt>
                <c:pt idx="15483">
                  <c:v>0.482982733511511</c:v>
                </c:pt>
                <c:pt idx="15484">
                  <c:v>0.46201222581472601</c:v>
                </c:pt>
                <c:pt idx="15485">
                  <c:v>0.44166749157083102</c:v>
                </c:pt>
                <c:pt idx="15486">
                  <c:v>0.42182426933184902</c:v>
                </c:pt>
                <c:pt idx="15487">
                  <c:v>0.40286043562504797</c:v>
                </c:pt>
                <c:pt idx="15488">
                  <c:v>0.38711739880861801</c:v>
                </c:pt>
                <c:pt idx="15489">
                  <c:v>0.37475753599662598</c:v>
                </c:pt>
                <c:pt idx="15490">
                  <c:v>0.36460372637765798</c:v>
                </c:pt>
                <c:pt idx="15491">
                  <c:v>0.35677584049489802</c:v>
                </c:pt>
                <c:pt idx="15492">
                  <c:v>0.351253417584105</c:v>
                </c:pt>
                <c:pt idx="15493">
                  <c:v>0.34760780920608803</c:v>
                </c:pt>
                <c:pt idx="15494">
                  <c:v>0.34554848773954699</c:v>
                </c:pt>
                <c:pt idx="15495">
                  <c:v>0.34484628782995602</c:v>
                </c:pt>
                <c:pt idx="15496">
                  <c:v>0.344924076782685</c:v>
                </c:pt>
                <c:pt idx="15497">
                  <c:v>0.345395625959806</c:v>
                </c:pt>
                <c:pt idx="15498">
                  <c:v>0.34592295253931199</c:v>
                </c:pt>
                <c:pt idx="15499">
                  <c:v>0.346831401224653</c:v>
                </c:pt>
                <c:pt idx="15500">
                  <c:v>0.348681510272279</c:v>
                </c:pt>
                <c:pt idx="15501">
                  <c:v>0.35131092048711798</c:v>
                </c:pt>
                <c:pt idx="15502">
                  <c:v>0.354434867978208</c:v>
                </c:pt>
                <c:pt idx="15503">
                  <c:v>0.357313686912757</c:v>
                </c:pt>
                <c:pt idx="15504">
                  <c:v>0.35928898570648798</c:v>
                </c:pt>
                <c:pt idx="15505">
                  <c:v>0.36024541625961498</c:v>
                </c:pt>
                <c:pt idx="15506">
                  <c:v>0.35951317293097401</c:v>
                </c:pt>
                <c:pt idx="15507">
                  <c:v>0.35657228680792602</c:v>
                </c:pt>
                <c:pt idx="15508">
                  <c:v>0.35181961381619598</c:v>
                </c:pt>
                <c:pt idx="15509">
                  <c:v>0.34549558642544898</c:v>
                </c:pt>
                <c:pt idx="15510">
                  <c:v>0.33692020194316402</c:v>
                </c:pt>
                <c:pt idx="15511">
                  <c:v>0.32599837697276102</c:v>
                </c:pt>
                <c:pt idx="15512">
                  <c:v>0.31319335942771398</c:v>
                </c:pt>
                <c:pt idx="15513">
                  <c:v>0.29806761107084601</c:v>
                </c:pt>
                <c:pt idx="15514">
                  <c:v>0.28017456514404498</c:v>
                </c:pt>
                <c:pt idx="15515">
                  <c:v>0.25961325954912101</c:v>
                </c:pt>
                <c:pt idx="15516">
                  <c:v>0.23657683684455</c:v>
                </c:pt>
                <c:pt idx="15517">
                  <c:v>0.211767947444296</c:v>
                </c:pt>
                <c:pt idx="15518">
                  <c:v>0.18637944556145999</c:v>
                </c:pt>
                <c:pt idx="15519">
                  <c:v>0.161251579084699</c:v>
                </c:pt>
                <c:pt idx="15520">
                  <c:v>0.13726399388243701</c:v>
                </c:pt>
                <c:pt idx="15521">
                  <c:v>0.11579990565628399</c:v>
                </c:pt>
                <c:pt idx="15522">
                  <c:v>9.7019987804331603E-2</c:v>
                </c:pt>
                <c:pt idx="15523">
                  <c:v>7.8785484540795897E-2</c:v>
                </c:pt>
                <c:pt idx="15524">
                  <c:v>6.0317511998621502E-2</c:v>
                </c:pt>
                <c:pt idx="15525">
                  <c:v>4.2337057976757297E-2</c:v>
                </c:pt>
                <c:pt idx="15526">
                  <c:v>2.48439515528407E-2</c:v>
                </c:pt>
                <c:pt idx="15527">
                  <c:v>7.3843184949224303E-3</c:v>
                </c:pt>
                <c:pt idx="15528">
                  <c:v>-1.0127108083735001E-2</c:v>
                </c:pt>
                <c:pt idx="15529">
                  <c:v>-2.7048100314254898E-2</c:v>
                </c:pt>
                <c:pt idx="15530">
                  <c:v>-4.2713193640968303E-2</c:v>
                </c:pt>
                <c:pt idx="15531">
                  <c:v>-5.7762968290540603E-2</c:v>
                </c:pt>
                <c:pt idx="15532">
                  <c:v>-7.2223282313295598E-2</c:v>
                </c:pt>
                <c:pt idx="15533">
                  <c:v>-8.4994139391847995E-2</c:v>
                </c:pt>
                <c:pt idx="15534">
                  <c:v>-9.5653543264265395E-2</c:v>
                </c:pt>
                <c:pt idx="15535">
                  <c:v>-0.10531301513658101</c:v>
                </c:pt>
                <c:pt idx="15536">
                  <c:v>-0.11519131476304099</c:v>
                </c:pt>
                <c:pt idx="15537">
                  <c:v>-0.124280463350795</c:v>
                </c:pt>
                <c:pt idx="15538">
                  <c:v>-0.132555381340388</c:v>
                </c:pt>
                <c:pt idx="15539">
                  <c:v>-0.141671438486006</c:v>
                </c:pt>
                <c:pt idx="15540">
                  <c:v>-0.15201343107293999</c:v>
                </c:pt>
                <c:pt idx="15541">
                  <c:v>-0.164150429575115</c:v>
                </c:pt>
                <c:pt idx="15542">
                  <c:v>-0.17895644558135201</c:v>
                </c:pt>
                <c:pt idx="15543">
                  <c:v>-0.19598005837670601</c:v>
                </c:pt>
                <c:pt idx="15544">
                  <c:v>-0.21492905350765801</c:v>
                </c:pt>
                <c:pt idx="15545">
                  <c:v>-0.235453825676361</c:v>
                </c:pt>
                <c:pt idx="15546">
                  <c:v>-0.25645556689434001</c:v>
                </c:pt>
                <c:pt idx="15547">
                  <c:v>-0.27778698189916001</c:v>
                </c:pt>
                <c:pt idx="15548">
                  <c:v>-0.300140306197202</c:v>
                </c:pt>
                <c:pt idx="15549">
                  <c:v>-0.32351915288281702</c:v>
                </c:pt>
                <c:pt idx="15550">
                  <c:v>-0.34747662064830098</c:v>
                </c:pt>
                <c:pt idx="15551">
                  <c:v>-0.37052043350918901</c:v>
                </c:pt>
                <c:pt idx="15552">
                  <c:v>-0.391878657145661</c:v>
                </c:pt>
                <c:pt idx="15553">
                  <c:v>-0.41232938285048298</c:v>
                </c:pt>
                <c:pt idx="15554">
                  <c:v>-0.43210257560588899</c:v>
                </c:pt>
                <c:pt idx="15555">
                  <c:v>-0.45066615907202401</c:v>
                </c:pt>
                <c:pt idx="15556">
                  <c:v>-0.469031525337614</c:v>
                </c:pt>
                <c:pt idx="15557">
                  <c:v>-0.488019715923383</c:v>
                </c:pt>
                <c:pt idx="15558">
                  <c:v>-0.50690932276620804</c:v>
                </c:pt>
                <c:pt idx="15559">
                  <c:v>-0.52525865571234298</c:v>
                </c:pt>
                <c:pt idx="15560">
                  <c:v>-0.54278264131429199</c:v>
                </c:pt>
                <c:pt idx="15561">
                  <c:v>-0.55960666034497897</c:v>
                </c:pt>
                <c:pt idx="15562">
                  <c:v>-0.57487376738681994</c:v>
                </c:pt>
                <c:pt idx="15563">
                  <c:v>-0.58774825416258902</c:v>
                </c:pt>
                <c:pt idx="15564">
                  <c:v>-0.59839780689625899</c:v>
                </c:pt>
                <c:pt idx="15565">
                  <c:v>-0.60703766291722805</c:v>
                </c:pt>
                <c:pt idx="15566">
                  <c:v>-0.61356544973142302</c:v>
                </c:pt>
                <c:pt idx="15567">
                  <c:v>-0.61823471040314604</c:v>
                </c:pt>
                <c:pt idx="15568">
                  <c:v>-0.62107087399619099</c:v>
                </c:pt>
                <c:pt idx="15569">
                  <c:v>-0.62122670635035204</c:v>
                </c:pt>
                <c:pt idx="15570">
                  <c:v>-0.61978670163946603</c:v>
                </c:pt>
                <c:pt idx="15571">
                  <c:v>-0.61844239669578305</c:v>
                </c:pt>
                <c:pt idx="15572">
                  <c:v>-0.61758899352353103</c:v>
                </c:pt>
                <c:pt idx="15573">
                  <c:v>-0.61775846444275895</c:v>
                </c:pt>
                <c:pt idx="15574">
                  <c:v>-0.61922791686138201</c:v>
                </c:pt>
                <c:pt idx="15575">
                  <c:v>-0.62169419094392997</c:v>
                </c:pt>
                <c:pt idx="15576">
                  <c:v>-0.62479765716744495</c:v>
                </c:pt>
                <c:pt idx="15577">
                  <c:v>-0.62876373139407604</c:v>
                </c:pt>
                <c:pt idx="15578">
                  <c:v>-0.63310361613530997</c:v>
                </c:pt>
                <c:pt idx="15579">
                  <c:v>-0.63644428458504299</c:v>
                </c:pt>
                <c:pt idx="15580">
                  <c:v>-0.63873759719120204</c:v>
                </c:pt>
                <c:pt idx="15581">
                  <c:v>-0.64062078642196296</c:v>
                </c:pt>
                <c:pt idx="15582">
                  <c:v>-0.64273167347141502</c:v>
                </c:pt>
                <c:pt idx="15583">
                  <c:v>-0.64509726916258803</c:v>
                </c:pt>
                <c:pt idx="15584">
                  <c:v>-0.64750462201490899</c:v>
                </c:pt>
                <c:pt idx="15585">
                  <c:v>-0.65037511739963105</c:v>
                </c:pt>
                <c:pt idx="15586">
                  <c:v>-0.65408098886724297</c:v>
                </c:pt>
                <c:pt idx="15587">
                  <c:v>-0.65877734887453698</c:v>
                </c:pt>
                <c:pt idx="15588">
                  <c:v>-0.66442761613634005</c:v>
                </c:pt>
                <c:pt idx="15589">
                  <c:v>-0.67081956006659105</c:v>
                </c:pt>
                <c:pt idx="15590">
                  <c:v>-0.67764041723082602</c:v>
                </c:pt>
                <c:pt idx="15591">
                  <c:v>-0.68395770855545701</c:v>
                </c:pt>
                <c:pt idx="15592">
                  <c:v>-0.68912710118638798</c:v>
                </c:pt>
                <c:pt idx="15593">
                  <c:v>-0.69382272987057203</c:v>
                </c:pt>
                <c:pt idx="15594">
                  <c:v>-0.69903918790722097</c:v>
                </c:pt>
                <c:pt idx="15595">
                  <c:v>-0.70438998848424605</c:v>
                </c:pt>
                <c:pt idx="15596">
                  <c:v>-0.70931806228443495</c:v>
                </c:pt>
                <c:pt idx="15597">
                  <c:v>-0.71351980330423803</c:v>
                </c:pt>
                <c:pt idx="15598">
                  <c:v>-0.71705541986517796</c:v>
                </c:pt>
                <c:pt idx="15599">
                  <c:v>-0.72039429635359997</c:v>
                </c:pt>
                <c:pt idx="15600">
                  <c:v>-0.72254215158920498</c:v>
                </c:pt>
                <c:pt idx="15601">
                  <c:v>-0.72291952453047004</c:v>
                </c:pt>
                <c:pt idx="15602">
                  <c:v>-0.72173775162393194</c:v>
                </c:pt>
                <c:pt idx="15603">
                  <c:v>-0.71828059982704195</c:v>
                </c:pt>
                <c:pt idx="15604">
                  <c:v>-0.71220675469142103</c:v>
                </c:pt>
                <c:pt idx="15605">
                  <c:v>-0.70410794651408903</c:v>
                </c:pt>
                <c:pt idx="15606">
                  <c:v>-0.69526629560331599</c:v>
                </c:pt>
                <c:pt idx="15607">
                  <c:v>-0.68683935761496095</c:v>
                </c:pt>
                <c:pt idx="15608">
                  <c:v>-0.67928582642729196</c:v>
                </c:pt>
                <c:pt idx="15609">
                  <c:v>-0.67287346945086401</c:v>
                </c:pt>
                <c:pt idx="15610">
                  <c:v>-0.66788389639842805</c:v>
                </c:pt>
                <c:pt idx="15611">
                  <c:v>-0.66548398234231898</c:v>
                </c:pt>
                <c:pt idx="15612">
                  <c:v>-0.66578921461972995</c:v>
                </c:pt>
                <c:pt idx="15613">
                  <c:v>-0.66700397144076395</c:v>
                </c:pt>
                <c:pt idx="15614">
                  <c:v>-0.66742140297141705</c:v>
                </c:pt>
                <c:pt idx="15615">
                  <c:v>-0.66586645316069004</c:v>
                </c:pt>
                <c:pt idx="15616">
                  <c:v>-0.66336280148708204</c:v>
                </c:pt>
                <c:pt idx="15617">
                  <c:v>-0.66131867427875102</c:v>
                </c:pt>
                <c:pt idx="15618">
                  <c:v>-0.65863815419935001</c:v>
                </c:pt>
                <c:pt idx="15619">
                  <c:v>-0.65394692387252995</c:v>
                </c:pt>
                <c:pt idx="15620">
                  <c:v>-0.64682347145722296</c:v>
                </c:pt>
                <c:pt idx="15621">
                  <c:v>-0.63760556063699203</c:v>
                </c:pt>
                <c:pt idx="15622">
                  <c:v>-0.62648076596742697</c:v>
                </c:pt>
                <c:pt idx="15623">
                  <c:v>-0.61304945754636297</c:v>
                </c:pt>
                <c:pt idx="15624">
                  <c:v>-0.59736570585000304</c:v>
                </c:pt>
                <c:pt idx="15625">
                  <c:v>-0.57998856211904304</c:v>
                </c:pt>
                <c:pt idx="15626">
                  <c:v>-0.56117645611259803</c:v>
                </c:pt>
                <c:pt idx="15627">
                  <c:v>-0.54035532694913102</c:v>
                </c:pt>
                <c:pt idx="15628">
                  <c:v>-0.51768055272825397</c:v>
                </c:pt>
                <c:pt idx="15629">
                  <c:v>-0.49422244603964</c:v>
                </c:pt>
                <c:pt idx="15630">
                  <c:v>-0.470763258575219</c:v>
                </c:pt>
                <c:pt idx="15631">
                  <c:v>-0.447886835336122</c:v>
                </c:pt>
                <c:pt idx="15632">
                  <c:v>-0.42596441079625202</c:v>
                </c:pt>
                <c:pt idx="15633">
                  <c:v>-0.40518839428238501</c:v>
                </c:pt>
                <c:pt idx="15634">
                  <c:v>-0.38491232558347199</c:v>
                </c:pt>
                <c:pt idx="15635">
                  <c:v>-0.364737089237895</c:v>
                </c:pt>
                <c:pt idx="15636">
                  <c:v>-0.34490701303385701</c:v>
                </c:pt>
                <c:pt idx="15637">
                  <c:v>-0.32554341650159202</c:v>
                </c:pt>
                <c:pt idx="15638">
                  <c:v>-0.308516053568687</c:v>
                </c:pt>
                <c:pt idx="15639">
                  <c:v>-0.295181656127735</c:v>
                </c:pt>
                <c:pt idx="15640">
                  <c:v>-0.283974656681244</c:v>
                </c:pt>
                <c:pt idx="15641">
                  <c:v>-0.27274014988506001</c:v>
                </c:pt>
                <c:pt idx="15642">
                  <c:v>-0.26017575346922001</c:v>
                </c:pt>
                <c:pt idx="15643">
                  <c:v>-0.24617049530367499</c:v>
                </c:pt>
                <c:pt idx="15644">
                  <c:v>-0.23164652977561601</c:v>
                </c:pt>
                <c:pt idx="15645">
                  <c:v>-0.21792705435708901</c:v>
                </c:pt>
                <c:pt idx="15646">
                  <c:v>-0.20596606215264299</c:v>
                </c:pt>
                <c:pt idx="15647">
                  <c:v>-0.19481840852538099</c:v>
                </c:pt>
                <c:pt idx="15648">
                  <c:v>-0.183018645963341</c:v>
                </c:pt>
                <c:pt idx="15649">
                  <c:v>-0.17140230273679999</c:v>
                </c:pt>
                <c:pt idx="15650">
                  <c:v>-0.16089366919449799</c:v>
                </c:pt>
                <c:pt idx="15651">
                  <c:v>-0.150598845704701</c:v>
                </c:pt>
                <c:pt idx="15652">
                  <c:v>-0.13997976555872099</c:v>
                </c:pt>
                <c:pt idx="15653">
                  <c:v>-0.129024599814826</c:v>
                </c:pt>
                <c:pt idx="15654">
                  <c:v>-0.11797104454155199</c:v>
                </c:pt>
                <c:pt idx="15655">
                  <c:v>-0.10750760604416</c:v>
                </c:pt>
                <c:pt idx="15656">
                  <c:v>-9.7525109552881503E-2</c:v>
                </c:pt>
                <c:pt idx="15657">
                  <c:v>-8.7791813663816207E-2</c:v>
                </c:pt>
                <c:pt idx="15658">
                  <c:v>-7.8956920953623194E-2</c:v>
                </c:pt>
                <c:pt idx="15659">
                  <c:v>-7.0474862447103701E-2</c:v>
                </c:pt>
                <c:pt idx="15660">
                  <c:v>-6.11302511478993E-2</c:v>
                </c:pt>
                <c:pt idx="15661">
                  <c:v>-5.0324579156275799E-2</c:v>
                </c:pt>
                <c:pt idx="15662">
                  <c:v>-3.6482283935291501E-2</c:v>
                </c:pt>
                <c:pt idx="15663">
                  <c:v>-1.9669926915508999E-2</c:v>
                </c:pt>
                <c:pt idx="15664">
                  <c:v>-1.1954303136541399E-3</c:v>
                </c:pt>
                <c:pt idx="15665">
                  <c:v>1.80555144156253E-2</c:v>
                </c:pt>
                <c:pt idx="15666">
                  <c:v>3.6908435244858102E-2</c:v>
                </c:pt>
                <c:pt idx="15667">
                  <c:v>5.47599649482148E-2</c:v>
                </c:pt>
                <c:pt idx="15668">
                  <c:v>7.1895954186267805E-2</c:v>
                </c:pt>
                <c:pt idx="15669">
                  <c:v>8.8288532083108898E-2</c:v>
                </c:pt>
                <c:pt idx="15670">
                  <c:v>0.102656934600637</c:v>
                </c:pt>
                <c:pt idx="15671">
                  <c:v>0.11386174497793899</c:v>
                </c:pt>
                <c:pt idx="15672">
                  <c:v>0.121938700871213</c:v>
                </c:pt>
                <c:pt idx="15673">
                  <c:v>0.12787395521756401</c:v>
                </c:pt>
                <c:pt idx="15674">
                  <c:v>0.132573914007626</c:v>
                </c:pt>
                <c:pt idx="15675">
                  <c:v>0.136830953741503</c:v>
                </c:pt>
                <c:pt idx="15676">
                  <c:v>0.14018081417766601</c:v>
                </c:pt>
                <c:pt idx="15677">
                  <c:v>0.14188728378450599</c:v>
                </c:pt>
                <c:pt idx="15678">
                  <c:v>0.14215353204227299</c:v>
                </c:pt>
                <c:pt idx="15679">
                  <c:v>0.141726698890284</c:v>
                </c:pt>
                <c:pt idx="15680">
                  <c:v>0.14176658666401601</c:v>
                </c:pt>
                <c:pt idx="15681">
                  <c:v>0.143372487932481</c:v>
                </c:pt>
                <c:pt idx="15682">
                  <c:v>0.146546099336511</c:v>
                </c:pt>
                <c:pt idx="15683">
                  <c:v>0.150946970007165</c:v>
                </c:pt>
                <c:pt idx="15684">
                  <c:v>0.15706194635090001</c:v>
                </c:pt>
                <c:pt idx="15685">
                  <c:v>0.16496592995979201</c:v>
                </c:pt>
                <c:pt idx="15686">
                  <c:v>0.17480087520617199</c:v>
                </c:pt>
                <c:pt idx="15687">
                  <c:v>0.18632337272593</c:v>
                </c:pt>
                <c:pt idx="15688">
                  <c:v>0.198743760502505</c:v>
                </c:pt>
                <c:pt idx="15689">
                  <c:v>0.211737907709831</c:v>
                </c:pt>
                <c:pt idx="15690">
                  <c:v>0.22570145538945399</c:v>
                </c:pt>
                <c:pt idx="15691">
                  <c:v>0.24019193380251799</c:v>
                </c:pt>
                <c:pt idx="15692">
                  <c:v>0.25447709613139502</c:v>
                </c:pt>
                <c:pt idx="15693">
                  <c:v>0.26903840967811599</c:v>
                </c:pt>
                <c:pt idx="15694">
                  <c:v>0.283664736281663</c:v>
                </c:pt>
                <c:pt idx="15695">
                  <c:v>0.29829311583354201</c:v>
                </c:pt>
                <c:pt idx="15696">
                  <c:v>0.31424690823540302</c:v>
                </c:pt>
                <c:pt idx="15697">
                  <c:v>0.33199814366583102</c:v>
                </c:pt>
                <c:pt idx="15698">
                  <c:v>0.35083569002313703</c:v>
                </c:pt>
                <c:pt idx="15699">
                  <c:v>0.37074366752181598</c:v>
                </c:pt>
                <c:pt idx="15700">
                  <c:v>0.391141249921795</c:v>
                </c:pt>
                <c:pt idx="15701">
                  <c:v>0.41090587505036502</c:v>
                </c:pt>
                <c:pt idx="15702">
                  <c:v>0.42925550212524499</c:v>
                </c:pt>
                <c:pt idx="15703">
                  <c:v>0.44473272347095499</c:v>
                </c:pt>
                <c:pt idx="15704">
                  <c:v>0.45766010380314698</c:v>
                </c:pt>
                <c:pt idx="15705">
                  <c:v>0.46887728543239798</c:v>
                </c:pt>
                <c:pt idx="15706">
                  <c:v>0.477665967015728</c:v>
                </c:pt>
                <c:pt idx="15707">
                  <c:v>0.48410249248985898</c:v>
                </c:pt>
                <c:pt idx="15708">
                  <c:v>0.48882941437503102</c:v>
                </c:pt>
                <c:pt idx="15709">
                  <c:v>0.49163975564594697</c:v>
                </c:pt>
                <c:pt idx="15710">
                  <c:v>0.49202341879438199</c:v>
                </c:pt>
                <c:pt idx="15711">
                  <c:v>0.489748995493276</c:v>
                </c:pt>
                <c:pt idx="15712">
                  <c:v>0.484773663453617</c:v>
                </c:pt>
                <c:pt idx="15713">
                  <c:v>0.47735105321613602</c:v>
                </c:pt>
                <c:pt idx="15714">
                  <c:v>0.46857358190966197</c:v>
                </c:pt>
                <c:pt idx="15715">
                  <c:v>0.45938446749296302</c:v>
                </c:pt>
                <c:pt idx="15716">
                  <c:v>0.45053702905988802</c:v>
                </c:pt>
                <c:pt idx="15717">
                  <c:v>0.44257074430566901</c:v>
                </c:pt>
                <c:pt idx="15718">
                  <c:v>0.43545475332677203</c:v>
                </c:pt>
                <c:pt idx="15719">
                  <c:v>0.42967768820311197</c:v>
                </c:pt>
                <c:pt idx="15720">
                  <c:v>0.42619206937207499</c:v>
                </c:pt>
                <c:pt idx="15721">
                  <c:v>0.425590742864072</c:v>
                </c:pt>
                <c:pt idx="15722">
                  <c:v>0.42770711546621698</c:v>
                </c:pt>
                <c:pt idx="15723">
                  <c:v>0.43269956480298499</c:v>
                </c:pt>
                <c:pt idx="15724">
                  <c:v>0.44085596417274198</c:v>
                </c:pt>
                <c:pt idx="15725">
                  <c:v>0.45071253414717</c:v>
                </c:pt>
                <c:pt idx="15726">
                  <c:v>0.46031316274907702</c:v>
                </c:pt>
                <c:pt idx="15727">
                  <c:v>0.469685735789096</c:v>
                </c:pt>
                <c:pt idx="15728">
                  <c:v>0.479448015412202</c:v>
                </c:pt>
                <c:pt idx="15729">
                  <c:v>0.48938179539093402</c:v>
                </c:pt>
                <c:pt idx="15730">
                  <c:v>0.499339713803781</c:v>
                </c:pt>
                <c:pt idx="15731">
                  <c:v>0.50903088641179495</c:v>
                </c:pt>
                <c:pt idx="15732">
                  <c:v>0.51789417969368101</c:v>
                </c:pt>
                <c:pt idx="15733">
                  <c:v>0.52562205711255905</c:v>
                </c:pt>
                <c:pt idx="15734">
                  <c:v>0.53241462718515298</c:v>
                </c:pt>
                <c:pt idx="15735">
                  <c:v>0.53873741758538796</c:v>
                </c:pt>
                <c:pt idx="15736">
                  <c:v>0.54444351796626</c:v>
                </c:pt>
                <c:pt idx="15737">
                  <c:v>0.54926030962150496</c:v>
                </c:pt>
                <c:pt idx="15738">
                  <c:v>0.55288373060266505</c:v>
                </c:pt>
                <c:pt idx="15739">
                  <c:v>0.55461783078320104</c:v>
                </c:pt>
                <c:pt idx="15740">
                  <c:v>0.55453382221942604</c:v>
                </c:pt>
                <c:pt idx="15741">
                  <c:v>0.55359599851604102</c:v>
                </c:pt>
                <c:pt idx="15742">
                  <c:v>0.55233711286387399</c:v>
                </c:pt>
                <c:pt idx="15743">
                  <c:v>0.550483567688692</c:v>
                </c:pt>
                <c:pt idx="15744">
                  <c:v>0.54767438196374096</c:v>
                </c:pt>
                <c:pt idx="15745">
                  <c:v>0.543227814814918</c:v>
                </c:pt>
                <c:pt idx="15746">
                  <c:v>0.53640258030003496</c:v>
                </c:pt>
                <c:pt idx="15747">
                  <c:v>0.52865736817777997</c:v>
                </c:pt>
                <c:pt idx="15748">
                  <c:v>0.52168240856773096</c:v>
                </c:pt>
                <c:pt idx="15749">
                  <c:v>0.51530167140709804</c:v>
                </c:pt>
                <c:pt idx="15750">
                  <c:v>0.50910736332048201</c:v>
                </c:pt>
                <c:pt idx="15751">
                  <c:v>0.50314782392600499</c:v>
                </c:pt>
                <c:pt idx="15752">
                  <c:v>0.49795510131492698</c:v>
                </c:pt>
                <c:pt idx="15753">
                  <c:v>0.49501142318664798</c:v>
                </c:pt>
                <c:pt idx="15754">
                  <c:v>0.49512671642712902</c:v>
                </c:pt>
                <c:pt idx="15755">
                  <c:v>0.49813794439787801</c:v>
                </c:pt>
                <c:pt idx="15756">
                  <c:v>0.50417696445209903</c:v>
                </c:pt>
                <c:pt idx="15757">
                  <c:v>0.512202622725349</c:v>
                </c:pt>
                <c:pt idx="15758">
                  <c:v>0.52120876543584704</c:v>
                </c:pt>
                <c:pt idx="15759">
                  <c:v>0.530675357877882</c:v>
                </c:pt>
                <c:pt idx="15760">
                  <c:v>0.53963481577688099</c:v>
                </c:pt>
                <c:pt idx="15761">
                  <c:v>0.54769568009701997</c:v>
                </c:pt>
                <c:pt idx="15762">
                  <c:v>0.55476584451367394</c:v>
                </c:pt>
                <c:pt idx="15763">
                  <c:v>0.55991024235901099</c:v>
                </c:pt>
                <c:pt idx="15764">
                  <c:v>0.56142726675878296</c:v>
                </c:pt>
                <c:pt idx="15765">
                  <c:v>0.55869742893893704</c:v>
                </c:pt>
                <c:pt idx="15766">
                  <c:v>0.55238038562450098</c:v>
                </c:pt>
                <c:pt idx="15767">
                  <c:v>0.543416607699438</c:v>
                </c:pt>
                <c:pt idx="15768">
                  <c:v>0.53317015486062802</c:v>
                </c:pt>
                <c:pt idx="15769">
                  <c:v>0.52138707251250704</c:v>
                </c:pt>
                <c:pt idx="15770">
                  <c:v>0.50787345525627903</c:v>
                </c:pt>
                <c:pt idx="15771">
                  <c:v>0.49457714022548699</c:v>
                </c:pt>
                <c:pt idx="15772">
                  <c:v>0.48337628232771201</c:v>
                </c:pt>
                <c:pt idx="15773">
                  <c:v>0.47382668056021299</c:v>
                </c:pt>
                <c:pt idx="15774">
                  <c:v>0.46469224341522902</c:v>
                </c:pt>
                <c:pt idx="15775">
                  <c:v>0.45605515825031601</c:v>
                </c:pt>
                <c:pt idx="15776">
                  <c:v>0.44847564717780197</c:v>
                </c:pt>
                <c:pt idx="15777">
                  <c:v>0.44180414903142501</c:v>
                </c:pt>
                <c:pt idx="15778">
                  <c:v>0.43528591819954598</c:v>
                </c:pt>
                <c:pt idx="15779">
                  <c:v>0.42868507161103597</c:v>
                </c:pt>
                <c:pt idx="15780">
                  <c:v>0.42244505538228599</c:v>
                </c:pt>
                <c:pt idx="15781">
                  <c:v>0.41725315467842</c:v>
                </c:pt>
                <c:pt idx="15782">
                  <c:v>0.41273883675142098</c:v>
                </c:pt>
                <c:pt idx="15783">
                  <c:v>0.40839943136819901</c:v>
                </c:pt>
                <c:pt idx="15784">
                  <c:v>0.40452964388697599</c:v>
                </c:pt>
                <c:pt idx="15785">
                  <c:v>0.40180819074845298</c:v>
                </c:pt>
                <c:pt idx="15786">
                  <c:v>0.40012466450350498</c:v>
                </c:pt>
                <c:pt idx="15787">
                  <c:v>0.398594961499385</c:v>
                </c:pt>
                <c:pt idx="15788">
                  <c:v>0.39694785436188001</c:v>
                </c:pt>
                <c:pt idx="15789">
                  <c:v>0.39534266073754398</c:v>
                </c:pt>
                <c:pt idx="15790">
                  <c:v>0.39368754704615799</c:v>
                </c:pt>
                <c:pt idx="15791">
                  <c:v>0.39146757306999302</c:v>
                </c:pt>
                <c:pt idx="15792">
                  <c:v>0.38832549161409202</c:v>
                </c:pt>
                <c:pt idx="15793">
                  <c:v>0.38506790500837401</c:v>
                </c:pt>
                <c:pt idx="15794">
                  <c:v>0.38222247730594799</c:v>
                </c:pt>
                <c:pt idx="15795">
                  <c:v>0.37944036172344903</c:v>
                </c:pt>
                <c:pt idx="15796">
                  <c:v>0.37733467680161398</c:v>
                </c:pt>
                <c:pt idx="15797">
                  <c:v>0.376312438461331</c:v>
                </c:pt>
                <c:pt idx="15798">
                  <c:v>0.374959591905215</c:v>
                </c:pt>
                <c:pt idx="15799">
                  <c:v>0.37118267791221599</c:v>
                </c:pt>
                <c:pt idx="15800">
                  <c:v>0.36389714294880499</c:v>
                </c:pt>
                <c:pt idx="15801">
                  <c:v>0.35366604699848397</c:v>
                </c:pt>
                <c:pt idx="15802">
                  <c:v>0.34116903424705902</c:v>
                </c:pt>
                <c:pt idx="15803">
                  <c:v>0.32583747664097901</c:v>
                </c:pt>
                <c:pt idx="15804">
                  <c:v>0.306381436090776</c:v>
                </c:pt>
                <c:pt idx="15805">
                  <c:v>0.283452856880342</c:v>
                </c:pt>
                <c:pt idx="15806">
                  <c:v>0.25959790721762399</c:v>
                </c:pt>
                <c:pt idx="15807">
                  <c:v>0.23561354906024001</c:v>
                </c:pt>
                <c:pt idx="15808">
                  <c:v>0.21207228764087499</c:v>
                </c:pt>
                <c:pt idx="15809">
                  <c:v>0.18971684351010501</c:v>
                </c:pt>
                <c:pt idx="15810">
                  <c:v>0.16798953578140899</c:v>
                </c:pt>
                <c:pt idx="15811">
                  <c:v>0.14761439161461701</c:v>
                </c:pt>
                <c:pt idx="15812">
                  <c:v>0.129962434065197</c:v>
                </c:pt>
                <c:pt idx="15813">
                  <c:v>0.115358880778998</c:v>
                </c:pt>
                <c:pt idx="15814">
                  <c:v>0.103571477848987</c:v>
                </c:pt>
                <c:pt idx="15815">
                  <c:v>9.3680817923676593E-2</c:v>
                </c:pt>
                <c:pt idx="15816">
                  <c:v>8.5189514196354801E-2</c:v>
                </c:pt>
                <c:pt idx="15817">
                  <c:v>7.8324331499653399E-2</c:v>
                </c:pt>
                <c:pt idx="15818">
                  <c:v>7.2297124351092701E-2</c:v>
                </c:pt>
                <c:pt idx="15819">
                  <c:v>6.5778349517862197E-2</c:v>
                </c:pt>
                <c:pt idx="15820">
                  <c:v>5.7714969239561598E-2</c:v>
                </c:pt>
                <c:pt idx="15821">
                  <c:v>4.81850283570519E-2</c:v>
                </c:pt>
                <c:pt idx="15822">
                  <c:v>3.7930112564667003E-2</c:v>
                </c:pt>
                <c:pt idx="15823">
                  <c:v>2.62813354900885E-2</c:v>
                </c:pt>
                <c:pt idx="15824">
                  <c:v>1.2475842001423199E-2</c:v>
                </c:pt>
                <c:pt idx="15825">
                  <c:v>-3.3000035015663801E-3</c:v>
                </c:pt>
                <c:pt idx="15826">
                  <c:v>-2.0470864522813201E-2</c:v>
                </c:pt>
                <c:pt idx="15827">
                  <c:v>-3.8727716358129001E-2</c:v>
                </c:pt>
                <c:pt idx="15828">
                  <c:v>-5.7263804399922097E-2</c:v>
                </c:pt>
                <c:pt idx="15829">
                  <c:v>-7.4987226912557797E-2</c:v>
                </c:pt>
                <c:pt idx="15830">
                  <c:v>-9.1932467938405704E-2</c:v>
                </c:pt>
                <c:pt idx="15831">
                  <c:v>-0.10877918585987199</c:v>
                </c:pt>
                <c:pt idx="15832">
                  <c:v>-0.12561756624623799</c:v>
                </c:pt>
                <c:pt idx="15833">
                  <c:v>-0.14121973129346799</c:v>
                </c:pt>
                <c:pt idx="15834">
                  <c:v>-0.155277661276261</c:v>
                </c:pt>
                <c:pt idx="15835">
                  <c:v>-0.16749373761165201</c:v>
                </c:pt>
                <c:pt idx="15836">
                  <c:v>-0.17766843229865401</c:v>
                </c:pt>
                <c:pt idx="15837">
                  <c:v>-0.18633960804984401</c:v>
                </c:pt>
                <c:pt idx="15838">
                  <c:v>-0.19403437675760801</c:v>
                </c:pt>
                <c:pt idx="15839">
                  <c:v>-0.20204182588122599</c:v>
                </c:pt>
                <c:pt idx="15840">
                  <c:v>-0.211050976245373</c:v>
                </c:pt>
                <c:pt idx="15841">
                  <c:v>-0.22037937105650701</c:v>
                </c:pt>
                <c:pt idx="15842">
                  <c:v>-0.229440564680993</c:v>
                </c:pt>
                <c:pt idx="15843">
                  <c:v>-0.23782500848426</c:v>
                </c:pt>
                <c:pt idx="15844">
                  <c:v>-0.24534700821462899</c:v>
                </c:pt>
                <c:pt idx="15845">
                  <c:v>-0.25269600546353799</c:v>
                </c:pt>
                <c:pt idx="15846">
                  <c:v>-0.25982624641417201</c:v>
                </c:pt>
                <c:pt idx="15847">
                  <c:v>-0.26656509686524399</c:v>
                </c:pt>
                <c:pt idx="15848">
                  <c:v>-0.27332625431900798</c:v>
                </c:pt>
                <c:pt idx="15849">
                  <c:v>-0.28060876963846498</c:v>
                </c:pt>
                <c:pt idx="15850">
                  <c:v>-0.28879473568959502</c:v>
                </c:pt>
                <c:pt idx="15851">
                  <c:v>-0.29699288050212602</c:v>
                </c:pt>
                <c:pt idx="15852">
                  <c:v>-0.30444666801305198</c:v>
                </c:pt>
                <c:pt idx="15853">
                  <c:v>-0.31163221376485301</c:v>
                </c:pt>
                <c:pt idx="15854">
                  <c:v>-0.318930394326919</c:v>
                </c:pt>
                <c:pt idx="15855">
                  <c:v>-0.32576916257098398</c:v>
                </c:pt>
                <c:pt idx="15856">
                  <c:v>-0.331355440081335</c:v>
                </c:pt>
                <c:pt idx="15857">
                  <c:v>-0.3356336842255</c:v>
                </c:pt>
                <c:pt idx="15858">
                  <c:v>-0.33925740453583803</c:v>
                </c:pt>
                <c:pt idx="15859">
                  <c:v>-0.34334798659145099</c:v>
                </c:pt>
                <c:pt idx="15860">
                  <c:v>-0.34751120374206201</c:v>
                </c:pt>
                <c:pt idx="15861">
                  <c:v>-0.350866231508216</c:v>
                </c:pt>
                <c:pt idx="15862">
                  <c:v>-0.35441460132929098</c:v>
                </c:pt>
                <c:pt idx="15863">
                  <c:v>-0.35904304495066702</c:v>
                </c:pt>
                <c:pt idx="15864">
                  <c:v>-0.36469526346825798</c:v>
                </c:pt>
                <c:pt idx="15865">
                  <c:v>-0.37098984429309301</c:v>
                </c:pt>
                <c:pt idx="15866">
                  <c:v>-0.37760213472083898</c:v>
                </c:pt>
                <c:pt idx="15867">
                  <c:v>-0.38418175962522799</c:v>
                </c:pt>
                <c:pt idx="15868">
                  <c:v>-0.39068230979684998</c:v>
                </c:pt>
                <c:pt idx="15869">
                  <c:v>-0.39791636117671098</c:v>
                </c:pt>
                <c:pt idx="15870">
                  <c:v>-0.40619907242062397</c:v>
                </c:pt>
                <c:pt idx="15871">
                  <c:v>-0.41509438660802001</c:v>
                </c:pt>
                <c:pt idx="15872">
                  <c:v>-0.42380749060718098</c:v>
                </c:pt>
                <c:pt idx="15873">
                  <c:v>-0.43124210125233198</c:v>
                </c:pt>
                <c:pt idx="15874">
                  <c:v>-0.437765887531475</c:v>
                </c:pt>
                <c:pt idx="15875">
                  <c:v>-0.44453204358203302</c:v>
                </c:pt>
                <c:pt idx="15876">
                  <c:v>-0.45143444866896099</c:v>
                </c:pt>
                <c:pt idx="15877">
                  <c:v>-0.45670397982901401</c:v>
                </c:pt>
                <c:pt idx="15878">
                  <c:v>-0.45880081805968198</c:v>
                </c:pt>
                <c:pt idx="15879">
                  <c:v>-0.45825297963122302</c:v>
                </c:pt>
                <c:pt idx="15880">
                  <c:v>-0.45487543732684099</c:v>
                </c:pt>
                <c:pt idx="15881">
                  <c:v>-0.44904536544602103</c:v>
                </c:pt>
                <c:pt idx="15882">
                  <c:v>-0.44309029011525702</c:v>
                </c:pt>
                <c:pt idx="15883">
                  <c:v>-0.43823676596154398</c:v>
                </c:pt>
                <c:pt idx="15884">
                  <c:v>-0.43435834195106998</c:v>
                </c:pt>
                <c:pt idx="15885">
                  <c:v>-0.430821002732729</c:v>
                </c:pt>
                <c:pt idx="15886">
                  <c:v>-0.42673149212061001</c:v>
                </c:pt>
                <c:pt idx="15887">
                  <c:v>-0.42233260394427002</c:v>
                </c:pt>
                <c:pt idx="15888">
                  <c:v>-0.41899934924231802</c:v>
                </c:pt>
                <c:pt idx="15889">
                  <c:v>-0.41736227629035</c:v>
                </c:pt>
                <c:pt idx="15890">
                  <c:v>-0.41700384207077301</c:v>
                </c:pt>
                <c:pt idx="15891">
                  <c:v>-0.41757426321616098</c:v>
                </c:pt>
                <c:pt idx="15892">
                  <c:v>-0.41915931073171397</c:v>
                </c:pt>
                <c:pt idx="15893">
                  <c:v>-0.421565067087742</c:v>
                </c:pt>
                <c:pt idx="15894">
                  <c:v>-0.42422156136407801</c:v>
                </c:pt>
                <c:pt idx="15895">
                  <c:v>-0.42742924497289297</c:v>
                </c:pt>
                <c:pt idx="15896">
                  <c:v>-0.43167812979983</c:v>
                </c:pt>
                <c:pt idx="15897">
                  <c:v>-0.43685833083609599</c:v>
                </c:pt>
                <c:pt idx="15898">
                  <c:v>-0.44288742308240298</c:v>
                </c:pt>
                <c:pt idx="15899">
                  <c:v>-0.449770905339967</c:v>
                </c:pt>
                <c:pt idx="15900">
                  <c:v>-0.45734060205764199</c:v>
                </c:pt>
                <c:pt idx="15901">
                  <c:v>-0.46431692294222798</c:v>
                </c:pt>
                <c:pt idx="15902">
                  <c:v>-0.46924260739613199</c:v>
                </c:pt>
                <c:pt idx="15903">
                  <c:v>-0.47177341331702599</c:v>
                </c:pt>
                <c:pt idx="15904">
                  <c:v>-0.47143757191521501</c:v>
                </c:pt>
                <c:pt idx="15905">
                  <c:v>-0.46800660244328401</c:v>
                </c:pt>
                <c:pt idx="15906">
                  <c:v>-0.46291755369295501</c:v>
                </c:pt>
                <c:pt idx="15907">
                  <c:v>-0.45792724384191202</c:v>
                </c:pt>
                <c:pt idx="15908">
                  <c:v>-0.45309536082827501</c:v>
                </c:pt>
                <c:pt idx="15909">
                  <c:v>-0.44736733653029898</c:v>
                </c:pt>
                <c:pt idx="15910">
                  <c:v>-0.44047915536427701</c:v>
                </c:pt>
                <c:pt idx="15911">
                  <c:v>-0.433028042420256</c:v>
                </c:pt>
                <c:pt idx="15912">
                  <c:v>-0.42624871650156998</c:v>
                </c:pt>
                <c:pt idx="15913">
                  <c:v>-0.42139951351683103</c:v>
                </c:pt>
                <c:pt idx="15914">
                  <c:v>-0.41832191919085998</c:v>
                </c:pt>
                <c:pt idx="15915">
                  <c:v>-0.41728024570063599</c:v>
                </c:pt>
                <c:pt idx="15916">
                  <c:v>-0.41885501013258303</c:v>
                </c:pt>
                <c:pt idx="15917">
                  <c:v>-0.42168393616031102</c:v>
                </c:pt>
                <c:pt idx="15918">
                  <c:v>-0.42493147051439001</c:v>
                </c:pt>
                <c:pt idx="15919">
                  <c:v>-0.42846807731159198</c:v>
                </c:pt>
                <c:pt idx="15920">
                  <c:v>-0.43151115189866901</c:v>
                </c:pt>
                <c:pt idx="15921">
                  <c:v>-0.43403800873645398</c:v>
                </c:pt>
                <c:pt idx="15922">
                  <c:v>-0.43603825568936899</c:v>
                </c:pt>
                <c:pt idx="15923">
                  <c:v>-0.43691222212226299</c:v>
                </c:pt>
                <c:pt idx="15924">
                  <c:v>-0.43602930312538801</c:v>
                </c:pt>
                <c:pt idx="15925">
                  <c:v>-0.43317431932051498</c:v>
                </c:pt>
                <c:pt idx="15926">
                  <c:v>-0.42797620215749999</c:v>
                </c:pt>
                <c:pt idx="15927">
                  <c:v>-0.42039235929732999</c:v>
                </c:pt>
                <c:pt idx="15928">
                  <c:v>-0.411220414704141</c:v>
                </c:pt>
                <c:pt idx="15929">
                  <c:v>-0.401800396826826</c:v>
                </c:pt>
                <c:pt idx="15930">
                  <c:v>-0.39309345990627997</c:v>
                </c:pt>
                <c:pt idx="15931">
                  <c:v>-0.38575178025061202</c:v>
                </c:pt>
                <c:pt idx="15932">
                  <c:v>-0.37901465851826999</c:v>
                </c:pt>
                <c:pt idx="15933">
                  <c:v>-0.37105256722712698</c:v>
                </c:pt>
                <c:pt idx="15934">
                  <c:v>-0.36200270447285898</c:v>
                </c:pt>
                <c:pt idx="15935">
                  <c:v>-0.35294847784482303</c:v>
                </c:pt>
                <c:pt idx="15936">
                  <c:v>-0.344146966452889</c:v>
                </c:pt>
                <c:pt idx="15937">
                  <c:v>-0.33486594652141499</c:v>
                </c:pt>
                <c:pt idx="15938">
                  <c:v>-0.32468956463994603</c:v>
                </c:pt>
                <c:pt idx="15939">
                  <c:v>-0.31380443256567903</c:v>
                </c:pt>
                <c:pt idx="15940">
                  <c:v>-0.30274625004512501</c:v>
                </c:pt>
                <c:pt idx="15941">
                  <c:v>-0.29166696197301201</c:v>
                </c:pt>
                <c:pt idx="15942">
                  <c:v>-0.27993305546180702</c:v>
                </c:pt>
                <c:pt idx="15943">
                  <c:v>-0.26792861577223598</c:v>
                </c:pt>
                <c:pt idx="15944">
                  <c:v>-0.25702152005075102</c:v>
                </c:pt>
                <c:pt idx="15945">
                  <c:v>-0.24780286621391601</c:v>
                </c:pt>
                <c:pt idx="15946">
                  <c:v>-0.239721852760061</c:v>
                </c:pt>
                <c:pt idx="15947">
                  <c:v>-0.23283760160358699</c:v>
                </c:pt>
                <c:pt idx="15948">
                  <c:v>-0.228016024620559</c:v>
                </c:pt>
                <c:pt idx="15949">
                  <c:v>-0.224376532112458</c:v>
                </c:pt>
                <c:pt idx="15950">
                  <c:v>-0.219695633613256</c:v>
                </c:pt>
                <c:pt idx="15951">
                  <c:v>-0.213687713943188</c:v>
                </c:pt>
                <c:pt idx="15952">
                  <c:v>-0.207553082003294</c:v>
                </c:pt>
                <c:pt idx="15953">
                  <c:v>-0.201443666507091</c:v>
                </c:pt>
                <c:pt idx="15954">
                  <c:v>-0.194060595901446</c:v>
                </c:pt>
                <c:pt idx="15955">
                  <c:v>-0.18473503779217301</c:v>
                </c:pt>
                <c:pt idx="15956">
                  <c:v>-0.173983260888809</c:v>
                </c:pt>
                <c:pt idx="15957">
                  <c:v>-0.16265740425897199</c:v>
                </c:pt>
                <c:pt idx="15958">
                  <c:v>-0.15116714275465401</c:v>
                </c:pt>
                <c:pt idx="15959">
                  <c:v>-0.14008208271126099</c:v>
                </c:pt>
                <c:pt idx="15960">
                  <c:v>-0.12978577696139901</c:v>
                </c:pt>
                <c:pt idx="15961">
                  <c:v>-0.120014399706179</c:v>
                </c:pt>
                <c:pt idx="15962">
                  <c:v>-0.111324515428171</c:v>
                </c:pt>
                <c:pt idx="15963">
                  <c:v>-0.104327326291568</c:v>
                </c:pt>
                <c:pt idx="15964">
                  <c:v>-9.9062782390958504E-2</c:v>
                </c:pt>
                <c:pt idx="15965">
                  <c:v>-9.5080848674088503E-2</c:v>
                </c:pt>
                <c:pt idx="15966">
                  <c:v>-9.14966058558567E-2</c:v>
                </c:pt>
                <c:pt idx="15967">
                  <c:v>-8.8062015305197805E-2</c:v>
                </c:pt>
                <c:pt idx="15968">
                  <c:v>-8.4867594705747798E-2</c:v>
                </c:pt>
                <c:pt idx="15969">
                  <c:v>-8.1450436212197302E-2</c:v>
                </c:pt>
                <c:pt idx="15970">
                  <c:v>-7.7638616535930002E-2</c:v>
                </c:pt>
                <c:pt idx="15971">
                  <c:v>-7.2227099367345102E-2</c:v>
                </c:pt>
                <c:pt idx="15972">
                  <c:v>-6.4456791409580799E-2</c:v>
                </c:pt>
                <c:pt idx="15973">
                  <c:v>-5.56635492150502E-2</c:v>
                </c:pt>
                <c:pt idx="15974">
                  <c:v>-4.6470363427701999E-2</c:v>
                </c:pt>
                <c:pt idx="15975">
                  <c:v>-3.6976920461762097E-2</c:v>
                </c:pt>
                <c:pt idx="15976">
                  <c:v>-2.7462691045233301E-2</c:v>
                </c:pt>
                <c:pt idx="15977">
                  <c:v>-1.75459356701348E-2</c:v>
                </c:pt>
                <c:pt idx="15978">
                  <c:v>-6.37938197137754E-3</c:v>
                </c:pt>
                <c:pt idx="15979">
                  <c:v>5.4527744542689702E-3</c:v>
                </c:pt>
                <c:pt idx="15980">
                  <c:v>1.7218760692976801E-2</c:v>
                </c:pt>
                <c:pt idx="15981">
                  <c:v>2.9014167419006E-2</c:v>
                </c:pt>
                <c:pt idx="15982">
                  <c:v>4.0038198702874797E-2</c:v>
                </c:pt>
                <c:pt idx="15983">
                  <c:v>5.0316943692536399E-2</c:v>
                </c:pt>
                <c:pt idx="15984">
                  <c:v>6.1618740038766703E-2</c:v>
                </c:pt>
                <c:pt idx="15985">
                  <c:v>7.3670767243407501E-2</c:v>
                </c:pt>
                <c:pt idx="15986">
                  <c:v>8.4043534007052195E-2</c:v>
                </c:pt>
                <c:pt idx="15987">
                  <c:v>9.2149929172438305E-2</c:v>
                </c:pt>
                <c:pt idx="15988">
                  <c:v>9.8910539107796902E-2</c:v>
                </c:pt>
                <c:pt idx="15989">
                  <c:v>0.10437469359717701</c:v>
                </c:pt>
                <c:pt idx="15990">
                  <c:v>0.10801284230027799</c:v>
                </c:pt>
                <c:pt idx="15991">
                  <c:v>0.109382891583992</c:v>
                </c:pt>
                <c:pt idx="15992">
                  <c:v>0.108955936974268</c:v>
                </c:pt>
                <c:pt idx="15993">
                  <c:v>0.107051391593737</c:v>
                </c:pt>
                <c:pt idx="15994">
                  <c:v>0.104494552363427</c:v>
                </c:pt>
                <c:pt idx="15995">
                  <c:v>0.103686530830359</c:v>
                </c:pt>
                <c:pt idx="15996">
                  <c:v>0.105598284908291</c:v>
                </c:pt>
                <c:pt idx="15997">
                  <c:v>0.110053584250803</c:v>
                </c:pt>
                <c:pt idx="15998">
                  <c:v>0.116297233140834</c:v>
                </c:pt>
                <c:pt idx="15999">
                  <c:v>0.12400453190767501</c:v>
                </c:pt>
                <c:pt idx="16000">
                  <c:v>0.13379262363445399</c:v>
                </c:pt>
                <c:pt idx="16001">
                  <c:v>0.14590639760539201</c:v>
                </c:pt>
                <c:pt idx="16002">
                  <c:v>0.160302664873547</c:v>
                </c:pt>
                <c:pt idx="16003">
                  <c:v>0.17689665155395501</c:v>
                </c:pt>
                <c:pt idx="16004">
                  <c:v>0.19472702501554801</c:v>
                </c:pt>
                <c:pt idx="16005">
                  <c:v>0.21353323626734</c:v>
                </c:pt>
                <c:pt idx="16006">
                  <c:v>0.23352033164566199</c:v>
                </c:pt>
                <c:pt idx="16007">
                  <c:v>0.25387052491246098</c:v>
                </c:pt>
                <c:pt idx="16008">
                  <c:v>0.27397829843966898</c:v>
                </c:pt>
                <c:pt idx="16009">
                  <c:v>0.29287378361313898</c:v>
                </c:pt>
                <c:pt idx="16010">
                  <c:v>0.310112507331882</c:v>
                </c:pt>
                <c:pt idx="16011">
                  <c:v>0.32580735166256503</c:v>
                </c:pt>
                <c:pt idx="16012">
                  <c:v>0.340088722558398</c:v>
                </c:pt>
                <c:pt idx="16013">
                  <c:v>0.35234682519328597</c:v>
                </c:pt>
                <c:pt idx="16014">
                  <c:v>0.36176221119771901</c:v>
                </c:pt>
                <c:pt idx="16015">
                  <c:v>0.37000209483278501</c:v>
                </c:pt>
                <c:pt idx="16016">
                  <c:v>0.37807183338133199</c:v>
                </c:pt>
                <c:pt idx="16017">
                  <c:v>0.38526106952691203</c:v>
                </c:pt>
                <c:pt idx="16018">
                  <c:v>0.391586129326707</c:v>
                </c:pt>
                <c:pt idx="16019">
                  <c:v>0.39784497810774599</c:v>
                </c:pt>
                <c:pt idx="16020">
                  <c:v>0.40443520498258401</c:v>
                </c:pt>
                <c:pt idx="16021">
                  <c:v>0.41059024134139799</c:v>
                </c:pt>
                <c:pt idx="16022">
                  <c:v>0.41533388403522498</c:v>
                </c:pt>
                <c:pt idx="16023">
                  <c:v>0.41839093326070598</c:v>
                </c:pt>
                <c:pt idx="16024">
                  <c:v>0.42014115587235001</c:v>
                </c:pt>
                <c:pt idx="16025">
                  <c:v>0.421495025792119</c:v>
                </c:pt>
                <c:pt idx="16026">
                  <c:v>0.42375107785866101</c:v>
                </c:pt>
                <c:pt idx="16027">
                  <c:v>0.42808116163767401</c:v>
                </c:pt>
                <c:pt idx="16028">
                  <c:v>0.43577941346938098</c:v>
                </c:pt>
                <c:pt idx="16029">
                  <c:v>0.44643256630445299</c:v>
                </c:pt>
                <c:pt idx="16030">
                  <c:v>0.45851130077407498</c:v>
                </c:pt>
                <c:pt idx="16031">
                  <c:v>0.47193455431360898</c:v>
                </c:pt>
                <c:pt idx="16032">
                  <c:v>0.48755678621593701</c:v>
                </c:pt>
                <c:pt idx="16033">
                  <c:v>0.50646149506258098</c:v>
                </c:pt>
                <c:pt idx="16034">
                  <c:v>0.52831239383677098</c:v>
                </c:pt>
                <c:pt idx="16035">
                  <c:v>0.55192432449810602</c:v>
                </c:pt>
                <c:pt idx="16036">
                  <c:v>0.57629090764566804</c:v>
                </c:pt>
                <c:pt idx="16037">
                  <c:v>0.60077655057956403</c:v>
                </c:pt>
                <c:pt idx="16038">
                  <c:v>0.62481917341463999</c:v>
                </c:pt>
                <c:pt idx="16039">
                  <c:v>0.64823329966340004</c:v>
                </c:pt>
                <c:pt idx="16040">
                  <c:v>0.67021156820592398</c:v>
                </c:pt>
                <c:pt idx="16041">
                  <c:v>0.68833260339356594</c:v>
                </c:pt>
                <c:pt idx="16042">
                  <c:v>0.70126311545802</c:v>
                </c:pt>
                <c:pt idx="16043">
                  <c:v>0.70826050211043201</c:v>
                </c:pt>
                <c:pt idx="16044">
                  <c:v>0.70857610635302903</c:v>
                </c:pt>
                <c:pt idx="16045">
                  <c:v>0.70304371092456897</c:v>
                </c:pt>
                <c:pt idx="16046">
                  <c:v>0.69322284390845601</c:v>
                </c:pt>
                <c:pt idx="16047">
                  <c:v>0.68009187199302901</c:v>
                </c:pt>
                <c:pt idx="16048">
                  <c:v>0.66464412617498303</c:v>
                </c:pt>
                <c:pt idx="16049">
                  <c:v>0.64773697839441602</c:v>
                </c:pt>
                <c:pt idx="16050">
                  <c:v>0.63001004406604999</c:v>
                </c:pt>
                <c:pt idx="16051">
                  <c:v>0.61260264589624003</c:v>
                </c:pt>
                <c:pt idx="16052">
                  <c:v>0.59658073377410803</c:v>
                </c:pt>
                <c:pt idx="16053">
                  <c:v>0.58251739617747</c:v>
                </c:pt>
                <c:pt idx="16054">
                  <c:v>0.57055474181518695</c:v>
                </c:pt>
                <c:pt idx="16055">
                  <c:v>0.56005612741888999</c:v>
                </c:pt>
                <c:pt idx="16056">
                  <c:v>0.55084361086147304</c:v>
                </c:pt>
                <c:pt idx="16057">
                  <c:v>0.543249559619431</c:v>
                </c:pt>
                <c:pt idx="16058">
                  <c:v>0.53666049944914895</c:v>
                </c:pt>
                <c:pt idx="16059">
                  <c:v>0.53055282425269701</c:v>
                </c:pt>
                <c:pt idx="16060">
                  <c:v>0.52528857305848298</c:v>
                </c:pt>
                <c:pt idx="16061">
                  <c:v>0.52119085627051598</c:v>
                </c:pt>
                <c:pt idx="16062">
                  <c:v>0.51863857830654903</c:v>
                </c:pt>
                <c:pt idx="16063">
                  <c:v>0.51800912338002403</c:v>
                </c:pt>
                <c:pt idx="16064">
                  <c:v>0.51927614038509096</c:v>
                </c:pt>
                <c:pt idx="16065">
                  <c:v>0.52256445108088301</c:v>
                </c:pt>
                <c:pt idx="16066">
                  <c:v>0.52747981998587201</c:v>
                </c:pt>
                <c:pt idx="16067">
                  <c:v>0.53341191827529599</c:v>
                </c:pt>
                <c:pt idx="16068">
                  <c:v>0.53949044379689404</c:v>
                </c:pt>
                <c:pt idx="16069">
                  <c:v>0.54522894982327497</c:v>
                </c:pt>
                <c:pt idx="16070">
                  <c:v>0.55076802507233003</c:v>
                </c:pt>
                <c:pt idx="16071">
                  <c:v>0.55510702284684299</c:v>
                </c:pt>
                <c:pt idx="16072">
                  <c:v>0.55631167501050405</c:v>
                </c:pt>
                <c:pt idx="16073">
                  <c:v>0.55357783777227498</c:v>
                </c:pt>
                <c:pt idx="16074">
                  <c:v>0.54739593766415895</c:v>
                </c:pt>
                <c:pt idx="16075">
                  <c:v>0.53817875961969996</c:v>
                </c:pt>
                <c:pt idx="16076">
                  <c:v>0.525787892185132</c:v>
                </c:pt>
                <c:pt idx="16077">
                  <c:v>0.51061674201770202</c:v>
                </c:pt>
                <c:pt idx="16078">
                  <c:v>0.49368171913181902</c:v>
                </c:pt>
                <c:pt idx="16079">
                  <c:v>0.47593558353193199</c:v>
                </c:pt>
                <c:pt idx="16080">
                  <c:v>0.45814554098966198</c:v>
                </c:pt>
                <c:pt idx="16081">
                  <c:v>0.44126573512553102</c:v>
                </c:pt>
                <c:pt idx="16082">
                  <c:v>0.42618806173481599</c:v>
                </c:pt>
                <c:pt idx="16083">
                  <c:v>0.41217009713295</c:v>
                </c:pt>
                <c:pt idx="16084">
                  <c:v>0.39798801011104801</c:v>
                </c:pt>
                <c:pt idx="16085">
                  <c:v>0.38388387391947398</c:v>
                </c:pt>
                <c:pt idx="16086">
                  <c:v>0.37049421458888798</c:v>
                </c:pt>
                <c:pt idx="16087">
                  <c:v>0.357663315253127</c:v>
                </c:pt>
                <c:pt idx="16088">
                  <c:v>0.34479149654755797</c:v>
                </c:pt>
                <c:pt idx="16089">
                  <c:v>0.33149323280047099</c:v>
                </c:pt>
                <c:pt idx="16090">
                  <c:v>0.31767100863478198</c:v>
                </c:pt>
                <c:pt idx="16091">
                  <c:v>0.303231782170578</c:v>
                </c:pt>
                <c:pt idx="16092">
                  <c:v>0.28833341578673</c:v>
                </c:pt>
                <c:pt idx="16093">
                  <c:v>0.27302359997799502</c:v>
                </c:pt>
                <c:pt idx="16094">
                  <c:v>0.25706478056020898</c:v>
                </c:pt>
                <c:pt idx="16095">
                  <c:v>0.2403333908942</c:v>
                </c:pt>
                <c:pt idx="16096">
                  <c:v>0.222779587094695</c:v>
                </c:pt>
                <c:pt idx="16097">
                  <c:v>0.20501543673367201</c:v>
                </c:pt>
                <c:pt idx="16098">
                  <c:v>0.18769726620368599</c:v>
                </c:pt>
                <c:pt idx="16099">
                  <c:v>0.17095026948030201</c:v>
                </c:pt>
                <c:pt idx="16100">
                  <c:v>0.155055389244284</c:v>
                </c:pt>
                <c:pt idx="16101">
                  <c:v>0.13955427012497501</c:v>
                </c:pt>
                <c:pt idx="16102">
                  <c:v>0.123745224367239</c:v>
                </c:pt>
                <c:pt idx="16103">
                  <c:v>0.10752499405096499</c:v>
                </c:pt>
                <c:pt idx="16104">
                  <c:v>9.0285389053562398E-2</c:v>
                </c:pt>
                <c:pt idx="16105">
                  <c:v>7.1636085428765095E-2</c:v>
                </c:pt>
                <c:pt idx="16106">
                  <c:v>5.3174660318511202E-2</c:v>
                </c:pt>
                <c:pt idx="16107">
                  <c:v>3.6161961067585499E-2</c:v>
                </c:pt>
                <c:pt idx="16108">
                  <c:v>1.9995987253547599E-2</c:v>
                </c:pt>
                <c:pt idx="16109">
                  <c:v>3.9604910603212003E-3</c:v>
                </c:pt>
                <c:pt idx="16110">
                  <c:v>-1.1510241544604101E-2</c:v>
                </c:pt>
                <c:pt idx="16111">
                  <c:v>-2.6020692623834499E-2</c:v>
                </c:pt>
                <c:pt idx="16112">
                  <c:v>-3.9560001262429097E-2</c:v>
                </c:pt>
                <c:pt idx="16113">
                  <c:v>-5.1635225167778902E-2</c:v>
                </c:pt>
                <c:pt idx="16114">
                  <c:v>-6.25394345743331E-2</c:v>
                </c:pt>
                <c:pt idx="16115">
                  <c:v>-7.2755514014555905E-2</c:v>
                </c:pt>
                <c:pt idx="16116">
                  <c:v>-8.2311369894440198E-2</c:v>
                </c:pt>
                <c:pt idx="16117">
                  <c:v>-9.1857878184849001E-2</c:v>
                </c:pt>
                <c:pt idx="16118">
                  <c:v>-0.101356791412321</c:v>
                </c:pt>
                <c:pt idx="16119">
                  <c:v>-0.111141935351351</c:v>
                </c:pt>
                <c:pt idx="16120">
                  <c:v>-0.122291845365295</c:v>
                </c:pt>
                <c:pt idx="16121">
                  <c:v>-0.134331774522395</c:v>
                </c:pt>
                <c:pt idx="16122">
                  <c:v>-0.146259192384012</c:v>
                </c:pt>
                <c:pt idx="16123">
                  <c:v>-0.157492223262065</c:v>
                </c:pt>
                <c:pt idx="16124">
                  <c:v>-0.16733481217202201</c:v>
                </c:pt>
                <c:pt idx="16125">
                  <c:v>-0.17544494061927501</c:v>
                </c:pt>
                <c:pt idx="16126">
                  <c:v>-0.18229820622484399</c:v>
                </c:pt>
                <c:pt idx="16127">
                  <c:v>-0.18918858717016401</c:v>
                </c:pt>
                <c:pt idx="16128">
                  <c:v>-0.19725348153931699</c:v>
                </c:pt>
                <c:pt idx="16129">
                  <c:v>-0.20631681997145099</c:v>
                </c:pt>
                <c:pt idx="16130">
                  <c:v>-0.21538876515511901</c:v>
                </c:pt>
                <c:pt idx="16131">
                  <c:v>-0.22487790714505901</c:v>
                </c:pt>
                <c:pt idx="16132">
                  <c:v>-0.23573608444736799</c:v>
                </c:pt>
                <c:pt idx="16133">
                  <c:v>-0.248260113337052</c:v>
                </c:pt>
                <c:pt idx="16134">
                  <c:v>-0.26266112351983201</c:v>
                </c:pt>
                <c:pt idx="16135">
                  <c:v>-0.27817202316952799</c:v>
                </c:pt>
                <c:pt idx="16136">
                  <c:v>-0.29347311545320998</c:v>
                </c:pt>
                <c:pt idx="16137">
                  <c:v>-0.307618656169245</c:v>
                </c:pt>
                <c:pt idx="16138">
                  <c:v>-0.32065283936285799</c:v>
                </c:pt>
                <c:pt idx="16139">
                  <c:v>-0.33175971890535799</c:v>
                </c:pt>
                <c:pt idx="16140">
                  <c:v>-0.34129558131292398</c:v>
                </c:pt>
                <c:pt idx="16141">
                  <c:v>-0.35002782152913597</c:v>
                </c:pt>
                <c:pt idx="16142">
                  <c:v>-0.35769204416891598</c:v>
                </c:pt>
                <c:pt idx="16143">
                  <c:v>-0.364943533831591</c:v>
                </c:pt>
                <c:pt idx="16144">
                  <c:v>-0.37198836007062902</c:v>
                </c:pt>
                <c:pt idx="16145">
                  <c:v>-0.380110570251942</c:v>
                </c:pt>
                <c:pt idx="16146">
                  <c:v>-0.38953266085702598</c:v>
                </c:pt>
                <c:pt idx="16147">
                  <c:v>-0.40008616575241401</c:v>
                </c:pt>
                <c:pt idx="16148">
                  <c:v>-0.411822086534886</c:v>
                </c:pt>
                <c:pt idx="16149">
                  <c:v>-0.423660507949221</c:v>
                </c:pt>
                <c:pt idx="16150">
                  <c:v>-0.43482923024322101</c:v>
                </c:pt>
                <c:pt idx="16151">
                  <c:v>-0.44440819575794799</c:v>
                </c:pt>
                <c:pt idx="16152">
                  <c:v>-0.45288767348579601</c:v>
                </c:pt>
                <c:pt idx="16153">
                  <c:v>-0.46045546200698401</c:v>
                </c:pt>
                <c:pt idx="16154">
                  <c:v>-0.46623927055564501</c:v>
                </c:pt>
                <c:pt idx="16155">
                  <c:v>-0.47043391657051897</c:v>
                </c:pt>
                <c:pt idx="16156">
                  <c:v>-0.47329731661688301</c:v>
                </c:pt>
                <c:pt idx="16157">
                  <c:v>-0.47401870627317599</c:v>
                </c:pt>
                <c:pt idx="16158">
                  <c:v>-0.47217697656334701</c:v>
                </c:pt>
                <c:pt idx="16159">
                  <c:v>-0.46794765363735902</c:v>
                </c:pt>
                <c:pt idx="16160">
                  <c:v>-0.46074448884833002</c:v>
                </c:pt>
                <c:pt idx="16161">
                  <c:v>-0.45166054214447399</c:v>
                </c:pt>
                <c:pt idx="16162">
                  <c:v>-0.44281886890779898</c:v>
                </c:pt>
                <c:pt idx="16163">
                  <c:v>-0.43448044029976002</c:v>
                </c:pt>
                <c:pt idx="16164">
                  <c:v>-0.42669810288465398</c:v>
                </c:pt>
                <c:pt idx="16165">
                  <c:v>-0.42001450240824001</c:v>
                </c:pt>
                <c:pt idx="16166">
                  <c:v>-0.41576141462946697</c:v>
                </c:pt>
                <c:pt idx="16167">
                  <c:v>-0.41503248560448602</c:v>
                </c:pt>
                <c:pt idx="16168">
                  <c:v>-0.41731751899295899</c:v>
                </c:pt>
                <c:pt idx="16169">
                  <c:v>-0.422485808948252</c:v>
                </c:pt>
                <c:pt idx="16170">
                  <c:v>-0.43112689172274299</c:v>
                </c:pt>
                <c:pt idx="16171">
                  <c:v>-0.443864772472717</c:v>
                </c:pt>
                <c:pt idx="16172">
                  <c:v>-0.46057769223412498</c:v>
                </c:pt>
                <c:pt idx="16173">
                  <c:v>-0.479661406035365</c:v>
                </c:pt>
                <c:pt idx="16174">
                  <c:v>-0.50007664439232602</c:v>
                </c:pt>
                <c:pt idx="16175">
                  <c:v>-0.52115282658389495</c:v>
                </c:pt>
                <c:pt idx="16176">
                  <c:v>-0.54166252615222898</c:v>
                </c:pt>
                <c:pt idx="16177">
                  <c:v>-0.56036628586208903</c:v>
                </c:pt>
                <c:pt idx="16178">
                  <c:v>-0.57657397574449398</c:v>
                </c:pt>
                <c:pt idx="16179">
                  <c:v>-0.59000201836489596</c:v>
                </c:pt>
                <c:pt idx="16180">
                  <c:v>-0.600217547238863</c:v>
                </c:pt>
                <c:pt idx="16181">
                  <c:v>-0.607965822047141</c:v>
                </c:pt>
                <c:pt idx="16182">
                  <c:v>-0.61421147438142198</c:v>
                </c:pt>
                <c:pt idx="16183">
                  <c:v>-0.61859793895263804</c:v>
                </c:pt>
                <c:pt idx="16184">
                  <c:v>-0.62158144162853501</c:v>
                </c:pt>
                <c:pt idx="16185">
                  <c:v>-0.62284658134616899</c:v>
                </c:pt>
                <c:pt idx="16186">
                  <c:v>-0.62095244294137497</c:v>
                </c:pt>
                <c:pt idx="16187">
                  <c:v>-0.61632342206850099</c:v>
                </c:pt>
                <c:pt idx="16188">
                  <c:v>-0.60916767576354203</c:v>
                </c:pt>
                <c:pt idx="16189">
                  <c:v>-0.59996617055103596</c:v>
                </c:pt>
                <c:pt idx="16190">
                  <c:v>-0.58986459205488095</c:v>
                </c:pt>
                <c:pt idx="16191">
                  <c:v>-0.57919087945592496</c:v>
                </c:pt>
                <c:pt idx="16192">
                  <c:v>-0.56768751831362696</c:v>
                </c:pt>
                <c:pt idx="16193">
                  <c:v>-0.55573609506880695</c:v>
                </c:pt>
                <c:pt idx="16194">
                  <c:v>-0.54428499647610895</c:v>
                </c:pt>
                <c:pt idx="16195">
                  <c:v>-0.53340434016164096</c:v>
                </c:pt>
                <c:pt idx="16196">
                  <c:v>-0.52346409757602597</c:v>
                </c:pt>
                <c:pt idx="16197">
                  <c:v>-0.51543815499645196</c:v>
                </c:pt>
                <c:pt idx="16198">
                  <c:v>-0.50905779980782895</c:v>
                </c:pt>
                <c:pt idx="16199">
                  <c:v>-0.503573648368558</c:v>
                </c:pt>
                <c:pt idx="16200">
                  <c:v>-0.49835471912273999</c:v>
                </c:pt>
                <c:pt idx="16201">
                  <c:v>-0.493678852584857</c:v>
                </c:pt>
                <c:pt idx="16202">
                  <c:v>-0.49050947712967702</c:v>
                </c:pt>
                <c:pt idx="16203">
                  <c:v>-0.48899688481377801</c:v>
                </c:pt>
                <c:pt idx="16204">
                  <c:v>-0.48834879018337002</c:v>
                </c:pt>
                <c:pt idx="16205">
                  <c:v>-0.488123022061345</c:v>
                </c:pt>
                <c:pt idx="16206">
                  <c:v>-0.48882383216981701</c:v>
                </c:pt>
                <c:pt idx="16207">
                  <c:v>-0.48991909386711802</c:v>
                </c:pt>
                <c:pt idx="16208">
                  <c:v>-0.49071872300881902</c:v>
                </c:pt>
                <c:pt idx="16209">
                  <c:v>-0.49092067487386198</c:v>
                </c:pt>
                <c:pt idx="16210">
                  <c:v>-0.489712718062005</c:v>
                </c:pt>
                <c:pt idx="16211">
                  <c:v>-0.48604073711384799</c:v>
                </c:pt>
                <c:pt idx="16212">
                  <c:v>-0.47928342628421799</c:v>
                </c:pt>
                <c:pt idx="16213">
                  <c:v>-0.46990877483327997</c:v>
                </c:pt>
                <c:pt idx="16214">
                  <c:v>-0.45749137454579902</c:v>
                </c:pt>
                <c:pt idx="16215">
                  <c:v>-0.441534550092122</c:v>
                </c:pt>
                <c:pt idx="16216">
                  <c:v>-0.42327469535858803</c:v>
                </c:pt>
                <c:pt idx="16217">
                  <c:v>-0.40435298846488998</c:v>
                </c:pt>
                <c:pt idx="16218">
                  <c:v>-0.38639034163872599</c:v>
                </c:pt>
                <c:pt idx="16219">
                  <c:v>-0.369731927806567</c:v>
                </c:pt>
                <c:pt idx="16220">
                  <c:v>-0.35335669031993999</c:v>
                </c:pt>
                <c:pt idx="16221">
                  <c:v>-0.33745242316447099</c:v>
                </c:pt>
                <c:pt idx="16222">
                  <c:v>-0.32333845123588301</c:v>
                </c:pt>
                <c:pt idx="16223">
                  <c:v>-0.31165144092247599</c:v>
                </c:pt>
                <c:pt idx="16224">
                  <c:v>-0.30193394489278902</c:v>
                </c:pt>
                <c:pt idx="16225">
                  <c:v>-0.29240188167679299</c:v>
                </c:pt>
                <c:pt idx="16226">
                  <c:v>-0.28292105798115103</c:v>
                </c:pt>
                <c:pt idx="16227">
                  <c:v>-0.27468699868461499</c:v>
                </c:pt>
                <c:pt idx="16228">
                  <c:v>-0.26750435211048201</c:v>
                </c:pt>
                <c:pt idx="16229">
                  <c:v>-0.261401451155931</c:v>
                </c:pt>
                <c:pt idx="16230">
                  <c:v>-0.25682629594718298</c:v>
                </c:pt>
                <c:pt idx="16231">
                  <c:v>-0.25434794063644001</c:v>
                </c:pt>
                <c:pt idx="16232">
                  <c:v>-0.25444007219211801</c:v>
                </c:pt>
                <c:pt idx="16233">
                  <c:v>-0.25635606269891698</c:v>
                </c:pt>
                <c:pt idx="16234">
                  <c:v>-0.25950628863561098</c:v>
                </c:pt>
                <c:pt idx="16235">
                  <c:v>-0.263791725756166</c:v>
                </c:pt>
                <c:pt idx="16236">
                  <c:v>-0.26823910768822001</c:v>
                </c:pt>
                <c:pt idx="16237">
                  <c:v>-0.27156547303768003</c:v>
                </c:pt>
                <c:pt idx="16238">
                  <c:v>-0.27337506496673503</c:v>
                </c:pt>
                <c:pt idx="16239">
                  <c:v>-0.27392908660389198</c:v>
                </c:pt>
                <c:pt idx="16240">
                  <c:v>-0.273682783292306</c:v>
                </c:pt>
                <c:pt idx="16241">
                  <c:v>-0.27306439995477999</c:v>
                </c:pt>
                <c:pt idx="16242">
                  <c:v>-0.27159064034994401</c:v>
                </c:pt>
                <c:pt idx="16243">
                  <c:v>-0.26882535764325</c:v>
                </c:pt>
                <c:pt idx="16244">
                  <c:v>-0.26453617425063097</c:v>
                </c:pt>
                <c:pt idx="16245">
                  <c:v>-0.25773926691660598</c:v>
                </c:pt>
                <c:pt idx="16246">
                  <c:v>-0.24836720502006701</c:v>
                </c:pt>
                <c:pt idx="16247">
                  <c:v>-0.23736090144816999</c:v>
                </c:pt>
                <c:pt idx="16248">
                  <c:v>-0.225920714921995</c:v>
                </c:pt>
                <c:pt idx="16249">
                  <c:v>-0.214337810873551</c:v>
                </c:pt>
                <c:pt idx="16250">
                  <c:v>-0.20315627519631901</c:v>
                </c:pt>
                <c:pt idx="16251">
                  <c:v>-0.19400657501308799</c:v>
                </c:pt>
                <c:pt idx="16252">
                  <c:v>-0.18702978719101601</c:v>
                </c:pt>
                <c:pt idx="16253">
                  <c:v>-0.18178481335042099</c:v>
                </c:pt>
                <c:pt idx="16254">
                  <c:v>-0.177409206676336</c:v>
                </c:pt>
                <c:pt idx="16255">
                  <c:v>-0.17308729296810699</c:v>
                </c:pt>
                <c:pt idx="16256">
                  <c:v>-0.16847527768559301</c:v>
                </c:pt>
                <c:pt idx="16257">
                  <c:v>-0.162757718752568</c:v>
                </c:pt>
                <c:pt idx="16258">
                  <c:v>-0.156247220866226</c:v>
                </c:pt>
                <c:pt idx="16259">
                  <c:v>-0.14948709730424001</c:v>
                </c:pt>
                <c:pt idx="16260">
                  <c:v>-0.14182831148218</c:v>
                </c:pt>
                <c:pt idx="16261">
                  <c:v>-0.133309352618706</c:v>
                </c:pt>
                <c:pt idx="16262">
                  <c:v>-0.12388526583654801</c:v>
                </c:pt>
                <c:pt idx="16263">
                  <c:v>-0.112663229701274</c:v>
                </c:pt>
                <c:pt idx="16264">
                  <c:v>-9.9288725768484895E-2</c:v>
                </c:pt>
                <c:pt idx="16265">
                  <c:v>-8.33683735680711E-2</c:v>
                </c:pt>
                <c:pt idx="16266">
                  <c:v>-6.4192177470098699E-2</c:v>
                </c:pt>
                <c:pt idx="16267">
                  <c:v>-4.20182291035925E-2</c:v>
                </c:pt>
                <c:pt idx="16268">
                  <c:v>-1.8179085389928601E-2</c:v>
                </c:pt>
                <c:pt idx="16269">
                  <c:v>7.0970782247497602E-3</c:v>
                </c:pt>
                <c:pt idx="16270">
                  <c:v>3.4258133657185198E-2</c:v>
                </c:pt>
                <c:pt idx="16271">
                  <c:v>6.2538059438248694E-2</c:v>
                </c:pt>
                <c:pt idx="16272">
                  <c:v>9.1143922589320595E-2</c:v>
                </c:pt>
                <c:pt idx="16273">
                  <c:v>0.118954523733906</c:v>
                </c:pt>
                <c:pt idx="16274">
                  <c:v>0.144219321522156</c:v>
                </c:pt>
                <c:pt idx="16275">
                  <c:v>0.16668766025124401</c:v>
                </c:pt>
                <c:pt idx="16276">
                  <c:v>0.18747979647726701</c:v>
                </c:pt>
                <c:pt idx="16277">
                  <c:v>0.207135111038345</c:v>
                </c:pt>
                <c:pt idx="16278">
                  <c:v>0.22537618792476199</c:v>
                </c:pt>
                <c:pt idx="16279">
                  <c:v>0.24194418250470501</c:v>
                </c:pt>
                <c:pt idx="16280">
                  <c:v>0.25681730184118801</c:v>
                </c:pt>
                <c:pt idx="16281">
                  <c:v>0.27006957815295002</c:v>
                </c:pt>
                <c:pt idx="16282">
                  <c:v>0.281296270043355</c:v>
                </c:pt>
                <c:pt idx="16283">
                  <c:v>0.29065871411916</c:v>
                </c:pt>
                <c:pt idx="16284">
                  <c:v>0.298984915711273</c:v>
                </c:pt>
                <c:pt idx="16285">
                  <c:v>0.30665746773133301</c:v>
                </c:pt>
                <c:pt idx="16286">
                  <c:v>0.31403777418218298</c:v>
                </c:pt>
                <c:pt idx="16287">
                  <c:v>0.32175694416775102</c:v>
                </c:pt>
                <c:pt idx="16288">
                  <c:v>0.32963415671405999</c:v>
                </c:pt>
                <c:pt idx="16289">
                  <c:v>0.33671040954328402</c:v>
                </c:pt>
                <c:pt idx="16290">
                  <c:v>0.342239705903989</c:v>
                </c:pt>
                <c:pt idx="16291">
                  <c:v>0.34651363290082798</c:v>
                </c:pt>
                <c:pt idx="16292">
                  <c:v>0.35019158467709799</c:v>
                </c:pt>
                <c:pt idx="16293">
                  <c:v>0.35383584674907698</c:v>
                </c:pt>
                <c:pt idx="16294">
                  <c:v>0.35766857650155398</c:v>
                </c:pt>
                <c:pt idx="16295">
                  <c:v>0.36128058974031602</c:v>
                </c:pt>
                <c:pt idx="16296">
                  <c:v>0.36526589698249101</c:v>
                </c:pt>
                <c:pt idx="16297">
                  <c:v>0.37079294206260999</c:v>
                </c:pt>
                <c:pt idx="16298">
                  <c:v>0.37781000049986402</c:v>
                </c:pt>
                <c:pt idx="16299">
                  <c:v>0.385739524424769</c:v>
                </c:pt>
                <c:pt idx="16300">
                  <c:v>0.39470700890976901</c:v>
                </c:pt>
                <c:pt idx="16301">
                  <c:v>0.40455259938321803</c:v>
                </c:pt>
                <c:pt idx="16302">
                  <c:v>0.41514533554733202</c:v>
                </c:pt>
                <c:pt idx="16303">
                  <c:v>0.42538532544609098</c:v>
                </c:pt>
                <c:pt idx="16304">
                  <c:v>0.43382536945326999</c:v>
                </c:pt>
                <c:pt idx="16305">
                  <c:v>0.44015006182076499</c:v>
                </c:pt>
                <c:pt idx="16306">
                  <c:v>0.44529619276543903</c:v>
                </c:pt>
                <c:pt idx="16307">
                  <c:v>0.45057002692814002</c:v>
                </c:pt>
                <c:pt idx="16308">
                  <c:v>0.45617551717883498</c:v>
                </c:pt>
                <c:pt idx="16309">
                  <c:v>0.46219287568630102</c:v>
                </c:pt>
                <c:pt idx="16310">
                  <c:v>0.467863993583854</c:v>
                </c:pt>
                <c:pt idx="16311">
                  <c:v>0.47271362708354397</c:v>
                </c:pt>
                <c:pt idx="16312">
                  <c:v>0.47747762985793002</c:v>
                </c:pt>
                <c:pt idx="16313">
                  <c:v>0.48264446695089203</c:v>
                </c:pt>
                <c:pt idx="16314">
                  <c:v>0.48974155808650999</c:v>
                </c:pt>
                <c:pt idx="16315">
                  <c:v>0.50040064303448895</c:v>
                </c:pt>
                <c:pt idx="16316">
                  <c:v>0.513544168825392</c:v>
                </c:pt>
                <c:pt idx="16317">
                  <c:v>0.52801145629976698</c:v>
                </c:pt>
                <c:pt idx="16318">
                  <c:v>0.54375529986720805</c:v>
                </c:pt>
                <c:pt idx="16319">
                  <c:v>0.56014755537321403</c:v>
                </c:pt>
                <c:pt idx="16320">
                  <c:v>0.57667689013492496</c:v>
                </c:pt>
                <c:pt idx="16321">
                  <c:v>0.59278413280015096</c:v>
                </c:pt>
                <c:pt idx="16322">
                  <c:v>0.608425166054547</c:v>
                </c:pt>
                <c:pt idx="16323">
                  <c:v>0.623041681392831</c:v>
                </c:pt>
                <c:pt idx="16324">
                  <c:v>0.63486311791906003</c:v>
                </c:pt>
                <c:pt idx="16325">
                  <c:v>0.64366583263848098</c:v>
                </c:pt>
                <c:pt idx="16326">
                  <c:v>0.65066259687053996</c:v>
                </c:pt>
                <c:pt idx="16327">
                  <c:v>0.65573752710232303</c:v>
                </c:pt>
                <c:pt idx="16328">
                  <c:v>0.65818078798790902</c:v>
                </c:pt>
                <c:pt idx="16329">
                  <c:v>0.658377063412806</c:v>
                </c:pt>
                <c:pt idx="16330">
                  <c:v>0.65672242313030205</c:v>
                </c:pt>
                <c:pt idx="16331">
                  <c:v>0.65354075388115695</c:v>
                </c:pt>
                <c:pt idx="16332">
                  <c:v>0.64972729766253901</c:v>
                </c:pt>
                <c:pt idx="16333">
                  <c:v>0.646141233960973</c:v>
                </c:pt>
                <c:pt idx="16334">
                  <c:v>0.64359691868241897</c:v>
                </c:pt>
                <c:pt idx="16335">
                  <c:v>0.64320330137586401</c:v>
                </c:pt>
                <c:pt idx="16336">
                  <c:v>0.64489577299362599</c:v>
                </c:pt>
                <c:pt idx="16337">
                  <c:v>0.64705149975259901</c:v>
                </c:pt>
                <c:pt idx="16338">
                  <c:v>0.64924762212551301</c:v>
                </c:pt>
                <c:pt idx="16339">
                  <c:v>0.65146901920121802</c:v>
                </c:pt>
                <c:pt idx="16340">
                  <c:v>0.652525916857709</c:v>
                </c:pt>
                <c:pt idx="16341">
                  <c:v>0.65260291509492496</c:v>
                </c:pt>
                <c:pt idx="16342">
                  <c:v>0.65337448921749197</c:v>
                </c:pt>
                <c:pt idx="16343">
                  <c:v>0.65479171574938999</c:v>
                </c:pt>
                <c:pt idx="16344">
                  <c:v>0.65583572067309404</c:v>
                </c:pt>
                <c:pt idx="16345">
                  <c:v>0.65590509989483703</c:v>
                </c:pt>
                <c:pt idx="16346">
                  <c:v>0.65441272828920405</c:v>
                </c:pt>
                <c:pt idx="16347">
                  <c:v>0.65142028201408897</c:v>
                </c:pt>
                <c:pt idx="16348">
                  <c:v>0.64761552680846002</c:v>
                </c:pt>
                <c:pt idx="16349">
                  <c:v>0.64376119067862403</c:v>
                </c:pt>
                <c:pt idx="16350">
                  <c:v>0.64026111424715504</c:v>
                </c:pt>
                <c:pt idx="16351">
                  <c:v>0.63648241791137194</c:v>
                </c:pt>
                <c:pt idx="16352">
                  <c:v>0.63159580305513296</c:v>
                </c:pt>
                <c:pt idx="16353">
                  <c:v>0.62614044799405699</c:v>
                </c:pt>
                <c:pt idx="16354">
                  <c:v>0.620760362558614</c:v>
                </c:pt>
                <c:pt idx="16355">
                  <c:v>0.61541350103630699</c:v>
                </c:pt>
                <c:pt idx="16356">
                  <c:v>0.61037741705455895</c:v>
                </c:pt>
                <c:pt idx="16357">
                  <c:v>0.60542553067999205</c:v>
                </c:pt>
                <c:pt idx="16358">
                  <c:v>0.60022064077747905</c:v>
                </c:pt>
                <c:pt idx="16359">
                  <c:v>0.59526680872318205</c:v>
                </c:pt>
                <c:pt idx="16360">
                  <c:v>0.59155964537013805</c:v>
                </c:pt>
                <c:pt idx="16361">
                  <c:v>0.58968124366046604</c:v>
                </c:pt>
                <c:pt idx="16362">
                  <c:v>0.58847942617595705</c:v>
                </c:pt>
                <c:pt idx="16363">
                  <c:v>0.58766535957060495</c:v>
                </c:pt>
                <c:pt idx="16364">
                  <c:v>0.58757102342479395</c:v>
                </c:pt>
                <c:pt idx="16365">
                  <c:v>0.58745461965405998</c:v>
                </c:pt>
                <c:pt idx="16366">
                  <c:v>0.586513968184186</c:v>
                </c:pt>
                <c:pt idx="16367">
                  <c:v>0.58506277919990102</c:v>
                </c:pt>
                <c:pt idx="16368">
                  <c:v>0.58345804115548405</c:v>
                </c:pt>
                <c:pt idx="16369">
                  <c:v>0.57996069615803503</c:v>
                </c:pt>
                <c:pt idx="16370">
                  <c:v>0.57332388352990404</c:v>
                </c:pt>
                <c:pt idx="16371">
                  <c:v>0.56351130641756497</c:v>
                </c:pt>
                <c:pt idx="16372">
                  <c:v>0.55059976599518701</c:v>
                </c:pt>
                <c:pt idx="16373">
                  <c:v>0.535707291283951</c:v>
                </c:pt>
                <c:pt idx="16374">
                  <c:v>0.52073386305577796</c:v>
                </c:pt>
                <c:pt idx="16375">
                  <c:v>0.50632140561193195</c:v>
                </c:pt>
                <c:pt idx="16376">
                  <c:v>0.49254180678961901</c:v>
                </c:pt>
                <c:pt idx="16377">
                  <c:v>0.48043135870412801</c:v>
                </c:pt>
                <c:pt idx="16378">
                  <c:v>0.47047252550964702</c:v>
                </c:pt>
                <c:pt idx="16379">
                  <c:v>0.462149904024583</c:v>
                </c:pt>
                <c:pt idx="16380">
                  <c:v>0.45473077990488597</c:v>
                </c:pt>
                <c:pt idx="16381">
                  <c:v>0.44724627158036401</c:v>
                </c:pt>
                <c:pt idx="16382">
                  <c:v>0.43891449030677299</c:v>
                </c:pt>
                <c:pt idx="16383">
                  <c:v>0.43012769326882999</c:v>
                </c:pt>
                <c:pt idx="16384">
                  <c:v>0.42196771829658097</c:v>
                </c:pt>
                <c:pt idx="16385">
                  <c:v>0.414404112888003</c:v>
                </c:pt>
                <c:pt idx="16386">
                  <c:v>0.406548557187489</c:v>
                </c:pt>
                <c:pt idx="16387">
                  <c:v>0.39911332466475902</c:v>
                </c:pt>
                <c:pt idx="16388">
                  <c:v>0.39395331918547</c:v>
                </c:pt>
                <c:pt idx="16389">
                  <c:v>0.390757596858616</c:v>
                </c:pt>
                <c:pt idx="16390">
                  <c:v>0.38730265210781301</c:v>
                </c:pt>
                <c:pt idx="16391">
                  <c:v>0.38313720137896801</c:v>
                </c:pt>
                <c:pt idx="16392">
                  <c:v>0.37822038348117698</c:v>
                </c:pt>
                <c:pt idx="16393">
                  <c:v>0.37201405248188302</c:v>
                </c:pt>
                <c:pt idx="16394">
                  <c:v>0.36510998442520498</c:v>
                </c:pt>
                <c:pt idx="16395">
                  <c:v>0.358343669580172</c:v>
                </c:pt>
                <c:pt idx="16396">
                  <c:v>0.35199709923703099</c:v>
                </c:pt>
                <c:pt idx="16397">
                  <c:v>0.34589621058985598</c:v>
                </c:pt>
                <c:pt idx="16398">
                  <c:v>0.33914161633994</c:v>
                </c:pt>
                <c:pt idx="16399">
                  <c:v>0.331465598537663</c:v>
                </c:pt>
                <c:pt idx="16400">
                  <c:v>0.323874066950742</c:v>
                </c:pt>
                <c:pt idx="16401">
                  <c:v>0.31641191616124098</c:v>
                </c:pt>
                <c:pt idx="16402">
                  <c:v>0.30819538840376298</c:v>
                </c:pt>
                <c:pt idx="16403">
                  <c:v>0.29932254635530298</c:v>
                </c:pt>
                <c:pt idx="16404">
                  <c:v>0.29039349446282398</c:v>
                </c:pt>
                <c:pt idx="16405">
                  <c:v>0.28116449129750698</c:v>
                </c:pt>
                <c:pt idx="16406">
                  <c:v>0.27184673516683799</c:v>
                </c:pt>
                <c:pt idx="16407">
                  <c:v>0.26216012903441799</c:v>
                </c:pt>
                <c:pt idx="16408">
                  <c:v>0.25136237256543797</c:v>
                </c:pt>
                <c:pt idx="16409">
                  <c:v>0.239528325283315</c:v>
                </c:pt>
                <c:pt idx="16410">
                  <c:v>0.22576187735190201</c:v>
                </c:pt>
                <c:pt idx="16411">
                  <c:v>0.209607856388594</c:v>
                </c:pt>
                <c:pt idx="16412">
                  <c:v>0.19178109800371201</c:v>
                </c:pt>
                <c:pt idx="16413">
                  <c:v>0.17321314959473999</c:v>
                </c:pt>
                <c:pt idx="16414">
                  <c:v>0.15460422008694499</c:v>
                </c:pt>
                <c:pt idx="16415">
                  <c:v>0.13606391844085799</c:v>
                </c:pt>
                <c:pt idx="16416">
                  <c:v>0.11823857592038001</c:v>
                </c:pt>
                <c:pt idx="16417">
                  <c:v>0.102554345816302</c:v>
                </c:pt>
                <c:pt idx="16418">
                  <c:v>8.9818240210927602E-2</c:v>
                </c:pt>
                <c:pt idx="16419">
                  <c:v>8.0544476645966895E-2</c:v>
                </c:pt>
                <c:pt idx="16420">
                  <c:v>7.4863218876124599E-2</c:v>
                </c:pt>
                <c:pt idx="16421">
                  <c:v>7.1796342431927604E-2</c:v>
                </c:pt>
                <c:pt idx="16422">
                  <c:v>7.0374387899822893E-2</c:v>
                </c:pt>
                <c:pt idx="16423">
                  <c:v>7.0364318374339693E-2</c:v>
                </c:pt>
                <c:pt idx="16424">
                  <c:v>7.2003068582831495E-2</c:v>
                </c:pt>
                <c:pt idx="16425">
                  <c:v>7.5360263537639596E-2</c:v>
                </c:pt>
                <c:pt idx="16426">
                  <c:v>7.9047008693344106E-2</c:v>
                </c:pt>
                <c:pt idx="16427">
                  <c:v>8.0725315972031197E-2</c:v>
                </c:pt>
                <c:pt idx="16428">
                  <c:v>7.9915859898577399E-2</c:v>
                </c:pt>
                <c:pt idx="16429">
                  <c:v>7.7414692572795901E-2</c:v>
                </c:pt>
                <c:pt idx="16430">
                  <c:v>7.3873983653068201E-2</c:v>
                </c:pt>
                <c:pt idx="16431">
                  <c:v>6.8762282147540002E-2</c:v>
                </c:pt>
                <c:pt idx="16432">
                  <c:v>6.08565624169169E-2</c:v>
                </c:pt>
                <c:pt idx="16433">
                  <c:v>4.9569478218741699E-2</c:v>
                </c:pt>
                <c:pt idx="16434">
                  <c:v>3.56876014685924E-2</c:v>
                </c:pt>
                <c:pt idx="16435">
                  <c:v>2.0242418443710601E-2</c:v>
                </c:pt>
                <c:pt idx="16436">
                  <c:v>3.3404900389386498E-3</c:v>
                </c:pt>
                <c:pt idx="16437">
                  <c:v>-1.49824852452563E-2</c:v>
                </c:pt>
                <c:pt idx="16438">
                  <c:v>-3.5325192940882898E-2</c:v>
                </c:pt>
                <c:pt idx="16439">
                  <c:v>-5.8478233202961902E-2</c:v>
                </c:pt>
                <c:pt idx="16440">
                  <c:v>-8.4163815531920594E-2</c:v>
                </c:pt>
                <c:pt idx="16441">
                  <c:v>-0.111866382629407</c:v>
                </c:pt>
                <c:pt idx="16442">
                  <c:v>-0.14154301615815601</c:v>
                </c:pt>
                <c:pt idx="16443">
                  <c:v>-0.173051433282772</c:v>
                </c:pt>
                <c:pt idx="16444">
                  <c:v>-0.20517888480618501</c:v>
                </c:pt>
                <c:pt idx="16445">
                  <c:v>-0.23596845414301801</c:v>
                </c:pt>
                <c:pt idx="16446">
                  <c:v>-0.263765401347694</c:v>
                </c:pt>
                <c:pt idx="16447">
                  <c:v>-0.28713254021071899</c:v>
                </c:pt>
                <c:pt idx="16448">
                  <c:v>-0.30579732936521398</c:v>
                </c:pt>
                <c:pt idx="16449">
                  <c:v>-0.32008293194091703</c:v>
                </c:pt>
                <c:pt idx="16450">
                  <c:v>-0.33052513986902698</c:v>
                </c:pt>
                <c:pt idx="16451">
                  <c:v>-0.33820002372819702</c:v>
                </c:pt>
                <c:pt idx="16452">
                  <c:v>-0.34367539231944799</c:v>
                </c:pt>
                <c:pt idx="16453">
                  <c:v>-0.34640974680490999</c:v>
                </c:pt>
                <c:pt idx="16454">
                  <c:v>-0.34611098081888902</c:v>
                </c:pt>
                <c:pt idx="16455">
                  <c:v>-0.34310345759917099</c:v>
                </c:pt>
                <c:pt idx="16456">
                  <c:v>-0.337640758868886</c:v>
                </c:pt>
                <c:pt idx="16457">
                  <c:v>-0.33022925606389503</c:v>
                </c:pt>
                <c:pt idx="16458">
                  <c:v>-0.32206866700662601</c:v>
                </c:pt>
                <c:pt idx="16459">
                  <c:v>-0.31528182625114398</c:v>
                </c:pt>
                <c:pt idx="16460">
                  <c:v>-0.311133354642468</c:v>
                </c:pt>
                <c:pt idx="16461">
                  <c:v>-0.30999531437109601</c:v>
                </c:pt>
                <c:pt idx="16462">
                  <c:v>-0.31249385617832098</c:v>
                </c:pt>
                <c:pt idx="16463">
                  <c:v>-0.31868628203570198</c:v>
                </c:pt>
                <c:pt idx="16464">
                  <c:v>-0.328598209265339</c:v>
                </c:pt>
                <c:pt idx="16465">
                  <c:v>-0.34245422676424903</c:v>
                </c:pt>
                <c:pt idx="16466">
                  <c:v>-0.35980234754555601</c:v>
                </c:pt>
                <c:pt idx="16467">
                  <c:v>-0.37925774702690201</c:v>
                </c:pt>
                <c:pt idx="16468">
                  <c:v>-0.39939811356524002</c:v>
                </c:pt>
                <c:pt idx="16469">
                  <c:v>-0.41972064996990499</c:v>
                </c:pt>
                <c:pt idx="16470">
                  <c:v>-0.43934712389117198</c:v>
                </c:pt>
                <c:pt idx="16471">
                  <c:v>-0.458149089879404</c:v>
                </c:pt>
                <c:pt idx="16472">
                  <c:v>-0.47594504741496402</c:v>
                </c:pt>
                <c:pt idx="16473">
                  <c:v>-0.49169012537527101</c:v>
                </c:pt>
                <c:pt idx="16474">
                  <c:v>-0.504454511307598</c:v>
                </c:pt>
                <c:pt idx="16475">
                  <c:v>-0.51438668928796205</c:v>
                </c:pt>
                <c:pt idx="16476">
                  <c:v>-0.52265753200923604</c:v>
                </c:pt>
                <c:pt idx="16477">
                  <c:v>-0.52963701100238203</c:v>
                </c:pt>
                <c:pt idx="16478">
                  <c:v>-0.53515421375190897</c:v>
                </c:pt>
                <c:pt idx="16479">
                  <c:v>-0.53855503184452203</c:v>
                </c:pt>
                <c:pt idx="16480">
                  <c:v>-0.53906801454011699</c:v>
                </c:pt>
                <c:pt idx="16481">
                  <c:v>-0.53702263675820805</c:v>
                </c:pt>
                <c:pt idx="16482">
                  <c:v>-0.53396768493273805</c:v>
                </c:pt>
                <c:pt idx="16483">
                  <c:v>-0.53188489008470097</c:v>
                </c:pt>
                <c:pt idx="16484">
                  <c:v>-0.53125979488044905</c:v>
                </c:pt>
                <c:pt idx="16485">
                  <c:v>-0.532272116898586</c:v>
                </c:pt>
                <c:pt idx="16486">
                  <c:v>-0.53535027109252797</c:v>
                </c:pt>
                <c:pt idx="16487">
                  <c:v>-0.53978534849909199</c:v>
                </c:pt>
                <c:pt idx="16488">
                  <c:v>-0.54452995386408898</c:v>
                </c:pt>
                <c:pt idx="16489">
                  <c:v>-0.54824106320092203</c:v>
                </c:pt>
                <c:pt idx="16490">
                  <c:v>-0.55064343910623204</c:v>
                </c:pt>
                <c:pt idx="16491">
                  <c:v>-0.55219355568036399</c:v>
                </c:pt>
                <c:pt idx="16492">
                  <c:v>-0.55292648043220005</c:v>
                </c:pt>
                <c:pt idx="16493">
                  <c:v>-0.55312993630576801</c:v>
                </c:pt>
                <c:pt idx="16494">
                  <c:v>-0.55268876245154797</c:v>
                </c:pt>
                <c:pt idx="16495">
                  <c:v>-0.551601680450305</c:v>
                </c:pt>
                <c:pt idx="16496">
                  <c:v>-0.550984536966452</c:v>
                </c:pt>
                <c:pt idx="16497">
                  <c:v>-0.55241534550018501</c:v>
                </c:pt>
                <c:pt idx="16498">
                  <c:v>-0.55662457069334803</c:v>
                </c:pt>
                <c:pt idx="16499">
                  <c:v>-0.56380073411459097</c:v>
                </c:pt>
                <c:pt idx="16500">
                  <c:v>-0.57267964123443205</c:v>
                </c:pt>
                <c:pt idx="16501">
                  <c:v>-0.58212125428966199</c:v>
                </c:pt>
                <c:pt idx="16502">
                  <c:v>-0.59230433359340895</c:v>
                </c:pt>
                <c:pt idx="16503">
                  <c:v>-0.60330786192410801</c:v>
                </c:pt>
                <c:pt idx="16504">
                  <c:v>-0.61458718185842098</c:v>
                </c:pt>
                <c:pt idx="16505">
                  <c:v>-0.62508553476844098</c:v>
                </c:pt>
                <c:pt idx="16506">
                  <c:v>-0.63438162821009603</c:v>
                </c:pt>
                <c:pt idx="16507">
                  <c:v>-0.64246351119934197</c:v>
                </c:pt>
                <c:pt idx="16508">
                  <c:v>-0.64920330214586897</c:v>
                </c:pt>
                <c:pt idx="16509">
                  <c:v>-0.65383720073781004</c:v>
                </c:pt>
                <c:pt idx="16510">
                  <c:v>-0.65594647907591397</c:v>
                </c:pt>
                <c:pt idx="16511">
                  <c:v>-0.65605671319783199</c:v>
                </c:pt>
                <c:pt idx="16512">
                  <c:v>-0.65418425602899999</c:v>
                </c:pt>
                <c:pt idx="16513">
                  <c:v>-0.65054835548636403</c:v>
                </c:pt>
                <c:pt idx="16514">
                  <c:v>-0.64571767293389404</c:v>
                </c:pt>
                <c:pt idx="16515">
                  <c:v>-0.63988874062926004</c:v>
                </c:pt>
                <c:pt idx="16516">
                  <c:v>-0.63293850138071395</c:v>
                </c:pt>
                <c:pt idx="16517">
                  <c:v>-0.62515581011187504</c:v>
                </c:pt>
                <c:pt idx="16518">
                  <c:v>-0.617372142494792</c:v>
                </c:pt>
                <c:pt idx="16519">
                  <c:v>-0.60949963931784001</c:v>
                </c:pt>
                <c:pt idx="16520">
                  <c:v>-0.60149989689294703</c:v>
                </c:pt>
                <c:pt idx="16521">
                  <c:v>-0.59423635135408703</c:v>
                </c:pt>
                <c:pt idx="16522">
                  <c:v>-0.58836926152377</c:v>
                </c:pt>
                <c:pt idx="16523">
                  <c:v>-0.58383833524078499</c:v>
                </c:pt>
                <c:pt idx="16524">
                  <c:v>-0.58013705494295598</c:v>
                </c:pt>
                <c:pt idx="16525">
                  <c:v>-0.57646242208319298</c:v>
                </c:pt>
                <c:pt idx="16526">
                  <c:v>-0.57313342218424401</c:v>
                </c:pt>
                <c:pt idx="16527">
                  <c:v>-0.57072513929632596</c:v>
                </c:pt>
                <c:pt idx="16528">
                  <c:v>-0.56878242826895198</c:v>
                </c:pt>
                <c:pt idx="16529">
                  <c:v>-0.56656813876323897</c:v>
                </c:pt>
                <c:pt idx="16530">
                  <c:v>-0.56366227474270203</c:v>
                </c:pt>
                <c:pt idx="16531">
                  <c:v>-0.56073297376542897</c:v>
                </c:pt>
                <c:pt idx="16532">
                  <c:v>-0.55825750060268298</c:v>
                </c:pt>
                <c:pt idx="16533">
                  <c:v>-0.55594997025831105</c:v>
                </c:pt>
                <c:pt idx="16534">
                  <c:v>-0.55287209186334996</c:v>
                </c:pt>
                <c:pt idx="16535">
                  <c:v>-0.54856219569222098</c:v>
                </c:pt>
                <c:pt idx="16536">
                  <c:v>-0.54331541664551997</c:v>
                </c:pt>
                <c:pt idx="16537">
                  <c:v>-0.53709307537297901</c:v>
                </c:pt>
                <c:pt idx="16538">
                  <c:v>-0.52944263107844003</c:v>
                </c:pt>
                <c:pt idx="16539">
                  <c:v>-0.52014224764651695</c:v>
                </c:pt>
                <c:pt idx="16540">
                  <c:v>-0.50942374838114901</c:v>
                </c:pt>
                <c:pt idx="16541">
                  <c:v>-0.49747317179352402</c:v>
                </c:pt>
                <c:pt idx="16542">
                  <c:v>-0.48539833296348101</c:v>
                </c:pt>
                <c:pt idx="16543">
                  <c:v>-0.47407110410596498</c:v>
                </c:pt>
                <c:pt idx="16544">
                  <c:v>-0.46356627244436199</c:v>
                </c:pt>
                <c:pt idx="16545">
                  <c:v>-0.453636074691182</c:v>
                </c:pt>
                <c:pt idx="16546">
                  <c:v>-0.44414000100612799</c:v>
                </c:pt>
                <c:pt idx="16547">
                  <c:v>-0.43436512410047401</c:v>
                </c:pt>
                <c:pt idx="16548">
                  <c:v>-0.42485630391843998</c:v>
                </c:pt>
                <c:pt idx="16549">
                  <c:v>-0.41676627556672302</c:v>
                </c:pt>
                <c:pt idx="16550">
                  <c:v>-0.410159672750885</c:v>
                </c:pt>
                <c:pt idx="16551">
                  <c:v>-0.40480913505197103</c:v>
                </c:pt>
                <c:pt idx="16552">
                  <c:v>-0.400096752901341</c:v>
                </c:pt>
                <c:pt idx="16553">
                  <c:v>-0.39577174463412701</c:v>
                </c:pt>
                <c:pt idx="16554">
                  <c:v>-0.39039544451917801</c:v>
                </c:pt>
                <c:pt idx="16555">
                  <c:v>-0.38219642274989402</c:v>
                </c:pt>
                <c:pt idx="16556">
                  <c:v>-0.37148469484184299</c:v>
                </c:pt>
                <c:pt idx="16557">
                  <c:v>-0.35917263770235203</c:v>
                </c:pt>
                <c:pt idx="16558">
                  <c:v>-0.34519366324256201</c:v>
                </c:pt>
                <c:pt idx="16559">
                  <c:v>-0.328881787128671</c:v>
                </c:pt>
                <c:pt idx="16560">
                  <c:v>-0.31041662897991401</c:v>
                </c:pt>
                <c:pt idx="16561">
                  <c:v>-0.29104070056197501</c:v>
                </c:pt>
                <c:pt idx="16562">
                  <c:v>-0.27053849656764001</c:v>
                </c:pt>
                <c:pt idx="16563">
                  <c:v>-0.24830986685210699</c:v>
                </c:pt>
                <c:pt idx="16564">
                  <c:v>-0.225652254233383</c:v>
                </c:pt>
                <c:pt idx="16565">
                  <c:v>-0.20390613550806999</c:v>
                </c:pt>
                <c:pt idx="16566">
                  <c:v>-0.183388848033186</c:v>
                </c:pt>
                <c:pt idx="16567">
                  <c:v>-0.16422413605192501</c:v>
                </c:pt>
                <c:pt idx="16568">
                  <c:v>-0.14745426905549</c:v>
                </c:pt>
                <c:pt idx="16569">
                  <c:v>-0.13366728824340399</c:v>
                </c:pt>
                <c:pt idx="16570">
                  <c:v>-0.120865538449044</c:v>
                </c:pt>
                <c:pt idx="16571">
                  <c:v>-0.108104797754456</c:v>
                </c:pt>
                <c:pt idx="16572">
                  <c:v>-9.6253538794211904E-2</c:v>
                </c:pt>
                <c:pt idx="16573">
                  <c:v>-8.5308415447424901E-2</c:v>
                </c:pt>
                <c:pt idx="16574">
                  <c:v>-7.5171516439998601E-2</c:v>
                </c:pt>
                <c:pt idx="16575">
                  <c:v>-6.5654976382351696E-2</c:v>
                </c:pt>
                <c:pt idx="16576">
                  <c:v>-5.7240178423986598E-2</c:v>
                </c:pt>
                <c:pt idx="16577">
                  <c:v>-5.0660814727892599E-2</c:v>
                </c:pt>
                <c:pt idx="16578">
                  <c:v>-4.5482862201147799E-2</c:v>
                </c:pt>
                <c:pt idx="16579">
                  <c:v>-4.0618414655101298E-2</c:v>
                </c:pt>
                <c:pt idx="16580">
                  <c:v>-3.5262758223299398E-2</c:v>
                </c:pt>
                <c:pt idx="16581">
                  <c:v>-2.9080122404195399E-2</c:v>
                </c:pt>
                <c:pt idx="16582">
                  <c:v>-2.1393288880084699E-2</c:v>
                </c:pt>
                <c:pt idx="16583">
                  <c:v>-1.17953958532946E-2</c:v>
                </c:pt>
                <c:pt idx="16584">
                  <c:v>-5.4756466531039603E-4</c:v>
                </c:pt>
                <c:pt idx="16585">
                  <c:v>1.2371054007711E-2</c:v>
                </c:pt>
                <c:pt idx="16586">
                  <c:v>2.64439166153593E-2</c:v>
                </c:pt>
                <c:pt idx="16587">
                  <c:v>4.1270937619863703E-2</c:v>
                </c:pt>
                <c:pt idx="16588">
                  <c:v>5.6354607837901798E-2</c:v>
                </c:pt>
                <c:pt idx="16589">
                  <c:v>7.0771025931384304E-2</c:v>
                </c:pt>
                <c:pt idx="16590">
                  <c:v>8.4176282885314896E-2</c:v>
                </c:pt>
                <c:pt idx="16591">
                  <c:v>9.7625427647817301E-2</c:v>
                </c:pt>
                <c:pt idx="16592">
                  <c:v>0.11233942147213601</c:v>
                </c:pt>
                <c:pt idx="16593">
                  <c:v>0.128033343140009</c:v>
                </c:pt>
                <c:pt idx="16594">
                  <c:v>0.14476983164040899</c:v>
                </c:pt>
                <c:pt idx="16595">
                  <c:v>0.16199094418471999</c:v>
                </c:pt>
                <c:pt idx="16596">
                  <c:v>0.17824316585900499</c:v>
                </c:pt>
                <c:pt idx="16597">
                  <c:v>0.19400644729529901</c:v>
                </c:pt>
                <c:pt idx="16598">
                  <c:v>0.21046598871005601</c:v>
                </c:pt>
                <c:pt idx="16599">
                  <c:v>0.226795272135417</c:v>
                </c:pt>
                <c:pt idx="16600">
                  <c:v>0.24223901612231</c:v>
                </c:pt>
                <c:pt idx="16601">
                  <c:v>0.25681538959626898</c:v>
                </c:pt>
                <c:pt idx="16602">
                  <c:v>0.26979570201955999</c:v>
                </c:pt>
                <c:pt idx="16603">
                  <c:v>0.28100444470291802</c:v>
                </c:pt>
                <c:pt idx="16604">
                  <c:v>0.290605369153421</c:v>
                </c:pt>
                <c:pt idx="16605">
                  <c:v>0.29870009236204798</c:v>
                </c:pt>
                <c:pt idx="16606">
                  <c:v>0.305914536098148</c:v>
                </c:pt>
                <c:pt idx="16607">
                  <c:v>0.31271880181767098</c:v>
                </c:pt>
                <c:pt idx="16608">
                  <c:v>0.31971683768980702</c:v>
                </c:pt>
                <c:pt idx="16609">
                  <c:v>0.32682808009119002</c:v>
                </c:pt>
                <c:pt idx="16610">
                  <c:v>0.33399258321751601</c:v>
                </c:pt>
                <c:pt idx="16611">
                  <c:v>0.342171623476348</c:v>
                </c:pt>
                <c:pt idx="16612">
                  <c:v>0.35185812582790099</c:v>
                </c:pt>
                <c:pt idx="16613">
                  <c:v>0.36240312459616902</c:v>
                </c:pt>
                <c:pt idx="16614">
                  <c:v>0.373052685285721</c:v>
                </c:pt>
                <c:pt idx="16615">
                  <c:v>0.38418865890474402</c:v>
                </c:pt>
                <c:pt idx="16616">
                  <c:v>0.39666419782073797</c:v>
                </c:pt>
                <c:pt idx="16617">
                  <c:v>0.40962038093820002</c:v>
                </c:pt>
                <c:pt idx="16618">
                  <c:v>0.421423497695112</c:v>
                </c:pt>
                <c:pt idx="16619">
                  <c:v>0.43289530946889299</c:v>
                </c:pt>
                <c:pt idx="16620">
                  <c:v>0.44526039971756698</c:v>
                </c:pt>
                <c:pt idx="16621">
                  <c:v>0.456927105373436</c:v>
                </c:pt>
                <c:pt idx="16622">
                  <c:v>0.46657196573894</c:v>
                </c:pt>
                <c:pt idx="16623">
                  <c:v>0.47466044114026801</c:v>
                </c:pt>
                <c:pt idx="16624">
                  <c:v>0.48217138786707497</c:v>
                </c:pt>
                <c:pt idx="16625">
                  <c:v>0.48945344503829702</c:v>
                </c:pt>
                <c:pt idx="16626">
                  <c:v>0.49461125199771599</c:v>
                </c:pt>
                <c:pt idx="16627">
                  <c:v>0.49555252162805602</c:v>
                </c:pt>
                <c:pt idx="16628">
                  <c:v>0.492526812852912</c:v>
                </c:pt>
                <c:pt idx="16629">
                  <c:v>0.48730715460447899</c:v>
                </c:pt>
                <c:pt idx="16630">
                  <c:v>0.48122955342621998</c:v>
                </c:pt>
                <c:pt idx="16631">
                  <c:v>0.47512955173517502</c:v>
                </c:pt>
                <c:pt idx="16632">
                  <c:v>0.46876858921362502</c:v>
                </c:pt>
                <c:pt idx="16633">
                  <c:v>0.46254262215591002</c:v>
                </c:pt>
                <c:pt idx="16634">
                  <c:v>0.45836578372526698</c:v>
                </c:pt>
                <c:pt idx="16635">
                  <c:v>0.45708863811822797</c:v>
                </c:pt>
                <c:pt idx="16636">
                  <c:v>0.45876672392791001</c:v>
                </c:pt>
                <c:pt idx="16637">
                  <c:v>0.46390404660138601</c:v>
                </c:pt>
                <c:pt idx="16638">
                  <c:v>0.47237205476580801</c:v>
                </c:pt>
                <c:pt idx="16639">
                  <c:v>0.48265105971577399</c:v>
                </c:pt>
                <c:pt idx="16640">
                  <c:v>0.493816015805632</c:v>
                </c:pt>
                <c:pt idx="16641">
                  <c:v>0.50633259172821798</c:v>
                </c:pt>
                <c:pt idx="16642">
                  <c:v>0.52067987897441403</c:v>
                </c:pt>
                <c:pt idx="16643">
                  <c:v>0.53607377196699502</c:v>
                </c:pt>
                <c:pt idx="16644">
                  <c:v>0.55089294943368805</c:v>
                </c:pt>
                <c:pt idx="16645">
                  <c:v>0.56426896467833998</c:v>
                </c:pt>
                <c:pt idx="16646">
                  <c:v>0.57577100941305503</c:v>
                </c:pt>
                <c:pt idx="16647">
                  <c:v>0.583853607918979</c:v>
                </c:pt>
                <c:pt idx="16648">
                  <c:v>0.58732528655935501</c:v>
                </c:pt>
                <c:pt idx="16649">
                  <c:v>0.58562383572111998</c:v>
                </c:pt>
                <c:pt idx="16650">
                  <c:v>0.57982560551135898</c:v>
                </c:pt>
                <c:pt idx="16651">
                  <c:v>0.57237135798751704</c:v>
                </c:pt>
                <c:pt idx="16652">
                  <c:v>0.56352363992991905</c:v>
                </c:pt>
                <c:pt idx="16653">
                  <c:v>0.55197548278393604</c:v>
                </c:pt>
                <c:pt idx="16654">
                  <c:v>0.537114494238492</c:v>
                </c:pt>
                <c:pt idx="16655">
                  <c:v>0.51928522591041004</c:v>
                </c:pt>
                <c:pt idx="16656">
                  <c:v>0.49872852996629002</c:v>
                </c:pt>
                <c:pt idx="16657">
                  <c:v>0.47628524260361299</c:v>
                </c:pt>
                <c:pt idx="16658">
                  <c:v>0.45388833312372001</c:v>
                </c:pt>
                <c:pt idx="16659">
                  <c:v>0.43291494921180801</c:v>
                </c:pt>
                <c:pt idx="16660">
                  <c:v>0.41323050588312299</c:v>
                </c:pt>
                <c:pt idx="16661">
                  <c:v>0.394873107880236</c:v>
                </c:pt>
                <c:pt idx="16662">
                  <c:v>0.37897283927468201</c:v>
                </c:pt>
                <c:pt idx="16663">
                  <c:v>0.36565310654452099</c:v>
                </c:pt>
                <c:pt idx="16664">
                  <c:v>0.35457571792032899</c:v>
                </c:pt>
                <c:pt idx="16665">
                  <c:v>0.34618267066140401</c:v>
                </c:pt>
                <c:pt idx="16666">
                  <c:v>0.340654890899806</c:v>
                </c:pt>
                <c:pt idx="16667">
                  <c:v>0.33741481909083199</c:v>
                </c:pt>
                <c:pt idx="16668">
                  <c:v>0.33581716773310799</c:v>
                </c:pt>
                <c:pt idx="16669">
                  <c:v>0.33568474006715998</c:v>
                </c:pt>
                <c:pt idx="16670">
                  <c:v>0.33679991400658799</c:v>
                </c:pt>
                <c:pt idx="16671">
                  <c:v>0.33888244295572101</c:v>
                </c:pt>
                <c:pt idx="16672">
                  <c:v>0.34279518652366198</c:v>
                </c:pt>
                <c:pt idx="16673">
                  <c:v>0.34949921161465602</c:v>
                </c:pt>
                <c:pt idx="16674">
                  <c:v>0.35816474891961603</c:v>
                </c:pt>
                <c:pt idx="16675">
                  <c:v>0.36708804325380201</c:v>
                </c:pt>
                <c:pt idx="16676">
                  <c:v>0.375097513884386</c:v>
                </c:pt>
                <c:pt idx="16677">
                  <c:v>0.38198698379259</c:v>
                </c:pt>
                <c:pt idx="16678">
                  <c:v>0.387032282384699</c:v>
                </c:pt>
                <c:pt idx="16679">
                  <c:v>0.38899229563875698</c:v>
                </c:pt>
                <c:pt idx="16680">
                  <c:v>0.38838403911578701</c:v>
                </c:pt>
                <c:pt idx="16681">
                  <c:v>0.38645853257686402</c:v>
                </c:pt>
                <c:pt idx="16682">
                  <c:v>0.38274216144936601</c:v>
                </c:pt>
                <c:pt idx="16683">
                  <c:v>0.37739632966346398</c:v>
                </c:pt>
                <c:pt idx="16684">
                  <c:v>0.370921651562788</c:v>
                </c:pt>
                <c:pt idx="16685">
                  <c:v>0.36276685273234399</c:v>
                </c:pt>
                <c:pt idx="16686">
                  <c:v>0.35307821201045297</c:v>
                </c:pt>
                <c:pt idx="16687">
                  <c:v>0.342481807321114</c:v>
                </c:pt>
                <c:pt idx="16688">
                  <c:v>0.33199460914331602</c:v>
                </c:pt>
                <c:pt idx="16689">
                  <c:v>0.32167851067934</c:v>
                </c:pt>
                <c:pt idx="16690">
                  <c:v>0.31050061073278901</c:v>
                </c:pt>
                <c:pt idx="16691">
                  <c:v>0.29783859855601802</c:v>
                </c:pt>
                <c:pt idx="16692">
                  <c:v>0.28306503325729998</c:v>
                </c:pt>
                <c:pt idx="16693">
                  <c:v>0.26595057534170102</c:v>
                </c:pt>
                <c:pt idx="16694">
                  <c:v>0.24678000024173199</c:v>
                </c:pt>
                <c:pt idx="16695">
                  <c:v>0.226108543184943</c:v>
                </c:pt>
                <c:pt idx="16696">
                  <c:v>0.20524257093186499</c:v>
                </c:pt>
                <c:pt idx="16697">
                  <c:v>0.185150044466835</c:v>
                </c:pt>
                <c:pt idx="16698">
                  <c:v>0.16563047399217201</c:v>
                </c:pt>
                <c:pt idx="16699">
                  <c:v>0.14694628115062</c:v>
                </c:pt>
                <c:pt idx="16700">
                  <c:v>0.130171028506777</c:v>
                </c:pt>
                <c:pt idx="16701">
                  <c:v>0.115023540547983</c:v>
                </c:pt>
                <c:pt idx="16702">
                  <c:v>9.9613523144638894E-2</c:v>
                </c:pt>
                <c:pt idx="16703">
                  <c:v>8.3116500178063199E-2</c:v>
                </c:pt>
                <c:pt idx="16704">
                  <c:v>6.6056399189761805E-2</c:v>
                </c:pt>
                <c:pt idx="16705">
                  <c:v>4.8579523596374803E-2</c:v>
                </c:pt>
                <c:pt idx="16706">
                  <c:v>3.0289662457206601E-2</c:v>
                </c:pt>
                <c:pt idx="16707">
                  <c:v>1.09635786329766E-2</c:v>
                </c:pt>
                <c:pt idx="16708">
                  <c:v>-8.3205599245257198E-3</c:v>
                </c:pt>
                <c:pt idx="16709">
                  <c:v>-2.5752454001764801E-2</c:v>
                </c:pt>
                <c:pt idx="16710">
                  <c:v>-4.0345022014702699E-2</c:v>
                </c:pt>
                <c:pt idx="16711">
                  <c:v>-5.2172011358232899E-2</c:v>
                </c:pt>
                <c:pt idx="16712">
                  <c:v>-6.1594421169933397E-2</c:v>
                </c:pt>
                <c:pt idx="16713">
                  <c:v>-6.8592843532846101E-2</c:v>
                </c:pt>
                <c:pt idx="16714">
                  <c:v>-7.2556110492598996E-2</c:v>
                </c:pt>
                <c:pt idx="16715">
                  <c:v>-7.4465934366903103E-2</c:v>
                </c:pt>
                <c:pt idx="16716">
                  <c:v>-7.6161962872432404E-2</c:v>
                </c:pt>
                <c:pt idx="16717">
                  <c:v>-7.8090090590079597E-2</c:v>
                </c:pt>
                <c:pt idx="16718">
                  <c:v>-8.0187693325715195E-2</c:v>
                </c:pt>
                <c:pt idx="16719">
                  <c:v>-8.3071135447484901E-2</c:v>
                </c:pt>
                <c:pt idx="16720">
                  <c:v>-8.7709784626400694E-2</c:v>
                </c:pt>
                <c:pt idx="16721">
                  <c:v>-9.4181204538429694E-2</c:v>
                </c:pt>
                <c:pt idx="16722">
                  <c:v>-0.10240160863577701</c:v>
                </c:pt>
                <c:pt idx="16723">
                  <c:v>-0.112490960914691</c:v>
                </c:pt>
                <c:pt idx="16724">
                  <c:v>-0.123761096298464</c:v>
                </c:pt>
                <c:pt idx="16725">
                  <c:v>-0.136071956712458</c:v>
                </c:pt>
                <c:pt idx="16726">
                  <c:v>-0.151021203453505</c:v>
                </c:pt>
                <c:pt idx="16727">
                  <c:v>-0.16909543728235901</c:v>
                </c:pt>
                <c:pt idx="16728">
                  <c:v>-0.188887467086851</c:v>
                </c:pt>
                <c:pt idx="16729">
                  <c:v>-0.209484159986013</c:v>
                </c:pt>
                <c:pt idx="16730">
                  <c:v>-0.230895202683775</c:v>
                </c:pt>
                <c:pt idx="16731">
                  <c:v>-0.25242905714538399</c:v>
                </c:pt>
                <c:pt idx="16732">
                  <c:v>-0.272968241659033</c:v>
                </c:pt>
                <c:pt idx="16733">
                  <c:v>-0.29207058188913299</c:v>
                </c:pt>
                <c:pt idx="16734">
                  <c:v>-0.30996012490626002</c:v>
                </c:pt>
                <c:pt idx="16735">
                  <c:v>-0.326130403710437</c:v>
                </c:pt>
                <c:pt idx="16736">
                  <c:v>-0.33876698654000098</c:v>
                </c:pt>
                <c:pt idx="16737">
                  <c:v>-0.347668618709775</c:v>
                </c:pt>
                <c:pt idx="16738">
                  <c:v>-0.35398987436325502</c:v>
                </c:pt>
                <c:pt idx="16739">
                  <c:v>-0.35848564162103602</c:v>
                </c:pt>
                <c:pt idx="16740">
                  <c:v>-0.36217669415030701</c:v>
                </c:pt>
                <c:pt idx="16741">
                  <c:v>-0.36583130978228701</c:v>
                </c:pt>
                <c:pt idx="16742">
                  <c:v>-0.36954229389406901</c:v>
                </c:pt>
                <c:pt idx="16743">
                  <c:v>-0.37359466327908297</c:v>
                </c:pt>
                <c:pt idx="16744">
                  <c:v>-0.37853620180085901</c:v>
                </c:pt>
                <c:pt idx="16745">
                  <c:v>-0.38432119243352902</c:v>
                </c:pt>
                <c:pt idx="16746">
                  <c:v>-0.38958106554690802</c:v>
                </c:pt>
                <c:pt idx="16747">
                  <c:v>-0.393428737926387</c:v>
                </c:pt>
                <c:pt idx="16748">
                  <c:v>-0.397198873764051</c:v>
                </c:pt>
                <c:pt idx="16749">
                  <c:v>-0.401752014301274</c:v>
                </c:pt>
                <c:pt idx="16750">
                  <c:v>-0.40698867817122503</c:v>
                </c:pt>
                <c:pt idx="16751">
                  <c:v>-0.41296286218364198</c:v>
                </c:pt>
                <c:pt idx="16752">
                  <c:v>-0.41887500570276398</c:v>
                </c:pt>
                <c:pt idx="16753">
                  <c:v>-0.42322765806861201</c:v>
                </c:pt>
                <c:pt idx="16754">
                  <c:v>-0.42544654088895301</c:v>
                </c:pt>
                <c:pt idx="16755">
                  <c:v>-0.42608152458580201</c:v>
                </c:pt>
                <c:pt idx="16756">
                  <c:v>-0.42576846096748699</c:v>
                </c:pt>
                <c:pt idx="16757">
                  <c:v>-0.42526156699124601</c:v>
                </c:pt>
                <c:pt idx="16758">
                  <c:v>-0.42492857953317598</c:v>
                </c:pt>
                <c:pt idx="16759">
                  <c:v>-0.425563409249332</c:v>
                </c:pt>
                <c:pt idx="16760">
                  <c:v>-0.42792599616417198</c:v>
                </c:pt>
                <c:pt idx="16761">
                  <c:v>-0.43167503242204502</c:v>
                </c:pt>
                <c:pt idx="16762">
                  <c:v>-0.43673577447030498</c:v>
                </c:pt>
                <c:pt idx="16763">
                  <c:v>-0.44279072328371899</c:v>
                </c:pt>
                <c:pt idx="16764">
                  <c:v>-0.450272825950221</c:v>
                </c:pt>
                <c:pt idx="16765">
                  <c:v>-0.459251964183364</c:v>
                </c:pt>
                <c:pt idx="16766">
                  <c:v>-0.46860454335015</c:v>
                </c:pt>
                <c:pt idx="16767">
                  <c:v>-0.47821682735951099</c:v>
                </c:pt>
                <c:pt idx="16768">
                  <c:v>-0.4882695786847</c:v>
                </c:pt>
                <c:pt idx="16769">
                  <c:v>-0.49816615134350201</c:v>
                </c:pt>
                <c:pt idx="16770">
                  <c:v>-0.50744404540284505</c:v>
                </c:pt>
                <c:pt idx="16771">
                  <c:v>-0.51640536608356802</c:v>
                </c:pt>
                <c:pt idx="16772">
                  <c:v>-0.525144377698881</c:v>
                </c:pt>
                <c:pt idx="16773">
                  <c:v>-0.53291892817887798</c:v>
                </c:pt>
                <c:pt idx="16774">
                  <c:v>-0.538499304404773</c:v>
                </c:pt>
                <c:pt idx="16775">
                  <c:v>-0.54119627288470395</c:v>
                </c:pt>
                <c:pt idx="16776">
                  <c:v>-0.54108942483995204</c:v>
                </c:pt>
                <c:pt idx="16777">
                  <c:v>-0.53958538413833501</c:v>
                </c:pt>
                <c:pt idx="16778">
                  <c:v>-0.53722262958688405</c:v>
                </c:pt>
                <c:pt idx="16779">
                  <c:v>-0.53379946127142597</c:v>
                </c:pt>
                <c:pt idx="16780">
                  <c:v>-0.52873785869619505</c:v>
                </c:pt>
                <c:pt idx="16781">
                  <c:v>-0.52141242971453305</c:v>
                </c:pt>
                <c:pt idx="16782">
                  <c:v>-0.51269240526867399</c:v>
                </c:pt>
                <c:pt idx="16783">
                  <c:v>-0.50354568056103399</c:v>
                </c:pt>
                <c:pt idx="16784">
                  <c:v>-0.49478246309042201</c:v>
                </c:pt>
                <c:pt idx="16785">
                  <c:v>-0.48690709510324998</c:v>
                </c:pt>
                <c:pt idx="16786">
                  <c:v>-0.47958379148317598</c:v>
                </c:pt>
                <c:pt idx="16787">
                  <c:v>-0.47365470259560599</c:v>
                </c:pt>
                <c:pt idx="16788">
                  <c:v>-0.46996725982992399</c:v>
                </c:pt>
                <c:pt idx="16789">
                  <c:v>-0.46815412186115302</c:v>
                </c:pt>
                <c:pt idx="16790">
                  <c:v>-0.468317826945715</c:v>
                </c:pt>
                <c:pt idx="16791">
                  <c:v>-0.47078876848242301</c:v>
                </c:pt>
                <c:pt idx="16792">
                  <c:v>-0.47531916329053098</c:v>
                </c:pt>
                <c:pt idx="16793">
                  <c:v>-0.48092987852085201</c:v>
                </c:pt>
                <c:pt idx="16794">
                  <c:v>-0.48782631736836701</c:v>
                </c:pt>
                <c:pt idx="16795">
                  <c:v>-0.49625203142400298</c:v>
                </c:pt>
                <c:pt idx="16796">
                  <c:v>-0.50432200593110099</c:v>
                </c:pt>
                <c:pt idx="16797">
                  <c:v>-0.51031185677026802</c:v>
                </c:pt>
                <c:pt idx="16798">
                  <c:v>-0.51400398848126505</c:v>
                </c:pt>
                <c:pt idx="16799">
                  <c:v>-0.51508694649253695</c:v>
                </c:pt>
                <c:pt idx="16800">
                  <c:v>-0.51387545458422101</c:v>
                </c:pt>
                <c:pt idx="16801">
                  <c:v>-0.51140520824271396</c:v>
                </c:pt>
                <c:pt idx="16802">
                  <c:v>-0.50752852021711703</c:v>
                </c:pt>
                <c:pt idx="16803">
                  <c:v>-0.50165771501610301</c:v>
                </c:pt>
                <c:pt idx="16804">
                  <c:v>-0.49379839411866899</c:v>
                </c:pt>
                <c:pt idx="16805">
                  <c:v>-0.48457890274502802</c:v>
                </c:pt>
                <c:pt idx="16806">
                  <c:v>-0.47492269602090098</c:v>
                </c:pt>
                <c:pt idx="16807">
                  <c:v>-0.46572887043767303</c:v>
                </c:pt>
                <c:pt idx="16808">
                  <c:v>-0.45698132773969802</c:v>
                </c:pt>
                <c:pt idx="16809">
                  <c:v>-0.44814710502814697</c:v>
                </c:pt>
                <c:pt idx="16810">
                  <c:v>-0.438895813195193</c:v>
                </c:pt>
                <c:pt idx="16811">
                  <c:v>-0.42922066991888902</c:v>
                </c:pt>
                <c:pt idx="16812">
                  <c:v>-0.41950353354261399</c:v>
                </c:pt>
                <c:pt idx="16813">
                  <c:v>-0.40993744328166498</c:v>
                </c:pt>
                <c:pt idx="16814">
                  <c:v>-0.40127403275006202</c:v>
                </c:pt>
                <c:pt idx="16815">
                  <c:v>-0.39431589583023002</c:v>
                </c:pt>
                <c:pt idx="16816">
                  <c:v>-0.38943631860956801</c:v>
                </c:pt>
                <c:pt idx="16817">
                  <c:v>-0.38664480389738898</c:v>
                </c:pt>
                <c:pt idx="16818">
                  <c:v>-0.38512716248899098</c:v>
                </c:pt>
                <c:pt idx="16819">
                  <c:v>-0.38273339798172901</c:v>
                </c:pt>
                <c:pt idx="16820">
                  <c:v>-0.37822878832992501</c:v>
                </c:pt>
                <c:pt idx="16821">
                  <c:v>-0.37157744204996701</c:v>
                </c:pt>
                <c:pt idx="16822">
                  <c:v>-0.36365187033924801</c:v>
                </c:pt>
                <c:pt idx="16823">
                  <c:v>-0.35611498667483299</c:v>
                </c:pt>
                <c:pt idx="16824">
                  <c:v>-0.34926078959742701</c:v>
                </c:pt>
                <c:pt idx="16825">
                  <c:v>-0.34275076884975803</c:v>
                </c:pt>
                <c:pt idx="16826">
                  <c:v>-0.335786049824988</c:v>
                </c:pt>
                <c:pt idx="16827">
                  <c:v>-0.32783400616735803</c:v>
                </c:pt>
                <c:pt idx="16828">
                  <c:v>-0.31954628099183902</c:v>
                </c:pt>
                <c:pt idx="16829">
                  <c:v>-0.31183550832623202</c:v>
                </c:pt>
                <c:pt idx="16830">
                  <c:v>-0.30451014994398801</c:v>
                </c:pt>
                <c:pt idx="16831">
                  <c:v>-0.29741572971581198</c:v>
                </c:pt>
                <c:pt idx="16832">
                  <c:v>-0.29163805250431302</c:v>
                </c:pt>
                <c:pt idx="16833">
                  <c:v>-0.28751046847552097</c:v>
                </c:pt>
                <c:pt idx="16834">
                  <c:v>-0.28415483502140099</c:v>
                </c:pt>
                <c:pt idx="16835">
                  <c:v>-0.28076319699173402</c:v>
                </c:pt>
                <c:pt idx="16836">
                  <c:v>-0.277205530501203</c:v>
                </c:pt>
                <c:pt idx="16837">
                  <c:v>-0.272617134488844</c:v>
                </c:pt>
                <c:pt idx="16838">
                  <c:v>-0.26616167214173703</c:v>
                </c:pt>
                <c:pt idx="16839">
                  <c:v>-0.25832659711468098</c:v>
                </c:pt>
                <c:pt idx="16840">
                  <c:v>-0.24959901041153701</c:v>
                </c:pt>
                <c:pt idx="16841">
                  <c:v>-0.24082466203231601</c:v>
                </c:pt>
                <c:pt idx="16842">
                  <c:v>-0.232243336277657</c:v>
                </c:pt>
                <c:pt idx="16843">
                  <c:v>-0.22385696392128901</c:v>
                </c:pt>
                <c:pt idx="16844">
                  <c:v>-0.21533798793072301</c:v>
                </c:pt>
                <c:pt idx="16845">
                  <c:v>-0.20584714055077399</c:v>
                </c:pt>
                <c:pt idx="16846">
                  <c:v>-0.19557889789539101</c:v>
                </c:pt>
                <c:pt idx="16847">
                  <c:v>-0.18569635840714899</c:v>
                </c:pt>
                <c:pt idx="16848">
                  <c:v>-0.176133443391082</c:v>
                </c:pt>
                <c:pt idx="16849">
                  <c:v>-0.16676915154903699</c:v>
                </c:pt>
                <c:pt idx="16850">
                  <c:v>-0.1584460988119</c:v>
                </c:pt>
                <c:pt idx="16851">
                  <c:v>-0.150177423499958</c:v>
                </c:pt>
                <c:pt idx="16852">
                  <c:v>-0.13966324464787999</c:v>
                </c:pt>
                <c:pt idx="16853">
                  <c:v>-0.125973701489239</c:v>
                </c:pt>
                <c:pt idx="16854">
                  <c:v>-0.109381060877675</c:v>
                </c:pt>
                <c:pt idx="16855">
                  <c:v>-9.0276537746907706E-2</c:v>
                </c:pt>
                <c:pt idx="16856">
                  <c:v>-6.9741962218324197E-2</c:v>
                </c:pt>
                <c:pt idx="16857">
                  <c:v>-4.8435119884366003E-2</c:v>
                </c:pt>
                <c:pt idx="16858">
                  <c:v>-2.5544827424422101E-2</c:v>
                </c:pt>
                <c:pt idx="16859">
                  <c:v>-4.1483606863881699E-4</c:v>
                </c:pt>
                <c:pt idx="16860">
                  <c:v>2.6079656413180202E-2</c:v>
                </c:pt>
                <c:pt idx="16861">
                  <c:v>5.3123918539199497E-2</c:v>
                </c:pt>
                <c:pt idx="16862">
                  <c:v>8.0242372679816099E-2</c:v>
                </c:pt>
                <c:pt idx="16863">
                  <c:v>0.106678229375833</c:v>
                </c:pt>
                <c:pt idx="16864">
                  <c:v>0.131468066009652</c:v>
                </c:pt>
                <c:pt idx="16865">
                  <c:v>0.153554963561847</c:v>
                </c:pt>
                <c:pt idx="16866">
                  <c:v>0.17215504484187999</c:v>
                </c:pt>
                <c:pt idx="16867">
                  <c:v>0.185990477769434</c:v>
                </c:pt>
                <c:pt idx="16868">
                  <c:v>0.19447591931743599</c:v>
                </c:pt>
                <c:pt idx="16869">
                  <c:v>0.198193392951903</c:v>
                </c:pt>
                <c:pt idx="16870">
                  <c:v>0.19778434951412899</c:v>
                </c:pt>
                <c:pt idx="16871">
                  <c:v>0.19348126358897499</c:v>
                </c:pt>
                <c:pt idx="16872">
                  <c:v>0.185235989277727</c:v>
                </c:pt>
                <c:pt idx="16873">
                  <c:v>0.17474962621656301</c:v>
                </c:pt>
                <c:pt idx="16874">
                  <c:v>0.16429328857735401</c:v>
                </c:pt>
                <c:pt idx="16875">
                  <c:v>0.15415919664481401</c:v>
                </c:pt>
                <c:pt idx="16876">
                  <c:v>0.14454586044616699</c:v>
                </c:pt>
                <c:pt idx="16877">
                  <c:v>0.13674483375363</c:v>
                </c:pt>
                <c:pt idx="16878">
                  <c:v>0.13224511769345701</c:v>
                </c:pt>
                <c:pt idx="16879">
                  <c:v>0.131883410938506</c:v>
                </c:pt>
                <c:pt idx="16880">
                  <c:v>0.13536814588861401</c:v>
                </c:pt>
                <c:pt idx="16881">
                  <c:v>0.14218458058174199</c:v>
                </c:pt>
                <c:pt idx="16882">
                  <c:v>0.15226897075940499</c:v>
                </c:pt>
                <c:pt idx="16883">
                  <c:v>0.165125013974463</c:v>
                </c:pt>
                <c:pt idx="16884">
                  <c:v>0.179873666514581</c:v>
                </c:pt>
                <c:pt idx="16885">
                  <c:v>0.195635711818238</c:v>
                </c:pt>
                <c:pt idx="16886">
                  <c:v>0.212338178801001</c:v>
                </c:pt>
                <c:pt idx="16887">
                  <c:v>0.23097320013081299</c:v>
                </c:pt>
                <c:pt idx="16888">
                  <c:v>0.25105281461079498</c:v>
                </c:pt>
                <c:pt idx="16889">
                  <c:v>0.27096078594414102</c:v>
                </c:pt>
                <c:pt idx="16890">
                  <c:v>0.29011478538687102</c:v>
                </c:pt>
                <c:pt idx="16891">
                  <c:v>0.30739403904538398</c:v>
                </c:pt>
                <c:pt idx="16892">
                  <c:v>0.32127093317245298</c:v>
                </c:pt>
                <c:pt idx="16893">
                  <c:v>0.330848521326089</c:v>
                </c:pt>
                <c:pt idx="16894">
                  <c:v>0.33557412869798298</c:v>
                </c:pt>
                <c:pt idx="16895">
                  <c:v>0.337671838110287</c:v>
                </c:pt>
                <c:pt idx="16896">
                  <c:v>0.34002540298907002</c:v>
                </c:pt>
                <c:pt idx="16897">
                  <c:v>0.34259793764905699</c:v>
                </c:pt>
                <c:pt idx="16898">
                  <c:v>0.34536236732727199</c:v>
                </c:pt>
                <c:pt idx="16899">
                  <c:v>0.34950427990427801</c:v>
                </c:pt>
                <c:pt idx="16900">
                  <c:v>0.35568464221262602</c:v>
                </c:pt>
                <c:pt idx="16901">
                  <c:v>0.36426249949244899</c:v>
                </c:pt>
                <c:pt idx="16902">
                  <c:v>0.37668650356257999</c:v>
                </c:pt>
                <c:pt idx="16903">
                  <c:v>0.39302466977853401</c:v>
                </c:pt>
                <c:pt idx="16904">
                  <c:v>0.41119117232021601</c:v>
                </c:pt>
                <c:pt idx="16905">
                  <c:v>0.42965246311878402</c:v>
                </c:pt>
                <c:pt idx="16906">
                  <c:v>0.44740039030418799</c:v>
                </c:pt>
                <c:pt idx="16907">
                  <c:v>0.46445414785990102</c:v>
                </c:pt>
                <c:pt idx="16908">
                  <c:v>0.48103310755553602</c:v>
                </c:pt>
                <c:pt idx="16909">
                  <c:v>0.496649812667946</c:v>
                </c:pt>
                <c:pt idx="16910">
                  <c:v>0.51089547604131802</c:v>
                </c:pt>
                <c:pt idx="16911">
                  <c:v>0.52302972794209002</c:v>
                </c:pt>
                <c:pt idx="16912">
                  <c:v>0.53253537484937397</c:v>
                </c:pt>
                <c:pt idx="16913">
                  <c:v>0.53931955830999301</c:v>
                </c:pt>
                <c:pt idx="16914">
                  <c:v>0.54336538539100099</c:v>
                </c:pt>
                <c:pt idx="16915">
                  <c:v>0.54524791231246605</c:v>
                </c:pt>
                <c:pt idx="16916">
                  <c:v>0.54592327934632401</c:v>
                </c:pt>
                <c:pt idx="16917">
                  <c:v>0.54675538111504596</c:v>
                </c:pt>
                <c:pt idx="16918">
                  <c:v>0.548334609003022</c:v>
                </c:pt>
                <c:pt idx="16919">
                  <c:v>0.55094803113902202</c:v>
                </c:pt>
                <c:pt idx="16920">
                  <c:v>0.55428658915412199</c:v>
                </c:pt>
                <c:pt idx="16921">
                  <c:v>0.55856186998532797</c:v>
                </c:pt>
                <c:pt idx="16922">
                  <c:v>0.56531004900537296</c:v>
                </c:pt>
                <c:pt idx="16923">
                  <c:v>0.574574012613843</c:v>
                </c:pt>
                <c:pt idx="16924">
                  <c:v>0.58483265436464604</c:v>
                </c:pt>
                <c:pt idx="16925">
                  <c:v>0.59493700863002896</c:v>
                </c:pt>
                <c:pt idx="16926">
                  <c:v>0.60510769843710799</c:v>
                </c:pt>
                <c:pt idx="16927">
                  <c:v>0.61500177802584199</c:v>
                </c:pt>
                <c:pt idx="16928">
                  <c:v>0.62468639614246202</c:v>
                </c:pt>
                <c:pt idx="16929">
                  <c:v>0.63437277086344201</c:v>
                </c:pt>
                <c:pt idx="16930">
                  <c:v>0.64322816403987804</c:v>
                </c:pt>
                <c:pt idx="16931">
                  <c:v>0.651041088061037</c:v>
                </c:pt>
                <c:pt idx="16932">
                  <c:v>0.65785745785000505</c:v>
                </c:pt>
                <c:pt idx="16933">
                  <c:v>0.66368982170880497</c:v>
                </c:pt>
                <c:pt idx="16934">
                  <c:v>0.66752885724491096</c:v>
                </c:pt>
                <c:pt idx="16935">
                  <c:v>0.66897640749015197</c:v>
                </c:pt>
                <c:pt idx="16936">
                  <c:v>0.66861683233141</c:v>
                </c:pt>
                <c:pt idx="16937">
                  <c:v>0.66680895852685196</c:v>
                </c:pt>
                <c:pt idx="16938">
                  <c:v>0.66393730768960202</c:v>
                </c:pt>
                <c:pt idx="16939">
                  <c:v>0.659688391428214</c:v>
                </c:pt>
                <c:pt idx="16940">
                  <c:v>0.65394115388142005</c:v>
                </c:pt>
                <c:pt idx="16941">
                  <c:v>0.64786997001111601</c:v>
                </c:pt>
                <c:pt idx="16942">
                  <c:v>0.642932809602903</c:v>
                </c:pt>
                <c:pt idx="16943">
                  <c:v>0.63906558288020299</c:v>
                </c:pt>
                <c:pt idx="16944">
                  <c:v>0.635546257276973</c:v>
                </c:pt>
                <c:pt idx="16945">
                  <c:v>0.63122300502843898</c:v>
                </c:pt>
                <c:pt idx="16946">
                  <c:v>0.62474293640054901</c:v>
                </c:pt>
                <c:pt idx="16947">
                  <c:v>0.61606462190692202</c:v>
                </c:pt>
                <c:pt idx="16948">
                  <c:v>0.60612007134877499</c:v>
                </c:pt>
                <c:pt idx="16949">
                  <c:v>0.59465918928209505</c:v>
                </c:pt>
                <c:pt idx="16950">
                  <c:v>0.58124294117234998</c:v>
                </c:pt>
                <c:pt idx="16951">
                  <c:v>0.56617157014515795</c:v>
                </c:pt>
                <c:pt idx="16952">
                  <c:v>0.54988160783546003</c:v>
                </c:pt>
                <c:pt idx="16953">
                  <c:v>0.53279220922063497</c:v>
                </c:pt>
                <c:pt idx="16954">
                  <c:v>0.51591266422491</c:v>
                </c:pt>
                <c:pt idx="16955">
                  <c:v>0.499976968940682</c:v>
                </c:pt>
                <c:pt idx="16956">
                  <c:v>0.48482501196386801</c:v>
                </c:pt>
                <c:pt idx="16957">
                  <c:v>0.47041804249336999</c:v>
                </c:pt>
                <c:pt idx="16958">
                  <c:v>0.457090749329985</c:v>
                </c:pt>
                <c:pt idx="16959">
                  <c:v>0.44536570923777902</c:v>
                </c:pt>
                <c:pt idx="16960">
                  <c:v>0.43571752008274101</c:v>
                </c:pt>
                <c:pt idx="16961">
                  <c:v>0.42846581373070203</c:v>
                </c:pt>
                <c:pt idx="16962">
                  <c:v>0.42265348139396403</c:v>
                </c:pt>
                <c:pt idx="16963">
                  <c:v>0.41833406215685998</c:v>
                </c:pt>
                <c:pt idx="16964">
                  <c:v>0.41626465678098801</c:v>
                </c:pt>
                <c:pt idx="16965">
                  <c:v>0.41504367954967902</c:v>
                </c:pt>
                <c:pt idx="16966">
                  <c:v>0.412685081087172</c:v>
                </c:pt>
                <c:pt idx="16967">
                  <c:v>0.40867363922931299</c:v>
                </c:pt>
                <c:pt idx="16968">
                  <c:v>0.40329752653803902</c:v>
                </c:pt>
                <c:pt idx="16969">
                  <c:v>0.39694070564501299</c:v>
                </c:pt>
                <c:pt idx="16970">
                  <c:v>0.39043950190390397</c:v>
                </c:pt>
                <c:pt idx="16971">
                  <c:v>0.38430054306153799</c:v>
                </c:pt>
                <c:pt idx="16972">
                  <c:v>0.37790501860658399</c:v>
                </c:pt>
                <c:pt idx="16973">
                  <c:v>0.37114788252824299</c:v>
                </c:pt>
                <c:pt idx="16974">
                  <c:v>0.36502306586781202</c:v>
                </c:pt>
                <c:pt idx="16975">
                  <c:v>0.35982475484750898</c:v>
                </c:pt>
                <c:pt idx="16976">
                  <c:v>0.354593432691715</c:v>
                </c:pt>
                <c:pt idx="16977">
                  <c:v>0.34823686991984398</c:v>
                </c:pt>
                <c:pt idx="16978">
                  <c:v>0.34010571147585</c:v>
                </c:pt>
                <c:pt idx="16979">
                  <c:v>0.330144341098146</c:v>
                </c:pt>
                <c:pt idx="16980">
                  <c:v>0.31896431403452102</c:v>
                </c:pt>
                <c:pt idx="16981">
                  <c:v>0.30811990187390098</c:v>
                </c:pt>
                <c:pt idx="16982">
                  <c:v>0.29851671566188698</c:v>
                </c:pt>
                <c:pt idx="16983">
                  <c:v>0.28912206025470399</c:v>
                </c:pt>
                <c:pt idx="16984">
                  <c:v>0.27991940409251498</c:v>
                </c:pt>
                <c:pt idx="16985">
                  <c:v>0.26997191733540898</c:v>
                </c:pt>
                <c:pt idx="16986">
                  <c:v>0.25768750298691001</c:v>
                </c:pt>
                <c:pt idx="16987">
                  <c:v>0.244054747984252</c:v>
                </c:pt>
                <c:pt idx="16988">
                  <c:v>0.23055788532030899</c:v>
                </c:pt>
                <c:pt idx="16989">
                  <c:v>0.218708849057347</c:v>
                </c:pt>
                <c:pt idx="16990">
                  <c:v>0.209101848439779</c:v>
                </c:pt>
                <c:pt idx="16991">
                  <c:v>0.200834026340491</c:v>
                </c:pt>
                <c:pt idx="16992">
                  <c:v>0.19355604873184301</c:v>
                </c:pt>
                <c:pt idx="16993">
                  <c:v>0.18782918467096801</c:v>
                </c:pt>
                <c:pt idx="16994">
                  <c:v>0.18318318674519499</c:v>
                </c:pt>
                <c:pt idx="16995">
                  <c:v>0.17801254845344899</c:v>
                </c:pt>
                <c:pt idx="16996">
                  <c:v>0.17204053595548599</c:v>
                </c:pt>
                <c:pt idx="16997">
                  <c:v>0.16554152735397101</c:v>
                </c:pt>
                <c:pt idx="16998">
                  <c:v>0.15808377048793901</c:v>
                </c:pt>
                <c:pt idx="16999">
                  <c:v>0.14954863765478099</c:v>
                </c:pt>
                <c:pt idx="17000">
                  <c:v>0.139488020233728</c:v>
                </c:pt>
                <c:pt idx="17001">
                  <c:v>0.12739918043482801</c:v>
                </c:pt>
                <c:pt idx="17002">
                  <c:v>0.114489121537017</c:v>
                </c:pt>
                <c:pt idx="17003">
                  <c:v>0.101535526733654</c:v>
                </c:pt>
                <c:pt idx="17004">
                  <c:v>8.8050758849659003E-2</c:v>
                </c:pt>
                <c:pt idx="17005">
                  <c:v>7.3854262576275906E-2</c:v>
                </c:pt>
                <c:pt idx="17006">
                  <c:v>5.9059472217603E-2</c:v>
                </c:pt>
                <c:pt idx="17007">
                  <c:v>4.4603917713935397E-2</c:v>
                </c:pt>
                <c:pt idx="17008">
                  <c:v>3.1643354993813301E-2</c:v>
                </c:pt>
                <c:pt idx="17009">
                  <c:v>2.0505648833881202E-2</c:v>
                </c:pt>
                <c:pt idx="17010">
                  <c:v>1.03931472922395E-2</c:v>
                </c:pt>
                <c:pt idx="17011">
                  <c:v>9.15619981475435E-4</c:v>
                </c:pt>
                <c:pt idx="17012">
                  <c:v>-8.2350127216889307E-3</c:v>
                </c:pt>
                <c:pt idx="17013">
                  <c:v>-1.7651827986164999E-2</c:v>
                </c:pt>
                <c:pt idx="17014">
                  <c:v>-2.7398520314986598E-2</c:v>
                </c:pt>
                <c:pt idx="17015">
                  <c:v>-3.7743121721485098E-2</c:v>
                </c:pt>
                <c:pt idx="17016">
                  <c:v>-4.8541052632723999E-2</c:v>
                </c:pt>
                <c:pt idx="17017">
                  <c:v>-5.9418199960606703E-2</c:v>
                </c:pt>
                <c:pt idx="17018">
                  <c:v>-6.9759052202989502E-2</c:v>
                </c:pt>
                <c:pt idx="17019">
                  <c:v>-7.8848563318308904E-2</c:v>
                </c:pt>
                <c:pt idx="17020">
                  <c:v>-8.65801278952089E-2</c:v>
                </c:pt>
                <c:pt idx="17021">
                  <c:v>-9.3341934587619496E-2</c:v>
                </c:pt>
                <c:pt idx="17022">
                  <c:v>-0.10006224242273599</c:v>
                </c:pt>
                <c:pt idx="17023">
                  <c:v>-0.107176501980122</c:v>
                </c:pt>
                <c:pt idx="17024">
                  <c:v>-0.113752278781589</c:v>
                </c:pt>
                <c:pt idx="17025">
                  <c:v>-0.119241265282411</c:v>
                </c:pt>
                <c:pt idx="17026">
                  <c:v>-0.123799320130458</c:v>
                </c:pt>
                <c:pt idx="17027">
                  <c:v>-0.12695986200822401</c:v>
                </c:pt>
                <c:pt idx="17028">
                  <c:v>-0.12863062087711699</c:v>
                </c:pt>
                <c:pt idx="17029">
                  <c:v>-0.12970068819491601</c:v>
                </c:pt>
                <c:pt idx="17030">
                  <c:v>-0.13013580104376399</c:v>
                </c:pt>
                <c:pt idx="17031">
                  <c:v>-0.12920712912410501</c:v>
                </c:pt>
                <c:pt idx="17032">
                  <c:v>-0.127889807477819</c:v>
                </c:pt>
                <c:pt idx="17033">
                  <c:v>-0.12708964569146</c:v>
                </c:pt>
                <c:pt idx="17034">
                  <c:v>-0.12706481581224399</c:v>
                </c:pt>
                <c:pt idx="17035">
                  <c:v>-0.12904868491146501</c:v>
                </c:pt>
                <c:pt idx="17036">
                  <c:v>-0.13384102587508001</c:v>
                </c:pt>
                <c:pt idx="17037">
                  <c:v>-0.14155977313159701</c:v>
                </c:pt>
                <c:pt idx="17038">
                  <c:v>-0.15181387834149601</c:v>
                </c:pt>
                <c:pt idx="17039">
                  <c:v>-0.16444672026648499</c:v>
                </c:pt>
                <c:pt idx="17040">
                  <c:v>-0.17994261330883099</c:v>
                </c:pt>
                <c:pt idx="17041">
                  <c:v>-0.19790098071144599</c:v>
                </c:pt>
                <c:pt idx="17042">
                  <c:v>-0.21757325964558399</c:v>
                </c:pt>
                <c:pt idx="17043">
                  <c:v>-0.23849917196794701</c:v>
                </c:pt>
                <c:pt idx="17044">
                  <c:v>-0.26067790220113801</c:v>
                </c:pt>
                <c:pt idx="17045">
                  <c:v>-0.28368178213513501</c:v>
                </c:pt>
                <c:pt idx="17046">
                  <c:v>-0.30590470341054199</c:v>
                </c:pt>
                <c:pt idx="17047">
                  <c:v>-0.326202803059643</c:v>
                </c:pt>
                <c:pt idx="17048">
                  <c:v>-0.34417593699677601</c:v>
                </c:pt>
                <c:pt idx="17049">
                  <c:v>-0.35959575300337698</c:v>
                </c:pt>
                <c:pt idx="17050">
                  <c:v>-0.37288171293731298</c:v>
                </c:pt>
                <c:pt idx="17051">
                  <c:v>-0.38356354087884997</c:v>
                </c:pt>
                <c:pt idx="17052">
                  <c:v>-0.39040766509973102</c:v>
                </c:pt>
                <c:pt idx="17053">
                  <c:v>-0.39324224586613798</c:v>
                </c:pt>
                <c:pt idx="17054">
                  <c:v>-0.392726377492774</c:v>
                </c:pt>
                <c:pt idx="17055">
                  <c:v>-0.38983264056789702</c:v>
                </c:pt>
                <c:pt idx="17056">
                  <c:v>-0.38559990798124</c:v>
                </c:pt>
                <c:pt idx="17057">
                  <c:v>-0.38082842871432299</c:v>
                </c:pt>
                <c:pt idx="17058">
                  <c:v>-0.37493655713981699</c:v>
                </c:pt>
                <c:pt idx="17059">
                  <c:v>-0.36724964916608899</c:v>
                </c:pt>
                <c:pt idx="17060">
                  <c:v>-0.35960962559472898</c:v>
                </c:pt>
                <c:pt idx="17061">
                  <c:v>-0.35370364264073101</c:v>
                </c:pt>
                <c:pt idx="17062">
                  <c:v>-0.35008239296842603</c:v>
                </c:pt>
                <c:pt idx="17063">
                  <c:v>-0.34932189243164802</c:v>
                </c:pt>
                <c:pt idx="17064">
                  <c:v>-0.35096355572381599</c:v>
                </c:pt>
                <c:pt idx="17065">
                  <c:v>-0.354719715165139</c:v>
                </c:pt>
                <c:pt idx="17066">
                  <c:v>-0.361604413591257</c:v>
                </c:pt>
                <c:pt idx="17067">
                  <c:v>-0.372105422742536</c:v>
                </c:pt>
                <c:pt idx="17068">
                  <c:v>-0.384754174912808</c:v>
                </c:pt>
                <c:pt idx="17069">
                  <c:v>-0.39885224973564598</c:v>
                </c:pt>
                <c:pt idx="17070">
                  <c:v>-0.41386138796893901</c:v>
                </c:pt>
                <c:pt idx="17071">
                  <c:v>-0.42837148517630202</c:v>
                </c:pt>
                <c:pt idx="17072">
                  <c:v>-0.441830526861337</c:v>
                </c:pt>
                <c:pt idx="17073">
                  <c:v>-0.45423547739181402</c:v>
                </c:pt>
                <c:pt idx="17074">
                  <c:v>-0.465104111775414</c:v>
                </c:pt>
                <c:pt idx="17075">
                  <c:v>-0.47326101644665403</c:v>
                </c:pt>
                <c:pt idx="17076">
                  <c:v>-0.47755742846164101</c:v>
                </c:pt>
                <c:pt idx="17077">
                  <c:v>-0.47764834096094599</c:v>
                </c:pt>
                <c:pt idx="17078">
                  <c:v>-0.47350708962189603</c:v>
                </c:pt>
                <c:pt idx="17079">
                  <c:v>-0.465457317186387</c:v>
                </c:pt>
                <c:pt idx="17080">
                  <c:v>-0.454593823133492</c:v>
                </c:pt>
                <c:pt idx="17081">
                  <c:v>-0.44181979272064298</c:v>
                </c:pt>
                <c:pt idx="17082">
                  <c:v>-0.42781748739769698</c:v>
                </c:pt>
                <c:pt idx="17083">
                  <c:v>-0.41385330735966502</c:v>
                </c:pt>
                <c:pt idx="17084">
                  <c:v>-0.40089249893662698</c:v>
                </c:pt>
                <c:pt idx="17085">
                  <c:v>-0.38976079337821801</c:v>
                </c:pt>
                <c:pt idx="17086">
                  <c:v>-0.38147607585857601</c:v>
                </c:pt>
                <c:pt idx="17087">
                  <c:v>-0.37631771278272702</c:v>
                </c:pt>
                <c:pt idx="17088">
                  <c:v>-0.37458558666370301</c:v>
                </c:pt>
                <c:pt idx="17089">
                  <c:v>-0.37644048717981798</c:v>
                </c:pt>
                <c:pt idx="17090">
                  <c:v>-0.38116076687724998</c:v>
                </c:pt>
                <c:pt idx="17091">
                  <c:v>-0.38797664039781798</c:v>
                </c:pt>
                <c:pt idx="17092">
                  <c:v>-0.39702883296473002</c:v>
                </c:pt>
                <c:pt idx="17093">
                  <c:v>-0.40878937800095999</c:v>
                </c:pt>
                <c:pt idx="17094">
                  <c:v>-0.42262759343628897</c:v>
                </c:pt>
                <c:pt idx="17095">
                  <c:v>-0.43722877229732299</c:v>
                </c:pt>
                <c:pt idx="17096">
                  <c:v>-0.45206225943056999</c:v>
                </c:pt>
                <c:pt idx="17097">
                  <c:v>-0.46685005883591701</c:v>
                </c:pt>
                <c:pt idx="17098">
                  <c:v>-0.48030242117934102</c:v>
                </c:pt>
                <c:pt idx="17099">
                  <c:v>-0.49109520308714699</c:v>
                </c:pt>
                <c:pt idx="17100">
                  <c:v>-0.50006768191448203</c:v>
                </c:pt>
                <c:pt idx="17101">
                  <c:v>-0.50806007088902805</c:v>
                </c:pt>
                <c:pt idx="17102">
                  <c:v>-0.51486267823724596</c:v>
                </c:pt>
                <c:pt idx="17103">
                  <c:v>-0.52066430676981501</c:v>
                </c:pt>
                <c:pt idx="17104">
                  <c:v>-0.52531866593764398</c:v>
                </c:pt>
                <c:pt idx="17105">
                  <c:v>-0.52721025093225005</c:v>
                </c:pt>
                <c:pt idx="17106">
                  <c:v>-0.52507780927829795</c:v>
                </c:pt>
                <c:pt idx="17107">
                  <c:v>-0.51923135249539598</c:v>
                </c:pt>
                <c:pt idx="17108">
                  <c:v>-0.51120562366619005</c:v>
                </c:pt>
                <c:pt idx="17109">
                  <c:v>-0.50212816821039896</c:v>
                </c:pt>
                <c:pt idx="17110">
                  <c:v>-0.492241560988192</c:v>
                </c:pt>
                <c:pt idx="17111">
                  <c:v>-0.48221153974419001</c:v>
                </c:pt>
                <c:pt idx="17112">
                  <c:v>-0.47325909199597099</c:v>
                </c:pt>
                <c:pt idx="17113">
                  <c:v>-0.46611666388763101</c:v>
                </c:pt>
                <c:pt idx="17114">
                  <c:v>-0.46064255668765097</c:v>
                </c:pt>
                <c:pt idx="17115">
                  <c:v>-0.456894917715224</c:v>
                </c:pt>
                <c:pt idx="17116">
                  <c:v>-0.45467941042712701</c:v>
                </c:pt>
                <c:pt idx="17117">
                  <c:v>-0.452834018708759</c:v>
                </c:pt>
                <c:pt idx="17118">
                  <c:v>-0.450020698552346</c:v>
                </c:pt>
                <c:pt idx="17119">
                  <c:v>-0.44624722311335202</c:v>
                </c:pt>
                <c:pt idx="17120">
                  <c:v>-0.44266866328014398</c:v>
                </c:pt>
                <c:pt idx="17121">
                  <c:v>-0.44024605716136</c:v>
                </c:pt>
                <c:pt idx="17122">
                  <c:v>-0.43913148274486702</c:v>
                </c:pt>
                <c:pt idx="17123">
                  <c:v>-0.43822799650011501</c:v>
                </c:pt>
                <c:pt idx="17124">
                  <c:v>-0.43604547491794698</c:v>
                </c:pt>
                <c:pt idx="17125">
                  <c:v>-0.43224489996703402</c:v>
                </c:pt>
                <c:pt idx="17126">
                  <c:v>-0.42712865385396998</c:v>
                </c:pt>
                <c:pt idx="17127">
                  <c:v>-0.42112844627232199</c:v>
                </c:pt>
                <c:pt idx="17128">
                  <c:v>-0.41387643635786298</c:v>
                </c:pt>
                <c:pt idx="17129">
                  <c:v>-0.40444833950751402</c:v>
                </c:pt>
                <c:pt idx="17130">
                  <c:v>-0.39308453315799202</c:v>
                </c:pt>
                <c:pt idx="17131">
                  <c:v>-0.38103203560270499</c:v>
                </c:pt>
                <c:pt idx="17132">
                  <c:v>-0.36869655318715899</c:v>
                </c:pt>
                <c:pt idx="17133">
                  <c:v>-0.35604394624869801</c:v>
                </c:pt>
                <c:pt idx="17134">
                  <c:v>-0.34304451034908101</c:v>
                </c:pt>
                <c:pt idx="17135">
                  <c:v>-0.329548348566643</c:v>
                </c:pt>
                <c:pt idx="17136">
                  <c:v>-0.31576148672865001</c:v>
                </c:pt>
                <c:pt idx="17137">
                  <c:v>-0.30256564724975799</c:v>
                </c:pt>
                <c:pt idx="17138">
                  <c:v>-0.29072726770030599</c:v>
                </c:pt>
                <c:pt idx="17139">
                  <c:v>-0.28017047489608599</c:v>
                </c:pt>
                <c:pt idx="17140">
                  <c:v>-0.27103877475320898</c:v>
                </c:pt>
                <c:pt idx="17141">
                  <c:v>-0.26327538021367303</c:v>
                </c:pt>
                <c:pt idx="17142">
                  <c:v>-0.25745781830694398</c:v>
                </c:pt>
                <c:pt idx="17143">
                  <c:v>-0.25442552509237398</c:v>
                </c:pt>
                <c:pt idx="17144">
                  <c:v>-0.25403326831679801</c:v>
                </c:pt>
                <c:pt idx="17145">
                  <c:v>-0.25594544980546702</c:v>
                </c:pt>
                <c:pt idx="17146">
                  <c:v>-0.25957423898259802</c:v>
                </c:pt>
                <c:pt idx="17147">
                  <c:v>-0.26445900040863701</c:v>
                </c:pt>
                <c:pt idx="17148">
                  <c:v>-0.270261204159708</c:v>
                </c:pt>
                <c:pt idx="17149">
                  <c:v>-0.27664187786745698</c:v>
                </c:pt>
                <c:pt idx="17150">
                  <c:v>-0.28264464122056299</c:v>
                </c:pt>
                <c:pt idx="17151">
                  <c:v>-0.28667319521753498</c:v>
                </c:pt>
                <c:pt idx="17152">
                  <c:v>-0.28797123710524802</c:v>
                </c:pt>
                <c:pt idx="17153">
                  <c:v>-0.286273365442134</c:v>
                </c:pt>
                <c:pt idx="17154">
                  <c:v>-0.280416198561945</c:v>
                </c:pt>
                <c:pt idx="17155">
                  <c:v>-0.27033621280784698</c:v>
                </c:pt>
                <c:pt idx="17156">
                  <c:v>-0.25697726605392301</c:v>
                </c:pt>
                <c:pt idx="17157">
                  <c:v>-0.24020251161154499</c:v>
                </c:pt>
                <c:pt idx="17158">
                  <c:v>-0.22035151392910601</c:v>
                </c:pt>
                <c:pt idx="17159">
                  <c:v>-0.19789804900678101</c:v>
                </c:pt>
                <c:pt idx="17160">
                  <c:v>-0.17356121398430299</c:v>
                </c:pt>
                <c:pt idx="17161">
                  <c:v>-0.147981242565393</c:v>
                </c:pt>
                <c:pt idx="17162">
                  <c:v>-0.121738039661789</c:v>
                </c:pt>
                <c:pt idx="17163">
                  <c:v>-9.5797355225771694E-2</c:v>
                </c:pt>
                <c:pt idx="17164">
                  <c:v>-7.1553775383229795E-2</c:v>
                </c:pt>
                <c:pt idx="17165">
                  <c:v>-5.0340899725924197E-2</c:v>
                </c:pt>
                <c:pt idx="17166">
                  <c:v>-3.2210106364148797E-2</c:v>
                </c:pt>
                <c:pt idx="17167">
                  <c:v>-1.662265855736E-2</c:v>
                </c:pt>
                <c:pt idx="17168">
                  <c:v>-3.9407490321271103E-3</c:v>
                </c:pt>
                <c:pt idx="17169">
                  <c:v>4.6495715735577698E-3</c:v>
                </c:pt>
                <c:pt idx="17170">
                  <c:v>8.3279459779737608E-3</c:v>
                </c:pt>
                <c:pt idx="17171">
                  <c:v>7.7183000053288398E-3</c:v>
                </c:pt>
                <c:pt idx="17172">
                  <c:v>4.6802977202719002E-3</c:v>
                </c:pt>
                <c:pt idx="17173" formatCode="0.00E+00">
                  <c:v>-7.0030702329856401E-5</c:v>
                </c:pt>
                <c:pt idx="17174">
                  <c:v>-6.2768087471681798E-3</c:v>
                </c:pt>
                <c:pt idx="17175">
                  <c:v>-1.23470652262021E-2</c:v>
                </c:pt>
                <c:pt idx="17176">
                  <c:v>-1.70131649965738E-2</c:v>
                </c:pt>
                <c:pt idx="17177">
                  <c:v>-1.9577192963576202E-2</c:v>
                </c:pt>
                <c:pt idx="17178">
                  <c:v>-1.93345946044957E-2</c:v>
                </c:pt>
                <c:pt idx="17179">
                  <c:v>-1.7431933230059898E-2</c:v>
                </c:pt>
                <c:pt idx="17180">
                  <c:v>-1.35861504307444E-2</c:v>
                </c:pt>
                <c:pt idx="17181">
                  <c:v>-5.7471291106404102E-3</c:v>
                </c:pt>
                <c:pt idx="17182">
                  <c:v>5.7775163024193698E-3</c:v>
                </c:pt>
                <c:pt idx="17183">
                  <c:v>2.1659510337872698E-2</c:v>
                </c:pt>
                <c:pt idx="17184">
                  <c:v>4.36208743863227E-2</c:v>
                </c:pt>
                <c:pt idx="17185">
                  <c:v>7.0336248912502605E-2</c:v>
                </c:pt>
                <c:pt idx="17186">
                  <c:v>9.8928897039884195E-2</c:v>
                </c:pt>
                <c:pt idx="17187">
                  <c:v>0.12788954174230999</c:v>
                </c:pt>
                <c:pt idx="17188">
                  <c:v>0.15561820935479501</c:v>
                </c:pt>
                <c:pt idx="17189">
                  <c:v>0.18018158977315701</c:v>
                </c:pt>
                <c:pt idx="17190">
                  <c:v>0.20043350453088801</c:v>
                </c:pt>
                <c:pt idx="17191">
                  <c:v>0.215816260288057</c:v>
                </c:pt>
                <c:pt idx="17192">
                  <c:v>0.22756971575007801</c:v>
                </c:pt>
                <c:pt idx="17193">
                  <c:v>0.23729376872784599</c:v>
                </c:pt>
                <c:pt idx="17194">
                  <c:v>0.24509031793768701</c:v>
                </c:pt>
                <c:pt idx="17195">
                  <c:v>0.25061428925149098</c:v>
                </c:pt>
                <c:pt idx="17196">
                  <c:v>0.25349900055005598</c:v>
                </c:pt>
                <c:pt idx="17197">
                  <c:v>0.25419524429839202</c:v>
                </c:pt>
                <c:pt idx="17198">
                  <c:v>0.25416736495416198</c:v>
                </c:pt>
                <c:pt idx="17199">
                  <c:v>0.25473243028771198</c:v>
                </c:pt>
                <c:pt idx="17200">
                  <c:v>0.25619266744882901</c:v>
                </c:pt>
                <c:pt idx="17201">
                  <c:v>0.25696427123127003</c:v>
                </c:pt>
                <c:pt idx="17202">
                  <c:v>0.25653305065617099</c:v>
                </c:pt>
                <c:pt idx="17203">
                  <c:v>0.25584884043626399</c:v>
                </c:pt>
                <c:pt idx="17204">
                  <c:v>0.25536438582631699</c:v>
                </c:pt>
                <c:pt idx="17205">
                  <c:v>0.25502776974471902</c:v>
                </c:pt>
                <c:pt idx="17206">
                  <c:v>0.25490883615986099</c:v>
                </c:pt>
                <c:pt idx="17207">
                  <c:v>0.25547002450037198</c:v>
                </c:pt>
                <c:pt idx="17208">
                  <c:v>0.256790814517806</c:v>
                </c:pt>
                <c:pt idx="17209">
                  <c:v>0.25887220983790699</c:v>
                </c:pt>
                <c:pt idx="17210">
                  <c:v>0.26142618693052999</c:v>
                </c:pt>
                <c:pt idx="17211">
                  <c:v>0.26428448846904901</c:v>
                </c:pt>
                <c:pt idx="17212">
                  <c:v>0.26790519072650498</c:v>
                </c:pt>
                <c:pt idx="17213">
                  <c:v>0.27212935911905101</c:v>
                </c:pt>
                <c:pt idx="17214">
                  <c:v>0.27600565536731603</c:v>
                </c:pt>
                <c:pt idx="17215">
                  <c:v>0.27920930476644301</c:v>
                </c:pt>
                <c:pt idx="17216">
                  <c:v>0.28285899791576002</c:v>
                </c:pt>
                <c:pt idx="17217">
                  <c:v>0.28808310542694698</c:v>
                </c:pt>
                <c:pt idx="17218">
                  <c:v>0.29505529393642099</c:v>
                </c:pt>
                <c:pt idx="17219">
                  <c:v>0.30376314324083298</c:v>
                </c:pt>
                <c:pt idx="17220">
                  <c:v>0.31450138480961998</c:v>
                </c:pt>
                <c:pt idx="17221">
                  <c:v>0.32658722994901701</c:v>
                </c:pt>
                <c:pt idx="17222">
                  <c:v>0.33860485804842599</c:v>
                </c:pt>
                <c:pt idx="17223">
                  <c:v>0.34956899861504898</c:v>
                </c:pt>
                <c:pt idx="17224">
                  <c:v>0.35939633931077702</c:v>
                </c:pt>
                <c:pt idx="17225">
                  <c:v>0.368511904564222</c:v>
                </c:pt>
                <c:pt idx="17226">
                  <c:v>0.37709926603397298</c:v>
                </c:pt>
                <c:pt idx="17227">
                  <c:v>0.38531374194418799</c:v>
                </c:pt>
                <c:pt idx="17228">
                  <c:v>0.39280314099431501</c:v>
                </c:pt>
                <c:pt idx="17229">
                  <c:v>0.39876769465449602</c:v>
                </c:pt>
                <c:pt idx="17230">
                  <c:v>0.40245950782842699</c:v>
                </c:pt>
                <c:pt idx="17231">
                  <c:v>0.40433895903088901</c:v>
                </c:pt>
                <c:pt idx="17232">
                  <c:v>0.40577475759376302</c:v>
                </c:pt>
                <c:pt idx="17233">
                  <c:v>0.40733977726787002</c:v>
                </c:pt>
                <c:pt idx="17234">
                  <c:v>0.40917472137452499</c:v>
                </c:pt>
                <c:pt idx="17235">
                  <c:v>0.410794687766526</c:v>
                </c:pt>
                <c:pt idx="17236">
                  <c:v>0.41226603095334002</c:v>
                </c:pt>
                <c:pt idx="17237">
                  <c:v>0.41382160901494103</c:v>
                </c:pt>
                <c:pt idx="17238">
                  <c:v>0.41501701280946401</c:v>
                </c:pt>
                <c:pt idx="17239">
                  <c:v>0.415579719669878</c:v>
                </c:pt>
                <c:pt idx="17240">
                  <c:v>0.41508478799743898</c:v>
                </c:pt>
                <c:pt idx="17241">
                  <c:v>0.413993345113434</c:v>
                </c:pt>
                <c:pt idx="17242">
                  <c:v>0.41343987820198702</c:v>
                </c:pt>
                <c:pt idx="17243">
                  <c:v>0.41403248601591602</c:v>
                </c:pt>
                <c:pt idx="17244">
                  <c:v>0.414861520723106</c:v>
                </c:pt>
                <c:pt idx="17245">
                  <c:v>0.41456213966099498</c:v>
                </c:pt>
                <c:pt idx="17246">
                  <c:v>0.41357399539496698</c:v>
                </c:pt>
                <c:pt idx="17247">
                  <c:v>0.41300681617510698</c:v>
                </c:pt>
                <c:pt idx="17248">
                  <c:v>0.41345529579632201</c:v>
                </c:pt>
                <c:pt idx="17249">
                  <c:v>0.41489213635285499</c:v>
                </c:pt>
                <c:pt idx="17250">
                  <c:v>0.41620024152518897</c:v>
                </c:pt>
                <c:pt idx="17251">
                  <c:v>0.41651031661721799</c:v>
                </c:pt>
                <c:pt idx="17252">
                  <c:v>0.41588421700336298</c:v>
                </c:pt>
                <c:pt idx="17253">
                  <c:v>0.414295768454984</c:v>
                </c:pt>
                <c:pt idx="17254">
                  <c:v>0.41147220140264801</c:v>
                </c:pt>
                <c:pt idx="17255">
                  <c:v>0.40788526351606003</c:v>
                </c:pt>
                <c:pt idx="17256">
                  <c:v>0.40478641897077</c:v>
                </c:pt>
                <c:pt idx="17257">
                  <c:v>0.40328260355462298</c:v>
                </c:pt>
                <c:pt idx="17258">
                  <c:v>0.40391245867042003</c:v>
                </c:pt>
                <c:pt idx="17259">
                  <c:v>0.40651378295338703</c:v>
                </c:pt>
                <c:pt idx="17260">
                  <c:v>0.410512404803279</c:v>
                </c:pt>
                <c:pt idx="17261">
                  <c:v>0.41618776582825501</c:v>
                </c:pt>
                <c:pt idx="17262">
                  <c:v>0.42343583799316797</c:v>
                </c:pt>
                <c:pt idx="17263">
                  <c:v>0.43187391367018602</c:v>
                </c:pt>
                <c:pt idx="17264">
                  <c:v>0.44104913711173899</c:v>
                </c:pt>
                <c:pt idx="17265">
                  <c:v>0.44960026577616502</c:v>
                </c:pt>
                <c:pt idx="17266">
                  <c:v>0.45689192120009298</c:v>
                </c:pt>
                <c:pt idx="17267">
                  <c:v>0.46285388429944202</c:v>
                </c:pt>
                <c:pt idx="17268">
                  <c:v>0.46667654192306202</c:v>
                </c:pt>
                <c:pt idx="17269">
                  <c:v>0.46723671942329997</c:v>
                </c:pt>
                <c:pt idx="17270">
                  <c:v>0.464276390231882</c:v>
                </c:pt>
                <c:pt idx="17271">
                  <c:v>0.458365780746047</c:v>
                </c:pt>
                <c:pt idx="17272">
                  <c:v>0.450240086582886</c:v>
                </c:pt>
                <c:pt idx="17273">
                  <c:v>0.44078663556653402</c:v>
                </c:pt>
                <c:pt idx="17274">
                  <c:v>0.43031836360874998</c:v>
                </c:pt>
                <c:pt idx="17275">
                  <c:v>0.41935853767056502</c:v>
                </c:pt>
                <c:pt idx="17276">
                  <c:v>0.40875825943022298</c:v>
                </c:pt>
                <c:pt idx="17277">
                  <c:v>0.39872183322038401</c:v>
                </c:pt>
                <c:pt idx="17278">
                  <c:v>0.38947100679084501</c:v>
                </c:pt>
                <c:pt idx="17279">
                  <c:v>0.38102179298301098</c:v>
                </c:pt>
                <c:pt idx="17280">
                  <c:v>0.37316979155274199</c:v>
                </c:pt>
                <c:pt idx="17281">
                  <c:v>0.36594867389385999</c:v>
                </c:pt>
                <c:pt idx="17282">
                  <c:v>0.35938859861106598</c:v>
                </c:pt>
                <c:pt idx="17283">
                  <c:v>0.35355548749671101</c:v>
                </c:pt>
                <c:pt idx="17284">
                  <c:v>0.34797721357788702</c:v>
                </c:pt>
                <c:pt idx="17285">
                  <c:v>0.34101446242830702</c:v>
                </c:pt>
                <c:pt idx="17286">
                  <c:v>0.33185291626227198</c:v>
                </c:pt>
                <c:pt idx="17287">
                  <c:v>0.32120690520103201</c:v>
                </c:pt>
                <c:pt idx="17288">
                  <c:v>0.30951863595666101</c:v>
                </c:pt>
                <c:pt idx="17289">
                  <c:v>0.29680167180241801</c:v>
                </c:pt>
                <c:pt idx="17290">
                  <c:v>0.28455204968921899</c:v>
                </c:pt>
                <c:pt idx="17291">
                  <c:v>0.27319261762081998</c:v>
                </c:pt>
                <c:pt idx="17292">
                  <c:v>0.26191521255445599</c:v>
                </c:pt>
                <c:pt idx="17293">
                  <c:v>0.25152118155737602</c:v>
                </c:pt>
                <c:pt idx="17294">
                  <c:v>0.242581034299474</c:v>
                </c:pt>
                <c:pt idx="17295">
                  <c:v>0.23484465663030499</c:v>
                </c:pt>
                <c:pt idx="17296">
                  <c:v>0.22815050065475301</c:v>
                </c:pt>
                <c:pt idx="17297">
                  <c:v>0.222986426945396</c:v>
                </c:pt>
                <c:pt idx="17298">
                  <c:v>0.218880459584641</c:v>
                </c:pt>
                <c:pt idx="17299">
                  <c:v>0.215299893207099</c:v>
                </c:pt>
                <c:pt idx="17300">
                  <c:v>0.213228640499355</c:v>
                </c:pt>
                <c:pt idx="17301">
                  <c:v>0.213258744045074</c:v>
                </c:pt>
                <c:pt idx="17302">
                  <c:v>0.215530314550685</c:v>
                </c:pt>
                <c:pt idx="17303">
                  <c:v>0.219733435052517</c:v>
                </c:pt>
                <c:pt idx="17304">
                  <c:v>0.22489099828445799</c:v>
                </c:pt>
                <c:pt idx="17305">
                  <c:v>0.23021079978533901</c:v>
                </c:pt>
                <c:pt idx="17306">
                  <c:v>0.234946593413626</c:v>
                </c:pt>
                <c:pt idx="17307">
                  <c:v>0.23885942511803299</c:v>
                </c:pt>
                <c:pt idx="17308">
                  <c:v>0.24227089876219501</c:v>
                </c:pt>
                <c:pt idx="17309">
                  <c:v>0.24479129159999299</c:v>
                </c:pt>
                <c:pt idx="17310">
                  <c:v>0.24565050522234899</c:v>
                </c:pt>
                <c:pt idx="17311">
                  <c:v>0.24481336834301901</c:v>
                </c:pt>
                <c:pt idx="17312">
                  <c:v>0.24330386834151599</c:v>
                </c:pt>
                <c:pt idx="17313">
                  <c:v>0.24168845351269899</c:v>
                </c:pt>
                <c:pt idx="17314">
                  <c:v>0.240294455095409</c:v>
                </c:pt>
                <c:pt idx="17315">
                  <c:v>0.23963435295232099</c:v>
                </c:pt>
                <c:pt idx="17316">
                  <c:v>0.23842448157160201</c:v>
                </c:pt>
                <c:pt idx="17317">
                  <c:v>0.23515559409405001</c:v>
                </c:pt>
                <c:pt idx="17318">
                  <c:v>0.229710677253537</c:v>
                </c:pt>
                <c:pt idx="17319">
                  <c:v>0.221220394100792</c:v>
                </c:pt>
                <c:pt idx="17320">
                  <c:v>0.20888914734223099</c:v>
                </c:pt>
                <c:pt idx="17321">
                  <c:v>0.193362922059616</c:v>
                </c:pt>
                <c:pt idx="17322">
                  <c:v>0.17537402328017701</c:v>
                </c:pt>
                <c:pt idx="17323">
                  <c:v>0.15508837187994101</c:v>
                </c:pt>
                <c:pt idx="17324">
                  <c:v>0.13264190051475899</c:v>
                </c:pt>
                <c:pt idx="17325">
                  <c:v>0.108627206595643</c:v>
                </c:pt>
                <c:pt idx="17326">
                  <c:v>8.3537420346076599E-2</c:v>
                </c:pt>
                <c:pt idx="17327">
                  <c:v>5.8016624487365297E-2</c:v>
                </c:pt>
                <c:pt idx="17328">
                  <c:v>3.2598231810912398E-2</c:v>
                </c:pt>
                <c:pt idx="17329">
                  <c:v>6.5428892269974804E-3</c:v>
                </c:pt>
                <c:pt idx="17330">
                  <c:v>-2.0422597279830802E-2</c:v>
                </c:pt>
                <c:pt idx="17331">
                  <c:v>-4.6112677721429601E-2</c:v>
                </c:pt>
                <c:pt idx="17332">
                  <c:v>-6.8524730548783594E-2</c:v>
                </c:pt>
                <c:pt idx="17333">
                  <c:v>-8.7328885734510905E-2</c:v>
                </c:pt>
                <c:pt idx="17334">
                  <c:v>-0.101995387526344</c:v>
                </c:pt>
                <c:pt idx="17335">
                  <c:v>-0.112313861069787</c:v>
                </c:pt>
                <c:pt idx="17336">
                  <c:v>-0.118637877541061</c:v>
                </c:pt>
                <c:pt idx="17337">
                  <c:v>-0.121524403777302</c:v>
                </c:pt>
                <c:pt idx="17338">
                  <c:v>-0.12180691417103701</c:v>
                </c:pt>
                <c:pt idx="17339">
                  <c:v>-0.119510173518343</c:v>
                </c:pt>
                <c:pt idx="17340">
                  <c:v>-0.11410768473727401</c:v>
                </c:pt>
                <c:pt idx="17341">
                  <c:v>-0.105053071530606</c:v>
                </c:pt>
                <c:pt idx="17342">
                  <c:v>-9.3224308800362796E-2</c:v>
                </c:pt>
                <c:pt idx="17343">
                  <c:v>-8.0901146103822305E-2</c:v>
                </c:pt>
                <c:pt idx="17344">
                  <c:v>-6.8689390145810894E-2</c:v>
                </c:pt>
                <c:pt idx="17345">
                  <c:v>-5.6244973668464503E-2</c:v>
                </c:pt>
                <c:pt idx="17346">
                  <c:v>-4.4775546853717998E-2</c:v>
                </c:pt>
                <c:pt idx="17347">
                  <c:v>-3.6013205745865799E-2</c:v>
                </c:pt>
                <c:pt idx="17348">
                  <c:v>-3.1075308267703699E-2</c:v>
                </c:pt>
                <c:pt idx="17349">
                  <c:v>-3.0762910351514201E-2</c:v>
                </c:pt>
                <c:pt idx="17350">
                  <c:v>-3.5628834098653001E-2</c:v>
                </c:pt>
                <c:pt idx="17351">
                  <c:v>-4.5512012570281001E-2</c:v>
                </c:pt>
                <c:pt idx="17352">
                  <c:v>-5.9004814854669199E-2</c:v>
                </c:pt>
                <c:pt idx="17353">
                  <c:v>-7.4958014067798201E-2</c:v>
                </c:pt>
                <c:pt idx="17354">
                  <c:v>-9.3842855677888706E-2</c:v>
                </c:pt>
                <c:pt idx="17355">
                  <c:v>-0.1159335941941</c:v>
                </c:pt>
                <c:pt idx="17356">
                  <c:v>-0.14010927975033299</c:v>
                </c:pt>
                <c:pt idx="17357">
                  <c:v>-0.164279786648276</c:v>
                </c:pt>
                <c:pt idx="17358">
                  <c:v>-0.18752320434363801</c:v>
                </c:pt>
                <c:pt idx="17359">
                  <c:v>-0.209835418636726</c:v>
                </c:pt>
                <c:pt idx="17360">
                  <c:v>-0.230181717975627</c:v>
                </c:pt>
                <c:pt idx="17361">
                  <c:v>-0.24762754614757301</c:v>
                </c:pt>
                <c:pt idx="17362">
                  <c:v>-0.261826042100888</c:v>
                </c:pt>
                <c:pt idx="17363">
                  <c:v>-0.27243608074473702</c:v>
                </c:pt>
                <c:pt idx="17364">
                  <c:v>-0.27951486431427902</c:v>
                </c:pt>
                <c:pt idx="17365">
                  <c:v>-0.28333665385337697</c:v>
                </c:pt>
                <c:pt idx="17366">
                  <c:v>-0.28435775598632301</c:v>
                </c:pt>
                <c:pt idx="17367">
                  <c:v>-0.28283926643866403</c:v>
                </c:pt>
                <c:pt idx="17368">
                  <c:v>-0.27870674081401497</c:v>
                </c:pt>
                <c:pt idx="17369">
                  <c:v>-0.27300362514062398</c:v>
                </c:pt>
                <c:pt idx="17370">
                  <c:v>-0.26748464950867601</c:v>
                </c:pt>
                <c:pt idx="17371">
                  <c:v>-0.26306943652852</c:v>
                </c:pt>
                <c:pt idx="17372">
                  <c:v>-0.25993167036998499</c:v>
                </c:pt>
                <c:pt idx="17373">
                  <c:v>-0.25919709263617202</c:v>
                </c:pt>
                <c:pt idx="17374">
                  <c:v>-0.26184078646943099</c:v>
                </c:pt>
                <c:pt idx="17375">
                  <c:v>-0.26770874246859699</c:v>
                </c:pt>
                <c:pt idx="17376">
                  <c:v>-0.27554892469916398</c:v>
                </c:pt>
                <c:pt idx="17377">
                  <c:v>-0.283968492151775</c:v>
                </c:pt>
                <c:pt idx="17378">
                  <c:v>-0.29329161318133801</c:v>
                </c:pt>
                <c:pt idx="17379">
                  <c:v>-0.30460050234755398</c:v>
                </c:pt>
                <c:pt idx="17380">
                  <c:v>-0.31741880811064399</c:v>
                </c:pt>
                <c:pt idx="17381">
                  <c:v>-0.33079819349720202</c:v>
                </c:pt>
                <c:pt idx="17382">
                  <c:v>-0.34472490452146898</c:v>
                </c:pt>
                <c:pt idx="17383">
                  <c:v>-0.35934974644519702</c:v>
                </c:pt>
                <c:pt idx="17384">
                  <c:v>-0.37425471035695101</c:v>
                </c:pt>
                <c:pt idx="17385">
                  <c:v>-0.38742703865492401</c:v>
                </c:pt>
                <c:pt idx="17386">
                  <c:v>-0.39727810614953801</c:v>
                </c:pt>
                <c:pt idx="17387">
                  <c:v>-0.40430775051259998</c:v>
                </c:pt>
                <c:pt idx="17388">
                  <c:v>-0.409857057140815</c:v>
                </c:pt>
                <c:pt idx="17389">
                  <c:v>-0.414327588777402</c:v>
                </c:pt>
                <c:pt idx="17390">
                  <c:v>-0.416605786304795</c:v>
                </c:pt>
                <c:pt idx="17391">
                  <c:v>-0.41571621594725999</c:v>
                </c:pt>
                <c:pt idx="17392">
                  <c:v>-0.41181589781370997</c:v>
                </c:pt>
                <c:pt idx="17393">
                  <c:v>-0.40531728370738102</c:v>
                </c:pt>
                <c:pt idx="17394">
                  <c:v>-0.39641681794115602</c:v>
                </c:pt>
                <c:pt idx="17395">
                  <c:v>-0.385593643035958</c:v>
                </c:pt>
                <c:pt idx="17396">
                  <c:v>-0.37310308780736801</c:v>
                </c:pt>
                <c:pt idx="17397">
                  <c:v>-0.36014053106852301</c:v>
                </c:pt>
                <c:pt idx="17398">
                  <c:v>-0.34780356664377299</c:v>
                </c:pt>
                <c:pt idx="17399">
                  <c:v>-0.33592783691712902</c:v>
                </c:pt>
                <c:pt idx="17400">
                  <c:v>-0.324812473915504</c:v>
                </c:pt>
                <c:pt idx="17401">
                  <c:v>-0.31542287227654497</c:v>
                </c:pt>
                <c:pt idx="17402">
                  <c:v>-0.30917084236511799</c:v>
                </c:pt>
                <c:pt idx="17403">
                  <c:v>-0.30622334655055</c:v>
                </c:pt>
                <c:pt idx="17404">
                  <c:v>-0.30625548808495701</c:v>
                </c:pt>
                <c:pt idx="17405">
                  <c:v>-0.30905383457385999</c:v>
                </c:pt>
                <c:pt idx="17406">
                  <c:v>-0.31378283471906498</c:v>
                </c:pt>
                <c:pt idx="17407">
                  <c:v>-0.31971104074720003</c:v>
                </c:pt>
                <c:pt idx="17408">
                  <c:v>-0.32554035138479198</c:v>
                </c:pt>
                <c:pt idx="17409">
                  <c:v>-0.33080603396609498</c:v>
                </c:pt>
                <c:pt idx="17410">
                  <c:v>-0.33632226866930998</c:v>
                </c:pt>
                <c:pt idx="17411">
                  <c:v>-0.34212308656305901</c:v>
                </c:pt>
                <c:pt idx="17412">
                  <c:v>-0.34812628423764302</c:v>
                </c:pt>
                <c:pt idx="17413">
                  <c:v>-0.35440078152168197</c:v>
                </c:pt>
                <c:pt idx="17414">
                  <c:v>-0.36088283851648301</c:v>
                </c:pt>
                <c:pt idx="17415">
                  <c:v>-0.367719820971255</c:v>
                </c:pt>
                <c:pt idx="17416">
                  <c:v>-0.37367929186742199</c:v>
                </c:pt>
                <c:pt idx="17417">
                  <c:v>-0.37754572666626501</c:v>
                </c:pt>
                <c:pt idx="17418">
                  <c:v>-0.37917778090214899</c:v>
                </c:pt>
                <c:pt idx="17419">
                  <c:v>-0.378687379755829</c:v>
                </c:pt>
                <c:pt idx="17420">
                  <c:v>-0.37710950373079499</c:v>
                </c:pt>
                <c:pt idx="17421">
                  <c:v>-0.37496600920372902</c:v>
                </c:pt>
                <c:pt idx="17422">
                  <c:v>-0.37182881664752598</c:v>
                </c:pt>
                <c:pt idx="17423">
                  <c:v>-0.36767373178996299</c:v>
                </c:pt>
                <c:pt idx="17424">
                  <c:v>-0.36236564148132899</c:v>
                </c:pt>
                <c:pt idx="17425">
                  <c:v>-0.35637809528838399</c:v>
                </c:pt>
                <c:pt idx="17426">
                  <c:v>-0.34971843807687902</c:v>
                </c:pt>
                <c:pt idx="17427">
                  <c:v>-0.341189584417665</c:v>
                </c:pt>
                <c:pt idx="17428">
                  <c:v>-0.32988104189529799</c:v>
                </c:pt>
                <c:pt idx="17429">
                  <c:v>-0.31612938334229201</c:v>
                </c:pt>
                <c:pt idx="17430">
                  <c:v>-0.301136847734082</c:v>
                </c:pt>
                <c:pt idx="17431">
                  <c:v>-0.28566169894828097</c:v>
                </c:pt>
                <c:pt idx="17432">
                  <c:v>-0.27082100996175601</c:v>
                </c:pt>
                <c:pt idx="17433">
                  <c:v>-0.25756805913918501</c:v>
                </c:pt>
                <c:pt idx="17434">
                  <c:v>-0.24620837968828899</c:v>
                </c:pt>
                <c:pt idx="17435">
                  <c:v>-0.236773648483799</c:v>
                </c:pt>
                <c:pt idx="17436">
                  <c:v>-0.22893866437044899</c:v>
                </c:pt>
                <c:pt idx="17437">
                  <c:v>-0.22185529136305901</c:v>
                </c:pt>
                <c:pt idx="17438">
                  <c:v>-0.21542813102187799</c:v>
                </c:pt>
                <c:pt idx="17439">
                  <c:v>-0.21007158572196899</c:v>
                </c:pt>
                <c:pt idx="17440">
                  <c:v>-0.206087838384727</c:v>
                </c:pt>
                <c:pt idx="17441">
                  <c:v>-0.20420907551175199</c:v>
                </c:pt>
                <c:pt idx="17442">
                  <c:v>-0.20433368610191099</c:v>
                </c:pt>
                <c:pt idx="17443">
                  <c:v>-0.20508174263220799</c:v>
                </c:pt>
                <c:pt idx="17444">
                  <c:v>-0.20509292606128299</c:v>
                </c:pt>
                <c:pt idx="17445">
                  <c:v>-0.204671667014485</c:v>
                </c:pt>
                <c:pt idx="17446">
                  <c:v>-0.20417386820797601</c:v>
                </c:pt>
                <c:pt idx="17447">
                  <c:v>-0.203067431316236</c:v>
                </c:pt>
                <c:pt idx="17448">
                  <c:v>-0.20186157973904501</c:v>
                </c:pt>
                <c:pt idx="17449">
                  <c:v>-0.20118505643111201</c:v>
                </c:pt>
                <c:pt idx="17450">
                  <c:v>-0.200197587144645</c:v>
                </c:pt>
                <c:pt idx="17451">
                  <c:v>-0.19766103162305401</c:v>
                </c:pt>
                <c:pt idx="17452">
                  <c:v>-0.193273588600994</c:v>
                </c:pt>
                <c:pt idx="17453">
                  <c:v>-0.18686255426157</c:v>
                </c:pt>
                <c:pt idx="17454">
                  <c:v>-0.17847131634356</c:v>
                </c:pt>
                <c:pt idx="17455">
                  <c:v>-0.16918883023223</c:v>
                </c:pt>
                <c:pt idx="17456">
                  <c:v>-0.15941934880165001</c:v>
                </c:pt>
                <c:pt idx="17457">
                  <c:v>-0.147821859239194</c:v>
                </c:pt>
                <c:pt idx="17458">
                  <c:v>-0.13425571240376799</c:v>
                </c:pt>
                <c:pt idx="17459">
                  <c:v>-0.11998022076497</c:v>
                </c:pt>
                <c:pt idx="17460">
                  <c:v>-0.10544136805909</c:v>
                </c:pt>
                <c:pt idx="17461">
                  <c:v>-9.0561246486937405E-2</c:v>
                </c:pt>
                <c:pt idx="17462">
                  <c:v>-7.5558199810915702E-2</c:v>
                </c:pt>
                <c:pt idx="17463">
                  <c:v>-6.0463102485695697E-2</c:v>
                </c:pt>
                <c:pt idx="17464">
                  <c:v>-4.5305555816572897E-2</c:v>
                </c:pt>
                <c:pt idx="17465">
                  <c:v>-3.07747275932818E-2</c:v>
                </c:pt>
                <c:pt idx="17466">
                  <c:v>-1.6647151462676799E-2</c:v>
                </c:pt>
                <c:pt idx="17467">
                  <c:v>-2.62072822235226E-3</c:v>
                </c:pt>
                <c:pt idx="17468">
                  <c:v>1.0572768935695901E-2</c:v>
                </c:pt>
                <c:pt idx="17469">
                  <c:v>2.1963815728740701E-2</c:v>
                </c:pt>
                <c:pt idx="17470">
                  <c:v>3.1020162553253499E-2</c:v>
                </c:pt>
                <c:pt idx="17471">
                  <c:v>3.8170564371534398E-2</c:v>
                </c:pt>
                <c:pt idx="17472">
                  <c:v>4.3224228324618301E-2</c:v>
                </c:pt>
                <c:pt idx="17473">
                  <c:v>4.6330458380377602E-2</c:v>
                </c:pt>
                <c:pt idx="17474">
                  <c:v>4.8538141786237103E-2</c:v>
                </c:pt>
                <c:pt idx="17475">
                  <c:v>5.0666260890724998E-2</c:v>
                </c:pt>
                <c:pt idx="17476">
                  <c:v>5.2295740660437101E-2</c:v>
                </c:pt>
                <c:pt idx="17477">
                  <c:v>5.3701400105506503E-2</c:v>
                </c:pt>
                <c:pt idx="17478">
                  <c:v>5.6108728614192402E-2</c:v>
                </c:pt>
                <c:pt idx="17479">
                  <c:v>5.9711941493501598E-2</c:v>
                </c:pt>
                <c:pt idx="17480">
                  <c:v>6.3191222505652594E-2</c:v>
                </c:pt>
                <c:pt idx="17481">
                  <c:v>6.5426780222242201E-2</c:v>
                </c:pt>
                <c:pt idx="17482">
                  <c:v>6.6028319804048399E-2</c:v>
                </c:pt>
                <c:pt idx="17483">
                  <c:v>6.4901149175135106E-2</c:v>
                </c:pt>
                <c:pt idx="17484">
                  <c:v>6.3361523493620106E-2</c:v>
                </c:pt>
                <c:pt idx="17485">
                  <c:v>6.2786048466015307E-2</c:v>
                </c:pt>
                <c:pt idx="17486">
                  <c:v>6.3685615392202202E-2</c:v>
                </c:pt>
                <c:pt idx="17487">
                  <c:v>6.5537048882120294E-2</c:v>
                </c:pt>
                <c:pt idx="17488">
                  <c:v>6.7901716054669298E-2</c:v>
                </c:pt>
                <c:pt idx="17489">
                  <c:v>7.0502298160234594E-2</c:v>
                </c:pt>
                <c:pt idx="17490">
                  <c:v>7.2602038917466E-2</c:v>
                </c:pt>
                <c:pt idx="17491">
                  <c:v>7.3983664977724503E-2</c:v>
                </c:pt>
                <c:pt idx="17492">
                  <c:v>7.47633147709693E-2</c:v>
                </c:pt>
                <c:pt idx="17493">
                  <c:v>7.6372931709894301E-2</c:v>
                </c:pt>
                <c:pt idx="17494">
                  <c:v>7.9238734423373203E-2</c:v>
                </c:pt>
                <c:pt idx="17495">
                  <c:v>8.3145824931634499E-2</c:v>
                </c:pt>
                <c:pt idx="17496">
                  <c:v>8.9542264557061102E-2</c:v>
                </c:pt>
                <c:pt idx="17497">
                  <c:v>9.7657297873303406E-2</c:v>
                </c:pt>
                <c:pt idx="17498">
                  <c:v>0.105739977848718</c:v>
                </c:pt>
                <c:pt idx="17499">
                  <c:v>0.113498179239647</c:v>
                </c:pt>
                <c:pt idx="17500">
                  <c:v>0.121547548039559</c:v>
                </c:pt>
                <c:pt idx="17501">
                  <c:v>0.13018982626120601</c:v>
                </c:pt>
                <c:pt idx="17502">
                  <c:v>0.13903126457978399</c:v>
                </c:pt>
                <c:pt idx="17503">
                  <c:v>0.14790689197527901</c:v>
                </c:pt>
                <c:pt idx="17504">
                  <c:v>0.15734175998477501</c:v>
                </c:pt>
                <c:pt idx="17505">
                  <c:v>0.16792842964503699</c:v>
                </c:pt>
                <c:pt idx="17506">
                  <c:v>0.18011338106343999</c:v>
                </c:pt>
                <c:pt idx="17507">
                  <c:v>0.19437740939058001</c:v>
                </c:pt>
                <c:pt idx="17508">
                  <c:v>0.21047408583876001</c:v>
                </c:pt>
                <c:pt idx="17509">
                  <c:v>0.22660272917079199</c:v>
                </c:pt>
                <c:pt idx="17510">
                  <c:v>0.24131016643324399</c:v>
                </c:pt>
                <c:pt idx="17511">
                  <c:v>0.25464663599201898</c:v>
                </c:pt>
                <c:pt idx="17512">
                  <c:v>0.26652497953718501</c:v>
                </c:pt>
                <c:pt idx="17513">
                  <c:v>0.27625593446825703</c:v>
                </c:pt>
                <c:pt idx="17514">
                  <c:v>0.28292640012338699</c:v>
                </c:pt>
                <c:pt idx="17515">
                  <c:v>0.28573560158051298</c:v>
                </c:pt>
                <c:pt idx="17516">
                  <c:v>0.284724021071394</c:v>
                </c:pt>
                <c:pt idx="17517">
                  <c:v>0.28005277027349501</c:v>
                </c:pt>
                <c:pt idx="17518">
                  <c:v>0.27234892371638098</c:v>
                </c:pt>
                <c:pt idx="17519">
                  <c:v>0.26277216769787998</c:v>
                </c:pt>
                <c:pt idx="17520">
                  <c:v>0.25137914469544098</c:v>
                </c:pt>
                <c:pt idx="17521">
                  <c:v>0.23872071884254001</c:v>
                </c:pt>
                <c:pt idx="17522">
                  <c:v>0.22533065038596001</c:v>
                </c:pt>
                <c:pt idx="17523">
                  <c:v>0.21185788102742101</c:v>
                </c:pt>
                <c:pt idx="17524">
                  <c:v>0.19974426210198301</c:v>
                </c:pt>
                <c:pt idx="17525">
                  <c:v>0.18911206899970401</c:v>
                </c:pt>
                <c:pt idx="17526">
                  <c:v>0.179270570373015</c:v>
                </c:pt>
                <c:pt idx="17527">
                  <c:v>0.17018408178438299</c:v>
                </c:pt>
                <c:pt idx="17528">
                  <c:v>0.16222726111600899</c:v>
                </c:pt>
                <c:pt idx="17529">
                  <c:v>0.15617520782238301</c:v>
                </c:pt>
                <c:pt idx="17530">
                  <c:v>0.152710324526032</c:v>
                </c:pt>
                <c:pt idx="17531">
                  <c:v>0.15131653987516899</c:v>
                </c:pt>
                <c:pt idx="17532">
                  <c:v>0.15099022611402799</c:v>
                </c:pt>
                <c:pt idx="17533">
                  <c:v>0.152137679820705</c:v>
                </c:pt>
                <c:pt idx="17534">
                  <c:v>0.155884155481916</c:v>
                </c:pt>
                <c:pt idx="17535">
                  <c:v>0.16255319316900799</c:v>
                </c:pt>
                <c:pt idx="17536">
                  <c:v>0.171438896730502</c:v>
                </c:pt>
                <c:pt idx="17537">
                  <c:v>0.18177603063471601</c:v>
                </c:pt>
                <c:pt idx="17538">
                  <c:v>0.192711331600077</c:v>
                </c:pt>
                <c:pt idx="17539">
                  <c:v>0.20373551399690601</c:v>
                </c:pt>
                <c:pt idx="17540">
                  <c:v>0.214347416404886</c:v>
                </c:pt>
                <c:pt idx="17541">
                  <c:v>0.223307405916781</c:v>
                </c:pt>
                <c:pt idx="17542">
                  <c:v>0.22902410321296901</c:v>
                </c:pt>
                <c:pt idx="17543">
                  <c:v>0.23219784940729701</c:v>
                </c:pt>
                <c:pt idx="17544">
                  <c:v>0.23491121498154599</c:v>
                </c:pt>
                <c:pt idx="17545">
                  <c:v>0.237203566586806</c:v>
                </c:pt>
                <c:pt idx="17546">
                  <c:v>0.239215113319067</c:v>
                </c:pt>
                <c:pt idx="17547">
                  <c:v>0.2413118584202</c:v>
                </c:pt>
                <c:pt idx="17548">
                  <c:v>0.243333219714578</c:v>
                </c:pt>
                <c:pt idx="17549">
                  <c:v>0.24449351022013199</c:v>
                </c:pt>
                <c:pt idx="17550">
                  <c:v>0.243861207056975</c:v>
                </c:pt>
                <c:pt idx="17551">
                  <c:v>0.24104219737900501</c:v>
                </c:pt>
                <c:pt idx="17552">
                  <c:v>0.236834842930016</c:v>
                </c:pt>
                <c:pt idx="17553">
                  <c:v>0.23223146018829499</c:v>
                </c:pt>
                <c:pt idx="17554">
                  <c:v>0.22830160122708101</c:v>
                </c:pt>
                <c:pt idx="17555">
                  <c:v>0.22583792312652101</c:v>
                </c:pt>
                <c:pt idx="17556">
                  <c:v>0.22519717627900099</c:v>
                </c:pt>
                <c:pt idx="17557">
                  <c:v>0.226596416019022</c:v>
                </c:pt>
                <c:pt idx="17558">
                  <c:v>0.22865990867549901</c:v>
                </c:pt>
                <c:pt idx="17559">
                  <c:v>0.230484194483249</c:v>
                </c:pt>
                <c:pt idx="17560">
                  <c:v>0.23210653517875501</c:v>
                </c:pt>
                <c:pt idx="17561">
                  <c:v>0.23256516373872699</c:v>
                </c:pt>
                <c:pt idx="17562">
                  <c:v>0.23092600468223201</c:v>
                </c:pt>
                <c:pt idx="17563">
                  <c:v>0.227081278928043</c:v>
                </c:pt>
                <c:pt idx="17564">
                  <c:v>0.22086525850934499</c:v>
                </c:pt>
                <c:pt idx="17565">
                  <c:v>0.21248913017096299</c:v>
                </c:pt>
                <c:pt idx="17566">
                  <c:v>0.20287293854123001</c:v>
                </c:pt>
                <c:pt idx="17567">
                  <c:v>0.19290491964613701</c:v>
                </c:pt>
                <c:pt idx="17568">
                  <c:v>0.18321520786509499</c:v>
                </c:pt>
                <c:pt idx="17569">
                  <c:v>0.17514980430389299</c:v>
                </c:pt>
                <c:pt idx="17570">
                  <c:v>0.16910703206889199</c:v>
                </c:pt>
                <c:pt idx="17571">
                  <c:v>0.16453798695668001</c:v>
                </c:pt>
                <c:pt idx="17572">
                  <c:v>0.160794676384652</c:v>
                </c:pt>
                <c:pt idx="17573">
                  <c:v>0.157730605047462</c:v>
                </c:pt>
                <c:pt idx="17574">
                  <c:v>0.15543866468272299</c:v>
                </c:pt>
                <c:pt idx="17575">
                  <c:v>0.15388968754363599</c:v>
                </c:pt>
                <c:pt idx="17576">
                  <c:v>0.152866842777859</c:v>
                </c:pt>
                <c:pt idx="17577">
                  <c:v>0.15235029562059901</c:v>
                </c:pt>
                <c:pt idx="17578">
                  <c:v>0.153606558644243</c:v>
                </c:pt>
                <c:pt idx="17579">
                  <c:v>0.15682913117036901</c:v>
                </c:pt>
                <c:pt idx="17580">
                  <c:v>0.1604918603578</c:v>
                </c:pt>
                <c:pt idx="17581">
                  <c:v>0.163044561466682</c:v>
                </c:pt>
                <c:pt idx="17582">
                  <c:v>0.163559394810322</c:v>
                </c:pt>
                <c:pt idx="17583">
                  <c:v>0.16150201126094799</c:v>
                </c:pt>
                <c:pt idx="17584">
                  <c:v>0.156759968855091</c:v>
                </c:pt>
                <c:pt idx="17585">
                  <c:v>0.15000350775565699</c:v>
                </c:pt>
                <c:pt idx="17586">
                  <c:v>0.143653670395194</c:v>
                </c:pt>
                <c:pt idx="17587">
                  <c:v>0.14005572901195701</c:v>
                </c:pt>
                <c:pt idx="17588">
                  <c:v>0.13946502165796701</c:v>
                </c:pt>
                <c:pt idx="17589">
                  <c:v>0.140161471479094</c:v>
                </c:pt>
                <c:pt idx="17590">
                  <c:v>0.14021433045714601</c:v>
                </c:pt>
                <c:pt idx="17591">
                  <c:v>0.13935882855812101</c:v>
                </c:pt>
                <c:pt idx="17592">
                  <c:v>0.13862593737186499</c:v>
                </c:pt>
                <c:pt idx="17593">
                  <c:v>0.13922953220070899</c:v>
                </c:pt>
                <c:pt idx="17594">
                  <c:v>0.14111382744366499</c:v>
                </c:pt>
                <c:pt idx="17595">
                  <c:v>0.14293656537694799</c:v>
                </c:pt>
                <c:pt idx="17596">
                  <c:v>0.143729372829693</c:v>
                </c:pt>
                <c:pt idx="17597">
                  <c:v>0.14313783304197</c:v>
                </c:pt>
                <c:pt idx="17598">
                  <c:v>0.14079339763615201</c:v>
                </c:pt>
                <c:pt idx="17599">
                  <c:v>0.13630593564990601</c:v>
                </c:pt>
                <c:pt idx="17600">
                  <c:v>0.12901778345505399</c:v>
                </c:pt>
                <c:pt idx="17601">
                  <c:v>0.118594242790241</c:v>
                </c:pt>
                <c:pt idx="17602">
                  <c:v>0.105973338847068</c:v>
                </c:pt>
                <c:pt idx="17603">
                  <c:v>9.1080319286127698E-2</c:v>
                </c:pt>
                <c:pt idx="17604">
                  <c:v>7.3150655520272903E-2</c:v>
                </c:pt>
                <c:pt idx="17605">
                  <c:v>5.3067175181265303E-2</c:v>
                </c:pt>
                <c:pt idx="17606">
                  <c:v>3.19602210426468E-2</c:v>
                </c:pt>
                <c:pt idx="17607">
                  <c:v>1.0896147029634999E-2</c:v>
                </c:pt>
                <c:pt idx="17608">
                  <c:v>-9.2601324100673194E-3</c:v>
                </c:pt>
                <c:pt idx="17609">
                  <c:v>-2.82922998893885E-2</c:v>
                </c:pt>
                <c:pt idx="17610">
                  <c:v>-4.6257757402609102E-2</c:v>
                </c:pt>
                <c:pt idx="17611">
                  <c:v>-6.2268478278200499E-2</c:v>
                </c:pt>
                <c:pt idx="17612">
                  <c:v>-7.56690914309536E-2</c:v>
                </c:pt>
                <c:pt idx="17613">
                  <c:v>-8.71336240065953E-2</c:v>
                </c:pt>
                <c:pt idx="17614">
                  <c:v>-9.6736890939117401E-2</c:v>
                </c:pt>
                <c:pt idx="17615">
                  <c:v>-0.103946405807465</c:v>
                </c:pt>
                <c:pt idx="17616">
                  <c:v>-0.10819728343710699</c:v>
                </c:pt>
                <c:pt idx="17617">
                  <c:v>-0.10888865483772001</c:v>
                </c:pt>
                <c:pt idx="17618">
                  <c:v>-0.10570747136746</c:v>
                </c:pt>
                <c:pt idx="17619">
                  <c:v>-9.9372899235046705E-2</c:v>
                </c:pt>
                <c:pt idx="17620">
                  <c:v>-9.1030599616726202E-2</c:v>
                </c:pt>
                <c:pt idx="17621">
                  <c:v>-8.2728733766762499E-2</c:v>
                </c:pt>
                <c:pt idx="17622">
                  <c:v>-7.5514388857943995E-2</c:v>
                </c:pt>
                <c:pt idx="17623">
                  <c:v>-6.9152445404193394E-2</c:v>
                </c:pt>
                <c:pt idx="17624">
                  <c:v>-6.3353399889494802E-2</c:v>
                </c:pt>
                <c:pt idx="17625">
                  <c:v>-5.8570907043667499E-2</c:v>
                </c:pt>
                <c:pt idx="17626">
                  <c:v>-5.5758255714044899E-2</c:v>
                </c:pt>
                <c:pt idx="17627">
                  <c:v>-5.3773162406934E-2</c:v>
                </c:pt>
                <c:pt idx="17628">
                  <c:v>-5.1242528656622703E-2</c:v>
                </c:pt>
                <c:pt idx="17629">
                  <c:v>-4.8203026702489903E-2</c:v>
                </c:pt>
                <c:pt idx="17630">
                  <c:v>-4.4439427940713601E-2</c:v>
                </c:pt>
                <c:pt idx="17631">
                  <c:v>-3.9087438515971698E-2</c:v>
                </c:pt>
                <c:pt idx="17632">
                  <c:v>-3.2001652329142101E-2</c:v>
                </c:pt>
                <c:pt idx="17633">
                  <c:v>-2.36345223080279E-2</c:v>
                </c:pt>
                <c:pt idx="17634">
                  <c:v>-1.5244543485546099E-2</c:v>
                </c:pt>
                <c:pt idx="17635">
                  <c:v>-7.5535172184540396E-3</c:v>
                </c:pt>
                <c:pt idx="17636" formatCode="0.00E+00">
                  <c:v>1.47183790282587E-5</c:v>
                </c:pt>
                <c:pt idx="17637">
                  <c:v>6.9263839833083899E-3</c:v>
                </c:pt>
                <c:pt idx="17638">
                  <c:v>1.22296537039587E-2</c:v>
                </c:pt>
                <c:pt idx="17639">
                  <c:v>1.5983157166000999E-2</c:v>
                </c:pt>
                <c:pt idx="17640">
                  <c:v>1.8314899587221899E-2</c:v>
                </c:pt>
                <c:pt idx="17641">
                  <c:v>1.9216803803813801E-2</c:v>
                </c:pt>
                <c:pt idx="17642">
                  <c:v>1.8922323335081599E-2</c:v>
                </c:pt>
                <c:pt idx="17643">
                  <c:v>1.8253469956064201E-2</c:v>
                </c:pt>
                <c:pt idx="17644">
                  <c:v>1.8332079830432599E-2</c:v>
                </c:pt>
                <c:pt idx="17645">
                  <c:v>1.9719500623980299E-2</c:v>
                </c:pt>
                <c:pt idx="17646">
                  <c:v>2.30772075607464E-2</c:v>
                </c:pt>
                <c:pt idx="17647">
                  <c:v>2.8222908465780999E-2</c:v>
                </c:pt>
                <c:pt idx="17648">
                  <c:v>3.3065488029312001E-2</c:v>
                </c:pt>
                <c:pt idx="17649">
                  <c:v>3.6911330449473201E-2</c:v>
                </c:pt>
                <c:pt idx="17650">
                  <c:v>4.04876407953874E-2</c:v>
                </c:pt>
                <c:pt idx="17651">
                  <c:v>4.2893800471795897E-2</c:v>
                </c:pt>
                <c:pt idx="17652">
                  <c:v>4.3407490913436E-2</c:v>
                </c:pt>
                <c:pt idx="17653">
                  <c:v>4.2346212149668799E-2</c:v>
                </c:pt>
                <c:pt idx="17654">
                  <c:v>3.9953884049306901E-2</c:v>
                </c:pt>
                <c:pt idx="17655">
                  <c:v>3.6964261950036097E-2</c:v>
                </c:pt>
                <c:pt idx="17656">
                  <c:v>3.4341397807270697E-2</c:v>
                </c:pt>
                <c:pt idx="17657">
                  <c:v>3.2548441338347098E-2</c:v>
                </c:pt>
                <c:pt idx="17658">
                  <c:v>3.02785867022447E-2</c:v>
                </c:pt>
                <c:pt idx="17659">
                  <c:v>2.6985675548173299E-2</c:v>
                </c:pt>
                <c:pt idx="17660">
                  <c:v>2.3492741430338599E-2</c:v>
                </c:pt>
                <c:pt idx="17661">
                  <c:v>2.0404090650340399E-2</c:v>
                </c:pt>
                <c:pt idx="17662">
                  <c:v>1.8085176543550199E-2</c:v>
                </c:pt>
                <c:pt idx="17663">
                  <c:v>1.63555232530136E-2</c:v>
                </c:pt>
                <c:pt idx="17664">
                  <c:v>1.48320842828482E-2</c:v>
                </c:pt>
                <c:pt idx="17665">
                  <c:v>1.3674647423353401E-2</c:v>
                </c:pt>
                <c:pt idx="17666">
                  <c:v>1.2728647093020301E-2</c:v>
                </c:pt>
                <c:pt idx="17667">
                  <c:v>1.1398885426225301E-2</c:v>
                </c:pt>
                <c:pt idx="17668">
                  <c:v>1.02255100493132E-2</c:v>
                </c:pt>
                <c:pt idx="17669">
                  <c:v>9.6518270312076701E-3</c:v>
                </c:pt>
                <c:pt idx="17670">
                  <c:v>9.7560378513346698E-3</c:v>
                </c:pt>
                <c:pt idx="17671">
                  <c:v>1.07906911841499E-2</c:v>
                </c:pt>
                <c:pt idx="17672">
                  <c:v>1.2479491366798601E-2</c:v>
                </c:pt>
                <c:pt idx="17673">
                  <c:v>1.45972648499125E-2</c:v>
                </c:pt>
                <c:pt idx="17674">
                  <c:v>1.7145294941795501E-2</c:v>
                </c:pt>
                <c:pt idx="17675">
                  <c:v>2.0636862145648201E-2</c:v>
                </c:pt>
                <c:pt idx="17676">
                  <c:v>2.6614052409698701E-2</c:v>
                </c:pt>
                <c:pt idx="17677">
                  <c:v>3.5001948564012002E-2</c:v>
                </c:pt>
                <c:pt idx="17678">
                  <c:v>4.46938119138416E-2</c:v>
                </c:pt>
                <c:pt idx="17679">
                  <c:v>5.5420379807188801E-2</c:v>
                </c:pt>
                <c:pt idx="17680">
                  <c:v>6.66207283965915E-2</c:v>
                </c:pt>
                <c:pt idx="17681">
                  <c:v>7.6783443984765207E-2</c:v>
                </c:pt>
                <c:pt idx="17682">
                  <c:v>8.4631034538394295E-2</c:v>
                </c:pt>
                <c:pt idx="17683">
                  <c:v>9.0067698504998295E-2</c:v>
                </c:pt>
                <c:pt idx="17684">
                  <c:v>9.34324164176316E-2</c:v>
                </c:pt>
                <c:pt idx="17685">
                  <c:v>9.5290936612433499E-2</c:v>
                </c:pt>
                <c:pt idx="17686">
                  <c:v>9.4854642322798305E-2</c:v>
                </c:pt>
                <c:pt idx="17687">
                  <c:v>9.1640094291693397E-2</c:v>
                </c:pt>
                <c:pt idx="17688">
                  <c:v>8.7065966290267402E-2</c:v>
                </c:pt>
                <c:pt idx="17689">
                  <c:v>8.1750605268728599E-2</c:v>
                </c:pt>
                <c:pt idx="17690">
                  <c:v>7.4767277760401096E-2</c:v>
                </c:pt>
                <c:pt idx="17691">
                  <c:v>6.6155798926152296E-2</c:v>
                </c:pt>
                <c:pt idx="17692">
                  <c:v>5.78390894496323E-2</c:v>
                </c:pt>
                <c:pt idx="17693">
                  <c:v>5.0572521025044601E-2</c:v>
                </c:pt>
                <c:pt idx="17694">
                  <c:v>4.3783293509378797E-2</c:v>
                </c:pt>
                <c:pt idx="17695">
                  <c:v>3.74301840342042E-2</c:v>
                </c:pt>
                <c:pt idx="17696">
                  <c:v>3.2133529464420399E-2</c:v>
                </c:pt>
                <c:pt idx="17697">
                  <c:v>2.8376110834404802E-2</c:v>
                </c:pt>
                <c:pt idx="17698">
                  <c:v>2.5351866356324498E-2</c:v>
                </c:pt>
                <c:pt idx="17699">
                  <c:v>2.3119583395137901E-2</c:v>
                </c:pt>
                <c:pt idx="17700">
                  <c:v>2.2460136265806299E-2</c:v>
                </c:pt>
                <c:pt idx="17701">
                  <c:v>2.29721185886489E-2</c:v>
                </c:pt>
                <c:pt idx="17702">
                  <c:v>2.4619453728833E-2</c:v>
                </c:pt>
                <c:pt idx="17703">
                  <c:v>2.7723445525756299E-2</c:v>
                </c:pt>
                <c:pt idx="17704">
                  <c:v>3.2155555497640001E-2</c:v>
                </c:pt>
                <c:pt idx="17705">
                  <c:v>3.7186276589756498E-2</c:v>
                </c:pt>
                <c:pt idx="17706">
                  <c:v>4.2284335566388997E-2</c:v>
                </c:pt>
                <c:pt idx="17707">
                  <c:v>4.7342855247949997E-2</c:v>
                </c:pt>
                <c:pt idx="17708">
                  <c:v>5.2752319834844803E-2</c:v>
                </c:pt>
                <c:pt idx="17709">
                  <c:v>5.8876540138186502E-2</c:v>
                </c:pt>
                <c:pt idx="17710">
                  <c:v>6.4218606718692506E-2</c:v>
                </c:pt>
                <c:pt idx="17711">
                  <c:v>6.7433928231942997E-2</c:v>
                </c:pt>
                <c:pt idx="17712">
                  <c:v>6.8439161211517094E-2</c:v>
                </c:pt>
                <c:pt idx="17713">
                  <c:v>6.7353048073129904E-2</c:v>
                </c:pt>
                <c:pt idx="17714">
                  <c:v>6.4640976943708794E-2</c:v>
                </c:pt>
                <c:pt idx="17715">
                  <c:v>6.1005537867289003E-2</c:v>
                </c:pt>
                <c:pt idx="17716">
                  <c:v>5.6187117650356E-2</c:v>
                </c:pt>
                <c:pt idx="17717">
                  <c:v>4.91755754100517E-2</c:v>
                </c:pt>
                <c:pt idx="17718">
                  <c:v>4.0966937925646797E-2</c:v>
                </c:pt>
                <c:pt idx="17719">
                  <c:v>3.3234555765740303E-2</c:v>
                </c:pt>
                <c:pt idx="17720">
                  <c:v>2.6650855295114899E-2</c:v>
                </c:pt>
                <c:pt idx="17721">
                  <c:v>2.06521991479344E-2</c:v>
                </c:pt>
                <c:pt idx="17722">
                  <c:v>1.4478373589845699E-2</c:v>
                </c:pt>
                <c:pt idx="17723">
                  <c:v>8.9171823833882405E-3</c:v>
                </c:pt>
                <c:pt idx="17724">
                  <c:v>3.6959655994011301E-3</c:v>
                </c:pt>
                <c:pt idx="17725">
                  <c:v>-1.0934537759020599E-3</c:v>
                </c:pt>
                <c:pt idx="17726">
                  <c:v>-4.9210876523861202E-3</c:v>
                </c:pt>
                <c:pt idx="17727">
                  <c:v>-8.3810668778072292E-3</c:v>
                </c:pt>
                <c:pt idx="17728">
                  <c:v>-1.0956196935771999E-2</c:v>
                </c:pt>
                <c:pt idx="17729">
                  <c:v>-1.28842148922168E-2</c:v>
                </c:pt>
                <c:pt idx="17730">
                  <c:v>-1.53008556403053E-2</c:v>
                </c:pt>
                <c:pt idx="17731">
                  <c:v>-1.8217742853291901E-2</c:v>
                </c:pt>
                <c:pt idx="17732">
                  <c:v>-2.13534248930317E-2</c:v>
                </c:pt>
                <c:pt idx="17733">
                  <c:v>-2.3922709294105299E-2</c:v>
                </c:pt>
                <c:pt idx="17734">
                  <c:v>-2.5158267454968901E-2</c:v>
                </c:pt>
                <c:pt idx="17735">
                  <c:v>-2.4799004429556501E-2</c:v>
                </c:pt>
                <c:pt idx="17736">
                  <c:v>-2.3913070540751698E-2</c:v>
                </c:pt>
                <c:pt idx="17737">
                  <c:v>-2.35471498867562E-2</c:v>
                </c:pt>
                <c:pt idx="17738">
                  <c:v>-2.4329474504639299E-2</c:v>
                </c:pt>
                <c:pt idx="17739">
                  <c:v>-2.64027345380436E-2</c:v>
                </c:pt>
                <c:pt idx="17740">
                  <c:v>-2.8528404058212099E-2</c:v>
                </c:pt>
                <c:pt idx="17741">
                  <c:v>-3.0357517749410701E-2</c:v>
                </c:pt>
                <c:pt idx="17742">
                  <c:v>-3.22214467899304E-2</c:v>
                </c:pt>
                <c:pt idx="17743">
                  <c:v>-3.4236871922112597E-2</c:v>
                </c:pt>
                <c:pt idx="17744">
                  <c:v>-3.6240972968839699E-2</c:v>
                </c:pt>
                <c:pt idx="17745">
                  <c:v>-3.7765895679229E-2</c:v>
                </c:pt>
                <c:pt idx="17746">
                  <c:v>-3.80877683681888E-2</c:v>
                </c:pt>
                <c:pt idx="17747">
                  <c:v>-3.7962548381646602E-2</c:v>
                </c:pt>
                <c:pt idx="17748">
                  <c:v>-3.8640456821443903E-2</c:v>
                </c:pt>
                <c:pt idx="17749">
                  <c:v>-4.0356071127019597E-2</c:v>
                </c:pt>
                <c:pt idx="17750">
                  <c:v>-4.3584276644411397E-2</c:v>
                </c:pt>
                <c:pt idx="17751">
                  <c:v>-4.9374095346678699E-2</c:v>
                </c:pt>
                <c:pt idx="17752">
                  <c:v>-5.8282315292995997E-2</c:v>
                </c:pt>
                <c:pt idx="17753">
                  <c:v>-6.9106780154823605E-2</c:v>
                </c:pt>
                <c:pt idx="17754">
                  <c:v>-8.1086125691048394E-2</c:v>
                </c:pt>
                <c:pt idx="17755">
                  <c:v>-9.3856838544729704E-2</c:v>
                </c:pt>
                <c:pt idx="17756">
                  <c:v>-0.106454287113999</c:v>
                </c:pt>
                <c:pt idx="17757">
                  <c:v>-0.11851359126302299</c:v>
                </c:pt>
                <c:pt idx="17758">
                  <c:v>-0.12921248746151301</c:v>
                </c:pt>
                <c:pt idx="17759">
                  <c:v>-0.1375586819173</c:v>
                </c:pt>
                <c:pt idx="17760">
                  <c:v>-0.143618211442676</c:v>
                </c:pt>
                <c:pt idx="17761">
                  <c:v>-0.14779714539497399</c:v>
                </c:pt>
                <c:pt idx="17762">
                  <c:v>-0.15003070519087999</c:v>
                </c:pt>
                <c:pt idx="17763">
                  <c:v>-0.15012767148887801</c:v>
                </c:pt>
                <c:pt idx="17764">
                  <c:v>-0.147818694292285</c:v>
                </c:pt>
                <c:pt idx="17765">
                  <c:v>-0.14390708747415701</c:v>
                </c:pt>
                <c:pt idx="17766">
                  <c:v>-0.139622252684174</c:v>
                </c:pt>
                <c:pt idx="17767">
                  <c:v>-0.13538817610023701</c:v>
                </c:pt>
                <c:pt idx="17768">
                  <c:v>-0.13158838665157799</c:v>
                </c:pt>
                <c:pt idx="17769">
                  <c:v>-0.12792090803383199</c:v>
                </c:pt>
                <c:pt idx="17770">
                  <c:v>-0.123547960442202</c:v>
                </c:pt>
                <c:pt idx="17771">
                  <c:v>-0.118069876957045</c:v>
                </c:pt>
                <c:pt idx="17772">
                  <c:v>-0.11144787718035901</c:v>
                </c:pt>
                <c:pt idx="17773">
                  <c:v>-0.104136481584231</c:v>
                </c:pt>
                <c:pt idx="17774">
                  <c:v>-9.7285206054738602E-2</c:v>
                </c:pt>
                <c:pt idx="17775">
                  <c:v>-9.1398106368220003E-2</c:v>
                </c:pt>
                <c:pt idx="17776">
                  <c:v>-8.6970680049753293E-2</c:v>
                </c:pt>
                <c:pt idx="17777">
                  <c:v>-8.4880710584590693E-2</c:v>
                </c:pt>
                <c:pt idx="17778">
                  <c:v>-8.5293813912067695E-2</c:v>
                </c:pt>
                <c:pt idx="17779">
                  <c:v>-8.8124539071019498E-2</c:v>
                </c:pt>
                <c:pt idx="17780">
                  <c:v>-9.2946352381093097E-2</c:v>
                </c:pt>
                <c:pt idx="17781">
                  <c:v>-9.9658559888163897E-2</c:v>
                </c:pt>
                <c:pt idx="17782">
                  <c:v>-0.108146780442297</c:v>
                </c:pt>
                <c:pt idx="17783">
                  <c:v>-0.118267911221986</c:v>
                </c:pt>
                <c:pt idx="17784">
                  <c:v>-0.13041487943629501</c:v>
                </c:pt>
                <c:pt idx="17785">
                  <c:v>-0.14412488213354599</c:v>
                </c:pt>
                <c:pt idx="17786">
                  <c:v>-0.15773966012013599</c:v>
                </c:pt>
                <c:pt idx="17787">
                  <c:v>-0.17003021644816199</c:v>
                </c:pt>
                <c:pt idx="17788">
                  <c:v>-0.18102504079347501</c:v>
                </c:pt>
                <c:pt idx="17789">
                  <c:v>-0.19096998167555601</c:v>
                </c:pt>
                <c:pt idx="17790">
                  <c:v>-0.19898018180838301</c:v>
                </c:pt>
                <c:pt idx="17791">
                  <c:v>-0.20443195363105701</c:v>
                </c:pt>
                <c:pt idx="17792">
                  <c:v>-0.20734479666157299</c:v>
                </c:pt>
                <c:pt idx="17793">
                  <c:v>-0.206749062543132</c:v>
                </c:pt>
                <c:pt idx="17794">
                  <c:v>-0.202256968819743</c:v>
                </c:pt>
                <c:pt idx="17795">
                  <c:v>-0.19500215383394501</c:v>
                </c:pt>
                <c:pt idx="17796">
                  <c:v>-0.18659508269383501</c:v>
                </c:pt>
                <c:pt idx="17797">
                  <c:v>-0.17934806311549101</c:v>
                </c:pt>
                <c:pt idx="17798">
                  <c:v>-0.175642834721254</c:v>
                </c:pt>
                <c:pt idx="17799">
                  <c:v>-0.17636557415543699</c:v>
                </c:pt>
                <c:pt idx="17800">
                  <c:v>-0.180514937888855</c:v>
                </c:pt>
                <c:pt idx="17801">
                  <c:v>-0.18704413191685501</c:v>
                </c:pt>
                <c:pt idx="17802">
                  <c:v>-0.19621447705873599</c:v>
                </c:pt>
                <c:pt idx="17803">
                  <c:v>-0.20776326708898499</c:v>
                </c:pt>
                <c:pt idx="17804">
                  <c:v>-0.22041707258383</c:v>
                </c:pt>
                <c:pt idx="17805">
                  <c:v>-0.232928264048884</c:v>
                </c:pt>
                <c:pt idx="17806">
                  <c:v>-0.244187366828298</c:v>
                </c:pt>
                <c:pt idx="17807">
                  <c:v>-0.25401336876146602</c:v>
                </c:pt>
                <c:pt idx="17808">
                  <c:v>-0.26294863653948902</c:v>
                </c:pt>
                <c:pt idx="17809">
                  <c:v>-0.27129062936375398</c:v>
                </c:pt>
                <c:pt idx="17810">
                  <c:v>-0.27814907738857497</c:v>
                </c:pt>
                <c:pt idx="17811">
                  <c:v>-0.28237942977777503</c:v>
                </c:pt>
                <c:pt idx="17812">
                  <c:v>-0.28322186780514802</c:v>
                </c:pt>
                <c:pt idx="17813">
                  <c:v>-0.28023475624641497</c:v>
                </c:pt>
                <c:pt idx="17814">
                  <c:v>-0.27414302451871098</c:v>
                </c:pt>
                <c:pt idx="17815">
                  <c:v>-0.26486119961514998</c:v>
                </c:pt>
                <c:pt idx="17816">
                  <c:v>-0.25206586707464501</c:v>
                </c:pt>
                <c:pt idx="17817">
                  <c:v>-0.236358977363087</c:v>
                </c:pt>
                <c:pt idx="17818">
                  <c:v>-0.21863062165082101</c:v>
                </c:pt>
                <c:pt idx="17819">
                  <c:v>-0.19969456184472301</c:v>
                </c:pt>
                <c:pt idx="17820">
                  <c:v>-0.18005112097197501</c:v>
                </c:pt>
                <c:pt idx="17821">
                  <c:v>-0.160667101871767</c:v>
                </c:pt>
                <c:pt idx="17822">
                  <c:v>-0.14212934460506099</c:v>
                </c:pt>
                <c:pt idx="17823">
                  <c:v>-0.124737287031103</c:v>
                </c:pt>
                <c:pt idx="17824">
                  <c:v>-0.109253490563297</c:v>
                </c:pt>
                <c:pt idx="17825">
                  <c:v>-9.6157510417343897E-2</c:v>
                </c:pt>
                <c:pt idx="17826">
                  <c:v>-8.6641382319710802E-2</c:v>
                </c:pt>
                <c:pt idx="17827">
                  <c:v>-8.0902211412703498E-2</c:v>
                </c:pt>
                <c:pt idx="17828">
                  <c:v>-7.8116023620066699E-2</c:v>
                </c:pt>
                <c:pt idx="17829">
                  <c:v>-7.8841797116870005E-2</c:v>
                </c:pt>
                <c:pt idx="17830">
                  <c:v>-8.3473241616593405E-2</c:v>
                </c:pt>
                <c:pt idx="17831">
                  <c:v>-9.1499518631050797E-2</c:v>
                </c:pt>
                <c:pt idx="17832">
                  <c:v>-0.102843417304591</c:v>
                </c:pt>
                <c:pt idx="17833">
                  <c:v>-0.117512036228338</c:v>
                </c:pt>
                <c:pt idx="17834">
                  <c:v>-0.13483316718388499</c:v>
                </c:pt>
                <c:pt idx="17835">
                  <c:v>-0.153804219249185</c:v>
                </c:pt>
                <c:pt idx="17836">
                  <c:v>-0.17442932857562099</c:v>
                </c:pt>
                <c:pt idx="17837">
                  <c:v>-0.1962618913177</c:v>
                </c:pt>
                <c:pt idx="17838">
                  <c:v>-0.217961656230173</c:v>
                </c:pt>
                <c:pt idx="17839">
                  <c:v>-0.23866455459629199</c:v>
                </c:pt>
                <c:pt idx="17840">
                  <c:v>-0.25736931346646302</c:v>
                </c:pt>
                <c:pt idx="17841">
                  <c:v>-0.27366107274010498</c:v>
                </c:pt>
                <c:pt idx="17842">
                  <c:v>-0.28760546304114598</c:v>
                </c:pt>
                <c:pt idx="17843">
                  <c:v>-0.29871660510051301</c:v>
                </c:pt>
                <c:pt idx="17844">
                  <c:v>-0.30666782657144298</c:v>
                </c:pt>
                <c:pt idx="17845">
                  <c:v>-0.31152003694871699</c:v>
                </c:pt>
                <c:pt idx="17846">
                  <c:v>-0.31375386142281497</c:v>
                </c:pt>
                <c:pt idx="17847">
                  <c:v>-0.31411893539088198</c:v>
                </c:pt>
                <c:pt idx="17848">
                  <c:v>-0.311216522005622</c:v>
                </c:pt>
                <c:pt idx="17849">
                  <c:v>-0.30399287294489602</c:v>
                </c:pt>
                <c:pt idx="17850">
                  <c:v>-0.29391125896982001</c:v>
                </c:pt>
                <c:pt idx="17851">
                  <c:v>-0.28200288949943503</c:v>
                </c:pt>
                <c:pt idx="17852">
                  <c:v>-0.26843084350333002</c:v>
                </c:pt>
                <c:pt idx="17853">
                  <c:v>-0.25373140931698701</c:v>
                </c:pt>
                <c:pt idx="17854">
                  <c:v>-0.23804636055672701</c:v>
                </c:pt>
                <c:pt idx="17855">
                  <c:v>-0.22162668290964399</c:v>
                </c:pt>
                <c:pt idx="17856">
                  <c:v>-0.20411032808277599</c:v>
                </c:pt>
                <c:pt idx="17857">
                  <c:v>-0.185554402930735</c:v>
                </c:pt>
                <c:pt idx="17858">
                  <c:v>-0.166928175148393</c:v>
                </c:pt>
                <c:pt idx="17859">
                  <c:v>-0.14973516630761199</c:v>
                </c:pt>
                <c:pt idx="17860">
                  <c:v>-0.13474846648819</c:v>
                </c:pt>
                <c:pt idx="17861">
                  <c:v>-0.120886861263023</c:v>
                </c:pt>
                <c:pt idx="17862">
                  <c:v>-0.10763972304947</c:v>
                </c:pt>
                <c:pt idx="17863">
                  <c:v>-9.5306319757096095E-2</c:v>
                </c:pt>
                <c:pt idx="17864">
                  <c:v>-8.4439119044757996E-2</c:v>
                </c:pt>
                <c:pt idx="17865">
                  <c:v>-7.5470609360152902E-2</c:v>
                </c:pt>
                <c:pt idx="17866">
                  <c:v>-6.8097505508398104E-2</c:v>
                </c:pt>
                <c:pt idx="17867">
                  <c:v>-6.1251029153869901E-2</c:v>
                </c:pt>
                <c:pt idx="17868">
                  <c:v>-5.39180364689772E-2</c:v>
                </c:pt>
                <c:pt idx="17869">
                  <c:v>-4.5620506068422002E-2</c:v>
                </c:pt>
                <c:pt idx="17870">
                  <c:v>-3.6926861099230102E-2</c:v>
                </c:pt>
                <c:pt idx="17871">
                  <c:v>-2.84994415483164E-2</c:v>
                </c:pt>
                <c:pt idx="17872">
                  <c:v>-2.0707848572189901E-2</c:v>
                </c:pt>
                <c:pt idx="17873">
                  <c:v>-1.4275025273394601E-2</c:v>
                </c:pt>
                <c:pt idx="17874">
                  <c:v>-9.1746724681735503E-3</c:v>
                </c:pt>
                <c:pt idx="17875">
                  <c:v>-4.6189858622966802E-3</c:v>
                </c:pt>
                <c:pt idx="17876">
                  <c:v>-8.3959523550069203E-4</c:v>
                </c:pt>
                <c:pt idx="17877">
                  <c:v>1.4780226673794801E-3</c:v>
                </c:pt>
                <c:pt idx="17878">
                  <c:v>3.3227191370297001E-3</c:v>
                </c:pt>
                <c:pt idx="17879">
                  <c:v>6.0171352832148603E-3</c:v>
                </c:pt>
                <c:pt idx="17880">
                  <c:v>9.3642464054169202E-3</c:v>
                </c:pt>
                <c:pt idx="17881">
                  <c:v>1.17375084409235E-2</c:v>
                </c:pt>
                <c:pt idx="17882">
                  <c:v>1.20543052876242E-2</c:v>
                </c:pt>
                <c:pt idx="17883">
                  <c:v>1.07951059317125E-2</c:v>
                </c:pt>
                <c:pt idx="17884">
                  <c:v>8.6654801550097409E-3</c:v>
                </c:pt>
                <c:pt idx="17885">
                  <c:v>5.75348825315165E-3</c:v>
                </c:pt>
                <c:pt idx="17886">
                  <c:v>1.8632593176262399E-3</c:v>
                </c:pt>
                <c:pt idx="17887">
                  <c:v>-2.16265258110561E-3</c:v>
                </c:pt>
                <c:pt idx="17888">
                  <c:v>-5.6866204383880002E-3</c:v>
                </c:pt>
                <c:pt idx="17889">
                  <c:v>-9.0363042331106005E-3</c:v>
                </c:pt>
                <c:pt idx="17890">
                  <c:v>-1.2410092485679701E-2</c:v>
                </c:pt>
                <c:pt idx="17891">
                  <c:v>-1.51932832626923E-2</c:v>
                </c:pt>
                <c:pt idx="17892">
                  <c:v>-1.64685124434721E-2</c:v>
                </c:pt>
                <c:pt idx="17893">
                  <c:v>-1.6099533341459499E-2</c:v>
                </c:pt>
                <c:pt idx="17894">
                  <c:v>-1.42038260987954E-2</c:v>
                </c:pt>
                <c:pt idx="17895">
                  <c:v>-1.0935366180228201E-2</c:v>
                </c:pt>
                <c:pt idx="17896">
                  <c:v>-6.2325149087921897E-3</c:v>
                </c:pt>
                <c:pt idx="17897" formatCode="0.00E+00">
                  <c:v>4.4725911404503601E-5</c:v>
                </c:pt>
                <c:pt idx="17898">
                  <c:v>7.2170095778577902E-3</c:v>
                </c:pt>
                <c:pt idx="17899">
                  <c:v>1.35031746299913E-2</c:v>
                </c:pt>
                <c:pt idx="17900">
                  <c:v>1.8864670242683301E-2</c:v>
                </c:pt>
                <c:pt idx="17901">
                  <c:v>2.3829328442027401E-2</c:v>
                </c:pt>
                <c:pt idx="17902">
                  <c:v>2.88355419732668E-2</c:v>
                </c:pt>
                <c:pt idx="17903">
                  <c:v>3.5313943436701398E-2</c:v>
                </c:pt>
                <c:pt idx="17904">
                  <c:v>4.33940438580162E-2</c:v>
                </c:pt>
                <c:pt idx="17905">
                  <c:v>5.2396339464826802E-2</c:v>
                </c:pt>
                <c:pt idx="17906">
                  <c:v>6.0897322301969897E-2</c:v>
                </c:pt>
                <c:pt idx="17907">
                  <c:v>6.7707855832682601E-2</c:v>
                </c:pt>
                <c:pt idx="17908">
                  <c:v>7.3233466494857499E-2</c:v>
                </c:pt>
                <c:pt idx="17909">
                  <c:v>7.7567593448880895E-2</c:v>
                </c:pt>
                <c:pt idx="17910">
                  <c:v>8.0461595760968299E-2</c:v>
                </c:pt>
                <c:pt idx="17911">
                  <c:v>8.2078862306327105E-2</c:v>
                </c:pt>
                <c:pt idx="17912">
                  <c:v>8.2027038878987699E-2</c:v>
                </c:pt>
                <c:pt idx="17913">
                  <c:v>7.9813278282803907E-2</c:v>
                </c:pt>
                <c:pt idx="17914">
                  <c:v>7.6836084309522906E-2</c:v>
                </c:pt>
                <c:pt idx="17915">
                  <c:v>7.4775357225561806E-2</c:v>
                </c:pt>
                <c:pt idx="17916">
                  <c:v>7.3525261916322901E-2</c:v>
                </c:pt>
                <c:pt idx="17917">
                  <c:v>7.2890647158531593E-2</c:v>
                </c:pt>
                <c:pt idx="17918">
                  <c:v>7.3079466402666396E-2</c:v>
                </c:pt>
                <c:pt idx="17919">
                  <c:v>7.4298106520916396E-2</c:v>
                </c:pt>
                <c:pt idx="17920">
                  <c:v>7.6019549256540697E-2</c:v>
                </c:pt>
                <c:pt idx="17921">
                  <c:v>7.8265784528814497E-2</c:v>
                </c:pt>
                <c:pt idx="17922">
                  <c:v>8.1731934923927801E-2</c:v>
                </c:pt>
                <c:pt idx="17923">
                  <c:v>8.6541150455008903E-2</c:v>
                </c:pt>
                <c:pt idx="17924">
                  <c:v>9.2581731847216894E-2</c:v>
                </c:pt>
                <c:pt idx="17925">
                  <c:v>9.9979964344685798E-2</c:v>
                </c:pt>
                <c:pt idx="17926">
                  <c:v>0.10922745587779301</c:v>
                </c:pt>
                <c:pt idx="17927">
                  <c:v>0.120217785794607</c:v>
                </c:pt>
                <c:pt idx="17928">
                  <c:v>0.13200499712109401</c:v>
                </c:pt>
                <c:pt idx="17929">
                  <c:v>0.143748750450964</c:v>
                </c:pt>
                <c:pt idx="17930">
                  <c:v>0.15467875393403699</c:v>
                </c:pt>
                <c:pt idx="17931">
                  <c:v>0.16404992266531801</c:v>
                </c:pt>
                <c:pt idx="17932">
                  <c:v>0.171068980642086</c:v>
                </c:pt>
                <c:pt idx="17933">
                  <c:v>0.17586188092739799</c:v>
                </c:pt>
                <c:pt idx="17934">
                  <c:v>0.17903015553398599</c:v>
                </c:pt>
                <c:pt idx="17935">
                  <c:v>0.18092969239922399</c:v>
                </c:pt>
                <c:pt idx="17936">
                  <c:v>0.18101183741219601</c:v>
                </c:pt>
                <c:pt idx="17937">
                  <c:v>0.17972212707871901</c:v>
                </c:pt>
                <c:pt idx="17938">
                  <c:v>0.17901602630136801</c:v>
                </c:pt>
                <c:pt idx="17939">
                  <c:v>0.17914921753229299</c:v>
                </c:pt>
                <c:pt idx="17940">
                  <c:v>0.179822914934197</c:v>
                </c:pt>
                <c:pt idx="17941">
                  <c:v>0.181636896530945</c:v>
                </c:pt>
                <c:pt idx="17942">
                  <c:v>0.183853426190657</c:v>
                </c:pt>
                <c:pt idx="17943">
                  <c:v>0.185286645223428</c:v>
                </c:pt>
                <c:pt idx="17944">
                  <c:v>0.18578954657833099</c:v>
                </c:pt>
                <c:pt idx="17945">
                  <c:v>0.185340619720505</c:v>
                </c:pt>
                <c:pt idx="17946">
                  <c:v>0.18499372168054901</c:v>
                </c:pt>
                <c:pt idx="17947">
                  <c:v>0.18588636069891501</c:v>
                </c:pt>
                <c:pt idx="17948">
                  <c:v>0.187605808203789</c:v>
                </c:pt>
                <c:pt idx="17949">
                  <c:v>0.18863104917024001</c:v>
                </c:pt>
                <c:pt idx="17950">
                  <c:v>0.18827198869341999</c:v>
                </c:pt>
                <c:pt idx="17951">
                  <c:v>0.18677725891011601</c:v>
                </c:pt>
                <c:pt idx="17952">
                  <c:v>0.18402311983756101</c:v>
                </c:pt>
                <c:pt idx="17953">
                  <c:v>0.180250224497706</c:v>
                </c:pt>
                <c:pt idx="17954">
                  <c:v>0.17729095664168901</c:v>
                </c:pt>
                <c:pt idx="17955">
                  <c:v>0.176270234731463</c:v>
                </c:pt>
                <c:pt idx="17956">
                  <c:v>0.17751825309427999</c:v>
                </c:pt>
                <c:pt idx="17957">
                  <c:v>0.18091042701871299</c:v>
                </c:pt>
                <c:pt idx="17958">
                  <c:v>0.185021441370743</c:v>
                </c:pt>
                <c:pt idx="17959">
                  <c:v>0.18877540369368501</c:v>
                </c:pt>
                <c:pt idx="17960">
                  <c:v>0.19219986336960301</c:v>
                </c:pt>
                <c:pt idx="17961">
                  <c:v>0.19560987843591099</c:v>
                </c:pt>
                <c:pt idx="17962">
                  <c:v>0.19865521345305401</c:v>
                </c:pt>
                <c:pt idx="17963">
                  <c:v>0.200083670565261</c:v>
                </c:pt>
                <c:pt idx="17964">
                  <c:v>0.19928525686284301</c:v>
                </c:pt>
                <c:pt idx="17965">
                  <c:v>0.197561206472394</c:v>
                </c:pt>
                <c:pt idx="17966">
                  <c:v>0.19575023632529301</c:v>
                </c:pt>
                <c:pt idx="17967">
                  <c:v>0.19339314820137499</c:v>
                </c:pt>
                <c:pt idx="17968">
                  <c:v>0.19143469341705399</c:v>
                </c:pt>
                <c:pt idx="17969">
                  <c:v>0.19108597114079501</c:v>
                </c:pt>
                <c:pt idx="17970">
                  <c:v>0.19228675260073499</c:v>
                </c:pt>
                <c:pt idx="17971">
                  <c:v>0.19388312545069</c:v>
                </c:pt>
                <c:pt idx="17972">
                  <c:v>0.1945723893663</c:v>
                </c:pt>
                <c:pt idx="17973">
                  <c:v>0.19331251665534099</c:v>
                </c:pt>
                <c:pt idx="17974">
                  <c:v>0.18966760533510199</c:v>
                </c:pt>
                <c:pt idx="17975">
                  <c:v>0.18417363173315601</c:v>
                </c:pt>
                <c:pt idx="17976">
                  <c:v>0.17654263407687801</c:v>
                </c:pt>
                <c:pt idx="17977">
                  <c:v>0.16625372451786</c:v>
                </c:pt>
                <c:pt idx="17978">
                  <c:v>0.15446170870265499</c:v>
                </c:pt>
                <c:pt idx="17979">
                  <c:v>0.143252995299741</c:v>
                </c:pt>
                <c:pt idx="17980">
                  <c:v>0.13355256068163701</c:v>
                </c:pt>
                <c:pt idx="17981">
                  <c:v>0.12670835880828499</c:v>
                </c:pt>
                <c:pt idx="17982">
                  <c:v>0.123659528944668</c:v>
                </c:pt>
                <c:pt idx="17983">
                  <c:v>0.12390187263577999</c:v>
                </c:pt>
                <c:pt idx="17984">
                  <c:v>0.12713418696055001</c:v>
                </c:pt>
                <c:pt idx="17985">
                  <c:v>0.13209631831653501</c:v>
                </c:pt>
                <c:pt idx="17986">
                  <c:v>0.13667787944280499</c:v>
                </c:pt>
                <c:pt idx="17987">
                  <c:v>0.14013805835795101</c:v>
                </c:pt>
                <c:pt idx="17988">
                  <c:v>0.143121449800519</c:v>
                </c:pt>
                <c:pt idx="17989">
                  <c:v>0.14578703298749901</c:v>
                </c:pt>
                <c:pt idx="17990">
                  <c:v>0.14878376569089199</c:v>
                </c:pt>
                <c:pt idx="17991">
                  <c:v>0.15317360800142199</c:v>
                </c:pt>
                <c:pt idx="17992">
                  <c:v>0.157825442563331</c:v>
                </c:pt>
                <c:pt idx="17993">
                  <c:v>0.16117287772887201</c:v>
                </c:pt>
                <c:pt idx="17994">
                  <c:v>0.16384853985026601</c:v>
                </c:pt>
                <c:pt idx="17995">
                  <c:v>0.16636754599345599</c:v>
                </c:pt>
                <c:pt idx="17996">
                  <c:v>0.167091461362041</c:v>
                </c:pt>
                <c:pt idx="17997">
                  <c:v>0.16441676149533399</c:v>
                </c:pt>
                <c:pt idx="17998">
                  <c:v>0.15812430405012801</c:v>
                </c:pt>
                <c:pt idx="17999">
                  <c:v>0.14876037255538099</c:v>
                </c:pt>
                <c:pt idx="18000">
                  <c:v>0.13642356226699501</c:v>
                </c:pt>
                <c:pt idx="18001">
                  <c:v>0.12094536172810399</c:v>
                </c:pt>
                <c:pt idx="18002">
                  <c:v>0.103464079671126</c:v>
                </c:pt>
                <c:pt idx="18003">
                  <c:v>8.6021498618157402E-2</c:v>
                </c:pt>
                <c:pt idx="18004">
                  <c:v>7.0329254204536701E-2</c:v>
                </c:pt>
                <c:pt idx="18005">
                  <c:v>5.6332248782800597E-2</c:v>
                </c:pt>
                <c:pt idx="18006">
                  <c:v>4.3591926097860501E-2</c:v>
                </c:pt>
                <c:pt idx="18007">
                  <c:v>3.26566328452082E-2</c:v>
                </c:pt>
                <c:pt idx="18008">
                  <c:v>2.4030948260794199E-2</c:v>
                </c:pt>
                <c:pt idx="18009">
                  <c:v>1.8183132525678498E-2</c:v>
                </c:pt>
                <c:pt idx="18010">
                  <c:v>1.4927868054942801E-2</c:v>
                </c:pt>
                <c:pt idx="18011">
                  <c:v>1.40503131908474E-2</c:v>
                </c:pt>
                <c:pt idx="18012">
                  <c:v>1.6341881473206699E-2</c:v>
                </c:pt>
                <c:pt idx="18013">
                  <c:v>2.2081414633120001E-2</c:v>
                </c:pt>
                <c:pt idx="18014">
                  <c:v>3.0534172859196199E-2</c:v>
                </c:pt>
                <c:pt idx="18015">
                  <c:v>4.0502690527918203E-2</c:v>
                </c:pt>
                <c:pt idx="18016">
                  <c:v>5.0900255802919001E-2</c:v>
                </c:pt>
                <c:pt idx="18017">
                  <c:v>6.0620649407227098E-2</c:v>
                </c:pt>
                <c:pt idx="18018">
                  <c:v>6.8317784075589305E-2</c:v>
                </c:pt>
                <c:pt idx="18019">
                  <c:v>7.3823591205353603E-2</c:v>
                </c:pt>
                <c:pt idx="18020">
                  <c:v>7.8535399145814797E-2</c:v>
                </c:pt>
                <c:pt idx="18021">
                  <c:v>8.3283754134634999E-2</c:v>
                </c:pt>
                <c:pt idx="18022">
                  <c:v>8.7379257408036107E-2</c:v>
                </c:pt>
                <c:pt idx="18023">
                  <c:v>8.89168285860375E-2</c:v>
                </c:pt>
                <c:pt idx="18024">
                  <c:v>8.7420505771944296E-2</c:v>
                </c:pt>
                <c:pt idx="18025">
                  <c:v>8.4558990728646199E-2</c:v>
                </c:pt>
                <c:pt idx="18026">
                  <c:v>8.0708919716219699E-2</c:v>
                </c:pt>
                <c:pt idx="18027">
                  <c:v>7.5187111912133897E-2</c:v>
                </c:pt>
                <c:pt idx="18028">
                  <c:v>6.7947829409896604E-2</c:v>
                </c:pt>
                <c:pt idx="18029">
                  <c:v>6.0112741183895597E-2</c:v>
                </c:pt>
                <c:pt idx="18030">
                  <c:v>5.2324160587110799E-2</c:v>
                </c:pt>
                <c:pt idx="18031">
                  <c:v>4.4420010759617497E-2</c:v>
                </c:pt>
                <c:pt idx="18032">
                  <c:v>3.8268064579597597E-2</c:v>
                </c:pt>
                <c:pt idx="18033">
                  <c:v>3.5495875989095302E-2</c:v>
                </c:pt>
                <c:pt idx="18034">
                  <c:v>3.4771718577270801E-2</c:v>
                </c:pt>
                <c:pt idx="18035">
                  <c:v>3.5097045111708497E-2</c:v>
                </c:pt>
                <c:pt idx="18036">
                  <c:v>3.6261486927901702E-2</c:v>
                </c:pt>
                <c:pt idx="18037">
                  <c:v>3.9249441507595399E-2</c:v>
                </c:pt>
                <c:pt idx="18038">
                  <c:v>4.5472435726014497E-2</c:v>
                </c:pt>
                <c:pt idx="18039">
                  <c:v>5.44985758108106E-2</c:v>
                </c:pt>
                <c:pt idx="18040">
                  <c:v>6.6165321485634795E-2</c:v>
                </c:pt>
                <c:pt idx="18041">
                  <c:v>8.0460851181526002E-2</c:v>
                </c:pt>
                <c:pt idx="18042">
                  <c:v>9.6100869514023399E-2</c:v>
                </c:pt>
                <c:pt idx="18043">
                  <c:v>0.112047329680972</c:v>
                </c:pt>
                <c:pt idx="18044">
                  <c:v>0.12819610298987999</c:v>
                </c:pt>
                <c:pt idx="18045">
                  <c:v>0.14381891840250099</c:v>
                </c:pt>
                <c:pt idx="18046">
                  <c:v>0.15794396857444501</c:v>
                </c:pt>
                <c:pt idx="18047">
                  <c:v>0.17067277161209901</c:v>
                </c:pt>
                <c:pt idx="18048">
                  <c:v>0.18247434339701199</c:v>
                </c:pt>
                <c:pt idx="18049">
                  <c:v>0.193051871462044</c:v>
                </c:pt>
                <c:pt idx="18050">
                  <c:v>0.20081074002449201</c:v>
                </c:pt>
                <c:pt idx="18051">
                  <c:v>0.20452451065208399</c:v>
                </c:pt>
                <c:pt idx="18052">
                  <c:v>0.204073701494703</c:v>
                </c:pt>
                <c:pt idx="18053">
                  <c:v>0.19948965007234001</c:v>
                </c:pt>
                <c:pt idx="18054">
                  <c:v>0.19111456724133299</c:v>
                </c:pt>
                <c:pt idx="18055">
                  <c:v>0.17910725019971299</c:v>
                </c:pt>
                <c:pt idx="18056">
                  <c:v>0.16321242506095601</c:v>
                </c:pt>
                <c:pt idx="18057">
                  <c:v>0.14500510573940101</c:v>
                </c:pt>
                <c:pt idx="18058">
                  <c:v>0.126752335739129</c:v>
                </c:pt>
                <c:pt idx="18059">
                  <c:v>0.108194630913202</c:v>
                </c:pt>
                <c:pt idx="18060">
                  <c:v>8.8108269671150805E-2</c:v>
                </c:pt>
                <c:pt idx="18061">
                  <c:v>6.70776860692089E-2</c:v>
                </c:pt>
                <c:pt idx="18062">
                  <c:v>4.6940339778130398E-2</c:v>
                </c:pt>
                <c:pt idx="18063">
                  <c:v>2.8919097604767099E-2</c:v>
                </c:pt>
                <c:pt idx="18064">
                  <c:v>1.3427272054791601E-2</c:v>
                </c:pt>
                <c:pt idx="18065">
                  <c:v>9.1730035200781896E-4</c:v>
                </c:pt>
                <c:pt idx="18066">
                  <c:v>-8.2771682656028901E-3</c:v>
                </c:pt>
                <c:pt idx="18067">
                  <c:v>-1.42843229924795E-2</c:v>
                </c:pt>
                <c:pt idx="18068">
                  <c:v>-1.7440525062616299E-2</c:v>
                </c:pt>
                <c:pt idx="18069">
                  <c:v>-1.7490998043975099E-2</c:v>
                </c:pt>
                <c:pt idx="18070">
                  <c:v>-1.47009632635813E-2</c:v>
                </c:pt>
                <c:pt idx="18071">
                  <c:v>-1.04900182855067E-2</c:v>
                </c:pt>
                <c:pt idx="18072">
                  <c:v>-5.2731730139457403E-3</c:v>
                </c:pt>
                <c:pt idx="18073">
                  <c:v>1.04348825949112E-3</c:v>
                </c:pt>
                <c:pt idx="18074">
                  <c:v>7.8548661530187802E-3</c:v>
                </c:pt>
                <c:pt idx="18075">
                  <c:v>1.4522379747095601E-2</c:v>
                </c:pt>
                <c:pt idx="18076">
                  <c:v>2.1435450306189999E-2</c:v>
                </c:pt>
                <c:pt idx="18077">
                  <c:v>2.8356873967971201E-2</c:v>
                </c:pt>
                <c:pt idx="18078">
                  <c:v>3.4678432704814702E-2</c:v>
                </c:pt>
                <c:pt idx="18079">
                  <c:v>4.1344901092612303E-2</c:v>
                </c:pt>
                <c:pt idx="18080">
                  <c:v>4.9034335890452099E-2</c:v>
                </c:pt>
                <c:pt idx="18081">
                  <c:v>5.7151464827029798E-2</c:v>
                </c:pt>
                <c:pt idx="18082">
                  <c:v>6.4435825393875296E-2</c:v>
                </c:pt>
                <c:pt idx="18083">
                  <c:v>7.0286074142833499E-2</c:v>
                </c:pt>
                <c:pt idx="18084">
                  <c:v>7.5471768064130001E-2</c:v>
                </c:pt>
                <c:pt idx="18085">
                  <c:v>8.0735461771662506E-2</c:v>
                </c:pt>
                <c:pt idx="18086">
                  <c:v>8.5617714075517201E-2</c:v>
                </c:pt>
                <c:pt idx="18087">
                  <c:v>8.83469722323032E-2</c:v>
                </c:pt>
                <c:pt idx="18088">
                  <c:v>8.7979072476259398E-2</c:v>
                </c:pt>
                <c:pt idx="18089">
                  <c:v>8.4539912876879605E-2</c:v>
                </c:pt>
                <c:pt idx="18090">
                  <c:v>7.8138283761184799E-2</c:v>
                </c:pt>
                <c:pt idx="18091">
                  <c:v>6.8715471204773199E-2</c:v>
                </c:pt>
                <c:pt idx="18092">
                  <c:v>5.6946740513549698E-2</c:v>
                </c:pt>
                <c:pt idx="18093">
                  <c:v>4.4638676588168398E-2</c:v>
                </c:pt>
                <c:pt idx="18094">
                  <c:v>3.1751567044290503E-2</c:v>
                </c:pt>
                <c:pt idx="18095">
                  <c:v>1.7728264254793701E-2</c:v>
                </c:pt>
                <c:pt idx="18096">
                  <c:v>3.3443496361164901E-3</c:v>
                </c:pt>
                <c:pt idx="18097">
                  <c:v>-1.07226821242806E-2</c:v>
                </c:pt>
                <c:pt idx="18098">
                  <c:v>-2.3161633311734299E-2</c:v>
                </c:pt>
                <c:pt idx="18099">
                  <c:v>-3.2714200653655497E-2</c:v>
                </c:pt>
                <c:pt idx="18100">
                  <c:v>-3.9554510154376603E-2</c:v>
                </c:pt>
                <c:pt idx="18101">
                  <c:v>-4.4001247081153799E-2</c:v>
                </c:pt>
                <c:pt idx="18102">
                  <c:v>-4.65520066379983E-2</c:v>
                </c:pt>
                <c:pt idx="18103">
                  <c:v>-4.7871150314407397E-2</c:v>
                </c:pt>
                <c:pt idx="18104">
                  <c:v>-4.8048854979031302E-2</c:v>
                </c:pt>
                <c:pt idx="18105">
                  <c:v>-4.7433226764151001E-2</c:v>
                </c:pt>
                <c:pt idx="18106">
                  <c:v>-4.6467499242080698E-2</c:v>
                </c:pt>
                <c:pt idx="18107">
                  <c:v>-4.5465852582006097E-2</c:v>
                </c:pt>
                <c:pt idx="18108">
                  <c:v>-4.5741401950528497E-2</c:v>
                </c:pt>
                <c:pt idx="18109">
                  <c:v>-4.7673343303985698E-2</c:v>
                </c:pt>
                <c:pt idx="18110">
                  <c:v>-5.0553576791574302E-2</c:v>
                </c:pt>
                <c:pt idx="18111">
                  <c:v>-5.4494436891321198E-2</c:v>
                </c:pt>
                <c:pt idx="18112">
                  <c:v>-5.9265073833496502E-2</c:v>
                </c:pt>
                <c:pt idx="18113">
                  <c:v>-6.4063748449361399E-2</c:v>
                </c:pt>
                <c:pt idx="18114">
                  <c:v>-6.8262165241777903E-2</c:v>
                </c:pt>
                <c:pt idx="18115">
                  <c:v>-7.1565306690412403E-2</c:v>
                </c:pt>
                <c:pt idx="18116">
                  <c:v>-7.3779746327743298E-2</c:v>
                </c:pt>
                <c:pt idx="18117">
                  <c:v>-7.5120108644810502E-2</c:v>
                </c:pt>
                <c:pt idx="18118">
                  <c:v>-7.6325508456497895E-2</c:v>
                </c:pt>
                <c:pt idx="18119">
                  <c:v>-7.7427782884790103E-2</c:v>
                </c:pt>
                <c:pt idx="18120">
                  <c:v>-7.7444552742898395E-2</c:v>
                </c:pt>
                <c:pt idx="18121">
                  <c:v>-7.6540784615234503E-2</c:v>
                </c:pt>
                <c:pt idx="18122">
                  <c:v>-7.5335794781901097E-2</c:v>
                </c:pt>
                <c:pt idx="18123">
                  <c:v>-7.4024378954348796E-2</c:v>
                </c:pt>
                <c:pt idx="18124">
                  <c:v>-7.38929573114534E-2</c:v>
                </c:pt>
                <c:pt idx="18125">
                  <c:v>-7.61435823081337E-2</c:v>
                </c:pt>
                <c:pt idx="18126">
                  <c:v>-8.0569111236022103E-2</c:v>
                </c:pt>
                <c:pt idx="18127">
                  <c:v>-8.62901910915361E-2</c:v>
                </c:pt>
                <c:pt idx="18128">
                  <c:v>-9.2182167565734399E-2</c:v>
                </c:pt>
                <c:pt idx="18129">
                  <c:v>-9.7892233627212596E-2</c:v>
                </c:pt>
                <c:pt idx="18130">
                  <c:v>-0.10389144133648601</c:v>
                </c:pt>
                <c:pt idx="18131">
                  <c:v>-0.109489109341027</c:v>
                </c:pt>
                <c:pt idx="18132">
                  <c:v>-0.112812830561716</c:v>
                </c:pt>
                <c:pt idx="18133">
                  <c:v>-0.11432336249205299</c:v>
                </c:pt>
                <c:pt idx="18134">
                  <c:v>-0.115719021042073</c:v>
                </c:pt>
                <c:pt idx="18135">
                  <c:v>-0.117723776830014</c:v>
                </c:pt>
                <c:pt idx="18136">
                  <c:v>-0.120714965033288</c:v>
                </c:pt>
                <c:pt idx="18137">
                  <c:v>-0.12523912685765701</c:v>
                </c:pt>
                <c:pt idx="18138">
                  <c:v>-0.13158429720904599</c:v>
                </c:pt>
                <c:pt idx="18139">
                  <c:v>-0.139545117881198</c:v>
                </c:pt>
                <c:pt idx="18140">
                  <c:v>-0.14883465978904201</c:v>
                </c:pt>
                <c:pt idx="18141">
                  <c:v>-0.15874095226496801</c:v>
                </c:pt>
                <c:pt idx="18142">
                  <c:v>-0.16918894242206001</c:v>
                </c:pt>
                <c:pt idx="18143">
                  <c:v>-0.17996898454678401</c:v>
                </c:pt>
                <c:pt idx="18144">
                  <c:v>-0.191034741063175</c:v>
                </c:pt>
                <c:pt idx="18145">
                  <c:v>-0.20113527672838899</c:v>
                </c:pt>
                <c:pt idx="18146">
                  <c:v>-0.20825236293860599</c:v>
                </c:pt>
                <c:pt idx="18147">
                  <c:v>-0.21301454183381499</c:v>
                </c:pt>
                <c:pt idx="18148">
                  <c:v>-0.217467374021869</c:v>
                </c:pt>
                <c:pt idx="18149">
                  <c:v>-0.22259102737227801</c:v>
                </c:pt>
                <c:pt idx="18150">
                  <c:v>-0.227883350801621</c:v>
                </c:pt>
                <c:pt idx="18151">
                  <c:v>-0.23228572873879</c:v>
                </c:pt>
                <c:pt idx="18152">
                  <c:v>-0.235001256225221</c:v>
                </c:pt>
                <c:pt idx="18153">
                  <c:v>-0.23600261309415199</c:v>
                </c:pt>
                <c:pt idx="18154">
                  <c:v>-0.235840640066839</c:v>
                </c:pt>
                <c:pt idx="18155">
                  <c:v>-0.23457023773383301</c:v>
                </c:pt>
                <c:pt idx="18156">
                  <c:v>-0.23213104164405099</c:v>
                </c:pt>
                <c:pt idx="18157">
                  <c:v>-0.22872607274065301</c:v>
                </c:pt>
                <c:pt idx="18158">
                  <c:v>-0.22440812724318199</c:v>
                </c:pt>
                <c:pt idx="18159">
                  <c:v>-0.220008972628744</c:v>
                </c:pt>
                <c:pt idx="18160">
                  <c:v>-0.216640872499092</c:v>
                </c:pt>
                <c:pt idx="18161">
                  <c:v>-0.21487368192568701</c:v>
                </c:pt>
                <c:pt idx="18162">
                  <c:v>-0.21459676046110601</c:v>
                </c:pt>
                <c:pt idx="18163">
                  <c:v>-0.21411087853232</c:v>
                </c:pt>
                <c:pt idx="18164">
                  <c:v>-0.212300841089167</c:v>
                </c:pt>
                <c:pt idx="18165">
                  <c:v>-0.20996315842569099</c:v>
                </c:pt>
                <c:pt idx="18166">
                  <c:v>-0.20782891473450199</c:v>
                </c:pt>
                <c:pt idx="18167">
                  <c:v>-0.20554945000755301</c:v>
                </c:pt>
                <c:pt idx="18168">
                  <c:v>-0.201979679788968</c:v>
                </c:pt>
                <c:pt idx="18169">
                  <c:v>-0.19698945297673101</c:v>
                </c:pt>
                <c:pt idx="18170">
                  <c:v>-0.19163557038067</c:v>
                </c:pt>
                <c:pt idx="18171">
                  <c:v>-0.186558363004832</c:v>
                </c:pt>
                <c:pt idx="18172">
                  <c:v>-0.18178276525581299</c:v>
                </c:pt>
                <c:pt idx="18173">
                  <c:v>-0.17823978397142801</c:v>
                </c:pt>
                <c:pt idx="18174">
                  <c:v>-0.17759847082206501</c:v>
                </c:pt>
                <c:pt idx="18175">
                  <c:v>-0.18003429893096601</c:v>
                </c:pt>
                <c:pt idx="18176">
                  <c:v>-0.18428954884016199</c:v>
                </c:pt>
                <c:pt idx="18177">
                  <c:v>-0.18918512678419799</c:v>
                </c:pt>
                <c:pt idx="18178">
                  <c:v>-0.19442959176007699</c:v>
                </c:pt>
                <c:pt idx="18179">
                  <c:v>-0.199151517899334</c:v>
                </c:pt>
                <c:pt idx="18180">
                  <c:v>-0.20219005204591101</c:v>
                </c:pt>
                <c:pt idx="18181">
                  <c:v>-0.20337589769109901</c:v>
                </c:pt>
                <c:pt idx="18182">
                  <c:v>-0.20291290983014901</c:v>
                </c:pt>
                <c:pt idx="18183">
                  <c:v>-0.200047792321915</c:v>
                </c:pt>
                <c:pt idx="18184">
                  <c:v>-0.193609861114725</c:v>
                </c:pt>
                <c:pt idx="18185">
                  <c:v>-0.18458821282854901</c:v>
                </c:pt>
                <c:pt idx="18186">
                  <c:v>-0.174428006952868</c:v>
                </c:pt>
                <c:pt idx="18187">
                  <c:v>-0.163599214828483</c:v>
                </c:pt>
                <c:pt idx="18188">
                  <c:v>-0.15349802445251201</c:v>
                </c:pt>
                <c:pt idx="18189">
                  <c:v>-0.14527461958246099</c:v>
                </c:pt>
                <c:pt idx="18190">
                  <c:v>-0.13795125552478399</c:v>
                </c:pt>
                <c:pt idx="18191">
                  <c:v>-0.130108327549213</c:v>
                </c:pt>
                <c:pt idx="18192">
                  <c:v>-0.12252075095112</c:v>
                </c:pt>
                <c:pt idx="18193">
                  <c:v>-0.11582980081168801</c:v>
                </c:pt>
                <c:pt idx="18194">
                  <c:v>-0.10964114245204699</c:v>
                </c:pt>
                <c:pt idx="18195">
                  <c:v>-0.104405869895387</c:v>
                </c:pt>
                <c:pt idx="18196">
                  <c:v>-0.10008144097532599</c:v>
                </c:pt>
                <c:pt idx="18197">
                  <c:v>-9.64984485270175E-2</c:v>
                </c:pt>
                <c:pt idx="18198">
                  <c:v>-9.3334105496704303E-2</c:v>
                </c:pt>
                <c:pt idx="18199">
                  <c:v>-9.0435190934150103E-2</c:v>
                </c:pt>
                <c:pt idx="18200">
                  <c:v>-8.7987150682994106E-2</c:v>
                </c:pt>
                <c:pt idx="18201">
                  <c:v>-8.5842468058721602E-2</c:v>
                </c:pt>
                <c:pt idx="18202">
                  <c:v>-8.3941321521507697E-2</c:v>
                </c:pt>
                <c:pt idx="18203">
                  <c:v>-8.1006139230812096E-2</c:v>
                </c:pt>
                <c:pt idx="18204">
                  <c:v>-7.6324479165188502E-2</c:v>
                </c:pt>
                <c:pt idx="18205">
                  <c:v>-7.1110492414767398E-2</c:v>
                </c:pt>
                <c:pt idx="18206">
                  <c:v>-6.5357857332244806E-2</c:v>
                </c:pt>
                <c:pt idx="18207">
                  <c:v>-5.7480337723686999E-2</c:v>
                </c:pt>
                <c:pt idx="18208">
                  <c:v>-4.7407283110177799E-2</c:v>
                </c:pt>
                <c:pt idx="18209">
                  <c:v>-3.61068340069505E-2</c:v>
                </c:pt>
                <c:pt idx="18210">
                  <c:v>-2.4214322974519299E-2</c:v>
                </c:pt>
                <c:pt idx="18211">
                  <c:v>-1.30272376647706E-2</c:v>
                </c:pt>
                <c:pt idx="18212">
                  <c:v>-3.82992859308081E-3</c:v>
                </c:pt>
                <c:pt idx="18213">
                  <c:v>2.6576884687036701E-3</c:v>
                </c:pt>
                <c:pt idx="18214">
                  <c:v>6.71203226976638E-3</c:v>
                </c:pt>
                <c:pt idx="18215">
                  <c:v>7.7801824917705696E-3</c:v>
                </c:pt>
                <c:pt idx="18216">
                  <c:v>5.0242675148116601E-3</c:v>
                </c:pt>
                <c:pt idx="18217">
                  <c:v>-1.00849882549724E-3</c:v>
                </c:pt>
                <c:pt idx="18218">
                  <c:v>-1.02647021082268E-2</c:v>
                </c:pt>
                <c:pt idx="18219">
                  <c:v>-2.2485703764388101E-2</c:v>
                </c:pt>
                <c:pt idx="18220">
                  <c:v>-3.6143305529637702E-2</c:v>
                </c:pt>
                <c:pt idx="18221">
                  <c:v>-4.9620163977760798E-2</c:v>
                </c:pt>
                <c:pt idx="18222">
                  <c:v>-6.1782592127145597E-2</c:v>
                </c:pt>
                <c:pt idx="18223">
                  <c:v>-7.2436970576996093E-2</c:v>
                </c:pt>
                <c:pt idx="18224">
                  <c:v>-8.1837952675372805E-2</c:v>
                </c:pt>
                <c:pt idx="18225">
                  <c:v>-8.9703701903098204E-2</c:v>
                </c:pt>
                <c:pt idx="18226">
                  <c:v>-9.5960297204740405E-2</c:v>
                </c:pt>
                <c:pt idx="18227">
                  <c:v>-0.100249272134499</c:v>
                </c:pt>
                <c:pt idx="18228">
                  <c:v>-0.10228817569741799</c:v>
                </c:pt>
                <c:pt idx="18229">
                  <c:v>-0.10202832525403201</c:v>
                </c:pt>
                <c:pt idx="18230">
                  <c:v>-9.9844376325948905E-2</c:v>
                </c:pt>
                <c:pt idx="18231">
                  <c:v>-9.6838994695069902E-2</c:v>
                </c:pt>
                <c:pt idx="18232">
                  <c:v>-9.3197692349848704E-2</c:v>
                </c:pt>
                <c:pt idx="18233">
                  <c:v>-8.8778686723355496E-2</c:v>
                </c:pt>
                <c:pt idx="18234">
                  <c:v>-8.3368622348866106E-2</c:v>
                </c:pt>
                <c:pt idx="18235">
                  <c:v>-7.6392746197932307E-2</c:v>
                </c:pt>
                <c:pt idx="18236">
                  <c:v>-6.78831515587556E-2</c:v>
                </c:pt>
                <c:pt idx="18237">
                  <c:v>-5.8346910929738698E-2</c:v>
                </c:pt>
                <c:pt idx="18238">
                  <c:v>-4.7836660024020698E-2</c:v>
                </c:pt>
                <c:pt idx="18239">
                  <c:v>-3.6375872596169402E-2</c:v>
                </c:pt>
                <c:pt idx="18240">
                  <c:v>-2.5322819808179301E-2</c:v>
                </c:pt>
                <c:pt idx="18241">
                  <c:v>-1.5868182644138501E-2</c:v>
                </c:pt>
                <c:pt idx="18242">
                  <c:v>-8.1496570723616091E-3</c:v>
                </c:pt>
                <c:pt idx="18243">
                  <c:v>-1.34919847805652E-3</c:v>
                </c:pt>
                <c:pt idx="18244">
                  <c:v>5.0234045867929402E-3</c:v>
                </c:pt>
                <c:pt idx="18245">
                  <c:v>1.0980043472259201E-2</c:v>
                </c:pt>
                <c:pt idx="18246">
                  <c:v>1.6600009838629901E-2</c:v>
                </c:pt>
                <c:pt idx="18247">
                  <c:v>2.14472303215077E-2</c:v>
                </c:pt>
                <c:pt idx="18248">
                  <c:v>2.53462248357939E-2</c:v>
                </c:pt>
                <c:pt idx="18249">
                  <c:v>2.78125508076279E-2</c:v>
                </c:pt>
                <c:pt idx="18250">
                  <c:v>2.8874421958646299E-2</c:v>
                </c:pt>
                <c:pt idx="18251">
                  <c:v>2.9141423001326501E-2</c:v>
                </c:pt>
                <c:pt idx="18252">
                  <c:v>2.84659383581395E-2</c:v>
                </c:pt>
                <c:pt idx="18253">
                  <c:v>2.6563837494422999E-2</c:v>
                </c:pt>
                <c:pt idx="18254">
                  <c:v>2.3172887203891501E-2</c:v>
                </c:pt>
                <c:pt idx="18255">
                  <c:v>1.8530974765140401E-2</c:v>
                </c:pt>
                <c:pt idx="18256">
                  <c:v>1.3735189585450299E-2</c:v>
                </c:pt>
                <c:pt idx="18257">
                  <c:v>9.8956032280383306E-3</c:v>
                </c:pt>
                <c:pt idx="18258">
                  <c:v>7.1797634896588001E-3</c:v>
                </c:pt>
                <c:pt idx="18259">
                  <c:v>5.8152611143077303E-3</c:v>
                </c:pt>
                <c:pt idx="18260">
                  <c:v>5.7366347470275301E-3</c:v>
                </c:pt>
                <c:pt idx="18261">
                  <c:v>5.5336871628538396E-3</c:v>
                </c:pt>
                <c:pt idx="18262">
                  <c:v>4.9016768840795897E-3</c:v>
                </c:pt>
                <c:pt idx="18263">
                  <c:v>4.8873228125231802E-3</c:v>
                </c:pt>
                <c:pt idx="18264">
                  <c:v>5.4939349532864903E-3</c:v>
                </c:pt>
                <c:pt idx="18265">
                  <c:v>6.5200399055291899E-3</c:v>
                </c:pt>
                <c:pt idx="18266">
                  <c:v>8.7542764882843401E-3</c:v>
                </c:pt>
                <c:pt idx="18267">
                  <c:v>1.2589727459154199E-2</c:v>
                </c:pt>
                <c:pt idx="18268">
                  <c:v>1.8329096620004301E-2</c:v>
                </c:pt>
                <c:pt idx="18269">
                  <c:v>2.60039005779917E-2</c:v>
                </c:pt>
                <c:pt idx="18270">
                  <c:v>3.5329149963204402E-2</c:v>
                </c:pt>
                <c:pt idx="18271">
                  <c:v>4.65752930148602E-2</c:v>
                </c:pt>
                <c:pt idx="18272">
                  <c:v>5.8896395027771803E-2</c:v>
                </c:pt>
                <c:pt idx="18273">
                  <c:v>7.17601044609113E-2</c:v>
                </c:pt>
                <c:pt idx="18274">
                  <c:v>8.4437183950394401E-2</c:v>
                </c:pt>
                <c:pt idx="18275">
                  <c:v>9.5317291795780607E-2</c:v>
                </c:pt>
                <c:pt idx="18276">
                  <c:v>0.104177604726349</c:v>
                </c:pt>
                <c:pt idx="18277">
                  <c:v>0.110805190989686</c:v>
                </c:pt>
                <c:pt idx="18278">
                  <c:v>0.114506841559636</c:v>
                </c:pt>
                <c:pt idx="18279">
                  <c:v>0.11560199016928201</c:v>
                </c:pt>
                <c:pt idx="18280">
                  <c:v>0.11488202704733699</c:v>
                </c:pt>
                <c:pt idx="18281">
                  <c:v>0.112991974159703</c:v>
                </c:pt>
                <c:pt idx="18282">
                  <c:v>0.110795681035446</c:v>
                </c:pt>
                <c:pt idx="18283">
                  <c:v>0.108654122090986</c:v>
                </c:pt>
                <c:pt idx="18284">
                  <c:v>0.106054449877503</c:v>
                </c:pt>
                <c:pt idx="18285">
                  <c:v>0.102218207996242</c:v>
                </c:pt>
                <c:pt idx="18286">
                  <c:v>9.6738321898483901E-2</c:v>
                </c:pt>
                <c:pt idx="18287">
                  <c:v>9.0379041349921002E-2</c:v>
                </c:pt>
                <c:pt idx="18288">
                  <c:v>8.4171424015745996E-2</c:v>
                </c:pt>
                <c:pt idx="18289">
                  <c:v>7.8170176577404701E-2</c:v>
                </c:pt>
                <c:pt idx="18290">
                  <c:v>7.2318636934109101E-2</c:v>
                </c:pt>
                <c:pt idx="18291">
                  <c:v>6.6436208884546002E-2</c:v>
                </c:pt>
                <c:pt idx="18292">
                  <c:v>5.9894122423336103E-2</c:v>
                </c:pt>
                <c:pt idx="18293">
                  <c:v>5.2052845696092198E-2</c:v>
                </c:pt>
                <c:pt idx="18294">
                  <c:v>4.3325699592662498E-2</c:v>
                </c:pt>
                <c:pt idx="18295">
                  <c:v>3.4648543055914402E-2</c:v>
                </c:pt>
                <c:pt idx="18296">
                  <c:v>2.6129779535492701E-2</c:v>
                </c:pt>
                <c:pt idx="18297">
                  <c:v>1.8670539129403699E-2</c:v>
                </c:pt>
                <c:pt idx="18298">
                  <c:v>1.40721653487248E-2</c:v>
                </c:pt>
                <c:pt idx="18299">
                  <c:v>1.3296361080574101E-2</c:v>
                </c:pt>
                <c:pt idx="18300">
                  <c:v>1.5739320250220502E-2</c:v>
                </c:pt>
                <c:pt idx="18301">
                  <c:v>1.9298058527212999E-2</c:v>
                </c:pt>
                <c:pt idx="18302">
                  <c:v>2.2443244782583499E-2</c:v>
                </c:pt>
                <c:pt idx="18303">
                  <c:v>2.5350203481789499E-2</c:v>
                </c:pt>
                <c:pt idx="18304">
                  <c:v>2.9006788014855601E-2</c:v>
                </c:pt>
                <c:pt idx="18305">
                  <c:v>3.4094127191252502E-2</c:v>
                </c:pt>
                <c:pt idx="18306">
                  <c:v>4.0049628193276503E-2</c:v>
                </c:pt>
                <c:pt idx="18307">
                  <c:v>4.5512978405675801E-2</c:v>
                </c:pt>
                <c:pt idx="18308">
                  <c:v>4.9824281865154599E-2</c:v>
                </c:pt>
                <c:pt idx="18309">
                  <c:v>5.2537277263370201E-2</c:v>
                </c:pt>
                <c:pt idx="18310">
                  <c:v>5.2907645069433601E-2</c:v>
                </c:pt>
                <c:pt idx="18311">
                  <c:v>5.1771879562817397E-2</c:v>
                </c:pt>
                <c:pt idx="18312">
                  <c:v>5.0567375466959601E-2</c:v>
                </c:pt>
                <c:pt idx="18313">
                  <c:v>4.9875206339291697E-2</c:v>
                </c:pt>
                <c:pt idx="18314">
                  <c:v>4.9989144934859897E-2</c:v>
                </c:pt>
                <c:pt idx="18315">
                  <c:v>5.1466627716684303E-2</c:v>
                </c:pt>
                <c:pt idx="18316">
                  <c:v>5.29382300554566E-2</c:v>
                </c:pt>
                <c:pt idx="18317">
                  <c:v>5.23719266176913E-2</c:v>
                </c:pt>
                <c:pt idx="18318">
                  <c:v>5.01994423436007E-2</c:v>
                </c:pt>
                <c:pt idx="18319">
                  <c:v>4.7775472648937299E-2</c:v>
                </c:pt>
                <c:pt idx="18320">
                  <c:v>4.5203439598099401E-2</c:v>
                </c:pt>
                <c:pt idx="18321">
                  <c:v>4.22128982936672E-2</c:v>
                </c:pt>
                <c:pt idx="18322">
                  <c:v>4.0175219694758103E-2</c:v>
                </c:pt>
                <c:pt idx="18323">
                  <c:v>3.9737407118332201E-2</c:v>
                </c:pt>
                <c:pt idx="18324">
                  <c:v>4.04719644226482E-2</c:v>
                </c:pt>
                <c:pt idx="18325">
                  <c:v>4.25434893798936E-2</c:v>
                </c:pt>
                <c:pt idx="18326">
                  <c:v>4.5466841365503698E-2</c:v>
                </c:pt>
                <c:pt idx="18327">
                  <c:v>4.7836550929907601E-2</c:v>
                </c:pt>
                <c:pt idx="18328">
                  <c:v>4.8795509528723101E-2</c:v>
                </c:pt>
                <c:pt idx="18329">
                  <c:v>4.7687628626044302E-2</c:v>
                </c:pt>
                <c:pt idx="18330">
                  <c:v>4.5130026276201898E-2</c:v>
                </c:pt>
                <c:pt idx="18331">
                  <c:v>4.21233406269899E-2</c:v>
                </c:pt>
                <c:pt idx="18332">
                  <c:v>3.8640707426887501E-2</c:v>
                </c:pt>
                <c:pt idx="18333">
                  <c:v>3.4967033778359101E-2</c:v>
                </c:pt>
                <c:pt idx="18334">
                  <c:v>3.1001052133208501E-2</c:v>
                </c:pt>
                <c:pt idx="18335">
                  <c:v>2.6399548904436899E-2</c:v>
                </c:pt>
                <c:pt idx="18336">
                  <c:v>2.1673733738966399E-2</c:v>
                </c:pt>
                <c:pt idx="18337">
                  <c:v>1.7850349895567601E-2</c:v>
                </c:pt>
                <c:pt idx="18338">
                  <c:v>1.50142140787984E-2</c:v>
                </c:pt>
                <c:pt idx="18339">
                  <c:v>1.3054334917325E-2</c:v>
                </c:pt>
                <c:pt idx="18340">
                  <c:v>1.23127070485125E-2</c:v>
                </c:pt>
                <c:pt idx="18341">
                  <c:v>1.31592487209894E-2</c:v>
                </c:pt>
                <c:pt idx="18342">
                  <c:v>1.5653775725888198E-2</c:v>
                </c:pt>
                <c:pt idx="18343">
                  <c:v>1.9089290075943201E-2</c:v>
                </c:pt>
                <c:pt idx="18344">
                  <c:v>2.24734362636844E-2</c:v>
                </c:pt>
                <c:pt idx="18345">
                  <c:v>2.45588151655412E-2</c:v>
                </c:pt>
                <c:pt idx="18346">
                  <c:v>2.4206655346842701E-2</c:v>
                </c:pt>
                <c:pt idx="18347">
                  <c:v>2.2148337443080899E-2</c:v>
                </c:pt>
                <c:pt idx="18348">
                  <c:v>1.92608207202297E-2</c:v>
                </c:pt>
                <c:pt idx="18349">
                  <c:v>1.5040566742779499E-2</c:v>
                </c:pt>
                <c:pt idx="18350">
                  <c:v>8.8797304662627894E-3</c:v>
                </c:pt>
                <c:pt idx="18351">
                  <c:v>1.1877501328811601E-3</c:v>
                </c:pt>
                <c:pt idx="18352">
                  <c:v>-6.5096888052288502E-3</c:v>
                </c:pt>
                <c:pt idx="18353">
                  <c:v>-1.4687280167102201E-2</c:v>
                </c:pt>
                <c:pt idx="18354">
                  <c:v>-2.3643762091343199E-2</c:v>
                </c:pt>
                <c:pt idx="18355">
                  <c:v>-3.2860305166100001E-2</c:v>
                </c:pt>
                <c:pt idx="18356">
                  <c:v>-4.2694556568742902E-2</c:v>
                </c:pt>
                <c:pt idx="18357">
                  <c:v>-5.2763829886839302E-2</c:v>
                </c:pt>
                <c:pt idx="18358">
                  <c:v>-6.1367560621584202E-2</c:v>
                </c:pt>
                <c:pt idx="18359">
                  <c:v>-6.7103533124466999E-2</c:v>
                </c:pt>
                <c:pt idx="18360">
                  <c:v>-6.9449681238365202E-2</c:v>
                </c:pt>
                <c:pt idx="18361">
                  <c:v>-6.8403083635812795E-2</c:v>
                </c:pt>
                <c:pt idx="18362">
                  <c:v>-6.5152614266904399E-2</c:v>
                </c:pt>
                <c:pt idx="18363">
                  <c:v>-5.9892929835548302E-2</c:v>
                </c:pt>
                <c:pt idx="18364">
                  <c:v>-5.2465384203734998E-2</c:v>
                </c:pt>
                <c:pt idx="18365">
                  <c:v>-4.3874452935793E-2</c:v>
                </c:pt>
                <c:pt idx="18366">
                  <c:v>-3.5149255903314497E-2</c:v>
                </c:pt>
                <c:pt idx="18367">
                  <c:v>-2.6532101046880301E-2</c:v>
                </c:pt>
                <c:pt idx="18368">
                  <c:v>-1.7665974698025999E-2</c:v>
                </c:pt>
                <c:pt idx="18369">
                  <c:v>-8.2234740971399798E-3</c:v>
                </c:pt>
                <c:pt idx="18370">
                  <c:v>1.70843335911447E-3</c:v>
                </c:pt>
                <c:pt idx="18371">
                  <c:v>1.1561720272109799E-2</c:v>
                </c:pt>
                <c:pt idx="18372">
                  <c:v>2.0343224055349499E-2</c:v>
                </c:pt>
                <c:pt idx="18373">
                  <c:v>2.78934355291196E-2</c:v>
                </c:pt>
                <c:pt idx="18374">
                  <c:v>3.4455524396494297E-2</c:v>
                </c:pt>
                <c:pt idx="18375">
                  <c:v>3.8420682316536399E-2</c:v>
                </c:pt>
                <c:pt idx="18376">
                  <c:v>3.9389645327221501E-2</c:v>
                </c:pt>
                <c:pt idx="18377">
                  <c:v>3.8243321369896E-2</c:v>
                </c:pt>
                <c:pt idx="18378">
                  <c:v>3.5374608060023897E-2</c:v>
                </c:pt>
                <c:pt idx="18379">
                  <c:v>3.1181040279504201E-2</c:v>
                </c:pt>
                <c:pt idx="18380">
                  <c:v>2.5522353157860798E-2</c:v>
                </c:pt>
                <c:pt idx="18381">
                  <c:v>1.8539893108544599E-2</c:v>
                </c:pt>
                <c:pt idx="18382">
                  <c:v>1.08326029256291E-2</c:v>
                </c:pt>
                <c:pt idx="18383">
                  <c:v>2.4565138952772399E-3</c:v>
                </c:pt>
                <c:pt idx="18384">
                  <c:v>-6.1690243282595397E-3</c:v>
                </c:pt>
                <c:pt idx="18385">
                  <c:v>-1.4862411612998399E-2</c:v>
                </c:pt>
                <c:pt idx="18386">
                  <c:v>-2.4365497537949199E-2</c:v>
                </c:pt>
                <c:pt idx="18387">
                  <c:v>-3.5607925516083799E-2</c:v>
                </c:pt>
                <c:pt idx="18388">
                  <c:v>-4.80051947181264E-2</c:v>
                </c:pt>
                <c:pt idx="18389">
                  <c:v>-6.00366654798326E-2</c:v>
                </c:pt>
                <c:pt idx="18390">
                  <c:v>-7.2218414723512606E-2</c:v>
                </c:pt>
                <c:pt idx="18391">
                  <c:v>-8.5101248808474E-2</c:v>
                </c:pt>
                <c:pt idx="18392">
                  <c:v>-9.78867077255548E-2</c:v>
                </c:pt>
                <c:pt idx="18393">
                  <c:v>-0.109525967016255</c:v>
                </c:pt>
                <c:pt idx="18394">
                  <c:v>-0.119622777858364</c:v>
                </c:pt>
                <c:pt idx="18395">
                  <c:v>-0.127730670956897</c:v>
                </c:pt>
                <c:pt idx="18396">
                  <c:v>-0.13353977823961999</c:v>
                </c:pt>
                <c:pt idx="18397">
                  <c:v>-0.13725260649169899</c:v>
                </c:pt>
                <c:pt idx="18398">
                  <c:v>-0.13976495413415099</c:v>
                </c:pt>
                <c:pt idx="18399">
                  <c:v>-0.14118433352950399</c:v>
                </c:pt>
                <c:pt idx="18400">
                  <c:v>-0.14032127164372599</c:v>
                </c:pt>
                <c:pt idx="18401">
                  <c:v>-0.13695902395814599</c:v>
                </c:pt>
                <c:pt idx="18402">
                  <c:v>-0.13150196148429499</c:v>
                </c:pt>
                <c:pt idx="18403">
                  <c:v>-0.124225647182027</c:v>
                </c:pt>
                <c:pt idx="18404">
                  <c:v>-0.115089389519151</c:v>
                </c:pt>
                <c:pt idx="18405">
                  <c:v>-0.10419023351652699</c:v>
                </c:pt>
                <c:pt idx="18406">
                  <c:v>-9.1961867896924301E-2</c:v>
                </c:pt>
                <c:pt idx="18407">
                  <c:v>-7.8791652785688601E-2</c:v>
                </c:pt>
                <c:pt idx="18408">
                  <c:v>-6.5175972815359307E-2</c:v>
                </c:pt>
                <c:pt idx="18409">
                  <c:v>-5.2229682490146E-2</c:v>
                </c:pt>
                <c:pt idx="18410">
                  <c:v>-4.0180531574659797E-2</c:v>
                </c:pt>
                <c:pt idx="18411">
                  <c:v>-2.8654046657098201E-2</c:v>
                </c:pt>
                <c:pt idx="18412">
                  <c:v>-1.8053699243539601E-2</c:v>
                </c:pt>
                <c:pt idx="18413">
                  <c:v>-9.8682449184001493E-3</c:v>
                </c:pt>
                <c:pt idx="18414">
                  <c:v>-6.1923315845902804E-3</c:v>
                </c:pt>
                <c:pt idx="18415">
                  <c:v>-7.36956957153816E-3</c:v>
                </c:pt>
                <c:pt idx="18416">
                  <c:v>-1.2531058343943901E-2</c:v>
                </c:pt>
                <c:pt idx="18417">
                  <c:v>-2.0755877851693201E-2</c:v>
                </c:pt>
                <c:pt idx="18418">
                  <c:v>-3.0156242734665901E-2</c:v>
                </c:pt>
                <c:pt idx="18419">
                  <c:v>-3.92987157495144E-2</c:v>
                </c:pt>
                <c:pt idx="18420">
                  <c:v>-4.7699192568357897E-2</c:v>
                </c:pt>
                <c:pt idx="18421">
                  <c:v>-5.52057499211039E-2</c:v>
                </c:pt>
                <c:pt idx="18422">
                  <c:v>-6.1543078578179297E-2</c:v>
                </c:pt>
                <c:pt idx="18423">
                  <c:v>-6.5568298431058006E-2</c:v>
                </c:pt>
                <c:pt idx="18424">
                  <c:v>-6.7085235574139299E-2</c:v>
                </c:pt>
                <c:pt idx="18425">
                  <c:v>-6.7039506310300104E-2</c:v>
                </c:pt>
                <c:pt idx="18426">
                  <c:v>-6.4739629984862102E-2</c:v>
                </c:pt>
                <c:pt idx="18427">
                  <c:v>-6.0098985233846498E-2</c:v>
                </c:pt>
                <c:pt idx="18428">
                  <c:v>-5.3774833627771197E-2</c:v>
                </c:pt>
                <c:pt idx="18429">
                  <c:v>-4.5812314294161098E-2</c:v>
                </c:pt>
                <c:pt idx="18430">
                  <c:v>-3.6993417425938098E-2</c:v>
                </c:pt>
                <c:pt idx="18431">
                  <c:v>-2.8167817366254299E-2</c:v>
                </c:pt>
                <c:pt idx="18432">
                  <c:v>-1.9407504831153801E-2</c:v>
                </c:pt>
                <c:pt idx="18433">
                  <c:v>-1.02541943134778E-2</c:v>
                </c:pt>
                <c:pt idx="18434">
                  <c:v>-5.8275370767823902E-4</c:v>
                </c:pt>
                <c:pt idx="18435">
                  <c:v>9.3087307567611601E-3</c:v>
                </c:pt>
                <c:pt idx="18436">
                  <c:v>1.9608360245993502E-2</c:v>
                </c:pt>
                <c:pt idx="18437">
                  <c:v>3.07672052715731E-2</c:v>
                </c:pt>
                <c:pt idx="18438">
                  <c:v>4.2523198547267098E-2</c:v>
                </c:pt>
                <c:pt idx="18439">
                  <c:v>5.4097029805228902E-2</c:v>
                </c:pt>
                <c:pt idx="18440">
                  <c:v>6.5259949747911897E-2</c:v>
                </c:pt>
                <c:pt idx="18441">
                  <c:v>7.5391728930097393E-2</c:v>
                </c:pt>
                <c:pt idx="18442">
                  <c:v>8.4258319151104696E-2</c:v>
                </c:pt>
                <c:pt idx="18443">
                  <c:v>9.2171330727388104E-2</c:v>
                </c:pt>
                <c:pt idx="18444">
                  <c:v>9.8121266862670101E-2</c:v>
                </c:pt>
                <c:pt idx="18445">
                  <c:v>0.101462596374221</c:v>
                </c:pt>
                <c:pt idx="18446">
                  <c:v>0.10264432203335</c:v>
                </c:pt>
                <c:pt idx="18447">
                  <c:v>0.102676824481573</c:v>
                </c:pt>
                <c:pt idx="18448">
                  <c:v>0.102797695260019</c:v>
                </c:pt>
                <c:pt idx="18449">
                  <c:v>0.103332366806571</c:v>
                </c:pt>
                <c:pt idx="18450">
                  <c:v>0.102914542920128</c:v>
                </c:pt>
                <c:pt idx="18451">
                  <c:v>0.10103494722312401</c:v>
                </c:pt>
                <c:pt idx="18452">
                  <c:v>9.8877965092461606E-2</c:v>
                </c:pt>
                <c:pt idx="18453">
                  <c:v>9.7700492943219003E-2</c:v>
                </c:pt>
                <c:pt idx="18454">
                  <c:v>9.8512150452609595E-2</c:v>
                </c:pt>
                <c:pt idx="18455">
                  <c:v>0.101591057482739</c:v>
                </c:pt>
                <c:pt idx="18456">
                  <c:v>0.10606204990323501</c:v>
                </c:pt>
                <c:pt idx="18457">
                  <c:v>0.110759293874981</c:v>
                </c:pt>
                <c:pt idx="18458">
                  <c:v>0.11535401356826799</c:v>
                </c:pt>
                <c:pt idx="18459">
                  <c:v>0.120287182030601</c:v>
                </c:pt>
                <c:pt idx="18460">
                  <c:v>0.12581879721699801</c:v>
                </c:pt>
                <c:pt idx="18461">
                  <c:v>0.130943128923386</c:v>
                </c:pt>
                <c:pt idx="18462">
                  <c:v>0.13477806105023199</c:v>
                </c:pt>
                <c:pt idx="18463">
                  <c:v>0.137299423536661</c:v>
                </c:pt>
                <c:pt idx="18464">
                  <c:v>0.13789057616369299</c:v>
                </c:pt>
                <c:pt idx="18465">
                  <c:v>0.13622733395077599</c:v>
                </c:pt>
                <c:pt idx="18466">
                  <c:v>0.133258543606672</c:v>
                </c:pt>
                <c:pt idx="18467">
                  <c:v>0.12925505132370901</c:v>
                </c:pt>
                <c:pt idx="18468">
                  <c:v>0.123238280548629</c:v>
                </c:pt>
                <c:pt idx="18469">
                  <c:v>0.115547984946933</c:v>
                </c:pt>
                <c:pt idx="18470">
                  <c:v>0.106742343760644</c:v>
                </c:pt>
                <c:pt idx="18471">
                  <c:v>9.7206254303428302E-2</c:v>
                </c:pt>
                <c:pt idx="18472">
                  <c:v>8.7780398420261099E-2</c:v>
                </c:pt>
                <c:pt idx="18473">
                  <c:v>8.0147121232413104E-2</c:v>
                </c:pt>
                <c:pt idx="18474">
                  <c:v>7.5407785403157998E-2</c:v>
                </c:pt>
                <c:pt idx="18475">
                  <c:v>7.3122856303331596E-2</c:v>
                </c:pt>
                <c:pt idx="18476">
                  <c:v>7.3098361345828894E-2</c:v>
                </c:pt>
                <c:pt idx="18477">
                  <c:v>7.5471952566638703E-2</c:v>
                </c:pt>
                <c:pt idx="18478">
                  <c:v>7.9568214033184606E-2</c:v>
                </c:pt>
                <c:pt idx="18479">
                  <c:v>8.5433280961705702E-2</c:v>
                </c:pt>
                <c:pt idx="18480">
                  <c:v>9.3574183026975705E-2</c:v>
                </c:pt>
                <c:pt idx="18481">
                  <c:v>0.103228349181488</c:v>
                </c:pt>
                <c:pt idx="18482">
                  <c:v>0.113734049314858</c:v>
                </c:pt>
                <c:pt idx="18483">
                  <c:v>0.12518414982772799</c:v>
                </c:pt>
                <c:pt idx="18484">
                  <c:v>0.13758949768279599</c:v>
                </c:pt>
                <c:pt idx="18485">
                  <c:v>0.15012512360768401</c:v>
                </c:pt>
                <c:pt idx="18486">
                  <c:v>0.161857455871353</c:v>
                </c:pt>
                <c:pt idx="18487">
                  <c:v>0.17312947507332299</c:v>
                </c:pt>
                <c:pt idx="18488">
                  <c:v>0.18457199155891801</c:v>
                </c:pt>
                <c:pt idx="18489">
                  <c:v>0.19473477257088601</c:v>
                </c:pt>
                <c:pt idx="18490">
                  <c:v>0.20230137321295899</c:v>
                </c:pt>
                <c:pt idx="18491">
                  <c:v>0.20776453952632401</c:v>
                </c:pt>
                <c:pt idx="18492">
                  <c:v>0.211894693787328</c:v>
                </c:pt>
                <c:pt idx="18493">
                  <c:v>0.21525430600373799</c:v>
                </c:pt>
                <c:pt idx="18494">
                  <c:v>0.21877938901876001</c:v>
                </c:pt>
                <c:pt idx="18495">
                  <c:v>0.22305380547564799</c:v>
                </c:pt>
                <c:pt idx="18496">
                  <c:v>0.22766149813806599</c:v>
                </c:pt>
                <c:pt idx="18497">
                  <c:v>0.231712421375599</c:v>
                </c:pt>
                <c:pt idx="18498">
                  <c:v>0.23514664322711801</c:v>
                </c:pt>
                <c:pt idx="18499">
                  <c:v>0.23862776124410601</c:v>
                </c:pt>
                <c:pt idx="18500">
                  <c:v>0.24201324604369601</c:v>
                </c:pt>
                <c:pt idx="18501">
                  <c:v>0.24520225179097699</c:v>
                </c:pt>
                <c:pt idx="18502">
                  <c:v>0.24840004120020501</c:v>
                </c:pt>
                <c:pt idx="18503">
                  <c:v>0.25106285824521302</c:v>
                </c:pt>
                <c:pt idx="18504">
                  <c:v>0.25326011679180499</c:v>
                </c:pt>
                <c:pt idx="18505">
                  <c:v>0.255119533096336</c:v>
                </c:pt>
                <c:pt idx="18506">
                  <c:v>0.25564644877231302</c:v>
                </c:pt>
                <c:pt idx="18507">
                  <c:v>0.25441365560259399</c:v>
                </c:pt>
                <c:pt idx="18508">
                  <c:v>0.25222282275633301</c:v>
                </c:pt>
                <c:pt idx="18509">
                  <c:v>0.24932924558080699</c:v>
                </c:pt>
                <c:pt idx="18510">
                  <c:v>0.24539301695169999</c:v>
                </c:pt>
                <c:pt idx="18511">
                  <c:v>0.240281378154273</c:v>
                </c:pt>
                <c:pt idx="18512">
                  <c:v>0.23506806576486999</c:v>
                </c:pt>
                <c:pt idx="18513">
                  <c:v>0.231321330091984</c:v>
                </c:pt>
                <c:pt idx="18514">
                  <c:v>0.229492560587581</c:v>
                </c:pt>
                <c:pt idx="18515">
                  <c:v>0.228756307376073</c:v>
                </c:pt>
                <c:pt idx="18516">
                  <c:v>0.228596834584742</c:v>
                </c:pt>
                <c:pt idx="18517">
                  <c:v>0.22958955219419699</c:v>
                </c:pt>
                <c:pt idx="18518">
                  <c:v>0.23222078289489201</c:v>
                </c:pt>
                <c:pt idx="18519">
                  <c:v>0.236013373263605</c:v>
                </c:pt>
                <c:pt idx="18520">
                  <c:v>0.240253638816984</c:v>
                </c:pt>
                <c:pt idx="18521">
                  <c:v>0.24540408430437</c:v>
                </c:pt>
                <c:pt idx="18522">
                  <c:v>0.25190166480284198</c:v>
                </c:pt>
                <c:pt idx="18523">
                  <c:v>0.25867337663917001</c:v>
                </c:pt>
                <c:pt idx="18524">
                  <c:v>0.26441982267786601</c:v>
                </c:pt>
                <c:pt idx="18525">
                  <c:v>0.26942759068326899</c:v>
                </c:pt>
                <c:pt idx="18526">
                  <c:v>0.27396070460559002</c:v>
                </c:pt>
                <c:pt idx="18527">
                  <c:v>0.27804444515224302</c:v>
                </c:pt>
                <c:pt idx="18528">
                  <c:v>0.28153048711015299</c:v>
                </c:pt>
                <c:pt idx="18529">
                  <c:v>0.28450614216305098</c:v>
                </c:pt>
                <c:pt idx="18530">
                  <c:v>0.28717335568271402</c:v>
                </c:pt>
                <c:pt idx="18531">
                  <c:v>0.289096684378988</c:v>
                </c:pt>
                <c:pt idx="18532">
                  <c:v>0.288583923859416</c:v>
                </c:pt>
                <c:pt idx="18533">
                  <c:v>0.28434416189603001</c:v>
                </c:pt>
                <c:pt idx="18534">
                  <c:v>0.27652376178731197</c:v>
                </c:pt>
                <c:pt idx="18535">
                  <c:v>0.26547291305008403</c:v>
                </c:pt>
                <c:pt idx="18536">
                  <c:v>0.25166456393048497</c:v>
                </c:pt>
                <c:pt idx="18537">
                  <c:v>0.23591747459507201</c:v>
                </c:pt>
                <c:pt idx="18538">
                  <c:v>0.219408494353559</c:v>
                </c:pt>
                <c:pt idx="18539">
                  <c:v>0.20272203203156799</c:v>
                </c:pt>
                <c:pt idx="18540">
                  <c:v>0.186341478969689</c:v>
                </c:pt>
                <c:pt idx="18541">
                  <c:v>0.170696450893952</c:v>
                </c:pt>
                <c:pt idx="18542">
                  <c:v>0.15639546165531501</c:v>
                </c:pt>
                <c:pt idx="18543">
                  <c:v>0.14377203656851001</c:v>
                </c:pt>
                <c:pt idx="18544">
                  <c:v>0.13322770868386699</c:v>
                </c:pt>
                <c:pt idx="18545">
                  <c:v>0.12567292450853201</c:v>
                </c:pt>
                <c:pt idx="18546">
                  <c:v>0.12108410829005301</c:v>
                </c:pt>
                <c:pt idx="18547">
                  <c:v>0.119246879424511</c:v>
                </c:pt>
                <c:pt idx="18548">
                  <c:v>0.119747543653827</c:v>
                </c:pt>
                <c:pt idx="18549">
                  <c:v>0.12094065656002601</c:v>
                </c:pt>
                <c:pt idx="18550">
                  <c:v>0.121871024893848</c:v>
                </c:pt>
                <c:pt idx="18551">
                  <c:v>0.12292845866268901</c:v>
                </c:pt>
                <c:pt idx="18552">
                  <c:v>0.123741493314712</c:v>
                </c:pt>
                <c:pt idx="18553">
                  <c:v>0.123472316024789</c:v>
                </c:pt>
                <c:pt idx="18554">
                  <c:v>0.121524181933111</c:v>
                </c:pt>
                <c:pt idx="18555">
                  <c:v>0.116790466687199</c:v>
                </c:pt>
                <c:pt idx="18556">
                  <c:v>0.109472840818889</c:v>
                </c:pt>
                <c:pt idx="18557">
                  <c:v>0.100862728361271</c:v>
                </c:pt>
                <c:pt idx="18558">
                  <c:v>9.1041906149023799E-2</c:v>
                </c:pt>
                <c:pt idx="18559">
                  <c:v>8.0197455087212904E-2</c:v>
                </c:pt>
                <c:pt idx="18560">
                  <c:v>6.9610570357698298E-2</c:v>
                </c:pt>
                <c:pt idx="18561">
                  <c:v>5.9948374757218398E-2</c:v>
                </c:pt>
                <c:pt idx="18562">
                  <c:v>5.1093595236494697E-2</c:v>
                </c:pt>
                <c:pt idx="18563">
                  <c:v>4.2067692612833198E-2</c:v>
                </c:pt>
                <c:pt idx="18564">
                  <c:v>3.1893685285746397E-2</c:v>
                </c:pt>
                <c:pt idx="18565">
                  <c:v>2.1028754964800001E-2</c:v>
                </c:pt>
                <c:pt idx="18566">
                  <c:v>9.9304498863486308E-3</c:v>
                </c:pt>
                <c:pt idx="18567">
                  <c:v>-9.872694889901249E-4</c:v>
                </c:pt>
                <c:pt idx="18568">
                  <c:v>-1.17497196250356E-2</c:v>
                </c:pt>
                <c:pt idx="18569">
                  <c:v>-2.2934203524843599E-2</c:v>
                </c:pt>
                <c:pt idx="18570">
                  <c:v>-3.4385347200935501E-2</c:v>
                </c:pt>
                <c:pt idx="18571">
                  <c:v>-4.52136874535101E-2</c:v>
                </c:pt>
                <c:pt idx="18572">
                  <c:v>-5.5231116241392098E-2</c:v>
                </c:pt>
                <c:pt idx="18573">
                  <c:v>-6.4240926468682305E-2</c:v>
                </c:pt>
                <c:pt idx="18574">
                  <c:v>-7.2637066532972097E-2</c:v>
                </c:pt>
                <c:pt idx="18575">
                  <c:v>-8.0889315626914607E-2</c:v>
                </c:pt>
                <c:pt idx="18576">
                  <c:v>-8.8519862540358304E-2</c:v>
                </c:pt>
                <c:pt idx="18577">
                  <c:v>-9.6186721709284204E-2</c:v>
                </c:pt>
                <c:pt idx="18578">
                  <c:v>-0.104050477708428</c:v>
                </c:pt>
                <c:pt idx="18579">
                  <c:v>-0.112006221876054</c:v>
                </c:pt>
                <c:pt idx="18580">
                  <c:v>-0.12078435986029799</c:v>
                </c:pt>
                <c:pt idx="18581">
                  <c:v>-0.130445236136285</c:v>
                </c:pt>
                <c:pt idx="18582">
                  <c:v>-0.140840031532278</c:v>
                </c:pt>
                <c:pt idx="18583">
                  <c:v>-0.15150119256821401</c:v>
                </c:pt>
                <c:pt idx="18584">
                  <c:v>-0.16200222122415101</c:v>
                </c:pt>
                <c:pt idx="18585">
                  <c:v>-0.172059028419349</c:v>
                </c:pt>
                <c:pt idx="18586">
                  <c:v>-0.181558874913024</c:v>
                </c:pt>
                <c:pt idx="18587">
                  <c:v>-0.19158271966031901</c:v>
                </c:pt>
                <c:pt idx="18588">
                  <c:v>-0.20263169324818101</c:v>
                </c:pt>
                <c:pt idx="18589">
                  <c:v>-0.21342509812509899</c:v>
                </c:pt>
                <c:pt idx="18590">
                  <c:v>-0.22352308906175</c:v>
                </c:pt>
                <c:pt idx="18591">
                  <c:v>-0.23362668814992599</c:v>
                </c:pt>
                <c:pt idx="18592">
                  <c:v>-0.243683333392752</c:v>
                </c:pt>
                <c:pt idx="18593">
                  <c:v>-0.25299105906175701</c:v>
                </c:pt>
                <c:pt idx="18594">
                  <c:v>-0.261373666313995</c:v>
                </c:pt>
                <c:pt idx="18595">
                  <c:v>-0.26922143822327099</c:v>
                </c:pt>
                <c:pt idx="18596">
                  <c:v>-0.27683988368183199</c:v>
                </c:pt>
                <c:pt idx="18597">
                  <c:v>-0.28491491015826698</c:v>
                </c:pt>
                <c:pt idx="18598">
                  <c:v>-0.29328819709500697</c:v>
                </c:pt>
                <c:pt idx="18599">
                  <c:v>-0.30115237662006</c:v>
                </c:pt>
                <c:pt idx="18600">
                  <c:v>-0.30795700875026</c:v>
                </c:pt>
                <c:pt idx="18601">
                  <c:v>-0.31291670268280902</c:v>
                </c:pt>
                <c:pt idx="18602">
                  <c:v>-0.31587715258082499</c:v>
                </c:pt>
                <c:pt idx="18603">
                  <c:v>-0.31742520268032398</c:v>
                </c:pt>
                <c:pt idx="18604">
                  <c:v>-0.31807007146730298</c:v>
                </c:pt>
                <c:pt idx="18605">
                  <c:v>-0.31836945550003198</c:v>
                </c:pt>
                <c:pt idx="18606">
                  <c:v>-0.31954152360613602</c:v>
                </c:pt>
                <c:pt idx="18607">
                  <c:v>-0.32288036462772501</c:v>
                </c:pt>
                <c:pt idx="18608">
                  <c:v>-0.32792562423621102</c:v>
                </c:pt>
                <c:pt idx="18609">
                  <c:v>-0.33300702045448699</c:v>
                </c:pt>
                <c:pt idx="18610">
                  <c:v>-0.33789302010534</c:v>
                </c:pt>
                <c:pt idx="18611">
                  <c:v>-0.34369570623541401</c:v>
                </c:pt>
                <c:pt idx="18612">
                  <c:v>-0.35022369328703801</c:v>
                </c:pt>
                <c:pt idx="18613">
                  <c:v>-0.35631493238622203</c:v>
                </c:pt>
                <c:pt idx="18614">
                  <c:v>-0.36140962482182698</c:v>
                </c:pt>
                <c:pt idx="18615">
                  <c:v>-0.36548131901681102</c:v>
                </c:pt>
                <c:pt idx="18616">
                  <c:v>-0.36871749381615598</c:v>
                </c:pt>
                <c:pt idx="18617">
                  <c:v>-0.37203388326154702</c:v>
                </c:pt>
                <c:pt idx="18618">
                  <c:v>-0.37539841733348001</c:v>
                </c:pt>
                <c:pt idx="18619">
                  <c:v>-0.376727962436258</c:v>
                </c:pt>
                <c:pt idx="18620">
                  <c:v>-0.37530148654152201</c:v>
                </c:pt>
                <c:pt idx="18621">
                  <c:v>-0.37159958448423103</c:v>
                </c:pt>
                <c:pt idx="18622">
                  <c:v>-0.36585860920020102</c:v>
                </c:pt>
                <c:pt idx="18623">
                  <c:v>-0.35911217878954899</c:v>
                </c:pt>
                <c:pt idx="18624">
                  <c:v>-0.35259180153883601</c:v>
                </c:pt>
                <c:pt idx="18625">
                  <c:v>-0.34623942571816801</c:v>
                </c:pt>
                <c:pt idx="18626">
                  <c:v>-0.33963784918953299</c:v>
                </c:pt>
                <c:pt idx="18627">
                  <c:v>-0.33351117969106198</c:v>
                </c:pt>
                <c:pt idx="18628">
                  <c:v>-0.32815418872336799</c:v>
                </c:pt>
                <c:pt idx="18629">
                  <c:v>-0.32386469063110401</c:v>
                </c:pt>
                <c:pt idx="18630">
                  <c:v>-0.321878311023099</c:v>
                </c:pt>
                <c:pt idx="18631">
                  <c:v>-0.32216503684049003</c:v>
                </c:pt>
                <c:pt idx="18632">
                  <c:v>-0.32377341250819303</c:v>
                </c:pt>
                <c:pt idx="18633">
                  <c:v>-0.32614353647662297</c:v>
                </c:pt>
                <c:pt idx="18634">
                  <c:v>-0.32955529946085499</c:v>
                </c:pt>
                <c:pt idx="18635">
                  <c:v>-0.334615900595787</c:v>
                </c:pt>
                <c:pt idx="18636">
                  <c:v>-0.34074193696951399</c:v>
                </c:pt>
                <c:pt idx="18637">
                  <c:v>-0.34686819009373898</c:v>
                </c:pt>
                <c:pt idx="18638">
                  <c:v>-0.35261610540500699</c:v>
                </c:pt>
                <c:pt idx="18639">
                  <c:v>-0.35802111308687101</c:v>
                </c:pt>
                <c:pt idx="18640">
                  <c:v>-0.36387591266978703</c:v>
                </c:pt>
                <c:pt idx="18641">
                  <c:v>-0.369999103152932</c:v>
                </c:pt>
                <c:pt idx="18642">
                  <c:v>-0.37522702919469902</c:v>
                </c:pt>
                <c:pt idx="18643">
                  <c:v>-0.37950330306419799</c:v>
                </c:pt>
                <c:pt idx="18644">
                  <c:v>-0.38350949100322801</c:v>
                </c:pt>
                <c:pt idx="18645">
                  <c:v>-0.38849082337747298</c:v>
                </c:pt>
                <c:pt idx="18646">
                  <c:v>-0.39370740015193401</c:v>
                </c:pt>
                <c:pt idx="18647">
                  <c:v>-0.39739221670544</c:v>
                </c:pt>
                <c:pt idx="18648">
                  <c:v>-0.39959226908355799</c:v>
                </c:pt>
                <c:pt idx="18649">
                  <c:v>-0.40091308282914501</c:v>
                </c:pt>
                <c:pt idx="18650">
                  <c:v>-0.40159338071851503</c:v>
                </c:pt>
                <c:pt idx="18651">
                  <c:v>-0.40183183870730599</c:v>
                </c:pt>
                <c:pt idx="18652">
                  <c:v>-0.401927902468737</c:v>
                </c:pt>
                <c:pt idx="18653">
                  <c:v>-0.40238355531196102</c:v>
                </c:pt>
                <c:pt idx="18654">
                  <c:v>-0.40368031016429901</c:v>
                </c:pt>
                <c:pt idx="18655">
                  <c:v>-0.40706443223614203</c:v>
                </c:pt>
                <c:pt idx="18656">
                  <c:v>-0.41277519477635299</c:v>
                </c:pt>
                <c:pt idx="18657">
                  <c:v>-0.41928732713674499</c:v>
                </c:pt>
                <c:pt idx="18658">
                  <c:v>-0.42562436932811698</c:v>
                </c:pt>
                <c:pt idx="18659">
                  <c:v>-0.43107903318402402</c:v>
                </c:pt>
                <c:pt idx="18660">
                  <c:v>-0.43508031222798799</c:v>
                </c:pt>
                <c:pt idx="18661">
                  <c:v>-0.43673453581867699</c:v>
                </c:pt>
                <c:pt idx="18662">
                  <c:v>-0.43520231498331802</c:v>
                </c:pt>
                <c:pt idx="18663">
                  <c:v>-0.430799870726505</c:v>
                </c:pt>
                <c:pt idx="18664">
                  <c:v>-0.42466545521393101</c:v>
                </c:pt>
                <c:pt idx="18665">
                  <c:v>-0.41756559674180999</c:v>
                </c:pt>
                <c:pt idx="18666">
                  <c:v>-0.40963035863143599</c:v>
                </c:pt>
                <c:pt idx="18667">
                  <c:v>-0.401320779944221</c:v>
                </c:pt>
                <c:pt idx="18668">
                  <c:v>-0.39228527271316699</c:v>
                </c:pt>
                <c:pt idx="18669">
                  <c:v>-0.38158656114760903</c:v>
                </c:pt>
                <c:pt idx="18670">
                  <c:v>-0.36948141571285897</c:v>
                </c:pt>
                <c:pt idx="18671">
                  <c:v>-0.35638090287694901</c:v>
                </c:pt>
                <c:pt idx="18672">
                  <c:v>-0.342936828103652</c:v>
                </c:pt>
                <c:pt idx="18673">
                  <c:v>-0.32962212791217399</c:v>
                </c:pt>
                <c:pt idx="18674">
                  <c:v>-0.316014699662025</c:v>
                </c:pt>
                <c:pt idx="18675">
                  <c:v>-0.30201425265201398</c:v>
                </c:pt>
                <c:pt idx="18676">
                  <c:v>-0.28696902246196299</c:v>
                </c:pt>
                <c:pt idx="18677">
                  <c:v>-0.270150151601246</c:v>
                </c:pt>
                <c:pt idx="18678">
                  <c:v>-0.25220566909641501</c:v>
                </c:pt>
                <c:pt idx="18679">
                  <c:v>-0.23404703014985501</c:v>
                </c:pt>
                <c:pt idx="18680">
                  <c:v>-0.21702274390687901</c:v>
                </c:pt>
                <c:pt idx="18681">
                  <c:v>-0.20166789274479099</c:v>
                </c:pt>
                <c:pt idx="18682">
                  <c:v>-0.18787865938082801</c:v>
                </c:pt>
                <c:pt idx="18683">
                  <c:v>-0.17616498479402201</c:v>
                </c:pt>
                <c:pt idx="18684">
                  <c:v>-0.167324636852478</c:v>
                </c:pt>
                <c:pt idx="18685">
                  <c:v>-0.16165043178156999</c:v>
                </c:pt>
                <c:pt idx="18686">
                  <c:v>-0.15830037334675101</c:v>
                </c:pt>
                <c:pt idx="18687">
                  <c:v>-0.156866930226567</c:v>
                </c:pt>
                <c:pt idx="18688">
                  <c:v>-0.15705125369252501</c:v>
                </c:pt>
                <c:pt idx="18689">
                  <c:v>-0.158932485166427</c:v>
                </c:pt>
                <c:pt idx="18690">
                  <c:v>-0.16265476044475599</c:v>
                </c:pt>
                <c:pt idx="18691">
                  <c:v>-0.16731369311858599</c:v>
                </c:pt>
                <c:pt idx="18692">
                  <c:v>-0.17213565974677</c:v>
                </c:pt>
                <c:pt idx="18693">
                  <c:v>-0.17704717555757499</c:v>
                </c:pt>
                <c:pt idx="18694">
                  <c:v>-0.181368360426092</c:v>
                </c:pt>
                <c:pt idx="18695">
                  <c:v>-0.18450835454133299</c:v>
                </c:pt>
                <c:pt idx="18696">
                  <c:v>-0.18764114627842499</c:v>
                </c:pt>
                <c:pt idx="18697">
                  <c:v>-0.19147829494655699</c:v>
                </c:pt>
                <c:pt idx="18698">
                  <c:v>-0.194834750368094</c:v>
                </c:pt>
                <c:pt idx="18699">
                  <c:v>-0.19587013515089799</c:v>
                </c:pt>
                <c:pt idx="18700">
                  <c:v>-0.19292736483966599</c:v>
                </c:pt>
                <c:pt idx="18701">
                  <c:v>-0.185156380171241</c:v>
                </c:pt>
                <c:pt idx="18702">
                  <c:v>-0.17214611976211899</c:v>
                </c:pt>
                <c:pt idx="18703">
                  <c:v>-0.15408902651995601</c:v>
                </c:pt>
                <c:pt idx="18704">
                  <c:v>-0.1319016320851</c:v>
                </c:pt>
                <c:pt idx="18705">
                  <c:v>-0.10635449866890299</c:v>
                </c:pt>
                <c:pt idx="18706">
                  <c:v>-7.8847305619689903E-2</c:v>
                </c:pt>
                <c:pt idx="18707">
                  <c:v>-5.0155642261314498E-2</c:v>
                </c:pt>
                <c:pt idx="18708">
                  <c:v>-2.03755260501104E-2</c:v>
                </c:pt>
                <c:pt idx="18709">
                  <c:v>1.0052919102997999E-2</c:v>
                </c:pt>
                <c:pt idx="18710">
                  <c:v>4.0766331034995502E-2</c:v>
                </c:pt>
                <c:pt idx="18711">
                  <c:v>7.0528211088453793E-2</c:v>
                </c:pt>
                <c:pt idx="18712">
                  <c:v>9.8051919680517102E-2</c:v>
                </c:pt>
                <c:pt idx="18713">
                  <c:v>0.122736832606972</c:v>
                </c:pt>
                <c:pt idx="18714">
                  <c:v>0.14388918143656701</c:v>
                </c:pt>
                <c:pt idx="18715">
                  <c:v>0.16097370784048901</c:v>
                </c:pt>
                <c:pt idx="18716">
                  <c:v>0.174813689831917</c:v>
                </c:pt>
                <c:pt idx="18717">
                  <c:v>0.186434924789081</c:v>
                </c:pt>
                <c:pt idx="18718">
                  <c:v>0.195800212572836</c:v>
                </c:pt>
                <c:pt idx="18719">
                  <c:v>0.20321731781856001</c:v>
                </c:pt>
                <c:pt idx="18720">
                  <c:v>0.20963728312233901</c:v>
                </c:pt>
                <c:pt idx="18721">
                  <c:v>0.21524157885450099</c:v>
                </c:pt>
                <c:pt idx="18722">
                  <c:v>0.22123678909974501</c:v>
                </c:pt>
                <c:pt idx="18723">
                  <c:v>0.22872198325305099</c:v>
                </c:pt>
                <c:pt idx="18724">
                  <c:v>0.23679162847195401</c:v>
                </c:pt>
                <c:pt idx="18725">
                  <c:v>0.24471358227783099</c:v>
                </c:pt>
                <c:pt idx="18726">
                  <c:v>0.25169452229318501</c:v>
                </c:pt>
                <c:pt idx="18727">
                  <c:v>0.25748433002022902</c:v>
                </c:pt>
                <c:pt idx="18728">
                  <c:v>0.26296389399936698</c:v>
                </c:pt>
                <c:pt idx="18729">
                  <c:v>0.269160569353394</c:v>
                </c:pt>
                <c:pt idx="18730">
                  <c:v>0.27626516736415202</c:v>
                </c:pt>
                <c:pt idx="18731">
                  <c:v>0.28379312110515897</c:v>
                </c:pt>
                <c:pt idx="18732">
                  <c:v>0.29244460613384698</c:v>
                </c:pt>
                <c:pt idx="18733">
                  <c:v>0.30252100008525001</c:v>
                </c:pt>
                <c:pt idx="18734">
                  <c:v>0.31383190523691001</c:v>
                </c:pt>
                <c:pt idx="18735">
                  <c:v>0.32715327698816998</c:v>
                </c:pt>
                <c:pt idx="18736">
                  <c:v>0.34195314084362</c:v>
                </c:pt>
                <c:pt idx="18737">
                  <c:v>0.35693927545920801</c:v>
                </c:pt>
                <c:pt idx="18738">
                  <c:v>0.372524403786608</c:v>
                </c:pt>
                <c:pt idx="18739">
                  <c:v>0.38983209331757701</c:v>
                </c:pt>
                <c:pt idx="18740">
                  <c:v>0.408652084136363</c:v>
                </c:pt>
                <c:pt idx="18741">
                  <c:v>0.42932693269075101</c:v>
                </c:pt>
                <c:pt idx="18742">
                  <c:v>0.45259432685822398</c:v>
                </c:pt>
                <c:pt idx="18743">
                  <c:v>0.47681882405195303</c:v>
                </c:pt>
                <c:pt idx="18744">
                  <c:v>0.49954734884060797</c:v>
                </c:pt>
                <c:pt idx="18745">
                  <c:v>0.52032816945743798</c:v>
                </c:pt>
                <c:pt idx="18746">
                  <c:v>0.53880012292974999</c:v>
                </c:pt>
                <c:pt idx="18747">
                  <c:v>0.55358256284024399</c:v>
                </c:pt>
                <c:pt idx="18748">
                  <c:v>0.56406797093530703</c:v>
                </c:pt>
                <c:pt idx="18749">
                  <c:v>0.570454089767642</c:v>
                </c:pt>
                <c:pt idx="18750">
                  <c:v>0.57309701303288596</c:v>
                </c:pt>
                <c:pt idx="18751">
                  <c:v>0.57256758552025699</c:v>
                </c:pt>
                <c:pt idx="18752">
                  <c:v>0.56985393994210398</c:v>
                </c:pt>
                <c:pt idx="18753">
                  <c:v>0.56515455121409697</c:v>
                </c:pt>
                <c:pt idx="18754">
                  <c:v>0.55716446856397395</c:v>
                </c:pt>
                <c:pt idx="18755">
                  <c:v>0.54531211412398095</c:v>
                </c:pt>
                <c:pt idx="18756">
                  <c:v>0.531212049160665</c:v>
                </c:pt>
                <c:pt idx="18757">
                  <c:v>0.51698919390397602</c:v>
                </c:pt>
                <c:pt idx="18758">
                  <c:v>0.50367613003451595</c:v>
                </c:pt>
                <c:pt idx="18759">
                  <c:v>0.49199641010752498</c:v>
                </c:pt>
                <c:pt idx="18760">
                  <c:v>0.482591360062885</c:v>
                </c:pt>
                <c:pt idx="18761">
                  <c:v>0.47542121435874901</c:v>
                </c:pt>
                <c:pt idx="18762">
                  <c:v>0.47076022052812699</c:v>
                </c:pt>
                <c:pt idx="18763">
                  <c:v>0.469552364401296</c:v>
                </c:pt>
                <c:pt idx="18764">
                  <c:v>0.471623923039038</c:v>
                </c:pt>
                <c:pt idx="18765">
                  <c:v>0.47542869084081801</c:v>
                </c:pt>
                <c:pt idx="18766">
                  <c:v>0.47999970150149401</c:v>
                </c:pt>
                <c:pt idx="18767">
                  <c:v>0.48531346837822398</c:v>
                </c:pt>
                <c:pt idx="18768">
                  <c:v>0.49187401520587898</c:v>
                </c:pt>
                <c:pt idx="18769">
                  <c:v>0.50047073257368702</c:v>
                </c:pt>
                <c:pt idx="18770">
                  <c:v>0.51103371976732104</c:v>
                </c:pt>
                <c:pt idx="18771">
                  <c:v>0.52154850975990097</c:v>
                </c:pt>
                <c:pt idx="18772">
                  <c:v>0.530040559308946</c:v>
                </c:pt>
                <c:pt idx="18773">
                  <c:v>0.53661224205434299</c:v>
                </c:pt>
                <c:pt idx="18774">
                  <c:v>0.54195239943624696</c:v>
                </c:pt>
                <c:pt idx="18775">
                  <c:v>0.54692438488934503</c:v>
                </c:pt>
                <c:pt idx="18776">
                  <c:v>0.552938310411906</c:v>
                </c:pt>
                <c:pt idx="18777">
                  <c:v>0.56028895565134795</c:v>
                </c:pt>
                <c:pt idx="18778">
                  <c:v>0.568238125514823</c:v>
                </c:pt>
                <c:pt idx="18779">
                  <c:v>0.57576418780122396</c:v>
                </c:pt>
                <c:pt idx="18780">
                  <c:v>0.58301090863972904</c:v>
                </c:pt>
                <c:pt idx="18781">
                  <c:v>0.59073522476606699</c:v>
                </c:pt>
                <c:pt idx="18782">
                  <c:v>0.59928663603352195</c:v>
                </c:pt>
                <c:pt idx="18783">
                  <c:v>0.60834591468934596</c:v>
                </c:pt>
                <c:pt idx="18784">
                  <c:v>0.61608433586498301</c:v>
                </c:pt>
                <c:pt idx="18785">
                  <c:v>0.62060141989773199</c:v>
                </c:pt>
                <c:pt idx="18786">
                  <c:v>0.62167330200110904</c:v>
                </c:pt>
                <c:pt idx="18787">
                  <c:v>0.62056184225906796</c:v>
                </c:pt>
                <c:pt idx="18788">
                  <c:v>0.61746175274939896</c:v>
                </c:pt>
                <c:pt idx="18789">
                  <c:v>0.61257717265506595</c:v>
                </c:pt>
                <c:pt idx="18790">
                  <c:v>0.60667846656049795</c:v>
                </c:pt>
                <c:pt idx="18791">
                  <c:v>0.59960913088148304</c:v>
                </c:pt>
                <c:pt idx="18792">
                  <c:v>0.59188533696297896</c:v>
                </c:pt>
                <c:pt idx="18793">
                  <c:v>0.58344388991027496</c:v>
                </c:pt>
                <c:pt idx="18794">
                  <c:v>0.57325278462963902</c:v>
                </c:pt>
                <c:pt idx="18795">
                  <c:v>0.56096917743366903</c:v>
                </c:pt>
                <c:pt idx="18796">
                  <c:v>0.54696285964926405</c:v>
                </c:pt>
                <c:pt idx="18797">
                  <c:v>0.53232450301359602</c:v>
                </c:pt>
                <c:pt idx="18798">
                  <c:v>0.51761174000184196</c:v>
                </c:pt>
                <c:pt idx="18799">
                  <c:v>0.50334895280014302</c:v>
                </c:pt>
                <c:pt idx="18800">
                  <c:v>0.489573172594301</c:v>
                </c:pt>
                <c:pt idx="18801">
                  <c:v>0.476030209394462</c:v>
                </c:pt>
                <c:pt idx="18802">
                  <c:v>0.46306322210502798</c:v>
                </c:pt>
                <c:pt idx="18803">
                  <c:v>0.45025586283986102</c:v>
                </c:pt>
                <c:pt idx="18804">
                  <c:v>0.43744131814246001</c:v>
                </c:pt>
                <c:pt idx="18805">
                  <c:v>0.42555539527012798</c:v>
                </c:pt>
                <c:pt idx="18806">
                  <c:v>0.41446043798112397</c:v>
                </c:pt>
                <c:pt idx="18807">
                  <c:v>0.40315921168186403</c:v>
                </c:pt>
                <c:pt idx="18808">
                  <c:v>0.39119064658715502</c:v>
                </c:pt>
                <c:pt idx="18809">
                  <c:v>0.37861276479809097</c:v>
                </c:pt>
                <c:pt idx="18810">
                  <c:v>0.36633789637519998</c:v>
                </c:pt>
                <c:pt idx="18811">
                  <c:v>0.355096136333934</c:v>
                </c:pt>
                <c:pt idx="18812">
                  <c:v>0.34588074351827103</c:v>
                </c:pt>
                <c:pt idx="18813">
                  <c:v>0.33914795802974701</c:v>
                </c:pt>
                <c:pt idx="18814">
                  <c:v>0.33377132735946702</c:v>
                </c:pt>
                <c:pt idx="18815">
                  <c:v>0.32950858541565098</c:v>
                </c:pt>
                <c:pt idx="18816">
                  <c:v>0.32629326805944903</c:v>
                </c:pt>
                <c:pt idx="18817">
                  <c:v>0.32313649374956899</c:v>
                </c:pt>
                <c:pt idx="18818">
                  <c:v>0.319776545327492</c:v>
                </c:pt>
                <c:pt idx="18819">
                  <c:v>0.31660875627469498</c:v>
                </c:pt>
                <c:pt idx="18820">
                  <c:v>0.31257996049433201</c:v>
                </c:pt>
                <c:pt idx="18821">
                  <c:v>0.30581884734849502</c:v>
                </c:pt>
                <c:pt idx="18822">
                  <c:v>0.29569648643728702</c:v>
                </c:pt>
                <c:pt idx="18823">
                  <c:v>0.28149789792989999</c:v>
                </c:pt>
                <c:pt idx="18824">
                  <c:v>0.26279424739178697</c:v>
                </c:pt>
                <c:pt idx="18825">
                  <c:v>0.240818363159296</c:v>
                </c:pt>
                <c:pt idx="18826">
                  <c:v>0.217096101774754</c:v>
                </c:pt>
                <c:pt idx="18827">
                  <c:v>0.19207814615634</c:v>
                </c:pt>
                <c:pt idx="18828">
                  <c:v>0.16558443660687899</c:v>
                </c:pt>
                <c:pt idx="18829">
                  <c:v>0.13850296911589299</c:v>
                </c:pt>
                <c:pt idx="18830">
                  <c:v>0.11218694257983999</c:v>
                </c:pt>
                <c:pt idx="18831">
                  <c:v>8.7981708868321101E-2</c:v>
                </c:pt>
                <c:pt idx="18832">
                  <c:v>6.68468546720319E-2</c:v>
                </c:pt>
                <c:pt idx="18833">
                  <c:v>4.8554185733495098E-2</c:v>
                </c:pt>
                <c:pt idx="18834">
                  <c:v>3.3222808951263401E-2</c:v>
                </c:pt>
                <c:pt idx="18835">
                  <c:v>2.1489954864320902E-2</c:v>
                </c:pt>
                <c:pt idx="18836">
                  <c:v>1.38543421394598E-2</c:v>
                </c:pt>
                <c:pt idx="18837">
                  <c:v>9.8861218680016995E-3</c:v>
                </c:pt>
                <c:pt idx="18838">
                  <c:v>8.5341089555178093E-3</c:v>
                </c:pt>
                <c:pt idx="18839">
                  <c:v>8.93343662894781E-3</c:v>
                </c:pt>
                <c:pt idx="18840">
                  <c:v>9.33444545365812E-3</c:v>
                </c:pt>
                <c:pt idx="18841">
                  <c:v>8.1041532148831506E-3</c:v>
                </c:pt>
                <c:pt idx="18842">
                  <c:v>4.7835183790442904E-3</c:v>
                </c:pt>
                <c:pt idx="18843">
                  <c:v>-1.50690102016611E-3</c:v>
                </c:pt>
                <c:pt idx="18844">
                  <c:v>-1.10252832255778E-2</c:v>
                </c:pt>
                <c:pt idx="18845">
                  <c:v>-2.3621853753886601E-2</c:v>
                </c:pt>
                <c:pt idx="18846">
                  <c:v>-3.9815188539100502E-2</c:v>
                </c:pt>
                <c:pt idx="18847">
                  <c:v>-5.8795774958737203E-2</c:v>
                </c:pt>
                <c:pt idx="18848">
                  <c:v>-7.9633756094053904E-2</c:v>
                </c:pt>
                <c:pt idx="18849">
                  <c:v>-0.102569156814137</c:v>
                </c:pt>
                <c:pt idx="18850">
                  <c:v>-0.12775132809691001</c:v>
                </c:pt>
                <c:pt idx="18851">
                  <c:v>-0.15362332658976299</c:v>
                </c:pt>
                <c:pt idx="18852">
                  <c:v>-0.17830862495674399</c:v>
                </c:pt>
                <c:pt idx="18853">
                  <c:v>-0.20087562190442601</c:v>
                </c:pt>
                <c:pt idx="18854">
                  <c:v>-0.22080130926942501</c:v>
                </c:pt>
                <c:pt idx="18855">
                  <c:v>-0.23836469355008899</c:v>
                </c:pt>
                <c:pt idx="18856">
                  <c:v>-0.25508202803618801</c:v>
                </c:pt>
                <c:pt idx="18857">
                  <c:v>-0.27153001866444598</c:v>
                </c:pt>
                <c:pt idx="18858">
                  <c:v>-0.28669943196882303</c:v>
                </c:pt>
                <c:pt idx="18859">
                  <c:v>-0.30013099819915001</c:v>
                </c:pt>
                <c:pt idx="18860">
                  <c:v>-0.31119095226336102</c:v>
                </c:pt>
                <c:pt idx="18861">
                  <c:v>-0.31899508649962499</c:v>
                </c:pt>
                <c:pt idx="18862">
                  <c:v>-0.32370379386853798</c:v>
                </c:pt>
                <c:pt idx="18863">
                  <c:v>-0.32523314823692001</c:v>
                </c:pt>
                <c:pt idx="18864">
                  <c:v>-0.323678877021495</c:v>
                </c:pt>
                <c:pt idx="18865">
                  <c:v>-0.31909008395955801</c:v>
                </c:pt>
                <c:pt idx="18866">
                  <c:v>-0.31196284146701703</c:v>
                </c:pt>
                <c:pt idx="18867">
                  <c:v>-0.304034878087451</c:v>
                </c:pt>
                <c:pt idx="18868">
                  <c:v>-0.29657252813920598</c:v>
                </c:pt>
                <c:pt idx="18869">
                  <c:v>-0.29026595551162598</c:v>
                </c:pt>
                <c:pt idx="18870">
                  <c:v>-0.28487609655328999</c:v>
                </c:pt>
                <c:pt idx="18871">
                  <c:v>-0.27992663449521998</c:v>
                </c:pt>
                <c:pt idx="18872">
                  <c:v>-0.27619680053510098</c:v>
                </c:pt>
                <c:pt idx="18873">
                  <c:v>-0.27448841040704097</c:v>
                </c:pt>
                <c:pt idx="18874">
                  <c:v>-0.27503537317117599</c:v>
                </c:pt>
                <c:pt idx="18875">
                  <c:v>-0.27885199047390502</c:v>
                </c:pt>
                <c:pt idx="18876">
                  <c:v>-0.28593029645170598</c:v>
                </c:pt>
                <c:pt idx="18877">
                  <c:v>-0.29582083303589501</c:v>
                </c:pt>
                <c:pt idx="18878">
                  <c:v>-0.30771500966015902</c:v>
                </c:pt>
                <c:pt idx="18879">
                  <c:v>-0.31993056589589303</c:v>
                </c:pt>
                <c:pt idx="18880">
                  <c:v>-0.332691112459084</c:v>
                </c:pt>
                <c:pt idx="18881">
                  <c:v>-0.34638036252492999</c:v>
                </c:pt>
                <c:pt idx="18882">
                  <c:v>-0.360705027796831</c:v>
                </c:pt>
                <c:pt idx="18883">
                  <c:v>-0.37586379839269302</c:v>
                </c:pt>
                <c:pt idx="18884">
                  <c:v>-0.391458258437762</c:v>
                </c:pt>
                <c:pt idx="18885">
                  <c:v>-0.40630554125859802</c:v>
                </c:pt>
                <c:pt idx="18886">
                  <c:v>-0.41953695419007903</c:v>
                </c:pt>
                <c:pt idx="18887">
                  <c:v>-0.43015334047727399</c:v>
                </c:pt>
                <c:pt idx="18888">
                  <c:v>-0.43738746360180097</c:v>
                </c:pt>
                <c:pt idx="18889">
                  <c:v>-0.44200688166228802</c:v>
                </c:pt>
                <c:pt idx="18890">
                  <c:v>-0.445245214421362</c:v>
                </c:pt>
                <c:pt idx="18891">
                  <c:v>-0.44737659145543801</c:v>
                </c:pt>
                <c:pt idx="18892">
                  <c:v>-0.44831134173972398</c:v>
                </c:pt>
                <c:pt idx="18893">
                  <c:v>-0.44831895857171</c:v>
                </c:pt>
                <c:pt idx="18894">
                  <c:v>-0.44690137979067401</c:v>
                </c:pt>
                <c:pt idx="18895">
                  <c:v>-0.44359700699049398</c:v>
                </c:pt>
                <c:pt idx="18896">
                  <c:v>-0.43879551749040402</c:v>
                </c:pt>
                <c:pt idx="18897">
                  <c:v>-0.432127145921339</c:v>
                </c:pt>
                <c:pt idx="18898">
                  <c:v>-0.42333987538555901</c:v>
                </c:pt>
                <c:pt idx="18899">
                  <c:v>-0.41298920881468898</c:v>
                </c:pt>
                <c:pt idx="18900">
                  <c:v>-0.40147566839087501</c:v>
                </c:pt>
                <c:pt idx="18901">
                  <c:v>-0.38928542711014602</c:v>
                </c:pt>
                <c:pt idx="18902">
                  <c:v>-0.37727078589707802</c:v>
                </c:pt>
                <c:pt idx="18903">
                  <c:v>-0.36692341800735701</c:v>
                </c:pt>
                <c:pt idx="18904">
                  <c:v>-0.35901982251848003</c:v>
                </c:pt>
                <c:pt idx="18905">
                  <c:v>-0.35366079646461601</c:v>
                </c:pt>
                <c:pt idx="18906">
                  <c:v>-0.35154918593496098</c:v>
                </c:pt>
                <c:pt idx="18907">
                  <c:v>-0.35307996032662198</c:v>
                </c:pt>
                <c:pt idx="18908">
                  <c:v>-0.35714889535331101</c:v>
                </c:pt>
                <c:pt idx="18909">
                  <c:v>-0.362176713339323</c:v>
                </c:pt>
                <c:pt idx="18910">
                  <c:v>-0.36679100952956101</c:v>
                </c:pt>
                <c:pt idx="18911">
                  <c:v>-0.37035093429967603</c:v>
                </c:pt>
                <c:pt idx="18912">
                  <c:v>-0.37333474124883598</c:v>
                </c:pt>
                <c:pt idx="18913">
                  <c:v>-0.37593226387887901</c:v>
                </c:pt>
                <c:pt idx="18914">
                  <c:v>-0.37771369244097602</c:v>
                </c:pt>
                <c:pt idx="18915">
                  <c:v>-0.37846592725704797</c:v>
                </c:pt>
                <c:pt idx="18916">
                  <c:v>-0.37840119134049399</c:v>
                </c:pt>
                <c:pt idx="18917">
                  <c:v>-0.37816150592215098</c:v>
                </c:pt>
                <c:pt idx="18918">
                  <c:v>-0.3783652681022</c:v>
                </c:pt>
                <c:pt idx="18919">
                  <c:v>-0.37886803761968102</c:v>
                </c:pt>
                <c:pt idx="18920">
                  <c:v>-0.38033714863275297</c:v>
                </c:pt>
                <c:pt idx="18921">
                  <c:v>-0.38326711791958601</c:v>
                </c:pt>
                <c:pt idx="18922">
                  <c:v>-0.38685773479464203</c:v>
                </c:pt>
                <c:pt idx="18923">
                  <c:v>-0.389962525301283</c:v>
                </c:pt>
                <c:pt idx="18924">
                  <c:v>-0.391630697152204</c:v>
                </c:pt>
                <c:pt idx="18925">
                  <c:v>-0.39230299572400001</c:v>
                </c:pt>
                <c:pt idx="18926">
                  <c:v>-0.39279778536762</c:v>
                </c:pt>
                <c:pt idx="18927">
                  <c:v>-0.393172466325659</c:v>
                </c:pt>
                <c:pt idx="18928">
                  <c:v>-0.39345005212743001</c:v>
                </c:pt>
                <c:pt idx="18929">
                  <c:v>-0.39301847570659398</c:v>
                </c:pt>
                <c:pt idx="18930">
                  <c:v>-0.39213233656841601</c:v>
                </c:pt>
                <c:pt idx="18931">
                  <c:v>-0.391337588850454</c:v>
                </c:pt>
                <c:pt idx="18932">
                  <c:v>-0.38942591805307197</c:v>
                </c:pt>
                <c:pt idx="18933">
                  <c:v>-0.38541186921912002</c:v>
                </c:pt>
                <c:pt idx="18934">
                  <c:v>-0.37970386536435602</c:v>
                </c:pt>
                <c:pt idx="18935">
                  <c:v>-0.37320751889724202</c:v>
                </c:pt>
                <c:pt idx="18936">
                  <c:v>-0.36651244541919598</c:v>
                </c:pt>
                <c:pt idx="18937">
                  <c:v>-0.35988204185081601</c:v>
                </c:pt>
                <c:pt idx="18938">
                  <c:v>-0.35380887413638601</c:v>
                </c:pt>
                <c:pt idx="18939">
                  <c:v>-0.34862274023825102</c:v>
                </c:pt>
                <c:pt idx="18940">
                  <c:v>-0.344634790137127</c:v>
                </c:pt>
                <c:pt idx="18941">
                  <c:v>-0.34215872308832501</c:v>
                </c:pt>
                <c:pt idx="18942">
                  <c:v>-0.340201849817098</c:v>
                </c:pt>
                <c:pt idx="18943">
                  <c:v>-0.33769864022122198</c:v>
                </c:pt>
                <c:pt idx="18944">
                  <c:v>-0.33346451743782002</c:v>
                </c:pt>
                <c:pt idx="18945">
                  <c:v>-0.32707819069975202</c:v>
                </c:pt>
                <c:pt idx="18946">
                  <c:v>-0.31928345914519501</c:v>
                </c:pt>
                <c:pt idx="18947">
                  <c:v>-0.31064991697491401</c:v>
                </c:pt>
                <c:pt idx="18948">
                  <c:v>-0.30082912127717798</c:v>
                </c:pt>
                <c:pt idx="18949">
                  <c:v>-0.28985291915120498</c:v>
                </c:pt>
                <c:pt idx="18950">
                  <c:v>-0.27948817791335101</c:v>
                </c:pt>
                <c:pt idx="18951">
                  <c:v>-0.27016276607224099</c:v>
                </c:pt>
                <c:pt idx="18952">
                  <c:v>-0.261218870416428</c:v>
                </c:pt>
                <c:pt idx="18953">
                  <c:v>-0.25222156009661201</c:v>
                </c:pt>
                <c:pt idx="18954">
                  <c:v>-0.24329369461158501</c:v>
                </c:pt>
                <c:pt idx="18955">
                  <c:v>-0.235102278735245</c:v>
                </c:pt>
                <c:pt idx="18956">
                  <c:v>-0.22836786020879299</c:v>
                </c:pt>
                <c:pt idx="18957">
                  <c:v>-0.223646671210318</c:v>
                </c:pt>
                <c:pt idx="18958">
                  <c:v>-0.221527022827711</c:v>
                </c:pt>
                <c:pt idx="18959">
                  <c:v>-0.22193862805595199</c:v>
                </c:pt>
                <c:pt idx="18960">
                  <c:v>-0.22375004515191599</c:v>
                </c:pt>
                <c:pt idx="18961">
                  <c:v>-0.22670255461282299</c:v>
                </c:pt>
                <c:pt idx="18962">
                  <c:v>-0.231323331281171</c:v>
                </c:pt>
                <c:pt idx="18963">
                  <c:v>-0.23720692000291699</c:v>
                </c:pt>
                <c:pt idx="18964">
                  <c:v>-0.24319359268242</c:v>
                </c:pt>
                <c:pt idx="18965">
                  <c:v>-0.24868425878998299</c:v>
                </c:pt>
                <c:pt idx="18966">
                  <c:v>-0.25333618189576501</c:v>
                </c:pt>
                <c:pt idx="18967">
                  <c:v>-0.25631726377837699</c:v>
                </c:pt>
                <c:pt idx="18968">
                  <c:v>-0.25649161203596998</c:v>
                </c:pt>
                <c:pt idx="18969">
                  <c:v>-0.25316471137593699</c:v>
                </c:pt>
                <c:pt idx="18970">
                  <c:v>-0.24610676155888001</c:v>
                </c:pt>
                <c:pt idx="18971">
                  <c:v>-0.235813110808787</c:v>
                </c:pt>
                <c:pt idx="18972">
                  <c:v>-0.22309923174947099</c:v>
                </c:pt>
                <c:pt idx="18973">
                  <c:v>-0.20868669257651901</c:v>
                </c:pt>
                <c:pt idx="18974">
                  <c:v>-0.19316825897814399</c:v>
                </c:pt>
                <c:pt idx="18975">
                  <c:v>-0.178042621614276</c:v>
                </c:pt>
                <c:pt idx="18976">
                  <c:v>-0.164261941531924</c:v>
                </c:pt>
                <c:pt idx="18977">
                  <c:v>-0.15074024547656401</c:v>
                </c:pt>
                <c:pt idx="18978">
                  <c:v>-0.13653817700662699</c:v>
                </c:pt>
                <c:pt idx="18979">
                  <c:v>-0.122037104052638</c:v>
                </c:pt>
                <c:pt idx="18980">
                  <c:v>-0.108222200394461</c:v>
                </c:pt>
                <c:pt idx="18981">
                  <c:v>-9.5456940390572897E-2</c:v>
                </c:pt>
                <c:pt idx="18982">
                  <c:v>-8.3680155692519201E-2</c:v>
                </c:pt>
                <c:pt idx="18983">
                  <c:v>-7.3227201252090895E-2</c:v>
                </c:pt>
                <c:pt idx="18984">
                  <c:v>-6.4446742335645804E-2</c:v>
                </c:pt>
                <c:pt idx="18985">
                  <c:v>-5.7472584407097599E-2</c:v>
                </c:pt>
                <c:pt idx="18986">
                  <c:v>-5.2027753409765599E-2</c:v>
                </c:pt>
                <c:pt idx="18987">
                  <c:v>-4.70419682881974E-2</c:v>
                </c:pt>
                <c:pt idx="18988">
                  <c:v>-4.2802143735455399E-2</c:v>
                </c:pt>
                <c:pt idx="18989">
                  <c:v>-3.9643796536140301E-2</c:v>
                </c:pt>
                <c:pt idx="18990">
                  <c:v>-3.6637249014473801E-2</c:v>
                </c:pt>
                <c:pt idx="18991">
                  <c:v>-3.41418853954931E-2</c:v>
                </c:pt>
                <c:pt idx="18992">
                  <c:v>-3.3184347704435298E-2</c:v>
                </c:pt>
                <c:pt idx="18993">
                  <c:v>-3.3633534715587401E-2</c:v>
                </c:pt>
                <c:pt idx="18994">
                  <c:v>-3.5782544453580901E-2</c:v>
                </c:pt>
                <c:pt idx="18995">
                  <c:v>-4.0158322815439101E-2</c:v>
                </c:pt>
                <c:pt idx="18996">
                  <c:v>-4.6206785748793E-2</c:v>
                </c:pt>
                <c:pt idx="18997">
                  <c:v>-5.3066893285145599E-2</c:v>
                </c:pt>
                <c:pt idx="18998">
                  <c:v>-5.9485508727494897E-2</c:v>
                </c:pt>
                <c:pt idx="18999">
                  <c:v>-6.3944766047012006E-2</c:v>
                </c:pt>
                <c:pt idx="19000">
                  <c:v>-6.5752479848335696E-2</c:v>
                </c:pt>
                <c:pt idx="19001">
                  <c:v>-6.60972683723621E-2</c:v>
                </c:pt>
                <c:pt idx="19002">
                  <c:v>-6.5329440486239398E-2</c:v>
                </c:pt>
                <c:pt idx="19003">
                  <c:v>-6.2990664960442699E-2</c:v>
                </c:pt>
                <c:pt idx="19004">
                  <c:v>-5.9713878818452297E-2</c:v>
                </c:pt>
                <c:pt idx="19005">
                  <c:v>-5.5960735259678297E-2</c:v>
                </c:pt>
                <c:pt idx="19006">
                  <c:v>-5.1569163275441199E-2</c:v>
                </c:pt>
                <c:pt idx="19007">
                  <c:v>-4.6763429415892302E-2</c:v>
                </c:pt>
                <c:pt idx="19008">
                  <c:v>-4.2181754110268199E-2</c:v>
                </c:pt>
                <c:pt idx="19009">
                  <c:v>-3.8040530945356199E-2</c:v>
                </c:pt>
                <c:pt idx="19010">
                  <c:v>-3.3263075003236102E-2</c:v>
                </c:pt>
                <c:pt idx="19011">
                  <c:v>-2.74211751958293E-2</c:v>
                </c:pt>
                <c:pt idx="19012">
                  <c:v>-2.1551369385004501E-2</c:v>
                </c:pt>
                <c:pt idx="19013">
                  <c:v>-1.5762023730350499E-2</c:v>
                </c:pt>
                <c:pt idx="19014">
                  <c:v>-1.0184036226054899E-2</c:v>
                </c:pt>
                <c:pt idx="19015">
                  <c:v>-5.5254160272633097E-3</c:v>
                </c:pt>
                <c:pt idx="19016">
                  <c:v>-2.1594962111259899E-3</c:v>
                </c:pt>
                <c:pt idx="19017">
                  <c:v>-2.4464153710682302E-4</c:v>
                </c:pt>
                <c:pt idx="19018" formatCode="0.00E+00">
                  <c:v>-8.50973966297112E-5</c:v>
                </c:pt>
                <c:pt idx="19019">
                  <c:v>-1.4889347718755599E-3</c:v>
                </c:pt>
                <c:pt idx="19020">
                  <c:v>-3.1716645080616798E-3</c:v>
                </c:pt>
                <c:pt idx="19021">
                  <c:v>-4.3624475645660998E-3</c:v>
                </c:pt>
                <c:pt idx="19022">
                  <c:v>-5.3653444169003903E-3</c:v>
                </c:pt>
                <c:pt idx="19023">
                  <c:v>-5.9147337179501604E-3</c:v>
                </c:pt>
                <c:pt idx="19024">
                  <c:v>-5.8062995379204903E-3</c:v>
                </c:pt>
                <c:pt idx="19025">
                  <c:v>-4.3335565823731E-3</c:v>
                </c:pt>
                <c:pt idx="19026">
                  <c:v>-7.6771507885133603E-4</c:v>
                </c:pt>
                <c:pt idx="19027">
                  <c:v>4.4792649549986298E-3</c:v>
                </c:pt>
                <c:pt idx="19028">
                  <c:v>1.12827098742536E-2</c:v>
                </c:pt>
                <c:pt idx="19029">
                  <c:v>1.97635632638152E-2</c:v>
                </c:pt>
                <c:pt idx="19030">
                  <c:v>3.01334210827016E-2</c:v>
                </c:pt>
                <c:pt idx="19031">
                  <c:v>4.2277188036919197E-2</c:v>
                </c:pt>
                <c:pt idx="19032">
                  <c:v>5.5553925832122403E-2</c:v>
                </c:pt>
                <c:pt idx="19033">
                  <c:v>6.9354586856399406E-2</c:v>
                </c:pt>
                <c:pt idx="19034">
                  <c:v>8.4039460052237697E-2</c:v>
                </c:pt>
                <c:pt idx="19035">
                  <c:v>0.100170319222446</c:v>
                </c:pt>
                <c:pt idx="19036">
                  <c:v>0.117634812671894</c:v>
                </c:pt>
                <c:pt idx="19037">
                  <c:v>0.13634224093665201</c:v>
                </c:pt>
                <c:pt idx="19038">
                  <c:v>0.15578685461736999</c:v>
                </c:pt>
                <c:pt idx="19039">
                  <c:v>0.174368690842234</c:v>
                </c:pt>
                <c:pt idx="19040">
                  <c:v>0.19060332354683701</c:v>
                </c:pt>
                <c:pt idx="19041">
                  <c:v>0.204098553659046</c:v>
                </c:pt>
                <c:pt idx="19042">
                  <c:v>0.21463499877724901</c:v>
                </c:pt>
                <c:pt idx="19043">
                  <c:v>0.22304943941682501</c:v>
                </c:pt>
                <c:pt idx="19044">
                  <c:v>0.23075156812189501</c:v>
                </c:pt>
                <c:pt idx="19045">
                  <c:v>0.23833588223934599</c:v>
                </c:pt>
                <c:pt idx="19046">
                  <c:v>0.24512399012742001</c:v>
                </c:pt>
                <c:pt idx="19047">
                  <c:v>0.25056084714204502</c:v>
                </c:pt>
                <c:pt idx="19048">
                  <c:v>0.25558492714119402</c:v>
                </c:pt>
                <c:pt idx="19049">
                  <c:v>0.26011611248970201</c:v>
                </c:pt>
                <c:pt idx="19050">
                  <c:v>0.26371884227214998</c:v>
                </c:pt>
                <c:pt idx="19051">
                  <c:v>0.26665680227481398</c:v>
                </c:pt>
                <c:pt idx="19052">
                  <c:v>0.26947530702359901</c:v>
                </c:pt>
                <c:pt idx="19053">
                  <c:v>0.27250349723053502</c:v>
                </c:pt>
                <c:pt idx="19054">
                  <c:v>0.27575445265884002</c:v>
                </c:pt>
                <c:pt idx="19055">
                  <c:v>0.28022662199452603</c:v>
                </c:pt>
                <c:pt idx="19056">
                  <c:v>0.28696278145688198</c:v>
                </c:pt>
                <c:pt idx="19057">
                  <c:v>0.296049019826441</c:v>
                </c:pt>
                <c:pt idx="19058">
                  <c:v>0.30616766528725398</c:v>
                </c:pt>
                <c:pt idx="19059">
                  <c:v>0.31596492553669397</c:v>
                </c:pt>
                <c:pt idx="19060">
                  <c:v>0.32531028842895798</c:v>
                </c:pt>
                <c:pt idx="19061">
                  <c:v>0.334055254268871</c:v>
                </c:pt>
                <c:pt idx="19062">
                  <c:v>0.34148789295986998</c:v>
                </c:pt>
                <c:pt idx="19063">
                  <c:v>0.34683139198586499</c:v>
                </c:pt>
                <c:pt idx="19064">
                  <c:v>0.34992048732634401</c:v>
                </c:pt>
                <c:pt idx="19065">
                  <c:v>0.35226741587045401</c:v>
                </c:pt>
                <c:pt idx="19066">
                  <c:v>0.35456663267196398</c:v>
                </c:pt>
                <c:pt idx="19067">
                  <c:v>0.35660416071637502</c:v>
                </c:pt>
                <c:pt idx="19068">
                  <c:v>0.35810706680320298</c:v>
                </c:pt>
                <c:pt idx="19069">
                  <c:v>0.35903414903862002</c:v>
                </c:pt>
                <c:pt idx="19070">
                  <c:v>0.36111179055553</c:v>
                </c:pt>
                <c:pt idx="19071">
                  <c:v>0.364369703874448</c:v>
                </c:pt>
                <c:pt idx="19072">
                  <c:v>0.36764273681748699</c:v>
                </c:pt>
                <c:pt idx="19073">
                  <c:v>0.37107894613811399</c:v>
                </c:pt>
                <c:pt idx="19074">
                  <c:v>0.37508979411134902</c:v>
                </c:pt>
                <c:pt idx="19075">
                  <c:v>0.380091969097961</c:v>
                </c:pt>
                <c:pt idx="19076">
                  <c:v>0.38602314676232902</c:v>
                </c:pt>
                <c:pt idx="19077">
                  <c:v>0.39263981727987601</c:v>
                </c:pt>
                <c:pt idx="19078">
                  <c:v>0.399377393519387</c:v>
                </c:pt>
                <c:pt idx="19079">
                  <c:v>0.40521540418199797</c:v>
                </c:pt>
                <c:pt idx="19080">
                  <c:v>0.40985515033292602</c:v>
                </c:pt>
                <c:pt idx="19081">
                  <c:v>0.41305502917710302</c:v>
                </c:pt>
                <c:pt idx="19082">
                  <c:v>0.41431913694620598</c:v>
                </c:pt>
                <c:pt idx="19083">
                  <c:v>0.41350881985132698</c:v>
                </c:pt>
                <c:pt idx="19084">
                  <c:v>0.41058062216736102</c:v>
                </c:pt>
                <c:pt idx="19085">
                  <c:v>0.405302310212104</c:v>
                </c:pt>
                <c:pt idx="19086">
                  <c:v>0.398228647373367</c:v>
                </c:pt>
                <c:pt idx="19087">
                  <c:v>0.38957838231330499</c:v>
                </c:pt>
                <c:pt idx="19088">
                  <c:v>0.37926456998764602</c:v>
                </c:pt>
                <c:pt idx="19089">
                  <c:v>0.36719422044619399</c:v>
                </c:pt>
                <c:pt idx="19090">
                  <c:v>0.35388156151767602</c:v>
                </c:pt>
                <c:pt idx="19091">
                  <c:v>0.34078096415238501</c:v>
                </c:pt>
                <c:pt idx="19092">
                  <c:v>0.32901124078701499</c:v>
                </c:pt>
                <c:pt idx="19093">
                  <c:v>0.31832494185114102</c:v>
                </c:pt>
                <c:pt idx="19094">
                  <c:v>0.30864063797103503</c:v>
                </c:pt>
                <c:pt idx="19095">
                  <c:v>0.30106128797197601</c:v>
                </c:pt>
                <c:pt idx="19096">
                  <c:v>0.29582111058775401</c:v>
                </c:pt>
                <c:pt idx="19097">
                  <c:v>0.29184944390781797</c:v>
                </c:pt>
                <c:pt idx="19098">
                  <c:v>0.28888218514816799</c:v>
                </c:pt>
                <c:pt idx="19099">
                  <c:v>0.28805185662599297</c:v>
                </c:pt>
                <c:pt idx="19100">
                  <c:v>0.28933966520064702</c:v>
                </c:pt>
                <c:pt idx="19101">
                  <c:v>0.292253977529849</c:v>
                </c:pt>
                <c:pt idx="19102">
                  <c:v>0.29569485927870498</c:v>
                </c:pt>
                <c:pt idx="19103">
                  <c:v>0.29846001517683302</c:v>
                </c:pt>
                <c:pt idx="19104">
                  <c:v>0.30124963212025102</c:v>
                </c:pt>
                <c:pt idx="19105">
                  <c:v>0.30510417167655901</c:v>
                </c:pt>
                <c:pt idx="19106">
                  <c:v>0.31008406831130803</c:v>
                </c:pt>
                <c:pt idx="19107">
                  <c:v>0.31580939393810098</c:v>
                </c:pt>
                <c:pt idx="19108">
                  <c:v>0.32223281002938498</c:v>
                </c:pt>
                <c:pt idx="19109">
                  <c:v>0.32896635720148099</c:v>
                </c:pt>
                <c:pt idx="19110">
                  <c:v>0.33538453762752402</c:v>
                </c:pt>
                <c:pt idx="19111">
                  <c:v>0.34135089612012798</c:v>
                </c:pt>
                <c:pt idx="19112">
                  <c:v>0.34595070969762598</c:v>
                </c:pt>
                <c:pt idx="19113">
                  <c:v>0.34930371591547699</c:v>
                </c:pt>
                <c:pt idx="19114">
                  <c:v>0.35146061497613501</c:v>
                </c:pt>
                <c:pt idx="19115">
                  <c:v>0.35104778400432701</c:v>
                </c:pt>
                <c:pt idx="19116">
                  <c:v>0.34783056043837701</c:v>
                </c:pt>
                <c:pt idx="19117">
                  <c:v>0.34227107336645402</c:v>
                </c:pt>
                <c:pt idx="19118">
                  <c:v>0.33518125661173997</c:v>
                </c:pt>
                <c:pt idx="19119">
                  <c:v>0.32689488734219702</c:v>
                </c:pt>
                <c:pt idx="19120">
                  <c:v>0.31760314165669801</c:v>
                </c:pt>
                <c:pt idx="19121">
                  <c:v>0.30802151617401802</c:v>
                </c:pt>
                <c:pt idx="19122">
                  <c:v>0.298217503439757</c:v>
                </c:pt>
                <c:pt idx="19123">
                  <c:v>0.28882124648067897</c:v>
                </c:pt>
                <c:pt idx="19124">
                  <c:v>0.28067628769799102</c:v>
                </c:pt>
                <c:pt idx="19125">
                  <c:v>0.27308152587307399</c:v>
                </c:pt>
                <c:pt idx="19126">
                  <c:v>0.266149414315831</c:v>
                </c:pt>
                <c:pt idx="19127">
                  <c:v>0.26099788727541001</c:v>
                </c:pt>
                <c:pt idx="19128">
                  <c:v>0.25714514030151697</c:v>
                </c:pt>
                <c:pt idx="19129">
                  <c:v>0.25336554982891302</c:v>
                </c:pt>
                <c:pt idx="19130">
                  <c:v>0.24865115465981</c:v>
                </c:pt>
                <c:pt idx="19131">
                  <c:v>0.24199577680565901</c:v>
                </c:pt>
                <c:pt idx="19132">
                  <c:v>0.23324912019619201</c:v>
                </c:pt>
                <c:pt idx="19133">
                  <c:v>0.22218504465915201</c:v>
                </c:pt>
                <c:pt idx="19134">
                  <c:v>0.20919963760030599</c:v>
                </c:pt>
                <c:pt idx="19135">
                  <c:v>0.19609459557492201</c:v>
                </c:pt>
                <c:pt idx="19136">
                  <c:v>0.183587399983383</c:v>
                </c:pt>
                <c:pt idx="19137">
                  <c:v>0.17133322317303001</c:v>
                </c:pt>
                <c:pt idx="19138">
                  <c:v>0.15934162204650801</c:v>
                </c:pt>
                <c:pt idx="19139">
                  <c:v>0.148059888677399</c:v>
                </c:pt>
                <c:pt idx="19140">
                  <c:v>0.13762809542978899</c:v>
                </c:pt>
                <c:pt idx="19141">
                  <c:v>0.127707165887707</c:v>
                </c:pt>
                <c:pt idx="19142">
                  <c:v>0.118478883842039</c:v>
                </c:pt>
                <c:pt idx="19143">
                  <c:v>0.110896416545858</c:v>
                </c:pt>
                <c:pt idx="19144">
                  <c:v>0.105171768167719</c:v>
                </c:pt>
                <c:pt idx="19145">
                  <c:v>0.101049640584981</c:v>
                </c:pt>
                <c:pt idx="19146">
                  <c:v>9.8686685828818094E-2</c:v>
                </c:pt>
                <c:pt idx="19147">
                  <c:v>9.8285868479305205E-2</c:v>
                </c:pt>
                <c:pt idx="19148">
                  <c:v>9.9640212677485601E-2</c:v>
                </c:pt>
                <c:pt idx="19149">
                  <c:v>0.10164102168828</c:v>
                </c:pt>
                <c:pt idx="19150">
                  <c:v>0.102283146951212</c:v>
                </c:pt>
                <c:pt idx="19151">
                  <c:v>9.9913507558849604E-2</c:v>
                </c:pt>
                <c:pt idx="19152">
                  <c:v>9.4300365119258794E-2</c:v>
                </c:pt>
                <c:pt idx="19153">
                  <c:v>8.5951988819840897E-2</c:v>
                </c:pt>
                <c:pt idx="19154">
                  <c:v>7.4702930886145505E-2</c:v>
                </c:pt>
                <c:pt idx="19155">
                  <c:v>6.0536264963266598E-2</c:v>
                </c:pt>
                <c:pt idx="19156">
                  <c:v>4.4618389832153001E-2</c:v>
                </c:pt>
                <c:pt idx="19157">
                  <c:v>2.8387403094979599E-2</c:v>
                </c:pt>
                <c:pt idx="19158">
                  <c:v>1.2444979037669999E-2</c:v>
                </c:pt>
                <c:pt idx="19159">
                  <c:v>-3.9651550844422003E-3</c:v>
                </c:pt>
                <c:pt idx="19160">
                  <c:v>-2.2073717664377001E-2</c:v>
                </c:pt>
                <c:pt idx="19161">
                  <c:v>-4.2210383604456503E-2</c:v>
                </c:pt>
                <c:pt idx="19162">
                  <c:v>-6.3334472668761493E-2</c:v>
                </c:pt>
                <c:pt idx="19163">
                  <c:v>-8.4183566880555102E-2</c:v>
                </c:pt>
                <c:pt idx="19164">
                  <c:v>-0.103959393307094</c:v>
                </c:pt>
                <c:pt idx="19165">
                  <c:v>-0.121519030042951</c:v>
                </c:pt>
                <c:pt idx="19166">
                  <c:v>-0.13612679028689301</c:v>
                </c:pt>
                <c:pt idx="19167">
                  <c:v>-0.14851037839582501</c:v>
                </c:pt>
                <c:pt idx="19168">
                  <c:v>-0.15914431276369001</c:v>
                </c:pt>
                <c:pt idx="19169">
                  <c:v>-0.16801690543254799</c:v>
                </c:pt>
                <c:pt idx="19170">
                  <c:v>-0.176146702005189</c:v>
                </c:pt>
                <c:pt idx="19171">
                  <c:v>-0.18309743045972901</c:v>
                </c:pt>
                <c:pt idx="19172">
                  <c:v>-0.187830981903956</c:v>
                </c:pt>
                <c:pt idx="19173">
                  <c:v>-0.19118761657358299</c:v>
                </c:pt>
                <c:pt idx="19174">
                  <c:v>-0.194424543350984</c:v>
                </c:pt>
                <c:pt idx="19175">
                  <c:v>-0.197313950045968</c:v>
                </c:pt>
                <c:pt idx="19176">
                  <c:v>-0.19952976445144099</c:v>
                </c:pt>
                <c:pt idx="19177">
                  <c:v>-0.20140711856576299</c:v>
                </c:pt>
                <c:pt idx="19178">
                  <c:v>-0.20257542747186499</c:v>
                </c:pt>
                <c:pt idx="19179">
                  <c:v>-0.204232732891104</c:v>
                </c:pt>
                <c:pt idx="19180">
                  <c:v>-0.20796990460275</c:v>
                </c:pt>
                <c:pt idx="19181">
                  <c:v>-0.21345589099628001</c:v>
                </c:pt>
                <c:pt idx="19182">
                  <c:v>-0.21987466437841</c:v>
                </c:pt>
                <c:pt idx="19183">
                  <c:v>-0.22778191541808199</c:v>
                </c:pt>
                <c:pt idx="19184">
                  <c:v>-0.23766403795521801</c:v>
                </c:pt>
                <c:pt idx="19185">
                  <c:v>-0.248335367175643</c:v>
                </c:pt>
                <c:pt idx="19186">
                  <c:v>-0.25824546230275902</c:v>
                </c:pt>
                <c:pt idx="19187">
                  <c:v>-0.267670472533444</c:v>
                </c:pt>
                <c:pt idx="19188">
                  <c:v>-0.27699465726621098</c:v>
                </c:pt>
                <c:pt idx="19189">
                  <c:v>-0.28572186582682502</c:v>
                </c:pt>
                <c:pt idx="19190">
                  <c:v>-0.29374484155584502</c:v>
                </c:pt>
                <c:pt idx="19191">
                  <c:v>-0.30046733726809999</c:v>
                </c:pt>
                <c:pt idx="19192">
                  <c:v>-0.30508141880561601</c:v>
                </c:pt>
                <c:pt idx="19193">
                  <c:v>-0.30673921862700498</c:v>
                </c:pt>
                <c:pt idx="19194">
                  <c:v>-0.30604061809593203</c:v>
                </c:pt>
                <c:pt idx="19195">
                  <c:v>-0.30429360012374101</c:v>
                </c:pt>
                <c:pt idx="19196">
                  <c:v>-0.30151301694993698</c:v>
                </c:pt>
                <c:pt idx="19197">
                  <c:v>-0.29834277728297498</c:v>
                </c:pt>
                <c:pt idx="19198">
                  <c:v>-0.29596215341217502</c:v>
                </c:pt>
                <c:pt idx="19199">
                  <c:v>-0.29486165073228099</c:v>
                </c:pt>
                <c:pt idx="19200">
                  <c:v>-0.295668854853533</c:v>
                </c:pt>
                <c:pt idx="19201">
                  <c:v>-0.29874428127233399</c:v>
                </c:pt>
                <c:pt idx="19202">
                  <c:v>-0.30298216955173002</c:v>
                </c:pt>
                <c:pt idx="19203">
                  <c:v>-0.30708891205515199</c:v>
                </c:pt>
                <c:pt idx="19204">
                  <c:v>-0.31166837035471801</c:v>
                </c:pt>
                <c:pt idx="19205">
                  <c:v>-0.31691232536160802</c:v>
                </c:pt>
                <c:pt idx="19206">
                  <c:v>-0.32122901718443198</c:v>
                </c:pt>
                <c:pt idx="19207">
                  <c:v>-0.32440324927427799</c:v>
                </c:pt>
                <c:pt idx="19208">
                  <c:v>-0.32728895357299498</c:v>
                </c:pt>
                <c:pt idx="19209">
                  <c:v>-0.33021939329005001</c:v>
                </c:pt>
                <c:pt idx="19210">
                  <c:v>-0.33296363233216802</c:v>
                </c:pt>
                <c:pt idx="19211">
                  <c:v>-0.33530355191926797</c:v>
                </c:pt>
                <c:pt idx="19212">
                  <c:v>-0.337155905003794</c:v>
                </c:pt>
                <c:pt idx="19213">
                  <c:v>-0.339428653041151</c:v>
                </c:pt>
                <c:pt idx="19214">
                  <c:v>-0.34267623398514202</c:v>
                </c:pt>
                <c:pt idx="19215">
                  <c:v>-0.34639102145112299</c:v>
                </c:pt>
                <c:pt idx="19216">
                  <c:v>-0.35152017155133403</c:v>
                </c:pt>
                <c:pt idx="19217">
                  <c:v>-0.35755304857669601</c:v>
                </c:pt>
                <c:pt idx="19218">
                  <c:v>-0.36191979704655303</c:v>
                </c:pt>
                <c:pt idx="19219">
                  <c:v>-0.363986844522033</c:v>
                </c:pt>
                <c:pt idx="19220">
                  <c:v>-0.36511404716658002</c:v>
                </c:pt>
                <c:pt idx="19221">
                  <c:v>-0.36654031021675998</c:v>
                </c:pt>
                <c:pt idx="19222">
                  <c:v>-0.36889058117569901</c:v>
                </c:pt>
                <c:pt idx="19223">
                  <c:v>-0.37217050465913798</c:v>
                </c:pt>
                <c:pt idx="19224">
                  <c:v>-0.37643567165563002</c:v>
                </c:pt>
                <c:pt idx="19225">
                  <c:v>-0.38192322502982801</c:v>
                </c:pt>
                <c:pt idx="19226">
                  <c:v>-0.38824661096969898</c:v>
                </c:pt>
                <c:pt idx="19227">
                  <c:v>-0.395038153348516</c:v>
                </c:pt>
                <c:pt idx="19228">
                  <c:v>-0.40232440594485402</c:v>
                </c:pt>
                <c:pt idx="19229">
                  <c:v>-0.40865158034752802</c:v>
                </c:pt>
                <c:pt idx="19230">
                  <c:v>-0.41201133091236303</c:v>
                </c:pt>
                <c:pt idx="19231">
                  <c:v>-0.41229783010239601</c:v>
                </c:pt>
                <c:pt idx="19232">
                  <c:v>-0.41008921606117199</c:v>
                </c:pt>
                <c:pt idx="19233">
                  <c:v>-0.40680636339935899</c:v>
                </c:pt>
                <c:pt idx="19234">
                  <c:v>-0.40345099352917602</c:v>
                </c:pt>
                <c:pt idx="19235">
                  <c:v>-0.399501476584945</c:v>
                </c:pt>
                <c:pt idx="19236">
                  <c:v>-0.394975524985267</c:v>
                </c:pt>
                <c:pt idx="19237">
                  <c:v>-0.39114859671378199</c:v>
                </c:pt>
                <c:pt idx="19238">
                  <c:v>-0.388180069333734</c:v>
                </c:pt>
                <c:pt idx="19239">
                  <c:v>-0.38541887080746001</c:v>
                </c:pt>
                <c:pt idx="19240">
                  <c:v>-0.38360584425352301</c:v>
                </c:pt>
                <c:pt idx="19241">
                  <c:v>-0.38289840264311298</c:v>
                </c:pt>
                <c:pt idx="19242">
                  <c:v>-0.38277711752468102</c:v>
                </c:pt>
                <c:pt idx="19243">
                  <c:v>-0.38315935833713199</c:v>
                </c:pt>
                <c:pt idx="19244">
                  <c:v>-0.38348977589677802</c:v>
                </c:pt>
                <c:pt idx="19245">
                  <c:v>-0.38364449500196202</c:v>
                </c:pt>
                <c:pt idx="19246">
                  <c:v>-0.38398720828947303</c:v>
                </c:pt>
                <c:pt idx="19247">
                  <c:v>-0.38446452194115699</c:v>
                </c:pt>
                <c:pt idx="19248">
                  <c:v>-0.38493945580217298</c:v>
                </c:pt>
                <c:pt idx="19249">
                  <c:v>-0.38558400308180202</c:v>
                </c:pt>
                <c:pt idx="19250">
                  <c:v>-0.38640511914463399</c:v>
                </c:pt>
                <c:pt idx="19251">
                  <c:v>-0.386540989814675</c:v>
                </c:pt>
                <c:pt idx="19252">
                  <c:v>-0.38604056358434202</c:v>
                </c:pt>
                <c:pt idx="19253">
                  <c:v>-0.38518583870837703</c:v>
                </c:pt>
                <c:pt idx="19254">
                  <c:v>-0.38364658202072999</c:v>
                </c:pt>
                <c:pt idx="19255">
                  <c:v>-0.38151173297455998</c:v>
                </c:pt>
                <c:pt idx="19256">
                  <c:v>-0.37877004435046202</c:v>
                </c:pt>
                <c:pt idx="19257">
                  <c:v>-0.37455642008218598</c:v>
                </c:pt>
                <c:pt idx="19258">
                  <c:v>-0.36748750301380601</c:v>
                </c:pt>
                <c:pt idx="19259">
                  <c:v>-0.35755157886901301</c:v>
                </c:pt>
                <c:pt idx="19260">
                  <c:v>-0.34629805089692201</c:v>
                </c:pt>
                <c:pt idx="19261">
                  <c:v>-0.33447384210034198</c:v>
                </c:pt>
                <c:pt idx="19262">
                  <c:v>-0.322525770564282</c:v>
                </c:pt>
                <c:pt idx="19263">
                  <c:v>-0.31077700735413999</c:v>
                </c:pt>
                <c:pt idx="19264">
                  <c:v>-0.29887995449552102</c:v>
                </c:pt>
                <c:pt idx="19265">
                  <c:v>-0.286733633170699</c:v>
                </c:pt>
                <c:pt idx="19266">
                  <c:v>-0.27514050849442001</c:v>
                </c:pt>
                <c:pt idx="19267">
                  <c:v>-0.26428891103317798</c:v>
                </c:pt>
                <c:pt idx="19268">
                  <c:v>-0.25354986503341598</c:v>
                </c:pt>
                <c:pt idx="19269">
                  <c:v>-0.243566440079302</c:v>
                </c:pt>
                <c:pt idx="19270">
                  <c:v>-0.235176535021699</c:v>
                </c:pt>
                <c:pt idx="19271">
                  <c:v>-0.22833119003025801</c:v>
                </c:pt>
                <c:pt idx="19272">
                  <c:v>-0.22182985115262499</c:v>
                </c:pt>
                <c:pt idx="19273">
                  <c:v>-0.214488083105037</c:v>
                </c:pt>
                <c:pt idx="19274">
                  <c:v>-0.205985155819817</c:v>
                </c:pt>
                <c:pt idx="19275">
                  <c:v>-0.19667465097752099</c:v>
                </c:pt>
                <c:pt idx="19276">
                  <c:v>-0.18730425870932799</c:v>
                </c:pt>
                <c:pt idx="19277">
                  <c:v>-0.17856413378709499</c:v>
                </c:pt>
                <c:pt idx="19278">
                  <c:v>-0.17015913672892299</c:v>
                </c:pt>
                <c:pt idx="19279">
                  <c:v>-0.16104291604926799</c:v>
                </c:pt>
                <c:pt idx="19280">
                  <c:v>-0.150814426044589</c:v>
                </c:pt>
                <c:pt idx="19281">
                  <c:v>-0.13865040474308499</c:v>
                </c:pt>
                <c:pt idx="19282">
                  <c:v>-0.124171533802179</c:v>
                </c:pt>
                <c:pt idx="19283">
                  <c:v>-0.108615842973487</c:v>
                </c:pt>
                <c:pt idx="19284">
                  <c:v>-9.31305507881766E-2</c:v>
                </c:pt>
                <c:pt idx="19285">
                  <c:v>-7.8650761307187095E-2</c:v>
                </c:pt>
                <c:pt idx="19286">
                  <c:v>-6.6305270772364505E-2</c:v>
                </c:pt>
                <c:pt idx="19287">
                  <c:v>-5.6063230245007097E-2</c:v>
                </c:pt>
                <c:pt idx="19288">
                  <c:v>-4.7843764035697199E-2</c:v>
                </c:pt>
                <c:pt idx="19289">
                  <c:v>-4.1805325767620798E-2</c:v>
                </c:pt>
                <c:pt idx="19290">
                  <c:v>-3.68060810867216E-2</c:v>
                </c:pt>
                <c:pt idx="19291">
                  <c:v>-3.2467104462022701E-2</c:v>
                </c:pt>
                <c:pt idx="19292">
                  <c:v>-2.9202089025178901E-2</c:v>
                </c:pt>
                <c:pt idx="19293">
                  <c:v>-2.6757100602019E-2</c:v>
                </c:pt>
                <c:pt idx="19294">
                  <c:v>-2.46088917858731E-2</c:v>
                </c:pt>
                <c:pt idx="19295">
                  <c:v>-2.2563555394949801E-2</c:v>
                </c:pt>
                <c:pt idx="19296">
                  <c:v>-2.0061658935630701E-2</c:v>
                </c:pt>
                <c:pt idx="19297">
                  <c:v>-1.6708573359545498E-2</c:v>
                </c:pt>
                <c:pt idx="19298">
                  <c:v>-1.2467727482410601E-2</c:v>
                </c:pt>
                <c:pt idx="19299">
                  <c:v>-7.3156022261115696E-3</c:v>
                </c:pt>
                <c:pt idx="19300">
                  <c:v>-2.1230215889117502E-3</c:v>
                </c:pt>
                <c:pt idx="19301">
                  <c:v>1.8147242276067E-3</c:v>
                </c:pt>
                <c:pt idx="19302">
                  <c:v>4.2339975020768998E-3</c:v>
                </c:pt>
                <c:pt idx="19303">
                  <c:v>5.9809961476121401E-3</c:v>
                </c:pt>
                <c:pt idx="19304">
                  <c:v>7.9338502740238306E-3</c:v>
                </c:pt>
                <c:pt idx="19305">
                  <c:v>1.08508430303854E-2</c:v>
                </c:pt>
                <c:pt idx="19306">
                  <c:v>1.5172742226067799E-2</c:v>
                </c:pt>
                <c:pt idx="19307">
                  <c:v>2.06579758442102E-2</c:v>
                </c:pt>
                <c:pt idx="19308">
                  <c:v>2.7190514422050099E-2</c:v>
                </c:pt>
                <c:pt idx="19309">
                  <c:v>3.4093178453174E-2</c:v>
                </c:pt>
                <c:pt idx="19310">
                  <c:v>3.9990054500960798E-2</c:v>
                </c:pt>
                <c:pt idx="19311">
                  <c:v>4.5001061700621701E-2</c:v>
                </c:pt>
                <c:pt idx="19312">
                  <c:v>4.9713314895451298E-2</c:v>
                </c:pt>
                <c:pt idx="19313">
                  <c:v>5.4954753258266299E-2</c:v>
                </c:pt>
                <c:pt idx="19314">
                  <c:v>6.05468123635787E-2</c:v>
                </c:pt>
                <c:pt idx="19315">
                  <c:v>6.5116791118263601E-2</c:v>
                </c:pt>
                <c:pt idx="19316">
                  <c:v>6.8048086958218096E-2</c:v>
                </c:pt>
                <c:pt idx="19317">
                  <c:v>7.0626626172608301E-2</c:v>
                </c:pt>
                <c:pt idx="19318">
                  <c:v>7.4085070214294294E-2</c:v>
                </c:pt>
                <c:pt idx="19319">
                  <c:v>7.8149130431684297E-2</c:v>
                </c:pt>
                <c:pt idx="19320">
                  <c:v>8.2228147268728194E-2</c:v>
                </c:pt>
                <c:pt idx="19321">
                  <c:v>8.6047129888275994E-2</c:v>
                </c:pt>
                <c:pt idx="19322">
                  <c:v>8.9255028568274802E-2</c:v>
                </c:pt>
                <c:pt idx="19323">
                  <c:v>9.1788268048271907E-2</c:v>
                </c:pt>
                <c:pt idx="19324">
                  <c:v>9.3949996376816405E-2</c:v>
                </c:pt>
                <c:pt idx="19325">
                  <c:v>9.6220888551940498E-2</c:v>
                </c:pt>
                <c:pt idx="19326">
                  <c:v>9.9812927349950897E-2</c:v>
                </c:pt>
                <c:pt idx="19327">
                  <c:v>0.105485611167893</c:v>
                </c:pt>
                <c:pt idx="19328">
                  <c:v>0.11349767804138799</c:v>
                </c:pt>
                <c:pt idx="19329">
                  <c:v>0.123583845920541</c:v>
                </c:pt>
                <c:pt idx="19330">
                  <c:v>0.13538620309124999</c:v>
                </c:pt>
                <c:pt idx="19331">
                  <c:v>0.14918725970942701</c:v>
                </c:pt>
                <c:pt idx="19332">
                  <c:v>0.16553348726467201</c:v>
                </c:pt>
                <c:pt idx="19333">
                  <c:v>0.18426050453430301</c:v>
                </c:pt>
                <c:pt idx="19334">
                  <c:v>0.20456926727105801</c:v>
                </c:pt>
                <c:pt idx="19335">
                  <c:v>0.22584296807808099</c:v>
                </c:pt>
                <c:pt idx="19336">
                  <c:v>0.24761468006175</c:v>
                </c:pt>
                <c:pt idx="19337">
                  <c:v>0.26963167181154002</c:v>
                </c:pt>
                <c:pt idx="19338">
                  <c:v>0.29125607197744502</c:v>
                </c:pt>
                <c:pt idx="19339">
                  <c:v>0.311710714914056</c:v>
                </c:pt>
                <c:pt idx="19340">
                  <c:v>0.33110427266373998</c:v>
                </c:pt>
                <c:pt idx="19341">
                  <c:v>0.34955916180881202</c:v>
                </c:pt>
                <c:pt idx="19342">
                  <c:v>0.36642726323004199</c:v>
                </c:pt>
                <c:pt idx="19343">
                  <c:v>0.38105230041573801</c:v>
                </c:pt>
                <c:pt idx="19344">
                  <c:v>0.39351716890981903</c:v>
                </c:pt>
                <c:pt idx="19345">
                  <c:v>0.40311701156533702</c:v>
                </c:pt>
                <c:pt idx="19346">
                  <c:v>0.40908938629812702</c:v>
                </c:pt>
                <c:pt idx="19347">
                  <c:v>0.41132681576378299</c:v>
                </c:pt>
                <c:pt idx="19348">
                  <c:v>0.41002893507551402</c:v>
                </c:pt>
                <c:pt idx="19349">
                  <c:v>0.405784400040969</c:v>
                </c:pt>
                <c:pt idx="19350">
                  <c:v>0.39981486659186</c:v>
                </c:pt>
                <c:pt idx="19351">
                  <c:v>0.393813687420422</c:v>
                </c:pt>
                <c:pt idx="19352">
                  <c:v>0.38814210849846797</c:v>
                </c:pt>
                <c:pt idx="19353">
                  <c:v>0.38275935007928003</c:v>
                </c:pt>
                <c:pt idx="19354">
                  <c:v>0.377664281378427</c:v>
                </c:pt>
                <c:pt idx="19355">
                  <c:v>0.37312482064619401</c:v>
                </c:pt>
                <c:pt idx="19356">
                  <c:v>0.369575043301689</c:v>
                </c:pt>
                <c:pt idx="19357">
                  <c:v>0.36697416318874398</c:v>
                </c:pt>
                <c:pt idx="19358">
                  <c:v>0.36579505348565999</c:v>
                </c:pt>
                <c:pt idx="19359">
                  <c:v>0.366836737065456</c:v>
                </c:pt>
                <c:pt idx="19360">
                  <c:v>0.36911853123969002</c:v>
                </c:pt>
                <c:pt idx="19361">
                  <c:v>0.37156497554316498</c:v>
                </c:pt>
                <c:pt idx="19362">
                  <c:v>0.37459175213573098</c:v>
                </c:pt>
                <c:pt idx="19363">
                  <c:v>0.37834500080431699</c:v>
                </c:pt>
                <c:pt idx="19364">
                  <c:v>0.382781253567958</c:v>
                </c:pt>
                <c:pt idx="19365">
                  <c:v>0.38760858997803399</c:v>
                </c:pt>
                <c:pt idx="19366">
                  <c:v>0.393310802730092</c:v>
                </c:pt>
                <c:pt idx="19367">
                  <c:v>0.40125039120254802</c:v>
                </c:pt>
                <c:pt idx="19368">
                  <c:v>0.41182147484798398</c:v>
                </c:pt>
                <c:pt idx="19369">
                  <c:v>0.424159507214526</c:v>
                </c:pt>
                <c:pt idx="19370">
                  <c:v>0.437022443087622</c:v>
                </c:pt>
                <c:pt idx="19371">
                  <c:v>0.45048858993038199</c:v>
                </c:pt>
                <c:pt idx="19372">
                  <c:v>0.46505446379229098</c:v>
                </c:pt>
                <c:pt idx="19373">
                  <c:v>0.48042583072713302</c:v>
                </c:pt>
                <c:pt idx="19374">
                  <c:v>0.496271845085626</c:v>
                </c:pt>
                <c:pt idx="19375">
                  <c:v>0.51180191587354595</c:v>
                </c:pt>
                <c:pt idx="19376">
                  <c:v>0.52569597515405597</c:v>
                </c:pt>
                <c:pt idx="19377">
                  <c:v>0.53776994732217798</c:v>
                </c:pt>
                <c:pt idx="19378">
                  <c:v>0.548764793314647</c:v>
                </c:pt>
                <c:pt idx="19379">
                  <c:v>0.558518236324134</c:v>
                </c:pt>
                <c:pt idx="19380">
                  <c:v>0.56582833118816001</c:v>
                </c:pt>
                <c:pt idx="19381">
                  <c:v>0.57027236383411894</c:v>
                </c:pt>
                <c:pt idx="19382">
                  <c:v>0.57310933949488896</c:v>
                </c:pt>
                <c:pt idx="19383">
                  <c:v>0.575108366183123</c:v>
                </c:pt>
                <c:pt idx="19384">
                  <c:v>0.576367762014387</c:v>
                </c:pt>
                <c:pt idx="19385">
                  <c:v>0.57708211839346202</c:v>
                </c:pt>
                <c:pt idx="19386">
                  <c:v>0.576804631987334</c:v>
                </c:pt>
                <c:pt idx="19387">
                  <c:v>0.57586712913504001</c:v>
                </c:pt>
                <c:pt idx="19388">
                  <c:v>0.575172765512457</c:v>
                </c:pt>
                <c:pt idx="19389">
                  <c:v>0.57412705617826099</c:v>
                </c:pt>
                <c:pt idx="19390">
                  <c:v>0.57157177869414499</c:v>
                </c:pt>
                <c:pt idx="19391">
                  <c:v>0.56727756962766596</c:v>
                </c:pt>
                <c:pt idx="19392">
                  <c:v>0.56227416884483195</c:v>
                </c:pt>
                <c:pt idx="19393">
                  <c:v>0.55681269422274904</c:v>
                </c:pt>
                <c:pt idx="19394">
                  <c:v>0.55091921212328998</c:v>
                </c:pt>
                <c:pt idx="19395">
                  <c:v>0.54443303197560899</c:v>
                </c:pt>
                <c:pt idx="19396">
                  <c:v>0.53696750981265995</c:v>
                </c:pt>
                <c:pt idx="19397">
                  <c:v>0.52942713912299</c:v>
                </c:pt>
                <c:pt idx="19398">
                  <c:v>0.52235037762368297</c:v>
                </c:pt>
                <c:pt idx="19399">
                  <c:v>0.51595556005040799</c:v>
                </c:pt>
                <c:pt idx="19400">
                  <c:v>0.51065296816114902</c:v>
                </c:pt>
                <c:pt idx="19401">
                  <c:v>0.50646443450992396</c:v>
                </c:pt>
                <c:pt idx="19402">
                  <c:v>0.50274742869918698</c:v>
                </c:pt>
                <c:pt idx="19403">
                  <c:v>0.49903647686684099</c:v>
                </c:pt>
                <c:pt idx="19404">
                  <c:v>0.495779611833225</c:v>
                </c:pt>
                <c:pt idx="19405">
                  <c:v>0.49365170703940198</c:v>
                </c:pt>
                <c:pt idx="19406">
                  <c:v>0.492369417862698</c:v>
                </c:pt>
                <c:pt idx="19407">
                  <c:v>0.49052749008052599</c:v>
                </c:pt>
                <c:pt idx="19408">
                  <c:v>0.487401790241479</c:v>
                </c:pt>
                <c:pt idx="19409">
                  <c:v>0.48390923749146397</c:v>
                </c:pt>
                <c:pt idx="19410">
                  <c:v>0.480371119437073</c:v>
                </c:pt>
                <c:pt idx="19411">
                  <c:v>0.47636541779194103</c:v>
                </c:pt>
                <c:pt idx="19412">
                  <c:v>0.47134104906485103</c:v>
                </c:pt>
                <c:pt idx="19413">
                  <c:v>0.46462788575573799</c:v>
                </c:pt>
                <c:pt idx="19414">
                  <c:v>0.45648865639578301</c:v>
                </c:pt>
                <c:pt idx="19415">
                  <c:v>0.44769657923943801</c:v>
                </c:pt>
                <c:pt idx="19416">
                  <c:v>0.43854512765027398</c:v>
                </c:pt>
                <c:pt idx="19417">
                  <c:v>0.428719657741927</c:v>
                </c:pt>
                <c:pt idx="19418">
                  <c:v>0.417447425720607</c:v>
                </c:pt>
                <c:pt idx="19419">
                  <c:v>0.40459603300215302</c:v>
                </c:pt>
                <c:pt idx="19420">
                  <c:v>0.39154989511979699</c:v>
                </c:pt>
                <c:pt idx="19421">
                  <c:v>0.37854405615445702</c:v>
                </c:pt>
                <c:pt idx="19422">
                  <c:v>0.364950293791868</c:v>
                </c:pt>
                <c:pt idx="19423">
                  <c:v>0.35103676275878698</c:v>
                </c:pt>
                <c:pt idx="19424">
                  <c:v>0.336914059003733</c:v>
                </c:pt>
                <c:pt idx="19425">
                  <c:v>0.323545899013439</c:v>
                </c:pt>
                <c:pt idx="19426">
                  <c:v>0.312017456937704</c:v>
                </c:pt>
                <c:pt idx="19427">
                  <c:v>0.30312661323548701</c:v>
                </c:pt>
                <c:pt idx="19428">
                  <c:v>0.29737176681536998</c:v>
                </c:pt>
                <c:pt idx="19429">
                  <c:v>0.29379227313029599</c:v>
                </c:pt>
                <c:pt idx="19430">
                  <c:v>0.29065259732578103</c:v>
                </c:pt>
                <c:pt idx="19431">
                  <c:v>0.286603660119434</c:v>
                </c:pt>
                <c:pt idx="19432">
                  <c:v>0.28131217300746397</c:v>
                </c:pt>
                <c:pt idx="19433">
                  <c:v>0.274915619430525</c:v>
                </c:pt>
                <c:pt idx="19434">
                  <c:v>0.267501533747183</c:v>
                </c:pt>
                <c:pt idx="19435">
                  <c:v>0.25966897195244798</c:v>
                </c:pt>
                <c:pt idx="19436">
                  <c:v>0.251492630543111</c:v>
                </c:pt>
                <c:pt idx="19437">
                  <c:v>0.241320844123835</c:v>
                </c:pt>
                <c:pt idx="19438">
                  <c:v>0.22886432122925901</c:v>
                </c:pt>
                <c:pt idx="19439">
                  <c:v>0.214955217721716</c:v>
                </c:pt>
                <c:pt idx="19440">
                  <c:v>0.198897942284496</c:v>
                </c:pt>
                <c:pt idx="19441">
                  <c:v>0.18040162863642001</c:v>
                </c:pt>
                <c:pt idx="19442">
                  <c:v>0.15967109433190299</c:v>
                </c:pt>
                <c:pt idx="19443">
                  <c:v>0.136789018389399</c:v>
                </c:pt>
                <c:pt idx="19444">
                  <c:v>0.112404171013169</c:v>
                </c:pt>
                <c:pt idx="19445">
                  <c:v>8.6825259771206101E-2</c:v>
                </c:pt>
                <c:pt idx="19446">
                  <c:v>5.9954840316273302E-2</c:v>
                </c:pt>
                <c:pt idx="19447">
                  <c:v>3.2739099844915499E-2</c:v>
                </c:pt>
                <c:pt idx="19448">
                  <c:v>6.6947296524687604E-3</c:v>
                </c:pt>
                <c:pt idx="19449">
                  <c:v>-1.7096435315673699E-2</c:v>
                </c:pt>
                <c:pt idx="19450">
                  <c:v>-3.7347984279208601E-2</c:v>
                </c:pt>
                <c:pt idx="19451">
                  <c:v>-5.3568908014873302E-2</c:v>
                </c:pt>
                <c:pt idx="19452">
                  <c:v>-6.6832102665220994E-2</c:v>
                </c:pt>
                <c:pt idx="19453">
                  <c:v>-7.7534582805559402E-2</c:v>
                </c:pt>
                <c:pt idx="19454">
                  <c:v>-8.4780042186279603E-2</c:v>
                </c:pt>
                <c:pt idx="19455">
                  <c:v>-8.9839377720327407E-2</c:v>
                </c:pt>
                <c:pt idx="19456">
                  <c:v>-9.5127388016743294E-2</c:v>
                </c:pt>
                <c:pt idx="19457">
                  <c:v>-0.100596231994493</c:v>
                </c:pt>
                <c:pt idx="19458">
                  <c:v>-0.104903898376869</c:v>
                </c:pt>
                <c:pt idx="19459">
                  <c:v>-0.108409951033917</c:v>
                </c:pt>
                <c:pt idx="19460">
                  <c:v>-0.11247908597588301</c:v>
                </c:pt>
                <c:pt idx="19461">
                  <c:v>-0.117387253352502</c:v>
                </c:pt>
                <c:pt idx="19462">
                  <c:v>-0.123533394699004</c:v>
                </c:pt>
                <c:pt idx="19463">
                  <c:v>-0.13086276787370499</c:v>
                </c:pt>
                <c:pt idx="19464">
                  <c:v>-0.139521277404835</c:v>
                </c:pt>
                <c:pt idx="19465">
                  <c:v>-0.150402722124166</c:v>
                </c:pt>
                <c:pt idx="19466">
                  <c:v>-0.163858070919777</c:v>
                </c:pt>
                <c:pt idx="19467">
                  <c:v>-0.17942493179279601</c:v>
                </c:pt>
                <c:pt idx="19468">
                  <c:v>-0.19500871629248201</c:v>
                </c:pt>
                <c:pt idx="19469">
                  <c:v>-0.20886659599385199</c:v>
                </c:pt>
                <c:pt idx="19470">
                  <c:v>-0.221086396891753</c:v>
                </c:pt>
                <c:pt idx="19471">
                  <c:v>-0.232252322658031</c:v>
                </c:pt>
                <c:pt idx="19472">
                  <c:v>-0.242013517700123</c:v>
                </c:pt>
                <c:pt idx="19473">
                  <c:v>-0.24981642457027201</c:v>
                </c:pt>
                <c:pt idx="19474">
                  <c:v>-0.25582807252995998</c:v>
                </c:pt>
                <c:pt idx="19475">
                  <c:v>-0.26081481858913802</c:v>
                </c:pt>
                <c:pt idx="19476">
                  <c:v>-0.26655493978073203</c:v>
                </c:pt>
                <c:pt idx="19477">
                  <c:v>-0.27413792709555901</c:v>
                </c:pt>
                <c:pt idx="19478">
                  <c:v>-0.28394125494146</c:v>
                </c:pt>
                <c:pt idx="19479">
                  <c:v>-0.29628660574792998</c:v>
                </c:pt>
                <c:pt idx="19480">
                  <c:v>-0.311633740686794</c:v>
                </c:pt>
                <c:pt idx="19481">
                  <c:v>-0.330387877108067</c:v>
                </c:pt>
                <c:pt idx="19482">
                  <c:v>-0.35098155201317699</c:v>
                </c:pt>
                <c:pt idx="19483">
                  <c:v>-0.37234203296548501</c:v>
                </c:pt>
                <c:pt idx="19484">
                  <c:v>-0.39404222388952798</c:v>
                </c:pt>
                <c:pt idx="19485">
                  <c:v>-0.414781705358088</c:v>
                </c:pt>
                <c:pt idx="19486">
                  <c:v>-0.43395242238527598</c:v>
                </c:pt>
                <c:pt idx="19487">
                  <c:v>-0.45142297210111798</c:v>
                </c:pt>
                <c:pt idx="19488">
                  <c:v>-0.46734740094229499</c:v>
                </c:pt>
                <c:pt idx="19489">
                  <c:v>-0.48082841161979401</c:v>
                </c:pt>
                <c:pt idx="19490">
                  <c:v>-0.49060773499092197</c:v>
                </c:pt>
                <c:pt idx="19491">
                  <c:v>-0.49614528359808202</c:v>
                </c:pt>
                <c:pt idx="19492">
                  <c:v>-0.49770059763303698</c:v>
                </c:pt>
                <c:pt idx="19493">
                  <c:v>-0.49667668029567003</c:v>
                </c:pt>
                <c:pt idx="19494">
                  <c:v>-0.49368568752244502</c:v>
                </c:pt>
                <c:pt idx="19495">
                  <c:v>-0.487995831200497</c:v>
                </c:pt>
                <c:pt idx="19496">
                  <c:v>-0.47899478151073999</c:v>
                </c:pt>
                <c:pt idx="19497">
                  <c:v>-0.46720368090526498</c:v>
                </c:pt>
                <c:pt idx="19498">
                  <c:v>-0.45345606526423898</c:v>
                </c:pt>
                <c:pt idx="19499">
                  <c:v>-0.43879617666482601</c:v>
                </c:pt>
                <c:pt idx="19500">
                  <c:v>-0.42445288551847399</c:v>
                </c:pt>
                <c:pt idx="19501">
                  <c:v>-0.41135415790596602</c:v>
                </c:pt>
                <c:pt idx="19502">
                  <c:v>-0.39988730558677499</c:v>
                </c:pt>
                <c:pt idx="19503">
                  <c:v>-0.39089254385028099</c:v>
                </c:pt>
                <c:pt idx="19504">
                  <c:v>-0.385189660957862</c:v>
                </c:pt>
                <c:pt idx="19505">
                  <c:v>-0.38312956676222698</c:v>
                </c:pt>
                <c:pt idx="19506">
                  <c:v>-0.385266529630302</c:v>
                </c:pt>
                <c:pt idx="19507">
                  <c:v>-0.392527339745812</c:v>
                </c:pt>
                <c:pt idx="19508">
                  <c:v>-0.40576714455012902</c:v>
                </c:pt>
                <c:pt idx="19509">
                  <c:v>-0.42398156088022698</c:v>
                </c:pt>
                <c:pt idx="19510">
                  <c:v>-0.44529057311786402</c:v>
                </c:pt>
                <c:pt idx="19511">
                  <c:v>-0.46828118305827898</c:v>
                </c:pt>
                <c:pt idx="19512">
                  <c:v>-0.49202939371521198</c:v>
                </c:pt>
                <c:pt idx="19513">
                  <c:v>-0.51545832169226302</c:v>
                </c:pt>
                <c:pt idx="19514">
                  <c:v>-0.53714878337553196</c:v>
                </c:pt>
                <c:pt idx="19515">
                  <c:v>-0.55592653406381598</c:v>
                </c:pt>
                <c:pt idx="19516">
                  <c:v>-0.57129281946958199</c:v>
                </c:pt>
                <c:pt idx="19517">
                  <c:v>-0.58324355923139803</c:v>
                </c:pt>
                <c:pt idx="19518">
                  <c:v>-0.59082117129294898</c:v>
                </c:pt>
                <c:pt idx="19519">
                  <c:v>-0.59330905117511801</c:v>
                </c:pt>
                <c:pt idx="19520">
                  <c:v>-0.59130258480320297</c:v>
                </c:pt>
                <c:pt idx="19521">
                  <c:v>-0.58532798452354495</c:v>
                </c:pt>
                <c:pt idx="19522">
                  <c:v>-0.57557577609436805</c:v>
                </c:pt>
                <c:pt idx="19523">
                  <c:v>-0.56274810869347203</c:v>
                </c:pt>
                <c:pt idx="19524">
                  <c:v>-0.54828955341675401</c:v>
                </c:pt>
                <c:pt idx="19525">
                  <c:v>-0.53341294227334102</c:v>
                </c:pt>
                <c:pt idx="19526">
                  <c:v>-0.51940814159879301</c:v>
                </c:pt>
                <c:pt idx="19527">
                  <c:v>-0.50745864890688097</c:v>
                </c:pt>
                <c:pt idx="19528">
                  <c:v>-0.498000384990608</c:v>
                </c:pt>
                <c:pt idx="19529">
                  <c:v>-0.49123697594988702</c:v>
                </c:pt>
                <c:pt idx="19530">
                  <c:v>-0.487310181908296</c:v>
                </c:pt>
                <c:pt idx="19531">
                  <c:v>-0.48738205307634402</c:v>
                </c:pt>
                <c:pt idx="19532">
                  <c:v>-0.49243862068150901</c:v>
                </c:pt>
                <c:pt idx="19533">
                  <c:v>-0.50078700207975202</c:v>
                </c:pt>
                <c:pt idx="19534">
                  <c:v>-0.50937467722816498</c:v>
                </c:pt>
                <c:pt idx="19535">
                  <c:v>-0.51602706334997395</c:v>
                </c:pt>
                <c:pt idx="19536">
                  <c:v>-0.52128551964275804</c:v>
                </c:pt>
                <c:pt idx="19537">
                  <c:v>-0.526427736722623</c:v>
                </c:pt>
                <c:pt idx="19538">
                  <c:v>-0.53019073152709195</c:v>
                </c:pt>
                <c:pt idx="19539">
                  <c:v>-0.53091564894481202</c:v>
                </c:pt>
                <c:pt idx="19540">
                  <c:v>-0.528401261781142</c:v>
                </c:pt>
                <c:pt idx="19541">
                  <c:v>-0.522733349316999</c:v>
                </c:pt>
                <c:pt idx="19542">
                  <c:v>-0.513843573525951</c:v>
                </c:pt>
                <c:pt idx="19543">
                  <c:v>-0.50259251147559603</c:v>
                </c:pt>
                <c:pt idx="19544">
                  <c:v>-0.49133940803204301</c:v>
                </c:pt>
                <c:pt idx="19545">
                  <c:v>-0.481424050158343</c:v>
                </c:pt>
                <c:pt idx="19546">
                  <c:v>-0.472080742936346</c:v>
                </c:pt>
                <c:pt idx="19547">
                  <c:v>-0.46220590575537301</c:v>
                </c:pt>
                <c:pt idx="19548">
                  <c:v>-0.45201192241569299</c:v>
                </c:pt>
                <c:pt idx="19549">
                  <c:v>-0.44245551210973699</c:v>
                </c:pt>
                <c:pt idx="19550">
                  <c:v>-0.43418982051945099</c:v>
                </c:pt>
                <c:pt idx="19551">
                  <c:v>-0.427375157194536</c:v>
                </c:pt>
                <c:pt idx="19552">
                  <c:v>-0.42237397863795501</c:v>
                </c:pt>
                <c:pt idx="19553">
                  <c:v>-0.41937161918472199</c:v>
                </c:pt>
                <c:pt idx="19554">
                  <c:v>-0.41774651058491502</c:v>
                </c:pt>
                <c:pt idx="19555">
                  <c:v>-0.41621321511730702</c:v>
                </c:pt>
                <c:pt idx="19556">
                  <c:v>-0.41412646662079</c:v>
                </c:pt>
                <c:pt idx="19557">
                  <c:v>-0.41200304751754602</c:v>
                </c:pt>
                <c:pt idx="19558">
                  <c:v>-0.410173922622526</c:v>
                </c:pt>
                <c:pt idx="19559">
                  <c:v>-0.40815255386688598</c:v>
                </c:pt>
                <c:pt idx="19560">
                  <c:v>-0.406126375664839</c:v>
                </c:pt>
                <c:pt idx="19561">
                  <c:v>-0.40478648563568698</c:v>
                </c:pt>
                <c:pt idx="19562">
                  <c:v>-0.40302759521599602</c:v>
                </c:pt>
                <c:pt idx="19563">
                  <c:v>-0.39904238643787399</c:v>
                </c:pt>
                <c:pt idx="19564">
                  <c:v>-0.39274083628482498</c:v>
                </c:pt>
                <c:pt idx="19565">
                  <c:v>-0.384929499656681</c:v>
                </c:pt>
                <c:pt idx="19566">
                  <c:v>-0.37580409151037297</c:v>
                </c:pt>
                <c:pt idx="19567">
                  <c:v>-0.36600404564021399</c:v>
                </c:pt>
                <c:pt idx="19568">
                  <c:v>-0.35718370864729398</c:v>
                </c:pt>
                <c:pt idx="19569">
                  <c:v>-0.35008054896311203</c:v>
                </c:pt>
                <c:pt idx="19570">
                  <c:v>-0.343731457608771</c:v>
                </c:pt>
                <c:pt idx="19571">
                  <c:v>-0.33719592251685199</c:v>
                </c:pt>
                <c:pt idx="19572">
                  <c:v>-0.33019909923700602</c:v>
                </c:pt>
                <c:pt idx="19573">
                  <c:v>-0.32294790262154299</c:v>
                </c:pt>
                <c:pt idx="19574">
                  <c:v>-0.31483462952153402</c:v>
                </c:pt>
                <c:pt idx="19575">
                  <c:v>-0.30527761233685102</c:v>
                </c:pt>
                <c:pt idx="19576">
                  <c:v>-0.29503733267822002</c:v>
                </c:pt>
                <c:pt idx="19577">
                  <c:v>-0.28484767073459999</c:v>
                </c:pt>
                <c:pt idx="19578">
                  <c:v>-0.27466699114980903</c:v>
                </c:pt>
                <c:pt idx="19579">
                  <c:v>-0.26441589054787201</c:v>
                </c:pt>
                <c:pt idx="19580">
                  <c:v>-0.25371528697027301</c:v>
                </c:pt>
                <c:pt idx="19581">
                  <c:v>-0.24300037328159699</c:v>
                </c:pt>
                <c:pt idx="19582">
                  <c:v>-0.233188364070573</c:v>
                </c:pt>
                <c:pt idx="19583">
                  <c:v>-0.22433864555681801</c:v>
                </c:pt>
                <c:pt idx="19584">
                  <c:v>-0.21644353757101301</c:v>
                </c:pt>
                <c:pt idx="19585">
                  <c:v>-0.20893870962340899</c:v>
                </c:pt>
                <c:pt idx="19586">
                  <c:v>-0.20031499922975099</c:v>
                </c:pt>
                <c:pt idx="19587">
                  <c:v>-0.189672644758448</c:v>
                </c:pt>
                <c:pt idx="19588">
                  <c:v>-0.17713814801460201</c:v>
                </c:pt>
                <c:pt idx="19589">
                  <c:v>-0.16270637213889799</c:v>
                </c:pt>
                <c:pt idx="19590">
                  <c:v>-0.14694992554070899</c:v>
                </c:pt>
                <c:pt idx="19591">
                  <c:v>-0.130893211738391</c:v>
                </c:pt>
                <c:pt idx="19592">
                  <c:v>-0.114464127848004</c:v>
                </c:pt>
                <c:pt idx="19593">
                  <c:v>-9.7272686581269502E-2</c:v>
                </c:pt>
                <c:pt idx="19594">
                  <c:v>-7.8785662904220094E-2</c:v>
                </c:pt>
                <c:pt idx="19595">
                  <c:v>-5.8591043084952499E-2</c:v>
                </c:pt>
                <c:pt idx="19596">
                  <c:v>-3.7960203070187201E-2</c:v>
                </c:pt>
                <c:pt idx="19597">
                  <c:v>-1.8139798318907802E-2</c:v>
                </c:pt>
                <c:pt idx="19598">
                  <c:v>6.1060284447444796E-4</c:v>
                </c:pt>
                <c:pt idx="19599">
                  <c:v>1.8071395751715302E-2</c:v>
                </c:pt>
                <c:pt idx="19600">
                  <c:v>3.40629203425276E-2</c:v>
                </c:pt>
                <c:pt idx="19601">
                  <c:v>4.8428502918554002E-2</c:v>
                </c:pt>
                <c:pt idx="19602">
                  <c:v>6.1140675048640597E-2</c:v>
                </c:pt>
                <c:pt idx="19603">
                  <c:v>7.2383948603417597E-2</c:v>
                </c:pt>
                <c:pt idx="19604">
                  <c:v>8.1552505047519194E-2</c:v>
                </c:pt>
                <c:pt idx="19605">
                  <c:v>8.7784970545117899E-2</c:v>
                </c:pt>
                <c:pt idx="19606">
                  <c:v>9.2082522059694902E-2</c:v>
                </c:pt>
                <c:pt idx="19607">
                  <c:v>9.4956876735071902E-2</c:v>
                </c:pt>
                <c:pt idx="19608">
                  <c:v>9.5970048476233194E-2</c:v>
                </c:pt>
                <c:pt idx="19609">
                  <c:v>9.6065788559930504E-2</c:v>
                </c:pt>
                <c:pt idx="19610">
                  <c:v>9.6018755367707598E-2</c:v>
                </c:pt>
                <c:pt idx="19611">
                  <c:v>9.5909874175815701E-2</c:v>
                </c:pt>
                <c:pt idx="19612">
                  <c:v>9.5770967846672703E-2</c:v>
                </c:pt>
                <c:pt idx="19613">
                  <c:v>9.5451284242485807E-2</c:v>
                </c:pt>
                <c:pt idx="19614">
                  <c:v>9.5582673969227899E-2</c:v>
                </c:pt>
                <c:pt idx="19615">
                  <c:v>9.7598395321010903E-2</c:v>
                </c:pt>
                <c:pt idx="19616">
                  <c:v>0.10239448272362001</c:v>
                </c:pt>
                <c:pt idx="19617">
                  <c:v>0.110607469475935</c:v>
                </c:pt>
                <c:pt idx="19618">
                  <c:v>0.122561395324549</c:v>
                </c:pt>
                <c:pt idx="19619">
                  <c:v>0.13762777104388299</c:v>
                </c:pt>
                <c:pt idx="19620">
                  <c:v>0.15568958680168701</c:v>
                </c:pt>
                <c:pt idx="19621">
                  <c:v>0.17758300774503799</c:v>
                </c:pt>
                <c:pt idx="19622">
                  <c:v>0.203399755986654</c:v>
                </c:pt>
                <c:pt idx="19623">
                  <c:v>0.231942812741043</c:v>
                </c:pt>
                <c:pt idx="19624">
                  <c:v>0.26137929455203301</c:v>
                </c:pt>
                <c:pt idx="19625">
                  <c:v>0.29067195881546598</c:v>
                </c:pt>
                <c:pt idx="19626">
                  <c:v>0.320015746197997</c:v>
                </c:pt>
                <c:pt idx="19627">
                  <c:v>0.34945337340562999</c:v>
                </c:pt>
                <c:pt idx="19628">
                  <c:v>0.377527338206116</c:v>
                </c:pt>
                <c:pt idx="19629">
                  <c:v>0.40338047778174402</c:v>
                </c:pt>
                <c:pt idx="19630">
                  <c:v>0.427683956190126</c:v>
                </c:pt>
                <c:pt idx="19631">
                  <c:v>0.45029151552961399</c:v>
                </c:pt>
                <c:pt idx="19632">
                  <c:v>0.470256717917301</c:v>
                </c:pt>
                <c:pt idx="19633">
                  <c:v>0.486266782304277</c:v>
                </c:pt>
                <c:pt idx="19634">
                  <c:v>0.49801785868284398</c:v>
                </c:pt>
                <c:pt idx="19635">
                  <c:v>0.505705770947521</c:v>
                </c:pt>
                <c:pt idx="19636">
                  <c:v>0.50942765896200004</c:v>
                </c:pt>
                <c:pt idx="19637">
                  <c:v>0.51023449588327896</c:v>
                </c:pt>
                <c:pt idx="19638">
                  <c:v>0.50948435386686397</c:v>
                </c:pt>
                <c:pt idx="19639">
                  <c:v>0.50887694513794401</c:v>
                </c:pt>
                <c:pt idx="19640">
                  <c:v>0.50805618417829501</c:v>
                </c:pt>
                <c:pt idx="19641">
                  <c:v>0.50567422129834505</c:v>
                </c:pt>
                <c:pt idx="19642">
                  <c:v>0.50275734410754302</c:v>
                </c:pt>
                <c:pt idx="19643">
                  <c:v>0.50030939944742203</c:v>
                </c:pt>
                <c:pt idx="19644">
                  <c:v>0.497529757890323</c:v>
                </c:pt>
                <c:pt idx="19645">
                  <c:v>0.49366113687962898</c:v>
                </c:pt>
                <c:pt idx="19646">
                  <c:v>0.49003379152915999</c:v>
                </c:pt>
                <c:pt idx="19647">
                  <c:v>0.48806155100745702</c:v>
                </c:pt>
                <c:pt idx="19648">
                  <c:v>0.48683617197059398</c:v>
                </c:pt>
                <c:pt idx="19649">
                  <c:v>0.48574430725564299</c:v>
                </c:pt>
                <c:pt idx="19650">
                  <c:v>0.48579689540662302</c:v>
                </c:pt>
                <c:pt idx="19651">
                  <c:v>0.487760804300989</c:v>
                </c:pt>
                <c:pt idx="19652">
                  <c:v>0.491430216473703</c:v>
                </c:pt>
                <c:pt idx="19653">
                  <c:v>0.4962036192673</c:v>
                </c:pt>
                <c:pt idx="19654">
                  <c:v>0.50233023149864797</c:v>
                </c:pt>
                <c:pt idx="19655">
                  <c:v>0.50918241620500104</c:v>
                </c:pt>
                <c:pt idx="19656">
                  <c:v>0.51561725480875298</c:v>
                </c:pt>
                <c:pt idx="19657">
                  <c:v>0.52181090762378601</c:v>
                </c:pt>
                <c:pt idx="19658">
                  <c:v>0.52756746823242895</c:v>
                </c:pt>
                <c:pt idx="19659">
                  <c:v>0.53205699264936201</c:v>
                </c:pt>
                <c:pt idx="19660">
                  <c:v>0.53563397991268202</c:v>
                </c:pt>
                <c:pt idx="19661">
                  <c:v>0.53909282637475298</c:v>
                </c:pt>
                <c:pt idx="19662">
                  <c:v>0.54223337865054</c:v>
                </c:pt>
                <c:pt idx="19663">
                  <c:v>0.545014642984889</c:v>
                </c:pt>
                <c:pt idx="19664">
                  <c:v>0.54777038443564097</c:v>
                </c:pt>
                <c:pt idx="19665">
                  <c:v>0.55047285554842196</c:v>
                </c:pt>
                <c:pt idx="19666">
                  <c:v>0.55304409515492403</c:v>
                </c:pt>
                <c:pt idx="19667">
                  <c:v>0.55598943439823101</c:v>
                </c:pt>
                <c:pt idx="19668">
                  <c:v>0.55950551633885603</c:v>
                </c:pt>
                <c:pt idx="19669">
                  <c:v>0.56322334607356095</c:v>
                </c:pt>
                <c:pt idx="19670">
                  <c:v>0.56653262111980296</c:v>
                </c:pt>
                <c:pt idx="19671">
                  <c:v>0.56800881362801303</c:v>
                </c:pt>
                <c:pt idx="19672">
                  <c:v>0.56646948850226997</c:v>
                </c:pt>
                <c:pt idx="19673">
                  <c:v>0.56242337769140205</c:v>
                </c:pt>
                <c:pt idx="19674">
                  <c:v>0.558130385425187</c:v>
                </c:pt>
                <c:pt idx="19675">
                  <c:v>0.55497499344818502</c:v>
                </c:pt>
                <c:pt idx="19676">
                  <c:v>0.55194190288910205</c:v>
                </c:pt>
                <c:pt idx="19677">
                  <c:v>0.54870303132685805</c:v>
                </c:pt>
                <c:pt idx="19678">
                  <c:v>0.54553210561583498</c:v>
                </c:pt>
                <c:pt idx="19679">
                  <c:v>0.54222054882647197</c:v>
                </c:pt>
                <c:pt idx="19680">
                  <c:v>0.538936617842254</c:v>
                </c:pt>
                <c:pt idx="19681">
                  <c:v>0.53542299642088897</c:v>
                </c:pt>
                <c:pt idx="19682">
                  <c:v>0.53056473157584405</c:v>
                </c:pt>
                <c:pt idx="19683">
                  <c:v>0.52404494204264096</c:v>
                </c:pt>
                <c:pt idx="19684">
                  <c:v>0.51637929710133701</c:v>
                </c:pt>
                <c:pt idx="19685">
                  <c:v>0.50798422544128097</c:v>
                </c:pt>
                <c:pt idx="19686">
                  <c:v>0.50011973873965698</c:v>
                </c:pt>
                <c:pt idx="19687">
                  <c:v>0.492993313593935</c:v>
                </c:pt>
                <c:pt idx="19688">
                  <c:v>0.48549532366227</c:v>
                </c:pt>
                <c:pt idx="19689">
                  <c:v>0.47775316662573403</c:v>
                </c:pt>
                <c:pt idx="19690">
                  <c:v>0.47057460200604501</c:v>
                </c:pt>
                <c:pt idx="19691">
                  <c:v>0.46458363479345099</c:v>
                </c:pt>
                <c:pt idx="19692">
                  <c:v>0.45875972118606001</c:v>
                </c:pt>
                <c:pt idx="19693">
                  <c:v>0.45153638866726797</c:v>
                </c:pt>
                <c:pt idx="19694">
                  <c:v>0.44263906207380999</c:v>
                </c:pt>
                <c:pt idx="19695">
                  <c:v>0.43263112325772002</c:v>
                </c:pt>
                <c:pt idx="19696">
                  <c:v>0.42213797999825498</c:v>
                </c:pt>
                <c:pt idx="19697">
                  <c:v>0.41181536838400001</c:v>
                </c:pt>
                <c:pt idx="19698">
                  <c:v>0.40277404608473799</c:v>
                </c:pt>
                <c:pt idx="19699">
                  <c:v>0.39614800277217199</c:v>
                </c:pt>
                <c:pt idx="19700">
                  <c:v>0.39209307626801498</c:v>
                </c:pt>
                <c:pt idx="19701">
                  <c:v>0.38964356701243902</c:v>
                </c:pt>
                <c:pt idx="19702">
                  <c:v>0.38769237865978201</c:v>
                </c:pt>
                <c:pt idx="19703">
                  <c:v>0.38559353492809501</c:v>
                </c:pt>
                <c:pt idx="19704">
                  <c:v>0.384233755185098</c:v>
                </c:pt>
                <c:pt idx="19705">
                  <c:v>0.38448154466400503</c:v>
                </c:pt>
                <c:pt idx="19706">
                  <c:v>0.38443281853721201</c:v>
                </c:pt>
                <c:pt idx="19707">
                  <c:v>0.38170741323235902</c:v>
                </c:pt>
                <c:pt idx="19708">
                  <c:v>0.375739251510395</c:v>
                </c:pt>
                <c:pt idx="19709">
                  <c:v>0.36619885960273502</c:v>
                </c:pt>
                <c:pt idx="19710">
                  <c:v>0.35408397794499502</c:v>
                </c:pt>
                <c:pt idx="19711">
                  <c:v>0.341455857465221</c:v>
                </c:pt>
                <c:pt idx="19712">
                  <c:v>0.32968925760031198</c:v>
                </c:pt>
                <c:pt idx="19713">
                  <c:v>0.31867472064301899</c:v>
                </c:pt>
                <c:pt idx="19714">
                  <c:v>0.30732457234838201</c:v>
                </c:pt>
                <c:pt idx="19715">
                  <c:v>0.29561625965517702</c:v>
                </c:pt>
                <c:pt idx="19716">
                  <c:v>0.28366238061836702</c:v>
                </c:pt>
                <c:pt idx="19717">
                  <c:v>0.27145074599525798</c:v>
                </c:pt>
                <c:pt idx="19718">
                  <c:v>0.25939849438731999</c:v>
                </c:pt>
                <c:pt idx="19719">
                  <c:v>0.24876055595187299</c:v>
                </c:pt>
                <c:pt idx="19720">
                  <c:v>0.239664536073942</c:v>
                </c:pt>
                <c:pt idx="19721">
                  <c:v>0.23135105656187399</c:v>
                </c:pt>
                <c:pt idx="19722">
                  <c:v>0.22400050204029801</c:v>
                </c:pt>
                <c:pt idx="19723">
                  <c:v>0.21717786041629999</c:v>
                </c:pt>
                <c:pt idx="19724">
                  <c:v>0.21107209894510401</c:v>
                </c:pt>
                <c:pt idx="19725">
                  <c:v>0.20609370691742701</c:v>
                </c:pt>
                <c:pt idx="19726">
                  <c:v>0.20227845188676</c:v>
                </c:pt>
                <c:pt idx="19727">
                  <c:v>0.198995185519033</c:v>
                </c:pt>
                <c:pt idx="19728">
                  <c:v>0.19526839386526901</c:v>
                </c:pt>
                <c:pt idx="19729">
                  <c:v>0.19119308704733001</c:v>
                </c:pt>
                <c:pt idx="19730">
                  <c:v>0.186872512501984</c:v>
                </c:pt>
                <c:pt idx="19731">
                  <c:v>0.18250654897645499</c:v>
                </c:pt>
                <c:pt idx="19732">
                  <c:v>0.17801941597721399</c:v>
                </c:pt>
                <c:pt idx="19733">
                  <c:v>0.173298817455358</c:v>
                </c:pt>
                <c:pt idx="19734">
                  <c:v>0.16825655453079799</c:v>
                </c:pt>
                <c:pt idx="19735">
                  <c:v>0.16243990935514799</c:v>
                </c:pt>
                <c:pt idx="19736">
                  <c:v>0.155760484515759</c:v>
                </c:pt>
                <c:pt idx="19737">
                  <c:v>0.148091705391556</c:v>
                </c:pt>
                <c:pt idx="19738">
                  <c:v>0.139042905724412</c:v>
                </c:pt>
                <c:pt idx="19739">
                  <c:v>0.12854943017832501</c:v>
                </c:pt>
                <c:pt idx="19740">
                  <c:v>0.11784254708709301</c:v>
                </c:pt>
                <c:pt idx="19741">
                  <c:v>0.107530756099579</c:v>
                </c:pt>
                <c:pt idx="19742">
                  <c:v>9.6545952201679996E-2</c:v>
                </c:pt>
                <c:pt idx="19743">
                  <c:v>8.4015865250492705E-2</c:v>
                </c:pt>
                <c:pt idx="19744">
                  <c:v>6.9972606815194002E-2</c:v>
                </c:pt>
                <c:pt idx="19745">
                  <c:v>5.5477977609146502E-2</c:v>
                </c:pt>
                <c:pt idx="19746">
                  <c:v>4.07605459819338E-2</c:v>
                </c:pt>
                <c:pt idx="19747">
                  <c:v>2.5341750716776999E-2</c:v>
                </c:pt>
                <c:pt idx="19748">
                  <c:v>9.3216004032443296E-3</c:v>
                </c:pt>
                <c:pt idx="19749">
                  <c:v>-6.6739866808603401E-3</c:v>
                </c:pt>
                <c:pt idx="19750">
                  <c:v>-2.1466377070028599E-2</c:v>
                </c:pt>
                <c:pt idx="19751">
                  <c:v>-3.5580322398391102E-2</c:v>
                </c:pt>
                <c:pt idx="19752">
                  <c:v>-5.0348352737704299E-2</c:v>
                </c:pt>
                <c:pt idx="19753">
                  <c:v>-6.5514798161819293E-2</c:v>
                </c:pt>
                <c:pt idx="19754">
                  <c:v>-8.1905594422130495E-2</c:v>
                </c:pt>
                <c:pt idx="19755">
                  <c:v>-0.101437666891253</c:v>
                </c:pt>
                <c:pt idx="19756">
                  <c:v>-0.12433045541598101</c:v>
                </c:pt>
                <c:pt idx="19757">
                  <c:v>-0.15003335761855</c:v>
                </c:pt>
                <c:pt idx="19758">
                  <c:v>-0.17795380944981801</c:v>
                </c:pt>
                <c:pt idx="19759">
                  <c:v>-0.20658296847767099</c:v>
                </c:pt>
                <c:pt idx="19760">
                  <c:v>-0.23382868948608099</c:v>
                </c:pt>
                <c:pt idx="19761">
                  <c:v>-0.257704287351323</c:v>
                </c:pt>
                <c:pt idx="19762">
                  <c:v>-0.27799428220390698</c:v>
                </c:pt>
                <c:pt idx="19763">
                  <c:v>-0.29594922400906598</c:v>
                </c:pt>
                <c:pt idx="19764">
                  <c:v>-0.31129440340562697</c:v>
                </c:pt>
                <c:pt idx="19765">
                  <c:v>-0.32364527808756799</c:v>
                </c:pt>
                <c:pt idx="19766">
                  <c:v>-0.333328357592381</c:v>
                </c:pt>
                <c:pt idx="19767">
                  <c:v>-0.34018728438463203</c:v>
                </c:pt>
                <c:pt idx="19768">
                  <c:v>-0.34477750539886198</c:v>
                </c:pt>
                <c:pt idx="19769">
                  <c:v>-0.34778972071130798</c:v>
                </c:pt>
                <c:pt idx="19770">
                  <c:v>-0.34964783590997001</c:v>
                </c:pt>
                <c:pt idx="19771">
                  <c:v>-0.351186525398408</c:v>
                </c:pt>
                <c:pt idx="19772">
                  <c:v>-0.35254022692211801</c:v>
                </c:pt>
                <c:pt idx="19773">
                  <c:v>-0.35344011546877202</c:v>
                </c:pt>
                <c:pt idx="19774">
                  <c:v>-0.35446186245450301</c:v>
                </c:pt>
                <c:pt idx="19775">
                  <c:v>-0.35508726631922599</c:v>
                </c:pt>
                <c:pt idx="19776">
                  <c:v>-0.35389591775284501</c:v>
                </c:pt>
                <c:pt idx="19777">
                  <c:v>-0.35130972745026201</c:v>
                </c:pt>
                <c:pt idx="19778">
                  <c:v>-0.34855854671750802</c:v>
                </c:pt>
                <c:pt idx="19779">
                  <c:v>-0.34646804894781602</c:v>
                </c:pt>
                <c:pt idx="19780">
                  <c:v>-0.345636784381187</c:v>
                </c:pt>
                <c:pt idx="19781">
                  <c:v>-0.34663874353701102</c:v>
                </c:pt>
                <c:pt idx="19782">
                  <c:v>-0.34960007360336898</c:v>
                </c:pt>
                <c:pt idx="19783">
                  <c:v>-0.35418035115371799</c:v>
                </c:pt>
                <c:pt idx="19784">
                  <c:v>-0.36060866533206298</c:v>
                </c:pt>
                <c:pt idx="19785">
                  <c:v>-0.36829411556942598</c:v>
                </c:pt>
                <c:pt idx="19786">
                  <c:v>-0.375799028887216</c:v>
                </c:pt>
                <c:pt idx="19787">
                  <c:v>-0.38251812374215099</c:v>
                </c:pt>
                <c:pt idx="19788">
                  <c:v>-0.38900800376217698</c:v>
                </c:pt>
                <c:pt idx="19789">
                  <c:v>-0.39606874918098001</c:v>
                </c:pt>
                <c:pt idx="19790">
                  <c:v>-0.40325009134224199</c:v>
                </c:pt>
                <c:pt idx="19791">
                  <c:v>-0.40950220316567898</c:v>
                </c:pt>
                <c:pt idx="19792">
                  <c:v>-0.41511013158499399</c:v>
                </c:pt>
                <c:pt idx="19793">
                  <c:v>-0.42115602882706898</c:v>
                </c:pt>
                <c:pt idx="19794">
                  <c:v>-0.42844526594735899</c:v>
                </c:pt>
                <c:pt idx="19795">
                  <c:v>-0.43647527373441602</c:v>
                </c:pt>
                <c:pt idx="19796">
                  <c:v>-0.44377678506999901</c:v>
                </c:pt>
                <c:pt idx="19797">
                  <c:v>-0.44904964039244899</c:v>
                </c:pt>
                <c:pt idx="19798">
                  <c:v>-0.45120487578129398</c:v>
                </c:pt>
                <c:pt idx="19799">
                  <c:v>-0.45075966306680598</c:v>
                </c:pt>
                <c:pt idx="19800">
                  <c:v>-0.44899442734975697</c:v>
                </c:pt>
                <c:pt idx="19801">
                  <c:v>-0.44669220361371997</c:v>
                </c:pt>
                <c:pt idx="19802">
                  <c:v>-0.44501733149158901</c:v>
                </c:pt>
                <c:pt idx="19803">
                  <c:v>-0.44446512508969099</c:v>
                </c:pt>
                <c:pt idx="19804">
                  <c:v>-0.445704700087663</c:v>
                </c:pt>
                <c:pt idx="19805">
                  <c:v>-0.44910012508833302</c:v>
                </c:pt>
                <c:pt idx="19806">
                  <c:v>-0.45423686347845998</c:v>
                </c:pt>
                <c:pt idx="19807">
                  <c:v>-0.46062855968616101</c:v>
                </c:pt>
                <c:pt idx="19808">
                  <c:v>-0.46717081195483101</c:v>
                </c:pt>
                <c:pt idx="19809">
                  <c:v>-0.47334271504297398</c:v>
                </c:pt>
                <c:pt idx="19810">
                  <c:v>-0.47950532595603901</c:v>
                </c:pt>
                <c:pt idx="19811">
                  <c:v>-0.48612146281013402</c:v>
                </c:pt>
                <c:pt idx="19812">
                  <c:v>-0.49288632645689401</c:v>
                </c:pt>
                <c:pt idx="19813">
                  <c:v>-0.49901422271395701</c:v>
                </c:pt>
                <c:pt idx="19814">
                  <c:v>-0.503421728187331</c:v>
                </c:pt>
                <c:pt idx="19815">
                  <c:v>-0.50508419060969501</c:v>
                </c:pt>
                <c:pt idx="19816">
                  <c:v>-0.50410695715691201</c:v>
                </c:pt>
                <c:pt idx="19817">
                  <c:v>-0.50075196885436202</c:v>
                </c:pt>
                <c:pt idx="19818">
                  <c:v>-0.493949774851416</c:v>
                </c:pt>
                <c:pt idx="19819">
                  <c:v>-0.483388101128085</c:v>
                </c:pt>
                <c:pt idx="19820">
                  <c:v>-0.47077567722881802</c:v>
                </c:pt>
                <c:pt idx="19821">
                  <c:v>-0.45798363819452698</c:v>
                </c:pt>
                <c:pt idx="19822">
                  <c:v>-0.44544035218834499</c:v>
                </c:pt>
                <c:pt idx="19823">
                  <c:v>-0.432338180657937</c:v>
                </c:pt>
                <c:pt idx="19824">
                  <c:v>-0.41693554809743999</c:v>
                </c:pt>
                <c:pt idx="19825">
                  <c:v>-0.39920299241674401</c:v>
                </c:pt>
                <c:pt idx="19826">
                  <c:v>-0.381229956200003</c:v>
                </c:pt>
                <c:pt idx="19827">
                  <c:v>-0.363494891306061</c:v>
                </c:pt>
                <c:pt idx="19828">
                  <c:v>-0.346399581266088</c:v>
                </c:pt>
                <c:pt idx="19829">
                  <c:v>-0.33195515539570702</c:v>
                </c:pt>
                <c:pt idx="19830">
                  <c:v>-0.32123305887648501</c:v>
                </c:pt>
                <c:pt idx="19831">
                  <c:v>-0.31474138174550498</c:v>
                </c:pt>
                <c:pt idx="19832">
                  <c:v>-0.31244922796671099</c:v>
                </c:pt>
                <c:pt idx="19833">
                  <c:v>-0.31344186452373701</c:v>
                </c:pt>
                <c:pt idx="19834">
                  <c:v>-0.31688191935903998</c:v>
                </c:pt>
                <c:pt idx="19835">
                  <c:v>-0.32308665951704602</c:v>
                </c:pt>
                <c:pt idx="19836">
                  <c:v>-0.33243836186178799</c:v>
                </c:pt>
                <c:pt idx="19837">
                  <c:v>-0.344024017008976</c:v>
                </c:pt>
                <c:pt idx="19838">
                  <c:v>-0.35710730660913098</c:v>
                </c:pt>
                <c:pt idx="19839">
                  <c:v>-0.37083692583351202</c:v>
                </c:pt>
                <c:pt idx="19840">
                  <c:v>-0.38550123996200802</c:v>
                </c:pt>
                <c:pt idx="19841">
                  <c:v>-0.40254430544557301</c:v>
                </c:pt>
                <c:pt idx="19842">
                  <c:v>-0.42051673361813902</c:v>
                </c:pt>
                <c:pt idx="19843">
                  <c:v>-0.43670548177208901</c:v>
                </c:pt>
                <c:pt idx="19844">
                  <c:v>-0.449574993536423</c:v>
                </c:pt>
                <c:pt idx="19845">
                  <c:v>-0.458490108241835</c:v>
                </c:pt>
                <c:pt idx="19846">
                  <c:v>-0.46352040085937901</c:v>
                </c:pt>
                <c:pt idx="19847">
                  <c:v>-0.46453558510621101</c:v>
                </c:pt>
                <c:pt idx="19848">
                  <c:v>-0.46167483603696102</c:v>
                </c:pt>
                <c:pt idx="19849">
                  <c:v>-0.455263451025753</c:v>
                </c:pt>
                <c:pt idx="19850">
                  <c:v>-0.44521456126884301</c:v>
                </c:pt>
                <c:pt idx="19851">
                  <c:v>-0.43111229382715599</c:v>
                </c:pt>
                <c:pt idx="19852">
                  <c:v>-0.414411834840968</c:v>
                </c:pt>
                <c:pt idx="19853">
                  <c:v>-0.39789987784813302</c:v>
                </c:pt>
                <c:pt idx="19854">
                  <c:v>-0.38337655912518898</c:v>
                </c:pt>
                <c:pt idx="19855">
                  <c:v>-0.37117938298985997</c:v>
                </c:pt>
                <c:pt idx="19856">
                  <c:v>-0.36095130614642901</c:v>
                </c:pt>
                <c:pt idx="19857">
                  <c:v>-0.35239713576270998</c:v>
                </c:pt>
                <c:pt idx="19858">
                  <c:v>-0.345915278470382</c:v>
                </c:pt>
                <c:pt idx="19859">
                  <c:v>-0.34190516743674898</c:v>
                </c:pt>
                <c:pt idx="19860">
                  <c:v>-0.33986336772611198</c:v>
                </c:pt>
                <c:pt idx="19861">
                  <c:v>-0.339576959976927</c:v>
                </c:pt>
                <c:pt idx="19862">
                  <c:v>-0.34156774530288198</c:v>
                </c:pt>
                <c:pt idx="19863">
                  <c:v>-0.34566372505977599</c:v>
                </c:pt>
                <c:pt idx="19864">
                  <c:v>-0.35009306654823602</c:v>
                </c:pt>
                <c:pt idx="19865">
                  <c:v>-0.35391296970818098</c:v>
                </c:pt>
                <c:pt idx="19866">
                  <c:v>-0.35635696773120501</c:v>
                </c:pt>
                <c:pt idx="19867">
                  <c:v>-0.35687650586800002</c:v>
                </c:pt>
                <c:pt idx="19868">
                  <c:v>-0.35627007089195201</c:v>
                </c:pt>
                <c:pt idx="19869">
                  <c:v>-0.35516538296362299</c:v>
                </c:pt>
                <c:pt idx="19870">
                  <c:v>-0.35348515906797101</c:v>
                </c:pt>
                <c:pt idx="19871">
                  <c:v>-0.35046472323157801</c:v>
                </c:pt>
                <c:pt idx="19872">
                  <c:v>-0.34615276177896698</c:v>
                </c:pt>
                <c:pt idx="19873">
                  <c:v>-0.34101563313808902</c:v>
                </c:pt>
                <c:pt idx="19874">
                  <c:v>-0.33539697621221098</c:v>
                </c:pt>
                <c:pt idx="19875">
                  <c:v>-0.32948740849635</c:v>
                </c:pt>
                <c:pt idx="19876">
                  <c:v>-0.32281793113402002</c:v>
                </c:pt>
                <c:pt idx="19877">
                  <c:v>-0.31570367642746899</c:v>
                </c:pt>
                <c:pt idx="19878">
                  <c:v>-0.30883502952922498</c:v>
                </c:pt>
                <c:pt idx="19879">
                  <c:v>-0.30245602843087799</c:v>
                </c:pt>
                <c:pt idx="19880">
                  <c:v>-0.29597789687569898</c:v>
                </c:pt>
                <c:pt idx="19881">
                  <c:v>-0.28866301485972801</c:v>
                </c:pt>
                <c:pt idx="19882">
                  <c:v>-0.28096165747562302</c:v>
                </c:pt>
                <c:pt idx="19883">
                  <c:v>-0.27475337077374101</c:v>
                </c:pt>
                <c:pt idx="19884">
                  <c:v>-0.27065733652184698</c:v>
                </c:pt>
                <c:pt idx="19885">
                  <c:v>-0.26774991022702299</c:v>
                </c:pt>
                <c:pt idx="19886">
                  <c:v>-0.26503294315491899</c:v>
                </c:pt>
                <c:pt idx="19887">
                  <c:v>-0.26165922080042198</c:v>
                </c:pt>
                <c:pt idx="19888">
                  <c:v>-0.257404491124403</c:v>
                </c:pt>
                <c:pt idx="19889">
                  <c:v>-0.25209867873267899</c:v>
                </c:pt>
                <c:pt idx="19890">
                  <c:v>-0.24570074612658499</c:v>
                </c:pt>
                <c:pt idx="19891">
                  <c:v>-0.23798715935287301</c:v>
                </c:pt>
                <c:pt idx="19892">
                  <c:v>-0.22934266707762299</c:v>
                </c:pt>
                <c:pt idx="19893">
                  <c:v>-0.21977736348697499</c:v>
                </c:pt>
                <c:pt idx="19894">
                  <c:v>-0.20874825734816399</c:v>
                </c:pt>
                <c:pt idx="19895">
                  <c:v>-0.197267080820233</c:v>
                </c:pt>
                <c:pt idx="19896">
                  <c:v>-0.187016452359164</c:v>
                </c:pt>
                <c:pt idx="19897">
                  <c:v>-0.17885967549243501</c:v>
                </c:pt>
                <c:pt idx="19898">
                  <c:v>-0.172545791291038</c:v>
                </c:pt>
                <c:pt idx="19899">
                  <c:v>-0.16754910101937001</c:v>
                </c:pt>
                <c:pt idx="19900">
                  <c:v>-0.16367220255321599</c:v>
                </c:pt>
                <c:pt idx="19901">
                  <c:v>-0.15982908159891501</c:v>
                </c:pt>
                <c:pt idx="19902">
                  <c:v>-0.155514122170788</c:v>
                </c:pt>
                <c:pt idx="19903">
                  <c:v>-0.151144491940613</c:v>
                </c:pt>
                <c:pt idx="19904">
                  <c:v>-0.14701911120858999</c:v>
                </c:pt>
                <c:pt idx="19905">
                  <c:v>-0.14306618234573301</c:v>
                </c:pt>
                <c:pt idx="19906">
                  <c:v>-0.13830619977341599</c:v>
                </c:pt>
                <c:pt idx="19907">
                  <c:v>-0.13197828729012601</c:v>
                </c:pt>
                <c:pt idx="19908">
                  <c:v>-0.124079290003916</c:v>
                </c:pt>
                <c:pt idx="19909">
                  <c:v>-0.11504160341165801</c:v>
                </c:pt>
                <c:pt idx="19910">
                  <c:v>-0.105506483478323</c:v>
                </c:pt>
                <c:pt idx="19911">
                  <c:v>-9.53826234430072E-2</c:v>
                </c:pt>
                <c:pt idx="19912">
                  <c:v>-8.3956966325014204E-2</c:v>
                </c:pt>
                <c:pt idx="19913">
                  <c:v>-7.1302897614941796E-2</c:v>
                </c:pt>
                <c:pt idx="19914">
                  <c:v>-5.8453234034669101E-2</c:v>
                </c:pt>
                <c:pt idx="19915">
                  <c:v>-4.5425956217956302E-2</c:v>
                </c:pt>
                <c:pt idx="19916">
                  <c:v>-3.1856144274800498E-2</c:v>
                </c:pt>
                <c:pt idx="19917">
                  <c:v>-1.8363511548454899E-2</c:v>
                </c:pt>
                <c:pt idx="19918">
                  <c:v>-4.7498535477737101E-3</c:v>
                </c:pt>
                <c:pt idx="19919">
                  <c:v>8.7409311800098997E-3</c:v>
                </c:pt>
                <c:pt idx="19920">
                  <c:v>2.1103943714257799E-2</c:v>
                </c:pt>
                <c:pt idx="19921">
                  <c:v>3.2114720287855301E-2</c:v>
                </c:pt>
                <c:pt idx="19922">
                  <c:v>4.1893933890011899E-2</c:v>
                </c:pt>
                <c:pt idx="19923">
                  <c:v>5.1074042044556497E-2</c:v>
                </c:pt>
                <c:pt idx="19924">
                  <c:v>5.9882815943897903E-2</c:v>
                </c:pt>
                <c:pt idx="19925">
                  <c:v>6.8637138987547794E-2</c:v>
                </c:pt>
                <c:pt idx="19926">
                  <c:v>7.7564835218723496E-2</c:v>
                </c:pt>
                <c:pt idx="19927">
                  <c:v>8.6490268882527796E-2</c:v>
                </c:pt>
                <c:pt idx="19928">
                  <c:v>9.5692066573266094E-2</c:v>
                </c:pt>
                <c:pt idx="19929">
                  <c:v>0.10541343144609</c:v>
                </c:pt>
                <c:pt idx="19930">
                  <c:v>0.11546561164762401</c:v>
                </c:pt>
                <c:pt idx="19931">
                  <c:v>0.12667458911422499</c:v>
                </c:pt>
                <c:pt idx="19932">
                  <c:v>0.13968759904856101</c:v>
                </c:pt>
                <c:pt idx="19933">
                  <c:v>0.15332923202884099</c:v>
                </c:pt>
                <c:pt idx="19934">
                  <c:v>0.167452397870197</c:v>
                </c:pt>
                <c:pt idx="19935">
                  <c:v>0.18265793874208799</c:v>
                </c:pt>
                <c:pt idx="19936">
                  <c:v>0.19787395920418199</c:v>
                </c:pt>
                <c:pt idx="19937">
                  <c:v>0.21221993290346</c:v>
                </c:pt>
                <c:pt idx="19938">
                  <c:v>0.22610709127776099</c:v>
                </c:pt>
                <c:pt idx="19939">
                  <c:v>0.23977255796433899</c:v>
                </c:pt>
                <c:pt idx="19940">
                  <c:v>0.25259618324126998</c:v>
                </c:pt>
                <c:pt idx="19941">
                  <c:v>0.26407224278855201</c:v>
                </c:pt>
                <c:pt idx="19942">
                  <c:v>0.27426395411711302</c:v>
                </c:pt>
                <c:pt idx="19943">
                  <c:v>0.28303891156637201</c:v>
                </c:pt>
                <c:pt idx="19944">
                  <c:v>0.29126971819368203</c:v>
                </c:pt>
                <c:pt idx="19945">
                  <c:v>0.30095371119813902</c:v>
                </c:pt>
                <c:pt idx="19946">
                  <c:v>0.31295888081783702</c:v>
                </c:pt>
                <c:pt idx="19947">
                  <c:v>0.32750271946342102</c:v>
                </c:pt>
                <c:pt idx="19948">
                  <c:v>0.34457780839645902</c:v>
                </c:pt>
                <c:pt idx="19949">
                  <c:v>0.36247565096547102</c:v>
                </c:pt>
                <c:pt idx="19950">
                  <c:v>0.37900197937345298</c:v>
                </c:pt>
                <c:pt idx="19951">
                  <c:v>0.39343450125088902</c:v>
                </c:pt>
                <c:pt idx="19952">
                  <c:v>0.40680943608481601</c:v>
                </c:pt>
                <c:pt idx="19953">
                  <c:v>0.41926844074636299</c:v>
                </c:pt>
                <c:pt idx="19954">
                  <c:v>0.430363545700224</c:v>
                </c:pt>
                <c:pt idx="19955">
                  <c:v>0.43990465304043302</c:v>
                </c:pt>
                <c:pt idx="19956">
                  <c:v>0.44733829899039401</c:v>
                </c:pt>
                <c:pt idx="19957">
                  <c:v>0.45254574297488598</c:v>
                </c:pt>
                <c:pt idx="19958">
                  <c:v>0.45573212412430802</c:v>
                </c:pt>
                <c:pt idx="19959">
                  <c:v>0.457209534451259</c:v>
                </c:pt>
                <c:pt idx="19960">
                  <c:v>0.45658266765467898</c:v>
                </c:pt>
                <c:pt idx="19961">
                  <c:v>0.45419507552585398</c:v>
                </c:pt>
                <c:pt idx="19962">
                  <c:v>0.45174384515620503</c:v>
                </c:pt>
                <c:pt idx="19963">
                  <c:v>0.45042828609680402</c:v>
                </c:pt>
                <c:pt idx="19964">
                  <c:v>0.45086434605985898</c:v>
                </c:pt>
                <c:pt idx="19965">
                  <c:v>0.453746087817268</c:v>
                </c:pt>
                <c:pt idx="19966">
                  <c:v>0.458992926044898</c:v>
                </c:pt>
                <c:pt idx="19967">
                  <c:v>0.465834557453082</c:v>
                </c:pt>
                <c:pt idx="19968">
                  <c:v>0.474850235545212</c:v>
                </c:pt>
                <c:pt idx="19969">
                  <c:v>0.48695362471988002</c:v>
                </c:pt>
                <c:pt idx="19970">
                  <c:v>0.50208195311236303</c:v>
                </c:pt>
                <c:pt idx="19971">
                  <c:v>0.51904257486937699</c:v>
                </c:pt>
                <c:pt idx="19972">
                  <c:v>0.53605552617914298</c:v>
                </c:pt>
                <c:pt idx="19973">
                  <c:v>0.55247710382035398</c:v>
                </c:pt>
                <c:pt idx="19974">
                  <c:v>0.56820106018588901</c:v>
                </c:pt>
                <c:pt idx="19975">
                  <c:v>0.58194550097583597</c:v>
                </c:pt>
                <c:pt idx="19976">
                  <c:v>0.592274205386357</c:v>
                </c:pt>
                <c:pt idx="19977">
                  <c:v>0.59886276402766403</c:v>
                </c:pt>
                <c:pt idx="19978">
                  <c:v>0.60249930016360298</c:v>
                </c:pt>
                <c:pt idx="19979">
                  <c:v>0.60430427885809501</c:v>
                </c:pt>
                <c:pt idx="19980">
                  <c:v>0.60512125177049403</c:v>
                </c:pt>
                <c:pt idx="19981">
                  <c:v>0.60540467295478595</c:v>
                </c:pt>
                <c:pt idx="19982">
                  <c:v>0.60456753749355996</c:v>
                </c:pt>
                <c:pt idx="19983">
                  <c:v>0.60164848759343403</c:v>
                </c:pt>
                <c:pt idx="19984">
                  <c:v>0.59618531130057695</c:v>
                </c:pt>
                <c:pt idx="19985">
                  <c:v>0.58839106784383299</c:v>
                </c:pt>
                <c:pt idx="19986">
                  <c:v>0.57921968417113301</c:v>
                </c:pt>
                <c:pt idx="19987">
                  <c:v>0.56952246680932095</c:v>
                </c:pt>
                <c:pt idx="19988">
                  <c:v>0.55986642036864498</c:v>
                </c:pt>
                <c:pt idx="19989">
                  <c:v>0.55103971220980796</c:v>
                </c:pt>
                <c:pt idx="19990">
                  <c:v>0.54294056079334196</c:v>
                </c:pt>
                <c:pt idx="19991">
                  <c:v>0.53489180464720498</c:v>
                </c:pt>
                <c:pt idx="19992">
                  <c:v>0.52614103892146202</c:v>
                </c:pt>
                <c:pt idx="19993">
                  <c:v>0.51601778752733196</c:v>
                </c:pt>
                <c:pt idx="19994">
                  <c:v>0.50561045006049699</c:v>
                </c:pt>
                <c:pt idx="19995">
                  <c:v>0.49590048214545501</c:v>
                </c:pt>
                <c:pt idx="19996">
                  <c:v>0.48653500056135901</c:v>
                </c:pt>
                <c:pt idx="19997">
                  <c:v>0.47780202639976899</c:v>
                </c:pt>
                <c:pt idx="19998">
                  <c:v>0.47011886983319301</c:v>
                </c:pt>
                <c:pt idx="19999">
                  <c:v>0.46369905677713802</c:v>
                </c:pt>
                <c:pt idx="20000">
                  <c:v>0.45970522700533301</c:v>
                </c:pt>
                <c:pt idx="20001">
                  <c:v>0.458889498854126</c:v>
                </c:pt>
                <c:pt idx="20002">
                  <c:v>0.46111121055347198</c:v>
                </c:pt>
                <c:pt idx="20003">
                  <c:v>0.46661563869038197</c:v>
                </c:pt>
                <c:pt idx="20004">
                  <c:v>0.47474766702149102</c:v>
                </c:pt>
                <c:pt idx="20005">
                  <c:v>0.48405486815363702</c:v>
                </c:pt>
                <c:pt idx="20006">
                  <c:v>0.49307419243261302</c:v>
                </c:pt>
                <c:pt idx="20007">
                  <c:v>0.50133143017993798</c:v>
                </c:pt>
                <c:pt idx="20008">
                  <c:v>0.50923291505458601</c:v>
                </c:pt>
                <c:pt idx="20009">
                  <c:v>0.51617628394441095</c:v>
                </c:pt>
                <c:pt idx="20010">
                  <c:v>0.52178618390499298</c:v>
                </c:pt>
                <c:pt idx="20011">
                  <c:v>0.52639225960328295</c:v>
                </c:pt>
                <c:pt idx="20012">
                  <c:v>0.52978145917098796</c:v>
                </c:pt>
                <c:pt idx="20013">
                  <c:v>0.53092800087335501</c:v>
                </c:pt>
                <c:pt idx="20014">
                  <c:v>0.52957871346199503</c:v>
                </c:pt>
                <c:pt idx="20015">
                  <c:v>0.52631177287332598</c:v>
                </c:pt>
                <c:pt idx="20016">
                  <c:v>0.52102156783639897</c:v>
                </c:pt>
                <c:pt idx="20017">
                  <c:v>0.51322136426763998</c:v>
                </c:pt>
                <c:pt idx="20018">
                  <c:v>0.50317707943885204</c:v>
                </c:pt>
                <c:pt idx="20019">
                  <c:v>0.49153591474899699</c:v>
                </c:pt>
                <c:pt idx="20020">
                  <c:v>0.47899353935810002</c:v>
                </c:pt>
                <c:pt idx="20021">
                  <c:v>0.46637068492073802</c:v>
                </c:pt>
                <c:pt idx="20022">
                  <c:v>0.45398649723201401</c:v>
                </c:pt>
                <c:pt idx="20023">
                  <c:v>0.44139244602342598</c:v>
                </c:pt>
                <c:pt idx="20024">
                  <c:v>0.42809037159668001</c:v>
                </c:pt>
                <c:pt idx="20025">
                  <c:v>0.413916841701648</c:v>
                </c:pt>
                <c:pt idx="20026">
                  <c:v>0.39867555861005699</c:v>
                </c:pt>
                <c:pt idx="20027">
                  <c:v>0.38195916846380601</c:v>
                </c:pt>
                <c:pt idx="20028">
                  <c:v>0.364226921985003</c:v>
                </c:pt>
                <c:pt idx="20029">
                  <c:v>0.34682840838698797</c:v>
                </c:pt>
                <c:pt idx="20030">
                  <c:v>0.33064353757889597</c:v>
                </c:pt>
                <c:pt idx="20031">
                  <c:v>0.316227518927999</c:v>
                </c:pt>
                <c:pt idx="20032">
                  <c:v>0.30357914299746602</c:v>
                </c:pt>
                <c:pt idx="20033">
                  <c:v>0.292484156913357</c:v>
                </c:pt>
                <c:pt idx="20034">
                  <c:v>0.28293497100686299</c:v>
                </c:pt>
                <c:pt idx="20035">
                  <c:v>0.27458100275172398</c:v>
                </c:pt>
                <c:pt idx="20036">
                  <c:v>0.266700689112566</c:v>
                </c:pt>
                <c:pt idx="20037">
                  <c:v>0.25894390529994499</c:v>
                </c:pt>
                <c:pt idx="20038">
                  <c:v>0.251976206137562</c:v>
                </c:pt>
                <c:pt idx="20039">
                  <c:v>0.245978714903135</c:v>
                </c:pt>
                <c:pt idx="20040">
                  <c:v>0.24015476299244501</c:v>
                </c:pt>
                <c:pt idx="20041">
                  <c:v>0.234656397752463</c:v>
                </c:pt>
                <c:pt idx="20042">
                  <c:v>0.229501647966454</c:v>
                </c:pt>
                <c:pt idx="20043">
                  <c:v>0.22368034905209</c:v>
                </c:pt>
                <c:pt idx="20044">
                  <c:v>0.216263850556873</c:v>
                </c:pt>
                <c:pt idx="20045">
                  <c:v>0.207379417214135</c:v>
                </c:pt>
                <c:pt idx="20046">
                  <c:v>0.19768899083104</c:v>
                </c:pt>
                <c:pt idx="20047">
                  <c:v>0.187801472135568</c:v>
                </c:pt>
                <c:pt idx="20048">
                  <c:v>0.17829845344534301</c:v>
                </c:pt>
                <c:pt idx="20049">
                  <c:v>0.169340178784818</c:v>
                </c:pt>
                <c:pt idx="20050">
                  <c:v>0.16140915636765299</c:v>
                </c:pt>
                <c:pt idx="20051">
                  <c:v>0.15554950099652301</c:v>
                </c:pt>
                <c:pt idx="20052">
                  <c:v>0.152588497335648</c:v>
                </c:pt>
                <c:pt idx="20053">
                  <c:v>0.151751857575359</c:v>
                </c:pt>
                <c:pt idx="20054">
                  <c:v>0.151251594026869</c:v>
                </c:pt>
                <c:pt idx="20055">
                  <c:v>0.14950710519563701</c:v>
                </c:pt>
                <c:pt idx="20056">
                  <c:v>0.14534795597133299</c:v>
                </c:pt>
                <c:pt idx="20057">
                  <c:v>0.138895452942772</c:v>
                </c:pt>
                <c:pt idx="20058">
                  <c:v>0.12986665841009901</c:v>
                </c:pt>
                <c:pt idx="20059">
                  <c:v>0.117208893779488</c:v>
                </c:pt>
                <c:pt idx="20060">
                  <c:v>0.10133889673896899</c:v>
                </c:pt>
                <c:pt idx="20061">
                  <c:v>8.4044887426236406E-2</c:v>
                </c:pt>
                <c:pt idx="20062">
                  <c:v>6.6678138011144805E-2</c:v>
                </c:pt>
                <c:pt idx="20063">
                  <c:v>4.8861484757216002E-2</c:v>
                </c:pt>
                <c:pt idx="20064">
                  <c:v>2.98944765045208E-2</c:v>
                </c:pt>
                <c:pt idx="20065">
                  <c:v>9.8039541228967103E-3</c:v>
                </c:pt>
                <c:pt idx="20066">
                  <c:v>-1.09967067809191E-2</c:v>
                </c:pt>
                <c:pt idx="20067">
                  <c:v>-3.1240119893783599E-2</c:v>
                </c:pt>
                <c:pt idx="20068">
                  <c:v>-4.9631960657871198E-2</c:v>
                </c:pt>
                <c:pt idx="20069">
                  <c:v>-6.5884138069923298E-2</c:v>
                </c:pt>
                <c:pt idx="20070">
                  <c:v>-7.9983234395003697E-2</c:v>
                </c:pt>
                <c:pt idx="20071">
                  <c:v>-9.1907588866982595E-2</c:v>
                </c:pt>
                <c:pt idx="20072">
                  <c:v>-0.10204498319072</c:v>
                </c:pt>
                <c:pt idx="20073">
                  <c:v>-0.11127826576798</c:v>
                </c:pt>
                <c:pt idx="20074">
                  <c:v>-0.120209584374593</c:v>
                </c:pt>
                <c:pt idx="20075">
                  <c:v>-0.128954950655916</c:v>
                </c:pt>
                <c:pt idx="20076">
                  <c:v>-0.13767305362749499</c:v>
                </c:pt>
                <c:pt idx="20077">
                  <c:v>-0.147672141030182</c:v>
                </c:pt>
                <c:pt idx="20078">
                  <c:v>-0.16014792634935099</c:v>
                </c:pt>
                <c:pt idx="20079">
                  <c:v>-0.174581778091772</c:v>
                </c:pt>
                <c:pt idx="20080">
                  <c:v>-0.19057501561989501</c:v>
                </c:pt>
                <c:pt idx="20081">
                  <c:v>-0.20818730349842299</c:v>
                </c:pt>
                <c:pt idx="20082">
                  <c:v>-0.22645820589850599</c:v>
                </c:pt>
                <c:pt idx="20083">
                  <c:v>-0.24399207924716099</c:v>
                </c:pt>
                <c:pt idx="20084">
                  <c:v>-0.25984186252459401</c:v>
                </c:pt>
                <c:pt idx="20085">
                  <c:v>-0.27338384567455198</c:v>
                </c:pt>
                <c:pt idx="20086">
                  <c:v>-0.28498230117707701</c:v>
                </c:pt>
                <c:pt idx="20087">
                  <c:v>-0.29548642985643198</c:v>
                </c:pt>
                <c:pt idx="20088">
                  <c:v>-0.30456164324979601</c:v>
                </c:pt>
                <c:pt idx="20089">
                  <c:v>-0.31115831296591201</c:v>
                </c:pt>
                <c:pt idx="20090">
                  <c:v>-0.31555054220597401</c:v>
                </c:pt>
                <c:pt idx="20091">
                  <c:v>-0.31898976961133202</c:v>
                </c:pt>
                <c:pt idx="20092">
                  <c:v>-0.321565613756988</c:v>
                </c:pt>
                <c:pt idx="20093">
                  <c:v>-0.32250516907687199</c:v>
                </c:pt>
                <c:pt idx="20094">
                  <c:v>-0.32157673185739599</c:v>
                </c:pt>
                <c:pt idx="20095">
                  <c:v>-0.31864559511276302</c:v>
                </c:pt>
                <c:pt idx="20096">
                  <c:v>-0.31294910541017701</c:v>
                </c:pt>
                <c:pt idx="20097">
                  <c:v>-0.30553118253334099</c:v>
                </c:pt>
                <c:pt idx="20098">
                  <c:v>-0.29772082759456697</c:v>
                </c:pt>
                <c:pt idx="20099">
                  <c:v>-0.29041466317973702</c:v>
                </c:pt>
                <c:pt idx="20100">
                  <c:v>-0.28571334474865301</c:v>
                </c:pt>
                <c:pt idx="20101">
                  <c:v>-0.28546457066285802</c:v>
                </c:pt>
                <c:pt idx="20102">
                  <c:v>-0.288993637042535</c:v>
                </c:pt>
                <c:pt idx="20103">
                  <c:v>-0.29435140058067</c:v>
                </c:pt>
                <c:pt idx="20104">
                  <c:v>-0.30050321786023398</c:v>
                </c:pt>
                <c:pt idx="20105">
                  <c:v>-0.30723637907159701</c:v>
                </c:pt>
                <c:pt idx="20106">
                  <c:v>-0.31552090640465402</c:v>
                </c:pt>
                <c:pt idx="20107">
                  <c:v>-0.325433086146871</c:v>
                </c:pt>
                <c:pt idx="20108">
                  <c:v>-0.33642019581619098</c:v>
                </c:pt>
                <c:pt idx="20109">
                  <c:v>-0.34830804846193802</c:v>
                </c:pt>
                <c:pt idx="20110">
                  <c:v>-0.36052431041452698</c:v>
                </c:pt>
                <c:pt idx="20111">
                  <c:v>-0.37180880874476302</c:v>
                </c:pt>
                <c:pt idx="20112">
                  <c:v>-0.381455233172527</c:v>
                </c:pt>
                <c:pt idx="20113">
                  <c:v>-0.38934957066611198</c:v>
                </c:pt>
                <c:pt idx="20114">
                  <c:v>-0.39604129010237299</c:v>
                </c:pt>
                <c:pt idx="20115">
                  <c:v>-0.40212326466596399</c:v>
                </c:pt>
                <c:pt idx="20116">
                  <c:v>-0.40794834020815202</c:v>
                </c:pt>
                <c:pt idx="20117">
                  <c:v>-0.41349667930425199</c:v>
                </c:pt>
                <c:pt idx="20118">
                  <c:v>-0.41797951879984202</c:v>
                </c:pt>
                <c:pt idx="20119">
                  <c:v>-0.42063746672220698</c:v>
                </c:pt>
                <c:pt idx="20120">
                  <c:v>-0.42199139035879701</c:v>
                </c:pt>
                <c:pt idx="20121">
                  <c:v>-0.42275797429511203</c:v>
                </c:pt>
                <c:pt idx="20122">
                  <c:v>-0.423079684216154</c:v>
                </c:pt>
                <c:pt idx="20123">
                  <c:v>-0.42306249180155397</c:v>
                </c:pt>
                <c:pt idx="20124">
                  <c:v>-0.42274307797667199</c:v>
                </c:pt>
                <c:pt idx="20125">
                  <c:v>-0.42287559227412302</c:v>
                </c:pt>
                <c:pt idx="20126">
                  <c:v>-0.42443128946911102</c:v>
                </c:pt>
                <c:pt idx="20127">
                  <c:v>-0.427569468640774</c:v>
                </c:pt>
                <c:pt idx="20128">
                  <c:v>-0.43186630752511401</c:v>
                </c:pt>
                <c:pt idx="20129">
                  <c:v>-0.43721603274531701</c:v>
                </c:pt>
                <c:pt idx="20130">
                  <c:v>-0.44339964502353701</c:v>
                </c:pt>
                <c:pt idx="20131">
                  <c:v>-0.4490691085506</c:v>
                </c:pt>
                <c:pt idx="20132">
                  <c:v>-0.453132121923215</c:v>
                </c:pt>
                <c:pt idx="20133">
                  <c:v>-0.45554157290007802</c:v>
                </c:pt>
                <c:pt idx="20134">
                  <c:v>-0.45617824688051201</c:v>
                </c:pt>
                <c:pt idx="20135">
                  <c:v>-0.45485809858941501</c:v>
                </c:pt>
                <c:pt idx="20136">
                  <c:v>-0.45179547718371699</c:v>
                </c:pt>
                <c:pt idx="20137">
                  <c:v>-0.44747974643642802</c:v>
                </c:pt>
                <c:pt idx="20138">
                  <c:v>-0.442236817209121</c:v>
                </c:pt>
                <c:pt idx="20139">
                  <c:v>-0.43693814839601702</c:v>
                </c:pt>
                <c:pt idx="20140">
                  <c:v>-0.432301505481203</c:v>
                </c:pt>
                <c:pt idx="20141">
                  <c:v>-0.42826054578884698</c:v>
                </c:pt>
                <c:pt idx="20142">
                  <c:v>-0.42482078477539997</c:v>
                </c:pt>
                <c:pt idx="20143">
                  <c:v>-0.42215791364816802</c:v>
                </c:pt>
                <c:pt idx="20144">
                  <c:v>-0.419583811302641</c:v>
                </c:pt>
                <c:pt idx="20145">
                  <c:v>-0.41628490231204202</c:v>
                </c:pt>
                <c:pt idx="20146">
                  <c:v>-0.41223621199802202</c:v>
                </c:pt>
                <c:pt idx="20147">
                  <c:v>-0.40821620960772698</c:v>
                </c:pt>
                <c:pt idx="20148">
                  <c:v>-0.40489052708409301</c:v>
                </c:pt>
                <c:pt idx="20149">
                  <c:v>-0.40180532408522202</c:v>
                </c:pt>
                <c:pt idx="20150">
                  <c:v>-0.39821458077431998</c:v>
                </c:pt>
                <c:pt idx="20151">
                  <c:v>-0.39385464971907302</c:v>
                </c:pt>
                <c:pt idx="20152">
                  <c:v>-0.38892608826220998</c:v>
                </c:pt>
                <c:pt idx="20153">
                  <c:v>-0.38345444540809598</c:v>
                </c:pt>
                <c:pt idx="20154">
                  <c:v>-0.37690234207423801</c:v>
                </c:pt>
                <c:pt idx="20155">
                  <c:v>-0.36919957847991902</c:v>
                </c:pt>
                <c:pt idx="20156">
                  <c:v>-0.35981402752244501</c:v>
                </c:pt>
                <c:pt idx="20157">
                  <c:v>-0.348956191822823</c:v>
                </c:pt>
                <c:pt idx="20158">
                  <c:v>-0.33778399106695201</c:v>
                </c:pt>
                <c:pt idx="20159">
                  <c:v>-0.327471668614286</c:v>
                </c:pt>
                <c:pt idx="20160">
                  <c:v>-0.31913286815620201</c:v>
                </c:pt>
                <c:pt idx="20161">
                  <c:v>-0.31280377462630399</c:v>
                </c:pt>
                <c:pt idx="20162">
                  <c:v>-0.30771349986357399</c:v>
                </c:pt>
                <c:pt idx="20163">
                  <c:v>-0.30331709445480998</c:v>
                </c:pt>
                <c:pt idx="20164">
                  <c:v>-0.29949489705101001</c:v>
                </c:pt>
                <c:pt idx="20165">
                  <c:v>-0.29581885544924202</c:v>
                </c:pt>
                <c:pt idx="20166">
                  <c:v>-0.29222474910496798</c:v>
                </c:pt>
                <c:pt idx="20167">
                  <c:v>-0.288605353324556</c:v>
                </c:pt>
                <c:pt idx="20168">
                  <c:v>-0.28562482569689501</c:v>
                </c:pt>
                <c:pt idx="20169">
                  <c:v>-0.28371023647851001</c:v>
                </c:pt>
                <c:pt idx="20170">
                  <c:v>-0.28180612844692499</c:v>
                </c:pt>
                <c:pt idx="20171">
                  <c:v>-0.27970014496954099</c:v>
                </c:pt>
                <c:pt idx="20172">
                  <c:v>-0.27743387590926299</c:v>
                </c:pt>
                <c:pt idx="20173">
                  <c:v>-0.27426538959949798</c:v>
                </c:pt>
                <c:pt idx="20174">
                  <c:v>-0.26929546336719501</c:v>
                </c:pt>
                <c:pt idx="20175">
                  <c:v>-0.26278854524706302</c:v>
                </c:pt>
                <c:pt idx="20176">
                  <c:v>-0.25598705131115401</c:v>
                </c:pt>
                <c:pt idx="20177">
                  <c:v>-0.24929433527168399</c:v>
                </c:pt>
                <c:pt idx="20178">
                  <c:v>-0.24289568668931899</c:v>
                </c:pt>
                <c:pt idx="20179">
                  <c:v>-0.23609661113011299</c:v>
                </c:pt>
                <c:pt idx="20180">
                  <c:v>-0.228832281154805</c:v>
                </c:pt>
                <c:pt idx="20181">
                  <c:v>-0.22181784717780401</c:v>
                </c:pt>
                <c:pt idx="20182">
                  <c:v>-0.215672756889627</c:v>
                </c:pt>
                <c:pt idx="20183">
                  <c:v>-0.211205614508545</c:v>
                </c:pt>
                <c:pt idx="20184">
                  <c:v>-0.20797175493317499</c:v>
                </c:pt>
                <c:pt idx="20185">
                  <c:v>-0.20514031951179101</c:v>
                </c:pt>
                <c:pt idx="20186">
                  <c:v>-0.20241596002666001</c:v>
                </c:pt>
                <c:pt idx="20187">
                  <c:v>-0.199477072686021</c:v>
                </c:pt>
                <c:pt idx="20188">
                  <c:v>-0.19590641358699201</c:v>
                </c:pt>
                <c:pt idx="20189">
                  <c:v>-0.19160852484989899</c:v>
                </c:pt>
                <c:pt idx="20190">
                  <c:v>-0.18639537816573401</c:v>
                </c:pt>
                <c:pt idx="20191">
                  <c:v>-0.18028615161539299</c:v>
                </c:pt>
                <c:pt idx="20192">
                  <c:v>-0.17313638387967101</c:v>
                </c:pt>
                <c:pt idx="20193">
                  <c:v>-0.16411950897914099</c:v>
                </c:pt>
                <c:pt idx="20194">
                  <c:v>-0.152820345069341</c:v>
                </c:pt>
                <c:pt idx="20195">
                  <c:v>-0.13935502592416399</c:v>
                </c:pt>
                <c:pt idx="20196">
                  <c:v>-0.124739926467826</c:v>
                </c:pt>
                <c:pt idx="20197">
                  <c:v>-0.110274887631027</c:v>
                </c:pt>
                <c:pt idx="20198">
                  <c:v>-9.6509917843201495E-2</c:v>
                </c:pt>
                <c:pt idx="20199">
                  <c:v>-8.3172260380503196E-2</c:v>
                </c:pt>
                <c:pt idx="20200">
                  <c:v>-7.0026812899352697E-2</c:v>
                </c:pt>
                <c:pt idx="20201">
                  <c:v>-5.7869357524109502E-2</c:v>
                </c:pt>
                <c:pt idx="20202">
                  <c:v>-4.6612234276838201E-2</c:v>
                </c:pt>
                <c:pt idx="20203">
                  <c:v>-3.5459139502642602E-2</c:v>
                </c:pt>
                <c:pt idx="20204">
                  <c:v>-2.4067980951034601E-2</c:v>
                </c:pt>
                <c:pt idx="20205">
                  <c:v>-1.2775861710963199E-2</c:v>
                </c:pt>
                <c:pt idx="20206">
                  <c:v>-2.0806800638021698E-3</c:v>
                </c:pt>
                <c:pt idx="20207">
                  <c:v>7.2001727813705597E-3</c:v>
                </c:pt>
                <c:pt idx="20208">
                  <c:v>1.47359093208657E-2</c:v>
                </c:pt>
                <c:pt idx="20209">
                  <c:v>2.1283954925267901E-2</c:v>
                </c:pt>
                <c:pt idx="20210">
                  <c:v>2.6379783301251802E-2</c:v>
                </c:pt>
                <c:pt idx="20211">
                  <c:v>2.92539876189498E-2</c:v>
                </c:pt>
                <c:pt idx="20212">
                  <c:v>3.1548275579564203E-2</c:v>
                </c:pt>
                <c:pt idx="20213">
                  <c:v>3.4873938092260102E-2</c:v>
                </c:pt>
                <c:pt idx="20214">
                  <c:v>3.9770318233561398E-2</c:v>
                </c:pt>
                <c:pt idx="20215">
                  <c:v>4.6895973248234003E-2</c:v>
                </c:pt>
                <c:pt idx="20216">
                  <c:v>5.5172262440154801E-2</c:v>
                </c:pt>
                <c:pt idx="20217">
                  <c:v>6.3048271847572696E-2</c:v>
                </c:pt>
                <c:pt idx="20218">
                  <c:v>7.0695007474047E-2</c:v>
                </c:pt>
                <c:pt idx="20219">
                  <c:v>7.7863206192778298E-2</c:v>
                </c:pt>
                <c:pt idx="20220">
                  <c:v>8.3691046390399607E-2</c:v>
                </c:pt>
                <c:pt idx="20221">
                  <c:v>8.8566998584379705E-2</c:v>
                </c:pt>
                <c:pt idx="20222">
                  <c:v>9.2545685325464894E-2</c:v>
                </c:pt>
                <c:pt idx="20223">
                  <c:v>9.4323657165415103E-2</c:v>
                </c:pt>
                <c:pt idx="20224">
                  <c:v>9.3115679740375198E-2</c:v>
                </c:pt>
                <c:pt idx="20225">
                  <c:v>8.9158980150840797E-2</c:v>
                </c:pt>
                <c:pt idx="20226">
                  <c:v>8.3328508151476396E-2</c:v>
                </c:pt>
                <c:pt idx="20227">
                  <c:v>7.7302482410025297E-2</c:v>
                </c:pt>
                <c:pt idx="20228">
                  <c:v>7.14808376937833E-2</c:v>
                </c:pt>
                <c:pt idx="20229">
                  <c:v>6.6120738680255295E-2</c:v>
                </c:pt>
                <c:pt idx="20230">
                  <c:v>6.2131913560318497E-2</c:v>
                </c:pt>
                <c:pt idx="20231">
                  <c:v>5.9992342136929701E-2</c:v>
                </c:pt>
                <c:pt idx="20232">
                  <c:v>6.1095946107552201E-2</c:v>
                </c:pt>
                <c:pt idx="20233">
                  <c:v>6.5994349075407605E-2</c:v>
                </c:pt>
                <c:pt idx="20234">
                  <c:v>7.3071747821577201E-2</c:v>
                </c:pt>
                <c:pt idx="20235">
                  <c:v>8.1728625606110897E-2</c:v>
                </c:pt>
                <c:pt idx="20236">
                  <c:v>9.2314920833369493E-2</c:v>
                </c:pt>
                <c:pt idx="20237">
                  <c:v>0.103825515937641</c:v>
                </c:pt>
                <c:pt idx="20238">
                  <c:v>0.114988847617862</c:v>
                </c:pt>
                <c:pt idx="20239">
                  <c:v>0.12552446534252701</c:v>
                </c:pt>
                <c:pt idx="20240">
                  <c:v>0.13570640382826599</c:v>
                </c:pt>
                <c:pt idx="20241">
                  <c:v>0.14554952336792601</c:v>
                </c:pt>
                <c:pt idx="20242">
                  <c:v>0.15533546390033001</c:v>
                </c:pt>
                <c:pt idx="20243">
                  <c:v>0.16562214102817799</c:v>
                </c:pt>
                <c:pt idx="20244">
                  <c:v>0.175470289164006</c:v>
                </c:pt>
                <c:pt idx="20245">
                  <c:v>0.18346005482636801</c:v>
                </c:pt>
                <c:pt idx="20246">
                  <c:v>0.18915922729253001</c:v>
                </c:pt>
                <c:pt idx="20247">
                  <c:v>0.192880600323831</c:v>
                </c:pt>
                <c:pt idx="20248">
                  <c:v>0.19454879613082299</c:v>
                </c:pt>
                <c:pt idx="20249">
                  <c:v>0.19402323974471999</c:v>
                </c:pt>
                <c:pt idx="20250">
                  <c:v>0.19243486510932101</c:v>
                </c:pt>
                <c:pt idx="20251">
                  <c:v>0.19176135508332101</c:v>
                </c:pt>
                <c:pt idx="20252">
                  <c:v>0.19211110121502201</c:v>
                </c:pt>
                <c:pt idx="20253">
                  <c:v>0.192460771995067</c:v>
                </c:pt>
                <c:pt idx="20254">
                  <c:v>0.19319122105617101</c:v>
                </c:pt>
                <c:pt idx="20255">
                  <c:v>0.19447402230649</c:v>
                </c:pt>
                <c:pt idx="20256">
                  <c:v>0.19661488285763801</c:v>
                </c:pt>
                <c:pt idx="20257">
                  <c:v>0.200117016019735</c:v>
                </c:pt>
                <c:pt idx="20258">
                  <c:v>0.20484323656935199</c:v>
                </c:pt>
                <c:pt idx="20259">
                  <c:v>0.210198877350112</c:v>
                </c:pt>
                <c:pt idx="20260">
                  <c:v>0.216127466377353</c:v>
                </c:pt>
                <c:pt idx="20261">
                  <c:v>0.22224090496937399</c:v>
                </c:pt>
                <c:pt idx="20262">
                  <c:v>0.22839551158142599</c:v>
                </c:pt>
                <c:pt idx="20263">
                  <c:v>0.23555103363001001</c:v>
                </c:pt>
                <c:pt idx="20264">
                  <c:v>0.24377853521547399</c:v>
                </c:pt>
                <c:pt idx="20265">
                  <c:v>0.25276777576109499</c:v>
                </c:pt>
                <c:pt idx="20266">
                  <c:v>0.26348217460598</c:v>
                </c:pt>
                <c:pt idx="20267">
                  <c:v>0.275980493395386</c:v>
                </c:pt>
                <c:pt idx="20268">
                  <c:v>0.28906197333183897</c:v>
                </c:pt>
                <c:pt idx="20269">
                  <c:v>0.30187564896694202</c:v>
                </c:pt>
                <c:pt idx="20270">
                  <c:v>0.31311595342773602</c:v>
                </c:pt>
                <c:pt idx="20271">
                  <c:v>0.32232120585579999</c:v>
                </c:pt>
                <c:pt idx="20272">
                  <c:v>0.32960802452273402</c:v>
                </c:pt>
                <c:pt idx="20273">
                  <c:v>0.33515261643148198</c:v>
                </c:pt>
                <c:pt idx="20274">
                  <c:v>0.339418184437627</c:v>
                </c:pt>
                <c:pt idx="20275">
                  <c:v>0.34178896363028899</c:v>
                </c:pt>
                <c:pt idx="20276">
                  <c:v>0.34112310966843701</c:v>
                </c:pt>
                <c:pt idx="20277">
                  <c:v>0.33728521764922198</c:v>
                </c:pt>
                <c:pt idx="20278">
                  <c:v>0.33141093337084498</c:v>
                </c:pt>
                <c:pt idx="20279">
                  <c:v>0.32421488237245399</c:v>
                </c:pt>
                <c:pt idx="20280">
                  <c:v>0.31586006301164299</c:v>
                </c:pt>
                <c:pt idx="20281">
                  <c:v>0.30783920026766598</c:v>
                </c:pt>
                <c:pt idx="20282">
                  <c:v>0.30132464142785997</c:v>
                </c:pt>
                <c:pt idx="20283">
                  <c:v>0.29604847277729401</c:v>
                </c:pt>
                <c:pt idx="20284">
                  <c:v>0.29245720754155202</c:v>
                </c:pt>
                <c:pt idx="20285">
                  <c:v>0.291372414265893</c:v>
                </c:pt>
                <c:pt idx="20286">
                  <c:v>0.29253960228850501</c:v>
                </c:pt>
                <c:pt idx="20287">
                  <c:v>0.29486215990532</c:v>
                </c:pt>
                <c:pt idx="20288">
                  <c:v>0.298039577282951</c:v>
                </c:pt>
                <c:pt idx="20289">
                  <c:v>0.30204872121830501</c:v>
                </c:pt>
                <c:pt idx="20290">
                  <c:v>0.30699936975298803</c:v>
                </c:pt>
                <c:pt idx="20291">
                  <c:v>0.31326323517951898</c:v>
                </c:pt>
                <c:pt idx="20292">
                  <c:v>0.31997133675422001</c:v>
                </c:pt>
                <c:pt idx="20293">
                  <c:v>0.32574806904239001</c:v>
                </c:pt>
                <c:pt idx="20294">
                  <c:v>0.33003612547266697</c:v>
                </c:pt>
                <c:pt idx="20295">
                  <c:v>0.33353490632136001</c:v>
                </c:pt>
                <c:pt idx="20296">
                  <c:v>0.33710538852487298</c:v>
                </c:pt>
                <c:pt idx="20297">
                  <c:v>0.340781025204138</c:v>
                </c:pt>
                <c:pt idx="20298">
                  <c:v>0.34402309318598401</c:v>
                </c:pt>
                <c:pt idx="20299">
                  <c:v>0.34594577230192503</c:v>
                </c:pt>
                <c:pt idx="20300">
                  <c:v>0.34593633276240698</c:v>
                </c:pt>
                <c:pt idx="20301">
                  <c:v>0.34460571900005199</c:v>
                </c:pt>
                <c:pt idx="20302">
                  <c:v>0.34208302479490998</c:v>
                </c:pt>
                <c:pt idx="20303">
                  <c:v>0.33785629746155499</c:v>
                </c:pt>
                <c:pt idx="20304">
                  <c:v>0.33135477649478301</c:v>
                </c:pt>
                <c:pt idx="20305">
                  <c:v>0.32175947382949799</c:v>
                </c:pt>
                <c:pt idx="20306">
                  <c:v>0.309184738500274</c:v>
                </c:pt>
                <c:pt idx="20307">
                  <c:v>0.29550198722160698</c:v>
                </c:pt>
                <c:pt idx="20308">
                  <c:v>0.28225187793473</c:v>
                </c:pt>
                <c:pt idx="20309">
                  <c:v>0.26990502814982298</c:v>
                </c:pt>
                <c:pt idx="20310">
                  <c:v>0.259303486895817</c:v>
                </c:pt>
                <c:pt idx="20311">
                  <c:v>0.25077538324687798</c:v>
                </c:pt>
                <c:pt idx="20312">
                  <c:v>0.24378604213201999</c:v>
                </c:pt>
                <c:pt idx="20313">
                  <c:v>0.23803395805577801</c:v>
                </c:pt>
                <c:pt idx="20314">
                  <c:v>0.23379994150105499</c:v>
                </c:pt>
                <c:pt idx="20315">
                  <c:v>0.23087186998175399</c:v>
                </c:pt>
                <c:pt idx="20316">
                  <c:v>0.22835834491316101</c:v>
                </c:pt>
                <c:pt idx="20317">
                  <c:v>0.225949141882195</c:v>
                </c:pt>
                <c:pt idx="20318">
                  <c:v>0.22502294014918101</c:v>
                </c:pt>
                <c:pt idx="20319">
                  <c:v>0.22624632541822801</c:v>
                </c:pt>
                <c:pt idx="20320">
                  <c:v>0.228876510576972</c:v>
                </c:pt>
                <c:pt idx="20321">
                  <c:v>0.23280482298875901</c:v>
                </c:pt>
                <c:pt idx="20322">
                  <c:v>0.23738982491391</c:v>
                </c:pt>
                <c:pt idx="20323">
                  <c:v>0.24118917017840599</c:v>
                </c:pt>
                <c:pt idx="20324">
                  <c:v>0.244584842185773</c:v>
                </c:pt>
                <c:pt idx="20325">
                  <c:v>0.24928259197373501</c:v>
                </c:pt>
                <c:pt idx="20326">
                  <c:v>0.25559532436728799</c:v>
                </c:pt>
                <c:pt idx="20327">
                  <c:v>0.26242425741897402</c:v>
                </c:pt>
                <c:pt idx="20328">
                  <c:v>0.26940384242695897</c:v>
                </c:pt>
                <c:pt idx="20329">
                  <c:v>0.27652010199363503</c:v>
                </c:pt>
                <c:pt idx="20330">
                  <c:v>0.28233720468580098</c:v>
                </c:pt>
                <c:pt idx="20331">
                  <c:v>0.28573927406396299</c:v>
                </c:pt>
                <c:pt idx="20332">
                  <c:v>0.286299053641632</c:v>
                </c:pt>
                <c:pt idx="20333">
                  <c:v>0.28300496024237598</c:v>
                </c:pt>
                <c:pt idx="20334">
                  <c:v>0.27592599085504499</c:v>
                </c:pt>
                <c:pt idx="20335">
                  <c:v>0.26629703108494701</c:v>
                </c:pt>
                <c:pt idx="20336">
                  <c:v>0.25510331925187202</c:v>
                </c:pt>
                <c:pt idx="20337">
                  <c:v>0.24248894766027301</c:v>
                </c:pt>
                <c:pt idx="20338">
                  <c:v>0.228007057855972</c:v>
                </c:pt>
                <c:pt idx="20339">
                  <c:v>0.211931189671026</c:v>
                </c:pt>
                <c:pt idx="20340">
                  <c:v>0.19550013165796701</c:v>
                </c:pt>
                <c:pt idx="20341">
                  <c:v>0.178559271965917</c:v>
                </c:pt>
                <c:pt idx="20342">
                  <c:v>0.161325211222724</c:v>
                </c:pt>
                <c:pt idx="20343">
                  <c:v>0.14520388323514399</c:v>
                </c:pt>
                <c:pt idx="20344">
                  <c:v>0.13005737856640201</c:v>
                </c:pt>
                <c:pt idx="20345">
                  <c:v>0.115120879999576</c:v>
                </c:pt>
                <c:pt idx="20346">
                  <c:v>0.100728932677751</c:v>
                </c:pt>
                <c:pt idx="20347">
                  <c:v>8.8133736591617301E-2</c:v>
                </c:pt>
                <c:pt idx="20348">
                  <c:v>7.8061549506943995E-2</c:v>
                </c:pt>
                <c:pt idx="20349">
                  <c:v>7.0189116963907797E-2</c:v>
                </c:pt>
                <c:pt idx="20350">
                  <c:v>6.3588520662421794E-2</c:v>
                </c:pt>
                <c:pt idx="20351">
                  <c:v>5.88001367301587E-2</c:v>
                </c:pt>
                <c:pt idx="20352">
                  <c:v>5.7952412360751798E-2</c:v>
                </c:pt>
                <c:pt idx="20353">
                  <c:v>6.1285190618928898E-2</c:v>
                </c:pt>
                <c:pt idx="20354">
                  <c:v>6.7258713459623198E-2</c:v>
                </c:pt>
                <c:pt idx="20355">
                  <c:v>7.4808682860975903E-2</c:v>
                </c:pt>
                <c:pt idx="20356">
                  <c:v>8.3487343829906704E-2</c:v>
                </c:pt>
                <c:pt idx="20357">
                  <c:v>9.3424384055590406E-2</c:v>
                </c:pt>
                <c:pt idx="20358">
                  <c:v>0.103499932610273</c:v>
                </c:pt>
                <c:pt idx="20359">
                  <c:v>0.112458625590222</c:v>
                </c:pt>
                <c:pt idx="20360">
                  <c:v>0.119574427115272</c:v>
                </c:pt>
                <c:pt idx="20361">
                  <c:v>0.124789374773461</c:v>
                </c:pt>
                <c:pt idx="20362">
                  <c:v>0.128310441642807</c:v>
                </c:pt>
                <c:pt idx="20363">
                  <c:v>0.129727602168319</c:v>
                </c:pt>
                <c:pt idx="20364">
                  <c:v>0.129580490521085</c:v>
                </c:pt>
                <c:pt idx="20365">
                  <c:v>0.12753317010812701</c:v>
                </c:pt>
                <c:pt idx="20366">
                  <c:v>0.122081368488859</c:v>
                </c:pt>
                <c:pt idx="20367">
                  <c:v>0.112920645553733</c:v>
                </c:pt>
                <c:pt idx="20368">
                  <c:v>0.101029830927093</c:v>
                </c:pt>
                <c:pt idx="20369">
                  <c:v>8.7410335037989201E-2</c:v>
                </c:pt>
                <c:pt idx="20370">
                  <c:v>7.2100968453146203E-2</c:v>
                </c:pt>
                <c:pt idx="20371">
                  <c:v>5.5154785771662697E-2</c:v>
                </c:pt>
                <c:pt idx="20372">
                  <c:v>3.80714480522664E-2</c:v>
                </c:pt>
                <c:pt idx="20373">
                  <c:v>2.2867532131233301E-2</c:v>
                </c:pt>
                <c:pt idx="20374">
                  <c:v>9.6298928023727907E-3</c:v>
                </c:pt>
                <c:pt idx="20375">
                  <c:v>-2.5227113456155201E-3</c:v>
                </c:pt>
                <c:pt idx="20376">
                  <c:v>-1.3244164593881299E-2</c:v>
                </c:pt>
                <c:pt idx="20377">
                  <c:v>-2.1729647227677899E-2</c:v>
                </c:pt>
                <c:pt idx="20378">
                  <c:v>-2.6965584743266099E-2</c:v>
                </c:pt>
                <c:pt idx="20379">
                  <c:v>-2.88513176007562E-2</c:v>
                </c:pt>
                <c:pt idx="20380">
                  <c:v>-2.8102820121593899E-2</c:v>
                </c:pt>
                <c:pt idx="20381">
                  <c:v>-2.51272951038897E-2</c:v>
                </c:pt>
                <c:pt idx="20382">
                  <c:v>-2.1199435563015099E-2</c:v>
                </c:pt>
                <c:pt idx="20383">
                  <c:v>-1.7625782898586601E-2</c:v>
                </c:pt>
                <c:pt idx="20384">
                  <c:v>-1.41400507206586E-2</c:v>
                </c:pt>
                <c:pt idx="20385">
                  <c:v>-1.0734421409586E-2</c:v>
                </c:pt>
                <c:pt idx="20386">
                  <c:v>-8.5789368497387105E-3</c:v>
                </c:pt>
                <c:pt idx="20387">
                  <c:v>-8.6207847176258904E-3</c:v>
                </c:pt>
                <c:pt idx="20388">
                  <c:v>-1.0827506492484E-2</c:v>
                </c:pt>
                <c:pt idx="20389">
                  <c:v>-1.6089807783572999E-2</c:v>
                </c:pt>
                <c:pt idx="20390">
                  <c:v>-2.49703492572418E-2</c:v>
                </c:pt>
                <c:pt idx="20391">
                  <c:v>-3.5951541196105802E-2</c:v>
                </c:pt>
                <c:pt idx="20392">
                  <c:v>-4.8049433622611201E-2</c:v>
                </c:pt>
                <c:pt idx="20393">
                  <c:v>-6.07891080754972E-2</c:v>
                </c:pt>
                <c:pt idx="20394">
                  <c:v>-7.3957736522669307E-2</c:v>
                </c:pt>
                <c:pt idx="20395">
                  <c:v>-8.7801701252022898E-2</c:v>
                </c:pt>
                <c:pt idx="20396">
                  <c:v>-0.101758894096038</c:v>
                </c:pt>
                <c:pt idx="20397">
                  <c:v>-0.114271540019205</c:v>
                </c:pt>
                <c:pt idx="20398">
                  <c:v>-0.12455337500561001</c:v>
                </c:pt>
                <c:pt idx="20399">
                  <c:v>-0.13289018804208999</c:v>
                </c:pt>
                <c:pt idx="20400">
                  <c:v>-0.140604403463883</c:v>
                </c:pt>
                <c:pt idx="20401">
                  <c:v>-0.148695698205349</c:v>
                </c:pt>
                <c:pt idx="20402">
                  <c:v>-0.15619580987568599</c:v>
                </c:pt>
                <c:pt idx="20403">
                  <c:v>-0.16244541885531499</c:v>
                </c:pt>
                <c:pt idx="20404">
                  <c:v>-0.16771780443794801</c:v>
                </c:pt>
                <c:pt idx="20405">
                  <c:v>-0.172144263364824</c:v>
                </c:pt>
                <c:pt idx="20406">
                  <c:v>-0.17520948570905501</c:v>
                </c:pt>
                <c:pt idx="20407">
                  <c:v>-0.17690043129497299</c:v>
                </c:pt>
                <c:pt idx="20408">
                  <c:v>-0.17848573768959999</c:v>
                </c:pt>
                <c:pt idx="20409">
                  <c:v>-0.18006149536512001</c:v>
                </c:pt>
                <c:pt idx="20410">
                  <c:v>-0.18029769473160601</c:v>
                </c:pt>
                <c:pt idx="20411">
                  <c:v>-0.17913884341997699</c:v>
                </c:pt>
                <c:pt idx="20412">
                  <c:v>-0.177559947894773</c:v>
                </c:pt>
                <c:pt idx="20413">
                  <c:v>-0.175600680007483</c:v>
                </c:pt>
                <c:pt idx="20414">
                  <c:v>-0.17266647912736599</c:v>
                </c:pt>
                <c:pt idx="20415">
                  <c:v>-0.170049440695107</c:v>
                </c:pt>
                <c:pt idx="20416">
                  <c:v>-0.169576689015589</c:v>
                </c:pt>
                <c:pt idx="20417">
                  <c:v>-0.171806440942147</c:v>
                </c:pt>
                <c:pt idx="20418">
                  <c:v>-0.17723668465454001</c:v>
                </c:pt>
                <c:pt idx="20419">
                  <c:v>-0.18586923393771901</c:v>
                </c:pt>
                <c:pt idx="20420">
                  <c:v>-0.19790802349615799</c:v>
                </c:pt>
                <c:pt idx="20421">
                  <c:v>-0.213570274979175</c:v>
                </c:pt>
                <c:pt idx="20422">
                  <c:v>-0.232130278450879</c:v>
                </c:pt>
                <c:pt idx="20423">
                  <c:v>-0.25257375161569301</c:v>
                </c:pt>
                <c:pt idx="20424">
                  <c:v>-0.27261073137262098</c:v>
                </c:pt>
                <c:pt idx="20425">
                  <c:v>-0.29064463084544201</c:v>
                </c:pt>
                <c:pt idx="20426">
                  <c:v>-0.30763900331267202</c:v>
                </c:pt>
                <c:pt idx="20427">
                  <c:v>-0.324262808376584</c:v>
                </c:pt>
                <c:pt idx="20428">
                  <c:v>-0.34053258613922199</c:v>
                </c:pt>
                <c:pt idx="20429">
                  <c:v>-0.35585101159553301</c:v>
                </c:pt>
                <c:pt idx="20430">
                  <c:v>-0.36835928874460699</c:v>
                </c:pt>
                <c:pt idx="20431">
                  <c:v>-0.37775384819043101</c:v>
                </c:pt>
                <c:pt idx="20432">
                  <c:v>-0.38549772901353602</c:v>
                </c:pt>
                <c:pt idx="20433">
                  <c:v>-0.39149159969745301</c:v>
                </c:pt>
                <c:pt idx="20434">
                  <c:v>-0.39498135878075002</c:v>
                </c:pt>
                <c:pt idx="20435">
                  <c:v>-0.39558656540446202</c:v>
                </c:pt>
                <c:pt idx="20436">
                  <c:v>-0.39380601164746698</c:v>
                </c:pt>
                <c:pt idx="20437">
                  <c:v>-0.39042293295671399</c:v>
                </c:pt>
                <c:pt idx="20438">
                  <c:v>-0.38602368335503801</c:v>
                </c:pt>
                <c:pt idx="20439">
                  <c:v>-0.38078407390531099</c:v>
                </c:pt>
                <c:pt idx="20440">
                  <c:v>-0.37512915829752103</c:v>
                </c:pt>
                <c:pt idx="20441">
                  <c:v>-0.37010737396670002</c:v>
                </c:pt>
                <c:pt idx="20442">
                  <c:v>-0.36573854123472799</c:v>
                </c:pt>
                <c:pt idx="20443">
                  <c:v>-0.36212025436682599</c:v>
                </c:pt>
                <c:pt idx="20444">
                  <c:v>-0.359796650200497</c:v>
                </c:pt>
                <c:pt idx="20445">
                  <c:v>-0.35853279713097602</c:v>
                </c:pt>
                <c:pt idx="20446">
                  <c:v>-0.35679711575647999</c:v>
                </c:pt>
                <c:pt idx="20447">
                  <c:v>-0.35411505662276199</c:v>
                </c:pt>
                <c:pt idx="20448">
                  <c:v>-0.351256300282904</c:v>
                </c:pt>
                <c:pt idx="20449">
                  <c:v>-0.34773364935173101</c:v>
                </c:pt>
                <c:pt idx="20450">
                  <c:v>-0.34301895953734102</c:v>
                </c:pt>
                <c:pt idx="20451">
                  <c:v>-0.33693130675286198</c:v>
                </c:pt>
                <c:pt idx="20452">
                  <c:v>-0.329262871460764</c:v>
                </c:pt>
                <c:pt idx="20453">
                  <c:v>-0.32073090707145402</c:v>
                </c:pt>
                <c:pt idx="20454">
                  <c:v>-0.31298360564375399</c:v>
                </c:pt>
                <c:pt idx="20455">
                  <c:v>-0.30697560630137499</c:v>
                </c:pt>
                <c:pt idx="20456">
                  <c:v>-0.30283199354580698</c:v>
                </c:pt>
                <c:pt idx="20457">
                  <c:v>-0.30122286848882801</c:v>
                </c:pt>
                <c:pt idx="20458">
                  <c:v>-0.30190219512115601</c:v>
                </c:pt>
                <c:pt idx="20459">
                  <c:v>-0.30409336246478502</c:v>
                </c:pt>
                <c:pt idx="20460">
                  <c:v>-0.30728499843601098</c:v>
                </c:pt>
                <c:pt idx="20461">
                  <c:v>-0.310435974216767</c:v>
                </c:pt>
                <c:pt idx="20462">
                  <c:v>-0.31310124299502701</c:v>
                </c:pt>
                <c:pt idx="20463">
                  <c:v>-0.31550342347233701</c:v>
                </c:pt>
                <c:pt idx="20464">
                  <c:v>-0.31764787794067201</c:v>
                </c:pt>
                <c:pt idx="20465">
                  <c:v>-0.31897085640487099</c:v>
                </c:pt>
                <c:pt idx="20466">
                  <c:v>-0.31935717633075</c:v>
                </c:pt>
                <c:pt idx="20467">
                  <c:v>-0.31833962609717997</c:v>
                </c:pt>
                <c:pt idx="20468">
                  <c:v>-0.31513168070304398</c:v>
                </c:pt>
                <c:pt idx="20469">
                  <c:v>-0.31110631362351698</c:v>
                </c:pt>
                <c:pt idx="20470">
                  <c:v>-0.30716969021000401</c:v>
                </c:pt>
                <c:pt idx="20471">
                  <c:v>-0.30193640355674201</c:v>
                </c:pt>
                <c:pt idx="20472">
                  <c:v>-0.29452624637742197</c:v>
                </c:pt>
                <c:pt idx="20473">
                  <c:v>-0.28464338502230602</c:v>
                </c:pt>
                <c:pt idx="20474">
                  <c:v>-0.27251601391916402</c:v>
                </c:pt>
                <c:pt idx="20475">
                  <c:v>-0.25928673342758601</c:v>
                </c:pt>
                <c:pt idx="20476">
                  <c:v>-0.245406196587481</c:v>
                </c:pt>
                <c:pt idx="20477">
                  <c:v>-0.23122186528595001</c:v>
                </c:pt>
                <c:pt idx="20478">
                  <c:v>-0.21784761001759001</c:v>
                </c:pt>
                <c:pt idx="20479">
                  <c:v>-0.206017019673496</c:v>
                </c:pt>
                <c:pt idx="20480">
                  <c:v>-0.19599285897690999</c:v>
                </c:pt>
                <c:pt idx="20481">
                  <c:v>-0.18847759183830701</c:v>
                </c:pt>
                <c:pt idx="20482">
                  <c:v>-0.18346793481798301</c:v>
                </c:pt>
                <c:pt idx="20483">
                  <c:v>-0.179925523191521</c:v>
                </c:pt>
                <c:pt idx="20484">
                  <c:v>-0.177444189433758</c:v>
                </c:pt>
                <c:pt idx="20485">
                  <c:v>-0.17606054243206101</c:v>
                </c:pt>
                <c:pt idx="20486">
                  <c:v>-0.17564459213538</c:v>
                </c:pt>
                <c:pt idx="20487">
                  <c:v>-0.17618469028443201</c:v>
                </c:pt>
                <c:pt idx="20488">
                  <c:v>-0.177089371454277</c:v>
                </c:pt>
                <c:pt idx="20489">
                  <c:v>-0.177279548483013</c:v>
                </c:pt>
                <c:pt idx="20490">
                  <c:v>-0.17602201535145201</c:v>
                </c:pt>
                <c:pt idx="20491">
                  <c:v>-0.173093898528349</c:v>
                </c:pt>
                <c:pt idx="20492">
                  <c:v>-0.16896942779585999</c:v>
                </c:pt>
                <c:pt idx="20493">
                  <c:v>-0.164075052352989</c:v>
                </c:pt>
                <c:pt idx="20494">
                  <c:v>-0.15828632689586999</c:v>
                </c:pt>
                <c:pt idx="20495">
                  <c:v>-0.15076711440290899</c:v>
                </c:pt>
                <c:pt idx="20496">
                  <c:v>-0.14059414616676799</c:v>
                </c:pt>
                <c:pt idx="20497">
                  <c:v>-0.127588823800798</c:v>
                </c:pt>
                <c:pt idx="20498">
                  <c:v>-0.11258025978729901</c:v>
                </c:pt>
                <c:pt idx="20499">
                  <c:v>-9.6375916370766104E-2</c:v>
                </c:pt>
                <c:pt idx="20500">
                  <c:v>-7.9082654725694798E-2</c:v>
                </c:pt>
                <c:pt idx="20501">
                  <c:v>-6.0620875910570901E-2</c:v>
                </c:pt>
                <c:pt idx="20502">
                  <c:v>-4.0920076160289198E-2</c:v>
                </c:pt>
                <c:pt idx="20503">
                  <c:v>-2.05895048933614E-2</c:v>
                </c:pt>
                <c:pt idx="20504">
                  <c:v>3.0290777271185001E-4</c:v>
                </c:pt>
                <c:pt idx="20505">
                  <c:v>2.1365871514494199E-2</c:v>
                </c:pt>
                <c:pt idx="20506">
                  <c:v>4.0905657598282602E-2</c:v>
                </c:pt>
                <c:pt idx="20507">
                  <c:v>5.8302433552975E-2</c:v>
                </c:pt>
                <c:pt idx="20508">
                  <c:v>7.4173240703928903E-2</c:v>
                </c:pt>
                <c:pt idx="20509">
                  <c:v>8.8426794444592102E-2</c:v>
                </c:pt>
                <c:pt idx="20510">
                  <c:v>0.101645560568616</c:v>
                </c:pt>
                <c:pt idx="20511">
                  <c:v>0.114226394831168</c:v>
                </c:pt>
                <c:pt idx="20512">
                  <c:v>0.12426132983806901</c:v>
                </c:pt>
                <c:pt idx="20513">
                  <c:v>0.13042636878187799</c:v>
                </c:pt>
                <c:pt idx="20514">
                  <c:v>0.13358046270347601</c:v>
                </c:pt>
                <c:pt idx="20515">
                  <c:v>0.13474847998783801</c:v>
                </c:pt>
                <c:pt idx="20516">
                  <c:v>0.135033990964603</c:v>
                </c:pt>
                <c:pt idx="20517">
                  <c:v>0.135322166954156</c:v>
                </c:pt>
                <c:pt idx="20518">
                  <c:v>0.135869684144068</c:v>
                </c:pt>
                <c:pt idx="20519">
                  <c:v>0.13609242112435799</c:v>
                </c:pt>
                <c:pt idx="20520">
                  <c:v>0.134775114965342</c:v>
                </c:pt>
                <c:pt idx="20521">
                  <c:v>0.132000402706522</c:v>
                </c:pt>
                <c:pt idx="20522">
                  <c:v>0.12841353434383099</c:v>
                </c:pt>
                <c:pt idx="20523">
                  <c:v>0.123917451510082</c:v>
                </c:pt>
                <c:pt idx="20524">
                  <c:v>0.11912157106634499</c:v>
                </c:pt>
                <c:pt idx="20525">
                  <c:v>0.115749330551527</c:v>
                </c:pt>
                <c:pt idx="20526">
                  <c:v>0.11452838529762301</c:v>
                </c:pt>
                <c:pt idx="20527">
                  <c:v>0.115462596137598</c:v>
                </c:pt>
                <c:pt idx="20528">
                  <c:v>0.11868280786133301</c:v>
                </c:pt>
                <c:pt idx="20529">
                  <c:v>0.12452231149097701</c:v>
                </c:pt>
                <c:pt idx="20530">
                  <c:v>0.132764703539721</c:v>
                </c:pt>
                <c:pt idx="20531">
                  <c:v>0.14288219367306801</c:v>
                </c:pt>
                <c:pt idx="20532">
                  <c:v>0.15463653992450099</c:v>
                </c:pt>
                <c:pt idx="20533">
                  <c:v>0.16675446443484099</c:v>
                </c:pt>
                <c:pt idx="20534">
                  <c:v>0.17806714823307801</c:v>
                </c:pt>
                <c:pt idx="20535">
                  <c:v>0.188899285048446</c:v>
                </c:pt>
                <c:pt idx="20536">
                  <c:v>0.200476476296577</c:v>
                </c:pt>
                <c:pt idx="20537">
                  <c:v>0.213043535917494</c:v>
                </c:pt>
                <c:pt idx="20538">
                  <c:v>0.22524295660052701</c:v>
                </c:pt>
                <c:pt idx="20539">
                  <c:v>0.23649348777000601</c:v>
                </c:pt>
                <c:pt idx="20540">
                  <c:v>0.24722510386523799</c:v>
                </c:pt>
                <c:pt idx="20541">
                  <c:v>0.25698817914345101</c:v>
                </c:pt>
                <c:pt idx="20542">
                  <c:v>0.264495928979324</c:v>
                </c:pt>
                <c:pt idx="20543">
                  <c:v>0.26885592781509299</c:v>
                </c:pt>
                <c:pt idx="20544">
                  <c:v>0.26988815938674099</c:v>
                </c:pt>
                <c:pt idx="20545">
                  <c:v>0.26778432573141803</c:v>
                </c:pt>
                <c:pt idx="20546">
                  <c:v>0.26257518540348501</c:v>
                </c:pt>
                <c:pt idx="20547">
                  <c:v>0.25427459825465298</c:v>
                </c:pt>
                <c:pt idx="20548">
                  <c:v>0.24348504986372799</c:v>
                </c:pt>
                <c:pt idx="20549">
                  <c:v>0.23066442809714899</c:v>
                </c:pt>
                <c:pt idx="20550">
                  <c:v>0.216563682350319</c:v>
                </c:pt>
                <c:pt idx="20551">
                  <c:v>0.20206270932867501</c:v>
                </c:pt>
                <c:pt idx="20552">
                  <c:v>0.18838208894983499</c:v>
                </c:pt>
                <c:pt idx="20553">
                  <c:v>0.17676142672345499</c:v>
                </c:pt>
                <c:pt idx="20554">
                  <c:v>0.16710592619657799</c:v>
                </c:pt>
                <c:pt idx="20555">
                  <c:v>0.15939705711343799</c:v>
                </c:pt>
                <c:pt idx="20556">
                  <c:v>0.15480581012129899</c:v>
                </c:pt>
                <c:pt idx="20557">
                  <c:v>0.154136797247341</c:v>
                </c:pt>
                <c:pt idx="20558">
                  <c:v>0.15727369145433501</c:v>
                </c:pt>
                <c:pt idx="20559">
                  <c:v>0.16278880141478</c:v>
                </c:pt>
                <c:pt idx="20560">
                  <c:v>0.169083042678845</c:v>
                </c:pt>
                <c:pt idx="20561">
                  <c:v>0.176171906273944</c:v>
                </c:pt>
                <c:pt idx="20562">
                  <c:v>0.183252530430769</c:v>
                </c:pt>
                <c:pt idx="20563">
                  <c:v>0.18925452875534701</c:v>
                </c:pt>
                <c:pt idx="20564">
                  <c:v>0.19345386497746</c:v>
                </c:pt>
                <c:pt idx="20565">
                  <c:v>0.19525993618079401</c:v>
                </c:pt>
                <c:pt idx="20566">
                  <c:v>0.19353622844884999</c:v>
                </c:pt>
                <c:pt idx="20567">
                  <c:v>0.18808530055235301</c:v>
                </c:pt>
                <c:pt idx="20568">
                  <c:v>0.18105994980712101</c:v>
                </c:pt>
                <c:pt idx="20569">
                  <c:v>0.174172155270302</c:v>
                </c:pt>
                <c:pt idx="20570">
                  <c:v>0.16810838276440701</c:v>
                </c:pt>
                <c:pt idx="20571">
                  <c:v>0.162947374649409</c:v>
                </c:pt>
                <c:pt idx="20572">
                  <c:v>0.15824990664327801</c:v>
                </c:pt>
                <c:pt idx="20573">
                  <c:v>0.154314275329971</c:v>
                </c:pt>
                <c:pt idx="20574">
                  <c:v>0.15101020842496601</c:v>
                </c:pt>
                <c:pt idx="20575">
                  <c:v>0.14736184275101599</c:v>
                </c:pt>
                <c:pt idx="20576">
                  <c:v>0.14316010891061501</c:v>
                </c:pt>
                <c:pt idx="20577">
                  <c:v>0.13819128139617901</c:v>
                </c:pt>
                <c:pt idx="20578">
                  <c:v>0.132260782395662</c:v>
                </c:pt>
                <c:pt idx="20579">
                  <c:v>0.12559984549575801</c:v>
                </c:pt>
                <c:pt idx="20580">
                  <c:v>0.118876697743262</c:v>
                </c:pt>
                <c:pt idx="20581">
                  <c:v>0.113360883366265</c:v>
                </c:pt>
                <c:pt idx="20582">
                  <c:v>0.110505756258987</c:v>
                </c:pt>
                <c:pt idx="20583">
                  <c:v>0.11128075610659501</c:v>
                </c:pt>
                <c:pt idx="20584">
                  <c:v>0.115947037521791</c:v>
                </c:pt>
                <c:pt idx="20585">
                  <c:v>0.124228157565426</c:v>
                </c:pt>
                <c:pt idx="20586">
                  <c:v>0.13517217623261199</c:v>
                </c:pt>
                <c:pt idx="20587">
                  <c:v>0.14773669871548401</c:v>
                </c:pt>
                <c:pt idx="20588">
                  <c:v>0.16055195171457501</c:v>
                </c:pt>
                <c:pt idx="20589">
                  <c:v>0.17250811990814599</c:v>
                </c:pt>
                <c:pt idx="20590">
                  <c:v>0.182990947769642</c:v>
                </c:pt>
                <c:pt idx="20591">
                  <c:v>0.19183745130563601</c:v>
                </c:pt>
                <c:pt idx="20592">
                  <c:v>0.199244100691058</c:v>
                </c:pt>
                <c:pt idx="20593">
                  <c:v>0.20444662706250499</c:v>
                </c:pt>
                <c:pt idx="20594">
                  <c:v>0.20715435473851801</c:v>
                </c:pt>
                <c:pt idx="20595">
                  <c:v>0.207293661895813</c:v>
                </c:pt>
                <c:pt idx="20596">
                  <c:v>0.204715327283987</c:v>
                </c:pt>
                <c:pt idx="20597">
                  <c:v>0.19918909485628</c:v>
                </c:pt>
                <c:pt idx="20598">
                  <c:v>0.191073268301229</c:v>
                </c:pt>
                <c:pt idx="20599">
                  <c:v>0.18181850688707499</c:v>
                </c:pt>
                <c:pt idx="20600">
                  <c:v>0.172218653120563</c:v>
                </c:pt>
                <c:pt idx="20601">
                  <c:v>0.16192367409991701</c:v>
                </c:pt>
                <c:pt idx="20602">
                  <c:v>0.150932905761756</c:v>
                </c:pt>
                <c:pt idx="20603">
                  <c:v>0.13997473470701599</c:v>
                </c:pt>
                <c:pt idx="20604">
                  <c:v>0.12901077461513899</c:v>
                </c:pt>
                <c:pt idx="20605">
                  <c:v>0.118359078084754</c:v>
                </c:pt>
                <c:pt idx="20606">
                  <c:v>0.109224612718713</c:v>
                </c:pt>
                <c:pt idx="20607">
                  <c:v>0.102575423880912</c:v>
                </c:pt>
                <c:pt idx="20608">
                  <c:v>9.8593702050880402E-2</c:v>
                </c:pt>
                <c:pt idx="20609">
                  <c:v>9.7300717761126906E-2</c:v>
                </c:pt>
                <c:pt idx="20610">
                  <c:v>9.9137559576813999E-2</c:v>
                </c:pt>
                <c:pt idx="20611">
                  <c:v>0.10340642513451</c:v>
                </c:pt>
                <c:pt idx="20612">
                  <c:v>0.109029900473812</c:v>
                </c:pt>
                <c:pt idx="20613">
                  <c:v>0.11580800265138801</c:v>
                </c:pt>
                <c:pt idx="20614">
                  <c:v>0.122334743081016</c:v>
                </c:pt>
                <c:pt idx="20615">
                  <c:v>0.12828032626185201</c:v>
                </c:pt>
                <c:pt idx="20616">
                  <c:v>0.13419726567701601</c:v>
                </c:pt>
                <c:pt idx="20617">
                  <c:v>0.13884719885633601</c:v>
                </c:pt>
                <c:pt idx="20618">
                  <c:v>0.141868542244169</c:v>
                </c:pt>
                <c:pt idx="20619">
                  <c:v>0.14419397656333399</c:v>
                </c:pt>
                <c:pt idx="20620">
                  <c:v>0.14591038726408301</c:v>
                </c:pt>
                <c:pt idx="20621">
                  <c:v>0.14662110475138099</c:v>
                </c:pt>
                <c:pt idx="20622">
                  <c:v>0.146408239246616</c:v>
                </c:pt>
                <c:pt idx="20623">
                  <c:v>0.145959770288974</c:v>
                </c:pt>
                <c:pt idx="20624">
                  <c:v>0.14571654070974799</c:v>
                </c:pt>
                <c:pt idx="20625">
                  <c:v>0.14541930397963099</c:v>
                </c:pt>
                <c:pt idx="20626">
                  <c:v>0.144508318348118</c:v>
                </c:pt>
                <c:pt idx="20627">
                  <c:v>0.143019640633996</c:v>
                </c:pt>
                <c:pt idx="20628">
                  <c:v>0.14163404526780601</c:v>
                </c:pt>
                <c:pt idx="20629">
                  <c:v>0.14020621823422</c:v>
                </c:pt>
                <c:pt idx="20630">
                  <c:v>0.13773472553205601</c:v>
                </c:pt>
                <c:pt idx="20631">
                  <c:v>0.133788308424694</c:v>
                </c:pt>
                <c:pt idx="20632">
                  <c:v>0.12847917021812399</c:v>
                </c:pt>
                <c:pt idx="20633">
                  <c:v>0.122667101707456</c:v>
                </c:pt>
                <c:pt idx="20634">
                  <c:v>0.11695293865079399</c:v>
                </c:pt>
                <c:pt idx="20635">
                  <c:v>0.111499614692822</c:v>
                </c:pt>
                <c:pt idx="20636">
                  <c:v>0.107555969402079</c:v>
                </c:pt>
                <c:pt idx="20637">
                  <c:v>0.10550367474248599</c:v>
                </c:pt>
                <c:pt idx="20638">
                  <c:v>0.105119897590219</c:v>
                </c:pt>
                <c:pt idx="20639">
                  <c:v>0.105434622899377</c:v>
                </c:pt>
                <c:pt idx="20640">
                  <c:v>0.10545041937635299</c:v>
                </c:pt>
                <c:pt idx="20641">
                  <c:v>0.10534851977755</c:v>
                </c:pt>
                <c:pt idx="20642">
                  <c:v>0.105605451081179</c:v>
                </c:pt>
                <c:pt idx="20643">
                  <c:v>0.10649939685184</c:v>
                </c:pt>
                <c:pt idx="20644">
                  <c:v>0.10798026440326899</c:v>
                </c:pt>
                <c:pt idx="20645">
                  <c:v>0.10981304370414301</c:v>
                </c:pt>
                <c:pt idx="20646">
                  <c:v>0.111057372626381</c:v>
                </c:pt>
                <c:pt idx="20647">
                  <c:v>0.111044517411133</c:v>
                </c:pt>
                <c:pt idx="20648">
                  <c:v>0.109153596839586</c:v>
                </c:pt>
                <c:pt idx="20649">
                  <c:v>0.10443894117723999</c:v>
                </c:pt>
                <c:pt idx="20650">
                  <c:v>9.7448810494112206E-2</c:v>
                </c:pt>
                <c:pt idx="20651">
                  <c:v>8.9794758905483898E-2</c:v>
                </c:pt>
                <c:pt idx="20652">
                  <c:v>8.1715857343898995E-2</c:v>
                </c:pt>
                <c:pt idx="20653">
                  <c:v>7.2801130847517798E-2</c:v>
                </c:pt>
                <c:pt idx="20654">
                  <c:v>6.3128349116361004E-2</c:v>
                </c:pt>
                <c:pt idx="20655">
                  <c:v>5.3161167824910198E-2</c:v>
                </c:pt>
                <c:pt idx="20656">
                  <c:v>4.3413642040511E-2</c:v>
                </c:pt>
                <c:pt idx="20657">
                  <c:v>3.4263960231949497E-2</c:v>
                </c:pt>
                <c:pt idx="20658">
                  <c:v>2.5620703691383601E-2</c:v>
                </c:pt>
                <c:pt idx="20659">
                  <c:v>1.73787251755151E-2</c:v>
                </c:pt>
                <c:pt idx="20660">
                  <c:v>9.4681429512702697E-3</c:v>
                </c:pt>
                <c:pt idx="20661">
                  <c:v>2.0981223046461399E-3</c:v>
                </c:pt>
                <c:pt idx="20662">
                  <c:v>-4.5041315606913403E-3</c:v>
                </c:pt>
                <c:pt idx="20663">
                  <c:v>-1.0759773595365099E-2</c:v>
                </c:pt>
                <c:pt idx="20664">
                  <c:v>-1.68517817845074E-2</c:v>
                </c:pt>
                <c:pt idx="20665">
                  <c:v>-2.3407481178984699E-2</c:v>
                </c:pt>
                <c:pt idx="20666">
                  <c:v>-3.0254172616340801E-2</c:v>
                </c:pt>
                <c:pt idx="20667">
                  <c:v>-3.5885501982945801E-2</c:v>
                </c:pt>
                <c:pt idx="20668">
                  <c:v>-3.9634625138380897E-2</c:v>
                </c:pt>
                <c:pt idx="20669">
                  <c:v>-4.1372773918027302E-2</c:v>
                </c:pt>
                <c:pt idx="20670">
                  <c:v>-4.0187958298413803E-2</c:v>
                </c:pt>
                <c:pt idx="20671">
                  <c:v>-3.6460019882680703E-2</c:v>
                </c:pt>
                <c:pt idx="20672">
                  <c:v>-3.08577472231794E-2</c:v>
                </c:pt>
                <c:pt idx="20673">
                  <c:v>-2.3695076252612E-2</c:v>
                </c:pt>
                <c:pt idx="20674">
                  <c:v>-1.5729678801158799E-2</c:v>
                </c:pt>
                <c:pt idx="20675">
                  <c:v>-7.2368524230702102E-3</c:v>
                </c:pt>
                <c:pt idx="20676">
                  <c:v>5.44585514504978E-4</c:v>
                </c:pt>
                <c:pt idx="20677">
                  <c:v>5.6918496639506997E-3</c:v>
                </c:pt>
                <c:pt idx="20678">
                  <c:v>7.1376741136565999E-3</c:v>
                </c:pt>
                <c:pt idx="20679">
                  <c:v>4.5187352687679197E-3</c:v>
                </c:pt>
                <c:pt idx="20680">
                  <c:v>-2.1390097919333799E-3</c:v>
                </c:pt>
                <c:pt idx="20681">
                  <c:v>-1.23546599294396E-2</c:v>
                </c:pt>
                <c:pt idx="20682">
                  <c:v>-2.5143944465498599E-2</c:v>
                </c:pt>
                <c:pt idx="20683">
                  <c:v>-3.9214650927946799E-2</c:v>
                </c:pt>
                <c:pt idx="20684">
                  <c:v>-5.4111615352240697E-2</c:v>
                </c:pt>
                <c:pt idx="20685">
                  <c:v>-6.9627994007990093E-2</c:v>
                </c:pt>
                <c:pt idx="20686">
                  <c:v>-8.4948973719099596E-2</c:v>
                </c:pt>
                <c:pt idx="20687">
                  <c:v>-9.9704161479636899E-2</c:v>
                </c:pt>
                <c:pt idx="20688">
                  <c:v>-0.113165108647373</c:v>
                </c:pt>
                <c:pt idx="20689">
                  <c:v>-0.124264953850659</c:v>
                </c:pt>
                <c:pt idx="20690">
                  <c:v>-0.13345220864958901</c:v>
                </c:pt>
                <c:pt idx="20691">
                  <c:v>-0.14141731937802901</c:v>
                </c:pt>
                <c:pt idx="20692">
                  <c:v>-0.14753727733310601</c:v>
                </c:pt>
                <c:pt idx="20693">
                  <c:v>-0.15135197360827399</c:v>
                </c:pt>
                <c:pt idx="20694">
                  <c:v>-0.15269121707607</c:v>
                </c:pt>
                <c:pt idx="20695">
                  <c:v>-0.15119515139176501</c:v>
                </c:pt>
                <c:pt idx="20696">
                  <c:v>-0.147312753601897</c:v>
                </c:pt>
                <c:pt idx="20697">
                  <c:v>-0.141975061883438</c:v>
                </c:pt>
                <c:pt idx="20698">
                  <c:v>-0.13633766120884899</c:v>
                </c:pt>
                <c:pt idx="20699">
                  <c:v>-0.13158440649087899</c:v>
                </c:pt>
                <c:pt idx="20700">
                  <c:v>-0.12822513392349699</c:v>
                </c:pt>
                <c:pt idx="20701">
                  <c:v>-0.12599571339913199</c:v>
                </c:pt>
                <c:pt idx="20702">
                  <c:v>-0.12478221244715899</c:v>
                </c:pt>
                <c:pt idx="20703">
                  <c:v>-0.12486572873799</c:v>
                </c:pt>
                <c:pt idx="20704">
                  <c:v>-0.12627700783998999</c:v>
                </c:pt>
                <c:pt idx="20705">
                  <c:v>-0.12903404793701501</c:v>
                </c:pt>
                <c:pt idx="20706">
                  <c:v>-0.13341225734085399</c:v>
                </c:pt>
                <c:pt idx="20707">
                  <c:v>-0.14024626337535301</c:v>
                </c:pt>
                <c:pt idx="20708">
                  <c:v>-0.14950445704496501</c:v>
                </c:pt>
                <c:pt idx="20709">
                  <c:v>-0.16006698464013699</c:v>
                </c:pt>
                <c:pt idx="20710">
                  <c:v>-0.17151219934815901</c:v>
                </c:pt>
                <c:pt idx="20711">
                  <c:v>-0.18352161858427701</c:v>
                </c:pt>
                <c:pt idx="20712">
                  <c:v>-0.19567957484383</c:v>
                </c:pt>
                <c:pt idx="20713">
                  <c:v>-0.207711518770134</c:v>
                </c:pt>
                <c:pt idx="20714">
                  <c:v>-0.218940153196027</c:v>
                </c:pt>
                <c:pt idx="20715">
                  <c:v>-0.22816993735114699</c:v>
                </c:pt>
                <c:pt idx="20716">
                  <c:v>-0.234611025624784</c:v>
                </c:pt>
                <c:pt idx="20717">
                  <c:v>-0.238246029730208</c:v>
                </c:pt>
                <c:pt idx="20718">
                  <c:v>-0.24018647059506201</c:v>
                </c:pt>
                <c:pt idx="20719">
                  <c:v>-0.24130849904569601</c:v>
                </c:pt>
                <c:pt idx="20720">
                  <c:v>-0.24175940857428099</c:v>
                </c:pt>
                <c:pt idx="20721">
                  <c:v>-0.24167171427503401</c:v>
                </c:pt>
                <c:pt idx="20722">
                  <c:v>-0.24080511631503401</c:v>
                </c:pt>
                <c:pt idx="20723">
                  <c:v>-0.239003352163209</c:v>
                </c:pt>
                <c:pt idx="20724">
                  <c:v>-0.23719721747231201</c:v>
                </c:pt>
                <c:pt idx="20725">
                  <c:v>-0.236545485068479</c:v>
                </c:pt>
                <c:pt idx="20726">
                  <c:v>-0.23752767726261101</c:v>
                </c:pt>
                <c:pt idx="20727">
                  <c:v>-0.24089175315082101</c:v>
                </c:pt>
                <c:pt idx="20728">
                  <c:v>-0.246406273349973</c:v>
                </c:pt>
                <c:pt idx="20729">
                  <c:v>-0.25294599037224902</c:v>
                </c:pt>
                <c:pt idx="20730">
                  <c:v>-0.25967871226500799</c:v>
                </c:pt>
                <c:pt idx="20731">
                  <c:v>-0.266281799765265</c:v>
                </c:pt>
                <c:pt idx="20732">
                  <c:v>-0.27231914676483099</c:v>
                </c:pt>
                <c:pt idx="20733">
                  <c:v>-0.27792418003595398</c:v>
                </c:pt>
                <c:pt idx="20734">
                  <c:v>-0.28303149628770602</c:v>
                </c:pt>
                <c:pt idx="20735">
                  <c:v>-0.28609236818971301</c:v>
                </c:pt>
                <c:pt idx="20736">
                  <c:v>-0.287092500294852</c:v>
                </c:pt>
                <c:pt idx="20737">
                  <c:v>-0.28666246047917798</c:v>
                </c:pt>
                <c:pt idx="20738">
                  <c:v>-0.28523712981841598</c:v>
                </c:pt>
                <c:pt idx="20739">
                  <c:v>-0.28427782126906898</c:v>
                </c:pt>
                <c:pt idx="20740">
                  <c:v>-0.28434765697754399</c:v>
                </c:pt>
                <c:pt idx="20741">
                  <c:v>-0.28582221556033</c:v>
                </c:pt>
                <c:pt idx="20742">
                  <c:v>-0.28923508866008102</c:v>
                </c:pt>
                <c:pt idx="20743">
                  <c:v>-0.29372569008314597</c:v>
                </c:pt>
                <c:pt idx="20744">
                  <c:v>-0.29789208665349598</c:v>
                </c:pt>
                <c:pt idx="20745">
                  <c:v>-0.30116194675384</c:v>
                </c:pt>
                <c:pt idx="20746">
                  <c:v>-0.30228491385248402</c:v>
                </c:pt>
                <c:pt idx="20747">
                  <c:v>-0.30065440259419901</c:v>
                </c:pt>
                <c:pt idx="20748">
                  <c:v>-0.29675609058754299</c:v>
                </c:pt>
                <c:pt idx="20749">
                  <c:v>-0.29081842923889201</c:v>
                </c:pt>
                <c:pt idx="20750">
                  <c:v>-0.283796951651416</c:v>
                </c:pt>
                <c:pt idx="20751">
                  <c:v>-0.27666792730113798</c:v>
                </c:pt>
                <c:pt idx="20752">
                  <c:v>-0.27035633211917698</c:v>
                </c:pt>
                <c:pt idx="20753">
                  <c:v>-0.26554135859058198</c:v>
                </c:pt>
                <c:pt idx="20754">
                  <c:v>-0.262199955308205</c:v>
                </c:pt>
                <c:pt idx="20755">
                  <c:v>-0.259694366774749</c:v>
                </c:pt>
                <c:pt idx="20756">
                  <c:v>-0.25723075376181198</c:v>
                </c:pt>
                <c:pt idx="20757">
                  <c:v>-0.25396277350970198</c:v>
                </c:pt>
                <c:pt idx="20758">
                  <c:v>-0.249005228635655</c:v>
                </c:pt>
                <c:pt idx="20759">
                  <c:v>-0.24265615617493699</c:v>
                </c:pt>
                <c:pt idx="20760">
                  <c:v>-0.23581755806943</c:v>
                </c:pt>
                <c:pt idx="20761">
                  <c:v>-0.22924957120863501</c:v>
                </c:pt>
                <c:pt idx="20762">
                  <c:v>-0.223468435260819</c:v>
                </c:pt>
                <c:pt idx="20763">
                  <c:v>-0.21901796048278299</c:v>
                </c:pt>
                <c:pt idx="20764">
                  <c:v>-0.21675950394145299</c:v>
                </c:pt>
                <c:pt idx="20765">
                  <c:v>-0.21675511708175399</c:v>
                </c:pt>
                <c:pt idx="20766">
                  <c:v>-0.21839009250734401</c:v>
                </c:pt>
                <c:pt idx="20767">
                  <c:v>-0.22113593188463199</c:v>
                </c:pt>
                <c:pt idx="20768">
                  <c:v>-0.22534012530293099</c:v>
                </c:pt>
                <c:pt idx="20769">
                  <c:v>-0.23114967934321501</c:v>
                </c:pt>
                <c:pt idx="20770">
                  <c:v>-0.236865168333629</c:v>
                </c:pt>
                <c:pt idx="20771">
                  <c:v>-0.24089942726180799</c:v>
                </c:pt>
                <c:pt idx="20772">
                  <c:v>-0.24283328126779899</c:v>
                </c:pt>
                <c:pt idx="20773">
                  <c:v>-0.24197802020832601</c:v>
                </c:pt>
                <c:pt idx="20774">
                  <c:v>-0.237060916244207</c:v>
                </c:pt>
                <c:pt idx="20775">
                  <c:v>-0.228969655608003</c:v>
                </c:pt>
                <c:pt idx="20776">
                  <c:v>-0.21966987752230099</c:v>
                </c:pt>
                <c:pt idx="20777">
                  <c:v>-0.20937857361408099</c:v>
                </c:pt>
                <c:pt idx="20778">
                  <c:v>-0.197650976286289</c:v>
                </c:pt>
                <c:pt idx="20779">
                  <c:v>-0.18477019474269399</c:v>
                </c:pt>
                <c:pt idx="20780">
                  <c:v>-0.17149437446174801</c:v>
                </c:pt>
                <c:pt idx="20781">
                  <c:v>-0.15777668936228301</c:v>
                </c:pt>
                <c:pt idx="20782">
                  <c:v>-0.14436851547325499</c:v>
                </c:pt>
                <c:pt idx="20783">
                  <c:v>-0.133346557475957</c:v>
                </c:pt>
                <c:pt idx="20784">
                  <c:v>-0.12610123311039101</c:v>
                </c:pt>
                <c:pt idx="20785">
                  <c:v>-0.122294223737897</c:v>
                </c:pt>
                <c:pt idx="20786">
                  <c:v>-0.12107609269694999</c:v>
                </c:pt>
                <c:pt idx="20787">
                  <c:v>-0.122110450517492</c:v>
                </c:pt>
                <c:pt idx="20788">
                  <c:v>-0.124590782915473</c:v>
                </c:pt>
                <c:pt idx="20789">
                  <c:v>-0.12749459120736201</c:v>
                </c:pt>
                <c:pt idx="20790">
                  <c:v>-0.130641134757151</c:v>
                </c:pt>
                <c:pt idx="20791">
                  <c:v>-0.134340604201483</c:v>
                </c:pt>
                <c:pt idx="20792">
                  <c:v>-0.13843279041020601</c:v>
                </c:pt>
                <c:pt idx="20793">
                  <c:v>-0.14155053966269801</c:v>
                </c:pt>
                <c:pt idx="20794">
                  <c:v>-0.14252872592469501</c:v>
                </c:pt>
                <c:pt idx="20795">
                  <c:v>-0.142201476462784</c:v>
                </c:pt>
                <c:pt idx="20796">
                  <c:v>-0.14097125636854799</c:v>
                </c:pt>
                <c:pt idx="20797">
                  <c:v>-0.13871456476226901</c:v>
                </c:pt>
                <c:pt idx="20798">
                  <c:v>-0.136585981409339</c:v>
                </c:pt>
                <c:pt idx="20799">
                  <c:v>-0.13489782441250101</c:v>
                </c:pt>
                <c:pt idx="20800">
                  <c:v>-0.13218573476018899</c:v>
                </c:pt>
                <c:pt idx="20801">
                  <c:v>-0.12793735966717401</c:v>
                </c:pt>
                <c:pt idx="20802">
                  <c:v>-0.12305253563177899</c:v>
                </c:pt>
                <c:pt idx="20803">
                  <c:v>-0.117238089151098</c:v>
                </c:pt>
                <c:pt idx="20804">
                  <c:v>-0.109992238424284</c:v>
                </c:pt>
                <c:pt idx="20805">
                  <c:v>-0.101960742216458</c:v>
                </c:pt>
                <c:pt idx="20806">
                  <c:v>-9.3488831692925406E-2</c:v>
                </c:pt>
                <c:pt idx="20807">
                  <c:v>-8.4154552109244996E-2</c:v>
                </c:pt>
                <c:pt idx="20808">
                  <c:v>-7.3782580528639299E-2</c:v>
                </c:pt>
                <c:pt idx="20809">
                  <c:v>-6.2614696423670901E-2</c:v>
                </c:pt>
                <c:pt idx="20810">
                  <c:v>-5.1326395703650197E-2</c:v>
                </c:pt>
                <c:pt idx="20811">
                  <c:v>-4.0765003535670703E-2</c:v>
                </c:pt>
                <c:pt idx="20812">
                  <c:v>-3.1038037602304201E-2</c:v>
                </c:pt>
                <c:pt idx="20813">
                  <c:v>-2.2618065522929099E-2</c:v>
                </c:pt>
                <c:pt idx="20814">
                  <c:v>-1.55967399029998E-2</c:v>
                </c:pt>
                <c:pt idx="20815">
                  <c:v>-1.00913734628274E-2</c:v>
                </c:pt>
                <c:pt idx="20816">
                  <c:v>-6.28111552876532E-3</c:v>
                </c:pt>
                <c:pt idx="20817">
                  <c:v>-2.2811491274656402E-3</c:v>
                </c:pt>
                <c:pt idx="20818">
                  <c:v>2.5144056755779199E-3</c:v>
                </c:pt>
                <c:pt idx="20819">
                  <c:v>7.4169610295111198E-3</c:v>
                </c:pt>
                <c:pt idx="20820">
                  <c:v>1.2714656793751101E-2</c:v>
                </c:pt>
                <c:pt idx="20821">
                  <c:v>1.87577703235694E-2</c:v>
                </c:pt>
                <c:pt idx="20822">
                  <c:v>2.56437716753159E-2</c:v>
                </c:pt>
                <c:pt idx="20823">
                  <c:v>3.39615408492462E-2</c:v>
                </c:pt>
                <c:pt idx="20824">
                  <c:v>4.3974550688126099E-2</c:v>
                </c:pt>
                <c:pt idx="20825">
                  <c:v>5.4795871379392597E-2</c:v>
                </c:pt>
                <c:pt idx="20826">
                  <c:v>6.5346769883987701E-2</c:v>
                </c:pt>
                <c:pt idx="20827">
                  <c:v>7.4998919595784197E-2</c:v>
                </c:pt>
                <c:pt idx="20828">
                  <c:v>8.3316308205102399E-2</c:v>
                </c:pt>
                <c:pt idx="20829">
                  <c:v>9.01320888961573E-2</c:v>
                </c:pt>
                <c:pt idx="20830">
                  <c:v>9.5963246111566605E-2</c:v>
                </c:pt>
                <c:pt idx="20831">
                  <c:v>0.101808388643437</c:v>
                </c:pt>
                <c:pt idx="20832">
                  <c:v>0.107229043271603</c:v>
                </c:pt>
                <c:pt idx="20833">
                  <c:v>0.110291720215281</c:v>
                </c:pt>
                <c:pt idx="20834">
                  <c:v>0.111293071631259</c:v>
                </c:pt>
                <c:pt idx="20835">
                  <c:v>0.112467049880321</c:v>
                </c:pt>
                <c:pt idx="20836">
                  <c:v>0.114563619001556</c:v>
                </c:pt>
                <c:pt idx="20837">
                  <c:v>0.117496208288371</c:v>
                </c:pt>
                <c:pt idx="20838">
                  <c:v>0.121196967482799</c:v>
                </c:pt>
                <c:pt idx="20839">
                  <c:v>0.126639559564105</c:v>
                </c:pt>
                <c:pt idx="20840">
                  <c:v>0.135140894076207</c:v>
                </c:pt>
                <c:pt idx="20841">
                  <c:v>0.14709221500842201</c:v>
                </c:pt>
                <c:pt idx="20842">
                  <c:v>0.16243339295463299</c:v>
                </c:pt>
                <c:pt idx="20843">
                  <c:v>0.180221131886835</c:v>
                </c:pt>
                <c:pt idx="20844">
                  <c:v>0.19859296629842299</c:v>
                </c:pt>
                <c:pt idx="20845">
                  <c:v>0.21533850615453001</c:v>
                </c:pt>
                <c:pt idx="20846">
                  <c:v>0.22913451267263099</c:v>
                </c:pt>
                <c:pt idx="20847">
                  <c:v>0.239242960262012</c:v>
                </c:pt>
                <c:pt idx="20848">
                  <c:v>0.24559014748281299</c:v>
                </c:pt>
                <c:pt idx="20849">
                  <c:v>0.24948823672144299</c:v>
                </c:pt>
                <c:pt idx="20850">
                  <c:v>0.25141701410392803</c:v>
                </c:pt>
                <c:pt idx="20851">
                  <c:v>0.25114569289703598</c:v>
                </c:pt>
                <c:pt idx="20852">
                  <c:v>0.24960548220662501</c:v>
                </c:pt>
                <c:pt idx="20853">
                  <c:v>0.24711146428570499</c:v>
                </c:pt>
                <c:pt idx="20854">
                  <c:v>0.24291325393552901</c:v>
                </c:pt>
                <c:pt idx="20855">
                  <c:v>0.23547609239393999</c:v>
                </c:pt>
                <c:pt idx="20856">
                  <c:v>0.224953091934505</c:v>
                </c:pt>
                <c:pt idx="20857">
                  <c:v>0.21312301635809999</c:v>
                </c:pt>
                <c:pt idx="20858">
                  <c:v>0.20178018216527699</c:v>
                </c:pt>
                <c:pt idx="20859">
                  <c:v>0.192913412235833</c:v>
                </c:pt>
                <c:pt idx="20860">
                  <c:v>0.186910918844608</c:v>
                </c:pt>
                <c:pt idx="20861">
                  <c:v>0.18314179430414901</c:v>
                </c:pt>
                <c:pt idx="20862">
                  <c:v>0.18042277613993599</c:v>
                </c:pt>
                <c:pt idx="20863">
                  <c:v>0.178533615520027</c:v>
                </c:pt>
                <c:pt idx="20864">
                  <c:v>0.17800204044371901</c:v>
                </c:pt>
                <c:pt idx="20865">
                  <c:v>0.17900651994262101</c:v>
                </c:pt>
                <c:pt idx="20866">
                  <c:v>0.18104937776479499</c:v>
                </c:pt>
                <c:pt idx="20867">
                  <c:v>0.18371726573974001</c:v>
                </c:pt>
                <c:pt idx="20868">
                  <c:v>0.186723747299996</c:v>
                </c:pt>
                <c:pt idx="20869">
                  <c:v>0.190004891548506</c:v>
                </c:pt>
                <c:pt idx="20870">
                  <c:v>0.19391474139600601</c:v>
                </c:pt>
                <c:pt idx="20871">
                  <c:v>0.197884391285928</c:v>
                </c:pt>
                <c:pt idx="20872">
                  <c:v>0.20163724618453699</c:v>
                </c:pt>
                <c:pt idx="20873">
                  <c:v>0.20518015458036301</c:v>
                </c:pt>
                <c:pt idx="20874">
                  <c:v>0.208403965857896</c:v>
                </c:pt>
                <c:pt idx="20875">
                  <c:v>0.21105532515060299</c:v>
                </c:pt>
                <c:pt idx="20876">
                  <c:v>0.213399889253273</c:v>
                </c:pt>
                <c:pt idx="20877">
                  <c:v>0.21572802680967201</c:v>
                </c:pt>
                <c:pt idx="20878">
                  <c:v>0.21850977124776599</c:v>
                </c:pt>
                <c:pt idx="20879">
                  <c:v>0.22231976208911</c:v>
                </c:pt>
                <c:pt idx="20880">
                  <c:v>0.22659275773774801</c:v>
                </c:pt>
                <c:pt idx="20881">
                  <c:v>0.22986096524133201</c:v>
                </c:pt>
                <c:pt idx="20882">
                  <c:v>0.231494992925589</c:v>
                </c:pt>
                <c:pt idx="20883">
                  <c:v>0.23137717565094201</c:v>
                </c:pt>
                <c:pt idx="20884">
                  <c:v>0.229063117286566</c:v>
                </c:pt>
                <c:pt idx="20885">
                  <c:v>0.22465125208544401</c:v>
                </c:pt>
                <c:pt idx="20886">
                  <c:v>0.21782576421986399</c:v>
                </c:pt>
                <c:pt idx="20887">
                  <c:v>0.209243965379386</c:v>
                </c:pt>
                <c:pt idx="20888">
                  <c:v>0.19971044626784601</c:v>
                </c:pt>
                <c:pt idx="20889">
                  <c:v>0.18993332470134</c:v>
                </c:pt>
                <c:pt idx="20890">
                  <c:v>0.18122218194862399</c:v>
                </c:pt>
                <c:pt idx="20891">
                  <c:v>0.17348567655922001</c:v>
                </c:pt>
                <c:pt idx="20892">
                  <c:v>0.16649404685282501</c:v>
                </c:pt>
                <c:pt idx="20893">
                  <c:v>0.16015122718035599</c:v>
                </c:pt>
                <c:pt idx="20894">
                  <c:v>0.154112070858026</c:v>
                </c:pt>
                <c:pt idx="20895">
                  <c:v>0.14835139965226599</c:v>
                </c:pt>
                <c:pt idx="20896">
                  <c:v>0.14353990473169401</c:v>
                </c:pt>
                <c:pt idx="20897">
                  <c:v>0.14048400828266999</c:v>
                </c:pt>
                <c:pt idx="20898">
                  <c:v>0.139770930640853</c:v>
                </c:pt>
                <c:pt idx="20899">
                  <c:v>0.141176933447939</c:v>
                </c:pt>
                <c:pt idx="20900">
                  <c:v>0.14426064475122799</c:v>
                </c:pt>
                <c:pt idx="20901">
                  <c:v>0.14833185328885401</c:v>
                </c:pt>
                <c:pt idx="20902">
                  <c:v>0.15186221662007299</c:v>
                </c:pt>
                <c:pt idx="20903">
                  <c:v>0.15394510060833499</c:v>
                </c:pt>
                <c:pt idx="20904">
                  <c:v>0.15462293023323101</c:v>
                </c:pt>
                <c:pt idx="20905">
                  <c:v>0.15404949628019199</c:v>
                </c:pt>
                <c:pt idx="20906">
                  <c:v>0.1528733097237</c:v>
                </c:pt>
                <c:pt idx="20907">
                  <c:v>0.15208124216396099</c:v>
                </c:pt>
                <c:pt idx="20908">
                  <c:v>0.15187856709431899</c:v>
                </c:pt>
                <c:pt idx="20909">
                  <c:v>0.15186842655820901</c:v>
                </c:pt>
                <c:pt idx="20910">
                  <c:v>0.151355421928762</c:v>
                </c:pt>
                <c:pt idx="20911">
                  <c:v>0.14953783134628401</c:v>
                </c:pt>
                <c:pt idx="20912">
                  <c:v>0.14589962442403401</c:v>
                </c:pt>
                <c:pt idx="20913">
                  <c:v>0.14071623124469701</c:v>
                </c:pt>
                <c:pt idx="20914">
                  <c:v>0.134474720235425</c:v>
                </c:pt>
                <c:pt idx="20915">
                  <c:v>0.127454978956551</c:v>
                </c:pt>
                <c:pt idx="20916">
                  <c:v>0.11982644010821</c:v>
                </c:pt>
                <c:pt idx="20917">
                  <c:v>0.111179862083674</c:v>
                </c:pt>
                <c:pt idx="20918">
                  <c:v>0.100344541613322</c:v>
                </c:pt>
                <c:pt idx="20919">
                  <c:v>8.7475356389078898E-2</c:v>
                </c:pt>
                <c:pt idx="20920">
                  <c:v>7.36912215307962E-2</c:v>
                </c:pt>
                <c:pt idx="20921">
                  <c:v>6.0064258975373999E-2</c:v>
                </c:pt>
                <c:pt idx="20922">
                  <c:v>4.76129321815063E-2</c:v>
                </c:pt>
                <c:pt idx="20923">
                  <c:v>3.65692390063957E-2</c:v>
                </c:pt>
                <c:pt idx="20924">
                  <c:v>2.7699204222828899E-2</c:v>
                </c:pt>
                <c:pt idx="20925">
                  <c:v>2.20118429741014E-2</c:v>
                </c:pt>
                <c:pt idx="20926">
                  <c:v>1.94232843504757E-2</c:v>
                </c:pt>
                <c:pt idx="20927">
                  <c:v>1.9059061688136199E-2</c:v>
                </c:pt>
                <c:pt idx="20928">
                  <c:v>1.9428762636166198E-2</c:v>
                </c:pt>
                <c:pt idx="20929">
                  <c:v>2.0104751111771801E-2</c:v>
                </c:pt>
                <c:pt idx="20930">
                  <c:v>2.1640923688113101E-2</c:v>
                </c:pt>
                <c:pt idx="20931">
                  <c:v>2.31957808610989E-2</c:v>
                </c:pt>
                <c:pt idx="20932">
                  <c:v>2.44634671872653E-2</c:v>
                </c:pt>
                <c:pt idx="20933">
                  <c:v>2.5087400290743599E-2</c:v>
                </c:pt>
                <c:pt idx="20934">
                  <c:v>2.5173518936669199E-2</c:v>
                </c:pt>
                <c:pt idx="20935">
                  <c:v>2.5888899921383199E-2</c:v>
                </c:pt>
                <c:pt idx="20936">
                  <c:v>2.6973861856800601E-2</c:v>
                </c:pt>
                <c:pt idx="20937">
                  <c:v>2.7775938924962398E-2</c:v>
                </c:pt>
                <c:pt idx="20938">
                  <c:v>2.8206664543139599E-2</c:v>
                </c:pt>
                <c:pt idx="20939">
                  <c:v>2.8459578380586301E-2</c:v>
                </c:pt>
                <c:pt idx="20940">
                  <c:v>2.8323648492215501E-2</c:v>
                </c:pt>
                <c:pt idx="20941">
                  <c:v>2.7560946455587199E-2</c:v>
                </c:pt>
                <c:pt idx="20942">
                  <c:v>2.6305472229906299E-2</c:v>
                </c:pt>
                <c:pt idx="20943">
                  <c:v>2.4907204491799E-2</c:v>
                </c:pt>
                <c:pt idx="20944">
                  <c:v>2.4544576033630399E-2</c:v>
                </c:pt>
                <c:pt idx="20945">
                  <c:v>2.51495202702962E-2</c:v>
                </c:pt>
                <c:pt idx="20946">
                  <c:v>2.5322701417392499E-2</c:v>
                </c:pt>
                <c:pt idx="20947">
                  <c:v>2.4860052474445799E-2</c:v>
                </c:pt>
                <c:pt idx="20948">
                  <c:v>2.3978071619878999E-2</c:v>
                </c:pt>
                <c:pt idx="20949">
                  <c:v>2.30838023524393E-2</c:v>
                </c:pt>
                <c:pt idx="20950">
                  <c:v>2.2800615222243099E-2</c:v>
                </c:pt>
                <c:pt idx="20951">
                  <c:v>2.25371386060365E-2</c:v>
                </c:pt>
                <c:pt idx="20952">
                  <c:v>2.1188180277820198E-2</c:v>
                </c:pt>
                <c:pt idx="20953">
                  <c:v>1.8603262120392299E-2</c:v>
                </c:pt>
                <c:pt idx="20954">
                  <c:v>1.48143187234896E-2</c:v>
                </c:pt>
                <c:pt idx="20955">
                  <c:v>9.3154526605683102E-3</c:v>
                </c:pt>
                <c:pt idx="20956">
                  <c:v>8.2105473991146705E-4</c:v>
                </c:pt>
                <c:pt idx="20957">
                  <c:v>-1.03904303023545E-2</c:v>
                </c:pt>
                <c:pt idx="20958">
                  <c:v>-2.2718758628362E-2</c:v>
                </c:pt>
                <c:pt idx="20959">
                  <c:v>-3.6515109095136999E-2</c:v>
                </c:pt>
                <c:pt idx="20960">
                  <c:v>-5.2682746842257398E-2</c:v>
                </c:pt>
                <c:pt idx="20961">
                  <c:v>-7.0262554494551294E-2</c:v>
                </c:pt>
                <c:pt idx="20962">
                  <c:v>-8.7826896588968403E-2</c:v>
                </c:pt>
                <c:pt idx="20963">
                  <c:v>-0.104874175950254</c:v>
                </c:pt>
                <c:pt idx="20964">
                  <c:v>-0.121347111420092</c:v>
                </c:pt>
                <c:pt idx="20965">
                  <c:v>-0.13709952294553401</c:v>
                </c:pt>
                <c:pt idx="20966">
                  <c:v>-0.151449309752094</c:v>
                </c:pt>
                <c:pt idx="20967">
                  <c:v>-0.163596580570536</c:v>
                </c:pt>
                <c:pt idx="20968">
                  <c:v>-0.173628848491787</c:v>
                </c:pt>
                <c:pt idx="20969">
                  <c:v>-0.182196382938173</c:v>
                </c:pt>
                <c:pt idx="20970">
                  <c:v>-0.189528312556209</c:v>
                </c:pt>
                <c:pt idx="20971">
                  <c:v>-0.19510515746422699</c:v>
                </c:pt>
                <c:pt idx="20972">
                  <c:v>-0.199280106279456</c:v>
                </c:pt>
                <c:pt idx="20973">
                  <c:v>-0.20278564061533499</c:v>
                </c:pt>
                <c:pt idx="20974">
                  <c:v>-0.205669743356936</c:v>
                </c:pt>
                <c:pt idx="20975">
                  <c:v>-0.20899862627288701</c:v>
                </c:pt>
                <c:pt idx="20976">
                  <c:v>-0.213738408755</c:v>
                </c:pt>
                <c:pt idx="20977">
                  <c:v>-0.219390582871551</c:v>
                </c:pt>
                <c:pt idx="20978">
                  <c:v>-0.22424449301716701</c:v>
                </c:pt>
                <c:pt idx="20979">
                  <c:v>-0.22752919963923299</c:v>
                </c:pt>
                <c:pt idx="20980">
                  <c:v>-0.22964451927148499</c:v>
                </c:pt>
                <c:pt idx="20981">
                  <c:v>-0.23088682606085401</c:v>
                </c:pt>
                <c:pt idx="20982">
                  <c:v>-0.231710577035452</c:v>
                </c:pt>
                <c:pt idx="20983">
                  <c:v>-0.23245951383388799</c:v>
                </c:pt>
                <c:pt idx="20984">
                  <c:v>-0.233053392605482</c:v>
                </c:pt>
                <c:pt idx="20985">
                  <c:v>-0.23343306309807399</c:v>
                </c:pt>
                <c:pt idx="20986">
                  <c:v>-0.23341035175334099</c:v>
                </c:pt>
                <c:pt idx="20987">
                  <c:v>-0.23300076597229</c:v>
                </c:pt>
                <c:pt idx="20988">
                  <c:v>-0.232411347921295</c:v>
                </c:pt>
                <c:pt idx="20989">
                  <c:v>-0.23181755192664699</c:v>
                </c:pt>
                <c:pt idx="20990">
                  <c:v>-0.23185616857932001</c:v>
                </c:pt>
                <c:pt idx="20991">
                  <c:v>-0.23301701834267599</c:v>
                </c:pt>
                <c:pt idx="20992">
                  <c:v>-0.234951672449739</c:v>
                </c:pt>
                <c:pt idx="20993">
                  <c:v>-0.237040417820057</c:v>
                </c:pt>
                <c:pt idx="20994">
                  <c:v>-0.238972237793458</c:v>
                </c:pt>
                <c:pt idx="20995">
                  <c:v>-0.24062215632091699</c:v>
                </c:pt>
                <c:pt idx="20996">
                  <c:v>-0.242063355314103</c:v>
                </c:pt>
                <c:pt idx="20997">
                  <c:v>-0.243590702362009</c:v>
                </c:pt>
                <c:pt idx="20998">
                  <c:v>-0.24525961101247901</c:v>
                </c:pt>
                <c:pt idx="20999">
                  <c:v>-0.246061831055994</c:v>
                </c:pt>
                <c:pt idx="21000">
                  <c:v>-0.2460875808827</c:v>
                </c:pt>
                <c:pt idx="21001">
                  <c:v>-0.24606770498501901</c:v>
                </c:pt>
                <c:pt idx="21002">
                  <c:v>-0.24529526891494199</c:v>
                </c:pt>
                <c:pt idx="21003">
                  <c:v>-0.24413526893234699</c:v>
                </c:pt>
                <c:pt idx="21004">
                  <c:v>-0.243572866684543</c:v>
                </c:pt>
                <c:pt idx="21005">
                  <c:v>-0.243048057331506</c:v>
                </c:pt>
                <c:pt idx="21006">
                  <c:v>-0.241957084919315</c:v>
                </c:pt>
                <c:pt idx="21007">
                  <c:v>-0.240762477460397</c:v>
                </c:pt>
                <c:pt idx="21008">
                  <c:v>-0.23923132261587901</c:v>
                </c:pt>
                <c:pt idx="21009">
                  <c:v>-0.23605392298369199</c:v>
                </c:pt>
                <c:pt idx="21010">
                  <c:v>-0.23099143659631699</c:v>
                </c:pt>
                <c:pt idx="21011">
                  <c:v>-0.22461966612839601</c:v>
                </c:pt>
                <c:pt idx="21012">
                  <c:v>-0.21719727235570799</c:v>
                </c:pt>
                <c:pt idx="21013">
                  <c:v>-0.208720915733138</c:v>
                </c:pt>
                <c:pt idx="21014">
                  <c:v>-0.199848484604363</c:v>
                </c:pt>
                <c:pt idx="21015">
                  <c:v>-0.190639675599616</c:v>
                </c:pt>
                <c:pt idx="21016">
                  <c:v>-0.18090334271300701</c:v>
                </c:pt>
                <c:pt idx="21017">
                  <c:v>-0.172088809445023</c:v>
                </c:pt>
                <c:pt idx="21018">
                  <c:v>-0.16554422577427699</c:v>
                </c:pt>
                <c:pt idx="21019">
                  <c:v>-0.161884129655187</c:v>
                </c:pt>
                <c:pt idx="21020">
                  <c:v>-0.160835212400433</c:v>
                </c:pt>
                <c:pt idx="21021">
                  <c:v>-0.16131264325924</c:v>
                </c:pt>
                <c:pt idx="21022">
                  <c:v>-0.162845667838877</c:v>
                </c:pt>
                <c:pt idx="21023">
                  <c:v>-0.16539189853962399</c:v>
                </c:pt>
                <c:pt idx="21024">
                  <c:v>-0.16848157090534299</c:v>
                </c:pt>
                <c:pt idx="21025">
                  <c:v>-0.171618316696492</c:v>
                </c:pt>
                <c:pt idx="21026">
                  <c:v>-0.17416958105175701</c:v>
                </c:pt>
                <c:pt idx="21027">
                  <c:v>-0.17548356114682701</c:v>
                </c:pt>
                <c:pt idx="21028">
                  <c:v>-0.175962325442379</c:v>
                </c:pt>
                <c:pt idx="21029">
                  <c:v>-0.17711157158961399</c:v>
                </c:pt>
                <c:pt idx="21030">
                  <c:v>-0.17928450154610601</c:v>
                </c:pt>
                <c:pt idx="21031">
                  <c:v>-0.18158674260879001</c:v>
                </c:pt>
                <c:pt idx="21032">
                  <c:v>-0.183909046436039</c:v>
                </c:pt>
                <c:pt idx="21033">
                  <c:v>-0.186121184747122</c:v>
                </c:pt>
                <c:pt idx="21034">
                  <c:v>-0.18729338741881099</c:v>
                </c:pt>
                <c:pt idx="21035">
                  <c:v>-0.186898954526967</c:v>
                </c:pt>
                <c:pt idx="21036">
                  <c:v>-0.185472239350919</c:v>
                </c:pt>
                <c:pt idx="21037">
                  <c:v>-0.18382996464835299</c:v>
                </c:pt>
                <c:pt idx="21038">
                  <c:v>-0.181315889231393</c:v>
                </c:pt>
                <c:pt idx="21039">
                  <c:v>-0.177329233093766</c:v>
                </c:pt>
                <c:pt idx="21040">
                  <c:v>-0.17179894505815199</c:v>
                </c:pt>
                <c:pt idx="21041">
                  <c:v>-0.164660121599357</c:v>
                </c:pt>
                <c:pt idx="21042">
                  <c:v>-0.15748935643620501</c:v>
                </c:pt>
                <c:pt idx="21043">
                  <c:v>-0.151237923968151</c:v>
                </c:pt>
                <c:pt idx="21044">
                  <c:v>-0.14587039448370501</c:v>
                </c:pt>
                <c:pt idx="21045">
                  <c:v>-0.141044902771644</c:v>
                </c:pt>
                <c:pt idx="21046">
                  <c:v>-0.136290874623783</c:v>
                </c:pt>
                <c:pt idx="21047">
                  <c:v>-0.13075019247634401</c:v>
                </c:pt>
                <c:pt idx="21048">
                  <c:v>-0.123989547733445</c:v>
                </c:pt>
                <c:pt idx="21049">
                  <c:v>-0.11658166948557699</c:v>
                </c:pt>
                <c:pt idx="21050">
                  <c:v>-0.10834162829716799</c:v>
                </c:pt>
                <c:pt idx="21051">
                  <c:v>-9.8729052765019601E-2</c:v>
                </c:pt>
                <c:pt idx="21052">
                  <c:v>-8.7899020301867997E-2</c:v>
                </c:pt>
                <c:pt idx="21053">
                  <c:v>-7.7045779107167894E-2</c:v>
                </c:pt>
                <c:pt idx="21054">
                  <c:v>-6.7423632784627097E-2</c:v>
                </c:pt>
                <c:pt idx="21055">
                  <c:v>-5.9988158036410402E-2</c:v>
                </c:pt>
                <c:pt idx="21056">
                  <c:v>-5.4735802051630797E-2</c:v>
                </c:pt>
                <c:pt idx="21057">
                  <c:v>-5.1306640054905199E-2</c:v>
                </c:pt>
                <c:pt idx="21058">
                  <c:v>-5.0671360689114001E-2</c:v>
                </c:pt>
                <c:pt idx="21059">
                  <c:v>-5.2655628482947803E-2</c:v>
                </c:pt>
                <c:pt idx="21060">
                  <c:v>-5.5178603957057197E-2</c:v>
                </c:pt>
                <c:pt idx="21061">
                  <c:v>-5.6747427835704897E-2</c:v>
                </c:pt>
                <c:pt idx="21062">
                  <c:v>-5.7323524036814601E-2</c:v>
                </c:pt>
                <c:pt idx="21063">
                  <c:v>-5.74757142889218E-2</c:v>
                </c:pt>
                <c:pt idx="21064">
                  <c:v>-5.7539839729171399E-2</c:v>
                </c:pt>
                <c:pt idx="21065">
                  <c:v>-5.7404448232415903E-2</c:v>
                </c:pt>
                <c:pt idx="21066">
                  <c:v>-5.6152274546436197E-2</c:v>
                </c:pt>
                <c:pt idx="21067">
                  <c:v>-5.3235982834922299E-2</c:v>
                </c:pt>
                <c:pt idx="21068">
                  <c:v>-4.9526117542258601E-2</c:v>
                </c:pt>
                <c:pt idx="21069">
                  <c:v>-4.5952591153745198E-2</c:v>
                </c:pt>
                <c:pt idx="21070">
                  <c:v>-4.2013492947973297E-2</c:v>
                </c:pt>
                <c:pt idx="21071">
                  <c:v>-3.5996530285986698E-2</c:v>
                </c:pt>
                <c:pt idx="21072">
                  <c:v>-2.7107914316935398E-2</c:v>
                </c:pt>
                <c:pt idx="21073">
                  <c:v>-1.6697976595988599E-2</c:v>
                </c:pt>
                <c:pt idx="21074">
                  <c:v>-5.7765573203627397E-3</c:v>
                </c:pt>
                <c:pt idx="21075">
                  <c:v>6.4075381999192799E-3</c:v>
                </c:pt>
                <c:pt idx="21076">
                  <c:v>2.04965387402485E-2</c:v>
                </c:pt>
                <c:pt idx="21077">
                  <c:v>3.5741833080840502E-2</c:v>
                </c:pt>
                <c:pt idx="21078">
                  <c:v>5.1159173481053699E-2</c:v>
                </c:pt>
                <c:pt idx="21079">
                  <c:v>6.6203279218179797E-2</c:v>
                </c:pt>
                <c:pt idx="21080">
                  <c:v>8.1161083442985393E-2</c:v>
                </c:pt>
                <c:pt idx="21081">
                  <c:v>9.69204846165862E-2</c:v>
                </c:pt>
                <c:pt idx="21082">
                  <c:v>0.11354934458261599</c:v>
                </c:pt>
                <c:pt idx="21083">
                  <c:v>0.12995962373109399</c:v>
                </c:pt>
                <c:pt idx="21084">
                  <c:v>0.14468827075558399</c:v>
                </c:pt>
                <c:pt idx="21085">
                  <c:v>0.15630983631949399</c:v>
                </c:pt>
                <c:pt idx="21086">
                  <c:v>0.16413633793666099</c:v>
                </c:pt>
                <c:pt idx="21087">
                  <c:v>0.16847501959049199</c:v>
                </c:pt>
                <c:pt idx="21088">
                  <c:v>0.170115309353989</c:v>
                </c:pt>
                <c:pt idx="21089">
                  <c:v>0.16978979669977201</c:v>
                </c:pt>
                <c:pt idx="21090">
                  <c:v>0.16871944320933799</c:v>
                </c:pt>
                <c:pt idx="21091">
                  <c:v>0.167580931431521</c:v>
                </c:pt>
                <c:pt idx="21092">
                  <c:v>0.16498923483032901</c:v>
                </c:pt>
                <c:pt idx="21093">
                  <c:v>0.16080093215465799</c:v>
                </c:pt>
                <c:pt idx="21094">
                  <c:v>0.156180683692134</c:v>
                </c:pt>
                <c:pt idx="21095">
                  <c:v>0.151867609007731</c:v>
                </c:pt>
                <c:pt idx="21096">
                  <c:v>0.148388416692562</c:v>
                </c:pt>
                <c:pt idx="21097">
                  <c:v>0.14623521633571199</c:v>
                </c:pt>
                <c:pt idx="21098">
                  <c:v>0.145129081482469</c:v>
                </c:pt>
                <c:pt idx="21099">
                  <c:v>0.144531678970372</c:v>
                </c:pt>
                <c:pt idx="21100">
                  <c:v>0.14506394173171999</c:v>
                </c:pt>
                <c:pt idx="21101">
                  <c:v>0.147174752163058</c:v>
                </c:pt>
                <c:pt idx="21102">
                  <c:v>0.150833007704367</c:v>
                </c:pt>
                <c:pt idx="21103">
                  <c:v>0.15574377923708299</c:v>
                </c:pt>
                <c:pt idx="21104">
                  <c:v>0.161030395063545</c:v>
                </c:pt>
                <c:pt idx="21105">
                  <c:v>0.166358669574936</c:v>
                </c:pt>
                <c:pt idx="21106">
                  <c:v>0.17191655126973601</c:v>
                </c:pt>
                <c:pt idx="21107">
                  <c:v>0.177604972181784</c:v>
                </c:pt>
                <c:pt idx="21108">
                  <c:v>0.183932036299083</c:v>
                </c:pt>
                <c:pt idx="21109">
                  <c:v>0.19159144986533799</c:v>
                </c:pt>
                <c:pt idx="21110">
                  <c:v>0.19965755656224299</c:v>
                </c:pt>
                <c:pt idx="21111">
                  <c:v>0.20729433816183099</c:v>
                </c:pt>
                <c:pt idx="21112">
                  <c:v>0.213900322877208</c:v>
                </c:pt>
                <c:pt idx="21113">
                  <c:v>0.21858052526320601</c:v>
                </c:pt>
                <c:pt idx="21114">
                  <c:v>0.221887513594546</c:v>
                </c:pt>
                <c:pt idx="21115">
                  <c:v>0.224237022860968</c:v>
                </c:pt>
                <c:pt idx="21116">
                  <c:v>0.22466837351508301</c:v>
                </c:pt>
                <c:pt idx="21117">
                  <c:v>0.22257281291383299</c:v>
                </c:pt>
                <c:pt idx="21118">
                  <c:v>0.217812397499345</c:v>
                </c:pt>
                <c:pt idx="21119">
                  <c:v>0.21171969946854199</c:v>
                </c:pt>
                <c:pt idx="21120">
                  <c:v>0.20586568883461001</c:v>
                </c:pt>
                <c:pt idx="21121">
                  <c:v>0.20036173770401</c:v>
                </c:pt>
                <c:pt idx="21122">
                  <c:v>0.195730665422261</c:v>
                </c:pt>
                <c:pt idx="21123">
                  <c:v>0.192347296390215</c:v>
                </c:pt>
                <c:pt idx="21124">
                  <c:v>0.19066951771363</c:v>
                </c:pt>
                <c:pt idx="21125">
                  <c:v>0.19062156613296299</c:v>
                </c:pt>
                <c:pt idx="21126">
                  <c:v>0.19078827879393301</c:v>
                </c:pt>
                <c:pt idx="21127">
                  <c:v>0.19049642182962301</c:v>
                </c:pt>
                <c:pt idx="21128">
                  <c:v>0.191012509957798</c:v>
                </c:pt>
                <c:pt idx="21129">
                  <c:v>0.19331173909046501</c:v>
                </c:pt>
                <c:pt idx="21130">
                  <c:v>0.197347911222715</c:v>
                </c:pt>
                <c:pt idx="21131">
                  <c:v>0.202721699287921</c:v>
                </c:pt>
                <c:pt idx="21132">
                  <c:v>0.208430981368491</c:v>
                </c:pt>
                <c:pt idx="21133">
                  <c:v>0.21395850739212</c:v>
                </c:pt>
                <c:pt idx="21134">
                  <c:v>0.219713560374134</c:v>
                </c:pt>
                <c:pt idx="21135">
                  <c:v>0.22581928696853801</c:v>
                </c:pt>
                <c:pt idx="21136">
                  <c:v>0.23241261160113799</c:v>
                </c:pt>
                <c:pt idx="21137">
                  <c:v>0.23953731134012299</c:v>
                </c:pt>
                <c:pt idx="21138">
                  <c:v>0.24692132905537201</c:v>
                </c:pt>
                <c:pt idx="21139">
                  <c:v>0.25411645791530801</c:v>
                </c:pt>
                <c:pt idx="21140">
                  <c:v>0.26065234588837699</c:v>
                </c:pt>
                <c:pt idx="21141">
                  <c:v>0.26663632550430699</c:v>
                </c:pt>
                <c:pt idx="21142">
                  <c:v>0.27305084528700402</c:v>
                </c:pt>
                <c:pt idx="21143">
                  <c:v>0.281004989956531</c:v>
                </c:pt>
                <c:pt idx="21144">
                  <c:v>0.29065957175979301</c:v>
                </c:pt>
                <c:pt idx="21145">
                  <c:v>0.301133960026574</c:v>
                </c:pt>
                <c:pt idx="21146">
                  <c:v>0.31090794597871002</c:v>
                </c:pt>
                <c:pt idx="21147">
                  <c:v>0.31875312275138901</c:v>
                </c:pt>
                <c:pt idx="21148">
                  <c:v>0.32376752602539</c:v>
                </c:pt>
                <c:pt idx="21149">
                  <c:v>0.32573312969254897</c:v>
                </c:pt>
                <c:pt idx="21150">
                  <c:v>0.325176542215384</c:v>
                </c:pt>
                <c:pt idx="21151">
                  <c:v>0.32305669946544802</c:v>
                </c:pt>
                <c:pt idx="21152">
                  <c:v>0.32086785222377101</c:v>
                </c:pt>
                <c:pt idx="21153">
                  <c:v>0.31999044204822902</c:v>
                </c:pt>
                <c:pt idx="21154">
                  <c:v>0.32027183811139998</c:v>
                </c:pt>
                <c:pt idx="21155">
                  <c:v>0.32177784596362802</c:v>
                </c:pt>
                <c:pt idx="21156">
                  <c:v>0.32517792862998601</c:v>
                </c:pt>
                <c:pt idx="21157">
                  <c:v>0.32937947467690099</c:v>
                </c:pt>
                <c:pt idx="21158">
                  <c:v>0.33283055800928801</c:v>
                </c:pt>
                <c:pt idx="21159">
                  <c:v>0.335761046881209</c:v>
                </c:pt>
                <c:pt idx="21160">
                  <c:v>0.33964497116483999</c:v>
                </c:pt>
                <c:pt idx="21161">
                  <c:v>0.34487581411208401</c:v>
                </c:pt>
                <c:pt idx="21162">
                  <c:v>0.35034175052668698</c:v>
                </c:pt>
                <c:pt idx="21163">
                  <c:v>0.35504581767806398</c:v>
                </c:pt>
                <c:pt idx="21164">
                  <c:v>0.358826012385424</c:v>
                </c:pt>
                <c:pt idx="21165">
                  <c:v>0.36174239737483799</c:v>
                </c:pt>
                <c:pt idx="21166">
                  <c:v>0.36373349202696198</c:v>
                </c:pt>
                <c:pt idx="21167">
                  <c:v>0.365224591854656</c:v>
                </c:pt>
                <c:pt idx="21168">
                  <c:v>0.36623549874762901</c:v>
                </c:pt>
                <c:pt idx="21169">
                  <c:v>0.36699194687491699</c:v>
                </c:pt>
                <c:pt idx="21170">
                  <c:v>0.36805799202874501</c:v>
                </c:pt>
                <c:pt idx="21171">
                  <c:v>0.36971632264725002</c:v>
                </c:pt>
                <c:pt idx="21172">
                  <c:v>0.37167948357726599</c:v>
                </c:pt>
                <c:pt idx="21173">
                  <c:v>0.37330969899789002</c:v>
                </c:pt>
                <c:pt idx="21174">
                  <c:v>0.37497093132044801</c:v>
                </c:pt>
                <c:pt idx="21175">
                  <c:v>0.37719191444117001</c:v>
                </c:pt>
                <c:pt idx="21176">
                  <c:v>0.379473588607107</c:v>
                </c:pt>
                <c:pt idx="21177">
                  <c:v>0.38180964520380301</c:v>
                </c:pt>
                <c:pt idx="21178">
                  <c:v>0.38508314255554799</c:v>
                </c:pt>
                <c:pt idx="21179">
                  <c:v>0.38942097129453102</c:v>
                </c:pt>
                <c:pt idx="21180">
                  <c:v>0.39411710526211502</c:v>
                </c:pt>
                <c:pt idx="21181">
                  <c:v>0.39843498282948397</c:v>
                </c:pt>
                <c:pt idx="21182">
                  <c:v>0.402557096881976</c:v>
                </c:pt>
                <c:pt idx="21183">
                  <c:v>0.40671324726365299</c:v>
                </c:pt>
                <c:pt idx="21184">
                  <c:v>0.41101799565184599</c:v>
                </c:pt>
                <c:pt idx="21185">
                  <c:v>0.41555185577544801</c:v>
                </c:pt>
                <c:pt idx="21186">
                  <c:v>0.42036387297039601</c:v>
                </c:pt>
                <c:pt idx="21187">
                  <c:v>0.42553187616172899</c:v>
                </c:pt>
                <c:pt idx="21188">
                  <c:v>0.431044806552006</c:v>
                </c:pt>
                <c:pt idx="21189">
                  <c:v>0.43734495151419001</c:v>
                </c:pt>
                <c:pt idx="21190">
                  <c:v>0.444039759078042</c:v>
                </c:pt>
                <c:pt idx="21191">
                  <c:v>0.45017722727922699</c:v>
                </c:pt>
                <c:pt idx="21192">
                  <c:v>0.45575723879831498</c:v>
                </c:pt>
                <c:pt idx="21193">
                  <c:v>0.46091457393725199</c:v>
                </c:pt>
                <c:pt idx="21194">
                  <c:v>0.46507602406409299</c:v>
                </c:pt>
                <c:pt idx="21195">
                  <c:v>0.46746626270902603</c:v>
                </c:pt>
                <c:pt idx="21196">
                  <c:v>0.466767330540171</c:v>
                </c:pt>
                <c:pt idx="21197">
                  <c:v>0.462587375192058</c:v>
                </c:pt>
                <c:pt idx="21198">
                  <c:v>0.455632950955565</c:v>
                </c:pt>
                <c:pt idx="21199">
                  <c:v>0.44640015458178101</c:v>
                </c:pt>
                <c:pt idx="21200">
                  <c:v>0.43467977121194201</c:v>
                </c:pt>
                <c:pt idx="21201">
                  <c:v>0.42026285980135097</c:v>
                </c:pt>
                <c:pt idx="21202">
                  <c:v>0.40415215339852201</c:v>
                </c:pt>
                <c:pt idx="21203">
                  <c:v>0.38691735138644501</c:v>
                </c:pt>
                <c:pt idx="21204">
                  <c:v>0.36915817707134801</c:v>
                </c:pt>
                <c:pt idx="21205">
                  <c:v>0.35242215035540497</c:v>
                </c:pt>
                <c:pt idx="21206">
                  <c:v>0.33719626548209702</c:v>
                </c:pt>
                <c:pt idx="21207">
                  <c:v>0.323145323357592</c:v>
                </c:pt>
                <c:pt idx="21208">
                  <c:v>0.31047127861813101</c:v>
                </c:pt>
                <c:pt idx="21209">
                  <c:v>0.29940633988736698</c:v>
                </c:pt>
                <c:pt idx="21210">
                  <c:v>0.28944679826366299</c:v>
                </c:pt>
                <c:pt idx="21211">
                  <c:v>0.27974163580397399</c:v>
                </c:pt>
                <c:pt idx="21212">
                  <c:v>0.27035926520409498</c:v>
                </c:pt>
                <c:pt idx="21213">
                  <c:v>0.26125448480166202</c:v>
                </c:pt>
                <c:pt idx="21214">
                  <c:v>0.25193073372073099</c:v>
                </c:pt>
                <c:pt idx="21215">
                  <c:v>0.241816509119201</c:v>
                </c:pt>
                <c:pt idx="21216">
                  <c:v>0.23159916771802999</c:v>
                </c:pt>
                <c:pt idx="21217">
                  <c:v>0.22256904896073601</c:v>
                </c:pt>
                <c:pt idx="21218">
                  <c:v>0.21480415092569399</c:v>
                </c:pt>
                <c:pt idx="21219">
                  <c:v>0.207030447286115</c:v>
                </c:pt>
                <c:pt idx="21220">
                  <c:v>0.19834584424086299</c:v>
                </c:pt>
                <c:pt idx="21221">
                  <c:v>0.189069923734729</c:v>
                </c:pt>
                <c:pt idx="21222">
                  <c:v>0.17944545724547101</c:v>
                </c:pt>
                <c:pt idx="21223">
                  <c:v>0.169646225602161</c:v>
                </c:pt>
                <c:pt idx="21224">
                  <c:v>0.15996526517297199</c:v>
                </c:pt>
                <c:pt idx="21225">
                  <c:v>0.15076343829953001</c:v>
                </c:pt>
                <c:pt idx="21226">
                  <c:v>0.141752165210632</c:v>
                </c:pt>
                <c:pt idx="21227">
                  <c:v>0.13276053378250299</c:v>
                </c:pt>
                <c:pt idx="21228">
                  <c:v>0.124127169360414</c:v>
                </c:pt>
                <c:pt idx="21229">
                  <c:v>0.115773172025353</c:v>
                </c:pt>
                <c:pt idx="21230">
                  <c:v>0.107708460321641</c:v>
                </c:pt>
                <c:pt idx="21231">
                  <c:v>9.9702396094314596E-2</c:v>
                </c:pt>
                <c:pt idx="21232">
                  <c:v>9.0565546676701303E-2</c:v>
                </c:pt>
                <c:pt idx="21233">
                  <c:v>7.90765241089596E-2</c:v>
                </c:pt>
                <c:pt idx="21234">
                  <c:v>6.5113757403230402E-2</c:v>
                </c:pt>
                <c:pt idx="21235">
                  <c:v>4.9207850949066698E-2</c:v>
                </c:pt>
                <c:pt idx="21236">
                  <c:v>3.2231742695759E-2</c:v>
                </c:pt>
                <c:pt idx="21237">
                  <c:v>1.6050956947244299E-2</c:v>
                </c:pt>
                <c:pt idx="21238">
                  <c:v>2.1259520987164699E-3</c:v>
                </c:pt>
                <c:pt idx="21239">
                  <c:v>-9.7149173063652006E-3</c:v>
                </c:pt>
                <c:pt idx="21240">
                  <c:v>-2.1385837356443699E-2</c:v>
                </c:pt>
                <c:pt idx="21241">
                  <c:v>-3.4226807224786299E-2</c:v>
                </c:pt>
                <c:pt idx="21242">
                  <c:v>-4.7447992195494199E-2</c:v>
                </c:pt>
                <c:pt idx="21243">
                  <c:v>-5.9990828975148403E-2</c:v>
                </c:pt>
                <c:pt idx="21244">
                  <c:v>-7.1108499513270404E-2</c:v>
                </c:pt>
                <c:pt idx="21245">
                  <c:v>-7.9901076847988597E-2</c:v>
                </c:pt>
                <c:pt idx="21246">
                  <c:v>-8.5985254666389496E-2</c:v>
                </c:pt>
                <c:pt idx="21247">
                  <c:v>-8.9396128849353607E-2</c:v>
                </c:pt>
                <c:pt idx="21248">
                  <c:v>-9.0700821332698203E-2</c:v>
                </c:pt>
                <c:pt idx="21249">
                  <c:v>-9.1063868913995594E-2</c:v>
                </c:pt>
                <c:pt idx="21250">
                  <c:v>-9.1293122754158199E-2</c:v>
                </c:pt>
                <c:pt idx="21251">
                  <c:v>-9.1316594832352105E-2</c:v>
                </c:pt>
                <c:pt idx="21252">
                  <c:v>-9.0623200706683393E-2</c:v>
                </c:pt>
                <c:pt idx="21253">
                  <c:v>-8.9122437076178507E-2</c:v>
                </c:pt>
                <c:pt idx="21254">
                  <c:v>-8.6898364738239697E-2</c:v>
                </c:pt>
                <c:pt idx="21255">
                  <c:v>-8.4261959397725794E-2</c:v>
                </c:pt>
                <c:pt idx="21256">
                  <c:v>-8.1544480459687596E-2</c:v>
                </c:pt>
                <c:pt idx="21257">
                  <c:v>-7.9397910143369596E-2</c:v>
                </c:pt>
                <c:pt idx="21258">
                  <c:v>-7.9214220154181406E-2</c:v>
                </c:pt>
                <c:pt idx="21259">
                  <c:v>-8.1639922612317201E-2</c:v>
                </c:pt>
                <c:pt idx="21260">
                  <c:v>-8.6051779211802501E-2</c:v>
                </c:pt>
                <c:pt idx="21261">
                  <c:v>-9.2800588156306998E-2</c:v>
                </c:pt>
                <c:pt idx="21262">
                  <c:v>-0.10267972847106201</c:v>
                </c:pt>
                <c:pt idx="21263">
                  <c:v>-0.115586190615823</c:v>
                </c:pt>
                <c:pt idx="21264">
                  <c:v>-0.130609322265304</c:v>
                </c:pt>
                <c:pt idx="21265">
                  <c:v>-0.146295383050533</c:v>
                </c:pt>
                <c:pt idx="21266">
                  <c:v>-0.16323998788380101</c:v>
                </c:pt>
                <c:pt idx="21267">
                  <c:v>-0.18139183155819399</c:v>
                </c:pt>
                <c:pt idx="21268">
                  <c:v>-0.19875735174109299</c:v>
                </c:pt>
                <c:pt idx="21269">
                  <c:v>-0.21475110959081101</c:v>
                </c:pt>
                <c:pt idx="21270">
                  <c:v>-0.229596371197588</c:v>
                </c:pt>
                <c:pt idx="21271">
                  <c:v>-0.242594562106481</c:v>
                </c:pt>
                <c:pt idx="21272">
                  <c:v>-0.25359365583364002</c:v>
                </c:pt>
                <c:pt idx="21273">
                  <c:v>-0.263626243766859</c:v>
                </c:pt>
                <c:pt idx="21274">
                  <c:v>-0.27323043658766499</c:v>
                </c:pt>
                <c:pt idx="21275">
                  <c:v>-0.28225672904462601</c:v>
                </c:pt>
                <c:pt idx="21276">
                  <c:v>-0.29036721496650802</c:v>
                </c:pt>
                <c:pt idx="21277">
                  <c:v>-0.29856423005666599</c:v>
                </c:pt>
                <c:pt idx="21278">
                  <c:v>-0.30764287592447198</c:v>
                </c:pt>
                <c:pt idx="21279">
                  <c:v>-0.316913913040616</c:v>
                </c:pt>
                <c:pt idx="21280">
                  <c:v>-0.32579859142905099</c:v>
                </c:pt>
                <c:pt idx="21281">
                  <c:v>-0.33389978314916702</c:v>
                </c:pt>
                <c:pt idx="21282">
                  <c:v>-0.34024956575503001</c:v>
                </c:pt>
                <c:pt idx="21283">
                  <c:v>-0.34454927881324099</c:v>
                </c:pt>
                <c:pt idx="21284">
                  <c:v>-0.34828860742644602</c:v>
                </c:pt>
                <c:pt idx="21285">
                  <c:v>-0.35310604025891101</c:v>
                </c:pt>
                <c:pt idx="21286">
                  <c:v>-0.35974332201474901</c:v>
                </c:pt>
                <c:pt idx="21287">
                  <c:v>-0.36841373443339598</c:v>
                </c:pt>
                <c:pt idx="21288">
                  <c:v>-0.37816615355365801</c:v>
                </c:pt>
                <c:pt idx="21289">
                  <c:v>-0.38884128510074301</c:v>
                </c:pt>
                <c:pt idx="21290">
                  <c:v>-0.40083683381893997</c:v>
                </c:pt>
                <c:pt idx="21291">
                  <c:v>-0.41328862769551</c:v>
                </c:pt>
                <c:pt idx="21292">
                  <c:v>-0.42604502560437602</c:v>
                </c:pt>
                <c:pt idx="21293">
                  <c:v>-0.43845206533231201</c:v>
                </c:pt>
                <c:pt idx="21294">
                  <c:v>-0.44949476211651701</c:v>
                </c:pt>
                <c:pt idx="21295">
                  <c:v>-0.45963994861021701</c:v>
                </c:pt>
                <c:pt idx="21296">
                  <c:v>-0.469577853436769</c:v>
                </c:pt>
                <c:pt idx="21297">
                  <c:v>-0.47910002576319499</c:v>
                </c:pt>
                <c:pt idx="21298">
                  <c:v>-0.48791016954311001</c:v>
                </c:pt>
                <c:pt idx="21299">
                  <c:v>-0.49520832492621403</c:v>
                </c:pt>
                <c:pt idx="21300">
                  <c:v>-0.499813797207248</c:v>
                </c:pt>
                <c:pt idx="21301">
                  <c:v>-0.50215294188725501</c:v>
                </c:pt>
                <c:pt idx="21302">
                  <c:v>-0.50333694748452895</c:v>
                </c:pt>
                <c:pt idx="21303">
                  <c:v>-0.50346460977760998</c:v>
                </c:pt>
                <c:pt idx="21304">
                  <c:v>-0.50241580309462097</c:v>
                </c:pt>
                <c:pt idx="21305">
                  <c:v>-0.50020382579975597</c:v>
                </c:pt>
                <c:pt idx="21306">
                  <c:v>-0.49625238039902803</c:v>
                </c:pt>
                <c:pt idx="21307">
                  <c:v>-0.49062726558453401</c:v>
                </c:pt>
                <c:pt idx="21308">
                  <c:v>-0.48456534193345202</c:v>
                </c:pt>
                <c:pt idx="21309">
                  <c:v>-0.47976582056463002</c:v>
                </c:pt>
                <c:pt idx="21310">
                  <c:v>-0.47725716728316198</c:v>
                </c:pt>
                <c:pt idx="21311">
                  <c:v>-0.47653378779223998</c:v>
                </c:pt>
                <c:pt idx="21312">
                  <c:v>-0.47673526825380003</c:v>
                </c:pt>
                <c:pt idx="21313">
                  <c:v>-0.47764188337005098</c:v>
                </c:pt>
                <c:pt idx="21314">
                  <c:v>-0.47902010999952099</c:v>
                </c:pt>
                <c:pt idx="21315">
                  <c:v>-0.48145776883664498</c:v>
                </c:pt>
                <c:pt idx="21316">
                  <c:v>-0.48537440429092799</c:v>
                </c:pt>
                <c:pt idx="21317">
                  <c:v>-0.490962772226119</c:v>
                </c:pt>
                <c:pt idx="21318">
                  <c:v>-0.49820666451734802</c:v>
                </c:pt>
                <c:pt idx="21319">
                  <c:v>-0.50614137048332497</c:v>
                </c:pt>
                <c:pt idx="21320">
                  <c:v>-0.51460839091921995</c:v>
                </c:pt>
                <c:pt idx="21321">
                  <c:v>-0.52354416910313095</c:v>
                </c:pt>
                <c:pt idx="21322">
                  <c:v>-0.53264676630839702</c:v>
                </c:pt>
                <c:pt idx="21323">
                  <c:v>-0.54220065352278102</c:v>
                </c:pt>
                <c:pt idx="21324">
                  <c:v>-0.55183701343620795</c:v>
                </c:pt>
                <c:pt idx="21325">
                  <c:v>-0.56079349935906198</c:v>
                </c:pt>
                <c:pt idx="21326">
                  <c:v>-0.56936806769770498</c:v>
                </c:pt>
                <c:pt idx="21327">
                  <c:v>-0.57755239551052995</c:v>
                </c:pt>
                <c:pt idx="21328">
                  <c:v>-0.58404738697880898</c:v>
                </c:pt>
                <c:pt idx="21329">
                  <c:v>-0.58771891343840998</c:v>
                </c:pt>
                <c:pt idx="21330">
                  <c:v>-0.58827011792726502</c:v>
                </c:pt>
                <c:pt idx="21331">
                  <c:v>-0.58566409369746497</c:v>
                </c:pt>
                <c:pt idx="21332">
                  <c:v>-0.57996790863052095</c:v>
                </c:pt>
                <c:pt idx="21333">
                  <c:v>-0.57207276626569004</c:v>
                </c:pt>
                <c:pt idx="21334">
                  <c:v>-0.56342502930822003</c:v>
                </c:pt>
                <c:pt idx="21335">
                  <c:v>-0.55554183882996799</c:v>
                </c:pt>
                <c:pt idx="21336">
                  <c:v>-0.549662990768642</c:v>
                </c:pt>
                <c:pt idx="21337">
                  <c:v>-0.54525652885773601</c:v>
                </c:pt>
                <c:pt idx="21338">
                  <c:v>-0.54166143409265199</c:v>
                </c:pt>
                <c:pt idx="21339">
                  <c:v>-0.538601264594881</c:v>
                </c:pt>
                <c:pt idx="21340">
                  <c:v>-0.53601259720827799</c:v>
                </c:pt>
                <c:pt idx="21341">
                  <c:v>-0.53424816680799503</c:v>
                </c:pt>
                <c:pt idx="21342">
                  <c:v>-0.53333855163823396</c:v>
                </c:pt>
                <c:pt idx="21343">
                  <c:v>-0.53336677948725197</c:v>
                </c:pt>
                <c:pt idx="21344">
                  <c:v>-0.53430307335723504</c:v>
                </c:pt>
                <c:pt idx="21345">
                  <c:v>-0.53562152333367696</c:v>
                </c:pt>
                <c:pt idx="21346">
                  <c:v>-0.53652684988574195</c:v>
                </c:pt>
                <c:pt idx="21347">
                  <c:v>-0.53624766399912704</c:v>
                </c:pt>
                <c:pt idx="21348">
                  <c:v>-0.53505902409573303</c:v>
                </c:pt>
                <c:pt idx="21349">
                  <c:v>-0.53300424167772698</c:v>
                </c:pt>
                <c:pt idx="21350">
                  <c:v>-0.52967170580873102</c:v>
                </c:pt>
                <c:pt idx="21351">
                  <c:v>-0.52550986815081502</c:v>
                </c:pt>
                <c:pt idx="21352">
                  <c:v>-0.519576277566137</c:v>
                </c:pt>
                <c:pt idx="21353">
                  <c:v>-0.51080111118984906</c:v>
                </c:pt>
                <c:pt idx="21354">
                  <c:v>-0.50034749119882704</c:v>
                </c:pt>
                <c:pt idx="21355">
                  <c:v>-0.48958553118971998</c:v>
                </c:pt>
                <c:pt idx="21356">
                  <c:v>-0.47898606868562699</c:v>
                </c:pt>
                <c:pt idx="21357">
                  <c:v>-0.46927307343372299</c:v>
                </c:pt>
                <c:pt idx="21358">
                  <c:v>-0.46125621606080303</c:v>
                </c:pt>
                <c:pt idx="21359">
                  <c:v>-0.454711937955951</c:v>
                </c:pt>
                <c:pt idx="21360">
                  <c:v>-0.44919037495408798</c:v>
                </c:pt>
                <c:pt idx="21361">
                  <c:v>-0.44470920098565497</c:v>
                </c:pt>
                <c:pt idx="21362">
                  <c:v>-0.44078560675171302</c:v>
                </c:pt>
                <c:pt idx="21363">
                  <c:v>-0.43697974597216499</c:v>
                </c:pt>
                <c:pt idx="21364">
                  <c:v>-0.43339273930716199</c:v>
                </c:pt>
                <c:pt idx="21365">
                  <c:v>-0.43005699624843302</c:v>
                </c:pt>
                <c:pt idx="21366">
                  <c:v>-0.42646086885822698</c:v>
                </c:pt>
                <c:pt idx="21367">
                  <c:v>-0.421533648741309</c:v>
                </c:pt>
                <c:pt idx="21368">
                  <c:v>-0.41525289330809001</c:v>
                </c:pt>
                <c:pt idx="21369">
                  <c:v>-0.409414978323837</c:v>
                </c:pt>
                <c:pt idx="21370">
                  <c:v>-0.405686312824455</c:v>
                </c:pt>
                <c:pt idx="21371">
                  <c:v>-0.40474733299089899</c:v>
                </c:pt>
                <c:pt idx="21372">
                  <c:v>-0.40616864037144301</c:v>
                </c:pt>
                <c:pt idx="21373">
                  <c:v>-0.40795940166917599</c:v>
                </c:pt>
                <c:pt idx="21374">
                  <c:v>-0.40866632311213402</c:v>
                </c:pt>
                <c:pt idx="21375">
                  <c:v>-0.40729111790255801</c:v>
                </c:pt>
                <c:pt idx="21376">
                  <c:v>-0.40355946602951898</c:v>
                </c:pt>
                <c:pt idx="21377">
                  <c:v>-0.39861539363488102</c:v>
                </c:pt>
                <c:pt idx="21378">
                  <c:v>-0.393127793889193</c:v>
                </c:pt>
                <c:pt idx="21379">
                  <c:v>-0.38732312333464097</c:v>
                </c:pt>
                <c:pt idx="21380">
                  <c:v>-0.38076652223315499</c:v>
                </c:pt>
                <c:pt idx="21381">
                  <c:v>-0.37261085204519001</c:v>
                </c:pt>
                <c:pt idx="21382">
                  <c:v>-0.36340527915565701</c:v>
                </c:pt>
                <c:pt idx="21383">
                  <c:v>-0.35345131002512598</c:v>
                </c:pt>
                <c:pt idx="21384">
                  <c:v>-0.34232277817883</c:v>
                </c:pt>
                <c:pt idx="21385">
                  <c:v>-0.32991316827564399</c:v>
                </c:pt>
                <c:pt idx="21386">
                  <c:v>-0.31578991573919901</c:v>
                </c:pt>
                <c:pt idx="21387">
                  <c:v>-0.300603357189485</c:v>
                </c:pt>
                <c:pt idx="21388">
                  <c:v>-0.28555756732364501</c:v>
                </c:pt>
                <c:pt idx="21389">
                  <c:v>-0.27165645145387701</c:v>
                </c:pt>
                <c:pt idx="21390">
                  <c:v>-0.25948171940793602</c:v>
                </c:pt>
                <c:pt idx="21391">
                  <c:v>-0.248956832998215</c:v>
                </c:pt>
                <c:pt idx="21392">
                  <c:v>-0.24061705206147399</c:v>
                </c:pt>
                <c:pt idx="21393">
                  <c:v>-0.23531351727657601</c:v>
                </c:pt>
                <c:pt idx="21394">
                  <c:v>-0.23160607460207699</c:v>
                </c:pt>
                <c:pt idx="21395">
                  <c:v>-0.22761870250629301</c:v>
                </c:pt>
                <c:pt idx="21396">
                  <c:v>-0.22370855666386699</c:v>
                </c:pt>
                <c:pt idx="21397">
                  <c:v>-0.22144447861526201</c:v>
                </c:pt>
                <c:pt idx="21398">
                  <c:v>-0.22156081199248701</c:v>
                </c:pt>
                <c:pt idx="21399">
                  <c:v>-0.22219191399811999</c:v>
                </c:pt>
                <c:pt idx="21400">
                  <c:v>-0.22195287779808301</c:v>
                </c:pt>
                <c:pt idx="21401">
                  <c:v>-0.221653737740521</c:v>
                </c:pt>
                <c:pt idx="21402">
                  <c:v>-0.22106037851066501</c:v>
                </c:pt>
                <c:pt idx="21403">
                  <c:v>-0.217920273963122</c:v>
                </c:pt>
                <c:pt idx="21404">
                  <c:v>-0.21050052509189801</c:v>
                </c:pt>
                <c:pt idx="21405">
                  <c:v>-0.199052098587291</c:v>
                </c:pt>
                <c:pt idx="21406">
                  <c:v>-0.184921468434426</c:v>
                </c:pt>
                <c:pt idx="21407">
                  <c:v>-0.16941050585621201</c:v>
                </c:pt>
                <c:pt idx="21408">
                  <c:v>-0.15347111912949299</c:v>
                </c:pt>
                <c:pt idx="21409">
                  <c:v>-0.13674320960494801</c:v>
                </c:pt>
                <c:pt idx="21410">
                  <c:v>-0.11914134930428601</c:v>
                </c:pt>
                <c:pt idx="21411">
                  <c:v>-0.10079902855994401</c:v>
                </c:pt>
                <c:pt idx="21412">
                  <c:v>-8.0573975802085696E-2</c:v>
                </c:pt>
                <c:pt idx="21413">
                  <c:v>-5.8184541670498101E-2</c:v>
                </c:pt>
                <c:pt idx="21414">
                  <c:v>-3.3860744602176703E-2</c:v>
                </c:pt>
                <c:pt idx="21415">
                  <c:v>-8.1325262378924706E-3</c:v>
                </c:pt>
                <c:pt idx="21416">
                  <c:v>1.85425204234493E-2</c:v>
                </c:pt>
                <c:pt idx="21417">
                  <c:v>4.6668680117851101E-2</c:v>
                </c:pt>
                <c:pt idx="21418">
                  <c:v>7.5491795376749396E-2</c:v>
                </c:pt>
                <c:pt idx="21419">
                  <c:v>0.102939691424944</c:v>
                </c:pt>
                <c:pt idx="21420">
                  <c:v>0.128664102657012</c:v>
                </c:pt>
                <c:pt idx="21421">
                  <c:v>0.152687176314212</c:v>
                </c:pt>
                <c:pt idx="21422">
                  <c:v>0.17487702782530101</c:v>
                </c:pt>
                <c:pt idx="21423">
                  <c:v>0.19534971427282399</c:v>
                </c:pt>
                <c:pt idx="21424">
                  <c:v>0.21345119592838699</c:v>
                </c:pt>
                <c:pt idx="21425">
                  <c:v>0.22915469368358701</c:v>
                </c:pt>
                <c:pt idx="21426">
                  <c:v>0.24319322012097899</c:v>
                </c:pt>
                <c:pt idx="21427">
                  <c:v>0.256206711021566</c:v>
                </c:pt>
                <c:pt idx="21428">
                  <c:v>0.26882275103213399</c:v>
                </c:pt>
                <c:pt idx="21429">
                  <c:v>0.281339734498817</c:v>
                </c:pt>
                <c:pt idx="21430">
                  <c:v>0.29321308214478498</c:v>
                </c:pt>
                <c:pt idx="21431">
                  <c:v>0.30393177529394</c:v>
                </c:pt>
                <c:pt idx="21432">
                  <c:v>0.31397612877123399</c:v>
                </c:pt>
                <c:pt idx="21433">
                  <c:v>0.32367132849018099</c:v>
                </c:pt>
                <c:pt idx="21434">
                  <c:v>0.33267816253916699</c:v>
                </c:pt>
                <c:pt idx="21435">
                  <c:v>0.34168746478598799</c:v>
                </c:pt>
                <c:pt idx="21436">
                  <c:v>0.35178667207037101</c:v>
                </c:pt>
                <c:pt idx="21437">
                  <c:v>0.36365913766045599</c:v>
                </c:pt>
                <c:pt idx="21438">
                  <c:v>0.37750468839467299</c:v>
                </c:pt>
                <c:pt idx="21439">
                  <c:v>0.39239172494927899</c:v>
                </c:pt>
                <c:pt idx="21440">
                  <c:v>0.40812628571063903</c:v>
                </c:pt>
                <c:pt idx="21441">
                  <c:v>0.42504393202885898</c:v>
                </c:pt>
                <c:pt idx="21442">
                  <c:v>0.44296890772611902</c:v>
                </c:pt>
                <c:pt idx="21443">
                  <c:v>0.461869762697945</c:v>
                </c:pt>
                <c:pt idx="21444">
                  <c:v>0.48116675176462098</c:v>
                </c:pt>
                <c:pt idx="21445">
                  <c:v>0.49978166732006102</c:v>
                </c:pt>
                <c:pt idx="21446">
                  <c:v>0.51710007725023299</c:v>
                </c:pt>
                <c:pt idx="21447">
                  <c:v>0.534216074043949</c:v>
                </c:pt>
                <c:pt idx="21448">
                  <c:v>0.55227800655730197</c:v>
                </c:pt>
                <c:pt idx="21449">
                  <c:v>0.57069715737275795</c:v>
                </c:pt>
                <c:pt idx="21450">
                  <c:v>0.58847559273900296</c:v>
                </c:pt>
                <c:pt idx="21451">
                  <c:v>0.60485536516213001</c:v>
                </c:pt>
                <c:pt idx="21452">
                  <c:v>0.61878667360502304</c:v>
                </c:pt>
                <c:pt idx="21453">
                  <c:v>0.62918762253270999</c:v>
                </c:pt>
                <c:pt idx="21454">
                  <c:v>0.63555397655958901</c:v>
                </c:pt>
                <c:pt idx="21455">
                  <c:v>0.63793814797071702</c:v>
                </c:pt>
                <c:pt idx="21456">
                  <c:v>0.63755454445580495</c:v>
                </c:pt>
                <c:pt idx="21457">
                  <c:v>0.63543486238006797</c:v>
                </c:pt>
                <c:pt idx="21458">
                  <c:v>0.63206107392289701</c:v>
                </c:pt>
                <c:pt idx="21459">
                  <c:v>0.62733665741629696</c:v>
                </c:pt>
                <c:pt idx="21460">
                  <c:v>0.620549500645448</c:v>
                </c:pt>
                <c:pt idx="21461">
                  <c:v>0.61235179117912497</c:v>
                </c:pt>
                <c:pt idx="21462">
                  <c:v>0.603767734484145</c:v>
                </c:pt>
                <c:pt idx="21463">
                  <c:v>0.59539543864456401</c:v>
                </c:pt>
                <c:pt idx="21464">
                  <c:v>0.58780760957373301</c:v>
                </c:pt>
                <c:pt idx="21465">
                  <c:v>0.58139355483491395</c:v>
                </c:pt>
                <c:pt idx="21466">
                  <c:v>0.57597653690232298</c:v>
                </c:pt>
                <c:pt idx="21467">
                  <c:v>0.57171257026102695</c:v>
                </c:pt>
                <c:pt idx="21468">
                  <c:v>0.56940967352468397</c:v>
                </c:pt>
                <c:pt idx="21469">
                  <c:v>0.57004053504791297</c:v>
                </c:pt>
                <c:pt idx="21470">
                  <c:v>0.57410662047486805</c:v>
                </c:pt>
                <c:pt idx="21471">
                  <c:v>0.58226781030647601</c:v>
                </c:pt>
                <c:pt idx="21472">
                  <c:v>0.59464580917596399</c:v>
                </c:pt>
                <c:pt idx="21473">
                  <c:v>0.61089722991120698</c:v>
                </c:pt>
                <c:pt idx="21474">
                  <c:v>0.63165589855251902</c:v>
                </c:pt>
                <c:pt idx="21475">
                  <c:v>0.65502231962715796</c:v>
                </c:pt>
                <c:pt idx="21476">
                  <c:v>0.67722970367467406</c:v>
                </c:pt>
                <c:pt idx="21477">
                  <c:v>0.69681447958258103</c:v>
                </c:pt>
                <c:pt idx="21478">
                  <c:v>0.71422385381238895</c:v>
                </c:pt>
                <c:pt idx="21479">
                  <c:v>0.72896350922592001</c:v>
                </c:pt>
                <c:pt idx="21480">
                  <c:v>0.73904531633959003</c:v>
                </c:pt>
                <c:pt idx="21481">
                  <c:v>0.74281694720784797</c:v>
                </c:pt>
                <c:pt idx="21482">
                  <c:v>0.74019244638285098</c:v>
                </c:pt>
                <c:pt idx="21483">
                  <c:v>0.73205666362930699</c:v>
                </c:pt>
                <c:pt idx="21484">
                  <c:v>0.71921395921926701</c:v>
                </c:pt>
                <c:pt idx="21485">
                  <c:v>0.70367049443519303</c:v>
                </c:pt>
                <c:pt idx="21486">
                  <c:v>0.68748630876953898</c:v>
                </c:pt>
                <c:pt idx="21487">
                  <c:v>0.66968035160892903</c:v>
                </c:pt>
                <c:pt idx="21488">
                  <c:v>0.64923525443079999</c:v>
                </c:pt>
                <c:pt idx="21489">
                  <c:v>0.62781949867399101</c:v>
                </c:pt>
                <c:pt idx="21490">
                  <c:v>0.60768924996861895</c:v>
                </c:pt>
                <c:pt idx="21491">
                  <c:v>0.59020472141831803</c:v>
                </c:pt>
                <c:pt idx="21492">
                  <c:v>0.57601645505439303</c:v>
                </c:pt>
                <c:pt idx="21493">
                  <c:v>0.56466402806030502</c:v>
                </c:pt>
                <c:pt idx="21494">
                  <c:v>0.55616710738029995</c:v>
                </c:pt>
                <c:pt idx="21495">
                  <c:v>0.55017995113086304</c:v>
                </c:pt>
                <c:pt idx="21496">
                  <c:v>0.54623377164555198</c:v>
                </c:pt>
                <c:pt idx="21497">
                  <c:v>0.54396851028535498</c:v>
                </c:pt>
                <c:pt idx="21498">
                  <c:v>0.54213028117915296</c:v>
                </c:pt>
                <c:pt idx="21499">
                  <c:v>0.54092386047133401</c:v>
                </c:pt>
                <c:pt idx="21500">
                  <c:v>0.54165846104710202</c:v>
                </c:pt>
                <c:pt idx="21501">
                  <c:v>0.54471003654422001</c:v>
                </c:pt>
                <c:pt idx="21502">
                  <c:v>0.54944452156427204</c:v>
                </c:pt>
                <c:pt idx="21503">
                  <c:v>0.55451815468142196</c:v>
                </c:pt>
                <c:pt idx="21504">
                  <c:v>0.55899509434252104</c:v>
                </c:pt>
                <c:pt idx="21505">
                  <c:v>0.56197411302993705</c:v>
                </c:pt>
                <c:pt idx="21506">
                  <c:v>0.56221467501168998</c:v>
                </c:pt>
                <c:pt idx="21507">
                  <c:v>0.55948767461433502</c:v>
                </c:pt>
                <c:pt idx="21508">
                  <c:v>0.55346536933116697</c:v>
                </c:pt>
                <c:pt idx="21509">
                  <c:v>0.54407308124486498</c:v>
                </c:pt>
                <c:pt idx="21510">
                  <c:v>0.53186178186497302</c:v>
                </c:pt>
                <c:pt idx="21511">
                  <c:v>0.51725497554759103</c:v>
                </c:pt>
                <c:pt idx="21512">
                  <c:v>0.50062211769961695</c:v>
                </c:pt>
                <c:pt idx="21513">
                  <c:v>0.48214791006665703</c:v>
                </c:pt>
                <c:pt idx="21514">
                  <c:v>0.46255109296010699</c:v>
                </c:pt>
                <c:pt idx="21515">
                  <c:v>0.44297258213882301</c:v>
                </c:pt>
                <c:pt idx="21516">
                  <c:v>0.42407035279264299</c:v>
                </c:pt>
                <c:pt idx="21517">
                  <c:v>0.40602945085332798</c:v>
                </c:pt>
                <c:pt idx="21518">
                  <c:v>0.38814486047969299</c:v>
                </c:pt>
                <c:pt idx="21519">
                  <c:v>0.37103746442067598</c:v>
                </c:pt>
                <c:pt idx="21520">
                  <c:v>0.35627059105360798</c:v>
                </c:pt>
                <c:pt idx="21521">
                  <c:v>0.34408746358395098</c:v>
                </c:pt>
                <c:pt idx="21522">
                  <c:v>0.33458616075160902</c:v>
                </c:pt>
                <c:pt idx="21523">
                  <c:v>0.32805469456786701</c:v>
                </c:pt>
                <c:pt idx="21524">
                  <c:v>0.324528251654496</c:v>
                </c:pt>
                <c:pt idx="21525">
                  <c:v>0.32458493694150797</c:v>
                </c:pt>
                <c:pt idx="21526">
                  <c:v>0.32814716694169399</c:v>
                </c:pt>
                <c:pt idx="21527">
                  <c:v>0.33300469853549902</c:v>
                </c:pt>
                <c:pt idx="21528">
                  <c:v>0.33698036033184697</c:v>
                </c:pt>
                <c:pt idx="21529">
                  <c:v>0.33975267171742901</c:v>
                </c:pt>
                <c:pt idx="21530">
                  <c:v>0.34179975358105302</c:v>
                </c:pt>
                <c:pt idx="21531">
                  <c:v>0.34262727609418903</c:v>
                </c:pt>
                <c:pt idx="21532">
                  <c:v>0.34160195192957299</c:v>
                </c:pt>
                <c:pt idx="21533">
                  <c:v>0.338520309353049</c:v>
                </c:pt>
                <c:pt idx="21534">
                  <c:v>0.333407322020498</c:v>
                </c:pt>
                <c:pt idx="21535">
                  <c:v>0.32663145195895699</c:v>
                </c:pt>
                <c:pt idx="21536">
                  <c:v>0.31871243120658999</c:v>
                </c:pt>
                <c:pt idx="21537">
                  <c:v>0.31071160260863101</c:v>
                </c:pt>
                <c:pt idx="21538">
                  <c:v>0.30389202150877198</c:v>
                </c:pt>
                <c:pt idx="21539">
                  <c:v>0.29817230381341397</c:v>
                </c:pt>
                <c:pt idx="21540">
                  <c:v>0.29248867082156799</c:v>
                </c:pt>
                <c:pt idx="21541">
                  <c:v>0.28666890231572301</c:v>
                </c:pt>
                <c:pt idx="21542">
                  <c:v>0.28071488321444099</c:v>
                </c:pt>
                <c:pt idx="21543">
                  <c:v>0.27483332249128101</c:v>
                </c:pt>
                <c:pt idx="21544">
                  <c:v>0.26868150004571401</c:v>
                </c:pt>
                <c:pt idx="21545">
                  <c:v>0.260406852937072</c:v>
                </c:pt>
                <c:pt idx="21546">
                  <c:v>0.249342162449811</c:v>
                </c:pt>
                <c:pt idx="21547">
                  <c:v>0.23630399435088101</c:v>
                </c:pt>
                <c:pt idx="21548">
                  <c:v>0.22180743247711401</c:v>
                </c:pt>
                <c:pt idx="21549">
                  <c:v>0.20625996700438101</c:v>
                </c:pt>
                <c:pt idx="21550">
                  <c:v>0.19109775427273801</c:v>
                </c:pt>
                <c:pt idx="21551">
                  <c:v>0.17738838342584801</c:v>
                </c:pt>
                <c:pt idx="21552">
                  <c:v>0.164589022255336</c:v>
                </c:pt>
                <c:pt idx="21553">
                  <c:v>0.151781656231365</c:v>
                </c:pt>
                <c:pt idx="21554">
                  <c:v>0.13811428477367499</c:v>
                </c:pt>
                <c:pt idx="21555">
                  <c:v>0.124170528792608</c:v>
                </c:pt>
                <c:pt idx="21556">
                  <c:v>0.11097618330508199</c:v>
                </c:pt>
                <c:pt idx="21557">
                  <c:v>9.8173750993005904E-2</c:v>
                </c:pt>
                <c:pt idx="21558">
                  <c:v>8.5520542283169396E-2</c:v>
                </c:pt>
                <c:pt idx="21559">
                  <c:v>7.3204592974720706E-2</c:v>
                </c:pt>
                <c:pt idx="21560">
                  <c:v>6.2026729662801303E-2</c:v>
                </c:pt>
                <c:pt idx="21561">
                  <c:v>5.2678144517140299E-2</c:v>
                </c:pt>
                <c:pt idx="21562">
                  <c:v>4.5066101250928803E-2</c:v>
                </c:pt>
                <c:pt idx="21563">
                  <c:v>3.8447498945849097E-2</c:v>
                </c:pt>
                <c:pt idx="21564">
                  <c:v>3.2017844969936003E-2</c:v>
                </c:pt>
                <c:pt idx="21565">
                  <c:v>2.5546017005290699E-2</c:v>
                </c:pt>
                <c:pt idx="21566">
                  <c:v>1.90250681793416E-2</c:v>
                </c:pt>
                <c:pt idx="21567">
                  <c:v>1.2640786957428899E-2</c:v>
                </c:pt>
                <c:pt idx="21568">
                  <c:v>6.3950952096424596E-3</c:v>
                </c:pt>
                <c:pt idx="21569">
                  <c:v>7.0947023122423E-4</c:v>
                </c:pt>
                <c:pt idx="21570">
                  <c:v>-3.7556432754723701E-3</c:v>
                </c:pt>
                <c:pt idx="21571">
                  <c:v>-6.6150316385681102E-3</c:v>
                </c:pt>
                <c:pt idx="21572">
                  <c:v>-8.1208230615750897E-3</c:v>
                </c:pt>
                <c:pt idx="21573">
                  <c:v>-8.8326759931442404E-3</c:v>
                </c:pt>
                <c:pt idx="21574">
                  <c:v>-9.5563817486270294E-3</c:v>
                </c:pt>
                <c:pt idx="21575">
                  <c:v>-1.1696781161586201E-2</c:v>
                </c:pt>
                <c:pt idx="21576">
                  <c:v>-1.6225593488942602E-2</c:v>
                </c:pt>
                <c:pt idx="21577">
                  <c:v>-2.3860524689566402E-2</c:v>
                </c:pt>
                <c:pt idx="21578">
                  <c:v>-3.4484869459145799E-2</c:v>
                </c:pt>
                <c:pt idx="21579">
                  <c:v>-4.7660806468693598E-2</c:v>
                </c:pt>
                <c:pt idx="21580">
                  <c:v>-6.3233925864087603E-2</c:v>
                </c:pt>
                <c:pt idx="21581">
                  <c:v>-8.0804670250157501E-2</c:v>
                </c:pt>
                <c:pt idx="21582">
                  <c:v>-0.100180873591354</c:v>
                </c:pt>
                <c:pt idx="21583">
                  <c:v>-0.121053011146246</c:v>
                </c:pt>
                <c:pt idx="21584">
                  <c:v>-0.14240681087906601</c:v>
                </c:pt>
                <c:pt idx="21585">
                  <c:v>-0.16308297733768701</c:v>
                </c:pt>
                <c:pt idx="21586">
                  <c:v>-0.18280496782722699</c:v>
                </c:pt>
                <c:pt idx="21587">
                  <c:v>-0.20221513151352</c:v>
                </c:pt>
                <c:pt idx="21588">
                  <c:v>-0.22158816748909299</c:v>
                </c:pt>
                <c:pt idx="21589">
                  <c:v>-0.23990494522636899</c:v>
                </c:pt>
                <c:pt idx="21590">
                  <c:v>-0.25685810651426699</c:v>
                </c:pt>
                <c:pt idx="21591">
                  <c:v>-0.27268904604317601</c:v>
                </c:pt>
                <c:pt idx="21592">
                  <c:v>-0.28685508573945201</c:v>
                </c:pt>
                <c:pt idx="21593">
                  <c:v>-0.29854328166580701</c:v>
                </c:pt>
                <c:pt idx="21594">
                  <c:v>-0.30712645835959601</c:v>
                </c:pt>
                <c:pt idx="21595">
                  <c:v>-0.31334219938968799</c:v>
                </c:pt>
                <c:pt idx="21596">
                  <c:v>-0.31759261723332499</c:v>
                </c:pt>
                <c:pt idx="21597">
                  <c:v>-0.31846733534312399</c:v>
                </c:pt>
                <c:pt idx="21598">
                  <c:v>-0.31533981616847701</c:v>
                </c:pt>
                <c:pt idx="21599">
                  <c:v>-0.30934578027635801</c:v>
                </c:pt>
                <c:pt idx="21600">
                  <c:v>-0.30206233442476399</c:v>
                </c:pt>
                <c:pt idx="21601">
                  <c:v>-0.29464653453800599</c:v>
                </c:pt>
                <c:pt idx="21602">
                  <c:v>-0.28759719384903998</c:v>
                </c:pt>
                <c:pt idx="21603">
                  <c:v>-0.28148458055981701</c:v>
                </c:pt>
                <c:pt idx="21604">
                  <c:v>-0.27639326213920901</c:v>
                </c:pt>
                <c:pt idx="21605">
                  <c:v>-0.271567537175817</c:v>
                </c:pt>
                <c:pt idx="21606">
                  <c:v>-0.26821769703419401</c:v>
                </c:pt>
                <c:pt idx="21607">
                  <c:v>-0.26807059796367799</c:v>
                </c:pt>
                <c:pt idx="21608">
                  <c:v>-0.27050731832248198</c:v>
                </c:pt>
                <c:pt idx="21609">
                  <c:v>-0.27492030644079901</c:v>
                </c:pt>
                <c:pt idx="21610">
                  <c:v>-0.28071517903627402</c:v>
                </c:pt>
                <c:pt idx="21611">
                  <c:v>-0.28692338564817899</c:v>
                </c:pt>
                <c:pt idx="21612">
                  <c:v>-0.29372228663500899</c:v>
                </c:pt>
                <c:pt idx="21613">
                  <c:v>-0.301227813690993</c:v>
                </c:pt>
                <c:pt idx="21614">
                  <c:v>-0.308449740648852</c:v>
                </c:pt>
                <c:pt idx="21615">
                  <c:v>-0.31382023370644502</c:v>
                </c:pt>
                <c:pt idx="21616">
                  <c:v>-0.316627215144763</c:v>
                </c:pt>
                <c:pt idx="21617">
                  <c:v>-0.31812425360642399</c:v>
                </c:pt>
                <c:pt idx="21618">
                  <c:v>-0.32021618298736398</c:v>
                </c:pt>
                <c:pt idx="21619">
                  <c:v>-0.32376779227901997</c:v>
                </c:pt>
                <c:pt idx="21620">
                  <c:v>-0.32860910403466698</c:v>
                </c:pt>
                <c:pt idx="21621">
                  <c:v>-0.33472238316477698</c:v>
                </c:pt>
                <c:pt idx="21622">
                  <c:v>-0.34292158337809903</c:v>
                </c:pt>
                <c:pt idx="21623">
                  <c:v>-0.353102885917011</c:v>
                </c:pt>
                <c:pt idx="21624">
                  <c:v>-0.36540368171647603</c:v>
                </c:pt>
                <c:pt idx="21625">
                  <c:v>-0.37960427417553699</c:v>
                </c:pt>
                <c:pt idx="21626">
                  <c:v>-0.39424723083615099</c:v>
                </c:pt>
                <c:pt idx="21627">
                  <c:v>-0.40848934385923702</c:v>
                </c:pt>
                <c:pt idx="21628">
                  <c:v>-0.42200959174520902</c:v>
                </c:pt>
                <c:pt idx="21629">
                  <c:v>-0.43450791339835498</c:v>
                </c:pt>
                <c:pt idx="21630">
                  <c:v>-0.44540995145350398</c:v>
                </c:pt>
                <c:pt idx="21631">
                  <c:v>-0.45439862126845598</c:v>
                </c:pt>
                <c:pt idx="21632">
                  <c:v>-0.461308569131685</c:v>
                </c:pt>
                <c:pt idx="21633">
                  <c:v>-0.46616377875783399</c:v>
                </c:pt>
                <c:pt idx="21634">
                  <c:v>-0.46865587999222302</c:v>
                </c:pt>
                <c:pt idx="21635">
                  <c:v>-0.468544400663233</c:v>
                </c:pt>
                <c:pt idx="21636">
                  <c:v>-0.46603871659802798</c:v>
                </c:pt>
                <c:pt idx="21637">
                  <c:v>-0.46084794361253101</c:v>
                </c:pt>
                <c:pt idx="21638">
                  <c:v>-0.45379947981503299</c:v>
                </c:pt>
                <c:pt idx="21639">
                  <c:v>-0.44588328448324499</c:v>
                </c:pt>
                <c:pt idx="21640">
                  <c:v>-0.43711941392574499</c:v>
                </c:pt>
                <c:pt idx="21641">
                  <c:v>-0.42773219501794701</c:v>
                </c:pt>
                <c:pt idx="21642">
                  <c:v>-0.41921152617067697</c:v>
                </c:pt>
                <c:pt idx="21643">
                  <c:v>-0.41239416374888099</c:v>
                </c:pt>
                <c:pt idx="21644">
                  <c:v>-0.40677746386920799</c:v>
                </c:pt>
                <c:pt idx="21645">
                  <c:v>-0.40211034183805799</c:v>
                </c:pt>
                <c:pt idx="21646">
                  <c:v>-0.39826187158747001</c:v>
                </c:pt>
                <c:pt idx="21647">
                  <c:v>-0.39570809119417599</c:v>
                </c:pt>
                <c:pt idx="21648">
                  <c:v>-0.39466045549124301</c:v>
                </c:pt>
                <c:pt idx="21649">
                  <c:v>-0.39520401957574097</c:v>
                </c:pt>
                <c:pt idx="21650">
                  <c:v>-0.39796711293682002</c:v>
                </c:pt>
                <c:pt idx="21651">
                  <c:v>-0.40403575117745499</c:v>
                </c:pt>
                <c:pt idx="21652">
                  <c:v>-0.41336467377452102</c:v>
                </c:pt>
                <c:pt idx="21653">
                  <c:v>-0.42448945999839499</c:v>
                </c:pt>
                <c:pt idx="21654">
                  <c:v>-0.43576904037210501</c:v>
                </c:pt>
                <c:pt idx="21655">
                  <c:v>-0.44661726473385199</c:v>
                </c:pt>
                <c:pt idx="21656">
                  <c:v>-0.457471541598159</c:v>
                </c:pt>
                <c:pt idx="21657">
                  <c:v>-0.46813668398506703</c:v>
                </c:pt>
                <c:pt idx="21658">
                  <c:v>-0.47743438886707501</c:v>
                </c:pt>
                <c:pt idx="21659">
                  <c:v>-0.48418088420620098</c:v>
                </c:pt>
                <c:pt idx="21660">
                  <c:v>-0.48689230788374799</c:v>
                </c:pt>
                <c:pt idx="21661">
                  <c:v>-0.48512896186126497</c:v>
                </c:pt>
                <c:pt idx="21662">
                  <c:v>-0.47963952444306501</c:v>
                </c:pt>
                <c:pt idx="21663">
                  <c:v>-0.47119900833224698</c:v>
                </c:pt>
                <c:pt idx="21664">
                  <c:v>-0.46122999983489599</c:v>
                </c:pt>
                <c:pt idx="21665">
                  <c:v>-0.45005538321913202</c:v>
                </c:pt>
                <c:pt idx="21666">
                  <c:v>-0.43799772807699799</c:v>
                </c:pt>
                <c:pt idx="21667">
                  <c:v>-0.425418162811323</c:v>
                </c:pt>
                <c:pt idx="21668">
                  <c:v>-0.412430414803722</c:v>
                </c:pt>
                <c:pt idx="21669">
                  <c:v>-0.40045976596759703</c:v>
                </c:pt>
                <c:pt idx="21670">
                  <c:v>-0.39070249449973099</c:v>
                </c:pt>
                <c:pt idx="21671">
                  <c:v>-0.38296136592228702</c:v>
                </c:pt>
                <c:pt idx="21672">
                  <c:v>-0.37695308321330701</c:v>
                </c:pt>
                <c:pt idx="21673">
                  <c:v>-0.37305431223049001</c:v>
                </c:pt>
                <c:pt idx="21674">
                  <c:v>-0.37041433393373902</c:v>
                </c:pt>
                <c:pt idx="21675">
                  <c:v>-0.36800927030563801</c:v>
                </c:pt>
                <c:pt idx="21676">
                  <c:v>-0.36565621454210601</c:v>
                </c:pt>
                <c:pt idx="21677">
                  <c:v>-0.3637121577752</c:v>
                </c:pt>
                <c:pt idx="21678">
                  <c:v>-0.362900096238579</c:v>
                </c:pt>
                <c:pt idx="21679">
                  <c:v>-0.36322317834585799</c:v>
                </c:pt>
                <c:pt idx="21680">
                  <c:v>-0.363640460325172</c:v>
                </c:pt>
                <c:pt idx="21681">
                  <c:v>-0.36357391251865601</c:v>
                </c:pt>
                <c:pt idx="21682">
                  <c:v>-0.363455899691427</c:v>
                </c:pt>
                <c:pt idx="21683">
                  <c:v>-0.36231115389706398</c:v>
                </c:pt>
                <c:pt idx="21684">
                  <c:v>-0.35937745045900898</c:v>
                </c:pt>
                <c:pt idx="21685">
                  <c:v>-0.354980388856729</c:v>
                </c:pt>
                <c:pt idx="21686">
                  <c:v>-0.34893525663085301</c:v>
                </c:pt>
                <c:pt idx="21687">
                  <c:v>-0.34025930591437198</c:v>
                </c:pt>
                <c:pt idx="21688">
                  <c:v>-0.32765965057172203</c:v>
                </c:pt>
                <c:pt idx="21689">
                  <c:v>-0.31168313071489501</c:v>
                </c:pt>
                <c:pt idx="21690">
                  <c:v>-0.29354401601983399</c:v>
                </c:pt>
                <c:pt idx="21691">
                  <c:v>-0.27375834708503499</c:v>
                </c:pt>
                <c:pt idx="21692">
                  <c:v>-0.25290268113987402</c:v>
                </c:pt>
                <c:pt idx="21693">
                  <c:v>-0.231607162573189</c:v>
                </c:pt>
                <c:pt idx="21694">
                  <c:v>-0.21115975457810199</c:v>
                </c:pt>
                <c:pt idx="21695">
                  <c:v>-0.19342471452413099</c:v>
                </c:pt>
                <c:pt idx="21696">
                  <c:v>-0.179512427288574</c:v>
                </c:pt>
                <c:pt idx="21697">
                  <c:v>-0.16940593840026499</c:v>
                </c:pt>
                <c:pt idx="21698">
                  <c:v>-0.16356862888047799</c:v>
                </c:pt>
                <c:pt idx="21699">
                  <c:v>-0.161054494514976</c:v>
                </c:pt>
                <c:pt idx="21700">
                  <c:v>-0.16072241709322199</c:v>
                </c:pt>
                <c:pt idx="21701">
                  <c:v>-0.16195534194604899</c:v>
                </c:pt>
                <c:pt idx="21702">
                  <c:v>-0.16314586399266301</c:v>
                </c:pt>
                <c:pt idx="21703">
                  <c:v>-0.16460375840329899</c:v>
                </c:pt>
                <c:pt idx="21704">
                  <c:v>-0.167552345508207</c:v>
                </c:pt>
                <c:pt idx="21705">
                  <c:v>-0.17192760155699099</c:v>
                </c:pt>
                <c:pt idx="21706">
                  <c:v>-0.17742104706950901</c:v>
                </c:pt>
                <c:pt idx="21707">
                  <c:v>-0.18369774828938901</c:v>
                </c:pt>
                <c:pt idx="21708">
                  <c:v>-0.18968100977528901</c:v>
                </c:pt>
                <c:pt idx="21709">
                  <c:v>-0.19435168301386299</c:v>
                </c:pt>
                <c:pt idx="21710">
                  <c:v>-0.196843544166832</c:v>
                </c:pt>
                <c:pt idx="21711">
                  <c:v>-0.19652370563782401</c:v>
                </c:pt>
                <c:pt idx="21712">
                  <c:v>-0.1932131489301</c:v>
                </c:pt>
                <c:pt idx="21713">
                  <c:v>-0.18659711860436801</c:v>
                </c:pt>
                <c:pt idx="21714">
                  <c:v>-0.17618156247820799</c:v>
                </c:pt>
                <c:pt idx="21715">
                  <c:v>-0.16307582556983799</c:v>
                </c:pt>
                <c:pt idx="21716">
                  <c:v>-0.14912571946359299</c:v>
                </c:pt>
                <c:pt idx="21717">
                  <c:v>-0.13446551183910799</c:v>
                </c:pt>
                <c:pt idx="21718">
                  <c:v>-0.118276762456301</c:v>
                </c:pt>
                <c:pt idx="21719">
                  <c:v>-0.100580096015584</c:v>
                </c:pt>
                <c:pt idx="21720">
                  <c:v>-8.2372191415224796E-2</c:v>
                </c:pt>
                <c:pt idx="21721">
                  <c:v>-6.50999922327377E-2</c:v>
                </c:pt>
                <c:pt idx="21722">
                  <c:v>-4.9169981207238402E-2</c:v>
                </c:pt>
                <c:pt idx="21723">
                  <c:v>-3.4644429169707197E-2</c:v>
                </c:pt>
                <c:pt idx="21724">
                  <c:v>-2.1579524378853601E-2</c:v>
                </c:pt>
                <c:pt idx="21725">
                  <c:v>-9.7145009116463201E-3</c:v>
                </c:pt>
                <c:pt idx="21726" formatCode="0.00E+00">
                  <c:v>8.2197923035198296E-5</c:v>
                </c:pt>
                <c:pt idx="21727">
                  <c:v>6.7323827187629999E-3</c:v>
                </c:pt>
                <c:pt idx="21728">
                  <c:v>9.9270499463805194E-3</c:v>
                </c:pt>
                <c:pt idx="21729">
                  <c:v>1.1093523224823701E-2</c:v>
                </c:pt>
                <c:pt idx="21730">
                  <c:v>1.1193488991597099E-2</c:v>
                </c:pt>
                <c:pt idx="21731">
                  <c:v>1.0250043323643401E-2</c:v>
                </c:pt>
                <c:pt idx="21732">
                  <c:v>8.85314035330486E-3</c:v>
                </c:pt>
                <c:pt idx="21733">
                  <c:v>7.70548981907978E-3</c:v>
                </c:pt>
                <c:pt idx="21734">
                  <c:v>7.4306811040603998E-3</c:v>
                </c:pt>
                <c:pt idx="21735">
                  <c:v>7.8380117878860504E-3</c:v>
                </c:pt>
                <c:pt idx="21736">
                  <c:v>8.1213136289787994E-3</c:v>
                </c:pt>
                <c:pt idx="21737">
                  <c:v>8.8549185355591593E-3</c:v>
                </c:pt>
                <c:pt idx="21738">
                  <c:v>1.1176810619907201E-2</c:v>
                </c:pt>
                <c:pt idx="21739">
                  <c:v>1.54722390695522E-2</c:v>
                </c:pt>
                <c:pt idx="21740">
                  <c:v>2.28139955380511E-2</c:v>
                </c:pt>
                <c:pt idx="21741">
                  <c:v>3.4148586285076901E-2</c:v>
                </c:pt>
                <c:pt idx="21742">
                  <c:v>4.8786313715115701E-2</c:v>
                </c:pt>
                <c:pt idx="21743">
                  <c:v>6.6080536099026393E-2</c:v>
                </c:pt>
                <c:pt idx="21744">
                  <c:v>8.5843732768106001E-2</c:v>
                </c:pt>
                <c:pt idx="21745">
                  <c:v>0.107882742975122</c:v>
                </c:pt>
                <c:pt idx="21746">
                  <c:v>0.13193124689663699</c:v>
                </c:pt>
                <c:pt idx="21747">
                  <c:v>0.15710490577542199</c:v>
                </c:pt>
                <c:pt idx="21748">
                  <c:v>0.183058794713921</c:v>
                </c:pt>
                <c:pt idx="21749">
                  <c:v>0.209693828236653</c:v>
                </c:pt>
                <c:pt idx="21750">
                  <c:v>0.23599497723719901</c:v>
                </c:pt>
                <c:pt idx="21751">
                  <c:v>0.26059018385355798</c:v>
                </c:pt>
                <c:pt idx="21752">
                  <c:v>0.28202602681355599</c:v>
                </c:pt>
                <c:pt idx="21753">
                  <c:v>0.29980996176240998</c:v>
                </c:pt>
                <c:pt idx="21754">
                  <c:v>0.31347956620780798</c:v>
                </c:pt>
                <c:pt idx="21755">
                  <c:v>0.32258036348894198</c:v>
                </c:pt>
                <c:pt idx="21756">
                  <c:v>0.32819637382855699</c:v>
                </c:pt>
                <c:pt idx="21757">
                  <c:v>0.33155638443594598</c:v>
                </c:pt>
                <c:pt idx="21758">
                  <c:v>0.33228978759220601</c:v>
                </c:pt>
                <c:pt idx="21759">
                  <c:v>0.329336038544986</c:v>
                </c:pt>
                <c:pt idx="21760">
                  <c:v>0.323397677278078</c:v>
                </c:pt>
                <c:pt idx="21761">
                  <c:v>0.315544035172588</c:v>
                </c:pt>
                <c:pt idx="21762">
                  <c:v>0.30555892201481299</c:v>
                </c:pt>
                <c:pt idx="21763">
                  <c:v>0.293138466574345</c:v>
                </c:pt>
                <c:pt idx="21764">
                  <c:v>0.27884605749334601</c:v>
                </c:pt>
                <c:pt idx="21765">
                  <c:v>0.26344509149908601</c:v>
                </c:pt>
                <c:pt idx="21766">
                  <c:v>0.247891091197258</c:v>
                </c:pt>
                <c:pt idx="21767">
                  <c:v>0.23307919608218799</c:v>
                </c:pt>
                <c:pt idx="21768">
                  <c:v>0.21934947736629701</c:v>
                </c:pt>
                <c:pt idx="21769">
                  <c:v>0.206960634802902</c:v>
                </c:pt>
                <c:pt idx="21770">
                  <c:v>0.19647395751025401</c:v>
                </c:pt>
                <c:pt idx="21771">
                  <c:v>0.188398690775432</c:v>
                </c:pt>
                <c:pt idx="21772">
                  <c:v>0.18215587230306801</c:v>
                </c:pt>
                <c:pt idx="21773">
                  <c:v>0.17817204141205101</c:v>
                </c:pt>
                <c:pt idx="21774">
                  <c:v>0.177176156253286</c:v>
                </c:pt>
                <c:pt idx="21775">
                  <c:v>0.17805754744952301</c:v>
                </c:pt>
                <c:pt idx="21776">
                  <c:v>0.18022011348675501</c:v>
                </c:pt>
                <c:pt idx="21777">
                  <c:v>0.183633799207048</c:v>
                </c:pt>
                <c:pt idx="21778">
                  <c:v>0.18812700708205701</c:v>
                </c:pt>
                <c:pt idx="21779">
                  <c:v>0.19366662323203099</c:v>
                </c:pt>
                <c:pt idx="21780">
                  <c:v>0.20058246561256199</c:v>
                </c:pt>
                <c:pt idx="21781">
                  <c:v>0.20958180326275799</c:v>
                </c:pt>
                <c:pt idx="21782">
                  <c:v>0.220423615511358</c:v>
                </c:pt>
                <c:pt idx="21783">
                  <c:v>0.23230398391863399</c:v>
                </c:pt>
                <c:pt idx="21784">
                  <c:v>0.24404761875248501</c:v>
                </c:pt>
                <c:pt idx="21785">
                  <c:v>0.25393274142119099</c:v>
                </c:pt>
                <c:pt idx="21786">
                  <c:v>0.26145575662635201</c:v>
                </c:pt>
                <c:pt idx="21787">
                  <c:v>0.26711494334312302</c:v>
                </c:pt>
                <c:pt idx="21788">
                  <c:v>0.27153645161891699</c:v>
                </c:pt>
                <c:pt idx="21789">
                  <c:v>0.27512258509773402</c:v>
                </c:pt>
                <c:pt idx="21790">
                  <c:v>0.27816527506840799</c:v>
                </c:pt>
                <c:pt idx="21791">
                  <c:v>0.28020574257056502</c:v>
                </c:pt>
                <c:pt idx="21792">
                  <c:v>0.28024949464811599</c:v>
                </c:pt>
                <c:pt idx="21793">
                  <c:v>0.27837972941035699</c:v>
                </c:pt>
                <c:pt idx="21794">
                  <c:v>0.27519226428775001</c:v>
                </c:pt>
                <c:pt idx="21795">
                  <c:v>0.270692156138017</c:v>
                </c:pt>
                <c:pt idx="21796">
                  <c:v>0.264729996202069</c:v>
                </c:pt>
                <c:pt idx="21797">
                  <c:v>0.258239176831152</c:v>
                </c:pt>
                <c:pt idx="21798">
                  <c:v>0.25183690943655002</c:v>
                </c:pt>
                <c:pt idx="21799">
                  <c:v>0.24533556268276099</c:v>
                </c:pt>
                <c:pt idx="21800">
                  <c:v>0.23946235739337601</c:v>
                </c:pt>
                <c:pt idx="21801">
                  <c:v>0.23506695229173</c:v>
                </c:pt>
                <c:pt idx="21802">
                  <c:v>0.23225554492169301</c:v>
                </c:pt>
                <c:pt idx="21803">
                  <c:v>0.23092215596394</c:v>
                </c:pt>
                <c:pt idx="21804">
                  <c:v>0.230969354772917</c:v>
                </c:pt>
                <c:pt idx="21805">
                  <c:v>0.231797699471812</c:v>
                </c:pt>
                <c:pt idx="21806">
                  <c:v>0.23290563589376201</c:v>
                </c:pt>
                <c:pt idx="21807">
                  <c:v>0.23432899581365599</c:v>
                </c:pt>
                <c:pt idx="21808">
                  <c:v>0.23510452453619399</c:v>
                </c:pt>
                <c:pt idx="21809">
                  <c:v>0.23363380546124199</c:v>
                </c:pt>
                <c:pt idx="21810">
                  <c:v>0.230307532428667</c:v>
                </c:pt>
                <c:pt idx="21811">
                  <c:v>0.22630535581679101</c:v>
                </c:pt>
                <c:pt idx="21812">
                  <c:v>0.22222103683869801</c:v>
                </c:pt>
                <c:pt idx="21813">
                  <c:v>0.218300394831835</c:v>
                </c:pt>
                <c:pt idx="21814">
                  <c:v>0.21434475558622801</c:v>
                </c:pt>
                <c:pt idx="21815">
                  <c:v>0.21022523959342401</c:v>
                </c:pt>
                <c:pt idx="21816">
                  <c:v>0.2052033033905</c:v>
                </c:pt>
                <c:pt idx="21817">
                  <c:v>0.19945880246653999</c:v>
                </c:pt>
                <c:pt idx="21818">
                  <c:v>0.19329116935232801</c:v>
                </c:pt>
                <c:pt idx="21819">
                  <c:v>0.18565621076099101</c:v>
                </c:pt>
                <c:pt idx="21820">
                  <c:v>0.175487031146594</c:v>
                </c:pt>
                <c:pt idx="21821">
                  <c:v>0.16340914523316999</c:v>
                </c:pt>
                <c:pt idx="21822">
                  <c:v>0.151435388057235</c:v>
                </c:pt>
                <c:pt idx="21823">
                  <c:v>0.14069748233938401</c:v>
                </c:pt>
                <c:pt idx="21824">
                  <c:v>0.13181423250214999</c:v>
                </c:pt>
                <c:pt idx="21825">
                  <c:v>0.12582173647831099</c:v>
                </c:pt>
                <c:pt idx="21826">
                  <c:v>0.123724476945604</c:v>
                </c:pt>
                <c:pt idx="21827">
                  <c:v>0.124285953288183</c:v>
                </c:pt>
                <c:pt idx="21828">
                  <c:v>0.12589438814176901</c:v>
                </c:pt>
                <c:pt idx="21829">
                  <c:v>0.129022959472055</c:v>
                </c:pt>
                <c:pt idx="21830">
                  <c:v>0.13370194638533101</c:v>
                </c:pt>
                <c:pt idx="21831">
                  <c:v>0.13875181394995201</c:v>
                </c:pt>
                <c:pt idx="21832">
                  <c:v>0.14313118485467899</c:v>
                </c:pt>
                <c:pt idx="21833">
                  <c:v>0.14788000944364799</c:v>
                </c:pt>
                <c:pt idx="21834">
                  <c:v>0.153748435561437</c:v>
                </c:pt>
                <c:pt idx="21835">
                  <c:v>0.159989193015218</c:v>
                </c:pt>
                <c:pt idx="21836">
                  <c:v>0.16693901239485501</c:v>
                </c:pt>
                <c:pt idx="21837">
                  <c:v>0.17454147586027899</c:v>
                </c:pt>
                <c:pt idx="21838">
                  <c:v>0.181508613349701</c:v>
                </c:pt>
                <c:pt idx="21839">
                  <c:v>0.18725168635648101</c:v>
                </c:pt>
                <c:pt idx="21840">
                  <c:v>0.192164288557582</c:v>
                </c:pt>
                <c:pt idx="21841">
                  <c:v>0.196823025492945</c:v>
                </c:pt>
                <c:pt idx="21842">
                  <c:v>0.201243256413427</c:v>
                </c:pt>
                <c:pt idx="21843">
                  <c:v>0.20495465280688599</c:v>
                </c:pt>
                <c:pt idx="21844">
                  <c:v>0.20798273783336399</c:v>
                </c:pt>
                <c:pt idx="21845">
                  <c:v>0.21099681988549199</c:v>
                </c:pt>
                <c:pt idx="21846">
                  <c:v>0.21409003813181199</c:v>
                </c:pt>
                <c:pt idx="21847">
                  <c:v>0.216188130226735</c:v>
                </c:pt>
                <c:pt idx="21848">
                  <c:v>0.21737702870564399</c:v>
                </c:pt>
                <c:pt idx="21849">
                  <c:v>0.21846285686275899</c:v>
                </c:pt>
                <c:pt idx="21850">
                  <c:v>0.220107957454789</c:v>
                </c:pt>
                <c:pt idx="21851">
                  <c:v>0.22259808131879899</c:v>
                </c:pt>
                <c:pt idx="21852">
                  <c:v>0.22504347542314401</c:v>
                </c:pt>
                <c:pt idx="21853">
                  <c:v>0.226619772827796</c:v>
                </c:pt>
                <c:pt idx="21854">
                  <c:v>0.22648673402126701</c:v>
                </c:pt>
                <c:pt idx="21855">
                  <c:v>0.22468178798205199</c:v>
                </c:pt>
                <c:pt idx="21856">
                  <c:v>0.22251845425163699</c:v>
                </c:pt>
                <c:pt idx="21857">
                  <c:v>0.220360089064152</c:v>
                </c:pt>
                <c:pt idx="21858">
                  <c:v>0.21703187023232501</c:v>
                </c:pt>
                <c:pt idx="21859">
                  <c:v>0.21188412444516</c:v>
                </c:pt>
                <c:pt idx="21860">
                  <c:v>0.20554231265850001</c:v>
                </c:pt>
                <c:pt idx="21861">
                  <c:v>0.19828830861279301</c:v>
                </c:pt>
                <c:pt idx="21862">
                  <c:v>0.19028103249796</c:v>
                </c:pt>
                <c:pt idx="21863">
                  <c:v>0.182099690843152</c:v>
                </c:pt>
                <c:pt idx="21864">
                  <c:v>0.17370428223380099</c:v>
                </c:pt>
                <c:pt idx="21865">
                  <c:v>0.165609549585644</c:v>
                </c:pt>
                <c:pt idx="21866">
                  <c:v>0.15783440922275299</c:v>
                </c:pt>
                <c:pt idx="21867">
                  <c:v>0.14993367753815601</c:v>
                </c:pt>
                <c:pt idx="21868">
                  <c:v>0.14229913077964301</c:v>
                </c:pt>
                <c:pt idx="21869">
                  <c:v>0.13460143911734601</c:v>
                </c:pt>
                <c:pt idx="21870">
                  <c:v>0.12714339675285199</c:v>
                </c:pt>
                <c:pt idx="21871">
                  <c:v>0.12068763162355001</c:v>
                </c:pt>
                <c:pt idx="21872">
                  <c:v>0.11432212347262</c:v>
                </c:pt>
                <c:pt idx="21873">
                  <c:v>0.10806126422885599</c:v>
                </c:pt>
                <c:pt idx="21874">
                  <c:v>0.10294982899866199</c:v>
                </c:pt>
                <c:pt idx="21875">
                  <c:v>9.8725701238515096E-2</c:v>
                </c:pt>
                <c:pt idx="21876">
                  <c:v>9.4708070841180395E-2</c:v>
                </c:pt>
                <c:pt idx="21877">
                  <c:v>9.0573916114991396E-2</c:v>
                </c:pt>
                <c:pt idx="21878">
                  <c:v>8.6714925140880694E-2</c:v>
                </c:pt>
                <c:pt idx="21879">
                  <c:v>8.3744368133316094E-2</c:v>
                </c:pt>
                <c:pt idx="21880">
                  <c:v>8.1848957741657596E-2</c:v>
                </c:pt>
                <c:pt idx="21881">
                  <c:v>8.1466594426520794E-2</c:v>
                </c:pt>
                <c:pt idx="21882">
                  <c:v>8.3324675502086706E-2</c:v>
                </c:pt>
                <c:pt idx="21883">
                  <c:v>8.6621639472678896E-2</c:v>
                </c:pt>
                <c:pt idx="21884">
                  <c:v>8.94941522909104E-2</c:v>
                </c:pt>
                <c:pt idx="21885">
                  <c:v>9.1369089104397005E-2</c:v>
                </c:pt>
                <c:pt idx="21886">
                  <c:v>9.2472454153028294E-2</c:v>
                </c:pt>
                <c:pt idx="21887">
                  <c:v>9.2517337748555903E-2</c:v>
                </c:pt>
                <c:pt idx="21888">
                  <c:v>9.1004239346021795E-2</c:v>
                </c:pt>
                <c:pt idx="21889">
                  <c:v>8.8867394482892006E-2</c:v>
                </c:pt>
                <c:pt idx="21890">
                  <c:v>8.6903497532017898E-2</c:v>
                </c:pt>
                <c:pt idx="21891">
                  <c:v>8.4204075253271601E-2</c:v>
                </c:pt>
                <c:pt idx="21892">
                  <c:v>8.0448703648641207E-2</c:v>
                </c:pt>
                <c:pt idx="21893">
                  <c:v>7.5743817813215597E-2</c:v>
                </c:pt>
                <c:pt idx="21894">
                  <c:v>7.0672093422102303E-2</c:v>
                </c:pt>
                <c:pt idx="21895">
                  <c:v>6.6092500076577299E-2</c:v>
                </c:pt>
                <c:pt idx="21896">
                  <c:v>6.2075429133450898E-2</c:v>
                </c:pt>
                <c:pt idx="21897">
                  <c:v>5.8520958079984697E-2</c:v>
                </c:pt>
                <c:pt idx="21898">
                  <c:v>5.5771756938079002E-2</c:v>
                </c:pt>
                <c:pt idx="21899">
                  <c:v>5.4764358166356997E-2</c:v>
                </c:pt>
                <c:pt idx="21900">
                  <c:v>5.5883193239572103E-2</c:v>
                </c:pt>
                <c:pt idx="21901">
                  <c:v>5.8781463794415498E-2</c:v>
                </c:pt>
                <c:pt idx="21902">
                  <c:v>6.2547031789369503E-2</c:v>
                </c:pt>
                <c:pt idx="21903">
                  <c:v>6.5607449593131598E-2</c:v>
                </c:pt>
                <c:pt idx="21904">
                  <c:v>6.6754256021455599E-2</c:v>
                </c:pt>
                <c:pt idx="21905">
                  <c:v>6.6049045087757094E-2</c:v>
                </c:pt>
                <c:pt idx="21906">
                  <c:v>6.3773777693844499E-2</c:v>
                </c:pt>
                <c:pt idx="21907">
                  <c:v>6.02800721232244E-2</c:v>
                </c:pt>
                <c:pt idx="21908">
                  <c:v>5.6551943884150198E-2</c:v>
                </c:pt>
                <c:pt idx="21909">
                  <c:v>5.3166271569821399E-2</c:v>
                </c:pt>
                <c:pt idx="21910">
                  <c:v>4.9845733782858503E-2</c:v>
                </c:pt>
                <c:pt idx="21911">
                  <c:v>4.6165117135082201E-2</c:v>
                </c:pt>
                <c:pt idx="21912">
                  <c:v>4.1494111952965998E-2</c:v>
                </c:pt>
                <c:pt idx="21913">
                  <c:v>3.5490245882004598E-2</c:v>
                </c:pt>
                <c:pt idx="21914">
                  <c:v>2.9005906537932301E-2</c:v>
                </c:pt>
                <c:pt idx="21915">
                  <c:v>2.1871718864035501E-2</c:v>
                </c:pt>
                <c:pt idx="21916">
                  <c:v>1.34353757554001E-2</c:v>
                </c:pt>
                <c:pt idx="21917">
                  <c:v>3.8338995072019501E-3</c:v>
                </c:pt>
                <c:pt idx="21918">
                  <c:v>-7.1970048376109302E-3</c:v>
                </c:pt>
                <c:pt idx="21919">
                  <c:v>-2.0107934069617299E-2</c:v>
                </c:pt>
                <c:pt idx="21920">
                  <c:v>-3.41764356423193E-2</c:v>
                </c:pt>
                <c:pt idx="21921">
                  <c:v>-4.8135818603900801E-2</c:v>
                </c:pt>
                <c:pt idx="21922">
                  <c:v>-6.1582025492790501E-2</c:v>
                </c:pt>
                <c:pt idx="21923">
                  <c:v>-7.3875191212398203E-2</c:v>
                </c:pt>
                <c:pt idx="21924">
                  <c:v>-8.4453285747370002E-2</c:v>
                </c:pt>
                <c:pt idx="21925">
                  <c:v>-9.3680545518790903E-2</c:v>
                </c:pt>
                <c:pt idx="21926">
                  <c:v>-0.101838192772833</c:v>
                </c:pt>
                <c:pt idx="21927">
                  <c:v>-0.10886113077276099</c:v>
                </c:pt>
                <c:pt idx="21928">
                  <c:v>-0.11493050223578501</c:v>
                </c:pt>
                <c:pt idx="21929">
                  <c:v>-0.120811395654916</c:v>
                </c:pt>
                <c:pt idx="21930">
                  <c:v>-0.127289755285938</c:v>
                </c:pt>
                <c:pt idx="21931">
                  <c:v>-0.13366253292220501</c:v>
                </c:pt>
                <c:pt idx="21932">
                  <c:v>-0.13954051499821901</c:v>
                </c:pt>
                <c:pt idx="21933">
                  <c:v>-0.14599637836322901</c:v>
                </c:pt>
                <c:pt idx="21934">
                  <c:v>-0.15353992185249801</c:v>
                </c:pt>
                <c:pt idx="21935">
                  <c:v>-0.16273822189641801</c:v>
                </c:pt>
                <c:pt idx="21936">
                  <c:v>-0.17335902750576401</c:v>
                </c:pt>
                <c:pt idx="21937">
                  <c:v>-0.183771594837425</c:v>
                </c:pt>
                <c:pt idx="21938">
                  <c:v>-0.19368053103239999</c:v>
                </c:pt>
                <c:pt idx="21939">
                  <c:v>-0.20318788270421101</c:v>
                </c:pt>
                <c:pt idx="21940">
                  <c:v>-0.21101802379993101</c:v>
                </c:pt>
                <c:pt idx="21941">
                  <c:v>-0.2162814477943</c:v>
                </c:pt>
                <c:pt idx="21942">
                  <c:v>-0.219939707027999</c:v>
                </c:pt>
                <c:pt idx="21943">
                  <c:v>-0.22309497604589401</c:v>
                </c:pt>
                <c:pt idx="21944">
                  <c:v>-0.22577199764220901</c:v>
                </c:pt>
                <c:pt idx="21945">
                  <c:v>-0.22742091995752001</c:v>
                </c:pt>
                <c:pt idx="21946">
                  <c:v>-0.228000104284797</c:v>
                </c:pt>
                <c:pt idx="21947">
                  <c:v>-0.22808318749088699</c:v>
                </c:pt>
                <c:pt idx="21948">
                  <c:v>-0.228361235516438</c:v>
                </c:pt>
                <c:pt idx="21949">
                  <c:v>-0.22930856846883199</c:v>
                </c:pt>
                <c:pt idx="21950">
                  <c:v>-0.230517642454138</c:v>
                </c:pt>
                <c:pt idx="21951">
                  <c:v>-0.231190720760729</c:v>
                </c:pt>
                <c:pt idx="21952">
                  <c:v>-0.23044896133835099</c:v>
                </c:pt>
                <c:pt idx="21953">
                  <c:v>-0.227444663930189</c:v>
                </c:pt>
                <c:pt idx="21954">
                  <c:v>-0.222748240073806</c:v>
                </c:pt>
                <c:pt idx="21955">
                  <c:v>-0.21746505204906</c:v>
                </c:pt>
                <c:pt idx="21956">
                  <c:v>-0.21228072829405101</c:v>
                </c:pt>
                <c:pt idx="21957">
                  <c:v>-0.20749741411962999</c:v>
                </c:pt>
                <c:pt idx="21958">
                  <c:v>-0.20244847269056401</c:v>
                </c:pt>
                <c:pt idx="21959">
                  <c:v>-0.19693688965515599</c:v>
                </c:pt>
                <c:pt idx="21960">
                  <c:v>-0.19048118466981501</c:v>
                </c:pt>
                <c:pt idx="21961">
                  <c:v>-0.18233200994122201</c:v>
                </c:pt>
                <c:pt idx="21962">
                  <c:v>-0.17299378917966601</c:v>
                </c:pt>
                <c:pt idx="21963">
                  <c:v>-0.16342623110337401</c:v>
                </c:pt>
                <c:pt idx="21964">
                  <c:v>-0.15508962142500601</c:v>
                </c:pt>
                <c:pt idx="21965">
                  <c:v>-0.14764904730099501</c:v>
                </c:pt>
                <c:pt idx="21966">
                  <c:v>-0.140516073877404</c:v>
                </c:pt>
                <c:pt idx="21967">
                  <c:v>-0.13543613593919401</c:v>
                </c:pt>
                <c:pt idx="21968">
                  <c:v>-0.13335249296121701</c:v>
                </c:pt>
                <c:pt idx="21969">
                  <c:v>-0.134190672474157</c:v>
                </c:pt>
                <c:pt idx="21970">
                  <c:v>-0.13744128193205801</c:v>
                </c:pt>
                <c:pt idx="21971">
                  <c:v>-0.14239141217241499</c:v>
                </c:pt>
                <c:pt idx="21972">
                  <c:v>-0.14851284060800499</c:v>
                </c:pt>
                <c:pt idx="21973">
                  <c:v>-0.15484544878005799</c:v>
                </c:pt>
                <c:pt idx="21974">
                  <c:v>-0.160452153085374</c:v>
                </c:pt>
                <c:pt idx="21975">
                  <c:v>-0.16500225599370599</c:v>
                </c:pt>
                <c:pt idx="21976">
                  <c:v>-0.16903687493490799</c:v>
                </c:pt>
                <c:pt idx="21977">
                  <c:v>-0.172595650362214</c:v>
                </c:pt>
                <c:pt idx="21978">
                  <c:v>-0.17498930655598</c:v>
                </c:pt>
                <c:pt idx="21979">
                  <c:v>-0.175534911310918</c:v>
                </c:pt>
                <c:pt idx="21980">
                  <c:v>-0.17290416142492601</c:v>
                </c:pt>
                <c:pt idx="21981">
                  <c:v>-0.16680593973577701</c:v>
                </c:pt>
                <c:pt idx="21982">
                  <c:v>-0.15890379233223401</c:v>
                </c:pt>
                <c:pt idx="21983">
                  <c:v>-0.14966587897578301</c:v>
                </c:pt>
                <c:pt idx="21984">
                  <c:v>-0.13881575011271999</c:v>
                </c:pt>
                <c:pt idx="21985">
                  <c:v>-0.12715895397010399</c:v>
                </c:pt>
                <c:pt idx="21986">
                  <c:v>-0.115642187543281</c:v>
                </c:pt>
                <c:pt idx="21987">
                  <c:v>-0.10452432425680699</c:v>
                </c:pt>
                <c:pt idx="21988">
                  <c:v>-9.35058854652384E-2</c:v>
                </c:pt>
                <c:pt idx="21989">
                  <c:v>-8.1954466905874906E-2</c:v>
                </c:pt>
                <c:pt idx="21990">
                  <c:v>-6.9586038348070006E-2</c:v>
                </c:pt>
                <c:pt idx="21991">
                  <c:v>-5.7555177450035903E-2</c:v>
                </c:pt>
                <c:pt idx="21992">
                  <c:v>-4.7601983579257302E-2</c:v>
                </c:pt>
                <c:pt idx="21993">
                  <c:v>-4.1317048576494299E-2</c:v>
                </c:pt>
                <c:pt idx="21994">
                  <c:v>-3.8866642386835702E-2</c:v>
                </c:pt>
                <c:pt idx="21995">
                  <c:v>-4.0288157257797101E-2</c:v>
                </c:pt>
                <c:pt idx="21996">
                  <c:v>-4.53855634138648E-2</c:v>
                </c:pt>
                <c:pt idx="21997">
                  <c:v>-5.3039797659088297E-2</c:v>
                </c:pt>
                <c:pt idx="21998">
                  <c:v>-6.2877541453939798E-2</c:v>
                </c:pt>
                <c:pt idx="21999">
                  <c:v>-7.4707446375916198E-2</c:v>
                </c:pt>
                <c:pt idx="22000">
                  <c:v>-8.7763516498339605E-2</c:v>
                </c:pt>
                <c:pt idx="22001">
                  <c:v>-0.10182131909122701</c:v>
                </c:pt>
                <c:pt idx="22002">
                  <c:v>-0.117055130777811</c:v>
                </c:pt>
                <c:pt idx="22003">
                  <c:v>-0.13252061724124301</c:v>
                </c:pt>
                <c:pt idx="22004">
                  <c:v>-0.14630584798973101</c:v>
                </c:pt>
                <c:pt idx="22005">
                  <c:v>-0.156576455140882</c:v>
                </c:pt>
                <c:pt idx="22006">
                  <c:v>-0.16343538615857101</c:v>
                </c:pt>
                <c:pt idx="22007">
                  <c:v>-0.166748019335969</c:v>
                </c:pt>
                <c:pt idx="22008">
                  <c:v>-0.16612986209934499</c:v>
                </c:pt>
                <c:pt idx="22009">
                  <c:v>-0.163116608994888</c:v>
                </c:pt>
                <c:pt idx="22010">
                  <c:v>-0.158332785884782</c:v>
                </c:pt>
                <c:pt idx="22011">
                  <c:v>-0.15134523651165699</c:v>
                </c:pt>
                <c:pt idx="22012">
                  <c:v>-0.141660728167914</c:v>
                </c:pt>
                <c:pt idx="22013">
                  <c:v>-0.12886476523777399</c:v>
                </c:pt>
                <c:pt idx="22014">
                  <c:v>-0.11342747793772801</c:v>
                </c:pt>
                <c:pt idx="22015">
                  <c:v>-9.6581164537727401E-2</c:v>
                </c:pt>
                <c:pt idx="22016">
                  <c:v>-8.0676736578374306E-2</c:v>
                </c:pt>
                <c:pt idx="22017">
                  <c:v>-6.76146555264584E-2</c:v>
                </c:pt>
                <c:pt idx="22018">
                  <c:v>-5.7991181146570397E-2</c:v>
                </c:pt>
                <c:pt idx="22019">
                  <c:v>-5.1962730218589798E-2</c:v>
                </c:pt>
                <c:pt idx="22020">
                  <c:v>-4.8162122743862702E-2</c:v>
                </c:pt>
                <c:pt idx="22021">
                  <c:v>-4.5217451915720901E-2</c:v>
                </c:pt>
                <c:pt idx="22022">
                  <c:v>-4.3099563542629303E-2</c:v>
                </c:pt>
                <c:pt idx="22023">
                  <c:v>-4.20727814250852E-2</c:v>
                </c:pt>
                <c:pt idx="22024">
                  <c:v>-4.1336277670061899E-2</c:v>
                </c:pt>
                <c:pt idx="22025">
                  <c:v>-3.92141810547776E-2</c:v>
                </c:pt>
                <c:pt idx="22026">
                  <c:v>-3.5434772906704798E-2</c:v>
                </c:pt>
                <c:pt idx="22027">
                  <c:v>-3.0056386868635002E-2</c:v>
                </c:pt>
                <c:pt idx="22028">
                  <c:v>-2.36645519579173E-2</c:v>
                </c:pt>
                <c:pt idx="22029">
                  <c:v>-1.7896163302626E-2</c:v>
                </c:pt>
                <c:pt idx="22030">
                  <c:v>-1.2345944267106E-2</c:v>
                </c:pt>
                <c:pt idx="22031">
                  <c:v>-6.2526248850004497E-3</c:v>
                </c:pt>
                <c:pt idx="22032">
                  <c:v>3.5642996899269903E-4</c:v>
                </c:pt>
                <c:pt idx="22033">
                  <c:v>8.1525098743697403E-3</c:v>
                </c:pt>
                <c:pt idx="22034">
                  <c:v>1.7405952987084701E-2</c:v>
                </c:pt>
                <c:pt idx="22035">
                  <c:v>2.8280446925406901E-2</c:v>
                </c:pt>
                <c:pt idx="22036">
                  <c:v>4.0392065416005603E-2</c:v>
                </c:pt>
                <c:pt idx="22037">
                  <c:v>5.2280476080607603E-2</c:v>
                </c:pt>
                <c:pt idx="22038">
                  <c:v>6.2821006925091405E-2</c:v>
                </c:pt>
                <c:pt idx="22039">
                  <c:v>7.1964060858246096E-2</c:v>
                </c:pt>
                <c:pt idx="22040">
                  <c:v>7.9663181407069295E-2</c:v>
                </c:pt>
                <c:pt idx="22041">
                  <c:v>8.5320907277470603E-2</c:v>
                </c:pt>
                <c:pt idx="22042">
                  <c:v>8.8875507753635702E-2</c:v>
                </c:pt>
                <c:pt idx="22043">
                  <c:v>9.1125670547233903E-2</c:v>
                </c:pt>
                <c:pt idx="22044">
                  <c:v>9.3027448883520894E-2</c:v>
                </c:pt>
                <c:pt idx="22045">
                  <c:v>9.3729363348061201E-2</c:v>
                </c:pt>
                <c:pt idx="22046">
                  <c:v>9.2505605082286099E-2</c:v>
                </c:pt>
                <c:pt idx="22047">
                  <c:v>9.0664572804222202E-2</c:v>
                </c:pt>
                <c:pt idx="22048">
                  <c:v>8.9796434781797302E-2</c:v>
                </c:pt>
                <c:pt idx="22049">
                  <c:v>9.02326861421585E-2</c:v>
                </c:pt>
                <c:pt idx="22050">
                  <c:v>9.0941447134016196E-2</c:v>
                </c:pt>
                <c:pt idx="22051">
                  <c:v>9.1644943681003899E-2</c:v>
                </c:pt>
                <c:pt idx="22052">
                  <c:v>9.3279943384231095E-2</c:v>
                </c:pt>
                <c:pt idx="22053">
                  <c:v>9.5953634282880201E-2</c:v>
                </c:pt>
                <c:pt idx="22054">
                  <c:v>9.8860145687739001E-2</c:v>
                </c:pt>
                <c:pt idx="22055">
                  <c:v>0.10185116518620101</c:v>
                </c:pt>
                <c:pt idx="22056">
                  <c:v>0.104760902387562</c:v>
                </c:pt>
                <c:pt idx="22057">
                  <c:v>0.10730878454213701</c:v>
                </c:pt>
                <c:pt idx="22058">
                  <c:v>0.10962257342312</c:v>
                </c:pt>
                <c:pt idx="22059">
                  <c:v>0.111597619847964</c:v>
                </c:pt>
                <c:pt idx="22060">
                  <c:v>0.11373734365257</c:v>
                </c:pt>
                <c:pt idx="22061">
                  <c:v>0.116948592466811</c:v>
                </c:pt>
                <c:pt idx="22062">
                  <c:v>0.12096552737218701</c:v>
                </c:pt>
                <c:pt idx="22063">
                  <c:v>0.12506966727876401</c:v>
                </c:pt>
                <c:pt idx="22064">
                  <c:v>0.12874243867969701</c:v>
                </c:pt>
                <c:pt idx="22065">
                  <c:v>0.13190657570954001</c:v>
                </c:pt>
                <c:pt idx="22066">
                  <c:v>0.13453213730184699</c:v>
                </c:pt>
                <c:pt idx="22067">
                  <c:v>0.13618902904418301</c:v>
                </c:pt>
                <c:pt idx="22068">
                  <c:v>0.13668594388742999</c:v>
                </c:pt>
                <c:pt idx="22069">
                  <c:v>0.13565801525877499</c:v>
                </c:pt>
                <c:pt idx="22070">
                  <c:v>0.13361418312316001</c:v>
                </c:pt>
                <c:pt idx="22071">
                  <c:v>0.13212823441675001</c:v>
                </c:pt>
                <c:pt idx="22072">
                  <c:v>0.13233689192756301</c:v>
                </c:pt>
                <c:pt idx="22073">
                  <c:v>0.133945502460036</c:v>
                </c:pt>
                <c:pt idx="22074">
                  <c:v>0.13589045028524799</c:v>
                </c:pt>
                <c:pt idx="22075">
                  <c:v>0.137042697370441</c:v>
                </c:pt>
                <c:pt idx="22076">
                  <c:v>0.136803815593424</c:v>
                </c:pt>
                <c:pt idx="22077">
                  <c:v>0.13526356852951399</c:v>
                </c:pt>
                <c:pt idx="22078">
                  <c:v>0.13197433513024401</c:v>
                </c:pt>
                <c:pt idx="22079">
                  <c:v>0.12745439522311899</c:v>
                </c:pt>
                <c:pt idx="22080">
                  <c:v>0.123407693782803</c:v>
                </c:pt>
                <c:pt idx="22081">
                  <c:v>0.120773041380367</c:v>
                </c:pt>
                <c:pt idx="22082">
                  <c:v>0.119292314844678</c:v>
                </c:pt>
                <c:pt idx="22083">
                  <c:v>0.118267517479912</c:v>
                </c:pt>
                <c:pt idx="22084">
                  <c:v>0.116808786890885</c:v>
                </c:pt>
                <c:pt idx="22085">
                  <c:v>0.114197858322584</c:v>
                </c:pt>
                <c:pt idx="22086">
                  <c:v>0.11048143888403</c:v>
                </c:pt>
                <c:pt idx="22087">
                  <c:v>0.10654711659796499</c:v>
                </c:pt>
                <c:pt idx="22088">
                  <c:v>0.10399169825562</c:v>
                </c:pt>
                <c:pt idx="22089">
                  <c:v>0.103394893394696</c:v>
                </c:pt>
                <c:pt idx="22090">
                  <c:v>0.10404044178081701</c:v>
                </c:pt>
                <c:pt idx="22091">
                  <c:v>0.105094840650578</c:v>
                </c:pt>
                <c:pt idx="22092">
                  <c:v>0.10572058157535499</c:v>
                </c:pt>
                <c:pt idx="22093">
                  <c:v>0.106082462010594</c:v>
                </c:pt>
                <c:pt idx="22094">
                  <c:v>0.107086250472511</c:v>
                </c:pt>
                <c:pt idx="22095">
                  <c:v>0.108686900412407</c:v>
                </c:pt>
                <c:pt idx="22096">
                  <c:v>0.11059960888938999</c:v>
                </c:pt>
                <c:pt idx="22097">
                  <c:v>0.112606632111682</c:v>
                </c:pt>
                <c:pt idx="22098">
                  <c:v>0.114203735264979</c:v>
                </c:pt>
                <c:pt idx="22099">
                  <c:v>0.114523325871103</c:v>
                </c:pt>
                <c:pt idx="22100">
                  <c:v>0.112503736350945</c:v>
                </c:pt>
                <c:pt idx="22101">
                  <c:v>0.107778955292955</c:v>
                </c:pt>
                <c:pt idx="22102">
                  <c:v>0.10036367378988301</c:v>
                </c:pt>
                <c:pt idx="22103">
                  <c:v>9.1329533485902004E-2</c:v>
                </c:pt>
                <c:pt idx="22104">
                  <c:v>8.1429914602355394E-2</c:v>
                </c:pt>
                <c:pt idx="22105">
                  <c:v>6.9748555275775198E-2</c:v>
                </c:pt>
                <c:pt idx="22106">
                  <c:v>5.6214850827436401E-2</c:v>
                </c:pt>
                <c:pt idx="22107">
                  <c:v>4.1947471672102297E-2</c:v>
                </c:pt>
                <c:pt idx="22108">
                  <c:v>2.79618789882039E-2</c:v>
                </c:pt>
                <c:pt idx="22109">
                  <c:v>1.5591902840847599E-2</c:v>
                </c:pt>
                <c:pt idx="22110">
                  <c:v>5.1908094509167304E-3</c:v>
                </c:pt>
                <c:pt idx="22111">
                  <c:v>-3.1204597924239501E-3</c:v>
                </c:pt>
                <c:pt idx="22112">
                  <c:v>-9.5636639950313906E-3</c:v>
                </c:pt>
                <c:pt idx="22113">
                  <c:v>-1.45554475659577E-2</c:v>
                </c:pt>
                <c:pt idx="22114">
                  <c:v>-1.7401345919329798E-2</c:v>
                </c:pt>
                <c:pt idx="22115">
                  <c:v>-1.81521109675188E-2</c:v>
                </c:pt>
                <c:pt idx="22116">
                  <c:v>-1.7428892411567101E-2</c:v>
                </c:pt>
                <c:pt idx="22117">
                  <c:v>-1.5849340327815899E-2</c:v>
                </c:pt>
                <c:pt idx="22118">
                  <c:v>-1.4318990015880601E-2</c:v>
                </c:pt>
                <c:pt idx="22119">
                  <c:v>-1.32766096786614E-2</c:v>
                </c:pt>
                <c:pt idx="22120">
                  <c:v>-1.3192505320163099E-2</c:v>
                </c:pt>
                <c:pt idx="22121">
                  <c:v>-1.44526698646525E-2</c:v>
                </c:pt>
                <c:pt idx="22122">
                  <c:v>-1.6461824009376E-2</c:v>
                </c:pt>
                <c:pt idx="22123">
                  <c:v>-1.9339421890817901E-2</c:v>
                </c:pt>
                <c:pt idx="22124">
                  <c:v>-2.31371740374311E-2</c:v>
                </c:pt>
                <c:pt idx="22125">
                  <c:v>-2.6653517167350101E-2</c:v>
                </c:pt>
                <c:pt idx="22126">
                  <c:v>-2.8624297247447899E-2</c:v>
                </c:pt>
                <c:pt idx="22127">
                  <c:v>-2.8753597431024701E-2</c:v>
                </c:pt>
                <c:pt idx="22128">
                  <c:v>-2.7890090516020202E-2</c:v>
                </c:pt>
                <c:pt idx="22129">
                  <c:v>-2.7406562389979201E-2</c:v>
                </c:pt>
                <c:pt idx="22130">
                  <c:v>-2.8222440469393401E-2</c:v>
                </c:pt>
                <c:pt idx="22131">
                  <c:v>-3.0375041238114801E-2</c:v>
                </c:pt>
                <c:pt idx="22132">
                  <c:v>-3.3697042087375499E-2</c:v>
                </c:pt>
                <c:pt idx="22133">
                  <c:v>-3.7713759071202099E-2</c:v>
                </c:pt>
                <c:pt idx="22134">
                  <c:v>-4.1860982194023802E-2</c:v>
                </c:pt>
                <c:pt idx="22135">
                  <c:v>-4.55113181353956E-2</c:v>
                </c:pt>
                <c:pt idx="22136">
                  <c:v>-4.8212518032613901E-2</c:v>
                </c:pt>
                <c:pt idx="22137">
                  <c:v>-5.0143052670451799E-2</c:v>
                </c:pt>
                <c:pt idx="22138">
                  <c:v>-5.0954445149605003E-2</c:v>
                </c:pt>
                <c:pt idx="22139">
                  <c:v>-5.0639680459270198E-2</c:v>
                </c:pt>
                <c:pt idx="22140">
                  <c:v>-5.0672691470823102E-2</c:v>
                </c:pt>
                <c:pt idx="22141">
                  <c:v>-5.2721544005914597E-2</c:v>
                </c:pt>
                <c:pt idx="22142">
                  <c:v>-5.70165010988639E-2</c:v>
                </c:pt>
                <c:pt idx="22143">
                  <c:v>-6.3115964956541301E-2</c:v>
                </c:pt>
              </c:numCache>
            </c:numRef>
          </c:yVal>
          <c:smooth val="1"/>
        </c:ser>
        <c:ser>
          <c:idx val="4"/>
          <c:order val="2"/>
          <c:tx>
            <c:strRef>
              <c:f>stop_low_freq!$M$1</c:f>
              <c:strCache>
                <c:ptCount val="1"/>
                <c:pt idx="0">
                  <c:v>Stop UB: 0.1</c:v>
                </c:pt>
              </c:strCache>
            </c:strRef>
          </c:tx>
          <c:marker>
            <c:symbol val="none"/>
          </c:marker>
          <c:xVal>
            <c:numRef>
              <c:f>stop_low_freq!$M$4:$M$23928</c:f>
              <c:numCache>
                <c:formatCode>General</c:formatCode>
                <c:ptCount val="23925"/>
                <c:pt idx="0">
                  <c:v>0</c:v>
                </c:pt>
                <c:pt idx="1">
                  <c:v>1.37657617972579E-3</c:v>
                </c:pt>
                <c:pt idx="2">
                  <c:v>2.7531523594515701E-3</c:v>
                </c:pt>
                <c:pt idx="3">
                  <c:v>4.1297285391773599E-3</c:v>
                </c:pt>
                <c:pt idx="4">
                  <c:v>5.5063047189031497E-3</c:v>
                </c:pt>
                <c:pt idx="5">
                  <c:v>6.88288089862893E-3</c:v>
                </c:pt>
                <c:pt idx="6">
                  <c:v>8.2594570783547198E-3</c:v>
                </c:pt>
                <c:pt idx="7">
                  <c:v>9.6360332580805001E-3</c:v>
                </c:pt>
                <c:pt idx="8">
                  <c:v>1.1012609437806299E-2</c:v>
                </c:pt>
                <c:pt idx="9">
                  <c:v>1.2389185617532101E-2</c:v>
                </c:pt>
                <c:pt idx="10">
                  <c:v>1.37657617972579E-2</c:v>
                </c:pt>
                <c:pt idx="11">
                  <c:v>1.51423379769836E-2</c:v>
                </c:pt>
                <c:pt idx="12">
                  <c:v>1.6518914156709402E-2</c:v>
                </c:pt>
                <c:pt idx="13">
                  <c:v>1.7895490336435199E-2</c:v>
                </c:pt>
                <c:pt idx="14">
                  <c:v>1.9272066516161E-2</c:v>
                </c:pt>
                <c:pt idx="15">
                  <c:v>2.0648642695886801E-2</c:v>
                </c:pt>
                <c:pt idx="16">
                  <c:v>2.2025218875612599E-2</c:v>
                </c:pt>
                <c:pt idx="17">
                  <c:v>2.34017950553384E-2</c:v>
                </c:pt>
                <c:pt idx="18">
                  <c:v>2.4778371235064201E-2</c:v>
                </c:pt>
                <c:pt idx="19">
                  <c:v>2.6154947414789902E-2</c:v>
                </c:pt>
                <c:pt idx="20">
                  <c:v>2.7531523594515699E-2</c:v>
                </c:pt>
                <c:pt idx="21">
                  <c:v>2.89080997742415E-2</c:v>
                </c:pt>
                <c:pt idx="22">
                  <c:v>3.0284675953967301E-2</c:v>
                </c:pt>
                <c:pt idx="23">
                  <c:v>3.1661252133693099E-2</c:v>
                </c:pt>
                <c:pt idx="24">
                  <c:v>3.30378283134189E-2</c:v>
                </c:pt>
                <c:pt idx="25">
                  <c:v>3.4414404493144701E-2</c:v>
                </c:pt>
                <c:pt idx="26">
                  <c:v>3.5790980672870398E-2</c:v>
                </c:pt>
                <c:pt idx="27">
                  <c:v>3.7167556852596199E-2</c:v>
                </c:pt>
                <c:pt idx="28">
                  <c:v>3.8544133032322E-2</c:v>
                </c:pt>
                <c:pt idx="29">
                  <c:v>3.9920709212047802E-2</c:v>
                </c:pt>
                <c:pt idx="30">
                  <c:v>4.1297285391773603E-2</c:v>
                </c:pt>
                <c:pt idx="31">
                  <c:v>4.2673861571499397E-2</c:v>
                </c:pt>
                <c:pt idx="32">
                  <c:v>4.4050437751225198E-2</c:v>
                </c:pt>
                <c:pt idx="33">
                  <c:v>4.5427013930950999E-2</c:v>
                </c:pt>
                <c:pt idx="34">
                  <c:v>4.6803590110676703E-2</c:v>
                </c:pt>
                <c:pt idx="35">
                  <c:v>4.8180166290402497E-2</c:v>
                </c:pt>
                <c:pt idx="36">
                  <c:v>4.9556742470128298E-2</c:v>
                </c:pt>
                <c:pt idx="37">
                  <c:v>5.0933318649854099E-2</c:v>
                </c:pt>
                <c:pt idx="38">
                  <c:v>5.23098948295799E-2</c:v>
                </c:pt>
                <c:pt idx="39">
                  <c:v>5.3686471009305702E-2</c:v>
                </c:pt>
                <c:pt idx="40">
                  <c:v>5.5063047189031503E-2</c:v>
                </c:pt>
                <c:pt idx="41">
                  <c:v>5.64396233687572E-2</c:v>
                </c:pt>
                <c:pt idx="42">
                  <c:v>5.7816199548483001E-2</c:v>
                </c:pt>
                <c:pt idx="43">
                  <c:v>5.9192775728208802E-2</c:v>
                </c:pt>
                <c:pt idx="44">
                  <c:v>6.0569351907934603E-2</c:v>
                </c:pt>
                <c:pt idx="45">
                  <c:v>6.1945928087660397E-2</c:v>
                </c:pt>
                <c:pt idx="46">
                  <c:v>6.3322504267386198E-2</c:v>
                </c:pt>
                <c:pt idx="47">
                  <c:v>6.4699080447112006E-2</c:v>
                </c:pt>
                <c:pt idx="48">
                  <c:v>6.6075656626837703E-2</c:v>
                </c:pt>
                <c:pt idx="49">
                  <c:v>6.7452232806563497E-2</c:v>
                </c:pt>
                <c:pt idx="50">
                  <c:v>6.8828808986289305E-2</c:v>
                </c:pt>
                <c:pt idx="51">
                  <c:v>7.02053851660151E-2</c:v>
                </c:pt>
                <c:pt idx="52">
                  <c:v>7.1581961345740894E-2</c:v>
                </c:pt>
                <c:pt idx="53">
                  <c:v>7.2958537525466702E-2</c:v>
                </c:pt>
                <c:pt idx="54">
                  <c:v>7.4335113705192496E-2</c:v>
                </c:pt>
                <c:pt idx="55">
                  <c:v>7.5711689884918207E-2</c:v>
                </c:pt>
                <c:pt idx="56">
                  <c:v>7.7088266064644001E-2</c:v>
                </c:pt>
                <c:pt idx="57">
                  <c:v>7.8464842244369795E-2</c:v>
                </c:pt>
                <c:pt idx="58">
                  <c:v>7.9841418424095603E-2</c:v>
                </c:pt>
                <c:pt idx="59">
                  <c:v>8.1217994603821397E-2</c:v>
                </c:pt>
                <c:pt idx="60">
                  <c:v>8.2594570783547205E-2</c:v>
                </c:pt>
                <c:pt idx="61">
                  <c:v>8.3971146963273E-2</c:v>
                </c:pt>
                <c:pt idx="62">
                  <c:v>8.5347723142998794E-2</c:v>
                </c:pt>
                <c:pt idx="63">
                  <c:v>8.6724299322724602E-2</c:v>
                </c:pt>
                <c:pt idx="64">
                  <c:v>8.8100875502450299E-2</c:v>
                </c:pt>
                <c:pt idx="65">
                  <c:v>8.9477451682176107E-2</c:v>
                </c:pt>
                <c:pt idx="66">
                  <c:v>9.0854027861901901E-2</c:v>
                </c:pt>
                <c:pt idx="67">
                  <c:v>9.2230604041627695E-2</c:v>
                </c:pt>
                <c:pt idx="68">
                  <c:v>9.3607180221353503E-2</c:v>
                </c:pt>
                <c:pt idx="69">
                  <c:v>9.4983756401079297E-2</c:v>
                </c:pt>
                <c:pt idx="70">
                  <c:v>9.6360332580804994E-2</c:v>
                </c:pt>
                <c:pt idx="71">
                  <c:v>9.7736908760530802E-2</c:v>
                </c:pt>
                <c:pt idx="72">
                  <c:v>9.9113484940256597E-2</c:v>
                </c:pt>
                <c:pt idx="73">
                  <c:v>0.100490061119982</c:v>
                </c:pt>
                <c:pt idx="74">
                  <c:v>0.101866637299708</c:v>
                </c:pt>
                <c:pt idx="75">
                  <c:v>0.10324321347943401</c:v>
                </c:pt>
                <c:pt idx="76">
                  <c:v>0.10461978965916</c:v>
                </c:pt>
                <c:pt idx="77">
                  <c:v>0.105996365838886</c:v>
                </c:pt>
                <c:pt idx="78">
                  <c:v>0.107372942018611</c:v>
                </c:pt>
                <c:pt idx="79">
                  <c:v>0.108749518198337</c:v>
                </c:pt>
                <c:pt idx="80">
                  <c:v>0.11012609437806301</c:v>
                </c:pt>
                <c:pt idx="81">
                  <c:v>0.11150267055778899</c:v>
                </c:pt>
                <c:pt idx="82">
                  <c:v>0.112879246737514</c:v>
                </c:pt>
                <c:pt idx="83">
                  <c:v>0.11425582291724</c:v>
                </c:pt>
                <c:pt idx="84">
                  <c:v>0.115632399096966</c:v>
                </c:pt>
                <c:pt idx="85">
                  <c:v>0.117008975276692</c:v>
                </c:pt>
                <c:pt idx="86">
                  <c:v>0.11838555145641801</c:v>
                </c:pt>
                <c:pt idx="87">
                  <c:v>0.119762127636143</c:v>
                </c:pt>
                <c:pt idx="88">
                  <c:v>0.121138703815869</c:v>
                </c:pt>
                <c:pt idx="89">
                  <c:v>0.122515279995595</c:v>
                </c:pt>
                <c:pt idx="90">
                  <c:v>0.123891856175321</c:v>
                </c:pt>
                <c:pt idx="91">
                  <c:v>0.125268432355047</c:v>
                </c:pt>
                <c:pt idx="92">
                  <c:v>0.12664500853477201</c:v>
                </c:pt>
                <c:pt idx="93">
                  <c:v>0.12802158471449801</c:v>
                </c:pt>
                <c:pt idx="94">
                  <c:v>0.12939816089422401</c:v>
                </c:pt>
                <c:pt idx="95">
                  <c:v>0.13077473707394999</c:v>
                </c:pt>
                <c:pt idx="96">
                  <c:v>0.13215131325367599</c:v>
                </c:pt>
                <c:pt idx="97">
                  <c:v>0.13352788943340099</c:v>
                </c:pt>
                <c:pt idx="98">
                  <c:v>0.13490446561312699</c:v>
                </c:pt>
                <c:pt idx="99">
                  <c:v>0.136281041792853</c:v>
                </c:pt>
                <c:pt idx="100">
                  <c:v>0.137657617972579</c:v>
                </c:pt>
                <c:pt idx="101">
                  <c:v>0.139034194152304</c:v>
                </c:pt>
                <c:pt idx="102">
                  <c:v>0.14041077033203</c:v>
                </c:pt>
                <c:pt idx="103">
                  <c:v>0.14178734651175601</c:v>
                </c:pt>
                <c:pt idx="104">
                  <c:v>0.14316392269148201</c:v>
                </c:pt>
                <c:pt idx="105">
                  <c:v>0.14454049887120801</c:v>
                </c:pt>
                <c:pt idx="106">
                  <c:v>0.14591707505093299</c:v>
                </c:pt>
                <c:pt idx="107">
                  <c:v>0.14729365123065899</c:v>
                </c:pt>
                <c:pt idx="108">
                  <c:v>0.14867022741038499</c:v>
                </c:pt>
                <c:pt idx="109">
                  <c:v>0.15004680359011099</c:v>
                </c:pt>
                <c:pt idx="110">
                  <c:v>0.151423379769836</c:v>
                </c:pt>
                <c:pt idx="111">
                  <c:v>0.152799955949562</c:v>
                </c:pt>
                <c:pt idx="112">
                  <c:v>0.154176532129288</c:v>
                </c:pt>
                <c:pt idx="113">
                  <c:v>0.155553108309014</c:v>
                </c:pt>
                <c:pt idx="114">
                  <c:v>0.15692968448874001</c:v>
                </c:pt>
                <c:pt idx="115">
                  <c:v>0.15830626066846501</c:v>
                </c:pt>
                <c:pt idx="116">
                  <c:v>0.15968283684819101</c:v>
                </c:pt>
                <c:pt idx="117">
                  <c:v>0.16105941302791699</c:v>
                </c:pt>
                <c:pt idx="118">
                  <c:v>0.16243598920764299</c:v>
                </c:pt>
                <c:pt idx="119">
                  <c:v>0.16381256538736899</c:v>
                </c:pt>
                <c:pt idx="120">
                  <c:v>0.16518914156709399</c:v>
                </c:pt>
                <c:pt idx="121">
                  <c:v>0.16656571774682</c:v>
                </c:pt>
                <c:pt idx="122">
                  <c:v>0.167942293926546</c:v>
                </c:pt>
                <c:pt idx="123">
                  <c:v>0.169318870106272</c:v>
                </c:pt>
                <c:pt idx="124">
                  <c:v>0.170695446285998</c:v>
                </c:pt>
                <c:pt idx="125">
                  <c:v>0.17207202246572301</c:v>
                </c:pt>
                <c:pt idx="126">
                  <c:v>0.17344859864544901</c:v>
                </c:pt>
                <c:pt idx="127">
                  <c:v>0.17482517482517501</c:v>
                </c:pt>
                <c:pt idx="128">
                  <c:v>0.17620175100490101</c:v>
                </c:pt>
                <c:pt idx="129">
                  <c:v>0.17757832718462599</c:v>
                </c:pt>
                <c:pt idx="130">
                  <c:v>0.17895490336435199</c:v>
                </c:pt>
                <c:pt idx="131">
                  <c:v>0.18033147954407799</c:v>
                </c:pt>
                <c:pt idx="132">
                  <c:v>0.181708055723804</c:v>
                </c:pt>
                <c:pt idx="133">
                  <c:v>0.18308463190353</c:v>
                </c:pt>
                <c:pt idx="134">
                  <c:v>0.184461208083255</c:v>
                </c:pt>
                <c:pt idx="135">
                  <c:v>0.185837784262981</c:v>
                </c:pt>
                <c:pt idx="136">
                  <c:v>0.18721436044270701</c:v>
                </c:pt>
                <c:pt idx="137">
                  <c:v>0.18859093662243301</c:v>
                </c:pt>
                <c:pt idx="138">
                  <c:v>0.18996751280215901</c:v>
                </c:pt>
                <c:pt idx="139">
                  <c:v>0.19134408898188399</c:v>
                </c:pt>
                <c:pt idx="140">
                  <c:v>0.19272066516160999</c:v>
                </c:pt>
                <c:pt idx="141">
                  <c:v>0.19409724134133599</c:v>
                </c:pt>
                <c:pt idx="142">
                  <c:v>0.19547381752106199</c:v>
                </c:pt>
                <c:pt idx="143">
                  <c:v>0.196850393700787</c:v>
                </c:pt>
                <c:pt idx="144">
                  <c:v>0.198226969880513</c:v>
                </c:pt>
                <c:pt idx="145">
                  <c:v>0.199603546060239</c:v>
                </c:pt>
                <c:pt idx="146">
                  <c:v>0.200980122239965</c:v>
                </c:pt>
                <c:pt idx="147">
                  <c:v>0.20235669841969101</c:v>
                </c:pt>
                <c:pt idx="148">
                  <c:v>0.20373327459941601</c:v>
                </c:pt>
                <c:pt idx="149">
                  <c:v>0.20510985077914201</c:v>
                </c:pt>
                <c:pt idx="150">
                  <c:v>0.20648642695886801</c:v>
                </c:pt>
                <c:pt idx="151">
                  <c:v>0.20786300313859399</c:v>
                </c:pt>
                <c:pt idx="152">
                  <c:v>0.20923957931831999</c:v>
                </c:pt>
                <c:pt idx="153">
                  <c:v>0.21061615549804499</c:v>
                </c:pt>
                <c:pt idx="154">
                  <c:v>0.211992731677771</c:v>
                </c:pt>
                <c:pt idx="155">
                  <c:v>0.213369307857497</c:v>
                </c:pt>
                <c:pt idx="156">
                  <c:v>0.214745884037223</c:v>
                </c:pt>
                <c:pt idx="157">
                  <c:v>0.216122460216948</c:v>
                </c:pt>
                <c:pt idx="158">
                  <c:v>0.21749903639667401</c:v>
                </c:pt>
                <c:pt idx="159">
                  <c:v>0.21887561257640001</c:v>
                </c:pt>
                <c:pt idx="160">
                  <c:v>0.22025218875612601</c:v>
                </c:pt>
                <c:pt idx="161">
                  <c:v>0.22162876493585201</c:v>
                </c:pt>
                <c:pt idx="162">
                  <c:v>0.22300534111557699</c:v>
                </c:pt>
                <c:pt idx="163">
                  <c:v>0.22438191729530299</c:v>
                </c:pt>
                <c:pt idx="164">
                  <c:v>0.22575849347502899</c:v>
                </c:pt>
                <c:pt idx="165">
                  <c:v>0.227135069654755</c:v>
                </c:pt>
                <c:pt idx="166">
                  <c:v>0.228511645834481</c:v>
                </c:pt>
                <c:pt idx="167">
                  <c:v>0.229888222014206</c:v>
                </c:pt>
                <c:pt idx="168">
                  <c:v>0.231264798193932</c:v>
                </c:pt>
                <c:pt idx="169">
                  <c:v>0.23264137437365801</c:v>
                </c:pt>
                <c:pt idx="170">
                  <c:v>0.23401795055338401</c:v>
                </c:pt>
                <c:pt idx="171">
                  <c:v>0.23539452673310901</c:v>
                </c:pt>
                <c:pt idx="172">
                  <c:v>0.23677110291283501</c:v>
                </c:pt>
                <c:pt idx="173">
                  <c:v>0.23814767909256099</c:v>
                </c:pt>
                <c:pt idx="174">
                  <c:v>0.23952425527228699</c:v>
                </c:pt>
                <c:pt idx="175">
                  <c:v>0.24090083145201299</c:v>
                </c:pt>
                <c:pt idx="176">
                  <c:v>0.242277407631738</c:v>
                </c:pt>
                <c:pt idx="177">
                  <c:v>0.243653983811464</c:v>
                </c:pt>
                <c:pt idx="178">
                  <c:v>0.24503055999119</c:v>
                </c:pt>
                <c:pt idx="179">
                  <c:v>0.246407136170916</c:v>
                </c:pt>
                <c:pt idx="180">
                  <c:v>0.247783712350642</c:v>
                </c:pt>
                <c:pt idx="181">
                  <c:v>0.24916028853036701</c:v>
                </c:pt>
                <c:pt idx="182">
                  <c:v>0.25053686471009301</c:v>
                </c:pt>
                <c:pt idx="183">
                  <c:v>0.25191344088981898</c:v>
                </c:pt>
                <c:pt idx="184">
                  <c:v>0.25329001706954501</c:v>
                </c:pt>
                <c:pt idx="185">
                  <c:v>0.25466659324926999</c:v>
                </c:pt>
                <c:pt idx="186">
                  <c:v>0.25604316942899602</c:v>
                </c:pt>
                <c:pt idx="187">
                  <c:v>0.25741974560872199</c:v>
                </c:pt>
                <c:pt idx="188">
                  <c:v>0.25879632178844802</c:v>
                </c:pt>
                <c:pt idx="189">
                  <c:v>0.260172897968174</c:v>
                </c:pt>
                <c:pt idx="190">
                  <c:v>0.26154947414789897</c:v>
                </c:pt>
                <c:pt idx="191">
                  <c:v>0.262926050327625</c:v>
                </c:pt>
                <c:pt idx="192">
                  <c:v>0.26430262650735098</c:v>
                </c:pt>
                <c:pt idx="193">
                  <c:v>0.26567920268707701</c:v>
                </c:pt>
                <c:pt idx="194">
                  <c:v>0.26705577886680298</c:v>
                </c:pt>
                <c:pt idx="195">
                  <c:v>0.26843235504652802</c:v>
                </c:pt>
                <c:pt idx="196">
                  <c:v>0.26980893122625399</c:v>
                </c:pt>
                <c:pt idx="197">
                  <c:v>0.27118550740598002</c:v>
                </c:pt>
                <c:pt idx="198">
                  <c:v>0.27256208358570599</c:v>
                </c:pt>
                <c:pt idx="199">
                  <c:v>0.27393865976543103</c:v>
                </c:pt>
                <c:pt idx="200">
                  <c:v>0.275315235945157</c:v>
                </c:pt>
                <c:pt idx="201">
                  <c:v>0.27669181212488297</c:v>
                </c:pt>
                <c:pt idx="202">
                  <c:v>0.278068388304609</c:v>
                </c:pt>
                <c:pt idx="203">
                  <c:v>0.27944496448433498</c:v>
                </c:pt>
                <c:pt idx="204">
                  <c:v>0.28082154066406001</c:v>
                </c:pt>
                <c:pt idx="205">
                  <c:v>0.28219811684378598</c:v>
                </c:pt>
                <c:pt idx="206">
                  <c:v>0.28357469302351201</c:v>
                </c:pt>
                <c:pt idx="207">
                  <c:v>0.28495126920323799</c:v>
                </c:pt>
                <c:pt idx="208">
                  <c:v>0.28632784538296402</c:v>
                </c:pt>
                <c:pt idx="209">
                  <c:v>0.28770442156268899</c:v>
                </c:pt>
                <c:pt idx="210">
                  <c:v>0.28908099774241502</c:v>
                </c:pt>
                <c:pt idx="211">
                  <c:v>0.290457573922141</c:v>
                </c:pt>
                <c:pt idx="212">
                  <c:v>0.29183415010186697</c:v>
                </c:pt>
                <c:pt idx="213">
                  <c:v>0.293210726281592</c:v>
                </c:pt>
                <c:pt idx="214">
                  <c:v>0.29458730246131798</c:v>
                </c:pt>
                <c:pt idx="215">
                  <c:v>0.29596387864104401</c:v>
                </c:pt>
                <c:pt idx="216">
                  <c:v>0.29734045482076998</c:v>
                </c:pt>
                <c:pt idx="217">
                  <c:v>0.29871703100049601</c:v>
                </c:pt>
                <c:pt idx="218">
                  <c:v>0.30009360718022099</c:v>
                </c:pt>
                <c:pt idx="219">
                  <c:v>0.30147018335994702</c:v>
                </c:pt>
                <c:pt idx="220">
                  <c:v>0.30284675953967299</c:v>
                </c:pt>
                <c:pt idx="221">
                  <c:v>0.30422333571939902</c:v>
                </c:pt>
                <c:pt idx="222">
                  <c:v>0.305599911899125</c:v>
                </c:pt>
                <c:pt idx="223">
                  <c:v>0.30697648807884997</c:v>
                </c:pt>
                <c:pt idx="224">
                  <c:v>0.308353064258576</c:v>
                </c:pt>
                <c:pt idx="225">
                  <c:v>0.30972964043830198</c:v>
                </c:pt>
                <c:pt idx="226">
                  <c:v>0.31110621661802801</c:v>
                </c:pt>
                <c:pt idx="227">
                  <c:v>0.31248279279775398</c:v>
                </c:pt>
                <c:pt idx="228">
                  <c:v>0.31385936897747901</c:v>
                </c:pt>
                <c:pt idx="229">
                  <c:v>0.31523594515720499</c:v>
                </c:pt>
                <c:pt idx="230">
                  <c:v>0.31661252133693102</c:v>
                </c:pt>
                <c:pt idx="231">
                  <c:v>0.31798909751665699</c:v>
                </c:pt>
                <c:pt idx="232">
                  <c:v>0.31936567369638202</c:v>
                </c:pt>
                <c:pt idx="233">
                  <c:v>0.320742249876108</c:v>
                </c:pt>
                <c:pt idx="234">
                  <c:v>0.32211882605583397</c:v>
                </c:pt>
                <c:pt idx="235">
                  <c:v>0.32349540223556</c:v>
                </c:pt>
                <c:pt idx="236">
                  <c:v>0.32487197841528598</c:v>
                </c:pt>
                <c:pt idx="237">
                  <c:v>0.32624855459501101</c:v>
                </c:pt>
                <c:pt idx="238">
                  <c:v>0.32762513077473698</c:v>
                </c:pt>
                <c:pt idx="239">
                  <c:v>0.32900170695446301</c:v>
                </c:pt>
                <c:pt idx="240">
                  <c:v>0.33037828313418899</c:v>
                </c:pt>
                <c:pt idx="241">
                  <c:v>0.33175485931391502</c:v>
                </c:pt>
                <c:pt idx="242">
                  <c:v>0.33313143549363999</c:v>
                </c:pt>
                <c:pt idx="243">
                  <c:v>0.33450801167336602</c:v>
                </c:pt>
                <c:pt idx="244">
                  <c:v>0.335884587853092</c:v>
                </c:pt>
                <c:pt idx="245">
                  <c:v>0.33726116403281797</c:v>
                </c:pt>
                <c:pt idx="246">
                  <c:v>0.338637740212543</c:v>
                </c:pt>
                <c:pt idx="247">
                  <c:v>0.34001431639226898</c:v>
                </c:pt>
                <c:pt idx="248">
                  <c:v>0.34139089257199501</c:v>
                </c:pt>
                <c:pt idx="249">
                  <c:v>0.34276746875172098</c:v>
                </c:pt>
                <c:pt idx="250">
                  <c:v>0.34414404493144701</c:v>
                </c:pt>
                <c:pt idx="251">
                  <c:v>0.34552062111117199</c:v>
                </c:pt>
                <c:pt idx="252">
                  <c:v>0.34689719729089802</c:v>
                </c:pt>
                <c:pt idx="253">
                  <c:v>0.34827377347062399</c:v>
                </c:pt>
                <c:pt idx="254">
                  <c:v>0.34965034965035002</c:v>
                </c:pt>
                <c:pt idx="255">
                  <c:v>0.351026925830076</c:v>
                </c:pt>
                <c:pt idx="256">
                  <c:v>0.35240350200980097</c:v>
                </c:pt>
                <c:pt idx="257">
                  <c:v>0.353780078189527</c:v>
                </c:pt>
                <c:pt idx="258">
                  <c:v>0.35515665436925298</c:v>
                </c:pt>
                <c:pt idx="259">
                  <c:v>0.35653323054897901</c:v>
                </c:pt>
                <c:pt idx="260">
                  <c:v>0.35790980672870398</c:v>
                </c:pt>
                <c:pt idx="261">
                  <c:v>0.35928638290843001</c:v>
                </c:pt>
                <c:pt idx="262">
                  <c:v>0.36066295908815599</c:v>
                </c:pt>
                <c:pt idx="263">
                  <c:v>0.36203953526788202</c:v>
                </c:pt>
                <c:pt idx="264">
                  <c:v>0.36341611144760799</c:v>
                </c:pt>
                <c:pt idx="265">
                  <c:v>0.36479268762733302</c:v>
                </c:pt>
                <c:pt idx="266">
                  <c:v>0.366169263807059</c:v>
                </c:pt>
                <c:pt idx="267">
                  <c:v>0.36754583998678497</c:v>
                </c:pt>
                <c:pt idx="268">
                  <c:v>0.368922416166511</c:v>
                </c:pt>
                <c:pt idx="269">
                  <c:v>0.37029899234623698</c:v>
                </c:pt>
                <c:pt idx="270">
                  <c:v>0.37167556852596201</c:v>
                </c:pt>
                <c:pt idx="271">
                  <c:v>0.37305214470568798</c:v>
                </c:pt>
                <c:pt idx="272">
                  <c:v>0.37442872088541401</c:v>
                </c:pt>
                <c:pt idx="273">
                  <c:v>0.37580529706513999</c:v>
                </c:pt>
                <c:pt idx="274">
                  <c:v>0.37718187324486502</c:v>
                </c:pt>
                <c:pt idx="275">
                  <c:v>0.37855844942459099</c:v>
                </c:pt>
                <c:pt idx="276">
                  <c:v>0.37993502560431702</c:v>
                </c:pt>
                <c:pt idx="277">
                  <c:v>0.381311601784043</c:v>
                </c:pt>
                <c:pt idx="278">
                  <c:v>0.38268817796376903</c:v>
                </c:pt>
                <c:pt idx="279">
                  <c:v>0.384064754143494</c:v>
                </c:pt>
                <c:pt idx="280">
                  <c:v>0.38544133032321998</c:v>
                </c:pt>
                <c:pt idx="281">
                  <c:v>0.38681790650294601</c:v>
                </c:pt>
                <c:pt idx="282">
                  <c:v>0.38819448268267198</c:v>
                </c:pt>
                <c:pt idx="283">
                  <c:v>0.38957105886239801</c:v>
                </c:pt>
                <c:pt idx="284">
                  <c:v>0.39094763504212299</c:v>
                </c:pt>
                <c:pt idx="285">
                  <c:v>0.39232421122184902</c:v>
                </c:pt>
                <c:pt idx="286">
                  <c:v>0.39370078740157499</c:v>
                </c:pt>
                <c:pt idx="287">
                  <c:v>0.39507736358130102</c:v>
                </c:pt>
                <c:pt idx="288">
                  <c:v>0.396453939761026</c:v>
                </c:pt>
                <c:pt idx="289">
                  <c:v>0.39783051594075203</c:v>
                </c:pt>
                <c:pt idx="290">
                  <c:v>0.399207092120478</c:v>
                </c:pt>
                <c:pt idx="291">
                  <c:v>0.40058366830020398</c:v>
                </c:pt>
                <c:pt idx="292">
                  <c:v>0.40196024447993001</c:v>
                </c:pt>
                <c:pt idx="293">
                  <c:v>0.40333682065965498</c:v>
                </c:pt>
                <c:pt idx="294">
                  <c:v>0.40471339683938101</c:v>
                </c:pt>
                <c:pt idx="295">
                  <c:v>0.40608997301910699</c:v>
                </c:pt>
                <c:pt idx="296">
                  <c:v>0.40746654919883302</c:v>
                </c:pt>
                <c:pt idx="297">
                  <c:v>0.40884312537855899</c:v>
                </c:pt>
                <c:pt idx="298">
                  <c:v>0.41021970155828402</c:v>
                </c:pt>
                <c:pt idx="299">
                  <c:v>0.41159627773801</c:v>
                </c:pt>
                <c:pt idx="300">
                  <c:v>0.41297285391773603</c:v>
                </c:pt>
                <c:pt idx="301">
                  <c:v>0.414349430097462</c:v>
                </c:pt>
                <c:pt idx="302">
                  <c:v>0.41572600627718798</c:v>
                </c:pt>
                <c:pt idx="303">
                  <c:v>0.41710258245691301</c:v>
                </c:pt>
                <c:pt idx="304">
                  <c:v>0.41847915863663898</c:v>
                </c:pt>
                <c:pt idx="305">
                  <c:v>0.41985573481636501</c:v>
                </c:pt>
                <c:pt idx="306">
                  <c:v>0.42123231099609099</c:v>
                </c:pt>
                <c:pt idx="307">
                  <c:v>0.42260888717581602</c:v>
                </c:pt>
                <c:pt idx="308">
                  <c:v>0.42398546335554199</c:v>
                </c:pt>
                <c:pt idx="309">
                  <c:v>0.42536203953526802</c:v>
                </c:pt>
                <c:pt idx="310">
                  <c:v>0.426738615714994</c:v>
                </c:pt>
                <c:pt idx="311">
                  <c:v>0.42811519189472003</c:v>
                </c:pt>
                <c:pt idx="312">
                  <c:v>0.429491768074445</c:v>
                </c:pt>
                <c:pt idx="313">
                  <c:v>0.43086834425417098</c:v>
                </c:pt>
                <c:pt idx="314">
                  <c:v>0.43224492043389701</c:v>
                </c:pt>
                <c:pt idx="315">
                  <c:v>0.43362149661362298</c:v>
                </c:pt>
                <c:pt idx="316">
                  <c:v>0.43499807279334801</c:v>
                </c:pt>
                <c:pt idx="317">
                  <c:v>0.43637464897307399</c:v>
                </c:pt>
                <c:pt idx="318">
                  <c:v>0.43775122515280002</c:v>
                </c:pt>
                <c:pt idx="319">
                  <c:v>0.43912780133252599</c:v>
                </c:pt>
                <c:pt idx="320">
                  <c:v>0.44050437751225202</c:v>
                </c:pt>
                <c:pt idx="321">
                  <c:v>0.441880953691977</c:v>
                </c:pt>
                <c:pt idx="322">
                  <c:v>0.44325752987170303</c:v>
                </c:pt>
                <c:pt idx="323">
                  <c:v>0.444634106051429</c:v>
                </c:pt>
                <c:pt idx="324">
                  <c:v>0.44601068223115498</c:v>
                </c:pt>
                <c:pt idx="325">
                  <c:v>0.44738725841088101</c:v>
                </c:pt>
                <c:pt idx="326">
                  <c:v>0.44876383459060598</c:v>
                </c:pt>
                <c:pt idx="327">
                  <c:v>0.45014041077033201</c:v>
                </c:pt>
                <c:pt idx="328">
                  <c:v>0.45151698695005799</c:v>
                </c:pt>
                <c:pt idx="329">
                  <c:v>0.45289356312978402</c:v>
                </c:pt>
                <c:pt idx="330">
                  <c:v>0.45427013930950899</c:v>
                </c:pt>
                <c:pt idx="331">
                  <c:v>0.45564671548923502</c:v>
                </c:pt>
                <c:pt idx="332">
                  <c:v>0.457023291668961</c:v>
                </c:pt>
                <c:pt idx="333">
                  <c:v>0.45839986784868703</c:v>
                </c:pt>
                <c:pt idx="334">
                  <c:v>0.459776444028413</c:v>
                </c:pt>
                <c:pt idx="335">
                  <c:v>0.46115302020813798</c:v>
                </c:pt>
                <c:pt idx="336">
                  <c:v>0.46252959638786401</c:v>
                </c:pt>
                <c:pt idx="337">
                  <c:v>0.46390617256758998</c:v>
                </c:pt>
                <c:pt idx="338">
                  <c:v>0.46528274874731601</c:v>
                </c:pt>
                <c:pt idx="339">
                  <c:v>0.46665932492704199</c:v>
                </c:pt>
                <c:pt idx="340">
                  <c:v>0.46803590110676702</c:v>
                </c:pt>
                <c:pt idx="341">
                  <c:v>0.46941247728649299</c:v>
                </c:pt>
                <c:pt idx="342">
                  <c:v>0.47078905346621902</c:v>
                </c:pt>
                <c:pt idx="343">
                  <c:v>0.472165629645945</c:v>
                </c:pt>
                <c:pt idx="344">
                  <c:v>0.47354220582567003</c:v>
                </c:pt>
                <c:pt idx="345">
                  <c:v>0.474918782005396</c:v>
                </c:pt>
                <c:pt idx="346">
                  <c:v>0.47629535818512198</c:v>
                </c:pt>
                <c:pt idx="347">
                  <c:v>0.47767193436484801</c:v>
                </c:pt>
                <c:pt idx="348">
                  <c:v>0.47904851054457398</c:v>
                </c:pt>
                <c:pt idx="349">
                  <c:v>0.48042508672429901</c:v>
                </c:pt>
                <c:pt idx="350">
                  <c:v>0.48180166290402499</c:v>
                </c:pt>
                <c:pt idx="351">
                  <c:v>0.48317823908375102</c:v>
                </c:pt>
                <c:pt idx="352">
                  <c:v>0.48455481526347699</c:v>
                </c:pt>
                <c:pt idx="353">
                  <c:v>0.48593139144320302</c:v>
                </c:pt>
                <c:pt idx="354">
                  <c:v>0.487307967622928</c:v>
                </c:pt>
                <c:pt idx="355">
                  <c:v>0.48868454380265403</c:v>
                </c:pt>
                <c:pt idx="356">
                  <c:v>0.49006111998238</c:v>
                </c:pt>
                <c:pt idx="357">
                  <c:v>0.49143769616210597</c:v>
                </c:pt>
                <c:pt idx="358">
                  <c:v>0.492814272341832</c:v>
                </c:pt>
                <c:pt idx="359">
                  <c:v>0.49419084852155698</c:v>
                </c:pt>
                <c:pt idx="360">
                  <c:v>0.49556742470128301</c:v>
                </c:pt>
                <c:pt idx="361">
                  <c:v>0.49694400088100898</c:v>
                </c:pt>
                <c:pt idx="362">
                  <c:v>0.49832057706073501</c:v>
                </c:pt>
                <c:pt idx="363">
                  <c:v>0.49969715324045999</c:v>
                </c:pt>
                <c:pt idx="364">
                  <c:v>0.50107372942018602</c:v>
                </c:pt>
                <c:pt idx="365">
                  <c:v>0.50245030559991199</c:v>
                </c:pt>
                <c:pt idx="366">
                  <c:v>0.50382688177963797</c:v>
                </c:pt>
                <c:pt idx="367">
                  <c:v>0.50520345795936406</c:v>
                </c:pt>
                <c:pt idx="368">
                  <c:v>0.50658003413908903</c:v>
                </c:pt>
                <c:pt idx="369">
                  <c:v>0.50795661031881501</c:v>
                </c:pt>
                <c:pt idx="370">
                  <c:v>0.50933318649854098</c:v>
                </c:pt>
                <c:pt idx="371">
                  <c:v>0.51070976267826695</c:v>
                </c:pt>
                <c:pt idx="372">
                  <c:v>0.51208633885799304</c:v>
                </c:pt>
                <c:pt idx="373">
                  <c:v>0.51346291503771802</c:v>
                </c:pt>
                <c:pt idx="374">
                  <c:v>0.51483949121744399</c:v>
                </c:pt>
                <c:pt idx="375">
                  <c:v>0.51621606739716996</c:v>
                </c:pt>
                <c:pt idx="376">
                  <c:v>0.51759264357689605</c:v>
                </c:pt>
                <c:pt idx="377">
                  <c:v>0.51896921975662202</c:v>
                </c:pt>
                <c:pt idx="378">
                  <c:v>0.520345795936347</c:v>
                </c:pt>
                <c:pt idx="379">
                  <c:v>0.52172237211607297</c:v>
                </c:pt>
                <c:pt idx="380">
                  <c:v>0.52309894829579895</c:v>
                </c:pt>
                <c:pt idx="381">
                  <c:v>0.52447552447552503</c:v>
                </c:pt>
                <c:pt idx="382">
                  <c:v>0.52585210065525001</c:v>
                </c:pt>
                <c:pt idx="383">
                  <c:v>0.52722867683497598</c:v>
                </c:pt>
                <c:pt idx="384">
                  <c:v>0.52860525301470196</c:v>
                </c:pt>
                <c:pt idx="385">
                  <c:v>0.52998182919442804</c:v>
                </c:pt>
                <c:pt idx="386">
                  <c:v>0.53135840537415402</c:v>
                </c:pt>
                <c:pt idx="387">
                  <c:v>0.53273498155387899</c:v>
                </c:pt>
                <c:pt idx="388">
                  <c:v>0.53411155773360497</c:v>
                </c:pt>
                <c:pt idx="389">
                  <c:v>0.53548813391333105</c:v>
                </c:pt>
                <c:pt idx="390">
                  <c:v>0.53686471009305703</c:v>
                </c:pt>
                <c:pt idx="391">
                  <c:v>0.538241286272782</c:v>
                </c:pt>
                <c:pt idx="392">
                  <c:v>0.53961786245250798</c:v>
                </c:pt>
                <c:pt idx="393">
                  <c:v>0.54099443863223395</c:v>
                </c:pt>
                <c:pt idx="394">
                  <c:v>0.54237101481196004</c:v>
                </c:pt>
                <c:pt idx="395">
                  <c:v>0.54374759099168601</c:v>
                </c:pt>
                <c:pt idx="396">
                  <c:v>0.54512416717141099</c:v>
                </c:pt>
                <c:pt idx="397">
                  <c:v>0.54650074335113696</c:v>
                </c:pt>
                <c:pt idx="398">
                  <c:v>0.54787731953086305</c:v>
                </c:pt>
                <c:pt idx="399">
                  <c:v>0.54925389571058902</c:v>
                </c:pt>
                <c:pt idx="400">
                  <c:v>0.550630471890314</c:v>
                </c:pt>
                <c:pt idx="401">
                  <c:v>0.55200704807003997</c:v>
                </c:pt>
                <c:pt idx="402">
                  <c:v>0.55338362424976595</c:v>
                </c:pt>
                <c:pt idx="403">
                  <c:v>0.55476020042949203</c:v>
                </c:pt>
                <c:pt idx="404">
                  <c:v>0.55613677660921801</c:v>
                </c:pt>
                <c:pt idx="405">
                  <c:v>0.55751335278894298</c:v>
                </c:pt>
                <c:pt idx="406">
                  <c:v>0.55888992896866896</c:v>
                </c:pt>
                <c:pt idx="407">
                  <c:v>0.56026650514839504</c:v>
                </c:pt>
                <c:pt idx="408">
                  <c:v>0.56164308132812102</c:v>
                </c:pt>
                <c:pt idx="409">
                  <c:v>0.56301965750784699</c:v>
                </c:pt>
                <c:pt idx="410">
                  <c:v>0.56439623368757197</c:v>
                </c:pt>
                <c:pt idx="411">
                  <c:v>0.56577280986729805</c:v>
                </c:pt>
                <c:pt idx="412">
                  <c:v>0.56714938604702403</c:v>
                </c:pt>
                <c:pt idx="413">
                  <c:v>0.56852596222675</c:v>
                </c:pt>
                <c:pt idx="414">
                  <c:v>0.56990253840647598</c:v>
                </c:pt>
                <c:pt idx="415">
                  <c:v>0.57127911458620095</c:v>
                </c:pt>
                <c:pt idx="416">
                  <c:v>0.57265569076592704</c:v>
                </c:pt>
                <c:pt idx="417">
                  <c:v>0.57403226694565301</c:v>
                </c:pt>
                <c:pt idx="418">
                  <c:v>0.57540884312537899</c:v>
                </c:pt>
                <c:pt idx="419">
                  <c:v>0.57678541930510496</c:v>
                </c:pt>
                <c:pt idx="420">
                  <c:v>0.57816199548483005</c:v>
                </c:pt>
                <c:pt idx="421">
                  <c:v>0.57953857166455602</c:v>
                </c:pt>
                <c:pt idx="422">
                  <c:v>0.580915147844282</c:v>
                </c:pt>
                <c:pt idx="423">
                  <c:v>0.58229172402400797</c:v>
                </c:pt>
                <c:pt idx="424">
                  <c:v>0.58366830020373295</c:v>
                </c:pt>
                <c:pt idx="425">
                  <c:v>0.58504487638345903</c:v>
                </c:pt>
                <c:pt idx="426">
                  <c:v>0.58642145256318501</c:v>
                </c:pt>
                <c:pt idx="427">
                  <c:v>0.58779802874291098</c:v>
                </c:pt>
                <c:pt idx="428">
                  <c:v>0.58917460492263696</c:v>
                </c:pt>
                <c:pt idx="429">
                  <c:v>0.59055118110236204</c:v>
                </c:pt>
                <c:pt idx="430">
                  <c:v>0.59192775728208802</c:v>
                </c:pt>
                <c:pt idx="431">
                  <c:v>0.59330433346181399</c:v>
                </c:pt>
                <c:pt idx="432">
                  <c:v>0.59468090964153997</c:v>
                </c:pt>
                <c:pt idx="433">
                  <c:v>0.59605748582126605</c:v>
                </c:pt>
                <c:pt idx="434">
                  <c:v>0.59743406200099103</c:v>
                </c:pt>
                <c:pt idx="435">
                  <c:v>0.598810638180717</c:v>
                </c:pt>
                <c:pt idx="436">
                  <c:v>0.60018721436044298</c:v>
                </c:pt>
                <c:pt idx="437">
                  <c:v>0.60156379054016895</c:v>
                </c:pt>
                <c:pt idx="438">
                  <c:v>0.60294036671989404</c:v>
                </c:pt>
                <c:pt idx="439">
                  <c:v>0.60431694289962001</c:v>
                </c:pt>
                <c:pt idx="440">
                  <c:v>0.60569351907934599</c:v>
                </c:pt>
                <c:pt idx="441">
                  <c:v>0.60707009525907196</c:v>
                </c:pt>
                <c:pt idx="442">
                  <c:v>0.60844667143879805</c:v>
                </c:pt>
                <c:pt idx="443">
                  <c:v>0.60982324761852302</c:v>
                </c:pt>
                <c:pt idx="444">
                  <c:v>0.611199823798249</c:v>
                </c:pt>
                <c:pt idx="445">
                  <c:v>0.61257639997797497</c:v>
                </c:pt>
                <c:pt idx="446">
                  <c:v>0.61395297615770095</c:v>
                </c:pt>
                <c:pt idx="447">
                  <c:v>0.61532955233742703</c:v>
                </c:pt>
                <c:pt idx="448">
                  <c:v>0.61670612851715201</c:v>
                </c:pt>
                <c:pt idx="449">
                  <c:v>0.61808270469687798</c:v>
                </c:pt>
                <c:pt idx="450">
                  <c:v>0.61945928087660396</c:v>
                </c:pt>
                <c:pt idx="451">
                  <c:v>0.62083585705633004</c:v>
                </c:pt>
                <c:pt idx="452">
                  <c:v>0.62221243323605502</c:v>
                </c:pt>
                <c:pt idx="453">
                  <c:v>0.62358900941578099</c:v>
                </c:pt>
                <c:pt idx="454">
                  <c:v>0.62496558559550697</c:v>
                </c:pt>
                <c:pt idx="455">
                  <c:v>0.62634216177523305</c:v>
                </c:pt>
                <c:pt idx="456">
                  <c:v>0.62771873795495903</c:v>
                </c:pt>
                <c:pt idx="457">
                  <c:v>0.629095314134684</c:v>
                </c:pt>
                <c:pt idx="458">
                  <c:v>0.63047189031440998</c:v>
                </c:pt>
                <c:pt idx="459">
                  <c:v>0.63184846649413595</c:v>
                </c:pt>
                <c:pt idx="460">
                  <c:v>0.63322504267386204</c:v>
                </c:pt>
                <c:pt idx="461">
                  <c:v>0.63460161885358801</c:v>
                </c:pt>
                <c:pt idx="462">
                  <c:v>0.63597819503331299</c:v>
                </c:pt>
                <c:pt idx="463">
                  <c:v>0.63735477121303896</c:v>
                </c:pt>
                <c:pt idx="464">
                  <c:v>0.63873134739276505</c:v>
                </c:pt>
                <c:pt idx="465">
                  <c:v>0.64010792357249102</c:v>
                </c:pt>
                <c:pt idx="466">
                  <c:v>0.641484499752216</c:v>
                </c:pt>
                <c:pt idx="467">
                  <c:v>0.64286107593194197</c:v>
                </c:pt>
                <c:pt idx="468">
                  <c:v>0.64423765211166795</c:v>
                </c:pt>
                <c:pt idx="469">
                  <c:v>0.64561422829139403</c:v>
                </c:pt>
                <c:pt idx="470">
                  <c:v>0.64699080447112001</c:v>
                </c:pt>
                <c:pt idx="471">
                  <c:v>0.64836738065084498</c:v>
                </c:pt>
                <c:pt idx="472">
                  <c:v>0.64974395683057096</c:v>
                </c:pt>
                <c:pt idx="473">
                  <c:v>0.65112053301029704</c:v>
                </c:pt>
                <c:pt idx="474">
                  <c:v>0.65249710919002302</c:v>
                </c:pt>
                <c:pt idx="475">
                  <c:v>0.65387368536974799</c:v>
                </c:pt>
                <c:pt idx="476">
                  <c:v>0.65525026154947397</c:v>
                </c:pt>
                <c:pt idx="477">
                  <c:v>0.65662683772920005</c:v>
                </c:pt>
                <c:pt idx="478">
                  <c:v>0.65800341390892603</c:v>
                </c:pt>
                <c:pt idx="479">
                  <c:v>0.659379990088652</c:v>
                </c:pt>
                <c:pt idx="480">
                  <c:v>0.66075656626837698</c:v>
                </c:pt>
                <c:pt idx="481">
                  <c:v>0.66213314244810295</c:v>
                </c:pt>
                <c:pt idx="482">
                  <c:v>0.66350971862782904</c:v>
                </c:pt>
                <c:pt idx="483">
                  <c:v>0.66488629480755501</c:v>
                </c:pt>
                <c:pt idx="484">
                  <c:v>0.66626287098728099</c:v>
                </c:pt>
                <c:pt idx="485">
                  <c:v>0.66763944716700596</c:v>
                </c:pt>
                <c:pt idx="486">
                  <c:v>0.66901602334673205</c:v>
                </c:pt>
                <c:pt idx="487">
                  <c:v>0.67039259952645802</c:v>
                </c:pt>
                <c:pt idx="488">
                  <c:v>0.671769175706184</c:v>
                </c:pt>
                <c:pt idx="489">
                  <c:v>0.67314575188590997</c:v>
                </c:pt>
                <c:pt idx="490">
                  <c:v>0.67452232806563495</c:v>
                </c:pt>
                <c:pt idx="491">
                  <c:v>0.67589890424536103</c:v>
                </c:pt>
                <c:pt idx="492">
                  <c:v>0.67727548042508701</c:v>
                </c:pt>
                <c:pt idx="493">
                  <c:v>0.67865205660481298</c:v>
                </c:pt>
                <c:pt idx="494">
                  <c:v>0.68002863278453896</c:v>
                </c:pt>
                <c:pt idx="495">
                  <c:v>0.68140520896426404</c:v>
                </c:pt>
                <c:pt idx="496">
                  <c:v>0.68278178514399002</c:v>
                </c:pt>
                <c:pt idx="497">
                  <c:v>0.68415836132371599</c:v>
                </c:pt>
                <c:pt idx="498">
                  <c:v>0.68553493750344197</c:v>
                </c:pt>
                <c:pt idx="499">
                  <c:v>0.68691151368316705</c:v>
                </c:pt>
                <c:pt idx="500">
                  <c:v>0.68828808986289303</c:v>
                </c:pt>
                <c:pt idx="501">
                  <c:v>0.689664666042619</c:v>
                </c:pt>
                <c:pt idx="502">
                  <c:v>0.69104124222234498</c:v>
                </c:pt>
                <c:pt idx="503">
                  <c:v>0.69241781840207095</c:v>
                </c:pt>
                <c:pt idx="504">
                  <c:v>0.69379439458179604</c:v>
                </c:pt>
                <c:pt idx="505">
                  <c:v>0.69517097076152201</c:v>
                </c:pt>
                <c:pt idx="506">
                  <c:v>0.69654754694124799</c:v>
                </c:pt>
                <c:pt idx="507">
                  <c:v>0.69792412312097396</c:v>
                </c:pt>
                <c:pt idx="508">
                  <c:v>0.69930069930070005</c:v>
                </c:pt>
                <c:pt idx="509">
                  <c:v>0.70067727548042502</c:v>
                </c:pt>
                <c:pt idx="510">
                  <c:v>0.702053851660151</c:v>
                </c:pt>
                <c:pt idx="511">
                  <c:v>0.70343042783987697</c:v>
                </c:pt>
                <c:pt idx="512">
                  <c:v>0.70480700401960295</c:v>
                </c:pt>
                <c:pt idx="513">
                  <c:v>0.70618358019932803</c:v>
                </c:pt>
                <c:pt idx="514">
                  <c:v>0.70756015637905401</c:v>
                </c:pt>
                <c:pt idx="515">
                  <c:v>0.70893673255877998</c:v>
                </c:pt>
                <c:pt idx="516">
                  <c:v>0.71031330873850596</c:v>
                </c:pt>
                <c:pt idx="517">
                  <c:v>0.71168988491823204</c:v>
                </c:pt>
                <c:pt idx="518">
                  <c:v>0.71306646109795702</c:v>
                </c:pt>
                <c:pt idx="519">
                  <c:v>0.71444303727768299</c:v>
                </c:pt>
                <c:pt idx="520">
                  <c:v>0.71581961345740897</c:v>
                </c:pt>
                <c:pt idx="521">
                  <c:v>0.71719618963713505</c:v>
                </c:pt>
                <c:pt idx="522">
                  <c:v>0.71857276581686103</c:v>
                </c:pt>
                <c:pt idx="523">
                  <c:v>0.719949341996586</c:v>
                </c:pt>
                <c:pt idx="524">
                  <c:v>0.72132591817631198</c:v>
                </c:pt>
                <c:pt idx="525">
                  <c:v>0.72270249435603795</c:v>
                </c:pt>
                <c:pt idx="526">
                  <c:v>0.72407907053576404</c:v>
                </c:pt>
                <c:pt idx="527">
                  <c:v>0.72545564671548901</c:v>
                </c:pt>
                <c:pt idx="528">
                  <c:v>0.72683222289521499</c:v>
                </c:pt>
                <c:pt idx="529">
                  <c:v>0.72820879907494096</c:v>
                </c:pt>
                <c:pt idx="530">
                  <c:v>0.72958537525466705</c:v>
                </c:pt>
                <c:pt idx="531">
                  <c:v>0.73096195143439302</c:v>
                </c:pt>
                <c:pt idx="532">
                  <c:v>0.732338527614118</c:v>
                </c:pt>
                <c:pt idx="533">
                  <c:v>0.73371510379384397</c:v>
                </c:pt>
                <c:pt idx="534">
                  <c:v>0.73509167997356994</c:v>
                </c:pt>
                <c:pt idx="535">
                  <c:v>0.73646825615329603</c:v>
                </c:pt>
                <c:pt idx="536">
                  <c:v>0.73784483233302101</c:v>
                </c:pt>
                <c:pt idx="537">
                  <c:v>0.73922140851274698</c:v>
                </c:pt>
                <c:pt idx="538">
                  <c:v>0.74059798469247295</c:v>
                </c:pt>
                <c:pt idx="539">
                  <c:v>0.74197456087219904</c:v>
                </c:pt>
                <c:pt idx="540">
                  <c:v>0.74335113705192501</c:v>
                </c:pt>
                <c:pt idx="541">
                  <c:v>0.74472771323164999</c:v>
                </c:pt>
                <c:pt idx="542">
                  <c:v>0.74610428941137596</c:v>
                </c:pt>
                <c:pt idx="543">
                  <c:v>0.74748086559110205</c:v>
                </c:pt>
                <c:pt idx="544">
                  <c:v>0.74885744177082803</c:v>
                </c:pt>
                <c:pt idx="545">
                  <c:v>0.750234017950553</c:v>
                </c:pt>
                <c:pt idx="546">
                  <c:v>0.75161059413027898</c:v>
                </c:pt>
                <c:pt idx="547">
                  <c:v>0.75298717031000495</c:v>
                </c:pt>
                <c:pt idx="548">
                  <c:v>0.75436374648973104</c:v>
                </c:pt>
                <c:pt idx="549">
                  <c:v>0.75574032266945701</c:v>
                </c:pt>
                <c:pt idx="550">
                  <c:v>0.75711689884918199</c:v>
                </c:pt>
                <c:pt idx="551">
                  <c:v>0.75849347502890796</c:v>
                </c:pt>
                <c:pt idx="552">
                  <c:v>0.75987005120863405</c:v>
                </c:pt>
                <c:pt idx="553">
                  <c:v>0.76124662738836002</c:v>
                </c:pt>
                <c:pt idx="554">
                  <c:v>0.76262320356808599</c:v>
                </c:pt>
                <c:pt idx="555">
                  <c:v>0.76399977974781097</c:v>
                </c:pt>
                <c:pt idx="556">
                  <c:v>0.76537635592753706</c:v>
                </c:pt>
                <c:pt idx="557">
                  <c:v>0.76675293210726303</c:v>
                </c:pt>
                <c:pt idx="558">
                  <c:v>0.768129508286989</c:v>
                </c:pt>
                <c:pt idx="559">
                  <c:v>0.76950608446671498</c:v>
                </c:pt>
                <c:pt idx="560">
                  <c:v>0.77088266064643995</c:v>
                </c:pt>
                <c:pt idx="561">
                  <c:v>0.77225923682616604</c:v>
                </c:pt>
                <c:pt idx="562">
                  <c:v>0.77363581300589201</c:v>
                </c:pt>
                <c:pt idx="563">
                  <c:v>0.77501238918561799</c:v>
                </c:pt>
                <c:pt idx="564">
                  <c:v>0.77638896536534396</c:v>
                </c:pt>
                <c:pt idx="565">
                  <c:v>0.77776554154506905</c:v>
                </c:pt>
                <c:pt idx="566">
                  <c:v>0.77914211772479502</c:v>
                </c:pt>
                <c:pt idx="567">
                  <c:v>0.780518693904521</c:v>
                </c:pt>
                <c:pt idx="568">
                  <c:v>0.78189527008424697</c:v>
                </c:pt>
                <c:pt idx="569">
                  <c:v>0.78327184626397195</c:v>
                </c:pt>
                <c:pt idx="570">
                  <c:v>0.78464842244369803</c:v>
                </c:pt>
                <c:pt idx="571">
                  <c:v>0.78602499862342401</c:v>
                </c:pt>
                <c:pt idx="572">
                  <c:v>0.78740157480314998</c:v>
                </c:pt>
                <c:pt idx="573">
                  <c:v>0.78877815098287596</c:v>
                </c:pt>
                <c:pt idx="574">
                  <c:v>0.79015472716260104</c:v>
                </c:pt>
                <c:pt idx="575">
                  <c:v>0.79153130334232702</c:v>
                </c:pt>
                <c:pt idx="576">
                  <c:v>0.79290787952205299</c:v>
                </c:pt>
                <c:pt idx="577">
                  <c:v>0.79428445570177897</c:v>
                </c:pt>
                <c:pt idx="578">
                  <c:v>0.79566103188150505</c:v>
                </c:pt>
                <c:pt idx="579">
                  <c:v>0.79703760806123003</c:v>
                </c:pt>
                <c:pt idx="580">
                  <c:v>0.798414184240956</c:v>
                </c:pt>
                <c:pt idx="581">
                  <c:v>0.79979076042068198</c:v>
                </c:pt>
                <c:pt idx="582">
                  <c:v>0.80116733660040795</c:v>
                </c:pt>
                <c:pt idx="583">
                  <c:v>0.80254391278013304</c:v>
                </c:pt>
                <c:pt idx="584">
                  <c:v>0.80392048895985901</c:v>
                </c:pt>
                <c:pt idx="585">
                  <c:v>0.80529706513958499</c:v>
                </c:pt>
                <c:pt idx="586">
                  <c:v>0.80667364131931096</c:v>
                </c:pt>
                <c:pt idx="587">
                  <c:v>0.80805021749903705</c:v>
                </c:pt>
                <c:pt idx="588">
                  <c:v>0.80942679367876202</c:v>
                </c:pt>
                <c:pt idx="589">
                  <c:v>0.810803369858488</c:v>
                </c:pt>
                <c:pt idx="590">
                  <c:v>0.81217994603821397</c:v>
                </c:pt>
                <c:pt idx="591">
                  <c:v>0.81355652221793995</c:v>
                </c:pt>
                <c:pt idx="592">
                  <c:v>0.81493309839766603</c:v>
                </c:pt>
                <c:pt idx="593">
                  <c:v>0.81630967457739101</c:v>
                </c:pt>
                <c:pt idx="594">
                  <c:v>0.81768625075711698</c:v>
                </c:pt>
                <c:pt idx="595">
                  <c:v>0.81906282693684296</c:v>
                </c:pt>
                <c:pt idx="596">
                  <c:v>0.82043940311656904</c:v>
                </c:pt>
                <c:pt idx="597">
                  <c:v>0.82181597929629402</c:v>
                </c:pt>
                <c:pt idx="598">
                  <c:v>0.82319255547601999</c:v>
                </c:pt>
                <c:pt idx="599">
                  <c:v>0.82456913165574597</c:v>
                </c:pt>
                <c:pt idx="600">
                  <c:v>0.82594570783547205</c:v>
                </c:pt>
                <c:pt idx="601">
                  <c:v>0.82732228401519803</c:v>
                </c:pt>
                <c:pt idx="602">
                  <c:v>0.828698860194923</c:v>
                </c:pt>
                <c:pt idx="603">
                  <c:v>0.83007543637464898</c:v>
                </c:pt>
                <c:pt idx="604">
                  <c:v>0.83145201255437495</c:v>
                </c:pt>
                <c:pt idx="605">
                  <c:v>0.83282858873410104</c:v>
                </c:pt>
                <c:pt idx="606">
                  <c:v>0.83420516491382701</c:v>
                </c:pt>
                <c:pt idx="607">
                  <c:v>0.83558174109355199</c:v>
                </c:pt>
                <c:pt idx="608">
                  <c:v>0.83695831727327796</c:v>
                </c:pt>
                <c:pt idx="609">
                  <c:v>0.83833489345300405</c:v>
                </c:pt>
                <c:pt idx="610">
                  <c:v>0.83971146963273002</c:v>
                </c:pt>
                <c:pt idx="611">
                  <c:v>0.841088045812455</c:v>
                </c:pt>
                <c:pt idx="612">
                  <c:v>0.84246462199218097</c:v>
                </c:pt>
                <c:pt idx="613">
                  <c:v>0.84384119817190695</c:v>
                </c:pt>
                <c:pt idx="614">
                  <c:v>0.84521777435163303</c:v>
                </c:pt>
                <c:pt idx="615">
                  <c:v>0.84659435053135901</c:v>
                </c:pt>
                <c:pt idx="616">
                  <c:v>0.84797092671108398</c:v>
                </c:pt>
                <c:pt idx="617">
                  <c:v>0.84934750289080996</c:v>
                </c:pt>
                <c:pt idx="618">
                  <c:v>0.85072407907053604</c:v>
                </c:pt>
                <c:pt idx="619">
                  <c:v>0.85210065525026202</c:v>
                </c:pt>
                <c:pt idx="620">
                  <c:v>0.85347723142998699</c:v>
                </c:pt>
                <c:pt idx="621">
                  <c:v>0.85485380760971297</c:v>
                </c:pt>
                <c:pt idx="622">
                  <c:v>0.85623038378943905</c:v>
                </c:pt>
                <c:pt idx="623">
                  <c:v>0.85760695996916503</c:v>
                </c:pt>
                <c:pt idx="624">
                  <c:v>0.858983536148891</c:v>
                </c:pt>
                <c:pt idx="625">
                  <c:v>0.86036011232861598</c:v>
                </c:pt>
                <c:pt idx="626">
                  <c:v>0.86173668850834195</c:v>
                </c:pt>
                <c:pt idx="627">
                  <c:v>0.86311326468806804</c:v>
                </c:pt>
                <c:pt idx="628">
                  <c:v>0.86448984086779401</c:v>
                </c:pt>
                <c:pt idx="629">
                  <c:v>0.86586641704751999</c:v>
                </c:pt>
                <c:pt idx="630">
                  <c:v>0.86724299322724496</c:v>
                </c:pt>
                <c:pt idx="631">
                  <c:v>0.86861956940697105</c:v>
                </c:pt>
                <c:pt idx="632">
                  <c:v>0.86999614558669702</c:v>
                </c:pt>
                <c:pt idx="633">
                  <c:v>0.871372721766423</c:v>
                </c:pt>
                <c:pt idx="634">
                  <c:v>0.87274929794614897</c:v>
                </c:pt>
                <c:pt idx="635">
                  <c:v>0.87412587412587395</c:v>
                </c:pt>
                <c:pt idx="636">
                  <c:v>0.87550245030560003</c:v>
                </c:pt>
                <c:pt idx="637">
                  <c:v>0.87687902648532601</c:v>
                </c:pt>
                <c:pt idx="638">
                  <c:v>0.87825560266505198</c:v>
                </c:pt>
                <c:pt idx="639">
                  <c:v>0.87963217884477696</c:v>
                </c:pt>
                <c:pt idx="640">
                  <c:v>0.88100875502450304</c:v>
                </c:pt>
                <c:pt idx="641">
                  <c:v>0.88238533120422902</c:v>
                </c:pt>
                <c:pt idx="642">
                  <c:v>0.88376190738395499</c:v>
                </c:pt>
                <c:pt idx="643">
                  <c:v>0.88513848356368097</c:v>
                </c:pt>
                <c:pt idx="644">
                  <c:v>0.88651505974340605</c:v>
                </c:pt>
                <c:pt idx="645">
                  <c:v>0.88789163592313203</c:v>
                </c:pt>
                <c:pt idx="646">
                  <c:v>0.889268212102858</c:v>
                </c:pt>
                <c:pt idx="647">
                  <c:v>0.89064478828258398</c:v>
                </c:pt>
                <c:pt idx="648">
                  <c:v>0.89202136446230895</c:v>
                </c:pt>
                <c:pt idx="649">
                  <c:v>0.89339794064203504</c:v>
                </c:pt>
                <c:pt idx="650">
                  <c:v>0.89477451682176101</c:v>
                </c:pt>
                <c:pt idx="651">
                  <c:v>0.89615109300148699</c:v>
                </c:pt>
                <c:pt idx="652">
                  <c:v>0.89752766918121296</c:v>
                </c:pt>
                <c:pt idx="653">
                  <c:v>0.89890424536093805</c:v>
                </c:pt>
                <c:pt idx="654">
                  <c:v>0.90028082154066402</c:v>
                </c:pt>
                <c:pt idx="655">
                  <c:v>0.90165739772039</c:v>
                </c:pt>
                <c:pt idx="656">
                  <c:v>0.90303397390011597</c:v>
                </c:pt>
                <c:pt idx="657">
                  <c:v>0.90441055007984195</c:v>
                </c:pt>
                <c:pt idx="658">
                  <c:v>0.90578712625956703</c:v>
                </c:pt>
                <c:pt idx="659">
                  <c:v>0.90716370243929301</c:v>
                </c:pt>
                <c:pt idx="660">
                  <c:v>0.90854027861901898</c:v>
                </c:pt>
                <c:pt idx="661">
                  <c:v>0.90991685479874496</c:v>
                </c:pt>
                <c:pt idx="662">
                  <c:v>0.91129343097847104</c:v>
                </c:pt>
                <c:pt idx="663">
                  <c:v>0.91267000715819602</c:v>
                </c:pt>
                <c:pt idx="664">
                  <c:v>0.91404658333792199</c:v>
                </c:pt>
                <c:pt idx="665">
                  <c:v>0.91542315951764797</c:v>
                </c:pt>
                <c:pt idx="666">
                  <c:v>0.91679973569737405</c:v>
                </c:pt>
                <c:pt idx="667">
                  <c:v>0.91817631187710003</c:v>
                </c:pt>
                <c:pt idx="668">
                  <c:v>0.919552888056825</c:v>
                </c:pt>
                <c:pt idx="669">
                  <c:v>0.92092946423655098</c:v>
                </c:pt>
                <c:pt idx="670">
                  <c:v>0.92230604041627695</c:v>
                </c:pt>
                <c:pt idx="671">
                  <c:v>0.92368261659600304</c:v>
                </c:pt>
                <c:pt idx="672">
                  <c:v>0.92505919277572801</c:v>
                </c:pt>
                <c:pt idx="673">
                  <c:v>0.92643576895545399</c:v>
                </c:pt>
                <c:pt idx="674">
                  <c:v>0.92781234513517996</c:v>
                </c:pt>
                <c:pt idx="675">
                  <c:v>0.92918892131490605</c:v>
                </c:pt>
                <c:pt idx="676">
                  <c:v>0.93056549749463202</c:v>
                </c:pt>
                <c:pt idx="677">
                  <c:v>0.931942073674357</c:v>
                </c:pt>
                <c:pt idx="678">
                  <c:v>0.93331864985408297</c:v>
                </c:pt>
                <c:pt idx="679">
                  <c:v>0.93469522603380895</c:v>
                </c:pt>
                <c:pt idx="680">
                  <c:v>0.93607180221353503</c:v>
                </c:pt>
                <c:pt idx="681">
                  <c:v>0.93744837839326101</c:v>
                </c:pt>
                <c:pt idx="682">
                  <c:v>0.93882495457298598</c:v>
                </c:pt>
                <c:pt idx="683">
                  <c:v>0.94020153075271196</c:v>
                </c:pt>
                <c:pt idx="684">
                  <c:v>0.94157810693243804</c:v>
                </c:pt>
                <c:pt idx="685">
                  <c:v>0.94295468311216402</c:v>
                </c:pt>
                <c:pt idx="686">
                  <c:v>0.94433125929188899</c:v>
                </c:pt>
                <c:pt idx="687">
                  <c:v>0.94570783547161497</c:v>
                </c:pt>
                <c:pt idx="688">
                  <c:v>0.94708441165134105</c:v>
                </c:pt>
                <c:pt idx="689">
                  <c:v>0.94846098783106703</c:v>
                </c:pt>
                <c:pt idx="690">
                  <c:v>0.949837564010792</c:v>
                </c:pt>
                <c:pt idx="691">
                  <c:v>0.95121414019051798</c:v>
                </c:pt>
                <c:pt idx="692">
                  <c:v>0.95259071637024395</c:v>
                </c:pt>
                <c:pt idx="693">
                  <c:v>0.95396729254997004</c:v>
                </c:pt>
                <c:pt idx="694">
                  <c:v>0.95534386872969601</c:v>
                </c:pt>
                <c:pt idx="695">
                  <c:v>0.95672044490942099</c:v>
                </c:pt>
                <c:pt idx="696">
                  <c:v>0.95809702108914696</c:v>
                </c:pt>
                <c:pt idx="697">
                  <c:v>0.95947359726887305</c:v>
                </c:pt>
                <c:pt idx="698">
                  <c:v>0.96085017344859902</c:v>
                </c:pt>
                <c:pt idx="699">
                  <c:v>0.962226749628325</c:v>
                </c:pt>
                <c:pt idx="700">
                  <c:v>0.96360332580804997</c:v>
                </c:pt>
                <c:pt idx="701">
                  <c:v>0.96497990198777595</c:v>
                </c:pt>
                <c:pt idx="702">
                  <c:v>0.96635647816750203</c:v>
                </c:pt>
                <c:pt idx="703">
                  <c:v>0.96773305434722801</c:v>
                </c:pt>
                <c:pt idx="704">
                  <c:v>0.96910963052695398</c:v>
                </c:pt>
                <c:pt idx="705">
                  <c:v>0.97048620670667896</c:v>
                </c:pt>
                <c:pt idx="706">
                  <c:v>0.97186278288640504</c:v>
                </c:pt>
                <c:pt idx="707">
                  <c:v>0.97323935906613102</c:v>
                </c:pt>
                <c:pt idx="708">
                  <c:v>0.97461593524585699</c:v>
                </c:pt>
                <c:pt idx="709">
                  <c:v>0.97599251142558296</c:v>
                </c:pt>
                <c:pt idx="710">
                  <c:v>0.97736908760530805</c:v>
                </c:pt>
                <c:pt idx="711">
                  <c:v>0.97874566378503403</c:v>
                </c:pt>
                <c:pt idx="712">
                  <c:v>0.98012223996476</c:v>
                </c:pt>
                <c:pt idx="713">
                  <c:v>0.98149881614448597</c:v>
                </c:pt>
                <c:pt idx="714">
                  <c:v>0.98287539232421095</c:v>
                </c:pt>
                <c:pt idx="715">
                  <c:v>0.98425196850393704</c:v>
                </c:pt>
                <c:pt idx="716">
                  <c:v>0.98562854468366301</c:v>
                </c:pt>
                <c:pt idx="717">
                  <c:v>0.98700512086338898</c:v>
                </c:pt>
                <c:pt idx="718">
                  <c:v>0.98838169704311396</c:v>
                </c:pt>
                <c:pt idx="719">
                  <c:v>0.98975827322284005</c:v>
                </c:pt>
                <c:pt idx="720">
                  <c:v>0.99113484940256602</c:v>
                </c:pt>
                <c:pt idx="721">
                  <c:v>0.992511425582292</c:v>
                </c:pt>
                <c:pt idx="722">
                  <c:v>0.99388800176201797</c:v>
                </c:pt>
                <c:pt idx="723">
                  <c:v>0.99526457794174295</c:v>
                </c:pt>
                <c:pt idx="724">
                  <c:v>0.99664115412146903</c:v>
                </c:pt>
                <c:pt idx="725">
                  <c:v>0.99801773030119501</c:v>
                </c:pt>
                <c:pt idx="726">
                  <c:v>0.99939430648092098</c:v>
                </c:pt>
                <c:pt idx="727">
                  <c:v>1.0007708826606501</c:v>
                </c:pt>
                <c:pt idx="728">
                  <c:v>1.00214745884037</c:v>
                </c:pt>
                <c:pt idx="729">
                  <c:v>1.0035240350201</c:v>
                </c:pt>
                <c:pt idx="730">
                  <c:v>1.00490061119982</c:v>
                </c:pt>
                <c:pt idx="731">
                  <c:v>1.00627718737955</c:v>
                </c:pt>
                <c:pt idx="732">
                  <c:v>1.0076537635592799</c:v>
                </c:pt>
                <c:pt idx="733">
                  <c:v>1.0090303397389999</c:v>
                </c:pt>
                <c:pt idx="734">
                  <c:v>1.0104069159187301</c:v>
                </c:pt>
                <c:pt idx="735">
                  <c:v>1.0117834920984501</c:v>
                </c:pt>
                <c:pt idx="736">
                  <c:v>1.0131600682781801</c:v>
                </c:pt>
                <c:pt idx="737">
                  <c:v>1.0145366444579</c:v>
                </c:pt>
                <c:pt idx="738">
                  <c:v>1.01591322063763</c:v>
                </c:pt>
                <c:pt idx="739">
                  <c:v>1.01728979681736</c:v>
                </c:pt>
                <c:pt idx="740">
                  <c:v>1.01866637299708</c:v>
                </c:pt>
                <c:pt idx="741">
                  <c:v>1.0200429491768099</c:v>
                </c:pt>
                <c:pt idx="742">
                  <c:v>1.0214195253565299</c:v>
                </c:pt>
                <c:pt idx="743">
                  <c:v>1.0227961015362601</c:v>
                </c:pt>
                <c:pt idx="744">
                  <c:v>1.0241726777159901</c:v>
                </c:pt>
                <c:pt idx="745">
                  <c:v>1.0255492538957101</c:v>
                </c:pt>
                <c:pt idx="746">
                  <c:v>1.02692583007544</c:v>
                </c:pt>
                <c:pt idx="747">
                  <c:v>1.02830240625516</c:v>
                </c:pt>
                <c:pt idx="748">
                  <c:v>1.02967898243489</c:v>
                </c:pt>
                <c:pt idx="749">
                  <c:v>1.03105555861461</c:v>
                </c:pt>
                <c:pt idx="750">
                  <c:v>1.0324321347943399</c:v>
                </c:pt>
                <c:pt idx="751">
                  <c:v>1.0338087109740699</c:v>
                </c:pt>
                <c:pt idx="752">
                  <c:v>1.0351852871537901</c:v>
                </c:pt>
                <c:pt idx="753">
                  <c:v>1.0365618633335201</c:v>
                </c:pt>
                <c:pt idx="754">
                  <c:v>1.0379384395132401</c:v>
                </c:pt>
                <c:pt idx="755">
                  <c:v>1.03931501569297</c:v>
                </c:pt>
                <c:pt idx="756">
                  <c:v>1.04069159187269</c:v>
                </c:pt>
                <c:pt idx="757">
                  <c:v>1.04206816805242</c:v>
                </c:pt>
                <c:pt idx="758">
                  <c:v>1.0434447442321499</c:v>
                </c:pt>
                <c:pt idx="759">
                  <c:v>1.0448213204118699</c:v>
                </c:pt>
                <c:pt idx="760">
                  <c:v>1.0461978965915999</c:v>
                </c:pt>
                <c:pt idx="761">
                  <c:v>1.0475744727713201</c:v>
                </c:pt>
                <c:pt idx="762">
                  <c:v>1.0489510489510501</c:v>
                </c:pt>
                <c:pt idx="763">
                  <c:v>1.05032762513078</c:v>
                </c:pt>
                <c:pt idx="764">
                  <c:v>1.0517042013105</c:v>
                </c:pt>
                <c:pt idx="765">
                  <c:v>1.05308077749023</c:v>
                </c:pt>
                <c:pt idx="766">
                  <c:v>1.05445735366995</c:v>
                </c:pt>
                <c:pt idx="767">
                  <c:v>1.0558339298496799</c:v>
                </c:pt>
                <c:pt idx="768">
                  <c:v>1.0572105060293999</c:v>
                </c:pt>
                <c:pt idx="769">
                  <c:v>1.0585870822091299</c:v>
                </c:pt>
                <c:pt idx="770">
                  <c:v>1.0599636583888601</c:v>
                </c:pt>
                <c:pt idx="771">
                  <c:v>1.0613402345685801</c:v>
                </c:pt>
                <c:pt idx="772">
                  <c:v>1.06271681074831</c:v>
                </c:pt>
                <c:pt idx="773">
                  <c:v>1.06409338692803</c:v>
                </c:pt>
                <c:pt idx="774">
                  <c:v>1.06546996310776</c:v>
                </c:pt>
                <c:pt idx="775">
                  <c:v>1.06684653928748</c:v>
                </c:pt>
                <c:pt idx="776">
                  <c:v>1.0682231154672099</c:v>
                </c:pt>
                <c:pt idx="777">
                  <c:v>1.0695996916469399</c:v>
                </c:pt>
                <c:pt idx="778">
                  <c:v>1.0709762678266599</c:v>
                </c:pt>
                <c:pt idx="779">
                  <c:v>1.0723528440063901</c:v>
                </c:pt>
                <c:pt idx="780">
                  <c:v>1.0737294201861101</c:v>
                </c:pt>
                <c:pt idx="781">
                  <c:v>1.07510599636584</c:v>
                </c:pt>
                <c:pt idx="782">
                  <c:v>1.07648257254557</c:v>
                </c:pt>
                <c:pt idx="783">
                  <c:v>1.07785914872529</c:v>
                </c:pt>
                <c:pt idx="784">
                  <c:v>1.07923572490502</c:v>
                </c:pt>
                <c:pt idx="785">
                  <c:v>1.0806123010847399</c:v>
                </c:pt>
                <c:pt idx="786">
                  <c:v>1.0819888772644699</c:v>
                </c:pt>
                <c:pt idx="787">
                  <c:v>1.0833654534441901</c:v>
                </c:pt>
                <c:pt idx="788">
                  <c:v>1.0847420296239201</c:v>
                </c:pt>
                <c:pt idx="789">
                  <c:v>1.0861186058036501</c:v>
                </c:pt>
                <c:pt idx="790">
                  <c:v>1.08749518198337</c:v>
                </c:pt>
                <c:pt idx="791">
                  <c:v>1.0888717581631</c:v>
                </c:pt>
                <c:pt idx="792">
                  <c:v>1.09024833434282</c:v>
                </c:pt>
                <c:pt idx="793">
                  <c:v>1.09162491052255</c:v>
                </c:pt>
                <c:pt idx="794">
                  <c:v>1.0930014867022699</c:v>
                </c:pt>
                <c:pt idx="795">
                  <c:v>1.0943780628819999</c:v>
                </c:pt>
                <c:pt idx="796">
                  <c:v>1.0957546390617301</c:v>
                </c:pt>
                <c:pt idx="797">
                  <c:v>1.0971312152414501</c:v>
                </c:pt>
                <c:pt idx="798">
                  <c:v>1.09850779142118</c:v>
                </c:pt>
                <c:pt idx="799">
                  <c:v>1.0998843676009</c:v>
                </c:pt>
                <c:pt idx="800">
                  <c:v>1.10126094378063</c:v>
                </c:pt>
                <c:pt idx="801">
                  <c:v>1.10263751996035</c:v>
                </c:pt>
                <c:pt idx="802">
                  <c:v>1.1040140961400799</c:v>
                </c:pt>
                <c:pt idx="803">
                  <c:v>1.1053906723198099</c:v>
                </c:pt>
                <c:pt idx="804">
                  <c:v>1.1067672484995299</c:v>
                </c:pt>
                <c:pt idx="805">
                  <c:v>1.1081438246792601</c:v>
                </c:pt>
                <c:pt idx="806">
                  <c:v>1.1095204008589801</c:v>
                </c:pt>
                <c:pt idx="807">
                  <c:v>1.11089697703871</c:v>
                </c:pt>
                <c:pt idx="808">
                  <c:v>1.11227355321844</c:v>
                </c:pt>
                <c:pt idx="809">
                  <c:v>1.11365012939816</c:v>
                </c:pt>
                <c:pt idx="810">
                  <c:v>1.11502670557789</c:v>
                </c:pt>
                <c:pt idx="811">
                  <c:v>1.1164032817576099</c:v>
                </c:pt>
                <c:pt idx="812">
                  <c:v>1.1177798579373399</c:v>
                </c:pt>
                <c:pt idx="813">
                  <c:v>1.1191564341170599</c:v>
                </c:pt>
                <c:pt idx="814">
                  <c:v>1.1205330102967901</c:v>
                </c:pt>
                <c:pt idx="815">
                  <c:v>1.1219095864765201</c:v>
                </c:pt>
                <c:pt idx="816">
                  <c:v>1.12328616265624</c:v>
                </c:pt>
                <c:pt idx="817">
                  <c:v>1.12466273883597</c:v>
                </c:pt>
                <c:pt idx="818">
                  <c:v>1.12603931501569</c:v>
                </c:pt>
                <c:pt idx="819">
                  <c:v>1.12741589119542</c:v>
                </c:pt>
                <c:pt idx="820">
                  <c:v>1.1287924673751399</c:v>
                </c:pt>
                <c:pt idx="821">
                  <c:v>1.1301690435548699</c:v>
                </c:pt>
                <c:pt idx="822">
                  <c:v>1.1315456197346001</c:v>
                </c:pt>
                <c:pt idx="823">
                  <c:v>1.1329221959143201</c:v>
                </c:pt>
                <c:pt idx="824">
                  <c:v>1.1342987720940501</c:v>
                </c:pt>
                <c:pt idx="825">
                  <c:v>1.13567534827377</c:v>
                </c:pt>
                <c:pt idx="826">
                  <c:v>1.1370519244535</c:v>
                </c:pt>
                <c:pt idx="827">
                  <c:v>1.13842850063323</c:v>
                </c:pt>
                <c:pt idx="828">
                  <c:v>1.13980507681295</c:v>
                </c:pt>
                <c:pt idx="829">
                  <c:v>1.1411816529926799</c:v>
                </c:pt>
                <c:pt idx="830">
                  <c:v>1.1425582291723999</c:v>
                </c:pt>
                <c:pt idx="831">
                  <c:v>1.1439348053521301</c:v>
                </c:pt>
                <c:pt idx="832">
                  <c:v>1.1453113815318501</c:v>
                </c:pt>
                <c:pt idx="833">
                  <c:v>1.1466879577115801</c:v>
                </c:pt>
                <c:pt idx="834">
                  <c:v>1.14806453389131</c:v>
                </c:pt>
                <c:pt idx="835">
                  <c:v>1.14944111007103</c:v>
                </c:pt>
                <c:pt idx="836">
                  <c:v>1.15081768625076</c:v>
                </c:pt>
                <c:pt idx="837">
                  <c:v>1.15219426243048</c:v>
                </c:pt>
                <c:pt idx="838">
                  <c:v>1.1535708386102099</c:v>
                </c:pt>
                <c:pt idx="839">
                  <c:v>1.1549474147899299</c:v>
                </c:pt>
                <c:pt idx="840">
                  <c:v>1.1563239909696601</c:v>
                </c:pt>
                <c:pt idx="841">
                  <c:v>1.1577005671493901</c:v>
                </c:pt>
                <c:pt idx="842">
                  <c:v>1.15907714332911</c:v>
                </c:pt>
                <c:pt idx="843">
                  <c:v>1.16045371950884</c:v>
                </c:pt>
                <c:pt idx="844">
                  <c:v>1.16183029568856</c:v>
                </c:pt>
                <c:pt idx="845">
                  <c:v>1.16320687186829</c:v>
                </c:pt>
                <c:pt idx="846">
                  <c:v>1.1645834480480199</c:v>
                </c:pt>
                <c:pt idx="847">
                  <c:v>1.1659600242277399</c:v>
                </c:pt>
                <c:pt idx="848">
                  <c:v>1.1673366004074699</c:v>
                </c:pt>
                <c:pt idx="849">
                  <c:v>1.1687131765871901</c:v>
                </c:pt>
                <c:pt idx="850">
                  <c:v>1.1700897527669201</c:v>
                </c:pt>
                <c:pt idx="851">
                  <c:v>1.17146632894664</c:v>
                </c:pt>
                <c:pt idx="852">
                  <c:v>1.17284290512637</c:v>
                </c:pt>
                <c:pt idx="853">
                  <c:v>1.1742194813061</c:v>
                </c:pt>
                <c:pt idx="854">
                  <c:v>1.17559605748582</c:v>
                </c:pt>
                <c:pt idx="855">
                  <c:v>1.1769726336655499</c:v>
                </c:pt>
                <c:pt idx="856">
                  <c:v>1.1783492098452699</c:v>
                </c:pt>
                <c:pt idx="857">
                  <c:v>1.1797257860249999</c:v>
                </c:pt>
                <c:pt idx="858">
                  <c:v>1.1811023622047201</c:v>
                </c:pt>
                <c:pt idx="859">
                  <c:v>1.1824789383844501</c:v>
                </c:pt>
                <c:pt idx="860">
                  <c:v>1.18385551456418</c:v>
                </c:pt>
                <c:pt idx="861">
                  <c:v>1.1852320907439</c:v>
                </c:pt>
                <c:pt idx="862">
                  <c:v>1.18660866692363</c:v>
                </c:pt>
                <c:pt idx="863">
                  <c:v>1.18798524310335</c:v>
                </c:pt>
                <c:pt idx="864">
                  <c:v>1.1893618192830799</c:v>
                </c:pt>
                <c:pt idx="865">
                  <c:v>1.1907383954628099</c:v>
                </c:pt>
                <c:pt idx="866">
                  <c:v>1.1921149716425301</c:v>
                </c:pt>
                <c:pt idx="867">
                  <c:v>1.1934915478222601</c:v>
                </c:pt>
                <c:pt idx="868">
                  <c:v>1.1948681240019801</c:v>
                </c:pt>
                <c:pt idx="869">
                  <c:v>1.19624470018171</c:v>
                </c:pt>
                <c:pt idx="870">
                  <c:v>1.19762127636143</c:v>
                </c:pt>
                <c:pt idx="871">
                  <c:v>1.19899785254116</c:v>
                </c:pt>
                <c:pt idx="872">
                  <c:v>1.20037442872089</c:v>
                </c:pt>
                <c:pt idx="873">
                  <c:v>1.2017510049006099</c:v>
                </c:pt>
                <c:pt idx="874">
                  <c:v>1.2031275810803399</c:v>
                </c:pt>
                <c:pt idx="875">
                  <c:v>1.2045041572600601</c:v>
                </c:pt>
                <c:pt idx="876">
                  <c:v>1.2058807334397901</c:v>
                </c:pt>
                <c:pt idx="877">
                  <c:v>1.2072573096195101</c:v>
                </c:pt>
                <c:pt idx="878">
                  <c:v>1.20863388579924</c:v>
                </c:pt>
                <c:pt idx="879">
                  <c:v>1.21001046197897</c:v>
                </c:pt>
                <c:pt idx="880">
                  <c:v>1.21138703815869</c:v>
                </c:pt>
                <c:pt idx="881">
                  <c:v>1.2127636143384199</c:v>
                </c:pt>
                <c:pt idx="882">
                  <c:v>1.2141401905181399</c:v>
                </c:pt>
                <c:pt idx="883">
                  <c:v>1.2155167666978699</c:v>
                </c:pt>
                <c:pt idx="884">
                  <c:v>1.2168933428776001</c:v>
                </c:pt>
                <c:pt idx="885">
                  <c:v>1.2182699190573201</c:v>
                </c:pt>
                <c:pt idx="886">
                  <c:v>1.21964649523705</c:v>
                </c:pt>
                <c:pt idx="887">
                  <c:v>1.22102307141677</c:v>
                </c:pt>
                <c:pt idx="888">
                  <c:v>1.2223996475965</c:v>
                </c:pt>
                <c:pt idx="889">
                  <c:v>1.22377622377622</c:v>
                </c:pt>
                <c:pt idx="890">
                  <c:v>1.2251527999559499</c:v>
                </c:pt>
                <c:pt idx="891">
                  <c:v>1.2265293761356799</c:v>
                </c:pt>
                <c:pt idx="892">
                  <c:v>1.2279059523153999</c:v>
                </c:pt>
                <c:pt idx="893">
                  <c:v>1.2292825284951301</c:v>
                </c:pt>
                <c:pt idx="894">
                  <c:v>1.2306591046748501</c:v>
                </c:pt>
                <c:pt idx="895">
                  <c:v>1.23203568085458</c:v>
                </c:pt>
                <c:pt idx="896">
                  <c:v>1.2334122570343</c:v>
                </c:pt>
                <c:pt idx="897">
                  <c:v>1.23478883321403</c:v>
                </c:pt>
                <c:pt idx="898">
                  <c:v>1.23616540939376</c:v>
                </c:pt>
                <c:pt idx="899">
                  <c:v>1.2375419855734799</c:v>
                </c:pt>
                <c:pt idx="900">
                  <c:v>1.2389185617532099</c:v>
                </c:pt>
                <c:pt idx="901">
                  <c:v>1.2402951379329299</c:v>
                </c:pt>
                <c:pt idx="902">
                  <c:v>1.2416717141126601</c:v>
                </c:pt>
                <c:pt idx="903">
                  <c:v>1.2430482902923901</c:v>
                </c:pt>
                <c:pt idx="904">
                  <c:v>1.24442486647211</c:v>
                </c:pt>
                <c:pt idx="905">
                  <c:v>1.24580144265184</c:v>
                </c:pt>
                <c:pt idx="906">
                  <c:v>1.24717801883156</c:v>
                </c:pt>
                <c:pt idx="907">
                  <c:v>1.24855459501129</c:v>
                </c:pt>
                <c:pt idx="908">
                  <c:v>1.2499311711910099</c:v>
                </c:pt>
                <c:pt idx="909">
                  <c:v>1.2513077473707399</c:v>
                </c:pt>
                <c:pt idx="910">
                  <c:v>1.2526843235504701</c:v>
                </c:pt>
                <c:pt idx="911">
                  <c:v>1.2540608997301901</c:v>
                </c:pt>
                <c:pt idx="912">
                  <c:v>1.2554374759099201</c:v>
                </c:pt>
                <c:pt idx="913">
                  <c:v>1.25681405208964</c:v>
                </c:pt>
                <c:pt idx="914">
                  <c:v>1.25819062826937</c:v>
                </c:pt>
                <c:pt idx="915">
                  <c:v>1.25956720444909</c:v>
                </c:pt>
                <c:pt idx="916">
                  <c:v>1.26094378062882</c:v>
                </c:pt>
                <c:pt idx="917">
                  <c:v>1.2623203568085499</c:v>
                </c:pt>
                <c:pt idx="918">
                  <c:v>1.2636969329882699</c:v>
                </c:pt>
                <c:pt idx="919">
                  <c:v>1.2650735091680001</c:v>
                </c:pt>
                <c:pt idx="920">
                  <c:v>1.2664500853477201</c:v>
                </c:pt>
                <c:pt idx="921">
                  <c:v>1.26782666152745</c:v>
                </c:pt>
                <c:pt idx="922">
                  <c:v>1.26920323770718</c:v>
                </c:pt>
                <c:pt idx="923">
                  <c:v>1.2705798138869</c:v>
                </c:pt>
                <c:pt idx="924">
                  <c:v>1.27195639006663</c:v>
                </c:pt>
                <c:pt idx="925">
                  <c:v>1.27333296624635</c:v>
                </c:pt>
                <c:pt idx="926">
                  <c:v>1.2747095424260799</c:v>
                </c:pt>
                <c:pt idx="927">
                  <c:v>1.2760861186057999</c:v>
                </c:pt>
                <c:pt idx="928">
                  <c:v>1.2774626947855301</c:v>
                </c:pt>
                <c:pt idx="929">
                  <c:v>1.2788392709652601</c:v>
                </c:pt>
                <c:pt idx="930">
                  <c:v>1.28021584714498</c:v>
                </c:pt>
                <c:pt idx="931">
                  <c:v>1.28159242332471</c:v>
                </c:pt>
                <c:pt idx="932">
                  <c:v>1.28296899950443</c:v>
                </c:pt>
                <c:pt idx="933">
                  <c:v>1.28434557568416</c:v>
                </c:pt>
                <c:pt idx="934">
                  <c:v>1.2857221518638799</c:v>
                </c:pt>
                <c:pt idx="935">
                  <c:v>1.2870987280436099</c:v>
                </c:pt>
                <c:pt idx="936">
                  <c:v>1.2884753042233399</c:v>
                </c:pt>
                <c:pt idx="937">
                  <c:v>1.2898518804030601</c:v>
                </c:pt>
                <c:pt idx="938">
                  <c:v>1.2912284565827901</c:v>
                </c:pt>
                <c:pt idx="939">
                  <c:v>1.29260503276251</c:v>
                </c:pt>
                <c:pt idx="940">
                  <c:v>1.29398160894224</c:v>
                </c:pt>
                <c:pt idx="941">
                  <c:v>1.29535818512196</c:v>
                </c:pt>
                <c:pt idx="942">
                  <c:v>1.29673476130169</c:v>
                </c:pt>
                <c:pt idx="943">
                  <c:v>1.2981113374814199</c:v>
                </c:pt>
                <c:pt idx="944">
                  <c:v>1.2994879136611399</c:v>
                </c:pt>
                <c:pt idx="945">
                  <c:v>1.3008644898408701</c:v>
                </c:pt>
                <c:pt idx="946">
                  <c:v>1.3022410660205901</c:v>
                </c:pt>
                <c:pt idx="947">
                  <c:v>1.3036176422003201</c:v>
                </c:pt>
                <c:pt idx="948">
                  <c:v>1.30499421838005</c:v>
                </c:pt>
                <c:pt idx="949">
                  <c:v>1.30637079455977</c:v>
                </c:pt>
                <c:pt idx="950">
                  <c:v>1.3077473707395</c:v>
                </c:pt>
                <c:pt idx="951">
                  <c:v>1.30912394691922</c:v>
                </c:pt>
                <c:pt idx="952">
                  <c:v>1.3105005230989499</c:v>
                </c:pt>
                <c:pt idx="953">
                  <c:v>1.3118770992786699</c:v>
                </c:pt>
                <c:pt idx="954">
                  <c:v>1.3132536754584001</c:v>
                </c:pt>
                <c:pt idx="955">
                  <c:v>1.3146302516381301</c:v>
                </c:pt>
                <c:pt idx="956">
                  <c:v>1.3160068278178501</c:v>
                </c:pt>
                <c:pt idx="957">
                  <c:v>1.31738340399758</c:v>
                </c:pt>
                <c:pt idx="958">
                  <c:v>1.3187599801773</c:v>
                </c:pt>
                <c:pt idx="959">
                  <c:v>1.32013655635703</c:v>
                </c:pt>
                <c:pt idx="960">
                  <c:v>1.32151313253675</c:v>
                </c:pt>
                <c:pt idx="961">
                  <c:v>1.3228897087164799</c:v>
                </c:pt>
                <c:pt idx="962">
                  <c:v>1.3242662848962099</c:v>
                </c:pt>
                <c:pt idx="963">
                  <c:v>1.3256428610759301</c:v>
                </c:pt>
                <c:pt idx="964">
                  <c:v>1.3270194372556601</c:v>
                </c:pt>
                <c:pt idx="965">
                  <c:v>1.3283960134353801</c:v>
                </c:pt>
                <c:pt idx="966">
                  <c:v>1.32977258961511</c:v>
                </c:pt>
                <c:pt idx="967">
                  <c:v>1.33114916579484</c:v>
                </c:pt>
                <c:pt idx="968">
                  <c:v>1.33252574197456</c:v>
                </c:pt>
                <c:pt idx="969">
                  <c:v>1.3339023181542899</c:v>
                </c:pt>
                <c:pt idx="970">
                  <c:v>1.3352788943340099</c:v>
                </c:pt>
                <c:pt idx="971">
                  <c:v>1.3366554705137399</c:v>
                </c:pt>
                <c:pt idx="972">
                  <c:v>1.3380320466934601</c:v>
                </c:pt>
                <c:pt idx="973">
                  <c:v>1.3394086228731901</c:v>
                </c:pt>
                <c:pt idx="974">
                  <c:v>1.34078519905292</c:v>
                </c:pt>
                <c:pt idx="975">
                  <c:v>1.34216177523264</c:v>
                </c:pt>
                <c:pt idx="976">
                  <c:v>1.34353835141237</c:v>
                </c:pt>
                <c:pt idx="977">
                  <c:v>1.34491492759209</c:v>
                </c:pt>
                <c:pt idx="978">
                  <c:v>1.3462915037718199</c:v>
                </c:pt>
                <c:pt idx="979">
                  <c:v>1.3476680799515399</c:v>
                </c:pt>
                <c:pt idx="980">
                  <c:v>1.3490446561312699</c:v>
                </c:pt>
                <c:pt idx="981">
                  <c:v>1.3504212323110001</c:v>
                </c:pt>
                <c:pt idx="982">
                  <c:v>1.3517978084907201</c:v>
                </c:pt>
                <c:pt idx="983">
                  <c:v>1.35317438467045</c:v>
                </c:pt>
                <c:pt idx="984">
                  <c:v>1.35455096085017</c:v>
                </c:pt>
                <c:pt idx="985">
                  <c:v>1.3559275370299</c:v>
                </c:pt>
                <c:pt idx="986">
                  <c:v>1.35730411320963</c:v>
                </c:pt>
                <c:pt idx="987">
                  <c:v>1.3586806893893499</c:v>
                </c:pt>
                <c:pt idx="988">
                  <c:v>1.3600572655690799</c:v>
                </c:pt>
                <c:pt idx="989">
                  <c:v>1.3614338417487999</c:v>
                </c:pt>
                <c:pt idx="990">
                  <c:v>1.3628104179285301</c:v>
                </c:pt>
                <c:pt idx="991">
                  <c:v>1.3641869941082501</c:v>
                </c:pt>
                <c:pt idx="992">
                  <c:v>1.36556357028798</c:v>
                </c:pt>
                <c:pt idx="993">
                  <c:v>1.36694014646771</c:v>
                </c:pt>
                <c:pt idx="994">
                  <c:v>1.36831672264743</c:v>
                </c:pt>
                <c:pt idx="995">
                  <c:v>1.36969329882716</c:v>
                </c:pt>
                <c:pt idx="996">
                  <c:v>1.3710698750068799</c:v>
                </c:pt>
                <c:pt idx="997">
                  <c:v>1.3724464511866099</c:v>
                </c:pt>
                <c:pt idx="998">
                  <c:v>1.3738230273663301</c:v>
                </c:pt>
                <c:pt idx="999">
                  <c:v>1.3751996035460601</c:v>
                </c:pt>
                <c:pt idx="1000">
                  <c:v>1.3765761797257901</c:v>
                </c:pt>
                <c:pt idx="1001">
                  <c:v>1.37795275590551</c:v>
                </c:pt>
                <c:pt idx="1002">
                  <c:v>1.37932933208524</c:v>
                </c:pt>
                <c:pt idx="1003">
                  <c:v>1.38070590826496</c:v>
                </c:pt>
                <c:pt idx="1004">
                  <c:v>1.38208248444469</c:v>
                </c:pt>
                <c:pt idx="1005">
                  <c:v>1.3834590606244199</c:v>
                </c:pt>
                <c:pt idx="1006">
                  <c:v>1.3848356368041399</c:v>
                </c:pt>
                <c:pt idx="1007">
                  <c:v>1.3862122129838701</c:v>
                </c:pt>
                <c:pt idx="1008">
                  <c:v>1.3875887891635901</c:v>
                </c:pt>
                <c:pt idx="1009">
                  <c:v>1.38896536534332</c:v>
                </c:pt>
                <c:pt idx="1010">
                  <c:v>1.39034194152304</c:v>
                </c:pt>
                <c:pt idx="1011">
                  <c:v>1.39171851770277</c:v>
                </c:pt>
                <c:pt idx="1012">
                  <c:v>1.3930950938825</c:v>
                </c:pt>
                <c:pt idx="1013">
                  <c:v>1.3944716700622199</c:v>
                </c:pt>
                <c:pt idx="1014">
                  <c:v>1.3958482462419499</c:v>
                </c:pt>
                <c:pt idx="1015">
                  <c:v>1.3972248224216699</c:v>
                </c:pt>
                <c:pt idx="1016">
                  <c:v>1.3986013986014001</c:v>
                </c:pt>
                <c:pt idx="1017">
                  <c:v>1.3999779747811201</c:v>
                </c:pt>
                <c:pt idx="1018">
                  <c:v>1.40135455096085</c:v>
                </c:pt>
                <c:pt idx="1019">
                  <c:v>1.40273112714058</c:v>
                </c:pt>
                <c:pt idx="1020">
                  <c:v>1.4041077033203</c:v>
                </c:pt>
                <c:pt idx="1021">
                  <c:v>1.40548427950003</c:v>
                </c:pt>
                <c:pt idx="1022">
                  <c:v>1.4068608556797499</c:v>
                </c:pt>
                <c:pt idx="1023">
                  <c:v>1.4082374318594799</c:v>
                </c:pt>
                <c:pt idx="1024">
                  <c:v>1.4096140080392101</c:v>
                </c:pt>
                <c:pt idx="1025">
                  <c:v>1.4109905842189301</c:v>
                </c:pt>
                <c:pt idx="1026">
                  <c:v>1.4123671603986601</c:v>
                </c:pt>
                <c:pt idx="1027">
                  <c:v>1.41374373657838</c:v>
                </c:pt>
                <c:pt idx="1028">
                  <c:v>1.41512031275811</c:v>
                </c:pt>
                <c:pt idx="1029">
                  <c:v>1.41649688893783</c:v>
                </c:pt>
                <c:pt idx="1030">
                  <c:v>1.41787346511756</c:v>
                </c:pt>
                <c:pt idx="1031">
                  <c:v>1.4192500412972899</c:v>
                </c:pt>
                <c:pt idx="1032">
                  <c:v>1.4206266174770099</c:v>
                </c:pt>
                <c:pt idx="1033">
                  <c:v>1.4220031936567401</c:v>
                </c:pt>
                <c:pt idx="1034">
                  <c:v>1.4233797698364601</c:v>
                </c:pt>
                <c:pt idx="1035">
                  <c:v>1.4247563460161901</c:v>
                </c:pt>
                <c:pt idx="1036">
                  <c:v>1.42613292219591</c:v>
                </c:pt>
                <c:pt idx="1037">
                  <c:v>1.42750949837564</c:v>
                </c:pt>
                <c:pt idx="1038">
                  <c:v>1.42888607455537</c:v>
                </c:pt>
                <c:pt idx="1039">
                  <c:v>1.43026265073509</c:v>
                </c:pt>
                <c:pt idx="1040">
                  <c:v>1.4316392269148199</c:v>
                </c:pt>
                <c:pt idx="1041">
                  <c:v>1.4330158030945399</c:v>
                </c:pt>
                <c:pt idx="1042">
                  <c:v>1.4343923792742701</c:v>
                </c:pt>
                <c:pt idx="1043">
                  <c:v>1.4357689554540001</c:v>
                </c:pt>
                <c:pt idx="1044">
                  <c:v>1.4371455316337201</c:v>
                </c:pt>
                <c:pt idx="1045">
                  <c:v>1.43852210781345</c:v>
                </c:pt>
                <c:pt idx="1046">
                  <c:v>1.43989868399317</c:v>
                </c:pt>
                <c:pt idx="1047">
                  <c:v>1.4412752601729</c:v>
                </c:pt>
                <c:pt idx="1048">
                  <c:v>1.44265183635262</c:v>
                </c:pt>
                <c:pt idx="1049">
                  <c:v>1.4440284125323499</c:v>
                </c:pt>
                <c:pt idx="1050">
                  <c:v>1.4454049887120799</c:v>
                </c:pt>
                <c:pt idx="1051">
                  <c:v>1.4467815648918001</c:v>
                </c:pt>
                <c:pt idx="1052">
                  <c:v>1.4481581410715301</c:v>
                </c:pt>
                <c:pt idx="1053">
                  <c:v>1.44953471725125</c:v>
                </c:pt>
                <c:pt idx="1054">
                  <c:v>1.45091129343098</c:v>
                </c:pt>
                <c:pt idx="1055">
                  <c:v>1.4522878696107</c:v>
                </c:pt>
                <c:pt idx="1056">
                  <c:v>1.45366444579043</c:v>
                </c:pt>
                <c:pt idx="1057">
                  <c:v>1.4550410219701599</c:v>
                </c:pt>
                <c:pt idx="1058">
                  <c:v>1.4564175981498799</c:v>
                </c:pt>
                <c:pt idx="1059">
                  <c:v>1.4577941743296099</c:v>
                </c:pt>
                <c:pt idx="1060">
                  <c:v>1.4591707505093301</c:v>
                </c:pt>
                <c:pt idx="1061">
                  <c:v>1.4605473266890601</c:v>
                </c:pt>
                <c:pt idx="1062">
                  <c:v>1.46192390286879</c:v>
                </c:pt>
                <c:pt idx="1063">
                  <c:v>1.46330047904851</c:v>
                </c:pt>
                <c:pt idx="1064">
                  <c:v>1.46467705522824</c:v>
                </c:pt>
                <c:pt idx="1065">
                  <c:v>1.46605363140796</c:v>
                </c:pt>
                <c:pt idx="1066">
                  <c:v>1.4674302075876899</c:v>
                </c:pt>
                <c:pt idx="1067">
                  <c:v>1.4688067837674099</c:v>
                </c:pt>
                <c:pt idx="1068">
                  <c:v>1.4701833599471399</c:v>
                </c:pt>
                <c:pt idx="1069">
                  <c:v>1.4715599361268701</c:v>
                </c:pt>
                <c:pt idx="1070">
                  <c:v>1.4729365123065901</c:v>
                </c:pt>
                <c:pt idx="1071">
                  <c:v>1.47431308848632</c:v>
                </c:pt>
                <c:pt idx="1072">
                  <c:v>1.47568966466604</c:v>
                </c:pt>
                <c:pt idx="1073">
                  <c:v>1.47706624084577</c:v>
                </c:pt>
                <c:pt idx="1074">
                  <c:v>1.47844281702549</c:v>
                </c:pt>
                <c:pt idx="1075">
                  <c:v>1.4798193932052199</c:v>
                </c:pt>
                <c:pt idx="1076">
                  <c:v>1.4811959693849499</c:v>
                </c:pt>
                <c:pt idx="1077">
                  <c:v>1.4825725455646701</c:v>
                </c:pt>
                <c:pt idx="1078">
                  <c:v>1.4839491217444001</c:v>
                </c:pt>
                <c:pt idx="1079">
                  <c:v>1.4853256979241201</c:v>
                </c:pt>
                <c:pt idx="1080">
                  <c:v>1.48670227410385</c:v>
                </c:pt>
                <c:pt idx="1081">
                  <c:v>1.48807885028358</c:v>
                </c:pt>
                <c:pt idx="1082">
                  <c:v>1.4894554264633</c:v>
                </c:pt>
                <c:pt idx="1083">
                  <c:v>1.49083200264303</c:v>
                </c:pt>
                <c:pt idx="1084">
                  <c:v>1.4922085788227499</c:v>
                </c:pt>
                <c:pt idx="1085">
                  <c:v>1.4935851550024799</c:v>
                </c:pt>
                <c:pt idx="1086">
                  <c:v>1.4949617311822001</c:v>
                </c:pt>
                <c:pt idx="1087">
                  <c:v>1.4963383073619301</c:v>
                </c:pt>
                <c:pt idx="1088">
                  <c:v>1.49771488354166</c:v>
                </c:pt>
                <c:pt idx="1089">
                  <c:v>1.49909145972138</c:v>
                </c:pt>
                <c:pt idx="1090">
                  <c:v>1.50046803590111</c:v>
                </c:pt>
                <c:pt idx="1091">
                  <c:v>1.50184461208083</c:v>
                </c:pt>
                <c:pt idx="1092">
                  <c:v>1.5032211882605599</c:v>
                </c:pt>
                <c:pt idx="1093">
                  <c:v>1.5045977644402799</c:v>
                </c:pt>
                <c:pt idx="1094">
                  <c:v>1.5059743406200099</c:v>
                </c:pt>
                <c:pt idx="1095">
                  <c:v>1.5073509167997401</c:v>
                </c:pt>
                <c:pt idx="1096">
                  <c:v>1.5087274929794601</c:v>
                </c:pt>
                <c:pt idx="1097">
                  <c:v>1.51010406915919</c:v>
                </c:pt>
                <c:pt idx="1098">
                  <c:v>1.51148064533891</c:v>
                </c:pt>
                <c:pt idx="1099">
                  <c:v>1.51285722151864</c:v>
                </c:pt>
                <c:pt idx="1100">
                  <c:v>1.51423379769836</c:v>
                </c:pt>
                <c:pt idx="1101">
                  <c:v>1.5156103738780899</c:v>
                </c:pt>
                <c:pt idx="1102">
                  <c:v>1.5169869500578199</c:v>
                </c:pt>
                <c:pt idx="1103">
                  <c:v>1.5183635262375399</c:v>
                </c:pt>
                <c:pt idx="1104">
                  <c:v>1.5197401024172701</c:v>
                </c:pt>
                <c:pt idx="1105">
                  <c:v>1.5211166785969901</c:v>
                </c:pt>
                <c:pt idx="1106">
                  <c:v>1.52249325477672</c:v>
                </c:pt>
                <c:pt idx="1107">
                  <c:v>1.52386983095645</c:v>
                </c:pt>
                <c:pt idx="1108">
                  <c:v>1.52524640713617</c:v>
                </c:pt>
                <c:pt idx="1109">
                  <c:v>1.5266229833159</c:v>
                </c:pt>
                <c:pt idx="1110">
                  <c:v>1.5279995594956199</c:v>
                </c:pt>
                <c:pt idx="1111">
                  <c:v>1.5293761356753499</c:v>
                </c:pt>
                <c:pt idx="1112">
                  <c:v>1.5307527118550699</c:v>
                </c:pt>
                <c:pt idx="1113">
                  <c:v>1.5321292880348001</c:v>
                </c:pt>
                <c:pt idx="1114">
                  <c:v>1.5335058642145301</c:v>
                </c:pt>
                <c:pt idx="1115">
                  <c:v>1.53488244039425</c:v>
                </c:pt>
                <c:pt idx="1116">
                  <c:v>1.53625901657398</c:v>
                </c:pt>
                <c:pt idx="1117">
                  <c:v>1.5376355927537</c:v>
                </c:pt>
                <c:pt idx="1118">
                  <c:v>1.53901216893343</c:v>
                </c:pt>
                <c:pt idx="1119">
                  <c:v>1.5403887451131499</c:v>
                </c:pt>
                <c:pt idx="1120">
                  <c:v>1.5417653212928799</c:v>
                </c:pt>
                <c:pt idx="1121">
                  <c:v>1.5431418974726101</c:v>
                </c:pt>
                <c:pt idx="1122">
                  <c:v>1.5445184736523301</c:v>
                </c:pt>
                <c:pt idx="1123">
                  <c:v>1.5458950498320601</c:v>
                </c:pt>
                <c:pt idx="1124">
                  <c:v>1.54727162601178</c:v>
                </c:pt>
                <c:pt idx="1125">
                  <c:v>1.54864820219151</c:v>
                </c:pt>
                <c:pt idx="1126">
                  <c:v>1.55002477837124</c:v>
                </c:pt>
                <c:pt idx="1127">
                  <c:v>1.55140135455096</c:v>
                </c:pt>
                <c:pt idx="1128">
                  <c:v>1.5527779307306899</c:v>
                </c:pt>
                <c:pt idx="1129">
                  <c:v>1.5541545069104099</c:v>
                </c:pt>
                <c:pt idx="1130">
                  <c:v>1.5555310830901401</c:v>
                </c:pt>
                <c:pt idx="1131">
                  <c:v>1.5569076592698601</c:v>
                </c:pt>
                <c:pt idx="1132">
                  <c:v>1.55828423544959</c:v>
                </c:pt>
                <c:pt idx="1133">
                  <c:v>1.55966081162932</c:v>
                </c:pt>
                <c:pt idx="1134">
                  <c:v>1.56103738780904</c:v>
                </c:pt>
                <c:pt idx="1135">
                  <c:v>1.56241396398877</c:v>
                </c:pt>
                <c:pt idx="1136">
                  <c:v>1.56379054016849</c:v>
                </c:pt>
                <c:pt idx="1137">
                  <c:v>1.5651671163482199</c:v>
                </c:pt>
                <c:pt idx="1138">
                  <c:v>1.5665436925279399</c:v>
                </c:pt>
                <c:pt idx="1139">
                  <c:v>1.5679202687076701</c:v>
                </c:pt>
                <c:pt idx="1140">
                  <c:v>1.5692968448874001</c:v>
                </c:pt>
                <c:pt idx="1141">
                  <c:v>1.57067342106712</c:v>
                </c:pt>
                <c:pt idx="1142">
                  <c:v>1.57204999724685</c:v>
                </c:pt>
                <c:pt idx="1143">
                  <c:v>1.57342657342657</c:v>
                </c:pt>
                <c:pt idx="1144">
                  <c:v>1.5748031496063</c:v>
                </c:pt>
                <c:pt idx="1145">
                  <c:v>1.5761797257860299</c:v>
                </c:pt>
                <c:pt idx="1146">
                  <c:v>1.5775563019657499</c:v>
                </c:pt>
                <c:pt idx="1147">
                  <c:v>1.5789328781454799</c:v>
                </c:pt>
                <c:pt idx="1148">
                  <c:v>1.5803094543252001</c:v>
                </c:pt>
                <c:pt idx="1149">
                  <c:v>1.5816860305049301</c:v>
                </c:pt>
                <c:pt idx="1150">
                  <c:v>1.58306260668465</c:v>
                </c:pt>
                <c:pt idx="1151">
                  <c:v>1.58443918286438</c:v>
                </c:pt>
                <c:pt idx="1152">
                  <c:v>1.58581575904411</c:v>
                </c:pt>
                <c:pt idx="1153">
                  <c:v>1.58719233522383</c:v>
                </c:pt>
                <c:pt idx="1154">
                  <c:v>1.5885689114035599</c:v>
                </c:pt>
                <c:pt idx="1155">
                  <c:v>1.5899454875832799</c:v>
                </c:pt>
                <c:pt idx="1156">
                  <c:v>1.5913220637630101</c:v>
                </c:pt>
                <c:pt idx="1157">
                  <c:v>1.5926986399427301</c:v>
                </c:pt>
                <c:pt idx="1158">
                  <c:v>1.5940752161224601</c:v>
                </c:pt>
                <c:pt idx="1159">
                  <c:v>1.59545179230219</c:v>
                </c:pt>
                <c:pt idx="1160">
                  <c:v>1.59682836848191</c:v>
                </c:pt>
                <c:pt idx="1161">
                  <c:v>1.59820494466164</c:v>
                </c:pt>
                <c:pt idx="1162">
                  <c:v>1.59958152084136</c:v>
                </c:pt>
                <c:pt idx="1163">
                  <c:v>1.6009580970210899</c:v>
                </c:pt>
                <c:pt idx="1164">
                  <c:v>1.6023346732008199</c:v>
                </c:pt>
                <c:pt idx="1165">
                  <c:v>1.6037112493805401</c:v>
                </c:pt>
                <c:pt idx="1166">
                  <c:v>1.6050878255602701</c:v>
                </c:pt>
                <c:pt idx="1167">
                  <c:v>1.6064644017399901</c:v>
                </c:pt>
                <c:pt idx="1168">
                  <c:v>1.60784097791972</c:v>
                </c:pt>
                <c:pt idx="1169">
                  <c:v>1.60921755409944</c:v>
                </c:pt>
                <c:pt idx="1170">
                  <c:v>1.61059413027917</c:v>
                </c:pt>
                <c:pt idx="1171">
                  <c:v>1.6119707064588999</c:v>
                </c:pt>
                <c:pt idx="1172">
                  <c:v>1.6133472826386199</c:v>
                </c:pt>
                <c:pt idx="1173">
                  <c:v>1.6147238588183499</c:v>
                </c:pt>
                <c:pt idx="1174">
                  <c:v>1.6161004349980701</c:v>
                </c:pt>
                <c:pt idx="1175">
                  <c:v>1.6174770111778001</c:v>
                </c:pt>
                <c:pt idx="1176">
                  <c:v>1.6188535873575201</c:v>
                </c:pt>
                <c:pt idx="1177">
                  <c:v>1.62023016353725</c:v>
                </c:pt>
                <c:pt idx="1178">
                  <c:v>1.62160673971698</c:v>
                </c:pt>
                <c:pt idx="1179">
                  <c:v>1.6229833158967</c:v>
                </c:pt>
                <c:pt idx="1180">
                  <c:v>1.6243598920764299</c:v>
                </c:pt>
                <c:pt idx="1181">
                  <c:v>1.6257364682561499</c:v>
                </c:pt>
                <c:pt idx="1182">
                  <c:v>1.6271130444358799</c:v>
                </c:pt>
                <c:pt idx="1183">
                  <c:v>1.6284896206156101</c:v>
                </c:pt>
                <c:pt idx="1184">
                  <c:v>1.6298661967953301</c:v>
                </c:pt>
                <c:pt idx="1185">
                  <c:v>1.63124277297506</c:v>
                </c:pt>
                <c:pt idx="1186">
                  <c:v>1.63261934915478</c:v>
                </c:pt>
                <c:pt idx="1187">
                  <c:v>1.63399592533451</c:v>
                </c:pt>
                <c:pt idx="1188">
                  <c:v>1.63537250151423</c:v>
                </c:pt>
                <c:pt idx="1189">
                  <c:v>1.6367490776939599</c:v>
                </c:pt>
                <c:pt idx="1190">
                  <c:v>1.6381256538736899</c:v>
                </c:pt>
                <c:pt idx="1191">
                  <c:v>1.6395022300534099</c:v>
                </c:pt>
                <c:pt idx="1192">
                  <c:v>1.6408788062331401</c:v>
                </c:pt>
                <c:pt idx="1193">
                  <c:v>1.6422553824128601</c:v>
                </c:pt>
                <c:pt idx="1194">
                  <c:v>1.64363195859259</c:v>
                </c:pt>
                <c:pt idx="1195">
                  <c:v>1.64500853477231</c:v>
                </c:pt>
                <c:pt idx="1196">
                  <c:v>1.64638511095204</c:v>
                </c:pt>
                <c:pt idx="1197">
                  <c:v>1.64776168713177</c:v>
                </c:pt>
                <c:pt idx="1198">
                  <c:v>1.6491382633114899</c:v>
                </c:pt>
                <c:pt idx="1199">
                  <c:v>1.6505148394912199</c:v>
                </c:pt>
                <c:pt idx="1200">
                  <c:v>1.6518914156709401</c:v>
                </c:pt>
                <c:pt idx="1201">
                  <c:v>1.6532679918506701</c:v>
                </c:pt>
                <c:pt idx="1202">
                  <c:v>1.6546445680304001</c:v>
                </c:pt>
                <c:pt idx="1203">
                  <c:v>1.65602114421012</c:v>
                </c:pt>
                <c:pt idx="1204">
                  <c:v>1.65739772038985</c:v>
                </c:pt>
                <c:pt idx="1205">
                  <c:v>1.65877429656957</c:v>
                </c:pt>
                <c:pt idx="1206">
                  <c:v>1.6601508727493</c:v>
                </c:pt>
                <c:pt idx="1207">
                  <c:v>1.6615274489290199</c:v>
                </c:pt>
                <c:pt idx="1208">
                  <c:v>1.6629040251087499</c:v>
                </c:pt>
                <c:pt idx="1209">
                  <c:v>1.6642806012884801</c:v>
                </c:pt>
                <c:pt idx="1210">
                  <c:v>1.6656571774682001</c:v>
                </c:pt>
                <c:pt idx="1211">
                  <c:v>1.66703375364793</c:v>
                </c:pt>
                <c:pt idx="1212">
                  <c:v>1.66841032982765</c:v>
                </c:pt>
                <c:pt idx="1213">
                  <c:v>1.66978690600738</c:v>
                </c:pt>
                <c:pt idx="1214">
                  <c:v>1.6711634821871</c:v>
                </c:pt>
                <c:pt idx="1215">
                  <c:v>1.67254005836683</c:v>
                </c:pt>
                <c:pt idx="1216">
                  <c:v>1.6739166345465599</c:v>
                </c:pt>
                <c:pt idx="1217">
                  <c:v>1.6752932107262799</c:v>
                </c:pt>
                <c:pt idx="1218">
                  <c:v>1.6766697869060101</c:v>
                </c:pt>
                <c:pt idx="1219">
                  <c:v>1.6780463630857301</c:v>
                </c:pt>
                <c:pt idx="1220">
                  <c:v>1.67942293926546</c:v>
                </c:pt>
                <c:pt idx="1221">
                  <c:v>1.68079951544519</c:v>
                </c:pt>
                <c:pt idx="1222">
                  <c:v>1.68217609162491</c:v>
                </c:pt>
                <c:pt idx="1223">
                  <c:v>1.68355266780464</c:v>
                </c:pt>
                <c:pt idx="1224">
                  <c:v>1.6849292439843599</c:v>
                </c:pt>
                <c:pt idx="1225">
                  <c:v>1.6863058201640899</c:v>
                </c:pt>
                <c:pt idx="1226">
                  <c:v>1.6876823963438099</c:v>
                </c:pt>
                <c:pt idx="1227">
                  <c:v>1.6890589725235401</c:v>
                </c:pt>
                <c:pt idx="1228">
                  <c:v>1.6904355487032701</c:v>
                </c:pt>
                <c:pt idx="1229">
                  <c:v>1.69181212488299</c:v>
                </c:pt>
                <c:pt idx="1230">
                  <c:v>1.69318870106272</c:v>
                </c:pt>
                <c:pt idx="1231">
                  <c:v>1.69456527724244</c:v>
                </c:pt>
                <c:pt idx="1232">
                  <c:v>1.69594185342217</c:v>
                </c:pt>
                <c:pt idx="1233">
                  <c:v>1.6973184296018899</c:v>
                </c:pt>
                <c:pt idx="1234">
                  <c:v>1.6986950057816199</c:v>
                </c:pt>
                <c:pt idx="1235">
                  <c:v>1.7000715819613501</c:v>
                </c:pt>
                <c:pt idx="1236">
                  <c:v>1.7014481581410701</c:v>
                </c:pt>
                <c:pt idx="1237">
                  <c:v>1.7028247343208001</c:v>
                </c:pt>
                <c:pt idx="1238">
                  <c:v>1.70420131050052</c:v>
                </c:pt>
                <c:pt idx="1239">
                  <c:v>1.70557788668025</c:v>
                </c:pt>
                <c:pt idx="1240">
                  <c:v>1.70695446285997</c:v>
                </c:pt>
                <c:pt idx="1241">
                  <c:v>1.7083310390397</c:v>
                </c:pt>
                <c:pt idx="1242">
                  <c:v>1.7097076152194299</c:v>
                </c:pt>
                <c:pt idx="1243">
                  <c:v>1.7110841913991499</c:v>
                </c:pt>
                <c:pt idx="1244">
                  <c:v>1.7124607675788801</c:v>
                </c:pt>
                <c:pt idx="1245">
                  <c:v>1.7138373437586001</c:v>
                </c:pt>
                <c:pt idx="1246">
                  <c:v>1.7152139199383301</c:v>
                </c:pt>
                <c:pt idx="1247">
                  <c:v>1.71659049611806</c:v>
                </c:pt>
                <c:pt idx="1248">
                  <c:v>1.71796707229778</c:v>
                </c:pt>
                <c:pt idx="1249">
                  <c:v>1.71934364847751</c:v>
                </c:pt>
                <c:pt idx="1250">
                  <c:v>1.72072022465723</c:v>
                </c:pt>
                <c:pt idx="1251">
                  <c:v>1.7220968008369599</c:v>
                </c:pt>
                <c:pt idx="1252">
                  <c:v>1.7234733770166799</c:v>
                </c:pt>
                <c:pt idx="1253">
                  <c:v>1.7248499531964101</c:v>
                </c:pt>
                <c:pt idx="1254">
                  <c:v>1.7262265293761401</c:v>
                </c:pt>
                <c:pt idx="1255">
                  <c:v>1.7276031055558601</c:v>
                </c:pt>
                <c:pt idx="1256">
                  <c:v>1.72897968173559</c:v>
                </c:pt>
                <c:pt idx="1257">
                  <c:v>1.73035625791531</c:v>
                </c:pt>
                <c:pt idx="1258">
                  <c:v>1.73173283409504</c:v>
                </c:pt>
                <c:pt idx="1259">
                  <c:v>1.73310941027476</c:v>
                </c:pt>
                <c:pt idx="1260">
                  <c:v>1.7344859864544899</c:v>
                </c:pt>
                <c:pt idx="1261">
                  <c:v>1.7358625626342199</c:v>
                </c:pt>
                <c:pt idx="1262">
                  <c:v>1.7372391388139401</c:v>
                </c:pt>
                <c:pt idx="1263">
                  <c:v>1.7386157149936701</c:v>
                </c:pt>
                <c:pt idx="1264">
                  <c:v>1.73999229117339</c:v>
                </c:pt>
                <c:pt idx="1265">
                  <c:v>1.74136886735312</c:v>
                </c:pt>
                <c:pt idx="1266">
                  <c:v>1.74274544353285</c:v>
                </c:pt>
                <c:pt idx="1267">
                  <c:v>1.74412201971257</c:v>
                </c:pt>
                <c:pt idx="1268">
                  <c:v>1.7454985958922999</c:v>
                </c:pt>
                <c:pt idx="1269">
                  <c:v>1.7468751720720199</c:v>
                </c:pt>
                <c:pt idx="1270">
                  <c:v>1.7482517482517499</c:v>
                </c:pt>
                <c:pt idx="1271">
                  <c:v>1.7496283244314701</c:v>
                </c:pt>
                <c:pt idx="1272">
                  <c:v>1.7510049006112001</c:v>
                </c:pt>
                <c:pt idx="1273">
                  <c:v>1.75238147679093</c:v>
                </c:pt>
                <c:pt idx="1274">
                  <c:v>1.75375805297065</c:v>
                </c:pt>
                <c:pt idx="1275">
                  <c:v>1.75513462915038</c:v>
                </c:pt>
                <c:pt idx="1276">
                  <c:v>1.7565112053301</c:v>
                </c:pt>
                <c:pt idx="1277">
                  <c:v>1.7578877815098299</c:v>
                </c:pt>
                <c:pt idx="1278">
                  <c:v>1.7592643576895499</c:v>
                </c:pt>
                <c:pt idx="1279">
                  <c:v>1.7606409338692799</c:v>
                </c:pt>
                <c:pt idx="1280">
                  <c:v>1.7620175100490101</c:v>
                </c:pt>
                <c:pt idx="1281">
                  <c:v>1.7633940862287301</c:v>
                </c:pt>
                <c:pt idx="1282">
                  <c:v>1.76477066240846</c:v>
                </c:pt>
                <c:pt idx="1283">
                  <c:v>1.76614723858818</c:v>
                </c:pt>
                <c:pt idx="1284">
                  <c:v>1.76752381476791</c:v>
                </c:pt>
                <c:pt idx="1285">
                  <c:v>1.76890039094764</c:v>
                </c:pt>
                <c:pt idx="1286">
                  <c:v>1.7702769671273599</c:v>
                </c:pt>
                <c:pt idx="1287">
                  <c:v>1.7716535433070899</c:v>
                </c:pt>
                <c:pt idx="1288">
                  <c:v>1.7730301194868101</c:v>
                </c:pt>
                <c:pt idx="1289">
                  <c:v>1.7744066956665401</c:v>
                </c:pt>
                <c:pt idx="1290">
                  <c:v>1.7757832718462601</c:v>
                </c:pt>
                <c:pt idx="1291">
                  <c:v>1.77715984802599</c:v>
                </c:pt>
                <c:pt idx="1292">
                  <c:v>1.77853642420572</c:v>
                </c:pt>
                <c:pt idx="1293">
                  <c:v>1.77991300038544</c:v>
                </c:pt>
                <c:pt idx="1294">
                  <c:v>1.78128957656517</c:v>
                </c:pt>
                <c:pt idx="1295">
                  <c:v>1.7826661527448899</c:v>
                </c:pt>
                <c:pt idx="1296">
                  <c:v>1.7840427289246199</c:v>
                </c:pt>
                <c:pt idx="1297">
                  <c:v>1.7854193051043501</c:v>
                </c:pt>
                <c:pt idx="1298">
                  <c:v>1.7867958812840701</c:v>
                </c:pt>
                <c:pt idx="1299">
                  <c:v>1.7881724574638</c:v>
                </c:pt>
                <c:pt idx="1300">
                  <c:v>1.78954903364352</c:v>
                </c:pt>
                <c:pt idx="1301">
                  <c:v>1.79092560982325</c:v>
                </c:pt>
                <c:pt idx="1302">
                  <c:v>1.79230218600297</c:v>
                </c:pt>
                <c:pt idx="1303">
                  <c:v>1.7936787621826999</c:v>
                </c:pt>
                <c:pt idx="1304">
                  <c:v>1.7950553383624299</c:v>
                </c:pt>
                <c:pt idx="1305">
                  <c:v>1.7964319145421499</c:v>
                </c:pt>
                <c:pt idx="1306">
                  <c:v>1.7978084907218801</c:v>
                </c:pt>
                <c:pt idx="1307">
                  <c:v>1.7991850669016001</c:v>
                </c:pt>
                <c:pt idx="1308">
                  <c:v>1.80056164308133</c:v>
                </c:pt>
                <c:pt idx="1309">
                  <c:v>1.80193821926105</c:v>
                </c:pt>
                <c:pt idx="1310">
                  <c:v>1.80331479544078</c:v>
                </c:pt>
                <c:pt idx="1311">
                  <c:v>1.80469137162051</c:v>
                </c:pt>
                <c:pt idx="1312">
                  <c:v>1.8060679478002299</c:v>
                </c:pt>
                <c:pt idx="1313">
                  <c:v>1.8074445239799599</c:v>
                </c:pt>
                <c:pt idx="1314">
                  <c:v>1.8088211001596799</c:v>
                </c:pt>
                <c:pt idx="1315">
                  <c:v>1.8101976763394101</c:v>
                </c:pt>
                <c:pt idx="1316">
                  <c:v>1.8115742525191301</c:v>
                </c:pt>
                <c:pt idx="1317">
                  <c:v>1.81295082869886</c:v>
                </c:pt>
                <c:pt idx="1318">
                  <c:v>1.81432740487859</c:v>
                </c:pt>
                <c:pt idx="1319">
                  <c:v>1.81570398105831</c:v>
                </c:pt>
                <c:pt idx="1320">
                  <c:v>1.81708055723804</c:v>
                </c:pt>
                <c:pt idx="1321">
                  <c:v>1.8184571334177599</c:v>
                </c:pt>
                <c:pt idx="1322">
                  <c:v>1.8198337095974899</c:v>
                </c:pt>
                <c:pt idx="1323">
                  <c:v>1.8212102857772201</c:v>
                </c:pt>
                <c:pt idx="1324">
                  <c:v>1.8225868619569401</c:v>
                </c:pt>
                <c:pt idx="1325">
                  <c:v>1.8239634381366701</c:v>
                </c:pt>
                <c:pt idx="1326">
                  <c:v>1.82534001431639</c:v>
                </c:pt>
                <c:pt idx="1327">
                  <c:v>1.82671659049612</c:v>
                </c:pt>
                <c:pt idx="1328">
                  <c:v>1.82809316667584</c:v>
                </c:pt>
                <c:pt idx="1329">
                  <c:v>1.82946974285557</c:v>
                </c:pt>
                <c:pt idx="1330">
                  <c:v>1.8308463190352999</c:v>
                </c:pt>
                <c:pt idx="1331">
                  <c:v>1.8322228952150199</c:v>
                </c:pt>
                <c:pt idx="1332">
                  <c:v>1.8335994713947501</c:v>
                </c:pt>
                <c:pt idx="1333">
                  <c:v>1.8349760475744701</c:v>
                </c:pt>
                <c:pt idx="1334">
                  <c:v>1.8363526237542001</c:v>
                </c:pt>
                <c:pt idx="1335">
                  <c:v>1.83772919993392</c:v>
                </c:pt>
                <c:pt idx="1336">
                  <c:v>1.83910577611365</c:v>
                </c:pt>
                <c:pt idx="1337">
                  <c:v>1.84048235229338</c:v>
                </c:pt>
                <c:pt idx="1338">
                  <c:v>1.8418589284731</c:v>
                </c:pt>
                <c:pt idx="1339">
                  <c:v>1.8432355046528299</c:v>
                </c:pt>
                <c:pt idx="1340">
                  <c:v>1.8446120808325499</c:v>
                </c:pt>
                <c:pt idx="1341">
                  <c:v>1.8459886570122801</c:v>
                </c:pt>
                <c:pt idx="1342">
                  <c:v>1.8473652331920101</c:v>
                </c:pt>
                <c:pt idx="1343">
                  <c:v>1.84874180937173</c:v>
                </c:pt>
                <c:pt idx="1344">
                  <c:v>1.85011838555146</c:v>
                </c:pt>
                <c:pt idx="1345">
                  <c:v>1.85149496173118</c:v>
                </c:pt>
                <c:pt idx="1346">
                  <c:v>1.85287153791091</c:v>
                </c:pt>
                <c:pt idx="1347">
                  <c:v>1.85424811409063</c:v>
                </c:pt>
                <c:pt idx="1348">
                  <c:v>1.8556246902703599</c:v>
                </c:pt>
                <c:pt idx="1349">
                  <c:v>1.8570012664500899</c:v>
                </c:pt>
                <c:pt idx="1350">
                  <c:v>1.8583778426298101</c:v>
                </c:pt>
                <c:pt idx="1351">
                  <c:v>1.8597544188095401</c:v>
                </c:pt>
                <c:pt idx="1352">
                  <c:v>1.86113099498926</c:v>
                </c:pt>
                <c:pt idx="1353">
                  <c:v>1.86250757116899</c:v>
                </c:pt>
                <c:pt idx="1354">
                  <c:v>1.86388414734871</c:v>
                </c:pt>
                <c:pt idx="1355">
                  <c:v>1.86526072352844</c:v>
                </c:pt>
                <c:pt idx="1356">
                  <c:v>1.8666372997081699</c:v>
                </c:pt>
                <c:pt idx="1357">
                  <c:v>1.8680138758878899</c:v>
                </c:pt>
                <c:pt idx="1358">
                  <c:v>1.8693904520676199</c:v>
                </c:pt>
                <c:pt idx="1359">
                  <c:v>1.8707670282473401</c:v>
                </c:pt>
                <c:pt idx="1360">
                  <c:v>1.8721436044270701</c:v>
                </c:pt>
                <c:pt idx="1361">
                  <c:v>1.8735201806068</c:v>
                </c:pt>
                <c:pt idx="1362">
                  <c:v>1.87489675678652</c:v>
                </c:pt>
                <c:pt idx="1363">
                  <c:v>1.87627333296625</c:v>
                </c:pt>
                <c:pt idx="1364">
                  <c:v>1.87764990914597</c:v>
                </c:pt>
                <c:pt idx="1365">
                  <c:v>1.8790264853256999</c:v>
                </c:pt>
                <c:pt idx="1366">
                  <c:v>1.8804030615054199</c:v>
                </c:pt>
                <c:pt idx="1367">
                  <c:v>1.8817796376851501</c:v>
                </c:pt>
                <c:pt idx="1368">
                  <c:v>1.8831562138648801</c:v>
                </c:pt>
                <c:pt idx="1369">
                  <c:v>1.8845327900446001</c:v>
                </c:pt>
                <c:pt idx="1370">
                  <c:v>1.88590936622433</c:v>
                </c:pt>
                <c:pt idx="1371">
                  <c:v>1.88728594240405</c:v>
                </c:pt>
                <c:pt idx="1372">
                  <c:v>1.88866251858378</c:v>
                </c:pt>
                <c:pt idx="1373">
                  <c:v>1.8900390947635</c:v>
                </c:pt>
                <c:pt idx="1374">
                  <c:v>1.8914156709432299</c:v>
                </c:pt>
                <c:pt idx="1375">
                  <c:v>1.8927922471229599</c:v>
                </c:pt>
                <c:pt idx="1376">
                  <c:v>1.8941688233026801</c:v>
                </c:pt>
                <c:pt idx="1377">
                  <c:v>1.8955453994824101</c:v>
                </c:pt>
                <c:pt idx="1378">
                  <c:v>1.8969219756621301</c:v>
                </c:pt>
                <c:pt idx="1379">
                  <c:v>1.89829855184186</c:v>
                </c:pt>
                <c:pt idx="1380">
                  <c:v>1.89967512802159</c:v>
                </c:pt>
                <c:pt idx="1381">
                  <c:v>1.90105170420131</c:v>
                </c:pt>
                <c:pt idx="1382">
                  <c:v>1.9024282803810399</c:v>
                </c:pt>
                <c:pt idx="1383">
                  <c:v>1.9038048565607599</c:v>
                </c:pt>
                <c:pt idx="1384">
                  <c:v>1.9051814327404899</c:v>
                </c:pt>
                <c:pt idx="1385">
                  <c:v>1.9065580089202101</c:v>
                </c:pt>
                <c:pt idx="1386">
                  <c:v>1.9079345850999401</c:v>
                </c:pt>
                <c:pt idx="1387">
                  <c:v>1.90931116127967</c:v>
                </c:pt>
                <c:pt idx="1388">
                  <c:v>1.91068773745939</c:v>
                </c:pt>
                <c:pt idx="1389">
                  <c:v>1.91206431363912</c:v>
                </c:pt>
                <c:pt idx="1390">
                  <c:v>1.91344088981884</c:v>
                </c:pt>
                <c:pt idx="1391">
                  <c:v>1.9148174659985699</c:v>
                </c:pt>
                <c:pt idx="1392">
                  <c:v>1.9161940421782899</c:v>
                </c:pt>
                <c:pt idx="1393">
                  <c:v>1.9175706183580199</c:v>
                </c:pt>
                <c:pt idx="1394">
                  <c:v>1.9189471945377501</c:v>
                </c:pt>
                <c:pt idx="1395">
                  <c:v>1.9203237707174701</c:v>
                </c:pt>
                <c:pt idx="1396">
                  <c:v>1.9217003468972</c:v>
                </c:pt>
                <c:pt idx="1397">
                  <c:v>1.92307692307692</c:v>
                </c:pt>
                <c:pt idx="1398">
                  <c:v>1.92445349925665</c:v>
                </c:pt>
                <c:pt idx="1399">
                  <c:v>1.92583007543637</c:v>
                </c:pt>
                <c:pt idx="1400">
                  <c:v>1.9272066516160999</c:v>
                </c:pt>
                <c:pt idx="1401">
                  <c:v>1.9285832277958299</c:v>
                </c:pt>
                <c:pt idx="1402">
                  <c:v>1.9299598039755499</c:v>
                </c:pt>
                <c:pt idx="1403">
                  <c:v>1.9313363801552801</c:v>
                </c:pt>
                <c:pt idx="1404">
                  <c:v>1.9327129563350001</c:v>
                </c:pt>
                <c:pt idx="1405">
                  <c:v>1.93408953251473</c:v>
                </c:pt>
                <c:pt idx="1406">
                  <c:v>1.93546610869446</c:v>
                </c:pt>
                <c:pt idx="1407">
                  <c:v>1.93684268487418</c:v>
                </c:pt>
                <c:pt idx="1408">
                  <c:v>1.93821926105391</c:v>
                </c:pt>
                <c:pt idx="1409">
                  <c:v>1.9395958372336299</c:v>
                </c:pt>
                <c:pt idx="1410">
                  <c:v>1.9409724134133599</c:v>
                </c:pt>
                <c:pt idx="1411">
                  <c:v>1.9423489895930801</c:v>
                </c:pt>
                <c:pt idx="1412">
                  <c:v>1.9437255657728101</c:v>
                </c:pt>
                <c:pt idx="1413">
                  <c:v>1.9451021419525401</c:v>
                </c:pt>
                <c:pt idx="1414">
                  <c:v>1.94647871813226</c:v>
                </c:pt>
                <c:pt idx="1415">
                  <c:v>1.94785529431199</c:v>
                </c:pt>
                <c:pt idx="1416">
                  <c:v>1.94923187049171</c:v>
                </c:pt>
                <c:pt idx="1417">
                  <c:v>1.95060844667144</c:v>
                </c:pt>
                <c:pt idx="1418">
                  <c:v>1.9519850228511699</c:v>
                </c:pt>
                <c:pt idx="1419">
                  <c:v>1.9533615990308899</c:v>
                </c:pt>
                <c:pt idx="1420">
                  <c:v>1.9547381752106201</c:v>
                </c:pt>
                <c:pt idx="1421">
                  <c:v>1.9561147513903401</c:v>
                </c:pt>
                <c:pt idx="1422">
                  <c:v>1.95749132757007</c:v>
                </c:pt>
                <c:pt idx="1423">
                  <c:v>1.95886790374979</c:v>
                </c:pt>
                <c:pt idx="1424">
                  <c:v>1.96024447992952</c:v>
                </c:pt>
                <c:pt idx="1425">
                  <c:v>1.96162105610925</c:v>
                </c:pt>
                <c:pt idx="1426">
                  <c:v>1.96299763228897</c:v>
                </c:pt>
                <c:pt idx="1427">
                  <c:v>1.9643742084686999</c:v>
                </c:pt>
                <c:pt idx="1428">
                  <c:v>1.9657507846484199</c:v>
                </c:pt>
                <c:pt idx="1429">
                  <c:v>1.9671273608281501</c:v>
                </c:pt>
                <c:pt idx="1430">
                  <c:v>1.9685039370078701</c:v>
                </c:pt>
                <c:pt idx="1431">
                  <c:v>1.9698805131876</c:v>
                </c:pt>
                <c:pt idx="1432">
                  <c:v>1.97125708936733</c:v>
                </c:pt>
                <c:pt idx="1433">
                  <c:v>1.97263366554705</c:v>
                </c:pt>
                <c:pt idx="1434">
                  <c:v>1.97401024172678</c:v>
                </c:pt>
                <c:pt idx="1435">
                  <c:v>1.9753868179064999</c:v>
                </c:pt>
                <c:pt idx="1436">
                  <c:v>1.9767633940862299</c:v>
                </c:pt>
                <c:pt idx="1437">
                  <c:v>1.9781399702659599</c:v>
                </c:pt>
                <c:pt idx="1438">
                  <c:v>1.9795165464456801</c:v>
                </c:pt>
                <c:pt idx="1439">
                  <c:v>1.9808931226254101</c:v>
                </c:pt>
                <c:pt idx="1440">
                  <c:v>1.98226969880513</c:v>
                </c:pt>
                <c:pt idx="1441">
                  <c:v>1.98364627498486</c:v>
                </c:pt>
                <c:pt idx="1442">
                  <c:v>1.98502285116458</c:v>
                </c:pt>
                <c:pt idx="1443">
                  <c:v>1.98639942734431</c:v>
                </c:pt>
                <c:pt idx="1444">
                  <c:v>1.9877760035240399</c:v>
                </c:pt>
                <c:pt idx="1445">
                  <c:v>1.9891525797037599</c:v>
                </c:pt>
                <c:pt idx="1446">
                  <c:v>1.9905291558834901</c:v>
                </c:pt>
                <c:pt idx="1447">
                  <c:v>1.9919057320632101</c:v>
                </c:pt>
                <c:pt idx="1448">
                  <c:v>1.9932823082429401</c:v>
                </c:pt>
                <c:pt idx="1449">
                  <c:v>1.99465888442266</c:v>
                </c:pt>
                <c:pt idx="1450">
                  <c:v>1.99603546060239</c:v>
                </c:pt>
                <c:pt idx="1451">
                  <c:v>1.99741203678212</c:v>
                </c:pt>
                <c:pt idx="1452">
                  <c:v>1.99878861296184</c:v>
                </c:pt>
                <c:pt idx="1453">
                  <c:v>2.0001651891415699</c:v>
                </c:pt>
                <c:pt idx="1454">
                  <c:v>2.0015417653212899</c:v>
                </c:pt>
                <c:pt idx="1455">
                  <c:v>2.0029183415010201</c:v>
                </c:pt>
                <c:pt idx="1456">
                  <c:v>2.0042949176807401</c:v>
                </c:pt>
                <c:pt idx="1457">
                  <c:v>2.0056714938604698</c:v>
                </c:pt>
                <c:pt idx="1458">
                  <c:v>2.0070480700402</c:v>
                </c:pt>
                <c:pt idx="1459">
                  <c:v>2.00842464621992</c:v>
                </c:pt>
                <c:pt idx="1460">
                  <c:v>2.0098012223996502</c:v>
                </c:pt>
                <c:pt idx="1461">
                  <c:v>2.0111777985793702</c:v>
                </c:pt>
                <c:pt idx="1462">
                  <c:v>2.0125543747590999</c:v>
                </c:pt>
                <c:pt idx="1463">
                  <c:v>2.0139309509388301</c:v>
                </c:pt>
                <c:pt idx="1464">
                  <c:v>2.0153075271185501</c:v>
                </c:pt>
                <c:pt idx="1465">
                  <c:v>2.0166841032982799</c:v>
                </c:pt>
                <c:pt idx="1466">
                  <c:v>2.0180606794779998</c:v>
                </c:pt>
                <c:pt idx="1467">
                  <c:v>2.01943725565773</c:v>
                </c:pt>
                <c:pt idx="1468">
                  <c:v>2.02081383183745</c:v>
                </c:pt>
                <c:pt idx="1469">
                  <c:v>2.0221904080171802</c:v>
                </c:pt>
                <c:pt idx="1470">
                  <c:v>2.0235669841969099</c:v>
                </c:pt>
                <c:pt idx="1471">
                  <c:v>2.0249435603766299</c:v>
                </c:pt>
                <c:pt idx="1472">
                  <c:v>2.0263201365563601</c:v>
                </c:pt>
                <c:pt idx="1473">
                  <c:v>2.0276967127360801</c:v>
                </c:pt>
                <c:pt idx="1474">
                  <c:v>2.0290732889158098</c:v>
                </c:pt>
                <c:pt idx="1475">
                  <c:v>2.0304498650955298</c:v>
                </c:pt>
                <c:pt idx="1476">
                  <c:v>2.03182644127526</c:v>
                </c:pt>
                <c:pt idx="1477">
                  <c:v>2.0332030174549902</c:v>
                </c:pt>
                <c:pt idx="1478">
                  <c:v>2.0345795936347102</c:v>
                </c:pt>
                <c:pt idx="1479">
                  <c:v>2.0359561698144399</c:v>
                </c:pt>
                <c:pt idx="1480">
                  <c:v>2.0373327459941599</c:v>
                </c:pt>
                <c:pt idx="1481">
                  <c:v>2.0387093221738901</c:v>
                </c:pt>
                <c:pt idx="1482">
                  <c:v>2.0400858983536199</c:v>
                </c:pt>
                <c:pt idx="1483">
                  <c:v>2.0414624745333398</c:v>
                </c:pt>
                <c:pt idx="1484">
                  <c:v>2.04283905071307</c:v>
                </c:pt>
                <c:pt idx="1485">
                  <c:v>2.04421562689279</c:v>
                </c:pt>
                <c:pt idx="1486">
                  <c:v>2.0455922030725202</c:v>
                </c:pt>
                <c:pt idx="1487">
                  <c:v>2.0469687792522402</c:v>
                </c:pt>
                <c:pt idx="1488">
                  <c:v>2.0483453554319699</c:v>
                </c:pt>
                <c:pt idx="1489">
                  <c:v>2.0497219316117001</c:v>
                </c:pt>
                <c:pt idx="1490">
                  <c:v>2.0510985077914201</c:v>
                </c:pt>
                <c:pt idx="1491">
                  <c:v>2.0524750839711499</c:v>
                </c:pt>
                <c:pt idx="1492">
                  <c:v>2.0538516601508698</c:v>
                </c:pt>
                <c:pt idx="1493">
                  <c:v>2.0552282363306</c:v>
                </c:pt>
                <c:pt idx="1494">
                  <c:v>2.05660481251032</c:v>
                </c:pt>
                <c:pt idx="1495">
                  <c:v>2.0579813886900502</c:v>
                </c:pt>
                <c:pt idx="1496">
                  <c:v>2.05935796486978</c:v>
                </c:pt>
                <c:pt idx="1497">
                  <c:v>2.0607345410494999</c:v>
                </c:pt>
                <c:pt idx="1498">
                  <c:v>2.0621111172292301</c:v>
                </c:pt>
                <c:pt idx="1499">
                  <c:v>2.0634876934089501</c:v>
                </c:pt>
                <c:pt idx="1500">
                  <c:v>2.0648642695886799</c:v>
                </c:pt>
                <c:pt idx="1501">
                  <c:v>2.0662408457684101</c:v>
                </c:pt>
                <c:pt idx="1502">
                  <c:v>2.06761742194813</c:v>
                </c:pt>
                <c:pt idx="1503">
                  <c:v>2.0689939981278598</c:v>
                </c:pt>
                <c:pt idx="1504">
                  <c:v>2.0703705743075802</c:v>
                </c:pt>
                <c:pt idx="1505">
                  <c:v>2.07174715048731</c:v>
                </c:pt>
                <c:pt idx="1506">
                  <c:v>2.0731237266670299</c:v>
                </c:pt>
                <c:pt idx="1507">
                  <c:v>2.0745003028467601</c:v>
                </c:pt>
                <c:pt idx="1508">
                  <c:v>2.0758768790264899</c:v>
                </c:pt>
                <c:pt idx="1509">
                  <c:v>2.0772534552062099</c:v>
                </c:pt>
                <c:pt idx="1510">
                  <c:v>2.07863003138594</c:v>
                </c:pt>
                <c:pt idx="1511">
                  <c:v>2.08000660756566</c:v>
                </c:pt>
                <c:pt idx="1512">
                  <c:v>2.0813831837453902</c:v>
                </c:pt>
                <c:pt idx="1513">
                  <c:v>2.0827597599251102</c:v>
                </c:pt>
                <c:pt idx="1514">
                  <c:v>2.0841363361048399</c:v>
                </c:pt>
                <c:pt idx="1515">
                  <c:v>2.0855129122845701</c:v>
                </c:pt>
                <c:pt idx="1516">
                  <c:v>2.0868894884642901</c:v>
                </c:pt>
                <c:pt idx="1517">
                  <c:v>2.0882660646440199</c:v>
                </c:pt>
                <c:pt idx="1518">
                  <c:v>2.0896426408237398</c:v>
                </c:pt>
                <c:pt idx="1519">
                  <c:v>2.09101921700347</c:v>
                </c:pt>
                <c:pt idx="1520">
                  <c:v>2.0923957931831998</c:v>
                </c:pt>
                <c:pt idx="1521">
                  <c:v>2.0937723693629202</c:v>
                </c:pt>
                <c:pt idx="1522">
                  <c:v>2.09514894554265</c:v>
                </c:pt>
                <c:pt idx="1523">
                  <c:v>2.0965255217223699</c:v>
                </c:pt>
                <c:pt idx="1524">
                  <c:v>2.0979020979021001</c:v>
                </c:pt>
                <c:pt idx="1525">
                  <c:v>2.0992786740818201</c:v>
                </c:pt>
                <c:pt idx="1526">
                  <c:v>2.1006552502615499</c:v>
                </c:pt>
                <c:pt idx="1527">
                  <c:v>2.1020318264412801</c:v>
                </c:pt>
                <c:pt idx="1528">
                  <c:v>2.103408402621</c:v>
                </c:pt>
                <c:pt idx="1529">
                  <c:v>2.1047849788007298</c:v>
                </c:pt>
                <c:pt idx="1530">
                  <c:v>2.1061615549804502</c:v>
                </c:pt>
                <c:pt idx="1531">
                  <c:v>2.10753813116018</c:v>
                </c:pt>
                <c:pt idx="1532">
                  <c:v>2.1089147073399102</c:v>
                </c:pt>
                <c:pt idx="1533">
                  <c:v>2.1102912835196301</c:v>
                </c:pt>
                <c:pt idx="1534">
                  <c:v>2.1116678596993599</c:v>
                </c:pt>
                <c:pt idx="1535">
                  <c:v>2.1130444358790799</c:v>
                </c:pt>
                <c:pt idx="1536">
                  <c:v>2.1144210120588101</c:v>
                </c:pt>
                <c:pt idx="1537">
                  <c:v>2.11579758823853</c:v>
                </c:pt>
                <c:pt idx="1538">
                  <c:v>2.1171741644182598</c:v>
                </c:pt>
                <c:pt idx="1539">
                  <c:v>2.11855074059799</c:v>
                </c:pt>
                <c:pt idx="1540">
                  <c:v>2.11992731677771</c:v>
                </c:pt>
                <c:pt idx="1541">
                  <c:v>2.1213038929574402</c:v>
                </c:pt>
                <c:pt idx="1542">
                  <c:v>2.1226804691371601</c:v>
                </c:pt>
                <c:pt idx="1543">
                  <c:v>2.1240570453168899</c:v>
                </c:pt>
                <c:pt idx="1544">
                  <c:v>2.1254336214966099</c:v>
                </c:pt>
                <c:pt idx="1545">
                  <c:v>2.1268101976763401</c:v>
                </c:pt>
                <c:pt idx="1546">
                  <c:v>2.1281867738560698</c:v>
                </c:pt>
                <c:pt idx="1547">
                  <c:v>2.1295633500357898</c:v>
                </c:pt>
                <c:pt idx="1548">
                  <c:v>2.13093992621552</c:v>
                </c:pt>
                <c:pt idx="1549">
                  <c:v>2.13231650239524</c:v>
                </c:pt>
                <c:pt idx="1550">
                  <c:v>2.1336930785749701</c:v>
                </c:pt>
                <c:pt idx="1551">
                  <c:v>2.1350696547546901</c:v>
                </c:pt>
                <c:pt idx="1552">
                  <c:v>2.1364462309344199</c:v>
                </c:pt>
                <c:pt idx="1553">
                  <c:v>2.1378228071141501</c:v>
                </c:pt>
                <c:pt idx="1554">
                  <c:v>2.13919938329387</c:v>
                </c:pt>
                <c:pt idx="1555">
                  <c:v>2.1405759594735998</c:v>
                </c:pt>
                <c:pt idx="1556">
                  <c:v>2.1419525356533198</c:v>
                </c:pt>
                <c:pt idx="1557">
                  <c:v>2.14332911183305</c:v>
                </c:pt>
                <c:pt idx="1558">
                  <c:v>2.1447056880127802</c:v>
                </c:pt>
                <c:pt idx="1559">
                  <c:v>2.1460822641925001</c:v>
                </c:pt>
                <c:pt idx="1560">
                  <c:v>2.1474588403722299</c:v>
                </c:pt>
                <c:pt idx="1561">
                  <c:v>2.1488354165519499</c:v>
                </c:pt>
                <c:pt idx="1562">
                  <c:v>2.1502119927316801</c:v>
                </c:pt>
                <c:pt idx="1563">
                  <c:v>2.1515885689114</c:v>
                </c:pt>
                <c:pt idx="1564">
                  <c:v>2.1529651450911298</c:v>
                </c:pt>
                <c:pt idx="1565">
                  <c:v>2.15434172127086</c:v>
                </c:pt>
                <c:pt idx="1566">
                  <c:v>2.15571829745058</c:v>
                </c:pt>
                <c:pt idx="1567">
                  <c:v>2.1570948736303102</c:v>
                </c:pt>
                <c:pt idx="1568">
                  <c:v>2.1584714498100301</c:v>
                </c:pt>
                <c:pt idx="1569">
                  <c:v>2.1598480259897599</c:v>
                </c:pt>
                <c:pt idx="1570">
                  <c:v>2.1612246021694799</c:v>
                </c:pt>
                <c:pt idx="1571">
                  <c:v>2.1626011783492101</c:v>
                </c:pt>
                <c:pt idx="1572">
                  <c:v>2.1639777545289398</c:v>
                </c:pt>
                <c:pt idx="1573">
                  <c:v>2.1653543307086598</c:v>
                </c:pt>
                <c:pt idx="1574">
                  <c:v>2.16673090688839</c:v>
                </c:pt>
                <c:pt idx="1575">
                  <c:v>2.16810748306811</c:v>
                </c:pt>
                <c:pt idx="1576">
                  <c:v>2.1694840592478402</c:v>
                </c:pt>
                <c:pt idx="1577">
                  <c:v>2.1708606354275699</c:v>
                </c:pt>
                <c:pt idx="1578">
                  <c:v>2.1722372116072899</c:v>
                </c:pt>
                <c:pt idx="1579">
                  <c:v>2.1736137877870201</c:v>
                </c:pt>
                <c:pt idx="1580">
                  <c:v>2.1749903639667401</c:v>
                </c:pt>
                <c:pt idx="1581">
                  <c:v>2.1763669401464698</c:v>
                </c:pt>
                <c:pt idx="1582">
                  <c:v>2.1777435163261898</c:v>
                </c:pt>
                <c:pt idx="1583">
                  <c:v>2.17912009250592</c:v>
                </c:pt>
                <c:pt idx="1584">
                  <c:v>2.1804966686856502</c:v>
                </c:pt>
                <c:pt idx="1585">
                  <c:v>2.1818732448653702</c:v>
                </c:pt>
                <c:pt idx="1586">
                  <c:v>2.1832498210450999</c:v>
                </c:pt>
                <c:pt idx="1587">
                  <c:v>2.1846263972248199</c:v>
                </c:pt>
                <c:pt idx="1588">
                  <c:v>2.1860029734045501</c:v>
                </c:pt>
                <c:pt idx="1589">
                  <c:v>2.1873795495842701</c:v>
                </c:pt>
                <c:pt idx="1590">
                  <c:v>2.1887561257639998</c:v>
                </c:pt>
                <c:pt idx="1591">
                  <c:v>2.19013270194373</c:v>
                </c:pt>
                <c:pt idx="1592">
                  <c:v>2.19150927812345</c:v>
                </c:pt>
                <c:pt idx="1593">
                  <c:v>2.1928858543031802</c:v>
                </c:pt>
                <c:pt idx="1594">
                  <c:v>2.1942624304829002</c:v>
                </c:pt>
                <c:pt idx="1595">
                  <c:v>2.1956390066626299</c:v>
                </c:pt>
                <c:pt idx="1596">
                  <c:v>2.1970155828423601</c:v>
                </c:pt>
                <c:pt idx="1597">
                  <c:v>2.1983921590220801</c:v>
                </c:pt>
                <c:pt idx="1598">
                  <c:v>2.1997687352018098</c:v>
                </c:pt>
                <c:pt idx="1599">
                  <c:v>2.2011453113815298</c:v>
                </c:pt>
                <c:pt idx="1600">
                  <c:v>2.20252188756126</c:v>
                </c:pt>
                <c:pt idx="1601">
                  <c:v>2.20389846374098</c:v>
                </c:pt>
                <c:pt idx="1602">
                  <c:v>2.2052750399207102</c:v>
                </c:pt>
                <c:pt idx="1603">
                  <c:v>2.2066516161004399</c:v>
                </c:pt>
                <c:pt idx="1604">
                  <c:v>2.2080281922801599</c:v>
                </c:pt>
                <c:pt idx="1605">
                  <c:v>2.2094047684598901</c:v>
                </c:pt>
                <c:pt idx="1606">
                  <c:v>2.2107813446396101</c:v>
                </c:pt>
                <c:pt idx="1607">
                  <c:v>2.2121579208193398</c:v>
                </c:pt>
                <c:pt idx="1608">
                  <c:v>2.2135344969990598</c:v>
                </c:pt>
                <c:pt idx="1609">
                  <c:v>2.21491107317879</c:v>
                </c:pt>
                <c:pt idx="1610">
                  <c:v>2.2162876493585202</c:v>
                </c:pt>
                <c:pt idx="1611">
                  <c:v>2.2176642255382402</c:v>
                </c:pt>
                <c:pt idx="1612">
                  <c:v>2.2190408017179699</c:v>
                </c:pt>
                <c:pt idx="1613">
                  <c:v>2.2204173778976899</c:v>
                </c:pt>
                <c:pt idx="1614">
                  <c:v>2.2217939540774201</c:v>
                </c:pt>
                <c:pt idx="1615">
                  <c:v>2.2231705302571401</c:v>
                </c:pt>
                <c:pt idx="1616">
                  <c:v>2.2245471064368698</c:v>
                </c:pt>
                <c:pt idx="1617">
                  <c:v>2.2259236826166</c:v>
                </c:pt>
                <c:pt idx="1618">
                  <c:v>2.22730025879632</c:v>
                </c:pt>
                <c:pt idx="1619">
                  <c:v>2.2286768349760502</c:v>
                </c:pt>
                <c:pt idx="1620">
                  <c:v>2.2300534111557702</c:v>
                </c:pt>
                <c:pt idx="1621">
                  <c:v>2.2314299873354999</c:v>
                </c:pt>
                <c:pt idx="1622">
                  <c:v>2.2328065635152301</c:v>
                </c:pt>
                <c:pt idx="1623">
                  <c:v>2.2341831396949501</c:v>
                </c:pt>
                <c:pt idx="1624">
                  <c:v>2.2355597158746798</c:v>
                </c:pt>
                <c:pt idx="1625">
                  <c:v>2.2369362920543998</c:v>
                </c:pt>
                <c:pt idx="1626">
                  <c:v>2.23831286823413</c:v>
                </c:pt>
                <c:pt idx="1627">
                  <c:v>2.23968944441385</c:v>
                </c:pt>
                <c:pt idx="1628">
                  <c:v>2.2410660205935802</c:v>
                </c:pt>
                <c:pt idx="1629">
                  <c:v>2.2424425967733099</c:v>
                </c:pt>
                <c:pt idx="1630">
                  <c:v>2.2438191729530299</c:v>
                </c:pt>
                <c:pt idx="1631">
                  <c:v>2.2451957491327601</c:v>
                </c:pt>
                <c:pt idx="1632">
                  <c:v>2.2465723253124801</c:v>
                </c:pt>
                <c:pt idx="1633">
                  <c:v>2.2479489014922098</c:v>
                </c:pt>
                <c:pt idx="1634">
                  <c:v>2.2493254776719298</c:v>
                </c:pt>
                <c:pt idx="1635">
                  <c:v>2.25070205385166</c:v>
                </c:pt>
                <c:pt idx="1636">
                  <c:v>2.2520786300313902</c:v>
                </c:pt>
                <c:pt idx="1637">
                  <c:v>2.2534552062111102</c:v>
                </c:pt>
                <c:pt idx="1638">
                  <c:v>2.2548317823908399</c:v>
                </c:pt>
                <c:pt idx="1639">
                  <c:v>2.2562083585705599</c:v>
                </c:pt>
                <c:pt idx="1640">
                  <c:v>2.2575849347502901</c:v>
                </c:pt>
                <c:pt idx="1641">
                  <c:v>2.2589615109300198</c:v>
                </c:pt>
                <c:pt idx="1642">
                  <c:v>2.2603380871097398</c:v>
                </c:pt>
                <c:pt idx="1643">
                  <c:v>2.26171466328947</c:v>
                </c:pt>
                <c:pt idx="1644">
                  <c:v>2.26309123946919</c:v>
                </c:pt>
                <c:pt idx="1645">
                  <c:v>2.2644678156489202</c:v>
                </c:pt>
                <c:pt idx="1646">
                  <c:v>2.2658443918286402</c:v>
                </c:pt>
                <c:pt idx="1647">
                  <c:v>2.2672209680083699</c:v>
                </c:pt>
                <c:pt idx="1648">
                  <c:v>2.2685975441881001</c:v>
                </c:pt>
                <c:pt idx="1649">
                  <c:v>2.2699741203678201</c:v>
                </c:pt>
                <c:pt idx="1650">
                  <c:v>2.2713506965475498</c:v>
                </c:pt>
                <c:pt idx="1651">
                  <c:v>2.2727272727272698</c:v>
                </c:pt>
                <c:pt idx="1652">
                  <c:v>2.274103848907</c:v>
                </c:pt>
                <c:pt idx="1653">
                  <c:v>2.2754804250867302</c:v>
                </c:pt>
                <c:pt idx="1654">
                  <c:v>2.2768570012664502</c:v>
                </c:pt>
                <c:pt idx="1655">
                  <c:v>2.2782335774461799</c:v>
                </c:pt>
                <c:pt idx="1656">
                  <c:v>2.2796101536258999</c:v>
                </c:pt>
                <c:pt idx="1657">
                  <c:v>2.2809867298056301</c:v>
                </c:pt>
                <c:pt idx="1658">
                  <c:v>2.2823633059853501</c:v>
                </c:pt>
                <c:pt idx="1659">
                  <c:v>2.2837398821650798</c:v>
                </c:pt>
                <c:pt idx="1660">
                  <c:v>2.28511645834481</c:v>
                </c:pt>
                <c:pt idx="1661">
                  <c:v>2.28649303452453</c:v>
                </c:pt>
                <c:pt idx="1662">
                  <c:v>2.2878696107042602</c:v>
                </c:pt>
                <c:pt idx="1663">
                  <c:v>2.2892461868839802</c:v>
                </c:pt>
                <c:pt idx="1664">
                  <c:v>2.2906227630637099</c:v>
                </c:pt>
                <c:pt idx="1665">
                  <c:v>2.2919993392434299</c:v>
                </c:pt>
                <c:pt idx="1666">
                  <c:v>2.2933759154231601</c:v>
                </c:pt>
                <c:pt idx="1667">
                  <c:v>2.2947524916028899</c:v>
                </c:pt>
                <c:pt idx="1668">
                  <c:v>2.2961290677826098</c:v>
                </c:pt>
                <c:pt idx="1669">
                  <c:v>2.29750564396234</c:v>
                </c:pt>
                <c:pt idx="1670">
                  <c:v>2.29888222014206</c:v>
                </c:pt>
                <c:pt idx="1671">
                  <c:v>2.3002587963217902</c:v>
                </c:pt>
                <c:pt idx="1672">
                  <c:v>2.3016353725015102</c:v>
                </c:pt>
                <c:pt idx="1673">
                  <c:v>2.3030119486812399</c:v>
                </c:pt>
                <c:pt idx="1674">
                  <c:v>2.3043885248609701</c:v>
                </c:pt>
                <c:pt idx="1675">
                  <c:v>2.3057651010406901</c:v>
                </c:pt>
                <c:pt idx="1676">
                  <c:v>2.3071416772204199</c:v>
                </c:pt>
                <c:pt idx="1677">
                  <c:v>2.3085182534001398</c:v>
                </c:pt>
                <c:pt idx="1678">
                  <c:v>2.30989482957987</c:v>
                </c:pt>
                <c:pt idx="1679">
                  <c:v>2.3112714057596002</c:v>
                </c:pt>
                <c:pt idx="1680">
                  <c:v>2.3126479819393202</c:v>
                </c:pt>
                <c:pt idx="1681">
                  <c:v>2.3140245581190499</c:v>
                </c:pt>
                <c:pt idx="1682">
                  <c:v>2.3154011342987699</c:v>
                </c:pt>
                <c:pt idx="1683">
                  <c:v>2.3167777104785001</c:v>
                </c:pt>
                <c:pt idx="1684">
                  <c:v>2.3181542866582201</c:v>
                </c:pt>
                <c:pt idx="1685">
                  <c:v>2.3195308628379498</c:v>
                </c:pt>
                <c:pt idx="1686">
                  <c:v>2.32090743901768</c:v>
                </c:pt>
                <c:pt idx="1687">
                  <c:v>2.3222840151974</c:v>
                </c:pt>
                <c:pt idx="1688">
                  <c:v>2.3236605913771302</c:v>
                </c:pt>
                <c:pt idx="1689">
                  <c:v>2.3250371675568502</c:v>
                </c:pt>
                <c:pt idx="1690">
                  <c:v>2.3264137437365799</c:v>
                </c:pt>
                <c:pt idx="1691">
                  <c:v>2.3277903199163101</c:v>
                </c:pt>
                <c:pt idx="1692">
                  <c:v>2.3291668960960301</c:v>
                </c:pt>
                <c:pt idx="1693">
                  <c:v>2.3305434722757599</c:v>
                </c:pt>
                <c:pt idx="1694">
                  <c:v>2.3319200484554798</c:v>
                </c:pt>
                <c:pt idx="1695">
                  <c:v>2.33329662463521</c:v>
                </c:pt>
                <c:pt idx="1696">
                  <c:v>2.33467320081493</c:v>
                </c:pt>
                <c:pt idx="1697">
                  <c:v>2.3360497769946602</c:v>
                </c:pt>
                <c:pt idx="1698">
                  <c:v>2.33742635317439</c:v>
                </c:pt>
                <c:pt idx="1699">
                  <c:v>2.3388029293541099</c:v>
                </c:pt>
                <c:pt idx="1700">
                  <c:v>2.3401795055338401</c:v>
                </c:pt>
                <c:pt idx="1701">
                  <c:v>2.3415560817135601</c:v>
                </c:pt>
                <c:pt idx="1702">
                  <c:v>2.3429326578932899</c:v>
                </c:pt>
                <c:pt idx="1703">
                  <c:v>2.3443092340730098</c:v>
                </c:pt>
                <c:pt idx="1704">
                  <c:v>2.34568581025274</c:v>
                </c:pt>
                <c:pt idx="1705">
                  <c:v>2.3470623864324698</c:v>
                </c:pt>
                <c:pt idx="1706">
                  <c:v>2.3484389626121902</c:v>
                </c:pt>
                <c:pt idx="1707">
                  <c:v>2.34981553879192</c:v>
                </c:pt>
                <c:pt idx="1708">
                  <c:v>2.3511921149716399</c:v>
                </c:pt>
                <c:pt idx="1709">
                  <c:v>2.3525686911513701</c:v>
                </c:pt>
                <c:pt idx="1710">
                  <c:v>2.3539452673310901</c:v>
                </c:pt>
                <c:pt idx="1711">
                  <c:v>2.3553218435108199</c:v>
                </c:pt>
                <c:pt idx="1712">
                  <c:v>2.3566984196905501</c:v>
                </c:pt>
                <c:pt idx="1713">
                  <c:v>2.35807499587027</c:v>
                </c:pt>
                <c:pt idx="1714">
                  <c:v>2.3594515720499998</c:v>
                </c:pt>
                <c:pt idx="1715">
                  <c:v>2.3608281482297202</c:v>
                </c:pt>
                <c:pt idx="1716">
                  <c:v>2.36220472440945</c:v>
                </c:pt>
                <c:pt idx="1717">
                  <c:v>2.3635813005891801</c:v>
                </c:pt>
                <c:pt idx="1718">
                  <c:v>2.3649578767689001</c:v>
                </c:pt>
                <c:pt idx="1719">
                  <c:v>2.3663344529486299</c:v>
                </c:pt>
                <c:pt idx="1720">
                  <c:v>2.3677110291283499</c:v>
                </c:pt>
                <c:pt idx="1721">
                  <c:v>2.36908760530808</c:v>
                </c:pt>
                <c:pt idx="1722">
                  <c:v>2.3704641814878</c:v>
                </c:pt>
                <c:pt idx="1723">
                  <c:v>2.3718407576675302</c:v>
                </c:pt>
                <c:pt idx="1724">
                  <c:v>2.37321733384726</c:v>
                </c:pt>
                <c:pt idx="1725">
                  <c:v>2.3745939100269799</c:v>
                </c:pt>
                <c:pt idx="1726">
                  <c:v>2.3759704862067101</c:v>
                </c:pt>
                <c:pt idx="1727">
                  <c:v>2.3773470623864301</c:v>
                </c:pt>
                <c:pt idx="1728">
                  <c:v>2.3787236385661599</c:v>
                </c:pt>
                <c:pt idx="1729">
                  <c:v>2.3801002147458798</c:v>
                </c:pt>
                <c:pt idx="1730">
                  <c:v>2.38147679092561</c:v>
                </c:pt>
                <c:pt idx="1731">
                  <c:v>2.3828533671053398</c:v>
                </c:pt>
                <c:pt idx="1732">
                  <c:v>2.3842299432850602</c:v>
                </c:pt>
                <c:pt idx="1733">
                  <c:v>2.38560651946479</c:v>
                </c:pt>
                <c:pt idx="1734">
                  <c:v>2.3869830956445099</c:v>
                </c:pt>
                <c:pt idx="1735">
                  <c:v>2.3883596718242401</c:v>
                </c:pt>
                <c:pt idx="1736">
                  <c:v>2.3897362480039699</c:v>
                </c:pt>
                <c:pt idx="1737">
                  <c:v>2.3911128241836899</c:v>
                </c:pt>
                <c:pt idx="1738">
                  <c:v>2.3924894003634201</c:v>
                </c:pt>
                <c:pt idx="1739">
                  <c:v>2.39386597654314</c:v>
                </c:pt>
                <c:pt idx="1740">
                  <c:v>2.3952425527228698</c:v>
                </c:pt>
                <c:pt idx="1741">
                  <c:v>2.3966191289025902</c:v>
                </c:pt>
                <c:pt idx="1742">
                  <c:v>2.39799570508232</c:v>
                </c:pt>
                <c:pt idx="1743">
                  <c:v>2.3993722812620502</c:v>
                </c:pt>
                <c:pt idx="1744">
                  <c:v>2.4007488574417701</c:v>
                </c:pt>
                <c:pt idx="1745">
                  <c:v>2.4021254336214999</c:v>
                </c:pt>
                <c:pt idx="1746">
                  <c:v>2.4035020098012199</c:v>
                </c:pt>
                <c:pt idx="1747">
                  <c:v>2.4048785859809501</c:v>
                </c:pt>
                <c:pt idx="1748">
                  <c:v>2.40625516216067</c:v>
                </c:pt>
                <c:pt idx="1749">
                  <c:v>2.4076317383403998</c:v>
                </c:pt>
                <c:pt idx="1750">
                  <c:v>2.40900831452013</c:v>
                </c:pt>
                <c:pt idx="1751">
                  <c:v>2.41038489069985</c:v>
                </c:pt>
                <c:pt idx="1752">
                  <c:v>2.4117614668795802</c:v>
                </c:pt>
                <c:pt idx="1753">
                  <c:v>2.4131380430593001</c:v>
                </c:pt>
                <c:pt idx="1754">
                  <c:v>2.4145146192390299</c:v>
                </c:pt>
                <c:pt idx="1755">
                  <c:v>2.4158911954187499</c:v>
                </c:pt>
                <c:pt idx="1756">
                  <c:v>2.4172677715984801</c:v>
                </c:pt>
                <c:pt idx="1757">
                  <c:v>2.4186443477782098</c:v>
                </c:pt>
                <c:pt idx="1758">
                  <c:v>2.4200209239579298</c:v>
                </c:pt>
                <c:pt idx="1759">
                  <c:v>2.42139750013766</c:v>
                </c:pt>
                <c:pt idx="1760">
                  <c:v>2.42277407631738</c:v>
                </c:pt>
                <c:pt idx="1761">
                  <c:v>2.4241506524971101</c:v>
                </c:pt>
                <c:pt idx="1762">
                  <c:v>2.4255272286768399</c:v>
                </c:pt>
                <c:pt idx="1763">
                  <c:v>2.4269038048565599</c:v>
                </c:pt>
                <c:pt idx="1764">
                  <c:v>2.4282803810362901</c:v>
                </c:pt>
                <c:pt idx="1765">
                  <c:v>2.42965695721601</c:v>
                </c:pt>
                <c:pt idx="1766">
                  <c:v>2.4310335333957398</c:v>
                </c:pt>
                <c:pt idx="1767">
                  <c:v>2.4324101095754598</c:v>
                </c:pt>
                <c:pt idx="1768">
                  <c:v>2.43378668575519</c:v>
                </c:pt>
                <c:pt idx="1769">
                  <c:v>2.4351632619349202</c:v>
                </c:pt>
                <c:pt idx="1770">
                  <c:v>2.4365398381146401</c:v>
                </c:pt>
                <c:pt idx="1771">
                  <c:v>2.4379164142943699</c:v>
                </c:pt>
                <c:pt idx="1772">
                  <c:v>2.4392929904740899</c:v>
                </c:pt>
                <c:pt idx="1773">
                  <c:v>2.4406695666538201</c:v>
                </c:pt>
                <c:pt idx="1774">
                  <c:v>2.4420461428335498</c:v>
                </c:pt>
                <c:pt idx="1775">
                  <c:v>2.4434227190132698</c:v>
                </c:pt>
                <c:pt idx="1776">
                  <c:v>2.444799295193</c:v>
                </c:pt>
                <c:pt idx="1777">
                  <c:v>2.44617587137272</c:v>
                </c:pt>
                <c:pt idx="1778">
                  <c:v>2.4475524475524502</c:v>
                </c:pt>
                <c:pt idx="1779">
                  <c:v>2.4489290237321701</c:v>
                </c:pt>
                <c:pt idx="1780">
                  <c:v>2.4503055999118999</c:v>
                </c:pt>
                <c:pt idx="1781">
                  <c:v>2.4516821760916301</c:v>
                </c:pt>
                <c:pt idx="1782">
                  <c:v>2.4530587522713501</c:v>
                </c:pt>
                <c:pt idx="1783">
                  <c:v>2.4544353284510798</c:v>
                </c:pt>
                <c:pt idx="1784">
                  <c:v>2.4558119046307998</c:v>
                </c:pt>
                <c:pt idx="1785">
                  <c:v>2.45718848081053</c:v>
                </c:pt>
                <c:pt idx="1786">
                  <c:v>2.45856505699025</c:v>
                </c:pt>
                <c:pt idx="1787">
                  <c:v>2.4599416331699802</c:v>
                </c:pt>
                <c:pt idx="1788">
                  <c:v>2.4613182093497099</c:v>
                </c:pt>
                <c:pt idx="1789">
                  <c:v>2.4626947855294299</c:v>
                </c:pt>
                <c:pt idx="1790">
                  <c:v>2.4640713617091601</c:v>
                </c:pt>
                <c:pt idx="1791">
                  <c:v>2.4654479378888801</c:v>
                </c:pt>
                <c:pt idx="1792">
                  <c:v>2.4668245140686098</c:v>
                </c:pt>
                <c:pt idx="1793">
                  <c:v>2.4682010902483298</c:v>
                </c:pt>
                <c:pt idx="1794">
                  <c:v>2.46957766642806</c:v>
                </c:pt>
                <c:pt idx="1795">
                  <c:v>2.4709542426077902</c:v>
                </c:pt>
                <c:pt idx="1796">
                  <c:v>2.4723308187875102</c:v>
                </c:pt>
                <c:pt idx="1797">
                  <c:v>2.4737073949672399</c:v>
                </c:pt>
                <c:pt idx="1798">
                  <c:v>2.4750839711469599</c:v>
                </c:pt>
                <c:pt idx="1799">
                  <c:v>2.4764605473266901</c:v>
                </c:pt>
                <c:pt idx="1800">
                  <c:v>2.4778371235064198</c:v>
                </c:pt>
                <c:pt idx="1801">
                  <c:v>2.4792136996861398</c:v>
                </c:pt>
                <c:pt idx="1802">
                  <c:v>2.48059027586587</c:v>
                </c:pt>
                <c:pt idx="1803">
                  <c:v>2.48196685204559</c:v>
                </c:pt>
                <c:pt idx="1804">
                  <c:v>2.4833434282253202</c:v>
                </c:pt>
                <c:pt idx="1805">
                  <c:v>2.4847200044050402</c:v>
                </c:pt>
                <c:pt idx="1806">
                  <c:v>2.4860965805847699</c:v>
                </c:pt>
                <c:pt idx="1807">
                  <c:v>2.4874731567645001</c:v>
                </c:pt>
                <c:pt idx="1808">
                  <c:v>2.4888497329442201</c:v>
                </c:pt>
                <c:pt idx="1809">
                  <c:v>2.4902263091239498</c:v>
                </c:pt>
                <c:pt idx="1810">
                  <c:v>2.4916028853036698</c:v>
                </c:pt>
                <c:pt idx="1811">
                  <c:v>2.4929794614834</c:v>
                </c:pt>
                <c:pt idx="1812">
                  <c:v>2.4943560376631302</c:v>
                </c:pt>
                <c:pt idx="1813">
                  <c:v>2.4957326138428502</c:v>
                </c:pt>
                <c:pt idx="1814">
                  <c:v>2.4971091900225799</c:v>
                </c:pt>
                <c:pt idx="1815">
                  <c:v>2.4984857662022999</c:v>
                </c:pt>
                <c:pt idx="1816">
                  <c:v>2.4998623423820301</c:v>
                </c:pt>
                <c:pt idx="1817">
                  <c:v>2.5012389185617501</c:v>
                </c:pt>
                <c:pt idx="1818">
                  <c:v>2.5026154947414798</c:v>
                </c:pt>
                <c:pt idx="1819">
                  <c:v>2.50399207092121</c:v>
                </c:pt>
                <c:pt idx="1820">
                  <c:v>2.50536864710093</c:v>
                </c:pt>
                <c:pt idx="1821">
                  <c:v>2.5067452232806602</c:v>
                </c:pt>
                <c:pt idx="1822">
                  <c:v>2.5081217994603802</c:v>
                </c:pt>
                <c:pt idx="1823">
                  <c:v>2.5094983756401099</c:v>
                </c:pt>
                <c:pt idx="1824">
                  <c:v>2.5108749518198299</c:v>
                </c:pt>
                <c:pt idx="1825">
                  <c:v>2.5122515279995601</c:v>
                </c:pt>
                <c:pt idx="1826">
                  <c:v>2.5136281041792898</c:v>
                </c:pt>
                <c:pt idx="1827">
                  <c:v>2.5150046803590098</c:v>
                </c:pt>
                <c:pt idx="1828">
                  <c:v>2.51638125653874</c:v>
                </c:pt>
                <c:pt idx="1829">
                  <c:v>2.51775783271846</c:v>
                </c:pt>
                <c:pt idx="1830">
                  <c:v>2.5191344088981902</c:v>
                </c:pt>
                <c:pt idx="1831">
                  <c:v>2.5205109850779199</c:v>
                </c:pt>
                <c:pt idx="1832">
                  <c:v>2.5218875612576399</c:v>
                </c:pt>
                <c:pt idx="1833">
                  <c:v>2.5232641374373701</c:v>
                </c:pt>
                <c:pt idx="1834">
                  <c:v>2.5246407136170901</c:v>
                </c:pt>
                <c:pt idx="1835">
                  <c:v>2.5260172897968198</c:v>
                </c:pt>
                <c:pt idx="1836">
                  <c:v>2.5273938659765398</c:v>
                </c:pt>
                <c:pt idx="1837">
                  <c:v>2.52877044215627</c:v>
                </c:pt>
                <c:pt idx="1838">
                  <c:v>2.5301470183360002</c:v>
                </c:pt>
                <c:pt idx="1839">
                  <c:v>2.5315235945157202</c:v>
                </c:pt>
                <c:pt idx="1840">
                  <c:v>2.5329001706954499</c:v>
                </c:pt>
                <c:pt idx="1841">
                  <c:v>2.5342767468751699</c:v>
                </c:pt>
                <c:pt idx="1842">
                  <c:v>2.5356533230549001</c:v>
                </c:pt>
                <c:pt idx="1843">
                  <c:v>2.5370298992346201</c:v>
                </c:pt>
                <c:pt idx="1844">
                  <c:v>2.5384064754143498</c:v>
                </c:pt>
                <c:pt idx="1845">
                  <c:v>2.53978305159408</c:v>
                </c:pt>
                <c:pt idx="1846">
                  <c:v>2.5411596277738</c:v>
                </c:pt>
                <c:pt idx="1847">
                  <c:v>2.5425362039535302</c:v>
                </c:pt>
                <c:pt idx="1848">
                  <c:v>2.5439127801332502</c:v>
                </c:pt>
                <c:pt idx="1849">
                  <c:v>2.5452893563129799</c:v>
                </c:pt>
                <c:pt idx="1850">
                  <c:v>2.5466659324926999</c:v>
                </c:pt>
                <c:pt idx="1851">
                  <c:v>2.5480425086724301</c:v>
                </c:pt>
                <c:pt idx="1852">
                  <c:v>2.5494190848521598</c:v>
                </c:pt>
                <c:pt idx="1853">
                  <c:v>2.5507956610318798</c:v>
                </c:pt>
                <c:pt idx="1854">
                  <c:v>2.55217223721161</c:v>
                </c:pt>
                <c:pt idx="1855">
                  <c:v>2.55354881339133</c:v>
                </c:pt>
                <c:pt idx="1856">
                  <c:v>2.5549253895710602</c:v>
                </c:pt>
                <c:pt idx="1857">
                  <c:v>2.5563019657507899</c:v>
                </c:pt>
                <c:pt idx="1858">
                  <c:v>2.5576785419305099</c:v>
                </c:pt>
                <c:pt idx="1859">
                  <c:v>2.5590551181102401</c:v>
                </c:pt>
                <c:pt idx="1860">
                  <c:v>2.5604316942899601</c:v>
                </c:pt>
                <c:pt idx="1861">
                  <c:v>2.5618082704696898</c:v>
                </c:pt>
                <c:pt idx="1862">
                  <c:v>2.5631848466494098</c:v>
                </c:pt>
                <c:pt idx="1863">
                  <c:v>2.56456142282914</c:v>
                </c:pt>
                <c:pt idx="1864">
                  <c:v>2.5659379990088702</c:v>
                </c:pt>
                <c:pt idx="1865">
                  <c:v>2.5673145751885902</c:v>
                </c:pt>
                <c:pt idx="1866">
                  <c:v>2.5686911513683199</c:v>
                </c:pt>
                <c:pt idx="1867">
                  <c:v>2.5700677275480399</c:v>
                </c:pt>
                <c:pt idx="1868">
                  <c:v>2.5714443037277701</c:v>
                </c:pt>
                <c:pt idx="1869">
                  <c:v>2.5728208799074901</c:v>
                </c:pt>
                <c:pt idx="1870">
                  <c:v>2.5741974560872198</c:v>
                </c:pt>
                <c:pt idx="1871">
                  <c:v>2.57557403226695</c:v>
                </c:pt>
                <c:pt idx="1872">
                  <c:v>2.57695060844667</c:v>
                </c:pt>
                <c:pt idx="1873">
                  <c:v>2.5783271846264002</c:v>
                </c:pt>
                <c:pt idx="1874">
                  <c:v>2.5797037608061202</c:v>
                </c:pt>
                <c:pt idx="1875">
                  <c:v>2.5810803369858499</c:v>
                </c:pt>
                <c:pt idx="1876">
                  <c:v>2.5824569131655801</c:v>
                </c:pt>
                <c:pt idx="1877">
                  <c:v>2.5838334893453001</c:v>
                </c:pt>
                <c:pt idx="1878">
                  <c:v>2.5852100655250299</c:v>
                </c:pt>
                <c:pt idx="1879">
                  <c:v>2.5865866417047498</c:v>
                </c:pt>
                <c:pt idx="1880">
                  <c:v>2.58796321788448</c:v>
                </c:pt>
                <c:pt idx="1881">
                  <c:v>2.5893397940642</c:v>
                </c:pt>
                <c:pt idx="1882">
                  <c:v>2.5907163702439302</c:v>
                </c:pt>
                <c:pt idx="1883">
                  <c:v>2.5920929464236599</c:v>
                </c:pt>
                <c:pt idx="1884">
                  <c:v>2.5934695226033799</c:v>
                </c:pt>
                <c:pt idx="1885">
                  <c:v>2.5948460987831101</c:v>
                </c:pt>
                <c:pt idx="1886">
                  <c:v>2.5962226749628301</c:v>
                </c:pt>
                <c:pt idx="1887">
                  <c:v>2.5975992511425599</c:v>
                </c:pt>
                <c:pt idx="1888">
                  <c:v>2.5989758273222798</c:v>
                </c:pt>
                <c:pt idx="1889">
                  <c:v>2.60035240350201</c:v>
                </c:pt>
                <c:pt idx="1890">
                  <c:v>2.6017289796817402</c:v>
                </c:pt>
                <c:pt idx="1891">
                  <c:v>2.6031055558614602</c:v>
                </c:pt>
                <c:pt idx="1892">
                  <c:v>2.6044821320411899</c:v>
                </c:pt>
                <c:pt idx="1893">
                  <c:v>2.6058587082209099</c:v>
                </c:pt>
                <c:pt idx="1894">
                  <c:v>2.6072352844006401</c:v>
                </c:pt>
                <c:pt idx="1895">
                  <c:v>2.6086118605803699</c:v>
                </c:pt>
                <c:pt idx="1896">
                  <c:v>2.6099884367600898</c:v>
                </c:pt>
                <c:pt idx="1897">
                  <c:v>2.61136501293982</c:v>
                </c:pt>
                <c:pt idx="1898">
                  <c:v>2.61274158911954</c:v>
                </c:pt>
                <c:pt idx="1899">
                  <c:v>2.6141181652992702</c:v>
                </c:pt>
                <c:pt idx="1900">
                  <c:v>2.6154947414789902</c:v>
                </c:pt>
                <c:pt idx="1901">
                  <c:v>2.6168713176587199</c:v>
                </c:pt>
                <c:pt idx="1902">
                  <c:v>2.6182478938384501</c:v>
                </c:pt>
                <c:pt idx="1903">
                  <c:v>2.6196244700181701</c:v>
                </c:pt>
                <c:pt idx="1904">
                  <c:v>2.6210010461978999</c:v>
                </c:pt>
                <c:pt idx="1905">
                  <c:v>2.6223776223776198</c:v>
                </c:pt>
                <c:pt idx="1906">
                  <c:v>2.62375419855735</c:v>
                </c:pt>
                <c:pt idx="1907">
                  <c:v>2.62513077473707</c:v>
                </c:pt>
                <c:pt idx="1908">
                  <c:v>2.6265073509168002</c:v>
                </c:pt>
                <c:pt idx="1909">
                  <c:v>2.62788392709653</c:v>
                </c:pt>
                <c:pt idx="1910">
                  <c:v>2.6292605032762499</c:v>
                </c:pt>
                <c:pt idx="1911">
                  <c:v>2.6306370794559801</c:v>
                </c:pt>
                <c:pt idx="1912">
                  <c:v>2.6320136556357001</c:v>
                </c:pt>
                <c:pt idx="1913">
                  <c:v>2.6333902318154299</c:v>
                </c:pt>
                <c:pt idx="1914">
                  <c:v>2.6347668079951498</c:v>
                </c:pt>
                <c:pt idx="1915">
                  <c:v>2.63614338417488</c:v>
                </c:pt>
                <c:pt idx="1916">
                  <c:v>2.6375199603546098</c:v>
                </c:pt>
                <c:pt idx="1917">
                  <c:v>2.6388965365343302</c:v>
                </c:pt>
                <c:pt idx="1918">
                  <c:v>2.64027311271406</c:v>
                </c:pt>
                <c:pt idx="1919">
                  <c:v>2.6416496888937799</c:v>
                </c:pt>
                <c:pt idx="1920">
                  <c:v>2.6430262650735101</c:v>
                </c:pt>
                <c:pt idx="1921">
                  <c:v>2.6444028412532399</c:v>
                </c:pt>
                <c:pt idx="1922">
                  <c:v>2.6457794174329599</c:v>
                </c:pt>
                <c:pt idx="1923">
                  <c:v>2.6471559936126901</c:v>
                </c:pt>
                <c:pt idx="1924">
                  <c:v>2.64853256979241</c:v>
                </c:pt>
                <c:pt idx="1925">
                  <c:v>2.6499091459721398</c:v>
                </c:pt>
                <c:pt idx="1926">
                  <c:v>2.6512857221518602</c:v>
                </c:pt>
                <c:pt idx="1927">
                  <c:v>2.65266229833159</c:v>
                </c:pt>
                <c:pt idx="1928">
                  <c:v>2.6540388745113201</c:v>
                </c:pt>
                <c:pt idx="1929">
                  <c:v>2.6554154506910401</c:v>
                </c:pt>
                <c:pt idx="1930">
                  <c:v>2.6567920268707699</c:v>
                </c:pt>
                <c:pt idx="1931">
                  <c:v>2.6581686030504899</c:v>
                </c:pt>
                <c:pt idx="1932">
                  <c:v>2.65954517923022</c:v>
                </c:pt>
                <c:pt idx="1933">
                  <c:v>2.6609217554099498</c:v>
                </c:pt>
                <c:pt idx="1934">
                  <c:v>2.6622983315896702</c:v>
                </c:pt>
                <c:pt idx="1935">
                  <c:v>2.6636749077694</c:v>
                </c:pt>
                <c:pt idx="1936">
                  <c:v>2.6650514839491199</c:v>
                </c:pt>
                <c:pt idx="1937">
                  <c:v>2.6664280601288501</c:v>
                </c:pt>
                <c:pt idx="1938">
                  <c:v>2.6678046363085701</c:v>
                </c:pt>
                <c:pt idx="1939">
                  <c:v>2.6691812124882999</c:v>
                </c:pt>
                <c:pt idx="1940">
                  <c:v>2.6705577886680301</c:v>
                </c:pt>
                <c:pt idx="1941">
                  <c:v>2.67193436484775</c:v>
                </c:pt>
                <c:pt idx="1942">
                  <c:v>2.6733109410274798</c:v>
                </c:pt>
                <c:pt idx="1943">
                  <c:v>2.6746875172072002</c:v>
                </c:pt>
                <c:pt idx="1944">
                  <c:v>2.67606409338693</c:v>
                </c:pt>
                <c:pt idx="1945">
                  <c:v>2.6774406695666499</c:v>
                </c:pt>
                <c:pt idx="1946">
                  <c:v>2.6788172457463801</c:v>
                </c:pt>
                <c:pt idx="1947">
                  <c:v>2.6801938219261099</c:v>
                </c:pt>
                <c:pt idx="1948">
                  <c:v>2.6815703981058299</c:v>
                </c:pt>
                <c:pt idx="1949">
                  <c:v>2.6829469742855601</c:v>
                </c:pt>
                <c:pt idx="1950">
                  <c:v>2.68432355046528</c:v>
                </c:pt>
                <c:pt idx="1951">
                  <c:v>2.6857001266450098</c:v>
                </c:pt>
                <c:pt idx="1952">
                  <c:v>2.68707670282474</c:v>
                </c:pt>
                <c:pt idx="1953">
                  <c:v>2.68845327900446</c:v>
                </c:pt>
                <c:pt idx="1954">
                  <c:v>2.6898298551841902</c:v>
                </c:pt>
                <c:pt idx="1955">
                  <c:v>2.6912064313639101</c:v>
                </c:pt>
                <c:pt idx="1956">
                  <c:v>2.6925830075436399</c:v>
                </c:pt>
                <c:pt idx="1957">
                  <c:v>2.6939595837233599</c:v>
                </c:pt>
                <c:pt idx="1958">
                  <c:v>2.6953361599030901</c:v>
                </c:pt>
                <c:pt idx="1959">
                  <c:v>2.6967127360828198</c:v>
                </c:pt>
                <c:pt idx="1960">
                  <c:v>2.6980893122625398</c:v>
                </c:pt>
                <c:pt idx="1961">
                  <c:v>2.69946588844227</c:v>
                </c:pt>
                <c:pt idx="1962">
                  <c:v>2.70084246462199</c:v>
                </c:pt>
                <c:pt idx="1963">
                  <c:v>2.7022190408017202</c:v>
                </c:pt>
                <c:pt idx="1964">
                  <c:v>2.7035956169814401</c:v>
                </c:pt>
                <c:pt idx="1965">
                  <c:v>2.7049721931611699</c:v>
                </c:pt>
                <c:pt idx="1966">
                  <c:v>2.7063487693409001</c:v>
                </c:pt>
                <c:pt idx="1967">
                  <c:v>2.7077253455206201</c:v>
                </c:pt>
                <c:pt idx="1968">
                  <c:v>2.7091019217003498</c:v>
                </c:pt>
                <c:pt idx="1969">
                  <c:v>2.7104784978800698</c:v>
                </c:pt>
                <c:pt idx="1970">
                  <c:v>2.7118550740598</c:v>
                </c:pt>
                <c:pt idx="1971">
                  <c:v>2.7132316502395302</c:v>
                </c:pt>
                <c:pt idx="1972">
                  <c:v>2.7146082264192501</c:v>
                </c:pt>
                <c:pt idx="1973">
                  <c:v>2.7159848025989799</c:v>
                </c:pt>
                <c:pt idx="1974">
                  <c:v>2.7173613787786999</c:v>
                </c:pt>
                <c:pt idx="1975">
                  <c:v>2.7187379549584301</c:v>
                </c:pt>
                <c:pt idx="1976">
                  <c:v>2.72011453113815</c:v>
                </c:pt>
                <c:pt idx="1977">
                  <c:v>2.7214911073178798</c:v>
                </c:pt>
                <c:pt idx="1978">
                  <c:v>2.72286768349761</c:v>
                </c:pt>
                <c:pt idx="1979">
                  <c:v>2.72424425967733</c:v>
                </c:pt>
                <c:pt idx="1980">
                  <c:v>2.7256208358570602</c:v>
                </c:pt>
                <c:pt idx="1981">
                  <c:v>2.7269974120367801</c:v>
                </c:pt>
                <c:pt idx="1982">
                  <c:v>2.7283739882165099</c:v>
                </c:pt>
                <c:pt idx="1983">
                  <c:v>2.7297505643962299</c:v>
                </c:pt>
                <c:pt idx="1984">
                  <c:v>2.7311271405759601</c:v>
                </c:pt>
                <c:pt idx="1985">
                  <c:v>2.7325037167556898</c:v>
                </c:pt>
                <c:pt idx="1986">
                  <c:v>2.7338802929354098</c:v>
                </c:pt>
                <c:pt idx="1987">
                  <c:v>2.73525686911514</c:v>
                </c:pt>
                <c:pt idx="1988">
                  <c:v>2.73663344529486</c:v>
                </c:pt>
                <c:pt idx="1989">
                  <c:v>2.7380100214745902</c:v>
                </c:pt>
                <c:pt idx="1990">
                  <c:v>2.7393865976543101</c:v>
                </c:pt>
                <c:pt idx="1991">
                  <c:v>2.7407631738340399</c:v>
                </c:pt>
                <c:pt idx="1992">
                  <c:v>2.7421397500137701</c:v>
                </c:pt>
                <c:pt idx="1993">
                  <c:v>2.7435163261934901</c:v>
                </c:pt>
                <c:pt idx="1994">
                  <c:v>2.7448929023732198</c:v>
                </c:pt>
                <c:pt idx="1995">
                  <c:v>2.7462694785529398</c:v>
                </c:pt>
                <c:pt idx="1996">
                  <c:v>2.74764605473267</c:v>
                </c:pt>
                <c:pt idx="1997">
                  <c:v>2.7490226309124002</c:v>
                </c:pt>
                <c:pt idx="1998">
                  <c:v>2.7503992070921202</c:v>
                </c:pt>
                <c:pt idx="1999">
                  <c:v>2.7517757832718499</c:v>
                </c:pt>
                <c:pt idx="2000">
                  <c:v>2.7531523594515699</c:v>
                </c:pt>
                <c:pt idx="2001">
                  <c:v>2.7545289356313001</c:v>
                </c:pt>
                <c:pt idx="2002">
                  <c:v>2.7559055118110201</c:v>
                </c:pt>
                <c:pt idx="2003">
                  <c:v>2.7572820879907498</c:v>
                </c:pt>
                <c:pt idx="2004">
                  <c:v>2.75865866417048</c:v>
                </c:pt>
                <c:pt idx="2005">
                  <c:v>2.7600352403502</c:v>
                </c:pt>
                <c:pt idx="2006">
                  <c:v>2.7614118165299302</c:v>
                </c:pt>
                <c:pt idx="2007">
                  <c:v>2.7627883927096502</c:v>
                </c:pt>
                <c:pt idx="2008">
                  <c:v>2.7641649688893799</c:v>
                </c:pt>
                <c:pt idx="2009">
                  <c:v>2.7655415450690999</c:v>
                </c:pt>
                <c:pt idx="2010">
                  <c:v>2.7669181212488301</c:v>
                </c:pt>
                <c:pt idx="2011">
                  <c:v>2.7682946974285598</c:v>
                </c:pt>
                <c:pt idx="2012">
                  <c:v>2.7696712736082798</c:v>
                </c:pt>
                <c:pt idx="2013">
                  <c:v>2.77104784978801</c:v>
                </c:pt>
                <c:pt idx="2014">
                  <c:v>2.77242442596773</c:v>
                </c:pt>
                <c:pt idx="2015">
                  <c:v>2.7738010021474602</c:v>
                </c:pt>
                <c:pt idx="2016">
                  <c:v>2.7751775783271899</c:v>
                </c:pt>
                <c:pt idx="2017">
                  <c:v>2.7765541545069099</c:v>
                </c:pt>
                <c:pt idx="2018">
                  <c:v>2.7779307306866401</c:v>
                </c:pt>
                <c:pt idx="2019">
                  <c:v>2.7793073068663601</c:v>
                </c:pt>
                <c:pt idx="2020">
                  <c:v>2.7806838830460898</c:v>
                </c:pt>
                <c:pt idx="2021">
                  <c:v>2.7820604592258098</c:v>
                </c:pt>
                <c:pt idx="2022">
                  <c:v>2.78343703540554</c:v>
                </c:pt>
                <c:pt idx="2023">
                  <c:v>2.7848136115852702</c:v>
                </c:pt>
                <c:pt idx="2024">
                  <c:v>2.7861901877649902</c:v>
                </c:pt>
                <c:pt idx="2025">
                  <c:v>2.7875667639447199</c:v>
                </c:pt>
                <c:pt idx="2026">
                  <c:v>2.7889433401244399</c:v>
                </c:pt>
                <c:pt idx="2027">
                  <c:v>2.7903199163041701</c:v>
                </c:pt>
                <c:pt idx="2028">
                  <c:v>2.7916964924838901</c:v>
                </c:pt>
                <c:pt idx="2029">
                  <c:v>2.7930730686636198</c:v>
                </c:pt>
                <c:pt idx="2030">
                  <c:v>2.79444964484335</c:v>
                </c:pt>
                <c:pt idx="2031">
                  <c:v>2.79582622102307</c:v>
                </c:pt>
                <c:pt idx="2032">
                  <c:v>2.7972027972028002</c:v>
                </c:pt>
                <c:pt idx="2033">
                  <c:v>2.7985793733825202</c:v>
                </c:pt>
                <c:pt idx="2034">
                  <c:v>2.7999559495622499</c:v>
                </c:pt>
                <c:pt idx="2035">
                  <c:v>2.8013325257419699</c:v>
                </c:pt>
                <c:pt idx="2036">
                  <c:v>2.8027091019217001</c:v>
                </c:pt>
                <c:pt idx="2037">
                  <c:v>2.8040856781014298</c:v>
                </c:pt>
                <c:pt idx="2038">
                  <c:v>2.8054622542811498</c:v>
                </c:pt>
                <c:pt idx="2039">
                  <c:v>2.80683883046088</c:v>
                </c:pt>
                <c:pt idx="2040">
                  <c:v>2.8082154066406</c:v>
                </c:pt>
                <c:pt idx="2041">
                  <c:v>2.8095919828203302</c:v>
                </c:pt>
                <c:pt idx="2042">
                  <c:v>2.8109685590000599</c:v>
                </c:pt>
                <c:pt idx="2043">
                  <c:v>2.8123451351797799</c:v>
                </c:pt>
                <c:pt idx="2044">
                  <c:v>2.8137217113595101</c:v>
                </c:pt>
                <c:pt idx="2045">
                  <c:v>2.8150982875392301</c:v>
                </c:pt>
                <c:pt idx="2046">
                  <c:v>2.8164748637189598</c:v>
                </c:pt>
                <c:pt idx="2047">
                  <c:v>2.8178514398986798</c:v>
                </c:pt>
                <c:pt idx="2048">
                  <c:v>2.81922801607841</c:v>
                </c:pt>
                <c:pt idx="2049">
                  <c:v>2.8206045922581402</c:v>
                </c:pt>
                <c:pt idx="2050">
                  <c:v>2.8219811684378602</c:v>
                </c:pt>
                <c:pt idx="2051">
                  <c:v>2.8233577446175899</c:v>
                </c:pt>
                <c:pt idx="2052">
                  <c:v>2.8247343207973099</c:v>
                </c:pt>
                <c:pt idx="2053">
                  <c:v>2.8261108969770401</c:v>
                </c:pt>
                <c:pt idx="2054">
                  <c:v>2.8274874731567698</c:v>
                </c:pt>
                <c:pt idx="2055">
                  <c:v>2.8288640493364898</c:v>
                </c:pt>
                <c:pt idx="2056">
                  <c:v>2.83024062551622</c:v>
                </c:pt>
                <c:pt idx="2057">
                  <c:v>2.83161720169594</c:v>
                </c:pt>
                <c:pt idx="2058">
                  <c:v>2.8329937778756702</c:v>
                </c:pt>
                <c:pt idx="2059">
                  <c:v>2.8343703540553902</c:v>
                </c:pt>
                <c:pt idx="2060">
                  <c:v>2.8357469302351199</c:v>
                </c:pt>
                <c:pt idx="2061">
                  <c:v>2.8371235064148501</c:v>
                </c:pt>
                <c:pt idx="2062">
                  <c:v>2.8385000825945701</c:v>
                </c:pt>
                <c:pt idx="2063">
                  <c:v>2.8398766587742998</c:v>
                </c:pt>
                <c:pt idx="2064">
                  <c:v>2.8412532349540198</c:v>
                </c:pt>
                <c:pt idx="2065">
                  <c:v>2.84262981113375</c:v>
                </c:pt>
                <c:pt idx="2066">
                  <c:v>2.84400638731347</c:v>
                </c:pt>
                <c:pt idx="2067">
                  <c:v>2.8453829634932002</c:v>
                </c:pt>
                <c:pt idx="2068">
                  <c:v>2.8467595396729299</c:v>
                </c:pt>
                <c:pt idx="2069">
                  <c:v>2.8481361158526499</c:v>
                </c:pt>
                <c:pt idx="2070">
                  <c:v>2.8495126920323801</c:v>
                </c:pt>
                <c:pt idx="2071">
                  <c:v>2.8508892682121001</c:v>
                </c:pt>
                <c:pt idx="2072">
                  <c:v>2.8522658443918298</c:v>
                </c:pt>
                <c:pt idx="2073">
                  <c:v>2.85364242057156</c:v>
                </c:pt>
                <c:pt idx="2074">
                  <c:v>2.85501899675128</c:v>
                </c:pt>
                <c:pt idx="2075">
                  <c:v>2.8563955729310102</c:v>
                </c:pt>
                <c:pt idx="2076">
                  <c:v>2.8577721491107302</c:v>
                </c:pt>
                <c:pt idx="2077">
                  <c:v>2.8591487252904599</c:v>
                </c:pt>
                <c:pt idx="2078">
                  <c:v>2.8605253014701799</c:v>
                </c:pt>
                <c:pt idx="2079">
                  <c:v>2.8619018776499101</c:v>
                </c:pt>
                <c:pt idx="2080">
                  <c:v>2.8632784538296399</c:v>
                </c:pt>
                <c:pt idx="2081">
                  <c:v>2.8646550300093598</c:v>
                </c:pt>
                <c:pt idx="2082">
                  <c:v>2.86603160618909</c:v>
                </c:pt>
                <c:pt idx="2083">
                  <c:v>2.86740818236881</c:v>
                </c:pt>
                <c:pt idx="2084">
                  <c:v>2.8687847585485402</c:v>
                </c:pt>
                <c:pt idx="2085">
                  <c:v>2.8701613347282602</c:v>
                </c:pt>
                <c:pt idx="2086">
                  <c:v>2.8715379109079899</c:v>
                </c:pt>
                <c:pt idx="2087">
                  <c:v>2.8729144870877201</c:v>
                </c:pt>
                <c:pt idx="2088">
                  <c:v>2.8742910632674401</c:v>
                </c:pt>
                <c:pt idx="2089">
                  <c:v>2.8756676394471699</c:v>
                </c:pt>
                <c:pt idx="2090">
                  <c:v>2.8770442156268898</c:v>
                </c:pt>
                <c:pt idx="2091">
                  <c:v>2.87842079180662</c:v>
                </c:pt>
                <c:pt idx="2092">
                  <c:v>2.8797973679863502</c:v>
                </c:pt>
                <c:pt idx="2093">
                  <c:v>2.8811739441660702</c:v>
                </c:pt>
                <c:pt idx="2094">
                  <c:v>2.8825505203457999</c:v>
                </c:pt>
                <c:pt idx="2095">
                  <c:v>2.8839270965255199</c:v>
                </c:pt>
                <c:pt idx="2096">
                  <c:v>2.8853036727052501</c:v>
                </c:pt>
                <c:pt idx="2097">
                  <c:v>2.8866802488849701</c:v>
                </c:pt>
                <c:pt idx="2098">
                  <c:v>2.8880568250646999</c:v>
                </c:pt>
                <c:pt idx="2099">
                  <c:v>2.88943340124443</c:v>
                </c:pt>
                <c:pt idx="2100">
                  <c:v>2.89080997742415</c:v>
                </c:pt>
                <c:pt idx="2101">
                  <c:v>2.8921865536038802</c:v>
                </c:pt>
                <c:pt idx="2102">
                  <c:v>2.8935631297836002</c:v>
                </c:pt>
                <c:pt idx="2103">
                  <c:v>2.8949397059633299</c:v>
                </c:pt>
                <c:pt idx="2104">
                  <c:v>2.8963162821430499</c:v>
                </c:pt>
                <c:pt idx="2105">
                  <c:v>2.8976928583227801</c:v>
                </c:pt>
                <c:pt idx="2106">
                  <c:v>2.8990694345025099</c:v>
                </c:pt>
                <c:pt idx="2107">
                  <c:v>2.9004460106822298</c:v>
                </c:pt>
                <c:pt idx="2108">
                  <c:v>2.90182258686196</c:v>
                </c:pt>
                <c:pt idx="2109">
                  <c:v>2.90319916304168</c:v>
                </c:pt>
                <c:pt idx="2110">
                  <c:v>2.9045757392214102</c:v>
                </c:pt>
                <c:pt idx="2111">
                  <c:v>2.90595231540114</c:v>
                </c:pt>
                <c:pt idx="2112">
                  <c:v>2.9073288915808599</c:v>
                </c:pt>
                <c:pt idx="2113">
                  <c:v>2.9087054677605901</c:v>
                </c:pt>
                <c:pt idx="2114">
                  <c:v>2.9100820439403101</c:v>
                </c:pt>
                <c:pt idx="2115">
                  <c:v>2.9114586201200399</c:v>
                </c:pt>
                <c:pt idx="2116">
                  <c:v>2.9128351962997598</c:v>
                </c:pt>
                <c:pt idx="2117">
                  <c:v>2.91421177247949</c:v>
                </c:pt>
                <c:pt idx="2118">
                  <c:v>2.9155883486592198</c:v>
                </c:pt>
                <c:pt idx="2119">
                  <c:v>2.9169649248389402</c:v>
                </c:pt>
                <c:pt idx="2120">
                  <c:v>2.91834150101867</c:v>
                </c:pt>
                <c:pt idx="2121">
                  <c:v>2.9197180771983899</c:v>
                </c:pt>
                <c:pt idx="2122">
                  <c:v>2.9210946533781201</c:v>
                </c:pt>
                <c:pt idx="2123">
                  <c:v>2.9224712295578401</c:v>
                </c:pt>
                <c:pt idx="2124">
                  <c:v>2.9238478057375699</c:v>
                </c:pt>
                <c:pt idx="2125">
                  <c:v>2.9252243819173001</c:v>
                </c:pt>
                <c:pt idx="2126">
                  <c:v>2.92660095809702</c:v>
                </c:pt>
                <c:pt idx="2127">
                  <c:v>2.9279775342767498</c:v>
                </c:pt>
                <c:pt idx="2128">
                  <c:v>2.9293541104564702</c:v>
                </c:pt>
                <c:pt idx="2129">
                  <c:v>2.9307306866362</c:v>
                </c:pt>
                <c:pt idx="2130">
                  <c:v>2.9321072628159199</c:v>
                </c:pt>
                <c:pt idx="2131">
                  <c:v>2.9334838389956501</c:v>
                </c:pt>
                <c:pt idx="2132">
                  <c:v>2.9348604151753799</c:v>
                </c:pt>
                <c:pt idx="2133">
                  <c:v>2.9362369913550999</c:v>
                </c:pt>
                <c:pt idx="2134">
                  <c:v>2.9376135675348301</c:v>
                </c:pt>
                <c:pt idx="2135">
                  <c:v>2.93899014371455</c:v>
                </c:pt>
                <c:pt idx="2136">
                  <c:v>2.9403667198942798</c:v>
                </c:pt>
                <c:pt idx="2137">
                  <c:v>2.94174329607401</c:v>
                </c:pt>
                <c:pt idx="2138">
                  <c:v>2.94311987225373</c:v>
                </c:pt>
                <c:pt idx="2139">
                  <c:v>2.9444964484334601</c:v>
                </c:pt>
                <c:pt idx="2140">
                  <c:v>2.9458730246131801</c:v>
                </c:pt>
                <c:pt idx="2141">
                  <c:v>2.9472496007929099</c:v>
                </c:pt>
                <c:pt idx="2142">
                  <c:v>2.9486261769726299</c:v>
                </c:pt>
                <c:pt idx="2143">
                  <c:v>2.95000275315236</c:v>
                </c:pt>
                <c:pt idx="2144">
                  <c:v>2.9513793293320898</c:v>
                </c:pt>
                <c:pt idx="2145">
                  <c:v>2.9527559055118102</c:v>
                </c:pt>
                <c:pt idx="2146">
                  <c:v>2.95413248169154</c:v>
                </c:pt>
                <c:pt idx="2147">
                  <c:v>2.9555090578712599</c:v>
                </c:pt>
                <c:pt idx="2148">
                  <c:v>2.9568856340509901</c:v>
                </c:pt>
                <c:pt idx="2149">
                  <c:v>2.9582622102307101</c:v>
                </c:pt>
                <c:pt idx="2150">
                  <c:v>2.9596387864104399</c:v>
                </c:pt>
                <c:pt idx="2151">
                  <c:v>2.9610153625901701</c:v>
                </c:pt>
                <c:pt idx="2152">
                  <c:v>2.96239193876989</c:v>
                </c:pt>
                <c:pt idx="2153">
                  <c:v>2.9637685149496198</c:v>
                </c:pt>
                <c:pt idx="2154">
                  <c:v>2.9651450911293402</c:v>
                </c:pt>
                <c:pt idx="2155">
                  <c:v>2.96652166730907</c:v>
                </c:pt>
                <c:pt idx="2156">
                  <c:v>2.9678982434888002</c:v>
                </c:pt>
                <c:pt idx="2157">
                  <c:v>2.9692748196685201</c:v>
                </c:pt>
                <c:pt idx="2158">
                  <c:v>2.9706513958482499</c:v>
                </c:pt>
                <c:pt idx="2159">
                  <c:v>2.9720279720279699</c:v>
                </c:pt>
                <c:pt idx="2160">
                  <c:v>2.9734045482077001</c:v>
                </c:pt>
                <c:pt idx="2161">
                  <c:v>2.97478112438742</c:v>
                </c:pt>
                <c:pt idx="2162">
                  <c:v>2.9761577005671498</c:v>
                </c:pt>
                <c:pt idx="2163">
                  <c:v>2.97753427674688</c:v>
                </c:pt>
                <c:pt idx="2164">
                  <c:v>2.9789108529266</c:v>
                </c:pt>
                <c:pt idx="2165">
                  <c:v>2.9802874291063302</c:v>
                </c:pt>
                <c:pt idx="2166">
                  <c:v>2.9816640052860501</c:v>
                </c:pt>
                <c:pt idx="2167">
                  <c:v>2.9830405814657799</c:v>
                </c:pt>
                <c:pt idx="2168">
                  <c:v>2.9844171576454999</c:v>
                </c:pt>
                <c:pt idx="2169">
                  <c:v>2.9857937338252301</c:v>
                </c:pt>
                <c:pt idx="2170">
                  <c:v>2.9871703100049598</c:v>
                </c:pt>
                <c:pt idx="2171">
                  <c:v>2.9885468861846798</c:v>
                </c:pt>
                <c:pt idx="2172">
                  <c:v>2.98992346236441</c:v>
                </c:pt>
                <c:pt idx="2173">
                  <c:v>2.99130003854413</c:v>
                </c:pt>
                <c:pt idx="2174">
                  <c:v>2.9926766147238602</c:v>
                </c:pt>
                <c:pt idx="2175">
                  <c:v>2.9940531909035899</c:v>
                </c:pt>
                <c:pt idx="2176">
                  <c:v>2.9954297670833099</c:v>
                </c:pt>
                <c:pt idx="2177">
                  <c:v>2.9968063432630401</c:v>
                </c:pt>
                <c:pt idx="2178">
                  <c:v>2.9981829194427601</c:v>
                </c:pt>
                <c:pt idx="2179">
                  <c:v>2.9995594956224898</c:v>
                </c:pt>
                <c:pt idx="2180">
                  <c:v>3.0009360718022098</c:v>
                </c:pt>
                <c:pt idx="2181">
                  <c:v>3.00231264798194</c:v>
                </c:pt>
                <c:pt idx="2182">
                  <c:v>3.0036892241616702</c:v>
                </c:pt>
                <c:pt idx="2183">
                  <c:v>3.0050658003413901</c:v>
                </c:pt>
                <c:pt idx="2184">
                  <c:v>3.0064423765211199</c:v>
                </c:pt>
                <c:pt idx="2185">
                  <c:v>3.0078189527008399</c:v>
                </c:pt>
                <c:pt idx="2186">
                  <c:v>3.0091955288805701</c:v>
                </c:pt>
                <c:pt idx="2187">
                  <c:v>3.01057210506029</c:v>
                </c:pt>
                <c:pt idx="2188">
                  <c:v>3.0119486812400198</c:v>
                </c:pt>
                <c:pt idx="2189">
                  <c:v>3.01332525741975</c:v>
                </c:pt>
                <c:pt idx="2190">
                  <c:v>3.01470183359947</c:v>
                </c:pt>
                <c:pt idx="2191">
                  <c:v>3.0160784097792002</c:v>
                </c:pt>
                <c:pt idx="2192">
                  <c:v>3.0174549859589201</c:v>
                </c:pt>
                <c:pt idx="2193">
                  <c:v>3.0188315621386499</c:v>
                </c:pt>
                <c:pt idx="2194">
                  <c:v>3.0202081383183801</c:v>
                </c:pt>
                <c:pt idx="2195">
                  <c:v>3.0215847144981001</c:v>
                </c:pt>
                <c:pt idx="2196">
                  <c:v>3.0229612906778298</c:v>
                </c:pt>
                <c:pt idx="2197">
                  <c:v>3.0243378668575498</c:v>
                </c:pt>
                <c:pt idx="2198">
                  <c:v>3.02571444303728</c:v>
                </c:pt>
                <c:pt idx="2199">
                  <c:v>3.027091019217</c:v>
                </c:pt>
                <c:pt idx="2200">
                  <c:v>3.0284675953967302</c:v>
                </c:pt>
                <c:pt idx="2201">
                  <c:v>3.0298441715764599</c:v>
                </c:pt>
                <c:pt idx="2202">
                  <c:v>3.0312207477561799</c:v>
                </c:pt>
                <c:pt idx="2203">
                  <c:v>3.0325973239359101</c:v>
                </c:pt>
                <c:pt idx="2204">
                  <c:v>3.0339739001156301</c:v>
                </c:pt>
                <c:pt idx="2205">
                  <c:v>3.0353504762953598</c:v>
                </c:pt>
                <c:pt idx="2206">
                  <c:v>3.0367270524750798</c:v>
                </c:pt>
                <c:pt idx="2207">
                  <c:v>3.03810362865481</c:v>
                </c:pt>
                <c:pt idx="2208">
                  <c:v>3.0394802048345402</c:v>
                </c:pt>
                <c:pt idx="2209">
                  <c:v>3.0408567810142602</c:v>
                </c:pt>
                <c:pt idx="2210">
                  <c:v>3.0422333571939899</c:v>
                </c:pt>
                <c:pt idx="2211">
                  <c:v>3.0436099333737099</c:v>
                </c:pt>
                <c:pt idx="2212">
                  <c:v>3.0449865095534401</c:v>
                </c:pt>
                <c:pt idx="2213">
                  <c:v>3.0463630857331698</c:v>
                </c:pt>
                <c:pt idx="2214">
                  <c:v>3.0477396619128898</c:v>
                </c:pt>
                <c:pt idx="2215">
                  <c:v>3.04911623809262</c:v>
                </c:pt>
                <c:pt idx="2216">
                  <c:v>3.05049281427234</c:v>
                </c:pt>
                <c:pt idx="2217">
                  <c:v>3.0518693904520702</c:v>
                </c:pt>
                <c:pt idx="2218">
                  <c:v>3.0532459666317902</c:v>
                </c:pt>
                <c:pt idx="2219">
                  <c:v>3.0546225428115199</c:v>
                </c:pt>
                <c:pt idx="2220">
                  <c:v>3.0559991189912501</c:v>
                </c:pt>
                <c:pt idx="2221">
                  <c:v>3.0573756951709701</c:v>
                </c:pt>
                <c:pt idx="2222">
                  <c:v>3.0587522713506998</c:v>
                </c:pt>
                <c:pt idx="2223">
                  <c:v>3.0601288475304198</c:v>
                </c:pt>
                <c:pt idx="2224">
                  <c:v>3.06150542371015</c:v>
                </c:pt>
                <c:pt idx="2225">
                  <c:v>3.06288199988987</c:v>
                </c:pt>
                <c:pt idx="2226">
                  <c:v>3.0642585760696002</c:v>
                </c:pt>
                <c:pt idx="2227">
                  <c:v>3.0656351522493299</c:v>
                </c:pt>
                <c:pt idx="2228">
                  <c:v>3.0670117284290499</c:v>
                </c:pt>
                <c:pt idx="2229">
                  <c:v>3.0683883046087801</c:v>
                </c:pt>
                <c:pt idx="2230">
                  <c:v>3.0697648807885001</c:v>
                </c:pt>
                <c:pt idx="2231">
                  <c:v>3.0711414569682298</c:v>
                </c:pt>
                <c:pt idx="2232">
                  <c:v>3.07251803314796</c:v>
                </c:pt>
                <c:pt idx="2233">
                  <c:v>3.07389460932768</c:v>
                </c:pt>
                <c:pt idx="2234">
                  <c:v>3.0752711855074102</c:v>
                </c:pt>
                <c:pt idx="2235">
                  <c:v>3.0766477616871302</c:v>
                </c:pt>
                <c:pt idx="2236">
                  <c:v>3.0780243378668599</c:v>
                </c:pt>
                <c:pt idx="2237">
                  <c:v>3.0794009140465799</c:v>
                </c:pt>
                <c:pt idx="2238">
                  <c:v>3.0807774902263101</c:v>
                </c:pt>
                <c:pt idx="2239">
                  <c:v>3.0821540664060398</c:v>
                </c:pt>
                <c:pt idx="2240">
                  <c:v>3.0835306425857598</c:v>
                </c:pt>
                <c:pt idx="2241">
                  <c:v>3.08490721876549</c:v>
                </c:pt>
                <c:pt idx="2242">
                  <c:v>3.08628379494521</c:v>
                </c:pt>
                <c:pt idx="2243">
                  <c:v>3.0876603711249402</c:v>
                </c:pt>
                <c:pt idx="2244">
                  <c:v>3.0890369473046602</c:v>
                </c:pt>
                <c:pt idx="2245">
                  <c:v>3.0904135234843899</c:v>
                </c:pt>
                <c:pt idx="2246">
                  <c:v>3.0917900996641201</c:v>
                </c:pt>
                <c:pt idx="2247">
                  <c:v>3.0931666758438401</c:v>
                </c:pt>
                <c:pt idx="2248">
                  <c:v>3.0945432520235698</c:v>
                </c:pt>
                <c:pt idx="2249">
                  <c:v>3.0959198282032898</c:v>
                </c:pt>
                <c:pt idx="2250">
                  <c:v>3.09729640438302</c:v>
                </c:pt>
                <c:pt idx="2251">
                  <c:v>3.0986729805627502</c:v>
                </c:pt>
                <c:pt idx="2252">
                  <c:v>3.1000495567424702</c:v>
                </c:pt>
                <c:pt idx="2253">
                  <c:v>3.1014261329221999</c:v>
                </c:pt>
                <c:pt idx="2254">
                  <c:v>3.1028027091019199</c:v>
                </c:pt>
                <c:pt idx="2255">
                  <c:v>3.1041792852816501</c:v>
                </c:pt>
                <c:pt idx="2256">
                  <c:v>3.1055558614613701</c:v>
                </c:pt>
                <c:pt idx="2257">
                  <c:v>3.1069324376410998</c:v>
                </c:pt>
                <c:pt idx="2258">
                  <c:v>3.10830901382083</c:v>
                </c:pt>
                <c:pt idx="2259">
                  <c:v>3.10968559000055</c:v>
                </c:pt>
                <c:pt idx="2260">
                  <c:v>3.1110621661802802</c:v>
                </c:pt>
                <c:pt idx="2261">
                  <c:v>3.1124387423600002</c:v>
                </c:pt>
                <c:pt idx="2262">
                  <c:v>3.1138153185397299</c:v>
                </c:pt>
                <c:pt idx="2263">
                  <c:v>3.1151918947194499</c:v>
                </c:pt>
                <c:pt idx="2264">
                  <c:v>3.1165684708991801</c:v>
                </c:pt>
                <c:pt idx="2265">
                  <c:v>3.1179450470789098</c:v>
                </c:pt>
                <c:pt idx="2266">
                  <c:v>3.1193216232586298</c:v>
                </c:pt>
                <c:pt idx="2267">
                  <c:v>3.12069819943836</c:v>
                </c:pt>
                <c:pt idx="2268">
                  <c:v>3.12207477561808</c:v>
                </c:pt>
                <c:pt idx="2269">
                  <c:v>3.1234513517978102</c:v>
                </c:pt>
                <c:pt idx="2270">
                  <c:v>3.1248279279775302</c:v>
                </c:pt>
                <c:pt idx="2271">
                  <c:v>3.1262045041572599</c:v>
                </c:pt>
                <c:pt idx="2272">
                  <c:v>3.1275810803369901</c:v>
                </c:pt>
                <c:pt idx="2273">
                  <c:v>3.1289576565167101</c:v>
                </c:pt>
                <c:pt idx="2274">
                  <c:v>3.1303342326964398</c:v>
                </c:pt>
                <c:pt idx="2275">
                  <c:v>3.1317108088761598</c:v>
                </c:pt>
                <c:pt idx="2276">
                  <c:v>3.13308738505589</c:v>
                </c:pt>
                <c:pt idx="2277">
                  <c:v>3.1344639612356202</c:v>
                </c:pt>
                <c:pt idx="2278">
                  <c:v>3.1358405374153402</c:v>
                </c:pt>
                <c:pt idx="2279">
                  <c:v>3.1372171135950699</c:v>
                </c:pt>
                <c:pt idx="2280">
                  <c:v>3.1385936897747899</c:v>
                </c:pt>
                <c:pt idx="2281">
                  <c:v>3.1399702659545201</c:v>
                </c:pt>
                <c:pt idx="2282">
                  <c:v>3.1413468421342401</c:v>
                </c:pt>
                <c:pt idx="2283">
                  <c:v>3.1427234183139698</c:v>
                </c:pt>
                <c:pt idx="2284">
                  <c:v>3.1440999944937</c:v>
                </c:pt>
                <c:pt idx="2285">
                  <c:v>3.14547657067342</c:v>
                </c:pt>
                <c:pt idx="2286">
                  <c:v>3.1468531468531502</c:v>
                </c:pt>
                <c:pt idx="2287">
                  <c:v>3.1482297230328702</c:v>
                </c:pt>
                <c:pt idx="2288">
                  <c:v>3.1496062992125999</c:v>
                </c:pt>
                <c:pt idx="2289">
                  <c:v>3.1509828753923301</c:v>
                </c:pt>
                <c:pt idx="2290">
                  <c:v>3.1523594515720501</c:v>
                </c:pt>
                <c:pt idx="2291">
                  <c:v>3.1537360277517799</c:v>
                </c:pt>
                <c:pt idx="2292">
                  <c:v>3.1551126039314998</c:v>
                </c:pt>
                <c:pt idx="2293">
                  <c:v>3.15648918011123</c:v>
                </c:pt>
                <c:pt idx="2294">
                  <c:v>3.15786575629095</c:v>
                </c:pt>
                <c:pt idx="2295">
                  <c:v>3.1592423324706802</c:v>
                </c:pt>
                <c:pt idx="2296">
                  <c:v>3.16061890865041</c:v>
                </c:pt>
                <c:pt idx="2297">
                  <c:v>3.1619954848301299</c:v>
                </c:pt>
                <c:pt idx="2298">
                  <c:v>3.1633720610098601</c:v>
                </c:pt>
                <c:pt idx="2299">
                  <c:v>3.1647486371895801</c:v>
                </c:pt>
                <c:pt idx="2300">
                  <c:v>3.1661252133693099</c:v>
                </c:pt>
                <c:pt idx="2301">
                  <c:v>3.1675017895490298</c:v>
                </c:pt>
                <c:pt idx="2302">
                  <c:v>3.16887836572876</c:v>
                </c:pt>
                <c:pt idx="2303">
                  <c:v>3.1702549419084902</c:v>
                </c:pt>
                <c:pt idx="2304">
                  <c:v>3.1716315180882102</c:v>
                </c:pt>
                <c:pt idx="2305">
                  <c:v>3.1730080942679399</c:v>
                </c:pt>
                <c:pt idx="2306">
                  <c:v>3.1743846704476599</c:v>
                </c:pt>
                <c:pt idx="2307">
                  <c:v>3.1757612466273901</c:v>
                </c:pt>
                <c:pt idx="2308">
                  <c:v>3.1771378228071101</c:v>
                </c:pt>
                <c:pt idx="2309">
                  <c:v>3.1785143989868399</c:v>
                </c:pt>
                <c:pt idx="2310">
                  <c:v>3.17989097516657</c:v>
                </c:pt>
                <c:pt idx="2311">
                  <c:v>3.18126755134629</c:v>
                </c:pt>
                <c:pt idx="2312">
                  <c:v>3.1826441275260202</c:v>
                </c:pt>
                <c:pt idx="2313">
                  <c:v>3.1840207037057402</c:v>
                </c:pt>
                <c:pt idx="2314">
                  <c:v>3.1853972798854699</c:v>
                </c:pt>
                <c:pt idx="2315">
                  <c:v>3.1867738560652001</c:v>
                </c:pt>
                <c:pt idx="2316">
                  <c:v>3.1881504322449201</c:v>
                </c:pt>
                <c:pt idx="2317">
                  <c:v>3.1895270084246499</c:v>
                </c:pt>
                <c:pt idx="2318">
                  <c:v>3.1909035846043698</c:v>
                </c:pt>
                <c:pt idx="2319">
                  <c:v>3.1922801607841</c:v>
                </c:pt>
                <c:pt idx="2320">
                  <c:v>3.19365673696382</c:v>
                </c:pt>
                <c:pt idx="2321">
                  <c:v>3.1950333131435502</c:v>
                </c:pt>
                <c:pt idx="2322">
                  <c:v>3.19640988932328</c:v>
                </c:pt>
                <c:pt idx="2323">
                  <c:v>3.1977864655029999</c:v>
                </c:pt>
                <c:pt idx="2324">
                  <c:v>3.1991630416827301</c:v>
                </c:pt>
                <c:pt idx="2325">
                  <c:v>3.2005396178624501</c:v>
                </c:pt>
                <c:pt idx="2326">
                  <c:v>3.2019161940421799</c:v>
                </c:pt>
                <c:pt idx="2327">
                  <c:v>3.2032927702218998</c:v>
                </c:pt>
                <c:pt idx="2328">
                  <c:v>3.20466934640163</c:v>
                </c:pt>
                <c:pt idx="2329">
                  <c:v>3.2060459225813598</c:v>
                </c:pt>
                <c:pt idx="2330">
                  <c:v>3.2074224987610802</c:v>
                </c:pt>
                <c:pt idx="2331">
                  <c:v>3.20879907494081</c:v>
                </c:pt>
                <c:pt idx="2332">
                  <c:v>3.2101756511205299</c:v>
                </c:pt>
                <c:pt idx="2333">
                  <c:v>3.2115522273002601</c:v>
                </c:pt>
                <c:pt idx="2334">
                  <c:v>3.2129288034799899</c:v>
                </c:pt>
                <c:pt idx="2335">
                  <c:v>3.2143053796597099</c:v>
                </c:pt>
                <c:pt idx="2336">
                  <c:v>3.2156819558394401</c:v>
                </c:pt>
                <c:pt idx="2337">
                  <c:v>3.21705853201916</c:v>
                </c:pt>
                <c:pt idx="2338">
                  <c:v>3.2184351081988898</c:v>
                </c:pt>
                <c:pt idx="2339">
                  <c:v>3.2198116843786102</c:v>
                </c:pt>
                <c:pt idx="2340">
                  <c:v>3.22118826055834</c:v>
                </c:pt>
                <c:pt idx="2341">
                  <c:v>3.2225648367380701</c:v>
                </c:pt>
                <c:pt idx="2342">
                  <c:v>3.2239414129177901</c:v>
                </c:pt>
                <c:pt idx="2343">
                  <c:v>3.2253179890975199</c:v>
                </c:pt>
                <c:pt idx="2344">
                  <c:v>3.2266945652772399</c:v>
                </c:pt>
                <c:pt idx="2345">
                  <c:v>3.2280711414569701</c:v>
                </c:pt>
                <c:pt idx="2346">
                  <c:v>3.2294477176366998</c:v>
                </c:pt>
                <c:pt idx="2347">
                  <c:v>3.2308242938164198</c:v>
                </c:pt>
                <c:pt idx="2348">
                  <c:v>3.23220086999615</c:v>
                </c:pt>
                <c:pt idx="2349">
                  <c:v>3.23357744617587</c:v>
                </c:pt>
                <c:pt idx="2350">
                  <c:v>3.2349540223556001</c:v>
                </c:pt>
                <c:pt idx="2351">
                  <c:v>3.2363305985353201</c:v>
                </c:pt>
                <c:pt idx="2352">
                  <c:v>3.2377071747150499</c:v>
                </c:pt>
                <c:pt idx="2353">
                  <c:v>3.2390837508947801</c:v>
                </c:pt>
                <c:pt idx="2354">
                  <c:v>3.2404603270745</c:v>
                </c:pt>
                <c:pt idx="2355">
                  <c:v>3.2418369032542298</c:v>
                </c:pt>
                <c:pt idx="2356">
                  <c:v>3.2432134794339502</c:v>
                </c:pt>
                <c:pt idx="2357">
                  <c:v>3.24459005561368</c:v>
                </c:pt>
                <c:pt idx="2358">
                  <c:v>3.2459666317933999</c:v>
                </c:pt>
                <c:pt idx="2359">
                  <c:v>3.2473432079731301</c:v>
                </c:pt>
                <c:pt idx="2360">
                  <c:v>3.2487197841528599</c:v>
                </c:pt>
                <c:pt idx="2361">
                  <c:v>3.2500963603325799</c:v>
                </c:pt>
                <c:pt idx="2362">
                  <c:v>3.2514729365123101</c:v>
                </c:pt>
                <c:pt idx="2363">
                  <c:v>3.25284951269203</c:v>
                </c:pt>
                <c:pt idx="2364">
                  <c:v>3.2542260888717598</c:v>
                </c:pt>
                <c:pt idx="2365">
                  <c:v>3.2556026650514802</c:v>
                </c:pt>
                <c:pt idx="2366">
                  <c:v>3.25697924123121</c:v>
                </c:pt>
                <c:pt idx="2367">
                  <c:v>3.2583558174109402</c:v>
                </c:pt>
                <c:pt idx="2368">
                  <c:v>3.2597323935906601</c:v>
                </c:pt>
                <c:pt idx="2369">
                  <c:v>3.2611089697703899</c:v>
                </c:pt>
                <c:pt idx="2370">
                  <c:v>3.2624855459501099</c:v>
                </c:pt>
                <c:pt idx="2371">
                  <c:v>3.2638621221298401</c:v>
                </c:pt>
                <c:pt idx="2372">
                  <c:v>3.2652386983095698</c:v>
                </c:pt>
                <c:pt idx="2373">
                  <c:v>3.2666152744892898</c:v>
                </c:pt>
                <c:pt idx="2374">
                  <c:v>3.26799185066902</c:v>
                </c:pt>
                <c:pt idx="2375">
                  <c:v>3.26936842684874</c:v>
                </c:pt>
                <c:pt idx="2376">
                  <c:v>3.2707450030284702</c:v>
                </c:pt>
                <c:pt idx="2377">
                  <c:v>3.2721215792081901</c:v>
                </c:pt>
                <c:pt idx="2378">
                  <c:v>3.2734981553879199</c:v>
                </c:pt>
                <c:pt idx="2379">
                  <c:v>3.2748747315676501</c:v>
                </c:pt>
                <c:pt idx="2380">
                  <c:v>3.2762513077473701</c:v>
                </c:pt>
                <c:pt idx="2381">
                  <c:v>3.2776278839270998</c:v>
                </c:pt>
                <c:pt idx="2382">
                  <c:v>3.2790044601068198</c:v>
                </c:pt>
                <c:pt idx="2383">
                  <c:v>3.28038103628655</c:v>
                </c:pt>
                <c:pt idx="2384">
                  <c:v>3.28175761246627</c:v>
                </c:pt>
                <c:pt idx="2385">
                  <c:v>3.2831341886460002</c:v>
                </c:pt>
                <c:pt idx="2386">
                  <c:v>3.2845107648257299</c:v>
                </c:pt>
                <c:pt idx="2387">
                  <c:v>3.2858873410054499</c:v>
                </c:pt>
                <c:pt idx="2388">
                  <c:v>3.2872639171851801</c:v>
                </c:pt>
                <c:pt idx="2389">
                  <c:v>3.2886404933649001</c:v>
                </c:pt>
                <c:pt idx="2390">
                  <c:v>3.2900170695446298</c:v>
                </c:pt>
                <c:pt idx="2391">
                  <c:v>3.29139364572436</c:v>
                </c:pt>
                <c:pt idx="2392">
                  <c:v>3.29277022190408</c:v>
                </c:pt>
                <c:pt idx="2393">
                  <c:v>3.2941467980838102</c:v>
                </c:pt>
                <c:pt idx="2394">
                  <c:v>3.2955233742635301</c:v>
                </c:pt>
                <c:pt idx="2395">
                  <c:v>3.2968999504432599</c:v>
                </c:pt>
                <c:pt idx="2396">
                  <c:v>3.2982765266229799</c:v>
                </c:pt>
                <c:pt idx="2397">
                  <c:v>3.2996531028027101</c:v>
                </c:pt>
                <c:pt idx="2398">
                  <c:v>3.3010296789824398</c:v>
                </c:pt>
                <c:pt idx="2399">
                  <c:v>3.3024062551621598</c:v>
                </c:pt>
                <c:pt idx="2400">
                  <c:v>3.30378283134189</c:v>
                </c:pt>
                <c:pt idx="2401">
                  <c:v>3.30515940752161</c:v>
                </c:pt>
                <c:pt idx="2402">
                  <c:v>3.3065359837013402</c:v>
                </c:pt>
                <c:pt idx="2403">
                  <c:v>3.3079125598810601</c:v>
                </c:pt>
                <c:pt idx="2404">
                  <c:v>3.3092891360607899</c:v>
                </c:pt>
                <c:pt idx="2405">
                  <c:v>3.3106657122405201</c:v>
                </c:pt>
                <c:pt idx="2406">
                  <c:v>3.3120422884202401</c:v>
                </c:pt>
                <c:pt idx="2407">
                  <c:v>3.3134188645999698</c:v>
                </c:pt>
                <c:pt idx="2408">
                  <c:v>3.3147954407796898</c:v>
                </c:pt>
                <c:pt idx="2409">
                  <c:v>3.31617201695942</c:v>
                </c:pt>
                <c:pt idx="2410">
                  <c:v>3.3175485931391502</c:v>
                </c:pt>
                <c:pt idx="2411">
                  <c:v>3.3189251693188702</c:v>
                </c:pt>
                <c:pt idx="2412">
                  <c:v>3.3203017454985999</c:v>
                </c:pt>
                <c:pt idx="2413">
                  <c:v>3.3216783216783199</c:v>
                </c:pt>
                <c:pt idx="2414">
                  <c:v>3.3230548978580501</c:v>
                </c:pt>
                <c:pt idx="2415">
                  <c:v>3.3244314740377701</c:v>
                </c:pt>
                <c:pt idx="2416">
                  <c:v>3.3258080502174998</c:v>
                </c:pt>
                <c:pt idx="2417">
                  <c:v>3.32718462639723</c:v>
                </c:pt>
                <c:pt idx="2418">
                  <c:v>3.32856120257695</c:v>
                </c:pt>
                <c:pt idx="2419">
                  <c:v>3.3299377787566802</c:v>
                </c:pt>
                <c:pt idx="2420">
                  <c:v>3.3313143549364002</c:v>
                </c:pt>
                <c:pt idx="2421">
                  <c:v>3.3326909311161299</c:v>
                </c:pt>
                <c:pt idx="2422">
                  <c:v>3.3340675072958499</c:v>
                </c:pt>
                <c:pt idx="2423">
                  <c:v>3.3354440834755801</c:v>
                </c:pt>
                <c:pt idx="2424">
                  <c:v>3.3368206596553098</c:v>
                </c:pt>
                <c:pt idx="2425">
                  <c:v>3.3381972358350298</c:v>
                </c:pt>
                <c:pt idx="2426">
                  <c:v>3.33957381201476</c:v>
                </c:pt>
                <c:pt idx="2427">
                  <c:v>3.34095038819448</c:v>
                </c:pt>
                <c:pt idx="2428">
                  <c:v>3.3423269643742102</c:v>
                </c:pt>
                <c:pt idx="2429">
                  <c:v>3.3437035405539302</c:v>
                </c:pt>
                <c:pt idx="2430">
                  <c:v>3.3450801167336599</c:v>
                </c:pt>
                <c:pt idx="2431">
                  <c:v>3.3464566929133901</c:v>
                </c:pt>
                <c:pt idx="2432">
                  <c:v>3.3478332690931101</c:v>
                </c:pt>
                <c:pt idx="2433">
                  <c:v>3.3492098452728398</c:v>
                </c:pt>
                <c:pt idx="2434">
                  <c:v>3.3505864214525598</c:v>
                </c:pt>
                <c:pt idx="2435">
                  <c:v>3.35196299763229</c:v>
                </c:pt>
                <c:pt idx="2436">
                  <c:v>3.3533395738120202</c:v>
                </c:pt>
                <c:pt idx="2437">
                  <c:v>3.3547161499917402</c:v>
                </c:pt>
                <c:pt idx="2438">
                  <c:v>3.3560927261714699</c:v>
                </c:pt>
                <c:pt idx="2439">
                  <c:v>3.3574693023511899</c:v>
                </c:pt>
                <c:pt idx="2440">
                  <c:v>3.3588458785309201</c:v>
                </c:pt>
                <c:pt idx="2441">
                  <c:v>3.3602224547106401</c:v>
                </c:pt>
                <c:pt idx="2442">
                  <c:v>3.3615990308903698</c:v>
                </c:pt>
                <c:pt idx="2443">
                  <c:v>3.3629756070701</c:v>
                </c:pt>
                <c:pt idx="2444">
                  <c:v>3.36435218324982</c:v>
                </c:pt>
                <c:pt idx="2445">
                  <c:v>3.3657287594295502</c:v>
                </c:pt>
                <c:pt idx="2446">
                  <c:v>3.3671053356092702</c:v>
                </c:pt>
                <c:pt idx="2447">
                  <c:v>3.3684819117889999</c:v>
                </c:pt>
                <c:pt idx="2448">
                  <c:v>3.3698584879687301</c:v>
                </c:pt>
                <c:pt idx="2449">
                  <c:v>3.3712350641484501</c:v>
                </c:pt>
                <c:pt idx="2450">
                  <c:v>3.3726116403281798</c:v>
                </c:pt>
                <c:pt idx="2451">
                  <c:v>3.3739882165078998</c:v>
                </c:pt>
                <c:pt idx="2452">
                  <c:v>3.37536479268763</c:v>
                </c:pt>
                <c:pt idx="2453">
                  <c:v>3.37674136886735</c:v>
                </c:pt>
                <c:pt idx="2454">
                  <c:v>3.3781179450470802</c:v>
                </c:pt>
                <c:pt idx="2455">
                  <c:v>3.3794945212268099</c:v>
                </c:pt>
                <c:pt idx="2456">
                  <c:v>3.3808710974065299</c:v>
                </c:pt>
                <c:pt idx="2457">
                  <c:v>3.3822476735862601</c:v>
                </c:pt>
                <c:pt idx="2458">
                  <c:v>3.3836242497659801</c:v>
                </c:pt>
                <c:pt idx="2459">
                  <c:v>3.3850008259457098</c:v>
                </c:pt>
                <c:pt idx="2460">
                  <c:v>3.3863774021254298</c:v>
                </c:pt>
                <c:pt idx="2461">
                  <c:v>3.38775397830516</c:v>
                </c:pt>
                <c:pt idx="2462">
                  <c:v>3.3891305544848902</c:v>
                </c:pt>
                <c:pt idx="2463">
                  <c:v>3.3905071306646102</c:v>
                </c:pt>
                <c:pt idx="2464">
                  <c:v>3.3918837068443399</c:v>
                </c:pt>
                <c:pt idx="2465">
                  <c:v>3.3932602830240599</c:v>
                </c:pt>
                <c:pt idx="2466">
                  <c:v>3.3946368592037901</c:v>
                </c:pt>
                <c:pt idx="2467">
                  <c:v>3.3960134353835199</c:v>
                </c:pt>
                <c:pt idx="2468">
                  <c:v>3.3973900115632398</c:v>
                </c:pt>
                <c:pt idx="2469">
                  <c:v>3.39876658774297</c:v>
                </c:pt>
                <c:pt idx="2470">
                  <c:v>3.40014316392269</c:v>
                </c:pt>
                <c:pt idx="2471">
                  <c:v>3.4015197401024202</c:v>
                </c:pt>
                <c:pt idx="2472">
                  <c:v>3.4028963162821402</c:v>
                </c:pt>
                <c:pt idx="2473">
                  <c:v>3.4042728924618699</c:v>
                </c:pt>
                <c:pt idx="2474">
                  <c:v>3.4056494686416001</c:v>
                </c:pt>
                <c:pt idx="2475">
                  <c:v>3.4070260448213201</c:v>
                </c:pt>
                <c:pt idx="2476">
                  <c:v>3.4084026210010498</c:v>
                </c:pt>
                <c:pt idx="2477">
                  <c:v>3.4097791971807698</c:v>
                </c:pt>
                <c:pt idx="2478">
                  <c:v>3.4111557733605</c:v>
                </c:pt>
                <c:pt idx="2479">
                  <c:v>3.41253234954022</c:v>
                </c:pt>
                <c:pt idx="2480">
                  <c:v>3.4139089257199502</c:v>
                </c:pt>
                <c:pt idx="2481">
                  <c:v>3.4152855018996799</c:v>
                </c:pt>
                <c:pt idx="2482">
                  <c:v>3.4166620780793999</c:v>
                </c:pt>
                <c:pt idx="2483">
                  <c:v>3.4180386542591301</c:v>
                </c:pt>
                <c:pt idx="2484">
                  <c:v>3.4194152304388501</c:v>
                </c:pt>
                <c:pt idx="2485">
                  <c:v>3.4207918066185798</c:v>
                </c:pt>
                <c:pt idx="2486">
                  <c:v>3.4221683827982998</c:v>
                </c:pt>
                <c:pt idx="2487">
                  <c:v>3.42354495897803</c:v>
                </c:pt>
                <c:pt idx="2488">
                  <c:v>3.4249215351577602</c:v>
                </c:pt>
                <c:pt idx="2489">
                  <c:v>3.4262981113374802</c:v>
                </c:pt>
                <c:pt idx="2490">
                  <c:v>3.4276746875172099</c:v>
                </c:pt>
                <c:pt idx="2491">
                  <c:v>3.4290512636969299</c:v>
                </c:pt>
                <c:pt idx="2492">
                  <c:v>3.4304278398766601</c:v>
                </c:pt>
                <c:pt idx="2493">
                  <c:v>3.4318044160563899</c:v>
                </c:pt>
                <c:pt idx="2494">
                  <c:v>3.4331809922361098</c:v>
                </c:pt>
                <c:pt idx="2495">
                  <c:v>3.43455756841584</c:v>
                </c:pt>
                <c:pt idx="2496">
                  <c:v>3.43593414459556</c:v>
                </c:pt>
                <c:pt idx="2497">
                  <c:v>3.4373107207752902</c:v>
                </c:pt>
                <c:pt idx="2498">
                  <c:v>3.4386872969550102</c:v>
                </c:pt>
                <c:pt idx="2499">
                  <c:v>3.4400638731347399</c:v>
                </c:pt>
                <c:pt idx="2500">
                  <c:v>3.4414404493144701</c:v>
                </c:pt>
                <c:pt idx="2501">
                  <c:v>3.4428170254941901</c:v>
                </c:pt>
                <c:pt idx="2502">
                  <c:v>3.4441936016739199</c:v>
                </c:pt>
                <c:pt idx="2503">
                  <c:v>3.4455701778536398</c:v>
                </c:pt>
                <c:pt idx="2504">
                  <c:v>3.44694675403337</c:v>
                </c:pt>
                <c:pt idx="2505">
                  <c:v>3.44832333021309</c:v>
                </c:pt>
                <c:pt idx="2506">
                  <c:v>3.4496999063928202</c:v>
                </c:pt>
                <c:pt idx="2507">
                  <c:v>3.45107648257255</c:v>
                </c:pt>
                <c:pt idx="2508">
                  <c:v>3.4524530587522699</c:v>
                </c:pt>
                <c:pt idx="2509">
                  <c:v>3.4538296349320001</c:v>
                </c:pt>
                <c:pt idx="2510">
                  <c:v>3.4552062111117201</c:v>
                </c:pt>
                <c:pt idx="2511">
                  <c:v>3.4565827872914499</c:v>
                </c:pt>
                <c:pt idx="2512">
                  <c:v>3.45795936347118</c:v>
                </c:pt>
                <c:pt idx="2513">
                  <c:v>3.4593359396509</c:v>
                </c:pt>
                <c:pt idx="2514">
                  <c:v>3.4607125158306302</c:v>
                </c:pt>
                <c:pt idx="2515">
                  <c:v>3.4620890920103502</c:v>
                </c:pt>
                <c:pt idx="2516">
                  <c:v>3.4634656681900799</c:v>
                </c:pt>
                <c:pt idx="2517">
                  <c:v>3.4648422443697999</c:v>
                </c:pt>
                <c:pt idx="2518">
                  <c:v>3.4662188205495301</c:v>
                </c:pt>
                <c:pt idx="2519">
                  <c:v>3.4675953967292599</c:v>
                </c:pt>
                <c:pt idx="2520">
                  <c:v>3.4689719729089799</c:v>
                </c:pt>
                <c:pt idx="2521">
                  <c:v>3.47034854908871</c:v>
                </c:pt>
                <c:pt idx="2522">
                  <c:v>3.47172512526843</c:v>
                </c:pt>
                <c:pt idx="2523">
                  <c:v>3.4731017014481602</c:v>
                </c:pt>
                <c:pt idx="2524">
                  <c:v>3.4744782776278802</c:v>
                </c:pt>
                <c:pt idx="2525">
                  <c:v>3.4758548538076099</c:v>
                </c:pt>
                <c:pt idx="2526">
                  <c:v>3.4772314299873401</c:v>
                </c:pt>
                <c:pt idx="2527">
                  <c:v>3.4786080061670601</c:v>
                </c:pt>
                <c:pt idx="2528">
                  <c:v>3.4799845823467899</c:v>
                </c:pt>
                <c:pt idx="2529">
                  <c:v>3.4813611585265098</c:v>
                </c:pt>
                <c:pt idx="2530">
                  <c:v>3.48273773470624</c:v>
                </c:pt>
                <c:pt idx="2531">
                  <c:v>3.4841143108859698</c:v>
                </c:pt>
                <c:pt idx="2532">
                  <c:v>3.4854908870656902</c:v>
                </c:pt>
                <c:pt idx="2533">
                  <c:v>3.48686746324542</c:v>
                </c:pt>
                <c:pt idx="2534">
                  <c:v>3.4882440394251399</c:v>
                </c:pt>
                <c:pt idx="2535">
                  <c:v>3.4896206156048701</c:v>
                </c:pt>
                <c:pt idx="2536">
                  <c:v>3.4909971917845901</c:v>
                </c:pt>
                <c:pt idx="2537">
                  <c:v>3.4923737679643199</c:v>
                </c:pt>
                <c:pt idx="2538">
                  <c:v>3.4937503441440501</c:v>
                </c:pt>
                <c:pt idx="2539">
                  <c:v>3.49512692032377</c:v>
                </c:pt>
                <c:pt idx="2540">
                  <c:v>3.4965034965034998</c:v>
                </c:pt>
                <c:pt idx="2541">
                  <c:v>3.4978800726832202</c:v>
                </c:pt>
                <c:pt idx="2542">
                  <c:v>3.49925664886295</c:v>
                </c:pt>
                <c:pt idx="2543">
                  <c:v>3.5006332250426699</c:v>
                </c:pt>
                <c:pt idx="2544">
                  <c:v>3.5020098012224001</c:v>
                </c:pt>
                <c:pt idx="2545">
                  <c:v>3.5033863774021299</c:v>
                </c:pt>
                <c:pt idx="2546">
                  <c:v>3.5047629535818499</c:v>
                </c:pt>
                <c:pt idx="2547">
                  <c:v>3.5061395297615801</c:v>
                </c:pt>
                <c:pt idx="2548">
                  <c:v>3.5075161059413</c:v>
                </c:pt>
                <c:pt idx="2549">
                  <c:v>3.5088926821210298</c:v>
                </c:pt>
                <c:pt idx="2550">
                  <c:v>3.5102692583007502</c:v>
                </c:pt>
                <c:pt idx="2551">
                  <c:v>3.51164583448048</c:v>
                </c:pt>
                <c:pt idx="2552">
                  <c:v>3.5130224106602101</c:v>
                </c:pt>
                <c:pt idx="2553">
                  <c:v>3.5143989868399301</c:v>
                </c:pt>
                <c:pt idx="2554">
                  <c:v>3.5157755630196599</c:v>
                </c:pt>
                <c:pt idx="2555">
                  <c:v>3.5171521391993799</c:v>
                </c:pt>
                <c:pt idx="2556">
                  <c:v>3.5185287153791101</c:v>
                </c:pt>
                <c:pt idx="2557">
                  <c:v>3.5199052915588398</c:v>
                </c:pt>
                <c:pt idx="2558">
                  <c:v>3.5212818677385598</c:v>
                </c:pt>
                <c:pt idx="2559">
                  <c:v>3.52265844391829</c:v>
                </c:pt>
                <c:pt idx="2560">
                  <c:v>3.52403502009801</c:v>
                </c:pt>
                <c:pt idx="2561">
                  <c:v>3.5254115962777401</c:v>
                </c:pt>
                <c:pt idx="2562">
                  <c:v>3.5267881724574601</c:v>
                </c:pt>
                <c:pt idx="2563">
                  <c:v>3.5281647486371899</c:v>
                </c:pt>
                <c:pt idx="2564">
                  <c:v>3.5295413248169201</c:v>
                </c:pt>
                <c:pt idx="2565">
                  <c:v>3.53091790099664</c:v>
                </c:pt>
                <c:pt idx="2566">
                  <c:v>3.5322944771763698</c:v>
                </c:pt>
                <c:pt idx="2567">
                  <c:v>3.5336710533560902</c:v>
                </c:pt>
                <c:pt idx="2568">
                  <c:v>3.53504762953582</c:v>
                </c:pt>
                <c:pt idx="2569">
                  <c:v>3.5364242057155502</c:v>
                </c:pt>
                <c:pt idx="2570">
                  <c:v>3.5378007818952701</c:v>
                </c:pt>
                <c:pt idx="2571">
                  <c:v>3.5391773580749999</c:v>
                </c:pt>
                <c:pt idx="2572">
                  <c:v>3.5405539342547199</c:v>
                </c:pt>
                <c:pt idx="2573">
                  <c:v>3.5419305104344501</c:v>
                </c:pt>
                <c:pt idx="2574">
                  <c:v>3.54330708661417</c:v>
                </c:pt>
                <c:pt idx="2575">
                  <c:v>3.5446836627938998</c:v>
                </c:pt>
                <c:pt idx="2576">
                  <c:v>3.54606023897363</c:v>
                </c:pt>
                <c:pt idx="2577">
                  <c:v>3.54743681515335</c:v>
                </c:pt>
                <c:pt idx="2578">
                  <c:v>3.5488133913330802</c:v>
                </c:pt>
                <c:pt idx="2579">
                  <c:v>3.5501899675128001</c:v>
                </c:pt>
                <c:pt idx="2580">
                  <c:v>3.5515665436925299</c:v>
                </c:pt>
                <c:pt idx="2581">
                  <c:v>3.5529431198722499</c:v>
                </c:pt>
                <c:pt idx="2582">
                  <c:v>3.5543196960519801</c:v>
                </c:pt>
                <c:pt idx="2583">
                  <c:v>3.5556962722317098</c:v>
                </c:pt>
                <c:pt idx="2584">
                  <c:v>3.5570728484114298</c:v>
                </c:pt>
                <c:pt idx="2585">
                  <c:v>3.55844942459116</c:v>
                </c:pt>
                <c:pt idx="2586">
                  <c:v>3.55982600077088</c:v>
                </c:pt>
                <c:pt idx="2587">
                  <c:v>3.5612025769506102</c:v>
                </c:pt>
                <c:pt idx="2588">
                  <c:v>3.5625791531303399</c:v>
                </c:pt>
                <c:pt idx="2589">
                  <c:v>3.5639557293100599</c:v>
                </c:pt>
                <c:pt idx="2590">
                  <c:v>3.5653323054897901</c:v>
                </c:pt>
                <c:pt idx="2591">
                  <c:v>3.5667088816695101</c:v>
                </c:pt>
                <c:pt idx="2592">
                  <c:v>3.5680854578492398</c:v>
                </c:pt>
                <c:pt idx="2593">
                  <c:v>3.5694620340289598</c:v>
                </c:pt>
                <c:pt idx="2594">
                  <c:v>3.57083861020869</c:v>
                </c:pt>
                <c:pt idx="2595">
                  <c:v>3.5722151863884202</c:v>
                </c:pt>
                <c:pt idx="2596">
                  <c:v>3.5735917625681402</c:v>
                </c:pt>
                <c:pt idx="2597">
                  <c:v>3.5749683387478699</c:v>
                </c:pt>
                <c:pt idx="2598">
                  <c:v>3.5763449149275899</c:v>
                </c:pt>
                <c:pt idx="2599">
                  <c:v>3.5777214911073201</c:v>
                </c:pt>
                <c:pt idx="2600">
                  <c:v>3.5790980672870401</c:v>
                </c:pt>
                <c:pt idx="2601">
                  <c:v>3.5804746434667698</c:v>
                </c:pt>
                <c:pt idx="2602">
                  <c:v>3.5818512196465</c:v>
                </c:pt>
                <c:pt idx="2603">
                  <c:v>3.58322779582622</c:v>
                </c:pt>
                <c:pt idx="2604">
                  <c:v>3.5846043720059502</c:v>
                </c:pt>
                <c:pt idx="2605">
                  <c:v>3.5859809481856701</c:v>
                </c:pt>
                <c:pt idx="2606">
                  <c:v>3.5873575243653999</c:v>
                </c:pt>
                <c:pt idx="2607">
                  <c:v>3.5887341005451199</c:v>
                </c:pt>
                <c:pt idx="2608">
                  <c:v>3.5901106767248501</c:v>
                </c:pt>
                <c:pt idx="2609">
                  <c:v>3.5914872529045798</c:v>
                </c:pt>
                <c:pt idx="2610">
                  <c:v>3.5928638290842998</c:v>
                </c:pt>
                <c:pt idx="2611">
                  <c:v>3.59424040526403</c:v>
                </c:pt>
                <c:pt idx="2612">
                  <c:v>3.59561698144375</c:v>
                </c:pt>
                <c:pt idx="2613">
                  <c:v>3.5969935576234802</c:v>
                </c:pt>
                <c:pt idx="2614">
                  <c:v>3.5983701338032099</c:v>
                </c:pt>
                <c:pt idx="2615">
                  <c:v>3.5997467099829299</c:v>
                </c:pt>
                <c:pt idx="2616">
                  <c:v>3.6011232861626601</c:v>
                </c:pt>
                <c:pt idx="2617">
                  <c:v>3.6024998623423801</c:v>
                </c:pt>
                <c:pt idx="2618">
                  <c:v>3.6038764385221098</c:v>
                </c:pt>
                <c:pt idx="2619">
                  <c:v>3.6052530147018298</c:v>
                </c:pt>
                <c:pt idx="2620">
                  <c:v>3.60662959088156</c:v>
                </c:pt>
                <c:pt idx="2621">
                  <c:v>3.6080061670612902</c:v>
                </c:pt>
                <c:pt idx="2622">
                  <c:v>3.6093827432410102</c:v>
                </c:pt>
                <c:pt idx="2623">
                  <c:v>3.6107593194207399</c:v>
                </c:pt>
                <c:pt idx="2624">
                  <c:v>3.6121358956004599</c:v>
                </c:pt>
                <c:pt idx="2625">
                  <c:v>3.6135124717801901</c:v>
                </c:pt>
                <c:pt idx="2626">
                  <c:v>3.6148890479599198</c:v>
                </c:pt>
                <c:pt idx="2627">
                  <c:v>3.6162656241396398</c:v>
                </c:pt>
                <c:pt idx="2628">
                  <c:v>3.61764220031937</c:v>
                </c:pt>
                <c:pt idx="2629">
                  <c:v>3.61901877649909</c:v>
                </c:pt>
                <c:pt idx="2630">
                  <c:v>3.6203953526788202</c:v>
                </c:pt>
                <c:pt idx="2631">
                  <c:v>3.6217719288585402</c:v>
                </c:pt>
                <c:pt idx="2632">
                  <c:v>3.6231485050382699</c:v>
                </c:pt>
                <c:pt idx="2633">
                  <c:v>3.6245250812180001</c:v>
                </c:pt>
                <c:pt idx="2634">
                  <c:v>3.6259016573977201</c:v>
                </c:pt>
                <c:pt idx="2635">
                  <c:v>3.6272782335774498</c:v>
                </c:pt>
                <c:pt idx="2636">
                  <c:v>3.6286548097571698</c:v>
                </c:pt>
                <c:pt idx="2637">
                  <c:v>3.6300313859369</c:v>
                </c:pt>
                <c:pt idx="2638">
                  <c:v>3.63140796211662</c:v>
                </c:pt>
                <c:pt idx="2639">
                  <c:v>3.6327845382963502</c:v>
                </c:pt>
                <c:pt idx="2640">
                  <c:v>3.6341611144760799</c:v>
                </c:pt>
                <c:pt idx="2641">
                  <c:v>3.6355376906557999</c:v>
                </c:pt>
                <c:pt idx="2642">
                  <c:v>3.6369142668355301</c:v>
                </c:pt>
                <c:pt idx="2643">
                  <c:v>3.6382908430152501</c:v>
                </c:pt>
                <c:pt idx="2644">
                  <c:v>3.6396674191949798</c:v>
                </c:pt>
                <c:pt idx="2645">
                  <c:v>3.6410439953746998</c:v>
                </c:pt>
                <c:pt idx="2646">
                  <c:v>3.64242057155443</c:v>
                </c:pt>
                <c:pt idx="2647">
                  <c:v>3.6437971477341602</c:v>
                </c:pt>
                <c:pt idx="2648">
                  <c:v>3.6451737239138802</c:v>
                </c:pt>
                <c:pt idx="2649">
                  <c:v>3.6465503000936099</c:v>
                </c:pt>
                <c:pt idx="2650">
                  <c:v>3.6479268762733299</c:v>
                </c:pt>
                <c:pt idx="2651">
                  <c:v>3.6493034524530601</c:v>
                </c:pt>
                <c:pt idx="2652">
                  <c:v>3.6506800286327898</c:v>
                </c:pt>
                <c:pt idx="2653">
                  <c:v>3.6520566048125098</c:v>
                </c:pt>
                <c:pt idx="2654">
                  <c:v>3.65343318099224</c:v>
                </c:pt>
                <c:pt idx="2655">
                  <c:v>3.65480975717196</c:v>
                </c:pt>
                <c:pt idx="2656">
                  <c:v>3.6561863333516902</c:v>
                </c:pt>
                <c:pt idx="2657">
                  <c:v>3.6575629095314102</c:v>
                </c:pt>
                <c:pt idx="2658">
                  <c:v>3.6589394857111399</c:v>
                </c:pt>
                <c:pt idx="2659">
                  <c:v>3.6603160618908701</c:v>
                </c:pt>
                <c:pt idx="2660">
                  <c:v>3.6616926380705901</c:v>
                </c:pt>
                <c:pt idx="2661">
                  <c:v>3.6630692142503198</c:v>
                </c:pt>
                <c:pt idx="2662">
                  <c:v>3.6644457904300398</c:v>
                </c:pt>
                <c:pt idx="2663">
                  <c:v>3.66582236660977</c:v>
                </c:pt>
                <c:pt idx="2664">
                  <c:v>3.6671989427895002</c:v>
                </c:pt>
                <c:pt idx="2665">
                  <c:v>3.6685755189692202</c:v>
                </c:pt>
                <c:pt idx="2666">
                  <c:v>3.6699520951489499</c:v>
                </c:pt>
                <c:pt idx="2667">
                  <c:v>3.6713286713286699</c:v>
                </c:pt>
                <c:pt idx="2668">
                  <c:v>3.6727052475084001</c:v>
                </c:pt>
                <c:pt idx="2669">
                  <c:v>3.6740818236881201</c:v>
                </c:pt>
                <c:pt idx="2670">
                  <c:v>3.6754583998678498</c:v>
                </c:pt>
                <c:pt idx="2671">
                  <c:v>3.67683497604758</c:v>
                </c:pt>
                <c:pt idx="2672">
                  <c:v>3.6782115522273</c:v>
                </c:pt>
                <c:pt idx="2673">
                  <c:v>3.6795881284070302</c:v>
                </c:pt>
                <c:pt idx="2674">
                  <c:v>3.6809647045867502</c:v>
                </c:pt>
                <c:pt idx="2675">
                  <c:v>3.6823412807664799</c:v>
                </c:pt>
                <c:pt idx="2676">
                  <c:v>3.6837178569461999</c:v>
                </c:pt>
                <c:pt idx="2677">
                  <c:v>3.6850944331259301</c:v>
                </c:pt>
                <c:pt idx="2678">
                  <c:v>3.6864710093056599</c:v>
                </c:pt>
                <c:pt idx="2679">
                  <c:v>3.6878475854853798</c:v>
                </c:pt>
                <c:pt idx="2680">
                  <c:v>3.68922416166511</c:v>
                </c:pt>
                <c:pt idx="2681">
                  <c:v>3.69060073784483</c:v>
                </c:pt>
                <c:pt idx="2682">
                  <c:v>3.6919773140245602</c:v>
                </c:pt>
                <c:pt idx="2683">
                  <c:v>3.6933538902042802</c:v>
                </c:pt>
                <c:pt idx="2684">
                  <c:v>3.6947304663840099</c:v>
                </c:pt>
                <c:pt idx="2685">
                  <c:v>3.6961070425637401</c:v>
                </c:pt>
                <c:pt idx="2686">
                  <c:v>3.6974836187434601</c:v>
                </c:pt>
                <c:pt idx="2687">
                  <c:v>3.6988601949231898</c:v>
                </c:pt>
                <c:pt idx="2688">
                  <c:v>3.7002367711029098</c:v>
                </c:pt>
                <c:pt idx="2689">
                  <c:v>3.70161334728264</c:v>
                </c:pt>
                <c:pt idx="2690">
                  <c:v>3.7029899234623702</c:v>
                </c:pt>
                <c:pt idx="2691">
                  <c:v>3.7043664996420902</c:v>
                </c:pt>
                <c:pt idx="2692">
                  <c:v>3.7057430758218199</c:v>
                </c:pt>
                <c:pt idx="2693">
                  <c:v>3.7071196520015399</c:v>
                </c:pt>
                <c:pt idx="2694">
                  <c:v>3.7084962281812701</c:v>
                </c:pt>
                <c:pt idx="2695">
                  <c:v>3.7098728043609901</c:v>
                </c:pt>
                <c:pt idx="2696">
                  <c:v>3.7112493805407198</c:v>
                </c:pt>
                <c:pt idx="2697">
                  <c:v>3.71262595672045</c:v>
                </c:pt>
                <c:pt idx="2698">
                  <c:v>3.71400253290017</c:v>
                </c:pt>
                <c:pt idx="2699">
                  <c:v>3.7153791090799002</c:v>
                </c:pt>
                <c:pt idx="2700">
                  <c:v>3.7167556852596202</c:v>
                </c:pt>
                <c:pt idx="2701">
                  <c:v>3.7181322614393499</c:v>
                </c:pt>
                <c:pt idx="2702">
                  <c:v>3.7195088376190699</c:v>
                </c:pt>
                <c:pt idx="2703">
                  <c:v>3.7208854137988001</c:v>
                </c:pt>
                <c:pt idx="2704">
                  <c:v>3.7222619899785299</c:v>
                </c:pt>
                <c:pt idx="2705">
                  <c:v>3.7236385661582498</c:v>
                </c:pt>
                <c:pt idx="2706">
                  <c:v>3.72501514233798</c:v>
                </c:pt>
                <c:pt idx="2707">
                  <c:v>3.7263917185177</c:v>
                </c:pt>
                <c:pt idx="2708">
                  <c:v>3.7277682946974302</c:v>
                </c:pt>
                <c:pt idx="2709">
                  <c:v>3.72914487087716</c:v>
                </c:pt>
                <c:pt idx="2710">
                  <c:v>3.7305214470568799</c:v>
                </c:pt>
                <c:pt idx="2711">
                  <c:v>3.7318980232366101</c:v>
                </c:pt>
                <c:pt idx="2712">
                  <c:v>3.7332745994163301</c:v>
                </c:pt>
                <c:pt idx="2713">
                  <c:v>3.7346511755960599</c:v>
                </c:pt>
                <c:pt idx="2714">
                  <c:v>3.7360277517757798</c:v>
                </c:pt>
                <c:pt idx="2715">
                  <c:v>3.73740432795551</c:v>
                </c:pt>
                <c:pt idx="2716">
                  <c:v>3.7387809041352398</c:v>
                </c:pt>
                <c:pt idx="2717">
                  <c:v>3.7401574803149602</c:v>
                </c:pt>
                <c:pt idx="2718">
                  <c:v>3.74153405649469</c:v>
                </c:pt>
                <c:pt idx="2719">
                  <c:v>3.7429106326744099</c:v>
                </c:pt>
                <c:pt idx="2720">
                  <c:v>3.7442872088541401</c:v>
                </c:pt>
                <c:pt idx="2721">
                  <c:v>3.7456637850338601</c:v>
                </c:pt>
                <c:pt idx="2722">
                  <c:v>3.7470403612135899</c:v>
                </c:pt>
                <c:pt idx="2723">
                  <c:v>3.74841693739332</c:v>
                </c:pt>
                <c:pt idx="2724">
                  <c:v>3.74979351357304</c:v>
                </c:pt>
                <c:pt idx="2725">
                  <c:v>3.7511700897527702</c:v>
                </c:pt>
                <c:pt idx="2726">
                  <c:v>3.7525466659324902</c:v>
                </c:pt>
                <c:pt idx="2727">
                  <c:v>3.7539232421122199</c:v>
                </c:pt>
                <c:pt idx="2728">
                  <c:v>3.7552998182919501</c:v>
                </c:pt>
                <c:pt idx="2729">
                  <c:v>3.7566763944716701</c:v>
                </c:pt>
                <c:pt idx="2730">
                  <c:v>3.7580529706513999</c:v>
                </c:pt>
                <c:pt idx="2731">
                  <c:v>3.7594295468311199</c:v>
                </c:pt>
                <c:pt idx="2732">
                  <c:v>3.76080612301085</c:v>
                </c:pt>
                <c:pt idx="2733">
                  <c:v>3.76218269919057</c:v>
                </c:pt>
                <c:pt idx="2734">
                  <c:v>3.7635592753703002</c:v>
                </c:pt>
                <c:pt idx="2735">
                  <c:v>3.76493585155003</c:v>
                </c:pt>
                <c:pt idx="2736">
                  <c:v>3.7663124277297499</c:v>
                </c:pt>
                <c:pt idx="2737">
                  <c:v>3.7676890039094801</c:v>
                </c:pt>
                <c:pt idx="2738">
                  <c:v>3.7690655800892001</c:v>
                </c:pt>
                <c:pt idx="2739">
                  <c:v>3.7704421562689299</c:v>
                </c:pt>
                <c:pt idx="2740">
                  <c:v>3.7718187324486498</c:v>
                </c:pt>
                <c:pt idx="2741">
                  <c:v>3.77319530862838</c:v>
                </c:pt>
                <c:pt idx="2742">
                  <c:v>3.7745718848081098</c:v>
                </c:pt>
                <c:pt idx="2743">
                  <c:v>3.7759484609878302</c:v>
                </c:pt>
                <c:pt idx="2744">
                  <c:v>3.77732503716756</c:v>
                </c:pt>
                <c:pt idx="2745">
                  <c:v>3.7787016133472799</c:v>
                </c:pt>
                <c:pt idx="2746">
                  <c:v>3.7800781895270101</c:v>
                </c:pt>
                <c:pt idx="2747">
                  <c:v>3.7814547657067301</c:v>
                </c:pt>
                <c:pt idx="2748">
                  <c:v>3.7828313418864599</c:v>
                </c:pt>
                <c:pt idx="2749">
                  <c:v>3.7842079180661901</c:v>
                </c:pt>
                <c:pt idx="2750">
                  <c:v>3.78558449424591</c:v>
                </c:pt>
                <c:pt idx="2751">
                  <c:v>3.7869610704256398</c:v>
                </c:pt>
                <c:pt idx="2752">
                  <c:v>3.7883376466053602</c:v>
                </c:pt>
                <c:pt idx="2753">
                  <c:v>3.78971422278509</c:v>
                </c:pt>
                <c:pt idx="2754">
                  <c:v>3.7910907989648202</c:v>
                </c:pt>
                <c:pt idx="2755">
                  <c:v>3.7924673751445401</c:v>
                </c:pt>
                <c:pt idx="2756">
                  <c:v>3.7938439513242699</c:v>
                </c:pt>
                <c:pt idx="2757">
                  <c:v>3.7952205275039899</c:v>
                </c:pt>
                <c:pt idx="2758">
                  <c:v>3.7965971036837201</c:v>
                </c:pt>
                <c:pt idx="2759">
                  <c:v>3.79797367986344</c:v>
                </c:pt>
                <c:pt idx="2760">
                  <c:v>3.7993502560431698</c:v>
                </c:pt>
                <c:pt idx="2761">
                  <c:v>3.8007268322229</c:v>
                </c:pt>
                <c:pt idx="2762">
                  <c:v>3.80210340840262</c:v>
                </c:pt>
                <c:pt idx="2763">
                  <c:v>3.8034799845823501</c:v>
                </c:pt>
                <c:pt idx="2764">
                  <c:v>3.8048565607620701</c:v>
                </c:pt>
                <c:pt idx="2765">
                  <c:v>3.8062331369417999</c:v>
                </c:pt>
                <c:pt idx="2766">
                  <c:v>3.8076097131215199</c:v>
                </c:pt>
                <c:pt idx="2767">
                  <c:v>3.80898628930125</c:v>
                </c:pt>
                <c:pt idx="2768">
                  <c:v>3.8103628654809798</c:v>
                </c:pt>
                <c:pt idx="2769">
                  <c:v>3.8117394416606998</c:v>
                </c:pt>
                <c:pt idx="2770">
                  <c:v>3.81311601784043</c:v>
                </c:pt>
                <c:pt idx="2771">
                  <c:v>3.81449259402015</c:v>
                </c:pt>
                <c:pt idx="2772">
                  <c:v>3.8158691701998801</c:v>
                </c:pt>
                <c:pt idx="2773">
                  <c:v>3.8172457463796099</c:v>
                </c:pt>
                <c:pt idx="2774">
                  <c:v>3.8186223225593299</c:v>
                </c:pt>
                <c:pt idx="2775">
                  <c:v>3.8199988987390601</c:v>
                </c:pt>
                <c:pt idx="2776">
                  <c:v>3.82137547491878</c:v>
                </c:pt>
                <c:pt idx="2777">
                  <c:v>3.8227520510985098</c:v>
                </c:pt>
                <c:pt idx="2778">
                  <c:v>3.8241286272782302</c:v>
                </c:pt>
                <c:pt idx="2779">
                  <c:v>3.82550520345796</c:v>
                </c:pt>
                <c:pt idx="2780">
                  <c:v>3.8268817796376902</c:v>
                </c:pt>
                <c:pt idx="2781">
                  <c:v>3.8282583558174101</c:v>
                </c:pt>
                <c:pt idx="2782">
                  <c:v>3.8296349319971399</c:v>
                </c:pt>
                <c:pt idx="2783">
                  <c:v>3.8310115081768599</c:v>
                </c:pt>
                <c:pt idx="2784">
                  <c:v>3.8323880843565901</c:v>
                </c:pt>
                <c:pt idx="2785">
                  <c:v>3.83376466053631</c:v>
                </c:pt>
                <c:pt idx="2786">
                  <c:v>3.8351412367160398</c:v>
                </c:pt>
                <c:pt idx="2787">
                  <c:v>3.83651781289577</c:v>
                </c:pt>
                <c:pt idx="2788">
                  <c:v>3.83789438907549</c:v>
                </c:pt>
                <c:pt idx="2789">
                  <c:v>3.8392709652552202</c:v>
                </c:pt>
                <c:pt idx="2790">
                  <c:v>3.8406475414349401</c:v>
                </c:pt>
                <c:pt idx="2791">
                  <c:v>3.8420241176146699</c:v>
                </c:pt>
                <c:pt idx="2792">
                  <c:v>3.8434006937943899</c:v>
                </c:pt>
                <c:pt idx="2793">
                  <c:v>3.8447772699741201</c:v>
                </c:pt>
                <c:pt idx="2794">
                  <c:v>3.8461538461538498</c:v>
                </c:pt>
                <c:pt idx="2795">
                  <c:v>3.8475304223335698</c:v>
                </c:pt>
                <c:pt idx="2796">
                  <c:v>3.8489069985133</c:v>
                </c:pt>
                <c:pt idx="2797">
                  <c:v>3.85028357469302</c:v>
                </c:pt>
                <c:pt idx="2798">
                  <c:v>3.8516601508727502</c:v>
                </c:pt>
                <c:pt idx="2799">
                  <c:v>3.8530367270524799</c:v>
                </c:pt>
                <c:pt idx="2800">
                  <c:v>3.8544133032321999</c:v>
                </c:pt>
                <c:pt idx="2801">
                  <c:v>3.8557898794119301</c:v>
                </c:pt>
                <c:pt idx="2802">
                  <c:v>3.8571664555916501</c:v>
                </c:pt>
                <c:pt idx="2803">
                  <c:v>3.8585430317713798</c:v>
                </c:pt>
                <c:pt idx="2804">
                  <c:v>3.85991960795111</c:v>
                </c:pt>
                <c:pt idx="2805">
                  <c:v>3.86129618413083</c:v>
                </c:pt>
                <c:pt idx="2806">
                  <c:v>3.8626727603105602</c:v>
                </c:pt>
                <c:pt idx="2807">
                  <c:v>3.8640493364902802</c:v>
                </c:pt>
                <c:pt idx="2808">
                  <c:v>3.8654259126700099</c:v>
                </c:pt>
                <c:pt idx="2809">
                  <c:v>3.8668024888497299</c:v>
                </c:pt>
                <c:pt idx="2810">
                  <c:v>3.8681790650294601</c:v>
                </c:pt>
                <c:pt idx="2811">
                  <c:v>3.8695556412091898</c:v>
                </c:pt>
                <c:pt idx="2812">
                  <c:v>3.8709322173889098</c:v>
                </c:pt>
                <c:pt idx="2813">
                  <c:v>3.87230879356864</c:v>
                </c:pt>
                <c:pt idx="2814">
                  <c:v>3.87368536974836</c:v>
                </c:pt>
                <c:pt idx="2815">
                  <c:v>3.8750619459280902</c:v>
                </c:pt>
                <c:pt idx="2816">
                  <c:v>3.8764385221078101</c:v>
                </c:pt>
                <c:pt idx="2817">
                  <c:v>3.8778150982875399</c:v>
                </c:pt>
                <c:pt idx="2818">
                  <c:v>3.8791916744672701</c:v>
                </c:pt>
                <c:pt idx="2819">
                  <c:v>3.8805682506469901</c:v>
                </c:pt>
                <c:pt idx="2820">
                  <c:v>3.8819448268267198</c:v>
                </c:pt>
                <c:pt idx="2821">
                  <c:v>3.8833214030064398</c:v>
                </c:pt>
                <c:pt idx="2822">
                  <c:v>3.88469797918617</c:v>
                </c:pt>
                <c:pt idx="2823">
                  <c:v>3.88607455536589</c:v>
                </c:pt>
                <c:pt idx="2824">
                  <c:v>3.8874511315456202</c:v>
                </c:pt>
                <c:pt idx="2825">
                  <c:v>3.8888277077253499</c:v>
                </c:pt>
                <c:pt idx="2826">
                  <c:v>3.8902042839050699</c:v>
                </c:pt>
                <c:pt idx="2827">
                  <c:v>3.8915808600848001</c:v>
                </c:pt>
                <c:pt idx="2828">
                  <c:v>3.8929574362645201</c:v>
                </c:pt>
                <c:pt idx="2829">
                  <c:v>3.8943340124442498</c:v>
                </c:pt>
                <c:pt idx="2830">
                  <c:v>3.89571058862398</c:v>
                </c:pt>
                <c:pt idx="2831">
                  <c:v>3.8970871648037</c:v>
                </c:pt>
                <c:pt idx="2832">
                  <c:v>3.8984637409834302</c:v>
                </c:pt>
                <c:pt idx="2833">
                  <c:v>3.8998403171631502</c:v>
                </c:pt>
                <c:pt idx="2834">
                  <c:v>3.9012168933428799</c:v>
                </c:pt>
                <c:pt idx="2835">
                  <c:v>3.9025934695225999</c:v>
                </c:pt>
                <c:pt idx="2836">
                  <c:v>3.9039700457023301</c:v>
                </c:pt>
                <c:pt idx="2837">
                  <c:v>3.9053466218820598</c:v>
                </c:pt>
                <c:pt idx="2838">
                  <c:v>3.9067231980617798</c:v>
                </c:pt>
                <c:pt idx="2839">
                  <c:v>3.90809977424151</c:v>
                </c:pt>
                <c:pt idx="2840">
                  <c:v>3.90947635042123</c:v>
                </c:pt>
                <c:pt idx="2841">
                  <c:v>3.9108529266009602</c:v>
                </c:pt>
                <c:pt idx="2842">
                  <c:v>3.9122295027806802</c:v>
                </c:pt>
                <c:pt idx="2843">
                  <c:v>3.9136060789604099</c:v>
                </c:pt>
                <c:pt idx="2844">
                  <c:v>3.9149826551401401</c:v>
                </c:pt>
                <c:pt idx="2845">
                  <c:v>3.9163592313198601</c:v>
                </c:pt>
                <c:pt idx="2846">
                  <c:v>3.9177358074995898</c:v>
                </c:pt>
                <c:pt idx="2847">
                  <c:v>3.9191123836793098</c:v>
                </c:pt>
                <c:pt idx="2848">
                  <c:v>3.92048895985904</c:v>
                </c:pt>
                <c:pt idx="2849">
                  <c:v>3.9218655360387702</c:v>
                </c:pt>
                <c:pt idx="2850">
                  <c:v>3.9232421122184902</c:v>
                </c:pt>
                <c:pt idx="2851">
                  <c:v>3.9246186883982199</c:v>
                </c:pt>
                <c:pt idx="2852">
                  <c:v>3.9259952645779399</c:v>
                </c:pt>
                <c:pt idx="2853">
                  <c:v>3.9273718407576701</c:v>
                </c:pt>
                <c:pt idx="2854">
                  <c:v>3.9287484169373901</c:v>
                </c:pt>
                <c:pt idx="2855">
                  <c:v>3.9301249931171198</c:v>
                </c:pt>
                <c:pt idx="2856">
                  <c:v>3.93150156929685</c:v>
                </c:pt>
                <c:pt idx="2857">
                  <c:v>3.93287814547657</c:v>
                </c:pt>
                <c:pt idx="2858">
                  <c:v>3.9342547216563002</c:v>
                </c:pt>
                <c:pt idx="2859">
                  <c:v>3.9356312978360202</c:v>
                </c:pt>
                <c:pt idx="2860">
                  <c:v>3.9370078740157499</c:v>
                </c:pt>
                <c:pt idx="2861">
                  <c:v>3.9383844501954801</c:v>
                </c:pt>
                <c:pt idx="2862">
                  <c:v>3.9397610263752001</c:v>
                </c:pt>
                <c:pt idx="2863">
                  <c:v>3.9411376025549298</c:v>
                </c:pt>
                <c:pt idx="2864">
                  <c:v>3.9425141787346498</c:v>
                </c:pt>
                <c:pt idx="2865">
                  <c:v>3.94389075491438</c:v>
                </c:pt>
                <c:pt idx="2866">
                  <c:v>3.9452673310941</c:v>
                </c:pt>
                <c:pt idx="2867">
                  <c:v>3.9466439072738302</c:v>
                </c:pt>
                <c:pt idx="2868">
                  <c:v>3.9480204834535599</c:v>
                </c:pt>
                <c:pt idx="2869">
                  <c:v>3.9493970596332799</c:v>
                </c:pt>
                <c:pt idx="2870">
                  <c:v>3.9507736358130101</c:v>
                </c:pt>
                <c:pt idx="2871">
                  <c:v>3.9521502119927301</c:v>
                </c:pt>
                <c:pt idx="2872">
                  <c:v>3.9535267881724598</c:v>
                </c:pt>
                <c:pt idx="2873">
                  <c:v>3.9549033643521798</c:v>
                </c:pt>
                <c:pt idx="2874">
                  <c:v>3.95627994053191</c:v>
                </c:pt>
                <c:pt idx="2875">
                  <c:v>3.9576565167116402</c:v>
                </c:pt>
                <c:pt idx="2876">
                  <c:v>3.9590330928913602</c:v>
                </c:pt>
                <c:pt idx="2877">
                  <c:v>3.9604096690710899</c:v>
                </c:pt>
                <c:pt idx="2878">
                  <c:v>3.9617862452508099</c:v>
                </c:pt>
                <c:pt idx="2879">
                  <c:v>3.9631628214305401</c:v>
                </c:pt>
                <c:pt idx="2880">
                  <c:v>3.9645393976102601</c:v>
                </c:pt>
                <c:pt idx="2881">
                  <c:v>3.9659159737899898</c:v>
                </c:pt>
                <c:pt idx="2882">
                  <c:v>3.96729254996972</c:v>
                </c:pt>
                <c:pt idx="2883">
                  <c:v>3.96866912614944</c:v>
                </c:pt>
                <c:pt idx="2884">
                  <c:v>3.9700457023291702</c:v>
                </c:pt>
                <c:pt idx="2885">
                  <c:v>3.9714222785088902</c:v>
                </c:pt>
                <c:pt idx="2886">
                  <c:v>3.9727988546886199</c:v>
                </c:pt>
                <c:pt idx="2887">
                  <c:v>3.9741754308683501</c:v>
                </c:pt>
                <c:pt idx="2888">
                  <c:v>3.9755520070480701</c:v>
                </c:pt>
                <c:pt idx="2889">
                  <c:v>3.9769285832277999</c:v>
                </c:pt>
                <c:pt idx="2890">
                  <c:v>3.9783051594075198</c:v>
                </c:pt>
                <c:pt idx="2891">
                  <c:v>3.97968173558725</c:v>
                </c:pt>
                <c:pt idx="2892">
                  <c:v>3.98105831176697</c:v>
                </c:pt>
                <c:pt idx="2893">
                  <c:v>3.9824348879467002</c:v>
                </c:pt>
                <c:pt idx="2894">
                  <c:v>3.9838114641264299</c:v>
                </c:pt>
                <c:pt idx="2895">
                  <c:v>3.9851880403061499</c:v>
                </c:pt>
                <c:pt idx="2896">
                  <c:v>3.9865646164858801</c:v>
                </c:pt>
                <c:pt idx="2897">
                  <c:v>3.9879411926656001</c:v>
                </c:pt>
                <c:pt idx="2898">
                  <c:v>3.9893177688453298</c:v>
                </c:pt>
                <c:pt idx="2899">
                  <c:v>3.9906943450250498</c:v>
                </c:pt>
                <c:pt idx="2900">
                  <c:v>3.99207092120478</c:v>
                </c:pt>
                <c:pt idx="2901">
                  <c:v>3.9934474973845102</c:v>
                </c:pt>
                <c:pt idx="2902">
                  <c:v>3.9948240735642302</c:v>
                </c:pt>
                <c:pt idx="2903">
                  <c:v>3.9962006497439599</c:v>
                </c:pt>
                <c:pt idx="2904">
                  <c:v>3.9975772259236799</c:v>
                </c:pt>
                <c:pt idx="2905">
                  <c:v>3.9989538021034101</c:v>
                </c:pt>
                <c:pt idx="2906">
                  <c:v>4.0003303782831399</c:v>
                </c:pt>
                <c:pt idx="2907">
                  <c:v>4.0017069544628603</c:v>
                </c:pt>
                <c:pt idx="2908">
                  <c:v>4.0030835306425896</c:v>
                </c:pt>
                <c:pt idx="2909">
                  <c:v>4.00446010682231</c:v>
                </c:pt>
                <c:pt idx="2910">
                  <c:v>4.0058366830020402</c:v>
                </c:pt>
                <c:pt idx="2911">
                  <c:v>4.0072132591817597</c:v>
                </c:pt>
                <c:pt idx="2912">
                  <c:v>4.0085898353614899</c:v>
                </c:pt>
                <c:pt idx="2913">
                  <c:v>4.0099664115412201</c:v>
                </c:pt>
                <c:pt idx="2914">
                  <c:v>4.0113429877209397</c:v>
                </c:pt>
                <c:pt idx="2915">
                  <c:v>4.0127195639006699</c:v>
                </c:pt>
                <c:pt idx="2916">
                  <c:v>4.0140961400803903</c:v>
                </c:pt>
                <c:pt idx="2917">
                  <c:v>4.0154727162601196</c:v>
                </c:pt>
                <c:pt idx="2918">
                  <c:v>4.01684929243984</c:v>
                </c:pt>
                <c:pt idx="2919">
                  <c:v>4.0182258686195702</c:v>
                </c:pt>
                <c:pt idx="2920">
                  <c:v>4.0196024447993004</c:v>
                </c:pt>
                <c:pt idx="2921">
                  <c:v>4.0209790209790199</c:v>
                </c:pt>
                <c:pt idx="2922">
                  <c:v>4.0223555971587501</c:v>
                </c:pt>
                <c:pt idx="2923">
                  <c:v>4.0237321733384697</c:v>
                </c:pt>
                <c:pt idx="2924">
                  <c:v>4.0251087495181999</c:v>
                </c:pt>
                <c:pt idx="2925">
                  <c:v>4.0264853256979301</c:v>
                </c:pt>
                <c:pt idx="2926">
                  <c:v>4.0278619018776496</c:v>
                </c:pt>
                <c:pt idx="2927">
                  <c:v>4.0292384780573798</c:v>
                </c:pt>
                <c:pt idx="2928">
                  <c:v>4.0306150542371002</c:v>
                </c:pt>
                <c:pt idx="2929">
                  <c:v>4.0319916304168304</c:v>
                </c:pt>
                <c:pt idx="2930">
                  <c:v>4.0333682065965499</c:v>
                </c:pt>
                <c:pt idx="2931">
                  <c:v>4.0347447827762801</c:v>
                </c:pt>
                <c:pt idx="2932">
                  <c:v>4.0361213589560103</c:v>
                </c:pt>
                <c:pt idx="2933">
                  <c:v>4.0374979351357299</c:v>
                </c:pt>
                <c:pt idx="2934">
                  <c:v>4.03887451131546</c:v>
                </c:pt>
                <c:pt idx="2935">
                  <c:v>4.0402510874951796</c:v>
                </c:pt>
                <c:pt idx="2936">
                  <c:v>4.0416276636749098</c:v>
                </c:pt>
                <c:pt idx="2937">
                  <c:v>4.0430042398546302</c:v>
                </c:pt>
                <c:pt idx="2938">
                  <c:v>4.0443808160343604</c:v>
                </c:pt>
                <c:pt idx="2939">
                  <c:v>4.0457573922140897</c:v>
                </c:pt>
                <c:pt idx="2940">
                  <c:v>4.0471339683938101</c:v>
                </c:pt>
                <c:pt idx="2941">
                  <c:v>4.0485105445735403</c:v>
                </c:pt>
                <c:pt idx="2942">
                  <c:v>4.0498871207532599</c:v>
                </c:pt>
                <c:pt idx="2943">
                  <c:v>4.05126369693299</c:v>
                </c:pt>
                <c:pt idx="2944">
                  <c:v>4.0526402731127202</c:v>
                </c:pt>
                <c:pt idx="2945">
                  <c:v>4.0540168492924398</c:v>
                </c:pt>
                <c:pt idx="2946">
                  <c:v>4.05539342547217</c:v>
                </c:pt>
                <c:pt idx="2947">
                  <c:v>4.0567700016518904</c:v>
                </c:pt>
                <c:pt idx="2948">
                  <c:v>4.0581465778316197</c:v>
                </c:pt>
                <c:pt idx="2949">
                  <c:v>4.0595231540113401</c:v>
                </c:pt>
                <c:pt idx="2950">
                  <c:v>4.0608997301910703</c:v>
                </c:pt>
                <c:pt idx="2951">
                  <c:v>4.0622763063707996</c:v>
                </c:pt>
                <c:pt idx="2952">
                  <c:v>4.06365288255052</c:v>
                </c:pt>
                <c:pt idx="2953">
                  <c:v>4.0650294587302502</c:v>
                </c:pt>
                <c:pt idx="2954">
                  <c:v>4.0664060349099698</c:v>
                </c:pt>
                <c:pt idx="2955">
                  <c:v>4.0677826110897</c:v>
                </c:pt>
                <c:pt idx="2956">
                  <c:v>4.0691591872694204</c:v>
                </c:pt>
                <c:pt idx="2957">
                  <c:v>4.0705357634491497</c:v>
                </c:pt>
                <c:pt idx="2958">
                  <c:v>4.0719123396288799</c:v>
                </c:pt>
                <c:pt idx="2959">
                  <c:v>4.0732889158086003</c:v>
                </c:pt>
                <c:pt idx="2960">
                  <c:v>4.0746654919883296</c:v>
                </c:pt>
                <c:pt idx="2961">
                  <c:v>4.07604206816805</c:v>
                </c:pt>
                <c:pt idx="2962">
                  <c:v>4.0774186443477802</c:v>
                </c:pt>
                <c:pt idx="2963">
                  <c:v>4.0787952205274998</c:v>
                </c:pt>
                <c:pt idx="2964">
                  <c:v>4.08017179670723</c:v>
                </c:pt>
                <c:pt idx="2965">
                  <c:v>4.0815483728869602</c:v>
                </c:pt>
                <c:pt idx="2966">
                  <c:v>4.0829249490666797</c:v>
                </c:pt>
                <c:pt idx="2967">
                  <c:v>4.0843015252464099</c:v>
                </c:pt>
                <c:pt idx="2968">
                  <c:v>4.0856781014261303</c:v>
                </c:pt>
                <c:pt idx="2969">
                  <c:v>4.0870546776058596</c:v>
                </c:pt>
                <c:pt idx="2970">
                  <c:v>4.0884312537855898</c:v>
                </c:pt>
                <c:pt idx="2971">
                  <c:v>4.0898078299653102</c:v>
                </c:pt>
                <c:pt idx="2972">
                  <c:v>4.0911844061450404</c:v>
                </c:pt>
                <c:pt idx="2973">
                  <c:v>4.09256098232476</c:v>
                </c:pt>
                <c:pt idx="2974">
                  <c:v>4.0939375585044901</c:v>
                </c:pt>
                <c:pt idx="2975">
                  <c:v>4.0953141346842097</c:v>
                </c:pt>
                <c:pt idx="2976">
                  <c:v>4.0966907108639399</c:v>
                </c:pt>
                <c:pt idx="2977">
                  <c:v>4.0980672870436701</c:v>
                </c:pt>
                <c:pt idx="2978">
                  <c:v>4.0994438632233896</c:v>
                </c:pt>
                <c:pt idx="2979">
                  <c:v>4.1008204394031198</c:v>
                </c:pt>
                <c:pt idx="2980">
                  <c:v>4.1021970155828402</c:v>
                </c:pt>
                <c:pt idx="2981">
                  <c:v>4.1035735917625704</c:v>
                </c:pt>
                <c:pt idx="2982">
                  <c:v>4.10495016794229</c:v>
                </c:pt>
                <c:pt idx="2983">
                  <c:v>4.1063267441220201</c:v>
                </c:pt>
                <c:pt idx="2984">
                  <c:v>4.1077033203017503</c:v>
                </c:pt>
                <c:pt idx="2985">
                  <c:v>4.1090798964814699</c:v>
                </c:pt>
                <c:pt idx="2986">
                  <c:v>4.1104564726612001</c:v>
                </c:pt>
                <c:pt idx="2987">
                  <c:v>4.1118330488409196</c:v>
                </c:pt>
                <c:pt idx="2988">
                  <c:v>4.1132096250206498</c:v>
                </c:pt>
                <c:pt idx="2989">
                  <c:v>4.11458620120038</c:v>
                </c:pt>
                <c:pt idx="2990">
                  <c:v>4.1159627773801004</c:v>
                </c:pt>
                <c:pt idx="2991">
                  <c:v>4.1173393535598297</c:v>
                </c:pt>
                <c:pt idx="2992">
                  <c:v>4.1187159297395501</c:v>
                </c:pt>
                <c:pt idx="2993">
                  <c:v>4.1200925059192803</c:v>
                </c:pt>
                <c:pt idx="2994">
                  <c:v>4.1214690820989999</c:v>
                </c:pt>
                <c:pt idx="2995">
                  <c:v>4.1228456582787301</c:v>
                </c:pt>
                <c:pt idx="2996">
                  <c:v>4.1242222344584603</c:v>
                </c:pt>
                <c:pt idx="2997">
                  <c:v>4.1255988106381798</c:v>
                </c:pt>
                <c:pt idx="2998">
                  <c:v>4.12697538681791</c:v>
                </c:pt>
                <c:pt idx="2999">
                  <c:v>4.1283519629976304</c:v>
                </c:pt>
                <c:pt idx="3000">
                  <c:v>4.1297285391773597</c:v>
                </c:pt>
                <c:pt idx="3001">
                  <c:v>4.1311051153570899</c:v>
                </c:pt>
                <c:pt idx="3002">
                  <c:v>4.1324816915368103</c:v>
                </c:pt>
                <c:pt idx="3003">
                  <c:v>4.1338582677165396</c:v>
                </c:pt>
                <c:pt idx="3004">
                  <c:v>4.1352348438962601</c:v>
                </c:pt>
                <c:pt idx="3005">
                  <c:v>4.1366114200759903</c:v>
                </c:pt>
                <c:pt idx="3006">
                  <c:v>4.1379879962557098</c:v>
                </c:pt>
                <c:pt idx="3007">
                  <c:v>4.13936457243544</c:v>
                </c:pt>
                <c:pt idx="3008">
                  <c:v>4.1407411486151702</c:v>
                </c:pt>
                <c:pt idx="3009">
                  <c:v>4.1421177247948897</c:v>
                </c:pt>
                <c:pt idx="3010">
                  <c:v>4.1434943009746199</c:v>
                </c:pt>
                <c:pt idx="3011">
                  <c:v>4.1448708771543403</c:v>
                </c:pt>
                <c:pt idx="3012">
                  <c:v>4.1462474533340696</c:v>
                </c:pt>
                <c:pt idx="3013">
                  <c:v>4.1476240295137901</c:v>
                </c:pt>
                <c:pt idx="3014">
                  <c:v>4.1490006056935202</c:v>
                </c:pt>
                <c:pt idx="3015">
                  <c:v>4.1503771818732504</c:v>
                </c:pt>
                <c:pt idx="3016">
                  <c:v>4.15175375805297</c:v>
                </c:pt>
                <c:pt idx="3017">
                  <c:v>4.1531303342327002</c:v>
                </c:pt>
                <c:pt idx="3018">
                  <c:v>4.1545069104124197</c:v>
                </c:pt>
                <c:pt idx="3019">
                  <c:v>4.1558834865921499</c:v>
                </c:pt>
                <c:pt idx="3020">
                  <c:v>4.1572600627718703</c:v>
                </c:pt>
                <c:pt idx="3021">
                  <c:v>4.1586366389515996</c:v>
                </c:pt>
                <c:pt idx="3022">
                  <c:v>4.1600132151313298</c:v>
                </c:pt>
                <c:pt idx="3023">
                  <c:v>4.1613897913110502</c:v>
                </c:pt>
                <c:pt idx="3024">
                  <c:v>4.1627663674907804</c:v>
                </c:pt>
                <c:pt idx="3025">
                  <c:v>4.1641429436705</c:v>
                </c:pt>
                <c:pt idx="3026">
                  <c:v>4.1655195198502302</c:v>
                </c:pt>
                <c:pt idx="3027">
                  <c:v>4.1668960960299604</c:v>
                </c:pt>
                <c:pt idx="3028">
                  <c:v>4.1682726722096799</c:v>
                </c:pt>
                <c:pt idx="3029">
                  <c:v>4.1696492483894101</c:v>
                </c:pt>
                <c:pt idx="3030">
                  <c:v>4.1710258245691296</c:v>
                </c:pt>
                <c:pt idx="3031">
                  <c:v>4.1724024007488598</c:v>
                </c:pt>
                <c:pt idx="3032">
                  <c:v>4.1737789769285802</c:v>
                </c:pt>
                <c:pt idx="3033">
                  <c:v>4.1751555531083104</c:v>
                </c:pt>
                <c:pt idx="3034">
                  <c:v>4.1765321292880397</c:v>
                </c:pt>
                <c:pt idx="3035">
                  <c:v>4.1779087054677602</c:v>
                </c:pt>
                <c:pt idx="3036">
                  <c:v>4.1792852816474904</c:v>
                </c:pt>
                <c:pt idx="3037">
                  <c:v>4.1806618578272099</c:v>
                </c:pt>
                <c:pt idx="3038">
                  <c:v>4.1820384340069401</c:v>
                </c:pt>
                <c:pt idx="3039">
                  <c:v>4.1834150101866703</c:v>
                </c:pt>
                <c:pt idx="3040">
                  <c:v>4.1847915863663898</c:v>
                </c:pt>
                <c:pt idx="3041">
                  <c:v>4.18616816254612</c:v>
                </c:pt>
                <c:pt idx="3042">
                  <c:v>4.1875447387258404</c:v>
                </c:pt>
                <c:pt idx="3043">
                  <c:v>4.1889213149055697</c:v>
                </c:pt>
                <c:pt idx="3044">
                  <c:v>4.1902978910852902</c:v>
                </c:pt>
                <c:pt idx="3045">
                  <c:v>4.1916744672650204</c:v>
                </c:pt>
                <c:pt idx="3046">
                  <c:v>4.1930510434447497</c:v>
                </c:pt>
                <c:pt idx="3047">
                  <c:v>4.1944276196244701</c:v>
                </c:pt>
                <c:pt idx="3048">
                  <c:v>4.1958041958042003</c:v>
                </c:pt>
                <c:pt idx="3049">
                  <c:v>4.1971807719839198</c:v>
                </c:pt>
                <c:pt idx="3050">
                  <c:v>4.19855734816365</c:v>
                </c:pt>
                <c:pt idx="3051">
                  <c:v>4.1999339243433704</c:v>
                </c:pt>
                <c:pt idx="3052">
                  <c:v>4.2013105005230997</c:v>
                </c:pt>
                <c:pt idx="3053">
                  <c:v>4.2026870767028299</c:v>
                </c:pt>
                <c:pt idx="3054">
                  <c:v>4.2040636528825504</c:v>
                </c:pt>
                <c:pt idx="3055">
                  <c:v>4.2054402290622797</c:v>
                </c:pt>
                <c:pt idx="3056">
                  <c:v>4.2068168052420001</c:v>
                </c:pt>
                <c:pt idx="3057">
                  <c:v>4.2081933814217303</c:v>
                </c:pt>
                <c:pt idx="3058">
                  <c:v>4.2095699576014498</c:v>
                </c:pt>
                <c:pt idx="3059">
                  <c:v>4.21094653378118</c:v>
                </c:pt>
                <c:pt idx="3060">
                  <c:v>4.2123231099609102</c:v>
                </c:pt>
                <c:pt idx="3061">
                  <c:v>4.2136996861406297</c:v>
                </c:pt>
                <c:pt idx="3062">
                  <c:v>4.2150762623203599</c:v>
                </c:pt>
                <c:pt idx="3063">
                  <c:v>4.2164528385000803</c:v>
                </c:pt>
                <c:pt idx="3064">
                  <c:v>4.2178294146798097</c:v>
                </c:pt>
                <c:pt idx="3065">
                  <c:v>4.2192059908595301</c:v>
                </c:pt>
                <c:pt idx="3066">
                  <c:v>4.2205825670392603</c:v>
                </c:pt>
                <c:pt idx="3067">
                  <c:v>4.2219591432189896</c:v>
                </c:pt>
                <c:pt idx="3068">
                  <c:v>4.22333571939871</c:v>
                </c:pt>
                <c:pt idx="3069">
                  <c:v>4.2247122955784402</c:v>
                </c:pt>
                <c:pt idx="3070">
                  <c:v>4.2260888717581597</c:v>
                </c:pt>
                <c:pt idx="3071">
                  <c:v>4.2274654479378899</c:v>
                </c:pt>
                <c:pt idx="3072">
                  <c:v>4.2288420241176201</c:v>
                </c:pt>
                <c:pt idx="3073">
                  <c:v>4.2302186002973396</c:v>
                </c:pt>
                <c:pt idx="3074">
                  <c:v>4.2315951764770698</c:v>
                </c:pt>
                <c:pt idx="3075">
                  <c:v>4.2329717526567903</c:v>
                </c:pt>
                <c:pt idx="3076">
                  <c:v>4.2343483288365196</c:v>
                </c:pt>
                <c:pt idx="3077">
                  <c:v>4.23572490501624</c:v>
                </c:pt>
                <c:pt idx="3078">
                  <c:v>4.2371014811959702</c:v>
                </c:pt>
                <c:pt idx="3079">
                  <c:v>4.2384780573757004</c:v>
                </c:pt>
                <c:pt idx="3080">
                  <c:v>4.2398546335554199</c:v>
                </c:pt>
                <c:pt idx="3081">
                  <c:v>4.2412312097351501</c:v>
                </c:pt>
                <c:pt idx="3082">
                  <c:v>4.2426077859148696</c:v>
                </c:pt>
                <c:pt idx="3083">
                  <c:v>4.2439843620945998</c:v>
                </c:pt>
                <c:pt idx="3084">
                  <c:v>4.24536093827433</c:v>
                </c:pt>
                <c:pt idx="3085">
                  <c:v>4.2467375144540496</c:v>
                </c:pt>
                <c:pt idx="3086">
                  <c:v>4.2481140906337798</c:v>
                </c:pt>
                <c:pt idx="3087">
                  <c:v>4.2494906668135002</c:v>
                </c:pt>
                <c:pt idx="3088">
                  <c:v>4.2508672429932304</c:v>
                </c:pt>
                <c:pt idx="3089">
                  <c:v>4.2522438191729499</c:v>
                </c:pt>
                <c:pt idx="3090">
                  <c:v>4.2536203953526801</c:v>
                </c:pt>
                <c:pt idx="3091">
                  <c:v>4.2549969715324103</c:v>
                </c:pt>
                <c:pt idx="3092">
                  <c:v>4.2563735477121298</c:v>
                </c:pt>
                <c:pt idx="3093">
                  <c:v>4.25775012389186</c:v>
                </c:pt>
                <c:pt idx="3094">
                  <c:v>4.2591267000715796</c:v>
                </c:pt>
                <c:pt idx="3095">
                  <c:v>4.2605032762513098</c:v>
                </c:pt>
                <c:pt idx="3096">
                  <c:v>4.26187985243104</c:v>
                </c:pt>
                <c:pt idx="3097">
                  <c:v>4.2632564286107604</c:v>
                </c:pt>
                <c:pt idx="3098">
                  <c:v>4.2646330047904897</c:v>
                </c:pt>
                <c:pt idx="3099">
                  <c:v>4.2660095809702101</c:v>
                </c:pt>
                <c:pt idx="3100">
                  <c:v>4.2673861571499403</c:v>
                </c:pt>
                <c:pt idx="3101">
                  <c:v>4.2687627333296598</c:v>
                </c:pt>
                <c:pt idx="3102">
                  <c:v>4.27013930950939</c:v>
                </c:pt>
                <c:pt idx="3103">
                  <c:v>4.2715158856891202</c:v>
                </c:pt>
                <c:pt idx="3104">
                  <c:v>4.2728924618688398</c:v>
                </c:pt>
                <c:pt idx="3105">
                  <c:v>4.2742690380485699</c:v>
                </c:pt>
                <c:pt idx="3106">
                  <c:v>4.2756456142282904</c:v>
                </c:pt>
                <c:pt idx="3107">
                  <c:v>4.2770221904080197</c:v>
                </c:pt>
                <c:pt idx="3108">
                  <c:v>4.2783987665877401</c:v>
                </c:pt>
                <c:pt idx="3109">
                  <c:v>4.2797753427674703</c:v>
                </c:pt>
                <c:pt idx="3110">
                  <c:v>4.2811519189471996</c:v>
                </c:pt>
                <c:pt idx="3111">
                  <c:v>4.28252849512692</c:v>
                </c:pt>
                <c:pt idx="3112">
                  <c:v>4.2839050713066502</c:v>
                </c:pt>
                <c:pt idx="3113">
                  <c:v>4.2852816474863697</c:v>
                </c:pt>
                <c:pt idx="3114">
                  <c:v>4.2866582236660999</c:v>
                </c:pt>
                <c:pt idx="3115">
                  <c:v>4.2880347998458204</c:v>
                </c:pt>
                <c:pt idx="3116">
                  <c:v>4.2894113760255497</c:v>
                </c:pt>
                <c:pt idx="3117">
                  <c:v>4.2907879522052799</c:v>
                </c:pt>
                <c:pt idx="3118">
                  <c:v>4.2921645283850003</c:v>
                </c:pt>
                <c:pt idx="3119">
                  <c:v>4.2935411045647296</c:v>
                </c:pt>
                <c:pt idx="3120">
                  <c:v>4.29491768074445</c:v>
                </c:pt>
                <c:pt idx="3121">
                  <c:v>4.2962942569241802</c:v>
                </c:pt>
                <c:pt idx="3122">
                  <c:v>4.2976708331039104</c:v>
                </c:pt>
                <c:pt idx="3123">
                  <c:v>4.2990474092836299</c:v>
                </c:pt>
                <c:pt idx="3124">
                  <c:v>4.3004239854633601</c:v>
                </c:pt>
                <c:pt idx="3125">
                  <c:v>4.3018005616430797</c:v>
                </c:pt>
                <c:pt idx="3126">
                  <c:v>4.3031771378228099</c:v>
                </c:pt>
                <c:pt idx="3127">
                  <c:v>4.3045537140025303</c:v>
                </c:pt>
                <c:pt idx="3128">
                  <c:v>4.3059302901822596</c:v>
                </c:pt>
                <c:pt idx="3129">
                  <c:v>4.3073068663619898</c:v>
                </c:pt>
                <c:pt idx="3130">
                  <c:v>4.3086834425417102</c:v>
                </c:pt>
                <c:pt idx="3131">
                  <c:v>4.3100600187214404</c:v>
                </c:pt>
                <c:pt idx="3132">
                  <c:v>4.3114365949011599</c:v>
                </c:pt>
                <c:pt idx="3133">
                  <c:v>4.3128131710808901</c:v>
                </c:pt>
                <c:pt idx="3134">
                  <c:v>4.3141897472606097</c:v>
                </c:pt>
                <c:pt idx="3135">
                  <c:v>4.3155663234403399</c:v>
                </c:pt>
                <c:pt idx="3136">
                  <c:v>4.3169428996200701</c:v>
                </c:pt>
                <c:pt idx="3137">
                  <c:v>4.3183194757997896</c:v>
                </c:pt>
                <c:pt idx="3138">
                  <c:v>4.3196960519795198</c:v>
                </c:pt>
                <c:pt idx="3139">
                  <c:v>4.3210726281592402</c:v>
                </c:pt>
                <c:pt idx="3140">
                  <c:v>4.3224492043389704</c:v>
                </c:pt>
                <c:pt idx="3141">
                  <c:v>4.3238257805186899</c:v>
                </c:pt>
                <c:pt idx="3142">
                  <c:v>4.3252023566984201</c:v>
                </c:pt>
                <c:pt idx="3143">
                  <c:v>4.3265789328781503</c:v>
                </c:pt>
                <c:pt idx="3144">
                  <c:v>4.3279555090578699</c:v>
                </c:pt>
                <c:pt idx="3145">
                  <c:v>4.3293320852376</c:v>
                </c:pt>
                <c:pt idx="3146">
                  <c:v>4.3307086614173196</c:v>
                </c:pt>
                <c:pt idx="3147">
                  <c:v>4.3320852375970498</c:v>
                </c:pt>
                <c:pt idx="3148">
                  <c:v>4.33346181377678</c:v>
                </c:pt>
                <c:pt idx="3149">
                  <c:v>4.3348383899565004</c:v>
                </c:pt>
                <c:pt idx="3150">
                  <c:v>4.3362149661362297</c:v>
                </c:pt>
                <c:pt idx="3151">
                  <c:v>4.3375915423159501</c:v>
                </c:pt>
                <c:pt idx="3152">
                  <c:v>4.3389681184956803</c:v>
                </c:pt>
                <c:pt idx="3153">
                  <c:v>4.3403446946753999</c:v>
                </c:pt>
                <c:pt idx="3154">
                  <c:v>4.34172127085513</c:v>
                </c:pt>
                <c:pt idx="3155">
                  <c:v>4.3430978470348602</c:v>
                </c:pt>
                <c:pt idx="3156">
                  <c:v>4.3444744232145798</c:v>
                </c:pt>
                <c:pt idx="3157">
                  <c:v>4.34585099939431</c:v>
                </c:pt>
                <c:pt idx="3158">
                  <c:v>4.3472275755740304</c:v>
                </c:pt>
                <c:pt idx="3159">
                  <c:v>4.3486041517537597</c:v>
                </c:pt>
                <c:pt idx="3160">
                  <c:v>4.3499807279334899</c:v>
                </c:pt>
                <c:pt idx="3161">
                  <c:v>4.3513573041132103</c:v>
                </c:pt>
                <c:pt idx="3162">
                  <c:v>4.3527338802929396</c:v>
                </c:pt>
                <c:pt idx="3163">
                  <c:v>4.35411045647266</c:v>
                </c:pt>
                <c:pt idx="3164">
                  <c:v>4.3554870326523902</c:v>
                </c:pt>
                <c:pt idx="3165">
                  <c:v>4.3568636088321098</c:v>
                </c:pt>
                <c:pt idx="3166">
                  <c:v>4.35824018501184</c:v>
                </c:pt>
                <c:pt idx="3167">
                  <c:v>4.3596167611915702</c:v>
                </c:pt>
                <c:pt idx="3168">
                  <c:v>4.3609933373712897</c:v>
                </c:pt>
                <c:pt idx="3169">
                  <c:v>4.3623699135510199</c:v>
                </c:pt>
                <c:pt idx="3170">
                  <c:v>4.3637464897307403</c:v>
                </c:pt>
                <c:pt idx="3171">
                  <c:v>4.3651230659104696</c:v>
                </c:pt>
                <c:pt idx="3172">
                  <c:v>4.36649964209019</c:v>
                </c:pt>
                <c:pt idx="3173">
                  <c:v>4.3678762182699202</c:v>
                </c:pt>
                <c:pt idx="3174">
                  <c:v>4.3692527944496504</c:v>
                </c:pt>
                <c:pt idx="3175">
                  <c:v>4.37062937062937</c:v>
                </c:pt>
                <c:pt idx="3176">
                  <c:v>4.3720059468091002</c:v>
                </c:pt>
                <c:pt idx="3177">
                  <c:v>4.3733825229888197</c:v>
                </c:pt>
                <c:pt idx="3178">
                  <c:v>4.3747590991685499</c:v>
                </c:pt>
                <c:pt idx="3179">
                  <c:v>4.3761356753482801</c:v>
                </c:pt>
                <c:pt idx="3180">
                  <c:v>4.3775122515279996</c:v>
                </c:pt>
                <c:pt idx="3181">
                  <c:v>4.3788888277077298</c:v>
                </c:pt>
                <c:pt idx="3182">
                  <c:v>4.3802654038874502</c:v>
                </c:pt>
                <c:pt idx="3183">
                  <c:v>4.3816419800671804</c:v>
                </c:pt>
                <c:pt idx="3184">
                  <c:v>4.3830185562469</c:v>
                </c:pt>
                <c:pt idx="3185">
                  <c:v>4.3843951324266301</c:v>
                </c:pt>
                <c:pt idx="3186">
                  <c:v>4.3857717086063603</c:v>
                </c:pt>
                <c:pt idx="3187">
                  <c:v>4.3871482847860799</c:v>
                </c:pt>
                <c:pt idx="3188">
                  <c:v>4.3885248609658101</c:v>
                </c:pt>
                <c:pt idx="3189">
                  <c:v>4.3899014371455296</c:v>
                </c:pt>
                <c:pt idx="3190">
                  <c:v>4.3912780133252598</c:v>
                </c:pt>
                <c:pt idx="3191">
                  <c:v>4.3926545895049802</c:v>
                </c:pt>
                <c:pt idx="3192">
                  <c:v>4.3940311656847104</c:v>
                </c:pt>
                <c:pt idx="3193">
                  <c:v>4.3954077418644397</c:v>
                </c:pt>
                <c:pt idx="3194">
                  <c:v>4.3967843180441601</c:v>
                </c:pt>
                <c:pt idx="3195">
                  <c:v>4.3981608942238903</c:v>
                </c:pt>
                <c:pt idx="3196">
                  <c:v>4.3995374704036099</c:v>
                </c:pt>
                <c:pt idx="3197">
                  <c:v>4.4009140465833401</c:v>
                </c:pt>
                <c:pt idx="3198">
                  <c:v>4.4022906227630596</c:v>
                </c:pt>
                <c:pt idx="3199">
                  <c:v>4.4036671989427898</c:v>
                </c:pt>
                <c:pt idx="3200">
                  <c:v>4.40504377512252</c:v>
                </c:pt>
                <c:pt idx="3201">
                  <c:v>4.4064203513022404</c:v>
                </c:pt>
                <c:pt idx="3202">
                  <c:v>4.4077969274819697</c:v>
                </c:pt>
                <c:pt idx="3203">
                  <c:v>4.4091735036616901</c:v>
                </c:pt>
                <c:pt idx="3204">
                  <c:v>4.4105500798414203</c:v>
                </c:pt>
                <c:pt idx="3205">
                  <c:v>4.4119266560211399</c:v>
                </c:pt>
                <c:pt idx="3206">
                  <c:v>4.4133032322008701</c:v>
                </c:pt>
                <c:pt idx="3207">
                  <c:v>4.4146798083806003</c:v>
                </c:pt>
                <c:pt idx="3208">
                  <c:v>4.4160563845603198</c:v>
                </c:pt>
                <c:pt idx="3209">
                  <c:v>4.41743296074005</c:v>
                </c:pt>
                <c:pt idx="3210">
                  <c:v>4.4188095369197704</c:v>
                </c:pt>
                <c:pt idx="3211">
                  <c:v>4.4201861130994997</c:v>
                </c:pt>
                <c:pt idx="3212">
                  <c:v>4.4215626892792299</c:v>
                </c:pt>
                <c:pt idx="3213">
                  <c:v>4.4229392654589503</c:v>
                </c:pt>
                <c:pt idx="3214">
                  <c:v>4.4243158416386796</c:v>
                </c:pt>
                <c:pt idx="3215">
                  <c:v>4.4256924178184001</c:v>
                </c:pt>
                <c:pt idx="3216">
                  <c:v>4.4270689939981303</c:v>
                </c:pt>
                <c:pt idx="3217">
                  <c:v>4.4284455701778596</c:v>
                </c:pt>
                <c:pt idx="3218">
                  <c:v>4.42982214635758</c:v>
                </c:pt>
                <c:pt idx="3219">
                  <c:v>4.4311987225373102</c:v>
                </c:pt>
                <c:pt idx="3220">
                  <c:v>4.4325752987170297</c:v>
                </c:pt>
                <c:pt idx="3221">
                  <c:v>4.4339518748967599</c:v>
                </c:pt>
                <c:pt idx="3222">
                  <c:v>4.4353284510764803</c:v>
                </c:pt>
                <c:pt idx="3223">
                  <c:v>4.4367050272562096</c:v>
                </c:pt>
                <c:pt idx="3224">
                  <c:v>4.4380816034359398</c:v>
                </c:pt>
                <c:pt idx="3225">
                  <c:v>4.4394581796156602</c:v>
                </c:pt>
                <c:pt idx="3226">
                  <c:v>4.4408347557953904</c:v>
                </c:pt>
                <c:pt idx="3227">
                  <c:v>4.44221133197511</c:v>
                </c:pt>
                <c:pt idx="3228">
                  <c:v>4.4435879081548402</c:v>
                </c:pt>
                <c:pt idx="3229">
                  <c:v>4.4449644843345597</c:v>
                </c:pt>
                <c:pt idx="3230">
                  <c:v>4.4463410605142899</c:v>
                </c:pt>
                <c:pt idx="3231">
                  <c:v>4.4477176366940201</c:v>
                </c:pt>
                <c:pt idx="3232">
                  <c:v>4.4490942128737396</c:v>
                </c:pt>
                <c:pt idx="3233">
                  <c:v>4.4504707890534698</c:v>
                </c:pt>
                <c:pt idx="3234">
                  <c:v>4.4518473652331902</c:v>
                </c:pt>
                <c:pt idx="3235">
                  <c:v>4.4532239414129204</c:v>
                </c:pt>
                <c:pt idx="3236">
                  <c:v>4.45460051759264</c:v>
                </c:pt>
                <c:pt idx="3237">
                  <c:v>4.4559770937723702</c:v>
                </c:pt>
                <c:pt idx="3238">
                  <c:v>4.4573536699521004</c:v>
                </c:pt>
                <c:pt idx="3239">
                  <c:v>4.4587302461318199</c:v>
                </c:pt>
                <c:pt idx="3240">
                  <c:v>4.4601068223115501</c:v>
                </c:pt>
                <c:pt idx="3241">
                  <c:v>4.4614833984912696</c:v>
                </c:pt>
                <c:pt idx="3242">
                  <c:v>4.4628599746709998</c:v>
                </c:pt>
                <c:pt idx="3243">
                  <c:v>4.46423655085073</c:v>
                </c:pt>
                <c:pt idx="3244">
                  <c:v>4.4656131270304504</c:v>
                </c:pt>
                <c:pt idx="3245">
                  <c:v>4.4669897032101797</c:v>
                </c:pt>
                <c:pt idx="3246">
                  <c:v>4.4683662793899002</c:v>
                </c:pt>
                <c:pt idx="3247">
                  <c:v>4.4697428555696304</c:v>
                </c:pt>
                <c:pt idx="3248">
                  <c:v>4.4711194317493499</c:v>
                </c:pt>
                <c:pt idx="3249">
                  <c:v>4.4724960079290801</c:v>
                </c:pt>
                <c:pt idx="3250">
                  <c:v>4.4738725841088103</c:v>
                </c:pt>
                <c:pt idx="3251">
                  <c:v>4.4752491602885298</c:v>
                </c:pt>
                <c:pt idx="3252">
                  <c:v>4.47662573646826</c:v>
                </c:pt>
                <c:pt idx="3253">
                  <c:v>4.4780023126479804</c:v>
                </c:pt>
                <c:pt idx="3254">
                  <c:v>4.4793788888277097</c:v>
                </c:pt>
                <c:pt idx="3255">
                  <c:v>4.4807554650074302</c:v>
                </c:pt>
                <c:pt idx="3256">
                  <c:v>4.4821320411871604</c:v>
                </c:pt>
                <c:pt idx="3257">
                  <c:v>4.4835086173668897</c:v>
                </c:pt>
                <c:pt idx="3258">
                  <c:v>4.4848851935466101</c:v>
                </c:pt>
                <c:pt idx="3259">
                  <c:v>4.4862617697263403</c:v>
                </c:pt>
                <c:pt idx="3260">
                  <c:v>4.4876383459060598</c:v>
                </c:pt>
                <c:pt idx="3261">
                  <c:v>4.48901492208579</c:v>
                </c:pt>
                <c:pt idx="3262">
                  <c:v>4.4903914982655202</c:v>
                </c:pt>
                <c:pt idx="3263">
                  <c:v>4.4917680744452397</c:v>
                </c:pt>
                <c:pt idx="3264">
                  <c:v>4.4931446506249699</c:v>
                </c:pt>
                <c:pt idx="3265">
                  <c:v>4.4945212268046904</c:v>
                </c:pt>
                <c:pt idx="3266">
                  <c:v>4.4958978029844197</c:v>
                </c:pt>
                <c:pt idx="3267">
                  <c:v>4.4972743791641401</c:v>
                </c:pt>
                <c:pt idx="3268">
                  <c:v>4.4986509553438703</c:v>
                </c:pt>
                <c:pt idx="3269">
                  <c:v>4.5000275315235996</c:v>
                </c:pt>
                <c:pt idx="3270">
                  <c:v>4.50140410770332</c:v>
                </c:pt>
                <c:pt idx="3271">
                  <c:v>4.5027806838830502</c:v>
                </c:pt>
                <c:pt idx="3272">
                  <c:v>4.5041572600627697</c:v>
                </c:pt>
                <c:pt idx="3273">
                  <c:v>4.5055338362424999</c:v>
                </c:pt>
                <c:pt idx="3274">
                  <c:v>4.5069104124222301</c:v>
                </c:pt>
                <c:pt idx="3275">
                  <c:v>4.5082869886019497</c:v>
                </c:pt>
                <c:pt idx="3276">
                  <c:v>4.5096635647816798</c:v>
                </c:pt>
                <c:pt idx="3277">
                  <c:v>4.5110401409614003</c:v>
                </c:pt>
                <c:pt idx="3278">
                  <c:v>4.5124167171411296</c:v>
                </c:pt>
                <c:pt idx="3279">
                  <c:v>4.51379329332085</c:v>
                </c:pt>
                <c:pt idx="3280">
                  <c:v>4.5151698695005802</c:v>
                </c:pt>
                <c:pt idx="3281">
                  <c:v>4.5165464456803104</c:v>
                </c:pt>
                <c:pt idx="3282">
                  <c:v>4.5179230218600299</c:v>
                </c:pt>
                <c:pt idx="3283">
                  <c:v>4.5192995980397601</c:v>
                </c:pt>
                <c:pt idx="3284">
                  <c:v>4.5206761742194796</c:v>
                </c:pt>
                <c:pt idx="3285">
                  <c:v>4.5220527503992098</c:v>
                </c:pt>
                <c:pt idx="3286">
                  <c:v>4.5234293265789303</c:v>
                </c:pt>
                <c:pt idx="3287">
                  <c:v>4.5248059027586596</c:v>
                </c:pt>
                <c:pt idx="3288">
                  <c:v>4.5261824789383898</c:v>
                </c:pt>
                <c:pt idx="3289">
                  <c:v>4.5275590551181102</c:v>
                </c:pt>
                <c:pt idx="3290">
                  <c:v>4.5289356312978404</c:v>
                </c:pt>
                <c:pt idx="3291">
                  <c:v>4.5303122074775599</c:v>
                </c:pt>
                <c:pt idx="3292">
                  <c:v>4.5316887836572901</c:v>
                </c:pt>
                <c:pt idx="3293">
                  <c:v>4.5330653598370096</c:v>
                </c:pt>
                <c:pt idx="3294">
                  <c:v>4.5344419360167398</c:v>
                </c:pt>
                <c:pt idx="3295">
                  <c:v>4.53581851219647</c:v>
                </c:pt>
                <c:pt idx="3296">
                  <c:v>4.5371950883761896</c:v>
                </c:pt>
                <c:pt idx="3297">
                  <c:v>4.5385716645559198</c:v>
                </c:pt>
                <c:pt idx="3298">
                  <c:v>4.5399482407356402</c:v>
                </c:pt>
                <c:pt idx="3299">
                  <c:v>4.5413248169153704</c:v>
                </c:pt>
                <c:pt idx="3300">
                  <c:v>4.5427013930950899</c:v>
                </c:pt>
                <c:pt idx="3301">
                  <c:v>4.5440779692748201</c:v>
                </c:pt>
                <c:pt idx="3302">
                  <c:v>4.5454545454545503</c:v>
                </c:pt>
                <c:pt idx="3303">
                  <c:v>4.5468311216342698</c:v>
                </c:pt>
                <c:pt idx="3304">
                  <c:v>4.548207697814</c:v>
                </c:pt>
                <c:pt idx="3305">
                  <c:v>4.5495842739937196</c:v>
                </c:pt>
                <c:pt idx="3306">
                  <c:v>4.5509608501734498</c:v>
                </c:pt>
                <c:pt idx="3307">
                  <c:v>4.5523374263531799</c:v>
                </c:pt>
                <c:pt idx="3308">
                  <c:v>4.5537140025329004</c:v>
                </c:pt>
                <c:pt idx="3309">
                  <c:v>4.5550905787126297</c:v>
                </c:pt>
                <c:pt idx="3310">
                  <c:v>4.5564671548923501</c:v>
                </c:pt>
                <c:pt idx="3311">
                  <c:v>4.5578437310720803</c:v>
                </c:pt>
                <c:pt idx="3312">
                  <c:v>4.5592203072517998</c:v>
                </c:pt>
                <c:pt idx="3313">
                  <c:v>4.56059688343153</c:v>
                </c:pt>
                <c:pt idx="3314">
                  <c:v>4.5619734596112602</c:v>
                </c:pt>
                <c:pt idx="3315">
                  <c:v>4.5633500357909798</c:v>
                </c:pt>
                <c:pt idx="3316">
                  <c:v>4.5647266119707099</c:v>
                </c:pt>
                <c:pt idx="3317">
                  <c:v>4.5661031881504304</c:v>
                </c:pt>
                <c:pt idx="3318">
                  <c:v>4.5674797643301597</c:v>
                </c:pt>
                <c:pt idx="3319">
                  <c:v>4.5688563405098801</c:v>
                </c:pt>
                <c:pt idx="3320">
                  <c:v>4.5702329166896103</c:v>
                </c:pt>
                <c:pt idx="3321">
                  <c:v>4.5716094928693396</c:v>
                </c:pt>
                <c:pt idx="3322">
                  <c:v>4.57298606904906</c:v>
                </c:pt>
                <c:pt idx="3323">
                  <c:v>4.5743626452287902</c:v>
                </c:pt>
                <c:pt idx="3324">
                  <c:v>4.5757392214085097</c:v>
                </c:pt>
                <c:pt idx="3325">
                  <c:v>4.5771157975882399</c:v>
                </c:pt>
                <c:pt idx="3326">
                  <c:v>4.5784923737679701</c:v>
                </c:pt>
                <c:pt idx="3327">
                  <c:v>4.5798689499476897</c:v>
                </c:pt>
                <c:pt idx="3328">
                  <c:v>4.5812455261274199</c:v>
                </c:pt>
                <c:pt idx="3329">
                  <c:v>4.5826221023071403</c:v>
                </c:pt>
                <c:pt idx="3330">
                  <c:v>4.5839986784868696</c:v>
                </c:pt>
                <c:pt idx="3331">
                  <c:v>4.58537525466659</c:v>
                </c:pt>
                <c:pt idx="3332">
                  <c:v>4.5867518308463202</c:v>
                </c:pt>
                <c:pt idx="3333">
                  <c:v>4.5881284070260504</c:v>
                </c:pt>
                <c:pt idx="3334">
                  <c:v>4.5895049832057699</c:v>
                </c:pt>
                <c:pt idx="3335">
                  <c:v>4.5908815593855001</c:v>
                </c:pt>
                <c:pt idx="3336">
                  <c:v>4.5922581355652197</c:v>
                </c:pt>
                <c:pt idx="3337">
                  <c:v>4.5936347117449499</c:v>
                </c:pt>
                <c:pt idx="3338">
                  <c:v>4.5950112879246801</c:v>
                </c:pt>
                <c:pt idx="3339">
                  <c:v>4.5963878641043996</c:v>
                </c:pt>
                <c:pt idx="3340">
                  <c:v>4.5977644402841298</c:v>
                </c:pt>
                <c:pt idx="3341">
                  <c:v>4.5991410164638502</c:v>
                </c:pt>
                <c:pt idx="3342">
                  <c:v>4.6005175926435804</c:v>
                </c:pt>
                <c:pt idx="3343">
                  <c:v>4.6018941688232999</c:v>
                </c:pt>
                <c:pt idx="3344">
                  <c:v>4.6032707450030301</c:v>
                </c:pt>
                <c:pt idx="3345">
                  <c:v>4.6046473211827603</c:v>
                </c:pt>
                <c:pt idx="3346">
                  <c:v>4.6060238973624799</c:v>
                </c:pt>
                <c:pt idx="3347">
                  <c:v>4.6074004735422101</c:v>
                </c:pt>
                <c:pt idx="3348">
                  <c:v>4.6087770497219296</c:v>
                </c:pt>
                <c:pt idx="3349">
                  <c:v>4.6101536259016598</c:v>
                </c:pt>
                <c:pt idx="3350">
                  <c:v>4.6115302020813802</c:v>
                </c:pt>
                <c:pt idx="3351">
                  <c:v>4.6129067782611104</c:v>
                </c:pt>
                <c:pt idx="3352">
                  <c:v>4.6142833544408397</c:v>
                </c:pt>
                <c:pt idx="3353">
                  <c:v>4.6156599306205601</c:v>
                </c:pt>
                <c:pt idx="3354">
                  <c:v>4.6170365068002903</c:v>
                </c:pt>
                <c:pt idx="3355">
                  <c:v>4.6184130829800099</c:v>
                </c:pt>
                <c:pt idx="3356">
                  <c:v>4.61978965915974</c:v>
                </c:pt>
                <c:pt idx="3357">
                  <c:v>4.6211662353394702</c:v>
                </c:pt>
                <c:pt idx="3358">
                  <c:v>4.6225428115191898</c:v>
                </c:pt>
                <c:pt idx="3359">
                  <c:v>4.62391938769892</c:v>
                </c:pt>
                <c:pt idx="3360">
                  <c:v>4.6252959638786404</c:v>
                </c:pt>
                <c:pt idx="3361">
                  <c:v>4.6266725400583697</c:v>
                </c:pt>
                <c:pt idx="3362">
                  <c:v>4.6280491162380901</c:v>
                </c:pt>
                <c:pt idx="3363">
                  <c:v>4.6294256924178203</c:v>
                </c:pt>
                <c:pt idx="3364">
                  <c:v>4.6308022685975496</c:v>
                </c:pt>
                <c:pt idx="3365">
                  <c:v>4.63217884477727</c:v>
                </c:pt>
                <c:pt idx="3366">
                  <c:v>4.6335554209570002</c:v>
                </c:pt>
                <c:pt idx="3367">
                  <c:v>4.6349319971367198</c:v>
                </c:pt>
                <c:pt idx="3368">
                  <c:v>4.63630857331645</c:v>
                </c:pt>
                <c:pt idx="3369">
                  <c:v>4.6376851494961704</c:v>
                </c:pt>
                <c:pt idx="3370">
                  <c:v>4.6390617256758997</c:v>
                </c:pt>
                <c:pt idx="3371">
                  <c:v>4.6404383018556299</c:v>
                </c:pt>
                <c:pt idx="3372">
                  <c:v>4.6418148780353503</c:v>
                </c:pt>
                <c:pt idx="3373">
                  <c:v>4.6431914542150796</c:v>
                </c:pt>
                <c:pt idx="3374">
                  <c:v>4.6445680303948</c:v>
                </c:pt>
                <c:pt idx="3375">
                  <c:v>4.6459446065745302</c:v>
                </c:pt>
                <c:pt idx="3376">
                  <c:v>4.6473211827542498</c:v>
                </c:pt>
                <c:pt idx="3377">
                  <c:v>4.64869775893398</c:v>
                </c:pt>
                <c:pt idx="3378">
                  <c:v>4.6500743351137102</c:v>
                </c:pt>
                <c:pt idx="3379">
                  <c:v>4.6514509112934297</c:v>
                </c:pt>
                <c:pt idx="3380">
                  <c:v>4.6528274874731599</c:v>
                </c:pt>
                <c:pt idx="3381">
                  <c:v>4.6542040636528803</c:v>
                </c:pt>
                <c:pt idx="3382">
                  <c:v>4.6555806398326096</c:v>
                </c:pt>
                <c:pt idx="3383">
                  <c:v>4.65695721601233</c:v>
                </c:pt>
                <c:pt idx="3384">
                  <c:v>4.6583337921920602</c:v>
                </c:pt>
                <c:pt idx="3385">
                  <c:v>4.6597103683717904</c:v>
                </c:pt>
                <c:pt idx="3386">
                  <c:v>4.66108694455151</c:v>
                </c:pt>
                <c:pt idx="3387">
                  <c:v>4.6624635207312402</c:v>
                </c:pt>
                <c:pt idx="3388">
                  <c:v>4.6638400969109597</c:v>
                </c:pt>
                <c:pt idx="3389">
                  <c:v>4.6652166730906899</c:v>
                </c:pt>
                <c:pt idx="3390">
                  <c:v>4.6665932492704201</c:v>
                </c:pt>
                <c:pt idx="3391">
                  <c:v>4.6679698254501396</c:v>
                </c:pt>
                <c:pt idx="3392">
                  <c:v>4.6693464016298698</c:v>
                </c:pt>
                <c:pt idx="3393">
                  <c:v>4.6707229778095902</c:v>
                </c:pt>
                <c:pt idx="3394">
                  <c:v>4.6720995539893204</c:v>
                </c:pt>
                <c:pt idx="3395">
                  <c:v>4.67347613016904</c:v>
                </c:pt>
                <c:pt idx="3396">
                  <c:v>4.6748527063487701</c:v>
                </c:pt>
                <c:pt idx="3397">
                  <c:v>4.6762292825285003</c:v>
                </c:pt>
                <c:pt idx="3398">
                  <c:v>4.6776058587082199</c:v>
                </c:pt>
                <c:pt idx="3399">
                  <c:v>4.6789824348879501</c:v>
                </c:pt>
                <c:pt idx="3400">
                  <c:v>4.6803590110676696</c:v>
                </c:pt>
                <c:pt idx="3401">
                  <c:v>4.6817355872473998</c:v>
                </c:pt>
                <c:pt idx="3402">
                  <c:v>4.68311216342713</c:v>
                </c:pt>
                <c:pt idx="3403">
                  <c:v>4.6844887396068504</c:v>
                </c:pt>
                <c:pt idx="3404">
                  <c:v>4.6858653157865797</c:v>
                </c:pt>
                <c:pt idx="3405">
                  <c:v>4.6872418919663001</c:v>
                </c:pt>
                <c:pt idx="3406">
                  <c:v>4.6886184681460303</c:v>
                </c:pt>
                <c:pt idx="3407">
                  <c:v>4.6899950443257499</c:v>
                </c:pt>
                <c:pt idx="3408">
                  <c:v>4.6913716205054801</c:v>
                </c:pt>
                <c:pt idx="3409">
                  <c:v>4.6927481966852103</c:v>
                </c:pt>
                <c:pt idx="3410">
                  <c:v>4.6941247728649298</c:v>
                </c:pt>
                <c:pt idx="3411">
                  <c:v>4.69550134904466</c:v>
                </c:pt>
                <c:pt idx="3412">
                  <c:v>4.6968779252243804</c:v>
                </c:pt>
                <c:pt idx="3413">
                  <c:v>4.6982545014041097</c:v>
                </c:pt>
                <c:pt idx="3414">
                  <c:v>4.6996310775838399</c:v>
                </c:pt>
                <c:pt idx="3415">
                  <c:v>4.7010076537635603</c:v>
                </c:pt>
                <c:pt idx="3416">
                  <c:v>4.7023842299432896</c:v>
                </c:pt>
                <c:pt idx="3417">
                  <c:v>4.7037608061230101</c:v>
                </c:pt>
                <c:pt idx="3418">
                  <c:v>4.7051373823027403</c:v>
                </c:pt>
                <c:pt idx="3419">
                  <c:v>4.7065139584824598</c:v>
                </c:pt>
                <c:pt idx="3420">
                  <c:v>4.70789053466219</c:v>
                </c:pt>
                <c:pt idx="3421">
                  <c:v>4.7092671108419202</c:v>
                </c:pt>
                <c:pt idx="3422">
                  <c:v>4.7106436870216397</c:v>
                </c:pt>
                <c:pt idx="3423">
                  <c:v>4.7120202632013699</c:v>
                </c:pt>
                <c:pt idx="3424">
                  <c:v>4.7133968393810903</c:v>
                </c:pt>
                <c:pt idx="3425">
                  <c:v>4.7147734155608196</c:v>
                </c:pt>
                <c:pt idx="3426">
                  <c:v>4.7161499917405401</c:v>
                </c:pt>
                <c:pt idx="3427">
                  <c:v>4.7175265679202703</c:v>
                </c:pt>
                <c:pt idx="3428">
                  <c:v>4.7189031440999996</c:v>
                </c:pt>
                <c:pt idx="3429">
                  <c:v>4.72027972027972</c:v>
                </c:pt>
                <c:pt idx="3430">
                  <c:v>4.7216562964594502</c:v>
                </c:pt>
                <c:pt idx="3431">
                  <c:v>4.7230328726391697</c:v>
                </c:pt>
                <c:pt idx="3432">
                  <c:v>4.7244094488188999</c:v>
                </c:pt>
                <c:pt idx="3433">
                  <c:v>4.7257860249986203</c:v>
                </c:pt>
                <c:pt idx="3434">
                  <c:v>4.7271626011783496</c:v>
                </c:pt>
                <c:pt idx="3435">
                  <c:v>4.7285391773580798</c:v>
                </c:pt>
                <c:pt idx="3436">
                  <c:v>4.7299157535378002</c:v>
                </c:pt>
                <c:pt idx="3437">
                  <c:v>4.7312923297175304</c:v>
                </c:pt>
                <c:pt idx="3438">
                  <c:v>4.73266890589725</c:v>
                </c:pt>
                <c:pt idx="3439">
                  <c:v>4.7340454820769802</c:v>
                </c:pt>
                <c:pt idx="3440">
                  <c:v>4.7354220582566997</c:v>
                </c:pt>
                <c:pt idx="3441">
                  <c:v>4.7367986344364299</c:v>
                </c:pt>
                <c:pt idx="3442">
                  <c:v>4.7381752106161601</c:v>
                </c:pt>
                <c:pt idx="3443">
                  <c:v>4.7395517867958796</c:v>
                </c:pt>
                <c:pt idx="3444">
                  <c:v>4.7409283629756098</c:v>
                </c:pt>
                <c:pt idx="3445">
                  <c:v>4.7423049391553302</c:v>
                </c:pt>
                <c:pt idx="3446">
                  <c:v>4.7436815153350604</c:v>
                </c:pt>
                <c:pt idx="3447">
                  <c:v>4.7450580915147897</c:v>
                </c:pt>
                <c:pt idx="3448">
                  <c:v>4.7464346676945102</c:v>
                </c:pt>
                <c:pt idx="3449">
                  <c:v>4.7478112438742404</c:v>
                </c:pt>
                <c:pt idx="3450">
                  <c:v>4.7491878200539599</c:v>
                </c:pt>
                <c:pt idx="3451">
                  <c:v>4.7505643962336901</c:v>
                </c:pt>
                <c:pt idx="3452">
                  <c:v>4.7519409724134203</c:v>
                </c:pt>
                <c:pt idx="3453">
                  <c:v>4.7533175485931398</c:v>
                </c:pt>
                <c:pt idx="3454">
                  <c:v>4.75469412477287</c:v>
                </c:pt>
                <c:pt idx="3455">
                  <c:v>4.7560707009525904</c:v>
                </c:pt>
                <c:pt idx="3456">
                  <c:v>4.7574472771323197</c:v>
                </c:pt>
                <c:pt idx="3457">
                  <c:v>4.7588238533120402</c:v>
                </c:pt>
                <c:pt idx="3458">
                  <c:v>4.7602004294917704</c:v>
                </c:pt>
                <c:pt idx="3459">
                  <c:v>4.7615770056714997</c:v>
                </c:pt>
                <c:pt idx="3460">
                  <c:v>4.7629535818512201</c:v>
                </c:pt>
                <c:pt idx="3461">
                  <c:v>4.7643301580309503</c:v>
                </c:pt>
                <c:pt idx="3462">
                  <c:v>4.7657067342106698</c:v>
                </c:pt>
                <c:pt idx="3463">
                  <c:v>4.7670833103904</c:v>
                </c:pt>
                <c:pt idx="3464">
                  <c:v>4.7684598865701204</c:v>
                </c:pt>
                <c:pt idx="3465">
                  <c:v>4.7698364627498497</c:v>
                </c:pt>
                <c:pt idx="3466">
                  <c:v>4.7712130389295799</c:v>
                </c:pt>
                <c:pt idx="3467">
                  <c:v>4.7725896151093004</c:v>
                </c:pt>
                <c:pt idx="3468">
                  <c:v>4.7739661912890297</c:v>
                </c:pt>
                <c:pt idx="3469">
                  <c:v>4.7753427674687501</c:v>
                </c:pt>
                <c:pt idx="3470">
                  <c:v>4.7767193436484803</c:v>
                </c:pt>
                <c:pt idx="3471">
                  <c:v>4.7780959198281998</c:v>
                </c:pt>
                <c:pt idx="3472">
                  <c:v>4.77947249600793</c:v>
                </c:pt>
                <c:pt idx="3473">
                  <c:v>4.7808490721876602</c:v>
                </c:pt>
                <c:pt idx="3474">
                  <c:v>4.7822256483673797</c:v>
                </c:pt>
                <c:pt idx="3475">
                  <c:v>4.7836022245471099</c:v>
                </c:pt>
                <c:pt idx="3476">
                  <c:v>4.7849788007268304</c:v>
                </c:pt>
                <c:pt idx="3477">
                  <c:v>4.7863553769065597</c:v>
                </c:pt>
                <c:pt idx="3478">
                  <c:v>4.7877319530862801</c:v>
                </c:pt>
                <c:pt idx="3479">
                  <c:v>4.7891085292660103</c:v>
                </c:pt>
                <c:pt idx="3480">
                  <c:v>4.7904851054457396</c:v>
                </c:pt>
                <c:pt idx="3481">
                  <c:v>4.79186168162546</c:v>
                </c:pt>
                <c:pt idx="3482">
                  <c:v>4.7932382578051902</c:v>
                </c:pt>
                <c:pt idx="3483">
                  <c:v>4.7946148339849097</c:v>
                </c:pt>
                <c:pt idx="3484">
                  <c:v>4.7959914101646399</c:v>
                </c:pt>
                <c:pt idx="3485">
                  <c:v>4.7973679863443701</c:v>
                </c:pt>
                <c:pt idx="3486">
                  <c:v>4.7987445625240897</c:v>
                </c:pt>
                <c:pt idx="3487">
                  <c:v>4.8001211387038198</c:v>
                </c:pt>
                <c:pt idx="3488">
                  <c:v>4.8014977148835403</c:v>
                </c:pt>
                <c:pt idx="3489">
                  <c:v>4.8028742910632696</c:v>
                </c:pt>
                <c:pt idx="3490">
                  <c:v>4.80425086724299</c:v>
                </c:pt>
                <c:pt idx="3491">
                  <c:v>4.8056274434227202</c:v>
                </c:pt>
                <c:pt idx="3492">
                  <c:v>4.8070040196024504</c:v>
                </c:pt>
                <c:pt idx="3493">
                  <c:v>4.8083805957821699</c:v>
                </c:pt>
                <c:pt idx="3494">
                  <c:v>4.8097571719619001</c:v>
                </c:pt>
                <c:pt idx="3495">
                  <c:v>4.8111337481416196</c:v>
                </c:pt>
                <c:pt idx="3496">
                  <c:v>4.8125103243213498</c:v>
                </c:pt>
                <c:pt idx="3497">
                  <c:v>4.81388690050108</c:v>
                </c:pt>
                <c:pt idx="3498">
                  <c:v>4.8152634766807996</c:v>
                </c:pt>
                <c:pt idx="3499">
                  <c:v>4.8166400528605298</c:v>
                </c:pt>
                <c:pt idx="3500">
                  <c:v>4.8180166290402502</c:v>
                </c:pt>
                <c:pt idx="3501">
                  <c:v>4.8193932052199804</c:v>
                </c:pt>
                <c:pt idx="3502">
                  <c:v>4.8207697813996999</c:v>
                </c:pt>
                <c:pt idx="3503">
                  <c:v>4.8221463575794301</c:v>
                </c:pt>
                <c:pt idx="3504">
                  <c:v>4.8235229337591603</c:v>
                </c:pt>
                <c:pt idx="3505">
                  <c:v>4.8248995099388798</c:v>
                </c:pt>
                <c:pt idx="3506">
                  <c:v>4.82627608611861</c:v>
                </c:pt>
                <c:pt idx="3507">
                  <c:v>4.8276526622983296</c:v>
                </c:pt>
                <c:pt idx="3508">
                  <c:v>4.8290292384780598</c:v>
                </c:pt>
                <c:pt idx="3509">
                  <c:v>4.83040581465779</c:v>
                </c:pt>
                <c:pt idx="3510">
                  <c:v>4.8317823908375104</c:v>
                </c:pt>
                <c:pt idx="3511">
                  <c:v>4.8331589670172397</c:v>
                </c:pt>
                <c:pt idx="3512">
                  <c:v>4.8345355431969601</c:v>
                </c:pt>
                <c:pt idx="3513">
                  <c:v>4.8359121193766903</c:v>
                </c:pt>
                <c:pt idx="3514">
                  <c:v>4.8372886955564098</c:v>
                </c:pt>
                <c:pt idx="3515">
                  <c:v>4.83866527173614</c:v>
                </c:pt>
                <c:pt idx="3516">
                  <c:v>4.8400418479158702</c:v>
                </c:pt>
                <c:pt idx="3517">
                  <c:v>4.8414184240955898</c:v>
                </c:pt>
                <c:pt idx="3518">
                  <c:v>4.8427950002753199</c:v>
                </c:pt>
                <c:pt idx="3519">
                  <c:v>4.8441715764550404</c:v>
                </c:pt>
                <c:pt idx="3520">
                  <c:v>4.8455481526347697</c:v>
                </c:pt>
                <c:pt idx="3521">
                  <c:v>4.8469247288144901</c:v>
                </c:pt>
                <c:pt idx="3522">
                  <c:v>4.8483013049942203</c:v>
                </c:pt>
                <c:pt idx="3523">
                  <c:v>4.8496778811739496</c:v>
                </c:pt>
                <c:pt idx="3524">
                  <c:v>4.85105445735367</c:v>
                </c:pt>
                <c:pt idx="3525">
                  <c:v>4.8524310335334002</c:v>
                </c:pt>
                <c:pt idx="3526">
                  <c:v>4.8538076097131198</c:v>
                </c:pt>
                <c:pt idx="3527">
                  <c:v>4.8551841858928499</c:v>
                </c:pt>
                <c:pt idx="3528">
                  <c:v>4.8565607620725704</c:v>
                </c:pt>
                <c:pt idx="3529">
                  <c:v>4.8579373382522997</c:v>
                </c:pt>
                <c:pt idx="3530">
                  <c:v>4.8593139144320299</c:v>
                </c:pt>
                <c:pt idx="3531">
                  <c:v>4.8606904906117503</c:v>
                </c:pt>
                <c:pt idx="3532">
                  <c:v>4.8620670667914796</c:v>
                </c:pt>
                <c:pt idx="3533">
                  <c:v>4.8634436429712</c:v>
                </c:pt>
                <c:pt idx="3534">
                  <c:v>4.8648202191509302</c:v>
                </c:pt>
                <c:pt idx="3535">
                  <c:v>4.8661967953306497</c:v>
                </c:pt>
                <c:pt idx="3536">
                  <c:v>4.8675733715103799</c:v>
                </c:pt>
                <c:pt idx="3537">
                  <c:v>4.8689499476901101</c:v>
                </c:pt>
                <c:pt idx="3538">
                  <c:v>4.8703265238698297</c:v>
                </c:pt>
                <c:pt idx="3539">
                  <c:v>4.8717031000495599</c:v>
                </c:pt>
                <c:pt idx="3540">
                  <c:v>4.8730796762292803</c:v>
                </c:pt>
                <c:pt idx="3541">
                  <c:v>4.8744562524090096</c:v>
                </c:pt>
                <c:pt idx="3542">
                  <c:v>4.8758328285887398</c:v>
                </c:pt>
                <c:pt idx="3543">
                  <c:v>4.8772094047684602</c:v>
                </c:pt>
                <c:pt idx="3544">
                  <c:v>4.8785859809481904</c:v>
                </c:pt>
                <c:pt idx="3545">
                  <c:v>4.8799625571279099</c:v>
                </c:pt>
                <c:pt idx="3546">
                  <c:v>4.8813391333076401</c:v>
                </c:pt>
                <c:pt idx="3547">
                  <c:v>4.8827157094873597</c:v>
                </c:pt>
                <c:pt idx="3548">
                  <c:v>4.8840922856670899</c:v>
                </c:pt>
                <c:pt idx="3549">
                  <c:v>4.8854688618468201</c:v>
                </c:pt>
                <c:pt idx="3550">
                  <c:v>4.8868454380265396</c:v>
                </c:pt>
                <c:pt idx="3551">
                  <c:v>4.8882220142062698</c:v>
                </c:pt>
                <c:pt idx="3552">
                  <c:v>4.8895985903859902</c:v>
                </c:pt>
                <c:pt idx="3553">
                  <c:v>4.8909751665657204</c:v>
                </c:pt>
                <c:pt idx="3554">
                  <c:v>4.8923517427454399</c:v>
                </c:pt>
                <c:pt idx="3555">
                  <c:v>4.8937283189251701</c:v>
                </c:pt>
                <c:pt idx="3556">
                  <c:v>4.8951048951049003</c:v>
                </c:pt>
                <c:pt idx="3557">
                  <c:v>4.8964814712846199</c:v>
                </c:pt>
                <c:pt idx="3558">
                  <c:v>4.8978580474643501</c:v>
                </c:pt>
                <c:pt idx="3559">
                  <c:v>4.8992346236440696</c:v>
                </c:pt>
                <c:pt idx="3560">
                  <c:v>4.9006111998237998</c:v>
                </c:pt>
                <c:pt idx="3561">
                  <c:v>4.90198777600353</c:v>
                </c:pt>
                <c:pt idx="3562">
                  <c:v>4.9033643521832504</c:v>
                </c:pt>
                <c:pt idx="3563">
                  <c:v>4.9047409283629797</c:v>
                </c:pt>
                <c:pt idx="3564">
                  <c:v>4.9061175045427001</c:v>
                </c:pt>
                <c:pt idx="3565">
                  <c:v>4.9074940807224303</c:v>
                </c:pt>
                <c:pt idx="3566">
                  <c:v>4.9088706569021499</c:v>
                </c:pt>
                <c:pt idx="3567">
                  <c:v>4.91024723308188</c:v>
                </c:pt>
                <c:pt idx="3568">
                  <c:v>4.9116238092616102</c:v>
                </c:pt>
                <c:pt idx="3569">
                  <c:v>4.9130003854413298</c:v>
                </c:pt>
                <c:pt idx="3570">
                  <c:v>4.91437696162106</c:v>
                </c:pt>
                <c:pt idx="3571">
                  <c:v>4.9157535378007804</c:v>
                </c:pt>
                <c:pt idx="3572">
                  <c:v>4.9171301139805097</c:v>
                </c:pt>
                <c:pt idx="3573">
                  <c:v>4.9185066901602399</c:v>
                </c:pt>
                <c:pt idx="3574">
                  <c:v>4.9198832663399603</c:v>
                </c:pt>
                <c:pt idx="3575">
                  <c:v>4.9212598425196896</c:v>
                </c:pt>
                <c:pt idx="3576">
                  <c:v>4.92263641869941</c:v>
                </c:pt>
                <c:pt idx="3577">
                  <c:v>4.9240129948791402</c:v>
                </c:pt>
                <c:pt idx="3578">
                  <c:v>4.9253895710588598</c:v>
                </c:pt>
                <c:pt idx="3579">
                  <c:v>4.92676614723859</c:v>
                </c:pt>
                <c:pt idx="3580">
                  <c:v>4.9281427234183202</c:v>
                </c:pt>
                <c:pt idx="3581">
                  <c:v>4.9295192995980397</c:v>
                </c:pt>
                <c:pt idx="3582">
                  <c:v>4.9308958757777699</c:v>
                </c:pt>
                <c:pt idx="3583">
                  <c:v>4.9322724519574903</c:v>
                </c:pt>
                <c:pt idx="3584">
                  <c:v>4.9336490281372196</c:v>
                </c:pt>
                <c:pt idx="3585">
                  <c:v>4.93502560431694</c:v>
                </c:pt>
                <c:pt idx="3586">
                  <c:v>4.9364021804966702</c:v>
                </c:pt>
                <c:pt idx="3587">
                  <c:v>4.9377787566764004</c:v>
                </c:pt>
                <c:pt idx="3588">
                  <c:v>4.93915533285612</c:v>
                </c:pt>
                <c:pt idx="3589">
                  <c:v>4.9405319090358502</c:v>
                </c:pt>
                <c:pt idx="3590">
                  <c:v>4.9419084852155697</c:v>
                </c:pt>
                <c:pt idx="3591">
                  <c:v>4.9432850613952999</c:v>
                </c:pt>
                <c:pt idx="3592">
                  <c:v>4.9446616375750301</c:v>
                </c:pt>
                <c:pt idx="3593">
                  <c:v>4.9460382137547496</c:v>
                </c:pt>
                <c:pt idx="3594">
                  <c:v>4.9474147899344798</c:v>
                </c:pt>
                <c:pt idx="3595">
                  <c:v>4.9487913661142002</c:v>
                </c:pt>
                <c:pt idx="3596">
                  <c:v>4.9501679422939304</c:v>
                </c:pt>
                <c:pt idx="3597">
                  <c:v>4.95154451847365</c:v>
                </c:pt>
                <c:pt idx="3598">
                  <c:v>4.9529210946533802</c:v>
                </c:pt>
                <c:pt idx="3599">
                  <c:v>4.9542976708331103</c:v>
                </c:pt>
                <c:pt idx="3600">
                  <c:v>4.9556742470128299</c:v>
                </c:pt>
                <c:pt idx="3601">
                  <c:v>4.9570508231925601</c:v>
                </c:pt>
                <c:pt idx="3602">
                  <c:v>4.9584273993722796</c:v>
                </c:pt>
                <c:pt idx="3603">
                  <c:v>4.9598039755520098</c:v>
                </c:pt>
                <c:pt idx="3604">
                  <c:v>4.9611805517317302</c:v>
                </c:pt>
                <c:pt idx="3605">
                  <c:v>4.9625571279114604</c:v>
                </c:pt>
                <c:pt idx="3606">
                  <c:v>4.9639337040911897</c:v>
                </c:pt>
                <c:pt idx="3607">
                  <c:v>4.9653102802709101</c:v>
                </c:pt>
                <c:pt idx="3608">
                  <c:v>4.9666868564506403</c:v>
                </c:pt>
                <c:pt idx="3609">
                  <c:v>4.9680634326303599</c:v>
                </c:pt>
                <c:pt idx="3610">
                  <c:v>4.9694400088100901</c:v>
                </c:pt>
                <c:pt idx="3611">
                  <c:v>4.9708165849898096</c:v>
                </c:pt>
                <c:pt idx="3612">
                  <c:v>4.9721931611695398</c:v>
                </c:pt>
                <c:pt idx="3613">
                  <c:v>4.97356973734927</c:v>
                </c:pt>
                <c:pt idx="3614">
                  <c:v>4.9749463135289904</c:v>
                </c:pt>
                <c:pt idx="3615">
                  <c:v>4.9763228897087197</c:v>
                </c:pt>
                <c:pt idx="3616">
                  <c:v>4.9776994658884401</c:v>
                </c:pt>
                <c:pt idx="3617">
                  <c:v>4.9790760420681703</c:v>
                </c:pt>
                <c:pt idx="3618">
                  <c:v>4.9804526182478899</c:v>
                </c:pt>
                <c:pt idx="3619">
                  <c:v>4.9818291944276201</c:v>
                </c:pt>
                <c:pt idx="3620">
                  <c:v>4.9832057706073503</c:v>
                </c:pt>
                <c:pt idx="3621">
                  <c:v>4.9845823467870698</c:v>
                </c:pt>
                <c:pt idx="3622">
                  <c:v>4.9859589229668</c:v>
                </c:pt>
                <c:pt idx="3623">
                  <c:v>4.9873354991465204</c:v>
                </c:pt>
                <c:pt idx="3624">
                  <c:v>4.9887120753262497</c:v>
                </c:pt>
                <c:pt idx="3625">
                  <c:v>4.9900886515059799</c:v>
                </c:pt>
                <c:pt idx="3626">
                  <c:v>4.9914652276857003</c:v>
                </c:pt>
                <c:pt idx="3627">
                  <c:v>4.9928418038654296</c:v>
                </c:pt>
                <c:pt idx="3628">
                  <c:v>4.9942183800451501</c:v>
                </c:pt>
                <c:pt idx="3629">
                  <c:v>4.9955949562248803</c:v>
                </c:pt>
                <c:pt idx="3630">
                  <c:v>4.9969715324045998</c:v>
                </c:pt>
                <c:pt idx="3631">
                  <c:v>4.99834810858433</c:v>
                </c:pt>
                <c:pt idx="3632">
                  <c:v>4.9997246847640602</c:v>
                </c:pt>
                <c:pt idx="3633">
                  <c:v>5.0011012609437797</c:v>
                </c:pt>
                <c:pt idx="3634">
                  <c:v>5.0024778371235099</c:v>
                </c:pt>
                <c:pt idx="3635">
                  <c:v>5.0038544133032303</c:v>
                </c:pt>
                <c:pt idx="3636">
                  <c:v>5.0052309894829596</c:v>
                </c:pt>
                <c:pt idx="3637">
                  <c:v>5.0066075656626898</c:v>
                </c:pt>
                <c:pt idx="3638">
                  <c:v>5.0079841418424103</c:v>
                </c:pt>
                <c:pt idx="3639">
                  <c:v>5.0093607180221396</c:v>
                </c:pt>
                <c:pt idx="3640">
                  <c:v>5.01073729420186</c:v>
                </c:pt>
                <c:pt idx="3641">
                  <c:v>5.0121138703815902</c:v>
                </c:pt>
                <c:pt idx="3642">
                  <c:v>5.0134904465613097</c:v>
                </c:pt>
                <c:pt idx="3643">
                  <c:v>5.0148670227410399</c:v>
                </c:pt>
                <c:pt idx="3644">
                  <c:v>5.0162435989207701</c:v>
                </c:pt>
                <c:pt idx="3645">
                  <c:v>5.0176201751004896</c:v>
                </c:pt>
                <c:pt idx="3646">
                  <c:v>5.0189967512802198</c:v>
                </c:pt>
                <c:pt idx="3647">
                  <c:v>5.0203733274599402</c:v>
                </c:pt>
                <c:pt idx="3648">
                  <c:v>5.0217499036396704</c:v>
                </c:pt>
                <c:pt idx="3649">
                  <c:v>5.02312647981939</c:v>
                </c:pt>
                <c:pt idx="3650">
                  <c:v>5.0245030559991202</c:v>
                </c:pt>
                <c:pt idx="3651">
                  <c:v>5.0258796321788504</c:v>
                </c:pt>
                <c:pt idx="3652">
                  <c:v>5.0272562083585699</c:v>
                </c:pt>
                <c:pt idx="3653">
                  <c:v>5.0286327845383001</c:v>
                </c:pt>
                <c:pt idx="3654">
                  <c:v>5.0300093607180196</c:v>
                </c:pt>
                <c:pt idx="3655">
                  <c:v>5.0313859368977498</c:v>
                </c:pt>
                <c:pt idx="3656">
                  <c:v>5.03276251307748</c:v>
                </c:pt>
                <c:pt idx="3657">
                  <c:v>5.0341390892572004</c:v>
                </c:pt>
                <c:pt idx="3658">
                  <c:v>5.0355156654369297</c:v>
                </c:pt>
                <c:pt idx="3659">
                  <c:v>5.0368922416166502</c:v>
                </c:pt>
                <c:pt idx="3660">
                  <c:v>5.0382688177963804</c:v>
                </c:pt>
                <c:pt idx="3661">
                  <c:v>5.0396453939760999</c:v>
                </c:pt>
                <c:pt idx="3662">
                  <c:v>5.0410219701558301</c:v>
                </c:pt>
                <c:pt idx="3663">
                  <c:v>5.0423985463355603</c:v>
                </c:pt>
                <c:pt idx="3664">
                  <c:v>5.0437751225152798</c:v>
                </c:pt>
                <c:pt idx="3665">
                  <c:v>5.04515169869501</c:v>
                </c:pt>
                <c:pt idx="3666">
                  <c:v>5.0465282748747304</c:v>
                </c:pt>
                <c:pt idx="3667">
                  <c:v>5.0479048510544597</c:v>
                </c:pt>
                <c:pt idx="3668">
                  <c:v>5.0492814272341802</c:v>
                </c:pt>
                <c:pt idx="3669">
                  <c:v>5.0506580034139104</c:v>
                </c:pt>
                <c:pt idx="3670">
                  <c:v>5.0520345795936397</c:v>
                </c:pt>
                <c:pt idx="3671">
                  <c:v>5.0534111557733601</c:v>
                </c:pt>
                <c:pt idx="3672">
                  <c:v>5.0547877319530903</c:v>
                </c:pt>
                <c:pt idx="3673">
                  <c:v>5.0561643081328098</c:v>
                </c:pt>
                <c:pt idx="3674">
                  <c:v>5.05754088431254</c:v>
                </c:pt>
                <c:pt idx="3675">
                  <c:v>5.0589174604922604</c:v>
                </c:pt>
                <c:pt idx="3676">
                  <c:v>5.0602940366719897</c:v>
                </c:pt>
                <c:pt idx="3677">
                  <c:v>5.0616706128517199</c:v>
                </c:pt>
                <c:pt idx="3678">
                  <c:v>5.0630471890314404</c:v>
                </c:pt>
                <c:pt idx="3679">
                  <c:v>5.0644237652111697</c:v>
                </c:pt>
                <c:pt idx="3680">
                  <c:v>5.0658003413908901</c:v>
                </c:pt>
                <c:pt idx="3681">
                  <c:v>5.0671769175706203</c:v>
                </c:pt>
                <c:pt idx="3682">
                  <c:v>5.0685534937503496</c:v>
                </c:pt>
                <c:pt idx="3683">
                  <c:v>5.06993006993007</c:v>
                </c:pt>
                <c:pt idx="3684">
                  <c:v>5.0713066461098002</c:v>
                </c:pt>
                <c:pt idx="3685">
                  <c:v>5.0726832222895197</c:v>
                </c:pt>
                <c:pt idx="3686">
                  <c:v>5.0740597984692499</c:v>
                </c:pt>
                <c:pt idx="3687">
                  <c:v>5.0754363746489704</c:v>
                </c:pt>
                <c:pt idx="3688">
                  <c:v>5.0768129508286997</c:v>
                </c:pt>
                <c:pt idx="3689">
                  <c:v>5.0781895270084298</c:v>
                </c:pt>
                <c:pt idx="3690">
                  <c:v>5.0795661031881503</c:v>
                </c:pt>
                <c:pt idx="3691">
                  <c:v>5.0809426793678796</c:v>
                </c:pt>
                <c:pt idx="3692">
                  <c:v>5.0823192555476</c:v>
                </c:pt>
                <c:pt idx="3693">
                  <c:v>5.0836958317273302</c:v>
                </c:pt>
                <c:pt idx="3694">
                  <c:v>5.0850724079070604</c:v>
                </c:pt>
                <c:pt idx="3695">
                  <c:v>5.0864489840867799</c:v>
                </c:pt>
                <c:pt idx="3696">
                  <c:v>5.0878255602665101</c:v>
                </c:pt>
                <c:pt idx="3697">
                  <c:v>5.0892021364462297</c:v>
                </c:pt>
                <c:pt idx="3698">
                  <c:v>5.0905787126259598</c:v>
                </c:pt>
                <c:pt idx="3699">
                  <c:v>5.0919552888056803</c:v>
                </c:pt>
                <c:pt idx="3700">
                  <c:v>5.0933318649854096</c:v>
                </c:pt>
                <c:pt idx="3701">
                  <c:v>5.0947084411651398</c:v>
                </c:pt>
                <c:pt idx="3702">
                  <c:v>5.0960850173448602</c:v>
                </c:pt>
                <c:pt idx="3703">
                  <c:v>5.0974615935245904</c:v>
                </c:pt>
                <c:pt idx="3704">
                  <c:v>5.0988381697043099</c:v>
                </c:pt>
                <c:pt idx="3705">
                  <c:v>5.1002147458840401</c:v>
                </c:pt>
                <c:pt idx="3706">
                  <c:v>5.1015913220637596</c:v>
                </c:pt>
                <c:pt idx="3707">
                  <c:v>5.1029678982434898</c:v>
                </c:pt>
                <c:pt idx="3708">
                  <c:v>5.10434447442322</c:v>
                </c:pt>
                <c:pt idx="3709">
                  <c:v>5.1057210506029396</c:v>
                </c:pt>
                <c:pt idx="3710">
                  <c:v>5.1070976267826698</c:v>
                </c:pt>
                <c:pt idx="3711">
                  <c:v>5.1084742029623902</c:v>
                </c:pt>
                <c:pt idx="3712">
                  <c:v>5.1098507791421204</c:v>
                </c:pt>
                <c:pt idx="3713">
                  <c:v>5.1112273553218399</c:v>
                </c:pt>
                <c:pt idx="3714">
                  <c:v>5.1126039315015701</c:v>
                </c:pt>
                <c:pt idx="3715">
                  <c:v>5.1139805076813003</c:v>
                </c:pt>
                <c:pt idx="3716">
                  <c:v>5.1153570838610198</c:v>
                </c:pt>
                <c:pt idx="3717">
                  <c:v>5.11673366004075</c:v>
                </c:pt>
                <c:pt idx="3718">
                  <c:v>5.1181102362204696</c:v>
                </c:pt>
                <c:pt idx="3719">
                  <c:v>5.1194868124001998</c:v>
                </c:pt>
                <c:pt idx="3720">
                  <c:v>5.12086338857993</c:v>
                </c:pt>
                <c:pt idx="3721">
                  <c:v>5.1222399647596504</c:v>
                </c:pt>
                <c:pt idx="3722">
                  <c:v>5.1236165409393797</c:v>
                </c:pt>
                <c:pt idx="3723">
                  <c:v>5.1249931171191001</c:v>
                </c:pt>
                <c:pt idx="3724">
                  <c:v>5.1263696932988303</c:v>
                </c:pt>
                <c:pt idx="3725">
                  <c:v>5.1277462694785498</c:v>
                </c:pt>
                <c:pt idx="3726">
                  <c:v>5.12912284565828</c:v>
                </c:pt>
                <c:pt idx="3727">
                  <c:v>5.1304994218380102</c:v>
                </c:pt>
                <c:pt idx="3728">
                  <c:v>5.1318759980177298</c:v>
                </c:pt>
                <c:pt idx="3729">
                  <c:v>5.1332525741974599</c:v>
                </c:pt>
                <c:pt idx="3730">
                  <c:v>5.1346291503771804</c:v>
                </c:pt>
                <c:pt idx="3731">
                  <c:v>5.1360057265569097</c:v>
                </c:pt>
                <c:pt idx="3732">
                  <c:v>5.1373823027366301</c:v>
                </c:pt>
                <c:pt idx="3733">
                  <c:v>5.1387588789163603</c:v>
                </c:pt>
                <c:pt idx="3734">
                  <c:v>5.1401354550960896</c:v>
                </c:pt>
                <c:pt idx="3735">
                  <c:v>5.14151203127581</c:v>
                </c:pt>
                <c:pt idx="3736">
                  <c:v>5.1428886074555402</c:v>
                </c:pt>
                <c:pt idx="3737">
                  <c:v>5.1442651836352598</c:v>
                </c:pt>
                <c:pt idx="3738">
                  <c:v>5.1456417598149899</c:v>
                </c:pt>
                <c:pt idx="3739">
                  <c:v>5.1470183359947201</c:v>
                </c:pt>
                <c:pt idx="3740">
                  <c:v>5.1483949121744397</c:v>
                </c:pt>
                <c:pt idx="3741">
                  <c:v>5.1497714883541699</c:v>
                </c:pt>
                <c:pt idx="3742">
                  <c:v>5.1511480645338903</c:v>
                </c:pt>
                <c:pt idx="3743">
                  <c:v>5.1525246407136196</c:v>
                </c:pt>
                <c:pt idx="3744">
                  <c:v>5.15390121689334</c:v>
                </c:pt>
                <c:pt idx="3745">
                  <c:v>5.1552777930730702</c:v>
                </c:pt>
                <c:pt idx="3746">
                  <c:v>5.1566543692528004</c:v>
                </c:pt>
                <c:pt idx="3747">
                  <c:v>5.1580309454325199</c:v>
                </c:pt>
                <c:pt idx="3748">
                  <c:v>5.1594075216122501</c:v>
                </c:pt>
                <c:pt idx="3749">
                  <c:v>5.1607840977919697</c:v>
                </c:pt>
                <c:pt idx="3750">
                  <c:v>5.1621606739716999</c:v>
                </c:pt>
                <c:pt idx="3751">
                  <c:v>5.1635372501514301</c:v>
                </c:pt>
                <c:pt idx="3752">
                  <c:v>5.1649138263311496</c:v>
                </c:pt>
                <c:pt idx="3753">
                  <c:v>5.1662904025108798</c:v>
                </c:pt>
                <c:pt idx="3754">
                  <c:v>5.1676669786906002</c:v>
                </c:pt>
                <c:pt idx="3755">
                  <c:v>5.1690435548703304</c:v>
                </c:pt>
                <c:pt idx="3756">
                  <c:v>5.1704201310500499</c:v>
                </c:pt>
                <c:pt idx="3757">
                  <c:v>5.1717967072297801</c:v>
                </c:pt>
                <c:pt idx="3758">
                  <c:v>5.1731732834095103</c:v>
                </c:pt>
                <c:pt idx="3759">
                  <c:v>5.1745498595892299</c:v>
                </c:pt>
                <c:pt idx="3760">
                  <c:v>5.1759264357689601</c:v>
                </c:pt>
                <c:pt idx="3761">
                  <c:v>5.1773030119486796</c:v>
                </c:pt>
                <c:pt idx="3762">
                  <c:v>5.1786795881284098</c:v>
                </c:pt>
                <c:pt idx="3763">
                  <c:v>5.1800561643081302</c:v>
                </c:pt>
                <c:pt idx="3764">
                  <c:v>5.1814327404878604</c:v>
                </c:pt>
                <c:pt idx="3765">
                  <c:v>5.1828093166675897</c:v>
                </c:pt>
                <c:pt idx="3766">
                  <c:v>5.1841858928473101</c:v>
                </c:pt>
                <c:pt idx="3767">
                  <c:v>5.1855624690270403</c:v>
                </c:pt>
                <c:pt idx="3768">
                  <c:v>5.1869390452067599</c:v>
                </c:pt>
                <c:pt idx="3769">
                  <c:v>5.1883156213864901</c:v>
                </c:pt>
                <c:pt idx="3770">
                  <c:v>5.1896921975662096</c:v>
                </c:pt>
                <c:pt idx="3771">
                  <c:v>5.1910687737459398</c:v>
                </c:pt>
                <c:pt idx="3772">
                  <c:v>5.19244534992567</c:v>
                </c:pt>
                <c:pt idx="3773">
                  <c:v>5.1938219261053904</c:v>
                </c:pt>
                <c:pt idx="3774">
                  <c:v>5.1951985022851197</c:v>
                </c:pt>
                <c:pt idx="3775">
                  <c:v>5.1965750784648401</c:v>
                </c:pt>
                <c:pt idx="3776">
                  <c:v>5.1979516546445703</c:v>
                </c:pt>
                <c:pt idx="3777">
                  <c:v>5.1993282308242996</c:v>
                </c:pt>
                <c:pt idx="3778">
                  <c:v>5.20070480700402</c:v>
                </c:pt>
                <c:pt idx="3779">
                  <c:v>5.2020813831837502</c:v>
                </c:pt>
                <c:pt idx="3780">
                  <c:v>5.2034579593634698</c:v>
                </c:pt>
                <c:pt idx="3781">
                  <c:v>5.2048345355432</c:v>
                </c:pt>
                <c:pt idx="3782">
                  <c:v>5.2062111117229204</c:v>
                </c:pt>
                <c:pt idx="3783">
                  <c:v>5.2075876879026497</c:v>
                </c:pt>
                <c:pt idx="3784">
                  <c:v>5.2089642640823799</c:v>
                </c:pt>
                <c:pt idx="3785">
                  <c:v>5.2103408402621003</c:v>
                </c:pt>
                <c:pt idx="3786">
                  <c:v>5.2117174164418296</c:v>
                </c:pt>
                <c:pt idx="3787">
                  <c:v>5.21309399262155</c:v>
                </c:pt>
                <c:pt idx="3788">
                  <c:v>5.2144705688012802</c:v>
                </c:pt>
                <c:pt idx="3789">
                  <c:v>5.2158471449809998</c:v>
                </c:pt>
                <c:pt idx="3790">
                  <c:v>5.21722372116073</c:v>
                </c:pt>
                <c:pt idx="3791">
                  <c:v>5.2186002973404602</c:v>
                </c:pt>
                <c:pt idx="3792">
                  <c:v>5.2199768735201797</c:v>
                </c:pt>
                <c:pt idx="3793">
                  <c:v>5.2213534496999099</c:v>
                </c:pt>
                <c:pt idx="3794">
                  <c:v>5.2227300258796303</c:v>
                </c:pt>
                <c:pt idx="3795">
                  <c:v>5.2241066020593596</c:v>
                </c:pt>
                <c:pt idx="3796">
                  <c:v>5.22548317823908</c:v>
                </c:pt>
                <c:pt idx="3797">
                  <c:v>5.2268597544188102</c:v>
                </c:pt>
                <c:pt idx="3798">
                  <c:v>5.2282363305985404</c:v>
                </c:pt>
                <c:pt idx="3799">
                  <c:v>5.22961290677826</c:v>
                </c:pt>
                <c:pt idx="3800">
                  <c:v>5.2309894829579902</c:v>
                </c:pt>
                <c:pt idx="3801">
                  <c:v>5.2323660591377097</c:v>
                </c:pt>
                <c:pt idx="3802">
                  <c:v>5.2337426353174399</c:v>
                </c:pt>
                <c:pt idx="3803">
                  <c:v>5.2351192114971701</c:v>
                </c:pt>
                <c:pt idx="3804">
                  <c:v>5.2364957876768896</c:v>
                </c:pt>
                <c:pt idx="3805">
                  <c:v>5.2378723638566198</c:v>
                </c:pt>
                <c:pt idx="3806">
                  <c:v>5.2392489400363402</c:v>
                </c:pt>
                <c:pt idx="3807">
                  <c:v>5.2406255162160704</c:v>
                </c:pt>
                <c:pt idx="3808">
                  <c:v>5.24200209239579</c:v>
                </c:pt>
                <c:pt idx="3809">
                  <c:v>5.2433786685755202</c:v>
                </c:pt>
                <c:pt idx="3810">
                  <c:v>5.2447552447552503</c:v>
                </c:pt>
                <c:pt idx="3811">
                  <c:v>5.2461318209349699</c:v>
                </c:pt>
                <c:pt idx="3812">
                  <c:v>5.2475083971147001</c:v>
                </c:pt>
                <c:pt idx="3813">
                  <c:v>5.2488849732944196</c:v>
                </c:pt>
                <c:pt idx="3814">
                  <c:v>5.2502615494741498</c:v>
                </c:pt>
                <c:pt idx="3815">
                  <c:v>5.25163812565388</c:v>
                </c:pt>
                <c:pt idx="3816">
                  <c:v>5.2530147018336004</c:v>
                </c:pt>
                <c:pt idx="3817">
                  <c:v>5.2543912780133297</c:v>
                </c:pt>
                <c:pt idx="3818">
                  <c:v>5.2557678541930501</c:v>
                </c:pt>
                <c:pt idx="3819">
                  <c:v>5.2571444303727803</c:v>
                </c:pt>
                <c:pt idx="3820">
                  <c:v>5.2585210065524999</c:v>
                </c:pt>
                <c:pt idx="3821">
                  <c:v>5.2598975827322301</c:v>
                </c:pt>
                <c:pt idx="3822">
                  <c:v>5.2612741589119603</c:v>
                </c:pt>
                <c:pt idx="3823">
                  <c:v>5.2626507350916798</c:v>
                </c:pt>
                <c:pt idx="3824">
                  <c:v>5.26402731127141</c:v>
                </c:pt>
                <c:pt idx="3825">
                  <c:v>5.2654038874511304</c:v>
                </c:pt>
                <c:pt idx="3826">
                  <c:v>5.2667804636308597</c:v>
                </c:pt>
                <c:pt idx="3827">
                  <c:v>5.2681570398105899</c:v>
                </c:pt>
                <c:pt idx="3828">
                  <c:v>5.2695336159903103</c:v>
                </c:pt>
                <c:pt idx="3829">
                  <c:v>5.2709101921700396</c:v>
                </c:pt>
                <c:pt idx="3830">
                  <c:v>5.2722867683497601</c:v>
                </c:pt>
                <c:pt idx="3831">
                  <c:v>5.2736633445294903</c:v>
                </c:pt>
                <c:pt idx="3832">
                  <c:v>5.2750399207092098</c:v>
                </c:pt>
                <c:pt idx="3833">
                  <c:v>5.27641649688894</c:v>
                </c:pt>
                <c:pt idx="3834">
                  <c:v>5.2777930730686702</c:v>
                </c:pt>
                <c:pt idx="3835">
                  <c:v>5.2791696492483897</c:v>
                </c:pt>
                <c:pt idx="3836">
                  <c:v>5.2805462254281199</c:v>
                </c:pt>
                <c:pt idx="3837">
                  <c:v>5.2819228016078403</c:v>
                </c:pt>
                <c:pt idx="3838">
                  <c:v>5.2832993777875696</c:v>
                </c:pt>
                <c:pt idx="3839">
                  <c:v>5.2846759539672901</c:v>
                </c:pt>
                <c:pt idx="3840">
                  <c:v>5.2860525301470203</c:v>
                </c:pt>
                <c:pt idx="3841">
                  <c:v>5.2874291063267496</c:v>
                </c:pt>
                <c:pt idx="3842">
                  <c:v>5.28880568250647</c:v>
                </c:pt>
                <c:pt idx="3843">
                  <c:v>5.2901822586862002</c:v>
                </c:pt>
                <c:pt idx="3844">
                  <c:v>5.2915588348659197</c:v>
                </c:pt>
                <c:pt idx="3845">
                  <c:v>5.2929354110456499</c:v>
                </c:pt>
                <c:pt idx="3846">
                  <c:v>5.2943119872253703</c:v>
                </c:pt>
                <c:pt idx="3847">
                  <c:v>5.2956885634050996</c:v>
                </c:pt>
                <c:pt idx="3848">
                  <c:v>5.2970651395848298</c:v>
                </c:pt>
                <c:pt idx="3849">
                  <c:v>5.2984417157645503</c:v>
                </c:pt>
                <c:pt idx="3850">
                  <c:v>5.2998182919442796</c:v>
                </c:pt>
                <c:pt idx="3851">
                  <c:v>5.301194868124</c:v>
                </c:pt>
                <c:pt idx="3852">
                  <c:v>5.3025714443037302</c:v>
                </c:pt>
                <c:pt idx="3853">
                  <c:v>5.3039480204834497</c:v>
                </c:pt>
                <c:pt idx="3854">
                  <c:v>5.3053245966631799</c:v>
                </c:pt>
                <c:pt idx="3855">
                  <c:v>5.3067011728429101</c:v>
                </c:pt>
                <c:pt idx="3856">
                  <c:v>5.3080777490226296</c:v>
                </c:pt>
                <c:pt idx="3857">
                  <c:v>5.3094543252023598</c:v>
                </c:pt>
                <c:pt idx="3858">
                  <c:v>5.3108309013820802</c:v>
                </c:pt>
                <c:pt idx="3859">
                  <c:v>5.3122074775618104</c:v>
                </c:pt>
                <c:pt idx="3860">
                  <c:v>5.31358405374153</c:v>
                </c:pt>
                <c:pt idx="3861">
                  <c:v>5.3149606299212602</c:v>
                </c:pt>
                <c:pt idx="3862">
                  <c:v>5.3163372061009904</c:v>
                </c:pt>
                <c:pt idx="3863">
                  <c:v>5.3177137822807099</c:v>
                </c:pt>
                <c:pt idx="3864">
                  <c:v>5.3190903584604401</c:v>
                </c:pt>
                <c:pt idx="3865">
                  <c:v>5.3204669346401596</c:v>
                </c:pt>
                <c:pt idx="3866">
                  <c:v>5.3218435108198898</c:v>
                </c:pt>
                <c:pt idx="3867">
                  <c:v>5.32322008699962</c:v>
                </c:pt>
                <c:pt idx="3868">
                  <c:v>5.3245966631793404</c:v>
                </c:pt>
                <c:pt idx="3869">
                  <c:v>5.3259732393590697</c:v>
                </c:pt>
                <c:pt idx="3870">
                  <c:v>5.3273498155387902</c:v>
                </c:pt>
                <c:pt idx="3871">
                  <c:v>5.3287263917185204</c:v>
                </c:pt>
                <c:pt idx="3872">
                  <c:v>5.3301029678982399</c:v>
                </c:pt>
                <c:pt idx="3873">
                  <c:v>5.3314795440779701</c:v>
                </c:pt>
                <c:pt idx="3874">
                  <c:v>5.3328561202577003</c:v>
                </c:pt>
                <c:pt idx="3875">
                  <c:v>5.3342326964374198</c:v>
                </c:pt>
                <c:pt idx="3876">
                  <c:v>5.33560927261715</c:v>
                </c:pt>
                <c:pt idx="3877">
                  <c:v>5.3369858487968704</c:v>
                </c:pt>
                <c:pt idx="3878">
                  <c:v>5.3383624249765997</c:v>
                </c:pt>
                <c:pt idx="3879">
                  <c:v>5.3397390011563299</c:v>
                </c:pt>
                <c:pt idx="3880">
                  <c:v>5.3411155773360504</c:v>
                </c:pt>
                <c:pt idx="3881">
                  <c:v>5.3424921535157797</c:v>
                </c:pt>
                <c:pt idx="3882">
                  <c:v>5.3438687296955001</c:v>
                </c:pt>
                <c:pt idx="3883">
                  <c:v>5.3452453058752303</c:v>
                </c:pt>
                <c:pt idx="3884">
                  <c:v>5.3466218820549498</c:v>
                </c:pt>
                <c:pt idx="3885">
                  <c:v>5.34799845823468</c:v>
                </c:pt>
                <c:pt idx="3886">
                  <c:v>5.3493750344144102</c:v>
                </c:pt>
                <c:pt idx="3887">
                  <c:v>5.3507516105941297</c:v>
                </c:pt>
                <c:pt idx="3888">
                  <c:v>5.3521281867738599</c:v>
                </c:pt>
                <c:pt idx="3889">
                  <c:v>5.3535047629535804</c:v>
                </c:pt>
                <c:pt idx="3890">
                  <c:v>5.3548813391333097</c:v>
                </c:pt>
                <c:pt idx="3891">
                  <c:v>5.3562579153130301</c:v>
                </c:pt>
                <c:pt idx="3892">
                  <c:v>5.3576344914927603</c:v>
                </c:pt>
                <c:pt idx="3893">
                  <c:v>5.3590110676724896</c:v>
                </c:pt>
                <c:pt idx="3894">
                  <c:v>5.36038764385221</c:v>
                </c:pt>
                <c:pt idx="3895">
                  <c:v>5.3617642200319402</c:v>
                </c:pt>
                <c:pt idx="3896">
                  <c:v>5.3631407962116597</c:v>
                </c:pt>
                <c:pt idx="3897">
                  <c:v>5.3645173723913899</c:v>
                </c:pt>
                <c:pt idx="3898">
                  <c:v>5.3658939485711201</c:v>
                </c:pt>
                <c:pt idx="3899">
                  <c:v>5.3672705247508397</c:v>
                </c:pt>
                <c:pt idx="3900">
                  <c:v>5.3686471009305698</c:v>
                </c:pt>
                <c:pt idx="3901">
                  <c:v>5.3700236771102903</c:v>
                </c:pt>
                <c:pt idx="3902">
                  <c:v>5.3714002532900196</c:v>
                </c:pt>
                <c:pt idx="3903">
                  <c:v>5.37277682946974</c:v>
                </c:pt>
                <c:pt idx="3904">
                  <c:v>5.3741534056494702</c:v>
                </c:pt>
                <c:pt idx="3905">
                  <c:v>5.3755299818292004</c:v>
                </c:pt>
                <c:pt idx="3906">
                  <c:v>5.3769065580089199</c:v>
                </c:pt>
                <c:pt idx="3907">
                  <c:v>5.3782831341886501</c:v>
                </c:pt>
                <c:pt idx="3908">
                  <c:v>5.3796597103683697</c:v>
                </c:pt>
                <c:pt idx="3909">
                  <c:v>5.3810362865480998</c:v>
                </c:pt>
                <c:pt idx="3910">
                  <c:v>5.3824128627278203</c:v>
                </c:pt>
                <c:pt idx="3911">
                  <c:v>5.3837894389075496</c:v>
                </c:pt>
                <c:pt idx="3912">
                  <c:v>5.3851660150872798</c:v>
                </c:pt>
                <c:pt idx="3913">
                  <c:v>5.3865425912670002</c:v>
                </c:pt>
                <c:pt idx="3914">
                  <c:v>5.3879191674467304</c:v>
                </c:pt>
                <c:pt idx="3915">
                  <c:v>5.3892957436264499</c:v>
                </c:pt>
                <c:pt idx="3916">
                  <c:v>5.3906723198061801</c:v>
                </c:pt>
                <c:pt idx="3917">
                  <c:v>5.3920488959859103</c:v>
                </c:pt>
                <c:pt idx="3918">
                  <c:v>5.3934254721656298</c:v>
                </c:pt>
                <c:pt idx="3919">
                  <c:v>5.39480204834536</c:v>
                </c:pt>
                <c:pt idx="3920">
                  <c:v>5.3961786245250796</c:v>
                </c:pt>
                <c:pt idx="3921">
                  <c:v>5.3975552007048098</c:v>
                </c:pt>
                <c:pt idx="3922">
                  <c:v>5.3989317768845302</c:v>
                </c:pt>
                <c:pt idx="3923">
                  <c:v>5.4003083530642604</c:v>
                </c:pt>
                <c:pt idx="3924">
                  <c:v>5.4016849292439897</c:v>
                </c:pt>
                <c:pt idx="3925">
                  <c:v>5.4030615054237101</c:v>
                </c:pt>
                <c:pt idx="3926">
                  <c:v>5.4044380816034403</c:v>
                </c:pt>
                <c:pt idx="3927">
                  <c:v>5.4058146577831598</c:v>
                </c:pt>
                <c:pt idx="3928">
                  <c:v>5.40719123396289</c:v>
                </c:pt>
                <c:pt idx="3929">
                  <c:v>5.4085678101426096</c:v>
                </c:pt>
                <c:pt idx="3930">
                  <c:v>5.4099443863223398</c:v>
                </c:pt>
                <c:pt idx="3931">
                  <c:v>5.41132096250207</c:v>
                </c:pt>
                <c:pt idx="3932">
                  <c:v>5.4126975386817904</c:v>
                </c:pt>
                <c:pt idx="3933">
                  <c:v>5.4140741148615197</c:v>
                </c:pt>
                <c:pt idx="3934">
                  <c:v>5.4154506910412401</c:v>
                </c:pt>
                <c:pt idx="3935">
                  <c:v>5.4168272672209703</c:v>
                </c:pt>
                <c:pt idx="3936">
                  <c:v>5.4182038434006996</c:v>
                </c:pt>
                <c:pt idx="3937">
                  <c:v>5.41958041958042</c:v>
                </c:pt>
                <c:pt idx="3938">
                  <c:v>5.4209569957601502</c:v>
                </c:pt>
                <c:pt idx="3939">
                  <c:v>5.4223335719398698</c:v>
                </c:pt>
                <c:pt idx="3940">
                  <c:v>5.4237101481195999</c:v>
                </c:pt>
                <c:pt idx="3941">
                  <c:v>5.4250867242993204</c:v>
                </c:pt>
                <c:pt idx="3942">
                  <c:v>5.4264633004790497</c:v>
                </c:pt>
                <c:pt idx="3943">
                  <c:v>5.4278398766587799</c:v>
                </c:pt>
                <c:pt idx="3944">
                  <c:v>5.4292164528385003</c:v>
                </c:pt>
                <c:pt idx="3945">
                  <c:v>5.4305930290182296</c:v>
                </c:pt>
                <c:pt idx="3946">
                  <c:v>5.43196960519795</c:v>
                </c:pt>
                <c:pt idx="3947">
                  <c:v>5.4333461813776802</c:v>
                </c:pt>
                <c:pt idx="3948">
                  <c:v>5.4347227575573998</c:v>
                </c:pt>
                <c:pt idx="3949">
                  <c:v>5.4360993337371299</c:v>
                </c:pt>
                <c:pt idx="3950">
                  <c:v>5.4374759099168601</c:v>
                </c:pt>
                <c:pt idx="3951">
                  <c:v>5.4388524860965797</c:v>
                </c:pt>
                <c:pt idx="3952">
                  <c:v>5.4402290622763099</c:v>
                </c:pt>
                <c:pt idx="3953">
                  <c:v>5.4416056384560303</c:v>
                </c:pt>
                <c:pt idx="3954">
                  <c:v>5.4429822146357596</c:v>
                </c:pt>
                <c:pt idx="3955">
                  <c:v>5.44435879081548</c:v>
                </c:pt>
                <c:pt idx="3956">
                  <c:v>5.4457353669952102</c:v>
                </c:pt>
                <c:pt idx="3957">
                  <c:v>5.4471119431749404</c:v>
                </c:pt>
                <c:pt idx="3958">
                  <c:v>5.4484885193546599</c:v>
                </c:pt>
                <c:pt idx="3959">
                  <c:v>5.4498650955343901</c:v>
                </c:pt>
                <c:pt idx="3960">
                  <c:v>5.4512416717141097</c:v>
                </c:pt>
                <c:pt idx="3961">
                  <c:v>5.4526182478938399</c:v>
                </c:pt>
                <c:pt idx="3962">
                  <c:v>5.4539948240735701</c:v>
                </c:pt>
                <c:pt idx="3963">
                  <c:v>5.4553714002532896</c:v>
                </c:pt>
                <c:pt idx="3964">
                  <c:v>5.4567479764330198</c:v>
                </c:pt>
                <c:pt idx="3965">
                  <c:v>5.4581245526127402</c:v>
                </c:pt>
                <c:pt idx="3966">
                  <c:v>5.4595011287924704</c:v>
                </c:pt>
                <c:pt idx="3967">
                  <c:v>5.4608777049721899</c:v>
                </c:pt>
                <c:pt idx="3968">
                  <c:v>5.4622542811519201</c:v>
                </c:pt>
                <c:pt idx="3969">
                  <c:v>5.4636308573316503</c:v>
                </c:pt>
                <c:pt idx="3970">
                  <c:v>5.4650074335113699</c:v>
                </c:pt>
                <c:pt idx="3971">
                  <c:v>5.4663840096911001</c:v>
                </c:pt>
                <c:pt idx="3972">
                  <c:v>5.4677605858708196</c:v>
                </c:pt>
                <c:pt idx="3973">
                  <c:v>5.4691371620505498</c:v>
                </c:pt>
                <c:pt idx="3974">
                  <c:v>5.47051373823028</c:v>
                </c:pt>
                <c:pt idx="3975">
                  <c:v>5.4718903144100004</c:v>
                </c:pt>
                <c:pt idx="3976">
                  <c:v>5.4732668905897297</c:v>
                </c:pt>
                <c:pt idx="3977">
                  <c:v>5.4746434667694501</c:v>
                </c:pt>
                <c:pt idx="3978">
                  <c:v>5.4760200429491803</c:v>
                </c:pt>
                <c:pt idx="3979">
                  <c:v>5.4773966191288999</c:v>
                </c:pt>
                <c:pt idx="3980">
                  <c:v>5.4787731953086301</c:v>
                </c:pt>
                <c:pt idx="3981">
                  <c:v>5.4801497714883602</c:v>
                </c:pt>
                <c:pt idx="3982">
                  <c:v>5.4815263476680798</c:v>
                </c:pt>
                <c:pt idx="3983">
                  <c:v>5.48290292384781</c:v>
                </c:pt>
                <c:pt idx="3984">
                  <c:v>5.4842795000275304</c:v>
                </c:pt>
                <c:pt idx="3985">
                  <c:v>5.4856560762072597</c:v>
                </c:pt>
                <c:pt idx="3986">
                  <c:v>5.4870326523869801</c:v>
                </c:pt>
                <c:pt idx="3987">
                  <c:v>5.4884092285667103</c:v>
                </c:pt>
                <c:pt idx="3988">
                  <c:v>5.4897858047464396</c:v>
                </c:pt>
                <c:pt idx="3989">
                  <c:v>5.49116238092616</c:v>
                </c:pt>
                <c:pt idx="3990">
                  <c:v>5.4925389571058902</c:v>
                </c:pt>
                <c:pt idx="3991">
                  <c:v>5.4939155332856098</c:v>
                </c:pt>
                <c:pt idx="3992">
                  <c:v>5.49529210946534</c:v>
                </c:pt>
                <c:pt idx="3993">
                  <c:v>5.4966686856450702</c:v>
                </c:pt>
                <c:pt idx="3994">
                  <c:v>5.4980452618247897</c:v>
                </c:pt>
                <c:pt idx="3995">
                  <c:v>5.4994218380045199</c:v>
                </c:pt>
                <c:pt idx="3996">
                  <c:v>5.5007984141842403</c:v>
                </c:pt>
                <c:pt idx="3997">
                  <c:v>5.5021749903639696</c:v>
                </c:pt>
                <c:pt idx="3998">
                  <c:v>5.50355156654369</c:v>
                </c:pt>
                <c:pt idx="3999">
                  <c:v>5.5049281427234202</c:v>
                </c:pt>
                <c:pt idx="4000">
                  <c:v>5.5063047189031504</c:v>
                </c:pt>
                <c:pt idx="4001">
                  <c:v>5.50768129508287</c:v>
                </c:pt>
                <c:pt idx="4002">
                  <c:v>5.5090578712626002</c:v>
                </c:pt>
                <c:pt idx="4003">
                  <c:v>5.5104344474423197</c:v>
                </c:pt>
                <c:pt idx="4004">
                  <c:v>5.5118110236220499</c:v>
                </c:pt>
                <c:pt idx="4005">
                  <c:v>5.5131875998017703</c:v>
                </c:pt>
                <c:pt idx="4006">
                  <c:v>5.5145641759814996</c:v>
                </c:pt>
                <c:pt idx="4007">
                  <c:v>5.5159407521612298</c:v>
                </c:pt>
                <c:pt idx="4008">
                  <c:v>5.5173173283409502</c:v>
                </c:pt>
                <c:pt idx="4009">
                  <c:v>5.5186939045206804</c:v>
                </c:pt>
                <c:pt idx="4010">
                  <c:v>5.5200704807004</c:v>
                </c:pt>
                <c:pt idx="4011">
                  <c:v>5.5214470568801302</c:v>
                </c:pt>
                <c:pt idx="4012">
                  <c:v>5.5228236330598603</c:v>
                </c:pt>
                <c:pt idx="4013">
                  <c:v>5.5242002092395799</c:v>
                </c:pt>
                <c:pt idx="4014">
                  <c:v>5.5255767854193101</c:v>
                </c:pt>
                <c:pt idx="4015">
                  <c:v>5.5269533615990296</c:v>
                </c:pt>
                <c:pt idx="4016">
                  <c:v>5.5283299377787598</c:v>
                </c:pt>
                <c:pt idx="4017">
                  <c:v>5.5297065139584802</c:v>
                </c:pt>
                <c:pt idx="4018">
                  <c:v>5.5310830901382104</c:v>
                </c:pt>
                <c:pt idx="4019">
                  <c:v>5.5324596663179397</c:v>
                </c:pt>
                <c:pt idx="4020">
                  <c:v>5.5338362424976602</c:v>
                </c:pt>
                <c:pt idx="4021">
                  <c:v>5.5352128186773903</c:v>
                </c:pt>
                <c:pt idx="4022">
                  <c:v>5.5365893948571099</c:v>
                </c:pt>
                <c:pt idx="4023">
                  <c:v>5.5379659710368401</c:v>
                </c:pt>
                <c:pt idx="4024">
                  <c:v>5.5393425472165596</c:v>
                </c:pt>
                <c:pt idx="4025">
                  <c:v>5.5407191233962898</c:v>
                </c:pt>
                <c:pt idx="4026">
                  <c:v>5.54209569957602</c:v>
                </c:pt>
                <c:pt idx="4027">
                  <c:v>5.5434722757557404</c:v>
                </c:pt>
                <c:pt idx="4028">
                  <c:v>5.5448488519354697</c:v>
                </c:pt>
                <c:pt idx="4029">
                  <c:v>5.5462254281151901</c:v>
                </c:pt>
                <c:pt idx="4030">
                  <c:v>5.5476020042949203</c:v>
                </c:pt>
                <c:pt idx="4031">
                  <c:v>5.5489785804746399</c:v>
                </c:pt>
                <c:pt idx="4032">
                  <c:v>5.5503551566543701</c:v>
                </c:pt>
                <c:pt idx="4033">
                  <c:v>5.5517317328341003</c:v>
                </c:pt>
                <c:pt idx="4034">
                  <c:v>5.5531083090138198</c:v>
                </c:pt>
                <c:pt idx="4035">
                  <c:v>5.55448488519355</c:v>
                </c:pt>
                <c:pt idx="4036">
                  <c:v>5.5558614613732704</c:v>
                </c:pt>
                <c:pt idx="4037">
                  <c:v>5.5572380375529997</c:v>
                </c:pt>
                <c:pt idx="4038">
                  <c:v>5.5586146137327299</c:v>
                </c:pt>
                <c:pt idx="4039">
                  <c:v>5.5599911899124503</c:v>
                </c:pt>
                <c:pt idx="4040">
                  <c:v>5.5613677660921796</c:v>
                </c:pt>
                <c:pt idx="4041">
                  <c:v>5.5627443422719001</c:v>
                </c:pt>
                <c:pt idx="4042">
                  <c:v>5.5641209184516303</c:v>
                </c:pt>
                <c:pt idx="4043">
                  <c:v>5.5654974946313498</c:v>
                </c:pt>
                <c:pt idx="4044">
                  <c:v>5.56687407081108</c:v>
                </c:pt>
                <c:pt idx="4045">
                  <c:v>5.5682506469908102</c:v>
                </c:pt>
                <c:pt idx="4046">
                  <c:v>5.5696272231705297</c:v>
                </c:pt>
                <c:pt idx="4047">
                  <c:v>5.5710037993502599</c:v>
                </c:pt>
                <c:pt idx="4048">
                  <c:v>5.5723803755299803</c:v>
                </c:pt>
                <c:pt idx="4049">
                  <c:v>5.5737569517097096</c:v>
                </c:pt>
                <c:pt idx="4050">
                  <c:v>5.5751335278894301</c:v>
                </c:pt>
                <c:pt idx="4051">
                  <c:v>5.5765101040691603</c:v>
                </c:pt>
                <c:pt idx="4052">
                  <c:v>5.5778866802488896</c:v>
                </c:pt>
                <c:pt idx="4053">
                  <c:v>5.57926325642861</c:v>
                </c:pt>
                <c:pt idx="4054">
                  <c:v>5.5806398326083402</c:v>
                </c:pt>
                <c:pt idx="4055">
                  <c:v>5.5820164087880597</c:v>
                </c:pt>
                <c:pt idx="4056">
                  <c:v>5.5833929849677899</c:v>
                </c:pt>
                <c:pt idx="4057">
                  <c:v>5.5847695611475201</c:v>
                </c:pt>
                <c:pt idx="4058">
                  <c:v>5.5861461373272396</c:v>
                </c:pt>
                <c:pt idx="4059">
                  <c:v>5.5875227135069698</c:v>
                </c:pt>
                <c:pt idx="4060">
                  <c:v>5.5888992896866903</c:v>
                </c:pt>
                <c:pt idx="4061">
                  <c:v>5.5902758658664196</c:v>
                </c:pt>
                <c:pt idx="4062">
                  <c:v>5.59165244204614</c:v>
                </c:pt>
                <c:pt idx="4063">
                  <c:v>5.5930290182258702</c:v>
                </c:pt>
                <c:pt idx="4064">
                  <c:v>5.5944055944056004</c:v>
                </c:pt>
                <c:pt idx="4065">
                  <c:v>5.5957821705853199</c:v>
                </c:pt>
                <c:pt idx="4066">
                  <c:v>5.5971587467650501</c:v>
                </c:pt>
                <c:pt idx="4067">
                  <c:v>5.5985353229447696</c:v>
                </c:pt>
                <c:pt idx="4068">
                  <c:v>5.5999118991244998</c:v>
                </c:pt>
                <c:pt idx="4069">
                  <c:v>5.60128847530423</c:v>
                </c:pt>
                <c:pt idx="4070">
                  <c:v>5.6026650514839504</c:v>
                </c:pt>
                <c:pt idx="4071">
                  <c:v>5.6040416276636797</c:v>
                </c:pt>
                <c:pt idx="4072">
                  <c:v>5.6054182038434002</c:v>
                </c:pt>
                <c:pt idx="4073">
                  <c:v>5.6067947800231304</c:v>
                </c:pt>
                <c:pt idx="4074">
                  <c:v>5.6081713562028499</c:v>
                </c:pt>
                <c:pt idx="4075">
                  <c:v>5.6095479323825801</c:v>
                </c:pt>
                <c:pt idx="4076">
                  <c:v>5.6109245085623103</c:v>
                </c:pt>
                <c:pt idx="4077">
                  <c:v>5.6123010847420298</c:v>
                </c:pt>
                <c:pt idx="4078">
                  <c:v>5.61367766092176</c:v>
                </c:pt>
                <c:pt idx="4079">
                  <c:v>5.6150542371014804</c:v>
                </c:pt>
                <c:pt idx="4080">
                  <c:v>5.6164308132812097</c:v>
                </c:pt>
                <c:pt idx="4081">
                  <c:v>5.6178073894609302</c:v>
                </c:pt>
                <c:pt idx="4082">
                  <c:v>5.6191839656406604</c:v>
                </c:pt>
                <c:pt idx="4083">
                  <c:v>5.6205605418203897</c:v>
                </c:pt>
                <c:pt idx="4084">
                  <c:v>5.6219371180001101</c:v>
                </c:pt>
                <c:pt idx="4085">
                  <c:v>5.6233136941798403</c:v>
                </c:pt>
                <c:pt idx="4086">
                  <c:v>5.6246902703595598</c:v>
                </c:pt>
                <c:pt idx="4087">
                  <c:v>5.62606684653929</c:v>
                </c:pt>
                <c:pt idx="4088">
                  <c:v>5.6274434227190104</c:v>
                </c:pt>
                <c:pt idx="4089">
                  <c:v>5.6288199988987397</c:v>
                </c:pt>
                <c:pt idx="4090">
                  <c:v>5.6301965750784699</c:v>
                </c:pt>
                <c:pt idx="4091">
                  <c:v>5.6315731512581904</c:v>
                </c:pt>
                <c:pt idx="4092">
                  <c:v>5.6329497274379197</c:v>
                </c:pt>
                <c:pt idx="4093">
                  <c:v>5.6343263036176401</c:v>
                </c:pt>
                <c:pt idx="4094">
                  <c:v>5.6357028797973703</c:v>
                </c:pt>
                <c:pt idx="4095">
                  <c:v>5.6370794559770898</c:v>
                </c:pt>
                <c:pt idx="4096">
                  <c:v>5.63845603215682</c:v>
                </c:pt>
                <c:pt idx="4097">
                  <c:v>5.6398326083365502</c:v>
                </c:pt>
                <c:pt idx="4098">
                  <c:v>5.6412091845162697</c:v>
                </c:pt>
                <c:pt idx="4099">
                  <c:v>5.6425857606959999</c:v>
                </c:pt>
                <c:pt idx="4100">
                  <c:v>5.6439623368757204</c:v>
                </c:pt>
                <c:pt idx="4101">
                  <c:v>5.6453389130554497</c:v>
                </c:pt>
                <c:pt idx="4102">
                  <c:v>5.6467154892351799</c:v>
                </c:pt>
                <c:pt idx="4103">
                  <c:v>5.6480920654149003</c:v>
                </c:pt>
                <c:pt idx="4104">
                  <c:v>5.6494686415946296</c:v>
                </c:pt>
                <c:pt idx="4105">
                  <c:v>5.65084521777435</c:v>
                </c:pt>
                <c:pt idx="4106">
                  <c:v>5.6522217939540802</c:v>
                </c:pt>
                <c:pt idx="4107">
                  <c:v>5.6535983701337997</c:v>
                </c:pt>
                <c:pt idx="4108">
                  <c:v>5.6549749463135299</c:v>
                </c:pt>
                <c:pt idx="4109">
                  <c:v>5.6563515224932601</c:v>
                </c:pt>
                <c:pt idx="4110">
                  <c:v>5.6577280986729797</c:v>
                </c:pt>
                <c:pt idx="4111">
                  <c:v>5.6591046748527098</c:v>
                </c:pt>
                <c:pt idx="4112">
                  <c:v>5.6604812510324303</c:v>
                </c:pt>
                <c:pt idx="4113">
                  <c:v>5.6618578272121596</c:v>
                </c:pt>
                <c:pt idx="4114">
                  <c:v>5.66323440339188</c:v>
                </c:pt>
                <c:pt idx="4115">
                  <c:v>5.6646109795716102</c:v>
                </c:pt>
                <c:pt idx="4116">
                  <c:v>5.6659875557513404</c:v>
                </c:pt>
                <c:pt idx="4117">
                  <c:v>5.6673641319310599</c:v>
                </c:pt>
                <c:pt idx="4118">
                  <c:v>5.6687407081107901</c:v>
                </c:pt>
                <c:pt idx="4119">
                  <c:v>5.6701172842905097</c:v>
                </c:pt>
                <c:pt idx="4120">
                  <c:v>5.6714938604702398</c:v>
                </c:pt>
                <c:pt idx="4121">
                  <c:v>5.67287043664997</c:v>
                </c:pt>
                <c:pt idx="4122">
                  <c:v>5.6742470128296896</c:v>
                </c:pt>
                <c:pt idx="4123">
                  <c:v>5.6756235890094198</c:v>
                </c:pt>
                <c:pt idx="4124">
                  <c:v>5.6770001651891402</c:v>
                </c:pt>
                <c:pt idx="4125">
                  <c:v>5.6783767413688704</c:v>
                </c:pt>
                <c:pt idx="4126">
                  <c:v>5.6797533175485899</c:v>
                </c:pt>
                <c:pt idx="4127">
                  <c:v>5.6811298937283201</c:v>
                </c:pt>
                <c:pt idx="4128">
                  <c:v>5.6825064699080503</c:v>
                </c:pt>
                <c:pt idx="4129">
                  <c:v>5.6838830460877698</c:v>
                </c:pt>
                <c:pt idx="4130">
                  <c:v>5.6852596222675</c:v>
                </c:pt>
                <c:pt idx="4131">
                  <c:v>5.6866361984472196</c:v>
                </c:pt>
                <c:pt idx="4132">
                  <c:v>5.6880127746269498</c:v>
                </c:pt>
                <c:pt idx="4133">
                  <c:v>5.68938935080668</c:v>
                </c:pt>
                <c:pt idx="4134">
                  <c:v>5.6907659269864004</c:v>
                </c:pt>
                <c:pt idx="4135">
                  <c:v>5.6921425031661297</c:v>
                </c:pt>
                <c:pt idx="4136">
                  <c:v>5.6935190793458501</c:v>
                </c:pt>
                <c:pt idx="4137">
                  <c:v>5.6948956555255803</c:v>
                </c:pt>
                <c:pt idx="4138">
                  <c:v>5.6962722317052998</c:v>
                </c:pt>
                <c:pt idx="4139">
                  <c:v>5.69764880788503</c:v>
                </c:pt>
                <c:pt idx="4140">
                  <c:v>5.6990253840647602</c:v>
                </c:pt>
                <c:pt idx="4141">
                  <c:v>5.7004019602444798</c:v>
                </c:pt>
                <c:pt idx="4142">
                  <c:v>5.70177853642421</c:v>
                </c:pt>
                <c:pt idx="4143">
                  <c:v>5.7031551126039304</c:v>
                </c:pt>
                <c:pt idx="4144">
                  <c:v>5.7045316887836597</c:v>
                </c:pt>
                <c:pt idx="4145">
                  <c:v>5.7059082649633801</c:v>
                </c:pt>
                <c:pt idx="4146">
                  <c:v>5.7072848411431103</c:v>
                </c:pt>
                <c:pt idx="4147">
                  <c:v>5.7086614173228396</c:v>
                </c:pt>
                <c:pt idx="4148">
                  <c:v>5.71003799350256</c:v>
                </c:pt>
                <c:pt idx="4149">
                  <c:v>5.7114145696822902</c:v>
                </c:pt>
                <c:pt idx="4150">
                  <c:v>5.7127911458620098</c:v>
                </c:pt>
                <c:pt idx="4151">
                  <c:v>5.7141677220417399</c:v>
                </c:pt>
                <c:pt idx="4152">
                  <c:v>5.7155442982214701</c:v>
                </c:pt>
                <c:pt idx="4153">
                  <c:v>5.7169208744011897</c:v>
                </c:pt>
                <c:pt idx="4154">
                  <c:v>5.7182974505809199</c:v>
                </c:pt>
                <c:pt idx="4155">
                  <c:v>5.7196740267606403</c:v>
                </c:pt>
                <c:pt idx="4156">
                  <c:v>5.7210506029403696</c:v>
                </c:pt>
                <c:pt idx="4157">
                  <c:v>5.72242717912009</c:v>
                </c:pt>
                <c:pt idx="4158">
                  <c:v>5.7238037552998202</c:v>
                </c:pt>
                <c:pt idx="4159">
                  <c:v>5.7251803314795504</c:v>
                </c:pt>
                <c:pt idx="4160">
                  <c:v>5.7265569076592699</c:v>
                </c:pt>
                <c:pt idx="4161">
                  <c:v>5.7279334838390001</c:v>
                </c:pt>
                <c:pt idx="4162">
                  <c:v>5.7293100600187197</c:v>
                </c:pt>
                <c:pt idx="4163">
                  <c:v>5.7306866361984499</c:v>
                </c:pt>
                <c:pt idx="4164">
                  <c:v>5.7320632123781703</c:v>
                </c:pt>
                <c:pt idx="4165">
                  <c:v>5.7334397885578996</c:v>
                </c:pt>
                <c:pt idx="4166">
                  <c:v>5.7348163647376298</c:v>
                </c:pt>
                <c:pt idx="4167">
                  <c:v>5.7361929409173502</c:v>
                </c:pt>
                <c:pt idx="4168">
                  <c:v>5.7375695170970804</c:v>
                </c:pt>
                <c:pt idx="4169">
                  <c:v>5.7389460932767999</c:v>
                </c:pt>
                <c:pt idx="4170">
                  <c:v>5.7403226694565301</c:v>
                </c:pt>
                <c:pt idx="4171">
                  <c:v>5.7416992456362497</c:v>
                </c:pt>
                <c:pt idx="4172">
                  <c:v>5.7430758218159799</c:v>
                </c:pt>
                <c:pt idx="4173">
                  <c:v>5.7444523979957101</c:v>
                </c:pt>
                <c:pt idx="4174">
                  <c:v>5.7458289741754296</c:v>
                </c:pt>
                <c:pt idx="4175">
                  <c:v>5.7472055503551598</c:v>
                </c:pt>
                <c:pt idx="4176">
                  <c:v>5.7485821265348802</c:v>
                </c:pt>
                <c:pt idx="4177">
                  <c:v>5.7499587027146104</c:v>
                </c:pt>
                <c:pt idx="4178">
                  <c:v>5.7513352788943397</c:v>
                </c:pt>
                <c:pt idx="4179">
                  <c:v>5.7527118550740601</c:v>
                </c:pt>
                <c:pt idx="4180">
                  <c:v>5.7540884312537903</c:v>
                </c:pt>
                <c:pt idx="4181">
                  <c:v>5.7554650074335099</c:v>
                </c:pt>
                <c:pt idx="4182">
                  <c:v>5.7568415836132401</c:v>
                </c:pt>
                <c:pt idx="4183">
                  <c:v>5.7582181597929596</c:v>
                </c:pt>
                <c:pt idx="4184">
                  <c:v>5.7595947359726898</c:v>
                </c:pt>
                <c:pt idx="4185">
                  <c:v>5.76097131215242</c:v>
                </c:pt>
                <c:pt idx="4186">
                  <c:v>5.7623478883321404</c:v>
                </c:pt>
                <c:pt idx="4187">
                  <c:v>5.7637244645118697</c:v>
                </c:pt>
                <c:pt idx="4188">
                  <c:v>5.7651010406915901</c:v>
                </c:pt>
                <c:pt idx="4189">
                  <c:v>5.7664776168713203</c:v>
                </c:pt>
                <c:pt idx="4190">
                  <c:v>5.7678541930510399</c:v>
                </c:pt>
                <c:pt idx="4191">
                  <c:v>5.7692307692307701</c:v>
                </c:pt>
                <c:pt idx="4192">
                  <c:v>5.7706073454105002</c:v>
                </c:pt>
                <c:pt idx="4193">
                  <c:v>5.7719839215902198</c:v>
                </c:pt>
                <c:pt idx="4194">
                  <c:v>5.77336049776995</c:v>
                </c:pt>
                <c:pt idx="4195">
                  <c:v>5.7747370739496704</c:v>
                </c:pt>
                <c:pt idx="4196">
                  <c:v>5.7761136501293997</c:v>
                </c:pt>
                <c:pt idx="4197">
                  <c:v>5.7774902263091299</c:v>
                </c:pt>
                <c:pt idx="4198">
                  <c:v>5.7788668024888503</c:v>
                </c:pt>
                <c:pt idx="4199">
                  <c:v>5.7802433786685796</c:v>
                </c:pt>
                <c:pt idx="4200">
                  <c:v>5.7816199548483</c:v>
                </c:pt>
                <c:pt idx="4201">
                  <c:v>5.7829965310280302</c:v>
                </c:pt>
                <c:pt idx="4202">
                  <c:v>5.7843731072077498</c:v>
                </c:pt>
                <c:pt idx="4203">
                  <c:v>5.78574968338748</c:v>
                </c:pt>
                <c:pt idx="4204">
                  <c:v>5.7871262595672102</c:v>
                </c:pt>
                <c:pt idx="4205">
                  <c:v>5.7885028357469297</c:v>
                </c:pt>
                <c:pt idx="4206">
                  <c:v>5.7898794119266599</c:v>
                </c:pt>
                <c:pt idx="4207">
                  <c:v>5.7912559881063803</c:v>
                </c:pt>
                <c:pt idx="4208">
                  <c:v>5.7926325642861096</c:v>
                </c:pt>
                <c:pt idx="4209">
                  <c:v>5.79400914046583</c:v>
                </c:pt>
                <c:pt idx="4210">
                  <c:v>5.7953857166455602</c:v>
                </c:pt>
                <c:pt idx="4211">
                  <c:v>5.7967622928252904</c:v>
                </c:pt>
                <c:pt idx="4212">
                  <c:v>5.79813886900501</c:v>
                </c:pt>
                <c:pt idx="4213">
                  <c:v>5.7995154451847402</c:v>
                </c:pt>
                <c:pt idx="4214">
                  <c:v>5.8008920213644597</c:v>
                </c:pt>
                <c:pt idx="4215">
                  <c:v>5.8022685975441899</c:v>
                </c:pt>
                <c:pt idx="4216">
                  <c:v>5.8036451737239201</c:v>
                </c:pt>
                <c:pt idx="4217">
                  <c:v>5.8050217499036396</c:v>
                </c:pt>
                <c:pt idx="4218">
                  <c:v>5.8063983260833698</c:v>
                </c:pt>
                <c:pt idx="4219">
                  <c:v>5.8077749022630902</c:v>
                </c:pt>
                <c:pt idx="4220">
                  <c:v>5.8091514784428204</c:v>
                </c:pt>
                <c:pt idx="4221">
                  <c:v>5.81052805462254</c:v>
                </c:pt>
                <c:pt idx="4222">
                  <c:v>5.8119046308022702</c:v>
                </c:pt>
                <c:pt idx="4223">
                  <c:v>5.8132812069820003</c:v>
                </c:pt>
                <c:pt idx="4224">
                  <c:v>5.8146577831617199</c:v>
                </c:pt>
                <c:pt idx="4225">
                  <c:v>5.8160343593414501</c:v>
                </c:pt>
                <c:pt idx="4226">
                  <c:v>5.8174109355211696</c:v>
                </c:pt>
                <c:pt idx="4227">
                  <c:v>5.8187875117008998</c:v>
                </c:pt>
                <c:pt idx="4228">
                  <c:v>5.8201640878806202</c:v>
                </c:pt>
                <c:pt idx="4229">
                  <c:v>5.8215406640603504</c:v>
                </c:pt>
                <c:pt idx="4230">
                  <c:v>5.8229172402400797</c:v>
                </c:pt>
                <c:pt idx="4231">
                  <c:v>5.8242938164198002</c:v>
                </c:pt>
                <c:pt idx="4232">
                  <c:v>5.8256703925995303</c:v>
                </c:pt>
                <c:pt idx="4233">
                  <c:v>5.8270469687792499</c:v>
                </c:pt>
                <c:pt idx="4234">
                  <c:v>5.8284235449589801</c:v>
                </c:pt>
                <c:pt idx="4235">
                  <c:v>5.8298001211387103</c:v>
                </c:pt>
                <c:pt idx="4236">
                  <c:v>5.8311766973184298</c:v>
                </c:pt>
                <c:pt idx="4237">
                  <c:v>5.83255327349816</c:v>
                </c:pt>
                <c:pt idx="4238">
                  <c:v>5.8339298496778804</c:v>
                </c:pt>
                <c:pt idx="4239">
                  <c:v>5.8353064258576097</c:v>
                </c:pt>
                <c:pt idx="4240">
                  <c:v>5.8366830020373301</c:v>
                </c:pt>
                <c:pt idx="4241">
                  <c:v>5.8380595782170603</c:v>
                </c:pt>
                <c:pt idx="4242">
                  <c:v>5.8394361543967896</c:v>
                </c:pt>
                <c:pt idx="4243">
                  <c:v>5.8408127305765101</c:v>
                </c:pt>
                <c:pt idx="4244">
                  <c:v>5.8421893067562403</c:v>
                </c:pt>
                <c:pt idx="4245">
                  <c:v>5.8435658829359598</c:v>
                </c:pt>
                <c:pt idx="4246">
                  <c:v>5.84494245911569</c:v>
                </c:pt>
                <c:pt idx="4247">
                  <c:v>5.8463190352954202</c:v>
                </c:pt>
                <c:pt idx="4248">
                  <c:v>5.8476956114751397</c:v>
                </c:pt>
                <c:pt idx="4249">
                  <c:v>5.8490721876548699</c:v>
                </c:pt>
                <c:pt idx="4250">
                  <c:v>5.8504487638345903</c:v>
                </c:pt>
                <c:pt idx="4251">
                  <c:v>5.8518253400143196</c:v>
                </c:pt>
                <c:pt idx="4252">
                  <c:v>5.8532019161940401</c:v>
                </c:pt>
                <c:pt idx="4253">
                  <c:v>5.8545784923737703</c:v>
                </c:pt>
                <c:pt idx="4254">
                  <c:v>5.8559550685534996</c:v>
                </c:pt>
                <c:pt idx="4255">
                  <c:v>5.85733164473322</c:v>
                </c:pt>
                <c:pt idx="4256">
                  <c:v>5.8587082209129502</c:v>
                </c:pt>
                <c:pt idx="4257">
                  <c:v>5.8600847970926697</c:v>
                </c:pt>
                <c:pt idx="4258">
                  <c:v>5.8614613732723999</c:v>
                </c:pt>
                <c:pt idx="4259">
                  <c:v>5.8628379494521203</c:v>
                </c:pt>
                <c:pt idx="4260">
                  <c:v>5.8642145256318496</c:v>
                </c:pt>
                <c:pt idx="4261">
                  <c:v>5.8655911018115798</c:v>
                </c:pt>
                <c:pt idx="4262">
                  <c:v>5.8669676779913003</c:v>
                </c:pt>
                <c:pt idx="4263">
                  <c:v>5.8683442541710296</c:v>
                </c:pt>
                <c:pt idx="4264">
                  <c:v>5.86972083035075</c:v>
                </c:pt>
                <c:pt idx="4265">
                  <c:v>5.8710974065304802</c:v>
                </c:pt>
                <c:pt idx="4266">
                  <c:v>5.8724739827101997</c:v>
                </c:pt>
                <c:pt idx="4267">
                  <c:v>5.8738505588899299</c:v>
                </c:pt>
                <c:pt idx="4268">
                  <c:v>5.8752271350696601</c:v>
                </c:pt>
                <c:pt idx="4269">
                  <c:v>5.8766037112493796</c:v>
                </c:pt>
                <c:pt idx="4270">
                  <c:v>5.8779802874291098</c:v>
                </c:pt>
                <c:pt idx="4271">
                  <c:v>5.8793568636088303</c:v>
                </c:pt>
                <c:pt idx="4272">
                  <c:v>5.8807334397885596</c:v>
                </c:pt>
                <c:pt idx="4273">
                  <c:v>5.88211001596828</c:v>
                </c:pt>
                <c:pt idx="4274">
                  <c:v>5.8834865921480102</c:v>
                </c:pt>
                <c:pt idx="4275">
                  <c:v>5.8848631683277404</c:v>
                </c:pt>
                <c:pt idx="4276">
                  <c:v>5.8862397445074599</c:v>
                </c:pt>
                <c:pt idx="4277">
                  <c:v>5.8876163206871901</c:v>
                </c:pt>
                <c:pt idx="4278">
                  <c:v>5.8889928968669096</c:v>
                </c:pt>
                <c:pt idx="4279">
                  <c:v>5.8903694730466398</c:v>
                </c:pt>
                <c:pt idx="4280">
                  <c:v>5.89174604922637</c:v>
                </c:pt>
                <c:pt idx="4281">
                  <c:v>5.8931226254060904</c:v>
                </c:pt>
                <c:pt idx="4282">
                  <c:v>5.8944992015858197</c:v>
                </c:pt>
                <c:pt idx="4283">
                  <c:v>5.8958757777655402</c:v>
                </c:pt>
                <c:pt idx="4284">
                  <c:v>5.8972523539452704</c:v>
                </c:pt>
                <c:pt idx="4285">
                  <c:v>5.8986289301249899</c:v>
                </c:pt>
                <c:pt idx="4286">
                  <c:v>5.9000055063047201</c:v>
                </c:pt>
                <c:pt idx="4287">
                  <c:v>5.9013820824844503</c:v>
                </c:pt>
                <c:pt idx="4288">
                  <c:v>5.9027586586641698</c:v>
                </c:pt>
                <c:pt idx="4289">
                  <c:v>5.9041352348439</c:v>
                </c:pt>
                <c:pt idx="4290">
                  <c:v>5.9055118110236204</c:v>
                </c:pt>
                <c:pt idx="4291">
                  <c:v>5.9068883872033497</c:v>
                </c:pt>
                <c:pt idx="4292">
                  <c:v>5.9082649633830799</c:v>
                </c:pt>
                <c:pt idx="4293">
                  <c:v>5.9096415395628004</c:v>
                </c:pt>
                <c:pt idx="4294">
                  <c:v>5.9110181157425297</c:v>
                </c:pt>
                <c:pt idx="4295">
                  <c:v>5.9123946919222501</c:v>
                </c:pt>
                <c:pt idx="4296">
                  <c:v>5.9137712681019803</c:v>
                </c:pt>
                <c:pt idx="4297">
                  <c:v>5.9151478442816998</c:v>
                </c:pt>
                <c:pt idx="4298">
                  <c:v>5.91652442046143</c:v>
                </c:pt>
                <c:pt idx="4299">
                  <c:v>5.9179009966411602</c:v>
                </c:pt>
                <c:pt idx="4300">
                  <c:v>5.9192775728208797</c:v>
                </c:pt>
                <c:pt idx="4301">
                  <c:v>5.9206541490006099</c:v>
                </c:pt>
                <c:pt idx="4302">
                  <c:v>5.9220307251803304</c:v>
                </c:pt>
                <c:pt idx="4303">
                  <c:v>5.9234073013600597</c:v>
                </c:pt>
                <c:pt idx="4304">
                  <c:v>5.9247838775397801</c:v>
                </c:pt>
                <c:pt idx="4305">
                  <c:v>5.9261604537195103</c:v>
                </c:pt>
                <c:pt idx="4306">
                  <c:v>5.9275370298992396</c:v>
                </c:pt>
                <c:pt idx="4307">
                  <c:v>5.92891360607896</c:v>
                </c:pt>
                <c:pt idx="4308">
                  <c:v>5.9302901822586902</c:v>
                </c:pt>
                <c:pt idx="4309">
                  <c:v>5.9316667584384097</c:v>
                </c:pt>
                <c:pt idx="4310">
                  <c:v>5.9330433346181399</c:v>
                </c:pt>
                <c:pt idx="4311">
                  <c:v>5.9344199107978701</c:v>
                </c:pt>
                <c:pt idx="4312">
                  <c:v>5.9357964869775897</c:v>
                </c:pt>
                <c:pt idx="4313">
                  <c:v>5.9371730631573199</c:v>
                </c:pt>
                <c:pt idx="4314">
                  <c:v>5.9385496393370403</c:v>
                </c:pt>
                <c:pt idx="4315">
                  <c:v>5.9399262155167696</c:v>
                </c:pt>
                <c:pt idx="4316">
                  <c:v>5.94130279169649</c:v>
                </c:pt>
                <c:pt idx="4317">
                  <c:v>5.9426793678762202</c:v>
                </c:pt>
                <c:pt idx="4318">
                  <c:v>5.9440559440559504</c:v>
                </c:pt>
                <c:pt idx="4319">
                  <c:v>5.9454325202356699</c:v>
                </c:pt>
                <c:pt idx="4320">
                  <c:v>5.9468090964154001</c:v>
                </c:pt>
                <c:pt idx="4321">
                  <c:v>5.9481856725951197</c:v>
                </c:pt>
                <c:pt idx="4322">
                  <c:v>5.9495622487748498</c:v>
                </c:pt>
                <c:pt idx="4323">
                  <c:v>5.9509388249545703</c:v>
                </c:pt>
                <c:pt idx="4324">
                  <c:v>5.9523154011342996</c:v>
                </c:pt>
                <c:pt idx="4325">
                  <c:v>5.9536919773140298</c:v>
                </c:pt>
                <c:pt idx="4326">
                  <c:v>5.9550685534937502</c:v>
                </c:pt>
                <c:pt idx="4327">
                  <c:v>5.9564451296734804</c:v>
                </c:pt>
                <c:pt idx="4328">
                  <c:v>5.9578217058531999</c:v>
                </c:pt>
                <c:pt idx="4329">
                  <c:v>5.9591982820329301</c:v>
                </c:pt>
                <c:pt idx="4330">
                  <c:v>5.9605748582126497</c:v>
                </c:pt>
                <c:pt idx="4331">
                  <c:v>5.9619514343923798</c:v>
                </c:pt>
                <c:pt idx="4332">
                  <c:v>5.96332801057211</c:v>
                </c:pt>
                <c:pt idx="4333">
                  <c:v>5.9647045867518296</c:v>
                </c:pt>
                <c:pt idx="4334">
                  <c:v>5.9660811629315598</c:v>
                </c:pt>
                <c:pt idx="4335">
                  <c:v>5.9674577391112802</c:v>
                </c:pt>
                <c:pt idx="4336">
                  <c:v>5.9688343152910104</c:v>
                </c:pt>
                <c:pt idx="4337">
                  <c:v>5.9702108914707397</c:v>
                </c:pt>
                <c:pt idx="4338">
                  <c:v>5.9715874676504601</c:v>
                </c:pt>
                <c:pt idx="4339">
                  <c:v>5.9729640438301903</c:v>
                </c:pt>
                <c:pt idx="4340">
                  <c:v>5.9743406200099098</c:v>
                </c:pt>
                <c:pt idx="4341">
                  <c:v>5.97571719618964</c:v>
                </c:pt>
                <c:pt idx="4342">
                  <c:v>5.9770937723693596</c:v>
                </c:pt>
                <c:pt idx="4343">
                  <c:v>5.9784703485490898</c:v>
                </c:pt>
                <c:pt idx="4344">
                  <c:v>5.97984692472882</c:v>
                </c:pt>
                <c:pt idx="4345">
                  <c:v>5.9812235009085404</c:v>
                </c:pt>
                <c:pt idx="4346">
                  <c:v>5.9826000770882697</c:v>
                </c:pt>
                <c:pt idx="4347">
                  <c:v>5.9839766532679901</c:v>
                </c:pt>
                <c:pt idx="4348">
                  <c:v>5.9853532294477203</c:v>
                </c:pt>
                <c:pt idx="4349">
                  <c:v>5.9867298056274398</c:v>
                </c:pt>
                <c:pt idx="4350">
                  <c:v>5.98810638180717</c:v>
                </c:pt>
                <c:pt idx="4351">
                  <c:v>5.9894829579869002</c:v>
                </c:pt>
                <c:pt idx="4352">
                  <c:v>5.9908595341666198</c:v>
                </c:pt>
                <c:pt idx="4353">
                  <c:v>5.99223611034635</c:v>
                </c:pt>
                <c:pt idx="4354">
                  <c:v>5.9936126865260704</c:v>
                </c:pt>
                <c:pt idx="4355">
                  <c:v>5.9949892627057997</c:v>
                </c:pt>
                <c:pt idx="4356">
                  <c:v>5.9963658388855201</c:v>
                </c:pt>
                <c:pt idx="4357">
                  <c:v>5.9977424150652503</c:v>
                </c:pt>
                <c:pt idx="4358">
                  <c:v>5.9991189912449796</c:v>
                </c:pt>
                <c:pt idx="4359">
                  <c:v>6.0004955674247</c:v>
                </c:pt>
                <c:pt idx="4360">
                  <c:v>6.0018721436044302</c:v>
                </c:pt>
                <c:pt idx="4361">
                  <c:v>6.0032487197841498</c:v>
                </c:pt>
                <c:pt idx="4362">
                  <c:v>6.0046252959638799</c:v>
                </c:pt>
                <c:pt idx="4363">
                  <c:v>6.0060018721436101</c:v>
                </c:pt>
                <c:pt idx="4364">
                  <c:v>6.0073784483233297</c:v>
                </c:pt>
                <c:pt idx="4365">
                  <c:v>6.0087550245030599</c:v>
                </c:pt>
                <c:pt idx="4366">
                  <c:v>6.0101316006827803</c:v>
                </c:pt>
                <c:pt idx="4367">
                  <c:v>6.0115081768625096</c:v>
                </c:pt>
                <c:pt idx="4368">
                  <c:v>6.01288475304223</c:v>
                </c:pt>
                <c:pt idx="4369">
                  <c:v>6.0142613292219602</c:v>
                </c:pt>
                <c:pt idx="4370">
                  <c:v>6.0156379054016904</c:v>
                </c:pt>
                <c:pt idx="4371">
                  <c:v>6.0170144815814099</c:v>
                </c:pt>
                <c:pt idx="4372">
                  <c:v>6.0183910577611401</c:v>
                </c:pt>
                <c:pt idx="4373">
                  <c:v>6.0197676339408597</c:v>
                </c:pt>
                <c:pt idx="4374">
                  <c:v>6.0211442101205899</c:v>
                </c:pt>
                <c:pt idx="4375">
                  <c:v>6.0225207863003201</c:v>
                </c:pt>
                <c:pt idx="4376">
                  <c:v>6.0238973624800396</c:v>
                </c:pt>
                <c:pt idx="4377">
                  <c:v>6.0252739386597698</c:v>
                </c:pt>
                <c:pt idx="4378">
                  <c:v>6.0266505148394902</c:v>
                </c:pt>
                <c:pt idx="4379">
                  <c:v>6.0280270910192204</c:v>
                </c:pt>
                <c:pt idx="4380">
                  <c:v>6.0294036671989399</c:v>
                </c:pt>
                <c:pt idx="4381">
                  <c:v>6.0307802433786701</c:v>
                </c:pt>
                <c:pt idx="4382">
                  <c:v>6.0321568195584003</c:v>
                </c:pt>
                <c:pt idx="4383">
                  <c:v>6.0335333957381199</c:v>
                </c:pt>
                <c:pt idx="4384">
                  <c:v>6.0349099719178501</c:v>
                </c:pt>
                <c:pt idx="4385">
                  <c:v>6.0362865480975696</c:v>
                </c:pt>
                <c:pt idx="4386">
                  <c:v>6.0376631242772998</c:v>
                </c:pt>
                <c:pt idx="4387">
                  <c:v>6.03903970045703</c:v>
                </c:pt>
                <c:pt idx="4388">
                  <c:v>6.0404162766367504</c:v>
                </c:pt>
                <c:pt idx="4389">
                  <c:v>6.0417928528164797</c:v>
                </c:pt>
                <c:pt idx="4390">
                  <c:v>6.0431694289962001</c:v>
                </c:pt>
                <c:pt idx="4391">
                  <c:v>6.0445460051759303</c:v>
                </c:pt>
                <c:pt idx="4392">
                  <c:v>6.0459225813556499</c:v>
                </c:pt>
                <c:pt idx="4393">
                  <c:v>6.0472991575353801</c:v>
                </c:pt>
                <c:pt idx="4394">
                  <c:v>6.0486757337151102</c:v>
                </c:pt>
                <c:pt idx="4395">
                  <c:v>6.0500523098948298</c:v>
                </c:pt>
                <c:pt idx="4396">
                  <c:v>6.05142888607456</c:v>
                </c:pt>
                <c:pt idx="4397">
                  <c:v>6.0528054622542804</c:v>
                </c:pt>
                <c:pt idx="4398">
                  <c:v>6.0541820384340097</c:v>
                </c:pt>
                <c:pt idx="4399">
                  <c:v>6.0555586146137301</c:v>
                </c:pt>
                <c:pt idx="4400">
                  <c:v>6.0569351907934603</c:v>
                </c:pt>
                <c:pt idx="4401">
                  <c:v>6.0583117669731896</c:v>
                </c:pt>
                <c:pt idx="4402">
                  <c:v>6.0596883431529101</c:v>
                </c:pt>
                <c:pt idx="4403">
                  <c:v>6.0610649193326402</c:v>
                </c:pt>
                <c:pt idx="4404">
                  <c:v>6.0624414955123598</c:v>
                </c:pt>
                <c:pt idx="4405">
                  <c:v>6.06381807169209</c:v>
                </c:pt>
                <c:pt idx="4406">
                  <c:v>6.0651946478718104</c:v>
                </c:pt>
                <c:pt idx="4407">
                  <c:v>6.0665712240515397</c:v>
                </c:pt>
                <c:pt idx="4408">
                  <c:v>6.0679478002312699</c:v>
                </c:pt>
                <c:pt idx="4409">
                  <c:v>6.0693243764109903</c:v>
                </c:pt>
                <c:pt idx="4410">
                  <c:v>6.0707009525907196</c:v>
                </c:pt>
                <c:pt idx="4411">
                  <c:v>6.07207752877044</c:v>
                </c:pt>
                <c:pt idx="4412">
                  <c:v>6.0734541049501702</c:v>
                </c:pt>
                <c:pt idx="4413">
                  <c:v>6.0748306811298898</c:v>
                </c:pt>
                <c:pt idx="4414">
                  <c:v>6.07620725730962</c:v>
                </c:pt>
                <c:pt idx="4415">
                  <c:v>6.0775838334893502</c:v>
                </c:pt>
                <c:pt idx="4416">
                  <c:v>6.0789604096690697</c:v>
                </c:pt>
                <c:pt idx="4417">
                  <c:v>6.0803369858487999</c:v>
                </c:pt>
                <c:pt idx="4418">
                  <c:v>6.0817135620285203</c:v>
                </c:pt>
                <c:pt idx="4419">
                  <c:v>6.0830901382082496</c:v>
                </c:pt>
                <c:pt idx="4420">
                  <c:v>6.0844667143879798</c:v>
                </c:pt>
                <c:pt idx="4421">
                  <c:v>6.0858432905677002</c:v>
                </c:pt>
                <c:pt idx="4422">
                  <c:v>6.0872198667474304</c:v>
                </c:pt>
                <c:pt idx="4423">
                  <c:v>6.08859644292715</c:v>
                </c:pt>
                <c:pt idx="4424">
                  <c:v>6.0899730191068802</c:v>
                </c:pt>
                <c:pt idx="4425">
                  <c:v>6.0913495952865997</c:v>
                </c:pt>
                <c:pt idx="4426">
                  <c:v>6.0927261714663299</c:v>
                </c:pt>
                <c:pt idx="4427">
                  <c:v>6.0941027476460601</c:v>
                </c:pt>
                <c:pt idx="4428">
                  <c:v>6.0954793238257796</c:v>
                </c:pt>
                <c:pt idx="4429">
                  <c:v>6.0968559000055098</c:v>
                </c:pt>
                <c:pt idx="4430">
                  <c:v>6.0982324761852302</c:v>
                </c:pt>
                <c:pt idx="4431">
                  <c:v>6.0996090523649604</c:v>
                </c:pt>
                <c:pt idx="4432">
                  <c:v>6.1009856285446897</c:v>
                </c:pt>
                <c:pt idx="4433">
                  <c:v>6.1023622047244102</c:v>
                </c:pt>
                <c:pt idx="4434">
                  <c:v>6.1037387809041403</c:v>
                </c:pt>
                <c:pt idx="4435">
                  <c:v>6.1051153570838599</c:v>
                </c:pt>
                <c:pt idx="4436">
                  <c:v>6.1064919332635901</c:v>
                </c:pt>
                <c:pt idx="4437">
                  <c:v>6.1078685094433096</c:v>
                </c:pt>
                <c:pt idx="4438">
                  <c:v>6.1092450856230398</c:v>
                </c:pt>
                <c:pt idx="4439">
                  <c:v>6.11062166180277</c:v>
                </c:pt>
                <c:pt idx="4440">
                  <c:v>6.1119982379824904</c:v>
                </c:pt>
                <c:pt idx="4441">
                  <c:v>6.1133748141622197</c:v>
                </c:pt>
                <c:pt idx="4442">
                  <c:v>6.1147513903419402</c:v>
                </c:pt>
                <c:pt idx="4443">
                  <c:v>6.1161279665216703</c:v>
                </c:pt>
                <c:pt idx="4444">
                  <c:v>6.1175045427013899</c:v>
                </c:pt>
                <c:pt idx="4445">
                  <c:v>6.1188811188811201</c:v>
                </c:pt>
                <c:pt idx="4446">
                  <c:v>6.1202576950608503</c:v>
                </c:pt>
                <c:pt idx="4447">
                  <c:v>6.1216342712405698</c:v>
                </c:pt>
                <c:pt idx="4448">
                  <c:v>6.1230108474203</c:v>
                </c:pt>
                <c:pt idx="4449">
                  <c:v>6.1243874236000204</c:v>
                </c:pt>
                <c:pt idx="4450">
                  <c:v>6.1257639997797497</c:v>
                </c:pt>
                <c:pt idx="4451">
                  <c:v>6.1271405759594799</c:v>
                </c:pt>
                <c:pt idx="4452">
                  <c:v>6.1285171521392003</c:v>
                </c:pt>
                <c:pt idx="4453">
                  <c:v>6.1298937283189296</c:v>
                </c:pt>
                <c:pt idx="4454">
                  <c:v>6.1312703044986501</c:v>
                </c:pt>
                <c:pt idx="4455">
                  <c:v>6.1326468806783803</c:v>
                </c:pt>
                <c:pt idx="4456">
                  <c:v>6.1340234568580998</c:v>
                </c:pt>
                <c:pt idx="4457">
                  <c:v>6.13540003303783</c:v>
                </c:pt>
                <c:pt idx="4458">
                  <c:v>6.1367766092175602</c:v>
                </c:pt>
                <c:pt idx="4459">
                  <c:v>6.1381531853972797</c:v>
                </c:pt>
                <c:pt idx="4460">
                  <c:v>6.1395297615770099</c:v>
                </c:pt>
                <c:pt idx="4461">
                  <c:v>6.1409063377567303</c:v>
                </c:pt>
                <c:pt idx="4462">
                  <c:v>6.1422829139364596</c:v>
                </c:pt>
                <c:pt idx="4463">
                  <c:v>6.1436594901161801</c:v>
                </c:pt>
                <c:pt idx="4464">
                  <c:v>6.1450360662959103</c:v>
                </c:pt>
                <c:pt idx="4465">
                  <c:v>6.1464126424756396</c:v>
                </c:pt>
                <c:pt idx="4466">
                  <c:v>6.14778921865536</c:v>
                </c:pt>
                <c:pt idx="4467">
                  <c:v>6.1491657948350902</c:v>
                </c:pt>
                <c:pt idx="4468">
                  <c:v>6.1505423710148097</c:v>
                </c:pt>
                <c:pt idx="4469">
                  <c:v>6.1519189471945399</c:v>
                </c:pt>
                <c:pt idx="4470">
                  <c:v>6.1532955233742603</c:v>
                </c:pt>
                <c:pt idx="4471">
                  <c:v>6.1546720995539896</c:v>
                </c:pt>
                <c:pt idx="4472">
                  <c:v>6.1560486757337198</c:v>
                </c:pt>
                <c:pt idx="4473">
                  <c:v>6.1574252519134403</c:v>
                </c:pt>
                <c:pt idx="4474">
                  <c:v>6.1588018280931696</c:v>
                </c:pt>
                <c:pt idx="4475">
                  <c:v>6.16017840427289</c:v>
                </c:pt>
                <c:pt idx="4476">
                  <c:v>6.1615549804526202</c:v>
                </c:pt>
                <c:pt idx="4477">
                  <c:v>6.1629315566323504</c:v>
                </c:pt>
                <c:pt idx="4478">
                  <c:v>6.1643081328120699</c:v>
                </c:pt>
                <c:pt idx="4479">
                  <c:v>6.1656847089918001</c:v>
                </c:pt>
                <c:pt idx="4480">
                  <c:v>6.1670612851715196</c:v>
                </c:pt>
                <c:pt idx="4481">
                  <c:v>6.1684378613512498</c:v>
                </c:pt>
                <c:pt idx="4482">
                  <c:v>6.16981443753098</c:v>
                </c:pt>
                <c:pt idx="4483">
                  <c:v>6.1711910137106996</c:v>
                </c:pt>
                <c:pt idx="4484">
                  <c:v>6.1725675898904298</c:v>
                </c:pt>
                <c:pt idx="4485">
                  <c:v>6.1739441660701502</c:v>
                </c:pt>
                <c:pt idx="4486">
                  <c:v>6.1753207422498804</c:v>
                </c:pt>
                <c:pt idx="4487">
                  <c:v>6.1766973184295999</c:v>
                </c:pt>
                <c:pt idx="4488">
                  <c:v>6.1780738946093301</c:v>
                </c:pt>
                <c:pt idx="4489">
                  <c:v>6.1794504707890603</c:v>
                </c:pt>
                <c:pt idx="4490">
                  <c:v>6.1808270469687798</c:v>
                </c:pt>
                <c:pt idx="4491">
                  <c:v>6.18220362314851</c:v>
                </c:pt>
                <c:pt idx="4492">
                  <c:v>6.1835801993282304</c:v>
                </c:pt>
                <c:pt idx="4493">
                  <c:v>6.1849567755079597</c:v>
                </c:pt>
                <c:pt idx="4494">
                  <c:v>6.1863333516876802</c:v>
                </c:pt>
                <c:pt idx="4495">
                  <c:v>6.1877099278674104</c:v>
                </c:pt>
                <c:pt idx="4496">
                  <c:v>6.1890865040471397</c:v>
                </c:pt>
                <c:pt idx="4497">
                  <c:v>6.1904630802268601</c:v>
                </c:pt>
                <c:pt idx="4498">
                  <c:v>6.1918396564065903</c:v>
                </c:pt>
                <c:pt idx="4499">
                  <c:v>6.1932162325863098</c:v>
                </c:pt>
                <c:pt idx="4500">
                  <c:v>6.19459280876604</c:v>
                </c:pt>
                <c:pt idx="4501">
                  <c:v>6.1959693849457604</c:v>
                </c:pt>
                <c:pt idx="4502">
                  <c:v>6.1973459611254897</c:v>
                </c:pt>
                <c:pt idx="4503">
                  <c:v>6.1987225373052199</c:v>
                </c:pt>
                <c:pt idx="4504">
                  <c:v>6.2000991134849404</c:v>
                </c:pt>
                <c:pt idx="4505">
                  <c:v>6.2014756896646697</c:v>
                </c:pt>
                <c:pt idx="4506">
                  <c:v>6.2028522658443901</c:v>
                </c:pt>
                <c:pt idx="4507">
                  <c:v>6.2042288420241203</c:v>
                </c:pt>
                <c:pt idx="4508">
                  <c:v>6.2056054182038398</c:v>
                </c:pt>
                <c:pt idx="4509">
                  <c:v>6.20698199438357</c:v>
                </c:pt>
                <c:pt idx="4510">
                  <c:v>6.2083585705633002</c:v>
                </c:pt>
                <c:pt idx="4511">
                  <c:v>6.2097351467430197</c:v>
                </c:pt>
                <c:pt idx="4512">
                  <c:v>6.2111117229227499</c:v>
                </c:pt>
                <c:pt idx="4513">
                  <c:v>6.2124882991024704</c:v>
                </c:pt>
                <c:pt idx="4514">
                  <c:v>6.2138648752821997</c:v>
                </c:pt>
                <c:pt idx="4515">
                  <c:v>6.2152414514619201</c:v>
                </c:pt>
                <c:pt idx="4516">
                  <c:v>6.2166180276416503</c:v>
                </c:pt>
                <c:pt idx="4517">
                  <c:v>6.2179946038213796</c:v>
                </c:pt>
                <c:pt idx="4518">
                  <c:v>6.2193711800011</c:v>
                </c:pt>
                <c:pt idx="4519">
                  <c:v>6.2207477561808302</c:v>
                </c:pt>
                <c:pt idx="4520">
                  <c:v>6.2221243323605497</c:v>
                </c:pt>
                <c:pt idx="4521">
                  <c:v>6.2235009085402799</c:v>
                </c:pt>
                <c:pt idx="4522">
                  <c:v>6.2248774847200101</c:v>
                </c:pt>
                <c:pt idx="4523">
                  <c:v>6.2262540608997297</c:v>
                </c:pt>
                <c:pt idx="4524">
                  <c:v>6.2276306370794599</c:v>
                </c:pt>
                <c:pt idx="4525">
                  <c:v>6.2290072132591803</c:v>
                </c:pt>
                <c:pt idx="4526">
                  <c:v>6.2303837894389096</c:v>
                </c:pt>
                <c:pt idx="4527">
                  <c:v>6.23176036561863</c:v>
                </c:pt>
                <c:pt idx="4528">
                  <c:v>6.2331369417983602</c:v>
                </c:pt>
                <c:pt idx="4529">
                  <c:v>6.2345135179780904</c:v>
                </c:pt>
                <c:pt idx="4530">
                  <c:v>6.2358900941578099</c:v>
                </c:pt>
                <c:pt idx="4531">
                  <c:v>6.2372666703375401</c:v>
                </c:pt>
                <c:pt idx="4532">
                  <c:v>6.2386432465172597</c:v>
                </c:pt>
                <c:pt idx="4533">
                  <c:v>6.2400198226969898</c:v>
                </c:pt>
                <c:pt idx="4534">
                  <c:v>6.24139639887672</c:v>
                </c:pt>
                <c:pt idx="4535">
                  <c:v>6.2427729750564396</c:v>
                </c:pt>
                <c:pt idx="4536">
                  <c:v>6.2441495512361698</c:v>
                </c:pt>
                <c:pt idx="4537">
                  <c:v>6.2455261274158902</c:v>
                </c:pt>
                <c:pt idx="4538">
                  <c:v>6.2469027035956204</c:v>
                </c:pt>
                <c:pt idx="4539">
                  <c:v>6.2482792797753399</c:v>
                </c:pt>
                <c:pt idx="4540">
                  <c:v>6.2496558559550701</c:v>
                </c:pt>
                <c:pt idx="4541">
                  <c:v>6.2510324321348003</c:v>
                </c:pt>
                <c:pt idx="4542">
                  <c:v>6.2524090083145198</c:v>
                </c:pt>
                <c:pt idx="4543">
                  <c:v>6.25378558449425</c:v>
                </c:pt>
                <c:pt idx="4544">
                  <c:v>6.2551621606739696</c:v>
                </c:pt>
                <c:pt idx="4545">
                  <c:v>6.2565387368536998</c:v>
                </c:pt>
                <c:pt idx="4546">
                  <c:v>6.25791531303343</c:v>
                </c:pt>
                <c:pt idx="4547">
                  <c:v>6.2592918892131504</c:v>
                </c:pt>
                <c:pt idx="4548">
                  <c:v>6.2606684653928797</c:v>
                </c:pt>
                <c:pt idx="4549">
                  <c:v>6.2620450415726001</c:v>
                </c:pt>
                <c:pt idx="4550">
                  <c:v>6.2634216177523303</c:v>
                </c:pt>
                <c:pt idx="4551">
                  <c:v>6.2647981939320498</c:v>
                </c:pt>
                <c:pt idx="4552">
                  <c:v>6.26617477011178</c:v>
                </c:pt>
                <c:pt idx="4553">
                  <c:v>6.2675513462915102</c:v>
                </c:pt>
                <c:pt idx="4554">
                  <c:v>6.2689279224712298</c:v>
                </c:pt>
                <c:pt idx="4555">
                  <c:v>6.27030449865096</c:v>
                </c:pt>
                <c:pt idx="4556">
                  <c:v>6.2716810748306804</c:v>
                </c:pt>
                <c:pt idx="4557">
                  <c:v>6.2730576510104097</c:v>
                </c:pt>
                <c:pt idx="4558">
                  <c:v>6.2744342271901301</c:v>
                </c:pt>
                <c:pt idx="4559">
                  <c:v>6.2758108033698603</c:v>
                </c:pt>
                <c:pt idx="4560">
                  <c:v>6.2771873795495896</c:v>
                </c:pt>
                <c:pt idx="4561">
                  <c:v>6.27856395572931</c:v>
                </c:pt>
                <c:pt idx="4562">
                  <c:v>6.2799405319090402</c:v>
                </c:pt>
                <c:pt idx="4563">
                  <c:v>6.2813171080887598</c:v>
                </c:pt>
                <c:pt idx="4564">
                  <c:v>6.28269368426849</c:v>
                </c:pt>
                <c:pt idx="4565">
                  <c:v>6.2840702604482104</c:v>
                </c:pt>
                <c:pt idx="4566">
                  <c:v>6.2854468366279397</c:v>
                </c:pt>
                <c:pt idx="4567">
                  <c:v>6.2868234128076699</c:v>
                </c:pt>
                <c:pt idx="4568">
                  <c:v>6.2881999889873903</c:v>
                </c:pt>
                <c:pt idx="4569">
                  <c:v>6.2895765651671196</c:v>
                </c:pt>
                <c:pt idx="4570">
                  <c:v>6.29095314134684</c:v>
                </c:pt>
                <c:pt idx="4571">
                  <c:v>6.2923297175265702</c:v>
                </c:pt>
                <c:pt idx="4572">
                  <c:v>6.2937062937063004</c:v>
                </c:pt>
                <c:pt idx="4573">
                  <c:v>6.2950828698860199</c:v>
                </c:pt>
                <c:pt idx="4574">
                  <c:v>6.2964594460657501</c:v>
                </c:pt>
                <c:pt idx="4575">
                  <c:v>6.2978360222454697</c:v>
                </c:pt>
                <c:pt idx="4576">
                  <c:v>6.2992125984251999</c:v>
                </c:pt>
                <c:pt idx="4577">
                  <c:v>6.3005891746049203</c:v>
                </c:pt>
                <c:pt idx="4578">
                  <c:v>6.3019657507846496</c:v>
                </c:pt>
                <c:pt idx="4579">
                  <c:v>6.3033423269643798</c:v>
                </c:pt>
                <c:pt idx="4580">
                  <c:v>6.3047189031441002</c:v>
                </c:pt>
                <c:pt idx="4581">
                  <c:v>6.3060954793238304</c:v>
                </c:pt>
                <c:pt idx="4582">
                  <c:v>6.3074720555035499</c:v>
                </c:pt>
                <c:pt idx="4583">
                  <c:v>6.3088486316832801</c:v>
                </c:pt>
                <c:pt idx="4584">
                  <c:v>6.3102252078629997</c:v>
                </c:pt>
                <c:pt idx="4585">
                  <c:v>6.3116017840427299</c:v>
                </c:pt>
                <c:pt idx="4586">
                  <c:v>6.3129783602224601</c:v>
                </c:pt>
                <c:pt idx="4587">
                  <c:v>6.3143549364021796</c:v>
                </c:pt>
                <c:pt idx="4588">
                  <c:v>6.3157315125819098</c:v>
                </c:pt>
                <c:pt idx="4589">
                  <c:v>6.3171080887616302</c:v>
                </c:pt>
                <c:pt idx="4590">
                  <c:v>6.3184846649413604</c:v>
                </c:pt>
                <c:pt idx="4591">
                  <c:v>6.3198612411210799</c:v>
                </c:pt>
                <c:pt idx="4592">
                  <c:v>6.3212378173008101</c:v>
                </c:pt>
                <c:pt idx="4593">
                  <c:v>6.3226143934805403</c:v>
                </c:pt>
                <c:pt idx="4594">
                  <c:v>6.3239909696602599</c:v>
                </c:pt>
                <c:pt idx="4595">
                  <c:v>6.3253675458399901</c:v>
                </c:pt>
                <c:pt idx="4596">
                  <c:v>6.3267441220197096</c:v>
                </c:pt>
                <c:pt idx="4597">
                  <c:v>6.3281206981994398</c:v>
                </c:pt>
                <c:pt idx="4598">
                  <c:v>6.32949727437917</c:v>
                </c:pt>
                <c:pt idx="4599">
                  <c:v>6.3308738505588904</c:v>
                </c:pt>
                <c:pt idx="4600">
                  <c:v>6.3322504267386197</c:v>
                </c:pt>
                <c:pt idx="4601">
                  <c:v>6.3336270029183401</c:v>
                </c:pt>
                <c:pt idx="4602">
                  <c:v>6.3350035790980703</c:v>
                </c:pt>
                <c:pt idx="4603">
                  <c:v>6.3363801552777899</c:v>
                </c:pt>
                <c:pt idx="4604">
                  <c:v>6.3377567314575201</c:v>
                </c:pt>
                <c:pt idx="4605">
                  <c:v>6.3391333076372502</c:v>
                </c:pt>
                <c:pt idx="4606">
                  <c:v>6.3405098838169698</c:v>
                </c:pt>
                <c:pt idx="4607">
                  <c:v>6.3418864599967</c:v>
                </c:pt>
                <c:pt idx="4608">
                  <c:v>6.3432630361764204</c:v>
                </c:pt>
                <c:pt idx="4609">
                  <c:v>6.3446396123561497</c:v>
                </c:pt>
                <c:pt idx="4610">
                  <c:v>6.3460161885358799</c:v>
                </c:pt>
                <c:pt idx="4611">
                  <c:v>6.3473927647156003</c:v>
                </c:pt>
                <c:pt idx="4612">
                  <c:v>6.3487693408953296</c:v>
                </c:pt>
                <c:pt idx="4613">
                  <c:v>6.3501459170750501</c:v>
                </c:pt>
                <c:pt idx="4614">
                  <c:v>6.3515224932547802</c:v>
                </c:pt>
                <c:pt idx="4615">
                  <c:v>6.3528990694344998</c:v>
                </c:pt>
                <c:pt idx="4616">
                  <c:v>6.35427564561423</c:v>
                </c:pt>
                <c:pt idx="4617">
                  <c:v>6.3556522217939602</c:v>
                </c:pt>
                <c:pt idx="4618">
                  <c:v>6.3570287979736797</c:v>
                </c:pt>
                <c:pt idx="4619">
                  <c:v>6.3584053741534099</c:v>
                </c:pt>
                <c:pt idx="4620">
                  <c:v>6.3597819503331303</c:v>
                </c:pt>
                <c:pt idx="4621">
                  <c:v>6.3611585265128596</c:v>
                </c:pt>
                <c:pt idx="4622">
                  <c:v>6.36253510269258</c:v>
                </c:pt>
                <c:pt idx="4623">
                  <c:v>6.3639116788723102</c:v>
                </c:pt>
                <c:pt idx="4624">
                  <c:v>6.3652882550520404</c:v>
                </c:pt>
                <c:pt idx="4625">
                  <c:v>6.36666483123176</c:v>
                </c:pt>
                <c:pt idx="4626">
                  <c:v>6.3680414074114902</c:v>
                </c:pt>
                <c:pt idx="4627">
                  <c:v>6.3694179835912097</c:v>
                </c:pt>
                <c:pt idx="4628">
                  <c:v>6.3707945597709399</c:v>
                </c:pt>
                <c:pt idx="4629">
                  <c:v>6.3721711359506701</c:v>
                </c:pt>
                <c:pt idx="4630">
                  <c:v>6.3735477121303896</c:v>
                </c:pt>
                <c:pt idx="4631">
                  <c:v>6.3749242883101198</c:v>
                </c:pt>
                <c:pt idx="4632">
                  <c:v>6.3763008644898402</c:v>
                </c:pt>
                <c:pt idx="4633">
                  <c:v>6.3776774406695704</c:v>
                </c:pt>
                <c:pt idx="4634">
                  <c:v>6.37905401684929</c:v>
                </c:pt>
                <c:pt idx="4635">
                  <c:v>6.3804305930290202</c:v>
                </c:pt>
                <c:pt idx="4636">
                  <c:v>6.3818071692087504</c:v>
                </c:pt>
                <c:pt idx="4637">
                  <c:v>6.3831837453884699</c:v>
                </c:pt>
                <c:pt idx="4638">
                  <c:v>6.3845603215682001</c:v>
                </c:pt>
                <c:pt idx="4639">
                  <c:v>6.3859368977479196</c:v>
                </c:pt>
                <c:pt idx="4640">
                  <c:v>6.3873134739276498</c:v>
                </c:pt>
                <c:pt idx="4641">
                  <c:v>6.3886900501073702</c:v>
                </c:pt>
                <c:pt idx="4642">
                  <c:v>6.3900666262871004</c:v>
                </c:pt>
                <c:pt idx="4643">
                  <c:v>6.3914432024668297</c:v>
                </c:pt>
                <c:pt idx="4644">
                  <c:v>6.3928197786465502</c:v>
                </c:pt>
                <c:pt idx="4645">
                  <c:v>6.3941963548262803</c:v>
                </c:pt>
                <c:pt idx="4646">
                  <c:v>6.3955729310059999</c:v>
                </c:pt>
                <c:pt idx="4647">
                  <c:v>6.3969495071857301</c:v>
                </c:pt>
                <c:pt idx="4648">
                  <c:v>6.3983260833654496</c:v>
                </c:pt>
                <c:pt idx="4649">
                  <c:v>6.3997026595451798</c:v>
                </c:pt>
                <c:pt idx="4650">
                  <c:v>6.40107923572491</c:v>
                </c:pt>
                <c:pt idx="4651">
                  <c:v>6.4024558119046304</c:v>
                </c:pt>
                <c:pt idx="4652">
                  <c:v>6.4038323880843597</c:v>
                </c:pt>
                <c:pt idx="4653">
                  <c:v>6.4052089642640802</c:v>
                </c:pt>
                <c:pt idx="4654">
                  <c:v>6.4065855404438103</c:v>
                </c:pt>
                <c:pt idx="4655">
                  <c:v>6.4079621166235299</c:v>
                </c:pt>
                <c:pt idx="4656">
                  <c:v>6.4093386928032601</c:v>
                </c:pt>
                <c:pt idx="4657">
                  <c:v>6.4107152689829903</c:v>
                </c:pt>
                <c:pt idx="4658">
                  <c:v>6.4120918451627098</c:v>
                </c:pt>
                <c:pt idx="4659">
                  <c:v>6.41346842134244</c:v>
                </c:pt>
                <c:pt idx="4660">
                  <c:v>6.4148449975221604</c:v>
                </c:pt>
                <c:pt idx="4661">
                  <c:v>6.4162215737018897</c:v>
                </c:pt>
                <c:pt idx="4662">
                  <c:v>6.4175981498816199</c:v>
                </c:pt>
                <c:pt idx="4663">
                  <c:v>6.4189747260613403</c:v>
                </c:pt>
                <c:pt idx="4664">
                  <c:v>6.4203513022410696</c:v>
                </c:pt>
                <c:pt idx="4665">
                  <c:v>6.4217278784207901</c:v>
                </c:pt>
                <c:pt idx="4666">
                  <c:v>6.4231044546005203</c:v>
                </c:pt>
                <c:pt idx="4667">
                  <c:v>6.4244810307802496</c:v>
                </c:pt>
                <c:pt idx="4668">
                  <c:v>6.42585760695997</c:v>
                </c:pt>
                <c:pt idx="4669">
                  <c:v>6.4272341831397002</c:v>
                </c:pt>
                <c:pt idx="4670">
                  <c:v>6.4286107593194197</c:v>
                </c:pt>
                <c:pt idx="4671">
                  <c:v>6.4299873354991499</c:v>
                </c:pt>
                <c:pt idx="4672">
                  <c:v>6.4313639116788703</c:v>
                </c:pt>
                <c:pt idx="4673">
                  <c:v>6.4327404878585996</c:v>
                </c:pt>
                <c:pt idx="4674">
                  <c:v>6.4341170640383298</c:v>
                </c:pt>
                <c:pt idx="4675">
                  <c:v>6.4354936402180503</c:v>
                </c:pt>
                <c:pt idx="4676">
                  <c:v>6.4368702163977796</c:v>
                </c:pt>
                <c:pt idx="4677">
                  <c:v>6.4382467925775</c:v>
                </c:pt>
                <c:pt idx="4678">
                  <c:v>6.4396233687572302</c:v>
                </c:pt>
                <c:pt idx="4679">
                  <c:v>6.4409999449369497</c:v>
                </c:pt>
                <c:pt idx="4680">
                  <c:v>6.4423765211166799</c:v>
                </c:pt>
                <c:pt idx="4681">
                  <c:v>6.4437530972964101</c:v>
                </c:pt>
                <c:pt idx="4682">
                  <c:v>6.4451296734761296</c:v>
                </c:pt>
                <c:pt idx="4683">
                  <c:v>6.4465062496558598</c:v>
                </c:pt>
                <c:pt idx="4684">
                  <c:v>6.4478828258355803</c:v>
                </c:pt>
                <c:pt idx="4685">
                  <c:v>6.4492594020153096</c:v>
                </c:pt>
                <c:pt idx="4686">
                  <c:v>6.45063597819503</c:v>
                </c:pt>
                <c:pt idx="4687">
                  <c:v>6.4520125543747602</c:v>
                </c:pt>
                <c:pt idx="4688">
                  <c:v>6.4533891305544904</c:v>
                </c:pt>
                <c:pt idx="4689">
                  <c:v>6.4547657067342099</c:v>
                </c:pt>
                <c:pt idx="4690">
                  <c:v>6.4561422829139401</c:v>
                </c:pt>
                <c:pt idx="4691">
                  <c:v>6.4575188590936596</c:v>
                </c:pt>
                <c:pt idx="4692">
                  <c:v>6.4588954352733898</c:v>
                </c:pt>
                <c:pt idx="4693">
                  <c:v>6.46027201145312</c:v>
                </c:pt>
                <c:pt idx="4694">
                  <c:v>6.4616485876328396</c:v>
                </c:pt>
                <c:pt idx="4695">
                  <c:v>6.4630251638125698</c:v>
                </c:pt>
                <c:pt idx="4696">
                  <c:v>6.4644017399922902</c:v>
                </c:pt>
                <c:pt idx="4697">
                  <c:v>6.4657783161720204</c:v>
                </c:pt>
                <c:pt idx="4698">
                  <c:v>6.4671548923517399</c:v>
                </c:pt>
                <c:pt idx="4699">
                  <c:v>6.4685314685314701</c:v>
                </c:pt>
                <c:pt idx="4700">
                  <c:v>6.4699080447112003</c:v>
                </c:pt>
                <c:pt idx="4701">
                  <c:v>6.4712846208909198</c:v>
                </c:pt>
                <c:pt idx="4702">
                  <c:v>6.47266119707065</c:v>
                </c:pt>
                <c:pt idx="4703">
                  <c:v>6.4740377732503704</c:v>
                </c:pt>
                <c:pt idx="4704">
                  <c:v>6.4754143494300997</c:v>
                </c:pt>
                <c:pt idx="4705">
                  <c:v>6.4767909256098202</c:v>
                </c:pt>
                <c:pt idx="4706">
                  <c:v>6.4781675017895504</c:v>
                </c:pt>
                <c:pt idx="4707">
                  <c:v>6.4795440779692797</c:v>
                </c:pt>
                <c:pt idx="4708">
                  <c:v>6.4809206541490001</c:v>
                </c:pt>
                <c:pt idx="4709">
                  <c:v>6.4822972303287303</c:v>
                </c:pt>
                <c:pt idx="4710">
                  <c:v>6.4836738065084498</c:v>
                </c:pt>
                <c:pt idx="4711">
                  <c:v>6.48505038268818</c:v>
                </c:pt>
                <c:pt idx="4712">
                  <c:v>6.4864269588679102</c:v>
                </c:pt>
                <c:pt idx="4713">
                  <c:v>6.4878035350476297</c:v>
                </c:pt>
                <c:pt idx="4714">
                  <c:v>6.4891801112273599</c:v>
                </c:pt>
                <c:pt idx="4715">
                  <c:v>6.4905566874070804</c:v>
                </c:pt>
                <c:pt idx="4716">
                  <c:v>6.4919332635868097</c:v>
                </c:pt>
                <c:pt idx="4717">
                  <c:v>6.4933098397665301</c:v>
                </c:pt>
                <c:pt idx="4718">
                  <c:v>6.4946864159462603</c:v>
                </c:pt>
                <c:pt idx="4719">
                  <c:v>6.4960629921259896</c:v>
                </c:pt>
                <c:pt idx="4720">
                  <c:v>6.49743956830571</c:v>
                </c:pt>
                <c:pt idx="4721">
                  <c:v>6.4988161444854402</c:v>
                </c:pt>
                <c:pt idx="4722">
                  <c:v>6.5001927206651597</c:v>
                </c:pt>
                <c:pt idx="4723">
                  <c:v>6.5015692968448899</c:v>
                </c:pt>
                <c:pt idx="4724">
                  <c:v>6.5029458730246201</c:v>
                </c:pt>
                <c:pt idx="4725">
                  <c:v>6.5043224492043397</c:v>
                </c:pt>
                <c:pt idx="4726">
                  <c:v>6.5056990253840699</c:v>
                </c:pt>
                <c:pt idx="4727">
                  <c:v>6.5070756015637903</c:v>
                </c:pt>
                <c:pt idx="4728">
                  <c:v>6.5084521777435196</c:v>
                </c:pt>
                <c:pt idx="4729">
                  <c:v>6.50982875392324</c:v>
                </c:pt>
                <c:pt idx="4730">
                  <c:v>6.5112053301029702</c:v>
                </c:pt>
                <c:pt idx="4731">
                  <c:v>6.5125819062827004</c:v>
                </c:pt>
                <c:pt idx="4732">
                  <c:v>6.5139584824624199</c:v>
                </c:pt>
                <c:pt idx="4733">
                  <c:v>6.5153350586421501</c:v>
                </c:pt>
                <c:pt idx="4734">
                  <c:v>6.5167116348218697</c:v>
                </c:pt>
                <c:pt idx="4735">
                  <c:v>6.5180882110015999</c:v>
                </c:pt>
                <c:pt idx="4736">
                  <c:v>6.5194647871813203</c:v>
                </c:pt>
                <c:pt idx="4737">
                  <c:v>6.5208413633610496</c:v>
                </c:pt>
                <c:pt idx="4738">
                  <c:v>6.5222179395407798</c:v>
                </c:pt>
                <c:pt idx="4739">
                  <c:v>6.5235945157205002</c:v>
                </c:pt>
                <c:pt idx="4740">
                  <c:v>6.5249710919002304</c:v>
                </c:pt>
                <c:pt idx="4741">
                  <c:v>6.5263476680799499</c:v>
                </c:pt>
                <c:pt idx="4742">
                  <c:v>6.5277242442596801</c:v>
                </c:pt>
                <c:pt idx="4743">
                  <c:v>6.5291008204393997</c:v>
                </c:pt>
                <c:pt idx="4744">
                  <c:v>6.5304773966191298</c:v>
                </c:pt>
                <c:pt idx="4745">
                  <c:v>6.53185397279886</c:v>
                </c:pt>
                <c:pt idx="4746">
                  <c:v>6.5332305489785796</c:v>
                </c:pt>
                <c:pt idx="4747">
                  <c:v>6.5346071251583098</c:v>
                </c:pt>
                <c:pt idx="4748">
                  <c:v>6.5359837013380302</c:v>
                </c:pt>
                <c:pt idx="4749">
                  <c:v>6.5373602775177604</c:v>
                </c:pt>
                <c:pt idx="4750">
                  <c:v>6.5387368536974799</c:v>
                </c:pt>
                <c:pt idx="4751">
                  <c:v>6.5401134298772101</c:v>
                </c:pt>
                <c:pt idx="4752">
                  <c:v>6.5414900060569403</c:v>
                </c:pt>
                <c:pt idx="4753">
                  <c:v>6.5428665822366598</c:v>
                </c:pt>
                <c:pt idx="4754">
                  <c:v>6.54424315841639</c:v>
                </c:pt>
                <c:pt idx="4755">
                  <c:v>6.5456197345961096</c:v>
                </c:pt>
                <c:pt idx="4756">
                  <c:v>6.5469963107758398</c:v>
                </c:pt>
                <c:pt idx="4757">
                  <c:v>6.54837288695557</c:v>
                </c:pt>
                <c:pt idx="4758">
                  <c:v>6.5497494631352904</c:v>
                </c:pt>
                <c:pt idx="4759">
                  <c:v>6.5511260393150197</c:v>
                </c:pt>
                <c:pt idx="4760">
                  <c:v>6.5525026154947401</c:v>
                </c:pt>
                <c:pt idx="4761">
                  <c:v>6.5538791916744703</c:v>
                </c:pt>
                <c:pt idx="4762">
                  <c:v>6.5552557678541898</c:v>
                </c:pt>
                <c:pt idx="4763">
                  <c:v>6.55663234403392</c:v>
                </c:pt>
                <c:pt idx="4764">
                  <c:v>6.5580089202136502</c:v>
                </c:pt>
                <c:pt idx="4765">
                  <c:v>6.5593854963933698</c:v>
                </c:pt>
                <c:pt idx="4766">
                  <c:v>6.5607620725731</c:v>
                </c:pt>
                <c:pt idx="4767">
                  <c:v>6.5621386487528204</c:v>
                </c:pt>
                <c:pt idx="4768">
                  <c:v>6.5635152249325497</c:v>
                </c:pt>
                <c:pt idx="4769">
                  <c:v>6.5648918011122701</c:v>
                </c:pt>
                <c:pt idx="4770">
                  <c:v>6.5662683772920003</c:v>
                </c:pt>
                <c:pt idx="4771">
                  <c:v>6.5676449534717296</c:v>
                </c:pt>
                <c:pt idx="4772">
                  <c:v>6.56902152965145</c:v>
                </c:pt>
                <c:pt idx="4773">
                  <c:v>6.5703981058311802</c:v>
                </c:pt>
                <c:pt idx="4774">
                  <c:v>6.5717746820108998</c:v>
                </c:pt>
                <c:pt idx="4775">
                  <c:v>6.57315125819063</c:v>
                </c:pt>
                <c:pt idx="4776">
                  <c:v>6.5745278343703601</c:v>
                </c:pt>
                <c:pt idx="4777">
                  <c:v>6.5759044105500797</c:v>
                </c:pt>
                <c:pt idx="4778">
                  <c:v>6.5772809867298099</c:v>
                </c:pt>
                <c:pt idx="4779">
                  <c:v>6.5786575629095303</c:v>
                </c:pt>
                <c:pt idx="4780">
                  <c:v>6.5800341390892596</c:v>
                </c:pt>
                <c:pt idx="4781">
                  <c:v>6.58141071526898</c:v>
                </c:pt>
                <c:pt idx="4782">
                  <c:v>6.5827872914487102</c:v>
                </c:pt>
                <c:pt idx="4783">
                  <c:v>6.5841638676284404</c:v>
                </c:pt>
                <c:pt idx="4784">
                  <c:v>6.5855404438081599</c:v>
                </c:pt>
                <c:pt idx="4785">
                  <c:v>6.5869170199878901</c:v>
                </c:pt>
                <c:pt idx="4786">
                  <c:v>6.5882935961676097</c:v>
                </c:pt>
                <c:pt idx="4787">
                  <c:v>6.5896701723473399</c:v>
                </c:pt>
                <c:pt idx="4788">
                  <c:v>6.5910467485270701</c:v>
                </c:pt>
                <c:pt idx="4789">
                  <c:v>6.5924233247067896</c:v>
                </c:pt>
                <c:pt idx="4790">
                  <c:v>6.5937999008865198</c:v>
                </c:pt>
                <c:pt idx="4791">
                  <c:v>6.5951764770662402</c:v>
                </c:pt>
                <c:pt idx="4792">
                  <c:v>6.5965530532459704</c:v>
                </c:pt>
                <c:pt idx="4793">
                  <c:v>6.5979296294256899</c:v>
                </c:pt>
                <c:pt idx="4794">
                  <c:v>6.5993062056054201</c:v>
                </c:pt>
                <c:pt idx="4795">
                  <c:v>6.6006827817851503</c:v>
                </c:pt>
                <c:pt idx="4796">
                  <c:v>6.6020593579648699</c:v>
                </c:pt>
                <c:pt idx="4797">
                  <c:v>6.6034359341446001</c:v>
                </c:pt>
                <c:pt idx="4798">
                  <c:v>6.6048125103243196</c:v>
                </c:pt>
                <c:pt idx="4799">
                  <c:v>6.6061890865040498</c:v>
                </c:pt>
                <c:pt idx="4800">
                  <c:v>6.6075656626837702</c:v>
                </c:pt>
                <c:pt idx="4801">
                  <c:v>6.6089422388635004</c:v>
                </c:pt>
                <c:pt idx="4802">
                  <c:v>6.6103188150432297</c:v>
                </c:pt>
                <c:pt idx="4803">
                  <c:v>6.6116953912229501</c:v>
                </c:pt>
                <c:pt idx="4804">
                  <c:v>6.6130719674026803</c:v>
                </c:pt>
                <c:pt idx="4805">
                  <c:v>6.6144485435823999</c:v>
                </c:pt>
                <c:pt idx="4806">
                  <c:v>6.6158251197621301</c:v>
                </c:pt>
                <c:pt idx="4807">
                  <c:v>6.6172016959418603</c:v>
                </c:pt>
                <c:pt idx="4808">
                  <c:v>6.6185782721215798</c:v>
                </c:pt>
                <c:pt idx="4809">
                  <c:v>6.61995484830131</c:v>
                </c:pt>
                <c:pt idx="4810">
                  <c:v>6.6213314244810304</c:v>
                </c:pt>
                <c:pt idx="4811">
                  <c:v>6.6227080006607597</c:v>
                </c:pt>
                <c:pt idx="4812">
                  <c:v>6.6240845768404801</c:v>
                </c:pt>
                <c:pt idx="4813">
                  <c:v>6.6254611530202103</c:v>
                </c:pt>
                <c:pt idx="4814">
                  <c:v>6.6268377291999396</c:v>
                </c:pt>
                <c:pt idx="4815">
                  <c:v>6.6282143053796601</c:v>
                </c:pt>
                <c:pt idx="4816">
                  <c:v>6.6295908815593902</c:v>
                </c:pt>
                <c:pt idx="4817">
                  <c:v>6.6309674577391098</c:v>
                </c:pt>
                <c:pt idx="4818">
                  <c:v>6.63234403391884</c:v>
                </c:pt>
                <c:pt idx="4819">
                  <c:v>6.6337206100985604</c:v>
                </c:pt>
                <c:pt idx="4820">
                  <c:v>6.6350971862782897</c:v>
                </c:pt>
                <c:pt idx="4821">
                  <c:v>6.6364737624580199</c:v>
                </c:pt>
                <c:pt idx="4822">
                  <c:v>6.6378503386377403</c:v>
                </c:pt>
                <c:pt idx="4823">
                  <c:v>6.6392269148174696</c:v>
                </c:pt>
                <c:pt idx="4824">
                  <c:v>6.6406034909971901</c:v>
                </c:pt>
                <c:pt idx="4825">
                  <c:v>6.6419800671769202</c:v>
                </c:pt>
                <c:pt idx="4826">
                  <c:v>6.6433566433566398</c:v>
                </c:pt>
                <c:pt idx="4827">
                  <c:v>6.64473321953637</c:v>
                </c:pt>
                <c:pt idx="4828">
                  <c:v>6.6461097957161002</c:v>
                </c:pt>
                <c:pt idx="4829">
                  <c:v>6.6474863718958197</c:v>
                </c:pt>
                <c:pt idx="4830">
                  <c:v>6.6488629480755499</c:v>
                </c:pt>
                <c:pt idx="4831">
                  <c:v>6.6502395242552703</c:v>
                </c:pt>
                <c:pt idx="4832">
                  <c:v>6.6516161004349996</c:v>
                </c:pt>
                <c:pt idx="4833">
                  <c:v>6.65299267661472</c:v>
                </c:pt>
                <c:pt idx="4834">
                  <c:v>6.6543692527944502</c:v>
                </c:pt>
                <c:pt idx="4835">
                  <c:v>6.6557458289741804</c:v>
                </c:pt>
                <c:pt idx="4836">
                  <c:v>6.6571224051539</c:v>
                </c:pt>
                <c:pt idx="4837">
                  <c:v>6.6584989813336302</c:v>
                </c:pt>
                <c:pt idx="4838">
                  <c:v>6.6598755575133497</c:v>
                </c:pt>
                <c:pt idx="4839">
                  <c:v>6.6612521336930799</c:v>
                </c:pt>
                <c:pt idx="4840">
                  <c:v>6.6626287098728101</c:v>
                </c:pt>
                <c:pt idx="4841">
                  <c:v>6.6640052860525296</c:v>
                </c:pt>
                <c:pt idx="4842">
                  <c:v>6.6653818622322598</c:v>
                </c:pt>
                <c:pt idx="4843">
                  <c:v>6.6667584384119802</c:v>
                </c:pt>
                <c:pt idx="4844">
                  <c:v>6.6681350145917104</c:v>
                </c:pt>
                <c:pt idx="4845">
                  <c:v>6.66951159077143</c:v>
                </c:pt>
                <c:pt idx="4846">
                  <c:v>6.6708881669511602</c:v>
                </c:pt>
                <c:pt idx="4847">
                  <c:v>6.6722647431308904</c:v>
                </c:pt>
                <c:pt idx="4848">
                  <c:v>6.6736413193106099</c:v>
                </c:pt>
                <c:pt idx="4849">
                  <c:v>6.6750178954903401</c:v>
                </c:pt>
                <c:pt idx="4850">
                  <c:v>6.6763944716700596</c:v>
                </c:pt>
                <c:pt idx="4851">
                  <c:v>6.6777710478497898</c:v>
                </c:pt>
                <c:pt idx="4852">
                  <c:v>6.67914762402952</c:v>
                </c:pt>
                <c:pt idx="4853">
                  <c:v>6.6805242002092404</c:v>
                </c:pt>
                <c:pt idx="4854">
                  <c:v>6.6819007763889697</c:v>
                </c:pt>
                <c:pt idx="4855">
                  <c:v>6.6832773525686902</c:v>
                </c:pt>
                <c:pt idx="4856">
                  <c:v>6.6846539287484203</c:v>
                </c:pt>
                <c:pt idx="4857">
                  <c:v>6.6860305049281399</c:v>
                </c:pt>
                <c:pt idx="4858">
                  <c:v>6.6874070811078701</c:v>
                </c:pt>
                <c:pt idx="4859">
                  <c:v>6.6887836572876003</c:v>
                </c:pt>
                <c:pt idx="4860">
                  <c:v>6.6901602334673198</c:v>
                </c:pt>
                <c:pt idx="4861">
                  <c:v>6.69153680964705</c:v>
                </c:pt>
                <c:pt idx="4862">
                  <c:v>6.6929133858267704</c:v>
                </c:pt>
                <c:pt idx="4863">
                  <c:v>6.6942899620064997</c:v>
                </c:pt>
                <c:pt idx="4864">
                  <c:v>6.6956665381862299</c:v>
                </c:pt>
                <c:pt idx="4865">
                  <c:v>6.6970431143659503</c:v>
                </c:pt>
                <c:pt idx="4866">
                  <c:v>6.6984196905456797</c:v>
                </c:pt>
                <c:pt idx="4867">
                  <c:v>6.6997962667254001</c:v>
                </c:pt>
                <c:pt idx="4868">
                  <c:v>6.7011728429051303</c:v>
                </c:pt>
                <c:pt idx="4869">
                  <c:v>6.7025494190848498</c:v>
                </c:pt>
                <c:pt idx="4870">
                  <c:v>6.70392599526458</c:v>
                </c:pt>
                <c:pt idx="4871">
                  <c:v>6.7053025714443102</c:v>
                </c:pt>
                <c:pt idx="4872">
                  <c:v>6.7066791476240297</c:v>
                </c:pt>
                <c:pt idx="4873">
                  <c:v>6.7080557238037599</c:v>
                </c:pt>
                <c:pt idx="4874">
                  <c:v>6.7094322999834803</c:v>
                </c:pt>
                <c:pt idx="4875">
                  <c:v>6.7108088761632096</c:v>
                </c:pt>
                <c:pt idx="4876">
                  <c:v>6.7121854523429301</c:v>
                </c:pt>
                <c:pt idx="4877">
                  <c:v>6.7135620285226603</c:v>
                </c:pt>
                <c:pt idx="4878">
                  <c:v>6.7149386047023896</c:v>
                </c:pt>
                <c:pt idx="4879">
                  <c:v>6.71631518088211</c:v>
                </c:pt>
                <c:pt idx="4880">
                  <c:v>6.7176917570618402</c:v>
                </c:pt>
                <c:pt idx="4881">
                  <c:v>6.7190683332415597</c:v>
                </c:pt>
                <c:pt idx="4882">
                  <c:v>6.7204449094212899</c:v>
                </c:pt>
                <c:pt idx="4883">
                  <c:v>6.7218214856010103</c:v>
                </c:pt>
                <c:pt idx="4884">
                  <c:v>6.7231980617807396</c:v>
                </c:pt>
                <c:pt idx="4885">
                  <c:v>6.7245746379604698</c:v>
                </c:pt>
                <c:pt idx="4886">
                  <c:v>6.7259512141401903</c:v>
                </c:pt>
                <c:pt idx="4887">
                  <c:v>6.7273277903199196</c:v>
                </c:pt>
                <c:pt idx="4888">
                  <c:v>6.72870436649964</c:v>
                </c:pt>
                <c:pt idx="4889">
                  <c:v>6.7300809426793702</c:v>
                </c:pt>
                <c:pt idx="4890">
                  <c:v>6.7314575188590897</c:v>
                </c:pt>
                <c:pt idx="4891">
                  <c:v>6.7328340950388199</c:v>
                </c:pt>
                <c:pt idx="4892">
                  <c:v>6.7342106712185501</c:v>
                </c:pt>
                <c:pt idx="4893">
                  <c:v>6.7355872473982696</c:v>
                </c:pt>
                <c:pt idx="4894">
                  <c:v>6.7369638235779998</c:v>
                </c:pt>
                <c:pt idx="4895">
                  <c:v>6.7383403997577203</c:v>
                </c:pt>
                <c:pt idx="4896">
                  <c:v>6.7397169759374496</c:v>
                </c:pt>
                <c:pt idx="4897">
                  <c:v>6.7410935521171798</c:v>
                </c:pt>
                <c:pt idx="4898">
                  <c:v>6.7424701282969002</c:v>
                </c:pt>
                <c:pt idx="4899">
                  <c:v>6.7438467044766304</c:v>
                </c:pt>
                <c:pt idx="4900">
                  <c:v>6.7452232806563499</c:v>
                </c:pt>
                <c:pt idx="4901">
                  <c:v>6.7465998568360801</c:v>
                </c:pt>
                <c:pt idx="4902">
                  <c:v>6.7479764330158103</c:v>
                </c:pt>
                <c:pt idx="4903">
                  <c:v>6.7493530091955298</c:v>
                </c:pt>
                <c:pt idx="4904">
                  <c:v>6.75072958537526</c:v>
                </c:pt>
                <c:pt idx="4905">
                  <c:v>6.7521061615549796</c:v>
                </c:pt>
                <c:pt idx="4906">
                  <c:v>6.7534827377347098</c:v>
                </c:pt>
                <c:pt idx="4907">
                  <c:v>6.7548593139144302</c:v>
                </c:pt>
                <c:pt idx="4908">
                  <c:v>6.7562358900941604</c:v>
                </c:pt>
                <c:pt idx="4909">
                  <c:v>6.7576124662738897</c:v>
                </c:pt>
                <c:pt idx="4910">
                  <c:v>6.7589890424536101</c:v>
                </c:pt>
                <c:pt idx="4911">
                  <c:v>6.7603656186333403</c:v>
                </c:pt>
                <c:pt idx="4912">
                  <c:v>6.7617421948130598</c:v>
                </c:pt>
                <c:pt idx="4913">
                  <c:v>6.76311877099279</c:v>
                </c:pt>
                <c:pt idx="4914">
                  <c:v>6.7644953471725104</c:v>
                </c:pt>
                <c:pt idx="4915">
                  <c:v>6.7658719233522397</c:v>
                </c:pt>
                <c:pt idx="4916">
                  <c:v>6.7672484995319699</c:v>
                </c:pt>
                <c:pt idx="4917">
                  <c:v>6.7686250757116904</c:v>
                </c:pt>
                <c:pt idx="4918">
                  <c:v>6.7700016518914197</c:v>
                </c:pt>
                <c:pt idx="4919">
                  <c:v>6.7713782280711401</c:v>
                </c:pt>
                <c:pt idx="4920">
                  <c:v>6.7727548042508703</c:v>
                </c:pt>
                <c:pt idx="4921">
                  <c:v>6.7741313804305898</c:v>
                </c:pt>
                <c:pt idx="4922">
                  <c:v>6.77550795661032</c:v>
                </c:pt>
                <c:pt idx="4923">
                  <c:v>6.7768845327900502</c:v>
                </c:pt>
                <c:pt idx="4924">
                  <c:v>6.7782611089697697</c:v>
                </c:pt>
                <c:pt idx="4925">
                  <c:v>6.7796376851494999</c:v>
                </c:pt>
                <c:pt idx="4926">
                  <c:v>6.7810142613292204</c:v>
                </c:pt>
                <c:pt idx="4927">
                  <c:v>6.7823908375089497</c:v>
                </c:pt>
                <c:pt idx="4928">
                  <c:v>6.7837674136886701</c:v>
                </c:pt>
                <c:pt idx="4929">
                  <c:v>6.7851439898684003</c:v>
                </c:pt>
                <c:pt idx="4930">
                  <c:v>6.7865205660481296</c:v>
                </c:pt>
                <c:pt idx="4931">
                  <c:v>6.78789714222785</c:v>
                </c:pt>
                <c:pt idx="4932">
                  <c:v>6.7892737184075802</c:v>
                </c:pt>
                <c:pt idx="4933">
                  <c:v>6.7906502945872997</c:v>
                </c:pt>
                <c:pt idx="4934">
                  <c:v>6.7920268707670299</c:v>
                </c:pt>
                <c:pt idx="4935">
                  <c:v>6.7934034469467601</c:v>
                </c:pt>
                <c:pt idx="4936">
                  <c:v>6.7947800231264797</c:v>
                </c:pt>
                <c:pt idx="4937">
                  <c:v>6.7961565993062099</c:v>
                </c:pt>
                <c:pt idx="4938">
                  <c:v>6.7975331754859303</c:v>
                </c:pt>
                <c:pt idx="4939">
                  <c:v>6.7989097516656596</c:v>
                </c:pt>
                <c:pt idx="4940">
                  <c:v>6.80028632784538</c:v>
                </c:pt>
                <c:pt idx="4941">
                  <c:v>6.8016629040251102</c:v>
                </c:pt>
                <c:pt idx="4942">
                  <c:v>6.8030394802048404</c:v>
                </c:pt>
                <c:pt idx="4943">
                  <c:v>6.8044160563845599</c:v>
                </c:pt>
                <c:pt idx="4944">
                  <c:v>6.8057926325642901</c:v>
                </c:pt>
                <c:pt idx="4945">
                  <c:v>6.8071692087440097</c:v>
                </c:pt>
                <c:pt idx="4946">
                  <c:v>6.8085457849237399</c:v>
                </c:pt>
                <c:pt idx="4947">
                  <c:v>6.80992236110347</c:v>
                </c:pt>
                <c:pt idx="4948">
                  <c:v>6.8112989372831896</c:v>
                </c:pt>
                <c:pt idx="4949">
                  <c:v>6.8126755134629198</c:v>
                </c:pt>
                <c:pt idx="4950">
                  <c:v>6.8140520896426402</c:v>
                </c:pt>
                <c:pt idx="4951">
                  <c:v>6.8154286658223704</c:v>
                </c:pt>
                <c:pt idx="4952">
                  <c:v>6.8168052420020899</c:v>
                </c:pt>
                <c:pt idx="4953">
                  <c:v>6.8181818181818201</c:v>
                </c:pt>
                <c:pt idx="4954">
                  <c:v>6.8195583943615503</c:v>
                </c:pt>
                <c:pt idx="4955">
                  <c:v>6.8209349705412698</c:v>
                </c:pt>
                <c:pt idx="4956">
                  <c:v>6.822311546721</c:v>
                </c:pt>
                <c:pt idx="4957">
                  <c:v>6.8236881229007196</c:v>
                </c:pt>
                <c:pt idx="4958">
                  <c:v>6.8250646990804498</c:v>
                </c:pt>
                <c:pt idx="4959">
                  <c:v>6.8264412752601702</c:v>
                </c:pt>
                <c:pt idx="4960">
                  <c:v>6.8278178514399004</c:v>
                </c:pt>
                <c:pt idx="4961">
                  <c:v>6.8291944276196297</c:v>
                </c:pt>
                <c:pt idx="4962">
                  <c:v>6.8305710037993501</c:v>
                </c:pt>
                <c:pt idx="4963">
                  <c:v>6.8319475799790803</c:v>
                </c:pt>
                <c:pt idx="4964">
                  <c:v>6.8333241561587998</c:v>
                </c:pt>
                <c:pt idx="4965">
                  <c:v>6.83470073233853</c:v>
                </c:pt>
                <c:pt idx="4966">
                  <c:v>6.8360773085182602</c:v>
                </c:pt>
                <c:pt idx="4967">
                  <c:v>6.8374538846979798</c:v>
                </c:pt>
                <c:pt idx="4968">
                  <c:v>6.83883046087771</c:v>
                </c:pt>
                <c:pt idx="4969">
                  <c:v>6.8402070370574304</c:v>
                </c:pt>
                <c:pt idx="4970">
                  <c:v>6.8415836132371597</c:v>
                </c:pt>
                <c:pt idx="4971">
                  <c:v>6.8429601894168801</c:v>
                </c:pt>
                <c:pt idx="4972">
                  <c:v>6.8443367655966103</c:v>
                </c:pt>
                <c:pt idx="4973">
                  <c:v>6.8457133417763396</c:v>
                </c:pt>
                <c:pt idx="4974">
                  <c:v>6.84708991795606</c:v>
                </c:pt>
                <c:pt idx="4975">
                  <c:v>6.8484664941357902</c:v>
                </c:pt>
                <c:pt idx="4976">
                  <c:v>6.8498430703155098</c:v>
                </c:pt>
                <c:pt idx="4977">
                  <c:v>6.85121964649524</c:v>
                </c:pt>
                <c:pt idx="4978">
                  <c:v>6.8525962226749604</c:v>
                </c:pt>
                <c:pt idx="4979">
                  <c:v>6.8539727988546897</c:v>
                </c:pt>
                <c:pt idx="4980">
                  <c:v>6.8553493750344199</c:v>
                </c:pt>
                <c:pt idx="4981">
                  <c:v>6.8567259512141403</c:v>
                </c:pt>
                <c:pt idx="4982">
                  <c:v>6.8581025273938696</c:v>
                </c:pt>
                <c:pt idx="4983">
                  <c:v>6.85947910357359</c:v>
                </c:pt>
                <c:pt idx="4984">
                  <c:v>6.8608556797533202</c:v>
                </c:pt>
                <c:pt idx="4985">
                  <c:v>6.8622322559330398</c:v>
                </c:pt>
                <c:pt idx="4986">
                  <c:v>6.86360883211277</c:v>
                </c:pt>
                <c:pt idx="4987">
                  <c:v>6.8649854082925001</c:v>
                </c:pt>
                <c:pt idx="4988">
                  <c:v>6.8663619844722197</c:v>
                </c:pt>
                <c:pt idx="4989">
                  <c:v>6.8677385606519499</c:v>
                </c:pt>
                <c:pt idx="4990">
                  <c:v>6.8691151368316703</c:v>
                </c:pt>
                <c:pt idx="4991">
                  <c:v>6.8704917130113996</c:v>
                </c:pt>
                <c:pt idx="4992">
                  <c:v>6.8718682891911298</c:v>
                </c:pt>
                <c:pt idx="4993">
                  <c:v>6.8732448653708502</c:v>
                </c:pt>
                <c:pt idx="4994">
                  <c:v>6.8746214415505804</c:v>
                </c:pt>
                <c:pt idx="4995">
                  <c:v>6.8759980177302999</c:v>
                </c:pt>
                <c:pt idx="4996">
                  <c:v>6.8773745939100301</c:v>
                </c:pt>
                <c:pt idx="4997">
                  <c:v>6.8787511700897497</c:v>
                </c:pt>
                <c:pt idx="4998">
                  <c:v>6.8801277462694799</c:v>
                </c:pt>
                <c:pt idx="4999">
                  <c:v>6.8815043224492101</c:v>
                </c:pt>
                <c:pt idx="5000">
                  <c:v>6.8828808986289296</c:v>
                </c:pt>
                <c:pt idx="5001">
                  <c:v>6.8842574748086598</c:v>
                </c:pt>
                <c:pt idx="5002">
                  <c:v>6.8856340509883802</c:v>
                </c:pt>
                <c:pt idx="5003">
                  <c:v>6.8870106271681104</c:v>
                </c:pt>
                <c:pt idx="5004">
                  <c:v>6.8883872033478299</c:v>
                </c:pt>
                <c:pt idx="5005">
                  <c:v>6.8897637795275601</c:v>
                </c:pt>
                <c:pt idx="5006">
                  <c:v>6.8911403557072903</c:v>
                </c:pt>
                <c:pt idx="5007">
                  <c:v>6.8925169318870099</c:v>
                </c:pt>
                <c:pt idx="5008">
                  <c:v>6.8938935080667401</c:v>
                </c:pt>
                <c:pt idx="5009">
                  <c:v>6.8952700842464596</c:v>
                </c:pt>
                <c:pt idx="5010">
                  <c:v>6.8966466604261898</c:v>
                </c:pt>
                <c:pt idx="5011">
                  <c:v>6.89802323660592</c:v>
                </c:pt>
                <c:pt idx="5012">
                  <c:v>6.8993998127856404</c:v>
                </c:pt>
                <c:pt idx="5013">
                  <c:v>6.9007763889653697</c:v>
                </c:pt>
                <c:pt idx="5014">
                  <c:v>6.9021529651450901</c:v>
                </c:pt>
                <c:pt idx="5015">
                  <c:v>6.9035295413248203</c:v>
                </c:pt>
                <c:pt idx="5016">
                  <c:v>6.9049061175045399</c:v>
                </c:pt>
                <c:pt idx="5017">
                  <c:v>6.9062826936842701</c:v>
                </c:pt>
                <c:pt idx="5018">
                  <c:v>6.9076592698640003</c:v>
                </c:pt>
                <c:pt idx="5019">
                  <c:v>6.9090358460437198</c:v>
                </c:pt>
                <c:pt idx="5020">
                  <c:v>6.91041242222345</c:v>
                </c:pt>
                <c:pt idx="5021">
                  <c:v>6.9117889984031704</c:v>
                </c:pt>
                <c:pt idx="5022">
                  <c:v>6.9131655745828997</c:v>
                </c:pt>
                <c:pt idx="5023">
                  <c:v>6.9145421507626299</c:v>
                </c:pt>
                <c:pt idx="5024">
                  <c:v>6.9159187269423503</c:v>
                </c:pt>
                <c:pt idx="5025">
                  <c:v>6.9172953031220796</c:v>
                </c:pt>
                <c:pt idx="5026">
                  <c:v>6.9186718793018001</c:v>
                </c:pt>
                <c:pt idx="5027">
                  <c:v>6.9200484554815302</c:v>
                </c:pt>
                <c:pt idx="5028">
                  <c:v>6.9214250316612498</c:v>
                </c:pt>
                <c:pt idx="5029">
                  <c:v>6.92280160784098</c:v>
                </c:pt>
                <c:pt idx="5030">
                  <c:v>6.9241781840207102</c:v>
                </c:pt>
                <c:pt idx="5031">
                  <c:v>6.9255547602004297</c:v>
                </c:pt>
                <c:pt idx="5032">
                  <c:v>6.9269313363801599</c:v>
                </c:pt>
                <c:pt idx="5033">
                  <c:v>6.9283079125598803</c:v>
                </c:pt>
                <c:pt idx="5034">
                  <c:v>6.9296844887396096</c:v>
                </c:pt>
                <c:pt idx="5035">
                  <c:v>6.9310610649193301</c:v>
                </c:pt>
                <c:pt idx="5036">
                  <c:v>6.9324376410990602</c:v>
                </c:pt>
                <c:pt idx="5037">
                  <c:v>6.9338142172787904</c:v>
                </c:pt>
                <c:pt idx="5038">
                  <c:v>6.93519079345851</c:v>
                </c:pt>
                <c:pt idx="5039">
                  <c:v>6.9365673696382402</c:v>
                </c:pt>
                <c:pt idx="5040">
                  <c:v>6.9379439458179597</c:v>
                </c:pt>
                <c:pt idx="5041">
                  <c:v>6.9393205219976899</c:v>
                </c:pt>
                <c:pt idx="5042">
                  <c:v>6.9406970981774201</c:v>
                </c:pt>
                <c:pt idx="5043">
                  <c:v>6.9420736743571396</c:v>
                </c:pt>
                <c:pt idx="5044">
                  <c:v>6.9434502505368698</c:v>
                </c:pt>
                <c:pt idx="5045">
                  <c:v>6.9448268267165902</c:v>
                </c:pt>
                <c:pt idx="5046">
                  <c:v>6.9462034028963204</c:v>
                </c:pt>
                <c:pt idx="5047">
                  <c:v>6.94757997907604</c:v>
                </c:pt>
                <c:pt idx="5048">
                  <c:v>6.9489565552557702</c:v>
                </c:pt>
                <c:pt idx="5049">
                  <c:v>6.9503331314355004</c:v>
                </c:pt>
                <c:pt idx="5050">
                  <c:v>6.9517097076152199</c:v>
                </c:pt>
                <c:pt idx="5051">
                  <c:v>6.9530862837949501</c:v>
                </c:pt>
                <c:pt idx="5052">
                  <c:v>6.9544628599746696</c:v>
                </c:pt>
                <c:pt idx="5053">
                  <c:v>6.9558394361543998</c:v>
                </c:pt>
                <c:pt idx="5054">
                  <c:v>6.9572160123341202</c:v>
                </c:pt>
                <c:pt idx="5055">
                  <c:v>6.9585925885138504</c:v>
                </c:pt>
                <c:pt idx="5056">
                  <c:v>6.9599691646935797</c:v>
                </c:pt>
                <c:pt idx="5057">
                  <c:v>6.9613457408733002</c:v>
                </c:pt>
                <c:pt idx="5058">
                  <c:v>6.9627223170530304</c:v>
                </c:pt>
                <c:pt idx="5059">
                  <c:v>6.9640988932327499</c:v>
                </c:pt>
                <c:pt idx="5060">
                  <c:v>6.9654754694124801</c:v>
                </c:pt>
                <c:pt idx="5061">
                  <c:v>6.9668520455921996</c:v>
                </c:pt>
                <c:pt idx="5062">
                  <c:v>6.9682286217719298</c:v>
                </c:pt>
                <c:pt idx="5063">
                  <c:v>6.96960519795166</c:v>
                </c:pt>
                <c:pt idx="5064">
                  <c:v>6.9709817741313804</c:v>
                </c:pt>
                <c:pt idx="5065">
                  <c:v>6.9723583503111097</c:v>
                </c:pt>
                <c:pt idx="5066">
                  <c:v>6.9737349264908302</c:v>
                </c:pt>
                <c:pt idx="5067">
                  <c:v>6.9751115026705603</c:v>
                </c:pt>
                <c:pt idx="5068">
                  <c:v>6.9764880788502799</c:v>
                </c:pt>
                <c:pt idx="5069">
                  <c:v>6.9778646550300101</c:v>
                </c:pt>
                <c:pt idx="5070">
                  <c:v>6.9792412312097403</c:v>
                </c:pt>
                <c:pt idx="5071">
                  <c:v>6.9806178073894598</c:v>
                </c:pt>
                <c:pt idx="5072">
                  <c:v>6.98199438356919</c:v>
                </c:pt>
                <c:pt idx="5073">
                  <c:v>6.9833709597489104</c:v>
                </c:pt>
                <c:pt idx="5074">
                  <c:v>6.9847475359286397</c:v>
                </c:pt>
                <c:pt idx="5075">
                  <c:v>6.9861241121083699</c:v>
                </c:pt>
                <c:pt idx="5076">
                  <c:v>6.9875006882880903</c:v>
                </c:pt>
                <c:pt idx="5077">
                  <c:v>6.9888772644678196</c:v>
                </c:pt>
                <c:pt idx="5078">
                  <c:v>6.9902538406475401</c:v>
                </c:pt>
                <c:pt idx="5079">
                  <c:v>6.9916304168272703</c:v>
                </c:pt>
                <c:pt idx="5080">
                  <c:v>6.9930069930069898</c:v>
                </c:pt>
                <c:pt idx="5081">
                  <c:v>6.99438356918672</c:v>
                </c:pt>
                <c:pt idx="5082">
                  <c:v>6.9957601453664502</c:v>
                </c:pt>
                <c:pt idx="5083">
                  <c:v>6.9971367215461697</c:v>
                </c:pt>
                <c:pt idx="5084">
                  <c:v>6.9985132977258999</c:v>
                </c:pt>
                <c:pt idx="5085">
                  <c:v>6.9998898739056203</c:v>
                </c:pt>
                <c:pt idx="5086">
                  <c:v>7.0012664500853496</c:v>
                </c:pt>
                <c:pt idx="5087">
                  <c:v>7.0026430262650798</c:v>
                </c:pt>
                <c:pt idx="5088">
                  <c:v>7.0040196024448003</c:v>
                </c:pt>
                <c:pt idx="5089">
                  <c:v>7.0053961786245296</c:v>
                </c:pt>
                <c:pt idx="5090">
                  <c:v>7.00677275480425</c:v>
                </c:pt>
                <c:pt idx="5091">
                  <c:v>7.0081493309839802</c:v>
                </c:pt>
                <c:pt idx="5092">
                  <c:v>7.0095259071636997</c:v>
                </c:pt>
                <c:pt idx="5093">
                  <c:v>7.0109024833434299</c:v>
                </c:pt>
                <c:pt idx="5094">
                  <c:v>7.0122790595231601</c:v>
                </c:pt>
                <c:pt idx="5095">
                  <c:v>7.0136556357028796</c:v>
                </c:pt>
                <c:pt idx="5096">
                  <c:v>7.0150322118826098</c:v>
                </c:pt>
                <c:pt idx="5097">
                  <c:v>7.0164087880623303</c:v>
                </c:pt>
                <c:pt idx="5098">
                  <c:v>7.0177853642420596</c:v>
                </c:pt>
                <c:pt idx="5099">
                  <c:v>7.01916194042178</c:v>
                </c:pt>
                <c:pt idx="5100">
                  <c:v>7.0205385166015102</c:v>
                </c:pt>
                <c:pt idx="5101">
                  <c:v>7.0219150927812404</c:v>
                </c:pt>
                <c:pt idx="5102">
                  <c:v>7.0232916689609599</c:v>
                </c:pt>
                <c:pt idx="5103">
                  <c:v>7.0246682451406901</c:v>
                </c:pt>
                <c:pt idx="5104">
                  <c:v>7.0260448213204096</c:v>
                </c:pt>
                <c:pt idx="5105">
                  <c:v>7.0274213975001398</c:v>
                </c:pt>
                <c:pt idx="5106">
                  <c:v>7.02879797367987</c:v>
                </c:pt>
                <c:pt idx="5107">
                  <c:v>7.0301745498595896</c:v>
                </c:pt>
                <c:pt idx="5108">
                  <c:v>7.0315511260393198</c:v>
                </c:pt>
                <c:pt idx="5109">
                  <c:v>7.0329277022190402</c:v>
                </c:pt>
                <c:pt idx="5110">
                  <c:v>7.0343042783987704</c:v>
                </c:pt>
                <c:pt idx="5111">
                  <c:v>7.0356808545784899</c:v>
                </c:pt>
                <c:pt idx="5112">
                  <c:v>7.0370574307582201</c:v>
                </c:pt>
                <c:pt idx="5113">
                  <c:v>7.0384340069379503</c:v>
                </c:pt>
                <c:pt idx="5114">
                  <c:v>7.0398105831176698</c:v>
                </c:pt>
                <c:pt idx="5115">
                  <c:v>7.0411871592974</c:v>
                </c:pt>
                <c:pt idx="5116">
                  <c:v>7.0425637354771196</c:v>
                </c:pt>
                <c:pt idx="5117">
                  <c:v>7.0439403116568498</c:v>
                </c:pt>
                <c:pt idx="5118">
                  <c:v>7.0453168878365702</c:v>
                </c:pt>
                <c:pt idx="5119">
                  <c:v>7.0466934640163004</c:v>
                </c:pt>
                <c:pt idx="5120">
                  <c:v>7.0480700401960297</c:v>
                </c:pt>
                <c:pt idx="5121">
                  <c:v>7.0494466163757501</c:v>
                </c:pt>
                <c:pt idx="5122">
                  <c:v>7.0508231925554803</c:v>
                </c:pt>
                <c:pt idx="5123">
                  <c:v>7.0521997687351998</c:v>
                </c:pt>
                <c:pt idx="5124">
                  <c:v>7.05357634491493</c:v>
                </c:pt>
                <c:pt idx="5125">
                  <c:v>7.0549529210946504</c:v>
                </c:pt>
                <c:pt idx="5126">
                  <c:v>7.0563294972743797</c:v>
                </c:pt>
                <c:pt idx="5127">
                  <c:v>7.0577060734541099</c:v>
                </c:pt>
                <c:pt idx="5128">
                  <c:v>7.0590826496338304</c:v>
                </c:pt>
                <c:pt idx="5129">
                  <c:v>7.0604592258135597</c:v>
                </c:pt>
                <c:pt idx="5130">
                  <c:v>7.0618358019932801</c:v>
                </c:pt>
                <c:pt idx="5131">
                  <c:v>7.0632123781730103</c:v>
                </c:pt>
                <c:pt idx="5132">
                  <c:v>7.0645889543527396</c:v>
                </c:pt>
                <c:pt idx="5133">
                  <c:v>7.06596553053246</c:v>
                </c:pt>
                <c:pt idx="5134">
                  <c:v>7.0673421067121902</c:v>
                </c:pt>
                <c:pt idx="5135">
                  <c:v>7.0687186828919097</c:v>
                </c:pt>
                <c:pt idx="5136">
                  <c:v>7.0700952590716399</c:v>
                </c:pt>
                <c:pt idx="5137">
                  <c:v>7.0714718352513604</c:v>
                </c:pt>
                <c:pt idx="5138">
                  <c:v>7.0728484114310897</c:v>
                </c:pt>
                <c:pt idx="5139">
                  <c:v>7.0742249876108101</c:v>
                </c:pt>
                <c:pt idx="5140">
                  <c:v>7.0756015637905403</c:v>
                </c:pt>
                <c:pt idx="5141">
                  <c:v>7.0769781399702696</c:v>
                </c:pt>
                <c:pt idx="5142">
                  <c:v>7.07835471614999</c:v>
                </c:pt>
                <c:pt idx="5143">
                  <c:v>7.0797312923297202</c:v>
                </c:pt>
                <c:pt idx="5144">
                  <c:v>7.0811078685094397</c:v>
                </c:pt>
                <c:pt idx="5145">
                  <c:v>7.0824844446891699</c:v>
                </c:pt>
                <c:pt idx="5146">
                  <c:v>7.0838610208689001</c:v>
                </c:pt>
                <c:pt idx="5147">
                  <c:v>7.0852375970486197</c:v>
                </c:pt>
                <c:pt idx="5148">
                  <c:v>7.0866141732283499</c:v>
                </c:pt>
                <c:pt idx="5149">
                  <c:v>7.0879907494080703</c:v>
                </c:pt>
                <c:pt idx="5150">
                  <c:v>7.0893673255877996</c:v>
                </c:pt>
                <c:pt idx="5151">
                  <c:v>7.0907439017675298</c:v>
                </c:pt>
                <c:pt idx="5152">
                  <c:v>7.0921204779472502</c:v>
                </c:pt>
                <c:pt idx="5153">
                  <c:v>7.0934970541269804</c:v>
                </c:pt>
                <c:pt idx="5154">
                  <c:v>7.0948736303066999</c:v>
                </c:pt>
                <c:pt idx="5155">
                  <c:v>7.0962502064864301</c:v>
                </c:pt>
                <c:pt idx="5156">
                  <c:v>7.0976267826661497</c:v>
                </c:pt>
                <c:pt idx="5157">
                  <c:v>7.0990033588458799</c:v>
                </c:pt>
                <c:pt idx="5158">
                  <c:v>7.10037993502561</c:v>
                </c:pt>
                <c:pt idx="5159">
                  <c:v>7.1017565112053296</c:v>
                </c:pt>
                <c:pt idx="5160">
                  <c:v>7.1031330873850598</c:v>
                </c:pt>
                <c:pt idx="5161">
                  <c:v>7.1045096635647802</c:v>
                </c:pt>
                <c:pt idx="5162">
                  <c:v>7.1058862397445104</c:v>
                </c:pt>
                <c:pt idx="5163">
                  <c:v>7.1072628159242397</c:v>
                </c:pt>
                <c:pt idx="5164">
                  <c:v>7.1086393921039601</c:v>
                </c:pt>
                <c:pt idx="5165">
                  <c:v>7.1100159682836903</c:v>
                </c:pt>
                <c:pt idx="5166">
                  <c:v>7.1113925444634098</c:v>
                </c:pt>
                <c:pt idx="5167">
                  <c:v>7.11276912064314</c:v>
                </c:pt>
                <c:pt idx="5168">
                  <c:v>7.1141456968228596</c:v>
                </c:pt>
                <c:pt idx="5169">
                  <c:v>7.1155222730025898</c:v>
                </c:pt>
                <c:pt idx="5170">
                  <c:v>7.11689884918232</c:v>
                </c:pt>
                <c:pt idx="5171">
                  <c:v>7.1182754253620404</c:v>
                </c:pt>
                <c:pt idx="5172">
                  <c:v>7.1196520015417697</c:v>
                </c:pt>
                <c:pt idx="5173">
                  <c:v>7.1210285777214901</c:v>
                </c:pt>
                <c:pt idx="5174">
                  <c:v>7.1224051539012203</c:v>
                </c:pt>
                <c:pt idx="5175">
                  <c:v>7.1237817300809398</c:v>
                </c:pt>
                <c:pt idx="5176">
                  <c:v>7.12515830626067</c:v>
                </c:pt>
                <c:pt idx="5177">
                  <c:v>7.1265348824404002</c:v>
                </c:pt>
                <c:pt idx="5178">
                  <c:v>7.1279114586201198</c:v>
                </c:pt>
                <c:pt idx="5179">
                  <c:v>7.12928803479985</c:v>
                </c:pt>
                <c:pt idx="5180">
                  <c:v>7.1306646109795704</c:v>
                </c:pt>
                <c:pt idx="5181">
                  <c:v>7.1320411871592997</c:v>
                </c:pt>
                <c:pt idx="5182">
                  <c:v>7.1334177633390201</c:v>
                </c:pt>
                <c:pt idx="5183">
                  <c:v>7.1347943395187503</c:v>
                </c:pt>
                <c:pt idx="5184">
                  <c:v>7.1361709156984796</c:v>
                </c:pt>
                <c:pt idx="5185">
                  <c:v>7.1375474918782</c:v>
                </c:pt>
                <c:pt idx="5186">
                  <c:v>7.1389240680579302</c:v>
                </c:pt>
                <c:pt idx="5187">
                  <c:v>7.1403006442376498</c:v>
                </c:pt>
                <c:pt idx="5188">
                  <c:v>7.14167722041738</c:v>
                </c:pt>
                <c:pt idx="5189">
                  <c:v>7.1430537965971004</c:v>
                </c:pt>
                <c:pt idx="5190">
                  <c:v>7.1444303727768297</c:v>
                </c:pt>
                <c:pt idx="5191">
                  <c:v>7.1458069489565599</c:v>
                </c:pt>
                <c:pt idx="5192">
                  <c:v>7.1471835251362803</c:v>
                </c:pt>
                <c:pt idx="5193">
                  <c:v>7.1485601013160096</c:v>
                </c:pt>
                <c:pt idx="5194">
                  <c:v>7.14993667749573</c:v>
                </c:pt>
                <c:pt idx="5195">
                  <c:v>7.1513132536754602</c:v>
                </c:pt>
                <c:pt idx="5196">
                  <c:v>7.1526898298551904</c:v>
                </c:pt>
                <c:pt idx="5197">
                  <c:v>7.15406640603491</c:v>
                </c:pt>
                <c:pt idx="5198">
                  <c:v>7.1554429822146401</c:v>
                </c:pt>
                <c:pt idx="5199">
                  <c:v>7.1568195583943597</c:v>
                </c:pt>
                <c:pt idx="5200">
                  <c:v>7.1581961345740899</c:v>
                </c:pt>
                <c:pt idx="5201">
                  <c:v>7.1595727107538103</c:v>
                </c:pt>
                <c:pt idx="5202">
                  <c:v>7.1609492869335396</c:v>
                </c:pt>
                <c:pt idx="5203">
                  <c:v>7.1623258631132698</c:v>
                </c:pt>
                <c:pt idx="5204">
                  <c:v>7.1637024392929902</c:v>
                </c:pt>
                <c:pt idx="5205">
                  <c:v>7.1650790154727204</c:v>
                </c:pt>
                <c:pt idx="5206">
                  <c:v>7.1664555916524399</c:v>
                </c:pt>
                <c:pt idx="5207">
                  <c:v>7.1678321678321701</c:v>
                </c:pt>
                <c:pt idx="5208">
                  <c:v>7.1692087440119003</c:v>
                </c:pt>
                <c:pt idx="5209">
                  <c:v>7.1705853201916199</c:v>
                </c:pt>
                <c:pt idx="5210">
                  <c:v>7.1719618963713501</c:v>
                </c:pt>
                <c:pt idx="5211">
                  <c:v>7.1733384725510696</c:v>
                </c:pt>
                <c:pt idx="5212">
                  <c:v>7.1747150487307998</c:v>
                </c:pt>
                <c:pt idx="5213">
                  <c:v>7.17609162491053</c:v>
                </c:pt>
                <c:pt idx="5214">
                  <c:v>7.1774682010902504</c:v>
                </c:pt>
                <c:pt idx="5215">
                  <c:v>7.1788447772699797</c:v>
                </c:pt>
                <c:pt idx="5216">
                  <c:v>7.1802213534497001</c:v>
                </c:pt>
                <c:pt idx="5217">
                  <c:v>7.1815979296294303</c:v>
                </c:pt>
                <c:pt idx="5218">
                  <c:v>7.1829745058091499</c:v>
                </c:pt>
                <c:pt idx="5219">
                  <c:v>7.1843510819888801</c:v>
                </c:pt>
                <c:pt idx="5220">
                  <c:v>7.1857276581685996</c:v>
                </c:pt>
                <c:pt idx="5221">
                  <c:v>7.1871042343483298</c:v>
                </c:pt>
                <c:pt idx="5222">
                  <c:v>7.18848081052806</c:v>
                </c:pt>
                <c:pt idx="5223">
                  <c:v>7.1898573867077804</c:v>
                </c:pt>
                <c:pt idx="5224">
                  <c:v>7.1912339628875097</c:v>
                </c:pt>
                <c:pt idx="5225">
                  <c:v>7.1926105390672301</c:v>
                </c:pt>
                <c:pt idx="5226">
                  <c:v>7.1939871152469603</c:v>
                </c:pt>
                <c:pt idx="5227">
                  <c:v>7.1953636914266896</c:v>
                </c:pt>
                <c:pt idx="5228">
                  <c:v>7.1967402676064101</c:v>
                </c:pt>
                <c:pt idx="5229">
                  <c:v>7.1981168437861403</c:v>
                </c:pt>
                <c:pt idx="5230">
                  <c:v>7.1994934199658598</c:v>
                </c:pt>
                <c:pt idx="5231">
                  <c:v>7.20086999614559</c:v>
                </c:pt>
                <c:pt idx="5232">
                  <c:v>7.2022465723253104</c:v>
                </c:pt>
                <c:pt idx="5233">
                  <c:v>7.2036231485050397</c:v>
                </c:pt>
                <c:pt idx="5234">
                  <c:v>7.2049997246847699</c:v>
                </c:pt>
                <c:pt idx="5235">
                  <c:v>7.2063763008644903</c:v>
                </c:pt>
                <c:pt idx="5236">
                  <c:v>7.2077528770442196</c:v>
                </c:pt>
                <c:pt idx="5237">
                  <c:v>7.2091294532239401</c:v>
                </c:pt>
                <c:pt idx="5238">
                  <c:v>7.2105060294036702</c:v>
                </c:pt>
                <c:pt idx="5239">
                  <c:v>7.2118826055833898</c:v>
                </c:pt>
                <c:pt idx="5240">
                  <c:v>7.21325918176312</c:v>
                </c:pt>
                <c:pt idx="5241">
                  <c:v>7.2146357579428502</c:v>
                </c:pt>
                <c:pt idx="5242">
                  <c:v>7.2160123341225697</c:v>
                </c:pt>
                <c:pt idx="5243">
                  <c:v>7.2173889103022999</c:v>
                </c:pt>
                <c:pt idx="5244">
                  <c:v>7.2187654864820203</c:v>
                </c:pt>
                <c:pt idx="5245">
                  <c:v>7.2201420626617496</c:v>
                </c:pt>
                <c:pt idx="5246">
                  <c:v>7.2215186388414701</c:v>
                </c:pt>
                <c:pt idx="5247">
                  <c:v>7.2228952150212002</c:v>
                </c:pt>
                <c:pt idx="5248">
                  <c:v>7.2242717912009304</c:v>
                </c:pt>
                <c:pt idx="5249">
                  <c:v>7.22564836738065</c:v>
                </c:pt>
                <c:pt idx="5250">
                  <c:v>7.2270249435603802</c:v>
                </c:pt>
                <c:pt idx="5251">
                  <c:v>7.2284015197400997</c:v>
                </c:pt>
                <c:pt idx="5252">
                  <c:v>7.2297780959198299</c:v>
                </c:pt>
                <c:pt idx="5253">
                  <c:v>7.2311546720995601</c:v>
                </c:pt>
                <c:pt idx="5254">
                  <c:v>7.2325312482792796</c:v>
                </c:pt>
                <c:pt idx="5255">
                  <c:v>7.2339078244590098</c:v>
                </c:pt>
                <c:pt idx="5256">
                  <c:v>7.2352844006387302</c:v>
                </c:pt>
                <c:pt idx="5257">
                  <c:v>7.2366609768184604</c:v>
                </c:pt>
                <c:pt idx="5258">
                  <c:v>7.23803755299818</c:v>
                </c:pt>
                <c:pt idx="5259">
                  <c:v>7.2394141291779102</c:v>
                </c:pt>
                <c:pt idx="5260">
                  <c:v>7.2407907053576404</c:v>
                </c:pt>
                <c:pt idx="5261">
                  <c:v>7.2421672815373599</c:v>
                </c:pt>
                <c:pt idx="5262">
                  <c:v>7.2435438577170901</c:v>
                </c:pt>
                <c:pt idx="5263">
                  <c:v>7.2449204338968096</c:v>
                </c:pt>
                <c:pt idx="5264">
                  <c:v>7.2462970100765398</c:v>
                </c:pt>
                <c:pt idx="5265">
                  <c:v>7.24767358625627</c:v>
                </c:pt>
                <c:pt idx="5266">
                  <c:v>7.2490501624359904</c:v>
                </c:pt>
                <c:pt idx="5267">
                  <c:v>7.2504267386157197</c:v>
                </c:pt>
                <c:pt idx="5268">
                  <c:v>7.2518033147954402</c:v>
                </c:pt>
                <c:pt idx="5269">
                  <c:v>7.2531798909751704</c:v>
                </c:pt>
                <c:pt idx="5270">
                  <c:v>7.2545564671548899</c:v>
                </c:pt>
                <c:pt idx="5271">
                  <c:v>7.2559330433346201</c:v>
                </c:pt>
                <c:pt idx="5272">
                  <c:v>7.2573096195143503</c:v>
                </c:pt>
                <c:pt idx="5273">
                  <c:v>7.2586861956940698</c:v>
                </c:pt>
                <c:pt idx="5274">
                  <c:v>7.2600627718738</c:v>
                </c:pt>
                <c:pt idx="5275">
                  <c:v>7.2614393480535204</c:v>
                </c:pt>
                <c:pt idx="5276">
                  <c:v>7.2628159242332497</c:v>
                </c:pt>
                <c:pt idx="5277">
                  <c:v>7.2641925004129799</c:v>
                </c:pt>
                <c:pt idx="5278">
                  <c:v>7.2655690765927003</c:v>
                </c:pt>
                <c:pt idx="5279">
                  <c:v>7.2669456527724297</c:v>
                </c:pt>
                <c:pt idx="5280">
                  <c:v>7.2683222289521501</c:v>
                </c:pt>
                <c:pt idx="5281">
                  <c:v>7.2696988051318803</c:v>
                </c:pt>
                <c:pt idx="5282">
                  <c:v>7.2710753813115998</c:v>
                </c:pt>
                <c:pt idx="5283">
                  <c:v>7.27245195749133</c:v>
                </c:pt>
                <c:pt idx="5284">
                  <c:v>7.2738285336710504</c:v>
                </c:pt>
                <c:pt idx="5285">
                  <c:v>7.2752051098507797</c:v>
                </c:pt>
                <c:pt idx="5286">
                  <c:v>7.2765816860305099</c:v>
                </c:pt>
                <c:pt idx="5287">
                  <c:v>7.2779582622102303</c:v>
                </c:pt>
                <c:pt idx="5288">
                  <c:v>7.2793348383899596</c:v>
                </c:pt>
                <c:pt idx="5289">
                  <c:v>7.2807114145696801</c:v>
                </c:pt>
                <c:pt idx="5290">
                  <c:v>7.2820879907494103</c:v>
                </c:pt>
                <c:pt idx="5291">
                  <c:v>7.2834645669291396</c:v>
                </c:pt>
                <c:pt idx="5292">
                  <c:v>7.28484114310886</c:v>
                </c:pt>
                <c:pt idx="5293">
                  <c:v>7.2862177192885902</c:v>
                </c:pt>
                <c:pt idx="5294">
                  <c:v>7.2875942954683097</c:v>
                </c:pt>
                <c:pt idx="5295">
                  <c:v>7.2889708716480399</c:v>
                </c:pt>
                <c:pt idx="5296">
                  <c:v>7.2903474478277603</c:v>
                </c:pt>
                <c:pt idx="5297">
                  <c:v>7.2917240240074896</c:v>
                </c:pt>
                <c:pt idx="5298">
                  <c:v>7.2931006001872198</c:v>
                </c:pt>
                <c:pt idx="5299">
                  <c:v>7.2944771763669403</c:v>
                </c:pt>
                <c:pt idx="5300">
                  <c:v>7.2958537525466696</c:v>
                </c:pt>
                <c:pt idx="5301">
                  <c:v>7.29723032872639</c:v>
                </c:pt>
                <c:pt idx="5302">
                  <c:v>7.2986069049061202</c:v>
                </c:pt>
                <c:pt idx="5303">
                  <c:v>7.2999834810858504</c:v>
                </c:pt>
                <c:pt idx="5304">
                  <c:v>7.3013600572655699</c:v>
                </c:pt>
                <c:pt idx="5305">
                  <c:v>7.3027366334453001</c:v>
                </c:pt>
                <c:pt idx="5306">
                  <c:v>7.3041132096250196</c:v>
                </c:pt>
                <c:pt idx="5307">
                  <c:v>7.3054897858047498</c:v>
                </c:pt>
                <c:pt idx="5308">
                  <c:v>7.3068663619844703</c:v>
                </c:pt>
                <c:pt idx="5309">
                  <c:v>7.3082429381641996</c:v>
                </c:pt>
                <c:pt idx="5310">
                  <c:v>7.30961951434392</c:v>
                </c:pt>
                <c:pt idx="5311">
                  <c:v>7.3109960905236502</c:v>
                </c:pt>
                <c:pt idx="5312">
                  <c:v>7.3123726667033804</c:v>
                </c:pt>
                <c:pt idx="5313">
                  <c:v>7.3137492428830999</c:v>
                </c:pt>
                <c:pt idx="5314">
                  <c:v>7.3151258190628301</c:v>
                </c:pt>
                <c:pt idx="5315">
                  <c:v>7.3165023952425496</c:v>
                </c:pt>
                <c:pt idx="5316">
                  <c:v>7.3178789714222798</c:v>
                </c:pt>
                <c:pt idx="5317">
                  <c:v>7.31925554760201</c:v>
                </c:pt>
                <c:pt idx="5318">
                  <c:v>7.3206321237817296</c:v>
                </c:pt>
                <c:pt idx="5319">
                  <c:v>7.3220086999614598</c:v>
                </c:pt>
                <c:pt idx="5320">
                  <c:v>7.3233852761411802</c:v>
                </c:pt>
                <c:pt idx="5321">
                  <c:v>7.3247618523209104</c:v>
                </c:pt>
                <c:pt idx="5322">
                  <c:v>7.3261384285006299</c:v>
                </c:pt>
                <c:pt idx="5323">
                  <c:v>7.3275150046803601</c:v>
                </c:pt>
                <c:pt idx="5324">
                  <c:v>7.3288915808600903</c:v>
                </c:pt>
                <c:pt idx="5325">
                  <c:v>7.3302681570398098</c:v>
                </c:pt>
                <c:pt idx="5326">
                  <c:v>7.33164473321954</c:v>
                </c:pt>
                <c:pt idx="5327">
                  <c:v>7.3330213093992596</c:v>
                </c:pt>
                <c:pt idx="5328">
                  <c:v>7.3343978855789898</c:v>
                </c:pt>
                <c:pt idx="5329">
                  <c:v>7.3357744617587199</c:v>
                </c:pt>
                <c:pt idx="5330">
                  <c:v>7.3371510379384404</c:v>
                </c:pt>
                <c:pt idx="5331">
                  <c:v>7.3385276141181697</c:v>
                </c:pt>
                <c:pt idx="5332">
                  <c:v>7.3399041902978901</c:v>
                </c:pt>
                <c:pt idx="5333">
                  <c:v>7.3412807664776203</c:v>
                </c:pt>
                <c:pt idx="5334">
                  <c:v>7.3426573426573398</c:v>
                </c:pt>
                <c:pt idx="5335">
                  <c:v>7.34403391883707</c:v>
                </c:pt>
                <c:pt idx="5336">
                  <c:v>7.3454104950168002</c:v>
                </c:pt>
                <c:pt idx="5337">
                  <c:v>7.3467870711965197</c:v>
                </c:pt>
                <c:pt idx="5338">
                  <c:v>7.3481636473762499</c:v>
                </c:pt>
                <c:pt idx="5339">
                  <c:v>7.3495402235559704</c:v>
                </c:pt>
                <c:pt idx="5340">
                  <c:v>7.3509167997356997</c:v>
                </c:pt>
                <c:pt idx="5341">
                  <c:v>7.3522933759154201</c:v>
                </c:pt>
                <c:pt idx="5342">
                  <c:v>7.3536699520951503</c:v>
                </c:pt>
                <c:pt idx="5343">
                  <c:v>7.3550465282748796</c:v>
                </c:pt>
                <c:pt idx="5344">
                  <c:v>7.3564231044546</c:v>
                </c:pt>
                <c:pt idx="5345">
                  <c:v>7.3577996806343302</c:v>
                </c:pt>
                <c:pt idx="5346">
                  <c:v>7.3591762568140497</c:v>
                </c:pt>
                <c:pt idx="5347">
                  <c:v>7.3605528329937799</c:v>
                </c:pt>
                <c:pt idx="5348">
                  <c:v>7.3619294091735101</c:v>
                </c:pt>
                <c:pt idx="5349">
                  <c:v>7.3633059853532297</c:v>
                </c:pt>
                <c:pt idx="5350">
                  <c:v>7.3646825615329599</c:v>
                </c:pt>
                <c:pt idx="5351">
                  <c:v>7.3660591377126803</c:v>
                </c:pt>
                <c:pt idx="5352">
                  <c:v>7.3674357138924096</c:v>
                </c:pt>
                <c:pt idx="5353">
                  <c:v>7.36881229007213</c:v>
                </c:pt>
                <c:pt idx="5354">
                  <c:v>7.3701888662518602</c:v>
                </c:pt>
                <c:pt idx="5355">
                  <c:v>7.3715654424315904</c:v>
                </c:pt>
                <c:pt idx="5356">
                  <c:v>7.3729420186113099</c:v>
                </c:pt>
                <c:pt idx="5357">
                  <c:v>7.3743185947910401</c:v>
                </c:pt>
                <c:pt idx="5358">
                  <c:v>7.3756951709707597</c:v>
                </c:pt>
                <c:pt idx="5359">
                  <c:v>7.3770717471504899</c:v>
                </c:pt>
                <c:pt idx="5360">
                  <c:v>7.3784483233302103</c:v>
                </c:pt>
                <c:pt idx="5361">
                  <c:v>7.3798248995099396</c:v>
                </c:pt>
                <c:pt idx="5362">
                  <c:v>7.3812014756896698</c:v>
                </c:pt>
                <c:pt idx="5363">
                  <c:v>7.3825780518693902</c:v>
                </c:pt>
                <c:pt idx="5364">
                  <c:v>7.3839546280491204</c:v>
                </c:pt>
                <c:pt idx="5365">
                  <c:v>7.3853312042288399</c:v>
                </c:pt>
                <c:pt idx="5366">
                  <c:v>7.3867077804085701</c:v>
                </c:pt>
                <c:pt idx="5367">
                  <c:v>7.3880843565883003</c:v>
                </c:pt>
                <c:pt idx="5368">
                  <c:v>7.3894609327680199</c:v>
                </c:pt>
                <c:pt idx="5369">
                  <c:v>7.39083750894775</c:v>
                </c:pt>
                <c:pt idx="5370">
                  <c:v>7.3922140851274696</c:v>
                </c:pt>
                <c:pt idx="5371">
                  <c:v>7.3935906613071998</c:v>
                </c:pt>
                <c:pt idx="5372">
                  <c:v>7.3949672374869202</c:v>
                </c:pt>
                <c:pt idx="5373">
                  <c:v>7.3963438136666504</c:v>
                </c:pt>
                <c:pt idx="5374">
                  <c:v>7.3977203898463699</c:v>
                </c:pt>
                <c:pt idx="5375">
                  <c:v>7.3990969660261001</c:v>
                </c:pt>
                <c:pt idx="5376">
                  <c:v>7.4004735422058303</c:v>
                </c:pt>
                <c:pt idx="5377">
                  <c:v>7.4018501183855498</c:v>
                </c:pt>
                <c:pt idx="5378">
                  <c:v>7.40322669456528</c:v>
                </c:pt>
                <c:pt idx="5379">
                  <c:v>7.4046032707449996</c:v>
                </c:pt>
                <c:pt idx="5380">
                  <c:v>7.4059798469247298</c:v>
                </c:pt>
                <c:pt idx="5381">
                  <c:v>7.40735642310446</c:v>
                </c:pt>
                <c:pt idx="5382">
                  <c:v>7.4087329992841804</c:v>
                </c:pt>
                <c:pt idx="5383">
                  <c:v>7.4101095754639097</c:v>
                </c:pt>
                <c:pt idx="5384">
                  <c:v>7.4114861516436301</c:v>
                </c:pt>
                <c:pt idx="5385">
                  <c:v>7.4128627278233603</c:v>
                </c:pt>
                <c:pt idx="5386">
                  <c:v>7.4142393040030896</c:v>
                </c:pt>
                <c:pt idx="5387">
                  <c:v>7.41561588018281</c:v>
                </c:pt>
                <c:pt idx="5388">
                  <c:v>7.4169924563625402</c:v>
                </c:pt>
                <c:pt idx="5389">
                  <c:v>7.4183690325422598</c:v>
                </c:pt>
                <c:pt idx="5390">
                  <c:v>7.41974560872199</c:v>
                </c:pt>
                <c:pt idx="5391">
                  <c:v>7.4211221849017104</c:v>
                </c:pt>
                <c:pt idx="5392">
                  <c:v>7.4224987610814397</c:v>
                </c:pt>
                <c:pt idx="5393">
                  <c:v>7.4238753372611699</c:v>
                </c:pt>
                <c:pt idx="5394">
                  <c:v>7.4252519134408903</c:v>
                </c:pt>
                <c:pt idx="5395">
                  <c:v>7.4266284896206196</c:v>
                </c:pt>
                <c:pt idx="5396">
                  <c:v>7.42800506580034</c:v>
                </c:pt>
                <c:pt idx="5397">
                  <c:v>7.4293816419800702</c:v>
                </c:pt>
                <c:pt idx="5398">
                  <c:v>7.4307582181598004</c:v>
                </c:pt>
                <c:pt idx="5399">
                  <c:v>7.43213479433952</c:v>
                </c:pt>
                <c:pt idx="5400">
                  <c:v>7.4335113705192501</c:v>
                </c:pt>
                <c:pt idx="5401">
                  <c:v>7.4348879466989697</c:v>
                </c:pt>
                <c:pt idx="5402">
                  <c:v>7.4362645228786999</c:v>
                </c:pt>
                <c:pt idx="5403">
                  <c:v>7.4376410990584203</c:v>
                </c:pt>
                <c:pt idx="5404">
                  <c:v>7.4390176752381496</c:v>
                </c:pt>
                <c:pt idx="5405">
                  <c:v>7.44039425141787</c:v>
                </c:pt>
                <c:pt idx="5406">
                  <c:v>7.4417708275976002</c:v>
                </c:pt>
                <c:pt idx="5407">
                  <c:v>7.4431474037773304</c:v>
                </c:pt>
                <c:pt idx="5408">
                  <c:v>7.44452397995705</c:v>
                </c:pt>
                <c:pt idx="5409">
                  <c:v>7.4459005561367801</c:v>
                </c:pt>
                <c:pt idx="5410">
                  <c:v>7.4472771323164997</c:v>
                </c:pt>
                <c:pt idx="5411">
                  <c:v>7.4486537084962299</c:v>
                </c:pt>
                <c:pt idx="5412">
                  <c:v>7.4500302846759601</c:v>
                </c:pt>
                <c:pt idx="5413">
                  <c:v>7.4514068608556796</c:v>
                </c:pt>
                <c:pt idx="5414">
                  <c:v>7.4527834370354098</c:v>
                </c:pt>
                <c:pt idx="5415">
                  <c:v>7.4541600132151302</c:v>
                </c:pt>
                <c:pt idx="5416">
                  <c:v>7.4555365893948604</c:v>
                </c:pt>
                <c:pt idx="5417">
                  <c:v>7.4569131655745799</c:v>
                </c:pt>
                <c:pt idx="5418">
                  <c:v>7.4582897417543101</c:v>
                </c:pt>
                <c:pt idx="5419">
                  <c:v>7.4596663179340403</c:v>
                </c:pt>
                <c:pt idx="5420">
                  <c:v>7.4610428941137599</c:v>
                </c:pt>
                <c:pt idx="5421">
                  <c:v>7.4624194702934901</c:v>
                </c:pt>
                <c:pt idx="5422">
                  <c:v>7.4637960464732096</c:v>
                </c:pt>
                <c:pt idx="5423">
                  <c:v>7.4651726226529398</c:v>
                </c:pt>
                <c:pt idx="5424">
                  <c:v>7.4665491988326602</c:v>
                </c:pt>
                <c:pt idx="5425">
                  <c:v>7.4679257750123904</c:v>
                </c:pt>
                <c:pt idx="5426">
                  <c:v>7.4693023511921197</c:v>
                </c:pt>
                <c:pt idx="5427">
                  <c:v>7.4706789273718401</c:v>
                </c:pt>
                <c:pt idx="5428">
                  <c:v>7.4720555035515703</c:v>
                </c:pt>
                <c:pt idx="5429">
                  <c:v>7.4734320797312899</c:v>
                </c:pt>
                <c:pt idx="5430">
                  <c:v>7.4748086559110201</c:v>
                </c:pt>
                <c:pt idx="5431">
                  <c:v>7.4761852320907503</c:v>
                </c:pt>
                <c:pt idx="5432">
                  <c:v>7.4775618082704698</c:v>
                </c:pt>
                <c:pt idx="5433">
                  <c:v>7.4789383844502</c:v>
                </c:pt>
                <c:pt idx="5434">
                  <c:v>7.4803149606299204</c:v>
                </c:pt>
                <c:pt idx="5435">
                  <c:v>7.4816915368096497</c:v>
                </c:pt>
                <c:pt idx="5436">
                  <c:v>7.4830681129893701</c:v>
                </c:pt>
                <c:pt idx="5437">
                  <c:v>7.4844446891691003</c:v>
                </c:pt>
                <c:pt idx="5438">
                  <c:v>7.4858212653488296</c:v>
                </c:pt>
                <c:pt idx="5439">
                  <c:v>7.4871978415285501</c:v>
                </c:pt>
                <c:pt idx="5440">
                  <c:v>7.4885744177082803</c:v>
                </c:pt>
                <c:pt idx="5441">
                  <c:v>7.4899509938879998</c:v>
                </c:pt>
                <c:pt idx="5442">
                  <c:v>7.49132757006773</c:v>
                </c:pt>
                <c:pt idx="5443">
                  <c:v>7.4927041462474602</c:v>
                </c:pt>
                <c:pt idx="5444">
                  <c:v>7.4940807224271797</c:v>
                </c:pt>
                <c:pt idx="5445">
                  <c:v>7.4954572986069099</c:v>
                </c:pt>
                <c:pt idx="5446">
                  <c:v>7.4968338747866303</c:v>
                </c:pt>
                <c:pt idx="5447">
                  <c:v>7.4982104509663596</c:v>
                </c:pt>
                <c:pt idx="5448">
                  <c:v>7.4995870271460801</c:v>
                </c:pt>
                <c:pt idx="5449">
                  <c:v>7.5009636033258102</c:v>
                </c:pt>
                <c:pt idx="5450">
                  <c:v>7.5023401795055404</c:v>
                </c:pt>
                <c:pt idx="5451">
                  <c:v>7.50371675568526</c:v>
                </c:pt>
                <c:pt idx="5452">
                  <c:v>7.5050933318649902</c:v>
                </c:pt>
                <c:pt idx="5453">
                  <c:v>7.5064699080447097</c:v>
                </c:pt>
                <c:pt idx="5454">
                  <c:v>7.5078464842244399</c:v>
                </c:pt>
                <c:pt idx="5455">
                  <c:v>7.5092230604041603</c:v>
                </c:pt>
                <c:pt idx="5456">
                  <c:v>7.5105996365838896</c:v>
                </c:pt>
                <c:pt idx="5457">
                  <c:v>7.5119762127636198</c:v>
                </c:pt>
                <c:pt idx="5458">
                  <c:v>7.5133527889433402</c:v>
                </c:pt>
                <c:pt idx="5459">
                  <c:v>7.5147293651230704</c:v>
                </c:pt>
                <c:pt idx="5460">
                  <c:v>7.51610594130279</c:v>
                </c:pt>
                <c:pt idx="5461">
                  <c:v>7.5174825174825202</c:v>
                </c:pt>
                <c:pt idx="5462">
                  <c:v>7.5188590936622504</c:v>
                </c:pt>
                <c:pt idx="5463">
                  <c:v>7.5202356698419699</c:v>
                </c:pt>
                <c:pt idx="5464">
                  <c:v>7.5216122460217001</c:v>
                </c:pt>
                <c:pt idx="5465">
                  <c:v>7.5229888222014196</c:v>
                </c:pt>
                <c:pt idx="5466">
                  <c:v>7.5243653983811498</c:v>
                </c:pt>
                <c:pt idx="5467">
                  <c:v>7.5257419745608702</c:v>
                </c:pt>
                <c:pt idx="5468">
                  <c:v>7.5271185507406004</c:v>
                </c:pt>
                <c:pt idx="5469">
                  <c:v>7.52849512692032</c:v>
                </c:pt>
                <c:pt idx="5470">
                  <c:v>7.5298717031000502</c:v>
                </c:pt>
                <c:pt idx="5471">
                  <c:v>7.5312482792797804</c:v>
                </c:pt>
                <c:pt idx="5472">
                  <c:v>7.5326248554594999</c:v>
                </c:pt>
                <c:pt idx="5473">
                  <c:v>7.5340014316392301</c:v>
                </c:pt>
                <c:pt idx="5474">
                  <c:v>7.5353780078189496</c:v>
                </c:pt>
                <c:pt idx="5475">
                  <c:v>7.5367545839986798</c:v>
                </c:pt>
                <c:pt idx="5476">
                  <c:v>7.53813116017841</c:v>
                </c:pt>
                <c:pt idx="5477">
                  <c:v>7.5395077363581304</c:v>
                </c:pt>
                <c:pt idx="5478">
                  <c:v>7.5408843125378597</c:v>
                </c:pt>
                <c:pt idx="5479">
                  <c:v>7.5422608887175802</c:v>
                </c:pt>
                <c:pt idx="5480">
                  <c:v>7.5436374648973104</c:v>
                </c:pt>
                <c:pt idx="5481">
                  <c:v>7.5450140410770299</c:v>
                </c:pt>
                <c:pt idx="5482">
                  <c:v>7.5463906172567601</c:v>
                </c:pt>
                <c:pt idx="5483">
                  <c:v>7.5477671934364903</c:v>
                </c:pt>
                <c:pt idx="5484">
                  <c:v>7.5491437696162098</c:v>
                </c:pt>
                <c:pt idx="5485">
                  <c:v>7.55052034579594</c:v>
                </c:pt>
                <c:pt idx="5486">
                  <c:v>7.5518969219756604</c:v>
                </c:pt>
                <c:pt idx="5487">
                  <c:v>7.5532734981553897</c:v>
                </c:pt>
                <c:pt idx="5488">
                  <c:v>7.5546500743351199</c:v>
                </c:pt>
                <c:pt idx="5489">
                  <c:v>7.5560266505148403</c:v>
                </c:pt>
                <c:pt idx="5490">
                  <c:v>7.5574032266945697</c:v>
                </c:pt>
                <c:pt idx="5491">
                  <c:v>7.5587798028742901</c:v>
                </c:pt>
                <c:pt idx="5492">
                  <c:v>7.5601563790540203</c:v>
                </c:pt>
                <c:pt idx="5493">
                  <c:v>7.5615329552337398</c:v>
                </c:pt>
                <c:pt idx="5494">
                  <c:v>7.56290953141347</c:v>
                </c:pt>
                <c:pt idx="5495">
                  <c:v>7.5642861075932002</c:v>
                </c:pt>
                <c:pt idx="5496">
                  <c:v>7.5656626837729197</c:v>
                </c:pt>
                <c:pt idx="5497">
                  <c:v>7.5670392599526499</c:v>
                </c:pt>
                <c:pt idx="5498">
                  <c:v>7.5684158361323703</c:v>
                </c:pt>
                <c:pt idx="5499">
                  <c:v>7.5697924123120996</c:v>
                </c:pt>
                <c:pt idx="5500">
                  <c:v>7.5711689884918201</c:v>
                </c:pt>
                <c:pt idx="5501">
                  <c:v>7.5725455646715503</c:v>
                </c:pt>
                <c:pt idx="5502">
                  <c:v>7.5739221408512796</c:v>
                </c:pt>
                <c:pt idx="5503">
                  <c:v>7.575298717031</c:v>
                </c:pt>
                <c:pt idx="5504">
                  <c:v>7.5766752932107302</c:v>
                </c:pt>
                <c:pt idx="5505">
                  <c:v>7.5780518693904497</c:v>
                </c:pt>
                <c:pt idx="5506">
                  <c:v>7.5794284455701799</c:v>
                </c:pt>
                <c:pt idx="5507">
                  <c:v>7.5808050217499101</c:v>
                </c:pt>
                <c:pt idx="5508">
                  <c:v>7.5821815979296296</c:v>
                </c:pt>
                <c:pt idx="5509">
                  <c:v>7.5835581741093598</c:v>
                </c:pt>
                <c:pt idx="5510">
                  <c:v>7.5849347502890803</c:v>
                </c:pt>
                <c:pt idx="5511">
                  <c:v>7.5863113264688096</c:v>
                </c:pt>
                <c:pt idx="5512">
                  <c:v>7.58768790264853</c:v>
                </c:pt>
                <c:pt idx="5513">
                  <c:v>7.5890644788282602</c:v>
                </c:pt>
                <c:pt idx="5514">
                  <c:v>7.5904410550079904</c:v>
                </c:pt>
                <c:pt idx="5515">
                  <c:v>7.5918176311877099</c:v>
                </c:pt>
                <c:pt idx="5516">
                  <c:v>7.5931942073674401</c:v>
                </c:pt>
                <c:pt idx="5517">
                  <c:v>7.5945707835471596</c:v>
                </c:pt>
                <c:pt idx="5518">
                  <c:v>7.5959473597268898</c:v>
                </c:pt>
                <c:pt idx="5519">
                  <c:v>7.5973239359066103</c:v>
                </c:pt>
                <c:pt idx="5520">
                  <c:v>7.5987005120863396</c:v>
                </c:pt>
                <c:pt idx="5521">
                  <c:v>7.6000770882660698</c:v>
                </c:pt>
                <c:pt idx="5522">
                  <c:v>7.6014536644457902</c:v>
                </c:pt>
                <c:pt idx="5523">
                  <c:v>7.6028302406255204</c:v>
                </c:pt>
                <c:pt idx="5524">
                  <c:v>7.6042068168052399</c:v>
                </c:pt>
                <c:pt idx="5525">
                  <c:v>7.6055833929849701</c:v>
                </c:pt>
                <c:pt idx="5526">
                  <c:v>7.6069599691647003</c:v>
                </c:pt>
                <c:pt idx="5527">
                  <c:v>7.6083365453444198</c:v>
                </c:pt>
                <c:pt idx="5528">
                  <c:v>7.60971312152415</c:v>
                </c:pt>
                <c:pt idx="5529">
                  <c:v>7.6110896977038696</c:v>
                </c:pt>
                <c:pt idx="5530">
                  <c:v>7.6124662738835998</c:v>
                </c:pt>
                <c:pt idx="5531">
                  <c:v>7.6138428500633202</c:v>
                </c:pt>
                <c:pt idx="5532">
                  <c:v>7.6152194262430504</c:v>
                </c:pt>
                <c:pt idx="5533">
                  <c:v>7.6165960024227797</c:v>
                </c:pt>
                <c:pt idx="5534">
                  <c:v>7.6179725786025001</c:v>
                </c:pt>
                <c:pt idx="5535">
                  <c:v>7.6193491547822303</c:v>
                </c:pt>
                <c:pt idx="5536">
                  <c:v>7.6207257309619498</c:v>
                </c:pt>
                <c:pt idx="5537">
                  <c:v>7.62210230714168</c:v>
                </c:pt>
                <c:pt idx="5538">
                  <c:v>7.6234788833214102</c:v>
                </c:pt>
                <c:pt idx="5539">
                  <c:v>7.6248554595011298</c:v>
                </c:pt>
                <c:pt idx="5540">
                  <c:v>7.6262320356808599</c:v>
                </c:pt>
                <c:pt idx="5541">
                  <c:v>7.6276086118605804</c:v>
                </c:pt>
                <c:pt idx="5542">
                  <c:v>7.6289851880403097</c:v>
                </c:pt>
                <c:pt idx="5543">
                  <c:v>7.6303617642200301</c:v>
                </c:pt>
                <c:pt idx="5544">
                  <c:v>7.6317383403997603</c:v>
                </c:pt>
                <c:pt idx="5545">
                  <c:v>7.6331149165794798</c:v>
                </c:pt>
                <c:pt idx="5546">
                  <c:v>7.63449149275921</c:v>
                </c:pt>
                <c:pt idx="5547">
                  <c:v>7.6358680689389402</c:v>
                </c:pt>
                <c:pt idx="5548">
                  <c:v>7.6372446451186597</c:v>
                </c:pt>
                <c:pt idx="5549">
                  <c:v>7.6386212212983899</c:v>
                </c:pt>
                <c:pt idx="5550">
                  <c:v>7.6399977974781104</c:v>
                </c:pt>
                <c:pt idx="5551">
                  <c:v>7.6413743736578397</c:v>
                </c:pt>
                <c:pt idx="5552">
                  <c:v>7.6427509498375699</c:v>
                </c:pt>
                <c:pt idx="5553">
                  <c:v>7.6441275260172903</c:v>
                </c:pt>
                <c:pt idx="5554">
                  <c:v>7.6455041021970196</c:v>
                </c:pt>
                <c:pt idx="5555">
                  <c:v>7.64688067837674</c:v>
                </c:pt>
                <c:pt idx="5556">
                  <c:v>7.6482572545564702</c:v>
                </c:pt>
                <c:pt idx="5557">
                  <c:v>7.6496338307361897</c:v>
                </c:pt>
                <c:pt idx="5558">
                  <c:v>7.6510104069159199</c:v>
                </c:pt>
                <c:pt idx="5559">
                  <c:v>7.6523869830956501</c:v>
                </c:pt>
                <c:pt idx="5560">
                  <c:v>7.6537635592753697</c:v>
                </c:pt>
                <c:pt idx="5561">
                  <c:v>7.6551401354550999</c:v>
                </c:pt>
                <c:pt idx="5562">
                  <c:v>7.6565167116348203</c:v>
                </c:pt>
                <c:pt idx="5563">
                  <c:v>7.6578932878145496</c:v>
                </c:pt>
                <c:pt idx="5564">
                  <c:v>7.65926986399427</c:v>
                </c:pt>
                <c:pt idx="5565">
                  <c:v>7.6606464401740002</c:v>
                </c:pt>
                <c:pt idx="5566">
                  <c:v>7.6620230163537304</c:v>
                </c:pt>
                <c:pt idx="5567">
                  <c:v>7.6633995925334499</c:v>
                </c:pt>
                <c:pt idx="5568">
                  <c:v>7.6647761687131801</c:v>
                </c:pt>
                <c:pt idx="5569">
                  <c:v>7.6661527448928997</c:v>
                </c:pt>
                <c:pt idx="5570">
                  <c:v>7.6675293210726299</c:v>
                </c:pt>
                <c:pt idx="5571">
                  <c:v>7.66890589725236</c:v>
                </c:pt>
                <c:pt idx="5572">
                  <c:v>7.6702824734320796</c:v>
                </c:pt>
                <c:pt idx="5573">
                  <c:v>7.6716590496118098</c:v>
                </c:pt>
                <c:pt idx="5574">
                  <c:v>7.6730356257915302</c:v>
                </c:pt>
                <c:pt idx="5575">
                  <c:v>7.6744122019712604</c:v>
                </c:pt>
                <c:pt idx="5576">
                  <c:v>7.6757887781509799</c:v>
                </c:pt>
                <c:pt idx="5577">
                  <c:v>7.6771653543307101</c:v>
                </c:pt>
                <c:pt idx="5578">
                  <c:v>7.6785419305104403</c:v>
                </c:pt>
                <c:pt idx="5579">
                  <c:v>7.6799185066901599</c:v>
                </c:pt>
                <c:pt idx="5580">
                  <c:v>7.68129508286989</c:v>
                </c:pt>
                <c:pt idx="5581">
                  <c:v>7.6826716590496096</c:v>
                </c:pt>
                <c:pt idx="5582">
                  <c:v>7.6840482352293398</c:v>
                </c:pt>
                <c:pt idx="5583">
                  <c:v>7.68542481140907</c:v>
                </c:pt>
                <c:pt idx="5584">
                  <c:v>7.6868013875887904</c:v>
                </c:pt>
                <c:pt idx="5585">
                  <c:v>7.6881779637685197</c:v>
                </c:pt>
                <c:pt idx="5586">
                  <c:v>7.6895545399482401</c:v>
                </c:pt>
                <c:pt idx="5587">
                  <c:v>7.6909311161279703</c:v>
                </c:pt>
                <c:pt idx="5588">
                  <c:v>7.6923076923076898</c:v>
                </c:pt>
                <c:pt idx="5589">
                  <c:v>7.69368426848742</c:v>
                </c:pt>
                <c:pt idx="5590">
                  <c:v>7.6950608446671502</c:v>
                </c:pt>
                <c:pt idx="5591">
                  <c:v>7.6964374208468698</c:v>
                </c:pt>
                <c:pt idx="5592">
                  <c:v>7.6978139970266</c:v>
                </c:pt>
                <c:pt idx="5593">
                  <c:v>7.6991905732063204</c:v>
                </c:pt>
                <c:pt idx="5594">
                  <c:v>7.7005671493860497</c:v>
                </c:pt>
                <c:pt idx="5595">
                  <c:v>7.7019437255657701</c:v>
                </c:pt>
                <c:pt idx="5596">
                  <c:v>7.7033203017455003</c:v>
                </c:pt>
                <c:pt idx="5597">
                  <c:v>7.7046968779252296</c:v>
                </c:pt>
                <c:pt idx="5598">
                  <c:v>7.70607345410495</c:v>
                </c:pt>
                <c:pt idx="5599">
                  <c:v>7.7074500302846802</c:v>
                </c:pt>
                <c:pt idx="5600">
                  <c:v>7.7088266064643998</c:v>
                </c:pt>
                <c:pt idx="5601">
                  <c:v>7.71020318264413</c:v>
                </c:pt>
                <c:pt idx="5602">
                  <c:v>7.7115797588238602</c:v>
                </c:pt>
                <c:pt idx="5603">
                  <c:v>7.7129563350035797</c:v>
                </c:pt>
                <c:pt idx="5604">
                  <c:v>7.7143329111833099</c:v>
                </c:pt>
                <c:pt idx="5605">
                  <c:v>7.7157094873630303</c:v>
                </c:pt>
                <c:pt idx="5606">
                  <c:v>7.7170860635427596</c:v>
                </c:pt>
                <c:pt idx="5607">
                  <c:v>7.71846263972248</c:v>
                </c:pt>
                <c:pt idx="5608">
                  <c:v>7.7198392159022102</c:v>
                </c:pt>
                <c:pt idx="5609">
                  <c:v>7.7212157920819298</c:v>
                </c:pt>
                <c:pt idx="5610">
                  <c:v>7.72259236826166</c:v>
                </c:pt>
                <c:pt idx="5611">
                  <c:v>7.7239689444413901</c:v>
                </c:pt>
                <c:pt idx="5612">
                  <c:v>7.7253455206211097</c:v>
                </c:pt>
                <c:pt idx="5613">
                  <c:v>7.7267220968008399</c:v>
                </c:pt>
                <c:pt idx="5614">
                  <c:v>7.7280986729805603</c:v>
                </c:pt>
                <c:pt idx="5615">
                  <c:v>7.7294752491602896</c:v>
                </c:pt>
                <c:pt idx="5616">
                  <c:v>7.7308518253400198</c:v>
                </c:pt>
                <c:pt idx="5617">
                  <c:v>7.7322284015197402</c:v>
                </c:pt>
                <c:pt idx="5618">
                  <c:v>7.7336049776994704</c:v>
                </c:pt>
                <c:pt idx="5619">
                  <c:v>7.73498155387919</c:v>
                </c:pt>
                <c:pt idx="5620">
                  <c:v>7.7363581300589201</c:v>
                </c:pt>
                <c:pt idx="5621">
                  <c:v>7.7377347062386397</c:v>
                </c:pt>
                <c:pt idx="5622">
                  <c:v>7.7391112824183699</c:v>
                </c:pt>
                <c:pt idx="5623">
                  <c:v>7.7404878585981001</c:v>
                </c:pt>
                <c:pt idx="5624">
                  <c:v>7.7418644347778196</c:v>
                </c:pt>
                <c:pt idx="5625">
                  <c:v>7.7432410109575498</c:v>
                </c:pt>
                <c:pt idx="5626">
                  <c:v>7.7446175871372702</c:v>
                </c:pt>
                <c:pt idx="5627">
                  <c:v>7.7459941633170004</c:v>
                </c:pt>
                <c:pt idx="5628">
                  <c:v>7.7473707394967297</c:v>
                </c:pt>
                <c:pt idx="5629">
                  <c:v>7.7487473156764501</c:v>
                </c:pt>
                <c:pt idx="5630">
                  <c:v>7.7501238918561803</c:v>
                </c:pt>
                <c:pt idx="5631">
                  <c:v>7.7515004680358999</c:v>
                </c:pt>
                <c:pt idx="5632">
                  <c:v>7.7528770442156301</c:v>
                </c:pt>
                <c:pt idx="5633">
                  <c:v>7.7542536203953603</c:v>
                </c:pt>
                <c:pt idx="5634">
                  <c:v>7.7556301965750798</c:v>
                </c:pt>
                <c:pt idx="5635">
                  <c:v>7.75700677275481</c:v>
                </c:pt>
                <c:pt idx="5636">
                  <c:v>7.7583833489345304</c:v>
                </c:pt>
                <c:pt idx="5637">
                  <c:v>7.7597599251142597</c:v>
                </c:pt>
                <c:pt idx="5638">
                  <c:v>7.7611365012939801</c:v>
                </c:pt>
                <c:pt idx="5639">
                  <c:v>7.7625130774737103</c:v>
                </c:pt>
                <c:pt idx="5640">
                  <c:v>7.7638896536534299</c:v>
                </c:pt>
                <c:pt idx="5641">
                  <c:v>7.7652662298331601</c:v>
                </c:pt>
                <c:pt idx="5642">
                  <c:v>7.7666428060128903</c:v>
                </c:pt>
                <c:pt idx="5643">
                  <c:v>7.7680193821926098</c:v>
                </c:pt>
                <c:pt idx="5644">
                  <c:v>7.76939595837234</c:v>
                </c:pt>
                <c:pt idx="5645">
                  <c:v>7.7707725345520604</c:v>
                </c:pt>
                <c:pt idx="5646">
                  <c:v>7.7721491107317897</c:v>
                </c:pt>
                <c:pt idx="5647">
                  <c:v>7.7735256869115199</c:v>
                </c:pt>
                <c:pt idx="5648">
                  <c:v>7.7749022630912403</c:v>
                </c:pt>
                <c:pt idx="5649">
                  <c:v>7.7762788392709696</c:v>
                </c:pt>
                <c:pt idx="5650">
                  <c:v>7.7776554154506901</c:v>
                </c:pt>
                <c:pt idx="5651">
                  <c:v>7.7790319916304203</c:v>
                </c:pt>
                <c:pt idx="5652">
                  <c:v>7.7804085678101398</c:v>
                </c:pt>
                <c:pt idx="5653">
                  <c:v>7.78178514398987</c:v>
                </c:pt>
                <c:pt idx="5654">
                  <c:v>7.7831617201696002</c:v>
                </c:pt>
                <c:pt idx="5655">
                  <c:v>7.7845382963493197</c:v>
                </c:pt>
                <c:pt idx="5656">
                  <c:v>7.7859148725290499</c:v>
                </c:pt>
                <c:pt idx="5657">
                  <c:v>7.7872914487087703</c:v>
                </c:pt>
                <c:pt idx="5658">
                  <c:v>7.7886680248884996</c:v>
                </c:pt>
                <c:pt idx="5659">
                  <c:v>7.7900446010682201</c:v>
                </c:pt>
                <c:pt idx="5660">
                  <c:v>7.7914211772479502</c:v>
                </c:pt>
                <c:pt idx="5661">
                  <c:v>7.7927977534276804</c:v>
                </c:pt>
                <c:pt idx="5662">
                  <c:v>7.7941743296074</c:v>
                </c:pt>
                <c:pt idx="5663">
                  <c:v>7.7955509057871302</c:v>
                </c:pt>
                <c:pt idx="5664">
                  <c:v>7.7969274819668497</c:v>
                </c:pt>
                <c:pt idx="5665">
                  <c:v>7.7983040581465799</c:v>
                </c:pt>
                <c:pt idx="5666">
                  <c:v>7.7996806343263101</c:v>
                </c:pt>
                <c:pt idx="5667">
                  <c:v>7.8010572105060296</c:v>
                </c:pt>
                <c:pt idx="5668">
                  <c:v>7.8024337866857598</c:v>
                </c:pt>
                <c:pt idx="5669">
                  <c:v>7.8038103628654802</c:v>
                </c:pt>
                <c:pt idx="5670">
                  <c:v>7.8051869390452104</c:v>
                </c:pt>
                <c:pt idx="5671">
                  <c:v>7.80656351522493</c:v>
                </c:pt>
                <c:pt idx="5672">
                  <c:v>7.8079400914046602</c:v>
                </c:pt>
                <c:pt idx="5673">
                  <c:v>7.8093166675843904</c:v>
                </c:pt>
                <c:pt idx="5674">
                  <c:v>7.8106932437641099</c:v>
                </c:pt>
                <c:pt idx="5675">
                  <c:v>7.8120698199438401</c:v>
                </c:pt>
                <c:pt idx="5676">
                  <c:v>7.8134463961235596</c:v>
                </c:pt>
                <c:pt idx="5677">
                  <c:v>7.8148229723032898</c:v>
                </c:pt>
                <c:pt idx="5678">
                  <c:v>7.81619954848302</c:v>
                </c:pt>
                <c:pt idx="5679">
                  <c:v>7.8175761246627404</c:v>
                </c:pt>
                <c:pt idx="5680">
                  <c:v>7.8189527008424697</c:v>
                </c:pt>
                <c:pt idx="5681">
                  <c:v>7.8203292770221902</c:v>
                </c:pt>
                <c:pt idx="5682">
                  <c:v>7.8217058532019204</c:v>
                </c:pt>
                <c:pt idx="5683">
                  <c:v>7.8230824293816399</c:v>
                </c:pt>
                <c:pt idx="5684">
                  <c:v>7.8244590055613701</c:v>
                </c:pt>
                <c:pt idx="5685">
                  <c:v>7.8258355817410896</c:v>
                </c:pt>
                <c:pt idx="5686">
                  <c:v>7.8272121579208198</c:v>
                </c:pt>
                <c:pt idx="5687">
                  <c:v>7.82858873410055</c:v>
                </c:pt>
                <c:pt idx="5688">
                  <c:v>7.8299653102802704</c:v>
                </c:pt>
                <c:pt idx="5689">
                  <c:v>7.8313418864599997</c:v>
                </c:pt>
                <c:pt idx="5690">
                  <c:v>7.8327184626397202</c:v>
                </c:pt>
                <c:pt idx="5691">
                  <c:v>7.8340950388194504</c:v>
                </c:pt>
                <c:pt idx="5692">
                  <c:v>7.8354716149991797</c:v>
                </c:pt>
                <c:pt idx="5693">
                  <c:v>7.8368481911789001</c:v>
                </c:pt>
                <c:pt idx="5694">
                  <c:v>7.8382247673586303</c:v>
                </c:pt>
                <c:pt idx="5695">
                  <c:v>7.8396013435383498</c:v>
                </c:pt>
                <c:pt idx="5696">
                  <c:v>7.84097791971808</c:v>
                </c:pt>
                <c:pt idx="5697">
                  <c:v>7.8423544958978102</c:v>
                </c:pt>
                <c:pt idx="5698">
                  <c:v>7.8437310720775297</c:v>
                </c:pt>
                <c:pt idx="5699">
                  <c:v>7.8451076482572599</c:v>
                </c:pt>
                <c:pt idx="5700">
                  <c:v>7.8464842244369803</c:v>
                </c:pt>
                <c:pt idx="5701">
                  <c:v>7.8478608006167097</c:v>
                </c:pt>
                <c:pt idx="5702">
                  <c:v>7.8492373767964301</c:v>
                </c:pt>
                <c:pt idx="5703">
                  <c:v>7.8506139529761603</c:v>
                </c:pt>
                <c:pt idx="5704">
                  <c:v>7.8519905291558798</c:v>
                </c:pt>
                <c:pt idx="5705">
                  <c:v>7.85336710533561</c:v>
                </c:pt>
                <c:pt idx="5706">
                  <c:v>7.8547436815153402</c:v>
                </c:pt>
                <c:pt idx="5707">
                  <c:v>7.8561202576950597</c:v>
                </c:pt>
                <c:pt idx="5708">
                  <c:v>7.8574968338747899</c:v>
                </c:pt>
                <c:pt idx="5709">
                  <c:v>7.8588734100545103</c:v>
                </c:pt>
                <c:pt idx="5710">
                  <c:v>7.8602499862342396</c:v>
                </c:pt>
                <c:pt idx="5711">
                  <c:v>7.8616265624139698</c:v>
                </c:pt>
                <c:pt idx="5712">
                  <c:v>7.8630031385936903</c:v>
                </c:pt>
                <c:pt idx="5713">
                  <c:v>7.8643797147734196</c:v>
                </c:pt>
                <c:pt idx="5714">
                  <c:v>7.86575629095314</c:v>
                </c:pt>
                <c:pt idx="5715">
                  <c:v>7.8671328671328702</c:v>
                </c:pt>
                <c:pt idx="5716">
                  <c:v>7.8685094433125897</c:v>
                </c:pt>
                <c:pt idx="5717">
                  <c:v>7.8698860194923199</c:v>
                </c:pt>
                <c:pt idx="5718">
                  <c:v>7.8712625956720501</c:v>
                </c:pt>
                <c:pt idx="5719">
                  <c:v>7.8726391718517696</c:v>
                </c:pt>
                <c:pt idx="5720">
                  <c:v>7.8740157480314998</c:v>
                </c:pt>
                <c:pt idx="5721">
                  <c:v>7.8753923242112203</c:v>
                </c:pt>
                <c:pt idx="5722">
                  <c:v>7.8767689003909496</c:v>
                </c:pt>
                <c:pt idx="5723">
                  <c:v>7.8781454765706798</c:v>
                </c:pt>
                <c:pt idx="5724">
                  <c:v>7.8795220527504002</c:v>
                </c:pt>
                <c:pt idx="5725">
                  <c:v>7.8808986289301304</c:v>
                </c:pt>
                <c:pt idx="5726">
                  <c:v>7.8822752051098499</c:v>
                </c:pt>
                <c:pt idx="5727">
                  <c:v>7.8836517812895801</c:v>
                </c:pt>
                <c:pt idx="5728">
                  <c:v>7.8850283574692996</c:v>
                </c:pt>
                <c:pt idx="5729">
                  <c:v>7.8864049336490298</c:v>
                </c:pt>
                <c:pt idx="5730">
                  <c:v>7.88778150982876</c:v>
                </c:pt>
                <c:pt idx="5731">
                  <c:v>7.8891580860084796</c:v>
                </c:pt>
                <c:pt idx="5732">
                  <c:v>7.8905346621882098</c:v>
                </c:pt>
                <c:pt idx="5733">
                  <c:v>7.8919112383679302</c:v>
                </c:pt>
                <c:pt idx="5734">
                  <c:v>7.8932878145476604</c:v>
                </c:pt>
                <c:pt idx="5735">
                  <c:v>7.8946643907273799</c:v>
                </c:pt>
                <c:pt idx="5736">
                  <c:v>7.8960409669071101</c:v>
                </c:pt>
                <c:pt idx="5737">
                  <c:v>7.8974175430868403</c:v>
                </c:pt>
                <c:pt idx="5738">
                  <c:v>7.8987941192665598</c:v>
                </c:pt>
                <c:pt idx="5739">
                  <c:v>7.90017069544629</c:v>
                </c:pt>
                <c:pt idx="5740">
                  <c:v>7.9015472716260096</c:v>
                </c:pt>
                <c:pt idx="5741">
                  <c:v>7.9029238478057398</c:v>
                </c:pt>
                <c:pt idx="5742">
                  <c:v>7.9043004239854699</c:v>
                </c:pt>
                <c:pt idx="5743">
                  <c:v>7.9056770001651904</c:v>
                </c:pt>
                <c:pt idx="5744">
                  <c:v>7.9070535763449197</c:v>
                </c:pt>
                <c:pt idx="5745">
                  <c:v>7.9084301525246401</c:v>
                </c:pt>
                <c:pt idx="5746">
                  <c:v>7.9098067287043703</c:v>
                </c:pt>
                <c:pt idx="5747">
                  <c:v>7.9111833048840898</c:v>
                </c:pt>
                <c:pt idx="5748">
                  <c:v>7.91255988106382</c:v>
                </c:pt>
                <c:pt idx="5749">
                  <c:v>7.9139364572435502</c:v>
                </c:pt>
                <c:pt idx="5750">
                  <c:v>7.9153130334232698</c:v>
                </c:pt>
                <c:pt idx="5751">
                  <c:v>7.9166896096029999</c:v>
                </c:pt>
                <c:pt idx="5752">
                  <c:v>7.9180661857827204</c:v>
                </c:pt>
                <c:pt idx="5753">
                  <c:v>7.9194427619624497</c:v>
                </c:pt>
                <c:pt idx="5754">
                  <c:v>7.9208193381421701</c:v>
                </c:pt>
                <c:pt idx="5755">
                  <c:v>7.9221959143219003</c:v>
                </c:pt>
                <c:pt idx="5756">
                  <c:v>7.9235724905016296</c:v>
                </c:pt>
                <c:pt idx="5757">
                  <c:v>7.92494906668135</c:v>
                </c:pt>
                <c:pt idx="5758">
                  <c:v>7.9263256428610802</c:v>
                </c:pt>
                <c:pt idx="5759">
                  <c:v>7.9277022190407997</c:v>
                </c:pt>
                <c:pt idx="5760">
                  <c:v>7.9290787952205299</c:v>
                </c:pt>
                <c:pt idx="5761">
                  <c:v>7.9304553714002601</c:v>
                </c:pt>
                <c:pt idx="5762">
                  <c:v>7.9318319475799797</c:v>
                </c:pt>
                <c:pt idx="5763">
                  <c:v>7.9332085237597099</c:v>
                </c:pt>
                <c:pt idx="5764">
                  <c:v>7.9345850999394303</c:v>
                </c:pt>
                <c:pt idx="5765">
                  <c:v>7.9359616761191596</c:v>
                </c:pt>
                <c:pt idx="5766">
                  <c:v>7.93733825229888</c:v>
                </c:pt>
                <c:pt idx="5767">
                  <c:v>7.9387148284786102</c:v>
                </c:pt>
                <c:pt idx="5768">
                  <c:v>7.9400914046583404</c:v>
                </c:pt>
                <c:pt idx="5769">
                  <c:v>7.9414679808380599</c:v>
                </c:pt>
                <c:pt idx="5770">
                  <c:v>7.9428445570177901</c:v>
                </c:pt>
                <c:pt idx="5771">
                  <c:v>7.9442211331975097</c:v>
                </c:pt>
                <c:pt idx="5772">
                  <c:v>7.9455977093772399</c:v>
                </c:pt>
                <c:pt idx="5773">
                  <c:v>7.9469742855569701</c:v>
                </c:pt>
                <c:pt idx="5774">
                  <c:v>7.9483508617366896</c:v>
                </c:pt>
                <c:pt idx="5775">
                  <c:v>7.9497274379164198</c:v>
                </c:pt>
                <c:pt idx="5776">
                  <c:v>7.9511040140961402</c:v>
                </c:pt>
                <c:pt idx="5777">
                  <c:v>7.9524805902758704</c:v>
                </c:pt>
                <c:pt idx="5778">
                  <c:v>7.9538571664555899</c:v>
                </c:pt>
                <c:pt idx="5779">
                  <c:v>7.9552337426353201</c:v>
                </c:pt>
                <c:pt idx="5780">
                  <c:v>7.9566103188150397</c:v>
                </c:pt>
                <c:pt idx="5781">
                  <c:v>7.9579868949947699</c:v>
                </c:pt>
                <c:pt idx="5782">
                  <c:v>7.9593634711745</c:v>
                </c:pt>
                <c:pt idx="5783">
                  <c:v>7.9607400473542196</c:v>
                </c:pt>
                <c:pt idx="5784">
                  <c:v>7.9621166235339498</c:v>
                </c:pt>
                <c:pt idx="5785">
                  <c:v>7.9634931997136702</c:v>
                </c:pt>
                <c:pt idx="5786">
                  <c:v>7.9648697758934004</c:v>
                </c:pt>
                <c:pt idx="5787">
                  <c:v>7.9662463520731297</c:v>
                </c:pt>
                <c:pt idx="5788">
                  <c:v>7.9676229282528501</c:v>
                </c:pt>
                <c:pt idx="5789">
                  <c:v>7.9689995044325803</c:v>
                </c:pt>
                <c:pt idx="5790">
                  <c:v>7.9703760806122999</c:v>
                </c:pt>
                <c:pt idx="5791">
                  <c:v>7.97175265679203</c:v>
                </c:pt>
                <c:pt idx="5792">
                  <c:v>7.9731292329717496</c:v>
                </c:pt>
                <c:pt idx="5793">
                  <c:v>7.9745058091514798</c:v>
                </c:pt>
                <c:pt idx="5794">
                  <c:v>7.97588238533121</c:v>
                </c:pt>
                <c:pt idx="5795">
                  <c:v>7.9772589615109304</c:v>
                </c:pt>
                <c:pt idx="5796">
                  <c:v>7.9786355376906597</c:v>
                </c:pt>
                <c:pt idx="5797">
                  <c:v>7.9800121138703801</c:v>
                </c:pt>
                <c:pt idx="5798">
                  <c:v>7.9813886900501103</c:v>
                </c:pt>
                <c:pt idx="5799">
                  <c:v>7.9827652662298298</c:v>
                </c:pt>
                <c:pt idx="5800">
                  <c:v>7.98414184240956</c:v>
                </c:pt>
                <c:pt idx="5801">
                  <c:v>7.9855184185892902</c:v>
                </c:pt>
                <c:pt idx="5802">
                  <c:v>7.9868949947690098</c:v>
                </c:pt>
                <c:pt idx="5803">
                  <c:v>7.98827157094874</c:v>
                </c:pt>
                <c:pt idx="5804">
                  <c:v>7.9896481471284604</c:v>
                </c:pt>
                <c:pt idx="5805">
                  <c:v>7.9910247233081897</c:v>
                </c:pt>
                <c:pt idx="5806">
                  <c:v>7.9924012994879199</c:v>
                </c:pt>
                <c:pt idx="5807">
                  <c:v>7.9937778756676403</c:v>
                </c:pt>
                <c:pt idx="5808">
                  <c:v>7.9951544518473696</c:v>
                </c:pt>
                <c:pt idx="5809">
                  <c:v>7.99653102802709</c:v>
                </c:pt>
                <c:pt idx="5810">
                  <c:v>7.9979076042068202</c:v>
                </c:pt>
                <c:pt idx="5811">
                  <c:v>7.9992841803865398</c:v>
                </c:pt>
                <c:pt idx="5812">
                  <c:v>8.0006607565662708</c:v>
                </c:pt>
                <c:pt idx="5813">
                  <c:v>8.0020373327459993</c:v>
                </c:pt>
                <c:pt idx="5814">
                  <c:v>8.0034139089257206</c:v>
                </c:pt>
                <c:pt idx="5815">
                  <c:v>8.0047904851054508</c:v>
                </c:pt>
                <c:pt idx="5816">
                  <c:v>8.0061670612851703</c:v>
                </c:pt>
                <c:pt idx="5817">
                  <c:v>8.0075436374649005</c:v>
                </c:pt>
                <c:pt idx="5818">
                  <c:v>8.0089202136446307</c:v>
                </c:pt>
                <c:pt idx="5819">
                  <c:v>8.0102967898243502</c:v>
                </c:pt>
                <c:pt idx="5820">
                  <c:v>8.0116733660040804</c:v>
                </c:pt>
                <c:pt idx="5821">
                  <c:v>8.0130499421838</c:v>
                </c:pt>
                <c:pt idx="5822">
                  <c:v>8.0144265183635301</c:v>
                </c:pt>
                <c:pt idx="5823">
                  <c:v>8.0158030945432497</c:v>
                </c:pt>
                <c:pt idx="5824">
                  <c:v>8.0171796707229799</c:v>
                </c:pt>
                <c:pt idx="5825">
                  <c:v>8.0185562469027101</c:v>
                </c:pt>
                <c:pt idx="5826">
                  <c:v>8.0199328230824296</c:v>
                </c:pt>
                <c:pt idx="5827">
                  <c:v>8.0213093992621598</c:v>
                </c:pt>
                <c:pt idx="5828">
                  <c:v>8.0226859754418793</c:v>
                </c:pt>
                <c:pt idx="5829">
                  <c:v>8.0240625516216095</c:v>
                </c:pt>
                <c:pt idx="5830">
                  <c:v>8.0254391278013308</c:v>
                </c:pt>
                <c:pt idx="5831">
                  <c:v>8.0268157039810593</c:v>
                </c:pt>
                <c:pt idx="5832">
                  <c:v>8.0281922801607895</c:v>
                </c:pt>
                <c:pt idx="5833">
                  <c:v>8.0295688563405108</c:v>
                </c:pt>
                <c:pt idx="5834">
                  <c:v>8.0309454325202392</c:v>
                </c:pt>
                <c:pt idx="5835">
                  <c:v>8.0323220086999605</c:v>
                </c:pt>
                <c:pt idx="5836">
                  <c:v>8.0336985848796907</c:v>
                </c:pt>
                <c:pt idx="5837">
                  <c:v>8.0350751610594102</c:v>
                </c:pt>
                <c:pt idx="5838">
                  <c:v>8.0364517372391404</c:v>
                </c:pt>
                <c:pt idx="5839">
                  <c:v>8.0378283134188706</c:v>
                </c:pt>
                <c:pt idx="5840">
                  <c:v>8.0392048895985901</c:v>
                </c:pt>
                <c:pt idx="5841">
                  <c:v>8.0405814657783203</c:v>
                </c:pt>
                <c:pt idx="5842">
                  <c:v>8.0419580419580399</c:v>
                </c:pt>
                <c:pt idx="5843">
                  <c:v>8.0433346181377701</c:v>
                </c:pt>
                <c:pt idx="5844">
                  <c:v>8.0447111943175003</c:v>
                </c:pt>
                <c:pt idx="5845">
                  <c:v>8.0460877704972198</c:v>
                </c:pt>
                <c:pt idx="5846">
                  <c:v>8.04746434667695</c:v>
                </c:pt>
                <c:pt idx="5847">
                  <c:v>8.0488409228566695</c:v>
                </c:pt>
                <c:pt idx="5848">
                  <c:v>8.0502174990363997</c:v>
                </c:pt>
                <c:pt idx="5849">
                  <c:v>8.0515940752161193</c:v>
                </c:pt>
                <c:pt idx="5850">
                  <c:v>8.0529706513958494</c:v>
                </c:pt>
                <c:pt idx="5851">
                  <c:v>8.0543472275755796</c:v>
                </c:pt>
                <c:pt idx="5852">
                  <c:v>8.0557238037552992</c:v>
                </c:pt>
                <c:pt idx="5853">
                  <c:v>8.0571003799350294</c:v>
                </c:pt>
                <c:pt idx="5854">
                  <c:v>8.0584769561147507</c:v>
                </c:pt>
                <c:pt idx="5855">
                  <c:v>8.0598535322944809</c:v>
                </c:pt>
                <c:pt idx="5856">
                  <c:v>8.0612301084742004</c:v>
                </c:pt>
                <c:pt idx="5857">
                  <c:v>8.0626066846539306</c:v>
                </c:pt>
                <c:pt idx="5858">
                  <c:v>8.0639832608336608</c:v>
                </c:pt>
                <c:pt idx="5859">
                  <c:v>8.0653598370133803</c:v>
                </c:pt>
                <c:pt idx="5860">
                  <c:v>8.0667364131931105</c:v>
                </c:pt>
                <c:pt idx="5861">
                  <c:v>8.0681129893728301</c:v>
                </c:pt>
                <c:pt idx="5862">
                  <c:v>8.0694895655525603</c:v>
                </c:pt>
                <c:pt idx="5863">
                  <c:v>8.0708661417322904</c:v>
                </c:pt>
                <c:pt idx="5864">
                  <c:v>8.07224271791201</c:v>
                </c:pt>
                <c:pt idx="5865">
                  <c:v>8.0736192940917402</c:v>
                </c:pt>
                <c:pt idx="5866">
                  <c:v>8.0749958702714597</c:v>
                </c:pt>
                <c:pt idx="5867">
                  <c:v>8.0763724464511899</c:v>
                </c:pt>
                <c:pt idx="5868">
                  <c:v>8.0777490226309201</c:v>
                </c:pt>
                <c:pt idx="5869">
                  <c:v>8.0791255988106396</c:v>
                </c:pt>
                <c:pt idx="5870">
                  <c:v>8.0805021749903592</c:v>
                </c:pt>
                <c:pt idx="5871">
                  <c:v>8.0818787511700894</c:v>
                </c:pt>
                <c:pt idx="5872">
                  <c:v>8.0832553273498196</c:v>
                </c:pt>
                <c:pt idx="5873">
                  <c:v>8.0846319035295409</c:v>
                </c:pt>
                <c:pt idx="5874">
                  <c:v>8.0860084797092693</c:v>
                </c:pt>
                <c:pt idx="5875">
                  <c:v>8.0873850558889906</c:v>
                </c:pt>
                <c:pt idx="5876">
                  <c:v>8.0887616320687208</c:v>
                </c:pt>
                <c:pt idx="5877">
                  <c:v>8.0901382082484492</c:v>
                </c:pt>
                <c:pt idx="5878">
                  <c:v>8.0915147844281705</c:v>
                </c:pt>
                <c:pt idx="5879">
                  <c:v>8.0928913606079007</c:v>
                </c:pt>
                <c:pt idx="5880">
                  <c:v>8.0942679367876202</c:v>
                </c:pt>
                <c:pt idx="5881">
                  <c:v>8.0956445129673504</c:v>
                </c:pt>
                <c:pt idx="5882">
                  <c:v>8.0970210891470806</c:v>
                </c:pt>
                <c:pt idx="5883">
                  <c:v>8.0983976653268002</c:v>
                </c:pt>
                <c:pt idx="5884">
                  <c:v>8.0997742415065304</c:v>
                </c:pt>
                <c:pt idx="5885">
                  <c:v>8.1011508176862499</c:v>
                </c:pt>
                <c:pt idx="5886">
                  <c:v>8.1025273938659801</c:v>
                </c:pt>
                <c:pt idx="5887">
                  <c:v>8.1039039700456996</c:v>
                </c:pt>
                <c:pt idx="5888">
                  <c:v>8.1052805462254298</c:v>
                </c:pt>
                <c:pt idx="5889">
                  <c:v>8.10665712240516</c:v>
                </c:pt>
                <c:pt idx="5890">
                  <c:v>8.1080336985848795</c:v>
                </c:pt>
                <c:pt idx="5891">
                  <c:v>8.1094102747646097</c:v>
                </c:pt>
                <c:pt idx="5892">
                  <c:v>8.1107868509443293</c:v>
                </c:pt>
                <c:pt idx="5893">
                  <c:v>8.1121634271240595</c:v>
                </c:pt>
                <c:pt idx="5894">
                  <c:v>8.1135400033037808</c:v>
                </c:pt>
                <c:pt idx="5895">
                  <c:v>8.1149165794835092</c:v>
                </c:pt>
                <c:pt idx="5896">
                  <c:v>8.1162931556632394</c:v>
                </c:pt>
                <c:pt idx="5897">
                  <c:v>8.1176697318429607</c:v>
                </c:pt>
                <c:pt idx="5898">
                  <c:v>8.1190463080226891</c:v>
                </c:pt>
                <c:pt idx="5899">
                  <c:v>8.1204228842024104</c:v>
                </c:pt>
                <c:pt idx="5900">
                  <c:v>8.1217994603821406</c:v>
                </c:pt>
                <c:pt idx="5901">
                  <c:v>8.1231760365618708</c:v>
                </c:pt>
                <c:pt idx="5902">
                  <c:v>8.1245526127415904</c:v>
                </c:pt>
                <c:pt idx="5903">
                  <c:v>8.1259291889213205</c:v>
                </c:pt>
                <c:pt idx="5904">
                  <c:v>8.1273057651010401</c:v>
                </c:pt>
                <c:pt idx="5905">
                  <c:v>8.1286823412807703</c:v>
                </c:pt>
                <c:pt idx="5906">
                  <c:v>8.1300589174604898</c:v>
                </c:pt>
                <c:pt idx="5907">
                  <c:v>8.13143549364022</c:v>
                </c:pt>
                <c:pt idx="5908">
                  <c:v>8.1328120698199502</c:v>
                </c:pt>
                <c:pt idx="5909">
                  <c:v>8.1341886459996697</c:v>
                </c:pt>
                <c:pt idx="5910">
                  <c:v>8.1355652221793999</c:v>
                </c:pt>
                <c:pt idx="5911">
                  <c:v>8.1369417983591195</c:v>
                </c:pt>
                <c:pt idx="5912">
                  <c:v>8.1383183745388497</c:v>
                </c:pt>
                <c:pt idx="5913">
                  <c:v>8.1396949507185798</c:v>
                </c:pt>
                <c:pt idx="5914">
                  <c:v>8.1410715268982994</c:v>
                </c:pt>
                <c:pt idx="5915">
                  <c:v>8.1424481030780296</c:v>
                </c:pt>
                <c:pt idx="5916">
                  <c:v>8.1438246792577509</c:v>
                </c:pt>
                <c:pt idx="5917">
                  <c:v>8.1452012554374793</c:v>
                </c:pt>
                <c:pt idx="5918">
                  <c:v>8.1465778316172006</c:v>
                </c:pt>
                <c:pt idx="5919">
                  <c:v>8.1479544077969308</c:v>
                </c:pt>
                <c:pt idx="5920">
                  <c:v>8.1493309839766503</c:v>
                </c:pt>
                <c:pt idx="5921">
                  <c:v>8.1507075601563805</c:v>
                </c:pt>
                <c:pt idx="5922">
                  <c:v>8.1520841363361107</c:v>
                </c:pt>
                <c:pt idx="5923">
                  <c:v>8.1534607125158303</c:v>
                </c:pt>
                <c:pt idx="5924">
                  <c:v>8.1548372886955605</c:v>
                </c:pt>
                <c:pt idx="5925">
                  <c:v>8.15621386487528</c:v>
                </c:pt>
                <c:pt idx="5926">
                  <c:v>8.1575904410550102</c:v>
                </c:pt>
                <c:pt idx="5927">
                  <c:v>8.1589670172347404</c:v>
                </c:pt>
                <c:pt idx="5928">
                  <c:v>8.1603435934144599</c:v>
                </c:pt>
                <c:pt idx="5929">
                  <c:v>8.1617201695941901</c:v>
                </c:pt>
                <c:pt idx="5930">
                  <c:v>8.1630967457739096</c:v>
                </c:pt>
                <c:pt idx="5931">
                  <c:v>8.1644733219536398</c:v>
                </c:pt>
                <c:pt idx="5932">
                  <c:v>8.16584989813337</c:v>
                </c:pt>
                <c:pt idx="5933">
                  <c:v>8.1672264743130896</c:v>
                </c:pt>
                <c:pt idx="5934">
                  <c:v>8.1686030504928109</c:v>
                </c:pt>
                <c:pt idx="5935">
                  <c:v>8.1699796266725393</c:v>
                </c:pt>
                <c:pt idx="5936">
                  <c:v>8.1713562028522695</c:v>
                </c:pt>
                <c:pt idx="5937">
                  <c:v>8.1727327790319908</c:v>
                </c:pt>
                <c:pt idx="5938">
                  <c:v>8.1741093552117192</c:v>
                </c:pt>
                <c:pt idx="5939">
                  <c:v>8.1754859313914405</c:v>
                </c:pt>
                <c:pt idx="5940">
                  <c:v>8.1768625075711707</c:v>
                </c:pt>
                <c:pt idx="5941">
                  <c:v>8.1782390837508991</c:v>
                </c:pt>
                <c:pt idx="5942">
                  <c:v>8.1796156599306205</c:v>
                </c:pt>
                <c:pt idx="5943">
                  <c:v>8.1809922361103506</c:v>
                </c:pt>
                <c:pt idx="5944">
                  <c:v>8.1823688122900702</c:v>
                </c:pt>
                <c:pt idx="5945">
                  <c:v>8.1837453884698004</c:v>
                </c:pt>
                <c:pt idx="5946">
                  <c:v>8.1851219646495306</c:v>
                </c:pt>
                <c:pt idx="5947">
                  <c:v>8.1864985408292501</c:v>
                </c:pt>
                <c:pt idx="5948">
                  <c:v>8.1878751170089803</c:v>
                </c:pt>
                <c:pt idx="5949">
                  <c:v>8.1892516931886998</c:v>
                </c:pt>
                <c:pt idx="5950">
                  <c:v>8.19062826936843</c:v>
                </c:pt>
                <c:pt idx="5951">
                  <c:v>8.1920048455481496</c:v>
                </c:pt>
                <c:pt idx="5952">
                  <c:v>8.1933814217278798</c:v>
                </c:pt>
                <c:pt idx="5953">
                  <c:v>8.1947579979076099</c:v>
                </c:pt>
                <c:pt idx="5954">
                  <c:v>8.1961345740873295</c:v>
                </c:pt>
                <c:pt idx="5955">
                  <c:v>8.1975111502670597</c:v>
                </c:pt>
                <c:pt idx="5956">
                  <c:v>8.1988877264467792</c:v>
                </c:pt>
                <c:pt idx="5957">
                  <c:v>8.2002643026265094</c:v>
                </c:pt>
                <c:pt idx="5958">
                  <c:v>8.2016408788062307</c:v>
                </c:pt>
                <c:pt idx="5959">
                  <c:v>8.2030174549859591</c:v>
                </c:pt>
                <c:pt idx="5960">
                  <c:v>8.2043940311656893</c:v>
                </c:pt>
                <c:pt idx="5961">
                  <c:v>8.2057706073454106</c:v>
                </c:pt>
                <c:pt idx="5962">
                  <c:v>8.2071471835251408</c:v>
                </c:pt>
                <c:pt idx="5963">
                  <c:v>8.2085237597048604</c:v>
                </c:pt>
                <c:pt idx="5964">
                  <c:v>8.2099003358845906</c:v>
                </c:pt>
                <c:pt idx="5965">
                  <c:v>8.2112769120643208</c:v>
                </c:pt>
                <c:pt idx="5966">
                  <c:v>8.2126534882440403</c:v>
                </c:pt>
                <c:pt idx="5967">
                  <c:v>8.2140300644237705</c:v>
                </c:pt>
                <c:pt idx="5968">
                  <c:v>8.21540664060349</c:v>
                </c:pt>
                <c:pt idx="5969">
                  <c:v>8.2167832167832202</c:v>
                </c:pt>
                <c:pt idx="5970">
                  <c:v>8.2181597929629397</c:v>
                </c:pt>
                <c:pt idx="5971">
                  <c:v>8.2195363691426699</c:v>
                </c:pt>
                <c:pt idx="5972">
                  <c:v>8.2209129453224001</c:v>
                </c:pt>
                <c:pt idx="5973">
                  <c:v>8.2222895215021197</c:v>
                </c:pt>
                <c:pt idx="5974">
                  <c:v>8.2236660976818499</c:v>
                </c:pt>
                <c:pt idx="5975">
                  <c:v>8.2250426738615694</c:v>
                </c:pt>
                <c:pt idx="5976">
                  <c:v>8.2264192500412996</c:v>
                </c:pt>
                <c:pt idx="5977">
                  <c:v>8.2277958262210191</c:v>
                </c:pt>
                <c:pt idx="5978">
                  <c:v>8.2291724024007493</c:v>
                </c:pt>
                <c:pt idx="5979">
                  <c:v>8.2305489785804795</c:v>
                </c:pt>
                <c:pt idx="5980">
                  <c:v>8.2319255547602008</c:v>
                </c:pt>
                <c:pt idx="5981">
                  <c:v>8.2333021309399292</c:v>
                </c:pt>
                <c:pt idx="5982">
                  <c:v>8.2346787071196506</c:v>
                </c:pt>
                <c:pt idx="5983">
                  <c:v>8.2360552832993807</c:v>
                </c:pt>
                <c:pt idx="5984">
                  <c:v>8.2374318594791003</c:v>
                </c:pt>
                <c:pt idx="5985">
                  <c:v>8.2388084356588305</c:v>
                </c:pt>
                <c:pt idx="5986">
                  <c:v>8.2401850118385607</c:v>
                </c:pt>
                <c:pt idx="5987">
                  <c:v>8.2415615880182802</c:v>
                </c:pt>
                <c:pt idx="5988">
                  <c:v>8.2429381641980104</c:v>
                </c:pt>
                <c:pt idx="5989">
                  <c:v>8.2443147403777299</c:v>
                </c:pt>
                <c:pt idx="5990">
                  <c:v>8.2456913165574601</c:v>
                </c:pt>
                <c:pt idx="5991">
                  <c:v>8.2470678927371903</c:v>
                </c:pt>
                <c:pt idx="5992">
                  <c:v>8.2484444689169099</c:v>
                </c:pt>
                <c:pt idx="5993">
                  <c:v>8.24982104509664</c:v>
                </c:pt>
                <c:pt idx="5994">
                  <c:v>8.2511976212763596</c:v>
                </c:pt>
                <c:pt idx="5995">
                  <c:v>8.2525741974560898</c:v>
                </c:pt>
                <c:pt idx="5996">
                  <c:v>8.25395077363582</c:v>
                </c:pt>
                <c:pt idx="5997">
                  <c:v>8.2553273498155395</c:v>
                </c:pt>
                <c:pt idx="5998">
                  <c:v>8.2567039259952697</c:v>
                </c:pt>
                <c:pt idx="5999">
                  <c:v>8.2580805021749892</c:v>
                </c:pt>
                <c:pt idx="6000">
                  <c:v>8.2594570783547194</c:v>
                </c:pt>
                <c:pt idx="6001">
                  <c:v>8.2608336545344407</c:v>
                </c:pt>
                <c:pt idx="6002">
                  <c:v>8.2622102307141692</c:v>
                </c:pt>
                <c:pt idx="6003">
                  <c:v>8.2635868068938994</c:v>
                </c:pt>
                <c:pt idx="6004">
                  <c:v>8.2649633830736207</c:v>
                </c:pt>
                <c:pt idx="6005">
                  <c:v>8.2663399592533509</c:v>
                </c:pt>
                <c:pt idx="6006">
                  <c:v>8.2677165354330704</c:v>
                </c:pt>
                <c:pt idx="6007">
                  <c:v>8.2690931116128006</c:v>
                </c:pt>
                <c:pt idx="6008">
                  <c:v>8.2704696877925201</c:v>
                </c:pt>
                <c:pt idx="6009">
                  <c:v>8.2718462639722503</c:v>
                </c:pt>
                <c:pt idx="6010">
                  <c:v>8.2732228401519805</c:v>
                </c:pt>
                <c:pt idx="6011">
                  <c:v>8.2745994163317</c:v>
                </c:pt>
                <c:pt idx="6012">
                  <c:v>8.2759759925114302</c:v>
                </c:pt>
                <c:pt idx="6013">
                  <c:v>8.2773525686911498</c:v>
                </c:pt>
                <c:pt idx="6014">
                  <c:v>8.27872914487088</c:v>
                </c:pt>
                <c:pt idx="6015">
                  <c:v>8.2801057210505995</c:v>
                </c:pt>
                <c:pt idx="6016">
                  <c:v>8.2814822972303297</c:v>
                </c:pt>
                <c:pt idx="6017">
                  <c:v>8.2828588734100599</c:v>
                </c:pt>
                <c:pt idx="6018">
                  <c:v>8.2842354495897794</c:v>
                </c:pt>
                <c:pt idx="6019">
                  <c:v>8.2856120257695096</c:v>
                </c:pt>
                <c:pt idx="6020">
                  <c:v>8.2869886019492291</c:v>
                </c:pt>
                <c:pt idx="6021">
                  <c:v>8.2883651781289593</c:v>
                </c:pt>
                <c:pt idx="6022">
                  <c:v>8.2897417543086807</c:v>
                </c:pt>
                <c:pt idx="6023">
                  <c:v>8.2911183304884108</c:v>
                </c:pt>
                <c:pt idx="6024">
                  <c:v>8.2924949066681393</c:v>
                </c:pt>
                <c:pt idx="6025">
                  <c:v>8.2938714828478606</c:v>
                </c:pt>
                <c:pt idx="6026">
                  <c:v>8.2952480590275908</c:v>
                </c:pt>
                <c:pt idx="6027">
                  <c:v>8.2966246352073103</c:v>
                </c:pt>
                <c:pt idx="6028">
                  <c:v>8.2980012113870405</c:v>
                </c:pt>
                <c:pt idx="6029">
                  <c:v>8.2993777875667707</c:v>
                </c:pt>
                <c:pt idx="6030">
                  <c:v>8.3007543637464902</c:v>
                </c:pt>
                <c:pt idx="6031">
                  <c:v>8.3021309399262204</c:v>
                </c:pt>
                <c:pt idx="6032">
                  <c:v>8.30350751610594</c:v>
                </c:pt>
                <c:pt idx="6033">
                  <c:v>8.3048840922856701</c:v>
                </c:pt>
                <c:pt idx="6034">
                  <c:v>8.3062606684653897</c:v>
                </c:pt>
                <c:pt idx="6035">
                  <c:v>8.3076372446451199</c:v>
                </c:pt>
                <c:pt idx="6036">
                  <c:v>8.3090138208248501</c:v>
                </c:pt>
                <c:pt idx="6037">
                  <c:v>8.3103903970045696</c:v>
                </c:pt>
                <c:pt idx="6038">
                  <c:v>8.3117669731842998</c:v>
                </c:pt>
                <c:pt idx="6039">
                  <c:v>8.3131435493640193</c:v>
                </c:pt>
                <c:pt idx="6040">
                  <c:v>8.3145201255437495</c:v>
                </c:pt>
                <c:pt idx="6041">
                  <c:v>8.3158967017234708</c:v>
                </c:pt>
                <c:pt idx="6042">
                  <c:v>8.3172732779031993</c:v>
                </c:pt>
                <c:pt idx="6043">
                  <c:v>8.3186498540829295</c:v>
                </c:pt>
                <c:pt idx="6044">
                  <c:v>8.3200264302626508</c:v>
                </c:pt>
                <c:pt idx="6045">
                  <c:v>8.3214030064423792</c:v>
                </c:pt>
                <c:pt idx="6046">
                  <c:v>8.3227795826221005</c:v>
                </c:pt>
                <c:pt idx="6047">
                  <c:v>8.3241561588018307</c:v>
                </c:pt>
                <c:pt idx="6048">
                  <c:v>8.3255327349815609</c:v>
                </c:pt>
                <c:pt idx="6049">
                  <c:v>8.3269093111612804</c:v>
                </c:pt>
                <c:pt idx="6050">
                  <c:v>8.3282858873410106</c:v>
                </c:pt>
                <c:pt idx="6051">
                  <c:v>8.3296624635207301</c:v>
                </c:pt>
                <c:pt idx="6052">
                  <c:v>8.3310390397004603</c:v>
                </c:pt>
                <c:pt idx="6053">
                  <c:v>8.3324156158801905</c:v>
                </c:pt>
                <c:pt idx="6054">
                  <c:v>8.3337921920599101</c:v>
                </c:pt>
                <c:pt idx="6055">
                  <c:v>8.3351687682396403</c:v>
                </c:pt>
                <c:pt idx="6056">
                  <c:v>8.3365453444193598</c:v>
                </c:pt>
                <c:pt idx="6057">
                  <c:v>8.33792192059909</c:v>
                </c:pt>
                <c:pt idx="6058">
                  <c:v>8.3392984967788095</c:v>
                </c:pt>
                <c:pt idx="6059">
                  <c:v>8.3406750729585397</c:v>
                </c:pt>
                <c:pt idx="6060">
                  <c:v>8.3420516491382699</c:v>
                </c:pt>
                <c:pt idx="6061">
                  <c:v>8.3434282253179894</c:v>
                </c:pt>
                <c:pt idx="6062">
                  <c:v>8.3448048014977196</c:v>
                </c:pt>
                <c:pt idx="6063">
                  <c:v>8.3461813776774392</c:v>
                </c:pt>
                <c:pt idx="6064">
                  <c:v>8.3475579538571694</c:v>
                </c:pt>
                <c:pt idx="6065">
                  <c:v>8.3489345300368907</c:v>
                </c:pt>
                <c:pt idx="6066">
                  <c:v>8.3503111062166209</c:v>
                </c:pt>
                <c:pt idx="6067">
                  <c:v>8.3516876823963493</c:v>
                </c:pt>
                <c:pt idx="6068">
                  <c:v>8.3530642585760706</c:v>
                </c:pt>
                <c:pt idx="6069">
                  <c:v>8.3544408347558008</c:v>
                </c:pt>
                <c:pt idx="6070">
                  <c:v>8.3558174109355203</c:v>
                </c:pt>
                <c:pt idx="6071">
                  <c:v>8.3571939871152505</c:v>
                </c:pt>
                <c:pt idx="6072">
                  <c:v>8.3585705632949701</c:v>
                </c:pt>
                <c:pt idx="6073">
                  <c:v>8.3599471394747003</c:v>
                </c:pt>
                <c:pt idx="6074">
                  <c:v>8.3613237156544304</c:v>
                </c:pt>
                <c:pt idx="6075">
                  <c:v>8.36270029183415</c:v>
                </c:pt>
                <c:pt idx="6076">
                  <c:v>8.3640768680138802</c:v>
                </c:pt>
                <c:pt idx="6077">
                  <c:v>8.3654534441935997</c:v>
                </c:pt>
                <c:pt idx="6078">
                  <c:v>8.3668300203733299</c:v>
                </c:pt>
                <c:pt idx="6079">
                  <c:v>8.3682065965530601</c:v>
                </c:pt>
                <c:pt idx="6080">
                  <c:v>8.3695831727327796</c:v>
                </c:pt>
                <c:pt idx="6081">
                  <c:v>8.3709597489125098</c:v>
                </c:pt>
                <c:pt idx="6082">
                  <c:v>8.3723363250922294</c:v>
                </c:pt>
                <c:pt idx="6083">
                  <c:v>8.3737129012719596</c:v>
                </c:pt>
                <c:pt idx="6084">
                  <c:v>8.3750894774516809</c:v>
                </c:pt>
                <c:pt idx="6085">
                  <c:v>8.3764660536314093</c:v>
                </c:pt>
                <c:pt idx="6086">
                  <c:v>8.3778426298111395</c:v>
                </c:pt>
                <c:pt idx="6087">
                  <c:v>8.3792192059908608</c:v>
                </c:pt>
                <c:pt idx="6088">
                  <c:v>8.3805957821705892</c:v>
                </c:pt>
                <c:pt idx="6089">
                  <c:v>8.3819723583503105</c:v>
                </c:pt>
                <c:pt idx="6090">
                  <c:v>8.3833489345300407</c:v>
                </c:pt>
                <c:pt idx="6091">
                  <c:v>8.3847255107097602</c:v>
                </c:pt>
                <c:pt idx="6092">
                  <c:v>8.3861020868894904</c:v>
                </c:pt>
                <c:pt idx="6093">
                  <c:v>8.3874786630692206</c:v>
                </c:pt>
                <c:pt idx="6094">
                  <c:v>8.3888552392489402</c:v>
                </c:pt>
                <c:pt idx="6095">
                  <c:v>8.3902318154286704</c:v>
                </c:pt>
                <c:pt idx="6096">
                  <c:v>8.3916083916083899</c:v>
                </c:pt>
                <c:pt idx="6097">
                  <c:v>8.3929849677881201</c:v>
                </c:pt>
                <c:pt idx="6098">
                  <c:v>8.3943615439678503</c:v>
                </c:pt>
                <c:pt idx="6099">
                  <c:v>8.3957381201475698</c:v>
                </c:pt>
                <c:pt idx="6100">
                  <c:v>8.3971146963273</c:v>
                </c:pt>
                <c:pt idx="6101">
                  <c:v>8.3984912725070195</c:v>
                </c:pt>
                <c:pt idx="6102">
                  <c:v>8.3998678486867497</c:v>
                </c:pt>
                <c:pt idx="6103">
                  <c:v>8.4012444248664799</c:v>
                </c:pt>
                <c:pt idx="6104">
                  <c:v>8.4026210010461995</c:v>
                </c:pt>
                <c:pt idx="6105">
                  <c:v>8.4039975772259208</c:v>
                </c:pt>
                <c:pt idx="6106">
                  <c:v>8.4053741534056492</c:v>
                </c:pt>
                <c:pt idx="6107">
                  <c:v>8.4067507295853794</c:v>
                </c:pt>
                <c:pt idx="6108">
                  <c:v>8.4081273057651007</c:v>
                </c:pt>
                <c:pt idx="6109">
                  <c:v>8.4095038819448291</c:v>
                </c:pt>
                <c:pt idx="6110">
                  <c:v>8.4108804581245504</c:v>
                </c:pt>
                <c:pt idx="6111">
                  <c:v>8.4122570343042806</c:v>
                </c:pt>
                <c:pt idx="6112">
                  <c:v>8.4136336104840108</c:v>
                </c:pt>
                <c:pt idx="6113">
                  <c:v>8.4150101866637304</c:v>
                </c:pt>
                <c:pt idx="6114">
                  <c:v>8.4163867628434605</c:v>
                </c:pt>
                <c:pt idx="6115">
                  <c:v>8.4177633390231801</c:v>
                </c:pt>
                <c:pt idx="6116">
                  <c:v>8.4191399152029103</c:v>
                </c:pt>
                <c:pt idx="6117">
                  <c:v>8.4205164913826405</c:v>
                </c:pt>
                <c:pt idx="6118">
                  <c:v>8.42189306756236</c:v>
                </c:pt>
                <c:pt idx="6119">
                  <c:v>8.4232696437420902</c:v>
                </c:pt>
                <c:pt idx="6120">
                  <c:v>8.4246462199218097</c:v>
                </c:pt>
                <c:pt idx="6121">
                  <c:v>8.4260227961015399</c:v>
                </c:pt>
                <c:pt idx="6122">
                  <c:v>8.4273993722812595</c:v>
                </c:pt>
                <c:pt idx="6123">
                  <c:v>8.4287759484609897</c:v>
                </c:pt>
                <c:pt idx="6124">
                  <c:v>8.4301525246407198</c:v>
                </c:pt>
                <c:pt idx="6125">
                  <c:v>8.4315291008204394</c:v>
                </c:pt>
                <c:pt idx="6126">
                  <c:v>8.4329056770001696</c:v>
                </c:pt>
                <c:pt idx="6127">
                  <c:v>8.4342822531798909</c:v>
                </c:pt>
                <c:pt idx="6128">
                  <c:v>8.4356588293596193</c:v>
                </c:pt>
                <c:pt idx="6129">
                  <c:v>8.4370354055393406</c:v>
                </c:pt>
                <c:pt idx="6130">
                  <c:v>8.4384119817190708</c:v>
                </c:pt>
                <c:pt idx="6131">
                  <c:v>8.4397885578987992</c:v>
                </c:pt>
                <c:pt idx="6132">
                  <c:v>8.4411651340785205</c:v>
                </c:pt>
                <c:pt idx="6133">
                  <c:v>8.4425417102582507</c:v>
                </c:pt>
                <c:pt idx="6134">
                  <c:v>8.4439182864379703</c:v>
                </c:pt>
                <c:pt idx="6135">
                  <c:v>8.4452948626177005</c:v>
                </c:pt>
                <c:pt idx="6136">
                  <c:v>8.44667143879742</c:v>
                </c:pt>
                <c:pt idx="6137">
                  <c:v>8.4480480149771502</c:v>
                </c:pt>
                <c:pt idx="6138">
                  <c:v>8.4494245911568804</c:v>
                </c:pt>
                <c:pt idx="6139">
                  <c:v>8.4508011673365999</c:v>
                </c:pt>
                <c:pt idx="6140">
                  <c:v>8.4521777435163301</c:v>
                </c:pt>
                <c:pt idx="6141">
                  <c:v>8.4535543196960496</c:v>
                </c:pt>
                <c:pt idx="6142">
                  <c:v>8.4549308958757798</c:v>
                </c:pt>
                <c:pt idx="6143">
                  <c:v>8.45630747205551</c:v>
                </c:pt>
                <c:pt idx="6144">
                  <c:v>8.4576840482352296</c:v>
                </c:pt>
                <c:pt idx="6145">
                  <c:v>8.4590606244149598</c:v>
                </c:pt>
                <c:pt idx="6146">
                  <c:v>8.4604372005946793</c:v>
                </c:pt>
                <c:pt idx="6147">
                  <c:v>8.4618137767744095</c:v>
                </c:pt>
                <c:pt idx="6148">
                  <c:v>8.4631903529541308</c:v>
                </c:pt>
                <c:pt idx="6149">
                  <c:v>8.4645669291338592</c:v>
                </c:pt>
                <c:pt idx="6150">
                  <c:v>8.4659435053135894</c:v>
                </c:pt>
                <c:pt idx="6151">
                  <c:v>8.4673200814933107</c:v>
                </c:pt>
                <c:pt idx="6152">
                  <c:v>8.4686966576730391</c:v>
                </c:pt>
                <c:pt idx="6153">
                  <c:v>8.4700732338527605</c:v>
                </c:pt>
                <c:pt idx="6154">
                  <c:v>8.4714498100324906</c:v>
                </c:pt>
                <c:pt idx="6155">
                  <c:v>8.4728263862122102</c:v>
                </c:pt>
                <c:pt idx="6156">
                  <c:v>8.4742029623919404</c:v>
                </c:pt>
                <c:pt idx="6157">
                  <c:v>8.4755795385716706</c:v>
                </c:pt>
                <c:pt idx="6158">
                  <c:v>8.4769561147513901</c:v>
                </c:pt>
                <c:pt idx="6159">
                  <c:v>8.4783326909311203</c:v>
                </c:pt>
                <c:pt idx="6160">
                  <c:v>8.4797092671108398</c:v>
                </c:pt>
                <c:pt idx="6161">
                  <c:v>8.48108584329057</c:v>
                </c:pt>
                <c:pt idx="6162">
                  <c:v>8.4824624194703002</c:v>
                </c:pt>
                <c:pt idx="6163">
                  <c:v>8.4838389956500198</c:v>
                </c:pt>
                <c:pt idx="6164">
                  <c:v>8.4852155718297499</c:v>
                </c:pt>
                <c:pt idx="6165">
                  <c:v>8.4865921480094695</c:v>
                </c:pt>
                <c:pt idx="6166">
                  <c:v>8.4879687241891997</c:v>
                </c:pt>
                <c:pt idx="6167">
                  <c:v>8.4893453003689299</c:v>
                </c:pt>
                <c:pt idx="6168">
                  <c:v>8.4907218765486494</c:v>
                </c:pt>
                <c:pt idx="6169">
                  <c:v>8.4920984527283796</c:v>
                </c:pt>
                <c:pt idx="6170">
                  <c:v>8.4934750289080991</c:v>
                </c:pt>
                <c:pt idx="6171">
                  <c:v>8.4948516050878293</c:v>
                </c:pt>
                <c:pt idx="6172">
                  <c:v>8.4962281812675506</c:v>
                </c:pt>
                <c:pt idx="6173">
                  <c:v>8.4976047574472808</c:v>
                </c:pt>
                <c:pt idx="6174">
                  <c:v>8.4989813336270092</c:v>
                </c:pt>
                <c:pt idx="6175">
                  <c:v>8.5003579098067306</c:v>
                </c:pt>
                <c:pt idx="6176">
                  <c:v>8.5017344859864608</c:v>
                </c:pt>
                <c:pt idx="6177">
                  <c:v>8.5031110621661803</c:v>
                </c:pt>
                <c:pt idx="6178">
                  <c:v>8.5044876383459105</c:v>
                </c:pt>
                <c:pt idx="6179">
                  <c:v>8.50586421452563</c:v>
                </c:pt>
                <c:pt idx="6180">
                  <c:v>8.5072407907053602</c:v>
                </c:pt>
                <c:pt idx="6181">
                  <c:v>8.5086173668850904</c:v>
                </c:pt>
                <c:pt idx="6182">
                  <c:v>8.5099939430648099</c:v>
                </c:pt>
                <c:pt idx="6183">
                  <c:v>8.5113705192445401</c:v>
                </c:pt>
                <c:pt idx="6184">
                  <c:v>8.5127470954242597</c:v>
                </c:pt>
                <c:pt idx="6185">
                  <c:v>8.5141236716039899</c:v>
                </c:pt>
                <c:pt idx="6186">
                  <c:v>8.5155002477837094</c:v>
                </c:pt>
                <c:pt idx="6187">
                  <c:v>8.5168768239634396</c:v>
                </c:pt>
                <c:pt idx="6188">
                  <c:v>8.5182534001431698</c:v>
                </c:pt>
                <c:pt idx="6189">
                  <c:v>8.5196299763228893</c:v>
                </c:pt>
                <c:pt idx="6190">
                  <c:v>8.5210065525026195</c:v>
                </c:pt>
                <c:pt idx="6191">
                  <c:v>8.5223831286823408</c:v>
                </c:pt>
                <c:pt idx="6192">
                  <c:v>8.5237597048620692</c:v>
                </c:pt>
                <c:pt idx="6193">
                  <c:v>8.5251362810417906</c:v>
                </c:pt>
                <c:pt idx="6194">
                  <c:v>8.5265128572215207</c:v>
                </c:pt>
                <c:pt idx="6195">
                  <c:v>8.5278894334012492</c:v>
                </c:pt>
                <c:pt idx="6196">
                  <c:v>8.5292660095809705</c:v>
                </c:pt>
                <c:pt idx="6197">
                  <c:v>8.5306425857607007</c:v>
                </c:pt>
                <c:pt idx="6198">
                  <c:v>8.5320191619404202</c:v>
                </c:pt>
                <c:pt idx="6199">
                  <c:v>8.5333957381201504</c:v>
                </c:pt>
                <c:pt idx="6200">
                  <c:v>8.5347723142998806</c:v>
                </c:pt>
                <c:pt idx="6201">
                  <c:v>8.5361488904796001</c:v>
                </c:pt>
                <c:pt idx="6202">
                  <c:v>8.5375254666593303</c:v>
                </c:pt>
                <c:pt idx="6203">
                  <c:v>8.5389020428390499</c:v>
                </c:pt>
                <c:pt idx="6204">
                  <c:v>8.54027861901878</c:v>
                </c:pt>
                <c:pt idx="6205">
                  <c:v>8.5416551951984996</c:v>
                </c:pt>
                <c:pt idx="6206">
                  <c:v>8.5430317713782298</c:v>
                </c:pt>
                <c:pt idx="6207">
                  <c:v>8.54440834755796</c:v>
                </c:pt>
                <c:pt idx="6208">
                  <c:v>8.5457849237376795</c:v>
                </c:pt>
                <c:pt idx="6209">
                  <c:v>8.5471614999174097</c:v>
                </c:pt>
                <c:pt idx="6210">
                  <c:v>8.5485380760971292</c:v>
                </c:pt>
                <c:pt idx="6211">
                  <c:v>8.5499146522768594</c:v>
                </c:pt>
                <c:pt idx="6212">
                  <c:v>8.5512912284565807</c:v>
                </c:pt>
                <c:pt idx="6213">
                  <c:v>8.5526678046363092</c:v>
                </c:pt>
                <c:pt idx="6214">
                  <c:v>8.5540443808160394</c:v>
                </c:pt>
                <c:pt idx="6215">
                  <c:v>8.5554209569957607</c:v>
                </c:pt>
                <c:pt idx="6216">
                  <c:v>8.5567975331754909</c:v>
                </c:pt>
                <c:pt idx="6217">
                  <c:v>8.5581741093552104</c:v>
                </c:pt>
                <c:pt idx="6218">
                  <c:v>8.5595506855349406</c:v>
                </c:pt>
                <c:pt idx="6219">
                  <c:v>8.5609272617146708</c:v>
                </c:pt>
                <c:pt idx="6220">
                  <c:v>8.5623038378943903</c:v>
                </c:pt>
                <c:pt idx="6221">
                  <c:v>8.5636804140741205</c:v>
                </c:pt>
                <c:pt idx="6222">
                  <c:v>8.56505699025384</c:v>
                </c:pt>
                <c:pt idx="6223">
                  <c:v>8.5664335664335702</c:v>
                </c:pt>
                <c:pt idx="6224">
                  <c:v>8.5678101426133004</c:v>
                </c:pt>
                <c:pt idx="6225">
                  <c:v>8.56918671879302</c:v>
                </c:pt>
                <c:pt idx="6226">
                  <c:v>8.5705632949727502</c:v>
                </c:pt>
                <c:pt idx="6227">
                  <c:v>8.5719398711524697</c:v>
                </c:pt>
                <c:pt idx="6228">
                  <c:v>8.5733164473321999</c:v>
                </c:pt>
                <c:pt idx="6229">
                  <c:v>8.5746930235119194</c:v>
                </c:pt>
                <c:pt idx="6230">
                  <c:v>8.5760695996916496</c:v>
                </c:pt>
                <c:pt idx="6231">
                  <c:v>8.5774461758713691</c:v>
                </c:pt>
                <c:pt idx="6232">
                  <c:v>8.5788227520510993</c:v>
                </c:pt>
                <c:pt idx="6233">
                  <c:v>8.5801993282308295</c:v>
                </c:pt>
                <c:pt idx="6234">
                  <c:v>8.5815759044105508</c:v>
                </c:pt>
                <c:pt idx="6235">
                  <c:v>8.5829524805902793</c:v>
                </c:pt>
                <c:pt idx="6236">
                  <c:v>8.5843290567700006</c:v>
                </c:pt>
                <c:pt idx="6237">
                  <c:v>8.5857056329497308</c:v>
                </c:pt>
                <c:pt idx="6238">
                  <c:v>8.5870822091294592</c:v>
                </c:pt>
                <c:pt idx="6239">
                  <c:v>8.5884587853091805</c:v>
                </c:pt>
                <c:pt idx="6240">
                  <c:v>8.5898353614889107</c:v>
                </c:pt>
                <c:pt idx="6241">
                  <c:v>8.5912119376686302</c:v>
                </c:pt>
                <c:pt idx="6242">
                  <c:v>8.5925885138483604</c:v>
                </c:pt>
                <c:pt idx="6243">
                  <c:v>8.59396509002808</c:v>
                </c:pt>
                <c:pt idx="6244">
                  <c:v>8.5953416662078101</c:v>
                </c:pt>
                <c:pt idx="6245">
                  <c:v>8.5967182423875403</c:v>
                </c:pt>
                <c:pt idx="6246">
                  <c:v>8.5980948185672599</c:v>
                </c:pt>
                <c:pt idx="6247">
                  <c:v>8.5994713947469901</c:v>
                </c:pt>
                <c:pt idx="6248">
                  <c:v>8.6008479709267096</c:v>
                </c:pt>
                <c:pt idx="6249">
                  <c:v>8.6022245471064398</c:v>
                </c:pt>
                <c:pt idx="6250">
                  <c:v>8.6036011232861593</c:v>
                </c:pt>
                <c:pt idx="6251">
                  <c:v>8.6049776994658895</c:v>
                </c:pt>
                <c:pt idx="6252">
                  <c:v>8.6063542756456197</c:v>
                </c:pt>
                <c:pt idx="6253">
                  <c:v>8.6077308518253393</c:v>
                </c:pt>
                <c:pt idx="6254">
                  <c:v>8.6091074280050695</c:v>
                </c:pt>
                <c:pt idx="6255">
                  <c:v>8.6104840041847908</c:v>
                </c:pt>
                <c:pt idx="6256">
                  <c:v>8.6118605803645192</c:v>
                </c:pt>
                <c:pt idx="6257">
                  <c:v>8.6132371565442405</c:v>
                </c:pt>
                <c:pt idx="6258">
                  <c:v>8.6146137327239707</c:v>
                </c:pt>
                <c:pt idx="6259">
                  <c:v>8.6159903089037009</c:v>
                </c:pt>
                <c:pt idx="6260">
                  <c:v>8.6173668850834204</c:v>
                </c:pt>
                <c:pt idx="6261">
                  <c:v>8.6187434612631506</c:v>
                </c:pt>
                <c:pt idx="6262">
                  <c:v>8.6201200374428701</c:v>
                </c:pt>
                <c:pt idx="6263">
                  <c:v>8.6214966136226003</c:v>
                </c:pt>
                <c:pt idx="6264">
                  <c:v>8.6228731898023305</c:v>
                </c:pt>
                <c:pt idx="6265">
                  <c:v>8.6242497659820501</c:v>
                </c:pt>
                <c:pt idx="6266">
                  <c:v>8.6256263421617803</c:v>
                </c:pt>
                <c:pt idx="6267">
                  <c:v>8.6270029183414998</c:v>
                </c:pt>
                <c:pt idx="6268">
                  <c:v>8.62837949452123</c:v>
                </c:pt>
                <c:pt idx="6269">
                  <c:v>8.6297560707009602</c:v>
                </c:pt>
                <c:pt idx="6270">
                  <c:v>8.6311326468806797</c:v>
                </c:pt>
                <c:pt idx="6271">
                  <c:v>8.6325092230604099</c:v>
                </c:pt>
                <c:pt idx="6272">
                  <c:v>8.6338857992401294</c:v>
                </c:pt>
                <c:pt idx="6273">
                  <c:v>8.6352623754198596</c:v>
                </c:pt>
                <c:pt idx="6274">
                  <c:v>8.6366389515995898</c:v>
                </c:pt>
                <c:pt idx="6275">
                  <c:v>8.6380155277793094</c:v>
                </c:pt>
                <c:pt idx="6276">
                  <c:v>8.6393921039590307</c:v>
                </c:pt>
                <c:pt idx="6277">
                  <c:v>8.6407686801387609</c:v>
                </c:pt>
                <c:pt idx="6278">
                  <c:v>8.6421452563184893</c:v>
                </c:pt>
                <c:pt idx="6279">
                  <c:v>8.6435218324982106</c:v>
                </c:pt>
                <c:pt idx="6280">
                  <c:v>8.6448984086779408</c:v>
                </c:pt>
                <c:pt idx="6281">
                  <c:v>8.6462749848576603</c:v>
                </c:pt>
                <c:pt idx="6282">
                  <c:v>8.6476515610373905</c:v>
                </c:pt>
                <c:pt idx="6283">
                  <c:v>8.6490281372171207</c:v>
                </c:pt>
                <c:pt idx="6284">
                  <c:v>8.6504047133968403</c:v>
                </c:pt>
                <c:pt idx="6285">
                  <c:v>8.6517812895765704</c:v>
                </c:pt>
                <c:pt idx="6286">
                  <c:v>8.65315786575629</c:v>
                </c:pt>
                <c:pt idx="6287">
                  <c:v>8.6545344419360202</c:v>
                </c:pt>
                <c:pt idx="6288">
                  <c:v>8.6559110181157504</c:v>
                </c:pt>
                <c:pt idx="6289">
                  <c:v>8.6572875942954699</c:v>
                </c:pt>
                <c:pt idx="6290">
                  <c:v>8.6586641704752001</c:v>
                </c:pt>
                <c:pt idx="6291">
                  <c:v>8.6600407466549196</c:v>
                </c:pt>
                <c:pt idx="6292">
                  <c:v>8.6614173228346498</c:v>
                </c:pt>
                <c:pt idx="6293">
                  <c:v>8.6627938990143694</c:v>
                </c:pt>
                <c:pt idx="6294">
                  <c:v>8.6641704751940996</c:v>
                </c:pt>
                <c:pt idx="6295">
                  <c:v>8.6655470513738209</c:v>
                </c:pt>
                <c:pt idx="6296">
                  <c:v>8.6669236275535493</c:v>
                </c:pt>
                <c:pt idx="6297">
                  <c:v>8.6683002037332795</c:v>
                </c:pt>
                <c:pt idx="6298">
                  <c:v>8.6696767799130008</c:v>
                </c:pt>
                <c:pt idx="6299">
                  <c:v>8.6710533560927292</c:v>
                </c:pt>
                <c:pt idx="6300">
                  <c:v>8.6724299322724505</c:v>
                </c:pt>
                <c:pt idx="6301">
                  <c:v>8.6738065084521807</c:v>
                </c:pt>
                <c:pt idx="6302">
                  <c:v>8.6751830846319091</c:v>
                </c:pt>
                <c:pt idx="6303">
                  <c:v>8.6765596608116304</c:v>
                </c:pt>
                <c:pt idx="6304">
                  <c:v>8.6779362369913606</c:v>
                </c:pt>
                <c:pt idx="6305">
                  <c:v>8.6793128131710802</c:v>
                </c:pt>
                <c:pt idx="6306">
                  <c:v>8.6806893893508104</c:v>
                </c:pt>
                <c:pt idx="6307">
                  <c:v>8.6820659655305299</c:v>
                </c:pt>
                <c:pt idx="6308">
                  <c:v>8.6834425417102601</c:v>
                </c:pt>
                <c:pt idx="6309">
                  <c:v>8.6848191178899903</c:v>
                </c:pt>
                <c:pt idx="6310">
                  <c:v>8.6861956940697098</c:v>
                </c:pt>
                <c:pt idx="6311">
                  <c:v>8.68757227024944</c:v>
                </c:pt>
                <c:pt idx="6312">
                  <c:v>8.6889488464291595</c:v>
                </c:pt>
                <c:pt idx="6313">
                  <c:v>8.6903254226088897</c:v>
                </c:pt>
                <c:pt idx="6314">
                  <c:v>8.6917019987886199</c:v>
                </c:pt>
                <c:pt idx="6315">
                  <c:v>8.6930785749683395</c:v>
                </c:pt>
                <c:pt idx="6316">
                  <c:v>8.6944551511480697</c:v>
                </c:pt>
                <c:pt idx="6317">
                  <c:v>8.6958317273277892</c:v>
                </c:pt>
                <c:pt idx="6318">
                  <c:v>8.6972083035075194</c:v>
                </c:pt>
                <c:pt idx="6319">
                  <c:v>8.6985848796872407</c:v>
                </c:pt>
                <c:pt idx="6320">
                  <c:v>8.6999614558669691</c:v>
                </c:pt>
                <c:pt idx="6321">
                  <c:v>8.7013380320466904</c:v>
                </c:pt>
                <c:pt idx="6322">
                  <c:v>8.7027146082264206</c:v>
                </c:pt>
                <c:pt idx="6323">
                  <c:v>8.7040911844061508</c:v>
                </c:pt>
                <c:pt idx="6324">
                  <c:v>8.7054677605858704</c:v>
                </c:pt>
                <c:pt idx="6325">
                  <c:v>8.7068443367656005</c:v>
                </c:pt>
                <c:pt idx="6326">
                  <c:v>8.7082209129453201</c:v>
                </c:pt>
                <c:pt idx="6327">
                  <c:v>8.7095974891250503</c:v>
                </c:pt>
                <c:pt idx="6328">
                  <c:v>8.7109740653047805</c:v>
                </c:pt>
                <c:pt idx="6329">
                  <c:v>8.7123506414845</c:v>
                </c:pt>
                <c:pt idx="6330">
                  <c:v>8.7137272176642302</c:v>
                </c:pt>
                <c:pt idx="6331">
                  <c:v>8.7151037938439497</c:v>
                </c:pt>
                <c:pt idx="6332">
                  <c:v>8.7164803700236799</c:v>
                </c:pt>
                <c:pt idx="6333">
                  <c:v>8.7178569462034101</c:v>
                </c:pt>
                <c:pt idx="6334">
                  <c:v>8.7192335223831297</c:v>
                </c:pt>
                <c:pt idx="6335">
                  <c:v>8.7206100985628598</c:v>
                </c:pt>
                <c:pt idx="6336">
                  <c:v>8.7219866747425794</c:v>
                </c:pt>
                <c:pt idx="6337">
                  <c:v>8.7233632509223096</c:v>
                </c:pt>
                <c:pt idx="6338">
                  <c:v>8.7247398271020309</c:v>
                </c:pt>
                <c:pt idx="6339">
                  <c:v>8.7261164032817593</c:v>
                </c:pt>
                <c:pt idx="6340">
                  <c:v>8.7274929794614806</c:v>
                </c:pt>
                <c:pt idx="6341">
                  <c:v>8.7288695556412108</c:v>
                </c:pt>
                <c:pt idx="6342">
                  <c:v>8.7302461318209392</c:v>
                </c:pt>
                <c:pt idx="6343">
                  <c:v>8.7316227080006605</c:v>
                </c:pt>
                <c:pt idx="6344">
                  <c:v>8.7329992841803907</c:v>
                </c:pt>
                <c:pt idx="6345">
                  <c:v>8.7343758603601103</c:v>
                </c:pt>
                <c:pt idx="6346">
                  <c:v>8.7357524365398405</c:v>
                </c:pt>
                <c:pt idx="6347">
                  <c:v>8.7371290127195707</c:v>
                </c:pt>
                <c:pt idx="6348">
                  <c:v>8.7385055888992902</c:v>
                </c:pt>
                <c:pt idx="6349">
                  <c:v>8.7398821650790204</c:v>
                </c:pt>
                <c:pt idx="6350">
                  <c:v>8.7412587412587399</c:v>
                </c:pt>
                <c:pt idx="6351">
                  <c:v>8.7426353174384701</c:v>
                </c:pt>
                <c:pt idx="6352">
                  <c:v>8.7440118936182003</c:v>
                </c:pt>
                <c:pt idx="6353">
                  <c:v>8.7453884697979198</c:v>
                </c:pt>
                <c:pt idx="6354">
                  <c:v>8.74676504597765</c:v>
                </c:pt>
                <c:pt idx="6355">
                  <c:v>8.7481416221573696</c:v>
                </c:pt>
                <c:pt idx="6356">
                  <c:v>8.7495181983370998</c:v>
                </c:pt>
                <c:pt idx="6357">
                  <c:v>8.7508947745168193</c:v>
                </c:pt>
                <c:pt idx="6358">
                  <c:v>8.7522713506965495</c:v>
                </c:pt>
                <c:pt idx="6359">
                  <c:v>8.7536479268762797</c:v>
                </c:pt>
                <c:pt idx="6360">
                  <c:v>8.7550245030559992</c:v>
                </c:pt>
                <c:pt idx="6361">
                  <c:v>8.7564010792357294</c:v>
                </c:pt>
                <c:pt idx="6362">
                  <c:v>8.7577776554154507</c:v>
                </c:pt>
                <c:pt idx="6363">
                  <c:v>8.7591542315951791</c:v>
                </c:pt>
                <c:pt idx="6364">
                  <c:v>8.7605308077749005</c:v>
                </c:pt>
                <c:pt idx="6365">
                  <c:v>8.7619073839546306</c:v>
                </c:pt>
                <c:pt idx="6366">
                  <c:v>8.7632839601343608</c:v>
                </c:pt>
                <c:pt idx="6367">
                  <c:v>8.7646605363140804</c:v>
                </c:pt>
                <c:pt idx="6368">
                  <c:v>8.7660371124938106</c:v>
                </c:pt>
                <c:pt idx="6369">
                  <c:v>8.7674136886735301</c:v>
                </c:pt>
                <c:pt idx="6370">
                  <c:v>8.7687902648532603</c:v>
                </c:pt>
                <c:pt idx="6371">
                  <c:v>8.7701668410329798</c:v>
                </c:pt>
                <c:pt idx="6372">
                  <c:v>8.77154341721271</c:v>
                </c:pt>
                <c:pt idx="6373">
                  <c:v>8.7729199933924402</c:v>
                </c:pt>
                <c:pt idx="6374">
                  <c:v>8.7742965695721598</c:v>
                </c:pt>
                <c:pt idx="6375">
                  <c:v>8.7756731457518899</c:v>
                </c:pt>
                <c:pt idx="6376">
                  <c:v>8.7770497219316095</c:v>
                </c:pt>
                <c:pt idx="6377">
                  <c:v>8.7784262981113397</c:v>
                </c:pt>
                <c:pt idx="6378">
                  <c:v>8.7798028742910699</c:v>
                </c:pt>
                <c:pt idx="6379">
                  <c:v>8.7811794504707894</c:v>
                </c:pt>
                <c:pt idx="6380">
                  <c:v>8.7825560266505196</c:v>
                </c:pt>
                <c:pt idx="6381">
                  <c:v>8.7839326028302391</c:v>
                </c:pt>
                <c:pt idx="6382">
                  <c:v>8.7853091790099693</c:v>
                </c:pt>
                <c:pt idx="6383">
                  <c:v>8.7866857551896906</c:v>
                </c:pt>
                <c:pt idx="6384">
                  <c:v>8.7880623313694208</c:v>
                </c:pt>
                <c:pt idx="6385">
                  <c:v>8.7894389075491492</c:v>
                </c:pt>
                <c:pt idx="6386">
                  <c:v>8.7908154837288706</c:v>
                </c:pt>
                <c:pt idx="6387">
                  <c:v>8.7921920599086008</c:v>
                </c:pt>
                <c:pt idx="6388">
                  <c:v>8.7935686360883203</c:v>
                </c:pt>
                <c:pt idx="6389">
                  <c:v>8.7949452122680505</c:v>
                </c:pt>
                <c:pt idx="6390">
                  <c:v>8.79632178844777</c:v>
                </c:pt>
                <c:pt idx="6391">
                  <c:v>8.7976983646275002</c:v>
                </c:pt>
                <c:pt idx="6392">
                  <c:v>8.7990749408072304</c:v>
                </c:pt>
                <c:pt idx="6393">
                  <c:v>8.8004515169869499</c:v>
                </c:pt>
                <c:pt idx="6394">
                  <c:v>8.8018280931666801</c:v>
                </c:pt>
                <c:pt idx="6395">
                  <c:v>8.8032046693463997</c:v>
                </c:pt>
                <c:pt idx="6396">
                  <c:v>8.8045812455261299</c:v>
                </c:pt>
                <c:pt idx="6397">
                  <c:v>8.8059578217058601</c:v>
                </c:pt>
                <c:pt idx="6398">
                  <c:v>8.8073343978855796</c:v>
                </c:pt>
                <c:pt idx="6399">
                  <c:v>8.8087109740653098</c:v>
                </c:pt>
                <c:pt idx="6400">
                  <c:v>8.8100875502450293</c:v>
                </c:pt>
                <c:pt idx="6401">
                  <c:v>8.8114641264247595</c:v>
                </c:pt>
                <c:pt idx="6402">
                  <c:v>8.8128407026044808</c:v>
                </c:pt>
                <c:pt idx="6403">
                  <c:v>8.8142172787842092</c:v>
                </c:pt>
                <c:pt idx="6404">
                  <c:v>8.8155938549639394</c:v>
                </c:pt>
                <c:pt idx="6405">
                  <c:v>8.8169704311436607</c:v>
                </c:pt>
                <c:pt idx="6406">
                  <c:v>8.8183470073233892</c:v>
                </c:pt>
                <c:pt idx="6407">
                  <c:v>8.8197235835031105</c:v>
                </c:pt>
                <c:pt idx="6408">
                  <c:v>8.8211001596828407</c:v>
                </c:pt>
                <c:pt idx="6409">
                  <c:v>8.8224767358625709</c:v>
                </c:pt>
                <c:pt idx="6410">
                  <c:v>8.8238533120422904</c:v>
                </c:pt>
                <c:pt idx="6411">
                  <c:v>8.8252298882220206</c:v>
                </c:pt>
                <c:pt idx="6412">
                  <c:v>8.8266064644017401</c:v>
                </c:pt>
                <c:pt idx="6413">
                  <c:v>8.8279830405814703</c:v>
                </c:pt>
                <c:pt idx="6414">
                  <c:v>8.8293596167611899</c:v>
                </c:pt>
                <c:pt idx="6415">
                  <c:v>8.83073619294092</c:v>
                </c:pt>
                <c:pt idx="6416">
                  <c:v>8.8321127691206502</c:v>
                </c:pt>
                <c:pt idx="6417">
                  <c:v>8.8334893453003698</c:v>
                </c:pt>
                <c:pt idx="6418">
                  <c:v>8.8348659214801</c:v>
                </c:pt>
                <c:pt idx="6419">
                  <c:v>8.8362424976598195</c:v>
                </c:pt>
                <c:pt idx="6420">
                  <c:v>8.8376190738395497</c:v>
                </c:pt>
                <c:pt idx="6421">
                  <c:v>8.8389956500192692</c:v>
                </c:pt>
                <c:pt idx="6422">
                  <c:v>8.8403722261989994</c:v>
                </c:pt>
                <c:pt idx="6423">
                  <c:v>8.8417488023787296</c:v>
                </c:pt>
                <c:pt idx="6424">
                  <c:v>8.8431253785584492</c:v>
                </c:pt>
                <c:pt idx="6425">
                  <c:v>8.8445019547381794</c:v>
                </c:pt>
                <c:pt idx="6426">
                  <c:v>8.8458785309179007</c:v>
                </c:pt>
                <c:pt idx="6427">
                  <c:v>8.8472551070976309</c:v>
                </c:pt>
                <c:pt idx="6428">
                  <c:v>8.8486316832773504</c:v>
                </c:pt>
                <c:pt idx="6429">
                  <c:v>8.8500082594570806</c:v>
                </c:pt>
                <c:pt idx="6430">
                  <c:v>8.8513848356368108</c:v>
                </c:pt>
                <c:pt idx="6431">
                  <c:v>8.8527614118165303</c:v>
                </c:pt>
                <c:pt idx="6432">
                  <c:v>8.8541379879962605</c:v>
                </c:pt>
                <c:pt idx="6433">
                  <c:v>8.85551456417598</c:v>
                </c:pt>
                <c:pt idx="6434">
                  <c:v>8.8568911403557102</c:v>
                </c:pt>
                <c:pt idx="6435">
                  <c:v>8.8582677165354298</c:v>
                </c:pt>
                <c:pt idx="6436">
                  <c:v>8.85964429271516</c:v>
                </c:pt>
                <c:pt idx="6437">
                  <c:v>8.8610208688948902</c:v>
                </c:pt>
                <c:pt idx="6438">
                  <c:v>8.8623974450746097</c:v>
                </c:pt>
                <c:pt idx="6439">
                  <c:v>8.8637740212543399</c:v>
                </c:pt>
                <c:pt idx="6440">
                  <c:v>8.8651505974340594</c:v>
                </c:pt>
                <c:pt idx="6441">
                  <c:v>8.8665271736137896</c:v>
                </c:pt>
                <c:pt idx="6442">
                  <c:v>8.8679037497935091</c:v>
                </c:pt>
                <c:pt idx="6443">
                  <c:v>8.8692803259732393</c:v>
                </c:pt>
                <c:pt idx="6444">
                  <c:v>8.8706569021529695</c:v>
                </c:pt>
                <c:pt idx="6445">
                  <c:v>8.8720334783326908</c:v>
                </c:pt>
                <c:pt idx="6446">
                  <c:v>8.8734100545124193</c:v>
                </c:pt>
                <c:pt idx="6447">
                  <c:v>8.8747866306921406</c:v>
                </c:pt>
                <c:pt idx="6448">
                  <c:v>8.8761632068718708</c:v>
                </c:pt>
                <c:pt idx="6449">
                  <c:v>8.8775397830515992</c:v>
                </c:pt>
                <c:pt idx="6450">
                  <c:v>8.8789163592313205</c:v>
                </c:pt>
                <c:pt idx="6451">
                  <c:v>8.8802929354110507</c:v>
                </c:pt>
                <c:pt idx="6452">
                  <c:v>8.8816695115907702</c:v>
                </c:pt>
                <c:pt idx="6453">
                  <c:v>8.8830460877705004</c:v>
                </c:pt>
                <c:pt idx="6454">
                  <c:v>8.8844226639502306</c:v>
                </c:pt>
                <c:pt idx="6455">
                  <c:v>8.8857992401299501</c:v>
                </c:pt>
                <c:pt idx="6456">
                  <c:v>8.8871758163096803</c:v>
                </c:pt>
                <c:pt idx="6457">
                  <c:v>8.8885523924893999</c:v>
                </c:pt>
                <c:pt idx="6458">
                  <c:v>8.8899289686691301</c:v>
                </c:pt>
                <c:pt idx="6459">
                  <c:v>8.8913055448488603</c:v>
                </c:pt>
                <c:pt idx="6460">
                  <c:v>8.8926821210285798</c:v>
                </c:pt>
                <c:pt idx="6461">
                  <c:v>8.89405869720831</c:v>
                </c:pt>
                <c:pt idx="6462">
                  <c:v>8.8954352733880295</c:v>
                </c:pt>
                <c:pt idx="6463">
                  <c:v>8.8968118495677597</c:v>
                </c:pt>
                <c:pt idx="6464">
                  <c:v>8.8981884257474793</c:v>
                </c:pt>
                <c:pt idx="6465">
                  <c:v>8.8995650019272095</c:v>
                </c:pt>
                <c:pt idx="6466">
                  <c:v>8.9009415781069308</c:v>
                </c:pt>
                <c:pt idx="6467">
                  <c:v>8.9023181542866592</c:v>
                </c:pt>
                <c:pt idx="6468">
                  <c:v>8.9036947304663894</c:v>
                </c:pt>
                <c:pt idx="6469">
                  <c:v>8.9050713066461107</c:v>
                </c:pt>
                <c:pt idx="6470">
                  <c:v>8.9064478828258409</c:v>
                </c:pt>
                <c:pt idx="6471">
                  <c:v>8.9078244590055604</c:v>
                </c:pt>
                <c:pt idx="6472">
                  <c:v>8.9092010351852906</c:v>
                </c:pt>
                <c:pt idx="6473">
                  <c:v>8.9105776113650208</c:v>
                </c:pt>
                <c:pt idx="6474">
                  <c:v>8.9119541875447403</c:v>
                </c:pt>
                <c:pt idx="6475">
                  <c:v>8.9133307637244705</c:v>
                </c:pt>
                <c:pt idx="6476">
                  <c:v>8.9147073399041901</c:v>
                </c:pt>
                <c:pt idx="6477">
                  <c:v>8.9160839160839203</c:v>
                </c:pt>
                <c:pt idx="6478">
                  <c:v>8.9174604922636398</c:v>
                </c:pt>
                <c:pt idx="6479">
                  <c:v>8.91883706844337</c:v>
                </c:pt>
                <c:pt idx="6480">
                  <c:v>8.9202136446231002</c:v>
                </c:pt>
                <c:pt idx="6481">
                  <c:v>8.9215902208028197</c:v>
                </c:pt>
                <c:pt idx="6482">
                  <c:v>8.9229667969825499</c:v>
                </c:pt>
                <c:pt idx="6483">
                  <c:v>8.9243433731622694</c:v>
                </c:pt>
                <c:pt idx="6484">
                  <c:v>8.9257199493419996</c:v>
                </c:pt>
                <c:pt idx="6485">
                  <c:v>8.9270965255217192</c:v>
                </c:pt>
                <c:pt idx="6486">
                  <c:v>8.9284731017014494</c:v>
                </c:pt>
                <c:pt idx="6487">
                  <c:v>8.9298496778811796</c:v>
                </c:pt>
                <c:pt idx="6488">
                  <c:v>8.9312262540609009</c:v>
                </c:pt>
                <c:pt idx="6489">
                  <c:v>8.9326028302406293</c:v>
                </c:pt>
                <c:pt idx="6490">
                  <c:v>8.9339794064203506</c:v>
                </c:pt>
                <c:pt idx="6491">
                  <c:v>8.9353559826000808</c:v>
                </c:pt>
                <c:pt idx="6492">
                  <c:v>8.9367325587798003</c:v>
                </c:pt>
                <c:pt idx="6493">
                  <c:v>8.9381091349595305</c:v>
                </c:pt>
                <c:pt idx="6494">
                  <c:v>8.9394857111392607</c:v>
                </c:pt>
                <c:pt idx="6495">
                  <c:v>8.9408622873189803</c:v>
                </c:pt>
                <c:pt idx="6496">
                  <c:v>8.9422388634987104</c:v>
                </c:pt>
                <c:pt idx="6497">
                  <c:v>8.94361543967843</c:v>
                </c:pt>
                <c:pt idx="6498">
                  <c:v>8.9449920158581602</c:v>
                </c:pt>
                <c:pt idx="6499">
                  <c:v>8.9463685920378904</c:v>
                </c:pt>
                <c:pt idx="6500">
                  <c:v>8.9477451682176099</c:v>
                </c:pt>
                <c:pt idx="6501">
                  <c:v>8.9491217443973401</c:v>
                </c:pt>
                <c:pt idx="6502">
                  <c:v>8.9504983205770596</c:v>
                </c:pt>
                <c:pt idx="6503">
                  <c:v>8.9518748967567898</c:v>
                </c:pt>
                <c:pt idx="6504">
                  <c:v>8.95325147293652</c:v>
                </c:pt>
                <c:pt idx="6505">
                  <c:v>8.9546280491162396</c:v>
                </c:pt>
                <c:pt idx="6506">
                  <c:v>8.9560046252959609</c:v>
                </c:pt>
                <c:pt idx="6507">
                  <c:v>8.9573812014756893</c:v>
                </c:pt>
                <c:pt idx="6508">
                  <c:v>8.9587577776554195</c:v>
                </c:pt>
                <c:pt idx="6509">
                  <c:v>8.9601343538351408</c:v>
                </c:pt>
                <c:pt idx="6510">
                  <c:v>8.9615109300148692</c:v>
                </c:pt>
                <c:pt idx="6511">
                  <c:v>8.9628875061945905</c:v>
                </c:pt>
                <c:pt idx="6512">
                  <c:v>8.9642640823743207</c:v>
                </c:pt>
                <c:pt idx="6513">
                  <c:v>8.9656406585540491</c:v>
                </c:pt>
                <c:pt idx="6514">
                  <c:v>8.9670172347337704</c:v>
                </c:pt>
                <c:pt idx="6515">
                  <c:v>8.9683938109135006</c:v>
                </c:pt>
                <c:pt idx="6516">
                  <c:v>8.9697703870932202</c:v>
                </c:pt>
                <c:pt idx="6517">
                  <c:v>8.9711469632729504</c:v>
                </c:pt>
                <c:pt idx="6518">
                  <c:v>8.9725235394526806</c:v>
                </c:pt>
                <c:pt idx="6519">
                  <c:v>8.9739001156324001</c:v>
                </c:pt>
                <c:pt idx="6520">
                  <c:v>8.9752766918121303</c:v>
                </c:pt>
                <c:pt idx="6521">
                  <c:v>8.9766532679918498</c:v>
                </c:pt>
                <c:pt idx="6522">
                  <c:v>8.97802984417158</c:v>
                </c:pt>
                <c:pt idx="6523">
                  <c:v>8.9794064203513102</c:v>
                </c:pt>
                <c:pt idx="6524">
                  <c:v>8.9807829965310297</c:v>
                </c:pt>
                <c:pt idx="6525">
                  <c:v>8.9821595727107599</c:v>
                </c:pt>
                <c:pt idx="6526">
                  <c:v>8.9835361488904795</c:v>
                </c:pt>
                <c:pt idx="6527">
                  <c:v>8.9849127250702097</c:v>
                </c:pt>
                <c:pt idx="6528">
                  <c:v>8.9862893012499292</c:v>
                </c:pt>
                <c:pt idx="6529">
                  <c:v>8.9876658774296594</c:v>
                </c:pt>
                <c:pt idx="6530">
                  <c:v>8.9890424536093807</c:v>
                </c:pt>
                <c:pt idx="6531">
                  <c:v>8.9904190297891091</c:v>
                </c:pt>
                <c:pt idx="6532">
                  <c:v>8.9917956059688393</c:v>
                </c:pt>
                <c:pt idx="6533">
                  <c:v>8.9931721821485606</c:v>
                </c:pt>
                <c:pt idx="6534">
                  <c:v>8.9945487583282908</c:v>
                </c:pt>
                <c:pt idx="6535">
                  <c:v>8.9959253345080104</c:v>
                </c:pt>
                <c:pt idx="6536">
                  <c:v>8.9973019106877405</c:v>
                </c:pt>
                <c:pt idx="6537">
                  <c:v>8.9986784868674707</c:v>
                </c:pt>
                <c:pt idx="6538">
                  <c:v>9.0000550630471903</c:v>
                </c:pt>
                <c:pt idx="6539">
                  <c:v>9.0014316392269205</c:v>
                </c:pt>
                <c:pt idx="6540">
                  <c:v>9.00280821540664</c:v>
                </c:pt>
                <c:pt idx="6541">
                  <c:v>9.0041847915863702</c:v>
                </c:pt>
                <c:pt idx="6542">
                  <c:v>9.0055613677660897</c:v>
                </c:pt>
                <c:pt idx="6543">
                  <c:v>9.0069379439458199</c:v>
                </c:pt>
                <c:pt idx="6544">
                  <c:v>9.0083145201255501</c:v>
                </c:pt>
                <c:pt idx="6545">
                  <c:v>9.0096910963052697</c:v>
                </c:pt>
                <c:pt idx="6546">
                  <c:v>9.0110676724849998</c:v>
                </c:pt>
                <c:pt idx="6547">
                  <c:v>9.0124442486647194</c:v>
                </c:pt>
                <c:pt idx="6548">
                  <c:v>9.0138208248444496</c:v>
                </c:pt>
                <c:pt idx="6549">
                  <c:v>9.0151974010241709</c:v>
                </c:pt>
                <c:pt idx="6550">
                  <c:v>9.0165739772038993</c:v>
                </c:pt>
                <c:pt idx="6551">
                  <c:v>9.0179505533836295</c:v>
                </c:pt>
                <c:pt idx="6552">
                  <c:v>9.0193271295633508</c:v>
                </c:pt>
                <c:pt idx="6553">
                  <c:v>9.0207037057430792</c:v>
                </c:pt>
                <c:pt idx="6554">
                  <c:v>9.0220802819228005</c:v>
                </c:pt>
                <c:pt idx="6555">
                  <c:v>9.0234568581025307</c:v>
                </c:pt>
                <c:pt idx="6556">
                  <c:v>9.0248334342822503</c:v>
                </c:pt>
                <c:pt idx="6557">
                  <c:v>9.0262100104619805</c:v>
                </c:pt>
                <c:pt idx="6558">
                  <c:v>9.0275865866417107</c:v>
                </c:pt>
                <c:pt idx="6559">
                  <c:v>9.0289631628214302</c:v>
                </c:pt>
                <c:pt idx="6560">
                  <c:v>9.0303397390011604</c:v>
                </c:pt>
                <c:pt idx="6561">
                  <c:v>9.0317163151808799</c:v>
                </c:pt>
                <c:pt idx="6562">
                  <c:v>9.0330928913606101</c:v>
                </c:pt>
                <c:pt idx="6563">
                  <c:v>9.0344694675403403</c:v>
                </c:pt>
                <c:pt idx="6564">
                  <c:v>9.0358460437200598</c:v>
                </c:pt>
                <c:pt idx="6565">
                  <c:v>9.03722261989979</c:v>
                </c:pt>
                <c:pt idx="6566">
                  <c:v>9.0385991960795096</c:v>
                </c:pt>
                <c:pt idx="6567">
                  <c:v>9.0399757722592398</c:v>
                </c:pt>
                <c:pt idx="6568">
                  <c:v>9.04135234843897</c:v>
                </c:pt>
                <c:pt idx="6569">
                  <c:v>9.0427289246186895</c:v>
                </c:pt>
                <c:pt idx="6570">
                  <c:v>9.0441055007984197</c:v>
                </c:pt>
                <c:pt idx="6571">
                  <c:v>9.0454820769781392</c:v>
                </c:pt>
                <c:pt idx="6572">
                  <c:v>9.0468586531578694</c:v>
                </c:pt>
                <c:pt idx="6573">
                  <c:v>9.0482352293375907</c:v>
                </c:pt>
                <c:pt idx="6574">
                  <c:v>9.0496118055173191</c:v>
                </c:pt>
                <c:pt idx="6575">
                  <c:v>9.0509883816970405</c:v>
                </c:pt>
                <c:pt idx="6576">
                  <c:v>9.0523649578767706</c:v>
                </c:pt>
                <c:pt idx="6577">
                  <c:v>9.0537415340565008</c:v>
                </c:pt>
                <c:pt idx="6578">
                  <c:v>9.0551181102362204</c:v>
                </c:pt>
                <c:pt idx="6579">
                  <c:v>9.0564946864159506</c:v>
                </c:pt>
                <c:pt idx="6580">
                  <c:v>9.0578712625956701</c:v>
                </c:pt>
                <c:pt idx="6581">
                  <c:v>9.0592478387754003</c:v>
                </c:pt>
                <c:pt idx="6582">
                  <c:v>9.0606244149551305</c:v>
                </c:pt>
                <c:pt idx="6583">
                  <c:v>9.06200099113485</c:v>
                </c:pt>
                <c:pt idx="6584">
                  <c:v>9.0633775673145802</c:v>
                </c:pt>
                <c:pt idx="6585">
                  <c:v>9.0647541434942998</c:v>
                </c:pt>
                <c:pt idx="6586">
                  <c:v>9.0661307196740299</c:v>
                </c:pt>
                <c:pt idx="6587">
                  <c:v>9.0675072958537601</c:v>
                </c:pt>
                <c:pt idx="6588">
                  <c:v>9.0688838720334797</c:v>
                </c:pt>
                <c:pt idx="6589">
                  <c:v>9.0702604482132099</c:v>
                </c:pt>
                <c:pt idx="6590">
                  <c:v>9.0716370243929294</c:v>
                </c:pt>
                <c:pt idx="6591">
                  <c:v>9.0730136005726596</c:v>
                </c:pt>
                <c:pt idx="6592">
                  <c:v>9.0743901767523791</c:v>
                </c:pt>
                <c:pt idx="6593">
                  <c:v>9.0757667529321093</c:v>
                </c:pt>
                <c:pt idx="6594">
                  <c:v>9.0771433291118395</c:v>
                </c:pt>
                <c:pt idx="6595">
                  <c:v>9.0785199052915608</c:v>
                </c:pt>
                <c:pt idx="6596">
                  <c:v>9.0798964814712892</c:v>
                </c:pt>
                <c:pt idx="6597">
                  <c:v>9.0812730576510106</c:v>
                </c:pt>
                <c:pt idx="6598">
                  <c:v>9.0826496338307408</c:v>
                </c:pt>
                <c:pt idx="6599">
                  <c:v>9.0840262100104603</c:v>
                </c:pt>
                <c:pt idx="6600">
                  <c:v>9.0854027861901905</c:v>
                </c:pt>
                <c:pt idx="6601">
                  <c:v>9.0867793623699207</c:v>
                </c:pt>
                <c:pt idx="6602">
                  <c:v>9.0881559385496402</c:v>
                </c:pt>
                <c:pt idx="6603">
                  <c:v>9.0895325147293704</c:v>
                </c:pt>
                <c:pt idx="6604">
                  <c:v>9.0909090909090899</c:v>
                </c:pt>
                <c:pt idx="6605">
                  <c:v>9.0922856670888201</c:v>
                </c:pt>
                <c:pt idx="6606">
                  <c:v>9.0936622432685397</c:v>
                </c:pt>
                <c:pt idx="6607">
                  <c:v>9.0950388194482699</c:v>
                </c:pt>
                <c:pt idx="6608">
                  <c:v>9.0964153956280001</c:v>
                </c:pt>
                <c:pt idx="6609">
                  <c:v>9.0977919718077196</c:v>
                </c:pt>
                <c:pt idx="6610">
                  <c:v>9.0991685479874498</c:v>
                </c:pt>
                <c:pt idx="6611">
                  <c:v>9.1005451241671693</c:v>
                </c:pt>
                <c:pt idx="6612">
                  <c:v>9.1019217003468995</c:v>
                </c:pt>
                <c:pt idx="6613">
                  <c:v>9.1032982765266208</c:v>
                </c:pt>
                <c:pt idx="6614">
                  <c:v>9.1046748527063492</c:v>
                </c:pt>
                <c:pt idx="6615">
                  <c:v>9.1060514288860794</c:v>
                </c:pt>
                <c:pt idx="6616">
                  <c:v>9.1074280050658007</c:v>
                </c:pt>
                <c:pt idx="6617">
                  <c:v>9.1088045812455292</c:v>
                </c:pt>
                <c:pt idx="6618">
                  <c:v>9.1101811574252505</c:v>
                </c:pt>
                <c:pt idx="6619">
                  <c:v>9.1115577336049807</c:v>
                </c:pt>
                <c:pt idx="6620">
                  <c:v>9.1129343097847002</c:v>
                </c:pt>
                <c:pt idx="6621">
                  <c:v>9.1143108859644304</c:v>
                </c:pt>
                <c:pt idx="6622">
                  <c:v>9.1156874621441606</c:v>
                </c:pt>
                <c:pt idx="6623">
                  <c:v>9.1170640383238801</c:v>
                </c:pt>
                <c:pt idx="6624">
                  <c:v>9.1184406145036103</c:v>
                </c:pt>
                <c:pt idx="6625">
                  <c:v>9.1198171906833299</c:v>
                </c:pt>
                <c:pt idx="6626">
                  <c:v>9.12119376686306</c:v>
                </c:pt>
                <c:pt idx="6627">
                  <c:v>9.1225703430427902</c:v>
                </c:pt>
                <c:pt idx="6628">
                  <c:v>9.1239469192225098</c:v>
                </c:pt>
                <c:pt idx="6629">
                  <c:v>9.12532349540224</c:v>
                </c:pt>
                <c:pt idx="6630">
                  <c:v>9.1267000715819595</c:v>
                </c:pt>
                <c:pt idx="6631">
                  <c:v>9.1280766477616897</c:v>
                </c:pt>
                <c:pt idx="6632">
                  <c:v>9.1294532239414199</c:v>
                </c:pt>
                <c:pt idx="6633">
                  <c:v>9.1308298001211394</c:v>
                </c:pt>
                <c:pt idx="6634">
                  <c:v>9.1322063763008696</c:v>
                </c:pt>
                <c:pt idx="6635">
                  <c:v>9.1335829524805892</c:v>
                </c:pt>
                <c:pt idx="6636">
                  <c:v>9.1349595286603194</c:v>
                </c:pt>
                <c:pt idx="6637">
                  <c:v>9.1363361048400407</c:v>
                </c:pt>
                <c:pt idx="6638">
                  <c:v>9.1377126810197709</c:v>
                </c:pt>
                <c:pt idx="6639">
                  <c:v>9.1390892571994993</c:v>
                </c:pt>
                <c:pt idx="6640">
                  <c:v>9.1404658333792206</c:v>
                </c:pt>
                <c:pt idx="6641">
                  <c:v>9.1418424095589508</c:v>
                </c:pt>
                <c:pt idx="6642">
                  <c:v>9.1432189857386703</c:v>
                </c:pt>
                <c:pt idx="6643">
                  <c:v>9.1445955619184005</c:v>
                </c:pt>
                <c:pt idx="6644">
                  <c:v>9.1459721380981307</c:v>
                </c:pt>
                <c:pt idx="6645">
                  <c:v>9.1473487142778502</c:v>
                </c:pt>
                <c:pt idx="6646">
                  <c:v>9.1487252904575804</c:v>
                </c:pt>
                <c:pt idx="6647">
                  <c:v>9.1501018666373</c:v>
                </c:pt>
                <c:pt idx="6648">
                  <c:v>9.1514784428170302</c:v>
                </c:pt>
                <c:pt idx="6649">
                  <c:v>9.1528550189967497</c:v>
                </c:pt>
                <c:pt idx="6650">
                  <c:v>9.1542315951764799</c:v>
                </c:pt>
                <c:pt idx="6651">
                  <c:v>9.1556081713562101</c:v>
                </c:pt>
                <c:pt idx="6652">
                  <c:v>9.1569847475359296</c:v>
                </c:pt>
                <c:pt idx="6653">
                  <c:v>9.1583613237156598</c:v>
                </c:pt>
                <c:pt idx="6654">
                  <c:v>9.1597378998953793</c:v>
                </c:pt>
                <c:pt idx="6655">
                  <c:v>9.1611144760751095</c:v>
                </c:pt>
                <c:pt idx="6656">
                  <c:v>9.1624910522548308</c:v>
                </c:pt>
                <c:pt idx="6657">
                  <c:v>9.1638676284345593</c:v>
                </c:pt>
                <c:pt idx="6658">
                  <c:v>9.1652442046142895</c:v>
                </c:pt>
                <c:pt idx="6659">
                  <c:v>9.1666207807940108</c:v>
                </c:pt>
                <c:pt idx="6660">
                  <c:v>9.1679973569737392</c:v>
                </c:pt>
                <c:pt idx="6661">
                  <c:v>9.1693739331534605</c:v>
                </c:pt>
                <c:pt idx="6662">
                  <c:v>9.1707505093331907</c:v>
                </c:pt>
                <c:pt idx="6663">
                  <c:v>9.1721270855129102</c:v>
                </c:pt>
                <c:pt idx="6664">
                  <c:v>9.1735036616926404</c:v>
                </c:pt>
                <c:pt idx="6665">
                  <c:v>9.1748802378723706</c:v>
                </c:pt>
                <c:pt idx="6666">
                  <c:v>9.1762568140520901</c:v>
                </c:pt>
                <c:pt idx="6667">
                  <c:v>9.1776333902318203</c:v>
                </c:pt>
                <c:pt idx="6668">
                  <c:v>9.1790099664115399</c:v>
                </c:pt>
                <c:pt idx="6669">
                  <c:v>9.1803865425912701</c:v>
                </c:pt>
                <c:pt idx="6670">
                  <c:v>9.1817631187709896</c:v>
                </c:pt>
                <c:pt idx="6671">
                  <c:v>9.1831396949507198</c:v>
                </c:pt>
                <c:pt idx="6672">
                  <c:v>9.18451627113045</c:v>
                </c:pt>
                <c:pt idx="6673">
                  <c:v>9.1858928473101695</c:v>
                </c:pt>
                <c:pt idx="6674">
                  <c:v>9.1872694234898997</c:v>
                </c:pt>
                <c:pt idx="6675">
                  <c:v>9.1886459996696193</c:v>
                </c:pt>
                <c:pt idx="6676">
                  <c:v>9.1900225758493495</c:v>
                </c:pt>
                <c:pt idx="6677">
                  <c:v>9.1913991520290708</c:v>
                </c:pt>
                <c:pt idx="6678">
                  <c:v>9.1927757282087992</c:v>
                </c:pt>
                <c:pt idx="6679">
                  <c:v>9.1941523043885294</c:v>
                </c:pt>
                <c:pt idx="6680">
                  <c:v>9.1955288805682507</c:v>
                </c:pt>
                <c:pt idx="6681">
                  <c:v>9.1969054567479809</c:v>
                </c:pt>
                <c:pt idx="6682">
                  <c:v>9.1982820329277004</c:v>
                </c:pt>
                <c:pt idx="6683">
                  <c:v>9.1996586091074306</c:v>
                </c:pt>
                <c:pt idx="6684">
                  <c:v>9.2010351852871608</c:v>
                </c:pt>
                <c:pt idx="6685">
                  <c:v>9.2024117614668803</c:v>
                </c:pt>
                <c:pt idx="6686">
                  <c:v>9.2037883376466105</c:v>
                </c:pt>
                <c:pt idx="6687">
                  <c:v>9.2051649138263301</c:v>
                </c:pt>
                <c:pt idx="6688">
                  <c:v>9.2065414900060603</c:v>
                </c:pt>
                <c:pt idx="6689">
                  <c:v>9.2079180661857905</c:v>
                </c:pt>
                <c:pt idx="6690">
                  <c:v>9.20929464236551</c:v>
                </c:pt>
                <c:pt idx="6691">
                  <c:v>9.2106712185452402</c:v>
                </c:pt>
                <c:pt idx="6692">
                  <c:v>9.2120477947249597</c:v>
                </c:pt>
                <c:pt idx="6693">
                  <c:v>9.2134243709046899</c:v>
                </c:pt>
                <c:pt idx="6694">
                  <c:v>9.2148009470844201</c:v>
                </c:pt>
                <c:pt idx="6695">
                  <c:v>9.2161775232641396</c:v>
                </c:pt>
                <c:pt idx="6696">
                  <c:v>9.2175540994438698</c:v>
                </c:pt>
                <c:pt idx="6697">
                  <c:v>9.2189306756235894</c:v>
                </c:pt>
                <c:pt idx="6698">
                  <c:v>9.2203072518033196</c:v>
                </c:pt>
                <c:pt idx="6699">
                  <c:v>9.2216838279830409</c:v>
                </c:pt>
                <c:pt idx="6700">
                  <c:v>9.2230604041627693</c:v>
                </c:pt>
                <c:pt idx="6701">
                  <c:v>9.2244369803424906</c:v>
                </c:pt>
                <c:pt idx="6702">
                  <c:v>9.2258135565222208</c:v>
                </c:pt>
                <c:pt idx="6703">
                  <c:v>9.2271901327019492</c:v>
                </c:pt>
                <c:pt idx="6704">
                  <c:v>9.2285667088816705</c:v>
                </c:pt>
                <c:pt idx="6705">
                  <c:v>9.2299432850614007</c:v>
                </c:pt>
                <c:pt idx="6706">
                  <c:v>9.2313198612411203</c:v>
                </c:pt>
                <c:pt idx="6707">
                  <c:v>9.2326964374208504</c:v>
                </c:pt>
                <c:pt idx="6708">
                  <c:v>9.2340730136005806</c:v>
                </c:pt>
                <c:pt idx="6709">
                  <c:v>9.2354495897803002</c:v>
                </c:pt>
                <c:pt idx="6710">
                  <c:v>9.2368261659600304</c:v>
                </c:pt>
                <c:pt idx="6711">
                  <c:v>9.2382027421397499</c:v>
                </c:pt>
                <c:pt idx="6712">
                  <c:v>9.2395793183194801</c:v>
                </c:pt>
                <c:pt idx="6713">
                  <c:v>9.2409558944991996</c:v>
                </c:pt>
                <c:pt idx="6714">
                  <c:v>9.2423324706789298</c:v>
                </c:pt>
                <c:pt idx="6715">
                  <c:v>9.24370904685866</c:v>
                </c:pt>
                <c:pt idx="6716">
                  <c:v>9.2450856230383796</c:v>
                </c:pt>
                <c:pt idx="6717">
                  <c:v>9.2464621992181097</c:v>
                </c:pt>
                <c:pt idx="6718">
                  <c:v>9.2478387753978293</c:v>
                </c:pt>
                <c:pt idx="6719">
                  <c:v>9.2492153515775595</c:v>
                </c:pt>
                <c:pt idx="6720">
                  <c:v>9.2505919277572808</c:v>
                </c:pt>
                <c:pt idx="6721">
                  <c:v>9.2519685039370092</c:v>
                </c:pt>
                <c:pt idx="6722">
                  <c:v>9.2533450801167394</c:v>
                </c:pt>
                <c:pt idx="6723">
                  <c:v>9.2547216562964607</c:v>
                </c:pt>
                <c:pt idx="6724">
                  <c:v>9.2560982324761891</c:v>
                </c:pt>
                <c:pt idx="6725">
                  <c:v>9.2574748086559104</c:v>
                </c:pt>
                <c:pt idx="6726">
                  <c:v>9.2588513848356406</c:v>
                </c:pt>
                <c:pt idx="6727">
                  <c:v>9.2602279610153602</c:v>
                </c:pt>
                <c:pt idx="6728">
                  <c:v>9.2616045371950904</c:v>
                </c:pt>
                <c:pt idx="6729">
                  <c:v>9.2629811133748206</c:v>
                </c:pt>
                <c:pt idx="6730">
                  <c:v>9.2643576895545401</c:v>
                </c:pt>
                <c:pt idx="6731">
                  <c:v>9.2657342657342703</c:v>
                </c:pt>
                <c:pt idx="6732">
                  <c:v>9.2671108419139898</c:v>
                </c:pt>
                <c:pt idx="6733">
                  <c:v>9.26848741809372</c:v>
                </c:pt>
                <c:pt idx="6734">
                  <c:v>9.2698639942734502</c:v>
                </c:pt>
                <c:pt idx="6735">
                  <c:v>9.2712405704531697</c:v>
                </c:pt>
                <c:pt idx="6736">
                  <c:v>9.2726171466328999</c:v>
                </c:pt>
                <c:pt idx="6737">
                  <c:v>9.2739937228126195</c:v>
                </c:pt>
                <c:pt idx="6738">
                  <c:v>9.2753702989923497</c:v>
                </c:pt>
                <c:pt idx="6739">
                  <c:v>9.2767468751720799</c:v>
                </c:pt>
                <c:pt idx="6740">
                  <c:v>9.2781234513517994</c:v>
                </c:pt>
                <c:pt idx="6741">
                  <c:v>9.2795000275315207</c:v>
                </c:pt>
                <c:pt idx="6742">
                  <c:v>9.2808766037112491</c:v>
                </c:pt>
                <c:pt idx="6743">
                  <c:v>9.2822531798909793</c:v>
                </c:pt>
                <c:pt idx="6744">
                  <c:v>9.2836297560707006</c:v>
                </c:pt>
                <c:pt idx="6745">
                  <c:v>9.2850063322504308</c:v>
                </c:pt>
                <c:pt idx="6746">
                  <c:v>9.2863829084301504</c:v>
                </c:pt>
                <c:pt idx="6747">
                  <c:v>9.2877594846098805</c:v>
                </c:pt>
                <c:pt idx="6748">
                  <c:v>9.2891360607896107</c:v>
                </c:pt>
                <c:pt idx="6749">
                  <c:v>9.2905126369693303</c:v>
                </c:pt>
                <c:pt idx="6750">
                  <c:v>9.2918892131490605</c:v>
                </c:pt>
                <c:pt idx="6751">
                  <c:v>9.29326578932878</c:v>
                </c:pt>
                <c:pt idx="6752">
                  <c:v>9.2946423655085102</c:v>
                </c:pt>
                <c:pt idx="6753">
                  <c:v>9.2960189416882404</c:v>
                </c:pt>
                <c:pt idx="6754">
                  <c:v>9.2973955178679599</c:v>
                </c:pt>
                <c:pt idx="6755">
                  <c:v>9.2987720940476901</c:v>
                </c:pt>
                <c:pt idx="6756">
                  <c:v>9.3001486702274097</c:v>
                </c:pt>
                <c:pt idx="6757">
                  <c:v>9.3015252464071398</c:v>
                </c:pt>
                <c:pt idx="6758">
                  <c:v>9.30290182258687</c:v>
                </c:pt>
                <c:pt idx="6759">
                  <c:v>9.3042783987665896</c:v>
                </c:pt>
                <c:pt idx="6760">
                  <c:v>9.3056549749463109</c:v>
                </c:pt>
                <c:pt idx="6761">
                  <c:v>9.3070315511260393</c:v>
                </c:pt>
                <c:pt idx="6762">
                  <c:v>9.3084081273057695</c:v>
                </c:pt>
                <c:pt idx="6763">
                  <c:v>9.3097847034854908</c:v>
                </c:pt>
                <c:pt idx="6764">
                  <c:v>9.3111612796652192</c:v>
                </c:pt>
                <c:pt idx="6765">
                  <c:v>9.3125378558449405</c:v>
                </c:pt>
                <c:pt idx="6766">
                  <c:v>9.3139144320246707</c:v>
                </c:pt>
                <c:pt idx="6767">
                  <c:v>9.3152910082043991</c:v>
                </c:pt>
                <c:pt idx="6768">
                  <c:v>9.3166675843841205</c:v>
                </c:pt>
                <c:pt idx="6769">
                  <c:v>9.3180441605638507</c:v>
                </c:pt>
                <c:pt idx="6770">
                  <c:v>9.3194207367435702</c:v>
                </c:pt>
                <c:pt idx="6771">
                  <c:v>9.3207973129233004</c:v>
                </c:pt>
                <c:pt idx="6772">
                  <c:v>9.3221738891030306</c:v>
                </c:pt>
                <c:pt idx="6773">
                  <c:v>9.3235504652827501</c:v>
                </c:pt>
                <c:pt idx="6774">
                  <c:v>9.3249270414624803</c:v>
                </c:pt>
                <c:pt idx="6775">
                  <c:v>9.3263036176421998</c:v>
                </c:pt>
                <c:pt idx="6776">
                  <c:v>9.32768019382193</c:v>
                </c:pt>
                <c:pt idx="6777">
                  <c:v>9.3290567700016496</c:v>
                </c:pt>
                <c:pt idx="6778">
                  <c:v>9.3304333461813798</c:v>
                </c:pt>
                <c:pt idx="6779">
                  <c:v>9.33180992236111</c:v>
                </c:pt>
                <c:pt idx="6780">
                  <c:v>9.3331864985408295</c:v>
                </c:pt>
                <c:pt idx="6781">
                  <c:v>9.3345630747205597</c:v>
                </c:pt>
                <c:pt idx="6782">
                  <c:v>9.3359396509002792</c:v>
                </c:pt>
                <c:pt idx="6783">
                  <c:v>9.3373162270800094</c:v>
                </c:pt>
                <c:pt idx="6784">
                  <c:v>9.3386928032597307</c:v>
                </c:pt>
                <c:pt idx="6785">
                  <c:v>9.3400693794394591</c:v>
                </c:pt>
                <c:pt idx="6786">
                  <c:v>9.3414459556191893</c:v>
                </c:pt>
                <c:pt idx="6787">
                  <c:v>9.3428225317989106</c:v>
                </c:pt>
                <c:pt idx="6788">
                  <c:v>9.3441991079786408</c:v>
                </c:pt>
                <c:pt idx="6789">
                  <c:v>9.3455756841583604</c:v>
                </c:pt>
                <c:pt idx="6790">
                  <c:v>9.3469522603380906</c:v>
                </c:pt>
                <c:pt idx="6791">
                  <c:v>9.3483288365178101</c:v>
                </c:pt>
                <c:pt idx="6792">
                  <c:v>9.3497054126975403</c:v>
                </c:pt>
                <c:pt idx="6793">
                  <c:v>9.3510819888772705</c:v>
                </c:pt>
                <c:pt idx="6794">
                  <c:v>9.35245856505699</c:v>
                </c:pt>
                <c:pt idx="6795">
                  <c:v>9.3538351412367202</c:v>
                </c:pt>
                <c:pt idx="6796">
                  <c:v>9.3552117174164398</c:v>
                </c:pt>
                <c:pt idx="6797">
                  <c:v>9.3565882935961699</c:v>
                </c:pt>
                <c:pt idx="6798">
                  <c:v>9.3579648697759001</c:v>
                </c:pt>
                <c:pt idx="6799">
                  <c:v>9.3593414459556197</c:v>
                </c:pt>
                <c:pt idx="6800">
                  <c:v>9.3607180221353499</c:v>
                </c:pt>
                <c:pt idx="6801">
                  <c:v>9.3620945983150694</c:v>
                </c:pt>
                <c:pt idx="6802">
                  <c:v>9.3634711744947996</c:v>
                </c:pt>
                <c:pt idx="6803">
                  <c:v>9.3648477506745191</c:v>
                </c:pt>
                <c:pt idx="6804">
                  <c:v>9.3662243268542493</c:v>
                </c:pt>
                <c:pt idx="6805">
                  <c:v>9.3676009030339706</c:v>
                </c:pt>
                <c:pt idx="6806">
                  <c:v>9.3689774792137008</c:v>
                </c:pt>
                <c:pt idx="6807">
                  <c:v>9.3703540553934292</c:v>
                </c:pt>
                <c:pt idx="6808">
                  <c:v>9.3717306315731506</c:v>
                </c:pt>
                <c:pt idx="6809">
                  <c:v>9.3731072077528808</c:v>
                </c:pt>
                <c:pt idx="6810">
                  <c:v>9.3744837839326003</c:v>
                </c:pt>
                <c:pt idx="6811">
                  <c:v>9.3758603601123305</c:v>
                </c:pt>
                <c:pt idx="6812">
                  <c:v>9.3772369362920607</c:v>
                </c:pt>
                <c:pt idx="6813">
                  <c:v>9.3786135124717802</c:v>
                </c:pt>
                <c:pt idx="6814">
                  <c:v>9.3799900886515104</c:v>
                </c:pt>
                <c:pt idx="6815">
                  <c:v>9.3813666648312299</c:v>
                </c:pt>
                <c:pt idx="6816">
                  <c:v>9.3827432410109601</c:v>
                </c:pt>
                <c:pt idx="6817">
                  <c:v>9.3841198171906903</c:v>
                </c:pt>
                <c:pt idx="6818">
                  <c:v>9.3854963933704099</c:v>
                </c:pt>
                <c:pt idx="6819">
                  <c:v>9.3868729695501401</c:v>
                </c:pt>
                <c:pt idx="6820">
                  <c:v>9.3882495457298596</c:v>
                </c:pt>
                <c:pt idx="6821">
                  <c:v>9.3896261219095898</c:v>
                </c:pt>
                <c:pt idx="6822">
                  <c:v>9.39100269808932</c:v>
                </c:pt>
                <c:pt idx="6823">
                  <c:v>9.3923792742690395</c:v>
                </c:pt>
                <c:pt idx="6824">
                  <c:v>9.3937558504487697</c:v>
                </c:pt>
                <c:pt idx="6825">
                  <c:v>9.3951324266284892</c:v>
                </c:pt>
                <c:pt idx="6826">
                  <c:v>9.3965090028082194</c:v>
                </c:pt>
                <c:pt idx="6827">
                  <c:v>9.3978855789879407</c:v>
                </c:pt>
                <c:pt idx="6828">
                  <c:v>9.3992621551676692</c:v>
                </c:pt>
                <c:pt idx="6829">
                  <c:v>9.4006387313473994</c:v>
                </c:pt>
                <c:pt idx="6830">
                  <c:v>9.4020153075271207</c:v>
                </c:pt>
                <c:pt idx="6831">
                  <c:v>9.4033918837068509</c:v>
                </c:pt>
                <c:pt idx="6832">
                  <c:v>9.4047684598865704</c:v>
                </c:pt>
                <c:pt idx="6833">
                  <c:v>9.4061450360663006</c:v>
                </c:pt>
                <c:pt idx="6834">
                  <c:v>9.4075216122460201</c:v>
                </c:pt>
                <c:pt idx="6835">
                  <c:v>9.4088981884257503</c:v>
                </c:pt>
                <c:pt idx="6836">
                  <c:v>9.4102747646054805</c:v>
                </c:pt>
                <c:pt idx="6837">
                  <c:v>9.4116513407852</c:v>
                </c:pt>
                <c:pt idx="6838">
                  <c:v>9.4130279169649302</c:v>
                </c:pt>
                <c:pt idx="6839">
                  <c:v>9.4144044931446498</c:v>
                </c:pt>
                <c:pt idx="6840">
                  <c:v>9.41578106932438</c:v>
                </c:pt>
                <c:pt idx="6841">
                  <c:v>9.4171576455040995</c:v>
                </c:pt>
                <c:pt idx="6842">
                  <c:v>9.4185342216838297</c:v>
                </c:pt>
                <c:pt idx="6843">
                  <c:v>9.4199107978635599</c:v>
                </c:pt>
                <c:pt idx="6844">
                  <c:v>9.4212873740432794</c:v>
                </c:pt>
                <c:pt idx="6845">
                  <c:v>9.4226639502230096</c:v>
                </c:pt>
                <c:pt idx="6846">
                  <c:v>9.4240405264027292</c:v>
                </c:pt>
                <c:pt idx="6847">
                  <c:v>9.4254171025824593</c:v>
                </c:pt>
                <c:pt idx="6848">
                  <c:v>9.4267936787621807</c:v>
                </c:pt>
                <c:pt idx="6849">
                  <c:v>9.4281702549419109</c:v>
                </c:pt>
                <c:pt idx="6850">
                  <c:v>9.4295468311216393</c:v>
                </c:pt>
                <c:pt idx="6851">
                  <c:v>9.4309234073013606</c:v>
                </c:pt>
                <c:pt idx="6852">
                  <c:v>9.4322999834810908</c:v>
                </c:pt>
                <c:pt idx="6853">
                  <c:v>9.4336765596608103</c:v>
                </c:pt>
                <c:pt idx="6854">
                  <c:v>9.4350531358405405</c:v>
                </c:pt>
                <c:pt idx="6855">
                  <c:v>9.43642971202026</c:v>
                </c:pt>
                <c:pt idx="6856">
                  <c:v>9.4378062881999902</c:v>
                </c:pt>
                <c:pt idx="6857">
                  <c:v>9.4391828643797204</c:v>
                </c:pt>
                <c:pt idx="6858">
                  <c:v>9.44055944055944</c:v>
                </c:pt>
                <c:pt idx="6859">
                  <c:v>9.4419360167391702</c:v>
                </c:pt>
                <c:pt idx="6860">
                  <c:v>9.4433125929188897</c:v>
                </c:pt>
                <c:pt idx="6861">
                  <c:v>9.4446891690986199</c:v>
                </c:pt>
                <c:pt idx="6862">
                  <c:v>9.4460657452783501</c:v>
                </c:pt>
                <c:pt idx="6863">
                  <c:v>9.4474423214580696</c:v>
                </c:pt>
                <c:pt idx="6864">
                  <c:v>9.4488188976377998</c:v>
                </c:pt>
                <c:pt idx="6865">
                  <c:v>9.4501954738175193</c:v>
                </c:pt>
                <c:pt idx="6866">
                  <c:v>9.4515720499972495</c:v>
                </c:pt>
                <c:pt idx="6867">
                  <c:v>9.4529486261769708</c:v>
                </c:pt>
                <c:pt idx="6868">
                  <c:v>9.4543252023566993</c:v>
                </c:pt>
                <c:pt idx="6869">
                  <c:v>9.4557017785364295</c:v>
                </c:pt>
                <c:pt idx="6870">
                  <c:v>9.4570783547161508</c:v>
                </c:pt>
                <c:pt idx="6871">
                  <c:v>9.4584549308958792</c:v>
                </c:pt>
                <c:pt idx="6872">
                  <c:v>9.4598315070756005</c:v>
                </c:pt>
                <c:pt idx="6873">
                  <c:v>9.4612080832553307</c:v>
                </c:pt>
                <c:pt idx="6874">
                  <c:v>9.4625846594350609</c:v>
                </c:pt>
                <c:pt idx="6875">
                  <c:v>9.4639612356147804</c:v>
                </c:pt>
                <c:pt idx="6876">
                  <c:v>9.4653378117945106</c:v>
                </c:pt>
                <c:pt idx="6877">
                  <c:v>9.4667143879742301</c:v>
                </c:pt>
                <c:pt idx="6878">
                  <c:v>9.4680909641539603</c:v>
                </c:pt>
                <c:pt idx="6879">
                  <c:v>9.4694675403336905</c:v>
                </c:pt>
                <c:pt idx="6880">
                  <c:v>9.4708441165134101</c:v>
                </c:pt>
                <c:pt idx="6881">
                  <c:v>9.4722206926931403</c:v>
                </c:pt>
                <c:pt idx="6882">
                  <c:v>9.4735972688728598</c:v>
                </c:pt>
                <c:pt idx="6883">
                  <c:v>9.47497384505259</c:v>
                </c:pt>
                <c:pt idx="6884">
                  <c:v>9.4763504212323095</c:v>
                </c:pt>
                <c:pt idx="6885">
                  <c:v>9.4777269974120397</c:v>
                </c:pt>
                <c:pt idx="6886">
                  <c:v>9.4791035735917699</c:v>
                </c:pt>
                <c:pt idx="6887">
                  <c:v>9.4804801497714895</c:v>
                </c:pt>
                <c:pt idx="6888">
                  <c:v>9.4818567259512196</c:v>
                </c:pt>
                <c:pt idx="6889">
                  <c:v>9.4832333021309392</c:v>
                </c:pt>
                <c:pt idx="6890">
                  <c:v>9.4846098783106694</c:v>
                </c:pt>
                <c:pt idx="6891">
                  <c:v>9.4859864544903907</c:v>
                </c:pt>
                <c:pt idx="6892">
                  <c:v>9.4873630306701209</c:v>
                </c:pt>
                <c:pt idx="6893">
                  <c:v>9.4887396068498493</c:v>
                </c:pt>
                <c:pt idx="6894">
                  <c:v>9.4901161830295706</c:v>
                </c:pt>
                <c:pt idx="6895">
                  <c:v>9.4914927592093008</c:v>
                </c:pt>
                <c:pt idx="6896">
                  <c:v>9.4928693353890203</c:v>
                </c:pt>
                <c:pt idx="6897">
                  <c:v>9.4942459115687505</c:v>
                </c:pt>
                <c:pt idx="6898">
                  <c:v>9.4956224877484701</c:v>
                </c:pt>
                <c:pt idx="6899">
                  <c:v>9.4969990639282003</c:v>
                </c:pt>
                <c:pt idx="6900">
                  <c:v>9.4983756401079305</c:v>
                </c:pt>
                <c:pt idx="6901">
                  <c:v>9.49975221628765</c:v>
                </c:pt>
                <c:pt idx="6902">
                  <c:v>9.5011287924673802</c:v>
                </c:pt>
                <c:pt idx="6903">
                  <c:v>9.5025053686470997</c:v>
                </c:pt>
                <c:pt idx="6904">
                  <c:v>9.5038819448268299</c:v>
                </c:pt>
                <c:pt idx="6905">
                  <c:v>9.5052585210065494</c:v>
                </c:pt>
                <c:pt idx="6906">
                  <c:v>9.5066350971862796</c:v>
                </c:pt>
                <c:pt idx="6907">
                  <c:v>9.5080116733660098</c:v>
                </c:pt>
                <c:pt idx="6908">
                  <c:v>9.5093882495457294</c:v>
                </c:pt>
                <c:pt idx="6909">
                  <c:v>9.5107648257254596</c:v>
                </c:pt>
                <c:pt idx="6910">
                  <c:v>9.5121414019051809</c:v>
                </c:pt>
                <c:pt idx="6911">
                  <c:v>9.5135179780849093</c:v>
                </c:pt>
                <c:pt idx="6912">
                  <c:v>9.5148945542646306</c:v>
                </c:pt>
                <c:pt idx="6913">
                  <c:v>9.5162711304443608</c:v>
                </c:pt>
                <c:pt idx="6914">
                  <c:v>9.5176477066240892</c:v>
                </c:pt>
                <c:pt idx="6915">
                  <c:v>9.5190242828038105</c:v>
                </c:pt>
                <c:pt idx="6916">
                  <c:v>9.5204008589835407</c:v>
                </c:pt>
                <c:pt idx="6917">
                  <c:v>9.5217774351632603</c:v>
                </c:pt>
                <c:pt idx="6918">
                  <c:v>9.5231540113429904</c:v>
                </c:pt>
                <c:pt idx="6919">
                  <c:v>9.5245305875227206</c:v>
                </c:pt>
                <c:pt idx="6920">
                  <c:v>9.5259071637024402</c:v>
                </c:pt>
                <c:pt idx="6921">
                  <c:v>9.5272837398821704</c:v>
                </c:pt>
                <c:pt idx="6922">
                  <c:v>9.5286603160618899</c:v>
                </c:pt>
                <c:pt idx="6923">
                  <c:v>9.5300368922416201</c:v>
                </c:pt>
                <c:pt idx="6924">
                  <c:v>9.5314134684213503</c:v>
                </c:pt>
                <c:pt idx="6925">
                  <c:v>9.5327900446010698</c:v>
                </c:pt>
                <c:pt idx="6926">
                  <c:v>9.5341666207808</c:v>
                </c:pt>
                <c:pt idx="6927">
                  <c:v>9.5355431969605196</c:v>
                </c:pt>
                <c:pt idx="6928">
                  <c:v>9.5369197731402497</c:v>
                </c:pt>
                <c:pt idx="6929">
                  <c:v>9.5382963493199799</c:v>
                </c:pt>
                <c:pt idx="6930">
                  <c:v>9.5396729254996995</c:v>
                </c:pt>
                <c:pt idx="6931">
                  <c:v>9.5410495016794208</c:v>
                </c:pt>
                <c:pt idx="6932">
                  <c:v>9.5424260778591492</c:v>
                </c:pt>
                <c:pt idx="6933">
                  <c:v>9.5438026540388794</c:v>
                </c:pt>
                <c:pt idx="6934">
                  <c:v>9.5451792302186007</c:v>
                </c:pt>
                <c:pt idx="6935">
                  <c:v>9.5465558063983291</c:v>
                </c:pt>
                <c:pt idx="6936">
                  <c:v>9.5479323825780504</c:v>
                </c:pt>
                <c:pt idx="6937">
                  <c:v>9.5493089587577806</c:v>
                </c:pt>
                <c:pt idx="6938">
                  <c:v>9.5506855349375108</c:v>
                </c:pt>
                <c:pt idx="6939">
                  <c:v>9.5520621111172304</c:v>
                </c:pt>
                <c:pt idx="6940">
                  <c:v>9.5534386872969606</c:v>
                </c:pt>
                <c:pt idx="6941">
                  <c:v>9.5548152634766801</c:v>
                </c:pt>
                <c:pt idx="6942">
                  <c:v>9.5561918396564103</c:v>
                </c:pt>
                <c:pt idx="6943">
                  <c:v>9.5575684158361405</c:v>
                </c:pt>
                <c:pt idx="6944">
                  <c:v>9.55894499201586</c:v>
                </c:pt>
                <c:pt idx="6945">
                  <c:v>9.5603215681955902</c:v>
                </c:pt>
                <c:pt idx="6946">
                  <c:v>9.5616981443753097</c:v>
                </c:pt>
                <c:pt idx="6947">
                  <c:v>9.5630747205550399</c:v>
                </c:pt>
                <c:pt idx="6948">
                  <c:v>9.5644512967347595</c:v>
                </c:pt>
                <c:pt idx="6949">
                  <c:v>9.5658278729144897</c:v>
                </c:pt>
                <c:pt idx="6950">
                  <c:v>9.5672044490942199</c:v>
                </c:pt>
                <c:pt idx="6951">
                  <c:v>9.5685810252739394</c:v>
                </c:pt>
                <c:pt idx="6952">
                  <c:v>9.5699576014536696</c:v>
                </c:pt>
                <c:pt idx="6953">
                  <c:v>9.5713341776333891</c:v>
                </c:pt>
                <c:pt idx="6954">
                  <c:v>9.5727107538131193</c:v>
                </c:pt>
                <c:pt idx="6955">
                  <c:v>9.5740873299928406</c:v>
                </c:pt>
                <c:pt idx="6956">
                  <c:v>9.5754639061725708</c:v>
                </c:pt>
                <c:pt idx="6957">
                  <c:v>9.5768404823522992</c:v>
                </c:pt>
                <c:pt idx="6958">
                  <c:v>9.5782170585320205</c:v>
                </c:pt>
                <c:pt idx="6959">
                  <c:v>9.5795936347117507</c:v>
                </c:pt>
                <c:pt idx="6960">
                  <c:v>9.5809702108914703</c:v>
                </c:pt>
                <c:pt idx="6961">
                  <c:v>9.5823467870712005</c:v>
                </c:pt>
                <c:pt idx="6962">
                  <c:v>9.58372336325092</c:v>
                </c:pt>
                <c:pt idx="6963">
                  <c:v>9.5850999394306502</c:v>
                </c:pt>
                <c:pt idx="6964">
                  <c:v>9.5864765156103804</c:v>
                </c:pt>
                <c:pt idx="6965">
                  <c:v>9.5878530917900999</c:v>
                </c:pt>
                <c:pt idx="6966">
                  <c:v>9.5892296679698301</c:v>
                </c:pt>
                <c:pt idx="6967">
                  <c:v>9.5906062441495497</c:v>
                </c:pt>
                <c:pt idx="6968">
                  <c:v>9.5919828203292798</c:v>
                </c:pt>
                <c:pt idx="6969">
                  <c:v>9.59335939650901</c:v>
                </c:pt>
                <c:pt idx="6970">
                  <c:v>9.5947359726887296</c:v>
                </c:pt>
                <c:pt idx="6971">
                  <c:v>9.5961125488684598</c:v>
                </c:pt>
                <c:pt idx="6972">
                  <c:v>9.5974891250481793</c:v>
                </c:pt>
                <c:pt idx="6973">
                  <c:v>9.5988657012279095</c:v>
                </c:pt>
                <c:pt idx="6974">
                  <c:v>9.6002422774076308</c:v>
                </c:pt>
                <c:pt idx="6975">
                  <c:v>9.6016188535873592</c:v>
                </c:pt>
                <c:pt idx="6976">
                  <c:v>9.6029954297670805</c:v>
                </c:pt>
                <c:pt idx="6977">
                  <c:v>9.6043720059468107</c:v>
                </c:pt>
                <c:pt idx="6978">
                  <c:v>9.6057485821265391</c:v>
                </c:pt>
                <c:pt idx="6979">
                  <c:v>9.6071251583062605</c:v>
                </c:pt>
                <c:pt idx="6980">
                  <c:v>9.6085017344859907</c:v>
                </c:pt>
                <c:pt idx="6981">
                  <c:v>9.6098783106657102</c:v>
                </c:pt>
                <c:pt idx="6982">
                  <c:v>9.6112548868454404</c:v>
                </c:pt>
                <c:pt idx="6983">
                  <c:v>9.6126314630251706</c:v>
                </c:pt>
                <c:pt idx="6984">
                  <c:v>9.6140080392048901</c:v>
                </c:pt>
                <c:pt idx="6985">
                  <c:v>9.6153846153846203</c:v>
                </c:pt>
                <c:pt idx="6986">
                  <c:v>9.6167611915643398</c:v>
                </c:pt>
                <c:pt idx="6987">
                  <c:v>9.61813776774407</c:v>
                </c:pt>
                <c:pt idx="6988">
                  <c:v>9.6195143439238002</c:v>
                </c:pt>
                <c:pt idx="6989">
                  <c:v>9.6208909201035198</c:v>
                </c:pt>
                <c:pt idx="6990">
                  <c:v>9.62226749628325</c:v>
                </c:pt>
                <c:pt idx="6991">
                  <c:v>9.6236440724629695</c:v>
                </c:pt>
                <c:pt idx="6992">
                  <c:v>9.6250206486426997</c:v>
                </c:pt>
                <c:pt idx="6993">
                  <c:v>9.6263972248224299</c:v>
                </c:pt>
                <c:pt idx="6994">
                  <c:v>9.6277738010021494</c:v>
                </c:pt>
                <c:pt idx="6995">
                  <c:v>9.6291503771818707</c:v>
                </c:pt>
                <c:pt idx="6996">
                  <c:v>9.6305269533615991</c:v>
                </c:pt>
                <c:pt idx="6997">
                  <c:v>9.6319035295413293</c:v>
                </c:pt>
                <c:pt idx="6998">
                  <c:v>9.6332801057210506</c:v>
                </c:pt>
                <c:pt idx="6999">
                  <c:v>9.6346566819007808</c:v>
                </c:pt>
                <c:pt idx="7000">
                  <c:v>9.6360332580805004</c:v>
                </c:pt>
                <c:pt idx="7001">
                  <c:v>9.6374098342602306</c:v>
                </c:pt>
                <c:pt idx="7002">
                  <c:v>9.6387864104399608</c:v>
                </c:pt>
                <c:pt idx="7003">
                  <c:v>9.6401629866196803</c:v>
                </c:pt>
                <c:pt idx="7004">
                  <c:v>9.6415395627994105</c:v>
                </c:pt>
                <c:pt idx="7005">
                  <c:v>9.64291613897913</c:v>
                </c:pt>
                <c:pt idx="7006">
                  <c:v>9.6442927151588602</c:v>
                </c:pt>
                <c:pt idx="7007">
                  <c:v>9.6456692913385904</c:v>
                </c:pt>
                <c:pt idx="7008">
                  <c:v>9.6470458675183099</c:v>
                </c:pt>
                <c:pt idx="7009">
                  <c:v>9.6484224436980401</c:v>
                </c:pt>
                <c:pt idx="7010">
                  <c:v>9.6497990198777597</c:v>
                </c:pt>
                <c:pt idx="7011">
                  <c:v>9.6511755960574899</c:v>
                </c:pt>
                <c:pt idx="7012">
                  <c:v>9.6525521722372094</c:v>
                </c:pt>
                <c:pt idx="7013">
                  <c:v>9.6539287484169396</c:v>
                </c:pt>
                <c:pt idx="7014">
                  <c:v>9.6553053245966698</c:v>
                </c:pt>
                <c:pt idx="7015">
                  <c:v>9.6566819007763893</c:v>
                </c:pt>
                <c:pt idx="7016">
                  <c:v>9.6580584769561195</c:v>
                </c:pt>
                <c:pt idx="7017">
                  <c:v>9.6594350531358408</c:v>
                </c:pt>
                <c:pt idx="7018">
                  <c:v>9.6608116293155692</c:v>
                </c:pt>
                <c:pt idx="7019">
                  <c:v>9.6621882054952906</c:v>
                </c:pt>
                <c:pt idx="7020">
                  <c:v>9.6635647816750208</c:v>
                </c:pt>
                <c:pt idx="7021">
                  <c:v>9.6649413578547492</c:v>
                </c:pt>
                <c:pt idx="7022">
                  <c:v>9.6663179340344705</c:v>
                </c:pt>
                <c:pt idx="7023">
                  <c:v>9.6676945102142007</c:v>
                </c:pt>
                <c:pt idx="7024">
                  <c:v>9.6690710863939202</c:v>
                </c:pt>
                <c:pt idx="7025">
                  <c:v>9.6704476625736504</c:v>
                </c:pt>
                <c:pt idx="7026">
                  <c:v>9.6718242387533699</c:v>
                </c:pt>
                <c:pt idx="7027">
                  <c:v>9.6732008149331001</c:v>
                </c:pt>
                <c:pt idx="7028">
                  <c:v>9.6745773911128303</c:v>
                </c:pt>
                <c:pt idx="7029">
                  <c:v>9.6759539672925499</c:v>
                </c:pt>
                <c:pt idx="7030">
                  <c:v>9.6773305434722801</c:v>
                </c:pt>
                <c:pt idx="7031">
                  <c:v>9.6787071196519996</c:v>
                </c:pt>
                <c:pt idx="7032">
                  <c:v>9.6800836958317298</c:v>
                </c:pt>
                <c:pt idx="7033">
                  <c:v>9.68146027201146</c:v>
                </c:pt>
                <c:pt idx="7034">
                  <c:v>9.6828368481911795</c:v>
                </c:pt>
                <c:pt idx="7035">
                  <c:v>9.6842134243709097</c:v>
                </c:pt>
                <c:pt idx="7036">
                  <c:v>9.6855900005506292</c:v>
                </c:pt>
                <c:pt idx="7037">
                  <c:v>9.6869665767303594</c:v>
                </c:pt>
                <c:pt idx="7038">
                  <c:v>9.6883431529100807</c:v>
                </c:pt>
                <c:pt idx="7039">
                  <c:v>9.6897197290898092</c:v>
                </c:pt>
                <c:pt idx="7040">
                  <c:v>9.6910963052695305</c:v>
                </c:pt>
                <c:pt idx="7041">
                  <c:v>9.6924728814492607</c:v>
                </c:pt>
                <c:pt idx="7042">
                  <c:v>9.6938494576289909</c:v>
                </c:pt>
                <c:pt idx="7043">
                  <c:v>9.6952260338087104</c:v>
                </c:pt>
                <c:pt idx="7044">
                  <c:v>9.6966026099884406</c:v>
                </c:pt>
                <c:pt idx="7045">
                  <c:v>9.6979791861681601</c:v>
                </c:pt>
                <c:pt idx="7046">
                  <c:v>9.6993557623478903</c:v>
                </c:pt>
                <c:pt idx="7047">
                  <c:v>9.7007323385276205</c:v>
                </c:pt>
                <c:pt idx="7048">
                  <c:v>9.70210891470734</c:v>
                </c:pt>
                <c:pt idx="7049">
                  <c:v>9.7034854908870702</c:v>
                </c:pt>
                <c:pt idx="7050">
                  <c:v>9.7048620670667898</c:v>
                </c:pt>
                <c:pt idx="7051">
                  <c:v>9.70623864324652</c:v>
                </c:pt>
                <c:pt idx="7052">
                  <c:v>9.7076152194262502</c:v>
                </c:pt>
                <c:pt idx="7053">
                  <c:v>9.7089917956059697</c:v>
                </c:pt>
                <c:pt idx="7054">
                  <c:v>9.7103683717856999</c:v>
                </c:pt>
                <c:pt idx="7055">
                  <c:v>9.7117449479654194</c:v>
                </c:pt>
                <c:pt idx="7056">
                  <c:v>9.7131215241451496</c:v>
                </c:pt>
                <c:pt idx="7057">
                  <c:v>9.7144981003248692</c:v>
                </c:pt>
                <c:pt idx="7058">
                  <c:v>9.7158746765045993</c:v>
                </c:pt>
                <c:pt idx="7059">
                  <c:v>9.7172512526843295</c:v>
                </c:pt>
                <c:pt idx="7060">
                  <c:v>9.7186278288640509</c:v>
                </c:pt>
                <c:pt idx="7061">
                  <c:v>9.7200044050437793</c:v>
                </c:pt>
                <c:pt idx="7062">
                  <c:v>9.7213809812235006</c:v>
                </c:pt>
                <c:pt idx="7063">
                  <c:v>9.7227575574032308</c:v>
                </c:pt>
                <c:pt idx="7064">
                  <c:v>9.7241341335829592</c:v>
                </c:pt>
                <c:pt idx="7065">
                  <c:v>9.7255107097626805</c:v>
                </c:pt>
                <c:pt idx="7066">
                  <c:v>9.7268872859424107</c:v>
                </c:pt>
                <c:pt idx="7067">
                  <c:v>9.7282638621221302</c:v>
                </c:pt>
                <c:pt idx="7068">
                  <c:v>9.7296404383018604</c:v>
                </c:pt>
                <c:pt idx="7069">
                  <c:v>9.73101701448158</c:v>
                </c:pt>
                <c:pt idx="7070">
                  <c:v>9.7323935906613102</c:v>
                </c:pt>
                <c:pt idx="7071">
                  <c:v>9.7337701668410403</c:v>
                </c:pt>
                <c:pt idx="7072">
                  <c:v>9.7351467430207599</c:v>
                </c:pt>
                <c:pt idx="7073">
                  <c:v>9.7365233192004901</c:v>
                </c:pt>
                <c:pt idx="7074">
                  <c:v>9.7378998953802096</c:v>
                </c:pt>
                <c:pt idx="7075">
                  <c:v>9.7392764715599398</c:v>
                </c:pt>
                <c:pt idx="7076">
                  <c:v>9.7406530477396593</c:v>
                </c:pt>
                <c:pt idx="7077">
                  <c:v>9.7420296239193895</c:v>
                </c:pt>
                <c:pt idx="7078">
                  <c:v>9.7434062000991197</c:v>
                </c:pt>
                <c:pt idx="7079">
                  <c:v>9.7447827762788393</c:v>
                </c:pt>
                <c:pt idx="7080">
                  <c:v>9.7461593524585695</c:v>
                </c:pt>
                <c:pt idx="7081">
                  <c:v>9.7475359286382908</c:v>
                </c:pt>
                <c:pt idx="7082">
                  <c:v>9.7489125048180192</c:v>
                </c:pt>
                <c:pt idx="7083">
                  <c:v>9.7502890809977405</c:v>
                </c:pt>
                <c:pt idx="7084">
                  <c:v>9.7516656571774707</c:v>
                </c:pt>
                <c:pt idx="7085">
                  <c:v>9.7530422333572009</c:v>
                </c:pt>
                <c:pt idx="7086">
                  <c:v>9.7544188095369204</c:v>
                </c:pt>
                <c:pt idx="7087">
                  <c:v>9.7557953857166506</c:v>
                </c:pt>
                <c:pt idx="7088">
                  <c:v>9.7571719618963701</c:v>
                </c:pt>
                <c:pt idx="7089">
                  <c:v>9.7585485380761003</c:v>
                </c:pt>
                <c:pt idx="7090">
                  <c:v>9.7599251142558199</c:v>
                </c:pt>
                <c:pt idx="7091">
                  <c:v>9.7613016904355501</c:v>
                </c:pt>
                <c:pt idx="7092">
                  <c:v>9.7626782666152803</c:v>
                </c:pt>
                <c:pt idx="7093">
                  <c:v>9.7640548427949998</c:v>
                </c:pt>
                <c:pt idx="7094">
                  <c:v>9.76543141897473</c:v>
                </c:pt>
                <c:pt idx="7095">
                  <c:v>9.7668079951544495</c:v>
                </c:pt>
                <c:pt idx="7096">
                  <c:v>9.7681845713341797</c:v>
                </c:pt>
                <c:pt idx="7097">
                  <c:v>9.7695611475139099</c:v>
                </c:pt>
                <c:pt idx="7098">
                  <c:v>9.7709377236936295</c:v>
                </c:pt>
                <c:pt idx="7099">
                  <c:v>9.7723142998733596</c:v>
                </c:pt>
                <c:pt idx="7100">
                  <c:v>9.7736908760530792</c:v>
                </c:pt>
                <c:pt idx="7101">
                  <c:v>9.7750674522328094</c:v>
                </c:pt>
                <c:pt idx="7102">
                  <c:v>9.7764440284125307</c:v>
                </c:pt>
                <c:pt idx="7103">
                  <c:v>9.7778206045922609</c:v>
                </c:pt>
                <c:pt idx="7104">
                  <c:v>9.7791971807719893</c:v>
                </c:pt>
                <c:pt idx="7105">
                  <c:v>9.7805737569517106</c:v>
                </c:pt>
                <c:pt idx="7106">
                  <c:v>9.7819503331314408</c:v>
                </c:pt>
                <c:pt idx="7107">
                  <c:v>9.7833269093111603</c:v>
                </c:pt>
                <c:pt idx="7108">
                  <c:v>9.7847034854908905</c:v>
                </c:pt>
                <c:pt idx="7109">
                  <c:v>9.7860800616706207</c:v>
                </c:pt>
                <c:pt idx="7110">
                  <c:v>9.7874566378503403</c:v>
                </c:pt>
                <c:pt idx="7111">
                  <c:v>9.7888332140300705</c:v>
                </c:pt>
                <c:pt idx="7112">
                  <c:v>9.79020979020979</c:v>
                </c:pt>
                <c:pt idx="7113">
                  <c:v>9.7915863663895202</c:v>
                </c:pt>
                <c:pt idx="7114">
                  <c:v>9.7929629425692504</c:v>
                </c:pt>
                <c:pt idx="7115">
                  <c:v>9.7943395187489699</c:v>
                </c:pt>
                <c:pt idx="7116">
                  <c:v>9.7957160949287001</c:v>
                </c:pt>
                <c:pt idx="7117">
                  <c:v>9.7970926711084196</c:v>
                </c:pt>
                <c:pt idx="7118">
                  <c:v>9.7984692472881498</c:v>
                </c:pt>
                <c:pt idx="7119">
                  <c:v>9.7998458234678694</c:v>
                </c:pt>
                <c:pt idx="7120">
                  <c:v>9.8012223996475996</c:v>
                </c:pt>
                <c:pt idx="7121">
                  <c:v>9.8025989758273209</c:v>
                </c:pt>
                <c:pt idx="7122">
                  <c:v>9.8039755520070493</c:v>
                </c:pt>
                <c:pt idx="7123">
                  <c:v>9.8053521281867795</c:v>
                </c:pt>
                <c:pt idx="7124">
                  <c:v>9.8067287043665008</c:v>
                </c:pt>
                <c:pt idx="7125">
                  <c:v>9.8081052805462292</c:v>
                </c:pt>
                <c:pt idx="7126">
                  <c:v>9.8094818567259505</c:v>
                </c:pt>
                <c:pt idx="7127">
                  <c:v>9.8108584329056807</c:v>
                </c:pt>
                <c:pt idx="7128">
                  <c:v>9.8122350090854091</c:v>
                </c:pt>
                <c:pt idx="7129">
                  <c:v>9.8136115852651304</c:v>
                </c:pt>
                <c:pt idx="7130">
                  <c:v>9.8149881614448606</c:v>
                </c:pt>
                <c:pt idx="7131">
                  <c:v>9.8163647376245802</c:v>
                </c:pt>
                <c:pt idx="7132">
                  <c:v>9.8177413138043104</c:v>
                </c:pt>
                <c:pt idx="7133">
                  <c:v>9.8191178899840299</c:v>
                </c:pt>
                <c:pt idx="7134">
                  <c:v>9.8204944661637601</c:v>
                </c:pt>
                <c:pt idx="7135">
                  <c:v>9.8218710423434903</c:v>
                </c:pt>
                <c:pt idx="7136">
                  <c:v>9.8232476185232098</c:v>
                </c:pt>
                <c:pt idx="7137">
                  <c:v>9.82462419470294</c:v>
                </c:pt>
                <c:pt idx="7138">
                  <c:v>9.8260007708826596</c:v>
                </c:pt>
                <c:pt idx="7139">
                  <c:v>9.8273773470623897</c:v>
                </c:pt>
                <c:pt idx="7140">
                  <c:v>9.8287539232421093</c:v>
                </c:pt>
                <c:pt idx="7141">
                  <c:v>9.8301304994218395</c:v>
                </c:pt>
                <c:pt idx="7142">
                  <c:v>9.8315070756015697</c:v>
                </c:pt>
                <c:pt idx="7143">
                  <c:v>9.8328836517812892</c:v>
                </c:pt>
                <c:pt idx="7144">
                  <c:v>9.8342602279610194</c:v>
                </c:pt>
                <c:pt idx="7145">
                  <c:v>9.8356368041407407</c:v>
                </c:pt>
                <c:pt idx="7146">
                  <c:v>9.8370133803204691</c:v>
                </c:pt>
                <c:pt idx="7147">
                  <c:v>9.8383899565001904</c:v>
                </c:pt>
                <c:pt idx="7148">
                  <c:v>9.8397665326799206</c:v>
                </c:pt>
                <c:pt idx="7149">
                  <c:v>9.8411431088596508</c:v>
                </c:pt>
                <c:pt idx="7150">
                  <c:v>9.8425196850393704</c:v>
                </c:pt>
                <c:pt idx="7151">
                  <c:v>9.8438962612191006</c:v>
                </c:pt>
                <c:pt idx="7152">
                  <c:v>9.8452728373988201</c:v>
                </c:pt>
                <c:pt idx="7153">
                  <c:v>9.8466494135785503</c:v>
                </c:pt>
                <c:pt idx="7154">
                  <c:v>9.8480259897582805</c:v>
                </c:pt>
                <c:pt idx="7155">
                  <c:v>9.849402565938</c:v>
                </c:pt>
                <c:pt idx="7156">
                  <c:v>9.8507791421177302</c:v>
                </c:pt>
                <c:pt idx="7157">
                  <c:v>9.8521557182974497</c:v>
                </c:pt>
                <c:pt idx="7158">
                  <c:v>9.8535322944771799</c:v>
                </c:pt>
                <c:pt idx="7159">
                  <c:v>9.8549088706569101</c:v>
                </c:pt>
                <c:pt idx="7160">
                  <c:v>9.8562854468366297</c:v>
                </c:pt>
                <c:pt idx="7161">
                  <c:v>9.8576620230163599</c:v>
                </c:pt>
                <c:pt idx="7162">
                  <c:v>9.8590385991960794</c:v>
                </c:pt>
                <c:pt idx="7163">
                  <c:v>9.8604151753758096</c:v>
                </c:pt>
                <c:pt idx="7164">
                  <c:v>9.8617917515555291</c:v>
                </c:pt>
                <c:pt idx="7165">
                  <c:v>9.8631683277352593</c:v>
                </c:pt>
                <c:pt idx="7166">
                  <c:v>9.8645449039149806</c:v>
                </c:pt>
                <c:pt idx="7167">
                  <c:v>9.8659214800947108</c:v>
                </c:pt>
                <c:pt idx="7168">
                  <c:v>9.8672980562744392</c:v>
                </c:pt>
                <c:pt idx="7169">
                  <c:v>9.8686746324541605</c:v>
                </c:pt>
                <c:pt idx="7170">
                  <c:v>9.8700512086338907</c:v>
                </c:pt>
                <c:pt idx="7171">
                  <c:v>9.8714277848136103</c:v>
                </c:pt>
                <c:pt idx="7172">
                  <c:v>9.8728043609933405</c:v>
                </c:pt>
                <c:pt idx="7173">
                  <c:v>9.8741809371730707</c:v>
                </c:pt>
                <c:pt idx="7174">
                  <c:v>9.8755575133527902</c:v>
                </c:pt>
                <c:pt idx="7175">
                  <c:v>9.8769340895325204</c:v>
                </c:pt>
                <c:pt idx="7176">
                  <c:v>9.8783106657122399</c:v>
                </c:pt>
                <c:pt idx="7177">
                  <c:v>9.8796872418919701</c:v>
                </c:pt>
                <c:pt idx="7178">
                  <c:v>9.8810638180717003</c:v>
                </c:pt>
                <c:pt idx="7179">
                  <c:v>9.8824403942514198</c:v>
                </c:pt>
                <c:pt idx="7180">
                  <c:v>9.88381697043115</c:v>
                </c:pt>
                <c:pt idx="7181">
                  <c:v>9.8851935466108696</c:v>
                </c:pt>
                <c:pt idx="7182">
                  <c:v>9.8865701227905998</c:v>
                </c:pt>
                <c:pt idx="7183">
                  <c:v>9.8879466989703193</c:v>
                </c:pt>
                <c:pt idx="7184">
                  <c:v>9.8893232751500495</c:v>
                </c:pt>
                <c:pt idx="7185">
                  <c:v>9.8906998513297708</c:v>
                </c:pt>
                <c:pt idx="7186">
                  <c:v>9.8920764275094992</c:v>
                </c:pt>
                <c:pt idx="7187">
                  <c:v>9.8934530036892294</c:v>
                </c:pt>
                <c:pt idx="7188">
                  <c:v>9.8948295798689507</c:v>
                </c:pt>
                <c:pt idx="7189">
                  <c:v>9.8962061560486791</c:v>
                </c:pt>
                <c:pt idx="7190">
                  <c:v>9.8975827322284005</c:v>
                </c:pt>
                <c:pt idx="7191">
                  <c:v>9.8989593084081307</c:v>
                </c:pt>
                <c:pt idx="7192">
                  <c:v>9.9003358845878608</c:v>
                </c:pt>
                <c:pt idx="7193">
                  <c:v>9.9017124607675804</c:v>
                </c:pt>
                <c:pt idx="7194">
                  <c:v>9.9030890369473106</c:v>
                </c:pt>
                <c:pt idx="7195">
                  <c:v>9.9044656131270301</c:v>
                </c:pt>
                <c:pt idx="7196">
                  <c:v>9.9058421893067603</c:v>
                </c:pt>
                <c:pt idx="7197">
                  <c:v>9.9072187654864798</c:v>
                </c:pt>
                <c:pt idx="7198">
                  <c:v>9.90859534166621</c:v>
                </c:pt>
                <c:pt idx="7199">
                  <c:v>9.9099719178459402</c:v>
                </c:pt>
                <c:pt idx="7200">
                  <c:v>9.9113484940256598</c:v>
                </c:pt>
                <c:pt idx="7201">
                  <c:v>9.91272507020539</c:v>
                </c:pt>
                <c:pt idx="7202">
                  <c:v>9.9141016463851095</c:v>
                </c:pt>
                <c:pt idx="7203">
                  <c:v>9.9154782225648397</c:v>
                </c:pt>
                <c:pt idx="7204">
                  <c:v>9.9168547987445699</c:v>
                </c:pt>
                <c:pt idx="7205">
                  <c:v>9.9182313749242894</c:v>
                </c:pt>
                <c:pt idx="7206">
                  <c:v>9.9196079511040196</c:v>
                </c:pt>
                <c:pt idx="7207">
                  <c:v>9.9209845272837391</c:v>
                </c:pt>
                <c:pt idx="7208">
                  <c:v>9.9223611034634693</c:v>
                </c:pt>
                <c:pt idx="7209">
                  <c:v>9.9237376796431906</c:v>
                </c:pt>
                <c:pt idx="7210">
                  <c:v>9.9251142558229208</c:v>
                </c:pt>
                <c:pt idx="7211">
                  <c:v>9.9264908320026404</c:v>
                </c:pt>
                <c:pt idx="7212">
                  <c:v>9.9278674081823706</c:v>
                </c:pt>
                <c:pt idx="7213">
                  <c:v>9.9292439843621008</c:v>
                </c:pt>
                <c:pt idx="7214">
                  <c:v>9.9306205605418203</c:v>
                </c:pt>
                <c:pt idx="7215">
                  <c:v>9.9319971367215505</c:v>
                </c:pt>
                <c:pt idx="7216">
                  <c:v>9.93337371290127</c:v>
                </c:pt>
                <c:pt idx="7217">
                  <c:v>9.9347502890810002</c:v>
                </c:pt>
                <c:pt idx="7218">
                  <c:v>9.9361268652607304</c:v>
                </c:pt>
                <c:pt idx="7219">
                  <c:v>9.9375034414404499</c:v>
                </c:pt>
                <c:pt idx="7220">
                  <c:v>9.9388800176201801</c:v>
                </c:pt>
                <c:pt idx="7221">
                  <c:v>9.9402565937998997</c:v>
                </c:pt>
                <c:pt idx="7222">
                  <c:v>9.9416331699796299</c:v>
                </c:pt>
                <c:pt idx="7223">
                  <c:v>9.9430097461593601</c:v>
                </c:pt>
                <c:pt idx="7224">
                  <c:v>9.9443863223390796</c:v>
                </c:pt>
                <c:pt idx="7225">
                  <c:v>9.9457628985187991</c:v>
                </c:pt>
                <c:pt idx="7226">
                  <c:v>9.9471394746985293</c:v>
                </c:pt>
                <c:pt idx="7227">
                  <c:v>9.9485160508782595</c:v>
                </c:pt>
                <c:pt idx="7228">
                  <c:v>9.9498926270579808</c:v>
                </c:pt>
                <c:pt idx="7229">
                  <c:v>9.9512692032377092</c:v>
                </c:pt>
                <c:pt idx="7230">
                  <c:v>9.9526457794174306</c:v>
                </c:pt>
                <c:pt idx="7231">
                  <c:v>9.9540223555971608</c:v>
                </c:pt>
                <c:pt idx="7232">
                  <c:v>9.9553989317768892</c:v>
                </c:pt>
                <c:pt idx="7233">
                  <c:v>9.9567755079566105</c:v>
                </c:pt>
                <c:pt idx="7234">
                  <c:v>9.9581520841363407</c:v>
                </c:pt>
                <c:pt idx="7235">
                  <c:v>9.9595286603160602</c:v>
                </c:pt>
                <c:pt idx="7236">
                  <c:v>9.9609052364957904</c:v>
                </c:pt>
                <c:pt idx="7237">
                  <c:v>9.9622818126755206</c:v>
                </c:pt>
                <c:pt idx="7238">
                  <c:v>9.9636583888552401</c:v>
                </c:pt>
                <c:pt idx="7239">
                  <c:v>9.9650349650349703</c:v>
                </c:pt>
                <c:pt idx="7240">
                  <c:v>9.9664115412146899</c:v>
                </c:pt>
                <c:pt idx="7241">
                  <c:v>9.9677881173944201</c:v>
                </c:pt>
                <c:pt idx="7242">
                  <c:v>9.9691646935741502</c:v>
                </c:pt>
                <c:pt idx="7243">
                  <c:v>9.9705412697538698</c:v>
                </c:pt>
                <c:pt idx="7244">
                  <c:v>9.9719178459336</c:v>
                </c:pt>
                <c:pt idx="7245">
                  <c:v>9.9732944221133195</c:v>
                </c:pt>
                <c:pt idx="7246">
                  <c:v>9.9746709982930497</c:v>
                </c:pt>
                <c:pt idx="7247">
                  <c:v>9.9760475744727692</c:v>
                </c:pt>
                <c:pt idx="7248">
                  <c:v>9.9774241506524994</c:v>
                </c:pt>
                <c:pt idx="7249">
                  <c:v>9.9788007268322296</c:v>
                </c:pt>
                <c:pt idx="7250">
                  <c:v>9.9801773030119492</c:v>
                </c:pt>
                <c:pt idx="7251">
                  <c:v>9.9815538791916794</c:v>
                </c:pt>
                <c:pt idx="7252">
                  <c:v>9.9829304553714007</c:v>
                </c:pt>
                <c:pt idx="7253">
                  <c:v>9.9843070315511309</c:v>
                </c:pt>
                <c:pt idx="7254">
                  <c:v>9.9856836077308504</c:v>
                </c:pt>
                <c:pt idx="7255">
                  <c:v>9.9870601839105806</c:v>
                </c:pt>
                <c:pt idx="7256">
                  <c:v>9.9884367600903108</c:v>
                </c:pt>
                <c:pt idx="7257">
                  <c:v>9.9898133362700303</c:v>
                </c:pt>
                <c:pt idx="7258">
                  <c:v>9.9911899124497605</c:v>
                </c:pt>
                <c:pt idx="7259">
                  <c:v>9.99256648862948</c:v>
                </c:pt>
                <c:pt idx="7260">
                  <c:v>9.9939430648092102</c:v>
                </c:pt>
                <c:pt idx="7261">
                  <c:v>9.9953196409889298</c:v>
                </c:pt>
                <c:pt idx="7262">
                  <c:v>9.99669621716866</c:v>
                </c:pt>
                <c:pt idx="7263">
                  <c:v>9.9980727933483902</c:v>
                </c:pt>
                <c:pt idx="7264">
                  <c:v>9.9994493695281097</c:v>
                </c:pt>
                <c:pt idx="7265">
                  <c:v>10.000825945707801</c:v>
                </c:pt>
                <c:pt idx="7266">
                  <c:v>10.0022025218876</c:v>
                </c:pt>
                <c:pt idx="7267">
                  <c:v>10.0035790980673</c:v>
                </c:pt>
                <c:pt idx="7268">
                  <c:v>10.004955674247</c:v>
                </c:pt>
                <c:pt idx="7269">
                  <c:v>10.0063322504267</c:v>
                </c:pt>
                <c:pt idx="7270">
                  <c:v>10.0077088266065</c:v>
                </c:pt>
                <c:pt idx="7271">
                  <c:v>10.0090854027862</c:v>
                </c:pt>
                <c:pt idx="7272">
                  <c:v>10.0104619789659</c:v>
                </c:pt>
                <c:pt idx="7273">
                  <c:v>10.0118385551456</c:v>
                </c:pt>
                <c:pt idx="7274">
                  <c:v>10.013215131325399</c:v>
                </c:pt>
                <c:pt idx="7275">
                  <c:v>10.014591707505099</c:v>
                </c:pt>
                <c:pt idx="7276">
                  <c:v>10.015968283684799</c:v>
                </c:pt>
                <c:pt idx="7277">
                  <c:v>10.017344859864499</c:v>
                </c:pt>
                <c:pt idx="7278">
                  <c:v>10.0187214360443</c:v>
                </c:pt>
                <c:pt idx="7279">
                  <c:v>10.020098012224</c:v>
                </c:pt>
                <c:pt idx="7280">
                  <c:v>10.0214745884037</c:v>
                </c:pt>
                <c:pt idx="7281">
                  <c:v>10.0228511645835</c:v>
                </c:pt>
                <c:pt idx="7282">
                  <c:v>10.0242277407632</c:v>
                </c:pt>
                <c:pt idx="7283">
                  <c:v>10.0256043169429</c:v>
                </c:pt>
                <c:pt idx="7284">
                  <c:v>10.0269808931226</c:v>
                </c:pt>
                <c:pt idx="7285">
                  <c:v>10.028357469302399</c:v>
                </c:pt>
                <c:pt idx="7286">
                  <c:v>10.029734045482099</c:v>
                </c:pt>
                <c:pt idx="7287">
                  <c:v>10.031110621661799</c:v>
                </c:pt>
                <c:pt idx="7288">
                  <c:v>10.032487197841499</c:v>
                </c:pt>
                <c:pt idx="7289">
                  <c:v>10.033863774021301</c:v>
                </c:pt>
                <c:pt idx="7290">
                  <c:v>10.035240350201001</c:v>
                </c:pt>
                <c:pt idx="7291">
                  <c:v>10.036616926380701</c:v>
                </c:pt>
                <c:pt idx="7292">
                  <c:v>10.037993502560401</c:v>
                </c:pt>
                <c:pt idx="7293">
                  <c:v>10.0393700787402</c:v>
                </c:pt>
                <c:pt idx="7294">
                  <c:v>10.0407466549199</c:v>
                </c:pt>
                <c:pt idx="7295">
                  <c:v>10.0421232310996</c:v>
                </c:pt>
                <c:pt idx="7296">
                  <c:v>10.0434998072793</c:v>
                </c:pt>
                <c:pt idx="7297">
                  <c:v>10.0448763834591</c:v>
                </c:pt>
                <c:pt idx="7298">
                  <c:v>10.046252959638799</c:v>
                </c:pt>
                <c:pt idx="7299">
                  <c:v>10.047629535818499</c:v>
                </c:pt>
                <c:pt idx="7300">
                  <c:v>10.049006111998199</c:v>
                </c:pt>
                <c:pt idx="7301">
                  <c:v>10.050382688178001</c:v>
                </c:pt>
                <c:pt idx="7302">
                  <c:v>10.051759264357701</c:v>
                </c:pt>
                <c:pt idx="7303">
                  <c:v>10.053135840537401</c:v>
                </c:pt>
                <c:pt idx="7304">
                  <c:v>10.054512416717101</c:v>
                </c:pt>
                <c:pt idx="7305">
                  <c:v>10.0558889928969</c:v>
                </c:pt>
                <c:pt idx="7306">
                  <c:v>10.0572655690766</c:v>
                </c:pt>
                <c:pt idx="7307">
                  <c:v>10.0586421452563</c:v>
                </c:pt>
                <c:pt idx="7308">
                  <c:v>10.060018721436</c:v>
                </c:pt>
                <c:pt idx="7309">
                  <c:v>10.0613952976158</c:v>
                </c:pt>
                <c:pt idx="7310">
                  <c:v>10.0627718737955</c:v>
                </c:pt>
                <c:pt idx="7311">
                  <c:v>10.0641484499752</c:v>
                </c:pt>
                <c:pt idx="7312">
                  <c:v>10.065525026155001</c:v>
                </c:pt>
                <c:pt idx="7313">
                  <c:v>10.066901602334701</c:v>
                </c:pt>
                <c:pt idx="7314">
                  <c:v>10.068278178514401</c:v>
                </c:pt>
                <c:pt idx="7315">
                  <c:v>10.069654754694101</c:v>
                </c:pt>
                <c:pt idx="7316">
                  <c:v>10.0710313308739</c:v>
                </c:pt>
                <c:pt idx="7317">
                  <c:v>10.0724079070536</c:v>
                </c:pt>
                <c:pt idx="7318">
                  <c:v>10.0737844832333</c:v>
                </c:pt>
                <c:pt idx="7319">
                  <c:v>10.075161059413</c:v>
                </c:pt>
                <c:pt idx="7320">
                  <c:v>10.0765376355928</c:v>
                </c:pt>
                <c:pt idx="7321">
                  <c:v>10.0779142117725</c:v>
                </c:pt>
                <c:pt idx="7322">
                  <c:v>10.0792907879522</c:v>
                </c:pt>
                <c:pt idx="7323">
                  <c:v>10.0806673641319</c:v>
                </c:pt>
                <c:pt idx="7324">
                  <c:v>10.082043940311699</c:v>
                </c:pt>
                <c:pt idx="7325">
                  <c:v>10.083420516491399</c:v>
                </c:pt>
                <c:pt idx="7326">
                  <c:v>10.084797092671099</c:v>
                </c:pt>
                <c:pt idx="7327">
                  <c:v>10.086173668850799</c:v>
                </c:pt>
                <c:pt idx="7328">
                  <c:v>10.0875502450306</c:v>
                </c:pt>
                <c:pt idx="7329">
                  <c:v>10.0889268212103</c:v>
                </c:pt>
                <c:pt idx="7330">
                  <c:v>10.09030339739</c:v>
                </c:pt>
                <c:pt idx="7331">
                  <c:v>10.0916799735697</c:v>
                </c:pt>
                <c:pt idx="7332">
                  <c:v>10.0930565497495</c:v>
                </c:pt>
                <c:pt idx="7333">
                  <c:v>10.0944331259292</c:v>
                </c:pt>
                <c:pt idx="7334">
                  <c:v>10.0958097021089</c:v>
                </c:pt>
                <c:pt idx="7335">
                  <c:v>10.0971862782886</c:v>
                </c:pt>
                <c:pt idx="7336">
                  <c:v>10.098562854468399</c:v>
                </c:pt>
                <c:pt idx="7337">
                  <c:v>10.099939430648099</c:v>
                </c:pt>
                <c:pt idx="7338">
                  <c:v>10.101316006827799</c:v>
                </c:pt>
                <c:pt idx="7339">
                  <c:v>10.102692583007499</c:v>
                </c:pt>
                <c:pt idx="7340">
                  <c:v>10.104069159187301</c:v>
                </c:pt>
                <c:pt idx="7341">
                  <c:v>10.105445735367001</c:v>
                </c:pt>
                <c:pt idx="7342">
                  <c:v>10.106822311546701</c:v>
                </c:pt>
                <c:pt idx="7343">
                  <c:v>10.108198887726401</c:v>
                </c:pt>
                <c:pt idx="7344">
                  <c:v>10.1095754639062</c:v>
                </c:pt>
                <c:pt idx="7345">
                  <c:v>10.1109520400859</c:v>
                </c:pt>
                <c:pt idx="7346">
                  <c:v>10.1123286162656</c:v>
                </c:pt>
                <c:pt idx="7347">
                  <c:v>10.1137051924454</c:v>
                </c:pt>
                <c:pt idx="7348">
                  <c:v>10.1150817686251</c:v>
                </c:pt>
                <c:pt idx="7349">
                  <c:v>10.1164583448048</c:v>
                </c:pt>
                <c:pt idx="7350">
                  <c:v>10.1178349209845</c:v>
                </c:pt>
                <c:pt idx="7351">
                  <c:v>10.119211497164301</c:v>
                </c:pt>
                <c:pt idx="7352">
                  <c:v>10.120588073344001</c:v>
                </c:pt>
                <c:pt idx="7353">
                  <c:v>10.121964649523701</c:v>
                </c:pt>
                <c:pt idx="7354">
                  <c:v>10.123341225703401</c:v>
                </c:pt>
                <c:pt idx="7355">
                  <c:v>10.1247178018832</c:v>
                </c:pt>
                <c:pt idx="7356">
                  <c:v>10.1260943780629</c:v>
                </c:pt>
                <c:pt idx="7357">
                  <c:v>10.1274709542426</c:v>
                </c:pt>
                <c:pt idx="7358">
                  <c:v>10.1288475304223</c:v>
                </c:pt>
                <c:pt idx="7359">
                  <c:v>10.1302241066021</c:v>
                </c:pt>
                <c:pt idx="7360">
                  <c:v>10.1316006827818</c:v>
                </c:pt>
                <c:pt idx="7361">
                  <c:v>10.1329772589615</c:v>
                </c:pt>
                <c:pt idx="7362">
                  <c:v>10.1343538351412</c:v>
                </c:pt>
                <c:pt idx="7363">
                  <c:v>10.135730411320999</c:v>
                </c:pt>
                <c:pt idx="7364">
                  <c:v>10.137106987500699</c:v>
                </c:pt>
                <c:pt idx="7365">
                  <c:v>10.138483563680399</c:v>
                </c:pt>
                <c:pt idx="7366">
                  <c:v>10.139860139860099</c:v>
                </c:pt>
                <c:pt idx="7367">
                  <c:v>10.1412367160399</c:v>
                </c:pt>
                <c:pt idx="7368">
                  <c:v>10.1426132922196</c:v>
                </c:pt>
                <c:pt idx="7369">
                  <c:v>10.1439898683993</c:v>
                </c:pt>
                <c:pt idx="7370">
                  <c:v>10.145366444579</c:v>
                </c:pt>
                <c:pt idx="7371">
                  <c:v>10.1467430207588</c:v>
                </c:pt>
                <c:pt idx="7372">
                  <c:v>10.1481195969385</c:v>
                </c:pt>
                <c:pt idx="7373">
                  <c:v>10.1494961731182</c:v>
                </c:pt>
                <c:pt idx="7374">
                  <c:v>10.1508727492979</c:v>
                </c:pt>
                <c:pt idx="7375">
                  <c:v>10.152249325477699</c:v>
                </c:pt>
                <c:pt idx="7376">
                  <c:v>10.153625901657399</c:v>
                </c:pt>
                <c:pt idx="7377">
                  <c:v>10.155002477837099</c:v>
                </c:pt>
                <c:pt idx="7378">
                  <c:v>10.156379054016901</c:v>
                </c:pt>
                <c:pt idx="7379">
                  <c:v>10.157755630196601</c:v>
                </c:pt>
                <c:pt idx="7380">
                  <c:v>10.159132206376301</c:v>
                </c:pt>
                <c:pt idx="7381">
                  <c:v>10.160508782556001</c:v>
                </c:pt>
                <c:pt idx="7382">
                  <c:v>10.1618853587358</c:v>
                </c:pt>
                <c:pt idx="7383">
                  <c:v>10.1632619349155</c:v>
                </c:pt>
                <c:pt idx="7384">
                  <c:v>10.1646385110952</c:v>
                </c:pt>
                <c:pt idx="7385">
                  <c:v>10.1660150872749</c:v>
                </c:pt>
                <c:pt idx="7386">
                  <c:v>10.167391663454699</c:v>
                </c:pt>
                <c:pt idx="7387">
                  <c:v>10.168768239634399</c:v>
                </c:pt>
                <c:pt idx="7388">
                  <c:v>10.170144815814099</c:v>
                </c:pt>
                <c:pt idx="7389">
                  <c:v>10.171521391993799</c:v>
                </c:pt>
                <c:pt idx="7390">
                  <c:v>10.172897968173601</c:v>
                </c:pt>
                <c:pt idx="7391">
                  <c:v>10.174274544353301</c:v>
                </c:pt>
                <c:pt idx="7392">
                  <c:v>10.175651120533001</c:v>
                </c:pt>
                <c:pt idx="7393">
                  <c:v>10.177027696712701</c:v>
                </c:pt>
                <c:pt idx="7394">
                  <c:v>10.1784042728925</c:v>
                </c:pt>
                <c:pt idx="7395">
                  <c:v>10.1797808490722</c:v>
                </c:pt>
                <c:pt idx="7396">
                  <c:v>10.1811574252519</c:v>
                </c:pt>
                <c:pt idx="7397">
                  <c:v>10.1825340014316</c:v>
                </c:pt>
                <c:pt idx="7398">
                  <c:v>10.1839105776114</c:v>
                </c:pt>
                <c:pt idx="7399">
                  <c:v>10.1852871537911</c:v>
                </c:pt>
                <c:pt idx="7400">
                  <c:v>10.1866637299708</c:v>
                </c:pt>
                <c:pt idx="7401">
                  <c:v>10.1880403061505</c:v>
                </c:pt>
                <c:pt idx="7402">
                  <c:v>10.189416882330301</c:v>
                </c:pt>
                <c:pt idx="7403">
                  <c:v>10.190793458510001</c:v>
                </c:pt>
                <c:pt idx="7404">
                  <c:v>10.192170034689701</c:v>
                </c:pt>
                <c:pt idx="7405">
                  <c:v>10.193546610869401</c:v>
                </c:pt>
                <c:pt idx="7406">
                  <c:v>10.1949231870492</c:v>
                </c:pt>
                <c:pt idx="7407">
                  <c:v>10.1962997632289</c:v>
                </c:pt>
                <c:pt idx="7408">
                  <c:v>10.1976763394086</c:v>
                </c:pt>
                <c:pt idx="7409">
                  <c:v>10.1990529155884</c:v>
                </c:pt>
                <c:pt idx="7410">
                  <c:v>10.2004294917681</c:v>
                </c:pt>
                <c:pt idx="7411">
                  <c:v>10.2018060679478</c:v>
                </c:pt>
                <c:pt idx="7412">
                  <c:v>10.2031826441275</c:v>
                </c:pt>
                <c:pt idx="7413">
                  <c:v>10.204559220307299</c:v>
                </c:pt>
                <c:pt idx="7414">
                  <c:v>10.205935796486999</c:v>
                </c:pt>
                <c:pt idx="7415">
                  <c:v>10.207312372666699</c:v>
                </c:pt>
                <c:pt idx="7416">
                  <c:v>10.208688948846399</c:v>
                </c:pt>
                <c:pt idx="7417">
                  <c:v>10.2100655250262</c:v>
                </c:pt>
                <c:pt idx="7418">
                  <c:v>10.2114421012059</c:v>
                </c:pt>
                <c:pt idx="7419">
                  <c:v>10.2128186773856</c:v>
                </c:pt>
                <c:pt idx="7420">
                  <c:v>10.2141952535653</c:v>
                </c:pt>
                <c:pt idx="7421">
                  <c:v>10.2155718297451</c:v>
                </c:pt>
                <c:pt idx="7422">
                  <c:v>10.2169484059248</c:v>
                </c:pt>
                <c:pt idx="7423">
                  <c:v>10.2183249821045</c:v>
                </c:pt>
                <c:pt idx="7424">
                  <c:v>10.2197015582842</c:v>
                </c:pt>
                <c:pt idx="7425">
                  <c:v>10.221078134463999</c:v>
                </c:pt>
                <c:pt idx="7426">
                  <c:v>10.222454710643699</c:v>
                </c:pt>
                <c:pt idx="7427">
                  <c:v>10.223831286823399</c:v>
                </c:pt>
                <c:pt idx="7428">
                  <c:v>10.225207863003099</c:v>
                </c:pt>
                <c:pt idx="7429">
                  <c:v>10.226584439182901</c:v>
                </c:pt>
                <c:pt idx="7430">
                  <c:v>10.227961015362601</c:v>
                </c:pt>
                <c:pt idx="7431">
                  <c:v>10.229337591542301</c:v>
                </c:pt>
                <c:pt idx="7432">
                  <c:v>10.230714167722001</c:v>
                </c:pt>
                <c:pt idx="7433">
                  <c:v>10.2320907439018</c:v>
                </c:pt>
                <c:pt idx="7434">
                  <c:v>10.2334673200815</c:v>
                </c:pt>
                <c:pt idx="7435">
                  <c:v>10.2348438962612</c:v>
                </c:pt>
                <c:pt idx="7436">
                  <c:v>10.2362204724409</c:v>
                </c:pt>
                <c:pt idx="7437">
                  <c:v>10.2375970486207</c:v>
                </c:pt>
                <c:pt idx="7438">
                  <c:v>10.2389736248004</c:v>
                </c:pt>
                <c:pt idx="7439">
                  <c:v>10.2403502009801</c:v>
                </c:pt>
                <c:pt idx="7440">
                  <c:v>10.241726777159901</c:v>
                </c:pt>
                <c:pt idx="7441">
                  <c:v>10.243103353339601</c:v>
                </c:pt>
                <c:pt idx="7442">
                  <c:v>10.244479929519301</c:v>
                </c:pt>
                <c:pt idx="7443">
                  <c:v>10.245856505699001</c:v>
                </c:pt>
                <c:pt idx="7444">
                  <c:v>10.2472330818788</c:v>
                </c:pt>
                <c:pt idx="7445">
                  <c:v>10.2486096580585</c:v>
                </c:pt>
                <c:pt idx="7446">
                  <c:v>10.2499862342382</c:v>
                </c:pt>
                <c:pt idx="7447">
                  <c:v>10.2513628104179</c:v>
                </c:pt>
                <c:pt idx="7448">
                  <c:v>10.2527393865977</c:v>
                </c:pt>
                <c:pt idx="7449">
                  <c:v>10.2541159627774</c:v>
                </c:pt>
                <c:pt idx="7450">
                  <c:v>10.2554925389571</c:v>
                </c:pt>
                <c:pt idx="7451">
                  <c:v>10.2568691151368</c:v>
                </c:pt>
                <c:pt idx="7452">
                  <c:v>10.258245691316599</c:v>
                </c:pt>
                <c:pt idx="7453">
                  <c:v>10.259622267496299</c:v>
                </c:pt>
                <c:pt idx="7454">
                  <c:v>10.260998843675999</c:v>
                </c:pt>
                <c:pt idx="7455">
                  <c:v>10.262375419855699</c:v>
                </c:pt>
                <c:pt idx="7456">
                  <c:v>10.2637519960355</c:v>
                </c:pt>
                <c:pt idx="7457">
                  <c:v>10.2651285722152</c:v>
                </c:pt>
                <c:pt idx="7458">
                  <c:v>10.2665051483949</c:v>
                </c:pt>
                <c:pt idx="7459">
                  <c:v>10.2678817245746</c:v>
                </c:pt>
                <c:pt idx="7460">
                  <c:v>10.2692583007544</c:v>
                </c:pt>
                <c:pt idx="7461">
                  <c:v>10.2706348769341</c:v>
                </c:pt>
                <c:pt idx="7462">
                  <c:v>10.2720114531138</c:v>
                </c:pt>
                <c:pt idx="7463">
                  <c:v>10.2733880292935</c:v>
                </c:pt>
                <c:pt idx="7464">
                  <c:v>10.274764605473299</c:v>
                </c:pt>
                <c:pt idx="7465">
                  <c:v>10.276141181652999</c:v>
                </c:pt>
                <c:pt idx="7466">
                  <c:v>10.277517757832699</c:v>
                </c:pt>
                <c:pt idx="7467">
                  <c:v>10.278894334012399</c:v>
                </c:pt>
                <c:pt idx="7468">
                  <c:v>10.280270910192201</c:v>
                </c:pt>
                <c:pt idx="7469">
                  <c:v>10.281647486371901</c:v>
                </c:pt>
                <c:pt idx="7470">
                  <c:v>10.283024062551601</c:v>
                </c:pt>
                <c:pt idx="7471">
                  <c:v>10.284400638731301</c:v>
                </c:pt>
                <c:pt idx="7472">
                  <c:v>10.2857772149111</c:v>
                </c:pt>
                <c:pt idx="7473">
                  <c:v>10.2871537910908</c:v>
                </c:pt>
                <c:pt idx="7474">
                  <c:v>10.2885303672705</c:v>
                </c:pt>
                <c:pt idx="7475">
                  <c:v>10.289906943450299</c:v>
                </c:pt>
                <c:pt idx="7476">
                  <c:v>10.291283519629999</c:v>
                </c:pt>
                <c:pt idx="7477">
                  <c:v>10.292660095809699</c:v>
                </c:pt>
                <c:pt idx="7478">
                  <c:v>10.294036671989399</c:v>
                </c:pt>
                <c:pt idx="7479">
                  <c:v>10.295413248169201</c:v>
                </c:pt>
                <c:pt idx="7480">
                  <c:v>10.296789824348901</c:v>
                </c:pt>
                <c:pt idx="7481">
                  <c:v>10.298166400528601</c:v>
                </c:pt>
                <c:pt idx="7482">
                  <c:v>10.299542976708301</c:v>
                </c:pt>
                <c:pt idx="7483">
                  <c:v>10.3009195528881</c:v>
                </c:pt>
                <c:pt idx="7484">
                  <c:v>10.3022961290678</c:v>
                </c:pt>
                <c:pt idx="7485">
                  <c:v>10.3036727052475</c:v>
                </c:pt>
                <c:pt idx="7486">
                  <c:v>10.3050492814272</c:v>
                </c:pt>
                <c:pt idx="7487">
                  <c:v>10.306425857607</c:v>
                </c:pt>
                <c:pt idx="7488">
                  <c:v>10.3078024337867</c:v>
                </c:pt>
                <c:pt idx="7489">
                  <c:v>10.3091790099664</c:v>
                </c:pt>
                <c:pt idx="7490">
                  <c:v>10.3105555861461</c:v>
                </c:pt>
                <c:pt idx="7491">
                  <c:v>10.311932162325901</c:v>
                </c:pt>
                <c:pt idx="7492">
                  <c:v>10.313308738505601</c:v>
                </c:pt>
                <c:pt idx="7493">
                  <c:v>10.314685314685301</c:v>
                </c:pt>
                <c:pt idx="7494">
                  <c:v>10.316061890865001</c:v>
                </c:pt>
                <c:pt idx="7495">
                  <c:v>10.3174384670448</c:v>
                </c:pt>
                <c:pt idx="7496">
                  <c:v>10.3188150432245</c:v>
                </c:pt>
                <c:pt idx="7497">
                  <c:v>10.3201916194042</c:v>
                </c:pt>
                <c:pt idx="7498">
                  <c:v>10.3215681955839</c:v>
                </c:pt>
                <c:pt idx="7499">
                  <c:v>10.3229447717637</c:v>
                </c:pt>
                <c:pt idx="7500">
                  <c:v>10.3243213479434</c:v>
                </c:pt>
                <c:pt idx="7501">
                  <c:v>10.3256979241231</c:v>
                </c:pt>
                <c:pt idx="7502">
                  <c:v>10.327074500302899</c:v>
                </c:pt>
                <c:pt idx="7503">
                  <c:v>10.328451076482599</c:v>
                </c:pt>
                <c:pt idx="7504">
                  <c:v>10.329827652662299</c:v>
                </c:pt>
                <c:pt idx="7505">
                  <c:v>10.331204228841999</c:v>
                </c:pt>
                <c:pt idx="7506">
                  <c:v>10.3325808050218</c:v>
                </c:pt>
                <c:pt idx="7507">
                  <c:v>10.3339573812015</c:v>
                </c:pt>
                <c:pt idx="7508">
                  <c:v>10.3353339573812</c:v>
                </c:pt>
                <c:pt idx="7509">
                  <c:v>10.3367105335609</c:v>
                </c:pt>
                <c:pt idx="7510">
                  <c:v>10.3380871097407</c:v>
                </c:pt>
                <c:pt idx="7511">
                  <c:v>10.3394636859204</c:v>
                </c:pt>
                <c:pt idx="7512">
                  <c:v>10.3408402621001</c:v>
                </c:pt>
                <c:pt idx="7513">
                  <c:v>10.3422168382798</c:v>
                </c:pt>
                <c:pt idx="7514">
                  <c:v>10.343593414459599</c:v>
                </c:pt>
                <c:pt idx="7515">
                  <c:v>10.344969990639299</c:v>
                </c:pt>
                <c:pt idx="7516">
                  <c:v>10.346346566818999</c:v>
                </c:pt>
                <c:pt idx="7517">
                  <c:v>10.347723142998699</c:v>
                </c:pt>
                <c:pt idx="7518">
                  <c:v>10.349099719178501</c:v>
                </c:pt>
                <c:pt idx="7519">
                  <c:v>10.350476295358201</c:v>
                </c:pt>
                <c:pt idx="7520">
                  <c:v>10.351852871537901</c:v>
                </c:pt>
                <c:pt idx="7521">
                  <c:v>10.353229447717601</c:v>
                </c:pt>
                <c:pt idx="7522">
                  <c:v>10.3546060238974</c:v>
                </c:pt>
                <c:pt idx="7523">
                  <c:v>10.3559826000771</c:v>
                </c:pt>
                <c:pt idx="7524">
                  <c:v>10.3573591762568</c:v>
                </c:pt>
                <c:pt idx="7525">
                  <c:v>10.3587357524365</c:v>
                </c:pt>
                <c:pt idx="7526">
                  <c:v>10.360112328616299</c:v>
                </c:pt>
                <c:pt idx="7527">
                  <c:v>10.361488904795999</c:v>
                </c:pt>
                <c:pt idx="7528">
                  <c:v>10.362865480975699</c:v>
                </c:pt>
                <c:pt idx="7529">
                  <c:v>10.364242057155399</c:v>
                </c:pt>
                <c:pt idx="7530">
                  <c:v>10.365618633335201</c:v>
                </c:pt>
                <c:pt idx="7531">
                  <c:v>10.366995209514901</c:v>
                </c:pt>
                <c:pt idx="7532">
                  <c:v>10.368371785694601</c:v>
                </c:pt>
                <c:pt idx="7533">
                  <c:v>10.369748361874301</c:v>
                </c:pt>
                <c:pt idx="7534">
                  <c:v>10.3711249380541</c:v>
                </c:pt>
                <c:pt idx="7535">
                  <c:v>10.3725015142338</c:v>
                </c:pt>
                <c:pt idx="7536">
                  <c:v>10.3738780904135</c:v>
                </c:pt>
                <c:pt idx="7537">
                  <c:v>10.3752546665933</c:v>
                </c:pt>
                <c:pt idx="7538">
                  <c:v>10.376631242773</c:v>
                </c:pt>
                <c:pt idx="7539">
                  <c:v>10.3780078189527</c:v>
                </c:pt>
                <c:pt idx="7540">
                  <c:v>10.3793843951324</c:v>
                </c:pt>
                <c:pt idx="7541">
                  <c:v>10.380760971312201</c:v>
                </c:pt>
                <c:pt idx="7542">
                  <c:v>10.382137547491901</c:v>
                </c:pt>
                <c:pt idx="7543">
                  <c:v>10.383514123671601</c:v>
                </c:pt>
                <c:pt idx="7544">
                  <c:v>10.384890699851301</c:v>
                </c:pt>
                <c:pt idx="7545">
                  <c:v>10.3862672760311</c:v>
                </c:pt>
                <c:pt idx="7546">
                  <c:v>10.3876438522108</c:v>
                </c:pt>
                <c:pt idx="7547">
                  <c:v>10.3890204283905</c:v>
                </c:pt>
                <c:pt idx="7548">
                  <c:v>10.3903970045702</c:v>
                </c:pt>
                <c:pt idx="7549">
                  <c:v>10.39177358075</c:v>
                </c:pt>
                <c:pt idx="7550">
                  <c:v>10.3931501569297</c:v>
                </c:pt>
                <c:pt idx="7551">
                  <c:v>10.3945267331094</c:v>
                </c:pt>
                <c:pt idx="7552">
                  <c:v>10.3959033092891</c:v>
                </c:pt>
                <c:pt idx="7553">
                  <c:v>10.397279885468899</c:v>
                </c:pt>
                <c:pt idx="7554">
                  <c:v>10.398656461648599</c:v>
                </c:pt>
                <c:pt idx="7555">
                  <c:v>10.400033037828299</c:v>
                </c:pt>
                <c:pt idx="7556">
                  <c:v>10.401409614007999</c:v>
                </c:pt>
                <c:pt idx="7557">
                  <c:v>10.4027861901878</c:v>
                </c:pt>
                <c:pt idx="7558">
                  <c:v>10.4041627663675</c:v>
                </c:pt>
                <c:pt idx="7559">
                  <c:v>10.4055393425472</c:v>
                </c:pt>
                <c:pt idx="7560">
                  <c:v>10.4069159187269</c:v>
                </c:pt>
                <c:pt idx="7561">
                  <c:v>10.4082924949067</c:v>
                </c:pt>
                <c:pt idx="7562">
                  <c:v>10.4096690710864</c:v>
                </c:pt>
                <c:pt idx="7563">
                  <c:v>10.4110456472661</c:v>
                </c:pt>
                <c:pt idx="7564">
                  <c:v>10.4124222234458</c:v>
                </c:pt>
                <c:pt idx="7565">
                  <c:v>10.413798799625599</c:v>
                </c:pt>
                <c:pt idx="7566">
                  <c:v>10.415175375805299</c:v>
                </c:pt>
                <c:pt idx="7567">
                  <c:v>10.416551951984999</c:v>
                </c:pt>
                <c:pt idx="7568">
                  <c:v>10.417928528164801</c:v>
                </c:pt>
                <c:pt idx="7569">
                  <c:v>10.419305104344501</c:v>
                </c:pt>
                <c:pt idx="7570">
                  <c:v>10.420681680524201</c:v>
                </c:pt>
                <c:pt idx="7571">
                  <c:v>10.422058256703901</c:v>
                </c:pt>
                <c:pt idx="7572">
                  <c:v>10.4234348328837</c:v>
                </c:pt>
                <c:pt idx="7573">
                  <c:v>10.4248114090634</c:v>
                </c:pt>
                <c:pt idx="7574">
                  <c:v>10.4261879852431</c:v>
                </c:pt>
                <c:pt idx="7575">
                  <c:v>10.4275645614228</c:v>
                </c:pt>
                <c:pt idx="7576">
                  <c:v>10.4289411376026</c:v>
                </c:pt>
                <c:pt idx="7577">
                  <c:v>10.4303177137823</c:v>
                </c:pt>
                <c:pt idx="7578">
                  <c:v>10.431694289962</c:v>
                </c:pt>
                <c:pt idx="7579">
                  <c:v>10.4330708661417</c:v>
                </c:pt>
                <c:pt idx="7580">
                  <c:v>10.434447442321501</c:v>
                </c:pt>
                <c:pt idx="7581">
                  <c:v>10.435824018501201</c:v>
                </c:pt>
                <c:pt idx="7582">
                  <c:v>10.437200594680901</c:v>
                </c:pt>
                <c:pt idx="7583">
                  <c:v>10.438577170860601</c:v>
                </c:pt>
                <c:pt idx="7584">
                  <c:v>10.4399537470404</c:v>
                </c:pt>
                <c:pt idx="7585">
                  <c:v>10.4413303232201</c:v>
                </c:pt>
                <c:pt idx="7586">
                  <c:v>10.4427068993998</c:v>
                </c:pt>
                <c:pt idx="7587">
                  <c:v>10.4440834755795</c:v>
                </c:pt>
                <c:pt idx="7588">
                  <c:v>10.4454600517593</c:v>
                </c:pt>
                <c:pt idx="7589">
                  <c:v>10.446836627939</c:v>
                </c:pt>
                <c:pt idx="7590">
                  <c:v>10.4482132041187</c:v>
                </c:pt>
                <c:pt idx="7591">
                  <c:v>10.4495897802984</c:v>
                </c:pt>
                <c:pt idx="7592">
                  <c:v>10.450966356478199</c:v>
                </c:pt>
                <c:pt idx="7593">
                  <c:v>10.452342932657899</c:v>
                </c:pt>
                <c:pt idx="7594">
                  <c:v>10.453719508837599</c:v>
                </c:pt>
                <c:pt idx="7595">
                  <c:v>10.455096085017299</c:v>
                </c:pt>
                <c:pt idx="7596">
                  <c:v>10.4564726611971</c:v>
                </c:pt>
                <c:pt idx="7597">
                  <c:v>10.4578492373768</c:v>
                </c:pt>
                <c:pt idx="7598">
                  <c:v>10.4592258135565</c:v>
                </c:pt>
                <c:pt idx="7599">
                  <c:v>10.4606023897363</c:v>
                </c:pt>
                <c:pt idx="7600">
                  <c:v>10.461978965916</c:v>
                </c:pt>
                <c:pt idx="7601">
                  <c:v>10.4633555420957</c:v>
                </c:pt>
                <c:pt idx="7602">
                  <c:v>10.4647321182754</c:v>
                </c:pt>
                <c:pt idx="7603">
                  <c:v>10.466108694455199</c:v>
                </c:pt>
                <c:pt idx="7604">
                  <c:v>10.467485270634899</c:v>
                </c:pt>
                <c:pt idx="7605">
                  <c:v>10.468861846814599</c:v>
                </c:pt>
                <c:pt idx="7606">
                  <c:v>10.470238422994299</c:v>
                </c:pt>
                <c:pt idx="7607">
                  <c:v>10.471614999174101</c:v>
                </c:pt>
                <c:pt idx="7608">
                  <c:v>10.472991575353801</c:v>
                </c:pt>
                <c:pt idx="7609">
                  <c:v>10.474368151533501</c:v>
                </c:pt>
                <c:pt idx="7610">
                  <c:v>10.475744727713201</c:v>
                </c:pt>
                <c:pt idx="7611">
                  <c:v>10.477121303893</c:v>
                </c:pt>
                <c:pt idx="7612">
                  <c:v>10.4784978800727</c:v>
                </c:pt>
                <c:pt idx="7613">
                  <c:v>10.4798744562524</c:v>
                </c:pt>
                <c:pt idx="7614">
                  <c:v>10.4812510324321</c:v>
                </c:pt>
                <c:pt idx="7615">
                  <c:v>10.482627608611899</c:v>
                </c:pt>
                <c:pt idx="7616">
                  <c:v>10.484004184791599</c:v>
                </c:pt>
                <c:pt idx="7617">
                  <c:v>10.485380760971299</c:v>
                </c:pt>
                <c:pt idx="7618">
                  <c:v>10.486757337150999</c:v>
                </c:pt>
                <c:pt idx="7619">
                  <c:v>10.488133913330801</c:v>
                </c:pt>
                <c:pt idx="7620">
                  <c:v>10.489510489510501</c:v>
                </c:pt>
                <c:pt idx="7621">
                  <c:v>10.490887065690201</c:v>
                </c:pt>
                <c:pt idx="7622">
                  <c:v>10.492263641869901</c:v>
                </c:pt>
                <c:pt idx="7623">
                  <c:v>10.4936402180497</c:v>
                </c:pt>
                <c:pt idx="7624">
                  <c:v>10.4950167942294</c:v>
                </c:pt>
                <c:pt idx="7625">
                  <c:v>10.4963933704091</c:v>
                </c:pt>
                <c:pt idx="7626">
                  <c:v>10.4977699465888</c:v>
                </c:pt>
                <c:pt idx="7627">
                  <c:v>10.4991465227686</c:v>
                </c:pt>
                <c:pt idx="7628">
                  <c:v>10.5005230989483</c:v>
                </c:pt>
                <c:pt idx="7629">
                  <c:v>10.501899675128</c:v>
                </c:pt>
                <c:pt idx="7630">
                  <c:v>10.503276251307801</c:v>
                </c:pt>
                <c:pt idx="7631">
                  <c:v>10.504652827487501</c:v>
                </c:pt>
                <c:pt idx="7632">
                  <c:v>10.506029403667201</c:v>
                </c:pt>
                <c:pt idx="7633">
                  <c:v>10.507405979846901</c:v>
                </c:pt>
                <c:pt idx="7634">
                  <c:v>10.5087825560267</c:v>
                </c:pt>
                <c:pt idx="7635">
                  <c:v>10.5101591322064</c:v>
                </c:pt>
                <c:pt idx="7636">
                  <c:v>10.5115357083861</c:v>
                </c:pt>
                <c:pt idx="7637">
                  <c:v>10.5129122845658</c:v>
                </c:pt>
                <c:pt idx="7638">
                  <c:v>10.5142888607456</c:v>
                </c:pt>
                <c:pt idx="7639">
                  <c:v>10.5156654369253</c:v>
                </c:pt>
                <c:pt idx="7640">
                  <c:v>10.517042013105</c:v>
                </c:pt>
                <c:pt idx="7641">
                  <c:v>10.5184185892847</c:v>
                </c:pt>
                <c:pt idx="7642">
                  <c:v>10.519795165464499</c:v>
                </c:pt>
                <c:pt idx="7643">
                  <c:v>10.521171741644199</c:v>
                </c:pt>
                <c:pt idx="7644">
                  <c:v>10.522548317823899</c:v>
                </c:pt>
                <c:pt idx="7645">
                  <c:v>10.523924894003599</c:v>
                </c:pt>
                <c:pt idx="7646">
                  <c:v>10.5253014701834</c:v>
                </c:pt>
                <c:pt idx="7647">
                  <c:v>10.5266780463631</c:v>
                </c:pt>
                <c:pt idx="7648">
                  <c:v>10.5280546225428</c:v>
                </c:pt>
                <c:pt idx="7649">
                  <c:v>10.5294311987225</c:v>
                </c:pt>
                <c:pt idx="7650">
                  <c:v>10.5308077749023</c:v>
                </c:pt>
                <c:pt idx="7651">
                  <c:v>10.532184351082</c:v>
                </c:pt>
                <c:pt idx="7652">
                  <c:v>10.5335609272617</c:v>
                </c:pt>
                <c:pt idx="7653">
                  <c:v>10.5349375034414</c:v>
                </c:pt>
                <c:pt idx="7654">
                  <c:v>10.536314079621199</c:v>
                </c:pt>
                <c:pt idx="7655">
                  <c:v>10.537690655800899</c:v>
                </c:pt>
                <c:pt idx="7656">
                  <c:v>10.539067231980599</c:v>
                </c:pt>
                <c:pt idx="7657">
                  <c:v>10.540443808160299</c:v>
                </c:pt>
                <c:pt idx="7658">
                  <c:v>10.541820384340101</c:v>
                </c:pt>
                <c:pt idx="7659">
                  <c:v>10.543196960519801</c:v>
                </c:pt>
                <c:pt idx="7660">
                  <c:v>10.544573536699501</c:v>
                </c:pt>
                <c:pt idx="7661">
                  <c:v>10.545950112879201</c:v>
                </c:pt>
                <c:pt idx="7662">
                  <c:v>10.547326689059</c:v>
                </c:pt>
                <c:pt idx="7663">
                  <c:v>10.5487032652387</c:v>
                </c:pt>
                <c:pt idx="7664">
                  <c:v>10.5500798414184</c:v>
                </c:pt>
                <c:pt idx="7665">
                  <c:v>10.5514564175982</c:v>
                </c:pt>
                <c:pt idx="7666">
                  <c:v>10.5528329937779</c:v>
                </c:pt>
                <c:pt idx="7667">
                  <c:v>10.5542095699576</c:v>
                </c:pt>
                <c:pt idx="7668">
                  <c:v>10.5555861461373</c:v>
                </c:pt>
                <c:pt idx="7669">
                  <c:v>10.556962722317101</c:v>
                </c:pt>
                <c:pt idx="7670">
                  <c:v>10.558339298496801</c:v>
                </c:pt>
                <c:pt idx="7671">
                  <c:v>10.559715874676501</c:v>
                </c:pt>
                <c:pt idx="7672">
                  <c:v>10.561092450856201</c:v>
                </c:pt>
                <c:pt idx="7673">
                  <c:v>10.562469027036</c:v>
                </c:pt>
                <c:pt idx="7674">
                  <c:v>10.5638456032157</c:v>
                </c:pt>
                <c:pt idx="7675">
                  <c:v>10.5652221793954</c:v>
                </c:pt>
                <c:pt idx="7676">
                  <c:v>10.5665987555751</c:v>
                </c:pt>
                <c:pt idx="7677">
                  <c:v>10.5679753317549</c:v>
                </c:pt>
                <c:pt idx="7678">
                  <c:v>10.5693519079346</c:v>
                </c:pt>
                <c:pt idx="7679">
                  <c:v>10.5707284841143</c:v>
                </c:pt>
                <c:pt idx="7680">
                  <c:v>10.572105060294</c:v>
                </c:pt>
                <c:pt idx="7681">
                  <c:v>10.573481636473799</c:v>
                </c:pt>
                <c:pt idx="7682">
                  <c:v>10.574858212653499</c:v>
                </c:pt>
                <c:pt idx="7683">
                  <c:v>10.576234788833199</c:v>
                </c:pt>
                <c:pt idx="7684">
                  <c:v>10.577611365012899</c:v>
                </c:pt>
                <c:pt idx="7685">
                  <c:v>10.5789879411927</c:v>
                </c:pt>
                <c:pt idx="7686">
                  <c:v>10.5803645173724</c:v>
                </c:pt>
                <c:pt idx="7687">
                  <c:v>10.5817410935521</c:v>
                </c:pt>
                <c:pt idx="7688">
                  <c:v>10.5831176697318</c:v>
                </c:pt>
                <c:pt idx="7689">
                  <c:v>10.5844942459116</c:v>
                </c:pt>
                <c:pt idx="7690">
                  <c:v>10.5858708220913</c:v>
                </c:pt>
                <c:pt idx="7691">
                  <c:v>10.587247398271</c:v>
                </c:pt>
                <c:pt idx="7692">
                  <c:v>10.5886239744507</c:v>
                </c:pt>
                <c:pt idx="7693">
                  <c:v>10.590000550630499</c:v>
                </c:pt>
                <c:pt idx="7694">
                  <c:v>10.591377126810199</c:v>
                </c:pt>
                <c:pt idx="7695">
                  <c:v>10.592753702989899</c:v>
                </c:pt>
                <c:pt idx="7696">
                  <c:v>10.594130279169701</c:v>
                </c:pt>
                <c:pt idx="7697">
                  <c:v>10.595506855349401</c:v>
                </c:pt>
                <c:pt idx="7698">
                  <c:v>10.596883431529101</c:v>
                </c:pt>
                <c:pt idx="7699">
                  <c:v>10.598260007708801</c:v>
                </c:pt>
                <c:pt idx="7700">
                  <c:v>10.5996365838886</c:v>
                </c:pt>
                <c:pt idx="7701">
                  <c:v>10.6010131600683</c:v>
                </c:pt>
                <c:pt idx="7702">
                  <c:v>10.602389736248</c:v>
                </c:pt>
                <c:pt idx="7703">
                  <c:v>10.6037663124277</c:v>
                </c:pt>
                <c:pt idx="7704">
                  <c:v>10.605142888607499</c:v>
                </c:pt>
                <c:pt idx="7705">
                  <c:v>10.606519464787199</c:v>
                </c:pt>
                <c:pt idx="7706">
                  <c:v>10.607896040966899</c:v>
                </c:pt>
                <c:pt idx="7707">
                  <c:v>10.609272617146599</c:v>
                </c:pt>
                <c:pt idx="7708">
                  <c:v>10.610649193326401</c:v>
                </c:pt>
                <c:pt idx="7709">
                  <c:v>10.612025769506101</c:v>
                </c:pt>
                <c:pt idx="7710">
                  <c:v>10.613402345685801</c:v>
                </c:pt>
                <c:pt idx="7711">
                  <c:v>10.614778921865501</c:v>
                </c:pt>
                <c:pt idx="7712">
                  <c:v>10.6161554980453</c:v>
                </c:pt>
                <c:pt idx="7713">
                  <c:v>10.617532074225</c:v>
                </c:pt>
                <c:pt idx="7714">
                  <c:v>10.6189086504047</c:v>
                </c:pt>
                <c:pt idx="7715">
                  <c:v>10.6202852265844</c:v>
                </c:pt>
                <c:pt idx="7716">
                  <c:v>10.6216618027642</c:v>
                </c:pt>
                <c:pt idx="7717">
                  <c:v>10.6230383789439</c:v>
                </c:pt>
                <c:pt idx="7718">
                  <c:v>10.6244149551236</c:v>
                </c:pt>
                <c:pt idx="7719">
                  <c:v>10.6257915313033</c:v>
                </c:pt>
                <c:pt idx="7720">
                  <c:v>10.627168107483101</c:v>
                </c:pt>
                <c:pt idx="7721">
                  <c:v>10.628544683662801</c:v>
                </c:pt>
                <c:pt idx="7722">
                  <c:v>10.629921259842501</c:v>
                </c:pt>
                <c:pt idx="7723">
                  <c:v>10.631297836022201</c:v>
                </c:pt>
                <c:pt idx="7724">
                  <c:v>10.632674412202</c:v>
                </c:pt>
                <c:pt idx="7725">
                  <c:v>10.6340509883817</c:v>
                </c:pt>
                <c:pt idx="7726">
                  <c:v>10.6354275645614</c:v>
                </c:pt>
                <c:pt idx="7727">
                  <c:v>10.6368041407412</c:v>
                </c:pt>
                <c:pt idx="7728">
                  <c:v>10.6381807169209</c:v>
                </c:pt>
                <c:pt idx="7729">
                  <c:v>10.6395572931006</c:v>
                </c:pt>
                <c:pt idx="7730">
                  <c:v>10.6409338692803</c:v>
                </c:pt>
                <c:pt idx="7731">
                  <c:v>10.642310445460099</c:v>
                </c:pt>
                <c:pt idx="7732">
                  <c:v>10.643687021639799</c:v>
                </c:pt>
                <c:pt idx="7733">
                  <c:v>10.645063597819499</c:v>
                </c:pt>
                <c:pt idx="7734">
                  <c:v>10.646440173999199</c:v>
                </c:pt>
                <c:pt idx="7735">
                  <c:v>10.647816750179</c:v>
                </c:pt>
                <c:pt idx="7736">
                  <c:v>10.6491933263587</c:v>
                </c:pt>
                <c:pt idx="7737">
                  <c:v>10.6505699025384</c:v>
                </c:pt>
                <c:pt idx="7738">
                  <c:v>10.6519464787181</c:v>
                </c:pt>
                <c:pt idx="7739">
                  <c:v>10.6533230548979</c:v>
                </c:pt>
                <c:pt idx="7740">
                  <c:v>10.6546996310776</c:v>
                </c:pt>
                <c:pt idx="7741">
                  <c:v>10.6560762072573</c:v>
                </c:pt>
                <c:pt idx="7742">
                  <c:v>10.657452783437</c:v>
                </c:pt>
                <c:pt idx="7743">
                  <c:v>10.658829359616799</c:v>
                </c:pt>
                <c:pt idx="7744">
                  <c:v>10.660205935796499</c:v>
                </c:pt>
                <c:pt idx="7745">
                  <c:v>10.661582511976199</c:v>
                </c:pt>
                <c:pt idx="7746">
                  <c:v>10.662959088155899</c:v>
                </c:pt>
                <c:pt idx="7747">
                  <c:v>10.664335664335701</c:v>
                </c:pt>
                <c:pt idx="7748">
                  <c:v>10.665712240515401</c:v>
                </c:pt>
                <c:pt idx="7749">
                  <c:v>10.667088816695101</c:v>
                </c:pt>
                <c:pt idx="7750">
                  <c:v>10.668465392874801</c:v>
                </c:pt>
                <c:pt idx="7751">
                  <c:v>10.6698419690546</c:v>
                </c:pt>
                <c:pt idx="7752">
                  <c:v>10.6712185452343</c:v>
                </c:pt>
                <c:pt idx="7753">
                  <c:v>10.672595121414</c:v>
                </c:pt>
                <c:pt idx="7754">
                  <c:v>10.6739716975937</c:v>
                </c:pt>
                <c:pt idx="7755">
                  <c:v>10.675348273773499</c:v>
                </c:pt>
                <c:pt idx="7756">
                  <c:v>10.676724849953199</c:v>
                </c:pt>
                <c:pt idx="7757">
                  <c:v>10.678101426132899</c:v>
                </c:pt>
                <c:pt idx="7758">
                  <c:v>10.679478002312701</c:v>
                </c:pt>
                <c:pt idx="7759">
                  <c:v>10.680854578492401</c:v>
                </c:pt>
                <c:pt idx="7760">
                  <c:v>10.682231154672101</c:v>
                </c:pt>
                <c:pt idx="7761">
                  <c:v>10.683607730851801</c:v>
                </c:pt>
                <c:pt idx="7762">
                  <c:v>10.6849843070316</c:v>
                </c:pt>
                <c:pt idx="7763">
                  <c:v>10.6863608832113</c:v>
                </c:pt>
                <c:pt idx="7764">
                  <c:v>10.687737459391</c:v>
                </c:pt>
                <c:pt idx="7765">
                  <c:v>10.6891140355707</c:v>
                </c:pt>
                <c:pt idx="7766">
                  <c:v>10.6904906117505</c:v>
                </c:pt>
                <c:pt idx="7767">
                  <c:v>10.6918671879302</c:v>
                </c:pt>
                <c:pt idx="7768">
                  <c:v>10.6932437641099</c:v>
                </c:pt>
                <c:pt idx="7769">
                  <c:v>10.6946203402896</c:v>
                </c:pt>
                <c:pt idx="7770">
                  <c:v>10.695996916469401</c:v>
                </c:pt>
                <c:pt idx="7771">
                  <c:v>10.697373492649101</c:v>
                </c:pt>
                <c:pt idx="7772">
                  <c:v>10.698750068828801</c:v>
                </c:pt>
                <c:pt idx="7773">
                  <c:v>10.700126645008501</c:v>
                </c:pt>
                <c:pt idx="7774">
                  <c:v>10.7015032211883</c:v>
                </c:pt>
                <c:pt idx="7775">
                  <c:v>10.702879797368</c:v>
                </c:pt>
                <c:pt idx="7776">
                  <c:v>10.7042563735477</c:v>
                </c:pt>
                <c:pt idx="7777">
                  <c:v>10.7056329497274</c:v>
                </c:pt>
                <c:pt idx="7778">
                  <c:v>10.7070095259072</c:v>
                </c:pt>
                <c:pt idx="7779">
                  <c:v>10.7083861020869</c:v>
                </c:pt>
                <c:pt idx="7780">
                  <c:v>10.7097626782666</c:v>
                </c:pt>
                <c:pt idx="7781">
                  <c:v>10.7111392544463</c:v>
                </c:pt>
                <c:pt idx="7782">
                  <c:v>10.712515830626099</c:v>
                </c:pt>
                <c:pt idx="7783">
                  <c:v>10.713892406805799</c:v>
                </c:pt>
                <c:pt idx="7784">
                  <c:v>10.715268982985499</c:v>
                </c:pt>
                <c:pt idx="7785">
                  <c:v>10.716645559165199</c:v>
                </c:pt>
                <c:pt idx="7786">
                  <c:v>10.718022135345</c:v>
                </c:pt>
                <c:pt idx="7787">
                  <c:v>10.7193987115247</c:v>
                </c:pt>
                <c:pt idx="7788">
                  <c:v>10.7207752877044</c:v>
                </c:pt>
                <c:pt idx="7789">
                  <c:v>10.7221518638842</c:v>
                </c:pt>
                <c:pt idx="7790">
                  <c:v>10.7235284400639</c:v>
                </c:pt>
                <c:pt idx="7791">
                  <c:v>10.7249050162436</c:v>
                </c:pt>
                <c:pt idx="7792">
                  <c:v>10.7262815924233</c:v>
                </c:pt>
                <c:pt idx="7793">
                  <c:v>10.727658168603099</c:v>
                </c:pt>
                <c:pt idx="7794">
                  <c:v>10.729034744782799</c:v>
                </c:pt>
                <c:pt idx="7795">
                  <c:v>10.730411320962499</c:v>
                </c:pt>
                <c:pt idx="7796">
                  <c:v>10.731787897142199</c:v>
                </c:pt>
                <c:pt idx="7797">
                  <c:v>10.733164473322001</c:v>
                </c:pt>
                <c:pt idx="7798">
                  <c:v>10.734541049501701</c:v>
                </c:pt>
                <c:pt idx="7799">
                  <c:v>10.735917625681401</c:v>
                </c:pt>
                <c:pt idx="7800">
                  <c:v>10.737294201861101</c:v>
                </c:pt>
                <c:pt idx="7801">
                  <c:v>10.7386707780409</c:v>
                </c:pt>
                <c:pt idx="7802">
                  <c:v>10.7400473542206</c:v>
                </c:pt>
                <c:pt idx="7803">
                  <c:v>10.7414239304003</c:v>
                </c:pt>
                <c:pt idx="7804">
                  <c:v>10.74280050658</c:v>
                </c:pt>
                <c:pt idx="7805">
                  <c:v>10.7441770827598</c:v>
                </c:pt>
                <c:pt idx="7806">
                  <c:v>10.7455536589395</c:v>
                </c:pt>
                <c:pt idx="7807">
                  <c:v>10.7469302351192</c:v>
                </c:pt>
                <c:pt idx="7808">
                  <c:v>10.7483068112989</c:v>
                </c:pt>
                <c:pt idx="7809">
                  <c:v>10.749683387478701</c:v>
                </c:pt>
                <c:pt idx="7810">
                  <c:v>10.751059963658401</c:v>
                </c:pt>
                <c:pt idx="7811">
                  <c:v>10.752436539838101</c:v>
                </c:pt>
                <c:pt idx="7812">
                  <c:v>10.753813116017801</c:v>
                </c:pt>
                <c:pt idx="7813">
                  <c:v>10.7551896921976</c:v>
                </c:pt>
                <c:pt idx="7814">
                  <c:v>10.7565662683773</c:v>
                </c:pt>
                <c:pt idx="7815">
                  <c:v>10.757942844557</c:v>
                </c:pt>
                <c:pt idx="7816">
                  <c:v>10.7593194207367</c:v>
                </c:pt>
                <c:pt idx="7817">
                  <c:v>10.7606959969165</c:v>
                </c:pt>
                <c:pt idx="7818">
                  <c:v>10.7620725730962</c:v>
                </c:pt>
                <c:pt idx="7819">
                  <c:v>10.7634491492759</c:v>
                </c:pt>
                <c:pt idx="7820">
                  <c:v>10.7648257254556</c:v>
                </c:pt>
                <c:pt idx="7821">
                  <c:v>10.766202301635399</c:v>
                </c:pt>
                <c:pt idx="7822">
                  <c:v>10.767578877815099</c:v>
                </c:pt>
                <c:pt idx="7823">
                  <c:v>10.768955453994799</c:v>
                </c:pt>
                <c:pt idx="7824">
                  <c:v>10.7703320301746</c:v>
                </c:pt>
                <c:pt idx="7825">
                  <c:v>10.7717086063543</c:v>
                </c:pt>
                <c:pt idx="7826">
                  <c:v>10.773085182534</c:v>
                </c:pt>
                <c:pt idx="7827">
                  <c:v>10.7744617587137</c:v>
                </c:pt>
                <c:pt idx="7828">
                  <c:v>10.7758383348935</c:v>
                </c:pt>
                <c:pt idx="7829">
                  <c:v>10.7772149110732</c:v>
                </c:pt>
                <c:pt idx="7830">
                  <c:v>10.7785914872529</c:v>
                </c:pt>
                <c:pt idx="7831">
                  <c:v>10.7799680634326</c:v>
                </c:pt>
                <c:pt idx="7832">
                  <c:v>10.781344639612399</c:v>
                </c:pt>
                <c:pt idx="7833">
                  <c:v>10.782721215792099</c:v>
                </c:pt>
                <c:pt idx="7834">
                  <c:v>10.784097791971799</c:v>
                </c:pt>
                <c:pt idx="7835">
                  <c:v>10.785474368151499</c:v>
                </c:pt>
                <c:pt idx="7836">
                  <c:v>10.786850944331301</c:v>
                </c:pt>
                <c:pt idx="7837">
                  <c:v>10.788227520511001</c:v>
                </c:pt>
                <c:pt idx="7838">
                  <c:v>10.789604096690701</c:v>
                </c:pt>
                <c:pt idx="7839">
                  <c:v>10.790980672870401</c:v>
                </c:pt>
                <c:pt idx="7840">
                  <c:v>10.7923572490502</c:v>
                </c:pt>
                <c:pt idx="7841">
                  <c:v>10.7937338252299</c:v>
                </c:pt>
                <c:pt idx="7842">
                  <c:v>10.7951104014096</c:v>
                </c:pt>
                <c:pt idx="7843">
                  <c:v>10.7964869775893</c:v>
                </c:pt>
                <c:pt idx="7844">
                  <c:v>10.797863553769099</c:v>
                </c:pt>
                <c:pt idx="7845">
                  <c:v>10.799240129948799</c:v>
                </c:pt>
                <c:pt idx="7846">
                  <c:v>10.800616706128499</c:v>
                </c:pt>
                <c:pt idx="7847">
                  <c:v>10.801993282308199</c:v>
                </c:pt>
                <c:pt idx="7848">
                  <c:v>10.803369858488001</c:v>
                </c:pt>
                <c:pt idx="7849">
                  <c:v>10.804746434667701</c:v>
                </c:pt>
                <c:pt idx="7850">
                  <c:v>10.806123010847401</c:v>
                </c:pt>
                <c:pt idx="7851">
                  <c:v>10.807499587027101</c:v>
                </c:pt>
                <c:pt idx="7852">
                  <c:v>10.8088761632069</c:v>
                </c:pt>
                <c:pt idx="7853">
                  <c:v>10.8102527393866</c:v>
                </c:pt>
                <c:pt idx="7854">
                  <c:v>10.8116293155663</c:v>
                </c:pt>
                <c:pt idx="7855">
                  <c:v>10.8130058917461</c:v>
                </c:pt>
                <c:pt idx="7856">
                  <c:v>10.8143824679258</c:v>
                </c:pt>
                <c:pt idx="7857">
                  <c:v>10.8157590441055</c:v>
                </c:pt>
                <c:pt idx="7858">
                  <c:v>10.8171356202852</c:v>
                </c:pt>
                <c:pt idx="7859">
                  <c:v>10.818512196465001</c:v>
                </c:pt>
                <c:pt idx="7860">
                  <c:v>10.819888772644701</c:v>
                </c:pt>
                <c:pt idx="7861">
                  <c:v>10.821265348824401</c:v>
                </c:pt>
                <c:pt idx="7862">
                  <c:v>10.822641925004101</c:v>
                </c:pt>
                <c:pt idx="7863">
                  <c:v>10.8240185011839</c:v>
                </c:pt>
                <c:pt idx="7864">
                  <c:v>10.8253950773636</c:v>
                </c:pt>
                <c:pt idx="7865">
                  <c:v>10.8267716535433</c:v>
                </c:pt>
                <c:pt idx="7866">
                  <c:v>10.828148229723</c:v>
                </c:pt>
                <c:pt idx="7867">
                  <c:v>10.8295248059028</c:v>
                </c:pt>
                <c:pt idx="7868">
                  <c:v>10.8309013820825</c:v>
                </c:pt>
                <c:pt idx="7869">
                  <c:v>10.8322779582622</c:v>
                </c:pt>
                <c:pt idx="7870">
                  <c:v>10.8336545344419</c:v>
                </c:pt>
                <c:pt idx="7871">
                  <c:v>10.835031110621699</c:v>
                </c:pt>
                <c:pt idx="7872">
                  <c:v>10.836407686801399</c:v>
                </c:pt>
                <c:pt idx="7873">
                  <c:v>10.837784262981099</c:v>
                </c:pt>
                <c:pt idx="7874">
                  <c:v>10.839160839160799</c:v>
                </c:pt>
                <c:pt idx="7875">
                  <c:v>10.8405374153406</c:v>
                </c:pt>
                <c:pt idx="7876">
                  <c:v>10.8419139915203</c:v>
                </c:pt>
                <c:pt idx="7877">
                  <c:v>10.8432905677</c:v>
                </c:pt>
                <c:pt idx="7878">
                  <c:v>10.8446671438797</c:v>
                </c:pt>
                <c:pt idx="7879">
                  <c:v>10.8460437200595</c:v>
                </c:pt>
                <c:pt idx="7880">
                  <c:v>10.8474202962392</c:v>
                </c:pt>
                <c:pt idx="7881">
                  <c:v>10.8487968724189</c:v>
                </c:pt>
                <c:pt idx="7882">
                  <c:v>10.8501734485986</c:v>
                </c:pt>
                <c:pt idx="7883">
                  <c:v>10.851550024778399</c:v>
                </c:pt>
                <c:pt idx="7884">
                  <c:v>10.852926600958099</c:v>
                </c:pt>
                <c:pt idx="7885">
                  <c:v>10.854303177137799</c:v>
                </c:pt>
                <c:pt idx="7886">
                  <c:v>10.855679753317601</c:v>
                </c:pt>
                <c:pt idx="7887">
                  <c:v>10.857056329497301</c:v>
                </c:pt>
                <c:pt idx="7888">
                  <c:v>10.858432905677001</c:v>
                </c:pt>
                <c:pt idx="7889">
                  <c:v>10.859809481856701</c:v>
                </c:pt>
                <c:pt idx="7890">
                  <c:v>10.8611860580365</c:v>
                </c:pt>
                <c:pt idx="7891">
                  <c:v>10.8625626342162</c:v>
                </c:pt>
                <c:pt idx="7892">
                  <c:v>10.8639392103959</c:v>
                </c:pt>
                <c:pt idx="7893">
                  <c:v>10.8653157865756</c:v>
                </c:pt>
                <c:pt idx="7894">
                  <c:v>10.8666923627554</c:v>
                </c:pt>
                <c:pt idx="7895">
                  <c:v>10.8680689389351</c:v>
                </c:pt>
                <c:pt idx="7896">
                  <c:v>10.8694455151148</c:v>
                </c:pt>
                <c:pt idx="7897">
                  <c:v>10.8708220912945</c:v>
                </c:pt>
                <c:pt idx="7898">
                  <c:v>10.872198667474301</c:v>
                </c:pt>
                <c:pt idx="7899">
                  <c:v>10.873575243654001</c:v>
                </c:pt>
                <c:pt idx="7900">
                  <c:v>10.874951819833701</c:v>
                </c:pt>
                <c:pt idx="7901">
                  <c:v>10.876328396013401</c:v>
                </c:pt>
                <c:pt idx="7902">
                  <c:v>10.8777049721932</c:v>
                </c:pt>
                <c:pt idx="7903">
                  <c:v>10.8790815483729</c:v>
                </c:pt>
                <c:pt idx="7904">
                  <c:v>10.8804581245526</c:v>
                </c:pt>
                <c:pt idx="7905">
                  <c:v>10.8818347007323</c:v>
                </c:pt>
                <c:pt idx="7906">
                  <c:v>10.8832112769121</c:v>
                </c:pt>
                <c:pt idx="7907">
                  <c:v>10.8845878530918</c:v>
                </c:pt>
                <c:pt idx="7908">
                  <c:v>10.8859644292715</c:v>
                </c:pt>
                <c:pt idx="7909">
                  <c:v>10.8873410054512</c:v>
                </c:pt>
                <c:pt idx="7910">
                  <c:v>10.888717581630999</c:v>
                </c:pt>
                <c:pt idx="7911">
                  <c:v>10.890094157810699</c:v>
                </c:pt>
                <c:pt idx="7912">
                  <c:v>10.891470733990401</c:v>
                </c:pt>
                <c:pt idx="7913">
                  <c:v>10.892847310170101</c:v>
                </c:pt>
                <c:pt idx="7914">
                  <c:v>10.8942238863499</c:v>
                </c:pt>
                <c:pt idx="7915">
                  <c:v>10.8956004625296</c:v>
                </c:pt>
                <c:pt idx="7916">
                  <c:v>10.8969770387093</c:v>
                </c:pt>
                <c:pt idx="7917">
                  <c:v>10.8983536148891</c:v>
                </c:pt>
                <c:pt idx="7918">
                  <c:v>10.8997301910688</c:v>
                </c:pt>
                <c:pt idx="7919">
                  <c:v>10.9011067672485</c:v>
                </c:pt>
                <c:pt idx="7920">
                  <c:v>10.9024833434282</c:v>
                </c:pt>
                <c:pt idx="7921">
                  <c:v>10.903859919607999</c:v>
                </c:pt>
                <c:pt idx="7922">
                  <c:v>10.905236495787699</c:v>
                </c:pt>
                <c:pt idx="7923">
                  <c:v>10.906613071967399</c:v>
                </c:pt>
                <c:pt idx="7924">
                  <c:v>10.907989648147099</c:v>
                </c:pt>
                <c:pt idx="7925">
                  <c:v>10.909366224326901</c:v>
                </c:pt>
                <c:pt idx="7926">
                  <c:v>10.910742800506601</c:v>
                </c:pt>
                <c:pt idx="7927">
                  <c:v>10.9121193766863</c:v>
                </c:pt>
                <c:pt idx="7928">
                  <c:v>10.913495952866</c:v>
                </c:pt>
                <c:pt idx="7929">
                  <c:v>10.9148725290458</c:v>
                </c:pt>
                <c:pt idx="7930">
                  <c:v>10.9162491052255</c:v>
                </c:pt>
                <c:pt idx="7931">
                  <c:v>10.9176256814052</c:v>
                </c:pt>
                <c:pt idx="7932">
                  <c:v>10.9190022575849</c:v>
                </c:pt>
                <c:pt idx="7933">
                  <c:v>10.920378833764699</c:v>
                </c:pt>
                <c:pt idx="7934">
                  <c:v>10.921755409944399</c:v>
                </c:pt>
                <c:pt idx="7935">
                  <c:v>10.923131986124099</c:v>
                </c:pt>
                <c:pt idx="7936">
                  <c:v>10.924508562303799</c:v>
                </c:pt>
                <c:pt idx="7937">
                  <c:v>10.925885138483601</c:v>
                </c:pt>
                <c:pt idx="7938">
                  <c:v>10.927261714663301</c:v>
                </c:pt>
                <c:pt idx="7939">
                  <c:v>10.928638290843001</c:v>
                </c:pt>
                <c:pt idx="7940">
                  <c:v>10.930014867022701</c:v>
                </c:pt>
                <c:pt idx="7941">
                  <c:v>10.9313914432025</c:v>
                </c:pt>
                <c:pt idx="7942">
                  <c:v>10.9327680193822</c:v>
                </c:pt>
                <c:pt idx="7943">
                  <c:v>10.9341445955619</c:v>
                </c:pt>
                <c:pt idx="7944">
                  <c:v>10.9355211717416</c:v>
                </c:pt>
                <c:pt idx="7945">
                  <c:v>10.9368977479214</c:v>
                </c:pt>
                <c:pt idx="7946">
                  <c:v>10.9382743241011</c:v>
                </c:pt>
                <c:pt idx="7947">
                  <c:v>10.9396509002808</c:v>
                </c:pt>
                <c:pt idx="7948">
                  <c:v>10.941027476460601</c:v>
                </c:pt>
                <c:pt idx="7949">
                  <c:v>10.942404052640301</c:v>
                </c:pt>
                <c:pt idx="7950">
                  <c:v>10.943780628820001</c:v>
                </c:pt>
                <c:pt idx="7951">
                  <c:v>10.945157204999701</c:v>
                </c:pt>
                <c:pt idx="7952">
                  <c:v>10.9465337811795</c:v>
                </c:pt>
                <c:pt idx="7953">
                  <c:v>10.9479103573592</c:v>
                </c:pt>
                <c:pt idx="7954">
                  <c:v>10.9492869335389</c:v>
                </c:pt>
                <c:pt idx="7955">
                  <c:v>10.9506635097186</c:v>
                </c:pt>
                <c:pt idx="7956">
                  <c:v>10.9520400858984</c:v>
                </c:pt>
                <c:pt idx="7957">
                  <c:v>10.9534166620781</c:v>
                </c:pt>
                <c:pt idx="7958">
                  <c:v>10.9547932382578</c:v>
                </c:pt>
                <c:pt idx="7959">
                  <c:v>10.9561698144375</c:v>
                </c:pt>
                <c:pt idx="7960">
                  <c:v>10.957546390617299</c:v>
                </c:pt>
                <c:pt idx="7961">
                  <c:v>10.958922966796999</c:v>
                </c:pt>
                <c:pt idx="7962">
                  <c:v>10.960299542976699</c:v>
                </c:pt>
                <c:pt idx="7963">
                  <c:v>10.961676119156399</c:v>
                </c:pt>
                <c:pt idx="7964">
                  <c:v>10.9630526953362</c:v>
                </c:pt>
                <c:pt idx="7965">
                  <c:v>10.9644292715159</c:v>
                </c:pt>
                <c:pt idx="7966">
                  <c:v>10.9658058476956</c:v>
                </c:pt>
                <c:pt idx="7967">
                  <c:v>10.9671824238753</c:v>
                </c:pt>
                <c:pt idx="7968">
                  <c:v>10.9685590000551</c:v>
                </c:pt>
                <c:pt idx="7969">
                  <c:v>10.9699355762348</c:v>
                </c:pt>
                <c:pt idx="7970">
                  <c:v>10.9713121524145</c:v>
                </c:pt>
                <c:pt idx="7971">
                  <c:v>10.9726887285942</c:v>
                </c:pt>
                <c:pt idx="7972">
                  <c:v>10.974065304773999</c:v>
                </c:pt>
                <c:pt idx="7973">
                  <c:v>10.975441880953699</c:v>
                </c:pt>
                <c:pt idx="7974">
                  <c:v>10.976818457133399</c:v>
                </c:pt>
                <c:pt idx="7975">
                  <c:v>10.978195033313099</c:v>
                </c:pt>
                <c:pt idx="7976">
                  <c:v>10.979571609492901</c:v>
                </c:pt>
                <c:pt idx="7977">
                  <c:v>10.980948185672601</c:v>
                </c:pt>
                <c:pt idx="7978">
                  <c:v>10.982324761852301</c:v>
                </c:pt>
                <c:pt idx="7979">
                  <c:v>10.983701338032001</c:v>
                </c:pt>
                <c:pt idx="7980">
                  <c:v>10.9850779142118</c:v>
                </c:pt>
                <c:pt idx="7981">
                  <c:v>10.9864544903915</c:v>
                </c:pt>
                <c:pt idx="7982">
                  <c:v>10.9878310665712</c:v>
                </c:pt>
                <c:pt idx="7983">
                  <c:v>10.989207642750999</c:v>
                </c:pt>
                <c:pt idx="7984">
                  <c:v>10.990584218930699</c:v>
                </c:pt>
                <c:pt idx="7985">
                  <c:v>10.991960795110399</c:v>
                </c:pt>
                <c:pt idx="7986">
                  <c:v>10.993337371290099</c:v>
                </c:pt>
                <c:pt idx="7987">
                  <c:v>10.994713947469901</c:v>
                </c:pt>
                <c:pt idx="7988">
                  <c:v>10.996090523649601</c:v>
                </c:pt>
                <c:pt idx="7989">
                  <c:v>10.997467099829301</c:v>
                </c:pt>
                <c:pt idx="7990">
                  <c:v>10.998843676009001</c:v>
                </c:pt>
                <c:pt idx="7991">
                  <c:v>11.0002202521888</c:v>
                </c:pt>
                <c:pt idx="7992">
                  <c:v>11.0015968283685</c:v>
                </c:pt>
                <c:pt idx="7993">
                  <c:v>11.0029734045482</c:v>
                </c:pt>
                <c:pt idx="7994">
                  <c:v>11.0043499807279</c:v>
                </c:pt>
                <c:pt idx="7995">
                  <c:v>11.0057265569077</c:v>
                </c:pt>
                <c:pt idx="7996">
                  <c:v>11.0071031330874</c:v>
                </c:pt>
                <c:pt idx="7997">
                  <c:v>11.0084797092671</c:v>
                </c:pt>
                <c:pt idx="7998">
                  <c:v>11.0098562854468</c:v>
                </c:pt>
                <c:pt idx="7999">
                  <c:v>11.011232861626601</c:v>
                </c:pt>
                <c:pt idx="8000">
                  <c:v>11.012609437806301</c:v>
                </c:pt>
                <c:pt idx="8001">
                  <c:v>11.013986013986001</c:v>
                </c:pt>
                <c:pt idx="8002">
                  <c:v>11.015362590165701</c:v>
                </c:pt>
                <c:pt idx="8003">
                  <c:v>11.0167391663455</c:v>
                </c:pt>
                <c:pt idx="8004">
                  <c:v>11.0181157425252</c:v>
                </c:pt>
                <c:pt idx="8005">
                  <c:v>11.0194923187049</c:v>
                </c:pt>
                <c:pt idx="8006">
                  <c:v>11.0208688948846</c:v>
                </c:pt>
                <c:pt idx="8007">
                  <c:v>11.0222454710644</c:v>
                </c:pt>
                <c:pt idx="8008">
                  <c:v>11.0236220472441</c:v>
                </c:pt>
                <c:pt idx="8009">
                  <c:v>11.0249986234238</c:v>
                </c:pt>
                <c:pt idx="8010">
                  <c:v>11.0263751996035</c:v>
                </c:pt>
                <c:pt idx="8011">
                  <c:v>11.027751775783299</c:v>
                </c:pt>
                <c:pt idx="8012">
                  <c:v>11.029128351962999</c:v>
                </c:pt>
                <c:pt idx="8013">
                  <c:v>11.030504928142699</c:v>
                </c:pt>
                <c:pt idx="8014">
                  <c:v>11.0318815043225</c:v>
                </c:pt>
                <c:pt idx="8015">
                  <c:v>11.0332580805022</c:v>
                </c:pt>
                <c:pt idx="8016">
                  <c:v>11.0346346566819</c:v>
                </c:pt>
                <c:pt idx="8017">
                  <c:v>11.0360112328616</c:v>
                </c:pt>
                <c:pt idx="8018">
                  <c:v>11.0373878090414</c:v>
                </c:pt>
                <c:pt idx="8019">
                  <c:v>11.0387643852211</c:v>
                </c:pt>
                <c:pt idx="8020">
                  <c:v>11.0401409614008</c:v>
                </c:pt>
                <c:pt idx="8021">
                  <c:v>11.0415175375805</c:v>
                </c:pt>
                <c:pt idx="8022">
                  <c:v>11.042894113760299</c:v>
                </c:pt>
                <c:pt idx="8023">
                  <c:v>11.044270689939999</c:v>
                </c:pt>
                <c:pt idx="8024">
                  <c:v>11.045647266119699</c:v>
                </c:pt>
                <c:pt idx="8025">
                  <c:v>11.047023842299399</c:v>
                </c:pt>
                <c:pt idx="8026">
                  <c:v>11.048400418479201</c:v>
                </c:pt>
                <c:pt idx="8027">
                  <c:v>11.049776994658901</c:v>
                </c:pt>
                <c:pt idx="8028">
                  <c:v>11.051153570838601</c:v>
                </c:pt>
                <c:pt idx="8029">
                  <c:v>11.052530147018301</c:v>
                </c:pt>
                <c:pt idx="8030">
                  <c:v>11.0539067231981</c:v>
                </c:pt>
                <c:pt idx="8031">
                  <c:v>11.0552832993778</c:v>
                </c:pt>
                <c:pt idx="8032">
                  <c:v>11.0566598755575</c:v>
                </c:pt>
                <c:pt idx="8033">
                  <c:v>11.0580364517372</c:v>
                </c:pt>
                <c:pt idx="8034">
                  <c:v>11.059413027917</c:v>
                </c:pt>
                <c:pt idx="8035">
                  <c:v>11.0607896040967</c:v>
                </c:pt>
                <c:pt idx="8036">
                  <c:v>11.0621661802764</c:v>
                </c:pt>
                <c:pt idx="8037">
                  <c:v>11.0635427564561</c:v>
                </c:pt>
                <c:pt idx="8038">
                  <c:v>11.064919332635901</c:v>
                </c:pt>
                <c:pt idx="8039">
                  <c:v>11.066295908815601</c:v>
                </c:pt>
                <c:pt idx="8040">
                  <c:v>11.067672484995301</c:v>
                </c:pt>
                <c:pt idx="8041">
                  <c:v>11.069049061175001</c:v>
                </c:pt>
                <c:pt idx="8042">
                  <c:v>11.0704256373548</c:v>
                </c:pt>
                <c:pt idx="8043">
                  <c:v>11.0718022135345</c:v>
                </c:pt>
                <c:pt idx="8044">
                  <c:v>11.0731787897142</c:v>
                </c:pt>
                <c:pt idx="8045">
                  <c:v>11.074555365894</c:v>
                </c:pt>
                <c:pt idx="8046">
                  <c:v>11.0759319420737</c:v>
                </c:pt>
                <c:pt idx="8047">
                  <c:v>11.0773085182534</c:v>
                </c:pt>
                <c:pt idx="8048">
                  <c:v>11.0786850944331</c:v>
                </c:pt>
                <c:pt idx="8049">
                  <c:v>11.080061670612899</c:v>
                </c:pt>
                <c:pt idx="8050">
                  <c:v>11.081438246792599</c:v>
                </c:pt>
                <c:pt idx="8051">
                  <c:v>11.082814822972299</c:v>
                </c:pt>
                <c:pt idx="8052">
                  <c:v>11.084191399151999</c:v>
                </c:pt>
                <c:pt idx="8053">
                  <c:v>11.0855679753318</c:v>
                </c:pt>
                <c:pt idx="8054">
                  <c:v>11.0869445515115</c:v>
                </c:pt>
                <c:pt idx="8055">
                  <c:v>11.0883211276912</c:v>
                </c:pt>
                <c:pt idx="8056">
                  <c:v>11.0896977038709</c:v>
                </c:pt>
                <c:pt idx="8057">
                  <c:v>11.0910742800507</c:v>
                </c:pt>
                <c:pt idx="8058">
                  <c:v>11.0924508562304</c:v>
                </c:pt>
                <c:pt idx="8059">
                  <c:v>11.0938274324101</c:v>
                </c:pt>
                <c:pt idx="8060">
                  <c:v>11.0952040085898</c:v>
                </c:pt>
                <c:pt idx="8061">
                  <c:v>11.096580584769599</c:v>
                </c:pt>
                <c:pt idx="8062">
                  <c:v>11.097957160949299</c:v>
                </c:pt>
                <c:pt idx="8063">
                  <c:v>11.099333737128999</c:v>
                </c:pt>
                <c:pt idx="8064">
                  <c:v>11.100710313308699</c:v>
                </c:pt>
                <c:pt idx="8065">
                  <c:v>11.102086889488501</c:v>
                </c:pt>
                <c:pt idx="8066">
                  <c:v>11.103463465668201</c:v>
                </c:pt>
                <c:pt idx="8067">
                  <c:v>11.104840041847901</c:v>
                </c:pt>
                <c:pt idx="8068">
                  <c:v>11.106216618027601</c:v>
                </c:pt>
                <c:pt idx="8069">
                  <c:v>11.1075931942074</c:v>
                </c:pt>
                <c:pt idx="8070">
                  <c:v>11.1089697703871</c:v>
                </c:pt>
                <c:pt idx="8071">
                  <c:v>11.1103463465668</c:v>
                </c:pt>
                <c:pt idx="8072">
                  <c:v>11.1117229227465</c:v>
                </c:pt>
                <c:pt idx="8073">
                  <c:v>11.113099498926299</c:v>
                </c:pt>
                <c:pt idx="8074">
                  <c:v>11.114476075105999</c:v>
                </c:pt>
                <c:pt idx="8075">
                  <c:v>11.115852651285699</c:v>
                </c:pt>
                <c:pt idx="8076">
                  <c:v>11.117229227465501</c:v>
                </c:pt>
                <c:pt idx="8077">
                  <c:v>11.118605803645201</c:v>
                </c:pt>
                <c:pt idx="8078">
                  <c:v>11.119982379824901</c:v>
                </c:pt>
                <c:pt idx="8079">
                  <c:v>11.121358956004601</c:v>
                </c:pt>
                <c:pt idx="8080">
                  <c:v>11.1227355321844</c:v>
                </c:pt>
                <c:pt idx="8081">
                  <c:v>11.1241121083641</c:v>
                </c:pt>
                <c:pt idx="8082">
                  <c:v>11.1254886845438</c:v>
                </c:pt>
                <c:pt idx="8083">
                  <c:v>11.1268652607235</c:v>
                </c:pt>
                <c:pt idx="8084">
                  <c:v>11.1282418369033</c:v>
                </c:pt>
                <c:pt idx="8085">
                  <c:v>11.129618413083</c:v>
                </c:pt>
                <c:pt idx="8086">
                  <c:v>11.1309949892627</c:v>
                </c:pt>
                <c:pt idx="8087">
                  <c:v>11.1323715654424</c:v>
                </c:pt>
                <c:pt idx="8088">
                  <c:v>11.133748141622201</c:v>
                </c:pt>
                <c:pt idx="8089">
                  <c:v>11.135124717801901</c:v>
                </c:pt>
                <c:pt idx="8090">
                  <c:v>11.136501293981601</c:v>
                </c:pt>
                <c:pt idx="8091">
                  <c:v>11.137877870161301</c:v>
                </c:pt>
                <c:pt idx="8092">
                  <c:v>11.1392544463411</c:v>
                </c:pt>
                <c:pt idx="8093">
                  <c:v>11.1406310225208</c:v>
                </c:pt>
                <c:pt idx="8094">
                  <c:v>11.1420075987005</c:v>
                </c:pt>
                <c:pt idx="8095">
                  <c:v>11.1433841748802</c:v>
                </c:pt>
                <c:pt idx="8096">
                  <c:v>11.14476075106</c:v>
                </c:pt>
                <c:pt idx="8097">
                  <c:v>11.1461373272397</c:v>
                </c:pt>
                <c:pt idx="8098">
                  <c:v>11.1475139034194</c:v>
                </c:pt>
                <c:pt idx="8099">
                  <c:v>11.1488904795991</c:v>
                </c:pt>
                <c:pt idx="8100">
                  <c:v>11.150267055778899</c:v>
                </c:pt>
                <c:pt idx="8101">
                  <c:v>11.151643631958599</c:v>
                </c:pt>
                <c:pt idx="8102">
                  <c:v>11.153020208138299</c:v>
                </c:pt>
                <c:pt idx="8103">
                  <c:v>11.154396784317999</c:v>
                </c:pt>
                <c:pt idx="8104">
                  <c:v>11.1557733604978</c:v>
                </c:pt>
                <c:pt idx="8105">
                  <c:v>11.1571499366775</c:v>
                </c:pt>
                <c:pt idx="8106">
                  <c:v>11.1585265128572</c:v>
                </c:pt>
                <c:pt idx="8107">
                  <c:v>11.159903089037</c:v>
                </c:pt>
                <c:pt idx="8108">
                  <c:v>11.1612796652167</c:v>
                </c:pt>
                <c:pt idx="8109">
                  <c:v>11.1626562413964</c:v>
                </c:pt>
                <c:pt idx="8110">
                  <c:v>11.1640328175761</c:v>
                </c:pt>
                <c:pt idx="8111">
                  <c:v>11.165409393755899</c:v>
                </c:pt>
                <c:pt idx="8112">
                  <c:v>11.166785969935599</c:v>
                </c:pt>
                <c:pt idx="8113">
                  <c:v>11.168162546115299</c:v>
                </c:pt>
                <c:pt idx="8114">
                  <c:v>11.169539122294999</c:v>
                </c:pt>
                <c:pt idx="8115">
                  <c:v>11.170915698474801</c:v>
                </c:pt>
                <c:pt idx="8116">
                  <c:v>11.172292274654501</c:v>
                </c:pt>
                <c:pt idx="8117">
                  <c:v>11.173668850834201</c:v>
                </c:pt>
                <c:pt idx="8118">
                  <c:v>11.175045427013901</c:v>
                </c:pt>
                <c:pt idx="8119">
                  <c:v>11.1764220031937</c:v>
                </c:pt>
                <c:pt idx="8120">
                  <c:v>11.1777985793734</c:v>
                </c:pt>
                <c:pt idx="8121">
                  <c:v>11.1791751555531</c:v>
                </c:pt>
                <c:pt idx="8122">
                  <c:v>11.1805517317328</c:v>
                </c:pt>
                <c:pt idx="8123">
                  <c:v>11.1819283079126</c:v>
                </c:pt>
                <c:pt idx="8124">
                  <c:v>11.1833048840923</c:v>
                </c:pt>
                <c:pt idx="8125">
                  <c:v>11.184681460271999</c:v>
                </c:pt>
                <c:pt idx="8126">
                  <c:v>11.186058036451699</c:v>
                </c:pt>
                <c:pt idx="8127">
                  <c:v>11.187434612631501</c:v>
                </c:pt>
                <c:pt idx="8128">
                  <c:v>11.188811188811201</c:v>
                </c:pt>
                <c:pt idx="8129">
                  <c:v>11.190187764990901</c:v>
                </c:pt>
                <c:pt idx="8130">
                  <c:v>11.191564341170601</c:v>
                </c:pt>
                <c:pt idx="8131">
                  <c:v>11.1929409173504</c:v>
                </c:pt>
                <c:pt idx="8132">
                  <c:v>11.1943174935301</c:v>
                </c:pt>
                <c:pt idx="8133">
                  <c:v>11.1956940697098</c:v>
                </c:pt>
                <c:pt idx="8134">
                  <c:v>11.1970706458895</c:v>
                </c:pt>
                <c:pt idx="8135">
                  <c:v>11.1984472220693</c:v>
                </c:pt>
                <c:pt idx="8136">
                  <c:v>11.199823798249</c:v>
                </c:pt>
                <c:pt idx="8137">
                  <c:v>11.2012003744287</c:v>
                </c:pt>
                <c:pt idx="8138">
                  <c:v>11.202576950608499</c:v>
                </c:pt>
                <c:pt idx="8139">
                  <c:v>11.203953526788199</c:v>
                </c:pt>
                <c:pt idx="8140">
                  <c:v>11.205330102967901</c:v>
                </c:pt>
                <c:pt idx="8141">
                  <c:v>11.206706679147601</c:v>
                </c:pt>
                <c:pt idx="8142">
                  <c:v>11.2080832553274</c:v>
                </c:pt>
                <c:pt idx="8143">
                  <c:v>11.2094598315071</c:v>
                </c:pt>
                <c:pt idx="8144">
                  <c:v>11.2108364076868</c:v>
                </c:pt>
                <c:pt idx="8145">
                  <c:v>11.2122129838665</c:v>
                </c:pt>
                <c:pt idx="8146">
                  <c:v>11.2135895600463</c:v>
                </c:pt>
                <c:pt idx="8147">
                  <c:v>11.214966136226</c:v>
                </c:pt>
                <c:pt idx="8148">
                  <c:v>11.2163427124057</c:v>
                </c:pt>
                <c:pt idx="8149">
                  <c:v>11.2177192885854</c:v>
                </c:pt>
                <c:pt idx="8150">
                  <c:v>11.219095864765199</c:v>
                </c:pt>
                <c:pt idx="8151">
                  <c:v>11.220472440944899</c:v>
                </c:pt>
                <c:pt idx="8152">
                  <c:v>11.221849017124599</c:v>
                </c:pt>
                <c:pt idx="8153">
                  <c:v>11.223225593304299</c:v>
                </c:pt>
                <c:pt idx="8154">
                  <c:v>11.224602169484101</c:v>
                </c:pt>
                <c:pt idx="8155">
                  <c:v>11.2259787456638</c:v>
                </c:pt>
                <c:pt idx="8156">
                  <c:v>11.2273553218435</c:v>
                </c:pt>
                <c:pt idx="8157">
                  <c:v>11.2287318980232</c:v>
                </c:pt>
                <c:pt idx="8158">
                  <c:v>11.230108474203</c:v>
                </c:pt>
                <c:pt idx="8159">
                  <c:v>11.2314850503827</c:v>
                </c:pt>
                <c:pt idx="8160">
                  <c:v>11.2328616265624</c:v>
                </c:pt>
                <c:pt idx="8161">
                  <c:v>11.2342382027421</c:v>
                </c:pt>
                <c:pt idx="8162">
                  <c:v>11.235614778921899</c:v>
                </c:pt>
                <c:pt idx="8163">
                  <c:v>11.236991355101599</c:v>
                </c:pt>
                <c:pt idx="8164">
                  <c:v>11.238367931281299</c:v>
                </c:pt>
                <c:pt idx="8165">
                  <c:v>11.239744507460999</c:v>
                </c:pt>
                <c:pt idx="8166">
                  <c:v>11.241121083640801</c:v>
                </c:pt>
                <c:pt idx="8167">
                  <c:v>11.242497659820501</c:v>
                </c:pt>
                <c:pt idx="8168">
                  <c:v>11.243874236000201</c:v>
                </c:pt>
                <c:pt idx="8169">
                  <c:v>11.245250812179901</c:v>
                </c:pt>
                <c:pt idx="8170">
                  <c:v>11.2466273883597</c:v>
                </c:pt>
                <c:pt idx="8171">
                  <c:v>11.2480039645394</c:v>
                </c:pt>
                <c:pt idx="8172">
                  <c:v>11.2493805407191</c:v>
                </c:pt>
                <c:pt idx="8173">
                  <c:v>11.2507571168989</c:v>
                </c:pt>
                <c:pt idx="8174">
                  <c:v>11.2521336930786</c:v>
                </c:pt>
                <c:pt idx="8175">
                  <c:v>11.2535102692583</c:v>
                </c:pt>
                <c:pt idx="8176">
                  <c:v>11.254886845438</c:v>
                </c:pt>
                <c:pt idx="8177">
                  <c:v>11.256263421617801</c:v>
                </c:pt>
                <c:pt idx="8178">
                  <c:v>11.257639997797501</c:v>
                </c:pt>
                <c:pt idx="8179">
                  <c:v>11.259016573977201</c:v>
                </c:pt>
                <c:pt idx="8180">
                  <c:v>11.260393150156901</c:v>
                </c:pt>
                <c:pt idx="8181">
                  <c:v>11.2617697263367</c:v>
                </c:pt>
                <c:pt idx="8182">
                  <c:v>11.2631463025164</c:v>
                </c:pt>
                <c:pt idx="8183">
                  <c:v>11.2645228786961</c:v>
                </c:pt>
                <c:pt idx="8184">
                  <c:v>11.2658994548758</c:v>
                </c:pt>
                <c:pt idx="8185">
                  <c:v>11.2672760310556</c:v>
                </c:pt>
                <c:pt idx="8186">
                  <c:v>11.2686526072353</c:v>
                </c:pt>
                <c:pt idx="8187">
                  <c:v>11.270029183415</c:v>
                </c:pt>
                <c:pt idx="8188">
                  <c:v>11.2714057595947</c:v>
                </c:pt>
                <c:pt idx="8189">
                  <c:v>11.272782335774499</c:v>
                </c:pt>
                <c:pt idx="8190">
                  <c:v>11.274158911954199</c:v>
                </c:pt>
                <c:pt idx="8191">
                  <c:v>11.275535488133899</c:v>
                </c:pt>
                <c:pt idx="8192">
                  <c:v>11.276912064313599</c:v>
                </c:pt>
                <c:pt idx="8193">
                  <c:v>11.2782886404934</c:v>
                </c:pt>
                <c:pt idx="8194">
                  <c:v>11.2796652166731</c:v>
                </c:pt>
                <c:pt idx="8195">
                  <c:v>11.2810417928528</c:v>
                </c:pt>
                <c:pt idx="8196">
                  <c:v>11.2824183690325</c:v>
                </c:pt>
                <c:pt idx="8197">
                  <c:v>11.2837949452123</c:v>
                </c:pt>
                <c:pt idx="8198">
                  <c:v>11.285171521392</c:v>
                </c:pt>
                <c:pt idx="8199">
                  <c:v>11.2865480975717</c:v>
                </c:pt>
                <c:pt idx="8200">
                  <c:v>11.2879246737514</c:v>
                </c:pt>
                <c:pt idx="8201">
                  <c:v>11.289301249931199</c:v>
                </c:pt>
                <c:pt idx="8202">
                  <c:v>11.290677826110899</c:v>
                </c:pt>
                <c:pt idx="8203">
                  <c:v>11.292054402290599</c:v>
                </c:pt>
                <c:pt idx="8204">
                  <c:v>11.293430978470401</c:v>
                </c:pt>
                <c:pt idx="8205">
                  <c:v>11.294807554650101</c:v>
                </c:pt>
                <c:pt idx="8206">
                  <c:v>11.296184130829801</c:v>
                </c:pt>
                <c:pt idx="8207">
                  <c:v>11.297560707009501</c:v>
                </c:pt>
                <c:pt idx="8208">
                  <c:v>11.2989372831893</c:v>
                </c:pt>
                <c:pt idx="8209">
                  <c:v>11.300313859369</c:v>
                </c:pt>
                <c:pt idx="8210">
                  <c:v>11.3016904355487</c:v>
                </c:pt>
                <c:pt idx="8211">
                  <c:v>11.3030670117284</c:v>
                </c:pt>
                <c:pt idx="8212">
                  <c:v>11.304443587908199</c:v>
                </c:pt>
                <c:pt idx="8213">
                  <c:v>11.305820164087899</c:v>
                </c:pt>
                <c:pt idx="8214">
                  <c:v>11.307196740267599</c:v>
                </c:pt>
                <c:pt idx="8215">
                  <c:v>11.308573316447299</c:v>
                </c:pt>
                <c:pt idx="8216">
                  <c:v>11.309949892627101</c:v>
                </c:pt>
                <c:pt idx="8217">
                  <c:v>11.311326468806801</c:v>
                </c:pt>
                <c:pt idx="8218">
                  <c:v>11.312703044986501</c:v>
                </c:pt>
                <c:pt idx="8219">
                  <c:v>11.314079621166201</c:v>
                </c:pt>
                <c:pt idx="8220">
                  <c:v>11.315456197346</c:v>
                </c:pt>
                <c:pt idx="8221">
                  <c:v>11.3168327735257</c:v>
                </c:pt>
                <c:pt idx="8222">
                  <c:v>11.3182093497054</c:v>
                </c:pt>
                <c:pt idx="8223">
                  <c:v>11.3195859258851</c:v>
                </c:pt>
                <c:pt idx="8224">
                  <c:v>11.3209625020649</c:v>
                </c:pt>
                <c:pt idx="8225">
                  <c:v>11.3223390782446</c:v>
                </c:pt>
                <c:pt idx="8226">
                  <c:v>11.3237156544243</c:v>
                </c:pt>
                <c:pt idx="8227">
                  <c:v>11.325092230604</c:v>
                </c:pt>
                <c:pt idx="8228">
                  <c:v>11.326468806783801</c:v>
                </c:pt>
                <c:pt idx="8229">
                  <c:v>11.327845382963501</c:v>
                </c:pt>
                <c:pt idx="8230">
                  <c:v>11.329221959143201</c:v>
                </c:pt>
                <c:pt idx="8231">
                  <c:v>11.330598535322901</c:v>
                </c:pt>
                <c:pt idx="8232">
                  <c:v>11.3319751115027</c:v>
                </c:pt>
                <c:pt idx="8233">
                  <c:v>11.3333516876824</c:v>
                </c:pt>
                <c:pt idx="8234">
                  <c:v>11.3347282638621</c:v>
                </c:pt>
                <c:pt idx="8235">
                  <c:v>11.3361048400419</c:v>
                </c:pt>
                <c:pt idx="8236">
                  <c:v>11.3374814162216</c:v>
                </c:pt>
                <c:pt idx="8237">
                  <c:v>11.3388579924013</c:v>
                </c:pt>
                <c:pt idx="8238">
                  <c:v>11.340234568581</c:v>
                </c:pt>
                <c:pt idx="8239">
                  <c:v>11.341611144760799</c:v>
                </c:pt>
                <c:pt idx="8240">
                  <c:v>11.342987720940499</c:v>
                </c:pt>
                <c:pt idx="8241">
                  <c:v>11.344364297120199</c:v>
                </c:pt>
                <c:pt idx="8242">
                  <c:v>11.345740873299899</c:v>
                </c:pt>
                <c:pt idx="8243">
                  <c:v>11.3471174494797</c:v>
                </c:pt>
                <c:pt idx="8244">
                  <c:v>11.3484940256594</c:v>
                </c:pt>
                <c:pt idx="8245">
                  <c:v>11.3498706018391</c:v>
                </c:pt>
                <c:pt idx="8246">
                  <c:v>11.3512471780188</c:v>
                </c:pt>
                <c:pt idx="8247">
                  <c:v>11.3526237541986</c:v>
                </c:pt>
                <c:pt idx="8248">
                  <c:v>11.3540003303783</c:v>
                </c:pt>
                <c:pt idx="8249">
                  <c:v>11.355376906558</c:v>
                </c:pt>
                <c:pt idx="8250">
                  <c:v>11.3567534827377</c:v>
                </c:pt>
                <c:pt idx="8251">
                  <c:v>11.358130058917499</c:v>
                </c:pt>
                <c:pt idx="8252">
                  <c:v>11.359506635097199</c:v>
                </c:pt>
                <c:pt idx="8253">
                  <c:v>11.360883211276899</c:v>
                </c:pt>
                <c:pt idx="8254">
                  <c:v>11.362259787456599</c:v>
                </c:pt>
                <c:pt idx="8255">
                  <c:v>11.363636363636401</c:v>
                </c:pt>
                <c:pt idx="8256">
                  <c:v>11.365012939816101</c:v>
                </c:pt>
                <c:pt idx="8257">
                  <c:v>11.366389515995801</c:v>
                </c:pt>
                <c:pt idx="8258">
                  <c:v>11.367766092175501</c:v>
                </c:pt>
                <c:pt idx="8259">
                  <c:v>11.3691426683553</c:v>
                </c:pt>
                <c:pt idx="8260">
                  <c:v>11.370519244535</c:v>
                </c:pt>
                <c:pt idx="8261">
                  <c:v>11.3718958207147</c:v>
                </c:pt>
                <c:pt idx="8262">
                  <c:v>11.3732723968944</c:v>
                </c:pt>
                <c:pt idx="8263">
                  <c:v>11.3746489730742</c:v>
                </c:pt>
                <c:pt idx="8264">
                  <c:v>11.3760255492539</c:v>
                </c:pt>
                <c:pt idx="8265">
                  <c:v>11.3774021254336</c:v>
                </c:pt>
                <c:pt idx="8266">
                  <c:v>11.378778701613401</c:v>
                </c:pt>
                <c:pt idx="8267">
                  <c:v>11.380155277793101</c:v>
                </c:pt>
                <c:pt idx="8268">
                  <c:v>11.381531853972801</c:v>
                </c:pt>
                <c:pt idx="8269">
                  <c:v>11.382908430152501</c:v>
                </c:pt>
                <c:pt idx="8270">
                  <c:v>11.3842850063323</c:v>
                </c:pt>
                <c:pt idx="8271">
                  <c:v>11.385661582512</c:v>
                </c:pt>
                <c:pt idx="8272">
                  <c:v>11.3870381586917</c:v>
                </c:pt>
                <c:pt idx="8273">
                  <c:v>11.3884147348714</c:v>
                </c:pt>
                <c:pt idx="8274">
                  <c:v>11.3897913110512</c:v>
                </c:pt>
                <c:pt idx="8275">
                  <c:v>11.3911678872309</c:v>
                </c:pt>
                <c:pt idx="8276">
                  <c:v>11.3925444634106</c:v>
                </c:pt>
                <c:pt idx="8277">
                  <c:v>11.3939210395903</c:v>
                </c:pt>
                <c:pt idx="8278">
                  <c:v>11.395297615770099</c:v>
                </c:pt>
                <c:pt idx="8279">
                  <c:v>11.396674191949799</c:v>
                </c:pt>
                <c:pt idx="8280">
                  <c:v>11.398050768129499</c:v>
                </c:pt>
                <c:pt idx="8281">
                  <c:v>11.399427344309199</c:v>
                </c:pt>
                <c:pt idx="8282">
                  <c:v>11.400803920489</c:v>
                </c:pt>
                <c:pt idx="8283">
                  <c:v>11.4021804966687</c:v>
                </c:pt>
                <c:pt idx="8284">
                  <c:v>11.4035570728484</c:v>
                </c:pt>
                <c:pt idx="8285">
                  <c:v>11.4049336490281</c:v>
                </c:pt>
                <c:pt idx="8286">
                  <c:v>11.4063102252079</c:v>
                </c:pt>
                <c:pt idx="8287">
                  <c:v>11.4076868013876</c:v>
                </c:pt>
                <c:pt idx="8288">
                  <c:v>11.4090633775673</c:v>
                </c:pt>
                <c:pt idx="8289">
                  <c:v>11.410439953747</c:v>
                </c:pt>
                <c:pt idx="8290">
                  <c:v>11.411816529926799</c:v>
                </c:pt>
                <c:pt idx="8291">
                  <c:v>11.413193106106499</c:v>
                </c:pt>
                <c:pt idx="8292">
                  <c:v>11.414569682286199</c:v>
                </c:pt>
                <c:pt idx="8293">
                  <c:v>11.415946258465899</c:v>
                </c:pt>
                <c:pt idx="8294">
                  <c:v>11.417322834645701</c:v>
                </c:pt>
                <c:pt idx="8295">
                  <c:v>11.418699410825401</c:v>
                </c:pt>
                <c:pt idx="8296">
                  <c:v>11.420075987005101</c:v>
                </c:pt>
                <c:pt idx="8297">
                  <c:v>11.421452563184801</c:v>
                </c:pt>
                <c:pt idx="8298">
                  <c:v>11.4228291393646</c:v>
                </c:pt>
                <c:pt idx="8299">
                  <c:v>11.4242057155443</c:v>
                </c:pt>
                <c:pt idx="8300">
                  <c:v>11.425582291724</c:v>
                </c:pt>
                <c:pt idx="8301">
                  <c:v>11.426958867903799</c:v>
                </c:pt>
                <c:pt idx="8302">
                  <c:v>11.428335444083499</c:v>
                </c:pt>
                <c:pt idx="8303">
                  <c:v>11.429712020263199</c:v>
                </c:pt>
                <c:pt idx="8304">
                  <c:v>11.431088596442899</c:v>
                </c:pt>
                <c:pt idx="8305">
                  <c:v>11.432465172622701</c:v>
                </c:pt>
                <c:pt idx="8306">
                  <c:v>11.433841748802401</c:v>
                </c:pt>
                <c:pt idx="8307">
                  <c:v>11.435218324982101</c:v>
                </c:pt>
                <c:pt idx="8308">
                  <c:v>11.436594901161801</c:v>
                </c:pt>
                <c:pt idx="8309">
                  <c:v>11.4379714773416</c:v>
                </c:pt>
                <c:pt idx="8310">
                  <c:v>11.4393480535213</c:v>
                </c:pt>
                <c:pt idx="8311">
                  <c:v>11.440724629701</c:v>
                </c:pt>
                <c:pt idx="8312">
                  <c:v>11.4421012058807</c:v>
                </c:pt>
                <c:pt idx="8313">
                  <c:v>11.4434777820605</c:v>
                </c:pt>
                <c:pt idx="8314">
                  <c:v>11.4448543582402</c:v>
                </c:pt>
                <c:pt idx="8315">
                  <c:v>11.4462309344199</c:v>
                </c:pt>
                <c:pt idx="8316">
                  <c:v>11.4476075105996</c:v>
                </c:pt>
                <c:pt idx="8317">
                  <c:v>11.448984086779401</c:v>
                </c:pt>
                <c:pt idx="8318">
                  <c:v>11.450360662959101</c:v>
                </c:pt>
                <c:pt idx="8319">
                  <c:v>11.451737239138801</c:v>
                </c:pt>
                <c:pt idx="8320">
                  <c:v>11.453113815318501</c:v>
                </c:pt>
                <c:pt idx="8321">
                  <c:v>11.4544903914983</c:v>
                </c:pt>
                <c:pt idx="8322">
                  <c:v>11.455866967678</c:v>
                </c:pt>
                <c:pt idx="8323">
                  <c:v>11.4572435438577</c:v>
                </c:pt>
                <c:pt idx="8324">
                  <c:v>11.4586201200374</c:v>
                </c:pt>
                <c:pt idx="8325">
                  <c:v>11.4599966962172</c:v>
                </c:pt>
                <c:pt idx="8326">
                  <c:v>11.4613732723969</c:v>
                </c:pt>
                <c:pt idx="8327">
                  <c:v>11.4627498485766</c:v>
                </c:pt>
                <c:pt idx="8328">
                  <c:v>11.4641264247563</c:v>
                </c:pt>
                <c:pt idx="8329">
                  <c:v>11.465503000936099</c:v>
                </c:pt>
                <c:pt idx="8330">
                  <c:v>11.466879577115799</c:v>
                </c:pt>
                <c:pt idx="8331">
                  <c:v>11.468256153295499</c:v>
                </c:pt>
                <c:pt idx="8332">
                  <c:v>11.4696327294753</c:v>
                </c:pt>
                <c:pt idx="8333">
                  <c:v>11.471009305655</c:v>
                </c:pt>
                <c:pt idx="8334">
                  <c:v>11.4723858818347</c:v>
                </c:pt>
                <c:pt idx="8335">
                  <c:v>11.4737624580144</c:v>
                </c:pt>
                <c:pt idx="8336">
                  <c:v>11.4751390341942</c:v>
                </c:pt>
                <c:pt idx="8337">
                  <c:v>11.4765156103739</c:v>
                </c:pt>
                <c:pt idx="8338">
                  <c:v>11.4778921865536</c:v>
                </c:pt>
                <c:pt idx="8339">
                  <c:v>11.4792687627333</c:v>
                </c:pt>
                <c:pt idx="8340">
                  <c:v>11.480645338913099</c:v>
                </c:pt>
                <c:pt idx="8341">
                  <c:v>11.482021915092799</c:v>
                </c:pt>
                <c:pt idx="8342">
                  <c:v>11.483398491272499</c:v>
                </c:pt>
                <c:pt idx="8343">
                  <c:v>11.484775067452199</c:v>
                </c:pt>
                <c:pt idx="8344">
                  <c:v>11.486151643632001</c:v>
                </c:pt>
                <c:pt idx="8345">
                  <c:v>11.487528219811701</c:v>
                </c:pt>
                <c:pt idx="8346">
                  <c:v>11.488904795991401</c:v>
                </c:pt>
                <c:pt idx="8347">
                  <c:v>11.490281372171101</c:v>
                </c:pt>
                <c:pt idx="8348">
                  <c:v>11.4916579483509</c:v>
                </c:pt>
                <c:pt idx="8349">
                  <c:v>11.4930345245306</c:v>
                </c:pt>
                <c:pt idx="8350">
                  <c:v>11.4944111007103</c:v>
                </c:pt>
                <c:pt idx="8351">
                  <c:v>11.49578767689</c:v>
                </c:pt>
                <c:pt idx="8352">
                  <c:v>11.497164253069799</c:v>
                </c:pt>
                <c:pt idx="8353">
                  <c:v>11.498540829249499</c:v>
                </c:pt>
                <c:pt idx="8354">
                  <c:v>11.499917405429199</c:v>
                </c:pt>
                <c:pt idx="8355">
                  <c:v>11.501293981608899</c:v>
                </c:pt>
                <c:pt idx="8356">
                  <c:v>11.502670557788701</c:v>
                </c:pt>
                <c:pt idx="8357">
                  <c:v>11.504047133968401</c:v>
                </c:pt>
                <c:pt idx="8358">
                  <c:v>11.505423710148101</c:v>
                </c:pt>
                <c:pt idx="8359">
                  <c:v>11.506800286327801</c:v>
                </c:pt>
                <c:pt idx="8360">
                  <c:v>11.5081768625076</c:v>
                </c:pt>
                <c:pt idx="8361">
                  <c:v>11.5095534386873</c:v>
                </c:pt>
                <c:pt idx="8362">
                  <c:v>11.510930014867</c:v>
                </c:pt>
                <c:pt idx="8363">
                  <c:v>11.5123065910468</c:v>
                </c:pt>
                <c:pt idx="8364">
                  <c:v>11.5136831672265</c:v>
                </c:pt>
                <c:pt idx="8365">
                  <c:v>11.5150597434062</c:v>
                </c:pt>
                <c:pt idx="8366">
                  <c:v>11.5164363195859</c:v>
                </c:pt>
                <c:pt idx="8367">
                  <c:v>11.517812895765701</c:v>
                </c:pt>
                <c:pt idx="8368">
                  <c:v>11.519189471945401</c:v>
                </c:pt>
                <c:pt idx="8369">
                  <c:v>11.520566048125101</c:v>
                </c:pt>
                <c:pt idx="8370">
                  <c:v>11.521942624304801</c:v>
                </c:pt>
                <c:pt idx="8371">
                  <c:v>11.5233192004846</c:v>
                </c:pt>
                <c:pt idx="8372">
                  <c:v>11.5246957766643</c:v>
                </c:pt>
                <c:pt idx="8373">
                  <c:v>11.526072352844</c:v>
                </c:pt>
                <c:pt idx="8374">
                  <c:v>11.5274489290237</c:v>
                </c:pt>
                <c:pt idx="8375">
                  <c:v>11.5288255052035</c:v>
                </c:pt>
                <c:pt idx="8376">
                  <c:v>11.5302020813832</c:v>
                </c:pt>
                <c:pt idx="8377">
                  <c:v>11.5315786575629</c:v>
                </c:pt>
                <c:pt idx="8378">
                  <c:v>11.5329552337426</c:v>
                </c:pt>
                <c:pt idx="8379">
                  <c:v>11.534331809922399</c:v>
                </c:pt>
                <c:pt idx="8380">
                  <c:v>11.535708386102099</c:v>
                </c:pt>
                <c:pt idx="8381">
                  <c:v>11.537084962281799</c:v>
                </c:pt>
                <c:pt idx="8382">
                  <c:v>11.538461538461499</c:v>
                </c:pt>
                <c:pt idx="8383">
                  <c:v>11.5398381146413</c:v>
                </c:pt>
                <c:pt idx="8384">
                  <c:v>11.541214690821</c:v>
                </c:pt>
                <c:pt idx="8385">
                  <c:v>11.5425912670007</c:v>
                </c:pt>
                <c:pt idx="8386">
                  <c:v>11.5439678431804</c:v>
                </c:pt>
                <c:pt idx="8387">
                  <c:v>11.5453444193602</c:v>
                </c:pt>
                <c:pt idx="8388">
                  <c:v>11.5467209955399</c:v>
                </c:pt>
                <c:pt idx="8389">
                  <c:v>11.5480975717196</c:v>
                </c:pt>
                <c:pt idx="8390">
                  <c:v>11.5494741478993</c:v>
                </c:pt>
                <c:pt idx="8391">
                  <c:v>11.550850724079099</c:v>
                </c:pt>
                <c:pt idx="8392">
                  <c:v>11.552227300258799</c:v>
                </c:pt>
                <c:pt idx="8393">
                  <c:v>11.553603876438499</c:v>
                </c:pt>
                <c:pt idx="8394">
                  <c:v>11.554980452618301</c:v>
                </c:pt>
                <c:pt idx="8395">
                  <c:v>11.556357028798001</c:v>
                </c:pt>
                <c:pt idx="8396">
                  <c:v>11.557733604977701</c:v>
                </c:pt>
                <c:pt idx="8397">
                  <c:v>11.559110181157401</c:v>
                </c:pt>
                <c:pt idx="8398">
                  <c:v>11.5604867573372</c:v>
                </c:pt>
                <c:pt idx="8399">
                  <c:v>11.5618633335169</c:v>
                </c:pt>
                <c:pt idx="8400">
                  <c:v>11.5632399096966</c:v>
                </c:pt>
                <c:pt idx="8401">
                  <c:v>11.5646164858763</c:v>
                </c:pt>
                <c:pt idx="8402">
                  <c:v>11.5659930620561</c:v>
                </c:pt>
                <c:pt idx="8403">
                  <c:v>11.5673696382358</c:v>
                </c:pt>
                <c:pt idx="8404">
                  <c:v>11.5687462144155</c:v>
                </c:pt>
                <c:pt idx="8405">
                  <c:v>11.5701227905952</c:v>
                </c:pt>
                <c:pt idx="8406">
                  <c:v>11.571499366775001</c:v>
                </c:pt>
                <c:pt idx="8407">
                  <c:v>11.572875942954701</c:v>
                </c:pt>
                <c:pt idx="8408">
                  <c:v>11.574252519134401</c:v>
                </c:pt>
                <c:pt idx="8409">
                  <c:v>11.575629095314101</c:v>
                </c:pt>
                <c:pt idx="8410">
                  <c:v>11.5770056714939</c:v>
                </c:pt>
                <c:pt idx="8411">
                  <c:v>11.5783822476736</c:v>
                </c:pt>
                <c:pt idx="8412">
                  <c:v>11.5797588238533</c:v>
                </c:pt>
                <c:pt idx="8413">
                  <c:v>11.581135400033</c:v>
                </c:pt>
                <c:pt idx="8414">
                  <c:v>11.5825119762128</c:v>
                </c:pt>
                <c:pt idx="8415">
                  <c:v>11.5838885523925</c:v>
                </c:pt>
                <c:pt idx="8416">
                  <c:v>11.5852651285722</c:v>
                </c:pt>
                <c:pt idx="8417">
                  <c:v>11.5866417047519</c:v>
                </c:pt>
                <c:pt idx="8418">
                  <c:v>11.588018280931699</c:v>
                </c:pt>
                <c:pt idx="8419">
                  <c:v>11.589394857111399</c:v>
                </c:pt>
                <c:pt idx="8420">
                  <c:v>11.590771433291099</c:v>
                </c:pt>
                <c:pt idx="8421">
                  <c:v>11.592148009470799</c:v>
                </c:pt>
                <c:pt idx="8422">
                  <c:v>11.5935245856506</c:v>
                </c:pt>
                <c:pt idx="8423">
                  <c:v>11.5949011618303</c:v>
                </c:pt>
                <c:pt idx="8424">
                  <c:v>11.59627773801</c:v>
                </c:pt>
                <c:pt idx="8425">
                  <c:v>11.5976543141897</c:v>
                </c:pt>
                <c:pt idx="8426">
                  <c:v>11.5990308903695</c:v>
                </c:pt>
                <c:pt idx="8427">
                  <c:v>11.6004074665492</c:v>
                </c:pt>
                <c:pt idx="8428">
                  <c:v>11.6017840427289</c:v>
                </c:pt>
                <c:pt idx="8429">
                  <c:v>11.603160618908699</c:v>
                </c:pt>
                <c:pt idx="8430">
                  <c:v>11.604537195088399</c:v>
                </c:pt>
                <c:pt idx="8431">
                  <c:v>11.605913771268099</c:v>
                </c:pt>
                <c:pt idx="8432">
                  <c:v>11.607290347447799</c:v>
                </c:pt>
                <c:pt idx="8433">
                  <c:v>11.608666923627601</c:v>
                </c:pt>
                <c:pt idx="8434">
                  <c:v>11.610043499807301</c:v>
                </c:pt>
                <c:pt idx="8435">
                  <c:v>11.611420075987001</c:v>
                </c:pt>
                <c:pt idx="8436">
                  <c:v>11.612796652166701</c:v>
                </c:pt>
                <c:pt idx="8437">
                  <c:v>11.6141732283465</c:v>
                </c:pt>
                <c:pt idx="8438">
                  <c:v>11.6155498045262</c:v>
                </c:pt>
                <c:pt idx="8439">
                  <c:v>11.6169263807059</c:v>
                </c:pt>
                <c:pt idx="8440">
                  <c:v>11.6183029568856</c:v>
                </c:pt>
                <c:pt idx="8441">
                  <c:v>11.619679533065399</c:v>
                </c:pt>
                <c:pt idx="8442">
                  <c:v>11.621056109245099</c:v>
                </c:pt>
                <c:pt idx="8443">
                  <c:v>11.622432685424799</c:v>
                </c:pt>
                <c:pt idx="8444">
                  <c:v>11.623809261604499</c:v>
                </c:pt>
                <c:pt idx="8445">
                  <c:v>11.625185837784301</c:v>
                </c:pt>
                <c:pt idx="8446">
                  <c:v>11.626562413964001</c:v>
                </c:pt>
                <c:pt idx="8447">
                  <c:v>11.627938990143701</c:v>
                </c:pt>
                <c:pt idx="8448">
                  <c:v>11.629315566323401</c:v>
                </c:pt>
                <c:pt idx="8449">
                  <c:v>11.6306921425032</c:v>
                </c:pt>
                <c:pt idx="8450">
                  <c:v>11.6320687186829</c:v>
                </c:pt>
                <c:pt idx="8451">
                  <c:v>11.6334452948626</c:v>
                </c:pt>
                <c:pt idx="8452">
                  <c:v>11.6348218710423</c:v>
                </c:pt>
                <c:pt idx="8453">
                  <c:v>11.6361984472221</c:v>
                </c:pt>
                <c:pt idx="8454">
                  <c:v>11.6375750234018</c:v>
                </c:pt>
                <c:pt idx="8455">
                  <c:v>11.6389515995815</c:v>
                </c:pt>
                <c:pt idx="8456">
                  <c:v>11.6403281757612</c:v>
                </c:pt>
                <c:pt idx="8457">
                  <c:v>11.641704751941001</c:v>
                </c:pt>
                <c:pt idx="8458">
                  <c:v>11.643081328120701</c:v>
                </c:pt>
                <c:pt idx="8459">
                  <c:v>11.644457904300401</c:v>
                </c:pt>
                <c:pt idx="8460">
                  <c:v>11.6458344804802</c:v>
                </c:pt>
                <c:pt idx="8461">
                  <c:v>11.6472110566599</c:v>
                </c:pt>
                <c:pt idx="8462">
                  <c:v>11.6485876328396</c:v>
                </c:pt>
                <c:pt idx="8463">
                  <c:v>11.6499642090193</c:v>
                </c:pt>
                <c:pt idx="8464">
                  <c:v>11.6513407851991</c:v>
                </c:pt>
                <c:pt idx="8465">
                  <c:v>11.6527173613788</c:v>
                </c:pt>
                <c:pt idx="8466">
                  <c:v>11.6540939375585</c:v>
                </c:pt>
                <c:pt idx="8467">
                  <c:v>11.6554705137382</c:v>
                </c:pt>
                <c:pt idx="8468">
                  <c:v>11.656847089917999</c:v>
                </c:pt>
                <c:pt idx="8469">
                  <c:v>11.658223666097699</c:v>
                </c:pt>
                <c:pt idx="8470">
                  <c:v>11.659600242277399</c:v>
                </c:pt>
                <c:pt idx="8471">
                  <c:v>11.660976818457099</c:v>
                </c:pt>
                <c:pt idx="8472">
                  <c:v>11.6623533946369</c:v>
                </c:pt>
                <c:pt idx="8473">
                  <c:v>11.6637299708166</c:v>
                </c:pt>
                <c:pt idx="8474">
                  <c:v>11.6651065469963</c:v>
                </c:pt>
                <c:pt idx="8475">
                  <c:v>11.666483123176</c:v>
                </c:pt>
                <c:pt idx="8476">
                  <c:v>11.6678596993558</c:v>
                </c:pt>
                <c:pt idx="8477">
                  <c:v>11.6692362755355</c:v>
                </c:pt>
                <c:pt idx="8478">
                  <c:v>11.6706128517152</c:v>
                </c:pt>
                <c:pt idx="8479">
                  <c:v>11.6719894278949</c:v>
                </c:pt>
                <c:pt idx="8480">
                  <c:v>11.673366004074699</c:v>
                </c:pt>
                <c:pt idx="8481">
                  <c:v>11.674742580254399</c:v>
                </c:pt>
                <c:pt idx="8482">
                  <c:v>11.676119156434099</c:v>
                </c:pt>
                <c:pt idx="8483">
                  <c:v>11.677495732613799</c:v>
                </c:pt>
                <c:pt idx="8484">
                  <c:v>11.678872308793601</c:v>
                </c:pt>
                <c:pt idx="8485">
                  <c:v>11.680248884973301</c:v>
                </c:pt>
                <c:pt idx="8486">
                  <c:v>11.681625461153001</c:v>
                </c:pt>
                <c:pt idx="8487">
                  <c:v>11.683002037332701</c:v>
                </c:pt>
                <c:pt idx="8488">
                  <c:v>11.6843786135125</c:v>
                </c:pt>
                <c:pt idx="8489">
                  <c:v>11.6857551896922</c:v>
                </c:pt>
                <c:pt idx="8490">
                  <c:v>11.6871317658719</c:v>
                </c:pt>
                <c:pt idx="8491">
                  <c:v>11.6885083420517</c:v>
                </c:pt>
                <c:pt idx="8492">
                  <c:v>11.6898849182314</c:v>
                </c:pt>
                <c:pt idx="8493">
                  <c:v>11.6912614944111</c:v>
                </c:pt>
                <c:pt idx="8494">
                  <c:v>11.6926380705908</c:v>
                </c:pt>
                <c:pt idx="8495">
                  <c:v>11.694014646770601</c:v>
                </c:pt>
                <c:pt idx="8496">
                  <c:v>11.695391222950301</c:v>
                </c:pt>
                <c:pt idx="8497">
                  <c:v>11.696767799130001</c:v>
                </c:pt>
                <c:pt idx="8498">
                  <c:v>11.698144375309701</c:v>
                </c:pt>
                <c:pt idx="8499">
                  <c:v>11.6995209514895</c:v>
                </c:pt>
                <c:pt idx="8500">
                  <c:v>11.7008975276692</c:v>
                </c:pt>
                <c:pt idx="8501">
                  <c:v>11.7022741038489</c:v>
                </c:pt>
                <c:pt idx="8502">
                  <c:v>11.7036506800286</c:v>
                </c:pt>
                <c:pt idx="8503">
                  <c:v>11.7050272562084</c:v>
                </c:pt>
                <c:pt idx="8504">
                  <c:v>11.7064038323881</c:v>
                </c:pt>
                <c:pt idx="8505">
                  <c:v>11.7077804085678</c:v>
                </c:pt>
                <c:pt idx="8506">
                  <c:v>11.7091569847475</c:v>
                </c:pt>
                <c:pt idx="8507">
                  <c:v>11.710533560927299</c:v>
                </c:pt>
                <c:pt idx="8508">
                  <c:v>11.711910137106999</c:v>
                </c:pt>
                <c:pt idx="8509">
                  <c:v>11.713286713286699</c:v>
                </c:pt>
                <c:pt idx="8510">
                  <c:v>11.714663289466399</c:v>
                </c:pt>
                <c:pt idx="8511">
                  <c:v>11.7160398656462</c:v>
                </c:pt>
                <c:pt idx="8512">
                  <c:v>11.7174164418259</c:v>
                </c:pt>
                <c:pt idx="8513">
                  <c:v>11.7187930180056</c:v>
                </c:pt>
                <c:pt idx="8514">
                  <c:v>11.7201695941853</c:v>
                </c:pt>
                <c:pt idx="8515">
                  <c:v>11.7215461703651</c:v>
                </c:pt>
                <c:pt idx="8516">
                  <c:v>11.7229227465448</c:v>
                </c:pt>
                <c:pt idx="8517">
                  <c:v>11.7242993227245</c:v>
                </c:pt>
                <c:pt idx="8518">
                  <c:v>11.7256758989042</c:v>
                </c:pt>
                <c:pt idx="8519">
                  <c:v>11.727052475083999</c:v>
                </c:pt>
                <c:pt idx="8520">
                  <c:v>11.728429051263699</c:v>
                </c:pt>
                <c:pt idx="8521">
                  <c:v>11.729805627443399</c:v>
                </c:pt>
                <c:pt idx="8522">
                  <c:v>11.731182203623201</c:v>
                </c:pt>
                <c:pt idx="8523">
                  <c:v>11.732558779802901</c:v>
                </c:pt>
                <c:pt idx="8524">
                  <c:v>11.733935355982601</c:v>
                </c:pt>
                <c:pt idx="8525">
                  <c:v>11.735311932162301</c:v>
                </c:pt>
                <c:pt idx="8526">
                  <c:v>11.7366885083421</c:v>
                </c:pt>
                <c:pt idx="8527">
                  <c:v>11.7380650845218</c:v>
                </c:pt>
                <c:pt idx="8528">
                  <c:v>11.7394416607015</c:v>
                </c:pt>
                <c:pt idx="8529">
                  <c:v>11.7408182368812</c:v>
                </c:pt>
                <c:pt idx="8530">
                  <c:v>11.742194813060999</c:v>
                </c:pt>
                <c:pt idx="8531">
                  <c:v>11.743571389240699</c:v>
                </c:pt>
                <c:pt idx="8532">
                  <c:v>11.744947965420399</c:v>
                </c:pt>
                <c:pt idx="8533">
                  <c:v>11.746324541600099</c:v>
                </c:pt>
                <c:pt idx="8534">
                  <c:v>11.747701117779901</c:v>
                </c:pt>
                <c:pt idx="8535">
                  <c:v>11.749077693959601</c:v>
                </c:pt>
                <c:pt idx="8536">
                  <c:v>11.750454270139301</c:v>
                </c:pt>
                <c:pt idx="8537">
                  <c:v>11.751830846319001</c:v>
                </c:pt>
                <c:pt idx="8538">
                  <c:v>11.7532074224988</c:v>
                </c:pt>
                <c:pt idx="8539">
                  <c:v>11.7545839986785</c:v>
                </c:pt>
                <c:pt idx="8540">
                  <c:v>11.7559605748582</c:v>
                </c:pt>
                <c:pt idx="8541">
                  <c:v>11.7573371510379</c:v>
                </c:pt>
                <c:pt idx="8542">
                  <c:v>11.7587137272177</c:v>
                </c:pt>
                <c:pt idx="8543">
                  <c:v>11.7600903033974</c:v>
                </c:pt>
                <c:pt idx="8544">
                  <c:v>11.7614668795771</c:v>
                </c:pt>
                <c:pt idx="8545">
                  <c:v>11.7628434557568</c:v>
                </c:pt>
                <c:pt idx="8546">
                  <c:v>11.764220031936601</c:v>
                </c:pt>
                <c:pt idx="8547">
                  <c:v>11.765596608116301</c:v>
                </c:pt>
                <c:pt idx="8548">
                  <c:v>11.766973184296001</c:v>
                </c:pt>
                <c:pt idx="8549">
                  <c:v>11.768349760475701</c:v>
                </c:pt>
                <c:pt idx="8550">
                  <c:v>11.7697263366555</c:v>
                </c:pt>
                <c:pt idx="8551">
                  <c:v>11.7711029128352</c:v>
                </c:pt>
                <c:pt idx="8552">
                  <c:v>11.7724794890149</c:v>
                </c:pt>
                <c:pt idx="8553">
                  <c:v>11.7738560651947</c:v>
                </c:pt>
                <c:pt idx="8554">
                  <c:v>11.7752326413744</c:v>
                </c:pt>
                <c:pt idx="8555">
                  <c:v>11.7766092175541</c:v>
                </c:pt>
                <c:pt idx="8556">
                  <c:v>11.7779857937338</c:v>
                </c:pt>
                <c:pt idx="8557">
                  <c:v>11.779362369913599</c:v>
                </c:pt>
                <c:pt idx="8558">
                  <c:v>11.780738946093299</c:v>
                </c:pt>
                <c:pt idx="8559">
                  <c:v>11.782115522272999</c:v>
                </c:pt>
                <c:pt idx="8560">
                  <c:v>11.783492098452699</c:v>
                </c:pt>
                <c:pt idx="8561">
                  <c:v>11.7848686746325</c:v>
                </c:pt>
                <c:pt idx="8562">
                  <c:v>11.7862452508122</c:v>
                </c:pt>
                <c:pt idx="8563">
                  <c:v>11.7876218269919</c:v>
                </c:pt>
                <c:pt idx="8564">
                  <c:v>11.7889984031716</c:v>
                </c:pt>
                <c:pt idx="8565">
                  <c:v>11.7903749793514</c:v>
                </c:pt>
                <c:pt idx="8566">
                  <c:v>11.7917515555311</c:v>
                </c:pt>
                <c:pt idx="8567">
                  <c:v>11.7931281317108</c:v>
                </c:pt>
                <c:pt idx="8568">
                  <c:v>11.7945047078905</c:v>
                </c:pt>
                <c:pt idx="8569">
                  <c:v>11.795881284070299</c:v>
                </c:pt>
                <c:pt idx="8570">
                  <c:v>11.797257860249999</c:v>
                </c:pt>
                <c:pt idx="8571">
                  <c:v>11.798634436429699</c:v>
                </c:pt>
                <c:pt idx="8572">
                  <c:v>11.800011012609399</c:v>
                </c:pt>
                <c:pt idx="8573">
                  <c:v>11.801387588789201</c:v>
                </c:pt>
                <c:pt idx="8574">
                  <c:v>11.802764164968901</c:v>
                </c:pt>
                <c:pt idx="8575">
                  <c:v>11.804140741148601</c:v>
                </c:pt>
                <c:pt idx="8576">
                  <c:v>11.805517317328301</c:v>
                </c:pt>
                <c:pt idx="8577">
                  <c:v>11.8068938935081</c:v>
                </c:pt>
                <c:pt idx="8578">
                  <c:v>11.8082704696878</c:v>
                </c:pt>
                <c:pt idx="8579">
                  <c:v>11.8096470458675</c:v>
                </c:pt>
                <c:pt idx="8580">
                  <c:v>11.8110236220472</c:v>
                </c:pt>
                <c:pt idx="8581">
                  <c:v>11.812400198226999</c:v>
                </c:pt>
                <c:pt idx="8582">
                  <c:v>11.813776774406699</c:v>
                </c:pt>
                <c:pt idx="8583">
                  <c:v>11.815153350586399</c:v>
                </c:pt>
                <c:pt idx="8584">
                  <c:v>11.816529926766201</c:v>
                </c:pt>
                <c:pt idx="8585">
                  <c:v>11.817906502945901</c:v>
                </c:pt>
                <c:pt idx="8586">
                  <c:v>11.819283079125601</c:v>
                </c:pt>
                <c:pt idx="8587">
                  <c:v>11.820659655305301</c:v>
                </c:pt>
                <c:pt idx="8588">
                  <c:v>11.8220362314851</c:v>
                </c:pt>
                <c:pt idx="8589">
                  <c:v>11.8234128076648</c:v>
                </c:pt>
                <c:pt idx="8590">
                  <c:v>11.8247893838445</c:v>
                </c:pt>
                <c:pt idx="8591">
                  <c:v>11.8261659600242</c:v>
                </c:pt>
                <c:pt idx="8592">
                  <c:v>11.827542536204</c:v>
                </c:pt>
                <c:pt idx="8593">
                  <c:v>11.8289191123837</c:v>
                </c:pt>
                <c:pt idx="8594">
                  <c:v>11.8302956885634</c:v>
                </c:pt>
                <c:pt idx="8595">
                  <c:v>11.8316722647431</c:v>
                </c:pt>
                <c:pt idx="8596">
                  <c:v>11.833048840922901</c:v>
                </c:pt>
                <c:pt idx="8597">
                  <c:v>11.834425417102601</c:v>
                </c:pt>
                <c:pt idx="8598">
                  <c:v>11.835801993282301</c:v>
                </c:pt>
                <c:pt idx="8599">
                  <c:v>11.837178569462001</c:v>
                </c:pt>
                <c:pt idx="8600">
                  <c:v>11.8385551456418</c:v>
                </c:pt>
                <c:pt idx="8601">
                  <c:v>11.8399317218215</c:v>
                </c:pt>
                <c:pt idx="8602">
                  <c:v>11.8413082980012</c:v>
                </c:pt>
                <c:pt idx="8603">
                  <c:v>11.8426848741809</c:v>
                </c:pt>
                <c:pt idx="8604">
                  <c:v>11.8440614503607</c:v>
                </c:pt>
                <c:pt idx="8605">
                  <c:v>11.8454380265404</c:v>
                </c:pt>
                <c:pt idx="8606">
                  <c:v>11.8468146027201</c:v>
                </c:pt>
                <c:pt idx="8607">
                  <c:v>11.8481911788998</c:v>
                </c:pt>
                <c:pt idx="8608">
                  <c:v>11.849567755079599</c:v>
                </c:pt>
                <c:pt idx="8609">
                  <c:v>11.850944331259299</c:v>
                </c:pt>
                <c:pt idx="8610">
                  <c:v>11.852320907438999</c:v>
                </c:pt>
                <c:pt idx="8611">
                  <c:v>11.853697483618699</c:v>
                </c:pt>
                <c:pt idx="8612">
                  <c:v>11.8550740597985</c:v>
                </c:pt>
                <c:pt idx="8613">
                  <c:v>11.8564506359782</c:v>
                </c:pt>
                <c:pt idx="8614">
                  <c:v>11.8578272121579</c:v>
                </c:pt>
                <c:pt idx="8615">
                  <c:v>11.8592037883376</c:v>
                </c:pt>
                <c:pt idx="8616">
                  <c:v>11.8605803645174</c:v>
                </c:pt>
                <c:pt idx="8617">
                  <c:v>11.8619569406971</c:v>
                </c:pt>
                <c:pt idx="8618">
                  <c:v>11.8633335168768</c:v>
                </c:pt>
                <c:pt idx="8619">
                  <c:v>11.864710093056599</c:v>
                </c:pt>
                <c:pt idx="8620">
                  <c:v>11.866086669236299</c:v>
                </c:pt>
                <c:pt idx="8621">
                  <c:v>11.867463245415999</c:v>
                </c:pt>
                <c:pt idx="8622">
                  <c:v>11.868839821595699</c:v>
                </c:pt>
                <c:pt idx="8623">
                  <c:v>11.870216397775501</c:v>
                </c:pt>
                <c:pt idx="8624">
                  <c:v>11.871592973955201</c:v>
                </c:pt>
                <c:pt idx="8625">
                  <c:v>11.872969550134901</c:v>
                </c:pt>
                <c:pt idx="8626">
                  <c:v>11.874346126314601</c:v>
                </c:pt>
                <c:pt idx="8627">
                  <c:v>11.8757227024944</c:v>
                </c:pt>
                <c:pt idx="8628">
                  <c:v>11.8770992786741</c:v>
                </c:pt>
                <c:pt idx="8629">
                  <c:v>11.8784758548538</c:v>
                </c:pt>
                <c:pt idx="8630">
                  <c:v>11.8798524310335</c:v>
                </c:pt>
                <c:pt idx="8631">
                  <c:v>11.8812290072133</c:v>
                </c:pt>
                <c:pt idx="8632">
                  <c:v>11.882605583393</c:v>
                </c:pt>
                <c:pt idx="8633">
                  <c:v>11.8839821595727</c:v>
                </c:pt>
                <c:pt idx="8634">
                  <c:v>11.8853587357524</c:v>
                </c:pt>
                <c:pt idx="8635">
                  <c:v>11.886735311932201</c:v>
                </c:pt>
                <c:pt idx="8636">
                  <c:v>11.888111888111901</c:v>
                </c:pt>
                <c:pt idx="8637">
                  <c:v>11.889488464291601</c:v>
                </c:pt>
                <c:pt idx="8638">
                  <c:v>11.890865040471301</c:v>
                </c:pt>
                <c:pt idx="8639">
                  <c:v>11.8922416166511</c:v>
                </c:pt>
                <c:pt idx="8640">
                  <c:v>11.8936181928308</c:v>
                </c:pt>
                <c:pt idx="8641">
                  <c:v>11.8949947690105</c:v>
                </c:pt>
                <c:pt idx="8642">
                  <c:v>11.8963713451902</c:v>
                </c:pt>
                <c:pt idx="8643">
                  <c:v>11.89774792137</c:v>
                </c:pt>
                <c:pt idx="8644">
                  <c:v>11.8991244975497</c:v>
                </c:pt>
                <c:pt idx="8645">
                  <c:v>11.9005010737294</c:v>
                </c:pt>
                <c:pt idx="8646">
                  <c:v>11.9018776499091</c:v>
                </c:pt>
                <c:pt idx="8647">
                  <c:v>11.903254226088899</c:v>
                </c:pt>
                <c:pt idx="8648">
                  <c:v>11.904630802268599</c:v>
                </c:pt>
                <c:pt idx="8649">
                  <c:v>11.906007378448299</c:v>
                </c:pt>
                <c:pt idx="8650">
                  <c:v>11.9073839546281</c:v>
                </c:pt>
                <c:pt idx="8651">
                  <c:v>11.9087605308078</c:v>
                </c:pt>
                <c:pt idx="8652">
                  <c:v>11.9101371069875</c:v>
                </c:pt>
                <c:pt idx="8653">
                  <c:v>11.9115136831672</c:v>
                </c:pt>
                <c:pt idx="8654">
                  <c:v>11.912890259347</c:v>
                </c:pt>
                <c:pt idx="8655">
                  <c:v>11.9142668355267</c:v>
                </c:pt>
                <c:pt idx="8656">
                  <c:v>11.9156434117064</c:v>
                </c:pt>
                <c:pt idx="8657">
                  <c:v>11.9170199878861</c:v>
                </c:pt>
                <c:pt idx="8658">
                  <c:v>11.918396564065899</c:v>
                </c:pt>
                <c:pt idx="8659">
                  <c:v>11.919773140245599</c:v>
                </c:pt>
                <c:pt idx="8660">
                  <c:v>11.921149716425299</c:v>
                </c:pt>
                <c:pt idx="8661">
                  <c:v>11.922526292604999</c:v>
                </c:pt>
                <c:pt idx="8662">
                  <c:v>11.923902868784801</c:v>
                </c:pt>
                <c:pt idx="8663">
                  <c:v>11.925279444964501</c:v>
                </c:pt>
                <c:pt idx="8664">
                  <c:v>11.926656021144201</c:v>
                </c:pt>
                <c:pt idx="8665">
                  <c:v>11.928032597323901</c:v>
                </c:pt>
                <c:pt idx="8666">
                  <c:v>11.9294091735037</c:v>
                </c:pt>
                <c:pt idx="8667">
                  <c:v>11.9307857496834</c:v>
                </c:pt>
                <c:pt idx="8668">
                  <c:v>11.9321623258631</c:v>
                </c:pt>
                <c:pt idx="8669">
                  <c:v>11.9335389020428</c:v>
                </c:pt>
                <c:pt idx="8670">
                  <c:v>11.934915478222599</c:v>
                </c:pt>
                <c:pt idx="8671">
                  <c:v>11.936292054402299</c:v>
                </c:pt>
                <c:pt idx="8672">
                  <c:v>11.937668630581999</c:v>
                </c:pt>
                <c:pt idx="8673">
                  <c:v>11.939045206761699</c:v>
                </c:pt>
                <c:pt idx="8674">
                  <c:v>11.940421782941501</c:v>
                </c:pt>
                <c:pt idx="8675">
                  <c:v>11.941798359121201</c:v>
                </c:pt>
                <c:pt idx="8676">
                  <c:v>11.943174935300901</c:v>
                </c:pt>
                <c:pt idx="8677">
                  <c:v>11.944551511480601</c:v>
                </c:pt>
                <c:pt idx="8678">
                  <c:v>11.9459280876604</c:v>
                </c:pt>
                <c:pt idx="8679">
                  <c:v>11.9473046638401</c:v>
                </c:pt>
                <c:pt idx="8680">
                  <c:v>11.9486812400198</c:v>
                </c:pt>
                <c:pt idx="8681">
                  <c:v>11.9500578161996</c:v>
                </c:pt>
                <c:pt idx="8682">
                  <c:v>11.9514343923793</c:v>
                </c:pt>
                <c:pt idx="8683">
                  <c:v>11.952810968559</c:v>
                </c:pt>
                <c:pt idx="8684">
                  <c:v>11.9541875447387</c:v>
                </c:pt>
                <c:pt idx="8685">
                  <c:v>11.955564120918501</c:v>
                </c:pt>
                <c:pt idx="8686">
                  <c:v>11.956940697098201</c:v>
                </c:pt>
                <c:pt idx="8687">
                  <c:v>11.958317273277901</c:v>
                </c:pt>
                <c:pt idx="8688">
                  <c:v>11.959693849457601</c:v>
                </c:pt>
                <c:pt idx="8689">
                  <c:v>11.9610704256374</c:v>
                </c:pt>
                <c:pt idx="8690">
                  <c:v>11.9624470018171</c:v>
                </c:pt>
                <c:pt idx="8691">
                  <c:v>11.9638235779968</c:v>
                </c:pt>
                <c:pt idx="8692">
                  <c:v>11.9652001541765</c:v>
                </c:pt>
                <c:pt idx="8693">
                  <c:v>11.9665767303563</c:v>
                </c:pt>
                <c:pt idx="8694">
                  <c:v>11.967953306536</c:v>
                </c:pt>
                <c:pt idx="8695">
                  <c:v>11.9693298827157</c:v>
                </c:pt>
                <c:pt idx="8696">
                  <c:v>11.9707064588954</c:v>
                </c:pt>
                <c:pt idx="8697">
                  <c:v>11.972083035075199</c:v>
                </c:pt>
                <c:pt idx="8698">
                  <c:v>11.973459611254899</c:v>
                </c:pt>
                <c:pt idx="8699">
                  <c:v>11.974836187434599</c:v>
                </c:pt>
                <c:pt idx="8700">
                  <c:v>11.976212763614299</c:v>
                </c:pt>
                <c:pt idx="8701">
                  <c:v>11.9775893397941</c:v>
                </c:pt>
                <c:pt idx="8702">
                  <c:v>11.9789659159738</c:v>
                </c:pt>
                <c:pt idx="8703">
                  <c:v>11.9803424921535</c:v>
                </c:pt>
                <c:pt idx="8704">
                  <c:v>11.9817190683332</c:v>
                </c:pt>
                <c:pt idx="8705">
                  <c:v>11.983095644513</c:v>
                </c:pt>
                <c:pt idx="8706">
                  <c:v>11.9844722206927</c:v>
                </c:pt>
                <c:pt idx="8707">
                  <c:v>11.9858487968724</c:v>
                </c:pt>
                <c:pt idx="8708">
                  <c:v>11.9872253730521</c:v>
                </c:pt>
                <c:pt idx="8709">
                  <c:v>11.988601949231899</c:v>
                </c:pt>
                <c:pt idx="8710">
                  <c:v>11.989978525411599</c:v>
                </c:pt>
                <c:pt idx="8711">
                  <c:v>11.991355101591299</c:v>
                </c:pt>
                <c:pt idx="8712">
                  <c:v>11.992731677770999</c:v>
                </c:pt>
                <c:pt idx="8713">
                  <c:v>11.994108253950801</c:v>
                </c:pt>
                <c:pt idx="8714">
                  <c:v>11.995484830130501</c:v>
                </c:pt>
                <c:pt idx="8715">
                  <c:v>11.996861406310201</c:v>
                </c:pt>
                <c:pt idx="8716">
                  <c:v>11.99823798249</c:v>
                </c:pt>
                <c:pt idx="8717">
                  <c:v>11.9996145586697</c:v>
                </c:pt>
                <c:pt idx="8718">
                  <c:v>12.0009911348494</c:v>
                </c:pt>
                <c:pt idx="8719">
                  <c:v>12.0023677110291</c:v>
                </c:pt>
                <c:pt idx="8720">
                  <c:v>12.0037442872089</c:v>
                </c:pt>
                <c:pt idx="8721">
                  <c:v>12.0051208633886</c:v>
                </c:pt>
                <c:pt idx="8722">
                  <c:v>12.0064974395683</c:v>
                </c:pt>
                <c:pt idx="8723">
                  <c:v>12.007874015748</c:v>
                </c:pt>
                <c:pt idx="8724">
                  <c:v>12.009250591927801</c:v>
                </c:pt>
                <c:pt idx="8725">
                  <c:v>12.010627168107501</c:v>
                </c:pt>
                <c:pt idx="8726">
                  <c:v>12.012003744287201</c:v>
                </c:pt>
                <c:pt idx="8727">
                  <c:v>12.013380320466901</c:v>
                </c:pt>
                <c:pt idx="8728">
                  <c:v>12.0147568966467</c:v>
                </c:pt>
                <c:pt idx="8729">
                  <c:v>12.0161334728264</c:v>
                </c:pt>
                <c:pt idx="8730">
                  <c:v>12.0175100490061</c:v>
                </c:pt>
                <c:pt idx="8731">
                  <c:v>12.0188866251858</c:v>
                </c:pt>
                <c:pt idx="8732">
                  <c:v>12.0202632013656</c:v>
                </c:pt>
                <c:pt idx="8733">
                  <c:v>12.0216397775453</c:v>
                </c:pt>
                <c:pt idx="8734">
                  <c:v>12.023016353725</c:v>
                </c:pt>
                <c:pt idx="8735">
                  <c:v>12.0243929299047</c:v>
                </c:pt>
                <c:pt idx="8736">
                  <c:v>12.025769506084499</c:v>
                </c:pt>
                <c:pt idx="8737">
                  <c:v>12.027146082264199</c:v>
                </c:pt>
                <c:pt idx="8738">
                  <c:v>12.028522658443899</c:v>
                </c:pt>
                <c:pt idx="8739">
                  <c:v>12.029899234623599</c:v>
                </c:pt>
                <c:pt idx="8740">
                  <c:v>12.0312758108034</c:v>
                </c:pt>
                <c:pt idx="8741">
                  <c:v>12.0326523869831</c:v>
                </c:pt>
                <c:pt idx="8742">
                  <c:v>12.0340289631628</c:v>
                </c:pt>
                <c:pt idx="8743">
                  <c:v>12.0354055393426</c:v>
                </c:pt>
                <c:pt idx="8744">
                  <c:v>12.0367821155223</c:v>
                </c:pt>
                <c:pt idx="8745">
                  <c:v>12.038158691702</c:v>
                </c:pt>
                <c:pt idx="8746">
                  <c:v>12.0395352678817</c:v>
                </c:pt>
                <c:pt idx="8747">
                  <c:v>12.040911844061499</c:v>
                </c:pt>
                <c:pt idx="8748">
                  <c:v>12.042288420241199</c:v>
                </c:pt>
                <c:pt idx="8749">
                  <c:v>12.043664996420899</c:v>
                </c:pt>
                <c:pt idx="8750">
                  <c:v>12.045041572600599</c:v>
                </c:pt>
                <c:pt idx="8751">
                  <c:v>12.046418148780401</c:v>
                </c:pt>
                <c:pt idx="8752">
                  <c:v>12.047794724960101</c:v>
                </c:pt>
                <c:pt idx="8753">
                  <c:v>12.049171301139801</c:v>
                </c:pt>
                <c:pt idx="8754">
                  <c:v>12.050547877319501</c:v>
                </c:pt>
                <c:pt idx="8755">
                  <c:v>12.0519244534993</c:v>
                </c:pt>
                <c:pt idx="8756">
                  <c:v>12.053301029679</c:v>
                </c:pt>
                <c:pt idx="8757">
                  <c:v>12.0546776058587</c:v>
                </c:pt>
                <c:pt idx="8758">
                  <c:v>12.0560541820384</c:v>
                </c:pt>
                <c:pt idx="8759">
                  <c:v>12.057430758218199</c:v>
                </c:pt>
                <c:pt idx="8760">
                  <c:v>12.058807334397899</c:v>
                </c:pt>
                <c:pt idx="8761">
                  <c:v>12.060183910577599</c:v>
                </c:pt>
                <c:pt idx="8762">
                  <c:v>12.061560486757299</c:v>
                </c:pt>
                <c:pt idx="8763">
                  <c:v>12.062937062937101</c:v>
                </c:pt>
                <c:pt idx="8764">
                  <c:v>12.064313639116801</c:v>
                </c:pt>
                <c:pt idx="8765">
                  <c:v>12.065690215296501</c:v>
                </c:pt>
                <c:pt idx="8766">
                  <c:v>12.067066791476201</c:v>
                </c:pt>
                <c:pt idx="8767">
                  <c:v>12.068443367656</c:v>
                </c:pt>
                <c:pt idx="8768">
                  <c:v>12.0698199438357</c:v>
                </c:pt>
                <c:pt idx="8769">
                  <c:v>12.0711965200154</c:v>
                </c:pt>
                <c:pt idx="8770">
                  <c:v>12.0725730961951</c:v>
                </c:pt>
                <c:pt idx="8771">
                  <c:v>12.0739496723749</c:v>
                </c:pt>
                <c:pt idx="8772">
                  <c:v>12.0753262485546</c:v>
                </c:pt>
                <c:pt idx="8773">
                  <c:v>12.0767028247343</c:v>
                </c:pt>
                <c:pt idx="8774">
                  <c:v>12.078079400914101</c:v>
                </c:pt>
                <c:pt idx="8775">
                  <c:v>12.079455977093801</c:v>
                </c:pt>
                <c:pt idx="8776">
                  <c:v>12.080832553273501</c:v>
                </c:pt>
                <c:pt idx="8777">
                  <c:v>12.082209129453201</c:v>
                </c:pt>
                <c:pt idx="8778">
                  <c:v>12.083585705633</c:v>
                </c:pt>
                <c:pt idx="8779">
                  <c:v>12.0849622818127</c:v>
                </c:pt>
                <c:pt idx="8780">
                  <c:v>12.0863388579924</c:v>
                </c:pt>
                <c:pt idx="8781">
                  <c:v>12.0877154341721</c:v>
                </c:pt>
                <c:pt idx="8782">
                  <c:v>12.0890920103519</c:v>
                </c:pt>
                <c:pt idx="8783">
                  <c:v>12.0904685865316</c:v>
                </c:pt>
                <c:pt idx="8784">
                  <c:v>12.0918451627113</c:v>
                </c:pt>
                <c:pt idx="8785">
                  <c:v>12.093221738891</c:v>
                </c:pt>
                <c:pt idx="8786">
                  <c:v>12.094598315070799</c:v>
                </c:pt>
                <c:pt idx="8787">
                  <c:v>12.095974891250499</c:v>
                </c:pt>
                <c:pt idx="8788">
                  <c:v>12.097351467430199</c:v>
                </c:pt>
                <c:pt idx="8789">
                  <c:v>12.098728043609899</c:v>
                </c:pt>
                <c:pt idx="8790">
                  <c:v>12.1001046197897</c:v>
                </c:pt>
                <c:pt idx="8791">
                  <c:v>12.1014811959694</c:v>
                </c:pt>
                <c:pt idx="8792">
                  <c:v>12.1028577721491</c:v>
                </c:pt>
                <c:pt idx="8793">
                  <c:v>12.1042343483288</c:v>
                </c:pt>
                <c:pt idx="8794">
                  <c:v>12.1056109245086</c:v>
                </c:pt>
                <c:pt idx="8795">
                  <c:v>12.1069875006883</c:v>
                </c:pt>
                <c:pt idx="8796">
                  <c:v>12.108364076868</c:v>
                </c:pt>
                <c:pt idx="8797">
                  <c:v>12.1097406530477</c:v>
                </c:pt>
                <c:pt idx="8798">
                  <c:v>12.111117229227499</c:v>
                </c:pt>
                <c:pt idx="8799">
                  <c:v>12.112493805407199</c:v>
                </c:pt>
                <c:pt idx="8800">
                  <c:v>12.113870381586899</c:v>
                </c:pt>
                <c:pt idx="8801">
                  <c:v>12.115246957766599</c:v>
                </c:pt>
                <c:pt idx="8802">
                  <c:v>12.116623533946401</c:v>
                </c:pt>
                <c:pt idx="8803">
                  <c:v>12.118000110126101</c:v>
                </c:pt>
                <c:pt idx="8804">
                  <c:v>12.119376686305801</c:v>
                </c:pt>
                <c:pt idx="8805">
                  <c:v>12.120753262485501</c:v>
                </c:pt>
                <c:pt idx="8806">
                  <c:v>12.1221298386653</c:v>
                </c:pt>
                <c:pt idx="8807">
                  <c:v>12.123506414845</c:v>
                </c:pt>
                <c:pt idx="8808">
                  <c:v>12.1248829910247</c:v>
                </c:pt>
                <c:pt idx="8809">
                  <c:v>12.126259567204499</c:v>
                </c:pt>
                <c:pt idx="8810">
                  <c:v>12.127636143384199</c:v>
                </c:pt>
                <c:pt idx="8811">
                  <c:v>12.129012719563899</c:v>
                </c:pt>
                <c:pt idx="8812">
                  <c:v>12.130389295743599</c:v>
                </c:pt>
                <c:pt idx="8813">
                  <c:v>12.131765871923401</c:v>
                </c:pt>
                <c:pt idx="8814">
                  <c:v>12.133142448103101</c:v>
                </c:pt>
                <c:pt idx="8815">
                  <c:v>12.134519024282801</c:v>
                </c:pt>
                <c:pt idx="8816">
                  <c:v>12.135895600462501</c:v>
                </c:pt>
                <c:pt idx="8817">
                  <c:v>12.1372721766423</c:v>
                </c:pt>
                <c:pt idx="8818">
                  <c:v>12.138648752822</c:v>
                </c:pt>
                <c:pt idx="8819">
                  <c:v>12.1400253290017</c:v>
                </c:pt>
                <c:pt idx="8820">
                  <c:v>12.1414019051814</c:v>
                </c:pt>
                <c:pt idx="8821">
                  <c:v>12.1427784813612</c:v>
                </c:pt>
                <c:pt idx="8822">
                  <c:v>12.1441550575409</c:v>
                </c:pt>
                <c:pt idx="8823">
                  <c:v>12.1455316337206</c:v>
                </c:pt>
                <c:pt idx="8824">
                  <c:v>12.1469082099003</c:v>
                </c:pt>
                <c:pt idx="8825">
                  <c:v>12.148284786080101</c:v>
                </c:pt>
                <c:pt idx="8826">
                  <c:v>12.149661362259801</c:v>
                </c:pt>
                <c:pt idx="8827">
                  <c:v>12.151037938439501</c:v>
                </c:pt>
                <c:pt idx="8828">
                  <c:v>12.152414514619201</c:v>
                </c:pt>
                <c:pt idx="8829">
                  <c:v>12.153791090799</c:v>
                </c:pt>
                <c:pt idx="8830">
                  <c:v>12.1551676669787</c:v>
                </c:pt>
                <c:pt idx="8831">
                  <c:v>12.1565442431584</c:v>
                </c:pt>
                <c:pt idx="8832">
                  <c:v>12.1579208193381</c:v>
                </c:pt>
                <c:pt idx="8833">
                  <c:v>12.1592973955179</c:v>
                </c:pt>
                <c:pt idx="8834">
                  <c:v>12.1606739716976</c:v>
                </c:pt>
                <c:pt idx="8835">
                  <c:v>12.1620505478773</c:v>
                </c:pt>
                <c:pt idx="8836">
                  <c:v>12.163427124057</c:v>
                </c:pt>
                <c:pt idx="8837">
                  <c:v>12.164803700236799</c:v>
                </c:pt>
                <c:pt idx="8838">
                  <c:v>12.166180276416499</c:v>
                </c:pt>
                <c:pt idx="8839">
                  <c:v>12.167556852596199</c:v>
                </c:pt>
                <c:pt idx="8840">
                  <c:v>12.168933428776</c:v>
                </c:pt>
                <c:pt idx="8841">
                  <c:v>12.1703100049557</c:v>
                </c:pt>
                <c:pt idx="8842">
                  <c:v>12.1716865811354</c:v>
                </c:pt>
                <c:pt idx="8843">
                  <c:v>12.1730631573151</c:v>
                </c:pt>
                <c:pt idx="8844">
                  <c:v>12.1744397334949</c:v>
                </c:pt>
                <c:pt idx="8845">
                  <c:v>12.1758163096746</c:v>
                </c:pt>
                <c:pt idx="8846">
                  <c:v>12.1771928858543</c:v>
                </c:pt>
                <c:pt idx="8847">
                  <c:v>12.178569462034</c:v>
                </c:pt>
                <c:pt idx="8848">
                  <c:v>12.179946038213799</c:v>
                </c:pt>
                <c:pt idx="8849">
                  <c:v>12.181322614393499</c:v>
                </c:pt>
                <c:pt idx="8850">
                  <c:v>12.182699190573199</c:v>
                </c:pt>
                <c:pt idx="8851">
                  <c:v>12.184075766752899</c:v>
                </c:pt>
                <c:pt idx="8852">
                  <c:v>12.185452342932701</c:v>
                </c:pt>
                <c:pt idx="8853">
                  <c:v>12.186828919112401</c:v>
                </c:pt>
                <c:pt idx="8854">
                  <c:v>12.188205495292101</c:v>
                </c:pt>
                <c:pt idx="8855">
                  <c:v>12.189582071471801</c:v>
                </c:pt>
                <c:pt idx="8856">
                  <c:v>12.1909586476516</c:v>
                </c:pt>
                <c:pt idx="8857">
                  <c:v>12.1923352238313</c:v>
                </c:pt>
                <c:pt idx="8858">
                  <c:v>12.193711800011</c:v>
                </c:pt>
                <c:pt idx="8859">
                  <c:v>12.1950883761907</c:v>
                </c:pt>
                <c:pt idx="8860">
                  <c:v>12.1964649523705</c:v>
                </c:pt>
                <c:pt idx="8861">
                  <c:v>12.1978415285502</c:v>
                </c:pt>
                <c:pt idx="8862">
                  <c:v>12.1992181047299</c:v>
                </c:pt>
                <c:pt idx="8863">
                  <c:v>12.2005946809096</c:v>
                </c:pt>
                <c:pt idx="8864">
                  <c:v>12.201971257089401</c:v>
                </c:pt>
                <c:pt idx="8865">
                  <c:v>12.203347833269101</c:v>
                </c:pt>
                <c:pt idx="8866">
                  <c:v>12.204724409448801</c:v>
                </c:pt>
                <c:pt idx="8867">
                  <c:v>12.206100985628501</c:v>
                </c:pt>
                <c:pt idx="8868">
                  <c:v>12.2074775618083</c:v>
                </c:pt>
                <c:pt idx="8869">
                  <c:v>12.208854137988</c:v>
                </c:pt>
                <c:pt idx="8870">
                  <c:v>12.2102307141677</c:v>
                </c:pt>
                <c:pt idx="8871">
                  <c:v>12.2116072903475</c:v>
                </c:pt>
                <c:pt idx="8872">
                  <c:v>12.2129838665272</c:v>
                </c:pt>
                <c:pt idx="8873">
                  <c:v>12.2143604427069</c:v>
                </c:pt>
                <c:pt idx="8874">
                  <c:v>12.2157370188866</c:v>
                </c:pt>
                <c:pt idx="8875">
                  <c:v>12.217113595066399</c:v>
                </c:pt>
                <c:pt idx="8876">
                  <c:v>12.218490171246099</c:v>
                </c:pt>
                <c:pt idx="8877">
                  <c:v>12.219866747425799</c:v>
                </c:pt>
                <c:pt idx="8878">
                  <c:v>12.221243323605499</c:v>
                </c:pt>
                <c:pt idx="8879">
                  <c:v>12.2226198997853</c:v>
                </c:pt>
                <c:pt idx="8880">
                  <c:v>12.223996475965</c:v>
                </c:pt>
                <c:pt idx="8881">
                  <c:v>12.2253730521447</c:v>
                </c:pt>
                <c:pt idx="8882">
                  <c:v>12.2267496283244</c:v>
                </c:pt>
                <c:pt idx="8883">
                  <c:v>12.2281262045042</c:v>
                </c:pt>
                <c:pt idx="8884">
                  <c:v>12.2295027806839</c:v>
                </c:pt>
                <c:pt idx="8885">
                  <c:v>12.2308793568636</c:v>
                </c:pt>
                <c:pt idx="8886">
                  <c:v>12.2322559330433</c:v>
                </c:pt>
                <c:pt idx="8887">
                  <c:v>12.233632509223099</c:v>
                </c:pt>
                <c:pt idx="8888">
                  <c:v>12.235009085402799</c:v>
                </c:pt>
                <c:pt idx="8889">
                  <c:v>12.236385661582499</c:v>
                </c:pt>
                <c:pt idx="8890">
                  <c:v>12.237762237762199</c:v>
                </c:pt>
                <c:pt idx="8891">
                  <c:v>12.239138813942001</c:v>
                </c:pt>
                <c:pt idx="8892">
                  <c:v>12.240515390121701</c:v>
                </c:pt>
                <c:pt idx="8893">
                  <c:v>12.241891966301401</c:v>
                </c:pt>
                <c:pt idx="8894">
                  <c:v>12.243268542481101</c:v>
                </c:pt>
                <c:pt idx="8895">
                  <c:v>12.2446451186609</c:v>
                </c:pt>
                <c:pt idx="8896">
                  <c:v>12.2460216948406</c:v>
                </c:pt>
                <c:pt idx="8897">
                  <c:v>12.2473982710203</c:v>
                </c:pt>
                <c:pt idx="8898">
                  <c:v>12.2487748472</c:v>
                </c:pt>
                <c:pt idx="8899">
                  <c:v>12.250151423379799</c:v>
                </c:pt>
                <c:pt idx="8900">
                  <c:v>12.251527999559499</c:v>
                </c:pt>
                <c:pt idx="8901">
                  <c:v>12.252904575739199</c:v>
                </c:pt>
                <c:pt idx="8902">
                  <c:v>12.254281151919001</c:v>
                </c:pt>
                <c:pt idx="8903">
                  <c:v>12.255657728098701</c:v>
                </c:pt>
                <c:pt idx="8904">
                  <c:v>12.257034304278401</c:v>
                </c:pt>
                <c:pt idx="8905">
                  <c:v>12.258410880458101</c:v>
                </c:pt>
                <c:pt idx="8906">
                  <c:v>12.2597874566379</c:v>
                </c:pt>
                <c:pt idx="8907">
                  <c:v>12.2611640328176</c:v>
                </c:pt>
                <c:pt idx="8908">
                  <c:v>12.2625406089973</c:v>
                </c:pt>
                <c:pt idx="8909">
                  <c:v>12.263917185177</c:v>
                </c:pt>
                <c:pt idx="8910">
                  <c:v>12.2652937613568</c:v>
                </c:pt>
                <c:pt idx="8911">
                  <c:v>12.2666703375365</c:v>
                </c:pt>
                <c:pt idx="8912">
                  <c:v>12.2680469137162</c:v>
                </c:pt>
                <c:pt idx="8913">
                  <c:v>12.2694234898959</c:v>
                </c:pt>
                <c:pt idx="8914">
                  <c:v>12.270800066075701</c:v>
                </c:pt>
                <c:pt idx="8915">
                  <c:v>12.272176642255401</c:v>
                </c:pt>
                <c:pt idx="8916">
                  <c:v>12.273553218435101</c:v>
                </c:pt>
                <c:pt idx="8917">
                  <c:v>12.274929794614801</c:v>
                </c:pt>
                <c:pt idx="8918">
                  <c:v>12.2763063707946</c:v>
                </c:pt>
                <c:pt idx="8919">
                  <c:v>12.2776829469743</c:v>
                </c:pt>
                <c:pt idx="8920">
                  <c:v>12.279059523154</c:v>
                </c:pt>
                <c:pt idx="8921">
                  <c:v>12.2804360993337</c:v>
                </c:pt>
                <c:pt idx="8922">
                  <c:v>12.2818126755135</c:v>
                </c:pt>
                <c:pt idx="8923">
                  <c:v>12.2831892516932</c:v>
                </c:pt>
                <c:pt idx="8924">
                  <c:v>12.2845658278729</c:v>
                </c:pt>
                <c:pt idx="8925">
                  <c:v>12.2859424040526</c:v>
                </c:pt>
                <c:pt idx="8926">
                  <c:v>12.287318980232399</c:v>
                </c:pt>
                <c:pt idx="8927">
                  <c:v>12.288695556412099</c:v>
                </c:pt>
                <c:pt idx="8928">
                  <c:v>12.290072132591799</c:v>
                </c:pt>
                <c:pt idx="8929">
                  <c:v>12.291448708771499</c:v>
                </c:pt>
                <c:pt idx="8930">
                  <c:v>12.2928252849513</c:v>
                </c:pt>
                <c:pt idx="8931">
                  <c:v>12.294201861131</c:v>
                </c:pt>
                <c:pt idx="8932">
                  <c:v>12.2955784373107</c:v>
                </c:pt>
                <c:pt idx="8933">
                  <c:v>12.2969550134904</c:v>
                </c:pt>
                <c:pt idx="8934">
                  <c:v>12.2983315896702</c:v>
                </c:pt>
                <c:pt idx="8935">
                  <c:v>12.2997081658499</c:v>
                </c:pt>
                <c:pt idx="8936">
                  <c:v>12.3010847420296</c:v>
                </c:pt>
                <c:pt idx="8937">
                  <c:v>12.302461318209399</c:v>
                </c:pt>
                <c:pt idx="8938">
                  <c:v>12.303837894389099</c:v>
                </c:pt>
                <c:pt idx="8939">
                  <c:v>12.305214470568799</c:v>
                </c:pt>
                <c:pt idx="8940">
                  <c:v>12.306591046748499</c:v>
                </c:pt>
                <c:pt idx="8941">
                  <c:v>12.307967622928301</c:v>
                </c:pt>
                <c:pt idx="8942">
                  <c:v>12.309344199108001</c:v>
                </c:pt>
                <c:pt idx="8943">
                  <c:v>12.310720775287701</c:v>
                </c:pt>
                <c:pt idx="8944">
                  <c:v>12.312097351467401</c:v>
                </c:pt>
                <c:pt idx="8945">
                  <c:v>12.3134739276472</c:v>
                </c:pt>
                <c:pt idx="8946">
                  <c:v>12.3148505038269</c:v>
                </c:pt>
                <c:pt idx="8947">
                  <c:v>12.3162270800066</c:v>
                </c:pt>
                <c:pt idx="8948">
                  <c:v>12.3176036561863</c:v>
                </c:pt>
                <c:pt idx="8949">
                  <c:v>12.3189802323661</c:v>
                </c:pt>
                <c:pt idx="8950">
                  <c:v>12.3203568085458</c:v>
                </c:pt>
                <c:pt idx="8951">
                  <c:v>12.3217333847255</c:v>
                </c:pt>
                <c:pt idx="8952">
                  <c:v>12.3231099609052</c:v>
                </c:pt>
                <c:pt idx="8953">
                  <c:v>12.324486537085001</c:v>
                </c:pt>
                <c:pt idx="8954">
                  <c:v>12.325863113264701</c:v>
                </c:pt>
                <c:pt idx="8955">
                  <c:v>12.327239689444401</c:v>
                </c:pt>
                <c:pt idx="8956">
                  <c:v>12.328616265624101</c:v>
                </c:pt>
                <c:pt idx="8957">
                  <c:v>12.3299928418039</c:v>
                </c:pt>
                <c:pt idx="8958">
                  <c:v>12.3313694179836</c:v>
                </c:pt>
                <c:pt idx="8959">
                  <c:v>12.3327459941633</c:v>
                </c:pt>
                <c:pt idx="8960">
                  <c:v>12.334122570343</c:v>
                </c:pt>
                <c:pt idx="8961">
                  <c:v>12.3354991465228</c:v>
                </c:pt>
                <c:pt idx="8962">
                  <c:v>12.3368757227025</c:v>
                </c:pt>
                <c:pt idx="8963">
                  <c:v>12.3382522988822</c:v>
                </c:pt>
                <c:pt idx="8964">
                  <c:v>12.339628875061999</c:v>
                </c:pt>
                <c:pt idx="8965">
                  <c:v>12.341005451241699</c:v>
                </c:pt>
                <c:pt idx="8966">
                  <c:v>12.342382027421399</c:v>
                </c:pt>
                <c:pt idx="8967">
                  <c:v>12.343758603601101</c:v>
                </c:pt>
                <c:pt idx="8968">
                  <c:v>12.3451351797809</c:v>
                </c:pt>
                <c:pt idx="8969">
                  <c:v>12.3465117559606</c:v>
                </c:pt>
                <c:pt idx="8970">
                  <c:v>12.3478883321403</c:v>
                </c:pt>
                <c:pt idx="8971">
                  <c:v>12.34926490832</c:v>
                </c:pt>
                <c:pt idx="8972">
                  <c:v>12.3506414844998</c:v>
                </c:pt>
                <c:pt idx="8973">
                  <c:v>12.3520180606795</c:v>
                </c:pt>
                <c:pt idx="8974">
                  <c:v>12.3533946368592</c:v>
                </c:pt>
                <c:pt idx="8975">
                  <c:v>12.3547712130389</c:v>
                </c:pt>
                <c:pt idx="8976">
                  <c:v>12.356147789218699</c:v>
                </c:pt>
                <c:pt idx="8977">
                  <c:v>12.357524365398399</c:v>
                </c:pt>
                <c:pt idx="8978">
                  <c:v>12.358900941578099</c:v>
                </c:pt>
                <c:pt idx="8979">
                  <c:v>12.360277517757799</c:v>
                </c:pt>
                <c:pt idx="8980">
                  <c:v>12.361654093937601</c:v>
                </c:pt>
                <c:pt idx="8981">
                  <c:v>12.363030670117301</c:v>
                </c:pt>
                <c:pt idx="8982">
                  <c:v>12.364407246297</c:v>
                </c:pt>
                <c:pt idx="8983">
                  <c:v>12.3657838224767</c:v>
                </c:pt>
                <c:pt idx="8984">
                  <c:v>12.3671603986565</c:v>
                </c:pt>
                <c:pt idx="8985">
                  <c:v>12.3685369748362</c:v>
                </c:pt>
                <c:pt idx="8986">
                  <c:v>12.3699135510159</c:v>
                </c:pt>
                <c:pt idx="8987">
                  <c:v>12.3712901271956</c:v>
                </c:pt>
                <c:pt idx="8988">
                  <c:v>12.372666703375399</c:v>
                </c:pt>
                <c:pt idx="8989">
                  <c:v>12.374043279555099</c:v>
                </c:pt>
                <c:pt idx="8990">
                  <c:v>12.375419855734799</c:v>
                </c:pt>
                <c:pt idx="8991">
                  <c:v>12.376796431914499</c:v>
                </c:pt>
                <c:pt idx="8992">
                  <c:v>12.378173008094301</c:v>
                </c:pt>
                <c:pt idx="8993">
                  <c:v>12.379549584274001</c:v>
                </c:pt>
                <c:pt idx="8994">
                  <c:v>12.380926160453701</c:v>
                </c:pt>
                <c:pt idx="8995">
                  <c:v>12.382302736633401</c:v>
                </c:pt>
                <c:pt idx="8996">
                  <c:v>12.3836793128132</c:v>
                </c:pt>
                <c:pt idx="8997">
                  <c:v>12.3850558889929</c:v>
                </c:pt>
                <c:pt idx="8998">
                  <c:v>12.3864324651726</c:v>
                </c:pt>
                <c:pt idx="8999">
                  <c:v>12.3878090413524</c:v>
                </c:pt>
                <c:pt idx="9000">
                  <c:v>12.3891856175321</c:v>
                </c:pt>
                <c:pt idx="9001">
                  <c:v>12.3905621937118</c:v>
                </c:pt>
                <c:pt idx="9002">
                  <c:v>12.3919387698915</c:v>
                </c:pt>
                <c:pt idx="9003">
                  <c:v>12.393315346071301</c:v>
                </c:pt>
                <c:pt idx="9004">
                  <c:v>12.394691922251001</c:v>
                </c:pt>
                <c:pt idx="9005">
                  <c:v>12.396068498430701</c:v>
                </c:pt>
                <c:pt idx="9006">
                  <c:v>12.397445074610401</c:v>
                </c:pt>
                <c:pt idx="9007">
                  <c:v>12.3988216507902</c:v>
                </c:pt>
                <c:pt idx="9008">
                  <c:v>12.4001982269699</c:v>
                </c:pt>
                <c:pt idx="9009">
                  <c:v>12.4015748031496</c:v>
                </c:pt>
                <c:pt idx="9010">
                  <c:v>12.4029513793293</c:v>
                </c:pt>
                <c:pt idx="9011">
                  <c:v>12.4043279555091</c:v>
                </c:pt>
                <c:pt idx="9012">
                  <c:v>12.4057045316888</c:v>
                </c:pt>
                <c:pt idx="9013">
                  <c:v>12.4070811078685</c:v>
                </c:pt>
                <c:pt idx="9014">
                  <c:v>12.4084576840482</c:v>
                </c:pt>
                <c:pt idx="9015">
                  <c:v>12.409834260227999</c:v>
                </c:pt>
                <c:pt idx="9016">
                  <c:v>12.411210836407699</c:v>
                </c:pt>
                <c:pt idx="9017">
                  <c:v>12.412587412587399</c:v>
                </c:pt>
                <c:pt idx="9018">
                  <c:v>12.413963988767099</c:v>
                </c:pt>
                <c:pt idx="9019">
                  <c:v>12.4153405649469</c:v>
                </c:pt>
                <c:pt idx="9020">
                  <c:v>12.4167171411266</c:v>
                </c:pt>
                <c:pt idx="9021">
                  <c:v>12.4180937173063</c:v>
                </c:pt>
                <c:pt idx="9022">
                  <c:v>12.419470293486</c:v>
                </c:pt>
                <c:pt idx="9023">
                  <c:v>12.4208468696658</c:v>
                </c:pt>
                <c:pt idx="9024">
                  <c:v>12.4222234458455</c:v>
                </c:pt>
                <c:pt idx="9025">
                  <c:v>12.4236000220252</c:v>
                </c:pt>
                <c:pt idx="9026">
                  <c:v>12.4249765982049</c:v>
                </c:pt>
                <c:pt idx="9027">
                  <c:v>12.426353174384699</c:v>
                </c:pt>
                <c:pt idx="9028">
                  <c:v>12.427729750564399</c:v>
                </c:pt>
                <c:pt idx="9029">
                  <c:v>12.429106326744099</c:v>
                </c:pt>
                <c:pt idx="9030">
                  <c:v>12.430482902923799</c:v>
                </c:pt>
                <c:pt idx="9031">
                  <c:v>12.431859479103601</c:v>
                </c:pt>
                <c:pt idx="9032">
                  <c:v>12.433236055283301</c:v>
                </c:pt>
                <c:pt idx="9033">
                  <c:v>12.434612631463001</c:v>
                </c:pt>
                <c:pt idx="9034">
                  <c:v>12.4359892076428</c:v>
                </c:pt>
                <c:pt idx="9035">
                  <c:v>12.4373657838225</c:v>
                </c:pt>
                <c:pt idx="9036">
                  <c:v>12.4387423600022</c:v>
                </c:pt>
                <c:pt idx="9037">
                  <c:v>12.4401189361819</c:v>
                </c:pt>
                <c:pt idx="9038">
                  <c:v>12.441495512361699</c:v>
                </c:pt>
                <c:pt idx="9039">
                  <c:v>12.442872088541399</c:v>
                </c:pt>
                <c:pt idx="9040">
                  <c:v>12.444248664721099</c:v>
                </c:pt>
                <c:pt idx="9041">
                  <c:v>12.445625240900799</c:v>
                </c:pt>
                <c:pt idx="9042">
                  <c:v>12.447001817080601</c:v>
                </c:pt>
                <c:pt idx="9043">
                  <c:v>12.448378393260301</c:v>
                </c:pt>
                <c:pt idx="9044">
                  <c:v>12.449754969440001</c:v>
                </c:pt>
                <c:pt idx="9045">
                  <c:v>12.451131545619701</c:v>
                </c:pt>
                <c:pt idx="9046">
                  <c:v>12.4525081217995</c:v>
                </c:pt>
                <c:pt idx="9047">
                  <c:v>12.4538846979792</c:v>
                </c:pt>
                <c:pt idx="9048">
                  <c:v>12.4552612741589</c:v>
                </c:pt>
                <c:pt idx="9049">
                  <c:v>12.4566378503386</c:v>
                </c:pt>
                <c:pt idx="9050">
                  <c:v>12.4580144265184</c:v>
                </c:pt>
                <c:pt idx="9051">
                  <c:v>12.4593910026981</c:v>
                </c:pt>
                <c:pt idx="9052">
                  <c:v>12.4607675788778</c:v>
                </c:pt>
                <c:pt idx="9053">
                  <c:v>12.4621441550575</c:v>
                </c:pt>
                <c:pt idx="9054">
                  <c:v>12.463520731237301</c:v>
                </c:pt>
                <c:pt idx="9055">
                  <c:v>12.464897307417001</c:v>
                </c:pt>
                <c:pt idx="9056">
                  <c:v>12.466273883596701</c:v>
                </c:pt>
                <c:pt idx="9057">
                  <c:v>12.467650459776401</c:v>
                </c:pt>
                <c:pt idx="9058">
                  <c:v>12.4690270359562</c:v>
                </c:pt>
                <c:pt idx="9059">
                  <c:v>12.4704036121359</c:v>
                </c:pt>
                <c:pt idx="9060">
                  <c:v>12.4717801883156</c:v>
                </c:pt>
                <c:pt idx="9061">
                  <c:v>12.4731567644953</c:v>
                </c:pt>
                <c:pt idx="9062">
                  <c:v>12.4745333406751</c:v>
                </c:pt>
                <c:pt idx="9063">
                  <c:v>12.4759099168548</c:v>
                </c:pt>
                <c:pt idx="9064">
                  <c:v>12.4772864930345</c:v>
                </c:pt>
                <c:pt idx="9065">
                  <c:v>12.478663069214299</c:v>
                </c:pt>
                <c:pt idx="9066">
                  <c:v>12.480039645393999</c:v>
                </c:pt>
                <c:pt idx="9067">
                  <c:v>12.481416221573699</c:v>
                </c:pt>
                <c:pt idx="9068">
                  <c:v>12.482792797753399</c:v>
                </c:pt>
                <c:pt idx="9069">
                  <c:v>12.4841693739332</c:v>
                </c:pt>
                <c:pt idx="9070">
                  <c:v>12.4855459501129</c:v>
                </c:pt>
                <c:pt idx="9071">
                  <c:v>12.4869225262926</c:v>
                </c:pt>
                <c:pt idx="9072">
                  <c:v>12.4882991024723</c:v>
                </c:pt>
                <c:pt idx="9073">
                  <c:v>12.4896756786521</c:v>
                </c:pt>
                <c:pt idx="9074">
                  <c:v>12.4910522548318</c:v>
                </c:pt>
                <c:pt idx="9075">
                  <c:v>12.4924288310115</c:v>
                </c:pt>
                <c:pt idx="9076">
                  <c:v>12.4938054071912</c:v>
                </c:pt>
                <c:pt idx="9077">
                  <c:v>12.495181983370999</c:v>
                </c:pt>
                <c:pt idx="9078">
                  <c:v>12.496558559550699</c:v>
                </c:pt>
                <c:pt idx="9079">
                  <c:v>12.497935135730399</c:v>
                </c:pt>
                <c:pt idx="9080">
                  <c:v>12.499311711910099</c:v>
                </c:pt>
                <c:pt idx="9081">
                  <c:v>12.500688288089901</c:v>
                </c:pt>
                <c:pt idx="9082">
                  <c:v>12.502064864269601</c:v>
                </c:pt>
                <c:pt idx="9083">
                  <c:v>12.503441440449301</c:v>
                </c:pt>
                <c:pt idx="9084">
                  <c:v>12.504818016629001</c:v>
                </c:pt>
                <c:pt idx="9085">
                  <c:v>12.5061945928088</c:v>
                </c:pt>
                <c:pt idx="9086">
                  <c:v>12.5075711689885</c:v>
                </c:pt>
                <c:pt idx="9087">
                  <c:v>12.5089477451682</c:v>
                </c:pt>
                <c:pt idx="9088">
                  <c:v>12.5103243213479</c:v>
                </c:pt>
                <c:pt idx="9089">
                  <c:v>12.5117008975277</c:v>
                </c:pt>
                <c:pt idx="9090">
                  <c:v>12.5130774737074</c:v>
                </c:pt>
                <c:pt idx="9091">
                  <c:v>12.5144540498871</c:v>
                </c:pt>
                <c:pt idx="9092">
                  <c:v>12.515830626066901</c:v>
                </c:pt>
                <c:pt idx="9093">
                  <c:v>12.517207202246601</c:v>
                </c:pt>
                <c:pt idx="9094">
                  <c:v>12.518583778426301</c:v>
                </c:pt>
                <c:pt idx="9095">
                  <c:v>12.519960354606001</c:v>
                </c:pt>
                <c:pt idx="9096">
                  <c:v>12.5213369307858</c:v>
                </c:pt>
                <c:pt idx="9097">
                  <c:v>12.5227135069655</c:v>
                </c:pt>
                <c:pt idx="9098">
                  <c:v>12.5240900831452</c:v>
                </c:pt>
                <c:pt idx="9099">
                  <c:v>12.5254666593249</c:v>
                </c:pt>
                <c:pt idx="9100">
                  <c:v>12.5268432355047</c:v>
                </c:pt>
                <c:pt idx="9101">
                  <c:v>12.5282198116844</c:v>
                </c:pt>
                <c:pt idx="9102">
                  <c:v>12.5295963878641</c:v>
                </c:pt>
                <c:pt idx="9103">
                  <c:v>12.5309729640438</c:v>
                </c:pt>
                <c:pt idx="9104">
                  <c:v>12.532349540223599</c:v>
                </c:pt>
                <c:pt idx="9105">
                  <c:v>12.533726116403299</c:v>
                </c:pt>
                <c:pt idx="9106">
                  <c:v>12.535102692582999</c:v>
                </c:pt>
                <c:pt idx="9107">
                  <c:v>12.536479268762699</c:v>
                </c:pt>
                <c:pt idx="9108">
                  <c:v>12.5378558449425</c:v>
                </c:pt>
                <c:pt idx="9109">
                  <c:v>12.5392324211222</c:v>
                </c:pt>
                <c:pt idx="9110">
                  <c:v>12.5406089973019</c:v>
                </c:pt>
                <c:pt idx="9111">
                  <c:v>12.5419855734816</c:v>
                </c:pt>
                <c:pt idx="9112">
                  <c:v>12.5433621496614</c:v>
                </c:pt>
                <c:pt idx="9113">
                  <c:v>12.5447387258411</c:v>
                </c:pt>
                <c:pt idx="9114">
                  <c:v>12.5461153020208</c:v>
                </c:pt>
                <c:pt idx="9115">
                  <c:v>12.5474918782005</c:v>
                </c:pt>
                <c:pt idx="9116">
                  <c:v>12.548868454380299</c:v>
                </c:pt>
                <c:pt idx="9117">
                  <c:v>12.550245030559999</c:v>
                </c:pt>
                <c:pt idx="9118">
                  <c:v>12.551621606739699</c:v>
                </c:pt>
                <c:pt idx="9119">
                  <c:v>12.552998182919399</c:v>
                </c:pt>
                <c:pt idx="9120">
                  <c:v>12.554374759099201</c:v>
                </c:pt>
                <c:pt idx="9121">
                  <c:v>12.555751335278901</c:v>
                </c:pt>
                <c:pt idx="9122">
                  <c:v>12.557127911458601</c:v>
                </c:pt>
                <c:pt idx="9123">
                  <c:v>12.558504487638301</c:v>
                </c:pt>
                <c:pt idx="9124">
                  <c:v>12.5598810638181</c:v>
                </c:pt>
                <c:pt idx="9125">
                  <c:v>12.5612576399978</c:v>
                </c:pt>
                <c:pt idx="9126">
                  <c:v>12.5626342161775</c:v>
                </c:pt>
                <c:pt idx="9127">
                  <c:v>12.564010792357299</c:v>
                </c:pt>
                <c:pt idx="9128">
                  <c:v>12.565387368536999</c:v>
                </c:pt>
                <c:pt idx="9129">
                  <c:v>12.566763944716699</c:v>
                </c:pt>
                <c:pt idx="9130">
                  <c:v>12.568140520896399</c:v>
                </c:pt>
                <c:pt idx="9131">
                  <c:v>12.569517097076201</c:v>
                </c:pt>
                <c:pt idx="9132">
                  <c:v>12.570893673255901</c:v>
                </c:pt>
                <c:pt idx="9133">
                  <c:v>12.572270249435601</c:v>
                </c:pt>
                <c:pt idx="9134">
                  <c:v>12.573646825615301</c:v>
                </c:pt>
                <c:pt idx="9135">
                  <c:v>12.5750234017951</c:v>
                </c:pt>
                <c:pt idx="9136">
                  <c:v>12.5763999779748</c:v>
                </c:pt>
                <c:pt idx="9137">
                  <c:v>12.5777765541545</c:v>
                </c:pt>
                <c:pt idx="9138">
                  <c:v>12.5791531303342</c:v>
                </c:pt>
                <c:pt idx="9139">
                  <c:v>12.580529706514</c:v>
                </c:pt>
                <c:pt idx="9140">
                  <c:v>12.5819062826937</c:v>
                </c:pt>
                <c:pt idx="9141">
                  <c:v>12.5832828588734</c:v>
                </c:pt>
                <c:pt idx="9142">
                  <c:v>12.5846594350531</c:v>
                </c:pt>
                <c:pt idx="9143">
                  <c:v>12.586036011232901</c:v>
                </c:pt>
                <c:pt idx="9144">
                  <c:v>12.587412587412601</c:v>
                </c:pt>
                <c:pt idx="9145">
                  <c:v>12.588789163592301</c:v>
                </c:pt>
                <c:pt idx="9146">
                  <c:v>12.590165739772001</c:v>
                </c:pt>
                <c:pt idx="9147">
                  <c:v>12.5915423159518</c:v>
                </c:pt>
                <c:pt idx="9148">
                  <c:v>12.5929188921315</c:v>
                </c:pt>
                <c:pt idx="9149">
                  <c:v>12.5942954683112</c:v>
                </c:pt>
                <c:pt idx="9150">
                  <c:v>12.5956720444909</c:v>
                </c:pt>
                <c:pt idx="9151">
                  <c:v>12.5970486206707</c:v>
                </c:pt>
                <c:pt idx="9152">
                  <c:v>12.5984251968504</c:v>
                </c:pt>
                <c:pt idx="9153">
                  <c:v>12.5998017730301</c:v>
                </c:pt>
                <c:pt idx="9154">
                  <c:v>12.6011783492098</c:v>
                </c:pt>
                <c:pt idx="9155">
                  <c:v>12.602554925389599</c:v>
                </c:pt>
                <c:pt idx="9156">
                  <c:v>12.603931501569299</c:v>
                </c:pt>
                <c:pt idx="9157">
                  <c:v>12.605308077748999</c:v>
                </c:pt>
                <c:pt idx="9158">
                  <c:v>12.6066846539288</c:v>
                </c:pt>
                <c:pt idx="9159">
                  <c:v>12.6080612301085</c:v>
                </c:pt>
                <c:pt idx="9160">
                  <c:v>12.6094378062882</c:v>
                </c:pt>
                <c:pt idx="9161">
                  <c:v>12.6108143824679</c:v>
                </c:pt>
                <c:pt idx="9162">
                  <c:v>12.6121909586477</c:v>
                </c:pt>
                <c:pt idx="9163">
                  <c:v>12.6135675348274</c:v>
                </c:pt>
                <c:pt idx="9164">
                  <c:v>12.6149441110071</c:v>
                </c:pt>
                <c:pt idx="9165">
                  <c:v>12.6163206871868</c:v>
                </c:pt>
                <c:pt idx="9166">
                  <c:v>12.617697263366599</c:v>
                </c:pt>
                <c:pt idx="9167">
                  <c:v>12.619073839546299</c:v>
                </c:pt>
                <c:pt idx="9168">
                  <c:v>12.620450415725999</c:v>
                </c:pt>
                <c:pt idx="9169">
                  <c:v>12.621826991905699</c:v>
                </c:pt>
                <c:pt idx="9170">
                  <c:v>12.623203568085501</c:v>
                </c:pt>
                <c:pt idx="9171">
                  <c:v>12.624580144265201</c:v>
                </c:pt>
                <c:pt idx="9172">
                  <c:v>12.625956720444901</c:v>
                </c:pt>
                <c:pt idx="9173">
                  <c:v>12.627333296624601</c:v>
                </c:pt>
                <c:pt idx="9174">
                  <c:v>12.6287098728044</c:v>
                </c:pt>
                <c:pt idx="9175">
                  <c:v>12.6300864489841</c:v>
                </c:pt>
                <c:pt idx="9176">
                  <c:v>12.6314630251638</c:v>
                </c:pt>
                <c:pt idx="9177">
                  <c:v>12.6328396013435</c:v>
                </c:pt>
                <c:pt idx="9178">
                  <c:v>12.6342161775233</c:v>
                </c:pt>
                <c:pt idx="9179">
                  <c:v>12.635592753703</c:v>
                </c:pt>
                <c:pt idx="9180">
                  <c:v>12.636969329882699</c:v>
                </c:pt>
                <c:pt idx="9181">
                  <c:v>12.638345906062399</c:v>
                </c:pt>
                <c:pt idx="9182">
                  <c:v>12.639722482242201</c:v>
                </c:pt>
                <c:pt idx="9183">
                  <c:v>12.641099058421901</c:v>
                </c:pt>
                <c:pt idx="9184">
                  <c:v>12.642475634601601</c:v>
                </c:pt>
                <c:pt idx="9185">
                  <c:v>12.643852210781301</c:v>
                </c:pt>
                <c:pt idx="9186">
                  <c:v>12.6452287869611</c:v>
                </c:pt>
                <c:pt idx="9187">
                  <c:v>12.6466053631408</c:v>
                </c:pt>
                <c:pt idx="9188">
                  <c:v>12.6479819393205</c:v>
                </c:pt>
                <c:pt idx="9189">
                  <c:v>12.6493585155003</c:v>
                </c:pt>
                <c:pt idx="9190">
                  <c:v>12.65073509168</c:v>
                </c:pt>
                <c:pt idx="9191">
                  <c:v>12.6521116678597</c:v>
                </c:pt>
                <c:pt idx="9192">
                  <c:v>12.6534882440394</c:v>
                </c:pt>
                <c:pt idx="9193">
                  <c:v>12.654864820219199</c:v>
                </c:pt>
                <c:pt idx="9194">
                  <c:v>12.656241396398899</c:v>
                </c:pt>
                <c:pt idx="9195">
                  <c:v>12.657617972578601</c:v>
                </c:pt>
                <c:pt idx="9196">
                  <c:v>12.658994548758301</c:v>
                </c:pt>
                <c:pt idx="9197">
                  <c:v>12.6603711249381</c:v>
                </c:pt>
                <c:pt idx="9198">
                  <c:v>12.6617477011178</c:v>
                </c:pt>
                <c:pt idx="9199">
                  <c:v>12.6631242772975</c:v>
                </c:pt>
                <c:pt idx="9200">
                  <c:v>12.6645008534772</c:v>
                </c:pt>
                <c:pt idx="9201">
                  <c:v>12.665877429657</c:v>
                </c:pt>
                <c:pt idx="9202">
                  <c:v>12.6672540058367</c:v>
                </c:pt>
                <c:pt idx="9203">
                  <c:v>12.6686305820164</c:v>
                </c:pt>
                <c:pt idx="9204">
                  <c:v>12.6700071581961</c:v>
                </c:pt>
                <c:pt idx="9205">
                  <c:v>12.671383734375899</c:v>
                </c:pt>
                <c:pt idx="9206">
                  <c:v>12.672760310555599</c:v>
                </c:pt>
                <c:pt idx="9207">
                  <c:v>12.674136886735299</c:v>
                </c:pt>
                <c:pt idx="9208">
                  <c:v>12.675513462914999</c:v>
                </c:pt>
                <c:pt idx="9209">
                  <c:v>12.6768900390948</c:v>
                </c:pt>
                <c:pt idx="9210">
                  <c:v>12.6782666152745</c:v>
                </c:pt>
                <c:pt idx="9211">
                  <c:v>12.6796431914542</c:v>
                </c:pt>
                <c:pt idx="9212">
                  <c:v>12.6810197676339</c:v>
                </c:pt>
                <c:pt idx="9213">
                  <c:v>12.6823963438137</c:v>
                </c:pt>
                <c:pt idx="9214">
                  <c:v>12.6837729199934</c:v>
                </c:pt>
                <c:pt idx="9215">
                  <c:v>12.6851494961731</c:v>
                </c:pt>
                <c:pt idx="9216">
                  <c:v>12.6865260723528</c:v>
                </c:pt>
                <c:pt idx="9217">
                  <c:v>12.687902648532599</c:v>
                </c:pt>
                <c:pt idx="9218">
                  <c:v>12.689279224712299</c:v>
                </c:pt>
                <c:pt idx="9219">
                  <c:v>12.690655800891999</c:v>
                </c:pt>
                <c:pt idx="9220">
                  <c:v>12.692032377071801</c:v>
                </c:pt>
                <c:pt idx="9221">
                  <c:v>12.693408953251501</c:v>
                </c:pt>
                <c:pt idx="9222">
                  <c:v>12.694785529431201</c:v>
                </c:pt>
                <c:pt idx="9223">
                  <c:v>12.696162105610901</c:v>
                </c:pt>
                <c:pt idx="9224">
                  <c:v>12.6975386817907</c:v>
                </c:pt>
                <c:pt idx="9225">
                  <c:v>12.6989152579704</c:v>
                </c:pt>
                <c:pt idx="9226">
                  <c:v>12.7002918341501</c:v>
                </c:pt>
                <c:pt idx="9227">
                  <c:v>12.7016684103298</c:v>
                </c:pt>
                <c:pt idx="9228">
                  <c:v>12.7030449865096</c:v>
                </c:pt>
                <c:pt idx="9229">
                  <c:v>12.7044215626893</c:v>
                </c:pt>
                <c:pt idx="9230">
                  <c:v>12.705798138869</c:v>
                </c:pt>
                <c:pt idx="9231">
                  <c:v>12.7071747150487</c:v>
                </c:pt>
                <c:pt idx="9232">
                  <c:v>12.708551291228501</c:v>
                </c:pt>
                <c:pt idx="9233">
                  <c:v>12.709927867408201</c:v>
                </c:pt>
                <c:pt idx="9234">
                  <c:v>12.711304443587901</c:v>
                </c:pt>
                <c:pt idx="9235">
                  <c:v>12.712681019767601</c:v>
                </c:pt>
                <c:pt idx="9236">
                  <c:v>12.7140575959474</c:v>
                </c:pt>
                <c:pt idx="9237">
                  <c:v>12.7154341721271</c:v>
                </c:pt>
                <c:pt idx="9238">
                  <c:v>12.7168107483068</c:v>
                </c:pt>
                <c:pt idx="9239">
                  <c:v>12.7181873244865</c:v>
                </c:pt>
                <c:pt idx="9240">
                  <c:v>12.7195639006663</c:v>
                </c:pt>
                <c:pt idx="9241">
                  <c:v>12.720940476846</c:v>
                </c:pt>
                <c:pt idx="9242">
                  <c:v>12.7223170530257</c:v>
                </c:pt>
                <c:pt idx="9243">
                  <c:v>12.7236936292054</c:v>
                </c:pt>
                <c:pt idx="9244">
                  <c:v>12.725070205385199</c:v>
                </c:pt>
                <c:pt idx="9245">
                  <c:v>12.726446781564899</c:v>
                </c:pt>
                <c:pt idx="9246">
                  <c:v>12.727823357744599</c:v>
                </c:pt>
                <c:pt idx="9247">
                  <c:v>12.729199933924299</c:v>
                </c:pt>
                <c:pt idx="9248">
                  <c:v>12.7305765101041</c:v>
                </c:pt>
                <c:pt idx="9249">
                  <c:v>12.7319530862838</c:v>
                </c:pt>
                <c:pt idx="9250">
                  <c:v>12.7333296624635</c:v>
                </c:pt>
                <c:pt idx="9251">
                  <c:v>12.7347062386432</c:v>
                </c:pt>
                <c:pt idx="9252">
                  <c:v>12.736082814823</c:v>
                </c:pt>
                <c:pt idx="9253">
                  <c:v>12.7374593910027</c:v>
                </c:pt>
                <c:pt idx="9254">
                  <c:v>12.7388359671824</c:v>
                </c:pt>
                <c:pt idx="9255">
                  <c:v>12.740212543362199</c:v>
                </c:pt>
                <c:pt idx="9256">
                  <c:v>12.741589119541899</c:v>
                </c:pt>
                <c:pt idx="9257">
                  <c:v>12.742965695721599</c:v>
                </c:pt>
                <c:pt idx="9258">
                  <c:v>12.744342271901299</c:v>
                </c:pt>
                <c:pt idx="9259">
                  <c:v>12.745718848081101</c:v>
                </c:pt>
                <c:pt idx="9260">
                  <c:v>12.747095424260801</c:v>
                </c:pt>
                <c:pt idx="9261">
                  <c:v>12.748472000440501</c:v>
                </c:pt>
                <c:pt idx="9262">
                  <c:v>12.749848576620201</c:v>
                </c:pt>
                <c:pt idx="9263">
                  <c:v>12.7512251528</c:v>
                </c:pt>
                <c:pt idx="9264">
                  <c:v>12.7526017289797</c:v>
                </c:pt>
                <c:pt idx="9265">
                  <c:v>12.7539783051594</c:v>
                </c:pt>
                <c:pt idx="9266">
                  <c:v>12.7553548813391</c:v>
                </c:pt>
                <c:pt idx="9267">
                  <c:v>12.756731457518899</c:v>
                </c:pt>
                <c:pt idx="9268">
                  <c:v>12.758108033698599</c:v>
                </c:pt>
                <c:pt idx="9269">
                  <c:v>12.759484609878299</c:v>
                </c:pt>
                <c:pt idx="9270">
                  <c:v>12.760861186057999</c:v>
                </c:pt>
                <c:pt idx="9271">
                  <c:v>12.762237762237801</c:v>
                </c:pt>
                <c:pt idx="9272">
                  <c:v>12.763614338417501</c:v>
                </c:pt>
                <c:pt idx="9273">
                  <c:v>12.764990914597201</c:v>
                </c:pt>
                <c:pt idx="9274">
                  <c:v>12.766367490776901</c:v>
                </c:pt>
                <c:pt idx="9275">
                  <c:v>12.7677440669567</c:v>
                </c:pt>
                <c:pt idx="9276">
                  <c:v>12.7691206431364</c:v>
                </c:pt>
                <c:pt idx="9277">
                  <c:v>12.7704972193161</c:v>
                </c:pt>
                <c:pt idx="9278">
                  <c:v>12.7718737954958</c:v>
                </c:pt>
                <c:pt idx="9279">
                  <c:v>12.7732503716756</c:v>
                </c:pt>
                <c:pt idx="9280">
                  <c:v>12.7746269478553</c:v>
                </c:pt>
                <c:pt idx="9281">
                  <c:v>12.776003524035</c:v>
                </c:pt>
                <c:pt idx="9282">
                  <c:v>12.7773801002147</c:v>
                </c:pt>
                <c:pt idx="9283">
                  <c:v>12.778756676394501</c:v>
                </c:pt>
                <c:pt idx="9284">
                  <c:v>12.780133252574201</c:v>
                </c:pt>
                <c:pt idx="9285">
                  <c:v>12.781509828753901</c:v>
                </c:pt>
                <c:pt idx="9286">
                  <c:v>12.7828864049337</c:v>
                </c:pt>
                <c:pt idx="9287">
                  <c:v>12.7842629811134</c:v>
                </c:pt>
                <c:pt idx="9288">
                  <c:v>12.7856395572931</c:v>
                </c:pt>
                <c:pt idx="9289">
                  <c:v>12.7870161334728</c:v>
                </c:pt>
                <c:pt idx="9290">
                  <c:v>12.7883927096526</c:v>
                </c:pt>
                <c:pt idx="9291">
                  <c:v>12.7897692858323</c:v>
                </c:pt>
                <c:pt idx="9292">
                  <c:v>12.791145862012</c:v>
                </c:pt>
                <c:pt idx="9293">
                  <c:v>12.7925224381917</c:v>
                </c:pt>
                <c:pt idx="9294">
                  <c:v>12.793899014371499</c:v>
                </c:pt>
                <c:pt idx="9295">
                  <c:v>12.795275590551199</c:v>
                </c:pt>
                <c:pt idx="9296">
                  <c:v>12.796652166730899</c:v>
                </c:pt>
                <c:pt idx="9297">
                  <c:v>12.798028742910599</c:v>
                </c:pt>
                <c:pt idx="9298">
                  <c:v>12.7994053190904</c:v>
                </c:pt>
                <c:pt idx="9299">
                  <c:v>12.8007818952701</c:v>
                </c:pt>
                <c:pt idx="9300">
                  <c:v>12.8021584714498</c:v>
                </c:pt>
                <c:pt idx="9301">
                  <c:v>12.8035350476295</c:v>
                </c:pt>
                <c:pt idx="9302">
                  <c:v>12.8049116238093</c:v>
                </c:pt>
                <c:pt idx="9303">
                  <c:v>12.806288199989</c:v>
                </c:pt>
                <c:pt idx="9304">
                  <c:v>12.8076647761687</c:v>
                </c:pt>
                <c:pt idx="9305">
                  <c:v>12.8090413523484</c:v>
                </c:pt>
                <c:pt idx="9306">
                  <c:v>12.810417928528199</c:v>
                </c:pt>
                <c:pt idx="9307">
                  <c:v>12.811794504707899</c:v>
                </c:pt>
                <c:pt idx="9308">
                  <c:v>12.813171080887599</c:v>
                </c:pt>
                <c:pt idx="9309">
                  <c:v>12.814547657067299</c:v>
                </c:pt>
                <c:pt idx="9310">
                  <c:v>12.815924233247101</c:v>
                </c:pt>
                <c:pt idx="9311">
                  <c:v>12.817300809426801</c:v>
                </c:pt>
                <c:pt idx="9312">
                  <c:v>12.818677385606501</c:v>
                </c:pt>
                <c:pt idx="9313">
                  <c:v>12.820053961786201</c:v>
                </c:pt>
                <c:pt idx="9314">
                  <c:v>12.821430537966</c:v>
                </c:pt>
                <c:pt idx="9315">
                  <c:v>12.8228071141457</c:v>
                </c:pt>
                <c:pt idx="9316">
                  <c:v>12.8241836903254</c:v>
                </c:pt>
                <c:pt idx="9317">
                  <c:v>12.8255602665052</c:v>
                </c:pt>
                <c:pt idx="9318">
                  <c:v>12.8269368426849</c:v>
                </c:pt>
                <c:pt idx="9319">
                  <c:v>12.8283134188646</c:v>
                </c:pt>
                <c:pt idx="9320">
                  <c:v>12.8296899950443</c:v>
                </c:pt>
                <c:pt idx="9321">
                  <c:v>12.831066571224101</c:v>
                </c:pt>
                <c:pt idx="9322">
                  <c:v>12.832443147403801</c:v>
                </c:pt>
                <c:pt idx="9323">
                  <c:v>12.833819723583501</c:v>
                </c:pt>
                <c:pt idx="9324">
                  <c:v>12.835196299763201</c:v>
                </c:pt>
                <c:pt idx="9325">
                  <c:v>12.836572875943</c:v>
                </c:pt>
                <c:pt idx="9326">
                  <c:v>12.8379494521227</c:v>
                </c:pt>
                <c:pt idx="9327">
                  <c:v>12.8393260283024</c:v>
                </c:pt>
                <c:pt idx="9328">
                  <c:v>12.8407026044821</c:v>
                </c:pt>
                <c:pt idx="9329">
                  <c:v>12.8420791806619</c:v>
                </c:pt>
                <c:pt idx="9330">
                  <c:v>12.8434557568416</c:v>
                </c:pt>
                <c:pt idx="9331">
                  <c:v>12.8448323330213</c:v>
                </c:pt>
                <c:pt idx="9332">
                  <c:v>12.846208909201</c:v>
                </c:pt>
                <c:pt idx="9333">
                  <c:v>12.847585485380799</c:v>
                </c:pt>
                <c:pt idx="9334">
                  <c:v>12.848962061560499</c:v>
                </c:pt>
                <c:pt idx="9335">
                  <c:v>12.850338637740199</c:v>
                </c:pt>
                <c:pt idx="9336">
                  <c:v>12.851715213919899</c:v>
                </c:pt>
                <c:pt idx="9337">
                  <c:v>12.8530917900997</c:v>
                </c:pt>
                <c:pt idx="9338">
                  <c:v>12.8544683662794</c:v>
                </c:pt>
                <c:pt idx="9339">
                  <c:v>12.8558449424591</c:v>
                </c:pt>
                <c:pt idx="9340">
                  <c:v>12.8572215186388</c:v>
                </c:pt>
                <c:pt idx="9341">
                  <c:v>12.8585980948186</c:v>
                </c:pt>
                <c:pt idx="9342">
                  <c:v>12.8599746709983</c:v>
                </c:pt>
                <c:pt idx="9343">
                  <c:v>12.861351247178</c:v>
                </c:pt>
                <c:pt idx="9344">
                  <c:v>12.8627278233577</c:v>
                </c:pt>
                <c:pt idx="9345">
                  <c:v>12.864104399537499</c:v>
                </c:pt>
                <c:pt idx="9346">
                  <c:v>12.865480975717199</c:v>
                </c:pt>
                <c:pt idx="9347">
                  <c:v>12.866857551896899</c:v>
                </c:pt>
                <c:pt idx="9348">
                  <c:v>12.868234128076701</c:v>
                </c:pt>
                <c:pt idx="9349">
                  <c:v>12.869610704256401</c:v>
                </c:pt>
                <c:pt idx="9350">
                  <c:v>12.870987280436101</c:v>
                </c:pt>
                <c:pt idx="9351">
                  <c:v>12.872363856615801</c:v>
                </c:pt>
                <c:pt idx="9352">
                  <c:v>12.8737404327956</c:v>
                </c:pt>
                <c:pt idx="9353">
                  <c:v>12.8751170089753</c:v>
                </c:pt>
                <c:pt idx="9354">
                  <c:v>12.876493585155</c:v>
                </c:pt>
                <c:pt idx="9355">
                  <c:v>12.8778701613347</c:v>
                </c:pt>
                <c:pt idx="9356">
                  <c:v>12.879246737514499</c:v>
                </c:pt>
                <c:pt idx="9357">
                  <c:v>12.880623313694199</c:v>
                </c:pt>
                <c:pt idx="9358">
                  <c:v>12.881999889873899</c:v>
                </c:pt>
                <c:pt idx="9359">
                  <c:v>12.883376466053599</c:v>
                </c:pt>
                <c:pt idx="9360">
                  <c:v>12.884753042233401</c:v>
                </c:pt>
                <c:pt idx="9361">
                  <c:v>12.886129618413101</c:v>
                </c:pt>
                <c:pt idx="9362">
                  <c:v>12.887506194592801</c:v>
                </c:pt>
                <c:pt idx="9363">
                  <c:v>12.888882770772501</c:v>
                </c:pt>
                <c:pt idx="9364">
                  <c:v>12.8902593469523</c:v>
                </c:pt>
                <c:pt idx="9365">
                  <c:v>12.891635923132</c:v>
                </c:pt>
                <c:pt idx="9366">
                  <c:v>12.8930124993117</c:v>
                </c:pt>
                <c:pt idx="9367">
                  <c:v>12.8943890754914</c:v>
                </c:pt>
                <c:pt idx="9368">
                  <c:v>12.8957656516712</c:v>
                </c:pt>
                <c:pt idx="9369">
                  <c:v>12.8971422278509</c:v>
                </c:pt>
                <c:pt idx="9370">
                  <c:v>12.8985188040306</c:v>
                </c:pt>
                <c:pt idx="9371">
                  <c:v>12.8998953802103</c:v>
                </c:pt>
                <c:pt idx="9372">
                  <c:v>12.901271956390101</c:v>
                </c:pt>
                <c:pt idx="9373">
                  <c:v>12.902648532569801</c:v>
                </c:pt>
                <c:pt idx="9374">
                  <c:v>12.904025108749501</c:v>
                </c:pt>
                <c:pt idx="9375">
                  <c:v>12.905401684929201</c:v>
                </c:pt>
                <c:pt idx="9376">
                  <c:v>12.906778261109</c:v>
                </c:pt>
                <c:pt idx="9377">
                  <c:v>12.9081548372887</c:v>
                </c:pt>
                <c:pt idx="9378">
                  <c:v>12.9095314134684</c:v>
                </c:pt>
                <c:pt idx="9379">
                  <c:v>12.9109079896482</c:v>
                </c:pt>
                <c:pt idx="9380">
                  <c:v>12.9122845658279</c:v>
                </c:pt>
                <c:pt idx="9381">
                  <c:v>12.9136611420076</c:v>
                </c:pt>
                <c:pt idx="9382">
                  <c:v>12.9150377181873</c:v>
                </c:pt>
                <c:pt idx="9383">
                  <c:v>12.916414294367099</c:v>
                </c:pt>
                <c:pt idx="9384">
                  <c:v>12.917790870546799</c:v>
                </c:pt>
                <c:pt idx="9385">
                  <c:v>12.919167446726499</c:v>
                </c:pt>
                <c:pt idx="9386">
                  <c:v>12.920544022906199</c:v>
                </c:pt>
                <c:pt idx="9387">
                  <c:v>12.921920599086</c:v>
                </c:pt>
                <c:pt idx="9388">
                  <c:v>12.9232971752657</c:v>
                </c:pt>
                <c:pt idx="9389">
                  <c:v>12.9246737514454</c:v>
                </c:pt>
                <c:pt idx="9390">
                  <c:v>12.9260503276251</c:v>
                </c:pt>
                <c:pt idx="9391">
                  <c:v>12.9274269038049</c:v>
                </c:pt>
                <c:pt idx="9392">
                  <c:v>12.9288034799846</c:v>
                </c:pt>
                <c:pt idx="9393">
                  <c:v>12.9301800561643</c:v>
                </c:pt>
                <c:pt idx="9394">
                  <c:v>12.931556632344</c:v>
                </c:pt>
                <c:pt idx="9395">
                  <c:v>12.932933208523799</c:v>
                </c:pt>
                <c:pt idx="9396">
                  <c:v>12.934309784703499</c:v>
                </c:pt>
                <c:pt idx="9397">
                  <c:v>12.935686360883199</c:v>
                </c:pt>
                <c:pt idx="9398">
                  <c:v>12.937062937062899</c:v>
                </c:pt>
                <c:pt idx="9399">
                  <c:v>12.938439513242701</c:v>
                </c:pt>
                <c:pt idx="9400">
                  <c:v>12.939816089422401</c:v>
                </c:pt>
                <c:pt idx="9401">
                  <c:v>12.941192665602101</c:v>
                </c:pt>
                <c:pt idx="9402">
                  <c:v>12.942569241781801</c:v>
                </c:pt>
                <c:pt idx="9403">
                  <c:v>12.9439458179616</c:v>
                </c:pt>
                <c:pt idx="9404">
                  <c:v>12.9453223941413</c:v>
                </c:pt>
                <c:pt idx="9405">
                  <c:v>12.946698970321</c:v>
                </c:pt>
                <c:pt idx="9406">
                  <c:v>12.9480755465007</c:v>
                </c:pt>
                <c:pt idx="9407">
                  <c:v>12.949452122680499</c:v>
                </c:pt>
                <c:pt idx="9408">
                  <c:v>12.950828698860199</c:v>
                </c:pt>
                <c:pt idx="9409">
                  <c:v>12.952205275039899</c:v>
                </c:pt>
                <c:pt idx="9410">
                  <c:v>12.953581851219599</c:v>
                </c:pt>
                <c:pt idx="9411">
                  <c:v>12.954958427399401</c:v>
                </c:pt>
                <c:pt idx="9412">
                  <c:v>12.956335003579101</c:v>
                </c:pt>
                <c:pt idx="9413">
                  <c:v>12.957711579758801</c:v>
                </c:pt>
                <c:pt idx="9414">
                  <c:v>12.9590881559386</c:v>
                </c:pt>
                <c:pt idx="9415">
                  <c:v>12.9604647321183</c:v>
                </c:pt>
                <c:pt idx="9416">
                  <c:v>12.961841308298</c:v>
                </c:pt>
                <c:pt idx="9417">
                  <c:v>12.9632178844777</c:v>
                </c:pt>
                <c:pt idx="9418">
                  <c:v>12.9645944606575</c:v>
                </c:pt>
                <c:pt idx="9419">
                  <c:v>12.9659710368372</c:v>
                </c:pt>
                <c:pt idx="9420">
                  <c:v>12.9673476130169</c:v>
                </c:pt>
                <c:pt idx="9421">
                  <c:v>12.9687241891966</c:v>
                </c:pt>
                <c:pt idx="9422">
                  <c:v>12.970100765376401</c:v>
                </c:pt>
                <c:pt idx="9423">
                  <c:v>12.971477341556101</c:v>
                </c:pt>
                <c:pt idx="9424">
                  <c:v>12.972853917735801</c:v>
                </c:pt>
                <c:pt idx="9425">
                  <c:v>12.974230493915501</c:v>
                </c:pt>
                <c:pt idx="9426">
                  <c:v>12.9756070700953</c:v>
                </c:pt>
                <c:pt idx="9427">
                  <c:v>12.976983646275</c:v>
                </c:pt>
                <c:pt idx="9428">
                  <c:v>12.9783602224547</c:v>
                </c:pt>
                <c:pt idx="9429">
                  <c:v>12.9797367986344</c:v>
                </c:pt>
                <c:pt idx="9430">
                  <c:v>12.9811133748142</c:v>
                </c:pt>
                <c:pt idx="9431">
                  <c:v>12.9824899509939</c:v>
                </c:pt>
                <c:pt idx="9432">
                  <c:v>12.9838665271736</c:v>
                </c:pt>
                <c:pt idx="9433">
                  <c:v>12.9852431033533</c:v>
                </c:pt>
                <c:pt idx="9434">
                  <c:v>12.986619679533099</c:v>
                </c:pt>
                <c:pt idx="9435">
                  <c:v>12.987996255712799</c:v>
                </c:pt>
                <c:pt idx="9436">
                  <c:v>12.989372831892499</c:v>
                </c:pt>
                <c:pt idx="9437">
                  <c:v>12.990749408072199</c:v>
                </c:pt>
                <c:pt idx="9438">
                  <c:v>12.992125984252</c:v>
                </c:pt>
                <c:pt idx="9439">
                  <c:v>12.9935025604317</c:v>
                </c:pt>
                <c:pt idx="9440">
                  <c:v>12.9948791366114</c:v>
                </c:pt>
                <c:pt idx="9441">
                  <c:v>12.9962557127911</c:v>
                </c:pt>
                <c:pt idx="9442">
                  <c:v>12.9976322889709</c:v>
                </c:pt>
                <c:pt idx="9443">
                  <c:v>12.9990088651506</c:v>
                </c:pt>
                <c:pt idx="9444">
                  <c:v>13.0003854413303</c:v>
                </c:pt>
                <c:pt idx="9445">
                  <c:v>13.001762017510099</c:v>
                </c:pt>
                <c:pt idx="9446">
                  <c:v>13.003138593689799</c:v>
                </c:pt>
                <c:pt idx="9447">
                  <c:v>13.004515169869499</c:v>
                </c:pt>
                <c:pt idx="9448">
                  <c:v>13.005891746049199</c:v>
                </c:pt>
                <c:pt idx="9449">
                  <c:v>13.007268322229001</c:v>
                </c:pt>
                <c:pt idx="9450">
                  <c:v>13.008644898408701</c:v>
                </c:pt>
                <c:pt idx="9451">
                  <c:v>13.010021474588401</c:v>
                </c:pt>
                <c:pt idx="9452">
                  <c:v>13.011398050768101</c:v>
                </c:pt>
                <c:pt idx="9453">
                  <c:v>13.0127746269479</c:v>
                </c:pt>
                <c:pt idx="9454">
                  <c:v>13.0141512031276</c:v>
                </c:pt>
                <c:pt idx="9455">
                  <c:v>13.0155277793073</c:v>
                </c:pt>
                <c:pt idx="9456">
                  <c:v>13.016904355487</c:v>
                </c:pt>
                <c:pt idx="9457">
                  <c:v>13.0182809316668</c:v>
                </c:pt>
                <c:pt idx="9458">
                  <c:v>13.0196575078465</c:v>
                </c:pt>
                <c:pt idx="9459">
                  <c:v>13.0210340840262</c:v>
                </c:pt>
                <c:pt idx="9460">
                  <c:v>13.0224106602059</c:v>
                </c:pt>
                <c:pt idx="9461">
                  <c:v>13.023787236385701</c:v>
                </c:pt>
                <c:pt idx="9462">
                  <c:v>13.025163812565401</c:v>
                </c:pt>
                <c:pt idx="9463">
                  <c:v>13.026540388745101</c:v>
                </c:pt>
                <c:pt idx="9464">
                  <c:v>13.027916964924801</c:v>
                </c:pt>
                <c:pt idx="9465">
                  <c:v>13.0292935411046</c:v>
                </c:pt>
                <c:pt idx="9466">
                  <c:v>13.0306701172843</c:v>
                </c:pt>
                <c:pt idx="9467">
                  <c:v>13.032046693464</c:v>
                </c:pt>
                <c:pt idx="9468">
                  <c:v>13.0334232696437</c:v>
                </c:pt>
                <c:pt idx="9469">
                  <c:v>13.0347998458235</c:v>
                </c:pt>
                <c:pt idx="9470">
                  <c:v>13.0361764220032</c:v>
                </c:pt>
                <c:pt idx="9471">
                  <c:v>13.0375529981829</c:v>
                </c:pt>
                <c:pt idx="9472">
                  <c:v>13.0389295743626</c:v>
                </c:pt>
                <c:pt idx="9473">
                  <c:v>13.040306150542399</c:v>
                </c:pt>
                <c:pt idx="9474">
                  <c:v>13.041682726722099</c:v>
                </c:pt>
                <c:pt idx="9475">
                  <c:v>13.043059302901799</c:v>
                </c:pt>
                <c:pt idx="9476">
                  <c:v>13.0444358790816</c:v>
                </c:pt>
                <c:pt idx="9477">
                  <c:v>13.0458124552613</c:v>
                </c:pt>
                <c:pt idx="9478">
                  <c:v>13.047189031441</c:v>
                </c:pt>
                <c:pt idx="9479">
                  <c:v>13.0485656076207</c:v>
                </c:pt>
                <c:pt idx="9480">
                  <c:v>13.0499421838005</c:v>
                </c:pt>
                <c:pt idx="9481">
                  <c:v>13.0513187599802</c:v>
                </c:pt>
                <c:pt idx="9482">
                  <c:v>13.0526953361599</c:v>
                </c:pt>
                <c:pt idx="9483">
                  <c:v>13.0540719123396</c:v>
                </c:pt>
                <c:pt idx="9484">
                  <c:v>13.055448488519399</c:v>
                </c:pt>
                <c:pt idx="9485">
                  <c:v>13.056825064699099</c:v>
                </c:pt>
                <c:pt idx="9486">
                  <c:v>13.058201640878799</c:v>
                </c:pt>
                <c:pt idx="9487">
                  <c:v>13.059578217058499</c:v>
                </c:pt>
                <c:pt idx="9488">
                  <c:v>13.060954793238301</c:v>
                </c:pt>
                <c:pt idx="9489">
                  <c:v>13.062331369418001</c:v>
                </c:pt>
                <c:pt idx="9490">
                  <c:v>13.063707945597701</c:v>
                </c:pt>
                <c:pt idx="9491">
                  <c:v>13.065084521777401</c:v>
                </c:pt>
                <c:pt idx="9492">
                  <c:v>13.0664610979572</c:v>
                </c:pt>
                <c:pt idx="9493">
                  <c:v>13.0678376741369</c:v>
                </c:pt>
                <c:pt idx="9494">
                  <c:v>13.0692142503166</c:v>
                </c:pt>
                <c:pt idx="9495">
                  <c:v>13.0705908264963</c:v>
                </c:pt>
                <c:pt idx="9496">
                  <c:v>13.071967402676099</c:v>
                </c:pt>
                <c:pt idx="9497">
                  <c:v>13.073343978855799</c:v>
                </c:pt>
                <c:pt idx="9498">
                  <c:v>13.074720555035499</c:v>
                </c:pt>
                <c:pt idx="9499">
                  <c:v>13.076097131215199</c:v>
                </c:pt>
                <c:pt idx="9500">
                  <c:v>13.077473707395001</c:v>
                </c:pt>
                <c:pt idx="9501">
                  <c:v>13.078850283574701</c:v>
                </c:pt>
                <c:pt idx="9502">
                  <c:v>13.080226859754401</c:v>
                </c:pt>
                <c:pt idx="9503">
                  <c:v>13.081603435934101</c:v>
                </c:pt>
                <c:pt idx="9504">
                  <c:v>13.0829800121139</c:v>
                </c:pt>
                <c:pt idx="9505">
                  <c:v>13.0843565882936</c:v>
                </c:pt>
                <c:pt idx="9506">
                  <c:v>13.0857331644733</c:v>
                </c:pt>
                <c:pt idx="9507">
                  <c:v>13.0871097406531</c:v>
                </c:pt>
                <c:pt idx="9508">
                  <c:v>13.0884863168328</c:v>
                </c:pt>
                <c:pt idx="9509">
                  <c:v>13.0898628930125</c:v>
                </c:pt>
                <c:pt idx="9510">
                  <c:v>13.0912394691922</c:v>
                </c:pt>
                <c:pt idx="9511">
                  <c:v>13.092616045372001</c:v>
                </c:pt>
                <c:pt idx="9512">
                  <c:v>13.093992621551701</c:v>
                </c:pt>
                <c:pt idx="9513">
                  <c:v>13.095369197731401</c:v>
                </c:pt>
                <c:pt idx="9514">
                  <c:v>13.096745773911101</c:v>
                </c:pt>
                <c:pt idx="9515">
                  <c:v>13.0981223500909</c:v>
                </c:pt>
                <c:pt idx="9516">
                  <c:v>13.0994989262706</c:v>
                </c:pt>
                <c:pt idx="9517">
                  <c:v>13.1008755024503</c:v>
                </c:pt>
                <c:pt idx="9518">
                  <c:v>13.10225207863</c:v>
                </c:pt>
                <c:pt idx="9519">
                  <c:v>13.1036286548098</c:v>
                </c:pt>
                <c:pt idx="9520">
                  <c:v>13.1050052309895</c:v>
                </c:pt>
                <c:pt idx="9521">
                  <c:v>13.1063818071692</c:v>
                </c:pt>
                <c:pt idx="9522">
                  <c:v>13.1077583833489</c:v>
                </c:pt>
                <c:pt idx="9523">
                  <c:v>13.109134959528699</c:v>
                </c:pt>
                <c:pt idx="9524">
                  <c:v>13.110511535708399</c:v>
                </c:pt>
                <c:pt idx="9525">
                  <c:v>13.111888111888099</c:v>
                </c:pt>
                <c:pt idx="9526">
                  <c:v>13.113264688067799</c:v>
                </c:pt>
                <c:pt idx="9527">
                  <c:v>13.1146412642476</c:v>
                </c:pt>
                <c:pt idx="9528">
                  <c:v>13.1160178404273</c:v>
                </c:pt>
                <c:pt idx="9529">
                  <c:v>13.117394416607</c:v>
                </c:pt>
                <c:pt idx="9530">
                  <c:v>13.1187709927867</c:v>
                </c:pt>
                <c:pt idx="9531">
                  <c:v>13.1201475689665</c:v>
                </c:pt>
                <c:pt idx="9532">
                  <c:v>13.1215241451462</c:v>
                </c:pt>
                <c:pt idx="9533">
                  <c:v>13.1229007213259</c:v>
                </c:pt>
                <c:pt idx="9534">
                  <c:v>13.1242772975056</c:v>
                </c:pt>
                <c:pt idx="9535">
                  <c:v>13.125653873685399</c:v>
                </c:pt>
                <c:pt idx="9536">
                  <c:v>13.127030449865099</c:v>
                </c:pt>
                <c:pt idx="9537">
                  <c:v>13.128407026044799</c:v>
                </c:pt>
                <c:pt idx="9538">
                  <c:v>13.129783602224499</c:v>
                </c:pt>
                <c:pt idx="9539">
                  <c:v>13.131160178404301</c:v>
                </c:pt>
                <c:pt idx="9540">
                  <c:v>13.132536754584001</c:v>
                </c:pt>
                <c:pt idx="9541">
                  <c:v>13.133913330763701</c:v>
                </c:pt>
                <c:pt idx="9542">
                  <c:v>13.1352899069435</c:v>
                </c:pt>
                <c:pt idx="9543">
                  <c:v>13.1366664831232</c:v>
                </c:pt>
                <c:pt idx="9544">
                  <c:v>13.1380430593029</c:v>
                </c:pt>
                <c:pt idx="9545">
                  <c:v>13.1394196354826</c:v>
                </c:pt>
                <c:pt idx="9546">
                  <c:v>13.1407962116624</c:v>
                </c:pt>
                <c:pt idx="9547">
                  <c:v>13.1421727878421</c:v>
                </c:pt>
                <c:pt idx="9548">
                  <c:v>13.1435493640218</c:v>
                </c:pt>
                <c:pt idx="9549">
                  <c:v>13.1449259402015</c:v>
                </c:pt>
                <c:pt idx="9550">
                  <c:v>13.146302516381301</c:v>
                </c:pt>
                <c:pt idx="9551">
                  <c:v>13.147679092561001</c:v>
                </c:pt>
                <c:pt idx="9552">
                  <c:v>13.149055668740701</c:v>
                </c:pt>
                <c:pt idx="9553">
                  <c:v>13.150432244920401</c:v>
                </c:pt>
                <c:pt idx="9554">
                  <c:v>13.1518088211002</c:v>
                </c:pt>
                <c:pt idx="9555">
                  <c:v>13.1531853972799</c:v>
                </c:pt>
                <c:pt idx="9556">
                  <c:v>13.1545619734596</c:v>
                </c:pt>
                <c:pt idx="9557">
                  <c:v>13.1559385496393</c:v>
                </c:pt>
                <c:pt idx="9558">
                  <c:v>13.1573151258191</c:v>
                </c:pt>
                <c:pt idx="9559">
                  <c:v>13.1586917019988</c:v>
                </c:pt>
                <c:pt idx="9560">
                  <c:v>13.1600682781785</c:v>
                </c:pt>
                <c:pt idx="9561">
                  <c:v>13.1614448543582</c:v>
                </c:pt>
                <c:pt idx="9562">
                  <c:v>13.162821430537999</c:v>
                </c:pt>
                <c:pt idx="9563">
                  <c:v>13.164198006717699</c:v>
                </c:pt>
                <c:pt idx="9564">
                  <c:v>13.165574582897399</c:v>
                </c:pt>
                <c:pt idx="9565">
                  <c:v>13.166951159077099</c:v>
                </c:pt>
                <c:pt idx="9566">
                  <c:v>13.1683277352569</c:v>
                </c:pt>
                <c:pt idx="9567">
                  <c:v>13.1697043114366</c:v>
                </c:pt>
                <c:pt idx="9568">
                  <c:v>13.1710808876163</c:v>
                </c:pt>
                <c:pt idx="9569">
                  <c:v>13.1724574637961</c:v>
                </c:pt>
                <c:pt idx="9570">
                  <c:v>13.1738340399758</c:v>
                </c:pt>
                <c:pt idx="9571">
                  <c:v>13.1752106161555</c:v>
                </c:pt>
                <c:pt idx="9572">
                  <c:v>13.1765871923352</c:v>
                </c:pt>
                <c:pt idx="9573">
                  <c:v>13.177963768514999</c:v>
                </c:pt>
                <c:pt idx="9574">
                  <c:v>13.179340344694699</c:v>
                </c:pt>
                <c:pt idx="9575">
                  <c:v>13.180716920874399</c:v>
                </c:pt>
                <c:pt idx="9576">
                  <c:v>13.182093497054099</c:v>
                </c:pt>
                <c:pt idx="9577">
                  <c:v>13.183470073233901</c:v>
                </c:pt>
                <c:pt idx="9578">
                  <c:v>13.184846649413601</c:v>
                </c:pt>
                <c:pt idx="9579">
                  <c:v>13.186223225593301</c:v>
                </c:pt>
                <c:pt idx="9580">
                  <c:v>13.187599801773001</c:v>
                </c:pt>
                <c:pt idx="9581">
                  <c:v>13.1889763779528</c:v>
                </c:pt>
                <c:pt idx="9582">
                  <c:v>13.1903529541325</c:v>
                </c:pt>
                <c:pt idx="9583">
                  <c:v>13.1917295303122</c:v>
                </c:pt>
                <c:pt idx="9584">
                  <c:v>13.1931061064919</c:v>
                </c:pt>
                <c:pt idx="9585">
                  <c:v>13.194482682671699</c:v>
                </c:pt>
                <c:pt idx="9586">
                  <c:v>13.195859258851399</c:v>
                </c:pt>
                <c:pt idx="9587">
                  <c:v>13.197235835031099</c:v>
                </c:pt>
                <c:pt idx="9588">
                  <c:v>13.198612411210799</c:v>
                </c:pt>
                <c:pt idx="9589">
                  <c:v>13.199988987390601</c:v>
                </c:pt>
                <c:pt idx="9590">
                  <c:v>13.201365563570301</c:v>
                </c:pt>
                <c:pt idx="9591">
                  <c:v>13.202742139750001</c:v>
                </c:pt>
                <c:pt idx="9592">
                  <c:v>13.204118715929701</c:v>
                </c:pt>
                <c:pt idx="9593">
                  <c:v>13.2054952921095</c:v>
                </c:pt>
                <c:pt idx="9594">
                  <c:v>13.2068718682892</c:v>
                </c:pt>
                <c:pt idx="9595">
                  <c:v>13.2082484444689</c:v>
                </c:pt>
                <c:pt idx="9596">
                  <c:v>13.2096250206486</c:v>
                </c:pt>
                <c:pt idx="9597">
                  <c:v>13.2110015968284</c:v>
                </c:pt>
                <c:pt idx="9598">
                  <c:v>13.2123781730081</c:v>
                </c:pt>
                <c:pt idx="9599">
                  <c:v>13.2137547491878</c:v>
                </c:pt>
                <c:pt idx="9600">
                  <c:v>13.2151313253675</c:v>
                </c:pt>
                <c:pt idx="9601">
                  <c:v>13.216507901547301</c:v>
                </c:pt>
                <c:pt idx="9602">
                  <c:v>13.217884477727001</c:v>
                </c:pt>
                <c:pt idx="9603">
                  <c:v>13.219261053906701</c:v>
                </c:pt>
                <c:pt idx="9604">
                  <c:v>13.2206376300865</c:v>
                </c:pt>
                <c:pt idx="9605">
                  <c:v>13.2220142062662</c:v>
                </c:pt>
                <c:pt idx="9606">
                  <c:v>13.2233907824459</c:v>
                </c:pt>
                <c:pt idx="9607">
                  <c:v>13.2247673586256</c:v>
                </c:pt>
                <c:pt idx="9608">
                  <c:v>13.2261439348054</c:v>
                </c:pt>
                <c:pt idx="9609">
                  <c:v>13.2275205109851</c:v>
                </c:pt>
                <c:pt idx="9610">
                  <c:v>13.2288970871648</c:v>
                </c:pt>
                <c:pt idx="9611">
                  <c:v>13.2302736633445</c:v>
                </c:pt>
                <c:pt idx="9612">
                  <c:v>13.231650239524299</c:v>
                </c:pt>
                <c:pt idx="9613">
                  <c:v>13.233026815703999</c:v>
                </c:pt>
                <c:pt idx="9614">
                  <c:v>13.234403391883699</c:v>
                </c:pt>
                <c:pt idx="9615">
                  <c:v>13.235779968063399</c:v>
                </c:pt>
                <c:pt idx="9616">
                  <c:v>13.2371565442432</c:v>
                </c:pt>
                <c:pt idx="9617">
                  <c:v>13.2385331204229</c:v>
                </c:pt>
                <c:pt idx="9618">
                  <c:v>13.2399096966026</c:v>
                </c:pt>
                <c:pt idx="9619">
                  <c:v>13.2412862727823</c:v>
                </c:pt>
                <c:pt idx="9620">
                  <c:v>13.2426628489621</c:v>
                </c:pt>
                <c:pt idx="9621">
                  <c:v>13.2440394251418</c:v>
                </c:pt>
                <c:pt idx="9622">
                  <c:v>13.2454160013215</c:v>
                </c:pt>
                <c:pt idx="9623">
                  <c:v>13.2467925775012</c:v>
                </c:pt>
                <c:pt idx="9624">
                  <c:v>13.248169153680999</c:v>
                </c:pt>
                <c:pt idx="9625">
                  <c:v>13.249545729860699</c:v>
                </c:pt>
                <c:pt idx="9626">
                  <c:v>13.250922306040399</c:v>
                </c:pt>
                <c:pt idx="9627">
                  <c:v>13.252298882220099</c:v>
                </c:pt>
                <c:pt idx="9628">
                  <c:v>13.253675458399901</c:v>
                </c:pt>
                <c:pt idx="9629">
                  <c:v>13.255052034579601</c:v>
                </c:pt>
                <c:pt idx="9630">
                  <c:v>13.256428610759301</c:v>
                </c:pt>
                <c:pt idx="9631">
                  <c:v>13.257805186939001</c:v>
                </c:pt>
                <c:pt idx="9632">
                  <c:v>13.2591817631188</c:v>
                </c:pt>
                <c:pt idx="9633">
                  <c:v>13.2605583392985</c:v>
                </c:pt>
                <c:pt idx="9634">
                  <c:v>13.2619349154782</c:v>
                </c:pt>
                <c:pt idx="9635">
                  <c:v>13.263311491657999</c:v>
                </c:pt>
                <c:pt idx="9636">
                  <c:v>13.264688067837699</c:v>
                </c:pt>
                <c:pt idx="9637">
                  <c:v>13.266064644017399</c:v>
                </c:pt>
                <c:pt idx="9638">
                  <c:v>13.267441220197099</c:v>
                </c:pt>
                <c:pt idx="9639">
                  <c:v>13.268817796376901</c:v>
                </c:pt>
                <c:pt idx="9640">
                  <c:v>13.270194372556601</c:v>
                </c:pt>
                <c:pt idx="9641">
                  <c:v>13.271570948736301</c:v>
                </c:pt>
                <c:pt idx="9642">
                  <c:v>13.272947524916001</c:v>
                </c:pt>
                <c:pt idx="9643">
                  <c:v>13.2743241010958</c:v>
                </c:pt>
                <c:pt idx="9644">
                  <c:v>13.2757006772755</c:v>
                </c:pt>
                <c:pt idx="9645">
                  <c:v>13.2770772534552</c:v>
                </c:pt>
                <c:pt idx="9646">
                  <c:v>13.2784538296349</c:v>
                </c:pt>
                <c:pt idx="9647">
                  <c:v>13.2798304058147</c:v>
                </c:pt>
                <c:pt idx="9648">
                  <c:v>13.2812069819944</c:v>
                </c:pt>
                <c:pt idx="9649">
                  <c:v>13.2825835581741</c:v>
                </c:pt>
                <c:pt idx="9650">
                  <c:v>13.2839601343538</c:v>
                </c:pt>
                <c:pt idx="9651">
                  <c:v>13.285336710533601</c:v>
                </c:pt>
                <c:pt idx="9652">
                  <c:v>13.286713286713301</c:v>
                </c:pt>
                <c:pt idx="9653">
                  <c:v>13.288089862893001</c:v>
                </c:pt>
                <c:pt idx="9654">
                  <c:v>13.289466439072701</c:v>
                </c:pt>
                <c:pt idx="9655">
                  <c:v>13.2908430152525</c:v>
                </c:pt>
                <c:pt idx="9656">
                  <c:v>13.2922195914322</c:v>
                </c:pt>
                <c:pt idx="9657">
                  <c:v>13.2935961676119</c:v>
                </c:pt>
                <c:pt idx="9658">
                  <c:v>13.2949727437916</c:v>
                </c:pt>
                <c:pt idx="9659">
                  <c:v>13.2963493199714</c:v>
                </c:pt>
                <c:pt idx="9660">
                  <c:v>13.2977258961511</c:v>
                </c:pt>
                <c:pt idx="9661">
                  <c:v>13.2991024723308</c:v>
                </c:pt>
                <c:pt idx="9662">
                  <c:v>13.3004790485105</c:v>
                </c:pt>
                <c:pt idx="9663">
                  <c:v>13.301855624690299</c:v>
                </c:pt>
                <c:pt idx="9664">
                  <c:v>13.303232200869999</c:v>
                </c:pt>
                <c:pt idx="9665">
                  <c:v>13.304608777049699</c:v>
                </c:pt>
                <c:pt idx="9666">
                  <c:v>13.305985353229399</c:v>
                </c:pt>
                <c:pt idx="9667">
                  <c:v>13.3073619294092</c:v>
                </c:pt>
                <c:pt idx="9668">
                  <c:v>13.3087385055889</c:v>
                </c:pt>
                <c:pt idx="9669">
                  <c:v>13.3101150817686</c:v>
                </c:pt>
                <c:pt idx="9670">
                  <c:v>13.3114916579484</c:v>
                </c:pt>
                <c:pt idx="9671">
                  <c:v>13.3128682341281</c:v>
                </c:pt>
                <c:pt idx="9672">
                  <c:v>13.3142448103078</c:v>
                </c:pt>
                <c:pt idx="9673">
                  <c:v>13.3156213864875</c:v>
                </c:pt>
                <c:pt idx="9674">
                  <c:v>13.316997962667299</c:v>
                </c:pt>
                <c:pt idx="9675">
                  <c:v>13.318374538846999</c:v>
                </c:pt>
                <c:pt idx="9676">
                  <c:v>13.319751115026699</c:v>
                </c:pt>
                <c:pt idx="9677">
                  <c:v>13.321127691206399</c:v>
                </c:pt>
                <c:pt idx="9678">
                  <c:v>13.322504267386201</c:v>
                </c:pt>
                <c:pt idx="9679">
                  <c:v>13.323880843565901</c:v>
                </c:pt>
                <c:pt idx="9680">
                  <c:v>13.325257419745601</c:v>
                </c:pt>
                <c:pt idx="9681">
                  <c:v>13.326633995925301</c:v>
                </c:pt>
                <c:pt idx="9682">
                  <c:v>13.3280105721051</c:v>
                </c:pt>
                <c:pt idx="9683">
                  <c:v>13.3293871482848</c:v>
                </c:pt>
                <c:pt idx="9684">
                  <c:v>13.3307637244645</c:v>
                </c:pt>
                <c:pt idx="9685">
                  <c:v>13.3321403006442</c:v>
                </c:pt>
                <c:pt idx="9686">
                  <c:v>13.333516876824</c:v>
                </c:pt>
                <c:pt idx="9687">
                  <c:v>13.3348934530037</c:v>
                </c:pt>
                <c:pt idx="9688">
                  <c:v>13.3362700291834</c:v>
                </c:pt>
                <c:pt idx="9689">
                  <c:v>13.3376466053631</c:v>
                </c:pt>
                <c:pt idx="9690">
                  <c:v>13.339023181542901</c:v>
                </c:pt>
                <c:pt idx="9691">
                  <c:v>13.340399757722601</c:v>
                </c:pt>
                <c:pt idx="9692">
                  <c:v>13.341776333902301</c:v>
                </c:pt>
                <c:pt idx="9693">
                  <c:v>13.343152910082001</c:v>
                </c:pt>
                <c:pt idx="9694">
                  <c:v>13.3445294862618</c:v>
                </c:pt>
                <c:pt idx="9695">
                  <c:v>13.3459060624415</c:v>
                </c:pt>
                <c:pt idx="9696">
                  <c:v>13.3472826386212</c:v>
                </c:pt>
                <c:pt idx="9697">
                  <c:v>13.348659214801</c:v>
                </c:pt>
                <c:pt idx="9698">
                  <c:v>13.3500357909807</c:v>
                </c:pt>
                <c:pt idx="9699">
                  <c:v>13.3514123671604</c:v>
                </c:pt>
                <c:pt idx="9700">
                  <c:v>13.3527889433401</c:v>
                </c:pt>
                <c:pt idx="9701">
                  <c:v>13.354165519519899</c:v>
                </c:pt>
                <c:pt idx="9702">
                  <c:v>13.355542095699599</c:v>
                </c:pt>
                <c:pt idx="9703">
                  <c:v>13.356918671879299</c:v>
                </c:pt>
                <c:pt idx="9704">
                  <c:v>13.358295248058999</c:v>
                </c:pt>
                <c:pt idx="9705">
                  <c:v>13.3596718242388</c:v>
                </c:pt>
                <c:pt idx="9706">
                  <c:v>13.3610484004185</c:v>
                </c:pt>
                <c:pt idx="9707">
                  <c:v>13.3624249765982</c:v>
                </c:pt>
                <c:pt idx="9708">
                  <c:v>13.3638015527779</c:v>
                </c:pt>
                <c:pt idx="9709">
                  <c:v>13.3651781289577</c:v>
                </c:pt>
                <c:pt idx="9710">
                  <c:v>13.3665547051374</c:v>
                </c:pt>
                <c:pt idx="9711">
                  <c:v>13.3679312813171</c:v>
                </c:pt>
                <c:pt idx="9712">
                  <c:v>13.3693078574968</c:v>
                </c:pt>
                <c:pt idx="9713">
                  <c:v>13.370684433676599</c:v>
                </c:pt>
                <c:pt idx="9714">
                  <c:v>13.372061009856299</c:v>
                </c:pt>
                <c:pt idx="9715">
                  <c:v>13.373437586035999</c:v>
                </c:pt>
                <c:pt idx="9716">
                  <c:v>13.374814162215699</c:v>
                </c:pt>
                <c:pt idx="9717">
                  <c:v>13.376190738395501</c:v>
                </c:pt>
                <c:pt idx="9718">
                  <c:v>13.377567314575201</c:v>
                </c:pt>
                <c:pt idx="9719">
                  <c:v>13.378943890754901</c:v>
                </c:pt>
                <c:pt idx="9720">
                  <c:v>13.380320466934601</c:v>
                </c:pt>
                <c:pt idx="9721">
                  <c:v>13.3816970431144</c:v>
                </c:pt>
                <c:pt idx="9722">
                  <c:v>13.3830736192941</c:v>
                </c:pt>
                <c:pt idx="9723">
                  <c:v>13.3844501954738</c:v>
                </c:pt>
                <c:pt idx="9724">
                  <c:v>13.3858267716535</c:v>
                </c:pt>
                <c:pt idx="9725">
                  <c:v>13.387203347833299</c:v>
                </c:pt>
                <c:pt idx="9726">
                  <c:v>13.388579924012999</c:v>
                </c:pt>
                <c:pt idx="9727">
                  <c:v>13.389956500192699</c:v>
                </c:pt>
                <c:pt idx="9728">
                  <c:v>13.391333076372501</c:v>
                </c:pt>
                <c:pt idx="9729">
                  <c:v>13.392709652552201</c:v>
                </c:pt>
                <c:pt idx="9730">
                  <c:v>13.394086228731901</c:v>
                </c:pt>
                <c:pt idx="9731">
                  <c:v>13.395462804911601</c:v>
                </c:pt>
                <c:pt idx="9732">
                  <c:v>13.3968393810914</c:v>
                </c:pt>
                <c:pt idx="9733">
                  <c:v>13.3982159572711</c:v>
                </c:pt>
                <c:pt idx="9734">
                  <c:v>13.3995925334508</c:v>
                </c:pt>
                <c:pt idx="9735">
                  <c:v>13.4009691096305</c:v>
                </c:pt>
                <c:pt idx="9736">
                  <c:v>13.4023456858103</c:v>
                </c:pt>
                <c:pt idx="9737">
                  <c:v>13.40372226199</c:v>
                </c:pt>
                <c:pt idx="9738">
                  <c:v>13.4050988381697</c:v>
                </c:pt>
                <c:pt idx="9739">
                  <c:v>13.4064754143494</c:v>
                </c:pt>
                <c:pt idx="9740">
                  <c:v>13.407851990529201</c:v>
                </c:pt>
                <c:pt idx="9741">
                  <c:v>13.409228566708901</c:v>
                </c:pt>
                <c:pt idx="9742">
                  <c:v>13.410605142888601</c:v>
                </c:pt>
                <c:pt idx="9743">
                  <c:v>13.411981719068301</c:v>
                </c:pt>
                <c:pt idx="9744">
                  <c:v>13.4133582952481</c:v>
                </c:pt>
                <c:pt idx="9745">
                  <c:v>13.4147348714278</c:v>
                </c:pt>
                <c:pt idx="9746">
                  <c:v>13.4161114476075</c:v>
                </c:pt>
                <c:pt idx="9747">
                  <c:v>13.4174880237872</c:v>
                </c:pt>
                <c:pt idx="9748">
                  <c:v>13.418864599967</c:v>
                </c:pt>
                <c:pt idx="9749">
                  <c:v>13.4202411761467</c:v>
                </c:pt>
                <c:pt idx="9750">
                  <c:v>13.4216177523264</c:v>
                </c:pt>
                <c:pt idx="9751">
                  <c:v>13.4229943285061</c:v>
                </c:pt>
                <c:pt idx="9752">
                  <c:v>13.424370904685899</c:v>
                </c:pt>
                <c:pt idx="9753">
                  <c:v>13.425747480865599</c:v>
                </c:pt>
                <c:pt idx="9754">
                  <c:v>13.427124057045299</c:v>
                </c:pt>
                <c:pt idx="9755">
                  <c:v>13.428500633224999</c:v>
                </c:pt>
                <c:pt idx="9756">
                  <c:v>13.4298772094048</c:v>
                </c:pt>
                <c:pt idx="9757">
                  <c:v>13.4312537855845</c:v>
                </c:pt>
                <c:pt idx="9758">
                  <c:v>13.4326303617642</c:v>
                </c:pt>
                <c:pt idx="9759">
                  <c:v>13.4340069379439</c:v>
                </c:pt>
                <c:pt idx="9760">
                  <c:v>13.4353835141237</c:v>
                </c:pt>
                <c:pt idx="9761">
                  <c:v>13.4367600903034</c:v>
                </c:pt>
                <c:pt idx="9762">
                  <c:v>13.4381366664831</c:v>
                </c:pt>
                <c:pt idx="9763">
                  <c:v>13.439513242662899</c:v>
                </c:pt>
                <c:pt idx="9764">
                  <c:v>13.440889818842599</c:v>
                </c:pt>
                <c:pt idx="9765">
                  <c:v>13.442266395022299</c:v>
                </c:pt>
                <c:pt idx="9766">
                  <c:v>13.443642971201999</c:v>
                </c:pt>
                <c:pt idx="9767">
                  <c:v>13.445019547381801</c:v>
                </c:pt>
                <c:pt idx="9768">
                  <c:v>13.446396123561501</c:v>
                </c:pt>
                <c:pt idx="9769">
                  <c:v>13.447772699741201</c:v>
                </c:pt>
                <c:pt idx="9770">
                  <c:v>13.449149275920901</c:v>
                </c:pt>
                <c:pt idx="9771">
                  <c:v>13.4505258521007</c:v>
                </c:pt>
                <c:pt idx="9772">
                  <c:v>13.4519024282804</c:v>
                </c:pt>
                <c:pt idx="9773">
                  <c:v>13.4532790044601</c:v>
                </c:pt>
                <c:pt idx="9774">
                  <c:v>13.4546555806398</c:v>
                </c:pt>
                <c:pt idx="9775">
                  <c:v>13.4560321568196</c:v>
                </c:pt>
                <c:pt idx="9776">
                  <c:v>13.4574087329993</c:v>
                </c:pt>
                <c:pt idx="9777">
                  <c:v>13.458785309179</c:v>
                </c:pt>
                <c:pt idx="9778">
                  <c:v>13.4601618853587</c:v>
                </c:pt>
                <c:pt idx="9779">
                  <c:v>13.461538461538501</c:v>
                </c:pt>
                <c:pt idx="9780">
                  <c:v>13.462915037718201</c:v>
                </c:pt>
                <c:pt idx="9781">
                  <c:v>13.464291613897901</c:v>
                </c:pt>
                <c:pt idx="9782">
                  <c:v>13.465668190077601</c:v>
                </c:pt>
                <c:pt idx="9783">
                  <c:v>13.4670447662574</c:v>
                </c:pt>
                <c:pt idx="9784">
                  <c:v>13.4684213424371</c:v>
                </c:pt>
                <c:pt idx="9785">
                  <c:v>13.4697979186168</c:v>
                </c:pt>
                <c:pt idx="9786">
                  <c:v>13.4711744947965</c:v>
                </c:pt>
                <c:pt idx="9787">
                  <c:v>13.4725510709763</c:v>
                </c:pt>
                <c:pt idx="9788">
                  <c:v>13.473927647156</c:v>
                </c:pt>
                <c:pt idx="9789">
                  <c:v>13.4753042233357</c:v>
                </c:pt>
                <c:pt idx="9790">
                  <c:v>13.4766807995154</c:v>
                </c:pt>
                <c:pt idx="9791">
                  <c:v>13.478057375695199</c:v>
                </c:pt>
                <c:pt idx="9792">
                  <c:v>13.479433951874899</c:v>
                </c:pt>
                <c:pt idx="9793">
                  <c:v>13.480810528054599</c:v>
                </c:pt>
                <c:pt idx="9794">
                  <c:v>13.4821871042344</c:v>
                </c:pt>
                <c:pt idx="9795">
                  <c:v>13.4835636804141</c:v>
                </c:pt>
                <c:pt idx="9796">
                  <c:v>13.4849402565938</c:v>
                </c:pt>
                <c:pt idx="9797">
                  <c:v>13.4863168327735</c:v>
                </c:pt>
                <c:pt idx="9798">
                  <c:v>13.4876934089533</c:v>
                </c:pt>
                <c:pt idx="9799">
                  <c:v>13.489069985133</c:v>
                </c:pt>
                <c:pt idx="9800">
                  <c:v>13.4904465613127</c:v>
                </c:pt>
                <c:pt idx="9801">
                  <c:v>13.4918231374924</c:v>
                </c:pt>
                <c:pt idx="9802">
                  <c:v>13.493199713672199</c:v>
                </c:pt>
                <c:pt idx="9803">
                  <c:v>13.494576289851899</c:v>
                </c:pt>
                <c:pt idx="9804">
                  <c:v>13.495952866031599</c:v>
                </c:pt>
                <c:pt idx="9805">
                  <c:v>13.497329442211299</c:v>
                </c:pt>
                <c:pt idx="9806">
                  <c:v>13.498706018391101</c:v>
                </c:pt>
                <c:pt idx="9807">
                  <c:v>13.500082594570801</c:v>
                </c:pt>
                <c:pt idx="9808">
                  <c:v>13.501459170750501</c:v>
                </c:pt>
                <c:pt idx="9809">
                  <c:v>13.502835746930201</c:v>
                </c:pt>
                <c:pt idx="9810">
                  <c:v>13.50421232311</c:v>
                </c:pt>
                <c:pt idx="9811">
                  <c:v>13.5055888992897</c:v>
                </c:pt>
                <c:pt idx="9812">
                  <c:v>13.5069654754694</c:v>
                </c:pt>
                <c:pt idx="9813">
                  <c:v>13.5083420516491</c:v>
                </c:pt>
                <c:pt idx="9814">
                  <c:v>13.509718627828899</c:v>
                </c:pt>
                <c:pt idx="9815">
                  <c:v>13.511095204008599</c:v>
                </c:pt>
                <c:pt idx="9816">
                  <c:v>13.512471780188299</c:v>
                </c:pt>
                <c:pt idx="9817">
                  <c:v>13.513848356367999</c:v>
                </c:pt>
                <c:pt idx="9818">
                  <c:v>13.515224932547801</c:v>
                </c:pt>
                <c:pt idx="9819">
                  <c:v>13.516601508727501</c:v>
                </c:pt>
                <c:pt idx="9820">
                  <c:v>13.517978084907201</c:v>
                </c:pt>
                <c:pt idx="9821">
                  <c:v>13.519354661086901</c:v>
                </c:pt>
                <c:pt idx="9822">
                  <c:v>13.5207312372667</c:v>
                </c:pt>
                <c:pt idx="9823">
                  <c:v>13.5221078134464</c:v>
                </c:pt>
                <c:pt idx="9824">
                  <c:v>13.5234843896261</c:v>
                </c:pt>
                <c:pt idx="9825">
                  <c:v>13.5248609658059</c:v>
                </c:pt>
                <c:pt idx="9826">
                  <c:v>13.5262375419856</c:v>
                </c:pt>
                <c:pt idx="9827">
                  <c:v>13.5276141181653</c:v>
                </c:pt>
                <c:pt idx="9828">
                  <c:v>13.528990694345</c:v>
                </c:pt>
                <c:pt idx="9829">
                  <c:v>13.530367270524801</c:v>
                </c:pt>
                <c:pt idx="9830">
                  <c:v>13.531743846704501</c:v>
                </c:pt>
                <c:pt idx="9831">
                  <c:v>13.533120422884201</c:v>
                </c:pt>
                <c:pt idx="9832">
                  <c:v>13.534496999063901</c:v>
                </c:pt>
                <c:pt idx="9833">
                  <c:v>13.5358735752437</c:v>
                </c:pt>
                <c:pt idx="9834">
                  <c:v>13.5372501514234</c:v>
                </c:pt>
                <c:pt idx="9835">
                  <c:v>13.5386267276031</c:v>
                </c:pt>
                <c:pt idx="9836">
                  <c:v>13.5400033037828</c:v>
                </c:pt>
                <c:pt idx="9837">
                  <c:v>13.5413798799626</c:v>
                </c:pt>
                <c:pt idx="9838">
                  <c:v>13.5427564561423</c:v>
                </c:pt>
                <c:pt idx="9839">
                  <c:v>13.544133032322</c:v>
                </c:pt>
                <c:pt idx="9840">
                  <c:v>13.5455096085017</c:v>
                </c:pt>
                <c:pt idx="9841">
                  <c:v>13.546886184681499</c:v>
                </c:pt>
                <c:pt idx="9842">
                  <c:v>13.548262760861199</c:v>
                </c:pt>
                <c:pt idx="9843">
                  <c:v>13.549639337040899</c:v>
                </c:pt>
                <c:pt idx="9844">
                  <c:v>13.551015913220599</c:v>
                </c:pt>
                <c:pt idx="9845">
                  <c:v>13.5523924894004</c:v>
                </c:pt>
                <c:pt idx="9846">
                  <c:v>13.5537690655801</c:v>
                </c:pt>
                <c:pt idx="9847">
                  <c:v>13.5551456417598</c:v>
                </c:pt>
                <c:pt idx="9848">
                  <c:v>13.5565222179395</c:v>
                </c:pt>
                <c:pt idx="9849">
                  <c:v>13.5578987941193</c:v>
                </c:pt>
                <c:pt idx="9850">
                  <c:v>13.559275370299</c:v>
                </c:pt>
                <c:pt idx="9851">
                  <c:v>13.5606519464787</c:v>
                </c:pt>
                <c:pt idx="9852">
                  <c:v>13.5620285226584</c:v>
                </c:pt>
                <c:pt idx="9853">
                  <c:v>13.563405098838199</c:v>
                </c:pt>
                <c:pt idx="9854">
                  <c:v>13.564781675017899</c:v>
                </c:pt>
                <c:pt idx="9855">
                  <c:v>13.566158251197599</c:v>
                </c:pt>
                <c:pt idx="9856">
                  <c:v>13.567534827377299</c:v>
                </c:pt>
                <c:pt idx="9857">
                  <c:v>13.568911403557101</c:v>
                </c:pt>
                <c:pt idx="9858">
                  <c:v>13.570287979736801</c:v>
                </c:pt>
                <c:pt idx="9859">
                  <c:v>13.571664555916501</c:v>
                </c:pt>
                <c:pt idx="9860">
                  <c:v>13.5730411320963</c:v>
                </c:pt>
                <c:pt idx="9861">
                  <c:v>13.574417708276</c:v>
                </c:pt>
                <c:pt idx="9862">
                  <c:v>13.5757942844557</c:v>
                </c:pt>
                <c:pt idx="9863">
                  <c:v>13.5771708606354</c:v>
                </c:pt>
                <c:pt idx="9864">
                  <c:v>13.578547436815199</c:v>
                </c:pt>
                <c:pt idx="9865">
                  <c:v>13.579924012994899</c:v>
                </c:pt>
                <c:pt idx="9866">
                  <c:v>13.581300589174599</c:v>
                </c:pt>
                <c:pt idx="9867">
                  <c:v>13.582677165354299</c:v>
                </c:pt>
                <c:pt idx="9868">
                  <c:v>13.584053741534101</c:v>
                </c:pt>
                <c:pt idx="9869">
                  <c:v>13.585430317713801</c:v>
                </c:pt>
                <c:pt idx="9870">
                  <c:v>13.586806893893501</c:v>
                </c:pt>
                <c:pt idx="9871">
                  <c:v>13.588183470073201</c:v>
                </c:pt>
                <c:pt idx="9872">
                  <c:v>13.589560046253</c:v>
                </c:pt>
                <c:pt idx="9873">
                  <c:v>13.5909366224327</c:v>
                </c:pt>
                <c:pt idx="9874">
                  <c:v>13.5923131986124</c:v>
                </c:pt>
                <c:pt idx="9875">
                  <c:v>13.5936897747921</c:v>
                </c:pt>
                <c:pt idx="9876">
                  <c:v>13.5950663509719</c:v>
                </c:pt>
                <c:pt idx="9877">
                  <c:v>13.5964429271516</c:v>
                </c:pt>
                <c:pt idx="9878">
                  <c:v>13.5978195033313</c:v>
                </c:pt>
                <c:pt idx="9879">
                  <c:v>13.599196079511</c:v>
                </c:pt>
                <c:pt idx="9880">
                  <c:v>13.600572655690801</c:v>
                </c:pt>
                <c:pt idx="9881">
                  <c:v>13.601949231870501</c:v>
                </c:pt>
                <c:pt idx="9882">
                  <c:v>13.603325808050201</c:v>
                </c:pt>
                <c:pt idx="9883">
                  <c:v>13.604702384229901</c:v>
                </c:pt>
                <c:pt idx="9884">
                  <c:v>13.6060789604097</c:v>
                </c:pt>
                <c:pt idx="9885">
                  <c:v>13.6074555365894</c:v>
                </c:pt>
                <c:pt idx="9886">
                  <c:v>13.6088321127691</c:v>
                </c:pt>
                <c:pt idx="9887">
                  <c:v>13.6102086889488</c:v>
                </c:pt>
                <c:pt idx="9888">
                  <c:v>13.6115852651286</c:v>
                </c:pt>
                <c:pt idx="9889">
                  <c:v>13.6129618413083</c:v>
                </c:pt>
                <c:pt idx="9890">
                  <c:v>13.614338417488</c:v>
                </c:pt>
                <c:pt idx="9891">
                  <c:v>13.615714993667799</c:v>
                </c:pt>
                <c:pt idx="9892">
                  <c:v>13.617091569847499</c:v>
                </c:pt>
                <c:pt idx="9893">
                  <c:v>13.618468146027199</c:v>
                </c:pt>
                <c:pt idx="9894">
                  <c:v>13.619844722206899</c:v>
                </c:pt>
                <c:pt idx="9895">
                  <c:v>13.6212212983867</c:v>
                </c:pt>
                <c:pt idx="9896">
                  <c:v>13.6225978745664</c:v>
                </c:pt>
                <c:pt idx="9897">
                  <c:v>13.6239744507461</c:v>
                </c:pt>
                <c:pt idx="9898">
                  <c:v>13.6253510269258</c:v>
                </c:pt>
                <c:pt idx="9899">
                  <c:v>13.6267276031056</c:v>
                </c:pt>
                <c:pt idx="9900">
                  <c:v>13.6281041792853</c:v>
                </c:pt>
                <c:pt idx="9901">
                  <c:v>13.629480755465</c:v>
                </c:pt>
                <c:pt idx="9902">
                  <c:v>13.6308573316447</c:v>
                </c:pt>
                <c:pt idx="9903">
                  <c:v>13.632233907824499</c:v>
                </c:pt>
                <c:pt idx="9904">
                  <c:v>13.633610484004199</c:v>
                </c:pt>
                <c:pt idx="9905">
                  <c:v>13.634987060183899</c:v>
                </c:pt>
                <c:pt idx="9906">
                  <c:v>13.636363636363599</c:v>
                </c:pt>
                <c:pt idx="9907">
                  <c:v>13.637740212543401</c:v>
                </c:pt>
                <c:pt idx="9908">
                  <c:v>13.639116788723101</c:v>
                </c:pt>
                <c:pt idx="9909">
                  <c:v>13.640493364902801</c:v>
                </c:pt>
                <c:pt idx="9910">
                  <c:v>13.641869941082501</c:v>
                </c:pt>
                <c:pt idx="9911">
                  <c:v>13.6432465172623</c:v>
                </c:pt>
                <c:pt idx="9912">
                  <c:v>13.644623093442</c:v>
                </c:pt>
                <c:pt idx="9913">
                  <c:v>13.6459996696217</c:v>
                </c:pt>
                <c:pt idx="9914">
                  <c:v>13.6473762458014</c:v>
                </c:pt>
                <c:pt idx="9915">
                  <c:v>13.6487528219812</c:v>
                </c:pt>
                <c:pt idx="9916">
                  <c:v>13.6501293981609</c:v>
                </c:pt>
                <c:pt idx="9917">
                  <c:v>13.6515059743406</c:v>
                </c:pt>
                <c:pt idx="9918">
                  <c:v>13.6528825505203</c:v>
                </c:pt>
                <c:pt idx="9919">
                  <c:v>13.654259126700101</c:v>
                </c:pt>
                <c:pt idx="9920">
                  <c:v>13.655635702879801</c:v>
                </c:pt>
                <c:pt idx="9921">
                  <c:v>13.657012279059501</c:v>
                </c:pt>
                <c:pt idx="9922">
                  <c:v>13.6583888552393</c:v>
                </c:pt>
                <c:pt idx="9923">
                  <c:v>13.659765431419</c:v>
                </c:pt>
                <c:pt idx="9924">
                  <c:v>13.6611420075987</c:v>
                </c:pt>
                <c:pt idx="9925">
                  <c:v>13.6625185837784</c:v>
                </c:pt>
                <c:pt idx="9926">
                  <c:v>13.6638951599582</c:v>
                </c:pt>
                <c:pt idx="9927">
                  <c:v>13.6652717361379</c:v>
                </c:pt>
                <c:pt idx="9928">
                  <c:v>13.6666483123176</c:v>
                </c:pt>
                <c:pt idx="9929">
                  <c:v>13.6680248884973</c:v>
                </c:pt>
                <c:pt idx="9930">
                  <c:v>13.669401464677099</c:v>
                </c:pt>
                <c:pt idx="9931">
                  <c:v>13.670778040856799</c:v>
                </c:pt>
                <c:pt idx="9932">
                  <c:v>13.672154617036499</c:v>
                </c:pt>
                <c:pt idx="9933">
                  <c:v>13.673531193216199</c:v>
                </c:pt>
                <c:pt idx="9934">
                  <c:v>13.674907769396</c:v>
                </c:pt>
                <c:pt idx="9935">
                  <c:v>13.6762843455757</c:v>
                </c:pt>
                <c:pt idx="9936">
                  <c:v>13.6776609217554</c:v>
                </c:pt>
                <c:pt idx="9937">
                  <c:v>13.6790374979351</c:v>
                </c:pt>
                <c:pt idx="9938">
                  <c:v>13.6804140741149</c:v>
                </c:pt>
                <c:pt idx="9939">
                  <c:v>13.6817906502946</c:v>
                </c:pt>
                <c:pt idx="9940">
                  <c:v>13.6831672264743</c:v>
                </c:pt>
                <c:pt idx="9941">
                  <c:v>13.684543802654</c:v>
                </c:pt>
                <c:pt idx="9942">
                  <c:v>13.685920378833799</c:v>
                </c:pt>
                <c:pt idx="9943">
                  <c:v>13.687296955013499</c:v>
                </c:pt>
                <c:pt idx="9944">
                  <c:v>13.688673531193199</c:v>
                </c:pt>
                <c:pt idx="9945">
                  <c:v>13.690050107372899</c:v>
                </c:pt>
                <c:pt idx="9946">
                  <c:v>13.691426683552701</c:v>
                </c:pt>
                <c:pt idx="9947">
                  <c:v>13.692803259732401</c:v>
                </c:pt>
                <c:pt idx="9948">
                  <c:v>13.694179835912101</c:v>
                </c:pt>
                <c:pt idx="9949">
                  <c:v>13.695556412091801</c:v>
                </c:pt>
                <c:pt idx="9950">
                  <c:v>13.6969329882716</c:v>
                </c:pt>
                <c:pt idx="9951">
                  <c:v>13.6983095644513</c:v>
                </c:pt>
                <c:pt idx="9952">
                  <c:v>13.699686140631</c:v>
                </c:pt>
                <c:pt idx="9953">
                  <c:v>13.701062716810799</c:v>
                </c:pt>
                <c:pt idx="9954">
                  <c:v>13.702439292990499</c:v>
                </c:pt>
                <c:pt idx="9955">
                  <c:v>13.703815869170199</c:v>
                </c:pt>
                <c:pt idx="9956">
                  <c:v>13.705192445349899</c:v>
                </c:pt>
                <c:pt idx="9957">
                  <c:v>13.706569021529701</c:v>
                </c:pt>
                <c:pt idx="9958">
                  <c:v>13.707945597709401</c:v>
                </c:pt>
                <c:pt idx="9959">
                  <c:v>13.709322173889101</c:v>
                </c:pt>
                <c:pt idx="9960">
                  <c:v>13.710698750068801</c:v>
                </c:pt>
                <c:pt idx="9961">
                  <c:v>13.7120753262486</c:v>
                </c:pt>
                <c:pt idx="9962">
                  <c:v>13.7134519024283</c:v>
                </c:pt>
                <c:pt idx="9963">
                  <c:v>13.714828478608</c:v>
                </c:pt>
                <c:pt idx="9964">
                  <c:v>13.7162050547877</c:v>
                </c:pt>
                <c:pt idx="9965">
                  <c:v>13.7175816309675</c:v>
                </c:pt>
                <c:pt idx="9966">
                  <c:v>13.7189582071472</c:v>
                </c:pt>
                <c:pt idx="9967">
                  <c:v>13.7203347833269</c:v>
                </c:pt>
                <c:pt idx="9968">
                  <c:v>13.7217113595066</c:v>
                </c:pt>
                <c:pt idx="9969">
                  <c:v>13.723087935686401</c:v>
                </c:pt>
                <c:pt idx="9970">
                  <c:v>13.724464511866101</c:v>
                </c:pt>
                <c:pt idx="9971">
                  <c:v>13.725841088045801</c:v>
                </c:pt>
                <c:pt idx="9972">
                  <c:v>13.727217664225501</c:v>
                </c:pt>
                <c:pt idx="9973">
                  <c:v>13.7285942404053</c:v>
                </c:pt>
                <c:pt idx="9974">
                  <c:v>13.729970816585</c:v>
                </c:pt>
                <c:pt idx="9975">
                  <c:v>13.7313473927647</c:v>
                </c:pt>
                <c:pt idx="9976">
                  <c:v>13.7327239689444</c:v>
                </c:pt>
                <c:pt idx="9977">
                  <c:v>13.7341005451242</c:v>
                </c:pt>
                <c:pt idx="9978">
                  <c:v>13.7354771213039</c:v>
                </c:pt>
                <c:pt idx="9979">
                  <c:v>13.7368536974836</c:v>
                </c:pt>
                <c:pt idx="9980">
                  <c:v>13.7382302736633</c:v>
                </c:pt>
                <c:pt idx="9981">
                  <c:v>13.739606849843099</c:v>
                </c:pt>
                <c:pt idx="9982">
                  <c:v>13.740983426022799</c:v>
                </c:pt>
                <c:pt idx="9983">
                  <c:v>13.742360002202499</c:v>
                </c:pt>
                <c:pt idx="9984">
                  <c:v>13.7437365783823</c:v>
                </c:pt>
                <c:pt idx="9985">
                  <c:v>13.745113154562</c:v>
                </c:pt>
                <c:pt idx="9986">
                  <c:v>13.7464897307417</c:v>
                </c:pt>
                <c:pt idx="9987">
                  <c:v>13.7478663069214</c:v>
                </c:pt>
                <c:pt idx="9988">
                  <c:v>13.7492428831012</c:v>
                </c:pt>
                <c:pt idx="9989">
                  <c:v>13.7506194592809</c:v>
                </c:pt>
                <c:pt idx="9990">
                  <c:v>13.7519960354606</c:v>
                </c:pt>
                <c:pt idx="9991">
                  <c:v>13.7533726116403</c:v>
                </c:pt>
                <c:pt idx="9992">
                  <c:v>13.754749187820099</c:v>
                </c:pt>
                <c:pt idx="9993">
                  <c:v>13.756125763999799</c:v>
                </c:pt>
                <c:pt idx="9994">
                  <c:v>13.757502340179499</c:v>
                </c:pt>
                <c:pt idx="9995">
                  <c:v>13.758878916359199</c:v>
                </c:pt>
                <c:pt idx="9996">
                  <c:v>13.760255492539001</c:v>
                </c:pt>
                <c:pt idx="9997">
                  <c:v>13.761632068718701</c:v>
                </c:pt>
                <c:pt idx="9998">
                  <c:v>13.763008644898401</c:v>
                </c:pt>
                <c:pt idx="9999">
                  <c:v>13.764385221078101</c:v>
                </c:pt>
                <c:pt idx="10000">
                  <c:v>13.7657617972579</c:v>
                </c:pt>
                <c:pt idx="10001">
                  <c:v>13.7671383734376</c:v>
                </c:pt>
                <c:pt idx="10002">
                  <c:v>13.7685149496173</c:v>
                </c:pt>
                <c:pt idx="10003">
                  <c:v>13.769891525797</c:v>
                </c:pt>
                <c:pt idx="10004">
                  <c:v>13.7712681019768</c:v>
                </c:pt>
                <c:pt idx="10005">
                  <c:v>13.7726446781565</c:v>
                </c:pt>
                <c:pt idx="10006">
                  <c:v>13.7740212543362</c:v>
                </c:pt>
                <c:pt idx="10007">
                  <c:v>13.775397830515899</c:v>
                </c:pt>
                <c:pt idx="10008">
                  <c:v>13.776774406695701</c:v>
                </c:pt>
                <c:pt idx="10009">
                  <c:v>13.778150982875401</c:v>
                </c:pt>
                <c:pt idx="10010">
                  <c:v>13.779527559055101</c:v>
                </c:pt>
                <c:pt idx="10011">
                  <c:v>13.780904135234801</c:v>
                </c:pt>
                <c:pt idx="10012">
                  <c:v>13.7822807114146</c:v>
                </c:pt>
                <c:pt idx="10013">
                  <c:v>13.7836572875943</c:v>
                </c:pt>
                <c:pt idx="10014">
                  <c:v>13.785033863774</c:v>
                </c:pt>
                <c:pt idx="10015">
                  <c:v>13.7864104399537</c:v>
                </c:pt>
                <c:pt idx="10016">
                  <c:v>13.7877870161335</c:v>
                </c:pt>
                <c:pt idx="10017">
                  <c:v>13.7891635923132</c:v>
                </c:pt>
                <c:pt idx="10018">
                  <c:v>13.7905401684929</c:v>
                </c:pt>
                <c:pt idx="10019">
                  <c:v>13.791916744672699</c:v>
                </c:pt>
                <c:pt idx="10020">
                  <c:v>13.793293320852399</c:v>
                </c:pt>
                <c:pt idx="10021">
                  <c:v>13.794669897032099</c:v>
                </c:pt>
                <c:pt idx="10022">
                  <c:v>13.796046473211801</c:v>
                </c:pt>
                <c:pt idx="10023">
                  <c:v>13.7974230493916</c:v>
                </c:pt>
                <c:pt idx="10024">
                  <c:v>13.7987996255713</c:v>
                </c:pt>
                <c:pt idx="10025">
                  <c:v>13.800176201751</c:v>
                </c:pt>
                <c:pt idx="10026">
                  <c:v>13.8015527779307</c:v>
                </c:pt>
                <c:pt idx="10027">
                  <c:v>13.8029293541105</c:v>
                </c:pt>
                <c:pt idx="10028">
                  <c:v>13.8043059302902</c:v>
                </c:pt>
                <c:pt idx="10029">
                  <c:v>13.8056825064699</c:v>
                </c:pt>
                <c:pt idx="10030">
                  <c:v>13.8070590826496</c:v>
                </c:pt>
                <c:pt idx="10031">
                  <c:v>13.808435658829399</c:v>
                </c:pt>
                <c:pt idx="10032">
                  <c:v>13.809812235009099</c:v>
                </c:pt>
                <c:pt idx="10033">
                  <c:v>13.811188811188799</c:v>
                </c:pt>
                <c:pt idx="10034">
                  <c:v>13.812565387368499</c:v>
                </c:pt>
                <c:pt idx="10035">
                  <c:v>13.813941963548301</c:v>
                </c:pt>
                <c:pt idx="10036">
                  <c:v>13.815318539728001</c:v>
                </c:pt>
                <c:pt idx="10037">
                  <c:v>13.8166951159077</c:v>
                </c:pt>
                <c:pt idx="10038">
                  <c:v>13.8180716920874</c:v>
                </c:pt>
                <c:pt idx="10039">
                  <c:v>13.8194482682672</c:v>
                </c:pt>
                <c:pt idx="10040">
                  <c:v>13.8208248444469</c:v>
                </c:pt>
                <c:pt idx="10041">
                  <c:v>13.8222014206266</c:v>
                </c:pt>
                <c:pt idx="10042">
                  <c:v>13.8235779968063</c:v>
                </c:pt>
                <c:pt idx="10043">
                  <c:v>13.824954572986099</c:v>
                </c:pt>
                <c:pt idx="10044">
                  <c:v>13.826331149165799</c:v>
                </c:pt>
                <c:pt idx="10045">
                  <c:v>13.827707725345499</c:v>
                </c:pt>
                <c:pt idx="10046">
                  <c:v>13.829084301525301</c:v>
                </c:pt>
                <c:pt idx="10047">
                  <c:v>13.830460877705001</c:v>
                </c:pt>
                <c:pt idx="10048">
                  <c:v>13.831837453884701</c:v>
                </c:pt>
                <c:pt idx="10049">
                  <c:v>13.833214030064401</c:v>
                </c:pt>
                <c:pt idx="10050">
                  <c:v>13.8345906062442</c:v>
                </c:pt>
                <c:pt idx="10051">
                  <c:v>13.8359671824239</c:v>
                </c:pt>
                <c:pt idx="10052">
                  <c:v>13.8373437586036</c:v>
                </c:pt>
                <c:pt idx="10053">
                  <c:v>13.8387203347833</c:v>
                </c:pt>
                <c:pt idx="10054">
                  <c:v>13.8400969109631</c:v>
                </c:pt>
                <c:pt idx="10055">
                  <c:v>13.8414734871428</c:v>
                </c:pt>
                <c:pt idx="10056">
                  <c:v>13.8428500633225</c:v>
                </c:pt>
                <c:pt idx="10057">
                  <c:v>13.8442266395022</c:v>
                </c:pt>
                <c:pt idx="10058">
                  <c:v>13.845603215682001</c:v>
                </c:pt>
                <c:pt idx="10059">
                  <c:v>13.846979791861701</c:v>
                </c:pt>
                <c:pt idx="10060">
                  <c:v>13.848356368041401</c:v>
                </c:pt>
                <c:pt idx="10061">
                  <c:v>13.849732944221101</c:v>
                </c:pt>
                <c:pt idx="10062">
                  <c:v>13.8511095204009</c:v>
                </c:pt>
                <c:pt idx="10063">
                  <c:v>13.8524860965806</c:v>
                </c:pt>
                <c:pt idx="10064">
                  <c:v>13.8538626727603</c:v>
                </c:pt>
                <c:pt idx="10065">
                  <c:v>13.85523924894</c:v>
                </c:pt>
                <c:pt idx="10066">
                  <c:v>13.8566158251198</c:v>
                </c:pt>
                <c:pt idx="10067">
                  <c:v>13.8579924012995</c:v>
                </c:pt>
                <c:pt idx="10068">
                  <c:v>13.8593689774792</c:v>
                </c:pt>
                <c:pt idx="10069">
                  <c:v>13.8607455536589</c:v>
                </c:pt>
                <c:pt idx="10070">
                  <c:v>13.862122129838699</c:v>
                </c:pt>
                <c:pt idx="10071">
                  <c:v>13.863498706018399</c:v>
                </c:pt>
                <c:pt idx="10072">
                  <c:v>13.864875282198099</c:v>
                </c:pt>
                <c:pt idx="10073">
                  <c:v>13.866251858377799</c:v>
                </c:pt>
                <c:pt idx="10074">
                  <c:v>13.8676284345576</c:v>
                </c:pt>
                <c:pt idx="10075">
                  <c:v>13.8690050107373</c:v>
                </c:pt>
                <c:pt idx="10076">
                  <c:v>13.870381586917</c:v>
                </c:pt>
                <c:pt idx="10077">
                  <c:v>13.8717581630967</c:v>
                </c:pt>
                <c:pt idx="10078">
                  <c:v>13.8731347392765</c:v>
                </c:pt>
                <c:pt idx="10079">
                  <c:v>13.8745113154562</c:v>
                </c:pt>
                <c:pt idx="10080">
                  <c:v>13.8758878916359</c:v>
                </c:pt>
                <c:pt idx="10081">
                  <c:v>13.877264467815699</c:v>
                </c:pt>
                <c:pt idx="10082">
                  <c:v>13.878641043995399</c:v>
                </c:pt>
                <c:pt idx="10083">
                  <c:v>13.880017620175099</c:v>
                </c:pt>
                <c:pt idx="10084">
                  <c:v>13.881394196354799</c:v>
                </c:pt>
                <c:pt idx="10085">
                  <c:v>13.882770772534601</c:v>
                </c:pt>
                <c:pt idx="10086">
                  <c:v>13.884147348714301</c:v>
                </c:pt>
                <c:pt idx="10087">
                  <c:v>13.885523924894001</c:v>
                </c:pt>
                <c:pt idx="10088">
                  <c:v>13.886900501073701</c:v>
                </c:pt>
                <c:pt idx="10089">
                  <c:v>13.8882770772535</c:v>
                </c:pt>
                <c:pt idx="10090">
                  <c:v>13.8896536534332</c:v>
                </c:pt>
                <c:pt idx="10091">
                  <c:v>13.8910302296129</c:v>
                </c:pt>
                <c:pt idx="10092">
                  <c:v>13.8924068057926</c:v>
                </c:pt>
                <c:pt idx="10093">
                  <c:v>13.893783381972399</c:v>
                </c:pt>
                <c:pt idx="10094">
                  <c:v>13.895159958152099</c:v>
                </c:pt>
                <c:pt idx="10095">
                  <c:v>13.896536534331799</c:v>
                </c:pt>
                <c:pt idx="10096">
                  <c:v>13.897913110511499</c:v>
                </c:pt>
                <c:pt idx="10097">
                  <c:v>13.899289686691301</c:v>
                </c:pt>
                <c:pt idx="10098">
                  <c:v>13.900666262871001</c:v>
                </c:pt>
                <c:pt idx="10099">
                  <c:v>13.902042839050701</c:v>
                </c:pt>
                <c:pt idx="10100">
                  <c:v>13.903419415230401</c:v>
                </c:pt>
                <c:pt idx="10101">
                  <c:v>13.9047959914102</c:v>
                </c:pt>
                <c:pt idx="10102">
                  <c:v>13.9061725675899</c:v>
                </c:pt>
                <c:pt idx="10103">
                  <c:v>13.9075491437696</c:v>
                </c:pt>
                <c:pt idx="10104">
                  <c:v>13.9089257199493</c:v>
                </c:pt>
                <c:pt idx="10105">
                  <c:v>13.9103022961291</c:v>
                </c:pt>
                <c:pt idx="10106">
                  <c:v>13.9116788723088</c:v>
                </c:pt>
                <c:pt idx="10107">
                  <c:v>13.9130554484885</c:v>
                </c:pt>
                <c:pt idx="10108">
                  <c:v>13.9144320246682</c:v>
                </c:pt>
                <c:pt idx="10109">
                  <c:v>13.915808600848001</c:v>
                </c:pt>
                <c:pt idx="10110">
                  <c:v>13.917185177027701</c:v>
                </c:pt>
                <c:pt idx="10111">
                  <c:v>13.918561753207401</c:v>
                </c:pt>
                <c:pt idx="10112">
                  <c:v>13.9199383293872</c:v>
                </c:pt>
                <c:pt idx="10113">
                  <c:v>13.9213149055669</c:v>
                </c:pt>
                <c:pt idx="10114">
                  <c:v>13.9226914817466</c:v>
                </c:pt>
                <c:pt idx="10115">
                  <c:v>13.9240680579263</c:v>
                </c:pt>
                <c:pt idx="10116">
                  <c:v>13.9254446341061</c:v>
                </c:pt>
                <c:pt idx="10117">
                  <c:v>13.9268212102858</c:v>
                </c:pt>
                <c:pt idx="10118">
                  <c:v>13.9281977864655</c:v>
                </c:pt>
                <c:pt idx="10119">
                  <c:v>13.9295743626452</c:v>
                </c:pt>
                <c:pt idx="10120">
                  <c:v>13.930950938824999</c:v>
                </c:pt>
                <c:pt idx="10121">
                  <c:v>13.932327515004699</c:v>
                </c:pt>
                <c:pt idx="10122">
                  <c:v>13.933704091184399</c:v>
                </c:pt>
                <c:pt idx="10123">
                  <c:v>13.935080667364099</c:v>
                </c:pt>
                <c:pt idx="10124">
                  <c:v>13.9364572435439</c:v>
                </c:pt>
                <c:pt idx="10125">
                  <c:v>13.9378338197236</c:v>
                </c:pt>
                <c:pt idx="10126">
                  <c:v>13.9392103959033</c:v>
                </c:pt>
                <c:pt idx="10127">
                  <c:v>13.940586972083</c:v>
                </c:pt>
                <c:pt idx="10128">
                  <c:v>13.9419635482628</c:v>
                </c:pt>
                <c:pt idx="10129">
                  <c:v>13.9433401244425</c:v>
                </c:pt>
                <c:pt idx="10130">
                  <c:v>13.9447167006222</c:v>
                </c:pt>
                <c:pt idx="10131">
                  <c:v>13.9460932768019</c:v>
                </c:pt>
                <c:pt idx="10132">
                  <c:v>13.947469852981699</c:v>
                </c:pt>
                <c:pt idx="10133">
                  <c:v>13.948846429161399</c:v>
                </c:pt>
                <c:pt idx="10134">
                  <c:v>13.950223005341099</c:v>
                </c:pt>
                <c:pt idx="10135">
                  <c:v>13.951599581520799</c:v>
                </c:pt>
                <c:pt idx="10136">
                  <c:v>13.952976157700601</c:v>
                </c:pt>
                <c:pt idx="10137">
                  <c:v>13.954352733880301</c:v>
                </c:pt>
                <c:pt idx="10138">
                  <c:v>13.955729310060001</c:v>
                </c:pt>
                <c:pt idx="10139">
                  <c:v>13.957105886239701</c:v>
                </c:pt>
                <c:pt idx="10140">
                  <c:v>13.9584824624195</c:v>
                </c:pt>
                <c:pt idx="10141">
                  <c:v>13.9598590385992</c:v>
                </c:pt>
                <c:pt idx="10142">
                  <c:v>13.9612356147789</c:v>
                </c:pt>
                <c:pt idx="10143">
                  <c:v>13.9626121909587</c:v>
                </c:pt>
                <c:pt idx="10144">
                  <c:v>13.9639887671384</c:v>
                </c:pt>
                <c:pt idx="10145">
                  <c:v>13.9653653433181</c:v>
                </c:pt>
                <c:pt idx="10146">
                  <c:v>13.9667419194978</c:v>
                </c:pt>
                <c:pt idx="10147">
                  <c:v>13.968118495677601</c:v>
                </c:pt>
                <c:pt idx="10148">
                  <c:v>13.969495071857301</c:v>
                </c:pt>
                <c:pt idx="10149">
                  <c:v>13.970871648037001</c:v>
                </c:pt>
                <c:pt idx="10150">
                  <c:v>13.972248224216701</c:v>
                </c:pt>
                <c:pt idx="10151">
                  <c:v>13.9736248003965</c:v>
                </c:pt>
                <c:pt idx="10152">
                  <c:v>13.9750013765762</c:v>
                </c:pt>
                <c:pt idx="10153">
                  <c:v>13.9763779527559</c:v>
                </c:pt>
                <c:pt idx="10154">
                  <c:v>13.9777545289356</c:v>
                </c:pt>
                <c:pt idx="10155">
                  <c:v>13.9791311051154</c:v>
                </c:pt>
                <c:pt idx="10156">
                  <c:v>13.9805076812951</c:v>
                </c:pt>
                <c:pt idx="10157">
                  <c:v>13.9818842574748</c:v>
                </c:pt>
                <c:pt idx="10158">
                  <c:v>13.9832608336545</c:v>
                </c:pt>
                <c:pt idx="10159">
                  <c:v>13.984637409834299</c:v>
                </c:pt>
                <c:pt idx="10160">
                  <c:v>13.986013986013999</c:v>
                </c:pt>
                <c:pt idx="10161">
                  <c:v>13.987390562193699</c:v>
                </c:pt>
                <c:pt idx="10162">
                  <c:v>13.988767138373399</c:v>
                </c:pt>
                <c:pt idx="10163">
                  <c:v>13.9901437145532</c:v>
                </c:pt>
                <c:pt idx="10164">
                  <c:v>13.9915202907329</c:v>
                </c:pt>
                <c:pt idx="10165">
                  <c:v>13.9928968669126</c:v>
                </c:pt>
                <c:pt idx="10166">
                  <c:v>13.9942734430923</c:v>
                </c:pt>
                <c:pt idx="10167">
                  <c:v>13.9956500192721</c:v>
                </c:pt>
                <c:pt idx="10168">
                  <c:v>13.9970265954518</c:v>
                </c:pt>
                <c:pt idx="10169">
                  <c:v>13.9984031716315</c:v>
                </c:pt>
                <c:pt idx="10170">
                  <c:v>13.9997797478112</c:v>
                </c:pt>
                <c:pt idx="10171">
                  <c:v>14.001156323990999</c:v>
                </c:pt>
                <c:pt idx="10172">
                  <c:v>14.002532900170699</c:v>
                </c:pt>
                <c:pt idx="10173">
                  <c:v>14.003909476350399</c:v>
                </c:pt>
                <c:pt idx="10174">
                  <c:v>14.005286052530201</c:v>
                </c:pt>
                <c:pt idx="10175">
                  <c:v>14.006662628709901</c:v>
                </c:pt>
                <c:pt idx="10176">
                  <c:v>14.008039204889601</c:v>
                </c:pt>
                <c:pt idx="10177">
                  <c:v>14.009415781069301</c:v>
                </c:pt>
                <c:pt idx="10178">
                  <c:v>14.0107923572491</c:v>
                </c:pt>
                <c:pt idx="10179">
                  <c:v>14.0121689334288</c:v>
                </c:pt>
                <c:pt idx="10180">
                  <c:v>14.0135455096085</c:v>
                </c:pt>
                <c:pt idx="10181">
                  <c:v>14.0149220857882</c:v>
                </c:pt>
                <c:pt idx="10182">
                  <c:v>14.016298661967999</c:v>
                </c:pt>
                <c:pt idx="10183">
                  <c:v>14.017675238147699</c:v>
                </c:pt>
                <c:pt idx="10184">
                  <c:v>14.019051814327399</c:v>
                </c:pt>
                <c:pt idx="10185">
                  <c:v>14.020428390507099</c:v>
                </c:pt>
                <c:pt idx="10186">
                  <c:v>14.021804966686901</c:v>
                </c:pt>
                <c:pt idx="10187">
                  <c:v>14.023181542866601</c:v>
                </c:pt>
                <c:pt idx="10188">
                  <c:v>14.024558119046301</c:v>
                </c:pt>
                <c:pt idx="10189">
                  <c:v>14.025934695226001</c:v>
                </c:pt>
                <c:pt idx="10190">
                  <c:v>14.0273112714058</c:v>
                </c:pt>
                <c:pt idx="10191">
                  <c:v>14.0286878475855</c:v>
                </c:pt>
                <c:pt idx="10192">
                  <c:v>14.0300644237652</c:v>
                </c:pt>
                <c:pt idx="10193">
                  <c:v>14.0314409999449</c:v>
                </c:pt>
                <c:pt idx="10194">
                  <c:v>14.0328175761247</c:v>
                </c:pt>
                <c:pt idx="10195">
                  <c:v>14.0341941523044</c:v>
                </c:pt>
                <c:pt idx="10196">
                  <c:v>14.0355707284841</c:v>
                </c:pt>
                <c:pt idx="10197">
                  <c:v>14.0369473046638</c:v>
                </c:pt>
                <c:pt idx="10198">
                  <c:v>14.038323880843601</c:v>
                </c:pt>
                <c:pt idx="10199">
                  <c:v>14.039700457023301</c:v>
                </c:pt>
                <c:pt idx="10200">
                  <c:v>14.041077033203001</c:v>
                </c:pt>
                <c:pt idx="10201">
                  <c:v>14.042453609382701</c:v>
                </c:pt>
                <c:pt idx="10202">
                  <c:v>14.0438301855625</c:v>
                </c:pt>
                <c:pt idx="10203">
                  <c:v>14.0452067617422</c:v>
                </c:pt>
                <c:pt idx="10204">
                  <c:v>14.0465833379219</c:v>
                </c:pt>
                <c:pt idx="10205">
                  <c:v>14.0479599141016</c:v>
                </c:pt>
                <c:pt idx="10206">
                  <c:v>14.0493364902814</c:v>
                </c:pt>
                <c:pt idx="10207">
                  <c:v>14.0507130664611</c:v>
                </c:pt>
                <c:pt idx="10208">
                  <c:v>14.0520896426408</c:v>
                </c:pt>
                <c:pt idx="10209">
                  <c:v>14.053466218820599</c:v>
                </c:pt>
                <c:pt idx="10210">
                  <c:v>14.054842795000299</c:v>
                </c:pt>
                <c:pt idx="10211">
                  <c:v>14.056219371179999</c:v>
                </c:pt>
                <c:pt idx="10212">
                  <c:v>14.057595947359699</c:v>
                </c:pt>
                <c:pt idx="10213">
                  <c:v>14.0589725235395</c:v>
                </c:pt>
                <c:pt idx="10214">
                  <c:v>14.0603490997192</c:v>
                </c:pt>
                <c:pt idx="10215">
                  <c:v>14.0617256758989</c:v>
                </c:pt>
                <c:pt idx="10216">
                  <c:v>14.0631022520786</c:v>
                </c:pt>
                <c:pt idx="10217">
                  <c:v>14.0644788282584</c:v>
                </c:pt>
                <c:pt idx="10218">
                  <c:v>14.0658554044381</c:v>
                </c:pt>
                <c:pt idx="10219">
                  <c:v>14.0672319806178</c:v>
                </c:pt>
                <c:pt idx="10220">
                  <c:v>14.0686085567975</c:v>
                </c:pt>
                <c:pt idx="10221">
                  <c:v>14.069985132977299</c:v>
                </c:pt>
                <c:pt idx="10222">
                  <c:v>14.071361709156999</c:v>
                </c:pt>
                <c:pt idx="10223">
                  <c:v>14.072738285336699</c:v>
                </c:pt>
                <c:pt idx="10224">
                  <c:v>14.074114861516399</c:v>
                </c:pt>
                <c:pt idx="10225">
                  <c:v>14.075491437696201</c:v>
                </c:pt>
                <c:pt idx="10226">
                  <c:v>14.076868013875901</c:v>
                </c:pt>
                <c:pt idx="10227">
                  <c:v>14.078244590055601</c:v>
                </c:pt>
                <c:pt idx="10228">
                  <c:v>14.079621166235301</c:v>
                </c:pt>
                <c:pt idx="10229">
                  <c:v>14.0809977424151</c:v>
                </c:pt>
                <c:pt idx="10230">
                  <c:v>14.0823743185948</c:v>
                </c:pt>
                <c:pt idx="10231">
                  <c:v>14.0837508947745</c:v>
                </c:pt>
                <c:pt idx="10232">
                  <c:v>14.0851274709542</c:v>
                </c:pt>
                <c:pt idx="10233">
                  <c:v>14.086504047134</c:v>
                </c:pt>
                <c:pt idx="10234">
                  <c:v>14.0878806233137</c:v>
                </c:pt>
                <c:pt idx="10235">
                  <c:v>14.089257199493399</c:v>
                </c:pt>
                <c:pt idx="10236">
                  <c:v>14.090633775673099</c:v>
                </c:pt>
                <c:pt idx="10237">
                  <c:v>14.092010351852901</c:v>
                </c:pt>
                <c:pt idx="10238">
                  <c:v>14.093386928032601</c:v>
                </c:pt>
                <c:pt idx="10239">
                  <c:v>14.094763504212301</c:v>
                </c:pt>
                <c:pt idx="10240">
                  <c:v>14.0961400803921</c:v>
                </c:pt>
                <c:pt idx="10241">
                  <c:v>14.0975166565718</c:v>
                </c:pt>
                <c:pt idx="10242">
                  <c:v>14.0988932327515</c:v>
                </c:pt>
                <c:pt idx="10243">
                  <c:v>14.1002698089312</c:v>
                </c:pt>
                <c:pt idx="10244">
                  <c:v>14.101646385111</c:v>
                </c:pt>
                <c:pt idx="10245">
                  <c:v>14.1030229612907</c:v>
                </c:pt>
                <c:pt idx="10246">
                  <c:v>14.1043995374704</c:v>
                </c:pt>
                <c:pt idx="10247">
                  <c:v>14.1057761136501</c:v>
                </c:pt>
                <c:pt idx="10248">
                  <c:v>14.107152689829899</c:v>
                </c:pt>
                <c:pt idx="10249">
                  <c:v>14.108529266009599</c:v>
                </c:pt>
                <c:pt idx="10250">
                  <c:v>14.109905842189301</c:v>
                </c:pt>
                <c:pt idx="10251">
                  <c:v>14.111282418369001</c:v>
                </c:pt>
                <c:pt idx="10252">
                  <c:v>14.1126589945488</c:v>
                </c:pt>
                <c:pt idx="10253">
                  <c:v>14.1140355707285</c:v>
                </c:pt>
                <c:pt idx="10254">
                  <c:v>14.1154121469082</c:v>
                </c:pt>
                <c:pt idx="10255">
                  <c:v>14.1167887230879</c:v>
                </c:pt>
                <c:pt idx="10256">
                  <c:v>14.1181652992677</c:v>
                </c:pt>
                <c:pt idx="10257">
                  <c:v>14.1195418754474</c:v>
                </c:pt>
                <c:pt idx="10258">
                  <c:v>14.1209184516271</c:v>
                </c:pt>
                <c:pt idx="10259">
                  <c:v>14.1222950278068</c:v>
                </c:pt>
                <c:pt idx="10260">
                  <c:v>14.123671603986599</c:v>
                </c:pt>
                <c:pt idx="10261">
                  <c:v>14.125048180166299</c:v>
                </c:pt>
                <c:pt idx="10262">
                  <c:v>14.126424756345999</c:v>
                </c:pt>
                <c:pt idx="10263">
                  <c:v>14.127801332525699</c:v>
                </c:pt>
                <c:pt idx="10264">
                  <c:v>14.1291779087055</c:v>
                </c:pt>
                <c:pt idx="10265">
                  <c:v>14.1305544848852</c:v>
                </c:pt>
                <c:pt idx="10266">
                  <c:v>14.1319310610649</c:v>
                </c:pt>
                <c:pt idx="10267">
                  <c:v>14.1333076372446</c:v>
                </c:pt>
                <c:pt idx="10268">
                  <c:v>14.1346842134244</c:v>
                </c:pt>
                <c:pt idx="10269">
                  <c:v>14.1360607896041</c:v>
                </c:pt>
                <c:pt idx="10270">
                  <c:v>14.1374373657838</c:v>
                </c:pt>
                <c:pt idx="10271">
                  <c:v>14.138813941963599</c:v>
                </c:pt>
                <c:pt idx="10272">
                  <c:v>14.140190518143299</c:v>
                </c:pt>
                <c:pt idx="10273">
                  <c:v>14.141567094322999</c:v>
                </c:pt>
                <c:pt idx="10274">
                  <c:v>14.142943670502699</c:v>
                </c:pt>
                <c:pt idx="10275">
                  <c:v>14.144320246682501</c:v>
                </c:pt>
                <c:pt idx="10276">
                  <c:v>14.145696822862201</c:v>
                </c:pt>
                <c:pt idx="10277">
                  <c:v>14.147073399041901</c:v>
                </c:pt>
                <c:pt idx="10278">
                  <c:v>14.148449975221601</c:v>
                </c:pt>
                <c:pt idx="10279">
                  <c:v>14.1498265514014</c:v>
                </c:pt>
                <c:pt idx="10280">
                  <c:v>14.1512031275811</c:v>
                </c:pt>
                <c:pt idx="10281">
                  <c:v>14.1525797037608</c:v>
                </c:pt>
                <c:pt idx="10282">
                  <c:v>14.1539562799405</c:v>
                </c:pt>
                <c:pt idx="10283">
                  <c:v>14.1553328561203</c:v>
                </c:pt>
                <c:pt idx="10284">
                  <c:v>14.1567094323</c:v>
                </c:pt>
                <c:pt idx="10285">
                  <c:v>14.1580860084797</c:v>
                </c:pt>
                <c:pt idx="10286">
                  <c:v>14.1594625846594</c:v>
                </c:pt>
                <c:pt idx="10287">
                  <c:v>14.160839160839201</c:v>
                </c:pt>
                <c:pt idx="10288">
                  <c:v>14.162215737018901</c:v>
                </c:pt>
                <c:pt idx="10289">
                  <c:v>14.163592313198601</c:v>
                </c:pt>
                <c:pt idx="10290">
                  <c:v>14.164968889378301</c:v>
                </c:pt>
                <c:pt idx="10291">
                  <c:v>14.1663454655581</c:v>
                </c:pt>
                <c:pt idx="10292">
                  <c:v>14.1677220417378</c:v>
                </c:pt>
                <c:pt idx="10293">
                  <c:v>14.1690986179175</c:v>
                </c:pt>
                <c:pt idx="10294">
                  <c:v>14.1704751940972</c:v>
                </c:pt>
                <c:pt idx="10295">
                  <c:v>14.171851770277</c:v>
                </c:pt>
                <c:pt idx="10296">
                  <c:v>14.1732283464567</c:v>
                </c:pt>
                <c:pt idx="10297">
                  <c:v>14.1746049226364</c:v>
                </c:pt>
                <c:pt idx="10298">
                  <c:v>14.1759814988161</c:v>
                </c:pt>
                <c:pt idx="10299">
                  <c:v>14.177358074995899</c:v>
                </c:pt>
                <c:pt idx="10300">
                  <c:v>14.178734651175599</c:v>
                </c:pt>
                <c:pt idx="10301">
                  <c:v>14.180111227355299</c:v>
                </c:pt>
                <c:pt idx="10302">
                  <c:v>14.1814878035351</c:v>
                </c:pt>
                <c:pt idx="10303">
                  <c:v>14.1828643797148</c:v>
                </c:pt>
                <c:pt idx="10304">
                  <c:v>14.1842409558945</c:v>
                </c:pt>
                <c:pt idx="10305">
                  <c:v>14.1856175320742</c:v>
                </c:pt>
                <c:pt idx="10306">
                  <c:v>14.186994108254</c:v>
                </c:pt>
                <c:pt idx="10307">
                  <c:v>14.1883706844337</c:v>
                </c:pt>
                <c:pt idx="10308">
                  <c:v>14.1897472606134</c:v>
                </c:pt>
                <c:pt idx="10309">
                  <c:v>14.1911238367931</c:v>
                </c:pt>
                <c:pt idx="10310">
                  <c:v>14.192500412972899</c:v>
                </c:pt>
                <c:pt idx="10311">
                  <c:v>14.193876989152599</c:v>
                </c:pt>
                <c:pt idx="10312">
                  <c:v>14.195253565332299</c:v>
                </c:pt>
                <c:pt idx="10313">
                  <c:v>14.196630141511999</c:v>
                </c:pt>
                <c:pt idx="10314">
                  <c:v>14.198006717691801</c:v>
                </c:pt>
                <c:pt idx="10315">
                  <c:v>14.199383293871501</c:v>
                </c:pt>
                <c:pt idx="10316">
                  <c:v>14.200759870051201</c:v>
                </c:pt>
                <c:pt idx="10317">
                  <c:v>14.202136446230901</c:v>
                </c:pt>
                <c:pt idx="10318">
                  <c:v>14.2035130224107</c:v>
                </c:pt>
                <c:pt idx="10319">
                  <c:v>14.2048895985904</c:v>
                </c:pt>
                <c:pt idx="10320">
                  <c:v>14.2062661747701</c:v>
                </c:pt>
                <c:pt idx="10321">
                  <c:v>14.2076427509498</c:v>
                </c:pt>
                <c:pt idx="10322">
                  <c:v>14.209019327129599</c:v>
                </c:pt>
                <c:pt idx="10323">
                  <c:v>14.210395903309299</c:v>
                </c:pt>
                <c:pt idx="10324">
                  <c:v>14.211772479488999</c:v>
                </c:pt>
                <c:pt idx="10325">
                  <c:v>14.213149055668699</c:v>
                </c:pt>
                <c:pt idx="10326">
                  <c:v>14.214525631848501</c:v>
                </c:pt>
                <c:pt idx="10327">
                  <c:v>14.215902208028201</c:v>
                </c:pt>
                <c:pt idx="10328">
                  <c:v>14.217278784207901</c:v>
                </c:pt>
                <c:pt idx="10329">
                  <c:v>14.218655360387601</c:v>
                </c:pt>
                <c:pt idx="10330">
                  <c:v>14.2200319365674</c:v>
                </c:pt>
                <c:pt idx="10331">
                  <c:v>14.2214085127471</c:v>
                </c:pt>
                <c:pt idx="10332">
                  <c:v>14.2227850889268</c:v>
                </c:pt>
                <c:pt idx="10333">
                  <c:v>14.2241616651065</c:v>
                </c:pt>
                <c:pt idx="10334">
                  <c:v>14.2255382412863</c:v>
                </c:pt>
                <c:pt idx="10335">
                  <c:v>14.226914817466</c:v>
                </c:pt>
                <c:pt idx="10336">
                  <c:v>14.2282913936457</c:v>
                </c:pt>
                <c:pt idx="10337">
                  <c:v>14.229667969825501</c:v>
                </c:pt>
                <c:pt idx="10338">
                  <c:v>14.231044546005201</c:v>
                </c:pt>
                <c:pt idx="10339">
                  <c:v>14.232421122184901</c:v>
                </c:pt>
                <c:pt idx="10340">
                  <c:v>14.233797698364601</c:v>
                </c:pt>
                <c:pt idx="10341">
                  <c:v>14.2351742745444</c:v>
                </c:pt>
                <c:pt idx="10342">
                  <c:v>14.2365508507241</c:v>
                </c:pt>
                <c:pt idx="10343">
                  <c:v>14.2379274269038</c:v>
                </c:pt>
                <c:pt idx="10344">
                  <c:v>14.2393040030835</c:v>
                </c:pt>
                <c:pt idx="10345">
                  <c:v>14.2406805792633</c:v>
                </c:pt>
                <c:pt idx="10346">
                  <c:v>14.242057155443</c:v>
                </c:pt>
                <c:pt idx="10347">
                  <c:v>14.2434337316227</c:v>
                </c:pt>
                <c:pt idx="10348">
                  <c:v>14.2448103078024</c:v>
                </c:pt>
                <c:pt idx="10349">
                  <c:v>14.246186883982199</c:v>
                </c:pt>
                <c:pt idx="10350">
                  <c:v>14.247563460161899</c:v>
                </c:pt>
                <c:pt idx="10351">
                  <c:v>14.248940036341599</c:v>
                </c:pt>
                <c:pt idx="10352">
                  <c:v>14.250316612521299</c:v>
                </c:pt>
                <c:pt idx="10353">
                  <c:v>14.2516931887011</c:v>
                </c:pt>
                <c:pt idx="10354">
                  <c:v>14.2530697648808</c:v>
                </c:pt>
                <c:pt idx="10355">
                  <c:v>14.2544463410605</c:v>
                </c:pt>
                <c:pt idx="10356">
                  <c:v>14.2558229172402</c:v>
                </c:pt>
                <c:pt idx="10357">
                  <c:v>14.25719949342</c:v>
                </c:pt>
                <c:pt idx="10358">
                  <c:v>14.2585760695997</c:v>
                </c:pt>
                <c:pt idx="10359">
                  <c:v>14.2599526457794</c:v>
                </c:pt>
                <c:pt idx="10360">
                  <c:v>14.2613292219591</c:v>
                </c:pt>
                <c:pt idx="10361">
                  <c:v>14.262705798138899</c:v>
                </c:pt>
                <c:pt idx="10362">
                  <c:v>14.264082374318599</c:v>
                </c:pt>
                <c:pt idx="10363">
                  <c:v>14.265458950498299</c:v>
                </c:pt>
                <c:pt idx="10364">
                  <c:v>14.266835526677999</c:v>
                </c:pt>
                <c:pt idx="10365">
                  <c:v>14.268212102857801</c:v>
                </c:pt>
                <c:pt idx="10366">
                  <c:v>14.269588679037501</c:v>
                </c:pt>
                <c:pt idx="10367">
                  <c:v>14.270965255217201</c:v>
                </c:pt>
                <c:pt idx="10368">
                  <c:v>14.272341831397</c:v>
                </c:pt>
                <c:pt idx="10369">
                  <c:v>14.2737184075767</c:v>
                </c:pt>
                <c:pt idx="10370">
                  <c:v>14.2750949837564</c:v>
                </c:pt>
                <c:pt idx="10371">
                  <c:v>14.2764715599361</c:v>
                </c:pt>
                <c:pt idx="10372">
                  <c:v>14.2778481361159</c:v>
                </c:pt>
                <c:pt idx="10373">
                  <c:v>14.2792247122956</c:v>
                </c:pt>
                <c:pt idx="10374">
                  <c:v>14.2806012884753</c:v>
                </c:pt>
                <c:pt idx="10375">
                  <c:v>14.281977864655</c:v>
                </c:pt>
                <c:pt idx="10376">
                  <c:v>14.283354440834801</c:v>
                </c:pt>
                <c:pt idx="10377">
                  <c:v>14.284731017014501</c:v>
                </c:pt>
                <c:pt idx="10378">
                  <c:v>14.286107593194201</c:v>
                </c:pt>
                <c:pt idx="10379">
                  <c:v>14.287484169373901</c:v>
                </c:pt>
                <c:pt idx="10380">
                  <c:v>14.2888607455537</c:v>
                </c:pt>
                <c:pt idx="10381">
                  <c:v>14.2902373217334</c:v>
                </c:pt>
                <c:pt idx="10382">
                  <c:v>14.2916138979131</c:v>
                </c:pt>
                <c:pt idx="10383">
                  <c:v>14.2929904740928</c:v>
                </c:pt>
                <c:pt idx="10384">
                  <c:v>14.2943670502726</c:v>
                </c:pt>
                <c:pt idx="10385">
                  <c:v>14.2957436264523</c:v>
                </c:pt>
                <c:pt idx="10386">
                  <c:v>14.297120202632</c:v>
                </c:pt>
                <c:pt idx="10387">
                  <c:v>14.2984967788117</c:v>
                </c:pt>
                <c:pt idx="10388">
                  <c:v>14.299873354991499</c:v>
                </c:pt>
                <c:pt idx="10389">
                  <c:v>14.301249931171199</c:v>
                </c:pt>
                <c:pt idx="10390">
                  <c:v>14.302626507350899</c:v>
                </c:pt>
                <c:pt idx="10391">
                  <c:v>14.304003083530599</c:v>
                </c:pt>
                <c:pt idx="10392">
                  <c:v>14.3053796597104</c:v>
                </c:pt>
                <c:pt idx="10393">
                  <c:v>14.3067562358901</c:v>
                </c:pt>
                <c:pt idx="10394">
                  <c:v>14.3081328120698</c:v>
                </c:pt>
                <c:pt idx="10395">
                  <c:v>14.3095093882495</c:v>
                </c:pt>
                <c:pt idx="10396">
                  <c:v>14.3108859644293</c:v>
                </c:pt>
                <c:pt idx="10397">
                  <c:v>14.312262540609</c:v>
                </c:pt>
                <c:pt idx="10398">
                  <c:v>14.3136391167887</c:v>
                </c:pt>
                <c:pt idx="10399">
                  <c:v>14.315015692968499</c:v>
                </c:pt>
                <c:pt idx="10400">
                  <c:v>14.316392269148199</c:v>
                </c:pt>
                <c:pt idx="10401">
                  <c:v>14.317768845327899</c:v>
                </c:pt>
                <c:pt idx="10402">
                  <c:v>14.319145421507599</c:v>
                </c:pt>
                <c:pt idx="10403">
                  <c:v>14.320521997687401</c:v>
                </c:pt>
                <c:pt idx="10404">
                  <c:v>14.321898573867101</c:v>
                </c:pt>
                <c:pt idx="10405">
                  <c:v>14.323275150046801</c:v>
                </c:pt>
                <c:pt idx="10406">
                  <c:v>14.324651726226501</c:v>
                </c:pt>
                <c:pt idx="10407">
                  <c:v>14.3260283024063</c:v>
                </c:pt>
                <c:pt idx="10408">
                  <c:v>14.327404878586</c:v>
                </c:pt>
                <c:pt idx="10409">
                  <c:v>14.3287814547657</c:v>
                </c:pt>
                <c:pt idx="10410">
                  <c:v>14.3301580309454</c:v>
                </c:pt>
                <c:pt idx="10411">
                  <c:v>14.331534607125199</c:v>
                </c:pt>
                <c:pt idx="10412">
                  <c:v>14.332911183304899</c:v>
                </c:pt>
                <c:pt idx="10413">
                  <c:v>14.334287759484599</c:v>
                </c:pt>
                <c:pt idx="10414">
                  <c:v>14.335664335664299</c:v>
                </c:pt>
                <c:pt idx="10415">
                  <c:v>14.337040911844101</c:v>
                </c:pt>
                <c:pt idx="10416">
                  <c:v>14.338417488023801</c:v>
                </c:pt>
                <c:pt idx="10417">
                  <c:v>14.339794064203501</c:v>
                </c:pt>
                <c:pt idx="10418">
                  <c:v>14.341170640383201</c:v>
                </c:pt>
                <c:pt idx="10419">
                  <c:v>14.342547216563</c:v>
                </c:pt>
                <c:pt idx="10420">
                  <c:v>14.3439237927427</c:v>
                </c:pt>
                <c:pt idx="10421">
                  <c:v>14.3453003689224</c:v>
                </c:pt>
                <c:pt idx="10422">
                  <c:v>14.3466769451021</c:v>
                </c:pt>
                <c:pt idx="10423">
                  <c:v>14.3480535212819</c:v>
                </c:pt>
                <c:pt idx="10424">
                  <c:v>14.3494300974616</c:v>
                </c:pt>
                <c:pt idx="10425">
                  <c:v>14.3508066736413</c:v>
                </c:pt>
                <c:pt idx="10426">
                  <c:v>14.352183249821101</c:v>
                </c:pt>
                <c:pt idx="10427">
                  <c:v>14.353559826000801</c:v>
                </c:pt>
                <c:pt idx="10428">
                  <c:v>14.354936402180501</c:v>
                </c:pt>
                <c:pt idx="10429">
                  <c:v>14.356312978360201</c:v>
                </c:pt>
                <c:pt idx="10430">
                  <c:v>14.35768955454</c:v>
                </c:pt>
                <c:pt idx="10431">
                  <c:v>14.3590661307197</c:v>
                </c:pt>
                <c:pt idx="10432">
                  <c:v>14.3604427068994</c:v>
                </c:pt>
                <c:pt idx="10433">
                  <c:v>14.3618192830791</c:v>
                </c:pt>
                <c:pt idx="10434">
                  <c:v>14.3631958592589</c:v>
                </c:pt>
                <c:pt idx="10435">
                  <c:v>14.3645724354386</c:v>
                </c:pt>
                <c:pt idx="10436">
                  <c:v>14.3659490116183</c:v>
                </c:pt>
                <c:pt idx="10437">
                  <c:v>14.367325587798</c:v>
                </c:pt>
                <c:pt idx="10438">
                  <c:v>14.368702163977799</c:v>
                </c:pt>
                <c:pt idx="10439">
                  <c:v>14.370078740157499</c:v>
                </c:pt>
                <c:pt idx="10440">
                  <c:v>14.371455316337199</c:v>
                </c:pt>
                <c:pt idx="10441">
                  <c:v>14.372831892516899</c:v>
                </c:pt>
                <c:pt idx="10442">
                  <c:v>14.3742084686967</c:v>
                </c:pt>
                <c:pt idx="10443">
                  <c:v>14.3755850448764</c:v>
                </c:pt>
                <c:pt idx="10444">
                  <c:v>14.3769616210561</c:v>
                </c:pt>
                <c:pt idx="10445">
                  <c:v>14.3783381972358</c:v>
                </c:pt>
                <c:pt idx="10446">
                  <c:v>14.3797147734156</c:v>
                </c:pt>
                <c:pt idx="10447">
                  <c:v>14.3810913495953</c:v>
                </c:pt>
                <c:pt idx="10448">
                  <c:v>14.382467925775</c:v>
                </c:pt>
                <c:pt idx="10449">
                  <c:v>14.3838445019547</c:v>
                </c:pt>
                <c:pt idx="10450">
                  <c:v>14.385221078134499</c:v>
                </c:pt>
                <c:pt idx="10451">
                  <c:v>14.386597654314199</c:v>
                </c:pt>
                <c:pt idx="10452">
                  <c:v>14.387974230493899</c:v>
                </c:pt>
                <c:pt idx="10453">
                  <c:v>14.389350806673599</c:v>
                </c:pt>
                <c:pt idx="10454">
                  <c:v>14.390727382853401</c:v>
                </c:pt>
                <c:pt idx="10455">
                  <c:v>14.392103959033101</c:v>
                </c:pt>
                <c:pt idx="10456">
                  <c:v>14.393480535212801</c:v>
                </c:pt>
                <c:pt idx="10457">
                  <c:v>14.394857111392501</c:v>
                </c:pt>
                <c:pt idx="10458">
                  <c:v>14.3962336875723</c:v>
                </c:pt>
                <c:pt idx="10459">
                  <c:v>14.397610263752</c:v>
                </c:pt>
                <c:pt idx="10460">
                  <c:v>14.3989868399317</c:v>
                </c:pt>
                <c:pt idx="10461">
                  <c:v>14.4003634161115</c:v>
                </c:pt>
                <c:pt idx="10462">
                  <c:v>14.401739992291199</c:v>
                </c:pt>
                <c:pt idx="10463">
                  <c:v>14.403116568470899</c:v>
                </c:pt>
                <c:pt idx="10464">
                  <c:v>14.404493144650599</c:v>
                </c:pt>
                <c:pt idx="10465">
                  <c:v>14.405869720830401</c:v>
                </c:pt>
                <c:pt idx="10466">
                  <c:v>14.407246297010101</c:v>
                </c:pt>
                <c:pt idx="10467">
                  <c:v>14.408622873189801</c:v>
                </c:pt>
                <c:pt idx="10468">
                  <c:v>14.409999449369501</c:v>
                </c:pt>
                <c:pt idx="10469">
                  <c:v>14.4113760255493</c:v>
                </c:pt>
                <c:pt idx="10470">
                  <c:v>14.412752601729</c:v>
                </c:pt>
                <c:pt idx="10471">
                  <c:v>14.4141291779087</c:v>
                </c:pt>
                <c:pt idx="10472">
                  <c:v>14.4155057540884</c:v>
                </c:pt>
                <c:pt idx="10473">
                  <c:v>14.4168823302682</c:v>
                </c:pt>
                <c:pt idx="10474">
                  <c:v>14.4182589064479</c:v>
                </c:pt>
                <c:pt idx="10475">
                  <c:v>14.4196354826276</c:v>
                </c:pt>
                <c:pt idx="10476">
                  <c:v>14.4210120588073</c:v>
                </c:pt>
                <c:pt idx="10477">
                  <c:v>14.422388634987101</c:v>
                </c:pt>
                <c:pt idx="10478">
                  <c:v>14.423765211166801</c:v>
                </c:pt>
                <c:pt idx="10479">
                  <c:v>14.425141787346501</c:v>
                </c:pt>
                <c:pt idx="10480">
                  <c:v>14.426518363526201</c:v>
                </c:pt>
                <c:pt idx="10481">
                  <c:v>14.427894939706</c:v>
                </c:pt>
                <c:pt idx="10482">
                  <c:v>14.4292715158857</c:v>
                </c:pt>
                <c:pt idx="10483">
                  <c:v>14.4306480920654</c:v>
                </c:pt>
                <c:pt idx="10484">
                  <c:v>14.4320246682451</c:v>
                </c:pt>
                <c:pt idx="10485">
                  <c:v>14.4334012444249</c:v>
                </c:pt>
                <c:pt idx="10486">
                  <c:v>14.4347778206046</c:v>
                </c:pt>
                <c:pt idx="10487">
                  <c:v>14.4361543967843</c:v>
                </c:pt>
                <c:pt idx="10488">
                  <c:v>14.437530972964</c:v>
                </c:pt>
                <c:pt idx="10489">
                  <c:v>14.438907549143799</c:v>
                </c:pt>
                <c:pt idx="10490">
                  <c:v>14.440284125323499</c:v>
                </c:pt>
                <c:pt idx="10491">
                  <c:v>14.441660701503199</c:v>
                </c:pt>
                <c:pt idx="10492">
                  <c:v>14.443037277682899</c:v>
                </c:pt>
                <c:pt idx="10493">
                  <c:v>14.4444138538627</c:v>
                </c:pt>
                <c:pt idx="10494">
                  <c:v>14.4457904300424</c:v>
                </c:pt>
                <c:pt idx="10495">
                  <c:v>14.4471670062221</c:v>
                </c:pt>
                <c:pt idx="10496">
                  <c:v>14.4485435824019</c:v>
                </c:pt>
                <c:pt idx="10497">
                  <c:v>14.4499201585816</c:v>
                </c:pt>
                <c:pt idx="10498">
                  <c:v>14.4512967347613</c:v>
                </c:pt>
                <c:pt idx="10499">
                  <c:v>14.452673310941</c:v>
                </c:pt>
                <c:pt idx="10500">
                  <c:v>14.454049887120799</c:v>
                </c:pt>
                <c:pt idx="10501">
                  <c:v>14.455426463300499</c:v>
                </c:pt>
                <c:pt idx="10502">
                  <c:v>14.456803039480199</c:v>
                </c:pt>
                <c:pt idx="10503">
                  <c:v>14.458179615659899</c:v>
                </c:pt>
                <c:pt idx="10504">
                  <c:v>14.459556191839701</c:v>
                </c:pt>
                <c:pt idx="10505">
                  <c:v>14.460932768019401</c:v>
                </c:pt>
                <c:pt idx="10506">
                  <c:v>14.462309344199101</c:v>
                </c:pt>
                <c:pt idx="10507">
                  <c:v>14.463685920378801</c:v>
                </c:pt>
                <c:pt idx="10508">
                  <c:v>14.4650624965586</c:v>
                </c:pt>
                <c:pt idx="10509">
                  <c:v>14.4664390727383</c:v>
                </c:pt>
                <c:pt idx="10510">
                  <c:v>14.467815648918</c:v>
                </c:pt>
                <c:pt idx="10511">
                  <c:v>14.4691922250977</c:v>
                </c:pt>
                <c:pt idx="10512">
                  <c:v>14.4705688012775</c:v>
                </c:pt>
                <c:pt idx="10513">
                  <c:v>14.4719453774572</c:v>
                </c:pt>
                <c:pt idx="10514">
                  <c:v>14.4733219536369</c:v>
                </c:pt>
                <c:pt idx="10515">
                  <c:v>14.4746985298166</c:v>
                </c:pt>
                <c:pt idx="10516">
                  <c:v>14.476075105996401</c:v>
                </c:pt>
                <c:pt idx="10517">
                  <c:v>14.477451682176101</c:v>
                </c:pt>
                <c:pt idx="10518">
                  <c:v>14.478828258355801</c:v>
                </c:pt>
                <c:pt idx="10519">
                  <c:v>14.480204834535501</c:v>
                </c:pt>
                <c:pt idx="10520">
                  <c:v>14.4815814107153</c:v>
                </c:pt>
                <c:pt idx="10521">
                  <c:v>14.482957986895</c:v>
                </c:pt>
                <c:pt idx="10522">
                  <c:v>14.4843345630747</c:v>
                </c:pt>
                <c:pt idx="10523">
                  <c:v>14.4857111392544</c:v>
                </c:pt>
                <c:pt idx="10524">
                  <c:v>14.4870877154342</c:v>
                </c:pt>
                <c:pt idx="10525">
                  <c:v>14.4884642916139</c:v>
                </c:pt>
                <c:pt idx="10526">
                  <c:v>14.4898408677936</c:v>
                </c:pt>
                <c:pt idx="10527">
                  <c:v>14.491217443973399</c:v>
                </c:pt>
                <c:pt idx="10528">
                  <c:v>14.492594020153099</c:v>
                </c:pt>
                <c:pt idx="10529">
                  <c:v>14.493970596332799</c:v>
                </c:pt>
                <c:pt idx="10530">
                  <c:v>14.495347172512499</c:v>
                </c:pt>
                <c:pt idx="10531">
                  <c:v>14.4967237486923</c:v>
                </c:pt>
                <c:pt idx="10532">
                  <c:v>14.498100324872</c:v>
                </c:pt>
                <c:pt idx="10533">
                  <c:v>14.4994769010517</c:v>
                </c:pt>
                <c:pt idx="10534">
                  <c:v>14.5008534772314</c:v>
                </c:pt>
                <c:pt idx="10535">
                  <c:v>14.5022300534112</c:v>
                </c:pt>
                <c:pt idx="10536">
                  <c:v>14.5036066295909</c:v>
                </c:pt>
                <c:pt idx="10537">
                  <c:v>14.5049832057706</c:v>
                </c:pt>
                <c:pt idx="10538">
                  <c:v>14.5063597819503</c:v>
                </c:pt>
                <c:pt idx="10539">
                  <c:v>14.507736358130099</c:v>
                </c:pt>
                <c:pt idx="10540">
                  <c:v>14.509112934309799</c:v>
                </c:pt>
                <c:pt idx="10541">
                  <c:v>14.510489510489499</c:v>
                </c:pt>
                <c:pt idx="10542">
                  <c:v>14.511866086669199</c:v>
                </c:pt>
                <c:pt idx="10543">
                  <c:v>14.513242662849001</c:v>
                </c:pt>
                <c:pt idx="10544">
                  <c:v>14.514619239028701</c:v>
                </c:pt>
                <c:pt idx="10545">
                  <c:v>14.515995815208401</c:v>
                </c:pt>
                <c:pt idx="10546">
                  <c:v>14.517372391388101</c:v>
                </c:pt>
                <c:pt idx="10547">
                  <c:v>14.5187489675679</c:v>
                </c:pt>
                <c:pt idx="10548">
                  <c:v>14.5201255437476</c:v>
                </c:pt>
                <c:pt idx="10549">
                  <c:v>14.5215021199273</c:v>
                </c:pt>
                <c:pt idx="10550">
                  <c:v>14.522878696107</c:v>
                </c:pt>
                <c:pt idx="10551">
                  <c:v>14.524255272286799</c:v>
                </c:pt>
                <c:pt idx="10552">
                  <c:v>14.525631848466499</c:v>
                </c:pt>
                <c:pt idx="10553">
                  <c:v>14.527008424646199</c:v>
                </c:pt>
                <c:pt idx="10554">
                  <c:v>14.528385000826001</c:v>
                </c:pt>
                <c:pt idx="10555">
                  <c:v>14.529761577005701</c:v>
                </c:pt>
                <c:pt idx="10556">
                  <c:v>14.531138153185401</c:v>
                </c:pt>
                <c:pt idx="10557">
                  <c:v>14.532514729365101</c:v>
                </c:pt>
                <c:pt idx="10558">
                  <c:v>14.5338913055449</c:v>
                </c:pt>
                <c:pt idx="10559">
                  <c:v>14.5352678817246</c:v>
                </c:pt>
                <c:pt idx="10560">
                  <c:v>14.5366444579043</c:v>
                </c:pt>
                <c:pt idx="10561">
                  <c:v>14.538021034084</c:v>
                </c:pt>
                <c:pt idx="10562">
                  <c:v>14.5393976102638</c:v>
                </c:pt>
                <c:pt idx="10563">
                  <c:v>14.5407741864435</c:v>
                </c:pt>
                <c:pt idx="10564">
                  <c:v>14.5421507626232</c:v>
                </c:pt>
                <c:pt idx="10565">
                  <c:v>14.5435273388029</c:v>
                </c:pt>
                <c:pt idx="10566">
                  <c:v>14.544903914982701</c:v>
                </c:pt>
                <c:pt idx="10567">
                  <c:v>14.546280491162401</c:v>
                </c:pt>
                <c:pt idx="10568">
                  <c:v>14.547657067342101</c:v>
                </c:pt>
                <c:pt idx="10569">
                  <c:v>14.549033643521801</c:v>
                </c:pt>
                <c:pt idx="10570">
                  <c:v>14.5504102197016</c:v>
                </c:pt>
                <c:pt idx="10571">
                  <c:v>14.5517867958813</c:v>
                </c:pt>
                <c:pt idx="10572">
                  <c:v>14.553163372061</c:v>
                </c:pt>
                <c:pt idx="10573">
                  <c:v>14.5545399482407</c:v>
                </c:pt>
                <c:pt idx="10574">
                  <c:v>14.5559165244205</c:v>
                </c:pt>
                <c:pt idx="10575">
                  <c:v>14.5572931006002</c:v>
                </c:pt>
                <c:pt idx="10576">
                  <c:v>14.5586696767799</c:v>
                </c:pt>
                <c:pt idx="10577">
                  <c:v>14.5600462529596</c:v>
                </c:pt>
                <c:pt idx="10578">
                  <c:v>14.561422829139399</c:v>
                </c:pt>
                <c:pt idx="10579">
                  <c:v>14.562799405319099</c:v>
                </c:pt>
                <c:pt idx="10580">
                  <c:v>14.564175981498799</c:v>
                </c:pt>
                <c:pt idx="10581">
                  <c:v>14.565552557678499</c:v>
                </c:pt>
                <c:pt idx="10582">
                  <c:v>14.5669291338583</c:v>
                </c:pt>
                <c:pt idx="10583">
                  <c:v>14.568305710038</c:v>
                </c:pt>
                <c:pt idx="10584">
                  <c:v>14.5696822862177</c:v>
                </c:pt>
                <c:pt idx="10585">
                  <c:v>14.5710588623974</c:v>
                </c:pt>
                <c:pt idx="10586">
                  <c:v>14.5724354385772</c:v>
                </c:pt>
                <c:pt idx="10587">
                  <c:v>14.5738120147569</c:v>
                </c:pt>
                <c:pt idx="10588">
                  <c:v>14.5751885909366</c:v>
                </c:pt>
                <c:pt idx="10589">
                  <c:v>14.576565167116399</c:v>
                </c:pt>
                <c:pt idx="10590">
                  <c:v>14.577941743296099</c:v>
                </c:pt>
                <c:pt idx="10591">
                  <c:v>14.579318319475799</c:v>
                </c:pt>
                <c:pt idx="10592">
                  <c:v>14.580694895655499</c:v>
                </c:pt>
                <c:pt idx="10593">
                  <c:v>14.582071471835301</c:v>
                </c:pt>
                <c:pt idx="10594">
                  <c:v>14.583448048015001</c:v>
                </c:pt>
                <c:pt idx="10595">
                  <c:v>14.584824624194701</c:v>
                </c:pt>
                <c:pt idx="10596">
                  <c:v>14.586201200374401</c:v>
                </c:pt>
                <c:pt idx="10597">
                  <c:v>14.5875777765542</c:v>
                </c:pt>
                <c:pt idx="10598">
                  <c:v>14.5889543527339</c:v>
                </c:pt>
                <c:pt idx="10599">
                  <c:v>14.5903309289136</c:v>
                </c:pt>
                <c:pt idx="10600">
                  <c:v>14.5917075050933</c:v>
                </c:pt>
                <c:pt idx="10601">
                  <c:v>14.5930840812731</c:v>
                </c:pt>
                <c:pt idx="10602">
                  <c:v>14.5944606574528</c:v>
                </c:pt>
                <c:pt idx="10603">
                  <c:v>14.5958372336325</c:v>
                </c:pt>
                <c:pt idx="10604">
                  <c:v>14.5972138098122</c:v>
                </c:pt>
                <c:pt idx="10605">
                  <c:v>14.598590385992001</c:v>
                </c:pt>
                <c:pt idx="10606">
                  <c:v>14.599966962171701</c:v>
                </c:pt>
                <c:pt idx="10607">
                  <c:v>14.601343538351401</c:v>
                </c:pt>
                <c:pt idx="10608">
                  <c:v>14.602720114531101</c:v>
                </c:pt>
                <c:pt idx="10609">
                  <c:v>14.6040966907109</c:v>
                </c:pt>
                <c:pt idx="10610">
                  <c:v>14.6054732668906</c:v>
                </c:pt>
                <c:pt idx="10611">
                  <c:v>14.6068498430703</c:v>
                </c:pt>
                <c:pt idx="10612">
                  <c:v>14.60822641925</c:v>
                </c:pt>
                <c:pt idx="10613">
                  <c:v>14.6096029954298</c:v>
                </c:pt>
                <c:pt idx="10614">
                  <c:v>14.6109795716095</c:v>
                </c:pt>
                <c:pt idx="10615">
                  <c:v>14.6123561477892</c:v>
                </c:pt>
                <c:pt idx="10616">
                  <c:v>14.6137327239689</c:v>
                </c:pt>
                <c:pt idx="10617">
                  <c:v>14.615109300148699</c:v>
                </c:pt>
                <c:pt idx="10618">
                  <c:v>14.616485876328399</c:v>
                </c:pt>
                <c:pt idx="10619">
                  <c:v>14.617862452508099</c:v>
                </c:pt>
                <c:pt idx="10620">
                  <c:v>14.619239028687799</c:v>
                </c:pt>
                <c:pt idx="10621">
                  <c:v>14.6206156048676</c:v>
                </c:pt>
                <c:pt idx="10622">
                  <c:v>14.6219921810473</c:v>
                </c:pt>
                <c:pt idx="10623">
                  <c:v>14.623368757227</c:v>
                </c:pt>
                <c:pt idx="10624">
                  <c:v>14.6247453334068</c:v>
                </c:pt>
                <c:pt idx="10625">
                  <c:v>14.6261219095865</c:v>
                </c:pt>
                <c:pt idx="10626">
                  <c:v>14.6274984857662</c:v>
                </c:pt>
                <c:pt idx="10627">
                  <c:v>14.6288750619459</c:v>
                </c:pt>
                <c:pt idx="10628">
                  <c:v>14.630251638125699</c:v>
                </c:pt>
                <c:pt idx="10629">
                  <c:v>14.631628214305399</c:v>
                </c:pt>
                <c:pt idx="10630">
                  <c:v>14.633004790485099</c:v>
                </c:pt>
                <c:pt idx="10631">
                  <c:v>14.634381366664799</c:v>
                </c:pt>
                <c:pt idx="10632">
                  <c:v>14.635757942844601</c:v>
                </c:pt>
                <c:pt idx="10633">
                  <c:v>14.637134519024301</c:v>
                </c:pt>
                <c:pt idx="10634">
                  <c:v>14.638511095204001</c:v>
                </c:pt>
                <c:pt idx="10635">
                  <c:v>14.639887671383701</c:v>
                </c:pt>
                <c:pt idx="10636">
                  <c:v>14.6412642475635</c:v>
                </c:pt>
                <c:pt idx="10637">
                  <c:v>14.6426408237432</c:v>
                </c:pt>
                <c:pt idx="10638">
                  <c:v>14.6440173999229</c:v>
                </c:pt>
                <c:pt idx="10639">
                  <c:v>14.6453939761026</c:v>
                </c:pt>
                <c:pt idx="10640">
                  <c:v>14.646770552282399</c:v>
                </c:pt>
                <c:pt idx="10641">
                  <c:v>14.648147128462099</c:v>
                </c:pt>
                <c:pt idx="10642">
                  <c:v>14.649523704641799</c:v>
                </c:pt>
                <c:pt idx="10643">
                  <c:v>14.650900280821499</c:v>
                </c:pt>
                <c:pt idx="10644">
                  <c:v>14.652276857001301</c:v>
                </c:pt>
                <c:pt idx="10645">
                  <c:v>14.653653433181001</c:v>
                </c:pt>
                <c:pt idx="10646">
                  <c:v>14.655030009360701</c:v>
                </c:pt>
                <c:pt idx="10647">
                  <c:v>14.656406585540401</c:v>
                </c:pt>
                <c:pt idx="10648">
                  <c:v>14.6577831617202</c:v>
                </c:pt>
                <c:pt idx="10649">
                  <c:v>14.6591597378999</c:v>
                </c:pt>
                <c:pt idx="10650">
                  <c:v>14.6605363140796</c:v>
                </c:pt>
                <c:pt idx="10651">
                  <c:v>14.6619128902594</c:v>
                </c:pt>
                <c:pt idx="10652">
                  <c:v>14.6632894664391</c:v>
                </c:pt>
                <c:pt idx="10653">
                  <c:v>14.6646660426188</c:v>
                </c:pt>
                <c:pt idx="10654">
                  <c:v>14.6660426187985</c:v>
                </c:pt>
                <c:pt idx="10655">
                  <c:v>14.667419194978301</c:v>
                </c:pt>
                <c:pt idx="10656">
                  <c:v>14.668795771158001</c:v>
                </c:pt>
                <c:pt idx="10657">
                  <c:v>14.670172347337701</c:v>
                </c:pt>
                <c:pt idx="10658">
                  <c:v>14.671548923517401</c:v>
                </c:pt>
                <c:pt idx="10659">
                  <c:v>14.6729254996972</c:v>
                </c:pt>
                <c:pt idx="10660">
                  <c:v>14.6743020758769</c:v>
                </c:pt>
                <c:pt idx="10661">
                  <c:v>14.6756786520566</c:v>
                </c:pt>
                <c:pt idx="10662">
                  <c:v>14.6770552282363</c:v>
                </c:pt>
                <c:pt idx="10663">
                  <c:v>14.6784318044161</c:v>
                </c:pt>
                <c:pt idx="10664">
                  <c:v>14.6798083805958</c:v>
                </c:pt>
                <c:pt idx="10665">
                  <c:v>14.6811849567755</c:v>
                </c:pt>
                <c:pt idx="10666">
                  <c:v>14.6825615329552</c:v>
                </c:pt>
                <c:pt idx="10667">
                  <c:v>14.683938109134999</c:v>
                </c:pt>
                <c:pt idx="10668">
                  <c:v>14.685314685314699</c:v>
                </c:pt>
                <c:pt idx="10669">
                  <c:v>14.686691261494399</c:v>
                </c:pt>
                <c:pt idx="10670">
                  <c:v>14.688067837674099</c:v>
                </c:pt>
                <c:pt idx="10671">
                  <c:v>14.6894444138539</c:v>
                </c:pt>
                <c:pt idx="10672">
                  <c:v>14.6908209900336</c:v>
                </c:pt>
                <c:pt idx="10673">
                  <c:v>14.6921975662133</c:v>
                </c:pt>
                <c:pt idx="10674">
                  <c:v>14.693574142393</c:v>
                </c:pt>
                <c:pt idx="10675">
                  <c:v>14.6949507185728</c:v>
                </c:pt>
                <c:pt idx="10676">
                  <c:v>14.6963272947525</c:v>
                </c:pt>
                <c:pt idx="10677">
                  <c:v>14.6977038709322</c:v>
                </c:pt>
                <c:pt idx="10678">
                  <c:v>14.6990804471119</c:v>
                </c:pt>
                <c:pt idx="10679">
                  <c:v>14.700457023291699</c:v>
                </c:pt>
                <c:pt idx="10680">
                  <c:v>14.701833599471399</c:v>
                </c:pt>
                <c:pt idx="10681">
                  <c:v>14.703210175651099</c:v>
                </c:pt>
                <c:pt idx="10682">
                  <c:v>14.704586751830799</c:v>
                </c:pt>
                <c:pt idx="10683">
                  <c:v>14.705963328010601</c:v>
                </c:pt>
                <c:pt idx="10684">
                  <c:v>14.707339904190301</c:v>
                </c:pt>
                <c:pt idx="10685">
                  <c:v>14.708716480370001</c:v>
                </c:pt>
                <c:pt idx="10686">
                  <c:v>14.7100930565498</c:v>
                </c:pt>
                <c:pt idx="10687">
                  <c:v>14.7114696327295</c:v>
                </c:pt>
                <c:pt idx="10688">
                  <c:v>14.7128462089092</c:v>
                </c:pt>
                <c:pt idx="10689">
                  <c:v>14.7142227850889</c:v>
                </c:pt>
                <c:pt idx="10690">
                  <c:v>14.715599361268699</c:v>
                </c:pt>
                <c:pt idx="10691">
                  <c:v>14.716975937448399</c:v>
                </c:pt>
                <c:pt idx="10692">
                  <c:v>14.718352513628099</c:v>
                </c:pt>
                <c:pt idx="10693">
                  <c:v>14.719729089807799</c:v>
                </c:pt>
                <c:pt idx="10694">
                  <c:v>14.721105665987601</c:v>
                </c:pt>
                <c:pt idx="10695">
                  <c:v>14.722482242167301</c:v>
                </c:pt>
                <c:pt idx="10696">
                  <c:v>14.723858818347001</c:v>
                </c:pt>
                <c:pt idx="10697">
                  <c:v>14.725235394526701</c:v>
                </c:pt>
                <c:pt idx="10698">
                  <c:v>14.7266119707065</c:v>
                </c:pt>
                <c:pt idx="10699">
                  <c:v>14.7279885468862</c:v>
                </c:pt>
                <c:pt idx="10700">
                  <c:v>14.7293651230659</c:v>
                </c:pt>
                <c:pt idx="10701">
                  <c:v>14.7307416992456</c:v>
                </c:pt>
                <c:pt idx="10702">
                  <c:v>14.7321182754254</c:v>
                </c:pt>
                <c:pt idx="10703">
                  <c:v>14.7334948516051</c:v>
                </c:pt>
                <c:pt idx="10704">
                  <c:v>14.7348714277848</c:v>
                </c:pt>
                <c:pt idx="10705">
                  <c:v>14.7362480039645</c:v>
                </c:pt>
                <c:pt idx="10706">
                  <c:v>14.737624580144301</c:v>
                </c:pt>
                <c:pt idx="10707">
                  <c:v>14.739001156324001</c:v>
                </c:pt>
                <c:pt idx="10708">
                  <c:v>14.740377732503701</c:v>
                </c:pt>
                <c:pt idx="10709">
                  <c:v>14.741754308683401</c:v>
                </c:pt>
                <c:pt idx="10710">
                  <c:v>14.7431308848632</c:v>
                </c:pt>
                <c:pt idx="10711">
                  <c:v>14.7445074610429</c:v>
                </c:pt>
                <c:pt idx="10712">
                  <c:v>14.7458840372226</c:v>
                </c:pt>
                <c:pt idx="10713">
                  <c:v>14.7472606134023</c:v>
                </c:pt>
                <c:pt idx="10714">
                  <c:v>14.7486371895821</c:v>
                </c:pt>
                <c:pt idx="10715">
                  <c:v>14.7500137657618</c:v>
                </c:pt>
                <c:pt idx="10716">
                  <c:v>14.7513903419415</c:v>
                </c:pt>
                <c:pt idx="10717">
                  <c:v>14.752766918121299</c:v>
                </c:pt>
                <c:pt idx="10718">
                  <c:v>14.754143494300999</c:v>
                </c:pt>
                <c:pt idx="10719">
                  <c:v>14.755520070480699</c:v>
                </c:pt>
                <c:pt idx="10720">
                  <c:v>14.756896646660399</c:v>
                </c:pt>
                <c:pt idx="10721">
                  <c:v>14.7582732228402</c:v>
                </c:pt>
                <c:pt idx="10722">
                  <c:v>14.7596497990199</c:v>
                </c:pt>
                <c:pt idx="10723">
                  <c:v>14.7610263751996</c:v>
                </c:pt>
                <c:pt idx="10724">
                  <c:v>14.7624029513793</c:v>
                </c:pt>
                <c:pt idx="10725">
                  <c:v>14.7637795275591</c:v>
                </c:pt>
                <c:pt idx="10726">
                  <c:v>14.7651561037388</c:v>
                </c:pt>
                <c:pt idx="10727">
                  <c:v>14.7665326799185</c:v>
                </c:pt>
                <c:pt idx="10728">
                  <c:v>14.7679092560982</c:v>
                </c:pt>
                <c:pt idx="10729">
                  <c:v>14.769285832277999</c:v>
                </c:pt>
                <c:pt idx="10730">
                  <c:v>14.770662408457699</c:v>
                </c:pt>
                <c:pt idx="10731">
                  <c:v>14.772038984637399</c:v>
                </c:pt>
                <c:pt idx="10732">
                  <c:v>14.773415560817099</c:v>
                </c:pt>
                <c:pt idx="10733">
                  <c:v>14.774792136996901</c:v>
                </c:pt>
                <c:pt idx="10734">
                  <c:v>14.776168713176601</c:v>
                </c:pt>
                <c:pt idx="10735">
                  <c:v>14.777545289356301</c:v>
                </c:pt>
                <c:pt idx="10736">
                  <c:v>14.778921865536001</c:v>
                </c:pt>
                <c:pt idx="10737">
                  <c:v>14.7802984417158</c:v>
                </c:pt>
                <c:pt idx="10738">
                  <c:v>14.7816750178955</c:v>
                </c:pt>
                <c:pt idx="10739">
                  <c:v>14.7830515940752</c:v>
                </c:pt>
                <c:pt idx="10740">
                  <c:v>14.7844281702549</c:v>
                </c:pt>
                <c:pt idx="10741">
                  <c:v>14.7858047464347</c:v>
                </c:pt>
                <c:pt idx="10742">
                  <c:v>14.7871813226144</c:v>
                </c:pt>
                <c:pt idx="10743">
                  <c:v>14.7885578987941</c:v>
                </c:pt>
                <c:pt idx="10744">
                  <c:v>14.7899344749738</c:v>
                </c:pt>
                <c:pt idx="10745">
                  <c:v>14.791311051153601</c:v>
                </c:pt>
                <c:pt idx="10746">
                  <c:v>14.792687627333301</c:v>
                </c:pt>
                <c:pt idx="10747">
                  <c:v>14.794064203513001</c:v>
                </c:pt>
                <c:pt idx="10748">
                  <c:v>14.795440779692701</c:v>
                </c:pt>
                <c:pt idx="10749">
                  <c:v>14.7968173558725</c:v>
                </c:pt>
                <c:pt idx="10750">
                  <c:v>14.7981939320522</c:v>
                </c:pt>
                <c:pt idx="10751">
                  <c:v>14.7995705082319</c:v>
                </c:pt>
                <c:pt idx="10752">
                  <c:v>14.8009470844117</c:v>
                </c:pt>
                <c:pt idx="10753">
                  <c:v>14.8023236605914</c:v>
                </c:pt>
                <c:pt idx="10754">
                  <c:v>14.8037002367711</c:v>
                </c:pt>
                <c:pt idx="10755">
                  <c:v>14.8050768129508</c:v>
                </c:pt>
                <c:pt idx="10756">
                  <c:v>14.806453389130599</c:v>
                </c:pt>
                <c:pt idx="10757">
                  <c:v>14.807829965310299</c:v>
                </c:pt>
                <c:pt idx="10758">
                  <c:v>14.809206541489999</c:v>
                </c:pt>
                <c:pt idx="10759">
                  <c:v>14.810583117669699</c:v>
                </c:pt>
                <c:pt idx="10760">
                  <c:v>14.8119596938495</c:v>
                </c:pt>
                <c:pt idx="10761">
                  <c:v>14.8133362700292</c:v>
                </c:pt>
                <c:pt idx="10762">
                  <c:v>14.8147128462089</c:v>
                </c:pt>
                <c:pt idx="10763">
                  <c:v>14.8160894223886</c:v>
                </c:pt>
                <c:pt idx="10764">
                  <c:v>14.8174659985684</c:v>
                </c:pt>
                <c:pt idx="10765">
                  <c:v>14.8188425747481</c:v>
                </c:pt>
                <c:pt idx="10766">
                  <c:v>14.8202191509278</c:v>
                </c:pt>
                <c:pt idx="10767">
                  <c:v>14.8215957271075</c:v>
                </c:pt>
                <c:pt idx="10768">
                  <c:v>14.822972303287299</c:v>
                </c:pt>
                <c:pt idx="10769">
                  <c:v>14.824348879466999</c:v>
                </c:pt>
                <c:pt idx="10770">
                  <c:v>14.825725455646699</c:v>
                </c:pt>
                <c:pt idx="10771">
                  <c:v>14.827102031826399</c:v>
                </c:pt>
                <c:pt idx="10772">
                  <c:v>14.828478608006201</c:v>
                </c:pt>
                <c:pt idx="10773">
                  <c:v>14.829855184185901</c:v>
                </c:pt>
                <c:pt idx="10774">
                  <c:v>14.831231760365601</c:v>
                </c:pt>
                <c:pt idx="10775">
                  <c:v>14.832608336545301</c:v>
                </c:pt>
                <c:pt idx="10776">
                  <c:v>14.8339849127251</c:v>
                </c:pt>
                <c:pt idx="10777">
                  <c:v>14.8353614889048</c:v>
                </c:pt>
                <c:pt idx="10778">
                  <c:v>14.8367380650845</c:v>
                </c:pt>
                <c:pt idx="10779">
                  <c:v>14.838114641264299</c:v>
                </c:pt>
                <c:pt idx="10780">
                  <c:v>14.839491217443999</c:v>
                </c:pt>
                <c:pt idx="10781">
                  <c:v>14.840867793623699</c:v>
                </c:pt>
                <c:pt idx="10782">
                  <c:v>14.842244369803399</c:v>
                </c:pt>
                <c:pt idx="10783">
                  <c:v>14.843620945983201</c:v>
                </c:pt>
                <c:pt idx="10784">
                  <c:v>14.844997522162901</c:v>
                </c:pt>
                <c:pt idx="10785">
                  <c:v>14.846374098342601</c:v>
                </c:pt>
                <c:pt idx="10786">
                  <c:v>14.847750674522301</c:v>
                </c:pt>
                <c:pt idx="10787">
                  <c:v>14.8491272507021</c:v>
                </c:pt>
                <c:pt idx="10788">
                  <c:v>14.8505038268818</c:v>
                </c:pt>
                <c:pt idx="10789">
                  <c:v>14.8518804030615</c:v>
                </c:pt>
                <c:pt idx="10790">
                  <c:v>14.8532569792412</c:v>
                </c:pt>
                <c:pt idx="10791">
                  <c:v>14.854633555421</c:v>
                </c:pt>
                <c:pt idx="10792">
                  <c:v>14.8560101316007</c:v>
                </c:pt>
                <c:pt idx="10793">
                  <c:v>14.8573867077804</c:v>
                </c:pt>
                <c:pt idx="10794">
                  <c:v>14.8587632839601</c:v>
                </c:pt>
                <c:pt idx="10795">
                  <c:v>14.860139860139901</c:v>
                </c:pt>
                <c:pt idx="10796">
                  <c:v>14.861516436319601</c:v>
                </c:pt>
                <c:pt idx="10797">
                  <c:v>14.862893012499301</c:v>
                </c:pt>
                <c:pt idx="10798">
                  <c:v>14.864269588679001</c:v>
                </c:pt>
                <c:pt idx="10799">
                  <c:v>14.8656461648588</c:v>
                </c:pt>
                <c:pt idx="10800">
                  <c:v>14.8670227410385</c:v>
                </c:pt>
                <c:pt idx="10801">
                  <c:v>14.8683993172182</c:v>
                </c:pt>
                <c:pt idx="10802">
                  <c:v>14.8697758933979</c:v>
                </c:pt>
                <c:pt idx="10803">
                  <c:v>14.8711524695777</c:v>
                </c:pt>
                <c:pt idx="10804">
                  <c:v>14.8725290457574</c:v>
                </c:pt>
                <c:pt idx="10805">
                  <c:v>14.8739056219371</c:v>
                </c:pt>
                <c:pt idx="10806">
                  <c:v>14.8752821981168</c:v>
                </c:pt>
                <c:pt idx="10807">
                  <c:v>14.876658774296599</c:v>
                </c:pt>
                <c:pt idx="10808">
                  <c:v>14.878035350476299</c:v>
                </c:pt>
                <c:pt idx="10809">
                  <c:v>14.879411926655999</c:v>
                </c:pt>
                <c:pt idx="10810">
                  <c:v>14.880788502835699</c:v>
                </c:pt>
                <c:pt idx="10811">
                  <c:v>14.8821650790155</c:v>
                </c:pt>
                <c:pt idx="10812">
                  <c:v>14.8835416551952</c:v>
                </c:pt>
                <c:pt idx="10813">
                  <c:v>14.8849182313749</c:v>
                </c:pt>
                <c:pt idx="10814">
                  <c:v>14.8862948075547</c:v>
                </c:pt>
                <c:pt idx="10815">
                  <c:v>14.8876713837344</c:v>
                </c:pt>
                <c:pt idx="10816">
                  <c:v>14.8890479599141</c:v>
                </c:pt>
                <c:pt idx="10817">
                  <c:v>14.8904245360938</c:v>
                </c:pt>
                <c:pt idx="10818">
                  <c:v>14.891801112273599</c:v>
                </c:pt>
                <c:pt idx="10819">
                  <c:v>14.893177688453299</c:v>
                </c:pt>
                <c:pt idx="10820">
                  <c:v>14.894554264632999</c:v>
                </c:pt>
                <c:pt idx="10821">
                  <c:v>14.895930840812699</c:v>
                </c:pt>
                <c:pt idx="10822">
                  <c:v>14.897307416992501</c:v>
                </c:pt>
                <c:pt idx="10823">
                  <c:v>14.898683993172201</c:v>
                </c:pt>
                <c:pt idx="10824">
                  <c:v>14.900060569351901</c:v>
                </c:pt>
                <c:pt idx="10825">
                  <c:v>14.901437145531601</c:v>
                </c:pt>
                <c:pt idx="10826">
                  <c:v>14.9028137217114</c:v>
                </c:pt>
                <c:pt idx="10827">
                  <c:v>14.9041902978911</c:v>
                </c:pt>
                <c:pt idx="10828">
                  <c:v>14.9055668740708</c:v>
                </c:pt>
                <c:pt idx="10829">
                  <c:v>14.9069434502505</c:v>
                </c:pt>
                <c:pt idx="10830">
                  <c:v>14.9083200264303</c:v>
                </c:pt>
                <c:pt idx="10831">
                  <c:v>14.90969660261</c:v>
                </c:pt>
                <c:pt idx="10832">
                  <c:v>14.9110731787897</c:v>
                </c:pt>
                <c:pt idx="10833">
                  <c:v>14.9124497549694</c:v>
                </c:pt>
                <c:pt idx="10834">
                  <c:v>14.913826331149201</c:v>
                </c:pt>
                <c:pt idx="10835">
                  <c:v>14.915202907328901</c:v>
                </c:pt>
                <c:pt idx="10836">
                  <c:v>14.916579483508601</c:v>
                </c:pt>
                <c:pt idx="10837">
                  <c:v>14.917956059688301</c:v>
                </c:pt>
                <c:pt idx="10838">
                  <c:v>14.9193326358681</c:v>
                </c:pt>
                <c:pt idx="10839">
                  <c:v>14.9207092120478</c:v>
                </c:pt>
                <c:pt idx="10840">
                  <c:v>14.9220857882275</c:v>
                </c:pt>
                <c:pt idx="10841">
                  <c:v>14.9234623644073</c:v>
                </c:pt>
                <c:pt idx="10842">
                  <c:v>14.924838940587</c:v>
                </c:pt>
                <c:pt idx="10843">
                  <c:v>14.9262155167667</c:v>
                </c:pt>
                <c:pt idx="10844">
                  <c:v>14.9275920929464</c:v>
                </c:pt>
                <c:pt idx="10845">
                  <c:v>14.928968669126199</c:v>
                </c:pt>
                <c:pt idx="10846">
                  <c:v>14.930345245305899</c:v>
                </c:pt>
                <c:pt idx="10847">
                  <c:v>14.931721821485599</c:v>
                </c:pt>
                <c:pt idx="10848">
                  <c:v>14.933098397665299</c:v>
                </c:pt>
                <c:pt idx="10849">
                  <c:v>14.9344749738451</c:v>
                </c:pt>
                <c:pt idx="10850">
                  <c:v>14.9358515500248</c:v>
                </c:pt>
                <c:pt idx="10851">
                  <c:v>14.9372281262045</c:v>
                </c:pt>
                <c:pt idx="10852">
                  <c:v>14.9386047023842</c:v>
                </c:pt>
                <c:pt idx="10853">
                  <c:v>14.939981278564</c:v>
                </c:pt>
                <c:pt idx="10854">
                  <c:v>14.9413578547437</c:v>
                </c:pt>
                <c:pt idx="10855">
                  <c:v>14.9427344309234</c:v>
                </c:pt>
                <c:pt idx="10856">
                  <c:v>14.9441110071031</c:v>
                </c:pt>
                <c:pt idx="10857">
                  <c:v>14.945487583282899</c:v>
                </c:pt>
                <c:pt idx="10858">
                  <c:v>14.946864159462599</c:v>
                </c:pt>
                <c:pt idx="10859">
                  <c:v>14.948240735642299</c:v>
                </c:pt>
                <c:pt idx="10860">
                  <c:v>14.949617311821999</c:v>
                </c:pt>
                <c:pt idx="10861">
                  <c:v>14.950993888001801</c:v>
                </c:pt>
                <c:pt idx="10862">
                  <c:v>14.952370464181501</c:v>
                </c:pt>
                <c:pt idx="10863">
                  <c:v>14.953747040361201</c:v>
                </c:pt>
                <c:pt idx="10864">
                  <c:v>14.9551236165409</c:v>
                </c:pt>
                <c:pt idx="10865">
                  <c:v>14.9565001927207</c:v>
                </c:pt>
                <c:pt idx="10866">
                  <c:v>14.9578767689004</c:v>
                </c:pt>
                <c:pt idx="10867">
                  <c:v>14.9592533450801</c:v>
                </c:pt>
                <c:pt idx="10868">
                  <c:v>14.9606299212598</c:v>
                </c:pt>
                <c:pt idx="10869">
                  <c:v>14.962006497439599</c:v>
                </c:pt>
                <c:pt idx="10870">
                  <c:v>14.963383073619299</c:v>
                </c:pt>
                <c:pt idx="10871">
                  <c:v>14.964759649798999</c:v>
                </c:pt>
                <c:pt idx="10872">
                  <c:v>14.966136225978699</c:v>
                </c:pt>
                <c:pt idx="10873">
                  <c:v>14.967512802158501</c:v>
                </c:pt>
                <c:pt idx="10874">
                  <c:v>14.968889378338201</c:v>
                </c:pt>
                <c:pt idx="10875">
                  <c:v>14.970265954517901</c:v>
                </c:pt>
                <c:pt idx="10876">
                  <c:v>14.9716425306977</c:v>
                </c:pt>
                <c:pt idx="10877">
                  <c:v>14.9730191068774</c:v>
                </c:pt>
                <c:pt idx="10878">
                  <c:v>14.9743956830571</c:v>
                </c:pt>
                <c:pt idx="10879">
                  <c:v>14.9757722592368</c:v>
                </c:pt>
                <c:pt idx="10880">
                  <c:v>14.9771488354166</c:v>
                </c:pt>
                <c:pt idx="10881">
                  <c:v>14.9785254115963</c:v>
                </c:pt>
                <c:pt idx="10882">
                  <c:v>14.979901987776</c:v>
                </c:pt>
                <c:pt idx="10883">
                  <c:v>14.9812785639557</c:v>
                </c:pt>
                <c:pt idx="10884">
                  <c:v>14.982655140135501</c:v>
                </c:pt>
                <c:pt idx="10885">
                  <c:v>14.984031716315201</c:v>
                </c:pt>
                <c:pt idx="10886">
                  <c:v>14.985408292494901</c:v>
                </c:pt>
                <c:pt idx="10887">
                  <c:v>14.986784868674601</c:v>
                </c:pt>
                <c:pt idx="10888">
                  <c:v>14.9881614448544</c:v>
                </c:pt>
                <c:pt idx="10889">
                  <c:v>14.9895380210341</c:v>
                </c:pt>
                <c:pt idx="10890">
                  <c:v>14.9909145972138</c:v>
                </c:pt>
                <c:pt idx="10891">
                  <c:v>14.9922911733935</c:v>
                </c:pt>
                <c:pt idx="10892">
                  <c:v>14.9936677495733</c:v>
                </c:pt>
                <c:pt idx="10893">
                  <c:v>14.995044325753</c:v>
                </c:pt>
                <c:pt idx="10894">
                  <c:v>14.9964209019327</c:v>
                </c:pt>
                <c:pt idx="10895">
                  <c:v>14.9977974781124</c:v>
                </c:pt>
                <c:pt idx="10896">
                  <c:v>14.999174054292199</c:v>
                </c:pt>
                <c:pt idx="10897">
                  <c:v>15.000550630471899</c:v>
                </c:pt>
                <c:pt idx="10898">
                  <c:v>15.001927206651599</c:v>
                </c:pt>
                <c:pt idx="10899">
                  <c:v>15.003303782831299</c:v>
                </c:pt>
                <c:pt idx="10900">
                  <c:v>15.0046803590111</c:v>
                </c:pt>
                <c:pt idx="10901">
                  <c:v>15.0060569351908</c:v>
                </c:pt>
                <c:pt idx="10902">
                  <c:v>15.0074335113705</c:v>
                </c:pt>
                <c:pt idx="10903">
                  <c:v>15.0088100875502</c:v>
                </c:pt>
                <c:pt idx="10904">
                  <c:v>15.01018666373</c:v>
                </c:pt>
                <c:pt idx="10905">
                  <c:v>15.0115632399097</c:v>
                </c:pt>
                <c:pt idx="10906">
                  <c:v>15.0129398160894</c:v>
                </c:pt>
                <c:pt idx="10907">
                  <c:v>15.014316392269199</c:v>
                </c:pt>
                <c:pt idx="10908">
                  <c:v>15.015692968448899</c:v>
                </c:pt>
                <c:pt idx="10909">
                  <c:v>15.017069544628599</c:v>
                </c:pt>
                <c:pt idx="10910">
                  <c:v>15.018446120808299</c:v>
                </c:pt>
                <c:pt idx="10911">
                  <c:v>15.019822696988101</c:v>
                </c:pt>
                <c:pt idx="10912">
                  <c:v>15.021199273167801</c:v>
                </c:pt>
                <c:pt idx="10913">
                  <c:v>15.022575849347501</c:v>
                </c:pt>
                <c:pt idx="10914">
                  <c:v>15.023952425527201</c:v>
                </c:pt>
                <c:pt idx="10915">
                  <c:v>15.025329001707</c:v>
                </c:pt>
                <c:pt idx="10916">
                  <c:v>15.0267055778867</c:v>
                </c:pt>
                <c:pt idx="10917">
                  <c:v>15.0280821540664</c:v>
                </c:pt>
                <c:pt idx="10918">
                  <c:v>15.0294587302461</c:v>
                </c:pt>
                <c:pt idx="10919">
                  <c:v>15.030835306425899</c:v>
                </c:pt>
                <c:pt idx="10920">
                  <c:v>15.032211882605599</c:v>
                </c:pt>
                <c:pt idx="10921">
                  <c:v>15.033588458785299</c:v>
                </c:pt>
                <c:pt idx="10922">
                  <c:v>15.034965034964999</c:v>
                </c:pt>
                <c:pt idx="10923">
                  <c:v>15.036341611144801</c:v>
                </c:pt>
                <c:pt idx="10924">
                  <c:v>15.037718187324501</c:v>
                </c:pt>
                <c:pt idx="10925">
                  <c:v>15.039094763504201</c:v>
                </c:pt>
                <c:pt idx="10926">
                  <c:v>15.040471339683901</c:v>
                </c:pt>
                <c:pt idx="10927">
                  <c:v>15.0418479158637</c:v>
                </c:pt>
                <c:pt idx="10928">
                  <c:v>15.0432244920434</c:v>
                </c:pt>
                <c:pt idx="10929">
                  <c:v>15.0446010682231</c:v>
                </c:pt>
                <c:pt idx="10930">
                  <c:v>15.0459776444028</c:v>
                </c:pt>
                <c:pt idx="10931">
                  <c:v>15.0473542205826</c:v>
                </c:pt>
                <c:pt idx="10932">
                  <c:v>15.0487307967623</c:v>
                </c:pt>
                <c:pt idx="10933">
                  <c:v>15.050107372942</c:v>
                </c:pt>
                <c:pt idx="10934">
                  <c:v>15.0514839491217</c:v>
                </c:pt>
                <c:pt idx="10935">
                  <c:v>15.052860525301501</c:v>
                </c:pt>
                <c:pt idx="10936">
                  <c:v>15.054237101481201</c:v>
                </c:pt>
                <c:pt idx="10937">
                  <c:v>15.055613677660901</c:v>
                </c:pt>
                <c:pt idx="10938">
                  <c:v>15.056990253840601</c:v>
                </c:pt>
                <c:pt idx="10939">
                  <c:v>15.0583668300204</c:v>
                </c:pt>
                <c:pt idx="10940">
                  <c:v>15.0597434062001</c:v>
                </c:pt>
                <c:pt idx="10941">
                  <c:v>15.0611199823798</c:v>
                </c:pt>
                <c:pt idx="10942">
                  <c:v>15.0624965585596</c:v>
                </c:pt>
                <c:pt idx="10943">
                  <c:v>15.0638731347393</c:v>
                </c:pt>
                <c:pt idx="10944">
                  <c:v>15.065249710919</c:v>
                </c:pt>
                <c:pt idx="10945">
                  <c:v>15.0666262870987</c:v>
                </c:pt>
                <c:pt idx="10946">
                  <c:v>15.068002863278499</c:v>
                </c:pt>
                <c:pt idx="10947">
                  <c:v>15.069379439458199</c:v>
                </c:pt>
                <c:pt idx="10948">
                  <c:v>15.070756015637899</c:v>
                </c:pt>
                <c:pt idx="10949">
                  <c:v>15.072132591817599</c:v>
                </c:pt>
                <c:pt idx="10950">
                  <c:v>15.0735091679974</c:v>
                </c:pt>
                <c:pt idx="10951">
                  <c:v>15.0748857441771</c:v>
                </c:pt>
                <c:pt idx="10952">
                  <c:v>15.0762623203568</c:v>
                </c:pt>
                <c:pt idx="10953">
                  <c:v>15.0776388965365</c:v>
                </c:pt>
                <c:pt idx="10954">
                  <c:v>15.0790154727163</c:v>
                </c:pt>
                <c:pt idx="10955">
                  <c:v>15.080392048896</c:v>
                </c:pt>
                <c:pt idx="10956">
                  <c:v>15.0817686250757</c:v>
                </c:pt>
                <c:pt idx="10957">
                  <c:v>15.0831452012554</c:v>
                </c:pt>
                <c:pt idx="10958">
                  <c:v>15.084521777435199</c:v>
                </c:pt>
                <c:pt idx="10959">
                  <c:v>15.085898353614899</c:v>
                </c:pt>
                <c:pt idx="10960">
                  <c:v>15.087274929794599</c:v>
                </c:pt>
                <c:pt idx="10961">
                  <c:v>15.088651505974299</c:v>
                </c:pt>
                <c:pt idx="10962">
                  <c:v>15.090028082154101</c:v>
                </c:pt>
                <c:pt idx="10963">
                  <c:v>15.091404658333801</c:v>
                </c:pt>
                <c:pt idx="10964">
                  <c:v>15.092781234513501</c:v>
                </c:pt>
                <c:pt idx="10965">
                  <c:v>15.094157810693201</c:v>
                </c:pt>
                <c:pt idx="10966">
                  <c:v>15.095534386873</c:v>
                </c:pt>
                <c:pt idx="10967">
                  <c:v>15.0969109630527</c:v>
                </c:pt>
                <c:pt idx="10968">
                  <c:v>15.0982875392324</c:v>
                </c:pt>
                <c:pt idx="10969">
                  <c:v>15.0996641154122</c:v>
                </c:pt>
                <c:pt idx="10970">
                  <c:v>15.1010406915919</c:v>
                </c:pt>
                <c:pt idx="10971">
                  <c:v>15.1024172677716</c:v>
                </c:pt>
                <c:pt idx="10972">
                  <c:v>15.1037938439513</c:v>
                </c:pt>
                <c:pt idx="10973">
                  <c:v>15.105170420131101</c:v>
                </c:pt>
                <c:pt idx="10974">
                  <c:v>15.106546996310801</c:v>
                </c:pt>
                <c:pt idx="10975">
                  <c:v>15.107923572490501</c:v>
                </c:pt>
                <c:pt idx="10976">
                  <c:v>15.109300148670201</c:v>
                </c:pt>
                <c:pt idx="10977">
                  <c:v>15.11067672485</c:v>
                </c:pt>
                <c:pt idx="10978">
                  <c:v>15.1120533010297</c:v>
                </c:pt>
                <c:pt idx="10979">
                  <c:v>15.1134298772094</c:v>
                </c:pt>
                <c:pt idx="10980">
                  <c:v>15.1148064533891</c:v>
                </c:pt>
                <c:pt idx="10981">
                  <c:v>15.1161830295689</c:v>
                </c:pt>
                <c:pt idx="10982">
                  <c:v>15.1175596057486</c:v>
                </c:pt>
                <c:pt idx="10983">
                  <c:v>15.1189361819283</c:v>
                </c:pt>
                <c:pt idx="10984">
                  <c:v>15.120312758108</c:v>
                </c:pt>
                <c:pt idx="10985">
                  <c:v>15.121689334287799</c:v>
                </c:pt>
                <c:pt idx="10986">
                  <c:v>15.123065910467499</c:v>
                </c:pt>
                <c:pt idx="10987">
                  <c:v>15.124442486647199</c:v>
                </c:pt>
                <c:pt idx="10988">
                  <c:v>15.125819062826899</c:v>
                </c:pt>
                <c:pt idx="10989">
                  <c:v>15.1271956390067</c:v>
                </c:pt>
                <c:pt idx="10990">
                  <c:v>15.1285722151864</c:v>
                </c:pt>
                <c:pt idx="10991">
                  <c:v>15.1299487913661</c:v>
                </c:pt>
                <c:pt idx="10992">
                  <c:v>15.1313253675458</c:v>
                </c:pt>
                <c:pt idx="10993">
                  <c:v>15.1327019437256</c:v>
                </c:pt>
                <c:pt idx="10994">
                  <c:v>15.1340785199053</c:v>
                </c:pt>
                <c:pt idx="10995">
                  <c:v>15.135455096085</c:v>
                </c:pt>
                <c:pt idx="10996">
                  <c:v>15.1368316722647</c:v>
                </c:pt>
                <c:pt idx="10997">
                  <c:v>15.138208248444499</c:v>
                </c:pt>
                <c:pt idx="10998">
                  <c:v>15.139584824624199</c:v>
                </c:pt>
                <c:pt idx="10999">
                  <c:v>15.140961400803899</c:v>
                </c:pt>
                <c:pt idx="11000">
                  <c:v>15.142337976983599</c:v>
                </c:pt>
                <c:pt idx="11001">
                  <c:v>15.143714553163401</c:v>
                </c:pt>
                <c:pt idx="11002">
                  <c:v>15.145091129343101</c:v>
                </c:pt>
                <c:pt idx="11003">
                  <c:v>15.146467705522801</c:v>
                </c:pt>
                <c:pt idx="11004">
                  <c:v>15.1478442817026</c:v>
                </c:pt>
                <c:pt idx="11005">
                  <c:v>15.1492208578823</c:v>
                </c:pt>
                <c:pt idx="11006">
                  <c:v>15.150597434062</c:v>
                </c:pt>
                <c:pt idx="11007">
                  <c:v>15.1519740102417</c:v>
                </c:pt>
                <c:pt idx="11008">
                  <c:v>15.153350586421499</c:v>
                </c:pt>
                <c:pt idx="11009">
                  <c:v>15.154727162601199</c:v>
                </c:pt>
                <c:pt idx="11010">
                  <c:v>15.156103738780899</c:v>
                </c:pt>
                <c:pt idx="11011">
                  <c:v>15.157480314960599</c:v>
                </c:pt>
                <c:pt idx="11012">
                  <c:v>15.158856891140401</c:v>
                </c:pt>
                <c:pt idx="11013">
                  <c:v>15.160233467320101</c:v>
                </c:pt>
                <c:pt idx="11014">
                  <c:v>15.161610043499801</c:v>
                </c:pt>
                <c:pt idx="11015">
                  <c:v>15.162986619679501</c:v>
                </c:pt>
                <c:pt idx="11016">
                  <c:v>15.1643631958593</c:v>
                </c:pt>
                <c:pt idx="11017">
                  <c:v>15.165739772039</c:v>
                </c:pt>
                <c:pt idx="11018">
                  <c:v>15.1671163482187</c:v>
                </c:pt>
                <c:pt idx="11019">
                  <c:v>15.1684929243984</c:v>
                </c:pt>
                <c:pt idx="11020">
                  <c:v>15.1698695005782</c:v>
                </c:pt>
                <c:pt idx="11021">
                  <c:v>15.1712460767579</c:v>
                </c:pt>
                <c:pt idx="11022">
                  <c:v>15.1726226529376</c:v>
                </c:pt>
                <c:pt idx="11023">
                  <c:v>15.1739992291173</c:v>
                </c:pt>
                <c:pt idx="11024">
                  <c:v>15.175375805297101</c:v>
                </c:pt>
                <c:pt idx="11025">
                  <c:v>15.176752381476801</c:v>
                </c:pt>
                <c:pt idx="11026">
                  <c:v>15.178128957656501</c:v>
                </c:pt>
                <c:pt idx="11027">
                  <c:v>15.179505533836201</c:v>
                </c:pt>
                <c:pt idx="11028">
                  <c:v>15.180882110016</c:v>
                </c:pt>
                <c:pt idx="11029">
                  <c:v>15.1822586861957</c:v>
                </c:pt>
                <c:pt idx="11030">
                  <c:v>15.1836352623754</c:v>
                </c:pt>
                <c:pt idx="11031">
                  <c:v>15.1850118385552</c:v>
                </c:pt>
                <c:pt idx="11032">
                  <c:v>15.1863884147349</c:v>
                </c:pt>
                <c:pt idx="11033">
                  <c:v>15.1877649909146</c:v>
                </c:pt>
                <c:pt idx="11034">
                  <c:v>15.1891415670943</c:v>
                </c:pt>
                <c:pt idx="11035">
                  <c:v>15.190518143274099</c:v>
                </c:pt>
                <c:pt idx="11036">
                  <c:v>15.191894719453799</c:v>
                </c:pt>
                <c:pt idx="11037">
                  <c:v>15.193271295633499</c:v>
                </c:pt>
                <c:pt idx="11038">
                  <c:v>15.194647871813199</c:v>
                </c:pt>
                <c:pt idx="11039">
                  <c:v>15.196024447993</c:v>
                </c:pt>
                <c:pt idx="11040">
                  <c:v>15.1974010241727</c:v>
                </c:pt>
                <c:pt idx="11041">
                  <c:v>15.1987776003524</c:v>
                </c:pt>
                <c:pt idx="11042">
                  <c:v>15.2001541765321</c:v>
                </c:pt>
                <c:pt idx="11043">
                  <c:v>15.2015307527119</c:v>
                </c:pt>
                <c:pt idx="11044">
                  <c:v>15.2029073288916</c:v>
                </c:pt>
                <c:pt idx="11045">
                  <c:v>15.2042839050713</c:v>
                </c:pt>
                <c:pt idx="11046">
                  <c:v>15.205660481251</c:v>
                </c:pt>
                <c:pt idx="11047">
                  <c:v>15.207037057430799</c:v>
                </c:pt>
                <c:pt idx="11048">
                  <c:v>15.208413633610499</c:v>
                </c:pt>
                <c:pt idx="11049">
                  <c:v>15.209790209790199</c:v>
                </c:pt>
                <c:pt idx="11050">
                  <c:v>15.211166785969899</c:v>
                </c:pt>
                <c:pt idx="11051">
                  <c:v>15.212543362149701</c:v>
                </c:pt>
                <c:pt idx="11052">
                  <c:v>15.213919938329401</c:v>
                </c:pt>
                <c:pt idx="11053">
                  <c:v>15.215296514509101</c:v>
                </c:pt>
                <c:pt idx="11054">
                  <c:v>15.216673090688801</c:v>
                </c:pt>
                <c:pt idx="11055">
                  <c:v>15.2180496668686</c:v>
                </c:pt>
                <c:pt idx="11056">
                  <c:v>15.2194262430483</c:v>
                </c:pt>
                <c:pt idx="11057">
                  <c:v>15.220802819228</c:v>
                </c:pt>
                <c:pt idx="11058">
                  <c:v>15.2221793954077</c:v>
                </c:pt>
                <c:pt idx="11059">
                  <c:v>15.2235559715875</c:v>
                </c:pt>
                <c:pt idx="11060">
                  <c:v>15.2249325477672</c:v>
                </c:pt>
                <c:pt idx="11061">
                  <c:v>15.2263091239469</c:v>
                </c:pt>
                <c:pt idx="11062">
                  <c:v>15.227685700126599</c:v>
                </c:pt>
                <c:pt idx="11063">
                  <c:v>15.229062276306401</c:v>
                </c:pt>
                <c:pt idx="11064">
                  <c:v>15.230438852486101</c:v>
                </c:pt>
                <c:pt idx="11065">
                  <c:v>15.231815428665801</c:v>
                </c:pt>
                <c:pt idx="11066">
                  <c:v>15.2331920048456</c:v>
                </c:pt>
                <c:pt idx="11067">
                  <c:v>15.2345685810253</c:v>
                </c:pt>
                <c:pt idx="11068">
                  <c:v>15.235945157205</c:v>
                </c:pt>
                <c:pt idx="11069">
                  <c:v>15.2373217333847</c:v>
                </c:pt>
                <c:pt idx="11070">
                  <c:v>15.2386983095645</c:v>
                </c:pt>
                <c:pt idx="11071">
                  <c:v>15.2400748857442</c:v>
                </c:pt>
                <c:pt idx="11072">
                  <c:v>15.2414514619239</c:v>
                </c:pt>
                <c:pt idx="11073">
                  <c:v>15.2428280381036</c:v>
                </c:pt>
                <c:pt idx="11074">
                  <c:v>15.244204614283399</c:v>
                </c:pt>
                <c:pt idx="11075">
                  <c:v>15.245581190463099</c:v>
                </c:pt>
                <c:pt idx="11076">
                  <c:v>15.246957766642799</c:v>
                </c:pt>
                <c:pt idx="11077">
                  <c:v>15.248334342822501</c:v>
                </c:pt>
                <c:pt idx="11078">
                  <c:v>15.2497109190023</c:v>
                </c:pt>
                <c:pt idx="11079">
                  <c:v>15.251087495182</c:v>
                </c:pt>
                <c:pt idx="11080">
                  <c:v>15.2524640713617</c:v>
                </c:pt>
                <c:pt idx="11081">
                  <c:v>15.2538406475414</c:v>
                </c:pt>
                <c:pt idx="11082">
                  <c:v>15.2552172237212</c:v>
                </c:pt>
                <c:pt idx="11083">
                  <c:v>15.2565937999009</c:v>
                </c:pt>
                <c:pt idx="11084">
                  <c:v>15.2579703760806</c:v>
                </c:pt>
                <c:pt idx="11085">
                  <c:v>15.2593469522603</c:v>
                </c:pt>
                <c:pt idx="11086">
                  <c:v>15.260723528440099</c:v>
                </c:pt>
                <c:pt idx="11087">
                  <c:v>15.262100104619799</c:v>
                </c:pt>
                <c:pt idx="11088">
                  <c:v>15.263476680799499</c:v>
                </c:pt>
                <c:pt idx="11089">
                  <c:v>15.264853256979199</c:v>
                </c:pt>
                <c:pt idx="11090">
                  <c:v>15.266229833159001</c:v>
                </c:pt>
                <c:pt idx="11091">
                  <c:v>15.267606409338701</c:v>
                </c:pt>
                <c:pt idx="11092">
                  <c:v>15.2689829855184</c:v>
                </c:pt>
                <c:pt idx="11093">
                  <c:v>15.2703595616981</c:v>
                </c:pt>
                <c:pt idx="11094">
                  <c:v>15.2717361378779</c:v>
                </c:pt>
                <c:pt idx="11095">
                  <c:v>15.2731127140576</c:v>
                </c:pt>
                <c:pt idx="11096">
                  <c:v>15.2744892902373</c:v>
                </c:pt>
                <c:pt idx="11097">
                  <c:v>15.275865866417099</c:v>
                </c:pt>
                <c:pt idx="11098">
                  <c:v>15.277242442596799</c:v>
                </c:pt>
                <c:pt idx="11099">
                  <c:v>15.278619018776499</c:v>
                </c:pt>
                <c:pt idx="11100">
                  <c:v>15.279995594956199</c:v>
                </c:pt>
                <c:pt idx="11101">
                  <c:v>15.281372171136001</c:v>
                </c:pt>
                <c:pt idx="11102">
                  <c:v>15.282748747315701</c:v>
                </c:pt>
                <c:pt idx="11103">
                  <c:v>15.284125323495401</c:v>
                </c:pt>
                <c:pt idx="11104">
                  <c:v>15.285501899675101</c:v>
                </c:pt>
                <c:pt idx="11105">
                  <c:v>15.2868784758549</c:v>
                </c:pt>
                <c:pt idx="11106">
                  <c:v>15.2882550520346</c:v>
                </c:pt>
                <c:pt idx="11107">
                  <c:v>15.2896316282143</c:v>
                </c:pt>
                <c:pt idx="11108">
                  <c:v>15.291008204394</c:v>
                </c:pt>
                <c:pt idx="11109">
                  <c:v>15.2923847805738</c:v>
                </c:pt>
                <c:pt idx="11110">
                  <c:v>15.2937613567535</c:v>
                </c:pt>
                <c:pt idx="11111">
                  <c:v>15.2951379329332</c:v>
                </c:pt>
                <c:pt idx="11112">
                  <c:v>15.2965145091129</c:v>
                </c:pt>
                <c:pt idx="11113">
                  <c:v>15.297891085292701</c:v>
                </c:pt>
                <c:pt idx="11114">
                  <c:v>15.299267661472401</c:v>
                </c:pt>
                <c:pt idx="11115">
                  <c:v>15.300644237652101</c:v>
                </c:pt>
                <c:pt idx="11116">
                  <c:v>15.302020813831801</c:v>
                </c:pt>
                <c:pt idx="11117">
                  <c:v>15.3033973900116</c:v>
                </c:pt>
                <c:pt idx="11118">
                  <c:v>15.3047739661913</c:v>
                </c:pt>
                <c:pt idx="11119">
                  <c:v>15.306150542371</c:v>
                </c:pt>
                <c:pt idx="11120">
                  <c:v>15.3075271185507</c:v>
                </c:pt>
                <c:pt idx="11121">
                  <c:v>15.3089036947305</c:v>
                </c:pt>
                <c:pt idx="11122">
                  <c:v>15.3102802709102</c:v>
                </c:pt>
                <c:pt idx="11123">
                  <c:v>15.3116568470899</c:v>
                </c:pt>
                <c:pt idx="11124">
                  <c:v>15.3130334232696</c:v>
                </c:pt>
                <c:pt idx="11125">
                  <c:v>15.314409999449399</c:v>
                </c:pt>
                <c:pt idx="11126">
                  <c:v>15.315786575629099</c:v>
                </c:pt>
                <c:pt idx="11127">
                  <c:v>15.317163151808799</c:v>
                </c:pt>
                <c:pt idx="11128">
                  <c:v>15.318539727988499</c:v>
                </c:pt>
                <c:pt idx="11129">
                  <c:v>15.3199163041683</c:v>
                </c:pt>
                <c:pt idx="11130">
                  <c:v>15.321292880348</c:v>
                </c:pt>
                <c:pt idx="11131">
                  <c:v>15.3226694565277</c:v>
                </c:pt>
                <c:pt idx="11132">
                  <c:v>15.3240460327075</c:v>
                </c:pt>
                <c:pt idx="11133">
                  <c:v>15.3254226088872</c:v>
                </c:pt>
                <c:pt idx="11134">
                  <c:v>15.3267991850669</c:v>
                </c:pt>
                <c:pt idx="11135">
                  <c:v>15.3281757612466</c:v>
                </c:pt>
                <c:pt idx="11136">
                  <c:v>15.329552337426399</c:v>
                </c:pt>
                <c:pt idx="11137">
                  <c:v>15.330928913606099</c:v>
                </c:pt>
                <c:pt idx="11138">
                  <c:v>15.332305489785799</c:v>
                </c:pt>
                <c:pt idx="11139">
                  <c:v>15.333682065965499</c:v>
                </c:pt>
                <c:pt idx="11140">
                  <c:v>15.335058642145301</c:v>
                </c:pt>
                <c:pt idx="11141">
                  <c:v>15.336435218325001</c:v>
                </c:pt>
                <c:pt idx="11142">
                  <c:v>15.337811794504701</c:v>
                </c:pt>
                <c:pt idx="11143">
                  <c:v>15.339188370684401</c:v>
                </c:pt>
                <c:pt idx="11144">
                  <c:v>15.3405649468642</c:v>
                </c:pt>
                <c:pt idx="11145">
                  <c:v>15.3419415230439</c:v>
                </c:pt>
                <c:pt idx="11146">
                  <c:v>15.3433180992236</c:v>
                </c:pt>
                <c:pt idx="11147">
                  <c:v>15.3446946754033</c:v>
                </c:pt>
                <c:pt idx="11148">
                  <c:v>15.346071251583099</c:v>
                </c:pt>
                <c:pt idx="11149">
                  <c:v>15.347447827762799</c:v>
                </c:pt>
                <c:pt idx="11150">
                  <c:v>15.348824403942499</c:v>
                </c:pt>
                <c:pt idx="11151">
                  <c:v>15.350200980122199</c:v>
                </c:pt>
                <c:pt idx="11152">
                  <c:v>15.351577556302001</c:v>
                </c:pt>
                <c:pt idx="11153">
                  <c:v>15.352954132481701</c:v>
                </c:pt>
                <c:pt idx="11154">
                  <c:v>15.354330708661401</c:v>
                </c:pt>
                <c:pt idx="11155">
                  <c:v>15.355707284841101</c:v>
                </c:pt>
                <c:pt idx="11156">
                  <c:v>15.3570838610209</c:v>
                </c:pt>
                <c:pt idx="11157">
                  <c:v>15.3584604372006</c:v>
                </c:pt>
                <c:pt idx="11158">
                  <c:v>15.3598370133803</c:v>
                </c:pt>
                <c:pt idx="11159">
                  <c:v>15.3612135895601</c:v>
                </c:pt>
                <c:pt idx="11160">
                  <c:v>15.3625901657398</c:v>
                </c:pt>
                <c:pt idx="11161">
                  <c:v>15.3639667419195</c:v>
                </c:pt>
                <c:pt idx="11162">
                  <c:v>15.3653433180992</c:v>
                </c:pt>
                <c:pt idx="11163">
                  <c:v>15.366719894279001</c:v>
                </c:pt>
                <c:pt idx="11164">
                  <c:v>15.368096470458701</c:v>
                </c:pt>
                <c:pt idx="11165">
                  <c:v>15.369473046638401</c:v>
                </c:pt>
                <c:pt idx="11166">
                  <c:v>15.370849622818101</c:v>
                </c:pt>
                <c:pt idx="11167">
                  <c:v>15.3722261989979</c:v>
                </c:pt>
                <c:pt idx="11168">
                  <c:v>15.3736027751776</c:v>
                </c:pt>
                <c:pt idx="11169">
                  <c:v>15.3749793513573</c:v>
                </c:pt>
                <c:pt idx="11170">
                  <c:v>15.376355927537</c:v>
                </c:pt>
                <c:pt idx="11171">
                  <c:v>15.3777325037168</c:v>
                </c:pt>
                <c:pt idx="11172">
                  <c:v>15.3791090798965</c:v>
                </c:pt>
                <c:pt idx="11173">
                  <c:v>15.3804856560762</c:v>
                </c:pt>
                <c:pt idx="11174">
                  <c:v>15.3818622322559</c:v>
                </c:pt>
                <c:pt idx="11175">
                  <c:v>15.383238808435699</c:v>
                </c:pt>
                <c:pt idx="11176">
                  <c:v>15.384615384615399</c:v>
                </c:pt>
                <c:pt idx="11177">
                  <c:v>15.385991960795099</c:v>
                </c:pt>
                <c:pt idx="11178">
                  <c:v>15.387368536974799</c:v>
                </c:pt>
                <c:pt idx="11179">
                  <c:v>15.3887451131546</c:v>
                </c:pt>
                <c:pt idx="11180">
                  <c:v>15.3901216893343</c:v>
                </c:pt>
                <c:pt idx="11181">
                  <c:v>15.391498265514</c:v>
                </c:pt>
                <c:pt idx="11182">
                  <c:v>15.3928748416937</c:v>
                </c:pt>
                <c:pt idx="11183">
                  <c:v>15.3942514178735</c:v>
                </c:pt>
                <c:pt idx="11184">
                  <c:v>15.3956279940532</c:v>
                </c:pt>
                <c:pt idx="11185">
                  <c:v>15.3970045702329</c:v>
                </c:pt>
                <c:pt idx="11186">
                  <c:v>15.3983811464126</c:v>
                </c:pt>
                <c:pt idx="11187">
                  <c:v>15.399757722592399</c:v>
                </c:pt>
                <c:pt idx="11188">
                  <c:v>15.401134298772099</c:v>
                </c:pt>
                <c:pt idx="11189">
                  <c:v>15.402510874951799</c:v>
                </c:pt>
                <c:pt idx="11190">
                  <c:v>15.403887451131499</c:v>
                </c:pt>
                <c:pt idx="11191">
                  <c:v>15.405264027311301</c:v>
                </c:pt>
                <c:pt idx="11192">
                  <c:v>15.406640603491001</c:v>
                </c:pt>
                <c:pt idx="11193">
                  <c:v>15.408017179670701</c:v>
                </c:pt>
                <c:pt idx="11194">
                  <c:v>15.4093937558505</c:v>
                </c:pt>
                <c:pt idx="11195">
                  <c:v>15.4107703320302</c:v>
                </c:pt>
                <c:pt idx="11196">
                  <c:v>15.4121469082099</c:v>
                </c:pt>
                <c:pt idx="11197">
                  <c:v>15.4135234843896</c:v>
                </c:pt>
                <c:pt idx="11198">
                  <c:v>15.4149000605694</c:v>
                </c:pt>
                <c:pt idx="11199">
                  <c:v>15.4162766367491</c:v>
                </c:pt>
                <c:pt idx="11200">
                  <c:v>15.4176532129288</c:v>
                </c:pt>
                <c:pt idx="11201">
                  <c:v>15.4190297891085</c:v>
                </c:pt>
                <c:pt idx="11202">
                  <c:v>15.420406365288301</c:v>
                </c:pt>
                <c:pt idx="11203">
                  <c:v>15.421782941468001</c:v>
                </c:pt>
                <c:pt idx="11204">
                  <c:v>15.423159517647701</c:v>
                </c:pt>
                <c:pt idx="11205">
                  <c:v>15.424536093827401</c:v>
                </c:pt>
                <c:pt idx="11206">
                  <c:v>15.4259126700072</c:v>
                </c:pt>
                <c:pt idx="11207">
                  <c:v>15.4272892461869</c:v>
                </c:pt>
                <c:pt idx="11208">
                  <c:v>15.4286658223666</c:v>
                </c:pt>
                <c:pt idx="11209">
                  <c:v>15.4300423985463</c:v>
                </c:pt>
                <c:pt idx="11210">
                  <c:v>15.4314189747261</c:v>
                </c:pt>
                <c:pt idx="11211">
                  <c:v>15.4327955509058</c:v>
                </c:pt>
                <c:pt idx="11212">
                  <c:v>15.4341721270855</c:v>
                </c:pt>
                <c:pt idx="11213">
                  <c:v>15.4355487032652</c:v>
                </c:pt>
                <c:pt idx="11214">
                  <c:v>15.436925279444999</c:v>
                </c:pt>
                <c:pt idx="11215">
                  <c:v>15.438301855624699</c:v>
                </c:pt>
                <c:pt idx="11216">
                  <c:v>15.439678431804399</c:v>
                </c:pt>
                <c:pt idx="11217">
                  <c:v>15.441055007984099</c:v>
                </c:pt>
                <c:pt idx="11218">
                  <c:v>15.4424315841639</c:v>
                </c:pt>
                <c:pt idx="11219">
                  <c:v>15.4438081603436</c:v>
                </c:pt>
                <c:pt idx="11220">
                  <c:v>15.4451847365233</c:v>
                </c:pt>
                <c:pt idx="11221">
                  <c:v>15.446561312703</c:v>
                </c:pt>
                <c:pt idx="11222">
                  <c:v>15.4479378888828</c:v>
                </c:pt>
                <c:pt idx="11223">
                  <c:v>15.4493144650625</c:v>
                </c:pt>
                <c:pt idx="11224">
                  <c:v>15.4506910412422</c:v>
                </c:pt>
                <c:pt idx="11225">
                  <c:v>15.452067617421999</c:v>
                </c:pt>
                <c:pt idx="11226">
                  <c:v>15.453444193601699</c:v>
                </c:pt>
                <c:pt idx="11227">
                  <c:v>15.454820769781399</c:v>
                </c:pt>
                <c:pt idx="11228">
                  <c:v>15.456197345961099</c:v>
                </c:pt>
                <c:pt idx="11229">
                  <c:v>15.457573922140901</c:v>
                </c:pt>
                <c:pt idx="11230">
                  <c:v>15.458950498320601</c:v>
                </c:pt>
                <c:pt idx="11231">
                  <c:v>15.460327074500301</c:v>
                </c:pt>
                <c:pt idx="11232">
                  <c:v>15.461703650680001</c:v>
                </c:pt>
                <c:pt idx="11233">
                  <c:v>15.4630802268598</c:v>
                </c:pt>
                <c:pt idx="11234">
                  <c:v>15.4644568030395</c:v>
                </c:pt>
                <c:pt idx="11235">
                  <c:v>15.4658333792192</c:v>
                </c:pt>
                <c:pt idx="11236">
                  <c:v>15.4672099553989</c:v>
                </c:pt>
                <c:pt idx="11237">
                  <c:v>15.468586531578699</c:v>
                </c:pt>
                <c:pt idx="11238">
                  <c:v>15.469963107758399</c:v>
                </c:pt>
                <c:pt idx="11239">
                  <c:v>15.471339683938099</c:v>
                </c:pt>
                <c:pt idx="11240">
                  <c:v>15.472716260117799</c:v>
                </c:pt>
                <c:pt idx="11241">
                  <c:v>15.474092836297601</c:v>
                </c:pt>
                <c:pt idx="11242">
                  <c:v>15.475469412477301</c:v>
                </c:pt>
                <c:pt idx="11243">
                  <c:v>15.476845988657001</c:v>
                </c:pt>
                <c:pt idx="11244">
                  <c:v>15.478222564836701</c:v>
                </c:pt>
                <c:pt idx="11245">
                  <c:v>15.4795991410165</c:v>
                </c:pt>
                <c:pt idx="11246">
                  <c:v>15.4809757171962</c:v>
                </c:pt>
                <c:pt idx="11247">
                  <c:v>15.4823522933759</c:v>
                </c:pt>
                <c:pt idx="11248">
                  <c:v>15.4837288695556</c:v>
                </c:pt>
                <c:pt idx="11249">
                  <c:v>15.4851054457354</c:v>
                </c:pt>
                <c:pt idx="11250">
                  <c:v>15.4864820219151</c:v>
                </c:pt>
                <c:pt idx="11251">
                  <c:v>15.4878585980948</c:v>
                </c:pt>
                <c:pt idx="11252">
                  <c:v>15.4892351742745</c:v>
                </c:pt>
                <c:pt idx="11253">
                  <c:v>15.490611750454301</c:v>
                </c:pt>
                <c:pt idx="11254">
                  <c:v>15.491988326634001</c:v>
                </c:pt>
                <c:pt idx="11255">
                  <c:v>15.493364902813701</c:v>
                </c:pt>
                <c:pt idx="11256">
                  <c:v>15.4947414789935</c:v>
                </c:pt>
                <c:pt idx="11257">
                  <c:v>15.4961180551732</c:v>
                </c:pt>
                <c:pt idx="11258">
                  <c:v>15.4974946313529</c:v>
                </c:pt>
                <c:pt idx="11259">
                  <c:v>15.4988712075326</c:v>
                </c:pt>
                <c:pt idx="11260">
                  <c:v>15.5002477837124</c:v>
                </c:pt>
                <c:pt idx="11261">
                  <c:v>15.5016243598921</c:v>
                </c:pt>
                <c:pt idx="11262">
                  <c:v>15.5030009360718</c:v>
                </c:pt>
                <c:pt idx="11263">
                  <c:v>15.5043775122515</c:v>
                </c:pt>
                <c:pt idx="11264">
                  <c:v>15.505754088431299</c:v>
                </c:pt>
                <c:pt idx="11265">
                  <c:v>15.507130664610999</c:v>
                </c:pt>
                <c:pt idx="11266">
                  <c:v>15.508507240790699</c:v>
                </c:pt>
                <c:pt idx="11267">
                  <c:v>15.509883816970399</c:v>
                </c:pt>
                <c:pt idx="11268">
                  <c:v>15.5112603931502</c:v>
                </c:pt>
                <c:pt idx="11269">
                  <c:v>15.5126369693299</c:v>
                </c:pt>
                <c:pt idx="11270">
                  <c:v>15.5140135455096</c:v>
                </c:pt>
                <c:pt idx="11271">
                  <c:v>15.5153901216893</c:v>
                </c:pt>
                <c:pt idx="11272">
                  <c:v>15.5167666978691</c:v>
                </c:pt>
                <c:pt idx="11273">
                  <c:v>15.5181432740488</c:v>
                </c:pt>
                <c:pt idx="11274">
                  <c:v>15.5195198502285</c:v>
                </c:pt>
                <c:pt idx="11275">
                  <c:v>15.5208964264082</c:v>
                </c:pt>
                <c:pt idx="11276">
                  <c:v>15.522273002587999</c:v>
                </c:pt>
                <c:pt idx="11277">
                  <c:v>15.523649578767699</c:v>
                </c:pt>
                <c:pt idx="11278">
                  <c:v>15.525026154947399</c:v>
                </c:pt>
                <c:pt idx="11279">
                  <c:v>15.526402731127099</c:v>
                </c:pt>
                <c:pt idx="11280">
                  <c:v>15.527779307306901</c:v>
                </c:pt>
                <c:pt idx="11281">
                  <c:v>15.529155883486601</c:v>
                </c:pt>
                <c:pt idx="11282">
                  <c:v>15.530532459666301</c:v>
                </c:pt>
                <c:pt idx="11283">
                  <c:v>15.531909035846001</c:v>
                </c:pt>
                <c:pt idx="11284">
                  <c:v>15.5332856120258</c:v>
                </c:pt>
                <c:pt idx="11285">
                  <c:v>15.5346621882055</c:v>
                </c:pt>
                <c:pt idx="11286">
                  <c:v>15.5360387643852</c:v>
                </c:pt>
                <c:pt idx="11287">
                  <c:v>15.537415340565</c:v>
                </c:pt>
                <c:pt idx="11288">
                  <c:v>15.5387919167447</c:v>
                </c:pt>
                <c:pt idx="11289">
                  <c:v>15.5401684929244</c:v>
                </c:pt>
                <c:pt idx="11290">
                  <c:v>15.541545069104099</c:v>
                </c:pt>
                <c:pt idx="11291">
                  <c:v>15.542921645283901</c:v>
                </c:pt>
                <c:pt idx="11292">
                  <c:v>15.544298221463601</c:v>
                </c:pt>
                <c:pt idx="11293">
                  <c:v>15.545674797643301</c:v>
                </c:pt>
                <c:pt idx="11294">
                  <c:v>15.547051373823001</c:v>
                </c:pt>
                <c:pt idx="11295">
                  <c:v>15.5484279500028</c:v>
                </c:pt>
                <c:pt idx="11296">
                  <c:v>15.5498045261825</c:v>
                </c:pt>
                <c:pt idx="11297">
                  <c:v>15.5511811023622</c:v>
                </c:pt>
                <c:pt idx="11298">
                  <c:v>15.5525576785419</c:v>
                </c:pt>
                <c:pt idx="11299">
                  <c:v>15.5539342547217</c:v>
                </c:pt>
                <c:pt idx="11300">
                  <c:v>15.5553108309014</c:v>
                </c:pt>
                <c:pt idx="11301">
                  <c:v>15.5566874070811</c:v>
                </c:pt>
                <c:pt idx="11302">
                  <c:v>15.5580639832608</c:v>
                </c:pt>
                <c:pt idx="11303">
                  <c:v>15.559440559440599</c:v>
                </c:pt>
                <c:pt idx="11304">
                  <c:v>15.560817135620301</c:v>
                </c:pt>
                <c:pt idx="11305">
                  <c:v>15.562193711800001</c:v>
                </c:pt>
                <c:pt idx="11306">
                  <c:v>15.563570287979701</c:v>
                </c:pt>
                <c:pt idx="11307">
                  <c:v>15.5649468641595</c:v>
                </c:pt>
                <c:pt idx="11308">
                  <c:v>15.5663234403392</c:v>
                </c:pt>
                <c:pt idx="11309">
                  <c:v>15.5677000165189</c:v>
                </c:pt>
                <c:pt idx="11310">
                  <c:v>15.5690765926986</c:v>
                </c:pt>
                <c:pt idx="11311">
                  <c:v>15.5704531688784</c:v>
                </c:pt>
                <c:pt idx="11312">
                  <c:v>15.5718297450581</c:v>
                </c:pt>
                <c:pt idx="11313">
                  <c:v>15.5732063212378</c:v>
                </c:pt>
                <c:pt idx="11314">
                  <c:v>15.5745828974175</c:v>
                </c:pt>
                <c:pt idx="11315">
                  <c:v>15.575959473597299</c:v>
                </c:pt>
                <c:pt idx="11316">
                  <c:v>15.577336049776999</c:v>
                </c:pt>
                <c:pt idx="11317">
                  <c:v>15.578712625956699</c:v>
                </c:pt>
                <c:pt idx="11318">
                  <c:v>15.580089202136399</c:v>
                </c:pt>
                <c:pt idx="11319">
                  <c:v>15.5814657783162</c:v>
                </c:pt>
                <c:pt idx="11320">
                  <c:v>15.5828423544959</c:v>
                </c:pt>
                <c:pt idx="11321">
                  <c:v>15.5842189306756</c:v>
                </c:pt>
                <c:pt idx="11322">
                  <c:v>15.5855955068554</c:v>
                </c:pt>
                <c:pt idx="11323">
                  <c:v>15.5869720830351</c:v>
                </c:pt>
                <c:pt idx="11324">
                  <c:v>15.5883486592148</c:v>
                </c:pt>
                <c:pt idx="11325">
                  <c:v>15.5897252353945</c:v>
                </c:pt>
                <c:pt idx="11326">
                  <c:v>15.591101811574299</c:v>
                </c:pt>
                <c:pt idx="11327">
                  <c:v>15.592478387753999</c:v>
                </c:pt>
                <c:pt idx="11328">
                  <c:v>15.593854963933699</c:v>
                </c:pt>
                <c:pt idx="11329">
                  <c:v>15.595231540113399</c:v>
                </c:pt>
                <c:pt idx="11330">
                  <c:v>15.596608116293201</c:v>
                </c:pt>
                <c:pt idx="11331">
                  <c:v>15.597984692472901</c:v>
                </c:pt>
                <c:pt idx="11332">
                  <c:v>15.599361268652601</c:v>
                </c:pt>
                <c:pt idx="11333">
                  <c:v>15.600737844832301</c:v>
                </c:pt>
                <c:pt idx="11334">
                  <c:v>15.6021144210121</c:v>
                </c:pt>
                <c:pt idx="11335">
                  <c:v>15.6034909971918</c:v>
                </c:pt>
                <c:pt idx="11336">
                  <c:v>15.6048675733715</c:v>
                </c:pt>
                <c:pt idx="11337">
                  <c:v>15.6062441495512</c:v>
                </c:pt>
                <c:pt idx="11338">
                  <c:v>15.607620725731</c:v>
                </c:pt>
                <c:pt idx="11339">
                  <c:v>15.6089973019107</c:v>
                </c:pt>
                <c:pt idx="11340">
                  <c:v>15.6103738780904</c:v>
                </c:pt>
                <c:pt idx="11341">
                  <c:v>15.6117504542701</c:v>
                </c:pt>
                <c:pt idx="11342">
                  <c:v>15.613127030449901</c:v>
                </c:pt>
                <c:pt idx="11343">
                  <c:v>15.614503606629601</c:v>
                </c:pt>
                <c:pt idx="11344">
                  <c:v>15.615880182809301</c:v>
                </c:pt>
                <c:pt idx="11345">
                  <c:v>15.617256758989001</c:v>
                </c:pt>
                <c:pt idx="11346">
                  <c:v>15.6186333351688</c:v>
                </c:pt>
                <c:pt idx="11347">
                  <c:v>15.6200099113485</c:v>
                </c:pt>
                <c:pt idx="11348">
                  <c:v>15.6213864875282</c:v>
                </c:pt>
                <c:pt idx="11349">
                  <c:v>15.6227630637079</c:v>
                </c:pt>
                <c:pt idx="11350">
                  <c:v>15.6241396398877</c:v>
                </c:pt>
                <c:pt idx="11351">
                  <c:v>15.6255162160674</c:v>
                </c:pt>
                <c:pt idx="11352">
                  <c:v>15.6268927922471</c:v>
                </c:pt>
                <c:pt idx="11353">
                  <c:v>15.628269368426899</c:v>
                </c:pt>
                <c:pt idx="11354">
                  <c:v>15.629645944606599</c:v>
                </c:pt>
                <c:pt idx="11355">
                  <c:v>15.631022520786299</c:v>
                </c:pt>
                <c:pt idx="11356">
                  <c:v>15.632399096965999</c:v>
                </c:pt>
                <c:pt idx="11357">
                  <c:v>15.6337756731458</c:v>
                </c:pt>
                <c:pt idx="11358">
                  <c:v>15.6351522493255</c:v>
                </c:pt>
                <c:pt idx="11359">
                  <c:v>15.6365288255052</c:v>
                </c:pt>
                <c:pt idx="11360">
                  <c:v>15.6379054016849</c:v>
                </c:pt>
                <c:pt idx="11361">
                  <c:v>15.6392819778647</c:v>
                </c:pt>
                <c:pt idx="11362">
                  <c:v>15.6406585540444</c:v>
                </c:pt>
                <c:pt idx="11363">
                  <c:v>15.6420351302241</c:v>
                </c:pt>
                <c:pt idx="11364">
                  <c:v>15.6434117064038</c:v>
                </c:pt>
                <c:pt idx="11365">
                  <c:v>15.644788282583599</c:v>
                </c:pt>
                <c:pt idx="11366">
                  <c:v>15.646164858763299</c:v>
                </c:pt>
                <c:pt idx="11367">
                  <c:v>15.647541434942999</c:v>
                </c:pt>
                <c:pt idx="11368">
                  <c:v>15.648918011122699</c:v>
                </c:pt>
                <c:pt idx="11369">
                  <c:v>15.650294587302501</c:v>
                </c:pt>
                <c:pt idx="11370">
                  <c:v>15.651671163482201</c:v>
                </c:pt>
                <c:pt idx="11371">
                  <c:v>15.653047739661901</c:v>
                </c:pt>
                <c:pt idx="11372">
                  <c:v>15.654424315841601</c:v>
                </c:pt>
                <c:pt idx="11373">
                  <c:v>15.6558008920214</c:v>
                </c:pt>
                <c:pt idx="11374">
                  <c:v>15.6571774682011</c:v>
                </c:pt>
                <c:pt idx="11375">
                  <c:v>15.6585540443808</c:v>
                </c:pt>
                <c:pt idx="11376">
                  <c:v>15.6599306205605</c:v>
                </c:pt>
                <c:pt idx="11377">
                  <c:v>15.661307196740299</c:v>
                </c:pt>
                <c:pt idx="11378">
                  <c:v>15.662683772919999</c:v>
                </c:pt>
                <c:pt idx="11379">
                  <c:v>15.664060349099699</c:v>
                </c:pt>
                <c:pt idx="11380">
                  <c:v>15.665436925279399</c:v>
                </c:pt>
                <c:pt idx="11381">
                  <c:v>15.666813501459201</c:v>
                </c:pt>
                <c:pt idx="11382">
                  <c:v>15.668190077638901</c:v>
                </c:pt>
                <c:pt idx="11383">
                  <c:v>15.669566653818601</c:v>
                </c:pt>
                <c:pt idx="11384">
                  <c:v>15.6709432299984</c:v>
                </c:pt>
                <c:pt idx="11385">
                  <c:v>15.6723198061781</c:v>
                </c:pt>
                <c:pt idx="11386">
                  <c:v>15.6736963823578</c:v>
                </c:pt>
                <c:pt idx="11387">
                  <c:v>15.6750729585375</c:v>
                </c:pt>
                <c:pt idx="11388">
                  <c:v>15.6764495347173</c:v>
                </c:pt>
                <c:pt idx="11389">
                  <c:v>15.677826110897</c:v>
                </c:pt>
                <c:pt idx="11390">
                  <c:v>15.6792026870767</c:v>
                </c:pt>
                <c:pt idx="11391">
                  <c:v>15.6805792632564</c:v>
                </c:pt>
                <c:pt idx="11392">
                  <c:v>15.681955839436201</c:v>
                </c:pt>
                <c:pt idx="11393">
                  <c:v>15.683332415615901</c:v>
                </c:pt>
                <c:pt idx="11394">
                  <c:v>15.684708991795601</c:v>
                </c:pt>
                <c:pt idx="11395">
                  <c:v>15.686085567975301</c:v>
                </c:pt>
                <c:pt idx="11396">
                  <c:v>15.6874621441551</c:v>
                </c:pt>
                <c:pt idx="11397">
                  <c:v>15.6888387203348</c:v>
                </c:pt>
                <c:pt idx="11398">
                  <c:v>15.6902152965145</c:v>
                </c:pt>
                <c:pt idx="11399">
                  <c:v>15.6915918726942</c:v>
                </c:pt>
                <c:pt idx="11400">
                  <c:v>15.692968448874</c:v>
                </c:pt>
                <c:pt idx="11401">
                  <c:v>15.6943450250537</c:v>
                </c:pt>
                <c:pt idx="11402">
                  <c:v>15.6957216012334</c:v>
                </c:pt>
                <c:pt idx="11403">
                  <c:v>15.6970981774131</c:v>
                </c:pt>
                <c:pt idx="11404">
                  <c:v>15.698474753592899</c:v>
                </c:pt>
                <c:pt idx="11405">
                  <c:v>15.699851329772599</c:v>
                </c:pt>
                <c:pt idx="11406">
                  <c:v>15.701227905952299</c:v>
                </c:pt>
                <c:pt idx="11407">
                  <c:v>15.702604482131999</c:v>
                </c:pt>
                <c:pt idx="11408">
                  <c:v>15.7039810583118</c:v>
                </c:pt>
                <c:pt idx="11409">
                  <c:v>15.7053576344915</c:v>
                </c:pt>
                <c:pt idx="11410">
                  <c:v>15.7067342106712</c:v>
                </c:pt>
                <c:pt idx="11411">
                  <c:v>15.7081107868509</c:v>
                </c:pt>
                <c:pt idx="11412">
                  <c:v>15.7094873630307</c:v>
                </c:pt>
                <c:pt idx="11413">
                  <c:v>15.7108639392104</c:v>
                </c:pt>
                <c:pt idx="11414">
                  <c:v>15.7122405153901</c:v>
                </c:pt>
                <c:pt idx="11415">
                  <c:v>15.713617091569899</c:v>
                </c:pt>
                <c:pt idx="11416">
                  <c:v>15.714993667749599</c:v>
                </c:pt>
                <c:pt idx="11417">
                  <c:v>15.716370243929299</c:v>
                </c:pt>
                <c:pt idx="11418">
                  <c:v>15.717746820108999</c:v>
                </c:pt>
                <c:pt idx="11419">
                  <c:v>15.719123396288801</c:v>
                </c:pt>
                <c:pt idx="11420">
                  <c:v>15.720499972468501</c:v>
                </c:pt>
                <c:pt idx="11421">
                  <c:v>15.721876548648201</c:v>
                </c:pt>
                <c:pt idx="11422">
                  <c:v>15.723253124827901</c:v>
                </c:pt>
                <c:pt idx="11423">
                  <c:v>15.7246297010077</c:v>
                </c:pt>
                <c:pt idx="11424">
                  <c:v>15.7260062771874</c:v>
                </c:pt>
                <c:pt idx="11425">
                  <c:v>15.7273828533671</c:v>
                </c:pt>
                <c:pt idx="11426">
                  <c:v>15.7287594295468</c:v>
                </c:pt>
                <c:pt idx="11427">
                  <c:v>15.7301360057266</c:v>
                </c:pt>
                <c:pt idx="11428">
                  <c:v>15.7315125819063</c:v>
                </c:pt>
                <c:pt idx="11429">
                  <c:v>15.732889158086</c:v>
                </c:pt>
                <c:pt idx="11430">
                  <c:v>15.7342657342657</c:v>
                </c:pt>
                <c:pt idx="11431">
                  <c:v>15.735642310445501</c:v>
                </c:pt>
                <c:pt idx="11432">
                  <c:v>15.737018886625201</c:v>
                </c:pt>
                <c:pt idx="11433">
                  <c:v>15.738395462804901</c:v>
                </c:pt>
                <c:pt idx="11434">
                  <c:v>15.739772038984601</c:v>
                </c:pt>
                <c:pt idx="11435">
                  <c:v>15.7411486151644</c:v>
                </c:pt>
                <c:pt idx="11436">
                  <c:v>15.7425251913441</c:v>
                </c:pt>
                <c:pt idx="11437">
                  <c:v>15.7439017675238</c:v>
                </c:pt>
                <c:pt idx="11438">
                  <c:v>15.7452783437035</c:v>
                </c:pt>
                <c:pt idx="11439">
                  <c:v>15.7466549198833</c:v>
                </c:pt>
                <c:pt idx="11440">
                  <c:v>15.748031496063</c:v>
                </c:pt>
                <c:pt idx="11441">
                  <c:v>15.7494080722427</c:v>
                </c:pt>
                <c:pt idx="11442">
                  <c:v>15.7507846484224</c:v>
                </c:pt>
                <c:pt idx="11443">
                  <c:v>15.752161224602199</c:v>
                </c:pt>
                <c:pt idx="11444">
                  <c:v>15.753537800781899</c:v>
                </c:pt>
                <c:pt idx="11445">
                  <c:v>15.754914376961599</c:v>
                </c:pt>
                <c:pt idx="11446">
                  <c:v>15.7562909531414</c:v>
                </c:pt>
                <c:pt idx="11447">
                  <c:v>15.7576675293211</c:v>
                </c:pt>
                <c:pt idx="11448">
                  <c:v>15.7590441055008</c:v>
                </c:pt>
                <c:pt idx="11449">
                  <c:v>15.7604206816805</c:v>
                </c:pt>
                <c:pt idx="11450">
                  <c:v>15.7617972578603</c:v>
                </c:pt>
                <c:pt idx="11451">
                  <c:v>15.76317383404</c:v>
                </c:pt>
                <c:pt idx="11452">
                  <c:v>15.7645504102197</c:v>
                </c:pt>
                <c:pt idx="11453">
                  <c:v>15.7659269863994</c:v>
                </c:pt>
                <c:pt idx="11454">
                  <c:v>15.767303562579199</c:v>
                </c:pt>
                <c:pt idx="11455">
                  <c:v>15.768680138758899</c:v>
                </c:pt>
                <c:pt idx="11456">
                  <c:v>15.770056714938599</c:v>
                </c:pt>
                <c:pt idx="11457">
                  <c:v>15.771433291118299</c:v>
                </c:pt>
                <c:pt idx="11458">
                  <c:v>15.772809867298101</c:v>
                </c:pt>
                <c:pt idx="11459">
                  <c:v>15.774186443477801</c:v>
                </c:pt>
                <c:pt idx="11460">
                  <c:v>15.775563019657501</c:v>
                </c:pt>
                <c:pt idx="11461">
                  <c:v>15.776939595837201</c:v>
                </c:pt>
                <c:pt idx="11462">
                  <c:v>15.778316172017</c:v>
                </c:pt>
                <c:pt idx="11463">
                  <c:v>15.7796927481967</c:v>
                </c:pt>
                <c:pt idx="11464">
                  <c:v>15.7810693243764</c:v>
                </c:pt>
                <c:pt idx="11465">
                  <c:v>15.7824459005561</c:v>
                </c:pt>
                <c:pt idx="11466">
                  <c:v>15.783822476735899</c:v>
                </c:pt>
                <c:pt idx="11467">
                  <c:v>15.785199052915599</c:v>
                </c:pt>
                <c:pt idx="11468">
                  <c:v>15.786575629095299</c:v>
                </c:pt>
                <c:pt idx="11469">
                  <c:v>15.787952205274999</c:v>
                </c:pt>
                <c:pt idx="11470">
                  <c:v>15.789328781454801</c:v>
                </c:pt>
                <c:pt idx="11471">
                  <c:v>15.790705357634501</c:v>
                </c:pt>
                <c:pt idx="11472">
                  <c:v>15.792081933814201</c:v>
                </c:pt>
                <c:pt idx="11473">
                  <c:v>15.793458509993901</c:v>
                </c:pt>
                <c:pt idx="11474">
                  <c:v>15.7948350861737</c:v>
                </c:pt>
                <c:pt idx="11475">
                  <c:v>15.7962116623534</c:v>
                </c:pt>
                <c:pt idx="11476">
                  <c:v>15.7975882385331</c:v>
                </c:pt>
                <c:pt idx="11477">
                  <c:v>15.7989648147128</c:v>
                </c:pt>
                <c:pt idx="11478">
                  <c:v>15.8003413908926</c:v>
                </c:pt>
                <c:pt idx="11479">
                  <c:v>15.8017179670723</c:v>
                </c:pt>
                <c:pt idx="11480">
                  <c:v>15.803094543252</c:v>
                </c:pt>
                <c:pt idx="11481">
                  <c:v>15.804471119431801</c:v>
                </c:pt>
                <c:pt idx="11482">
                  <c:v>15.805847695611501</c:v>
                </c:pt>
                <c:pt idx="11483">
                  <c:v>15.807224271791201</c:v>
                </c:pt>
                <c:pt idx="11484">
                  <c:v>15.808600847970901</c:v>
                </c:pt>
                <c:pt idx="11485">
                  <c:v>15.8099774241507</c:v>
                </c:pt>
                <c:pt idx="11486">
                  <c:v>15.8113540003304</c:v>
                </c:pt>
                <c:pt idx="11487">
                  <c:v>15.8127305765101</c:v>
                </c:pt>
                <c:pt idx="11488">
                  <c:v>15.8141071526898</c:v>
                </c:pt>
                <c:pt idx="11489">
                  <c:v>15.8154837288696</c:v>
                </c:pt>
                <c:pt idx="11490">
                  <c:v>15.8168603050493</c:v>
                </c:pt>
                <c:pt idx="11491">
                  <c:v>15.818236881229</c:v>
                </c:pt>
                <c:pt idx="11492">
                  <c:v>15.8196134574087</c:v>
                </c:pt>
                <c:pt idx="11493">
                  <c:v>15.820990033588499</c:v>
                </c:pt>
                <c:pt idx="11494">
                  <c:v>15.822366609768199</c:v>
                </c:pt>
                <c:pt idx="11495">
                  <c:v>15.823743185947899</c:v>
                </c:pt>
                <c:pt idx="11496">
                  <c:v>15.825119762127599</c:v>
                </c:pt>
                <c:pt idx="11497">
                  <c:v>15.8264963383074</c:v>
                </c:pt>
                <c:pt idx="11498">
                  <c:v>15.8278729144871</c:v>
                </c:pt>
                <c:pt idx="11499">
                  <c:v>15.8292494906668</c:v>
                </c:pt>
                <c:pt idx="11500">
                  <c:v>15.8306260668465</c:v>
                </c:pt>
                <c:pt idx="11501">
                  <c:v>15.8320026430263</c:v>
                </c:pt>
                <c:pt idx="11502">
                  <c:v>15.833379219206</c:v>
                </c:pt>
                <c:pt idx="11503">
                  <c:v>15.8347557953857</c:v>
                </c:pt>
                <c:pt idx="11504">
                  <c:v>15.8361323715654</c:v>
                </c:pt>
                <c:pt idx="11505">
                  <c:v>15.837508947745199</c:v>
                </c:pt>
                <c:pt idx="11506">
                  <c:v>15.838885523924899</c:v>
                </c:pt>
                <c:pt idx="11507">
                  <c:v>15.840262100104599</c:v>
                </c:pt>
                <c:pt idx="11508">
                  <c:v>15.841638676284299</c:v>
                </c:pt>
                <c:pt idx="11509">
                  <c:v>15.843015252464101</c:v>
                </c:pt>
                <c:pt idx="11510">
                  <c:v>15.844391828643801</c:v>
                </c:pt>
                <c:pt idx="11511">
                  <c:v>15.845768404823501</c:v>
                </c:pt>
                <c:pt idx="11512">
                  <c:v>15.8471449810033</c:v>
                </c:pt>
                <c:pt idx="11513">
                  <c:v>15.848521557183</c:v>
                </c:pt>
                <c:pt idx="11514">
                  <c:v>15.8498981333627</c:v>
                </c:pt>
                <c:pt idx="11515">
                  <c:v>15.8512747095424</c:v>
                </c:pt>
                <c:pt idx="11516">
                  <c:v>15.8526512857222</c:v>
                </c:pt>
                <c:pt idx="11517">
                  <c:v>15.854027861901899</c:v>
                </c:pt>
                <c:pt idx="11518">
                  <c:v>15.855404438081599</c:v>
                </c:pt>
                <c:pt idx="11519">
                  <c:v>15.856781014261299</c:v>
                </c:pt>
                <c:pt idx="11520">
                  <c:v>15.858157590441101</c:v>
                </c:pt>
                <c:pt idx="11521">
                  <c:v>15.859534166620801</c:v>
                </c:pt>
                <c:pt idx="11522">
                  <c:v>15.860910742800501</c:v>
                </c:pt>
                <c:pt idx="11523">
                  <c:v>15.862287318980201</c:v>
                </c:pt>
                <c:pt idx="11524">
                  <c:v>15.86366389516</c:v>
                </c:pt>
                <c:pt idx="11525">
                  <c:v>15.8650404713397</c:v>
                </c:pt>
                <c:pt idx="11526">
                  <c:v>15.8664170475194</c:v>
                </c:pt>
                <c:pt idx="11527">
                  <c:v>15.8677936236991</c:v>
                </c:pt>
                <c:pt idx="11528">
                  <c:v>15.8691701998789</c:v>
                </c:pt>
                <c:pt idx="11529">
                  <c:v>15.8705467760586</c:v>
                </c:pt>
                <c:pt idx="11530">
                  <c:v>15.8719233522383</c:v>
                </c:pt>
                <c:pt idx="11531">
                  <c:v>15.873299928418</c:v>
                </c:pt>
                <c:pt idx="11532">
                  <c:v>15.874676504597801</c:v>
                </c:pt>
                <c:pt idx="11533">
                  <c:v>15.876053080777501</c:v>
                </c:pt>
                <c:pt idx="11534">
                  <c:v>15.877429656957201</c:v>
                </c:pt>
                <c:pt idx="11535">
                  <c:v>15.878806233136901</c:v>
                </c:pt>
                <c:pt idx="11536">
                  <c:v>15.8801828093167</c:v>
                </c:pt>
                <c:pt idx="11537">
                  <c:v>15.8815593854964</c:v>
                </c:pt>
                <c:pt idx="11538">
                  <c:v>15.8829359616761</c:v>
                </c:pt>
                <c:pt idx="11539">
                  <c:v>15.8843125378558</c:v>
                </c:pt>
                <c:pt idx="11540">
                  <c:v>15.8856891140356</c:v>
                </c:pt>
                <c:pt idx="11541">
                  <c:v>15.8870656902153</c:v>
                </c:pt>
                <c:pt idx="11542">
                  <c:v>15.888442266395</c:v>
                </c:pt>
                <c:pt idx="11543">
                  <c:v>15.889818842574799</c:v>
                </c:pt>
                <c:pt idx="11544">
                  <c:v>15.891195418754499</c:v>
                </c:pt>
                <c:pt idx="11545">
                  <c:v>15.892571994934199</c:v>
                </c:pt>
                <c:pt idx="11546">
                  <c:v>15.893948571113899</c:v>
                </c:pt>
                <c:pt idx="11547">
                  <c:v>15.8953251472937</c:v>
                </c:pt>
                <c:pt idx="11548">
                  <c:v>15.8967017234734</c:v>
                </c:pt>
                <c:pt idx="11549">
                  <c:v>15.8980782996531</c:v>
                </c:pt>
                <c:pt idx="11550">
                  <c:v>15.8994548758328</c:v>
                </c:pt>
                <c:pt idx="11551">
                  <c:v>15.9008314520126</c:v>
                </c:pt>
                <c:pt idx="11552">
                  <c:v>15.9022080281923</c:v>
                </c:pt>
                <c:pt idx="11553">
                  <c:v>15.903584604372</c:v>
                </c:pt>
                <c:pt idx="11554">
                  <c:v>15.9049611805517</c:v>
                </c:pt>
                <c:pt idx="11555">
                  <c:v>15.906337756731499</c:v>
                </c:pt>
                <c:pt idx="11556">
                  <c:v>15.907714332911199</c:v>
                </c:pt>
                <c:pt idx="11557">
                  <c:v>15.909090909090899</c:v>
                </c:pt>
                <c:pt idx="11558">
                  <c:v>15.910467485270599</c:v>
                </c:pt>
                <c:pt idx="11559">
                  <c:v>15.911844061450401</c:v>
                </c:pt>
                <c:pt idx="11560">
                  <c:v>15.913220637630101</c:v>
                </c:pt>
                <c:pt idx="11561">
                  <c:v>15.914597213809801</c:v>
                </c:pt>
                <c:pt idx="11562">
                  <c:v>15.915973789989501</c:v>
                </c:pt>
                <c:pt idx="11563">
                  <c:v>15.9173503661693</c:v>
                </c:pt>
                <c:pt idx="11564">
                  <c:v>15.918726942349</c:v>
                </c:pt>
                <c:pt idx="11565">
                  <c:v>15.9201035185287</c:v>
                </c:pt>
                <c:pt idx="11566">
                  <c:v>15.9214800947084</c:v>
                </c:pt>
                <c:pt idx="11567">
                  <c:v>15.9228566708882</c:v>
                </c:pt>
                <c:pt idx="11568">
                  <c:v>15.9242332470679</c:v>
                </c:pt>
                <c:pt idx="11569">
                  <c:v>15.9256098232476</c:v>
                </c:pt>
                <c:pt idx="11570">
                  <c:v>15.9269863994273</c:v>
                </c:pt>
                <c:pt idx="11571">
                  <c:v>15.928362975607101</c:v>
                </c:pt>
                <c:pt idx="11572">
                  <c:v>15.929739551786801</c:v>
                </c:pt>
                <c:pt idx="11573">
                  <c:v>15.931116127966501</c:v>
                </c:pt>
                <c:pt idx="11574">
                  <c:v>15.9324927041463</c:v>
                </c:pt>
                <c:pt idx="11575">
                  <c:v>15.933869280326</c:v>
                </c:pt>
                <c:pt idx="11576">
                  <c:v>15.9352458565057</c:v>
                </c:pt>
                <c:pt idx="11577">
                  <c:v>15.9366224326854</c:v>
                </c:pt>
                <c:pt idx="11578">
                  <c:v>15.9379990088652</c:v>
                </c:pt>
                <c:pt idx="11579">
                  <c:v>15.9393755850449</c:v>
                </c:pt>
                <c:pt idx="11580">
                  <c:v>15.9407521612246</c:v>
                </c:pt>
                <c:pt idx="11581">
                  <c:v>15.9421287374043</c:v>
                </c:pt>
                <c:pt idx="11582">
                  <c:v>15.943505313584099</c:v>
                </c:pt>
                <c:pt idx="11583">
                  <c:v>15.944881889763799</c:v>
                </c:pt>
                <c:pt idx="11584">
                  <c:v>15.946258465943499</c:v>
                </c:pt>
                <c:pt idx="11585">
                  <c:v>15.947635042123199</c:v>
                </c:pt>
                <c:pt idx="11586">
                  <c:v>15.949011618303</c:v>
                </c:pt>
                <c:pt idx="11587">
                  <c:v>15.9503881944827</c:v>
                </c:pt>
                <c:pt idx="11588">
                  <c:v>15.9517647706624</c:v>
                </c:pt>
                <c:pt idx="11589">
                  <c:v>15.9531413468421</c:v>
                </c:pt>
                <c:pt idx="11590">
                  <c:v>15.9545179230219</c:v>
                </c:pt>
                <c:pt idx="11591">
                  <c:v>15.9558944992016</c:v>
                </c:pt>
                <c:pt idx="11592">
                  <c:v>15.9572710753813</c:v>
                </c:pt>
                <c:pt idx="11593">
                  <c:v>15.958647651561</c:v>
                </c:pt>
                <c:pt idx="11594">
                  <c:v>15.960024227740799</c:v>
                </c:pt>
                <c:pt idx="11595">
                  <c:v>15.961400803920499</c:v>
                </c:pt>
                <c:pt idx="11596">
                  <c:v>15.962777380100199</c:v>
                </c:pt>
                <c:pt idx="11597">
                  <c:v>15.964153956279899</c:v>
                </c:pt>
                <c:pt idx="11598">
                  <c:v>15.965530532459701</c:v>
                </c:pt>
                <c:pt idx="11599">
                  <c:v>15.966907108639401</c:v>
                </c:pt>
                <c:pt idx="11600">
                  <c:v>15.968283684819101</c:v>
                </c:pt>
                <c:pt idx="11601">
                  <c:v>15.969660260998801</c:v>
                </c:pt>
                <c:pt idx="11602">
                  <c:v>15.9710368371786</c:v>
                </c:pt>
                <c:pt idx="11603">
                  <c:v>15.9724134133583</c:v>
                </c:pt>
                <c:pt idx="11604">
                  <c:v>15.973789989538</c:v>
                </c:pt>
                <c:pt idx="11605">
                  <c:v>15.9751665657177</c:v>
                </c:pt>
                <c:pt idx="11606">
                  <c:v>15.976543141897499</c:v>
                </c:pt>
                <c:pt idx="11607">
                  <c:v>15.977919718077199</c:v>
                </c:pt>
                <c:pt idx="11608">
                  <c:v>15.979296294256899</c:v>
                </c:pt>
                <c:pt idx="11609">
                  <c:v>15.980672870436701</c:v>
                </c:pt>
                <c:pt idx="11610">
                  <c:v>15.982049446616401</c:v>
                </c:pt>
                <c:pt idx="11611">
                  <c:v>15.983426022796101</c:v>
                </c:pt>
                <c:pt idx="11612">
                  <c:v>15.984802598975801</c:v>
                </c:pt>
                <c:pt idx="11613">
                  <c:v>15.9861791751556</c:v>
                </c:pt>
                <c:pt idx="11614">
                  <c:v>15.9875557513353</c:v>
                </c:pt>
                <c:pt idx="11615">
                  <c:v>15.988932327515</c:v>
                </c:pt>
                <c:pt idx="11616">
                  <c:v>15.9903089036947</c:v>
                </c:pt>
                <c:pt idx="11617">
                  <c:v>15.9916854798745</c:v>
                </c:pt>
                <c:pt idx="11618">
                  <c:v>15.9930620560542</c:v>
                </c:pt>
                <c:pt idx="11619">
                  <c:v>15.9944386322339</c:v>
                </c:pt>
                <c:pt idx="11620">
                  <c:v>15.9958152084136</c:v>
                </c:pt>
                <c:pt idx="11621">
                  <c:v>15.997191784593401</c:v>
                </c:pt>
                <c:pt idx="11622">
                  <c:v>15.998568360773101</c:v>
                </c:pt>
                <c:pt idx="11623">
                  <c:v>15.999944936952801</c:v>
                </c:pt>
                <c:pt idx="11624">
                  <c:v>16.001321513132499</c:v>
                </c:pt>
                <c:pt idx="11625">
                  <c:v>16.0026980893123</c:v>
                </c:pt>
                <c:pt idx="11626">
                  <c:v>16.004074665491999</c:v>
                </c:pt>
                <c:pt idx="11627">
                  <c:v>16.0054512416717</c:v>
                </c:pt>
                <c:pt idx="11628">
                  <c:v>16.006827817851399</c:v>
                </c:pt>
                <c:pt idx="11629">
                  <c:v>16.0082043940312</c:v>
                </c:pt>
                <c:pt idx="11630">
                  <c:v>16.009580970210902</c:v>
                </c:pt>
                <c:pt idx="11631">
                  <c:v>16.0109575463906</c:v>
                </c:pt>
                <c:pt idx="11632">
                  <c:v>16.012334122570302</c:v>
                </c:pt>
                <c:pt idx="11633">
                  <c:v>16.013710698750099</c:v>
                </c:pt>
                <c:pt idx="11634">
                  <c:v>16.015087274929801</c:v>
                </c:pt>
                <c:pt idx="11635">
                  <c:v>16.016463851109499</c:v>
                </c:pt>
                <c:pt idx="11636">
                  <c:v>16.0178404272893</c:v>
                </c:pt>
                <c:pt idx="11637">
                  <c:v>16.019217003468999</c:v>
                </c:pt>
                <c:pt idx="11638">
                  <c:v>16.0205935796487</c:v>
                </c:pt>
                <c:pt idx="11639">
                  <c:v>16.021970155828399</c:v>
                </c:pt>
                <c:pt idx="11640">
                  <c:v>16.0233467320082</c:v>
                </c:pt>
                <c:pt idx="11641">
                  <c:v>16.024723308187902</c:v>
                </c:pt>
                <c:pt idx="11642">
                  <c:v>16.0260998843676</c:v>
                </c:pt>
                <c:pt idx="11643">
                  <c:v>16.027476460547302</c:v>
                </c:pt>
                <c:pt idx="11644">
                  <c:v>16.028853036727099</c:v>
                </c:pt>
                <c:pt idx="11645">
                  <c:v>16.030229612906801</c:v>
                </c:pt>
                <c:pt idx="11646">
                  <c:v>16.031606189086499</c:v>
                </c:pt>
                <c:pt idx="11647">
                  <c:v>16.032982765266201</c:v>
                </c:pt>
                <c:pt idx="11648">
                  <c:v>16.034359341445999</c:v>
                </c:pt>
                <c:pt idx="11649">
                  <c:v>16.035735917625701</c:v>
                </c:pt>
                <c:pt idx="11650">
                  <c:v>16.037112493805399</c:v>
                </c:pt>
                <c:pt idx="11651">
                  <c:v>16.038489069985101</c:v>
                </c:pt>
                <c:pt idx="11652">
                  <c:v>16.039865646164898</c:v>
                </c:pt>
                <c:pt idx="11653">
                  <c:v>16.0412422223446</c:v>
                </c:pt>
                <c:pt idx="11654">
                  <c:v>16.042618798524298</c:v>
                </c:pt>
                <c:pt idx="11655">
                  <c:v>16.043995374704</c:v>
                </c:pt>
                <c:pt idx="11656">
                  <c:v>16.045371950883801</c:v>
                </c:pt>
                <c:pt idx="11657">
                  <c:v>16.0467485270635</c:v>
                </c:pt>
                <c:pt idx="11658">
                  <c:v>16.048125103243201</c:v>
                </c:pt>
                <c:pt idx="11659">
                  <c:v>16.0495016794229</c:v>
                </c:pt>
                <c:pt idx="11660">
                  <c:v>16.050878255602701</c:v>
                </c:pt>
                <c:pt idx="11661">
                  <c:v>16.052254831782399</c:v>
                </c:pt>
                <c:pt idx="11662">
                  <c:v>16.053631407962101</c:v>
                </c:pt>
                <c:pt idx="11663">
                  <c:v>16.055007984141799</c:v>
                </c:pt>
                <c:pt idx="11664">
                  <c:v>16.0563845603216</c:v>
                </c:pt>
                <c:pt idx="11665">
                  <c:v>16.057761136501298</c:v>
                </c:pt>
                <c:pt idx="11666">
                  <c:v>16.059137712681</c:v>
                </c:pt>
                <c:pt idx="11667">
                  <c:v>16.060514288860698</c:v>
                </c:pt>
                <c:pt idx="11668">
                  <c:v>16.0618908650405</c:v>
                </c:pt>
                <c:pt idx="11669">
                  <c:v>16.063267441220201</c:v>
                </c:pt>
                <c:pt idx="11670">
                  <c:v>16.0646440173999</c:v>
                </c:pt>
                <c:pt idx="11671">
                  <c:v>16.066020593579701</c:v>
                </c:pt>
                <c:pt idx="11672">
                  <c:v>16.067397169759399</c:v>
                </c:pt>
                <c:pt idx="11673">
                  <c:v>16.068773745939101</c:v>
                </c:pt>
                <c:pt idx="11674">
                  <c:v>16.070150322118799</c:v>
                </c:pt>
                <c:pt idx="11675">
                  <c:v>16.0715268982986</c:v>
                </c:pt>
                <c:pt idx="11676">
                  <c:v>16.072903474478299</c:v>
                </c:pt>
                <c:pt idx="11677">
                  <c:v>16.074280050658</c:v>
                </c:pt>
                <c:pt idx="11678">
                  <c:v>16.075656626837699</c:v>
                </c:pt>
                <c:pt idx="11679">
                  <c:v>16.0770332030175</c:v>
                </c:pt>
                <c:pt idx="11680">
                  <c:v>16.078409779197202</c:v>
                </c:pt>
                <c:pt idx="11681">
                  <c:v>16.0797863553769</c:v>
                </c:pt>
                <c:pt idx="11682">
                  <c:v>16.081162931556602</c:v>
                </c:pt>
                <c:pt idx="11683">
                  <c:v>16.082539507736399</c:v>
                </c:pt>
                <c:pt idx="11684">
                  <c:v>16.083916083916101</c:v>
                </c:pt>
                <c:pt idx="11685">
                  <c:v>16.085292660095799</c:v>
                </c:pt>
                <c:pt idx="11686">
                  <c:v>16.086669236275501</c:v>
                </c:pt>
                <c:pt idx="11687">
                  <c:v>16.088045812455299</c:v>
                </c:pt>
                <c:pt idx="11688">
                  <c:v>16.089422388635001</c:v>
                </c:pt>
                <c:pt idx="11689">
                  <c:v>16.090798964814699</c:v>
                </c:pt>
                <c:pt idx="11690">
                  <c:v>16.092175540994401</c:v>
                </c:pt>
                <c:pt idx="11691">
                  <c:v>16.093552117174202</c:v>
                </c:pt>
                <c:pt idx="11692">
                  <c:v>16.0949286933539</c:v>
                </c:pt>
                <c:pt idx="11693">
                  <c:v>16.096305269533602</c:v>
                </c:pt>
                <c:pt idx="11694">
                  <c:v>16.0976818457133</c:v>
                </c:pt>
                <c:pt idx="11695">
                  <c:v>16.099058421893101</c:v>
                </c:pt>
                <c:pt idx="11696">
                  <c:v>16.100434998072799</c:v>
                </c:pt>
                <c:pt idx="11697">
                  <c:v>16.101811574252501</c:v>
                </c:pt>
                <c:pt idx="11698">
                  <c:v>16.103188150432199</c:v>
                </c:pt>
                <c:pt idx="11699">
                  <c:v>16.104564726612001</c:v>
                </c:pt>
                <c:pt idx="11700">
                  <c:v>16.105941302791699</c:v>
                </c:pt>
                <c:pt idx="11701">
                  <c:v>16.107317878971401</c:v>
                </c:pt>
                <c:pt idx="11702">
                  <c:v>16.108694455151198</c:v>
                </c:pt>
                <c:pt idx="11703">
                  <c:v>16.1100710313309</c:v>
                </c:pt>
                <c:pt idx="11704">
                  <c:v>16.111447607510598</c:v>
                </c:pt>
                <c:pt idx="11705">
                  <c:v>16.1128241836903</c:v>
                </c:pt>
                <c:pt idx="11706">
                  <c:v>16.114200759870101</c:v>
                </c:pt>
                <c:pt idx="11707">
                  <c:v>16.1155773360498</c:v>
                </c:pt>
                <c:pt idx="11708">
                  <c:v>16.116953912229501</c:v>
                </c:pt>
                <c:pt idx="11709">
                  <c:v>16.1183304884092</c:v>
                </c:pt>
                <c:pt idx="11710">
                  <c:v>16.119707064589001</c:v>
                </c:pt>
                <c:pt idx="11711">
                  <c:v>16.121083640768699</c:v>
                </c:pt>
                <c:pt idx="11712">
                  <c:v>16.122460216948401</c:v>
                </c:pt>
                <c:pt idx="11713">
                  <c:v>16.123836793128099</c:v>
                </c:pt>
                <c:pt idx="11714">
                  <c:v>16.1252133693079</c:v>
                </c:pt>
                <c:pt idx="11715">
                  <c:v>16.126589945487598</c:v>
                </c:pt>
                <c:pt idx="11716">
                  <c:v>16.1279665216673</c:v>
                </c:pt>
                <c:pt idx="11717">
                  <c:v>16.129343097846998</c:v>
                </c:pt>
                <c:pt idx="11718">
                  <c:v>16.1307196740268</c:v>
                </c:pt>
                <c:pt idx="11719">
                  <c:v>16.132096250206502</c:v>
                </c:pt>
                <c:pt idx="11720">
                  <c:v>16.1334728263862</c:v>
                </c:pt>
                <c:pt idx="11721">
                  <c:v>16.134849402565901</c:v>
                </c:pt>
                <c:pt idx="11722">
                  <c:v>16.136225978745699</c:v>
                </c:pt>
                <c:pt idx="11723">
                  <c:v>16.137602554925401</c:v>
                </c:pt>
                <c:pt idx="11724">
                  <c:v>16.138979131105099</c:v>
                </c:pt>
                <c:pt idx="11725">
                  <c:v>16.140355707284801</c:v>
                </c:pt>
                <c:pt idx="11726">
                  <c:v>16.141732283464599</c:v>
                </c:pt>
                <c:pt idx="11727">
                  <c:v>16.1431088596443</c:v>
                </c:pt>
                <c:pt idx="11728">
                  <c:v>16.144485435823999</c:v>
                </c:pt>
                <c:pt idx="11729">
                  <c:v>16.1458620120037</c:v>
                </c:pt>
                <c:pt idx="11730">
                  <c:v>16.147238588183502</c:v>
                </c:pt>
                <c:pt idx="11731">
                  <c:v>16.1486151643632</c:v>
                </c:pt>
                <c:pt idx="11732">
                  <c:v>16.149991740542902</c:v>
                </c:pt>
                <c:pt idx="11733">
                  <c:v>16.151368316722699</c:v>
                </c:pt>
                <c:pt idx="11734">
                  <c:v>16.152744892902401</c:v>
                </c:pt>
                <c:pt idx="11735">
                  <c:v>16.154121469082099</c:v>
                </c:pt>
                <c:pt idx="11736">
                  <c:v>16.155498045261801</c:v>
                </c:pt>
                <c:pt idx="11737">
                  <c:v>16.156874621441599</c:v>
                </c:pt>
                <c:pt idx="11738">
                  <c:v>16.158251197621301</c:v>
                </c:pt>
                <c:pt idx="11739">
                  <c:v>16.159627773800999</c:v>
                </c:pt>
                <c:pt idx="11740">
                  <c:v>16.161004349980701</c:v>
                </c:pt>
                <c:pt idx="11741">
                  <c:v>16.162380926160498</c:v>
                </c:pt>
                <c:pt idx="11742">
                  <c:v>16.1637575023402</c:v>
                </c:pt>
                <c:pt idx="11743">
                  <c:v>16.165134078519898</c:v>
                </c:pt>
                <c:pt idx="11744">
                  <c:v>16.1665106546996</c:v>
                </c:pt>
                <c:pt idx="11745">
                  <c:v>16.167887230879401</c:v>
                </c:pt>
                <c:pt idx="11746">
                  <c:v>16.169263807059099</c:v>
                </c:pt>
                <c:pt idx="11747">
                  <c:v>16.170640383238801</c:v>
                </c:pt>
                <c:pt idx="11748">
                  <c:v>16.172016959418499</c:v>
                </c:pt>
                <c:pt idx="11749">
                  <c:v>16.173393535598301</c:v>
                </c:pt>
                <c:pt idx="11750">
                  <c:v>16.174770111777999</c:v>
                </c:pt>
                <c:pt idx="11751">
                  <c:v>16.176146687957701</c:v>
                </c:pt>
                <c:pt idx="11752">
                  <c:v>16.177523264137399</c:v>
                </c:pt>
                <c:pt idx="11753">
                  <c:v>16.1788998403172</c:v>
                </c:pt>
                <c:pt idx="11754">
                  <c:v>16.180276416496898</c:v>
                </c:pt>
                <c:pt idx="11755">
                  <c:v>16.1816529926766</c:v>
                </c:pt>
                <c:pt idx="11756">
                  <c:v>16.183029568856298</c:v>
                </c:pt>
                <c:pt idx="11757">
                  <c:v>16.1844061450361</c:v>
                </c:pt>
                <c:pt idx="11758">
                  <c:v>16.185782721215801</c:v>
                </c:pt>
                <c:pt idx="11759">
                  <c:v>16.1871592973955</c:v>
                </c:pt>
                <c:pt idx="11760">
                  <c:v>16.188535873575201</c:v>
                </c:pt>
                <c:pt idx="11761">
                  <c:v>16.189912449754999</c:v>
                </c:pt>
                <c:pt idx="11762">
                  <c:v>16.191289025934701</c:v>
                </c:pt>
                <c:pt idx="11763">
                  <c:v>16.192665602114399</c:v>
                </c:pt>
                <c:pt idx="11764">
                  <c:v>16.1940421782942</c:v>
                </c:pt>
                <c:pt idx="11765">
                  <c:v>16.195418754473899</c:v>
                </c:pt>
                <c:pt idx="11766">
                  <c:v>16.1967953306536</c:v>
                </c:pt>
                <c:pt idx="11767">
                  <c:v>16.198171906833299</c:v>
                </c:pt>
                <c:pt idx="11768">
                  <c:v>16.1995484830131</c:v>
                </c:pt>
                <c:pt idx="11769">
                  <c:v>16.200925059192802</c:v>
                </c:pt>
                <c:pt idx="11770">
                  <c:v>16.2023016353725</c:v>
                </c:pt>
                <c:pt idx="11771">
                  <c:v>16.203678211552202</c:v>
                </c:pt>
                <c:pt idx="11772">
                  <c:v>16.205054787731999</c:v>
                </c:pt>
                <c:pt idx="11773">
                  <c:v>16.206431363911701</c:v>
                </c:pt>
                <c:pt idx="11774">
                  <c:v>16.207807940091399</c:v>
                </c:pt>
                <c:pt idx="11775">
                  <c:v>16.209184516271101</c:v>
                </c:pt>
                <c:pt idx="11776">
                  <c:v>16.210561092450899</c:v>
                </c:pt>
                <c:pt idx="11777">
                  <c:v>16.2119376686306</c:v>
                </c:pt>
                <c:pt idx="11778">
                  <c:v>16.213314244810299</c:v>
                </c:pt>
                <c:pt idx="11779">
                  <c:v>16.21469082099</c:v>
                </c:pt>
                <c:pt idx="11780">
                  <c:v>16.216067397169802</c:v>
                </c:pt>
                <c:pt idx="11781">
                  <c:v>16.2174439733495</c:v>
                </c:pt>
                <c:pt idx="11782">
                  <c:v>16.218820549529202</c:v>
                </c:pt>
                <c:pt idx="11783">
                  <c:v>16.2201971257089</c:v>
                </c:pt>
                <c:pt idx="11784">
                  <c:v>16.221573701888701</c:v>
                </c:pt>
                <c:pt idx="11785">
                  <c:v>16.222950278068399</c:v>
                </c:pt>
                <c:pt idx="11786">
                  <c:v>16.224326854248101</c:v>
                </c:pt>
                <c:pt idx="11787">
                  <c:v>16.225703430427799</c:v>
                </c:pt>
                <c:pt idx="11788">
                  <c:v>16.227080006607601</c:v>
                </c:pt>
                <c:pt idx="11789">
                  <c:v>16.228456582787299</c:v>
                </c:pt>
                <c:pt idx="11790">
                  <c:v>16.229833158967001</c:v>
                </c:pt>
                <c:pt idx="11791">
                  <c:v>16.231209735146798</c:v>
                </c:pt>
                <c:pt idx="11792">
                  <c:v>16.2325863113265</c:v>
                </c:pt>
                <c:pt idx="11793">
                  <c:v>16.233962887506198</c:v>
                </c:pt>
                <c:pt idx="11794">
                  <c:v>16.2353394636859</c:v>
                </c:pt>
                <c:pt idx="11795">
                  <c:v>16.236716039865598</c:v>
                </c:pt>
                <c:pt idx="11796">
                  <c:v>16.2380926160454</c:v>
                </c:pt>
                <c:pt idx="11797">
                  <c:v>16.239469192225101</c:v>
                </c:pt>
                <c:pt idx="11798">
                  <c:v>16.2408457684048</c:v>
                </c:pt>
                <c:pt idx="11799">
                  <c:v>16.242222344584601</c:v>
                </c:pt>
                <c:pt idx="11800">
                  <c:v>16.243598920764299</c:v>
                </c:pt>
                <c:pt idx="11801">
                  <c:v>16.244975496944001</c:v>
                </c:pt>
                <c:pt idx="11802">
                  <c:v>16.246352073123699</c:v>
                </c:pt>
                <c:pt idx="11803">
                  <c:v>16.2477286493035</c:v>
                </c:pt>
                <c:pt idx="11804">
                  <c:v>16.249105225483198</c:v>
                </c:pt>
                <c:pt idx="11805">
                  <c:v>16.2504818016629</c:v>
                </c:pt>
                <c:pt idx="11806">
                  <c:v>16.251858377842598</c:v>
                </c:pt>
                <c:pt idx="11807">
                  <c:v>16.2532349540224</c:v>
                </c:pt>
                <c:pt idx="11808">
                  <c:v>16.254611530202101</c:v>
                </c:pt>
                <c:pt idx="11809">
                  <c:v>16.2559881063818</c:v>
                </c:pt>
                <c:pt idx="11810">
                  <c:v>16.257364682561501</c:v>
                </c:pt>
                <c:pt idx="11811">
                  <c:v>16.258741258741299</c:v>
                </c:pt>
                <c:pt idx="11812">
                  <c:v>16.260117834921001</c:v>
                </c:pt>
                <c:pt idx="11813">
                  <c:v>16.261494411100699</c:v>
                </c:pt>
                <c:pt idx="11814">
                  <c:v>16.262870987280401</c:v>
                </c:pt>
                <c:pt idx="11815">
                  <c:v>16.264247563460199</c:v>
                </c:pt>
                <c:pt idx="11816">
                  <c:v>16.2656241396399</c:v>
                </c:pt>
                <c:pt idx="11817">
                  <c:v>16.267000715819599</c:v>
                </c:pt>
                <c:pt idx="11818">
                  <c:v>16.2683772919993</c:v>
                </c:pt>
                <c:pt idx="11819">
                  <c:v>16.269753868179102</c:v>
                </c:pt>
                <c:pt idx="11820">
                  <c:v>16.2711304443588</c:v>
                </c:pt>
                <c:pt idx="11821">
                  <c:v>16.272507020538502</c:v>
                </c:pt>
                <c:pt idx="11822">
                  <c:v>16.2738835967182</c:v>
                </c:pt>
                <c:pt idx="11823">
                  <c:v>16.275260172898001</c:v>
                </c:pt>
                <c:pt idx="11824">
                  <c:v>16.276636749077699</c:v>
                </c:pt>
                <c:pt idx="11825">
                  <c:v>16.278013325257401</c:v>
                </c:pt>
                <c:pt idx="11826">
                  <c:v>16.279389901437199</c:v>
                </c:pt>
                <c:pt idx="11827">
                  <c:v>16.280766477616901</c:v>
                </c:pt>
                <c:pt idx="11828">
                  <c:v>16.282143053796599</c:v>
                </c:pt>
                <c:pt idx="11829">
                  <c:v>16.283519629976301</c:v>
                </c:pt>
                <c:pt idx="11830">
                  <c:v>16.284896206156098</c:v>
                </c:pt>
                <c:pt idx="11831">
                  <c:v>16.2862727823358</c:v>
                </c:pt>
                <c:pt idx="11832">
                  <c:v>16.287649358515502</c:v>
                </c:pt>
                <c:pt idx="11833">
                  <c:v>16.2890259346952</c:v>
                </c:pt>
                <c:pt idx="11834">
                  <c:v>16.290402510875001</c:v>
                </c:pt>
                <c:pt idx="11835">
                  <c:v>16.291779087054699</c:v>
                </c:pt>
                <c:pt idx="11836">
                  <c:v>16.293155663234401</c:v>
                </c:pt>
                <c:pt idx="11837">
                  <c:v>16.294532239414099</c:v>
                </c:pt>
                <c:pt idx="11838">
                  <c:v>16.295908815593901</c:v>
                </c:pt>
                <c:pt idx="11839">
                  <c:v>16.297285391773599</c:v>
                </c:pt>
                <c:pt idx="11840">
                  <c:v>16.298661967953301</c:v>
                </c:pt>
                <c:pt idx="11841">
                  <c:v>16.300038544132999</c:v>
                </c:pt>
                <c:pt idx="11842">
                  <c:v>16.3014151203128</c:v>
                </c:pt>
                <c:pt idx="11843">
                  <c:v>16.302791696492498</c:v>
                </c:pt>
                <c:pt idx="11844">
                  <c:v>16.3041682726722</c:v>
                </c:pt>
                <c:pt idx="11845">
                  <c:v>16.305544848851898</c:v>
                </c:pt>
                <c:pt idx="11846">
                  <c:v>16.3069214250317</c:v>
                </c:pt>
                <c:pt idx="11847">
                  <c:v>16.308298001211401</c:v>
                </c:pt>
                <c:pt idx="11848">
                  <c:v>16.3096745773911</c:v>
                </c:pt>
                <c:pt idx="11849">
                  <c:v>16.311051153570801</c:v>
                </c:pt>
                <c:pt idx="11850">
                  <c:v>16.312427729750599</c:v>
                </c:pt>
                <c:pt idx="11851">
                  <c:v>16.313804305930301</c:v>
                </c:pt>
                <c:pt idx="11852">
                  <c:v>16.315180882109999</c:v>
                </c:pt>
                <c:pt idx="11853">
                  <c:v>16.316557458289701</c:v>
                </c:pt>
                <c:pt idx="11854">
                  <c:v>16.317934034469499</c:v>
                </c:pt>
                <c:pt idx="11855">
                  <c:v>16.3193106106492</c:v>
                </c:pt>
                <c:pt idx="11856">
                  <c:v>16.320687186828899</c:v>
                </c:pt>
                <c:pt idx="11857">
                  <c:v>16.3220637630086</c:v>
                </c:pt>
                <c:pt idx="11858">
                  <c:v>16.323440339188402</c:v>
                </c:pt>
                <c:pt idx="11859">
                  <c:v>16.3248169153681</c:v>
                </c:pt>
                <c:pt idx="11860">
                  <c:v>16.326193491547802</c:v>
                </c:pt>
                <c:pt idx="11861">
                  <c:v>16.327570067727599</c:v>
                </c:pt>
                <c:pt idx="11862">
                  <c:v>16.328946643907301</c:v>
                </c:pt>
                <c:pt idx="11863">
                  <c:v>16.330323220086999</c:v>
                </c:pt>
                <c:pt idx="11864">
                  <c:v>16.331699796266701</c:v>
                </c:pt>
                <c:pt idx="11865">
                  <c:v>16.333076372446499</c:v>
                </c:pt>
                <c:pt idx="11866">
                  <c:v>16.3344529486262</c:v>
                </c:pt>
                <c:pt idx="11867">
                  <c:v>16.335829524805899</c:v>
                </c:pt>
                <c:pt idx="11868">
                  <c:v>16.3372061009856</c:v>
                </c:pt>
                <c:pt idx="11869">
                  <c:v>16.338582677165402</c:v>
                </c:pt>
                <c:pt idx="11870">
                  <c:v>16.3399592533451</c:v>
                </c:pt>
                <c:pt idx="11871">
                  <c:v>16.341335829524802</c:v>
                </c:pt>
                <c:pt idx="11872">
                  <c:v>16.3427124057045</c:v>
                </c:pt>
                <c:pt idx="11873">
                  <c:v>16.344088981884301</c:v>
                </c:pt>
                <c:pt idx="11874">
                  <c:v>16.345465558063999</c:v>
                </c:pt>
                <c:pt idx="11875">
                  <c:v>16.346842134243701</c:v>
                </c:pt>
                <c:pt idx="11876">
                  <c:v>16.348218710423399</c:v>
                </c:pt>
                <c:pt idx="11877">
                  <c:v>16.349595286603201</c:v>
                </c:pt>
                <c:pt idx="11878">
                  <c:v>16.350971862782899</c:v>
                </c:pt>
                <c:pt idx="11879">
                  <c:v>16.352348438962601</c:v>
                </c:pt>
                <c:pt idx="11880">
                  <c:v>16.353725015142299</c:v>
                </c:pt>
                <c:pt idx="11881">
                  <c:v>16.3551015913221</c:v>
                </c:pt>
                <c:pt idx="11882">
                  <c:v>16.356478167501798</c:v>
                </c:pt>
                <c:pt idx="11883">
                  <c:v>16.3578547436815</c:v>
                </c:pt>
                <c:pt idx="11884">
                  <c:v>16.359231319861198</c:v>
                </c:pt>
                <c:pt idx="11885">
                  <c:v>16.360607896041</c:v>
                </c:pt>
                <c:pt idx="11886">
                  <c:v>16.361984472220701</c:v>
                </c:pt>
                <c:pt idx="11887">
                  <c:v>16.3633610484004</c:v>
                </c:pt>
                <c:pt idx="11888">
                  <c:v>16.364737624580101</c:v>
                </c:pt>
                <c:pt idx="11889">
                  <c:v>16.366114200759899</c:v>
                </c:pt>
                <c:pt idx="11890">
                  <c:v>16.367490776939601</c:v>
                </c:pt>
                <c:pt idx="11891">
                  <c:v>16.368867353119299</c:v>
                </c:pt>
                <c:pt idx="11892">
                  <c:v>16.3702439292991</c:v>
                </c:pt>
                <c:pt idx="11893">
                  <c:v>16.371620505478798</c:v>
                </c:pt>
                <c:pt idx="11894">
                  <c:v>16.3729970816585</c:v>
                </c:pt>
                <c:pt idx="11895">
                  <c:v>16.374373657838198</c:v>
                </c:pt>
                <c:pt idx="11896">
                  <c:v>16.375750234018</c:v>
                </c:pt>
                <c:pt idx="11897">
                  <c:v>16.377126810197701</c:v>
                </c:pt>
                <c:pt idx="11898">
                  <c:v>16.3785033863774</c:v>
                </c:pt>
                <c:pt idx="11899">
                  <c:v>16.379879962557101</c:v>
                </c:pt>
                <c:pt idx="11900">
                  <c:v>16.381256538736899</c:v>
                </c:pt>
                <c:pt idx="11901">
                  <c:v>16.382633114916601</c:v>
                </c:pt>
                <c:pt idx="11902">
                  <c:v>16.384009691096299</c:v>
                </c:pt>
                <c:pt idx="11903">
                  <c:v>16.385386267276001</c:v>
                </c:pt>
                <c:pt idx="11904">
                  <c:v>16.386762843455799</c:v>
                </c:pt>
                <c:pt idx="11905">
                  <c:v>16.3881394196355</c:v>
                </c:pt>
                <c:pt idx="11906">
                  <c:v>16.389515995815199</c:v>
                </c:pt>
                <c:pt idx="11907">
                  <c:v>16.3908925719949</c:v>
                </c:pt>
                <c:pt idx="11908">
                  <c:v>16.392269148174702</c:v>
                </c:pt>
                <c:pt idx="11909">
                  <c:v>16.3936457243544</c:v>
                </c:pt>
                <c:pt idx="11910">
                  <c:v>16.395022300534102</c:v>
                </c:pt>
                <c:pt idx="11911">
                  <c:v>16.3963988767138</c:v>
                </c:pt>
                <c:pt idx="11912">
                  <c:v>16.397775452893601</c:v>
                </c:pt>
                <c:pt idx="11913">
                  <c:v>16.399152029073299</c:v>
                </c:pt>
                <c:pt idx="11914">
                  <c:v>16.400528605253001</c:v>
                </c:pt>
                <c:pt idx="11915">
                  <c:v>16.401905181432699</c:v>
                </c:pt>
                <c:pt idx="11916">
                  <c:v>16.403281757612501</c:v>
                </c:pt>
                <c:pt idx="11917">
                  <c:v>16.404658333792199</c:v>
                </c:pt>
                <c:pt idx="11918">
                  <c:v>16.406034909971901</c:v>
                </c:pt>
                <c:pt idx="11919">
                  <c:v>16.407411486151702</c:v>
                </c:pt>
                <c:pt idx="11920">
                  <c:v>16.4087880623314</c:v>
                </c:pt>
                <c:pt idx="11921">
                  <c:v>16.410164638511102</c:v>
                </c:pt>
                <c:pt idx="11922">
                  <c:v>16.4115412146908</c:v>
                </c:pt>
                <c:pt idx="11923">
                  <c:v>16.412917790870502</c:v>
                </c:pt>
                <c:pt idx="11924">
                  <c:v>16.414294367050299</c:v>
                </c:pt>
                <c:pt idx="11925">
                  <c:v>16.415670943230001</c:v>
                </c:pt>
                <c:pt idx="11926">
                  <c:v>16.417047519409699</c:v>
                </c:pt>
                <c:pt idx="11927">
                  <c:v>16.418424095589501</c:v>
                </c:pt>
                <c:pt idx="11928">
                  <c:v>16.419800671769199</c:v>
                </c:pt>
                <c:pt idx="11929">
                  <c:v>16.421177247948901</c:v>
                </c:pt>
                <c:pt idx="11930">
                  <c:v>16.422553824128599</c:v>
                </c:pt>
                <c:pt idx="11931">
                  <c:v>16.4239304003084</c:v>
                </c:pt>
                <c:pt idx="11932">
                  <c:v>16.425306976488098</c:v>
                </c:pt>
                <c:pt idx="11933">
                  <c:v>16.4266835526678</c:v>
                </c:pt>
                <c:pt idx="11934">
                  <c:v>16.428060128847498</c:v>
                </c:pt>
                <c:pt idx="11935">
                  <c:v>16.4294367050273</c:v>
                </c:pt>
                <c:pt idx="11936">
                  <c:v>16.430813281207001</c:v>
                </c:pt>
                <c:pt idx="11937">
                  <c:v>16.4321898573867</c:v>
                </c:pt>
                <c:pt idx="11938">
                  <c:v>16.433566433566401</c:v>
                </c:pt>
                <c:pt idx="11939">
                  <c:v>16.434943009746199</c:v>
                </c:pt>
                <c:pt idx="11940">
                  <c:v>16.436319585925901</c:v>
                </c:pt>
                <c:pt idx="11941">
                  <c:v>16.437696162105599</c:v>
                </c:pt>
                <c:pt idx="11942">
                  <c:v>16.439072738285301</c:v>
                </c:pt>
                <c:pt idx="11943">
                  <c:v>16.440449314465098</c:v>
                </c:pt>
                <c:pt idx="11944">
                  <c:v>16.4418258906448</c:v>
                </c:pt>
                <c:pt idx="11945">
                  <c:v>16.443202466824498</c:v>
                </c:pt>
                <c:pt idx="11946">
                  <c:v>16.4445790430042</c:v>
                </c:pt>
                <c:pt idx="11947">
                  <c:v>16.445955619184002</c:v>
                </c:pt>
                <c:pt idx="11948">
                  <c:v>16.4473321953637</c:v>
                </c:pt>
                <c:pt idx="11949">
                  <c:v>16.448708771543401</c:v>
                </c:pt>
                <c:pt idx="11950">
                  <c:v>16.4500853477231</c:v>
                </c:pt>
                <c:pt idx="11951">
                  <c:v>16.451461923902901</c:v>
                </c:pt>
                <c:pt idx="11952">
                  <c:v>16.452838500082599</c:v>
                </c:pt>
                <c:pt idx="11953">
                  <c:v>16.454215076262301</c:v>
                </c:pt>
                <c:pt idx="11954">
                  <c:v>16.455591652442099</c:v>
                </c:pt>
                <c:pt idx="11955">
                  <c:v>16.4569682286218</c:v>
                </c:pt>
                <c:pt idx="11956">
                  <c:v>16.458344804801499</c:v>
                </c:pt>
                <c:pt idx="11957">
                  <c:v>16.4597213809812</c:v>
                </c:pt>
                <c:pt idx="11958">
                  <c:v>16.461097957161002</c:v>
                </c:pt>
                <c:pt idx="11959">
                  <c:v>16.4624745333407</c:v>
                </c:pt>
                <c:pt idx="11960">
                  <c:v>16.463851109520402</c:v>
                </c:pt>
                <c:pt idx="11961">
                  <c:v>16.4652276857001</c:v>
                </c:pt>
                <c:pt idx="11962">
                  <c:v>16.466604261879901</c:v>
                </c:pt>
                <c:pt idx="11963">
                  <c:v>16.467980838059599</c:v>
                </c:pt>
                <c:pt idx="11964">
                  <c:v>16.469357414239301</c:v>
                </c:pt>
                <c:pt idx="11965">
                  <c:v>16.470733990418999</c:v>
                </c:pt>
                <c:pt idx="11966">
                  <c:v>16.472110566598801</c:v>
                </c:pt>
                <c:pt idx="11967">
                  <c:v>16.473487142778499</c:v>
                </c:pt>
                <c:pt idx="11968">
                  <c:v>16.474863718958201</c:v>
                </c:pt>
                <c:pt idx="11969">
                  <c:v>16.476240295137899</c:v>
                </c:pt>
                <c:pt idx="11970">
                  <c:v>16.4776168713177</c:v>
                </c:pt>
                <c:pt idx="11971">
                  <c:v>16.478993447497398</c:v>
                </c:pt>
                <c:pt idx="11972">
                  <c:v>16.4803700236771</c:v>
                </c:pt>
                <c:pt idx="11973">
                  <c:v>16.481746599856798</c:v>
                </c:pt>
                <c:pt idx="11974">
                  <c:v>16.483123176036599</c:v>
                </c:pt>
                <c:pt idx="11975">
                  <c:v>16.484499752216301</c:v>
                </c:pt>
                <c:pt idx="11976">
                  <c:v>16.485876328395999</c:v>
                </c:pt>
                <c:pt idx="11977">
                  <c:v>16.487252904575701</c:v>
                </c:pt>
                <c:pt idx="11978">
                  <c:v>16.488629480755499</c:v>
                </c:pt>
                <c:pt idx="11979">
                  <c:v>16.490006056935201</c:v>
                </c:pt>
                <c:pt idx="11980">
                  <c:v>16.491382633114899</c:v>
                </c:pt>
                <c:pt idx="11981">
                  <c:v>16.492759209294601</c:v>
                </c:pt>
                <c:pt idx="11982">
                  <c:v>16.494135785474398</c:v>
                </c:pt>
                <c:pt idx="11983">
                  <c:v>16.4955123616541</c:v>
                </c:pt>
                <c:pt idx="11984">
                  <c:v>16.496888937833798</c:v>
                </c:pt>
                <c:pt idx="11985">
                  <c:v>16.4982655140135</c:v>
                </c:pt>
                <c:pt idx="11986">
                  <c:v>16.499642090193301</c:v>
                </c:pt>
                <c:pt idx="11987">
                  <c:v>16.501018666373</c:v>
                </c:pt>
                <c:pt idx="11988">
                  <c:v>16.502395242552701</c:v>
                </c:pt>
                <c:pt idx="11989">
                  <c:v>16.503771818732499</c:v>
                </c:pt>
                <c:pt idx="11990">
                  <c:v>16.505148394912201</c:v>
                </c:pt>
                <c:pt idx="11991">
                  <c:v>16.506524971091899</c:v>
                </c:pt>
                <c:pt idx="11992">
                  <c:v>16.507901547271601</c:v>
                </c:pt>
                <c:pt idx="11993">
                  <c:v>16.509278123451399</c:v>
                </c:pt>
                <c:pt idx="11994">
                  <c:v>16.5106546996311</c:v>
                </c:pt>
                <c:pt idx="11995">
                  <c:v>16.512031275810799</c:v>
                </c:pt>
                <c:pt idx="11996">
                  <c:v>16.5134078519905</c:v>
                </c:pt>
                <c:pt idx="11997">
                  <c:v>16.514784428170302</c:v>
                </c:pt>
                <c:pt idx="11998">
                  <c:v>16.51616100435</c:v>
                </c:pt>
                <c:pt idx="11999">
                  <c:v>16.517537580529702</c:v>
                </c:pt>
                <c:pt idx="12000">
                  <c:v>16.5189141567094</c:v>
                </c:pt>
                <c:pt idx="12001">
                  <c:v>16.520290732889201</c:v>
                </c:pt>
                <c:pt idx="12002">
                  <c:v>16.521667309068899</c:v>
                </c:pt>
                <c:pt idx="12003">
                  <c:v>16.523043885248601</c:v>
                </c:pt>
                <c:pt idx="12004">
                  <c:v>16.524420461428299</c:v>
                </c:pt>
                <c:pt idx="12005">
                  <c:v>16.5257970376081</c:v>
                </c:pt>
                <c:pt idx="12006">
                  <c:v>16.527173613787799</c:v>
                </c:pt>
                <c:pt idx="12007">
                  <c:v>16.5285501899675</c:v>
                </c:pt>
                <c:pt idx="12008">
                  <c:v>16.529926766147199</c:v>
                </c:pt>
                <c:pt idx="12009">
                  <c:v>16.531303342327</c:v>
                </c:pt>
                <c:pt idx="12010">
                  <c:v>16.532679918506702</c:v>
                </c:pt>
                <c:pt idx="12011">
                  <c:v>16.5340564946864</c:v>
                </c:pt>
                <c:pt idx="12012">
                  <c:v>16.535433070866102</c:v>
                </c:pt>
                <c:pt idx="12013">
                  <c:v>16.536809647045899</c:v>
                </c:pt>
                <c:pt idx="12014">
                  <c:v>16.538186223225601</c:v>
                </c:pt>
                <c:pt idx="12015">
                  <c:v>16.539562799405299</c:v>
                </c:pt>
                <c:pt idx="12016">
                  <c:v>16.540939375585001</c:v>
                </c:pt>
                <c:pt idx="12017">
                  <c:v>16.542315951764799</c:v>
                </c:pt>
                <c:pt idx="12018">
                  <c:v>16.543692527944501</c:v>
                </c:pt>
                <c:pt idx="12019">
                  <c:v>16.545069104124199</c:v>
                </c:pt>
                <c:pt idx="12020">
                  <c:v>16.546445680304</c:v>
                </c:pt>
                <c:pt idx="12021">
                  <c:v>16.547822256483698</c:v>
                </c:pt>
                <c:pt idx="12022">
                  <c:v>16.5491988326634</c:v>
                </c:pt>
                <c:pt idx="12023">
                  <c:v>16.550575408843098</c:v>
                </c:pt>
                <c:pt idx="12024">
                  <c:v>16.5519519850229</c:v>
                </c:pt>
                <c:pt idx="12025">
                  <c:v>16.553328561202601</c:v>
                </c:pt>
                <c:pt idx="12026">
                  <c:v>16.5547051373823</c:v>
                </c:pt>
                <c:pt idx="12027">
                  <c:v>16.556081713562001</c:v>
                </c:pt>
                <c:pt idx="12028">
                  <c:v>16.557458289741799</c:v>
                </c:pt>
                <c:pt idx="12029">
                  <c:v>16.558834865921501</c:v>
                </c:pt>
                <c:pt idx="12030">
                  <c:v>16.560211442101199</c:v>
                </c:pt>
                <c:pt idx="12031">
                  <c:v>16.561588018280901</c:v>
                </c:pt>
                <c:pt idx="12032">
                  <c:v>16.562964594460698</c:v>
                </c:pt>
                <c:pt idx="12033">
                  <c:v>16.5643411706404</c:v>
                </c:pt>
                <c:pt idx="12034">
                  <c:v>16.565717746820098</c:v>
                </c:pt>
                <c:pt idx="12035">
                  <c:v>16.5670943229998</c:v>
                </c:pt>
                <c:pt idx="12036">
                  <c:v>16.568470899179601</c:v>
                </c:pt>
                <c:pt idx="12037">
                  <c:v>16.5698474753593</c:v>
                </c:pt>
                <c:pt idx="12038">
                  <c:v>16.571224051539001</c:v>
                </c:pt>
                <c:pt idx="12039">
                  <c:v>16.5726006277187</c:v>
                </c:pt>
                <c:pt idx="12040">
                  <c:v>16.573977203898501</c:v>
                </c:pt>
                <c:pt idx="12041">
                  <c:v>16.575353780078199</c:v>
                </c:pt>
                <c:pt idx="12042">
                  <c:v>16.576730356257901</c:v>
                </c:pt>
                <c:pt idx="12043">
                  <c:v>16.578106932437599</c:v>
                </c:pt>
                <c:pt idx="12044">
                  <c:v>16.5794835086174</c:v>
                </c:pt>
                <c:pt idx="12045">
                  <c:v>16.580860084797099</c:v>
                </c:pt>
                <c:pt idx="12046">
                  <c:v>16.5822366609768</c:v>
                </c:pt>
                <c:pt idx="12047">
                  <c:v>16.583613237156602</c:v>
                </c:pt>
                <c:pt idx="12048">
                  <c:v>16.5849898133363</c:v>
                </c:pt>
                <c:pt idx="12049">
                  <c:v>16.586366389516002</c:v>
                </c:pt>
                <c:pt idx="12050">
                  <c:v>16.5877429656957</c:v>
                </c:pt>
                <c:pt idx="12051">
                  <c:v>16.589119541875501</c:v>
                </c:pt>
                <c:pt idx="12052">
                  <c:v>16.590496118055199</c:v>
                </c:pt>
                <c:pt idx="12053">
                  <c:v>16.591872694234901</c:v>
                </c:pt>
                <c:pt idx="12054">
                  <c:v>16.593249270414599</c:v>
                </c:pt>
                <c:pt idx="12055">
                  <c:v>16.594625846594401</c:v>
                </c:pt>
                <c:pt idx="12056">
                  <c:v>16.596002422774099</c:v>
                </c:pt>
                <c:pt idx="12057">
                  <c:v>16.597378998953801</c:v>
                </c:pt>
                <c:pt idx="12058">
                  <c:v>16.598755575133499</c:v>
                </c:pt>
                <c:pt idx="12059">
                  <c:v>16.6001321513133</c:v>
                </c:pt>
                <c:pt idx="12060">
                  <c:v>16.601508727493002</c:v>
                </c:pt>
                <c:pt idx="12061">
                  <c:v>16.6028853036727</c:v>
                </c:pt>
                <c:pt idx="12062">
                  <c:v>16.604261879852402</c:v>
                </c:pt>
                <c:pt idx="12063">
                  <c:v>16.605638456032199</c:v>
                </c:pt>
                <c:pt idx="12064">
                  <c:v>16.607015032211901</c:v>
                </c:pt>
                <c:pt idx="12065">
                  <c:v>16.608391608391599</c:v>
                </c:pt>
                <c:pt idx="12066">
                  <c:v>16.609768184571301</c:v>
                </c:pt>
                <c:pt idx="12067">
                  <c:v>16.611144760751099</c:v>
                </c:pt>
                <c:pt idx="12068">
                  <c:v>16.612521336930801</c:v>
                </c:pt>
                <c:pt idx="12069">
                  <c:v>16.613897913110499</c:v>
                </c:pt>
                <c:pt idx="12070">
                  <c:v>16.615274489290201</c:v>
                </c:pt>
                <c:pt idx="12071">
                  <c:v>16.616651065469998</c:v>
                </c:pt>
                <c:pt idx="12072">
                  <c:v>16.6180276416497</c:v>
                </c:pt>
                <c:pt idx="12073">
                  <c:v>16.619404217829398</c:v>
                </c:pt>
                <c:pt idx="12074">
                  <c:v>16.6207807940091</c:v>
                </c:pt>
                <c:pt idx="12075">
                  <c:v>16.622157370188901</c:v>
                </c:pt>
                <c:pt idx="12076">
                  <c:v>16.6235339463686</c:v>
                </c:pt>
                <c:pt idx="12077">
                  <c:v>16.624910522548301</c:v>
                </c:pt>
                <c:pt idx="12078">
                  <c:v>16.626287098728</c:v>
                </c:pt>
                <c:pt idx="12079">
                  <c:v>16.627663674907801</c:v>
                </c:pt>
                <c:pt idx="12080">
                  <c:v>16.629040251087499</c:v>
                </c:pt>
                <c:pt idx="12081">
                  <c:v>16.630416827267201</c:v>
                </c:pt>
                <c:pt idx="12082">
                  <c:v>16.631793403446999</c:v>
                </c:pt>
                <c:pt idx="12083">
                  <c:v>16.6331699796267</c:v>
                </c:pt>
                <c:pt idx="12084">
                  <c:v>16.634546555806399</c:v>
                </c:pt>
                <c:pt idx="12085">
                  <c:v>16.6359231319861</c:v>
                </c:pt>
                <c:pt idx="12086">
                  <c:v>16.637299708165902</c:v>
                </c:pt>
                <c:pt idx="12087">
                  <c:v>16.6386762843456</c:v>
                </c:pt>
                <c:pt idx="12088">
                  <c:v>16.640052860525302</c:v>
                </c:pt>
                <c:pt idx="12089">
                  <c:v>16.641429436705</c:v>
                </c:pt>
                <c:pt idx="12090">
                  <c:v>16.642806012884801</c:v>
                </c:pt>
                <c:pt idx="12091">
                  <c:v>16.644182589064499</c:v>
                </c:pt>
                <c:pt idx="12092">
                  <c:v>16.645559165244201</c:v>
                </c:pt>
                <c:pt idx="12093">
                  <c:v>16.646935741423899</c:v>
                </c:pt>
                <c:pt idx="12094">
                  <c:v>16.6483123176037</c:v>
                </c:pt>
                <c:pt idx="12095">
                  <c:v>16.649688893783399</c:v>
                </c:pt>
                <c:pt idx="12096">
                  <c:v>16.6510654699631</c:v>
                </c:pt>
                <c:pt idx="12097">
                  <c:v>16.652442046142799</c:v>
                </c:pt>
                <c:pt idx="12098">
                  <c:v>16.6538186223226</c:v>
                </c:pt>
                <c:pt idx="12099">
                  <c:v>16.655195198502302</c:v>
                </c:pt>
                <c:pt idx="12100">
                  <c:v>16.656571774682</c:v>
                </c:pt>
                <c:pt idx="12101">
                  <c:v>16.657948350861702</c:v>
                </c:pt>
                <c:pt idx="12102">
                  <c:v>16.659324927041499</c:v>
                </c:pt>
                <c:pt idx="12103">
                  <c:v>16.660701503221201</c:v>
                </c:pt>
                <c:pt idx="12104">
                  <c:v>16.662078079400899</c:v>
                </c:pt>
                <c:pt idx="12105">
                  <c:v>16.663454655580601</c:v>
                </c:pt>
                <c:pt idx="12106">
                  <c:v>16.664831231760399</c:v>
                </c:pt>
                <c:pt idx="12107">
                  <c:v>16.666207807940101</c:v>
                </c:pt>
                <c:pt idx="12108">
                  <c:v>16.667584384119799</c:v>
                </c:pt>
                <c:pt idx="12109">
                  <c:v>16.668960960299501</c:v>
                </c:pt>
                <c:pt idx="12110">
                  <c:v>16.670337536479298</c:v>
                </c:pt>
                <c:pt idx="12111">
                  <c:v>16.671714112659</c:v>
                </c:pt>
                <c:pt idx="12112">
                  <c:v>16.673090688838698</c:v>
                </c:pt>
                <c:pt idx="12113">
                  <c:v>16.6744672650184</c:v>
                </c:pt>
                <c:pt idx="12114">
                  <c:v>16.675843841198201</c:v>
                </c:pt>
                <c:pt idx="12115">
                  <c:v>16.6772204173779</c:v>
                </c:pt>
                <c:pt idx="12116">
                  <c:v>16.678596993557601</c:v>
                </c:pt>
                <c:pt idx="12117">
                  <c:v>16.679973569737399</c:v>
                </c:pt>
                <c:pt idx="12118">
                  <c:v>16.681350145917101</c:v>
                </c:pt>
                <c:pt idx="12119">
                  <c:v>16.682726722096799</c:v>
                </c:pt>
                <c:pt idx="12120">
                  <c:v>16.684103298276501</c:v>
                </c:pt>
                <c:pt idx="12121">
                  <c:v>16.685479874456298</c:v>
                </c:pt>
                <c:pt idx="12122">
                  <c:v>16.686856450636</c:v>
                </c:pt>
                <c:pt idx="12123">
                  <c:v>16.688233026815698</c:v>
                </c:pt>
                <c:pt idx="12124">
                  <c:v>16.6896096029954</c:v>
                </c:pt>
                <c:pt idx="12125">
                  <c:v>16.690986179175201</c:v>
                </c:pt>
                <c:pt idx="12126">
                  <c:v>16.6923627553549</c:v>
                </c:pt>
                <c:pt idx="12127">
                  <c:v>16.693739331534601</c:v>
                </c:pt>
                <c:pt idx="12128">
                  <c:v>16.6951159077143</c:v>
                </c:pt>
                <c:pt idx="12129">
                  <c:v>16.696492483894101</c:v>
                </c:pt>
                <c:pt idx="12130">
                  <c:v>16.697869060073799</c:v>
                </c:pt>
                <c:pt idx="12131">
                  <c:v>16.699245636253501</c:v>
                </c:pt>
                <c:pt idx="12132">
                  <c:v>16.700622212433199</c:v>
                </c:pt>
                <c:pt idx="12133">
                  <c:v>16.701998788613</c:v>
                </c:pt>
                <c:pt idx="12134">
                  <c:v>16.703375364792699</c:v>
                </c:pt>
                <c:pt idx="12135">
                  <c:v>16.7047519409724</c:v>
                </c:pt>
                <c:pt idx="12136">
                  <c:v>16.706128517152099</c:v>
                </c:pt>
                <c:pt idx="12137">
                  <c:v>16.7075050933319</c:v>
                </c:pt>
                <c:pt idx="12138">
                  <c:v>16.708881669511602</c:v>
                </c:pt>
                <c:pt idx="12139">
                  <c:v>16.7102582456913</c:v>
                </c:pt>
                <c:pt idx="12140">
                  <c:v>16.711634821871002</c:v>
                </c:pt>
                <c:pt idx="12141">
                  <c:v>16.713011398050799</c:v>
                </c:pt>
                <c:pt idx="12142">
                  <c:v>16.714387974230501</c:v>
                </c:pt>
                <c:pt idx="12143">
                  <c:v>16.715764550410199</c:v>
                </c:pt>
                <c:pt idx="12144">
                  <c:v>16.717141126589901</c:v>
                </c:pt>
                <c:pt idx="12145">
                  <c:v>16.718517702769699</c:v>
                </c:pt>
                <c:pt idx="12146">
                  <c:v>16.719894278949401</c:v>
                </c:pt>
                <c:pt idx="12147">
                  <c:v>16.721270855129099</c:v>
                </c:pt>
                <c:pt idx="12148">
                  <c:v>16.7226474313089</c:v>
                </c:pt>
                <c:pt idx="12149">
                  <c:v>16.724024007488602</c:v>
                </c:pt>
                <c:pt idx="12150">
                  <c:v>16.7254005836683</c:v>
                </c:pt>
                <c:pt idx="12151">
                  <c:v>16.726777159848002</c:v>
                </c:pt>
                <c:pt idx="12152">
                  <c:v>16.728153736027799</c:v>
                </c:pt>
                <c:pt idx="12153">
                  <c:v>16.729530312207501</c:v>
                </c:pt>
                <c:pt idx="12154">
                  <c:v>16.730906888387199</c:v>
                </c:pt>
                <c:pt idx="12155">
                  <c:v>16.732283464566901</c:v>
                </c:pt>
                <c:pt idx="12156">
                  <c:v>16.733660040746699</c:v>
                </c:pt>
                <c:pt idx="12157">
                  <c:v>16.735036616926401</c:v>
                </c:pt>
                <c:pt idx="12158">
                  <c:v>16.736413193106099</c:v>
                </c:pt>
                <c:pt idx="12159">
                  <c:v>16.737789769285801</c:v>
                </c:pt>
                <c:pt idx="12160">
                  <c:v>16.739166345465598</c:v>
                </c:pt>
                <c:pt idx="12161">
                  <c:v>16.7405429216453</c:v>
                </c:pt>
                <c:pt idx="12162">
                  <c:v>16.741919497824998</c:v>
                </c:pt>
                <c:pt idx="12163">
                  <c:v>16.7432960740047</c:v>
                </c:pt>
                <c:pt idx="12164">
                  <c:v>16.744672650184501</c:v>
                </c:pt>
                <c:pt idx="12165">
                  <c:v>16.7460492263642</c:v>
                </c:pt>
                <c:pt idx="12166">
                  <c:v>16.747425802543901</c:v>
                </c:pt>
                <c:pt idx="12167">
                  <c:v>16.7488023787236</c:v>
                </c:pt>
                <c:pt idx="12168">
                  <c:v>16.750178954903401</c:v>
                </c:pt>
                <c:pt idx="12169">
                  <c:v>16.751555531083099</c:v>
                </c:pt>
                <c:pt idx="12170">
                  <c:v>16.752932107262801</c:v>
                </c:pt>
                <c:pt idx="12171">
                  <c:v>16.754308683442499</c:v>
                </c:pt>
                <c:pt idx="12172">
                  <c:v>16.7556852596223</c:v>
                </c:pt>
                <c:pt idx="12173">
                  <c:v>16.757061835801998</c:v>
                </c:pt>
                <c:pt idx="12174">
                  <c:v>16.7584384119817</c:v>
                </c:pt>
                <c:pt idx="12175">
                  <c:v>16.759814988161398</c:v>
                </c:pt>
                <c:pt idx="12176">
                  <c:v>16.7611915643412</c:v>
                </c:pt>
                <c:pt idx="12177">
                  <c:v>16.762568140520901</c:v>
                </c:pt>
                <c:pt idx="12178">
                  <c:v>16.7639447167006</c:v>
                </c:pt>
                <c:pt idx="12179">
                  <c:v>16.765321292880401</c:v>
                </c:pt>
                <c:pt idx="12180">
                  <c:v>16.766697869060099</c:v>
                </c:pt>
                <c:pt idx="12181">
                  <c:v>16.768074445239801</c:v>
                </c:pt>
                <c:pt idx="12182">
                  <c:v>16.769451021419499</c:v>
                </c:pt>
                <c:pt idx="12183">
                  <c:v>16.7708275975993</c:v>
                </c:pt>
                <c:pt idx="12184">
                  <c:v>16.772204173778999</c:v>
                </c:pt>
                <c:pt idx="12185">
                  <c:v>16.7735807499587</c:v>
                </c:pt>
                <c:pt idx="12186">
                  <c:v>16.774957326138399</c:v>
                </c:pt>
                <c:pt idx="12187">
                  <c:v>16.7763339023182</c:v>
                </c:pt>
                <c:pt idx="12188">
                  <c:v>16.777710478497902</c:v>
                </c:pt>
                <c:pt idx="12189">
                  <c:v>16.7790870546776</c:v>
                </c:pt>
                <c:pt idx="12190">
                  <c:v>16.780463630857302</c:v>
                </c:pt>
                <c:pt idx="12191">
                  <c:v>16.781840207037099</c:v>
                </c:pt>
                <c:pt idx="12192">
                  <c:v>16.783216783216801</c:v>
                </c:pt>
                <c:pt idx="12193">
                  <c:v>16.784593359396499</c:v>
                </c:pt>
                <c:pt idx="12194">
                  <c:v>16.785969935576201</c:v>
                </c:pt>
                <c:pt idx="12195">
                  <c:v>16.787346511755999</c:v>
                </c:pt>
                <c:pt idx="12196">
                  <c:v>16.788723087935701</c:v>
                </c:pt>
                <c:pt idx="12197">
                  <c:v>16.790099664115399</c:v>
                </c:pt>
                <c:pt idx="12198">
                  <c:v>16.791476240295101</c:v>
                </c:pt>
                <c:pt idx="12199">
                  <c:v>16.792852816474898</c:v>
                </c:pt>
                <c:pt idx="12200">
                  <c:v>16.7942293926546</c:v>
                </c:pt>
                <c:pt idx="12201">
                  <c:v>16.795605968834298</c:v>
                </c:pt>
                <c:pt idx="12202">
                  <c:v>16.796982545014</c:v>
                </c:pt>
                <c:pt idx="12203">
                  <c:v>16.798359121193801</c:v>
                </c:pt>
                <c:pt idx="12204">
                  <c:v>16.799735697373499</c:v>
                </c:pt>
                <c:pt idx="12205">
                  <c:v>16.801112273553201</c:v>
                </c:pt>
                <c:pt idx="12206">
                  <c:v>16.802488849732999</c:v>
                </c:pt>
                <c:pt idx="12207">
                  <c:v>16.803865425912701</c:v>
                </c:pt>
                <c:pt idx="12208">
                  <c:v>16.805242002092399</c:v>
                </c:pt>
                <c:pt idx="12209">
                  <c:v>16.806618578272101</c:v>
                </c:pt>
                <c:pt idx="12210">
                  <c:v>16.807995154451898</c:v>
                </c:pt>
                <c:pt idx="12211">
                  <c:v>16.8093717306316</c:v>
                </c:pt>
                <c:pt idx="12212">
                  <c:v>16.810748306811298</c:v>
                </c:pt>
                <c:pt idx="12213">
                  <c:v>16.812124882991</c:v>
                </c:pt>
                <c:pt idx="12214">
                  <c:v>16.813501459170801</c:v>
                </c:pt>
                <c:pt idx="12215">
                  <c:v>16.8148780353505</c:v>
                </c:pt>
                <c:pt idx="12216">
                  <c:v>16.816254611530201</c:v>
                </c:pt>
                <c:pt idx="12217">
                  <c:v>16.8176311877099</c:v>
                </c:pt>
                <c:pt idx="12218">
                  <c:v>16.819007763889701</c:v>
                </c:pt>
                <c:pt idx="12219">
                  <c:v>16.820384340069399</c:v>
                </c:pt>
                <c:pt idx="12220">
                  <c:v>16.821760916249101</c:v>
                </c:pt>
                <c:pt idx="12221">
                  <c:v>16.823137492428799</c:v>
                </c:pt>
                <c:pt idx="12222">
                  <c:v>16.8245140686086</c:v>
                </c:pt>
                <c:pt idx="12223">
                  <c:v>16.825890644788299</c:v>
                </c:pt>
                <c:pt idx="12224">
                  <c:v>16.827267220968</c:v>
                </c:pt>
                <c:pt idx="12225">
                  <c:v>16.828643797147699</c:v>
                </c:pt>
                <c:pt idx="12226">
                  <c:v>16.8300203733275</c:v>
                </c:pt>
                <c:pt idx="12227">
                  <c:v>16.831396949507202</c:v>
                </c:pt>
                <c:pt idx="12228">
                  <c:v>16.8327735256869</c:v>
                </c:pt>
                <c:pt idx="12229">
                  <c:v>16.834150101866602</c:v>
                </c:pt>
                <c:pt idx="12230">
                  <c:v>16.835526678046399</c:v>
                </c:pt>
                <c:pt idx="12231">
                  <c:v>16.836903254226101</c:v>
                </c:pt>
                <c:pt idx="12232">
                  <c:v>16.838279830405799</c:v>
                </c:pt>
                <c:pt idx="12233">
                  <c:v>16.839656406585501</c:v>
                </c:pt>
                <c:pt idx="12234">
                  <c:v>16.841032982765299</c:v>
                </c:pt>
                <c:pt idx="12235">
                  <c:v>16.842409558945</c:v>
                </c:pt>
                <c:pt idx="12236">
                  <c:v>16.843786135124699</c:v>
                </c:pt>
                <c:pt idx="12237">
                  <c:v>16.8451627113044</c:v>
                </c:pt>
                <c:pt idx="12238">
                  <c:v>16.846539287484202</c:v>
                </c:pt>
                <c:pt idx="12239">
                  <c:v>16.8479158636639</c:v>
                </c:pt>
                <c:pt idx="12240">
                  <c:v>16.849292439843602</c:v>
                </c:pt>
                <c:pt idx="12241">
                  <c:v>16.850669016023399</c:v>
                </c:pt>
                <c:pt idx="12242">
                  <c:v>16.852045592203101</c:v>
                </c:pt>
                <c:pt idx="12243">
                  <c:v>16.853422168382799</c:v>
                </c:pt>
                <c:pt idx="12244">
                  <c:v>16.854798744562501</c:v>
                </c:pt>
                <c:pt idx="12245">
                  <c:v>16.856175320742299</c:v>
                </c:pt>
                <c:pt idx="12246">
                  <c:v>16.857551896922001</c:v>
                </c:pt>
                <c:pt idx="12247">
                  <c:v>16.858928473101699</c:v>
                </c:pt>
                <c:pt idx="12248">
                  <c:v>16.860305049281401</c:v>
                </c:pt>
                <c:pt idx="12249">
                  <c:v>16.861681625461198</c:v>
                </c:pt>
                <c:pt idx="12250">
                  <c:v>16.8630582016409</c:v>
                </c:pt>
                <c:pt idx="12251">
                  <c:v>16.864434777820598</c:v>
                </c:pt>
                <c:pt idx="12252">
                  <c:v>16.8658113540003</c:v>
                </c:pt>
                <c:pt idx="12253">
                  <c:v>16.867187930180101</c:v>
                </c:pt>
                <c:pt idx="12254">
                  <c:v>16.8685645063598</c:v>
                </c:pt>
                <c:pt idx="12255">
                  <c:v>16.869941082539501</c:v>
                </c:pt>
                <c:pt idx="12256">
                  <c:v>16.8713176587192</c:v>
                </c:pt>
                <c:pt idx="12257">
                  <c:v>16.872694234899001</c:v>
                </c:pt>
                <c:pt idx="12258">
                  <c:v>16.874070811078699</c:v>
                </c:pt>
                <c:pt idx="12259">
                  <c:v>16.875447387258401</c:v>
                </c:pt>
                <c:pt idx="12260">
                  <c:v>16.876823963438099</c:v>
                </c:pt>
                <c:pt idx="12261">
                  <c:v>16.8782005396179</c:v>
                </c:pt>
                <c:pt idx="12262">
                  <c:v>16.879577115797598</c:v>
                </c:pt>
                <c:pt idx="12263">
                  <c:v>16.8809536919773</c:v>
                </c:pt>
                <c:pt idx="12264">
                  <c:v>16.882330268156998</c:v>
                </c:pt>
                <c:pt idx="12265">
                  <c:v>16.8837068443368</c:v>
                </c:pt>
                <c:pt idx="12266">
                  <c:v>16.885083420516501</c:v>
                </c:pt>
                <c:pt idx="12267">
                  <c:v>16.8864599966962</c:v>
                </c:pt>
                <c:pt idx="12268">
                  <c:v>16.887836572875901</c:v>
                </c:pt>
                <c:pt idx="12269">
                  <c:v>16.889213149055699</c:v>
                </c:pt>
                <c:pt idx="12270">
                  <c:v>16.890589725235401</c:v>
                </c:pt>
                <c:pt idx="12271">
                  <c:v>16.891966301415099</c:v>
                </c:pt>
                <c:pt idx="12272">
                  <c:v>16.893342877594801</c:v>
                </c:pt>
                <c:pt idx="12273">
                  <c:v>16.894719453774599</c:v>
                </c:pt>
                <c:pt idx="12274">
                  <c:v>16.8960960299543</c:v>
                </c:pt>
                <c:pt idx="12275">
                  <c:v>16.897472606133999</c:v>
                </c:pt>
                <c:pt idx="12276">
                  <c:v>16.8988491823138</c:v>
                </c:pt>
                <c:pt idx="12277">
                  <c:v>16.900225758493502</c:v>
                </c:pt>
                <c:pt idx="12278">
                  <c:v>16.9016023346732</c:v>
                </c:pt>
                <c:pt idx="12279">
                  <c:v>16.902978910852902</c:v>
                </c:pt>
                <c:pt idx="12280">
                  <c:v>16.904355487032699</c:v>
                </c:pt>
                <c:pt idx="12281">
                  <c:v>16.905732063212401</c:v>
                </c:pt>
                <c:pt idx="12282">
                  <c:v>16.907108639392099</c:v>
                </c:pt>
                <c:pt idx="12283">
                  <c:v>16.908485215571801</c:v>
                </c:pt>
                <c:pt idx="12284">
                  <c:v>16.909861791751599</c:v>
                </c:pt>
                <c:pt idx="12285">
                  <c:v>16.911238367931301</c:v>
                </c:pt>
                <c:pt idx="12286">
                  <c:v>16.912614944110999</c:v>
                </c:pt>
                <c:pt idx="12287">
                  <c:v>16.913991520290701</c:v>
                </c:pt>
                <c:pt idx="12288">
                  <c:v>16.915368096470502</c:v>
                </c:pt>
                <c:pt idx="12289">
                  <c:v>16.9167446726502</c:v>
                </c:pt>
                <c:pt idx="12290">
                  <c:v>16.918121248829902</c:v>
                </c:pt>
                <c:pt idx="12291">
                  <c:v>16.9194978250096</c:v>
                </c:pt>
                <c:pt idx="12292">
                  <c:v>16.920874401189401</c:v>
                </c:pt>
                <c:pt idx="12293">
                  <c:v>16.922250977369099</c:v>
                </c:pt>
                <c:pt idx="12294">
                  <c:v>16.923627553548801</c:v>
                </c:pt>
                <c:pt idx="12295">
                  <c:v>16.925004129728499</c:v>
                </c:pt>
                <c:pt idx="12296">
                  <c:v>16.926380705908301</c:v>
                </c:pt>
                <c:pt idx="12297">
                  <c:v>16.927757282087999</c:v>
                </c:pt>
                <c:pt idx="12298">
                  <c:v>16.929133858267701</c:v>
                </c:pt>
                <c:pt idx="12299">
                  <c:v>16.930510434447399</c:v>
                </c:pt>
                <c:pt idx="12300">
                  <c:v>16.9318870106272</c:v>
                </c:pt>
                <c:pt idx="12301">
                  <c:v>16.933263586806898</c:v>
                </c:pt>
                <c:pt idx="12302">
                  <c:v>16.9346401629866</c:v>
                </c:pt>
                <c:pt idx="12303">
                  <c:v>16.936016739166298</c:v>
                </c:pt>
                <c:pt idx="12304">
                  <c:v>16.9373933153461</c:v>
                </c:pt>
                <c:pt idx="12305">
                  <c:v>16.938769891525801</c:v>
                </c:pt>
                <c:pt idx="12306">
                  <c:v>16.9401464677055</c:v>
                </c:pt>
                <c:pt idx="12307">
                  <c:v>16.941523043885301</c:v>
                </c:pt>
                <c:pt idx="12308">
                  <c:v>16.942899620064999</c:v>
                </c:pt>
                <c:pt idx="12309">
                  <c:v>16.944276196244701</c:v>
                </c:pt>
                <c:pt idx="12310">
                  <c:v>16.945652772424399</c:v>
                </c:pt>
                <c:pt idx="12311">
                  <c:v>16.9470293486042</c:v>
                </c:pt>
                <c:pt idx="12312">
                  <c:v>16.948405924783899</c:v>
                </c:pt>
                <c:pt idx="12313">
                  <c:v>16.9497825009636</c:v>
                </c:pt>
                <c:pt idx="12314">
                  <c:v>16.951159077143299</c:v>
                </c:pt>
                <c:pt idx="12315">
                  <c:v>16.9525356533231</c:v>
                </c:pt>
                <c:pt idx="12316">
                  <c:v>16.953912229502802</c:v>
                </c:pt>
                <c:pt idx="12317">
                  <c:v>16.9552888056825</c:v>
                </c:pt>
                <c:pt idx="12318">
                  <c:v>16.956665381862202</c:v>
                </c:pt>
                <c:pt idx="12319">
                  <c:v>16.958041958041999</c:v>
                </c:pt>
                <c:pt idx="12320">
                  <c:v>16.959418534221701</c:v>
                </c:pt>
                <c:pt idx="12321">
                  <c:v>16.960795110401399</c:v>
                </c:pt>
                <c:pt idx="12322">
                  <c:v>16.962171686581101</c:v>
                </c:pt>
                <c:pt idx="12323">
                  <c:v>16.963548262760899</c:v>
                </c:pt>
                <c:pt idx="12324">
                  <c:v>16.9649248389406</c:v>
                </c:pt>
                <c:pt idx="12325">
                  <c:v>16.966301415120299</c:v>
                </c:pt>
                <c:pt idx="12326">
                  <c:v>16.9676779913</c:v>
                </c:pt>
                <c:pt idx="12327">
                  <c:v>16.969054567479802</c:v>
                </c:pt>
                <c:pt idx="12328">
                  <c:v>16.9704311436595</c:v>
                </c:pt>
                <c:pt idx="12329">
                  <c:v>16.971807719839202</c:v>
                </c:pt>
                <c:pt idx="12330">
                  <c:v>16.9731842960189</c:v>
                </c:pt>
                <c:pt idx="12331">
                  <c:v>16.974560872198701</c:v>
                </c:pt>
                <c:pt idx="12332">
                  <c:v>16.975937448378399</c:v>
                </c:pt>
                <c:pt idx="12333">
                  <c:v>16.977314024558101</c:v>
                </c:pt>
                <c:pt idx="12334">
                  <c:v>16.978690600737899</c:v>
                </c:pt>
                <c:pt idx="12335">
                  <c:v>16.980067176917601</c:v>
                </c:pt>
                <c:pt idx="12336">
                  <c:v>16.981443753097299</c:v>
                </c:pt>
                <c:pt idx="12337">
                  <c:v>16.982820329277001</c:v>
                </c:pt>
                <c:pt idx="12338">
                  <c:v>16.984196905456798</c:v>
                </c:pt>
                <c:pt idx="12339">
                  <c:v>16.9855734816365</c:v>
                </c:pt>
                <c:pt idx="12340">
                  <c:v>16.986950057816198</c:v>
                </c:pt>
                <c:pt idx="12341">
                  <c:v>16.9883266339959</c:v>
                </c:pt>
                <c:pt idx="12342">
                  <c:v>16.989703210175701</c:v>
                </c:pt>
                <c:pt idx="12343">
                  <c:v>16.9910797863554</c:v>
                </c:pt>
                <c:pt idx="12344">
                  <c:v>16.992456362535101</c:v>
                </c:pt>
                <c:pt idx="12345">
                  <c:v>16.993832938714799</c:v>
                </c:pt>
                <c:pt idx="12346">
                  <c:v>16.995209514894601</c:v>
                </c:pt>
                <c:pt idx="12347">
                  <c:v>16.996586091074299</c:v>
                </c:pt>
                <c:pt idx="12348">
                  <c:v>16.997962667254001</c:v>
                </c:pt>
                <c:pt idx="12349">
                  <c:v>16.999339243433699</c:v>
                </c:pt>
                <c:pt idx="12350">
                  <c:v>17.0007158196135</c:v>
                </c:pt>
                <c:pt idx="12351">
                  <c:v>17.002092395793198</c:v>
                </c:pt>
                <c:pt idx="12352">
                  <c:v>17.0034689719729</c:v>
                </c:pt>
                <c:pt idx="12353">
                  <c:v>17.004845548152598</c:v>
                </c:pt>
                <c:pt idx="12354">
                  <c:v>17.0062221243324</c:v>
                </c:pt>
                <c:pt idx="12355">
                  <c:v>17.007598700512101</c:v>
                </c:pt>
                <c:pt idx="12356">
                  <c:v>17.0089752766918</c:v>
                </c:pt>
                <c:pt idx="12357">
                  <c:v>17.010351852871501</c:v>
                </c:pt>
                <c:pt idx="12358">
                  <c:v>17.011728429051299</c:v>
                </c:pt>
                <c:pt idx="12359">
                  <c:v>17.013105005231001</c:v>
                </c:pt>
                <c:pt idx="12360">
                  <c:v>17.014481581410699</c:v>
                </c:pt>
                <c:pt idx="12361">
                  <c:v>17.015858157590401</c:v>
                </c:pt>
                <c:pt idx="12362">
                  <c:v>17.017234733770199</c:v>
                </c:pt>
                <c:pt idx="12363">
                  <c:v>17.0186113099499</c:v>
                </c:pt>
                <c:pt idx="12364">
                  <c:v>17.019987886129599</c:v>
                </c:pt>
                <c:pt idx="12365">
                  <c:v>17.0213644623093</c:v>
                </c:pt>
                <c:pt idx="12366">
                  <c:v>17.022741038489102</c:v>
                </c:pt>
                <c:pt idx="12367">
                  <c:v>17.0241176146688</c:v>
                </c:pt>
                <c:pt idx="12368">
                  <c:v>17.025494190848502</c:v>
                </c:pt>
                <c:pt idx="12369">
                  <c:v>17.026870767028299</c:v>
                </c:pt>
                <c:pt idx="12370">
                  <c:v>17.028247343208001</c:v>
                </c:pt>
                <c:pt idx="12371">
                  <c:v>17.029623919387699</c:v>
                </c:pt>
                <c:pt idx="12372">
                  <c:v>17.031000495567401</c:v>
                </c:pt>
                <c:pt idx="12373">
                  <c:v>17.032377071747199</c:v>
                </c:pt>
                <c:pt idx="12374">
                  <c:v>17.0337536479269</c:v>
                </c:pt>
                <c:pt idx="12375">
                  <c:v>17.035130224106599</c:v>
                </c:pt>
                <c:pt idx="12376">
                  <c:v>17.0365068002863</c:v>
                </c:pt>
                <c:pt idx="12377">
                  <c:v>17.037883376466102</c:v>
                </c:pt>
                <c:pt idx="12378">
                  <c:v>17.0392599526458</c:v>
                </c:pt>
                <c:pt idx="12379">
                  <c:v>17.040636528825502</c:v>
                </c:pt>
                <c:pt idx="12380">
                  <c:v>17.0420131050052</c:v>
                </c:pt>
                <c:pt idx="12381">
                  <c:v>17.043389681185001</c:v>
                </c:pt>
                <c:pt idx="12382">
                  <c:v>17.044766257364699</c:v>
                </c:pt>
                <c:pt idx="12383">
                  <c:v>17.046142833544401</c:v>
                </c:pt>
                <c:pt idx="12384">
                  <c:v>17.047519409724099</c:v>
                </c:pt>
                <c:pt idx="12385">
                  <c:v>17.048895985903901</c:v>
                </c:pt>
                <c:pt idx="12386">
                  <c:v>17.050272562083599</c:v>
                </c:pt>
                <c:pt idx="12387">
                  <c:v>17.051649138263301</c:v>
                </c:pt>
                <c:pt idx="12388">
                  <c:v>17.053025714442999</c:v>
                </c:pt>
                <c:pt idx="12389">
                  <c:v>17.0544022906228</c:v>
                </c:pt>
                <c:pt idx="12390">
                  <c:v>17.055778866802498</c:v>
                </c:pt>
                <c:pt idx="12391">
                  <c:v>17.0571554429822</c:v>
                </c:pt>
                <c:pt idx="12392">
                  <c:v>17.058532019161898</c:v>
                </c:pt>
                <c:pt idx="12393">
                  <c:v>17.0599085953417</c:v>
                </c:pt>
                <c:pt idx="12394">
                  <c:v>17.061285171521401</c:v>
                </c:pt>
                <c:pt idx="12395">
                  <c:v>17.0626617477011</c:v>
                </c:pt>
                <c:pt idx="12396">
                  <c:v>17.064038323880801</c:v>
                </c:pt>
                <c:pt idx="12397">
                  <c:v>17.065414900060599</c:v>
                </c:pt>
                <c:pt idx="12398">
                  <c:v>17.066791476240301</c:v>
                </c:pt>
                <c:pt idx="12399">
                  <c:v>17.068168052419999</c:v>
                </c:pt>
                <c:pt idx="12400">
                  <c:v>17.0695446285998</c:v>
                </c:pt>
                <c:pt idx="12401">
                  <c:v>17.070921204779498</c:v>
                </c:pt>
                <c:pt idx="12402">
                  <c:v>17.0722977809592</c:v>
                </c:pt>
                <c:pt idx="12403">
                  <c:v>17.073674357138898</c:v>
                </c:pt>
                <c:pt idx="12404">
                  <c:v>17.0750509333187</c:v>
                </c:pt>
                <c:pt idx="12405">
                  <c:v>17.076427509498401</c:v>
                </c:pt>
                <c:pt idx="12406">
                  <c:v>17.0778040856781</c:v>
                </c:pt>
                <c:pt idx="12407">
                  <c:v>17.079180661857801</c:v>
                </c:pt>
                <c:pt idx="12408">
                  <c:v>17.080557238037599</c:v>
                </c:pt>
                <c:pt idx="12409">
                  <c:v>17.081933814217301</c:v>
                </c:pt>
                <c:pt idx="12410">
                  <c:v>17.083310390396999</c:v>
                </c:pt>
                <c:pt idx="12411">
                  <c:v>17.084686966576701</c:v>
                </c:pt>
                <c:pt idx="12412">
                  <c:v>17.086063542756499</c:v>
                </c:pt>
                <c:pt idx="12413">
                  <c:v>17.0874401189362</c:v>
                </c:pt>
                <c:pt idx="12414">
                  <c:v>17.088816695115899</c:v>
                </c:pt>
                <c:pt idx="12415">
                  <c:v>17.0901932712956</c:v>
                </c:pt>
                <c:pt idx="12416">
                  <c:v>17.091569847475402</c:v>
                </c:pt>
                <c:pt idx="12417">
                  <c:v>17.0929464236551</c:v>
                </c:pt>
                <c:pt idx="12418">
                  <c:v>17.094322999834802</c:v>
                </c:pt>
                <c:pt idx="12419">
                  <c:v>17.0956995760145</c:v>
                </c:pt>
                <c:pt idx="12420">
                  <c:v>17.097076152194301</c:v>
                </c:pt>
                <c:pt idx="12421">
                  <c:v>17.098452728373999</c:v>
                </c:pt>
                <c:pt idx="12422">
                  <c:v>17.099829304553701</c:v>
                </c:pt>
                <c:pt idx="12423">
                  <c:v>17.101205880733399</c:v>
                </c:pt>
                <c:pt idx="12424">
                  <c:v>17.102582456913201</c:v>
                </c:pt>
                <c:pt idx="12425">
                  <c:v>17.103959033092899</c:v>
                </c:pt>
                <c:pt idx="12426">
                  <c:v>17.105335609272601</c:v>
                </c:pt>
                <c:pt idx="12427">
                  <c:v>17.106712185452299</c:v>
                </c:pt>
                <c:pt idx="12428">
                  <c:v>17.1080887616321</c:v>
                </c:pt>
                <c:pt idx="12429">
                  <c:v>17.109465337811798</c:v>
                </c:pt>
                <c:pt idx="12430">
                  <c:v>17.1108419139915</c:v>
                </c:pt>
                <c:pt idx="12431">
                  <c:v>17.112218490171301</c:v>
                </c:pt>
                <c:pt idx="12432">
                  <c:v>17.113595066350999</c:v>
                </c:pt>
                <c:pt idx="12433">
                  <c:v>17.114971642530701</c:v>
                </c:pt>
                <c:pt idx="12434">
                  <c:v>17.116348218710399</c:v>
                </c:pt>
                <c:pt idx="12435">
                  <c:v>17.117724794890201</c:v>
                </c:pt>
                <c:pt idx="12436">
                  <c:v>17.119101371069899</c:v>
                </c:pt>
                <c:pt idx="12437">
                  <c:v>17.120477947249601</c:v>
                </c:pt>
                <c:pt idx="12438">
                  <c:v>17.121854523429299</c:v>
                </c:pt>
                <c:pt idx="12439">
                  <c:v>17.1232310996091</c:v>
                </c:pt>
                <c:pt idx="12440">
                  <c:v>17.124607675788798</c:v>
                </c:pt>
                <c:pt idx="12441">
                  <c:v>17.1259842519685</c:v>
                </c:pt>
                <c:pt idx="12442">
                  <c:v>17.127360828148198</c:v>
                </c:pt>
                <c:pt idx="12443">
                  <c:v>17.128737404328</c:v>
                </c:pt>
                <c:pt idx="12444">
                  <c:v>17.130113980507701</c:v>
                </c:pt>
                <c:pt idx="12445">
                  <c:v>17.1314905566874</c:v>
                </c:pt>
                <c:pt idx="12446">
                  <c:v>17.132867132867101</c:v>
                </c:pt>
                <c:pt idx="12447">
                  <c:v>17.134243709046899</c:v>
                </c:pt>
                <c:pt idx="12448">
                  <c:v>17.135620285226601</c:v>
                </c:pt>
                <c:pt idx="12449">
                  <c:v>17.136996861406299</c:v>
                </c:pt>
                <c:pt idx="12450">
                  <c:v>17.138373437586001</c:v>
                </c:pt>
                <c:pt idx="12451">
                  <c:v>17.139750013765799</c:v>
                </c:pt>
                <c:pt idx="12452">
                  <c:v>17.1411265899455</c:v>
                </c:pt>
                <c:pt idx="12453">
                  <c:v>17.142503166125199</c:v>
                </c:pt>
                <c:pt idx="12454">
                  <c:v>17.1438797423049</c:v>
                </c:pt>
                <c:pt idx="12455">
                  <c:v>17.145256318484702</c:v>
                </c:pt>
                <c:pt idx="12456">
                  <c:v>17.1466328946644</c:v>
                </c:pt>
                <c:pt idx="12457">
                  <c:v>17.148009470844102</c:v>
                </c:pt>
                <c:pt idx="12458">
                  <c:v>17.1493860470238</c:v>
                </c:pt>
                <c:pt idx="12459">
                  <c:v>17.150762623203601</c:v>
                </c:pt>
                <c:pt idx="12460">
                  <c:v>17.152139199383299</c:v>
                </c:pt>
                <c:pt idx="12461">
                  <c:v>17.153515775563001</c:v>
                </c:pt>
                <c:pt idx="12462">
                  <c:v>17.154892351742799</c:v>
                </c:pt>
                <c:pt idx="12463">
                  <c:v>17.1562689279225</c:v>
                </c:pt>
                <c:pt idx="12464">
                  <c:v>17.157645504102199</c:v>
                </c:pt>
                <c:pt idx="12465">
                  <c:v>17.1590220802819</c:v>
                </c:pt>
                <c:pt idx="12466">
                  <c:v>17.160398656461702</c:v>
                </c:pt>
                <c:pt idx="12467">
                  <c:v>17.1617752326414</c:v>
                </c:pt>
                <c:pt idx="12468">
                  <c:v>17.163151808821102</c:v>
                </c:pt>
                <c:pt idx="12469">
                  <c:v>17.1645283850008</c:v>
                </c:pt>
                <c:pt idx="12470">
                  <c:v>17.165904961180601</c:v>
                </c:pt>
                <c:pt idx="12471">
                  <c:v>17.167281537360299</c:v>
                </c:pt>
                <c:pt idx="12472">
                  <c:v>17.168658113540001</c:v>
                </c:pt>
                <c:pt idx="12473">
                  <c:v>17.170034689719699</c:v>
                </c:pt>
                <c:pt idx="12474">
                  <c:v>17.171411265899501</c:v>
                </c:pt>
                <c:pt idx="12475">
                  <c:v>17.172787842079199</c:v>
                </c:pt>
                <c:pt idx="12476">
                  <c:v>17.174164418258901</c:v>
                </c:pt>
                <c:pt idx="12477">
                  <c:v>17.175540994438599</c:v>
                </c:pt>
                <c:pt idx="12478">
                  <c:v>17.1769175706184</c:v>
                </c:pt>
                <c:pt idx="12479">
                  <c:v>17.178294146798098</c:v>
                </c:pt>
                <c:pt idx="12480">
                  <c:v>17.1796707229778</c:v>
                </c:pt>
                <c:pt idx="12481">
                  <c:v>17.181047299157498</c:v>
                </c:pt>
                <c:pt idx="12482">
                  <c:v>17.1824238753373</c:v>
                </c:pt>
                <c:pt idx="12483">
                  <c:v>17.183800451517001</c:v>
                </c:pt>
                <c:pt idx="12484">
                  <c:v>17.1851770276967</c:v>
                </c:pt>
                <c:pt idx="12485">
                  <c:v>17.186553603876401</c:v>
                </c:pt>
                <c:pt idx="12486">
                  <c:v>17.187930180056199</c:v>
                </c:pt>
                <c:pt idx="12487">
                  <c:v>17.189306756235901</c:v>
                </c:pt>
                <c:pt idx="12488">
                  <c:v>17.190683332415599</c:v>
                </c:pt>
                <c:pt idx="12489">
                  <c:v>17.192059908595301</c:v>
                </c:pt>
                <c:pt idx="12490">
                  <c:v>17.193436484775098</c:v>
                </c:pt>
                <c:pt idx="12491">
                  <c:v>17.1948130609548</c:v>
                </c:pt>
                <c:pt idx="12492">
                  <c:v>17.196189637134498</c:v>
                </c:pt>
                <c:pt idx="12493">
                  <c:v>17.1975662133142</c:v>
                </c:pt>
                <c:pt idx="12494">
                  <c:v>17.198942789494001</c:v>
                </c:pt>
                <c:pt idx="12495">
                  <c:v>17.2003193656737</c:v>
                </c:pt>
                <c:pt idx="12496">
                  <c:v>17.201695941853401</c:v>
                </c:pt>
                <c:pt idx="12497">
                  <c:v>17.203072518033199</c:v>
                </c:pt>
                <c:pt idx="12498">
                  <c:v>17.204449094212901</c:v>
                </c:pt>
                <c:pt idx="12499">
                  <c:v>17.205825670392599</c:v>
                </c:pt>
                <c:pt idx="12500">
                  <c:v>17.207202246572301</c:v>
                </c:pt>
                <c:pt idx="12501">
                  <c:v>17.208578822752099</c:v>
                </c:pt>
                <c:pt idx="12502">
                  <c:v>17.2099553989318</c:v>
                </c:pt>
                <c:pt idx="12503">
                  <c:v>17.211331975111499</c:v>
                </c:pt>
                <c:pt idx="12504">
                  <c:v>17.2127085512912</c:v>
                </c:pt>
                <c:pt idx="12505">
                  <c:v>17.214085127471002</c:v>
                </c:pt>
                <c:pt idx="12506">
                  <c:v>17.2154617036507</c:v>
                </c:pt>
                <c:pt idx="12507">
                  <c:v>17.216838279830402</c:v>
                </c:pt>
                <c:pt idx="12508">
                  <c:v>17.2182148560101</c:v>
                </c:pt>
                <c:pt idx="12509">
                  <c:v>17.219591432189901</c:v>
                </c:pt>
                <c:pt idx="12510">
                  <c:v>17.220968008369599</c:v>
                </c:pt>
                <c:pt idx="12511">
                  <c:v>17.222344584549301</c:v>
                </c:pt>
                <c:pt idx="12512">
                  <c:v>17.223721160728999</c:v>
                </c:pt>
                <c:pt idx="12513">
                  <c:v>17.225097736908801</c:v>
                </c:pt>
                <c:pt idx="12514">
                  <c:v>17.226474313088499</c:v>
                </c:pt>
                <c:pt idx="12515">
                  <c:v>17.227850889268201</c:v>
                </c:pt>
                <c:pt idx="12516">
                  <c:v>17.229227465447899</c:v>
                </c:pt>
                <c:pt idx="12517">
                  <c:v>17.2306040416277</c:v>
                </c:pt>
                <c:pt idx="12518">
                  <c:v>17.231980617807402</c:v>
                </c:pt>
                <c:pt idx="12519">
                  <c:v>17.2333571939871</c:v>
                </c:pt>
                <c:pt idx="12520">
                  <c:v>17.234733770166802</c:v>
                </c:pt>
                <c:pt idx="12521">
                  <c:v>17.236110346346599</c:v>
                </c:pt>
                <c:pt idx="12522">
                  <c:v>17.237486922526301</c:v>
                </c:pt>
                <c:pt idx="12523">
                  <c:v>17.238863498705999</c:v>
                </c:pt>
                <c:pt idx="12524">
                  <c:v>17.240240074885701</c:v>
                </c:pt>
                <c:pt idx="12525">
                  <c:v>17.241616651065499</c:v>
                </c:pt>
                <c:pt idx="12526">
                  <c:v>17.242993227245201</c:v>
                </c:pt>
                <c:pt idx="12527">
                  <c:v>17.244369803424899</c:v>
                </c:pt>
                <c:pt idx="12528">
                  <c:v>17.2457463796047</c:v>
                </c:pt>
                <c:pt idx="12529">
                  <c:v>17.247122955784398</c:v>
                </c:pt>
                <c:pt idx="12530">
                  <c:v>17.2484995319641</c:v>
                </c:pt>
                <c:pt idx="12531">
                  <c:v>17.249876108143798</c:v>
                </c:pt>
                <c:pt idx="12532">
                  <c:v>17.2512526843236</c:v>
                </c:pt>
                <c:pt idx="12533">
                  <c:v>17.252629260503301</c:v>
                </c:pt>
                <c:pt idx="12534">
                  <c:v>17.254005836683</c:v>
                </c:pt>
                <c:pt idx="12535">
                  <c:v>17.255382412862701</c:v>
                </c:pt>
                <c:pt idx="12536">
                  <c:v>17.256758989042499</c:v>
                </c:pt>
                <c:pt idx="12537">
                  <c:v>17.258135565222201</c:v>
                </c:pt>
                <c:pt idx="12538">
                  <c:v>17.259512141401899</c:v>
                </c:pt>
                <c:pt idx="12539">
                  <c:v>17.260888717581601</c:v>
                </c:pt>
                <c:pt idx="12540">
                  <c:v>17.262265293761399</c:v>
                </c:pt>
                <c:pt idx="12541">
                  <c:v>17.2636418699411</c:v>
                </c:pt>
                <c:pt idx="12542">
                  <c:v>17.265018446120799</c:v>
                </c:pt>
                <c:pt idx="12543">
                  <c:v>17.2663950223005</c:v>
                </c:pt>
                <c:pt idx="12544">
                  <c:v>17.267771598480302</c:v>
                </c:pt>
                <c:pt idx="12545">
                  <c:v>17.26914817466</c:v>
                </c:pt>
                <c:pt idx="12546">
                  <c:v>17.270524750839702</c:v>
                </c:pt>
                <c:pt idx="12547">
                  <c:v>17.2719013270194</c:v>
                </c:pt>
                <c:pt idx="12548">
                  <c:v>17.273277903199201</c:v>
                </c:pt>
                <c:pt idx="12549">
                  <c:v>17.274654479378899</c:v>
                </c:pt>
                <c:pt idx="12550">
                  <c:v>17.276031055558601</c:v>
                </c:pt>
                <c:pt idx="12551">
                  <c:v>17.277407631738299</c:v>
                </c:pt>
                <c:pt idx="12552">
                  <c:v>17.2787842079181</c:v>
                </c:pt>
                <c:pt idx="12553">
                  <c:v>17.280160784097799</c:v>
                </c:pt>
                <c:pt idx="12554">
                  <c:v>17.2815373602775</c:v>
                </c:pt>
                <c:pt idx="12555">
                  <c:v>17.282913936457199</c:v>
                </c:pt>
                <c:pt idx="12556">
                  <c:v>17.284290512637</c:v>
                </c:pt>
                <c:pt idx="12557">
                  <c:v>17.285667088816702</c:v>
                </c:pt>
                <c:pt idx="12558">
                  <c:v>17.2870436649964</c:v>
                </c:pt>
                <c:pt idx="12559">
                  <c:v>17.288420241176201</c:v>
                </c:pt>
                <c:pt idx="12560">
                  <c:v>17.289796817355899</c:v>
                </c:pt>
                <c:pt idx="12561">
                  <c:v>17.291173393535601</c:v>
                </c:pt>
                <c:pt idx="12562">
                  <c:v>17.292549969715299</c:v>
                </c:pt>
                <c:pt idx="12563">
                  <c:v>17.293926545895101</c:v>
                </c:pt>
                <c:pt idx="12564">
                  <c:v>17.295303122074799</c:v>
                </c:pt>
                <c:pt idx="12565">
                  <c:v>17.296679698254501</c:v>
                </c:pt>
                <c:pt idx="12566">
                  <c:v>17.298056274434199</c:v>
                </c:pt>
                <c:pt idx="12567">
                  <c:v>17.299432850614</c:v>
                </c:pt>
                <c:pt idx="12568">
                  <c:v>17.300809426793698</c:v>
                </c:pt>
                <c:pt idx="12569">
                  <c:v>17.3021860029734</c:v>
                </c:pt>
                <c:pt idx="12570">
                  <c:v>17.303562579153098</c:v>
                </c:pt>
                <c:pt idx="12571">
                  <c:v>17.3049391553329</c:v>
                </c:pt>
                <c:pt idx="12572">
                  <c:v>17.306315731512601</c:v>
                </c:pt>
                <c:pt idx="12573">
                  <c:v>17.307692307692299</c:v>
                </c:pt>
                <c:pt idx="12574">
                  <c:v>17.309068883872001</c:v>
                </c:pt>
                <c:pt idx="12575">
                  <c:v>17.310445460051799</c:v>
                </c:pt>
                <c:pt idx="12576">
                  <c:v>17.311822036231501</c:v>
                </c:pt>
                <c:pt idx="12577">
                  <c:v>17.313198612411199</c:v>
                </c:pt>
                <c:pt idx="12578">
                  <c:v>17.314575188590901</c:v>
                </c:pt>
                <c:pt idx="12579">
                  <c:v>17.315951764770698</c:v>
                </c:pt>
                <c:pt idx="12580">
                  <c:v>17.3173283409504</c:v>
                </c:pt>
                <c:pt idx="12581">
                  <c:v>17.318704917130098</c:v>
                </c:pt>
                <c:pt idx="12582">
                  <c:v>17.3200814933098</c:v>
                </c:pt>
                <c:pt idx="12583">
                  <c:v>17.321458069489601</c:v>
                </c:pt>
                <c:pt idx="12584">
                  <c:v>17.3228346456693</c:v>
                </c:pt>
                <c:pt idx="12585">
                  <c:v>17.324211221849001</c:v>
                </c:pt>
                <c:pt idx="12586">
                  <c:v>17.3255877980287</c:v>
                </c:pt>
                <c:pt idx="12587">
                  <c:v>17.326964374208501</c:v>
                </c:pt>
                <c:pt idx="12588">
                  <c:v>17.328340950388199</c:v>
                </c:pt>
                <c:pt idx="12589">
                  <c:v>17.329717526567901</c:v>
                </c:pt>
                <c:pt idx="12590">
                  <c:v>17.331094102747699</c:v>
                </c:pt>
                <c:pt idx="12591">
                  <c:v>17.3324706789274</c:v>
                </c:pt>
                <c:pt idx="12592">
                  <c:v>17.333847255107099</c:v>
                </c:pt>
                <c:pt idx="12593">
                  <c:v>17.3352238312868</c:v>
                </c:pt>
                <c:pt idx="12594">
                  <c:v>17.336600407466602</c:v>
                </c:pt>
                <c:pt idx="12595">
                  <c:v>17.3379769836463</c:v>
                </c:pt>
                <c:pt idx="12596">
                  <c:v>17.339353559826002</c:v>
                </c:pt>
                <c:pt idx="12597">
                  <c:v>17.3407301360057</c:v>
                </c:pt>
                <c:pt idx="12598">
                  <c:v>17.342106712185501</c:v>
                </c:pt>
                <c:pt idx="12599">
                  <c:v>17.343483288365199</c:v>
                </c:pt>
                <c:pt idx="12600">
                  <c:v>17.344859864544901</c:v>
                </c:pt>
                <c:pt idx="12601">
                  <c:v>17.346236440724599</c:v>
                </c:pt>
                <c:pt idx="12602">
                  <c:v>17.3476130169044</c:v>
                </c:pt>
                <c:pt idx="12603">
                  <c:v>17.348989593084099</c:v>
                </c:pt>
                <c:pt idx="12604">
                  <c:v>17.3503661692638</c:v>
                </c:pt>
                <c:pt idx="12605">
                  <c:v>17.351742745443499</c:v>
                </c:pt>
                <c:pt idx="12606">
                  <c:v>17.3531193216233</c:v>
                </c:pt>
                <c:pt idx="12607">
                  <c:v>17.354495897803002</c:v>
                </c:pt>
                <c:pt idx="12608">
                  <c:v>17.3558724739827</c:v>
                </c:pt>
                <c:pt idx="12609">
                  <c:v>17.357249050162402</c:v>
                </c:pt>
                <c:pt idx="12610">
                  <c:v>17.358625626342199</c:v>
                </c:pt>
                <c:pt idx="12611">
                  <c:v>17.360002202521901</c:v>
                </c:pt>
                <c:pt idx="12612">
                  <c:v>17.361378778701599</c:v>
                </c:pt>
                <c:pt idx="12613">
                  <c:v>17.362755354881301</c:v>
                </c:pt>
                <c:pt idx="12614">
                  <c:v>17.364131931061099</c:v>
                </c:pt>
                <c:pt idx="12615">
                  <c:v>17.365508507240801</c:v>
                </c:pt>
                <c:pt idx="12616">
                  <c:v>17.366885083420499</c:v>
                </c:pt>
                <c:pt idx="12617">
                  <c:v>17.368261659600201</c:v>
                </c:pt>
                <c:pt idx="12618">
                  <c:v>17.369638235779998</c:v>
                </c:pt>
                <c:pt idx="12619">
                  <c:v>17.3710148119597</c:v>
                </c:pt>
                <c:pt idx="12620">
                  <c:v>17.372391388139398</c:v>
                </c:pt>
                <c:pt idx="12621">
                  <c:v>17.3737679643192</c:v>
                </c:pt>
                <c:pt idx="12622">
                  <c:v>17.375144540498901</c:v>
                </c:pt>
                <c:pt idx="12623">
                  <c:v>17.3765211166786</c:v>
                </c:pt>
                <c:pt idx="12624">
                  <c:v>17.377897692858301</c:v>
                </c:pt>
                <c:pt idx="12625">
                  <c:v>17.379274269038099</c:v>
                </c:pt>
                <c:pt idx="12626">
                  <c:v>17.380650845217801</c:v>
                </c:pt>
                <c:pt idx="12627">
                  <c:v>17.382027421397499</c:v>
                </c:pt>
                <c:pt idx="12628">
                  <c:v>17.383403997577201</c:v>
                </c:pt>
                <c:pt idx="12629">
                  <c:v>17.384780573756998</c:v>
                </c:pt>
                <c:pt idx="12630">
                  <c:v>17.3861571499367</c:v>
                </c:pt>
                <c:pt idx="12631">
                  <c:v>17.387533726116398</c:v>
                </c:pt>
                <c:pt idx="12632">
                  <c:v>17.3889103022961</c:v>
                </c:pt>
                <c:pt idx="12633">
                  <c:v>17.390286878475901</c:v>
                </c:pt>
                <c:pt idx="12634">
                  <c:v>17.3916634546556</c:v>
                </c:pt>
                <c:pt idx="12635">
                  <c:v>17.393040030835301</c:v>
                </c:pt>
                <c:pt idx="12636">
                  <c:v>17.394416607015</c:v>
                </c:pt>
                <c:pt idx="12637">
                  <c:v>17.395793183194801</c:v>
                </c:pt>
                <c:pt idx="12638">
                  <c:v>17.397169759374499</c:v>
                </c:pt>
                <c:pt idx="12639">
                  <c:v>17.398546335554201</c:v>
                </c:pt>
                <c:pt idx="12640">
                  <c:v>17.399922911733899</c:v>
                </c:pt>
                <c:pt idx="12641">
                  <c:v>17.4012994879137</c:v>
                </c:pt>
                <c:pt idx="12642">
                  <c:v>17.402676064093399</c:v>
                </c:pt>
                <c:pt idx="12643">
                  <c:v>17.4040526402731</c:v>
                </c:pt>
                <c:pt idx="12644">
                  <c:v>17.405429216452799</c:v>
                </c:pt>
                <c:pt idx="12645">
                  <c:v>17.4068057926326</c:v>
                </c:pt>
                <c:pt idx="12646">
                  <c:v>17.408182368812302</c:v>
                </c:pt>
                <c:pt idx="12647">
                  <c:v>17.409558944992</c:v>
                </c:pt>
                <c:pt idx="12648">
                  <c:v>17.410935521171702</c:v>
                </c:pt>
                <c:pt idx="12649">
                  <c:v>17.412312097351499</c:v>
                </c:pt>
                <c:pt idx="12650">
                  <c:v>17.413688673531201</c:v>
                </c:pt>
                <c:pt idx="12651">
                  <c:v>17.415065249710899</c:v>
                </c:pt>
                <c:pt idx="12652">
                  <c:v>17.416441825890601</c:v>
                </c:pt>
                <c:pt idx="12653">
                  <c:v>17.417818402070399</c:v>
                </c:pt>
                <c:pt idx="12654">
                  <c:v>17.419194978250101</c:v>
                </c:pt>
                <c:pt idx="12655">
                  <c:v>17.420571554429799</c:v>
                </c:pt>
                <c:pt idx="12656">
                  <c:v>17.4219481306096</c:v>
                </c:pt>
                <c:pt idx="12657">
                  <c:v>17.423324706789298</c:v>
                </c:pt>
                <c:pt idx="12658">
                  <c:v>17.424701282969</c:v>
                </c:pt>
                <c:pt idx="12659">
                  <c:v>17.426077859148698</c:v>
                </c:pt>
                <c:pt idx="12660">
                  <c:v>17.427454435328499</c:v>
                </c:pt>
                <c:pt idx="12661">
                  <c:v>17.428831011508201</c:v>
                </c:pt>
                <c:pt idx="12662">
                  <c:v>17.430207587687899</c:v>
                </c:pt>
                <c:pt idx="12663">
                  <c:v>17.431584163867601</c:v>
                </c:pt>
                <c:pt idx="12664">
                  <c:v>17.432960740047399</c:v>
                </c:pt>
                <c:pt idx="12665">
                  <c:v>17.434337316227101</c:v>
                </c:pt>
                <c:pt idx="12666">
                  <c:v>17.435713892406799</c:v>
                </c:pt>
                <c:pt idx="12667">
                  <c:v>17.437090468586501</c:v>
                </c:pt>
                <c:pt idx="12668">
                  <c:v>17.438467044766298</c:v>
                </c:pt>
                <c:pt idx="12669">
                  <c:v>17.439843620946</c:v>
                </c:pt>
                <c:pt idx="12670">
                  <c:v>17.441220197125698</c:v>
                </c:pt>
                <c:pt idx="12671">
                  <c:v>17.4425967733054</c:v>
                </c:pt>
                <c:pt idx="12672">
                  <c:v>17.443973349485201</c:v>
                </c:pt>
                <c:pt idx="12673">
                  <c:v>17.4453499256649</c:v>
                </c:pt>
                <c:pt idx="12674">
                  <c:v>17.446726501844601</c:v>
                </c:pt>
                <c:pt idx="12675">
                  <c:v>17.4481030780243</c:v>
                </c:pt>
                <c:pt idx="12676">
                  <c:v>17.449479654204101</c:v>
                </c:pt>
                <c:pt idx="12677">
                  <c:v>17.450856230383799</c:v>
                </c:pt>
                <c:pt idx="12678">
                  <c:v>17.452232806563501</c:v>
                </c:pt>
                <c:pt idx="12679">
                  <c:v>17.453609382743199</c:v>
                </c:pt>
                <c:pt idx="12680">
                  <c:v>17.454985958923</c:v>
                </c:pt>
                <c:pt idx="12681">
                  <c:v>17.456362535102699</c:v>
                </c:pt>
                <c:pt idx="12682">
                  <c:v>17.4577391112824</c:v>
                </c:pt>
                <c:pt idx="12683">
                  <c:v>17.459115687462099</c:v>
                </c:pt>
                <c:pt idx="12684">
                  <c:v>17.4604922636419</c:v>
                </c:pt>
                <c:pt idx="12685">
                  <c:v>17.461868839821602</c:v>
                </c:pt>
                <c:pt idx="12686">
                  <c:v>17.4632454160013</c:v>
                </c:pt>
                <c:pt idx="12687">
                  <c:v>17.464621992181101</c:v>
                </c:pt>
                <c:pt idx="12688">
                  <c:v>17.465998568360799</c:v>
                </c:pt>
                <c:pt idx="12689">
                  <c:v>17.467375144540501</c:v>
                </c:pt>
                <c:pt idx="12690">
                  <c:v>17.468751720720199</c:v>
                </c:pt>
                <c:pt idx="12691">
                  <c:v>17.4701282969</c:v>
                </c:pt>
                <c:pt idx="12692">
                  <c:v>17.471504873079699</c:v>
                </c:pt>
                <c:pt idx="12693">
                  <c:v>17.4728814492594</c:v>
                </c:pt>
                <c:pt idx="12694">
                  <c:v>17.474258025439099</c:v>
                </c:pt>
                <c:pt idx="12695">
                  <c:v>17.4756346016189</c:v>
                </c:pt>
                <c:pt idx="12696">
                  <c:v>17.477011177798602</c:v>
                </c:pt>
                <c:pt idx="12697">
                  <c:v>17.4783877539783</c:v>
                </c:pt>
                <c:pt idx="12698">
                  <c:v>17.479764330158002</c:v>
                </c:pt>
                <c:pt idx="12699">
                  <c:v>17.481140906337799</c:v>
                </c:pt>
                <c:pt idx="12700">
                  <c:v>17.482517482517501</c:v>
                </c:pt>
                <c:pt idx="12701">
                  <c:v>17.483894058697199</c:v>
                </c:pt>
                <c:pt idx="12702">
                  <c:v>17.485270634876901</c:v>
                </c:pt>
                <c:pt idx="12703">
                  <c:v>17.486647211056699</c:v>
                </c:pt>
                <c:pt idx="12704">
                  <c:v>17.488023787236401</c:v>
                </c:pt>
                <c:pt idx="12705">
                  <c:v>17.489400363416099</c:v>
                </c:pt>
                <c:pt idx="12706">
                  <c:v>17.490776939595801</c:v>
                </c:pt>
                <c:pt idx="12707">
                  <c:v>17.492153515775598</c:v>
                </c:pt>
                <c:pt idx="12708">
                  <c:v>17.4935300919553</c:v>
                </c:pt>
                <c:pt idx="12709">
                  <c:v>17.494906668134998</c:v>
                </c:pt>
                <c:pt idx="12710">
                  <c:v>17.4962832443147</c:v>
                </c:pt>
                <c:pt idx="12711">
                  <c:v>17.497659820494501</c:v>
                </c:pt>
                <c:pt idx="12712">
                  <c:v>17.4990363966742</c:v>
                </c:pt>
                <c:pt idx="12713">
                  <c:v>17.500412972853901</c:v>
                </c:pt>
                <c:pt idx="12714">
                  <c:v>17.5017895490336</c:v>
                </c:pt>
                <c:pt idx="12715">
                  <c:v>17.503166125213401</c:v>
                </c:pt>
                <c:pt idx="12716">
                  <c:v>17.504542701393099</c:v>
                </c:pt>
                <c:pt idx="12717">
                  <c:v>17.505919277572801</c:v>
                </c:pt>
                <c:pt idx="12718">
                  <c:v>17.507295853752598</c:v>
                </c:pt>
                <c:pt idx="12719">
                  <c:v>17.5086724299323</c:v>
                </c:pt>
                <c:pt idx="12720">
                  <c:v>17.510049006111998</c:v>
                </c:pt>
                <c:pt idx="12721">
                  <c:v>17.5114255822917</c:v>
                </c:pt>
                <c:pt idx="12722">
                  <c:v>17.512802158471501</c:v>
                </c:pt>
                <c:pt idx="12723">
                  <c:v>17.5141787346512</c:v>
                </c:pt>
                <c:pt idx="12724">
                  <c:v>17.515555310830901</c:v>
                </c:pt>
                <c:pt idx="12725">
                  <c:v>17.5169318870106</c:v>
                </c:pt>
                <c:pt idx="12726">
                  <c:v>17.518308463190401</c:v>
                </c:pt>
                <c:pt idx="12727">
                  <c:v>17.519685039370099</c:v>
                </c:pt>
                <c:pt idx="12728">
                  <c:v>17.521061615549801</c:v>
                </c:pt>
                <c:pt idx="12729">
                  <c:v>17.522438191729499</c:v>
                </c:pt>
                <c:pt idx="12730">
                  <c:v>17.5238147679093</c:v>
                </c:pt>
                <c:pt idx="12731">
                  <c:v>17.525191344088999</c:v>
                </c:pt>
                <c:pt idx="12732">
                  <c:v>17.5265679202687</c:v>
                </c:pt>
                <c:pt idx="12733">
                  <c:v>17.527944496448399</c:v>
                </c:pt>
                <c:pt idx="12734">
                  <c:v>17.5293210726282</c:v>
                </c:pt>
                <c:pt idx="12735">
                  <c:v>17.530697648807902</c:v>
                </c:pt>
                <c:pt idx="12736">
                  <c:v>17.5320742249876</c:v>
                </c:pt>
                <c:pt idx="12737">
                  <c:v>17.533450801167302</c:v>
                </c:pt>
                <c:pt idx="12738">
                  <c:v>17.534827377347099</c:v>
                </c:pt>
                <c:pt idx="12739">
                  <c:v>17.536203953526801</c:v>
                </c:pt>
                <c:pt idx="12740">
                  <c:v>17.537580529706499</c:v>
                </c:pt>
                <c:pt idx="12741">
                  <c:v>17.538957105886201</c:v>
                </c:pt>
                <c:pt idx="12742">
                  <c:v>17.540333682065999</c:v>
                </c:pt>
                <c:pt idx="12743">
                  <c:v>17.541710258245701</c:v>
                </c:pt>
                <c:pt idx="12744">
                  <c:v>17.543086834425399</c:v>
                </c:pt>
                <c:pt idx="12745">
                  <c:v>17.544463410605101</c:v>
                </c:pt>
                <c:pt idx="12746">
                  <c:v>17.545839986784902</c:v>
                </c:pt>
                <c:pt idx="12747">
                  <c:v>17.5472165629646</c:v>
                </c:pt>
                <c:pt idx="12748">
                  <c:v>17.548593139144302</c:v>
                </c:pt>
                <c:pt idx="12749">
                  <c:v>17.549969715324099</c:v>
                </c:pt>
                <c:pt idx="12750">
                  <c:v>17.551346291503801</c:v>
                </c:pt>
                <c:pt idx="12751">
                  <c:v>17.552722867683499</c:v>
                </c:pt>
                <c:pt idx="12752">
                  <c:v>17.554099443863201</c:v>
                </c:pt>
                <c:pt idx="12753">
                  <c:v>17.555476020042999</c:v>
                </c:pt>
                <c:pt idx="12754">
                  <c:v>17.556852596222701</c:v>
                </c:pt>
                <c:pt idx="12755">
                  <c:v>17.558229172402399</c:v>
                </c:pt>
                <c:pt idx="12756">
                  <c:v>17.559605748582101</c:v>
                </c:pt>
                <c:pt idx="12757">
                  <c:v>17.560982324761898</c:v>
                </c:pt>
                <c:pt idx="12758">
                  <c:v>17.5623589009416</c:v>
                </c:pt>
                <c:pt idx="12759">
                  <c:v>17.563735477121298</c:v>
                </c:pt>
                <c:pt idx="12760">
                  <c:v>17.565112053301</c:v>
                </c:pt>
                <c:pt idx="12761">
                  <c:v>17.566488629480801</c:v>
                </c:pt>
                <c:pt idx="12762">
                  <c:v>17.5678652056605</c:v>
                </c:pt>
                <c:pt idx="12763">
                  <c:v>17.569241781840201</c:v>
                </c:pt>
                <c:pt idx="12764">
                  <c:v>17.5706183580199</c:v>
                </c:pt>
                <c:pt idx="12765">
                  <c:v>17.571994934199701</c:v>
                </c:pt>
                <c:pt idx="12766">
                  <c:v>17.573371510379399</c:v>
                </c:pt>
                <c:pt idx="12767">
                  <c:v>17.574748086559101</c:v>
                </c:pt>
                <c:pt idx="12768">
                  <c:v>17.576124662738799</c:v>
                </c:pt>
                <c:pt idx="12769">
                  <c:v>17.5775012389186</c:v>
                </c:pt>
                <c:pt idx="12770">
                  <c:v>17.578877815098298</c:v>
                </c:pt>
                <c:pt idx="12771">
                  <c:v>17.580254391278</c:v>
                </c:pt>
                <c:pt idx="12772">
                  <c:v>17.581630967457698</c:v>
                </c:pt>
                <c:pt idx="12773">
                  <c:v>17.5830075436375</c:v>
                </c:pt>
                <c:pt idx="12774">
                  <c:v>17.584384119817202</c:v>
                </c:pt>
                <c:pt idx="12775">
                  <c:v>17.5857606959969</c:v>
                </c:pt>
                <c:pt idx="12776">
                  <c:v>17.587137272176601</c:v>
                </c:pt>
                <c:pt idx="12777">
                  <c:v>17.588513848356399</c:v>
                </c:pt>
                <c:pt idx="12778">
                  <c:v>17.589890424536101</c:v>
                </c:pt>
                <c:pt idx="12779">
                  <c:v>17.591267000715799</c:v>
                </c:pt>
                <c:pt idx="12780">
                  <c:v>17.592643576895501</c:v>
                </c:pt>
                <c:pt idx="12781">
                  <c:v>17.594020153075299</c:v>
                </c:pt>
                <c:pt idx="12782">
                  <c:v>17.595396729255</c:v>
                </c:pt>
                <c:pt idx="12783">
                  <c:v>17.596773305434699</c:v>
                </c:pt>
                <c:pt idx="12784">
                  <c:v>17.5981498816145</c:v>
                </c:pt>
                <c:pt idx="12785">
                  <c:v>17.599526457794202</c:v>
                </c:pt>
                <c:pt idx="12786">
                  <c:v>17.6009030339739</c:v>
                </c:pt>
                <c:pt idx="12787">
                  <c:v>17.602279610153602</c:v>
                </c:pt>
                <c:pt idx="12788">
                  <c:v>17.603656186333399</c:v>
                </c:pt>
                <c:pt idx="12789">
                  <c:v>17.605032762513101</c:v>
                </c:pt>
                <c:pt idx="12790">
                  <c:v>17.606409338692799</c:v>
                </c:pt>
                <c:pt idx="12791">
                  <c:v>17.607785914872501</c:v>
                </c:pt>
                <c:pt idx="12792">
                  <c:v>17.609162491052299</c:v>
                </c:pt>
                <c:pt idx="12793">
                  <c:v>17.610539067232001</c:v>
                </c:pt>
                <c:pt idx="12794">
                  <c:v>17.611915643411699</c:v>
                </c:pt>
                <c:pt idx="12795">
                  <c:v>17.613292219591401</c:v>
                </c:pt>
                <c:pt idx="12796">
                  <c:v>17.614668795771198</c:v>
                </c:pt>
                <c:pt idx="12797">
                  <c:v>17.6160453719509</c:v>
                </c:pt>
                <c:pt idx="12798">
                  <c:v>17.617421948130598</c:v>
                </c:pt>
                <c:pt idx="12799">
                  <c:v>17.6187985243103</c:v>
                </c:pt>
                <c:pt idx="12800">
                  <c:v>17.620175100490101</c:v>
                </c:pt>
                <c:pt idx="12801">
                  <c:v>17.621551676669799</c:v>
                </c:pt>
                <c:pt idx="12802">
                  <c:v>17.622928252849501</c:v>
                </c:pt>
                <c:pt idx="12803">
                  <c:v>17.624304829029199</c:v>
                </c:pt>
                <c:pt idx="12804">
                  <c:v>17.625681405209001</c:v>
                </c:pt>
                <c:pt idx="12805">
                  <c:v>17.627057981388699</c:v>
                </c:pt>
                <c:pt idx="12806">
                  <c:v>17.628434557568401</c:v>
                </c:pt>
                <c:pt idx="12807">
                  <c:v>17.629811133748099</c:v>
                </c:pt>
                <c:pt idx="12808">
                  <c:v>17.6311877099279</c:v>
                </c:pt>
                <c:pt idx="12809">
                  <c:v>17.632564286107598</c:v>
                </c:pt>
                <c:pt idx="12810">
                  <c:v>17.6339408622873</c:v>
                </c:pt>
                <c:pt idx="12811">
                  <c:v>17.635317438466998</c:v>
                </c:pt>
                <c:pt idx="12812">
                  <c:v>17.6366940146468</c:v>
                </c:pt>
                <c:pt idx="12813">
                  <c:v>17.638070590826501</c:v>
                </c:pt>
                <c:pt idx="12814">
                  <c:v>17.6394471670062</c:v>
                </c:pt>
                <c:pt idx="12815">
                  <c:v>17.640823743186001</c:v>
                </c:pt>
                <c:pt idx="12816">
                  <c:v>17.642200319365699</c:v>
                </c:pt>
                <c:pt idx="12817">
                  <c:v>17.643576895545401</c:v>
                </c:pt>
                <c:pt idx="12818">
                  <c:v>17.644953471725099</c:v>
                </c:pt>
                <c:pt idx="12819">
                  <c:v>17.6463300479049</c:v>
                </c:pt>
                <c:pt idx="12820">
                  <c:v>17.647706624084599</c:v>
                </c:pt>
                <c:pt idx="12821">
                  <c:v>17.6490832002643</c:v>
                </c:pt>
                <c:pt idx="12822">
                  <c:v>17.650459776443999</c:v>
                </c:pt>
                <c:pt idx="12823">
                  <c:v>17.6518363526238</c:v>
                </c:pt>
                <c:pt idx="12824">
                  <c:v>17.653212928803502</c:v>
                </c:pt>
                <c:pt idx="12825">
                  <c:v>17.6545895049832</c:v>
                </c:pt>
                <c:pt idx="12826">
                  <c:v>17.655966081162902</c:v>
                </c:pt>
                <c:pt idx="12827">
                  <c:v>17.657342657342699</c:v>
                </c:pt>
                <c:pt idx="12828">
                  <c:v>17.658719233522401</c:v>
                </c:pt>
                <c:pt idx="12829">
                  <c:v>17.660095809702099</c:v>
                </c:pt>
                <c:pt idx="12830">
                  <c:v>17.661472385881801</c:v>
                </c:pt>
                <c:pt idx="12831">
                  <c:v>17.662848962061599</c:v>
                </c:pt>
                <c:pt idx="12832">
                  <c:v>17.6642255382413</c:v>
                </c:pt>
                <c:pt idx="12833">
                  <c:v>17.665602114420999</c:v>
                </c:pt>
                <c:pt idx="12834">
                  <c:v>17.6669786906007</c:v>
                </c:pt>
                <c:pt idx="12835">
                  <c:v>17.668355266780502</c:v>
                </c:pt>
                <c:pt idx="12836">
                  <c:v>17.6697318429602</c:v>
                </c:pt>
                <c:pt idx="12837">
                  <c:v>17.671108419139902</c:v>
                </c:pt>
                <c:pt idx="12838">
                  <c:v>17.6724849953196</c:v>
                </c:pt>
                <c:pt idx="12839">
                  <c:v>17.673861571499401</c:v>
                </c:pt>
                <c:pt idx="12840">
                  <c:v>17.675238147679099</c:v>
                </c:pt>
                <c:pt idx="12841">
                  <c:v>17.676614723858801</c:v>
                </c:pt>
                <c:pt idx="12842">
                  <c:v>17.677991300038499</c:v>
                </c:pt>
                <c:pt idx="12843">
                  <c:v>17.679367876218301</c:v>
                </c:pt>
                <c:pt idx="12844">
                  <c:v>17.680744452397999</c:v>
                </c:pt>
                <c:pt idx="12845">
                  <c:v>17.682121028577701</c:v>
                </c:pt>
                <c:pt idx="12846">
                  <c:v>17.683497604757498</c:v>
                </c:pt>
                <c:pt idx="12847">
                  <c:v>17.6848741809372</c:v>
                </c:pt>
                <c:pt idx="12848">
                  <c:v>17.686250757116898</c:v>
                </c:pt>
                <c:pt idx="12849">
                  <c:v>17.6876273332966</c:v>
                </c:pt>
                <c:pt idx="12850">
                  <c:v>17.689003909476401</c:v>
                </c:pt>
                <c:pt idx="12851">
                  <c:v>17.6903804856561</c:v>
                </c:pt>
                <c:pt idx="12852">
                  <c:v>17.691757061835801</c:v>
                </c:pt>
                <c:pt idx="12853">
                  <c:v>17.6931336380155</c:v>
                </c:pt>
                <c:pt idx="12854">
                  <c:v>17.694510214195301</c:v>
                </c:pt>
                <c:pt idx="12855">
                  <c:v>17.695886790374999</c:v>
                </c:pt>
                <c:pt idx="12856">
                  <c:v>17.697263366554701</c:v>
                </c:pt>
                <c:pt idx="12857">
                  <c:v>17.698639942734399</c:v>
                </c:pt>
                <c:pt idx="12858">
                  <c:v>17.7000165189142</c:v>
                </c:pt>
                <c:pt idx="12859">
                  <c:v>17.701393095093898</c:v>
                </c:pt>
                <c:pt idx="12860">
                  <c:v>17.7027696712736</c:v>
                </c:pt>
                <c:pt idx="12861">
                  <c:v>17.704146247453298</c:v>
                </c:pt>
                <c:pt idx="12862">
                  <c:v>17.7055228236331</c:v>
                </c:pt>
                <c:pt idx="12863">
                  <c:v>17.706899399812801</c:v>
                </c:pt>
                <c:pt idx="12864">
                  <c:v>17.7082759759925</c:v>
                </c:pt>
                <c:pt idx="12865">
                  <c:v>17.709652552172201</c:v>
                </c:pt>
                <c:pt idx="12866">
                  <c:v>17.711029128351999</c:v>
                </c:pt>
                <c:pt idx="12867">
                  <c:v>17.712405704531701</c:v>
                </c:pt>
                <c:pt idx="12868">
                  <c:v>17.713782280711399</c:v>
                </c:pt>
                <c:pt idx="12869">
                  <c:v>17.715158856891101</c:v>
                </c:pt>
                <c:pt idx="12870">
                  <c:v>17.716535433070899</c:v>
                </c:pt>
                <c:pt idx="12871">
                  <c:v>17.7179120092506</c:v>
                </c:pt>
                <c:pt idx="12872">
                  <c:v>17.719288585430299</c:v>
                </c:pt>
                <c:pt idx="12873">
                  <c:v>17.72066516161</c:v>
                </c:pt>
                <c:pt idx="12874">
                  <c:v>17.722041737789802</c:v>
                </c:pt>
                <c:pt idx="12875">
                  <c:v>17.7234183139695</c:v>
                </c:pt>
                <c:pt idx="12876">
                  <c:v>17.724794890149202</c:v>
                </c:pt>
                <c:pt idx="12877">
                  <c:v>17.726171466328999</c:v>
                </c:pt>
                <c:pt idx="12878">
                  <c:v>17.727548042508701</c:v>
                </c:pt>
                <c:pt idx="12879">
                  <c:v>17.728924618688399</c:v>
                </c:pt>
                <c:pt idx="12880">
                  <c:v>17.730301194868101</c:v>
                </c:pt>
                <c:pt idx="12881">
                  <c:v>17.731677771047899</c:v>
                </c:pt>
                <c:pt idx="12882">
                  <c:v>17.733054347227601</c:v>
                </c:pt>
                <c:pt idx="12883">
                  <c:v>17.734430923407299</c:v>
                </c:pt>
                <c:pt idx="12884">
                  <c:v>17.735807499587001</c:v>
                </c:pt>
                <c:pt idx="12885">
                  <c:v>17.737184075766798</c:v>
                </c:pt>
                <c:pt idx="12886">
                  <c:v>17.7385606519465</c:v>
                </c:pt>
                <c:pt idx="12887">
                  <c:v>17.739937228126202</c:v>
                </c:pt>
                <c:pt idx="12888">
                  <c:v>17.7413138043059</c:v>
                </c:pt>
                <c:pt idx="12889">
                  <c:v>17.742690380485701</c:v>
                </c:pt>
                <c:pt idx="12890">
                  <c:v>17.744066956665399</c:v>
                </c:pt>
                <c:pt idx="12891">
                  <c:v>17.745443532845101</c:v>
                </c:pt>
                <c:pt idx="12892">
                  <c:v>17.746820109024799</c:v>
                </c:pt>
                <c:pt idx="12893">
                  <c:v>17.748196685204601</c:v>
                </c:pt>
                <c:pt idx="12894">
                  <c:v>17.749573261384299</c:v>
                </c:pt>
                <c:pt idx="12895">
                  <c:v>17.750949837564001</c:v>
                </c:pt>
                <c:pt idx="12896">
                  <c:v>17.752326413743699</c:v>
                </c:pt>
                <c:pt idx="12897">
                  <c:v>17.7537029899235</c:v>
                </c:pt>
                <c:pt idx="12898">
                  <c:v>17.755079566103198</c:v>
                </c:pt>
                <c:pt idx="12899">
                  <c:v>17.7564561422829</c:v>
                </c:pt>
                <c:pt idx="12900">
                  <c:v>17.757832718462598</c:v>
                </c:pt>
                <c:pt idx="12901">
                  <c:v>17.7592092946424</c:v>
                </c:pt>
                <c:pt idx="12902">
                  <c:v>17.760585870822101</c:v>
                </c:pt>
                <c:pt idx="12903">
                  <c:v>17.7619624470018</c:v>
                </c:pt>
                <c:pt idx="12904">
                  <c:v>17.763339023181501</c:v>
                </c:pt>
                <c:pt idx="12905">
                  <c:v>17.764715599361299</c:v>
                </c:pt>
                <c:pt idx="12906">
                  <c:v>17.766092175541001</c:v>
                </c:pt>
                <c:pt idx="12907">
                  <c:v>17.767468751720699</c:v>
                </c:pt>
                <c:pt idx="12908">
                  <c:v>17.768845327900401</c:v>
                </c:pt>
                <c:pt idx="12909">
                  <c:v>17.770221904080199</c:v>
                </c:pt>
                <c:pt idx="12910">
                  <c:v>17.7715984802599</c:v>
                </c:pt>
                <c:pt idx="12911">
                  <c:v>17.772975056439599</c:v>
                </c:pt>
                <c:pt idx="12912">
                  <c:v>17.7743516326194</c:v>
                </c:pt>
                <c:pt idx="12913">
                  <c:v>17.775728208799102</c:v>
                </c:pt>
                <c:pt idx="12914">
                  <c:v>17.7771047849788</c:v>
                </c:pt>
                <c:pt idx="12915">
                  <c:v>17.778481361158502</c:v>
                </c:pt>
                <c:pt idx="12916">
                  <c:v>17.779857937338299</c:v>
                </c:pt>
                <c:pt idx="12917">
                  <c:v>17.781234513518001</c:v>
                </c:pt>
                <c:pt idx="12918">
                  <c:v>17.782611089697699</c:v>
                </c:pt>
                <c:pt idx="12919">
                  <c:v>17.783987665877401</c:v>
                </c:pt>
                <c:pt idx="12920">
                  <c:v>17.785364242057199</c:v>
                </c:pt>
                <c:pt idx="12921">
                  <c:v>17.7867408182369</c:v>
                </c:pt>
                <c:pt idx="12922">
                  <c:v>17.788117394416599</c:v>
                </c:pt>
                <c:pt idx="12923">
                  <c:v>17.7894939705963</c:v>
                </c:pt>
                <c:pt idx="12924">
                  <c:v>17.790870546776102</c:v>
                </c:pt>
                <c:pt idx="12925">
                  <c:v>17.7922471229558</c:v>
                </c:pt>
                <c:pt idx="12926">
                  <c:v>17.793623699135502</c:v>
                </c:pt>
                <c:pt idx="12927">
                  <c:v>17.7950002753152</c:v>
                </c:pt>
                <c:pt idx="12928">
                  <c:v>17.796376851495001</c:v>
                </c:pt>
                <c:pt idx="12929">
                  <c:v>17.797753427674699</c:v>
                </c:pt>
                <c:pt idx="12930">
                  <c:v>17.799130003854401</c:v>
                </c:pt>
                <c:pt idx="12931">
                  <c:v>17.800506580034099</c:v>
                </c:pt>
                <c:pt idx="12932">
                  <c:v>17.801883156213901</c:v>
                </c:pt>
                <c:pt idx="12933">
                  <c:v>17.803259732393599</c:v>
                </c:pt>
                <c:pt idx="12934">
                  <c:v>17.804636308573301</c:v>
                </c:pt>
                <c:pt idx="12935">
                  <c:v>17.806012884752999</c:v>
                </c:pt>
                <c:pt idx="12936">
                  <c:v>17.8073894609328</c:v>
                </c:pt>
                <c:pt idx="12937">
                  <c:v>17.808766037112498</c:v>
                </c:pt>
                <c:pt idx="12938">
                  <c:v>17.8101426132922</c:v>
                </c:pt>
                <c:pt idx="12939">
                  <c:v>17.811519189471898</c:v>
                </c:pt>
                <c:pt idx="12940">
                  <c:v>17.8128957656517</c:v>
                </c:pt>
                <c:pt idx="12941">
                  <c:v>17.814272341831401</c:v>
                </c:pt>
                <c:pt idx="12942">
                  <c:v>17.8156489180111</c:v>
                </c:pt>
                <c:pt idx="12943">
                  <c:v>17.817025494190901</c:v>
                </c:pt>
                <c:pt idx="12944">
                  <c:v>17.818402070370599</c:v>
                </c:pt>
                <c:pt idx="12945">
                  <c:v>17.819778646550301</c:v>
                </c:pt>
                <c:pt idx="12946">
                  <c:v>17.821155222729999</c:v>
                </c:pt>
                <c:pt idx="12947">
                  <c:v>17.8225317989098</c:v>
                </c:pt>
                <c:pt idx="12948">
                  <c:v>17.823908375089498</c:v>
                </c:pt>
                <c:pt idx="12949">
                  <c:v>17.8252849512692</c:v>
                </c:pt>
                <c:pt idx="12950">
                  <c:v>17.826661527448898</c:v>
                </c:pt>
                <c:pt idx="12951">
                  <c:v>17.8280381036287</c:v>
                </c:pt>
                <c:pt idx="12952">
                  <c:v>17.829414679808401</c:v>
                </c:pt>
                <c:pt idx="12953">
                  <c:v>17.8307912559881</c:v>
                </c:pt>
                <c:pt idx="12954">
                  <c:v>17.832167832167801</c:v>
                </c:pt>
                <c:pt idx="12955">
                  <c:v>17.833544408347599</c:v>
                </c:pt>
                <c:pt idx="12956">
                  <c:v>17.834920984527301</c:v>
                </c:pt>
                <c:pt idx="12957">
                  <c:v>17.836297560706999</c:v>
                </c:pt>
                <c:pt idx="12958">
                  <c:v>17.837674136886701</c:v>
                </c:pt>
                <c:pt idx="12959">
                  <c:v>17.839050713066499</c:v>
                </c:pt>
                <c:pt idx="12960">
                  <c:v>17.8404272892462</c:v>
                </c:pt>
                <c:pt idx="12961">
                  <c:v>17.841803865425899</c:v>
                </c:pt>
                <c:pt idx="12962">
                  <c:v>17.8431804416056</c:v>
                </c:pt>
                <c:pt idx="12963">
                  <c:v>17.844557017785402</c:v>
                </c:pt>
                <c:pt idx="12964">
                  <c:v>17.8459335939651</c:v>
                </c:pt>
                <c:pt idx="12965">
                  <c:v>17.847310170144802</c:v>
                </c:pt>
                <c:pt idx="12966">
                  <c:v>17.8486867463245</c:v>
                </c:pt>
                <c:pt idx="12967">
                  <c:v>17.850063322504301</c:v>
                </c:pt>
                <c:pt idx="12968">
                  <c:v>17.851439898683999</c:v>
                </c:pt>
                <c:pt idx="12969">
                  <c:v>17.852816474863701</c:v>
                </c:pt>
                <c:pt idx="12970">
                  <c:v>17.854193051043399</c:v>
                </c:pt>
                <c:pt idx="12971">
                  <c:v>17.855569627223201</c:v>
                </c:pt>
                <c:pt idx="12972">
                  <c:v>17.856946203402899</c:v>
                </c:pt>
                <c:pt idx="12973">
                  <c:v>17.858322779582601</c:v>
                </c:pt>
                <c:pt idx="12974">
                  <c:v>17.859699355762402</c:v>
                </c:pt>
                <c:pt idx="12975">
                  <c:v>17.8610759319421</c:v>
                </c:pt>
                <c:pt idx="12976">
                  <c:v>17.862452508121802</c:v>
                </c:pt>
                <c:pt idx="12977">
                  <c:v>17.8638290843015</c:v>
                </c:pt>
                <c:pt idx="12978">
                  <c:v>17.865205660481301</c:v>
                </c:pt>
                <c:pt idx="12979">
                  <c:v>17.866582236660999</c:v>
                </c:pt>
                <c:pt idx="12980">
                  <c:v>17.867958812840701</c:v>
                </c:pt>
                <c:pt idx="12981">
                  <c:v>17.869335389020399</c:v>
                </c:pt>
                <c:pt idx="12982">
                  <c:v>17.870711965200201</c:v>
                </c:pt>
                <c:pt idx="12983">
                  <c:v>17.872088541379899</c:v>
                </c:pt>
                <c:pt idx="12984">
                  <c:v>17.873465117559601</c:v>
                </c:pt>
                <c:pt idx="12985">
                  <c:v>17.874841693739299</c:v>
                </c:pt>
                <c:pt idx="12986">
                  <c:v>17.8762182699191</c:v>
                </c:pt>
                <c:pt idx="12987">
                  <c:v>17.877594846098798</c:v>
                </c:pt>
                <c:pt idx="12988">
                  <c:v>17.8789714222785</c:v>
                </c:pt>
                <c:pt idx="12989">
                  <c:v>17.880347998458198</c:v>
                </c:pt>
                <c:pt idx="12990">
                  <c:v>17.881724574638</c:v>
                </c:pt>
                <c:pt idx="12991">
                  <c:v>17.883101150817701</c:v>
                </c:pt>
                <c:pt idx="12992">
                  <c:v>17.8844777269974</c:v>
                </c:pt>
                <c:pt idx="12993">
                  <c:v>17.885854303177101</c:v>
                </c:pt>
                <c:pt idx="12994">
                  <c:v>17.887230879356899</c:v>
                </c:pt>
                <c:pt idx="12995">
                  <c:v>17.888607455536601</c:v>
                </c:pt>
                <c:pt idx="12996">
                  <c:v>17.889984031716299</c:v>
                </c:pt>
                <c:pt idx="12997">
                  <c:v>17.891360607896001</c:v>
                </c:pt>
                <c:pt idx="12998">
                  <c:v>17.892737184075798</c:v>
                </c:pt>
                <c:pt idx="12999">
                  <c:v>17.8941137602555</c:v>
                </c:pt>
                <c:pt idx="13000">
                  <c:v>17.895490336435198</c:v>
                </c:pt>
                <c:pt idx="13001">
                  <c:v>17.8968669126149</c:v>
                </c:pt>
                <c:pt idx="13002">
                  <c:v>17.898243488794702</c:v>
                </c:pt>
                <c:pt idx="13003">
                  <c:v>17.8996200649744</c:v>
                </c:pt>
                <c:pt idx="13004">
                  <c:v>17.900996641154101</c:v>
                </c:pt>
                <c:pt idx="13005">
                  <c:v>17.902373217333899</c:v>
                </c:pt>
                <c:pt idx="13006">
                  <c:v>17.903749793513601</c:v>
                </c:pt>
                <c:pt idx="13007">
                  <c:v>17.905126369693299</c:v>
                </c:pt>
                <c:pt idx="13008">
                  <c:v>17.906502945873001</c:v>
                </c:pt>
                <c:pt idx="13009">
                  <c:v>17.907879522052799</c:v>
                </c:pt>
                <c:pt idx="13010">
                  <c:v>17.9092560982325</c:v>
                </c:pt>
                <c:pt idx="13011">
                  <c:v>17.910632674412199</c:v>
                </c:pt>
                <c:pt idx="13012">
                  <c:v>17.9120092505919</c:v>
                </c:pt>
                <c:pt idx="13013">
                  <c:v>17.913385826771702</c:v>
                </c:pt>
                <c:pt idx="13014">
                  <c:v>17.9147624029514</c:v>
                </c:pt>
                <c:pt idx="13015">
                  <c:v>17.916138979131102</c:v>
                </c:pt>
                <c:pt idx="13016">
                  <c:v>17.9175155553108</c:v>
                </c:pt>
                <c:pt idx="13017">
                  <c:v>17.918892131490601</c:v>
                </c:pt>
                <c:pt idx="13018">
                  <c:v>17.920268707670299</c:v>
                </c:pt>
                <c:pt idx="13019">
                  <c:v>17.921645283850001</c:v>
                </c:pt>
                <c:pt idx="13020">
                  <c:v>17.923021860029699</c:v>
                </c:pt>
                <c:pt idx="13021">
                  <c:v>17.924398436209501</c:v>
                </c:pt>
                <c:pt idx="13022">
                  <c:v>17.925775012389199</c:v>
                </c:pt>
                <c:pt idx="13023">
                  <c:v>17.927151588568901</c:v>
                </c:pt>
                <c:pt idx="13024">
                  <c:v>17.928528164748599</c:v>
                </c:pt>
                <c:pt idx="13025">
                  <c:v>17.9299047409284</c:v>
                </c:pt>
                <c:pt idx="13026">
                  <c:v>17.931281317108098</c:v>
                </c:pt>
                <c:pt idx="13027">
                  <c:v>17.9326578932878</c:v>
                </c:pt>
                <c:pt idx="13028">
                  <c:v>17.934034469467498</c:v>
                </c:pt>
                <c:pt idx="13029">
                  <c:v>17.935411045647299</c:v>
                </c:pt>
                <c:pt idx="13030">
                  <c:v>17.936787621827001</c:v>
                </c:pt>
                <c:pt idx="13031">
                  <c:v>17.938164198006699</c:v>
                </c:pt>
                <c:pt idx="13032">
                  <c:v>17.939540774186401</c:v>
                </c:pt>
                <c:pt idx="13033">
                  <c:v>17.940917350366199</c:v>
                </c:pt>
                <c:pt idx="13034">
                  <c:v>17.942293926545901</c:v>
                </c:pt>
                <c:pt idx="13035">
                  <c:v>17.943670502725599</c:v>
                </c:pt>
                <c:pt idx="13036">
                  <c:v>17.9450470789054</c:v>
                </c:pt>
                <c:pt idx="13037">
                  <c:v>17.946423655085098</c:v>
                </c:pt>
                <c:pt idx="13038">
                  <c:v>17.9478002312648</c:v>
                </c:pt>
                <c:pt idx="13039">
                  <c:v>17.949176807444498</c:v>
                </c:pt>
                <c:pt idx="13040">
                  <c:v>17.9505533836243</c:v>
                </c:pt>
                <c:pt idx="13041">
                  <c:v>17.951929959804001</c:v>
                </c:pt>
                <c:pt idx="13042">
                  <c:v>17.9533065359837</c:v>
                </c:pt>
                <c:pt idx="13043">
                  <c:v>17.954683112163401</c:v>
                </c:pt>
                <c:pt idx="13044">
                  <c:v>17.956059688343199</c:v>
                </c:pt>
                <c:pt idx="13045">
                  <c:v>17.957436264522901</c:v>
                </c:pt>
                <c:pt idx="13046">
                  <c:v>17.958812840702599</c:v>
                </c:pt>
                <c:pt idx="13047">
                  <c:v>17.960189416882301</c:v>
                </c:pt>
                <c:pt idx="13048">
                  <c:v>17.961565993062099</c:v>
                </c:pt>
                <c:pt idx="13049">
                  <c:v>17.9629425692418</c:v>
                </c:pt>
                <c:pt idx="13050">
                  <c:v>17.964319145421499</c:v>
                </c:pt>
                <c:pt idx="13051">
                  <c:v>17.9656957216012</c:v>
                </c:pt>
                <c:pt idx="13052">
                  <c:v>17.967072297781002</c:v>
                </c:pt>
                <c:pt idx="13053">
                  <c:v>17.9684488739607</c:v>
                </c:pt>
                <c:pt idx="13054">
                  <c:v>17.969825450140402</c:v>
                </c:pt>
                <c:pt idx="13055">
                  <c:v>17.9712020263201</c:v>
                </c:pt>
                <c:pt idx="13056">
                  <c:v>17.972578602499901</c:v>
                </c:pt>
                <c:pt idx="13057">
                  <c:v>17.973955178679599</c:v>
                </c:pt>
                <c:pt idx="13058">
                  <c:v>17.975331754859301</c:v>
                </c:pt>
                <c:pt idx="13059">
                  <c:v>17.976708331038999</c:v>
                </c:pt>
                <c:pt idx="13060">
                  <c:v>17.9780849072188</c:v>
                </c:pt>
                <c:pt idx="13061">
                  <c:v>17.979461483398499</c:v>
                </c:pt>
                <c:pt idx="13062">
                  <c:v>17.9808380595782</c:v>
                </c:pt>
                <c:pt idx="13063">
                  <c:v>17.982214635757899</c:v>
                </c:pt>
                <c:pt idx="13064">
                  <c:v>17.9835912119377</c:v>
                </c:pt>
                <c:pt idx="13065">
                  <c:v>17.984967788117402</c:v>
                </c:pt>
                <c:pt idx="13066">
                  <c:v>17.9863443642971</c:v>
                </c:pt>
                <c:pt idx="13067">
                  <c:v>17.987720940476802</c:v>
                </c:pt>
                <c:pt idx="13068">
                  <c:v>17.989097516656599</c:v>
                </c:pt>
                <c:pt idx="13069">
                  <c:v>17.990474092836301</c:v>
                </c:pt>
                <c:pt idx="13070">
                  <c:v>17.991850669015999</c:v>
                </c:pt>
                <c:pt idx="13071">
                  <c:v>17.993227245195801</c:v>
                </c:pt>
                <c:pt idx="13072">
                  <c:v>17.994603821375499</c:v>
                </c:pt>
                <c:pt idx="13073">
                  <c:v>17.995980397555201</c:v>
                </c:pt>
                <c:pt idx="13074">
                  <c:v>17.997356973734899</c:v>
                </c:pt>
                <c:pt idx="13075">
                  <c:v>17.9987335499147</c:v>
                </c:pt>
                <c:pt idx="13076">
                  <c:v>18.000110126094398</c:v>
                </c:pt>
                <c:pt idx="13077">
                  <c:v>18.0014867022741</c:v>
                </c:pt>
                <c:pt idx="13078">
                  <c:v>18.002863278453798</c:v>
                </c:pt>
                <c:pt idx="13079">
                  <c:v>18.0042398546336</c:v>
                </c:pt>
                <c:pt idx="13080">
                  <c:v>18.005616430813301</c:v>
                </c:pt>
                <c:pt idx="13081">
                  <c:v>18.006993006993</c:v>
                </c:pt>
                <c:pt idx="13082">
                  <c:v>18.008369583172701</c:v>
                </c:pt>
                <c:pt idx="13083">
                  <c:v>18.009746159352499</c:v>
                </c:pt>
                <c:pt idx="13084">
                  <c:v>18.011122735532201</c:v>
                </c:pt>
                <c:pt idx="13085">
                  <c:v>18.012499311711899</c:v>
                </c:pt>
                <c:pt idx="13086">
                  <c:v>18.013875887891601</c:v>
                </c:pt>
                <c:pt idx="13087">
                  <c:v>18.015252464071398</c:v>
                </c:pt>
                <c:pt idx="13088">
                  <c:v>18.0166290402511</c:v>
                </c:pt>
                <c:pt idx="13089">
                  <c:v>18.018005616430798</c:v>
                </c:pt>
                <c:pt idx="13090">
                  <c:v>18.0193821926105</c:v>
                </c:pt>
                <c:pt idx="13091">
                  <c:v>18.020758768790301</c:v>
                </c:pt>
                <c:pt idx="13092">
                  <c:v>18.02213534497</c:v>
                </c:pt>
                <c:pt idx="13093">
                  <c:v>18.023511921149701</c:v>
                </c:pt>
                <c:pt idx="13094">
                  <c:v>18.0248884973294</c:v>
                </c:pt>
                <c:pt idx="13095">
                  <c:v>18.026265073509201</c:v>
                </c:pt>
                <c:pt idx="13096">
                  <c:v>18.027641649688899</c:v>
                </c:pt>
                <c:pt idx="13097">
                  <c:v>18.029018225868601</c:v>
                </c:pt>
                <c:pt idx="13098">
                  <c:v>18.030394802048299</c:v>
                </c:pt>
                <c:pt idx="13099">
                  <c:v>18.0317713782281</c:v>
                </c:pt>
                <c:pt idx="13100">
                  <c:v>18.033147954407799</c:v>
                </c:pt>
                <c:pt idx="13101">
                  <c:v>18.0345245305875</c:v>
                </c:pt>
                <c:pt idx="13102">
                  <c:v>18.035901106767302</c:v>
                </c:pt>
                <c:pt idx="13103">
                  <c:v>18.037277682947</c:v>
                </c:pt>
                <c:pt idx="13104">
                  <c:v>18.038654259126702</c:v>
                </c:pt>
                <c:pt idx="13105">
                  <c:v>18.0400308353064</c:v>
                </c:pt>
                <c:pt idx="13106">
                  <c:v>18.041407411486201</c:v>
                </c:pt>
                <c:pt idx="13107">
                  <c:v>18.042783987665899</c:v>
                </c:pt>
                <c:pt idx="13108">
                  <c:v>18.044160563845601</c:v>
                </c:pt>
                <c:pt idx="13109">
                  <c:v>18.045537140025299</c:v>
                </c:pt>
                <c:pt idx="13110">
                  <c:v>18.046913716205101</c:v>
                </c:pt>
                <c:pt idx="13111">
                  <c:v>18.048290292384799</c:v>
                </c:pt>
                <c:pt idx="13112">
                  <c:v>18.049666868564501</c:v>
                </c:pt>
                <c:pt idx="13113">
                  <c:v>18.051043444744199</c:v>
                </c:pt>
                <c:pt idx="13114">
                  <c:v>18.052420020924</c:v>
                </c:pt>
                <c:pt idx="13115">
                  <c:v>18.053796597103702</c:v>
                </c:pt>
                <c:pt idx="13116">
                  <c:v>18.0551731732834</c:v>
                </c:pt>
                <c:pt idx="13117">
                  <c:v>18.056549749463102</c:v>
                </c:pt>
                <c:pt idx="13118">
                  <c:v>18.057926325642899</c:v>
                </c:pt>
                <c:pt idx="13119">
                  <c:v>18.059302901822601</c:v>
                </c:pt>
                <c:pt idx="13120">
                  <c:v>18.060679478002299</c:v>
                </c:pt>
                <c:pt idx="13121">
                  <c:v>18.062056054182001</c:v>
                </c:pt>
                <c:pt idx="13122">
                  <c:v>18.063432630361799</c:v>
                </c:pt>
                <c:pt idx="13123">
                  <c:v>18.064809206541501</c:v>
                </c:pt>
                <c:pt idx="13124">
                  <c:v>18.066185782721199</c:v>
                </c:pt>
                <c:pt idx="13125">
                  <c:v>18.067562358900901</c:v>
                </c:pt>
                <c:pt idx="13126">
                  <c:v>18.068938935080698</c:v>
                </c:pt>
                <c:pt idx="13127">
                  <c:v>18.0703155112604</c:v>
                </c:pt>
                <c:pt idx="13128">
                  <c:v>18.071692087440098</c:v>
                </c:pt>
                <c:pt idx="13129">
                  <c:v>18.0730686636199</c:v>
                </c:pt>
                <c:pt idx="13130">
                  <c:v>18.074445239799601</c:v>
                </c:pt>
                <c:pt idx="13131">
                  <c:v>18.0758218159793</c:v>
                </c:pt>
                <c:pt idx="13132">
                  <c:v>18.077198392159001</c:v>
                </c:pt>
                <c:pt idx="13133">
                  <c:v>18.078574968338799</c:v>
                </c:pt>
                <c:pt idx="13134">
                  <c:v>18.079951544518501</c:v>
                </c:pt>
                <c:pt idx="13135">
                  <c:v>18.081328120698199</c:v>
                </c:pt>
                <c:pt idx="13136">
                  <c:v>18.082704696877901</c:v>
                </c:pt>
                <c:pt idx="13137">
                  <c:v>18.084081273057699</c:v>
                </c:pt>
                <c:pt idx="13138">
                  <c:v>18.0854578492374</c:v>
                </c:pt>
                <c:pt idx="13139">
                  <c:v>18.086834425417099</c:v>
                </c:pt>
                <c:pt idx="13140">
                  <c:v>18.0882110015968</c:v>
                </c:pt>
                <c:pt idx="13141">
                  <c:v>18.089587577776602</c:v>
                </c:pt>
                <c:pt idx="13142">
                  <c:v>18.0909641539563</c:v>
                </c:pt>
                <c:pt idx="13143">
                  <c:v>18.092340730136002</c:v>
                </c:pt>
                <c:pt idx="13144">
                  <c:v>18.0937173063157</c:v>
                </c:pt>
                <c:pt idx="13145">
                  <c:v>18.095093882495501</c:v>
                </c:pt>
                <c:pt idx="13146">
                  <c:v>18.096470458675199</c:v>
                </c:pt>
                <c:pt idx="13147">
                  <c:v>18.097847034854901</c:v>
                </c:pt>
                <c:pt idx="13148">
                  <c:v>18.099223611034599</c:v>
                </c:pt>
                <c:pt idx="13149">
                  <c:v>18.1006001872144</c:v>
                </c:pt>
                <c:pt idx="13150">
                  <c:v>18.101976763394099</c:v>
                </c:pt>
                <c:pt idx="13151">
                  <c:v>18.1033533395738</c:v>
                </c:pt>
                <c:pt idx="13152">
                  <c:v>18.104729915753499</c:v>
                </c:pt>
                <c:pt idx="13153">
                  <c:v>18.1061064919333</c:v>
                </c:pt>
                <c:pt idx="13154">
                  <c:v>18.107483068113002</c:v>
                </c:pt>
                <c:pt idx="13155">
                  <c:v>18.1088596442927</c:v>
                </c:pt>
                <c:pt idx="13156">
                  <c:v>18.110236220472402</c:v>
                </c:pt>
                <c:pt idx="13157">
                  <c:v>18.111612796652199</c:v>
                </c:pt>
                <c:pt idx="13158">
                  <c:v>18.112989372831901</c:v>
                </c:pt>
                <c:pt idx="13159">
                  <c:v>18.114365949011599</c:v>
                </c:pt>
                <c:pt idx="13160">
                  <c:v>18.115742525191301</c:v>
                </c:pt>
                <c:pt idx="13161">
                  <c:v>18.117119101371099</c:v>
                </c:pt>
                <c:pt idx="13162">
                  <c:v>18.118495677550801</c:v>
                </c:pt>
                <c:pt idx="13163">
                  <c:v>18.119872253730499</c:v>
                </c:pt>
                <c:pt idx="13164">
                  <c:v>18.1212488299103</c:v>
                </c:pt>
                <c:pt idx="13165">
                  <c:v>18.122625406089998</c:v>
                </c:pt>
                <c:pt idx="13166">
                  <c:v>18.1240019822697</c:v>
                </c:pt>
                <c:pt idx="13167">
                  <c:v>18.125378558449398</c:v>
                </c:pt>
                <c:pt idx="13168">
                  <c:v>18.1267551346292</c:v>
                </c:pt>
                <c:pt idx="13169">
                  <c:v>18.128131710808901</c:v>
                </c:pt>
                <c:pt idx="13170">
                  <c:v>18.1295082869886</c:v>
                </c:pt>
                <c:pt idx="13171">
                  <c:v>18.130884863168301</c:v>
                </c:pt>
                <c:pt idx="13172">
                  <c:v>18.132261439348099</c:v>
                </c:pt>
                <c:pt idx="13173">
                  <c:v>18.133638015527801</c:v>
                </c:pt>
                <c:pt idx="13174">
                  <c:v>18.135014591707499</c:v>
                </c:pt>
                <c:pt idx="13175">
                  <c:v>18.136391167887201</c:v>
                </c:pt>
                <c:pt idx="13176">
                  <c:v>18.137767744066998</c:v>
                </c:pt>
                <c:pt idx="13177">
                  <c:v>18.1391443202467</c:v>
                </c:pt>
                <c:pt idx="13178">
                  <c:v>18.140520896426398</c:v>
                </c:pt>
                <c:pt idx="13179">
                  <c:v>18.1418974726061</c:v>
                </c:pt>
                <c:pt idx="13180">
                  <c:v>18.143274048785901</c:v>
                </c:pt>
                <c:pt idx="13181">
                  <c:v>18.1446506249656</c:v>
                </c:pt>
                <c:pt idx="13182">
                  <c:v>18.146027201145301</c:v>
                </c:pt>
                <c:pt idx="13183">
                  <c:v>18.147403777325</c:v>
                </c:pt>
                <c:pt idx="13184">
                  <c:v>18.148780353504801</c:v>
                </c:pt>
                <c:pt idx="13185">
                  <c:v>18.150156929684499</c:v>
                </c:pt>
                <c:pt idx="13186">
                  <c:v>18.151533505864201</c:v>
                </c:pt>
                <c:pt idx="13187">
                  <c:v>18.152910082043899</c:v>
                </c:pt>
                <c:pt idx="13188">
                  <c:v>18.1542866582237</c:v>
                </c:pt>
                <c:pt idx="13189">
                  <c:v>18.155663234403399</c:v>
                </c:pt>
                <c:pt idx="13190">
                  <c:v>18.1570398105831</c:v>
                </c:pt>
                <c:pt idx="13191">
                  <c:v>18.158416386762902</c:v>
                </c:pt>
                <c:pt idx="13192">
                  <c:v>18.1597929629426</c:v>
                </c:pt>
                <c:pt idx="13193">
                  <c:v>18.161169539122302</c:v>
                </c:pt>
                <c:pt idx="13194">
                  <c:v>18.162546115302</c:v>
                </c:pt>
                <c:pt idx="13195">
                  <c:v>18.163922691481702</c:v>
                </c:pt>
                <c:pt idx="13196">
                  <c:v>18.165299267661499</c:v>
                </c:pt>
                <c:pt idx="13197">
                  <c:v>18.166675843841201</c:v>
                </c:pt>
                <c:pt idx="13198">
                  <c:v>18.168052420020899</c:v>
                </c:pt>
                <c:pt idx="13199">
                  <c:v>18.169428996200701</c:v>
                </c:pt>
                <c:pt idx="13200">
                  <c:v>18.170805572380399</c:v>
                </c:pt>
                <c:pt idx="13201">
                  <c:v>18.172182148560101</c:v>
                </c:pt>
                <c:pt idx="13202">
                  <c:v>18.173558724739799</c:v>
                </c:pt>
                <c:pt idx="13203">
                  <c:v>18.1749353009196</c:v>
                </c:pt>
                <c:pt idx="13204">
                  <c:v>18.176311877099302</c:v>
                </c:pt>
                <c:pt idx="13205">
                  <c:v>18.177688453279</c:v>
                </c:pt>
                <c:pt idx="13206">
                  <c:v>18.179065029458702</c:v>
                </c:pt>
                <c:pt idx="13207">
                  <c:v>18.180441605638499</c:v>
                </c:pt>
                <c:pt idx="13208">
                  <c:v>18.181818181818201</c:v>
                </c:pt>
                <c:pt idx="13209">
                  <c:v>18.183194757997899</c:v>
                </c:pt>
                <c:pt idx="13210">
                  <c:v>18.184571334177601</c:v>
                </c:pt>
                <c:pt idx="13211">
                  <c:v>18.185947910357399</c:v>
                </c:pt>
                <c:pt idx="13212">
                  <c:v>18.187324486537101</c:v>
                </c:pt>
                <c:pt idx="13213">
                  <c:v>18.188701062716799</c:v>
                </c:pt>
                <c:pt idx="13214">
                  <c:v>18.190077638896501</c:v>
                </c:pt>
                <c:pt idx="13215">
                  <c:v>18.191454215076298</c:v>
                </c:pt>
                <c:pt idx="13216">
                  <c:v>18.192830791256</c:v>
                </c:pt>
                <c:pt idx="13217">
                  <c:v>18.194207367435698</c:v>
                </c:pt>
                <c:pt idx="13218">
                  <c:v>18.1955839436154</c:v>
                </c:pt>
                <c:pt idx="13219">
                  <c:v>18.196960519795201</c:v>
                </c:pt>
                <c:pt idx="13220">
                  <c:v>18.1983370959749</c:v>
                </c:pt>
                <c:pt idx="13221">
                  <c:v>18.199713672154601</c:v>
                </c:pt>
                <c:pt idx="13222">
                  <c:v>18.2010902483343</c:v>
                </c:pt>
                <c:pt idx="13223">
                  <c:v>18.202466824514101</c:v>
                </c:pt>
                <c:pt idx="13224">
                  <c:v>18.203843400693799</c:v>
                </c:pt>
                <c:pt idx="13225">
                  <c:v>18.205219976873501</c:v>
                </c:pt>
                <c:pt idx="13226">
                  <c:v>18.206596553053298</c:v>
                </c:pt>
                <c:pt idx="13227">
                  <c:v>18.207973129233</c:v>
                </c:pt>
                <c:pt idx="13228">
                  <c:v>18.209349705412698</c:v>
                </c:pt>
                <c:pt idx="13229">
                  <c:v>18.2107262815924</c:v>
                </c:pt>
                <c:pt idx="13230">
                  <c:v>18.212102857772202</c:v>
                </c:pt>
                <c:pt idx="13231">
                  <c:v>18.2134794339519</c:v>
                </c:pt>
                <c:pt idx="13232">
                  <c:v>18.214856010131601</c:v>
                </c:pt>
                <c:pt idx="13233">
                  <c:v>18.2162325863113</c:v>
                </c:pt>
                <c:pt idx="13234">
                  <c:v>18.217609162491101</c:v>
                </c:pt>
                <c:pt idx="13235">
                  <c:v>18.218985738670799</c:v>
                </c:pt>
                <c:pt idx="13236">
                  <c:v>18.220362314850501</c:v>
                </c:pt>
                <c:pt idx="13237">
                  <c:v>18.221738891030199</c:v>
                </c:pt>
                <c:pt idx="13238">
                  <c:v>18.22311546721</c:v>
                </c:pt>
                <c:pt idx="13239">
                  <c:v>18.224492043389699</c:v>
                </c:pt>
                <c:pt idx="13240">
                  <c:v>18.2258686195694</c:v>
                </c:pt>
                <c:pt idx="13241">
                  <c:v>18.227245195749099</c:v>
                </c:pt>
                <c:pt idx="13242">
                  <c:v>18.2286217719289</c:v>
                </c:pt>
                <c:pt idx="13243">
                  <c:v>18.229998348108602</c:v>
                </c:pt>
                <c:pt idx="13244">
                  <c:v>18.2313749242883</c:v>
                </c:pt>
                <c:pt idx="13245">
                  <c:v>18.232751500468002</c:v>
                </c:pt>
                <c:pt idx="13246">
                  <c:v>18.234128076647799</c:v>
                </c:pt>
                <c:pt idx="13247">
                  <c:v>18.235504652827501</c:v>
                </c:pt>
                <c:pt idx="13248">
                  <c:v>18.236881229007199</c:v>
                </c:pt>
                <c:pt idx="13249">
                  <c:v>18.238257805186901</c:v>
                </c:pt>
                <c:pt idx="13250">
                  <c:v>18.239634381366699</c:v>
                </c:pt>
                <c:pt idx="13251">
                  <c:v>18.241010957546401</c:v>
                </c:pt>
                <c:pt idx="13252">
                  <c:v>18.242387533726099</c:v>
                </c:pt>
                <c:pt idx="13253">
                  <c:v>18.243764109905801</c:v>
                </c:pt>
                <c:pt idx="13254">
                  <c:v>18.245140686085598</c:v>
                </c:pt>
                <c:pt idx="13255">
                  <c:v>18.2465172622653</c:v>
                </c:pt>
                <c:pt idx="13256">
                  <c:v>18.247893838444998</c:v>
                </c:pt>
                <c:pt idx="13257">
                  <c:v>18.249270414624799</c:v>
                </c:pt>
                <c:pt idx="13258">
                  <c:v>18.250646990804501</c:v>
                </c:pt>
                <c:pt idx="13259">
                  <c:v>18.252023566984199</c:v>
                </c:pt>
                <c:pt idx="13260">
                  <c:v>18.253400143163901</c:v>
                </c:pt>
                <c:pt idx="13261">
                  <c:v>18.254776719343699</c:v>
                </c:pt>
                <c:pt idx="13262">
                  <c:v>18.256153295523401</c:v>
                </c:pt>
                <c:pt idx="13263">
                  <c:v>18.257529871703099</c:v>
                </c:pt>
                <c:pt idx="13264">
                  <c:v>18.258906447882801</c:v>
                </c:pt>
                <c:pt idx="13265">
                  <c:v>18.260283024062598</c:v>
                </c:pt>
                <c:pt idx="13266">
                  <c:v>18.2616596002423</c:v>
                </c:pt>
                <c:pt idx="13267">
                  <c:v>18.263036176421998</c:v>
                </c:pt>
                <c:pt idx="13268">
                  <c:v>18.2644127526017</c:v>
                </c:pt>
                <c:pt idx="13269">
                  <c:v>18.265789328781501</c:v>
                </c:pt>
                <c:pt idx="13270">
                  <c:v>18.2671659049612</c:v>
                </c:pt>
                <c:pt idx="13271">
                  <c:v>18.268542481140901</c:v>
                </c:pt>
                <c:pt idx="13272">
                  <c:v>18.2699190573206</c:v>
                </c:pt>
                <c:pt idx="13273">
                  <c:v>18.271295633500401</c:v>
                </c:pt>
                <c:pt idx="13274">
                  <c:v>18.272672209680099</c:v>
                </c:pt>
                <c:pt idx="13275">
                  <c:v>18.274048785859801</c:v>
                </c:pt>
                <c:pt idx="13276">
                  <c:v>18.275425362039499</c:v>
                </c:pt>
                <c:pt idx="13277">
                  <c:v>18.2768019382193</c:v>
                </c:pt>
                <c:pt idx="13278">
                  <c:v>18.278178514398999</c:v>
                </c:pt>
                <c:pt idx="13279">
                  <c:v>18.2795550905787</c:v>
                </c:pt>
                <c:pt idx="13280">
                  <c:v>18.280931666758399</c:v>
                </c:pt>
                <c:pt idx="13281">
                  <c:v>18.2823082429382</c:v>
                </c:pt>
                <c:pt idx="13282">
                  <c:v>18.283684819117902</c:v>
                </c:pt>
                <c:pt idx="13283">
                  <c:v>18.2850613952976</c:v>
                </c:pt>
                <c:pt idx="13284">
                  <c:v>18.286437971477302</c:v>
                </c:pt>
                <c:pt idx="13285">
                  <c:v>18.287814547657099</c:v>
                </c:pt>
                <c:pt idx="13286">
                  <c:v>18.289191123836801</c:v>
                </c:pt>
                <c:pt idx="13287">
                  <c:v>18.290567700016499</c:v>
                </c:pt>
                <c:pt idx="13288">
                  <c:v>18.291944276196201</c:v>
                </c:pt>
                <c:pt idx="13289">
                  <c:v>18.293320852375999</c:v>
                </c:pt>
                <c:pt idx="13290">
                  <c:v>18.2946974285557</c:v>
                </c:pt>
                <c:pt idx="13291">
                  <c:v>18.296074004735399</c:v>
                </c:pt>
                <c:pt idx="13292">
                  <c:v>18.2974505809152</c:v>
                </c:pt>
                <c:pt idx="13293">
                  <c:v>18.298827157094902</c:v>
                </c:pt>
                <c:pt idx="13294">
                  <c:v>18.3002037332746</c:v>
                </c:pt>
                <c:pt idx="13295">
                  <c:v>18.301580309454302</c:v>
                </c:pt>
                <c:pt idx="13296">
                  <c:v>18.302956885634099</c:v>
                </c:pt>
                <c:pt idx="13297">
                  <c:v>18.304333461813801</c:v>
                </c:pt>
                <c:pt idx="13298">
                  <c:v>18.305710037993499</c:v>
                </c:pt>
                <c:pt idx="13299">
                  <c:v>18.307086614173201</c:v>
                </c:pt>
                <c:pt idx="13300">
                  <c:v>18.308463190352999</c:v>
                </c:pt>
                <c:pt idx="13301">
                  <c:v>18.309839766532701</c:v>
                </c:pt>
                <c:pt idx="13302">
                  <c:v>18.311216342712399</c:v>
                </c:pt>
                <c:pt idx="13303">
                  <c:v>18.312592918892101</c:v>
                </c:pt>
                <c:pt idx="13304">
                  <c:v>18.313969495071898</c:v>
                </c:pt>
                <c:pt idx="13305">
                  <c:v>18.3153460712516</c:v>
                </c:pt>
                <c:pt idx="13306">
                  <c:v>18.316722647431298</c:v>
                </c:pt>
                <c:pt idx="13307">
                  <c:v>18.318099223611</c:v>
                </c:pt>
                <c:pt idx="13308">
                  <c:v>18.319475799790801</c:v>
                </c:pt>
                <c:pt idx="13309">
                  <c:v>18.3208523759705</c:v>
                </c:pt>
                <c:pt idx="13310">
                  <c:v>18.322228952150201</c:v>
                </c:pt>
                <c:pt idx="13311">
                  <c:v>18.3236055283299</c:v>
                </c:pt>
                <c:pt idx="13312">
                  <c:v>18.324982104509701</c:v>
                </c:pt>
                <c:pt idx="13313">
                  <c:v>18.326358680689399</c:v>
                </c:pt>
                <c:pt idx="13314">
                  <c:v>18.327735256869101</c:v>
                </c:pt>
                <c:pt idx="13315">
                  <c:v>18.329111833048799</c:v>
                </c:pt>
                <c:pt idx="13316">
                  <c:v>18.3304884092286</c:v>
                </c:pt>
                <c:pt idx="13317">
                  <c:v>18.331864985408298</c:v>
                </c:pt>
                <c:pt idx="13318">
                  <c:v>18.333241561588</c:v>
                </c:pt>
                <c:pt idx="13319">
                  <c:v>18.334618137767698</c:v>
                </c:pt>
                <c:pt idx="13320">
                  <c:v>18.3359947139475</c:v>
                </c:pt>
                <c:pt idx="13321">
                  <c:v>18.337371290127201</c:v>
                </c:pt>
                <c:pt idx="13322">
                  <c:v>18.3387478663069</c:v>
                </c:pt>
                <c:pt idx="13323">
                  <c:v>18.340124442486601</c:v>
                </c:pt>
                <c:pt idx="13324">
                  <c:v>18.341501018666399</c:v>
                </c:pt>
                <c:pt idx="13325">
                  <c:v>18.342877594846101</c:v>
                </c:pt>
                <c:pt idx="13326">
                  <c:v>18.344254171025799</c:v>
                </c:pt>
                <c:pt idx="13327">
                  <c:v>18.3456307472056</c:v>
                </c:pt>
                <c:pt idx="13328">
                  <c:v>18.347007323385299</c:v>
                </c:pt>
                <c:pt idx="13329">
                  <c:v>18.348383899565</c:v>
                </c:pt>
                <c:pt idx="13330">
                  <c:v>18.349760475744699</c:v>
                </c:pt>
                <c:pt idx="13331">
                  <c:v>18.3511370519245</c:v>
                </c:pt>
                <c:pt idx="13332">
                  <c:v>18.352513628104202</c:v>
                </c:pt>
                <c:pt idx="13333">
                  <c:v>18.3538902042839</c:v>
                </c:pt>
                <c:pt idx="13334">
                  <c:v>18.355266780463602</c:v>
                </c:pt>
                <c:pt idx="13335">
                  <c:v>18.356643356643399</c:v>
                </c:pt>
                <c:pt idx="13336">
                  <c:v>18.358019932823101</c:v>
                </c:pt>
                <c:pt idx="13337">
                  <c:v>18.359396509002799</c:v>
                </c:pt>
                <c:pt idx="13338">
                  <c:v>18.360773085182501</c:v>
                </c:pt>
                <c:pt idx="13339">
                  <c:v>18.362149661362299</c:v>
                </c:pt>
                <c:pt idx="13340">
                  <c:v>18.363526237542001</c:v>
                </c:pt>
                <c:pt idx="13341">
                  <c:v>18.364902813721699</c:v>
                </c:pt>
                <c:pt idx="13342">
                  <c:v>18.366279389901401</c:v>
                </c:pt>
                <c:pt idx="13343">
                  <c:v>18.367655966081202</c:v>
                </c:pt>
                <c:pt idx="13344">
                  <c:v>18.3690325422609</c:v>
                </c:pt>
                <c:pt idx="13345">
                  <c:v>18.370409118440602</c:v>
                </c:pt>
                <c:pt idx="13346">
                  <c:v>18.3717856946203</c:v>
                </c:pt>
                <c:pt idx="13347">
                  <c:v>18.373162270800101</c:v>
                </c:pt>
                <c:pt idx="13348">
                  <c:v>18.374538846979799</c:v>
                </c:pt>
                <c:pt idx="13349">
                  <c:v>18.375915423159501</c:v>
                </c:pt>
                <c:pt idx="13350">
                  <c:v>18.377291999339199</c:v>
                </c:pt>
                <c:pt idx="13351">
                  <c:v>18.378668575519001</c:v>
                </c:pt>
                <c:pt idx="13352">
                  <c:v>18.380045151698699</c:v>
                </c:pt>
                <c:pt idx="13353">
                  <c:v>18.381421727878401</c:v>
                </c:pt>
                <c:pt idx="13354">
                  <c:v>18.382798304058198</c:v>
                </c:pt>
                <c:pt idx="13355">
                  <c:v>18.3841748802379</c:v>
                </c:pt>
                <c:pt idx="13356">
                  <c:v>18.385551456417598</c:v>
                </c:pt>
                <c:pt idx="13357">
                  <c:v>18.3869280325973</c:v>
                </c:pt>
                <c:pt idx="13358">
                  <c:v>18.388304608777101</c:v>
                </c:pt>
                <c:pt idx="13359">
                  <c:v>18.3896811849568</c:v>
                </c:pt>
                <c:pt idx="13360">
                  <c:v>18.391057761136501</c:v>
                </c:pt>
                <c:pt idx="13361">
                  <c:v>18.3924343373162</c:v>
                </c:pt>
                <c:pt idx="13362">
                  <c:v>18.393810913496001</c:v>
                </c:pt>
                <c:pt idx="13363">
                  <c:v>18.395187489675699</c:v>
                </c:pt>
                <c:pt idx="13364">
                  <c:v>18.396564065855401</c:v>
                </c:pt>
                <c:pt idx="13365">
                  <c:v>18.397940642035099</c:v>
                </c:pt>
                <c:pt idx="13366">
                  <c:v>18.3993172182149</c:v>
                </c:pt>
                <c:pt idx="13367">
                  <c:v>18.400693794394599</c:v>
                </c:pt>
                <c:pt idx="13368">
                  <c:v>18.4020703705743</c:v>
                </c:pt>
                <c:pt idx="13369">
                  <c:v>18.403446946753999</c:v>
                </c:pt>
                <c:pt idx="13370">
                  <c:v>18.4048235229338</c:v>
                </c:pt>
                <c:pt idx="13371">
                  <c:v>18.406200099113502</c:v>
                </c:pt>
                <c:pt idx="13372">
                  <c:v>18.4075766752932</c:v>
                </c:pt>
                <c:pt idx="13373">
                  <c:v>18.408953251472902</c:v>
                </c:pt>
                <c:pt idx="13374">
                  <c:v>18.410329827652699</c:v>
                </c:pt>
                <c:pt idx="13375">
                  <c:v>18.411706403832401</c:v>
                </c:pt>
                <c:pt idx="13376">
                  <c:v>18.413082980012099</c:v>
                </c:pt>
                <c:pt idx="13377">
                  <c:v>18.414459556191801</c:v>
                </c:pt>
                <c:pt idx="13378">
                  <c:v>18.415836132371599</c:v>
                </c:pt>
                <c:pt idx="13379">
                  <c:v>18.4172127085513</c:v>
                </c:pt>
                <c:pt idx="13380">
                  <c:v>18.418589284730999</c:v>
                </c:pt>
                <c:pt idx="13381">
                  <c:v>18.4199658609107</c:v>
                </c:pt>
                <c:pt idx="13382">
                  <c:v>18.421342437090502</c:v>
                </c:pt>
                <c:pt idx="13383">
                  <c:v>18.4227190132702</c:v>
                </c:pt>
                <c:pt idx="13384">
                  <c:v>18.424095589449902</c:v>
                </c:pt>
                <c:pt idx="13385">
                  <c:v>18.425472165629699</c:v>
                </c:pt>
                <c:pt idx="13386">
                  <c:v>18.426848741809401</c:v>
                </c:pt>
                <c:pt idx="13387">
                  <c:v>18.428225317989099</c:v>
                </c:pt>
                <c:pt idx="13388">
                  <c:v>18.429601894168801</c:v>
                </c:pt>
                <c:pt idx="13389">
                  <c:v>18.430978470348599</c:v>
                </c:pt>
                <c:pt idx="13390">
                  <c:v>18.432355046528301</c:v>
                </c:pt>
                <c:pt idx="13391">
                  <c:v>18.433731622707999</c:v>
                </c:pt>
                <c:pt idx="13392">
                  <c:v>18.435108198887701</c:v>
                </c:pt>
                <c:pt idx="13393">
                  <c:v>18.436484775067498</c:v>
                </c:pt>
                <c:pt idx="13394">
                  <c:v>18.4378613512472</c:v>
                </c:pt>
                <c:pt idx="13395">
                  <c:v>18.439237927426898</c:v>
                </c:pt>
                <c:pt idx="13396">
                  <c:v>18.4406145036066</c:v>
                </c:pt>
                <c:pt idx="13397">
                  <c:v>18.441991079786401</c:v>
                </c:pt>
                <c:pt idx="13398">
                  <c:v>18.4433676559661</c:v>
                </c:pt>
                <c:pt idx="13399">
                  <c:v>18.444744232145801</c:v>
                </c:pt>
                <c:pt idx="13400">
                  <c:v>18.446120808325499</c:v>
                </c:pt>
                <c:pt idx="13401">
                  <c:v>18.447497384505301</c:v>
                </c:pt>
                <c:pt idx="13402">
                  <c:v>18.448873960684999</c:v>
                </c:pt>
                <c:pt idx="13403">
                  <c:v>18.450250536864701</c:v>
                </c:pt>
                <c:pt idx="13404">
                  <c:v>18.451627113044399</c:v>
                </c:pt>
                <c:pt idx="13405">
                  <c:v>18.4530036892242</c:v>
                </c:pt>
                <c:pt idx="13406">
                  <c:v>18.454380265403898</c:v>
                </c:pt>
                <c:pt idx="13407">
                  <c:v>18.4557568415836</c:v>
                </c:pt>
                <c:pt idx="13408">
                  <c:v>18.457133417763298</c:v>
                </c:pt>
                <c:pt idx="13409">
                  <c:v>18.4585099939431</c:v>
                </c:pt>
                <c:pt idx="13410">
                  <c:v>18.459886570122801</c:v>
                </c:pt>
                <c:pt idx="13411">
                  <c:v>18.4612631463025</c:v>
                </c:pt>
                <c:pt idx="13412">
                  <c:v>18.462639722482201</c:v>
                </c:pt>
                <c:pt idx="13413">
                  <c:v>18.464016298661999</c:v>
                </c:pt>
                <c:pt idx="13414">
                  <c:v>18.465392874841701</c:v>
                </c:pt>
                <c:pt idx="13415">
                  <c:v>18.466769451021399</c:v>
                </c:pt>
                <c:pt idx="13416">
                  <c:v>18.4681460272012</c:v>
                </c:pt>
                <c:pt idx="13417">
                  <c:v>18.469522603380899</c:v>
                </c:pt>
                <c:pt idx="13418">
                  <c:v>18.4708991795606</c:v>
                </c:pt>
                <c:pt idx="13419">
                  <c:v>18.472275755740299</c:v>
                </c:pt>
                <c:pt idx="13420">
                  <c:v>18.4736523319201</c:v>
                </c:pt>
                <c:pt idx="13421">
                  <c:v>18.475028908099802</c:v>
                </c:pt>
                <c:pt idx="13422">
                  <c:v>18.4764054842795</c:v>
                </c:pt>
                <c:pt idx="13423">
                  <c:v>18.477782060459202</c:v>
                </c:pt>
                <c:pt idx="13424">
                  <c:v>18.479158636638999</c:v>
                </c:pt>
                <c:pt idx="13425">
                  <c:v>18.480535212818701</c:v>
                </c:pt>
                <c:pt idx="13426">
                  <c:v>18.481911788998399</c:v>
                </c:pt>
                <c:pt idx="13427">
                  <c:v>18.483288365178101</c:v>
                </c:pt>
                <c:pt idx="13428">
                  <c:v>18.484664941357899</c:v>
                </c:pt>
                <c:pt idx="13429">
                  <c:v>18.4860415175376</c:v>
                </c:pt>
                <c:pt idx="13430">
                  <c:v>18.487418093717299</c:v>
                </c:pt>
                <c:pt idx="13431">
                  <c:v>18.488794669897</c:v>
                </c:pt>
                <c:pt idx="13432">
                  <c:v>18.490171246076802</c:v>
                </c:pt>
                <c:pt idx="13433">
                  <c:v>18.4915478222565</c:v>
                </c:pt>
                <c:pt idx="13434">
                  <c:v>18.492924398436202</c:v>
                </c:pt>
                <c:pt idx="13435">
                  <c:v>18.4943009746159</c:v>
                </c:pt>
                <c:pt idx="13436">
                  <c:v>18.495677550795701</c:v>
                </c:pt>
                <c:pt idx="13437">
                  <c:v>18.497054126975399</c:v>
                </c:pt>
                <c:pt idx="13438">
                  <c:v>18.498430703155101</c:v>
                </c:pt>
                <c:pt idx="13439">
                  <c:v>18.499807279334799</c:v>
                </c:pt>
                <c:pt idx="13440">
                  <c:v>18.501183855514601</c:v>
                </c:pt>
                <c:pt idx="13441">
                  <c:v>18.502560431694299</c:v>
                </c:pt>
                <c:pt idx="13442">
                  <c:v>18.503937007874001</c:v>
                </c:pt>
                <c:pt idx="13443">
                  <c:v>18.505313584053699</c:v>
                </c:pt>
                <c:pt idx="13444">
                  <c:v>18.5066901602335</c:v>
                </c:pt>
                <c:pt idx="13445">
                  <c:v>18.508066736413198</c:v>
                </c:pt>
                <c:pt idx="13446">
                  <c:v>18.5094433125929</c:v>
                </c:pt>
                <c:pt idx="13447">
                  <c:v>18.510819888772598</c:v>
                </c:pt>
                <c:pt idx="13448">
                  <c:v>18.5121964649524</c:v>
                </c:pt>
                <c:pt idx="13449">
                  <c:v>18.513573041132101</c:v>
                </c:pt>
                <c:pt idx="13450">
                  <c:v>18.5149496173118</c:v>
                </c:pt>
                <c:pt idx="13451">
                  <c:v>18.516326193491601</c:v>
                </c:pt>
                <c:pt idx="13452">
                  <c:v>18.517702769671299</c:v>
                </c:pt>
                <c:pt idx="13453">
                  <c:v>18.519079345851001</c:v>
                </c:pt>
                <c:pt idx="13454">
                  <c:v>18.520455922030699</c:v>
                </c:pt>
                <c:pt idx="13455">
                  <c:v>18.5218324982105</c:v>
                </c:pt>
                <c:pt idx="13456">
                  <c:v>18.523209074390198</c:v>
                </c:pt>
                <c:pt idx="13457">
                  <c:v>18.5245856505699</c:v>
                </c:pt>
                <c:pt idx="13458">
                  <c:v>18.525962226749598</c:v>
                </c:pt>
                <c:pt idx="13459">
                  <c:v>18.5273388029294</c:v>
                </c:pt>
                <c:pt idx="13460">
                  <c:v>18.528715379109101</c:v>
                </c:pt>
                <c:pt idx="13461">
                  <c:v>18.5300919552888</c:v>
                </c:pt>
                <c:pt idx="13462">
                  <c:v>18.531468531468501</c:v>
                </c:pt>
                <c:pt idx="13463">
                  <c:v>18.532845107648299</c:v>
                </c:pt>
                <c:pt idx="13464">
                  <c:v>18.534221683828001</c:v>
                </c:pt>
                <c:pt idx="13465">
                  <c:v>18.535598260007699</c:v>
                </c:pt>
                <c:pt idx="13466">
                  <c:v>18.536974836187401</c:v>
                </c:pt>
                <c:pt idx="13467">
                  <c:v>18.538351412367199</c:v>
                </c:pt>
                <c:pt idx="13468">
                  <c:v>18.5397279885469</c:v>
                </c:pt>
                <c:pt idx="13469">
                  <c:v>18.541104564726599</c:v>
                </c:pt>
                <c:pt idx="13470">
                  <c:v>18.5424811409063</c:v>
                </c:pt>
                <c:pt idx="13471">
                  <c:v>18.543857717086102</c:v>
                </c:pt>
                <c:pt idx="13472">
                  <c:v>18.5452342932658</c:v>
                </c:pt>
                <c:pt idx="13473">
                  <c:v>18.546610869445502</c:v>
                </c:pt>
                <c:pt idx="13474">
                  <c:v>18.5479874456252</c:v>
                </c:pt>
                <c:pt idx="13475">
                  <c:v>18.549364021805001</c:v>
                </c:pt>
                <c:pt idx="13476">
                  <c:v>18.550740597984699</c:v>
                </c:pt>
                <c:pt idx="13477">
                  <c:v>18.552117174164401</c:v>
                </c:pt>
                <c:pt idx="13478">
                  <c:v>18.553493750344099</c:v>
                </c:pt>
                <c:pt idx="13479">
                  <c:v>18.554870326523901</c:v>
                </c:pt>
                <c:pt idx="13480">
                  <c:v>18.556246902703599</c:v>
                </c:pt>
                <c:pt idx="13481">
                  <c:v>18.557623478883301</c:v>
                </c:pt>
                <c:pt idx="13482">
                  <c:v>18.559000055063098</c:v>
                </c:pt>
                <c:pt idx="13483">
                  <c:v>18.5603766312428</c:v>
                </c:pt>
                <c:pt idx="13484">
                  <c:v>18.561753207422498</c:v>
                </c:pt>
                <c:pt idx="13485">
                  <c:v>18.5631297836022</c:v>
                </c:pt>
                <c:pt idx="13486">
                  <c:v>18.564506359782001</c:v>
                </c:pt>
                <c:pt idx="13487">
                  <c:v>18.565882935961699</c:v>
                </c:pt>
                <c:pt idx="13488">
                  <c:v>18.567259512141401</c:v>
                </c:pt>
                <c:pt idx="13489">
                  <c:v>18.568636088321099</c:v>
                </c:pt>
                <c:pt idx="13490">
                  <c:v>18.570012664500901</c:v>
                </c:pt>
                <c:pt idx="13491">
                  <c:v>18.571389240680599</c:v>
                </c:pt>
                <c:pt idx="13492">
                  <c:v>18.572765816860301</c:v>
                </c:pt>
                <c:pt idx="13493">
                  <c:v>18.574142393039999</c:v>
                </c:pt>
                <c:pt idx="13494">
                  <c:v>18.5755189692198</c:v>
                </c:pt>
                <c:pt idx="13495">
                  <c:v>18.576895545399498</c:v>
                </c:pt>
                <c:pt idx="13496">
                  <c:v>18.5782721215792</c:v>
                </c:pt>
                <c:pt idx="13497">
                  <c:v>18.579648697758898</c:v>
                </c:pt>
                <c:pt idx="13498">
                  <c:v>18.5810252739387</c:v>
                </c:pt>
                <c:pt idx="13499">
                  <c:v>18.582401850118401</c:v>
                </c:pt>
                <c:pt idx="13500">
                  <c:v>18.5837784262981</c:v>
                </c:pt>
                <c:pt idx="13501">
                  <c:v>18.585155002477801</c:v>
                </c:pt>
                <c:pt idx="13502">
                  <c:v>18.586531578657599</c:v>
                </c:pt>
                <c:pt idx="13503">
                  <c:v>18.587908154837301</c:v>
                </c:pt>
                <c:pt idx="13504">
                  <c:v>18.589284731016999</c:v>
                </c:pt>
                <c:pt idx="13505">
                  <c:v>18.590661307196701</c:v>
                </c:pt>
                <c:pt idx="13506">
                  <c:v>18.592037883376499</c:v>
                </c:pt>
                <c:pt idx="13507">
                  <c:v>18.5934144595562</c:v>
                </c:pt>
                <c:pt idx="13508">
                  <c:v>18.594791035735899</c:v>
                </c:pt>
                <c:pt idx="13509">
                  <c:v>18.5961676119156</c:v>
                </c:pt>
                <c:pt idx="13510">
                  <c:v>18.597544188095402</c:v>
                </c:pt>
                <c:pt idx="13511">
                  <c:v>18.5989207642751</c:v>
                </c:pt>
                <c:pt idx="13512">
                  <c:v>18.600297340454802</c:v>
                </c:pt>
                <c:pt idx="13513">
                  <c:v>18.601673916634599</c:v>
                </c:pt>
                <c:pt idx="13514">
                  <c:v>18.603050492814301</c:v>
                </c:pt>
                <c:pt idx="13515">
                  <c:v>18.604427068993999</c:v>
                </c:pt>
                <c:pt idx="13516">
                  <c:v>18.605803645173701</c:v>
                </c:pt>
                <c:pt idx="13517">
                  <c:v>18.607180221353499</c:v>
                </c:pt>
                <c:pt idx="13518">
                  <c:v>18.6085567975332</c:v>
                </c:pt>
                <c:pt idx="13519">
                  <c:v>18.609933373712899</c:v>
                </c:pt>
                <c:pt idx="13520">
                  <c:v>18.6113099498926</c:v>
                </c:pt>
                <c:pt idx="13521">
                  <c:v>18.612686526072402</c:v>
                </c:pt>
                <c:pt idx="13522">
                  <c:v>18.6140631022521</c:v>
                </c:pt>
                <c:pt idx="13523">
                  <c:v>18.615439678431802</c:v>
                </c:pt>
                <c:pt idx="13524">
                  <c:v>18.6168162546115</c:v>
                </c:pt>
                <c:pt idx="13525">
                  <c:v>18.618192830791301</c:v>
                </c:pt>
                <c:pt idx="13526">
                  <c:v>18.619569406970999</c:v>
                </c:pt>
                <c:pt idx="13527">
                  <c:v>18.620945983150701</c:v>
                </c:pt>
                <c:pt idx="13528">
                  <c:v>18.622322559330399</c:v>
                </c:pt>
                <c:pt idx="13529">
                  <c:v>18.623699135510201</c:v>
                </c:pt>
                <c:pt idx="13530">
                  <c:v>18.625075711689899</c:v>
                </c:pt>
                <c:pt idx="13531">
                  <c:v>18.626452287869601</c:v>
                </c:pt>
                <c:pt idx="13532">
                  <c:v>18.627828864049299</c:v>
                </c:pt>
                <c:pt idx="13533">
                  <c:v>18.6292054402291</c:v>
                </c:pt>
                <c:pt idx="13534">
                  <c:v>18.630582016408798</c:v>
                </c:pt>
                <c:pt idx="13535">
                  <c:v>18.6319585925885</c:v>
                </c:pt>
                <c:pt idx="13536">
                  <c:v>18.633335168768198</c:v>
                </c:pt>
                <c:pt idx="13537">
                  <c:v>18.634711744948</c:v>
                </c:pt>
                <c:pt idx="13538">
                  <c:v>18.636088321127701</c:v>
                </c:pt>
                <c:pt idx="13539">
                  <c:v>18.6374648973074</c:v>
                </c:pt>
                <c:pt idx="13540">
                  <c:v>18.638841473487101</c:v>
                </c:pt>
                <c:pt idx="13541">
                  <c:v>18.640218049666899</c:v>
                </c:pt>
                <c:pt idx="13542">
                  <c:v>18.641594625846601</c:v>
                </c:pt>
                <c:pt idx="13543">
                  <c:v>18.642971202026299</c:v>
                </c:pt>
                <c:pt idx="13544">
                  <c:v>18.6443477782061</c:v>
                </c:pt>
                <c:pt idx="13545">
                  <c:v>18.645724354385798</c:v>
                </c:pt>
                <c:pt idx="13546">
                  <c:v>18.6471009305655</c:v>
                </c:pt>
                <c:pt idx="13547">
                  <c:v>18.648477506745198</c:v>
                </c:pt>
                <c:pt idx="13548">
                  <c:v>18.649854082925</c:v>
                </c:pt>
                <c:pt idx="13549">
                  <c:v>18.651230659104701</c:v>
                </c:pt>
                <c:pt idx="13550">
                  <c:v>18.6526072352844</c:v>
                </c:pt>
                <c:pt idx="13551">
                  <c:v>18.653983811464101</c:v>
                </c:pt>
                <c:pt idx="13552">
                  <c:v>18.655360387643899</c:v>
                </c:pt>
                <c:pt idx="13553">
                  <c:v>18.656736963823601</c:v>
                </c:pt>
                <c:pt idx="13554">
                  <c:v>18.658113540003299</c:v>
                </c:pt>
                <c:pt idx="13555">
                  <c:v>18.659490116183001</c:v>
                </c:pt>
                <c:pt idx="13556">
                  <c:v>18.660866692362799</c:v>
                </c:pt>
                <c:pt idx="13557">
                  <c:v>18.6622432685425</c:v>
                </c:pt>
                <c:pt idx="13558">
                  <c:v>18.663619844722199</c:v>
                </c:pt>
                <c:pt idx="13559">
                  <c:v>18.6649964209019</c:v>
                </c:pt>
                <c:pt idx="13560">
                  <c:v>18.666372997081702</c:v>
                </c:pt>
                <c:pt idx="13561">
                  <c:v>18.6677495732614</c:v>
                </c:pt>
                <c:pt idx="13562">
                  <c:v>18.669126149441102</c:v>
                </c:pt>
                <c:pt idx="13563">
                  <c:v>18.6705027256208</c:v>
                </c:pt>
                <c:pt idx="13564">
                  <c:v>18.671879301800601</c:v>
                </c:pt>
                <c:pt idx="13565">
                  <c:v>18.673255877980299</c:v>
                </c:pt>
                <c:pt idx="13566">
                  <c:v>18.674632454160001</c:v>
                </c:pt>
                <c:pt idx="13567">
                  <c:v>18.676009030339699</c:v>
                </c:pt>
                <c:pt idx="13568">
                  <c:v>18.677385606519501</c:v>
                </c:pt>
                <c:pt idx="13569">
                  <c:v>18.678762182699199</c:v>
                </c:pt>
                <c:pt idx="13570">
                  <c:v>18.680138758878901</c:v>
                </c:pt>
                <c:pt idx="13571">
                  <c:v>18.681515335058599</c:v>
                </c:pt>
                <c:pt idx="13572">
                  <c:v>18.6828919112384</c:v>
                </c:pt>
                <c:pt idx="13573">
                  <c:v>18.684268487418102</c:v>
                </c:pt>
                <c:pt idx="13574">
                  <c:v>18.6856450635978</c:v>
                </c:pt>
                <c:pt idx="13575">
                  <c:v>18.687021639777502</c:v>
                </c:pt>
                <c:pt idx="13576">
                  <c:v>18.688398215957299</c:v>
                </c:pt>
                <c:pt idx="13577">
                  <c:v>18.689774792137001</c:v>
                </c:pt>
                <c:pt idx="13578">
                  <c:v>18.691151368316699</c:v>
                </c:pt>
                <c:pt idx="13579">
                  <c:v>18.692527944496501</c:v>
                </c:pt>
                <c:pt idx="13580">
                  <c:v>18.693904520676199</c:v>
                </c:pt>
                <c:pt idx="13581">
                  <c:v>18.695281096855901</c:v>
                </c:pt>
                <c:pt idx="13582">
                  <c:v>18.696657673035599</c:v>
                </c:pt>
                <c:pt idx="13583">
                  <c:v>18.6980342492154</c:v>
                </c:pt>
                <c:pt idx="13584">
                  <c:v>18.699410825395098</c:v>
                </c:pt>
                <c:pt idx="13585">
                  <c:v>18.7007874015748</c:v>
                </c:pt>
                <c:pt idx="13586">
                  <c:v>18.702163977754498</c:v>
                </c:pt>
                <c:pt idx="13587">
                  <c:v>18.7035405539343</c:v>
                </c:pt>
                <c:pt idx="13588">
                  <c:v>18.704917130114001</c:v>
                </c:pt>
                <c:pt idx="13589">
                  <c:v>18.7062937062937</c:v>
                </c:pt>
                <c:pt idx="13590">
                  <c:v>18.707670282473401</c:v>
                </c:pt>
                <c:pt idx="13591">
                  <c:v>18.709046858653199</c:v>
                </c:pt>
                <c:pt idx="13592">
                  <c:v>18.710423434832901</c:v>
                </c:pt>
                <c:pt idx="13593">
                  <c:v>18.711800011012599</c:v>
                </c:pt>
                <c:pt idx="13594">
                  <c:v>18.713176587192301</c:v>
                </c:pt>
                <c:pt idx="13595">
                  <c:v>18.714553163372099</c:v>
                </c:pt>
                <c:pt idx="13596">
                  <c:v>18.7159297395518</c:v>
                </c:pt>
                <c:pt idx="13597">
                  <c:v>18.717306315731499</c:v>
                </c:pt>
                <c:pt idx="13598">
                  <c:v>18.7186828919112</c:v>
                </c:pt>
                <c:pt idx="13599">
                  <c:v>18.720059468091002</c:v>
                </c:pt>
                <c:pt idx="13600">
                  <c:v>18.7214360442707</c:v>
                </c:pt>
                <c:pt idx="13601">
                  <c:v>18.722812620450402</c:v>
                </c:pt>
                <c:pt idx="13602">
                  <c:v>18.7241891966301</c:v>
                </c:pt>
                <c:pt idx="13603">
                  <c:v>18.725565772809901</c:v>
                </c:pt>
                <c:pt idx="13604">
                  <c:v>18.726942348989599</c:v>
                </c:pt>
                <c:pt idx="13605">
                  <c:v>18.728318925169301</c:v>
                </c:pt>
                <c:pt idx="13606">
                  <c:v>18.729695501349099</c:v>
                </c:pt>
                <c:pt idx="13607">
                  <c:v>18.7310720775288</c:v>
                </c:pt>
                <c:pt idx="13608">
                  <c:v>18.732448653708499</c:v>
                </c:pt>
                <c:pt idx="13609">
                  <c:v>18.7338252298882</c:v>
                </c:pt>
                <c:pt idx="13610">
                  <c:v>18.735201806068002</c:v>
                </c:pt>
                <c:pt idx="13611">
                  <c:v>18.7365783822477</c:v>
                </c:pt>
                <c:pt idx="13612">
                  <c:v>18.737954958427402</c:v>
                </c:pt>
                <c:pt idx="13613">
                  <c:v>18.7393315346071</c:v>
                </c:pt>
                <c:pt idx="13614">
                  <c:v>18.740708110786901</c:v>
                </c:pt>
                <c:pt idx="13615">
                  <c:v>18.742084686966599</c:v>
                </c:pt>
                <c:pt idx="13616">
                  <c:v>18.743461263146301</c:v>
                </c:pt>
                <c:pt idx="13617">
                  <c:v>18.744837839325999</c:v>
                </c:pt>
                <c:pt idx="13618">
                  <c:v>18.746214415505801</c:v>
                </c:pt>
                <c:pt idx="13619">
                  <c:v>18.747590991685499</c:v>
                </c:pt>
                <c:pt idx="13620">
                  <c:v>18.748967567865201</c:v>
                </c:pt>
                <c:pt idx="13621">
                  <c:v>18.750344144044899</c:v>
                </c:pt>
                <c:pt idx="13622">
                  <c:v>18.7517207202247</c:v>
                </c:pt>
                <c:pt idx="13623">
                  <c:v>18.753097296404398</c:v>
                </c:pt>
                <c:pt idx="13624">
                  <c:v>18.7544738725841</c:v>
                </c:pt>
                <c:pt idx="13625">
                  <c:v>18.755850448763798</c:v>
                </c:pt>
                <c:pt idx="13626">
                  <c:v>18.7572270249436</c:v>
                </c:pt>
                <c:pt idx="13627">
                  <c:v>18.758603601123301</c:v>
                </c:pt>
                <c:pt idx="13628">
                  <c:v>18.759980177302999</c:v>
                </c:pt>
                <c:pt idx="13629">
                  <c:v>18.761356753482701</c:v>
                </c:pt>
                <c:pt idx="13630">
                  <c:v>18.762733329662499</c:v>
                </c:pt>
                <c:pt idx="13631">
                  <c:v>18.764109905842201</c:v>
                </c:pt>
                <c:pt idx="13632">
                  <c:v>18.765486482021899</c:v>
                </c:pt>
                <c:pt idx="13633">
                  <c:v>18.766863058201601</c:v>
                </c:pt>
                <c:pt idx="13634">
                  <c:v>18.768239634381398</c:v>
                </c:pt>
                <c:pt idx="13635">
                  <c:v>18.7696162105611</c:v>
                </c:pt>
                <c:pt idx="13636">
                  <c:v>18.770992786740798</c:v>
                </c:pt>
                <c:pt idx="13637">
                  <c:v>18.7723693629205</c:v>
                </c:pt>
                <c:pt idx="13638">
                  <c:v>18.773745939100301</c:v>
                </c:pt>
                <c:pt idx="13639">
                  <c:v>18.77512251528</c:v>
                </c:pt>
                <c:pt idx="13640">
                  <c:v>18.776499091459701</c:v>
                </c:pt>
                <c:pt idx="13641">
                  <c:v>18.777875667639499</c:v>
                </c:pt>
                <c:pt idx="13642">
                  <c:v>18.779252243819201</c:v>
                </c:pt>
                <c:pt idx="13643">
                  <c:v>18.780628819998899</c:v>
                </c:pt>
                <c:pt idx="13644">
                  <c:v>18.782005396178601</c:v>
                </c:pt>
                <c:pt idx="13645">
                  <c:v>18.783381972358399</c:v>
                </c:pt>
                <c:pt idx="13646">
                  <c:v>18.7847585485381</c:v>
                </c:pt>
                <c:pt idx="13647">
                  <c:v>18.786135124717799</c:v>
                </c:pt>
                <c:pt idx="13648">
                  <c:v>18.7875117008975</c:v>
                </c:pt>
                <c:pt idx="13649">
                  <c:v>18.788888277077302</c:v>
                </c:pt>
                <c:pt idx="13650">
                  <c:v>18.790264853257</c:v>
                </c:pt>
                <c:pt idx="13651">
                  <c:v>18.791641429436702</c:v>
                </c:pt>
                <c:pt idx="13652">
                  <c:v>18.7930180056164</c:v>
                </c:pt>
                <c:pt idx="13653">
                  <c:v>18.794394581796201</c:v>
                </c:pt>
                <c:pt idx="13654">
                  <c:v>18.795771157975899</c:v>
                </c:pt>
                <c:pt idx="13655">
                  <c:v>18.797147734155601</c:v>
                </c:pt>
                <c:pt idx="13656">
                  <c:v>18.798524310335299</c:v>
                </c:pt>
                <c:pt idx="13657">
                  <c:v>18.7999008865151</c:v>
                </c:pt>
                <c:pt idx="13658">
                  <c:v>18.801277462694799</c:v>
                </c:pt>
                <c:pt idx="13659">
                  <c:v>18.8026540388745</c:v>
                </c:pt>
                <c:pt idx="13660">
                  <c:v>18.804030615054199</c:v>
                </c:pt>
                <c:pt idx="13661">
                  <c:v>18.805407191234</c:v>
                </c:pt>
                <c:pt idx="13662">
                  <c:v>18.806783767413702</c:v>
                </c:pt>
                <c:pt idx="13663">
                  <c:v>18.8081603435934</c:v>
                </c:pt>
                <c:pt idx="13664">
                  <c:v>18.809536919773102</c:v>
                </c:pt>
                <c:pt idx="13665">
                  <c:v>18.810913495952899</c:v>
                </c:pt>
                <c:pt idx="13666">
                  <c:v>18.812290072132601</c:v>
                </c:pt>
                <c:pt idx="13667">
                  <c:v>18.813666648312299</c:v>
                </c:pt>
                <c:pt idx="13668">
                  <c:v>18.815043224492001</c:v>
                </c:pt>
                <c:pt idx="13669">
                  <c:v>18.816419800671799</c:v>
                </c:pt>
                <c:pt idx="13670">
                  <c:v>18.817796376851501</c:v>
                </c:pt>
                <c:pt idx="13671">
                  <c:v>18.819172953031199</c:v>
                </c:pt>
                <c:pt idx="13672">
                  <c:v>18.820549529211</c:v>
                </c:pt>
                <c:pt idx="13673">
                  <c:v>18.821926105390698</c:v>
                </c:pt>
                <c:pt idx="13674">
                  <c:v>18.8233026815704</c:v>
                </c:pt>
                <c:pt idx="13675">
                  <c:v>18.824679257750098</c:v>
                </c:pt>
                <c:pt idx="13676">
                  <c:v>18.8260558339299</c:v>
                </c:pt>
                <c:pt idx="13677">
                  <c:v>18.827432410109601</c:v>
                </c:pt>
                <c:pt idx="13678">
                  <c:v>18.8288089862893</c:v>
                </c:pt>
                <c:pt idx="13679">
                  <c:v>18.830185562469001</c:v>
                </c:pt>
                <c:pt idx="13680">
                  <c:v>18.831562138648799</c:v>
                </c:pt>
                <c:pt idx="13681">
                  <c:v>18.832938714828501</c:v>
                </c:pt>
                <c:pt idx="13682">
                  <c:v>18.834315291008199</c:v>
                </c:pt>
                <c:pt idx="13683">
                  <c:v>18.835691867187901</c:v>
                </c:pt>
                <c:pt idx="13684">
                  <c:v>18.837068443367698</c:v>
                </c:pt>
                <c:pt idx="13685">
                  <c:v>18.8384450195474</c:v>
                </c:pt>
                <c:pt idx="13686">
                  <c:v>18.839821595727098</c:v>
                </c:pt>
                <c:pt idx="13687">
                  <c:v>18.8411981719068</c:v>
                </c:pt>
                <c:pt idx="13688">
                  <c:v>18.842574748086601</c:v>
                </c:pt>
                <c:pt idx="13689">
                  <c:v>18.8439513242663</c:v>
                </c:pt>
                <c:pt idx="13690">
                  <c:v>18.845327900446001</c:v>
                </c:pt>
                <c:pt idx="13691">
                  <c:v>18.8467044766257</c:v>
                </c:pt>
                <c:pt idx="13692">
                  <c:v>18.848081052805501</c:v>
                </c:pt>
                <c:pt idx="13693">
                  <c:v>18.849457628985199</c:v>
                </c:pt>
                <c:pt idx="13694">
                  <c:v>18.850834205164901</c:v>
                </c:pt>
                <c:pt idx="13695">
                  <c:v>18.852210781344599</c:v>
                </c:pt>
                <c:pt idx="13696">
                  <c:v>18.8535873575244</c:v>
                </c:pt>
                <c:pt idx="13697">
                  <c:v>18.854963933704099</c:v>
                </c:pt>
                <c:pt idx="13698">
                  <c:v>18.8563405098838</c:v>
                </c:pt>
                <c:pt idx="13699">
                  <c:v>18.857717086063499</c:v>
                </c:pt>
                <c:pt idx="13700">
                  <c:v>18.8590936622433</c:v>
                </c:pt>
                <c:pt idx="13701">
                  <c:v>18.860470238423002</c:v>
                </c:pt>
                <c:pt idx="13702">
                  <c:v>18.8618468146027</c:v>
                </c:pt>
                <c:pt idx="13703">
                  <c:v>18.863223390782501</c:v>
                </c:pt>
                <c:pt idx="13704">
                  <c:v>18.864599966962199</c:v>
                </c:pt>
                <c:pt idx="13705">
                  <c:v>18.865976543141901</c:v>
                </c:pt>
                <c:pt idx="13706">
                  <c:v>18.867353119321599</c:v>
                </c:pt>
                <c:pt idx="13707">
                  <c:v>18.868729695501401</c:v>
                </c:pt>
                <c:pt idx="13708">
                  <c:v>18.870106271681099</c:v>
                </c:pt>
                <c:pt idx="13709">
                  <c:v>18.871482847860801</c:v>
                </c:pt>
                <c:pt idx="13710">
                  <c:v>18.872859424040499</c:v>
                </c:pt>
                <c:pt idx="13711">
                  <c:v>18.8742360002203</c:v>
                </c:pt>
                <c:pt idx="13712">
                  <c:v>18.875612576399998</c:v>
                </c:pt>
                <c:pt idx="13713">
                  <c:v>18.8769891525797</c:v>
                </c:pt>
                <c:pt idx="13714">
                  <c:v>18.878365728759398</c:v>
                </c:pt>
                <c:pt idx="13715">
                  <c:v>18.879742304939199</c:v>
                </c:pt>
                <c:pt idx="13716">
                  <c:v>18.881118881118901</c:v>
                </c:pt>
                <c:pt idx="13717">
                  <c:v>18.882495457298599</c:v>
                </c:pt>
                <c:pt idx="13718">
                  <c:v>18.883872033478301</c:v>
                </c:pt>
                <c:pt idx="13719">
                  <c:v>18.885248609658099</c:v>
                </c:pt>
                <c:pt idx="13720">
                  <c:v>18.886625185837801</c:v>
                </c:pt>
                <c:pt idx="13721">
                  <c:v>18.888001762017499</c:v>
                </c:pt>
                <c:pt idx="13722">
                  <c:v>18.889378338197201</c:v>
                </c:pt>
                <c:pt idx="13723">
                  <c:v>18.890754914376998</c:v>
                </c:pt>
                <c:pt idx="13724">
                  <c:v>18.8921314905567</c:v>
                </c:pt>
                <c:pt idx="13725">
                  <c:v>18.893508066736398</c:v>
                </c:pt>
                <c:pt idx="13726">
                  <c:v>18.8948846429161</c:v>
                </c:pt>
                <c:pt idx="13727">
                  <c:v>18.896261219095901</c:v>
                </c:pt>
                <c:pt idx="13728">
                  <c:v>18.8976377952756</c:v>
                </c:pt>
                <c:pt idx="13729">
                  <c:v>18.899014371455301</c:v>
                </c:pt>
                <c:pt idx="13730">
                  <c:v>18.900390947635</c:v>
                </c:pt>
                <c:pt idx="13731">
                  <c:v>18.901767523814801</c:v>
                </c:pt>
                <c:pt idx="13732">
                  <c:v>18.903144099994499</c:v>
                </c:pt>
                <c:pt idx="13733">
                  <c:v>18.904520676174201</c:v>
                </c:pt>
                <c:pt idx="13734">
                  <c:v>18.905897252353999</c:v>
                </c:pt>
                <c:pt idx="13735">
                  <c:v>18.9072738285337</c:v>
                </c:pt>
                <c:pt idx="13736">
                  <c:v>18.908650404713399</c:v>
                </c:pt>
                <c:pt idx="13737">
                  <c:v>18.9100269808931</c:v>
                </c:pt>
                <c:pt idx="13738">
                  <c:v>18.911403557072902</c:v>
                </c:pt>
                <c:pt idx="13739">
                  <c:v>18.9127801332526</c:v>
                </c:pt>
                <c:pt idx="13740">
                  <c:v>18.914156709432302</c:v>
                </c:pt>
                <c:pt idx="13741">
                  <c:v>18.915533285612</c:v>
                </c:pt>
                <c:pt idx="13742">
                  <c:v>18.916909861791801</c:v>
                </c:pt>
                <c:pt idx="13743">
                  <c:v>18.918286437971499</c:v>
                </c:pt>
                <c:pt idx="13744">
                  <c:v>18.919663014151201</c:v>
                </c:pt>
                <c:pt idx="13745">
                  <c:v>18.921039590330899</c:v>
                </c:pt>
                <c:pt idx="13746">
                  <c:v>18.9224161665107</c:v>
                </c:pt>
                <c:pt idx="13747">
                  <c:v>18.923792742690399</c:v>
                </c:pt>
                <c:pt idx="13748">
                  <c:v>18.9251693188701</c:v>
                </c:pt>
                <c:pt idx="13749">
                  <c:v>18.926545895049799</c:v>
                </c:pt>
                <c:pt idx="13750">
                  <c:v>18.9279224712296</c:v>
                </c:pt>
                <c:pt idx="13751">
                  <c:v>18.929299047409302</c:v>
                </c:pt>
                <c:pt idx="13752">
                  <c:v>18.930675623589</c:v>
                </c:pt>
                <c:pt idx="13753">
                  <c:v>18.932052199768702</c:v>
                </c:pt>
                <c:pt idx="13754">
                  <c:v>18.933428775948499</c:v>
                </c:pt>
                <c:pt idx="13755">
                  <c:v>18.934805352128201</c:v>
                </c:pt>
                <c:pt idx="13756">
                  <c:v>18.936181928307899</c:v>
                </c:pt>
                <c:pt idx="13757">
                  <c:v>18.937558504487601</c:v>
                </c:pt>
                <c:pt idx="13758">
                  <c:v>18.938935080667399</c:v>
                </c:pt>
                <c:pt idx="13759">
                  <c:v>18.940311656847101</c:v>
                </c:pt>
                <c:pt idx="13760">
                  <c:v>18.941688233026799</c:v>
                </c:pt>
                <c:pt idx="13761">
                  <c:v>18.943064809206501</c:v>
                </c:pt>
                <c:pt idx="13762">
                  <c:v>18.944441385386298</c:v>
                </c:pt>
                <c:pt idx="13763">
                  <c:v>18.945817961566</c:v>
                </c:pt>
                <c:pt idx="13764">
                  <c:v>18.947194537745698</c:v>
                </c:pt>
                <c:pt idx="13765">
                  <c:v>18.9485711139254</c:v>
                </c:pt>
                <c:pt idx="13766">
                  <c:v>18.949947690105201</c:v>
                </c:pt>
                <c:pt idx="13767">
                  <c:v>18.9513242662849</c:v>
                </c:pt>
                <c:pt idx="13768">
                  <c:v>18.952700842464601</c:v>
                </c:pt>
                <c:pt idx="13769">
                  <c:v>18.954077418644399</c:v>
                </c:pt>
                <c:pt idx="13770">
                  <c:v>18.955453994824101</c:v>
                </c:pt>
                <c:pt idx="13771">
                  <c:v>18.956830571003799</c:v>
                </c:pt>
                <c:pt idx="13772">
                  <c:v>18.958207147183501</c:v>
                </c:pt>
                <c:pt idx="13773">
                  <c:v>18.959583723363298</c:v>
                </c:pt>
                <c:pt idx="13774">
                  <c:v>18.960960299543</c:v>
                </c:pt>
                <c:pt idx="13775">
                  <c:v>18.962336875722698</c:v>
                </c:pt>
                <c:pt idx="13776">
                  <c:v>18.9637134519024</c:v>
                </c:pt>
                <c:pt idx="13777">
                  <c:v>18.965090028082201</c:v>
                </c:pt>
                <c:pt idx="13778">
                  <c:v>18.9664666042619</c:v>
                </c:pt>
                <c:pt idx="13779">
                  <c:v>18.967843180441601</c:v>
                </c:pt>
                <c:pt idx="13780">
                  <c:v>18.9692197566213</c:v>
                </c:pt>
                <c:pt idx="13781">
                  <c:v>18.970596332801101</c:v>
                </c:pt>
                <c:pt idx="13782">
                  <c:v>18.971972908980799</c:v>
                </c:pt>
                <c:pt idx="13783">
                  <c:v>18.973349485160501</c:v>
                </c:pt>
                <c:pt idx="13784">
                  <c:v>18.974726061340199</c:v>
                </c:pt>
                <c:pt idx="13785">
                  <c:v>18.97610263752</c:v>
                </c:pt>
                <c:pt idx="13786">
                  <c:v>18.977479213699699</c:v>
                </c:pt>
                <c:pt idx="13787">
                  <c:v>18.9788557898794</c:v>
                </c:pt>
                <c:pt idx="13788">
                  <c:v>18.980232366059099</c:v>
                </c:pt>
                <c:pt idx="13789">
                  <c:v>18.9816089422389</c:v>
                </c:pt>
                <c:pt idx="13790">
                  <c:v>18.982985518418602</c:v>
                </c:pt>
                <c:pt idx="13791">
                  <c:v>18.9843620945983</c:v>
                </c:pt>
                <c:pt idx="13792">
                  <c:v>18.985738670778002</c:v>
                </c:pt>
                <c:pt idx="13793">
                  <c:v>18.987115246957799</c:v>
                </c:pt>
                <c:pt idx="13794">
                  <c:v>18.988491823137501</c:v>
                </c:pt>
                <c:pt idx="13795">
                  <c:v>18.989868399317199</c:v>
                </c:pt>
                <c:pt idx="13796">
                  <c:v>18.991244975496901</c:v>
                </c:pt>
                <c:pt idx="13797">
                  <c:v>18.992621551676699</c:v>
                </c:pt>
                <c:pt idx="13798">
                  <c:v>18.993998127856401</c:v>
                </c:pt>
                <c:pt idx="13799">
                  <c:v>18.995374704036099</c:v>
                </c:pt>
                <c:pt idx="13800">
                  <c:v>18.9967512802159</c:v>
                </c:pt>
                <c:pt idx="13801">
                  <c:v>18.998127856395602</c:v>
                </c:pt>
                <c:pt idx="13802">
                  <c:v>18.9995044325753</c:v>
                </c:pt>
                <c:pt idx="13803">
                  <c:v>19.000881008755002</c:v>
                </c:pt>
                <c:pt idx="13804">
                  <c:v>19.002257584934799</c:v>
                </c:pt>
                <c:pt idx="13805">
                  <c:v>19.003634161114501</c:v>
                </c:pt>
                <c:pt idx="13806">
                  <c:v>19.005010737294199</c:v>
                </c:pt>
                <c:pt idx="13807">
                  <c:v>19.006387313473901</c:v>
                </c:pt>
                <c:pt idx="13808">
                  <c:v>19.007763889653699</c:v>
                </c:pt>
                <c:pt idx="13809">
                  <c:v>19.009140465833401</c:v>
                </c:pt>
                <c:pt idx="13810">
                  <c:v>19.010517042013099</c:v>
                </c:pt>
                <c:pt idx="13811">
                  <c:v>19.011893618192801</c:v>
                </c:pt>
                <c:pt idx="13812">
                  <c:v>19.013270194372598</c:v>
                </c:pt>
                <c:pt idx="13813">
                  <c:v>19.0146467705523</c:v>
                </c:pt>
                <c:pt idx="13814">
                  <c:v>19.016023346731998</c:v>
                </c:pt>
                <c:pt idx="13815">
                  <c:v>19.0173999229117</c:v>
                </c:pt>
                <c:pt idx="13816">
                  <c:v>19.018776499091501</c:v>
                </c:pt>
                <c:pt idx="13817">
                  <c:v>19.0201530752712</c:v>
                </c:pt>
                <c:pt idx="13818">
                  <c:v>19.021529651450901</c:v>
                </c:pt>
                <c:pt idx="13819">
                  <c:v>19.0229062276306</c:v>
                </c:pt>
                <c:pt idx="13820">
                  <c:v>19.024282803810401</c:v>
                </c:pt>
                <c:pt idx="13821">
                  <c:v>19.025659379990099</c:v>
                </c:pt>
                <c:pt idx="13822">
                  <c:v>19.027035956169801</c:v>
                </c:pt>
                <c:pt idx="13823">
                  <c:v>19.028412532349499</c:v>
                </c:pt>
                <c:pt idx="13824">
                  <c:v>19.0297891085293</c:v>
                </c:pt>
                <c:pt idx="13825">
                  <c:v>19.031165684708998</c:v>
                </c:pt>
                <c:pt idx="13826">
                  <c:v>19.0325422608887</c:v>
                </c:pt>
                <c:pt idx="13827">
                  <c:v>19.033918837068398</c:v>
                </c:pt>
                <c:pt idx="13828">
                  <c:v>19.0352954132482</c:v>
                </c:pt>
                <c:pt idx="13829">
                  <c:v>19.036671989427902</c:v>
                </c:pt>
                <c:pt idx="13830">
                  <c:v>19.0380485656076</c:v>
                </c:pt>
                <c:pt idx="13831">
                  <c:v>19.039425141787301</c:v>
                </c:pt>
                <c:pt idx="13832">
                  <c:v>19.040801717967099</c:v>
                </c:pt>
                <c:pt idx="13833">
                  <c:v>19.042178294146801</c:v>
                </c:pt>
                <c:pt idx="13834">
                  <c:v>19.043554870326499</c:v>
                </c:pt>
                <c:pt idx="13835">
                  <c:v>19.0449314465063</c:v>
                </c:pt>
                <c:pt idx="13836">
                  <c:v>19.046308022685999</c:v>
                </c:pt>
                <c:pt idx="13837">
                  <c:v>19.0476845988657</c:v>
                </c:pt>
                <c:pt idx="13838">
                  <c:v>19.049061175045399</c:v>
                </c:pt>
                <c:pt idx="13839">
                  <c:v>19.0504377512252</c:v>
                </c:pt>
                <c:pt idx="13840">
                  <c:v>19.051814327404902</c:v>
                </c:pt>
                <c:pt idx="13841">
                  <c:v>19.0531909035846</c:v>
                </c:pt>
                <c:pt idx="13842">
                  <c:v>19.054567479764302</c:v>
                </c:pt>
                <c:pt idx="13843">
                  <c:v>19.055944055944099</c:v>
                </c:pt>
                <c:pt idx="13844">
                  <c:v>19.057320632123801</c:v>
                </c:pt>
                <c:pt idx="13845">
                  <c:v>19.058697208303499</c:v>
                </c:pt>
                <c:pt idx="13846">
                  <c:v>19.060073784483201</c:v>
                </c:pt>
                <c:pt idx="13847">
                  <c:v>19.061450360662999</c:v>
                </c:pt>
                <c:pt idx="13848">
                  <c:v>19.062826936842701</c:v>
                </c:pt>
                <c:pt idx="13849">
                  <c:v>19.064203513022399</c:v>
                </c:pt>
                <c:pt idx="13850">
                  <c:v>19.065580089202101</c:v>
                </c:pt>
                <c:pt idx="13851">
                  <c:v>19.066956665381898</c:v>
                </c:pt>
                <c:pt idx="13852">
                  <c:v>19.0683332415616</c:v>
                </c:pt>
                <c:pt idx="13853">
                  <c:v>19.069709817741298</c:v>
                </c:pt>
                <c:pt idx="13854">
                  <c:v>19.071086393921</c:v>
                </c:pt>
                <c:pt idx="13855">
                  <c:v>19.072462970100801</c:v>
                </c:pt>
                <c:pt idx="13856">
                  <c:v>19.073839546280499</c:v>
                </c:pt>
                <c:pt idx="13857">
                  <c:v>19.075216122460201</c:v>
                </c:pt>
                <c:pt idx="13858">
                  <c:v>19.076592698639999</c:v>
                </c:pt>
                <c:pt idx="13859">
                  <c:v>19.077969274819701</c:v>
                </c:pt>
                <c:pt idx="13860">
                  <c:v>19.079345850999399</c:v>
                </c:pt>
                <c:pt idx="13861">
                  <c:v>19.080722427179101</c:v>
                </c:pt>
                <c:pt idx="13862">
                  <c:v>19.082099003358898</c:v>
                </c:pt>
                <c:pt idx="13863">
                  <c:v>19.0834755795386</c:v>
                </c:pt>
                <c:pt idx="13864">
                  <c:v>19.084852155718298</c:v>
                </c:pt>
                <c:pt idx="13865">
                  <c:v>19.086228731898</c:v>
                </c:pt>
                <c:pt idx="13866">
                  <c:v>19.087605308077801</c:v>
                </c:pt>
                <c:pt idx="13867">
                  <c:v>19.0889818842575</c:v>
                </c:pt>
                <c:pt idx="13868">
                  <c:v>19.090358460437201</c:v>
                </c:pt>
                <c:pt idx="13869">
                  <c:v>19.0917350366169</c:v>
                </c:pt>
                <c:pt idx="13870">
                  <c:v>19.093111612796701</c:v>
                </c:pt>
                <c:pt idx="13871">
                  <c:v>19.094488188976399</c:v>
                </c:pt>
                <c:pt idx="13872">
                  <c:v>19.095864765156101</c:v>
                </c:pt>
                <c:pt idx="13873">
                  <c:v>19.097241341335799</c:v>
                </c:pt>
                <c:pt idx="13874">
                  <c:v>19.0986179175156</c:v>
                </c:pt>
                <c:pt idx="13875">
                  <c:v>19.099994493695299</c:v>
                </c:pt>
                <c:pt idx="13876">
                  <c:v>19.101371069875</c:v>
                </c:pt>
                <c:pt idx="13877">
                  <c:v>19.102747646054699</c:v>
                </c:pt>
                <c:pt idx="13878">
                  <c:v>19.1041242222345</c:v>
                </c:pt>
                <c:pt idx="13879">
                  <c:v>19.105500798414202</c:v>
                </c:pt>
                <c:pt idx="13880">
                  <c:v>19.1068773745939</c:v>
                </c:pt>
                <c:pt idx="13881">
                  <c:v>19.108253950773602</c:v>
                </c:pt>
                <c:pt idx="13882">
                  <c:v>19.109630526953399</c:v>
                </c:pt>
                <c:pt idx="13883">
                  <c:v>19.111007103133101</c:v>
                </c:pt>
                <c:pt idx="13884">
                  <c:v>19.112383679312799</c:v>
                </c:pt>
                <c:pt idx="13885">
                  <c:v>19.113760255492501</c:v>
                </c:pt>
                <c:pt idx="13886">
                  <c:v>19.115136831672299</c:v>
                </c:pt>
                <c:pt idx="13887">
                  <c:v>19.116513407852</c:v>
                </c:pt>
                <c:pt idx="13888">
                  <c:v>19.117889984031699</c:v>
                </c:pt>
                <c:pt idx="13889">
                  <c:v>19.1192665602114</c:v>
                </c:pt>
                <c:pt idx="13890">
                  <c:v>19.120643136391202</c:v>
                </c:pt>
                <c:pt idx="13891">
                  <c:v>19.1220197125709</c:v>
                </c:pt>
                <c:pt idx="13892">
                  <c:v>19.123396288750602</c:v>
                </c:pt>
                <c:pt idx="13893">
                  <c:v>19.124772864930399</c:v>
                </c:pt>
                <c:pt idx="13894">
                  <c:v>19.126149441110101</c:v>
                </c:pt>
                <c:pt idx="13895">
                  <c:v>19.127526017289799</c:v>
                </c:pt>
                <c:pt idx="13896">
                  <c:v>19.128902593469501</c:v>
                </c:pt>
                <c:pt idx="13897">
                  <c:v>19.130279169649299</c:v>
                </c:pt>
                <c:pt idx="13898">
                  <c:v>19.131655745829001</c:v>
                </c:pt>
                <c:pt idx="13899">
                  <c:v>19.133032322008699</c:v>
                </c:pt>
                <c:pt idx="13900">
                  <c:v>19.134408898188401</c:v>
                </c:pt>
                <c:pt idx="13901">
                  <c:v>19.135785474368198</c:v>
                </c:pt>
                <c:pt idx="13902">
                  <c:v>19.1371620505479</c:v>
                </c:pt>
                <c:pt idx="13903">
                  <c:v>19.138538626727598</c:v>
                </c:pt>
                <c:pt idx="13904">
                  <c:v>19.1399152029073</c:v>
                </c:pt>
                <c:pt idx="13905">
                  <c:v>19.141291779087101</c:v>
                </c:pt>
                <c:pt idx="13906">
                  <c:v>19.1426683552668</c:v>
                </c:pt>
                <c:pt idx="13907">
                  <c:v>19.144044931446501</c:v>
                </c:pt>
                <c:pt idx="13908">
                  <c:v>19.1454215076262</c:v>
                </c:pt>
                <c:pt idx="13909">
                  <c:v>19.146798083806001</c:v>
                </c:pt>
                <c:pt idx="13910">
                  <c:v>19.148174659985699</c:v>
                </c:pt>
                <c:pt idx="13911">
                  <c:v>19.149551236165401</c:v>
                </c:pt>
                <c:pt idx="13912">
                  <c:v>19.150927812345099</c:v>
                </c:pt>
                <c:pt idx="13913">
                  <c:v>19.1523043885249</c:v>
                </c:pt>
                <c:pt idx="13914">
                  <c:v>19.153680964704598</c:v>
                </c:pt>
                <c:pt idx="13915">
                  <c:v>19.1550575408843</c:v>
                </c:pt>
                <c:pt idx="13916">
                  <c:v>19.156434117063998</c:v>
                </c:pt>
                <c:pt idx="13917">
                  <c:v>19.1578106932438</c:v>
                </c:pt>
                <c:pt idx="13918">
                  <c:v>19.159187269423501</c:v>
                </c:pt>
                <c:pt idx="13919">
                  <c:v>19.1605638456032</c:v>
                </c:pt>
                <c:pt idx="13920">
                  <c:v>19.161940421782901</c:v>
                </c:pt>
                <c:pt idx="13921">
                  <c:v>19.163316997962699</c:v>
                </c:pt>
                <c:pt idx="13922">
                  <c:v>19.164693574142401</c:v>
                </c:pt>
                <c:pt idx="13923">
                  <c:v>19.166070150322099</c:v>
                </c:pt>
                <c:pt idx="13924">
                  <c:v>19.167446726501801</c:v>
                </c:pt>
                <c:pt idx="13925">
                  <c:v>19.168823302681599</c:v>
                </c:pt>
                <c:pt idx="13926">
                  <c:v>19.1701998788613</c:v>
                </c:pt>
                <c:pt idx="13927">
                  <c:v>19.171576455040999</c:v>
                </c:pt>
                <c:pt idx="13928">
                  <c:v>19.1729530312208</c:v>
                </c:pt>
                <c:pt idx="13929">
                  <c:v>19.174329607400502</c:v>
                </c:pt>
                <c:pt idx="13930">
                  <c:v>19.1757061835802</c:v>
                </c:pt>
                <c:pt idx="13931">
                  <c:v>19.177082759759902</c:v>
                </c:pt>
                <c:pt idx="13932">
                  <c:v>19.178459335939699</c:v>
                </c:pt>
                <c:pt idx="13933">
                  <c:v>19.179835912119401</c:v>
                </c:pt>
                <c:pt idx="13934">
                  <c:v>19.181212488299099</c:v>
                </c:pt>
                <c:pt idx="13935">
                  <c:v>19.182589064478801</c:v>
                </c:pt>
                <c:pt idx="13936">
                  <c:v>19.183965640658599</c:v>
                </c:pt>
                <c:pt idx="13937">
                  <c:v>19.185342216838301</c:v>
                </c:pt>
                <c:pt idx="13938">
                  <c:v>19.186718793017999</c:v>
                </c:pt>
                <c:pt idx="13939">
                  <c:v>19.188095369197701</c:v>
                </c:pt>
                <c:pt idx="13940">
                  <c:v>19.189471945377498</c:v>
                </c:pt>
                <c:pt idx="13941">
                  <c:v>19.1908485215572</c:v>
                </c:pt>
                <c:pt idx="13942">
                  <c:v>19.192225097736902</c:v>
                </c:pt>
                <c:pt idx="13943">
                  <c:v>19.1936016739166</c:v>
                </c:pt>
                <c:pt idx="13944">
                  <c:v>19.194978250096401</c:v>
                </c:pt>
                <c:pt idx="13945">
                  <c:v>19.196354826276099</c:v>
                </c:pt>
                <c:pt idx="13946">
                  <c:v>19.197731402455801</c:v>
                </c:pt>
                <c:pt idx="13947">
                  <c:v>19.199107978635499</c:v>
                </c:pt>
                <c:pt idx="13948">
                  <c:v>19.200484554815301</c:v>
                </c:pt>
                <c:pt idx="13949">
                  <c:v>19.201861130994999</c:v>
                </c:pt>
                <c:pt idx="13950">
                  <c:v>19.203237707174701</c:v>
                </c:pt>
                <c:pt idx="13951">
                  <c:v>19.204614283354399</c:v>
                </c:pt>
                <c:pt idx="13952">
                  <c:v>19.2059908595342</c:v>
                </c:pt>
                <c:pt idx="13953">
                  <c:v>19.207367435713898</c:v>
                </c:pt>
                <c:pt idx="13954">
                  <c:v>19.2087440118936</c:v>
                </c:pt>
                <c:pt idx="13955">
                  <c:v>19.210120588073298</c:v>
                </c:pt>
                <c:pt idx="13956">
                  <c:v>19.2114971642531</c:v>
                </c:pt>
                <c:pt idx="13957">
                  <c:v>19.212873740432801</c:v>
                </c:pt>
                <c:pt idx="13958">
                  <c:v>19.2142503166125</c:v>
                </c:pt>
                <c:pt idx="13959">
                  <c:v>19.215626892792301</c:v>
                </c:pt>
                <c:pt idx="13960">
                  <c:v>19.217003468971999</c:v>
                </c:pt>
                <c:pt idx="13961">
                  <c:v>19.218380045151701</c:v>
                </c:pt>
                <c:pt idx="13962">
                  <c:v>19.219756621331399</c:v>
                </c:pt>
                <c:pt idx="13963">
                  <c:v>19.2211331975112</c:v>
                </c:pt>
                <c:pt idx="13964">
                  <c:v>19.222509773690899</c:v>
                </c:pt>
                <c:pt idx="13965">
                  <c:v>19.2238863498706</c:v>
                </c:pt>
                <c:pt idx="13966">
                  <c:v>19.225262926050299</c:v>
                </c:pt>
                <c:pt idx="13967">
                  <c:v>19.2266395022301</c:v>
                </c:pt>
                <c:pt idx="13968">
                  <c:v>19.228016078409802</c:v>
                </c:pt>
                <c:pt idx="13969">
                  <c:v>19.2293926545895</c:v>
                </c:pt>
                <c:pt idx="13970">
                  <c:v>19.230769230769202</c:v>
                </c:pt>
                <c:pt idx="13971">
                  <c:v>19.232145806948999</c:v>
                </c:pt>
                <c:pt idx="13972">
                  <c:v>19.233522383128701</c:v>
                </c:pt>
                <c:pt idx="13973">
                  <c:v>19.234898959308399</c:v>
                </c:pt>
                <c:pt idx="13974">
                  <c:v>19.236275535488101</c:v>
                </c:pt>
                <c:pt idx="13975">
                  <c:v>19.237652111667899</c:v>
                </c:pt>
                <c:pt idx="13976">
                  <c:v>19.2390286878476</c:v>
                </c:pt>
                <c:pt idx="13977">
                  <c:v>19.240405264027299</c:v>
                </c:pt>
                <c:pt idx="13978">
                  <c:v>19.241781840207</c:v>
                </c:pt>
                <c:pt idx="13979">
                  <c:v>19.243158416386802</c:v>
                </c:pt>
                <c:pt idx="13980">
                  <c:v>19.2445349925665</c:v>
                </c:pt>
                <c:pt idx="13981">
                  <c:v>19.245911568746202</c:v>
                </c:pt>
                <c:pt idx="13982">
                  <c:v>19.2472881449259</c:v>
                </c:pt>
                <c:pt idx="13983">
                  <c:v>19.248664721105701</c:v>
                </c:pt>
                <c:pt idx="13984">
                  <c:v>19.250041297285399</c:v>
                </c:pt>
                <c:pt idx="13985">
                  <c:v>19.251417873465101</c:v>
                </c:pt>
                <c:pt idx="13986">
                  <c:v>19.252794449644799</c:v>
                </c:pt>
                <c:pt idx="13987">
                  <c:v>19.254171025824601</c:v>
                </c:pt>
                <c:pt idx="13988">
                  <c:v>19.255547602004299</c:v>
                </c:pt>
                <c:pt idx="13989">
                  <c:v>19.256924178184001</c:v>
                </c:pt>
                <c:pt idx="13990">
                  <c:v>19.258300754363798</c:v>
                </c:pt>
                <c:pt idx="13991">
                  <c:v>19.2596773305435</c:v>
                </c:pt>
                <c:pt idx="13992">
                  <c:v>19.261053906723198</c:v>
                </c:pt>
                <c:pt idx="13993">
                  <c:v>19.2624304829029</c:v>
                </c:pt>
                <c:pt idx="13994">
                  <c:v>19.263807059082701</c:v>
                </c:pt>
                <c:pt idx="13995">
                  <c:v>19.2651836352624</c:v>
                </c:pt>
                <c:pt idx="13996">
                  <c:v>19.266560211442101</c:v>
                </c:pt>
                <c:pt idx="13997">
                  <c:v>19.2679367876218</c:v>
                </c:pt>
                <c:pt idx="13998">
                  <c:v>19.269313363801601</c:v>
                </c:pt>
                <c:pt idx="13999">
                  <c:v>19.270689939981299</c:v>
                </c:pt>
                <c:pt idx="14000">
                  <c:v>19.272066516161001</c:v>
                </c:pt>
                <c:pt idx="14001">
                  <c:v>19.273443092340699</c:v>
                </c:pt>
                <c:pt idx="14002">
                  <c:v>19.2748196685205</c:v>
                </c:pt>
                <c:pt idx="14003">
                  <c:v>19.276196244700198</c:v>
                </c:pt>
                <c:pt idx="14004">
                  <c:v>19.2775728208799</c:v>
                </c:pt>
                <c:pt idx="14005">
                  <c:v>19.278949397059598</c:v>
                </c:pt>
                <c:pt idx="14006">
                  <c:v>19.2803259732394</c:v>
                </c:pt>
                <c:pt idx="14007">
                  <c:v>19.281702549419101</c:v>
                </c:pt>
                <c:pt idx="14008">
                  <c:v>19.2830791255988</c:v>
                </c:pt>
                <c:pt idx="14009">
                  <c:v>19.284455701778501</c:v>
                </c:pt>
                <c:pt idx="14010">
                  <c:v>19.285832277958299</c:v>
                </c:pt>
                <c:pt idx="14011">
                  <c:v>19.287208854138001</c:v>
                </c:pt>
                <c:pt idx="14012">
                  <c:v>19.288585430317699</c:v>
                </c:pt>
                <c:pt idx="14013">
                  <c:v>19.289962006497401</c:v>
                </c:pt>
                <c:pt idx="14014">
                  <c:v>19.291338582677199</c:v>
                </c:pt>
                <c:pt idx="14015">
                  <c:v>19.2927151588569</c:v>
                </c:pt>
                <c:pt idx="14016">
                  <c:v>19.294091735036599</c:v>
                </c:pt>
                <c:pt idx="14017">
                  <c:v>19.2954683112163</c:v>
                </c:pt>
                <c:pt idx="14018">
                  <c:v>19.296844887396102</c:v>
                </c:pt>
                <c:pt idx="14019">
                  <c:v>19.2982214635758</c:v>
                </c:pt>
                <c:pt idx="14020">
                  <c:v>19.299598039755502</c:v>
                </c:pt>
                <c:pt idx="14021">
                  <c:v>19.3009746159352</c:v>
                </c:pt>
                <c:pt idx="14022">
                  <c:v>19.302351192115001</c:v>
                </c:pt>
                <c:pt idx="14023">
                  <c:v>19.303727768294699</c:v>
                </c:pt>
                <c:pt idx="14024">
                  <c:v>19.305104344474401</c:v>
                </c:pt>
                <c:pt idx="14025">
                  <c:v>19.306480920654199</c:v>
                </c:pt>
                <c:pt idx="14026">
                  <c:v>19.307857496833901</c:v>
                </c:pt>
                <c:pt idx="14027">
                  <c:v>19.309234073013599</c:v>
                </c:pt>
                <c:pt idx="14028">
                  <c:v>19.310610649193301</c:v>
                </c:pt>
                <c:pt idx="14029">
                  <c:v>19.311987225373102</c:v>
                </c:pt>
                <c:pt idx="14030">
                  <c:v>19.3133638015528</c:v>
                </c:pt>
                <c:pt idx="14031">
                  <c:v>19.314740377732502</c:v>
                </c:pt>
                <c:pt idx="14032">
                  <c:v>19.3161169539122</c:v>
                </c:pt>
                <c:pt idx="14033">
                  <c:v>19.317493530092001</c:v>
                </c:pt>
                <c:pt idx="14034">
                  <c:v>19.318870106271699</c:v>
                </c:pt>
                <c:pt idx="14035">
                  <c:v>19.320246682451401</c:v>
                </c:pt>
                <c:pt idx="14036">
                  <c:v>19.321623258631099</c:v>
                </c:pt>
                <c:pt idx="14037">
                  <c:v>19.322999834810901</c:v>
                </c:pt>
                <c:pt idx="14038">
                  <c:v>19.324376410990599</c:v>
                </c:pt>
                <c:pt idx="14039">
                  <c:v>19.325752987170301</c:v>
                </c:pt>
                <c:pt idx="14040">
                  <c:v>19.327129563349999</c:v>
                </c:pt>
                <c:pt idx="14041">
                  <c:v>19.3285061395298</c:v>
                </c:pt>
                <c:pt idx="14042">
                  <c:v>19.329882715709498</c:v>
                </c:pt>
                <c:pt idx="14043">
                  <c:v>19.3312592918892</c:v>
                </c:pt>
                <c:pt idx="14044">
                  <c:v>19.332635868068898</c:v>
                </c:pt>
                <c:pt idx="14045">
                  <c:v>19.3340124442487</c:v>
                </c:pt>
                <c:pt idx="14046">
                  <c:v>19.335389020428401</c:v>
                </c:pt>
                <c:pt idx="14047">
                  <c:v>19.3367655966081</c:v>
                </c:pt>
                <c:pt idx="14048">
                  <c:v>19.338142172787801</c:v>
                </c:pt>
                <c:pt idx="14049">
                  <c:v>19.339518748967599</c:v>
                </c:pt>
                <c:pt idx="14050">
                  <c:v>19.340895325147301</c:v>
                </c:pt>
                <c:pt idx="14051">
                  <c:v>19.342271901326999</c:v>
                </c:pt>
                <c:pt idx="14052">
                  <c:v>19.343648477506701</c:v>
                </c:pt>
                <c:pt idx="14053">
                  <c:v>19.345025053686498</c:v>
                </c:pt>
                <c:pt idx="14054">
                  <c:v>19.3464016298662</c:v>
                </c:pt>
                <c:pt idx="14055">
                  <c:v>19.347778206045898</c:v>
                </c:pt>
                <c:pt idx="14056">
                  <c:v>19.3491547822257</c:v>
                </c:pt>
                <c:pt idx="14057">
                  <c:v>19.350531358405402</c:v>
                </c:pt>
                <c:pt idx="14058">
                  <c:v>19.3519079345851</c:v>
                </c:pt>
                <c:pt idx="14059">
                  <c:v>19.353284510764801</c:v>
                </c:pt>
                <c:pt idx="14060">
                  <c:v>19.354661086944599</c:v>
                </c:pt>
                <c:pt idx="14061">
                  <c:v>19.356037663124301</c:v>
                </c:pt>
                <c:pt idx="14062">
                  <c:v>19.357414239303999</c:v>
                </c:pt>
                <c:pt idx="14063">
                  <c:v>19.358790815483701</c:v>
                </c:pt>
                <c:pt idx="14064">
                  <c:v>19.360167391663499</c:v>
                </c:pt>
                <c:pt idx="14065">
                  <c:v>19.3615439678432</c:v>
                </c:pt>
                <c:pt idx="14066">
                  <c:v>19.362920544022899</c:v>
                </c:pt>
                <c:pt idx="14067">
                  <c:v>19.3642971202026</c:v>
                </c:pt>
                <c:pt idx="14068">
                  <c:v>19.365673696382402</c:v>
                </c:pt>
                <c:pt idx="14069">
                  <c:v>19.3670502725621</c:v>
                </c:pt>
                <c:pt idx="14070">
                  <c:v>19.368426848741802</c:v>
                </c:pt>
                <c:pt idx="14071">
                  <c:v>19.3698034249215</c:v>
                </c:pt>
                <c:pt idx="14072">
                  <c:v>19.371180001101301</c:v>
                </c:pt>
                <c:pt idx="14073">
                  <c:v>19.372556577280999</c:v>
                </c:pt>
                <c:pt idx="14074">
                  <c:v>19.373933153460701</c:v>
                </c:pt>
                <c:pt idx="14075">
                  <c:v>19.375309729640399</c:v>
                </c:pt>
                <c:pt idx="14076">
                  <c:v>19.376686305820201</c:v>
                </c:pt>
                <c:pt idx="14077">
                  <c:v>19.378062881999899</c:v>
                </c:pt>
                <c:pt idx="14078">
                  <c:v>19.379439458179601</c:v>
                </c:pt>
                <c:pt idx="14079">
                  <c:v>19.380816034359299</c:v>
                </c:pt>
                <c:pt idx="14080">
                  <c:v>19.3821926105391</c:v>
                </c:pt>
                <c:pt idx="14081">
                  <c:v>19.383569186718798</c:v>
                </c:pt>
                <c:pt idx="14082">
                  <c:v>19.3849457628985</c:v>
                </c:pt>
                <c:pt idx="14083">
                  <c:v>19.386322339078198</c:v>
                </c:pt>
                <c:pt idx="14084">
                  <c:v>19.387698915257999</c:v>
                </c:pt>
                <c:pt idx="14085">
                  <c:v>19.389075491437701</c:v>
                </c:pt>
                <c:pt idx="14086">
                  <c:v>19.390452067617399</c:v>
                </c:pt>
                <c:pt idx="14087">
                  <c:v>19.391828643797201</c:v>
                </c:pt>
                <c:pt idx="14088">
                  <c:v>19.393205219976899</c:v>
                </c:pt>
                <c:pt idx="14089">
                  <c:v>19.394581796156601</c:v>
                </c:pt>
                <c:pt idx="14090">
                  <c:v>19.395958372336299</c:v>
                </c:pt>
                <c:pt idx="14091">
                  <c:v>19.3973349485161</c:v>
                </c:pt>
                <c:pt idx="14092">
                  <c:v>19.398711524695798</c:v>
                </c:pt>
                <c:pt idx="14093">
                  <c:v>19.4000881008755</c:v>
                </c:pt>
                <c:pt idx="14094">
                  <c:v>19.401464677055198</c:v>
                </c:pt>
                <c:pt idx="14095">
                  <c:v>19.402841253235</c:v>
                </c:pt>
                <c:pt idx="14096">
                  <c:v>19.404217829414701</c:v>
                </c:pt>
                <c:pt idx="14097">
                  <c:v>19.4055944055944</c:v>
                </c:pt>
                <c:pt idx="14098">
                  <c:v>19.406970981774101</c:v>
                </c:pt>
                <c:pt idx="14099">
                  <c:v>19.408347557953899</c:v>
                </c:pt>
                <c:pt idx="14100">
                  <c:v>19.409724134133601</c:v>
                </c:pt>
                <c:pt idx="14101">
                  <c:v>19.411100710313299</c:v>
                </c:pt>
                <c:pt idx="14102">
                  <c:v>19.412477286493001</c:v>
                </c:pt>
                <c:pt idx="14103">
                  <c:v>19.413853862672799</c:v>
                </c:pt>
                <c:pt idx="14104">
                  <c:v>19.4152304388525</c:v>
                </c:pt>
                <c:pt idx="14105">
                  <c:v>19.416607015032199</c:v>
                </c:pt>
                <c:pt idx="14106">
                  <c:v>19.4179835912119</c:v>
                </c:pt>
                <c:pt idx="14107">
                  <c:v>19.419360167391702</c:v>
                </c:pt>
                <c:pt idx="14108">
                  <c:v>19.4207367435714</c:v>
                </c:pt>
                <c:pt idx="14109">
                  <c:v>19.422113319751102</c:v>
                </c:pt>
                <c:pt idx="14110">
                  <c:v>19.4234898959308</c:v>
                </c:pt>
                <c:pt idx="14111">
                  <c:v>19.424866472110601</c:v>
                </c:pt>
                <c:pt idx="14112">
                  <c:v>19.426243048290299</c:v>
                </c:pt>
                <c:pt idx="14113">
                  <c:v>19.427619624470001</c:v>
                </c:pt>
                <c:pt idx="14114">
                  <c:v>19.428996200649799</c:v>
                </c:pt>
                <c:pt idx="14115">
                  <c:v>19.4303727768295</c:v>
                </c:pt>
                <c:pt idx="14116">
                  <c:v>19.431749353009199</c:v>
                </c:pt>
                <c:pt idx="14117">
                  <c:v>19.4331259291889</c:v>
                </c:pt>
                <c:pt idx="14118">
                  <c:v>19.434502505368702</c:v>
                </c:pt>
                <c:pt idx="14119">
                  <c:v>19.4358790815484</c:v>
                </c:pt>
                <c:pt idx="14120">
                  <c:v>19.437255657728102</c:v>
                </c:pt>
                <c:pt idx="14121">
                  <c:v>19.4386322339078</c:v>
                </c:pt>
                <c:pt idx="14122">
                  <c:v>19.440008810087601</c:v>
                </c:pt>
                <c:pt idx="14123">
                  <c:v>19.441385386267299</c:v>
                </c:pt>
                <c:pt idx="14124">
                  <c:v>19.442761962447001</c:v>
                </c:pt>
                <c:pt idx="14125">
                  <c:v>19.444138538626699</c:v>
                </c:pt>
                <c:pt idx="14126">
                  <c:v>19.445515114806501</c:v>
                </c:pt>
                <c:pt idx="14127">
                  <c:v>19.446891690986199</c:v>
                </c:pt>
                <c:pt idx="14128">
                  <c:v>19.448268267165901</c:v>
                </c:pt>
                <c:pt idx="14129">
                  <c:v>19.449644843345599</c:v>
                </c:pt>
                <c:pt idx="14130">
                  <c:v>19.4510214195254</c:v>
                </c:pt>
                <c:pt idx="14131">
                  <c:v>19.452397995705098</c:v>
                </c:pt>
                <c:pt idx="14132">
                  <c:v>19.4537745718848</c:v>
                </c:pt>
                <c:pt idx="14133">
                  <c:v>19.455151148064498</c:v>
                </c:pt>
                <c:pt idx="14134">
                  <c:v>19.4565277242443</c:v>
                </c:pt>
                <c:pt idx="14135">
                  <c:v>19.457904300424001</c:v>
                </c:pt>
                <c:pt idx="14136">
                  <c:v>19.4592808766037</c:v>
                </c:pt>
                <c:pt idx="14137">
                  <c:v>19.460657452783401</c:v>
                </c:pt>
                <c:pt idx="14138">
                  <c:v>19.462034028963199</c:v>
                </c:pt>
                <c:pt idx="14139">
                  <c:v>19.463410605142901</c:v>
                </c:pt>
                <c:pt idx="14140">
                  <c:v>19.464787181322599</c:v>
                </c:pt>
                <c:pt idx="14141">
                  <c:v>19.466163757502301</c:v>
                </c:pt>
                <c:pt idx="14142">
                  <c:v>19.467540333682098</c:v>
                </c:pt>
                <c:pt idx="14143">
                  <c:v>19.4689169098618</c:v>
                </c:pt>
                <c:pt idx="14144">
                  <c:v>19.470293486041498</c:v>
                </c:pt>
                <c:pt idx="14145">
                  <c:v>19.4716700622212</c:v>
                </c:pt>
                <c:pt idx="14146">
                  <c:v>19.473046638401001</c:v>
                </c:pt>
                <c:pt idx="14147">
                  <c:v>19.4744232145807</c:v>
                </c:pt>
                <c:pt idx="14148">
                  <c:v>19.475799790760401</c:v>
                </c:pt>
                <c:pt idx="14149">
                  <c:v>19.477176366940199</c:v>
                </c:pt>
                <c:pt idx="14150">
                  <c:v>19.478552943119901</c:v>
                </c:pt>
                <c:pt idx="14151">
                  <c:v>19.479929519299599</c:v>
                </c:pt>
                <c:pt idx="14152">
                  <c:v>19.481306095479301</c:v>
                </c:pt>
                <c:pt idx="14153">
                  <c:v>19.482682671659099</c:v>
                </c:pt>
                <c:pt idx="14154">
                  <c:v>19.4840592478388</c:v>
                </c:pt>
                <c:pt idx="14155">
                  <c:v>19.485435824018499</c:v>
                </c:pt>
                <c:pt idx="14156">
                  <c:v>19.4868124001982</c:v>
                </c:pt>
                <c:pt idx="14157">
                  <c:v>19.488188976378002</c:v>
                </c:pt>
                <c:pt idx="14158">
                  <c:v>19.4895655525577</c:v>
                </c:pt>
                <c:pt idx="14159">
                  <c:v>19.490942128737402</c:v>
                </c:pt>
                <c:pt idx="14160">
                  <c:v>19.4923187049171</c:v>
                </c:pt>
                <c:pt idx="14161">
                  <c:v>19.493695281096901</c:v>
                </c:pt>
                <c:pt idx="14162">
                  <c:v>19.495071857276599</c:v>
                </c:pt>
                <c:pt idx="14163">
                  <c:v>19.496448433456301</c:v>
                </c:pt>
                <c:pt idx="14164">
                  <c:v>19.497825009635999</c:v>
                </c:pt>
                <c:pt idx="14165">
                  <c:v>19.499201585815801</c:v>
                </c:pt>
                <c:pt idx="14166">
                  <c:v>19.500578161995499</c:v>
                </c:pt>
                <c:pt idx="14167">
                  <c:v>19.501954738175201</c:v>
                </c:pt>
                <c:pt idx="14168">
                  <c:v>19.503331314354899</c:v>
                </c:pt>
                <c:pt idx="14169">
                  <c:v>19.5047078905347</c:v>
                </c:pt>
                <c:pt idx="14170">
                  <c:v>19.506084466714402</c:v>
                </c:pt>
                <c:pt idx="14171">
                  <c:v>19.5074610428941</c:v>
                </c:pt>
                <c:pt idx="14172">
                  <c:v>19.508837619073802</c:v>
                </c:pt>
                <c:pt idx="14173">
                  <c:v>19.510214195253599</c:v>
                </c:pt>
                <c:pt idx="14174">
                  <c:v>19.511590771433301</c:v>
                </c:pt>
                <c:pt idx="14175">
                  <c:v>19.512967347612999</c:v>
                </c:pt>
                <c:pt idx="14176">
                  <c:v>19.514343923792701</c:v>
                </c:pt>
                <c:pt idx="14177">
                  <c:v>19.515720499972499</c:v>
                </c:pt>
                <c:pt idx="14178">
                  <c:v>19.517097076152201</c:v>
                </c:pt>
                <c:pt idx="14179">
                  <c:v>19.518473652331899</c:v>
                </c:pt>
                <c:pt idx="14180">
                  <c:v>19.519850228511601</c:v>
                </c:pt>
                <c:pt idx="14181">
                  <c:v>19.521226804691398</c:v>
                </c:pt>
                <c:pt idx="14182">
                  <c:v>19.5226033808711</c:v>
                </c:pt>
                <c:pt idx="14183">
                  <c:v>19.523979957050798</c:v>
                </c:pt>
                <c:pt idx="14184">
                  <c:v>19.5253565332306</c:v>
                </c:pt>
                <c:pt idx="14185">
                  <c:v>19.526733109410301</c:v>
                </c:pt>
                <c:pt idx="14186">
                  <c:v>19.52810968559</c:v>
                </c:pt>
                <c:pt idx="14187">
                  <c:v>19.529486261769701</c:v>
                </c:pt>
                <c:pt idx="14188">
                  <c:v>19.530862837949499</c:v>
                </c:pt>
                <c:pt idx="14189">
                  <c:v>19.532239414129201</c:v>
                </c:pt>
                <c:pt idx="14190">
                  <c:v>19.533615990308899</c:v>
                </c:pt>
                <c:pt idx="14191">
                  <c:v>19.534992566488601</c:v>
                </c:pt>
                <c:pt idx="14192">
                  <c:v>19.536369142668399</c:v>
                </c:pt>
                <c:pt idx="14193">
                  <c:v>19.5377457188481</c:v>
                </c:pt>
                <c:pt idx="14194">
                  <c:v>19.539122295027799</c:v>
                </c:pt>
                <c:pt idx="14195">
                  <c:v>19.5404988712075</c:v>
                </c:pt>
                <c:pt idx="14196">
                  <c:v>19.541875447387302</c:v>
                </c:pt>
                <c:pt idx="14197">
                  <c:v>19.543252023567</c:v>
                </c:pt>
                <c:pt idx="14198">
                  <c:v>19.544628599746702</c:v>
                </c:pt>
                <c:pt idx="14199">
                  <c:v>19.5460051759264</c:v>
                </c:pt>
                <c:pt idx="14200">
                  <c:v>19.547381752106201</c:v>
                </c:pt>
                <c:pt idx="14201">
                  <c:v>19.548758328285899</c:v>
                </c:pt>
                <c:pt idx="14202">
                  <c:v>19.550134904465601</c:v>
                </c:pt>
                <c:pt idx="14203">
                  <c:v>19.551511480645299</c:v>
                </c:pt>
                <c:pt idx="14204">
                  <c:v>19.5528880568251</c:v>
                </c:pt>
                <c:pt idx="14205">
                  <c:v>19.554264633004799</c:v>
                </c:pt>
                <c:pt idx="14206">
                  <c:v>19.5556412091845</c:v>
                </c:pt>
                <c:pt idx="14207">
                  <c:v>19.557017785364199</c:v>
                </c:pt>
                <c:pt idx="14208">
                  <c:v>19.558394361544</c:v>
                </c:pt>
                <c:pt idx="14209">
                  <c:v>19.559770937723702</c:v>
                </c:pt>
                <c:pt idx="14210">
                  <c:v>19.5611475139034</c:v>
                </c:pt>
                <c:pt idx="14211">
                  <c:v>19.562524090083102</c:v>
                </c:pt>
                <c:pt idx="14212">
                  <c:v>19.563900666262899</c:v>
                </c:pt>
                <c:pt idx="14213">
                  <c:v>19.565277242442601</c:v>
                </c:pt>
                <c:pt idx="14214">
                  <c:v>19.566653818622299</c:v>
                </c:pt>
                <c:pt idx="14215">
                  <c:v>19.568030394802101</c:v>
                </c:pt>
                <c:pt idx="14216">
                  <c:v>19.569406970981799</c:v>
                </c:pt>
                <c:pt idx="14217">
                  <c:v>19.570783547161501</c:v>
                </c:pt>
                <c:pt idx="14218">
                  <c:v>19.572160123341199</c:v>
                </c:pt>
                <c:pt idx="14219">
                  <c:v>19.573536699521</c:v>
                </c:pt>
                <c:pt idx="14220">
                  <c:v>19.574913275700698</c:v>
                </c:pt>
                <c:pt idx="14221">
                  <c:v>19.5762898518804</c:v>
                </c:pt>
                <c:pt idx="14222">
                  <c:v>19.577666428060098</c:v>
                </c:pt>
                <c:pt idx="14223">
                  <c:v>19.5790430042399</c:v>
                </c:pt>
                <c:pt idx="14224">
                  <c:v>19.580419580419601</c:v>
                </c:pt>
                <c:pt idx="14225">
                  <c:v>19.5817961565993</c:v>
                </c:pt>
                <c:pt idx="14226">
                  <c:v>19.583172732779001</c:v>
                </c:pt>
                <c:pt idx="14227">
                  <c:v>19.584549308958799</c:v>
                </c:pt>
                <c:pt idx="14228">
                  <c:v>19.585925885138501</c:v>
                </c:pt>
                <c:pt idx="14229">
                  <c:v>19.587302461318199</c:v>
                </c:pt>
                <c:pt idx="14230">
                  <c:v>19.588679037497901</c:v>
                </c:pt>
                <c:pt idx="14231">
                  <c:v>19.590055613677698</c:v>
                </c:pt>
                <c:pt idx="14232">
                  <c:v>19.5914321898574</c:v>
                </c:pt>
                <c:pt idx="14233">
                  <c:v>19.592808766037098</c:v>
                </c:pt>
                <c:pt idx="14234">
                  <c:v>19.5941853422168</c:v>
                </c:pt>
                <c:pt idx="14235">
                  <c:v>19.595561918396601</c:v>
                </c:pt>
                <c:pt idx="14236">
                  <c:v>19.5969384945763</c:v>
                </c:pt>
                <c:pt idx="14237">
                  <c:v>19.598315070756001</c:v>
                </c:pt>
                <c:pt idx="14238">
                  <c:v>19.5996916469357</c:v>
                </c:pt>
                <c:pt idx="14239">
                  <c:v>19.601068223115501</c:v>
                </c:pt>
                <c:pt idx="14240">
                  <c:v>19.602444799295199</c:v>
                </c:pt>
                <c:pt idx="14241">
                  <c:v>19.603821375474901</c:v>
                </c:pt>
                <c:pt idx="14242">
                  <c:v>19.605197951654699</c:v>
                </c:pt>
                <c:pt idx="14243">
                  <c:v>19.6065745278344</c:v>
                </c:pt>
                <c:pt idx="14244">
                  <c:v>19.607951104014099</c:v>
                </c:pt>
                <c:pt idx="14245">
                  <c:v>19.6093276801938</c:v>
                </c:pt>
                <c:pt idx="14246">
                  <c:v>19.610704256373602</c:v>
                </c:pt>
                <c:pt idx="14247">
                  <c:v>19.6120808325533</c:v>
                </c:pt>
                <c:pt idx="14248">
                  <c:v>19.613457408733002</c:v>
                </c:pt>
                <c:pt idx="14249">
                  <c:v>19.6148339849127</c:v>
                </c:pt>
                <c:pt idx="14250">
                  <c:v>19.616210561092501</c:v>
                </c:pt>
                <c:pt idx="14251">
                  <c:v>19.617587137272199</c:v>
                </c:pt>
                <c:pt idx="14252">
                  <c:v>19.618963713451901</c:v>
                </c:pt>
                <c:pt idx="14253">
                  <c:v>19.620340289631599</c:v>
                </c:pt>
                <c:pt idx="14254">
                  <c:v>19.621716865811401</c:v>
                </c:pt>
                <c:pt idx="14255">
                  <c:v>19.623093441991099</c:v>
                </c:pt>
                <c:pt idx="14256">
                  <c:v>19.624470018170801</c:v>
                </c:pt>
                <c:pt idx="14257">
                  <c:v>19.625846594350499</c:v>
                </c:pt>
                <c:pt idx="14258">
                  <c:v>19.6272231705303</c:v>
                </c:pt>
                <c:pt idx="14259">
                  <c:v>19.628599746710002</c:v>
                </c:pt>
                <c:pt idx="14260">
                  <c:v>19.6299763228897</c:v>
                </c:pt>
                <c:pt idx="14261">
                  <c:v>19.631352899069402</c:v>
                </c:pt>
                <c:pt idx="14262">
                  <c:v>19.632729475249199</c:v>
                </c:pt>
                <c:pt idx="14263">
                  <c:v>19.634106051428901</c:v>
                </c:pt>
                <c:pt idx="14264">
                  <c:v>19.635482627608599</c:v>
                </c:pt>
                <c:pt idx="14265">
                  <c:v>19.636859203788301</c:v>
                </c:pt>
                <c:pt idx="14266">
                  <c:v>19.638235779968099</c:v>
                </c:pt>
                <c:pt idx="14267">
                  <c:v>19.639612356147801</c:v>
                </c:pt>
                <c:pt idx="14268">
                  <c:v>19.640988932327499</c:v>
                </c:pt>
                <c:pt idx="14269">
                  <c:v>19.642365508507201</c:v>
                </c:pt>
                <c:pt idx="14270">
                  <c:v>19.643742084686998</c:v>
                </c:pt>
                <c:pt idx="14271">
                  <c:v>19.6451186608667</c:v>
                </c:pt>
                <c:pt idx="14272">
                  <c:v>19.646495237046398</c:v>
                </c:pt>
                <c:pt idx="14273">
                  <c:v>19.6478718132262</c:v>
                </c:pt>
                <c:pt idx="14274">
                  <c:v>19.649248389405901</c:v>
                </c:pt>
                <c:pt idx="14275">
                  <c:v>19.6506249655856</c:v>
                </c:pt>
                <c:pt idx="14276">
                  <c:v>19.652001541765301</c:v>
                </c:pt>
                <c:pt idx="14277">
                  <c:v>19.653378117945099</c:v>
                </c:pt>
                <c:pt idx="14278">
                  <c:v>19.654754694124801</c:v>
                </c:pt>
                <c:pt idx="14279">
                  <c:v>19.656131270304499</c:v>
                </c:pt>
                <c:pt idx="14280">
                  <c:v>19.657507846484201</c:v>
                </c:pt>
                <c:pt idx="14281">
                  <c:v>19.658884422663998</c:v>
                </c:pt>
                <c:pt idx="14282">
                  <c:v>19.6602609988437</c:v>
                </c:pt>
                <c:pt idx="14283">
                  <c:v>19.661637575023398</c:v>
                </c:pt>
                <c:pt idx="14284">
                  <c:v>19.6630141512031</c:v>
                </c:pt>
                <c:pt idx="14285">
                  <c:v>19.664390727382902</c:v>
                </c:pt>
                <c:pt idx="14286">
                  <c:v>19.6657673035626</c:v>
                </c:pt>
                <c:pt idx="14287">
                  <c:v>19.667143879742301</c:v>
                </c:pt>
                <c:pt idx="14288">
                  <c:v>19.668520455922</c:v>
                </c:pt>
                <c:pt idx="14289">
                  <c:v>19.669897032101801</c:v>
                </c:pt>
                <c:pt idx="14290">
                  <c:v>19.671273608281499</c:v>
                </c:pt>
                <c:pt idx="14291">
                  <c:v>19.672650184461201</c:v>
                </c:pt>
                <c:pt idx="14292">
                  <c:v>19.674026760640899</c:v>
                </c:pt>
                <c:pt idx="14293">
                  <c:v>19.6754033368207</c:v>
                </c:pt>
                <c:pt idx="14294">
                  <c:v>19.676779913000399</c:v>
                </c:pt>
                <c:pt idx="14295">
                  <c:v>19.6781564891801</c:v>
                </c:pt>
                <c:pt idx="14296">
                  <c:v>19.679533065359799</c:v>
                </c:pt>
                <c:pt idx="14297">
                  <c:v>19.6809096415396</c:v>
                </c:pt>
                <c:pt idx="14298">
                  <c:v>19.682286217719302</c:v>
                </c:pt>
                <c:pt idx="14299">
                  <c:v>19.683662793899</c:v>
                </c:pt>
                <c:pt idx="14300">
                  <c:v>19.685039370078702</c:v>
                </c:pt>
                <c:pt idx="14301">
                  <c:v>19.686415946258499</c:v>
                </c:pt>
                <c:pt idx="14302">
                  <c:v>19.687792522438201</c:v>
                </c:pt>
                <c:pt idx="14303">
                  <c:v>19.689169098617899</c:v>
                </c:pt>
                <c:pt idx="14304">
                  <c:v>19.690545674797601</c:v>
                </c:pt>
                <c:pt idx="14305">
                  <c:v>19.691922250977399</c:v>
                </c:pt>
                <c:pt idx="14306">
                  <c:v>19.693298827157101</c:v>
                </c:pt>
                <c:pt idx="14307">
                  <c:v>19.694675403336799</c:v>
                </c:pt>
                <c:pt idx="14308">
                  <c:v>19.6960519795166</c:v>
                </c:pt>
                <c:pt idx="14309">
                  <c:v>19.697428555696298</c:v>
                </c:pt>
                <c:pt idx="14310">
                  <c:v>19.698805131876</c:v>
                </c:pt>
                <c:pt idx="14311">
                  <c:v>19.700181708055698</c:v>
                </c:pt>
                <c:pt idx="14312">
                  <c:v>19.701558284235499</c:v>
                </c:pt>
                <c:pt idx="14313">
                  <c:v>19.702934860415201</c:v>
                </c:pt>
                <c:pt idx="14314">
                  <c:v>19.704311436594899</c:v>
                </c:pt>
                <c:pt idx="14315">
                  <c:v>19.705688012774601</c:v>
                </c:pt>
                <c:pt idx="14316">
                  <c:v>19.707064588954399</c:v>
                </c:pt>
                <c:pt idx="14317">
                  <c:v>19.708441165134101</c:v>
                </c:pt>
                <c:pt idx="14318">
                  <c:v>19.709817741313799</c:v>
                </c:pt>
                <c:pt idx="14319">
                  <c:v>19.711194317493501</c:v>
                </c:pt>
                <c:pt idx="14320">
                  <c:v>19.712570893673298</c:v>
                </c:pt>
                <c:pt idx="14321">
                  <c:v>19.713947469853</c:v>
                </c:pt>
                <c:pt idx="14322">
                  <c:v>19.715324046032698</c:v>
                </c:pt>
                <c:pt idx="14323">
                  <c:v>19.7167006222124</c:v>
                </c:pt>
                <c:pt idx="14324">
                  <c:v>19.718077198392201</c:v>
                </c:pt>
                <c:pt idx="14325">
                  <c:v>19.7194537745719</c:v>
                </c:pt>
                <c:pt idx="14326">
                  <c:v>19.720830350751601</c:v>
                </c:pt>
                <c:pt idx="14327">
                  <c:v>19.7222069269313</c:v>
                </c:pt>
                <c:pt idx="14328">
                  <c:v>19.723583503111101</c:v>
                </c:pt>
                <c:pt idx="14329">
                  <c:v>19.724960079290799</c:v>
                </c:pt>
                <c:pt idx="14330">
                  <c:v>19.726336655470501</c:v>
                </c:pt>
                <c:pt idx="14331">
                  <c:v>19.727713231650199</c:v>
                </c:pt>
                <c:pt idx="14332">
                  <c:v>19.72908980783</c:v>
                </c:pt>
                <c:pt idx="14333">
                  <c:v>19.730466384009699</c:v>
                </c:pt>
                <c:pt idx="14334">
                  <c:v>19.7318429601894</c:v>
                </c:pt>
                <c:pt idx="14335">
                  <c:v>19.733219536369099</c:v>
                </c:pt>
                <c:pt idx="14336">
                  <c:v>19.7345961125489</c:v>
                </c:pt>
                <c:pt idx="14337">
                  <c:v>19.735972688728602</c:v>
                </c:pt>
                <c:pt idx="14338">
                  <c:v>19.7373492649083</c:v>
                </c:pt>
                <c:pt idx="14339">
                  <c:v>19.738725841088002</c:v>
                </c:pt>
                <c:pt idx="14340">
                  <c:v>19.740102417267799</c:v>
                </c:pt>
                <c:pt idx="14341">
                  <c:v>19.741478993447501</c:v>
                </c:pt>
                <c:pt idx="14342">
                  <c:v>19.742855569627199</c:v>
                </c:pt>
                <c:pt idx="14343">
                  <c:v>19.744232145807</c:v>
                </c:pt>
                <c:pt idx="14344">
                  <c:v>19.745608721986699</c:v>
                </c:pt>
                <c:pt idx="14345">
                  <c:v>19.7469852981664</c:v>
                </c:pt>
                <c:pt idx="14346">
                  <c:v>19.748361874346099</c:v>
                </c:pt>
                <c:pt idx="14347">
                  <c:v>19.7497384505259</c:v>
                </c:pt>
                <c:pt idx="14348">
                  <c:v>19.751115026705602</c:v>
                </c:pt>
                <c:pt idx="14349">
                  <c:v>19.7524916028853</c:v>
                </c:pt>
                <c:pt idx="14350">
                  <c:v>19.753868179065002</c:v>
                </c:pt>
                <c:pt idx="14351">
                  <c:v>19.755244755244799</c:v>
                </c:pt>
                <c:pt idx="14352">
                  <c:v>19.756621331424501</c:v>
                </c:pt>
                <c:pt idx="14353">
                  <c:v>19.757997907604199</c:v>
                </c:pt>
                <c:pt idx="14354">
                  <c:v>19.759374483783901</c:v>
                </c:pt>
                <c:pt idx="14355">
                  <c:v>19.760751059963699</c:v>
                </c:pt>
                <c:pt idx="14356">
                  <c:v>19.762127636143401</c:v>
                </c:pt>
                <c:pt idx="14357">
                  <c:v>19.763504212323099</c:v>
                </c:pt>
                <c:pt idx="14358">
                  <c:v>19.764880788502801</c:v>
                </c:pt>
                <c:pt idx="14359">
                  <c:v>19.766257364682598</c:v>
                </c:pt>
                <c:pt idx="14360">
                  <c:v>19.7676339408623</c:v>
                </c:pt>
                <c:pt idx="14361">
                  <c:v>19.769010517041998</c:v>
                </c:pt>
                <c:pt idx="14362">
                  <c:v>19.7703870932217</c:v>
                </c:pt>
                <c:pt idx="14363">
                  <c:v>19.771763669401501</c:v>
                </c:pt>
                <c:pt idx="14364">
                  <c:v>19.7731402455812</c:v>
                </c:pt>
                <c:pt idx="14365">
                  <c:v>19.774516821760901</c:v>
                </c:pt>
                <c:pt idx="14366">
                  <c:v>19.7758933979406</c:v>
                </c:pt>
                <c:pt idx="14367">
                  <c:v>19.777269974120401</c:v>
                </c:pt>
                <c:pt idx="14368">
                  <c:v>19.778646550300099</c:v>
                </c:pt>
                <c:pt idx="14369">
                  <c:v>19.780023126479801</c:v>
                </c:pt>
                <c:pt idx="14370">
                  <c:v>19.781399702659598</c:v>
                </c:pt>
                <c:pt idx="14371">
                  <c:v>19.7827762788393</c:v>
                </c:pt>
                <c:pt idx="14372">
                  <c:v>19.784152855018998</c:v>
                </c:pt>
                <c:pt idx="14373">
                  <c:v>19.7855294311987</c:v>
                </c:pt>
                <c:pt idx="14374">
                  <c:v>19.786906007378501</c:v>
                </c:pt>
                <c:pt idx="14375">
                  <c:v>19.7882825835582</c:v>
                </c:pt>
                <c:pt idx="14376">
                  <c:v>19.789659159737901</c:v>
                </c:pt>
                <c:pt idx="14377">
                  <c:v>19.7910357359176</c:v>
                </c:pt>
                <c:pt idx="14378">
                  <c:v>19.792412312097401</c:v>
                </c:pt>
                <c:pt idx="14379">
                  <c:v>19.793788888277099</c:v>
                </c:pt>
                <c:pt idx="14380">
                  <c:v>19.795165464456801</c:v>
                </c:pt>
                <c:pt idx="14381">
                  <c:v>19.796542040636499</c:v>
                </c:pt>
                <c:pt idx="14382">
                  <c:v>19.7979186168163</c:v>
                </c:pt>
                <c:pt idx="14383">
                  <c:v>19.799295192995999</c:v>
                </c:pt>
                <c:pt idx="14384">
                  <c:v>19.8006717691757</c:v>
                </c:pt>
                <c:pt idx="14385">
                  <c:v>19.802048345355399</c:v>
                </c:pt>
                <c:pt idx="14386">
                  <c:v>19.8034249215352</c:v>
                </c:pt>
                <c:pt idx="14387">
                  <c:v>19.804801497714902</c:v>
                </c:pt>
                <c:pt idx="14388">
                  <c:v>19.8061780738946</c:v>
                </c:pt>
                <c:pt idx="14389">
                  <c:v>19.807554650074302</c:v>
                </c:pt>
                <c:pt idx="14390">
                  <c:v>19.808931226254099</c:v>
                </c:pt>
                <c:pt idx="14391">
                  <c:v>19.810307802433801</c:v>
                </c:pt>
                <c:pt idx="14392">
                  <c:v>19.811684378613499</c:v>
                </c:pt>
                <c:pt idx="14393">
                  <c:v>19.813060954793201</c:v>
                </c:pt>
                <c:pt idx="14394">
                  <c:v>19.814437530972999</c:v>
                </c:pt>
                <c:pt idx="14395">
                  <c:v>19.815814107152701</c:v>
                </c:pt>
                <c:pt idx="14396">
                  <c:v>19.817190683332399</c:v>
                </c:pt>
                <c:pt idx="14397">
                  <c:v>19.818567259512101</c:v>
                </c:pt>
                <c:pt idx="14398">
                  <c:v>19.819943835691902</c:v>
                </c:pt>
                <c:pt idx="14399">
                  <c:v>19.8213204118716</c:v>
                </c:pt>
                <c:pt idx="14400">
                  <c:v>19.822696988051302</c:v>
                </c:pt>
                <c:pt idx="14401">
                  <c:v>19.824073564231</c:v>
                </c:pt>
                <c:pt idx="14402">
                  <c:v>19.825450140410801</c:v>
                </c:pt>
                <c:pt idx="14403">
                  <c:v>19.826826716590499</c:v>
                </c:pt>
                <c:pt idx="14404">
                  <c:v>19.828203292770201</c:v>
                </c:pt>
                <c:pt idx="14405">
                  <c:v>19.829579868949999</c:v>
                </c:pt>
                <c:pt idx="14406">
                  <c:v>19.830956445129701</c:v>
                </c:pt>
                <c:pt idx="14407">
                  <c:v>19.832333021309399</c:v>
                </c:pt>
                <c:pt idx="14408">
                  <c:v>19.833709597489101</c:v>
                </c:pt>
                <c:pt idx="14409">
                  <c:v>19.835086173668898</c:v>
                </c:pt>
                <c:pt idx="14410">
                  <c:v>19.8364627498486</c:v>
                </c:pt>
                <c:pt idx="14411">
                  <c:v>19.837839326028298</c:v>
                </c:pt>
                <c:pt idx="14412">
                  <c:v>19.839215902208</c:v>
                </c:pt>
                <c:pt idx="14413">
                  <c:v>19.840592478387801</c:v>
                </c:pt>
                <c:pt idx="14414">
                  <c:v>19.8419690545675</c:v>
                </c:pt>
                <c:pt idx="14415">
                  <c:v>19.843345630747201</c:v>
                </c:pt>
                <c:pt idx="14416">
                  <c:v>19.8447222069269</c:v>
                </c:pt>
                <c:pt idx="14417">
                  <c:v>19.846098783106701</c:v>
                </c:pt>
                <c:pt idx="14418">
                  <c:v>19.847475359286399</c:v>
                </c:pt>
                <c:pt idx="14419">
                  <c:v>19.848851935466101</c:v>
                </c:pt>
                <c:pt idx="14420">
                  <c:v>19.850228511645799</c:v>
                </c:pt>
                <c:pt idx="14421">
                  <c:v>19.8516050878256</c:v>
                </c:pt>
                <c:pt idx="14422">
                  <c:v>19.852981664005299</c:v>
                </c:pt>
                <c:pt idx="14423">
                  <c:v>19.854358240185</c:v>
                </c:pt>
                <c:pt idx="14424">
                  <c:v>19.855734816364699</c:v>
                </c:pt>
                <c:pt idx="14425">
                  <c:v>19.8571113925445</c:v>
                </c:pt>
                <c:pt idx="14426">
                  <c:v>19.858487968724202</c:v>
                </c:pt>
                <c:pt idx="14427">
                  <c:v>19.8598645449039</c:v>
                </c:pt>
                <c:pt idx="14428">
                  <c:v>19.861241121083602</c:v>
                </c:pt>
                <c:pt idx="14429">
                  <c:v>19.862617697263399</c:v>
                </c:pt>
                <c:pt idx="14430">
                  <c:v>19.863994273443101</c:v>
                </c:pt>
                <c:pt idx="14431">
                  <c:v>19.865370849622799</c:v>
                </c:pt>
                <c:pt idx="14432">
                  <c:v>19.866747425802501</c:v>
                </c:pt>
                <c:pt idx="14433">
                  <c:v>19.868124001982299</c:v>
                </c:pt>
                <c:pt idx="14434">
                  <c:v>19.869500578162</c:v>
                </c:pt>
                <c:pt idx="14435">
                  <c:v>19.870877154341699</c:v>
                </c:pt>
                <c:pt idx="14436">
                  <c:v>19.8722537305214</c:v>
                </c:pt>
                <c:pt idx="14437">
                  <c:v>19.873630306701202</c:v>
                </c:pt>
                <c:pt idx="14438">
                  <c:v>19.8750068828809</c:v>
                </c:pt>
                <c:pt idx="14439">
                  <c:v>19.876383459060602</c:v>
                </c:pt>
                <c:pt idx="14440">
                  <c:v>19.877760035240399</c:v>
                </c:pt>
                <c:pt idx="14441">
                  <c:v>19.879136611420101</c:v>
                </c:pt>
                <c:pt idx="14442">
                  <c:v>19.880513187599799</c:v>
                </c:pt>
                <c:pt idx="14443">
                  <c:v>19.881889763779501</c:v>
                </c:pt>
                <c:pt idx="14444">
                  <c:v>19.883266339959299</c:v>
                </c:pt>
                <c:pt idx="14445">
                  <c:v>19.884642916139001</c:v>
                </c:pt>
                <c:pt idx="14446">
                  <c:v>19.886019492318699</c:v>
                </c:pt>
                <c:pt idx="14447">
                  <c:v>19.887396068498401</c:v>
                </c:pt>
                <c:pt idx="14448">
                  <c:v>19.888772644678198</c:v>
                </c:pt>
                <c:pt idx="14449">
                  <c:v>19.8901492208579</c:v>
                </c:pt>
                <c:pt idx="14450">
                  <c:v>19.891525797037598</c:v>
                </c:pt>
                <c:pt idx="14451">
                  <c:v>19.8929023732173</c:v>
                </c:pt>
                <c:pt idx="14452">
                  <c:v>19.894278949397101</c:v>
                </c:pt>
                <c:pt idx="14453">
                  <c:v>19.8956555255768</c:v>
                </c:pt>
                <c:pt idx="14454">
                  <c:v>19.897032101756501</c:v>
                </c:pt>
                <c:pt idx="14455">
                  <c:v>19.898408677936199</c:v>
                </c:pt>
                <c:pt idx="14456">
                  <c:v>19.899785254116001</c:v>
                </c:pt>
                <c:pt idx="14457">
                  <c:v>19.901161830295699</c:v>
                </c:pt>
                <c:pt idx="14458">
                  <c:v>19.902538406475401</c:v>
                </c:pt>
                <c:pt idx="14459">
                  <c:v>19.903914982655099</c:v>
                </c:pt>
                <c:pt idx="14460">
                  <c:v>19.9052915588349</c:v>
                </c:pt>
                <c:pt idx="14461">
                  <c:v>19.906668135014598</c:v>
                </c:pt>
                <c:pt idx="14462">
                  <c:v>19.9080447111943</c:v>
                </c:pt>
                <c:pt idx="14463">
                  <c:v>19.909421287373998</c:v>
                </c:pt>
                <c:pt idx="14464">
                  <c:v>19.9107978635538</c:v>
                </c:pt>
                <c:pt idx="14465">
                  <c:v>19.912174439733501</c:v>
                </c:pt>
                <c:pt idx="14466">
                  <c:v>19.9135510159132</c:v>
                </c:pt>
                <c:pt idx="14467">
                  <c:v>19.914927592093001</c:v>
                </c:pt>
                <c:pt idx="14468">
                  <c:v>19.916304168272699</c:v>
                </c:pt>
                <c:pt idx="14469">
                  <c:v>19.917680744452401</c:v>
                </c:pt>
                <c:pt idx="14470">
                  <c:v>19.919057320632099</c:v>
                </c:pt>
                <c:pt idx="14471">
                  <c:v>19.9204338968119</c:v>
                </c:pt>
                <c:pt idx="14472">
                  <c:v>19.921810472991599</c:v>
                </c:pt>
                <c:pt idx="14473">
                  <c:v>19.9231870491713</c:v>
                </c:pt>
                <c:pt idx="14474">
                  <c:v>19.924563625350999</c:v>
                </c:pt>
                <c:pt idx="14475">
                  <c:v>19.9259402015308</c:v>
                </c:pt>
                <c:pt idx="14476">
                  <c:v>19.927316777710502</c:v>
                </c:pt>
                <c:pt idx="14477">
                  <c:v>19.9286933538902</c:v>
                </c:pt>
                <c:pt idx="14478">
                  <c:v>19.930069930069902</c:v>
                </c:pt>
                <c:pt idx="14479">
                  <c:v>19.931446506249699</c:v>
                </c:pt>
                <c:pt idx="14480">
                  <c:v>19.932823082429401</c:v>
                </c:pt>
                <c:pt idx="14481">
                  <c:v>19.934199658609099</c:v>
                </c:pt>
                <c:pt idx="14482">
                  <c:v>19.935576234788801</c:v>
                </c:pt>
                <c:pt idx="14483">
                  <c:v>19.936952810968599</c:v>
                </c:pt>
                <c:pt idx="14484">
                  <c:v>19.9383293871483</c:v>
                </c:pt>
                <c:pt idx="14485">
                  <c:v>19.939705963327999</c:v>
                </c:pt>
                <c:pt idx="14486">
                  <c:v>19.9410825395077</c:v>
                </c:pt>
                <c:pt idx="14487">
                  <c:v>19.942459115687502</c:v>
                </c:pt>
                <c:pt idx="14488">
                  <c:v>19.9438356918672</c:v>
                </c:pt>
                <c:pt idx="14489">
                  <c:v>19.945212268046902</c:v>
                </c:pt>
                <c:pt idx="14490">
                  <c:v>19.9465888442266</c:v>
                </c:pt>
                <c:pt idx="14491">
                  <c:v>19.947965420406401</c:v>
                </c:pt>
                <c:pt idx="14492">
                  <c:v>19.949341996586099</c:v>
                </c:pt>
                <c:pt idx="14493">
                  <c:v>19.950718572765801</c:v>
                </c:pt>
                <c:pt idx="14494">
                  <c:v>19.952095148945499</c:v>
                </c:pt>
                <c:pt idx="14495">
                  <c:v>19.953471725125301</c:v>
                </c:pt>
                <c:pt idx="14496">
                  <c:v>19.954848301304999</c:v>
                </c:pt>
                <c:pt idx="14497">
                  <c:v>19.956224877484701</c:v>
                </c:pt>
                <c:pt idx="14498">
                  <c:v>19.957601453664498</c:v>
                </c:pt>
                <c:pt idx="14499">
                  <c:v>19.9589780298442</c:v>
                </c:pt>
                <c:pt idx="14500">
                  <c:v>19.960354606023898</c:v>
                </c:pt>
                <c:pt idx="14501">
                  <c:v>19.9617311822036</c:v>
                </c:pt>
                <c:pt idx="14502">
                  <c:v>19.963107758383401</c:v>
                </c:pt>
                <c:pt idx="14503">
                  <c:v>19.9644843345631</c:v>
                </c:pt>
                <c:pt idx="14504">
                  <c:v>19.965860910742801</c:v>
                </c:pt>
                <c:pt idx="14505">
                  <c:v>19.9672374869225</c:v>
                </c:pt>
                <c:pt idx="14506">
                  <c:v>19.968614063102301</c:v>
                </c:pt>
                <c:pt idx="14507">
                  <c:v>19.969990639281999</c:v>
                </c:pt>
                <c:pt idx="14508">
                  <c:v>19.971367215461701</c:v>
                </c:pt>
                <c:pt idx="14509">
                  <c:v>19.972743791641399</c:v>
                </c:pt>
                <c:pt idx="14510">
                  <c:v>19.9741203678212</c:v>
                </c:pt>
                <c:pt idx="14511">
                  <c:v>19.975496944000898</c:v>
                </c:pt>
                <c:pt idx="14512">
                  <c:v>19.9768735201806</c:v>
                </c:pt>
                <c:pt idx="14513">
                  <c:v>19.978250096360298</c:v>
                </c:pt>
                <c:pt idx="14514">
                  <c:v>19.9796266725401</c:v>
                </c:pt>
                <c:pt idx="14515">
                  <c:v>19.981003248719801</c:v>
                </c:pt>
                <c:pt idx="14516">
                  <c:v>19.9823798248995</c:v>
                </c:pt>
                <c:pt idx="14517">
                  <c:v>19.983756401079201</c:v>
                </c:pt>
                <c:pt idx="14518">
                  <c:v>19.985132977258999</c:v>
                </c:pt>
                <c:pt idx="14519">
                  <c:v>19.986509553438701</c:v>
                </c:pt>
                <c:pt idx="14520">
                  <c:v>19.987886129618399</c:v>
                </c:pt>
                <c:pt idx="14521">
                  <c:v>19.989262705798101</c:v>
                </c:pt>
                <c:pt idx="14522">
                  <c:v>19.990639281977899</c:v>
                </c:pt>
                <c:pt idx="14523">
                  <c:v>19.9920158581576</c:v>
                </c:pt>
                <c:pt idx="14524">
                  <c:v>19.993392434337299</c:v>
                </c:pt>
                <c:pt idx="14525">
                  <c:v>19.994769010517</c:v>
                </c:pt>
                <c:pt idx="14526">
                  <c:v>19.996145586696802</c:v>
                </c:pt>
                <c:pt idx="14527">
                  <c:v>19.9975221628765</c:v>
                </c:pt>
                <c:pt idx="14528">
                  <c:v>19.998898739056202</c:v>
                </c:pt>
                <c:pt idx="14529">
                  <c:v>20.000275315235999</c:v>
                </c:pt>
                <c:pt idx="14530">
                  <c:v>20.001651891415701</c:v>
                </c:pt>
                <c:pt idx="14531">
                  <c:v>20.003028467595399</c:v>
                </c:pt>
                <c:pt idx="14532">
                  <c:v>20.004405043775101</c:v>
                </c:pt>
                <c:pt idx="14533">
                  <c:v>20.005781619954899</c:v>
                </c:pt>
                <c:pt idx="14534">
                  <c:v>20.007158196134601</c:v>
                </c:pt>
                <c:pt idx="14535">
                  <c:v>20.008534772314299</c:v>
                </c:pt>
                <c:pt idx="14536">
                  <c:v>20.009911348494001</c:v>
                </c:pt>
                <c:pt idx="14537">
                  <c:v>20.011287924673798</c:v>
                </c:pt>
                <c:pt idx="14538">
                  <c:v>20.0126645008535</c:v>
                </c:pt>
                <c:pt idx="14539">
                  <c:v>20.014041077033198</c:v>
                </c:pt>
                <c:pt idx="14540">
                  <c:v>20.0154176532129</c:v>
                </c:pt>
                <c:pt idx="14541">
                  <c:v>20.016794229392701</c:v>
                </c:pt>
                <c:pt idx="14542">
                  <c:v>20.018170805572399</c:v>
                </c:pt>
                <c:pt idx="14543">
                  <c:v>20.019547381752101</c:v>
                </c:pt>
                <c:pt idx="14544">
                  <c:v>20.020923957931799</c:v>
                </c:pt>
                <c:pt idx="14545">
                  <c:v>20.022300534111601</c:v>
                </c:pt>
                <c:pt idx="14546">
                  <c:v>20.023677110291299</c:v>
                </c:pt>
                <c:pt idx="14547">
                  <c:v>20.025053686471001</c:v>
                </c:pt>
                <c:pt idx="14548">
                  <c:v>20.026430262650699</c:v>
                </c:pt>
                <c:pt idx="14549">
                  <c:v>20.0278068388305</c:v>
                </c:pt>
                <c:pt idx="14550">
                  <c:v>20.029183415010198</c:v>
                </c:pt>
                <c:pt idx="14551">
                  <c:v>20.0305599911899</c:v>
                </c:pt>
                <c:pt idx="14552">
                  <c:v>20.031936567369598</c:v>
                </c:pt>
                <c:pt idx="14553">
                  <c:v>20.0333131435494</c:v>
                </c:pt>
                <c:pt idx="14554">
                  <c:v>20.034689719729101</c:v>
                </c:pt>
                <c:pt idx="14555">
                  <c:v>20.0360662959088</c:v>
                </c:pt>
                <c:pt idx="14556">
                  <c:v>20.037442872088501</c:v>
                </c:pt>
                <c:pt idx="14557">
                  <c:v>20.038819448268299</c:v>
                </c:pt>
                <c:pt idx="14558">
                  <c:v>20.040196024448001</c:v>
                </c:pt>
                <c:pt idx="14559">
                  <c:v>20.041572600627699</c:v>
                </c:pt>
                <c:pt idx="14560">
                  <c:v>20.042949176807401</c:v>
                </c:pt>
                <c:pt idx="14561">
                  <c:v>20.044325752987199</c:v>
                </c:pt>
                <c:pt idx="14562">
                  <c:v>20.0457023291669</c:v>
                </c:pt>
                <c:pt idx="14563">
                  <c:v>20.047078905346599</c:v>
                </c:pt>
                <c:pt idx="14564">
                  <c:v>20.0484554815264</c:v>
                </c:pt>
                <c:pt idx="14565">
                  <c:v>20.049832057706102</c:v>
                </c:pt>
                <c:pt idx="14566">
                  <c:v>20.0512086338858</c:v>
                </c:pt>
                <c:pt idx="14567">
                  <c:v>20.052585210065502</c:v>
                </c:pt>
                <c:pt idx="14568">
                  <c:v>20.053961786245299</c:v>
                </c:pt>
                <c:pt idx="14569">
                  <c:v>20.055338362425001</c:v>
                </c:pt>
                <c:pt idx="14570">
                  <c:v>20.056714938604699</c:v>
                </c:pt>
                <c:pt idx="14571">
                  <c:v>20.058091514784401</c:v>
                </c:pt>
                <c:pt idx="14572">
                  <c:v>20.059468090964199</c:v>
                </c:pt>
                <c:pt idx="14573">
                  <c:v>20.0608446671439</c:v>
                </c:pt>
                <c:pt idx="14574">
                  <c:v>20.062221243323599</c:v>
                </c:pt>
                <c:pt idx="14575">
                  <c:v>20.0635978195033</c:v>
                </c:pt>
                <c:pt idx="14576">
                  <c:v>20.064974395683102</c:v>
                </c:pt>
                <c:pt idx="14577">
                  <c:v>20.0663509718628</c:v>
                </c:pt>
                <c:pt idx="14578">
                  <c:v>20.067727548042502</c:v>
                </c:pt>
                <c:pt idx="14579">
                  <c:v>20.0691041242222</c:v>
                </c:pt>
                <c:pt idx="14580">
                  <c:v>20.070480700402001</c:v>
                </c:pt>
                <c:pt idx="14581">
                  <c:v>20.071857276581699</c:v>
                </c:pt>
                <c:pt idx="14582">
                  <c:v>20.073233852761401</c:v>
                </c:pt>
                <c:pt idx="14583">
                  <c:v>20.074610428941099</c:v>
                </c:pt>
                <c:pt idx="14584">
                  <c:v>20.075987005120901</c:v>
                </c:pt>
                <c:pt idx="14585">
                  <c:v>20.077363581300599</c:v>
                </c:pt>
                <c:pt idx="14586">
                  <c:v>20.078740157480301</c:v>
                </c:pt>
                <c:pt idx="14587">
                  <c:v>20.080116733659999</c:v>
                </c:pt>
                <c:pt idx="14588">
                  <c:v>20.0814933098398</c:v>
                </c:pt>
                <c:pt idx="14589">
                  <c:v>20.082869886019498</c:v>
                </c:pt>
                <c:pt idx="14590">
                  <c:v>20.0842464621992</c:v>
                </c:pt>
                <c:pt idx="14591">
                  <c:v>20.085623038378898</c:v>
                </c:pt>
                <c:pt idx="14592">
                  <c:v>20.0869996145587</c:v>
                </c:pt>
                <c:pt idx="14593">
                  <c:v>20.088376190738401</c:v>
                </c:pt>
                <c:pt idx="14594">
                  <c:v>20.0897527669181</c:v>
                </c:pt>
                <c:pt idx="14595">
                  <c:v>20.091129343097901</c:v>
                </c:pt>
                <c:pt idx="14596">
                  <c:v>20.092505919277599</c:v>
                </c:pt>
                <c:pt idx="14597">
                  <c:v>20.093882495457301</c:v>
                </c:pt>
                <c:pt idx="14598">
                  <c:v>20.095259071636999</c:v>
                </c:pt>
                <c:pt idx="14599">
                  <c:v>20.0966356478168</c:v>
                </c:pt>
                <c:pt idx="14600">
                  <c:v>20.098012223996498</c:v>
                </c:pt>
                <c:pt idx="14601">
                  <c:v>20.0993888001762</c:v>
                </c:pt>
                <c:pt idx="14602">
                  <c:v>20.100765376355898</c:v>
                </c:pt>
                <c:pt idx="14603">
                  <c:v>20.1021419525357</c:v>
                </c:pt>
                <c:pt idx="14604">
                  <c:v>20.103518528715401</c:v>
                </c:pt>
                <c:pt idx="14605">
                  <c:v>20.1048951048951</c:v>
                </c:pt>
                <c:pt idx="14606">
                  <c:v>20.106271681074801</c:v>
                </c:pt>
                <c:pt idx="14607">
                  <c:v>20.107648257254599</c:v>
                </c:pt>
                <c:pt idx="14608">
                  <c:v>20.109024833434301</c:v>
                </c:pt>
                <c:pt idx="14609">
                  <c:v>20.110401409613999</c:v>
                </c:pt>
                <c:pt idx="14610">
                  <c:v>20.111777985793701</c:v>
                </c:pt>
                <c:pt idx="14611">
                  <c:v>20.113154561973499</c:v>
                </c:pt>
                <c:pt idx="14612">
                  <c:v>20.1145311381532</c:v>
                </c:pt>
                <c:pt idx="14613">
                  <c:v>20.115907714332899</c:v>
                </c:pt>
                <c:pt idx="14614">
                  <c:v>20.1172842905126</c:v>
                </c:pt>
                <c:pt idx="14615">
                  <c:v>20.118660866692402</c:v>
                </c:pt>
                <c:pt idx="14616">
                  <c:v>20.1200374428721</c:v>
                </c:pt>
                <c:pt idx="14617">
                  <c:v>20.121414019051802</c:v>
                </c:pt>
                <c:pt idx="14618">
                  <c:v>20.1227905952315</c:v>
                </c:pt>
                <c:pt idx="14619">
                  <c:v>20.124167171411301</c:v>
                </c:pt>
                <c:pt idx="14620">
                  <c:v>20.125543747590999</c:v>
                </c:pt>
                <c:pt idx="14621">
                  <c:v>20.126920323770701</c:v>
                </c:pt>
                <c:pt idx="14622">
                  <c:v>20.128296899950399</c:v>
                </c:pt>
                <c:pt idx="14623">
                  <c:v>20.129673476130201</c:v>
                </c:pt>
                <c:pt idx="14624">
                  <c:v>20.131050052309899</c:v>
                </c:pt>
                <c:pt idx="14625">
                  <c:v>20.132426628489601</c:v>
                </c:pt>
                <c:pt idx="14626">
                  <c:v>20.133803204669402</c:v>
                </c:pt>
                <c:pt idx="14627">
                  <c:v>20.1351797808491</c:v>
                </c:pt>
                <c:pt idx="14628">
                  <c:v>20.136556357028802</c:v>
                </c:pt>
                <c:pt idx="14629">
                  <c:v>20.1379329332085</c:v>
                </c:pt>
                <c:pt idx="14630">
                  <c:v>20.139309509388301</c:v>
                </c:pt>
                <c:pt idx="14631">
                  <c:v>20.140686085567999</c:v>
                </c:pt>
                <c:pt idx="14632">
                  <c:v>20.142062661747701</c:v>
                </c:pt>
                <c:pt idx="14633">
                  <c:v>20.143439237927399</c:v>
                </c:pt>
                <c:pt idx="14634">
                  <c:v>20.144815814107201</c:v>
                </c:pt>
                <c:pt idx="14635">
                  <c:v>20.146192390286899</c:v>
                </c:pt>
                <c:pt idx="14636">
                  <c:v>20.147568966466601</c:v>
                </c:pt>
                <c:pt idx="14637">
                  <c:v>20.148945542646299</c:v>
                </c:pt>
                <c:pt idx="14638">
                  <c:v>20.1503221188261</c:v>
                </c:pt>
                <c:pt idx="14639">
                  <c:v>20.151698695005798</c:v>
                </c:pt>
                <c:pt idx="14640">
                  <c:v>20.1530752711855</c:v>
                </c:pt>
                <c:pt idx="14641">
                  <c:v>20.154451847365198</c:v>
                </c:pt>
                <c:pt idx="14642">
                  <c:v>20.155828423545</c:v>
                </c:pt>
                <c:pt idx="14643">
                  <c:v>20.157204999724701</c:v>
                </c:pt>
                <c:pt idx="14644">
                  <c:v>20.1585815759044</c:v>
                </c:pt>
                <c:pt idx="14645">
                  <c:v>20.159958152084101</c:v>
                </c:pt>
                <c:pt idx="14646">
                  <c:v>20.161334728263899</c:v>
                </c:pt>
                <c:pt idx="14647">
                  <c:v>20.162711304443601</c:v>
                </c:pt>
                <c:pt idx="14648">
                  <c:v>20.164087880623299</c:v>
                </c:pt>
                <c:pt idx="14649">
                  <c:v>20.165464456803001</c:v>
                </c:pt>
                <c:pt idx="14650">
                  <c:v>20.166841032982799</c:v>
                </c:pt>
                <c:pt idx="14651">
                  <c:v>20.1682176091625</c:v>
                </c:pt>
                <c:pt idx="14652">
                  <c:v>20.169594185342199</c:v>
                </c:pt>
                <c:pt idx="14653">
                  <c:v>20.1709707615219</c:v>
                </c:pt>
                <c:pt idx="14654">
                  <c:v>20.172347337701702</c:v>
                </c:pt>
                <c:pt idx="14655">
                  <c:v>20.1737239138814</c:v>
                </c:pt>
                <c:pt idx="14656">
                  <c:v>20.175100490061102</c:v>
                </c:pt>
                <c:pt idx="14657">
                  <c:v>20.176477066240899</c:v>
                </c:pt>
                <c:pt idx="14658">
                  <c:v>20.177853642420601</c:v>
                </c:pt>
                <c:pt idx="14659">
                  <c:v>20.179230218600299</c:v>
                </c:pt>
                <c:pt idx="14660">
                  <c:v>20.180606794780001</c:v>
                </c:pt>
                <c:pt idx="14661">
                  <c:v>20.181983370959799</c:v>
                </c:pt>
                <c:pt idx="14662">
                  <c:v>20.1833599471395</c:v>
                </c:pt>
                <c:pt idx="14663">
                  <c:v>20.184736523319199</c:v>
                </c:pt>
                <c:pt idx="14664">
                  <c:v>20.1861130994989</c:v>
                </c:pt>
                <c:pt idx="14665">
                  <c:v>20.187489675678702</c:v>
                </c:pt>
                <c:pt idx="14666">
                  <c:v>20.1888662518584</c:v>
                </c:pt>
                <c:pt idx="14667">
                  <c:v>20.190242828038102</c:v>
                </c:pt>
                <c:pt idx="14668">
                  <c:v>20.1916194042178</c:v>
                </c:pt>
                <c:pt idx="14669">
                  <c:v>20.192995980397601</c:v>
                </c:pt>
                <c:pt idx="14670">
                  <c:v>20.194372556577299</c:v>
                </c:pt>
                <c:pt idx="14671">
                  <c:v>20.195749132757001</c:v>
                </c:pt>
                <c:pt idx="14672">
                  <c:v>20.197125708936699</c:v>
                </c:pt>
                <c:pt idx="14673">
                  <c:v>20.198502285116501</c:v>
                </c:pt>
                <c:pt idx="14674">
                  <c:v>20.199878861296199</c:v>
                </c:pt>
                <c:pt idx="14675">
                  <c:v>20.201255437475901</c:v>
                </c:pt>
                <c:pt idx="14676">
                  <c:v>20.202632013655599</c:v>
                </c:pt>
                <c:pt idx="14677">
                  <c:v>20.2040085898354</c:v>
                </c:pt>
                <c:pt idx="14678">
                  <c:v>20.205385166015098</c:v>
                </c:pt>
                <c:pt idx="14679">
                  <c:v>20.2067617421948</c:v>
                </c:pt>
                <c:pt idx="14680">
                  <c:v>20.208138318374498</c:v>
                </c:pt>
                <c:pt idx="14681">
                  <c:v>20.2095148945543</c:v>
                </c:pt>
                <c:pt idx="14682">
                  <c:v>20.210891470734001</c:v>
                </c:pt>
                <c:pt idx="14683">
                  <c:v>20.212268046913699</c:v>
                </c:pt>
                <c:pt idx="14684">
                  <c:v>20.213644623093401</c:v>
                </c:pt>
                <c:pt idx="14685">
                  <c:v>20.215021199273199</c:v>
                </c:pt>
                <c:pt idx="14686">
                  <c:v>20.216397775452901</c:v>
                </c:pt>
                <c:pt idx="14687">
                  <c:v>20.217774351632599</c:v>
                </c:pt>
                <c:pt idx="14688">
                  <c:v>20.2191509278124</c:v>
                </c:pt>
                <c:pt idx="14689">
                  <c:v>20.220527503992098</c:v>
                </c:pt>
                <c:pt idx="14690">
                  <c:v>20.2219040801718</c:v>
                </c:pt>
                <c:pt idx="14691">
                  <c:v>20.223280656351498</c:v>
                </c:pt>
                <c:pt idx="14692">
                  <c:v>20.2246572325313</c:v>
                </c:pt>
                <c:pt idx="14693">
                  <c:v>20.226033808711001</c:v>
                </c:pt>
                <c:pt idx="14694">
                  <c:v>20.2274103848907</c:v>
                </c:pt>
                <c:pt idx="14695">
                  <c:v>20.228786961070401</c:v>
                </c:pt>
                <c:pt idx="14696">
                  <c:v>20.230163537250199</c:v>
                </c:pt>
                <c:pt idx="14697">
                  <c:v>20.231540113429901</c:v>
                </c:pt>
                <c:pt idx="14698">
                  <c:v>20.232916689609599</c:v>
                </c:pt>
                <c:pt idx="14699">
                  <c:v>20.234293265789301</c:v>
                </c:pt>
                <c:pt idx="14700">
                  <c:v>20.235669841969099</c:v>
                </c:pt>
                <c:pt idx="14701">
                  <c:v>20.2370464181488</c:v>
                </c:pt>
                <c:pt idx="14702">
                  <c:v>20.238422994328499</c:v>
                </c:pt>
                <c:pt idx="14703">
                  <c:v>20.2397995705082</c:v>
                </c:pt>
                <c:pt idx="14704">
                  <c:v>20.241176146688002</c:v>
                </c:pt>
                <c:pt idx="14705">
                  <c:v>20.2425527228677</c:v>
                </c:pt>
                <c:pt idx="14706">
                  <c:v>20.243929299047402</c:v>
                </c:pt>
                <c:pt idx="14707">
                  <c:v>20.2453058752271</c:v>
                </c:pt>
                <c:pt idx="14708">
                  <c:v>20.246682451406901</c:v>
                </c:pt>
                <c:pt idx="14709">
                  <c:v>20.248059027586599</c:v>
                </c:pt>
                <c:pt idx="14710">
                  <c:v>20.249435603766301</c:v>
                </c:pt>
                <c:pt idx="14711">
                  <c:v>20.250812179945999</c:v>
                </c:pt>
                <c:pt idx="14712">
                  <c:v>20.2521887561258</c:v>
                </c:pt>
                <c:pt idx="14713">
                  <c:v>20.253565332305499</c:v>
                </c:pt>
                <c:pt idx="14714">
                  <c:v>20.2549419084852</c:v>
                </c:pt>
                <c:pt idx="14715">
                  <c:v>20.256318484664899</c:v>
                </c:pt>
                <c:pt idx="14716">
                  <c:v>20.2576950608447</c:v>
                </c:pt>
                <c:pt idx="14717">
                  <c:v>20.259071637024402</c:v>
                </c:pt>
                <c:pt idx="14718">
                  <c:v>20.2604482132041</c:v>
                </c:pt>
                <c:pt idx="14719">
                  <c:v>20.261824789383802</c:v>
                </c:pt>
                <c:pt idx="14720">
                  <c:v>20.263201365563599</c:v>
                </c:pt>
                <c:pt idx="14721">
                  <c:v>20.264577941743301</c:v>
                </c:pt>
                <c:pt idx="14722">
                  <c:v>20.265954517922999</c:v>
                </c:pt>
                <c:pt idx="14723">
                  <c:v>20.267331094102801</c:v>
                </c:pt>
                <c:pt idx="14724">
                  <c:v>20.268707670282499</c:v>
                </c:pt>
                <c:pt idx="14725">
                  <c:v>20.270084246462201</c:v>
                </c:pt>
                <c:pt idx="14726">
                  <c:v>20.271460822641899</c:v>
                </c:pt>
                <c:pt idx="14727">
                  <c:v>20.2728373988217</c:v>
                </c:pt>
                <c:pt idx="14728">
                  <c:v>20.274213975001398</c:v>
                </c:pt>
                <c:pt idx="14729">
                  <c:v>20.2755905511811</c:v>
                </c:pt>
                <c:pt idx="14730">
                  <c:v>20.276967127360798</c:v>
                </c:pt>
                <c:pt idx="14731">
                  <c:v>20.2783437035406</c:v>
                </c:pt>
                <c:pt idx="14732">
                  <c:v>20.279720279720301</c:v>
                </c:pt>
                <c:pt idx="14733">
                  <c:v>20.2810968559</c:v>
                </c:pt>
                <c:pt idx="14734">
                  <c:v>20.282473432079701</c:v>
                </c:pt>
                <c:pt idx="14735">
                  <c:v>20.283850008259499</c:v>
                </c:pt>
                <c:pt idx="14736">
                  <c:v>20.285226584439201</c:v>
                </c:pt>
                <c:pt idx="14737">
                  <c:v>20.286603160618899</c:v>
                </c:pt>
                <c:pt idx="14738">
                  <c:v>20.287979736798601</c:v>
                </c:pt>
                <c:pt idx="14739">
                  <c:v>20.289356312978398</c:v>
                </c:pt>
                <c:pt idx="14740">
                  <c:v>20.2907328891581</c:v>
                </c:pt>
                <c:pt idx="14741">
                  <c:v>20.292109465337798</c:v>
                </c:pt>
                <c:pt idx="14742">
                  <c:v>20.2934860415175</c:v>
                </c:pt>
                <c:pt idx="14743">
                  <c:v>20.294862617697301</c:v>
                </c:pt>
                <c:pt idx="14744">
                  <c:v>20.296239193877</c:v>
                </c:pt>
                <c:pt idx="14745">
                  <c:v>20.297615770056701</c:v>
                </c:pt>
                <c:pt idx="14746">
                  <c:v>20.2989923462364</c:v>
                </c:pt>
                <c:pt idx="14747">
                  <c:v>20.300368922416201</c:v>
                </c:pt>
                <c:pt idx="14748">
                  <c:v>20.301745498595899</c:v>
                </c:pt>
                <c:pt idx="14749">
                  <c:v>20.303122074775601</c:v>
                </c:pt>
                <c:pt idx="14750">
                  <c:v>20.304498650955299</c:v>
                </c:pt>
                <c:pt idx="14751">
                  <c:v>20.3058752271351</c:v>
                </c:pt>
                <c:pt idx="14752">
                  <c:v>20.307251803314799</c:v>
                </c:pt>
                <c:pt idx="14753">
                  <c:v>20.3086283794945</c:v>
                </c:pt>
                <c:pt idx="14754">
                  <c:v>20.310004955674302</c:v>
                </c:pt>
                <c:pt idx="14755">
                  <c:v>20.311381531854</c:v>
                </c:pt>
                <c:pt idx="14756">
                  <c:v>20.312758108033702</c:v>
                </c:pt>
                <c:pt idx="14757">
                  <c:v>20.3141346842134</c:v>
                </c:pt>
                <c:pt idx="14758">
                  <c:v>20.315511260393201</c:v>
                </c:pt>
                <c:pt idx="14759">
                  <c:v>20.316887836572899</c:v>
                </c:pt>
                <c:pt idx="14760">
                  <c:v>20.318264412752601</c:v>
                </c:pt>
                <c:pt idx="14761">
                  <c:v>20.319640988932299</c:v>
                </c:pt>
                <c:pt idx="14762">
                  <c:v>20.321017565112101</c:v>
                </c:pt>
                <c:pt idx="14763">
                  <c:v>20.322394141291799</c:v>
                </c:pt>
                <c:pt idx="14764">
                  <c:v>20.323770717471501</c:v>
                </c:pt>
                <c:pt idx="14765">
                  <c:v>20.325147293651199</c:v>
                </c:pt>
                <c:pt idx="14766">
                  <c:v>20.326523869831</c:v>
                </c:pt>
                <c:pt idx="14767">
                  <c:v>20.327900446010698</c:v>
                </c:pt>
                <c:pt idx="14768">
                  <c:v>20.3292770221904</c:v>
                </c:pt>
                <c:pt idx="14769">
                  <c:v>20.330653598370098</c:v>
                </c:pt>
                <c:pt idx="14770">
                  <c:v>20.332030174549899</c:v>
                </c:pt>
                <c:pt idx="14771">
                  <c:v>20.333406750729601</c:v>
                </c:pt>
                <c:pt idx="14772">
                  <c:v>20.334783326909299</c:v>
                </c:pt>
                <c:pt idx="14773">
                  <c:v>20.336159903089001</c:v>
                </c:pt>
                <c:pt idx="14774">
                  <c:v>20.337536479268799</c:v>
                </c:pt>
                <c:pt idx="14775">
                  <c:v>20.338913055448501</c:v>
                </c:pt>
                <c:pt idx="14776">
                  <c:v>20.340289631628199</c:v>
                </c:pt>
                <c:pt idx="14777">
                  <c:v>20.341666207807901</c:v>
                </c:pt>
                <c:pt idx="14778">
                  <c:v>20.343042783987698</c:v>
                </c:pt>
                <c:pt idx="14779">
                  <c:v>20.3444193601674</c:v>
                </c:pt>
                <c:pt idx="14780">
                  <c:v>20.345795936347098</c:v>
                </c:pt>
                <c:pt idx="14781">
                  <c:v>20.3471725125268</c:v>
                </c:pt>
                <c:pt idx="14782">
                  <c:v>20.348549088706601</c:v>
                </c:pt>
                <c:pt idx="14783">
                  <c:v>20.3499256648863</c:v>
                </c:pt>
                <c:pt idx="14784">
                  <c:v>20.351302241066001</c:v>
                </c:pt>
                <c:pt idx="14785">
                  <c:v>20.352678817245799</c:v>
                </c:pt>
                <c:pt idx="14786">
                  <c:v>20.354055393425501</c:v>
                </c:pt>
                <c:pt idx="14787">
                  <c:v>20.355431969605199</c:v>
                </c:pt>
                <c:pt idx="14788">
                  <c:v>20.356808545784901</c:v>
                </c:pt>
                <c:pt idx="14789">
                  <c:v>20.358185121964699</c:v>
                </c:pt>
                <c:pt idx="14790">
                  <c:v>20.3595616981444</c:v>
                </c:pt>
                <c:pt idx="14791">
                  <c:v>20.360938274324099</c:v>
                </c:pt>
                <c:pt idx="14792">
                  <c:v>20.3623148505038</c:v>
                </c:pt>
                <c:pt idx="14793">
                  <c:v>20.363691426683602</c:v>
                </c:pt>
                <c:pt idx="14794">
                  <c:v>20.3650680028633</c:v>
                </c:pt>
                <c:pt idx="14795">
                  <c:v>20.366444579043002</c:v>
                </c:pt>
                <c:pt idx="14796">
                  <c:v>20.3678211552227</c:v>
                </c:pt>
                <c:pt idx="14797">
                  <c:v>20.369197731402501</c:v>
                </c:pt>
                <c:pt idx="14798">
                  <c:v>20.370574307582199</c:v>
                </c:pt>
                <c:pt idx="14799">
                  <c:v>20.371950883761901</c:v>
                </c:pt>
                <c:pt idx="14800">
                  <c:v>20.373327459941599</c:v>
                </c:pt>
                <c:pt idx="14801">
                  <c:v>20.3747040361214</c:v>
                </c:pt>
                <c:pt idx="14802">
                  <c:v>20.376080612301099</c:v>
                </c:pt>
                <c:pt idx="14803">
                  <c:v>20.3774571884808</c:v>
                </c:pt>
                <c:pt idx="14804">
                  <c:v>20.378833764660499</c:v>
                </c:pt>
                <c:pt idx="14805">
                  <c:v>20.3802103408403</c:v>
                </c:pt>
                <c:pt idx="14806">
                  <c:v>20.381586917020002</c:v>
                </c:pt>
                <c:pt idx="14807">
                  <c:v>20.3829634931997</c:v>
                </c:pt>
                <c:pt idx="14808">
                  <c:v>20.384340069379402</c:v>
                </c:pt>
                <c:pt idx="14809">
                  <c:v>20.385716645559199</c:v>
                </c:pt>
                <c:pt idx="14810">
                  <c:v>20.387093221738901</c:v>
                </c:pt>
                <c:pt idx="14811">
                  <c:v>20.388469797918599</c:v>
                </c:pt>
                <c:pt idx="14812">
                  <c:v>20.389846374098301</c:v>
                </c:pt>
                <c:pt idx="14813">
                  <c:v>20.391222950278099</c:v>
                </c:pt>
                <c:pt idx="14814">
                  <c:v>20.392599526457801</c:v>
                </c:pt>
                <c:pt idx="14815">
                  <c:v>20.393976102637499</c:v>
                </c:pt>
                <c:pt idx="14816">
                  <c:v>20.395352678817201</c:v>
                </c:pt>
                <c:pt idx="14817">
                  <c:v>20.396729254996998</c:v>
                </c:pt>
                <c:pt idx="14818">
                  <c:v>20.3981058311767</c:v>
                </c:pt>
                <c:pt idx="14819">
                  <c:v>20.399482407356398</c:v>
                </c:pt>
                <c:pt idx="14820">
                  <c:v>20.4008589835362</c:v>
                </c:pt>
                <c:pt idx="14821">
                  <c:v>20.402235559715901</c:v>
                </c:pt>
                <c:pt idx="14822">
                  <c:v>20.4036121358956</c:v>
                </c:pt>
                <c:pt idx="14823">
                  <c:v>20.404988712075301</c:v>
                </c:pt>
                <c:pt idx="14824">
                  <c:v>20.406365288255099</c:v>
                </c:pt>
                <c:pt idx="14825">
                  <c:v>20.407741864434801</c:v>
                </c:pt>
                <c:pt idx="14826">
                  <c:v>20.409118440614499</c:v>
                </c:pt>
                <c:pt idx="14827">
                  <c:v>20.410495016794201</c:v>
                </c:pt>
                <c:pt idx="14828">
                  <c:v>20.411871592973998</c:v>
                </c:pt>
                <c:pt idx="14829">
                  <c:v>20.4132481691537</c:v>
                </c:pt>
                <c:pt idx="14830">
                  <c:v>20.414624745333398</c:v>
                </c:pt>
                <c:pt idx="14831">
                  <c:v>20.4160013215131</c:v>
                </c:pt>
                <c:pt idx="14832">
                  <c:v>20.417377897692901</c:v>
                </c:pt>
                <c:pt idx="14833">
                  <c:v>20.4187544738726</c:v>
                </c:pt>
                <c:pt idx="14834">
                  <c:v>20.420131050052301</c:v>
                </c:pt>
                <c:pt idx="14835">
                  <c:v>20.421507626232</c:v>
                </c:pt>
                <c:pt idx="14836">
                  <c:v>20.422884202411801</c:v>
                </c:pt>
                <c:pt idx="14837">
                  <c:v>20.424260778591499</c:v>
                </c:pt>
                <c:pt idx="14838">
                  <c:v>20.425637354771201</c:v>
                </c:pt>
                <c:pt idx="14839">
                  <c:v>20.427013930950899</c:v>
                </c:pt>
                <c:pt idx="14840">
                  <c:v>20.4283905071307</c:v>
                </c:pt>
                <c:pt idx="14841">
                  <c:v>20.429767083310399</c:v>
                </c:pt>
                <c:pt idx="14842">
                  <c:v>20.4311436594901</c:v>
                </c:pt>
                <c:pt idx="14843">
                  <c:v>20.432520235669902</c:v>
                </c:pt>
                <c:pt idx="14844">
                  <c:v>20.4338968118496</c:v>
                </c:pt>
                <c:pt idx="14845">
                  <c:v>20.435273388029302</c:v>
                </c:pt>
                <c:pt idx="14846">
                  <c:v>20.436649964209</c:v>
                </c:pt>
                <c:pt idx="14847">
                  <c:v>20.438026540388702</c:v>
                </c:pt>
                <c:pt idx="14848">
                  <c:v>20.439403116568499</c:v>
                </c:pt>
                <c:pt idx="14849">
                  <c:v>20.440779692748201</c:v>
                </c:pt>
                <c:pt idx="14850">
                  <c:v>20.442156268927899</c:v>
                </c:pt>
                <c:pt idx="14851">
                  <c:v>20.443532845107701</c:v>
                </c:pt>
                <c:pt idx="14852">
                  <c:v>20.444909421287399</c:v>
                </c:pt>
                <c:pt idx="14853">
                  <c:v>20.446285997467101</c:v>
                </c:pt>
                <c:pt idx="14854">
                  <c:v>20.447662573646799</c:v>
                </c:pt>
                <c:pt idx="14855">
                  <c:v>20.4490391498266</c:v>
                </c:pt>
                <c:pt idx="14856">
                  <c:v>20.450415726006302</c:v>
                </c:pt>
                <c:pt idx="14857">
                  <c:v>20.451792302186</c:v>
                </c:pt>
                <c:pt idx="14858">
                  <c:v>20.453168878365702</c:v>
                </c:pt>
                <c:pt idx="14859">
                  <c:v>20.454545454545499</c:v>
                </c:pt>
                <c:pt idx="14860">
                  <c:v>20.455922030725201</c:v>
                </c:pt>
                <c:pt idx="14861">
                  <c:v>20.457298606904899</c:v>
                </c:pt>
                <c:pt idx="14862">
                  <c:v>20.458675183084601</c:v>
                </c:pt>
                <c:pt idx="14863">
                  <c:v>20.460051759264399</c:v>
                </c:pt>
                <c:pt idx="14864">
                  <c:v>20.461428335444101</c:v>
                </c:pt>
                <c:pt idx="14865">
                  <c:v>20.462804911623799</c:v>
                </c:pt>
                <c:pt idx="14866">
                  <c:v>20.464181487803501</c:v>
                </c:pt>
                <c:pt idx="14867">
                  <c:v>20.465558063983298</c:v>
                </c:pt>
                <c:pt idx="14868">
                  <c:v>20.466934640163</c:v>
                </c:pt>
                <c:pt idx="14869">
                  <c:v>20.468311216342698</c:v>
                </c:pt>
                <c:pt idx="14870">
                  <c:v>20.4696877925224</c:v>
                </c:pt>
                <c:pt idx="14871">
                  <c:v>20.471064368702201</c:v>
                </c:pt>
                <c:pt idx="14872">
                  <c:v>20.4724409448819</c:v>
                </c:pt>
                <c:pt idx="14873">
                  <c:v>20.473817521061601</c:v>
                </c:pt>
                <c:pt idx="14874">
                  <c:v>20.4751940972413</c:v>
                </c:pt>
                <c:pt idx="14875">
                  <c:v>20.476570673421101</c:v>
                </c:pt>
                <c:pt idx="14876">
                  <c:v>20.477947249600799</c:v>
                </c:pt>
                <c:pt idx="14877">
                  <c:v>20.479323825780501</c:v>
                </c:pt>
                <c:pt idx="14878">
                  <c:v>20.480700401960299</c:v>
                </c:pt>
                <c:pt idx="14879">
                  <c:v>20.48207697814</c:v>
                </c:pt>
                <c:pt idx="14880">
                  <c:v>20.483453554319698</c:v>
                </c:pt>
                <c:pt idx="14881">
                  <c:v>20.4848301304994</c:v>
                </c:pt>
                <c:pt idx="14882">
                  <c:v>20.486206706679202</c:v>
                </c:pt>
                <c:pt idx="14883">
                  <c:v>20.4875832828589</c:v>
                </c:pt>
                <c:pt idx="14884">
                  <c:v>20.488959859038602</c:v>
                </c:pt>
                <c:pt idx="14885">
                  <c:v>20.4903364352183</c:v>
                </c:pt>
                <c:pt idx="14886">
                  <c:v>20.491713011398101</c:v>
                </c:pt>
                <c:pt idx="14887">
                  <c:v>20.493089587577799</c:v>
                </c:pt>
                <c:pt idx="14888">
                  <c:v>20.494466163757501</c:v>
                </c:pt>
                <c:pt idx="14889">
                  <c:v>20.495842739937199</c:v>
                </c:pt>
                <c:pt idx="14890">
                  <c:v>20.497219316117</c:v>
                </c:pt>
                <c:pt idx="14891">
                  <c:v>20.498595892296699</c:v>
                </c:pt>
                <c:pt idx="14892">
                  <c:v>20.4999724684764</c:v>
                </c:pt>
                <c:pt idx="14893">
                  <c:v>20.501349044656099</c:v>
                </c:pt>
                <c:pt idx="14894">
                  <c:v>20.5027256208359</c:v>
                </c:pt>
                <c:pt idx="14895">
                  <c:v>20.504102197015602</c:v>
                </c:pt>
                <c:pt idx="14896">
                  <c:v>20.5054787731953</c:v>
                </c:pt>
                <c:pt idx="14897">
                  <c:v>20.506855349375002</c:v>
                </c:pt>
                <c:pt idx="14898">
                  <c:v>20.508231925554799</c:v>
                </c:pt>
                <c:pt idx="14899">
                  <c:v>20.509608501734501</c:v>
                </c:pt>
                <c:pt idx="14900">
                  <c:v>20.510985077914199</c:v>
                </c:pt>
                <c:pt idx="14901">
                  <c:v>20.512361654093901</c:v>
                </c:pt>
                <c:pt idx="14902">
                  <c:v>20.513738230273699</c:v>
                </c:pt>
                <c:pt idx="14903">
                  <c:v>20.515114806453401</c:v>
                </c:pt>
                <c:pt idx="14904">
                  <c:v>20.516491382633099</c:v>
                </c:pt>
                <c:pt idx="14905">
                  <c:v>20.517867958812801</c:v>
                </c:pt>
                <c:pt idx="14906">
                  <c:v>20.519244534992598</c:v>
                </c:pt>
                <c:pt idx="14907">
                  <c:v>20.5206211111723</c:v>
                </c:pt>
                <c:pt idx="14908">
                  <c:v>20.521997687351998</c:v>
                </c:pt>
                <c:pt idx="14909">
                  <c:v>20.5233742635317</c:v>
                </c:pt>
                <c:pt idx="14910">
                  <c:v>20.524750839711501</c:v>
                </c:pt>
                <c:pt idx="14911">
                  <c:v>20.526127415891199</c:v>
                </c:pt>
                <c:pt idx="14912">
                  <c:v>20.527503992070901</c:v>
                </c:pt>
                <c:pt idx="14913">
                  <c:v>20.528880568250699</c:v>
                </c:pt>
                <c:pt idx="14914">
                  <c:v>20.530257144430401</c:v>
                </c:pt>
                <c:pt idx="14915">
                  <c:v>20.531633720610099</c:v>
                </c:pt>
                <c:pt idx="14916">
                  <c:v>20.533010296789801</c:v>
                </c:pt>
                <c:pt idx="14917">
                  <c:v>20.534386872969598</c:v>
                </c:pt>
                <c:pt idx="14918">
                  <c:v>20.5357634491493</c:v>
                </c:pt>
                <c:pt idx="14919">
                  <c:v>20.537140025328998</c:v>
                </c:pt>
                <c:pt idx="14920">
                  <c:v>20.5385166015087</c:v>
                </c:pt>
                <c:pt idx="14921">
                  <c:v>20.539893177688501</c:v>
                </c:pt>
                <c:pt idx="14922">
                  <c:v>20.5412697538682</c:v>
                </c:pt>
                <c:pt idx="14923">
                  <c:v>20.542646330047901</c:v>
                </c:pt>
                <c:pt idx="14924">
                  <c:v>20.5440229062276</c:v>
                </c:pt>
                <c:pt idx="14925">
                  <c:v>20.545399482407401</c:v>
                </c:pt>
                <c:pt idx="14926">
                  <c:v>20.546776058587099</c:v>
                </c:pt>
                <c:pt idx="14927">
                  <c:v>20.548152634766801</c:v>
                </c:pt>
                <c:pt idx="14928">
                  <c:v>20.549529210946499</c:v>
                </c:pt>
                <c:pt idx="14929">
                  <c:v>20.5509057871263</c:v>
                </c:pt>
                <c:pt idx="14930">
                  <c:v>20.552282363305999</c:v>
                </c:pt>
                <c:pt idx="14931">
                  <c:v>20.5536589394857</c:v>
                </c:pt>
                <c:pt idx="14932">
                  <c:v>20.555035515665399</c:v>
                </c:pt>
                <c:pt idx="14933">
                  <c:v>20.5564120918452</c:v>
                </c:pt>
                <c:pt idx="14934">
                  <c:v>20.557788668024902</c:v>
                </c:pt>
                <c:pt idx="14935">
                  <c:v>20.5591652442046</c:v>
                </c:pt>
                <c:pt idx="14936">
                  <c:v>20.560541820384302</c:v>
                </c:pt>
                <c:pt idx="14937">
                  <c:v>20.561918396564099</c:v>
                </c:pt>
                <c:pt idx="14938">
                  <c:v>20.563294972743801</c:v>
                </c:pt>
                <c:pt idx="14939">
                  <c:v>20.564671548923499</c:v>
                </c:pt>
                <c:pt idx="14940">
                  <c:v>20.566048125103201</c:v>
                </c:pt>
                <c:pt idx="14941">
                  <c:v>20.567424701282999</c:v>
                </c:pt>
                <c:pt idx="14942">
                  <c:v>20.5688012774627</c:v>
                </c:pt>
                <c:pt idx="14943">
                  <c:v>20.570177853642399</c:v>
                </c:pt>
                <c:pt idx="14944">
                  <c:v>20.5715544298222</c:v>
                </c:pt>
                <c:pt idx="14945">
                  <c:v>20.572931006001902</c:v>
                </c:pt>
                <c:pt idx="14946">
                  <c:v>20.5743075821816</c:v>
                </c:pt>
                <c:pt idx="14947">
                  <c:v>20.575684158361302</c:v>
                </c:pt>
                <c:pt idx="14948">
                  <c:v>20.577060734541099</c:v>
                </c:pt>
                <c:pt idx="14949">
                  <c:v>20.578437310720801</c:v>
                </c:pt>
                <c:pt idx="14950">
                  <c:v>20.579813886900499</c:v>
                </c:pt>
                <c:pt idx="14951">
                  <c:v>20.581190463080201</c:v>
                </c:pt>
                <c:pt idx="14952">
                  <c:v>20.582567039259999</c:v>
                </c:pt>
                <c:pt idx="14953">
                  <c:v>20.583943615439701</c:v>
                </c:pt>
                <c:pt idx="14954">
                  <c:v>20.585320191619399</c:v>
                </c:pt>
                <c:pt idx="14955">
                  <c:v>20.586696767799101</c:v>
                </c:pt>
                <c:pt idx="14956">
                  <c:v>20.588073343978898</c:v>
                </c:pt>
                <c:pt idx="14957">
                  <c:v>20.5894499201586</c:v>
                </c:pt>
                <c:pt idx="14958">
                  <c:v>20.590826496338298</c:v>
                </c:pt>
                <c:pt idx="14959">
                  <c:v>20.592203072518</c:v>
                </c:pt>
                <c:pt idx="14960">
                  <c:v>20.593579648697801</c:v>
                </c:pt>
                <c:pt idx="14961">
                  <c:v>20.5949562248775</c:v>
                </c:pt>
                <c:pt idx="14962">
                  <c:v>20.596332801057201</c:v>
                </c:pt>
                <c:pt idx="14963">
                  <c:v>20.5977093772369</c:v>
                </c:pt>
                <c:pt idx="14964">
                  <c:v>20.599085953416701</c:v>
                </c:pt>
                <c:pt idx="14965">
                  <c:v>20.600462529596399</c:v>
                </c:pt>
                <c:pt idx="14966">
                  <c:v>20.601839105776101</c:v>
                </c:pt>
                <c:pt idx="14967">
                  <c:v>20.603215681955799</c:v>
                </c:pt>
                <c:pt idx="14968">
                  <c:v>20.6045922581356</c:v>
                </c:pt>
                <c:pt idx="14969">
                  <c:v>20.605968834315298</c:v>
                </c:pt>
                <c:pt idx="14970">
                  <c:v>20.607345410495</c:v>
                </c:pt>
                <c:pt idx="14971">
                  <c:v>20.608721986674698</c:v>
                </c:pt>
                <c:pt idx="14972">
                  <c:v>20.6100985628545</c:v>
                </c:pt>
                <c:pt idx="14973">
                  <c:v>20.611475139034201</c:v>
                </c:pt>
                <c:pt idx="14974">
                  <c:v>20.6128517152139</c:v>
                </c:pt>
                <c:pt idx="14975">
                  <c:v>20.614228291393601</c:v>
                </c:pt>
                <c:pt idx="14976">
                  <c:v>20.615604867573399</c:v>
                </c:pt>
                <c:pt idx="14977">
                  <c:v>20.616981443753101</c:v>
                </c:pt>
                <c:pt idx="14978">
                  <c:v>20.618358019932799</c:v>
                </c:pt>
                <c:pt idx="14979">
                  <c:v>20.6197345961126</c:v>
                </c:pt>
                <c:pt idx="14980">
                  <c:v>20.621111172292299</c:v>
                </c:pt>
                <c:pt idx="14981">
                  <c:v>20.622487748472</c:v>
                </c:pt>
                <c:pt idx="14982">
                  <c:v>20.623864324651699</c:v>
                </c:pt>
                <c:pt idx="14983">
                  <c:v>20.6252409008315</c:v>
                </c:pt>
                <c:pt idx="14984">
                  <c:v>20.626617477011202</c:v>
                </c:pt>
                <c:pt idx="14985">
                  <c:v>20.6279940531909</c:v>
                </c:pt>
                <c:pt idx="14986">
                  <c:v>20.629370629370602</c:v>
                </c:pt>
                <c:pt idx="14987">
                  <c:v>20.630747205550399</c:v>
                </c:pt>
                <c:pt idx="14988">
                  <c:v>20.632123781730101</c:v>
                </c:pt>
                <c:pt idx="14989">
                  <c:v>20.633500357909799</c:v>
                </c:pt>
                <c:pt idx="14990">
                  <c:v>20.634876934089501</c:v>
                </c:pt>
                <c:pt idx="14991">
                  <c:v>20.636253510269299</c:v>
                </c:pt>
                <c:pt idx="14992">
                  <c:v>20.637630086449001</c:v>
                </c:pt>
                <c:pt idx="14993">
                  <c:v>20.639006662628699</c:v>
                </c:pt>
                <c:pt idx="14994">
                  <c:v>20.640383238808401</c:v>
                </c:pt>
                <c:pt idx="14995">
                  <c:v>20.641759814988198</c:v>
                </c:pt>
                <c:pt idx="14996">
                  <c:v>20.6431363911679</c:v>
                </c:pt>
                <c:pt idx="14997">
                  <c:v>20.644512967347602</c:v>
                </c:pt>
                <c:pt idx="14998">
                  <c:v>20.6458895435273</c:v>
                </c:pt>
                <c:pt idx="14999">
                  <c:v>20.647266119707101</c:v>
                </c:pt>
                <c:pt idx="15000">
                  <c:v>20.648642695886799</c:v>
                </c:pt>
                <c:pt idx="15001">
                  <c:v>20.650019272066501</c:v>
                </c:pt>
                <c:pt idx="15002">
                  <c:v>20.651395848246199</c:v>
                </c:pt>
                <c:pt idx="15003">
                  <c:v>20.652772424426001</c:v>
                </c:pt>
                <c:pt idx="15004">
                  <c:v>20.654149000605699</c:v>
                </c:pt>
                <c:pt idx="15005">
                  <c:v>20.655525576785401</c:v>
                </c:pt>
                <c:pt idx="15006">
                  <c:v>20.656902152965099</c:v>
                </c:pt>
                <c:pt idx="15007">
                  <c:v>20.6582787291449</c:v>
                </c:pt>
                <c:pt idx="15008">
                  <c:v>20.659655305324598</c:v>
                </c:pt>
                <c:pt idx="15009">
                  <c:v>20.6610318815043</c:v>
                </c:pt>
                <c:pt idx="15010">
                  <c:v>20.662408457684101</c:v>
                </c:pt>
                <c:pt idx="15011">
                  <c:v>20.6637850338638</c:v>
                </c:pt>
                <c:pt idx="15012">
                  <c:v>20.665161610043501</c:v>
                </c:pt>
                <c:pt idx="15013">
                  <c:v>20.6665381862232</c:v>
                </c:pt>
                <c:pt idx="15014">
                  <c:v>20.667914762403001</c:v>
                </c:pt>
                <c:pt idx="15015">
                  <c:v>20.669291338582699</c:v>
                </c:pt>
                <c:pt idx="15016">
                  <c:v>20.670667914762401</c:v>
                </c:pt>
                <c:pt idx="15017">
                  <c:v>20.672044490942099</c:v>
                </c:pt>
                <c:pt idx="15018">
                  <c:v>20.6734210671219</c:v>
                </c:pt>
                <c:pt idx="15019">
                  <c:v>20.674797643301599</c:v>
                </c:pt>
                <c:pt idx="15020">
                  <c:v>20.6761742194813</c:v>
                </c:pt>
                <c:pt idx="15021">
                  <c:v>20.677550795660999</c:v>
                </c:pt>
                <c:pt idx="15022">
                  <c:v>20.6789273718408</c:v>
                </c:pt>
                <c:pt idx="15023">
                  <c:v>20.680303948020502</c:v>
                </c:pt>
                <c:pt idx="15024">
                  <c:v>20.6816805242002</c:v>
                </c:pt>
                <c:pt idx="15025">
                  <c:v>20.683057100379902</c:v>
                </c:pt>
                <c:pt idx="15026">
                  <c:v>20.684433676559699</c:v>
                </c:pt>
                <c:pt idx="15027">
                  <c:v>20.685810252739401</c:v>
                </c:pt>
                <c:pt idx="15028">
                  <c:v>20.687186828919099</c:v>
                </c:pt>
                <c:pt idx="15029">
                  <c:v>20.688563405098801</c:v>
                </c:pt>
                <c:pt idx="15030">
                  <c:v>20.689939981278599</c:v>
                </c:pt>
                <c:pt idx="15031">
                  <c:v>20.6913165574583</c:v>
                </c:pt>
                <c:pt idx="15032">
                  <c:v>20.692693133637999</c:v>
                </c:pt>
                <c:pt idx="15033">
                  <c:v>20.6940697098177</c:v>
                </c:pt>
                <c:pt idx="15034">
                  <c:v>20.695446285997502</c:v>
                </c:pt>
                <c:pt idx="15035">
                  <c:v>20.6968228621772</c:v>
                </c:pt>
                <c:pt idx="15036">
                  <c:v>20.698199438356902</c:v>
                </c:pt>
                <c:pt idx="15037">
                  <c:v>20.6995760145366</c:v>
                </c:pt>
                <c:pt idx="15038">
                  <c:v>20.700952590716401</c:v>
                </c:pt>
                <c:pt idx="15039">
                  <c:v>20.702329166896099</c:v>
                </c:pt>
                <c:pt idx="15040">
                  <c:v>20.703705743075801</c:v>
                </c:pt>
                <c:pt idx="15041">
                  <c:v>20.705082319255599</c:v>
                </c:pt>
                <c:pt idx="15042">
                  <c:v>20.706458895435301</c:v>
                </c:pt>
                <c:pt idx="15043">
                  <c:v>20.707835471614999</c:v>
                </c:pt>
                <c:pt idx="15044">
                  <c:v>20.709212047794701</c:v>
                </c:pt>
                <c:pt idx="15045">
                  <c:v>20.710588623974498</c:v>
                </c:pt>
                <c:pt idx="15046">
                  <c:v>20.7119652001542</c:v>
                </c:pt>
                <c:pt idx="15047">
                  <c:v>20.713341776333898</c:v>
                </c:pt>
                <c:pt idx="15048">
                  <c:v>20.7147183525136</c:v>
                </c:pt>
                <c:pt idx="15049">
                  <c:v>20.716094928693401</c:v>
                </c:pt>
                <c:pt idx="15050">
                  <c:v>20.7174715048731</c:v>
                </c:pt>
                <c:pt idx="15051">
                  <c:v>20.718848081052801</c:v>
                </c:pt>
                <c:pt idx="15052">
                  <c:v>20.7202246572325</c:v>
                </c:pt>
                <c:pt idx="15053">
                  <c:v>20.721601233412301</c:v>
                </c:pt>
                <c:pt idx="15054">
                  <c:v>20.722977809591999</c:v>
                </c:pt>
                <c:pt idx="15055">
                  <c:v>20.724354385771701</c:v>
                </c:pt>
                <c:pt idx="15056">
                  <c:v>20.725730961951399</c:v>
                </c:pt>
                <c:pt idx="15057">
                  <c:v>20.7271075381312</c:v>
                </c:pt>
                <c:pt idx="15058">
                  <c:v>20.728484114310898</c:v>
                </c:pt>
                <c:pt idx="15059">
                  <c:v>20.7298606904906</c:v>
                </c:pt>
                <c:pt idx="15060">
                  <c:v>20.731237266670298</c:v>
                </c:pt>
                <c:pt idx="15061">
                  <c:v>20.7326138428501</c:v>
                </c:pt>
                <c:pt idx="15062">
                  <c:v>20.733990419029801</c:v>
                </c:pt>
                <c:pt idx="15063">
                  <c:v>20.7353669952095</c:v>
                </c:pt>
                <c:pt idx="15064">
                  <c:v>20.736743571389201</c:v>
                </c:pt>
                <c:pt idx="15065">
                  <c:v>20.738120147568999</c:v>
                </c:pt>
                <c:pt idx="15066">
                  <c:v>20.739496723748701</c:v>
                </c:pt>
                <c:pt idx="15067">
                  <c:v>20.740873299928399</c:v>
                </c:pt>
                <c:pt idx="15068">
                  <c:v>20.742249876108101</c:v>
                </c:pt>
                <c:pt idx="15069">
                  <c:v>20.743626452287899</c:v>
                </c:pt>
                <c:pt idx="15070">
                  <c:v>20.7450030284676</c:v>
                </c:pt>
                <c:pt idx="15071">
                  <c:v>20.746379604647299</c:v>
                </c:pt>
                <c:pt idx="15072">
                  <c:v>20.7477561808271</c:v>
                </c:pt>
                <c:pt idx="15073">
                  <c:v>20.749132757006802</c:v>
                </c:pt>
                <c:pt idx="15074">
                  <c:v>20.7505093331865</c:v>
                </c:pt>
                <c:pt idx="15075">
                  <c:v>20.751885909366202</c:v>
                </c:pt>
                <c:pt idx="15076">
                  <c:v>20.753262485545999</c:v>
                </c:pt>
                <c:pt idx="15077">
                  <c:v>20.754639061725701</c:v>
                </c:pt>
                <c:pt idx="15078">
                  <c:v>20.756015637905399</c:v>
                </c:pt>
                <c:pt idx="15079">
                  <c:v>20.757392214085101</c:v>
                </c:pt>
                <c:pt idx="15080">
                  <c:v>20.758768790264899</c:v>
                </c:pt>
                <c:pt idx="15081">
                  <c:v>20.760145366444601</c:v>
                </c:pt>
                <c:pt idx="15082">
                  <c:v>20.761521942624299</c:v>
                </c:pt>
                <c:pt idx="15083">
                  <c:v>20.762898518804001</c:v>
                </c:pt>
                <c:pt idx="15084">
                  <c:v>20.764275094983802</c:v>
                </c:pt>
                <c:pt idx="15085">
                  <c:v>20.7656516711635</c:v>
                </c:pt>
                <c:pt idx="15086">
                  <c:v>20.767028247343202</c:v>
                </c:pt>
                <c:pt idx="15087">
                  <c:v>20.7684048235229</c:v>
                </c:pt>
                <c:pt idx="15088">
                  <c:v>20.769781399702701</c:v>
                </c:pt>
                <c:pt idx="15089">
                  <c:v>20.771157975882399</c:v>
                </c:pt>
                <c:pt idx="15090">
                  <c:v>20.772534552062101</c:v>
                </c:pt>
                <c:pt idx="15091">
                  <c:v>20.773911128241799</c:v>
                </c:pt>
                <c:pt idx="15092">
                  <c:v>20.775287704421601</c:v>
                </c:pt>
                <c:pt idx="15093">
                  <c:v>20.776664280601299</c:v>
                </c:pt>
                <c:pt idx="15094">
                  <c:v>20.778040856781001</c:v>
                </c:pt>
                <c:pt idx="15095">
                  <c:v>20.779417432960699</c:v>
                </c:pt>
                <c:pt idx="15096">
                  <c:v>20.7807940091405</c:v>
                </c:pt>
                <c:pt idx="15097">
                  <c:v>20.782170585320198</c:v>
                </c:pt>
                <c:pt idx="15098">
                  <c:v>20.7835471614999</c:v>
                </c:pt>
                <c:pt idx="15099">
                  <c:v>20.784923737679598</c:v>
                </c:pt>
                <c:pt idx="15100">
                  <c:v>20.7863003138594</c:v>
                </c:pt>
                <c:pt idx="15101">
                  <c:v>20.787676890039101</c:v>
                </c:pt>
                <c:pt idx="15102">
                  <c:v>20.7890534662188</c:v>
                </c:pt>
                <c:pt idx="15103">
                  <c:v>20.790430042398601</c:v>
                </c:pt>
                <c:pt idx="15104">
                  <c:v>20.791806618578299</c:v>
                </c:pt>
                <c:pt idx="15105">
                  <c:v>20.793183194758001</c:v>
                </c:pt>
                <c:pt idx="15106">
                  <c:v>20.794559770937699</c:v>
                </c:pt>
                <c:pt idx="15107">
                  <c:v>20.7959363471175</c:v>
                </c:pt>
                <c:pt idx="15108">
                  <c:v>20.797312923297198</c:v>
                </c:pt>
                <c:pt idx="15109">
                  <c:v>20.7986894994769</c:v>
                </c:pt>
                <c:pt idx="15110">
                  <c:v>20.800066075656598</c:v>
                </c:pt>
                <c:pt idx="15111">
                  <c:v>20.8014426518364</c:v>
                </c:pt>
                <c:pt idx="15112">
                  <c:v>20.802819228016102</c:v>
                </c:pt>
                <c:pt idx="15113">
                  <c:v>20.8041958041958</c:v>
                </c:pt>
                <c:pt idx="15114">
                  <c:v>20.805572380375501</c:v>
                </c:pt>
                <c:pt idx="15115">
                  <c:v>20.806948956555299</c:v>
                </c:pt>
                <c:pt idx="15116">
                  <c:v>20.808325532735001</c:v>
                </c:pt>
                <c:pt idx="15117">
                  <c:v>20.809702108914699</c:v>
                </c:pt>
                <c:pt idx="15118">
                  <c:v>20.811078685094401</c:v>
                </c:pt>
                <c:pt idx="15119">
                  <c:v>20.812455261274199</c:v>
                </c:pt>
                <c:pt idx="15120">
                  <c:v>20.8138318374539</c:v>
                </c:pt>
                <c:pt idx="15121">
                  <c:v>20.815208413633599</c:v>
                </c:pt>
                <c:pt idx="15122">
                  <c:v>20.8165849898133</c:v>
                </c:pt>
                <c:pt idx="15123">
                  <c:v>20.817961565993102</c:v>
                </c:pt>
                <c:pt idx="15124">
                  <c:v>20.8193381421728</c:v>
                </c:pt>
                <c:pt idx="15125">
                  <c:v>20.820714718352502</c:v>
                </c:pt>
                <c:pt idx="15126">
                  <c:v>20.8220912945322</c:v>
                </c:pt>
                <c:pt idx="15127">
                  <c:v>20.823467870712001</c:v>
                </c:pt>
                <c:pt idx="15128">
                  <c:v>20.824844446891699</c:v>
                </c:pt>
                <c:pt idx="15129">
                  <c:v>20.826221023071401</c:v>
                </c:pt>
                <c:pt idx="15130">
                  <c:v>20.827597599251099</c:v>
                </c:pt>
                <c:pt idx="15131">
                  <c:v>20.828974175430901</c:v>
                </c:pt>
                <c:pt idx="15132">
                  <c:v>20.830350751610599</c:v>
                </c:pt>
                <c:pt idx="15133">
                  <c:v>20.831727327790301</c:v>
                </c:pt>
                <c:pt idx="15134">
                  <c:v>20.833103903970098</c:v>
                </c:pt>
                <c:pt idx="15135">
                  <c:v>20.8344804801498</c:v>
                </c:pt>
                <c:pt idx="15136">
                  <c:v>20.835857056329498</c:v>
                </c:pt>
                <c:pt idx="15137">
                  <c:v>20.8372336325092</c:v>
                </c:pt>
                <c:pt idx="15138">
                  <c:v>20.838610208689001</c:v>
                </c:pt>
                <c:pt idx="15139">
                  <c:v>20.839986784868699</c:v>
                </c:pt>
                <c:pt idx="15140">
                  <c:v>20.841363361048401</c:v>
                </c:pt>
                <c:pt idx="15141">
                  <c:v>20.842739937228099</c:v>
                </c:pt>
                <c:pt idx="15142">
                  <c:v>20.844116513407901</c:v>
                </c:pt>
                <c:pt idx="15143">
                  <c:v>20.845493089587599</c:v>
                </c:pt>
                <c:pt idx="15144">
                  <c:v>20.846869665767301</c:v>
                </c:pt>
                <c:pt idx="15145">
                  <c:v>20.848246241946999</c:v>
                </c:pt>
                <c:pt idx="15146">
                  <c:v>20.8496228181268</c:v>
                </c:pt>
                <c:pt idx="15147">
                  <c:v>20.850999394306498</c:v>
                </c:pt>
                <c:pt idx="15148">
                  <c:v>20.8523759704862</c:v>
                </c:pt>
                <c:pt idx="15149">
                  <c:v>20.853752546665898</c:v>
                </c:pt>
                <c:pt idx="15150">
                  <c:v>20.8551291228457</c:v>
                </c:pt>
                <c:pt idx="15151">
                  <c:v>20.856505699025401</c:v>
                </c:pt>
                <c:pt idx="15152">
                  <c:v>20.8578822752051</c:v>
                </c:pt>
                <c:pt idx="15153">
                  <c:v>20.859258851384801</c:v>
                </c:pt>
                <c:pt idx="15154">
                  <c:v>20.860635427564599</c:v>
                </c:pt>
                <c:pt idx="15155">
                  <c:v>20.862012003744301</c:v>
                </c:pt>
                <c:pt idx="15156">
                  <c:v>20.863388579923999</c:v>
                </c:pt>
                <c:pt idx="15157">
                  <c:v>20.864765156103701</c:v>
                </c:pt>
                <c:pt idx="15158">
                  <c:v>20.866141732283499</c:v>
                </c:pt>
                <c:pt idx="15159">
                  <c:v>20.8675183084632</c:v>
                </c:pt>
                <c:pt idx="15160">
                  <c:v>20.868894884642899</c:v>
                </c:pt>
                <c:pt idx="15161">
                  <c:v>20.8702714608226</c:v>
                </c:pt>
                <c:pt idx="15162">
                  <c:v>20.871648037002402</c:v>
                </c:pt>
                <c:pt idx="15163">
                  <c:v>20.8730246131821</c:v>
                </c:pt>
                <c:pt idx="15164">
                  <c:v>20.874401189361802</c:v>
                </c:pt>
                <c:pt idx="15165">
                  <c:v>20.8757777655415</c:v>
                </c:pt>
                <c:pt idx="15166">
                  <c:v>20.877154341721301</c:v>
                </c:pt>
                <c:pt idx="15167">
                  <c:v>20.878530917900999</c:v>
                </c:pt>
                <c:pt idx="15168">
                  <c:v>20.879907494080701</c:v>
                </c:pt>
                <c:pt idx="15169">
                  <c:v>20.881284070260499</c:v>
                </c:pt>
                <c:pt idx="15170">
                  <c:v>20.8826606464402</c:v>
                </c:pt>
                <c:pt idx="15171">
                  <c:v>20.884037222619899</c:v>
                </c:pt>
                <c:pt idx="15172">
                  <c:v>20.8854137987996</c:v>
                </c:pt>
                <c:pt idx="15173">
                  <c:v>20.886790374979402</c:v>
                </c:pt>
                <c:pt idx="15174">
                  <c:v>20.8881669511591</c:v>
                </c:pt>
                <c:pt idx="15175">
                  <c:v>20.889543527338802</c:v>
                </c:pt>
                <c:pt idx="15176">
                  <c:v>20.8909201035185</c:v>
                </c:pt>
                <c:pt idx="15177">
                  <c:v>20.892296679698301</c:v>
                </c:pt>
                <c:pt idx="15178">
                  <c:v>20.893673255877999</c:v>
                </c:pt>
                <c:pt idx="15179">
                  <c:v>20.895049832057701</c:v>
                </c:pt>
                <c:pt idx="15180">
                  <c:v>20.896426408237399</c:v>
                </c:pt>
                <c:pt idx="15181">
                  <c:v>20.897802984417201</c:v>
                </c:pt>
                <c:pt idx="15182">
                  <c:v>20.899179560596899</c:v>
                </c:pt>
                <c:pt idx="15183">
                  <c:v>20.900556136776601</c:v>
                </c:pt>
                <c:pt idx="15184">
                  <c:v>20.901932712956299</c:v>
                </c:pt>
                <c:pt idx="15185">
                  <c:v>20.9033092891361</c:v>
                </c:pt>
                <c:pt idx="15186">
                  <c:v>20.904685865315798</c:v>
                </c:pt>
                <c:pt idx="15187">
                  <c:v>20.9060624414955</c:v>
                </c:pt>
                <c:pt idx="15188">
                  <c:v>20.907439017675198</c:v>
                </c:pt>
                <c:pt idx="15189">
                  <c:v>20.908815593855</c:v>
                </c:pt>
                <c:pt idx="15190">
                  <c:v>20.910192170034701</c:v>
                </c:pt>
                <c:pt idx="15191">
                  <c:v>20.9115687462144</c:v>
                </c:pt>
                <c:pt idx="15192">
                  <c:v>20.912945322394101</c:v>
                </c:pt>
                <c:pt idx="15193">
                  <c:v>20.914321898573899</c:v>
                </c:pt>
                <c:pt idx="15194">
                  <c:v>20.915698474753601</c:v>
                </c:pt>
                <c:pt idx="15195">
                  <c:v>20.917075050933299</c:v>
                </c:pt>
                <c:pt idx="15196">
                  <c:v>20.918451627113001</c:v>
                </c:pt>
                <c:pt idx="15197">
                  <c:v>20.919828203292798</c:v>
                </c:pt>
                <c:pt idx="15198">
                  <c:v>20.9212047794725</c:v>
                </c:pt>
                <c:pt idx="15199">
                  <c:v>20.922581355652198</c:v>
                </c:pt>
                <c:pt idx="15200">
                  <c:v>20.923957931832</c:v>
                </c:pt>
                <c:pt idx="15201">
                  <c:v>20.925334508011701</c:v>
                </c:pt>
                <c:pt idx="15202">
                  <c:v>20.9267110841914</c:v>
                </c:pt>
                <c:pt idx="15203">
                  <c:v>20.928087660371101</c:v>
                </c:pt>
                <c:pt idx="15204">
                  <c:v>20.929464236550899</c:v>
                </c:pt>
                <c:pt idx="15205">
                  <c:v>20.930840812730601</c:v>
                </c:pt>
                <c:pt idx="15206">
                  <c:v>20.932217388910299</c:v>
                </c:pt>
                <c:pt idx="15207">
                  <c:v>20.933593965090001</c:v>
                </c:pt>
                <c:pt idx="15208">
                  <c:v>20.934970541269799</c:v>
                </c:pt>
                <c:pt idx="15209">
                  <c:v>20.9363471174495</c:v>
                </c:pt>
                <c:pt idx="15210">
                  <c:v>20.937723693629199</c:v>
                </c:pt>
                <c:pt idx="15211">
                  <c:v>20.9391002698089</c:v>
                </c:pt>
                <c:pt idx="15212">
                  <c:v>20.940476845988702</c:v>
                </c:pt>
                <c:pt idx="15213">
                  <c:v>20.9418534221684</c:v>
                </c:pt>
                <c:pt idx="15214">
                  <c:v>20.943229998348102</c:v>
                </c:pt>
                <c:pt idx="15215">
                  <c:v>20.9446065745278</c:v>
                </c:pt>
                <c:pt idx="15216">
                  <c:v>20.945983150707601</c:v>
                </c:pt>
                <c:pt idx="15217">
                  <c:v>20.947359726887299</c:v>
                </c:pt>
                <c:pt idx="15218">
                  <c:v>20.948736303067001</c:v>
                </c:pt>
                <c:pt idx="15219">
                  <c:v>20.950112879246699</c:v>
                </c:pt>
                <c:pt idx="15220">
                  <c:v>20.951489455426501</c:v>
                </c:pt>
                <c:pt idx="15221">
                  <c:v>20.952866031606199</c:v>
                </c:pt>
                <c:pt idx="15222">
                  <c:v>20.954242607785901</c:v>
                </c:pt>
                <c:pt idx="15223">
                  <c:v>20.955619183965599</c:v>
                </c:pt>
                <c:pt idx="15224">
                  <c:v>20.9569957601454</c:v>
                </c:pt>
                <c:pt idx="15225">
                  <c:v>20.958372336325102</c:v>
                </c:pt>
                <c:pt idx="15226">
                  <c:v>20.9597489125048</c:v>
                </c:pt>
                <c:pt idx="15227">
                  <c:v>20.961125488684502</c:v>
                </c:pt>
                <c:pt idx="15228">
                  <c:v>20.962502064864299</c:v>
                </c:pt>
                <c:pt idx="15229">
                  <c:v>20.963878641044001</c:v>
                </c:pt>
                <c:pt idx="15230">
                  <c:v>20.965255217223699</c:v>
                </c:pt>
                <c:pt idx="15231">
                  <c:v>20.966631793403401</c:v>
                </c:pt>
                <c:pt idx="15232">
                  <c:v>20.968008369583199</c:v>
                </c:pt>
                <c:pt idx="15233">
                  <c:v>20.969384945762901</c:v>
                </c:pt>
                <c:pt idx="15234">
                  <c:v>20.970761521942599</c:v>
                </c:pt>
                <c:pt idx="15235">
                  <c:v>20.9721380981224</c:v>
                </c:pt>
                <c:pt idx="15236">
                  <c:v>20.973514674302098</c:v>
                </c:pt>
                <c:pt idx="15237">
                  <c:v>20.9748912504818</c:v>
                </c:pt>
                <c:pt idx="15238">
                  <c:v>20.976267826661498</c:v>
                </c:pt>
                <c:pt idx="15239">
                  <c:v>20.9776444028413</c:v>
                </c:pt>
                <c:pt idx="15240">
                  <c:v>20.979020979021001</c:v>
                </c:pt>
                <c:pt idx="15241">
                  <c:v>20.9803975552007</c:v>
                </c:pt>
                <c:pt idx="15242">
                  <c:v>20.981774131380401</c:v>
                </c:pt>
                <c:pt idx="15243">
                  <c:v>20.983150707560199</c:v>
                </c:pt>
                <c:pt idx="15244">
                  <c:v>20.984527283739901</c:v>
                </c:pt>
                <c:pt idx="15245">
                  <c:v>20.985903859919599</c:v>
                </c:pt>
                <c:pt idx="15246">
                  <c:v>20.987280436099301</c:v>
                </c:pt>
                <c:pt idx="15247">
                  <c:v>20.988657012279099</c:v>
                </c:pt>
                <c:pt idx="15248">
                  <c:v>20.9900335884588</c:v>
                </c:pt>
                <c:pt idx="15249">
                  <c:v>20.991410164638499</c:v>
                </c:pt>
                <c:pt idx="15250">
                  <c:v>20.9927867408182</c:v>
                </c:pt>
                <c:pt idx="15251">
                  <c:v>20.994163316998002</c:v>
                </c:pt>
                <c:pt idx="15252">
                  <c:v>20.9955398931777</c:v>
                </c:pt>
                <c:pt idx="15253">
                  <c:v>20.996916469357402</c:v>
                </c:pt>
                <c:pt idx="15254">
                  <c:v>20.9982930455371</c:v>
                </c:pt>
                <c:pt idx="15255">
                  <c:v>20.999669621716901</c:v>
                </c:pt>
                <c:pt idx="15256">
                  <c:v>21.001046197896599</c:v>
                </c:pt>
                <c:pt idx="15257">
                  <c:v>21.002422774076301</c:v>
                </c:pt>
                <c:pt idx="15258">
                  <c:v>21.003799350256099</c:v>
                </c:pt>
                <c:pt idx="15259">
                  <c:v>21.0051759264358</c:v>
                </c:pt>
                <c:pt idx="15260">
                  <c:v>21.006552502615499</c:v>
                </c:pt>
                <c:pt idx="15261">
                  <c:v>21.0079290787952</c:v>
                </c:pt>
                <c:pt idx="15262">
                  <c:v>21.009305654975002</c:v>
                </c:pt>
                <c:pt idx="15263">
                  <c:v>21.0106822311547</c:v>
                </c:pt>
                <c:pt idx="15264">
                  <c:v>21.012058807334402</c:v>
                </c:pt>
                <c:pt idx="15265">
                  <c:v>21.0134353835141</c:v>
                </c:pt>
                <c:pt idx="15266">
                  <c:v>21.014811959693901</c:v>
                </c:pt>
                <c:pt idx="15267">
                  <c:v>21.016188535873599</c:v>
                </c:pt>
                <c:pt idx="15268">
                  <c:v>21.017565112053301</c:v>
                </c:pt>
                <c:pt idx="15269">
                  <c:v>21.018941688232999</c:v>
                </c:pt>
                <c:pt idx="15270">
                  <c:v>21.020318264412801</c:v>
                </c:pt>
                <c:pt idx="15271">
                  <c:v>21.021694840592499</c:v>
                </c:pt>
                <c:pt idx="15272">
                  <c:v>21.023071416772201</c:v>
                </c:pt>
                <c:pt idx="15273">
                  <c:v>21.024447992951899</c:v>
                </c:pt>
                <c:pt idx="15274">
                  <c:v>21.0258245691317</c:v>
                </c:pt>
                <c:pt idx="15275">
                  <c:v>21.027201145311398</c:v>
                </c:pt>
                <c:pt idx="15276">
                  <c:v>21.0285777214911</c:v>
                </c:pt>
                <c:pt idx="15277">
                  <c:v>21.029954297670798</c:v>
                </c:pt>
                <c:pt idx="15278">
                  <c:v>21.0313308738506</c:v>
                </c:pt>
                <c:pt idx="15279">
                  <c:v>21.032707450030301</c:v>
                </c:pt>
                <c:pt idx="15280">
                  <c:v>21.03408402621</c:v>
                </c:pt>
                <c:pt idx="15281">
                  <c:v>21.035460602389701</c:v>
                </c:pt>
                <c:pt idx="15282">
                  <c:v>21.036837178569499</c:v>
                </c:pt>
                <c:pt idx="15283">
                  <c:v>21.038213754749201</c:v>
                </c:pt>
                <c:pt idx="15284">
                  <c:v>21.039590330928899</c:v>
                </c:pt>
                <c:pt idx="15285">
                  <c:v>21.040966907108601</c:v>
                </c:pt>
                <c:pt idx="15286">
                  <c:v>21.042343483288398</c:v>
                </c:pt>
                <c:pt idx="15287">
                  <c:v>21.0437200594681</c:v>
                </c:pt>
                <c:pt idx="15288">
                  <c:v>21.045096635647798</c:v>
                </c:pt>
                <c:pt idx="15289">
                  <c:v>21.0464732118275</c:v>
                </c:pt>
                <c:pt idx="15290">
                  <c:v>21.047849788007301</c:v>
                </c:pt>
                <c:pt idx="15291">
                  <c:v>21.049226364187</c:v>
                </c:pt>
                <c:pt idx="15292">
                  <c:v>21.050602940366701</c:v>
                </c:pt>
                <c:pt idx="15293">
                  <c:v>21.051979516546499</c:v>
                </c:pt>
                <c:pt idx="15294">
                  <c:v>21.053356092726201</c:v>
                </c:pt>
                <c:pt idx="15295">
                  <c:v>21.054732668905899</c:v>
                </c:pt>
                <c:pt idx="15296">
                  <c:v>21.056109245085601</c:v>
                </c:pt>
                <c:pt idx="15297">
                  <c:v>21.057485821265399</c:v>
                </c:pt>
                <c:pt idx="15298">
                  <c:v>21.0588623974451</c:v>
                </c:pt>
                <c:pt idx="15299">
                  <c:v>21.060238973624799</c:v>
                </c:pt>
                <c:pt idx="15300">
                  <c:v>21.0616155498045</c:v>
                </c:pt>
                <c:pt idx="15301">
                  <c:v>21.062992125984302</c:v>
                </c:pt>
                <c:pt idx="15302">
                  <c:v>21.064368702164</c:v>
                </c:pt>
                <c:pt idx="15303">
                  <c:v>21.065745278343702</c:v>
                </c:pt>
                <c:pt idx="15304">
                  <c:v>21.0671218545234</c:v>
                </c:pt>
                <c:pt idx="15305">
                  <c:v>21.068498430703201</c:v>
                </c:pt>
                <c:pt idx="15306">
                  <c:v>21.069875006882899</c:v>
                </c:pt>
                <c:pt idx="15307">
                  <c:v>21.071251583062601</c:v>
                </c:pt>
                <c:pt idx="15308">
                  <c:v>21.072628159242299</c:v>
                </c:pt>
                <c:pt idx="15309">
                  <c:v>21.074004735422101</c:v>
                </c:pt>
                <c:pt idx="15310">
                  <c:v>21.075381311601799</c:v>
                </c:pt>
                <c:pt idx="15311">
                  <c:v>21.076757887781501</c:v>
                </c:pt>
                <c:pt idx="15312">
                  <c:v>21.078134463961199</c:v>
                </c:pt>
                <c:pt idx="15313">
                  <c:v>21.079511040141</c:v>
                </c:pt>
                <c:pt idx="15314">
                  <c:v>21.080887616320702</c:v>
                </c:pt>
                <c:pt idx="15315">
                  <c:v>21.0822641925004</c:v>
                </c:pt>
                <c:pt idx="15316">
                  <c:v>21.083640768680102</c:v>
                </c:pt>
                <c:pt idx="15317">
                  <c:v>21.085017344859899</c:v>
                </c:pt>
                <c:pt idx="15318">
                  <c:v>21.086393921039601</c:v>
                </c:pt>
                <c:pt idx="15319">
                  <c:v>21.087770497219299</c:v>
                </c:pt>
                <c:pt idx="15320">
                  <c:v>21.089147073399001</c:v>
                </c:pt>
                <c:pt idx="15321">
                  <c:v>21.090523649578799</c:v>
                </c:pt>
                <c:pt idx="15322">
                  <c:v>21.091900225758501</c:v>
                </c:pt>
                <c:pt idx="15323">
                  <c:v>21.093276801938199</c:v>
                </c:pt>
                <c:pt idx="15324">
                  <c:v>21.094653378118</c:v>
                </c:pt>
                <c:pt idx="15325">
                  <c:v>21.096029954297698</c:v>
                </c:pt>
                <c:pt idx="15326">
                  <c:v>21.0974065304774</c:v>
                </c:pt>
                <c:pt idx="15327">
                  <c:v>21.098783106657098</c:v>
                </c:pt>
                <c:pt idx="15328">
                  <c:v>21.1001596828369</c:v>
                </c:pt>
                <c:pt idx="15329">
                  <c:v>21.101536259016601</c:v>
                </c:pt>
                <c:pt idx="15330">
                  <c:v>21.1029128351963</c:v>
                </c:pt>
                <c:pt idx="15331">
                  <c:v>21.104289411376001</c:v>
                </c:pt>
                <c:pt idx="15332">
                  <c:v>21.105665987555799</c:v>
                </c:pt>
                <c:pt idx="15333">
                  <c:v>21.107042563735501</c:v>
                </c:pt>
                <c:pt idx="15334">
                  <c:v>21.108419139915199</c:v>
                </c:pt>
                <c:pt idx="15335">
                  <c:v>21.109795716094901</c:v>
                </c:pt>
                <c:pt idx="15336">
                  <c:v>21.111172292274698</c:v>
                </c:pt>
                <c:pt idx="15337">
                  <c:v>21.1125488684544</c:v>
                </c:pt>
                <c:pt idx="15338">
                  <c:v>21.113925444634098</c:v>
                </c:pt>
                <c:pt idx="15339">
                  <c:v>21.1153020208138</c:v>
                </c:pt>
                <c:pt idx="15340">
                  <c:v>21.116678596993602</c:v>
                </c:pt>
                <c:pt idx="15341">
                  <c:v>21.1180551731733</c:v>
                </c:pt>
                <c:pt idx="15342">
                  <c:v>21.119431749353001</c:v>
                </c:pt>
                <c:pt idx="15343">
                  <c:v>21.1208083255327</c:v>
                </c:pt>
                <c:pt idx="15344">
                  <c:v>21.122184901712501</c:v>
                </c:pt>
                <c:pt idx="15345">
                  <c:v>21.123561477892199</c:v>
                </c:pt>
                <c:pt idx="15346">
                  <c:v>21.124938054071901</c:v>
                </c:pt>
                <c:pt idx="15347">
                  <c:v>21.126314630251599</c:v>
                </c:pt>
                <c:pt idx="15348">
                  <c:v>21.1276912064314</c:v>
                </c:pt>
                <c:pt idx="15349">
                  <c:v>21.129067782611099</c:v>
                </c:pt>
                <c:pt idx="15350">
                  <c:v>21.1304443587908</c:v>
                </c:pt>
                <c:pt idx="15351">
                  <c:v>21.131820934970499</c:v>
                </c:pt>
                <c:pt idx="15352">
                  <c:v>21.1331975111503</c:v>
                </c:pt>
                <c:pt idx="15353">
                  <c:v>21.134574087330002</c:v>
                </c:pt>
                <c:pt idx="15354">
                  <c:v>21.1359506635097</c:v>
                </c:pt>
                <c:pt idx="15355">
                  <c:v>21.137327239689402</c:v>
                </c:pt>
                <c:pt idx="15356">
                  <c:v>21.138703815869199</c:v>
                </c:pt>
                <c:pt idx="15357">
                  <c:v>21.140080392048901</c:v>
                </c:pt>
                <c:pt idx="15358">
                  <c:v>21.141456968228599</c:v>
                </c:pt>
                <c:pt idx="15359">
                  <c:v>21.142833544408401</c:v>
                </c:pt>
                <c:pt idx="15360">
                  <c:v>21.144210120588099</c:v>
                </c:pt>
                <c:pt idx="15361">
                  <c:v>21.145586696767801</c:v>
                </c:pt>
                <c:pt idx="15362">
                  <c:v>21.146963272947499</c:v>
                </c:pt>
                <c:pt idx="15363">
                  <c:v>21.1483398491273</c:v>
                </c:pt>
                <c:pt idx="15364">
                  <c:v>21.149716425306998</c:v>
                </c:pt>
                <c:pt idx="15365">
                  <c:v>21.1510930014867</c:v>
                </c:pt>
                <c:pt idx="15366">
                  <c:v>21.152469577666398</c:v>
                </c:pt>
                <c:pt idx="15367">
                  <c:v>21.153846153846199</c:v>
                </c:pt>
                <c:pt idx="15368">
                  <c:v>21.155222730025901</c:v>
                </c:pt>
                <c:pt idx="15369">
                  <c:v>21.156599306205599</c:v>
                </c:pt>
                <c:pt idx="15370">
                  <c:v>21.157975882385301</c:v>
                </c:pt>
                <c:pt idx="15371">
                  <c:v>21.159352458565099</c:v>
                </c:pt>
                <c:pt idx="15372">
                  <c:v>21.160729034744801</c:v>
                </c:pt>
                <c:pt idx="15373">
                  <c:v>21.162105610924499</c:v>
                </c:pt>
                <c:pt idx="15374">
                  <c:v>21.163482187104201</c:v>
                </c:pt>
                <c:pt idx="15375">
                  <c:v>21.164858763283998</c:v>
                </c:pt>
                <c:pt idx="15376">
                  <c:v>21.1662353394637</c:v>
                </c:pt>
                <c:pt idx="15377">
                  <c:v>21.167611915643398</c:v>
                </c:pt>
                <c:pt idx="15378">
                  <c:v>21.1689884918231</c:v>
                </c:pt>
                <c:pt idx="15379">
                  <c:v>21.170365068002901</c:v>
                </c:pt>
                <c:pt idx="15380">
                  <c:v>21.1717416441826</c:v>
                </c:pt>
                <c:pt idx="15381">
                  <c:v>21.173118220362301</c:v>
                </c:pt>
                <c:pt idx="15382">
                  <c:v>21.174494796542</c:v>
                </c:pt>
                <c:pt idx="15383">
                  <c:v>21.175871372721801</c:v>
                </c:pt>
                <c:pt idx="15384">
                  <c:v>21.177247948901499</c:v>
                </c:pt>
                <c:pt idx="15385">
                  <c:v>21.178624525081201</c:v>
                </c:pt>
                <c:pt idx="15386">
                  <c:v>21.180001101260899</c:v>
                </c:pt>
                <c:pt idx="15387">
                  <c:v>21.1813776774407</c:v>
                </c:pt>
                <c:pt idx="15388">
                  <c:v>21.182754253620399</c:v>
                </c:pt>
                <c:pt idx="15389">
                  <c:v>21.1841308298001</c:v>
                </c:pt>
                <c:pt idx="15390">
                  <c:v>21.185507405979902</c:v>
                </c:pt>
                <c:pt idx="15391">
                  <c:v>21.1868839821596</c:v>
                </c:pt>
                <c:pt idx="15392">
                  <c:v>21.188260558339302</c:v>
                </c:pt>
                <c:pt idx="15393">
                  <c:v>21.189637134519</c:v>
                </c:pt>
                <c:pt idx="15394">
                  <c:v>21.191013710698801</c:v>
                </c:pt>
                <c:pt idx="15395">
                  <c:v>21.192390286878499</c:v>
                </c:pt>
                <c:pt idx="15396">
                  <c:v>21.193766863058201</c:v>
                </c:pt>
                <c:pt idx="15397">
                  <c:v>21.195143439237899</c:v>
                </c:pt>
                <c:pt idx="15398">
                  <c:v>21.1965200154177</c:v>
                </c:pt>
                <c:pt idx="15399">
                  <c:v>21.197896591597399</c:v>
                </c:pt>
                <c:pt idx="15400">
                  <c:v>21.1992731677771</c:v>
                </c:pt>
                <c:pt idx="15401">
                  <c:v>21.200649743956799</c:v>
                </c:pt>
                <c:pt idx="15402">
                  <c:v>21.2020263201366</c:v>
                </c:pt>
                <c:pt idx="15403">
                  <c:v>21.203402896316302</c:v>
                </c:pt>
                <c:pt idx="15404">
                  <c:v>21.204779472496</c:v>
                </c:pt>
                <c:pt idx="15405">
                  <c:v>21.206156048675702</c:v>
                </c:pt>
                <c:pt idx="15406">
                  <c:v>21.207532624855499</c:v>
                </c:pt>
                <c:pt idx="15407">
                  <c:v>21.208909201035201</c:v>
                </c:pt>
                <c:pt idx="15408">
                  <c:v>21.210285777214899</c:v>
                </c:pt>
                <c:pt idx="15409">
                  <c:v>21.211662353394601</c:v>
                </c:pt>
                <c:pt idx="15410">
                  <c:v>21.213038929574399</c:v>
                </c:pt>
                <c:pt idx="15411">
                  <c:v>21.214415505754101</c:v>
                </c:pt>
                <c:pt idx="15412">
                  <c:v>21.215792081933799</c:v>
                </c:pt>
                <c:pt idx="15413">
                  <c:v>21.217168658113501</c:v>
                </c:pt>
                <c:pt idx="15414">
                  <c:v>21.218545234293298</c:v>
                </c:pt>
                <c:pt idx="15415">
                  <c:v>21.219921810473</c:v>
                </c:pt>
                <c:pt idx="15416">
                  <c:v>21.221298386652698</c:v>
                </c:pt>
                <c:pt idx="15417">
                  <c:v>21.2226749628324</c:v>
                </c:pt>
                <c:pt idx="15418">
                  <c:v>21.224051539012201</c:v>
                </c:pt>
                <c:pt idx="15419">
                  <c:v>21.2254281151919</c:v>
                </c:pt>
                <c:pt idx="15420">
                  <c:v>21.226804691371601</c:v>
                </c:pt>
                <c:pt idx="15421">
                  <c:v>21.228181267551399</c:v>
                </c:pt>
                <c:pt idx="15422">
                  <c:v>21.229557843731101</c:v>
                </c:pt>
                <c:pt idx="15423">
                  <c:v>21.230934419910799</c:v>
                </c:pt>
                <c:pt idx="15424">
                  <c:v>21.232310996090501</c:v>
                </c:pt>
                <c:pt idx="15425">
                  <c:v>21.233687572270298</c:v>
                </c:pt>
                <c:pt idx="15426">
                  <c:v>21.23506414845</c:v>
                </c:pt>
                <c:pt idx="15427">
                  <c:v>21.236440724629698</c:v>
                </c:pt>
                <c:pt idx="15428">
                  <c:v>21.2378173008094</c:v>
                </c:pt>
                <c:pt idx="15429">
                  <c:v>21.239193876989201</c:v>
                </c:pt>
                <c:pt idx="15430">
                  <c:v>21.2405704531689</c:v>
                </c:pt>
                <c:pt idx="15431">
                  <c:v>21.241947029348601</c:v>
                </c:pt>
                <c:pt idx="15432">
                  <c:v>21.2433236055283</c:v>
                </c:pt>
                <c:pt idx="15433">
                  <c:v>21.244700181708101</c:v>
                </c:pt>
                <c:pt idx="15434">
                  <c:v>21.246076757887799</c:v>
                </c:pt>
                <c:pt idx="15435">
                  <c:v>21.247453334067501</c:v>
                </c:pt>
                <c:pt idx="15436">
                  <c:v>21.248829910247199</c:v>
                </c:pt>
                <c:pt idx="15437">
                  <c:v>21.250206486427</c:v>
                </c:pt>
                <c:pt idx="15438">
                  <c:v>21.251583062606699</c:v>
                </c:pt>
                <c:pt idx="15439">
                  <c:v>21.2529596387864</c:v>
                </c:pt>
                <c:pt idx="15440">
                  <c:v>21.254336214966099</c:v>
                </c:pt>
                <c:pt idx="15441">
                  <c:v>21.2557127911459</c:v>
                </c:pt>
                <c:pt idx="15442">
                  <c:v>21.257089367325602</c:v>
                </c:pt>
                <c:pt idx="15443">
                  <c:v>21.2584659435053</c:v>
                </c:pt>
                <c:pt idx="15444">
                  <c:v>21.259842519685002</c:v>
                </c:pt>
                <c:pt idx="15445">
                  <c:v>21.261219095864799</c:v>
                </c:pt>
                <c:pt idx="15446">
                  <c:v>21.262595672044501</c:v>
                </c:pt>
                <c:pt idx="15447">
                  <c:v>21.263972248224199</c:v>
                </c:pt>
                <c:pt idx="15448">
                  <c:v>21.265348824403901</c:v>
                </c:pt>
                <c:pt idx="15449">
                  <c:v>21.266725400583699</c:v>
                </c:pt>
                <c:pt idx="15450">
                  <c:v>21.268101976763401</c:v>
                </c:pt>
                <c:pt idx="15451">
                  <c:v>21.269478552943099</c:v>
                </c:pt>
                <c:pt idx="15452">
                  <c:v>21.2708551291229</c:v>
                </c:pt>
                <c:pt idx="15453">
                  <c:v>21.272231705302602</c:v>
                </c:pt>
                <c:pt idx="15454">
                  <c:v>21.2736082814823</c:v>
                </c:pt>
                <c:pt idx="15455">
                  <c:v>21.274984857662002</c:v>
                </c:pt>
                <c:pt idx="15456">
                  <c:v>21.276361433841799</c:v>
                </c:pt>
                <c:pt idx="15457">
                  <c:v>21.277738010021501</c:v>
                </c:pt>
                <c:pt idx="15458">
                  <c:v>21.279114586201199</c:v>
                </c:pt>
                <c:pt idx="15459">
                  <c:v>21.280491162380901</c:v>
                </c:pt>
                <c:pt idx="15460">
                  <c:v>21.281867738560699</c:v>
                </c:pt>
                <c:pt idx="15461">
                  <c:v>21.283244314740401</c:v>
                </c:pt>
                <c:pt idx="15462">
                  <c:v>21.284620890920099</c:v>
                </c:pt>
                <c:pt idx="15463">
                  <c:v>21.285997467099801</c:v>
                </c:pt>
                <c:pt idx="15464">
                  <c:v>21.287374043279598</c:v>
                </c:pt>
                <c:pt idx="15465">
                  <c:v>21.2887506194593</c:v>
                </c:pt>
                <c:pt idx="15466">
                  <c:v>21.290127195638998</c:v>
                </c:pt>
                <c:pt idx="15467">
                  <c:v>21.2915037718187</c:v>
                </c:pt>
                <c:pt idx="15468">
                  <c:v>21.292880347998501</c:v>
                </c:pt>
                <c:pt idx="15469">
                  <c:v>21.2942569241782</c:v>
                </c:pt>
                <c:pt idx="15470">
                  <c:v>21.295633500357901</c:v>
                </c:pt>
                <c:pt idx="15471">
                  <c:v>21.2970100765376</c:v>
                </c:pt>
                <c:pt idx="15472">
                  <c:v>21.298386652717401</c:v>
                </c:pt>
                <c:pt idx="15473">
                  <c:v>21.299763228897099</c:v>
                </c:pt>
                <c:pt idx="15474">
                  <c:v>21.301139805076801</c:v>
                </c:pt>
                <c:pt idx="15475">
                  <c:v>21.302516381256499</c:v>
                </c:pt>
                <c:pt idx="15476">
                  <c:v>21.3038929574363</c:v>
                </c:pt>
                <c:pt idx="15477">
                  <c:v>21.305269533615999</c:v>
                </c:pt>
                <c:pt idx="15478">
                  <c:v>21.3066461097957</c:v>
                </c:pt>
                <c:pt idx="15479">
                  <c:v>21.308022685975399</c:v>
                </c:pt>
                <c:pt idx="15480">
                  <c:v>21.3093992621552</c:v>
                </c:pt>
                <c:pt idx="15481">
                  <c:v>21.310775838334902</c:v>
                </c:pt>
                <c:pt idx="15482">
                  <c:v>21.3121524145146</c:v>
                </c:pt>
                <c:pt idx="15483">
                  <c:v>21.313528990694401</c:v>
                </c:pt>
                <c:pt idx="15484">
                  <c:v>21.314905566874099</c:v>
                </c:pt>
                <c:pt idx="15485">
                  <c:v>21.316282143053801</c:v>
                </c:pt>
                <c:pt idx="15486">
                  <c:v>21.317658719233499</c:v>
                </c:pt>
                <c:pt idx="15487">
                  <c:v>21.3190352954133</c:v>
                </c:pt>
                <c:pt idx="15488">
                  <c:v>21.320411871592999</c:v>
                </c:pt>
                <c:pt idx="15489">
                  <c:v>21.3217884477727</c:v>
                </c:pt>
                <c:pt idx="15490">
                  <c:v>21.323165023952399</c:v>
                </c:pt>
                <c:pt idx="15491">
                  <c:v>21.3245416001322</c:v>
                </c:pt>
                <c:pt idx="15492">
                  <c:v>21.325918176311902</c:v>
                </c:pt>
                <c:pt idx="15493">
                  <c:v>21.3272947524916</c:v>
                </c:pt>
                <c:pt idx="15494">
                  <c:v>21.328671328671302</c:v>
                </c:pt>
                <c:pt idx="15495">
                  <c:v>21.330047904851099</c:v>
                </c:pt>
                <c:pt idx="15496">
                  <c:v>21.331424481030801</c:v>
                </c:pt>
                <c:pt idx="15497">
                  <c:v>21.332801057210499</c:v>
                </c:pt>
                <c:pt idx="15498">
                  <c:v>21.334177633390201</c:v>
                </c:pt>
                <c:pt idx="15499">
                  <c:v>21.335554209569999</c:v>
                </c:pt>
                <c:pt idx="15500">
                  <c:v>21.336930785749701</c:v>
                </c:pt>
                <c:pt idx="15501">
                  <c:v>21.338307361929399</c:v>
                </c:pt>
                <c:pt idx="15502">
                  <c:v>21.339683938109101</c:v>
                </c:pt>
                <c:pt idx="15503">
                  <c:v>21.341060514288898</c:v>
                </c:pt>
                <c:pt idx="15504">
                  <c:v>21.3424370904686</c:v>
                </c:pt>
                <c:pt idx="15505">
                  <c:v>21.343813666648298</c:v>
                </c:pt>
                <c:pt idx="15506">
                  <c:v>21.345190242828</c:v>
                </c:pt>
                <c:pt idx="15507">
                  <c:v>21.346566819007801</c:v>
                </c:pt>
                <c:pt idx="15508">
                  <c:v>21.3479433951875</c:v>
                </c:pt>
                <c:pt idx="15509">
                  <c:v>21.349319971367201</c:v>
                </c:pt>
                <c:pt idx="15510">
                  <c:v>21.350696547546899</c:v>
                </c:pt>
                <c:pt idx="15511">
                  <c:v>21.352073123726701</c:v>
                </c:pt>
                <c:pt idx="15512">
                  <c:v>21.353449699906399</c:v>
                </c:pt>
                <c:pt idx="15513">
                  <c:v>21.354826276086101</c:v>
                </c:pt>
                <c:pt idx="15514">
                  <c:v>21.356202852265898</c:v>
                </c:pt>
                <c:pt idx="15515">
                  <c:v>21.3575794284456</c:v>
                </c:pt>
                <c:pt idx="15516">
                  <c:v>21.358956004625298</c:v>
                </c:pt>
                <c:pt idx="15517">
                  <c:v>21.360332580805</c:v>
                </c:pt>
                <c:pt idx="15518">
                  <c:v>21.361709156984801</c:v>
                </c:pt>
                <c:pt idx="15519">
                  <c:v>21.3630857331645</c:v>
                </c:pt>
                <c:pt idx="15520">
                  <c:v>21.364462309344201</c:v>
                </c:pt>
                <c:pt idx="15521">
                  <c:v>21.3658388855239</c:v>
                </c:pt>
                <c:pt idx="15522">
                  <c:v>21.367215461703701</c:v>
                </c:pt>
                <c:pt idx="15523">
                  <c:v>21.368592037883399</c:v>
                </c:pt>
                <c:pt idx="15524">
                  <c:v>21.369968614063101</c:v>
                </c:pt>
                <c:pt idx="15525">
                  <c:v>21.371345190242799</c:v>
                </c:pt>
                <c:pt idx="15526">
                  <c:v>21.3727217664226</c:v>
                </c:pt>
                <c:pt idx="15527">
                  <c:v>21.374098342602299</c:v>
                </c:pt>
                <c:pt idx="15528">
                  <c:v>21.375474918782</c:v>
                </c:pt>
                <c:pt idx="15529">
                  <c:v>21.376851494961699</c:v>
                </c:pt>
                <c:pt idx="15530">
                  <c:v>21.3782280711415</c:v>
                </c:pt>
                <c:pt idx="15531">
                  <c:v>21.379604647321202</c:v>
                </c:pt>
                <c:pt idx="15532">
                  <c:v>21.3809812235009</c:v>
                </c:pt>
                <c:pt idx="15533">
                  <c:v>21.382357799680602</c:v>
                </c:pt>
                <c:pt idx="15534">
                  <c:v>21.383734375860399</c:v>
                </c:pt>
                <c:pt idx="15535">
                  <c:v>21.385110952040101</c:v>
                </c:pt>
                <c:pt idx="15536">
                  <c:v>21.386487528219799</c:v>
                </c:pt>
                <c:pt idx="15537">
                  <c:v>21.387864104399501</c:v>
                </c:pt>
                <c:pt idx="15538">
                  <c:v>21.389240680579299</c:v>
                </c:pt>
                <c:pt idx="15539">
                  <c:v>21.390617256759</c:v>
                </c:pt>
                <c:pt idx="15540">
                  <c:v>21.391993832938699</c:v>
                </c:pt>
                <c:pt idx="15541">
                  <c:v>21.3933704091184</c:v>
                </c:pt>
                <c:pt idx="15542">
                  <c:v>21.394746985298202</c:v>
                </c:pt>
                <c:pt idx="15543">
                  <c:v>21.3961235614779</c:v>
                </c:pt>
                <c:pt idx="15544">
                  <c:v>21.397500137657602</c:v>
                </c:pt>
                <c:pt idx="15545">
                  <c:v>21.3988767138373</c:v>
                </c:pt>
                <c:pt idx="15546">
                  <c:v>21.400253290017101</c:v>
                </c:pt>
                <c:pt idx="15547">
                  <c:v>21.401629866196799</c:v>
                </c:pt>
                <c:pt idx="15548">
                  <c:v>21.403006442376501</c:v>
                </c:pt>
                <c:pt idx="15549">
                  <c:v>21.404383018556299</c:v>
                </c:pt>
                <c:pt idx="15550">
                  <c:v>21.405759594736001</c:v>
                </c:pt>
                <c:pt idx="15551">
                  <c:v>21.407136170915699</c:v>
                </c:pt>
                <c:pt idx="15552">
                  <c:v>21.408512747095401</c:v>
                </c:pt>
                <c:pt idx="15553">
                  <c:v>21.409889323275198</c:v>
                </c:pt>
                <c:pt idx="15554">
                  <c:v>21.4112658994549</c:v>
                </c:pt>
                <c:pt idx="15555">
                  <c:v>21.412642475634598</c:v>
                </c:pt>
                <c:pt idx="15556">
                  <c:v>21.4140190518143</c:v>
                </c:pt>
                <c:pt idx="15557">
                  <c:v>21.415395627994101</c:v>
                </c:pt>
                <c:pt idx="15558">
                  <c:v>21.4167722041738</c:v>
                </c:pt>
                <c:pt idx="15559">
                  <c:v>21.418148780353501</c:v>
                </c:pt>
                <c:pt idx="15560">
                  <c:v>21.4195253565332</c:v>
                </c:pt>
                <c:pt idx="15561">
                  <c:v>21.420901932713001</c:v>
                </c:pt>
                <c:pt idx="15562">
                  <c:v>21.422278508892699</c:v>
                </c:pt>
                <c:pt idx="15563">
                  <c:v>21.423655085072401</c:v>
                </c:pt>
                <c:pt idx="15564">
                  <c:v>21.425031661252099</c:v>
                </c:pt>
                <c:pt idx="15565">
                  <c:v>21.4264082374319</c:v>
                </c:pt>
                <c:pt idx="15566">
                  <c:v>21.427784813611598</c:v>
                </c:pt>
                <c:pt idx="15567">
                  <c:v>21.4291613897913</c:v>
                </c:pt>
                <c:pt idx="15568">
                  <c:v>21.430537965970998</c:v>
                </c:pt>
                <c:pt idx="15569">
                  <c:v>21.4319145421508</c:v>
                </c:pt>
                <c:pt idx="15570">
                  <c:v>21.433291118330501</c:v>
                </c:pt>
                <c:pt idx="15571">
                  <c:v>21.4346676945102</c:v>
                </c:pt>
                <c:pt idx="15572">
                  <c:v>21.436044270689901</c:v>
                </c:pt>
                <c:pt idx="15573">
                  <c:v>21.437420846869699</c:v>
                </c:pt>
                <c:pt idx="15574">
                  <c:v>21.438797423049401</c:v>
                </c:pt>
                <c:pt idx="15575">
                  <c:v>21.440173999229099</c:v>
                </c:pt>
                <c:pt idx="15576">
                  <c:v>21.441550575408801</c:v>
                </c:pt>
                <c:pt idx="15577">
                  <c:v>21.442927151588599</c:v>
                </c:pt>
                <c:pt idx="15578">
                  <c:v>21.4443037277683</c:v>
                </c:pt>
                <c:pt idx="15579">
                  <c:v>21.445680303947999</c:v>
                </c:pt>
                <c:pt idx="15580">
                  <c:v>21.4470568801278</c:v>
                </c:pt>
                <c:pt idx="15581">
                  <c:v>21.448433456307502</c:v>
                </c:pt>
                <c:pt idx="15582">
                  <c:v>21.4498100324872</c:v>
                </c:pt>
                <c:pt idx="15583">
                  <c:v>21.451186608666902</c:v>
                </c:pt>
                <c:pt idx="15584">
                  <c:v>21.452563184846699</c:v>
                </c:pt>
                <c:pt idx="15585">
                  <c:v>21.453939761026401</c:v>
                </c:pt>
                <c:pt idx="15586">
                  <c:v>21.455316337206099</c:v>
                </c:pt>
                <c:pt idx="15587">
                  <c:v>21.456692913385801</c:v>
                </c:pt>
                <c:pt idx="15588">
                  <c:v>21.458069489565599</c:v>
                </c:pt>
                <c:pt idx="15589">
                  <c:v>21.459446065745301</c:v>
                </c:pt>
                <c:pt idx="15590">
                  <c:v>21.460822641924999</c:v>
                </c:pt>
                <c:pt idx="15591">
                  <c:v>21.462199218104701</c:v>
                </c:pt>
                <c:pt idx="15592">
                  <c:v>21.463575794284498</c:v>
                </c:pt>
                <c:pt idx="15593">
                  <c:v>21.4649523704642</c:v>
                </c:pt>
                <c:pt idx="15594">
                  <c:v>21.466328946643898</c:v>
                </c:pt>
                <c:pt idx="15595">
                  <c:v>21.4677055228236</c:v>
                </c:pt>
                <c:pt idx="15596">
                  <c:v>21.469082099003401</c:v>
                </c:pt>
                <c:pt idx="15597">
                  <c:v>21.470458675183099</c:v>
                </c:pt>
                <c:pt idx="15598">
                  <c:v>21.471835251362801</c:v>
                </c:pt>
                <c:pt idx="15599">
                  <c:v>21.473211827542499</c:v>
                </c:pt>
                <c:pt idx="15600">
                  <c:v>21.474588403722301</c:v>
                </c:pt>
                <c:pt idx="15601">
                  <c:v>21.475964979901999</c:v>
                </c:pt>
                <c:pt idx="15602">
                  <c:v>21.477341556081701</c:v>
                </c:pt>
                <c:pt idx="15603">
                  <c:v>21.478718132261399</c:v>
                </c:pt>
                <c:pt idx="15604">
                  <c:v>21.4800947084412</c:v>
                </c:pt>
                <c:pt idx="15605">
                  <c:v>21.481471284620898</c:v>
                </c:pt>
                <c:pt idx="15606">
                  <c:v>21.4828478608006</c:v>
                </c:pt>
                <c:pt idx="15607">
                  <c:v>21.484224436980298</c:v>
                </c:pt>
                <c:pt idx="15608">
                  <c:v>21.4856010131601</c:v>
                </c:pt>
                <c:pt idx="15609">
                  <c:v>21.486977589339801</c:v>
                </c:pt>
                <c:pt idx="15610">
                  <c:v>21.4883541655195</c:v>
                </c:pt>
                <c:pt idx="15611">
                  <c:v>21.489730741699201</c:v>
                </c:pt>
                <c:pt idx="15612">
                  <c:v>21.491107317878999</c:v>
                </c:pt>
                <c:pt idx="15613">
                  <c:v>21.492483894058701</c:v>
                </c:pt>
                <c:pt idx="15614">
                  <c:v>21.493860470238399</c:v>
                </c:pt>
                <c:pt idx="15615">
                  <c:v>21.4952370464182</c:v>
                </c:pt>
                <c:pt idx="15616">
                  <c:v>21.496613622597899</c:v>
                </c:pt>
                <c:pt idx="15617">
                  <c:v>21.4979901987776</c:v>
                </c:pt>
                <c:pt idx="15618">
                  <c:v>21.499366774957299</c:v>
                </c:pt>
                <c:pt idx="15619">
                  <c:v>21.5007433511371</c:v>
                </c:pt>
                <c:pt idx="15620">
                  <c:v>21.502119927316802</c:v>
                </c:pt>
                <c:pt idx="15621">
                  <c:v>21.5034965034965</c:v>
                </c:pt>
                <c:pt idx="15622">
                  <c:v>21.504873079676202</c:v>
                </c:pt>
                <c:pt idx="15623">
                  <c:v>21.506249655855999</c:v>
                </c:pt>
                <c:pt idx="15624">
                  <c:v>21.507626232035701</c:v>
                </c:pt>
                <c:pt idx="15625">
                  <c:v>21.509002808215399</c:v>
                </c:pt>
                <c:pt idx="15626">
                  <c:v>21.510379384395101</c:v>
                </c:pt>
                <c:pt idx="15627">
                  <c:v>21.511755960574899</c:v>
                </c:pt>
                <c:pt idx="15628">
                  <c:v>21.5131325367546</c:v>
                </c:pt>
                <c:pt idx="15629">
                  <c:v>21.514509112934299</c:v>
                </c:pt>
                <c:pt idx="15630">
                  <c:v>21.515885689114</c:v>
                </c:pt>
                <c:pt idx="15631">
                  <c:v>21.517262265293802</c:v>
                </c:pt>
                <c:pt idx="15632">
                  <c:v>21.5186388414735</c:v>
                </c:pt>
                <c:pt idx="15633">
                  <c:v>21.520015417653202</c:v>
                </c:pt>
                <c:pt idx="15634">
                  <c:v>21.5213919938329</c:v>
                </c:pt>
                <c:pt idx="15635">
                  <c:v>21.522768570012701</c:v>
                </c:pt>
                <c:pt idx="15636">
                  <c:v>21.524145146192399</c:v>
                </c:pt>
                <c:pt idx="15637">
                  <c:v>21.525521722372101</c:v>
                </c:pt>
                <c:pt idx="15638">
                  <c:v>21.526898298551799</c:v>
                </c:pt>
                <c:pt idx="15639">
                  <c:v>21.528274874731601</c:v>
                </c:pt>
                <c:pt idx="15640">
                  <c:v>21.529651450911299</c:v>
                </c:pt>
                <c:pt idx="15641">
                  <c:v>21.531028027091001</c:v>
                </c:pt>
                <c:pt idx="15642">
                  <c:v>21.532404603270798</c:v>
                </c:pt>
                <c:pt idx="15643">
                  <c:v>21.5337811794505</c:v>
                </c:pt>
                <c:pt idx="15644">
                  <c:v>21.535157755630198</c:v>
                </c:pt>
                <c:pt idx="15645">
                  <c:v>21.5365343318099</c:v>
                </c:pt>
                <c:pt idx="15646">
                  <c:v>21.537910907989598</c:v>
                </c:pt>
                <c:pt idx="15647">
                  <c:v>21.5392874841694</c:v>
                </c:pt>
                <c:pt idx="15648">
                  <c:v>21.540664060349101</c:v>
                </c:pt>
                <c:pt idx="15649">
                  <c:v>21.5420406365288</c:v>
                </c:pt>
                <c:pt idx="15650">
                  <c:v>21.543417212708601</c:v>
                </c:pt>
                <c:pt idx="15651">
                  <c:v>21.544793788888299</c:v>
                </c:pt>
                <c:pt idx="15652">
                  <c:v>21.546170365068001</c:v>
                </c:pt>
                <c:pt idx="15653">
                  <c:v>21.547546941247699</c:v>
                </c:pt>
                <c:pt idx="15654">
                  <c:v>21.5489235174275</c:v>
                </c:pt>
                <c:pt idx="15655">
                  <c:v>21.550300093607198</c:v>
                </c:pt>
                <c:pt idx="15656">
                  <c:v>21.5516766697869</c:v>
                </c:pt>
                <c:pt idx="15657">
                  <c:v>21.553053245966598</c:v>
                </c:pt>
                <c:pt idx="15658">
                  <c:v>21.5544298221464</c:v>
                </c:pt>
                <c:pt idx="15659">
                  <c:v>21.555806398326101</c:v>
                </c:pt>
                <c:pt idx="15660">
                  <c:v>21.5571829745058</c:v>
                </c:pt>
                <c:pt idx="15661">
                  <c:v>21.558559550685501</c:v>
                </c:pt>
                <c:pt idx="15662">
                  <c:v>21.559936126865299</c:v>
                </c:pt>
                <c:pt idx="15663">
                  <c:v>21.561312703045001</c:v>
                </c:pt>
                <c:pt idx="15664">
                  <c:v>21.562689279224699</c:v>
                </c:pt>
                <c:pt idx="15665">
                  <c:v>21.564065855404401</c:v>
                </c:pt>
                <c:pt idx="15666">
                  <c:v>21.565442431584199</c:v>
                </c:pt>
                <c:pt idx="15667">
                  <c:v>21.5668190077639</c:v>
                </c:pt>
                <c:pt idx="15668">
                  <c:v>21.568195583943599</c:v>
                </c:pt>
                <c:pt idx="15669">
                  <c:v>21.5695721601233</c:v>
                </c:pt>
                <c:pt idx="15670">
                  <c:v>21.570948736303102</c:v>
                </c:pt>
                <c:pt idx="15671">
                  <c:v>21.5723253124828</c:v>
                </c:pt>
                <c:pt idx="15672">
                  <c:v>21.573701888662502</c:v>
                </c:pt>
                <c:pt idx="15673">
                  <c:v>21.575078464842299</c:v>
                </c:pt>
                <c:pt idx="15674">
                  <c:v>21.576455041022001</c:v>
                </c:pt>
                <c:pt idx="15675">
                  <c:v>21.577831617201699</c:v>
                </c:pt>
                <c:pt idx="15676">
                  <c:v>21.579208193381401</c:v>
                </c:pt>
                <c:pt idx="15677">
                  <c:v>21.580584769561199</c:v>
                </c:pt>
                <c:pt idx="15678">
                  <c:v>21.581961345740901</c:v>
                </c:pt>
                <c:pt idx="15679">
                  <c:v>21.583337921920599</c:v>
                </c:pt>
                <c:pt idx="15680">
                  <c:v>21.584714498100301</c:v>
                </c:pt>
                <c:pt idx="15681">
                  <c:v>21.586091074280102</c:v>
                </c:pt>
                <c:pt idx="15682">
                  <c:v>21.5874676504598</c:v>
                </c:pt>
                <c:pt idx="15683">
                  <c:v>21.588844226639502</c:v>
                </c:pt>
                <c:pt idx="15684">
                  <c:v>21.5902208028192</c:v>
                </c:pt>
                <c:pt idx="15685">
                  <c:v>21.591597378999001</c:v>
                </c:pt>
                <c:pt idx="15686">
                  <c:v>21.592973955178699</c:v>
                </c:pt>
                <c:pt idx="15687">
                  <c:v>21.594350531358401</c:v>
                </c:pt>
                <c:pt idx="15688">
                  <c:v>21.595727107538099</c:v>
                </c:pt>
                <c:pt idx="15689">
                  <c:v>21.597103683717901</c:v>
                </c:pt>
                <c:pt idx="15690">
                  <c:v>21.598480259897599</c:v>
                </c:pt>
                <c:pt idx="15691">
                  <c:v>21.599856836077301</c:v>
                </c:pt>
                <c:pt idx="15692">
                  <c:v>21.601233412256999</c:v>
                </c:pt>
                <c:pt idx="15693">
                  <c:v>21.6026099884368</c:v>
                </c:pt>
                <c:pt idx="15694">
                  <c:v>21.603986564616498</c:v>
                </c:pt>
                <c:pt idx="15695">
                  <c:v>21.6053631407962</c:v>
                </c:pt>
                <c:pt idx="15696">
                  <c:v>21.606739716975898</c:v>
                </c:pt>
                <c:pt idx="15697">
                  <c:v>21.6081162931557</c:v>
                </c:pt>
                <c:pt idx="15698">
                  <c:v>21.609492869335401</c:v>
                </c:pt>
                <c:pt idx="15699">
                  <c:v>21.6108694455151</c:v>
                </c:pt>
                <c:pt idx="15700">
                  <c:v>21.612246021694801</c:v>
                </c:pt>
                <c:pt idx="15701">
                  <c:v>21.613622597874599</c:v>
                </c:pt>
                <c:pt idx="15702">
                  <c:v>21.614999174054301</c:v>
                </c:pt>
                <c:pt idx="15703">
                  <c:v>21.616375750233999</c:v>
                </c:pt>
                <c:pt idx="15704">
                  <c:v>21.617752326413701</c:v>
                </c:pt>
                <c:pt idx="15705">
                  <c:v>21.619128902593499</c:v>
                </c:pt>
                <c:pt idx="15706">
                  <c:v>21.6205054787732</c:v>
                </c:pt>
                <c:pt idx="15707">
                  <c:v>21.621882054952898</c:v>
                </c:pt>
                <c:pt idx="15708">
                  <c:v>21.6232586311327</c:v>
                </c:pt>
                <c:pt idx="15709">
                  <c:v>21.624635207312402</c:v>
                </c:pt>
                <c:pt idx="15710">
                  <c:v>21.6260117834921</c:v>
                </c:pt>
                <c:pt idx="15711">
                  <c:v>21.627388359671802</c:v>
                </c:pt>
                <c:pt idx="15712">
                  <c:v>21.628764935851599</c:v>
                </c:pt>
                <c:pt idx="15713">
                  <c:v>21.630141512031301</c:v>
                </c:pt>
                <c:pt idx="15714">
                  <c:v>21.631518088210999</c:v>
                </c:pt>
                <c:pt idx="15715">
                  <c:v>21.632894664390701</c:v>
                </c:pt>
                <c:pt idx="15716">
                  <c:v>21.634271240570499</c:v>
                </c:pt>
                <c:pt idx="15717">
                  <c:v>21.6356478167502</c:v>
                </c:pt>
                <c:pt idx="15718">
                  <c:v>21.637024392929899</c:v>
                </c:pt>
                <c:pt idx="15719">
                  <c:v>21.6384009691096</c:v>
                </c:pt>
                <c:pt idx="15720">
                  <c:v>21.639777545289402</c:v>
                </c:pt>
                <c:pt idx="15721">
                  <c:v>21.6411541214691</c:v>
                </c:pt>
                <c:pt idx="15722">
                  <c:v>21.642530697648802</c:v>
                </c:pt>
                <c:pt idx="15723">
                  <c:v>21.6439072738285</c:v>
                </c:pt>
                <c:pt idx="15724">
                  <c:v>21.645283850008301</c:v>
                </c:pt>
                <c:pt idx="15725">
                  <c:v>21.646660426187999</c:v>
                </c:pt>
                <c:pt idx="15726">
                  <c:v>21.648037002367701</c:v>
                </c:pt>
                <c:pt idx="15727">
                  <c:v>21.649413578547399</c:v>
                </c:pt>
                <c:pt idx="15728">
                  <c:v>21.650790154727201</c:v>
                </c:pt>
                <c:pt idx="15729">
                  <c:v>21.652166730906899</c:v>
                </c:pt>
                <c:pt idx="15730">
                  <c:v>21.653543307086601</c:v>
                </c:pt>
                <c:pt idx="15731">
                  <c:v>21.654919883266299</c:v>
                </c:pt>
                <c:pt idx="15732">
                  <c:v>21.6562964594461</c:v>
                </c:pt>
                <c:pt idx="15733">
                  <c:v>21.657673035625798</c:v>
                </c:pt>
                <c:pt idx="15734">
                  <c:v>21.6590496118055</c:v>
                </c:pt>
                <c:pt idx="15735">
                  <c:v>21.660426187985198</c:v>
                </c:pt>
                <c:pt idx="15736">
                  <c:v>21.661802764165</c:v>
                </c:pt>
                <c:pt idx="15737">
                  <c:v>21.663179340344701</c:v>
                </c:pt>
                <c:pt idx="15738">
                  <c:v>21.664555916524399</c:v>
                </c:pt>
                <c:pt idx="15739">
                  <c:v>21.665932492704201</c:v>
                </c:pt>
                <c:pt idx="15740">
                  <c:v>21.667309068883899</c:v>
                </c:pt>
                <c:pt idx="15741">
                  <c:v>21.668685645063601</c:v>
                </c:pt>
                <c:pt idx="15742">
                  <c:v>21.670062221243299</c:v>
                </c:pt>
                <c:pt idx="15743">
                  <c:v>21.6714387974231</c:v>
                </c:pt>
                <c:pt idx="15744">
                  <c:v>21.672815373602798</c:v>
                </c:pt>
                <c:pt idx="15745">
                  <c:v>21.6741919497825</c:v>
                </c:pt>
                <c:pt idx="15746">
                  <c:v>21.675568525962198</c:v>
                </c:pt>
                <c:pt idx="15747">
                  <c:v>21.676945102142</c:v>
                </c:pt>
                <c:pt idx="15748">
                  <c:v>21.678321678321701</c:v>
                </c:pt>
                <c:pt idx="15749">
                  <c:v>21.6796982545014</c:v>
                </c:pt>
                <c:pt idx="15750">
                  <c:v>21.681074830681101</c:v>
                </c:pt>
                <c:pt idx="15751">
                  <c:v>21.682451406860899</c:v>
                </c:pt>
                <c:pt idx="15752">
                  <c:v>21.683827983040601</c:v>
                </c:pt>
                <c:pt idx="15753">
                  <c:v>21.685204559220299</c:v>
                </c:pt>
                <c:pt idx="15754">
                  <c:v>21.686581135400001</c:v>
                </c:pt>
                <c:pt idx="15755">
                  <c:v>21.687957711579799</c:v>
                </c:pt>
                <c:pt idx="15756">
                  <c:v>21.6893342877595</c:v>
                </c:pt>
                <c:pt idx="15757">
                  <c:v>21.690710863939199</c:v>
                </c:pt>
                <c:pt idx="15758">
                  <c:v>21.6920874401189</c:v>
                </c:pt>
                <c:pt idx="15759">
                  <c:v>21.693464016298702</c:v>
                </c:pt>
                <c:pt idx="15760">
                  <c:v>21.6948405924784</c:v>
                </c:pt>
                <c:pt idx="15761">
                  <c:v>21.696217168658102</c:v>
                </c:pt>
                <c:pt idx="15762">
                  <c:v>21.6975937448378</c:v>
                </c:pt>
                <c:pt idx="15763">
                  <c:v>21.698970321017601</c:v>
                </c:pt>
                <c:pt idx="15764">
                  <c:v>21.700346897197299</c:v>
                </c:pt>
                <c:pt idx="15765">
                  <c:v>21.701723473377001</c:v>
                </c:pt>
                <c:pt idx="15766">
                  <c:v>21.703100049556699</c:v>
                </c:pt>
                <c:pt idx="15767">
                  <c:v>21.7044766257365</c:v>
                </c:pt>
                <c:pt idx="15768">
                  <c:v>21.705853201916199</c:v>
                </c:pt>
                <c:pt idx="15769">
                  <c:v>21.7072297780959</c:v>
                </c:pt>
                <c:pt idx="15770">
                  <c:v>21.708606354275702</c:v>
                </c:pt>
                <c:pt idx="15771">
                  <c:v>21.7099829304554</c:v>
                </c:pt>
                <c:pt idx="15772">
                  <c:v>21.711359506635102</c:v>
                </c:pt>
                <c:pt idx="15773">
                  <c:v>21.7127360828148</c:v>
                </c:pt>
                <c:pt idx="15774">
                  <c:v>21.714112658994601</c:v>
                </c:pt>
                <c:pt idx="15775">
                  <c:v>21.715489235174299</c:v>
                </c:pt>
                <c:pt idx="15776">
                  <c:v>21.716865811354001</c:v>
                </c:pt>
                <c:pt idx="15777">
                  <c:v>21.718242387533699</c:v>
                </c:pt>
                <c:pt idx="15778">
                  <c:v>21.719618963713501</c:v>
                </c:pt>
                <c:pt idx="15779">
                  <c:v>21.720995539893199</c:v>
                </c:pt>
                <c:pt idx="15780">
                  <c:v>21.722372116072901</c:v>
                </c:pt>
                <c:pt idx="15781">
                  <c:v>21.723748692252599</c:v>
                </c:pt>
                <c:pt idx="15782">
                  <c:v>21.7251252684324</c:v>
                </c:pt>
                <c:pt idx="15783">
                  <c:v>21.726501844612098</c:v>
                </c:pt>
                <c:pt idx="15784">
                  <c:v>21.7278784207918</c:v>
                </c:pt>
                <c:pt idx="15785">
                  <c:v>21.729254996971498</c:v>
                </c:pt>
                <c:pt idx="15786">
                  <c:v>21.7306315731513</c:v>
                </c:pt>
                <c:pt idx="15787">
                  <c:v>21.732008149331001</c:v>
                </c:pt>
                <c:pt idx="15788">
                  <c:v>21.7333847255107</c:v>
                </c:pt>
                <c:pt idx="15789">
                  <c:v>21.734761301690401</c:v>
                </c:pt>
                <c:pt idx="15790">
                  <c:v>21.736137877870199</c:v>
                </c:pt>
                <c:pt idx="15791">
                  <c:v>21.737514454049901</c:v>
                </c:pt>
                <c:pt idx="15792">
                  <c:v>21.738891030229599</c:v>
                </c:pt>
                <c:pt idx="15793">
                  <c:v>21.740267606409301</c:v>
                </c:pt>
                <c:pt idx="15794">
                  <c:v>21.741644182589098</c:v>
                </c:pt>
                <c:pt idx="15795">
                  <c:v>21.7430207587688</c:v>
                </c:pt>
                <c:pt idx="15796">
                  <c:v>21.744397334948498</c:v>
                </c:pt>
                <c:pt idx="15797">
                  <c:v>21.7457739111282</c:v>
                </c:pt>
                <c:pt idx="15798">
                  <c:v>21.747150487308001</c:v>
                </c:pt>
                <c:pt idx="15799">
                  <c:v>21.7485270634877</c:v>
                </c:pt>
                <c:pt idx="15800">
                  <c:v>21.749903639667401</c:v>
                </c:pt>
                <c:pt idx="15801">
                  <c:v>21.7512802158471</c:v>
                </c:pt>
                <c:pt idx="15802">
                  <c:v>21.752656792026901</c:v>
                </c:pt>
                <c:pt idx="15803">
                  <c:v>21.754033368206599</c:v>
                </c:pt>
                <c:pt idx="15804">
                  <c:v>21.755409944386301</c:v>
                </c:pt>
                <c:pt idx="15805">
                  <c:v>21.756786520566099</c:v>
                </c:pt>
                <c:pt idx="15806">
                  <c:v>21.7581630967458</c:v>
                </c:pt>
                <c:pt idx="15807">
                  <c:v>21.759539672925499</c:v>
                </c:pt>
                <c:pt idx="15808">
                  <c:v>21.7609162491052</c:v>
                </c:pt>
                <c:pt idx="15809">
                  <c:v>21.762292825285002</c:v>
                </c:pt>
                <c:pt idx="15810">
                  <c:v>21.7636694014647</c:v>
                </c:pt>
                <c:pt idx="15811">
                  <c:v>21.765045977644402</c:v>
                </c:pt>
                <c:pt idx="15812">
                  <c:v>21.7664225538241</c:v>
                </c:pt>
                <c:pt idx="15813">
                  <c:v>21.767799130003901</c:v>
                </c:pt>
                <c:pt idx="15814">
                  <c:v>21.769175706183599</c:v>
                </c:pt>
                <c:pt idx="15815">
                  <c:v>21.770552282363301</c:v>
                </c:pt>
                <c:pt idx="15816">
                  <c:v>21.771928858542999</c:v>
                </c:pt>
                <c:pt idx="15817">
                  <c:v>21.773305434722801</c:v>
                </c:pt>
                <c:pt idx="15818">
                  <c:v>21.774682010902499</c:v>
                </c:pt>
                <c:pt idx="15819">
                  <c:v>21.776058587082201</c:v>
                </c:pt>
                <c:pt idx="15820">
                  <c:v>21.777435163261899</c:v>
                </c:pt>
                <c:pt idx="15821">
                  <c:v>21.7788117394417</c:v>
                </c:pt>
                <c:pt idx="15822">
                  <c:v>21.780188315621398</c:v>
                </c:pt>
                <c:pt idx="15823">
                  <c:v>21.7815648918011</c:v>
                </c:pt>
                <c:pt idx="15824">
                  <c:v>21.782941467980802</c:v>
                </c:pt>
                <c:pt idx="15825">
                  <c:v>21.784318044160599</c:v>
                </c:pt>
                <c:pt idx="15826">
                  <c:v>21.785694620340301</c:v>
                </c:pt>
                <c:pt idx="15827">
                  <c:v>21.787071196519999</c:v>
                </c:pt>
                <c:pt idx="15828">
                  <c:v>21.788447772699701</c:v>
                </c:pt>
                <c:pt idx="15829">
                  <c:v>21.789824348879499</c:v>
                </c:pt>
                <c:pt idx="15830">
                  <c:v>21.791200925059201</c:v>
                </c:pt>
                <c:pt idx="15831">
                  <c:v>21.792577501238899</c:v>
                </c:pt>
                <c:pt idx="15832">
                  <c:v>21.793954077418601</c:v>
                </c:pt>
                <c:pt idx="15833">
                  <c:v>21.795330653598398</c:v>
                </c:pt>
                <c:pt idx="15834">
                  <c:v>21.7967072297781</c:v>
                </c:pt>
                <c:pt idx="15835">
                  <c:v>21.798083805957798</c:v>
                </c:pt>
                <c:pt idx="15836">
                  <c:v>21.7994603821376</c:v>
                </c:pt>
                <c:pt idx="15837">
                  <c:v>21.800836958317301</c:v>
                </c:pt>
                <c:pt idx="15838">
                  <c:v>21.802213534497</c:v>
                </c:pt>
                <c:pt idx="15839">
                  <c:v>21.803590110676701</c:v>
                </c:pt>
                <c:pt idx="15840">
                  <c:v>21.804966686856499</c:v>
                </c:pt>
                <c:pt idx="15841">
                  <c:v>21.806343263036201</c:v>
                </c:pt>
                <c:pt idx="15842">
                  <c:v>21.807719839215899</c:v>
                </c:pt>
                <c:pt idx="15843">
                  <c:v>21.809096415395601</c:v>
                </c:pt>
                <c:pt idx="15844">
                  <c:v>21.810472991575399</c:v>
                </c:pt>
                <c:pt idx="15845">
                  <c:v>21.8118495677551</c:v>
                </c:pt>
                <c:pt idx="15846">
                  <c:v>21.813226143934799</c:v>
                </c:pt>
                <c:pt idx="15847">
                  <c:v>21.8146027201145</c:v>
                </c:pt>
                <c:pt idx="15848">
                  <c:v>21.815979296294302</c:v>
                </c:pt>
                <c:pt idx="15849">
                  <c:v>21.817355872474</c:v>
                </c:pt>
                <c:pt idx="15850">
                  <c:v>21.818732448653702</c:v>
                </c:pt>
                <c:pt idx="15851">
                  <c:v>21.8201090248334</c:v>
                </c:pt>
                <c:pt idx="15852">
                  <c:v>21.821485601013201</c:v>
                </c:pt>
                <c:pt idx="15853">
                  <c:v>21.822862177192899</c:v>
                </c:pt>
                <c:pt idx="15854">
                  <c:v>21.824238753372601</c:v>
                </c:pt>
                <c:pt idx="15855">
                  <c:v>21.825615329552299</c:v>
                </c:pt>
                <c:pt idx="15856">
                  <c:v>21.8269919057321</c:v>
                </c:pt>
                <c:pt idx="15857">
                  <c:v>21.828368481911799</c:v>
                </c:pt>
                <c:pt idx="15858">
                  <c:v>21.8297450580915</c:v>
                </c:pt>
                <c:pt idx="15859">
                  <c:v>21.831121634271199</c:v>
                </c:pt>
                <c:pt idx="15860">
                  <c:v>21.832498210451</c:v>
                </c:pt>
                <c:pt idx="15861">
                  <c:v>21.833874786630702</c:v>
                </c:pt>
                <c:pt idx="15862">
                  <c:v>21.8352513628104</c:v>
                </c:pt>
                <c:pt idx="15863">
                  <c:v>21.836627938990102</c:v>
                </c:pt>
                <c:pt idx="15864">
                  <c:v>21.838004515169899</c:v>
                </c:pt>
                <c:pt idx="15865">
                  <c:v>21.839381091349601</c:v>
                </c:pt>
                <c:pt idx="15866">
                  <c:v>21.840757667529299</c:v>
                </c:pt>
                <c:pt idx="15867">
                  <c:v>21.842134243709101</c:v>
                </c:pt>
                <c:pt idx="15868">
                  <c:v>21.843510819888799</c:v>
                </c:pt>
                <c:pt idx="15869">
                  <c:v>21.844887396068501</c:v>
                </c:pt>
                <c:pt idx="15870">
                  <c:v>21.846263972248199</c:v>
                </c:pt>
                <c:pt idx="15871">
                  <c:v>21.847640548428</c:v>
                </c:pt>
                <c:pt idx="15872">
                  <c:v>21.849017124607698</c:v>
                </c:pt>
                <c:pt idx="15873">
                  <c:v>21.8503937007874</c:v>
                </c:pt>
                <c:pt idx="15874">
                  <c:v>21.851770276967098</c:v>
                </c:pt>
                <c:pt idx="15875">
                  <c:v>21.8531468531469</c:v>
                </c:pt>
                <c:pt idx="15876">
                  <c:v>21.854523429326601</c:v>
                </c:pt>
                <c:pt idx="15877">
                  <c:v>21.8559000055063</c:v>
                </c:pt>
                <c:pt idx="15878">
                  <c:v>21.857276581686001</c:v>
                </c:pt>
                <c:pt idx="15879">
                  <c:v>21.858653157865799</c:v>
                </c:pt>
                <c:pt idx="15880">
                  <c:v>21.860029734045501</c:v>
                </c:pt>
                <c:pt idx="15881">
                  <c:v>21.861406310225199</c:v>
                </c:pt>
                <c:pt idx="15882">
                  <c:v>21.862782886404901</c:v>
                </c:pt>
                <c:pt idx="15883">
                  <c:v>21.864159462584698</c:v>
                </c:pt>
                <c:pt idx="15884">
                  <c:v>21.8655360387644</c:v>
                </c:pt>
                <c:pt idx="15885">
                  <c:v>21.866912614944098</c:v>
                </c:pt>
                <c:pt idx="15886">
                  <c:v>21.8682891911238</c:v>
                </c:pt>
                <c:pt idx="15887">
                  <c:v>21.869665767303601</c:v>
                </c:pt>
                <c:pt idx="15888">
                  <c:v>21.8710423434833</c:v>
                </c:pt>
                <c:pt idx="15889">
                  <c:v>21.872418919663001</c:v>
                </c:pt>
                <c:pt idx="15890">
                  <c:v>21.8737954958427</c:v>
                </c:pt>
                <c:pt idx="15891">
                  <c:v>21.875172072022501</c:v>
                </c:pt>
                <c:pt idx="15892">
                  <c:v>21.876548648202199</c:v>
                </c:pt>
                <c:pt idx="15893">
                  <c:v>21.877925224381901</c:v>
                </c:pt>
                <c:pt idx="15894">
                  <c:v>21.879301800561599</c:v>
                </c:pt>
                <c:pt idx="15895">
                  <c:v>21.8806783767414</c:v>
                </c:pt>
                <c:pt idx="15896">
                  <c:v>21.882054952921099</c:v>
                </c:pt>
                <c:pt idx="15897">
                  <c:v>21.8834315291008</c:v>
                </c:pt>
                <c:pt idx="15898">
                  <c:v>21.884808105280602</c:v>
                </c:pt>
                <c:pt idx="15899">
                  <c:v>21.8861846814603</c:v>
                </c:pt>
                <c:pt idx="15900">
                  <c:v>21.887561257640002</c:v>
                </c:pt>
                <c:pt idx="15901">
                  <c:v>21.8889378338197</c:v>
                </c:pt>
                <c:pt idx="15902">
                  <c:v>21.890314409999501</c:v>
                </c:pt>
                <c:pt idx="15903">
                  <c:v>21.891690986179199</c:v>
                </c:pt>
                <c:pt idx="15904">
                  <c:v>21.893067562358901</c:v>
                </c:pt>
                <c:pt idx="15905">
                  <c:v>21.894444138538599</c:v>
                </c:pt>
                <c:pt idx="15906">
                  <c:v>21.895820714718401</c:v>
                </c:pt>
                <c:pt idx="15907">
                  <c:v>21.897197290898099</c:v>
                </c:pt>
                <c:pt idx="15908">
                  <c:v>21.898573867077801</c:v>
                </c:pt>
                <c:pt idx="15909">
                  <c:v>21.899950443257499</c:v>
                </c:pt>
                <c:pt idx="15910">
                  <c:v>21.9013270194373</c:v>
                </c:pt>
                <c:pt idx="15911">
                  <c:v>21.902703595617002</c:v>
                </c:pt>
                <c:pt idx="15912">
                  <c:v>21.9040801717967</c:v>
                </c:pt>
                <c:pt idx="15913">
                  <c:v>21.905456747976402</c:v>
                </c:pt>
                <c:pt idx="15914">
                  <c:v>21.906833324156199</c:v>
                </c:pt>
                <c:pt idx="15915">
                  <c:v>21.908209900335901</c:v>
                </c:pt>
                <c:pt idx="15916">
                  <c:v>21.909586476515599</c:v>
                </c:pt>
                <c:pt idx="15917">
                  <c:v>21.910963052695301</c:v>
                </c:pt>
                <c:pt idx="15918">
                  <c:v>21.912339628875099</c:v>
                </c:pt>
                <c:pt idx="15919">
                  <c:v>21.913716205054801</c:v>
                </c:pt>
                <c:pt idx="15920">
                  <c:v>21.915092781234499</c:v>
                </c:pt>
                <c:pt idx="15921">
                  <c:v>21.916469357414201</c:v>
                </c:pt>
                <c:pt idx="15922">
                  <c:v>21.917845933593998</c:v>
                </c:pt>
                <c:pt idx="15923">
                  <c:v>21.9192225097737</c:v>
                </c:pt>
                <c:pt idx="15924">
                  <c:v>21.920599085953398</c:v>
                </c:pt>
                <c:pt idx="15925">
                  <c:v>21.9219756621331</c:v>
                </c:pt>
                <c:pt idx="15926">
                  <c:v>21.923352238312901</c:v>
                </c:pt>
                <c:pt idx="15927">
                  <c:v>21.9247288144926</c:v>
                </c:pt>
                <c:pt idx="15928">
                  <c:v>21.926105390672301</c:v>
                </c:pt>
                <c:pt idx="15929">
                  <c:v>21.927481966852099</c:v>
                </c:pt>
                <c:pt idx="15930">
                  <c:v>21.928858543031801</c:v>
                </c:pt>
                <c:pt idx="15931">
                  <c:v>21.930235119211499</c:v>
                </c:pt>
                <c:pt idx="15932">
                  <c:v>21.931611695391201</c:v>
                </c:pt>
                <c:pt idx="15933">
                  <c:v>21.932988271570999</c:v>
                </c:pt>
                <c:pt idx="15934">
                  <c:v>21.9343648477507</c:v>
                </c:pt>
                <c:pt idx="15935">
                  <c:v>21.935741423930398</c:v>
                </c:pt>
                <c:pt idx="15936">
                  <c:v>21.9371180001101</c:v>
                </c:pt>
                <c:pt idx="15937">
                  <c:v>21.938494576289902</c:v>
                </c:pt>
                <c:pt idx="15938">
                  <c:v>21.9398711524696</c:v>
                </c:pt>
                <c:pt idx="15939">
                  <c:v>21.941247728649302</c:v>
                </c:pt>
                <c:pt idx="15940">
                  <c:v>21.942624304829</c:v>
                </c:pt>
                <c:pt idx="15941">
                  <c:v>21.944000881008801</c:v>
                </c:pt>
                <c:pt idx="15942">
                  <c:v>21.945377457188499</c:v>
                </c:pt>
                <c:pt idx="15943">
                  <c:v>21.946754033368201</c:v>
                </c:pt>
                <c:pt idx="15944">
                  <c:v>21.948130609547899</c:v>
                </c:pt>
                <c:pt idx="15945">
                  <c:v>21.9495071857277</c:v>
                </c:pt>
                <c:pt idx="15946">
                  <c:v>21.950883761907399</c:v>
                </c:pt>
                <c:pt idx="15947">
                  <c:v>21.9522603380871</c:v>
                </c:pt>
                <c:pt idx="15948">
                  <c:v>21.953636914266799</c:v>
                </c:pt>
                <c:pt idx="15949">
                  <c:v>21.9550134904466</c:v>
                </c:pt>
                <c:pt idx="15950">
                  <c:v>21.956390066626302</c:v>
                </c:pt>
                <c:pt idx="15951">
                  <c:v>21.957766642806</c:v>
                </c:pt>
                <c:pt idx="15952">
                  <c:v>21.959143218985702</c:v>
                </c:pt>
                <c:pt idx="15953">
                  <c:v>21.960519795165499</c:v>
                </c:pt>
                <c:pt idx="15954">
                  <c:v>21.961896371345201</c:v>
                </c:pt>
                <c:pt idx="15955">
                  <c:v>21.963272947524899</c:v>
                </c:pt>
                <c:pt idx="15956">
                  <c:v>21.964649523704601</c:v>
                </c:pt>
                <c:pt idx="15957">
                  <c:v>21.966026099884399</c:v>
                </c:pt>
                <c:pt idx="15958">
                  <c:v>21.967402676064101</c:v>
                </c:pt>
                <c:pt idx="15959">
                  <c:v>21.968779252243799</c:v>
                </c:pt>
                <c:pt idx="15960">
                  <c:v>21.970155828423501</c:v>
                </c:pt>
                <c:pt idx="15961">
                  <c:v>21.971532404603298</c:v>
                </c:pt>
                <c:pt idx="15962">
                  <c:v>21.972908980783</c:v>
                </c:pt>
                <c:pt idx="15963">
                  <c:v>21.974285556962698</c:v>
                </c:pt>
                <c:pt idx="15964">
                  <c:v>21.975662133142499</c:v>
                </c:pt>
                <c:pt idx="15965">
                  <c:v>21.977038709322201</c:v>
                </c:pt>
                <c:pt idx="15966">
                  <c:v>21.978415285501899</c:v>
                </c:pt>
                <c:pt idx="15967">
                  <c:v>21.979791861681601</c:v>
                </c:pt>
                <c:pt idx="15968">
                  <c:v>21.981168437861399</c:v>
                </c:pt>
                <c:pt idx="15969">
                  <c:v>21.982545014041101</c:v>
                </c:pt>
                <c:pt idx="15970">
                  <c:v>21.983921590220799</c:v>
                </c:pt>
                <c:pt idx="15971">
                  <c:v>21.985298166400501</c:v>
                </c:pt>
                <c:pt idx="15972">
                  <c:v>21.986674742580298</c:v>
                </c:pt>
                <c:pt idx="15973">
                  <c:v>21.98805131876</c:v>
                </c:pt>
                <c:pt idx="15974">
                  <c:v>21.989427894939698</c:v>
                </c:pt>
                <c:pt idx="15975">
                  <c:v>21.9908044711194</c:v>
                </c:pt>
                <c:pt idx="15976">
                  <c:v>21.992181047299201</c:v>
                </c:pt>
                <c:pt idx="15977">
                  <c:v>21.9935576234789</c:v>
                </c:pt>
                <c:pt idx="15978">
                  <c:v>21.994934199658601</c:v>
                </c:pt>
                <c:pt idx="15979">
                  <c:v>21.9963107758383</c:v>
                </c:pt>
                <c:pt idx="15980">
                  <c:v>21.997687352018101</c:v>
                </c:pt>
                <c:pt idx="15981">
                  <c:v>21.999063928197799</c:v>
                </c:pt>
                <c:pt idx="15982">
                  <c:v>22.000440504377501</c:v>
                </c:pt>
                <c:pt idx="15983">
                  <c:v>22.001817080557199</c:v>
                </c:pt>
                <c:pt idx="15984">
                  <c:v>22.003193656737</c:v>
                </c:pt>
                <c:pt idx="15985">
                  <c:v>22.004570232916699</c:v>
                </c:pt>
                <c:pt idx="15986">
                  <c:v>22.0059468090964</c:v>
                </c:pt>
                <c:pt idx="15987">
                  <c:v>22.007323385276099</c:v>
                </c:pt>
                <c:pt idx="15988">
                  <c:v>22.0086999614559</c:v>
                </c:pt>
                <c:pt idx="15989">
                  <c:v>22.010076537635602</c:v>
                </c:pt>
                <c:pt idx="15990">
                  <c:v>22.0114531138153</c:v>
                </c:pt>
                <c:pt idx="15991">
                  <c:v>22.012829689995002</c:v>
                </c:pt>
                <c:pt idx="15992">
                  <c:v>22.014206266174799</c:v>
                </c:pt>
                <c:pt idx="15993">
                  <c:v>22.015582842354501</c:v>
                </c:pt>
                <c:pt idx="15994">
                  <c:v>22.016959418534199</c:v>
                </c:pt>
                <c:pt idx="15995">
                  <c:v>22.018335994714</c:v>
                </c:pt>
                <c:pt idx="15996">
                  <c:v>22.019712570893699</c:v>
                </c:pt>
                <c:pt idx="15997">
                  <c:v>22.0210891470734</c:v>
                </c:pt>
                <c:pt idx="15998">
                  <c:v>22.022465723253099</c:v>
                </c:pt>
                <c:pt idx="15999">
                  <c:v>22.0238422994329</c:v>
                </c:pt>
                <c:pt idx="16000">
                  <c:v>22.025218875612602</c:v>
                </c:pt>
                <c:pt idx="16001">
                  <c:v>22.0265954517923</c:v>
                </c:pt>
                <c:pt idx="16002">
                  <c:v>22.027972027972002</c:v>
                </c:pt>
                <c:pt idx="16003">
                  <c:v>22.029348604151799</c:v>
                </c:pt>
                <c:pt idx="16004">
                  <c:v>22.030725180331501</c:v>
                </c:pt>
                <c:pt idx="16005">
                  <c:v>22.032101756511199</c:v>
                </c:pt>
                <c:pt idx="16006">
                  <c:v>22.033478332690901</c:v>
                </c:pt>
                <c:pt idx="16007">
                  <c:v>22.034854908870699</c:v>
                </c:pt>
                <c:pt idx="16008">
                  <c:v>22.036231485050401</c:v>
                </c:pt>
                <c:pt idx="16009">
                  <c:v>22.037608061230099</c:v>
                </c:pt>
                <c:pt idx="16010">
                  <c:v>22.038984637409801</c:v>
                </c:pt>
                <c:pt idx="16011">
                  <c:v>22.040361213589598</c:v>
                </c:pt>
                <c:pt idx="16012">
                  <c:v>22.0417377897693</c:v>
                </c:pt>
                <c:pt idx="16013">
                  <c:v>22.043114365948998</c:v>
                </c:pt>
                <c:pt idx="16014">
                  <c:v>22.0444909421287</c:v>
                </c:pt>
                <c:pt idx="16015">
                  <c:v>22.045867518308501</c:v>
                </c:pt>
                <c:pt idx="16016">
                  <c:v>22.0472440944882</c:v>
                </c:pt>
                <c:pt idx="16017">
                  <c:v>22.048620670667901</c:v>
                </c:pt>
                <c:pt idx="16018">
                  <c:v>22.0499972468476</c:v>
                </c:pt>
                <c:pt idx="16019">
                  <c:v>22.051373823027401</c:v>
                </c:pt>
                <c:pt idx="16020">
                  <c:v>22.052750399207099</c:v>
                </c:pt>
                <c:pt idx="16021">
                  <c:v>22.054126975386801</c:v>
                </c:pt>
                <c:pt idx="16022">
                  <c:v>22.055503551566598</c:v>
                </c:pt>
                <c:pt idx="16023">
                  <c:v>22.0568801277463</c:v>
                </c:pt>
                <c:pt idx="16024">
                  <c:v>22.058256703925998</c:v>
                </c:pt>
                <c:pt idx="16025">
                  <c:v>22.0596332801057</c:v>
                </c:pt>
                <c:pt idx="16026">
                  <c:v>22.061009856285398</c:v>
                </c:pt>
                <c:pt idx="16027">
                  <c:v>22.0623864324652</c:v>
                </c:pt>
                <c:pt idx="16028">
                  <c:v>22.063763008644901</c:v>
                </c:pt>
                <c:pt idx="16029">
                  <c:v>22.0651395848246</c:v>
                </c:pt>
                <c:pt idx="16030">
                  <c:v>22.066516161004401</c:v>
                </c:pt>
                <c:pt idx="16031">
                  <c:v>22.067892737184099</c:v>
                </c:pt>
                <c:pt idx="16032">
                  <c:v>22.069269313363801</c:v>
                </c:pt>
                <c:pt idx="16033">
                  <c:v>22.070645889543499</c:v>
                </c:pt>
                <c:pt idx="16034">
                  <c:v>22.0720224657233</c:v>
                </c:pt>
                <c:pt idx="16035">
                  <c:v>22.073399041902999</c:v>
                </c:pt>
                <c:pt idx="16036">
                  <c:v>22.0747756180827</c:v>
                </c:pt>
                <c:pt idx="16037">
                  <c:v>22.076152194262399</c:v>
                </c:pt>
                <c:pt idx="16038">
                  <c:v>22.0775287704422</c:v>
                </c:pt>
                <c:pt idx="16039">
                  <c:v>22.078905346621902</c:v>
                </c:pt>
                <c:pt idx="16040">
                  <c:v>22.0802819228016</c:v>
                </c:pt>
                <c:pt idx="16041">
                  <c:v>22.081658498981302</c:v>
                </c:pt>
                <c:pt idx="16042">
                  <c:v>22.083035075161099</c:v>
                </c:pt>
                <c:pt idx="16043">
                  <c:v>22.084411651340801</c:v>
                </c:pt>
                <c:pt idx="16044">
                  <c:v>22.085788227520499</c:v>
                </c:pt>
                <c:pt idx="16045">
                  <c:v>22.087164803700201</c:v>
                </c:pt>
                <c:pt idx="16046">
                  <c:v>22.088541379879999</c:v>
                </c:pt>
                <c:pt idx="16047">
                  <c:v>22.089917956059701</c:v>
                </c:pt>
                <c:pt idx="16048">
                  <c:v>22.091294532239399</c:v>
                </c:pt>
                <c:pt idx="16049">
                  <c:v>22.092671108419101</c:v>
                </c:pt>
                <c:pt idx="16050">
                  <c:v>22.094047684598898</c:v>
                </c:pt>
                <c:pt idx="16051">
                  <c:v>22.0954242607786</c:v>
                </c:pt>
                <c:pt idx="16052">
                  <c:v>22.096800836958302</c:v>
                </c:pt>
                <c:pt idx="16053">
                  <c:v>22.098177413138099</c:v>
                </c:pt>
                <c:pt idx="16054">
                  <c:v>22.099553989317801</c:v>
                </c:pt>
                <c:pt idx="16055">
                  <c:v>22.100930565497499</c:v>
                </c:pt>
                <c:pt idx="16056">
                  <c:v>22.102307141677201</c:v>
                </c:pt>
                <c:pt idx="16057">
                  <c:v>22.103683717856999</c:v>
                </c:pt>
                <c:pt idx="16058">
                  <c:v>22.105060294036701</c:v>
                </c:pt>
                <c:pt idx="16059">
                  <c:v>22.106436870216399</c:v>
                </c:pt>
                <c:pt idx="16060">
                  <c:v>22.107813446396101</c:v>
                </c:pt>
                <c:pt idx="16061">
                  <c:v>22.109190022575898</c:v>
                </c:pt>
                <c:pt idx="16062">
                  <c:v>22.1105665987556</c:v>
                </c:pt>
                <c:pt idx="16063">
                  <c:v>22.111943174935298</c:v>
                </c:pt>
                <c:pt idx="16064">
                  <c:v>22.113319751115</c:v>
                </c:pt>
                <c:pt idx="16065">
                  <c:v>22.114696327294801</c:v>
                </c:pt>
                <c:pt idx="16066">
                  <c:v>22.1160729034745</c:v>
                </c:pt>
                <c:pt idx="16067">
                  <c:v>22.117449479654201</c:v>
                </c:pt>
                <c:pt idx="16068">
                  <c:v>22.1188260558339</c:v>
                </c:pt>
                <c:pt idx="16069">
                  <c:v>22.120202632013701</c:v>
                </c:pt>
                <c:pt idx="16070">
                  <c:v>22.121579208193399</c:v>
                </c:pt>
                <c:pt idx="16071">
                  <c:v>22.122955784373101</c:v>
                </c:pt>
                <c:pt idx="16072">
                  <c:v>22.124332360552799</c:v>
                </c:pt>
                <c:pt idx="16073">
                  <c:v>22.1257089367326</c:v>
                </c:pt>
                <c:pt idx="16074">
                  <c:v>22.127085512912299</c:v>
                </c:pt>
                <c:pt idx="16075">
                  <c:v>22.128462089092</c:v>
                </c:pt>
                <c:pt idx="16076">
                  <c:v>22.129838665271699</c:v>
                </c:pt>
                <c:pt idx="16077">
                  <c:v>22.1312152414515</c:v>
                </c:pt>
                <c:pt idx="16078">
                  <c:v>22.132591817631202</c:v>
                </c:pt>
                <c:pt idx="16079">
                  <c:v>22.1339683938109</c:v>
                </c:pt>
                <c:pt idx="16080">
                  <c:v>22.135344969990602</c:v>
                </c:pt>
                <c:pt idx="16081">
                  <c:v>22.136721546170399</c:v>
                </c:pt>
                <c:pt idx="16082">
                  <c:v>22.138098122350101</c:v>
                </c:pt>
                <c:pt idx="16083">
                  <c:v>22.139474698529799</c:v>
                </c:pt>
                <c:pt idx="16084">
                  <c:v>22.140851274709501</c:v>
                </c:pt>
                <c:pt idx="16085">
                  <c:v>22.142227850889299</c:v>
                </c:pt>
                <c:pt idx="16086">
                  <c:v>22.143604427069</c:v>
                </c:pt>
                <c:pt idx="16087">
                  <c:v>22.144981003248699</c:v>
                </c:pt>
                <c:pt idx="16088">
                  <c:v>22.1463575794285</c:v>
                </c:pt>
                <c:pt idx="16089">
                  <c:v>22.147734155608202</c:v>
                </c:pt>
                <c:pt idx="16090">
                  <c:v>22.1491107317879</c:v>
                </c:pt>
                <c:pt idx="16091">
                  <c:v>22.150487307967602</c:v>
                </c:pt>
                <c:pt idx="16092">
                  <c:v>22.151863884147399</c:v>
                </c:pt>
                <c:pt idx="16093">
                  <c:v>22.153240460327101</c:v>
                </c:pt>
                <c:pt idx="16094">
                  <c:v>22.154617036506799</c:v>
                </c:pt>
                <c:pt idx="16095">
                  <c:v>22.155993612686501</c:v>
                </c:pt>
                <c:pt idx="16096">
                  <c:v>22.157370188866299</c:v>
                </c:pt>
                <c:pt idx="16097">
                  <c:v>22.158746765046001</c:v>
                </c:pt>
                <c:pt idx="16098">
                  <c:v>22.160123341225699</c:v>
                </c:pt>
                <c:pt idx="16099">
                  <c:v>22.161499917405401</c:v>
                </c:pt>
                <c:pt idx="16100">
                  <c:v>22.162876493585198</c:v>
                </c:pt>
                <c:pt idx="16101">
                  <c:v>22.1642530697649</c:v>
                </c:pt>
                <c:pt idx="16102">
                  <c:v>22.165629645944598</c:v>
                </c:pt>
                <c:pt idx="16103">
                  <c:v>22.1670062221243</c:v>
                </c:pt>
                <c:pt idx="16104">
                  <c:v>22.168382798304101</c:v>
                </c:pt>
                <c:pt idx="16105">
                  <c:v>22.1697593744838</c:v>
                </c:pt>
                <c:pt idx="16106">
                  <c:v>22.171135950663501</c:v>
                </c:pt>
                <c:pt idx="16107">
                  <c:v>22.1725125268432</c:v>
                </c:pt>
                <c:pt idx="16108">
                  <c:v>22.173889103023001</c:v>
                </c:pt>
                <c:pt idx="16109">
                  <c:v>22.175265679202699</c:v>
                </c:pt>
                <c:pt idx="16110">
                  <c:v>22.176642255382401</c:v>
                </c:pt>
                <c:pt idx="16111">
                  <c:v>22.178018831562099</c:v>
                </c:pt>
                <c:pt idx="16112">
                  <c:v>22.1793954077419</c:v>
                </c:pt>
                <c:pt idx="16113">
                  <c:v>22.180771983921598</c:v>
                </c:pt>
                <c:pt idx="16114">
                  <c:v>22.1821485601013</c:v>
                </c:pt>
                <c:pt idx="16115">
                  <c:v>22.183525136280998</c:v>
                </c:pt>
                <c:pt idx="16116">
                  <c:v>22.1849017124608</c:v>
                </c:pt>
                <c:pt idx="16117">
                  <c:v>22.186278288640501</c:v>
                </c:pt>
                <c:pt idx="16118">
                  <c:v>22.1876548648202</c:v>
                </c:pt>
                <c:pt idx="16119">
                  <c:v>22.189031440999901</c:v>
                </c:pt>
                <c:pt idx="16120">
                  <c:v>22.190408017179699</c:v>
                </c:pt>
                <c:pt idx="16121">
                  <c:v>22.191784593359401</c:v>
                </c:pt>
                <c:pt idx="16122">
                  <c:v>22.193161169539099</c:v>
                </c:pt>
                <c:pt idx="16123">
                  <c:v>22.1945377457189</c:v>
                </c:pt>
                <c:pt idx="16124">
                  <c:v>22.195914321898599</c:v>
                </c:pt>
                <c:pt idx="16125">
                  <c:v>22.1972908980783</c:v>
                </c:pt>
                <c:pt idx="16126">
                  <c:v>22.198667474257999</c:v>
                </c:pt>
                <c:pt idx="16127">
                  <c:v>22.2000440504378</c:v>
                </c:pt>
                <c:pt idx="16128">
                  <c:v>22.201420626617502</c:v>
                </c:pt>
                <c:pt idx="16129">
                  <c:v>22.2027972027972</c:v>
                </c:pt>
                <c:pt idx="16130">
                  <c:v>22.204173778976902</c:v>
                </c:pt>
                <c:pt idx="16131">
                  <c:v>22.205550355156699</c:v>
                </c:pt>
                <c:pt idx="16132">
                  <c:v>22.206926931336401</c:v>
                </c:pt>
                <c:pt idx="16133">
                  <c:v>22.208303507516099</c:v>
                </c:pt>
                <c:pt idx="16134">
                  <c:v>22.209680083695801</c:v>
                </c:pt>
                <c:pt idx="16135">
                  <c:v>22.211056659875599</c:v>
                </c:pt>
                <c:pt idx="16136">
                  <c:v>22.212433236055301</c:v>
                </c:pt>
                <c:pt idx="16137">
                  <c:v>22.213809812234999</c:v>
                </c:pt>
                <c:pt idx="16138">
                  <c:v>22.215186388414701</c:v>
                </c:pt>
                <c:pt idx="16139">
                  <c:v>22.216562964594502</c:v>
                </c:pt>
                <c:pt idx="16140">
                  <c:v>22.2179395407742</c:v>
                </c:pt>
                <c:pt idx="16141">
                  <c:v>22.219316116953902</c:v>
                </c:pt>
                <c:pt idx="16142">
                  <c:v>22.2206926931336</c:v>
                </c:pt>
                <c:pt idx="16143">
                  <c:v>22.222069269313401</c:v>
                </c:pt>
                <c:pt idx="16144">
                  <c:v>22.223445845493099</c:v>
                </c:pt>
                <c:pt idx="16145">
                  <c:v>22.224822421672801</c:v>
                </c:pt>
                <c:pt idx="16146">
                  <c:v>22.226198997852499</c:v>
                </c:pt>
                <c:pt idx="16147">
                  <c:v>22.227575574032301</c:v>
                </c:pt>
                <c:pt idx="16148">
                  <c:v>22.228952150211999</c:v>
                </c:pt>
                <c:pt idx="16149">
                  <c:v>22.230328726391701</c:v>
                </c:pt>
                <c:pt idx="16150">
                  <c:v>22.231705302571498</c:v>
                </c:pt>
                <c:pt idx="16151">
                  <c:v>22.2330818787512</c:v>
                </c:pt>
                <c:pt idx="16152">
                  <c:v>22.234458454930898</c:v>
                </c:pt>
                <c:pt idx="16153">
                  <c:v>22.2358350311106</c:v>
                </c:pt>
                <c:pt idx="16154">
                  <c:v>22.237211607290401</c:v>
                </c:pt>
                <c:pt idx="16155">
                  <c:v>22.2385881834701</c:v>
                </c:pt>
                <c:pt idx="16156">
                  <c:v>22.239964759649801</c:v>
                </c:pt>
                <c:pt idx="16157">
                  <c:v>22.2413413358295</c:v>
                </c:pt>
                <c:pt idx="16158">
                  <c:v>22.242717912009301</c:v>
                </c:pt>
                <c:pt idx="16159">
                  <c:v>22.244094488188999</c:v>
                </c:pt>
                <c:pt idx="16160">
                  <c:v>22.245471064368701</c:v>
                </c:pt>
                <c:pt idx="16161">
                  <c:v>22.246847640548399</c:v>
                </c:pt>
                <c:pt idx="16162">
                  <c:v>22.2482242167282</c:v>
                </c:pt>
                <c:pt idx="16163">
                  <c:v>22.249600792907898</c:v>
                </c:pt>
                <c:pt idx="16164">
                  <c:v>22.2509773690876</c:v>
                </c:pt>
                <c:pt idx="16165">
                  <c:v>22.252353945267298</c:v>
                </c:pt>
                <c:pt idx="16166">
                  <c:v>22.2537305214471</c:v>
                </c:pt>
                <c:pt idx="16167">
                  <c:v>22.255107097626802</c:v>
                </c:pt>
                <c:pt idx="16168">
                  <c:v>22.2564836738065</c:v>
                </c:pt>
                <c:pt idx="16169">
                  <c:v>22.257860249986201</c:v>
                </c:pt>
                <c:pt idx="16170">
                  <c:v>22.259236826165999</c:v>
                </c:pt>
                <c:pt idx="16171">
                  <c:v>22.260613402345701</c:v>
                </c:pt>
                <c:pt idx="16172">
                  <c:v>22.261989978525399</c:v>
                </c:pt>
                <c:pt idx="16173">
                  <c:v>22.263366554705101</c:v>
                </c:pt>
                <c:pt idx="16174">
                  <c:v>22.264743130884899</c:v>
                </c:pt>
                <c:pt idx="16175">
                  <c:v>22.2661197070646</c:v>
                </c:pt>
                <c:pt idx="16176">
                  <c:v>22.267496283244299</c:v>
                </c:pt>
                <c:pt idx="16177">
                  <c:v>22.268872859424</c:v>
                </c:pt>
                <c:pt idx="16178">
                  <c:v>22.270249435603802</c:v>
                </c:pt>
                <c:pt idx="16179">
                  <c:v>22.2716260117835</c:v>
                </c:pt>
                <c:pt idx="16180">
                  <c:v>22.273002587963202</c:v>
                </c:pt>
                <c:pt idx="16181">
                  <c:v>22.2743791641429</c:v>
                </c:pt>
                <c:pt idx="16182">
                  <c:v>22.275755740322701</c:v>
                </c:pt>
                <c:pt idx="16183">
                  <c:v>22.277132316502399</c:v>
                </c:pt>
                <c:pt idx="16184">
                  <c:v>22.278508892682101</c:v>
                </c:pt>
                <c:pt idx="16185">
                  <c:v>22.279885468861899</c:v>
                </c:pt>
                <c:pt idx="16186">
                  <c:v>22.281262045041601</c:v>
                </c:pt>
                <c:pt idx="16187">
                  <c:v>22.282638621221299</c:v>
                </c:pt>
                <c:pt idx="16188">
                  <c:v>22.284015197401001</c:v>
                </c:pt>
                <c:pt idx="16189">
                  <c:v>22.285391773580798</c:v>
                </c:pt>
                <c:pt idx="16190">
                  <c:v>22.2867683497605</c:v>
                </c:pt>
                <c:pt idx="16191">
                  <c:v>22.288144925940198</c:v>
                </c:pt>
                <c:pt idx="16192">
                  <c:v>22.2895215021199</c:v>
                </c:pt>
                <c:pt idx="16193">
                  <c:v>22.290898078299701</c:v>
                </c:pt>
                <c:pt idx="16194">
                  <c:v>22.292274654479399</c:v>
                </c:pt>
                <c:pt idx="16195">
                  <c:v>22.293651230659101</c:v>
                </c:pt>
                <c:pt idx="16196">
                  <c:v>22.295027806838799</c:v>
                </c:pt>
                <c:pt idx="16197">
                  <c:v>22.296404383018601</c:v>
                </c:pt>
                <c:pt idx="16198">
                  <c:v>22.297780959198299</c:v>
                </c:pt>
                <c:pt idx="16199">
                  <c:v>22.299157535378001</c:v>
                </c:pt>
                <c:pt idx="16200">
                  <c:v>22.300534111557699</c:v>
                </c:pt>
                <c:pt idx="16201">
                  <c:v>22.3019106877375</c:v>
                </c:pt>
                <c:pt idx="16202">
                  <c:v>22.303287263917198</c:v>
                </c:pt>
                <c:pt idx="16203">
                  <c:v>22.3046638400969</c:v>
                </c:pt>
                <c:pt idx="16204">
                  <c:v>22.306040416276598</c:v>
                </c:pt>
                <c:pt idx="16205">
                  <c:v>22.3074169924564</c:v>
                </c:pt>
                <c:pt idx="16206">
                  <c:v>22.308793568636101</c:v>
                </c:pt>
                <c:pt idx="16207">
                  <c:v>22.3101701448158</c:v>
                </c:pt>
                <c:pt idx="16208">
                  <c:v>22.311546720995501</c:v>
                </c:pt>
                <c:pt idx="16209">
                  <c:v>22.312923297175299</c:v>
                </c:pt>
                <c:pt idx="16210">
                  <c:v>22.314299873355001</c:v>
                </c:pt>
                <c:pt idx="16211">
                  <c:v>22.315676449534699</c:v>
                </c:pt>
                <c:pt idx="16212">
                  <c:v>22.317053025714401</c:v>
                </c:pt>
                <c:pt idx="16213">
                  <c:v>22.318429601894199</c:v>
                </c:pt>
                <c:pt idx="16214">
                  <c:v>22.3198061780739</c:v>
                </c:pt>
                <c:pt idx="16215">
                  <c:v>22.321182754253599</c:v>
                </c:pt>
                <c:pt idx="16216">
                  <c:v>22.3225593304333</c:v>
                </c:pt>
                <c:pt idx="16217">
                  <c:v>22.323935906613102</c:v>
                </c:pt>
                <c:pt idx="16218">
                  <c:v>22.3253124827928</c:v>
                </c:pt>
                <c:pt idx="16219">
                  <c:v>22.326689058972502</c:v>
                </c:pt>
                <c:pt idx="16220">
                  <c:v>22.328065635152299</c:v>
                </c:pt>
                <c:pt idx="16221">
                  <c:v>22.329442211332001</c:v>
                </c:pt>
                <c:pt idx="16222">
                  <c:v>22.330818787511699</c:v>
                </c:pt>
                <c:pt idx="16223">
                  <c:v>22.332195363691401</c:v>
                </c:pt>
                <c:pt idx="16224">
                  <c:v>22.333571939871199</c:v>
                </c:pt>
                <c:pt idx="16225">
                  <c:v>22.3349485160509</c:v>
                </c:pt>
                <c:pt idx="16226">
                  <c:v>22.336325092230599</c:v>
                </c:pt>
                <c:pt idx="16227">
                  <c:v>22.3377016684103</c:v>
                </c:pt>
                <c:pt idx="16228">
                  <c:v>22.339078244590102</c:v>
                </c:pt>
                <c:pt idx="16229">
                  <c:v>22.3404548207698</c:v>
                </c:pt>
                <c:pt idx="16230">
                  <c:v>22.341831396949502</c:v>
                </c:pt>
                <c:pt idx="16231">
                  <c:v>22.3432079731292</c:v>
                </c:pt>
                <c:pt idx="16232">
                  <c:v>22.344584549309001</c:v>
                </c:pt>
                <c:pt idx="16233">
                  <c:v>22.345961125488699</c:v>
                </c:pt>
                <c:pt idx="16234">
                  <c:v>22.347337701668401</c:v>
                </c:pt>
                <c:pt idx="16235">
                  <c:v>22.348714277848099</c:v>
                </c:pt>
                <c:pt idx="16236">
                  <c:v>22.350090854027901</c:v>
                </c:pt>
                <c:pt idx="16237">
                  <c:v>22.351467430207599</c:v>
                </c:pt>
                <c:pt idx="16238">
                  <c:v>22.352844006387301</c:v>
                </c:pt>
                <c:pt idx="16239">
                  <c:v>22.354220582566999</c:v>
                </c:pt>
                <c:pt idx="16240">
                  <c:v>22.3555971587468</c:v>
                </c:pt>
                <c:pt idx="16241">
                  <c:v>22.356973734926498</c:v>
                </c:pt>
                <c:pt idx="16242">
                  <c:v>22.3583503111062</c:v>
                </c:pt>
                <c:pt idx="16243">
                  <c:v>22.359726887285898</c:v>
                </c:pt>
                <c:pt idx="16244">
                  <c:v>22.3611034634657</c:v>
                </c:pt>
                <c:pt idx="16245">
                  <c:v>22.362480039645401</c:v>
                </c:pt>
                <c:pt idx="16246">
                  <c:v>22.3638566158251</c:v>
                </c:pt>
                <c:pt idx="16247">
                  <c:v>22.365233192004801</c:v>
                </c:pt>
                <c:pt idx="16248">
                  <c:v>22.366609768184599</c:v>
                </c:pt>
                <c:pt idx="16249">
                  <c:v>22.367986344364301</c:v>
                </c:pt>
                <c:pt idx="16250">
                  <c:v>22.369362920543999</c:v>
                </c:pt>
                <c:pt idx="16251">
                  <c:v>22.3707394967238</c:v>
                </c:pt>
                <c:pt idx="16252">
                  <c:v>22.372116072903498</c:v>
                </c:pt>
                <c:pt idx="16253">
                  <c:v>22.3734926490832</c:v>
                </c:pt>
                <c:pt idx="16254">
                  <c:v>22.374869225262898</c:v>
                </c:pt>
                <c:pt idx="16255">
                  <c:v>22.3762458014427</c:v>
                </c:pt>
                <c:pt idx="16256">
                  <c:v>22.377622377622401</c:v>
                </c:pt>
                <c:pt idx="16257">
                  <c:v>22.3789989538021</c:v>
                </c:pt>
                <c:pt idx="16258">
                  <c:v>22.380375529981801</c:v>
                </c:pt>
                <c:pt idx="16259">
                  <c:v>22.381752106161599</c:v>
                </c:pt>
                <c:pt idx="16260">
                  <c:v>22.383128682341301</c:v>
                </c:pt>
                <c:pt idx="16261">
                  <c:v>22.384505258520999</c:v>
                </c:pt>
                <c:pt idx="16262">
                  <c:v>22.385881834700701</c:v>
                </c:pt>
                <c:pt idx="16263">
                  <c:v>22.387258410880499</c:v>
                </c:pt>
                <c:pt idx="16264">
                  <c:v>22.3886349870602</c:v>
                </c:pt>
                <c:pt idx="16265">
                  <c:v>22.390011563239899</c:v>
                </c:pt>
                <c:pt idx="16266">
                  <c:v>22.3913881394196</c:v>
                </c:pt>
                <c:pt idx="16267">
                  <c:v>22.392764715599402</c:v>
                </c:pt>
                <c:pt idx="16268">
                  <c:v>22.3941412917791</c:v>
                </c:pt>
                <c:pt idx="16269">
                  <c:v>22.395517867958802</c:v>
                </c:pt>
                <c:pt idx="16270">
                  <c:v>22.3968944441385</c:v>
                </c:pt>
                <c:pt idx="16271">
                  <c:v>22.398271020318301</c:v>
                </c:pt>
                <c:pt idx="16272">
                  <c:v>22.399647596497999</c:v>
                </c:pt>
                <c:pt idx="16273">
                  <c:v>22.401024172677701</c:v>
                </c:pt>
                <c:pt idx="16274">
                  <c:v>22.402400748857399</c:v>
                </c:pt>
                <c:pt idx="16275">
                  <c:v>22.403777325037201</c:v>
                </c:pt>
                <c:pt idx="16276">
                  <c:v>22.405153901216899</c:v>
                </c:pt>
                <c:pt idx="16277">
                  <c:v>22.406530477396601</c:v>
                </c:pt>
                <c:pt idx="16278">
                  <c:v>22.407907053576398</c:v>
                </c:pt>
                <c:pt idx="16279">
                  <c:v>22.4092836297561</c:v>
                </c:pt>
                <c:pt idx="16280">
                  <c:v>22.410660205935802</c:v>
                </c:pt>
                <c:pt idx="16281">
                  <c:v>22.4120367821155</c:v>
                </c:pt>
                <c:pt idx="16282">
                  <c:v>22.413413358295301</c:v>
                </c:pt>
                <c:pt idx="16283">
                  <c:v>22.414789934474999</c:v>
                </c:pt>
                <c:pt idx="16284">
                  <c:v>22.416166510654701</c:v>
                </c:pt>
                <c:pt idx="16285">
                  <c:v>22.417543086834399</c:v>
                </c:pt>
                <c:pt idx="16286">
                  <c:v>22.418919663014201</c:v>
                </c:pt>
                <c:pt idx="16287">
                  <c:v>22.420296239193899</c:v>
                </c:pt>
                <c:pt idx="16288">
                  <c:v>22.421672815373601</c:v>
                </c:pt>
                <c:pt idx="16289">
                  <c:v>22.423049391553299</c:v>
                </c:pt>
                <c:pt idx="16290">
                  <c:v>22.4244259677331</c:v>
                </c:pt>
                <c:pt idx="16291">
                  <c:v>22.425802543912798</c:v>
                </c:pt>
                <c:pt idx="16292">
                  <c:v>22.4271791200925</c:v>
                </c:pt>
                <c:pt idx="16293">
                  <c:v>22.428555696272198</c:v>
                </c:pt>
                <c:pt idx="16294">
                  <c:v>22.429932272452</c:v>
                </c:pt>
                <c:pt idx="16295">
                  <c:v>22.431308848631701</c:v>
                </c:pt>
                <c:pt idx="16296">
                  <c:v>22.4326854248114</c:v>
                </c:pt>
                <c:pt idx="16297">
                  <c:v>22.434062000991101</c:v>
                </c:pt>
                <c:pt idx="16298">
                  <c:v>22.435438577170899</c:v>
                </c:pt>
                <c:pt idx="16299">
                  <c:v>22.436815153350601</c:v>
                </c:pt>
                <c:pt idx="16300">
                  <c:v>22.438191729530299</c:v>
                </c:pt>
                <c:pt idx="16301">
                  <c:v>22.439568305710001</c:v>
                </c:pt>
                <c:pt idx="16302">
                  <c:v>22.440944881889799</c:v>
                </c:pt>
                <c:pt idx="16303">
                  <c:v>22.4423214580695</c:v>
                </c:pt>
                <c:pt idx="16304">
                  <c:v>22.443698034249199</c:v>
                </c:pt>
                <c:pt idx="16305">
                  <c:v>22.4450746104289</c:v>
                </c:pt>
                <c:pt idx="16306">
                  <c:v>22.446451186608702</c:v>
                </c:pt>
                <c:pt idx="16307">
                  <c:v>22.4478277627884</c:v>
                </c:pt>
                <c:pt idx="16308">
                  <c:v>22.449204338968102</c:v>
                </c:pt>
                <c:pt idx="16309">
                  <c:v>22.450580915147899</c:v>
                </c:pt>
                <c:pt idx="16310">
                  <c:v>22.451957491327601</c:v>
                </c:pt>
                <c:pt idx="16311">
                  <c:v>22.453334067507299</c:v>
                </c:pt>
                <c:pt idx="16312">
                  <c:v>22.454710643687001</c:v>
                </c:pt>
                <c:pt idx="16313">
                  <c:v>22.456087219866799</c:v>
                </c:pt>
                <c:pt idx="16314">
                  <c:v>22.4574637960465</c:v>
                </c:pt>
                <c:pt idx="16315">
                  <c:v>22.458840372226199</c:v>
                </c:pt>
                <c:pt idx="16316">
                  <c:v>22.4602169484059</c:v>
                </c:pt>
                <c:pt idx="16317">
                  <c:v>22.461593524585702</c:v>
                </c:pt>
                <c:pt idx="16318">
                  <c:v>22.4629701007654</c:v>
                </c:pt>
                <c:pt idx="16319">
                  <c:v>22.464346676945102</c:v>
                </c:pt>
                <c:pt idx="16320">
                  <c:v>22.4657232531248</c:v>
                </c:pt>
                <c:pt idx="16321">
                  <c:v>22.467099829304601</c:v>
                </c:pt>
                <c:pt idx="16322">
                  <c:v>22.468476405484299</c:v>
                </c:pt>
                <c:pt idx="16323">
                  <c:v>22.469852981664001</c:v>
                </c:pt>
                <c:pt idx="16324">
                  <c:v>22.471229557843699</c:v>
                </c:pt>
                <c:pt idx="16325">
                  <c:v>22.472606134023501</c:v>
                </c:pt>
                <c:pt idx="16326">
                  <c:v>22.473982710203199</c:v>
                </c:pt>
                <c:pt idx="16327">
                  <c:v>22.475359286382901</c:v>
                </c:pt>
                <c:pt idx="16328">
                  <c:v>22.476735862562599</c:v>
                </c:pt>
                <c:pt idx="16329">
                  <c:v>22.4781124387424</c:v>
                </c:pt>
                <c:pt idx="16330">
                  <c:v>22.479489014922098</c:v>
                </c:pt>
                <c:pt idx="16331">
                  <c:v>22.4808655911018</c:v>
                </c:pt>
                <c:pt idx="16332">
                  <c:v>22.482242167281498</c:v>
                </c:pt>
                <c:pt idx="16333">
                  <c:v>22.4836187434613</c:v>
                </c:pt>
                <c:pt idx="16334">
                  <c:v>22.484995319641001</c:v>
                </c:pt>
                <c:pt idx="16335">
                  <c:v>22.4863718958207</c:v>
                </c:pt>
                <c:pt idx="16336">
                  <c:v>22.487748472000401</c:v>
                </c:pt>
                <c:pt idx="16337">
                  <c:v>22.489125048180199</c:v>
                </c:pt>
                <c:pt idx="16338">
                  <c:v>22.490501624359901</c:v>
                </c:pt>
                <c:pt idx="16339">
                  <c:v>22.491878200539599</c:v>
                </c:pt>
                <c:pt idx="16340">
                  <c:v>22.493254776719301</c:v>
                </c:pt>
                <c:pt idx="16341">
                  <c:v>22.494631352899098</c:v>
                </c:pt>
                <c:pt idx="16342">
                  <c:v>22.4960079290788</c:v>
                </c:pt>
                <c:pt idx="16343">
                  <c:v>22.497384505258498</c:v>
                </c:pt>
                <c:pt idx="16344">
                  <c:v>22.4987610814383</c:v>
                </c:pt>
                <c:pt idx="16345">
                  <c:v>22.500137657618001</c:v>
                </c:pt>
                <c:pt idx="16346">
                  <c:v>22.5015142337977</c:v>
                </c:pt>
                <c:pt idx="16347">
                  <c:v>22.502890809977401</c:v>
                </c:pt>
                <c:pt idx="16348">
                  <c:v>22.504267386157199</c:v>
                </c:pt>
                <c:pt idx="16349">
                  <c:v>22.505643962336901</c:v>
                </c:pt>
                <c:pt idx="16350">
                  <c:v>22.507020538516599</c:v>
                </c:pt>
                <c:pt idx="16351">
                  <c:v>22.508397114696301</c:v>
                </c:pt>
                <c:pt idx="16352">
                  <c:v>22.509773690876099</c:v>
                </c:pt>
                <c:pt idx="16353">
                  <c:v>22.5111502670558</c:v>
                </c:pt>
                <c:pt idx="16354">
                  <c:v>22.512526843235499</c:v>
                </c:pt>
                <c:pt idx="16355">
                  <c:v>22.5139034194152</c:v>
                </c:pt>
                <c:pt idx="16356">
                  <c:v>22.515279995595002</c:v>
                </c:pt>
                <c:pt idx="16357">
                  <c:v>22.5166565717747</c:v>
                </c:pt>
                <c:pt idx="16358">
                  <c:v>22.518033147954402</c:v>
                </c:pt>
                <c:pt idx="16359">
                  <c:v>22.5194097241341</c:v>
                </c:pt>
                <c:pt idx="16360">
                  <c:v>22.520786300313901</c:v>
                </c:pt>
                <c:pt idx="16361">
                  <c:v>22.522162876493599</c:v>
                </c:pt>
                <c:pt idx="16362">
                  <c:v>22.523539452673301</c:v>
                </c:pt>
                <c:pt idx="16363">
                  <c:v>22.524916028852999</c:v>
                </c:pt>
                <c:pt idx="16364">
                  <c:v>22.526292605032801</c:v>
                </c:pt>
                <c:pt idx="16365">
                  <c:v>22.527669181212499</c:v>
                </c:pt>
                <c:pt idx="16366">
                  <c:v>22.5290457573922</c:v>
                </c:pt>
                <c:pt idx="16367">
                  <c:v>22.530422333571899</c:v>
                </c:pt>
                <c:pt idx="16368">
                  <c:v>22.5317989097517</c:v>
                </c:pt>
                <c:pt idx="16369">
                  <c:v>22.533175485931402</c:v>
                </c:pt>
                <c:pt idx="16370">
                  <c:v>22.5345520621111</c:v>
                </c:pt>
                <c:pt idx="16371">
                  <c:v>22.535928638290802</c:v>
                </c:pt>
                <c:pt idx="16372">
                  <c:v>22.537305214470599</c:v>
                </c:pt>
                <c:pt idx="16373">
                  <c:v>22.538681790650301</c:v>
                </c:pt>
                <c:pt idx="16374">
                  <c:v>22.540058366829999</c:v>
                </c:pt>
                <c:pt idx="16375">
                  <c:v>22.541434943009701</c:v>
                </c:pt>
                <c:pt idx="16376">
                  <c:v>22.542811519189499</c:v>
                </c:pt>
                <c:pt idx="16377">
                  <c:v>22.544188095369201</c:v>
                </c:pt>
                <c:pt idx="16378">
                  <c:v>22.545564671548899</c:v>
                </c:pt>
                <c:pt idx="16379">
                  <c:v>22.5469412477287</c:v>
                </c:pt>
                <c:pt idx="16380">
                  <c:v>22.548317823908398</c:v>
                </c:pt>
                <c:pt idx="16381">
                  <c:v>22.5496944000881</c:v>
                </c:pt>
                <c:pt idx="16382">
                  <c:v>22.551070976267798</c:v>
                </c:pt>
                <c:pt idx="16383">
                  <c:v>22.5524475524476</c:v>
                </c:pt>
                <c:pt idx="16384">
                  <c:v>22.553824128627301</c:v>
                </c:pt>
                <c:pt idx="16385">
                  <c:v>22.555200704807</c:v>
                </c:pt>
                <c:pt idx="16386">
                  <c:v>22.556577280986701</c:v>
                </c:pt>
                <c:pt idx="16387">
                  <c:v>22.557953857166499</c:v>
                </c:pt>
                <c:pt idx="16388">
                  <c:v>22.559330433346201</c:v>
                </c:pt>
                <c:pt idx="16389">
                  <c:v>22.560707009525899</c:v>
                </c:pt>
                <c:pt idx="16390">
                  <c:v>22.562083585705601</c:v>
                </c:pt>
                <c:pt idx="16391">
                  <c:v>22.563460161885398</c:v>
                </c:pt>
                <c:pt idx="16392">
                  <c:v>22.5648367380651</c:v>
                </c:pt>
                <c:pt idx="16393">
                  <c:v>22.566213314244798</c:v>
                </c:pt>
                <c:pt idx="16394">
                  <c:v>22.5675898904245</c:v>
                </c:pt>
                <c:pt idx="16395">
                  <c:v>22.568966466604302</c:v>
                </c:pt>
                <c:pt idx="16396">
                  <c:v>22.570343042784</c:v>
                </c:pt>
                <c:pt idx="16397">
                  <c:v>22.571719618963701</c:v>
                </c:pt>
                <c:pt idx="16398">
                  <c:v>22.5730961951434</c:v>
                </c:pt>
                <c:pt idx="16399">
                  <c:v>22.574472771323201</c:v>
                </c:pt>
                <c:pt idx="16400">
                  <c:v>22.575849347502899</c:v>
                </c:pt>
                <c:pt idx="16401">
                  <c:v>22.577225923682601</c:v>
                </c:pt>
                <c:pt idx="16402">
                  <c:v>22.578602499862299</c:v>
                </c:pt>
                <c:pt idx="16403">
                  <c:v>22.5799790760421</c:v>
                </c:pt>
                <c:pt idx="16404">
                  <c:v>22.581355652221799</c:v>
                </c:pt>
                <c:pt idx="16405">
                  <c:v>22.5827322284015</c:v>
                </c:pt>
                <c:pt idx="16406">
                  <c:v>22.584108804581302</c:v>
                </c:pt>
                <c:pt idx="16407">
                  <c:v>22.585485380761</c:v>
                </c:pt>
                <c:pt idx="16408">
                  <c:v>22.586861956940702</c:v>
                </c:pt>
                <c:pt idx="16409">
                  <c:v>22.5882385331204</c:v>
                </c:pt>
                <c:pt idx="16410">
                  <c:v>22.589615109300201</c:v>
                </c:pt>
                <c:pt idx="16411">
                  <c:v>22.590991685479899</c:v>
                </c:pt>
                <c:pt idx="16412">
                  <c:v>22.592368261659601</c:v>
                </c:pt>
                <c:pt idx="16413">
                  <c:v>22.593744837839299</c:v>
                </c:pt>
                <c:pt idx="16414">
                  <c:v>22.595121414019101</c:v>
                </c:pt>
                <c:pt idx="16415">
                  <c:v>22.596497990198799</c:v>
                </c:pt>
                <c:pt idx="16416">
                  <c:v>22.597874566378501</c:v>
                </c:pt>
                <c:pt idx="16417">
                  <c:v>22.599251142558199</c:v>
                </c:pt>
                <c:pt idx="16418">
                  <c:v>22.600627718738</c:v>
                </c:pt>
                <c:pt idx="16419">
                  <c:v>22.602004294917698</c:v>
                </c:pt>
                <c:pt idx="16420">
                  <c:v>22.6033808710974</c:v>
                </c:pt>
                <c:pt idx="16421">
                  <c:v>22.604757447277098</c:v>
                </c:pt>
                <c:pt idx="16422">
                  <c:v>22.606134023456899</c:v>
                </c:pt>
                <c:pt idx="16423">
                  <c:v>22.607510599636601</c:v>
                </c:pt>
                <c:pt idx="16424">
                  <c:v>22.608887175816299</c:v>
                </c:pt>
                <c:pt idx="16425">
                  <c:v>22.610263751996001</c:v>
                </c:pt>
                <c:pt idx="16426">
                  <c:v>22.611640328175799</c:v>
                </c:pt>
                <c:pt idx="16427">
                  <c:v>22.613016904355501</c:v>
                </c:pt>
                <c:pt idx="16428">
                  <c:v>22.614393480535199</c:v>
                </c:pt>
                <c:pt idx="16429">
                  <c:v>22.615770056714901</c:v>
                </c:pt>
                <c:pt idx="16430">
                  <c:v>22.617146632894698</c:v>
                </c:pt>
                <c:pt idx="16431">
                  <c:v>22.6185232090744</c:v>
                </c:pt>
                <c:pt idx="16432">
                  <c:v>22.619899785254098</c:v>
                </c:pt>
                <c:pt idx="16433">
                  <c:v>22.6212763614338</c:v>
                </c:pt>
                <c:pt idx="16434">
                  <c:v>22.622652937613601</c:v>
                </c:pt>
                <c:pt idx="16435">
                  <c:v>22.6240295137933</c:v>
                </c:pt>
                <c:pt idx="16436">
                  <c:v>22.625406089973001</c:v>
                </c:pt>
                <c:pt idx="16437">
                  <c:v>22.626782666152799</c:v>
                </c:pt>
                <c:pt idx="16438">
                  <c:v>22.628159242332501</c:v>
                </c:pt>
                <c:pt idx="16439">
                  <c:v>22.629535818512199</c:v>
                </c:pt>
                <c:pt idx="16440">
                  <c:v>22.630912394691901</c:v>
                </c:pt>
                <c:pt idx="16441">
                  <c:v>22.632288970871699</c:v>
                </c:pt>
                <c:pt idx="16442">
                  <c:v>22.6336655470514</c:v>
                </c:pt>
                <c:pt idx="16443">
                  <c:v>22.635042123231099</c:v>
                </c:pt>
                <c:pt idx="16444">
                  <c:v>22.6364186994108</c:v>
                </c:pt>
                <c:pt idx="16445">
                  <c:v>22.637795275590602</c:v>
                </c:pt>
                <c:pt idx="16446">
                  <c:v>22.6391718517703</c:v>
                </c:pt>
                <c:pt idx="16447">
                  <c:v>22.640548427950002</c:v>
                </c:pt>
                <c:pt idx="16448">
                  <c:v>22.6419250041297</c:v>
                </c:pt>
                <c:pt idx="16449">
                  <c:v>22.643301580309501</c:v>
                </c:pt>
                <c:pt idx="16450">
                  <c:v>22.644678156489199</c:v>
                </c:pt>
                <c:pt idx="16451">
                  <c:v>22.646054732668901</c:v>
                </c:pt>
                <c:pt idx="16452">
                  <c:v>22.647431308848599</c:v>
                </c:pt>
                <c:pt idx="16453">
                  <c:v>22.6488078850284</c:v>
                </c:pt>
                <c:pt idx="16454">
                  <c:v>22.650184461208099</c:v>
                </c:pt>
                <c:pt idx="16455">
                  <c:v>22.6515610373878</c:v>
                </c:pt>
                <c:pt idx="16456">
                  <c:v>22.652937613567499</c:v>
                </c:pt>
                <c:pt idx="16457">
                  <c:v>22.6543141897473</c:v>
                </c:pt>
                <c:pt idx="16458">
                  <c:v>22.655690765927002</c:v>
                </c:pt>
                <c:pt idx="16459">
                  <c:v>22.6570673421067</c:v>
                </c:pt>
                <c:pt idx="16460">
                  <c:v>22.658443918286402</c:v>
                </c:pt>
                <c:pt idx="16461">
                  <c:v>22.659820494466199</c:v>
                </c:pt>
                <c:pt idx="16462">
                  <c:v>22.661197070645901</c:v>
                </c:pt>
                <c:pt idx="16463">
                  <c:v>22.662573646825599</c:v>
                </c:pt>
                <c:pt idx="16464">
                  <c:v>22.663950223005301</c:v>
                </c:pt>
                <c:pt idx="16465">
                  <c:v>22.665326799185099</c:v>
                </c:pt>
                <c:pt idx="16466">
                  <c:v>22.666703375364801</c:v>
                </c:pt>
                <c:pt idx="16467">
                  <c:v>22.668079951544499</c:v>
                </c:pt>
                <c:pt idx="16468">
                  <c:v>22.6694565277243</c:v>
                </c:pt>
                <c:pt idx="16469">
                  <c:v>22.670833103903998</c:v>
                </c:pt>
                <c:pt idx="16470">
                  <c:v>22.6722096800837</c:v>
                </c:pt>
                <c:pt idx="16471">
                  <c:v>22.673586256263398</c:v>
                </c:pt>
                <c:pt idx="16472">
                  <c:v>22.6749628324432</c:v>
                </c:pt>
                <c:pt idx="16473">
                  <c:v>22.676339408622901</c:v>
                </c:pt>
                <c:pt idx="16474">
                  <c:v>22.6777159848026</c:v>
                </c:pt>
                <c:pt idx="16475">
                  <c:v>22.679092560982301</c:v>
                </c:pt>
                <c:pt idx="16476">
                  <c:v>22.680469137162099</c:v>
                </c:pt>
                <c:pt idx="16477">
                  <c:v>22.681845713341801</c:v>
                </c:pt>
                <c:pt idx="16478">
                  <c:v>22.683222289521499</c:v>
                </c:pt>
                <c:pt idx="16479">
                  <c:v>22.684598865701201</c:v>
                </c:pt>
                <c:pt idx="16480">
                  <c:v>22.685975441880998</c:v>
                </c:pt>
                <c:pt idx="16481">
                  <c:v>22.6873520180607</c:v>
                </c:pt>
                <c:pt idx="16482">
                  <c:v>22.688728594240398</c:v>
                </c:pt>
                <c:pt idx="16483">
                  <c:v>22.6901051704201</c:v>
                </c:pt>
                <c:pt idx="16484">
                  <c:v>22.691481746599901</c:v>
                </c:pt>
                <c:pt idx="16485">
                  <c:v>22.6928583227796</c:v>
                </c:pt>
                <c:pt idx="16486">
                  <c:v>22.694234898959301</c:v>
                </c:pt>
                <c:pt idx="16487">
                  <c:v>22.695611475139</c:v>
                </c:pt>
                <c:pt idx="16488">
                  <c:v>22.696988051318801</c:v>
                </c:pt>
                <c:pt idx="16489">
                  <c:v>22.698364627498499</c:v>
                </c:pt>
                <c:pt idx="16490">
                  <c:v>22.699741203678201</c:v>
                </c:pt>
                <c:pt idx="16491">
                  <c:v>22.701117779857899</c:v>
                </c:pt>
                <c:pt idx="16492">
                  <c:v>22.7024943560377</c:v>
                </c:pt>
                <c:pt idx="16493">
                  <c:v>22.703870932217399</c:v>
                </c:pt>
                <c:pt idx="16494">
                  <c:v>22.7052475083971</c:v>
                </c:pt>
                <c:pt idx="16495">
                  <c:v>22.706624084576799</c:v>
                </c:pt>
                <c:pt idx="16496">
                  <c:v>22.7080006607566</c:v>
                </c:pt>
                <c:pt idx="16497">
                  <c:v>22.709377236936302</c:v>
                </c:pt>
                <c:pt idx="16498">
                  <c:v>22.710753813116</c:v>
                </c:pt>
                <c:pt idx="16499">
                  <c:v>22.712130389295702</c:v>
                </c:pt>
                <c:pt idx="16500">
                  <c:v>22.713506965475499</c:v>
                </c:pt>
                <c:pt idx="16501">
                  <c:v>22.714883541655201</c:v>
                </c:pt>
                <c:pt idx="16502">
                  <c:v>22.716260117834899</c:v>
                </c:pt>
                <c:pt idx="16503">
                  <c:v>22.717636694014701</c:v>
                </c:pt>
                <c:pt idx="16504">
                  <c:v>22.719013270194399</c:v>
                </c:pt>
                <c:pt idx="16505">
                  <c:v>22.720389846374101</c:v>
                </c:pt>
                <c:pt idx="16506">
                  <c:v>22.721766422553799</c:v>
                </c:pt>
                <c:pt idx="16507">
                  <c:v>22.7231429987336</c:v>
                </c:pt>
                <c:pt idx="16508">
                  <c:v>22.724519574913302</c:v>
                </c:pt>
                <c:pt idx="16509">
                  <c:v>22.725896151093</c:v>
                </c:pt>
                <c:pt idx="16510">
                  <c:v>22.727272727272702</c:v>
                </c:pt>
                <c:pt idx="16511">
                  <c:v>22.728649303452499</c:v>
                </c:pt>
                <c:pt idx="16512">
                  <c:v>22.730025879632201</c:v>
                </c:pt>
                <c:pt idx="16513">
                  <c:v>22.731402455811899</c:v>
                </c:pt>
                <c:pt idx="16514">
                  <c:v>22.732779031991601</c:v>
                </c:pt>
                <c:pt idx="16515">
                  <c:v>22.734155608171399</c:v>
                </c:pt>
                <c:pt idx="16516">
                  <c:v>22.735532184351101</c:v>
                </c:pt>
                <c:pt idx="16517">
                  <c:v>22.736908760530799</c:v>
                </c:pt>
                <c:pt idx="16518">
                  <c:v>22.738285336710501</c:v>
                </c:pt>
                <c:pt idx="16519">
                  <c:v>22.739661912890298</c:v>
                </c:pt>
                <c:pt idx="16520">
                  <c:v>22.74103848907</c:v>
                </c:pt>
                <c:pt idx="16521">
                  <c:v>22.742415065249698</c:v>
                </c:pt>
                <c:pt idx="16522">
                  <c:v>22.7437916414294</c:v>
                </c:pt>
                <c:pt idx="16523">
                  <c:v>22.745168217609201</c:v>
                </c:pt>
                <c:pt idx="16524">
                  <c:v>22.7465447937889</c:v>
                </c:pt>
                <c:pt idx="16525">
                  <c:v>22.747921369968601</c:v>
                </c:pt>
                <c:pt idx="16526">
                  <c:v>22.7492979461483</c:v>
                </c:pt>
                <c:pt idx="16527">
                  <c:v>22.750674522328101</c:v>
                </c:pt>
                <c:pt idx="16528">
                  <c:v>22.752051098507799</c:v>
                </c:pt>
                <c:pt idx="16529">
                  <c:v>22.753427674687501</c:v>
                </c:pt>
                <c:pt idx="16530">
                  <c:v>22.754804250867199</c:v>
                </c:pt>
                <c:pt idx="16531">
                  <c:v>22.756180827047</c:v>
                </c:pt>
                <c:pt idx="16532">
                  <c:v>22.757557403226699</c:v>
                </c:pt>
                <c:pt idx="16533">
                  <c:v>22.7589339794064</c:v>
                </c:pt>
                <c:pt idx="16534">
                  <c:v>22.760310555586202</c:v>
                </c:pt>
                <c:pt idx="16535">
                  <c:v>22.7616871317659</c:v>
                </c:pt>
                <c:pt idx="16536">
                  <c:v>22.763063707945602</c:v>
                </c:pt>
                <c:pt idx="16537">
                  <c:v>22.7644402841253</c:v>
                </c:pt>
                <c:pt idx="16538">
                  <c:v>22.765816860305101</c:v>
                </c:pt>
                <c:pt idx="16539">
                  <c:v>22.767193436484799</c:v>
                </c:pt>
                <c:pt idx="16540">
                  <c:v>22.768570012664501</c:v>
                </c:pt>
                <c:pt idx="16541">
                  <c:v>22.769946588844199</c:v>
                </c:pt>
                <c:pt idx="16542">
                  <c:v>22.771323165024</c:v>
                </c:pt>
                <c:pt idx="16543">
                  <c:v>22.772699741203699</c:v>
                </c:pt>
                <c:pt idx="16544">
                  <c:v>22.7740763173834</c:v>
                </c:pt>
                <c:pt idx="16545">
                  <c:v>22.775452893563099</c:v>
                </c:pt>
                <c:pt idx="16546">
                  <c:v>22.7768294697429</c:v>
                </c:pt>
                <c:pt idx="16547">
                  <c:v>22.778206045922602</c:v>
                </c:pt>
                <c:pt idx="16548">
                  <c:v>22.7795826221023</c:v>
                </c:pt>
                <c:pt idx="16549">
                  <c:v>22.780959198282002</c:v>
                </c:pt>
                <c:pt idx="16550">
                  <c:v>22.782335774461799</c:v>
                </c:pt>
                <c:pt idx="16551">
                  <c:v>22.783712350641501</c:v>
                </c:pt>
                <c:pt idx="16552">
                  <c:v>22.785088926821199</c:v>
                </c:pt>
                <c:pt idx="16553">
                  <c:v>22.786465503000901</c:v>
                </c:pt>
                <c:pt idx="16554">
                  <c:v>22.787842079180699</c:v>
                </c:pt>
                <c:pt idx="16555">
                  <c:v>22.789218655360401</c:v>
                </c:pt>
                <c:pt idx="16556">
                  <c:v>22.790595231540099</c:v>
                </c:pt>
                <c:pt idx="16557">
                  <c:v>22.791971807719801</c:v>
                </c:pt>
                <c:pt idx="16558">
                  <c:v>22.793348383899598</c:v>
                </c:pt>
                <c:pt idx="16559">
                  <c:v>22.7947249600793</c:v>
                </c:pt>
                <c:pt idx="16560">
                  <c:v>22.796101536258998</c:v>
                </c:pt>
                <c:pt idx="16561">
                  <c:v>22.7974781124387</c:v>
                </c:pt>
                <c:pt idx="16562">
                  <c:v>22.798854688618501</c:v>
                </c:pt>
                <c:pt idx="16563">
                  <c:v>22.8002312647982</c:v>
                </c:pt>
                <c:pt idx="16564">
                  <c:v>22.801607840977901</c:v>
                </c:pt>
                <c:pt idx="16565">
                  <c:v>22.802984417157699</c:v>
                </c:pt>
                <c:pt idx="16566">
                  <c:v>22.804360993337401</c:v>
                </c:pt>
                <c:pt idx="16567">
                  <c:v>22.805737569517099</c:v>
                </c:pt>
                <c:pt idx="16568">
                  <c:v>22.807114145696801</c:v>
                </c:pt>
                <c:pt idx="16569">
                  <c:v>22.808490721876598</c:v>
                </c:pt>
                <c:pt idx="16570">
                  <c:v>22.8098672980563</c:v>
                </c:pt>
                <c:pt idx="16571">
                  <c:v>22.811243874235998</c:v>
                </c:pt>
                <c:pt idx="16572">
                  <c:v>22.8126204504157</c:v>
                </c:pt>
                <c:pt idx="16573">
                  <c:v>22.813997026595501</c:v>
                </c:pt>
                <c:pt idx="16574">
                  <c:v>22.8153736027752</c:v>
                </c:pt>
                <c:pt idx="16575">
                  <c:v>22.816750178954901</c:v>
                </c:pt>
                <c:pt idx="16576">
                  <c:v>22.8181267551346</c:v>
                </c:pt>
                <c:pt idx="16577">
                  <c:v>22.819503331314401</c:v>
                </c:pt>
                <c:pt idx="16578">
                  <c:v>22.820879907494099</c:v>
                </c:pt>
                <c:pt idx="16579">
                  <c:v>22.822256483673801</c:v>
                </c:pt>
                <c:pt idx="16580">
                  <c:v>22.823633059853499</c:v>
                </c:pt>
                <c:pt idx="16581">
                  <c:v>22.8250096360333</c:v>
                </c:pt>
                <c:pt idx="16582">
                  <c:v>22.826386212212999</c:v>
                </c:pt>
                <c:pt idx="16583">
                  <c:v>22.8277627883927</c:v>
                </c:pt>
                <c:pt idx="16584">
                  <c:v>22.829139364572399</c:v>
                </c:pt>
                <c:pt idx="16585">
                  <c:v>22.8305159407522</c:v>
                </c:pt>
                <c:pt idx="16586">
                  <c:v>22.831892516931902</c:v>
                </c:pt>
                <c:pt idx="16587">
                  <c:v>22.8332690931116</c:v>
                </c:pt>
                <c:pt idx="16588">
                  <c:v>22.834645669291302</c:v>
                </c:pt>
                <c:pt idx="16589">
                  <c:v>22.836022245471099</c:v>
                </c:pt>
                <c:pt idx="16590">
                  <c:v>22.837398821650801</c:v>
                </c:pt>
                <c:pt idx="16591">
                  <c:v>22.838775397830499</c:v>
                </c:pt>
                <c:pt idx="16592">
                  <c:v>22.840151974010201</c:v>
                </c:pt>
                <c:pt idx="16593">
                  <c:v>22.841528550189999</c:v>
                </c:pt>
                <c:pt idx="16594">
                  <c:v>22.8429051263697</c:v>
                </c:pt>
                <c:pt idx="16595">
                  <c:v>22.844281702549399</c:v>
                </c:pt>
                <c:pt idx="16596">
                  <c:v>22.8456582787291</c:v>
                </c:pt>
                <c:pt idx="16597">
                  <c:v>22.847034854908902</c:v>
                </c:pt>
                <c:pt idx="16598">
                  <c:v>22.8484114310886</c:v>
                </c:pt>
                <c:pt idx="16599">
                  <c:v>22.849788007268302</c:v>
                </c:pt>
                <c:pt idx="16600">
                  <c:v>22.851164583448099</c:v>
                </c:pt>
                <c:pt idx="16601">
                  <c:v>22.852541159627801</c:v>
                </c:pt>
                <c:pt idx="16602">
                  <c:v>22.853917735807499</c:v>
                </c:pt>
                <c:pt idx="16603">
                  <c:v>22.855294311987201</c:v>
                </c:pt>
                <c:pt idx="16604">
                  <c:v>22.856670888166999</c:v>
                </c:pt>
                <c:pt idx="16605">
                  <c:v>22.858047464346701</c:v>
                </c:pt>
                <c:pt idx="16606">
                  <c:v>22.859424040526399</c:v>
                </c:pt>
                <c:pt idx="16607">
                  <c:v>22.860800616706101</c:v>
                </c:pt>
                <c:pt idx="16608">
                  <c:v>22.862177192885898</c:v>
                </c:pt>
                <c:pt idx="16609">
                  <c:v>22.8635537690656</c:v>
                </c:pt>
                <c:pt idx="16610">
                  <c:v>22.864930345245298</c:v>
                </c:pt>
                <c:pt idx="16611">
                  <c:v>22.866306921425</c:v>
                </c:pt>
                <c:pt idx="16612">
                  <c:v>22.867683497604801</c:v>
                </c:pt>
                <c:pt idx="16613">
                  <c:v>22.8690600737845</c:v>
                </c:pt>
                <c:pt idx="16614">
                  <c:v>22.870436649964201</c:v>
                </c:pt>
                <c:pt idx="16615">
                  <c:v>22.8718132261439</c:v>
                </c:pt>
                <c:pt idx="16616">
                  <c:v>22.873189802323701</c:v>
                </c:pt>
                <c:pt idx="16617">
                  <c:v>22.874566378503399</c:v>
                </c:pt>
                <c:pt idx="16618">
                  <c:v>22.875942954683101</c:v>
                </c:pt>
                <c:pt idx="16619">
                  <c:v>22.877319530862799</c:v>
                </c:pt>
                <c:pt idx="16620">
                  <c:v>22.8786961070426</c:v>
                </c:pt>
                <c:pt idx="16621">
                  <c:v>22.880072683222298</c:v>
                </c:pt>
                <c:pt idx="16622">
                  <c:v>22.881449259402</c:v>
                </c:pt>
                <c:pt idx="16623">
                  <c:v>22.882825835581698</c:v>
                </c:pt>
                <c:pt idx="16624">
                  <c:v>22.8842024117615</c:v>
                </c:pt>
                <c:pt idx="16625">
                  <c:v>22.885578987941201</c:v>
                </c:pt>
                <c:pt idx="16626">
                  <c:v>22.8869555641209</c:v>
                </c:pt>
                <c:pt idx="16627">
                  <c:v>22.888332140300601</c:v>
                </c:pt>
                <c:pt idx="16628">
                  <c:v>22.889708716480399</c:v>
                </c:pt>
                <c:pt idx="16629">
                  <c:v>22.891085292660101</c:v>
                </c:pt>
                <c:pt idx="16630">
                  <c:v>22.892461868839799</c:v>
                </c:pt>
                <c:pt idx="16631">
                  <c:v>22.893838445019501</c:v>
                </c:pt>
                <c:pt idx="16632">
                  <c:v>22.895215021199299</c:v>
                </c:pt>
                <c:pt idx="16633">
                  <c:v>22.896591597379</c:v>
                </c:pt>
                <c:pt idx="16634">
                  <c:v>22.897968173558699</c:v>
                </c:pt>
                <c:pt idx="16635">
                  <c:v>22.8993447497385</c:v>
                </c:pt>
                <c:pt idx="16636">
                  <c:v>22.900721325918202</c:v>
                </c:pt>
                <c:pt idx="16637">
                  <c:v>22.9020979020979</c:v>
                </c:pt>
                <c:pt idx="16638">
                  <c:v>22.903474478277602</c:v>
                </c:pt>
                <c:pt idx="16639">
                  <c:v>22.904851054457399</c:v>
                </c:pt>
                <c:pt idx="16640">
                  <c:v>22.906227630637101</c:v>
                </c:pt>
                <c:pt idx="16641">
                  <c:v>22.907604206816799</c:v>
                </c:pt>
                <c:pt idx="16642">
                  <c:v>22.908980782996501</c:v>
                </c:pt>
                <c:pt idx="16643">
                  <c:v>22.910357359176299</c:v>
                </c:pt>
                <c:pt idx="16644">
                  <c:v>22.911733935356001</c:v>
                </c:pt>
                <c:pt idx="16645">
                  <c:v>22.913110511535699</c:v>
                </c:pt>
                <c:pt idx="16646">
                  <c:v>22.914487087715401</c:v>
                </c:pt>
                <c:pt idx="16647">
                  <c:v>22.915863663895198</c:v>
                </c:pt>
                <c:pt idx="16648">
                  <c:v>22.9172402400749</c:v>
                </c:pt>
                <c:pt idx="16649">
                  <c:v>22.918616816254598</c:v>
                </c:pt>
                <c:pt idx="16650">
                  <c:v>22.9199933924343</c:v>
                </c:pt>
                <c:pt idx="16651">
                  <c:v>22.921369968614101</c:v>
                </c:pt>
                <c:pt idx="16652">
                  <c:v>22.922746544793799</c:v>
                </c:pt>
                <c:pt idx="16653">
                  <c:v>22.924123120973501</c:v>
                </c:pt>
                <c:pt idx="16654">
                  <c:v>22.925499697153199</c:v>
                </c:pt>
                <c:pt idx="16655">
                  <c:v>22.926876273333001</c:v>
                </c:pt>
                <c:pt idx="16656">
                  <c:v>22.928252849512699</c:v>
                </c:pt>
                <c:pt idx="16657">
                  <c:v>22.929629425692401</c:v>
                </c:pt>
                <c:pt idx="16658">
                  <c:v>22.931006001872198</c:v>
                </c:pt>
                <c:pt idx="16659">
                  <c:v>22.9323825780519</c:v>
                </c:pt>
                <c:pt idx="16660">
                  <c:v>22.933759154231598</c:v>
                </c:pt>
                <c:pt idx="16661">
                  <c:v>22.9351357304113</c:v>
                </c:pt>
                <c:pt idx="16662">
                  <c:v>22.936512306591101</c:v>
                </c:pt>
                <c:pt idx="16663">
                  <c:v>22.9378888827708</c:v>
                </c:pt>
                <c:pt idx="16664">
                  <c:v>22.939265458950501</c:v>
                </c:pt>
                <c:pt idx="16665">
                  <c:v>22.9406420351302</c:v>
                </c:pt>
                <c:pt idx="16666">
                  <c:v>22.942018611310001</c:v>
                </c:pt>
                <c:pt idx="16667">
                  <c:v>22.943395187489699</c:v>
                </c:pt>
                <c:pt idx="16668">
                  <c:v>22.944771763669401</c:v>
                </c:pt>
                <c:pt idx="16669">
                  <c:v>22.946148339849099</c:v>
                </c:pt>
                <c:pt idx="16670">
                  <c:v>22.9475249160289</c:v>
                </c:pt>
                <c:pt idx="16671">
                  <c:v>22.948901492208599</c:v>
                </c:pt>
                <c:pt idx="16672">
                  <c:v>22.9502780683883</c:v>
                </c:pt>
                <c:pt idx="16673">
                  <c:v>22.951654644567999</c:v>
                </c:pt>
                <c:pt idx="16674">
                  <c:v>22.9530312207478</c:v>
                </c:pt>
                <c:pt idx="16675">
                  <c:v>22.954407796927502</c:v>
                </c:pt>
                <c:pt idx="16676">
                  <c:v>22.9557843731072</c:v>
                </c:pt>
                <c:pt idx="16677">
                  <c:v>22.957160949286902</c:v>
                </c:pt>
                <c:pt idx="16678">
                  <c:v>22.958537525466699</c:v>
                </c:pt>
                <c:pt idx="16679">
                  <c:v>22.959914101646401</c:v>
                </c:pt>
                <c:pt idx="16680">
                  <c:v>22.961290677826099</c:v>
                </c:pt>
                <c:pt idx="16681">
                  <c:v>22.962667254005801</c:v>
                </c:pt>
                <c:pt idx="16682">
                  <c:v>22.964043830185599</c:v>
                </c:pt>
                <c:pt idx="16683">
                  <c:v>22.9654204063653</c:v>
                </c:pt>
                <c:pt idx="16684">
                  <c:v>22.966796982544999</c:v>
                </c:pt>
                <c:pt idx="16685">
                  <c:v>22.9681735587247</c:v>
                </c:pt>
                <c:pt idx="16686">
                  <c:v>22.969550134904502</c:v>
                </c:pt>
                <c:pt idx="16687">
                  <c:v>22.9709267110842</c:v>
                </c:pt>
                <c:pt idx="16688">
                  <c:v>22.972303287263902</c:v>
                </c:pt>
                <c:pt idx="16689">
                  <c:v>22.9736798634436</c:v>
                </c:pt>
                <c:pt idx="16690">
                  <c:v>22.975056439623401</c:v>
                </c:pt>
                <c:pt idx="16691">
                  <c:v>22.976433015803099</c:v>
                </c:pt>
                <c:pt idx="16692">
                  <c:v>22.977809591982801</c:v>
                </c:pt>
                <c:pt idx="16693">
                  <c:v>22.979186168162599</c:v>
                </c:pt>
                <c:pt idx="16694">
                  <c:v>22.980562744342301</c:v>
                </c:pt>
                <c:pt idx="16695">
                  <c:v>22.981939320521999</c:v>
                </c:pt>
                <c:pt idx="16696">
                  <c:v>22.983315896701701</c:v>
                </c:pt>
                <c:pt idx="16697">
                  <c:v>22.984692472881498</c:v>
                </c:pt>
                <c:pt idx="16698">
                  <c:v>22.9860690490612</c:v>
                </c:pt>
                <c:pt idx="16699">
                  <c:v>22.987445625240898</c:v>
                </c:pt>
                <c:pt idx="16700">
                  <c:v>22.9888222014206</c:v>
                </c:pt>
                <c:pt idx="16701">
                  <c:v>22.990198777600401</c:v>
                </c:pt>
                <c:pt idx="16702">
                  <c:v>22.9915753537801</c:v>
                </c:pt>
                <c:pt idx="16703">
                  <c:v>22.992951929959801</c:v>
                </c:pt>
                <c:pt idx="16704">
                  <c:v>22.9943285061395</c:v>
                </c:pt>
                <c:pt idx="16705">
                  <c:v>22.995705082319301</c:v>
                </c:pt>
                <c:pt idx="16706">
                  <c:v>22.997081658498999</c:v>
                </c:pt>
                <c:pt idx="16707">
                  <c:v>22.998458234678701</c:v>
                </c:pt>
                <c:pt idx="16708">
                  <c:v>22.999834810858399</c:v>
                </c:pt>
                <c:pt idx="16709">
                  <c:v>23.0012113870382</c:v>
                </c:pt>
                <c:pt idx="16710">
                  <c:v>23.002587963217898</c:v>
                </c:pt>
                <c:pt idx="16711">
                  <c:v>23.0039645393976</c:v>
                </c:pt>
                <c:pt idx="16712">
                  <c:v>23.005341115577298</c:v>
                </c:pt>
                <c:pt idx="16713">
                  <c:v>23.0067176917571</c:v>
                </c:pt>
                <c:pt idx="16714">
                  <c:v>23.008094267936801</c:v>
                </c:pt>
                <c:pt idx="16715">
                  <c:v>23.0094708441165</c:v>
                </c:pt>
                <c:pt idx="16716">
                  <c:v>23.010847420296201</c:v>
                </c:pt>
                <c:pt idx="16717">
                  <c:v>23.012223996475999</c:v>
                </c:pt>
                <c:pt idx="16718">
                  <c:v>23.013600572655701</c:v>
                </c:pt>
                <c:pt idx="16719">
                  <c:v>23.014977148835399</c:v>
                </c:pt>
                <c:pt idx="16720">
                  <c:v>23.016353725015101</c:v>
                </c:pt>
                <c:pt idx="16721">
                  <c:v>23.017730301194899</c:v>
                </c:pt>
                <c:pt idx="16722">
                  <c:v>23.0191068773746</c:v>
                </c:pt>
                <c:pt idx="16723">
                  <c:v>23.020483453554299</c:v>
                </c:pt>
                <c:pt idx="16724">
                  <c:v>23.0218600297341</c:v>
                </c:pt>
                <c:pt idx="16725">
                  <c:v>23.023236605913802</c:v>
                </c:pt>
                <c:pt idx="16726">
                  <c:v>23.0246131820935</c:v>
                </c:pt>
                <c:pt idx="16727">
                  <c:v>23.025989758273202</c:v>
                </c:pt>
                <c:pt idx="16728">
                  <c:v>23.027366334452999</c:v>
                </c:pt>
                <c:pt idx="16729">
                  <c:v>23.028742910632701</c:v>
                </c:pt>
                <c:pt idx="16730">
                  <c:v>23.030119486812399</c:v>
                </c:pt>
                <c:pt idx="16731">
                  <c:v>23.031496062992101</c:v>
                </c:pt>
                <c:pt idx="16732">
                  <c:v>23.032872639171899</c:v>
                </c:pt>
                <c:pt idx="16733">
                  <c:v>23.034249215351601</c:v>
                </c:pt>
                <c:pt idx="16734">
                  <c:v>23.035625791531299</c:v>
                </c:pt>
                <c:pt idx="16735">
                  <c:v>23.037002367711001</c:v>
                </c:pt>
                <c:pt idx="16736">
                  <c:v>23.038378943890802</c:v>
                </c:pt>
                <c:pt idx="16737">
                  <c:v>23.0397555200705</c:v>
                </c:pt>
                <c:pt idx="16738">
                  <c:v>23.041132096250202</c:v>
                </c:pt>
                <c:pt idx="16739">
                  <c:v>23.0425086724299</c:v>
                </c:pt>
                <c:pt idx="16740">
                  <c:v>23.043885248609701</c:v>
                </c:pt>
                <c:pt idx="16741">
                  <c:v>23.045261824789399</c:v>
                </c:pt>
                <c:pt idx="16742">
                  <c:v>23.046638400969101</c:v>
                </c:pt>
                <c:pt idx="16743">
                  <c:v>23.048014977148799</c:v>
                </c:pt>
                <c:pt idx="16744">
                  <c:v>23.049391553328601</c:v>
                </c:pt>
                <c:pt idx="16745">
                  <c:v>23.050768129508299</c:v>
                </c:pt>
                <c:pt idx="16746">
                  <c:v>23.052144705688001</c:v>
                </c:pt>
                <c:pt idx="16747">
                  <c:v>23.053521281867699</c:v>
                </c:pt>
                <c:pt idx="16748">
                  <c:v>23.0548978580475</c:v>
                </c:pt>
                <c:pt idx="16749">
                  <c:v>23.056274434227198</c:v>
                </c:pt>
                <c:pt idx="16750">
                  <c:v>23.0576510104069</c:v>
                </c:pt>
                <c:pt idx="16751">
                  <c:v>23.059027586586598</c:v>
                </c:pt>
                <c:pt idx="16752">
                  <c:v>23.0604041627664</c:v>
                </c:pt>
                <c:pt idx="16753">
                  <c:v>23.061780738946101</c:v>
                </c:pt>
                <c:pt idx="16754">
                  <c:v>23.0631573151258</c:v>
                </c:pt>
                <c:pt idx="16755">
                  <c:v>23.064533891305501</c:v>
                </c:pt>
                <c:pt idx="16756">
                  <c:v>23.065910467485299</c:v>
                </c:pt>
                <c:pt idx="16757">
                  <c:v>23.067287043665001</c:v>
                </c:pt>
                <c:pt idx="16758">
                  <c:v>23.068663619844699</c:v>
                </c:pt>
                <c:pt idx="16759">
                  <c:v>23.0700401960245</c:v>
                </c:pt>
                <c:pt idx="16760">
                  <c:v>23.071416772204199</c:v>
                </c:pt>
                <c:pt idx="16761">
                  <c:v>23.0727933483839</c:v>
                </c:pt>
                <c:pt idx="16762">
                  <c:v>23.074169924563598</c:v>
                </c:pt>
                <c:pt idx="16763">
                  <c:v>23.0755465007434</c:v>
                </c:pt>
                <c:pt idx="16764">
                  <c:v>23.076923076923102</c:v>
                </c:pt>
                <c:pt idx="16765">
                  <c:v>23.0782996531028</c:v>
                </c:pt>
                <c:pt idx="16766">
                  <c:v>23.079676229282502</c:v>
                </c:pt>
                <c:pt idx="16767">
                  <c:v>23.081052805462299</c:v>
                </c:pt>
                <c:pt idx="16768">
                  <c:v>23.082429381642001</c:v>
                </c:pt>
                <c:pt idx="16769">
                  <c:v>23.083805957821699</c:v>
                </c:pt>
                <c:pt idx="16770">
                  <c:v>23.085182534001401</c:v>
                </c:pt>
                <c:pt idx="16771">
                  <c:v>23.086559110181199</c:v>
                </c:pt>
                <c:pt idx="16772">
                  <c:v>23.0879356863609</c:v>
                </c:pt>
                <c:pt idx="16773">
                  <c:v>23.089312262540599</c:v>
                </c:pt>
                <c:pt idx="16774">
                  <c:v>23.0906888387203</c:v>
                </c:pt>
                <c:pt idx="16775">
                  <c:v>23.092065414900102</c:v>
                </c:pt>
                <c:pt idx="16776">
                  <c:v>23.0934419910798</c:v>
                </c:pt>
                <c:pt idx="16777">
                  <c:v>23.094818567259502</c:v>
                </c:pt>
                <c:pt idx="16778">
                  <c:v>23.0961951434392</c:v>
                </c:pt>
                <c:pt idx="16779">
                  <c:v>23.097571719619001</c:v>
                </c:pt>
                <c:pt idx="16780">
                  <c:v>23.098948295798699</c:v>
                </c:pt>
                <c:pt idx="16781">
                  <c:v>23.100324871978401</c:v>
                </c:pt>
                <c:pt idx="16782">
                  <c:v>23.101701448158099</c:v>
                </c:pt>
                <c:pt idx="16783">
                  <c:v>23.103078024337901</c:v>
                </c:pt>
                <c:pt idx="16784">
                  <c:v>23.104454600517599</c:v>
                </c:pt>
                <c:pt idx="16785">
                  <c:v>23.105831176697301</c:v>
                </c:pt>
                <c:pt idx="16786">
                  <c:v>23.107207752876999</c:v>
                </c:pt>
                <c:pt idx="16787">
                  <c:v>23.1085843290568</c:v>
                </c:pt>
                <c:pt idx="16788">
                  <c:v>23.109960905236498</c:v>
                </c:pt>
                <c:pt idx="16789">
                  <c:v>23.1113374814162</c:v>
                </c:pt>
                <c:pt idx="16790">
                  <c:v>23.112714057596001</c:v>
                </c:pt>
                <c:pt idx="16791">
                  <c:v>23.1140906337757</c:v>
                </c:pt>
                <c:pt idx="16792">
                  <c:v>23.115467209955401</c:v>
                </c:pt>
                <c:pt idx="16793">
                  <c:v>23.116843786135099</c:v>
                </c:pt>
                <c:pt idx="16794">
                  <c:v>23.118220362314901</c:v>
                </c:pt>
                <c:pt idx="16795">
                  <c:v>23.119596938494599</c:v>
                </c:pt>
                <c:pt idx="16796">
                  <c:v>23.120973514674301</c:v>
                </c:pt>
                <c:pt idx="16797">
                  <c:v>23.122350090853999</c:v>
                </c:pt>
                <c:pt idx="16798">
                  <c:v>23.1237266670338</c:v>
                </c:pt>
                <c:pt idx="16799">
                  <c:v>23.125103243213498</c:v>
                </c:pt>
                <c:pt idx="16800">
                  <c:v>23.1264798193932</c:v>
                </c:pt>
                <c:pt idx="16801">
                  <c:v>23.127856395572898</c:v>
                </c:pt>
                <c:pt idx="16802">
                  <c:v>23.1292329717527</c:v>
                </c:pt>
                <c:pt idx="16803">
                  <c:v>23.130609547932401</c:v>
                </c:pt>
                <c:pt idx="16804">
                  <c:v>23.1319861241121</c:v>
                </c:pt>
                <c:pt idx="16805">
                  <c:v>23.133362700291801</c:v>
                </c:pt>
                <c:pt idx="16806">
                  <c:v>23.134739276471599</c:v>
                </c:pt>
                <c:pt idx="16807">
                  <c:v>23.136115852651301</c:v>
                </c:pt>
                <c:pt idx="16808">
                  <c:v>23.137492428830999</c:v>
                </c:pt>
                <c:pt idx="16809">
                  <c:v>23.138869005010701</c:v>
                </c:pt>
                <c:pt idx="16810">
                  <c:v>23.140245581190499</c:v>
                </c:pt>
                <c:pt idx="16811">
                  <c:v>23.1416221573702</c:v>
                </c:pt>
                <c:pt idx="16812">
                  <c:v>23.142998733549899</c:v>
                </c:pt>
                <c:pt idx="16813">
                  <c:v>23.1443753097296</c:v>
                </c:pt>
                <c:pt idx="16814">
                  <c:v>23.145751885909402</c:v>
                </c:pt>
                <c:pt idx="16815">
                  <c:v>23.1471284620891</c:v>
                </c:pt>
                <c:pt idx="16816">
                  <c:v>23.148505038268802</c:v>
                </c:pt>
                <c:pt idx="16817">
                  <c:v>23.1498816144485</c:v>
                </c:pt>
                <c:pt idx="16818">
                  <c:v>23.151258190628301</c:v>
                </c:pt>
                <c:pt idx="16819">
                  <c:v>23.152634766807999</c:v>
                </c:pt>
                <c:pt idx="16820">
                  <c:v>23.154011342987701</c:v>
                </c:pt>
                <c:pt idx="16821">
                  <c:v>23.155387919167499</c:v>
                </c:pt>
                <c:pt idx="16822">
                  <c:v>23.1567644953472</c:v>
                </c:pt>
                <c:pt idx="16823">
                  <c:v>23.158141071526899</c:v>
                </c:pt>
                <c:pt idx="16824">
                  <c:v>23.1595176477066</c:v>
                </c:pt>
                <c:pt idx="16825">
                  <c:v>23.160894223886402</c:v>
                </c:pt>
                <c:pt idx="16826">
                  <c:v>23.1622708000661</c:v>
                </c:pt>
                <c:pt idx="16827">
                  <c:v>23.163647376245802</c:v>
                </c:pt>
                <c:pt idx="16828">
                  <c:v>23.1650239524255</c:v>
                </c:pt>
                <c:pt idx="16829">
                  <c:v>23.166400528605301</c:v>
                </c:pt>
                <c:pt idx="16830">
                  <c:v>23.167777104784999</c:v>
                </c:pt>
                <c:pt idx="16831">
                  <c:v>23.169153680964701</c:v>
                </c:pt>
                <c:pt idx="16832">
                  <c:v>23.170530257144399</c:v>
                </c:pt>
                <c:pt idx="16833">
                  <c:v>23.171906833324201</c:v>
                </c:pt>
                <c:pt idx="16834">
                  <c:v>23.173283409503899</c:v>
                </c:pt>
                <c:pt idx="16835">
                  <c:v>23.174659985683601</c:v>
                </c:pt>
                <c:pt idx="16836">
                  <c:v>23.176036561863299</c:v>
                </c:pt>
                <c:pt idx="16837">
                  <c:v>23.1774131380431</c:v>
                </c:pt>
                <c:pt idx="16838">
                  <c:v>23.178789714222798</c:v>
                </c:pt>
                <c:pt idx="16839">
                  <c:v>23.1801662904025</c:v>
                </c:pt>
                <c:pt idx="16840">
                  <c:v>23.181542866582198</c:v>
                </c:pt>
                <c:pt idx="16841">
                  <c:v>23.182919442762</c:v>
                </c:pt>
                <c:pt idx="16842">
                  <c:v>23.184296018941701</c:v>
                </c:pt>
                <c:pt idx="16843">
                  <c:v>23.1856725951214</c:v>
                </c:pt>
                <c:pt idx="16844">
                  <c:v>23.187049171301101</c:v>
                </c:pt>
                <c:pt idx="16845">
                  <c:v>23.188425747480899</c:v>
                </c:pt>
                <c:pt idx="16846">
                  <c:v>23.189802323660601</c:v>
                </c:pt>
                <c:pt idx="16847">
                  <c:v>23.191178899840299</c:v>
                </c:pt>
                <c:pt idx="16848">
                  <c:v>23.192555476020001</c:v>
                </c:pt>
                <c:pt idx="16849">
                  <c:v>23.193932052199798</c:v>
                </c:pt>
                <c:pt idx="16850">
                  <c:v>23.1953086283795</c:v>
                </c:pt>
                <c:pt idx="16851">
                  <c:v>23.196685204559198</c:v>
                </c:pt>
                <c:pt idx="16852">
                  <c:v>23.198061780739</c:v>
                </c:pt>
                <c:pt idx="16853">
                  <c:v>23.199438356918701</c:v>
                </c:pt>
                <c:pt idx="16854">
                  <c:v>23.2008149330984</c:v>
                </c:pt>
                <c:pt idx="16855">
                  <c:v>23.202191509278101</c:v>
                </c:pt>
                <c:pt idx="16856">
                  <c:v>23.203568085457899</c:v>
                </c:pt>
                <c:pt idx="16857">
                  <c:v>23.204944661637601</c:v>
                </c:pt>
                <c:pt idx="16858">
                  <c:v>23.206321237817299</c:v>
                </c:pt>
                <c:pt idx="16859">
                  <c:v>23.207697813997001</c:v>
                </c:pt>
                <c:pt idx="16860">
                  <c:v>23.209074390176799</c:v>
                </c:pt>
                <c:pt idx="16861">
                  <c:v>23.2104509663565</c:v>
                </c:pt>
                <c:pt idx="16862">
                  <c:v>23.211827542536199</c:v>
                </c:pt>
                <c:pt idx="16863">
                  <c:v>23.2132041187159</c:v>
                </c:pt>
                <c:pt idx="16864">
                  <c:v>23.214580694895702</c:v>
                </c:pt>
                <c:pt idx="16865">
                  <c:v>23.2159572710754</c:v>
                </c:pt>
                <c:pt idx="16866">
                  <c:v>23.217333847255102</c:v>
                </c:pt>
                <c:pt idx="16867">
                  <c:v>23.2187104234348</c:v>
                </c:pt>
                <c:pt idx="16868">
                  <c:v>23.220086999614601</c:v>
                </c:pt>
                <c:pt idx="16869">
                  <c:v>23.221463575794299</c:v>
                </c:pt>
                <c:pt idx="16870">
                  <c:v>23.222840151974001</c:v>
                </c:pt>
                <c:pt idx="16871">
                  <c:v>23.224216728153699</c:v>
                </c:pt>
                <c:pt idx="16872">
                  <c:v>23.225593304333501</c:v>
                </c:pt>
                <c:pt idx="16873">
                  <c:v>23.226969880513199</c:v>
                </c:pt>
                <c:pt idx="16874">
                  <c:v>23.228346456692901</c:v>
                </c:pt>
                <c:pt idx="16875">
                  <c:v>23.229723032872599</c:v>
                </c:pt>
                <c:pt idx="16876">
                  <c:v>23.2310996090524</c:v>
                </c:pt>
                <c:pt idx="16877">
                  <c:v>23.232476185232098</c:v>
                </c:pt>
                <c:pt idx="16878">
                  <c:v>23.2338527614118</c:v>
                </c:pt>
                <c:pt idx="16879">
                  <c:v>23.235229337591502</c:v>
                </c:pt>
                <c:pt idx="16880">
                  <c:v>23.236605913771299</c:v>
                </c:pt>
                <c:pt idx="16881">
                  <c:v>23.237982489951001</c:v>
                </c:pt>
                <c:pt idx="16882">
                  <c:v>23.239359066130699</c:v>
                </c:pt>
                <c:pt idx="16883">
                  <c:v>23.240735642310501</c:v>
                </c:pt>
                <c:pt idx="16884">
                  <c:v>23.242112218490199</c:v>
                </c:pt>
                <c:pt idx="16885">
                  <c:v>23.243488794669901</c:v>
                </c:pt>
                <c:pt idx="16886">
                  <c:v>23.244865370849599</c:v>
                </c:pt>
                <c:pt idx="16887">
                  <c:v>23.2462419470294</c:v>
                </c:pt>
                <c:pt idx="16888">
                  <c:v>23.247618523209098</c:v>
                </c:pt>
                <c:pt idx="16889">
                  <c:v>23.2489950993888</c:v>
                </c:pt>
                <c:pt idx="16890">
                  <c:v>23.250371675568498</c:v>
                </c:pt>
                <c:pt idx="16891">
                  <c:v>23.2517482517483</c:v>
                </c:pt>
                <c:pt idx="16892">
                  <c:v>23.253124827928001</c:v>
                </c:pt>
                <c:pt idx="16893">
                  <c:v>23.2545014041077</c:v>
                </c:pt>
                <c:pt idx="16894">
                  <c:v>23.255877980287401</c:v>
                </c:pt>
                <c:pt idx="16895">
                  <c:v>23.257254556467199</c:v>
                </c:pt>
                <c:pt idx="16896">
                  <c:v>23.258631132646901</c:v>
                </c:pt>
                <c:pt idx="16897">
                  <c:v>23.260007708826599</c:v>
                </c:pt>
                <c:pt idx="16898">
                  <c:v>23.261384285006301</c:v>
                </c:pt>
                <c:pt idx="16899">
                  <c:v>23.262760861186099</c:v>
                </c:pt>
                <c:pt idx="16900">
                  <c:v>23.2641374373658</c:v>
                </c:pt>
                <c:pt idx="16901">
                  <c:v>23.265514013545499</c:v>
                </c:pt>
                <c:pt idx="16902">
                  <c:v>23.2668905897252</c:v>
                </c:pt>
                <c:pt idx="16903">
                  <c:v>23.268267165905002</c:v>
                </c:pt>
                <c:pt idx="16904">
                  <c:v>23.2696437420847</c:v>
                </c:pt>
                <c:pt idx="16905">
                  <c:v>23.271020318264402</c:v>
                </c:pt>
                <c:pt idx="16906">
                  <c:v>23.2723968944441</c:v>
                </c:pt>
                <c:pt idx="16907">
                  <c:v>23.273773470623901</c:v>
                </c:pt>
                <c:pt idx="16908">
                  <c:v>23.275150046803599</c:v>
                </c:pt>
                <c:pt idx="16909">
                  <c:v>23.276526622983301</c:v>
                </c:pt>
                <c:pt idx="16910">
                  <c:v>23.277903199162999</c:v>
                </c:pt>
                <c:pt idx="16911">
                  <c:v>23.2792797753428</c:v>
                </c:pt>
                <c:pt idx="16912">
                  <c:v>23.280656351522499</c:v>
                </c:pt>
                <c:pt idx="16913">
                  <c:v>23.2820329277022</c:v>
                </c:pt>
                <c:pt idx="16914">
                  <c:v>23.283409503882002</c:v>
                </c:pt>
                <c:pt idx="16915">
                  <c:v>23.2847860800617</c:v>
                </c:pt>
                <c:pt idx="16916">
                  <c:v>23.286162656241402</c:v>
                </c:pt>
                <c:pt idx="16917">
                  <c:v>23.2875392324211</c:v>
                </c:pt>
                <c:pt idx="16918">
                  <c:v>23.288915808600901</c:v>
                </c:pt>
                <c:pt idx="16919">
                  <c:v>23.290292384780599</c:v>
                </c:pt>
                <c:pt idx="16920">
                  <c:v>23.291668960960301</c:v>
                </c:pt>
                <c:pt idx="16921">
                  <c:v>23.293045537139999</c:v>
                </c:pt>
                <c:pt idx="16922">
                  <c:v>23.294422113319801</c:v>
                </c:pt>
                <c:pt idx="16923">
                  <c:v>23.295798689499499</c:v>
                </c:pt>
                <c:pt idx="16924">
                  <c:v>23.297175265679201</c:v>
                </c:pt>
                <c:pt idx="16925">
                  <c:v>23.298551841858899</c:v>
                </c:pt>
                <c:pt idx="16926">
                  <c:v>23.2999284180387</c:v>
                </c:pt>
                <c:pt idx="16927">
                  <c:v>23.301304994218398</c:v>
                </c:pt>
                <c:pt idx="16928">
                  <c:v>23.3026815703981</c:v>
                </c:pt>
                <c:pt idx="16929">
                  <c:v>23.304058146577798</c:v>
                </c:pt>
                <c:pt idx="16930">
                  <c:v>23.3054347227576</c:v>
                </c:pt>
                <c:pt idx="16931">
                  <c:v>23.306811298937301</c:v>
                </c:pt>
                <c:pt idx="16932">
                  <c:v>23.308187875117</c:v>
                </c:pt>
                <c:pt idx="16933">
                  <c:v>23.309564451296701</c:v>
                </c:pt>
                <c:pt idx="16934">
                  <c:v>23.310941027476499</c:v>
                </c:pt>
                <c:pt idx="16935">
                  <c:v>23.312317603656201</c:v>
                </c:pt>
                <c:pt idx="16936">
                  <c:v>23.313694179835899</c:v>
                </c:pt>
                <c:pt idx="16937">
                  <c:v>23.315070756015601</c:v>
                </c:pt>
                <c:pt idx="16938">
                  <c:v>23.316447332195398</c:v>
                </c:pt>
                <c:pt idx="16939">
                  <c:v>23.3178239083751</c:v>
                </c:pt>
                <c:pt idx="16940">
                  <c:v>23.319200484554798</c:v>
                </c:pt>
                <c:pt idx="16941">
                  <c:v>23.3205770607345</c:v>
                </c:pt>
                <c:pt idx="16942">
                  <c:v>23.321953636914301</c:v>
                </c:pt>
                <c:pt idx="16943">
                  <c:v>23.323330213094</c:v>
                </c:pt>
                <c:pt idx="16944">
                  <c:v>23.324706789273701</c:v>
                </c:pt>
                <c:pt idx="16945">
                  <c:v>23.3260833654534</c:v>
                </c:pt>
                <c:pt idx="16946">
                  <c:v>23.327459941633201</c:v>
                </c:pt>
                <c:pt idx="16947">
                  <c:v>23.328836517812899</c:v>
                </c:pt>
                <c:pt idx="16948">
                  <c:v>23.330213093992601</c:v>
                </c:pt>
                <c:pt idx="16949">
                  <c:v>23.331589670172399</c:v>
                </c:pt>
                <c:pt idx="16950">
                  <c:v>23.3329662463521</c:v>
                </c:pt>
                <c:pt idx="16951">
                  <c:v>23.334342822531799</c:v>
                </c:pt>
                <c:pt idx="16952">
                  <c:v>23.3357193987115</c:v>
                </c:pt>
                <c:pt idx="16953">
                  <c:v>23.337095974891302</c:v>
                </c:pt>
                <c:pt idx="16954">
                  <c:v>23.338472551071</c:v>
                </c:pt>
                <c:pt idx="16955">
                  <c:v>23.339849127250702</c:v>
                </c:pt>
                <c:pt idx="16956">
                  <c:v>23.3412257034304</c:v>
                </c:pt>
                <c:pt idx="16957">
                  <c:v>23.342602279610201</c:v>
                </c:pt>
                <c:pt idx="16958">
                  <c:v>23.343978855789899</c:v>
                </c:pt>
                <c:pt idx="16959">
                  <c:v>23.345355431969601</c:v>
                </c:pt>
                <c:pt idx="16960">
                  <c:v>23.346732008149299</c:v>
                </c:pt>
                <c:pt idx="16961">
                  <c:v>23.348108584329101</c:v>
                </c:pt>
                <c:pt idx="16962">
                  <c:v>23.349485160508799</c:v>
                </c:pt>
                <c:pt idx="16963">
                  <c:v>23.350861736688501</c:v>
                </c:pt>
                <c:pt idx="16964">
                  <c:v>23.352238312868199</c:v>
                </c:pt>
                <c:pt idx="16965">
                  <c:v>23.353614889048</c:v>
                </c:pt>
                <c:pt idx="16966">
                  <c:v>23.354991465227702</c:v>
                </c:pt>
                <c:pt idx="16967">
                  <c:v>23.3563680414074</c:v>
                </c:pt>
                <c:pt idx="16968">
                  <c:v>23.357744617587102</c:v>
                </c:pt>
                <c:pt idx="16969">
                  <c:v>23.359121193766899</c:v>
                </c:pt>
                <c:pt idx="16970">
                  <c:v>23.360497769946601</c:v>
                </c:pt>
                <c:pt idx="16971">
                  <c:v>23.361874346126299</c:v>
                </c:pt>
                <c:pt idx="16972">
                  <c:v>23.363250922306001</c:v>
                </c:pt>
                <c:pt idx="16973">
                  <c:v>23.364627498485799</c:v>
                </c:pt>
                <c:pt idx="16974">
                  <c:v>23.366004074665501</c:v>
                </c:pt>
                <c:pt idx="16975">
                  <c:v>23.367380650845199</c:v>
                </c:pt>
                <c:pt idx="16976">
                  <c:v>23.368757227024901</c:v>
                </c:pt>
                <c:pt idx="16977">
                  <c:v>23.370133803204698</c:v>
                </c:pt>
                <c:pt idx="16978">
                  <c:v>23.3715103793844</c:v>
                </c:pt>
                <c:pt idx="16979">
                  <c:v>23.372886955564098</c:v>
                </c:pt>
                <c:pt idx="16980">
                  <c:v>23.3742635317439</c:v>
                </c:pt>
                <c:pt idx="16981">
                  <c:v>23.375640107923601</c:v>
                </c:pt>
                <c:pt idx="16982">
                  <c:v>23.3770166841033</c:v>
                </c:pt>
                <c:pt idx="16983">
                  <c:v>23.378393260283001</c:v>
                </c:pt>
                <c:pt idx="16984">
                  <c:v>23.379769836462799</c:v>
                </c:pt>
                <c:pt idx="16985">
                  <c:v>23.381146412642501</c:v>
                </c:pt>
                <c:pt idx="16986">
                  <c:v>23.382522988822199</c:v>
                </c:pt>
                <c:pt idx="16987">
                  <c:v>23.383899565001901</c:v>
                </c:pt>
                <c:pt idx="16988">
                  <c:v>23.385276141181699</c:v>
                </c:pt>
                <c:pt idx="16989">
                  <c:v>23.3866527173614</c:v>
                </c:pt>
                <c:pt idx="16990">
                  <c:v>23.388029293541098</c:v>
                </c:pt>
                <c:pt idx="16991">
                  <c:v>23.3894058697208</c:v>
                </c:pt>
                <c:pt idx="16992">
                  <c:v>23.390782445900602</c:v>
                </c:pt>
                <c:pt idx="16993">
                  <c:v>23.3921590220803</c:v>
                </c:pt>
                <c:pt idx="16994">
                  <c:v>23.393535598260002</c:v>
                </c:pt>
                <c:pt idx="16995">
                  <c:v>23.3949121744397</c:v>
                </c:pt>
                <c:pt idx="16996">
                  <c:v>23.396288750619501</c:v>
                </c:pt>
                <c:pt idx="16997">
                  <c:v>23.397665326799199</c:v>
                </c:pt>
                <c:pt idx="16998">
                  <c:v>23.399041902978901</c:v>
                </c:pt>
                <c:pt idx="16999">
                  <c:v>23.400418479158599</c:v>
                </c:pt>
                <c:pt idx="17000">
                  <c:v>23.4017950553384</c:v>
                </c:pt>
                <c:pt idx="17001">
                  <c:v>23.403171631518099</c:v>
                </c:pt>
                <c:pt idx="17002">
                  <c:v>23.4045482076978</c:v>
                </c:pt>
                <c:pt idx="17003">
                  <c:v>23.405924783877499</c:v>
                </c:pt>
                <c:pt idx="17004">
                  <c:v>23.4073013600573</c:v>
                </c:pt>
                <c:pt idx="17005">
                  <c:v>23.408677936237002</c:v>
                </c:pt>
                <c:pt idx="17006">
                  <c:v>23.4100545124167</c:v>
                </c:pt>
                <c:pt idx="17007">
                  <c:v>23.411431088596402</c:v>
                </c:pt>
                <c:pt idx="17008">
                  <c:v>23.412807664776199</c:v>
                </c:pt>
                <c:pt idx="17009">
                  <c:v>23.414184240955901</c:v>
                </c:pt>
                <c:pt idx="17010">
                  <c:v>23.415560817135599</c:v>
                </c:pt>
                <c:pt idx="17011">
                  <c:v>23.416937393315301</c:v>
                </c:pt>
                <c:pt idx="17012">
                  <c:v>23.418313969495099</c:v>
                </c:pt>
                <c:pt idx="17013">
                  <c:v>23.419690545674801</c:v>
                </c:pt>
                <c:pt idx="17014">
                  <c:v>23.421067121854499</c:v>
                </c:pt>
                <c:pt idx="17015">
                  <c:v>23.4224436980343</c:v>
                </c:pt>
                <c:pt idx="17016">
                  <c:v>23.423820274213998</c:v>
                </c:pt>
                <c:pt idx="17017">
                  <c:v>23.4251968503937</c:v>
                </c:pt>
                <c:pt idx="17018">
                  <c:v>23.426573426573398</c:v>
                </c:pt>
                <c:pt idx="17019">
                  <c:v>23.427950002753199</c:v>
                </c:pt>
                <c:pt idx="17020">
                  <c:v>23.429326578932901</c:v>
                </c:pt>
                <c:pt idx="17021">
                  <c:v>23.430703155112599</c:v>
                </c:pt>
                <c:pt idx="17022">
                  <c:v>23.432079731292301</c:v>
                </c:pt>
                <c:pt idx="17023">
                  <c:v>23.433456307472099</c:v>
                </c:pt>
                <c:pt idx="17024">
                  <c:v>23.434832883651801</c:v>
                </c:pt>
                <c:pt idx="17025">
                  <c:v>23.436209459831499</c:v>
                </c:pt>
                <c:pt idx="17026">
                  <c:v>23.437586036011201</c:v>
                </c:pt>
                <c:pt idx="17027">
                  <c:v>23.438962612190998</c:v>
                </c:pt>
                <c:pt idx="17028">
                  <c:v>23.4403391883707</c:v>
                </c:pt>
                <c:pt idx="17029">
                  <c:v>23.441715764550398</c:v>
                </c:pt>
                <c:pt idx="17030">
                  <c:v>23.4430923407301</c:v>
                </c:pt>
                <c:pt idx="17031">
                  <c:v>23.444468916909901</c:v>
                </c:pt>
                <c:pt idx="17032">
                  <c:v>23.4458454930896</c:v>
                </c:pt>
                <c:pt idx="17033">
                  <c:v>23.447222069269301</c:v>
                </c:pt>
                <c:pt idx="17034">
                  <c:v>23.448598645449</c:v>
                </c:pt>
                <c:pt idx="17035">
                  <c:v>23.449975221628801</c:v>
                </c:pt>
                <c:pt idx="17036">
                  <c:v>23.451351797808499</c:v>
                </c:pt>
                <c:pt idx="17037">
                  <c:v>23.452728373988201</c:v>
                </c:pt>
                <c:pt idx="17038">
                  <c:v>23.454104950167999</c:v>
                </c:pt>
                <c:pt idx="17039">
                  <c:v>23.4554815263477</c:v>
                </c:pt>
                <c:pt idx="17040">
                  <c:v>23.456858102527399</c:v>
                </c:pt>
                <c:pt idx="17041">
                  <c:v>23.4582346787071</c:v>
                </c:pt>
                <c:pt idx="17042">
                  <c:v>23.459611254886902</c:v>
                </c:pt>
                <c:pt idx="17043">
                  <c:v>23.4609878310666</c:v>
                </c:pt>
                <c:pt idx="17044">
                  <c:v>23.462364407246302</c:v>
                </c:pt>
                <c:pt idx="17045">
                  <c:v>23.463740983426</c:v>
                </c:pt>
                <c:pt idx="17046">
                  <c:v>23.465117559605801</c:v>
                </c:pt>
                <c:pt idx="17047">
                  <c:v>23.466494135785499</c:v>
                </c:pt>
                <c:pt idx="17048">
                  <c:v>23.467870711965201</c:v>
                </c:pt>
                <c:pt idx="17049">
                  <c:v>23.469247288144899</c:v>
                </c:pt>
                <c:pt idx="17050">
                  <c:v>23.4706238643247</c:v>
                </c:pt>
                <c:pt idx="17051">
                  <c:v>23.472000440504399</c:v>
                </c:pt>
                <c:pt idx="17052">
                  <c:v>23.4733770166841</c:v>
                </c:pt>
                <c:pt idx="17053">
                  <c:v>23.474753592863799</c:v>
                </c:pt>
                <c:pt idx="17054">
                  <c:v>23.4761301690436</c:v>
                </c:pt>
                <c:pt idx="17055">
                  <c:v>23.477506745223302</c:v>
                </c:pt>
                <c:pt idx="17056">
                  <c:v>23.478883321403</c:v>
                </c:pt>
                <c:pt idx="17057">
                  <c:v>23.480259897582702</c:v>
                </c:pt>
                <c:pt idx="17058">
                  <c:v>23.481636473762499</c:v>
                </c:pt>
                <c:pt idx="17059">
                  <c:v>23.483013049942201</c:v>
                </c:pt>
                <c:pt idx="17060">
                  <c:v>23.484389626121899</c:v>
                </c:pt>
                <c:pt idx="17061">
                  <c:v>23.485766202301601</c:v>
                </c:pt>
                <c:pt idx="17062">
                  <c:v>23.487142778481399</c:v>
                </c:pt>
                <c:pt idx="17063">
                  <c:v>23.488519354661101</c:v>
                </c:pt>
                <c:pt idx="17064">
                  <c:v>23.489895930840799</c:v>
                </c:pt>
                <c:pt idx="17065">
                  <c:v>23.491272507020501</c:v>
                </c:pt>
                <c:pt idx="17066">
                  <c:v>23.492649083200298</c:v>
                </c:pt>
                <c:pt idx="17067">
                  <c:v>23.49402565938</c:v>
                </c:pt>
                <c:pt idx="17068">
                  <c:v>23.495402235559698</c:v>
                </c:pt>
                <c:pt idx="17069">
                  <c:v>23.4967788117394</c:v>
                </c:pt>
                <c:pt idx="17070">
                  <c:v>23.498155387919201</c:v>
                </c:pt>
                <c:pt idx="17071">
                  <c:v>23.4995319640989</c:v>
                </c:pt>
                <c:pt idx="17072">
                  <c:v>23.500908540278601</c:v>
                </c:pt>
                <c:pt idx="17073">
                  <c:v>23.502285116458399</c:v>
                </c:pt>
                <c:pt idx="17074">
                  <c:v>23.503661692638101</c:v>
                </c:pt>
                <c:pt idx="17075">
                  <c:v>23.505038268817799</c:v>
                </c:pt>
                <c:pt idx="17076">
                  <c:v>23.506414844997501</c:v>
                </c:pt>
                <c:pt idx="17077">
                  <c:v>23.507791421177298</c:v>
                </c:pt>
                <c:pt idx="17078">
                  <c:v>23.509167997357</c:v>
                </c:pt>
                <c:pt idx="17079">
                  <c:v>23.510544573536698</c:v>
                </c:pt>
                <c:pt idx="17080">
                  <c:v>23.5119211497164</c:v>
                </c:pt>
                <c:pt idx="17081">
                  <c:v>23.513297725896201</c:v>
                </c:pt>
                <c:pt idx="17082">
                  <c:v>23.5146743020759</c:v>
                </c:pt>
                <c:pt idx="17083">
                  <c:v>23.516050878255601</c:v>
                </c:pt>
                <c:pt idx="17084">
                  <c:v>23.5174274544353</c:v>
                </c:pt>
                <c:pt idx="17085">
                  <c:v>23.518804030615101</c:v>
                </c:pt>
                <c:pt idx="17086">
                  <c:v>23.520180606794799</c:v>
                </c:pt>
                <c:pt idx="17087">
                  <c:v>23.521557182974501</c:v>
                </c:pt>
                <c:pt idx="17088">
                  <c:v>23.522933759154199</c:v>
                </c:pt>
                <c:pt idx="17089">
                  <c:v>23.524310335334</c:v>
                </c:pt>
                <c:pt idx="17090">
                  <c:v>23.525686911513699</c:v>
                </c:pt>
                <c:pt idx="17091">
                  <c:v>23.5270634876934</c:v>
                </c:pt>
                <c:pt idx="17092">
                  <c:v>23.528440063873099</c:v>
                </c:pt>
                <c:pt idx="17093">
                  <c:v>23.5298166400529</c:v>
                </c:pt>
                <c:pt idx="17094">
                  <c:v>23.531193216232602</c:v>
                </c:pt>
                <c:pt idx="17095">
                  <c:v>23.5325697924123</c:v>
                </c:pt>
                <c:pt idx="17096">
                  <c:v>23.533946368592002</c:v>
                </c:pt>
                <c:pt idx="17097">
                  <c:v>23.535322944771799</c:v>
                </c:pt>
                <c:pt idx="17098">
                  <c:v>23.536699520951501</c:v>
                </c:pt>
                <c:pt idx="17099">
                  <c:v>23.538076097131199</c:v>
                </c:pt>
                <c:pt idx="17100">
                  <c:v>23.539452673310901</c:v>
                </c:pt>
                <c:pt idx="17101">
                  <c:v>23.540829249490699</c:v>
                </c:pt>
                <c:pt idx="17102">
                  <c:v>23.542205825670401</c:v>
                </c:pt>
                <c:pt idx="17103">
                  <c:v>23.543582401850099</c:v>
                </c:pt>
                <c:pt idx="17104">
                  <c:v>23.544958978029801</c:v>
                </c:pt>
                <c:pt idx="17105">
                  <c:v>23.546335554209598</c:v>
                </c:pt>
                <c:pt idx="17106">
                  <c:v>23.5477121303893</c:v>
                </c:pt>
                <c:pt idx="17107">
                  <c:v>23.549088706569002</c:v>
                </c:pt>
                <c:pt idx="17108">
                  <c:v>23.550465282748799</c:v>
                </c:pt>
                <c:pt idx="17109">
                  <c:v>23.551841858928501</c:v>
                </c:pt>
                <c:pt idx="17110">
                  <c:v>23.553218435108199</c:v>
                </c:pt>
                <c:pt idx="17111">
                  <c:v>23.554595011287901</c:v>
                </c:pt>
                <c:pt idx="17112">
                  <c:v>23.555971587467699</c:v>
                </c:pt>
                <c:pt idx="17113">
                  <c:v>23.557348163647401</c:v>
                </c:pt>
                <c:pt idx="17114">
                  <c:v>23.558724739827099</c:v>
                </c:pt>
                <c:pt idx="17115">
                  <c:v>23.560101316006801</c:v>
                </c:pt>
                <c:pt idx="17116">
                  <c:v>23.561477892186598</c:v>
                </c:pt>
                <c:pt idx="17117">
                  <c:v>23.5628544683663</c:v>
                </c:pt>
                <c:pt idx="17118">
                  <c:v>23.564231044545998</c:v>
                </c:pt>
                <c:pt idx="17119">
                  <c:v>23.5656076207257</c:v>
                </c:pt>
                <c:pt idx="17120">
                  <c:v>23.566984196905501</c:v>
                </c:pt>
                <c:pt idx="17121">
                  <c:v>23.5683607730852</c:v>
                </c:pt>
                <c:pt idx="17122">
                  <c:v>23.569737349264901</c:v>
                </c:pt>
                <c:pt idx="17123">
                  <c:v>23.5711139254446</c:v>
                </c:pt>
                <c:pt idx="17124">
                  <c:v>23.572490501624401</c:v>
                </c:pt>
                <c:pt idx="17125">
                  <c:v>23.573867077804099</c:v>
                </c:pt>
                <c:pt idx="17126">
                  <c:v>23.575243653983801</c:v>
                </c:pt>
                <c:pt idx="17127">
                  <c:v>23.576620230163499</c:v>
                </c:pt>
                <c:pt idx="17128">
                  <c:v>23.5779968063433</c:v>
                </c:pt>
                <c:pt idx="17129">
                  <c:v>23.579373382522999</c:v>
                </c:pt>
                <c:pt idx="17130">
                  <c:v>23.5807499587027</c:v>
                </c:pt>
                <c:pt idx="17131">
                  <c:v>23.582126534882399</c:v>
                </c:pt>
                <c:pt idx="17132">
                  <c:v>23.5835031110622</c:v>
                </c:pt>
                <c:pt idx="17133">
                  <c:v>23.584879687241902</c:v>
                </c:pt>
                <c:pt idx="17134">
                  <c:v>23.5862562634216</c:v>
                </c:pt>
                <c:pt idx="17135">
                  <c:v>23.587632839601302</c:v>
                </c:pt>
                <c:pt idx="17136">
                  <c:v>23.589009415781099</c:v>
                </c:pt>
                <c:pt idx="17137">
                  <c:v>23.590385991960801</c:v>
                </c:pt>
                <c:pt idx="17138">
                  <c:v>23.591762568140499</c:v>
                </c:pt>
                <c:pt idx="17139">
                  <c:v>23.5931391443203</c:v>
                </c:pt>
                <c:pt idx="17140">
                  <c:v>23.594515720499999</c:v>
                </c:pt>
                <c:pt idx="17141">
                  <c:v>23.5958922966797</c:v>
                </c:pt>
                <c:pt idx="17142">
                  <c:v>23.597268872859399</c:v>
                </c:pt>
                <c:pt idx="17143">
                  <c:v>23.5986454490392</c:v>
                </c:pt>
                <c:pt idx="17144">
                  <c:v>23.600022025218902</c:v>
                </c:pt>
                <c:pt idx="17145">
                  <c:v>23.6013986013986</c:v>
                </c:pt>
                <c:pt idx="17146">
                  <c:v>23.602775177578302</c:v>
                </c:pt>
                <c:pt idx="17147">
                  <c:v>23.604151753758099</c:v>
                </c:pt>
                <c:pt idx="17148">
                  <c:v>23.605528329937801</c:v>
                </c:pt>
                <c:pt idx="17149">
                  <c:v>23.606904906117499</c:v>
                </c:pt>
                <c:pt idx="17150">
                  <c:v>23.608281482297201</c:v>
                </c:pt>
                <c:pt idx="17151">
                  <c:v>23.609658058476999</c:v>
                </c:pt>
                <c:pt idx="17152">
                  <c:v>23.611034634656701</c:v>
                </c:pt>
                <c:pt idx="17153">
                  <c:v>23.612411210836399</c:v>
                </c:pt>
                <c:pt idx="17154">
                  <c:v>23.613787787016101</c:v>
                </c:pt>
                <c:pt idx="17155">
                  <c:v>23.615164363195898</c:v>
                </c:pt>
                <c:pt idx="17156">
                  <c:v>23.6165409393756</c:v>
                </c:pt>
                <c:pt idx="17157">
                  <c:v>23.617917515555298</c:v>
                </c:pt>
                <c:pt idx="17158">
                  <c:v>23.619294091735</c:v>
                </c:pt>
                <c:pt idx="17159">
                  <c:v>23.620670667914801</c:v>
                </c:pt>
                <c:pt idx="17160">
                  <c:v>23.6220472440945</c:v>
                </c:pt>
                <c:pt idx="17161">
                  <c:v>23.623423820274201</c:v>
                </c:pt>
                <c:pt idx="17162">
                  <c:v>23.6248003964539</c:v>
                </c:pt>
                <c:pt idx="17163">
                  <c:v>23.626176972633701</c:v>
                </c:pt>
                <c:pt idx="17164">
                  <c:v>23.627553548813399</c:v>
                </c:pt>
                <c:pt idx="17165">
                  <c:v>23.628930124993101</c:v>
                </c:pt>
                <c:pt idx="17166">
                  <c:v>23.630306701172799</c:v>
                </c:pt>
                <c:pt idx="17167">
                  <c:v>23.6316832773526</c:v>
                </c:pt>
                <c:pt idx="17168">
                  <c:v>23.633059853532298</c:v>
                </c:pt>
                <c:pt idx="17169">
                  <c:v>23.634436429712</c:v>
                </c:pt>
                <c:pt idx="17170">
                  <c:v>23.635813005891698</c:v>
                </c:pt>
                <c:pt idx="17171">
                  <c:v>23.6371895820715</c:v>
                </c:pt>
                <c:pt idx="17172">
                  <c:v>23.638566158251201</c:v>
                </c:pt>
                <c:pt idx="17173">
                  <c:v>23.6399427344309</c:v>
                </c:pt>
                <c:pt idx="17174">
                  <c:v>23.641319310610701</c:v>
                </c:pt>
                <c:pt idx="17175">
                  <c:v>23.642695886790399</c:v>
                </c:pt>
                <c:pt idx="17176">
                  <c:v>23.644072462970101</c:v>
                </c:pt>
                <c:pt idx="17177">
                  <c:v>23.645449039149799</c:v>
                </c:pt>
                <c:pt idx="17178">
                  <c:v>23.6468256153296</c:v>
                </c:pt>
                <c:pt idx="17179">
                  <c:v>23.648202191509299</c:v>
                </c:pt>
                <c:pt idx="17180">
                  <c:v>23.649578767689</c:v>
                </c:pt>
                <c:pt idx="17181">
                  <c:v>23.650955343868699</c:v>
                </c:pt>
                <c:pt idx="17182">
                  <c:v>23.6523319200485</c:v>
                </c:pt>
                <c:pt idx="17183">
                  <c:v>23.653708496228202</c:v>
                </c:pt>
                <c:pt idx="17184">
                  <c:v>23.6550850724079</c:v>
                </c:pt>
                <c:pt idx="17185">
                  <c:v>23.656461648587602</c:v>
                </c:pt>
                <c:pt idx="17186">
                  <c:v>23.657838224767399</c:v>
                </c:pt>
                <c:pt idx="17187">
                  <c:v>23.659214800947101</c:v>
                </c:pt>
                <c:pt idx="17188">
                  <c:v>23.660591377126799</c:v>
                </c:pt>
                <c:pt idx="17189">
                  <c:v>23.661967953306501</c:v>
                </c:pt>
                <c:pt idx="17190">
                  <c:v>23.663344529486299</c:v>
                </c:pt>
                <c:pt idx="17191">
                  <c:v>23.664721105666001</c:v>
                </c:pt>
                <c:pt idx="17192">
                  <c:v>23.666097681845699</c:v>
                </c:pt>
                <c:pt idx="17193">
                  <c:v>23.667474258025401</c:v>
                </c:pt>
                <c:pt idx="17194">
                  <c:v>23.668850834205202</c:v>
                </c:pt>
                <c:pt idx="17195">
                  <c:v>23.6702274103849</c:v>
                </c:pt>
                <c:pt idx="17196">
                  <c:v>23.671603986564602</c:v>
                </c:pt>
                <c:pt idx="17197">
                  <c:v>23.6729805627443</c:v>
                </c:pt>
                <c:pt idx="17198">
                  <c:v>23.674357138924101</c:v>
                </c:pt>
                <c:pt idx="17199">
                  <c:v>23.675733715103799</c:v>
                </c:pt>
                <c:pt idx="17200">
                  <c:v>23.677110291283501</c:v>
                </c:pt>
                <c:pt idx="17201">
                  <c:v>23.678486867463199</c:v>
                </c:pt>
                <c:pt idx="17202">
                  <c:v>23.679863443643001</c:v>
                </c:pt>
                <c:pt idx="17203">
                  <c:v>23.681240019822699</c:v>
                </c:pt>
                <c:pt idx="17204">
                  <c:v>23.682616596002401</c:v>
                </c:pt>
                <c:pt idx="17205">
                  <c:v>23.683993172182198</c:v>
                </c:pt>
                <c:pt idx="17206">
                  <c:v>23.6853697483619</c:v>
                </c:pt>
                <c:pt idx="17207">
                  <c:v>23.686746324541598</c:v>
                </c:pt>
                <c:pt idx="17208">
                  <c:v>23.6881229007213</c:v>
                </c:pt>
                <c:pt idx="17209">
                  <c:v>23.689499476901101</c:v>
                </c:pt>
                <c:pt idx="17210">
                  <c:v>23.6908760530808</c:v>
                </c:pt>
                <c:pt idx="17211">
                  <c:v>23.692252629260501</c:v>
                </c:pt>
                <c:pt idx="17212">
                  <c:v>23.6936292054402</c:v>
                </c:pt>
                <c:pt idx="17213">
                  <c:v>23.695005781620001</c:v>
                </c:pt>
                <c:pt idx="17214">
                  <c:v>23.696382357799699</c:v>
                </c:pt>
                <c:pt idx="17215">
                  <c:v>23.697758933979401</c:v>
                </c:pt>
                <c:pt idx="17216">
                  <c:v>23.699135510159099</c:v>
                </c:pt>
                <c:pt idx="17217">
                  <c:v>23.7005120863389</c:v>
                </c:pt>
                <c:pt idx="17218">
                  <c:v>23.701888662518598</c:v>
                </c:pt>
                <c:pt idx="17219">
                  <c:v>23.7032652386983</c:v>
                </c:pt>
                <c:pt idx="17220">
                  <c:v>23.704641814877998</c:v>
                </c:pt>
                <c:pt idx="17221">
                  <c:v>23.7060183910578</c:v>
                </c:pt>
                <c:pt idx="17222">
                  <c:v>23.707394967237502</c:v>
                </c:pt>
                <c:pt idx="17223">
                  <c:v>23.7087715434172</c:v>
                </c:pt>
                <c:pt idx="17224">
                  <c:v>23.710148119596901</c:v>
                </c:pt>
                <c:pt idx="17225">
                  <c:v>23.711524695776699</c:v>
                </c:pt>
                <c:pt idx="17226">
                  <c:v>23.712901271956401</c:v>
                </c:pt>
                <c:pt idx="17227">
                  <c:v>23.714277848136099</c:v>
                </c:pt>
                <c:pt idx="17228">
                  <c:v>23.715654424315801</c:v>
                </c:pt>
                <c:pt idx="17229">
                  <c:v>23.717031000495599</c:v>
                </c:pt>
                <c:pt idx="17230">
                  <c:v>23.7184075766753</c:v>
                </c:pt>
                <c:pt idx="17231">
                  <c:v>23.719784152854999</c:v>
                </c:pt>
                <c:pt idx="17232">
                  <c:v>23.7211607290347</c:v>
                </c:pt>
                <c:pt idx="17233">
                  <c:v>23.722537305214502</c:v>
                </c:pt>
                <c:pt idx="17234">
                  <c:v>23.7239138813942</c:v>
                </c:pt>
                <c:pt idx="17235">
                  <c:v>23.725290457573902</c:v>
                </c:pt>
                <c:pt idx="17236">
                  <c:v>23.726667033753699</c:v>
                </c:pt>
                <c:pt idx="17237">
                  <c:v>23.728043609933401</c:v>
                </c:pt>
                <c:pt idx="17238">
                  <c:v>23.729420186113099</c:v>
                </c:pt>
                <c:pt idx="17239">
                  <c:v>23.730796762292801</c:v>
                </c:pt>
                <c:pt idx="17240">
                  <c:v>23.732173338472599</c:v>
                </c:pt>
                <c:pt idx="17241">
                  <c:v>23.733549914652301</c:v>
                </c:pt>
                <c:pt idx="17242">
                  <c:v>23.734926490831999</c:v>
                </c:pt>
                <c:pt idx="17243">
                  <c:v>23.736303067011701</c:v>
                </c:pt>
                <c:pt idx="17244">
                  <c:v>23.737679643191498</c:v>
                </c:pt>
                <c:pt idx="17245">
                  <c:v>23.7390562193712</c:v>
                </c:pt>
                <c:pt idx="17246">
                  <c:v>23.740432795550898</c:v>
                </c:pt>
                <c:pt idx="17247">
                  <c:v>23.7418093717306</c:v>
                </c:pt>
                <c:pt idx="17248">
                  <c:v>23.743185947910401</c:v>
                </c:pt>
                <c:pt idx="17249">
                  <c:v>23.744562524090099</c:v>
                </c:pt>
                <c:pt idx="17250">
                  <c:v>23.745939100269801</c:v>
                </c:pt>
                <c:pt idx="17251">
                  <c:v>23.747315676449499</c:v>
                </c:pt>
                <c:pt idx="17252">
                  <c:v>23.748692252629301</c:v>
                </c:pt>
                <c:pt idx="17253">
                  <c:v>23.750068828808999</c:v>
                </c:pt>
                <c:pt idx="17254">
                  <c:v>23.751445404988701</c:v>
                </c:pt>
                <c:pt idx="17255">
                  <c:v>23.752821981168399</c:v>
                </c:pt>
                <c:pt idx="17256">
                  <c:v>23.7541985573482</c:v>
                </c:pt>
                <c:pt idx="17257">
                  <c:v>23.755575133527898</c:v>
                </c:pt>
                <c:pt idx="17258">
                  <c:v>23.7569517097076</c:v>
                </c:pt>
                <c:pt idx="17259">
                  <c:v>23.758328285887298</c:v>
                </c:pt>
                <c:pt idx="17260">
                  <c:v>23.7597048620671</c:v>
                </c:pt>
                <c:pt idx="17261">
                  <c:v>23.761081438246801</c:v>
                </c:pt>
                <c:pt idx="17262">
                  <c:v>23.7624580144265</c:v>
                </c:pt>
                <c:pt idx="17263">
                  <c:v>23.763834590606301</c:v>
                </c:pt>
                <c:pt idx="17264">
                  <c:v>23.765211166785999</c:v>
                </c:pt>
                <c:pt idx="17265">
                  <c:v>23.766587742965701</c:v>
                </c:pt>
                <c:pt idx="17266">
                  <c:v>23.767964319145399</c:v>
                </c:pt>
                <c:pt idx="17267">
                  <c:v>23.7693408953252</c:v>
                </c:pt>
                <c:pt idx="17268">
                  <c:v>23.770717471504899</c:v>
                </c:pt>
                <c:pt idx="17269">
                  <c:v>23.7720940476846</c:v>
                </c:pt>
                <c:pt idx="17270">
                  <c:v>23.773470623864299</c:v>
                </c:pt>
                <c:pt idx="17271">
                  <c:v>23.7748472000441</c:v>
                </c:pt>
                <c:pt idx="17272">
                  <c:v>23.776223776223802</c:v>
                </c:pt>
                <c:pt idx="17273">
                  <c:v>23.7776003524035</c:v>
                </c:pt>
                <c:pt idx="17274">
                  <c:v>23.778976928583202</c:v>
                </c:pt>
                <c:pt idx="17275">
                  <c:v>23.780353504762999</c:v>
                </c:pt>
                <c:pt idx="17276">
                  <c:v>23.781730080942701</c:v>
                </c:pt>
                <c:pt idx="17277">
                  <c:v>23.783106657122399</c:v>
                </c:pt>
                <c:pt idx="17278">
                  <c:v>23.784483233302101</c:v>
                </c:pt>
                <c:pt idx="17279">
                  <c:v>23.785859809481899</c:v>
                </c:pt>
                <c:pt idx="17280">
                  <c:v>23.7872363856616</c:v>
                </c:pt>
                <c:pt idx="17281">
                  <c:v>23.788612961841299</c:v>
                </c:pt>
                <c:pt idx="17282">
                  <c:v>23.789989538021</c:v>
                </c:pt>
                <c:pt idx="17283">
                  <c:v>23.791366114200802</c:v>
                </c:pt>
                <c:pt idx="17284">
                  <c:v>23.7927426903805</c:v>
                </c:pt>
                <c:pt idx="17285">
                  <c:v>23.794119266560202</c:v>
                </c:pt>
                <c:pt idx="17286">
                  <c:v>23.7954958427399</c:v>
                </c:pt>
                <c:pt idx="17287">
                  <c:v>23.796872418919701</c:v>
                </c:pt>
                <c:pt idx="17288">
                  <c:v>23.798248995099399</c:v>
                </c:pt>
                <c:pt idx="17289">
                  <c:v>23.799625571279101</c:v>
                </c:pt>
                <c:pt idx="17290">
                  <c:v>23.801002147458799</c:v>
                </c:pt>
                <c:pt idx="17291">
                  <c:v>23.802378723638601</c:v>
                </c:pt>
                <c:pt idx="17292">
                  <c:v>23.803755299818299</c:v>
                </c:pt>
                <c:pt idx="17293">
                  <c:v>23.805131875998001</c:v>
                </c:pt>
                <c:pt idx="17294">
                  <c:v>23.806508452177798</c:v>
                </c:pt>
                <c:pt idx="17295">
                  <c:v>23.8078850283575</c:v>
                </c:pt>
                <c:pt idx="17296">
                  <c:v>23.809261604537198</c:v>
                </c:pt>
                <c:pt idx="17297">
                  <c:v>23.8106381807169</c:v>
                </c:pt>
                <c:pt idx="17298">
                  <c:v>23.812014756896701</c:v>
                </c:pt>
                <c:pt idx="17299">
                  <c:v>23.8133913330764</c:v>
                </c:pt>
                <c:pt idx="17300">
                  <c:v>23.814767909256101</c:v>
                </c:pt>
                <c:pt idx="17301">
                  <c:v>23.8161444854358</c:v>
                </c:pt>
                <c:pt idx="17302">
                  <c:v>23.817521061615601</c:v>
                </c:pt>
                <c:pt idx="17303">
                  <c:v>23.818897637795299</c:v>
                </c:pt>
                <c:pt idx="17304">
                  <c:v>23.820274213975001</c:v>
                </c:pt>
                <c:pt idx="17305">
                  <c:v>23.821650790154699</c:v>
                </c:pt>
                <c:pt idx="17306">
                  <c:v>23.8230273663345</c:v>
                </c:pt>
                <c:pt idx="17307">
                  <c:v>23.824403942514198</c:v>
                </c:pt>
                <c:pt idx="17308">
                  <c:v>23.8257805186939</c:v>
                </c:pt>
                <c:pt idx="17309">
                  <c:v>23.827157094873598</c:v>
                </c:pt>
                <c:pt idx="17310">
                  <c:v>23.8285336710534</c:v>
                </c:pt>
                <c:pt idx="17311">
                  <c:v>23.829910247233101</c:v>
                </c:pt>
                <c:pt idx="17312">
                  <c:v>23.8312868234128</c:v>
                </c:pt>
                <c:pt idx="17313">
                  <c:v>23.832663399592501</c:v>
                </c:pt>
                <c:pt idx="17314">
                  <c:v>23.834039975772299</c:v>
                </c:pt>
                <c:pt idx="17315">
                  <c:v>23.835416551952001</c:v>
                </c:pt>
                <c:pt idx="17316">
                  <c:v>23.836793128131699</c:v>
                </c:pt>
                <c:pt idx="17317">
                  <c:v>23.838169704311401</c:v>
                </c:pt>
                <c:pt idx="17318">
                  <c:v>23.839546280491199</c:v>
                </c:pt>
                <c:pt idx="17319">
                  <c:v>23.8409228566709</c:v>
                </c:pt>
                <c:pt idx="17320">
                  <c:v>23.842299432850599</c:v>
                </c:pt>
                <c:pt idx="17321">
                  <c:v>23.8436760090303</c:v>
                </c:pt>
                <c:pt idx="17322">
                  <c:v>23.845052585210102</c:v>
                </c:pt>
                <c:pt idx="17323">
                  <c:v>23.8464291613898</c:v>
                </c:pt>
                <c:pt idx="17324">
                  <c:v>23.847805737569502</c:v>
                </c:pt>
                <c:pt idx="17325">
                  <c:v>23.8491823137492</c:v>
                </c:pt>
                <c:pt idx="17326">
                  <c:v>23.850558889929001</c:v>
                </c:pt>
                <c:pt idx="17327">
                  <c:v>23.851935466108699</c:v>
                </c:pt>
                <c:pt idx="17328">
                  <c:v>23.853312042288401</c:v>
                </c:pt>
                <c:pt idx="17329">
                  <c:v>23.854688618468199</c:v>
                </c:pt>
                <c:pt idx="17330">
                  <c:v>23.856065194647901</c:v>
                </c:pt>
                <c:pt idx="17331">
                  <c:v>23.857441770827599</c:v>
                </c:pt>
                <c:pt idx="17332">
                  <c:v>23.858818347007301</c:v>
                </c:pt>
                <c:pt idx="17333">
                  <c:v>23.860194923187098</c:v>
                </c:pt>
                <c:pt idx="17334">
                  <c:v>23.8615714993668</c:v>
                </c:pt>
                <c:pt idx="17335">
                  <c:v>23.862948075546502</c:v>
                </c:pt>
                <c:pt idx="17336">
                  <c:v>23.8643246517262</c:v>
                </c:pt>
                <c:pt idx="17337">
                  <c:v>23.865701227906001</c:v>
                </c:pt>
                <c:pt idx="17338">
                  <c:v>23.867077804085699</c:v>
                </c:pt>
                <c:pt idx="17339">
                  <c:v>23.868454380265401</c:v>
                </c:pt>
                <c:pt idx="17340">
                  <c:v>23.869830956445099</c:v>
                </c:pt>
                <c:pt idx="17341">
                  <c:v>23.871207532624901</c:v>
                </c:pt>
                <c:pt idx="17342">
                  <c:v>23.872584108804599</c:v>
                </c:pt>
                <c:pt idx="17343">
                  <c:v>23.873960684984301</c:v>
                </c:pt>
                <c:pt idx="17344">
                  <c:v>23.875337261163999</c:v>
                </c:pt>
                <c:pt idx="17345">
                  <c:v>23.8767138373438</c:v>
                </c:pt>
                <c:pt idx="17346">
                  <c:v>23.878090413523498</c:v>
                </c:pt>
                <c:pt idx="17347">
                  <c:v>23.8794669897032</c:v>
                </c:pt>
                <c:pt idx="17348">
                  <c:v>23.880843565882898</c:v>
                </c:pt>
                <c:pt idx="17349">
                  <c:v>23.8822201420627</c:v>
                </c:pt>
                <c:pt idx="17350">
                  <c:v>23.883596718242401</c:v>
                </c:pt>
                <c:pt idx="17351">
                  <c:v>23.8849732944221</c:v>
                </c:pt>
                <c:pt idx="17352">
                  <c:v>23.886349870601801</c:v>
                </c:pt>
                <c:pt idx="17353">
                  <c:v>23.887726446781599</c:v>
                </c:pt>
                <c:pt idx="17354">
                  <c:v>23.889103022961301</c:v>
                </c:pt>
                <c:pt idx="17355">
                  <c:v>23.890479599140999</c:v>
                </c:pt>
                <c:pt idx="17356">
                  <c:v>23.891856175320701</c:v>
                </c:pt>
                <c:pt idx="17357">
                  <c:v>23.893232751500499</c:v>
                </c:pt>
                <c:pt idx="17358">
                  <c:v>23.8946093276802</c:v>
                </c:pt>
                <c:pt idx="17359">
                  <c:v>23.895985903859899</c:v>
                </c:pt>
                <c:pt idx="17360">
                  <c:v>23.8973624800397</c:v>
                </c:pt>
                <c:pt idx="17361">
                  <c:v>23.898739056219402</c:v>
                </c:pt>
                <c:pt idx="17362">
                  <c:v>23.9001156323991</c:v>
                </c:pt>
                <c:pt idx="17363">
                  <c:v>23.901492208578802</c:v>
                </c:pt>
                <c:pt idx="17364">
                  <c:v>23.902868784758599</c:v>
                </c:pt>
                <c:pt idx="17365">
                  <c:v>23.904245360938301</c:v>
                </c:pt>
                <c:pt idx="17366">
                  <c:v>23.905621937117999</c:v>
                </c:pt>
                <c:pt idx="17367">
                  <c:v>23.906998513297701</c:v>
                </c:pt>
                <c:pt idx="17368">
                  <c:v>23.908375089477499</c:v>
                </c:pt>
                <c:pt idx="17369">
                  <c:v>23.9097516656572</c:v>
                </c:pt>
                <c:pt idx="17370">
                  <c:v>23.911128241836899</c:v>
                </c:pt>
                <c:pt idx="17371">
                  <c:v>23.9125048180166</c:v>
                </c:pt>
                <c:pt idx="17372">
                  <c:v>23.913881394196402</c:v>
                </c:pt>
                <c:pt idx="17373">
                  <c:v>23.9152579703761</c:v>
                </c:pt>
                <c:pt idx="17374">
                  <c:v>23.916634546555802</c:v>
                </c:pt>
                <c:pt idx="17375">
                  <c:v>23.9180111227355</c:v>
                </c:pt>
                <c:pt idx="17376">
                  <c:v>23.919387698915301</c:v>
                </c:pt>
                <c:pt idx="17377">
                  <c:v>23.920764275094999</c:v>
                </c:pt>
                <c:pt idx="17378">
                  <c:v>23.922140851274701</c:v>
                </c:pt>
                <c:pt idx="17379">
                  <c:v>23.923517427454399</c:v>
                </c:pt>
                <c:pt idx="17380">
                  <c:v>23.924894003634201</c:v>
                </c:pt>
                <c:pt idx="17381">
                  <c:v>23.926270579813899</c:v>
                </c:pt>
                <c:pt idx="17382">
                  <c:v>23.927647155993601</c:v>
                </c:pt>
                <c:pt idx="17383">
                  <c:v>23.929023732173299</c:v>
                </c:pt>
                <c:pt idx="17384">
                  <c:v>23.9304003083531</c:v>
                </c:pt>
                <c:pt idx="17385">
                  <c:v>23.931776884532798</c:v>
                </c:pt>
                <c:pt idx="17386">
                  <c:v>23.9331534607125</c:v>
                </c:pt>
                <c:pt idx="17387">
                  <c:v>23.934530036892198</c:v>
                </c:pt>
                <c:pt idx="17388">
                  <c:v>23.935906613072</c:v>
                </c:pt>
                <c:pt idx="17389">
                  <c:v>23.937283189251701</c:v>
                </c:pt>
                <c:pt idx="17390">
                  <c:v>23.9386597654314</c:v>
                </c:pt>
                <c:pt idx="17391">
                  <c:v>23.940036341611101</c:v>
                </c:pt>
                <c:pt idx="17392">
                  <c:v>23.941412917790899</c:v>
                </c:pt>
                <c:pt idx="17393">
                  <c:v>23.942789493970601</c:v>
                </c:pt>
                <c:pt idx="17394">
                  <c:v>23.944166070150299</c:v>
                </c:pt>
                <c:pt idx="17395">
                  <c:v>23.9455426463301</c:v>
                </c:pt>
                <c:pt idx="17396">
                  <c:v>23.946919222509798</c:v>
                </c:pt>
                <c:pt idx="17397">
                  <c:v>23.9482957986895</c:v>
                </c:pt>
                <c:pt idx="17398">
                  <c:v>23.949672374869198</c:v>
                </c:pt>
                <c:pt idx="17399">
                  <c:v>23.951048951049</c:v>
                </c:pt>
                <c:pt idx="17400">
                  <c:v>23.952425527228701</c:v>
                </c:pt>
                <c:pt idx="17401">
                  <c:v>23.9538021034084</c:v>
                </c:pt>
                <c:pt idx="17402">
                  <c:v>23.955178679588101</c:v>
                </c:pt>
                <c:pt idx="17403">
                  <c:v>23.956555255767899</c:v>
                </c:pt>
                <c:pt idx="17404">
                  <c:v>23.957931831947601</c:v>
                </c:pt>
                <c:pt idx="17405">
                  <c:v>23.959308408127299</c:v>
                </c:pt>
                <c:pt idx="17406">
                  <c:v>23.960684984307001</c:v>
                </c:pt>
                <c:pt idx="17407">
                  <c:v>23.962061560486799</c:v>
                </c:pt>
                <c:pt idx="17408">
                  <c:v>23.9634381366665</c:v>
                </c:pt>
                <c:pt idx="17409">
                  <c:v>23.964814712846199</c:v>
                </c:pt>
                <c:pt idx="17410">
                  <c:v>23.9661912890259</c:v>
                </c:pt>
                <c:pt idx="17411">
                  <c:v>23.967567865205702</c:v>
                </c:pt>
                <c:pt idx="17412">
                  <c:v>23.9689444413854</c:v>
                </c:pt>
                <c:pt idx="17413">
                  <c:v>23.970321017565102</c:v>
                </c:pt>
                <c:pt idx="17414">
                  <c:v>23.9716975937448</c:v>
                </c:pt>
                <c:pt idx="17415">
                  <c:v>23.973074169924601</c:v>
                </c:pt>
                <c:pt idx="17416">
                  <c:v>23.974450746104299</c:v>
                </c:pt>
                <c:pt idx="17417">
                  <c:v>23.975827322284001</c:v>
                </c:pt>
                <c:pt idx="17418">
                  <c:v>23.977203898463699</c:v>
                </c:pt>
                <c:pt idx="17419">
                  <c:v>23.978580474643501</c:v>
                </c:pt>
                <c:pt idx="17420">
                  <c:v>23.979957050823199</c:v>
                </c:pt>
                <c:pt idx="17421">
                  <c:v>23.9813336270029</c:v>
                </c:pt>
                <c:pt idx="17422">
                  <c:v>23.982710203182702</c:v>
                </c:pt>
                <c:pt idx="17423">
                  <c:v>23.9840867793624</c:v>
                </c:pt>
                <c:pt idx="17424">
                  <c:v>23.985463355542102</c:v>
                </c:pt>
                <c:pt idx="17425">
                  <c:v>23.9868399317218</c:v>
                </c:pt>
                <c:pt idx="17426">
                  <c:v>23.988216507901502</c:v>
                </c:pt>
                <c:pt idx="17427">
                  <c:v>23.989593084081299</c:v>
                </c:pt>
                <c:pt idx="17428">
                  <c:v>23.990969660261001</c:v>
                </c:pt>
                <c:pt idx="17429">
                  <c:v>23.992346236440699</c:v>
                </c:pt>
                <c:pt idx="17430">
                  <c:v>23.993722812620501</c:v>
                </c:pt>
                <c:pt idx="17431">
                  <c:v>23.995099388800199</c:v>
                </c:pt>
                <c:pt idx="17432">
                  <c:v>23.996475964979901</c:v>
                </c:pt>
                <c:pt idx="17433">
                  <c:v>23.997852541159599</c:v>
                </c:pt>
                <c:pt idx="17434">
                  <c:v>23.9992291173394</c:v>
                </c:pt>
                <c:pt idx="17435">
                  <c:v>24.000605693519098</c:v>
                </c:pt>
                <c:pt idx="17436">
                  <c:v>24.0019822696988</c:v>
                </c:pt>
                <c:pt idx="17437">
                  <c:v>24.003358845878498</c:v>
                </c:pt>
                <c:pt idx="17438">
                  <c:v>24.0047354220583</c:v>
                </c:pt>
                <c:pt idx="17439">
                  <c:v>24.006111998238001</c:v>
                </c:pt>
                <c:pt idx="17440">
                  <c:v>24.0074885744177</c:v>
                </c:pt>
                <c:pt idx="17441">
                  <c:v>24.008865150597401</c:v>
                </c:pt>
                <c:pt idx="17442">
                  <c:v>24.010241726777199</c:v>
                </c:pt>
                <c:pt idx="17443">
                  <c:v>24.011618302956901</c:v>
                </c:pt>
                <c:pt idx="17444">
                  <c:v>24.012994879136599</c:v>
                </c:pt>
                <c:pt idx="17445">
                  <c:v>24.014371455316301</c:v>
                </c:pt>
                <c:pt idx="17446">
                  <c:v>24.015748031496098</c:v>
                </c:pt>
                <c:pt idx="17447">
                  <c:v>24.0171246076758</c:v>
                </c:pt>
                <c:pt idx="17448">
                  <c:v>24.018501183855498</c:v>
                </c:pt>
                <c:pt idx="17449">
                  <c:v>24.0198777600352</c:v>
                </c:pt>
                <c:pt idx="17450">
                  <c:v>24.021254336215002</c:v>
                </c:pt>
                <c:pt idx="17451">
                  <c:v>24.0226309123947</c:v>
                </c:pt>
                <c:pt idx="17452">
                  <c:v>24.024007488574401</c:v>
                </c:pt>
                <c:pt idx="17453">
                  <c:v>24.025384064754199</c:v>
                </c:pt>
                <c:pt idx="17454">
                  <c:v>24.026760640933901</c:v>
                </c:pt>
                <c:pt idx="17455">
                  <c:v>24.028137217113599</c:v>
                </c:pt>
                <c:pt idx="17456">
                  <c:v>24.029513793293301</c:v>
                </c:pt>
                <c:pt idx="17457">
                  <c:v>24.030890369473099</c:v>
                </c:pt>
                <c:pt idx="17458">
                  <c:v>24.0322669456528</c:v>
                </c:pt>
                <c:pt idx="17459">
                  <c:v>24.033643521832499</c:v>
                </c:pt>
                <c:pt idx="17460">
                  <c:v>24.0350200980122</c:v>
                </c:pt>
                <c:pt idx="17461">
                  <c:v>24.036396674192002</c:v>
                </c:pt>
                <c:pt idx="17462">
                  <c:v>24.0377732503717</c:v>
                </c:pt>
                <c:pt idx="17463">
                  <c:v>24.039149826551402</c:v>
                </c:pt>
                <c:pt idx="17464">
                  <c:v>24.0405264027311</c:v>
                </c:pt>
                <c:pt idx="17465">
                  <c:v>24.041902978910901</c:v>
                </c:pt>
                <c:pt idx="17466">
                  <c:v>24.043279555090599</c:v>
                </c:pt>
                <c:pt idx="17467">
                  <c:v>24.044656131270301</c:v>
                </c:pt>
                <c:pt idx="17468">
                  <c:v>24.046032707449999</c:v>
                </c:pt>
                <c:pt idx="17469">
                  <c:v>24.047409283629801</c:v>
                </c:pt>
                <c:pt idx="17470">
                  <c:v>24.048785859809499</c:v>
                </c:pt>
                <c:pt idx="17471">
                  <c:v>24.050162435989201</c:v>
                </c:pt>
                <c:pt idx="17472">
                  <c:v>24.051539012168899</c:v>
                </c:pt>
                <c:pt idx="17473">
                  <c:v>24.0529155883487</c:v>
                </c:pt>
                <c:pt idx="17474">
                  <c:v>24.054292164528398</c:v>
                </c:pt>
                <c:pt idx="17475">
                  <c:v>24.0556687407081</c:v>
                </c:pt>
                <c:pt idx="17476">
                  <c:v>24.057045316887798</c:v>
                </c:pt>
                <c:pt idx="17477">
                  <c:v>24.058421893067599</c:v>
                </c:pt>
                <c:pt idx="17478">
                  <c:v>24.059798469247301</c:v>
                </c:pt>
                <c:pt idx="17479">
                  <c:v>24.061175045426999</c:v>
                </c:pt>
                <c:pt idx="17480">
                  <c:v>24.062551621606701</c:v>
                </c:pt>
                <c:pt idx="17481">
                  <c:v>24.063928197786499</c:v>
                </c:pt>
                <c:pt idx="17482">
                  <c:v>24.065304773966201</c:v>
                </c:pt>
                <c:pt idx="17483">
                  <c:v>24.066681350145899</c:v>
                </c:pt>
                <c:pt idx="17484">
                  <c:v>24.068057926325601</c:v>
                </c:pt>
                <c:pt idx="17485">
                  <c:v>24.069434502505398</c:v>
                </c:pt>
                <c:pt idx="17486">
                  <c:v>24.0708110786851</c:v>
                </c:pt>
                <c:pt idx="17487">
                  <c:v>24.072187654864798</c:v>
                </c:pt>
                <c:pt idx="17488">
                  <c:v>24.0735642310446</c:v>
                </c:pt>
                <c:pt idx="17489">
                  <c:v>24.074940807224301</c:v>
                </c:pt>
                <c:pt idx="17490">
                  <c:v>24.076317383404</c:v>
                </c:pt>
                <c:pt idx="17491">
                  <c:v>24.077693959583701</c:v>
                </c:pt>
                <c:pt idx="17492">
                  <c:v>24.079070535763499</c:v>
                </c:pt>
                <c:pt idx="17493">
                  <c:v>24.080447111943201</c:v>
                </c:pt>
                <c:pt idx="17494">
                  <c:v>24.081823688122899</c:v>
                </c:pt>
                <c:pt idx="17495">
                  <c:v>24.083200264302601</c:v>
                </c:pt>
                <c:pt idx="17496">
                  <c:v>24.084576840482399</c:v>
                </c:pt>
                <c:pt idx="17497">
                  <c:v>24.0859534166621</c:v>
                </c:pt>
                <c:pt idx="17498">
                  <c:v>24.087329992841799</c:v>
                </c:pt>
                <c:pt idx="17499">
                  <c:v>24.0887065690215</c:v>
                </c:pt>
                <c:pt idx="17500">
                  <c:v>24.090083145201302</c:v>
                </c:pt>
                <c:pt idx="17501">
                  <c:v>24.091459721381</c:v>
                </c:pt>
                <c:pt idx="17502">
                  <c:v>24.092836297560702</c:v>
                </c:pt>
                <c:pt idx="17503">
                  <c:v>24.0942128737404</c:v>
                </c:pt>
                <c:pt idx="17504">
                  <c:v>24.095589449920201</c:v>
                </c:pt>
                <c:pt idx="17505">
                  <c:v>24.096966026099899</c:v>
                </c:pt>
                <c:pt idx="17506">
                  <c:v>24.098342602279601</c:v>
                </c:pt>
                <c:pt idx="17507">
                  <c:v>24.099719178459299</c:v>
                </c:pt>
                <c:pt idx="17508">
                  <c:v>24.1010957546391</c:v>
                </c:pt>
                <c:pt idx="17509">
                  <c:v>24.102472330818799</c:v>
                </c:pt>
                <c:pt idx="17510">
                  <c:v>24.1038489069985</c:v>
                </c:pt>
                <c:pt idx="17511">
                  <c:v>24.105225483178199</c:v>
                </c:pt>
                <c:pt idx="17512">
                  <c:v>24.106602059358</c:v>
                </c:pt>
                <c:pt idx="17513">
                  <c:v>24.107978635537702</c:v>
                </c:pt>
                <c:pt idx="17514">
                  <c:v>24.1093552117174</c:v>
                </c:pt>
                <c:pt idx="17515">
                  <c:v>24.110731787897102</c:v>
                </c:pt>
                <c:pt idx="17516">
                  <c:v>24.112108364076899</c:v>
                </c:pt>
                <c:pt idx="17517">
                  <c:v>24.113484940256601</c:v>
                </c:pt>
                <c:pt idx="17518">
                  <c:v>24.114861516436299</c:v>
                </c:pt>
                <c:pt idx="17519">
                  <c:v>24.116238092616101</c:v>
                </c:pt>
                <c:pt idx="17520">
                  <c:v>24.117614668795799</c:v>
                </c:pt>
                <c:pt idx="17521">
                  <c:v>24.118991244975501</c:v>
                </c:pt>
                <c:pt idx="17522">
                  <c:v>24.120367821155199</c:v>
                </c:pt>
                <c:pt idx="17523">
                  <c:v>24.121744397335</c:v>
                </c:pt>
                <c:pt idx="17524">
                  <c:v>24.123120973514698</c:v>
                </c:pt>
                <c:pt idx="17525">
                  <c:v>24.1244975496944</c:v>
                </c:pt>
                <c:pt idx="17526">
                  <c:v>24.125874125874098</c:v>
                </c:pt>
                <c:pt idx="17527">
                  <c:v>24.1272507020539</c:v>
                </c:pt>
                <c:pt idx="17528">
                  <c:v>24.128627278233601</c:v>
                </c:pt>
                <c:pt idx="17529">
                  <c:v>24.1300038544133</c:v>
                </c:pt>
                <c:pt idx="17530">
                  <c:v>24.131380430593001</c:v>
                </c:pt>
                <c:pt idx="17531">
                  <c:v>24.132757006772799</c:v>
                </c:pt>
                <c:pt idx="17532">
                  <c:v>24.134133582952501</c:v>
                </c:pt>
                <c:pt idx="17533">
                  <c:v>24.135510159132199</c:v>
                </c:pt>
                <c:pt idx="17534">
                  <c:v>24.136886735311901</c:v>
                </c:pt>
                <c:pt idx="17535">
                  <c:v>24.138263311491698</c:v>
                </c:pt>
                <c:pt idx="17536">
                  <c:v>24.1396398876714</c:v>
                </c:pt>
                <c:pt idx="17537">
                  <c:v>24.141016463851098</c:v>
                </c:pt>
                <c:pt idx="17538">
                  <c:v>24.1423930400308</c:v>
                </c:pt>
                <c:pt idx="17539">
                  <c:v>24.143769616210601</c:v>
                </c:pt>
                <c:pt idx="17540">
                  <c:v>24.1451461923903</c:v>
                </c:pt>
                <c:pt idx="17541">
                  <c:v>24.146522768570001</c:v>
                </c:pt>
                <c:pt idx="17542">
                  <c:v>24.1478993447497</c:v>
                </c:pt>
                <c:pt idx="17543">
                  <c:v>24.149275920929501</c:v>
                </c:pt>
                <c:pt idx="17544">
                  <c:v>24.150652497109199</c:v>
                </c:pt>
                <c:pt idx="17545">
                  <c:v>24.152029073288901</c:v>
                </c:pt>
                <c:pt idx="17546">
                  <c:v>24.153405649468599</c:v>
                </c:pt>
                <c:pt idx="17547">
                  <c:v>24.1547822256484</c:v>
                </c:pt>
                <c:pt idx="17548">
                  <c:v>24.156158801828099</c:v>
                </c:pt>
                <c:pt idx="17549">
                  <c:v>24.1575353780078</c:v>
                </c:pt>
                <c:pt idx="17550">
                  <c:v>24.158911954187602</c:v>
                </c:pt>
                <c:pt idx="17551">
                  <c:v>24.1602885303673</c:v>
                </c:pt>
                <c:pt idx="17552">
                  <c:v>24.161665106547002</c:v>
                </c:pt>
                <c:pt idx="17553">
                  <c:v>24.1630416827267</c:v>
                </c:pt>
                <c:pt idx="17554">
                  <c:v>24.164418258906501</c:v>
                </c:pt>
                <c:pt idx="17555">
                  <c:v>24.165794835086199</c:v>
                </c:pt>
                <c:pt idx="17556">
                  <c:v>24.167171411265901</c:v>
                </c:pt>
                <c:pt idx="17557">
                  <c:v>24.168547987445599</c:v>
                </c:pt>
                <c:pt idx="17558">
                  <c:v>24.169924563625401</c:v>
                </c:pt>
                <c:pt idx="17559">
                  <c:v>24.171301139805099</c:v>
                </c:pt>
                <c:pt idx="17560">
                  <c:v>24.172677715984801</c:v>
                </c:pt>
                <c:pt idx="17561">
                  <c:v>24.174054292164499</c:v>
                </c:pt>
                <c:pt idx="17562">
                  <c:v>24.1754308683443</c:v>
                </c:pt>
                <c:pt idx="17563">
                  <c:v>24.176807444524002</c:v>
                </c:pt>
                <c:pt idx="17564">
                  <c:v>24.1781840207037</c:v>
                </c:pt>
                <c:pt idx="17565">
                  <c:v>24.179560596883402</c:v>
                </c:pt>
                <c:pt idx="17566">
                  <c:v>24.180937173063199</c:v>
                </c:pt>
                <c:pt idx="17567">
                  <c:v>24.182313749242901</c:v>
                </c:pt>
                <c:pt idx="17568">
                  <c:v>24.183690325422599</c:v>
                </c:pt>
                <c:pt idx="17569">
                  <c:v>24.185066901602301</c:v>
                </c:pt>
                <c:pt idx="17570">
                  <c:v>24.186443477782099</c:v>
                </c:pt>
                <c:pt idx="17571">
                  <c:v>24.187820053961801</c:v>
                </c:pt>
                <c:pt idx="17572">
                  <c:v>24.189196630141499</c:v>
                </c:pt>
                <c:pt idx="17573">
                  <c:v>24.190573206321201</c:v>
                </c:pt>
                <c:pt idx="17574">
                  <c:v>24.191949782500998</c:v>
                </c:pt>
                <c:pt idx="17575">
                  <c:v>24.1933263586807</c:v>
                </c:pt>
                <c:pt idx="17576">
                  <c:v>24.194702934860398</c:v>
                </c:pt>
                <c:pt idx="17577">
                  <c:v>24.1960795110401</c:v>
                </c:pt>
                <c:pt idx="17578">
                  <c:v>24.197456087219901</c:v>
                </c:pt>
                <c:pt idx="17579">
                  <c:v>24.1988326633996</c:v>
                </c:pt>
                <c:pt idx="17580">
                  <c:v>24.200209239579301</c:v>
                </c:pt>
                <c:pt idx="17581">
                  <c:v>24.201585815759</c:v>
                </c:pt>
                <c:pt idx="17582">
                  <c:v>24.202962391938801</c:v>
                </c:pt>
                <c:pt idx="17583">
                  <c:v>24.204338968118499</c:v>
                </c:pt>
                <c:pt idx="17584">
                  <c:v>24.205715544298201</c:v>
                </c:pt>
                <c:pt idx="17585">
                  <c:v>24.207092120477999</c:v>
                </c:pt>
                <c:pt idx="17586">
                  <c:v>24.2084686966577</c:v>
                </c:pt>
                <c:pt idx="17587">
                  <c:v>24.209845272837399</c:v>
                </c:pt>
                <c:pt idx="17588">
                  <c:v>24.2112218490171</c:v>
                </c:pt>
                <c:pt idx="17589">
                  <c:v>24.212598425196902</c:v>
                </c:pt>
                <c:pt idx="17590">
                  <c:v>24.2139750013766</c:v>
                </c:pt>
                <c:pt idx="17591">
                  <c:v>24.215351577556302</c:v>
                </c:pt>
                <c:pt idx="17592">
                  <c:v>24.216728153736</c:v>
                </c:pt>
                <c:pt idx="17593">
                  <c:v>24.218104729915801</c:v>
                </c:pt>
                <c:pt idx="17594">
                  <c:v>24.219481306095499</c:v>
                </c:pt>
                <c:pt idx="17595">
                  <c:v>24.220857882275201</c:v>
                </c:pt>
                <c:pt idx="17596">
                  <c:v>24.222234458454899</c:v>
                </c:pt>
                <c:pt idx="17597">
                  <c:v>24.2236110346347</c:v>
                </c:pt>
                <c:pt idx="17598">
                  <c:v>24.224987610814399</c:v>
                </c:pt>
                <c:pt idx="17599">
                  <c:v>24.2263641869941</c:v>
                </c:pt>
                <c:pt idx="17600">
                  <c:v>24.227740763173799</c:v>
                </c:pt>
                <c:pt idx="17601">
                  <c:v>24.2291173393536</c:v>
                </c:pt>
                <c:pt idx="17602">
                  <c:v>24.230493915533302</c:v>
                </c:pt>
                <c:pt idx="17603">
                  <c:v>24.231870491713</c:v>
                </c:pt>
                <c:pt idx="17604">
                  <c:v>24.233247067892702</c:v>
                </c:pt>
                <c:pt idx="17605">
                  <c:v>24.234623644072499</c:v>
                </c:pt>
                <c:pt idx="17606">
                  <c:v>24.236000220252201</c:v>
                </c:pt>
                <c:pt idx="17607">
                  <c:v>24.237376796431899</c:v>
                </c:pt>
                <c:pt idx="17608">
                  <c:v>24.238753372611601</c:v>
                </c:pt>
                <c:pt idx="17609">
                  <c:v>24.240129948791399</c:v>
                </c:pt>
                <c:pt idx="17610">
                  <c:v>24.241506524971101</c:v>
                </c:pt>
                <c:pt idx="17611">
                  <c:v>24.242883101150799</c:v>
                </c:pt>
                <c:pt idx="17612">
                  <c:v>24.244259677330501</c:v>
                </c:pt>
                <c:pt idx="17613">
                  <c:v>24.245636253510298</c:v>
                </c:pt>
                <c:pt idx="17614">
                  <c:v>24.24701282969</c:v>
                </c:pt>
                <c:pt idx="17615">
                  <c:v>24.248389405869698</c:v>
                </c:pt>
                <c:pt idx="17616">
                  <c:v>24.2497659820495</c:v>
                </c:pt>
                <c:pt idx="17617">
                  <c:v>24.251142558229201</c:v>
                </c:pt>
                <c:pt idx="17618">
                  <c:v>24.2525191344089</c:v>
                </c:pt>
                <c:pt idx="17619">
                  <c:v>24.253895710588601</c:v>
                </c:pt>
                <c:pt idx="17620">
                  <c:v>24.255272286768399</c:v>
                </c:pt>
                <c:pt idx="17621">
                  <c:v>24.256648862948101</c:v>
                </c:pt>
                <c:pt idx="17622">
                  <c:v>24.258025439127799</c:v>
                </c:pt>
                <c:pt idx="17623">
                  <c:v>24.259402015307501</c:v>
                </c:pt>
                <c:pt idx="17624">
                  <c:v>24.260778591487298</c:v>
                </c:pt>
                <c:pt idx="17625">
                  <c:v>24.262155167667</c:v>
                </c:pt>
                <c:pt idx="17626">
                  <c:v>24.263531743846698</c:v>
                </c:pt>
                <c:pt idx="17627">
                  <c:v>24.2649083200264</c:v>
                </c:pt>
                <c:pt idx="17628">
                  <c:v>24.266284896206201</c:v>
                </c:pt>
                <c:pt idx="17629">
                  <c:v>24.2676614723859</c:v>
                </c:pt>
                <c:pt idx="17630">
                  <c:v>24.269038048565601</c:v>
                </c:pt>
                <c:pt idx="17631">
                  <c:v>24.2704146247453</c:v>
                </c:pt>
                <c:pt idx="17632">
                  <c:v>24.271791200925101</c:v>
                </c:pt>
                <c:pt idx="17633">
                  <c:v>24.273167777104799</c:v>
                </c:pt>
                <c:pt idx="17634">
                  <c:v>24.274544353284501</c:v>
                </c:pt>
                <c:pt idx="17635">
                  <c:v>24.275920929464199</c:v>
                </c:pt>
                <c:pt idx="17636">
                  <c:v>24.277297505644</c:v>
                </c:pt>
                <c:pt idx="17637">
                  <c:v>24.278674081823699</c:v>
                </c:pt>
                <c:pt idx="17638">
                  <c:v>24.2800506580034</c:v>
                </c:pt>
                <c:pt idx="17639">
                  <c:v>24.281427234183099</c:v>
                </c:pt>
                <c:pt idx="17640">
                  <c:v>24.2828038103629</c:v>
                </c:pt>
                <c:pt idx="17641">
                  <c:v>24.284180386542602</c:v>
                </c:pt>
                <c:pt idx="17642">
                  <c:v>24.2855569627223</c:v>
                </c:pt>
                <c:pt idx="17643">
                  <c:v>24.286933538902002</c:v>
                </c:pt>
                <c:pt idx="17644">
                  <c:v>24.288310115081799</c:v>
                </c:pt>
                <c:pt idx="17645">
                  <c:v>24.289686691261501</c:v>
                </c:pt>
                <c:pt idx="17646">
                  <c:v>24.291063267441199</c:v>
                </c:pt>
                <c:pt idx="17647">
                  <c:v>24.292439843621001</c:v>
                </c:pt>
                <c:pt idx="17648">
                  <c:v>24.293816419800699</c:v>
                </c:pt>
                <c:pt idx="17649">
                  <c:v>24.2951929959804</c:v>
                </c:pt>
                <c:pt idx="17650">
                  <c:v>24.296569572160099</c:v>
                </c:pt>
                <c:pt idx="17651">
                  <c:v>24.2979461483399</c:v>
                </c:pt>
                <c:pt idx="17652">
                  <c:v>24.299322724519602</c:v>
                </c:pt>
                <c:pt idx="17653">
                  <c:v>24.3006993006993</c:v>
                </c:pt>
                <c:pt idx="17654">
                  <c:v>24.302075876879002</c:v>
                </c:pt>
                <c:pt idx="17655">
                  <c:v>24.303452453058799</c:v>
                </c:pt>
                <c:pt idx="17656">
                  <c:v>24.304829029238501</c:v>
                </c:pt>
                <c:pt idx="17657">
                  <c:v>24.306205605418199</c:v>
                </c:pt>
                <c:pt idx="17658">
                  <c:v>24.307582181597901</c:v>
                </c:pt>
                <c:pt idx="17659">
                  <c:v>24.308958757777699</c:v>
                </c:pt>
                <c:pt idx="17660">
                  <c:v>24.310335333957401</c:v>
                </c:pt>
                <c:pt idx="17661">
                  <c:v>24.311711910137099</c:v>
                </c:pt>
                <c:pt idx="17662">
                  <c:v>24.313088486316801</c:v>
                </c:pt>
                <c:pt idx="17663">
                  <c:v>24.314465062496598</c:v>
                </c:pt>
                <c:pt idx="17664">
                  <c:v>24.3158416386763</c:v>
                </c:pt>
                <c:pt idx="17665">
                  <c:v>24.317218214855998</c:v>
                </c:pt>
                <c:pt idx="17666">
                  <c:v>24.3185947910357</c:v>
                </c:pt>
                <c:pt idx="17667">
                  <c:v>24.319971367215501</c:v>
                </c:pt>
                <c:pt idx="17668">
                  <c:v>24.3213479433952</c:v>
                </c:pt>
                <c:pt idx="17669">
                  <c:v>24.322724519574901</c:v>
                </c:pt>
                <c:pt idx="17670">
                  <c:v>24.3241010957546</c:v>
                </c:pt>
                <c:pt idx="17671">
                  <c:v>24.325477671934401</c:v>
                </c:pt>
                <c:pt idx="17672">
                  <c:v>24.326854248114099</c:v>
                </c:pt>
                <c:pt idx="17673">
                  <c:v>24.328230824293801</c:v>
                </c:pt>
                <c:pt idx="17674">
                  <c:v>24.329607400473499</c:v>
                </c:pt>
                <c:pt idx="17675">
                  <c:v>24.3309839766533</c:v>
                </c:pt>
                <c:pt idx="17676">
                  <c:v>24.332360552832998</c:v>
                </c:pt>
                <c:pt idx="17677">
                  <c:v>24.3337371290127</c:v>
                </c:pt>
                <c:pt idx="17678">
                  <c:v>24.335113705192501</c:v>
                </c:pt>
                <c:pt idx="17679">
                  <c:v>24.3364902813722</c:v>
                </c:pt>
                <c:pt idx="17680">
                  <c:v>24.337866857551901</c:v>
                </c:pt>
                <c:pt idx="17681">
                  <c:v>24.3392434337316</c:v>
                </c:pt>
                <c:pt idx="17682">
                  <c:v>24.340620009911401</c:v>
                </c:pt>
                <c:pt idx="17683">
                  <c:v>24.341996586091099</c:v>
                </c:pt>
                <c:pt idx="17684">
                  <c:v>24.343373162270801</c:v>
                </c:pt>
                <c:pt idx="17685">
                  <c:v>24.344749738450499</c:v>
                </c:pt>
                <c:pt idx="17686">
                  <c:v>24.3461263146303</c:v>
                </c:pt>
                <c:pt idx="17687">
                  <c:v>24.347502890809999</c:v>
                </c:pt>
                <c:pt idx="17688">
                  <c:v>24.3488794669897</c:v>
                </c:pt>
                <c:pt idx="17689">
                  <c:v>24.350256043169399</c:v>
                </c:pt>
                <c:pt idx="17690">
                  <c:v>24.3516326193492</c:v>
                </c:pt>
                <c:pt idx="17691">
                  <c:v>24.353009195528902</c:v>
                </c:pt>
                <c:pt idx="17692">
                  <c:v>24.3543857717086</c:v>
                </c:pt>
                <c:pt idx="17693">
                  <c:v>24.355762347888302</c:v>
                </c:pt>
                <c:pt idx="17694">
                  <c:v>24.357138924068099</c:v>
                </c:pt>
                <c:pt idx="17695">
                  <c:v>24.358515500247801</c:v>
                </c:pt>
                <c:pt idx="17696">
                  <c:v>24.359892076427499</c:v>
                </c:pt>
                <c:pt idx="17697">
                  <c:v>24.361268652607201</c:v>
                </c:pt>
                <c:pt idx="17698">
                  <c:v>24.362645228786999</c:v>
                </c:pt>
                <c:pt idx="17699">
                  <c:v>24.364021804966701</c:v>
                </c:pt>
                <c:pt idx="17700">
                  <c:v>24.365398381146399</c:v>
                </c:pt>
                <c:pt idx="17701">
                  <c:v>24.366774957326101</c:v>
                </c:pt>
                <c:pt idx="17702">
                  <c:v>24.368151533505898</c:v>
                </c:pt>
                <c:pt idx="17703">
                  <c:v>24.3695281096856</c:v>
                </c:pt>
                <c:pt idx="17704">
                  <c:v>24.370904685865298</c:v>
                </c:pt>
                <c:pt idx="17705">
                  <c:v>24.372281262045</c:v>
                </c:pt>
                <c:pt idx="17706">
                  <c:v>24.373657838224801</c:v>
                </c:pt>
                <c:pt idx="17707">
                  <c:v>24.375034414404499</c:v>
                </c:pt>
                <c:pt idx="17708">
                  <c:v>24.376410990584201</c:v>
                </c:pt>
                <c:pt idx="17709">
                  <c:v>24.377787566763999</c:v>
                </c:pt>
                <c:pt idx="17710">
                  <c:v>24.379164142943701</c:v>
                </c:pt>
                <c:pt idx="17711">
                  <c:v>24.380540719123399</c:v>
                </c:pt>
                <c:pt idx="17712">
                  <c:v>24.381917295303101</c:v>
                </c:pt>
                <c:pt idx="17713">
                  <c:v>24.383293871482898</c:v>
                </c:pt>
                <c:pt idx="17714">
                  <c:v>24.3846704476626</c:v>
                </c:pt>
                <c:pt idx="17715">
                  <c:v>24.386047023842298</c:v>
                </c:pt>
                <c:pt idx="17716">
                  <c:v>24.387423600022</c:v>
                </c:pt>
                <c:pt idx="17717">
                  <c:v>24.388800176201801</c:v>
                </c:pt>
                <c:pt idx="17718">
                  <c:v>24.3901767523815</c:v>
                </c:pt>
                <c:pt idx="17719">
                  <c:v>24.391553328561201</c:v>
                </c:pt>
                <c:pt idx="17720">
                  <c:v>24.3929299047409</c:v>
                </c:pt>
                <c:pt idx="17721">
                  <c:v>24.394306480920701</c:v>
                </c:pt>
                <c:pt idx="17722">
                  <c:v>24.395683057100399</c:v>
                </c:pt>
                <c:pt idx="17723">
                  <c:v>24.397059633280101</c:v>
                </c:pt>
                <c:pt idx="17724">
                  <c:v>24.398436209459799</c:v>
                </c:pt>
                <c:pt idx="17725">
                  <c:v>24.3998127856396</c:v>
                </c:pt>
                <c:pt idx="17726">
                  <c:v>24.401189361819299</c:v>
                </c:pt>
                <c:pt idx="17727">
                  <c:v>24.402565937999</c:v>
                </c:pt>
                <c:pt idx="17728">
                  <c:v>24.403942514178699</c:v>
                </c:pt>
                <c:pt idx="17729">
                  <c:v>24.4053190903585</c:v>
                </c:pt>
                <c:pt idx="17730">
                  <c:v>24.406695666538202</c:v>
                </c:pt>
                <c:pt idx="17731">
                  <c:v>24.4080722427179</c:v>
                </c:pt>
                <c:pt idx="17732">
                  <c:v>24.409448818897602</c:v>
                </c:pt>
                <c:pt idx="17733">
                  <c:v>24.410825395077399</c:v>
                </c:pt>
                <c:pt idx="17734">
                  <c:v>24.412201971257101</c:v>
                </c:pt>
                <c:pt idx="17735">
                  <c:v>24.413578547436799</c:v>
                </c:pt>
                <c:pt idx="17736">
                  <c:v>24.414955123616501</c:v>
                </c:pt>
                <c:pt idx="17737">
                  <c:v>24.416331699796299</c:v>
                </c:pt>
                <c:pt idx="17738">
                  <c:v>24.417708275976</c:v>
                </c:pt>
                <c:pt idx="17739">
                  <c:v>24.419084852155699</c:v>
                </c:pt>
                <c:pt idx="17740">
                  <c:v>24.4204614283354</c:v>
                </c:pt>
                <c:pt idx="17741">
                  <c:v>24.421838004515202</c:v>
                </c:pt>
                <c:pt idx="17742">
                  <c:v>24.4232145806949</c:v>
                </c:pt>
                <c:pt idx="17743">
                  <c:v>24.424591156874602</c:v>
                </c:pt>
                <c:pt idx="17744">
                  <c:v>24.425967733054399</c:v>
                </c:pt>
                <c:pt idx="17745">
                  <c:v>24.427344309234101</c:v>
                </c:pt>
                <c:pt idx="17746">
                  <c:v>24.428720885413799</c:v>
                </c:pt>
                <c:pt idx="17747">
                  <c:v>24.430097461593501</c:v>
                </c:pt>
                <c:pt idx="17748">
                  <c:v>24.431474037773299</c:v>
                </c:pt>
                <c:pt idx="17749">
                  <c:v>24.432850613953001</c:v>
                </c:pt>
                <c:pt idx="17750">
                  <c:v>24.434227190132699</c:v>
                </c:pt>
                <c:pt idx="17751">
                  <c:v>24.435603766312401</c:v>
                </c:pt>
                <c:pt idx="17752">
                  <c:v>24.436980342492198</c:v>
                </c:pt>
                <c:pt idx="17753">
                  <c:v>24.4383569186719</c:v>
                </c:pt>
                <c:pt idx="17754">
                  <c:v>24.439733494851598</c:v>
                </c:pt>
                <c:pt idx="17755">
                  <c:v>24.4411100710313</c:v>
                </c:pt>
                <c:pt idx="17756">
                  <c:v>24.442486647211101</c:v>
                </c:pt>
                <c:pt idx="17757">
                  <c:v>24.4438632233908</c:v>
                </c:pt>
                <c:pt idx="17758">
                  <c:v>24.445239799570501</c:v>
                </c:pt>
                <c:pt idx="17759">
                  <c:v>24.4466163757502</c:v>
                </c:pt>
                <c:pt idx="17760">
                  <c:v>24.447992951930001</c:v>
                </c:pt>
                <c:pt idx="17761">
                  <c:v>24.449369528109699</c:v>
                </c:pt>
                <c:pt idx="17762">
                  <c:v>24.450746104289401</c:v>
                </c:pt>
                <c:pt idx="17763">
                  <c:v>24.452122680469099</c:v>
                </c:pt>
                <c:pt idx="17764">
                  <c:v>24.4534992566489</c:v>
                </c:pt>
                <c:pt idx="17765">
                  <c:v>24.454875832828598</c:v>
                </c:pt>
                <c:pt idx="17766">
                  <c:v>24.4562524090083</c:v>
                </c:pt>
                <c:pt idx="17767">
                  <c:v>24.457628985187998</c:v>
                </c:pt>
                <c:pt idx="17768">
                  <c:v>24.4590055613678</c:v>
                </c:pt>
                <c:pt idx="17769">
                  <c:v>24.460382137547501</c:v>
                </c:pt>
                <c:pt idx="17770">
                  <c:v>24.4617587137272</c:v>
                </c:pt>
                <c:pt idx="17771">
                  <c:v>24.463135289906901</c:v>
                </c:pt>
                <c:pt idx="17772">
                  <c:v>24.464511866086699</c:v>
                </c:pt>
                <c:pt idx="17773">
                  <c:v>24.465888442266401</c:v>
                </c:pt>
                <c:pt idx="17774">
                  <c:v>24.467265018446099</c:v>
                </c:pt>
                <c:pt idx="17775">
                  <c:v>24.4686415946259</c:v>
                </c:pt>
                <c:pt idx="17776">
                  <c:v>24.470018170805599</c:v>
                </c:pt>
                <c:pt idx="17777">
                  <c:v>24.4713947469853</c:v>
                </c:pt>
                <c:pt idx="17778">
                  <c:v>24.472771323164999</c:v>
                </c:pt>
                <c:pt idx="17779">
                  <c:v>24.4741478993448</c:v>
                </c:pt>
                <c:pt idx="17780">
                  <c:v>24.475524475524502</c:v>
                </c:pt>
                <c:pt idx="17781">
                  <c:v>24.4769010517042</c:v>
                </c:pt>
                <c:pt idx="17782">
                  <c:v>24.478277627883902</c:v>
                </c:pt>
                <c:pt idx="17783">
                  <c:v>24.479654204063699</c:v>
                </c:pt>
                <c:pt idx="17784">
                  <c:v>24.481030780243401</c:v>
                </c:pt>
                <c:pt idx="17785">
                  <c:v>24.482407356423099</c:v>
                </c:pt>
                <c:pt idx="17786">
                  <c:v>24.483783932602801</c:v>
                </c:pt>
                <c:pt idx="17787">
                  <c:v>24.485160508782599</c:v>
                </c:pt>
                <c:pt idx="17788">
                  <c:v>24.486537084962301</c:v>
                </c:pt>
                <c:pt idx="17789">
                  <c:v>24.487913661141999</c:v>
                </c:pt>
                <c:pt idx="17790">
                  <c:v>24.489290237321701</c:v>
                </c:pt>
                <c:pt idx="17791">
                  <c:v>24.490666813501502</c:v>
                </c:pt>
                <c:pt idx="17792">
                  <c:v>24.4920433896812</c:v>
                </c:pt>
                <c:pt idx="17793">
                  <c:v>24.493419965860902</c:v>
                </c:pt>
                <c:pt idx="17794">
                  <c:v>24.4947965420406</c:v>
                </c:pt>
                <c:pt idx="17795">
                  <c:v>24.496173118220401</c:v>
                </c:pt>
                <c:pt idx="17796">
                  <c:v>24.497549694400099</c:v>
                </c:pt>
                <c:pt idx="17797">
                  <c:v>24.498926270579801</c:v>
                </c:pt>
                <c:pt idx="17798">
                  <c:v>24.500302846759499</c:v>
                </c:pt>
                <c:pt idx="17799">
                  <c:v>24.501679422939301</c:v>
                </c:pt>
                <c:pt idx="17800">
                  <c:v>24.503055999118999</c:v>
                </c:pt>
                <c:pt idx="17801">
                  <c:v>24.504432575298701</c:v>
                </c:pt>
                <c:pt idx="17802">
                  <c:v>24.505809151478399</c:v>
                </c:pt>
                <c:pt idx="17803">
                  <c:v>24.5071857276582</c:v>
                </c:pt>
                <c:pt idx="17804">
                  <c:v>24.508562303837898</c:v>
                </c:pt>
                <c:pt idx="17805">
                  <c:v>24.5099388800176</c:v>
                </c:pt>
                <c:pt idx="17806">
                  <c:v>24.511315456197298</c:v>
                </c:pt>
                <c:pt idx="17807">
                  <c:v>24.5126920323771</c:v>
                </c:pt>
                <c:pt idx="17808">
                  <c:v>24.514068608556801</c:v>
                </c:pt>
                <c:pt idx="17809">
                  <c:v>24.5154451847365</c:v>
                </c:pt>
                <c:pt idx="17810">
                  <c:v>24.516821760916301</c:v>
                </c:pt>
                <c:pt idx="17811">
                  <c:v>24.518198337095999</c:v>
                </c:pt>
                <c:pt idx="17812">
                  <c:v>24.519574913275701</c:v>
                </c:pt>
                <c:pt idx="17813">
                  <c:v>24.520951489455399</c:v>
                </c:pt>
                <c:pt idx="17814">
                  <c:v>24.5223280656352</c:v>
                </c:pt>
                <c:pt idx="17815">
                  <c:v>24.523704641814899</c:v>
                </c:pt>
                <c:pt idx="17816">
                  <c:v>24.5250812179946</c:v>
                </c:pt>
                <c:pt idx="17817">
                  <c:v>24.526457794174298</c:v>
                </c:pt>
                <c:pt idx="17818">
                  <c:v>24.5278343703541</c:v>
                </c:pt>
                <c:pt idx="17819">
                  <c:v>24.529210946533802</c:v>
                </c:pt>
                <c:pt idx="17820">
                  <c:v>24.5305875227135</c:v>
                </c:pt>
                <c:pt idx="17821">
                  <c:v>24.531964098893202</c:v>
                </c:pt>
                <c:pt idx="17822">
                  <c:v>24.533340675072999</c:v>
                </c:pt>
                <c:pt idx="17823">
                  <c:v>24.534717251252701</c:v>
                </c:pt>
                <c:pt idx="17824">
                  <c:v>24.536093827432399</c:v>
                </c:pt>
                <c:pt idx="17825">
                  <c:v>24.537470403612101</c:v>
                </c:pt>
                <c:pt idx="17826">
                  <c:v>24.538846979791899</c:v>
                </c:pt>
                <c:pt idx="17827">
                  <c:v>24.5402235559716</c:v>
                </c:pt>
                <c:pt idx="17828">
                  <c:v>24.541600132151299</c:v>
                </c:pt>
                <c:pt idx="17829">
                  <c:v>24.542976708331</c:v>
                </c:pt>
                <c:pt idx="17830">
                  <c:v>24.544353284510802</c:v>
                </c:pt>
                <c:pt idx="17831">
                  <c:v>24.5457298606905</c:v>
                </c:pt>
                <c:pt idx="17832">
                  <c:v>24.547106436870202</c:v>
                </c:pt>
                <c:pt idx="17833">
                  <c:v>24.5484830130499</c:v>
                </c:pt>
                <c:pt idx="17834">
                  <c:v>24.549859589229701</c:v>
                </c:pt>
                <c:pt idx="17835">
                  <c:v>24.551236165409399</c:v>
                </c:pt>
                <c:pt idx="17836">
                  <c:v>24.552612741589101</c:v>
                </c:pt>
                <c:pt idx="17837">
                  <c:v>24.553989317768899</c:v>
                </c:pt>
                <c:pt idx="17838">
                  <c:v>24.555365893948601</c:v>
                </c:pt>
                <c:pt idx="17839">
                  <c:v>24.556742470128299</c:v>
                </c:pt>
                <c:pt idx="17840">
                  <c:v>24.558119046308001</c:v>
                </c:pt>
                <c:pt idx="17841">
                  <c:v>24.559495622487798</c:v>
                </c:pt>
                <c:pt idx="17842">
                  <c:v>24.5608721986675</c:v>
                </c:pt>
                <c:pt idx="17843">
                  <c:v>24.562248774847198</c:v>
                </c:pt>
                <c:pt idx="17844">
                  <c:v>24.5636253510269</c:v>
                </c:pt>
                <c:pt idx="17845">
                  <c:v>24.565001927206701</c:v>
                </c:pt>
                <c:pt idx="17846">
                  <c:v>24.5663785033864</c:v>
                </c:pt>
                <c:pt idx="17847">
                  <c:v>24.567755079566101</c:v>
                </c:pt>
                <c:pt idx="17848">
                  <c:v>24.569131655745799</c:v>
                </c:pt>
                <c:pt idx="17849">
                  <c:v>24.570508231925601</c:v>
                </c:pt>
                <c:pt idx="17850">
                  <c:v>24.571884808105299</c:v>
                </c:pt>
                <c:pt idx="17851">
                  <c:v>24.573261384285001</c:v>
                </c:pt>
                <c:pt idx="17852">
                  <c:v>24.574637960464699</c:v>
                </c:pt>
                <c:pt idx="17853">
                  <c:v>24.5760145366445</c:v>
                </c:pt>
                <c:pt idx="17854">
                  <c:v>24.577391112824198</c:v>
                </c:pt>
                <c:pt idx="17855">
                  <c:v>24.5787676890039</c:v>
                </c:pt>
                <c:pt idx="17856">
                  <c:v>24.580144265183598</c:v>
                </c:pt>
                <c:pt idx="17857">
                  <c:v>24.5815208413634</c:v>
                </c:pt>
                <c:pt idx="17858">
                  <c:v>24.582897417543101</c:v>
                </c:pt>
                <c:pt idx="17859">
                  <c:v>24.5842739937228</c:v>
                </c:pt>
                <c:pt idx="17860">
                  <c:v>24.585650569902501</c:v>
                </c:pt>
                <c:pt idx="17861">
                  <c:v>24.587027146082299</c:v>
                </c:pt>
                <c:pt idx="17862">
                  <c:v>24.588403722262001</c:v>
                </c:pt>
                <c:pt idx="17863">
                  <c:v>24.589780298441699</c:v>
                </c:pt>
                <c:pt idx="17864">
                  <c:v>24.591156874621401</c:v>
                </c:pt>
                <c:pt idx="17865">
                  <c:v>24.592533450801199</c:v>
                </c:pt>
                <c:pt idx="17866">
                  <c:v>24.5939100269809</c:v>
                </c:pt>
                <c:pt idx="17867">
                  <c:v>24.595286603160599</c:v>
                </c:pt>
                <c:pt idx="17868">
                  <c:v>24.5966631793404</c:v>
                </c:pt>
                <c:pt idx="17869">
                  <c:v>24.598039755520102</c:v>
                </c:pt>
                <c:pt idx="17870">
                  <c:v>24.5994163316998</c:v>
                </c:pt>
                <c:pt idx="17871">
                  <c:v>24.600792907879502</c:v>
                </c:pt>
                <c:pt idx="17872">
                  <c:v>24.602169484059299</c:v>
                </c:pt>
                <c:pt idx="17873">
                  <c:v>24.603546060239001</c:v>
                </c:pt>
                <c:pt idx="17874">
                  <c:v>24.604922636418699</c:v>
                </c:pt>
                <c:pt idx="17875">
                  <c:v>24.606299212598401</c:v>
                </c:pt>
                <c:pt idx="17876">
                  <c:v>24.607675788778199</c:v>
                </c:pt>
                <c:pt idx="17877">
                  <c:v>24.6090523649579</c:v>
                </c:pt>
                <c:pt idx="17878">
                  <c:v>24.610428941137599</c:v>
                </c:pt>
                <c:pt idx="17879">
                  <c:v>24.6118055173173</c:v>
                </c:pt>
                <c:pt idx="17880">
                  <c:v>24.613182093497102</c:v>
                </c:pt>
                <c:pt idx="17881">
                  <c:v>24.6145586696768</c:v>
                </c:pt>
                <c:pt idx="17882">
                  <c:v>24.615935245856502</c:v>
                </c:pt>
                <c:pt idx="17883">
                  <c:v>24.6173118220362</c:v>
                </c:pt>
                <c:pt idx="17884">
                  <c:v>24.618688398216001</c:v>
                </c:pt>
                <c:pt idx="17885">
                  <c:v>24.620064974395699</c:v>
                </c:pt>
                <c:pt idx="17886">
                  <c:v>24.621441550575401</c:v>
                </c:pt>
                <c:pt idx="17887">
                  <c:v>24.622818126755099</c:v>
                </c:pt>
                <c:pt idx="17888">
                  <c:v>24.624194702934901</c:v>
                </c:pt>
                <c:pt idx="17889">
                  <c:v>24.625571279114599</c:v>
                </c:pt>
                <c:pt idx="17890">
                  <c:v>24.626947855294301</c:v>
                </c:pt>
                <c:pt idx="17891">
                  <c:v>24.628324431473999</c:v>
                </c:pt>
                <c:pt idx="17892">
                  <c:v>24.6297010076538</c:v>
                </c:pt>
                <c:pt idx="17893">
                  <c:v>24.631077583833498</c:v>
                </c:pt>
                <c:pt idx="17894">
                  <c:v>24.6324541600132</c:v>
                </c:pt>
                <c:pt idx="17895">
                  <c:v>24.633830736192898</c:v>
                </c:pt>
                <c:pt idx="17896">
                  <c:v>24.6352073123727</c:v>
                </c:pt>
                <c:pt idx="17897">
                  <c:v>24.636583888552401</c:v>
                </c:pt>
                <c:pt idx="17898">
                  <c:v>24.6379604647321</c:v>
                </c:pt>
                <c:pt idx="17899">
                  <c:v>24.639337040911801</c:v>
                </c:pt>
                <c:pt idx="17900">
                  <c:v>24.640713617091599</c:v>
                </c:pt>
                <c:pt idx="17901">
                  <c:v>24.642090193271301</c:v>
                </c:pt>
                <c:pt idx="17902">
                  <c:v>24.643466769450999</c:v>
                </c:pt>
                <c:pt idx="17903">
                  <c:v>24.6448433456308</c:v>
                </c:pt>
                <c:pt idx="17904">
                  <c:v>24.646219921810498</c:v>
                </c:pt>
                <c:pt idx="17905">
                  <c:v>24.6475964979902</c:v>
                </c:pt>
                <c:pt idx="17906">
                  <c:v>24.648973074169898</c:v>
                </c:pt>
                <c:pt idx="17907">
                  <c:v>24.6503496503497</c:v>
                </c:pt>
                <c:pt idx="17908">
                  <c:v>24.651726226529401</c:v>
                </c:pt>
                <c:pt idx="17909">
                  <c:v>24.6531028027091</c:v>
                </c:pt>
                <c:pt idx="17910">
                  <c:v>24.654479378888801</c:v>
                </c:pt>
                <c:pt idx="17911">
                  <c:v>24.655855955068599</c:v>
                </c:pt>
                <c:pt idx="17912">
                  <c:v>24.657232531248301</c:v>
                </c:pt>
                <c:pt idx="17913">
                  <c:v>24.658609107427999</c:v>
                </c:pt>
                <c:pt idx="17914">
                  <c:v>24.659985683607701</c:v>
                </c:pt>
                <c:pt idx="17915">
                  <c:v>24.661362259787499</c:v>
                </c:pt>
                <c:pt idx="17916">
                  <c:v>24.6627388359672</c:v>
                </c:pt>
                <c:pt idx="17917">
                  <c:v>24.664115412146899</c:v>
                </c:pt>
                <c:pt idx="17918">
                  <c:v>24.6654919883266</c:v>
                </c:pt>
                <c:pt idx="17919">
                  <c:v>24.666868564506402</c:v>
                </c:pt>
                <c:pt idx="17920">
                  <c:v>24.6682451406861</c:v>
                </c:pt>
                <c:pt idx="17921">
                  <c:v>24.669621716865802</c:v>
                </c:pt>
                <c:pt idx="17922">
                  <c:v>24.6709982930455</c:v>
                </c:pt>
                <c:pt idx="17923">
                  <c:v>24.672374869225301</c:v>
                </c:pt>
                <c:pt idx="17924">
                  <c:v>24.673751445404999</c:v>
                </c:pt>
                <c:pt idx="17925">
                  <c:v>24.675128021584701</c:v>
                </c:pt>
                <c:pt idx="17926">
                  <c:v>24.676504597764399</c:v>
                </c:pt>
                <c:pt idx="17927">
                  <c:v>24.677881173944201</c:v>
                </c:pt>
                <c:pt idx="17928">
                  <c:v>24.679257750123899</c:v>
                </c:pt>
                <c:pt idx="17929">
                  <c:v>24.680634326303601</c:v>
                </c:pt>
                <c:pt idx="17930">
                  <c:v>24.682010902483299</c:v>
                </c:pt>
                <c:pt idx="17931">
                  <c:v>24.6833874786631</c:v>
                </c:pt>
                <c:pt idx="17932">
                  <c:v>24.684764054842798</c:v>
                </c:pt>
                <c:pt idx="17933">
                  <c:v>24.6861406310225</c:v>
                </c:pt>
                <c:pt idx="17934">
                  <c:v>24.687517207202301</c:v>
                </c:pt>
                <c:pt idx="17935">
                  <c:v>24.688893783381999</c:v>
                </c:pt>
                <c:pt idx="17936">
                  <c:v>24.690270359561701</c:v>
                </c:pt>
                <c:pt idx="17937">
                  <c:v>24.691646935741399</c:v>
                </c:pt>
                <c:pt idx="17938">
                  <c:v>24.693023511921201</c:v>
                </c:pt>
                <c:pt idx="17939">
                  <c:v>24.694400088100899</c:v>
                </c:pt>
                <c:pt idx="17940">
                  <c:v>24.695776664280601</c:v>
                </c:pt>
                <c:pt idx="17941">
                  <c:v>24.697153240460299</c:v>
                </c:pt>
                <c:pt idx="17942">
                  <c:v>24.6985298166401</c:v>
                </c:pt>
                <c:pt idx="17943">
                  <c:v>24.699906392819798</c:v>
                </c:pt>
                <c:pt idx="17944">
                  <c:v>24.7012829689995</c:v>
                </c:pt>
                <c:pt idx="17945">
                  <c:v>24.702659545179198</c:v>
                </c:pt>
                <c:pt idx="17946">
                  <c:v>24.704036121359</c:v>
                </c:pt>
                <c:pt idx="17947">
                  <c:v>24.705412697538701</c:v>
                </c:pt>
                <c:pt idx="17948">
                  <c:v>24.7067892737184</c:v>
                </c:pt>
                <c:pt idx="17949">
                  <c:v>24.708165849898101</c:v>
                </c:pt>
                <c:pt idx="17950">
                  <c:v>24.709542426077899</c:v>
                </c:pt>
                <c:pt idx="17951">
                  <c:v>24.710919002257601</c:v>
                </c:pt>
                <c:pt idx="17952">
                  <c:v>24.712295578437299</c:v>
                </c:pt>
                <c:pt idx="17953">
                  <c:v>24.713672154617001</c:v>
                </c:pt>
                <c:pt idx="17954">
                  <c:v>24.715048730796799</c:v>
                </c:pt>
                <c:pt idx="17955">
                  <c:v>24.7164253069765</c:v>
                </c:pt>
                <c:pt idx="17956">
                  <c:v>24.717801883156199</c:v>
                </c:pt>
                <c:pt idx="17957">
                  <c:v>24.7191784593359</c:v>
                </c:pt>
                <c:pt idx="17958">
                  <c:v>24.720555035515702</c:v>
                </c:pt>
                <c:pt idx="17959">
                  <c:v>24.7219316116954</c:v>
                </c:pt>
                <c:pt idx="17960">
                  <c:v>24.723308187875102</c:v>
                </c:pt>
                <c:pt idx="17961">
                  <c:v>24.7246847640548</c:v>
                </c:pt>
                <c:pt idx="17962">
                  <c:v>24.726061340234601</c:v>
                </c:pt>
                <c:pt idx="17963">
                  <c:v>24.727437916414299</c:v>
                </c:pt>
                <c:pt idx="17964">
                  <c:v>24.728814492594001</c:v>
                </c:pt>
                <c:pt idx="17965">
                  <c:v>24.730191068773799</c:v>
                </c:pt>
                <c:pt idx="17966">
                  <c:v>24.7315676449535</c:v>
                </c:pt>
                <c:pt idx="17967">
                  <c:v>24.732944221133199</c:v>
                </c:pt>
                <c:pt idx="17968">
                  <c:v>24.7343207973129</c:v>
                </c:pt>
                <c:pt idx="17969">
                  <c:v>24.735697373492702</c:v>
                </c:pt>
                <c:pt idx="17970">
                  <c:v>24.7370739496724</c:v>
                </c:pt>
                <c:pt idx="17971">
                  <c:v>24.738450525852102</c:v>
                </c:pt>
                <c:pt idx="17972">
                  <c:v>24.7398271020318</c:v>
                </c:pt>
                <c:pt idx="17973">
                  <c:v>24.741203678211601</c:v>
                </c:pt>
                <c:pt idx="17974">
                  <c:v>24.742580254391299</c:v>
                </c:pt>
                <c:pt idx="17975">
                  <c:v>24.743956830571001</c:v>
                </c:pt>
                <c:pt idx="17976">
                  <c:v>24.745333406750699</c:v>
                </c:pt>
                <c:pt idx="17977">
                  <c:v>24.746709982930501</c:v>
                </c:pt>
                <c:pt idx="17978">
                  <c:v>24.748086559110199</c:v>
                </c:pt>
                <c:pt idx="17979">
                  <c:v>24.749463135289901</c:v>
                </c:pt>
                <c:pt idx="17980">
                  <c:v>24.750839711469599</c:v>
                </c:pt>
                <c:pt idx="17981">
                  <c:v>24.7522162876494</c:v>
                </c:pt>
                <c:pt idx="17982">
                  <c:v>24.753592863829098</c:v>
                </c:pt>
                <c:pt idx="17983">
                  <c:v>24.7549694400088</c:v>
                </c:pt>
                <c:pt idx="17984">
                  <c:v>24.756346016188498</c:v>
                </c:pt>
                <c:pt idx="17985">
                  <c:v>24.7577225923683</c:v>
                </c:pt>
                <c:pt idx="17986">
                  <c:v>24.759099168548001</c:v>
                </c:pt>
                <c:pt idx="17987">
                  <c:v>24.7604757447277</c:v>
                </c:pt>
                <c:pt idx="17988">
                  <c:v>24.761852320907401</c:v>
                </c:pt>
                <c:pt idx="17989">
                  <c:v>24.763228897087199</c:v>
                </c:pt>
                <c:pt idx="17990">
                  <c:v>24.764605473266901</c:v>
                </c:pt>
                <c:pt idx="17991">
                  <c:v>24.765982049446599</c:v>
                </c:pt>
                <c:pt idx="17992">
                  <c:v>24.767358625626301</c:v>
                </c:pt>
                <c:pt idx="17993">
                  <c:v>24.768735201806098</c:v>
                </c:pt>
                <c:pt idx="17994">
                  <c:v>24.7701117779858</c:v>
                </c:pt>
                <c:pt idx="17995">
                  <c:v>24.771488354165498</c:v>
                </c:pt>
                <c:pt idx="17996">
                  <c:v>24.7728649303452</c:v>
                </c:pt>
                <c:pt idx="17997">
                  <c:v>24.774241506525001</c:v>
                </c:pt>
                <c:pt idx="17998">
                  <c:v>24.7756180827047</c:v>
                </c:pt>
                <c:pt idx="17999">
                  <c:v>24.776994658884401</c:v>
                </c:pt>
                <c:pt idx="18000">
                  <c:v>24.778371235064199</c:v>
                </c:pt>
                <c:pt idx="18001">
                  <c:v>24.779747811243901</c:v>
                </c:pt>
                <c:pt idx="18002">
                  <c:v>24.781124387423599</c:v>
                </c:pt>
                <c:pt idx="18003">
                  <c:v>24.782500963603301</c:v>
                </c:pt>
                <c:pt idx="18004">
                  <c:v>24.783877539783099</c:v>
                </c:pt>
                <c:pt idx="18005">
                  <c:v>24.7852541159628</c:v>
                </c:pt>
                <c:pt idx="18006">
                  <c:v>24.786630692142499</c:v>
                </c:pt>
                <c:pt idx="18007">
                  <c:v>24.7880072683222</c:v>
                </c:pt>
                <c:pt idx="18008">
                  <c:v>24.789383844502002</c:v>
                </c:pt>
                <c:pt idx="18009">
                  <c:v>24.7907604206817</c:v>
                </c:pt>
                <c:pt idx="18010">
                  <c:v>24.792136996861402</c:v>
                </c:pt>
                <c:pt idx="18011">
                  <c:v>24.7935135730411</c:v>
                </c:pt>
                <c:pt idx="18012">
                  <c:v>24.794890149220901</c:v>
                </c:pt>
                <c:pt idx="18013">
                  <c:v>24.796266725400599</c:v>
                </c:pt>
                <c:pt idx="18014">
                  <c:v>24.797643301580301</c:v>
                </c:pt>
                <c:pt idx="18015">
                  <c:v>24.799019877759999</c:v>
                </c:pt>
                <c:pt idx="18016">
                  <c:v>24.800396453939801</c:v>
                </c:pt>
                <c:pt idx="18017">
                  <c:v>24.801773030119499</c:v>
                </c:pt>
                <c:pt idx="18018">
                  <c:v>24.803149606299201</c:v>
                </c:pt>
                <c:pt idx="18019">
                  <c:v>24.804526182478899</c:v>
                </c:pt>
                <c:pt idx="18020">
                  <c:v>24.8059027586587</c:v>
                </c:pt>
                <c:pt idx="18021">
                  <c:v>24.807279334838402</c:v>
                </c:pt>
                <c:pt idx="18022">
                  <c:v>24.8086559110181</c:v>
                </c:pt>
                <c:pt idx="18023">
                  <c:v>24.810032487197802</c:v>
                </c:pt>
                <c:pt idx="18024">
                  <c:v>24.811409063377599</c:v>
                </c:pt>
                <c:pt idx="18025">
                  <c:v>24.812785639557301</c:v>
                </c:pt>
                <c:pt idx="18026">
                  <c:v>24.814162215736999</c:v>
                </c:pt>
                <c:pt idx="18027">
                  <c:v>24.815538791916701</c:v>
                </c:pt>
                <c:pt idx="18028">
                  <c:v>24.816915368096499</c:v>
                </c:pt>
                <c:pt idx="18029">
                  <c:v>24.818291944276201</c:v>
                </c:pt>
                <c:pt idx="18030">
                  <c:v>24.819668520455899</c:v>
                </c:pt>
                <c:pt idx="18031">
                  <c:v>24.8210450966357</c:v>
                </c:pt>
                <c:pt idx="18032">
                  <c:v>24.822421672815398</c:v>
                </c:pt>
                <c:pt idx="18033">
                  <c:v>24.8237982489951</c:v>
                </c:pt>
                <c:pt idx="18034">
                  <c:v>24.825174825174798</c:v>
                </c:pt>
                <c:pt idx="18035">
                  <c:v>24.8265514013546</c:v>
                </c:pt>
                <c:pt idx="18036">
                  <c:v>24.827927977534301</c:v>
                </c:pt>
                <c:pt idx="18037">
                  <c:v>24.829304553714</c:v>
                </c:pt>
                <c:pt idx="18038">
                  <c:v>24.830681129893701</c:v>
                </c:pt>
                <c:pt idx="18039">
                  <c:v>24.832057706073499</c:v>
                </c:pt>
                <c:pt idx="18040">
                  <c:v>24.833434282253201</c:v>
                </c:pt>
                <c:pt idx="18041">
                  <c:v>24.834810858432899</c:v>
                </c:pt>
                <c:pt idx="18042">
                  <c:v>24.836187434612601</c:v>
                </c:pt>
                <c:pt idx="18043">
                  <c:v>24.837564010792399</c:v>
                </c:pt>
                <c:pt idx="18044">
                  <c:v>24.8389405869721</c:v>
                </c:pt>
                <c:pt idx="18045">
                  <c:v>24.840317163151798</c:v>
                </c:pt>
                <c:pt idx="18046">
                  <c:v>24.8416937393315</c:v>
                </c:pt>
                <c:pt idx="18047">
                  <c:v>24.843070315511302</c:v>
                </c:pt>
                <c:pt idx="18048">
                  <c:v>24.844446891691</c:v>
                </c:pt>
                <c:pt idx="18049">
                  <c:v>24.845823467870702</c:v>
                </c:pt>
                <c:pt idx="18050">
                  <c:v>24.8472000440504</c:v>
                </c:pt>
                <c:pt idx="18051">
                  <c:v>24.848576620230201</c:v>
                </c:pt>
                <c:pt idx="18052">
                  <c:v>24.849953196409899</c:v>
                </c:pt>
                <c:pt idx="18053">
                  <c:v>24.851329772589601</c:v>
                </c:pt>
                <c:pt idx="18054">
                  <c:v>24.852706348769299</c:v>
                </c:pt>
                <c:pt idx="18055">
                  <c:v>24.8540829249491</c:v>
                </c:pt>
                <c:pt idx="18056">
                  <c:v>24.855459501128799</c:v>
                </c:pt>
                <c:pt idx="18057">
                  <c:v>24.8568360773085</c:v>
                </c:pt>
                <c:pt idx="18058">
                  <c:v>24.858212653488302</c:v>
                </c:pt>
                <c:pt idx="18059">
                  <c:v>24.859589229668</c:v>
                </c:pt>
                <c:pt idx="18060">
                  <c:v>24.860965805847702</c:v>
                </c:pt>
                <c:pt idx="18061">
                  <c:v>24.8623423820274</c:v>
                </c:pt>
                <c:pt idx="18062">
                  <c:v>24.863718958207201</c:v>
                </c:pt>
                <c:pt idx="18063">
                  <c:v>24.865095534386899</c:v>
                </c:pt>
                <c:pt idx="18064">
                  <c:v>24.866472110566601</c:v>
                </c:pt>
                <c:pt idx="18065">
                  <c:v>24.867848686746299</c:v>
                </c:pt>
                <c:pt idx="18066">
                  <c:v>24.869225262926101</c:v>
                </c:pt>
                <c:pt idx="18067">
                  <c:v>24.870601839105799</c:v>
                </c:pt>
                <c:pt idx="18068">
                  <c:v>24.871978415285501</c:v>
                </c:pt>
                <c:pt idx="18069">
                  <c:v>24.873354991465199</c:v>
                </c:pt>
                <c:pt idx="18070">
                  <c:v>24.874731567645</c:v>
                </c:pt>
                <c:pt idx="18071">
                  <c:v>24.876108143824698</c:v>
                </c:pt>
                <c:pt idx="18072">
                  <c:v>24.8774847200044</c:v>
                </c:pt>
                <c:pt idx="18073">
                  <c:v>24.878861296184098</c:v>
                </c:pt>
                <c:pt idx="18074">
                  <c:v>24.880237872363899</c:v>
                </c:pt>
                <c:pt idx="18075">
                  <c:v>24.881614448543601</c:v>
                </c:pt>
                <c:pt idx="18076">
                  <c:v>24.882991024723299</c:v>
                </c:pt>
                <c:pt idx="18077">
                  <c:v>24.884367600903001</c:v>
                </c:pt>
                <c:pt idx="18078">
                  <c:v>24.885744177082799</c:v>
                </c:pt>
                <c:pt idx="18079">
                  <c:v>24.887120753262501</c:v>
                </c:pt>
                <c:pt idx="18080">
                  <c:v>24.888497329442199</c:v>
                </c:pt>
                <c:pt idx="18081">
                  <c:v>24.889873905621901</c:v>
                </c:pt>
                <c:pt idx="18082">
                  <c:v>24.891250481801698</c:v>
                </c:pt>
                <c:pt idx="18083">
                  <c:v>24.8926270579814</c:v>
                </c:pt>
                <c:pt idx="18084">
                  <c:v>24.894003634161098</c:v>
                </c:pt>
                <c:pt idx="18085">
                  <c:v>24.8953802103408</c:v>
                </c:pt>
                <c:pt idx="18086">
                  <c:v>24.896756786520601</c:v>
                </c:pt>
                <c:pt idx="18087">
                  <c:v>24.8981333627003</c:v>
                </c:pt>
                <c:pt idx="18088">
                  <c:v>24.899509938880001</c:v>
                </c:pt>
                <c:pt idx="18089">
                  <c:v>24.900886515059799</c:v>
                </c:pt>
                <c:pt idx="18090">
                  <c:v>24.902263091239501</c:v>
                </c:pt>
                <c:pt idx="18091">
                  <c:v>24.903639667419199</c:v>
                </c:pt>
                <c:pt idx="18092">
                  <c:v>24.905016243598901</c:v>
                </c:pt>
                <c:pt idx="18093">
                  <c:v>24.906392819778699</c:v>
                </c:pt>
                <c:pt idx="18094">
                  <c:v>24.9077693959584</c:v>
                </c:pt>
                <c:pt idx="18095">
                  <c:v>24.909145972138099</c:v>
                </c:pt>
                <c:pt idx="18096">
                  <c:v>24.9105225483178</c:v>
                </c:pt>
                <c:pt idx="18097">
                  <c:v>24.911899124497602</c:v>
                </c:pt>
                <c:pt idx="18098">
                  <c:v>24.9132757006773</c:v>
                </c:pt>
                <c:pt idx="18099">
                  <c:v>24.914652276857002</c:v>
                </c:pt>
                <c:pt idx="18100">
                  <c:v>24.9160288530367</c:v>
                </c:pt>
                <c:pt idx="18101">
                  <c:v>24.917405429216501</c:v>
                </c:pt>
                <c:pt idx="18102">
                  <c:v>24.918782005396199</c:v>
                </c:pt>
                <c:pt idx="18103">
                  <c:v>24.920158581575901</c:v>
                </c:pt>
                <c:pt idx="18104">
                  <c:v>24.921535157755599</c:v>
                </c:pt>
                <c:pt idx="18105">
                  <c:v>24.9229117339354</c:v>
                </c:pt>
                <c:pt idx="18106">
                  <c:v>24.924288310115099</c:v>
                </c:pt>
                <c:pt idx="18107">
                  <c:v>24.9256648862948</c:v>
                </c:pt>
                <c:pt idx="18108">
                  <c:v>24.927041462474499</c:v>
                </c:pt>
                <c:pt idx="18109">
                  <c:v>24.9284180386543</c:v>
                </c:pt>
                <c:pt idx="18110">
                  <c:v>24.929794614834002</c:v>
                </c:pt>
                <c:pt idx="18111">
                  <c:v>24.9311711910137</c:v>
                </c:pt>
                <c:pt idx="18112">
                  <c:v>24.932547767193402</c:v>
                </c:pt>
                <c:pt idx="18113">
                  <c:v>24.933924343373199</c:v>
                </c:pt>
                <c:pt idx="18114">
                  <c:v>24.935300919552901</c:v>
                </c:pt>
                <c:pt idx="18115">
                  <c:v>24.936677495732599</c:v>
                </c:pt>
                <c:pt idx="18116">
                  <c:v>24.938054071912301</c:v>
                </c:pt>
                <c:pt idx="18117">
                  <c:v>24.939430648092099</c:v>
                </c:pt>
                <c:pt idx="18118">
                  <c:v>24.940807224271801</c:v>
                </c:pt>
                <c:pt idx="18119">
                  <c:v>24.942183800451499</c:v>
                </c:pt>
                <c:pt idx="18120">
                  <c:v>24.943560376631201</c:v>
                </c:pt>
                <c:pt idx="18121">
                  <c:v>24.944936952810998</c:v>
                </c:pt>
                <c:pt idx="18122">
                  <c:v>24.9463135289907</c:v>
                </c:pt>
                <c:pt idx="18123">
                  <c:v>24.947690105170398</c:v>
                </c:pt>
                <c:pt idx="18124">
                  <c:v>24.9490666813502</c:v>
                </c:pt>
                <c:pt idx="18125">
                  <c:v>24.950443257529901</c:v>
                </c:pt>
                <c:pt idx="18126">
                  <c:v>24.9518198337096</c:v>
                </c:pt>
                <c:pt idx="18127">
                  <c:v>24.953196409889301</c:v>
                </c:pt>
                <c:pt idx="18128">
                  <c:v>24.954572986069099</c:v>
                </c:pt>
                <c:pt idx="18129">
                  <c:v>24.955949562248801</c:v>
                </c:pt>
                <c:pt idx="18130">
                  <c:v>24.957326138428499</c:v>
                </c:pt>
                <c:pt idx="18131">
                  <c:v>24.958702714608201</c:v>
                </c:pt>
                <c:pt idx="18132">
                  <c:v>24.960079290787998</c:v>
                </c:pt>
                <c:pt idx="18133">
                  <c:v>24.9614558669677</c:v>
                </c:pt>
                <c:pt idx="18134">
                  <c:v>24.962832443147398</c:v>
                </c:pt>
                <c:pt idx="18135">
                  <c:v>24.9642090193271</c:v>
                </c:pt>
                <c:pt idx="18136">
                  <c:v>24.965585595506901</c:v>
                </c:pt>
                <c:pt idx="18137">
                  <c:v>24.9669621716866</c:v>
                </c:pt>
                <c:pt idx="18138">
                  <c:v>24.968338747866301</c:v>
                </c:pt>
                <c:pt idx="18139">
                  <c:v>24.969715324046</c:v>
                </c:pt>
                <c:pt idx="18140">
                  <c:v>24.971091900225801</c:v>
                </c:pt>
                <c:pt idx="18141">
                  <c:v>24.972468476405499</c:v>
                </c:pt>
                <c:pt idx="18142">
                  <c:v>24.973845052585201</c:v>
                </c:pt>
                <c:pt idx="18143">
                  <c:v>24.975221628764899</c:v>
                </c:pt>
                <c:pt idx="18144">
                  <c:v>24.9765982049447</c:v>
                </c:pt>
                <c:pt idx="18145">
                  <c:v>24.977974781124399</c:v>
                </c:pt>
                <c:pt idx="18146">
                  <c:v>24.9793513573041</c:v>
                </c:pt>
                <c:pt idx="18147">
                  <c:v>24.980727933483799</c:v>
                </c:pt>
                <c:pt idx="18148">
                  <c:v>24.9821045096636</c:v>
                </c:pt>
                <c:pt idx="18149">
                  <c:v>24.983481085843302</c:v>
                </c:pt>
                <c:pt idx="18150">
                  <c:v>24.984857662023</c:v>
                </c:pt>
                <c:pt idx="18151">
                  <c:v>24.986234238202702</c:v>
                </c:pt>
                <c:pt idx="18152">
                  <c:v>24.987610814382499</c:v>
                </c:pt>
                <c:pt idx="18153">
                  <c:v>24.988987390562201</c:v>
                </c:pt>
                <c:pt idx="18154">
                  <c:v>24.990363966741899</c:v>
                </c:pt>
                <c:pt idx="18155">
                  <c:v>24.991740542921601</c:v>
                </c:pt>
                <c:pt idx="18156">
                  <c:v>24.993117119101399</c:v>
                </c:pt>
                <c:pt idx="18157">
                  <c:v>24.994493695281101</c:v>
                </c:pt>
                <c:pt idx="18158">
                  <c:v>24.995870271460799</c:v>
                </c:pt>
                <c:pt idx="18159">
                  <c:v>24.9972468476406</c:v>
                </c:pt>
                <c:pt idx="18160">
                  <c:v>24.998623423820298</c:v>
                </c:pt>
                <c:pt idx="18161">
                  <c:v>25</c:v>
                </c:pt>
                <c:pt idx="18162">
                  <c:v>25.001376576179702</c:v>
                </c:pt>
                <c:pt idx="18163">
                  <c:v>25.002753152359499</c:v>
                </c:pt>
                <c:pt idx="18164">
                  <c:v>25.004129728539201</c:v>
                </c:pt>
                <c:pt idx="18165">
                  <c:v>25.005506304718899</c:v>
                </c:pt>
                <c:pt idx="18166">
                  <c:v>25.006882880898601</c:v>
                </c:pt>
                <c:pt idx="18167">
                  <c:v>25.008259457078399</c:v>
                </c:pt>
                <c:pt idx="18168">
                  <c:v>25.009636033258101</c:v>
                </c:pt>
                <c:pt idx="18169">
                  <c:v>25.011012609437799</c:v>
                </c:pt>
                <c:pt idx="18170">
                  <c:v>25.012389185617501</c:v>
                </c:pt>
                <c:pt idx="18171">
                  <c:v>25.013765761797298</c:v>
                </c:pt>
                <c:pt idx="18172">
                  <c:v>25.015142337977</c:v>
                </c:pt>
                <c:pt idx="18173">
                  <c:v>25.016518914156698</c:v>
                </c:pt>
                <c:pt idx="18174">
                  <c:v>25.0178954903364</c:v>
                </c:pt>
                <c:pt idx="18175">
                  <c:v>25.019272066516201</c:v>
                </c:pt>
                <c:pt idx="18176">
                  <c:v>25.0206486426959</c:v>
                </c:pt>
                <c:pt idx="18177">
                  <c:v>25.022025218875601</c:v>
                </c:pt>
                <c:pt idx="18178">
                  <c:v>25.0234017950553</c:v>
                </c:pt>
                <c:pt idx="18179">
                  <c:v>25.024778371235101</c:v>
                </c:pt>
                <c:pt idx="18180">
                  <c:v>25.026154947414799</c:v>
                </c:pt>
                <c:pt idx="18181">
                  <c:v>25.027531523594501</c:v>
                </c:pt>
                <c:pt idx="18182">
                  <c:v>25.028908099774199</c:v>
                </c:pt>
                <c:pt idx="18183">
                  <c:v>25.030284675954</c:v>
                </c:pt>
                <c:pt idx="18184">
                  <c:v>25.031661252133699</c:v>
                </c:pt>
                <c:pt idx="18185">
                  <c:v>25.0330378283134</c:v>
                </c:pt>
                <c:pt idx="18186">
                  <c:v>25.034414404493099</c:v>
                </c:pt>
                <c:pt idx="18187">
                  <c:v>25.0357909806729</c:v>
                </c:pt>
                <c:pt idx="18188">
                  <c:v>25.037167556852602</c:v>
                </c:pt>
                <c:pt idx="18189">
                  <c:v>25.0385441330323</c:v>
                </c:pt>
                <c:pt idx="18190">
                  <c:v>25.039920709212101</c:v>
                </c:pt>
                <c:pt idx="18191">
                  <c:v>25.041297285391799</c:v>
                </c:pt>
                <c:pt idx="18192">
                  <c:v>25.042673861571501</c:v>
                </c:pt>
                <c:pt idx="18193">
                  <c:v>25.044050437751199</c:v>
                </c:pt>
                <c:pt idx="18194">
                  <c:v>25.045427013931</c:v>
                </c:pt>
                <c:pt idx="18195">
                  <c:v>25.046803590110699</c:v>
                </c:pt>
                <c:pt idx="18196">
                  <c:v>25.0481801662904</c:v>
                </c:pt>
                <c:pt idx="18197">
                  <c:v>25.049556742470099</c:v>
                </c:pt>
                <c:pt idx="18198">
                  <c:v>25.0509333186499</c:v>
                </c:pt>
                <c:pt idx="18199">
                  <c:v>25.052309894829602</c:v>
                </c:pt>
                <c:pt idx="18200">
                  <c:v>25.0536864710093</c:v>
                </c:pt>
                <c:pt idx="18201">
                  <c:v>25.055063047189002</c:v>
                </c:pt>
                <c:pt idx="18202">
                  <c:v>25.056439623368799</c:v>
                </c:pt>
                <c:pt idx="18203">
                  <c:v>25.057816199548501</c:v>
                </c:pt>
                <c:pt idx="18204">
                  <c:v>25.059192775728199</c:v>
                </c:pt>
                <c:pt idx="18205">
                  <c:v>25.060569351907901</c:v>
                </c:pt>
                <c:pt idx="18206">
                  <c:v>25.061945928087699</c:v>
                </c:pt>
                <c:pt idx="18207">
                  <c:v>25.063322504267401</c:v>
                </c:pt>
                <c:pt idx="18208">
                  <c:v>25.064699080447099</c:v>
                </c:pt>
                <c:pt idx="18209">
                  <c:v>25.066075656626801</c:v>
                </c:pt>
                <c:pt idx="18210">
                  <c:v>25.067452232806598</c:v>
                </c:pt>
                <c:pt idx="18211">
                  <c:v>25.0688288089863</c:v>
                </c:pt>
                <c:pt idx="18212">
                  <c:v>25.070205385165998</c:v>
                </c:pt>
                <c:pt idx="18213">
                  <c:v>25.0715819613457</c:v>
                </c:pt>
                <c:pt idx="18214">
                  <c:v>25.072958537525501</c:v>
                </c:pt>
                <c:pt idx="18215">
                  <c:v>25.0743351137052</c:v>
                </c:pt>
                <c:pt idx="18216">
                  <c:v>25.075711689884901</c:v>
                </c:pt>
                <c:pt idx="18217">
                  <c:v>25.077088266064699</c:v>
                </c:pt>
                <c:pt idx="18218">
                  <c:v>25.078464842244401</c:v>
                </c:pt>
                <c:pt idx="18219">
                  <c:v>25.079841418424099</c:v>
                </c:pt>
                <c:pt idx="18220">
                  <c:v>25.081217994603801</c:v>
                </c:pt>
                <c:pt idx="18221">
                  <c:v>25.082594570783598</c:v>
                </c:pt>
                <c:pt idx="18222">
                  <c:v>25.0839711469633</c:v>
                </c:pt>
                <c:pt idx="18223">
                  <c:v>25.085347723142998</c:v>
                </c:pt>
                <c:pt idx="18224">
                  <c:v>25.0867242993227</c:v>
                </c:pt>
                <c:pt idx="18225">
                  <c:v>25.088100875502501</c:v>
                </c:pt>
                <c:pt idx="18226">
                  <c:v>25.0894774516822</c:v>
                </c:pt>
                <c:pt idx="18227">
                  <c:v>25.090854027861901</c:v>
                </c:pt>
                <c:pt idx="18228">
                  <c:v>25.0922306040416</c:v>
                </c:pt>
                <c:pt idx="18229">
                  <c:v>25.093607180221401</c:v>
                </c:pt>
                <c:pt idx="18230">
                  <c:v>25.094983756401099</c:v>
                </c:pt>
                <c:pt idx="18231">
                  <c:v>25.096360332580801</c:v>
                </c:pt>
                <c:pt idx="18232">
                  <c:v>25.097736908760499</c:v>
                </c:pt>
                <c:pt idx="18233">
                  <c:v>25.0991134849403</c:v>
                </c:pt>
                <c:pt idx="18234">
                  <c:v>25.100490061119999</c:v>
                </c:pt>
                <c:pt idx="18235">
                  <c:v>25.1018666372997</c:v>
                </c:pt>
                <c:pt idx="18236">
                  <c:v>25.103243213479399</c:v>
                </c:pt>
                <c:pt idx="18237">
                  <c:v>25.1046197896592</c:v>
                </c:pt>
                <c:pt idx="18238">
                  <c:v>25.105996365838902</c:v>
                </c:pt>
                <c:pt idx="18239">
                  <c:v>25.1073729420186</c:v>
                </c:pt>
                <c:pt idx="18240">
                  <c:v>25.108749518198302</c:v>
                </c:pt>
                <c:pt idx="18241">
                  <c:v>25.110126094378099</c:v>
                </c:pt>
                <c:pt idx="18242">
                  <c:v>25.111502670557801</c:v>
                </c:pt>
                <c:pt idx="18243">
                  <c:v>25.112879246737499</c:v>
                </c:pt>
                <c:pt idx="18244">
                  <c:v>25.114255822917201</c:v>
                </c:pt>
                <c:pt idx="18245">
                  <c:v>25.115632399096999</c:v>
                </c:pt>
                <c:pt idx="18246">
                  <c:v>25.117008975276701</c:v>
                </c:pt>
                <c:pt idx="18247">
                  <c:v>25.118385551456399</c:v>
                </c:pt>
                <c:pt idx="18248">
                  <c:v>25.1197621276362</c:v>
                </c:pt>
                <c:pt idx="18249">
                  <c:v>25.121138703815902</c:v>
                </c:pt>
                <c:pt idx="18250">
                  <c:v>25.1225152799956</c:v>
                </c:pt>
                <c:pt idx="18251">
                  <c:v>25.123891856175302</c:v>
                </c:pt>
                <c:pt idx="18252">
                  <c:v>25.125268432355099</c:v>
                </c:pt>
                <c:pt idx="18253">
                  <c:v>25.126645008534801</c:v>
                </c:pt>
                <c:pt idx="18254">
                  <c:v>25.128021584714499</c:v>
                </c:pt>
                <c:pt idx="18255">
                  <c:v>25.129398160894201</c:v>
                </c:pt>
                <c:pt idx="18256">
                  <c:v>25.130774737073999</c:v>
                </c:pt>
                <c:pt idx="18257">
                  <c:v>25.132151313253701</c:v>
                </c:pt>
                <c:pt idx="18258">
                  <c:v>25.133527889433399</c:v>
                </c:pt>
                <c:pt idx="18259">
                  <c:v>25.134904465613101</c:v>
                </c:pt>
                <c:pt idx="18260">
                  <c:v>25.136281041792898</c:v>
                </c:pt>
                <c:pt idx="18261">
                  <c:v>25.1376576179726</c:v>
                </c:pt>
                <c:pt idx="18262">
                  <c:v>25.139034194152298</c:v>
                </c:pt>
                <c:pt idx="18263">
                  <c:v>25.140410770332</c:v>
                </c:pt>
                <c:pt idx="18264">
                  <c:v>25.141787346511801</c:v>
                </c:pt>
                <c:pt idx="18265">
                  <c:v>25.1431639226915</c:v>
                </c:pt>
                <c:pt idx="18266">
                  <c:v>25.144540498871201</c:v>
                </c:pt>
                <c:pt idx="18267">
                  <c:v>25.1459170750509</c:v>
                </c:pt>
                <c:pt idx="18268">
                  <c:v>25.147293651230701</c:v>
                </c:pt>
                <c:pt idx="18269">
                  <c:v>25.148670227410399</c:v>
                </c:pt>
                <c:pt idx="18270">
                  <c:v>25.150046803590101</c:v>
                </c:pt>
                <c:pt idx="18271">
                  <c:v>25.151423379769799</c:v>
                </c:pt>
                <c:pt idx="18272">
                  <c:v>25.1527999559496</c:v>
                </c:pt>
                <c:pt idx="18273">
                  <c:v>25.154176532129298</c:v>
                </c:pt>
                <c:pt idx="18274">
                  <c:v>25.155553108309</c:v>
                </c:pt>
                <c:pt idx="18275">
                  <c:v>25.156929684488698</c:v>
                </c:pt>
                <c:pt idx="18276">
                  <c:v>25.1583062606685</c:v>
                </c:pt>
                <c:pt idx="18277">
                  <c:v>25.159682836848202</c:v>
                </c:pt>
                <c:pt idx="18278">
                  <c:v>25.1610594130279</c:v>
                </c:pt>
                <c:pt idx="18279">
                  <c:v>25.162435989207601</c:v>
                </c:pt>
                <c:pt idx="18280">
                  <c:v>25.163812565387399</c:v>
                </c:pt>
                <c:pt idx="18281">
                  <c:v>25.165189141567101</c:v>
                </c:pt>
                <c:pt idx="18282">
                  <c:v>25.166565717746799</c:v>
                </c:pt>
                <c:pt idx="18283">
                  <c:v>25.1679422939266</c:v>
                </c:pt>
                <c:pt idx="18284">
                  <c:v>25.169318870106299</c:v>
                </c:pt>
                <c:pt idx="18285">
                  <c:v>25.170695446286</c:v>
                </c:pt>
                <c:pt idx="18286">
                  <c:v>25.172072022465699</c:v>
                </c:pt>
                <c:pt idx="18287">
                  <c:v>25.1734485986455</c:v>
                </c:pt>
                <c:pt idx="18288">
                  <c:v>25.174825174825202</c:v>
                </c:pt>
                <c:pt idx="18289">
                  <c:v>25.1762017510049</c:v>
                </c:pt>
                <c:pt idx="18290">
                  <c:v>25.177578327184602</c:v>
                </c:pt>
                <c:pt idx="18291">
                  <c:v>25.178954903364399</c:v>
                </c:pt>
                <c:pt idx="18292">
                  <c:v>25.180331479544101</c:v>
                </c:pt>
                <c:pt idx="18293">
                  <c:v>25.181708055723799</c:v>
                </c:pt>
                <c:pt idx="18294">
                  <c:v>25.183084631903501</c:v>
                </c:pt>
                <c:pt idx="18295">
                  <c:v>25.184461208083299</c:v>
                </c:pt>
                <c:pt idx="18296">
                  <c:v>25.185837784263001</c:v>
                </c:pt>
                <c:pt idx="18297">
                  <c:v>25.187214360442699</c:v>
                </c:pt>
                <c:pt idx="18298">
                  <c:v>25.188590936622401</c:v>
                </c:pt>
                <c:pt idx="18299">
                  <c:v>25.189967512802198</c:v>
                </c:pt>
                <c:pt idx="18300">
                  <c:v>25.1913440889819</c:v>
                </c:pt>
                <c:pt idx="18301">
                  <c:v>25.192720665161598</c:v>
                </c:pt>
                <c:pt idx="18302">
                  <c:v>25.1940972413413</c:v>
                </c:pt>
                <c:pt idx="18303">
                  <c:v>25.195473817521101</c:v>
                </c:pt>
                <c:pt idx="18304">
                  <c:v>25.196850393700799</c:v>
                </c:pt>
                <c:pt idx="18305">
                  <c:v>25.198226969880501</c:v>
                </c:pt>
                <c:pt idx="18306">
                  <c:v>25.199603546060199</c:v>
                </c:pt>
                <c:pt idx="18307">
                  <c:v>25.200980122240001</c:v>
                </c:pt>
                <c:pt idx="18308">
                  <c:v>25.202356698419699</c:v>
                </c:pt>
                <c:pt idx="18309">
                  <c:v>25.203733274599401</c:v>
                </c:pt>
                <c:pt idx="18310">
                  <c:v>25.205109850779099</c:v>
                </c:pt>
                <c:pt idx="18311">
                  <c:v>25.2064864269589</c:v>
                </c:pt>
                <c:pt idx="18312">
                  <c:v>25.207863003138598</c:v>
                </c:pt>
                <c:pt idx="18313">
                  <c:v>25.2092395793183</c:v>
                </c:pt>
                <c:pt idx="18314">
                  <c:v>25.210616155497998</c:v>
                </c:pt>
                <c:pt idx="18315">
                  <c:v>25.2119927316778</c:v>
                </c:pt>
                <c:pt idx="18316">
                  <c:v>25.213369307857501</c:v>
                </c:pt>
                <c:pt idx="18317">
                  <c:v>25.2147458840372</c:v>
                </c:pt>
                <c:pt idx="18318">
                  <c:v>25.216122460217001</c:v>
                </c:pt>
                <c:pt idx="18319">
                  <c:v>25.217499036396699</c:v>
                </c:pt>
                <c:pt idx="18320">
                  <c:v>25.218875612576401</c:v>
                </c:pt>
                <c:pt idx="18321">
                  <c:v>25.220252188756099</c:v>
                </c:pt>
                <c:pt idx="18322">
                  <c:v>25.2216287649359</c:v>
                </c:pt>
                <c:pt idx="18323">
                  <c:v>25.223005341115599</c:v>
                </c:pt>
                <c:pt idx="18324">
                  <c:v>25.2243819172953</c:v>
                </c:pt>
                <c:pt idx="18325">
                  <c:v>25.225758493474999</c:v>
                </c:pt>
                <c:pt idx="18326">
                  <c:v>25.2271350696548</c:v>
                </c:pt>
                <c:pt idx="18327">
                  <c:v>25.228511645834502</c:v>
                </c:pt>
                <c:pt idx="18328">
                  <c:v>25.2298882220142</c:v>
                </c:pt>
                <c:pt idx="18329">
                  <c:v>25.231264798193902</c:v>
                </c:pt>
                <c:pt idx="18330">
                  <c:v>25.232641374373699</c:v>
                </c:pt>
                <c:pt idx="18331">
                  <c:v>25.234017950553401</c:v>
                </c:pt>
                <c:pt idx="18332">
                  <c:v>25.235394526733099</c:v>
                </c:pt>
                <c:pt idx="18333">
                  <c:v>25.236771102912801</c:v>
                </c:pt>
                <c:pt idx="18334">
                  <c:v>25.238147679092599</c:v>
                </c:pt>
                <c:pt idx="18335">
                  <c:v>25.2395242552723</c:v>
                </c:pt>
                <c:pt idx="18336">
                  <c:v>25.240900831451999</c:v>
                </c:pt>
                <c:pt idx="18337">
                  <c:v>25.2422774076317</c:v>
                </c:pt>
                <c:pt idx="18338">
                  <c:v>25.243653983811502</c:v>
                </c:pt>
                <c:pt idx="18339">
                  <c:v>25.2450305599912</c:v>
                </c:pt>
                <c:pt idx="18340">
                  <c:v>25.246407136170902</c:v>
                </c:pt>
                <c:pt idx="18341">
                  <c:v>25.2477837123506</c:v>
                </c:pt>
                <c:pt idx="18342">
                  <c:v>25.249160288530401</c:v>
                </c:pt>
                <c:pt idx="18343">
                  <c:v>25.250536864710099</c:v>
                </c:pt>
                <c:pt idx="18344">
                  <c:v>25.251913440889801</c:v>
                </c:pt>
                <c:pt idx="18345">
                  <c:v>25.253290017069599</c:v>
                </c:pt>
                <c:pt idx="18346">
                  <c:v>25.254666593249301</c:v>
                </c:pt>
                <c:pt idx="18347">
                  <c:v>25.256043169428999</c:v>
                </c:pt>
                <c:pt idx="18348">
                  <c:v>25.257419745608701</c:v>
                </c:pt>
                <c:pt idx="18349">
                  <c:v>25.258796321788498</c:v>
                </c:pt>
                <c:pt idx="18350">
                  <c:v>25.2601728979682</c:v>
                </c:pt>
                <c:pt idx="18351">
                  <c:v>25.261549474147898</c:v>
                </c:pt>
                <c:pt idx="18352">
                  <c:v>25.2629260503276</c:v>
                </c:pt>
                <c:pt idx="18353">
                  <c:v>25.264302626507401</c:v>
                </c:pt>
                <c:pt idx="18354">
                  <c:v>25.2656792026871</c:v>
                </c:pt>
                <c:pt idx="18355">
                  <c:v>25.267055778866801</c:v>
                </c:pt>
                <c:pt idx="18356">
                  <c:v>25.2684323550465</c:v>
                </c:pt>
                <c:pt idx="18357">
                  <c:v>25.269808931226301</c:v>
                </c:pt>
                <c:pt idx="18358">
                  <c:v>25.271185507405999</c:v>
                </c:pt>
                <c:pt idx="18359">
                  <c:v>25.272562083585701</c:v>
                </c:pt>
                <c:pt idx="18360">
                  <c:v>25.273938659765399</c:v>
                </c:pt>
                <c:pt idx="18361">
                  <c:v>25.2753152359452</c:v>
                </c:pt>
                <c:pt idx="18362">
                  <c:v>25.276691812124898</c:v>
                </c:pt>
                <c:pt idx="18363">
                  <c:v>25.2780683883046</c:v>
                </c:pt>
                <c:pt idx="18364">
                  <c:v>25.279444964484298</c:v>
                </c:pt>
                <c:pt idx="18365">
                  <c:v>25.2808215406641</c:v>
                </c:pt>
                <c:pt idx="18366">
                  <c:v>25.282198116843801</c:v>
                </c:pt>
                <c:pt idx="18367">
                  <c:v>25.2835746930235</c:v>
                </c:pt>
                <c:pt idx="18368">
                  <c:v>25.284951269203201</c:v>
                </c:pt>
                <c:pt idx="18369">
                  <c:v>25.286327845382999</c:v>
                </c:pt>
                <c:pt idx="18370">
                  <c:v>25.287704421562701</c:v>
                </c:pt>
                <c:pt idx="18371">
                  <c:v>25.289080997742399</c:v>
                </c:pt>
                <c:pt idx="18372">
                  <c:v>25.290457573922101</c:v>
                </c:pt>
                <c:pt idx="18373">
                  <c:v>25.291834150101899</c:v>
                </c:pt>
                <c:pt idx="18374">
                  <c:v>25.2932107262816</c:v>
                </c:pt>
                <c:pt idx="18375">
                  <c:v>25.294587302461299</c:v>
                </c:pt>
                <c:pt idx="18376">
                  <c:v>25.295963878641</c:v>
                </c:pt>
                <c:pt idx="18377">
                  <c:v>25.297340454820802</c:v>
                </c:pt>
                <c:pt idx="18378">
                  <c:v>25.2987170310005</c:v>
                </c:pt>
                <c:pt idx="18379">
                  <c:v>25.300093607180202</c:v>
                </c:pt>
                <c:pt idx="18380">
                  <c:v>25.301470183359999</c:v>
                </c:pt>
                <c:pt idx="18381">
                  <c:v>25.302846759539701</c:v>
                </c:pt>
                <c:pt idx="18382">
                  <c:v>25.304223335719399</c:v>
                </c:pt>
                <c:pt idx="18383">
                  <c:v>25.305599911899101</c:v>
                </c:pt>
                <c:pt idx="18384">
                  <c:v>25.306976488078899</c:v>
                </c:pt>
                <c:pt idx="18385">
                  <c:v>25.308353064258601</c:v>
                </c:pt>
                <c:pt idx="18386">
                  <c:v>25.309729640438299</c:v>
                </c:pt>
                <c:pt idx="18387">
                  <c:v>25.311106216618001</c:v>
                </c:pt>
                <c:pt idx="18388">
                  <c:v>25.312482792797798</c:v>
                </c:pt>
                <c:pt idx="18389">
                  <c:v>25.3138593689775</c:v>
                </c:pt>
                <c:pt idx="18390">
                  <c:v>25.315235945157202</c:v>
                </c:pt>
                <c:pt idx="18391">
                  <c:v>25.3166125213369</c:v>
                </c:pt>
                <c:pt idx="18392">
                  <c:v>25.317989097516701</c:v>
                </c:pt>
                <c:pt idx="18393">
                  <c:v>25.319365673696399</c:v>
                </c:pt>
                <c:pt idx="18394">
                  <c:v>25.320742249876101</c:v>
                </c:pt>
                <c:pt idx="18395">
                  <c:v>25.322118826055799</c:v>
                </c:pt>
                <c:pt idx="18396">
                  <c:v>25.323495402235601</c:v>
                </c:pt>
                <c:pt idx="18397">
                  <c:v>25.324871978415299</c:v>
                </c:pt>
                <c:pt idx="18398">
                  <c:v>25.326248554595001</c:v>
                </c:pt>
                <c:pt idx="18399">
                  <c:v>25.327625130774699</c:v>
                </c:pt>
                <c:pt idx="18400">
                  <c:v>25.3290017069545</c:v>
                </c:pt>
                <c:pt idx="18401">
                  <c:v>25.330378283134198</c:v>
                </c:pt>
                <c:pt idx="18402">
                  <c:v>25.3317548593139</c:v>
                </c:pt>
                <c:pt idx="18403">
                  <c:v>25.333131435493598</c:v>
                </c:pt>
                <c:pt idx="18404">
                  <c:v>25.3345080116734</c:v>
                </c:pt>
                <c:pt idx="18405">
                  <c:v>25.335884587853101</c:v>
                </c:pt>
                <c:pt idx="18406">
                  <c:v>25.3372611640328</c:v>
                </c:pt>
                <c:pt idx="18407">
                  <c:v>25.338637740212501</c:v>
                </c:pt>
                <c:pt idx="18408">
                  <c:v>25.340014316392299</c:v>
                </c:pt>
                <c:pt idx="18409">
                  <c:v>25.341390892572001</c:v>
                </c:pt>
                <c:pt idx="18410">
                  <c:v>25.342767468751699</c:v>
                </c:pt>
                <c:pt idx="18411">
                  <c:v>25.344144044931401</c:v>
                </c:pt>
                <c:pt idx="18412">
                  <c:v>25.345520621111199</c:v>
                </c:pt>
                <c:pt idx="18413">
                  <c:v>25.3468971972909</c:v>
                </c:pt>
                <c:pt idx="18414">
                  <c:v>25.348273773470599</c:v>
                </c:pt>
                <c:pt idx="18415">
                  <c:v>25.3496503496504</c:v>
                </c:pt>
                <c:pt idx="18416">
                  <c:v>25.351026925830102</c:v>
                </c:pt>
                <c:pt idx="18417">
                  <c:v>25.3524035020098</c:v>
                </c:pt>
                <c:pt idx="18418">
                  <c:v>25.353780078189502</c:v>
                </c:pt>
                <c:pt idx="18419">
                  <c:v>25.355156654369299</c:v>
                </c:pt>
                <c:pt idx="18420">
                  <c:v>25.356533230549001</c:v>
                </c:pt>
                <c:pt idx="18421">
                  <c:v>25.357909806728699</c:v>
                </c:pt>
                <c:pt idx="18422">
                  <c:v>25.359286382908401</c:v>
                </c:pt>
                <c:pt idx="18423">
                  <c:v>25.360662959088199</c:v>
                </c:pt>
                <c:pt idx="18424">
                  <c:v>25.3620395352679</c:v>
                </c:pt>
                <c:pt idx="18425">
                  <c:v>25.363416111447599</c:v>
                </c:pt>
                <c:pt idx="18426">
                  <c:v>25.3647926876273</c:v>
                </c:pt>
                <c:pt idx="18427">
                  <c:v>25.366169263807102</c:v>
                </c:pt>
                <c:pt idx="18428">
                  <c:v>25.3675458399868</c:v>
                </c:pt>
                <c:pt idx="18429">
                  <c:v>25.368922416166502</c:v>
                </c:pt>
                <c:pt idx="18430">
                  <c:v>25.3702989923462</c:v>
                </c:pt>
                <c:pt idx="18431">
                  <c:v>25.371675568526001</c:v>
                </c:pt>
                <c:pt idx="18432">
                  <c:v>25.373052144705699</c:v>
                </c:pt>
                <c:pt idx="18433">
                  <c:v>25.374428720885401</c:v>
                </c:pt>
                <c:pt idx="18434">
                  <c:v>25.375805297065099</c:v>
                </c:pt>
                <c:pt idx="18435">
                  <c:v>25.377181873244901</c:v>
                </c:pt>
                <c:pt idx="18436">
                  <c:v>25.378558449424599</c:v>
                </c:pt>
                <c:pt idx="18437">
                  <c:v>25.379935025604301</c:v>
                </c:pt>
                <c:pt idx="18438">
                  <c:v>25.381311601784098</c:v>
                </c:pt>
                <c:pt idx="18439">
                  <c:v>25.3826881779638</c:v>
                </c:pt>
                <c:pt idx="18440">
                  <c:v>25.384064754143498</c:v>
                </c:pt>
                <c:pt idx="18441">
                  <c:v>25.3854413303232</c:v>
                </c:pt>
                <c:pt idx="18442">
                  <c:v>25.386817906502898</c:v>
                </c:pt>
                <c:pt idx="18443">
                  <c:v>25.3881944826827</c:v>
                </c:pt>
                <c:pt idx="18444">
                  <c:v>25.389571058862401</c:v>
                </c:pt>
                <c:pt idx="18445">
                  <c:v>25.3909476350421</c:v>
                </c:pt>
                <c:pt idx="18446">
                  <c:v>25.392324211221901</c:v>
                </c:pt>
                <c:pt idx="18447">
                  <c:v>25.393700787401599</c:v>
                </c:pt>
                <c:pt idx="18448">
                  <c:v>25.395077363581301</c:v>
                </c:pt>
                <c:pt idx="18449">
                  <c:v>25.396453939760999</c:v>
                </c:pt>
                <c:pt idx="18450">
                  <c:v>25.3978305159408</c:v>
                </c:pt>
                <c:pt idx="18451">
                  <c:v>25.399207092120498</c:v>
                </c:pt>
                <c:pt idx="18452">
                  <c:v>25.4005836683002</c:v>
                </c:pt>
                <c:pt idx="18453">
                  <c:v>25.401960244479898</c:v>
                </c:pt>
                <c:pt idx="18454">
                  <c:v>25.4033368206597</c:v>
                </c:pt>
                <c:pt idx="18455">
                  <c:v>25.404713396839401</c:v>
                </c:pt>
                <c:pt idx="18456">
                  <c:v>25.4060899730191</c:v>
                </c:pt>
                <c:pt idx="18457">
                  <c:v>25.407466549198801</c:v>
                </c:pt>
                <c:pt idx="18458">
                  <c:v>25.408843125378599</c:v>
                </c:pt>
                <c:pt idx="18459">
                  <c:v>25.410219701558301</c:v>
                </c:pt>
                <c:pt idx="18460">
                  <c:v>25.411596277737999</c:v>
                </c:pt>
                <c:pt idx="18461">
                  <c:v>25.412972853917701</c:v>
                </c:pt>
                <c:pt idx="18462">
                  <c:v>25.414349430097499</c:v>
                </c:pt>
                <c:pt idx="18463">
                  <c:v>25.4157260062772</c:v>
                </c:pt>
                <c:pt idx="18464">
                  <c:v>25.417102582456899</c:v>
                </c:pt>
                <c:pt idx="18465">
                  <c:v>25.4184791586366</c:v>
                </c:pt>
                <c:pt idx="18466">
                  <c:v>25.419855734816402</c:v>
                </c:pt>
                <c:pt idx="18467">
                  <c:v>25.4212323109961</c:v>
                </c:pt>
                <c:pt idx="18468">
                  <c:v>25.422608887175802</c:v>
                </c:pt>
                <c:pt idx="18469">
                  <c:v>25.4239854633555</c:v>
                </c:pt>
                <c:pt idx="18470">
                  <c:v>25.425362039535301</c:v>
                </c:pt>
                <c:pt idx="18471">
                  <c:v>25.426738615714999</c:v>
                </c:pt>
                <c:pt idx="18472">
                  <c:v>25.428115191894701</c:v>
                </c:pt>
                <c:pt idx="18473">
                  <c:v>25.429491768074499</c:v>
                </c:pt>
                <c:pt idx="18474">
                  <c:v>25.430868344254201</c:v>
                </c:pt>
                <c:pt idx="18475">
                  <c:v>25.432244920433899</c:v>
                </c:pt>
                <c:pt idx="18476">
                  <c:v>25.4336214966136</c:v>
                </c:pt>
                <c:pt idx="18477">
                  <c:v>25.434998072793402</c:v>
                </c:pt>
                <c:pt idx="18478">
                  <c:v>25.4363746489731</c:v>
                </c:pt>
                <c:pt idx="18479">
                  <c:v>25.437751225152802</c:v>
                </c:pt>
                <c:pt idx="18480">
                  <c:v>25.4391278013325</c:v>
                </c:pt>
                <c:pt idx="18481">
                  <c:v>25.440504377512301</c:v>
                </c:pt>
                <c:pt idx="18482">
                  <c:v>25.441880953691999</c:v>
                </c:pt>
                <c:pt idx="18483">
                  <c:v>25.443257529871701</c:v>
                </c:pt>
                <c:pt idx="18484">
                  <c:v>25.444634106051399</c:v>
                </c:pt>
                <c:pt idx="18485">
                  <c:v>25.446010682231201</c:v>
                </c:pt>
                <c:pt idx="18486">
                  <c:v>25.447387258410899</c:v>
                </c:pt>
                <c:pt idx="18487">
                  <c:v>25.448763834590601</c:v>
                </c:pt>
                <c:pt idx="18488">
                  <c:v>25.450140410770299</c:v>
                </c:pt>
                <c:pt idx="18489">
                  <c:v>25.4515169869501</c:v>
                </c:pt>
                <c:pt idx="18490">
                  <c:v>25.452893563129798</c:v>
                </c:pt>
                <c:pt idx="18491">
                  <c:v>25.4542701393095</c:v>
                </c:pt>
                <c:pt idx="18492">
                  <c:v>25.455646715489198</c:v>
                </c:pt>
                <c:pt idx="18493">
                  <c:v>25.457023291669</c:v>
                </c:pt>
                <c:pt idx="18494">
                  <c:v>25.458399867848701</c:v>
                </c:pt>
                <c:pt idx="18495">
                  <c:v>25.4597764440284</c:v>
                </c:pt>
                <c:pt idx="18496">
                  <c:v>25.461153020208101</c:v>
                </c:pt>
                <c:pt idx="18497">
                  <c:v>25.462529596387899</c:v>
                </c:pt>
                <c:pt idx="18498">
                  <c:v>25.463906172567601</c:v>
                </c:pt>
                <c:pt idx="18499">
                  <c:v>25.465282748747299</c:v>
                </c:pt>
                <c:pt idx="18500">
                  <c:v>25.466659324927001</c:v>
                </c:pt>
                <c:pt idx="18501">
                  <c:v>25.468035901106798</c:v>
                </c:pt>
                <c:pt idx="18502">
                  <c:v>25.4694124772865</c:v>
                </c:pt>
                <c:pt idx="18503">
                  <c:v>25.470789053466198</c:v>
                </c:pt>
                <c:pt idx="18504">
                  <c:v>25.472165629646</c:v>
                </c:pt>
                <c:pt idx="18505">
                  <c:v>25.473542205825702</c:v>
                </c:pt>
                <c:pt idx="18506">
                  <c:v>25.4749187820054</c:v>
                </c:pt>
                <c:pt idx="18507">
                  <c:v>25.476295358185101</c:v>
                </c:pt>
                <c:pt idx="18508">
                  <c:v>25.477671934364899</c:v>
                </c:pt>
                <c:pt idx="18509">
                  <c:v>25.479048510544601</c:v>
                </c:pt>
                <c:pt idx="18510">
                  <c:v>25.480425086724299</c:v>
                </c:pt>
                <c:pt idx="18511">
                  <c:v>25.481801662904001</c:v>
                </c:pt>
                <c:pt idx="18512">
                  <c:v>25.483178239083799</c:v>
                </c:pt>
                <c:pt idx="18513">
                  <c:v>25.4845548152635</c:v>
                </c:pt>
                <c:pt idx="18514">
                  <c:v>25.485931391443199</c:v>
                </c:pt>
                <c:pt idx="18515">
                  <c:v>25.4873079676229</c:v>
                </c:pt>
                <c:pt idx="18516">
                  <c:v>25.488684543802702</c:v>
                </c:pt>
                <c:pt idx="18517">
                  <c:v>25.4900611199824</c:v>
                </c:pt>
                <c:pt idx="18518">
                  <c:v>25.491437696162102</c:v>
                </c:pt>
                <c:pt idx="18519">
                  <c:v>25.4928142723418</c:v>
                </c:pt>
                <c:pt idx="18520">
                  <c:v>25.494190848521601</c:v>
                </c:pt>
                <c:pt idx="18521">
                  <c:v>25.495567424701299</c:v>
                </c:pt>
                <c:pt idx="18522">
                  <c:v>25.496944000881001</c:v>
                </c:pt>
                <c:pt idx="18523">
                  <c:v>25.498320577060699</c:v>
                </c:pt>
                <c:pt idx="18524">
                  <c:v>25.499697153240501</c:v>
                </c:pt>
                <c:pt idx="18525">
                  <c:v>25.501073729420199</c:v>
                </c:pt>
                <c:pt idx="18526">
                  <c:v>25.502450305599901</c:v>
                </c:pt>
                <c:pt idx="18527">
                  <c:v>25.503826881779599</c:v>
                </c:pt>
                <c:pt idx="18528">
                  <c:v>25.5052034579594</c:v>
                </c:pt>
                <c:pt idx="18529">
                  <c:v>25.506580034139098</c:v>
                </c:pt>
                <c:pt idx="18530">
                  <c:v>25.5079566103188</c:v>
                </c:pt>
                <c:pt idx="18531">
                  <c:v>25.509333186498498</c:v>
                </c:pt>
                <c:pt idx="18532">
                  <c:v>25.510709762678299</c:v>
                </c:pt>
                <c:pt idx="18533">
                  <c:v>25.512086338858001</c:v>
                </c:pt>
                <c:pt idx="18534">
                  <c:v>25.513462915037699</c:v>
                </c:pt>
                <c:pt idx="18535">
                  <c:v>25.514839491217401</c:v>
                </c:pt>
                <c:pt idx="18536">
                  <c:v>25.516216067397199</c:v>
                </c:pt>
                <c:pt idx="18537">
                  <c:v>25.517592643576901</c:v>
                </c:pt>
                <c:pt idx="18538">
                  <c:v>25.518969219756599</c:v>
                </c:pt>
                <c:pt idx="18539">
                  <c:v>25.5203457959364</c:v>
                </c:pt>
                <c:pt idx="18540">
                  <c:v>25.521722372116098</c:v>
                </c:pt>
                <c:pt idx="18541">
                  <c:v>25.5230989482958</c:v>
                </c:pt>
                <c:pt idx="18542">
                  <c:v>25.524475524475498</c:v>
                </c:pt>
                <c:pt idx="18543">
                  <c:v>25.5258521006553</c:v>
                </c:pt>
                <c:pt idx="18544">
                  <c:v>25.527228676835001</c:v>
                </c:pt>
                <c:pt idx="18545">
                  <c:v>25.5286052530147</c:v>
                </c:pt>
                <c:pt idx="18546">
                  <c:v>25.529981829194401</c:v>
                </c:pt>
                <c:pt idx="18547">
                  <c:v>25.531358405374199</c:v>
                </c:pt>
                <c:pt idx="18548">
                  <c:v>25.532734981553901</c:v>
                </c:pt>
                <c:pt idx="18549">
                  <c:v>25.534111557733599</c:v>
                </c:pt>
                <c:pt idx="18550">
                  <c:v>25.535488133913301</c:v>
                </c:pt>
                <c:pt idx="18551">
                  <c:v>25.536864710093099</c:v>
                </c:pt>
                <c:pt idx="18552">
                  <c:v>25.5382412862728</c:v>
                </c:pt>
                <c:pt idx="18553">
                  <c:v>25.539617862452499</c:v>
                </c:pt>
                <c:pt idx="18554">
                  <c:v>25.5409944386322</c:v>
                </c:pt>
                <c:pt idx="18555">
                  <c:v>25.542371014812002</c:v>
                </c:pt>
                <c:pt idx="18556">
                  <c:v>25.5437475909917</c:v>
                </c:pt>
                <c:pt idx="18557">
                  <c:v>25.545124167171402</c:v>
                </c:pt>
                <c:pt idx="18558">
                  <c:v>25.5465007433511</c:v>
                </c:pt>
                <c:pt idx="18559">
                  <c:v>25.547877319530901</c:v>
                </c:pt>
                <c:pt idx="18560">
                  <c:v>25.549253895710599</c:v>
                </c:pt>
                <c:pt idx="18561">
                  <c:v>25.550630471890301</c:v>
                </c:pt>
                <c:pt idx="18562">
                  <c:v>25.552007048069999</c:v>
                </c:pt>
                <c:pt idx="18563">
                  <c:v>25.5533836242498</c:v>
                </c:pt>
                <c:pt idx="18564">
                  <c:v>25.554760200429499</c:v>
                </c:pt>
                <c:pt idx="18565">
                  <c:v>25.5561367766092</c:v>
                </c:pt>
                <c:pt idx="18566">
                  <c:v>25.557513352788899</c:v>
                </c:pt>
                <c:pt idx="18567">
                  <c:v>25.5588899289687</c:v>
                </c:pt>
                <c:pt idx="18568">
                  <c:v>25.560266505148402</c:v>
                </c:pt>
                <c:pt idx="18569">
                  <c:v>25.5616430813281</c:v>
                </c:pt>
                <c:pt idx="18570">
                  <c:v>25.563019657507802</c:v>
                </c:pt>
                <c:pt idx="18571">
                  <c:v>25.564396233687599</c:v>
                </c:pt>
                <c:pt idx="18572">
                  <c:v>25.565772809867301</c:v>
                </c:pt>
                <c:pt idx="18573">
                  <c:v>25.567149386046999</c:v>
                </c:pt>
                <c:pt idx="18574">
                  <c:v>25.568525962226801</c:v>
                </c:pt>
                <c:pt idx="18575">
                  <c:v>25.569902538406499</c:v>
                </c:pt>
                <c:pt idx="18576">
                  <c:v>25.571279114586201</c:v>
                </c:pt>
                <c:pt idx="18577">
                  <c:v>25.572655690765899</c:v>
                </c:pt>
                <c:pt idx="18578">
                  <c:v>25.5740322669457</c:v>
                </c:pt>
                <c:pt idx="18579">
                  <c:v>25.575408843125398</c:v>
                </c:pt>
                <c:pt idx="18580">
                  <c:v>25.5767854193051</c:v>
                </c:pt>
                <c:pt idx="18581">
                  <c:v>25.578161995484798</c:v>
                </c:pt>
                <c:pt idx="18582">
                  <c:v>25.5795385716646</c:v>
                </c:pt>
                <c:pt idx="18583">
                  <c:v>25.580915147844301</c:v>
                </c:pt>
                <c:pt idx="18584">
                  <c:v>25.582291724024</c:v>
                </c:pt>
                <c:pt idx="18585">
                  <c:v>25.583668300203701</c:v>
                </c:pt>
                <c:pt idx="18586">
                  <c:v>25.585044876383499</c:v>
                </c:pt>
                <c:pt idx="18587">
                  <c:v>25.586421452563201</c:v>
                </c:pt>
                <c:pt idx="18588">
                  <c:v>25.587798028742899</c:v>
                </c:pt>
                <c:pt idx="18589">
                  <c:v>25.589174604922601</c:v>
                </c:pt>
                <c:pt idx="18590">
                  <c:v>25.590551181102398</c:v>
                </c:pt>
                <c:pt idx="18591">
                  <c:v>25.5919277572821</c:v>
                </c:pt>
                <c:pt idx="18592">
                  <c:v>25.593304333461798</c:v>
                </c:pt>
                <c:pt idx="18593">
                  <c:v>25.5946809096415</c:v>
                </c:pt>
                <c:pt idx="18594">
                  <c:v>25.596057485821301</c:v>
                </c:pt>
                <c:pt idx="18595">
                  <c:v>25.597434062001</c:v>
                </c:pt>
                <c:pt idx="18596">
                  <c:v>25.598810638180701</c:v>
                </c:pt>
                <c:pt idx="18597">
                  <c:v>25.6001872143604</c:v>
                </c:pt>
                <c:pt idx="18598">
                  <c:v>25.601563790540201</c:v>
                </c:pt>
                <c:pt idx="18599">
                  <c:v>25.602940366719899</c:v>
                </c:pt>
                <c:pt idx="18600">
                  <c:v>25.604316942899601</c:v>
                </c:pt>
                <c:pt idx="18601">
                  <c:v>25.605693519079399</c:v>
                </c:pt>
                <c:pt idx="18602">
                  <c:v>25.6070700952591</c:v>
                </c:pt>
                <c:pt idx="18603">
                  <c:v>25.608446671438799</c:v>
                </c:pt>
                <c:pt idx="18604">
                  <c:v>25.6098232476185</c:v>
                </c:pt>
                <c:pt idx="18605">
                  <c:v>25.611199823798302</c:v>
                </c:pt>
                <c:pt idx="18606">
                  <c:v>25.612576399978</c:v>
                </c:pt>
                <c:pt idx="18607">
                  <c:v>25.613952976157702</c:v>
                </c:pt>
                <c:pt idx="18608">
                  <c:v>25.6153295523374</c:v>
                </c:pt>
                <c:pt idx="18609">
                  <c:v>25.616706128517201</c:v>
                </c:pt>
                <c:pt idx="18610">
                  <c:v>25.618082704696899</c:v>
                </c:pt>
                <c:pt idx="18611">
                  <c:v>25.619459280876601</c:v>
                </c:pt>
                <c:pt idx="18612">
                  <c:v>25.620835857056299</c:v>
                </c:pt>
                <c:pt idx="18613">
                  <c:v>25.622212433236101</c:v>
                </c:pt>
                <c:pt idx="18614">
                  <c:v>25.623589009415799</c:v>
                </c:pt>
                <c:pt idx="18615">
                  <c:v>25.624965585595501</c:v>
                </c:pt>
                <c:pt idx="18616">
                  <c:v>25.626342161775199</c:v>
                </c:pt>
                <c:pt idx="18617">
                  <c:v>25.627718737955</c:v>
                </c:pt>
                <c:pt idx="18618">
                  <c:v>25.629095314134702</c:v>
                </c:pt>
                <c:pt idx="18619">
                  <c:v>25.6304718903144</c:v>
                </c:pt>
                <c:pt idx="18620">
                  <c:v>25.631848466494102</c:v>
                </c:pt>
                <c:pt idx="18621">
                  <c:v>25.633225042673899</c:v>
                </c:pt>
                <c:pt idx="18622">
                  <c:v>25.634601618853601</c:v>
                </c:pt>
                <c:pt idx="18623">
                  <c:v>25.635978195033299</c:v>
                </c:pt>
                <c:pt idx="18624">
                  <c:v>25.637354771213001</c:v>
                </c:pt>
                <c:pt idx="18625">
                  <c:v>25.638731347392799</c:v>
                </c:pt>
                <c:pt idx="18626">
                  <c:v>25.640107923572501</c:v>
                </c:pt>
                <c:pt idx="18627">
                  <c:v>25.641484499752199</c:v>
                </c:pt>
                <c:pt idx="18628">
                  <c:v>25.642861075931901</c:v>
                </c:pt>
                <c:pt idx="18629">
                  <c:v>25.644237652111698</c:v>
                </c:pt>
                <c:pt idx="18630">
                  <c:v>25.6456142282914</c:v>
                </c:pt>
                <c:pt idx="18631">
                  <c:v>25.646990804471098</c:v>
                </c:pt>
                <c:pt idx="18632">
                  <c:v>25.6483673806509</c:v>
                </c:pt>
                <c:pt idx="18633">
                  <c:v>25.649743956830601</c:v>
                </c:pt>
                <c:pt idx="18634">
                  <c:v>25.6511205330103</c:v>
                </c:pt>
                <c:pt idx="18635">
                  <c:v>25.652497109190001</c:v>
                </c:pt>
                <c:pt idx="18636">
                  <c:v>25.653873685369799</c:v>
                </c:pt>
                <c:pt idx="18637">
                  <c:v>25.655250261549501</c:v>
                </c:pt>
                <c:pt idx="18638">
                  <c:v>25.656626837729199</c:v>
                </c:pt>
                <c:pt idx="18639">
                  <c:v>25.658003413908901</c:v>
                </c:pt>
                <c:pt idx="18640">
                  <c:v>25.659379990088699</c:v>
                </c:pt>
                <c:pt idx="18641">
                  <c:v>25.6607565662684</c:v>
                </c:pt>
                <c:pt idx="18642">
                  <c:v>25.662133142448099</c:v>
                </c:pt>
                <c:pt idx="18643">
                  <c:v>25.6635097186278</c:v>
                </c:pt>
                <c:pt idx="18644">
                  <c:v>25.664886294807602</c:v>
                </c:pt>
                <c:pt idx="18645">
                  <c:v>25.6662628709873</c:v>
                </c:pt>
                <c:pt idx="18646">
                  <c:v>25.667639447167002</c:v>
                </c:pt>
                <c:pt idx="18647">
                  <c:v>25.6690160233467</c:v>
                </c:pt>
                <c:pt idx="18648">
                  <c:v>25.670392599526501</c:v>
                </c:pt>
                <c:pt idx="18649">
                  <c:v>25.671769175706199</c:v>
                </c:pt>
                <c:pt idx="18650">
                  <c:v>25.673145751885901</c:v>
                </c:pt>
                <c:pt idx="18651">
                  <c:v>25.674522328065599</c:v>
                </c:pt>
                <c:pt idx="18652">
                  <c:v>25.6758989042454</c:v>
                </c:pt>
                <c:pt idx="18653">
                  <c:v>25.677275480425099</c:v>
                </c:pt>
                <c:pt idx="18654">
                  <c:v>25.6786520566048</c:v>
                </c:pt>
                <c:pt idx="18655">
                  <c:v>25.680028632784499</c:v>
                </c:pt>
                <c:pt idx="18656">
                  <c:v>25.6814052089643</c:v>
                </c:pt>
                <c:pt idx="18657">
                  <c:v>25.682781785144002</c:v>
                </c:pt>
                <c:pt idx="18658">
                  <c:v>25.6841583613237</c:v>
                </c:pt>
                <c:pt idx="18659">
                  <c:v>25.685534937503402</c:v>
                </c:pt>
                <c:pt idx="18660">
                  <c:v>25.686911513683199</c:v>
                </c:pt>
                <c:pt idx="18661">
                  <c:v>25.688288089862901</c:v>
                </c:pt>
                <c:pt idx="18662">
                  <c:v>25.689664666042599</c:v>
                </c:pt>
                <c:pt idx="18663">
                  <c:v>25.691041242222401</c:v>
                </c:pt>
                <c:pt idx="18664">
                  <c:v>25.692417818402099</c:v>
                </c:pt>
                <c:pt idx="18665">
                  <c:v>25.693794394581801</c:v>
                </c:pt>
                <c:pt idx="18666">
                  <c:v>25.695170970761499</c:v>
                </c:pt>
                <c:pt idx="18667">
                  <c:v>25.6965475469413</c:v>
                </c:pt>
                <c:pt idx="18668">
                  <c:v>25.697924123120998</c:v>
                </c:pt>
                <c:pt idx="18669">
                  <c:v>25.6993006993007</c:v>
                </c:pt>
                <c:pt idx="18670">
                  <c:v>25.700677275480398</c:v>
                </c:pt>
                <c:pt idx="18671">
                  <c:v>25.7020538516602</c:v>
                </c:pt>
                <c:pt idx="18672">
                  <c:v>25.703430427839901</c:v>
                </c:pt>
                <c:pt idx="18673">
                  <c:v>25.7048070040196</c:v>
                </c:pt>
                <c:pt idx="18674">
                  <c:v>25.706183580199301</c:v>
                </c:pt>
                <c:pt idx="18675">
                  <c:v>25.707560156379099</c:v>
                </c:pt>
                <c:pt idx="18676">
                  <c:v>25.708936732558801</c:v>
                </c:pt>
                <c:pt idx="18677">
                  <c:v>25.710313308738499</c:v>
                </c:pt>
                <c:pt idx="18678">
                  <c:v>25.711689884918201</c:v>
                </c:pt>
                <c:pt idx="18679">
                  <c:v>25.713066461097998</c:v>
                </c:pt>
                <c:pt idx="18680">
                  <c:v>25.7144430372777</c:v>
                </c:pt>
                <c:pt idx="18681">
                  <c:v>25.715819613457398</c:v>
                </c:pt>
                <c:pt idx="18682">
                  <c:v>25.7171961896371</c:v>
                </c:pt>
                <c:pt idx="18683">
                  <c:v>25.718572765816901</c:v>
                </c:pt>
                <c:pt idx="18684">
                  <c:v>25.7199493419966</c:v>
                </c:pt>
                <c:pt idx="18685">
                  <c:v>25.721325918176301</c:v>
                </c:pt>
                <c:pt idx="18686">
                  <c:v>25.722702494356</c:v>
                </c:pt>
                <c:pt idx="18687">
                  <c:v>25.724079070535801</c:v>
                </c:pt>
                <c:pt idx="18688">
                  <c:v>25.725455646715499</c:v>
                </c:pt>
                <c:pt idx="18689">
                  <c:v>25.726832222895201</c:v>
                </c:pt>
                <c:pt idx="18690">
                  <c:v>25.728208799074899</c:v>
                </c:pt>
                <c:pt idx="18691">
                  <c:v>25.7295853752547</c:v>
                </c:pt>
                <c:pt idx="18692">
                  <c:v>25.730961951434399</c:v>
                </c:pt>
                <c:pt idx="18693">
                  <c:v>25.7323385276141</c:v>
                </c:pt>
                <c:pt idx="18694">
                  <c:v>25.733715103793902</c:v>
                </c:pt>
                <c:pt idx="18695">
                  <c:v>25.7350916799736</c:v>
                </c:pt>
                <c:pt idx="18696">
                  <c:v>25.736468256153302</c:v>
                </c:pt>
                <c:pt idx="18697">
                  <c:v>25.737844832333</c:v>
                </c:pt>
                <c:pt idx="18698">
                  <c:v>25.739221408512801</c:v>
                </c:pt>
                <c:pt idx="18699">
                  <c:v>25.740597984692499</c:v>
                </c:pt>
                <c:pt idx="18700">
                  <c:v>25.741974560872201</c:v>
                </c:pt>
                <c:pt idx="18701">
                  <c:v>25.743351137051899</c:v>
                </c:pt>
                <c:pt idx="18702">
                  <c:v>25.744727713231701</c:v>
                </c:pt>
                <c:pt idx="18703">
                  <c:v>25.746104289411399</c:v>
                </c:pt>
                <c:pt idx="18704">
                  <c:v>25.7474808655911</c:v>
                </c:pt>
                <c:pt idx="18705">
                  <c:v>25.748857441770799</c:v>
                </c:pt>
                <c:pt idx="18706">
                  <c:v>25.7502340179506</c:v>
                </c:pt>
                <c:pt idx="18707">
                  <c:v>25.751610594130302</c:v>
                </c:pt>
                <c:pt idx="18708">
                  <c:v>25.75298717031</c:v>
                </c:pt>
                <c:pt idx="18709">
                  <c:v>25.754363746489702</c:v>
                </c:pt>
                <c:pt idx="18710">
                  <c:v>25.755740322669499</c:v>
                </c:pt>
                <c:pt idx="18711">
                  <c:v>25.757116898849201</c:v>
                </c:pt>
                <c:pt idx="18712">
                  <c:v>25.758493475028899</c:v>
                </c:pt>
                <c:pt idx="18713">
                  <c:v>25.759870051208601</c:v>
                </c:pt>
                <c:pt idx="18714">
                  <c:v>25.761246627388399</c:v>
                </c:pt>
                <c:pt idx="18715">
                  <c:v>25.762623203568101</c:v>
                </c:pt>
                <c:pt idx="18716">
                  <c:v>25.763999779747799</c:v>
                </c:pt>
                <c:pt idx="18717">
                  <c:v>25.765376355927501</c:v>
                </c:pt>
                <c:pt idx="18718">
                  <c:v>25.766752932107298</c:v>
                </c:pt>
                <c:pt idx="18719">
                  <c:v>25.768129508287</c:v>
                </c:pt>
                <c:pt idx="18720">
                  <c:v>25.769506084466698</c:v>
                </c:pt>
                <c:pt idx="18721">
                  <c:v>25.7708826606464</c:v>
                </c:pt>
                <c:pt idx="18722">
                  <c:v>25.772259236826201</c:v>
                </c:pt>
                <c:pt idx="18723">
                  <c:v>25.7736358130059</c:v>
                </c:pt>
                <c:pt idx="18724">
                  <c:v>25.775012389185601</c:v>
                </c:pt>
                <c:pt idx="18725">
                  <c:v>25.7763889653653</c:v>
                </c:pt>
                <c:pt idx="18726">
                  <c:v>25.777765541545101</c:v>
                </c:pt>
                <c:pt idx="18727">
                  <c:v>25.779142117724799</c:v>
                </c:pt>
                <c:pt idx="18728">
                  <c:v>25.780518693904501</c:v>
                </c:pt>
                <c:pt idx="18729">
                  <c:v>25.781895270084298</c:v>
                </c:pt>
                <c:pt idx="18730">
                  <c:v>25.783271846264</c:v>
                </c:pt>
                <c:pt idx="18731">
                  <c:v>25.784648422443698</c:v>
                </c:pt>
                <c:pt idx="18732">
                  <c:v>25.7860249986234</c:v>
                </c:pt>
                <c:pt idx="18733">
                  <c:v>25.787401574803201</c:v>
                </c:pt>
                <c:pt idx="18734">
                  <c:v>25.7887781509829</c:v>
                </c:pt>
                <c:pt idx="18735">
                  <c:v>25.790154727162601</c:v>
                </c:pt>
                <c:pt idx="18736">
                  <c:v>25.7915313033423</c:v>
                </c:pt>
                <c:pt idx="18737">
                  <c:v>25.792907879522101</c:v>
                </c:pt>
                <c:pt idx="18738">
                  <c:v>25.794284455701799</c:v>
                </c:pt>
                <c:pt idx="18739">
                  <c:v>25.795661031881501</c:v>
                </c:pt>
                <c:pt idx="18740">
                  <c:v>25.797037608061199</c:v>
                </c:pt>
                <c:pt idx="18741">
                  <c:v>25.798414184241</c:v>
                </c:pt>
                <c:pt idx="18742">
                  <c:v>25.799790760420699</c:v>
                </c:pt>
                <c:pt idx="18743">
                  <c:v>25.8011673366004</c:v>
                </c:pt>
                <c:pt idx="18744">
                  <c:v>25.802543912780099</c:v>
                </c:pt>
                <c:pt idx="18745">
                  <c:v>25.8039204889599</c:v>
                </c:pt>
                <c:pt idx="18746">
                  <c:v>25.805297065139602</c:v>
                </c:pt>
                <c:pt idx="18747">
                  <c:v>25.8066736413193</c:v>
                </c:pt>
                <c:pt idx="18748">
                  <c:v>25.808050217499002</c:v>
                </c:pt>
                <c:pt idx="18749">
                  <c:v>25.809426793678799</c:v>
                </c:pt>
                <c:pt idx="18750">
                  <c:v>25.810803369858501</c:v>
                </c:pt>
                <c:pt idx="18751">
                  <c:v>25.812179946038199</c:v>
                </c:pt>
                <c:pt idx="18752">
                  <c:v>25.813556522217901</c:v>
                </c:pt>
                <c:pt idx="18753">
                  <c:v>25.814933098397699</c:v>
                </c:pt>
                <c:pt idx="18754">
                  <c:v>25.816309674577401</c:v>
                </c:pt>
                <c:pt idx="18755">
                  <c:v>25.817686250757099</c:v>
                </c:pt>
                <c:pt idx="18756">
                  <c:v>25.819062826936801</c:v>
                </c:pt>
                <c:pt idx="18757">
                  <c:v>25.820439403116598</c:v>
                </c:pt>
                <c:pt idx="18758">
                  <c:v>25.8218159792963</c:v>
                </c:pt>
                <c:pt idx="18759">
                  <c:v>25.823192555475998</c:v>
                </c:pt>
                <c:pt idx="18760">
                  <c:v>25.824569131655799</c:v>
                </c:pt>
                <c:pt idx="18761">
                  <c:v>25.825945707835501</c:v>
                </c:pt>
                <c:pt idx="18762">
                  <c:v>25.827322284015199</c:v>
                </c:pt>
                <c:pt idx="18763">
                  <c:v>25.828698860194901</c:v>
                </c:pt>
                <c:pt idx="18764">
                  <c:v>25.830075436374699</c:v>
                </c:pt>
                <c:pt idx="18765">
                  <c:v>25.831452012554401</c:v>
                </c:pt>
                <c:pt idx="18766">
                  <c:v>25.832828588734099</c:v>
                </c:pt>
                <c:pt idx="18767">
                  <c:v>25.834205164913801</c:v>
                </c:pt>
                <c:pt idx="18768">
                  <c:v>25.835581741093598</c:v>
                </c:pt>
                <c:pt idx="18769">
                  <c:v>25.8369583172733</c:v>
                </c:pt>
                <c:pt idx="18770">
                  <c:v>25.838334893452998</c:v>
                </c:pt>
                <c:pt idx="18771">
                  <c:v>25.8397114696327</c:v>
                </c:pt>
                <c:pt idx="18772">
                  <c:v>25.841088045812501</c:v>
                </c:pt>
                <c:pt idx="18773">
                  <c:v>25.8424646219922</c:v>
                </c:pt>
                <c:pt idx="18774">
                  <c:v>25.843841198171901</c:v>
                </c:pt>
                <c:pt idx="18775">
                  <c:v>25.8452177743516</c:v>
                </c:pt>
                <c:pt idx="18776">
                  <c:v>25.846594350531401</c:v>
                </c:pt>
                <c:pt idx="18777">
                  <c:v>25.847970926711099</c:v>
                </c:pt>
                <c:pt idx="18778">
                  <c:v>25.849347502890801</c:v>
                </c:pt>
                <c:pt idx="18779">
                  <c:v>25.850724079070499</c:v>
                </c:pt>
                <c:pt idx="18780">
                  <c:v>25.8521006552503</c:v>
                </c:pt>
                <c:pt idx="18781">
                  <c:v>25.853477231429999</c:v>
                </c:pt>
                <c:pt idx="18782">
                  <c:v>25.8548538076097</c:v>
                </c:pt>
                <c:pt idx="18783">
                  <c:v>25.856230383789399</c:v>
                </c:pt>
                <c:pt idx="18784">
                  <c:v>25.8576069599692</c:v>
                </c:pt>
                <c:pt idx="18785">
                  <c:v>25.858983536148902</c:v>
                </c:pt>
                <c:pt idx="18786">
                  <c:v>25.8603601123286</c:v>
                </c:pt>
                <c:pt idx="18787">
                  <c:v>25.861736688508302</c:v>
                </c:pt>
                <c:pt idx="18788">
                  <c:v>25.863113264688099</c:v>
                </c:pt>
                <c:pt idx="18789">
                  <c:v>25.864489840867801</c:v>
                </c:pt>
                <c:pt idx="18790">
                  <c:v>25.865866417047499</c:v>
                </c:pt>
                <c:pt idx="18791">
                  <c:v>25.867242993227201</c:v>
                </c:pt>
                <c:pt idx="18792">
                  <c:v>25.868619569406999</c:v>
                </c:pt>
                <c:pt idx="18793">
                  <c:v>25.8699961455867</c:v>
                </c:pt>
                <c:pt idx="18794">
                  <c:v>25.871372721766399</c:v>
                </c:pt>
                <c:pt idx="18795">
                  <c:v>25.8727492979462</c:v>
                </c:pt>
                <c:pt idx="18796">
                  <c:v>25.874125874125902</c:v>
                </c:pt>
                <c:pt idx="18797">
                  <c:v>25.8755024503056</c:v>
                </c:pt>
                <c:pt idx="18798">
                  <c:v>25.876879026485302</c:v>
                </c:pt>
                <c:pt idx="18799">
                  <c:v>25.878255602665099</c:v>
                </c:pt>
                <c:pt idx="18800">
                  <c:v>25.879632178844801</c:v>
                </c:pt>
                <c:pt idx="18801">
                  <c:v>25.881008755024499</c:v>
                </c:pt>
                <c:pt idx="18802">
                  <c:v>25.882385331204201</c:v>
                </c:pt>
                <c:pt idx="18803">
                  <c:v>25.883761907383999</c:v>
                </c:pt>
                <c:pt idx="18804">
                  <c:v>25.885138483563701</c:v>
                </c:pt>
                <c:pt idx="18805">
                  <c:v>25.886515059743399</c:v>
                </c:pt>
                <c:pt idx="18806">
                  <c:v>25.887891635923101</c:v>
                </c:pt>
                <c:pt idx="18807">
                  <c:v>25.889268212102898</c:v>
                </c:pt>
                <c:pt idx="18808">
                  <c:v>25.8906447882826</c:v>
                </c:pt>
                <c:pt idx="18809">
                  <c:v>25.892021364462298</c:v>
                </c:pt>
                <c:pt idx="18810">
                  <c:v>25.893397940642</c:v>
                </c:pt>
                <c:pt idx="18811">
                  <c:v>25.894774516821801</c:v>
                </c:pt>
                <c:pt idx="18812">
                  <c:v>25.8961510930015</c:v>
                </c:pt>
                <c:pt idx="18813">
                  <c:v>25.897527669181201</c:v>
                </c:pt>
                <c:pt idx="18814">
                  <c:v>25.8989042453609</c:v>
                </c:pt>
                <c:pt idx="18815">
                  <c:v>25.900280821540701</c:v>
                </c:pt>
                <c:pt idx="18816">
                  <c:v>25.901657397720399</c:v>
                </c:pt>
                <c:pt idx="18817">
                  <c:v>25.903033973900101</c:v>
                </c:pt>
                <c:pt idx="18818">
                  <c:v>25.904410550079898</c:v>
                </c:pt>
                <c:pt idx="18819">
                  <c:v>25.9057871262596</c:v>
                </c:pt>
                <c:pt idx="18820">
                  <c:v>25.907163702439298</c:v>
                </c:pt>
                <c:pt idx="18821">
                  <c:v>25.908540278619</c:v>
                </c:pt>
                <c:pt idx="18822">
                  <c:v>25.909916854798698</c:v>
                </c:pt>
                <c:pt idx="18823">
                  <c:v>25.9112934309785</c:v>
                </c:pt>
                <c:pt idx="18824">
                  <c:v>25.912670007158201</c:v>
                </c:pt>
                <c:pt idx="18825">
                  <c:v>25.9140465833379</c:v>
                </c:pt>
                <c:pt idx="18826">
                  <c:v>25.915423159517701</c:v>
                </c:pt>
                <c:pt idx="18827">
                  <c:v>25.916799735697399</c:v>
                </c:pt>
                <c:pt idx="18828">
                  <c:v>25.918176311877101</c:v>
                </c:pt>
                <c:pt idx="18829">
                  <c:v>25.919552888056799</c:v>
                </c:pt>
                <c:pt idx="18830">
                  <c:v>25.9209294642366</c:v>
                </c:pt>
                <c:pt idx="18831">
                  <c:v>25.922306040416299</c:v>
                </c:pt>
                <c:pt idx="18832">
                  <c:v>25.923682616596</c:v>
                </c:pt>
                <c:pt idx="18833">
                  <c:v>25.925059192775699</c:v>
                </c:pt>
                <c:pt idx="18834">
                  <c:v>25.9264357689555</c:v>
                </c:pt>
                <c:pt idx="18835">
                  <c:v>25.927812345135202</c:v>
                </c:pt>
                <c:pt idx="18836">
                  <c:v>25.9291889213149</c:v>
                </c:pt>
                <c:pt idx="18837">
                  <c:v>25.930565497494602</c:v>
                </c:pt>
                <c:pt idx="18838">
                  <c:v>25.931942073674399</c:v>
                </c:pt>
                <c:pt idx="18839">
                  <c:v>25.933318649854101</c:v>
                </c:pt>
                <c:pt idx="18840">
                  <c:v>25.934695226033799</c:v>
                </c:pt>
                <c:pt idx="18841">
                  <c:v>25.936071802213501</c:v>
                </c:pt>
                <c:pt idx="18842">
                  <c:v>25.937448378393299</c:v>
                </c:pt>
                <c:pt idx="18843">
                  <c:v>25.938824954573001</c:v>
                </c:pt>
                <c:pt idx="18844">
                  <c:v>25.940201530752699</c:v>
                </c:pt>
                <c:pt idx="18845">
                  <c:v>25.941578106932401</c:v>
                </c:pt>
                <c:pt idx="18846">
                  <c:v>25.942954683112202</c:v>
                </c:pt>
                <c:pt idx="18847">
                  <c:v>25.9443312592919</c:v>
                </c:pt>
                <c:pt idx="18848">
                  <c:v>25.945707835471602</c:v>
                </c:pt>
                <c:pt idx="18849">
                  <c:v>25.9470844116513</c:v>
                </c:pt>
                <c:pt idx="18850">
                  <c:v>25.948460987831101</c:v>
                </c:pt>
                <c:pt idx="18851">
                  <c:v>25.949837564010799</c:v>
                </c:pt>
                <c:pt idx="18852">
                  <c:v>25.951214140190501</c:v>
                </c:pt>
                <c:pt idx="18853">
                  <c:v>25.952590716370299</c:v>
                </c:pt>
                <c:pt idx="18854">
                  <c:v>25.953967292550001</c:v>
                </c:pt>
                <c:pt idx="18855">
                  <c:v>25.955343868729699</c:v>
                </c:pt>
                <c:pt idx="18856">
                  <c:v>25.956720444909401</c:v>
                </c:pt>
                <c:pt idx="18857">
                  <c:v>25.958097021089198</c:v>
                </c:pt>
                <c:pt idx="18858">
                  <c:v>25.9594735972689</c:v>
                </c:pt>
                <c:pt idx="18859">
                  <c:v>25.960850173448598</c:v>
                </c:pt>
                <c:pt idx="18860">
                  <c:v>25.9622267496283</c:v>
                </c:pt>
                <c:pt idx="18861">
                  <c:v>25.963603325808101</c:v>
                </c:pt>
                <c:pt idx="18862">
                  <c:v>25.9649799019878</c:v>
                </c:pt>
                <c:pt idx="18863">
                  <c:v>25.966356478167501</c:v>
                </c:pt>
                <c:pt idx="18864">
                  <c:v>25.9677330543472</c:v>
                </c:pt>
                <c:pt idx="18865">
                  <c:v>25.969109630527001</c:v>
                </c:pt>
                <c:pt idx="18866">
                  <c:v>25.970486206706699</c:v>
                </c:pt>
                <c:pt idx="18867">
                  <c:v>25.971862782886401</c:v>
                </c:pt>
                <c:pt idx="18868">
                  <c:v>25.973239359066099</c:v>
                </c:pt>
                <c:pt idx="18869">
                  <c:v>25.9746159352459</c:v>
                </c:pt>
                <c:pt idx="18870">
                  <c:v>25.975992511425599</c:v>
                </c:pt>
                <c:pt idx="18871">
                  <c:v>25.9773690876053</c:v>
                </c:pt>
                <c:pt idx="18872">
                  <c:v>25.978745663784998</c:v>
                </c:pt>
                <c:pt idx="18873">
                  <c:v>25.9801222399648</c:v>
                </c:pt>
                <c:pt idx="18874">
                  <c:v>25.981498816144502</c:v>
                </c:pt>
                <c:pt idx="18875">
                  <c:v>25.9828753923242</c:v>
                </c:pt>
                <c:pt idx="18876">
                  <c:v>25.984251968503902</c:v>
                </c:pt>
                <c:pt idx="18877">
                  <c:v>25.985628544683699</c:v>
                </c:pt>
                <c:pt idx="18878">
                  <c:v>25.987005120863401</c:v>
                </c:pt>
                <c:pt idx="18879">
                  <c:v>25.988381697043099</c:v>
                </c:pt>
                <c:pt idx="18880">
                  <c:v>25.989758273222801</c:v>
                </c:pt>
                <c:pt idx="18881">
                  <c:v>25.991134849402599</c:v>
                </c:pt>
                <c:pt idx="18882">
                  <c:v>25.9925114255823</c:v>
                </c:pt>
                <c:pt idx="18883">
                  <c:v>25.993888001761999</c:v>
                </c:pt>
                <c:pt idx="18884">
                  <c:v>25.9952645779417</c:v>
                </c:pt>
                <c:pt idx="18885">
                  <c:v>25.996641154121502</c:v>
                </c:pt>
                <c:pt idx="18886">
                  <c:v>25.9980177303012</c:v>
                </c:pt>
                <c:pt idx="18887">
                  <c:v>25.999394306480902</c:v>
                </c:pt>
                <c:pt idx="18888">
                  <c:v>26.000770882660699</c:v>
                </c:pt>
                <c:pt idx="18889">
                  <c:v>26.002147458840401</c:v>
                </c:pt>
                <c:pt idx="18890">
                  <c:v>26.003524035020099</c:v>
                </c:pt>
                <c:pt idx="18891">
                  <c:v>26.004900611199801</c:v>
                </c:pt>
                <c:pt idx="18892">
                  <c:v>26.006277187379599</c:v>
                </c:pt>
                <c:pt idx="18893">
                  <c:v>26.007653763559301</c:v>
                </c:pt>
                <c:pt idx="18894">
                  <c:v>26.009030339738999</c:v>
                </c:pt>
                <c:pt idx="18895">
                  <c:v>26.010406915918701</c:v>
                </c:pt>
                <c:pt idx="18896">
                  <c:v>26.011783492098498</c:v>
                </c:pt>
                <c:pt idx="18897">
                  <c:v>26.0131600682782</c:v>
                </c:pt>
                <c:pt idx="18898">
                  <c:v>26.014536644457898</c:v>
                </c:pt>
                <c:pt idx="18899">
                  <c:v>26.0159132206376</c:v>
                </c:pt>
                <c:pt idx="18900">
                  <c:v>26.017289796817401</c:v>
                </c:pt>
                <c:pt idx="18901">
                  <c:v>26.0186663729971</c:v>
                </c:pt>
                <c:pt idx="18902">
                  <c:v>26.020042949176801</c:v>
                </c:pt>
                <c:pt idx="18903">
                  <c:v>26.021419525356499</c:v>
                </c:pt>
                <c:pt idx="18904">
                  <c:v>26.022796101536301</c:v>
                </c:pt>
                <c:pt idx="18905">
                  <c:v>26.024172677715999</c:v>
                </c:pt>
                <c:pt idx="18906">
                  <c:v>26.025549253895701</c:v>
                </c:pt>
                <c:pt idx="18907">
                  <c:v>26.026925830075399</c:v>
                </c:pt>
                <c:pt idx="18908">
                  <c:v>26.0283024062552</c:v>
                </c:pt>
                <c:pt idx="18909">
                  <c:v>26.029678982434898</c:v>
                </c:pt>
                <c:pt idx="18910">
                  <c:v>26.0310555586146</c:v>
                </c:pt>
                <c:pt idx="18911">
                  <c:v>26.032432134794298</c:v>
                </c:pt>
                <c:pt idx="18912">
                  <c:v>26.0338087109741</c:v>
                </c:pt>
                <c:pt idx="18913">
                  <c:v>26.035185287153801</c:v>
                </c:pt>
                <c:pt idx="18914">
                  <c:v>26.0365618633335</c:v>
                </c:pt>
                <c:pt idx="18915">
                  <c:v>26.037938439513201</c:v>
                </c:pt>
                <c:pt idx="18916">
                  <c:v>26.039315015692999</c:v>
                </c:pt>
                <c:pt idx="18917">
                  <c:v>26.040691591872701</c:v>
                </c:pt>
                <c:pt idx="18918">
                  <c:v>26.042068168052399</c:v>
                </c:pt>
                <c:pt idx="18919">
                  <c:v>26.0434447442322</c:v>
                </c:pt>
                <c:pt idx="18920">
                  <c:v>26.044821320411899</c:v>
                </c:pt>
                <c:pt idx="18921">
                  <c:v>26.0461978965916</c:v>
                </c:pt>
                <c:pt idx="18922">
                  <c:v>26.047574472771299</c:v>
                </c:pt>
                <c:pt idx="18923">
                  <c:v>26.0489510489511</c:v>
                </c:pt>
                <c:pt idx="18924">
                  <c:v>26.050327625130802</c:v>
                </c:pt>
                <c:pt idx="18925">
                  <c:v>26.0517042013105</c:v>
                </c:pt>
                <c:pt idx="18926">
                  <c:v>26.053080777490202</c:v>
                </c:pt>
                <c:pt idx="18927">
                  <c:v>26.054457353669999</c:v>
                </c:pt>
                <c:pt idx="18928">
                  <c:v>26.055833929849701</c:v>
                </c:pt>
                <c:pt idx="18929">
                  <c:v>26.057210506029399</c:v>
                </c:pt>
                <c:pt idx="18930">
                  <c:v>26.058587082209101</c:v>
                </c:pt>
                <c:pt idx="18931">
                  <c:v>26.059963658388899</c:v>
                </c:pt>
                <c:pt idx="18932">
                  <c:v>26.0613402345686</c:v>
                </c:pt>
                <c:pt idx="18933">
                  <c:v>26.062716810748299</c:v>
                </c:pt>
                <c:pt idx="18934">
                  <c:v>26.064093386928</c:v>
                </c:pt>
                <c:pt idx="18935">
                  <c:v>26.065469963107802</c:v>
                </c:pt>
                <c:pt idx="18936">
                  <c:v>26.0668465392875</c:v>
                </c:pt>
                <c:pt idx="18937">
                  <c:v>26.068223115467202</c:v>
                </c:pt>
                <c:pt idx="18938">
                  <c:v>26.0695996916469</c:v>
                </c:pt>
                <c:pt idx="18939">
                  <c:v>26.070976267826701</c:v>
                </c:pt>
                <c:pt idx="18940">
                  <c:v>26.072352844006399</c:v>
                </c:pt>
                <c:pt idx="18941">
                  <c:v>26.073729420186101</c:v>
                </c:pt>
                <c:pt idx="18942">
                  <c:v>26.075105996365799</c:v>
                </c:pt>
                <c:pt idx="18943">
                  <c:v>26.076482572545601</c:v>
                </c:pt>
                <c:pt idx="18944">
                  <c:v>26.077859148725299</c:v>
                </c:pt>
                <c:pt idx="18945">
                  <c:v>26.079235724905001</c:v>
                </c:pt>
                <c:pt idx="18946">
                  <c:v>26.080612301084798</c:v>
                </c:pt>
                <c:pt idx="18947">
                  <c:v>26.0819888772645</c:v>
                </c:pt>
                <c:pt idx="18948">
                  <c:v>26.083365453444198</c:v>
                </c:pt>
                <c:pt idx="18949">
                  <c:v>26.0847420296239</c:v>
                </c:pt>
                <c:pt idx="18950">
                  <c:v>26.086118605803598</c:v>
                </c:pt>
                <c:pt idx="18951">
                  <c:v>26.0874951819834</c:v>
                </c:pt>
                <c:pt idx="18952">
                  <c:v>26.088871758163101</c:v>
                </c:pt>
                <c:pt idx="18953">
                  <c:v>26.0902483343428</c:v>
                </c:pt>
                <c:pt idx="18954">
                  <c:v>26.091624910522601</c:v>
                </c:pt>
                <c:pt idx="18955">
                  <c:v>26.093001486702299</c:v>
                </c:pt>
                <c:pt idx="18956">
                  <c:v>26.094378062882001</c:v>
                </c:pt>
                <c:pt idx="18957">
                  <c:v>26.095754639061699</c:v>
                </c:pt>
                <c:pt idx="18958">
                  <c:v>26.0971312152415</c:v>
                </c:pt>
                <c:pt idx="18959">
                  <c:v>26.098507791421198</c:v>
                </c:pt>
                <c:pt idx="18960">
                  <c:v>26.0998843676009</c:v>
                </c:pt>
                <c:pt idx="18961">
                  <c:v>26.101260943780598</c:v>
                </c:pt>
                <c:pt idx="18962">
                  <c:v>26.1026375199604</c:v>
                </c:pt>
                <c:pt idx="18963">
                  <c:v>26.104014096140101</c:v>
                </c:pt>
                <c:pt idx="18964">
                  <c:v>26.1053906723198</c:v>
                </c:pt>
                <c:pt idx="18965">
                  <c:v>26.106767248499501</c:v>
                </c:pt>
                <c:pt idx="18966">
                  <c:v>26.108143824679299</c:v>
                </c:pt>
                <c:pt idx="18967">
                  <c:v>26.109520400859001</c:v>
                </c:pt>
                <c:pt idx="18968">
                  <c:v>26.110896977038699</c:v>
                </c:pt>
                <c:pt idx="18969">
                  <c:v>26.112273553218401</c:v>
                </c:pt>
                <c:pt idx="18970">
                  <c:v>26.113650129398199</c:v>
                </c:pt>
                <c:pt idx="18971">
                  <c:v>26.1150267055779</c:v>
                </c:pt>
                <c:pt idx="18972">
                  <c:v>26.116403281757599</c:v>
                </c:pt>
                <c:pt idx="18973">
                  <c:v>26.1177798579373</c:v>
                </c:pt>
                <c:pt idx="18974">
                  <c:v>26.119156434117102</c:v>
                </c:pt>
                <c:pt idx="18975">
                  <c:v>26.1205330102968</c:v>
                </c:pt>
                <c:pt idx="18976">
                  <c:v>26.121909586476502</c:v>
                </c:pt>
                <c:pt idx="18977">
                  <c:v>26.1232861626562</c:v>
                </c:pt>
                <c:pt idx="18978">
                  <c:v>26.124662738836001</c:v>
                </c:pt>
                <c:pt idx="18979">
                  <c:v>26.126039315015699</c:v>
                </c:pt>
                <c:pt idx="18980">
                  <c:v>26.127415891195401</c:v>
                </c:pt>
                <c:pt idx="18981">
                  <c:v>26.128792467375199</c:v>
                </c:pt>
                <c:pt idx="18982">
                  <c:v>26.130169043554901</c:v>
                </c:pt>
                <c:pt idx="18983">
                  <c:v>26.131545619734599</c:v>
                </c:pt>
                <c:pt idx="18984">
                  <c:v>26.132922195914301</c:v>
                </c:pt>
                <c:pt idx="18985">
                  <c:v>26.134298772094098</c:v>
                </c:pt>
                <c:pt idx="18986">
                  <c:v>26.1356753482738</c:v>
                </c:pt>
                <c:pt idx="18987">
                  <c:v>26.137051924453498</c:v>
                </c:pt>
                <c:pt idx="18988">
                  <c:v>26.1384285006332</c:v>
                </c:pt>
                <c:pt idx="18989">
                  <c:v>26.139805076813001</c:v>
                </c:pt>
                <c:pt idx="18990">
                  <c:v>26.141181652992699</c:v>
                </c:pt>
                <c:pt idx="18991">
                  <c:v>26.142558229172401</c:v>
                </c:pt>
                <c:pt idx="18992">
                  <c:v>26.143934805352099</c:v>
                </c:pt>
                <c:pt idx="18993">
                  <c:v>26.145311381531901</c:v>
                </c:pt>
                <c:pt idx="18994">
                  <c:v>26.146687957711599</c:v>
                </c:pt>
                <c:pt idx="18995">
                  <c:v>26.148064533891301</c:v>
                </c:pt>
                <c:pt idx="18996">
                  <c:v>26.149441110070999</c:v>
                </c:pt>
                <c:pt idx="18997">
                  <c:v>26.1508176862508</c:v>
                </c:pt>
                <c:pt idx="18998">
                  <c:v>26.152194262430498</c:v>
                </c:pt>
                <c:pt idx="18999">
                  <c:v>26.1535708386102</c:v>
                </c:pt>
                <c:pt idx="19000">
                  <c:v>26.154947414789898</c:v>
                </c:pt>
                <c:pt idx="19001">
                  <c:v>26.1563239909697</c:v>
                </c:pt>
                <c:pt idx="19002">
                  <c:v>26.157700567149401</c:v>
                </c:pt>
                <c:pt idx="19003">
                  <c:v>26.1590771433291</c:v>
                </c:pt>
                <c:pt idx="19004">
                  <c:v>26.160453719508801</c:v>
                </c:pt>
                <c:pt idx="19005">
                  <c:v>26.161830295688599</c:v>
                </c:pt>
                <c:pt idx="19006">
                  <c:v>26.163206871868301</c:v>
                </c:pt>
                <c:pt idx="19007">
                  <c:v>26.164583448047999</c:v>
                </c:pt>
                <c:pt idx="19008">
                  <c:v>26.165960024227701</c:v>
                </c:pt>
                <c:pt idx="19009">
                  <c:v>26.167336600407499</c:v>
                </c:pt>
                <c:pt idx="19010">
                  <c:v>26.1687131765872</c:v>
                </c:pt>
                <c:pt idx="19011">
                  <c:v>26.170089752766899</c:v>
                </c:pt>
                <c:pt idx="19012">
                  <c:v>26.1714663289466</c:v>
                </c:pt>
                <c:pt idx="19013">
                  <c:v>26.172842905126402</c:v>
                </c:pt>
                <c:pt idx="19014">
                  <c:v>26.1742194813061</c:v>
                </c:pt>
                <c:pt idx="19015">
                  <c:v>26.175596057485802</c:v>
                </c:pt>
                <c:pt idx="19016">
                  <c:v>26.176972633665599</c:v>
                </c:pt>
                <c:pt idx="19017">
                  <c:v>26.178349209845301</c:v>
                </c:pt>
                <c:pt idx="19018">
                  <c:v>26.179725786024999</c:v>
                </c:pt>
                <c:pt idx="19019">
                  <c:v>26.181102362204701</c:v>
                </c:pt>
                <c:pt idx="19020">
                  <c:v>26.182478938384499</c:v>
                </c:pt>
                <c:pt idx="19021">
                  <c:v>26.1838555145642</c:v>
                </c:pt>
                <c:pt idx="19022">
                  <c:v>26.185232090743899</c:v>
                </c:pt>
                <c:pt idx="19023">
                  <c:v>26.1866086669236</c:v>
                </c:pt>
                <c:pt idx="19024">
                  <c:v>26.187985243103402</c:v>
                </c:pt>
                <c:pt idx="19025">
                  <c:v>26.1893618192831</c:v>
                </c:pt>
                <c:pt idx="19026">
                  <c:v>26.190738395462802</c:v>
                </c:pt>
                <c:pt idx="19027">
                  <c:v>26.1921149716425</c:v>
                </c:pt>
                <c:pt idx="19028">
                  <c:v>26.193491547822301</c:v>
                </c:pt>
                <c:pt idx="19029">
                  <c:v>26.194868124001999</c:v>
                </c:pt>
                <c:pt idx="19030">
                  <c:v>26.196244700181701</c:v>
                </c:pt>
                <c:pt idx="19031">
                  <c:v>26.197621276361399</c:v>
                </c:pt>
                <c:pt idx="19032">
                  <c:v>26.198997852541201</c:v>
                </c:pt>
                <c:pt idx="19033">
                  <c:v>26.200374428720899</c:v>
                </c:pt>
                <c:pt idx="19034">
                  <c:v>26.201751004900601</c:v>
                </c:pt>
                <c:pt idx="19035">
                  <c:v>26.203127581080299</c:v>
                </c:pt>
                <c:pt idx="19036">
                  <c:v>26.2045041572601</c:v>
                </c:pt>
                <c:pt idx="19037">
                  <c:v>26.205880733439798</c:v>
                </c:pt>
                <c:pt idx="19038">
                  <c:v>26.2072573096195</c:v>
                </c:pt>
                <c:pt idx="19039">
                  <c:v>26.208633885799198</c:v>
                </c:pt>
                <c:pt idx="19040">
                  <c:v>26.210010461979</c:v>
                </c:pt>
                <c:pt idx="19041">
                  <c:v>26.211387038158701</c:v>
                </c:pt>
                <c:pt idx="19042">
                  <c:v>26.2127636143384</c:v>
                </c:pt>
                <c:pt idx="19043">
                  <c:v>26.214140190518101</c:v>
                </c:pt>
                <c:pt idx="19044">
                  <c:v>26.215516766697899</c:v>
                </c:pt>
                <c:pt idx="19045">
                  <c:v>26.216893342877601</c:v>
                </c:pt>
                <c:pt idx="19046">
                  <c:v>26.218269919057299</c:v>
                </c:pt>
                <c:pt idx="19047">
                  <c:v>26.2196464952371</c:v>
                </c:pt>
                <c:pt idx="19048">
                  <c:v>26.221023071416798</c:v>
                </c:pt>
                <c:pt idx="19049">
                  <c:v>26.2223996475965</c:v>
                </c:pt>
                <c:pt idx="19050">
                  <c:v>26.223776223776198</c:v>
                </c:pt>
                <c:pt idx="19051">
                  <c:v>26.225152799956</c:v>
                </c:pt>
                <c:pt idx="19052">
                  <c:v>26.226529376135701</c:v>
                </c:pt>
                <c:pt idx="19053">
                  <c:v>26.2279059523154</c:v>
                </c:pt>
                <c:pt idx="19054">
                  <c:v>26.229282528495101</c:v>
                </c:pt>
                <c:pt idx="19055">
                  <c:v>26.230659104674899</c:v>
                </c:pt>
                <c:pt idx="19056">
                  <c:v>26.232035680854601</c:v>
                </c:pt>
                <c:pt idx="19057">
                  <c:v>26.233412257034299</c:v>
                </c:pt>
                <c:pt idx="19058">
                  <c:v>26.234788833214001</c:v>
                </c:pt>
                <c:pt idx="19059">
                  <c:v>26.236165409393799</c:v>
                </c:pt>
                <c:pt idx="19060">
                  <c:v>26.2375419855735</c:v>
                </c:pt>
                <c:pt idx="19061">
                  <c:v>26.238918561753199</c:v>
                </c:pt>
                <c:pt idx="19062">
                  <c:v>26.2402951379329</c:v>
                </c:pt>
                <c:pt idx="19063">
                  <c:v>26.241671714112702</c:v>
                </c:pt>
                <c:pt idx="19064">
                  <c:v>26.2430482902924</c:v>
                </c:pt>
                <c:pt idx="19065">
                  <c:v>26.244424866472102</c:v>
                </c:pt>
                <c:pt idx="19066">
                  <c:v>26.2458014426518</c:v>
                </c:pt>
                <c:pt idx="19067">
                  <c:v>26.247178018831601</c:v>
                </c:pt>
                <c:pt idx="19068">
                  <c:v>26.248554595011299</c:v>
                </c:pt>
                <c:pt idx="19069">
                  <c:v>26.249931171191001</c:v>
                </c:pt>
                <c:pt idx="19070">
                  <c:v>26.251307747370699</c:v>
                </c:pt>
                <c:pt idx="19071">
                  <c:v>26.252684323550501</c:v>
                </c:pt>
                <c:pt idx="19072">
                  <c:v>26.254060899730199</c:v>
                </c:pt>
                <c:pt idx="19073">
                  <c:v>26.255437475909901</c:v>
                </c:pt>
                <c:pt idx="19074">
                  <c:v>26.256814052089702</c:v>
                </c:pt>
                <c:pt idx="19075">
                  <c:v>26.2581906282694</c:v>
                </c:pt>
                <c:pt idx="19076">
                  <c:v>26.259567204449102</c:v>
                </c:pt>
                <c:pt idx="19077">
                  <c:v>26.2609437806288</c:v>
                </c:pt>
                <c:pt idx="19078">
                  <c:v>26.262320356808601</c:v>
                </c:pt>
                <c:pt idx="19079">
                  <c:v>26.263696932988299</c:v>
                </c:pt>
                <c:pt idx="19080">
                  <c:v>26.265073509168001</c:v>
                </c:pt>
                <c:pt idx="19081">
                  <c:v>26.266450085347699</c:v>
                </c:pt>
                <c:pt idx="19082">
                  <c:v>26.267826661527501</c:v>
                </c:pt>
                <c:pt idx="19083">
                  <c:v>26.269203237707199</c:v>
                </c:pt>
                <c:pt idx="19084">
                  <c:v>26.270579813886901</c:v>
                </c:pt>
                <c:pt idx="19085">
                  <c:v>26.271956390066599</c:v>
                </c:pt>
                <c:pt idx="19086">
                  <c:v>26.2733329662464</c:v>
                </c:pt>
                <c:pt idx="19087">
                  <c:v>26.274709542426098</c:v>
                </c:pt>
                <c:pt idx="19088">
                  <c:v>26.2760861186058</c:v>
                </c:pt>
                <c:pt idx="19089">
                  <c:v>26.277462694785498</c:v>
                </c:pt>
                <c:pt idx="19090">
                  <c:v>26.2788392709653</c:v>
                </c:pt>
                <c:pt idx="19091">
                  <c:v>26.280215847145001</c:v>
                </c:pt>
                <c:pt idx="19092">
                  <c:v>26.2815924233247</c:v>
                </c:pt>
                <c:pt idx="19093">
                  <c:v>26.282968999504401</c:v>
                </c:pt>
                <c:pt idx="19094">
                  <c:v>26.284345575684199</c:v>
                </c:pt>
                <c:pt idx="19095">
                  <c:v>26.285722151863901</c:v>
                </c:pt>
                <c:pt idx="19096">
                  <c:v>26.287098728043599</c:v>
                </c:pt>
                <c:pt idx="19097">
                  <c:v>26.288475304223301</c:v>
                </c:pt>
                <c:pt idx="19098">
                  <c:v>26.289851880403099</c:v>
                </c:pt>
                <c:pt idx="19099">
                  <c:v>26.2912284565828</c:v>
                </c:pt>
                <c:pt idx="19100">
                  <c:v>26.292605032762498</c:v>
                </c:pt>
                <c:pt idx="19101">
                  <c:v>26.2939816089422</c:v>
                </c:pt>
                <c:pt idx="19102">
                  <c:v>26.295358185122002</c:v>
                </c:pt>
                <c:pt idx="19103">
                  <c:v>26.2967347613017</c:v>
                </c:pt>
                <c:pt idx="19104">
                  <c:v>26.298111337481402</c:v>
                </c:pt>
                <c:pt idx="19105">
                  <c:v>26.2994879136611</c:v>
                </c:pt>
                <c:pt idx="19106">
                  <c:v>26.300864489840901</c:v>
                </c:pt>
                <c:pt idx="19107">
                  <c:v>26.302241066020599</c:v>
                </c:pt>
                <c:pt idx="19108">
                  <c:v>26.303617642200301</c:v>
                </c:pt>
                <c:pt idx="19109">
                  <c:v>26.304994218380099</c:v>
                </c:pt>
                <c:pt idx="19110">
                  <c:v>26.3063707945598</c:v>
                </c:pt>
                <c:pt idx="19111">
                  <c:v>26.307747370739499</c:v>
                </c:pt>
                <c:pt idx="19112">
                  <c:v>26.3091239469192</c:v>
                </c:pt>
                <c:pt idx="19113">
                  <c:v>26.310500523099002</c:v>
                </c:pt>
                <c:pt idx="19114">
                  <c:v>26.3118770992787</c:v>
                </c:pt>
                <c:pt idx="19115">
                  <c:v>26.313253675458402</c:v>
                </c:pt>
                <c:pt idx="19116">
                  <c:v>26.3146302516381</c:v>
                </c:pt>
                <c:pt idx="19117">
                  <c:v>26.316006827817901</c:v>
                </c:pt>
                <c:pt idx="19118">
                  <c:v>26.317383403997599</c:v>
                </c:pt>
                <c:pt idx="19119">
                  <c:v>26.318759980177301</c:v>
                </c:pt>
                <c:pt idx="19120">
                  <c:v>26.320136556356999</c:v>
                </c:pt>
                <c:pt idx="19121">
                  <c:v>26.321513132536801</c:v>
                </c:pt>
                <c:pt idx="19122">
                  <c:v>26.322889708716499</c:v>
                </c:pt>
                <c:pt idx="19123">
                  <c:v>26.324266284896201</c:v>
                </c:pt>
                <c:pt idx="19124">
                  <c:v>26.325642861075899</c:v>
                </c:pt>
                <c:pt idx="19125">
                  <c:v>26.3270194372557</c:v>
                </c:pt>
                <c:pt idx="19126">
                  <c:v>26.328396013435398</c:v>
                </c:pt>
                <c:pt idx="19127">
                  <c:v>26.3297725896151</c:v>
                </c:pt>
                <c:pt idx="19128">
                  <c:v>26.331149165794798</c:v>
                </c:pt>
                <c:pt idx="19129">
                  <c:v>26.332525741974599</c:v>
                </c:pt>
                <c:pt idx="19130">
                  <c:v>26.333902318154301</c:v>
                </c:pt>
                <c:pt idx="19131">
                  <c:v>26.335278894333999</c:v>
                </c:pt>
                <c:pt idx="19132">
                  <c:v>26.336655470513701</c:v>
                </c:pt>
                <c:pt idx="19133">
                  <c:v>26.338032046693499</c:v>
                </c:pt>
                <c:pt idx="19134">
                  <c:v>26.339408622873201</c:v>
                </c:pt>
                <c:pt idx="19135">
                  <c:v>26.340785199052899</c:v>
                </c:pt>
                <c:pt idx="19136">
                  <c:v>26.342161775232601</c:v>
                </c:pt>
                <c:pt idx="19137">
                  <c:v>26.343538351412398</c:v>
                </c:pt>
                <c:pt idx="19138">
                  <c:v>26.3449149275921</c:v>
                </c:pt>
                <c:pt idx="19139">
                  <c:v>26.346291503771798</c:v>
                </c:pt>
                <c:pt idx="19140">
                  <c:v>26.3476680799515</c:v>
                </c:pt>
                <c:pt idx="19141">
                  <c:v>26.349044656131301</c:v>
                </c:pt>
                <c:pt idx="19142">
                  <c:v>26.350421232311</c:v>
                </c:pt>
                <c:pt idx="19143">
                  <c:v>26.351797808490701</c:v>
                </c:pt>
                <c:pt idx="19144">
                  <c:v>26.353174384670499</c:v>
                </c:pt>
                <c:pt idx="19145">
                  <c:v>26.354550960850201</c:v>
                </c:pt>
                <c:pt idx="19146">
                  <c:v>26.355927537029899</c:v>
                </c:pt>
                <c:pt idx="19147">
                  <c:v>26.357304113209601</c:v>
                </c:pt>
                <c:pt idx="19148">
                  <c:v>26.358680689389399</c:v>
                </c:pt>
                <c:pt idx="19149">
                  <c:v>26.3600572655691</c:v>
                </c:pt>
                <c:pt idx="19150">
                  <c:v>26.361433841748799</c:v>
                </c:pt>
                <c:pt idx="19151">
                  <c:v>26.3628104179285</c:v>
                </c:pt>
                <c:pt idx="19152">
                  <c:v>26.364186994108302</c:v>
                </c:pt>
                <c:pt idx="19153">
                  <c:v>26.365563570288</c:v>
                </c:pt>
                <c:pt idx="19154">
                  <c:v>26.366940146467702</c:v>
                </c:pt>
                <c:pt idx="19155">
                  <c:v>26.3683167226474</c:v>
                </c:pt>
                <c:pt idx="19156">
                  <c:v>26.369693298827201</c:v>
                </c:pt>
                <c:pt idx="19157">
                  <c:v>26.371069875006899</c:v>
                </c:pt>
                <c:pt idx="19158">
                  <c:v>26.372446451186601</c:v>
                </c:pt>
                <c:pt idx="19159">
                  <c:v>26.373823027366299</c:v>
                </c:pt>
                <c:pt idx="19160">
                  <c:v>26.3751996035461</c:v>
                </c:pt>
                <c:pt idx="19161">
                  <c:v>26.376576179725799</c:v>
                </c:pt>
                <c:pt idx="19162">
                  <c:v>26.3779527559055</c:v>
                </c:pt>
                <c:pt idx="19163">
                  <c:v>26.379329332085199</c:v>
                </c:pt>
                <c:pt idx="19164">
                  <c:v>26.380705908265</c:v>
                </c:pt>
                <c:pt idx="19165">
                  <c:v>26.382082484444702</c:v>
                </c:pt>
                <c:pt idx="19166">
                  <c:v>26.3834590606244</c:v>
                </c:pt>
                <c:pt idx="19167">
                  <c:v>26.384835636804102</c:v>
                </c:pt>
                <c:pt idx="19168">
                  <c:v>26.386212212983899</c:v>
                </c:pt>
                <c:pt idx="19169">
                  <c:v>26.387588789163601</c:v>
                </c:pt>
                <c:pt idx="19170">
                  <c:v>26.388965365343299</c:v>
                </c:pt>
                <c:pt idx="19171">
                  <c:v>26.390341941523001</c:v>
                </c:pt>
                <c:pt idx="19172">
                  <c:v>26.391718517702799</c:v>
                </c:pt>
                <c:pt idx="19173">
                  <c:v>26.393095093882501</c:v>
                </c:pt>
                <c:pt idx="19174">
                  <c:v>26.394471670062199</c:v>
                </c:pt>
                <c:pt idx="19175">
                  <c:v>26.395848246242</c:v>
                </c:pt>
                <c:pt idx="19176">
                  <c:v>26.397224822421698</c:v>
                </c:pt>
                <c:pt idx="19177">
                  <c:v>26.3986013986014</c:v>
                </c:pt>
                <c:pt idx="19178">
                  <c:v>26.399977974781098</c:v>
                </c:pt>
                <c:pt idx="19179">
                  <c:v>26.4013545509609</c:v>
                </c:pt>
                <c:pt idx="19180">
                  <c:v>26.402731127140601</c:v>
                </c:pt>
                <c:pt idx="19181">
                  <c:v>26.4041077033203</c:v>
                </c:pt>
                <c:pt idx="19182">
                  <c:v>26.405484279500001</c:v>
                </c:pt>
                <c:pt idx="19183">
                  <c:v>26.406860855679799</c:v>
                </c:pt>
                <c:pt idx="19184">
                  <c:v>26.408237431859501</c:v>
                </c:pt>
                <c:pt idx="19185">
                  <c:v>26.409614008039199</c:v>
                </c:pt>
                <c:pt idx="19186">
                  <c:v>26.410990584218901</c:v>
                </c:pt>
                <c:pt idx="19187">
                  <c:v>26.412367160398698</c:v>
                </c:pt>
                <c:pt idx="19188">
                  <c:v>26.4137437365784</c:v>
                </c:pt>
                <c:pt idx="19189">
                  <c:v>26.415120312758098</c:v>
                </c:pt>
                <c:pt idx="19190">
                  <c:v>26.4164968889378</c:v>
                </c:pt>
                <c:pt idx="19191">
                  <c:v>26.417873465117601</c:v>
                </c:pt>
                <c:pt idx="19192">
                  <c:v>26.4192500412973</c:v>
                </c:pt>
                <c:pt idx="19193">
                  <c:v>26.420626617477001</c:v>
                </c:pt>
                <c:pt idx="19194">
                  <c:v>26.4220031936567</c:v>
                </c:pt>
                <c:pt idx="19195">
                  <c:v>26.423379769836501</c:v>
                </c:pt>
                <c:pt idx="19196">
                  <c:v>26.424756346016199</c:v>
                </c:pt>
                <c:pt idx="19197">
                  <c:v>26.426132922195901</c:v>
                </c:pt>
                <c:pt idx="19198">
                  <c:v>26.427509498375599</c:v>
                </c:pt>
                <c:pt idx="19199">
                  <c:v>26.4288860745554</c:v>
                </c:pt>
                <c:pt idx="19200">
                  <c:v>26.430262650735099</c:v>
                </c:pt>
                <c:pt idx="19201">
                  <c:v>26.4316392269148</c:v>
                </c:pt>
                <c:pt idx="19202">
                  <c:v>26.433015803094602</c:v>
                </c:pt>
                <c:pt idx="19203">
                  <c:v>26.4343923792743</c:v>
                </c:pt>
                <c:pt idx="19204">
                  <c:v>26.435768955454002</c:v>
                </c:pt>
                <c:pt idx="19205">
                  <c:v>26.4371455316337</c:v>
                </c:pt>
                <c:pt idx="19206">
                  <c:v>26.438522107813501</c:v>
                </c:pt>
                <c:pt idx="19207">
                  <c:v>26.439898683993199</c:v>
                </c:pt>
                <c:pt idx="19208">
                  <c:v>26.441275260172901</c:v>
                </c:pt>
                <c:pt idx="19209">
                  <c:v>26.442651836352599</c:v>
                </c:pt>
                <c:pt idx="19210">
                  <c:v>26.444028412532401</c:v>
                </c:pt>
                <c:pt idx="19211">
                  <c:v>26.445404988712099</c:v>
                </c:pt>
                <c:pt idx="19212">
                  <c:v>26.446781564891801</c:v>
                </c:pt>
                <c:pt idx="19213">
                  <c:v>26.448158141071499</c:v>
                </c:pt>
                <c:pt idx="19214">
                  <c:v>26.4495347172513</c:v>
                </c:pt>
                <c:pt idx="19215">
                  <c:v>26.450911293430998</c:v>
                </c:pt>
                <c:pt idx="19216">
                  <c:v>26.4522878696107</c:v>
                </c:pt>
                <c:pt idx="19217">
                  <c:v>26.453664445790402</c:v>
                </c:pt>
                <c:pt idx="19218">
                  <c:v>26.455041021970199</c:v>
                </c:pt>
                <c:pt idx="19219">
                  <c:v>26.456417598149901</c:v>
                </c:pt>
                <c:pt idx="19220">
                  <c:v>26.457794174329599</c:v>
                </c:pt>
                <c:pt idx="19221">
                  <c:v>26.459170750509301</c:v>
                </c:pt>
                <c:pt idx="19222">
                  <c:v>26.460547326689099</c:v>
                </c:pt>
                <c:pt idx="19223">
                  <c:v>26.461923902868801</c:v>
                </c:pt>
                <c:pt idx="19224">
                  <c:v>26.463300479048499</c:v>
                </c:pt>
                <c:pt idx="19225">
                  <c:v>26.464677055228201</c:v>
                </c:pt>
                <c:pt idx="19226">
                  <c:v>26.466053631407998</c:v>
                </c:pt>
                <c:pt idx="19227">
                  <c:v>26.4674302075877</c:v>
                </c:pt>
                <c:pt idx="19228">
                  <c:v>26.468806783767398</c:v>
                </c:pt>
                <c:pt idx="19229">
                  <c:v>26.4701833599471</c:v>
                </c:pt>
                <c:pt idx="19230">
                  <c:v>26.471559936126901</c:v>
                </c:pt>
                <c:pt idx="19231">
                  <c:v>26.4729365123066</c:v>
                </c:pt>
                <c:pt idx="19232">
                  <c:v>26.474313088486301</c:v>
                </c:pt>
                <c:pt idx="19233">
                  <c:v>26.475689664666099</c:v>
                </c:pt>
                <c:pt idx="19234">
                  <c:v>26.477066240845801</c:v>
                </c:pt>
                <c:pt idx="19235">
                  <c:v>26.478442817025499</c:v>
                </c:pt>
                <c:pt idx="19236">
                  <c:v>26.479819393205201</c:v>
                </c:pt>
                <c:pt idx="19237">
                  <c:v>26.481195969384999</c:v>
                </c:pt>
                <c:pt idx="19238">
                  <c:v>26.4825725455647</c:v>
                </c:pt>
                <c:pt idx="19239">
                  <c:v>26.483949121744399</c:v>
                </c:pt>
                <c:pt idx="19240">
                  <c:v>26.4853256979241</c:v>
                </c:pt>
                <c:pt idx="19241">
                  <c:v>26.486702274103902</c:v>
                </c:pt>
                <c:pt idx="19242">
                  <c:v>26.4880788502836</c:v>
                </c:pt>
                <c:pt idx="19243">
                  <c:v>26.489455426463302</c:v>
                </c:pt>
                <c:pt idx="19244">
                  <c:v>26.490832002643</c:v>
                </c:pt>
                <c:pt idx="19245">
                  <c:v>26.492208578822801</c:v>
                </c:pt>
                <c:pt idx="19246">
                  <c:v>26.493585155002499</c:v>
                </c:pt>
                <c:pt idx="19247">
                  <c:v>26.494961731182201</c:v>
                </c:pt>
                <c:pt idx="19248">
                  <c:v>26.496338307361899</c:v>
                </c:pt>
                <c:pt idx="19249">
                  <c:v>26.4977148835417</c:v>
                </c:pt>
                <c:pt idx="19250">
                  <c:v>26.499091459721399</c:v>
                </c:pt>
                <c:pt idx="19251">
                  <c:v>26.5004680359011</c:v>
                </c:pt>
                <c:pt idx="19252">
                  <c:v>26.501844612080799</c:v>
                </c:pt>
                <c:pt idx="19253">
                  <c:v>26.5032211882606</c:v>
                </c:pt>
                <c:pt idx="19254">
                  <c:v>26.504597764440302</c:v>
                </c:pt>
                <c:pt idx="19255">
                  <c:v>26.50597434062</c:v>
                </c:pt>
                <c:pt idx="19256">
                  <c:v>26.507350916799702</c:v>
                </c:pt>
                <c:pt idx="19257">
                  <c:v>26.508727492979499</c:v>
                </c:pt>
                <c:pt idx="19258">
                  <c:v>26.510104069159201</c:v>
                </c:pt>
                <c:pt idx="19259">
                  <c:v>26.511480645338899</c:v>
                </c:pt>
                <c:pt idx="19260">
                  <c:v>26.512857221518601</c:v>
                </c:pt>
                <c:pt idx="19261">
                  <c:v>26.514233797698399</c:v>
                </c:pt>
                <c:pt idx="19262">
                  <c:v>26.515610373878101</c:v>
                </c:pt>
                <c:pt idx="19263">
                  <c:v>26.516986950057799</c:v>
                </c:pt>
                <c:pt idx="19264">
                  <c:v>26.518363526237501</c:v>
                </c:pt>
                <c:pt idx="19265">
                  <c:v>26.519740102417298</c:v>
                </c:pt>
                <c:pt idx="19266">
                  <c:v>26.521116678597</c:v>
                </c:pt>
                <c:pt idx="19267">
                  <c:v>26.522493254776698</c:v>
                </c:pt>
                <c:pt idx="19268">
                  <c:v>26.5238698309565</c:v>
                </c:pt>
                <c:pt idx="19269">
                  <c:v>26.525246407136201</c:v>
                </c:pt>
                <c:pt idx="19270">
                  <c:v>26.5266229833159</c:v>
                </c:pt>
                <c:pt idx="19271">
                  <c:v>26.527999559495601</c:v>
                </c:pt>
                <c:pt idx="19272">
                  <c:v>26.529376135675399</c:v>
                </c:pt>
                <c:pt idx="19273">
                  <c:v>26.530752711855101</c:v>
                </c:pt>
                <c:pt idx="19274">
                  <c:v>26.532129288034799</c:v>
                </c:pt>
                <c:pt idx="19275">
                  <c:v>26.533505864214501</c:v>
                </c:pt>
                <c:pt idx="19276">
                  <c:v>26.534882440394298</c:v>
                </c:pt>
                <c:pt idx="19277">
                  <c:v>26.536259016574</c:v>
                </c:pt>
                <c:pt idx="19278">
                  <c:v>26.537635592753698</c:v>
                </c:pt>
                <c:pt idx="19279">
                  <c:v>26.5390121689334</c:v>
                </c:pt>
                <c:pt idx="19280">
                  <c:v>26.540388745113201</c:v>
                </c:pt>
                <c:pt idx="19281">
                  <c:v>26.5417653212929</c:v>
                </c:pt>
                <c:pt idx="19282">
                  <c:v>26.543141897472601</c:v>
                </c:pt>
                <c:pt idx="19283">
                  <c:v>26.5445184736523</c:v>
                </c:pt>
                <c:pt idx="19284">
                  <c:v>26.545895049832101</c:v>
                </c:pt>
                <c:pt idx="19285">
                  <c:v>26.547271626011799</c:v>
                </c:pt>
                <c:pt idx="19286">
                  <c:v>26.548648202191501</c:v>
                </c:pt>
                <c:pt idx="19287">
                  <c:v>26.550024778371199</c:v>
                </c:pt>
                <c:pt idx="19288">
                  <c:v>26.551401354551</c:v>
                </c:pt>
                <c:pt idx="19289">
                  <c:v>26.552777930730699</c:v>
                </c:pt>
                <c:pt idx="19290">
                  <c:v>26.5541545069104</c:v>
                </c:pt>
                <c:pt idx="19291">
                  <c:v>26.555531083090099</c:v>
                </c:pt>
                <c:pt idx="19292">
                  <c:v>26.5569076592699</c:v>
                </c:pt>
                <c:pt idx="19293">
                  <c:v>26.558284235449602</c:v>
                </c:pt>
                <c:pt idx="19294">
                  <c:v>26.5596608116293</c:v>
                </c:pt>
                <c:pt idx="19295">
                  <c:v>26.561037387809002</c:v>
                </c:pt>
                <c:pt idx="19296">
                  <c:v>26.562413963988799</c:v>
                </c:pt>
                <c:pt idx="19297">
                  <c:v>26.563790540168501</c:v>
                </c:pt>
                <c:pt idx="19298">
                  <c:v>26.565167116348199</c:v>
                </c:pt>
                <c:pt idx="19299">
                  <c:v>26.566543692527901</c:v>
                </c:pt>
                <c:pt idx="19300">
                  <c:v>26.567920268707699</c:v>
                </c:pt>
                <c:pt idx="19301">
                  <c:v>26.569296844887401</c:v>
                </c:pt>
                <c:pt idx="19302">
                  <c:v>26.570673421067099</c:v>
                </c:pt>
                <c:pt idx="19303">
                  <c:v>26.5720499972469</c:v>
                </c:pt>
                <c:pt idx="19304">
                  <c:v>26.573426573426602</c:v>
                </c:pt>
                <c:pt idx="19305">
                  <c:v>26.5748031496063</c:v>
                </c:pt>
                <c:pt idx="19306">
                  <c:v>26.576179725786002</c:v>
                </c:pt>
                <c:pt idx="19307">
                  <c:v>26.577556301965799</c:v>
                </c:pt>
                <c:pt idx="19308">
                  <c:v>26.578932878145501</c:v>
                </c:pt>
                <c:pt idx="19309">
                  <c:v>26.580309454325199</c:v>
                </c:pt>
                <c:pt idx="19310">
                  <c:v>26.581686030504901</c:v>
                </c:pt>
                <c:pt idx="19311">
                  <c:v>26.583062606684699</c:v>
                </c:pt>
                <c:pt idx="19312">
                  <c:v>26.584439182864401</c:v>
                </c:pt>
                <c:pt idx="19313">
                  <c:v>26.585815759044099</c:v>
                </c:pt>
                <c:pt idx="19314">
                  <c:v>26.587192335223801</c:v>
                </c:pt>
                <c:pt idx="19315">
                  <c:v>26.588568911403598</c:v>
                </c:pt>
                <c:pt idx="19316">
                  <c:v>26.5899454875833</c:v>
                </c:pt>
                <c:pt idx="19317">
                  <c:v>26.591322063762998</c:v>
                </c:pt>
                <c:pt idx="19318">
                  <c:v>26.5926986399427</c:v>
                </c:pt>
                <c:pt idx="19319">
                  <c:v>26.594075216122501</c:v>
                </c:pt>
                <c:pt idx="19320">
                  <c:v>26.5954517923022</c:v>
                </c:pt>
                <c:pt idx="19321">
                  <c:v>26.596828368481901</c:v>
                </c:pt>
                <c:pt idx="19322">
                  <c:v>26.5982049446616</c:v>
                </c:pt>
                <c:pt idx="19323">
                  <c:v>26.599581520841401</c:v>
                </c:pt>
                <c:pt idx="19324">
                  <c:v>26.600958097021099</c:v>
                </c:pt>
                <c:pt idx="19325">
                  <c:v>26.602334673200801</c:v>
                </c:pt>
                <c:pt idx="19326">
                  <c:v>26.603711249380499</c:v>
                </c:pt>
                <c:pt idx="19327">
                  <c:v>26.6050878255603</c:v>
                </c:pt>
                <c:pt idx="19328">
                  <c:v>26.606464401739998</c:v>
                </c:pt>
                <c:pt idx="19329">
                  <c:v>26.6078409779197</c:v>
                </c:pt>
                <c:pt idx="19330">
                  <c:v>26.609217554099398</c:v>
                </c:pt>
                <c:pt idx="19331">
                  <c:v>26.6105941302792</c:v>
                </c:pt>
                <c:pt idx="19332">
                  <c:v>26.611970706458902</c:v>
                </c:pt>
                <c:pt idx="19333">
                  <c:v>26.6133472826386</c:v>
                </c:pt>
                <c:pt idx="19334">
                  <c:v>26.614723858818401</c:v>
                </c:pt>
                <c:pt idx="19335">
                  <c:v>26.616100434998099</c:v>
                </c:pt>
                <c:pt idx="19336">
                  <c:v>26.617477011177801</c:v>
                </c:pt>
                <c:pt idx="19337">
                  <c:v>26.618853587357499</c:v>
                </c:pt>
                <c:pt idx="19338">
                  <c:v>26.6202301635373</c:v>
                </c:pt>
                <c:pt idx="19339">
                  <c:v>26.621606739716999</c:v>
                </c:pt>
                <c:pt idx="19340">
                  <c:v>26.6229833158967</c:v>
                </c:pt>
                <c:pt idx="19341">
                  <c:v>26.624359892076399</c:v>
                </c:pt>
                <c:pt idx="19342">
                  <c:v>26.6257364682562</c:v>
                </c:pt>
                <c:pt idx="19343">
                  <c:v>26.627113044435902</c:v>
                </c:pt>
                <c:pt idx="19344">
                  <c:v>26.6284896206156</c:v>
                </c:pt>
                <c:pt idx="19345">
                  <c:v>26.629866196795302</c:v>
                </c:pt>
                <c:pt idx="19346">
                  <c:v>26.631242772975099</c:v>
                </c:pt>
                <c:pt idx="19347">
                  <c:v>26.632619349154801</c:v>
                </c:pt>
                <c:pt idx="19348">
                  <c:v>26.633995925334499</c:v>
                </c:pt>
                <c:pt idx="19349">
                  <c:v>26.635372501514201</c:v>
                </c:pt>
                <c:pt idx="19350">
                  <c:v>26.636749077693999</c:v>
                </c:pt>
                <c:pt idx="19351">
                  <c:v>26.638125653873701</c:v>
                </c:pt>
                <c:pt idx="19352">
                  <c:v>26.639502230053399</c:v>
                </c:pt>
                <c:pt idx="19353">
                  <c:v>26.640878806233101</c:v>
                </c:pt>
                <c:pt idx="19354">
                  <c:v>26.642255382412898</c:v>
                </c:pt>
                <c:pt idx="19355">
                  <c:v>26.6436319585926</c:v>
                </c:pt>
                <c:pt idx="19356">
                  <c:v>26.645008534772298</c:v>
                </c:pt>
                <c:pt idx="19357">
                  <c:v>26.646385110952</c:v>
                </c:pt>
                <c:pt idx="19358">
                  <c:v>26.647761687131801</c:v>
                </c:pt>
                <c:pt idx="19359">
                  <c:v>26.649138263311499</c:v>
                </c:pt>
                <c:pt idx="19360">
                  <c:v>26.650514839491201</c:v>
                </c:pt>
                <c:pt idx="19361">
                  <c:v>26.651891415670999</c:v>
                </c:pt>
                <c:pt idx="19362">
                  <c:v>26.653267991850701</c:v>
                </c:pt>
                <c:pt idx="19363">
                  <c:v>26.654644568030399</c:v>
                </c:pt>
                <c:pt idx="19364">
                  <c:v>26.656021144210101</c:v>
                </c:pt>
                <c:pt idx="19365">
                  <c:v>26.657397720389898</c:v>
                </c:pt>
                <c:pt idx="19366">
                  <c:v>26.6587742965696</c:v>
                </c:pt>
                <c:pt idx="19367">
                  <c:v>26.660150872749298</c:v>
                </c:pt>
                <c:pt idx="19368">
                  <c:v>26.661527448929</c:v>
                </c:pt>
                <c:pt idx="19369">
                  <c:v>26.662904025108801</c:v>
                </c:pt>
                <c:pt idx="19370">
                  <c:v>26.6642806012885</c:v>
                </c:pt>
                <c:pt idx="19371">
                  <c:v>26.665657177468201</c:v>
                </c:pt>
                <c:pt idx="19372">
                  <c:v>26.6670337536479</c:v>
                </c:pt>
                <c:pt idx="19373">
                  <c:v>26.668410329827701</c:v>
                </c:pt>
                <c:pt idx="19374">
                  <c:v>26.669786906007399</c:v>
                </c:pt>
                <c:pt idx="19375">
                  <c:v>26.671163482187101</c:v>
                </c:pt>
                <c:pt idx="19376">
                  <c:v>26.672540058366799</c:v>
                </c:pt>
                <c:pt idx="19377">
                  <c:v>26.6739166345466</c:v>
                </c:pt>
                <c:pt idx="19378">
                  <c:v>26.675293210726299</c:v>
                </c:pt>
                <c:pt idx="19379">
                  <c:v>26.676669786906</c:v>
                </c:pt>
                <c:pt idx="19380">
                  <c:v>26.678046363085699</c:v>
                </c:pt>
                <c:pt idx="19381">
                  <c:v>26.6794229392655</c:v>
                </c:pt>
                <c:pt idx="19382">
                  <c:v>26.680799515445202</c:v>
                </c:pt>
                <c:pt idx="19383">
                  <c:v>26.6821760916249</c:v>
                </c:pt>
                <c:pt idx="19384">
                  <c:v>26.683552667804602</c:v>
                </c:pt>
                <c:pt idx="19385">
                  <c:v>26.684929243984399</c:v>
                </c:pt>
                <c:pt idx="19386">
                  <c:v>26.686305820164101</c:v>
                </c:pt>
                <c:pt idx="19387">
                  <c:v>26.687682396343799</c:v>
                </c:pt>
                <c:pt idx="19388">
                  <c:v>26.689058972523501</c:v>
                </c:pt>
                <c:pt idx="19389">
                  <c:v>26.690435548703299</c:v>
                </c:pt>
                <c:pt idx="19390">
                  <c:v>26.691812124883</c:v>
                </c:pt>
                <c:pt idx="19391">
                  <c:v>26.693188701062699</c:v>
                </c:pt>
                <c:pt idx="19392">
                  <c:v>26.6945652772424</c:v>
                </c:pt>
                <c:pt idx="19393">
                  <c:v>26.695941853422202</c:v>
                </c:pt>
                <c:pt idx="19394">
                  <c:v>26.6973184296019</c:v>
                </c:pt>
                <c:pt idx="19395">
                  <c:v>26.698695005781602</c:v>
                </c:pt>
                <c:pt idx="19396">
                  <c:v>26.700071581961399</c:v>
                </c:pt>
                <c:pt idx="19397">
                  <c:v>26.701448158141101</c:v>
                </c:pt>
                <c:pt idx="19398">
                  <c:v>26.702824734320799</c:v>
                </c:pt>
                <c:pt idx="19399">
                  <c:v>26.704201310500501</c:v>
                </c:pt>
                <c:pt idx="19400">
                  <c:v>26.705577886680299</c:v>
                </c:pt>
                <c:pt idx="19401">
                  <c:v>26.706954462860001</c:v>
                </c:pt>
                <c:pt idx="19402">
                  <c:v>26.708331039039699</c:v>
                </c:pt>
                <c:pt idx="19403">
                  <c:v>26.709707615219401</c:v>
                </c:pt>
                <c:pt idx="19404">
                  <c:v>26.711084191399198</c:v>
                </c:pt>
                <c:pt idx="19405">
                  <c:v>26.7124607675789</c:v>
                </c:pt>
                <c:pt idx="19406">
                  <c:v>26.713837343758598</c:v>
                </c:pt>
                <c:pt idx="19407">
                  <c:v>26.7152139199383</c:v>
                </c:pt>
                <c:pt idx="19408">
                  <c:v>26.716590496118101</c:v>
                </c:pt>
                <c:pt idx="19409">
                  <c:v>26.7179670722978</c:v>
                </c:pt>
                <c:pt idx="19410">
                  <c:v>26.719343648477501</c:v>
                </c:pt>
                <c:pt idx="19411">
                  <c:v>26.7207202246572</c:v>
                </c:pt>
                <c:pt idx="19412">
                  <c:v>26.722096800837001</c:v>
                </c:pt>
                <c:pt idx="19413">
                  <c:v>26.723473377016699</c:v>
                </c:pt>
                <c:pt idx="19414">
                  <c:v>26.724849953196401</c:v>
                </c:pt>
                <c:pt idx="19415">
                  <c:v>26.726226529376099</c:v>
                </c:pt>
                <c:pt idx="19416">
                  <c:v>26.7276031055559</c:v>
                </c:pt>
                <c:pt idx="19417">
                  <c:v>26.728979681735598</c:v>
                </c:pt>
                <c:pt idx="19418">
                  <c:v>26.7303562579153</c:v>
                </c:pt>
                <c:pt idx="19419">
                  <c:v>26.731732834094998</c:v>
                </c:pt>
                <c:pt idx="19420">
                  <c:v>26.7331094102748</c:v>
                </c:pt>
                <c:pt idx="19421">
                  <c:v>26.734485986454501</c:v>
                </c:pt>
                <c:pt idx="19422">
                  <c:v>26.7358625626342</c:v>
                </c:pt>
                <c:pt idx="19423">
                  <c:v>26.737239138813901</c:v>
                </c:pt>
                <c:pt idx="19424">
                  <c:v>26.738615714993699</c:v>
                </c:pt>
                <c:pt idx="19425">
                  <c:v>26.739992291173401</c:v>
                </c:pt>
                <c:pt idx="19426">
                  <c:v>26.741368867353099</c:v>
                </c:pt>
                <c:pt idx="19427">
                  <c:v>26.7427454435329</c:v>
                </c:pt>
                <c:pt idx="19428">
                  <c:v>26.744122019712599</c:v>
                </c:pt>
                <c:pt idx="19429">
                  <c:v>26.7454985958923</c:v>
                </c:pt>
                <c:pt idx="19430">
                  <c:v>26.746875172071999</c:v>
                </c:pt>
                <c:pt idx="19431">
                  <c:v>26.7482517482518</c:v>
                </c:pt>
                <c:pt idx="19432">
                  <c:v>26.749628324431502</c:v>
                </c:pt>
                <c:pt idx="19433">
                  <c:v>26.7510049006112</c:v>
                </c:pt>
                <c:pt idx="19434">
                  <c:v>26.752381476790902</c:v>
                </c:pt>
                <c:pt idx="19435">
                  <c:v>26.753758052970699</c:v>
                </c:pt>
                <c:pt idx="19436">
                  <c:v>26.755134629150401</c:v>
                </c:pt>
                <c:pt idx="19437">
                  <c:v>26.756511205330099</c:v>
                </c:pt>
                <c:pt idx="19438">
                  <c:v>26.757887781509801</c:v>
                </c:pt>
                <c:pt idx="19439">
                  <c:v>26.759264357689599</c:v>
                </c:pt>
                <c:pt idx="19440">
                  <c:v>26.760640933869301</c:v>
                </c:pt>
                <c:pt idx="19441">
                  <c:v>26.762017510048999</c:v>
                </c:pt>
                <c:pt idx="19442">
                  <c:v>26.763394086228701</c:v>
                </c:pt>
                <c:pt idx="19443">
                  <c:v>26.764770662408498</c:v>
                </c:pt>
                <c:pt idx="19444">
                  <c:v>26.7661472385882</c:v>
                </c:pt>
                <c:pt idx="19445">
                  <c:v>26.767523814767902</c:v>
                </c:pt>
                <c:pt idx="19446">
                  <c:v>26.7689003909476</c:v>
                </c:pt>
                <c:pt idx="19447">
                  <c:v>26.770276967127401</c:v>
                </c:pt>
                <c:pt idx="19448">
                  <c:v>26.771653543307099</c:v>
                </c:pt>
                <c:pt idx="19449">
                  <c:v>26.773030119486801</c:v>
                </c:pt>
                <c:pt idx="19450">
                  <c:v>26.774406695666499</c:v>
                </c:pt>
                <c:pt idx="19451">
                  <c:v>26.775783271846301</c:v>
                </c:pt>
                <c:pt idx="19452">
                  <c:v>26.777159848025999</c:v>
                </c:pt>
                <c:pt idx="19453">
                  <c:v>26.778536424205701</c:v>
                </c:pt>
                <c:pt idx="19454">
                  <c:v>26.779913000385399</c:v>
                </c:pt>
                <c:pt idx="19455">
                  <c:v>26.7812895765652</c:v>
                </c:pt>
                <c:pt idx="19456">
                  <c:v>26.782666152744898</c:v>
                </c:pt>
                <c:pt idx="19457">
                  <c:v>26.7840427289246</c:v>
                </c:pt>
                <c:pt idx="19458">
                  <c:v>26.785419305104401</c:v>
                </c:pt>
                <c:pt idx="19459">
                  <c:v>26.7867958812841</c:v>
                </c:pt>
                <c:pt idx="19460">
                  <c:v>26.788172457463801</c:v>
                </c:pt>
                <c:pt idx="19461">
                  <c:v>26.7895490336435</c:v>
                </c:pt>
                <c:pt idx="19462">
                  <c:v>26.790925609823301</c:v>
                </c:pt>
                <c:pt idx="19463">
                  <c:v>26.792302186002999</c:v>
                </c:pt>
                <c:pt idx="19464">
                  <c:v>26.793678762182701</c:v>
                </c:pt>
                <c:pt idx="19465">
                  <c:v>26.795055338362399</c:v>
                </c:pt>
                <c:pt idx="19466">
                  <c:v>26.7964319145422</c:v>
                </c:pt>
                <c:pt idx="19467">
                  <c:v>26.797808490721899</c:v>
                </c:pt>
                <c:pt idx="19468">
                  <c:v>26.7991850669016</c:v>
                </c:pt>
                <c:pt idx="19469">
                  <c:v>26.800561643081299</c:v>
                </c:pt>
                <c:pt idx="19470">
                  <c:v>26.8019382192611</c:v>
                </c:pt>
                <c:pt idx="19471">
                  <c:v>26.803314795440802</c:v>
                </c:pt>
                <c:pt idx="19472">
                  <c:v>26.8046913716205</c:v>
                </c:pt>
                <c:pt idx="19473">
                  <c:v>26.806067947800202</c:v>
                </c:pt>
                <c:pt idx="19474">
                  <c:v>26.807444523979999</c:v>
                </c:pt>
                <c:pt idx="19475">
                  <c:v>26.808821100159701</c:v>
                </c:pt>
                <c:pt idx="19476">
                  <c:v>26.810197676339399</c:v>
                </c:pt>
                <c:pt idx="19477">
                  <c:v>26.811574252519101</c:v>
                </c:pt>
                <c:pt idx="19478">
                  <c:v>26.812950828698899</c:v>
                </c:pt>
                <c:pt idx="19479">
                  <c:v>26.8143274048786</c:v>
                </c:pt>
                <c:pt idx="19480">
                  <c:v>26.815703981058299</c:v>
                </c:pt>
                <c:pt idx="19481">
                  <c:v>26.817080557238</c:v>
                </c:pt>
                <c:pt idx="19482">
                  <c:v>26.818457133417802</c:v>
                </c:pt>
                <c:pt idx="19483">
                  <c:v>26.8198337095975</c:v>
                </c:pt>
                <c:pt idx="19484">
                  <c:v>26.821210285777202</c:v>
                </c:pt>
                <c:pt idx="19485">
                  <c:v>26.8225868619569</c:v>
                </c:pt>
                <c:pt idx="19486">
                  <c:v>26.823963438136701</c:v>
                </c:pt>
                <c:pt idx="19487">
                  <c:v>26.825340014316399</c:v>
                </c:pt>
                <c:pt idx="19488">
                  <c:v>26.826716590496101</c:v>
                </c:pt>
                <c:pt idx="19489">
                  <c:v>26.828093166675899</c:v>
                </c:pt>
                <c:pt idx="19490">
                  <c:v>26.829469742855601</c:v>
                </c:pt>
                <c:pt idx="19491">
                  <c:v>26.830846319035299</c:v>
                </c:pt>
                <c:pt idx="19492">
                  <c:v>26.832222895215001</c:v>
                </c:pt>
                <c:pt idx="19493">
                  <c:v>26.833599471394798</c:v>
                </c:pt>
                <c:pt idx="19494">
                  <c:v>26.8349760475745</c:v>
                </c:pt>
                <c:pt idx="19495">
                  <c:v>26.836352623754198</c:v>
                </c:pt>
                <c:pt idx="19496">
                  <c:v>26.8377291999339</c:v>
                </c:pt>
                <c:pt idx="19497">
                  <c:v>26.839105776113701</c:v>
                </c:pt>
                <c:pt idx="19498">
                  <c:v>26.8404823522934</c:v>
                </c:pt>
                <c:pt idx="19499">
                  <c:v>26.841858928473101</c:v>
                </c:pt>
                <c:pt idx="19500">
                  <c:v>26.8432355046528</c:v>
                </c:pt>
                <c:pt idx="19501">
                  <c:v>26.844612080832601</c:v>
                </c:pt>
                <c:pt idx="19502">
                  <c:v>26.845988657012299</c:v>
                </c:pt>
                <c:pt idx="19503">
                  <c:v>26.847365233192001</c:v>
                </c:pt>
                <c:pt idx="19504">
                  <c:v>26.848741809371699</c:v>
                </c:pt>
                <c:pt idx="19505">
                  <c:v>26.8501183855515</c:v>
                </c:pt>
                <c:pt idx="19506">
                  <c:v>26.851494961731198</c:v>
                </c:pt>
                <c:pt idx="19507">
                  <c:v>26.8528715379109</c:v>
                </c:pt>
                <c:pt idx="19508">
                  <c:v>26.854248114090598</c:v>
                </c:pt>
                <c:pt idx="19509">
                  <c:v>26.8556246902704</c:v>
                </c:pt>
                <c:pt idx="19510">
                  <c:v>26.857001266450101</c:v>
                </c:pt>
                <c:pt idx="19511">
                  <c:v>26.8583778426298</c:v>
                </c:pt>
                <c:pt idx="19512">
                  <c:v>26.859754418809501</c:v>
                </c:pt>
                <c:pt idx="19513">
                  <c:v>26.861130994989299</c:v>
                </c:pt>
                <c:pt idx="19514">
                  <c:v>26.862507571169001</c:v>
                </c:pt>
                <c:pt idx="19515">
                  <c:v>26.863884147348699</c:v>
                </c:pt>
                <c:pt idx="19516">
                  <c:v>26.865260723528401</c:v>
                </c:pt>
                <c:pt idx="19517">
                  <c:v>26.866637299708199</c:v>
                </c:pt>
                <c:pt idx="19518">
                  <c:v>26.8680138758879</c:v>
                </c:pt>
                <c:pt idx="19519">
                  <c:v>26.869390452067599</c:v>
                </c:pt>
                <c:pt idx="19520">
                  <c:v>26.8707670282473</c:v>
                </c:pt>
                <c:pt idx="19521">
                  <c:v>26.872143604427102</c:v>
                </c:pt>
                <c:pt idx="19522">
                  <c:v>26.8735201806068</c:v>
                </c:pt>
                <c:pt idx="19523">
                  <c:v>26.874896756786502</c:v>
                </c:pt>
                <c:pt idx="19524">
                  <c:v>26.876273332966299</c:v>
                </c:pt>
                <c:pt idx="19525">
                  <c:v>26.877649909146001</c:v>
                </c:pt>
                <c:pt idx="19526">
                  <c:v>26.879026485325699</c:v>
                </c:pt>
                <c:pt idx="19527">
                  <c:v>26.880403061505401</c:v>
                </c:pt>
                <c:pt idx="19528">
                  <c:v>26.881779637685199</c:v>
                </c:pt>
                <c:pt idx="19529">
                  <c:v>26.883156213864901</c:v>
                </c:pt>
                <c:pt idx="19530">
                  <c:v>26.884532790044599</c:v>
                </c:pt>
                <c:pt idx="19531">
                  <c:v>26.8859093662243</c:v>
                </c:pt>
                <c:pt idx="19532">
                  <c:v>26.887285942404102</c:v>
                </c:pt>
                <c:pt idx="19533">
                  <c:v>26.8886625185838</c:v>
                </c:pt>
                <c:pt idx="19534">
                  <c:v>26.890039094763502</c:v>
                </c:pt>
                <c:pt idx="19535">
                  <c:v>26.8914156709432</c:v>
                </c:pt>
                <c:pt idx="19536">
                  <c:v>26.892792247123001</c:v>
                </c:pt>
                <c:pt idx="19537">
                  <c:v>26.894168823302699</c:v>
                </c:pt>
                <c:pt idx="19538">
                  <c:v>26.895545399482401</c:v>
                </c:pt>
                <c:pt idx="19539">
                  <c:v>26.896921975662099</c:v>
                </c:pt>
                <c:pt idx="19540">
                  <c:v>26.898298551841901</c:v>
                </c:pt>
                <c:pt idx="19541">
                  <c:v>26.899675128021599</c:v>
                </c:pt>
                <c:pt idx="19542">
                  <c:v>26.901051704201301</c:v>
                </c:pt>
                <c:pt idx="19543">
                  <c:v>26.902428280380999</c:v>
                </c:pt>
                <c:pt idx="19544">
                  <c:v>26.9038048565608</c:v>
                </c:pt>
                <c:pt idx="19545">
                  <c:v>26.905181432740498</c:v>
                </c:pt>
                <c:pt idx="19546">
                  <c:v>26.9065580089202</c:v>
                </c:pt>
                <c:pt idx="19547">
                  <c:v>26.907934585099898</c:v>
                </c:pt>
                <c:pt idx="19548">
                  <c:v>26.9093111612797</c:v>
                </c:pt>
                <c:pt idx="19549">
                  <c:v>26.910687737459401</c:v>
                </c:pt>
                <c:pt idx="19550">
                  <c:v>26.9120643136391</c:v>
                </c:pt>
                <c:pt idx="19551">
                  <c:v>26.913440889818801</c:v>
                </c:pt>
                <c:pt idx="19552">
                  <c:v>26.914817465998599</c:v>
                </c:pt>
                <c:pt idx="19553">
                  <c:v>26.916194042178301</c:v>
                </c:pt>
                <c:pt idx="19554">
                  <c:v>26.917570618357999</c:v>
                </c:pt>
                <c:pt idx="19555">
                  <c:v>26.9189471945378</c:v>
                </c:pt>
                <c:pt idx="19556">
                  <c:v>26.920323770717498</c:v>
                </c:pt>
                <c:pt idx="19557">
                  <c:v>26.9217003468972</c:v>
                </c:pt>
                <c:pt idx="19558">
                  <c:v>26.923076923076898</c:v>
                </c:pt>
                <c:pt idx="19559">
                  <c:v>26.9244534992567</c:v>
                </c:pt>
                <c:pt idx="19560">
                  <c:v>26.925830075436402</c:v>
                </c:pt>
                <c:pt idx="19561">
                  <c:v>26.9272066516161</c:v>
                </c:pt>
                <c:pt idx="19562">
                  <c:v>26.928583227795801</c:v>
                </c:pt>
                <c:pt idx="19563">
                  <c:v>26.929959803975599</c:v>
                </c:pt>
                <c:pt idx="19564">
                  <c:v>26.931336380155301</c:v>
                </c:pt>
                <c:pt idx="19565">
                  <c:v>26.932712956334999</c:v>
                </c:pt>
                <c:pt idx="19566">
                  <c:v>26.934089532514701</c:v>
                </c:pt>
                <c:pt idx="19567">
                  <c:v>26.935466108694499</c:v>
                </c:pt>
                <c:pt idx="19568">
                  <c:v>26.9368426848742</c:v>
                </c:pt>
                <c:pt idx="19569">
                  <c:v>26.938219261053899</c:v>
                </c:pt>
                <c:pt idx="19570">
                  <c:v>26.9395958372336</c:v>
                </c:pt>
                <c:pt idx="19571">
                  <c:v>26.940972413413402</c:v>
                </c:pt>
                <c:pt idx="19572">
                  <c:v>26.9423489895931</c:v>
                </c:pt>
                <c:pt idx="19573">
                  <c:v>26.943725565772802</c:v>
                </c:pt>
                <c:pt idx="19574">
                  <c:v>26.9451021419525</c:v>
                </c:pt>
                <c:pt idx="19575">
                  <c:v>26.946478718132301</c:v>
                </c:pt>
                <c:pt idx="19576">
                  <c:v>26.947855294311999</c:v>
                </c:pt>
                <c:pt idx="19577">
                  <c:v>26.949231870491701</c:v>
                </c:pt>
                <c:pt idx="19578">
                  <c:v>26.950608446671399</c:v>
                </c:pt>
                <c:pt idx="19579">
                  <c:v>26.951985022851201</c:v>
                </c:pt>
                <c:pt idx="19580">
                  <c:v>26.953361599030899</c:v>
                </c:pt>
                <c:pt idx="19581">
                  <c:v>26.954738175210601</c:v>
                </c:pt>
                <c:pt idx="19582">
                  <c:v>26.956114751390299</c:v>
                </c:pt>
                <c:pt idx="19583">
                  <c:v>26.9574913275701</c:v>
                </c:pt>
                <c:pt idx="19584">
                  <c:v>26.958867903749798</c:v>
                </c:pt>
                <c:pt idx="19585">
                  <c:v>26.9602444799295</c:v>
                </c:pt>
                <c:pt idx="19586">
                  <c:v>26.961621056109301</c:v>
                </c:pt>
                <c:pt idx="19587">
                  <c:v>26.962997632288999</c:v>
                </c:pt>
                <c:pt idx="19588">
                  <c:v>26.964374208468701</c:v>
                </c:pt>
                <c:pt idx="19589">
                  <c:v>26.965750784648399</c:v>
                </c:pt>
                <c:pt idx="19590">
                  <c:v>26.967127360828201</c:v>
                </c:pt>
                <c:pt idx="19591">
                  <c:v>26.968503937007899</c:v>
                </c:pt>
                <c:pt idx="19592">
                  <c:v>26.969880513187601</c:v>
                </c:pt>
                <c:pt idx="19593">
                  <c:v>26.971257089367299</c:v>
                </c:pt>
                <c:pt idx="19594">
                  <c:v>26.9726336655471</c:v>
                </c:pt>
                <c:pt idx="19595">
                  <c:v>26.974010241726798</c:v>
                </c:pt>
                <c:pt idx="19596">
                  <c:v>26.9753868179065</c:v>
                </c:pt>
                <c:pt idx="19597">
                  <c:v>26.976763394086198</c:v>
                </c:pt>
                <c:pt idx="19598">
                  <c:v>26.978139970266</c:v>
                </c:pt>
                <c:pt idx="19599">
                  <c:v>26.979516546445701</c:v>
                </c:pt>
                <c:pt idx="19600">
                  <c:v>26.9808931226254</c:v>
                </c:pt>
                <c:pt idx="19601">
                  <c:v>26.982269698805101</c:v>
                </c:pt>
                <c:pt idx="19602">
                  <c:v>26.983646274984899</c:v>
                </c:pt>
                <c:pt idx="19603">
                  <c:v>26.985022851164601</c:v>
                </c:pt>
                <c:pt idx="19604">
                  <c:v>26.986399427344299</c:v>
                </c:pt>
                <c:pt idx="19605">
                  <c:v>26.987776003524001</c:v>
                </c:pt>
                <c:pt idx="19606">
                  <c:v>26.989152579703799</c:v>
                </c:pt>
                <c:pt idx="19607">
                  <c:v>26.9905291558835</c:v>
                </c:pt>
                <c:pt idx="19608">
                  <c:v>26.991905732063199</c:v>
                </c:pt>
                <c:pt idx="19609">
                  <c:v>26.9932823082429</c:v>
                </c:pt>
                <c:pt idx="19610">
                  <c:v>26.994658884422702</c:v>
                </c:pt>
                <c:pt idx="19611">
                  <c:v>26.9960354606024</c:v>
                </c:pt>
                <c:pt idx="19612">
                  <c:v>26.997412036782102</c:v>
                </c:pt>
                <c:pt idx="19613">
                  <c:v>26.9987886129618</c:v>
                </c:pt>
                <c:pt idx="19614">
                  <c:v>27.000165189141601</c:v>
                </c:pt>
                <c:pt idx="19615">
                  <c:v>27.001541765321299</c:v>
                </c:pt>
                <c:pt idx="19616">
                  <c:v>27.002918341501001</c:v>
                </c:pt>
                <c:pt idx="19617">
                  <c:v>27.004294917680799</c:v>
                </c:pt>
                <c:pt idx="19618">
                  <c:v>27.0056714938605</c:v>
                </c:pt>
                <c:pt idx="19619">
                  <c:v>27.007048070040199</c:v>
                </c:pt>
                <c:pt idx="19620">
                  <c:v>27.0084246462199</c:v>
                </c:pt>
                <c:pt idx="19621">
                  <c:v>27.009801222399702</c:v>
                </c:pt>
                <c:pt idx="19622">
                  <c:v>27.0111777985794</c:v>
                </c:pt>
                <c:pt idx="19623">
                  <c:v>27.012554374759102</c:v>
                </c:pt>
                <c:pt idx="19624">
                  <c:v>27.0139309509388</c:v>
                </c:pt>
                <c:pt idx="19625">
                  <c:v>27.015307527118601</c:v>
                </c:pt>
                <c:pt idx="19626">
                  <c:v>27.016684103298299</c:v>
                </c:pt>
                <c:pt idx="19627">
                  <c:v>27.018060679478001</c:v>
                </c:pt>
                <c:pt idx="19628">
                  <c:v>27.019437255657699</c:v>
                </c:pt>
                <c:pt idx="19629">
                  <c:v>27.020813831837501</c:v>
                </c:pt>
                <c:pt idx="19630">
                  <c:v>27.022190408017199</c:v>
                </c:pt>
                <c:pt idx="19631">
                  <c:v>27.023566984196901</c:v>
                </c:pt>
                <c:pt idx="19632">
                  <c:v>27.024943560376599</c:v>
                </c:pt>
                <c:pt idx="19633">
                  <c:v>27.0263201365564</c:v>
                </c:pt>
                <c:pt idx="19634">
                  <c:v>27.027696712736098</c:v>
                </c:pt>
                <c:pt idx="19635">
                  <c:v>27.0290732889158</c:v>
                </c:pt>
                <c:pt idx="19636">
                  <c:v>27.030449865095498</c:v>
                </c:pt>
                <c:pt idx="19637">
                  <c:v>27.0318264412753</c:v>
                </c:pt>
                <c:pt idx="19638">
                  <c:v>27.033203017455001</c:v>
                </c:pt>
                <c:pt idx="19639">
                  <c:v>27.0345795936347</c:v>
                </c:pt>
                <c:pt idx="19640">
                  <c:v>27.035956169814401</c:v>
                </c:pt>
                <c:pt idx="19641">
                  <c:v>27.037332745994199</c:v>
                </c:pt>
                <c:pt idx="19642">
                  <c:v>27.038709322173901</c:v>
                </c:pt>
                <c:pt idx="19643">
                  <c:v>27.040085898353599</c:v>
                </c:pt>
                <c:pt idx="19644">
                  <c:v>27.041462474533301</c:v>
                </c:pt>
                <c:pt idx="19645">
                  <c:v>27.042839050713098</c:v>
                </c:pt>
                <c:pt idx="19646">
                  <c:v>27.0442156268928</c:v>
                </c:pt>
                <c:pt idx="19647">
                  <c:v>27.045592203072498</c:v>
                </c:pt>
                <c:pt idx="19648">
                  <c:v>27.0469687792523</c:v>
                </c:pt>
                <c:pt idx="19649">
                  <c:v>27.048345355432001</c:v>
                </c:pt>
                <c:pt idx="19650">
                  <c:v>27.0497219316117</c:v>
                </c:pt>
                <c:pt idx="19651">
                  <c:v>27.051098507791401</c:v>
                </c:pt>
                <c:pt idx="19652">
                  <c:v>27.052475083971199</c:v>
                </c:pt>
                <c:pt idx="19653">
                  <c:v>27.053851660150901</c:v>
                </c:pt>
                <c:pt idx="19654">
                  <c:v>27.055228236330599</c:v>
                </c:pt>
                <c:pt idx="19655">
                  <c:v>27.056604812510301</c:v>
                </c:pt>
                <c:pt idx="19656">
                  <c:v>27.057981388690099</c:v>
                </c:pt>
                <c:pt idx="19657">
                  <c:v>27.0593579648698</c:v>
                </c:pt>
                <c:pt idx="19658">
                  <c:v>27.060734541049499</c:v>
                </c:pt>
                <c:pt idx="19659">
                  <c:v>27.0621111172292</c:v>
                </c:pt>
                <c:pt idx="19660">
                  <c:v>27.063487693409002</c:v>
                </c:pt>
                <c:pt idx="19661">
                  <c:v>27.0648642695887</c:v>
                </c:pt>
                <c:pt idx="19662">
                  <c:v>27.066240845768402</c:v>
                </c:pt>
                <c:pt idx="19663">
                  <c:v>27.0676174219481</c:v>
                </c:pt>
                <c:pt idx="19664">
                  <c:v>27.068993998127901</c:v>
                </c:pt>
                <c:pt idx="19665">
                  <c:v>27.070370574307599</c:v>
                </c:pt>
                <c:pt idx="19666">
                  <c:v>27.071747150487301</c:v>
                </c:pt>
                <c:pt idx="19667">
                  <c:v>27.073123726666999</c:v>
                </c:pt>
                <c:pt idx="19668">
                  <c:v>27.074500302846801</c:v>
                </c:pt>
                <c:pt idx="19669">
                  <c:v>27.075876879026499</c:v>
                </c:pt>
                <c:pt idx="19670">
                  <c:v>27.077253455206201</c:v>
                </c:pt>
                <c:pt idx="19671">
                  <c:v>27.078630031385899</c:v>
                </c:pt>
                <c:pt idx="19672">
                  <c:v>27.0800066075657</c:v>
                </c:pt>
                <c:pt idx="19673">
                  <c:v>27.081383183745402</c:v>
                </c:pt>
                <c:pt idx="19674">
                  <c:v>27.0827597599251</c:v>
                </c:pt>
                <c:pt idx="19675">
                  <c:v>27.084136336104802</c:v>
                </c:pt>
                <c:pt idx="19676">
                  <c:v>27.085512912284599</c:v>
                </c:pt>
                <c:pt idx="19677">
                  <c:v>27.086889488464301</c:v>
                </c:pt>
                <c:pt idx="19678">
                  <c:v>27.088266064643999</c:v>
                </c:pt>
                <c:pt idx="19679">
                  <c:v>27.089642640823701</c:v>
                </c:pt>
                <c:pt idx="19680">
                  <c:v>27.091019217003499</c:v>
                </c:pt>
                <c:pt idx="19681">
                  <c:v>27.092395793183201</c:v>
                </c:pt>
                <c:pt idx="19682">
                  <c:v>27.093772369362899</c:v>
                </c:pt>
                <c:pt idx="19683">
                  <c:v>27.0951489455427</c:v>
                </c:pt>
                <c:pt idx="19684">
                  <c:v>27.096525521722398</c:v>
                </c:pt>
                <c:pt idx="19685">
                  <c:v>27.0979020979021</c:v>
                </c:pt>
                <c:pt idx="19686">
                  <c:v>27.099278674081798</c:v>
                </c:pt>
                <c:pt idx="19687">
                  <c:v>27.1006552502616</c:v>
                </c:pt>
                <c:pt idx="19688">
                  <c:v>27.102031826441301</c:v>
                </c:pt>
                <c:pt idx="19689">
                  <c:v>27.103408402621</c:v>
                </c:pt>
                <c:pt idx="19690">
                  <c:v>27.104784978800701</c:v>
                </c:pt>
                <c:pt idx="19691">
                  <c:v>27.106161554980499</c:v>
                </c:pt>
                <c:pt idx="19692">
                  <c:v>27.107538131160201</c:v>
                </c:pt>
                <c:pt idx="19693">
                  <c:v>27.108914707339899</c:v>
                </c:pt>
                <c:pt idx="19694">
                  <c:v>27.110291283519601</c:v>
                </c:pt>
                <c:pt idx="19695">
                  <c:v>27.111667859699399</c:v>
                </c:pt>
                <c:pt idx="19696">
                  <c:v>27.1130444358791</c:v>
                </c:pt>
                <c:pt idx="19697">
                  <c:v>27.114421012058799</c:v>
                </c:pt>
                <c:pt idx="19698">
                  <c:v>27.1157975882385</c:v>
                </c:pt>
                <c:pt idx="19699">
                  <c:v>27.117174164418302</c:v>
                </c:pt>
                <c:pt idx="19700">
                  <c:v>27.118550740598</c:v>
                </c:pt>
                <c:pt idx="19701">
                  <c:v>27.119927316777702</c:v>
                </c:pt>
                <c:pt idx="19702">
                  <c:v>27.1213038929574</c:v>
                </c:pt>
                <c:pt idx="19703">
                  <c:v>27.122680469137201</c:v>
                </c:pt>
                <c:pt idx="19704">
                  <c:v>27.124057045316899</c:v>
                </c:pt>
                <c:pt idx="19705">
                  <c:v>27.125433621496601</c:v>
                </c:pt>
                <c:pt idx="19706">
                  <c:v>27.126810197676299</c:v>
                </c:pt>
                <c:pt idx="19707">
                  <c:v>27.1281867738561</c:v>
                </c:pt>
                <c:pt idx="19708">
                  <c:v>27.129563350035799</c:v>
                </c:pt>
                <c:pt idx="19709">
                  <c:v>27.1309399262155</c:v>
                </c:pt>
                <c:pt idx="19710">
                  <c:v>27.132316502395199</c:v>
                </c:pt>
                <c:pt idx="19711">
                  <c:v>27.133693078575</c:v>
                </c:pt>
                <c:pt idx="19712">
                  <c:v>27.135069654754702</c:v>
                </c:pt>
                <c:pt idx="19713">
                  <c:v>27.1364462309344</c:v>
                </c:pt>
                <c:pt idx="19714">
                  <c:v>27.137822807114201</c:v>
                </c:pt>
                <c:pt idx="19715">
                  <c:v>27.139199383293899</c:v>
                </c:pt>
                <c:pt idx="19716">
                  <c:v>27.140575959473601</c:v>
                </c:pt>
                <c:pt idx="19717">
                  <c:v>27.141952535653299</c:v>
                </c:pt>
                <c:pt idx="19718">
                  <c:v>27.143329111833101</c:v>
                </c:pt>
                <c:pt idx="19719">
                  <c:v>27.144705688012799</c:v>
                </c:pt>
                <c:pt idx="19720">
                  <c:v>27.146082264192501</c:v>
                </c:pt>
                <c:pt idx="19721">
                  <c:v>27.147458840372199</c:v>
                </c:pt>
                <c:pt idx="19722">
                  <c:v>27.148835416552</c:v>
                </c:pt>
                <c:pt idx="19723">
                  <c:v>27.150211992731698</c:v>
                </c:pt>
                <c:pt idx="19724">
                  <c:v>27.1515885689114</c:v>
                </c:pt>
                <c:pt idx="19725">
                  <c:v>27.152965145091098</c:v>
                </c:pt>
                <c:pt idx="19726">
                  <c:v>27.1543417212709</c:v>
                </c:pt>
                <c:pt idx="19727">
                  <c:v>27.155718297450601</c:v>
                </c:pt>
                <c:pt idx="19728">
                  <c:v>27.1570948736303</c:v>
                </c:pt>
                <c:pt idx="19729">
                  <c:v>27.158471449810001</c:v>
                </c:pt>
                <c:pt idx="19730">
                  <c:v>27.159848025989799</c:v>
                </c:pt>
                <c:pt idx="19731">
                  <c:v>27.161224602169501</c:v>
                </c:pt>
                <c:pt idx="19732">
                  <c:v>27.162601178349199</c:v>
                </c:pt>
                <c:pt idx="19733">
                  <c:v>27.163977754528901</c:v>
                </c:pt>
                <c:pt idx="19734">
                  <c:v>27.165354330708698</c:v>
                </c:pt>
                <c:pt idx="19735">
                  <c:v>27.1667309068884</c:v>
                </c:pt>
                <c:pt idx="19736">
                  <c:v>27.168107483068098</c:v>
                </c:pt>
                <c:pt idx="19737">
                  <c:v>27.1694840592478</c:v>
                </c:pt>
                <c:pt idx="19738">
                  <c:v>27.170860635427601</c:v>
                </c:pt>
                <c:pt idx="19739">
                  <c:v>27.1722372116073</c:v>
                </c:pt>
                <c:pt idx="19740">
                  <c:v>27.173613787787001</c:v>
                </c:pt>
                <c:pt idx="19741">
                  <c:v>27.1749903639667</c:v>
                </c:pt>
                <c:pt idx="19742">
                  <c:v>27.176366940146501</c:v>
                </c:pt>
                <c:pt idx="19743">
                  <c:v>27.177743516326199</c:v>
                </c:pt>
                <c:pt idx="19744">
                  <c:v>27.179120092505901</c:v>
                </c:pt>
                <c:pt idx="19745">
                  <c:v>27.180496668685699</c:v>
                </c:pt>
                <c:pt idx="19746">
                  <c:v>27.1818732448654</c:v>
                </c:pt>
                <c:pt idx="19747">
                  <c:v>27.183249821045099</c:v>
                </c:pt>
                <c:pt idx="19748">
                  <c:v>27.1846263972248</c:v>
                </c:pt>
                <c:pt idx="19749">
                  <c:v>27.186002973404602</c:v>
                </c:pt>
                <c:pt idx="19750">
                  <c:v>27.1873795495843</c:v>
                </c:pt>
                <c:pt idx="19751">
                  <c:v>27.188756125764002</c:v>
                </c:pt>
                <c:pt idx="19752">
                  <c:v>27.1901327019437</c:v>
                </c:pt>
                <c:pt idx="19753">
                  <c:v>27.191509278123501</c:v>
                </c:pt>
                <c:pt idx="19754">
                  <c:v>27.192885854303199</c:v>
                </c:pt>
                <c:pt idx="19755">
                  <c:v>27.194262430482901</c:v>
                </c:pt>
                <c:pt idx="19756">
                  <c:v>27.195639006662599</c:v>
                </c:pt>
                <c:pt idx="19757">
                  <c:v>27.197015582842401</c:v>
                </c:pt>
                <c:pt idx="19758">
                  <c:v>27.198392159022099</c:v>
                </c:pt>
                <c:pt idx="19759">
                  <c:v>27.1997687352018</c:v>
                </c:pt>
                <c:pt idx="19760">
                  <c:v>27.201145311381499</c:v>
                </c:pt>
                <c:pt idx="19761">
                  <c:v>27.2025218875613</c:v>
                </c:pt>
                <c:pt idx="19762">
                  <c:v>27.203898463741002</c:v>
                </c:pt>
                <c:pt idx="19763">
                  <c:v>27.2052750399207</c:v>
                </c:pt>
                <c:pt idx="19764">
                  <c:v>27.206651616100402</c:v>
                </c:pt>
                <c:pt idx="19765">
                  <c:v>27.208028192280199</c:v>
                </c:pt>
                <c:pt idx="19766">
                  <c:v>27.209404768459901</c:v>
                </c:pt>
                <c:pt idx="19767">
                  <c:v>27.210781344639599</c:v>
                </c:pt>
                <c:pt idx="19768">
                  <c:v>27.212157920819301</c:v>
                </c:pt>
                <c:pt idx="19769">
                  <c:v>27.213534496999099</c:v>
                </c:pt>
                <c:pt idx="19770">
                  <c:v>27.214911073178801</c:v>
                </c:pt>
                <c:pt idx="19771">
                  <c:v>27.216287649358499</c:v>
                </c:pt>
                <c:pt idx="19772">
                  <c:v>27.217664225538201</c:v>
                </c:pt>
                <c:pt idx="19773">
                  <c:v>27.219040801717998</c:v>
                </c:pt>
                <c:pt idx="19774">
                  <c:v>27.2204173778977</c:v>
                </c:pt>
                <c:pt idx="19775">
                  <c:v>27.221793954077398</c:v>
                </c:pt>
                <c:pt idx="19776">
                  <c:v>27.2231705302572</c:v>
                </c:pt>
                <c:pt idx="19777">
                  <c:v>27.224547106436901</c:v>
                </c:pt>
                <c:pt idx="19778">
                  <c:v>27.2259236826166</c:v>
                </c:pt>
                <c:pt idx="19779">
                  <c:v>27.227300258796301</c:v>
                </c:pt>
                <c:pt idx="19780">
                  <c:v>27.228676834976099</c:v>
                </c:pt>
                <c:pt idx="19781">
                  <c:v>27.230053411155801</c:v>
                </c:pt>
                <c:pt idx="19782">
                  <c:v>27.231429987335499</c:v>
                </c:pt>
                <c:pt idx="19783">
                  <c:v>27.232806563515201</c:v>
                </c:pt>
                <c:pt idx="19784">
                  <c:v>27.234183139694998</c:v>
                </c:pt>
                <c:pt idx="19785">
                  <c:v>27.2355597158747</c:v>
                </c:pt>
                <c:pt idx="19786">
                  <c:v>27.236936292054398</c:v>
                </c:pt>
                <c:pt idx="19787">
                  <c:v>27.2383128682341</c:v>
                </c:pt>
                <c:pt idx="19788">
                  <c:v>27.239689444413901</c:v>
                </c:pt>
                <c:pt idx="19789">
                  <c:v>27.2410660205936</c:v>
                </c:pt>
                <c:pt idx="19790">
                  <c:v>27.242442596773301</c:v>
                </c:pt>
                <c:pt idx="19791">
                  <c:v>27.243819172953</c:v>
                </c:pt>
                <c:pt idx="19792">
                  <c:v>27.245195749132801</c:v>
                </c:pt>
                <c:pt idx="19793">
                  <c:v>27.246572325312499</c:v>
                </c:pt>
                <c:pt idx="19794">
                  <c:v>27.247948901492201</c:v>
                </c:pt>
                <c:pt idx="19795">
                  <c:v>27.249325477671899</c:v>
                </c:pt>
                <c:pt idx="19796">
                  <c:v>27.2507020538517</c:v>
                </c:pt>
                <c:pt idx="19797">
                  <c:v>27.252078630031399</c:v>
                </c:pt>
                <c:pt idx="19798">
                  <c:v>27.2534552062111</c:v>
                </c:pt>
                <c:pt idx="19799">
                  <c:v>27.254831782390799</c:v>
                </c:pt>
                <c:pt idx="19800">
                  <c:v>27.2562083585706</c:v>
                </c:pt>
                <c:pt idx="19801">
                  <c:v>27.257584934750302</c:v>
                </c:pt>
                <c:pt idx="19802">
                  <c:v>27.25896151093</c:v>
                </c:pt>
                <c:pt idx="19803">
                  <c:v>27.260338087109702</c:v>
                </c:pt>
                <c:pt idx="19804">
                  <c:v>27.261714663289499</c:v>
                </c:pt>
                <c:pt idx="19805">
                  <c:v>27.263091239469201</c:v>
                </c:pt>
                <c:pt idx="19806">
                  <c:v>27.264467815648899</c:v>
                </c:pt>
                <c:pt idx="19807">
                  <c:v>27.265844391828601</c:v>
                </c:pt>
                <c:pt idx="19808">
                  <c:v>27.267220968008399</c:v>
                </c:pt>
                <c:pt idx="19809">
                  <c:v>27.268597544188101</c:v>
                </c:pt>
                <c:pt idx="19810">
                  <c:v>27.269974120367799</c:v>
                </c:pt>
                <c:pt idx="19811">
                  <c:v>27.2713506965476</c:v>
                </c:pt>
                <c:pt idx="19812">
                  <c:v>27.272727272727298</c:v>
                </c:pt>
                <c:pt idx="19813">
                  <c:v>27.274103848907</c:v>
                </c:pt>
                <c:pt idx="19814">
                  <c:v>27.275480425086698</c:v>
                </c:pt>
                <c:pt idx="19815">
                  <c:v>27.276857001266499</c:v>
                </c:pt>
                <c:pt idx="19816">
                  <c:v>27.278233577446201</c:v>
                </c:pt>
                <c:pt idx="19817">
                  <c:v>27.279610153625899</c:v>
                </c:pt>
                <c:pt idx="19818">
                  <c:v>27.280986729805601</c:v>
                </c:pt>
                <c:pt idx="19819">
                  <c:v>27.282363305985399</c:v>
                </c:pt>
                <c:pt idx="19820">
                  <c:v>27.283739882165101</c:v>
                </c:pt>
                <c:pt idx="19821">
                  <c:v>27.285116458344799</c:v>
                </c:pt>
                <c:pt idx="19822">
                  <c:v>27.286493034524501</c:v>
                </c:pt>
                <c:pt idx="19823">
                  <c:v>27.287869610704298</c:v>
                </c:pt>
                <c:pt idx="19824">
                  <c:v>27.289246186884</c:v>
                </c:pt>
                <c:pt idx="19825">
                  <c:v>27.290622763063698</c:v>
                </c:pt>
                <c:pt idx="19826">
                  <c:v>27.2919993392434</c:v>
                </c:pt>
                <c:pt idx="19827">
                  <c:v>27.293375915423201</c:v>
                </c:pt>
                <c:pt idx="19828">
                  <c:v>27.2947524916029</c:v>
                </c:pt>
                <c:pt idx="19829">
                  <c:v>27.296129067782601</c:v>
                </c:pt>
                <c:pt idx="19830">
                  <c:v>27.2975056439623</c:v>
                </c:pt>
                <c:pt idx="19831">
                  <c:v>27.298882220142101</c:v>
                </c:pt>
                <c:pt idx="19832">
                  <c:v>27.300258796321799</c:v>
                </c:pt>
                <c:pt idx="19833">
                  <c:v>27.301635372501501</c:v>
                </c:pt>
                <c:pt idx="19834">
                  <c:v>27.303011948681199</c:v>
                </c:pt>
                <c:pt idx="19835">
                  <c:v>27.304388524861</c:v>
                </c:pt>
                <c:pt idx="19836">
                  <c:v>27.305765101040699</c:v>
                </c:pt>
                <c:pt idx="19837">
                  <c:v>27.3071416772204</c:v>
                </c:pt>
                <c:pt idx="19838">
                  <c:v>27.308518253400202</c:v>
                </c:pt>
                <c:pt idx="19839">
                  <c:v>27.3098948295799</c:v>
                </c:pt>
                <c:pt idx="19840">
                  <c:v>27.311271405759602</c:v>
                </c:pt>
                <c:pt idx="19841">
                  <c:v>27.3126479819393</c:v>
                </c:pt>
                <c:pt idx="19842">
                  <c:v>27.314024558119101</c:v>
                </c:pt>
                <c:pt idx="19843">
                  <c:v>27.315401134298799</c:v>
                </c:pt>
                <c:pt idx="19844">
                  <c:v>27.316777710478501</c:v>
                </c:pt>
                <c:pt idx="19845">
                  <c:v>27.318154286658199</c:v>
                </c:pt>
                <c:pt idx="19846">
                  <c:v>27.319530862838</c:v>
                </c:pt>
                <c:pt idx="19847">
                  <c:v>27.320907439017699</c:v>
                </c:pt>
                <c:pt idx="19848">
                  <c:v>27.3222840151974</c:v>
                </c:pt>
                <c:pt idx="19849">
                  <c:v>27.323660591377099</c:v>
                </c:pt>
                <c:pt idx="19850">
                  <c:v>27.3250371675569</c:v>
                </c:pt>
                <c:pt idx="19851">
                  <c:v>27.326413743736602</c:v>
                </c:pt>
                <c:pt idx="19852">
                  <c:v>27.3277903199163</c:v>
                </c:pt>
                <c:pt idx="19853">
                  <c:v>27.329166896096002</c:v>
                </c:pt>
                <c:pt idx="19854">
                  <c:v>27.330543472275799</c:v>
                </c:pt>
                <c:pt idx="19855">
                  <c:v>27.331920048455501</c:v>
                </c:pt>
                <c:pt idx="19856">
                  <c:v>27.333296624635199</c:v>
                </c:pt>
                <c:pt idx="19857">
                  <c:v>27.334673200814901</c:v>
                </c:pt>
                <c:pt idx="19858">
                  <c:v>27.336049776994699</c:v>
                </c:pt>
                <c:pt idx="19859">
                  <c:v>27.337426353174401</c:v>
                </c:pt>
                <c:pt idx="19860">
                  <c:v>27.338802929354099</c:v>
                </c:pt>
                <c:pt idx="19861">
                  <c:v>27.340179505533801</c:v>
                </c:pt>
                <c:pt idx="19862">
                  <c:v>27.341556081713598</c:v>
                </c:pt>
                <c:pt idx="19863">
                  <c:v>27.3429326578933</c:v>
                </c:pt>
                <c:pt idx="19864">
                  <c:v>27.344309234072998</c:v>
                </c:pt>
                <c:pt idx="19865">
                  <c:v>27.3456858102527</c:v>
                </c:pt>
                <c:pt idx="19866">
                  <c:v>27.347062386432501</c:v>
                </c:pt>
                <c:pt idx="19867">
                  <c:v>27.3484389626122</c:v>
                </c:pt>
                <c:pt idx="19868">
                  <c:v>27.349815538791901</c:v>
                </c:pt>
                <c:pt idx="19869">
                  <c:v>27.3511921149716</c:v>
                </c:pt>
                <c:pt idx="19870">
                  <c:v>27.352568691151401</c:v>
                </c:pt>
                <c:pt idx="19871">
                  <c:v>27.353945267331099</c:v>
                </c:pt>
                <c:pt idx="19872">
                  <c:v>27.355321843510801</c:v>
                </c:pt>
                <c:pt idx="19873">
                  <c:v>27.356698419690598</c:v>
                </c:pt>
                <c:pt idx="19874">
                  <c:v>27.3580749958703</c:v>
                </c:pt>
                <c:pt idx="19875">
                  <c:v>27.359451572049998</c:v>
                </c:pt>
                <c:pt idx="19876">
                  <c:v>27.3608281482297</c:v>
                </c:pt>
                <c:pt idx="19877">
                  <c:v>27.362204724409501</c:v>
                </c:pt>
                <c:pt idx="19878">
                  <c:v>27.3635813005892</c:v>
                </c:pt>
                <c:pt idx="19879">
                  <c:v>27.364957876768901</c:v>
                </c:pt>
                <c:pt idx="19880">
                  <c:v>27.3663344529486</c:v>
                </c:pt>
                <c:pt idx="19881">
                  <c:v>27.367711029128401</c:v>
                </c:pt>
                <c:pt idx="19882">
                  <c:v>27.369087605308099</c:v>
                </c:pt>
                <c:pt idx="19883">
                  <c:v>27.370464181487801</c:v>
                </c:pt>
                <c:pt idx="19884">
                  <c:v>27.371840757667499</c:v>
                </c:pt>
                <c:pt idx="19885">
                  <c:v>27.3732173338473</c:v>
                </c:pt>
                <c:pt idx="19886">
                  <c:v>27.374593910026999</c:v>
                </c:pt>
                <c:pt idx="19887">
                  <c:v>27.3759704862067</c:v>
                </c:pt>
                <c:pt idx="19888">
                  <c:v>27.377347062386399</c:v>
                </c:pt>
                <c:pt idx="19889">
                  <c:v>27.3787236385662</c:v>
                </c:pt>
                <c:pt idx="19890">
                  <c:v>27.380100214745902</c:v>
                </c:pt>
                <c:pt idx="19891">
                  <c:v>27.3814767909256</c:v>
                </c:pt>
                <c:pt idx="19892">
                  <c:v>27.382853367105302</c:v>
                </c:pt>
                <c:pt idx="19893">
                  <c:v>27.384229943285099</c:v>
                </c:pt>
                <c:pt idx="19894">
                  <c:v>27.385606519464801</c:v>
                </c:pt>
                <c:pt idx="19895">
                  <c:v>27.386983095644499</c:v>
                </c:pt>
                <c:pt idx="19896">
                  <c:v>27.388359671824201</c:v>
                </c:pt>
                <c:pt idx="19897">
                  <c:v>27.389736248003999</c:v>
                </c:pt>
                <c:pt idx="19898">
                  <c:v>27.391112824183701</c:v>
                </c:pt>
                <c:pt idx="19899">
                  <c:v>27.392489400363399</c:v>
                </c:pt>
                <c:pt idx="19900">
                  <c:v>27.393865976543101</c:v>
                </c:pt>
                <c:pt idx="19901">
                  <c:v>27.395242552722902</c:v>
                </c:pt>
                <c:pt idx="19902">
                  <c:v>27.3966191289026</c:v>
                </c:pt>
                <c:pt idx="19903">
                  <c:v>27.397995705082302</c:v>
                </c:pt>
                <c:pt idx="19904">
                  <c:v>27.399372281262099</c:v>
                </c:pt>
                <c:pt idx="19905">
                  <c:v>27.400748857441801</c:v>
                </c:pt>
                <c:pt idx="19906">
                  <c:v>27.402125433621499</c:v>
                </c:pt>
                <c:pt idx="19907">
                  <c:v>27.403502009801201</c:v>
                </c:pt>
                <c:pt idx="19908">
                  <c:v>27.404878585980999</c:v>
                </c:pt>
                <c:pt idx="19909">
                  <c:v>27.406255162160701</c:v>
                </c:pt>
                <c:pt idx="19910">
                  <c:v>27.407631738340399</c:v>
                </c:pt>
                <c:pt idx="19911">
                  <c:v>27.409008314520101</c:v>
                </c:pt>
                <c:pt idx="19912">
                  <c:v>27.410384890699898</c:v>
                </c:pt>
                <c:pt idx="19913">
                  <c:v>27.4117614668796</c:v>
                </c:pt>
                <c:pt idx="19914">
                  <c:v>27.413138043059298</c:v>
                </c:pt>
                <c:pt idx="19915">
                  <c:v>27.414514619239</c:v>
                </c:pt>
                <c:pt idx="19916">
                  <c:v>27.415891195418801</c:v>
                </c:pt>
                <c:pt idx="19917">
                  <c:v>27.4172677715985</c:v>
                </c:pt>
                <c:pt idx="19918">
                  <c:v>27.418644347778201</c:v>
                </c:pt>
                <c:pt idx="19919">
                  <c:v>27.4200209239579</c:v>
                </c:pt>
                <c:pt idx="19920">
                  <c:v>27.421397500137701</c:v>
                </c:pt>
                <c:pt idx="19921">
                  <c:v>27.422774076317399</c:v>
                </c:pt>
                <c:pt idx="19922">
                  <c:v>27.424150652497101</c:v>
                </c:pt>
                <c:pt idx="19923">
                  <c:v>27.425527228676799</c:v>
                </c:pt>
                <c:pt idx="19924">
                  <c:v>27.4269038048566</c:v>
                </c:pt>
                <c:pt idx="19925">
                  <c:v>27.428280381036299</c:v>
                </c:pt>
                <c:pt idx="19926">
                  <c:v>27.429656957216</c:v>
                </c:pt>
                <c:pt idx="19927">
                  <c:v>27.431033533395698</c:v>
                </c:pt>
                <c:pt idx="19928">
                  <c:v>27.4324101095755</c:v>
                </c:pt>
                <c:pt idx="19929">
                  <c:v>27.433786685755202</c:v>
                </c:pt>
                <c:pt idx="19930">
                  <c:v>27.4351632619349</c:v>
                </c:pt>
                <c:pt idx="19931">
                  <c:v>27.436539838114602</c:v>
                </c:pt>
                <c:pt idx="19932">
                  <c:v>27.437916414294399</c:v>
                </c:pt>
                <c:pt idx="19933">
                  <c:v>27.439292990474101</c:v>
                </c:pt>
                <c:pt idx="19934">
                  <c:v>27.440669566653799</c:v>
                </c:pt>
                <c:pt idx="19935">
                  <c:v>27.442046142833501</c:v>
                </c:pt>
                <c:pt idx="19936">
                  <c:v>27.443422719013299</c:v>
                </c:pt>
                <c:pt idx="19937">
                  <c:v>27.444799295193</c:v>
                </c:pt>
                <c:pt idx="19938">
                  <c:v>27.446175871372699</c:v>
                </c:pt>
                <c:pt idx="19939">
                  <c:v>27.4475524475525</c:v>
                </c:pt>
                <c:pt idx="19940">
                  <c:v>27.448929023732202</c:v>
                </c:pt>
                <c:pt idx="19941">
                  <c:v>27.4503055999119</c:v>
                </c:pt>
                <c:pt idx="19942">
                  <c:v>27.451682176091602</c:v>
                </c:pt>
                <c:pt idx="19943">
                  <c:v>27.453058752271399</c:v>
                </c:pt>
                <c:pt idx="19944">
                  <c:v>27.454435328451101</c:v>
                </c:pt>
                <c:pt idx="19945">
                  <c:v>27.455811904630799</c:v>
                </c:pt>
                <c:pt idx="19946">
                  <c:v>27.457188480810501</c:v>
                </c:pt>
                <c:pt idx="19947">
                  <c:v>27.458565056990299</c:v>
                </c:pt>
                <c:pt idx="19948">
                  <c:v>27.459941633170001</c:v>
                </c:pt>
                <c:pt idx="19949">
                  <c:v>27.461318209349699</c:v>
                </c:pt>
                <c:pt idx="19950">
                  <c:v>27.462694785529401</c:v>
                </c:pt>
                <c:pt idx="19951">
                  <c:v>27.464071361709198</c:v>
                </c:pt>
                <c:pt idx="19952">
                  <c:v>27.4654479378889</c:v>
                </c:pt>
                <c:pt idx="19953">
                  <c:v>27.466824514068598</c:v>
                </c:pt>
                <c:pt idx="19954">
                  <c:v>27.4682010902483</c:v>
                </c:pt>
                <c:pt idx="19955">
                  <c:v>27.469577666428101</c:v>
                </c:pt>
                <c:pt idx="19956">
                  <c:v>27.4709542426078</c:v>
                </c:pt>
                <c:pt idx="19957">
                  <c:v>27.472330818787501</c:v>
                </c:pt>
                <c:pt idx="19958">
                  <c:v>27.473707394967199</c:v>
                </c:pt>
                <c:pt idx="19959">
                  <c:v>27.475083971147001</c:v>
                </c:pt>
                <c:pt idx="19960">
                  <c:v>27.476460547326699</c:v>
                </c:pt>
                <c:pt idx="19961">
                  <c:v>27.477837123506401</c:v>
                </c:pt>
                <c:pt idx="19962">
                  <c:v>27.479213699686099</c:v>
                </c:pt>
                <c:pt idx="19963">
                  <c:v>27.4805902758659</c:v>
                </c:pt>
                <c:pt idx="19964">
                  <c:v>27.481966852045598</c:v>
                </c:pt>
                <c:pt idx="19965">
                  <c:v>27.4833434282253</c:v>
                </c:pt>
                <c:pt idx="19966">
                  <c:v>27.484720004404998</c:v>
                </c:pt>
                <c:pt idx="19967">
                  <c:v>27.4860965805848</c:v>
                </c:pt>
                <c:pt idx="19968">
                  <c:v>27.487473156764501</c:v>
                </c:pt>
                <c:pt idx="19969">
                  <c:v>27.4888497329442</c:v>
                </c:pt>
                <c:pt idx="19970">
                  <c:v>27.490226309124001</c:v>
                </c:pt>
                <c:pt idx="19971">
                  <c:v>27.491602885303699</c:v>
                </c:pt>
                <c:pt idx="19972">
                  <c:v>27.492979461483401</c:v>
                </c:pt>
                <c:pt idx="19973">
                  <c:v>27.494356037663099</c:v>
                </c:pt>
                <c:pt idx="19974">
                  <c:v>27.4957326138429</c:v>
                </c:pt>
                <c:pt idx="19975">
                  <c:v>27.497109190022599</c:v>
                </c:pt>
                <c:pt idx="19976">
                  <c:v>27.4984857662023</c:v>
                </c:pt>
                <c:pt idx="19977">
                  <c:v>27.499862342381999</c:v>
                </c:pt>
                <c:pt idx="19978">
                  <c:v>27.5012389185618</c:v>
                </c:pt>
                <c:pt idx="19979">
                  <c:v>27.502615494741502</c:v>
                </c:pt>
                <c:pt idx="19980">
                  <c:v>27.5039920709212</c:v>
                </c:pt>
                <c:pt idx="19981">
                  <c:v>27.505368647100902</c:v>
                </c:pt>
                <c:pt idx="19982">
                  <c:v>27.506745223280699</c:v>
                </c:pt>
                <c:pt idx="19983">
                  <c:v>27.508121799460401</c:v>
                </c:pt>
                <c:pt idx="19984">
                  <c:v>27.509498375640099</c:v>
                </c:pt>
                <c:pt idx="19985">
                  <c:v>27.510874951819801</c:v>
                </c:pt>
                <c:pt idx="19986">
                  <c:v>27.512251527999599</c:v>
                </c:pt>
                <c:pt idx="19987">
                  <c:v>27.5136281041793</c:v>
                </c:pt>
                <c:pt idx="19988">
                  <c:v>27.515004680358999</c:v>
                </c:pt>
                <c:pt idx="19989">
                  <c:v>27.5163812565387</c:v>
                </c:pt>
                <c:pt idx="19990">
                  <c:v>27.517757832718502</c:v>
                </c:pt>
                <c:pt idx="19991">
                  <c:v>27.5191344088982</c:v>
                </c:pt>
                <c:pt idx="19992">
                  <c:v>27.520510985077902</c:v>
                </c:pt>
                <c:pt idx="19993">
                  <c:v>27.5218875612576</c:v>
                </c:pt>
                <c:pt idx="19994">
                  <c:v>27.523264137437401</c:v>
                </c:pt>
                <c:pt idx="19995">
                  <c:v>27.524640713617099</c:v>
                </c:pt>
                <c:pt idx="19996">
                  <c:v>27.526017289796801</c:v>
                </c:pt>
                <c:pt idx="19997">
                  <c:v>27.527393865976499</c:v>
                </c:pt>
                <c:pt idx="19998">
                  <c:v>27.528770442156301</c:v>
                </c:pt>
                <c:pt idx="19999">
                  <c:v>27.530147018335999</c:v>
                </c:pt>
                <c:pt idx="20000">
                  <c:v>27.531523594515701</c:v>
                </c:pt>
                <c:pt idx="20001">
                  <c:v>27.532900170695498</c:v>
                </c:pt>
                <c:pt idx="20002">
                  <c:v>27.5342767468752</c:v>
                </c:pt>
                <c:pt idx="20003">
                  <c:v>27.535653323054898</c:v>
                </c:pt>
                <c:pt idx="20004">
                  <c:v>27.5370298992346</c:v>
                </c:pt>
                <c:pt idx="20005">
                  <c:v>27.538406475414401</c:v>
                </c:pt>
                <c:pt idx="20006">
                  <c:v>27.5397830515941</c:v>
                </c:pt>
                <c:pt idx="20007">
                  <c:v>27.541159627773801</c:v>
                </c:pt>
                <c:pt idx="20008">
                  <c:v>27.5425362039535</c:v>
                </c:pt>
                <c:pt idx="20009">
                  <c:v>27.543912780133301</c:v>
                </c:pt>
                <c:pt idx="20010">
                  <c:v>27.545289356312999</c:v>
                </c:pt>
                <c:pt idx="20011">
                  <c:v>27.546665932492701</c:v>
                </c:pt>
                <c:pt idx="20012">
                  <c:v>27.548042508672399</c:v>
                </c:pt>
                <c:pt idx="20013">
                  <c:v>27.5494190848522</c:v>
                </c:pt>
                <c:pt idx="20014">
                  <c:v>27.550795661031898</c:v>
                </c:pt>
                <c:pt idx="20015">
                  <c:v>27.5521722372116</c:v>
                </c:pt>
                <c:pt idx="20016">
                  <c:v>27.553548813391298</c:v>
                </c:pt>
                <c:pt idx="20017">
                  <c:v>27.5549253895711</c:v>
                </c:pt>
                <c:pt idx="20018">
                  <c:v>27.556301965750801</c:v>
                </c:pt>
                <c:pt idx="20019">
                  <c:v>27.5576785419305</c:v>
                </c:pt>
                <c:pt idx="20020">
                  <c:v>27.559055118110201</c:v>
                </c:pt>
                <c:pt idx="20021">
                  <c:v>27.560431694289999</c:v>
                </c:pt>
                <c:pt idx="20022">
                  <c:v>27.561808270469701</c:v>
                </c:pt>
                <c:pt idx="20023">
                  <c:v>27.563184846649399</c:v>
                </c:pt>
                <c:pt idx="20024">
                  <c:v>27.564561422829101</c:v>
                </c:pt>
                <c:pt idx="20025">
                  <c:v>27.565937999008899</c:v>
                </c:pt>
                <c:pt idx="20026">
                  <c:v>27.5673145751886</c:v>
                </c:pt>
                <c:pt idx="20027">
                  <c:v>27.568691151368299</c:v>
                </c:pt>
                <c:pt idx="20028">
                  <c:v>27.570067727548</c:v>
                </c:pt>
                <c:pt idx="20029">
                  <c:v>27.571444303727802</c:v>
                </c:pt>
                <c:pt idx="20030">
                  <c:v>27.5728208799075</c:v>
                </c:pt>
                <c:pt idx="20031">
                  <c:v>27.574197456087202</c:v>
                </c:pt>
                <c:pt idx="20032">
                  <c:v>27.575574032266999</c:v>
                </c:pt>
                <c:pt idx="20033">
                  <c:v>27.576950608446701</c:v>
                </c:pt>
                <c:pt idx="20034">
                  <c:v>27.578327184626399</c:v>
                </c:pt>
                <c:pt idx="20035">
                  <c:v>27.579703760806101</c:v>
                </c:pt>
                <c:pt idx="20036">
                  <c:v>27.581080336985899</c:v>
                </c:pt>
                <c:pt idx="20037">
                  <c:v>27.582456913165601</c:v>
                </c:pt>
                <c:pt idx="20038">
                  <c:v>27.583833489345299</c:v>
                </c:pt>
                <c:pt idx="20039">
                  <c:v>27.585210065525001</c:v>
                </c:pt>
                <c:pt idx="20040">
                  <c:v>27.586586641704798</c:v>
                </c:pt>
                <c:pt idx="20041">
                  <c:v>27.5879632178845</c:v>
                </c:pt>
                <c:pt idx="20042">
                  <c:v>27.589339794064198</c:v>
                </c:pt>
                <c:pt idx="20043">
                  <c:v>27.5907163702439</c:v>
                </c:pt>
                <c:pt idx="20044">
                  <c:v>27.592092946423701</c:v>
                </c:pt>
                <c:pt idx="20045">
                  <c:v>27.593469522603399</c:v>
                </c:pt>
                <c:pt idx="20046">
                  <c:v>27.594846098783101</c:v>
                </c:pt>
                <c:pt idx="20047">
                  <c:v>27.596222674962799</c:v>
                </c:pt>
                <c:pt idx="20048">
                  <c:v>27.597599251142601</c:v>
                </c:pt>
                <c:pt idx="20049">
                  <c:v>27.598975827322299</c:v>
                </c:pt>
                <c:pt idx="20050">
                  <c:v>27.600352403502001</c:v>
                </c:pt>
                <c:pt idx="20051">
                  <c:v>27.601728979681699</c:v>
                </c:pt>
                <c:pt idx="20052">
                  <c:v>27.6031055558615</c:v>
                </c:pt>
                <c:pt idx="20053">
                  <c:v>27.604482132041198</c:v>
                </c:pt>
                <c:pt idx="20054">
                  <c:v>27.6058587082209</c:v>
                </c:pt>
                <c:pt idx="20055">
                  <c:v>27.607235284400598</c:v>
                </c:pt>
                <c:pt idx="20056">
                  <c:v>27.6086118605804</c:v>
                </c:pt>
                <c:pt idx="20057">
                  <c:v>27.609988436760101</c:v>
                </c:pt>
                <c:pt idx="20058">
                  <c:v>27.6113650129398</c:v>
                </c:pt>
                <c:pt idx="20059">
                  <c:v>27.612741589119501</c:v>
                </c:pt>
                <c:pt idx="20060">
                  <c:v>27.614118165299299</c:v>
                </c:pt>
                <c:pt idx="20061">
                  <c:v>27.615494741479001</c:v>
                </c:pt>
                <c:pt idx="20062">
                  <c:v>27.616871317658699</c:v>
                </c:pt>
                <c:pt idx="20063">
                  <c:v>27.6182478938385</c:v>
                </c:pt>
                <c:pt idx="20064">
                  <c:v>27.619624470018199</c:v>
                </c:pt>
                <c:pt idx="20065">
                  <c:v>27.6210010461979</c:v>
                </c:pt>
                <c:pt idx="20066">
                  <c:v>27.622377622377599</c:v>
                </c:pt>
                <c:pt idx="20067">
                  <c:v>27.6237541985574</c:v>
                </c:pt>
                <c:pt idx="20068">
                  <c:v>27.625130774737102</c:v>
                </c:pt>
                <c:pt idx="20069">
                  <c:v>27.6265073509168</c:v>
                </c:pt>
                <c:pt idx="20070">
                  <c:v>27.627883927096502</c:v>
                </c:pt>
                <c:pt idx="20071">
                  <c:v>27.629260503276299</c:v>
                </c:pt>
                <c:pt idx="20072">
                  <c:v>27.630637079456001</c:v>
                </c:pt>
                <c:pt idx="20073">
                  <c:v>27.632013655635699</c:v>
                </c:pt>
                <c:pt idx="20074">
                  <c:v>27.633390231815401</c:v>
                </c:pt>
                <c:pt idx="20075">
                  <c:v>27.634766807995199</c:v>
                </c:pt>
                <c:pt idx="20076">
                  <c:v>27.6361433841749</c:v>
                </c:pt>
                <c:pt idx="20077">
                  <c:v>27.637519960354599</c:v>
                </c:pt>
                <c:pt idx="20078">
                  <c:v>27.6388965365343</c:v>
                </c:pt>
                <c:pt idx="20079">
                  <c:v>27.640273112714102</c:v>
                </c:pt>
                <c:pt idx="20080">
                  <c:v>27.6416496888938</c:v>
                </c:pt>
                <c:pt idx="20081">
                  <c:v>27.643026265073502</c:v>
                </c:pt>
                <c:pt idx="20082">
                  <c:v>27.6444028412532</c:v>
                </c:pt>
                <c:pt idx="20083">
                  <c:v>27.645779417433001</c:v>
                </c:pt>
                <c:pt idx="20084">
                  <c:v>27.647155993612699</c:v>
                </c:pt>
                <c:pt idx="20085">
                  <c:v>27.648532569792401</c:v>
                </c:pt>
                <c:pt idx="20086">
                  <c:v>27.649909145972099</c:v>
                </c:pt>
                <c:pt idx="20087">
                  <c:v>27.651285722151901</c:v>
                </c:pt>
                <c:pt idx="20088">
                  <c:v>27.652662298331599</c:v>
                </c:pt>
                <c:pt idx="20089">
                  <c:v>27.654038874511301</c:v>
                </c:pt>
                <c:pt idx="20090">
                  <c:v>27.655415450690999</c:v>
                </c:pt>
                <c:pt idx="20091">
                  <c:v>27.6567920268708</c:v>
                </c:pt>
                <c:pt idx="20092">
                  <c:v>27.658168603050498</c:v>
                </c:pt>
                <c:pt idx="20093">
                  <c:v>27.6595451792302</c:v>
                </c:pt>
                <c:pt idx="20094">
                  <c:v>27.660921755409898</c:v>
                </c:pt>
                <c:pt idx="20095">
                  <c:v>27.6622983315897</c:v>
                </c:pt>
                <c:pt idx="20096">
                  <c:v>27.663674907769401</c:v>
                </c:pt>
                <c:pt idx="20097">
                  <c:v>27.6650514839491</c:v>
                </c:pt>
                <c:pt idx="20098">
                  <c:v>27.666428060128901</c:v>
                </c:pt>
                <c:pt idx="20099">
                  <c:v>27.667804636308599</c:v>
                </c:pt>
                <c:pt idx="20100">
                  <c:v>27.669181212488301</c:v>
                </c:pt>
                <c:pt idx="20101">
                  <c:v>27.670557788667999</c:v>
                </c:pt>
                <c:pt idx="20102">
                  <c:v>27.6719343648478</c:v>
                </c:pt>
                <c:pt idx="20103">
                  <c:v>27.673310941027498</c:v>
                </c:pt>
                <c:pt idx="20104">
                  <c:v>27.6746875172072</c:v>
                </c:pt>
                <c:pt idx="20105">
                  <c:v>27.676064093386898</c:v>
                </c:pt>
                <c:pt idx="20106">
                  <c:v>27.6774406695667</c:v>
                </c:pt>
                <c:pt idx="20107">
                  <c:v>27.678817245746401</c:v>
                </c:pt>
                <c:pt idx="20108">
                  <c:v>27.6801938219261</c:v>
                </c:pt>
                <c:pt idx="20109">
                  <c:v>27.681570398105801</c:v>
                </c:pt>
                <c:pt idx="20110">
                  <c:v>27.682946974285599</c:v>
                </c:pt>
                <c:pt idx="20111">
                  <c:v>27.684323550465301</c:v>
                </c:pt>
                <c:pt idx="20112">
                  <c:v>27.685700126644999</c:v>
                </c:pt>
                <c:pt idx="20113">
                  <c:v>27.687076702824701</c:v>
                </c:pt>
                <c:pt idx="20114">
                  <c:v>27.688453279004499</c:v>
                </c:pt>
                <c:pt idx="20115">
                  <c:v>27.6898298551842</c:v>
                </c:pt>
                <c:pt idx="20116">
                  <c:v>27.691206431363899</c:v>
                </c:pt>
                <c:pt idx="20117">
                  <c:v>27.6925830075436</c:v>
                </c:pt>
                <c:pt idx="20118">
                  <c:v>27.693959583723402</c:v>
                </c:pt>
                <c:pt idx="20119">
                  <c:v>27.6953361599031</c:v>
                </c:pt>
                <c:pt idx="20120">
                  <c:v>27.696712736082802</c:v>
                </c:pt>
                <c:pt idx="20121">
                  <c:v>27.6980893122625</c:v>
                </c:pt>
                <c:pt idx="20122">
                  <c:v>27.699465888442301</c:v>
                </c:pt>
                <c:pt idx="20123">
                  <c:v>27.700842464621999</c:v>
                </c:pt>
                <c:pt idx="20124">
                  <c:v>27.702219040801701</c:v>
                </c:pt>
                <c:pt idx="20125">
                  <c:v>27.703595616981399</c:v>
                </c:pt>
                <c:pt idx="20126">
                  <c:v>27.704972193161201</c:v>
                </c:pt>
                <c:pt idx="20127">
                  <c:v>27.706348769340899</c:v>
                </c:pt>
                <c:pt idx="20128">
                  <c:v>27.707725345520601</c:v>
                </c:pt>
                <c:pt idx="20129">
                  <c:v>27.709101921700402</c:v>
                </c:pt>
                <c:pt idx="20130">
                  <c:v>27.7104784978801</c:v>
                </c:pt>
                <c:pt idx="20131">
                  <c:v>27.711855074059802</c:v>
                </c:pt>
                <c:pt idx="20132">
                  <c:v>27.7132316502395</c:v>
                </c:pt>
                <c:pt idx="20133">
                  <c:v>27.714608226419301</c:v>
                </c:pt>
                <c:pt idx="20134">
                  <c:v>27.715984802598999</c:v>
                </c:pt>
                <c:pt idx="20135">
                  <c:v>27.717361378778701</c:v>
                </c:pt>
                <c:pt idx="20136">
                  <c:v>27.718737954958399</c:v>
                </c:pt>
                <c:pt idx="20137">
                  <c:v>27.720114531138201</c:v>
                </c:pt>
                <c:pt idx="20138">
                  <c:v>27.721491107317899</c:v>
                </c:pt>
                <c:pt idx="20139">
                  <c:v>27.722867683497601</c:v>
                </c:pt>
                <c:pt idx="20140">
                  <c:v>27.724244259677299</c:v>
                </c:pt>
                <c:pt idx="20141">
                  <c:v>27.7256208358571</c:v>
                </c:pt>
                <c:pt idx="20142">
                  <c:v>27.726997412036798</c:v>
                </c:pt>
                <c:pt idx="20143">
                  <c:v>27.7283739882165</c:v>
                </c:pt>
                <c:pt idx="20144">
                  <c:v>27.729750564396198</c:v>
                </c:pt>
                <c:pt idx="20145">
                  <c:v>27.731127140576</c:v>
                </c:pt>
                <c:pt idx="20146">
                  <c:v>27.732503716755701</c:v>
                </c:pt>
                <c:pt idx="20147">
                  <c:v>27.7338802929354</c:v>
                </c:pt>
                <c:pt idx="20148">
                  <c:v>27.735256869115101</c:v>
                </c:pt>
                <c:pt idx="20149">
                  <c:v>27.736633445294899</c:v>
                </c:pt>
                <c:pt idx="20150">
                  <c:v>27.738010021474601</c:v>
                </c:pt>
                <c:pt idx="20151">
                  <c:v>27.739386597654299</c:v>
                </c:pt>
                <c:pt idx="20152">
                  <c:v>27.740763173834001</c:v>
                </c:pt>
                <c:pt idx="20153">
                  <c:v>27.742139750013799</c:v>
                </c:pt>
                <c:pt idx="20154">
                  <c:v>27.7435163261935</c:v>
                </c:pt>
                <c:pt idx="20155">
                  <c:v>27.744892902373198</c:v>
                </c:pt>
                <c:pt idx="20156">
                  <c:v>27.746269478553</c:v>
                </c:pt>
                <c:pt idx="20157">
                  <c:v>27.747646054732702</c:v>
                </c:pt>
                <c:pt idx="20158">
                  <c:v>27.7490226309124</c:v>
                </c:pt>
                <c:pt idx="20159">
                  <c:v>27.750399207092102</c:v>
                </c:pt>
                <c:pt idx="20160">
                  <c:v>27.751775783271899</c:v>
                </c:pt>
                <c:pt idx="20161">
                  <c:v>27.753152359451601</c:v>
                </c:pt>
                <c:pt idx="20162">
                  <c:v>27.754528935631299</c:v>
                </c:pt>
                <c:pt idx="20163">
                  <c:v>27.755905511811001</c:v>
                </c:pt>
                <c:pt idx="20164">
                  <c:v>27.757282087990799</c:v>
                </c:pt>
                <c:pt idx="20165">
                  <c:v>27.7586586641705</c:v>
                </c:pt>
                <c:pt idx="20166">
                  <c:v>27.760035240350199</c:v>
                </c:pt>
                <c:pt idx="20167">
                  <c:v>27.7614118165299</c:v>
                </c:pt>
                <c:pt idx="20168">
                  <c:v>27.762788392709702</c:v>
                </c:pt>
                <c:pt idx="20169">
                  <c:v>27.7641649688894</c:v>
                </c:pt>
                <c:pt idx="20170">
                  <c:v>27.765541545069102</c:v>
                </c:pt>
                <c:pt idx="20171">
                  <c:v>27.7669181212488</c:v>
                </c:pt>
                <c:pt idx="20172">
                  <c:v>27.768294697428601</c:v>
                </c:pt>
                <c:pt idx="20173">
                  <c:v>27.769671273608299</c:v>
                </c:pt>
                <c:pt idx="20174">
                  <c:v>27.771047849788001</c:v>
                </c:pt>
                <c:pt idx="20175">
                  <c:v>27.772424425967699</c:v>
                </c:pt>
                <c:pt idx="20176">
                  <c:v>27.773801002147501</c:v>
                </c:pt>
                <c:pt idx="20177">
                  <c:v>27.775177578327199</c:v>
                </c:pt>
                <c:pt idx="20178">
                  <c:v>27.776554154506901</c:v>
                </c:pt>
                <c:pt idx="20179">
                  <c:v>27.777930730686599</c:v>
                </c:pt>
                <c:pt idx="20180">
                  <c:v>27.7793073068664</c:v>
                </c:pt>
                <c:pt idx="20181">
                  <c:v>27.780683883046098</c:v>
                </c:pt>
                <c:pt idx="20182">
                  <c:v>27.7820604592258</c:v>
                </c:pt>
                <c:pt idx="20183">
                  <c:v>27.783437035405498</c:v>
                </c:pt>
                <c:pt idx="20184">
                  <c:v>27.784813611585299</c:v>
                </c:pt>
                <c:pt idx="20185">
                  <c:v>27.786190187765001</c:v>
                </c:pt>
                <c:pt idx="20186">
                  <c:v>27.787566763944699</c:v>
                </c:pt>
                <c:pt idx="20187">
                  <c:v>27.788943340124401</c:v>
                </c:pt>
                <c:pt idx="20188">
                  <c:v>27.790319916304199</c:v>
                </c:pt>
                <c:pt idx="20189">
                  <c:v>27.791696492483901</c:v>
                </c:pt>
                <c:pt idx="20190">
                  <c:v>27.793073068663599</c:v>
                </c:pt>
                <c:pt idx="20191">
                  <c:v>27.7944496448434</c:v>
                </c:pt>
                <c:pt idx="20192">
                  <c:v>27.795826221023098</c:v>
                </c:pt>
                <c:pt idx="20193">
                  <c:v>27.7972027972028</c:v>
                </c:pt>
                <c:pt idx="20194">
                  <c:v>27.798579373382498</c:v>
                </c:pt>
                <c:pt idx="20195">
                  <c:v>27.7999559495623</c:v>
                </c:pt>
                <c:pt idx="20196">
                  <c:v>27.801332525742001</c:v>
                </c:pt>
                <c:pt idx="20197">
                  <c:v>27.8027091019217</c:v>
                </c:pt>
                <c:pt idx="20198">
                  <c:v>27.804085678101401</c:v>
                </c:pt>
                <c:pt idx="20199">
                  <c:v>27.805462254281199</c:v>
                </c:pt>
                <c:pt idx="20200">
                  <c:v>27.806838830460901</c:v>
                </c:pt>
                <c:pt idx="20201">
                  <c:v>27.808215406640599</c:v>
                </c:pt>
                <c:pt idx="20202">
                  <c:v>27.809591982820301</c:v>
                </c:pt>
                <c:pt idx="20203">
                  <c:v>27.810968559000099</c:v>
                </c:pt>
                <c:pt idx="20204">
                  <c:v>27.8123451351798</c:v>
                </c:pt>
                <c:pt idx="20205">
                  <c:v>27.813721711359499</c:v>
                </c:pt>
                <c:pt idx="20206">
                  <c:v>27.8150982875392</c:v>
                </c:pt>
                <c:pt idx="20207">
                  <c:v>27.816474863719002</c:v>
                </c:pt>
                <c:pt idx="20208">
                  <c:v>27.8178514398987</c:v>
                </c:pt>
                <c:pt idx="20209">
                  <c:v>27.819228016078402</c:v>
                </c:pt>
                <c:pt idx="20210">
                  <c:v>27.8206045922581</c:v>
                </c:pt>
                <c:pt idx="20211">
                  <c:v>27.821981168437901</c:v>
                </c:pt>
                <c:pt idx="20212">
                  <c:v>27.823357744617599</c:v>
                </c:pt>
                <c:pt idx="20213">
                  <c:v>27.824734320797301</c:v>
                </c:pt>
                <c:pt idx="20214">
                  <c:v>27.826110896976999</c:v>
                </c:pt>
                <c:pt idx="20215">
                  <c:v>27.8274874731568</c:v>
                </c:pt>
                <c:pt idx="20216">
                  <c:v>27.828864049336499</c:v>
                </c:pt>
                <c:pt idx="20217">
                  <c:v>27.8302406255162</c:v>
                </c:pt>
                <c:pt idx="20218">
                  <c:v>27.831617201696002</c:v>
                </c:pt>
                <c:pt idx="20219">
                  <c:v>27.8329937778757</c:v>
                </c:pt>
                <c:pt idx="20220">
                  <c:v>27.834370354055402</c:v>
                </c:pt>
                <c:pt idx="20221">
                  <c:v>27.8357469302351</c:v>
                </c:pt>
                <c:pt idx="20222">
                  <c:v>27.837123506414802</c:v>
                </c:pt>
                <c:pt idx="20223">
                  <c:v>27.838500082594599</c:v>
                </c:pt>
                <c:pt idx="20224">
                  <c:v>27.839876658774301</c:v>
                </c:pt>
                <c:pt idx="20225">
                  <c:v>27.841253234953999</c:v>
                </c:pt>
                <c:pt idx="20226">
                  <c:v>27.842629811133801</c:v>
                </c:pt>
                <c:pt idx="20227">
                  <c:v>27.844006387313499</c:v>
                </c:pt>
                <c:pt idx="20228">
                  <c:v>27.845382963493201</c:v>
                </c:pt>
                <c:pt idx="20229">
                  <c:v>27.846759539672899</c:v>
                </c:pt>
                <c:pt idx="20230">
                  <c:v>27.8481361158527</c:v>
                </c:pt>
                <c:pt idx="20231">
                  <c:v>27.849512692032398</c:v>
                </c:pt>
                <c:pt idx="20232">
                  <c:v>27.8508892682121</c:v>
                </c:pt>
                <c:pt idx="20233">
                  <c:v>27.852265844391798</c:v>
                </c:pt>
                <c:pt idx="20234">
                  <c:v>27.8536424205716</c:v>
                </c:pt>
                <c:pt idx="20235">
                  <c:v>27.855018996751301</c:v>
                </c:pt>
                <c:pt idx="20236">
                  <c:v>27.856395572931</c:v>
                </c:pt>
                <c:pt idx="20237">
                  <c:v>27.857772149110701</c:v>
                </c:pt>
                <c:pt idx="20238">
                  <c:v>27.859148725290499</c:v>
                </c:pt>
                <c:pt idx="20239">
                  <c:v>27.860525301470201</c:v>
                </c:pt>
                <c:pt idx="20240">
                  <c:v>27.861901877649899</c:v>
                </c:pt>
                <c:pt idx="20241">
                  <c:v>27.863278453829601</c:v>
                </c:pt>
                <c:pt idx="20242">
                  <c:v>27.864655030009398</c:v>
                </c:pt>
                <c:pt idx="20243">
                  <c:v>27.8660316061891</c:v>
                </c:pt>
                <c:pt idx="20244">
                  <c:v>27.867408182368798</c:v>
                </c:pt>
                <c:pt idx="20245">
                  <c:v>27.8687847585485</c:v>
                </c:pt>
                <c:pt idx="20246">
                  <c:v>27.870161334728301</c:v>
                </c:pt>
                <c:pt idx="20247">
                  <c:v>27.871537910908</c:v>
                </c:pt>
                <c:pt idx="20248">
                  <c:v>27.872914487087701</c:v>
                </c:pt>
                <c:pt idx="20249">
                  <c:v>27.8742910632674</c:v>
                </c:pt>
                <c:pt idx="20250">
                  <c:v>27.875667639447201</c:v>
                </c:pt>
                <c:pt idx="20251">
                  <c:v>27.877044215626899</c:v>
                </c:pt>
                <c:pt idx="20252">
                  <c:v>27.878420791806601</c:v>
                </c:pt>
                <c:pt idx="20253">
                  <c:v>27.879797367986399</c:v>
                </c:pt>
                <c:pt idx="20254">
                  <c:v>27.8811739441661</c:v>
                </c:pt>
                <c:pt idx="20255">
                  <c:v>27.882550520345799</c:v>
                </c:pt>
                <c:pt idx="20256">
                  <c:v>27.8839270965255</c:v>
                </c:pt>
                <c:pt idx="20257">
                  <c:v>27.885303672705302</c:v>
                </c:pt>
                <c:pt idx="20258">
                  <c:v>27.886680248885</c:v>
                </c:pt>
                <c:pt idx="20259">
                  <c:v>27.888056825064702</c:v>
                </c:pt>
                <c:pt idx="20260">
                  <c:v>27.8894334012444</c:v>
                </c:pt>
                <c:pt idx="20261">
                  <c:v>27.890809977424201</c:v>
                </c:pt>
                <c:pt idx="20262">
                  <c:v>27.892186553603899</c:v>
                </c:pt>
                <c:pt idx="20263">
                  <c:v>27.893563129783601</c:v>
                </c:pt>
                <c:pt idx="20264">
                  <c:v>27.894939705963299</c:v>
                </c:pt>
                <c:pt idx="20265">
                  <c:v>27.896316282143101</c:v>
                </c:pt>
                <c:pt idx="20266">
                  <c:v>27.897692858322799</c:v>
                </c:pt>
                <c:pt idx="20267">
                  <c:v>27.899069434502501</c:v>
                </c:pt>
                <c:pt idx="20268">
                  <c:v>27.900446010682199</c:v>
                </c:pt>
                <c:pt idx="20269">
                  <c:v>27.901822586862</c:v>
                </c:pt>
                <c:pt idx="20270">
                  <c:v>27.903199163041698</c:v>
                </c:pt>
                <c:pt idx="20271">
                  <c:v>27.9045757392214</c:v>
                </c:pt>
                <c:pt idx="20272">
                  <c:v>27.905952315401102</c:v>
                </c:pt>
                <c:pt idx="20273">
                  <c:v>27.907328891580899</c:v>
                </c:pt>
                <c:pt idx="20274">
                  <c:v>27.908705467760601</c:v>
                </c:pt>
                <c:pt idx="20275">
                  <c:v>27.910082043940299</c:v>
                </c:pt>
                <c:pt idx="20276">
                  <c:v>27.911458620120001</c:v>
                </c:pt>
                <c:pt idx="20277">
                  <c:v>27.912835196299799</c:v>
                </c:pt>
                <c:pt idx="20278">
                  <c:v>27.914211772479501</c:v>
                </c:pt>
                <c:pt idx="20279">
                  <c:v>27.915588348659199</c:v>
                </c:pt>
                <c:pt idx="20280">
                  <c:v>27.916964924838901</c:v>
                </c:pt>
                <c:pt idx="20281">
                  <c:v>27.918341501018698</c:v>
                </c:pt>
                <c:pt idx="20282">
                  <c:v>27.9197180771984</c:v>
                </c:pt>
                <c:pt idx="20283">
                  <c:v>27.921094653378098</c:v>
                </c:pt>
                <c:pt idx="20284">
                  <c:v>27.9224712295579</c:v>
                </c:pt>
                <c:pt idx="20285">
                  <c:v>27.923847805737601</c:v>
                </c:pt>
                <c:pt idx="20286">
                  <c:v>27.9252243819173</c:v>
                </c:pt>
                <c:pt idx="20287">
                  <c:v>27.926600958097001</c:v>
                </c:pt>
                <c:pt idx="20288">
                  <c:v>27.927977534276799</c:v>
                </c:pt>
                <c:pt idx="20289">
                  <c:v>27.929354110456501</c:v>
                </c:pt>
                <c:pt idx="20290">
                  <c:v>27.930730686636199</c:v>
                </c:pt>
                <c:pt idx="20291">
                  <c:v>27.932107262815901</c:v>
                </c:pt>
                <c:pt idx="20292">
                  <c:v>27.933483838995699</c:v>
                </c:pt>
                <c:pt idx="20293">
                  <c:v>27.9348604151754</c:v>
                </c:pt>
                <c:pt idx="20294">
                  <c:v>27.936236991355099</c:v>
                </c:pt>
                <c:pt idx="20295">
                  <c:v>27.9376135675348</c:v>
                </c:pt>
                <c:pt idx="20296">
                  <c:v>27.938990143714602</c:v>
                </c:pt>
                <c:pt idx="20297">
                  <c:v>27.9403667198943</c:v>
                </c:pt>
                <c:pt idx="20298">
                  <c:v>27.941743296074002</c:v>
                </c:pt>
                <c:pt idx="20299">
                  <c:v>27.9431198722537</c:v>
                </c:pt>
                <c:pt idx="20300">
                  <c:v>27.944496448433501</c:v>
                </c:pt>
                <c:pt idx="20301">
                  <c:v>27.945873024613199</c:v>
                </c:pt>
                <c:pt idx="20302">
                  <c:v>27.947249600792901</c:v>
                </c:pt>
                <c:pt idx="20303">
                  <c:v>27.948626176972599</c:v>
                </c:pt>
                <c:pt idx="20304">
                  <c:v>27.9500027531524</c:v>
                </c:pt>
                <c:pt idx="20305">
                  <c:v>27.951379329332099</c:v>
                </c:pt>
                <c:pt idx="20306">
                  <c:v>27.9527559055118</c:v>
                </c:pt>
                <c:pt idx="20307">
                  <c:v>27.954132481691499</c:v>
                </c:pt>
                <c:pt idx="20308">
                  <c:v>27.9555090578713</c:v>
                </c:pt>
                <c:pt idx="20309">
                  <c:v>27.956885634051002</c:v>
                </c:pt>
                <c:pt idx="20310">
                  <c:v>27.9582622102307</c:v>
                </c:pt>
                <c:pt idx="20311">
                  <c:v>27.959638786410402</c:v>
                </c:pt>
                <c:pt idx="20312">
                  <c:v>27.961015362590199</c:v>
                </c:pt>
                <c:pt idx="20313">
                  <c:v>27.962391938769901</c:v>
                </c:pt>
                <c:pt idx="20314">
                  <c:v>27.963768514949599</c:v>
                </c:pt>
                <c:pt idx="20315">
                  <c:v>27.965145091129301</c:v>
                </c:pt>
                <c:pt idx="20316">
                  <c:v>27.966521667309099</c:v>
                </c:pt>
                <c:pt idx="20317">
                  <c:v>27.967898243488801</c:v>
                </c:pt>
                <c:pt idx="20318">
                  <c:v>27.969274819668499</c:v>
                </c:pt>
                <c:pt idx="20319">
                  <c:v>27.9706513958483</c:v>
                </c:pt>
                <c:pt idx="20320">
                  <c:v>27.972027972027998</c:v>
                </c:pt>
                <c:pt idx="20321">
                  <c:v>27.9734045482077</c:v>
                </c:pt>
                <c:pt idx="20322">
                  <c:v>27.974781124387398</c:v>
                </c:pt>
                <c:pt idx="20323">
                  <c:v>27.9761577005672</c:v>
                </c:pt>
                <c:pt idx="20324">
                  <c:v>27.977534276746901</c:v>
                </c:pt>
                <c:pt idx="20325">
                  <c:v>27.9789108529266</c:v>
                </c:pt>
                <c:pt idx="20326">
                  <c:v>27.980287429106301</c:v>
                </c:pt>
                <c:pt idx="20327">
                  <c:v>27.981664005286099</c:v>
                </c:pt>
                <c:pt idx="20328">
                  <c:v>27.983040581465801</c:v>
                </c:pt>
                <c:pt idx="20329">
                  <c:v>27.984417157645499</c:v>
                </c:pt>
                <c:pt idx="20330">
                  <c:v>27.985793733825201</c:v>
                </c:pt>
                <c:pt idx="20331">
                  <c:v>27.987170310004998</c:v>
                </c:pt>
                <c:pt idx="20332">
                  <c:v>27.9885468861847</c:v>
                </c:pt>
                <c:pt idx="20333">
                  <c:v>27.989923462364398</c:v>
                </c:pt>
                <c:pt idx="20334">
                  <c:v>27.9913000385441</c:v>
                </c:pt>
                <c:pt idx="20335">
                  <c:v>27.992676614723901</c:v>
                </c:pt>
                <c:pt idx="20336">
                  <c:v>27.9940531909036</c:v>
                </c:pt>
                <c:pt idx="20337">
                  <c:v>27.995429767083301</c:v>
                </c:pt>
                <c:pt idx="20338">
                  <c:v>27.996806343263</c:v>
                </c:pt>
                <c:pt idx="20339">
                  <c:v>27.998182919442801</c:v>
                </c:pt>
                <c:pt idx="20340">
                  <c:v>27.999559495622499</c:v>
                </c:pt>
                <c:pt idx="20341">
                  <c:v>28.000936071802201</c:v>
                </c:pt>
                <c:pt idx="20342">
                  <c:v>28.002312647981899</c:v>
                </c:pt>
                <c:pt idx="20343">
                  <c:v>28.0036892241617</c:v>
                </c:pt>
                <c:pt idx="20344">
                  <c:v>28.005065800341399</c:v>
                </c:pt>
                <c:pt idx="20345">
                  <c:v>28.0064423765211</c:v>
                </c:pt>
                <c:pt idx="20346">
                  <c:v>28.007818952700902</c:v>
                </c:pt>
                <c:pt idx="20347">
                  <c:v>28.0091955288806</c:v>
                </c:pt>
                <c:pt idx="20348">
                  <c:v>28.010572105060302</c:v>
                </c:pt>
                <c:pt idx="20349">
                  <c:v>28.01194868124</c:v>
                </c:pt>
                <c:pt idx="20350">
                  <c:v>28.013325257419702</c:v>
                </c:pt>
                <c:pt idx="20351">
                  <c:v>28.014701833599499</c:v>
                </c:pt>
                <c:pt idx="20352">
                  <c:v>28.016078409779201</c:v>
                </c:pt>
                <c:pt idx="20353">
                  <c:v>28.017454985958899</c:v>
                </c:pt>
                <c:pt idx="20354">
                  <c:v>28.018831562138701</c:v>
                </c:pt>
                <c:pt idx="20355">
                  <c:v>28.020208138318399</c:v>
                </c:pt>
                <c:pt idx="20356">
                  <c:v>28.021584714498101</c:v>
                </c:pt>
                <c:pt idx="20357">
                  <c:v>28.022961290677799</c:v>
                </c:pt>
                <c:pt idx="20358">
                  <c:v>28.0243378668576</c:v>
                </c:pt>
                <c:pt idx="20359">
                  <c:v>28.025714443037302</c:v>
                </c:pt>
                <c:pt idx="20360">
                  <c:v>28.027091019217</c:v>
                </c:pt>
                <c:pt idx="20361">
                  <c:v>28.028467595396702</c:v>
                </c:pt>
                <c:pt idx="20362">
                  <c:v>28.029844171576499</c:v>
                </c:pt>
                <c:pt idx="20363">
                  <c:v>28.031220747756201</c:v>
                </c:pt>
                <c:pt idx="20364">
                  <c:v>28.032597323935899</c:v>
                </c:pt>
                <c:pt idx="20365">
                  <c:v>28.033973900115601</c:v>
                </c:pt>
                <c:pt idx="20366">
                  <c:v>28.035350476295399</c:v>
                </c:pt>
                <c:pt idx="20367">
                  <c:v>28.036727052475101</c:v>
                </c:pt>
                <c:pt idx="20368">
                  <c:v>28.038103628654799</c:v>
                </c:pt>
                <c:pt idx="20369">
                  <c:v>28.039480204834501</c:v>
                </c:pt>
                <c:pt idx="20370">
                  <c:v>28.040856781014298</c:v>
                </c:pt>
                <c:pt idx="20371">
                  <c:v>28.042233357194</c:v>
                </c:pt>
                <c:pt idx="20372">
                  <c:v>28.043609933373698</c:v>
                </c:pt>
                <c:pt idx="20373">
                  <c:v>28.0449865095534</c:v>
                </c:pt>
                <c:pt idx="20374">
                  <c:v>28.046363085733201</c:v>
                </c:pt>
                <c:pt idx="20375">
                  <c:v>28.0477396619129</c:v>
                </c:pt>
                <c:pt idx="20376">
                  <c:v>28.049116238092601</c:v>
                </c:pt>
                <c:pt idx="20377">
                  <c:v>28.0504928142723</c:v>
                </c:pt>
                <c:pt idx="20378">
                  <c:v>28.051869390452101</c:v>
                </c:pt>
                <c:pt idx="20379">
                  <c:v>28.053245966631799</c:v>
                </c:pt>
                <c:pt idx="20380">
                  <c:v>28.054622542811501</c:v>
                </c:pt>
                <c:pt idx="20381">
                  <c:v>28.055999118991299</c:v>
                </c:pt>
                <c:pt idx="20382">
                  <c:v>28.057375695171</c:v>
                </c:pt>
                <c:pt idx="20383">
                  <c:v>28.058752271350698</c:v>
                </c:pt>
                <c:pt idx="20384">
                  <c:v>28.0601288475304</c:v>
                </c:pt>
                <c:pt idx="20385">
                  <c:v>28.061505423710202</c:v>
                </c:pt>
                <c:pt idx="20386">
                  <c:v>28.0628819998899</c:v>
                </c:pt>
                <c:pt idx="20387">
                  <c:v>28.064258576069602</c:v>
                </c:pt>
                <c:pt idx="20388">
                  <c:v>28.0656351522493</c:v>
                </c:pt>
                <c:pt idx="20389">
                  <c:v>28.067011728429101</c:v>
                </c:pt>
                <c:pt idx="20390">
                  <c:v>28.068388304608799</c:v>
                </c:pt>
                <c:pt idx="20391">
                  <c:v>28.069764880788501</c:v>
                </c:pt>
                <c:pt idx="20392">
                  <c:v>28.071141456968199</c:v>
                </c:pt>
                <c:pt idx="20393">
                  <c:v>28.072518033148</c:v>
                </c:pt>
                <c:pt idx="20394">
                  <c:v>28.073894609327699</c:v>
                </c:pt>
                <c:pt idx="20395">
                  <c:v>28.0752711855074</c:v>
                </c:pt>
                <c:pt idx="20396">
                  <c:v>28.076647761687099</c:v>
                </c:pt>
                <c:pt idx="20397">
                  <c:v>28.0780243378669</c:v>
                </c:pt>
                <c:pt idx="20398">
                  <c:v>28.079400914046602</c:v>
                </c:pt>
                <c:pt idx="20399">
                  <c:v>28.0807774902263</c:v>
                </c:pt>
                <c:pt idx="20400">
                  <c:v>28.082154066406002</c:v>
                </c:pt>
                <c:pt idx="20401">
                  <c:v>28.083530642585799</c:v>
                </c:pt>
                <c:pt idx="20402">
                  <c:v>28.084907218765501</c:v>
                </c:pt>
                <c:pt idx="20403">
                  <c:v>28.086283794945199</c:v>
                </c:pt>
                <c:pt idx="20404">
                  <c:v>28.087660371124901</c:v>
                </c:pt>
                <c:pt idx="20405">
                  <c:v>28.089036947304699</c:v>
                </c:pt>
                <c:pt idx="20406">
                  <c:v>28.090413523484401</c:v>
                </c:pt>
                <c:pt idx="20407">
                  <c:v>28.091790099664099</c:v>
                </c:pt>
                <c:pt idx="20408">
                  <c:v>28.093166675843801</c:v>
                </c:pt>
                <c:pt idx="20409">
                  <c:v>28.094543252023598</c:v>
                </c:pt>
                <c:pt idx="20410">
                  <c:v>28.0959198282033</c:v>
                </c:pt>
                <c:pt idx="20411">
                  <c:v>28.097296404382998</c:v>
                </c:pt>
                <c:pt idx="20412">
                  <c:v>28.098672980562799</c:v>
                </c:pt>
                <c:pt idx="20413">
                  <c:v>28.100049556742501</c:v>
                </c:pt>
                <c:pt idx="20414">
                  <c:v>28.101426132922199</c:v>
                </c:pt>
                <c:pt idx="20415">
                  <c:v>28.102802709101901</c:v>
                </c:pt>
                <c:pt idx="20416">
                  <c:v>28.104179285281699</c:v>
                </c:pt>
                <c:pt idx="20417">
                  <c:v>28.105555861461401</c:v>
                </c:pt>
                <c:pt idx="20418">
                  <c:v>28.106932437641099</c:v>
                </c:pt>
                <c:pt idx="20419">
                  <c:v>28.108309013820801</c:v>
                </c:pt>
                <c:pt idx="20420">
                  <c:v>28.109685590000598</c:v>
                </c:pt>
                <c:pt idx="20421">
                  <c:v>28.1110621661803</c:v>
                </c:pt>
                <c:pt idx="20422">
                  <c:v>28.112438742359998</c:v>
                </c:pt>
                <c:pt idx="20423">
                  <c:v>28.1138153185397</c:v>
                </c:pt>
                <c:pt idx="20424">
                  <c:v>28.115191894719501</c:v>
                </c:pt>
                <c:pt idx="20425">
                  <c:v>28.1165684708992</c:v>
                </c:pt>
                <c:pt idx="20426">
                  <c:v>28.117945047078901</c:v>
                </c:pt>
                <c:pt idx="20427">
                  <c:v>28.1193216232586</c:v>
                </c:pt>
                <c:pt idx="20428">
                  <c:v>28.120698199438401</c:v>
                </c:pt>
                <c:pt idx="20429">
                  <c:v>28.122074775618099</c:v>
                </c:pt>
                <c:pt idx="20430">
                  <c:v>28.123451351797801</c:v>
                </c:pt>
                <c:pt idx="20431">
                  <c:v>28.124827927977499</c:v>
                </c:pt>
                <c:pt idx="20432">
                  <c:v>28.1262045041573</c:v>
                </c:pt>
                <c:pt idx="20433">
                  <c:v>28.127581080336999</c:v>
                </c:pt>
                <c:pt idx="20434">
                  <c:v>28.1289576565167</c:v>
                </c:pt>
                <c:pt idx="20435">
                  <c:v>28.130334232696399</c:v>
                </c:pt>
                <c:pt idx="20436">
                  <c:v>28.1317108088762</c:v>
                </c:pt>
                <c:pt idx="20437">
                  <c:v>28.133087385055902</c:v>
                </c:pt>
                <c:pt idx="20438">
                  <c:v>28.1344639612356</c:v>
                </c:pt>
                <c:pt idx="20439">
                  <c:v>28.135840537415302</c:v>
                </c:pt>
                <c:pt idx="20440">
                  <c:v>28.137217113595099</c:v>
                </c:pt>
                <c:pt idx="20441">
                  <c:v>28.138593689774801</c:v>
                </c:pt>
                <c:pt idx="20442">
                  <c:v>28.139970265954499</c:v>
                </c:pt>
                <c:pt idx="20443">
                  <c:v>28.1413468421343</c:v>
                </c:pt>
                <c:pt idx="20444">
                  <c:v>28.142723418313999</c:v>
                </c:pt>
                <c:pt idx="20445">
                  <c:v>28.1440999944937</c:v>
                </c:pt>
                <c:pt idx="20446">
                  <c:v>28.145476570673399</c:v>
                </c:pt>
                <c:pt idx="20447">
                  <c:v>28.1468531468532</c:v>
                </c:pt>
                <c:pt idx="20448">
                  <c:v>28.148229723032902</c:v>
                </c:pt>
                <c:pt idx="20449">
                  <c:v>28.1496062992126</c:v>
                </c:pt>
                <c:pt idx="20450">
                  <c:v>28.150982875392302</c:v>
                </c:pt>
                <c:pt idx="20451">
                  <c:v>28.152359451572099</c:v>
                </c:pt>
                <c:pt idx="20452">
                  <c:v>28.153736027751801</c:v>
                </c:pt>
                <c:pt idx="20453">
                  <c:v>28.155112603931499</c:v>
                </c:pt>
                <c:pt idx="20454">
                  <c:v>28.156489180111201</c:v>
                </c:pt>
                <c:pt idx="20455">
                  <c:v>28.157865756290999</c:v>
                </c:pt>
                <c:pt idx="20456">
                  <c:v>28.159242332470701</c:v>
                </c:pt>
                <c:pt idx="20457">
                  <c:v>28.160618908650399</c:v>
                </c:pt>
                <c:pt idx="20458">
                  <c:v>28.161995484830101</c:v>
                </c:pt>
                <c:pt idx="20459">
                  <c:v>28.163372061009898</c:v>
                </c:pt>
                <c:pt idx="20460">
                  <c:v>28.1647486371896</c:v>
                </c:pt>
                <c:pt idx="20461">
                  <c:v>28.166125213369298</c:v>
                </c:pt>
                <c:pt idx="20462">
                  <c:v>28.167501789549</c:v>
                </c:pt>
                <c:pt idx="20463">
                  <c:v>28.168878365728801</c:v>
                </c:pt>
                <c:pt idx="20464">
                  <c:v>28.1702549419085</c:v>
                </c:pt>
                <c:pt idx="20465">
                  <c:v>28.171631518088201</c:v>
                </c:pt>
                <c:pt idx="20466">
                  <c:v>28.1730080942679</c:v>
                </c:pt>
                <c:pt idx="20467">
                  <c:v>28.174384670447701</c:v>
                </c:pt>
                <c:pt idx="20468">
                  <c:v>28.175761246627399</c:v>
                </c:pt>
                <c:pt idx="20469">
                  <c:v>28.177137822807101</c:v>
                </c:pt>
                <c:pt idx="20470">
                  <c:v>28.178514398986799</c:v>
                </c:pt>
                <c:pt idx="20471">
                  <c:v>28.1798909751666</c:v>
                </c:pt>
                <c:pt idx="20472">
                  <c:v>28.181267551346298</c:v>
                </c:pt>
                <c:pt idx="20473">
                  <c:v>28.182644127526</c:v>
                </c:pt>
                <c:pt idx="20474">
                  <c:v>28.184020703705698</c:v>
                </c:pt>
                <c:pt idx="20475">
                  <c:v>28.1853972798855</c:v>
                </c:pt>
                <c:pt idx="20476">
                  <c:v>28.186773856065201</c:v>
                </c:pt>
                <c:pt idx="20477">
                  <c:v>28.1881504322449</c:v>
                </c:pt>
                <c:pt idx="20478">
                  <c:v>28.189527008424701</c:v>
                </c:pt>
                <c:pt idx="20479">
                  <c:v>28.190903584604399</c:v>
                </c:pt>
                <c:pt idx="20480">
                  <c:v>28.192280160784101</c:v>
                </c:pt>
                <c:pt idx="20481">
                  <c:v>28.193656736963799</c:v>
                </c:pt>
                <c:pt idx="20482">
                  <c:v>28.1950333131436</c:v>
                </c:pt>
                <c:pt idx="20483">
                  <c:v>28.196409889323299</c:v>
                </c:pt>
                <c:pt idx="20484">
                  <c:v>28.197786465503</c:v>
                </c:pt>
                <c:pt idx="20485">
                  <c:v>28.199163041682699</c:v>
                </c:pt>
                <c:pt idx="20486">
                  <c:v>28.2005396178625</c:v>
                </c:pt>
                <c:pt idx="20487">
                  <c:v>28.201916194042202</c:v>
                </c:pt>
                <c:pt idx="20488">
                  <c:v>28.2032927702219</c:v>
                </c:pt>
                <c:pt idx="20489">
                  <c:v>28.204669346401602</c:v>
                </c:pt>
                <c:pt idx="20490">
                  <c:v>28.206045922581399</c:v>
                </c:pt>
                <c:pt idx="20491">
                  <c:v>28.207422498761101</c:v>
                </c:pt>
                <c:pt idx="20492">
                  <c:v>28.208799074940799</c:v>
                </c:pt>
                <c:pt idx="20493">
                  <c:v>28.210175651120501</c:v>
                </c:pt>
                <c:pt idx="20494">
                  <c:v>28.211552227300299</c:v>
                </c:pt>
                <c:pt idx="20495">
                  <c:v>28.212928803480001</c:v>
                </c:pt>
                <c:pt idx="20496">
                  <c:v>28.214305379659699</c:v>
                </c:pt>
                <c:pt idx="20497">
                  <c:v>28.215681955839401</c:v>
                </c:pt>
                <c:pt idx="20498">
                  <c:v>28.217058532019198</c:v>
                </c:pt>
                <c:pt idx="20499">
                  <c:v>28.2184351081989</c:v>
                </c:pt>
                <c:pt idx="20500">
                  <c:v>28.219811684378602</c:v>
                </c:pt>
                <c:pt idx="20501">
                  <c:v>28.2211882605583</c:v>
                </c:pt>
                <c:pt idx="20502">
                  <c:v>28.222564836738101</c:v>
                </c:pt>
                <c:pt idx="20503">
                  <c:v>28.223941412917799</c:v>
                </c:pt>
                <c:pt idx="20504">
                  <c:v>28.225317989097501</c:v>
                </c:pt>
                <c:pt idx="20505">
                  <c:v>28.226694565277199</c:v>
                </c:pt>
                <c:pt idx="20506">
                  <c:v>28.228071141457001</c:v>
                </c:pt>
                <c:pt idx="20507">
                  <c:v>28.229447717636699</c:v>
                </c:pt>
                <c:pt idx="20508">
                  <c:v>28.230824293816401</c:v>
                </c:pt>
                <c:pt idx="20509">
                  <c:v>28.232200869996198</c:v>
                </c:pt>
                <c:pt idx="20510">
                  <c:v>28.2335774461759</c:v>
                </c:pt>
                <c:pt idx="20511">
                  <c:v>28.234954022355598</c:v>
                </c:pt>
                <c:pt idx="20512">
                  <c:v>28.2363305985353</c:v>
                </c:pt>
                <c:pt idx="20513">
                  <c:v>28.237707174715101</c:v>
                </c:pt>
                <c:pt idx="20514">
                  <c:v>28.2390837508948</c:v>
                </c:pt>
                <c:pt idx="20515">
                  <c:v>28.240460327074501</c:v>
                </c:pt>
                <c:pt idx="20516">
                  <c:v>28.2418369032542</c:v>
                </c:pt>
                <c:pt idx="20517">
                  <c:v>28.243213479434001</c:v>
                </c:pt>
                <c:pt idx="20518">
                  <c:v>28.244590055613699</c:v>
                </c:pt>
                <c:pt idx="20519">
                  <c:v>28.245966631793401</c:v>
                </c:pt>
                <c:pt idx="20520">
                  <c:v>28.247343207973099</c:v>
                </c:pt>
                <c:pt idx="20521">
                  <c:v>28.2487197841529</c:v>
                </c:pt>
                <c:pt idx="20522">
                  <c:v>28.250096360332599</c:v>
                </c:pt>
                <c:pt idx="20523">
                  <c:v>28.2514729365123</c:v>
                </c:pt>
                <c:pt idx="20524">
                  <c:v>28.252849512691999</c:v>
                </c:pt>
                <c:pt idx="20525">
                  <c:v>28.2542260888718</c:v>
                </c:pt>
                <c:pt idx="20526">
                  <c:v>28.255602665051502</c:v>
                </c:pt>
                <c:pt idx="20527">
                  <c:v>28.2569792412312</c:v>
                </c:pt>
                <c:pt idx="20528">
                  <c:v>28.258355817410902</c:v>
                </c:pt>
                <c:pt idx="20529">
                  <c:v>28.259732393590699</c:v>
                </c:pt>
                <c:pt idx="20530">
                  <c:v>28.261108969770401</c:v>
                </c:pt>
                <c:pt idx="20531">
                  <c:v>28.262485545950099</c:v>
                </c:pt>
                <c:pt idx="20532">
                  <c:v>28.263862122129801</c:v>
                </c:pt>
                <c:pt idx="20533">
                  <c:v>28.265238698309599</c:v>
                </c:pt>
                <c:pt idx="20534">
                  <c:v>28.2666152744893</c:v>
                </c:pt>
                <c:pt idx="20535">
                  <c:v>28.267991850668999</c:v>
                </c:pt>
                <c:pt idx="20536">
                  <c:v>28.2693684268487</c:v>
                </c:pt>
                <c:pt idx="20537">
                  <c:v>28.270745003028502</c:v>
                </c:pt>
                <c:pt idx="20538">
                  <c:v>28.2721215792082</c:v>
                </c:pt>
                <c:pt idx="20539">
                  <c:v>28.273498155387902</c:v>
                </c:pt>
                <c:pt idx="20540">
                  <c:v>28.274874731567699</c:v>
                </c:pt>
                <c:pt idx="20541">
                  <c:v>28.276251307747401</c:v>
                </c:pt>
                <c:pt idx="20542">
                  <c:v>28.277627883927099</c:v>
                </c:pt>
                <c:pt idx="20543">
                  <c:v>28.279004460106801</c:v>
                </c:pt>
                <c:pt idx="20544">
                  <c:v>28.280381036286599</c:v>
                </c:pt>
                <c:pt idx="20545">
                  <c:v>28.281757612466301</c:v>
                </c:pt>
                <c:pt idx="20546">
                  <c:v>28.283134188645999</c:v>
                </c:pt>
                <c:pt idx="20547">
                  <c:v>28.284510764825701</c:v>
                </c:pt>
                <c:pt idx="20548">
                  <c:v>28.285887341005498</c:v>
                </c:pt>
                <c:pt idx="20549">
                  <c:v>28.2872639171852</c:v>
                </c:pt>
                <c:pt idx="20550">
                  <c:v>28.288640493364898</c:v>
                </c:pt>
                <c:pt idx="20551">
                  <c:v>28.2900170695446</c:v>
                </c:pt>
                <c:pt idx="20552">
                  <c:v>28.291393645724401</c:v>
                </c:pt>
                <c:pt idx="20553">
                  <c:v>28.2927702219041</c:v>
                </c:pt>
                <c:pt idx="20554">
                  <c:v>28.294146798083801</c:v>
                </c:pt>
                <c:pt idx="20555">
                  <c:v>28.2955233742635</c:v>
                </c:pt>
                <c:pt idx="20556">
                  <c:v>28.296899950443301</c:v>
                </c:pt>
                <c:pt idx="20557">
                  <c:v>28.298276526622999</c:v>
                </c:pt>
                <c:pt idx="20558">
                  <c:v>28.299653102802701</c:v>
                </c:pt>
                <c:pt idx="20559">
                  <c:v>28.301029678982399</c:v>
                </c:pt>
                <c:pt idx="20560">
                  <c:v>28.3024062551622</c:v>
                </c:pt>
                <c:pt idx="20561">
                  <c:v>28.303782831341898</c:v>
                </c:pt>
                <c:pt idx="20562">
                  <c:v>28.3051594075216</c:v>
                </c:pt>
                <c:pt idx="20563">
                  <c:v>28.306535983701298</c:v>
                </c:pt>
                <c:pt idx="20564">
                  <c:v>28.3079125598811</c:v>
                </c:pt>
                <c:pt idx="20565">
                  <c:v>28.309289136060801</c:v>
                </c:pt>
                <c:pt idx="20566">
                  <c:v>28.3106657122405</c:v>
                </c:pt>
                <c:pt idx="20567">
                  <c:v>28.312042288420201</c:v>
                </c:pt>
                <c:pt idx="20568">
                  <c:v>28.313418864599999</c:v>
                </c:pt>
                <c:pt idx="20569">
                  <c:v>28.314795440779701</c:v>
                </c:pt>
                <c:pt idx="20570">
                  <c:v>28.316172016959399</c:v>
                </c:pt>
                <c:pt idx="20571">
                  <c:v>28.317548593139101</c:v>
                </c:pt>
                <c:pt idx="20572">
                  <c:v>28.318925169318899</c:v>
                </c:pt>
                <c:pt idx="20573">
                  <c:v>28.3203017454986</c:v>
                </c:pt>
                <c:pt idx="20574">
                  <c:v>28.321678321678299</c:v>
                </c:pt>
                <c:pt idx="20575">
                  <c:v>28.3230548978581</c:v>
                </c:pt>
                <c:pt idx="20576">
                  <c:v>28.324431474037802</c:v>
                </c:pt>
                <c:pt idx="20577">
                  <c:v>28.3258080502175</c:v>
                </c:pt>
                <c:pt idx="20578">
                  <c:v>28.327184626397202</c:v>
                </c:pt>
                <c:pt idx="20579">
                  <c:v>28.328561202576999</c:v>
                </c:pt>
                <c:pt idx="20580">
                  <c:v>28.329937778756701</c:v>
                </c:pt>
                <c:pt idx="20581">
                  <c:v>28.331314354936399</c:v>
                </c:pt>
                <c:pt idx="20582">
                  <c:v>28.332690931116101</c:v>
                </c:pt>
                <c:pt idx="20583">
                  <c:v>28.334067507295899</c:v>
                </c:pt>
                <c:pt idx="20584">
                  <c:v>28.335444083475601</c:v>
                </c:pt>
                <c:pt idx="20585">
                  <c:v>28.336820659655299</c:v>
                </c:pt>
                <c:pt idx="20586">
                  <c:v>28.338197235835</c:v>
                </c:pt>
                <c:pt idx="20587">
                  <c:v>28.339573812014802</c:v>
                </c:pt>
                <c:pt idx="20588">
                  <c:v>28.3409503881945</c:v>
                </c:pt>
                <c:pt idx="20589">
                  <c:v>28.342326964374202</c:v>
                </c:pt>
                <c:pt idx="20590">
                  <c:v>28.3437035405539</c:v>
                </c:pt>
                <c:pt idx="20591">
                  <c:v>28.345080116733701</c:v>
                </c:pt>
                <c:pt idx="20592">
                  <c:v>28.346456692913399</c:v>
                </c:pt>
                <c:pt idx="20593">
                  <c:v>28.347833269093101</c:v>
                </c:pt>
                <c:pt idx="20594">
                  <c:v>28.349209845272799</c:v>
                </c:pt>
                <c:pt idx="20595">
                  <c:v>28.350586421452601</c:v>
                </c:pt>
                <c:pt idx="20596">
                  <c:v>28.351962997632299</c:v>
                </c:pt>
                <c:pt idx="20597">
                  <c:v>28.353339573812001</c:v>
                </c:pt>
                <c:pt idx="20598">
                  <c:v>28.354716149991699</c:v>
                </c:pt>
                <c:pt idx="20599">
                  <c:v>28.3560927261715</c:v>
                </c:pt>
                <c:pt idx="20600">
                  <c:v>28.357469302351198</c:v>
                </c:pt>
                <c:pt idx="20601">
                  <c:v>28.3588458785309</c:v>
                </c:pt>
                <c:pt idx="20602">
                  <c:v>28.360222454710598</c:v>
                </c:pt>
                <c:pt idx="20603">
                  <c:v>28.3615990308904</c:v>
                </c:pt>
                <c:pt idx="20604">
                  <c:v>28.362975607070101</c:v>
                </c:pt>
                <c:pt idx="20605">
                  <c:v>28.3643521832498</c:v>
                </c:pt>
                <c:pt idx="20606">
                  <c:v>28.365728759429501</c:v>
                </c:pt>
                <c:pt idx="20607">
                  <c:v>28.367105335609299</c:v>
                </c:pt>
                <c:pt idx="20608">
                  <c:v>28.368481911789001</c:v>
                </c:pt>
                <c:pt idx="20609">
                  <c:v>28.369858487968699</c:v>
                </c:pt>
                <c:pt idx="20610">
                  <c:v>28.3712350641485</c:v>
                </c:pt>
                <c:pt idx="20611">
                  <c:v>28.372611640328198</c:v>
                </c:pt>
                <c:pt idx="20612">
                  <c:v>28.3739882165079</c:v>
                </c:pt>
                <c:pt idx="20613">
                  <c:v>28.375364792687598</c:v>
                </c:pt>
                <c:pt idx="20614">
                  <c:v>28.3767413688674</c:v>
                </c:pt>
                <c:pt idx="20615">
                  <c:v>28.378117945047102</c:v>
                </c:pt>
                <c:pt idx="20616">
                  <c:v>28.3794945212268</c:v>
                </c:pt>
                <c:pt idx="20617">
                  <c:v>28.380871097406501</c:v>
                </c:pt>
                <c:pt idx="20618">
                  <c:v>28.382247673586299</c:v>
                </c:pt>
                <c:pt idx="20619">
                  <c:v>28.383624249766001</c:v>
                </c:pt>
                <c:pt idx="20620">
                  <c:v>28.385000825945699</c:v>
                </c:pt>
                <c:pt idx="20621">
                  <c:v>28.386377402125401</c:v>
                </c:pt>
                <c:pt idx="20622">
                  <c:v>28.387753978305199</c:v>
                </c:pt>
                <c:pt idx="20623">
                  <c:v>28.3891305544849</c:v>
                </c:pt>
                <c:pt idx="20624">
                  <c:v>28.390507130664599</c:v>
                </c:pt>
                <c:pt idx="20625">
                  <c:v>28.3918837068443</c:v>
                </c:pt>
                <c:pt idx="20626">
                  <c:v>28.393260283024102</c:v>
                </c:pt>
                <c:pt idx="20627">
                  <c:v>28.3946368592038</c:v>
                </c:pt>
                <c:pt idx="20628">
                  <c:v>28.396013435383502</c:v>
                </c:pt>
                <c:pt idx="20629">
                  <c:v>28.3973900115632</c:v>
                </c:pt>
                <c:pt idx="20630">
                  <c:v>28.398766587743001</c:v>
                </c:pt>
                <c:pt idx="20631">
                  <c:v>28.400143163922699</c:v>
                </c:pt>
                <c:pt idx="20632">
                  <c:v>28.401519740102401</c:v>
                </c:pt>
                <c:pt idx="20633">
                  <c:v>28.402896316282199</c:v>
                </c:pt>
                <c:pt idx="20634">
                  <c:v>28.404272892461901</c:v>
                </c:pt>
                <c:pt idx="20635">
                  <c:v>28.405649468641599</c:v>
                </c:pt>
                <c:pt idx="20636">
                  <c:v>28.407026044821301</c:v>
                </c:pt>
                <c:pt idx="20637">
                  <c:v>28.408402621001098</c:v>
                </c:pt>
                <c:pt idx="20638">
                  <c:v>28.4097791971808</c:v>
                </c:pt>
                <c:pt idx="20639">
                  <c:v>28.411155773360498</c:v>
                </c:pt>
                <c:pt idx="20640">
                  <c:v>28.4125323495402</c:v>
                </c:pt>
                <c:pt idx="20641">
                  <c:v>28.413908925720001</c:v>
                </c:pt>
                <c:pt idx="20642">
                  <c:v>28.415285501899699</c:v>
                </c:pt>
                <c:pt idx="20643">
                  <c:v>28.416662078079401</c:v>
                </c:pt>
                <c:pt idx="20644">
                  <c:v>28.418038654259099</c:v>
                </c:pt>
                <c:pt idx="20645">
                  <c:v>28.419415230438901</c:v>
                </c:pt>
                <c:pt idx="20646">
                  <c:v>28.420791806618599</c:v>
                </c:pt>
                <c:pt idx="20647">
                  <c:v>28.422168382798301</c:v>
                </c:pt>
                <c:pt idx="20648">
                  <c:v>28.423544958977999</c:v>
                </c:pt>
                <c:pt idx="20649">
                  <c:v>28.4249215351578</c:v>
                </c:pt>
                <c:pt idx="20650">
                  <c:v>28.426298111337498</c:v>
                </c:pt>
                <c:pt idx="20651">
                  <c:v>28.4276746875172</c:v>
                </c:pt>
                <c:pt idx="20652">
                  <c:v>28.429051263696898</c:v>
                </c:pt>
                <c:pt idx="20653">
                  <c:v>28.4304278398767</c:v>
                </c:pt>
                <c:pt idx="20654">
                  <c:v>28.431804416056401</c:v>
                </c:pt>
                <c:pt idx="20655">
                  <c:v>28.4331809922361</c:v>
                </c:pt>
                <c:pt idx="20656">
                  <c:v>28.434557568415801</c:v>
                </c:pt>
                <c:pt idx="20657">
                  <c:v>28.435934144595599</c:v>
                </c:pt>
                <c:pt idx="20658">
                  <c:v>28.437310720775301</c:v>
                </c:pt>
                <c:pt idx="20659">
                  <c:v>28.438687296954999</c:v>
                </c:pt>
                <c:pt idx="20660">
                  <c:v>28.440063873134701</c:v>
                </c:pt>
                <c:pt idx="20661">
                  <c:v>28.441440449314499</c:v>
                </c:pt>
                <c:pt idx="20662">
                  <c:v>28.4428170254942</c:v>
                </c:pt>
                <c:pt idx="20663">
                  <c:v>28.444193601673899</c:v>
                </c:pt>
                <c:pt idx="20664">
                  <c:v>28.4455701778536</c:v>
                </c:pt>
                <c:pt idx="20665">
                  <c:v>28.446946754033402</c:v>
                </c:pt>
                <c:pt idx="20666">
                  <c:v>28.4483233302131</c:v>
                </c:pt>
                <c:pt idx="20667">
                  <c:v>28.449699906392802</c:v>
                </c:pt>
                <c:pt idx="20668">
                  <c:v>28.451076482572599</c:v>
                </c:pt>
                <c:pt idx="20669">
                  <c:v>28.452453058752301</c:v>
                </c:pt>
                <c:pt idx="20670">
                  <c:v>28.453829634931999</c:v>
                </c:pt>
                <c:pt idx="20671">
                  <c:v>28.455206211111701</c:v>
                </c:pt>
                <c:pt idx="20672">
                  <c:v>28.456582787291499</c:v>
                </c:pt>
                <c:pt idx="20673">
                  <c:v>28.4579593634712</c:v>
                </c:pt>
                <c:pt idx="20674">
                  <c:v>28.459335939650899</c:v>
                </c:pt>
                <c:pt idx="20675">
                  <c:v>28.4607125158306</c:v>
                </c:pt>
                <c:pt idx="20676">
                  <c:v>28.462089092010402</c:v>
                </c:pt>
                <c:pt idx="20677">
                  <c:v>28.4634656681901</c:v>
                </c:pt>
                <c:pt idx="20678">
                  <c:v>28.464842244369802</c:v>
                </c:pt>
                <c:pt idx="20679">
                  <c:v>28.4662188205495</c:v>
                </c:pt>
                <c:pt idx="20680">
                  <c:v>28.467595396729301</c:v>
                </c:pt>
                <c:pt idx="20681">
                  <c:v>28.468971972908999</c:v>
                </c:pt>
                <c:pt idx="20682">
                  <c:v>28.470348549088701</c:v>
                </c:pt>
                <c:pt idx="20683">
                  <c:v>28.471725125268399</c:v>
                </c:pt>
                <c:pt idx="20684">
                  <c:v>28.473101701448201</c:v>
                </c:pt>
                <c:pt idx="20685">
                  <c:v>28.474478277627899</c:v>
                </c:pt>
                <c:pt idx="20686">
                  <c:v>28.475854853807601</c:v>
                </c:pt>
                <c:pt idx="20687">
                  <c:v>28.477231429987299</c:v>
                </c:pt>
                <c:pt idx="20688">
                  <c:v>28.4786080061671</c:v>
                </c:pt>
                <c:pt idx="20689">
                  <c:v>28.479984582346798</c:v>
                </c:pt>
                <c:pt idx="20690">
                  <c:v>28.4813611585265</c:v>
                </c:pt>
                <c:pt idx="20691">
                  <c:v>28.482737734706198</c:v>
                </c:pt>
                <c:pt idx="20692">
                  <c:v>28.484114310886</c:v>
                </c:pt>
                <c:pt idx="20693">
                  <c:v>28.485490887065701</c:v>
                </c:pt>
                <c:pt idx="20694">
                  <c:v>28.4868674632454</c:v>
                </c:pt>
                <c:pt idx="20695">
                  <c:v>28.488244039425101</c:v>
                </c:pt>
                <c:pt idx="20696">
                  <c:v>28.489620615604899</c:v>
                </c:pt>
                <c:pt idx="20697">
                  <c:v>28.490997191784601</c:v>
                </c:pt>
                <c:pt idx="20698">
                  <c:v>28.492373767964299</c:v>
                </c:pt>
                <c:pt idx="20699">
                  <c:v>28.4937503441441</c:v>
                </c:pt>
                <c:pt idx="20700">
                  <c:v>28.495126920323798</c:v>
                </c:pt>
                <c:pt idx="20701">
                  <c:v>28.4965034965035</c:v>
                </c:pt>
                <c:pt idx="20702">
                  <c:v>28.497880072683198</c:v>
                </c:pt>
                <c:pt idx="20703">
                  <c:v>28.499256648863</c:v>
                </c:pt>
                <c:pt idx="20704">
                  <c:v>28.500633225042701</c:v>
                </c:pt>
                <c:pt idx="20705">
                  <c:v>28.5020098012224</c:v>
                </c:pt>
                <c:pt idx="20706">
                  <c:v>28.503386377402101</c:v>
                </c:pt>
                <c:pt idx="20707">
                  <c:v>28.504762953581899</c:v>
                </c:pt>
                <c:pt idx="20708">
                  <c:v>28.506139529761601</c:v>
                </c:pt>
                <c:pt idx="20709">
                  <c:v>28.507516105941299</c:v>
                </c:pt>
                <c:pt idx="20710">
                  <c:v>28.508892682121001</c:v>
                </c:pt>
                <c:pt idx="20711">
                  <c:v>28.510269258300799</c:v>
                </c:pt>
                <c:pt idx="20712">
                  <c:v>28.5116458344805</c:v>
                </c:pt>
                <c:pt idx="20713">
                  <c:v>28.513022410660199</c:v>
                </c:pt>
                <c:pt idx="20714">
                  <c:v>28.5143989868399</c:v>
                </c:pt>
                <c:pt idx="20715">
                  <c:v>28.515775563019702</c:v>
                </c:pt>
                <c:pt idx="20716">
                  <c:v>28.5171521391994</c:v>
                </c:pt>
                <c:pt idx="20717">
                  <c:v>28.518528715379102</c:v>
                </c:pt>
                <c:pt idx="20718">
                  <c:v>28.5199052915588</c:v>
                </c:pt>
                <c:pt idx="20719">
                  <c:v>28.521281867738601</c:v>
                </c:pt>
                <c:pt idx="20720">
                  <c:v>28.522658443918299</c:v>
                </c:pt>
                <c:pt idx="20721">
                  <c:v>28.524035020098001</c:v>
                </c:pt>
                <c:pt idx="20722">
                  <c:v>28.525411596277699</c:v>
                </c:pt>
                <c:pt idx="20723">
                  <c:v>28.526788172457501</c:v>
                </c:pt>
                <c:pt idx="20724">
                  <c:v>28.528164748637199</c:v>
                </c:pt>
                <c:pt idx="20725">
                  <c:v>28.529541324816901</c:v>
                </c:pt>
                <c:pt idx="20726">
                  <c:v>28.530917900996599</c:v>
                </c:pt>
                <c:pt idx="20727">
                  <c:v>28.5322944771764</c:v>
                </c:pt>
                <c:pt idx="20728">
                  <c:v>28.533671053356102</c:v>
                </c:pt>
                <c:pt idx="20729">
                  <c:v>28.5350476295358</c:v>
                </c:pt>
                <c:pt idx="20730">
                  <c:v>28.536424205715502</c:v>
                </c:pt>
                <c:pt idx="20731">
                  <c:v>28.537800781895299</c:v>
                </c:pt>
                <c:pt idx="20732">
                  <c:v>28.539177358075001</c:v>
                </c:pt>
                <c:pt idx="20733">
                  <c:v>28.540553934254699</c:v>
                </c:pt>
                <c:pt idx="20734">
                  <c:v>28.541930510434501</c:v>
                </c:pt>
                <c:pt idx="20735">
                  <c:v>28.543307086614199</c:v>
                </c:pt>
                <c:pt idx="20736">
                  <c:v>28.544683662793901</c:v>
                </c:pt>
                <c:pt idx="20737">
                  <c:v>28.546060238973599</c:v>
                </c:pt>
                <c:pt idx="20738">
                  <c:v>28.5474368151534</c:v>
                </c:pt>
                <c:pt idx="20739">
                  <c:v>28.548813391333098</c:v>
                </c:pt>
                <c:pt idx="20740">
                  <c:v>28.5501899675128</c:v>
                </c:pt>
                <c:pt idx="20741">
                  <c:v>28.551566543692498</c:v>
                </c:pt>
                <c:pt idx="20742">
                  <c:v>28.5529431198723</c:v>
                </c:pt>
                <c:pt idx="20743">
                  <c:v>28.554319696052001</c:v>
                </c:pt>
                <c:pt idx="20744">
                  <c:v>28.5556962722317</c:v>
                </c:pt>
                <c:pt idx="20745">
                  <c:v>28.557072848411401</c:v>
                </c:pt>
                <c:pt idx="20746">
                  <c:v>28.558449424591199</c:v>
                </c:pt>
                <c:pt idx="20747">
                  <c:v>28.559826000770901</c:v>
                </c:pt>
                <c:pt idx="20748">
                  <c:v>28.561202576950599</c:v>
                </c:pt>
                <c:pt idx="20749">
                  <c:v>28.562579153130301</c:v>
                </c:pt>
                <c:pt idx="20750">
                  <c:v>28.563955729310099</c:v>
                </c:pt>
                <c:pt idx="20751">
                  <c:v>28.5653323054898</c:v>
                </c:pt>
                <c:pt idx="20752">
                  <c:v>28.566708881669499</c:v>
                </c:pt>
                <c:pt idx="20753">
                  <c:v>28.5680854578492</c:v>
                </c:pt>
                <c:pt idx="20754">
                  <c:v>28.569462034029002</c:v>
                </c:pt>
                <c:pt idx="20755">
                  <c:v>28.5708386102087</c:v>
                </c:pt>
                <c:pt idx="20756">
                  <c:v>28.572215186388402</c:v>
                </c:pt>
                <c:pt idx="20757">
                  <c:v>28.5735917625681</c:v>
                </c:pt>
                <c:pt idx="20758">
                  <c:v>28.574968338747901</c:v>
                </c:pt>
                <c:pt idx="20759">
                  <c:v>28.576344914927599</c:v>
                </c:pt>
                <c:pt idx="20760">
                  <c:v>28.577721491107301</c:v>
                </c:pt>
                <c:pt idx="20761">
                  <c:v>28.579098067286999</c:v>
                </c:pt>
                <c:pt idx="20762">
                  <c:v>28.5804746434668</c:v>
                </c:pt>
                <c:pt idx="20763">
                  <c:v>28.581851219646499</c:v>
                </c:pt>
                <c:pt idx="20764">
                  <c:v>28.5832277958262</c:v>
                </c:pt>
                <c:pt idx="20765">
                  <c:v>28.584604372006002</c:v>
                </c:pt>
                <c:pt idx="20766">
                  <c:v>28.5859809481857</c:v>
                </c:pt>
                <c:pt idx="20767">
                  <c:v>28.587357524365402</c:v>
                </c:pt>
                <c:pt idx="20768">
                  <c:v>28.5887341005451</c:v>
                </c:pt>
                <c:pt idx="20769">
                  <c:v>28.590110676724901</c:v>
                </c:pt>
                <c:pt idx="20770">
                  <c:v>28.591487252904599</c:v>
                </c:pt>
                <c:pt idx="20771">
                  <c:v>28.592863829084301</c:v>
                </c:pt>
                <c:pt idx="20772">
                  <c:v>28.594240405263999</c:v>
                </c:pt>
                <c:pt idx="20773">
                  <c:v>28.595616981443801</c:v>
                </c:pt>
                <c:pt idx="20774">
                  <c:v>28.596993557623499</c:v>
                </c:pt>
                <c:pt idx="20775">
                  <c:v>28.598370133803201</c:v>
                </c:pt>
                <c:pt idx="20776">
                  <c:v>28.599746709982899</c:v>
                </c:pt>
                <c:pt idx="20777">
                  <c:v>28.6011232861627</c:v>
                </c:pt>
                <c:pt idx="20778">
                  <c:v>28.602499862342398</c:v>
                </c:pt>
                <c:pt idx="20779">
                  <c:v>28.6038764385221</c:v>
                </c:pt>
                <c:pt idx="20780">
                  <c:v>28.605253014701798</c:v>
                </c:pt>
                <c:pt idx="20781">
                  <c:v>28.6066295908816</c:v>
                </c:pt>
                <c:pt idx="20782">
                  <c:v>28.608006167061301</c:v>
                </c:pt>
                <c:pt idx="20783">
                  <c:v>28.609382743241</c:v>
                </c:pt>
                <c:pt idx="20784">
                  <c:v>28.610759319420701</c:v>
                </c:pt>
                <c:pt idx="20785">
                  <c:v>28.612135895600499</c:v>
                </c:pt>
                <c:pt idx="20786">
                  <c:v>28.613512471780201</c:v>
                </c:pt>
                <c:pt idx="20787">
                  <c:v>28.614889047959899</c:v>
                </c:pt>
                <c:pt idx="20788">
                  <c:v>28.616265624139601</c:v>
                </c:pt>
                <c:pt idx="20789">
                  <c:v>28.617642200319398</c:v>
                </c:pt>
                <c:pt idx="20790">
                  <c:v>28.6190187764991</c:v>
                </c:pt>
                <c:pt idx="20791">
                  <c:v>28.620395352678798</c:v>
                </c:pt>
                <c:pt idx="20792">
                  <c:v>28.6217719288585</c:v>
                </c:pt>
                <c:pt idx="20793">
                  <c:v>28.623148505038301</c:v>
                </c:pt>
                <c:pt idx="20794">
                  <c:v>28.624525081218</c:v>
                </c:pt>
                <c:pt idx="20795">
                  <c:v>28.625901657397701</c:v>
                </c:pt>
                <c:pt idx="20796">
                  <c:v>28.627278233577499</c:v>
                </c:pt>
                <c:pt idx="20797">
                  <c:v>28.628654809757201</c:v>
                </c:pt>
                <c:pt idx="20798">
                  <c:v>28.630031385936899</c:v>
                </c:pt>
                <c:pt idx="20799">
                  <c:v>28.631407962116601</c:v>
                </c:pt>
                <c:pt idx="20800">
                  <c:v>28.632784538296399</c:v>
                </c:pt>
                <c:pt idx="20801">
                  <c:v>28.6341611144761</c:v>
                </c:pt>
                <c:pt idx="20802">
                  <c:v>28.635537690655799</c:v>
                </c:pt>
                <c:pt idx="20803">
                  <c:v>28.6369142668355</c:v>
                </c:pt>
                <c:pt idx="20804">
                  <c:v>28.638290843015302</c:v>
                </c:pt>
                <c:pt idx="20805">
                  <c:v>28.639667419195</c:v>
                </c:pt>
                <c:pt idx="20806">
                  <c:v>28.641043995374702</c:v>
                </c:pt>
                <c:pt idx="20807">
                  <c:v>28.6424205715544</c:v>
                </c:pt>
                <c:pt idx="20808">
                  <c:v>28.643797147734201</c:v>
                </c:pt>
                <c:pt idx="20809">
                  <c:v>28.645173723913899</c:v>
                </c:pt>
                <c:pt idx="20810">
                  <c:v>28.646550300093601</c:v>
                </c:pt>
                <c:pt idx="20811">
                  <c:v>28.647926876273299</c:v>
                </c:pt>
                <c:pt idx="20812">
                  <c:v>28.649303452453101</c:v>
                </c:pt>
                <c:pt idx="20813">
                  <c:v>28.650680028632799</c:v>
                </c:pt>
                <c:pt idx="20814">
                  <c:v>28.6520566048125</c:v>
                </c:pt>
                <c:pt idx="20815">
                  <c:v>28.653433180992199</c:v>
                </c:pt>
                <c:pt idx="20816">
                  <c:v>28.654809757172</c:v>
                </c:pt>
                <c:pt idx="20817">
                  <c:v>28.656186333351702</c:v>
                </c:pt>
                <c:pt idx="20818">
                  <c:v>28.6575629095314</c:v>
                </c:pt>
                <c:pt idx="20819">
                  <c:v>28.658939485711102</c:v>
                </c:pt>
                <c:pt idx="20820">
                  <c:v>28.660316061890899</c:v>
                </c:pt>
                <c:pt idx="20821">
                  <c:v>28.661692638070601</c:v>
                </c:pt>
                <c:pt idx="20822">
                  <c:v>28.663069214250299</c:v>
                </c:pt>
                <c:pt idx="20823">
                  <c:v>28.664445790430001</c:v>
                </c:pt>
                <c:pt idx="20824">
                  <c:v>28.665822366609799</c:v>
                </c:pt>
                <c:pt idx="20825">
                  <c:v>28.667198942789501</c:v>
                </c:pt>
                <c:pt idx="20826">
                  <c:v>28.668575518969199</c:v>
                </c:pt>
                <c:pt idx="20827">
                  <c:v>28.669952095148901</c:v>
                </c:pt>
                <c:pt idx="20828">
                  <c:v>28.671328671328698</c:v>
                </c:pt>
                <c:pt idx="20829">
                  <c:v>28.6727052475084</c:v>
                </c:pt>
                <c:pt idx="20830">
                  <c:v>28.674081823688098</c:v>
                </c:pt>
                <c:pt idx="20831">
                  <c:v>28.6754583998679</c:v>
                </c:pt>
                <c:pt idx="20832">
                  <c:v>28.676834976047601</c:v>
                </c:pt>
                <c:pt idx="20833">
                  <c:v>28.6782115522273</c:v>
                </c:pt>
                <c:pt idx="20834">
                  <c:v>28.679588128407001</c:v>
                </c:pt>
                <c:pt idx="20835">
                  <c:v>28.680964704586799</c:v>
                </c:pt>
                <c:pt idx="20836">
                  <c:v>28.682341280766501</c:v>
                </c:pt>
                <c:pt idx="20837">
                  <c:v>28.683717856946199</c:v>
                </c:pt>
                <c:pt idx="20838">
                  <c:v>28.685094433125901</c:v>
                </c:pt>
                <c:pt idx="20839">
                  <c:v>28.686471009305698</c:v>
                </c:pt>
                <c:pt idx="20840">
                  <c:v>28.6878475854854</c:v>
                </c:pt>
                <c:pt idx="20841">
                  <c:v>28.689224161665098</c:v>
                </c:pt>
                <c:pt idx="20842">
                  <c:v>28.6906007378448</c:v>
                </c:pt>
                <c:pt idx="20843">
                  <c:v>28.691977314024601</c:v>
                </c:pt>
                <c:pt idx="20844">
                  <c:v>28.6933538902043</c:v>
                </c:pt>
                <c:pt idx="20845">
                  <c:v>28.694730466384001</c:v>
                </c:pt>
                <c:pt idx="20846">
                  <c:v>28.6961070425637</c:v>
                </c:pt>
                <c:pt idx="20847">
                  <c:v>28.697483618743501</c:v>
                </c:pt>
                <c:pt idx="20848">
                  <c:v>28.698860194923199</c:v>
                </c:pt>
                <c:pt idx="20849">
                  <c:v>28.700236771102901</c:v>
                </c:pt>
                <c:pt idx="20850">
                  <c:v>28.701613347282599</c:v>
                </c:pt>
                <c:pt idx="20851">
                  <c:v>28.7029899234624</c:v>
                </c:pt>
                <c:pt idx="20852">
                  <c:v>28.704366499642099</c:v>
                </c:pt>
                <c:pt idx="20853">
                  <c:v>28.7057430758218</c:v>
                </c:pt>
                <c:pt idx="20854">
                  <c:v>28.707119652001499</c:v>
                </c:pt>
                <c:pt idx="20855">
                  <c:v>28.7084962281813</c:v>
                </c:pt>
                <c:pt idx="20856">
                  <c:v>28.709872804361002</c:v>
                </c:pt>
                <c:pt idx="20857">
                  <c:v>28.7112493805407</c:v>
                </c:pt>
                <c:pt idx="20858">
                  <c:v>28.712625956720501</c:v>
                </c:pt>
                <c:pt idx="20859">
                  <c:v>28.714002532900199</c:v>
                </c:pt>
                <c:pt idx="20860">
                  <c:v>28.715379109079901</c:v>
                </c:pt>
                <c:pt idx="20861">
                  <c:v>28.716755685259599</c:v>
                </c:pt>
                <c:pt idx="20862">
                  <c:v>28.718132261439401</c:v>
                </c:pt>
                <c:pt idx="20863">
                  <c:v>28.719508837619099</c:v>
                </c:pt>
                <c:pt idx="20864">
                  <c:v>28.720885413798801</c:v>
                </c:pt>
                <c:pt idx="20865">
                  <c:v>28.722261989978499</c:v>
                </c:pt>
                <c:pt idx="20866">
                  <c:v>28.7236385661583</c:v>
                </c:pt>
                <c:pt idx="20867">
                  <c:v>28.725015142337998</c:v>
                </c:pt>
                <c:pt idx="20868">
                  <c:v>28.7263917185177</c:v>
                </c:pt>
                <c:pt idx="20869">
                  <c:v>28.727768294697398</c:v>
                </c:pt>
                <c:pt idx="20870">
                  <c:v>28.729144870877199</c:v>
                </c:pt>
                <c:pt idx="20871">
                  <c:v>28.730521447056901</c:v>
                </c:pt>
                <c:pt idx="20872">
                  <c:v>28.731898023236599</c:v>
                </c:pt>
                <c:pt idx="20873">
                  <c:v>28.733274599416301</c:v>
                </c:pt>
                <c:pt idx="20874">
                  <c:v>28.734651175596099</c:v>
                </c:pt>
                <c:pt idx="20875">
                  <c:v>28.736027751775801</c:v>
                </c:pt>
                <c:pt idx="20876">
                  <c:v>28.737404327955499</c:v>
                </c:pt>
                <c:pt idx="20877">
                  <c:v>28.738780904135201</c:v>
                </c:pt>
                <c:pt idx="20878">
                  <c:v>28.740157480314998</c:v>
                </c:pt>
                <c:pt idx="20879">
                  <c:v>28.7415340564947</c:v>
                </c:pt>
                <c:pt idx="20880">
                  <c:v>28.742910632674398</c:v>
                </c:pt>
                <c:pt idx="20881">
                  <c:v>28.7442872088541</c:v>
                </c:pt>
                <c:pt idx="20882">
                  <c:v>28.745663785033901</c:v>
                </c:pt>
                <c:pt idx="20883">
                  <c:v>28.7470403612136</c:v>
                </c:pt>
                <c:pt idx="20884">
                  <c:v>28.748416937393301</c:v>
                </c:pt>
                <c:pt idx="20885">
                  <c:v>28.749793513573</c:v>
                </c:pt>
                <c:pt idx="20886">
                  <c:v>28.751170089752801</c:v>
                </c:pt>
                <c:pt idx="20887">
                  <c:v>28.752546665932499</c:v>
                </c:pt>
                <c:pt idx="20888">
                  <c:v>28.753923242112201</c:v>
                </c:pt>
                <c:pt idx="20889">
                  <c:v>28.755299818291999</c:v>
                </c:pt>
                <c:pt idx="20890">
                  <c:v>28.7566763944717</c:v>
                </c:pt>
                <c:pt idx="20891">
                  <c:v>28.758052970651399</c:v>
                </c:pt>
                <c:pt idx="20892">
                  <c:v>28.7594295468311</c:v>
                </c:pt>
                <c:pt idx="20893">
                  <c:v>28.760806123010902</c:v>
                </c:pt>
                <c:pt idx="20894">
                  <c:v>28.7621826991906</c:v>
                </c:pt>
                <c:pt idx="20895">
                  <c:v>28.763559275370302</c:v>
                </c:pt>
                <c:pt idx="20896">
                  <c:v>28.76493585155</c:v>
                </c:pt>
                <c:pt idx="20897">
                  <c:v>28.766312427729801</c:v>
                </c:pt>
                <c:pt idx="20898">
                  <c:v>28.767689003909499</c:v>
                </c:pt>
                <c:pt idx="20899">
                  <c:v>28.769065580089201</c:v>
                </c:pt>
                <c:pt idx="20900">
                  <c:v>28.770442156268899</c:v>
                </c:pt>
                <c:pt idx="20901">
                  <c:v>28.7718187324487</c:v>
                </c:pt>
                <c:pt idx="20902">
                  <c:v>28.773195308628399</c:v>
                </c:pt>
                <c:pt idx="20903">
                  <c:v>28.7745718848081</c:v>
                </c:pt>
                <c:pt idx="20904">
                  <c:v>28.775948460987799</c:v>
                </c:pt>
                <c:pt idx="20905">
                  <c:v>28.7773250371676</c:v>
                </c:pt>
                <c:pt idx="20906">
                  <c:v>28.778701613347302</c:v>
                </c:pt>
                <c:pt idx="20907">
                  <c:v>28.780078189527</c:v>
                </c:pt>
                <c:pt idx="20908">
                  <c:v>28.781454765706702</c:v>
                </c:pt>
                <c:pt idx="20909">
                  <c:v>28.782831341886499</c:v>
                </c:pt>
                <c:pt idx="20910">
                  <c:v>28.784207918066201</c:v>
                </c:pt>
                <c:pt idx="20911">
                  <c:v>28.785584494245899</c:v>
                </c:pt>
                <c:pt idx="20912">
                  <c:v>28.786961070425601</c:v>
                </c:pt>
                <c:pt idx="20913">
                  <c:v>28.788337646605399</c:v>
                </c:pt>
                <c:pt idx="20914">
                  <c:v>28.789714222785101</c:v>
                </c:pt>
                <c:pt idx="20915">
                  <c:v>28.791090798964799</c:v>
                </c:pt>
                <c:pt idx="20916">
                  <c:v>28.792467375144501</c:v>
                </c:pt>
                <c:pt idx="20917">
                  <c:v>28.793843951324298</c:v>
                </c:pt>
                <c:pt idx="20918">
                  <c:v>28.795220527504</c:v>
                </c:pt>
                <c:pt idx="20919">
                  <c:v>28.796597103683698</c:v>
                </c:pt>
                <c:pt idx="20920">
                  <c:v>28.7979736798634</c:v>
                </c:pt>
                <c:pt idx="20921">
                  <c:v>28.799350256043201</c:v>
                </c:pt>
                <c:pt idx="20922">
                  <c:v>28.8007268322229</c:v>
                </c:pt>
                <c:pt idx="20923">
                  <c:v>28.802103408402601</c:v>
                </c:pt>
                <c:pt idx="20924">
                  <c:v>28.803479984582399</c:v>
                </c:pt>
                <c:pt idx="20925">
                  <c:v>28.804856560762101</c:v>
                </c:pt>
                <c:pt idx="20926">
                  <c:v>28.806233136941799</c:v>
                </c:pt>
                <c:pt idx="20927">
                  <c:v>28.807609713121501</c:v>
                </c:pt>
                <c:pt idx="20928">
                  <c:v>28.808986289301298</c:v>
                </c:pt>
                <c:pt idx="20929">
                  <c:v>28.810362865481</c:v>
                </c:pt>
                <c:pt idx="20930">
                  <c:v>28.811739441660698</c:v>
                </c:pt>
                <c:pt idx="20931">
                  <c:v>28.8131160178404</c:v>
                </c:pt>
                <c:pt idx="20932">
                  <c:v>28.814492594020201</c:v>
                </c:pt>
                <c:pt idx="20933">
                  <c:v>28.8158691701999</c:v>
                </c:pt>
                <c:pt idx="20934">
                  <c:v>28.817245746379601</c:v>
                </c:pt>
                <c:pt idx="20935">
                  <c:v>28.8186223225593</c:v>
                </c:pt>
                <c:pt idx="20936">
                  <c:v>28.819998898739101</c:v>
                </c:pt>
                <c:pt idx="20937">
                  <c:v>28.821375474918799</c:v>
                </c:pt>
                <c:pt idx="20938">
                  <c:v>28.822752051098501</c:v>
                </c:pt>
                <c:pt idx="20939">
                  <c:v>28.824128627278199</c:v>
                </c:pt>
                <c:pt idx="20940">
                  <c:v>28.825505203458</c:v>
                </c:pt>
                <c:pt idx="20941">
                  <c:v>28.826881779637699</c:v>
                </c:pt>
                <c:pt idx="20942">
                  <c:v>28.8282583558174</c:v>
                </c:pt>
                <c:pt idx="20943">
                  <c:v>28.829634931997099</c:v>
                </c:pt>
                <c:pt idx="20944">
                  <c:v>28.8310115081769</c:v>
                </c:pt>
                <c:pt idx="20945">
                  <c:v>28.832388084356602</c:v>
                </c:pt>
                <c:pt idx="20946">
                  <c:v>28.8337646605363</c:v>
                </c:pt>
                <c:pt idx="20947">
                  <c:v>28.835141236716002</c:v>
                </c:pt>
                <c:pt idx="20948">
                  <c:v>28.836517812895799</c:v>
                </c:pt>
                <c:pt idx="20949">
                  <c:v>28.837894389075501</c:v>
                </c:pt>
                <c:pt idx="20950">
                  <c:v>28.839270965255199</c:v>
                </c:pt>
                <c:pt idx="20951">
                  <c:v>28.840647541434901</c:v>
                </c:pt>
                <c:pt idx="20952">
                  <c:v>28.842024117614699</c:v>
                </c:pt>
                <c:pt idx="20953">
                  <c:v>28.843400693794401</c:v>
                </c:pt>
                <c:pt idx="20954">
                  <c:v>28.844777269974099</c:v>
                </c:pt>
                <c:pt idx="20955">
                  <c:v>28.8461538461539</c:v>
                </c:pt>
                <c:pt idx="20956">
                  <c:v>28.847530422333602</c:v>
                </c:pt>
                <c:pt idx="20957">
                  <c:v>28.8489069985133</c:v>
                </c:pt>
                <c:pt idx="20958">
                  <c:v>28.850283574693002</c:v>
                </c:pt>
                <c:pt idx="20959">
                  <c:v>28.851660150872799</c:v>
                </c:pt>
                <c:pt idx="20960">
                  <c:v>28.853036727052501</c:v>
                </c:pt>
                <c:pt idx="20961">
                  <c:v>28.854413303232199</c:v>
                </c:pt>
                <c:pt idx="20962">
                  <c:v>28.855789879411901</c:v>
                </c:pt>
                <c:pt idx="20963">
                  <c:v>28.857166455591699</c:v>
                </c:pt>
                <c:pt idx="20964">
                  <c:v>28.858543031771401</c:v>
                </c:pt>
                <c:pt idx="20965">
                  <c:v>28.859919607951099</c:v>
                </c:pt>
                <c:pt idx="20966">
                  <c:v>28.861296184130801</c:v>
                </c:pt>
                <c:pt idx="20967">
                  <c:v>28.862672760310598</c:v>
                </c:pt>
                <c:pt idx="20968">
                  <c:v>28.8640493364903</c:v>
                </c:pt>
                <c:pt idx="20969">
                  <c:v>28.865425912669998</c:v>
                </c:pt>
                <c:pt idx="20970">
                  <c:v>28.8668024888497</c:v>
                </c:pt>
                <c:pt idx="20971">
                  <c:v>28.868179065029501</c:v>
                </c:pt>
                <c:pt idx="20972">
                  <c:v>28.8695556412092</c:v>
                </c:pt>
                <c:pt idx="20973">
                  <c:v>28.870932217388901</c:v>
                </c:pt>
                <c:pt idx="20974">
                  <c:v>28.8723087935686</c:v>
                </c:pt>
                <c:pt idx="20975">
                  <c:v>28.873685369748401</c:v>
                </c:pt>
                <c:pt idx="20976">
                  <c:v>28.875061945928099</c:v>
                </c:pt>
                <c:pt idx="20977">
                  <c:v>28.876438522107801</c:v>
                </c:pt>
                <c:pt idx="20978">
                  <c:v>28.877815098287499</c:v>
                </c:pt>
                <c:pt idx="20979">
                  <c:v>28.8791916744673</c:v>
                </c:pt>
                <c:pt idx="20980">
                  <c:v>28.880568250646999</c:v>
                </c:pt>
                <c:pt idx="20981">
                  <c:v>28.8819448268267</c:v>
                </c:pt>
                <c:pt idx="20982">
                  <c:v>28.883321403006502</c:v>
                </c:pt>
                <c:pt idx="20983">
                  <c:v>28.8846979791862</c:v>
                </c:pt>
                <c:pt idx="20984">
                  <c:v>28.886074555365902</c:v>
                </c:pt>
                <c:pt idx="20985">
                  <c:v>28.8874511315456</c:v>
                </c:pt>
                <c:pt idx="20986">
                  <c:v>28.888827707725302</c:v>
                </c:pt>
                <c:pt idx="20987">
                  <c:v>28.890204283905099</c:v>
                </c:pt>
                <c:pt idx="20988">
                  <c:v>28.891580860084801</c:v>
                </c:pt>
                <c:pt idx="20989">
                  <c:v>28.892957436264499</c:v>
                </c:pt>
                <c:pt idx="20990">
                  <c:v>28.8943340124443</c:v>
                </c:pt>
                <c:pt idx="20991">
                  <c:v>28.895710588623999</c:v>
                </c:pt>
                <c:pt idx="20992">
                  <c:v>28.8970871648037</c:v>
                </c:pt>
                <c:pt idx="20993">
                  <c:v>28.898463740983399</c:v>
                </c:pt>
                <c:pt idx="20994">
                  <c:v>28.8998403171632</c:v>
                </c:pt>
                <c:pt idx="20995">
                  <c:v>28.901216893342902</c:v>
                </c:pt>
                <c:pt idx="20996">
                  <c:v>28.9025934695226</c:v>
                </c:pt>
                <c:pt idx="20997">
                  <c:v>28.903970045702302</c:v>
                </c:pt>
                <c:pt idx="20998">
                  <c:v>28.905346621882099</c:v>
                </c:pt>
                <c:pt idx="20999">
                  <c:v>28.906723198061801</c:v>
                </c:pt>
                <c:pt idx="21000">
                  <c:v>28.908099774241499</c:v>
                </c:pt>
                <c:pt idx="21001">
                  <c:v>28.909476350421201</c:v>
                </c:pt>
                <c:pt idx="21002">
                  <c:v>28.910852926600999</c:v>
                </c:pt>
                <c:pt idx="21003">
                  <c:v>28.912229502780701</c:v>
                </c:pt>
                <c:pt idx="21004">
                  <c:v>28.913606078960399</c:v>
                </c:pt>
                <c:pt idx="21005">
                  <c:v>28.914982655140101</c:v>
                </c:pt>
                <c:pt idx="21006">
                  <c:v>28.916359231319898</c:v>
                </c:pt>
                <c:pt idx="21007">
                  <c:v>28.9177358074996</c:v>
                </c:pt>
                <c:pt idx="21008">
                  <c:v>28.919112383679298</c:v>
                </c:pt>
                <c:pt idx="21009">
                  <c:v>28.920488959859</c:v>
                </c:pt>
                <c:pt idx="21010">
                  <c:v>28.921865536038801</c:v>
                </c:pt>
                <c:pt idx="21011">
                  <c:v>28.923242112218499</c:v>
                </c:pt>
                <c:pt idx="21012">
                  <c:v>28.924618688398201</c:v>
                </c:pt>
                <c:pt idx="21013">
                  <c:v>28.925995264577999</c:v>
                </c:pt>
                <c:pt idx="21014">
                  <c:v>28.927371840757701</c:v>
                </c:pt>
                <c:pt idx="21015">
                  <c:v>28.928748416937399</c:v>
                </c:pt>
                <c:pt idx="21016">
                  <c:v>28.930124993117101</c:v>
                </c:pt>
                <c:pt idx="21017">
                  <c:v>28.931501569296898</c:v>
                </c:pt>
                <c:pt idx="21018">
                  <c:v>28.9328781454766</c:v>
                </c:pt>
                <c:pt idx="21019">
                  <c:v>28.934254721656298</c:v>
                </c:pt>
                <c:pt idx="21020">
                  <c:v>28.935631297836</c:v>
                </c:pt>
                <c:pt idx="21021">
                  <c:v>28.937007874015801</c:v>
                </c:pt>
                <c:pt idx="21022">
                  <c:v>28.9383844501955</c:v>
                </c:pt>
                <c:pt idx="21023">
                  <c:v>28.939761026375201</c:v>
                </c:pt>
                <c:pt idx="21024">
                  <c:v>28.9411376025549</c:v>
                </c:pt>
                <c:pt idx="21025">
                  <c:v>28.942514178734701</c:v>
                </c:pt>
                <c:pt idx="21026">
                  <c:v>28.943890754914399</c:v>
                </c:pt>
                <c:pt idx="21027">
                  <c:v>28.945267331094101</c:v>
                </c:pt>
                <c:pt idx="21028">
                  <c:v>28.946643907273799</c:v>
                </c:pt>
                <c:pt idx="21029">
                  <c:v>28.9480204834536</c:v>
                </c:pt>
                <c:pt idx="21030">
                  <c:v>28.949397059633299</c:v>
                </c:pt>
                <c:pt idx="21031">
                  <c:v>28.950773635813</c:v>
                </c:pt>
                <c:pt idx="21032">
                  <c:v>28.952150211992699</c:v>
                </c:pt>
                <c:pt idx="21033">
                  <c:v>28.9535267881725</c:v>
                </c:pt>
                <c:pt idx="21034">
                  <c:v>28.954903364352202</c:v>
                </c:pt>
                <c:pt idx="21035">
                  <c:v>28.9562799405319</c:v>
                </c:pt>
                <c:pt idx="21036">
                  <c:v>28.957656516711602</c:v>
                </c:pt>
                <c:pt idx="21037">
                  <c:v>28.959033092891399</c:v>
                </c:pt>
                <c:pt idx="21038">
                  <c:v>28.960409669071101</c:v>
                </c:pt>
                <c:pt idx="21039">
                  <c:v>28.961786245250799</c:v>
                </c:pt>
                <c:pt idx="21040">
                  <c:v>28.963162821430501</c:v>
                </c:pt>
                <c:pt idx="21041">
                  <c:v>28.964539397610299</c:v>
                </c:pt>
                <c:pt idx="21042">
                  <c:v>28.96591597379</c:v>
                </c:pt>
                <c:pt idx="21043">
                  <c:v>28.967292549969699</c:v>
                </c:pt>
                <c:pt idx="21044">
                  <c:v>28.9686691261494</c:v>
                </c:pt>
                <c:pt idx="21045">
                  <c:v>28.970045702329202</c:v>
                </c:pt>
                <c:pt idx="21046">
                  <c:v>28.9714222785089</c:v>
                </c:pt>
                <c:pt idx="21047">
                  <c:v>28.972798854688602</c:v>
                </c:pt>
                <c:pt idx="21048">
                  <c:v>28.974175430868399</c:v>
                </c:pt>
                <c:pt idx="21049">
                  <c:v>28.975552007048101</c:v>
                </c:pt>
                <c:pt idx="21050">
                  <c:v>28.976928583227799</c:v>
                </c:pt>
                <c:pt idx="21051">
                  <c:v>28.978305159407501</c:v>
                </c:pt>
                <c:pt idx="21052">
                  <c:v>28.979681735587299</c:v>
                </c:pt>
                <c:pt idx="21053">
                  <c:v>28.981058311767001</c:v>
                </c:pt>
                <c:pt idx="21054">
                  <c:v>28.982434887946699</c:v>
                </c:pt>
                <c:pt idx="21055">
                  <c:v>28.983811464126401</c:v>
                </c:pt>
                <c:pt idx="21056">
                  <c:v>28.985188040306198</c:v>
                </c:pt>
                <c:pt idx="21057">
                  <c:v>28.9865646164859</c:v>
                </c:pt>
                <c:pt idx="21058">
                  <c:v>28.987941192665598</c:v>
                </c:pt>
                <c:pt idx="21059">
                  <c:v>28.9893177688453</c:v>
                </c:pt>
                <c:pt idx="21060">
                  <c:v>28.990694345025101</c:v>
                </c:pt>
                <c:pt idx="21061">
                  <c:v>28.9920709212048</c:v>
                </c:pt>
                <c:pt idx="21062">
                  <c:v>28.993447497384501</c:v>
                </c:pt>
                <c:pt idx="21063">
                  <c:v>28.9948240735642</c:v>
                </c:pt>
                <c:pt idx="21064">
                  <c:v>28.996200649744001</c:v>
                </c:pt>
                <c:pt idx="21065">
                  <c:v>28.997577225923699</c:v>
                </c:pt>
                <c:pt idx="21066">
                  <c:v>28.998953802103401</c:v>
                </c:pt>
                <c:pt idx="21067">
                  <c:v>29.000330378283099</c:v>
                </c:pt>
                <c:pt idx="21068">
                  <c:v>29.0017069544629</c:v>
                </c:pt>
                <c:pt idx="21069">
                  <c:v>29.003083530642598</c:v>
                </c:pt>
                <c:pt idx="21070">
                  <c:v>29.0044601068223</c:v>
                </c:pt>
                <c:pt idx="21071">
                  <c:v>29.005836683001998</c:v>
                </c:pt>
                <c:pt idx="21072">
                  <c:v>29.0072132591818</c:v>
                </c:pt>
                <c:pt idx="21073">
                  <c:v>29.008589835361501</c:v>
                </c:pt>
                <c:pt idx="21074">
                  <c:v>29.0099664115412</c:v>
                </c:pt>
                <c:pt idx="21075">
                  <c:v>29.011342987720901</c:v>
                </c:pt>
                <c:pt idx="21076">
                  <c:v>29.012719563900699</c:v>
                </c:pt>
                <c:pt idx="21077">
                  <c:v>29.014096140080401</c:v>
                </c:pt>
                <c:pt idx="21078">
                  <c:v>29.015472716260099</c:v>
                </c:pt>
                <c:pt idx="21079">
                  <c:v>29.016849292439801</c:v>
                </c:pt>
                <c:pt idx="21080">
                  <c:v>29.018225868619599</c:v>
                </c:pt>
                <c:pt idx="21081">
                  <c:v>29.0196024447993</c:v>
                </c:pt>
                <c:pt idx="21082">
                  <c:v>29.020979020978999</c:v>
                </c:pt>
                <c:pt idx="21083">
                  <c:v>29.0223555971588</c:v>
                </c:pt>
                <c:pt idx="21084">
                  <c:v>29.023732173338502</c:v>
                </c:pt>
                <c:pt idx="21085">
                  <c:v>29.0251087495182</c:v>
                </c:pt>
                <c:pt idx="21086">
                  <c:v>29.026485325697902</c:v>
                </c:pt>
                <c:pt idx="21087">
                  <c:v>29.027861901877699</c:v>
                </c:pt>
                <c:pt idx="21088">
                  <c:v>29.029238478057401</c:v>
                </c:pt>
                <c:pt idx="21089">
                  <c:v>29.030615054237099</c:v>
                </c:pt>
                <c:pt idx="21090">
                  <c:v>29.031991630416801</c:v>
                </c:pt>
                <c:pt idx="21091">
                  <c:v>29.033368206596599</c:v>
                </c:pt>
                <c:pt idx="21092">
                  <c:v>29.034744782776301</c:v>
                </c:pt>
                <c:pt idx="21093">
                  <c:v>29.036121358955999</c:v>
                </c:pt>
                <c:pt idx="21094">
                  <c:v>29.037497935135701</c:v>
                </c:pt>
                <c:pt idx="21095">
                  <c:v>29.038874511315498</c:v>
                </c:pt>
                <c:pt idx="21096">
                  <c:v>29.0402510874952</c:v>
                </c:pt>
                <c:pt idx="21097">
                  <c:v>29.041627663674898</c:v>
                </c:pt>
                <c:pt idx="21098">
                  <c:v>29.0430042398546</c:v>
                </c:pt>
                <c:pt idx="21099">
                  <c:v>29.044380816034401</c:v>
                </c:pt>
                <c:pt idx="21100">
                  <c:v>29.045757392214099</c:v>
                </c:pt>
                <c:pt idx="21101">
                  <c:v>29.047133968393801</c:v>
                </c:pt>
                <c:pt idx="21102">
                  <c:v>29.048510544573499</c:v>
                </c:pt>
                <c:pt idx="21103">
                  <c:v>29.049887120753301</c:v>
                </c:pt>
                <c:pt idx="21104">
                  <c:v>29.051263696932999</c:v>
                </c:pt>
                <c:pt idx="21105">
                  <c:v>29.052640273112701</c:v>
                </c:pt>
                <c:pt idx="21106">
                  <c:v>29.054016849292399</c:v>
                </c:pt>
                <c:pt idx="21107">
                  <c:v>29.0553934254722</c:v>
                </c:pt>
                <c:pt idx="21108">
                  <c:v>29.056770001651898</c:v>
                </c:pt>
                <c:pt idx="21109">
                  <c:v>29.0581465778316</c:v>
                </c:pt>
                <c:pt idx="21110">
                  <c:v>29.059523154011298</c:v>
                </c:pt>
                <c:pt idx="21111">
                  <c:v>29.0608997301911</c:v>
                </c:pt>
                <c:pt idx="21112">
                  <c:v>29.062276306370801</c:v>
                </c:pt>
                <c:pt idx="21113">
                  <c:v>29.0636528825505</c:v>
                </c:pt>
                <c:pt idx="21114">
                  <c:v>29.065029458730301</c:v>
                </c:pt>
                <c:pt idx="21115">
                  <c:v>29.066406034909999</c:v>
                </c:pt>
                <c:pt idx="21116">
                  <c:v>29.067782611089701</c:v>
                </c:pt>
                <c:pt idx="21117">
                  <c:v>29.069159187269399</c:v>
                </c:pt>
                <c:pt idx="21118">
                  <c:v>29.0705357634492</c:v>
                </c:pt>
                <c:pt idx="21119">
                  <c:v>29.071912339628899</c:v>
                </c:pt>
                <c:pt idx="21120">
                  <c:v>29.0732889158086</c:v>
                </c:pt>
                <c:pt idx="21121">
                  <c:v>29.074665491988299</c:v>
                </c:pt>
                <c:pt idx="21122">
                  <c:v>29.0760420681681</c:v>
                </c:pt>
                <c:pt idx="21123">
                  <c:v>29.077418644347802</c:v>
                </c:pt>
                <c:pt idx="21124">
                  <c:v>29.0787952205275</c:v>
                </c:pt>
                <c:pt idx="21125">
                  <c:v>29.080171796707202</c:v>
                </c:pt>
                <c:pt idx="21126">
                  <c:v>29.081548372886999</c:v>
                </c:pt>
                <c:pt idx="21127">
                  <c:v>29.082924949066701</c:v>
                </c:pt>
                <c:pt idx="21128">
                  <c:v>29.084301525246399</c:v>
                </c:pt>
                <c:pt idx="21129">
                  <c:v>29.085678101426101</c:v>
                </c:pt>
                <c:pt idx="21130">
                  <c:v>29.087054677605899</c:v>
                </c:pt>
                <c:pt idx="21131">
                  <c:v>29.0884312537856</c:v>
                </c:pt>
                <c:pt idx="21132">
                  <c:v>29.089807829965299</c:v>
                </c:pt>
                <c:pt idx="21133">
                  <c:v>29.091184406145</c:v>
                </c:pt>
                <c:pt idx="21134">
                  <c:v>29.092560982324802</c:v>
                </c:pt>
                <c:pt idx="21135">
                  <c:v>29.0939375585045</c:v>
                </c:pt>
                <c:pt idx="21136">
                  <c:v>29.095314134684202</c:v>
                </c:pt>
                <c:pt idx="21137">
                  <c:v>29.0966907108639</c:v>
                </c:pt>
                <c:pt idx="21138">
                  <c:v>29.098067287043701</c:v>
                </c:pt>
                <c:pt idx="21139">
                  <c:v>29.099443863223399</c:v>
                </c:pt>
                <c:pt idx="21140">
                  <c:v>29.100820439403101</c:v>
                </c:pt>
                <c:pt idx="21141">
                  <c:v>29.102197015582799</c:v>
                </c:pt>
                <c:pt idx="21142">
                  <c:v>29.103573591762601</c:v>
                </c:pt>
                <c:pt idx="21143">
                  <c:v>29.104950167942299</c:v>
                </c:pt>
                <c:pt idx="21144">
                  <c:v>29.106326744122001</c:v>
                </c:pt>
                <c:pt idx="21145">
                  <c:v>29.107703320301798</c:v>
                </c:pt>
                <c:pt idx="21146">
                  <c:v>29.1090798964815</c:v>
                </c:pt>
                <c:pt idx="21147">
                  <c:v>29.110456472661198</c:v>
                </c:pt>
                <c:pt idx="21148">
                  <c:v>29.1118330488409</c:v>
                </c:pt>
                <c:pt idx="21149">
                  <c:v>29.113209625020701</c:v>
                </c:pt>
                <c:pt idx="21150">
                  <c:v>29.1145862012004</c:v>
                </c:pt>
                <c:pt idx="21151">
                  <c:v>29.115962777380101</c:v>
                </c:pt>
                <c:pt idx="21152">
                  <c:v>29.1173393535598</c:v>
                </c:pt>
                <c:pt idx="21153">
                  <c:v>29.118715929739601</c:v>
                </c:pt>
                <c:pt idx="21154">
                  <c:v>29.120092505919299</c:v>
                </c:pt>
                <c:pt idx="21155">
                  <c:v>29.121469082099001</c:v>
                </c:pt>
                <c:pt idx="21156">
                  <c:v>29.122845658278699</c:v>
                </c:pt>
                <c:pt idx="21157">
                  <c:v>29.1242222344585</c:v>
                </c:pt>
                <c:pt idx="21158">
                  <c:v>29.125598810638198</c:v>
                </c:pt>
                <c:pt idx="21159">
                  <c:v>29.1269753868179</c:v>
                </c:pt>
                <c:pt idx="21160">
                  <c:v>29.128351962997598</c:v>
                </c:pt>
                <c:pt idx="21161">
                  <c:v>29.1297285391774</c:v>
                </c:pt>
                <c:pt idx="21162">
                  <c:v>29.131105115357101</c:v>
                </c:pt>
                <c:pt idx="21163">
                  <c:v>29.1324816915368</c:v>
                </c:pt>
                <c:pt idx="21164">
                  <c:v>29.133858267716501</c:v>
                </c:pt>
                <c:pt idx="21165">
                  <c:v>29.135234843896299</c:v>
                </c:pt>
                <c:pt idx="21166">
                  <c:v>29.136611420076001</c:v>
                </c:pt>
                <c:pt idx="21167">
                  <c:v>29.137987996255699</c:v>
                </c:pt>
                <c:pt idx="21168">
                  <c:v>29.139364572435401</c:v>
                </c:pt>
                <c:pt idx="21169">
                  <c:v>29.140741148615199</c:v>
                </c:pt>
                <c:pt idx="21170">
                  <c:v>29.1421177247949</c:v>
                </c:pt>
                <c:pt idx="21171">
                  <c:v>29.143494300974599</c:v>
                </c:pt>
                <c:pt idx="21172">
                  <c:v>29.1448708771544</c:v>
                </c:pt>
                <c:pt idx="21173">
                  <c:v>29.146247453334102</c:v>
                </c:pt>
                <c:pt idx="21174">
                  <c:v>29.1476240295138</c:v>
                </c:pt>
                <c:pt idx="21175">
                  <c:v>29.149000605693502</c:v>
                </c:pt>
                <c:pt idx="21176">
                  <c:v>29.1503771818732</c:v>
                </c:pt>
                <c:pt idx="21177">
                  <c:v>29.151753758053001</c:v>
                </c:pt>
                <c:pt idx="21178">
                  <c:v>29.153130334232699</c:v>
                </c:pt>
                <c:pt idx="21179">
                  <c:v>29.154506910412401</c:v>
                </c:pt>
                <c:pt idx="21180">
                  <c:v>29.155883486592199</c:v>
                </c:pt>
                <c:pt idx="21181">
                  <c:v>29.157260062771901</c:v>
                </c:pt>
                <c:pt idx="21182">
                  <c:v>29.158636638951599</c:v>
                </c:pt>
                <c:pt idx="21183">
                  <c:v>29.160013215131301</c:v>
                </c:pt>
                <c:pt idx="21184">
                  <c:v>29.161389791311102</c:v>
                </c:pt>
                <c:pt idx="21185">
                  <c:v>29.1627663674908</c:v>
                </c:pt>
                <c:pt idx="21186">
                  <c:v>29.164142943670502</c:v>
                </c:pt>
                <c:pt idx="21187">
                  <c:v>29.1655195198502</c:v>
                </c:pt>
                <c:pt idx="21188">
                  <c:v>29.166896096030001</c:v>
                </c:pt>
                <c:pt idx="21189">
                  <c:v>29.168272672209699</c:v>
                </c:pt>
                <c:pt idx="21190">
                  <c:v>29.169649248389401</c:v>
                </c:pt>
                <c:pt idx="21191">
                  <c:v>29.171025824569099</c:v>
                </c:pt>
                <c:pt idx="21192">
                  <c:v>29.172402400748901</c:v>
                </c:pt>
                <c:pt idx="21193">
                  <c:v>29.173778976928599</c:v>
                </c:pt>
                <c:pt idx="21194">
                  <c:v>29.175155553108301</c:v>
                </c:pt>
                <c:pt idx="21195">
                  <c:v>29.176532129287999</c:v>
                </c:pt>
                <c:pt idx="21196">
                  <c:v>29.1779087054678</c:v>
                </c:pt>
                <c:pt idx="21197">
                  <c:v>29.179285281647498</c:v>
                </c:pt>
                <c:pt idx="21198">
                  <c:v>29.1806618578272</c:v>
                </c:pt>
                <c:pt idx="21199">
                  <c:v>29.182038434006898</c:v>
                </c:pt>
                <c:pt idx="21200">
                  <c:v>29.1834150101867</c:v>
                </c:pt>
                <c:pt idx="21201">
                  <c:v>29.184791586366401</c:v>
                </c:pt>
                <c:pt idx="21202">
                  <c:v>29.1861681625461</c:v>
                </c:pt>
                <c:pt idx="21203">
                  <c:v>29.187544738725801</c:v>
                </c:pt>
                <c:pt idx="21204">
                  <c:v>29.188921314905599</c:v>
                </c:pt>
                <c:pt idx="21205">
                  <c:v>29.190297891085301</c:v>
                </c:pt>
                <c:pt idx="21206">
                  <c:v>29.191674467264999</c:v>
                </c:pt>
                <c:pt idx="21207">
                  <c:v>29.1930510434448</c:v>
                </c:pt>
                <c:pt idx="21208">
                  <c:v>29.194427619624499</c:v>
                </c:pt>
                <c:pt idx="21209">
                  <c:v>29.1958041958042</c:v>
                </c:pt>
                <c:pt idx="21210">
                  <c:v>29.197180771983898</c:v>
                </c:pt>
                <c:pt idx="21211">
                  <c:v>29.1985573481637</c:v>
                </c:pt>
                <c:pt idx="21212">
                  <c:v>29.199933924343402</c:v>
                </c:pt>
                <c:pt idx="21213">
                  <c:v>29.2013105005231</c:v>
                </c:pt>
                <c:pt idx="21214">
                  <c:v>29.202687076702802</c:v>
                </c:pt>
                <c:pt idx="21215">
                  <c:v>29.204063652882599</c:v>
                </c:pt>
                <c:pt idx="21216">
                  <c:v>29.205440229062301</c:v>
                </c:pt>
                <c:pt idx="21217">
                  <c:v>29.206816805241999</c:v>
                </c:pt>
                <c:pt idx="21218">
                  <c:v>29.208193381421701</c:v>
                </c:pt>
                <c:pt idx="21219">
                  <c:v>29.209569957601499</c:v>
                </c:pt>
                <c:pt idx="21220">
                  <c:v>29.2109465337812</c:v>
                </c:pt>
                <c:pt idx="21221">
                  <c:v>29.212323109960899</c:v>
                </c:pt>
                <c:pt idx="21222">
                  <c:v>29.2136996861406</c:v>
                </c:pt>
                <c:pt idx="21223">
                  <c:v>29.215076262320402</c:v>
                </c:pt>
                <c:pt idx="21224">
                  <c:v>29.2164528385001</c:v>
                </c:pt>
                <c:pt idx="21225">
                  <c:v>29.217829414679802</c:v>
                </c:pt>
                <c:pt idx="21226">
                  <c:v>29.2192059908595</c:v>
                </c:pt>
                <c:pt idx="21227">
                  <c:v>29.220582567039301</c:v>
                </c:pt>
                <c:pt idx="21228">
                  <c:v>29.221959143218999</c:v>
                </c:pt>
                <c:pt idx="21229">
                  <c:v>29.223335719398701</c:v>
                </c:pt>
                <c:pt idx="21230">
                  <c:v>29.224712295578399</c:v>
                </c:pt>
                <c:pt idx="21231">
                  <c:v>29.226088871758201</c:v>
                </c:pt>
                <c:pt idx="21232">
                  <c:v>29.227465447937899</c:v>
                </c:pt>
                <c:pt idx="21233">
                  <c:v>29.228842024117601</c:v>
                </c:pt>
                <c:pt idx="21234">
                  <c:v>29.230218600297299</c:v>
                </c:pt>
                <c:pt idx="21235">
                  <c:v>29.2315951764771</c:v>
                </c:pt>
                <c:pt idx="21236">
                  <c:v>29.232971752656798</c:v>
                </c:pt>
                <c:pt idx="21237">
                  <c:v>29.2343483288365</c:v>
                </c:pt>
                <c:pt idx="21238">
                  <c:v>29.235724905016198</c:v>
                </c:pt>
                <c:pt idx="21239">
                  <c:v>29.237101481195999</c:v>
                </c:pt>
                <c:pt idx="21240">
                  <c:v>29.238478057375701</c:v>
                </c:pt>
                <c:pt idx="21241">
                  <c:v>29.239854633555399</c:v>
                </c:pt>
                <c:pt idx="21242">
                  <c:v>29.241231209735201</c:v>
                </c:pt>
                <c:pt idx="21243">
                  <c:v>29.242607785914899</c:v>
                </c:pt>
                <c:pt idx="21244">
                  <c:v>29.243984362094601</c:v>
                </c:pt>
                <c:pt idx="21245">
                  <c:v>29.245360938274299</c:v>
                </c:pt>
                <c:pt idx="21246">
                  <c:v>29.2467375144541</c:v>
                </c:pt>
                <c:pt idx="21247">
                  <c:v>29.248114090633798</c:v>
                </c:pt>
                <c:pt idx="21248">
                  <c:v>29.2494906668135</c:v>
                </c:pt>
                <c:pt idx="21249">
                  <c:v>29.250867242993198</c:v>
                </c:pt>
                <c:pt idx="21250">
                  <c:v>29.252243819173</c:v>
                </c:pt>
                <c:pt idx="21251">
                  <c:v>29.253620395352701</c:v>
                </c:pt>
                <c:pt idx="21252">
                  <c:v>29.2549969715324</c:v>
                </c:pt>
                <c:pt idx="21253">
                  <c:v>29.256373547712101</c:v>
                </c:pt>
                <c:pt idx="21254">
                  <c:v>29.257750123891899</c:v>
                </c:pt>
                <c:pt idx="21255">
                  <c:v>29.259126700071601</c:v>
                </c:pt>
                <c:pt idx="21256">
                  <c:v>29.260503276251299</c:v>
                </c:pt>
                <c:pt idx="21257">
                  <c:v>29.261879852431001</c:v>
                </c:pt>
                <c:pt idx="21258">
                  <c:v>29.263256428610799</c:v>
                </c:pt>
                <c:pt idx="21259">
                  <c:v>29.2646330047905</c:v>
                </c:pt>
                <c:pt idx="21260">
                  <c:v>29.266009580970199</c:v>
                </c:pt>
                <c:pt idx="21261">
                  <c:v>29.2673861571499</c:v>
                </c:pt>
                <c:pt idx="21262">
                  <c:v>29.268762733329702</c:v>
                </c:pt>
                <c:pt idx="21263">
                  <c:v>29.2701393095094</c:v>
                </c:pt>
                <c:pt idx="21264">
                  <c:v>29.271515885689102</c:v>
                </c:pt>
                <c:pt idx="21265">
                  <c:v>29.2728924618688</c:v>
                </c:pt>
                <c:pt idx="21266">
                  <c:v>29.274269038048601</c:v>
                </c:pt>
                <c:pt idx="21267">
                  <c:v>29.275645614228299</c:v>
                </c:pt>
                <c:pt idx="21268">
                  <c:v>29.277022190408001</c:v>
                </c:pt>
                <c:pt idx="21269">
                  <c:v>29.278398766587799</c:v>
                </c:pt>
                <c:pt idx="21270">
                  <c:v>29.2797753427675</c:v>
                </c:pt>
                <c:pt idx="21271">
                  <c:v>29.281151918947199</c:v>
                </c:pt>
                <c:pt idx="21272">
                  <c:v>29.2825284951269</c:v>
                </c:pt>
                <c:pt idx="21273">
                  <c:v>29.283905071306702</c:v>
                </c:pt>
                <c:pt idx="21274">
                  <c:v>29.2852816474864</c:v>
                </c:pt>
                <c:pt idx="21275">
                  <c:v>29.286658223666102</c:v>
                </c:pt>
                <c:pt idx="21276">
                  <c:v>29.2880347998458</c:v>
                </c:pt>
                <c:pt idx="21277">
                  <c:v>29.289411376025601</c:v>
                </c:pt>
                <c:pt idx="21278">
                  <c:v>29.290787952205299</c:v>
                </c:pt>
                <c:pt idx="21279">
                  <c:v>29.292164528385001</c:v>
                </c:pt>
                <c:pt idx="21280">
                  <c:v>29.293541104564699</c:v>
                </c:pt>
                <c:pt idx="21281">
                  <c:v>29.294917680744501</c:v>
                </c:pt>
                <c:pt idx="21282">
                  <c:v>29.296294256924199</c:v>
                </c:pt>
                <c:pt idx="21283">
                  <c:v>29.297670833103901</c:v>
                </c:pt>
                <c:pt idx="21284">
                  <c:v>29.299047409283599</c:v>
                </c:pt>
                <c:pt idx="21285">
                  <c:v>29.3004239854634</c:v>
                </c:pt>
                <c:pt idx="21286">
                  <c:v>29.301800561643098</c:v>
                </c:pt>
                <c:pt idx="21287">
                  <c:v>29.3031771378228</c:v>
                </c:pt>
                <c:pt idx="21288">
                  <c:v>29.304553714002498</c:v>
                </c:pt>
                <c:pt idx="21289">
                  <c:v>29.3059302901823</c:v>
                </c:pt>
                <c:pt idx="21290">
                  <c:v>29.307306866362001</c:v>
                </c:pt>
                <c:pt idx="21291">
                  <c:v>29.3086834425417</c:v>
                </c:pt>
                <c:pt idx="21292">
                  <c:v>29.310060018721401</c:v>
                </c:pt>
                <c:pt idx="21293">
                  <c:v>29.311436594901199</c:v>
                </c:pt>
                <c:pt idx="21294">
                  <c:v>29.312813171080901</c:v>
                </c:pt>
                <c:pt idx="21295">
                  <c:v>29.314189747260599</c:v>
                </c:pt>
                <c:pt idx="21296">
                  <c:v>29.315566323440301</c:v>
                </c:pt>
                <c:pt idx="21297">
                  <c:v>29.316942899620098</c:v>
                </c:pt>
                <c:pt idx="21298">
                  <c:v>29.3183194757998</c:v>
                </c:pt>
                <c:pt idx="21299">
                  <c:v>29.319696051979498</c:v>
                </c:pt>
                <c:pt idx="21300">
                  <c:v>29.3210726281592</c:v>
                </c:pt>
                <c:pt idx="21301">
                  <c:v>29.322449204339001</c:v>
                </c:pt>
                <c:pt idx="21302">
                  <c:v>29.3238257805187</c:v>
                </c:pt>
                <c:pt idx="21303">
                  <c:v>29.325202356698401</c:v>
                </c:pt>
                <c:pt idx="21304">
                  <c:v>29.326578932878199</c:v>
                </c:pt>
                <c:pt idx="21305">
                  <c:v>29.327955509057901</c:v>
                </c:pt>
                <c:pt idx="21306">
                  <c:v>29.329332085237599</c:v>
                </c:pt>
                <c:pt idx="21307">
                  <c:v>29.330708661417301</c:v>
                </c:pt>
                <c:pt idx="21308">
                  <c:v>29.332085237597099</c:v>
                </c:pt>
                <c:pt idx="21309">
                  <c:v>29.3334618137768</c:v>
                </c:pt>
                <c:pt idx="21310">
                  <c:v>29.334838389956499</c:v>
                </c:pt>
                <c:pt idx="21311">
                  <c:v>29.3362149661362</c:v>
                </c:pt>
                <c:pt idx="21312">
                  <c:v>29.337591542316002</c:v>
                </c:pt>
                <c:pt idx="21313">
                  <c:v>29.3389681184957</c:v>
                </c:pt>
                <c:pt idx="21314">
                  <c:v>29.340344694675402</c:v>
                </c:pt>
                <c:pt idx="21315">
                  <c:v>29.3417212708551</c:v>
                </c:pt>
                <c:pt idx="21316">
                  <c:v>29.343097847034901</c:v>
                </c:pt>
                <c:pt idx="21317">
                  <c:v>29.344474423214599</c:v>
                </c:pt>
                <c:pt idx="21318">
                  <c:v>29.345850999394301</c:v>
                </c:pt>
                <c:pt idx="21319">
                  <c:v>29.347227575573999</c:v>
                </c:pt>
                <c:pt idx="21320">
                  <c:v>29.348604151753801</c:v>
                </c:pt>
                <c:pt idx="21321">
                  <c:v>29.349980727933499</c:v>
                </c:pt>
                <c:pt idx="21322">
                  <c:v>29.351357304113201</c:v>
                </c:pt>
                <c:pt idx="21323">
                  <c:v>29.352733880292899</c:v>
                </c:pt>
                <c:pt idx="21324">
                  <c:v>29.3541104564727</c:v>
                </c:pt>
                <c:pt idx="21325">
                  <c:v>29.355487032652398</c:v>
                </c:pt>
                <c:pt idx="21326">
                  <c:v>29.3568636088321</c:v>
                </c:pt>
                <c:pt idx="21327">
                  <c:v>29.358240185011802</c:v>
                </c:pt>
                <c:pt idx="21328">
                  <c:v>29.359616761191599</c:v>
                </c:pt>
                <c:pt idx="21329">
                  <c:v>29.360993337371301</c:v>
                </c:pt>
                <c:pt idx="21330">
                  <c:v>29.362369913550999</c:v>
                </c:pt>
                <c:pt idx="21331">
                  <c:v>29.363746489730701</c:v>
                </c:pt>
                <c:pt idx="21332">
                  <c:v>29.365123065910499</c:v>
                </c:pt>
                <c:pt idx="21333">
                  <c:v>29.366499642090201</c:v>
                </c:pt>
                <c:pt idx="21334">
                  <c:v>29.367876218269899</c:v>
                </c:pt>
                <c:pt idx="21335">
                  <c:v>29.369252794449601</c:v>
                </c:pt>
                <c:pt idx="21336">
                  <c:v>29.370629370629398</c:v>
                </c:pt>
                <c:pt idx="21337">
                  <c:v>29.3720059468091</c:v>
                </c:pt>
                <c:pt idx="21338">
                  <c:v>29.373382522988798</c:v>
                </c:pt>
                <c:pt idx="21339">
                  <c:v>29.3747590991686</c:v>
                </c:pt>
                <c:pt idx="21340">
                  <c:v>29.376135675348301</c:v>
                </c:pt>
                <c:pt idx="21341">
                  <c:v>29.377512251528</c:v>
                </c:pt>
                <c:pt idx="21342">
                  <c:v>29.378888827707701</c:v>
                </c:pt>
                <c:pt idx="21343">
                  <c:v>29.380265403887499</c:v>
                </c:pt>
                <c:pt idx="21344">
                  <c:v>29.381641980067201</c:v>
                </c:pt>
                <c:pt idx="21345">
                  <c:v>29.383018556246899</c:v>
                </c:pt>
                <c:pt idx="21346">
                  <c:v>29.384395132426601</c:v>
                </c:pt>
                <c:pt idx="21347">
                  <c:v>29.385771708606399</c:v>
                </c:pt>
                <c:pt idx="21348">
                  <c:v>29.3871482847861</c:v>
                </c:pt>
                <c:pt idx="21349">
                  <c:v>29.388524860965799</c:v>
                </c:pt>
                <c:pt idx="21350">
                  <c:v>29.3899014371455</c:v>
                </c:pt>
                <c:pt idx="21351">
                  <c:v>29.391278013325302</c:v>
                </c:pt>
                <c:pt idx="21352">
                  <c:v>29.392654589505</c:v>
                </c:pt>
                <c:pt idx="21353">
                  <c:v>29.394031165684702</c:v>
                </c:pt>
                <c:pt idx="21354">
                  <c:v>29.3954077418644</c:v>
                </c:pt>
                <c:pt idx="21355">
                  <c:v>29.396784318044201</c:v>
                </c:pt>
                <c:pt idx="21356">
                  <c:v>29.398160894223899</c:v>
                </c:pt>
                <c:pt idx="21357">
                  <c:v>29.399537470403601</c:v>
                </c:pt>
                <c:pt idx="21358">
                  <c:v>29.400914046583299</c:v>
                </c:pt>
                <c:pt idx="21359">
                  <c:v>29.4022906227631</c:v>
                </c:pt>
                <c:pt idx="21360">
                  <c:v>29.403667198942799</c:v>
                </c:pt>
                <c:pt idx="21361">
                  <c:v>29.4050437751225</c:v>
                </c:pt>
                <c:pt idx="21362">
                  <c:v>29.406420351302302</c:v>
                </c:pt>
                <c:pt idx="21363">
                  <c:v>29.407796927482</c:v>
                </c:pt>
                <c:pt idx="21364">
                  <c:v>29.409173503661702</c:v>
                </c:pt>
                <c:pt idx="21365">
                  <c:v>29.4105500798414</c:v>
                </c:pt>
                <c:pt idx="21366">
                  <c:v>29.411926656021102</c:v>
                </c:pt>
                <c:pt idx="21367">
                  <c:v>29.413303232200899</c:v>
                </c:pt>
                <c:pt idx="21368">
                  <c:v>29.414679808380601</c:v>
                </c:pt>
                <c:pt idx="21369">
                  <c:v>29.416056384560299</c:v>
                </c:pt>
                <c:pt idx="21370">
                  <c:v>29.417432960740101</c:v>
                </c:pt>
                <c:pt idx="21371">
                  <c:v>29.418809536919799</c:v>
                </c:pt>
                <c:pt idx="21372">
                  <c:v>29.420186113099501</c:v>
                </c:pt>
                <c:pt idx="21373">
                  <c:v>29.421562689279199</c:v>
                </c:pt>
                <c:pt idx="21374">
                  <c:v>29.422939265459</c:v>
                </c:pt>
                <c:pt idx="21375">
                  <c:v>29.424315841638698</c:v>
                </c:pt>
                <c:pt idx="21376">
                  <c:v>29.4256924178184</c:v>
                </c:pt>
                <c:pt idx="21377">
                  <c:v>29.427068993998098</c:v>
                </c:pt>
                <c:pt idx="21378">
                  <c:v>29.4284455701779</c:v>
                </c:pt>
                <c:pt idx="21379">
                  <c:v>29.429822146357601</c:v>
                </c:pt>
                <c:pt idx="21380">
                  <c:v>29.4311987225373</c:v>
                </c:pt>
                <c:pt idx="21381">
                  <c:v>29.432575298717001</c:v>
                </c:pt>
                <c:pt idx="21382">
                  <c:v>29.433951874896799</c:v>
                </c:pt>
                <c:pt idx="21383">
                  <c:v>29.435328451076501</c:v>
                </c:pt>
                <c:pt idx="21384">
                  <c:v>29.436705027256199</c:v>
                </c:pt>
                <c:pt idx="21385">
                  <c:v>29.438081603435901</c:v>
                </c:pt>
                <c:pt idx="21386">
                  <c:v>29.439458179615698</c:v>
                </c:pt>
                <c:pt idx="21387">
                  <c:v>29.4408347557954</c:v>
                </c:pt>
                <c:pt idx="21388">
                  <c:v>29.442211331975098</c:v>
                </c:pt>
                <c:pt idx="21389">
                  <c:v>29.4435879081548</c:v>
                </c:pt>
                <c:pt idx="21390">
                  <c:v>29.444964484334601</c:v>
                </c:pt>
                <c:pt idx="21391">
                  <c:v>29.4463410605143</c:v>
                </c:pt>
                <c:pt idx="21392">
                  <c:v>29.447717636694001</c:v>
                </c:pt>
                <c:pt idx="21393">
                  <c:v>29.4490942128737</c:v>
                </c:pt>
                <c:pt idx="21394">
                  <c:v>29.450470789053501</c:v>
                </c:pt>
                <c:pt idx="21395">
                  <c:v>29.451847365233199</c:v>
                </c:pt>
                <c:pt idx="21396">
                  <c:v>29.453223941412901</c:v>
                </c:pt>
                <c:pt idx="21397">
                  <c:v>29.454600517592699</c:v>
                </c:pt>
                <c:pt idx="21398">
                  <c:v>29.4559770937724</c:v>
                </c:pt>
                <c:pt idx="21399">
                  <c:v>29.457353669952099</c:v>
                </c:pt>
                <c:pt idx="21400">
                  <c:v>29.4587302461318</c:v>
                </c:pt>
                <c:pt idx="21401">
                  <c:v>29.460106822311602</c:v>
                </c:pt>
                <c:pt idx="21402">
                  <c:v>29.4614833984913</c:v>
                </c:pt>
                <c:pt idx="21403">
                  <c:v>29.462859974671002</c:v>
                </c:pt>
                <c:pt idx="21404">
                  <c:v>29.4642365508507</c:v>
                </c:pt>
                <c:pt idx="21405">
                  <c:v>29.465613127030501</c:v>
                </c:pt>
                <c:pt idx="21406">
                  <c:v>29.466989703210199</c:v>
                </c:pt>
                <c:pt idx="21407">
                  <c:v>29.468366279389901</c:v>
                </c:pt>
                <c:pt idx="21408">
                  <c:v>29.469742855569599</c:v>
                </c:pt>
                <c:pt idx="21409">
                  <c:v>29.471119431749401</c:v>
                </c:pt>
                <c:pt idx="21410">
                  <c:v>29.472496007929099</c:v>
                </c:pt>
                <c:pt idx="21411">
                  <c:v>29.473872584108801</c:v>
                </c:pt>
                <c:pt idx="21412">
                  <c:v>29.475249160288499</c:v>
                </c:pt>
                <c:pt idx="21413">
                  <c:v>29.4766257364683</c:v>
                </c:pt>
                <c:pt idx="21414">
                  <c:v>29.478002312648002</c:v>
                </c:pt>
                <c:pt idx="21415">
                  <c:v>29.4793788888277</c:v>
                </c:pt>
                <c:pt idx="21416">
                  <c:v>29.480755465007402</c:v>
                </c:pt>
                <c:pt idx="21417">
                  <c:v>29.482132041187199</c:v>
                </c:pt>
                <c:pt idx="21418">
                  <c:v>29.483508617366901</c:v>
                </c:pt>
                <c:pt idx="21419">
                  <c:v>29.484885193546599</c:v>
                </c:pt>
                <c:pt idx="21420">
                  <c:v>29.486261769726301</c:v>
                </c:pt>
                <c:pt idx="21421">
                  <c:v>29.487638345906099</c:v>
                </c:pt>
                <c:pt idx="21422">
                  <c:v>29.489014922085801</c:v>
                </c:pt>
                <c:pt idx="21423">
                  <c:v>29.490391498265499</c:v>
                </c:pt>
                <c:pt idx="21424">
                  <c:v>29.491768074445201</c:v>
                </c:pt>
                <c:pt idx="21425">
                  <c:v>29.493144650624998</c:v>
                </c:pt>
                <c:pt idx="21426">
                  <c:v>29.4945212268047</c:v>
                </c:pt>
                <c:pt idx="21427">
                  <c:v>29.495897802984398</c:v>
                </c:pt>
                <c:pt idx="21428">
                  <c:v>29.4972743791642</c:v>
                </c:pt>
                <c:pt idx="21429">
                  <c:v>29.498650955343901</c:v>
                </c:pt>
                <c:pt idx="21430">
                  <c:v>29.5000275315236</c:v>
                </c:pt>
                <c:pt idx="21431">
                  <c:v>29.501404107703301</c:v>
                </c:pt>
                <c:pt idx="21432">
                  <c:v>29.502780683883099</c:v>
                </c:pt>
                <c:pt idx="21433">
                  <c:v>29.504157260062801</c:v>
                </c:pt>
                <c:pt idx="21434">
                  <c:v>29.505533836242499</c:v>
                </c:pt>
                <c:pt idx="21435">
                  <c:v>29.506910412422201</c:v>
                </c:pt>
                <c:pt idx="21436">
                  <c:v>29.508286988601999</c:v>
                </c:pt>
                <c:pt idx="21437">
                  <c:v>29.5096635647817</c:v>
                </c:pt>
                <c:pt idx="21438">
                  <c:v>29.511040140961398</c:v>
                </c:pt>
                <c:pt idx="21439">
                  <c:v>29.5124167171411</c:v>
                </c:pt>
                <c:pt idx="21440">
                  <c:v>29.513793293320902</c:v>
                </c:pt>
                <c:pt idx="21441">
                  <c:v>29.5151698695006</c:v>
                </c:pt>
                <c:pt idx="21442">
                  <c:v>29.516546445680302</c:v>
                </c:pt>
                <c:pt idx="21443">
                  <c:v>29.51792302186</c:v>
                </c:pt>
                <c:pt idx="21444">
                  <c:v>29.519299598039801</c:v>
                </c:pt>
                <c:pt idx="21445">
                  <c:v>29.520676174219499</c:v>
                </c:pt>
                <c:pt idx="21446">
                  <c:v>29.522052750399201</c:v>
                </c:pt>
                <c:pt idx="21447">
                  <c:v>29.523429326578899</c:v>
                </c:pt>
                <c:pt idx="21448">
                  <c:v>29.5248059027587</c:v>
                </c:pt>
                <c:pt idx="21449">
                  <c:v>29.526182478938399</c:v>
                </c:pt>
                <c:pt idx="21450">
                  <c:v>29.5275590551181</c:v>
                </c:pt>
                <c:pt idx="21451">
                  <c:v>29.528935631297799</c:v>
                </c:pt>
                <c:pt idx="21452">
                  <c:v>29.5303122074776</c:v>
                </c:pt>
                <c:pt idx="21453">
                  <c:v>29.531688783657302</c:v>
                </c:pt>
                <c:pt idx="21454">
                  <c:v>29.533065359837</c:v>
                </c:pt>
                <c:pt idx="21455">
                  <c:v>29.534441936016702</c:v>
                </c:pt>
                <c:pt idx="21456">
                  <c:v>29.535818512196499</c:v>
                </c:pt>
                <c:pt idx="21457">
                  <c:v>29.537195088376201</c:v>
                </c:pt>
                <c:pt idx="21458">
                  <c:v>29.538571664555899</c:v>
                </c:pt>
                <c:pt idx="21459">
                  <c:v>29.539948240735601</c:v>
                </c:pt>
                <c:pt idx="21460">
                  <c:v>29.541324816915399</c:v>
                </c:pt>
                <c:pt idx="21461">
                  <c:v>29.542701393095101</c:v>
                </c:pt>
                <c:pt idx="21462">
                  <c:v>29.544077969274799</c:v>
                </c:pt>
                <c:pt idx="21463">
                  <c:v>29.5454545454546</c:v>
                </c:pt>
                <c:pt idx="21464">
                  <c:v>29.546831121634298</c:v>
                </c:pt>
                <c:pt idx="21465">
                  <c:v>29.548207697814</c:v>
                </c:pt>
                <c:pt idx="21466">
                  <c:v>29.549584273993698</c:v>
                </c:pt>
                <c:pt idx="21467">
                  <c:v>29.550960850173499</c:v>
                </c:pt>
                <c:pt idx="21468">
                  <c:v>29.552337426353201</c:v>
                </c:pt>
                <c:pt idx="21469">
                  <c:v>29.553714002532899</c:v>
                </c:pt>
                <c:pt idx="21470">
                  <c:v>29.555090578712601</c:v>
                </c:pt>
                <c:pt idx="21471">
                  <c:v>29.556467154892399</c:v>
                </c:pt>
                <c:pt idx="21472">
                  <c:v>29.557843731072101</c:v>
                </c:pt>
                <c:pt idx="21473">
                  <c:v>29.559220307251799</c:v>
                </c:pt>
                <c:pt idx="21474">
                  <c:v>29.560596883431501</c:v>
                </c:pt>
                <c:pt idx="21475">
                  <c:v>29.561973459611298</c:v>
                </c:pt>
                <c:pt idx="21476">
                  <c:v>29.563350035791</c:v>
                </c:pt>
                <c:pt idx="21477">
                  <c:v>29.564726611970698</c:v>
                </c:pt>
                <c:pt idx="21478">
                  <c:v>29.5661031881504</c:v>
                </c:pt>
                <c:pt idx="21479">
                  <c:v>29.567479764330201</c:v>
                </c:pt>
                <c:pt idx="21480">
                  <c:v>29.5688563405099</c:v>
                </c:pt>
                <c:pt idx="21481">
                  <c:v>29.570232916689601</c:v>
                </c:pt>
                <c:pt idx="21482">
                  <c:v>29.5716094928693</c:v>
                </c:pt>
                <c:pt idx="21483">
                  <c:v>29.572986069049101</c:v>
                </c:pt>
                <c:pt idx="21484">
                  <c:v>29.574362645228799</c:v>
                </c:pt>
                <c:pt idx="21485">
                  <c:v>29.575739221408501</c:v>
                </c:pt>
                <c:pt idx="21486">
                  <c:v>29.577115797588199</c:v>
                </c:pt>
                <c:pt idx="21487">
                  <c:v>29.578492373768</c:v>
                </c:pt>
                <c:pt idx="21488">
                  <c:v>29.579868949947699</c:v>
                </c:pt>
                <c:pt idx="21489">
                  <c:v>29.5812455261274</c:v>
                </c:pt>
                <c:pt idx="21490">
                  <c:v>29.582622102307099</c:v>
                </c:pt>
                <c:pt idx="21491">
                  <c:v>29.5839986784869</c:v>
                </c:pt>
                <c:pt idx="21492">
                  <c:v>29.585375254666602</c:v>
                </c:pt>
                <c:pt idx="21493">
                  <c:v>29.5867518308463</c:v>
                </c:pt>
                <c:pt idx="21494">
                  <c:v>29.588128407026101</c:v>
                </c:pt>
                <c:pt idx="21495">
                  <c:v>29.589504983205799</c:v>
                </c:pt>
                <c:pt idx="21496">
                  <c:v>29.590881559385501</c:v>
                </c:pt>
                <c:pt idx="21497">
                  <c:v>29.592258135565199</c:v>
                </c:pt>
                <c:pt idx="21498">
                  <c:v>29.593634711745</c:v>
                </c:pt>
                <c:pt idx="21499">
                  <c:v>29.595011287924699</c:v>
                </c:pt>
                <c:pt idx="21500">
                  <c:v>29.5963878641044</c:v>
                </c:pt>
                <c:pt idx="21501">
                  <c:v>29.597764440284099</c:v>
                </c:pt>
                <c:pt idx="21502">
                  <c:v>29.5991410164639</c:v>
                </c:pt>
                <c:pt idx="21503">
                  <c:v>29.600517592643602</c:v>
                </c:pt>
                <c:pt idx="21504">
                  <c:v>29.6018941688233</c:v>
                </c:pt>
                <c:pt idx="21505">
                  <c:v>29.603270745003002</c:v>
                </c:pt>
                <c:pt idx="21506">
                  <c:v>29.604647321182799</c:v>
                </c:pt>
                <c:pt idx="21507">
                  <c:v>29.606023897362501</c:v>
                </c:pt>
                <c:pt idx="21508">
                  <c:v>29.607400473542199</c:v>
                </c:pt>
                <c:pt idx="21509">
                  <c:v>29.608777049721901</c:v>
                </c:pt>
                <c:pt idx="21510">
                  <c:v>29.610153625901699</c:v>
                </c:pt>
                <c:pt idx="21511">
                  <c:v>29.611530202081401</c:v>
                </c:pt>
                <c:pt idx="21512">
                  <c:v>29.612906778261099</c:v>
                </c:pt>
                <c:pt idx="21513">
                  <c:v>29.614283354440801</c:v>
                </c:pt>
                <c:pt idx="21514">
                  <c:v>29.615659930620598</c:v>
                </c:pt>
                <c:pt idx="21515">
                  <c:v>29.6170365068003</c:v>
                </c:pt>
                <c:pt idx="21516">
                  <c:v>29.618413082979998</c:v>
                </c:pt>
                <c:pt idx="21517">
                  <c:v>29.6197896591597</c:v>
                </c:pt>
                <c:pt idx="21518">
                  <c:v>29.621166235339501</c:v>
                </c:pt>
                <c:pt idx="21519">
                  <c:v>29.6225428115192</c:v>
                </c:pt>
                <c:pt idx="21520">
                  <c:v>29.623919387698901</c:v>
                </c:pt>
                <c:pt idx="21521">
                  <c:v>29.6252959638786</c:v>
                </c:pt>
                <c:pt idx="21522">
                  <c:v>29.626672540058401</c:v>
                </c:pt>
                <c:pt idx="21523">
                  <c:v>29.628049116238099</c:v>
                </c:pt>
                <c:pt idx="21524">
                  <c:v>29.629425692417801</c:v>
                </c:pt>
                <c:pt idx="21525">
                  <c:v>29.630802268597598</c:v>
                </c:pt>
                <c:pt idx="21526">
                  <c:v>29.6321788447773</c:v>
                </c:pt>
                <c:pt idx="21527">
                  <c:v>29.633555420956998</c:v>
                </c:pt>
                <c:pt idx="21528">
                  <c:v>29.6349319971367</c:v>
                </c:pt>
                <c:pt idx="21529">
                  <c:v>29.636308573316501</c:v>
                </c:pt>
                <c:pt idx="21530">
                  <c:v>29.6376851494962</c:v>
                </c:pt>
                <c:pt idx="21531">
                  <c:v>29.639061725675901</c:v>
                </c:pt>
                <c:pt idx="21532">
                  <c:v>29.6404383018556</c:v>
                </c:pt>
                <c:pt idx="21533">
                  <c:v>29.641814878035401</c:v>
                </c:pt>
                <c:pt idx="21534">
                  <c:v>29.643191454215099</c:v>
                </c:pt>
                <c:pt idx="21535">
                  <c:v>29.644568030394801</c:v>
                </c:pt>
                <c:pt idx="21536">
                  <c:v>29.645944606574499</c:v>
                </c:pt>
                <c:pt idx="21537">
                  <c:v>29.6473211827543</c:v>
                </c:pt>
                <c:pt idx="21538">
                  <c:v>29.648697758933999</c:v>
                </c:pt>
                <c:pt idx="21539">
                  <c:v>29.6500743351137</c:v>
                </c:pt>
                <c:pt idx="21540">
                  <c:v>29.651450911293399</c:v>
                </c:pt>
                <c:pt idx="21541">
                  <c:v>29.6528274874732</c:v>
                </c:pt>
                <c:pt idx="21542">
                  <c:v>29.654204063652902</c:v>
                </c:pt>
                <c:pt idx="21543">
                  <c:v>29.6555806398326</c:v>
                </c:pt>
                <c:pt idx="21544">
                  <c:v>29.656957216012302</c:v>
                </c:pt>
                <c:pt idx="21545">
                  <c:v>29.658333792192099</c:v>
                </c:pt>
                <c:pt idx="21546">
                  <c:v>29.659710368371801</c:v>
                </c:pt>
                <c:pt idx="21547">
                  <c:v>29.661086944551499</c:v>
                </c:pt>
                <c:pt idx="21548">
                  <c:v>29.662463520731201</c:v>
                </c:pt>
                <c:pt idx="21549">
                  <c:v>29.663840096910999</c:v>
                </c:pt>
                <c:pt idx="21550">
                  <c:v>29.665216673090701</c:v>
                </c:pt>
                <c:pt idx="21551">
                  <c:v>29.666593249270399</c:v>
                </c:pt>
                <c:pt idx="21552">
                  <c:v>29.667969825450101</c:v>
                </c:pt>
                <c:pt idx="21553">
                  <c:v>29.669346401629898</c:v>
                </c:pt>
                <c:pt idx="21554">
                  <c:v>29.6707229778096</c:v>
                </c:pt>
                <c:pt idx="21555">
                  <c:v>29.672099553989302</c:v>
                </c:pt>
                <c:pt idx="21556">
                  <c:v>29.673476130169</c:v>
                </c:pt>
                <c:pt idx="21557">
                  <c:v>29.674852706348801</c:v>
                </c:pt>
                <c:pt idx="21558">
                  <c:v>29.676229282528499</c:v>
                </c:pt>
                <c:pt idx="21559">
                  <c:v>29.677605858708201</c:v>
                </c:pt>
                <c:pt idx="21560">
                  <c:v>29.678982434887999</c:v>
                </c:pt>
                <c:pt idx="21561">
                  <c:v>29.680359011067701</c:v>
                </c:pt>
                <c:pt idx="21562">
                  <c:v>29.681735587247399</c:v>
                </c:pt>
                <c:pt idx="21563">
                  <c:v>29.683112163427101</c:v>
                </c:pt>
                <c:pt idx="21564">
                  <c:v>29.684488739606898</c:v>
                </c:pt>
                <c:pt idx="21565">
                  <c:v>29.6858653157866</c:v>
                </c:pt>
                <c:pt idx="21566">
                  <c:v>29.687241891966298</c:v>
                </c:pt>
                <c:pt idx="21567">
                  <c:v>29.688618468146</c:v>
                </c:pt>
                <c:pt idx="21568">
                  <c:v>29.689995044325801</c:v>
                </c:pt>
                <c:pt idx="21569">
                  <c:v>29.6913716205055</c:v>
                </c:pt>
                <c:pt idx="21570">
                  <c:v>29.692748196685201</c:v>
                </c:pt>
                <c:pt idx="21571">
                  <c:v>29.6941247728649</c:v>
                </c:pt>
                <c:pt idx="21572">
                  <c:v>29.695501349044701</c:v>
                </c:pt>
                <c:pt idx="21573">
                  <c:v>29.696877925224399</c:v>
                </c:pt>
                <c:pt idx="21574">
                  <c:v>29.698254501404101</c:v>
                </c:pt>
                <c:pt idx="21575">
                  <c:v>29.699631077583799</c:v>
                </c:pt>
                <c:pt idx="21576">
                  <c:v>29.7010076537636</c:v>
                </c:pt>
                <c:pt idx="21577">
                  <c:v>29.702384229943299</c:v>
                </c:pt>
                <c:pt idx="21578">
                  <c:v>29.703760806123</c:v>
                </c:pt>
                <c:pt idx="21579">
                  <c:v>29.705137382302699</c:v>
                </c:pt>
                <c:pt idx="21580">
                  <c:v>29.7065139584825</c:v>
                </c:pt>
                <c:pt idx="21581">
                  <c:v>29.707890534662202</c:v>
                </c:pt>
                <c:pt idx="21582">
                  <c:v>29.7092671108419</c:v>
                </c:pt>
                <c:pt idx="21583">
                  <c:v>29.710643687021602</c:v>
                </c:pt>
                <c:pt idx="21584">
                  <c:v>29.712020263201399</c:v>
                </c:pt>
                <c:pt idx="21585">
                  <c:v>29.713396839381101</c:v>
                </c:pt>
                <c:pt idx="21586">
                  <c:v>29.714773415560799</c:v>
                </c:pt>
                <c:pt idx="21587">
                  <c:v>29.7161499917406</c:v>
                </c:pt>
                <c:pt idx="21588">
                  <c:v>29.717526567920299</c:v>
                </c:pt>
                <c:pt idx="21589">
                  <c:v>29.7189031441</c:v>
                </c:pt>
                <c:pt idx="21590">
                  <c:v>29.720279720279699</c:v>
                </c:pt>
                <c:pt idx="21591">
                  <c:v>29.7216562964594</c:v>
                </c:pt>
                <c:pt idx="21592">
                  <c:v>29.723032872639202</c:v>
                </c:pt>
                <c:pt idx="21593">
                  <c:v>29.7244094488189</c:v>
                </c:pt>
                <c:pt idx="21594">
                  <c:v>29.725786024998602</c:v>
                </c:pt>
                <c:pt idx="21595">
                  <c:v>29.727162601178399</c:v>
                </c:pt>
                <c:pt idx="21596">
                  <c:v>29.728539177358101</c:v>
                </c:pt>
                <c:pt idx="21597">
                  <c:v>29.729915753537799</c:v>
                </c:pt>
                <c:pt idx="21598">
                  <c:v>29.731292329717501</c:v>
                </c:pt>
                <c:pt idx="21599">
                  <c:v>29.732668905897299</c:v>
                </c:pt>
                <c:pt idx="21600">
                  <c:v>29.734045482077001</c:v>
                </c:pt>
                <c:pt idx="21601">
                  <c:v>29.735422058256699</c:v>
                </c:pt>
                <c:pt idx="21602">
                  <c:v>29.736798634436401</c:v>
                </c:pt>
                <c:pt idx="21603">
                  <c:v>29.738175210616198</c:v>
                </c:pt>
                <c:pt idx="21604">
                  <c:v>29.7395517867959</c:v>
                </c:pt>
                <c:pt idx="21605">
                  <c:v>29.740928362975598</c:v>
                </c:pt>
                <c:pt idx="21606">
                  <c:v>29.7423049391553</c:v>
                </c:pt>
                <c:pt idx="21607">
                  <c:v>29.743681515335101</c:v>
                </c:pt>
                <c:pt idx="21608">
                  <c:v>29.7450580915148</c:v>
                </c:pt>
                <c:pt idx="21609">
                  <c:v>29.746434667694501</c:v>
                </c:pt>
                <c:pt idx="21610">
                  <c:v>29.7478112438742</c:v>
                </c:pt>
                <c:pt idx="21611">
                  <c:v>29.749187820054001</c:v>
                </c:pt>
                <c:pt idx="21612">
                  <c:v>29.750564396233699</c:v>
                </c:pt>
                <c:pt idx="21613">
                  <c:v>29.751940972413401</c:v>
                </c:pt>
                <c:pt idx="21614">
                  <c:v>29.753317548593099</c:v>
                </c:pt>
                <c:pt idx="21615">
                  <c:v>29.7546941247729</c:v>
                </c:pt>
                <c:pt idx="21616">
                  <c:v>29.756070700952598</c:v>
                </c:pt>
                <c:pt idx="21617">
                  <c:v>29.7574472771323</c:v>
                </c:pt>
                <c:pt idx="21618">
                  <c:v>29.758823853311998</c:v>
                </c:pt>
                <c:pt idx="21619">
                  <c:v>29.7602004294918</c:v>
                </c:pt>
                <c:pt idx="21620">
                  <c:v>29.761577005671501</c:v>
                </c:pt>
                <c:pt idx="21621">
                  <c:v>29.7629535818512</c:v>
                </c:pt>
                <c:pt idx="21622">
                  <c:v>29.764330158031001</c:v>
                </c:pt>
                <c:pt idx="21623">
                  <c:v>29.765706734210699</c:v>
                </c:pt>
                <c:pt idx="21624">
                  <c:v>29.767083310390401</c:v>
                </c:pt>
                <c:pt idx="21625">
                  <c:v>29.768459886570099</c:v>
                </c:pt>
                <c:pt idx="21626">
                  <c:v>29.7698364627499</c:v>
                </c:pt>
                <c:pt idx="21627">
                  <c:v>29.771213038929599</c:v>
                </c:pt>
                <c:pt idx="21628">
                  <c:v>29.7725896151093</c:v>
                </c:pt>
                <c:pt idx="21629">
                  <c:v>29.773966191288999</c:v>
                </c:pt>
                <c:pt idx="21630">
                  <c:v>29.7753427674688</c:v>
                </c:pt>
                <c:pt idx="21631">
                  <c:v>29.776719343648502</c:v>
                </c:pt>
                <c:pt idx="21632">
                  <c:v>29.7780959198282</c:v>
                </c:pt>
                <c:pt idx="21633">
                  <c:v>29.779472496007902</c:v>
                </c:pt>
                <c:pt idx="21634">
                  <c:v>29.780849072187699</c:v>
                </c:pt>
                <c:pt idx="21635">
                  <c:v>29.782225648367401</c:v>
                </c:pt>
                <c:pt idx="21636">
                  <c:v>29.783602224547099</c:v>
                </c:pt>
                <c:pt idx="21637">
                  <c:v>29.784978800726801</c:v>
                </c:pt>
                <c:pt idx="21638">
                  <c:v>29.786355376906599</c:v>
                </c:pt>
                <c:pt idx="21639">
                  <c:v>29.787731953086301</c:v>
                </c:pt>
                <c:pt idx="21640">
                  <c:v>29.789108529265999</c:v>
                </c:pt>
                <c:pt idx="21641">
                  <c:v>29.7904851054457</c:v>
                </c:pt>
                <c:pt idx="21642">
                  <c:v>29.791861681625502</c:v>
                </c:pt>
                <c:pt idx="21643">
                  <c:v>29.7932382578052</c:v>
                </c:pt>
                <c:pt idx="21644">
                  <c:v>29.794614833984902</c:v>
                </c:pt>
                <c:pt idx="21645">
                  <c:v>29.7959914101646</c:v>
                </c:pt>
                <c:pt idx="21646">
                  <c:v>29.797367986344401</c:v>
                </c:pt>
                <c:pt idx="21647">
                  <c:v>29.798744562524099</c:v>
                </c:pt>
                <c:pt idx="21648">
                  <c:v>29.800121138703801</c:v>
                </c:pt>
                <c:pt idx="21649">
                  <c:v>29.801497714883499</c:v>
                </c:pt>
                <c:pt idx="21650">
                  <c:v>29.802874291063301</c:v>
                </c:pt>
                <c:pt idx="21651">
                  <c:v>29.804250867242999</c:v>
                </c:pt>
                <c:pt idx="21652">
                  <c:v>29.805627443422701</c:v>
                </c:pt>
                <c:pt idx="21653">
                  <c:v>29.807004019602498</c:v>
                </c:pt>
                <c:pt idx="21654">
                  <c:v>29.8083805957822</c:v>
                </c:pt>
                <c:pt idx="21655">
                  <c:v>29.809757171961898</c:v>
                </c:pt>
                <c:pt idx="21656">
                  <c:v>29.8111337481416</c:v>
                </c:pt>
                <c:pt idx="21657">
                  <c:v>29.812510324321401</c:v>
                </c:pt>
                <c:pt idx="21658">
                  <c:v>29.8138869005011</c:v>
                </c:pt>
                <c:pt idx="21659">
                  <c:v>29.815263476680801</c:v>
                </c:pt>
                <c:pt idx="21660">
                  <c:v>29.8166400528605</c:v>
                </c:pt>
                <c:pt idx="21661">
                  <c:v>29.818016629040301</c:v>
                </c:pt>
                <c:pt idx="21662">
                  <c:v>29.819393205219999</c:v>
                </c:pt>
                <c:pt idx="21663">
                  <c:v>29.820769781399701</c:v>
                </c:pt>
                <c:pt idx="21664">
                  <c:v>29.822146357579399</c:v>
                </c:pt>
                <c:pt idx="21665">
                  <c:v>29.8235229337592</c:v>
                </c:pt>
                <c:pt idx="21666">
                  <c:v>29.824899509938898</c:v>
                </c:pt>
                <c:pt idx="21667">
                  <c:v>29.8262760861186</c:v>
                </c:pt>
                <c:pt idx="21668">
                  <c:v>29.827652662298298</c:v>
                </c:pt>
                <c:pt idx="21669">
                  <c:v>29.8290292384781</c:v>
                </c:pt>
                <c:pt idx="21670">
                  <c:v>29.830405814657801</c:v>
                </c:pt>
                <c:pt idx="21671">
                  <c:v>29.8317823908375</c:v>
                </c:pt>
                <c:pt idx="21672">
                  <c:v>29.833158967017201</c:v>
                </c:pt>
                <c:pt idx="21673">
                  <c:v>29.834535543196999</c:v>
                </c:pt>
                <c:pt idx="21674">
                  <c:v>29.835912119376701</c:v>
                </c:pt>
                <c:pt idx="21675">
                  <c:v>29.837288695556399</c:v>
                </c:pt>
                <c:pt idx="21676">
                  <c:v>29.838665271736101</c:v>
                </c:pt>
                <c:pt idx="21677">
                  <c:v>29.840041847915899</c:v>
                </c:pt>
                <c:pt idx="21678">
                  <c:v>29.8414184240956</c:v>
                </c:pt>
                <c:pt idx="21679">
                  <c:v>29.842795000275299</c:v>
                </c:pt>
                <c:pt idx="21680">
                  <c:v>29.844171576455</c:v>
                </c:pt>
                <c:pt idx="21681">
                  <c:v>29.845548152634802</c:v>
                </c:pt>
                <c:pt idx="21682">
                  <c:v>29.8469247288145</c:v>
                </c:pt>
                <c:pt idx="21683">
                  <c:v>29.848301304994202</c:v>
                </c:pt>
                <c:pt idx="21684">
                  <c:v>29.849677881173999</c:v>
                </c:pt>
                <c:pt idx="21685">
                  <c:v>29.851054457353701</c:v>
                </c:pt>
                <c:pt idx="21686">
                  <c:v>29.852431033533399</c:v>
                </c:pt>
                <c:pt idx="21687">
                  <c:v>29.853807609713101</c:v>
                </c:pt>
                <c:pt idx="21688">
                  <c:v>29.855184185892899</c:v>
                </c:pt>
                <c:pt idx="21689">
                  <c:v>29.856560762072601</c:v>
                </c:pt>
                <c:pt idx="21690">
                  <c:v>29.857937338252299</c:v>
                </c:pt>
                <c:pt idx="21691">
                  <c:v>29.859313914432001</c:v>
                </c:pt>
                <c:pt idx="21692">
                  <c:v>29.860690490611798</c:v>
                </c:pt>
                <c:pt idx="21693">
                  <c:v>29.8620670667915</c:v>
                </c:pt>
                <c:pt idx="21694">
                  <c:v>29.863443642971198</c:v>
                </c:pt>
                <c:pt idx="21695">
                  <c:v>29.8648202191509</c:v>
                </c:pt>
                <c:pt idx="21696">
                  <c:v>29.866196795330701</c:v>
                </c:pt>
                <c:pt idx="21697">
                  <c:v>29.867573371510399</c:v>
                </c:pt>
                <c:pt idx="21698">
                  <c:v>29.868949947690101</c:v>
                </c:pt>
                <c:pt idx="21699">
                  <c:v>29.870326523869799</c:v>
                </c:pt>
                <c:pt idx="21700">
                  <c:v>29.871703100049601</c:v>
                </c:pt>
                <c:pt idx="21701">
                  <c:v>29.873079676229299</c:v>
                </c:pt>
                <c:pt idx="21702">
                  <c:v>29.874456252409001</c:v>
                </c:pt>
                <c:pt idx="21703">
                  <c:v>29.875832828588699</c:v>
                </c:pt>
                <c:pt idx="21704">
                  <c:v>29.8772094047685</c:v>
                </c:pt>
                <c:pt idx="21705">
                  <c:v>29.878585980948198</c:v>
                </c:pt>
                <c:pt idx="21706">
                  <c:v>29.8799625571279</c:v>
                </c:pt>
                <c:pt idx="21707">
                  <c:v>29.881339133307598</c:v>
                </c:pt>
                <c:pt idx="21708">
                  <c:v>29.8827157094874</c:v>
                </c:pt>
                <c:pt idx="21709">
                  <c:v>29.884092285667101</c:v>
                </c:pt>
                <c:pt idx="21710">
                  <c:v>29.8854688618468</c:v>
                </c:pt>
                <c:pt idx="21711">
                  <c:v>29.886845438026501</c:v>
                </c:pt>
                <c:pt idx="21712">
                  <c:v>29.888222014206299</c:v>
                </c:pt>
                <c:pt idx="21713">
                  <c:v>29.889598590386001</c:v>
                </c:pt>
                <c:pt idx="21714">
                  <c:v>29.890975166565699</c:v>
                </c:pt>
                <c:pt idx="21715">
                  <c:v>29.892351742745401</c:v>
                </c:pt>
                <c:pt idx="21716">
                  <c:v>29.893728318925199</c:v>
                </c:pt>
                <c:pt idx="21717">
                  <c:v>29.8951048951049</c:v>
                </c:pt>
                <c:pt idx="21718">
                  <c:v>29.896481471284599</c:v>
                </c:pt>
                <c:pt idx="21719">
                  <c:v>29.8978580474644</c:v>
                </c:pt>
                <c:pt idx="21720">
                  <c:v>29.899234623644102</c:v>
                </c:pt>
                <c:pt idx="21721">
                  <c:v>29.9006111998238</c:v>
                </c:pt>
                <c:pt idx="21722">
                  <c:v>29.901987776003502</c:v>
                </c:pt>
                <c:pt idx="21723">
                  <c:v>29.903364352183299</c:v>
                </c:pt>
                <c:pt idx="21724">
                  <c:v>29.904740928363001</c:v>
                </c:pt>
                <c:pt idx="21725">
                  <c:v>29.906117504542699</c:v>
                </c:pt>
                <c:pt idx="21726">
                  <c:v>29.907494080722401</c:v>
                </c:pt>
                <c:pt idx="21727">
                  <c:v>29.908870656902199</c:v>
                </c:pt>
                <c:pt idx="21728">
                  <c:v>29.9102472330819</c:v>
                </c:pt>
                <c:pt idx="21729">
                  <c:v>29.911623809261599</c:v>
                </c:pt>
                <c:pt idx="21730">
                  <c:v>29.9130003854413</c:v>
                </c:pt>
                <c:pt idx="21731">
                  <c:v>29.914376961621102</c:v>
                </c:pt>
                <c:pt idx="21732">
                  <c:v>29.9157535378008</c:v>
                </c:pt>
                <c:pt idx="21733">
                  <c:v>29.917130113980502</c:v>
                </c:pt>
                <c:pt idx="21734">
                  <c:v>29.9185066901602</c:v>
                </c:pt>
                <c:pt idx="21735">
                  <c:v>29.919883266340001</c:v>
                </c:pt>
                <c:pt idx="21736">
                  <c:v>29.921259842519699</c:v>
                </c:pt>
                <c:pt idx="21737">
                  <c:v>29.922636418699401</c:v>
                </c:pt>
                <c:pt idx="21738">
                  <c:v>29.924012994879099</c:v>
                </c:pt>
                <c:pt idx="21739">
                  <c:v>29.925389571058901</c:v>
                </c:pt>
                <c:pt idx="21740">
                  <c:v>29.926766147238599</c:v>
                </c:pt>
                <c:pt idx="21741">
                  <c:v>29.928142723418301</c:v>
                </c:pt>
                <c:pt idx="21742">
                  <c:v>29.929519299598098</c:v>
                </c:pt>
                <c:pt idx="21743">
                  <c:v>29.9308958757778</c:v>
                </c:pt>
                <c:pt idx="21744">
                  <c:v>29.932272451957498</c:v>
                </c:pt>
                <c:pt idx="21745">
                  <c:v>29.9336490281372</c:v>
                </c:pt>
                <c:pt idx="21746">
                  <c:v>29.935025604316898</c:v>
                </c:pt>
                <c:pt idx="21747">
                  <c:v>29.9364021804967</c:v>
                </c:pt>
                <c:pt idx="21748">
                  <c:v>29.937778756676401</c:v>
                </c:pt>
                <c:pt idx="21749">
                  <c:v>29.9391553328561</c:v>
                </c:pt>
                <c:pt idx="21750">
                  <c:v>29.940531909035901</c:v>
                </c:pt>
                <c:pt idx="21751">
                  <c:v>29.941908485215599</c:v>
                </c:pt>
                <c:pt idx="21752">
                  <c:v>29.943285061395301</c:v>
                </c:pt>
                <c:pt idx="21753">
                  <c:v>29.944661637574999</c:v>
                </c:pt>
                <c:pt idx="21754">
                  <c:v>29.9460382137548</c:v>
                </c:pt>
                <c:pt idx="21755">
                  <c:v>29.947414789934498</c:v>
                </c:pt>
                <c:pt idx="21756">
                  <c:v>29.9487913661142</c:v>
                </c:pt>
                <c:pt idx="21757">
                  <c:v>29.950167942293898</c:v>
                </c:pt>
                <c:pt idx="21758">
                  <c:v>29.9515445184737</c:v>
                </c:pt>
                <c:pt idx="21759">
                  <c:v>29.952921094653401</c:v>
                </c:pt>
                <c:pt idx="21760">
                  <c:v>29.9542976708331</c:v>
                </c:pt>
                <c:pt idx="21761">
                  <c:v>29.955674247012801</c:v>
                </c:pt>
                <c:pt idx="21762">
                  <c:v>29.957050823192599</c:v>
                </c:pt>
                <c:pt idx="21763">
                  <c:v>29.958427399372301</c:v>
                </c:pt>
                <c:pt idx="21764">
                  <c:v>29.959803975551999</c:v>
                </c:pt>
                <c:pt idx="21765">
                  <c:v>29.961180551731701</c:v>
                </c:pt>
                <c:pt idx="21766">
                  <c:v>29.962557127911499</c:v>
                </c:pt>
                <c:pt idx="21767">
                  <c:v>29.9639337040912</c:v>
                </c:pt>
                <c:pt idx="21768">
                  <c:v>29.965310280270899</c:v>
                </c:pt>
                <c:pt idx="21769">
                  <c:v>29.9666868564506</c:v>
                </c:pt>
                <c:pt idx="21770">
                  <c:v>29.968063432630402</c:v>
                </c:pt>
                <c:pt idx="21771">
                  <c:v>29.9694400088101</c:v>
                </c:pt>
                <c:pt idx="21772">
                  <c:v>29.970816584989802</c:v>
                </c:pt>
                <c:pt idx="21773">
                  <c:v>29.9721931611695</c:v>
                </c:pt>
                <c:pt idx="21774">
                  <c:v>29.973569737349301</c:v>
                </c:pt>
                <c:pt idx="21775">
                  <c:v>29.974946313528999</c:v>
                </c:pt>
                <c:pt idx="21776">
                  <c:v>29.976322889708701</c:v>
                </c:pt>
                <c:pt idx="21777">
                  <c:v>29.977699465888499</c:v>
                </c:pt>
                <c:pt idx="21778">
                  <c:v>29.979076042068201</c:v>
                </c:pt>
                <c:pt idx="21779">
                  <c:v>29.980452618247899</c:v>
                </c:pt>
                <c:pt idx="21780">
                  <c:v>29.981829194427601</c:v>
                </c:pt>
                <c:pt idx="21781">
                  <c:v>29.983205770607402</c:v>
                </c:pt>
                <c:pt idx="21782">
                  <c:v>29.9845823467871</c:v>
                </c:pt>
                <c:pt idx="21783">
                  <c:v>29.985958922966802</c:v>
                </c:pt>
                <c:pt idx="21784">
                  <c:v>29.9873354991465</c:v>
                </c:pt>
                <c:pt idx="21785">
                  <c:v>29.988712075326301</c:v>
                </c:pt>
                <c:pt idx="21786">
                  <c:v>29.990088651505999</c:v>
                </c:pt>
                <c:pt idx="21787">
                  <c:v>29.991465227685701</c:v>
                </c:pt>
                <c:pt idx="21788">
                  <c:v>29.992841803865399</c:v>
                </c:pt>
                <c:pt idx="21789">
                  <c:v>29.994218380045201</c:v>
                </c:pt>
                <c:pt idx="21790">
                  <c:v>29.995594956224899</c:v>
                </c:pt>
                <c:pt idx="21791">
                  <c:v>29.996971532404601</c:v>
                </c:pt>
                <c:pt idx="21792">
                  <c:v>29.998348108584299</c:v>
                </c:pt>
                <c:pt idx="21793">
                  <c:v>29.9997246847641</c:v>
                </c:pt>
                <c:pt idx="21794">
                  <c:v>30.001101260943798</c:v>
                </c:pt>
                <c:pt idx="21795">
                  <c:v>30.0024778371235</c:v>
                </c:pt>
                <c:pt idx="21796">
                  <c:v>30.003854413303198</c:v>
                </c:pt>
                <c:pt idx="21797">
                  <c:v>30.005230989483</c:v>
                </c:pt>
                <c:pt idx="21798">
                  <c:v>30.006607565662701</c:v>
                </c:pt>
                <c:pt idx="21799">
                  <c:v>30.0079841418424</c:v>
                </c:pt>
                <c:pt idx="21800">
                  <c:v>30.009360718022101</c:v>
                </c:pt>
                <c:pt idx="21801">
                  <c:v>30.010737294201899</c:v>
                </c:pt>
                <c:pt idx="21802">
                  <c:v>30.012113870381601</c:v>
                </c:pt>
                <c:pt idx="21803">
                  <c:v>30.013490446561299</c:v>
                </c:pt>
                <c:pt idx="21804">
                  <c:v>30.014867022741001</c:v>
                </c:pt>
                <c:pt idx="21805">
                  <c:v>30.016243598920799</c:v>
                </c:pt>
                <c:pt idx="21806">
                  <c:v>30.0176201751005</c:v>
                </c:pt>
                <c:pt idx="21807">
                  <c:v>30.018996751280199</c:v>
                </c:pt>
                <c:pt idx="21808">
                  <c:v>30.0203733274599</c:v>
                </c:pt>
                <c:pt idx="21809">
                  <c:v>30.021749903639702</c:v>
                </c:pt>
                <c:pt idx="21810">
                  <c:v>30.0231264798194</c:v>
                </c:pt>
                <c:pt idx="21811">
                  <c:v>30.024503055999102</c:v>
                </c:pt>
                <c:pt idx="21812">
                  <c:v>30.025879632178899</c:v>
                </c:pt>
                <c:pt idx="21813">
                  <c:v>30.027256208358601</c:v>
                </c:pt>
                <c:pt idx="21814">
                  <c:v>30.028632784538299</c:v>
                </c:pt>
                <c:pt idx="21815">
                  <c:v>30.030009360718001</c:v>
                </c:pt>
                <c:pt idx="21816">
                  <c:v>30.031385936897799</c:v>
                </c:pt>
                <c:pt idx="21817">
                  <c:v>30.0327625130775</c:v>
                </c:pt>
                <c:pt idx="21818">
                  <c:v>30.034139089257199</c:v>
                </c:pt>
                <c:pt idx="21819">
                  <c:v>30.0355156654369</c:v>
                </c:pt>
                <c:pt idx="21820">
                  <c:v>30.036892241616702</c:v>
                </c:pt>
                <c:pt idx="21821">
                  <c:v>30.0382688177964</c:v>
                </c:pt>
                <c:pt idx="21822">
                  <c:v>30.039645393976102</c:v>
                </c:pt>
                <c:pt idx="21823">
                  <c:v>30.0410219701558</c:v>
                </c:pt>
                <c:pt idx="21824">
                  <c:v>30.042398546335601</c:v>
                </c:pt>
                <c:pt idx="21825">
                  <c:v>30.043775122515299</c:v>
                </c:pt>
                <c:pt idx="21826">
                  <c:v>30.045151698695001</c:v>
                </c:pt>
                <c:pt idx="21827">
                  <c:v>30.046528274874699</c:v>
                </c:pt>
                <c:pt idx="21828">
                  <c:v>30.047904851054501</c:v>
                </c:pt>
                <c:pt idx="21829">
                  <c:v>30.049281427234199</c:v>
                </c:pt>
                <c:pt idx="21830">
                  <c:v>30.050658003413901</c:v>
                </c:pt>
                <c:pt idx="21831">
                  <c:v>30.052034579593599</c:v>
                </c:pt>
                <c:pt idx="21832">
                  <c:v>30.0534111557734</c:v>
                </c:pt>
                <c:pt idx="21833">
                  <c:v>30.054787731953098</c:v>
                </c:pt>
                <c:pt idx="21834">
                  <c:v>30.0561643081328</c:v>
                </c:pt>
                <c:pt idx="21835">
                  <c:v>30.057540884312498</c:v>
                </c:pt>
                <c:pt idx="21836">
                  <c:v>30.0589174604923</c:v>
                </c:pt>
                <c:pt idx="21837">
                  <c:v>30.060294036672001</c:v>
                </c:pt>
                <c:pt idx="21838">
                  <c:v>30.0616706128517</c:v>
                </c:pt>
                <c:pt idx="21839">
                  <c:v>30.063047189031401</c:v>
                </c:pt>
                <c:pt idx="21840">
                  <c:v>30.064423765211199</c:v>
                </c:pt>
                <c:pt idx="21841">
                  <c:v>30.065800341390901</c:v>
                </c:pt>
                <c:pt idx="21842">
                  <c:v>30.067176917570599</c:v>
                </c:pt>
                <c:pt idx="21843">
                  <c:v>30.0685534937504</c:v>
                </c:pt>
                <c:pt idx="21844">
                  <c:v>30.069930069930098</c:v>
                </c:pt>
                <c:pt idx="21845">
                  <c:v>30.0713066461098</c:v>
                </c:pt>
                <c:pt idx="21846">
                  <c:v>30.072683222289498</c:v>
                </c:pt>
                <c:pt idx="21847">
                  <c:v>30.0740597984693</c:v>
                </c:pt>
                <c:pt idx="21848">
                  <c:v>30.075436374649001</c:v>
                </c:pt>
                <c:pt idx="21849">
                  <c:v>30.0768129508287</c:v>
                </c:pt>
                <c:pt idx="21850">
                  <c:v>30.078189527008401</c:v>
                </c:pt>
                <c:pt idx="21851">
                  <c:v>30.079566103188199</c:v>
                </c:pt>
                <c:pt idx="21852">
                  <c:v>30.080942679367901</c:v>
                </c:pt>
                <c:pt idx="21853">
                  <c:v>30.082319255547599</c:v>
                </c:pt>
                <c:pt idx="21854">
                  <c:v>30.083695831727301</c:v>
                </c:pt>
                <c:pt idx="21855">
                  <c:v>30.085072407907099</c:v>
                </c:pt>
                <c:pt idx="21856">
                  <c:v>30.0864489840868</c:v>
                </c:pt>
                <c:pt idx="21857">
                  <c:v>30.087825560266499</c:v>
                </c:pt>
                <c:pt idx="21858">
                  <c:v>30.0892021364462</c:v>
                </c:pt>
                <c:pt idx="21859">
                  <c:v>30.090578712626002</c:v>
                </c:pt>
                <c:pt idx="21860">
                  <c:v>30.0919552888057</c:v>
                </c:pt>
                <c:pt idx="21861">
                  <c:v>30.093331864985402</c:v>
                </c:pt>
                <c:pt idx="21862">
                  <c:v>30.0947084411651</c:v>
                </c:pt>
                <c:pt idx="21863">
                  <c:v>30.096085017344901</c:v>
                </c:pt>
                <c:pt idx="21864">
                  <c:v>30.097461593524599</c:v>
                </c:pt>
                <c:pt idx="21865">
                  <c:v>30.098838169704301</c:v>
                </c:pt>
                <c:pt idx="21866">
                  <c:v>30.100214745883999</c:v>
                </c:pt>
                <c:pt idx="21867">
                  <c:v>30.101591322063801</c:v>
                </c:pt>
                <c:pt idx="21868">
                  <c:v>30.102967898243499</c:v>
                </c:pt>
                <c:pt idx="21869">
                  <c:v>30.1043444744232</c:v>
                </c:pt>
                <c:pt idx="21870">
                  <c:v>30.105721050602899</c:v>
                </c:pt>
                <c:pt idx="21871">
                  <c:v>30.1070976267827</c:v>
                </c:pt>
                <c:pt idx="21872">
                  <c:v>30.108474202962402</c:v>
                </c:pt>
                <c:pt idx="21873">
                  <c:v>30.1098507791421</c:v>
                </c:pt>
                <c:pt idx="21874">
                  <c:v>30.111227355321802</c:v>
                </c:pt>
                <c:pt idx="21875">
                  <c:v>30.112603931501599</c:v>
                </c:pt>
                <c:pt idx="21876">
                  <c:v>30.113980507681301</c:v>
                </c:pt>
                <c:pt idx="21877">
                  <c:v>30.115357083860999</c:v>
                </c:pt>
                <c:pt idx="21878">
                  <c:v>30.116733660040801</c:v>
                </c:pt>
                <c:pt idx="21879">
                  <c:v>30.118110236220499</c:v>
                </c:pt>
                <c:pt idx="21880">
                  <c:v>30.119486812400201</c:v>
                </c:pt>
                <c:pt idx="21881">
                  <c:v>30.120863388579899</c:v>
                </c:pt>
                <c:pt idx="21882">
                  <c:v>30.1222399647597</c:v>
                </c:pt>
                <c:pt idx="21883">
                  <c:v>30.123616540939398</c:v>
                </c:pt>
                <c:pt idx="21884">
                  <c:v>30.1249931171191</c:v>
                </c:pt>
                <c:pt idx="21885">
                  <c:v>30.126369693298798</c:v>
                </c:pt>
                <c:pt idx="21886">
                  <c:v>30.1277462694786</c:v>
                </c:pt>
                <c:pt idx="21887">
                  <c:v>30.129122845658301</c:v>
                </c:pt>
                <c:pt idx="21888">
                  <c:v>30.130499421838</c:v>
                </c:pt>
                <c:pt idx="21889">
                  <c:v>30.131875998017701</c:v>
                </c:pt>
                <c:pt idx="21890">
                  <c:v>30.133252574197499</c:v>
                </c:pt>
                <c:pt idx="21891">
                  <c:v>30.134629150377201</c:v>
                </c:pt>
                <c:pt idx="21892">
                  <c:v>30.136005726556899</c:v>
                </c:pt>
                <c:pt idx="21893">
                  <c:v>30.137382302736601</c:v>
                </c:pt>
                <c:pt idx="21894">
                  <c:v>30.138758878916398</c:v>
                </c:pt>
                <c:pt idx="21895">
                  <c:v>30.1401354550961</c:v>
                </c:pt>
                <c:pt idx="21896">
                  <c:v>30.141512031275798</c:v>
                </c:pt>
                <c:pt idx="21897">
                  <c:v>30.1428886074555</c:v>
                </c:pt>
                <c:pt idx="21898">
                  <c:v>30.144265183635301</c:v>
                </c:pt>
                <c:pt idx="21899">
                  <c:v>30.145641759815</c:v>
                </c:pt>
                <c:pt idx="21900">
                  <c:v>30.147018335994701</c:v>
                </c:pt>
                <c:pt idx="21901">
                  <c:v>30.1483949121744</c:v>
                </c:pt>
                <c:pt idx="21902">
                  <c:v>30.149771488354201</c:v>
                </c:pt>
                <c:pt idx="21903">
                  <c:v>30.151148064533899</c:v>
                </c:pt>
                <c:pt idx="21904">
                  <c:v>30.152524640713601</c:v>
                </c:pt>
                <c:pt idx="21905">
                  <c:v>30.153901216893299</c:v>
                </c:pt>
                <c:pt idx="21906">
                  <c:v>30.1552777930731</c:v>
                </c:pt>
                <c:pt idx="21907">
                  <c:v>30.156654369252799</c:v>
                </c:pt>
                <c:pt idx="21908">
                  <c:v>30.1580309454325</c:v>
                </c:pt>
                <c:pt idx="21909">
                  <c:v>30.159407521612302</c:v>
                </c:pt>
                <c:pt idx="21910">
                  <c:v>30.160784097792</c:v>
                </c:pt>
                <c:pt idx="21911">
                  <c:v>30.162160673971702</c:v>
                </c:pt>
                <c:pt idx="21912">
                  <c:v>30.1635372501514</c:v>
                </c:pt>
                <c:pt idx="21913">
                  <c:v>30.164913826331201</c:v>
                </c:pt>
                <c:pt idx="21914">
                  <c:v>30.166290402510899</c:v>
                </c:pt>
                <c:pt idx="21915">
                  <c:v>30.167666978690601</c:v>
                </c:pt>
                <c:pt idx="21916">
                  <c:v>30.169043554870299</c:v>
                </c:pt>
                <c:pt idx="21917">
                  <c:v>30.170420131050101</c:v>
                </c:pt>
                <c:pt idx="21918">
                  <c:v>30.171796707229799</c:v>
                </c:pt>
                <c:pt idx="21919">
                  <c:v>30.173173283409501</c:v>
                </c:pt>
                <c:pt idx="21920">
                  <c:v>30.174549859589199</c:v>
                </c:pt>
                <c:pt idx="21921">
                  <c:v>30.175926435769</c:v>
                </c:pt>
                <c:pt idx="21922">
                  <c:v>30.177303011948698</c:v>
                </c:pt>
                <c:pt idx="21923">
                  <c:v>30.1786795881284</c:v>
                </c:pt>
                <c:pt idx="21924">
                  <c:v>30.180056164308098</c:v>
                </c:pt>
                <c:pt idx="21925">
                  <c:v>30.181432740487899</c:v>
                </c:pt>
                <c:pt idx="21926">
                  <c:v>30.182809316667601</c:v>
                </c:pt>
                <c:pt idx="21927">
                  <c:v>30.184185892847299</c:v>
                </c:pt>
                <c:pt idx="21928">
                  <c:v>30.185562469027001</c:v>
                </c:pt>
                <c:pt idx="21929">
                  <c:v>30.186939045206799</c:v>
                </c:pt>
                <c:pt idx="21930">
                  <c:v>30.188315621386501</c:v>
                </c:pt>
                <c:pt idx="21931">
                  <c:v>30.189692197566199</c:v>
                </c:pt>
                <c:pt idx="21932">
                  <c:v>30.191068773745901</c:v>
                </c:pt>
                <c:pt idx="21933">
                  <c:v>30.192445349925698</c:v>
                </c:pt>
                <c:pt idx="21934">
                  <c:v>30.1938219261054</c:v>
                </c:pt>
                <c:pt idx="21935">
                  <c:v>30.195198502285098</c:v>
                </c:pt>
                <c:pt idx="21936">
                  <c:v>30.1965750784648</c:v>
                </c:pt>
                <c:pt idx="21937">
                  <c:v>30.197951654644601</c:v>
                </c:pt>
                <c:pt idx="21938">
                  <c:v>30.1993282308243</c:v>
                </c:pt>
                <c:pt idx="21939">
                  <c:v>30.200704807004001</c:v>
                </c:pt>
                <c:pt idx="21940">
                  <c:v>30.202081383183799</c:v>
                </c:pt>
                <c:pt idx="21941">
                  <c:v>30.203457959363501</c:v>
                </c:pt>
                <c:pt idx="21942">
                  <c:v>30.204834535543199</c:v>
                </c:pt>
                <c:pt idx="21943">
                  <c:v>30.206211111722901</c:v>
                </c:pt>
                <c:pt idx="21944">
                  <c:v>30.207587687902699</c:v>
                </c:pt>
                <c:pt idx="21945">
                  <c:v>30.2089642640824</c:v>
                </c:pt>
                <c:pt idx="21946">
                  <c:v>30.210340840262099</c:v>
                </c:pt>
                <c:pt idx="21947">
                  <c:v>30.2117174164418</c:v>
                </c:pt>
                <c:pt idx="21948">
                  <c:v>30.213093992621602</c:v>
                </c:pt>
                <c:pt idx="21949">
                  <c:v>30.2144705688013</c:v>
                </c:pt>
                <c:pt idx="21950">
                  <c:v>30.215847144981002</c:v>
                </c:pt>
                <c:pt idx="21951">
                  <c:v>30.2172237211607</c:v>
                </c:pt>
                <c:pt idx="21952">
                  <c:v>30.218600297340501</c:v>
                </c:pt>
                <c:pt idx="21953">
                  <c:v>30.219976873520199</c:v>
                </c:pt>
                <c:pt idx="21954">
                  <c:v>30.221353449699901</c:v>
                </c:pt>
                <c:pt idx="21955">
                  <c:v>30.222730025879599</c:v>
                </c:pt>
                <c:pt idx="21956">
                  <c:v>30.2241066020594</c:v>
                </c:pt>
                <c:pt idx="21957">
                  <c:v>30.225483178239099</c:v>
                </c:pt>
                <c:pt idx="21958">
                  <c:v>30.2268597544188</c:v>
                </c:pt>
                <c:pt idx="21959">
                  <c:v>30.228236330598499</c:v>
                </c:pt>
                <c:pt idx="21960">
                  <c:v>30.2296129067783</c:v>
                </c:pt>
                <c:pt idx="21961">
                  <c:v>30.230989482958002</c:v>
                </c:pt>
                <c:pt idx="21962">
                  <c:v>30.2323660591377</c:v>
                </c:pt>
                <c:pt idx="21963">
                  <c:v>30.233742635317402</c:v>
                </c:pt>
                <c:pt idx="21964">
                  <c:v>30.235119211497199</c:v>
                </c:pt>
                <c:pt idx="21965">
                  <c:v>30.236495787676901</c:v>
                </c:pt>
                <c:pt idx="21966">
                  <c:v>30.237872363856599</c:v>
                </c:pt>
                <c:pt idx="21967">
                  <c:v>30.239248940036301</c:v>
                </c:pt>
                <c:pt idx="21968">
                  <c:v>30.240625516216099</c:v>
                </c:pt>
                <c:pt idx="21969">
                  <c:v>30.242002092395801</c:v>
                </c:pt>
                <c:pt idx="21970">
                  <c:v>30.243378668575499</c:v>
                </c:pt>
                <c:pt idx="21971">
                  <c:v>30.244755244755201</c:v>
                </c:pt>
                <c:pt idx="21972">
                  <c:v>30.246131820934998</c:v>
                </c:pt>
                <c:pt idx="21973">
                  <c:v>30.2475083971147</c:v>
                </c:pt>
                <c:pt idx="21974">
                  <c:v>30.248884973294398</c:v>
                </c:pt>
                <c:pt idx="21975">
                  <c:v>30.2502615494742</c:v>
                </c:pt>
                <c:pt idx="21976">
                  <c:v>30.251638125653901</c:v>
                </c:pt>
                <c:pt idx="21977">
                  <c:v>30.2530147018336</c:v>
                </c:pt>
                <c:pt idx="21978">
                  <c:v>30.254391278013301</c:v>
                </c:pt>
                <c:pt idx="21979">
                  <c:v>30.255767854193099</c:v>
                </c:pt>
                <c:pt idx="21980">
                  <c:v>30.257144430372801</c:v>
                </c:pt>
                <c:pt idx="21981">
                  <c:v>30.258521006552499</c:v>
                </c:pt>
                <c:pt idx="21982">
                  <c:v>30.259897582732201</c:v>
                </c:pt>
                <c:pt idx="21983">
                  <c:v>30.261274158911998</c:v>
                </c:pt>
                <c:pt idx="21984">
                  <c:v>30.2626507350917</c:v>
                </c:pt>
                <c:pt idx="21985">
                  <c:v>30.264027311271398</c:v>
                </c:pt>
                <c:pt idx="21986">
                  <c:v>30.2654038874511</c:v>
                </c:pt>
                <c:pt idx="21987">
                  <c:v>30.266780463630901</c:v>
                </c:pt>
                <c:pt idx="21988">
                  <c:v>30.2681570398106</c:v>
                </c:pt>
                <c:pt idx="21989">
                  <c:v>30.269533615990301</c:v>
                </c:pt>
                <c:pt idx="21990">
                  <c:v>30.27091019217</c:v>
                </c:pt>
                <c:pt idx="21991">
                  <c:v>30.272286768349801</c:v>
                </c:pt>
                <c:pt idx="21992">
                  <c:v>30.273663344529499</c:v>
                </c:pt>
                <c:pt idx="21993">
                  <c:v>30.275039920709201</c:v>
                </c:pt>
                <c:pt idx="21994">
                  <c:v>30.276416496888899</c:v>
                </c:pt>
                <c:pt idx="21995">
                  <c:v>30.2777930730687</c:v>
                </c:pt>
                <c:pt idx="21996">
                  <c:v>30.279169649248399</c:v>
                </c:pt>
                <c:pt idx="21997">
                  <c:v>30.2805462254281</c:v>
                </c:pt>
                <c:pt idx="21998">
                  <c:v>30.281922801607902</c:v>
                </c:pt>
                <c:pt idx="21999">
                  <c:v>30.2832993777876</c:v>
                </c:pt>
                <c:pt idx="22000">
                  <c:v>30.284675953967302</c:v>
                </c:pt>
                <c:pt idx="22001">
                  <c:v>30.286052530147</c:v>
                </c:pt>
                <c:pt idx="22002">
                  <c:v>30.287429106326801</c:v>
                </c:pt>
                <c:pt idx="22003">
                  <c:v>30.288805682506499</c:v>
                </c:pt>
                <c:pt idx="22004">
                  <c:v>30.290182258686201</c:v>
                </c:pt>
                <c:pt idx="22005">
                  <c:v>30.291558834865899</c:v>
                </c:pt>
                <c:pt idx="22006">
                  <c:v>30.292935411045701</c:v>
                </c:pt>
                <c:pt idx="22007">
                  <c:v>30.294311987225399</c:v>
                </c:pt>
                <c:pt idx="22008">
                  <c:v>30.295688563405101</c:v>
                </c:pt>
                <c:pt idx="22009">
                  <c:v>30.297065139584799</c:v>
                </c:pt>
                <c:pt idx="22010">
                  <c:v>30.2984417157646</c:v>
                </c:pt>
                <c:pt idx="22011">
                  <c:v>30.299818291944302</c:v>
                </c:pt>
                <c:pt idx="22012">
                  <c:v>30.301194868124</c:v>
                </c:pt>
                <c:pt idx="22013">
                  <c:v>30.302571444303702</c:v>
                </c:pt>
                <c:pt idx="22014">
                  <c:v>30.303948020483499</c:v>
                </c:pt>
                <c:pt idx="22015">
                  <c:v>30.305324596663201</c:v>
                </c:pt>
                <c:pt idx="22016">
                  <c:v>30.306701172842899</c:v>
                </c:pt>
                <c:pt idx="22017">
                  <c:v>30.308077749022601</c:v>
                </c:pt>
                <c:pt idx="22018">
                  <c:v>30.309454325202399</c:v>
                </c:pt>
                <c:pt idx="22019">
                  <c:v>30.310830901382101</c:v>
                </c:pt>
                <c:pt idx="22020">
                  <c:v>30.312207477561799</c:v>
                </c:pt>
                <c:pt idx="22021">
                  <c:v>30.313584053741501</c:v>
                </c:pt>
                <c:pt idx="22022">
                  <c:v>30.314960629921298</c:v>
                </c:pt>
                <c:pt idx="22023">
                  <c:v>30.316337206101</c:v>
                </c:pt>
                <c:pt idx="22024">
                  <c:v>30.317713782280698</c:v>
                </c:pt>
                <c:pt idx="22025">
                  <c:v>30.3190903584604</c:v>
                </c:pt>
                <c:pt idx="22026">
                  <c:v>30.320466934640201</c:v>
                </c:pt>
                <c:pt idx="22027">
                  <c:v>30.3218435108199</c:v>
                </c:pt>
                <c:pt idx="22028">
                  <c:v>30.323220086999601</c:v>
                </c:pt>
                <c:pt idx="22029">
                  <c:v>30.3245966631793</c:v>
                </c:pt>
                <c:pt idx="22030">
                  <c:v>30.325973239359101</c:v>
                </c:pt>
                <c:pt idx="22031">
                  <c:v>30.327349815538799</c:v>
                </c:pt>
                <c:pt idx="22032">
                  <c:v>30.328726391718501</c:v>
                </c:pt>
                <c:pt idx="22033">
                  <c:v>30.330102967898299</c:v>
                </c:pt>
                <c:pt idx="22034">
                  <c:v>30.331479544078</c:v>
                </c:pt>
                <c:pt idx="22035">
                  <c:v>30.332856120257699</c:v>
                </c:pt>
                <c:pt idx="22036">
                  <c:v>30.3342326964374</c:v>
                </c:pt>
                <c:pt idx="22037">
                  <c:v>30.335609272617202</c:v>
                </c:pt>
                <c:pt idx="22038">
                  <c:v>30.3369858487969</c:v>
                </c:pt>
                <c:pt idx="22039">
                  <c:v>30.338362424976602</c:v>
                </c:pt>
                <c:pt idx="22040">
                  <c:v>30.3397390011563</c:v>
                </c:pt>
                <c:pt idx="22041">
                  <c:v>30.341115577336101</c:v>
                </c:pt>
                <c:pt idx="22042">
                  <c:v>30.342492153515799</c:v>
                </c:pt>
                <c:pt idx="22043">
                  <c:v>30.343868729695501</c:v>
                </c:pt>
                <c:pt idx="22044">
                  <c:v>30.345245305875199</c:v>
                </c:pt>
                <c:pt idx="22045">
                  <c:v>30.346621882055</c:v>
                </c:pt>
                <c:pt idx="22046">
                  <c:v>30.347998458234699</c:v>
                </c:pt>
                <c:pt idx="22047">
                  <c:v>30.3493750344144</c:v>
                </c:pt>
                <c:pt idx="22048">
                  <c:v>30.350751610594099</c:v>
                </c:pt>
                <c:pt idx="22049">
                  <c:v>30.3521281867739</c:v>
                </c:pt>
                <c:pt idx="22050">
                  <c:v>30.353504762953602</c:v>
                </c:pt>
                <c:pt idx="22051">
                  <c:v>30.3548813391333</c:v>
                </c:pt>
                <c:pt idx="22052">
                  <c:v>30.356257915313002</c:v>
                </c:pt>
                <c:pt idx="22053">
                  <c:v>30.357634491492799</c:v>
                </c:pt>
                <c:pt idx="22054">
                  <c:v>30.359011067672501</c:v>
                </c:pt>
                <c:pt idx="22055">
                  <c:v>30.360387643852199</c:v>
                </c:pt>
                <c:pt idx="22056">
                  <c:v>30.361764220031901</c:v>
                </c:pt>
                <c:pt idx="22057">
                  <c:v>30.363140796211699</c:v>
                </c:pt>
                <c:pt idx="22058">
                  <c:v>30.364517372391401</c:v>
                </c:pt>
                <c:pt idx="22059">
                  <c:v>30.365893948571099</c:v>
                </c:pt>
                <c:pt idx="22060">
                  <c:v>30.367270524750801</c:v>
                </c:pt>
                <c:pt idx="22061">
                  <c:v>30.368647100930598</c:v>
                </c:pt>
                <c:pt idx="22062">
                  <c:v>30.3700236771103</c:v>
                </c:pt>
                <c:pt idx="22063">
                  <c:v>30.371400253289998</c:v>
                </c:pt>
                <c:pt idx="22064">
                  <c:v>30.3727768294697</c:v>
                </c:pt>
                <c:pt idx="22065">
                  <c:v>30.374153405649501</c:v>
                </c:pt>
                <c:pt idx="22066">
                  <c:v>30.375529981829199</c:v>
                </c:pt>
                <c:pt idx="22067">
                  <c:v>30.376906558008901</c:v>
                </c:pt>
                <c:pt idx="22068">
                  <c:v>30.378283134188699</c:v>
                </c:pt>
                <c:pt idx="22069">
                  <c:v>30.379659710368401</c:v>
                </c:pt>
                <c:pt idx="22070">
                  <c:v>30.381036286548099</c:v>
                </c:pt>
                <c:pt idx="22071">
                  <c:v>30.382412862727801</c:v>
                </c:pt>
                <c:pt idx="22072">
                  <c:v>30.383789438907598</c:v>
                </c:pt>
                <c:pt idx="22073">
                  <c:v>30.3851660150873</c:v>
                </c:pt>
                <c:pt idx="22074">
                  <c:v>30.386542591266998</c:v>
                </c:pt>
                <c:pt idx="22075">
                  <c:v>30.3879191674467</c:v>
                </c:pt>
                <c:pt idx="22076">
                  <c:v>30.389295743626501</c:v>
                </c:pt>
                <c:pt idx="22077">
                  <c:v>30.3906723198062</c:v>
                </c:pt>
                <c:pt idx="22078">
                  <c:v>30.392048895985901</c:v>
                </c:pt>
                <c:pt idx="22079">
                  <c:v>30.3934254721656</c:v>
                </c:pt>
                <c:pt idx="22080">
                  <c:v>30.394802048345401</c:v>
                </c:pt>
                <c:pt idx="22081">
                  <c:v>30.396178624525099</c:v>
                </c:pt>
                <c:pt idx="22082">
                  <c:v>30.397555200704801</c:v>
                </c:pt>
                <c:pt idx="22083">
                  <c:v>30.398931776884499</c:v>
                </c:pt>
                <c:pt idx="22084">
                  <c:v>30.4003083530643</c:v>
                </c:pt>
                <c:pt idx="22085">
                  <c:v>30.401684929243999</c:v>
                </c:pt>
                <c:pt idx="22086">
                  <c:v>30.4030615054237</c:v>
                </c:pt>
                <c:pt idx="22087">
                  <c:v>30.404438081603399</c:v>
                </c:pt>
                <c:pt idx="22088">
                  <c:v>30.4058146577832</c:v>
                </c:pt>
                <c:pt idx="22089">
                  <c:v>30.407191233962902</c:v>
                </c:pt>
                <c:pt idx="22090">
                  <c:v>30.4085678101426</c:v>
                </c:pt>
                <c:pt idx="22091">
                  <c:v>30.409944386322302</c:v>
                </c:pt>
                <c:pt idx="22092">
                  <c:v>30.411320962502099</c:v>
                </c:pt>
                <c:pt idx="22093">
                  <c:v>30.412697538681801</c:v>
                </c:pt>
                <c:pt idx="22094">
                  <c:v>30.414074114861499</c:v>
                </c:pt>
                <c:pt idx="22095">
                  <c:v>30.415450691041201</c:v>
                </c:pt>
                <c:pt idx="22096">
                  <c:v>30.416827267220999</c:v>
                </c:pt>
                <c:pt idx="22097">
                  <c:v>30.4182038434007</c:v>
                </c:pt>
                <c:pt idx="22098">
                  <c:v>30.419580419580399</c:v>
                </c:pt>
                <c:pt idx="22099">
                  <c:v>30.4209569957602</c:v>
                </c:pt>
                <c:pt idx="22100">
                  <c:v>30.422333571939902</c:v>
                </c:pt>
                <c:pt idx="22101">
                  <c:v>30.4237101481196</c:v>
                </c:pt>
                <c:pt idx="22102">
                  <c:v>30.425086724299302</c:v>
                </c:pt>
                <c:pt idx="22103">
                  <c:v>30.426463300479099</c:v>
                </c:pt>
                <c:pt idx="22104">
                  <c:v>30.427839876658801</c:v>
                </c:pt>
                <c:pt idx="22105">
                  <c:v>30.429216452838499</c:v>
                </c:pt>
                <c:pt idx="22106">
                  <c:v>30.430593029018201</c:v>
                </c:pt>
                <c:pt idx="22107">
                  <c:v>30.431969605197999</c:v>
                </c:pt>
                <c:pt idx="22108">
                  <c:v>30.433346181377701</c:v>
                </c:pt>
                <c:pt idx="22109">
                  <c:v>30.434722757557399</c:v>
                </c:pt>
                <c:pt idx="22110">
                  <c:v>30.436099333737101</c:v>
                </c:pt>
                <c:pt idx="22111">
                  <c:v>30.437475909916898</c:v>
                </c:pt>
                <c:pt idx="22112">
                  <c:v>30.4388524860966</c:v>
                </c:pt>
                <c:pt idx="22113">
                  <c:v>30.440229062276298</c:v>
                </c:pt>
                <c:pt idx="22114">
                  <c:v>30.441605638456</c:v>
                </c:pt>
                <c:pt idx="22115">
                  <c:v>30.442982214635801</c:v>
                </c:pt>
                <c:pt idx="22116">
                  <c:v>30.4443587908155</c:v>
                </c:pt>
                <c:pt idx="22117">
                  <c:v>30.445735366995201</c:v>
                </c:pt>
                <c:pt idx="22118">
                  <c:v>30.4471119431749</c:v>
                </c:pt>
                <c:pt idx="22119">
                  <c:v>30.448488519354701</c:v>
                </c:pt>
                <c:pt idx="22120">
                  <c:v>30.449865095534399</c:v>
                </c:pt>
                <c:pt idx="22121">
                  <c:v>30.451241671714101</c:v>
                </c:pt>
                <c:pt idx="22122">
                  <c:v>30.452618247893799</c:v>
                </c:pt>
                <c:pt idx="22123">
                  <c:v>30.4539948240736</c:v>
                </c:pt>
                <c:pt idx="22124">
                  <c:v>30.455371400253298</c:v>
                </c:pt>
                <c:pt idx="22125">
                  <c:v>30.456747976433</c:v>
                </c:pt>
                <c:pt idx="22126">
                  <c:v>30.458124552612698</c:v>
                </c:pt>
                <c:pt idx="22127">
                  <c:v>30.4595011287925</c:v>
                </c:pt>
                <c:pt idx="22128">
                  <c:v>30.460877704972201</c:v>
                </c:pt>
                <c:pt idx="22129">
                  <c:v>30.4622542811519</c:v>
                </c:pt>
                <c:pt idx="22130">
                  <c:v>30.463630857331601</c:v>
                </c:pt>
                <c:pt idx="22131">
                  <c:v>30.465007433511399</c:v>
                </c:pt>
                <c:pt idx="22132">
                  <c:v>30.466384009691101</c:v>
                </c:pt>
                <c:pt idx="22133">
                  <c:v>30.467760585870799</c:v>
                </c:pt>
                <c:pt idx="22134">
                  <c:v>30.4691371620506</c:v>
                </c:pt>
                <c:pt idx="22135">
                  <c:v>30.470513738230299</c:v>
                </c:pt>
                <c:pt idx="22136">
                  <c:v>30.47189031441</c:v>
                </c:pt>
                <c:pt idx="22137">
                  <c:v>30.473266890589699</c:v>
                </c:pt>
                <c:pt idx="22138">
                  <c:v>30.4746434667695</c:v>
                </c:pt>
                <c:pt idx="22139">
                  <c:v>30.476020042949202</c:v>
                </c:pt>
                <c:pt idx="22140">
                  <c:v>30.4773966191289</c:v>
                </c:pt>
                <c:pt idx="22141">
                  <c:v>30.478773195308602</c:v>
                </c:pt>
                <c:pt idx="22142">
                  <c:v>30.480149771488399</c:v>
                </c:pt>
                <c:pt idx="22143">
                  <c:v>30.481526347668101</c:v>
                </c:pt>
                <c:pt idx="22144">
                  <c:v>30.482902923847799</c:v>
                </c:pt>
                <c:pt idx="22145">
                  <c:v>30.484279500027501</c:v>
                </c:pt>
                <c:pt idx="22146">
                  <c:v>30.485656076207299</c:v>
                </c:pt>
                <c:pt idx="22147">
                  <c:v>30.487032652387001</c:v>
                </c:pt>
                <c:pt idx="22148">
                  <c:v>30.488409228566699</c:v>
                </c:pt>
                <c:pt idx="22149">
                  <c:v>30.489785804746401</c:v>
                </c:pt>
                <c:pt idx="22150">
                  <c:v>30.491162380926198</c:v>
                </c:pt>
                <c:pt idx="22151">
                  <c:v>30.4925389571059</c:v>
                </c:pt>
                <c:pt idx="22152">
                  <c:v>30.493915533285598</c:v>
                </c:pt>
                <c:pt idx="22153">
                  <c:v>30.4952921094653</c:v>
                </c:pt>
                <c:pt idx="22154">
                  <c:v>30.496668685645101</c:v>
                </c:pt>
                <c:pt idx="22155">
                  <c:v>30.498045261824799</c:v>
                </c:pt>
                <c:pt idx="22156">
                  <c:v>30.499421838004501</c:v>
                </c:pt>
                <c:pt idx="22157">
                  <c:v>30.500798414184299</c:v>
                </c:pt>
                <c:pt idx="22158">
                  <c:v>30.502174990364001</c:v>
                </c:pt>
                <c:pt idx="22159">
                  <c:v>30.503551566543699</c:v>
                </c:pt>
                <c:pt idx="22160">
                  <c:v>30.504928142723401</c:v>
                </c:pt>
                <c:pt idx="22161">
                  <c:v>30.506304718903099</c:v>
                </c:pt>
                <c:pt idx="22162">
                  <c:v>30.5076812950829</c:v>
                </c:pt>
                <c:pt idx="22163">
                  <c:v>30.509057871262598</c:v>
                </c:pt>
                <c:pt idx="22164">
                  <c:v>30.5104344474423</c:v>
                </c:pt>
                <c:pt idx="22165">
                  <c:v>30.511811023622101</c:v>
                </c:pt>
                <c:pt idx="22166">
                  <c:v>30.5131875998018</c:v>
                </c:pt>
                <c:pt idx="22167">
                  <c:v>30.514564175981501</c:v>
                </c:pt>
                <c:pt idx="22168">
                  <c:v>30.5159407521612</c:v>
                </c:pt>
                <c:pt idx="22169">
                  <c:v>30.517317328341001</c:v>
                </c:pt>
                <c:pt idx="22170">
                  <c:v>30.518693904520699</c:v>
                </c:pt>
                <c:pt idx="22171">
                  <c:v>30.520070480700401</c:v>
                </c:pt>
                <c:pt idx="22172">
                  <c:v>30.521447056880099</c:v>
                </c:pt>
                <c:pt idx="22173">
                  <c:v>30.5228236330599</c:v>
                </c:pt>
                <c:pt idx="22174">
                  <c:v>30.524200209239599</c:v>
                </c:pt>
                <c:pt idx="22175">
                  <c:v>30.5255767854193</c:v>
                </c:pt>
                <c:pt idx="22176">
                  <c:v>30.526953361598999</c:v>
                </c:pt>
                <c:pt idx="22177">
                  <c:v>30.5283299377788</c:v>
                </c:pt>
                <c:pt idx="22178">
                  <c:v>30.529706513958502</c:v>
                </c:pt>
                <c:pt idx="22179">
                  <c:v>30.5310830901382</c:v>
                </c:pt>
                <c:pt idx="22180">
                  <c:v>30.532459666317902</c:v>
                </c:pt>
                <c:pt idx="22181">
                  <c:v>30.533836242497699</c:v>
                </c:pt>
                <c:pt idx="22182">
                  <c:v>30.535212818677401</c:v>
                </c:pt>
                <c:pt idx="22183">
                  <c:v>30.536589394857099</c:v>
                </c:pt>
                <c:pt idx="22184">
                  <c:v>30.537965971036801</c:v>
                </c:pt>
                <c:pt idx="22185">
                  <c:v>30.539342547216599</c:v>
                </c:pt>
                <c:pt idx="22186">
                  <c:v>30.5407191233963</c:v>
                </c:pt>
                <c:pt idx="22187">
                  <c:v>30.542095699575999</c:v>
                </c:pt>
                <c:pt idx="22188">
                  <c:v>30.5434722757557</c:v>
                </c:pt>
                <c:pt idx="22189">
                  <c:v>30.544848851935502</c:v>
                </c:pt>
                <c:pt idx="22190">
                  <c:v>30.5462254281152</c:v>
                </c:pt>
                <c:pt idx="22191">
                  <c:v>30.547602004294902</c:v>
                </c:pt>
                <c:pt idx="22192">
                  <c:v>30.548978580474699</c:v>
                </c:pt>
                <c:pt idx="22193">
                  <c:v>30.550355156654401</c:v>
                </c:pt>
                <c:pt idx="22194">
                  <c:v>30.551731732834099</c:v>
                </c:pt>
                <c:pt idx="22195">
                  <c:v>30.553108309013801</c:v>
                </c:pt>
                <c:pt idx="22196">
                  <c:v>30.554484885193599</c:v>
                </c:pt>
                <c:pt idx="22197">
                  <c:v>30.555861461373301</c:v>
                </c:pt>
                <c:pt idx="22198">
                  <c:v>30.557238037552999</c:v>
                </c:pt>
                <c:pt idx="22199">
                  <c:v>30.558614613732701</c:v>
                </c:pt>
                <c:pt idx="22200">
                  <c:v>30.559991189912498</c:v>
                </c:pt>
                <c:pt idx="22201">
                  <c:v>30.5613677660922</c:v>
                </c:pt>
                <c:pt idx="22202">
                  <c:v>30.562744342271898</c:v>
                </c:pt>
                <c:pt idx="22203">
                  <c:v>30.5641209184516</c:v>
                </c:pt>
                <c:pt idx="22204">
                  <c:v>30.565497494631401</c:v>
                </c:pt>
                <c:pt idx="22205">
                  <c:v>30.5668740708111</c:v>
                </c:pt>
                <c:pt idx="22206">
                  <c:v>30.568250646990801</c:v>
                </c:pt>
                <c:pt idx="22207">
                  <c:v>30.5696272231705</c:v>
                </c:pt>
                <c:pt idx="22208">
                  <c:v>30.571003799350301</c:v>
                </c:pt>
                <c:pt idx="22209">
                  <c:v>30.572380375529999</c:v>
                </c:pt>
                <c:pt idx="22210">
                  <c:v>30.573756951709701</c:v>
                </c:pt>
                <c:pt idx="22211">
                  <c:v>30.575133527889399</c:v>
                </c:pt>
                <c:pt idx="22212">
                  <c:v>30.5765101040692</c:v>
                </c:pt>
                <c:pt idx="22213">
                  <c:v>30.577886680248898</c:v>
                </c:pt>
                <c:pt idx="22214">
                  <c:v>30.5792632564286</c:v>
                </c:pt>
                <c:pt idx="22215">
                  <c:v>30.580639832608298</c:v>
                </c:pt>
                <c:pt idx="22216">
                  <c:v>30.5820164087881</c:v>
                </c:pt>
                <c:pt idx="22217">
                  <c:v>30.583392984967801</c:v>
                </c:pt>
                <c:pt idx="22218">
                  <c:v>30.5847695611475</c:v>
                </c:pt>
                <c:pt idx="22219">
                  <c:v>30.586146137327201</c:v>
                </c:pt>
                <c:pt idx="22220">
                  <c:v>30.587522713506999</c:v>
                </c:pt>
                <c:pt idx="22221">
                  <c:v>30.588899289686701</c:v>
                </c:pt>
                <c:pt idx="22222">
                  <c:v>30.590275865866399</c:v>
                </c:pt>
                <c:pt idx="22223">
                  <c:v>30.5916524420462</c:v>
                </c:pt>
                <c:pt idx="22224">
                  <c:v>30.593029018225899</c:v>
                </c:pt>
                <c:pt idx="22225">
                  <c:v>30.5944055944056</c:v>
                </c:pt>
                <c:pt idx="22226">
                  <c:v>30.595782170585299</c:v>
                </c:pt>
                <c:pt idx="22227">
                  <c:v>30.5971587467651</c:v>
                </c:pt>
                <c:pt idx="22228">
                  <c:v>30.598535322944802</c:v>
                </c:pt>
                <c:pt idx="22229">
                  <c:v>30.5999118991245</c:v>
                </c:pt>
                <c:pt idx="22230">
                  <c:v>30.601288475304202</c:v>
                </c:pt>
                <c:pt idx="22231">
                  <c:v>30.602665051483999</c:v>
                </c:pt>
                <c:pt idx="22232">
                  <c:v>30.604041627663701</c:v>
                </c:pt>
                <c:pt idx="22233">
                  <c:v>30.605418203843399</c:v>
                </c:pt>
                <c:pt idx="22234">
                  <c:v>30.606794780023101</c:v>
                </c:pt>
                <c:pt idx="22235">
                  <c:v>30.608171356202899</c:v>
                </c:pt>
                <c:pt idx="22236">
                  <c:v>30.609547932382601</c:v>
                </c:pt>
                <c:pt idx="22237">
                  <c:v>30.610924508562299</c:v>
                </c:pt>
                <c:pt idx="22238">
                  <c:v>30.612301084742001</c:v>
                </c:pt>
                <c:pt idx="22239">
                  <c:v>30.613677660921802</c:v>
                </c:pt>
                <c:pt idx="22240">
                  <c:v>30.6150542371015</c:v>
                </c:pt>
                <c:pt idx="22241">
                  <c:v>30.616430813281202</c:v>
                </c:pt>
                <c:pt idx="22242">
                  <c:v>30.6178073894609</c:v>
                </c:pt>
                <c:pt idx="22243">
                  <c:v>30.619183965640701</c:v>
                </c:pt>
                <c:pt idx="22244">
                  <c:v>30.620560541820399</c:v>
                </c:pt>
                <c:pt idx="22245">
                  <c:v>30.621937118000101</c:v>
                </c:pt>
                <c:pt idx="22246">
                  <c:v>30.623313694179799</c:v>
                </c:pt>
                <c:pt idx="22247">
                  <c:v>30.624690270359601</c:v>
                </c:pt>
                <c:pt idx="22248">
                  <c:v>30.626066846539299</c:v>
                </c:pt>
                <c:pt idx="22249">
                  <c:v>30.627443422719001</c:v>
                </c:pt>
                <c:pt idx="22250">
                  <c:v>30.628819998898699</c:v>
                </c:pt>
                <c:pt idx="22251">
                  <c:v>30.6301965750785</c:v>
                </c:pt>
                <c:pt idx="22252">
                  <c:v>30.631573151258198</c:v>
                </c:pt>
                <c:pt idx="22253">
                  <c:v>30.6329497274379</c:v>
                </c:pt>
                <c:pt idx="22254">
                  <c:v>30.634326303617598</c:v>
                </c:pt>
                <c:pt idx="22255">
                  <c:v>30.6357028797974</c:v>
                </c:pt>
                <c:pt idx="22256">
                  <c:v>30.637079455977101</c:v>
                </c:pt>
                <c:pt idx="22257">
                  <c:v>30.6384560321568</c:v>
                </c:pt>
                <c:pt idx="22258">
                  <c:v>30.639832608336601</c:v>
                </c:pt>
                <c:pt idx="22259">
                  <c:v>30.641209184516299</c:v>
                </c:pt>
                <c:pt idx="22260">
                  <c:v>30.642585760696001</c:v>
                </c:pt>
                <c:pt idx="22261">
                  <c:v>30.643962336875699</c:v>
                </c:pt>
                <c:pt idx="22262">
                  <c:v>30.6453389130555</c:v>
                </c:pt>
                <c:pt idx="22263">
                  <c:v>30.646715489235199</c:v>
                </c:pt>
                <c:pt idx="22264">
                  <c:v>30.6480920654149</c:v>
                </c:pt>
                <c:pt idx="22265">
                  <c:v>30.649468641594598</c:v>
                </c:pt>
                <c:pt idx="22266">
                  <c:v>30.6508452177744</c:v>
                </c:pt>
                <c:pt idx="22267">
                  <c:v>30.652221793954102</c:v>
                </c:pt>
                <c:pt idx="22268">
                  <c:v>30.6535983701338</c:v>
                </c:pt>
                <c:pt idx="22269">
                  <c:v>30.654974946313502</c:v>
                </c:pt>
                <c:pt idx="22270">
                  <c:v>30.656351522493299</c:v>
                </c:pt>
                <c:pt idx="22271">
                  <c:v>30.657728098673001</c:v>
                </c:pt>
                <c:pt idx="22272">
                  <c:v>30.659104674852699</c:v>
                </c:pt>
                <c:pt idx="22273">
                  <c:v>30.660481251032401</c:v>
                </c:pt>
                <c:pt idx="22274">
                  <c:v>30.661857827212199</c:v>
                </c:pt>
                <c:pt idx="22275">
                  <c:v>30.6632344033919</c:v>
                </c:pt>
                <c:pt idx="22276">
                  <c:v>30.664610979571599</c:v>
                </c:pt>
                <c:pt idx="22277">
                  <c:v>30.6659875557513</c:v>
                </c:pt>
                <c:pt idx="22278">
                  <c:v>30.667364131931102</c:v>
                </c:pt>
                <c:pt idx="22279">
                  <c:v>30.6687407081108</c:v>
                </c:pt>
                <c:pt idx="22280">
                  <c:v>30.670117284290502</c:v>
                </c:pt>
                <c:pt idx="22281">
                  <c:v>30.6714938604702</c:v>
                </c:pt>
                <c:pt idx="22282">
                  <c:v>30.672870436650001</c:v>
                </c:pt>
                <c:pt idx="22283">
                  <c:v>30.674247012829699</c:v>
                </c:pt>
                <c:pt idx="22284">
                  <c:v>30.675623589009401</c:v>
                </c:pt>
                <c:pt idx="22285">
                  <c:v>30.677000165189099</c:v>
                </c:pt>
                <c:pt idx="22286">
                  <c:v>30.678376741368901</c:v>
                </c:pt>
                <c:pt idx="22287">
                  <c:v>30.679753317548599</c:v>
                </c:pt>
                <c:pt idx="22288">
                  <c:v>30.681129893728301</c:v>
                </c:pt>
                <c:pt idx="22289">
                  <c:v>30.682506469908098</c:v>
                </c:pt>
                <c:pt idx="22290">
                  <c:v>30.6838830460878</c:v>
                </c:pt>
                <c:pt idx="22291">
                  <c:v>30.685259622267498</c:v>
                </c:pt>
                <c:pt idx="22292">
                  <c:v>30.6866361984472</c:v>
                </c:pt>
                <c:pt idx="22293">
                  <c:v>30.688012774627001</c:v>
                </c:pt>
                <c:pt idx="22294">
                  <c:v>30.689389350806699</c:v>
                </c:pt>
                <c:pt idx="22295">
                  <c:v>30.690765926986401</c:v>
                </c:pt>
                <c:pt idx="22296">
                  <c:v>30.692142503166099</c:v>
                </c:pt>
                <c:pt idx="22297">
                  <c:v>30.693519079345901</c:v>
                </c:pt>
                <c:pt idx="22298">
                  <c:v>30.694895655525599</c:v>
                </c:pt>
                <c:pt idx="22299">
                  <c:v>30.696272231705301</c:v>
                </c:pt>
                <c:pt idx="22300">
                  <c:v>30.697648807884999</c:v>
                </c:pt>
                <c:pt idx="22301">
                  <c:v>30.6990253840648</c:v>
                </c:pt>
                <c:pt idx="22302">
                  <c:v>30.700401960244498</c:v>
                </c:pt>
                <c:pt idx="22303">
                  <c:v>30.7017785364242</c:v>
                </c:pt>
                <c:pt idx="22304">
                  <c:v>30.703155112603898</c:v>
                </c:pt>
                <c:pt idx="22305">
                  <c:v>30.7045316887837</c:v>
                </c:pt>
                <c:pt idx="22306">
                  <c:v>30.705908264963401</c:v>
                </c:pt>
                <c:pt idx="22307">
                  <c:v>30.7072848411431</c:v>
                </c:pt>
                <c:pt idx="22308">
                  <c:v>30.708661417322801</c:v>
                </c:pt>
                <c:pt idx="22309">
                  <c:v>30.710037993502599</c:v>
                </c:pt>
                <c:pt idx="22310">
                  <c:v>30.711414569682301</c:v>
                </c:pt>
                <c:pt idx="22311">
                  <c:v>30.712791145861999</c:v>
                </c:pt>
                <c:pt idx="22312">
                  <c:v>30.714167722041701</c:v>
                </c:pt>
                <c:pt idx="22313">
                  <c:v>30.715544298221499</c:v>
                </c:pt>
                <c:pt idx="22314">
                  <c:v>30.7169208744012</c:v>
                </c:pt>
                <c:pt idx="22315">
                  <c:v>30.718297450580899</c:v>
                </c:pt>
                <c:pt idx="22316">
                  <c:v>30.7196740267606</c:v>
                </c:pt>
                <c:pt idx="22317">
                  <c:v>30.721050602940402</c:v>
                </c:pt>
                <c:pt idx="22318">
                  <c:v>30.7224271791201</c:v>
                </c:pt>
                <c:pt idx="22319">
                  <c:v>30.723803755299802</c:v>
                </c:pt>
                <c:pt idx="22320">
                  <c:v>30.725180331479599</c:v>
                </c:pt>
                <c:pt idx="22321">
                  <c:v>30.726556907659301</c:v>
                </c:pt>
                <c:pt idx="22322">
                  <c:v>30.727933483838999</c:v>
                </c:pt>
                <c:pt idx="22323">
                  <c:v>30.729310060018701</c:v>
                </c:pt>
                <c:pt idx="22324">
                  <c:v>30.730686636198499</c:v>
                </c:pt>
                <c:pt idx="22325">
                  <c:v>30.7320632123782</c:v>
                </c:pt>
                <c:pt idx="22326">
                  <c:v>30.733439788557899</c:v>
                </c:pt>
                <c:pt idx="22327">
                  <c:v>30.7348163647376</c:v>
                </c:pt>
                <c:pt idx="22328">
                  <c:v>30.736192940917402</c:v>
                </c:pt>
                <c:pt idx="22329">
                  <c:v>30.7375695170971</c:v>
                </c:pt>
                <c:pt idx="22330">
                  <c:v>30.738946093276802</c:v>
                </c:pt>
                <c:pt idx="22331">
                  <c:v>30.7403226694565</c:v>
                </c:pt>
                <c:pt idx="22332">
                  <c:v>30.741699245636301</c:v>
                </c:pt>
                <c:pt idx="22333">
                  <c:v>30.743075821815999</c:v>
                </c:pt>
                <c:pt idx="22334">
                  <c:v>30.744452397995701</c:v>
                </c:pt>
                <c:pt idx="22335">
                  <c:v>30.745828974175399</c:v>
                </c:pt>
                <c:pt idx="22336">
                  <c:v>30.747205550355201</c:v>
                </c:pt>
                <c:pt idx="22337">
                  <c:v>30.748582126534899</c:v>
                </c:pt>
                <c:pt idx="22338">
                  <c:v>30.749958702714601</c:v>
                </c:pt>
                <c:pt idx="22339">
                  <c:v>30.751335278894299</c:v>
                </c:pt>
                <c:pt idx="22340">
                  <c:v>30.7527118550741</c:v>
                </c:pt>
                <c:pt idx="22341">
                  <c:v>30.754088431253798</c:v>
                </c:pt>
                <c:pt idx="22342">
                  <c:v>30.7554650074335</c:v>
                </c:pt>
                <c:pt idx="22343">
                  <c:v>30.756841583613198</c:v>
                </c:pt>
                <c:pt idx="22344">
                  <c:v>30.758218159793</c:v>
                </c:pt>
                <c:pt idx="22345">
                  <c:v>30.759594735972701</c:v>
                </c:pt>
                <c:pt idx="22346">
                  <c:v>30.7609713121524</c:v>
                </c:pt>
                <c:pt idx="22347">
                  <c:v>30.762347888332101</c:v>
                </c:pt>
                <c:pt idx="22348">
                  <c:v>30.763724464511899</c:v>
                </c:pt>
                <c:pt idx="22349">
                  <c:v>30.765101040691601</c:v>
                </c:pt>
                <c:pt idx="22350">
                  <c:v>30.766477616871299</c:v>
                </c:pt>
                <c:pt idx="22351">
                  <c:v>30.767854193051001</c:v>
                </c:pt>
                <c:pt idx="22352">
                  <c:v>30.769230769230798</c:v>
                </c:pt>
                <c:pt idx="22353">
                  <c:v>30.7706073454105</c:v>
                </c:pt>
                <c:pt idx="22354">
                  <c:v>30.771983921590198</c:v>
                </c:pt>
                <c:pt idx="22355">
                  <c:v>30.77336049777</c:v>
                </c:pt>
                <c:pt idx="22356">
                  <c:v>30.774737073949701</c:v>
                </c:pt>
                <c:pt idx="22357">
                  <c:v>30.7761136501294</c:v>
                </c:pt>
                <c:pt idx="22358">
                  <c:v>30.777490226309101</c:v>
                </c:pt>
                <c:pt idx="22359">
                  <c:v>30.778866802488899</c:v>
                </c:pt>
                <c:pt idx="22360">
                  <c:v>30.780243378668601</c:v>
                </c:pt>
                <c:pt idx="22361">
                  <c:v>30.781619954848299</c:v>
                </c:pt>
                <c:pt idx="22362">
                  <c:v>30.782996531028001</c:v>
                </c:pt>
                <c:pt idx="22363">
                  <c:v>30.784373107207799</c:v>
                </c:pt>
                <c:pt idx="22364">
                  <c:v>30.7857496833875</c:v>
                </c:pt>
                <c:pt idx="22365">
                  <c:v>30.787126259567199</c:v>
                </c:pt>
                <c:pt idx="22366">
                  <c:v>30.7885028357469</c:v>
                </c:pt>
                <c:pt idx="22367">
                  <c:v>30.789879411926702</c:v>
                </c:pt>
                <c:pt idx="22368">
                  <c:v>30.7912559881064</c:v>
                </c:pt>
                <c:pt idx="22369">
                  <c:v>30.792632564286102</c:v>
                </c:pt>
                <c:pt idx="22370">
                  <c:v>30.7940091404658</c:v>
                </c:pt>
                <c:pt idx="22371">
                  <c:v>30.795385716645601</c:v>
                </c:pt>
                <c:pt idx="22372">
                  <c:v>30.796762292825299</c:v>
                </c:pt>
                <c:pt idx="22373">
                  <c:v>30.798138869005001</c:v>
                </c:pt>
                <c:pt idx="22374">
                  <c:v>30.799515445184699</c:v>
                </c:pt>
                <c:pt idx="22375">
                  <c:v>30.800892021364501</c:v>
                </c:pt>
                <c:pt idx="22376">
                  <c:v>30.802268597544199</c:v>
                </c:pt>
                <c:pt idx="22377">
                  <c:v>30.803645173723901</c:v>
                </c:pt>
                <c:pt idx="22378">
                  <c:v>30.805021749903599</c:v>
                </c:pt>
                <c:pt idx="22379">
                  <c:v>30.8063983260834</c:v>
                </c:pt>
                <c:pt idx="22380">
                  <c:v>30.807774902263098</c:v>
                </c:pt>
                <c:pt idx="22381">
                  <c:v>30.8091514784428</c:v>
                </c:pt>
                <c:pt idx="22382">
                  <c:v>30.810528054622601</c:v>
                </c:pt>
                <c:pt idx="22383">
                  <c:v>30.811904630802299</c:v>
                </c:pt>
                <c:pt idx="22384">
                  <c:v>30.813281206982001</c:v>
                </c:pt>
                <c:pt idx="22385">
                  <c:v>30.814657783161699</c:v>
                </c:pt>
                <c:pt idx="22386">
                  <c:v>30.816034359341401</c:v>
                </c:pt>
                <c:pt idx="22387">
                  <c:v>30.817410935521199</c:v>
                </c:pt>
                <c:pt idx="22388">
                  <c:v>30.818787511700901</c:v>
                </c:pt>
                <c:pt idx="22389">
                  <c:v>30.820164087880599</c:v>
                </c:pt>
                <c:pt idx="22390">
                  <c:v>30.8215406640604</c:v>
                </c:pt>
                <c:pt idx="22391">
                  <c:v>30.822917240240098</c:v>
                </c:pt>
                <c:pt idx="22392">
                  <c:v>30.8242938164198</c:v>
                </c:pt>
                <c:pt idx="22393">
                  <c:v>30.825670392599498</c:v>
                </c:pt>
                <c:pt idx="22394">
                  <c:v>30.8270469687793</c:v>
                </c:pt>
                <c:pt idx="22395">
                  <c:v>30.828423544959001</c:v>
                </c:pt>
                <c:pt idx="22396">
                  <c:v>30.8298001211387</c:v>
                </c:pt>
                <c:pt idx="22397">
                  <c:v>30.831176697318401</c:v>
                </c:pt>
                <c:pt idx="22398">
                  <c:v>30.832553273498199</c:v>
                </c:pt>
                <c:pt idx="22399">
                  <c:v>30.833929849677901</c:v>
                </c:pt>
                <c:pt idx="22400">
                  <c:v>30.835306425857599</c:v>
                </c:pt>
                <c:pt idx="22401">
                  <c:v>30.836683002037301</c:v>
                </c:pt>
                <c:pt idx="22402">
                  <c:v>30.838059578217099</c:v>
                </c:pt>
                <c:pt idx="22403">
                  <c:v>30.8394361543968</c:v>
                </c:pt>
                <c:pt idx="22404">
                  <c:v>30.840812730576499</c:v>
                </c:pt>
                <c:pt idx="22405">
                  <c:v>30.8421893067562</c:v>
                </c:pt>
                <c:pt idx="22406">
                  <c:v>30.843565882936002</c:v>
                </c:pt>
                <c:pt idx="22407">
                  <c:v>30.8449424591157</c:v>
                </c:pt>
                <c:pt idx="22408">
                  <c:v>30.846319035295402</c:v>
                </c:pt>
                <c:pt idx="22409">
                  <c:v>30.8476956114751</c:v>
                </c:pt>
                <c:pt idx="22410">
                  <c:v>30.849072187654901</c:v>
                </c:pt>
                <c:pt idx="22411">
                  <c:v>30.850448763834599</c:v>
                </c:pt>
                <c:pt idx="22412">
                  <c:v>30.851825340014301</c:v>
                </c:pt>
                <c:pt idx="22413">
                  <c:v>30.853201916194099</c:v>
                </c:pt>
                <c:pt idx="22414">
                  <c:v>30.8545784923738</c:v>
                </c:pt>
                <c:pt idx="22415">
                  <c:v>30.855955068553499</c:v>
                </c:pt>
                <c:pt idx="22416">
                  <c:v>30.8573316447332</c:v>
                </c:pt>
                <c:pt idx="22417">
                  <c:v>30.858708220913002</c:v>
                </c:pt>
                <c:pt idx="22418">
                  <c:v>30.8600847970927</c:v>
                </c:pt>
                <c:pt idx="22419">
                  <c:v>30.861461373272402</c:v>
                </c:pt>
                <c:pt idx="22420">
                  <c:v>30.8628379494521</c:v>
                </c:pt>
                <c:pt idx="22421">
                  <c:v>30.864214525631901</c:v>
                </c:pt>
                <c:pt idx="22422">
                  <c:v>30.865591101811599</c:v>
                </c:pt>
                <c:pt idx="22423">
                  <c:v>30.866967677991301</c:v>
                </c:pt>
                <c:pt idx="22424">
                  <c:v>30.868344254170999</c:v>
                </c:pt>
                <c:pt idx="22425">
                  <c:v>30.869720830350801</c:v>
                </c:pt>
                <c:pt idx="22426">
                  <c:v>30.871097406530499</c:v>
                </c:pt>
                <c:pt idx="22427">
                  <c:v>30.872473982710201</c:v>
                </c:pt>
                <c:pt idx="22428">
                  <c:v>30.873850558889899</c:v>
                </c:pt>
                <c:pt idx="22429">
                  <c:v>30.8752271350697</c:v>
                </c:pt>
                <c:pt idx="22430">
                  <c:v>30.876603711249398</c:v>
                </c:pt>
                <c:pt idx="22431">
                  <c:v>30.8779802874291</c:v>
                </c:pt>
                <c:pt idx="22432">
                  <c:v>30.879356863608798</c:v>
                </c:pt>
                <c:pt idx="22433">
                  <c:v>30.8807334397886</c:v>
                </c:pt>
                <c:pt idx="22434">
                  <c:v>30.882110015968301</c:v>
                </c:pt>
                <c:pt idx="22435">
                  <c:v>30.883486592148</c:v>
                </c:pt>
                <c:pt idx="22436">
                  <c:v>30.884863168327701</c:v>
                </c:pt>
                <c:pt idx="22437">
                  <c:v>30.886239744507499</c:v>
                </c:pt>
                <c:pt idx="22438">
                  <c:v>30.887616320687201</c:v>
                </c:pt>
                <c:pt idx="22439">
                  <c:v>30.888992896866899</c:v>
                </c:pt>
                <c:pt idx="22440">
                  <c:v>30.890369473046601</c:v>
                </c:pt>
                <c:pt idx="22441">
                  <c:v>30.891746049226398</c:v>
                </c:pt>
                <c:pt idx="22442">
                  <c:v>30.8931226254061</c:v>
                </c:pt>
                <c:pt idx="22443">
                  <c:v>30.894499201585798</c:v>
                </c:pt>
                <c:pt idx="22444">
                  <c:v>30.8958757777655</c:v>
                </c:pt>
                <c:pt idx="22445">
                  <c:v>30.897252353945301</c:v>
                </c:pt>
                <c:pt idx="22446">
                  <c:v>30.898628930125</c:v>
                </c:pt>
                <c:pt idx="22447">
                  <c:v>30.900005506304701</c:v>
                </c:pt>
                <c:pt idx="22448">
                  <c:v>30.901382082484499</c:v>
                </c:pt>
                <c:pt idx="22449">
                  <c:v>30.902758658664201</c:v>
                </c:pt>
                <c:pt idx="22450">
                  <c:v>30.904135234843899</c:v>
                </c:pt>
                <c:pt idx="22451">
                  <c:v>30.905511811023601</c:v>
                </c:pt>
                <c:pt idx="22452">
                  <c:v>30.906888387203399</c:v>
                </c:pt>
                <c:pt idx="22453">
                  <c:v>30.9082649633831</c:v>
                </c:pt>
                <c:pt idx="22454">
                  <c:v>30.909641539562799</c:v>
                </c:pt>
                <c:pt idx="22455">
                  <c:v>30.9110181157425</c:v>
                </c:pt>
                <c:pt idx="22456">
                  <c:v>30.912394691922302</c:v>
                </c:pt>
                <c:pt idx="22457">
                  <c:v>30.913771268102</c:v>
                </c:pt>
                <c:pt idx="22458">
                  <c:v>30.915147844281702</c:v>
                </c:pt>
                <c:pt idx="22459">
                  <c:v>30.9165244204614</c:v>
                </c:pt>
                <c:pt idx="22460">
                  <c:v>30.917900996641201</c:v>
                </c:pt>
                <c:pt idx="22461">
                  <c:v>30.919277572820899</c:v>
                </c:pt>
                <c:pt idx="22462">
                  <c:v>30.920654149000601</c:v>
                </c:pt>
                <c:pt idx="22463">
                  <c:v>30.922030725180299</c:v>
                </c:pt>
                <c:pt idx="22464">
                  <c:v>30.923407301360101</c:v>
                </c:pt>
                <c:pt idx="22465">
                  <c:v>30.924783877539799</c:v>
                </c:pt>
                <c:pt idx="22466">
                  <c:v>30.926160453719501</c:v>
                </c:pt>
                <c:pt idx="22467">
                  <c:v>30.927537029899199</c:v>
                </c:pt>
                <c:pt idx="22468">
                  <c:v>30.928913606079</c:v>
                </c:pt>
                <c:pt idx="22469">
                  <c:v>30.930290182258702</c:v>
                </c:pt>
                <c:pt idx="22470">
                  <c:v>30.9316667584384</c:v>
                </c:pt>
                <c:pt idx="22471">
                  <c:v>30.933043334618102</c:v>
                </c:pt>
                <c:pt idx="22472">
                  <c:v>30.934419910797899</c:v>
                </c:pt>
                <c:pt idx="22473">
                  <c:v>30.935796486977601</c:v>
                </c:pt>
                <c:pt idx="22474">
                  <c:v>30.937173063157299</c:v>
                </c:pt>
                <c:pt idx="22475">
                  <c:v>30.938549639337001</c:v>
                </c:pt>
                <c:pt idx="22476">
                  <c:v>30.939926215516799</c:v>
                </c:pt>
                <c:pt idx="22477">
                  <c:v>30.941302791696501</c:v>
                </c:pt>
                <c:pt idx="22478">
                  <c:v>30.942679367876199</c:v>
                </c:pt>
                <c:pt idx="22479">
                  <c:v>30.944055944056</c:v>
                </c:pt>
                <c:pt idx="22480">
                  <c:v>30.945432520235698</c:v>
                </c:pt>
                <c:pt idx="22481">
                  <c:v>30.9468090964154</c:v>
                </c:pt>
                <c:pt idx="22482">
                  <c:v>30.948185672595098</c:v>
                </c:pt>
                <c:pt idx="22483">
                  <c:v>30.9495622487749</c:v>
                </c:pt>
                <c:pt idx="22484">
                  <c:v>30.950938824954601</c:v>
                </c:pt>
                <c:pt idx="22485">
                  <c:v>30.9523154011343</c:v>
                </c:pt>
                <c:pt idx="22486">
                  <c:v>30.953691977314001</c:v>
                </c:pt>
                <c:pt idx="22487">
                  <c:v>30.955068553493799</c:v>
                </c:pt>
                <c:pt idx="22488">
                  <c:v>30.956445129673501</c:v>
                </c:pt>
                <c:pt idx="22489">
                  <c:v>30.957821705853199</c:v>
                </c:pt>
                <c:pt idx="22490">
                  <c:v>30.959198282032901</c:v>
                </c:pt>
                <c:pt idx="22491">
                  <c:v>30.960574858212699</c:v>
                </c:pt>
                <c:pt idx="22492">
                  <c:v>30.9619514343924</c:v>
                </c:pt>
                <c:pt idx="22493">
                  <c:v>30.963328010572098</c:v>
                </c:pt>
                <c:pt idx="22494">
                  <c:v>30.9647045867518</c:v>
                </c:pt>
                <c:pt idx="22495">
                  <c:v>30.966081162931602</c:v>
                </c:pt>
                <c:pt idx="22496">
                  <c:v>30.9674577391113</c:v>
                </c:pt>
                <c:pt idx="22497">
                  <c:v>30.968834315291002</c:v>
                </c:pt>
                <c:pt idx="22498">
                  <c:v>30.9702108914707</c:v>
                </c:pt>
                <c:pt idx="22499">
                  <c:v>30.971587467650501</c:v>
                </c:pt>
                <c:pt idx="22500">
                  <c:v>30.972964043830199</c:v>
                </c:pt>
                <c:pt idx="22501">
                  <c:v>30.974340620009901</c:v>
                </c:pt>
                <c:pt idx="22502">
                  <c:v>30.975717196189599</c:v>
                </c:pt>
                <c:pt idx="22503">
                  <c:v>30.9770937723694</c:v>
                </c:pt>
                <c:pt idx="22504">
                  <c:v>30.978470348549099</c:v>
                </c:pt>
                <c:pt idx="22505">
                  <c:v>30.9798469247288</c:v>
                </c:pt>
                <c:pt idx="22506">
                  <c:v>30.981223500908499</c:v>
                </c:pt>
                <c:pt idx="22507">
                  <c:v>30.9826000770883</c:v>
                </c:pt>
                <c:pt idx="22508">
                  <c:v>30.983976653268002</c:v>
                </c:pt>
                <c:pt idx="22509">
                  <c:v>30.9853532294477</c:v>
                </c:pt>
                <c:pt idx="22510">
                  <c:v>30.986729805627402</c:v>
                </c:pt>
                <c:pt idx="22511">
                  <c:v>30.988106381807199</c:v>
                </c:pt>
                <c:pt idx="22512">
                  <c:v>30.989482957986901</c:v>
                </c:pt>
                <c:pt idx="22513">
                  <c:v>30.990859534166599</c:v>
                </c:pt>
                <c:pt idx="22514">
                  <c:v>30.992236110346401</c:v>
                </c:pt>
                <c:pt idx="22515">
                  <c:v>30.993612686526099</c:v>
                </c:pt>
                <c:pt idx="22516">
                  <c:v>30.994989262705801</c:v>
                </c:pt>
                <c:pt idx="22517">
                  <c:v>30.996365838885499</c:v>
                </c:pt>
                <c:pt idx="22518">
                  <c:v>30.9977424150653</c:v>
                </c:pt>
                <c:pt idx="22519">
                  <c:v>30.999118991244998</c:v>
                </c:pt>
                <c:pt idx="22520">
                  <c:v>31.0004955674247</c:v>
                </c:pt>
                <c:pt idx="22521">
                  <c:v>31.001872143604398</c:v>
                </c:pt>
                <c:pt idx="22522">
                  <c:v>31.003248719784199</c:v>
                </c:pt>
                <c:pt idx="22523">
                  <c:v>31.004625295963901</c:v>
                </c:pt>
                <c:pt idx="22524">
                  <c:v>31.006001872143599</c:v>
                </c:pt>
                <c:pt idx="22525">
                  <c:v>31.007378448323301</c:v>
                </c:pt>
                <c:pt idx="22526">
                  <c:v>31.008755024503099</c:v>
                </c:pt>
                <c:pt idx="22527">
                  <c:v>31.010131600682801</c:v>
                </c:pt>
                <c:pt idx="22528">
                  <c:v>31.011508176862499</c:v>
                </c:pt>
                <c:pt idx="22529">
                  <c:v>31.012884753042201</c:v>
                </c:pt>
                <c:pt idx="22530">
                  <c:v>31.014261329221998</c:v>
                </c:pt>
                <c:pt idx="22531">
                  <c:v>31.0156379054017</c:v>
                </c:pt>
                <c:pt idx="22532">
                  <c:v>31.017014481581398</c:v>
                </c:pt>
                <c:pt idx="22533">
                  <c:v>31.0183910577611</c:v>
                </c:pt>
                <c:pt idx="22534">
                  <c:v>31.019767633940901</c:v>
                </c:pt>
                <c:pt idx="22535">
                  <c:v>31.0211442101206</c:v>
                </c:pt>
                <c:pt idx="22536">
                  <c:v>31.022520786300301</c:v>
                </c:pt>
                <c:pt idx="22537">
                  <c:v>31.02389736248</c:v>
                </c:pt>
                <c:pt idx="22538">
                  <c:v>31.025273938659801</c:v>
                </c:pt>
                <c:pt idx="22539">
                  <c:v>31.026650514839499</c:v>
                </c:pt>
                <c:pt idx="22540">
                  <c:v>31.028027091019201</c:v>
                </c:pt>
                <c:pt idx="22541">
                  <c:v>31.029403667198899</c:v>
                </c:pt>
                <c:pt idx="22542">
                  <c:v>31.0307802433787</c:v>
                </c:pt>
                <c:pt idx="22543">
                  <c:v>31.032156819558399</c:v>
                </c:pt>
                <c:pt idx="22544">
                  <c:v>31.0335333957381</c:v>
                </c:pt>
                <c:pt idx="22545">
                  <c:v>31.034909971917902</c:v>
                </c:pt>
                <c:pt idx="22546">
                  <c:v>31.0362865480976</c:v>
                </c:pt>
                <c:pt idx="22547">
                  <c:v>31.037663124277302</c:v>
                </c:pt>
                <c:pt idx="22548">
                  <c:v>31.039039700457</c:v>
                </c:pt>
                <c:pt idx="22549">
                  <c:v>31.040416276636801</c:v>
                </c:pt>
                <c:pt idx="22550">
                  <c:v>31.041792852816499</c:v>
                </c:pt>
                <c:pt idx="22551">
                  <c:v>31.043169428996201</c:v>
                </c:pt>
                <c:pt idx="22552">
                  <c:v>31.044546005175899</c:v>
                </c:pt>
                <c:pt idx="22553">
                  <c:v>31.0459225813557</c:v>
                </c:pt>
                <c:pt idx="22554">
                  <c:v>31.047299157535399</c:v>
                </c:pt>
                <c:pt idx="22555">
                  <c:v>31.0486757337151</c:v>
                </c:pt>
                <c:pt idx="22556">
                  <c:v>31.050052309894799</c:v>
                </c:pt>
                <c:pt idx="22557">
                  <c:v>31.0514288860746</c:v>
                </c:pt>
                <c:pt idx="22558">
                  <c:v>31.052805462254302</c:v>
                </c:pt>
                <c:pt idx="22559">
                  <c:v>31.054182038434</c:v>
                </c:pt>
                <c:pt idx="22560">
                  <c:v>31.055558614613702</c:v>
                </c:pt>
                <c:pt idx="22561">
                  <c:v>31.056935190793499</c:v>
                </c:pt>
                <c:pt idx="22562">
                  <c:v>31.058311766973201</c:v>
                </c:pt>
                <c:pt idx="22563">
                  <c:v>31.059688343152899</c:v>
                </c:pt>
                <c:pt idx="22564">
                  <c:v>31.061064919332601</c:v>
                </c:pt>
                <c:pt idx="22565">
                  <c:v>31.062441495512399</c:v>
                </c:pt>
                <c:pt idx="22566">
                  <c:v>31.063818071692101</c:v>
                </c:pt>
                <c:pt idx="22567">
                  <c:v>31.065194647871799</c:v>
                </c:pt>
                <c:pt idx="22568">
                  <c:v>31.066571224051501</c:v>
                </c:pt>
                <c:pt idx="22569">
                  <c:v>31.067947800231298</c:v>
                </c:pt>
                <c:pt idx="22570">
                  <c:v>31.069324376411</c:v>
                </c:pt>
                <c:pt idx="22571">
                  <c:v>31.070700952590698</c:v>
                </c:pt>
                <c:pt idx="22572">
                  <c:v>31.0720775287705</c:v>
                </c:pt>
                <c:pt idx="22573">
                  <c:v>31.073454104950201</c:v>
                </c:pt>
                <c:pt idx="22574">
                  <c:v>31.0748306811299</c:v>
                </c:pt>
                <c:pt idx="22575">
                  <c:v>31.076207257309601</c:v>
                </c:pt>
                <c:pt idx="22576">
                  <c:v>31.077583833489399</c:v>
                </c:pt>
                <c:pt idx="22577">
                  <c:v>31.078960409669101</c:v>
                </c:pt>
                <c:pt idx="22578">
                  <c:v>31.080336985848799</c:v>
                </c:pt>
                <c:pt idx="22579">
                  <c:v>31.081713562028501</c:v>
                </c:pt>
                <c:pt idx="22580">
                  <c:v>31.083090138208298</c:v>
                </c:pt>
                <c:pt idx="22581">
                  <c:v>31.084466714388</c:v>
                </c:pt>
                <c:pt idx="22582">
                  <c:v>31.085843290567698</c:v>
                </c:pt>
                <c:pt idx="22583">
                  <c:v>31.0872198667474</c:v>
                </c:pt>
                <c:pt idx="22584">
                  <c:v>31.088596442927201</c:v>
                </c:pt>
                <c:pt idx="22585">
                  <c:v>31.0899730191069</c:v>
                </c:pt>
                <c:pt idx="22586">
                  <c:v>31.091349595286601</c:v>
                </c:pt>
                <c:pt idx="22587">
                  <c:v>31.0927261714663</c:v>
                </c:pt>
                <c:pt idx="22588">
                  <c:v>31.094102747646101</c:v>
                </c:pt>
                <c:pt idx="22589">
                  <c:v>31.095479323825799</c:v>
                </c:pt>
                <c:pt idx="22590">
                  <c:v>31.096855900005501</c:v>
                </c:pt>
                <c:pt idx="22591">
                  <c:v>31.098232476185199</c:v>
                </c:pt>
                <c:pt idx="22592">
                  <c:v>31.099609052365</c:v>
                </c:pt>
                <c:pt idx="22593">
                  <c:v>31.100985628544699</c:v>
                </c:pt>
                <c:pt idx="22594">
                  <c:v>31.1023622047244</c:v>
                </c:pt>
                <c:pt idx="22595">
                  <c:v>31.103738780904099</c:v>
                </c:pt>
                <c:pt idx="22596">
                  <c:v>31.1051153570839</c:v>
                </c:pt>
                <c:pt idx="22597">
                  <c:v>31.106491933263602</c:v>
                </c:pt>
                <c:pt idx="22598">
                  <c:v>31.1078685094433</c:v>
                </c:pt>
                <c:pt idx="22599">
                  <c:v>31.109245085623002</c:v>
                </c:pt>
                <c:pt idx="22600">
                  <c:v>31.110621661802799</c:v>
                </c:pt>
                <c:pt idx="22601">
                  <c:v>31.111998237982501</c:v>
                </c:pt>
                <c:pt idx="22602">
                  <c:v>31.113374814162199</c:v>
                </c:pt>
                <c:pt idx="22603">
                  <c:v>31.114751390341901</c:v>
                </c:pt>
                <c:pt idx="22604">
                  <c:v>31.116127966521699</c:v>
                </c:pt>
                <c:pt idx="22605">
                  <c:v>31.117504542701401</c:v>
                </c:pt>
                <c:pt idx="22606">
                  <c:v>31.118881118881099</c:v>
                </c:pt>
                <c:pt idx="22607">
                  <c:v>31.1202576950609</c:v>
                </c:pt>
                <c:pt idx="22608">
                  <c:v>31.121634271240602</c:v>
                </c:pt>
                <c:pt idx="22609">
                  <c:v>31.1230108474203</c:v>
                </c:pt>
                <c:pt idx="22610">
                  <c:v>31.124387423600002</c:v>
                </c:pt>
                <c:pt idx="22611">
                  <c:v>31.125763999779799</c:v>
                </c:pt>
                <c:pt idx="22612">
                  <c:v>31.127140575959501</c:v>
                </c:pt>
                <c:pt idx="22613">
                  <c:v>31.128517152139199</c:v>
                </c:pt>
                <c:pt idx="22614">
                  <c:v>31.129893728318901</c:v>
                </c:pt>
                <c:pt idx="22615">
                  <c:v>31.131270304498699</c:v>
                </c:pt>
                <c:pt idx="22616">
                  <c:v>31.132646880678401</c:v>
                </c:pt>
                <c:pt idx="22617">
                  <c:v>31.134023456858099</c:v>
                </c:pt>
                <c:pt idx="22618">
                  <c:v>31.135400033037801</c:v>
                </c:pt>
                <c:pt idx="22619">
                  <c:v>31.136776609217598</c:v>
                </c:pt>
                <c:pt idx="22620">
                  <c:v>31.1381531853973</c:v>
                </c:pt>
                <c:pt idx="22621">
                  <c:v>31.139529761576998</c:v>
                </c:pt>
                <c:pt idx="22622">
                  <c:v>31.1409063377567</c:v>
                </c:pt>
                <c:pt idx="22623">
                  <c:v>31.142282913936501</c:v>
                </c:pt>
                <c:pt idx="22624">
                  <c:v>31.1436594901162</c:v>
                </c:pt>
                <c:pt idx="22625">
                  <c:v>31.145036066295901</c:v>
                </c:pt>
                <c:pt idx="22626">
                  <c:v>31.1464126424756</c:v>
                </c:pt>
                <c:pt idx="22627">
                  <c:v>31.147789218655401</c:v>
                </c:pt>
                <c:pt idx="22628">
                  <c:v>31.149165794835099</c:v>
                </c:pt>
                <c:pt idx="22629">
                  <c:v>31.150542371014801</c:v>
                </c:pt>
                <c:pt idx="22630">
                  <c:v>31.151918947194499</c:v>
                </c:pt>
                <c:pt idx="22631">
                  <c:v>31.1532955233743</c:v>
                </c:pt>
                <c:pt idx="22632">
                  <c:v>31.154672099553999</c:v>
                </c:pt>
                <c:pt idx="22633">
                  <c:v>31.1560486757337</c:v>
                </c:pt>
                <c:pt idx="22634">
                  <c:v>31.157425251913399</c:v>
                </c:pt>
                <c:pt idx="22635">
                  <c:v>31.1588018280932</c:v>
                </c:pt>
                <c:pt idx="22636">
                  <c:v>31.160178404272902</c:v>
                </c:pt>
                <c:pt idx="22637">
                  <c:v>31.1615549804526</c:v>
                </c:pt>
                <c:pt idx="22638">
                  <c:v>31.162931556632401</c:v>
                </c:pt>
                <c:pt idx="22639">
                  <c:v>31.164308132812099</c:v>
                </c:pt>
                <c:pt idx="22640">
                  <c:v>31.165684708991801</c:v>
                </c:pt>
                <c:pt idx="22641">
                  <c:v>31.167061285171499</c:v>
                </c:pt>
                <c:pt idx="22642">
                  <c:v>31.1684378613513</c:v>
                </c:pt>
                <c:pt idx="22643">
                  <c:v>31.169814437530999</c:v>
                </c:pt>
                <c:pt idx="22644">
                  <c:v>31.1711910137107</c:v>
                </c:pt>
                <c:pt idx="22645">
                  <c:v>31.172567589890399</c:v>
                </c:pt>
                <c:pt idx="22646">
                  <c:v>31.1739441660702</c:v>
                </c:pt>
                <c:pt idx="22647">
                  <c:v>31.175320742249902</c:v>
                </c:pt>
                <c:pt idx="22648">
                  <c:v>31.1766973184296</c:v>
                </c:pt>
                <c:pt idx="22649">
                  <c:v>31.178073894609302</c:v>
                </c:pt>
                <c:pt idx="22650">
                  <c:v>31.179450470789099</c:v>
                </c:pt>
                <c:pt idx="22651">
                  <c:v>31.180827046968801</c:v>
                </c:pt>
                <c:pt idx="22652">
                  <c:v>31.182203623148499</c:v>
                </c:pt>
                <c:pt idx="22653">
                  <c:v>31.183580199328201</c:v>
                </c:pt>
                <c:pt idx="22654">
                  <c:v>31.184956775507999</c:v>
                </c:pt>
                <c:pt idx="22655">
                  <c:v>31.186333351687701</c:v>
                </c:pt>
                <c:pt idx="22656">
                  <c:v>31.187709927867399</c:v>
                </c:pt>
                <c:pt idx="22657">
                  <c:v>31.189086504047101</c:v>
                </c:pt>
                <c:pt idx="22658">
                  <c:v>31.190463080226898</c:v>
                </c:pt>
                <c:pt idx="22659">
                  <c:v>31.1918396564066</c:v>
                </c:pt>
                <c:pt idx="22660">
                  <c:v>31.193216232586298</c:v>
                </c:pt>
                <c:pt idx="22661">
                  <c:v>31.194592808766</c:v>
                </c:pt>
                <c:pt idx="22662">
                  <c:v>31.195969384945801</c:v>
                </c:pt>
                <c:pt idx="22663">
                  <c:v>31.1973459611255</c:v>
                </c:pt>
                <c:pt idx="22664">
                  <c:v>31.198722537305201</c:v>
                </c:pt>
                <c:pt idx="22665">
                  <c:v>31.2000991134849</c:v>
                </c:pt>
                <c:pt idx="22666">
                  <c:v>31.201475689664701</c:v>
                </c:pt>
                <c:pt idx="22667">
                  <c:v>31.202852265844399</c:v>
                </c:pt>
                <c:pt idx="22668">
                  <c:v>31.204228842024101</c:v>
                </c:pt>
                <c:pt idx="22669">
                  <c:v>31.205605418203898</c:v>
                </c:pt>
                <c:pt idx="22670">
                  <c:v>31.2069819943836</c:v>
                </c:pt>
                <c:pt idx="22671">
                  <c:v>31.208358570563298</c:v>
                </c:pt>
                <c:pt idx="22672">
                  <c:v>31.209735146743</c:v>
                </c:pt>
                <c:pt idx="22673">
                  <c:v>31.211111722922801</c:v>
                </c:pt>
                <c:pt idx="22674">
                  <c:v>31.2124882991025</c:v>
                </c:pt>
                <c:pt idx="22675">
                  <c:v>31.213864875282201</c:v>
                </c:pt>
                <c:pt idx="22676">
                  <c:v>31.2152414514619</c:v>
                </c:pt>
                <c:pt idx="22677">
                  <c:v>31.216618027641701</c:v>
                </c:pt>
                <c:pt idx="22678">
                  <c:v>31.217994603821399</c:v>
                </c:pt>
                <c:pt idx="22679">
                  <c:v>31.219371180001101</c:v>
                </c:pt>
                <c:pt idx="22680">
                  <c:v>31.220747756180799</c:v>
                </c:pt>
                <c:pt idx="22681">
                  <c:v>31.2221243323606</c:v>
                </c:pt>
                <c:pt idx="22682">
                  <c:v>31.223500908540299</c:v>
                </c:pt>
                <c:pt idx="22683">
                  <c:v>31.22487748472</c:v>
                </c:pt>
                <c:pt idx="22684">
                  <c:v>31.226254060899699</c:v>
                </c:pt>
                <c:pt idx="22685">
                  <c:v>31.2276306370795</c:v>
                </c:pt>
                <c:pt idx="22686">
                  <c:v>31.229007213259202</c:v>
                </c:pt>
                <c:pt idx="22687">
                  <c:v>31.2303837894389</c:v>
                </c:pt>
                <c:pt idx="22688">
                  <c:v>31.231760365618602</c:v>
                </c:pt>
                <c:pt idx="22689">
                  <c:v>31.233136941798399</c:v>
                </c:pt>
                <c:pt idx="22690">
                  <c:v>31.234513517978101</c:v>
                </c:pt>
                <c:pt idx="22691">
                  <c:v>31.235890094157799</c:v>
                </c:pt>
                <c:pt idx="22692">
                  <c:v>31.237266670337501</c:v>
                </c:pt>
                <c:pt idx="22693">
                  <c:v>31.238643246517299</c:v>
                </c:pt>
                <c:pt idx="22694">
                  <c:v>31.240019822697001</c:v>
                </c:pt>
                <c:pt idx="22695">
                  <c:v>31.241396398876699</c:v>
                </c:pt>
                <c:pt idx="22696">
                  <c:v>31.2427729750564</c:v>
                </c:pt>
                <c:pt idx="22697">
                  <c:v>31.244149551236202</c:v>
                </c:pt>
                <c:pt idx="22698">
                  <c:v>31.2455261274159</c:v>
                </c:pt>
                <c:pt idx="22699">
                  <c:v>31.246902703595602</c:v>
                </c:pt>
                <c:pt idx="22700">
                  <c:v>31.2482792797753</c:v>
                </c:pt>
                <c:pt idx="22701">
                  <c:v>31.249655855955101</c:v>
                </c:pt>
                <c:pt idx="22702">
                  <c:v>31.251032432134799</c:v>
                </c:pt>
                <c:pt idx="22703">
                  <c:v>31.252409008314501</c:v>
                </c:pt>
                <c:pt idx="22704">
                  <c:v>31.253785584494299</c:v>
                </c:pt>
                <c:pt idx="22705">
                  <c:v>31.255162160674001</c:v>
                </c:pt>
                <c:pt idx="22706">
                  <c:v>31.256538736853699</c:v>
                </c:pt>
                <c:pt idx="22707">
                  <c:v>31.257915313033401</c:v>
                </c:pt>
                <c:pt idx="22708">
                  <c:v>31.259291889213198</c:v>
                </c:pt>
                <c:pt idx="22709">
                  <c:v>31.2606684653929</c:v>
                </c:pt>
                <c:pt idx="22710">
                  <c:v>31.262045041572598</c:v>
                </c:pt>
                <c:pt idx="22711">
                  <c:v>31.2634216177523</c:v>
                </c:pt>
                <c:pt idx="22712">
                  <c:v>31.264798193932101</c:v>
                </c:pt>
                <c:pt idx="22713">
                  <c:v>31.2661747701118</c:v>
                </c:pt>
                <c:pt idx="22714">
                  <c:v>31.267551346291501</c:v>
                </c:pt>
                <c:pt idx="22715">
                  <c:v>31.2689279224712</c:v>
                </c:pt>
                <c:pt idx="22716">
                  <c:v>31.270304498651001</c:v>
                </c:pt>
                <c:pt idx="22717">
                  <c:v>31.271681074830699</c:v>
                </c:pt>
                <c:pt idx="22718">
                  <c:v>31.273057651010401</c:v>
                </c:pt>
                <c:pt idx="22719">
                  <c:v>31.274434227190099</c:v>
                </c:pt>
                <c:pt idx="22720">
                  <c:v>31.2758108033699</c:v>
                </c:pt>
                <c:pt idx="22721">
                  <c:v>31.277187379549598</c:v>
                </c:pt>
                <c:pt idx="22722">
                  <c:v>31.2785639557293</c:v>
                </c:pt>
                <c:pt idx="22723">
                  <c:v>31.279940531908998</c:v>
                </c:pt>
                <c:pt idx="22724">
                  <c:v>31.2813171080888</c:v>
                </c:pt>
                <c:pt idx="22725">
                  <c:v>31.282693684268501</c:v>
                </c:pt>
                <c:pt idx="22726">
                  <c:v>31.2840702604482</c:v>
                </c:pt>
                <c:pt idx="22727">
                  <c:v>31.285446836627901</c:v>
                </c:pt>
                <c:pt idx="22728">
                  <c:v>31.286823412807699</c:v>
                </c:pt>
                <c:pt idx="22729">
                  <c:v>31.288199988987401</c:v>
                </c:pt>
                <c:pt idx="22730">
                  <c:v>31.289576565167099</c:v>
                </c:pt>
                <c:pt idx="22731">
                  <c:v>31.290953141346801</c:v>
                </c:pt>
                <c:pt idx="22732">
                  <c:v>31.292329717526599</c:v>
                </c:pt>
                <c:pt idx="22733">
                  <c:v>31.2937062937063</c:v>
                </c:pt>
                <c:pt idx="22734">
                  <c:v>31.295082869885999</c:v>
                </c:pt>
                <c:pt idx="22735">
                  <c:v>31.2964594460658</c:v>
                </c:pt>
                <c:pt idx="22736">
                  <c:v>31.297836022245502</c:v>
                </c:pt>
                <c:pt idx="22737">
                  <c:v>31.2992125984252</c:v>
                </c:pt>
                <c:pt idx="22738">
                  <c:v>31.300589174604902</c:v>
                </c:pt>
                <c:pt idx="22739">
                  <c:v>31.301965750784699</c:v>
                </c:pt>
                <c:pt idx="22740">
                  <c:v>31.303342326964401</c:v>
                </c:pt>
                <c:pt idx="22741">
                  <c:v>31.304718903144099</c:v>
                </c:pt>
                <c:pt idx="22742">
                  <c:v>31.306095479323801</c:v>
                </c:pt>
                <c:pt idx="22743">
                  <c:v>31.307472055503599</c:v>
                </c:pt>
                <c:pt idx="22744">
                  <c:v>31.308848631683301</c:v>
                </c:pt>
                <c:pt idx="22745">
                  <c:v>31.310225207862999</c:v>
                </c:pt>
                <c:pt idx="22746">
                  <c:v>31.311601784042701</c:v>
                </c:pt>
                <c:pt idx="22747">
                  <c:v>31.312978360222498</c:v>
                </c:pt>
                <c:pt idx="22748">
                  <c:v>31.3143549364022</c:v>
                </c:pt>
                <c:pt idx="22749">
                  <c:v>31.315731512581898</c:v>
                </c:pt>
                <c:pt idx="22750">
                  <c:v>31.3171080887616</c:v>
                </c:pt>
                <c:pt idx="22751">
                  <c:v>31.318484664941401</c:v>
                </c:pt>
                <c:pt idx="22752">
                  <c:v>31.319861241121099</c:v>
                </c:pt>
                <c:pt idx="22753">
                  <c:v>31.321237817300801</c:v>
                </c:pt>
                <c:pt idx="22754">
                  <c:v>31.322614393480499</c:v>
                </c:pt>
                <c:pt idx="22755">
                  <c:v>31.323990969660301</c:v>
                </c:pt>
                <c:pt idx="22756">
                  <c:v>31.325367545839999</c:v>
                </c:pt>
                <c:pt idx="22757">
                  <c:v>31.326744122019701</c:v>
                </c:pt>
                <c:pt idx="22758">
                  <c:v>31.328120698199399</c:v>
                </c:pt>
                <c:pt idx="22759">
                  <c:v>31.3294972743792</c:v>
                </c:pt>
                <c:pt idx="22760">
                  <c:v>31.330873850558898</c:v>
                </c:pt>
                <c:pt idx="22761">
                  <c:v>31.3322504267386</c:v>
                </c:pt>
                <c:pt idx="22762">
                  <c:v>31.333627002918298</c:v>
                </c:pt>
                <c:pt idx="22763">
                  <c:v>31.3350035790981</c:v>
                </c:pt>
                <c:pt idx="22764">
                  <c:v>31.336380155277801</c:v>
                </c:pt>
                <c:pt idx="22765">
                  <c:v>31.3377567314575</c:v>
                </c:pt>
                <c:pt idx="22766">
                  <c:v>31.339133307637201</c:v>
                </c:pt>
                <c:pt idx="22767">
                  <c:v>31.340509883816999</c:v>
                </c:pt>
                <c:pt idx="22768">
                  <c:v>31.341886459996701</c:v>
                </c:pt>
                <c:pt idx="22769">
                  <c:v>31.343263036176399</c:v>
                </c:pt>
                <c:pt idx="22770">
                  <c:v>31.3446396123562</c:v>
                </c:pt>
                <c:pt idx="22771">
                  <c:v>31.346016188535899</c:v>
                </c:pt>
                <c:pt idx="22772">
                  <c:v>31.3473927647156</c:v>
                </c:pt>
                <c:pt idx="22773">
                  <c:v>31.348769340895299</c:v>
                </c:pt>
                <c:pt idx="22774">
                  <c:v>31.3501459170751</c:v>
                </c:pt>
                <c:pt idx="22775">
                  <c:v>31.351522493254802</c:v>
                </c:pt>
                <c:pt idx="22776">
                  <c:v>31.3528990694345</c:v>
                </c:pt>
                <c:pt idx="22777">
                  <c:v>31.354275645614202</c:v>
                </c:pt>
                <c:pt idx="22778">
                  <c:v>31.355652221793999</c:v>
                </c:pt>
                <c:pt idx="22779">
                  <c:v>31.357028797973701</c:v>
                </c:pt>
                <c:pt idx="22780">
                  <c:v>31.358405374153399</c:v>
                </c:pt>
                <c:pt idx="22781">
                  <c:v>31.359781950333101</c:v>
                </c:pt>
                <c:pt idx="22782">
                  <c:v>31.361158526512899</c:v>
                </c:pt>
                <c:pt idx="22783">
                  <c:v>31.3625351026926</c:v>
                </c:pt>
                <c:pt idx="22784">
                  <c:v>31.363911678872299</c:v>
                </c:pt>
                <c:pt idx="22785">
                  <c:v>31.365288255052</c:v>
                </c:pt>
                <c:pt idx="22786">
                  <c:v>31.366664831231802</c:v>
                </c:pt>
                <c:pt idx="22787">
                  <c:v>31.3680414074115</c:v>
                </c:pt>
                <c:pt idx="22788">
                  <c:v>31.369417983591202</c:v>
                </c:pt>
                <c:pt idx="22789">
                  <c:v>31.3707945597709</c:v>
                </c:pt>
                <c:pt idx="22790">
                  <c:v>31.372171135950701</c:v>
                </c:pt>
                <c:pt idx="22791">
                  <c:v>31.373547712130399</c:v>
                </c:pt>
                <c:pt idx="22792">
                  <c:v>31.374924288310101</c:v>
                </c:pt>
                <c:pt idx="22793">
                  <c:v>31.376300864489799</c:v>
                </c:pt>
                <c:pt idx="22794">
                  <c:v>31.377677440669601</c:v>
                </c:pt>
                <c:pt idx="22795">
                  <c:v>31.379054016849299</c:v>
                </c:pt>
                <c:pt idx="22796">
                  <c:v>31.380430593029001</c:v>
                </c:pt>
                <c:pt idx="22797">
                  <c:v>31.381807169208798</c:v>
                </c:pt>
                <c:pt idx="22798">
                  <c:v>31.3831837453885</c:v>
                </c:pt>
                <c:pt idx="22799">
                  <c:v>31.384560321568198</c:v>
                </c:pt>
                <c:pt idx="22800">
                  <c:v>31.3859368977479</c:v>
                </c:pt>
                <c:pt idx="22801">
                  <c:v>31.387313473927598</c:v>
                </c:pt>
                <c:pt idx="22802">
                  <c:v>31.3886900501074</c:v>
                </c:pt>
                <c:pt idx="22803">
                  <c:v>31.390066626287101</c:v>
                </c:pt>
                <c:pt idx="22804">
                  <c:v>31.3914432024668</c:v>
                </c:pt>
                <c:pt idx="22805">
                  <c:v>31.392819778646601</c:v>
                </c:pt>
                <c:pt idx="22806">
                  <c:v>31.394196354826299</c:v>
                </c:pt>
                <c:pt idx="22807">
                  <c:v>31.395572931006001</c:v>
                </c:pt>
                <c:pt idx="22808">
                  <c:v>31.396949507185699</c:v>
                </c:pt>
                <c:pt idx="22809">
                  <c:v>31.3983260833655</c:v>
                </c:pt>
                <c:pt idx="22810">
                  <c:v>31.399702659545198</c:v>
                </c:pt>
                <c:pt idx="22811">
                  <c:v>31.4010792357249</c:v>
                </c:pt>
                <c:pt idx="22812">
                  <c:v>31.402455811904598</c:v>
                </c:pt>
                <c:pt idx="22813">
                  <c:v>31.4038323880844</c:v>
                </c:pt>
                <c:pt idx="22814">
                  <c:v>31.405208964264101</c:v>
                </c:pt>
                <c:pt idx="22815">
                  <c:v>31.4065855404438</c:v>
                </c:pt>
                <c:pt idx="22816">
                  <c:v>31.407962116623501</c:v>
                </c:pt>
                <c:pt idx="22817">
                  <c:v>31.409338692803299</c:v>
                </c:pt>
                <c:pt idx="22818">
                  <c:v>31.410715268983001</c:v>
                </c:pt>
                <c:pt idx="22819">
                  <c:v>31.412091845162699</c:v>
                </c:pt>
                <c:pt idx="22820">
                  <c:v>31.413468421342401</c:v>
                </c:pt>
                <c:pt idx="22821">
                  <c:v>31.414844997522199</c:v>
                </c:pt>
                <c:pt idx="22822">
                  <c:v>31.4162215737019</c:v>
                </c:pt>
                <c:pt idx="22823">
                  <c:v>31.417598149881599</c:v>
                </c:pt>
                <c:pt idx="22824">
                  <c:v>31.4189747260613</c:v>
                </c:pt>
                <c:pt idx="22825">
                  <c:v>31.420351302241102</c:v>
                </c:pt>
                <c:pt idx="22826">
                  <c:v>31.4217278784208</c:v>
                </c:pt>
                <c:pt idx="22827">
                  <c:v>31.423104454600502</c:v>
                </c:pt>
                <c:pt idx="22828">
                  <c:v>31.424481030780299</c:v>
                </c:pt>
                <c:pt idx="22829">
                  <c:v>31.425857606960001</c:v>
                </c:pt>
                <c:pt idx="22830">
                  <c:v>31.427234183139699</c:v>
                </c:pt>
                <c:pt idx="22831">
                  <c:v>31.428610759319401</c:v>
                </c:pt>
                <c:pt idx="22832">
                  <c:v>31.429987335499199</c:v>
                </c:pt>
                <c:pt idx="22833">
                  <c:v>31.431363911678901</c:v>
                </c:pt>
                <c:pt idx="22834">
                  <c:v>31.432740487858599</c:v>
                </c:pt>
                <c:pt idx="22835">
                  <c:v>31.434117064038301</c:v>
                </c:pt>
                <c:pt idx="22836">
                  <c:v>31.435493640218102</c:v>
                </c:pt>
                <c:pt idx="22837">
                  <c:v>31.4368702163978</c:v>
                </c:pt>
                <c:pt idx="22838">
                  <c:v>31.438246792577502</c:v>
                </c:pt>
                <c:pt idx="22839">
                  <c:v>31.4396233687572</c:v>
                </c:pt>
                <c:pt idx="22840">
                  <c:v>31.440999944937001</c:v>
                </c:pt>
                <c:pt idx="22841">
                  <c:v>31.442376521116699</c:v>
                </c:pt>
                <c:pt idx="22842">
                  <c:v>31.443753097296401</c:v>
                </c:pt>
                <c:pt idx="22843">
                  <c:v>31.445129673476099</c:v>
                </c:pt>
                <c:pt idx="22844">
                  <c:v>31.446506249655901</c:v>
                </c:pt>
                <c:pt idx="22845">
                  <c:v>31.447882825835599</c:v>
                </c:pt>
                <c:pt idx="22846">
                  <c:v>31.449259402015301</c:v>
                </c:pt>
                <c:pt idx="22847">
                  <c:v>31.450635978194999</c:v>
                </c:pt>
                <c:pt idx="22848">
                  <c:v>31.4520125543748</c:v>
                </c:pt>
                <c:pt idx="22849">
                  <c:v>31.453389130554498</c:v>
                </c:pt>
                <c:pt idx="22850">
                  <c:v>31.4547657067342</c:v>
                </c:pt>
                <c:pt idx="22851">
                  <c:v>31.456142282913898</c:v>
                </c:pt>
                <c:pt idx="22852">
                  <c:v>31.4575188590937</c:v>
                </c:pt>
                <c:pt idx="22853">
                  <c:v>31.458895435273401</c:v>
                </c:pt>
                <c:pt idx="22854">
                  <c:v>31.4602720114531</c:v>
                </c:pt>
                <c:pt idx="22855">
                  <c:v>31.461648587632801</c:v>
                </c:pt>
                <c:pt idx="22856">
                  <c:v>31.463025163812599</c:v>
                </c:pt>
                <c:pt idx="22857">
                  <c:v>31.464401739992301</c:v>
                </c:pt>
                <c:pt idx="22858">
                  <c:v>31.465778316171999</c:v>
                </c:pt>
                <c:pt idx="22859">
                  <c:v>31.467154892351701</c:v>
                </c:pt>
                <c:pt idx="22860">
                  <c:v>31.468531468531499</c:v>
                </c:pt>
                <c:pt idx="22861">
                  <c:v>31.4699080447112</c:v>
                </c:pt>
                <c:pt idx="22862">
                  <c:v>31.471284620890899</c:v>
                </c:pt>
                <c:pt idx="22863">
                  <c:v>31.4726611970707</c:v>
                </c:pt>
                <c:pt idx="22864">
                  <c:v>31.474037773250402</c:v>
                </c:pt>
                <c:pt idx="22865">
                  <c:v>31.4754143494301</c:v>
                </c:pt>
                <c:pt idx="22866">
                  <c:v>31.476790925609802</c:v>
                </c:pt>
                <c:pt idx="22867">
                  <c:v>31.478167501789599</c:v>
                </c:pt>
                <c:pt idx="22868">
                  <c:v>31.479544077969301</c:v>
                </c:pt>
                <c:pt idx="22869">
                  <c:v>31.480920654148999</c:v>
                </c:pt>
                <c:pt idx="22870">
                  <c:v>31.482297230328701</c:v>
                </c:pt>
                <c:pt idx="22871">
                  <c:v>31.483673806508499</c:v>
                </c:pt>
                <c:pt idx="22872">
                  <c:v>31.4850503826882</c:v>
                </c:pt>
                <c:pt idx="22873">
                  <c:v>31.486426958867899</c:v>
                </c:pt>
                <c:pt idx="22874">
                  <c:v>31.4878035350476</c:v>
                </c:pt>
                <c:pt idx="22875">
                  <c:v>31.489180111227402</c:v>
                </c:pt>
                <c:pt idx="22876">
                  <c:v>31.4905566874071</c:v>
                </c:pt>
                <c:pt idx="22877">
                  <c:v>31.491933263586802</c:v>
                </c:pt>
                <c:pt idx="22878">
                  <c:v>31.4933098397665</c:v>
                </c:pt>
                <c:pt idx="22879">
                  <c:v>31.494686415946301</c:v>
                </c:pt>
                <c:pt idx="22880">
                  <c:v>31.496062992125999</c:v>
                </c:pt>
                <c:pt idx="22881">
                  <c:v>31.497439568305701</c:v>
                </c:pt>
                <c:pt idx="22882">
                  <c:v>31.498816144485399</c:v>
                </c:pt>
                <c:pt idx="22883">
                  <c:v>31.500192720665201</c:v>
                </c:pt>
                <c:pt idx="22884">
                  <c:v>31.501569296844899</c:v>
                </c:pt>
                <c:pt idx="22885">
                  <c:v>31.502945873024601</c:v>
                </c:pt>
                <c:pt idx="22886">
                  <c:v>31.504322449204299</c:v>
                </c:pt>
                <c:pt idx="22887">
                  <c:v>31.5056990253841</c:v>
                </c:pt>
                <c:pt idx="22888">
                  <c:v>31.507075601563798</c:v>
                </c:pt>
                <c:pt idx="22889">
                  <c:v>31.5084521777435</c:v>
                </c:pt>
                <c:pt idx="22890">
                  <c:v>31.509828753923198</c:v>
                </c:pt>
                <c:pt idx="22891">
                  <c:v>31.511205330103</c:v>
                </c:pt>
                <c:pt idx="22892">
                  <c:v>31.512581906282701</c:v>
                </c:pt>
                <c:pt idx="22893">
                  <c:v>31.5139584824624</c:v>
                </c:pt>
                <c:pt idx="22894">
                  <c:v>31.515335058642201</c:v>
                </c:pt>
                <c:pt idx="22895">
                  <c:v>31.516711634821899</c:v>
                </c:pt>
                <c:pt idx="22896">
                  <c:v>31.518088211001601</c:v>
                </c:pt>
                <c:pt idx="22897">
                  <c:v>31.519464787181299</c:v>
                </c:pt>
                <c:pt idx="22898">
                  <c:v>31.5208413633611</c:v>
                </c:pt>
                <c:pt idx="22899">
                  <c:v>31.522217939540798</c:v>
                </c:pt>
                <c:pt idx="22900">
                  <c:v>31.5235945157205</c:v>
                </c:pt>
                <c:pt idx="22901">
                  <c:v>31.524971091900198</c:v>
                </c:pt>
                <c:pt idx="22902">
                  <c:v>31.52634766808</c:v>
                </c:pt>
                <c:pt idx="22903">
                  <c:v>31.527724244259701</c:v>
                </c:pt>
                <c:pt idx="22904">
                  <c:v>31.5291008204394</c:v>
                </c:pt>
                <c:pt idx="22905">
                  <c:v>31.530477396619101</c:v>
                </c:pt>
                <c:pt idx="22906">
                  <c:v>31.531853972798899</c:v>
                </c:pt>
                <c:pt idx="22907">
                  <c:v>31.533230548978601</c:v>
                </c:pt>
                <c:pt idx="22908">
                  <c:v>31.534607125158299</c:v>
                </c:pt>
                <c:pt idx="22909">
                  <c:v>31.535983701338001</c:v>
                </c:pt>
                <c:pt idx="22910">
                  <c:v>31.537360277517799</c:v>
                </c:pt>
                <c:pt idx="22911">
                  <c:v>31.5387368536975</c:v>
                </c:pt>
                <c:pt idx="22912">
                  <c:v>31.540113429877199</c:v>
                </c:pt>
                <c:pt idx="22913">
                  <c:v>31.5414900060569</c:v>
                </c:pt>
                <c:pt idx="22914">
                  <c:v>31.542866582236702</c:v>
                </c:pt>
                <c:pt idx="22915">
                  <c:v>31.5442431584164</c:v>
                </c:pt>
                <c:pt idx="22916">
                  <c:v>31.545619734596102</c:v>
                </c:pt>
                <c:pt idx="22917">
                  <c:v>31.5469963107758</c:v>
                </c:pt>
                <c:pt idx="22918">
                  <c:v>31.548372886955601</c:v>
                </c:pt>
                <c:pt idx="22919">
                  <c:v>31.549749463135299</c:v>
                </c:pt>
                <c:pt idx="22920">
                  <c:v>31.551126039315001</c:v>
                </c:pt>
                <c:pt idx="22921">
                  <c:v>31.552502615494699</c:v>
                </c:pt>
                <c:pt idx="22922">
                  <c:v>31.553879191674501</c:v>
                </c:pt>
                <c:pt idx="22923">
                  <c:v>31.555255767854199</c:v>
                </c:pt>
                <c:pt idx="22924">
                  <c:v>31.5566323440339</c:v>
                </c:pt>
                <c:pt idx="22925">
                  <c:v>31.558008920213702</c:v>
                </c:pt>
                <c:pt idx="22926">
                  <c:v>31.5593854963934</c:v>
                </c:pt>
                <c:pt idx="22927">
                  <c:v>31.560762072573102</c:v>
                </c:pt>
                <c:pt idx="22928">
                  <c:v>31.5621386487528</c:v>
                </c:pt>
                <c:pt idx="22929">
                  <c:v>31.563515224932601</c:v>
                </c:pt>
                <c:pt idx="22930">
                  <c:v>31.564891801112299</c:v>
                </c:pt>
                <c:pt idx="22931">
                  <c:v>31.566268377292001</c:v>
                </c:pt>
                <c:pt idx="22932">
                  <c:v>31.567644953471699</c:v>
                </c:pt>
                <c:pt idx="22933">
                  <c:v>31.569021529651501</c:v>
                </c:pt>
                <c:pt idx="22934">
                  <c:v>31.570398105831199</c:v>
                </c:pt>
                <c:pt idx="22935">
                  <c:v>31.571774682010901</c:v>
                </c:pt>
                <c:pt idx="22936">
                  <c:v>31.573151258190599</c:v>
                </c:pt>
                <c:pt idx="22937">
                  <c:v>31.5745278343704</c:v>
                </c:pt>
                <c:pt idx="22938">
                  <c:v>31.575904410550098</c:v>
                </c:pt>
                <c:pt idx="22939">
                  <c:v>31.5772809867298</c:v>
                </c:pt>
                <c:pt idx="22940">
                  <c:v>31.578657562909498</c:v>
                </c:pt>
                <c:pt idx="22941">
                  <c:v>31.5800341390893</c:v>
                </c:pt>
                <c:pt idx="22942">
                  <c:v>31.581410715269001</c:v>
                </c:pt>
                <c:pt idx="22943">
                  <c:v>31.5827872914487</c:v>
                </c:pt>
                <c:pt idx="22944">
                  <c:v>31.584163867628401</c:v>
                </c:pt>
                <c:pt idx="22945">
                  <c:v>31.585540443808199</c:v>
                </c:pt>
                <c:pt idx="22946">
                  <c:v>31.586917019987901</c:v>
                </c:pt>
                <c:pt idx="22947">
                  <c:v>31.588293596167599</c:v>
                </c:pt>
                <c:pt idx="22948">
                  <c:v>31.589670172347301</c:v>
                </c:pt>
                <c:pt idx="22949">
                  <c:v>31.591046748527098</c:v>
                </c:pt>
                <c:pt idx="22950">
                  <c:v>31.5924233247068</c:v>
                </c:pt>
                <c:pt idx="22951">
                  <c:v>31.593799900886498</c:v>
                </c:pt>
                <c:pt idx="22952">
                  <c:v>31.5951764770663</c:v>
                </c:pt>
                <c:pt idx="22953">
                  <c:v>31.596553053246001</c:v>
                </c:pt>
                <c:pt idx="22954">
                  <c:v>31.5979296294257</c:v>
                </c:pt>
                <c:pt idx="22955">
                  <c:v>31.599306205605401</c:v>
                </c:pt>
                <c:pt idx="22956">
                  <c:v>31.6006827817851</c:v>
                </c:pt>
                <c:pt idx="22957">
                  <c:v>31.602059357964901</c:v>
                </c:pt>
                <c:pt idx="22958">
                  <c:v>31.603435934144599</c:v>
                </c:pt>
                <c:pt idx="22959">
                  <c:v>31.604812510324301</c:v>
                </c:pt>
                <c:pt idx="22960">
                  <c:v>31.606189086504099</c:v>
                </c:pt>
                <c:pt idx="22961">
                  <c:v>31.6075656626838</c:v>
                </c:pt>
                <c:pt idx="22962">
                  <c:v>31.608942238863499</c:v>
                </c:pt>
                <c:pt idx="22963">
                  <c:v>31.6103188150432</c:v>
                </c:pt>
                <c:pt idx="22964">
                  <c:v>31.611695391223002</c:v>
                </c:pt>
                <c:pt idx="22965">
                  <c:v>31.6130719674027</c:v>
                </c:pt>
                <c:pt idx="22966">
                  <c:v>31.614448543582402</c:v>
                </c:pt>
                <c:pt idx="22967">
                  <c:v>31.6158251197621</c:v>
                </c:pt>
                <c:pt idx="22968">
                  <c:v>31.617201695941901</c:v>
                </c:pt>
                <c:pt idx="22969">
                  <c:v>31.618578272121599</c:v>
                </c:pt>
                <c:pt idx="22970">
                  <c:v>31.619954848301301</c:v>
                </c:pt>
                <c:pt idx="22971">
                  <c:v>31.621331424480999</c:v>
                </c:pt>
                <c:pt idx="22972">
                  <c:v>31.622708000660801</c:v>
                </c:pt>
                <c:pt idx="22973">
                  <c:v>31.624084576840499</c:v>
                </c:pt>
                <c:pt idx="22974">
                  <c:v>31.625461153020201</c:v>
                </c:pt>
                <c:pt idx="22975">
                  <c:v>31.626837729199899</c:v>
                </c:pt>
                <c:pt idx="22976">
                  <c:v>31.6282143053797</c:v>
                </c:pt>
                <c:pt idx="22977">
                  <c:v>31.629590881559398</c:v>
                </c:pt>
                <c:pt idx="22978">
                  <c:v>31.6309674577391</c:v>
                </c:pt>
                <c:pt idx="22979">
                  <c:v>31.632344033918798</c:v>
                </c:pt>
                <c:pt idx="22980">
                  <c:v>31.633720610098599</c:v>
                </c:pt>
                <c:pt idx="22981">
                  <c:v>31.635097186278301</c:v>
                </c:pt>
                <c:pt idx="22982">
                  <c:v>31.636473762457999</c:v>
                </c:pt>
                <c:pt idx="22983">
                  <c:v>31.637850338637701</c:v>
                </c:pt>
                <c:pt idx="22984">
                  <c:v>31.639226914817499</c:v>
                </c:pt>
                <c:pt idx="22985">
                  <c:v>31.640603490997201</c:v>
                </c:pt>
                <c:pt idx="22986">
                  <c:v>31.641980067176899</c:v>
                </c:pt>
                <c:pt idx="22987">
                  <c:v>31.6433566433567</c:v>
                </c:pt>
                <c:pt idx="22988">
                  <c:v>31.644733219536398</c:v>
                </c:pt>
                <c:pt idx="22989">
                  <c:v>31.6461097957161</c:v>
                </c:pt>
                <c:pt idx="22990">
                  <c:v>31.647486371895798</c:v>
                </c:pt>
                <c:pt idx="22991">
                  <c:v>31.6488629480756</c:v>
                </c:pt>
                <c:pt idx="22992">
                  <c:v>31.650239524255301</c:v>
                </c:pt>
                <c:pt idx="22993">
                  <c:v>31.651616100435</c:v>
                </c:pt>
                <c:pt idx="22994">
                  <c:v>31.652992676614701</c:v>
                </c:pt>
                <c:pt idx="22995">
                  <c:v>31.654369252794499</c:v>
                </c:pt>
                <c:pt idx="22996">
                  <c:v>31.655745828974201</c:v>
                </c:pt>
                <c:pt idx="22997">
                  <c:v>31.657122405153899</c:v>
                </c:pt>
                <c:pt idx="22998">
                  <c:v>31.658498981333601</c:v>
                </c:pt>
                <c:pt idx="22999">
                  <c:v>31.659875557513399</c:v>
                </c:pt>
                <c:pt idx="23000">
                  <c:v>31.6612521336931</c:v>
                </c:pt>
                <c:pt idx="23001">
                  <c:v>31.662628709872799</c:v>
                </c:pt>
                <c:pt idx="23002">
                  <c:v>31.6640052860525</c:v>
                </c:pt>
                <c:pt idx="23003">
                  <c:v>31.665381862232302</c:v>
                </c:pt>
                <c:pt idx="23004">
                  <c:v>31.666758438412</c:v>
                </c:pt>
                <c:pt idx="23005">
                  <c:v>31.668135014591702</c:v>
                </c:pt>
                <c:pt idx="23006">
                  <c:v>31.6695115907714</c:v>
                </c:pt>
                <c:pt idx="23007">
                  <c:v>31.670888166951201</c:v>
                </c:pt>
                <c:pt idx="23008">
                  <c:v>31.672264743130899</c:v>
                </c:pt>
                <c:pt idx="23009">
                  <c:v>31.673641319310601</c:v>
                </c:pt>
                <c:pt idx="23010">
                  <c:v>31.675017895490299</c:v>
                </c:pt>
                <c:pt idx="23011">
                  <c:v>31.6763944716701</c:v>
                </c:pt>
                <c:pt idx="23012">
                  <c:v>31.677771047849799</c:v>
                </c:pt>
                <c:pt idx="23013">
                  <c:v>31.6791476240295</c:v>
                </c:pt>
                <c:pt idx="23014">
                  <c:v>31.680524200209199</c:v>
                </c:pt>
                <c:pt idx="23015">
                  <c:v>31.681900776389</c:v>
                </c:pt>
                <c:pt idx="23016">
                  <c:v>31.683277352568702</c:v>
                </c:pt>
                <c:pt idx="23017">
                  <c:v>31.6846539287484</c:v>
                </c:pt>
                <c:pt idx="23018">
                  <c:v>31.686030504928102</c:v>
                </c:pt>
                <c:pt idx="23019">
                  <c:v>31.687407081107899</c:v>
                </c:pt>
                <c:pt idx="23020">
                  <c:v>31.688783657287601</c:v>
                </c:pt>
                <c:pt idx="23021">
                  <c:v>31.690160233467299</c:v>
                </c:pt>
                <c:pt idx="23022">
                  <c:v>31.691536809647101</c:v>
                </c:pt>
                <c:pt idx="23023">
                  <c:v>31.692913385826799</c:v>
                </c:pt>
                <c:pt idx="23024">
                  <c:v>31.694289962006501</c:v>
                </c:pt>
                <c:pt idx="23025">
                  <c:v>31.695666538186199</c:v>
                </c:pt>
                <c:pt idx="23026">
                  <c:v>31.697043114366</c:v>
                </c:pt>
                <c:pt idx="23027">
                  <c:v>31.698419690545698</c:v>
                </c:pt>
                <c:pt idx="23028">
                  <c:v>31.6997962667254</c:v>
                </c:pt>
                <c:pt idx="23029">
                  <c:v>31.701172842905098</c:v>
                </c:pt>
                <c:pt idx="23030">
                  <c:v>31.7025494190849</c:v>
                </c:pt>
                <c:pt idx="23031">
                  <c:v>31.703925995264601</c:v>
                </c:pt>
                <c:pt idx="23032">
                  <c:v>31.7053025714443</c:v>
                </c:pt>
                <c:pt idx="23033">
                  <c:v>31.706679147624001</c:v>
                </c:pt>
                <c:pt idx="23034">
                  <c:v>31.708055723803799</c:v>
                </c:pt>
                <c:pt idx="23035">
                  <c:v>31.709432299983501</c:v>
                </c:pt>
                <c:pt idx="23036">
                  <c:v>31.710808876163199</c:v>
                </c:pt>
                <c:pt idx="23037">
                  <c:v>31.712185452342901</c:v>
                </c:pt>
                <c:pt idx="23038">
                  <c:v>31.713562028522698</c:v>
                </c:pt>
                <c:pt idx="23039">
                  <c:v>31.7149386047024</c:v>
                </c:pt>
                <c:pt idx="23040">
                  <c:v>31.716315180882098</c:v>
                </c:pt>
                <c:pt idx="23041">
                  <c:v>31.7176917570618</c:v>
                </c:pt>
                <c:pt idx="23042">
                  <c:v>31.719068333241601</c:v>
                </c:pt>
                <c:pt idx="23043">
                  <c:v>31.7204449094213</c:v>
                </c:pt>
                <c:pt idx="23044">
                  <c:v>31.721821485601001</c:v>
                </c:pt>
                <c:pt idx="23045">
                  <c:v>31.7231980617807</c:v>
                </c:pt>
                <c:pt idx="23046">
                  <c:v>31.724574637960501</c:v>
                </c:pt>
                <c:pt idx="23047">
                  <c:v>31.725951214140199</c:v>
                </c:pt>
                <c:pt idx="23048">
                  <c:v>31.727327790319901</c:v>
                </c:pt>
                <c:pt idx="23049">
                  <c:v>31.728704366499699</c:v>
                </c:pt>
                <c:pt idx="23050">
                  <c:v>31.7300809426794</c:v>
                </c:pt>
                <c:pt idx="23051">
                  <c:v>31.731457518859099</c:v>
                </c:pt>
                <c:pt idx="23052">
                  <c:v>31.7328340950388</c:v>
                </c:pt>
                <c:pt idx="23053">
                  <c:v>31.734210671218602</c:v>
                </c:pt>
                <c:pt idx="23054">
                  <c:v>31.7355872473983</c:v>
                </c:pt>
                <c:pt idx="23055">
                  <c:v>31.736963823578002</c:v>
                </c:pt>
                <c:pt idx="23056">
                  <c:v>31.7383403997577</c:v>
                </c:pt>
                <c:pt idx="23057">
                  <c:v>31.739716975937501</c:v>
                </c:pt>
                <c:pt idx="23058">
                  <c:v>31.741093552117199</c:v>
                </c:pt>
                <c:pt idx="23059">
                  <c:v>31.742470128296901</c:v>
                </c:pt>
                <c:pt idx="23060">
                  <c:v>31.743846704476599</c:v>
                </c:pt>
                <c:pt idx="23061">
                  <c:v>31.745223280656401</c:v>
                </c:pt>
                <c:pt idx="23062">
                  <c:v>31.746599856836099</c:v>
                </c:pt>
                <c:pt idx="23063">
                  <c:v>31.747976433015801</c:v>
                </c:pt>
                <c:pt idx="23064">
                  <c:v>31.749353009195499</c:v>
                </c:pt>
                <c:pt idx="23065">
                  <c:v>31.7507295853753</c:v>
                </c:pt>
                <c:pt idx="23066">
                  <c:v>31.752106161555002</c:v>
                </c:pt>
                <c:pt idx="23067">
                  <c:v>31.7534827377347</c:v>
                </c:pt>
                <c:pt idx="23068">
                  <c:v>31.754859313914402</c:v>
                </c:pt>
                <c:pt idx="23069">
                  <c:v>31.756235890094199</c:v>
                </c:pt>
                <c:pt idx="23070">
                  <c:v>31.757612466273901</c:v>
                </c:pt>
                <c:pt idx="23071">
                  <c:v>31.758989042453599</c:v>
                </c:pt>
                <c:pt idx="23072">
                  <c:v>31.760365618633301</c:v>
                </c:pt>
                <c:pt idx="23073">
                  <c:v>31.761742194813099</c:v>
                </c:pt>
                <c:pt idx="23074">
                  <c:v>31.763118770992801</c:v>
                </c:pt>
                <c:pt idx="23075">
                  <c:v>31.764495347172499</c:v>
                </c:pt>
                <c:pt idx="23076">
                  <c:v>31.765871923352201</c:v>
                </c:pt>
                <c:pt idx="23077">
                  <c:v>31.767248499531998</c:v>
                </c:pt>
                <c:pt idx="23078">
                  <c:v>31.7686250757117</c:v>
                </c:pt>
                <c:pt idx="23079">
                  <c:v>31.770001651891398</c:v>
                </c:pt>
                <c:pt idx="23080">
                  <c:v>31.7713782280711</c:v>
                </c:pt>
                <c:pt idx="23081">
                  <c:v>31.772754804250901</c:v>
                </c:pt>
                <c:pt idx="23082">
                  <c:v>31.7741313804306</c:v>
                </c:pt>
                <c:pt idx="23083">
                  <c:v>31.775507956610301</c:v>
                </c:pt>
                <c:pt idx="23084">
                  <c:v>31.776884532790099</c:v>
                </c:pt>
                <c:pt idx="23085">
                  <c:v>31.778261108969801</c:v>
                </c:pt>
                <c:pt idx="23086">
                  <c:v>31.779637685149499</c:v>
                </c:pt>
                <c:pt idx="23087">
                  <c:v>31.781014261329201</c:v>
                </c:pt>
                <c:pt idx="23088">
                  <c:v>31.782390837508999</c:v>
                </c:pt>
                <c:pt idx="23089">
                  <c:v>31.7837674136887</c:v>
                </c:pt>
                <c:pt idx="23090">
                  <c:v>31.785143989868399</c:v>
                </c:pt>
                <c:pt idx="23091">
                  <c:v>31.7865205660481</c:v>
                </c:pt>
                <c:pt idx="23092">
                  <c:v>31.787897142227902</c:v>
                </c:pt>
                <c:pt idx="23093">
                  <c:v>31.7892737184076</c:v>
                </c:pt>
                <c:pt idx="23094">
                  <c:v>31.790650294587302</c:v>
                </c:pt>
                <c:pt idx="23095">
                  <c:v>31.792026870767</c:v>
                </c:pt>
                <c:pt idx="23096">
                  <c:v>31.793403446946801</c:v>
                </c:pt>
                <c:pt idx="23097">
                  <c:v>31.794780023126499</c:v>
                </c:pt>
                <c:pt idx="23098">
                  <c:v>31.796156599306201</c:v>
                </c:pt>
                <c:pt idx="23099">
                  <c:v>31.797533175485899</c:v>
                </c:pt>
                <c:pt idx="23100">
                  <c:v>31.7989097516657</c:v>
                </c:pt>
                <c:pt idx="23101">
                  <c:v>31.800286327845399</c:v>
                </c:pt>
                <c:pt idx="23102">
                  <c:v>31.8016629040251</c:v>
                </c:pt>
                <c:pt idx="23103">
                  <c:v>31.803039480204799</c:v>
                </c:pt>
                <c:pt idx="23104">
                  <c:v>31.8044160563846</c:v>
                </c:pt>
                <c:pt idx="23105">
                  <c:v>31.805792632564302</c:v>
                </c:pt>
                <c:pt idx="23106">
                  <c:v>31.807169208744</c:v>
                </c:pt>
                <c:pt idx="23107">
                  <c:v>31.808545784923702</c:v>
                </c:pt>
                <c:pt idx="23108">
                  <c:v>31.809922361103499</c:v>
                </c:pt>
                <c:pt idx="23109">
                  <c:v>31.811298937283201</c:v>
                </c:pt>
                <c:pt idx="23110">
                  <c:v>31.812675513462899</c:v>
                </c:pt>
                <c:pt idx="23111">
                  <c:v>31.814052089642601</c:v>
                </c:pt>
                <c:pt idx="23112">
                  <c:v>31.815428665822399</c:v>
                </c:pt>
                <c:pt idx="23113">
                  <c:v>31.816805242002101</c:v>
                </c:pt>
                <c:pt idx="23114">
                  <c:v>31.818181818181799</c:v>
                </c:pt>
                <c:pt idx="23115">
                  <c:v>31.819558394361501</c:v>
                </c:pt>
                <c:pt idx="23116">
                  <c:v>31.820934970541298</c:v>
                </c:pt>
                <c:pt idx="23117">
                  <c:v>31.822311546721</c:v>
                </c:pt>
                <c:pt idx="23118">
                  <c:v>31.823688122900698</c:v>
                </c:pt>
                <c:pt idx="23119">
                  <c:v>31.8250646990805</c:v>
                </c:pt>
                <c:pt idx="23120">
                  <c:v>31.826441275260201</c:v>
                </c:pt>
                <c:pt idx="23121">
                  <c:v>31.827817851439899</c:v>
                </c:pt>
                <c:pt idx="23122">
                  <c:v>31.829194427619601</c:v>
                </c:pt>
                <c:pt idx="23123">
                  <c:v>31.830571003799399</c:v>
                </c:pt>
                <c:pt idx="23124">
                  <c:v>31.831947579979101</c:v>
                </c:pt>
                <c:pt idx="23125">
                  <c:v>31.833324156158799</c:v>
                </c:pt>
                <c:pt idx="23126">
                  <c:v>31.834700732338501</c:v>
                </c:pt>
                <c:pt idx="23127">
                  <c:v>31.836077308518298</c:v>
                </c:pt>
                <c:pt idx="23128">
                  <c:v>31.837453884698</c:v>
                </c:pt>
                <c:pt idx="23129">
                  <c:v>31.838830460877698</c:v>
                </c:pt>
                <c:pt idx="23130">
                  <c:v>31.8402070370574</c:v>
                </c:pt>
                <c:pt idx="23131">
                  <c:v>31.841583613237201</c:v>
                </c:pt>
                <c:pt idx="23132">
                  <c:v>31.8429601894169</c:v>
                </c:pt>
                <c:pt idx="23133">
                  <c:v>31.844336765596601</c:v>
                </c:pt>
                <c:pt idx="23134">
                  <c:v>31.8457133417763</c:v>
                </c:pt>
                <c:pt idx="23135">
                  <c:v>31.847089917956101</c:v>
                </c:pt>
                <c:pt idx="23136">
                  <c:v>31.848466494135799</c:v>
                </c:pt>
                <c:pt idx="23137">
                  <c:v>31.849843070315501</c:v>
                </c:pt>
                <c:pt idx="23138">
                  <c:v>31.851219646495199</c:v>
                </c:pt>
                <c:pt idx="23139">
                  <c:v>31.852596222675</c:v>
                </c:pt>
                <c:pt idx="23140">
                  <c:v>31.853972798854699</c:v>
                </c:pt>
                <c:pt idx="23141">
                  <c:v>31.8553493750344</c:v>
                </c:pt>
                <c:pt idx="23142">
                  <c:v>31.856725951214202</c:v>
                </c:pt>
                <c:pt idx="23143">
                  <c:v>31.8581025273939</c:v>
                </c:pt>
                <c:pt idx="23144">
                  <c:v>31.859479103573602</c:v>
                </c:pt>
                <c:pt idx="23145">
                  <c:v>31.8608556797533</c:v>
                </c:pt>
                <c:pt idx="23146">
                  <c:v>31.862232255933002</c:v>
                </c:pt>
                <c:pt idx="23147">
                  <c:v>31.863608832112799</c:v>
                </c:pt>
                <c:pt idx="23148">
                  <c:v>31.864985408292501</c:v>
                </c:pt>
                <c:pt idx="23149">
                  <c:v>31.866361984472199</c:v>
                </c:pt>
                <c:pt idx="23150">
                  <c:v>31.867738560652001</c:v>
                </c:pt>
                <c:pt idx="23151">
                  <c:v>31.869115136831699</c:v>
                </c:pt>
                <c:pt idx="23152">
                  <c:v>31.8704917130114</c:v>
                </c:pt>
                <c:pt idx="23153">
                  <c:v>31.871868289191099</c:v>
                </c:pt>
                <c:pt idx="23154">
                  <c:v>31.8732448653709</c:v>
                </c:pt>
                <c:pt idx="23155">
                  <c:v>31.874621441550602</c:v>
                </c:pt>
                <c:pt idx="23156">
                  <c:v>31.8759980177303</c:v>
                </c:pt>
                <c:pt idx="23157">
                  <c:v>31.877374593910002</c:v>
                </c:pt>
                <c:pt idx="23158">
                  <c:v>31.878751170089799</c:v>
                </c:pt>
                <c:pt idx="23159">
                  <c:v>31.880127746269501</c:v>
                </c:pt>
                <c:pt idx="23160">
                  <c:v>31.881504322449199</c:v>
                </c:pt>
                <c:pt idx="23161">
                  <c:v>31.882880898628901</c:v>
                </c:pt>
                <c:pt idx="23162">
                  <c:v>31.884257474808699</c:v>
                </c:pt>
                <c:pt idx="23163">
                  <c:v>31.885634050988401</c:v>
                </c:pt>
                <c:pt idx="23164">
                  <c:v>31.887010627168099</c:v>
                </c:pt>
                <c:pt idx="23165">
                  <c:v>31.888387203347801</c:v>
                </c:pt>
                <c:pt idx="23166">
                  <c:v>31.889763779527598</c:v>
                </c:pt>
                <c:pt idx="23167">
                  <c:v>31.8911403557073</c:v>
                </c:pt>
                <c:pt idx="23168">
                  <c:v>31.892516931886998</c:v>
                </c:pt>
                <c:pt idx="23169">
                  <c:v>31.8938935080667</c:v>
                </c:pt>
                <c:pt idx="23170">
                  <c:v>31.895270084246501</c:v>
                </c:pt>
                <c:pt idx="23171">
                  <c:v>31.8966466604262</c:v>
                </c:pt>
                <c:pt idx="23172">
                  <c:v>31.898023236605901</c:v>
                </c:pt>
                <c:pt idx="23173">
                  <c:v>31.8993998127856</c:v>
                </c:pt>
                <c:pt idx="23174">
                  <c:v>31.900776388965401</c:v>
                </c:pt>
                <c:pt idx="23175">
                  <c:v>31.902152965145099</c:v>
                </c:pt>
                <c:pt idx="23176">
                  <c:v>31.903529541324801</c:v>
                </c:pt>
                <c:pt idx="23177">
                  <c:v>31.904906117504598</c:v>
                </c:pt>
                <c:pt idx="23178">
                  <c:v>31.9062826936843</c:v>
                </c:pt>
                <c:pt idx="23179">
                  <c:v>31.907659269863998</c:v>
                </c:pt>
                <c:pt idx="23180">
                  <c:v>31.9090358460437</c:v>
                </c:pt>
                <c:pt idx="23181">
                  <c:v>31.910412422223398</c:v>
                </c:pt>
                <c:pt idx="23182">
                  <c:v>31.9117889984032</c:v>
                </c:pt>
                <c:pt idx="23183">
                  <c:v>31.913165574582901</c:v>
                </c:pt>
                <c:pt idx="23184">
                  <c:v>31.9145421507626</c:v>
                </c:pt>
                <c:pt idx="23185">
                  <c:v>31.915918726942401</c:v>
                </c:pt>
                <c:pt idx="23186">
                  <c:v>31.917295303122099</c:v>
                </c:pt>
                <c:pt idx="23187">
                  <c:v>31.918671879301801</c:v>
                </c:pt>
                <c:pt idx="23188">
                  <c:v>31.920048455481499</c:v>
                </c:pt>
                <c:pt idx="23189">
                  <c:v>31.9214250316613</c:v>
                </c:pt>
                <c:pt idx="23190">
                  <c:v>31.922801607840999</c:v>
                </c:pt>
                <c:pt idx="23191">
                  <c:v>31.9241781840207</c:v>
                </c:pt>
                <c:pt idx="23192">
                  <c:v>31.925554760200399</c:v>
                </c:pt>
                <c:pt idx="23193">
                  <c:v>31.9269313363802</c:v>
                </c:pt>
                <c:pt idx="23194">
                  <c:v>31.928307912559902</c:v>
                </c:pt>
                <c:pt idx="23195">
                  <c:v>31.9296844887396</c:v>
                </c:pt>
                <c:pt idx="23196">
                  <c:v>31.931061064919302</c:v>
                </c:pt>
                <c:pt idx="23197">
                  <c:v>31.932437641099099</c:v>
                </c:pt>
                <c:pt idx="23198">
                  <c:v>31.933814217278801</c:v>
                </c:pt>
                <c:pt idx="23199">
                  <c:v>31.935190793458499</c:v>
                </c:pt>
                <c:pt idx="23200">
                  <c:v>31.936567369638201</c:v>
                </c:pt>
                <c:pt idx="23201">
                  <c:v>31.937943945817999</c:v>
                </c:pt>
                <c:pt idx="23202">
                  <c:v>31.939320521997701</c:v>
                </c:pt>
                <c:pt idx="23203">
                  <c:v>31.940697098177399</c:v>
                </c:pt>
                <c:pt idx="23204">
                  <c:v>31.942073674357101</c:v>
                </c:pt>
                <c:pt idx="23205">
                  <c:v>31.943450250536898</c:v>
                </c:pt>
                <c:pt idx="23206">
                  <c:v>31.9448268267166</c:v>
                </c:pt>
                <c:pt idx="23207">
                  <c:v>31.946203402896298</c:v>
                </c:pt>
                <c:pt idx="23208">
                  <c:v>31.947579979076099</c:v>
                </c:pt>
                <c:pt idx="23209">
                  <c:v>31.948956555255801</c:v>
                </c:pt>
                <c:pt idx="23210">
                  <c:v>31.950333131435499</c:v>
                </c:pt>
                <c:pt idx="23211">
                  <c:v>31.951709707615201</c:v>
                </c:pt>
                <c:pt idx="23212">
                  <c:v>31.953086283794999</c:v>
                </c:pt>
                <c:pt idx="23213">
                  <c:v>31.954462859974701</c:v>
                </c:pt>
                <c:pt idx="23214">
                  <c:v>31.955839436154399</c:v>
                </c:pt>
                <c:pt idx="23215">
                  <c:v>31.957216012334101</c:v>
                </c:pt>
                <c:pt idx="23216">
                  <c:v>31.958592588513898</c:v>
                </c:pt>
                <c:pt idx="23217">
                  <c:v>31.9599691646936</c:v>
                </c:pt>
                <c:pt idx="23218">
                  <c:v>31.961345740873298</c:v>
                </c:pt>
                <c:pt idx="23219">
                  <c:v>31.962722317053</c:v>
                </c:pt>
                <c:pt idx="23220">
                  <c:v>31.964098893232801</c:v>
                </c:pt>
                <c:pt idx="23221">
                  <c:v>31.9654754694125</c:v>
                </c:pt>
                <c:pt idx="23222">
                  <c:v>31.966852045592201</c:v>
                </c:pt>
                <c:pt idx="23223">
                  <c:v>31.9682286217719</c:v>
                </c:pt>
                <c:pt idx="23224">
                  <c:v>31.969605197951701</c:v>
                </c:pt>
                <c:pt idx="23225">
                  <c:v>31.970981774131399</c:v>
                </c:pt>
                <c:pt idx="23226">
                  <c:v>31.972358350311101</c:v>
                </c:pt>
                <c:pt idx="23227">
                  <c:v>31.973734926490799</c:v>
                </c:pt>
                <c:pt idx="23228">
                  <c:v>31.9751115026706</c:v>
                </c:pt>
                <c:pt idx="23229">
                  <c:v>31.976488078850299</c:v>
                </c:pt>
                <c:pt idx="23230">
                  <c:v>31.97786465503</c:v>
                </c:pt>
                <c:pt idx="23231">
                  <c:v>31.979241231209699</c:v>
                </c:pt>
                <c:pt idx="23232">
                  <c:v>31.9806178073895</c:v>
                </c:pt>
                <c:pt idx="23233">
                  <c:v>31.981994383569202</c:v>
                </c:pt>
                <c:pt idx="23234">
                  <c:v>31.9833709597489</c:v>
                </c:pt>
                <c:pt idx="23235">
                  <c:v>31.984747535928602</c:v>
                </c:pt>
                <c:pt idx="23236">
                  <c:v>31.986124112108399</c:v>
                </c:pt>
                <c:pt idx="23237">
                  <c:v>31.987500688288101</c:v>
                </c:pt>
                <c:pt idx="23238">
                  <c:v>31.988877264467799</c:v>
                </c:pt>
                <c:pt idx="23239">
                  <c:v>31.990253840647501</c:v>
                </c:pt>
                <c:pt idx="23240">
                  <c:v>31.991630416827299</c:v>
                </c:pt>
                <c:pt idx="23241">
                  <c:v>31.993006993007</c:v>
                </c:pt>
                <c:pt idx="23242">
                  <c:v>31.994383569186699</c:v>
                </c:pt>
                <c:pt idx="23243">
                  <c:v>31.9957601453665</c:v>
                </c:pt>
                <c:pt idx="23244">
                  <c:v>31.997136721546202</c:v>
                </c:pt>
                <c:pt idx="23245">
                  <c:v>31.9985132977259</c:v>
                </c:pt>
                <c:pt idx="23246">
                  <c:v>31.999889873905602</c:v>
                </c:pt>
                <c:pt idx="23247">
                  <c:v>32.001266450085403</c:v>
                </c:pt>
                <c:pt idx="23248">
                  <c:v>32.002643026265098</c:v>
                </c:pt>
                <c:pt idx="23249">
                  <c:v>32.004019602444799</c:v>
                </c:pt>
                <c:pt idx="23250">
                  <c:v>32.005396178624501</c:v>
                </c:pt>
                <c:pt idx="23251">
                  <c:v>32.006772754804302</c:v>
                </c:pt>
                <c:pt idx="23252">
                  <c:v>32.008149330983997</c:v>
                </c:pt>
                <c:pt idx="23253">
                  <c:v>32.009525907163699</c:v>
                </c:pt>
                <c:pt idx="23254">
                  <c:v>32.010902483343401</c:v>
                </c:pt>
                <c:pt idx="23255">
                  <c:v>32.012279059523202</c:v>
                </c:pt>
                <c:pt idx="23256">
                  <c:v>32.013655635702897</c:v>
                </c:pt>
                <c:pt idx="23257">
                  <c:v>32.015032211882598</c:v>
                </c:pt>
                <c:pt idx="23258">
                  <c:v>32.0164087880623</c:v>
                </c:pt>
                <c:pt idx="23259">
                  <c:v>32.017785364242101</c:v>
                </c:pt>
                <c:pt idx="23260">
                  <c:v>32.019161940421803</c:v>
                </c:pt>
                <c:pt idx="23261">
                  <c:v>32.020538516601498</c:v>
                </c:pt>
                <c:pt idx="23262">
                  <c:v>32.0219150927812</c:v>
                </c:pt>
                <c:pt idx="23263">
                  <c:v>32.023291668961001</c:v>
                </c:pt>
                <c:pt idx="23264">
                  <c:v>32.024668245140703</c:v>
                </c:pt>
                <c:pt idx="23265">
                  <c:v>32.026044821320397</c:v>
                </c:pt>
                <c:pt idx="23266">
                  <c:v>32.027421397500099</c:v>
                </c:pt>
                <c:pt idx="23267">
                  <c:v>32.0287979736799</c:v>
                </c:pt>
                <c:pt idx="23268">
                  <c:v>32.030174549859602</c:v>
                </c:pt>
                <c:pt idx="23269">
                  <c:v>32.031551126039297</c:v>
                </c:pt>
                <c:pt idx="23270">
                  <c:v>32.032927702219098</c:v>
                </c:pt>
                <c:pt idx="23271">
                  <c:v>32.0343042783988</c:v>
                </c:pt>
                <c:pt idx="23272">
                  <c:v>32.035680854578501</c:v>
                </c:pt>
                <c:pt idx="23273">
                  <c:v>32.037057430758203</c:v>
                </c:pt>
                <c:pt idx="23274">
                  <c:v>32.038434006937997</c:v>
                </c:pt>
                <c:pt idx="23275">
                  <c:v>32.039810583117699</c:v>
                </c:pt>
                <c:pt idx="23276">
                  <c:v>32.041187159297401</c:v>
                </c:pt>
                <c:pt idx="23277">
                  <c:v>32.042563735477103</c:v>
                </c:pt>
                <c:pt idx="23278">
                  <c:v>32.043940311656897</c:v>
                </c:pt>
                <c:pt idx="23279">
                  <c:v>32.045316887836599</c:v>
                </c:pt>
                <c:pt idx="23280">
                  <c:v>32.0466934640163</c:v>
                </c:pt>
                <c:pt idx="23281">
                  <c:v>32.048070040196002</c:v>
                </c:pt>
                <c:pt idx="23282">
                  <c:v>32.049446616375803</c:v>
                </c:pt>
                <c:pt idx="23283">
                  <c:v>32.050823192555498</c:v>
                </c:pt>
                <c:pt idx="23284">
                  <c:v>32.0521997687352</c:v>
                </c:pt>
                <c:pt idx="23285">
                  <c:v>32.053576344914902</c:v>
                </c:pt>
                <c:pt idx="23286">
                  <c:v>32.054952921094703</c:v>
                </c:pt>
                <c:pt idx="23287">
                  <c:v>32.056329497274398</c:v>
                </c:pt>
                <c:pt idx="23288">
                  <c:v>32.057706073454099</c:v>
                </c:pt>
                <c:pt idx="23289">
                  <c:v>32.059082649633801</c:v>
                </c:pt>
                <c:pt idx="23290">
                  <c:v>32.060459225813602</c:v>
                </c:pt>
                <c:pt idx="23291">
                  <c:v>32.061835801993297</c:v>
                </c:pt>
                <c:pt idx="23292">
                  <c:v>32.063212378172999</c:v>
                </c:pt>
                <c:pt idx="23293">
                  <c:v>32.064588954352701</c:v>
                </c:pt>
                <c:pt idx="23294">
                  <c:v>32.065965530532502</c:v>
                </c:pt>
                <c:pt idx="23295">
                  <c:v>32.067342106712204</c:v>
                </c:pt>
                <c:pt idx="23296">
                  <c:v>32.068718682891898</c:v>
                </c:pt>
                <c:pt idx="23297">
                  <c:v>32.0700952590716</c:v>
                </c:pt>
                <c:pt idx="23298">
                  <c:v>32.071471835251401</c:v>
                </c:pt>
                <c:pt idx="23299">
                  <c:v>32.072848411431103</c:v>
                </c:pt>
                <c:pt idx="23300">
                  <c:v>32.074224987610798</c:v>
                </c:pt>
                <c:pt idx="23301">
                  <c:v>32.075601563790499</c:v>
                </c:pt>
                <c:pt idx="23302">
                  <c:v>32.076978139970301</c:v>
                </c:pt>
                <c:pt idx="23303">
                  <c:v>32.078354716150002</c:v>
                </c:pt>
                <c:pt idx="23304">
                  <c:v>32.079731292329697</c:v>
                </c:pt>
                <c:pt idx="23305">
                  <c:v>32.081107868509498</c:v>
                </c:pt>
                <c:pt idx="23306">
                  <c:v>32.0824844446892</c:v>
                </c:pt>
                <c:pt idx="23307">
                  <c:v>32.083861020868902</c:v>
                </c:pt>
                <c:pt idx="23308">
                  <c:v>32.085237597048597</c:v>
                </c:pt>
                <c:pt idx="23309">
                  <c:v>32.086614173228398</c:v>
                </c:pt>
                <c:pt idx="23310">
                  <c:v>32.0879907494081</c:v>
                </c:pt>
                <c:pt idx="23311">
                  <c:v>32.089367325587801</c:v>
                </c:pt>
                <c:pt idx="23312">
                  <c:v>32.090743901767503</c:v>
                </c:pt>
                <c:pt idx="23313">
                  <c:v>32.092120477947297</c:v>
                </c:pt>
                <c:pt idx="23314">
                  <c:v>32.093497054126999</c:v>
                </c:pt>
                <c:pt idx="23315">
                  <c:v>32.094873630306701</c:v>
                </c:pt>
                <c:pt idx="23316">
                  <c:v>32.096250206486403</c:v>
                </c:pt>
                <c:pt idx="23317">
                  <c:v>32.097626782666197</c:v>
                </c:pt>
                <c:pt idx="23318">
                  <c:v>32.099003358845899</c:v>
                </c:pt>
                <c:pt idx="23319">
                  <c:v>32.1003799350256</c:v>
                </c:pt>
                <c:pt idx="23320">
                  <c:v>32.101756511205302</c:v>
                </c:pt>
                <c:pt idx="23321">
                  <c:v>32.103133087385103</c:v>
                </c:pt>
                <c:pt idx="23322">
                  <c:v>32.104509663564798</c:v>
                </c:pt>
                <c:pt idx="23323">
                  <c:v>32.1058862397445</c:v>
                </c:pt>
                <c:pt idx="23324">
                  <c:v>32.107262815924202</c:v>
                </c:pt>
                <c:pt idx="23325">
                  <c:v>32.108639392104003</c:v>
                </c:pt>
                <c:pt idx="23326">
                  <c:v>32.110015968283697</c:v>
                </c:pt>
                <c:pt idx="23327">
                  <c:v>32.111392544463399</c:v>
                </c:pt>
                <c:pt idx="23328">
                  <c:v>32.112769120643101</c:v>
                </c:pt>
                <c:pt idx="23329">
                  <c:v>32.114145696822902</c:v>
                </c:pt>
                <c:pt idx="23330">
                  <c:v>32.115522273002597</c:v>
                </c:pt>
                <c:pt idx="23331">
                  <c:v>32.116898849182299</c:v>
                </c:pt>
                <c:pt idx="23332">
                  <c:v>32.1182754253621</c:v>
                </c:pt>
                <c:pt idx="23333">
                  <c:v>32.119652001541802</c:v>
                </c:pt>
                <c:pt idx="23334">
                  <c:v>32.121028577721503</c:v>
                </c:pt>
                <c:pt idx="23335">
                  <c:v>32.122405153901198</c:v>
                </c:pt>
                <c:pt idx="23336">
                  <c:v>32.1237817300809</c:v>
                </c:pt>
                <c:pt idx="23337">
                  <c:v>32.125158306260701</c:v>
                </c:pt>
                <c:pt idx="23338">
                  <c:v>32.126534882440403</c:v>
                </c:pt>
                <c:pt idx="23339">
                  <c:v>32.127911458620098</c:v>
                </c:pt>
                <c:pt idx="23340">
                  <c:v>32.129288034799899</c:v>
                </c:pt>
                <c:pt idx="23341">
                  <c:v>32.130664610979601</c:v>
                </c:pt>
                <c:pt idx="23342">
                  <c:v>32.132041187159302</c:v>
                </c:pt>
                <c:pt idx="23343">
                  <c:v>32.133417763338997</c:v>
                </c:pt>
                <c:pt idx="23344">
                  <c:v>32.134794339518798</c:v>
                </c:pt>
                <c:pt idx="23345">
                  <c:v>32.1361709156985</c:v>
                </c:pt>
                <c:pt idx="23346">
                  <c:v>32.137547491878202</c:v>
                </c:pt>
                <c:pt idx="23347">
                  <c:v>32.138924068057896</c:v>
                </c:pt>
                <c:pt idx="23348">
                  <c:v>32.140300644237698</c:v>
                </c:pt>
                <c:pt idx="23349">
                  <c:v>32.141677220417399</c:v>
                </c:pt>
                <c:pt idx="23350">
                  <c:v>32.143053796597101</c:v>
                </c:pt>
                <c:pt idx="23351">
                  <c:v>32.144430372776803</c:v>
                </c:pt>
                <c:pt idx="23352">
                  <c:v>32.145806948956597</c:v>
                </c:pt>
                <c:pt idx="23353">
                  <c:v>32.147183525136299</c:v>
                </c:pt>
                <c:pt idx="23354">
                  <c:v>32.148560101316001</c:v>
                </c:pt>
                <c:pt idx="23355">
                  <c:v>32.149936677495702</c:v>
                </c:pt>
                <c:pt idx="23356">
                  <c:v>32.151313253675497</c:v>
                </c:pt>
                <c:pt idx="23357">
                  <c:v>32.152689829855198</c:v>
                </c:pt>
                <c:pt idx="23358">
                  <c:v>32.1540664060349</c:v>
                </c:pt>
                <c:pt idx="23359">
                  <c:v>32.155442982214602</c:v>
                </c:pt>
                <c:pt idx="23360">
                  <c:v>32.156819558394403</c:v>
                </c:pt>
                <c:pt idx="23361">
                  <c:v>32.158196134574098</c:v>
                </c:pt>
                <c:pt idx="23362">
                  <c:v>32.1595727107538</c:v>
                </c:pt>
                <c:pt idx="23363">
                  <c:v>32.160949286933501</c:v>
                </c:pt>
                <c:pt idx="23364">
                  <c:v>32.162325863113303</c:v>
                </c:pt>
                <c:pt idx="23365">
                  <c:v>32.163702439292997</c:v>
                </c:pt>
                <c:pt idx="23366">
                  <c:v>32.165079015472699</c:v>
                </c:pt>
                <c:pt idx="23367">
                  <c:v>32.1664555916525</c:v>
                </c:pt>
                <c:pt idx="23368">
                  <c:v>32.167832167832202</c:v>
                </c:pt>
                <c:pt idx="23369">
                  <c:v>32.169208744011897</c:v>
                </c:pt>
                <c:pt idx="23370">
                  <c:v>32.170585320191599</c:v>
                </c:pt>
                <c:pt idx="23371">
                  <c:v>32.1719618963714</c:v>
                </c:pt>
                <c:pt idx="23372">
                  <c:v>32.173338472551102</c:v>
                </c:pt>
                <c:pt idx="23373">
                  <c:v>32.174715048730803</c:v>
                </c:pt>
                <c:pt idx="23374">
                  <c:v>32.176091624910498</c:v>
                </c:pt>
                <c:pt idx="23375">
                  <c:v>32.177468201090299</c:v>
                </c:pt>
                <c:pt idx="23376">
                  <c:v>32.178844777270001</c:v>
                </c:pt>
                <c:pt idx="23377">
                  <c:v>32.180221353449703</c:v>
                </c:pt>
                <c:pt idx="23378">
                  <c:v>32.181597929629397</c:v>
                </c:pt>
                <c:pt idx="23379">
                  <c:v>32.182974505809199</c:v>
                </c:pt>
                <c:pt idx="23380">
                  <c:v>32.1843510819889</c:v>
                </c:pt>
                <c:pt idx="23381">
                  <c:v>32.185727658168602</c:v>
                </c:pt>
                <c:pt idx="23382">
                  <c:v>32.187104234348297</c:v>
                </c:pt>
                <c:pt idx="23383">
                  <c:v>32.188480810528098</c:v>
                </c:pt>
                <c:pt idx="23384">
                  <c:v>32.1898573867078</c:v>
                </c:pt>
                <c:pt idx="23385">
                  <c:v>32.191233962887502</c:v>
                </c:pt>
                <c:pt idx="23386">
                  <c:v>32.192610539067203</c:v>
                </c:pt>
                <c:pt idx="23387">
                  <c:v>32.193987115246998</c:v>
                </c:pt>
                <c:pt idx="23388">
                  <c:v>32.195363691426699</c:v>
                </c:pt>
                <c:pt idx="23389">
                  <c:v>32.196740267606401</c:v>
                </c:pt>
                <c:pt idx="23390">
                  <c:v>32.198116843786103</c:v>
                </c:pt>
                <c:pt idx="23391">
                  <c:v>32.199493419965897</c:v>
                </c:pt>
                <c:pt idx="23392">
                  <c:v>32.200869996145599</c:v>
                </c:pt>
                <c:pt idx="23393">
                  <c:v>32.202246572325301</c:v>
                </c:pt>
                <c:pt idx="23394">
                  <c:v>32.203623148505002</c:v>
                </c:pt>
                <c:pt idx="23395">
                  <c:v>32.204999724684797</c:v>
                </c:pt>
                <c:pt idx="23396">
                  <c:v>32.206376300864498</c:v>
                </c:pt>
                <c:pt idx="23397">
                  <c:v>32.2077528770442</c:v>
                </c:pt>
                <c:pt idx="23398">
                  <c:v>32.209129453223902</c:v>
                </c:pt>
                <c:pt idx="23399">
                  <c:v>32.210506029403703</c:v>
                </c:pt>
                <c:pt idx="23400">
                  <c:v>32.211882605583398</c:v>
                </c:pt>
                <c:pt idx="23401">
                  <c:v>32.2132591817631</c:v>
                </c:pt>
                <c:pt idx="23402">
                  <c:v>32.214635757942901</c:v>
                </c:pt>
                <c:pt idx="23403">
                  <c:v>32.216012334122603</c:v>
                </c:pt>
                <c:pt idx="23404">
                  <c:v>32.217388910302297</c:v>
                </c:pt>
                <c:pt idx="23405">
                  <c:v>32.218765486481999</c:v>
                </c:pt>
                <c:pt idx="23406">
                  <c:v>32.2201420626618</c:v>
                </c:pt>
                <c:pt idx="23407">
                  <c:v>32.221518638841502</c:v>
                </c:pt>
                <c:pt idx="23408">
                  <c:v>32.222895215021197</c:v>
                </c:pt>
                <c:pt idx="23409">
                  <c:v>32.224271791200898</c:v>
                </c:pt>
                <c:pt idx="23410">
                  <c:v>32.2256483673807</c:v>
                </c:pt>
                <c:pt idx="23411">
                  <c:v>32.227024943560401</c:v>
                </c:pt>
                <c:pt idx="23412">
                  <c:v>32.228401519740103</c:v>
                </c:pt>
                <c:pt idx="23413">
                  <c:v>32.229778095919798</c:v>
                </c:pt>
                <c:pt idx="23414">
                  <c:v>32.231154672099599</c:v>
                </c:pt>
                <c:pt idx="23415">
                  <c:v>32.232531248279301</c:v>
                </c:pt>
                <c:pt idx="23416">
                  <c:v>32.233907824459003</c:v>
                </c:pt>
                <c:pt idx="23417">
                  <c:v>32.235284400638697</c:v>
                </c:pt>
                <c:pt idx="23418">
                  <c:v>32.236660976818499</c:v>
                </c:pt>
                <c:pt idx="23419">
                  <c:v>32.2380375529982</c:v>
                </c:pt>
                <c:pt idx="23420">
                  <c:v>32.239414129177902</c:v>
                </c:pt>
                <c:pt idx="23421">
                  <c:v>32.240790705357597</c:v>
                </c:pt>
                <c:pt idx="23422">
                  <c:v>32.242167281537398</c:v>
                </c:pt>
                <c:pt idx="23423">
                  <c:v>32.2435438577171</c:v>
                </c:pt>
                <c:pt idx="23424">
                  <c:v>32.244920433896802</c:v>
                </c:pt>
                <c:pt idx="23425">
                  <c:v>32.246297010076503</c:v>
                </c:pt>
                <c:pt idx="23426">
                  <c:v>32.247673586256298</c:v>
                </c:pt>
                <c:pt idx="23427">
                  <c:v>32.249050162435999</c:v>
                </c:pt>
                <c:pt idx="23428">
                  <c:v>32.250426738615701</c:v>
                </c:pt>
                <c:pt idx="23429">
                  <c:v>32.251803314795403</c:v>
                </c:pt>
                <c:pt idx="23430">
                  <c:v>32.253179890975197</c:v>
                </c:pt>
                <c:pt idx="23431">
                  <c:v>32.254556467154899</c:v>
                </c:pt>
                <c:pt idx="23432">
                  <c:v>32.255933043334601</c:v>
                </c:pt>
                <c:pt idx="23433">
                  <c:v>32.257309619514402</c:v>
                </c:pt>
                <c:pt idx="23434">
                  <c:v>32.258686195694096</c:v>
                </c:pt>
                <c:pt idx="23435">
                  <c:v>32.260062771873798</c:v>
                </c:pt>
                <c:pt idx="23436">
                  <c:v>32.2614393480535</c:v>
                </c:pt>
                <c:pt idx="23437">
                  <c:v>32.262815924233301</c:v>
                </c:pt>
                <c:pt idx="23438">
                  <c:v>32.264192500413003</c:v>
                </c:pt>
                <c:pt idx="23439">
                  <c:v>32.265569076592698</c:v>
                </c:pt>
                <c:pt idx="23440">
                  <c:v>32.266945652772399</c:v>
                </c:pt>
                <c:pt idx="23441">
                  <c:v>32.268322228952201</c:v>
                </c:pt>
                <c:pt idx="23442">
                  <c:v>32.269698805131902</c:v>
                </c:pt>
                <c:pt idx="23443">
                  <c:v>32.271075381311597</c:v>
                </c:pt>
                <c:pt idx="23444">
                  <c:v>32.272451957491299</c:v>
                </c:pt>
                <c:pt idx="23445">
                  <c:v>32.2738285336711</c:v>
                </c:pt>
                <c:pt idx="23446">
                  <c:v>32.275205109850802</c:v>
                </c:pt>
                <c:pt idx="23447">
                  <c:v>32.276581686030497</c:v>
                </c:pt>
                <c:pt idx="23448">
                  <c:v>32.277958262210198</c:v>
                </c:pt>
                <c:pt idx="23449">
                  <c:v>32.27933483839</c:v>
                </c:pt>
                <c:pt idx="23450">
                  <c:v>32.280711414569701</c:v>
                </c:pt>
                <c:pt idx="23451">
                  <c:v>32.282087990749403</c:v>
                </c:pt>
                <c:pt idx="23452">
                  <c:v>32.283464566929098</c:v>
                </c:pt>
                <c:pt idx="23453">
                  <c:v>32.284841143108899</c:v>
                </c:pt>
                <c:pt idx="23454">
                  <c:v>32.286217719288601</c:v>
                </c:pt>
                <c:pt idx="23455">
                  <c:v>32.287594295468303</c:v>
                </c:pt>
                <c:pt idx="23456">
                  <c:v>32.288970871647997</c:v>
                </c:pt>
                <c:pt idx="23457">
                  <c:v>32.290347447827799</c:v>
                </c:pt>
                <c:pt idx="23458">
                  <c:v>32.2917240240075</c:v>
                </c:pt>
                <c:pt idx="23459">
                  <c:v>32.293100600187202</c:v>
                </c:pt>
                <c:pt idx="23460">
                  <c:v>32.294477176367003</c:v>
                </c:pt>
                <c:pt idx="23461">
                  <c:v>32.295853752546698</c:v>
                </c:pt>
                <c:pt idx="23462">
                  <c:v>32.2972303287264</c:v>
                </c:pt>
                <c:pt idx="23463">
                  <c:v>32.298606904906102</c:v>
                </c:pt>
                <c:pt idx="23464">
                  <c:v>32.299983481085803</c:v>
                </c:pt>
                <c:pt idx="23465">
                  <c:v>32.301360057265597</c:v>
                </c:pt>
                <c:pt idx="23466">
                  <c:v>32.302736633445299</c:v>
                </c:pt>
                <c:pt idx="23467">
                  <c:v>32.304113209625001</c:v>
                </c:pt>
                <c:pt idx="23468">
                  <c:v>32.305489785804802</c:v>
                </c:pt>
                <c:pt idx="23469">
                  <c:v>32.306866361984497</c:v>
                </c:pt>
                <c:pt idx="23470">
                  <c:v>32.308242938164199</c:v>
                </c:pt>
                <c:pt idx="23471">
                  <c:v>32.3096195143439</c:v>
                </c:pt>
                <c:pt idx="23472">
                  <c:v>32.310996090523702</c:v>
                </c:pt>
                <c:pt idx="23473">
                  <c:v>32.312372666703403</c:v>
                </c:pt>
                <c:pt idx="23474">
                  <c:v>32.313749242883098</c:v>
                </c:pt>
                <c:pt idx="23475">
                  <c:v>32.3151258190628</c:v>
                </c:pt>
                <c:pt idx="23476">
                  <c:v>32.316502395242601</c:v>
                </c:pt>
                <c:pt idx="23477">
                  <c:v>32.317878971422303</c:v>
                </c:pt>
                <c:pt idx="23478">
                  <c:v>32.319255547601998</c:v>
                </c:pt>
                <c:pt idx="23479">
                  <c:v>32.320632123781699</c:v>
                </c:pt>
                <c:pt idx="23480">
                  <c:v>32.322008699961501</c:v>
                </c:pt>
                <c:pt idx="23481">
                  <c:v>32.323385276141202</c:v>
                </c:pt>
                <c:pt idx="23482">
                  <c:v>32.324761852320897</c:v>
                </c:pt>
                <c:pt idx="23483">
                  <c:v>32.326138428500599</c:v>
                </c:pt>
                <c:pt idx="23484">
                  <c:v>32.3275150046804</c:v>
                </c:pt>
                <c:pt idx="23485">
                  <c:v>32.328891580860102</c:v>
                </c:pt>
                <c:pt idx="23486">
                  <c:v>32.330268157039797</c:v>
                </c:pt>
                <c:pt idx="23487">
                  <c:v>32.331644733219498</c:v>
                </c:pt>
                <c:pt idx="23488">
                  <c:v>32.3330213093993</c:v>
                </c:pt>
                <c:pt idx="23489">
                  <c:v>32.334397885579001</c:v>
                </c:pt>
                <c:pt idx="23490">
                  <c:v>32.335774461758703</c:v>
                </c:pt>
                <c:pt idx="23491">
                  <c:v>32.337151037938398</c:v>
                </c:pt>
                <c:pt idx="23492">
                  <c:v>32.338527614118199</c:v>
                </c:pt>
                <c:pt idx="23493">
                  <c:v>32.339904190297901</c:v>
                </c:pt>
                <c:pt idx="23494">
                  <c:v>32.341280766477603</c:v>
                </c:pt>
                <c:pt idx="23495">
                  <c:v>32.342657342657397</c:v>
                </c:pt>
                <c:pt idx="23496">
                  <c:v>32.344033918837098</c:v>
                </c:pt>
                <c:pt idx="23497">
                  <c:v>32.3454104950168</c:v>
                </c:pt>
                <c:pt idx="23498">
                  <c:v>32.346787071196502</c:v>
                </c:pt>
                <c:pt idx="23499">
                  <c:v>32.348163647376303</c:v>
                </c:pt>
                <c:pt idx="23500">
                  <c:v>32.349540223555998</c:v>
                </c:pt>
                <c:pt idx="23501">
                  <c:v>32.3509167997357</c:v>
                </c:pt>
                <c:pt idx="23502">
                  <c:v>32.352293375915401</c:v>
                </c:pt>
                <c:pt idx="23503">
                  <c:v>32.353669952095203</c:v>
                </c:pt>
                <c:pt idx="23504">
                  <c:v>32.355046528274897</c:v>
                </c:pt>
                <c:pt idx="23505">
                  <c:v>32.356423104454599</c:v>
                </c:pt>
                <c:pt idx="23506">
                  <c:v>32.357799680634301</c:v>
                </c:pt>
                <c:pt idx="23507">
                  <c:v>32.359176256814102</c:v>
                </c:pt>
                <c:pt idx="23508">
                  <c:v>32.360552832993797</c:v>
                </c:pt>
                <c:pt idx="23509">
                  <c:v>32.361929409173499</c:v>
                </c:pt>
                <c:pt idx="23510">
                  <c:v>32.3633059853532</c:v>
                </c:pt>
                <c:pt idx="23511">
                  <c:v>32.364682561533002</c:v>
                </c:pt>
                <c:pt idx="23512">
                  <c:v>32.366059137712703</c:v>
                </c:pt>
                <c:pt idx="23513">
                  <c:v>32.367435713892398</c:v>
                </c:pt>
                <c:pt idx="23514">
                  <c:v>32.3688122900721</c:v>
                </c:pt>
                <c:pt idx="23515">
                  <c:v>32.370188866251901</c:v>
                </c:pt>
                <c:pt idx="23516">
                  <c:v>32.371565442431603</c:v>
                </c:pt>
                <c:pt idx="23517">
                  <c:v>32.372942018611297</c:v>
                </c:pt>
                <c:pt idx="23518">
                  <c:v>32.374318594790999</c:v>
                </c:pt>
                <c:pt idx="23519">
                  <c:v>32.375695170970801</c:v>
                </c:pt>
                <c:pt idx="23520">
                  <c:v>32.377071747150502</c:v>
                </c:pt>
                <c:pt idx="23521">
                  <c:v>32.378448323330197</c:v>
                </c:pt>
                <c:pt idx="23522">
                  <c:v>32.379824899509998</c:v>
                </c:pt>
                <c:pt idx="23523">
                  <c:v>32.3812014756897</c:v>
                </c:pt>
                <c:pt idx="23524">
                  <c:v>32.382578051869402</c:v>
                </c:pt>
                <c:pt idx="23525">
                  <c:v>32.383954628049104</c:v>
                </c:pt>
                <c:pt idx="23526">
                  <c:v>32.385331204228898</c:v>
                </c:pt>
                <c:pt idx="23527">
                  <c:v>32.386707780408599</c:v>
                </c:pt>
                <c:pt idx="23528">
                  <c:v>32.388084356588301</c:v>
                </c:pt>
                <c:pt idx="23529">
                  <c:v>32.389460932768003</c:v>
                </c:pt>
                <c:pt idx="23530">
                  <c:v>32.390837508947797</c:v>
                </c:pt>
                <c:pt idx="23531">
                  <c:v>32.392214085127499</c:v>
                </c:pt>
                <c:pt idx="23532">
                  <c:v>32.393590661307201</c:v>
                </c:pt>
                <c:pt idx="23533">
                  <c:v>32.394967237486902</c:v>
                </c:pt>
                <c:pt idx="23534">
                  <c:v>32.396343813666697</c:v>
                </c:pt>
                <c:pt idx="23535">
                  <c:v>32.397720389846398</c:v>
                </c:pt>
                <c:pt idx="23536">
                  <c:v>32.3990969660261</c:v>
                </c:pt>
                <c:pt idx="23537">
                  <c:v>32.400473542205802</c:v>
                </c:pt>
                <c:pt idx="23538">
                  <c:v>32.401850118385603</c:v>
                </c:pt>
                <c:pt idx="23539">
                  <c:v>32.403226694565298</c:v>
                </c:pt>
                <c:pt idx="23540">
                  <c:v>32.404603270745</c:v>
                </c:pt>
                <c:pt idx="23541">
                  <c:v>32.405979846924701</c:v>
                </c:pt>
                <c:pt idx="23542">
                  <c:v>32.407356423104503</c:v>
                </c:pt>
                <c:pt idx="23543">
                  <c:v>32.408732999284197</c:v>
                </c:pt>
                <c:pt idx="23544">
                  <c:v>32.410109575463899</c:v>
                </c:pt>
                <c:pt idx="23545">
                  <c:v>32.411486151643601</c:v>
                </c:pt>
                <c:pt idx="23546">
                  <c:v>32.412862727823402</c:v>
                </c:pt>
                <c:pt idx="23547">
                  <c:v>32.414239304003097</c:v>
                </c:pt>
                <c:pt idx="23548">
                  <c:v>32.415615880182798</c:v>
                </c:pt>
                <c:pt idx="23549">
                  <c:v>32.4169924563625</c:v>
                </c:pt>
                <c:pt idx="23550">
                  <c:v>32.418369032542302</c:v>
                </c:pt>
                <c:pt idx="23551">
                  <c:v>32.419745608722003</c:v>
                </c:pt>
                <c:pt idx="23552">
                  <c:v>32.421122184901698</c:v>
                </c:pt>
                <c:pt idx="23553">
                  <c:v>32.4224987610814</c:v>
                </c:pt>
                <c:pt idx="23554">
                  <c:v>32.423875337261201</c:v>
                </c:pt>
                <c:pt idx="23555">
                  <c:v>32.425251913440903</c:v>
                </c:pt>
                <c:pt idx="23556">
                  <c:v>32.426628489620597</c:v>
                </c:pt>
                <c:pt idx="23557">
                  <c:v>32.428005065800399</c:v>
                </c:pt>
                <c:pt idx="23558">
                  <c:v>32.4293816419801</c:v>
                </c:pt>
                <c:pt idx="23559">
                  <c:v>32.430758218159802</c:v>
                </c:pt>
                <c:pt idx="23560">
                  <c:v>32.432134794339497</c:v>
                </c:pt>
                <c:pt idx="23561">
                  <c:v>32.433511370519298</c:v>
                </c:pt>
                <c:pt idx="23562">
                  <c:v>32.434887946699</c:v>
                </c:pt>
                <c:pt idx="23563">
                  <c:v>32.436264522878702</c:v>
                </c:pt>
                <c:pt idx="23564">
                  <c:v>32.437641099058403</c:v>
                </c:pt>
                <c:pt idx="23565">
                  <c:v>32.439017675238198</c:v>
                </c:pt>
                <c:pt idx="23566">
                  <c:v>32.440394251417899</c:v>
                </c:pt>
                <c:pt idx="23567">
                  <c:v>32.441770827597601</c:v>
                </c:pt>
                <c:pt idx="23568">
                  <c:v>32.443147403777303</c:v>
                </c:pt>
                <c:pt idx="23569">
                  <c:v>32.444523979957097</c:v>
                </c:pt>
                <c:pt idx="23570">
                  <c:v>32.445900556136799</c:v>
                </c:pt>
                <c:pt idx="23571">
                  <c:v>32.447277132316501</c:v>
                </c:pt>
                <c:pt idx="23572">
                  <c:v>32.448653708496202</c:v>
                </c:pt>
                <c:pt idx="23573">
                  <c:v>32.450030284675996</c:v>
                </c:pt>
                <c:pt idx="23574">
                  <c:v>32.451406860855698</c:v>
                </c:pt>
                <c:pt idx="23575">
                  <c:v>32.4527834370354</c:v>
                </c:pt>
                <c:pt idx="23576">
                  <c:v>32.454160013215102</c:v>
                </c:pt>
                <c:pt idx="23577">
                  <c:v>32.455536589394903</c:v>
                </c:pt>
                <c:pt idx="23578">
                  <c:v>32.456913165574598</c:v>
                </c:pt>
                <c:pt idx="23579">
                  <c:v>32.458289741754299</c:v>
                </c:pt>
                <c:pt idx="23580">
                  <c:v>32.459666317934001</c:v>
                </c:pt>
                <c:pt idx="23581">
                  <c:v>32.461042894113803</c:v>
                </c:pt>
                <c:pt idx="23582">
                  <c:v>32.462419470293497</c:v>
                </c:pt>
                <c:pt idx="23583">
                  <c:v>32.463796046473199</c:v>
                </c:pt>
                <c:pt idx="23584">
                  <c:v>32.465172622652901</c:v>
                </c:pt>
                <c:pt idx="23585">
                  <c:v>32.466549198832702</c:v>
                </c:pt>
                <c:pt idx="23586">
                  <c:v>32.467925775012397</c:v>
                </c:pt>
                <c:pt idx="23587">
                  <c:v>32.469302351192098</c:v>
                </c:pt>
                <c:pt idx="23588">
                  <c:v>32.4706789273719</c:v>
                </c:pt>
                <c:pt idx="23589">
                  <c:v>32.472055503551601</c:v>
                </c:pt>
                <c:pt idx="23590">
                  <c:v>32.473432079731303</c:v>
                </c:pt>
                <c:pt idx="23591">
                  <c:v>32.474808655910998</c:v>
                </c:pt>
                <c:pt idx="23592">
                  <c:v>32.476185232090799</c:v>
                </c:pt>
                <c:pt idx="23593">
                  <c:v>32.477561808270501</c:v>
                </c:pt>
                <c:pt idx="23594">
                  <c:v>32.478938384450203</c:v>
                </c:pt>
                <c:pt idx="23595">
                  <c:v>32.480314960629897</c:v>
                </c:pt>
                <c:pt idx="23596">
                  <c:v>32.481691536809699</c:v>
                </c:pt>
                <c:pt idx="23597">
                  <c:v>32.4830681129894</c:v>
                </c:pt>
                <c:pt idx="23598">
                  <c:v>32.484444689169102</c:v>
                </c:pt>
                <c:pt idx="23599">
                  <c:v>32.485821265348797</c:v>
                </c:pt>
                <c:pt idx="23600">
                  <c:v>32.487197841528598</c:v>
                </c:pt>
                <c:pt idx="23601">
                  <c:v>32.4885744177083</c:v>
                </c:pt>
                <c:pt idx="23602">
                  <c:v>32.489950993888002</c:v>
                </c:pt>
                <c:pt idx="23603">
                  <c:v>32.491327570067703</c:v>
                </c:pt>
                <c:pt idx="23604">
                  <c:v>32.492704146247497</c:v>
                </c:pt>
                <c:pt idx="23605">
                  <c:v>32.494080722427199</c:v>
                </c:pt>
                <c:pt idx="23606">
                  <c:v>32.495457298606901</c:v>
                </c:pt>
                <c:pt idx="23607">
                  <c:v>32.496833874786603</c:v>
                </c:pt>
                <c:pt idx="23608">
                  <c:v>32.498210450966397</c:v>
                </c:pt>
                <c:pt idx="23609">
                  <c:v>32.499587027146099</c:v>
                </c:pt>
                <c:pt idx="23610">
                  <c:v>32.5009636033258</c:v>
                </c:pt>
                <c:pt idx="23611">
                  <c:v>32.502340179505502</c:v>
                </c:pt>
                <c:pt idx="23612">
                  <c:v>32.503716755685303</c:v>
                </c:pt>
                <c:pt idx="23613">
                  <c:v>32.505093331864998</c:v>
                </c:pt>
                <c:pt idx="23614">
                  <c:v>32.5064699080447</c:v>
                </c:pt>
                <c:pt idx="23615">
                  <c:v>32.507846484224402</c:v>
                </c:pt>
                <c:pt idx="23616">
                  <c:v>32.509223060404203</c:v>
                </c:pt>
                <c:pt idx="23617">
                  <c:v>32.510599636583898</c:v>
                </c:pt>
                <c:pt idx="23618">
                  <c:v>32.511976212763599</c:v>
                </c:pt>
                <c:pt idx="23619">
                  <c:v>32.513352788943301</c:v>
                </c:pt>
                <c:pt idx="23620">
                  <c:v>32.514729365123102</c:v>
                </c:pt>
                <c:pt idx="23621">
                  <c:v>32.516105941302797</c:v>
                </c:pt>
                <c:pt idx="23622">
                  <c:v>32.517482517482499</c:v>
                </c:pt>
                <c:pt idx="23623">
                  <c:v>32.5188590936623</c:v>
                </c:pt>
                <c:pt idx="23624">
                  <c:v>32.520235669842002</c:v>
                </c:pt>
                <c:pt idx="23625">
                  <c:v>32.521612246021697</c:v>
                </c:pt>
                <c:pt idx="23626">
                  <c:v>32.522988822201398</c:v>
                </c:pt>
                <c:pt idx="23627">
                  <c:v>32.5243653983812</c:v>
                </c:pt>
                <c:pt idx="23628">
                  <c:v>32.525741974560901</c:v>
                </c:pt>
                <c:pt idx="23629">
                  <c:v>32.527118550740603</c:v>
                </c:pt>
                <c:pt idx="23630">
                  <c:v>32.528495126920298</c:v>
                </c:pt>
                <c:pt idx="23631">
                  <c:v>32.529871703100099</c:v>
                </c:pt>
                <c:pt idx="23632">
                  <c:v>32.531248279279801</c:v>
                </c:pt>
                <c:pt idx="23633">
                  <c:v>32.532624855459503</c:v>
                </c:pt>
                <c:pt idx="23634">
                  <c:v>32.534001431639197</c:v>
                </c:pt>
                <c:pt idx="23635">
                  <c:v>32.535378007818998</c:v>
                </c:pt>
                <c:pt idx="23636">
                  <c:v>32.5367545839987</c:v>
                </c:pt>
                <c:pt idx="23637">
                  <c:v>32.538131160178402</c:v>
                </c:pt>
                <c:pt idx="23638">
                  <c:v>32.539507736358097</c:v>
                </c:pt>
                <c:pt idx="23639">
                  <c:v>32.540884312537898</c:v>
                </c:pt>
                <c:pt idx="23640">
                  <c:v>32.5422608887176</c:v>
                </c:pt>
                <c:pt idx="23641">
                  <c:v>32.543637464897301</c:v>
                </c:pt>
                <c:pt idx="23642">
                  <c:v>32.545014041077003</c:v>
                </c:pt>
                <c:pt idx="23643">
                  <c:v>32.546390617256797</c:v>
                </c:pt>
                <c:pt idx="23644">
                  <c:v>32.547767193436499</c:v>
                </c:pt>
                <c:pt idx="23645">
                  <c:v>32.549143769616201</c:v>
                </c:pt>
                <c:pt idx="23646">
                  <c:v>32.550520345795903</c:v>
                </c:pt>
                <c:pt idx="23647">
                  <c:v>32.551896921975697</c:v>
                </c:pt>
                <c:pt idx="23648">
                  <c:v>32.553273498155399</c:v>
                </c:pt>
                <c:pt idx="23649">
                  <c:v>32.5546500743351</c:v>
                </c:pt>
                <c:pt idx="23650">
                  <c:v>32.556026650514802</c:v>
                </c:pt>
                <c:pt idx="23651">
                  <c:v>32.557403226694603</c:v>
                </c:pt>
                <c:pt idx="23652">
                  <c:v>32.558779802874298</c:v>
                </c:pt>
                <c:pt idx="23653">
                  <c:v>32.560156379054</c:v>
                </c:pt>
                <c:pt idx="23654">
                  <c:v>32.561532955233801</c:v>
                </c:pt>
                <c:pt idx="23655">
                  <c:v>32.562909531413503</c:v>
                </c:pt>
                <c:pt idx="23656">
                  <c:v>32.564286107593198</c:v>
                </c:pt>
                <c:pt idx="23657">
                  <c:v>32.565662683772899</c:v>
                </c:pt>
                <c:pt idx="23658">
                  <c:v>32.567039259952701</c:v>
                </c:pt>
                <c:pt idx="23659">
                  <c:v>32.568415836132402</c:v>
                </c:pt>
                <c:pt idx="23660">
                  <c:v>32.569792412312097</c:v>
                </c:pt>
                <c:pt idx="23661">
                  <c:v>32.571168988491799</c:v>
                </c:pt>
                <c:pt idx="23662">
                  <c:v>32.5725455646716</c:v>
                </c:pt>
                <c:pt idx="23663">
                  <c:v>32.573922140851302</c:v>
                </c:pt>
                <c:pt idx="23664">
                  <c:v>32.575298717031004</c:v>
                </c:pt>
                <c:pt idx="23665">
                  <c:v>32.576675293210698</c:v>
                </c:pt>
                <c:pt idx="23666">
                  <c:v>32.578051869390499</c:v>
                </c:pt>
                <c:pt idx="23667">
                  <c:v>32.579428445570201</c:v>
                </c:pt>
                <c:pt idx="23668">
                  <c:v>32.580805021749903</c:v>
                </c:pt>
                <c:pt idx="23669">
                  <c:v>32.582181597929598</c:v>
                </c:pt>
                <c:pt idx="23670">
                  <c:v>32.583558174109399</c:v>
                </c:pt>
                <c:pt idx="23671">
                  <c:v>32.584934750289101</c:v>
                </c:pt>
                <c:pt idx="23672">
                  <c:v>32.586311326468802</c:v>
                </c:pt>
                <c:pt idx="23673">
                  <c:v>32.587687902648497</c:v>
                </c:pt>
                <c:pt idx="23674">
                  <c:v>32.589064478828298</c:v>
                </c:pt>
                <c:pt idx="23675">
                  <c:v>32.590441055008</c:v>
                </c:pt>
                <c:pt idx="23676">
                  <c:v>32.591817631187702</c:v>
                </c:pt>
                <c:pt idx="23677">
                  <c:v>32.593194207367397</c:v>
                </c:pt>
                <c:pt idx="23678">
                  <c:v>32.594570783547198</c:v>
                </c:pt>
                <c:pt idx="23679">
                  <c:v>32.5959473597269</c:v>
                </c:pt>
                <c:pt idx="23680">
                  <c:v>32.597323935906601</c:v>
                </c:pt>
                <c:pt idx="23681">
                  <c:v>32.598700512086303</c:v>
                </c:pt>
                <c:pt idx="23682">
                  <c:v>32.600077088266097</c:v>
                </c:pt>
                <c:pt idx="23683">
                  <c:v>32.601453664445799</c:v>
                </c:pt>
                <c:pt idx="23684">
                  <c:v>32.602830240625501</c:v>
                </c:pt>
                <c:pt idx="23685">
                  <c:v>32.604206816805203</c:v>
                </c:pt>
                <c:pt idx="23686">
                  <c:v>32.605583392984997</c:v>
                </c:pt>
                <c:pt idx="23687">
                  <c:v>32.606959969164699</c:v>
                </c:pt>
                <c:pt idx="23688">
                  <c:v>32.6083365453444</c:v>
                </c:pt>
                <c:pt idx="23689">
                  <c:v>32.609713121524202</c:v>
                </c:pt>
                <c:pt idx="23690">
                  <c:v>32.611089697703903</c:v>
                </c:pt>
                <c:pt idx="23691">
                  <c:v>32.612466273883598</c:v>
                </c:pt>
                <c:pt idx="23692">
                  <c:v>32.6138428500633</c:v>
                </c:pt>
                <c:pt idx="23693">
                  <c:v>32.615219426243101</c:v>
                </c:pt>
                <c:pt idx="23694">
                  <c:v>32.616596002422803</c:v>
                </c:pt>
                <c:pt idx="23695">
                  <c:v>32.617972578602497</c:v>
                </c:pt>
                <c:pt idx="23696">
                  <c:v>32.619349154782199</c:v>
                </c:pt>
                <c:pt idx="23697">
                  <c:v>32.620725730962</c:v>
                </c:pt>
                <c:pt idx="23698">
                  <c:v>32.622102307141702</c:v>
                </c:pt>
                <c:pt idx="23699">
                  <c:v>32.623478883321397</c:v>
                </c:pt>
                <c:pt idx="23700">
                  <c:v>32.624855459501099</c:v>
                </c:pt>
                <c:pt idx="23701">
                  <c:v>32.6262320356809</c:v>
                </c:pt>
                <c:pt idx="23702">
                  <c:v>32.627608611860602</c:v>
                </c:pt>
                <c:pt idx="23703">
                  <c:v>32.628985188040303</c:v>
                </c:pt>
                <c:pt idx="23704">
                  <c:v>32.630361764219998</c:v>
                </c:pt>
                <c:pt idx="23705">
                  <c:v>32.631738340399799</c:v>
                </c:pt>
                <c:pt idx="23706">
                  <c:v>32.633114916579501</c:v>
                </c:pt>
                <c:pt idx="23707">
                  <c:v>32.634491492759203</c:v>
                </c:pt>
                <c:pt idx="23708">
                  <c:v>32.635868068938898</c:v>
                </c:pt>
                <c:pt idx="23709">
                  <c:v>32.637244645118699</c:v>
                </c:pt>
                <c:pt idx="23710">
                  <c:v>32.638621221298401</c:v>
                </c:pt>
                <c:pt idx="23711">
                  <c:v>32.639997797478102</c:v>
                </c:pt>
                <c:pt idx="23712">
                  <c:v>32.641374373657897</c:v>
                </c:pt>
                <c:pt idx="23713">
                  <c:v>32.642750949837598</c:v>
                </c:pt>
                <c:pt idx="23714">
                  <c:v>32.6441275260173</c:v>
                </c:pt>
                <c:pt idx="23715">
                  <c:v>32.645504102197002</c:v>
                </c:pt>
                <c:pt idx="23716">
                  <c:v>32.646880678376696</c:v>
                </c:pt>
                <c:pt idx="23717">
                  <c:v>32.648257254556498</c:v>
                </c:pt>
                <c:pt idx="23718">
                  <c:v>32.6496338307362</c:v>
                </c:pt>
                <c:pt idx="23719">
                  <c:v>32.651010406915901</c:v>
                </c:pt>
                <c:pt idx="23720">
                  <c:v>32.652386983095603</c:v>
                </c:pt>
                <c:pt idx="23721">
                  <c:v>32.653763559275397</c:v>
                </c:pt>
                <c:pt idx="23722">
                  <c:v>32.655140135455099</c:v>
                </c:pt>
                <c:pt idx="23723">
                  <c:v>32.656516711634801</c:v>
                </c:pt>
                <c:pt idx="23724">
                  <c:v>32.657893287814602</c:v>
                </c:pt>
                <c:pt idx="23725">
                  <c:v>32.659269863994297</c:v>
                </c:pt>
                <c:pt idx="23726">
                  <c:v>32.660646440173998</c:v>
                </c:pt>
                <c:pt idx="23727">
                  <c:v>32.6620230163537</c:v>
                </c:pt>
                <c:pt idx="23728">
                  <c:v>32.663399592533501</c:v>
                </c:pt>
                <c:pt idx="23729">
                  <c:v>32.664776168713203</c:v>
                </c:pt>
                <c:pt idx="23730">
                  <c:v>32.666152744892898</c:v>
                </c:pt>
                <c:pt idx="23731">
                  <c:v>32.6675293210726</c:v>
                </c:pt>
                <c:pt idx="23732">
                  <c:v>32.668905897252401</c:v>
                </c:pt>
                <c:pt idx="23733">
                  <c:v>32.670282473432103</c:v>
                </c:pt>
                <c:pt idx="23734">
                  <c:v>32.671659049611797</c:v>
                </c:pt>
                <c:pt idx="23735">
                  <c:v>32.673035625791499</c:v>
                </c:pt>
                <c:pt idx="23736">
                  <c:v>32.6744122019713</c:v>
                </c:pt>
                <c:pt idx="23737">
                  <c:v>32.675788778151002</c:v>
                </c:pt>
                <c:pt idx="23738">
                  <c:v>32.677165354330697</c:v>
                </c:pt>
                <c:pt idx="23739">
                  <c:v>32.678541930510399</c:v>
                </c:pt>
                <c:pt idx="23740">
                  <c:v>32.6799185066902</c:v>
                </c:pt>
                <c:pt idx="23741">
                  <c:v>32.681295082869902</c:v>
                </c:pt>
                <c:pt idx="23742">
                  <c:v>32.682671659049603</c:v>
                </c:pt>
                <c:pt idx="23743">
                  <c:v>32.684048235229298</c:v>
                </c:pt>
                <c:pt idx="23744">
                  <c:v>32.685424811409099</c:v>
                </c:pt>
                <c:pt idx="23745">
                  <c:v>32.686801387588801</c:v>
                </c:pt>
                <c:pt idx="23746">
                  <c:v>32.688177963768503</c:v>
                </c:pt>
                <c:pt idx="23747">
                  <c:v>32.689554539948297</c:v>
                </c:pt>
                <c:pt idx="23748">
                  <c:v>32.690931116127999</c:v>
                </c:pt>
                <c:pt idx="23749">
                  <c:v>32.692307692307701</c:v>
                </c:pt>
                <c:pt idx="23750">
                  <c:v>32.693684268487402</c:v>
                </c:pt>
                <c:pt idx="23751">
                  <c:v>32.695060844667204</c:v>
                </c:pt>
                <c:pt idx="23752">
                  <c:v>32.696437420846898</c:v>
                </c:pt>
                <c:pt idx="23753">
                  <c:v>32.6978139970266</c:v>
                </c:pt>
                <c:pt idx="23754">
                  <c:v>32.699190573206302</c:v>
                </c:pt>
                <c:pt idx="23755">
                  <c:v>32.700567149386103</c:v>
                </c:pt>
                <c:pt idx="23756">
                  <c:v>32.701943725565798</c:v>
                </c:pt>
                <c:pt idx="23757">
                  <c:v>32.703320301745499</c:v>
                </c:pt>
                <c:pt idx="23758">
                  <c:v>32.704696877925201</c:v>
                </c:pt>
                <c:pt idx="23759">
                  <c:v>32.706073454105002</c:v>
                </c:pt>
                <c:pt idx="23760">
                  <c:v>32.707450030284697</c:v>
                </c:pt>
                <c:pt idx="23761">
                  <c:v>32.708826606464399</c:v>
                </c:pt>
                <c:pt idx="23762">
                  <c:v>32.710203182644101</c:v>
                </c:pt>
                <c:pt idx="23763">
                  <c:v>32.711579758823902</c:v>
                </c:pt>
                <c:pt idx="23764">
                  <c:v>32.712956335003597</c:v>
                </c:pt>
                <c:pt idx="23765">
                  <c:v>32.714332911183298</c:v>
                </c:pt>
                <c:pt idx="23766">
                  <c:v>32.715709487363</c:v>
                </c:pt>
                <c:pt idx="23767">
                  <c:v>32.717086063542801</c:v>
                </c:pt>
                <c:pt idx="23768">
                  <c:v>32.718462639722503</c:v>
                </c:pt>
                <c:pt idx="23769">
                  <c:v>32.719839215902198</c:v>
                </c:pt>
                <c:pt idx="23770">
                  <c:v>32.7212157920819</c:v>
                </c:pt>
                <c:pt idx="23771">
                  <c:v>32.722592368261701</c:v>
                </c:pt>
                <c:pt idx="23772">
                  <c:v>32.723968944441403</c:v>
                </c:pt>
                <c:pt idx="23773">
                  <c:v>32.725345520621097</c:v>
                </c:pt>
                <c:pt idx="23774">
                  <c:v>32.726722096800799</c:v>
                </c:pt>
                <c:pt idx="23775">
                  <c:v>32.7280986729806</c:v>
                </c:pt>
                <c:pt idx="23776">
                  <c:v>32.729475249160302</c:v>
                </c:pt>
                <c:pt idx="23777">
                  <c:v>32.730851825339997</c:v>
                </c:pt>
                <c:pt idx="23778">
                  <c:v>32.732228401519798</c:v>
                </c:pt>
                <c:pt idx="23779">
                  <c:v>32.7336049776995</c:v>
                </c:pt>
                <c:pt idx="23780">
                  <c:v>32.734981553879201</c:v>
                </c:pt>
                <c:pt idx="23781">
                  <c:v>32.736358130058903</c:v>
                </c:pt>
                <c:pt idx="23782">
                  <c:v>32.737734706238697</c:v>
                </c:pt>
                <c:pt idx="23783">
                  <c:v>32.739111282418399</c:v>
                </c:pt>
                <c:pt idx="23784">
                  <c:v>32.740487858598101</c:v>
                </c:pt>
                <c:pt idx="23785">
                  <c:v>32.741864434777803</c:v>
                </c:pt>
                <c:pt idx="23786">
                  <c:v>32.743241010957597</c:v>
                </c:pt>
                <c:pt idx="23787">
                  <c:v>32.744617587137299</c:v>
                </c:pt>
                <c:pt idx="23788">
                  <c:v>32.745994163317</c:v>
                </c:pt>
                <c:pt idx="23789">
                  <c:v>32.747370739496702</c:v>
                </c:pt>
                <c:pt idx="23790">
                  <c:v>32.748747315676503</c:v>
                </c:pt>
                <c:pt idx="23791">
                  <c:v>32.750123891856198</c:v>
                </c:pt>
                <c:pt idx="23792">
                  <c:v>32.7515004680359</c:v>
                </c:pt>
                <c:pt idx="23793">
                  <c:v>32.752877044215602</c:v>
                </c:pt>
                <c:pt idx="23794">
                  <c:v>32.754253620395403</c:v>
                </c:pt>
                <c:pt idx="23795">
                  <c:v>32.755630196575098</c:v>
                </c:pt>
                <c:pt idx="23796">
                  <c:v>32.757006772754799</c:v>
                </c:pt>
                <c:pt idx="23797">
                  <c:v>32.758383348934501</c:v>
                </c:pt>
                <c:pt idx="23798">
                  <c:v>32.759759925114302</c:v>
                </c:pt>
                <c:pt idx="23799">
                  <c:v>32.761136501293997</c:v>
                </c:pt>
                <c:pt idx="23800">
                  <c:v>32.762513077473699</c:v>
                </c:pt>
                <c:pt idx="23801">
                  <c:v>32.763889653653401</c:v>
                </c:pt>
                <c:pt idx="23802">
                  <c:v>32.765266229833202</c:v>
                </c:pt>
                <c:pt idx="23803">
                  <c:v>32.766642806012896</c:v>
                </c:pt>
                <c:pt idx="23804">
                  <c:v>32.768019382192598</c:v>
                </c:pt>
                <c:pt idx="23805">
                  <c:v>32.7693959583723</c:v>
                </c:pt>
                <c:pt idx="23806">
                  <c:v>32.770772534552101</c:v>
                </c:pt>
                <c:pt idx="23807">
                  <c:v>32.772149110731803</c:v>
                </c:pt>
                <c:pt idx="23808">
                  <c:v>32.773525686911498</c:v>
                </c:pt>
                <c:pt idx="23809">
                  <c:v>32.774902263091199</c:v>
                </c:pt>
                <c:pt idx="23810">
                  <c:v>32.776278839271001</c:v>
                </c:pt>
                <c:pt idx="23811">
                  <c:v>32.777655415450702</c:v>
                </c:pt>
                <c:pt idx="23812">
                  <c:v>32.779031991630397</c:v>
                </c:pt>
                <c:pt idx="23813">
                  <c:v>32.780408567810198</c:v>
                </c:pt>
                <c:pt idx="23814">
                  <c:v>32.7817851439899</c:v>
                </c:pt>
                <c:pt idx="23815">
                  <c:v>32.783161720169602</c:v>
                </c:pt>
                <c:pt idx="23816">
                  <c:v>32.784538296349297</c:v>
                </c:pt>
                <c:pt idx="23817">
                  <c:v>32.785914872529098</c:v>
                </c:pt>
                <c:pt idx="23818">
                  <c:v>32.7872914487088</c:v>
                </c:pt>
                <c:pt idx="23819">
                  <c:v>32.788668024888501</c:v>
                </c:pt>
                <c:pt idx="23820">
                  <c:v>32.790044601068203</c:v>
                </c:pt>
                <c:pt idx="23821">
                  <c:v>32.791421177247997</c:v>
                </c:pt>
                <c:pt idx="23822">
                  <c:v>32.792797753427699</c:v>
                </c:pt>
                <c:pt idx="23823">
                  <c:v>32.794174329607401</c:v>
                </c:pt>
                <c:pt idx="23824">
                  <c:v>32.795550905787103</c:v>
                </c:pt>
                <c:pt idx="23825">
                  <c:v>32.796927481966897</c:v>
                </c:pt>
                <c:pt idx="23826">
                  <c:v>32.798304058146599</c:v>
                </c:pt>
                <c:pt idx="23827">
                  <c:v>32.7996806343263</c:v>
                </c:pt>
                <c:pt idx="23828">
                  <c:v>32.801057210506002</c:v>
                </c:pt>
                <c:pt idx="23829">
                  <c:v>32.802433786685803</c:v>
                </c:pt>
                <c:pt idx="23830">
                  <c:v>32.803810362865498</c:v>
                </c:pt>
                <c:pt idx="23831">
                  <c:v>32.8051869390452</c:v>
                </c:pt>
                <c:pt idx="23832">
                  <c:v>32.806563515224902</c:v>
                </c:pt>
                <c:pt idx="23833">
                  <c:v>32.807940091404703</c:v>
                </c:pt>
                <c:pt idx="23834">
                  <c:v>32.809316667584397</c:v>
                </c:pt>
                <c:pt idx="23835">
                  <c:v>32.810693243764099</c:v>
                </c:pt>
                <c:pt idx="23836">
                  <c:v>32.812069819943801</c:v>
                </c:pt>
                <c:pt idx="23837">
                  <c:v>32.813446396123602</c:v>
                </c:pt>
                <c:pt idx="23838">
                  <c:v>32.814822972303297</c:v>
                </c:pt>
                <c:pt idx="23839">
                  <c:v>32.816199548482999</c:v>
                </c:pt>
                <c:pt idx="23840">
                  <c:v>32.8175761246627</c:v>
                </c:pt>
                <c:pt idx="23841">
                  <c:v>32.818952700842502</c:v>
                </c:pt>
                <c:pt idx="23842">
                  <c:v>32.820329277022203</c:v>
                </c:pt>
                <c:pt idx="23843">
                  <c:v>32.821705853201898</c:v>
                </c:pt>
                <c:pt idx="23844">
                  <c:v>32.823082429381699</c:v>
                </c:pt>
                <c:pt idx="23845">
                  <c:v>32.824459005561401</c:v>
                </c:pt>
                <c:pt idx="23846">
                  <c:v>32.825835581741103</c:v>
                </c:pt>
                <c:pt idx="23847">
                  <c:v>32.827212157920798</c:v>
                </c:pt>
                <c:pt idx="23848">
                  <c:v>32.828588734100599</c:v>
                </c:pt>
                <c:pt idx="23849">
                  <c:v>32.829965310280301</c:v>
                </c:pt>
                <c:pt idx="23850">
                  <c:v>32.831341886460002</c:v>
                </c:pt>
                <c:pt idx="23851">
                  <c:v>32.832718462639697</c:v>
                </c:pt>
                <c:pt idx="23852">
                  <c:v>32.834095038819498</c:v>
                </c:pt>
                <c:pt idx="23853">
                  <c:v>32.8354716149992</c:v>
                </c:pt>
                <c:pt idx="23854">
                  <c:v>32.836848191178902</c:v>
                </c:pt>
                <c:pt idx="23855">
                  <c:v>32.838224767358597</c:v>
                </c:pt>
                <c:pt idx="23856">
                  <c:v>32.839601343538398</c:v>
                </c:pt>
                <c:pt idx="23857">
                  <c:v>32.8409779197181</c:v>
                </c:pt>
                <c:pt idx="23858">
                  <c:v>32.842354495897801</c:v>
                </c:pt>
                <c:pt idx="23859">
                  <c:v>32.843731072077503</c:v>
                </c:pt>
                <c:pt idx="23860">
                  <c:v>32.845107648257297</c:v>
                </c:pt>
                <c:pt idx="23861">
                  <c:v>32.846484224436999</c:v>
                </c:pt>
                <c:pt idx="23862">
                  <c:v>32.847860800616701</c:v>
                </c:pt>
                <c:pt idx="23863">
                  <c:v>32.849237376796403</c:v>
                </c:pt>
                <c:pt idx="23864">
                  <c:v>32.850613952976197</c:v>
                </c:pt>
                <c:pt idx="23865">
                  <c:v>32.851990529155898</c:v>
                </c:pt>
                <c:pt idx="23866">
                  <c:v>32.8533671053356</c:v>
                </c:pt>
                <c:pt idx="23867">
                  <c:v>32.854743681515302</c:v>
                </c:pt>
                <c:pt idx="23868">
                  <c:v>32.856120257695103</c:v>
                </c:pt>
                <c:pt idx="23869">
                  <c:v>32.857496833874798</c:v>
                </c:pt>
                <c:pt idx="23870">
                  <c:v>32.8588734100545</c:v>
                </c:pt>
                <c:pt idx="23871">
                  <c:v>32.860249986234201</c:v>
                </c:pt>
                <c:pt idx="23872">
                  <c:v>32.861626562414003</c:v>
                </c:pt>
                <c:pt idx="23873">
                  <c:v>32.863003138593697</c:v>
                </c:pt>
                <c:pt idx="23874">
                  <c:v>32.864379714773399</c:v>
                </c:pt>
                <c:pt idx="23875">
                  <c:v>32.865756290953101</c:v>
                </c:pt>
                <c:pt idx="23876">
                  <c:v>32.867132867132902</c:v>
                </c:pt>
                <c:pt idx="23877">
                  <c:v>32.868509443312597</c:v>
                </c:pt>
                <c:pt idx="23878">
                  <c:v>32.869886019492299</c:v>
                </c:pt>
                <c:pt idx="23879">
                  <c:v>32.8712625956721</c:v>
                </c:pt>
                <c:pt idx="23880">
                  <c:v>32.872639171851802</c:v>
                </c:pt>
                <c:pt idx="23881">
                  <c:v>32.874015748031503</c:v>
                </c:pt>
                <c:pt idx="23882">
                  <c:v>32.875392324211198</c:v>
                </c:pt>
                <c:pt idx="23883">
                  <c:v>32.876768900390999</c:v>
                </c:pt>
                <c:pt idx="23884">
                  <c:v>32.878145476570701</c:v>
                </c:pt>
                <c:pt idx="23885">
                  <c:v>32.879522052750403</c:v>
                </c:pt>
                <c:pt idx="23886">
                  <c:v>32.880898628930098</c:v>
                </c:pt>
                <c:pt idx="23887">
                  <c:v>32.882275205109899</c:v>
                </c:pt>
                <c:pt idx="23888">
                  <c:v>32.883651781289601</c:v>
                </c:pt>
                <c:pt idx="23889">
                  <c:v>32.885028357469302</c:v>
                </c:pt>
                <c:pt idx="23890">
                  <c:v>32.886404933648997</c:v>
                </c:pt>
                <c:pt idx="23891">
                  <c:v>32.887781509828798</c:v>
                </c:pt>
                <c:pt idx="23892">
                  <c:v>32.8891580860085</c:v>
                </c:pt>
                <c:pt idx="23893">
                  <c:v>32.890534662188202</c:v>
                </c:pt>
                <c:pt idx="23894">
                  <c:v>32.891911238367904</c:v>
                </c:pt>
                <c:pt idx="23895">
                  <c:v>32.893287814547698</c:v>
                </c:pt>
                <c:pt idx="23896">
                  <c:v>32.894664390727399</c:v>
                </c:pt>
                <c:pt idx="23897">
                  <c:v>32.896040966907101</c:v>
                </c:pt>
                <c:pt idx="23898">
                  <c:v>32.897417543086803</c:v>
                </c:pt>
                <c:pt idx="23899">
                  <c:v>32.898794119266597</c:v>
                </c:pt>
                <c:pt idx="23900">
                  <c:v>32.900170695446299</c:v>
                </c:pt>
                <c:pt idx="23901">
                  <c:v>32.901547271626001</c:v>
                </c:pt>
                <c:pt idx="23902">
                  <c:v>32.902923847805702</c:v>
                </c:pt>
                <c:pt idx="23903">
                  <c:v>32.904300423985497</c:v>
                </c:pt>
                <c:pt idx="23904">
                  <c:v>32.905677000165198</c:v>
                </c:pt>
                <c:pt idx="23905">
                  <c:v>32.9070535763449</c:v>
                </c:pt>
                <c:pt idx="23906">
                  <c:v>32.908430152524602</c:v>
                </c:pt>
                <c:pt idx="23907">
                  <c:v>32.909806728704403</c:v>
                </c:pt>
                <c:pt idx="23908">
                  <c:v>32.911183304884098</c:v>
                </c:pt>
                <c:pt idx="23909">
                  <c:v>32.9125598810638</c:v>
                </c:pt>
                <c:pt idx="23910">
                  <c:v>32.913936457243601</c:v>
                </c:pt>
                <c:pt idx="23911">
                  <c:v>32.915313033423303</c:v>
                </c:pt>
                <c:pt idx="23912">
                  <c:v>32.916689609602997</c:v>
                </c:pt>
                <c:pt idx="23913">
                  <c:v>32.918066185782699</c:v>
                </c:pt>
                <c:pt idx="23914">
                  <c:v>32.9194427619625</c:v>
                </c:pt>
                <c:pt idx="23915">
                  <c:v>32.920819338142202</c:v>
                </c:pt>
                <c:pt idx="23916">
                  <c:v>32.922195914321897</c:v>
                </c:pt>
                <c:pt idx="23917">
                  <c:v>32.923572490501599</c:v>
                </c:pt>
                <c:pt idx="23918">
                  <c:v>32.9249490666814</c:v>
                </c:pt>
                <c:pt idx="23919">
                  <c:v>32.926325642861102</c:v>
                </c:pt>
                <c:pt idx="23920">
                  <c:v>32.927702219040803</c:v>
                </c:pt>
                <c:pt idx="23921">
                  <c:v>32.929078795220498</c:v>
                </c:pt>
                <c:pt idx="23922">
                  <c:v>32.930455371400299</c:v>
                </c:pt>
                <c:pt idx="23923">
                  <c:v>32.931831947580001</c:v>
                </c:pt>
                <c:pt idx="23924">
                  <c:v>32.933208523759703</c:v>
                </c:pt>
              </c:numCache>
            </c:numRef>
          </c:xVal>
          <c:yVal>
            <c:numRef>
              <c:f>stop_low_freq!$N$4:$N$23928</c:f>
              <c:numCache>
                <c:formatCode>0.00E+00</c:formatCode>
                <c:ptCount val="23925"/>
                <c:pt idx="0" formatCode="General">
                  <c:v>0</c:v>
                </c:pt>
                <c:pt idx="1">
                  <c:v>6.0732986233889098E-6</c:v>
                </c:pt>
                <c:pt idx="2" formatCode="General">
                  <c:v>2.08579052778042E-4</c:v>
                </c:pt>
                <c:pt idx="3" formatCode="General">
                  <c:v>1.94352780872454E-3</c:v>
                </c:pt>
                <c:pt idx="4" formatCode="General">
                  <c:v>5.5049631758045201E-3</c:v>
                </c:pt>
                <c:pt idx="5" formatCode="General">
                  <c:v>1.02170371178525E-2</c:v>
                </c:pt>
                <c:pt idx="6" formatCode="General">
                  <c:v>1.6235567398162901E-2</c:v>
                </c:pt>
                <c:pt idx="7" formatCode="General">
                  <c:v>2.4168153161100499E-2</c:v>
                </c:pt>
                <c:pt idx="8" formatCode="General">
                  <c:v>3.4537069224074401E-2</c:v>
                </c:pt>
                <c:pt idx="9" formatCode="General">
                  <c:v>4.6686641812228202E-2</c:v>
                </c:pt>
                <c:pt idx="10" formatCode="General">
                  <c:v>5.8791623048699199E-2</c:v>
                </c:pt>
                <c:pt idx="11" formatCode="General">
                  <c:v>6.9798887659635794E-2</c:v>
                </c:pt>
                <c:pt idx="12" formatCode="General">
                  <c:v>8.00007093313648E-2</c:v>
                </c:pt>
                <c:pt idx="13" formatCode="General">
                  <c:v>8.9380069128698295E-2</c:v>
                </c:pt>
                <c:pt idx="14" formatCode="General">
                  <c:v>9.6504967556747798E-2</c:v>
                </c:pt>
                <c:pt idx="15" formatCode="General">
                  <c:v>9.9797108045259902E-2</c:v>
                </c:pt>
                <c:pt idx="16" formatCode="General">
                  <c:v>9.9489576192999599E-2</c:v>
                </c:pt>
                <c:pt idx="17" formatCode="General">
                  <c:v>9.5314487332325906E-2</c:v>
                </c:pt>
                <c:pt idx="18" formatCode="General">
                  <c:v>8.7482948111230696E-2</c:v>
                </c:pt>
                <c:pt idx="19" formatCode="General">
                  <c:v>7.7477932830281704E-2</c:v>
                </c:pt>
                <c:pt idx="20" formatCode="General">
                  <c:v>6.5801405321330497E-2</c:v>
                </c:pt>
                <c:pt idx="21" formatCode="General">
                  <c:v>5.2302470271265798E-2</c:v>
                </c:pt>
                <c:pt idx="22" formatCode="General">
                  <c:v>3.7710961760599501E-2</c:v>
                </c:pt>
                <c:pt idx="23" formatCode="General">
                  <c:v>2.2343074805605E-2</c:v>
                </c:pt>
                <c:pt idx="24" formatCode="General">
                  <c:v>6.0163306788057497E-3</c:v>
                </c:pt>
                <c:pt idx="25" formatCode="General">
                  <c:v>-1.1347553458898599E-2</c:v>
                </c:pt>
                <c:pt idx="26" formatCode="General">
                  <c:v>-2.8930541639010598E-2</c:v>
                </c:pt>
                <c:pt idx="27" formatCode="General">
                  <c:v>-4.3846576097303899E-2</c:v>
                </c:pt>
                <c:pt idx="28" formatCode="General">
                  <c:v>-5.4735635829897399E-2</c:v>
                </c:pt>
                <c:pt idx="29" formatCode="General">
                  <c:v>-6.2613604029407799E-2</c:v>
                </c:pt>
                <c:pt idx="30" formatCode="General">
                  <c:v>-6.8387755046462606E-2</c:v>
                </c:pt>
                <c:pt idx="31" formatCode="General">
                  <c:v>-7.2389396333687198E-2</c:v>
                </c:pt>
                <c:pt idx="32" formatCode="General">
                  <c:v>-7.4399938106812794E-2</c:v>
                </c:pt>
                <c:pt idx="33" formatCode="General">
                  <c:v>-7.4053740684358299E-2</c:v>
                </c:pt>
                <c:pt idx="34" formatCode="General">
                  <c:v>-7.2115633508821594E-2</c:v>
                </c:pt>
                <c:pt idx="35" formatCode="General">
                  <c:v>-6.9664107663251401E-2</c:v>
                </c:pt>
                <c:pt idx="36" formatCode="General">
                  <c:v>-6.70051948814884E-2</c:v>
                </c:pt>
                <c:pt idx="37" formatCode="General">
                  <c:v>-6.4044628906035905E-2</c:v>
                </c:pt>
                <c:pt idx="38" formatCode="General">
                  <c:v>-6.0726435472366502E-2</c:v>
                </c:pt>
                <c:pt idx="39" formatCode="General">
                  <c:v>-5.73863982011939E-2</c:v>
                </c:pt>
                <c:pt idx="40" formatCode="General">
                  <c:v>-5.3906539635381202E-2</c:v>
                </c:pt>
                <c:pt idx="41" formatCode="General">
                  <c:v>-4.9347033256624297E-2</c:v>
                </c:pt>
                <c:pt idx="42" formatCode="General">
                  <c:v>-4.2962632904828497E-2</c:v>
                </c:pt>
                <c:pt idx="43" formatCode="General">
                  <c:v>-3.4754495493543397E-2</c:v>
                </c:pt>
                <c:pt idx="44" formatCode="General">
                  <c:v>-2.5605058340782E-2</c:v>
                </c:pt>
                <c:pt idx="45" formatCode="General">
                  <c:v>-1.64988414040435E-2</c:v>
                </c:pt>
                <c:pt idx="46" formatCode="General">
                  <c:v>-8.4386628951110803E-3</c:v>
                </c:pt>
                <c:pt idx="47" formatCode="General">
                  <c:v>-1.70230527715533E-3</c:v>
                </c:pt>
                <c:pt idx="48" formatCode="General">
                  <c:v>4.1262088020799503E-3</c:v>
                </c:pt>
                <c:pt idx="49" formatCode="General">
                  <c:v>9.1252309065452501E-3</c:v>
                </c:pt>
                <c:pt idx="50" formatCode="General">
                  <c:v>1.3105123957317199E-2</c:v>
                </c:pt>
                <c:pt idx="51" formatCode="General">
                  <c:v>1.55815946058369E-2</c:v>
                </c:pt>
                <c:pt idx="52" formatCode="General">
                  <c:v>1.6881319961982E-2</c:v>
                </c:pt>
                <c:pt idx="53" formatCode="General">
                  <c:v>1.7345619168178401E-2</c:v>
                </c:pt>
                <c:pt idx="54" formatCode="General">
                  <c:v>1.69201823396944E-2</c:v>
                </c:pt>
                <c:pt idx="55" formatCode="General">
                  <c:v>1.6208915599233601E-2</c:v>
                </c:pt>
                <c:pt idx="56" formatCode="General">
                  <c:v>1.55105165744237E-2</c:v>
                </c:pt>
                <c:pt idx="57" formatCode="General">
                  <c:v>1.48406279779628E-2</c:v>
                </c:pt>
                <c:pt idx="58" formatCode="General">
                  <c:v>1.4406276520840901E-2</c:v>
                </c:pt>
                <c:pt idx="59" formatCode="General">
                  <c:v>1.3787975617865199E-2</c:v>
                </c:pt>
                <c:pt idx="60" formatCode="General">
                  <c:v>1.19543168794677E-2</c:v>
                </c:pt>
                <c:pt idx="61" formatCode="General">
                  <c:v>8.5373410827554105E-3</c:v>
                </c:pt>
                <c:pt idx="62" formatCode="General">
                  <c:v>4.8684326046915197E-3</c:v>
                </c:pt>
                <c:pt idx="63" formatCode="General">
                  <c:v>1.7316573722124899E-3</c:v>
                </c:pt>
                <c:pt idx="64" formatCode="General">
                  <c:v>-8.57055262133206E-4</c:v>
                </c:pt>
                <c:pt idx="65" formatCode="General">
                  <c:v>-2.8680563544714001E-3</c:v>
                </c:pt>
                <c:pt idx="66" formatCode="General">
                  <c:v>-4.07601630601356E-3</c:v>
                </c:pt>
                <c:pt idx="67" formatCode="General">
                  <c:v>-4.27855355665375E-3</c:v>
                </c:pt>
                <c:pt idx="68" formatCode="General">
                  <c:v>-4.4054520220667796E-3</c:v>
                </c:pt>
                <c:pt idx="69" formatCode="General">
                  <c:v>-5.43832284048377E-3</c:v>
                </c:pt>
                <c:pt idx="70" formatCode="General">
                  <c:v>-6.85462447823395E-3</c:v>
                </c:pt>
                <c:pt idx="71" formatCode="General">
                  <c:v>-7.3006625335817104E-3</c:v>
                </c:pt>
                <c:pt idx="72" formatCode="General">
                  <c:v>-6.4876964325369397E-3</c:v>
                </c:pt>
                <c:pt idx="73" formatCode="General">
                  <c:v>-4.4228002080662597E-3</c:v>
                </c:pt>
                <c:pt idx="74" formatCode="General">
                  <c:v>-9.4031456727617095E-4</c:v>
                </c:pt>
                <c:pt idx="75" formatCode="General">
                  <c:v>3.38648954578156E-3</c:v>
                </c:pt>
                <c:pt idx="76" formatCode="General">
                  <c:v>8.4656929396117499E-3</c:v>
                </c:pt>
                <c:pt idx="77" formatCode="General">
                  <c:v>1.4957546381053601E-2</c:v>
                </c:pt>
                <c:pt idx="78" formatCode="General">
                  <c:v>2.2768627993509101E-2</c:v>
                </c:pt>
                <c:pt idx="79" formatCode="General">
                  <c:v>3.2033654260075803E-2</c:v>
                </c:pt>
                <c:pt idx="80" formatCode="General">
                  <c:v>4.3515568652612198E-2</c:v>
                </c:pt>
                <c:pt idx="81" formatCode="General">
                  <c:v>5.7072328094075399E-2</c:v>
                </c:pt>
                <c:pt idx="82" formatCode="General">
                  <c:v>7.1269875894719101E-2</c:v>
                </c:pt>
                <c:pt idx="83" formatCode="General">
                  <c:v>8.5301919401036597E-2</c:v>
                </c:pt>
                <c:pt idx="84" formatCode="General">
                  <c:v>9.9099309681181899E-2</c:v>
                </c:pt>
                <c:pt idx="85" formatCode="General">
                  <c:v>0.111977039409447</c:v>
                </c:pt>
                <c:pt idx="86" formatCode="General">
                  <c:v>0.122212384775507</c:v>
                </c:pt>
                <c:pt idx="87" formatCode="General">
                  <c:v>0.12761848713299301</c:v>
                </c:pt>
                <c:pt idx="88" formatCode="General">
                  <c:v>0.12700599581060601</c:v>
                </c:pt>
                <c:pt idx="89" formatCode="General">
                  <c:v>0.12122552584150199</c:v>
                </c:pt>
                <c:pt idx="90" formatCode="General">
                  <c:v>0.111607078219358</c:v>
                </c:pt>
                <c:pt idx="91" formatCode="General">
                  <c:v>9.9730591836654003E-2</c:v>
                </c:pt>
                <c:pt idx="92" formatCode="General">
                  <c:v>8.6533085245192098E-2</c:v>
                </c:pt>
                <c:pt idx="93" formatCode="General">
                  <c:v>7.1017182740950105E-2</c:v>
                </c:pt>
                <c:pt idx="94" formatCode="General">
                  <c:v>5.3290119307857903E-2</c:v>
                </c:pt>
                <c:pt idx="95" formatCode="General">
                  <c:v>3.5549658206217798E-2</c:v>
                </c:pt>
                <c:pt idx="96" formatCode="General">
                  <c:v>2.0249546673229799E-2</c:v>
                </c:pt>
                <c:pt idx="97" formatCode="General">
                  <c:v>8.5908895246601894E-3</c:v>
                </c:pt>
                <c:pt idx="98" formatCode="General">
                  <c:v>1.2206549431637999E-3</c:v>
                </c:pt>
                <c:pt idx="99" formatCode="General">
                  <c:v>-1.04581004362636E-3</c:v>
                </c:pt>
                <c:pt idx="100" formatCode="General">
                  <c:v>1.9675236767416299E-3</c:v>
                </c:pt>
                <c:pt idx="101" formatCode="General">
                  <c:v>9.6695227365206603E-3</c:v>
                </c:pt>
                <c:pt idx="102" formatCode="General">
                  <c:v>2.12326655312997E-2</c:v>
                </c:pt>
                <c:pt idx="103" formatCode="General">
                  <c:v>3.5912778314565803E-2</c:v>
                </c:pt>
                <c:pt idx="104" formatCode="General">
                  <c:v>5.2387374049677901E-2</c:v>
                </c:pt>
                <c:pt idx="105" formatCode="General">
                  <c:v>6.9687544277690805E-2</c:v>
                </c:pt>
                <c:pt idx="106" formatCode="General">
                  <c:v>8.6742652786128194E-2</c:v>
                </c:pt>
                <c:pt idx="107" formatCode="General">
                  <c:v>0.101610512346014</c:v>
                </c:pt>
                <c:pt idx="108" formatCode="General">
                  <c:v>0.11306037649398799</c:v>
                </c:pt>
                <c:pt idx="109" formatCode="General">
                  <c:v>0.120670144017943</c:v>
                </c:pt>
                <c:pt idx="110" formatCode="General">
                  <c:v>0.124947202409438</c:v>
                </c:pt>
                <c:pt idx="111" formatCode="General">
                  <c:v>0.125833004405626</c:v>
                </c:pt>
                <c:pt idx="112" formatCode="General">
                  <c:v>0.122637197671392</c:v>
                </c:pt>
                <c:pt idx="113" formatCode="General">
                  <c:v>0.116177504584528</c:v>
                </c:pt>
                <c:pt idx="114" formatCode="General">
                  <c:v>0.107938856854703</c:v>
                </c:pt>
                <c:pt idx="115" formatCode="General">
                  <c:v>9.7455205532204894E-2</c:v>
                </c:pt>
                <c:pt idx="116" formatCode="General">
                  <c:v>8.3860027545773694E-2</c:v>
                </c:pt>
                <c:pt idx="117" formatCode="General">
                  <c:v>6.8677001214453498E-2</c:v>
                </c:pt>
                <c:pt idx="118" formatCode="General">
                  <c:v>5.3596203652449402E-2</c:v>
                </c:pt>
                <c:pt idx="119" formatCode="General">
                  <c:v>3.9425989884109197E-2</c:v>
                </c:pt>
                <c:pt idx="120" formatCode="General">
                  <c:v>2.5721297453038201E-2</c:v>
                </c:pt>
                <c:pt idx="121" formatCode="General">
                  <c:v>1.1668354176178199E-2</c:v>
                </c:pt>
                <c:pt idx="122" formatCode="General">
                  <c:v>-1.42804958566758E-3</c:v>
                </c:pt>
                <c:pt idx="123" formatCode="General">
                  <c:v>-1.18220781178671E-2</c:v>
                </c:pt>
                <c:pt idx="124" formatCode="General">
                  <c:v>-1.9328889159082398E-2</c:v>
                </c:pt>
                <c:pt idx="125" formatCode="General">
                  <c:v>-2.4052145068311E-2</c:v>
                </c:pt>
                <c:pt idx="126" formatCode="General">
                  <c:v>-2.4934719275763299E-2</c:v>
                </c:pt>
                <c:pt idx="127" formatCode="General">
                  <c:v>-2.19960222615628E-2</c:v>
                </c:pt>
                <c:pt idx="128" formatCode="General">
                  <c:v>-1.5973141520435101E-2</c:v>
                </c:pt>
                <c:pt idx="129" formatCode="General">
                  <c:v>-8.1041041750657301E-3</c:v>
                </c:pt>
                <c:pt idx="130" formatCode="General">
                  <c:v>-3.4803840396188998E-4</c:v>
                </c:pt>
                <c:pt idx="131" formatCode="General">
                  <c:v>6.0959593993245298E-3</c:v>
                </c:pt>
                <c:pt idx="132" formatCode="General">
                  <c:v>1.0198802945341199E-2</c:v>
                </c:pt>
                <c:pt idx="133" formatCode="General">
                  <c:v>1.16629729242334E-2</c:v>
                </c:pt>
                <c:pt idx="134" formatCode="General">
                  <c:v>1.10919161082295E-2</c:v>
                </c:pt>
                <c:pt idx="135" formatCode="General">
                  <c:v>7.7008615010636496E-3</c:v>
                </c:pt>
                <c:pt idx="136" formatCode="General">
                  <c:v>9.9987351719805898E-4</c:v>
                </c:pt>
                <c:pt idx="137" formatCode="General">
                  <c:v>-8.0622356014593208E-3</c:v>
                </c:pt>
                <c:pt idx="138" formatCode="General">
                  <c:v>-1.9826022358078899E-2</c:v>
                </c:pt>
                <c:pt idx="139" formatCode="General">
                  <c:v>-3.4806425312194397E-2</c:v>
                </c:pt>
                <c:pt idx="140" formatCode="General">
                  <c:v>-5.2713723838471803E-2</c:v>
                </c:pt>
                <c:pt idx="141" formatCode="General">
                  <c:v>-7.3246511620035495E-2</c:v>
                </c:pt>
                <c:pt idx="142" formatCode="General">
                  <c:v>-9.4776149663970896E-2</c:v>
                </c:pt>
                <c:pt idx="143" formatCode="General">
                  <c:v>-0.115539647478666</c:v>
                </c:pt>
                <c:pt idx="144" formatCode="General">
                  <c:v>-0.13516883911057501</c:v>
                </c:pt>
                <c:pt idx="145" formatCode="General">
                  <c:v>-0.15299379633365801</c:v>
                </c:pt>
                <c:pt idx="146" formatCode="General">
                  <c:v>-0.167599118042809</c:v>
                </c:pt>
                <c:pt idx="147" formatCode="General">
                  <c:v>-0.17814121754975801</c:v>
                </c:pt>
                <c:pt idx="148" formatCode="General">
                  <c:v>-0.184516566270441</c:v>
                </c:pt>
                <c:pt idx="149" formatCode="General">
                  <c:v>-0.186877875798555</c:v>
                </c:pt>
                <c:pt idx="150" formatCode="General">
                  <c:v>-0.18569694788083899</c:v>
                </c:pt>
                <c:pt idx="151" formatCode="General">
                  <c:v>-0.181907093538617</c:v>
                </c:pt>
                <c:pt idx="152" formatCode="General">
                  <c:v>-0.176202125166458</c:v>
                </c:pt>
                <c:pt idx="153" formatCode="General">
                  <c:v>-0.168537359572003</c:v>
                </c:pt>
                <c:pt idx="154" formatCode="General">
                  <c:v>-0.15840565296029799</c:v>
                </c:pt>
                <c:pt idx="155" formatCode="General">
                  <c:v>-0.14648614193825801</c:v>
                </c:pt>
                <c:pt idx="156" formatCode="General">
                  <c:v>-0.133869062237954</c:v>
                </c:pt>
                <c:pt idx="157" formatCode="General">
                  <c:v>-0.121757091701425</c:v>
                </c:pt>
                <c:pt idx="158" formatCode="General">
                  <c:v>-0.11116815163011599</c:v>
                </c:pt>
                <c:pt idx="159" formatCode="General">
                  <c:v>-0.102163982251794</c:v>
                </c:pt>
                <c:pt idx="160" formatCode="General">
                  <c:v>-9.4670976614703903E-2</c:v>
                </c:pt>
                <c:pt idx="161" formatCode="General">
                  <c:v>-8.79903680976616E-2</c:v>
                </c:pt>
                <c:pt idx="162" formatCode="General">
                  <c:v>-8.2329820366424E-2</c:v>
                </c:pt>
                <c:pt idx="163" formatCode="General">
                  <c:v>-7.9148695608176695E-2</c:v>
                </c:pt>
                <c:pt idx="164" formatCode="General">
                  <c:v>-7.89215773033142E-2</c:v>
                </c:pt>
                <c:pt idx="165" formatCode="General">
                  <c:v>-8.11963927303571E-2</c:v>
                </c:pt>
                <c:pt idx="166" formatCode="General">
                  <c:v>-8.5454671187549902E-2</c:v>
                </c:pt>
                <c:pt idx="167" formatCode="General">
                  <c:v>-9.0953540156329907E-2</c:v>
                </c:pt>
                <c:pt idx="168" formatCode="General">
                  <c:v>-9.7761090723594998E-2</c:v>
                </c:pt>
                <c:pt idx="169" formatCode="General">
                  <c:v>-0.105395948226225</c:v>
                </c:pt>
                <c:pt idx="170" formatCode="General">
                  <c:v>-0.112905295747856</c:v>
                </c:pt>
                <c:pt idx="171" formatCode="General">
                  <c:v>-0.120847991839999</c:v>
                </c:pt>
                <c:pt idx="172" formatCode="General">
                  <c:v>-0.12950173156429601</c:v>
                </c:pt>
                <c:pt idx="173" formatCode="General">
                  <c:v>-0.138044977004224</c:v>
                </c:pt>
                <c:pt idx="174" formatCode="General">
                  <c:v>-0.14536640537513101</c:v>
                </c:pt>
                <c:pt idx="175" formatCode="General">
                  <c:v>-0.151282754846915</c:v>
                </c:pt>
                <c:pt idx="176" formatCode="General">
                  <c:v>-0.15596611189288201</c:v>
                </c:pt>
                <c:pt idx="177" formatCode="General">
                  <c:v>-0.15896811908908201</c:v>
                </c:pt>
                <c:pt idx="178" formatCode="General">
                  <c:v>-0.16084605559467799</c:v>
                </c:pt>
                <c:pt idx="179" formatCode="General">
                  <c:v>-0.16218138082369701</c:v>
                </c:pt>
                <c:pt idx="180" formatCode="General">
                  <c:v>-0.162367882863864</c:v>
                </c:pt>
                <c:pt idx="181" formatCode="General">
                  <c:v>-0.16026200513942801</c:v>
                </c:pt>
                <c:pt idx="182" formatCode="General">
                  <c:v>-0.15556701186657501</c:v>
                </c:pt>
                <c:pt idx="183" formatCode="General">
                  <c:v>-0.148779367335934</c:v>
                </c:pt>
                <c:pt idx="184" formatCode="General">
                  <c:v>-0.139968655262314</c:v>
                </c:pt>
                <c:pt idx="185" formatCode="General">
                  <c:v>-0.129407541541738</c:v>
                </c:pt>
                <c:pt idx="186" formatCode="General">
                  <c:v>-0.117680173287959</c:v>
                </c:pt>
                <c:pt idx="187" formatCode="General">
                  <c:v>-0.10585306679383</c:v>
                </c:pt>
                <c:pt idx="188" formatCode="General">
                  <c:v>-9.5374958844191601E-2</c:v>
                </c:pt>
                <c:pt idx="189" formatCode="General">
                  <c:v>-8.6096468087496505E-2</c:v>
                </c:pt>
                <c:pt idx="190" formatCode="General">
                  <c:v>-7.7429783966573296E-2</c:v>
                </c:pt>
                <c:pt idx="191" formatCode="General">
                  <c:v>-6.9973589261287397E-2</c:v>
                </c:pt>
                <c:pt idx="192" formatCode="General">
                  <c:v>-6.3235113621846001E-2</c:v>
                </c:pt>
                <c:pt idx="193" formatCode="General">
                  <c:v>-5.6425358435965398E-2</c:v>
                </c:pt>
                <c:pt idx="194" formatCode="General">
                  <c:v>-5.0006974686359097E-2</c:v>
                </c:pt>
                <c:pt idx="195" formatCode="General">
                  <c:v>-4.40316498899345E-2</c:v>
                </c:pt>
                <c:pt idx="196" formatCode="General">
                  <c:v>-3.84905811905853E-2</c:v>
                </c:pt>
                <c:pt idx="197" formatCode="General">
                  <c:v>-3.3796603825708302E-2</c:v>
                </c:pt>
                <c:pt idx="198" formatCode="General">
                  <c:v>-3.0580928982940399E-2</c:v>
                </c:pt>
                <c:pt idx="199" formatCode="General">
                  <c:v>-2.9303120886676502E-2</c:v>
                </c:pt>
                <c:pt idx="200" formatCode="General">
                  <c:v>-2.9975875800814698E-2</c:v>
                </c:pt>
                <c:pt idx="201" formatCode="General">
                  <c:v>-3.2001533836725597E-2</c:v>
                </c:pt>
                <c:pt idx="202" formatCode="General">
                  <c:v>-3.4215494559361903E-2</c:v>
                </c:pt>
                <c:pt idx="203" formatCode="General">
                  <c:v>-3.5721457129199503E-2</c:v>
                </c:pt>
                <c:pt idx="204" formatCode="General">
                  <c:v>-3.6695526975604603E-2</c:v>
                </c:pt>
                <c:pt idx="205" formatCode="General">
                  <c:v>-3.7680622755671599E-2</c:v>
                </c:pt>
                <c:pt idx="206" formatCode="General">
                  <c:v>-3.85462892995629E-2</c:v>
                </c:pt>
                <c:pt idx="207" formatCode="General">
                  <c:v>-3.9050600845564498E-2</c:v>
                </c:pt>
                <c:pt idx="208" formatCode="General">
                  <c:v>-3.9507535906312598E-2</c:v>
                </c:pt>
                <c:pt idx="209" formatCode="General">
                  <c:v>-3.9715194516636E-2</c:v>
                </c:pt>
                <c:pt idx="210" formatCode="General">
                  <c:v>-3.9114719650987E-2</c:v>
                </c:pt>
                <c:pt idx="211" formatCode="General">
                  <c:v>-3.8156218565769902E-2</c:v>
                </c:pt>
                <c:pt idx="212" formatCode="General">
                  <c:v>-3.6167806236322597E-2</c:v>
                </c:pt>
                <c:pt idx="213" formatCode="General">
                  <c:v>-3.2362791369930803E-2</c:v>
                </c:pt>
                <c:pt idx="214" formatCode="General">
                  <c:v>-2.8395725607533499E-2</c:v>
                </c:pt>
                <c:pt idx="215" formatCode="General">
                  <c:v>-2.5771603804898201E-2</c:v>
                </c:pt>
                <c:pt idx="216" formatCode="General">
                  <c:v>-2.4455403540871199E-2</c:v>
                </c:pt>
                <c:pt idx="217" formatCode="General">
                  <c:v>-2.3463692115443999E-2</c:v>
                </c:pt>
                <c:pt idx="218" formatCode="General">
                  <c:v>-2.2389451257219101E-2</c:v>
                </c:pt>
                <c:pt idx="219" formatCode="General">
                  <c:v>-2.13025285843105E-2</c:v>
                </c:pt>
                <c:pt idx="220" formatCode="General">
                  <c:v>-1.97283314099128E-2</c:v>
                </c:pt>
                <c:pt idx="221" formatCode="General">
                  <c:v>-1.8260987346270002E-2</c:v>
                </c:pt>
                <c:pt idx="222" formatCode="General">
                  <c:v>-1.80606359155982E-2</c:v>
                </c:pt>
                <c:pt idx="223" formatCode="General">
                  <c:v>-1.9122441275825498E-2</c:v>
                </c:pt>
                <c:pt idx="224" formatCode="General">
                  <c:v>-2.0323687918707999E-2</c:v>
                </c:pt>
                <c:pt idx="225" formatCode="General">
                  <c:v>-2.11156711311269E-2</c:v>
                </c:pt>
                <c:pt idx="226" formatCode="General">
                  <c:v>-2.2061685743346399E-2</c:v>
                </c:pt>
                <c:pt idx="227" formatCode="General">
                  <c:v>-2.3985950470091302E-2</c:v>
                </c:pt>
                <c:pt idx="228" formatCode="General">
                  <c:v>-2.66799133175489E-2</c:v>
                </c:pt>
                <c:pt idx="229" formatCode="General">
                  <c:v>-2.9077074950535301E-2</c:v>
                </c:pt>
                <c:pt idx="230" formatCode="General">
                  <c:v>-3.0571749287223698E-2</c:v>
                </c:pt>
                <c:pt idx="231" formatCode="General">
                  <c:v>-3.1600153648783803E-2</c:v>
                </c:pt>
                <c:pt idx="232" formatCode="General">
                  <c:v>-3.2603472971348302E-2</c:v>
                </c:pt>
                <c:pt idx="233" formatCode="General">
                  <c:v>-3.4522027992742801E-2</c:v>
                </c:pt>
                <c:pt idx="234" formatCode="General">
                  <c:v>-3.9044033760460402E-2</c:v>
                </c:pt>
                <c:pt idx="235" formatCode="General">
                  <c:v>-4.6517582838192198E-2</c:v>
                </c:pt>
                <c:pt idx="236" formatCode="General">
                  <c:v>-5.5912767318487003E-2</c:v>
                </c:pt>
                <c:pt idx="237" formatCode="General">
                  <c:v>-6.5292171651974207E-2</c:v>
                </c:pt>
                <c:pt idx="238" formatCode="General">
                  <c:v>-7.3508245467736696E-2</c:v>
                </c:pt>
                <c:pt idx="239" formatCode="General">
                  <c:v>-8.04800767262039E-2</c:v>
                </c:pt>
                <c:pt idx="240" formatCode="General">
                  <c:v>-8.6628806284983401E-2</c:v>
                </c:pt>
                <c:pt idx="241" formatCode="General">
                  <c:v>-9.1929625987372199E-2</c:v>
                </c:pt>
                <c:pt idx="242" formatCode="General">
                  <c:v>-9.5559008694728206E-2</c:v>
                </c:pt>
                <c:pt idx="243" formatCode="General">
                  <c:v>-9.7272507489526802E-2</c:v>
                </c:pt>
                <c:pt idx="244" formatCode="General">
                  <c:v>-9.63582162255264E-2</c:v>
                </c:pt>
                <c:pt idx="245" formatCode="General">
                  <c:v>-9.2772713328264395E-2</c:v>
                </c:pt>
                <c:pt idx="246" formatCode="General">
                  <c:v>-8.8297301950756996E-2</c:v>
                </c:pt>
                <c:pt idx="247" formatCode="General">
                  <c:v>-8.3386468387432994E-2</c:v>
                </c:pt>
                <c:pt idx="248" formatCode="General">
                  <c:v>-7.7121416077940097E-2</c:v>
                </c:pt>
                <c:pt idx="249" formatCode="General">
                  <c:v>-6.8881654003200898E-2</c:v>
                </c:pt>
                <c:pt idx="250" formatCode="General">
                  <c:v>-5.9650238162298898E-2</c:v>
                </c:pt>
                <c:pt idx="251" formatCode="General">
                  <c:v>-5.0090245357388097E-2</c:v>
                </c:pt>
                <c:pt idx="252" formatCode="General">
                  <c:v>-3.9887653990036902E-2</c:v>
                </c:pt>
                <c:pt idx="253" formatCode="General">
                  <c:v>-2.92299511199214E-2</c:v>
                </c:pt>
                <c:pt idx="254" formatCode="General">
                  <c:v>-1.8354874332834101E-2</c:v>
                </c:pt>
                <c:pt idx="255" formatCode="General">
                  <c:v>-6.8583845307035804E-3</c:v>
                </c:pt>
                <c:pt idx="256" formatCode="General">
                  <c:v>5.8522433285353101E-3</c:v>
                </c:pt>
                <c:pt idx="257" formatCode="General">
                  <c:v>1.8318391699784602E-2</c:v>
                </c:pt>
                <c:pt idx="258" formatCode="General">
                  <c:v>2.90006396345605E-2</c:v>
                </c:pt>
                <c:pt idx="259" formatCode="General">
                  <c:v>3.8015835810361803E-2</c:v>
                </c:pt>
                <c:pt idx="260" formatCode="General">
                  <c:v>4.6076985478209799E-2</c:v>
                </c:pt>
                <c:pt idx="261" formatCode="General">
                  <c:v>5.3421748264209E-2</c:v>
                </c:pt>
                <c:pt idx="262" formatCode="General">
                  <c:v>6.03378052204138E-2</c:v>
                </c:pt>
                <c:pt idx="263" formatCode="General">
                  <c:v>6.6859090380730096E-2</c:v>
                </c:pt>
                <c:pt idx="264" formatCode="General">
                  <c:v>7.2967078528232296E-2</c:v>
                </c:pt>
                <c:pt idx="265" formatCode="General">
                  <c:v>7.9274726330494705E-2</c:v>
                </c:pt>
                <c:pt idx="266" formatCode="General">
                  <c:v>8.5523675087107898E-2</c:v>
                </c:pt>
                <c:pt idx="267" formatCode="General">
                  <c:v>9.0531166638677496E-2</c:v>
                </c:pt>
                <c:pt idx="268" formatCode="General">
                  <c:v>9.2993202041237094E-2</c:v>
                </c:pt>
                <c:pt idx="269" formatCode="General">
                  <c:v>9.27228402645984E-2</c:v>
                </c:pt>
                <c:pt idx="270" formatCode="General">
                  <c:v>9.0866337553410198E-2</c:v>
                </c:pt>
                <c:pt idx="271" formatCode="General">
                  <c:v>8.8369842323462802E-2</c:v>
                </c:pt>
                <c:pt idx="272" formatCode="General">
                  <c:v>8.5708855473796905E-2</c:v>
                </c:pt>
                <c:pt idx="273" formatCode="General">
                  <c:v>8.3088615401722798E-2</c:v>
                </c:pt>
                <c:pt idx="274" formatCode="General">
                  <c:v>8.0248436705831996E-2</c:v>
                </c:pt>
                <c:pt idx="275" formatCode="General">
                  <c:v>7.7295647701234899E-2</c:v>
                </c:pt>
                <c:pt idx="276" formatCode="General">
                  <c:v>7.5186363665084494E-2</c:v>
                </c:pt>
                <c:pt idx="277" formatCode="General">
                  <c:v>7.3750617381243902E-2</c:v>
                </c:pt>
                <c:pt idx="278" formatCode="General">
                  <c:v>7.1412781255752705E-2</c:v>
                </c:pt>
                <c:pt idx="279" formatCode="General">
                  <c:v>6.8029273188687595E-2</c:v>
                </c:pt>
                <c:pt idx="280" formatCode="General">
                  <c:v>6.4923098766588E-2</c:v>
                </c:pt>
                <c:pt idx="281" formatCode="General">
                  <c:v>6.2820538460013106E-2</c:v>
                </c:pt>
                <c:pt idx="282" formatCode="General">
                  <c:v>6.1594550049324397E-2</c:v>
                </c:pt>
                <c:pt idx="283" formatCode="General">
                  <c:v>6.1838683150402897E-2</c:v>
                </c:pt>
                <c:pt idx="284" formatCode="General">
                  <c:v>6.3892225655312801E-2</c:v>
                </c:pt>
                <c:pt idx="285" formatCode="General">
                  <c:v>6.7564730652888899E-2</c:v>
                </c:pt>
                <c:pt idx="286" formatCode="General">
                  <c:v>7.3751387692809395E-2</c:v>
                </c:pt>
                <c:pt idx="287" formatCode="General">
                  <c:v>8.3534756345636799E-2</c:v>
                </c:pt>
                <c:pt idx="288" formatCode="General">
                  <c:v>9.6618699795992399E-2</c:v>
                </c:pt>
                <c:pt idx="289" formatCode="General">
                  <c:v>0.112105222447468</c:v>
                </c:pt>
                <c:pt idx="290" formatCode="General">
                  <c:v>0.12924061874079401</c:v>
                </c:pt>
                <c:pt idx="291" formatCode="General">
                  <c:v>0.14724108640869099</c:v>
                </c:pt>
                <c:pt idx="292" formatCode="General">
                  <c:v>0.165910781719185</c:v>
                </c:pt>
                <c:pt idx="293" formatCode="General">
                  <c:v>0.18481745860141199</c:v>
                </c:pt>
                <c:pt idx="294" formatCode="General">
                  <c:v>0.20286525124931001</c:v>
                </c:pt>
                <c:pt idx="295" formatCode="General">
                  <c:v>0.21930405889787</c:v>
                </c:pt>
                <c:pt idx="296" formatCode="General">
                  <c:v>0.23390422189567101</c:v>
                </c:pt>
                <c:pt idx="297" formatCode="General">
                  <c:v>0.24602647059732999</c:v>
                </c:pt>
                <c:pt idx="298" formatCode="General">
                  <c:v>0.25521068062020302</c:v>
                </c:pt>
                <c:pt idx="299" formatCode="General">
                  <c:v>0.261126678125018</c:v>
                </c:pt>
                <c:pt idx="300" formatCode="General">
                  <c:v>0.26362893722133102</c:v>
                </c:pt>
                <c:pt idx="301" formatCode="General">
                  <c:v>0.26276319337180198</c:v>
                </c:pt>
                <c:pt idx="302" formatCode="General">
                  <c:v>0.25930722280030899</c:v>
                </c:pt>
                <c:pt idx="303" formatCode="General">
                  <c:v>0.25495494707897998</c:v>
                </c:pt>
                <c:pt idx="304" formatCode="General">
                  <c:v>0.24973612710896201</c:v>
                </c:pt>
                <c:pt idx="305" formatCode="General">
                  <c:v>0.24315389240402499</c:v>
                </c:pt>
                <c:pt idx="306" formatCode="General">
                  <c:v>0.23592443566266799</c:v>
                </c:pt>
                <c:pt idx="307" formatCode="General">
                  <c:v>0.22885462246791399</c:v>
                </c:pt>
                <c:pt idx="308" formatCode="General">
                  <c:v>0.22189847949029401</c:v>
                </c:pt>
                <c:pt idx="309" formatCode="General">
                  <c:v>0.21541196554029601</c:v>
                </c:pt>
                <c:pt idx="310" formatCode="General">
                  <c:v>0.20996863203579899</c:v>
                </c:pt>
                <c:pt idx="311" formatCode="General">
                  <c:v>0.205285432194936</c:v>
                </c:pt>
                <c:pt idx="312" formatCode="General">
                  <c:v>0.201181597572066</c:v>
                </c:pt>
                <c:pt idx="313" formatCode="General">
                  <c:v>0.19768128525355499</c:v>
                </c:pt>
                <c:pt idx="314" formatCode="General">
                  <c:v>0.19512033777676799</c:v>
                </c:pt>
                <c:pt idx="315" formatCode="General">
                  <c:v>0.19448321802682</c:v>
                </c:pt>
                <c:pt idx="316" formatCode="General">
                  <c:v>0.195976325881732</c:v>
                </c:pt>
                <c:pt idx="317" formatCode="General">
                  <c:v>0.198256228912435</c:v>
                </c:pt>
                <c:pt idx="318" formatCode="General">
                  <c:v>0.200495079169101</c:v>
                </c:pt>
                <c:pt idx="319" formatCode="General">
                  <c:v>0.202377652899046</c:v>
                </c:pt>
                <c:pt idx="320" formatCode="General">
                  <c:v>0.20337821052994801</c:v>
                </c:pt>
                <c:pt idx="321" formatCode="General">
                  <c:v>0.20333546167852201</c:v>
                </c:pt>
                <c:pt idx="322" formatCode="General">
                  <c:v>0.20233979903657801</c:v>
                </c:pt>
                <c:pt idx="323" formatCode="General">
                  <c:v>0.19951535765436301</c:v>
                </c:pt>
                <c:pt idx="324" formatCode="General">
                  <c:v>0.19483745733761701</c:v>
                </c:pt>
                <c:pt idx="325" formatCode="General">
                  <c:v>0.18949866068132701</c:v>
                </c:pt>
                <c:pt idx="326" formatCode="General">
                  <c:v>0.18320960552586199</c:v>
                </c:pt>
                <c:pt idx="327" formatCode="General">
                  <c:v>0.17579506587727001</c:v>
                </c:pt>
                <c:pt idx="328" formatCode="General">
                  <c:v>0.16701969856180501</c:v>
                </c:pt>
                <c:pt idx="329" formatCode="General">
                  <c:v>0.156658174546912</c:v>
                </c:pt>
                <c:pt idx="330" formatCode="General">
                  <c:v>0.14551954510329401</c:v>
                </c:pt>
                <c:pt idx="331" formatCode="General">
                  <c:v>0.133466685826749</c:v>
                </c:pt>
                <c:pt idx="332" formatCode="General">
                  <c:v>0.120490769203926</c:v>
                </c:pt>
                <c:pt idx="333" formatCode="General">
                  <c:v>0.10764918486908299</c:v>
                </c:pt>
                <c:pt idx="334" formatCode="General">
                  <c:v>9.5787589710527102E-2</c:v>
                </c:pt>
                <c:pt idx="335" formatCode="General">
                  <c:v>8.6140944051891793E-2</c:v>
                </c:pt>
                <c:pt idx="336" formatCode="General">
                  <c:v>7.9985719146195303E-2</c:v>
                </c:pt>
                <c:pt idx="337" formatCode="General">
                  <c:v>7.7299826091114701E-2</c:v>
                </c:pt>
                <c:pt idx="338" formatCode="General">
                  <c:v>7.7753210616746796E-2</c:v>
                </c:pt>
                <c:pt idx="339" formatCode="General">
                  <c:v>8.0258462018859306E-2</c:v>
                </c:pt>
                <c:pt idx="340" formatCode="General">
                  <c:v>8.2845475771960705E-2</c:v>
                </c:pt>
                <c:pt idx="341" formatCode="General">
                  <c:v>8.4968810711167506E-2</c:v>
                </c:pt>
                <c:pt idx="342" formatCode="General">
                  <c:v>8.7719178230884903E-2</c:v>
                </c:pt>
                <c:pt idx="343" formatCode="General">
                  <c:v>9.2372234371512596E-2</c:v>
                </c:pt>
                <c:pt idx="344" formatCode="General">
                  <c:v>9.8638502536208705E-2</c:v>
                </c:pt>
                <c:pt idx="345" formatCode="General">
                  <c:v>0.106424563241271</c:v>
                </c:pt>
                <c:pt idx="346" formatCode="General">
                  <c:v>0.115733008732108</c:v>
                </c:pt>
                <c:pt idx="347" formatCode="General">
                  <c:v>0.124848922661164</c:v>
                </c:pt>
                <c:pt idx="348" formatCode="General">
                  <c:v>0.132409178484588</c:v>
                </c:pt>
                <c:pt idx="349" formatCode="General">
                  <c:v>0.13834115308232001</c:v>
                </c:pt>
                <c:pt idx="350" formatCode="General">
                  <c:v>0.14260948103125701</c:v>
                </c:pt>
                <c:pt idx="351" formatCode="General">
                  <c:v>0.14459835904710999</c:v>
                </c:pt>
                <c:pt idx="352" formatCode="General">
                  <c:v>0.14426926257907799</c:v>
                </c:pt>
                <c:pt idx="353" formatCode="General">
                  <c:v>0.142164751527704</c:v>
                </c:pt>
                <c:pt idx="354" formatCode="General">
                  <c:v>0.13816091206093001</c:v>
                </c:pt>
                <c:pt idx="355" formatCode="General">
                  <c:v>0.13168727939550801</c:v>
                </c:pt>
                <c:pt idx="356" formatCode="General">
                  <c:v>0.12200054147525299</c:v>
                </c:pt>
                <c:pt idx="357" formatCode="General">
                  <c:v>0.109752090551118</c:v>
                </c:pt>
                <c:pt idx="358" formatCode="General">
                  <c:v>9.6805518485581804E-2</c:v>
                </c:pt>
                <c:pt idx="359" formatCode="General">
                  <c:v>8.3954733996941006E-2</c:v>
                </c:pt>
                <c:pt idx="360" formatCode="General">
                  <c:v>7.1304771750444904E-2</c:v>
                </c:pt>
                <c:pt idx="361" formatCode="General">
                  <c:v>5.9082119435952402E-2</c:v>
                </c:pt>
                <c:pt idx="362" formatCode="General">
                  <c:v>4.68529491032076E-2</c:v>
                </c:pt>
                <c:pt idx="363" formatCode="General">
                  <c:v>3.4120049052497298E-2</c:v>
                </c:pt>
                <c:pt idx="364" formatCode="General">
                  <c:v>2.1598002883474E-2</c:v>
                </c:pt>
                <c:pt idx="365" formatCode="General">
                  <c:v>1.00831344662586E-2</c:v>
                </c:pt>
                <c:pt idx="366" formatCode="General">
                  <c:v>-1.3156353813712099E-3</c:v>
                </c:pt>
                <c:pt idx="367" formatCode="General">
                  <c:v>-1.3549688884688601E-2</c:v>
                </c:pt>
                <c:pt idx="368" formatCode="General">
                  <c:v>-2.56154436393373E-2</c:v>
                </c:pt>
                <c:pt idx="369" formatCode="General">
                  <c:v>-3.6922214243463203E-2</c:v>
                </c:pt>
                <c:pt idx="370" formatCode="General">
                  <c:v>-4.7165870422886703E-2</c:v>
                </c:pt>
                <c:pt idx="371" formatCode="General">
                  <c:v>-5.5780449610930302E-2</c:v>
                </c:pt>
                <c:pt idx="372" formatCode="General">
                  <c:v>-6.3331974298400096E-2</c:v>
                </c:pt>
                <c:pt idx="373" formatCode="General">
                  <c:v>-7.0872073568321203E-2</c:v>
                </c:pt>
                <c:pt idx="374" formatCode="General">
                  <c:v>-7.8182408373073303E-2</c:v>
                </c:pt>
                <c:pt idx="375" formatCode="General">
                  <c:v>-8.4032971339499996E-2</c:v>
                </c:pt>
                <c:pt idx="376" formatCode="General">
                  <c:v>-8.9234271484129699E-2</c:v>
                </c:pt>
                <c:pt idx="377" formatCode="General">
                  <c:v>-9.5686606184441997E-2</c:v>
                </c:pt>
                <c:pt idx="378" formatCode="General">
                  <c:v>-0.103995063785962</c:v>
                </c:pt>
                <c:pt idx="379" formatCode="General">
                  <c:v>-0.113043221383615</c:v>
                </c:pt>
                <c:pt idx="380" formatCode="General">
                  <c:v>-0.121721340384795</c:v>
                </c:pt>
                <c:pt idx="381" formatCode="General">
                  <c:v>-0.130074541451769</c:v>
                </c:pt>
                <c:pt idx="382" formatCode="General">
                  <c:v>-0.13816788797738599</c:v>
                </c:pt>
                <c:pt idx="383" formatCode="General">
                  <c:v>-0.14663110738617399</c:v>
                </c:pt>
                <c:pt idx="384" formatCode="General">
                  <c:v>-0.15532438372191801</c:v>
                </c:pt>
                <c:pt idx="385" formatCode="General">
                  <c:v>-0.16339220700309801</c:v>
                </c:pt>
                <c:pt idx="386" formatCode="General">
                  <c:v>-0.17075365444225599</c:v>
                </c:pt>
                <c:pt idx="387" formatCode="General">
                  <c:v>-0.17730610502834199</c:v>
                </c:pt>
                <c:pt idx="388" formatCode="General">
                  <c:v>-0.182988344990555</c:v>
                </c:pt>
                <c:pt idx="389" formatCode="General">
                  <c:v>-0.18753080805240799</c:v>
                </c:pt>
                <c:pt idx="390" formatCode="General">
                  <c:v>-0.19008024260554099</c:v>
                </c:pt>
                <c:pt idx="391" formatCode="General">
                  <c:v>-0.189480751040634</c:v>
                </c:pt>
                <c:pt idx="392" formatCode="General">
                  <c:v>-0.185889486436144</c:v>
                </c:pt>
                <c:pt idx="393" formatCode="General">
                  <c:v>-0.18069056533029201</c:v>
                </c:pt>
                <c:pt idx="394" formatCode="General">
                  <c:v>-0.175093135744471</c:v>
                </c:pt>
                <c:pt idx="395" formatCode="General">
                  <c:v>-0.169285713705773</c:v>
                </c:pt>
                <c:pt idx="396" formatCode="General">
                  <c:v>-0.16194843622424401</c:v>
                </c:pt>
                <c:pt idx="397" formatCode="General">
                  <c:v>-0.15221444406800699</c:v>
                </c:pt>
                <c:pt idx="398" formatCode="General">
                  <c:v>-0.139721283250824</c:v>
                </c:pt>
                <c:pt idx="399" formatCode="General">
                  <c:v>-0.12508525864165301</c:v>
                </c:pt>
                <c:pt idx="400" formatCode="General">
                  <c:v>-0.11025976468075201</c:v>
                </c:pt>
                <c:pt idx="401" formatCode="General">
                  <c:v>-9.5888237335583895E-2</c:v>
                </c:pt>
                <c:pt idx="402" formatCode="General">
                  <c:v>-8.1600243047669899E-2</c:v>
                </c:pt>
                <c:pt idx="403" formatCode="General">
                  <c:v>-6.7672214253018101E-2</c:v>
                </c:pt>
                <c:pt idx="404" formatCode="General">
                  <c:v>-5.3830306893861299E-2</c:v>
                </c:pt>
                <c:pt idx="405" formatCode="General">
                  <c:v>-4.1060548656725197E-2</c:v>
                </c:pt>
                <c:pt idx="406" formatCode="General">
                  <c:v>-3.0748570125634301E-2</c:v>
                </c:pt>
                <c:pt idx="407" formatCode="General">
                  <c:v>-2.2681917437897599E-2</c:v>
                </c:pt>
                <c:pt idx="408" formatCode="General">
                  <c:v>-1.68613701737103E-2</c:v>
                </c:pt>
                <c:pt idx="409" formatCode="General">
                  <c:v>-1.44771194709495E-2</c:v>
                </c:pt>
                <c:pt idx="410" formatCode="General">
                  <c:v>-1.6471854248346001E-2</c:v>
                </c:pt>
                <c:pt idx="411" formatCode="General">
                  <c:v>-2.2038278757597399E-2</c:v>
                </c:pt>
                <c:pt idx="412" formatCode="General">
                  <c:v>-3.1240567476657901E-2</c:v>
                </c:pt>
                <c:pt idx="413" formatCode="General">
                  <c:v>-4.4531225922117001E-2</c:v>
                </c:pt>
                <c:pt idx="414" formatCode="General">
                  <c:v>-6.0708152266565701E-2</c:v>
                </c:pt>
                <c:pt idx="415" formatCode="General">
                  <c:v>-7.7419312849210095E-2</c:v>
                </c:pt>
                <c:pt idx="416" formatCode="General">
                  <c:v>-9.28296621886813E-2</c:v>
                </c:pt>
                <c:pt idx="417" formatCode="General">
                  <c:v>-0.106703211744195</c:v>
                </c:pt>
                <c:pt idx="418" formatCode="General">
                  <c:v>-0.118951032339741</c:v>
                </c:pt>
                <c:pt idx="419" formatCode="General">
                  <c:v>-0.12873237718748301</c:v>
                </c:pt>
                <c:pt idx="420" formatCode="General">
                  <c:v>-0.13623514119689001</c:v>
                </c:pt>
                <c:pt idx="421" formatCode="General">
                  <c:v>-0.142363059276082</c:v>
                </c:pt>
                <c:pt idx="422" formatCode="General">
                  <c:v>-0.146312978915113</c:v>
                </c:pt>
                <c:pt idx="423" formatCode="General">
                  <c:v>-0.14665529997688401</c:v>
                </c:pt>
                <c:pt idx="424" formatCode="General">
                  <c:v>-0.14321332241168899</c:v>
                </c:pt>
                <c:pt idx="425" formatCode="General">
                  <c:v>-0.13685036662498101</c:v>
                </c:pt>
                <c:pt idx="426" formatCode="General">
                  <c:v>-0.12802771811678301</c:v>
                </c:pt>
                <c:pt idx="427" formatCode="General">
                  <c:v>-0.11756935352877899</c:v>
                </c:pt>
                <c:pt idx="428" formatCode="General">
                  <c:v>-0.10696417209449501</c:v>
                </c:pt>
                <c:pt idx="429" formatCode="General">
                  <c:v>-9.7292671403179404E-2</c:v>
                </c:pt>
                <c:pt idx="430" formatCode="General">
                  <c:v>-8.8819702848451296E-2</c:v>
                </c:pt>
                <c:pt idx="431" formatCode="General">
                  <c:v>-8.1274073868995295E-2</c:v>
                </c:pt>
                <c:pt idx="432" formatCode="General">
                  <c:v>-7.5298708626823405E-2</c:v>
                </c:pt>
                <c:pt idx="433" formatCode="General">
                  <c:v>-7.1242295110894402E-2</c:v>
                </c:pt>
                <c:pt idx="434" formatCode="General">
                  <c:v>-6.9075518514355103E-2</c:v>
                </c:pt>
                <c:pt idx="435" formatCode="General">
                  <c:v>-6.9273186479195795E-2</c:v>
                </c:pt>
                <c:pt idx="436" formatCode="General">
                  <c:v>-7.1586998109716596E-2</c:v>
                </c:pt>
                <c:pt idx="437" formatCode="General">
                  <c:v>-7.5474996891295401E-2</c:v>
                </c:pt>
                <c:pt idx="438" formatCode="General">
                  <c:v>-8.0125094894462706E-2</c:v>
                </c:pt>
                <c:pt idx="439" formatCode="General">
                  <c:v>-8.5087721829348303E-2</c:v>
                </c:pt>
                <c:pt idx="440" formatCode="General">
                  <c:v>-9.1260705725631497E-2</c:v>
                </c:pt>
                <c:pt idx="441" formatCode="General">
                  <c:v>-9.91506002720937E-2</c:v>
                </c:pt>
                <c:pt idx="442" formatCode="General">
                  <c:v>-0.10816582555428</c:v>
                </c:pt>
                <c:pt idx="443" formatCode="General">
                  <c:v>-0.117099370717118</c:v>
                </c:pt>
                <c:pt idx="444" formatCode="General">
                  <c:v>-0.12523887640702699</c:v>
                </c:pt>
                <c:pt idx="445" formatCode="General">
                  <c:v>-0.13133879026801301</c:v>
                </c:pt>
                <c:pt idx="446" formatCode="General">
                  <c:v>-0.13518389788211199</c:v>
                </c:pt>
                <c:pt idx="447" formatCode="General">
                  <c:v>-0.13770524674151</c:v>
                </c:pt>
                <c:pt idx="448" formatCode="General">
                  <c:v>-0.13836474309503499</c:v>
                </c:pt>
                <c:pt idx="449" formatCode="General">
                  <c:v>-0.136970795212809</c:v>
                </c:pt>
                <c:pt idx="450" formatCode="General">
                  <c:v>-0.134003560415069</c:v>
                </c:pt>
                <c:pt idx="451" formatCode="General">
                  <c:v>-0.12960215859263599</c:v>
                </c:pt>
                <c:pt idx="452" formatCode="General">
                  <c:v>-0.123862220519925</c:v>
                </c:pt>
                <c:pt idx="453" formatCode="General">
                  <c:v>-0.116784883951248</c:v>
                </c:pt>
                <c:pt idx="454" formatCode="General">
                  <c:v>-0.10856786000025299</c:v>
                </c:pt>
                <c:pt idx="455" formatCode="General">
                  <c:v>-9.9719402143619407E-2</c:v>
                </c:pt>
                <c:pt idx="456" formatCode="General">
                  <c:v>-9.1751891278942899E-2</c:v>
                </c:pt>
                <c:pt idx="457" formatCode="General">
                  <c:v>-8.6246954633460396E-2</c:v>
                </c:pt>
                <c:pt idx="458" formatCode="General">
                  <c:v>-8.3266707598808595E-2</c:v>
                </c:pt>
                <c:pt idx="459" formatCode="General">
                  <c:v>-8.1560685509613803E-2</c:v>
                </c:pt>
                <c:pt idx="460" formatCode="General">
                  <c:v>-8.0325513491335099E-2</c:v>
                </c:pt>
                <c:pt idx="461" formatCode="General">
                  <c:v>-7.9585660180799503E-2</c:v>
                </c:pt>
                <c:pt idx="462" formatCode="General">
                  <c:v>-7.9105129996437304E-2</c:v>
                </c:pt>
                <c:pt idx="463" formatCode="General">
                  <c:v>-7.8132177196176905E-2</c:v>
                </c:pt>
                <c:pt idx="464" formatCode="General">
                  <c:v>-7.58635449067845E-2</c:v>
                </c:pt>
                <c:pt idx="465" formatCode="General">
                  <c:v>-7.2267334741617797E-2</c:v>
                </c:pt>
                <c:pt idx="466" formatCode="General">
                  <c:v>-6.7586605610837194E-2</c:v>
                </c:pt>
                <c:pt idx="467" formatCode="General">
                  <c:v>-6.1543200060965197E-2</c:v>
                </c:pt>
                <c:pt idx="468" formatCode="General">
                  <c:v>-5.50790318535056E-2</c:v>
                </c:pt>
                <c:pt idx="469" formatCode="General">
                  <c:v>-4.9824715556629803E-2</c:v>
                </c:pt>
                <c:pt idx="470" formatCode="General">
                  <c:v>-4.5713870638973801E-2</c:v>
                </c:pt>
                <c:pt idx="471" formatCode="General">
                  <c:v>-4.2925820378459698E-2</c:v>
                </c:pt>
                <c:pt idx="472" formatCode="General">
                  <c:v>-4.2253210113821903E-2</c:v>
                </c:pt>
                <c:pt idx="473" formatCode="General">
                  <c:v>-4.3035413676808701E-2</c:v>
                </c:pt>
                <c:pt idx="474" formatCode="General">
                  <c:v>-4.3161339345346203E-2</c:v>
                </c:pt>
                <c:pt idx="475" formatCode="General">
                  <c:v>-4.1613744425242197E-2</c:v>
                </c:pt>
                <c:pt idx="476" formatCode="General">
                  <c:v>-3.9011897728104303E-2</c:v>
                </c:pt>
                <c:pt idx="477" formatCode="General">
                  <c:v>-3.5973658595794301E-2</c:v>
                </c:pt>
                <c:pt idx="478" formatCode="General">
                  <c:v>-3.1488348632897602E-2</c:v>
                </c:pt>
                <c:pt idx="479" formatCode="General">
                  <c:v>-2.4127801606737401E-2</c:v>
                </c:pt>
                <c:pt idx="480" formatCode="General">
                  <c:v>-1.43513042238374E-2</c:v>
                </c:pt>
                <c:pt idx="481" formatCode="General">
                  <c:v>-3.5006419431435399E-3</c:v>
                </c:pt>
                <c:pt idx="482" formatCode="General">
                  <c:v>7.36183620703395E-3</c:v>
                </c:pt>
                <c:pt idx="483" formatCode="General">
                  <c:v>1.7722663307078799E-2</c:v>
                </c:pt>
                <c:pt idx="484" formatCode="General">
                  <c:v>2.6869063788328401E-2</c:v>
                </c:pt>
                <c:pt idx="485" formatCode="General">
                  <c:v>3.4060078073266303E-2</c:v>
                </c:pt>
                <c:pt idx="486" formatCode="General">
                  <c:v>3.9730715173266498E-2</c:v>
                </c:pt>
                <c:pt idx="487" formatCode="General">
                  <c:v>4.3754254059408602E-2</c:v>
                </c:pt>
                <c:pt idx="488" formatCode="General">
                  <c:v>4.5269618500477601E-2</c:v>
                </c:pt>
                <c:pt idx="489" formatCode="General">
                  <c:v>4.4156647780973897E-2</c:v>
                </c:pt>
                <c:pt idx="490" formatCode="General">
                  <c:v>4.0203082042159402E-2</c:v>
                </c:pt>
                <c:pt idx="491" formatCode="General">
                  <c:v>3.2637708452823599E-2</c:v>
                </c:pt>
                <c:pt idx="492" formatCode="General">
                  <c:v>2.2021935712061701E-2</c:v>
                </c:pt>
                <c:pt idx="493" formatCode="General">
                  <c:v>1.0039047192817899E-2</c:v>
                </c:pt>
                <c:pt idx="494" formatCode="General">
                  <c:v>-1.7651412913228101E-3</c:v>
                </c:pt>
                <c:pt idx="495" formatCode="General">
                  <c:v>-1.1962512068313899E-2</c:v>
                </c:pt>
                <c:pt idx="496" formatCode="General">
                  <c:v>-2.0092523445237102E-2</c:v>
                </c:pt>
                <c:pt idx="497" formatCode="General">
                  <c:v>-2.6383485801911199E-2</c:v>
                </c:pt>
                <c:pt idx="498" formatCode="General">
                  <c:v>-3.1239556852425101E-2</c:v>
                </c:pt>
                <c:pt idx="499" formatCode="General">
                  <c:v>-3.40026764228364E-2</c:v>
                </c:pt>
                <c:pt idx="500" formatCode="General">
                  <c:v>-3.3636469881404597E-2</c:v>
                </c:pt>
                <c:pt idx="501" formatCode="General">
                  <c:v>-3.0877594340995299E-2</c:v>
                </c:pt>
                <c:pt idx="502" formatCode="General">
                  <c:v>-2.653574159545E-2</c:v>
                </c:pt>
                <c:pt idx="503" formatCode="General">
                  <c:v>-2.0095007755773799E-2</c:v>
                </c:pt>
                <c:pt idx="504" formatCode="General">
                  <c:v>-1.1471731740510799E-2</c:v>
                </c:pt>
                <c:pt idx="505" formatCode="General">
                  <c:v>-1.5779203940255501E-3</c:v>
                </c:pt>
                <c:pt idx="506" formatCode="General">
                  <c:v>8.7486482820280497E-3</c:v>
                </c:pt>
                <c:pt idx="507" formatCode="General">
                  <c:v>1.9177537931320598E-2</c:v>
                </c:pt>
                <c:pt idx="508" formatCode="General">
                  <c:v>2.8479399485685099E-2</c:v>
                </c:pt>
                <c:pt idx="509" formatCode="General">
                  <c:v>3.6057267189310099E-2</c:v>
                </c:pt>
                <c:pt idx="510" formatCode="General">
                  <c:v>4.2331073436507299E-2</c:v>
                </c:pt>
                <c:pt idx="511" formatCode="General">
                  <c:v>4.6228935891073797E-2</c:v>
                </c:pt>
                <c:pt idx="512" formatCode="General">
                  <c:v>4.6303407400095198E-2</c:v>
                </c:pt>
                <c:pt idx="513" formatCode="General">
                  <c:v>4.2210198537719699E-2</c:v>
                </c:pt>
                <c:pt idx="514" formatCode="General">
                  <c:v>3.44796411187085E-2</c:v>
                </c:pt>
                <c:pt idx="515" formatCode="General">
                  <c:v>2.4485076135532399E-2</c:v>
                </c:pt>
                <c:pt idx="516" formatCode="General">
                  <c:v>1.40378988689812E-2</c:v>
                </c:pt>
                <c:pt idx="517" formatCode="General">
                  <c:v>4.0877388620706601E-3</c:v>
                </c:pt>
                <c:pt idx="518" formatCode="General">
                  <c:v>-5.3733732881441803E-3</c:v>
                </c:pt>
                <c:pt idx="519" formatCode="General">
                  <c:v>-1.3843263695513501E-2</c:v>
                </c:pt>
                <c:pt idx="520" formatCode="General">
                  <c:v>-2.1033587797046099E-2</c:v>
                </c:pt>
                <c:pt idx="521" formatCode="General">
                  <c:v>-2.72057621617273E-2</c:v>
                </c:pt>
                <c:pt idx="522" formatCode="General">
                  <c:v>-3.2069691980675802E-2</c:v>
                </c:pt>
                <c:pt idx="523" formatCode="General">
                  <c:v>-3.6326645516404001E-2</c:v>
                </c:pt>
                <c:pt idx="524" formatCode="General">
                  <c:v>-4.0796891398333597E-2</c:v>
                </c:pt>
                <c:pt idx="525" formatCode="General">
                  <c:v>-4.5710899972618298E-2</c:v>
                </c:pt>
                <c:pt idx="526" formatCode="General">
                  <c:v>-5.1688703768363202E-2</c:v>
                </c:pt>
                <c:pt idx="527" formatCode="General">
                  <c:v>-5.8528994973620602E-2</c:v>
                </c:pt>
                <c:pt idx="528" formatCode="General">
                  <c:v>-6.5129303375455097E-2</c:v>
                </c:pt>
                <c:pt idx="529" formatCode="General">
                  <c:v>-7.0751157075017404E-2</c:v>
                </c:pt>
                <c:pt idx="530" formatCode="General">
                  <c:v>-7.5363011431488894E-2</c:v>
                </c:pt>
                <c:pt idx="531" formatCode="General">
                  <c:v>-7.9558621021397297E-2</c:v>
                </c:pt>
                <c:pt idx="532" formatCode="General">
                  <c:v>-8.3061692000375997E-2</c:v>
                </c:pt>
                <c:pt idx="533" formatCode="General">
                  <c:v>-8.5236626174486699E-2</c:v>
                </c:pt>
                <c:pt idx="534" formatCode="General">
                  <c:v>-8.6002590894450601E-2</c:v>
                </c:pt>
                <c:pt idx="535" formatCode="General">
                  <c:v>-8.3995112089275195E-2</c:v>
                </c:pt>
                <c:pt idx="536" formatCode="General">
                  <c:v>-7.8666202035226701E-2</c:v>
                </c:pt>
                <c:pt idx="537" formatCode="General">
                  <c:v>-7.1021222351993804E-2</c:v>
                </c:pt>
                <c:pt idx="538" formatCode="General">
                  <c:v>-6.15284136502958E-2</c:v>
                </c:pt>
                <c:pt idx="539" formatCode="General">
                  <c:v>-5.0212552755844499E-2</c:v>
                </c:pt>
                <c:pt idx="540" formatCode="General">
                  <c:v>-3.7458066996938197E-2</c:v>
                </c:pt>
                <c:pt idx="541" formatCode="General">
                  <c:v>-2.4423554187246701E-2</c:v>
                </c:pt>
                <c:pt idx="542" formatCode="General">
                  <c:v>-1.2689232452442901E-2</c:v>
                </c:pt>
                <c:pt idx="543" formatCode="General">
                  <c:v>-2.65298946296627E-3</c:v>
                </c:pt>
                <c:pt idx="544" formatCode="General">
                  <c:v>6.0172805060409399E-3</c:v>
                </c:pt>
                <c:pt idx="545" formatCode="General">
                  <c:v>1.2766696781044799E-2</c:v>
                </c:pt>
                <c:pt idx="546" formatCode="General">
                  <c:v>1.7848247135789901E-2</c:v>
                </c:pt>
                <c:pt idx="547" formatCode="General">
                  <c:v>2.1918557949309001E-2</c:v>
                </c:pt>
                <c:pt idx="548" formatCode="General">
                  <c:v>2.4868921577634501E-2</c:v>
                </c:pt>
                <c:pt idx="549" formatCode="General">
                  <c:v>2.60506800437607E-2</c:v>
                </c:pt>
                <c:pt idx="550" formatCode="General">
                  <c:v>2.5889036808056799E-2</c:v>
                </c:pt>
                <c:pt idx="551" formatCode="General">
                  <c:v>2.5564888113937999E-2</c:v>
                </c:pt>
                <c:pt idx="552" formatCode="General">
                  <c:v>2.5088979181767598E-2</c:v>
                </c:pt>
                <c:pt idx="553" formatCode="General">
                  <c:v>2.36800719370375E-2</c:v>
                </c:pt>
                <c:pt idx="554" formatCode="General">
                  <c:v>1.9954520371841099E-2</c:v>
                </c:pt>
                <c:pt idx="555" formatCode="General">
                  <c:v>1.3642882823126401E-2</c:v>
                </c:pt>
                <c:pt idx="556" formatCode="General">
                  <c:v>5.3924176629946098E-3</c:v>
                </c:pt>
                <c:pt idx="557" formatCode="General">
                  <c:v>-2.9979968319374202E-3</c:v>
                </c:pt>
                <c:pt idx="558" formatCode="General">
                  <c:v>-9.6018102713828005E-3</c:v>
                </c:pt>
                <c:pt idx="559" formatCode="General">
                  <c:v>-1.53669287820862E-2</c:v>
                </c:pt>
                <c:pt idx="560" formatCode="General">
                  <c:v>-2.11422036119094E-2</c:v>
                </c:pt>
                <c:pt idx="561" formatCode="General">
                  <c:v>-2.6714058823873999E-2</c:v>
                </c:pt>
                <c:pt idx="562" formatCode="General">
                  <c:v>-3.3077077247249398E-2</c:v>
                </c:pt>
                <c:pt idx="563" formatCode="General">
                  <c:v>-4.0368538640391902E-2</c:v>
                </c:pt>
                <c:pt idx="564" formatCode="General">
                  <c:v>-4.7148161760235299E-2</c:v>
                </c:pt>
                <c:pt idx="565" formatCode="General">
                  <c:v>-5.1794511841184103E-2</c:v>
                </c:pt>
                <c:pt idx="566" formatCode="General">
                  <c:v>-5.3654030972211997E-2</c:v>
                </c:pt>
                <c:pt idx="567" formatCode="General">
                  <c:v>-5.3162252556278801E-2</c:v>
                </c:pt>
                <c:pt idx="568" formatCode="General">
                  <c:v>-5.0673550807240203E-2</c:v>
                </c:pt>
                <c:pt idx="569" formatCode="General">
                  <c:v>-4.61516696399564E-2</c:v>
                </c:pt>
                <c:pt idx="570" formatCode="General">
                  <c:v>-3.8925392352505798E-2</c:v>
                </c:pt>
                <c:pt idx="571" formatCode="General">
                  <c:v>-2.8852424118482201E-2</c:v>
                </c:pt>
                <c:pt idx="572" formatCode="General">
                  <c:v>-1.7046590817324E-2</c:v>
                </c:pt>
                <c:pt idx="573" formatCode="General">
                  <c:v>-4.4310394403209302E-3</c:v>
                </c:pt>
                <c:pt idx="574" formatCode="General">
                  <c:v>8.2470882941568999E-3</c:v>
                </c:pt>
                <c:pt idx="575" formatCode="General">
                  <c:v>2.0338523281436201E-2</c:v>
                </c:pt>
                <c:pt idx="576" formatCode="General">
                  <c:v>3.1789595256552998E-2</c:v>
                </c:pt>
                <c:pt idx="577" formatCode="General">
                  <c:v>4.2201178858515598E-2</c:v>
                </c:pt>
                <c:pt idx="578" formatCode="General">
                  <c:v>5.1311381724707998E-2</c:v>
                </c:pt>
                <c:pt idx="579" formatCode="General">
                  <c:v>5.8207245437392002E-2</c:v>
                </c:pt>
                <c:pt idx="580" formatCode="General">
                  <c:v>6.1667793002063903E-2</c:v>
                </c:pt>
                <c:pt idx="581" formatCode="General">
                  <c:v>6.1710443545853498E-2</c:v>
                </c:pt>
                <c:pt idx="582" formatCode="General">
                  <c:v>5.92100756193688E-2</c:v>
                </c:pt>
                <c:pt idx="583" formatCode="General">
                  <c:v>5.5230659531281701E-2</c:v>
                </c:pt>
                <c:pt idx="584" formatCode="General">
                  <c:v>5.03736708631351E-2</c:v>
                </c:pt>
                <c:pt idx="585" formatCode="General">
                  <c:v>4.4945866313421297E-2</c:v>
                </c:pt>
                <c:pt idx="586" formatCode="General">
                  <c:v>3.8885638305978402E-2</c:v>
                </c:pt>
                <c:pt idx="587" formatCode="General">
                  <c:v>3.1418396866963197E-2</c:v>
                </c:pt>
                <c:pt idx="588" formatCode="General">
                  <c:v>2.2054696335049698E-2</c:v>
                </c:pt>
                <c:pt idx="589" formatCode="General">
                  <c:v>1.17639110992919E-2</c:v>
                </c:pt>
                <c:pt idx="590" formatCode="General">
                  <c:v>2.2493442282887398E-3</c:v>
                </c:pt>
                <c:pt idx="591" formatCode="General">
                  <c:v>-5.2204310462158499E-3</c:v>
                </c:pt>
                <c:pt idx="592" formatCode="General">
                  <c:v>-1.10962161326834E-2</c:v>
                </c:pt>
                <c:pt idx="593" formatCode="General">
                  <c:v>-1.6202104190336401E-2</c:v>
                </c:pt>
                <c:pt idx="594" formatCode="General">
                  <c:v>-2.0055927536487099E-2</c:v>
                </c:pt>
                <c:pt idx="595" formatCode="General">
                  <c:v>-2.2311620123438201E-2</c:v>
                </c:pt>
                <c:pt idx="596" formatCode="General">
                  <c:v>-2.2451807671186E-2</c:v>
                </c:pt>
                <c:pt idx="597" formatCode="General">
                  <c:v>-2.0209773484647101E-2</c:v>
                </c:pt>
                <c:pt idx="598" formatCode="General">
                  <c:v>-1.5079405741937999E-2</c:v>
                </c:pt>
                <c:pt idx="599" formatCode="General">
                  <c:v>-6.3774305230442198E-3</c:v>
                </c:pt>
                <c:pt idx="600" formatCode="General">
                  <c:v>4.53867684629155E-3</c:v>
                </c:pt>
                <c:pt idx="601" formatCode="General">
                  <c:v>1.5904663516838301E-2</c:v>
                </c:pt>
                <c:pt idx="602" formatCode="General">
                  <c:v>2.7731920542823699E-2</c:v>
                </c:pt>
                <c:pt idx="603" formatCode="General">
                  <c:v>4.03366477064694E-2</c:v>
                </c:pt>
                <c:pt idx="604" formatCode="General">
                  <c:v>5.3456872341259197E-2</c:v>
                </c:pt>
                <c:pt idx="605" formatCode="General">
                  <c:v>6.6255332107396203E-2</c:v>
                </c:pt>
                <c:pt idx="606" formatCode="General">
                  <c:v>7.6823244187671905E-2</c:v>
                </c:pt>
                <c:pt idx="607" formatCode="General">
                  <c:v>8.4187668197749102E-2</c:v>
                </c:pt>
                <c:pt idx="608" formatCode="General">
                  <c:v>8.8412410504740593E-2</c:v>
                </c:pt>
                <c:pt idx="609" formatCode="General">
                  <c:v>8.90357126328013E-2</c:v>
                </c:pt>
                <c:pt idx="610" formatCode="General">
                  <c:v>8.6438779489928994E-2</c:v>
                </c:pt>
                <c:pt idx="611" formatCode="General">
                  <c:v>8.1725740581098105E-2</c:v>
                </c:pt>
                <c:pt idx="612" formatCode="General">
                  <c:v>7.5418837729624197E-2</c:v>
                </c:pt>
                <c:pt idx="613" formatCode="General">
                  <c:v>6.7689572956300598E-2</c:v>
                </c:pt>
                <c:pt idx="614" formatCode="General">
                  <c:v>5.9086931264097198E-2</c:v>
                </c:pt>
                <c:pt idx="615" formatCode="General">
                  <c:v>5.1189656721042101E-2</c:v>
                </c:pt>
                <c:pt idx="616" formatCode="General">
                  <c:v>4.4991980991110798E-2</c:v>
                </c:pt>
                <c:pt idx="617" formatCode="General">
                  <c:v>4.1320284928529898E-2</c:v>
                </c:pt>
                <c:pt idx="618" formatCode="General">
                  <c:v>4.1293878758182301E-2</c:v>
                </c:pt>
                <c:pt idx="619" formatCode="General">
                  <c:v>4.4085637723714301E-2</c:v>
                </c:pt>
                <c:pt idx="620" formatCode="General">
                  <c:v>4.8487682494275E-2</c:v>
                </c:pt>
                <c:pt idx="621" formatCode="General">
                  <c:v>5.4949183444803998E-2</c:v>
                </c:pt>
                <c:pt idx="622" formatCode="General">
                  <c:v>6.2988343918641596E-2</c:v>
                </c:pt>
                <c:pt idx="623" formatCode="General">
                  <c:v>7.1241164154091097E-2</c:v>
                </c:pt>
                <c:pt idx="624" formatCode="General">
                  <c:v>7.9787298270169504E-2</c:v>
                </c:pt>
                <c:pt idx="625" formatCode="General">
                  <c:v>8.9621705203149493E-2</c:v>
                </c:pt>
                <c:pt idx="626" formatCode="General">
                  <c:v>0.100648888966786</c:v>
                </c:pt>
                <c:pt idx="627" formatCode="General">
                  <c:v>0.112097892817544</c:v>
                </c:pt>
                <c:pt idx="628" formatCode="General">
                  <c:v>0.124128668309903</c:v>
                </c:pt>
                <c:pt idx="629" formatCode="General">
                  <c:v>0.13633294704366999</c:v>
                </c:pt>
                <c:pt idx="630" formatCode="General">
                  <c:v>0.14767428063643401</c:v>
                </c:pt>
                <c:pt idx="631" formatCode="General">
                  <c:v>0.15808119706812701</c:v>
                </c:pt>
                <c:pt idx="632" formatCode="General">
                  <c:v>0.167203471433262</c:v>
                </c:pt>
                <c:pt idx="633" formatCode="General">
                  <c:v>0.17417498108794199</c:v>
                </c:pt>
                <c:pt idx="634" formatCode="General">
                  <c:v>0.17924492941064599</c:v>
                </c:pt>
                <c:pt idx="635" formatCode="General">
                  <c:v>0.182655701131123</c:v>
                </c:pt>
                <c:pt idx="636" formatCode="General">
                  <c:v>0.18350702543393399</c:v>
                </c:pt>
                <c:pt idx="637" formatCode="General">
                  <c:v>0.18045273818046201</c:v>
                </c:pt>
                <c:pt idx="638" formatCode="General">
                  <c:v>0.173384680309426</c:v>
                </c:pt>
                <c:pt idx="639" formatCode="General">
                  <c:v>0.16377835333383001</c:v>
                </c:pt>
                <c:pt idx="640" formatCode="General">
                  <c:v>0.153106699474332</c:v>
                </c:pt>
                <c:pt idx="641" formatCode="General">
                  <c:v>0.14080133335001699</c:v>
                </c:pt>
                <c:pt idx="642" formatCode="General">
                  <c:v>0.12622781309553399</c:v>
                </c:pt>
                <c:pt idx="643" formatCode="General">
                  <c:v>0.110517675397965</c:v>
                </c:pt>
                <c:pt idx="644" formatCode="General">
                  <c:v>9.4623432750715802E-2</c:v>
                </c:pt>
                <c:pt idx="645" formatCode="General">
                  <c:v>7.9093654179565501E-2</c:v>
                </c:pt>
                <c:pt idx="646" formatCode="General">
                  <c:v>6.4859222665648794E-2</c:v>
                </c:pt>
                <c:pt idx="647" formatCode="General">
                  <c:v>5.22384550737175E-2</c:v>
                </c:pt>
                <c:pt idx="648" formatCode="General">
                  <c:v>4.0675174316815901E-2</c:v>
                </c:pt>
                <c:pt idx="649" formatCode="General">
                  <c:v>2.9973693548736E-2</c:v>
                </c:pt>
                <c:pt idx="650" formatCode="General">
                  <c:v>1.9905197262717399E-2</c:v>
                </c:pt>
                <c:pt idx="651" formatCode="General">
                  <c:v>1.02955634784976E-2</c:v>
                </c:pt>
                <c:pt idx="652" formatCode="General">
                  <c:v>2.0647912962215198E-3</c:v>
                </c:pt>
                <c:pt idx="653" formatCode="General">
                  <c:v>-3.6984888747337002E-3</c:v>
                </c:pt>
                <c:pt idx="654" formatCode="General">
                  <c:v>-6.3722719944389198E-3</c:v>
                </c:pt>
                <c:pt idx="655" formatCode="General">
                  <c:v>-5.5587638683654503E-3</c:v>
                </c:pt>
                <c:pt idx="656" formatCode="General">
                  <c:v>-1.8607491492180601E-3</c:v>
                </c:pt>
                <c:pt idx="657" formatCode="General">
                  <c:v>3.8585154186946201E-3</c:v>
                </c:pt>
                <c:pt idx="658" formatCode="General">
                  <c:v>1.21787128033261E-2</c:v>
                </c:pt>
                <c:pt idx="659" formatCode="General">
                  <c:v>2.3989464357736801E-2</c:v>
                </c:pt>
                <c:pt idx="660" formatCode="General">
                  <c:v>3.8408641275911398E-2</c:v>
                </c:pt>
                <c:pt idx="661" formatCode="General">
                  <c:v>5.3946333893998499E-2</c:v>
                </c:pt>
                <c:pt idx="662" formatCode="General">
                  <c:v>6.9693633148716697E-2</c:v>
                </c:pt>
                <c:pt idx="663" formatCode="General">
                  <c:v>8.4351075210023704E-2</c:v>
                </c:pt>
                <c:pt idx="664" formatCode="General">
                  <c:v>9.6487805963281298E-2</c:v>
                </c:pt>
                <c:pt idx="665" formatCode="General">
                  <c:v>0.10552962923289499</c:v>
                </c:pt>
                <c:pt idx="666" formatCode="General">
                  <c:v>0.111465351820207</c:v>
                </c:pt>
                <c:pt idx="667" formatCode="General">
                  <c:v>0.114433599130741</c:v>
                </c:pt>
                <c:pt idx="668" formatCode="General">
                  <c:v>0.114377707404371</c:v>
                </c:pt>
                <c:pt idx="669" formatCode="General">
                  <c:v>0.111292754937746</c:v>
                </c:pt>
                <c:pt idx="670" formatCode="General">
                  <c:v>0.105876354293283</c:v>
                </c:pt>
                <c:pt idx="671" formatCode="General">
                  <c:v>9.8666582050559407E-2</c:v>
                </c:pt>
                <c:pt idx="672" formatCode="General">
                  <c:v>8.9339494129707597E-2</c:v>
                </c:pt>
                <c:pt idx="673" formatCode="General">
                  <c:v>7.8485493145242294E-2</c:v>
                </c:pt>
                <c:pt idx="674" formatCode="General">
                  <c:v>6.7489814956535096E-2</c:v>
                </c:pt>
                <c:pt idx="675" formatCode="General">
                  <c:v>5.7387517152971398E-2</c:v>
                </c:pt>
                <c:pt idx="676" formatCode="General">
                  <c:v>4.7710850264382001E-2</c:v>
                </c:pt>
                <c:pt idx="677" formatCode="General">
                  <c:v>3.7613115373999403E-2</c:v>
                </c:pt>
                <c:pt idx="678" formatCode="General">
                  <c:v>2.7155518843345099E-2</c:v>
                </c:pt>
                <c:pt idx="679" formatCode="General">
                  <c:v>1.7356231900161102E-2</c:v>
                </c:pt>
                <c:pt idx="680" formatCode="General">
                  <c:v>9.6525386495589192E-3</c:v>
                </c:pt>
                <c:pt idx="681" formatCode="General">
                  <c:v>4.3463226779217696E-3</c:v>
                </c:pt>
                <c:pt idx="682" formatCode="General">
                  <c:v>1.3220269516560901E-3</c:v>
                </c:pt>
                <c:pt idx="683" formatCode="General">
                  <c:v>6.5358418458544905E-4</c:v>
                </c:pt>
                <c:pt idx="684" formatCode="General">
                  <c:v>2.04338845883351E-3</c:v>
                </c:pt>
                <c:pt idx="685" formatCode="General">
                  <c:v>4.9926312517423197E-3</c:v>
                </c:pt>
                <c:pt idx="686" formatCode="General">
                  <c:v>8.2302941847618993E-3</c:v>
                </c:pt>
                <c:pt idx="687" formatCode="General">
                  <c:v>1.01608761394868E-2</c:v>
                </c:pt>
                <c:pt idx="688" formatCode="General">
                  <c:v>9.9690169667654097E-3</c:v>
                </c:pt>
                <c:pt idx="689" formatCode="General">
                  <c:v>8.1909989105112702E-3</c:v>
                </c:pt>
                <c:pt idx="690" formatCode="General">
                  <c:v>6.29893309203154E-3</c:v>
                </c:pt>
                <c:pt idx="691" formatCode="General">
                  <c:v>5.4618833517889997E-3</c:v>
                </c:pt>
                <c:pt idx="692" formatCode="General">
                  <c:v>5.9873305983461503E-3</c:v>
                </c:pt>
                <c:pt idx="693" formatCode="General">
                  <c:v>6.7897862684334603E-3</c:v>
                </c:pt>
                <c:pt idx="694" formatCode="General">
                  <c:v>7.3098212065412201E-3</c:v>
                </c:pt>
                <c:pt idx="695" formatCode="General">
                  <c:v>7.6428274894066103E-3</c:v>
                </c:pt>
                <c:pt idx="696" formatCode="General">
                  <c:v>7.2871777518567198E-3</c:v>
                </c:pt>
                <c:pt idx="697" formatCode="General">
                  <c:v>5.68420249629264E-3</c:v>
                </c:pt>
                <c:pt idx="698" formatCode="General">
                  <c:v>2.0256539616403E-3</c:v>
                </c:pt>
                <c:pt idx="699" formatCode="General">
                  <c:v>-3.56726558370078E-3</c:v>
                </c:pt>
                <c:pt idx="700" formatCode="General">
                  <c:v>-1.02184700947715E-2</c:v>
                </c:pt>
                <c:pt idx="701" formatCode="General">
                  <c:v>-1.74940860778839E-2</c:v>
                </c:pt>
                <c:pt idx="702" formatCode="General">
                  <c:v>-2.3934002549725199E-2</c:v>
                </c:pt>
                <c:pt idx="703" formatCode="General">
                  <c:v>-2.8755266551846601E-2</c:v>
                </c:pt>
                <c:pt idx="704" formatCode="General">
                  <c:v>-3.21342677444501E-2</c:v>
                </c:pt>
                <c:pt idx="705" formatCode="General">
                  <c:v>-3.3445705283795098E-2</c:v>
                </c:pt>
                <c:pt idx="706" formatCode="General">
                  <c:v>-3.2968839031795497E-2</c:v>
                </c:pt>
                <c:pt idx="707" formatCode="General">
                  <c:v>-3.14874664339682E-2</c:v>
                </c:pt>
                <c:pt idx="708" formatCode="General">
                  <c:v>-2.85072373373669E-2</c:v>
                </c:pt>
                <c:pt idx="709" formatCode="General">
                  <c:v>-2.3578978074577001E-2</c:v>
                </c:pt>
                <c:pt idx="710" formatCode="General">
                  <c:v>-1.69639852305291E-2</c:v>
                </c:pt>
                <c:pt idx="711" formatCode="General">
                  <c:v>-9.1755325204467206E-3</c:v>
                </c:pt>
                <c:pt idx="712" formatCode="General">
                  <c:v>-7.0300937377150105E-4</c:v>
                </c:pt>
                <c:pt idx="713" formatCode="General">
                  <c:v>8.6553544495078499E-3</c:v>
                </c:pt>
                <c:pt idx="714" formatCode="General">
                  <c:v>1.8537641473105399E-2</c:v>
                </c:pt>
                <c:pt idx="715" formatCode="General">
                  <c:v>2.7448512503627499E-2</c:v>
                </c:pt>
                <c:pt idx="716" formatCode="General">
                  <c:v>3.4787122945850901E-2</c:v>
                </c:pt>
                <c:pt idx="717" formatCode="General">
                  <c:v>4.1336183054098002E-2</c:v>
                </c:pt>
                <c:pt idx="718" formatCode="General">
                  <c:v>4.7837948277654099E-2</c:v>
                </c:pt>
                <c:pt idx="719" formatCode="General">
                  <c:v>5.39606042279289E-2</c:v>
                </c:pt>
                <c:pt idx="720" formatCode="General">
                  <c:v>5.8943727936171197E-2</c:v>
                </c:pt>
                <c:pt idx="721" formatCode="General">
                  <c:v>6.2928246223993498E-2</c:v>
                </c:pt>
                <c:pt idx="722" formatCode="General">
                  <c:v>6.6694747665421605E-2</c:v>
                </c:pt>
                <c:pt idx="723" formatCode="General">
                  <c:v>7.0821871217382801E-2</c:v>
                </c:pt>
                <c:pt idx="724" formatCode="General">
                  <c:v>7.5827449092222499E-2</c:v>
                </c:pt>
                <c:pt idx="725" formatCode="General">
                  <c:v>8.1353249567960806E-2</c:v>
                </c:pt>
                <c:pt idx="726" formatCode="General">
                  <c:v>8.6510186772123299E-2</c:v>
                </c:pt>
                <c:pt idx="727" formatCode="General">
                  <c:v>9.0978978295383595E-2</c:v>
                </c:pt>
                <c:pt idx="728" formatCode="General">
                  <c:v>9.4484298822144E-2</c:v>
                </c:pt>
                <c:pt idx="729" formatCode="General">
                  <c:v>9.6950120011317004E-2</c:v>
                </c:pt>
                <c:pt idx="730" formatCode="General">
                  <c:v>9.8169801879921803E-2</c:v>
                </c:pt>
                <c:pt idx="731" formatCode="General">
                  <c:v>9.7703285860958694E-2</c:v>
                </c:pt>
                <c:pt idx="732" formatCode="General">
                  <c:v>9.57387106139274E-2</c:v>
                </c:pt>
                <c:pt idx="733" formatCode="General">
                  <c:v>9.2600513453904396E-2</c:v>
                </c:pt>
                <c:pt idx="734" formatCode="General">
                  <c:v>8.8004598419838098E-2</c:v>
                </c:pt>
                <c:pt idx="735" formatCode="General">
                  <c:v>8.2198810198533895E-2</c:v>
                </c:pt>
                <c:pt idx="736" formatCode="General">
                  <c:v>7.5611361942478E-2</c:v>
                </c:pt>
                <c:pt idx="737" formatCode="General">
                  <c:v>6.7550849388962705E-2</c:v>
                </c:pt>
                <c:pt idx="738" formatCode="General">
                  <c:v>5.77538739049058E-2</c:v>
                </c:pt>
                <c:pt idx="739" formatCode="General">
                  <c:v>4.6860140555382498E-2</c:v>
                </c:pt>
                <c:pt idx="740" formatCode="General">
                  <c:v>3.58593387722922E-2</c:v>
                </c:pt>
                <c:pt idx="741" formatCode="General">
                  <c:v>2.49390181284911E-2</c:v>
                </c:pt>
                <c:pt idx="742" formatCode="General">
                  <c:v>1.35657251113569E-2</c:v>
                </c:pt>
                <c:pt idx="743" formatCode="General">
                  <c:v>2.6729005305606199E-3</c:v>
                </c:pt>
                <c:pt idx="744" formatCode="General">
                  <c:v>-5.54241927035497E-3</c:v>
                </c:pt>
                <c:pt idx="745" formatCode="General">
                  <c:v>-9.9360112169520204E-3</c:v>
                </c:pt>
                <c:pt idx="746" formatCode="General">
                  <c:v>-1.14284118082741E-2</c:v>
                </c:pt>
                <c:pt idx="747" formatCode="General">
                  <c:v>-1.14228788123665E-2</c:v>
                </c:pt>
                <c:pt idx="748" formatCode="General">
                  <c:v>-1.0957074685298201E-2</c:v>
                </c:pt>
                <c:pt idx="749" formatCode="General">
                  <c:v>-1.05650551047866E-2</c:v>
                </c:pt>
                <c:pt idx="750" formatCode="General">
                  <c:v>-1.017073820744E-2</c:v>
                </c:pt>
                <c:pt idx="751" formatCode="General">
                  <c:v>-8.7360445271169804E-3</c:v>
                </c:pt>
                <c:pt idx="752" formatCode="General">
                  <c:v>-4.6441653818578704E-3</c:v>
                </c:pt>
                <c:pt idx="753" formatCode="General">
                  <c:v>2.12204476108676E-3</c:v>
                </c:pt>
                <c:pt idx="754" formatCode="General">
                  <c:v>1.0256429640025801E-2</c:v>
                </c:pt>
                <c:pt idx="755" formatCode="General">
                  <c:v>1.87169960986318E-2</c:v>
                </c:pt>
                <c:pt idx="756" formatCode="General">
                  <c:v>2.6600492184025399E-2</c:v>
                </c:pt>
                <c:pt idx="757" formatCode="General">
                  <c:v>3.3148295742714502E-2</c:v>
                </c:pt>
                <c:pt idx="758" formatCode="General">
                  <c:v>3.78642136278355E-2</c:v>
                </c:pt>
                <c:pt idx="759" formatCode="General">
                  <c:v>4.0663893520906103E-2</c:v>
                </c:pt>
                <c:pt idx="760" formatCode="General">
                  <c:v>4.0850399478202799E-2</c:v>
                </c:pt>
                <c:pt idx="761" formatCode="General">
                  <c:v>3.7621559707518903E-2</c:v>
                </c:pt>
                <c:pt idx="762" formatCode="General">
                  <c:v>3.1421188397987999E-2</c:v>
                </c:pt>
                <c:pt idx="763" formatCode="General">
                  <c:v>2.3013415203540898E-2</c:v>
                </c:pt>
                <c:pt idx="764" formatCode="General">
                  <c:v>1.29993755940549E-2</c:v>
                </c:pt>
                <c:pt idx="765" formatCode="General">
                  <c:v>1.8723170540178901E-3</c:v>
                </c:pt>
                <c:pt idx="766" formatCode="General">
                  <c:v>-9.7124054143963301E-3</c:v>
                </c:pt>
                <c:pt idx="767" formatCode="General">
                  <c:v>-2.1168445340994799E-2</c:v>
                </c:pt>
                <c:pt idx="768" formatCode="General">
                  <c:v>-3.3325104124486998E-2</c:v>
                </c:pt>
                <c:pt idx="769" formatCode="General">
                  <c:v>-4.7654893156141999E-2</c:v>
                </c:pt>
                <c:pt idx="770" formatCode="General">
                  <c:v>-6.3654486169110902E-2</c:v>
                </c:pt>
                <c:pt idx="771" formatCode="General">
                  <c:v>-8.0020857199543202E-2</c:v>
                </c:pt>
                <c:pt idx="772" formatCode="General">
                  <c:v>-9.5602307669453698E-2</c:v>
                </c:pt>
                <c:pt idx="773" formatCode="General">
                  <c:v>-0.11060102423276</c:v>
                </c:pt>
                <c:pt idx="774" formatCode="General">
                  <c:v>-0.12564091769893701</c:v>
                </c:pt>
                <c:pt idx="775" formatCode="General">
                  <c:v>-0.13990213205851201</c:v>
                </c:pt>
                <c:pt idx="776" formatCode="General">
                  <c:v>-0.15219771631646101</c:v>
                </c:pt>
                <c:pt idx="777" formatCode="General">
                  <c:v>-0.16197021384909799</c:v>
                </c:pt>
                <c:pt idx="778" formatCode="General">
                  <c:v>-0.16950823776725399</c:v>
                </c:pt>
                <c:pt idx="779" formatCode="General">
                  <c:v>-0.175055396737437</c:v>
                </c:pt>
                <c:pt idx="780" formatCode="General">
                  <c:v>-0.17796415128938001</c:v>
                </c:pt>
                <c:pt idx="781" formatCode="General">
                  <c:v>-0.17807595306226801</c:v>
                </c:pt>
                <c:pt idx="782" formatCode="General">
                  <c:v>-0.17595737119202501</c:v>
                </c:pt>
                <c:pt idx="783" formatCode="General">
                  <c:v>-0.171185107394622</c:v>
                </c:pt>
                <c:pt idx="784" formatCode="General">
                  <c:v>-0.16351540052180399</c:v>
                </c:pt>
                <c:pt idx="785" formatCode="General">
                  <c:v>-0.15339751147481101</c:v>
                </c:pt>
                <c:pt idx="786" formatCode="General">
                  <c:v>-0.141905358696018</c:v>
                </c:pt>
                <c:pt idx="787" formatCode="General">
                  <c:v>-0.12970602165291001</c:v>
                </c:pt>
                <c:pt idx="788" formatCode="General">
                  <c:v>-0.11694722197499</c:v>
                </c:pt>
                <c:pt idx="789" formatCode="General">
                  <c:v>-0.10413164165042001</c:v>
                </c:pt>
                <c:pt idx="790" formatCode="General">
                  <c:v>-9.1848834022765502E-2</c:v>
                </c:pt>
                <c:pt idx="791" formatCode="General">
                  <c:v>-8.1071480903538398E-2</c:v>
                </c:pt>
                <c:pt idx="792" formatCode="General">
                  <c:v>-7.1484161676278205E-2</c:v>
                </c:pt>
                <c:pt idx="793" formatCode="General">
                  <c:v>-6.1807148001574802E-2</c:v>
                </c:pt>
                <c:pt idx="794" formatCode="General">
                  <c:v>-5.2854169941841903E-2</c:v>
                </c:pt>
                <c:pt idx="795" formatCode="General">
                  <c:v>-4.6439596307068898E-2</c:v>
                </c:pt>
                <c:pt idx="796" formatCode="General">
                  <c:v>-4.3326658267590301E-2</c:v>
                </c:pt>
                <c:pt idx="797" formatCode="General">
                  <c:v>-4.4036330474359002E-2</c:v>
                </c:pt>
                <c:pt idx="798" formatCode="General">
                  <c:v>-4.9191030130901099E-2</c:v>
                </c:pt>
                <c:pt idx="799" formatCode="General">
                  <c:v>-5.7800926098568003E-2</c:v>
                </c:pt>
                <c:pt idx="800" formatCode="General">
                  <c:v>-6.8259328620173504E-2</c:v>
                </c:pt>
                <c:pt idx="801" formatCode="General">
                  <c:v>-8.0890853744251007E-2</c:v>
                </c:pt>
                <c:pt idx="802" formatCode="General">
                  <c:v>-9.6349160937796802E-2</c:v>
                </c:pt>
                <c:pt idx="803" formatCode="General">
                  <c:v>-0.113780676662656</c:v>
                </c:pt>
                <c:pt idx="804" formatCode="General">
                  <c:v>-0.131610801517559</c:v>
                </c:pt>
                <c:pt idx="805" formatCode="General">
                  <c:v>-0.149288254330387</c:v>
                </c:pt>
                <c:pt idx="806" formatCode="General">
                  <c:v>-0.16629788369520601</c:v>
                </c:pt>
                <c:pt idx="807" formatCode="General">
                  <c:v>-0.18181367759976899</c:v>
                </c:pt>
                <c:pt idx="808" formatCode="General">
                  <c:v>-0.19583751492238299</c:v>
                </c:pt>
                <c:pt idx="809" formatCode="General">
                  <c:v>-0.20769612505361701</c:v>
                </c:pt>
                <c:pt idx="810" formatCode="General">
                  <c:v>-0.21630097569385101</c:v>
                </c:pt>
                <c:pt idx="811" formatCode="General">
                  <c:v>-0.22105908622736001</c:v>
                </c:pt>
                <c:pt idx="812" formatCode="General">
                  <c:v>-0.222127864633135</c:v>
                </c:pt>
                <c:pt idx="813" formatCode="General">
                  <c:v>-0.220993604905556</c:v>
                </c:pt>
                <c:pt idx="814" formatCode="General">
                  <c:v>-0.218079166184214</c:v>
                </c:pt>
                <c:pt idx="815" formatCode="General">
                  <c:v>-0.212774957741826</c:v>
                </c:pt>
                <c:pt idx="816" formatCode="General">
                  <c:v>-0.20518482222056</c:v>
                </c:pt>
                <c:pt idx="817" formatCode="General">
                  <c:v>-0.19562691057290299</c:v>
                </c:pt>
                <c:pt idx="818" formatCode="General">
                  <c:v>-0.18418554240367699</c:v>
                </c:pt>
                <c:pt idx="819" formatCode="General">
                  <c:v>-0.170696853229446</c:v>
                </c:pt>
                <c:pt idx="820" formatCode="General">
                  <c:v>-0.15508013957226099</c:v>
                </c:pt>
                <c:pt idx="821" formatCode="General">
                  <c:v>-0.13818058757259599</c:v>
                </c:pt>
                <c:pt idx="822" formatCode="General">
                  <c:v>-0.121145799564969</c:v>
                </c:pt>
                <c:pt idx="823" formatCode="General">
                  <c:v>-0.10440864851961899</c:v>
                </c:pt>
                <c:pt idx="824" formatCode="General">
                  <c:v>-8.8800214854813694E-2</c:v>
                </c:pt>
                <c:pt idx="825" formatCode="General">
                  <c:v>-7.5343107031081699E-2</c:v>
                </c:pt>
                <c:pt idx="826" formatCode="General">
                  <c:v>-6.3882897430516603E-2</c:v>
                </c:pt>
                <c:pt idx="827" formatCode="General">
                  <c:v>-5.5276039386658697E-2</c:v>
                </c:pt>
                <c:pt idx="828" formatCode="General">
                  <c:v>-5.1235943298236497E-2</c:v>
                </c:pt>
                <c:pt idx="829" formatCode="General">
                  <c:v>-5.14770082110316E-2</c:v>
                </c:pt>
                <c:pt idx="830" formatCode="General">
                  <c:v>-5.5523719476185597E-2</c:v>
                </c:pt>
                <c:pt idx="831" formatCode="General">
                  <c:v>-6.3145280533352902E-2</c:v>
                </c:pt>
                <c:pt idx="832" formatCode="General">
                  <c:v>-7.35967636058628E-2</c:v>
                </c:pt>
                <c:pt idx="833" formatCode="General">
                  <c:v>-8.5461394863691198E-2</c:v>
                </c:pt>
                <c:pt idx="834" formatCode="General">
                  <c:v>-9.6689505971693707E-2</c:v>
                </c:pt>
                <c:pt idx="835" formatCode="General">
                  <c:v>-0.10654499766931499</c:v>
                </c:pt>
                <c:pt idx="836" formatCode="General">
                  <c:v>-0.115386662700269</c:v>
                </c:pt>
                <c:pt idx="837" formatCode="General">
                  <c:v>-0.12242546221853599</c:v>
                </c:pt>
                <c:pt idx="838" formatCode="General">
                  <c:v>-0.12662191692435401</c:v>
                </c:pt>
                <c:pt idx="839" formatCode="General">
                  <c:v>-0.128060867953362</c:v>
                </c:pt>
                <c:pt idx="840" formatCode="General">
                  <c:v>-0.12622842685722099</c:v>
                </c:pt>
                <c:pt idx="841" formatCode="General">
                  <c:v>-0.120789259614644</c:v>
                </c:pt>
                <c:pt idx="842" formatCode="General">
                  <c:v>-0.112623796230224</c:v>
                </c:pt>
                <c:pt idx="843" formatCode="General">
                  <c:v>-0.103010492124745</c:v>
                </c:pt>
                <c:pt idx="844" formatCode="General">
                  <c:v>-9.2597473854759096E-2</c:v>
                </c:pt>
                <c:pt idx="845" formatCode="General">
                  <c:v>-8.0865138326943101E-2</c:v>
                </c:pt>
                <c:pt idx="846" formatCode="General">
                  <c:v>-6.7119387199626401E-2</c:v>
                </c:pt>
                <c:pt idx="847" formatCode="General">
                  <c:v>-5.14718980128578E-2</c:v>
                </c:pt>
                <c:pt idx="848" formatCode="General">
                  <c:v>-3.45276827826521E-2</c:v>
                </c:pt>
                <c:pt idx="849" formatCode="General">
                  <c:v>-1.71941816667135E-2</c:v>
                </c:pt>
                <c:pt idx="850" formatCode="General">
                  <c:v>-6.20022536536927E-4</c:v>
                </c:pt>
                <c:pt idx="851" formatCode="General">
                  <c:v>1.5010531547965E-2</c:v>
                </c:pt>
                <c:pt idx="852" formatCode="General">
                  <c:v>2.9154882259309602E-2</c:v>
                </c:pt>
                <c:pt idx="853" formatCode="General">
                  <c:v>4.0482317710343899E-2</c:v>
                </c:pt>
                <c:pt idx="854" formatCode="General">
                  <c:v>4.7957199210255597E-2</c:v>
                </c:pt>
                <c:pt idx="855" formatCode="General">
                  <c:v>5.09554084872701E-2</c:v>
                </c:pt>
                <c:pt idx="856" formatCode="General">
                  <c:v>4.9494222082164301E-2</c:v>
                </c:pt>
                <c:pt idx="857" formatCode="General">
                  <c:v>4.4096050670956698E-2</c:v>
                </c:pt>
                <c:pt idx="858" formatCode="General">
                  <c:v>3.5037218586072699E-2</c:v>
                </c:pt>
                <c:pt idx="859" formatCode="General">
                  <c:v>2.31784574865956E-2</c:v>
                </c:pt>
                <c:pt idx="860" formatCode="General">
                  <c:v>1.05314450770609E-2</c:v>
                </c:pt>
                <c:pt idx="861" formatCode="General">
                  <c:v>-1.58724446047539E-3</c:v>
                </c:pt>
                <c:pt idx="862" formatCode="General">
                  <c:v>-1.29959957656032E-2</c:v>
                </c:pt>
                <c:pt idx="863" formatCode="General">
                  <c:v>-2.36537014863311E-2</c:v>
                </c:pt>
                <c:pt idx="864" formatCode="General">
                  <c:v>-3.2804839033890802E-2</c:v>
                </c:pt>
                <c:pt idx="865" formatCode="General">
                  <c:v>-3.8356036687912202E-2</c:v>
                </c:pt>
                <c:pt idx="866" formatCode="General">
                  <c:v>-3.91197042750865E-2</c:v>
                </c:pt>
                <c:pt idx="867" formatCode="General">
                  <c:v>-3.5969326948438601E-2</c:v>
                </c:pt>
                <c:pt idx="868" formatCode="General">
                  <c:v>-2.9680361083700899E-2</c:v>
                </c:pt>
                <c:pt idx="869" formatCode="General">
                  <c:v>-1.9559787148345501E-2</c:v>
                </c:pt>
                <c:pt idx="870" formatCode="General">
                  <c:v>-5.7961556264402598E-3</c:v>
                </c:pt>
                <c:pt idx="871" formatCode="General">
                  <c:v>1.0656103304955899E-2</c:v>
                </c:pt>
                <c:pt idx="872" formatCode="General">
                  <c:v>2.9582976665378999E-2</c:v>
                </c:pt>
                <c:pt idx="873" formatCode="General">
                  <c:v>5.0411822888395602E-2</c:v>
                </c:pt>
                <c:pt idx="874" formatCode="General">
                  <c:v>7.1795545219984699E-2</c:v>
                </c:pt>
                <c:pt idx="875" formatCode="General">
                  <c:v>9.2429441189796999E-2</c:v>
                </c:pt>
                <c:pt idx="876" formatCode="General">
                  <c:v>0.111944366523408</c:v>
                </c:pt>
                <c:pt idx="877" formatCode="General">
                  <c:v>0.13053680654113101</c:v>
                </c:pt>
                <c:pt idx="878" formatCode="General">
                  <c:v>0.14819093840016201</c:v>
                </c:pt>
                <c:pt idx="879" formatCode="General">
                  <c:v>0.163892265877806</c:v>
                </c:pt>
                <c:pt idx="880" formatCode="General">
                  <c:v>0.17587660741622199</c:v>
                </c:pt>
                <c:pt idx="881" formatCode="General">
                  <c:v>0.18316732959024301</c:v>
                </c:pt>
                <c:pt idx="882" formatCode="General">
                  <c:v>0.18608981049133499</c:v>
                </c:pt>
                <c:pt idx="883" formatCode="General">
                  <c:v>0.18498965369505699</c:v>
                </c:pt>
                <c:pt idx="884" formatCode="General">
                  <c:v>0.18100522753074599</c:v>
                </c:pt>
                <c:pt idx="885" formatCode="General">
                  <c:v>0.174899263784902</c:v>
                </c:pt>
                <c:pt idx="886" formatCode="General">
                  <c:v>0.16630010633196399</c:v>
                </c:pt>
                <c:pt idx="887" formatCode="General">
                  <c:v>0.154223746529282</c:v>
                </c:pt>
                <c:pt idx="888" formatCode="General">
                  <c:v>0.13866392745474401</c:v>
                </c:pt>
                <c:pt idx="889" formatCode="General">
                  <c:v>0.120543962547574</c:v>
                </c:pt>
                <c:pt idx="890" formatCode="General">
                  <c:v>0.10095597384944401</c:v>
                </c:pt>
                <c:pt idx="891" formatCode="General">
                  <c:v>8.0924607192468495E-2</c:v>
                </c:pt>
                <c:pt idx="892" formatCode="General">
                  <c:v>6.0900393462215097E-2</c:v>
                </c:pt>
                <c:pt idx="893" formatCode="General">
                  <c:v>4.2309302098368501E-2</c:v>
                </c:pt>
                <c:pt idx="894" formatCode="General">
                  <c:v>2.6222345776156099E-2</c:v>
                </c:pt>
                <c:pt idx="895" formatCode="General">
                  <c:v>1.2780731163472E-2</c:v>
                </c:pt>
                <c:pt idx="896" formatCode="General">
                  <c:v>1.7074593919263201E-3</c:v>
                </c:pt>
                <c:pt idx="897" formatCode="General">
                  <c:v>-7.4006101057433804E-3</c:v>
                </c:pt>
                <c:pt idx="898" formatCode="General">
                  <c:v>-1.3921400113406901E-2</c:v>
                </c:pt>
                <c:pt idx="899" formatCode="General">
                  <c:v>-1.73200751758164E-2</c:v>
                </c:pt>
                <c:pt idx="900" formatCode="General">
                  <c:v>-1.7648360530389401E-2</c:v>
                </c:pt>
                <c:pt idx="901" formatCode="General">
                  <c:v>-1.46996512390051E-2</c:v>
                </c:pt>
                <c:pt idx="902" formatCode="General">
                  <c:v>-9.2186713569852793E-3</c:v>
                </c:pt>
                <c:pt idx="903" formatCode="General">
                  <c:v>-2.4606997205734401E-3</c:v>
                </c:pt>
                <c:pt idx="904" formatCode="General">
                  <c:v>5.4042154746836296E-3</c:v>
                </c:pt>
                <c:pt idx="905" formatCode="General">
                  <c:v>1.4843816196643499E-2</c:v>
                </c:pt>
                <c:pt idx="906" formatCode="General">
                  <c:v>2.5741672437890498E-2</c:v>
                </c:pt>
                <c:pt idx="907" formatCode="General">
                  <c:v>3.7411248988222498E-2</c:v>
                </c:pt>
                <c:pt idx="908" formatCode="General">
                  <c:v>5.0245811671532602E-2</c:v>
                </c:pt>
                <c:pt idx="909" formatCode="General">
                  <c:v>6.4432087264665205E-2</c:v>
                </c:pt>
                <c:pt idx="910" formatCode="General">
                  <c:v>7.8464053213932794E-2</c:v>
                </c:pt>
                <c:pt idx="911" formatCode="General">
                  <c:v>9.0668406075905497E-2</c:v>
                </c:pt>
                <c:pt idx="912" formatCode="General">
                  <c:v>0.100115321377722</c:v>
                </c:pt>
                <c:pt idx="913" formatCode="General">
                  <c:v>0.10686163463614</c:v>
                </c:pt>
                <c:pt idx="914" formatCode="General">
                  <c:v>0.11110649086143901</c:v>
                </c:pt>
                <c:pt idx="915" formatCode="General">
                  <c:v>0.112581725257385</c:v>
                </c:pt>
                <c:pt idx="916" formatCode="General">
                  <c:v>0.111574755507146</c:v>
                </c:pt>
                <c:pt idx="917" formatCode="General">
                  <c:v>0.108832346960508</c:v>
                </c:pt>
                <c:pt idx="918" formatCode="General">
                  <c:v>0.104228987272093</c:v>
                </c:pt>
                <c:pt idx="919" formatCode="General">
                  <c:v>9.8116768899432605E-2</c:v>
                </c:pt>
                <c:pt idx="920" formatCode="General">
                  <c:v>9.1456617020187897E-2</c:v>
                </c:pt>
                <c:pt idx="921" formatCode="General">
                  <c:v>8.4446826320057497E-2</c:v>
                </c:pt>
                <c:pt idx="922" formatCode="General">
                  <c:v>7.6916304654698495E-2</c:v>
                </c:pt>
                <c:pt idx="923" formatCode="General">
                  <c:v>6.8570708798934898E-2</c:v>
                </c:pt>
                <c:pt idx="924" formatCode="General">
                  <c:v>5.9520497695801998E-2</c:v>
                </c:pt>
                <c:pt idx="925" formatCode="General">
                  <c:v>5.0188536313689198E-2</c:v>
                </c:pt>
                <c:pt idx="926" formatCode="General">
                  <c:v>4.1121662244188298E-2</c:v>
                </c:pt>
                <c:pt idx="927" formatCode="General">
                  <c:v>3.2820269811967499E-2</c:v>
                </c:pt>
                <c:pt idx="928" formatCode="General">
                  <c:v>2.6175287676400601E-2</c:v>
                </c:pt>
                <c:pt idx="929" formatCode="General">
                  <c:v>2.1588241445163501E-2</c:v>
                </c:pt>
                <c:pt idx="930" formatCode="General">
                  <c:v>1.8314343959746401E-2</c:v>
                </c:pt>
                <c:pt idx="931" formatCode="General">
                  <c:v>1.6067715540669301E-2</c:v>
                </c:pt>
                <c:pt idx="932" formatCode="General">
                  <c:v>1.5009956511148099E-2</c:v>
                </c:pt>
                <c:pt idx="933" formatCode="General">
                  <c:v>1.5136872224585899E-2</c:v>
                </c:pt>
                <c:pt idx="934" formatCode="General">
                  <c:v>1.63919725375897E-2</c:v>
                </c:pt>
                <c:pt idx="935" formatCode="General">
                  <c:v>1.8715164728780799E-2</c:v>
                </c:pt>
                <c:pt idx="936" formatCode="General">
                  <c:v>2.1748683940889801E-2</c:v>
                </c:pt>
                <c:pt idx="937" formatCode="General">
                  <c:v>2.4342705249577701E-2</c:v>
                </c:pt>
                <c:pt idx="938" formatCode="General">
                  <c:v>2.5467629686578699E-2</c:v>
                </c:pt>
                <c:pt idx="939" formatCode="General">
                  <c:v>2.5203942873358101E-2</c:v>
                </c:pt>
                <c:pt idx="940" formatCode="General">
                  <c:v>2.40076186230678E-2</c:v>
                </c:pt>
                <c:pt idx="941" formatCode="General">
                  <c:v>2.2559294910581E-2</c:v>
                </c:pt>
                <c:pt idx="942" formatCode="General">
                  <c:v>2.1603015304766E-2</c:v>
                </c:pt>
                <c:pt idx="943" formatCode="General">
                  <c:v>2.0160606160250501E-2</c:v>
                </c:pt>
                <c:pt idx="944" formatCode="General">
                  <c:v>1.6822240389388701E-2</c:v>
                </c:pt>
                <c:pt idx="945" formatCode="General">
                  <c:v>1.2331821341967E-2</c:v>
                </c:pt>
                <c:pt idx="946" formatCode="General">
                  <c:v>7.6743413539780703E-3</c:v>
                </c:pt>
                <c:pt idx="947" formatCode="General">
                  <c:v>3.6356019404985502E-3</c:v>
                </c:pt>
                <c:pt idx="948" formatCode="General">
                  <c:v>5.3691481321294695E-4</c:v>
                </c:pt>
                <c:pt idx="949" formatCode="General">
                  <c:v>-2.4564619204619502E-3</c:v>
                </c:pt>
                <c:pt idx="950" formatCode="General">
                  <c:v>-5.8640156283318702E-3</c:v>
                </c:pt>
                <c:pt idx="951" formatCode="General">
                  <c:v>-9.0574963928415804E-3</c:v>
                </c:pt>
                <c:pt idx="952" formatCode="General">
                  <c:v>-1.1736617231123301E-2</c:v>
                </c:pt>
                <c:pt idx="953" formatCode="General">
                  <c:v>-1.4054409277017E-2</c:v>
                </c:pt>
                <c:pt idx="954" formatCode="General">
                  <c:v>-1.5380742441732599E-2</c:v>
                </c:pt>
                <c:pt idx="955" formatCode="General">
                  <c:v>-1.48454293484296E-2</c:v>
                </c:pt>
                <c:pt idx="956" formatCode="General">
                  <c:v>-1.18163748427307E-2</c:v>
                </c:pt>
                <c:pt idx="957" formatCode="General">
                  <c:v>-6.5815293965933597E-3</c:v>
                </c:pt>
                <c:pt idx="958" formatCode="General">
                  <c:v>-5.4544354015371803E-4</c:v>
                </c:pt>
                <c:pt idx="959" formatCode="General">
                  <c:v>5.2422690522671003E-3</c:v>
                </c:pt>
                <c:pt idx="960" formatCode="General">
                  <c:v>1.0416421408512601E-2</c:v>
                </c:pt>
                <c:pt idx="961" formatCode="General">
                  <c:v>1.50464720103675E-2</c:v>
                </c:pt>
                <c:pt idx="962" formatCode="General">
                  <c:v>1.8752240405801E-2</c:v>
                </c:pt>
                <c:pt idx="963" formatCode="General">
                  <c:v>2.1620154564055898E-2</c:v>
                </c:pt>
                <c:pt idx="964" formatCode="General">
                  <c:v>2.3950053982222899E-2</c:v>
                </c:pt>
                <c:pt idx="965" formatCode="General">
                  <c:v>2.56489372235385E-2</c:v>
                </c:pt>
                <c:pt idx="966" formatCode="General">
                  <c:v>2.7704107452033701E-2</c:v>
                </c:pt>
                <c:pt idx="967" formatCode="General">
                  <c:v>2.9390848957190501E-2</c:v>
                </c:pt>
                <c:pt idx="968" formatCode="General">
                  <c:v>2.9359045620446E-2</c:v>
                </c:pt>
                <c:pt idx="969" formatCode="General">
                  <c:v>2.70264964574349E-2</c:v>
                </c:pt>
                <c:pt idx="970" formatCode="General">
                  <c:v>2.2695243653187602E-2</c:v>
                </c:pt>
                <c:pt idx="971" formatCode="General">
                  <c:v>1.6730088519474402E-2</c:v>
                </c:pt>
                <c:pt idx="972" formatCode="General">
                  <c:v>8.7958985890901707E-3</c:v>
                </c:pt>
                <c:pt idx="973" formatCode="General">
                  <c:v>-6.8683400612983003E-4</c:v>
                </c:pt>
                <c:pt idx="974" formatCode="General">
                  <c:v>-1.11333135879129E-2</c:v>
                </c:pt>
                <c:pt idx="975" formatCode="General">
                  <c:v>-2.1742940720236002E-2</c:v>
                </c:pt>
                <c:pt idx="976" formatCode="General">
                  <c:v>-3.1258510617942901E-2</c:v>
                </c:pt>
                <c:pt idx="977" formatCode="General">
                  <c:v>-3.8746794851472997E-2</c:v>
                </c:pt>
                <c:pt idx="978" formatCode="General">
                  <c:v>-4.3697096088294599E-2</c:v>
                </c:pt>
                <c:pt idx="979" formatCode="General">
                  <c:v>-4.5917144629363499E-2</c:v>
                </c:pt>
                <c:pt idx="980" formatCode="General">
                  <c:v>-4.49992238488061E-2</c:v>
                </c:pt>
                <c:pt idx="981" formatCode="General">
                  <c:v>-4.1307223176667497E-2</c:v>
                </c:pt>
                <c:pt idx="982" formatCode="General">
                  <c:v>-3.5623941100483301E-2</c:v>
                </c:pt>
                <c:pt idx="983" formatCode="General">
                  <c:v>-2.8675571984784199E-2</c:v>
                </c:pt>
                <c:pt idx="984" formatCode="General">
                  <c:v>-2.1551744090943199E-2</c:v>
                </c:pt>
                <c:pt idx="985" formatCode="General">
                  <c:v>-1.48458529315048E-2</c:v>
                </c:pt>
                <c:pt idx="986" formatCode="General">
                  <c:v>-1.01476421667001E-2</c:v>
                </c:pt>
                <c:pt idx="987" formatCode="General">
                  <c:v>-7.3605542475033096E-3</c:v>
                </c:pt>
                <c:pt idx="988" formatCode="General">
                  <c:v>-5.0177736991725598E-3</c:v>
                </c:pt>
                <c:pt idx="989" formatCode="General">
                  <c:v>-3.28099507088867E-3</c:v>
                </c:pt>
                <c:pt idx="990" formatCode="General">
                  <c:v>-2.03892024956098E-3</c:v>
                </c:pt>
                <c:pt idx="991" formatCode="General">
                  <c:v>-1.61084712764006E-4</c:v>
                </c:pt>
                <c:pt idx="992" formatCode="General">
                  <c:v>3.4590772194005299E-3</c:v>
                </c:pt>
                <c:pt idx="993" formatCode="General">
                  <c:v>9.4845410398822303E-3</c:v>
                </c:pt>
                <c:pt idx="994" formatCode="General">
                  <c:v>1.76111474278553E-2</c:v>
                </c:pt>
                <c:pt idx="995" formatCode="General">
                  <c:v>2.7246095210367399E-2</c:v>
                </c:pt>
                <c:pt idx="996" formatCode="General">
                  <c:v>3.7830096130364303E-2</c:v>
                </c:pt>
                <c:pt idx="997" formatCode="General">
                  <c:v>4.7632300453040601E-2</c:v>
                </c:pt>
                <c:pt idx="998" formatCode="General">
                  <c:v>5.5238697306103597E-2</c:v>
                </c:pt>
                <c:pt idx="999" formatCode="General">
                  <c:v>5.9700318993295698E-2</c:v>
                </c:pt>
                <c:pt idx="1000" formatCode="General">
                  <c:v>6.0656219861168897E-2</c:v>
                </c:pt>
                <c:pt idx="1001" formatCode="General">
                  <c:v>5.885969469591E-2</c:v>
                </c:pt>
                <c:pt idx="1002" formatCode="General">
                  <c:v>5.51271404172416E-2</c:v>
                </c:pt>
                <c:pt idx="1003" formatCode="General">
                  <c:v>4.9977896688309799E-2</c:v>
                </c:pt>
                <c:pt idx="1004" formatCode="General">
                  <c:v>4.3637002608367503E-2</c:v>
                </c:pt>
                <c:pt idx="1005" formatCode="General">
                  <c:v>3.5566194545608901E-2</c:v>
                </c:pt>
                <c:pt idx="1006" formatCode="General">
                  <c:v>2.5540633838471299E-2</c:v>
                </c:pt>
                <c:pt idx="1007" formatCode="General">
                  <c:v>1.4265603426931299E-2</c:v>
                </c:pt>
                <c:pt idx="1008" formatCode="General">
                  <c:v>1.9839033468622702E-3</c:v>
                </c:pt>
                <c:pt idx="1009" formatCode="General">
                  <c:v>-1.05361037895252E-2</c:v>
                </c:pt>
                <c:pt idx="1010" formatCode="General">
                  <c:v>-2.3089795195732701E-2</c:v>
                </c:pt>
                <c:pt idx="1011" formatCode="General">
                  <c:v>-3.6159928887888701E-2</c:v>
                </c:pt>
                <c:pt idx="1012" formatCode="General">
                  <c:v>-4.9693412688438202E-2</c:v>
                </c:pt>
                <c:pt idx="1013" formatCode="General">
                  <c:v>-6.2585316691805407E-2</c:v>
                </c:pt>
                <c:pt idx="1014" formatCode="General">
                  <c:v>-7.2706461093998101E-2</c:v>
                </c:pt>
                <c:pt idx="1015" formatCode="General">
                  <c:v>-7.92672565116853E-2</c:v>
                </c:pt>
                <c:pt idx="1016" formatCode="General">
                  <c:v>-8.1668614790602695E-2</c:v>
                </c:pt>
                <c:pt idx="1017" formatCode="General">
                  <c:v>-7.9968063766858499E-2</c:v>
                </c:pt>
                <c:pt idx="1018" formatCode="General">
                  <c:v>-7.5365305400893701E-2</c:v>
                </c:pt>
                <c:pt idx="1019" formatCode="General">
                  <c:v>-6.8461191369700206E-2</c:v>
                </c:pt>
                <c:pt idx="1020" formatCode="General">
                  <c:v>-5.8434467526708597E-2</c:v>
                </c:pt>
                <c:pt idx="1021" formatCode="General">
                  <c:v>-4.4138088409500897E-2</c:v>
                </c:pt>
                <c:pt idx="1022" formatCode="General">
                  <c:v>-2.6286665012036199E-2</c:v>
                </c:pt>
                <c:pt idx="1023" formatCode="General">
                  <c:v>-6.5632837584430198E-3</c:v>
                </c:pt>
                <c:pt idx="1024" formatCode="General">
                  <c:v>1.37241062222869E-2</c:v>
                </c:pt>
                <c:pt idx="1025" formatCode="General">
                  <c:v>3.2801986584087298E-2</c:v>
                </c:pt>
                <c:pt idx="1026" formatCode="General">
                  <c:v>4.9109942628131301E-2</c:v>
                </c:pt>
                <c:pt idx="1027" formatCode="General">
                  <c:v>6.3302416494852298E-2</c:v>
                </c:pt>
                <c:pt idx="1028" formatCode="General">
                  <c:v>7.5613060999726603E-2</c:v>
                </c:pt>
                <c:pt idx="1029" formatCode="General">
                  <c:v>8.4676365490037903E-2</c:v>
                </c:pt>
                <c:pt idx="1030" formatCode="General">
                  <c:v>8.9736822363880198E-2</c:v>
                </c:pt>
                <c:pt idx="1031" formatCode="General">
                  <c:v>9.1531555658879798E-2</c:v>
                </c:pt>
                <c:pt idx="1032" formatCode="General">
                  <c:v>9.1262409711333897E-2</c:v>
                </c:pt>
                <c:pt idx="1033" formatCode="General">
                  <c:v>8.9608987494092601E-2</c:v>
                </c:pt>
                <c:pt idx="1034" formatCode="General">
                  <c:v>8.74708517446489E-2</c:v>
                </c:pt>
                <c:pt idx="1035" formatCode="General">
                  <c:v>8.48367270052197E-2</c:v>
                </c:pt>
                <c:pt idx="1036" formatCode="General">
                  <c:v>8.0822111147425005E-2</c:v>
                </c:pt>
                <c:pt idx="1037" formatCode="General">
                  <c:v>7.5281102772590106E-2</c:v>
                </c:pt>
                <c:pt idx="1038" formatCode="General">
                  <c:v>6.8878718651699103E-2</c:v>
                </c:pt>
                <c:pt idx="1039" formatCode="General">
                  <c:v>6.2435119667435403E-2</c:v>
                </c:pt>
                <c:pt idx="1040" formatCode="General">
                  <c:v>5.6144513671152002E-2</c:v>
                </c:pt>
                <c:pt idx="1041" formatCode="General">
                  <c:v>4.9920218759370097E-2</c:v>
                </c:pt>
                <c:pt idx="1042" formatCode="General">
                  <c:v>4.4161273435910101E-2</c:v>
                </c:pt>
                <c:pt idx="1043" formatCode="General">
                  <c:v>3.86865477076569E-2</c:v>
                </c:pt>
                <c:pt idx="1044" formatCode="General">
                  <c:v>3.3578026494578798E-2</c:v>
                </c:pt>
                <c:pt idx="1045" formatCode="General">
                  <c:v>3.0587602739727798E-2</c:v>
                </c:pt>
                <c:pt idx="1046" formatCode="General">
                  <c:v>3.0987431588304599E-2</c:v>
                </c:pt>
                <c:pt idx="1047" formatCode="General">
                  <c:v>3.4017576003909603E-2</c:v>
                </c:pt>
                <c:pt idx="1048" formatCode="General">
                  <c:v>3.79268816620364E-2</c:v>
                </c:pt>
                <c:pt idx="1049" formatCode="General">
                  <c:v>4.1970995055427403E-2</c:v>
                </c:pt>
                <c:pt idx="1050" formatCode="General">
                  <c:v>4.5450568983727499E-2</c:v>
                </c:pt>
                <c:pt idx="1051" formatCode="General">
                  <c:v>4.7858472868746199E-2</c:v>
                </c:pt>
                <c:pt idx="1052" formatCode="General">
                  <c:v>4.9090546938728198E-2</c:v>
                </c:pt>
                <c:pt idx="1053" formatCode="General">
                  <c:v>4.9064176263663599E-2</c:v>
                </c:pt>
                <c:pt idx="1054" formatCode="General">
                  <c:v>4.7553331246302698E-2</c:v>
                </c:pt>
                <c:pt idx="1055" formatCode="General">
                  <c:v>4.5058762941081902E-2</c:v>
                </c:pt>
                <c:pt idx="1056" formatCode="General">
                  <c:v>4.2960710165135099E-2</c:v>
                </c:pt>
                <c:pt idx="1057" formatCode="General">
                  <c:v>4.0542495006806102E-2</c:v>
                </c:pt>
                <c:pt idx="1058" formatCode="General">
                  <c:v>3.7298177005235002E-2</c:v>
                </c:pt>
                <c:pt idx="1059" formatCode="General">
                  <c:v>3.3221164637241202E-2</c:v>
                </c:pt>
                <c:pt idx="1060" formatCode="General">
                  <c:v>2.79294129909783E-2</c:v>
                </c:pt>
                <c:pt idx="1061" formatCode="General">
                  <c:v>2.1989656687743501E-2</c:v>
                </c:pt>
                <c:pt idx="1062" formatCode="General">
                  <c:v>1.6027762893740902E-2</c:v>
                </c:pt>
                <c:pt idx="1063" formatCode="General">
                  <c:v>1.07217754096561E-2</c:v>
                </c:pt>
                <c:pt idx="1064" formatCode="General">
                  <c:v>6.0145731963194898E-3</c:v>
                </c:pt>
                <c:pt idx="1065" formatCode="General">
                  <c:v>2.1115484831510699E-3</c:v>
                </c:pt>
                <c:pt idx="1066" formatCode="General">
                  <c:v>1.8385863942358601E-4</c:v>
                </c:pt>
                <c:pt idx="1067">
                  <c:v>8.9094431587102995E-5</c:v>
                </c:pt>
                <c:pt idx="1068" formatCode="General">
                  <c:v>9.8066900602024397E-4</c:v>
                </c:pt>
                <c:pt idx="1069" formatCode="General">
                  <c:v>3.1699693171297E-3</c:v>
                </c:pt>
                <c:pt idx="1070" formatCode="General">
                  <c:v>7.18425652054614E-3</c:v>
                </c:pt>
                <c:pt idx="1071" formatCode="General">
                  <c:v>1.34012875032822E-2</c:v>
                </c:pt>
                <c:pt idx="1072" formatCode="General">
                  <c:v>2.1240898985332199E-2</c:v>
                </c:pt>
                <c:pt idx="1073" formatCode="General">
                  <c:v>3.0007097249457399E-2</c:v>
                </c:pt>
                <c:pt idx="1074" formatCode="General">
                  <c:v>3.90362031339768E-2</c:v>
                </c:pt>
                <c:pt idx="1075" formatCode="General">
                  <c:v>4.6212301826967499E-2</c:v>
                </c:pt>
                <c:pt idx="1076" formatCode="General">
                  <c:v>5.02484565720865E-2</c:v>
                </c:pt>
                <c:pt idx="1077" formatCode="General">
                  <c:v>5.2857942226759297E-2</c:v>
                </c:pt>
                <c:pt idx="1078" formatCode="General">
                  <c:v>5.5560285221158898E-2</c:v>
                </c:pt>
                <c:pt idx="1079" formatCode="General">
                  <c:v>5.7224355445523199E-2</c:v>
                </c:pt>
                <c:pt idx="1080" formatCode="General">
                  <c:v>5.6576375146913799E-2</c:v>
                </c:pt>
                <c:pt idx="1081" formatCode="General">
                  <c:v>5.3325972318659799E-2</c:v>
                </c:pt>
                <c:pt idx="1082" formatCode="General">
                  <c:v>4.7936124907136099E-2</c:v>
                </c:pt>
                <c:pt idx="1083" formatCode="General">
                  <c:v>4.05746118799582E-2</c:v>
                </c:pt>
                <c:pt idx="1084" formatCode="General">
                  <c:v>3.1392987884057102E-2</c:v>
                </c:pt>
                <c:pt idx="1085" formatCode="General">
                  <c:v>2.0340439731598398E-2</c:v>
                </c:pt>
                <c:pt idx="1086" formatCode="General">
                  <c:v>6.8804263939961103E-3</c:v>
                </c:pt>
                <c:pt idx="1087" formatCode="General">
                  <c:v>-7.9956811459586993E-3</c:v>
                </c:pt>
                <c:pt idx="1088" formatCode="General">
                  <c:v>-2.2647106235826601E-2</c:v>
                </c:pt>
                <c:pt idx="1089" formatCode="General">
                  <c:v>-3.68576463168937E-2</c:v>
                </c:pt>
                <c:pt idx="1090" formatCode="General">
                  <c:v>-5.0080631508468802E-2</c:v>
                </c:pt>
                <c:pt idx="1091" formatCode="General">
                  <c:v>-6.1971415361939598E-2</c:v>
                </c:pt>
                <c:pt idx="1092" formatCode="General">
                  <c:v>-7.3113952211683694E-2</c:v>
                </c:pt>
                <c:pt idx="1093" formatCode="General">
                  <c:v>-8.3135935303918607E-2</c:v>
                </c:pt>
                <c:pt idx="1094" formatCode="General">
                  <c:v>-9.2068747560613298E-2</c:v>
                </c:pt>
                <c:pt idx="1095" formatCode="General">
                  <c:v>-0.100325101415204</c:v>
                </c:pt>
                <c:pt idx="1096" formatCode="General">
                  <c:v>-0.107712446291666</c:v>
                </c:pt>
                <c:pt idx="1097" formatCode="General">
                  <c:v>-0.11397469775876699</c:v>
                </c:pt>
                <c:pt idx="1098" formatCode="General">
                  <c:v>-0.118196682370232</c:v>
                </c:pt>
                <c:pt idx="1099" formatCode="General">
                  <c:v>-0.119649728307078</c:v>
                </c:pt>
                <c:pt idx="1100" formatCode="General">
                  <c:v>-0.11880881649634201</c:v>
                </c:pt>
                <c:pt idx="1101" formatCode="General">
                  <c:v>-0.116002951838634</c:v>
                </c:pt>
                <c:pt idx="1102" formatCode="General">
                  <c:v>-0.11118569811112999</c:v>
                </c:pt>
                <c:pt idx="1103" formatCode="General">
                  <c:v>-0.104831276453154</c:v>
                </c:pt>
                <c:pt idx="1104" formatCode="General">
                  <c:v>-9.8044230638365801E-2</c:v>
                </c:pt>
                <c:pt idx="1105" formatCode="General">
                  <c:v>-9.09580482290097E-2</c:v>
                </c:pt>
                <c:pt idx="1106" formatCode="General">
                  <c:v>-8.3759512680582598E-2</c:v>
                </c:pt>
                <c:pt idx="1107" formatCode="General">
                  <c:v>-7.8951877412668806E-2</c:v>
                </c:pt>
                <c:pt idx="1108" formatCode="General">
                  <c:v>-7.7131571253037601E-2</c:v>
                </c:pt>
                <c:pt idx="1109" formatCode="General">
                  <c:v>-7.6963476368906505E-2</c:v>
                </c:pt>
                <c:pt idx="1110" formatCode="General">
                  <c:v>-7.8413294641041506E-2</c:v>
                </c:pt>
                <c:pt idx="1111" formatCode="General">
                  <c:v>-8.1899986177835005E-2</c:v>
                </c:pt>
                <c:pt idx="1112" formatCode="General">
                  <c:v>-8.71629529352871E-2</c:v>
                </c:pt>
                <c:pt idx="1113" formatCode="General">
                  <c:v>-9.2796420845205604E-2</c:v>
                </c:pt>
                <c:pt idx="1114" formatCode="General">
                  <c:v>-9.8213663907439006E-2</c:v>
                </c:pt>
                <c:pt idx="1115" formatCode="General">
                  <c:v>-0.103295537070274</c:v>
                </c:pt>
                <c:pt idx="1116" formatCode="General">
                  <c:v>-0.107730182357075</c:v>
                </c:pt>
                <c:pt idx="1117" formatCode="General">
                  <c:v>-0.111435297971687</c:v>
                </c:pt>
                <c:pt idx="1118" formatCode="General">
                  <c:v>-0.113737439599887</c:v>
                </c:pt>
                <c:pt idx="1119" formatCode="General">
                  <c:v>-0.113997470159325</c:v>
                </c:pt>
                <c:pt idx="1120" formatCode="General">
                  <c:v>-0.112855453391664</c:v>
                </c:pt>
                <c:pt idx="1121" formatCode="General">
                  <c:v>-0.111866070714112</c:v>
                </c:pt>
                <c:pt idx="1122" formatCode="General">
                  <c:v>-0.111242600588836</c:v>
                </c:pt>
                <c:pt idx="1123" formatCode="General">
                  <c:v>-0.109731668355305</c:v>
                </c:pt>
                <c:pt idx="1124" formatCode="General">
                  <c:v>-0.106192716333672</c:v>
                </c:pt>
                <c:pt idx="1125" formatCode="General">
                  <c:v>-9.9836812490034496E-2</c:v>
                </c:pt>
                <c:pt idx="1126" formatCode="General">
                  <c:v>-9.1042528177956994E-2</c:v>
                </c:pt>
                <c:pt idx="1127" formatCode="General">
                  <c:v>-8.0067432024715099E-2</c:v>
                </c:pt>
                <c:pt idx="1128" formatCode="General">
                  <c:v>-6.7157796295303704E-2</c:v>
                </c:pt>
                <c:pt idx="1129" formatCode="General">
                  <c:v>-5.27853452429356E-2</c:v>
                </c:pt>
                <c:pt idx="1130" formatCode="General">
                  <c:v>-3.7273586554151902E-2</c:v>
                </c:pt>
                <c:pt idx="1131" formatCode="General">
                  <c:v>-2.1995547510710301E-2</c:v>
                </c:pt>
                <c:pt idx="1132" formatCode="General">
                  <c:v>-8.5376047201893793E-3</c:v>
                </c:pt>
                <c:pt idx="1133" formatCode="General">
                  <c:v>3.1593358473048202E-3</c:v>
                </c:pt>
                <c:pt idx="1134" formatCode="General">
                  <c:v>1.3982860375128E-2</c:v>
                </c:pt>
                <c:pt idx="1135" formatCode="General">
                  <c:v>2.4298832384619901E-2</c:v>
                </c:pt>
                <c:pt idx="1136" formatCode="General">
                  <c:v>3.3874341984403901E-2</c:v>
                </c:pt>
                <c:pt idx="1137" formatCode="General">
                  <c:v>4.1807396835006998E-2</c:v>
                </c:pt>
                <c:pt idx="1138" formatCode="General">
                  <c:v>4.8422649593867301E-2</c:v>
                </c:pt>
                <c:pt idx="1139" formatCode="General">
                  <c:v>5.4706953634909398E-2</c:v>
                </c:pt>
                <c:pt idx="1140" formatCode="General">
                  <c:v>6.0169395982582002E-2</c:v>
                </c:pt>
                <c:pt idx="1141" formatCode="General">
                  <c:v>6.3452632218267899E-2</c:v>
                </c:pt>
                <c:pt idx="1142" formatCode="General">
                  <c:v>6.3963319748363195E-2</c:v>
                </c:pt>
                <c:pt idx="1143" formatCode="General">
                  <c:v>6.1469546377734198E-2</c:v>
                </c:pt>
                <c:pt idx="1144" formatCode="General">
                  <c:v>5.5828618775962797E-2</c:v>
                </c:pt>
                <c:pt idx="1145" formatCode="General">
                  <c:v>4.6799120066603098E-2</c:v>
                </c:pt>
                <c:pt idx="1146" formatCode="General">
                  <c:v>3.4889499193832801E-2</c:v>
                </c:pt>
                <c:pt idx="1147" formatCode="General">
                  <c:v>2.1154605952642298E-2</c:v>
                </c:pt>
                <c:pt idx="1148" formatCode="General">
                  <c:v>5.4378313282322102E-3</c:v>
                </c:pt>
                <c:pt idx="1149" formatCode="General">
                  <c:v>-1.23655244138575E-2</c:v>
                </c:pt>
                <c:pt idx="1150" formatCode="General">
                  <c:v>-3.1583393978922403E-2</c:v>
                </c:pt>
                <c:pt idx="1151" formatCode="General">
                  <c:v>-5.14400056288256E-2</c:v>
                </c:pt>
                <c:pt idx="1152" formatCode="General">
                  <c:v>-6.9925944896476994E-2</c:v>
                </c:pt>
                <c:pt idx="1153" formatCode="General">
                  <c:v>-8.5166968765595402E-2</c:v>
                </c:pt>
                <c:pt idx="1154" formatCode="General">
                  <c:v>-9.7804230013071897E-2</c:v>
                </c:pt>
                <c:pt idx="1155" formatCode="General">
                  <c:v>-0.108589400711289</c:v>
                </c:pt>
                <c:pt idx="1156" formatCode="General">
                  <c:v>-0.116871897912682</c:v>
                </c:pt>
                <c:pt idx="1157" formatCode="General">
                  <c:v>-0.12113577724546</c:v>
                </c:pt>
                <c:pt idx="1158" formatCode="General">
                  <c:v>-0.120761678086597</c:v>
                </c:pt>
                <c:pt idx="1159" formatCode="General">
                  <c:v>-0.11680624469779401</c:v>
                </c:pt>
                <c:pt idx="1160" formatCode="General">
                  <c:v>-0.11034283568688701</c:v>
                </c:pt>
                <c:pt idx="1161" formatCode="General">
                  <c:v>-0.101649699948219</c:v>
                </c:pt>
                <c:pt idx="1162" formatCode="General">
                  <c:v>-9.1024812792658394E-2</c:v>
                </c:pt>
                <c:pt idx="1163" formatCode="General">
                  <c:v>-7.8152628750579906E-2</c:v>
                </c:pt>
                <c:pt idx="1164" formatCode="General">
                  <c:v>-6.2731223334257305E-2</c:v>
                </c:pt>
                <c:pt idx="1165" formatCode="General">
                  <c:v>-4.5022406994395497E-2</c:v>
                </c:pt>
                <c:pt idx="1166" formatCode="General">
                  <c:v>-2.5224117570587502E-2</c:v>
                </c:pt>
                <c:pt idx="1167" formatCode="General">
                  <c:v>-4.1286372229539401E-3</c:v>
                </c:pt>
                <c:pt idx="1168" formatCode="General">
                  <c:v>1.7571168966259602E-2</c:v>
                </c:pt>
                <c:pt idx="1169" formatCode="General">
                  <c:v>3.8347327392531397E-2</c:v>
                </c:pt>
                <c:pt idx="1170" formatCode="General">
                  <c:v>5.6561076461394799E-2</c:v>
                </c:pt>
                <c:pt idx="1171" formatCode="General">
                  <c:v>7.1226767449714096E-2</c:v>
                </c:pt>
                <c:pt idx="1172" formatCode="General">
                  <c:v>8.2998412964027005E-2</c:v>
                </c:pt>
                <c:pt idx="1173" formatCode="General">
                  <c:v>9.3417733323300806E-2</c:v>
                </c:pt>
                <c:pt idx="1174" formatCode="General">
                  <c:v>0.10230611449683</c:v>
                </c:pt>
                <c:pt idx="1175" formatCode="General">
                  <c:v>0.108786127323798</c:v>
                </c:pt>
                <c:pt idx="1176" formatCode="General">
                  <c:v>0.111939484634638</c:v>
                </c:pt>
                <c:pt idx="1177" formatCode="General">
                  <c:v>0.111389647013814</c:v>
                </c:pt>
                <c:pt idx="1178" formatCode="General">
                  <c:v>0.106949491967767</c:v>
                </c:pt>
                <c:pt idx="1179" formatCode="General">
                  <c:v>9.8661347683452499E-2</c:v>
                </c:pt>
                <c:pt idx="1180" formatCode="General">
                  <c:v>8.84864855149117E-2</c:v>
                </c:pt>
                <c:pt idx="1181" formatCode="General">
                  <c:v>7.8170276272014505E-2</c:v>
                </c:pt>
                <c:pt idx="1182" formatCode="General">
                  <c:v>6.8304966911649903E-2</c:v>
                </c:pt>
                <c:pt idx="1183" formatCode="General">
                  <c:v>5.9414281039002703E-2</c:v>
                </c:pt>
                <c:pt idx="1184" formatCode="General">
                  <c:v>5.2128906263842201E-2</c:v>
                </c:pt>
                <c:pt idx="1185" formatCode="General">
                  <c:v>4.7170790131718203E-2</c:v>
                </c:pt>
                <c:pt idx="1186" formatCode="General">
                  <c:v>4.5416775879673299E-2</c:v>
                </c:pt>
                <c:pt idx="1187" formatCode="General">
                  <c:v>4.8197351051152998E-2</c:v>
                </c:pt>
                <c:pt idx="1188" formatCode="General">
                  <c:v>5.5446563485308499E-2</c:v>
                </c:pt>
                <c:pt idx="1189" formatCode="General">
                  <c:v>6.5566125254113095E-2</c:v>
                </c:pt>
                <c:pt idx="1190" formatCode="General">
                  <c:v>7.6957660812590103E-2</c:v>
                </c:pt>
                <c:pt idx="1191" formatCode="General">
                  <c:v>8.9047160097713601E-2</c:v>
                </c:pt>
                <c:pt idx="1192" formatCode="General">
                  <c:v>0.102015610550383</c:v>
                </c:pt>
                <c:pt idx="1193" formatCode="General">
                  <c:v>0.115177783941732</c:v>
                </c:pt>
                <c:pt idx="1194" formatCode="General">
                  <c:v>0.12717823843543899</c:v>
                </c:pt>
                <c:pt idx="1195" formatCode="General">
                  <c:v>0.137385549369549</c:v>
                </c:pt>
                <c:pt idx="1196" formatCode="General">
                  <c:v>0.14543478809476501</c:v>
                </c:pt>
                <c:pt idx="1197" formatCode="General">
                  <c:v>0.151441474191153</c:v>
                </c:pt>
                <c:pt idx="1198" formatCode="General">
                  <c:v>0.15587257916050401</c:v>
                </c:pt>
                <c:pt idx="1199" formatCode="General">
                  <c:v>0.15939929656041199</c:v>
                </c:pt>
                <c:pt idx="1200" formatCode="General">
                  <c:v>0.161905327021338</c:v>
                </c:pt>
                <c:pt idx="1201" formatCode="General">
                  <c:v>0.16248903785083199</c:v>
                </c:pt>
                <c:pt idx="1202" formatCode="General">
                  <c:v>0.16167869755808101</c:v>
                </c:pt>
                <c:pt idx="1203" formatCode="General">
                  <c:v>0.160420837460795</c:v>
                </c:pt>
                <c:pt idx="1204" formatCode="General">
                  <c:v>0.158704911353753</c:v>
                </c:pt>
                <c:pt idx="1205" formatCode="General">
                  <c:v>0.15662564022633699</c:v>
                </c:pt>
                <c:pt idx="1206" formatCode="General">
                  <c:v>0.15434059312491</c:v>
                </c:pt>
                <c:pt idx="1207" formatCode="General">
                  <c:v>0.15192023554363299</c:v>
                </c:pt>
                <c:pt idx="1208" formatCode="General">
                  <c:v>0.14907074325426301</c:v>
                </c:pt>
                <c:pt idx="1209" formatCode="General">
                  <c:v>0.145149439176505</c:v>
                </c:pt>
                <c:pt idx="1210" formatCode="General">
                  <c:v>0.14047234126807601</c:v>
                </c:pt>
                <c:pt idx="1211" formatCode="General">
                  <c:v>0.13485643153779001</c:v>
                </c:pt>
                <c:pt idx="1212" formatCode="General">
                  <c:v>0.127404027254826</c:v>
                </c:pt>
                <c:pt idx="1213" formatCode="General">
                  <c:v>0.118154600177954</c:v>
                </c:pt>
                <c:pt idx="1214" formatCode="General">
                  <c:v>0.10806631137961201</c:v>
                </c:pt>
                <c:pt idx="1215" formatCode="General">
                  <c:v>9.8322313629631605E-2</c:v>
                </c:pt>
                <c:pt idx="1216" formatCode="General">
                  <c:v>9.0216998620367903E-2</c:v>
                </c:pt>
                <c:pt idx="1217" formatCode="General">
                  <c:v>8.4127756109294502E-2</c:v>
                </c:pt>
                <c:pt idx="1218" formatCode="General">
                  <c:v>8.0143927984208302E-2</c:v>
                </c:pt>
                <c:pt idx="1219" formatCode="General">
                  <c:v>7.85103079922711E-2</c:v>
                </c:pt>
                <c:pt idx="1220" formatCode="General">
                  <c:v>7.8101654862836406E-2</c:v>
                </c:pt>
                <c:pt idx="1221" formatCode="General">
                  <c:v>7.7968962623413796E-2</c:v>
                </c:pt>
                <c:pt idx="1222" formatCode="General">
                  <c:v>7.7994826253809699E-2</c:v>
                </c:pt>
                <c:pt idx="1223" formatCode="General">
                  <c:v>7.9048678607478801E-2</c:v>
                </c:pt>
                <c:pt idx="1224" formatCode="General">
                  <c:v>8.1523312182636407E-2</c:v>
                </c:pt>
                <c:pt idx="1225" formatCode="General">
                  <c:v>8.3728731538065204E-2</c:v>
                </c:pt>
                <c:pt idx="1226" formatCode="General">
                  <c:v>8.4233673635335807E-2</c:v>
                </c:pt>
                <c:pt idx="1227" formatCode="General">
                  <c:v>8.3982406291475103E-2</c:v>
                </c:pt>
                <c:pt idx="1228" formatCode="General">
                  <c:v>8.3965082766021396E-2</c:v>
                </c:pt>
                <c:pt idx="1229" formatCode="General">
                  <c:v>8.3409785024208996E-2</c:v>
                </c:pt>
                <c:pt idx="1230" formatCode="General">
                  <c:v>8.2431973403241099E-2</c:v>
                </c:pt>
                <c:pt idx="1231" formatCode="General">
                  <c:v>8.1345655213608495E-2</c:v>
                </c:pt>
                <c:pt idx="1232" formatCode="General">
                  <c:v>7.9562328083533307E-2</c:v>
                </c:pt>
                <c:pt idx="1233" formatCode="General">
                  <c:v>7.6591557440164604E-2</c:v>
                </c:pt>
                <c:pt idx="1234" formatCode="General">
                  <c:v>7.18446919373711E-2</c:v>
                </c:pt>
                <c:pt idx="1235" formatCode="General">
                  <c:v>6.5289354921083398E-2</c:v>
                </c:pt>
                <c:pt idx="1236" formatCode="General">
                  <c:v>5.6869642424495603E-2</c:v>
                </c:pt>
                <c:pt idx="1237" formatCode="General">
                  <c:v>4.6892836167197999E-2</c:v>
                </c:pt>
                <c:pt idx="1238" formatCode="General">
                  <c:v>3.6997928758096703E-2</c:v>
                </c:pt>
                <c:pt idx="1239" formatCode="General">
                  <c:v>2.8030040214723301E-2</c:v>
                </c:pt>
                <c:pt idx="1240" formatCode="General">
                  <c:v>1.9726549714345801E-2</c:v>
                </c:pt>
                <c:pt idx="1241" formatCode="General">
                  <c:v>1.1564749841203099E-2</c:v>
                </c:pt>
                <c:pt idx="1242" formatCode="General">
                  <c:v>4.6290088219917702E-3</c:v>
                </c:pt>
                <c:pt idx="1243" formatCode="General">
                  <c:v>2.29909910347547E-4</c:v>
                </c:pt>
                <c:pt idx="1244" formatCode="General">
                  <c:v>-1.1757884113114099E-3</c:v>
                </c:pt>
                <c:pt idx="1245" formatCode="General">
                  <c:v>3.9201394560997501E-4</c:v>
                </c:pt>
                <c:pt idx="1246" formatCode="General">
                  <c:v>4.2114354358538698E-3</c:v>
                </c:pt>
                <c:pt idx="1247" formatCode="General">
                  <c:v>9.6161980093794602E-3</c:v>
                </c:pt>
                <c:pt idx="1248" formatCode="General">
                  <c:v>1.6195441134924798E-2</c:v>
                </c:pt>
                <c:pt idx="1249" formatCode="General">
                  <c:v>2.4302499859579E-2</c:v>
                </c:pt>
                <c:pt idx="1250" formatCode="General">
                  <c:v>3.3921149386191798E-2</c:v>
                </c:pt>
                <c:pt idx="1251" formatCode="General">
                  <c:v>4.3670310375932803E-2</c:v>
                </c:pt>
                <c:pt idx="1252" formatCode="General">
                  <c:v>5.2079154258058598E-2</c:v>
                </c:pt>
                <c:pt idx="1253" formatCode="General">
                  <c:v>5.8854678289902103E-2</c:v>
                </c:pt>
                <c:pt idx="1254" formatCode="General">
                  <c:v>6.3934756489508804E-2</c:v>
                </c:pt>
                <c:pt idx="1255" formatCode="General">
                  <c:v>6.6915795290837202E-2</c:v>
                </c:pt>
                <c:pt idx="1256" formatCode="General">
                  <c:v>6.6995444906593593E-2</c:v>
                </c:pt>
                <c:pt idx="1257" formatCode="General">
                  <c:v>6.3853886124162498E-2</c:v>
                </c:pt>
                <c:pt idx="1258" formatCode="General">
                  <c:v>5.8239767529731798E-2</c:v>
                </c:pt>
                <c:pt idx="1259" formatCode="General">
                  <c:v>5.0135883010243701E-2</c:v>
                </c:pt>
                <c:pt idx="1260" formatCode="General">
                  <c:v>3.9418304874221002E-2</c:v>
                </c:pt>
                <c:pt idx="1261" formatCode="General">
                  <c:v>2.6516638712047E-2</c:v>
                </c:pt>
                <c:pt idx="1262" formatCode="General">
                  <c:v>1.1444455251650601E-2</c:v>
                </c:pt>
                <c:pt idx="1263" formatCode="General">
                  <c:v>-5.6361835161519401E-3</c:v>
                </c:pt>
                <c:pt idx="1264" formatCode="General">
                  <c:v>-2.3406066504726101E-2</c:v>
                </c:pt>
                <c:pt idx="1265" formatCode="General">
                  <c:v>-3.9956124711217199E-2</c:v>
                </c:pt>
                <c:pt idx="1266" formatCode="General">
                  <c:v>-5.4386014194063699E-2</c:v>
                </c:pt>
                <c:pt idx="1267" formatCode="General">
                  <c:v>-6.6938891081180896E-2</c:v>
                </c:pt>
                <c:pt idx="1268" formatCode="General">
                  <c:v>-7.8009366076774098E-2</c:v>
                </c:pt>
                <c:pt idx="1269" formatCode="General">
                  <c:v>-8.6912768684490493E-2</c:v>
                </c:pt>
                <c:pt idx="1270" formatCode="General">
                  <c:v>-9.3001133915916898E-2</c:v>
                </c:pt>
                <c:pt idx="1271" formatCode="General">
                  <c:v>-9.6454545860762506E-2</c:v>
                </c:pt>
                <c:pt idx="1272" formatCode="General">
                  <c:v>-9.7849425039681803E-2</c:v>
                </c:pt>
                <c:pt idx="1273" formatCode="General">
                  <c:v>-9.7410065053502207E-2</c:v>
                </c:pt>
                <c:pt idx="1274" formatCode="General">
                  <c:v>-9.6133605868851502E-2</c:v>
                </c:pt>
                <c:pt idx="1275" formatCode="General">
                  <c:v>-9.5716872027703695E-2</c:v>
                </c:pt>
                <c:pt idx="1276" formatCode="General">
                  <c:v>-9.6540955165132405E-2</c:v>
                </c:pt>
                <c:pt idx="1277" formatCode="General">
                  <c:v>-9.7944511393909306E-2</c:v>
                </c:pt>
                <c:pt idx="1278" formatCode="General">
                  <c:v>-9.93282664491522E-2</c:v>
                </c:pt>
                <c:pt idx="1279" formatCode="General">
                  <c:v>-0.100777783430339</c:v>
                </c:pt>
                <c:pt idx="1280" formatCode="General">
                  <c:v>-0.101982351796726</c:v>
                </c:pt>
                <c:pt idx="1281" formatCode="General">
                  <c:v>-0.103741796305925</c:v>
                </c:pt>
                <c:pt idx="1282" formatCode="General">
                  <c:v>-0.10811252878189</c:v>
                </c:pt>
                <c:pt idx="1283" formatCode="General">
                  <c:v>-0.116090446808937</c:v>
                </c:pt>
                <c:pt idx="1284" formatCode="General">
                  <c:v>-0.127386912733505</c:v>
                </c:pt>
                <c:pt idx="1285" formatCode="General">
                  <c:v>-0.141195212172922</c:v>
                </c:pt>
                <c:pt idx="1286" formatCode="General">
                  <c:v>-0.15624840464193199</c:v>
                </c:pt>
                <c:pt idx="1287" formatCode="General">
                  <c:v>-0.17098176815920799</c:v>
                </c:pt>
                <c:pt idx="1288" formatCode="General">
                  <c:v>-0.18452488273821299</c:v>
                </c:pt>
                <c:pt idx="1289" formatCode="General">
                  <c:v>-0.196493155551202</c:v>
                </c:pt>
                <c:pt idx="1290" formatCode="General">
                  <c:v>-0.20562959349021601</c:v>
                </c:pt>
                <c:pt idx="1291" formatCode="General">
                  <c:v>-0.210911487031546</c:v>
                </c:pt>
                <c:pt idx="1292" formatCode="General">
                  <c:v>-0.212787354657928</c:v>
                </c:pt>
                <c:pt idx="1293" formatCode="General">
                  <c:v>-0.21220630318080799</c:v>
                </c:pt>
                <c:pt idx="1294" formatCode="General">
                  <c:v>-0.21030681238641899</c:v>
                </c:pt>
                <c:pt idx="1295" formatCode="General">
                  <c:v>-0.20828429657639499</c:v>
                </c:pt>
                <c:pt idx="1296" formatCode="General">
                  <c:v>-0.20643960355786001</c:v>
                </c:pt>
                <c:pt idx="1297" formatCode="General">
                  <c:v>-0.20458319799063701</c:v>
                </c:pt>
                <c:pt idx="1298" formatCode="General">
                  <c:v>-0.202630596546167</c:v>
                </c:pt>
                <c:pt idx="1299" formatCode="General">
                  <c:v>-0.19957589169444001</c:v>
                </c:pt>
                <c:pt idx="1300" formatCode="General">
                  <c:v>-0.19457140057648001</c:v>
                </c:pt>
                <c:pt idx="1301" formatCode="General">
                  <c:v>-0.188086930310714</c:v>
                </c:pt>
                <c:pt idx="1302" formatCode="General">
                  <c:v>-0.18180433458683001</c:v>
                </c:pt>
                <c:pt idx="1303" formatCode="General">
                  <c:v>-0.17696115516799099</c:v>
                </c:pt>
                <c:pt idx="1304" formatCode="General">
                  <c:v>-0.17334461144247401</c:v>
                </c:pt>
                <c:pt idx="1305" formatCode="General">
                  <c:v>-0.1713335595014</c:v>
                </c:pt>
                <c:pt idx="1306" formatCode="General">
                  <c:v>-0.17250143177666299</c:v>
                </c:pt>
                <c:pt idx="1307" formatCode="General">
                  <c:v>-0.17706767494394801</c:v>
                </c:pt>
                <c:pt idx="1308" formatCode="General">
                  <c:v>-0.184346969581096</c:v>
                </c:pt>
                <c:pt idx="1309" formatCode="General">
                  <c:v>-0.19298254399537801</c:v>
                </c:pt>
                <c:pt idx="1310" formatCode="General">
                  <c:v>-0.20122445465991801</c:v>
                </c:pt>
                <c:pt idx="1311" formatCode="General">
                  <c:v>-0.20927437140691901</c:v>
                </c:pt>
                <c:pt idx="1312" formatCode="General">
                  <c:v>-0.218158859019284</c:v>
                </c:pt>
                <c:pt idx="1313" formatCode="General">
                  <c:v>-0.22767308206221401</c:v>
                </c:pt>
                <c:pt idx="1314" formatCode="General">
                  <c:v>-0.236054325120751</c:v>
                </c:pt>
                <c:pt idx="1315" formatCode="General">
                  <c:v>-0.242412676568834</c:v>
                </c:pt>
                <c:pt idx="1316" formatCode="General">
                  <c:v>-0.24602839559321099</c:v>
                </c:pt>
                <c:pt idx="1317" formatCode="General">
                  <c:v>-0.245274162075545</c:v>
                </c:pt>
                <c:pt idx="1318" formatCode="General">
                  <c:v>-0.24050427516107001</c:v>
                </c:pt>
                <c:pt idx="1319" formatCode="General">
                  <c:v>-0.23306713365486201</c:v>
                </c:pt>
                <c:pt idx="1320" formatCode="General">
                  <c:v>-0.223748017692705</c:v>
                </c:pt>
                <c:pt idx="1321" formatCode="General">
                  <c:v>-0.21295053459587501</c:v>
                </c:pt>
                <c:pt idx="1322" formatCode="General">
                  <c:v>-0.201099045883945</c:v>
                </c:pt>
                <c:pt idx="1323" formatCode="General">
                  <c:v>-0.18923067351890499</c:v>
                </c:pt>
                <c:pt idx="1324" formatCode="General">
                  <c:v>-0.17778156959767599</c:v>
                </c:pt>
                <c:pt idx="1325" formatCode="General">
                  <c:v>-0.16673990744486999</c:v>
                </c:pt>
                <c:pt idx="1326" formatCode="General">
                  <c:v>-0.15581031194363701</c:v>
                </c:pt>
                <c:pt idx="1327" formatCode="General">
                  <c:v>-0.14625999194434799</c:v>
                </c:pt>
                <c:pt idx="1328" formatCode="General">
                  <c:v>-0.139598760317975</c:v>
                </c:pt>
                <c:pt idx="1329" formatCode="General">
                  <c:v>-0.13605461015187101</c:v>
                </c:pt>
                <c:pt idx="1330" formatCode="General">
                  <c:v>-0.13538229155955001</c:v>
                </c:pt>
                <c:pt idx="1331" formatCode="General">
                  <c:v>-0.13603882107409099</c:v>
                </c:pt>
                <c:pt idx="1332" formatCode="General">
                  <c:v>-0.137388969697916</c:v>
                </c:pt>
                <c:pt idx="1333" formatCode="General">
                  <c:v>-0.13961442556835099</c:v>
                </c:pt>
                <c:pt idx="1334" formatCode="General">
                  <c:v>-0.141725767881522</c:v>
                </c:pt>
                <c:pt idx="1335" formatCode="General">
                  <c:v>-0.14236720670177699</c:v>
                </c:pt>
                <c:pt idx="1336" formatCode="General">
                  <c:v>-0.14013661856266299</c:v>
                </c:pt>
                <c:pt idx="1337" formatCode="General">
                  <c:v>-0.13433367464694701</c:v>
                </c:pt>
                <c:pt idx="1338" formatCode="General">
                  <c:v>-0.12465633867185801</c:v>
                </c:pt>
                <c:pt idx="1339" formatCode="General">
                  <c:v>-0.110769738877424</c:v>
                </c:pt>
                <c:pt idx="1340" formatCode="General">
                  <c:v>-9.4065713879598598E-2</c:v>
                </c:pt>
                <c:pt idx="1341" formatCode="General">
                  <c:v>-7.6821806332300097E-2</c:v>
                </c:pt>
                <c:pt idx="1342" formatCode="General">
                  <c:v>-6.0252850783477002E-2</c:v>
                </c:pt>
                <c:pt idx="1343" formatCode="General">
                  <c:v>-4.4680524581512802E-2</c:v>
                </c:pt>
                <c:pt idx="1344" formatCode="General">
                  <c:v>-3.0763903848716301E-2</c:v>
                </c:pt>
                <c:pt idx="1345" formatCode="General">
                  <c:v>-2.01102900896955E-2</c:v>
                </c:pt>
                <c:pt idx="1346" formatCode="General">
                  <c:v>-1.32211838878176E-2</c:v>
                </c:pt>
                <c:pt idx="1347" formatCode="General">
                  <c:v>-1.01772755122324E-2</c:v>
                </c:pt>
                <c:pt idx="1348" formatCode="General">
                  <c:v>-1.12489554468244E-2</c:v>
                </c:pt>
                <c:pt idx="1349" formatCode="General">
                  <c:v>-1.49426614186402E-2</c:v>
                </c:pt>
                <c:pt idx="1350" formatCode="General">
                  <c:v>-1.98467517852806E-2</c:v>
                </c:pt>
                <c:pt idx="1351" formatCode="General">
                  <c:v>-2.5965650327246698E-2</c:v>
                </c:pt>
                <c:pt idx="1352" formatCode="General">
                  <c:v>-3.3311043238147001E-2</c:v>
                </c:pt>
                <c:pt idx="1353" formatCode="General">
                  <c:v>-4.1512777091779002E-2</c:v>
                </c:pt>
                <c:pt idx="1354" formatCode="General">
                  <c:v>-4.9849856711805203E-2</c:v>
                </c:pt>
                <c:pt idx="1355" formatCode="General">
                  <c:v>-5.6831058118086697E-2</c:v>
                </c:pt>
                <c:pt idx="1356" formatCode="General">
                  <c:v>-6.2089950997759102E-2</c:v>
                </c:pt>
                <c:pt idx="1357" formatCode="General">
                  <c:v>-6.6097032191265795E-2</c:v>
                </c:pt>
                <c:pt idx="1358" formatCode="General">
                  <c:v>-6.8466855200951193E-2</c:v>
                </c:pt>
                <c:pt idx="1359" formatCode="General">
                  <c:v>-6.9330262144191704E-2</c:v>
                </c:pt>
                <c:pt idx="1360" formatCode="General">
                  <c:v>-6.9364457681725999E-2</c:v>
                </c:pt>
                <c:pt idx="1361" formatCode="General">
                  <c:v>-6.8381163843992704E-2</c:v>
                </c:pt>
                <c:pt idx="1362" formatCode="General">
                  <c:v>-6.5642402315423995E-2</c:v>
                </c:pt>
                <c:pt idx="1363" formatCode="General">
                  <c:v>-6.0567186132590697E-2</c:v>
                </c:pt>
                <c:pt idx="1364" formatCode="General">
                  <c:v>-5.2849023996513401E-2</c:v>
                </c:pt>
                <c:pt idx="1365" formatCode="General">
                  <c:v>-4.3078049213443E-2</c:v>
                </c:pt>
                <c:pt idx="1366" formatCode="General">
                  <c:v>-3.2224423071570897E-2</c:v>
                </c:pt>
                <c:pt idx="1367" formatCode="General">
                  <c:v>-2.0964667576502099E-2</c:v>
                </c:pt>
                <c:pt idx="1368" formatCode="General">
                  <c:v>-9.2853648587874291E-3</c:v>
                </c:pt>
                <c:pt idx="1369" formatCode="General">
                  <c:v>2.3859088059455399E-3</c:v>
                </c:pt>
                <c:pt idx="1370" formatCode="General">
                  <c:v>1.2956875088962001E-2</c:v>
                </c:pt>
                <c:pt idx="1371" formatCode="General">
                  <c:v>2.1981608334643299E-2</c:v>
                </c:pt>
                <c:pt idx="1372" formatCode="General">
                  <c:v>2.9949401760427301E-2</c:v>
                </c:pt>
                <c:pt idx="1373" formatCode="General">
                  <c:v>3.6948545159518197E-2</c:v>
                </c:pt>
                <c:pt idx="1374" formatCode="General">
                  <c:v>4.2704389832525599E-2</c:v>
                </c:pt>
                <c:pt idx="1375" formatCode="General">
                  <c:v>4.7033210316742298E-2</c:v>
                </c:pt>
                <c:pt idx="1376" formatCode="General">
                  <c:v>4.9518406893065699E-2</c:v>
                </c:pt>
                <c:pt idx="1377" formatCode="General">
                  <c:v>5.0997201947757101E-2</c:v>
                </c:pt>
                <c:pt idx="1378" formatCode="General">
                  <c:v>5.24030870630081E-2</c:v>
                </c:pt>
                <c:pt idx="1379" formatCode="General">
                  <c:v>5.4325773426297998E-2</c:v>
                </c:pt>
                <c:pt idx="1380" formatCode="General">
                  <c:v>5.7499763011978303E-2</c:v>
                </c:pt>
                <c:pt idx="1381" formatCode="General">
                  <c:v>6.0908309697593102E-2</c:v>
                </c:pt>
                <c:pt idx="1382" formatCode="General">
                  <c:v>6.3348101619976199E-2</c:v>
                </c:pt>
                <c:pt idx="1383" formatCode="General">
                  <c:v>6.5729472432665401E-2</c:v>
                </c:pt>
                <c:pt idx="1384" formatCode="General">
                  <c:v>6.8575034760806994E-2</c:v>
                </c:pt>
                <c:pt idx="1385" formatCode="General">
                  <c:v>7.0968734210010695E-2</c:v>
                </c:pt>
                <c:pt idx="1386" formatCode="General">
                  <c:v>7.2803813580774895E-2</c:v>
                </c:pt>
                <c:pt idx="1387" formatCode="General">
                  <c:v>7.4923764134058199E-2</c:v>
                </c:pt>
                <c:pt idx="1388" formatCode="General">
                  <c:v>7.7615467780443204E-2</c:v>
                </c:pt>
                <c:pt idx="1389" formatCode="General">
                  <c:v>8.0617520940946402E-2</c:v>
                </c:pt>
                <c:pt idx="1390" formatCode="General">
                  <c:v>8.3652496941329701E-2</c:v>
                </c:pt>
                <c:pt idx="1391" formatCode="General">
                  <c:v>8.6358525891300497E-2</c:v>
                </c:pt>
                <c:pt idx="1392" formatCode="General">
                  <c:v>8.8694242885421007E-2</c:v>
                </c:pt>
                <c:pt idx="1393" formatCode="General">
                  <c:v>9.0513877565041007E-2</c:v>
                </c:pt>
                <c:pt idx="1394" formatCode="General">
                  <c:v>9.2031320911918305E-2</c:v>
                </c:pt>
                <c:pt idx="1395" formatCode="General">
                  <c:v>9.2838147403445107E-2</c:v>
                </c:pt>
                <c:pt idx="1396" formatCode="General">
                  <c:v>9.1886782402429701E-2</c:v>
                </c:pt>
                <c:pt idx="1397" formatCode="General">
                  <c:v>8.9150124841364295E-2</c:v>
                </c:pt>
                <c:pt idx="1398" formatCode="General">
                  <c:v>8.4701728971497997E-2</c:v>
                </c:pt>
                <c:pt idx="1399" formatCode="General">
                  <c:v>7.8937806070658603E-2</c:v>
                </c:pt>
                <c:pt idx="1400" formatCode="General">
                  <c:v>7.2557479471286698E-2</c:v>
                </c:pt>
                <c:pt idx="1401" formatCode="General">
                  <c:v>6.5819140317281505E-2</c:v>
                </c:pt>
                <c:pt idx="1402" formatCode="General">
                  <c:v>5.8583218995551301E-2</c:v>
                </c:pt>
                <c:pt idx="1403" formatCode="General">
                  <c:v>5.1051715592029402E-2</c:v>
                </c:pt>
                <c:pt idx="1404" formatCode="General">
                  <c:v>4.4051501217448101E-2</c:v>
                </c:pt>
                <c:pt idx="1405" formatCode="General">
                  <c:v>3.7935520388479103E-2</c:v>
                </c:pt>
                <c:pt idx="1406" formatCode="General">
                  <c:v>3.2595510313449497E-2</c:v>
                </c:pt>
                <c:pt idx="1407" formatCode="General">
                  <c:v>2.8228665301688601E-2</c:v>
                </c:pt>
                <c:pt idx="1408" formatCode="General">
                  <c:v>2.5186307900417301E-2</c:v>
                </c:pt>
                <c:pt idx="1409" formatCode="General">
                  <c:v>2.4444574881634901E-2</c:v>
                </c:pt>
                <c:pt idx="1410" formatCode="General">
                  <c:v>2.6893879260753199E-2</c:v>
                </c:pt>
                <c:pt idx="1411" formatCode="General">
                  <c:v>3.1930983002793803E-2</c:v>
                </c:pt>
                <c:pt idx="1412" formatCode="General">
                  <c:v>3.8290646102303198E-2</c:v>
                </c:pt>
                <c:pt idx="1413" formatCode="General">
                  <c:v>4.5221721231619397E-2</c:v>
                </c:pt>
                <c:pt idx="1414" formatCode="General">
                  <c:v>5.2304027622985701E-2</c:v>
                </c:pt>
                <c:pt idx="1415" formatCode="General">
                  <c:v>5.9125434771687101E-2</c:v>
                </c:pt>
                <c:pt idx="1416" formatCode="General">
                  <c:v>6.4827953521013199E-2</c:v>
                </c:pt>
                <c:pt idx="1417" formatCode="General">
                  <c:v>6.8464117119111295E-2</c:v>
                </c:pt>
                <c:pt idx="1418" formatCode="General">
                  <c:v>7.0240506874739803E-2</c:v>
                </c:pt>
                <c:pt idx="1419" formatCode="General">
                  <c:v>7.16092717952896E-2</c:v>
                </c:pt>
                <c:pt idx="1420" formatCode="General">
                  <c:v>7.3398124226668193E-2</c:v>
                </c:pt>
                <c:pt idx="1421" formatCode="General">
                  <c:v>7.5121820249964097E-2</c:v>
                </c:pt>
                <c:pt idx="1422" formatCode="General">
                  <c:v>7.6389363731518001E-2</c:v>
                </c:pt>
                <c:pt idx="1423" formatCode="General">
                  <c:v>7.7534450309395694E-2</c:v>
                </c:pt>
                <c:pt idx="1424" formatCode="General">
                  <c:v>7.8671722074587697E-2</c:v>
                </c:pt>
                <c:pt idx="1425" formatCode="General">
                  <c:v>7.9554242789790799E-2</c:v>
                </c:pt>
                <c:pt idx="1426" formatCode="General">
                  <c:v>8.0070897779627503E-2</c:v>
                </c:pt>
                <c:pt idx="1427" formatCode="General">
                  <c:v>8.1253148170731801E-2</c:v>
                </c:pt>
                <c:pt idx="1428" formatCode="General">
                  <c:v>8.3636130488997498E-2</c:v>
                </c:pt>
                <c:pt idx="1429" formatCode="General">
                  <c:v>8.5730379238830506E-2</c:v>
                </c:pt>
                <c:pt idx="1430" formatCode="General">
                  <c:v>8.7151316560561298E-2</c:v>
                </c:pt>
                <c:pt idx="1431" formatCode="General">
                  <c:v>8.8752891199128103E-2</c:v>
                </c:pt>
                <c:pt idx="1432" formatCode="General">
                  <c:v>9.0378009364435699E-2</c:v>
                </c:pt>
                <c:pt idx="1433" formatCode="General">
                  <c:v>9.2228335401638897E-2</c:v>
                </c:pt>
                <c:pt idx="1434" formatCode="General">
                  <c:v>9.5362964951908005E-2</c:v>
                </c:pt>
                <c:pt idx="1435" formatCode="General">
                  <c:v>0.101194757283006</c:v>
                </c:pt>
                <c:pt idx="1436" formatCode="General">
                  <c:v>0.11121115393179699</c:v>
                </c:pt>
                <c:pt idx="1437" formatCode="General">
                  <c:v>0.12430658160044</c:v>
                </c:pt>
                <c:pt idx="1438" formatCode="General">
                  <c:v>0.138854030699543</c:v>
                </c:pt>
                <c:pt idx="1439" formatCode="General">
                  <c:v>0.154367522400256</c:v>
                </c:pt>
                <c:pt idx="1440" formatCode="General">
                  <c:v>0.169588848857786</c:v>
                </c:pt>
                <c:pt idx="1441" formatCode="General">
                  <c:v>0.18369415009079701</c:v>
                </c:pt>
                <c:pt idx="1442" formatCode="General">
                  <c:v>0.19622107935650901</c:v>
                </c:pt>
                <c:pt idx="1443" formatCode="General">
                  <c:v>0.20727538523851999</c:v>
                </c:pt>
                <c:pt idx="1444" formatCode="General">
                  <c:v>0.21814365841052299</c:v>
                </c:pt>
                <c:pt idx="1445" formatCode="General">
                  <c:v>0.228969685104742</c:v>
                </c:pt>
                <c:pt idx="1446" formatCode="General">
                  <c:v>0.238647160137056</c:v>
                </c:pt>
                <c:pt idx="1447" formatCode="General">
                  <c:v>0.24588829834728801</c:v>
                </c:pt>
                <c:pt idx="1448" formatCode="General">
                  <c:v>0.25043524238003501</c:v>
                </c:pt>
                <c:pt idx="1449" formatCode="General">
                  <c:v>0.25322763703224699</c:v>
                </c:pt>
                <c:pt idx="1450" formatCode="General">
                  <c:v>0.25381733829859998</c:v>
                </c:pt>
                <c:pt idx="1451" formatCode="General">
                  <c:v>0.25147099432444597</c:v>
                </c:pt>
                <c:pt idx="1452" formatCode="General">
                  <c:v>0.24766704753067201</c:v>
                </c:pt>
                <c:pt idx="1453" formatCode="General">
                  <c:v>0.24399084828854001</c:v>
                </c:pt>
                <c:pt idx="1454" formatCode="General">
                  <c:v>0.241781854904737</c:v>
                </c:pt>
                <c:pt idx="1455" formatCode="General">
                  <c:v>0.24144999500571701</c:v>
                </c:pt>
                <c:pt idx="1456" formatCode="General">
                  <c:v>0.241797158634315</c:v>
                </c:pt>
                <c:pt idx="1457" formatCode="General">
                  <c:v>0.24192111302392</c:v>
                </c:pt>
                <c:pt idx="1458" formatCode="General">
                  <c:v>0.24139506394699201</c:v>
                </c:pt>
                <c:pt idx="1459" formatCode="General">
                  <c:v>0.240084724852411</c:v>
                </c:pt>
                <c:pt idx="1460" formatCode="General">
                  <c:v>0.237952344941704</c:v>
                </c:pt>
                <c:pt idx="1461" formatCode="General">
                  <c:v>0.23540802194055899</c:v>
                </c:pt>
                <c:pt idx="1462" formatCode="General">
                  <c:v>0.233437723730196</c:v>
                </c:pt>
                <c:pt idx="1463" formatCode="General">
                  <c:v>0.23191806950666699</c:v>
                </c:pt>
                <c:pt idx="1464" formatCode="General">
                  <c:v>0.23017363041504599</c:v>
                </c:pt>
                <c:pt idx="1465" formatCode="General">
                  <c:v>0.22851003764452199</c:v>
                </c:pt>
                <c:pt idx="1466" formatCode="General">
                  <c:v>0.226298414694001</c:v>
                </c:pt>
                <c:pt idx="1467" formatCode="General">
                  <c:v>0.223092028892767</c:v>
                </c:pt>
                <c:pt idx="1468" formatCode="General">
                  <c:v>0.21869020925997401</c:v>
                </c:pt>
                <c:pt idx="1469" formatCode="General">
                  <c:v>0.212302633511119</c:v>
                </c:pt>
                <c:pt idx="1470" formatCode="General">
                  <c:v>0.20395880660985599</c:v>
                </c:pt>
                <c:pt idx="1471" formatCode="General">
                  <c:v>0.194600715278724</c:v>
                </c:pt>
                <c:pt idx="1472" formatCode="General">
                  <c:v>0.18665514531885699</c:v>
                </c:pt>
                <c:pt idx="1473" formatCode="General">
                  <c:v>0.181635541592823</c:v>
                </c:pt>
                <c:pt idx="1474" formatCode="General">
                  <c:v>0.17953319502524101</c:v>
                </c:pt>
                <c:pt idx="1475" formatCode="General">
                  <c:v>0.18079231049467001</c:v>
                </c:pt>
                <c:pt idx="1476" formatCode="General">
                  <c:v>0.1859425478425</c:v>
                </c:pt>
                <c:pt idx="1477" formatCode="General">
                  <c:v>0.194685526511441</c:v>
                </c:pt>
                <c:pt idx="1478" formatCode="General">
                  <c:v>0.206065276592581</c:v>
                </c:pt>
                <c:pt idx="1479" formatCode="General">
                  <c:v>0.218542846011928</c:v>
                </c:pt>
                <c:pt idx="1480" formatCode="General">
                  <c:v>0.23001791112855</c:v>
                </c:pt>
                <c:pt idx="1481" formatCode="General">
                  <c:v>0.24001485008270201</c:v>
                </c:pt>
                <c:pt idx="1482" formatCode="General">
                  <c:v>0.24935883425667199</c:v>
                </c:pt>
                <c:pt idx="1483" formatCode="General">
                  <c:v>0.25886946129597099</c:v>
                </c:pt>
                <c:pt idx="1484" formatCode="General">
                  <c:v>0.26906853101516898</c:v>
                </c:pt>
                <c:pt idx="1485" formatCode="General">
                  <c:v>0.27878199815756299</c:v>
                </c:pt>
                <c:pt idx="1486" formatCode="General">
                  <c:v>0.28581458137997801</c:v>
                </c:pt>
                <c:pt idx="1487" formatCode="General">
                  <c:v>0.28931735604465297</c:v>
                </c:pt>
                <c:pt idx="1488" formatCode="General">
                  <c:v>0.28977151601305201</c:v>
                </c:pt>
                <c:pt idx="1489" formatCode="General">
                  <c:v>0.286882143115743</c:v>
                </c:pt>
                <c:pt idx="1490" formatCode="General">
                  <c:v>0.27965646388284898</c:v>
                </c:pt>
                <c:pt idx="1491" formatCode="General">
                  <c:v>0.26880439688111801</c:v>
                </c:pt>
                <c:pt idx="1492" formatCode="General">
                  <c:v>0.25583682049276102</c:v>
                </c:pt>
                <c:pt idx="1493" formatCode="General">
                  <c:v>0.24160613999192301</c:v>
                </c:pt>
                <c:pt idx="1494" formatCode="General">
                  <c:v>0.22660944826694801</c:v>
                </c:pt>
                <c:pt idx="1495" formatCode="General">
                  <c:v>0.21067297767681101</c:v>
                </c:pt>
                <c:pt idx="1496" formatCode="General">
                  <c:v>0.19404216224840401</c:v>
                </c:pt>
                <c:pt idx="1497" formatCode="General">
                  <c:v>0.17753656228713999</c:v>
                </c:pt>
                <c:pt idx="1498" formatCode="General">
                  <c:v>0.16311572315224601</c:v>
                </c:pt>
                <c:pt idx="1499" formatCode="General">
                  <c:v>0.15232254331492601</c:v>
                </c:pt>
                <c:pt idx="1500" formatCode="General">
                  <c:v>0.144231672006568</c:v>
                </c:pt>
                <c:pt idx="1501" formatCode="General">
                  <c:v>0.138255840409265</c:v>
                </c:pt>
                <c:pt idx="1502" formatCode="General">
                  <c:v>0.13415419305024301</c:v>
                </c:pt>
                <c:pt idx="1503" formatCode="General">
                  <c:v>0.131464592499206</c:v>
                </c:pt>
                <c:pt idx="1504" formatCode="General">
                  <c:v>0.130695488257007</c:v>
                </c:pt>
                <c:pt idx="1505" formatCode="General">
                  <c:v>0.13210252466106201</c:v>
                </c:pt>
                <c:pt idx="1506" formatCode="General">
                  <c:v>0.13465526904660399</c:v>
                </c:pt>
                <c:pt idx="1507" formatCode="General">
                  <c:v>0.13785888720290701</c:v>
                </c:pt>
                <c:pt idx="1508" formatCode="General">
                  <c:v>0.14117879591728599</c:v>
                </c:pt>
                <c:pt idx="1509" formatCode="General">
                  <c:v>0.14470787691377199</c:v>
                </c:pt>
                <c:pt idx="1510" formatCode="General">
                  <c:v>0.14881946950230801</c:v>
                </c:pt>
                <c:pt idx="1511" formatCode="General">
                  <c:v>0.151761157211102</c:v>
                </c:pt>
                <c:pt idx="1512" formatCode="General">
                  <c:v>0.152633973718826</c:v>
                </c:pt>
                <c:pt idx="1513" formatCode="General">
                  <c:v>0.15236736336853099</c:v>
                </c:pt>
                <c:pt idx="1514" formatCode="General">
                  <c:v>0.15126702214671101</c:v>
                </c:pt>
                <c:pt idx="1515" formatCode="General">
                  <c:v>0.148452548335958</c:v>
                </c:pt>
                <c:pt idx="1516" formatCode="General">
                  <c:v>0.14346734520750701</c:v>
                </c:pt>
                <c:pt idx="1517" formatCode="General">
                  <c:v>0.13660214405964399</c:v>
                </c:pt>
                <c:pt idx="1518" formatCode="General">
                  <c:v>0.12739466660104101</c:v>
                </c:pt>
                <c:pt idx="1519" formatCode="General">
                  <c:v>0.11513449910705301</c:v>
                </c:pt>
                <c:pt idx="1520" formatCode="General">
                  <c:v>0.101115138385589</c:v>
                </c:pt>
                <c:pt idx="1521" formatCode="General">
                  <c:v>8.7233165964761702E-2</c:v>
                </c:pt>
                <c:pt idx="1522" formatCode="General">
                  <c:v>7.3868405716636901E-2</c:v>
                </c:pt>
                <c:pt idx="1523" formatCode="General">
                  <c:v>6.04899393571285E-2</c:v>
                </c:pt>
                <c:pt idx="1524" formatCode="General">
                  <c:v>4.6252020989787597E-2</c:v>
                </c:pt>
                <c:pt idx="1525" formatCode="General">
                  <c:v>3.1987408685962698E-2</c:v>
                </c:pt>
                <c:pt idx="1526" formatCode="General">
                  <c:v>1.9284436106846398E-2</c:v>
                </c:pt>
                <c:pt idx="1527" formatCode="General">
                  <c:v>7.7143987462483E-3</c:v>
                </c:pt>
                <c:pt idx="1528" formatCode="General">
                  <c:v>-2.8748748315246498E-3</c:v>
                </c:pt>
                <c:pt idx="1529" formatCode="General">
                  <c:v>-1.2575779867865001E-2</c:v>
                </c:pt>
                <c:pt idx="1530" formatCode="General">
                  <c:v>-2.2546667339628599E-2</c:v>
                </c:pt>
                <c:pt idx="1531" formatCode="General">
                  <c:v>-3.3168779288600202E-2</c:v>
                </c:pt>
                <c:pt idx="1532" formatCode="General">
                  <c:v>-4.37541704873479E-2</c:v>
                </c:pt>
                <c:pt idx="1533" formatCode="General">
                  <c:v>-5.3568986500976898E-2</c:v>
                </c:pt>
                <c:pt idx="1534" formatCode="General">
                  <c:v>-6.2251225888757998E-2</c:v>
                </c:pt>
                <c:pt idx="1535" formatCode="General">
                  <c:v>-7.0174739352426296E-2</c:v>
                </c:pt>
                <c:pt idx="1536" formatCode="General">
                  <c:v>-7.8443011592331802E-2</c:v>
                </c:pt>
                <c:pt idx="1537" formatCode="General">
                  <c:v>-8.7345495211999205E-2</c:v>
                </c:pt>
                <c:pt idx="1538" formatCode="General">
                  <c:v>-9.6443577438532102E-2</c:v>
                </c:pt>
                <c:pt idx="1539" formatCode="General">
                  <c:v>-0.10533575325461</c:v>
                </c:pt>
                <c:pt idx="1540" formatCode="General">
                  <c:v>-0.113234432808684</c:v>
                </c:pt>
                <c:pt idx="1541" formatCode="General">
                  <c:v>-0.119565316227426</c:v>
                </c:pt>
                <c:pt idx="1542" formatCode="General">
                  <c:v>-0.124373498766219</c:v>
                </c:pt>
                <c:pt idx="1543" formatCode="General">
                  <c:v>-0.12753139794798099</c:v>
                </c:pt>
                <c:pt idx="1544" formatCode="General">
                  <c:v>-0.13026005782994901</c:v>
                </c:pt>
                <c:pt idx="1545" formatCode="General">
                  <c:v>-0.13417742909417299</c:v>
                </c:pt>
                <c:pt idx="1546" formatCode="General">
                  <c:v>-0.13848067404533199</c:v>
                </c:pt>
                <c:pt idx="1547" formatCode="General">
                  <c:v>-0.14222909273136</c:v>
                </c:pt>
                <c:pt idx="1548" formatCode="General">
                  <c:v>-0.14629885728116401</c:v>
                </c:pt>
                <c:pt idx="1549" formatCode="General">
                  <c:v>-0.15109707062535399</c:v>
                </c:pt>
                <c:pt idx="1550" formatCode="General">
                  <c:v>-0.157069574665891</c:v>
                </c:pt>
                <c:pt idx="1551" formatCode="General">
                  <c:v>-0.16459339375392501</c:v>
                </c:pt>
                <c:pt idx="1552" formatCode="General">
                  <c:v>-0.17279989935191001</c:v>
                </c:pt>
                <c:pt idx="1553" formatCode="General">
                  <c:v>-0.180771546310867</c:v>
                </c:pt>
                <c:pt idx="1554" formatCode="General">
                  <c:v>-0.188430121700674</c:v>
                </c:pt>
                <c:pt idx="1555" formatCode="General">
                  <c:v>-0.19617557129830601</c:v>
                </c:pt>
                <c:pt idx="1556" formatCode="General">
                  <c:v>-0.20370460471299501</c:v>
                </c:pt>
                <c:pt idx="1557" formatCode="General">
                  <c:v>-0.21084077001552101</c:v>
                </c:pt>
                <c:pt idx="1558" formatCode="General">
                  <c:v>-0.21684732144851299</c:v>
                </c:pt>
                <c:pt idx="1559" formatCode="General">
                  <c:v>-0.22212470089704101</c:v>
                </c:pt>
                <c:pt idx="1560" formatCode="General">
                  <c:v>-0.226929069787316</c:v>
                </c:pt>
                <c:pt idx="1561" formatCode="General">
                  <c:v>-0.23103008048153101</c:v>
                </c:pt>
                <c:pt idx="1562" formatCode="General">
                  <c:v>-0.234248735738594</c:v>
                </c:pt>
                <c:pt idx="1563" formatCode="General">
                  <c:v>-0.236218174529228</c:v>
                </c:pt>
                <c:pt idx="1564" formatCode="General">
                  <c:v>-0.237575735534267</c:v>
                </c:pt>
                <c:pt idx="1565" formatCode="General">
                  <c:v>-0.23846640740841499</c:v>
                </c:pt>
                <c:pt idx="1566" formatCode="General">
                  <c:v>-0.238278745230147</c:v>
                </c:pt>
                <c:pt idx="1567" formatCode="General">
                  <c:v>-0.23547772872096501</c:v>
                </c:pt>
                <c:pt idx="1568" formatCode="General">
                  <c:v>-0.230312703859409</c:v>
                </c:pt>
                <c:pt idx="1569" formatCode="General">
                  <c:v>-0.22436070420961299</c:v>
                </c:pt>
                <c:pt idx="1570" formatCode="General">
                  <c:v>-0.21818441671566199</c:v>
                </c:pt>
                <c:pt idx="1571" formatCode="General">
                  <c:v>-0.21272619909708301</c:v>
                </c:pt>
                <c:pt idx="1572" formatCode="General">
                  <c:v>-0.20935902203800799</c:v>
                </c:pt>
                <c:pt idx="1573" formatCode="General">
                  <c:v>-0.20865017267959299</c:v>
                </c:pt>
                <c:pt idx="1574" formatCode="General">
                  <c:v>-0.211027306605054</c:v>
                </c:pt>
                <c:pt idx="1575" formatCode="General">
                  <c:v>-0.21617384030341499</c:v>
                </c:pt>
                <c:pt idx="1576" formatCode="General">
                  <c:v>-0.22203777489516399</c:v>
                </c:pt>
                <c:pt idx="1577" formatCode="General">
                  <c:v>-0.227316028700318</c:v>
                </c:pt>
                <c:pt idx="1578" formatCode="General">
                  <c:v>-0.23234064564705001</c:v>
                </c:pt>
                <c:pt idx="1579" formatCode="General">
                  <c:v>-0.237742155723211</c:v>
                </c:pt>
                <c:pt idx="1580" formatCode="General">
                  <c:v>-0.243594186634951</c:v>
                </c:pt>
                <c:pt idx="1581" formatCode="General">
                  <c:v>-0.24989687638643801</c:v>
                </c:pt>
                <c:pt idx="1582" formatCode="General">
                  <c:v>-0.25775940001611902</c:v>
                </c:pt>
                <c:pt idx="1583" formatCode="General">
                  <c:v>-0.26753865082691802</c:v>
                </c:pt>
                <c:pt idx="1584" formatCode="General">
                  <c:v>-0.27801880275492302</c:v>
                </c:pt>
                <c:pt idx="1585" formatCode="General">
                  <c:v>-0.288353218332494</c:v>
                </c:pt>
                <c:pt idx="1586" formatCode="General">
                  <c:v>-0.29817270042812599</c:v>
                </c:pt>
                <c:pt idx="1587" formatCode="General">
                  <c:v>-0.30584848517764401</c:v>
                </c:pt>
                <c:pt idx="1588" formatCode="General">
                  <c:v>-0.31071497862084801</c:v>
                </c:pt>
                <c:pt idx="1589" formatCode="General">
                  <c:v>-0.31403469371346299</c:v>
                </c:pt>
                <c:pt idx="1590" formatCode="General">
                  <c:v>-0.31626111444182498</c:v>
                </c:pt>
                <c:pt idx="1591" formatCode="General">
                  <c:v>-0.31774954747371498</c:v>
                </c:pt>
                <c:pt idx="1592" formatCode="General">
                  <c:v>-0.31854990249253601</c:v>
                </c:pt>
                <c:pt idx="1593" formatCode="General">
                  <c:v>-0.318201458736594</c:v>
                </c:pt>
                <c:pt idx="1594" formatCode="General">
                  <c:v>-0.316729305264005</c:v>
                </c:pt>
                <c:pt idx="1595" formatCode="General">
                  <c:v>-0.31353626017554098</c:v>
                </c:pt>
                <c:pt idx="1596" formatCode="General">
                  <c:v>-0.309354655689623</c:v>
                </c:pt>
                <c:pt idx="1597" formatCode="General">
                  <c:v>-0.30661215842031098</c:v>
                </c:pt>
                <c:pt idx="1598" formatCode="General">
                  <c:v>-0.30648385487787599</c:v>
                </c:pt>
                <c:pt idx="1599" formatCode="General">
                  <c:v>-0.30834774392886799</c:v>
                </c:pt>
                <c:pt idx="1600" formatCode="General">
                  <c:v>-0.310960626484099</c:v>
                </c:pt>
                <c:pt idx="1601" formatCode="General">
                  <c:v>-0.31399237114800999</c:v>
                </c:pt>
                <c:pt idx="1602" formatCode="General">
                  <c:v>-0.31810188687698898</c:v>
                </c:pt>
                <c:pt idx="1603" formatCode="General">
                  <c:v>-0.324183620042856</c:v>
                </c:pt>
                <c:pt idx="1604" formatCode="General">
                  <c:v>-0.33174335809734101</c:v>
                </c:pt>
                <c:pt idx="1605" formatCode="General">
                  <c:v>-0.33963641628306501</c:v>
                </c:pt>
                <c:pt idx="1606" formatCode="General">
                  <c:v>-0.34753778509431199</c:v>
                </c:pt>
                <c:pt idx="1607" formatCode="General">
                  <c:v>-0.35468817674848202</c:v>
                </c:pt>
                <c:pt idx="1608" formatCode="General">
                  <c:v>-0.361064968088885</c:v>
                </c:pt>
                <c:pt idx="1609" formatCode="General">
                  <c:v>-0.367303401480854</c:v>
                </c:pt>
                <c:pt idx="1610" formatCode="General">
                  <c:v>-0.37222869274439202</c:v>
                </c:pt>
                <c:pt idx="1611" formatCode="General">
                  <c:v>-0.37473815119367199</c:v>
                </c:pt>
                <c:pt idx="1612" formatCode="General">
                  <c:v>-0.37469560867463603</c:v>
                </c:pt>
                <c:pt idx="1613" formatCode="General">
                  <c:v>-0.37224881433453799</c:v>
                </c:pt>
                <c:pt idx="1614" formatCode="General">
                  <c:v>-0.36830276721471</c:v>
                </c:pt>
                <c:pt idx="1615" formatCode="General">
                  <c:v>-0.36379387150316</c:v>
                </c:pt>
                <c:pt idx="1616" formatCode="General">
                  <c:v>-0.35838234928497797</c:v>
                </c:pt>
                <c:pt idx="1617" formatCode="General">
                  <c:v>-0.35174870175996198</c:v>
                </c:pt>
                <c:pt idx="1618" formatCode="General">
                  <c:v>-0.34405003313154803</c:v>
                </c:pt>
                <c:pt idx="1619" formatCode="General">
                  <c:v>-0.33505044053844901</c:v>
                </c:pt>
                <c:pt idx="1620" formatCode="General">
                  <c:v>-0.32565572003620602</c:v>
                </c:pt>
                <c:pt idx="1621" formatCode="General">
                  <c:v>-0.31693586905047499</c:v>
                </c:pt>
                <c:pt idx="1622" formatCode="General">
                  <c:v>-0.30839647916429702</c:v>
                </c:pt>
                <c:pt idx="1623" formatCode="General">
                  <c:v>-0.30014940572899701</c:v>
                </c:pt>
                <c:pt idx="1624" formatCode="General">
                  <c:v>-0.29206136836822599</c:v>
                </c:pt>
                <c:pt idx="1625" formatCode="General">
                  <c:v>-0.283541121028409</c:v>
                </c:pt>
                <c:pt idx="1626" formatCode="General">
                  <c:v>-0.27411468917527998</c:v>
                </c:pt>
                <c:pt idx="1627" formatCode="General">
                  <c:v>-0.26262317651177303</c:v>
                </c:pt>
                <c:pt idx="1628" formatCode="General">
                  <c:v>-0.249327097454284</c:v>
                </c:pt>
                <c:pt idx="1629" formatCode="General">
                  <c:v>-0.23555390556876499</c:v>
                </c:pt>
                <c:pt idx="1630" formatCode="General">
                  <c:v>-0.221780747015069</c:v>
                </c:pt>
                <c:pt idx="1631" formatCode="General">
                  <c:v>-0.208962581536801</c:v>
                </c:pt>
                <c:pt idx="1632" formatCode="General">
                  <c:v>-0.198256461014122</c:v>
                </c:pt>
                <c:pt idx="1633" formatCode="General">
                  <c:v>-0.190478135318769</c:v>
                </c:pt>
                <c:pt idx="1634" formatCode="General">
                  <c:v>-0.1857205980252</c:v>
                </c:pt>
                <c:pt idx="1635" formatCode="General">
                  <c:v>-0.182201644984997</c:v>
                </c:pt>
                <c:pt idx="1636" formatCode="General">
                  <c:v>-0.17860799233758801</c:v>
                </c:pt>
                <c:pt idx="1637" formatCode="General">
                  <c:v>-0.17485351120852599</c:v>
                </c:pt>
                <c:pt idx="1638" formatCode="General">
                  <c:v>-0.170986636590757</c:v>
                </c:pt>
                <c:pt idx="1639" formatCode="General">
                  <c:v>-0.166627296992782</c:v>
                </c:pt>
                <c:pt idx="1640" formatCode="General">
                  <c:v>-0.16088103429727399</c:v>
                </c:pt>
                <c:pt idx="1641" formatCode="General">
                  <c:v>-0.154488827778134</c:v>
                </c:pt>
                <c:pt idx="1642" formatCode="General">
                  <c:v>-0.149002625519459</c:v>
                </c:pt>
                <c:pt idx="1643" formatCode="General">
                  <c:v>-0.14448096452616699</c:v>
                </c:pt>
                <c:pt idx="1644" formatCode="General">
                  <c:v>-0.140302531191143</c:v>
                </c:pt>
                <c:pt idx="1645" formatCode="General">
                  <c:v>-0.13533374308478199</c:v>
                </c:pt>
                <c:pt idx="1646" formatCode="General">
                  <c:v>-0.12836178354986999</c:v>
                </c:pt>
                <c:pt idx="1647" formatCode="General">
                  <c:v>-0.119984297315492</c:v>
                </c:pt>
                <c:pt idx="1648" formatCode="General">
                  <c:v>-0.110740422999918</c:v>
                </c:pt>
                <c:pt idx="1649" formatCode="General">
                  <c:v>-0.10021083248110201</c:v>
                </c:pt>
                <c:pt idx="1650" formatCode="General">
                  <c:v>-8.8753647987801595E-2</c:v>
                </c:pt>
                <c:pt idx="1651" formatCode="General">
                  <c:v>-7.6746567303563898E-2</c:v>
                </c:pt>
                <c:pt idx="1652" formatCode="General">
                  <c:v>-6.4340145691569706E-2</c:v>
                </c:pt>
                <c:pt idx="1653" formatCode="General">
                  <c:v>-5.1802034126394697E-2</c:v>
                </c:pt>
                <c:pt idx="1654" formatCode="General">
                  <c:v>-3.8711010960106602E-2</c:v>
                </c:pt>
                <c:pt idx="1655" formatCode="General">
                  <c:v>-2.4520000007188202E-2</c:v>
                </c:pt>
                <c:pt idx="1656" formatCode="General">
                  <c:v>-9.7671790574006007E-3</c:v>
                </c:pt>
                <c:pt idx="1657" formatCode="General">
                  <c:v>4.5795919967657498E-3</c:v>
                </c:pt>
                <c:pt idx="1658" formatCode="General">
                  <c:v>1.7791914874564201E-2</c:v>
                </c:pt>
                <c:pt idx="1659" formatCode="General">
                  <c:v>2.8586101583374799E-2</c:v>
                </c:pt>
                <c:pt idx="1660" formatCode="General">
                  <c:v>3.5616440731034003E-2</c:v>
                </c:pt>
                <c:pt idx="1661" formatCode="General">
                  <c:v>3.8020870985773003E-2</c:v>
                </c:pt>
                <c:pt idx="1662" formatCode="General">
                  <c:v>3.5795399983105401E-2</c:v>
                </c:pt>
                <c:pt idx="1663" formatCode="General">
                  <c:v>2.9701471009640799E-2</c:v>
                </c:pt>
                <c:pt idx="1664" formatCode="General">
                  <c:v>2.1467545539500602E-2</c:v>
                </c:pt>
                <c:pt idx="1665" formatCode="General">
                  <c:v>1.2528166262517799E-2</c:v>
                </c:pt>
                <c:pt idx="1666" formatCode="General">
                  <c:v>3.480598330591E-3</c:v>
                </c:pt>
                <c:pt idx="1667" formatCode="General">
                  <c:v>-3.6983614232695299E-3</c:v>
                </c:pt>
                <c:pt idx="1668" formatCode="General">
                  <c:v>-7.3386068202800098E-3</c:v>
                </c:pt>
                <c:pt idx="1669" formatCode="General">
                  <c:v>-7.0820305411746698E-3</c:v>
                </c:pt>
                <c:pt idx="1670" formatCode="General">
                  <c:v>-3.67237413839116E-3</c:v>
                </c:pt>
                <c:pt idx="1671" formatCode="General">
                  <c:v>1.3218546058282601E-3</c:v>
                </c:pt>
                <c:pt idx="1672" formatCode="General">
                  <c:v>7.42983668725409E-3</c:v>
                </c:pt>
                <c:pt idx="1673" formatCode="General">
                  <c:v>1.5083875657007501E-2</c:v>
                </c:pt>
                <c:pt idx="1674" formatCode="General">
                  <c:v>2.42264636308567E-2</c:v>
                </c:pt>
                <c:pt idx="1675" formatCode="General">
                  <c:v>3.4818012744826203E-2</c:v>
                </c:pt>
                <c:pt idx="1676" formatCode="General">
                  <c:v>4.6128943636339799E-2</c:v>
                </c:pt>
                <c:pt idx="1677" formatCode="General">
                  <c:v>5.7214147895902498E-2</c:v>
                </c:pt>
                <c:pt idx="1678" formatCode="General">
                  <c:v>6.81419954720342E-2</c:v>
                </c:pt>
                <c:pt idx="1679" formatCode="General">
                  <c:v>7.8846766378648903E-2</c:v>
                </c:pt>
                <c:pt idx="1680" formatCode="General">
                  <c:v>8.8868382448051397E-2</c:v>
                </c:pt>
                <c:pt idx="1681" formatCode="General">
                  <c:v>9.8001331981645304E-2</c:v>
                </c:pt>
                <c:pt idx="1682" formatCode="General">
                  <c:v>0.106004025004115</c:v>
                </c:pt>
                <c:pt idx="1683" formatCode="General">
                  <c:v>0.11237358344917101</c:v>
                </c:pt>
                <c:pt idx="1684" formatCode="General">
                  <c:v>0.116730411580332</c:v>
                </c:pt>
                <c:pt idx="1685" formatCode="General">
                  <c:v>0.119274530007433</c:v>
                </c:pt>
                <c:pt idx="1686" formatCode="General">
                  <c:v>0.120681199190007</c:v>
                </c:pt>
                <c:pt idx="1687" formatCode="General">
                  <c:v>0.12165932887782401</c:v>
                </c:pt>
                <c:pt idx="1688" formatCode="General">
                  <c:v>0.12229295032806101</c:v>
                </c:pt>
                <c:pt idx="1689" formatCode="General">
                  <c:v>0.122376276264809</c:v>
                </c:pt>
                <c:pt idx="1690" formatCode="General">
                  <c:v>0.12251384718114899</c:v>
                </c:pt>
                <c:pt idx="1691" formatCode="General">
                  <c:v>0.123945543548218</c:v>
                </c:pt>
                <c:pt idx="1692" formatCode="General">
                  <c:v>0.12733525741761401</c:v>
                </c:pt>
                <c:pt idx="1693" formatCode="General">
                  <c:v>0.13270516343024899</c:v>
                </c:pt>
                <c:pt idx="1694" formatCode="General">
                  <c:v>0.13930065613419701</c:v>
                </c:pt>
                <c:pt idx="1695" formatCode="General">
                  <c:v>0.14591907168156701</c:v>
                </c:pt>
                <c:pt idx="1696" formatCode="General">
                  <c:v>0.15241363882648901</c:v>
                </c:pt>
                <c:pt idx="1697" formatCode="General">
                  <c:v>0.158993814220871</c:v>
                </c:pt>
                <c:pt idx="1698" formatCode="General">
                  <c:v>0.16487882396248801</c:v>
                </c:pt>
                <c:pt idx="1699" formatCode="General">
                  <c:v>0.16954357633543499</c:v>
                </c:pt>
                <c:pt idx="1700" formatCode="General">
                  <c:v>0.17328422459699599</c:v>
                </c:pt>
                <c:pt idx="1701" formatCode="General">
                  <c:v>0.17649397888279</c:v>
                </c:pt>
                <c:pt idx="1702" formatCode="General">
                  <c:v>0.17933037452266701</c:v>
                </c:pt>
                <c:pt idx="1703" formatCode="General">
                  <c:v>0.181046366191594</c:v>
                </c:pt>
                <c:pt idx="1704" formatCode="General">
                  <c:v>0.18138034027487801</c:v>
                </c:pt>
                <c:pt idx="1705" formatCode="General">
                  <c:v>0.181028090580026</c:v>
                </c:pt>
                <c:pt idx="1706" formatCode="General">
                  <c:v>0.18055057209955899</c:v>
                </c:pt>
                <c:pt idx="1707" formatCode="General">
                  <c:v>0.18019711712170999</c:v>
                </c:pt>
                <c:pt idx="1708" formatCode="General">
                  <c:v>0.180444382486947</c:v>
                </c:pt>
                <c:pt idx="1709" formatCode="General">
                  <c:v>0.18156508114535799</c:v>
                </c:pt>
                <c:pt idx="1710" formatCode="General">
                  <c:v>0.18361564308594</c:v>
                </c:pt>
                <c:pt idx="1711" formatCode="General">
                  <c:v>0.18671300633287599</c:v>
                </c:pt>
                <c:pt idx="1712" formatCode="General">
                  <c:v>0.190460247633957</c:v>
                </c:pt>
                <c:pt idx="1713" formatCode="General">
                  <c:v>0.19386031045381999</c:v>
                </c:pt>
                <c:pt idx="1714" formatCode="General">
                  <c:v>0.19600739878335499</c:v>
                </c:pt>
                <c:pt idx="1715" formatCode="General">
                  <c:v>0.19701610974745401</c:v>
                </c:pt>
                <c:pt idx="1716" formatCode="General">
                  <c:v>0.19733402129335001</c:v>
                </c:pt>
                <c:pt idx="1717" formatCode="General">
                  <c:v>0.19649207506764399</c:v>
                </c:pt>
                <c:pt idx="1718" formatCode="General">
                  <c:v>0.19434811604994801</c:v>
                </c:pt>
                <c:pt idx="1719" formatCode="General">
                  <c:v>0.19153482586177001</c:v>
                </c:pt>
                <c:pt idx="1720" formatCode="General">
                  <c:v>0.187957780362315</c:v>
                </c:pt>
                <c:pt idx="1721" formatCode="General">
                  <c:v>0.183452071213108</c:v>
                </c:pt>
                <c:pt idx="1722" formatCode="General">
                  <c:v>0.17853218806492399</c:v>
                </c:pt>
                <c:pt idx="1723" formatCode="General">
                  <c:v>0.174788837733623</c:v>
                </c:pt>
                <c:pt idx="1724" formatCode="General">
                  <c:v>0.171905852483279</c:v>
                </c:pt>
                <c:pt idx="1725" formatCode="General">
                  <c:v>0.16884989654500299</c:v>
                </c:pt>
                <c:pt idx="1726" formatCode="General">
                  <c:v>0.16680986855553301</c:v>
                </c:pt>
                <c:pt idx="1727" formatCode="General">
                  <c:v>0.16643950453989301</c:v>
                </c:pt>
                <c:pt idx="1728" formatCode="General">
                  <c:v>0.16694357090434001</c:v>
                </c:pt>
                <c:pt idx="1729" formatCode="General">
                  <c:v>0.16742056969455499</c:v>
                </c:pt>
                <c:pt idx="1730" formatCode="General">
                  <c:v>0.168212790768174</c:v>
                </c:pt>
                <c:pt idx="1731" formatCode="General">
                  <c:v>0.168707611083035</c:v>
                </c:pt>
                <c:pt idx="1732" formatCode="General">
                  <c:v>0.16774749286391399</c:v>
                </c:pt>
                <c:pt idx="1733" formatCode="General">
                  <c:v>0.16593004797912</c:v>
                </c:pt>
                <c:pt idx="1734" formatCode="General">
                  <c:v>0.16421366610666599</c:v>
                </c:pt>
                <c:pt idx="1735" formatCode="General">
                  <c:v>0.16322001779474199</c:v>
                </c:pt>
                <c:pt idx="1736" formatCode="General">
                  <c:v>0.163019253384074</c:v>
                </c:pt>
                <c:pt idx="1737" formatCode="General">
                  <c:v>0.16309608686955099</c:v>
                </c:pt>
                <c:pt idx="1738" formatCode="General">
                  <c:v>0.163015464369865</c:v>
                </c:pt>
                <c:pt idx="1739" formatCode="General">
                  <c:v>0.162883544609947</c:v>
                </c:pt>
                <c:pt idx="1740" formatCode="General">
                  <c:v>0.16248706160321399</c:v>
                </c:pt>
                <c:pt idx="1741" formatCode="General">
                  <c:v>0.161918734830968</c:v>
                </c:pt>
                <c:pt idx="1742" formatCode="General">
                  <c:v>0.16171571829924</c:v>
                </c:pt>
                <c:pt idx="1743" formatCode="General">
                  <c:v>0.162504273344383</c:v>
                </c:pt>
                <c:pt idx="1744" formatCode="General">
                  <c:v>0.165460921055292</c:v>
                </c:pt>
                <c:pt idx="1745" formatCode="General">
                  <c:v>0.17112941918980001</c:v>
                </c:pt>
                <c:pt idx="1746" formatCode="General">
                  <c:v>0.178813804081909</c:v>
                </c:pt>
                <c:pt idx="1747" formatCode="General">
                  <c:v>0.18836939642447001</c:v>
                </c:pt>
                <c:pt idx="1748" formatCode="General">
                  <c:v>0.19957316371835401</c:v>
                </c:pt>
                <c:pt idx="1749" formatCode="General">
                  <c:v>0.211393816594696</c:v>
                </c:pt>
                <c:pt idx="1750" formatCode="General">
                  <c:v>0.22280540302597501</c:v>
                </c:pt>
                <c:pt idx="1751" formatCode="General">
                  <c:v>0.23353729120771399</c:v>
                </c:pt>
                <c:pt idx="1752" formatCode="General">
                  <c:v>0.243663787394922</c:v>
                </c:pt>
                <c:pt idx="1753" formatCode="General">
                  <c:v>0.25283209382827099</c:v>
                </c:pt>
                <c:pt idx="1754" formatCode="General">
                  <c:v>0.261444790514891</c:v>
                </c:pt>
                <c:pt idx="1755" formatCode="General">
                  <c:v>0.26860023371927</c:v>
                </c:pt>
                <c:pt idx="1756" formatCode="General">
                  <c:v>0.27334849751242102</c:v>
                </c:pt>
                <c:pt idx="1757" formatCode="General">
                  <c:v>0.27671389665346602</c:v>
                </c:pt>
                <c:pt idx="1758" formatCode="General">
                  <c:v>0.27942737151770197</c:v>
                </c:pt>
                <c:pt idx="1759" formatCode="General">
                  <c:v>0.280444010263666</c:v>
                </c:pt>
                <c:pt idx="1760" formatCode="General">
                  <c:v>0.279306999354483</c:v>
                </c:pt>
                <c:pt idx="1761" formatCode="General">
                  <c:v>0.27752116085074102</c:v>
                </c:pt>
                <c:pt idx="1762" formatCode="General">
                  <c:v>0.27613686003961402</c:v>
                </c:pt>
                <c:pt idx="1763" formatCode="General">
                  <c:v>0.27503316904026598</c:v>
                </c:pt>
                <c:pt idx="1764" formatCode="General">
                  <c:v>0.27355034608144102</c:v>
                </c:pt>
                <c:pt idx="1765" formatCode="General">
                  <c:v>0.27119181603825299</c:v>
                </c:pt>
                <c:pt idx="1766" formatCode="General">
                  <c:v>0.26861892218592598</c:v>
                </c:pt>
                <c:pt idx="1767" formatCode="General">
                  <c:v>0.26596009733230902</c:v>
                </c:pt>
                <c:pt idx="1768" formatCode="General">
                  <c:v>0.263069575632143</c:v>
                </c:pt>
                <c:pt idx="1769" formatCode="General">
                  <c:v>0.26042317462023301</c:v>
                </c:pt>
                <c:pt idx="1770" formatCode="General">
                  <c:v>0.25735230975842599</c:v>
                </c:pt>
                <c:pt idx="1771" formatCode="General">
                  <c:v>0.253105844072611</c:v>
                </c:pt>
                <c:pt idx="1772" formatCode="General">
                  <c:v>0.24826056688402801</c:v>
                </c:pt>
                <c:pt idx="1773" formatCode="General">
                  <c:v>0.24414747564504299</c:v>
                </c:pt>
                <c:pt idx="1774" formatCode="General">
                  <c:v>0.240367487486569</c:v>
                </c:pt>
                <c:pt idx="1775" formatCode="General">
                  <c:v>0.23673371204083901</c:v>
                </c:pt>
                <c:pt idx="1776" formatCode="General">
                  <c:v>0.23427873031752</c:v>
                </c:pt>
                <c:pt idx="1777" formatCode="General">
                  <c:v>0.23317637216485601</c:v>
                </c:pt>
                <c:pt idx="1778" formatCode="General">
                  <c:v>0.233487732709595</c:v>
                </c:pt>
                <c:pt idx="1779" formatCode="General">
                  <c:v>0.23525185214451699</c:v>
                </c:pt>
                <c:pt idx="1780" formatCode="General">
                  <c:v>0.23817511276119099</c:v>
                </c:pt>
                <c:pt idx="1781" formatCode="General">
                  <c:v>0.242627805268574</c:v>
                </c:pt>
                <c:pt idx="1782" formatCode="General">
                  <c:v>0.24929195276871799</c:v>
                </c:pt>
                <c:pt idx="1783" formatCode="General">
                  <c:v>0.25834790898471099</c:v>
                </c:pt>
                <c:pt idx="1784" formatCode="General">
                  <c:v>0.26862106747491898</c:v>
                </c:pt>
                <c:pt idx="1785" formatCode="General">
                  <c:v>0.27842361013735001</c:v>
                </c:pt>
                <c:pt idx="1786" formatCode="General">
                  <c:v>0.28726446888381302</c:v>
                </c:pt>
                <c:pt idx="1787" formatCode="General">
                  <c:v>0.29530578814157399</c:v>
                </c:pt>
                <c:pt idx="1788" formatCode="General">
                  <c:v>0.30273338323402099</c:v>
                </c:pt>
                <c:pt idx="1789" formatCode="General">
                  <c:v>0.31024200931526802</c:v>
                </c:pt>
                <c:pt idx="1790" formatCode="General">
                  <c:v>0.31781402062613001</c:v>
                </c:pt>
                <c:pt idx="1791" formatCode="General">
                  <c:v>0.32403174117894801</c:v>
                </c:pt>
                <c:pt idx="1792" formatCode="General">
                  <c:v>0.32786653396609899</c:v>
                </c:pt>
                <c:pt idx="1793" formatCode="General">
                  <c:v>0.32805727162755</c:v>
                </c:pt>
                <c:pt idx="1794" formatCode="General">
                  <c:v>0.32374330362120302</c:v>
                </c:pt>
                <c:pt idx="1795" formatCode="General">
                  <c:v>0.31575357896832201</c:v>
                </c:pt>
                <c:pt idx="1796" formatCode="General">
                  <c:v>0.30501656068863398</c:v>
                </c:pt>
                <c:pt idx="1797" formatCode="General">
                  <c:v>0.29308131952784899</c:v>
                </c:pt>
                <c:pt idx="1798" formatCode="General">
                  <c:v>0.28212128214041599</c:v>
                </c:pt>
                <c:pt idx="1799" formatCode="General">
                  <c:v>0.27232675450004701</c:v>
                </c:pt>
                <c:pt idx="1800" formatCode="General">
                  <c:v>0.262310413611684</c:v>
                </c:pt>
                <c:pt idx="1801" formatCode="General">
                  <c:v>0.25242822263967402</c:v>
                </c:pt>
                <c:pt idx="1802" formatCode="General">
                  <c:v>0.24351704604650201</c:v>
                </c:pt>
                <c:pt idx="1803" formatCode="General">
                  <c:v>0.234892367761356</c:v>
                </c:pt>
                <c:pt idx="1804" formatCode="General">
                  <c:v>0.225786607170855</c:v>
                </c:pt>
                <c:pt idx="1805" formatCode="General">
                  <c:v>0.21620442249924399</c:v>
                </c:pt>
                <c:pt idx="1806" formatCode="General">
                  <c:v>0.20727711922148401</c:v>
                </c:pt>
                <c:pt idx="1807" formatCode="General">
                  <c:v>0.199431528341352</c:v>
                </c:pt>
                <c:pt idx="1808" formatCode="General">
                  <c:v>0.19222953670596399</c:v>
                </c:pt>
                <c:pt idx="1809" formatCode="General">
                  <c:v>0.184868193658906</c:v>
                </c:pt>
                <c:pt idx="1810" formatCode="General">
                  <c:v>0.176953189609418</c:v>
                </c:pt>
                <c:pt idx="1811" formatCode="General">
                  <c:v>0.16857315245444299</c:v>
                </c:pt>
                <c:pt idx="1812" formatCode="General">
                  <c:v>0.160105853945363</c:v>
                </c:pt>
                <c:pt idx="1813" formatCode="General">
                  <c:v>0.15146859964338799</c:v>
                </c:pt>
                <c:pt idx="1814" formatCode="General">
                  <c:v>0.14238580609587201</c:v>
                </c:pt>
                <c:pt idx="1815" formatCode="General">
                  <c:v>0.13341254071304401</c:v>
                </c:pt>
                <c:pt idx="1816" formatCode="General">
                  <c:v>0.12489005546736499</c:v>
                </c:pt>
                <c:pt idx="1817" formatCode="General">
                  <c:v>0.117588160115905</c:v>
                </c:pt>
                <c:pt idx="1818" formatCode="General">
                  <c:v>0.11186513259679901</c:v>
                </c:pt>
                <c:pt idx="1819" formatCode="General">
                  <c:v>0.107207382072858</c:v>
                </c:pt>
                <c:pt idx="1820" formatCode="General">
                  <c:v>0.103678473881431</c:v>
                </c:pt>
                <c:pt idx="1821" formatCode="General">
                  <c:v>0.100660440269125</c:v>
                </c:pt>
                <c:pt idx="1822" formatCode="General">
                  <c:v>9.6208370697710599E-2</c:v>
                </c:pt>
                <c:pt idx="1823" formatCode="General">
                  <c:v>9.0521209204660905E-2</c:v>
                </c:pt>
                <c:pt idx="1824" formatCode="General">
                  <c:v>8.5534209394235297E-2</c:v>
                </c:pt>
                <c:pt idx="1825" formatCode="General">
                  <c:v>8.2025837072644103E-2</c:v>
                </c:pt>
                <c:pt idx="1826" formatCode="General">
                  <c:v>8.1132660034370405E-2</c:v>
                </c:pt>
                <c:pt idx="1827" formatCode="General">
                  <c:v>8.2965315942805901E-2</c:v>
                </c:pt>
                <c:pt idx="1828" formatCode="General">
                  <c:v>8.6156393696035602E-2</c:v>
                </c:pt>
                <c:pt idx="1829" formatCode="General">
                  <c:v>9.0064634800252605E-2</c:v>
                </c:pt>
                <c:pt idx="1830" formatCode="General">
                  <c:v>9.4136510712767699E-2</c:v>
                </c:pt>
                <c:pt idx="1831" formatCode="General">
                  <c:v>9.8497046661394694E-2</c:v>
                </c:pt>
                <c:pt idx="1832" formatCode="General">
                  <c:v>0.103412411672959</c:v>
                </c:pt>
                <c:pt idx="1833" formatCode="General">
                  <c:v>0.107335181114437</c:v>
                </c:pt>
                <c:pt idx="1834" formatCode="General">
                  <c:v>0.108927150633727</c:v>
                </c:pt>
                <c:pt idx="1835" formatCode="General">
                  <c:v>0.10892243490858899</c:v>
                </c:pt>
                <c:pt idx="1836" formatCode="General">
                  <c:v>0.107948561742851</c:v>
                </c:pt>
                <c:pt idx="1837" formatCode="General">
                  <c:v>0.105853543862458</c:v>
                </c:pt>
                <c:pt idx="1838" formatCode="General">
                  <c:v>0.10235585816733</c:v>
                </c:pt>
                <c:pt idx="1839" formatCode="General">
                  <c:v>9.7121196155628406E-2</c:v>
                </c:pt>
                <c:pt idx="1840" formatCode="General">
                  <c:v>8.9155464863095599E-2</c:v>
                </c:pt>
                <c:pt idx="1841" formatCode="General">
                  <c:v>7.7478928049406801E-2</c:v>
                </c:pt>
                <c:pt idx="1842" formatCode="General">
                  <c:v>6.2663979595760796E-2</c:v>
                </c:pt>
                <c:pt idx="1843" formatCode="General">
                  <c:v>4.5759749309371198E-2</c:v>
                </c:pt>
                <c:pt idx="1844" formatCode="General">
                  <c:v>2.7231877826193698E-2</c:v>
                </c:pt>
                <c:pt idx="1845" formatCode="General">
                  <c:v>6.6382616028083799E-3</c:v>
                </c:pt>
                <c:pt idx="1846" formatCode="General">
                  <c:v>-1.5985857185167599E-2</c:v>
                </c:pt>
                <c:pt idx="1847" formatCode="General">
                  <c:v>-3.9582546726607999E-2</c:v>
                </c:pt>
                <c:pt idx="1848" formatCode="General">
                  <c:v>-6.2568201226362502E-2</c:v>
                </c:pt>
                <c:pt idx="1849" formatCode="General">
                  <c:v>-8.4579335138472697E-2</c:v>
                </c:pt>
                <c:pt idx="1850" formatCode="General">
                  <c:v>-0.10625195007235</c:v>
                </c:pt>
                <c:pt idx="1851" formatCode="General">
                  <c:v>-0.127509833617997</c:v>
                </c:pt>
                <c:pt idx="1852" formatCode="General">
                  <c:v>-0.14737337451284599</c:v>
                </c:pt>
                <c:pt idx="1853" formatCode="General">
                  <c:v>-0.164499510528682</c:v>
                </c:pt>
                <c:pt idx="1854" formatCode="General">
                  <c:v>-0.17866822487207201</c:v>
                </c:pt>
                <c:pt idx="1855" formatCode="General">
                  <c:v>-0.18953437629823899</c:v>
                </c:pt>
                <c:pt idx="1856" formatCode="General">
                  <c:v>-0.196430133364246</c:v>
                </c:pt>
                <c:pt idx="1857" formatCode="General">
                  <c:v>-0.19989177989315601</c:v>
                </c:pt>
                <c:pt idx="1858" formatCode="General">
                  <c:v>-0.20097120442414701</c:v>
                </c:pt>
                <c:pt idx="1859" formatCode="General">
                  <c:v>-0.199234001612695</c:v>
                </c:pt>
                <c:pt idx="1860" formatCode="General">
                  <c:v>-0.19412680759756201</c:v>
                </c:pt>
                <c:pt idx="1861" formatCode="General">
                  <c:v>-0.18719570773205901</c:v>
                </c:pt>
                <c:pt idx="1862" formatCode="General">
                  <c:v>-0.17985226613236099</c:v>
                </c:pt>
                <c:pt idx="1863" formatCode="General">
                  <c:v>-0.17334908560329601</c:v>
                </c:pt>
                <c:pt idx="1864" formatCode="General">
                  <c:v>-0.16938587756797499</c:v>
                </c:pt>
                <c:pt idx="1865" formatCode="General">
                  <c:v>-0.16938141898852499</c:v>
                </c:pt>
                <c:pt idx="1866" formatCode="General">
                  <c:v>-0.173862942103858</c:v>
                </c:pt>
                <c:pt idx="1867" formatCode="General">
                  <c:v>-0.18175895783292501</c:v>
                </c:pt>
                <c:pt idx="1868" formatCode="General">
                  <c:v>-0.191305587204499</c:v>
                </c:pt>
                <c:pt idx="1869" formatCode="General">
                  <c:v>-0.20123909954053601</c:v>
                </c:pt>
                <c:pt idx="1870" formatCode="General">
                  <c:v>-0.21124803659233099</c:v>
                </c:pt>
                <c:pt idx="1871" formatCode="General">
                  <c:v>-0.221546378745586</c:v>
                </c:pt>
                <c:pt idx="1872" formatCode="General">
                  <c:v>-0.232114744613093</c:v>
                </c:pt>
                <c:pt idx="1873" formatCode="General">
                  <c:v>-0.242147796702263</c:v>
                </c:pt>
                <c:pt idx="1874" formatCode="General">
                  <c:v>-0.25168369986716199</c:v>
                </c:pt>
                <c:pt idx="1875" formatCode="General">
                  <c:v>-0.26181001675473198</c:v>
                </c:pt>
                <c:pt idx="1876" formatCode="General">
                  <c:v>-0.272315200716161</c:v>
                </c:pt>
                <c:pt idx="1877" formatCode="General">
                  <c:v>-0.282057070452366</c:v>
                </c:pt>
                <c:pt idx="1878" formatCode="General">
                  <c:v>-0.29022672571728803</c:v>
                </c:pt>
                <c:pt idx="1879" formatCode="General">
                  <c:v>-0.29706307692797501</c:v>
                </c:pt>
                <c:pt idx="1880" formatCode="General">
                  <c:v>-0.30397680603108701</c:v>
                </c:pt>
                <c:pt idx="1881" formatCode="General">
                  <c:v>-0.31178942841728502</c:v>
                </c:pt>
                <c:pt idx="1882" formatCode="General">
                  <c:v>-0.32027914728712198</c:v>
                </c:pt>
                <c:pt idx="1883" formatCode="General">
                  <c:v>-0.32900168293615001</c:v>
                </c:pt>
                <c:pt idx="1884" formatCode="General">
                  <c:v>-0.33764511592697999</c:v>
                </c:pt>
                <c:pt idx="1885" formatCode="General">
                  <c:v>-0.346671453169768</c:v>
                </c:pt>
                <c:pt idx="1886" formatCode="General">
                  <c:v>-0.35691785761593398</c:v>
                </c:pt>
                <c:pt idx="1887" formatCode="General">
                  <c:v>-0.36761502032829302</c:v>
                </c:pt>
                <c:pt idx="1888" formatCode="General">
                  <c:v>-0.37698069563245901</c:v>
                </c:pt>
                <c:pt idx="1889" formatCode="General">
                  <c:v>-0.384383729850376</c:v>
                </c:pt>
                <c:pt idx="1890" formatCode="General">
                  <c:v>-0.390296408356543</c:v>
                </c:pt>
                <c:pt idx="1891" formatCode="General">
                  <c:v>-0.39490925648242797</c:v>
                </c:pt>
                <c:pt idx="1892" formatCode="General">
                  <c:v>-0.39900576042770902</c:v>
                </c:pt>
                <c:pt idx="1893" formatCode="General">
                  <c:v>-0.403500533879455</c:v>
                </c:pt>
                <c:pt idx="1894" formatCode="General">
                  <c:v>-0.40820554347564703</c:v>
                </c:pt>
                <c:pt idx="1895" formatCode="General">
                  <c:v>-0.41307376256943701</c:v>
                </c:pt>
                <c:pt idx="1896" formatCode="General">
                  <c:v>-0.41808012830903202</c:v>
                </c:pt>
                <c:pt idx="1897" formatCode="General">
                  <c:v>-0.42243510335773399</c:v>
                </c:pt>
                <c:pt idx="1898" formatCode="General">
                  <c:v>-0.42588746863701199</c:v>
                </c:pt>
                <c:pt idx="1899" formatCode="General">
                  <c:v>-0.429240071019721</c:v>
                </c:pt>
                <c:pt idx="1900" formatCode="General">
                  <c:v>-0.43258540338608098</c:v>
                </c:pt>
                <c:pt idx="1901" formatCode="General">
                  <c:v>-0.43531405453459998</c:v>
                </c:pt>
                <c:pt idx="1902" formatCode="General">
                  <c:v>-0.43672238974201799</c:v>
                </c:pt>
                <c:pt idx="1903" formatCode="General">
                  <c:v>-0.43626298840373301</c:v>
                </c:pt>
                <c:pt idx="1904" formatCode="General">
                  <c:v>-0.43399032093969098</c:v>
                </c:pt>
                <c:pt idx="1905" formatCode="General">
                  <c:v>-0.43078681795343599</c:v>
                </c:pt>
                <c:pt idx="1906" formatCode="General">
                  <c:v>-0.427934453149519</c:v>
                </c:pt>
                <c:pt idx="1907" formatCode="General">
                  <c:v>-0.42563219616498699</c:v>
                </c:pt>
                <c:pt idx="1908" formatCode="General">
                  <c:v>-0.42366184577163302</c:v>
                </c:pt>
                <c:pt idx="1909" formatCode="General">
                  <c:v>-0.422058494858842</c:v>
                </c:pt>
                <c:pt idx="1910" formatCode="General">
                  <c:v>-0.42179837410472598</c:v>
                </c:pt>
                <c:pt idx="1911" formatCode="General">
                  <c:v>-0.42339492439333998</c:v>
                </c:pt>
                <c:pt idx="1912" formatCode="General">
                  <c:v>-0.42547312901776801</c:v>
                </c:pt>
                <c:pt idx="1913" formatCode="General">
                  <c:v>-0.42605025203649599</c:v>
                </c:pt>
                <c:pt idx="1914" formatCode="General">
                  <c:v>-0.423570285854171</c:v>
                </c:pt>
                <c:pt idx="1915" formatCode="General">
                  <c:v>-0.41817857990053398</c:v>
                </c:pt>
                <c:pt idx="1916" formatCode="General">
                  <c:v>-0.40989777475495998</c:v>
                </c:pt>
                <c:pt idx="1917" formatCode="General">
                  <c:v>-0.399167484262137</c:v>
                </c:pt>
                <c:pt idx="1918" formatCode="General">
                  <c:v>-0.387751027033653</c:v>
                </c:pt>
                <c:pt idx="1919" formatCode="General">
                  <c:v>-0.37682170703105</c:v>
                </c:pt>
                <c:pt idx="1920" formatCode="General">
                  <c:v>-0.36689086720096298</c:v>
                </c:pt>
                <c:pt idx="1921" formatCode="General">
                  <c:v>-0.35854102744121702</c:v>
                </c:pt>
                <c:pt idx="1922" formatCode="General">
                  <c:v>-0.35220955077444099</c:v>
                </c:pt>
                <c:pt idx="1923" formatCode="General">
                  <c:v>-0.34764405048167801</c:v>
                </c:pt>
                <c:pt idx="1924" formatCode="General">
                  <c:v>-0.34461928889430099</c:v>
                </c:pt>
                <c:pt idx="1925" formatCode="General">
                  <c:v>-0.34346920137526499</c:v>
                </c:pt>
                <c:pt idx="1926" formatCode="General">
                  <c:v>-0.34385137185770798</c:v>
                </c:pt>
                <c:pt idx="1927" formatCode="General">
                  <c:v>-0.344690782711424</c:v>
                </c:pt>
                <c:pt idx="1928" formatCode="General">
                  <c:v>-0.34623638667237899</c:v>
                </c:pt>
                <c:pt idx="1929" formatCode="General">
                  <c:v>-0.34853312801023201</c:v>
                </c:pt>
                <c:pt idx="1930" formatCode="General">
                  <c:v>-0.35063753553978</c:v>
                </c:pt>
                <c:pt idx="1931" formatCode="General">
                  <c:v>-0.35184390410678201</c:v>
                </c:pt>
                <c:pt idx="1932" formatCode="General">
                  <c:v>-0.35193650360335599</c:v>
                </c:pt>
                <c:pt idx="1933" formatCode="General">
                  <c:v>-0.35159737462155599</c:v>
                </c:pt>
                <c:pt idx="1934" formatCode="General">
                  <c:v>-0.35143948620134902</c:v>
                </c:pt>
                <c:pt idx="1935" formatCode="General">
                  <c:v>-0.35108100328851399</c:v>
                </c:pt>
                <c:pt idx="1936" formatCode="General">
                  <c:v>-0.35071286976166599</c:v>
                </c:pt>
                <c:pt idx="1937" formatCode="General">
                  <c:v>-0.351233990878552</c:v>
                </c:pt>
                <c:pt idx="1938" formatCode="General">
                  <c:v>-0.35286554045979002</c:v>
                </c:pt>
                <c:pt idx="1939" formatCode="General">
                  <c:v>-0.35442397191351899</c:v>
                </c:pt>
                <c:pt idx="1940" formatCode="General">
                  <c:v>-0.354843564092579</c:v>
                </c:pt>
                <c:pt idx="1941" formatCode="General">
                  <c:v>-0.354462227586542</c:v>
                </c:pt>
                <c:pt idx="1942" formatCode="General">
                  <c:v>-0.35353565119360703</c:v>
                </c:pt>
                <c:pt idx="1943" formatCode="General">
                  <c:v>-0.35248149042598098</c:v>
                </c:pt>
                <c:pt idx="1944" formatCode="General">
                  <c:v>-0.35127743446641602</c:v>
                </c:pt>
                <c:pt idx="1945" formatCode="General">
                  <c:v>-0.34974389418864199</c:v>
                </c:pt>
                <c:pt idx="1946" formatCode="General">
                  <c:v>-0.34707156877728301</c:v>
                </c:pt>
                <c:pt idx="1947" formatCode="General">
                  <c:v>-0.34238346653756602</c:v>
                </c:pt>
                <c:pt idx="1948" formatCode="General">
                  <c:v>-0.335909307489199</c:v>
                </c:pt>
                <c:pt idx="1949" formatCode="General">
                  <c:v>-0.32712981547289899</c:v>
                </c:pt>
                <c:pt idx="1950" formatCode="General">
                  <c:v>-0.31685086706497301</c:v>
                </c:pt>
                <c:pt idx="1951" formatCode="General">
                  <c:v>-0.30617633068129801</c:v>
                </c:pt>
                <c:pt idx="1952" formatCode="General">
                  <c:v>-0.29418607378322997</c:v>
                </c:pt>
                <c:pt idx="1953" formatCode="General">
                  <c:v>-0.28007156543483502</c:v>
                </c:pt>
                <c:pt idx="1954" formatCode="General">
                  <c:v>-0.26432220585935001</c:v>
                </c:pt>
                <c:pt idx="1955" formatCode="General">
                  <c:v>-0.248291944322097</c:v>
                </c:pt>
                <c:pt idx="1956" formatCode="General">
                  <c:v>-0.23341587807290701</c:v>
                </c:pt>
                <c:pt idx="1957" formatCode="General">
                  <c:v>-0.22028246502062099</c:v>
                </c:pt>
                <c:pt idx="1958" formatCode="General">
                  <c:v>-0.208477114052773</c:v>
                </c:pt>
                <c:pt idx="1959" formatCode="General">
                  <c:v>-0.198057196779927</c:v>
                </c:pt>
                <c:pt idx="1960" formatCode="General">
                  <c:v>-0.18834323205144499</c:v>
                </c:pt>
                <c:pt idx="1961" formatCode="General">
                  <c:v>-0.177934444531712</c:v>
                </c:pt>
                <c:pt idx="1962" formatCode="General">
                  <c:v>-0.166745427856688</c:v>
                </c:pt>
                <c:pt idx="1963" formatCode="General">
                  <c:v>-0.15463001875650501</c:v>
                </c:pt>
                <c:pt idx="1964" formatCode="General">
                  <c:v>-0.14061970372482999</c:v>
                </c:pt>
                <c:pt idx="1965" formatCode="General">
                  <c:v>-0.12518687659632799</c:v>
                </c:pt>
                <c:pt idx="1966" formatCode="General">
                  <c:v>-0.11045391602606899</c:v>
                </c:pt>
                <c:pt idx="1967" formatCode="General">
                  <c:v>-9.7922109471996102E-2</c:v>
                </c:pt>
                <c:pt idx="1968" formatCode="General">
                  <c:v>-8.8333542300274098E-2</c:v>
                </c:pt>
                <c:pt idx="1969" formatCode="General">
                  <c:v>-8.1810773730667405E-2</c:v>
                </c:pt>
                <c:pt idx="1970" formatCode="General">
                  <c:v>-7.7107437772412801E-2</c:v>
                </c:pt>
                <c:pt idx="1971" formatCode="General">
                  <c:v>-7.2662927237788E-2</c:v>
                </c:pt>
                <c:pt idx="1972" formatCode="General">
                  <c:v>-6.7815624520812703E-2</c:v>
                </c:pt>
                <c:pt idx="1973" formatCode="General">
                  <c:v>-6.1486490457260699E-2</c:v>
                </c:pt>
                <c:pt idx="1974" formatCode="General">
                  <c:v>-5.30357616730694E-2</c:v>
                </c:pt>
                <c:pt idx="1975" formatCode="General">
                  <c:v>-4.3498741139938298E-2</c:v>
                </c:pt>
                <c:pt idx="1976" formatCode="General">
                  <c:v>-3.3242930313454697E-2</c:v>
                </c:pt>
                <c:pt idx="1977" formatCode="General">
                  <c:v>-2.2307027738645301E-2</c:v>
                </c:pt>
                <c:pt idx="1978" formatCode="General">
                  <c:v>-1.08254022598352E-2</c:v>
                </c:pt>
                <c:pt idx="1979" formatCode="General">
                  <c:v>1.7187252384418599E-3</c:v>
                </c:pt>
                <c:pt idx="1980" formatCode="General">
                  <c:v>1.6188700224626301E-2</c:v>
                </c:pt>
                <c:pt idx="1981" formatCode="General">
                  <c:v>3.2596725297426202E-2</c:v>
                </c:pt>
                <c:pt idx="1982" formatCode="General">
                  <c:v>4.9843583656809499E-2</c:v>
                </c:pt>
                <c:pt idx="1983" formatCode="General">
                  <c:v>6.7373447415440199E-2</c:v>
                </c:pt>
                <c:pt idx="1984" formatCode="General">
                  <c:v>8.5500531112362596E-2</c:v>
                </c:pt>
                <c:pt idx="1985" formatCode="General">
                  <c:v>0.10385477238582699</c:v>
                </c:pt>
                <c:pt idx="1986" formatCode="General">
                  <c:v>0.120415796675679</c:v>
                </c:pt>
                <c:pt idx="1987" formatCode="General">
                  <c:v>0.134215952499282</c:v>
                </c:pt>
                <c:pt idx="1988" formatCode="General">
                  <c:v>0.145823815225605</c:v>
                </c:pt>
                <c:pt idx="1989" formatCode="General">
                  <c:v>0.15649838650227199</c:v>
                </c:pt>
                <c:pt idx="1990" formatCode="General">
                  <c:v>0.16685308794414</c:v>
                </c:pt>
                <c:pt idx="1991" formatCode="General">
                  <c:v>0.17606823445105099</c:v>
                </c:pt>
                <c:pt idx="1992" formatCode="General">
                  <c:v>0.18466762980155599</c:v>
                </c:pt>
                <c:pt idx="1993" formatCode="General">
                  <c:v>0.19384578866715399</c:v>
                </c:pt>
                <c:pt idx="1994" formatCode="General">
                  <c:v>0.202987644836158</c:v>
                </c:pt>
                <c:pt idx="1995" formatCode="General">
                  <c:v>0.21177967241082499</c:v>
                </c:pt>
                <c:pt idx="1996" formatCode="General">
                  <c:v>0.22071292671454101</c:v>
                </c:pt>
                <c:pt idx="1997" formatCode="General">
                  <c:v>0.23017653947123701</c:v>
                </c:pt>
                <c:pt idx="1998" formatCode="General">
                  <c:v>0.24065164254163601</c:v>
                </c:pt>
                <c:pt idx="1999" formatCode="General">
                  <c:v>0.25120416562181702</c:v>
                </c:pt>
                <c:pt idx="2000" formatCode="General">
                  <c:v>0.26124285104195699</c:v>
                </c:pt>
                <c:pt idx="2001" formatCode="General">
                  <c:v>0.27115469528779101</c:v>
                </c:pt>
                <c:pt idx="2002" formatCode="General">
                  <c:v>0.28096024655054502</c:v>
                </c:pt>
                <c:pt idx="2003" formatCode="General">
                  <c:v>0.29126811295649402</c:v>
                </c:pt>
                <c:pt idx="2004" formatCode="General">
                  <c:v>0.30328648593887497</c:v>
                </c:pt>
                <c:pt idx="2005" formatCode="General">
                  <c:v>0.31618413194027301</c:v>
                </c:pt>
                <c:pt idx="2006" formatCode="General">
                  <c:v>0.32840209822453997</c:v>
                </c:pt>
                <c:pt idx="2007" formatCode="General">
                  <c:v>0.34028054364556798</c:v>
                </c:pt>
                <c:pt idx="2008" formatCode="General">
                  <c:v>0.35220860991825198</c:v>
                </c:pt>
                <c:pt idx="2009" formatCode="General">
                  <c:v>0.36330550606876399</c:v>
                </c:pt>
                <c:pt idx="2010" formatCode="General">
                  <c:v>0.37249040216145102</c:v>
                </c:pt>
                <c:pt idx="2011" formatCode="General">
                  <c:v>0.37968802602031698</c:v>
                </c:pt>
                <c:pt idx="2012" formatCode="General">
                  <c:v>0.38467030098221799</c:v>
                </c:pt>
                <c:pt idx="2013" formatCode="General">
                  <c:v>0.38729128259305201</c:v>
                </c:pt>
                <c:pt idx="2014" formatCode="General">
                  <c:v>0.38765558377533899</c:v>
                </c:pt>
                <c:pt idx="2015" formatCode="General">
                  <c:v>0.38605426066341503</c:v>
                </c:pt>
                <c:pt idx="2016" formatCode="General">
                  <c:v>0.38312054425907999</c:v>
                </c:pt>
                <c:pt idx="2017" formatCode="General">
                  <c:v>0.38006423346114898</c:v>
                </c:pt>
                <c:pt idx="2018" formatCode="General">
                  <c:v>0.37713120753872598</c:v>
                </c:pt>
                <c:pt idx="2019" formatCode="General">
                  <c:v>0.37282711232480498</c:v>
                </c:pt>
                <c:pt idx="2020" formatCode="General">
                  <c:v>0.36721491117370297</c:v>
                </c:pt>
                <c:pt idx="2021" formatCode="General">
                  <c:v>0.36164845096895798</c:v>
                </c:pt>
                <c:pt idx="2022" formatCode="General">
                  <c:v>0.35695389695162499</c:v>
                </c:pt>
                <c:pt idx="2023" formatCode="General">
                  <c:v>0.35369522409468901</c:v>
                </c:pt>
                <c:pt idx="2024" formatCode="General">
                  <c:v>0.35227231419819999</c:v>
                </c:pt>
                <c:pt idx="2025" formatCode="General">
                  <c:v>0.35292929442512699</c:v>
                </c:pt>
                <c:pt idx="2026" formatCode="General">
                  <c:v>0.354512664767756</c:v>
                </c:pt>
                <c:pt idx="2027" formatCode="General">
                  <c:v>0.35609081315775198</c:v>
                </c:pt>
                <c:pt idx="2028" formatCode="General">
                  <c:v>0.35787699958961999</c:v>
                </c:pt>
                <c:pt idx="2029" formatCode="General">
                  <c:v>0.35981372999700001</c:v>
                </c:pt>
                <c:pt idx="2030" formatCode="General">
                  <c:v>0.36230388048055301</c:v>
                </c:pt>
                <c:pt idx="2031" formatCode="General">
                  <c:v>0.36653707467469498</c:v>
                </c:pt>
                <c:pt idx="2032" formatCode="General">
                  <c:v>0.37241029757267702</c:v>
                </c:pt>
                <c:pt idx="2033" formatCode="General">
                  <c:v>0.37834709380088799</c:v>
                </c:pt>
                <c:pt idx="2034" formatCode="General">
                  <c:v>0.38310850523845502</c:v>
                </c:pt>
                <c:pt idx="2035" formatCode="General">
                  <c:v>0.38646317238406502</c:v>
                </c:pt>
                <c:pt idx="2036" formatCode="General">
                  <c:v>0.389001142486121</c:v>
                </c:pt>
                <c:pt idx="2037" formatCode="General">
                  <c:v>0.39142226634640098</c:v>
                </c:pt>
                <c:pt idx="2038" formatCode="General">
                  <c:v>0.39336323995740102</c:v>
                </c:pt>
                <c:pt idx="2039" formatCode="General">
                  <c:v>0.39390183369509801</c:v>
                </c:pt>
                <c:pt idx="2040" formatCode="General">
                  <c:v>0.39247237582382899</c:v>
                </c:pt>
                <c:pt idx="2041" formatCode="General">
                  <c:v>0.38895095400780799</c:v>
                </c:pt>
                <c:pt idx="2042" formatCode="General">
                  <c:v>0.38489848098757001</c:v>
                </c:pt>
                <c:pt idx="2043" formatCode="General">
                  <c:v>0.38145019697536597</c:v>
                </c:pt>
                <c:pt idx="2044" formatCode="General">
                  <c:v>0.37787804846281797</c:v>
                </c:pt>
                <c:pt idx="2045" formatCode="General">
                  <c:v>0.373715985003437</c:v>
                </c:pt>
                <c:pt idx="2046" formatCode="General">
                  <c:v>0.36922609163442899</c:v>
                </c:pt>
                <c:pt idx="2047" formatCode="General">
                  <c:v>0.36471620032309998</c:v>
                </c:pt>
                <c:pt idx="2048" formatCode="General">
                  <c:v>0.35958165298632</c:v>
                </c:pt>
                <c:pt idx="2049" formatCode="General">
                  <c:v>0.35353097868597699</c:v>
                </c:pt>
                <c:pt idx="2050" formatCode="General">
                  <c:v>0.34753855625750502</c:v>
                </c:pt>
                <c:pt idx="2051" formatCode="General">
                  <c:v>0.34170854583669302</c:v>
                </c:pt>
                <c:pt idx="2052" formatCode="General">
                  <c:v>0.335433491253391</c:v>
                </c:pt>
                <c:pt idx="2053" formatCode="General">
                  <c:v>0.32828997629109602</c:v>
                </c:pt>
                <c:pt idx="2054" formatCode="General">
                  <c:v>0.31998400550092199</c:v>
                </c:pt>
                <c:pt idx="2055" formatCode="General">
                  <c:v>0.310981650633539</c:v>
                </c:pt>
                <c:pt idx="2056" formatCode="General">
                  <c:v>0.301712432157897</c:v>
                </c:pt>
                <c:pt idx="2057" formatCode="General">
                  <c:v>0.29244955582682602</c:v>
                </c:pt>
                <c:pt idx="2058" formatCode="General">
                  <c:v>0.28295643682181099</c:v>
                </c:pt>
                <c:pt idx="2059" formatCode="General">
                  <c:v>0.27362446261990198</c:v>
                </c:pt>
                <c:pt idx="2060" formatCode="General">
                  <c:v>0.26535660574075398</c:v>
                </c:pt>
                <c:pt idx="2061" formatCode="General">
                  <c:v>0.25854705408189199</c:v>
                </c:pt>
                <c:pt idx="2062" formatCode="General">
                  <c:v>0.254643932414434</c:v>
                </c:pt>
                <c:pt idx="2063" formatCode="General">
                  <c:v>0.25379435992461502</c:v>
                </c:pt>
                <c:pt idx="2064" formatCode="General">
                  <c:v>0.25458576458990401</c:v>
                </c:pt>
                <c:pt idx="2065" formatCode="General">
                  <c:v>0.25576478316255002</c:v>
                </c:pt>
                <c:pt idx="2066" formatCode="General">
                  <c:v>0.25680867719523198</c:v>
                </c:pt>
                <c:pt idx="2067" formatCode="General">
                  <c:v>0.25759287964043498</c:v>
                </c:pt>
                <c:pt idx="2068" formatCode="General">
                  <c:v>0.25776832823724</c:v>
                </c:pt>
                <c:pt idx="2069" formatCode="General">
                  <c:v>0.25766465129752297</c:v>
                </c:pt>
                <c:pt idx="2070" formatCode="General">
                  <c:v>0.25707920865855999</c:v>
                </c:pt>
                <c:pt idx="2071" formatCode="General">
                  <c:v>0.25587668345654402</c:v>
                </c:pt>
                <c:pt idx="2072" formatCode="General">
                  <c:v>0.25410642098817598</c:v>
                </c:pt>
                <c:pt idx="2073" formatCode="General">
                  <c:v>0.25124314086994198</c:v>
                </c:pt>
                <c:pt idx="2074" formatCode="General">
                  <c:v>0.246729662173267</c:v>
                </c:pt>
                <c:pt idx="2075" formatCode="General">
                  <c:v>0.24051073444660001</c:v>
                </c:pt>
                <c:pt idx="2076" formatCode="General">
                  <c:v>0.23358445809002201</c:v>
                </c:pt>
                <c:pt idx="2077" formatCode="General">
                  <c:v>0.227045100503044</c:v>
                </c:pt>
                <c:pt idx="2078" formatCode="General">
                  <c:v>0.22142231761592801</c:v>
                </c:pt>
                <c:pt idx="2079" formatCode="General">
                  <c:v>0.21665461859535601</c:v>
                </c:pt>
                <c:pt idx="2080" formatCode="General">
                  <c:v>0.21299034763959801</c:v>
                </c:pt>
                <c:pt idx="2081" formatCode="General">
                  <c:v>0.21031122643484201</c:v>
                </c:pt>
                <c:pt idx="2082" formatCode="General">
                  <c:v>0.207435717819453</c:v>
                </c:pt>
                <c:pt idx="2083" formatCode="General">
                  <c:v>0.204137006789952</c:v>
                </c:pt>
                <c:pt idx="2084" formatCode="General">
                  <c:v>0.20076787722324599</c:v>
                </c:pt>
                <c:pt idx="2085" formatCode="General">
                  <c:v>0.19675173331785201</c:v>
                </c:pt>
                <c:pt idx="2086" formatCode="General">
                  <c:v>0.192178640439437</c:v>
                </c:pt>
                <c:pt idx="2087" formatCode="General">
                  <c:v>0.18673627706360199</c:v>
                </c:pt>
                <c:pt idx="2088" formatCode="General">
                  <c:v>0.18009205421486099</c:v>
                </c:pt>
                <c:pt idx="2089" formatCode="General">
                  <c:v>0.172660882889729</c:v>
                </c:pt>
                <c:pt idx="2090" formatCode="General">
                  <c:v>0.16335208152935601</c:v>
                </c:pt>
                <c:pt idx="2091" formatCode="General">
                  <c:v>0.15137429031525501</c:v>
                </c:pt>
                <c:pt idx="2092" formatCode="General">
                  <c:v>0.136844163492504</c:v>
                </c:pt>
                <c:pt idx="2093" formatCode="General">
                  <c:v>0.12102144076801601</c:v>
                </c:pt>
                <c:pt idx="2094" formatCode="General">
                  <c:v>0.106384324781439</c:v>
                </c:pt>
                <c:pt idx="2095" formatCode="General">
                  <c:v>9.3441530491132102E-2</c:v>
                </c:pt>
                <c:pt idx="2096" formatCode="General">
                  <c:v>8.2244671026988903E-2</c:v>
                </c:pt>
                <c:pt idx="2097" formatCode="General">
                  <c:v>7.2550725679986203E-2</c:v>
                </c:pt>
                <c:pt idx="2098" formatCode="General">
                  <c:v>6.3683132607844598E-2</c:v>
                </c:pt>
                <c:pt idx="2099" formatCode="General">
                  <c:v>5.5574785707185097E-2</c:v>
                </c:pt>
                <c:pt idx="2100" formatCode="General">
                  <c:v>4.7833513665066302E-2</c:v>
                </c:pt>
                <c:pt idx="2101" formatCode="General">
                  <c:v>4.0796225390696397E-2</c:v>
                </c:pt>
                <c:pt idx="2102" formatCode="General">
                  <c:v>3.5296488171706997E-2</c:v>
                </c:pt>
                <c:pt idx="2103" formatCode="General">
                  <c:v>3.2087119787922502E-2</c:v>
                </c:pt>
                <c:pt idx="2104" formatCode="General">
                  <c:v>3.1820191325368098E-2</c:v>
                </c:pt>
                <c:pt idx="2105" formatCode="General">
                  <c:v>3.3710342332983201E-2</c:v>
                </c:pt>
                <c:pt idx="2106" formatCode="General">
                  <c:v>3.6081702055144903E-2</c:v>
                </c:pt>
                <c:pt idx="2107" formatCode="General">
                  <c:v>3.7533137431163099E-2</c:v>
                </c:pt>
                <c:pt idx="2108" formatCode="General">
                  <c:v>3.7723450567975103E-2</c:v>
                </c:pt>
                <c:pt idx="2109" formatCode="General">
                  <c:v>3.6845369606217801E-2</c:v>
                </c:pt>
                <c:pt idx="2110" formatCode="General">
                  <c:v>3.5483670167214897E-2</c:v>
                </c:pt>
                <c:pt idx="2111" formatCode="General">
                  <c:v>3.4507577847545802E-2</c:v>
                </c:pt>
                <c:pt idx="2112" formatCode="General">
                  <c:v>3.3987207933657997E-2</c:v>
                </c:pt>
                <c:pt idx="2113" formatCode="General">
                  <c:v>3.3715779544951703E-2</c:v>
                </c:pt>
                <c:pt idx="2114" formatCode="General">
                  <c:v>3.3305871397014901E-2</c:v>
                </c:pt>
                <c:pt idx="2115" formatCode="General">
                  <c:v>3.22236949035931E-2</c:v>
                </c:pt>
                <c:pt idx="2116" formatCode="General">
                  <c:v>3.0212439136547101E-2</c:v>
                </c:pt>
                <c:pt idx="2117" formatCode="General">
                  <c:v>2.7934491605887801E-2</c:v>
                </c:pt>
                <c:pt idx="2118" formatCode="General">
                  <c:v>2.54022725531497E-2</c:v>
                </c:pt>
                <c:pt idx="2119" formatCode="General">
                  <c:v>2.1519100846041601E-2</c:v>
                </c:pt>
                <c:pt idx="2120" formatCode="General">
                  <c:v>1.5866098288321199E-2</c:v>
                </c:pt>
                <c:pt idx="2121" formatCode="General">
                  <c:v>9.0402015862575107E-3</c:v>
                </c:pt>
                <c:pt idx="2122" formatCode="General">
                  <c:v>5.4776791565642395E-4</c:v>
                </c:pt>
                <c:pt idx="2123" formatCode="General">
                  <c:v>-1.03280898762593E-2</c:v>
                </c:pt>
                <c:pt idx="2124" formatCode="General">
                  <c:v>-2.3281317780934601E-2</c:v>
                </c:pt>
                <c:pt idx="2125" formatCode="General">
                  <c:v>-3.8273035096119401E-2</c:v>
                </c:pt>
                <c:pt idx="2126" formatCode="General">
                  <c:v>-5.4235480655987697E-2</c:v>
                </c:pt>
                <c:pt idx="2127" formatCode="General">
                  <c:v>-6.9441704690232406E-2</c:v>
                </c:pt>
                <c:pt idx="2128" formatCode="General">
                  <c:v>-8.2906137936724397E-2</c:v>
                </c:pt>
                <c:pt idx="2129" formatCode="General">
                  <c:v>-9.3943177797245703E-2</c:v>
                </c:pt>
                <c:pt idx="2130" formatCode="General">
                  <c:v>-0.10304413046999</c:v>
                </c:pt>
                <c:pt idx="2131" formatCode="General">
                  <c:v>-0.11069817476161101</c:v>
                </c:pt>
                <c:pt idx="2132" formatCode="General">
                  <c:v>-0.117119479168979</c:v>
                </c:pt>
                <c:pt idx="2133" formatCode="General">
                  <c:v>-0.12294826981498901</c:v>
                </c:pt>
                <c:pt idx="2134" formatCode="General">
                  <c:v>-0.127030028827466</c:v>
                </c:pt>
                <c:pt idx="2135" formatCode="General">
                  <c:v>-0.12872897148996701</c:v>
                </c:pt>
                <c:pt idx="2136" formatCode="General">
                  <c:v>-0.128857437281471</c:v>
                </c:pt>
                <c:pt idx="2137" formatCode="General">
                  <c:v>-0.12782443081586201</c:v>
                </c:pt>
                <c:pt idx="2138" formatCode="General">
                  <c:v>-0.12713018404215701</c:v>
                </c:pt>
                <c:pt idx="2139" formatCode="General">
                  <c:v>-0.12764528565080399</c:v>
                </c:pt>
                <c:pt idx="2140" formatCode="General">
                  <c:v>-0.12751239325635999</c:v>
                </c:pt>
                <c:pt idx="2141" formatCode="General">
                  <c:v>-0.126304868905531</c:v>
                </c:pt>
                <c:pt idx="2142" formatCode="General">
                  <c:v>-0.12573473391318299</c:v>
                </c:pt>
                <c:pt idx="2143" formatCode="General">
                  <c:v>-0.12609785588870701</c:v>
                </c:pt>
                <c:pt idx="2144" formatCode="General">
                  <c:v>-0.126276800095838</c:v>
                </c:pt>
                <c:pt idx="2145" formatCode="General">
                  <c:v>-0.124921856390848</c:v>
                </c:pt>
                <c:pt idx="2146" formatCode="General">
                  <c:v>-0.121046220348725</c:v>
                </c:pt>
                <c:pt idx="2147" formatCode="General">
                  <c:v>-0.114719779830863</c:v>
                </c:pt>
                <c:pt idx="2148" formatCode="General">
                  <c:v>-0.10614305240583501</c:v>
                </c:pt>
                <c:pt idx="2149" formatCode="General">
                  <c:v>-9.5921475943186604E-2</c:v>
                </c:pt>
                <c:pt idx="2150" formatCode="General">
                  <c:v>-8.6198763719807198E-2</c:v>
                </c:pt>
                <c:pt idx="2151" formatCode="General">
                  <c:v>-7.9538121581638699E-2</c:v>
                </c:pt>
                <c:pt idx="2152" formatCode="General">
                  <c:v>-7.6451166486181901E-2</c:v>
                </c:pt>
                <c:pt idx="2153" formatCode="General">
                  <c:v>-7.65028449584325E-2</c:v>
                </c:pt>
                <c:pt idx="2154" formatCode="General">
                  <c:v>-7.8955964236280304E-2</c:v>
                </c:pt>
                <c:pt idx="2155" formatCode="General">
                  <c:v>-8.3324637715659802E-2</c:v>
                </c:pt>
                <c:pt idx="2156" formatCode="General">
                  <c:v>-9.0350491144583794E-2</c:v>
                </c:pt>
                <c:pt idx="2157" formatCode="General">
                  <c:v>-9.9283267323596505E-2</c:v>
                </c:pt>
                <c:pt idx="2158" formatCode="General">
                  <c:v>-0.108724698814987</c:v>
                </c:pt>
                <c:pt idx="2159" formatCode="General">
                  <c:v>-0.11771044090721999</c:v>
                </c:pt>
                <c:pt idx="2160" formatCode="General">
                  <c:v>-0.125352956174338</c:v>
                </c:pt>
                <c:pt idx="2161" formatCode="General">
                  <c:v>-0.130612678043383</c:v>
                </c:pt>
                <c:pt idx="2162" formatCode="General">
                  <c:v>-0.13278102989576299</c:v>
                </c:pt>
                <c:pt idx="2163" formatCode="General">
                  <c:v>-0.13251991469754801</c:v>
                </c:pt>
                <c:pt idx="2164" formatCode="General">
                  <c:v>-0.13080998782096301</c:v>
                </c:pt>
                <c:pt idx="2165" formatCode="General">
                  <c:v>-0.128454315477984</c:v>
                </c:pt>
                <c:pt idx="2166" formatCode="General">
                  <c:v>-0.125779039497636</c:v>
                </c:pt>
                <c:pt idx="2167" formatCode="General">
                  <c:v>-0.1213046679221</c:v>
                </c:pt>
                <c:pt idx="2168" formatCode="General">
                  <c:v>-0.113996191049045</c:v>
                </c:pt>
                <c:pt idx="2169" formatCode="General">
                  <c:v>-0.10530956986232499</c:v>
                </c:pt>
                <c:pt idx="2170" formatCode="General">
                  <c:v>-9.7019313070343699E-2</c:v>
                </c:pt>
                <c:pt idx="2171" formatCode="General">
                  <c:v>-9.0169439952936303E-2</c:v>
                </c:pt>
                <c:pt idx="2172" formatCode="General">
                  <c:v>-8.5982187093093396E-2</c:v>
                </c:pt>
                <c:pt idx="2173" formatCode="General">
                  <c:v>-8.4286319426877601E-2</c:v>
                </c:pt>
                <c:pt idx="2174" formatCode="General">
                  <c:v>-8.4551554750151303E-2</c:v>
                </c:pt>
                <c:pt idx="2175" formatCode="General">
                  <c:v>-8.7375473673117696E-2</c:v>
                </c:pt>
                <c:pt idx="2176" formatCode="General">
                  <c:v>-9.3573722887729305E-2</c:v>
                </c:pt>
                <c:pt idx="2177" formatCode="General">
                  <c:v>-0.102463178869935</c:v>
                </c:pt>
                <c:pt idx="2178" formatCode="General">
                  <c:v>-0.112849841316657</c:v>
                </c:pt>
                <c:pt idx="2179" formatCode="General">
                  <c:v>-0.124669078385442</c:v>
                </c:pt>
                <c:pt idx="2180" formatCode="General">
                  <c:v>-0.137789120452421</c:v>
                </c:pt>
                <c:pt idx="2181" formatCode="General">
                  <c:v>-0.15202288775845901</c:v>
                </c:pt>
                <c:pt idx="2182" formatCode="General">
                  <c:v>-0.16630850248283099</c:v>
                </c:pt>
                <c:pt idx="2183" formatCode="General">
                  <c:v>-0.179593855507479</c:v>
                </c:pt>
                <c:pt idx="2184" formatCode="General">
                  <c:v>-0.191650662224847</c:v>
                </c:pt>
                <c:pt idx="2185" formatCode="General">
                  <c:v>-0.20316617396046199</c:v>
                </c:pt>
                <c:pt idx="2186" formatCode="General">
                  <c:v>-0.21553534996065399</c:v>
                </c:pt>
                <c:pt idx="2187" formatCode="General">
                  <c:v>-0.2289565403954</c:v>
                </c:pt>
                <c:pt idx="2188" formatCode="General">
                  <c:v>-0.241393051142691</c:v>
                </c:pt>
                <c:pt idx="2189" formatCode="General">
                  <c:v>-0.251182864319689</c:v>
                </c:pt>
                <c:pt idx="2190" formatCode="General">
                  <c:v>-0.25832991604661398</c:v>
                </c:pt>
                <c:pt idx="2191" formatCode="General">
                  <c:v>-0.263080821284634</c:v>
                </c:pt>
                <c:pt idx="2192" formatCode="General">
                  <c:v>-0.265824262843533</c:v>
                </c:pt>
                <c:pt idx="2193" formatCode="General">
                  <c:v>-0.26660463648086402</c:v>
                </c:pt>
                <c:pt idx="2194" formatCode="General">
                  <c:v>-0.26524137051122798</c:v>
                </c:pt>
                <c:pt idx="2195" formatCode="General">
                  <c:v>-0.26191483764338702</c:v>
                </c:pt>
                <c:pt idx="2196" formatCode="General">
                  <c:v>-0.25716338441676001</c:v>
                </c:pt>
                <c:pt idx="2197" formatCode="General">
                  <c:v>-0.25188752164962902</c:v>
                </c:pt>
                <c:pt idx="2198" formatCode="General">
                  <c:v>-0.24614727206755899</c:v>
                </c:pt>
                <c:pt idx="2199" formatCode="General">
                  <c:v>-0.23967757324971201</c:v>
                </c:pt>
                <c:pt idx="2200" formatCode="General">
                  <c:v>-0.23290730482510799</c:v>
                </c:pt>
                <c:pt idx="2201" formatCode="General">
                  <c:v>-0.22698945848059501</c:v>
                </c:pt>
                <c:pt idx="2202" formatCode="General">
                  <c:v>-0.22268375663236201</c:v>
                </c:pt>
                <c:pt idx="2203" formatCode="General">
                  <c:v>-0.219767795759405</c:v>
                </c:pt>
                <c:pt idx="2204" formatCode="General">
                  <c:v>-0.21757548859001399</c:v>
                </c:pt>
                <c:pt idx="2205" formatCode="General">
                  <c:v>-0.21584930200473401</c:v>
                </c:pt>
                <c:pt idx="2206" formatCode="General">
                  <c:v>-0.214788960265484</c:v>
                </c:pt>
                <c:pt idx="2207" formatCode="General">
                  <c:v>-0.214759743255136</c:v>
                </c:pt>
                <c:pt idx="2208" formatCode="General">
                  <c:v>-0.21531556539433899</c:v>
                </c:pt>
                <c:pt idx="2209" formatCode="General">
                  <c:v>-0.215519820010694</c:v>
                </c:pt>
                <c:pt idx="2210" formatCode="General">
                  <c:v>-0.215221639714198</c:v>
                </c:pt>
                <c:pt idx="2211" formatCode="General">
                  <c:v>-0.213792666188548</c:v>
                </c:pt>
                <c:pt idx="2212" formatCode="General">
                  <c:v>-0.212104962081648</c:v>
                </c:pt>
                <c:pt idx="2213" formatCode="General">
                  <c:v>-0.211681036418917</c:v>
                </c:pt>
                <c:pt idx="2214" formatCode="General">
                  <c:v>-0.21223928772312201</c:v>
                </c:pt>
                <c:pt idx="2215" formatCode="General">
                  <c:v>-0.21411241445624599</c:v>
                </c:pt>
                <c:pt idx="2216" formatCode="General">
                  <c:v>-0.21810290269215299</c:v>
                </c:pt>
                <c:pt idx="2217" formatCode="General">
                  <c:v>-0.22466640594693299</c:v>
                </c:pt>
                <c:pt idx="2218" formatCode="General">
                  <c:v>-0.23376260255034301</c:v>
                </c:pt>
                <c:pt idx="2219" formatCode="General">
                  <c:v>-0.24376302034156699</c:v>
                </c:pt>
                <c:pt idx="2220" formatCode="General">
                  <c:v>-0.25344582127161103</c:v>
                </c:pt>
                <c:pt idx="2221" formatCode="General">
                  <c:v>-0.26232891967351202</c:v>
                </c:pt>
                <c:pt idx="2222" formatCode="General">
                  <c:v>-0.26946623269097902</c:v>
                </c:pt>
                <c:pt idx="2223" formatCode="General">
                  <c:v>-0.273931006448281</c:v>
                </c:pt>
                <c:pt idx="2224" formatCode="General">
                  <c:v>-0.275950408666916</c:v>
                </c:pt>
                <c:pt idx="2225" formatCode="General">
                  <c:v>-0.277062091390812</c:v>
                </c:pt>
                <c:pt idx="2226" formatCode="General">
                  <c:v>-0.27757097334277098</c:v>
                </c:pt>
                <c:pt idx="2227" formatCode="General">
                  <c:v>-0.27703484315354499</c:v>
                </c:pt>
                <c:pt idx="2228" formatCode="General">
                  <c:v>-0.27537134518925999</c:v>
                </c:pt>
                <c:pt idx="2229" formatCode="General">
                  <c:v>-0.27213864118863501</c:v>
                </c:pt>
                <c:pt idx="2230" formatCode="General">
                  <c:v>-0.267698892010859</c:v>
                </c:pt>
                <c:pt idx="2231" formatCode="General">
                  <c:v>-0.26315287615355598</c:v>
                </c:pt>
                <c:pt idx="2232" formatCode="General">
                  <c:v>-0.25885090071558498</c:v>
                </c:pt>
                <c:pt idx="2233" formatCode="General">
                  <c:v>-0.254619684437557</c:v>
                </c:pt>
                <c:pt idx="2234" formatCode="General">
                  <c:v>-0.25082320237997402</c:v>
                </c:pt>
                <c:pt idx="2235" formatCode="General">
                  <c:v>-0.24727575219025699</c:v>
                </c:pt>
                <c:pt idx="2236" formatCode="General">
                  <c:v>-0.243234671297097</c:v>
                </c:pt>
                <c:pt idx="2237" formatCode="General">
                  <c:v>-0.238465253488886</c:v>
                </c:pt>
                <c:pt idx="2238" formatCode="General">
                  <c:v>-0.232649879245445</c:v>
                </c:pt>
                <c:pt idx="2239" formatCode="General">
                  <c:v>-0.22512570589115</c:v>
                </c:pt>
                <c:pt idx="2240" formatCode="General">
                  <c:v>-0.215907287445779</c:v>
                </c:pt>
                <c:pt idx="2241" formatCode="General">
                  <c:v>-0.20523717070089401</c:v>
                </c:pt>
                <c:pt idx="2242" formatCode="General">
                  <c:v>-0.19393493532358</c:v>
                </c:pt>
                <c:pt idx="2243" formatCode="General">
                  <c:v>-0.18354589224005199</c:v>
                </c:pt>
                <c:pt idx="2244" formatCode="General">
                  <c:v>-0.174383327593233</c:v>
                </c:pt>
                <c:pt idx="2245" formatCode="General">
                  <c:v>-0.166005254203236</c:v>
                </c:pt>
                <c:pt idx="2246" formatCode="General">
                  <c:v>-0.15841970186424301</c:v>
                </c:pt>
                <c:pt idx="2247" formatCode="General">
                  <c:v>-0.15207485319873601</c:v>
                </c:pt>
                <c:pt idx="2248" formatCode="General">
                  <c:v>-0.148666674878253</c:v>
                </c:pt>
                <c:pt idx="2249" formatCode="General">
                  <c:v>-0.149474505898817</c:v>
                </c:pt>
                <c:pt idx="2250" formatCode="General">
                  <c:v>-0.15382288237640901</c:v>
                </c:pt>
                <c:pt idx="2251" formatCode="General">
                  <c:v>-0.16050645623889101</c:v>
                </c:pt>
                <c:pt idx="2252" formatCode="General">
                  <c:v>-0.16850214259340199</c:v>
                </c:pt>
                <c:pt idx="2253" formatCode="General">
                  <c:v>-0.17728133088759601</c:v>
                </c:pt>
                <c:pt idx="2254" formatCode="General">
                  <c:v>-0.186455262896385</c:v>
                </c:pt>
                <c:pt idx="2255" formatCode="General">
                  <c:v>-0.19502807694400401</c:v>
                </c:pt>
                <c:pt idx="2256" formatCode="General">
                  <c:v>-0.202528030672287</c:v>
                </c:pt>
                <c:pt idx="2257" formatCode="General">
                  <c:v>-0.20930997956408501</c:v>
                </c:pt>
                <c:pt idx="2258" formatCode="General">
                  <c:v>-0.215518419508859</c:v>
                </c:pt>
                <c:pt idx="2259" formatCode="General">
                  <c:v>-0.220703800093623</c:v>
                </c:pt>
                <c:pt idx="2260" formatCode="General">
                  <c:v>-0.224139263566627</c:v>
                </c:pt>
                <c:pt idx="2261" formatCode="General">
                  <c:v>-0.22564020440594401</c:v>
                </c:pt>
                <c:pt idx="2262" formatCode="General">
                  <c:v>-0.224849230433147</c:v>
                </c:pt>
                <c:pt idx="2263" formatCode="General">
                  <c:v>-0.22142722217826</c:v>
                </c:pt>
                <c:pt idx="2264" formatCode="General">
                  <c:v>-0.216354916697481</c:v>
                </c:pt>
                <c:pt idx="2265" formatCode="General">
                  <c:v>-0.20986278212005099</c:v>
                </c:pt>
                <c:pt idx="2266" formatCode="General">
                  <c:v>-0.20067400995621201</c:v>
                </c:pt>
                <c:pt idx="2267" formatCode="General">
                  <c:v>-0.188721597277</c:v>
                </c:pt>
                <c:pt idx="2268" formatCode="General">
                  <c:v>-0.175510996551451</c:v>
                </c:pt>
                <c:pt idx="2269" formatCode="General">
                  <c:v>-0.16176123671870901</c:v>
                </c:pt>
                <c:pt idx="2270" formatCode="General">
                  <c:v>-0.146954483657426</c:v>
                </c:pt>
                <c:pt idx="2271" formatCode="General">
                  <c:v>-0.12992920167313801</c:v>
                </c:pt>
                <c:pt idx="2272" formatCode="General">
                  <c:v>-0.109931609153278</c:v>
                </c:pt>
                <c:pt idx="2273" formatCode="General">
                  <c:v>-8.7471978927104302E-2</c:v>
                </c:pt>
                <c:pt idx="2274" formatCode="General">
                  <c:v>-6.41493357951647E-2</c:v>
                </c:pt>
                <c:pt idx="2275" formatCode="General">
                  <c:v>-4.16509578671816E-2</c:v>
                </c:pt>
                <c:pt idx="2276" formatCode="General">
                  <c:v>-2.1179043105944199E-2</c:v>
                </c:pt>
                <c:pt idx="2277" formatCode="General">
                  <c:v>-3.2576789362670998E-3</c:v>
                </c:pt>
                <c:pt idx="2278" formatCode="General">
                  <c:v>1.1569901897997E-2</c:v>
                </c:pt>
                <c:pt idx="2279" formatCode="General">
                  <c:v>2.2824665067511699E-2</c:v>
                </c:pt>
                <c:pt idx="2280" formatCode="General">
                  <c:v>3.0960038789699301E-2</c:v>
                </c:pt>
                <c:pt idx="2281" formatCode="General">
                  <c:v>3.6535931706618702E-2</c:v>
                </c:pt>
                <c:pt idx="2282" formatCode="General">
                  <c:v>3.8935642164386101E-2</c:v>
                </c:pt>
                <c:pt idx="2283" formatCode="General">
                  <c:v>3.7143321964180701E-2</c:v>
                </c:pt>
                <c:pt idx="2284" formatCode="General">
                  <c:v>3.2320375735359202E-2</c:v>
                </c:pt>
                <c:pt idx="2285" formatCode="General">
                  <c:v>2.6759479594177401E-2</c:v>
                </c:pt>
                <c:pt idx="2286" formatCode="General">
                  <c:v>2.1350595695982001E-2</c:v>
                </c:pt>
                <c:pt idx="2287" formatCode="General">
                  <c:v>1.6624732661048799E-2</c:v>
                </c:pt>
                <c:pt idx="2288" formatCode="General">
                  <c:v>1.3456246590433801E-2</c:v>
                </c:pt>
                <c:pt idx="2289" formatCode="General">
                  <c:v>1.1726447443043801E-2</c:v>
                </c:pt>
                <c:pt idx="2290" formatCode="General">
                  <c:v>1.1252444982912099E-2</c:v>
                </c:pt>
                <c:pt idx="2291" formatCode="General">
                  <c:v>1.22034992976961E-2</c:v>
                </c:pt>
                <c:pt idx="2292" formatCode="General">
                  <c:v>1.48782955024918E-2</c:v>
                </c:pt>
                <c:pt idx="2293" formatCode="General">
                  <c:v>1.9205030192083999E-2</c:v>
                </c:pt>
                <c:pt idx="2294" formatCode="General">
                  <c:v>2.58266551896329E-2</c:v>
                </c:pt>
                <c:pt idx="2295" formatCode="General">
                  <c:v>3.5855229933592102E-2</c:v>
                </c:pt>
                <c:pt idx="2296" formatCode="General">
                  <c:v>4.8217751247417701E-2</c:v>
                </c:pt>
                <c:pt idx="2297" formatCode="General">
                  <c:v>6.2146343024128199E-2</c:v>
                </c:pt>
                <c:pt idx="2298" formatCode="General">
                  <c:v>7.7861205462675498E-2</c:v>
                </c:pt>
                <c:pt idx="2299" formatCode="General">
                  <c:v>9.45365584284516E-2</c:v>
                </c:pt>
                <c:pt idx="2300" formatCode="General">
                  <c:v>0.111036865754029</c:v>
                </c:pt>
                <c:pt idx="2301" formatCode="General">
                  <c:v>0.12660834031419099</c:v>
                </c:pt>
                <c:pt idx="2302" formatCode="General">
                  <c:v>0.140078127184942</c:v>
                </c:pt>
                <c:pt idx="2303" formatCode="General">
                  <c:v>0.15137313376952299</c:v>
                </c:pt>
                <c:pt idx="2304" formatCode="General">
                  <c:v>0.16131193650329101</c:v>
                </c:pt>
                <c:pt idx="2305" formatCode="General">
                  <c:v>0.16982154403194499</c:v>
                </c:pt>
                <c:pt idx="2306" formatCode="General">
                  <c:v>0.17731439828024301</c:v>
                </c:pt>
                <c:pt idx="2307" formatCode="General">
                  <c:v>0.18312355974664099</c:v>
                </c:pt>
                <c:pt idx="2308" formatCode="General">
                  <c:v>0.18584258060810999</c:v>
                </c:pt>
                <c:pt idx="2309" formatCode="General">
                  <c:v>0.18553599125554199</c:v>
                </c:pt>
                <c:pt idx="2310" formatCode="General">
                  <c:v>0.18243404060058699</c:v>
                </c:pt>
                <c:pt idx="2311" formatCode="General">
                  <c:v>0.176100679310976</c:v>
                </c:pt>
                <c:pt idx="2312" formatCode="General">
                  <c:v>0.166860784190935</c:v>
                </c:pt>
                <c:pt idx="2313" formatCode="General">
                  <c:v>0.15611619997858101</c:v>
                </c:pt>
                <c:pt idx="2314" formatCode="General">
                  <c:v>0.145044823832085</c:v>
                </c:pt>
                <c:pt idx="2315" formatCode="General">
                  <c:v>0.13394674942868401</c:v>
                </c:pt>
                <c:pt idx="2316" formatCode="General">
                  <c:v>0.12303108983324899</c:v>
                </c:pt>
                <c:pt idx="2317" formatCode="General">
                  <c:v>0.112966722102035</c:v>
                </c:pt>
                <c:pt idx="2318" formatCode="General">
                  <c:v>0.10451844750077099</c:v>
                </c:pt>
                <c:pt idx="2319" formatCode="General">
                  <c:v>9.79454161468023E-2</c:v>
                </c:pt>
                <c:pt idx="2320" formatCode="General">
                  <c:v>9.2773808491161402E-2</c:v>
                </c:pt>
                <c:pt idx="2321" formatCode="General">
                  <c:v>8.8383447876900903E-2</c:v>
                </c:pt>
                <c:pt idx="2322" formatCode="General">
                  <c:v>8.4568632239093902E-2</c:v>
                </c:pt>
                <c:pt idx="2323" formatCode="General">
                  <c:v>8.2005799695430301E-2</c:v>
                </c:pt>
                <c:pt idx="2324" formatCode="General">
                  <c:v>8.1453330475097396E-2</c:v>
                </c:pt>
                <c:pt idx="2325" formatCode="General">
                  <c:v>8.3345472575945004E-2</c:v>
                </c:pt>
                <c:pt idx="2326" formatCode="General">
                  <c:v>8.8201405042676803E-2</c:v>
                </c:pt>
                <c:pt idx="2327" formatCode="General">
                  <c:v>9.6540913582952206E-2</c:v>
                </c:pt>
                <c:pt idx="2328" formatCode="General">
                  <c:v>0.10869761304077501</c:v>
                </c:pt>
                <c:pt idx="2329" formatCode="General">
                  <c:v>0.12407378927396499</c:v>
                </c:pt>
                <c:pt idx="2330" formatCode="General">
                  <c:v>0.14096369522612401</c:v>
                </c:pt>
                <c:pt idx="2331" formatCode="General">
                  <c:v>0.15834535566487601</c:v>
                </c:pt>
                <c:pt idx="2332" formatCode="General">
                  <c:v>0.17673679258112199</c:v>
                </c:pt>
                <c:pt idx="2333" formatCode="General">
                  <c:v>0.19637703715645999</c:v>
                </c:pt>
                <c:pt idx="2334" formatCode="General">
                  <c:v>0.21658210841487999</c:v>
                </c:pt>
                <c:pt idx="2335" formatCode="General">
                  <c:v>0.23644956804109901</c:v>
                </c:pt>
                <c:pt idx="2336" formatCode="General">
                  <c:v>0.25507253623985299</c:v>
                </c:pt>
                <c:pt idx="2337" formatCode="General">
                  <c:v>0.27174776732399297</c:v>
                </c:pt>
                <c:pt idx="2338" formatCode="General">
                  <c:v>0.286380942173043</c:v>
                </c:pt>
                <c:pt idx="2339" formatCode="General">
                  <c:v>0.29782597652762599</c:v>
                </c:pt>
                <c:pt idx="2340" formatCode="General">
                  <c:v>0.30503402400086499</c:v>
                </c:pt>
                <c:pt idx="2341" formatCode="General">
                  <c:v>0.30874838406595201</c:v>
                </c:pt>
                <c:pt idx="2342" formatCode="General">
                  <c:v>0.31004937347560202</c:v>
                </c:pt>
                <c:pt idx="2343" formatCode="General">
                  <c:v>0.30928587597599599</c:v>
                </c:pt>
                <c:pt idx="2344" formatCode="General">
                  <c:v>0.30692877958714299</c:v>
                </c:pt>
                <c:pt idx="2345" formatCode="General">
                  <c:v>0.302541508941156</c:v>
                </c:pt>
                <c:pt idx="2346" formatCode="General">
                  <c:v>0.295972034904111</c:v>
                </c:pt>
                <c:pt idx="2347" formatCode="General">
                  <c:v>0.28820297284712498</c:v>
                </c:pt>
                <c:pt idx="2348" formatCode="General">
                  <c:v>0.27995187796330701</c:v>
                </c:pt>
                <c:pt idx="2349" formatCode="General">
                  <c:v>0.27220303725502198</c:v>
                </c:pt>
                <c:pt idx="2350" formatCode="General">
                  <c:v>0.26512480680095502</c:v>
                </c:pt>
                <c:pt idx="2351" formatCode="General">
                  <c:v>0.25922043324795102</c:v>
                </c:pt>
                <c:pt idx="2352" formatCode="General">
                  <c:v>0.25439705239330002</c:v>
                </c:pt>
                <c:pt idx="2353" formatCode="General">
                  <c:v>0.25092575662717298</c:v>
                </c:pt>
                <c:pt idx="2354" formatCode="General">
                  <c:v>0.24990354455495101</c:v>
                </c:pt>
                <c:pt idx="2355" formatCode="General">
                  <c:v>0.25115899523115298</c:v>
                </c:pt>
                <c:pt idx="2356" formatCode="General">
                  <c:v>0.25340139319443999</c:v>
                </c:pt>
                <c:pt idx="2357" formatCode="General">
                  <c:v>0.25541037047791598</c:v>
                </c:pt>
                <c:pt idx="2358" formatCode="General">
                  <c:v>0.25630883576354901</c:v>
                </c:pt>
                <c:pt idx="2359" formatCode="General">
                  <c:v>0.25567212999836098</c:v>
                </c:pt>
                <c:pt idx="2360" formatCode="General">
                  <c:v>0.25415642399536598</c:v>
                </c:pt>
                <c:pt idx="2361" formatCode="General">
                  <c:v>0.25345206632409101</c:v>
                </c:pt>
                <c:pt idx="2362" formatCode="General">
                  <c:v>0.25479440274651599</c:v>
                </c:pt>
                <c:pt idx="2363" formatCode="General">
                  <c:v>0.25713409685024902</c:v>
                </c:pt>
                <c:pt idx="2364" formatCode="General">
                  <c:v>0.25865721092863603</c:v>
                </c:pt>
                <c:pt idx="2365" formatCode="General">
                  <c:v>0.258503469480242</c:v>
                </c:pt>
                <c:pt idx="2366" formatCode="General">
                  <c:v>0.25761235689336798</c:v>
                </c:pt>
                <c:pt idx="2367" formatCode="General">
                  <c:v>0.25732079081380699</c:v>
                </c:pt>
                <c:pt idx="2368" formatCode="General">
                  <c:v>0.257243819247364</c:v>
                </c:pt>
                <c:pt idx="2369" formatCode="General">
                  <c:v>0.25674155200026</c:v>
                </c:pt>
                <c:pt idx="2370" formatCode="General">
                  <c:v>0.25673228336652898</c:v>
                </c:pt>
                <c:pt idx="2371" formatCode="General">
                  <c:v>0.256804913826438</c:v>
                </c:pt>
                <c:pt idx="2372" formatCode="General">
                  <c:v>0.25587755124517497</c:v>
                </c:pt>
                <c:pt idx="2373" formatCode="General">
                  <c:v>0.25438674104735598</c:v>
                </c:pt>
                <c:pt idx="2374" formatCode="General">
                  <c:v>0.25206210798486001</c:v>
                </c:pt>
                <c:pt idx="2375" formatCode="General">
                  <c:v>0.249163987677504</c:v>
                </c:pt>
                <c:pt idx="2376" formatCode="General">
                  <c:v>0.24650489771584</c:v>
                </c:pt>
                <c:pt idx="2377" formatCode="General">
                  <c:v>0.244292578366748</c:v>
                </c:pt>
                <c:pt idx="2378" formatCode="General">
                  <c:v>0.24288157688273901</c:v>
                </c:pt>
                <c:pt idx="2379" formatCode="General">
                  <c:v>0.242123433374867</c:v>
                </c:pt>
                <c:pt idx="2380" formatCode="General">
                  <c:v>0.241340056457966</c:v>
                </c:pt>
                <c:pt idx="2381" formatCode="General">
                  <c:v>0.24048764910563999</c:v>
                </c:pt>
                <c:pt idx="2382" formatCode="General">
                  <c:v>0.240027309623291</c:v>
                </c:pt>
                <c:pt idx="2383" formatCode="General">
                  <c:v>0.23977322738035101</c:v>
                </c:pt>
                <c:pt idx="2384" formatCode="General">
                  <c:v>0.239082387632853</c:v>
                </c:pt>
                <c:pt idx="2385" formatCode="General">
                  <c:v>0.23779462784208799</c:v>
                </c:pt>
                <c:pt idx="2386" formatCode="General">
                  <c:v>0.23710217101710601</c:v>
                </c:pt>
                <c:pt idx="2387" formatCode="General">
                  <c:v>0.23770730192068901</c:v>
                </c:pt>
                <c:pt idx="2388" formatCode="General">
                  <c:v>0.23987187159539</c:v>
                </c:pt>
                <c:pt idx="2389" formatCode="General">
                  <c:v>0.24420671282351</c:v>
                </c:pt>
                <c:pt idx="2390" formatCode="General">
                  <c:v>0.249976657520627</c:v>
                </c:pt>
                <c:pt idx="2391" formatCode="General">
                  <c:v>0.25602160325967699</c:v>
                </c:pt>
                <c:pt idx="2392" formatCode="General">
                  <c:v>0.26116009967757098</c:v>
                </c:pt>
                <c:pt idx="2393" formatCode="General">
                  <c:v>0.26553010924894399</c:v>
                </c:pt>
                <c:pt idx="2394" formatCode="General">
                  <c:v>0.26988372630940199</c:v>
                </c:pt>
                <c:pt idx="2395" formatCode="General">
                  <c:v>0.27395296457032797</c:v>
                </c:pt>
                <c:pt idx="2396" formatCode="General">
                  <c:v>0.27679276574517098</c:v>
                </c:pt>
                <c:pt idx="2397" formatCode="General">
                  <c:v>0.27721814514937498</c:v>
                </c:pt>
                <c:pt idx="2398" formatCode="General">
                  <c:v>0.27462344800337102</c:v>
                </c:pt>
                <c:pt idx="2399" formatCode="General">
                  <c:v>0.26929823682111997</c:v>
                </c:pt>
                <c:pt idx="2400" formatCode="General">
                  <c:v>0.262327134267476</c:v>
                </c:pt>
                <c:pt idx="2401" formatCode="General">
                  <c:v>0.25414441200056698</c:v>
                </c:pt>
                <c:pt idx="2402" formatCode="General">
                  <c:v>0.24450188031381001</c:v>
                </c:pt>
                <c:pt idx="2403" formatCode="General">
                  <c:v>0.23328182987627899</c:v>
                </c:pt>
                <c:pt idx="2404" formatCode="General">
                  <c:v>0.22091459307264999</c:v>
                </c:pt>
                <c:pt idx="2405" formatCode="General">
                  <c:v>0.20795772786078001</c:v>
                </c:pt>
                <c:pt idx="2406" formatCode="General">
                  <c:v>0.194936720173401</c:v>
                </c:pt>
                <c:pt idx="2407" formatCode="General">
                  <c:v>0.18201254408953199</c:v>
                </c:pt>
                <c:pt idx="2408" formatCode="General">
                  <c:v>0.16860458000133599</c:v>
                </c:pt>
                <c:pt idx="2409" formatCode="General">
                  <c:v>0.15464992036035999</c:v>
                </c:pt>
                <c:pt idx="2410" formatCode="General">
                  <c:v>0.14147200752199601</c:v>
                </c:pt>
                <c:pt idx="2411" formatCode="General">
                  <c:v>0.12972220200524601</c:v>
                </c:pt>
                <c:pt idx="2412" formatCode="General">
                  <c:v>0.11926489574825599</c:v>
                </c:pt>
                <c:pt idx="2413" formatCode="General">
                  <c:v>0.110052538588587</c:v>
                </c:pt>
                <c:pt idx="2414" formatCode="General">
                  <c:v>0.102146378300752</c:v>
                </c:pt>
                <c:pt idx="2415" formatCode="General">
                  <c:v>9.6180539404725096E-2</c:v>
                </c:pt>
                <c:pt idx="2416" formatCode="General">
                  <c:v>9.1530777801759E-2</c:v>
                </c:pt>
                <c:pt idx="2417" formatCode="General">
                  <c:v>8.7179475045659705E-2</c:v>
                </c:pt>
                <c:pt idx="2418" formatCode="General">
                  <c:v>8.3450639568712001E-2</c:v>
                </c:pt>
                <c:pt idx="2419" formatCode="General">
                  <c:v>8.0781470395849E-2</c:v>
                </c:pt>
                <c:pt idx="2420" formatCode="General">
                  <c:v>8.0041340045467202E-2</c:v>
                </c:pt>
                <c:pt idx="2421" formatCode="General">
                  <c:v>8.1109466458784502E-2</c:v>
                </c:pt>
                <c:pt idx="2422" formatCode="General">
                  <c:v>8.3494500223919701E-2</c:v>
                </c:pt>
                <c:pt idx="2423" formatCode="General">
                  <c:v>8.6928118184927794E-2</c:v>
                </c:pt>
                <c:pt idx="2424" formatCode="General">
                  <c:v>9.0555117660552603E-2</c:v>
                </c:pt>
                <c:pt idx="2425" formatCode="General">
                  <c:v>9.36535637053513E-2</c:v>
                </c:pt>
                <c:pt idx="2426" formatCode="General">
                  <c:v>9.53850208890447E-2</c:v>
                </c:pt>
                <c:pt idx="2427" formatCode="General">
                  <c:v>9.57550469775654E-2</c:v>
                </c:pt>
                <c:pt idx="2428" formatCode="General">
                  <c:v>9.5272908597648795E-2</c:v>
                </c:pt>
                <c:pt idx="2429" formatCode="General">
                  <c:v>9.4792214319157006E-2</c:v>
                </c:pt>
                <c:pt idx="2430" formatCode="General">
                  <c:v>9.3201316815370097E-2</c:v>
                </c:pt>
                <c:pt idx="2431" formatCode="General">
                  <c:v>8.8529034349719593E-2</c:v>
                </c:pt>
                <c:pt idx="2432" formatCode="General">
                  <c:v>8.1134703295795793E-2</c:v>
                </c:pt>
                <c:pt idx="2433" formatCode="General">
                  <c:v>7.1577544565853093E-2</c:v>
                </c:pt>
                <c:pt idx="2434" formatCode="General">
                  <c:v>5.9789086455939999E-2</c:v>
                </c:pt>
                <c:pt idx="2435" formatCode="General">
                  <c:v>4.59519592125186E-2</c:v>
                </c:pt>
                <c:pt idx="2436" formatCode="General">
                  <c:v>3.0439427995851899E-2</c:v>
                </c:pt>
                <c:pt idx="2437" formatCode="General">
                  <c:v>1.45125383116735E-2</c:v>
                </c:pt>
                <c:pt idx="2438" formatCode="General">
                  <c:v>1.06119499817334E-4</c:v>
                </c:pt>
                <c:pt idx="2439" formatCode="General">
                  <c:v>-1.23783659640054E-2</c:v>
                </c:pt>
                <c:pt idx="2440" formatCode="General">
                  <c:v>-2.3285862804156201E-2</c:v>
                </c:pt>
                <c:pt idx="2441" formatCode="General">
                  <c:v>-3.2150380771733898E-2</c:v>
                </c:pt>
                <c:pt idx="2442" formatCode="General">
                  <c:v>-3.8429947055415303E-2</c:v>
                </c:pt>
                <c:pt idx="2443" formatCode="General">
                  <c:v>-4.16096261245405E-2</c:v>
                </c:pt>
                <c:pt idx="2444" formatCode="General">
                  <c:v>-4.2164458470300002E-2</c:v>
                </c:pt>
                <c:pt idx="2445" formatCode="General">
                  <c:v>-4.1474883979261398E-2</c:v>
                </c:pt>
                <c:pt idx="2446" formatCode="General">
                  <c:v>-4.01535102893694E-2</c:v>
                </c:pt>
                <c:pt idx="2447" formatCode="General">
                  <c:v>-3.88127805206884E-2</c:v>
                </c:pt>
                <c:pt idx="2448" formatCode="General">
                  <c:v>-3.7343298790721402E-2</c:v>
                </c:pt>
                <c:pt idx="2449" formatCode="General">
                  <c:v>-3.5615498298513501E-2</c:v>
                </c:pt>
                <c:pt idx="2450" formatCode="General">
                  <c:v>-3.46583089479401E-2</c:v>
                </c:pt>
                <c:pt idx="2451" formatCode="General">
                  <c:v>-3.5706446198280298E-2</c:v>
                </c:pt>
                <c:pt idx="2452" formatCode="General">
                  <c:v>-3.9034511032188302E-2</c:v>
                </c:pt>
                <c:pt idx="2453" formatCode="General">
                  <c:v>-4.5028511752733001E-2</c:v>
                </c:pt>
                <c:pt idx="2454" formatCode="General">
                  <c:v>-5.4715198976784403E-2</c:v>
                </c:pt>
                <c:pt idx="2455" formatCode="General">
                  <c:v>-6.7058742001048499E-2</c:v>
                </c:pt>
                <c:pt idx="2456" formatCode="General">
                  <c:v>-8.0880398795058206E-2</c:v>
                </c:pt>
                <c:pt idx="2457" formatCode="General">
                  <c:v>-9.6799541768256198E-2</c:v>
                </c:pt>
                <c:pt idx="2458" formatCode="General">
                  <c:v>-0.115388439731994</c:v>
                </c:pt>
                <c:pt idx="2459" formatCode="General">
                  <c:v>-0.13614017651999899</c:v>
                </c:pt>
                <c:pt idx="2460" formatCode="General">
                  <c:v>-0.15769127732628599</c:v>
                </c:pt>
                <c:pt idx="2461" formatCode="General">
                  <c:v>-0.17959243668255401</c:v>
                </c:pt>
                <c:pt idx="2462" formatCode="General">
                  <c:v>-0.20082970992989099</c:v>
                </c:pt>
                <c:pt idx="2463" formatCode="General">
                  <c:v>-0.21990561844210499</c:v>
                </c:pt>
                <c:pt idx="2464" formatCode="General">
                  <c:v>-0.235260401879057</c:v>
                </c:pt>
                <c:pt idx="2465" formatCode="General">
                  <c:v>-0.24609009724716599</c:v>
                </c:pt>
                <c:pt idx="2466" formatCode="General">
                  <c:v>-0.25256630037056899</c:v>
                </c:pt>
                <c:pt idx="2467" formatCode="General">
                  <c:v>-0.25535312943678101</c:v>
                </c:pt>
                <c:pt idx="2468" formatCode="General">
                  <c:v>-0.25657304254692498</c:v>
                </c:pt>
                <c:pt idx="2469" formatCode="General">
                  <c:v>-0.256826963359924</c:v>
                </c:pt>
                <c:pt idx="2470" formatCode="General">
                  <c:v>-0.25543970382084102</c:v>
                </c:pt>
                <c:pt idx="2471" formatCode="General">
                  <c:v>-0.25237668613854503</c:v>
                </c:pt>
                <c:pt idx="2472" formatCode="General">
                  <c:v>-0.248483681902191</c:v>
                </c:pt>
                <c:pt idx="2473" formatCode="General">
                  <c:v>-0.24479397659708901</c:v>
                </c:pt>
                <c:pt idx="2474" formatCode="General">
                  <c:v>-0.24111623652858499</c:v>
                </c:pt>
                <c:pt idx="2475" formatCode="General">
                  <c:v>-0.23718753503833101</c:v>
                </c:pt>
                <c:pt idx="2476" formatCode="General">
                  <c:v>-0.234204626354791</c:v>
                </c:pt>
                <c:pt idx="2477" formatCode="General">
                  <c:v>-0.232451673073577</c:v>
                </c:pt>
                <c:pt idx="2478" formatCode="General">
                  <c:v>-0.23107109022334901</c:v>
                </c:pt>
                <c:pt idx="2479" formatCode="General">
                  <c:v>-0.23045211332301399</c:v>
                </c:pt>
                <c:pt idx="2480" formatCode="General">
                  <c:v>-0.231220663255856</c:v>
                </c:pt>
                <c:pt idx="2481" formatCode="General">
                  <c:v>-0.23436109108150799</c:v>
                </c:pt>
                <c:pt idx="2482" formatCode="General">
                  <c:v>-0.24021017967036801</c:v>
                </c:pt>
                <c:pt idx="2483" formatCode="General">
                  <c:v>-0.248154330816823</c:v>
                </c:pt>
                <c:pt idx="2484" formatCode="General">
                  <c:v>-0.25806155101193001</c:v>
                </c:pt>
                <c:pt idx="2485" formatCode="General">
                  <c:v>-0.26969975204993102</c:v>
                </c:pt>
                <c:pt idx="2486" formatCode="General">
                  <c:v>-0.28156049887348999</c:v>
                </c:pt>
                <c:pt idx="2487" formatCode="General">
                  <c:v>-0.29175183496679502</c:v>
                </c:pt>
                <c:pt idx="2488" formatCode="General">
                  <c:v>-0.299374542632524</c:v>
                </c:pt>
                <c:pt idx="2489" formatCode="General">
                  <c:v>-0.30402377895474703</c:v>
                </c:pt>
                <c:pt idx="2490" formatCode="General">
                  <c:v>-0.30631022922474499</c:v>
                </c:pt>
                <c:pt idx="2491" formatCode="General">
                  <c:v>-0.30805060948273799</c:v>
                </c:pt>
                <c:pt idx="2492" formatCode="General">
                  <c:v>-0.310880160581746</c:v>
                </c:pt>
                <c:pt idx="2493" formatCode="General">
                  <c:v>-0.31502060715256802</c:v>
                </c:pt>
                <c:pt idx="2494" formatCode="General">
                  <c:v>-0.31978477278421202</c:v>
                </c:pt>
                <c:pt idx="2495" formatCode="General">
                  <c:v>-0.32528244519104399</c:v>
                </c:pt>
                <c:pt idx="2496" formatCode="General">
                  <c:v>-0.33075591480002298</c:v>
                </c:pt>
                <c:pt idx="2497" formatCode="General">
                  <c:v>-0.33494916836292299</c:v>
                </c:pt>
                <c:pt idx="2498" formatCode="General">
                  <c:v>-0.33780215396811802</c:v>
                </c:pt>
                <c:pt idx="2499" formatCode="General">
                  <c:v>-0.33987846175299702</c:v>
                </c:pt>
                <c:pt idx="2500" formatCode="General">
                  <c:v>-0.34151346181397801</c:v>
                </c:pt>
                <c:pt idx="2501" formatCode="General">
                  <c:v>-0.34180786699052002</c:v>
                </c:pt>
                <c:pt idx="2502" formatCode="General">
                  <c:v>-0.33978157007633603</c:v>
                </c:pt>
                <c:pt idx="2503" formatCode="General">
                  <c:v>-0.33575816307177803</c:v>
                </c:pt>
                <c:pt idx="2504" formatCode="General">
                  <c:v>-0.33060023459599402</c:v>
                </c:pt>
                <c:pt idx="2505" formatCode="General">
                  <c:v>-0.32422934429003802</c:v>
                </c:pt>
                <c:pt idx="2506" formatCode="General">
                  <c:v>-0.316049498647479</c:v>
                </c:pt>
                <c:pt idx="2507" formatCode="General">
                  <c:v>-0.30556974632343797</c:v>
                </c:pt>
                <c:pt idx="2508" formatCode="General">
                  <c:v>-0.29296043520960402</c:v>
                </c:pt>
                <c:pt idx="2509" formatCode="General">
                  <c:v>-0.278202090162536</c:v>
                </c:pt>
                <c:pt idx="2510" formatCode="General">
                  <c:v>-0.26116319105580099</c:v>
                </c:pt>
                <c:pt idx="2511" formatCode="General">
                  <c:v>-0.24373274054897201</c:v>
                </c:pt>
                <c:pt idx="2512" formatCode="General">
                  <c:v>-0.22784149260881101</c:v>
                </c:pt>
                <c:pt idx="2513" formatCode="General">
                  <c:v>-0.21428751582737701</c:v>
                </c:pt>
                <c:pt idx="2514" formatCode="General">
                  <c:v>-0.20335294540624099</c:v>
                </c:pt>
                <c:pt idx="2515" formatCode="General">
                  <c:v>-0.194523072203973</c:v>
                </c:pt>
                <c:pt idx="2516" formatCode="General">
                  <c:v>-0.18694818407238101</c:v>
                </c:pt>
                <c:pt idx="2517" formatCode="General">
                  <c:v>-0.180248286179372</c:v>
                </c:pt>
                <c:pt idx="2518" formatCode="General">
                  <c:v>-0.17418897475560799</c:v>
                </c:pt>
                <c:pt idx="2519" formatCode="General">
                  <c:v>-0.16862013325336001</c:v>
                </c:pt>
                <c:pt idx="2520" formatCode="General">
                  <c:v>-0.16445571576988899</c:v>
                </c:pt>
                <c:pt idx="2521" formatCode="General">
                  <c:v>-0.16173176799699199</c:v>
                </c:pt>
                <c:pt idx="2522" formatCode="General">
                  <c:v>-0.159414795138907</c:v>
                </c:pt>
                <c:pt idx="2523" formatCode="General">
                  <c:v>-0.15766395523426599</c:v>
                </c:pt>
                <c:pt idx="2524" formatCode="General">
                  <c:v>-0.15730563579506801</c:v>
                </c:pt>
                <c:pt idx="2525" formatCode="General">
                  <c:v>-0.15794805046303301</c:v>
                </c:pt>
                <c:pt idx="2526" formatCode="General">
                  <c:v>-0.159710294785253</c:v>
                </c:pt>
                <c:pt idx="2527" formatCode="General">
                  <c:v>-0.163019573889055</c:v>
                </c:pt>
                <c:pt idx="2528" formatCode="General">
                  <c:v>-0.167719614480489</c:v>
                </c:pt>
                <c:pt idx="2529" formatCode="General">
                  <c:v>-0.173423925119361</c:v>
                </c:pt>
                <c:pt idx="2530" formatCode="General">
                  <c:v>-0.179029406609863</c:v>
                </c:pt>
                <c:pt idx="2531" formatCode="General">
                  <c:v>-0.18416804553480201</c:v>
                </c:pt>
                <c:pt idx="2532" formatCode="General">
                  <c:v>-0.18957092429943201</c:v>
                </c:pt>
                <c:pt idx="2533" formatCode="General">
                  <c:v>-0.19593895495581101</c:v>
                </c:pt>
                <c:pt idx="2534" formatCode="General">
                  <c:v>-0.203168502174707</c:v>
                </c:pt>
                <c:pt idx="2535" formatCode="General">
                  <c:v>-0.210402250653733</c:v>
                </c:pt>
                <c:pt idx="2536" formatCode="General">
                  <c:v>-0.21709980143191199</c:v>
                </c:pt>
                <c:pt idx="2537" formatCode="General">
                  <c:v>-0.222819730967667</c:v>
                </c:pt>
                <c:pt idx="2538" formatCode="General">
                  <c:v>-0.227284469439549</c:v>
                </c:pt>
                <c:pt idx="2539" formatCode="General">
                  <c:v>-0.231327165178733</c:v>
                </c:pt>
                <c:pt idx="2540" formatCode="General">
                  <c:v>-0.234666688038946</c:v>
                </c:pt>
                <c:pt idx="2541" formatCode="General">
                  <c:v>-0.23633937561915899</c:v>
                </c:pt>
                <c:pt idx="2542" formatCode="General">
                  <c:v>-0.23656867741763599</c:v>
                </c:pt>
                <c:pt idx="2543" formatCode="General">
                  <c:v>-0.23548101189473999</c:v>
                </c:pt>
                <c:pt idx="2544" formatCode="General">
                  <c:v>-0.233484043672812</c:v>
                </c:pt>
                <c:pt idx="2545" formatCode="General">
                  <c:v>-0.23234085691234599</c:v>
                </c:pt>
                <c:pt idx="2546" formatCode="General">
                  <c:v>-0.23331220511026499</c:v>
                </c:pt>
                <c:pt idx="2547" formatCode="General">
                  <c:v>-0.236200337766479</c:v>
                </c:pt>
                <c:pt idx="2548" formatCode="General">
                  <c:v>-0.24146039455049001</c:v>
                </c:pt>
                <c:pt idx="2549" formatCode="General">
                  <c:v>-0.248905826309756</c:v>
                </c:pt>
                <c:pt idx="2550" formatCode="General">
                  <c:v>-0.25676915053018101</c:v>
                </c:pt>
                <c:pt idx="2551" formatCode="General">
                  <c:v>-0.264402988903153</c:v>
                </c:pt>
                <c:pt idx="2552" formatCode="General">
                  <c:v>-0.27247173269938202</c:v>
                </c:pt>
                <c:pt idx="2553" formatCode="General">
                  <c:v>-0.28099023772630199</c:v>
                </c:pt>
                <c:pt idx="2554" formatCode="General">
                  <c:v>-0.28967552504163702</c:v>
                </c:pt>
                <c:pt idx="2555" formatCode="General">
                  <c:v>-0.29836497906925102</c:v>
                </c:pt>
                <c:pt idx="2556" formatCode="General">
                  <c:v>-0.30622611955177997</c:v>
                </c:pt>
                <c:pt idx="2557" formatCode="General">
                  <c:v>-0.31209865782747598</c:v>
                </c:pt>
                <c:pt idx="2558" formatCode="General">
                  <c:v>-0.31548996549993003</c:v>
                </c:pt>
                <c:pt idx="2559" formatCode="General">
                  <c:v>-0.316194129810979</c:v>
                </c:pt>
                <c:pt idx="2560" formatCode="General">
                  <c:v>-0.31400176257262602</c:v>
                </c:pt>
                <c:pt idx="2561" formatCode="General">
                  <c:v>-0.309677507440622</c:v>
                </c:pt>
                <c:pt idx="2562" formatCode="General">
                  <c:v>-0.30354374610440599</c:v>
                </c:pt>
                <c:pt idx="2563" formatCode="General">
                  <c:v>-0.29522882858521399</c:v>
                </c:pt>
                <c:pt idx="2564" formatCode="General">
                  <c:v>-0.28498393644221398</c:v>
                </c:pt>
                <c:pt idx="2565" formatCode="General">
                  <c:v>-0.27278080420476702</c:v>
                </c:pt>
                <c:pt idx="2566" formatCode="General">
                  <c:v>-0.25831987932613498</c:v>
                </c:pt>
                <c:pt idx="2567" formatCode="General">
                  <c:v>-0.24208476747545099</c:v>
                </c:pt>
                <c:pt idx="2568" formatCode="General">
                  <c:v>-0.22508427569498499</c:v>
                </c:pt>
                <c:pt idx="2569" formatCode="General">
                  <c:v>-0.20716295168419499</c:v>
                </c:pt>
                <c:pt idx="2570" formatCode="General">
                  <c:v>-0.18839639143447401</c:v>
                </c:pt>
                <c:pt idx="2571" formatCode="General">
                  <c:v>-0.17059915500384501</c:v>
                </c:pt>
                <c:pt idx="2572" formatCode="General">
                  <c:v>-0.154977380682948</c:v>
                </c:pt>
                <c:pt idx="2573" formatCode="General">
                  <c:v>-0.14172596599788001</c:v>
                </c:pt>
                <c:pt idx="2574" formatCode="General">
                  <c:v>-0.13080033242089001</c:v>
                </c:pt>
                <c:pt idx="2575" formatCode="General">
                  <c:v>-0.12176837089680299</c:v>
                </c:pt>
                <c:pt idx="2576" formatCode="General">
                  <c:v>-0.114820112914527</c:v>
                </c:pt>
                <c:pt idx="2577" formatCode="General">
                  <c:v>-0.110215907087132</c:v>
                </c:pt>
                <c:pt idx="2578" formatCode="General">
                  <c:v>-0.10839419955052799</c:v>
                </c:pt>
                <c:pt idx="2579" formatCode="General">
                  <c:v>-0.109143852556571</c:v>
                </c:pt>
                <c:pt idx="2580" formatCode="General">
                  <c:v>-0.111307730863288</c:v>
                </c:pt>
                <c:pt idx="2581" formatCode="General">
                  <c:v>-0.114490598938852</c:v>
                </c:pt>
                <c:pt idx="2582" formatCode="General">
                  <c:v>-0.117825095333064</c:v>
                </c:pt>
                <c:pt idx="2583" formatCode="General">
                  <c:v>-0.11960493414653001</c:v>
                </c:pt>
                <c:pt idx="2584" formatCode="General">
                  <c:v>-0.11938634754376</c:v>
                </c:pt>
                <c:pt idx="2585" formatCode="General">
                  <c:v>-0.11678862202083</c:v>
                </c:pt>
                <c:pt idx="2586" formatCode="General">
                  <c:v>-0.11051252942381</c:v>
                </c:pt>
                <c:pt idx="2587" formatCode="General">
                  <c:v>-9.9742587600611901E-2</c:v>
                </c:pt>
                <c:pt idx="2588" formatCode="General">
                  <c:v>-8.3714741674416004E-2</c:v>
                </c:pt>
                <c:pt idx="2589" formatCode="General">
                  <c:v>-6.2446456360781798E-2</c:v>
                </c:pt>
                <c:pt idx="2590" formatCode="General">
                  <c:v>-3.67320985096425E-2</c:v>
                </c:pt>
                <c:pt idx="2591" formatCode="General">
                  <c:v>-8.7237510343615605E-3</c:v>
                </c:pt>
                <c:pt idx="2592" formatCode="General">
                  <c:v>1.9702973451998899E-2</c:v>
                </c:pt>
                <c:pt idx="2593" formatCode="General">
                  <c:v>4.8661555610181602E-2</c:v>
                </c:pt>
                <c:pt idx="2594" formatCode="General">
                  <c:v>7.8205859863730201E-2</c:v>
                </c:pt>
                <c:pt idx="2595" formatCode="General">
                  <c:v>0.107594490722782</c:v>
                </c:pt>
                <c:pt idx="2596" formatCode="General">
                  <c:v>0.136752868574127</c:v>
                </c:pt>
                <c:pt idx="2597" formatCode="General">
                  <c:v>0.16540689076939499</c:v>
                </c:pt>
                <c:pt idx="2598" formatCode="General">
                  <c:v>0.191803596798714</c:v>
                </c:pt>
                <c:pt idx="2599" formatCode="General">
                  <c:v>0.21488209345680201</c:v>
                </c:pt>
                <c:pt idx="2600" formatCode="General">
                  <c:v>0.23399549524205099</c:v>
                </c:pt>
                <c:pt idx="2601" formatCode="General">
                  <c:v>0.249639377121499</c:v>
                </c:pt>
                <c:pt idx="2602" formatCode="General">
                  <c:v>0.26293607036905697</c:v>
                </c:pt>
                <c:pt idx="2603" formatCode="General">
                  <c:v>0.27300788692213002</c:v>
                </c:pt>
                <c:pt idx="2604" formatCode="General">
                  <c:v>0.27865159266914802</c:v>
                </c:pt>
                <c:pt idx="2605" formatCode="General">
                  <c:v>0.27945582373955302</c:v>
                </c:pt>
                <c:pt idx="2606" formatCode="General">
                  <c:v>0.275717055734231</c:v>
                </c:pt>
                <c:pt idx="2607" formatCode="General">
                  <c:v>0.26787429604580598</c:v>
                </c:pt>
                <c:pt idx="2608" formatCode="General">
                  <c:v>0.25711703068406599</c:v>
                </c:pt>
                <c:pt idx="2609" formatCode="General">
                  <c:v>0.245164658258926</c:v>
                </c:pt>
                <c:pt idx="2610" formatCode="General">
                  <c:v>0.23296885799594699</c:v>
                </c:pt>
                <c:pt idx="2611" formatCode="General">
                  <c:v>0.22079217701575399</c:v>
                </c:pt>
                <c:pt idx="2612" formatCode="General">
                  <c:v>0.208576415635883</c:v>
                </c:pt>
                <c:pt idx="2613" formatCode="General">
                  <c:v>0.19620237484884701</c:v>
                </c:pt>
                <c:pt idx="2614" formatCode="General">
                  <c:v>0.18420341841534199</c:v>
                </c:pt>
                <c:pt idx="2615" formatCode="General">
                  <c:v>0.17433403436025899</c:v>
                </c:pt>
                <c:pt idx="2616" formatCode="General">
                  <c:v>0.16810876413704701</c:v>
                </c:pt>
                <c:pt idx="2617" formatCode="General">
                  <c:v>0.16519199434922599</c:v>
                </c:pt>
                <c:pt idx="2618" formatCode="General">
                  <c:v>0.16421084099185501</c:v>
                </c:pt>
                <c:pt idx="2619" formatCode="General">
                  <c:v>0.16478971655722799</c:v>
                </c:pt>
                <c:pt idx="2620" formatCode="General">
                  <c:v>0.16758344086260499</c:v>
                </c:pt>
                <c:pt idx="2621" formatCode="General">
                  <c:v>0.17316176775940401</c:v>
                </c:pt>
                <c:pt idx="2622" formatCode="General">
                  <c:v>0.18129603353329601</c:v>
                </c:pt>
                <c:pt idx="2623" formatCode="General">
                  <c:v>0.191894835787419</c:v>
                </c:pt>
                <c:pt idx="2624" formatCode="General">
                  <c:v>0.20546114735527701</c:v>
                </c:pt>
                <c:pt idx="2625" formatCode="General">
                  <c:v>0.22117859984393401</c:v>
                </c:pt>
                <c:pt idx="2626" formatCode="General">
                  <c:v>0.237012763329947</c:v>
                </c:pt>
                <c:pt idx="2627" formatCode="General">
                  <c:v>0.25123023060618599</c:v>
                </c:pt>
                <c:pt idx="2628" formatCode="General">
                  <c:v>0.26319753592772299</c:v>
                </c:pt>
                <c:pt idx="2629" formatCode="General">
                  <c:v>0.273745509107157</c:v>
                </c:pt>
                <c:pt idx="2630" formatCode="General">
                  <c:v>0.28452926517371202</c:v>
                </c:pt>
                <c:pt idx="2631" formatCode="General">
                  <c:v>0.29497281442775097</c:v>
                </c:pt>
                <c:pt idx="2632" formatCode="General">
                  <c:v>0.303468563813238</c:v>
                </c:pt>
                <c:pt idx="2633" formatCode="General">
                  <c:v>0.31020734088124202</c:v>
                </c:pt>
                <c:pt idx="2634" formatCode="General">
                  <c:v>0.31571337374543101</c:v>
                </c:pt>
                <c:pt idx="2635" formatCode="General">
                  <c:v>0.32032570553312301</c:v>
                </c:pt>
                <c:pt idx="2636" formatCode="General">
                  <c:v>0.324324999995873</c:v>
                </c:pt>
                <c:pt idx="2637" formatCode="General">
                  <c:v>0.32818890151003699</c:v>
                </c:pt>
                <c:pt idx="2638" formatCode="General">
                  <c:v>0.33208220409279399</c:v>
                </c:pt>
                <c:pt idx="2639" formatCode="General">
                  <c:v>0.33645928416788001</c:v>
                </c:pt>
                <c:pt idx="2640" formatCode="General">
                  <c:v>0.34161476039972499</c:v>
                </c:pt>
                <c:pt idx="2641" formatCode="General">
                  <c:v>0.34717029459239601</c:v>
                </c:pt>
                <c:pt idx="2642" formatCode="General">
                  <c:v>0.35301547350253698</c:v>
                </c:pt>
                <c:pt idx="2643" formatCode="General">
                  <c:v>0.35909544570546398</c:v>
                </c:pt>
                <c:pt idx="2644" formatCode="General">
                  <c:v>0.36537670988726401</c:v>
                </c:pt>
                <c:pt idx="2645" formatCode="General">
                  <c:v>0.37224142016679301</c:v>
                </c:pt>
                <c:pt idx="2646" formatCode="General">
                  <c:v>0.37974216151132201</c:v>
                </c:pt>
                <c:pt idx="2647" formatCode="General">
                  <c:v>0.386643047722245</c:v>
                </c:pt>
                <c:pt idx="2648" formatCode="General">
                  <c:v>0.39255333830094002</c:v>
                </c:pt>
                <c:pt idx="2649" formatCode="General">
                  <c:v>0.39749288450144898</c:v>
                </c:pt>
                <c:pt idx="2650" formatCode="General">
                  <c:v>0.40122033038393301</c:v>
                </c:pt>
                <c:pt idx="2651" formatCode="General">
                  <c:v>0.40376623444309501</c:v>
                </c:pt>
                <c:pt idx="2652" formatCode="General">
                  <c:v>0.40531373173437901</c:v>
                </c:pt>
                <c:pt idx="2653" formatCode="General">
                  <c:v>0.40646745571513998</c:v>
                </c:pt>
                <c:pt idx="2654" formatCode="General">
                  <c:v>0.40820453417142899</c:v>
                </c:pt>
                <c:pt idx="2655" formatCode="General">
                  <c:v>0.41066845595420398</c:v>
                </c:pt>
                <c:pt idx="2656" formatCode="General">
                  <c:v>0.41343886184911999</c:v>
                </c:pt>
                <c:pt idx="2657" formatCode="General">
                  <c:v>0.41621805138623702</c:v>
                </c:pt>
                <c:pt idx="2658" formatCode="General">
                  <c:v>0.419190337691422</c:v>
                </c:pt>
                <c:pt idx="2659" formatCode="General">
                  <c:v>0.42199763934255602</c:v>
                </c:pt>
                <c:pt idx="2660" formatCode="General">
                  <c:v>0.42366864043512698</c:v>
                </c:pt>
                <c:pt idx="2661" formatCode="General">
                  <c:v>0.42395709341044902</c:v>
                </c:pt>
                <c:pt idx="2662" formatCode="General">
                  <c:v>0.423186140269736</c:v>
                </c:pt>
                <c:pt idx="2663" formatCode="General">
                  <c:v>0.42196712900991001</c:v>
                </c:pt>
                <c:pt idx="2664" formatCode="General">
                  <c:v>0.42047423573982901</c:v>
                </c:pt>
                <c:pt idx="2665" formatCode="General">
                  <c:v>0.41832782031075599</c:v>
                </c:pt>
                <c:pt idx="2666" formatCode="General">
                  <c:v>0.41493774507647002</c:v>
                </c:pt>
                <c:pt idx="2667" formatCode="General">
                  <c:v>0.41069180536438998</c:v>
                </c:pt>
                <c:pt idx="2668" formatCode="General">
                  <c:v>0.40618147254744602</c:v>
                </c:pt>
                <c:pt idx="2669" formatCode="General">
                  <c:v>0.40107184723149197</c:v>
                </c:pt>
                <c:pt idx="2670" formatCode="General">
                  <c:v>0.39610953249209302</c:v>
                </c:pt>
                <c:pt idx="2671" formatCode="General">
                  <c:v>0.39175572340542603</c:v>
                </c:pt>
                <c:pt idx="2672" formatCode="General">
                  <c:v>0.38743905615166802</c:v>
                </c:pt>
                <c:pt idx="2673" formatCode="General">
                  <c:v>0.38354550742503302</c:v>
                </c:pt>
                <c:pt idx="2674" formatCode="General">
                  <c:v>0.38048295333425403</c:v>
                </c:pt>
                <c:pt idx="2675" formatCode="General">
                  <c:v>0.37799528430415602</c:v>
                </c:pt>
                <c:pt idx="2676" formatCode="General">
                  <c:v>0.37577123095960102</c:v>
                </c:pt>
                <c:pt idx="2677" formatCode="General">
                  <c:v>0.37370833263902498</c:v>
                </c:pt>
                <c:pt idx="2678" formatCode="General">
                  <c:v>0.37203413744451302</c:v>
                </c:pt>
                <c:pt idx="2679" formatCode="General">
                  <c:v>0.371312752277279</c:v>
                </c:pt>
                <c:pt idx="2680" formatCode="General">
                  <c:v>0.37121002531188801</c:v>
                </c:pt>
                <c:pt idx="2681" formatCode="General">
                  <c:v>0.37046447226456902</c:v>
                </c:pt>
                <c:pt idx="2682" formatCode="General">
                  <c:v>0.36918573892268902</c:v>
                </c:pt>
                <c:pt idx="2683" formatCode="General">
                  <c:v>0.368602151613587</c:v>
                </c:pt>
                <c:pt idx="2684" formatCode="General">
                  <c:v>0.368387327812979</c:v>
                </c:pt>
                <c:pt idx="2685" formatCode="General">
                  <c:v>0.36749917450960701</c:v>
                </c:pt>
                <c:pt idx="2686" formatCode="General">
                  <c:v>0.36577045601064101</c:v>
                </c:pt>
                <c:pt idx="2687" formatCode="General">
                  <c:v>0.36348256975940901</c:v>
                </c:pt>
                <c:pt idx="2688" formatCode="General">
                  <c:v>0.36117563193766999</c:v>
                </c:pt>
                <c:pt idx="2689" formatCode="General">
                  <c:v>0.35861260591809502</c:v>
                </c:pt>
                <c:pt idx="2690" formatCode="General">
                  <c:v>0.35512677673706899</c:v>
                </c:pt>
                <c:pt idx="2691" formatCode="General">
                  <c:v>0.35021930258519102</c:v>
                </c:pt>
                <c:pt idx="2692" formatCode="General">
                  <c:v>0.34353354743998399</c:v>
                </c:pt>
                <c:pt idx="2693" formatCode="General">
                  <c:v>0.33418027932941202</c:v>
                </c:pt>
                <c:pt idx="2694" formatCode="General">
                  <c:v>0.32150570413983998</c:v>
                </c:pt>
                <c:pt idx="2695" formatCode="General">
                  <c:v>0.30627715789841697</c:v>
                </c:pt>
                <c:pt idx="2696" formatCode="General">
                  <c:v>0.28933497696715199</c:v>
                </c:pt>
                <c:pt idx="2697" formatCode="General">
                  <c:v>0.271489058019873</c:v>
                </c:pt>
                <c:pt idx="2698" formatCode="General">
                  <c:v>0.25309625561935201</c:v>
                </c:pt>
                <c:pt idx="2699" formatCode="General">
                  <c:v>0.234608262630426</c:v>
                </c:pt>
                <c:pt idx="2700" formatCode="General">
                  <c:v>0.21625391376165901</c:v>
                </c:pt>
                <c:pt idx="2701" formatCode="General">
                  <c:v>0.19765573918479401</c:v>
                </c:pt>
                <c:pt idx="2702" formatCode="General">
                  <c:v>0.17823396645422601</c:v>
                </c:pt>
                <c:pt idx="2703" formatCode="General">
                  <c:v>0.15886597606007899</c:v>
                </c:pt>
                <c:pt idx="2704" formatCode="General">
                  <c:v>0.140560561866411</c:v>
                </c:pt>
                <c:pt idx="2705" formatCode="General">
                  <c:v>0.123138007738988</c:v>
                </c:pt>
                <c:pt idx="2706" formatCode="General">
                  <c:v>0.107488914346827</c:v>
                </c:pt>
                <c:pt idx="2707" formatCode="General">
                  <c:v>9.3960970433255797E-2</c:v>
                </c:pt>
                <c:pt idx="2708" formatCode="General">
                  <c:v>8.1909467864257901E-2</c:v>
                </c:pt>
                <c:pt idx="2709" formatCode="General">
                  <c:v>7.1103566026105E-2</c:v>
                </c:pt>
                <c:pt idx="2710" formatCode="General">
                  <c:v>6.1422370412758998E-2</c:v>
                </c:pt>
                <c:pt idx="2711" formatCode="General">
                  <c:v>5.3534496135672398E-2</c:v>
                </c:pt>
                <c:pt idx="2712" formatCode="General">
                  <c:v>4.8100479961244197E-2</c:v>
                </c:pt>
                <c:pt idx="2713" formatCode="General">
                  <c:v>4.4661351320161198E-2</c:v>
                </c:pt>
                <c:pt idx="2714" formatCode="General">
                  <c:v>4.3202695046851397E-2</c:v>
                </c:pt>
                <c:pt idx="2715" formatCode="General">
                  <c:v>4.2613430185098097E-2</c:v>
                </c:pt>
                <c:pt idx="2716" formatCode="General">
                  <c:v>4.2979366101908598E-2</c:v>
                </c:pt>
                <c:pt idx="2717" formatCode="General">
                  <c:v>4.4653851450185703E-2</c:v>
                </c:pt>
                <c:pt idx="2718" formatCode="General">
                  <c:v>4.6090795571654297E-2</c:v>
                </c:pt>
                <c:pt idx="2719" formatCode="General">
                  <c:v>4.7216574208736303E-2</c:v>
                </c:pt>
                <c:pt idx="2720" formatCode="General">
                  <c:v>4.7914436013822503E-2</c:v>
                </c:pt>
                <c:pt idx="2721" formatCode="General">
                  <c:v>4.78331324527159E-2</c:v>
                </c:pt>
                <c:pt idx="2722" formatCode="General">
                  <c:v>4.7264149901264103E-2</c:v>
                </c:pt>
                <c:pt idx="2723" formatCode="General">
                  <c:v>4.64022828329353E-2</c:v>
                </c:pt>
                <c:pt idx="2724" formatCode="General">
                  <c:v>4.5900223562451103E-2</c:v>
                </c:pt>
                <c:pt idx="2725" formatCode="General">
                  <c:v>4.5846062415496797E-2</c:v>
                </c:pt>
                <c:pt idx="2726" formatCode="General">
                  <c:v>4.5764864509805103E-2</c:v>
                </c:pt>
                <c:pt idx="2727" formatCode="General">
                  <c:v>4.5372690935241197E-2</c:v>
                </c:pt>
                <c:pt idx="2728" formatCode="General">
                  <c:v>4.4263406564280502E-2</c:v>
                </c:pt>
                <c:pt idx="2729" formatCode="General">
                  <c:v>4.1518177461175101E-2</c:v>
                </c:pt>
                <c:pt idx="2730" formatCode="General">
                  <c:v>3.5740313548521002E-2</c:v>
                </c:pt>
                <c:pt idx="2731" formatCode="General">
                  <c:v>2.6520912092381201E-2</c:v>
                </c:pt>
                <c:pt idx="2732" formatCode="General">
                  <c:v>1.49159015219383E-2</c:v>
                </c:pt>
                <c:pt idx="2733" formatCode="General">
                  <c:v>2.20394765505405E-3</c:v>
                </c:pt>
                <c:pt idx="2734" formatCode="General">
                  <c:v>-1.0947556305362699E-2</c:v>
                </c:pt>
                <c:pt idx="2735" formatCode="General">
                  <c:v>-2.38371973076115E-2</c:v>
                </c:pt>
                <c:pt idx="2736" formatCode="General">
                  <c:v>-3.58771500558282E-2</c:v>
                </c:pt>
                <c:pt idx="2737" formatCode="General">
                  <c:v>-4.6733547997128103E-2</c:v>
                </c:pt>
                <c:pt idx="2738" formatCode="General">
                  <c:v>-5.7155546139742198E-2</c:v>
                </c:pt>
                <c:pt idx="2739" formatCode="General">
                  <c:v>-6.8893528735644194E-2</c:v>
                </c:pt>
                <c:pt idx="2740" formatCode="General">
                  <c:v>-8.2373756319427699E-2</c:v>
                </c:pt>
                <c:pt idx="2741" formatCode="General">
                  <c:v>-9.7586731895035E-2</c:v>
                </c:pt>
                <c:pt idx="2742" formatCode="General">
                  <c:v>-0.114376884379617</c:v>
                </c:pt>
                <c:pt idx="2743" formatCode="General">
                  <c:v>-0.13128706755755401</c:v>
                </c:pt>
                <c:pt idx="2744" formatCode="General">
                  <c:v>-0.14728853076102799</c:v>
                </c:pt>
                <c:pt idx="2745" formatCode="General">
                  <c:v>-0.16252834508517</c:v>
                </c:pt>
                <c:pt idx="2746" formatCode="General">
                  <c:v>-0.17722816062949701</c:v>
                </c:pt>
                <c:pt idx="2747" formatCode="General">
                  <c:v>-0.191763712828596</c:v>
                </c:pt>
                <c:pt idx="2748" formatCode="General">
                  <c:v>-0.20625042369397001</c:v>
                </c:pt>
                <c:pt idx="2749" formatCode="General">
                  <c:v>-0.21967052214903901</c:v>
                </c:pt>
                <c:pt idx="2750" formatCode="General">
                  <c:v>-0.23170748620801901</c:v>
                </c:pt>
                <c:pt idx="2751" formatCode="General">
                  <c:v>-0.24251999223308801</c:v>
                </c:pt>
                <c:pt idx="2752" formatCode="General">
                  <c:v>-0.25217060352640303</c:v>
                </c:pt>
                <c:pt idx="2753" formatCode="General">
                  <c:v>-0.26145184936442301</c:v>
                </c:pt>
                <c:pt idx="2754" formatCode="General">
                  <c:v>-0.27043207696018601</c:v>
                </c:pt>
                <c:pt idx="2755" formatCode="General">
                  <c:v>-0.27849568135702801</c:v>
                </c:pt>
                <c:pt idx="2756" formatCode="General">
                  <c:v>-0.28499847342338902</c:v>
                </c:pt>
                <c:pt idx="2757" formatCode="General">
                  <c:v>-0.29034065224010402</c:v>
                </c:pt>
                <c:pt idx="2758" formatCode="General">
                  <c:v>-0.29604489343365198</c:v>
                </c:pt>
                <c:pt idx="2759" formatCode="General">
                  <c:v>-0.30279604413684102</c:v>
                </c:pt>
                <c:pt idx="2760" formatCode="General">
                  <c:v>-0.31009868481486502</c:v>
                </c:pt>
                <c:pt idx="2761" formatCode="General">
                  <c:v>-0.31674980102023098</c:v>
                </c:pt>
                <c:pt idx="2762" formatCode="General">
                  <c:v>-0.322342590915213</c:v>
                </c:pt>
                <c:pt idx="2763" formatCode="General">
                  <c:v>-0.32852593936263103</c:v>
                </c:pt>
                <c:pt idx="2764" formatCode="General">
                  <c:v>-0.33592516930956801</c:v>
                </c:pt>
                <c:pt idx="2765" formatCode="General">
                  <c:v>-0.34332201863291001</c:v>
                </c:pt>
                <c:pt idx="2766" formatCode="General">
                  <c:v>-0.34988821865094599</c:v>
                </c:pt>
                <c:pt idx="2767" formatCode="General">
                  <c:v>-0.35606033555058902</c:v>
                </c:pt>
                <c:pt idx="2768" formatCode="General">
                  <c:v>-0.36213187636730698</c:v>
                </c:pt>
                <c:pt idx="2769" formatCode="General">
                  <c:v>-0.36732147079767502</c:v>
                </c:pt>
                <c:pt idx="2770" formatCode="General">
                  <c:v>-0.37134315259308598</c:v>
                </c:pt>
                <c:pt idx="2771" formatCode="General">
                  <c:v>-0.37528203477632399</c:v>
                </c:pt>
                <c:pt idx="2772" formatCode="General">
                  <c:v>-0.37989662245363698</c:v>
                </c:pt>
                <c:pt idx="2773" formatCode="General">
                  <c:v>-0.38499197705496202</c:v>
                </c:pt>
                <c:pt idx="2774" formatCode="General">
                  <c:v>-0.390668867947432</c:v>
                </c:pt>
                <c:pt idx="2775" formatCode="General">
                  <c:v>-0.39652837423351101</c:v>
                </c:pt>
                <c:pt idx="2776" formatCode="General">
                  <c:v>-0.40154620220412302</c:v>
                </c:pt>
                <c:pt idx="2777" formatCode="General">
                  <c:v>-0.405684138700181</c:v>
                </c:pt>
                <c:pt idx="2778" formatCode="General">
                  <c:v>-0.40923628451752703</c:v>
                </c:pt>
                <c:pt idx="2779" formatCode="General">
                  <c:v>-0.41213646951689697</c:v>
                </c:pt>
                <c:pt idx="2780" formatCode="General">
                  <c:v>-0.41513689124221798</c:v>
                </c:pt>
                <c:pt idx="2781" formatCode="General">
                  <c:v>-0.41831687817207902</c:v>
                </c:pt>
                <c:pt idx="2782" formatCode="General">
                  <c:v>-0.42063242160102499</c:v>
                </c:pt>
                <c:pt idx="2783" formatCode="General">
                  <c:v>-0.42188989091900397</c:v>
                </c:pt>
                <c:pt idx="2784" formatCode="General">
                  <c:v>-0.42245819153210101</c:v>
                </c:pt>
                <c:pt idx="2785" formatCode="General">
                  <c:v>-0.423404714263106</c:v>
                </c:pt>
                <c:pt idx="2786" formatCode="General">
                  <c:v>-0.42570100884293599</c:v>
                </c:pt>
                <c:pt idx="2787" formatCode="General">
                  <c:v>-0.42982575243587201</c:v>
                </c:pt>
                <c:pt idx="2788" formatCode="General">
                  <c:v>-0.436429389666602</c:v>
                </c:pt>
                <c:pt idx="2789" formatCode="General">
                  <c:v>-0.44429806651627202</c:v>
                </c:pt>
                <c:pt idx="2790" formatCode="General">
                  <c:v>-0.45159648475057901</c:v>
                </c:pt>
                <c:pt idx="2791" formatCode="General">
                  <c:v>-0.45773180780582001</c:v>
                </c:pt>
                <c:pt idx="2792" formatCode="General">
                  <c:v>-0.461620716888197</c:v>
                </c:pt>
                <c:pt idx="2793" formatCode="General">
                  <c:v>-0.46270915389554301</c:v>
                </c:pt>
                <c:pt idx="2794" formatCode="General">
                  <c:v>-0.46132554132138298</c:v>
                </c:pt>
                <c:pt idx="2795" formatCode="General">
                  <c:v>-0.45748311405741499</c:v>
                </c:pt>
                <c:pt idx="2796" formatCode="General">
                  <c:v>-0.45140260056186599</c:v>
                </c:pt>
                <c:pt idx="2797" formatCode="General">
                  <c:v>-0.44346768173703399</c:v>
                </c:pt>
                <c:pt idx="2798" formatCode="General">
                  <c:v>-0.43385509093475499</c:v>
                </c:pt>
                <c:pt idx="2799" formatCode="General">
                  <c:v>-0.42406170561698298</c:v>
                </c:pt>
                <c:pt idx="2800" formatCode="General">
                  <c:v>-0.41535109523303099</c:v>
                </c:pt>
                <c:pt idx="2801" formatCode="General">
                  <c:v>-0.40741401738050598</c:v>
                </c:pt>
                <c:pt idx="2802" formatCode="General">
                  <c:v>-0.40022034145782098</c:v>
                </c:pt>
                <c:pt idx="2803" formatCode="General">
                  <c:v>-0.39418934372381298</c:v>
                </c:pt>
                <c:pt idx="2804" formatCode="General">
                  <c:v>-0.390121195518222</c:v>
                </c:pt>
                <c:pt idx="2805" formatCode="General">
                  <c:v>-0.38734060666905901</c:v>
                </c:pt>
                <c:pt idx="2806" formatCode="General">
                  <c:v>-0.384391008664761</c:v>
                </c:pt>
                <c:pt idx="2807" formatCode="General">
                  <c:v>-0.38100068928217601</c:v>
                </c:pt>
                <c:pt idx="2808" formatCode="General">
                  <c:v>-0.37751763319431703</c:v>
                </c:pt>
                <c:pt idx="2809" formatCode="General">
                  <c:v>-0.37458494286359001</c:v>
                </c:pt>
                <c:pt idx="2810" formatCode="General">
                  <c:v>-0.37159235622877002</c:v>
                </c:pt>
                <c:pt idx="2811" formatCode="General">
                  <c:v>-0.36744944186114098</c:v>
                </c:pt>
                <c:pt idx="2812" formatCode="General">
                  <c:v>-0.36224585947882099</c:v>
                </c:pt>
                <c:pt idx="2813" formatCode="General">
                  <c:v>-0.35665716224835697</c:v>
                </c:pt>
                <c:pt idx="2814" formatCode="General">
                  <c:v>-0.351189471491691</c:v>
                </c:pt>
                <c:pt idx="2815" formatCode="General">
                  <c:v>-0.34597833853591298</c:v>
                </c:pt>
                <c:pt idx="2816" formatCode="General">
                  <c:v>-0.34066363484018902</c:v>
                </c:pt>
                <c:pt idx="2817" formatCode="General">
                  <c:v>-0.33476964297194001</c:v>
                </c:pt>
                <c:pt idx="2818" formatCode="General">
                  <c:v>-0.32850520255325999</c:v>
                </c:pt>
                <c:pt idx="2819" formatCode="General">
                  <c:v>-0.32174247716093402</c:v>
                </c:pt>
                <c:pt idx="2820" formatCode="General">
                  <c:v>-0.31481279141664897</c:v>
                </c:pt>
                <c:pt idx="2821" formatCode="General">
                  <c:v>-0.308597214117246</c:v>
                </c:pt>
                <c:pt idx="2822" formatCode="General">
                  <c:v>-0.30349304662868398</c:v>
                </c:pt>
                <c:pt idx="2823" formatCode="General">
                  <c:v>-0.29943547599506698</c:v>
                </c:pt>
                <c:pt idx="2824" formatCode="General">
                  <c:v>-0.29611118920860602</c:v>
                </c:pt>
                <c:pt idx="2825" formatCode="General">
                  <c:v>-0.29334881408035202</c:v>
                </c:pt>
                <c:pt idx="2826" formatCode="General">
                  <c:v>-0.290813300893842</c:v>
                </c:pt>
                <c:pt idx="2827" formatCode="General">
                  <c:v>-0.28847368721661398</c:v>
                </c:pt>
                <c:pt idx="2828" formatCode="General">
                  <c:v>-0.28660685834286098</c:v>
                </c:pt>
                <c:pt idx="2829" formatCode="General">
                  <c:v>-0.28482514393389802</c:v>
                </c:pt>
                <c:pt idx="2830" formatCode="General">
                  <c:v>-0.28237357649217698</c:v>
                </c:pt>
                <c:pt idx="2831" formatCode="General">
                  <c:v>-0.27916951071081902</c:v>
                </c:pt>
                <c:pt idx="2832" formatCode="General">
                  <c:v>-0.27545016185580101</c:v>
                </c:pt>
                <c:pt idx="2833" formatCode="General">
                  <c:v>-0.27089681894495699</c:v>
                </c:pt>
                <c:pt idx="2834" formatCode="General">
                  <c:v>-0.26583267942890898</c:v>
                </c:pt>
                <c:pt idx="2835" formatCode="General">
                  <c:v>-0.26052399947333399</c:v>
                </c:pt>
                <c:pt idx="2836" formatCode="General">
                  <c:v>-0.25438101960357101</c:v>
                </c:pt>
                <c:pt idx="2837" formatCode="General">
                  <c:v>-0.24738587004595999</c:v>
                </c:pt>
                <c:pt idx="2838" formatCode="General">
                  <c:v>-0.240786392748054</c:v>
                </c:pt>
                <c:pt idx="2839" formatCode="General">
                  <c:v>-0.23559303623446601</c:v>
                </c:pt>
                <c:pt idx="2840" formatCode="General">
                  <c:v>-0.23111754380987301</c:v>
                </c:pt>
                <c:pt idx="2841" formatCode="General">
                  <c:v>-0.22546113551236399</c:v>
                </c:pt>
                <c:pt idx="2842" formatCode="General">
                  <c:v>-0.217556294714642</c:v>
                </c:pt>
                <c:pt idx="2843" formatCode="General">
                  <c:v>-0.20810366454312601</c:v>
                </c:pt>
                <c:pt idx="2844" formatCode="General">
                  <c:v>-0.19795593441936199</c:v>
                </c:pt>
                <c:pt idx="2845" formatCode="General">
                  <c:v>-0.187810440933454</c:v>
                </c:pt>
                <c:pt idx="2846" formatCode="General">
                  <c:v>-0.17820378780172499</c:v>
                </c:pt>
                <c:pt idx="2847" formatCode="General">
                  <c:v>-0.16872355828657701</c:v>
                </c:pt>
                <c:pt idx="2848" formatCode="General">
                  <c:v>-0.158463755942646</c:v>
                </c:pt>
                <c:pt idx="2849" formatCode="General">
                  <c:v>-0.14781169366942501</c:v>
                </c:pt>
                <c:pt idx="2850" formatCode="General">
                  <c:v>-0.137515293052832</c:v>
                </c:pt>
                <c:pt idx="2851" formatCode="General">
                  <c:v>-0.12762899004237099</c:v>
                </c:pt>
                <c:pt idx="2852" formatCode="General">
                  <c:v>-0.117776188718409</c:v>
                </c:pt>
                <c:pt idx="2853" formatCode="General">
                  <c:v>-0.10793820389240601</c:v>
                </c:pt>
                <c:pt idx="2854" formatCode="General">
                  <c:v>-9.8917779225136004E-2</c:v>
                </c:pt>
                <c:pt idx="2855" formatCode="General">
                  <c:v>-9.1522637145059302E-2</c:v>
                </c:pt>
                <c:pt idx="2856" formatCode="General">
                  <c:v>-8.6308438290754796E-2</c:v>
                </c:pt>
                <c:pt idx="2857" formatCode="General">
                  <c:v>-8.2991431237619401E-2</c:v>
                </c:pt>
                <c:pt idx="2858" formatCode="General">
                  <c:v>-8.0543470406915493E-2</c:v>
                </c:pt>
                <c:pt idx="2859" formatCode="General">
                  <c:v>-7.83367913245238E-2</c:v>
                </c:pt>
                <c:pt idx="2860" formatCode="General">
                  <c:v>-7.6237714107426593E-2</c:v>
                </c:pt>
                <c:pt idx="2861" formatCode="General">
                  <c:v>-7.4028143726107901E-2</c:v>
                </c:pt>
                <c:pt idx="2862" formatCode="General">
                  <c:v>-7.0649024956113401E-2</c:v>
                </c:pt>
                <c:pt idx="2863" formatCode="General">
                  <c:v>-6.5426044371237294E-2</c:v>
                </c:pt>
                <c:pt idx="2864" formatCode="General">
                  <c:v>-5.9761827501555002E-2</c:v>
                </c:pt>
                <c:pt idx="2865" formatCode="General">
                  <c:v>-5.4670190068751699E-2</c:v>
                </c:pt>
                <c:pt idx="2866" formatCode="General">
                  <c:v>-4.9695345390753702E-2</c:v>
                </c:pt>
                <c:pt idx="2867" formatCode="General">
                  <c:v>-4.4077223745589998E-2</c:v>
                </c:pt>
                <c:pt idx="2868" formatCode="General">
                  <c:v>-3.7936201347032801E-2</c:v>
                </c:pt>
                <c:pt idx="2869" formatCode="General">
                  <c:v>-3.1342219393437003E-2</c:v>
                </c:pt>
                <c:pt idx="2870" formatCode="General">
                  <c:v>-2.4107276033468201E-2</c:v>
                </c:pt>
                <c:pt idx="2871" formatCode="General">
                  <c:v>-1.7701576904217399E-2</c:v>
                </c:pt>
                <c:pt idx="2872" formatCode="General">
                  <c:v>-1.27332326463396E-2</c:v>
                </c:pt>
                <c:pt idx="2873" formatCode="General">
                  <c:v>-8.0247470233421898E-3</c:v>
                </c:pt>
                <c:pt idx="2874" formatCode="General">
                  <c:v>-1.9595741975713902E-3</c:v>
                </c:pt>
                <c:pt idx="2875" formatCode="General">
                  <c:v>6.4973268185216197E-3</c:v>
                </c:pt>
                <c:pt idx="2876" formatCode="General">
                  <c:v>1.63089609311712E-2</c:v>
                </c:pt>
                <c:pt idx="2877" formatCode="General">
                  <c:v>2.4828495363741501E-2</c:v>
                </c:pt>
                <c:pt idx="2878" formatCode="General">
                  <c:v>3.1370019410022702E-2</c:v>
                </c:pt>
                <c:pt idx="2879" formatCode="General">
                  <c:v>3.7503193602197803E-2</c:v>
                </c:pt>
                <c:pt idx="2880" formatCode="General">
                  <c:v>4.3819428875220598E-2</c:v>
                </c:pt>
                <c:pt idx="2881" formatCode="General">
                  <c:v>5.1420261927424799E-2</c:v>
                </c:pt>
                <c:pt idx="2882" formatCode="General">
                  <c:v>6.0614146255385297E-2</c:v>
                </c:pt>
                <c:pt idx="2883" formatCode="General">
                  <c:v>7.0092103992083807E-2</c:v>
                </c:pt>
                <c:pt idx="2884" formatCode="General">
                  <c:v>8.0629911276544605E-2</c:v>
                </c:pt>
                <c:pt idx="2885" formatCode="General">
                  <c:v>9.3058410212833301E-2</c:v>
                </c:pt>
                <c:pt idx="2886" formatCode="General">
                  <c:v>0.105359556574883</c:v>
                </c:pt>
                <c:pt idx="2887" formatCode="General">
                  <c:v>0.115092605336821</c:v>
                </c:pt>
                <c:pt idx="2888" formatCode="General">
                  <c:v>0.12274431547114301</c:v>
                </c:pt>
                <c:pt idx="2889" formatCode="General">
                  <c:v>0.12985759262468899</c:v>
                </c:pt>
                <c:pt idx="2890" formatCode="General">
                  <c:v>0.136874149666904</c:v>
                </c:pt>
                <c:pt idx="2891" formatCode="General">
                  <c:v>0.14429019945598501</c:v>
                </c:pt>
                <c:pt idx="2892" formatCode="General">
                  <c:v>0.15233784174632101</c:v>
                </c:pt>
                <c:pt idx="2893" formatCode="General">
                  <c:v>0.15993633511918001</c:v>
                </c:pt>
                <c:pt idx="2894" formatCode="General">
                  <c:v>0.16718489225431901</c:v>
                </c:pt>
                <c:pt idx="2895" formatCode="General">
                  <c:v>0.175848723320911</c:v>
                </c:pt>
                <c:pt idx="2896" formatCode="General">
                  <c:v>0.18582663285821799</c:v>
                </c:pt>
                <c:pt idx="2897" formatCode="General">
                  <c:v>0.19631698652895399</c:v>
                </c:pt>
                <c:pt idx="2898" formatCode="General">
                  <c:v>0.20696830864938101</c:v>
                </c:pt>
                <c:pt idx="2899" formatCode="General">
                  <c:v>0.21761513740874699</c:v>
                </c:pt>
                <c:pt idx="2900" formatCode="General">
                  <c:v>0.22889920141307499</c:v>
                </c:pt>
                <c:pt idx="2901" formatCode="General">
                  <c:v>0.24117894681485</c:v>
                </c:pt>
                <c:pt idx="2902" formatCode="General">
                  <c:v>0.254631391153054</c:v>
                </c:pt>
                <c:pt idx="2903" formatCode="General">
                  <c:v>0.26892638981982198</c:v>
                </c:pt>
                <c:pt idx="2904" formatCode="General">
                  <c:v>0.282886438113504</c:v>
                </c:pt>
                <c:pt idx="2905" formatCode="General">
                  <c:v>0.29594634899040601</c:v>
                </c:pt>
                <c:pt idx="2906" formatCode="General">
                  <c:v>0.30761860398965302</c:v>
                </c:pt>
                <c:pt idx="2907" formatCode="General">
                  <c:v>0.31755171284454697</c:v>
                </c:pt>
                <c:pt idx="2908" formatCode="General">
                  <c:v>0.32655535567677202</c:v>
                </c:pt>
                <c:pt idx="2909" formatCode="General">
                  <c:v>0.33512258932968297</c:v>
                </c:pt>
                <c:pt idx="2910" formatCode="General">
                  <c:v>0.342856134683588</c:v>
                </c:pt>
                <c:pt idx="2911" formatCode="General">
                  <c:v>0.34890462450734899</c:v>
                </c:pt>
                <c:pt idx="2912" formatCode="General">
                  <c:v>0.35296036149957999</c:v>
                </c:pt>
                <c:pt idx="2913" formatCode="General">
                  <c:v>0.355406505814641</c:v>
                </c:pt>
                <c:pt idx="2914" formatCode="General">
                  <c:v>0.35610687095455801</c:v>
                </c:pt>
                <c:pt idx="2915" formatCode="General">
                  <c:v>0.35585894301195597</c:v>
                </c:pt>
                <c:pt idx="2916" formatCode="General">
                  <c:v>0.35601836360728301</c:v>
                </c:pt>
                <c:pt idx="2917" formatCode="General">
                  <c:v>0.35683081941907702</c:v>
                </c:pt>
                <c:pt idx="2918" formatCode="General">
                  <c:v>0.35912051311842302</c:v>
                </c:pt>
                <c:pt idx="2919" formatCode="General">
                  <c:v>0.36398326456308</c:v>
                </c:pt>
                <c:pt idx="2920" formatCode="General">
                  <c:v>0.37088233605944898</c:v>
                </c:pt>
                <c:pt idx="2921" formatCode="General">
                  <c:v>0.37926657284514498</c:v>
                </c:pt>
                <c:pt idx="2922" formatCode="General">
                  <c:v>0.38880974356993497</c:v>
                </c:pt>
                <c:pt idx="2923" formatCode="General">
                  <c:v>0.399212337618921</c:v>
                </c:pt>
                <c:pt idx="2924" formatCode="General">
                  <c:v>0.41084581552400201</c:v>
                </c:pt>
                <c:pt idx="2925" formatCode="General">
                  <c:v>0.42319347711004901</c:v>
                </c:pt>
                <c:pt idx="2926" formatCode="General">
                  <c:v>0.43500754576724399</c:v>
                </c:pt>
                <c:pt idx="2927" formatCode="General">
                  <c:v>0.44559995204570402</c:v>
                </c:pt>
                <c:pt idx="2928" formatCode="General">
                  <c:v>0.454997644549818</c:v>
                </c:pt>
                <c:pt idx="2929" formatCode="General">
                  <c:v>0.46325512777468802</c:v>
                </c:pt>
                <c:pt idx="2930" formatCode="General">
                  <c:v>0.470265553841415</c:v>
                </c:pt>
                <c:pt idx="2931" formatCode="General">
                  <c:v>0.47592367244243799</c:v>
                </c:pt>
                <c:pt idx="2932" formatCode="General">
                  <c:v>0.48073077401346198</c:v>
                </c:pt>
                <c:pt idx="2933" formatCode="General">
                  <c:v>0.48464369433590698</c:v>
                </c:pt>
                <c:pt idx="2934" formatCode="General">
                  <c:v>0.48636372742397099</c:v>
                </c:pt>
                <c:pt idx="2935" formatCode="General">
                  <c:v>0.48649544931208999</c:v>
                </c:pt>
                <c:pt idx="2936" formatCode="General">
                  <c:v>0.486021340901448</c:v>
                </c:pt>
                <c:pt idx="2937" formatCode="General">
                  <c:v>0.48370811116623003</c:v>
                </c:pt>
                <c:pt idx="2938" formatCode="General">
                  <c:v>0.47816874620660599</c:v>
                </c:pt>
                <c:pt idx="2939" formatCode="General">
                  <c:v>0.46889647370606002</c:v>
                </c:pt>
                <c:pt idx="2940" formatCode="General">
                  <c:v>0.45594271196305403</c:v>
                </c:pt>
                <c:pt idx="2941" formatCode="General">
                  <c:v>0.44062792761231701</c:v>
                </c:pt>
                <c:pt idx="2942" formatCode="General">
                  <c:v>0.42524660640439799</c:v>
                </c:pt>
                <c:pt idx="2943" formatCode="General">
                  <c:v>0.41131385378512297</c:v>
                </c:pt>
                <c:pt idx="2944" formatCode="General">
                  <c:v>0.39921176157705701</c:v>
                </c:pt>
                <c:pt idx="2945" formatCode="General">
                  <c:v>0.38853842141054601</c:v>
                </c:pt>
                <c:pt idx="2946" formatCode="General">
                  <c:v>0.37909255928617802</c:v>
                </c:pt>
                <c:pt idx="2947" formatCode="General">
                  <c:v>0.37187979260276699</c:v>
                </c:pt>
                <c:pt idx="2948" formatCode="General">
                  <c:v>0.36727978022286101</c:v>
                </c:pt>
                <c:pt idx="2949" formatCode="General">
                  <c:v>0.36566222523285402</c:v>
                </c:pt>
                <c:pt idx="2950" formatCode="General">
                  <c:v>0.36757098640353703</c:v>
                </c:pt>
                <c:pt idx="2951" formatCode="General">
                  <c:v>0.37175583225941999</c:v>
                </c:pt>
                <c:pt idx="2952" formatCode="General">
                  <c:v>0.37618099531482602</c:v>
                </c:pt>
                <c:pt idx="2953" formatCode="General">
                  <c:v>0.38087130584247098</c:v>
                </c:pt>
                <c:pt idx="2954" formatCode="General">
                  <c:v>0.38632546195892098</c:v>
                </c:pt>
                <c:pt idx="2955" formatCode="General">
                  <c:v>0.39173306747958803</c:v>
                </c:pt>
                <c:pt idx="2956" formatCode="General">
                  <c:v>0.396398237621719</c:v>
                </c:pt>
                <c:pt idx="2957" formatCode="General">
                  <c:v>0.39994448914589997</c:v>
                </c:pt>
                <c:pt idx="2958" formatCode="General">
                  <c:v>0.40307148809833199</c:v>
                </c:pt>
                <c:pt idx="2959" formatCode="General">
                  <c:v>0.40624212123620201</c:v>
                </c:pt>
                <c:pt idx="2960" formatCode="General">
                  <c:v>0.40837655510681897</c:v>
                </c:pt>
                <c:pt idx="2961" formatCode="General">
                  <c:v>0.40899658425996599</c:v>
                </c:pt>
                <c:pt idx="2962" formatCode="General">
                  <c:v>0.40782053988676598</c:v>
                </c:pt>
                <c:pt idx="2963" formatCode="General">
                  <c:v>0.404029769625456</c:v>
                </c:pt>
                <c:pt idx="2964" formatCode="General">
                  <c:v>0.39773332413273599</c:v>
                </c:pt>
                <c:pt idx="2965" formatCode="General">
                  <c:v>0.38900661474536202</c:v>
                </c:pt>
                <c:pt idx="2966" formatCode="General">
                  <c:v>0.37812329246811899</c:v>
                </c:pt>
                <c:pt idx="2967" formatCode="General">
                  <c:v>0.36592042244949302</c:v>
                </c:pt>
                <c:pt idx="2968" formatCode="General">
                  <c:v>0.35275588687642401</c:v>
                </c:pt>
                <c:pt idx="2969" formatCode="General">
                  <c:v>0.33915442013446501</c:v>
                </c:pt>
                <c:pt idx="2970" formatCode="General">
                  <c:v>0.326235286484022</c:v>
                </c:pt>
                <c:pt idx="2971" formatCode="General">
                  <c:v>0.31495695894544201</c:v>
                </c:pt>
                <c:pt idx="2972" formatCode="General">
                  <c:v>0.30621361080979398</c:v>
                </c:pt>
                <c:pt idx="2973" formatCode="General">
                  <c:v>0.300023453424479</c:v>
                </c:pt>
                <c:pt idx="2974" formatCode="General">
                  <c:v>0.296326999384736</c:v>
                </c:pt>
                <c:pt idx="2975" formatCode="General">
                  <c:v>0.29447403439911701</c:v>
                </c:pt>
                <c:pt idx="2976" formatCode="General">
                  <c:v>0.29254868055789401</c:v>
                </c:pt>
                <c:pt idx="2977" formatCode="General">
                  <c:v>0.28906167199548599</c:v>
                </c:pt>
                <c:pt idx="2978" formatCode="General">
                  <c:v>0.28333622286153898</c:v>
                </c:pt>
                <c:pt idx="2979" formatCode="General">
                  <c:v>0.27529804624687099</c:v>
                </c:pt>
                <c:pt idx="2980" formatCode="General">
                  <c:v>0.26562935887885802</c:v>
                </c:pt>
                <c:pt idx="2981" formatCode="General">
                  <c:v>0.25495090197180598</c:v>
                </c:pt>
                <c:pt idx="2982" formatCode="General">
                  <c:v>0.24335914919724999</c:v>
                </c:pt>
                <c:pt idx="2983" formatCode="General">
                  <c:v>0.23108778837176</c:v>
                </c:pt>
                <c:pt idx="2984" formatCode="General">
                  <c:v>0.21859645000778299</c:v>
                </c:pt>
                <c:pt idx="2985" formatCode="General">
                  <c:v>0.20600448909084501</c:v>
                </c:pt>
                <c:pt idx="2986" formatCode="General">
                  <c:v>0.19298456642442099</c:v>
                </c:pt>
                <c:pt idx="2987" formatCode="General">
                  <c:v>0.179433817451192</c:v>
                </c:pt>
                <c:pt idx="2988" formatCode="General">
                  <c:v>0.16583746350996001</c:v>
                </c:pt>
                <c:pt idx="2989" formatCode="General">
                  <c:v>0.15276068343712099</c:v>
                </c:pt>
                <c:pt idx="2990" formatCode="General">
                  <c:v>0.14133422899640499</c:v>
                </c:pt>
                <c:pt idx="2991" formatCode="General">
                  <c:v>0.13159091747897</c:v>
                </c:pt>
                <c:pt idx="2992" formatCode="General">
                  <c:v>0.12140932118724899</c:v>
                </c:pt>
                <c:pt idx="2993" formatCode="General">
                  <c:v>0.10902134224473201</c:v>
                </c:pt>
                <c:pt idx="2994" formatCode="General">
                  <c:v>9.3880962407281499E-2</c:v>
                </c:pt>
                <c:pt idx="2995" formatCode="General">
                  <c:v>7.7452465323578995E-2</c:v>
                </c:pt>
                <c:pt idx="2996" formatCode="General">
                  <c:v>6.2108849154957499E-2</c:v>
                </c:pt>
                <c:pt idx="2997" formatCode="General">
                  <c:v>4.8867061956742702E-2</c:v>
                </c:pt>
                <c:pt idx="2998" formatCode="General">
                  <c:v>3.7725458141888199E-2</c:v>
                </c:pt>
                <c:pt idx="2999" formatCode="General">
                  <c:v>2.8957383431313401E-2</c:v>
                </c:pt>
                <c:pt idx="3000" formatCode="General">
                  <c:v>2.27293317334539E-2</c:v>
                </c:pt>
                <c:pt idx="3001" formatCode="General">
                  <c:v>1.92005608706757E-2</c:v>
                </c:pt>
                <c:pt idx="3002" formatCode="General">
                  <c:v>1.8128590841583098E-2</c:v>
                </c:pt>
                <c:pt idx="3003" formatCode="General">
                  <c:v>1.9389447675207502E-2</c:v>
                </c:pt>
                <c:pt idx="3004" formatCode="General">
                  <c:v>2.12769928701315E-2</c:v>
                </c:pt>
                <c:pt idx="3005" formatCode="General">
                  <c:v>2.14586552787649E-2</c:v>
                </c:pt>
                <c:pt idx="3006" formatCode="General">
                  <c:v>2.0009476044129101E-2</c:v>
                </c:pt>
                <c:pt idx="3007" formatCode="General">
                  <c:v>1.7979433369033002E-2</c:v>
                </c:pt>
                <c:pt idx="3008" formatCode="General">
                  <c:v>1.5608140457867299E-2</c:v>
                </c:pt>
                <c:pt idx="3009" formatCode="General">
                  <c:v>1.3080494941649E-2</c:v>
                </c:pt>
                <c:pt idx="3010" formatCode="General">
                  <c:v>1.12764893195034E-2</c:v>
                </c:pt>
                <c:pt idx="3011" formatCode="General">
                  <c:v>1.02885303929701E-2</c:v>
                </c:pt>
                <c:pt idx="3012" formatCode="General">
                  <c:v>9.8585690248391804E-3</c:v>
                </c:pt>
                <c:pt idx="3013" formatCode="General">
                  <c:v>9.9123060104533596E-3</c:v>
                </c:pt>
                <c:pt idx="3014" formatCode="General">
                  <c:v>9.7400307791674409E-3</c:v>
                </c:pt>
                <c:pt idx="3015" formatCode="General">
                  <c:v>8.32274858988649E-3</c:v>
                </c:pt>
                <c:pt idx="3016" formatCode="General">
                  <c:v>5.0460513489141703E-3</c:v>
                </c:pt>
                <c:pt idx="3017">
                  <c:v>3.1827904750290697E-5</c:v>
                </c:pt>
                <c:pt idx="3018" formatCode="General">
                  <c:v>-6.4318525003745804E-3</c:v>
                </c:pt>
                <c:pt idx="3019" formatCode="General">
                  <c:v>-1.4028378321958501E-2</c:v>
                </c:pt>
                <c:pt idx="3020" formatCode="General">
                  <c:v>-2.2685832339656299E-2</c:v>
                </c:pt>
                <c:pt idx="3021" formatCode="General">
                  <c:v>-3.3119786547374498E-2</c:v>
                </c:pt>
                <c:pt idx="3022" formatCode="General">
                  <c:v>-4.6131160008993803E-2</c:v>
                </c:pt>
                <c:pt idx="3023" formatCode="General">
                  <c:v>-6.1737500116831601E-2</c:v>
                </c:pt>
                <c:pt idx="3024" formatCode="General">
                  <c:v>-7.8388807571785304E-2</c:v>
                </c:pt>
                <c:pt idx="3025" formatCode="General">
                  <c:v>-9.5708677675383796E-2</c:v>
                </c:pt>
                <c:pt idx="3026" formatCode="General">
                  <c:v>-0.11495551779705</c:v>
                </c:pt>
                <c:pt idx="3027" formatCode="General">
                  <c:v>-0.13625988609644199</c:v>
                </c:pt>
                <c:pt idx="3028" formatCode="General">
                  <c:v>-0.158446974513309</c:v>
                </c:pt>
                <c:pt idx="3029" formatCode="General">
                  <c:v>-0.179835058763087</c:v>
                </c:pt>
                <c:pt idx="3030" formatCode="General">
                  <c:v>-0.19999162061435899</c:v>
                </c:pt>
                <c:pt idx="3031" formatCode="General">
                  <c:v>-0.21940322614751101</c:v>
                </c:pt>
                <c:pt idx="3032" formatCode="General">
                  <c:v>-0.23749221347500199</c:v>
                </c:pt>
                <c:pt idx="3033" formatCode="General">
                  <c:v>-0.25362237064924598</c:v>
                </c:pt>
                <c:pt idx="3034" formatCode="General">
                  <c:v>-0.26822483543963099</c:v>
                </c:pt>
                <c:pt idx="3035" formatCode="General">
                  <c:v>-0.28147845136609101</c:v>
                </c:pt>
                <c:pt idx="3036" formatCode="General">
                  <c:v>-0.29262371564864098</c:v>
                </c:pt>
                <c:pt idx="3037" formatCode="General">
                  <c:v>-0.30037445557423398</c:v>
                </c:pt>
                <c:pt idx="3038" formatCode="General">
                  <c:v>-0.30367520318569302</c:v>
                </c:pt>
                <c:pt idx="3039" formatCode="General">
                  <c:v>-0.302278473199459</c:v>
                </c:pt>
                <c:pt idx="3040" formatCode="General">
                  <c:v>-0.29668242126269401</c:v>
                </c:pt>
                <c:pt idx="3041" formatCode="General">
                  <c:v>-0.28779760380515901</c:v>
                </c:pt>
                <c:pt idx="3042" formatCode="General">
                  <c:v>-0.27617130600837902</c:v>
                </c:pt>
                <c:pt idx="3043" formatCode="General">
                  <c:v>-0.26290762612699897</c:v>
                </c:pt>
                <c:pt idx="3044" formatCode="General">
                  <c:v>-0.24958776468125701</c:v>
                </c:pt>
                <c:pt idx="3045" formatCode="General">
                  <c:v>-0.237659555367743</c:v>
                </c:pt>
                <c:pt idx="3046" formatCode="General">
                  <c:v>-0.228131758666894</c:v>
                </c:pt>
                <c:pt idx="3047" formatCode="General">
                  <c:v>-0.22127469327909799</c:v>
                </c:pt>
                <c:pt idx="3048" formatCode="General">
                  <c:v>-0.21642982853265699</c:v>
                </c:pt>
                <c:pt idx="3049" formatCode="General">
                  <c:v>-0.212559129208333</c:v>
                </c:pt>
                <c:pt idx="3050" formatCode="General">
                  <c:v>-0.20962122700057201</c:v>
                </c:pt>
                <c:pt idx="3051" formatCode="General">
                  <c:v>-0.20689612277488001</c:v>
                </c:pt>
                <c:pt idx="3052" formatCode="General">
                  <c:v>-0.204384500285687</c:v>
                </c:pt>
                <c:pt idx="3053" formatCode="General">
                  <c:v>-0.202837099565814</c:v>
                </c:pt>
                <c:pt idx="3054" formatCode="General">
                  <c:v>-0.202491600285681</c:v>
                </c:pt>
                <c:pt idx="3055" formatCode="General">
                  <c:v>-0.20337290418185899</c:v>
                </c:pt>
                <c:pt idx="3056" formatCode="General">
                  <c:v>-0.205650614116482</c:v>
                </c:pt>
                <c:pt idx="3057" formatCode="General">
                  <c:v>-0.210100768552445</c:v>
                </c:pt>
                <c:pt idx="3058" formatCode="General">
                  <c:v>-0.21657233518674099</c:v>
                </c:pt>
                <c:pt idx="3059" formatCode="General">
                  <c:v>-0.22518362233473499</c:v>
                </c:pt>
                <c:pt idx="3060" formatCode="General">
                  <c:v>-0.23674656716192299</c:v>
                </c:pt>
                <c:pt idx="3061" formatCode="General">
                  <c:v>-0.249919970205014</c:v>
                </c:pt>
                <c:pt idx="3062" formatCode="General">
                  <c:v>-0.26309997079120101</c:v>
                </c:pt>
                <c:pt idx="3063" formatCode="General">
                  <c:v>-0.276002534614396</c:v>
                </c:pt>
                <c:pt idx="3064" formatCode="General">
                  <c:v>-0.28822808655204701</c:v>
                </c:pt>
                <c:pt idx="3065" formatCode="General">
                  <c:v>-0.299716652549114</c:v>
                </c:pt>
                <c:pt idx="3066" formatCode="General">
                  <c:v>-0.30926441885794198</c:v>
                </c:pt>
                <c:pt idx="3067" formatCode="General">
                  <c:v>-0.31651873795118801</c:v>
                </c:pt>
                <c:pt idx="3068" formatCode="General">
                  <c:v>-0.32243986876094899</c:v>
                </c:pt>
                <c:pt idx="3069" formatCode="General">
                  <c:v>-0.32684242636755201</c:v>
                </c:pt>
                <c:pt idx="3070" formatCode="General">
                  <c:v>-0.32988687326127902</c:v>
                </c:pt>
                <c:pt idx="3071" formatCode="General">
                  <c:v>-0.33157549453970497</c:v>
                </c:pt>
                <c:pt idx="3072" formatCode="General">
                  <c:v>-0.33234881965767898</c:v>
                </c:pt>
                <c:pt idx="3073" formatCode="General">
                  <c:v>-0.332836590456484</c:v>
                </c:pt>
                <c:pt idx="3074" formatCode="General">
                  <c:v>-0.33289347366723798</c:v>
                </c:pt>
                <c:pt idx="3075" formatCode="General">
                  <c:v>-0.33303095878474998</c:v>
                </c:pt>
                <c:pt idx="3076" formatCode="General">
                  <c:v>-0.33317970203963398</c:v>
                </c:pt>
                <c:pt idx="3077" formatCode="General">
                  <c:v>-0.33306971868796198</c:v>
                </c:pt>
                <c:pt idx="3078" formatCode="General">
                  <c:v>-0.33243097410581302</c:v>
                </c:pt>
                <c:pt idx="3079" formatCode="General">
                  <c:v>-0.33091057036236898</c:v>
                </c:pt>
                <c:pt idx="3080" formatCode="General">
                  <c:v>-0.32864260082387797</c:v>
                </c:pt>
                <c:pt idx="3081" formatCode="General">
                  <c:v>-0.32500132555672301</c:v>
                </c:pt>
                <c:pt idx="3082" formatCode="General">
                  <c:v>-0.31955300179517299</c:v>
                </c:pt>
                <c:pt idx="3083" formatCode="General">
                  <c:v>-0.31301429327133601</c:v>
                </c:pt>
                <c:pt idx="3084" formatCode="General">
                  <c:v>-0.30629155223196902</c:v>
                </c:pt>
                <c:pt idx="3085" formatCode="General">
                  <c:v>-0.29972999358525898</c:v>
                </c:pt>
                <c:pt idx="3086" formatCode="General">
                  <c:v>-0.29278130578150502</c:v>
                </c:pt>
                <c:pt idx="3087" formatCode="General">
                  <c:v>-0.285514967655489</c:v>
                </c:pt>
                <c:pt idx="3088" formatCode="General">
                  <c:v>-0.27854475108983601</c:v>
                </c:pt>
                <c:pt idx="3089" formatCode="General">
                  <c:v>-0.27228769445593298</c:v>
                </c:pt>
                <c:pt idx="3090" formatCode="General">
                  <c:v>-0.267568513933375</c:v>
                </c:pt>
                <c:pt idx="3091" formatCode="General">
                  <c:v>-0.26517711345538098</c:v>
                </c:pt>
                <c:pt idx="3092" formatCode="General">
                  <c:v>-0.26521599136429902</c:v>
                </c:pt>
                <c:pt idx="3093" formatCode="General">
                  <c:v>-0.26761511973449098</c:v>
                </c:pt>
                <c:pt idx="3094" formatCode="General">
                  <c:v>-0.27223748155107103</c:v>
                </c:pt>
                <c:pt idx="3095" formatCode="General">
                  <c:v>-0.27952696833123503</c:v>
                </c:pt>
                <c:pt idx="3096" formatCode="General">
                  <c:v>-0.28894255566145799</c:v>
                </c:pt>
                <c:pt idx="3097" formatCode="General">
                  <c:v>-0.29909242442818401</c:v>
                </c:pt>
                <c:pt idx="3098" formatCode="General">
                  <c:v>-0.30840876420819002</c:v>
                </c:pt>
                <c:pt idx="3099" formatCode="General">
                  <c:v>-0.31492436776556998</c:v>
                </c:pt>
                <c:pt idx="3100" formatCode="General">
                  <c:v>-0.31787495585636699</c:v>
                </c:pt>
                <c:pt idx="3101" formatCode="General">
                  <c:v>-0.31782294345621798</c:v>
                </c:pt>
                <c:pt idx="3102" formatCode="General">
                  <c:v>-0.31637283603301902</c:v>
                </c:pt>
                <c:pt idx="3103" formatCode="General">
                  <c:v>-0.31416735972918097</c:v>
                </c:pt>
                <c:pt idx="3104" formatCode="General">
                  <c:v>-0.310939840524667</c:v>
                </c:pt>
                <c:pt idx="3105" formatCode="General">
                  <c:v>-0.30695462378575</c:v>
                </c:pt>
                <c:pt idx="3106" formatCode="General">
                  <c:v>-0.30282089644903198</c:v>
                </c:pt>
                <c:pt idx="3107" formatCode="General">
                  <c:v>-0.29886324416992599</c:v>
                </c:pt>
                <c:pt idx="3108" formatCode="General">
                  <c:v>-0.295227357299783</c:v>
                </c:pt>
                <c:pt idx="3109" formatCode="General">
                  <c:v>-0.292297360537769</c:v>
                </c:pt>
                <c:pt idx="3110" formatCode="General">
                  <c:v>-0.290519900175777</c:v>
                </c:pt>
                <c:pt idx="3111" formatCode="General">
                  <c:v>-0.28995534379674098</c:v>
                </c:pt>
                <c:pt idx="3112" formatCode="General">
                  <c:v>-0.290238999890859</c:v>
                </c:pt>
                <c:pt idx="3113" formatCode="General">
                  <c:v>-0.29103322329876102</c:v>
                </c:pt>
                <c:pt idx="3114" formatCode="General">
                  <c:v>-0.29202827977041701</c:v>
                </c:pt>
                <c:pt idx="3115" formatCode="General">
                  <c:v>-0.29307439301113802</c:v>
                </c:pt>
                <c:pt idx="3116" formatCode="General">
                  <c:v>-0.294011185662996</c:v>
                </c:pt>
                <c:pt idx="3117" formatCode="General">
                  <c:v>-0.29420576869450599</c:v>
                </c:pt>
                <c:pt idx="3118" formatCode="General">
                  <c:v>-0.292897799938173</c:v>
                </c:pt>
                <c:pt idx="3119" formatCode="General">
                  <c:v>-0.29046695547505702</c:v>
                </c:pt>
                <c:pt idx="3120" formatCode="General">
                  <c:v>-0.28779124717794702</c:v>
                </c:pt>
                <c:pt idx="3121" formatCode="General">
                  <c:v>-0.28463272417907598</c:v>
                </c:pt>
                <c:pt idx="3122" formatCode="General">
                  <c:v>-0.28038243499580401</c:v>
                </c:pt>
                <c:pt idx="3123" formatCode="General">
                  <c:v>-0.27470080099335598</c:v>
                </c:pt>
                <c:pt idx="3124" formatCode="General">
                  <c:v>-0.26731173777506201</c:v>
                </c:pt>
                <c:pt idx="3125" formatCode="General">
                  <c:v>-0.25897196956039797</c:v>
                </c:pt>
                <c:pt idx="3126" formatCode="General">
                  <c:v>-0.25033215662182901</c:v>
                </c:pt>
                <c:pt idx="3127" formatCode="General">
                  <c:v>-0.24158124000669801</c:v>
                </c:pt>
                <c:pt idx="3128" formatCode="General">
                  <c:v>-0.23345124577957199</c:v>
                </c:pt>
                <c:pt idx="3129" formatCode="General">
                  <c:v>-0.22506772294421901</c:v>
                </c:pt>
                <c:pt idx="3130" formatCode="General">
                  <c:v>-0.21581998435975899</c:v>
                </c:pt>
                <c:pt idx="3131" formatCode="General">
                  <c:v>-0.20656390991219001</c:v>
                </c:pt>
                <c:pt idx="3132" formatCode="General">
                  <c:v>-0.197647769494147</c:v>
                </c:pt>
                <c:pt idx="3133" formatCode="General">
                  <c:v>-0.18906754215709601</c:v>
                </c:pt>
                <c:pt idx="3134" formatCode="General">
                  <c:v>-0.18075097367052601</c:v>
                </c:pt>
                <c:pt idx="3135" formatCode="General">
                  <c:v>-0.17167677546079199</c:v>
                </c:pt>
                <c:pt idx="3136" formatCode="General">
                  <c:v>-0.161853927572773</c:v>
                </c:pt>
                <c:pt idx="3137" formatCode="General">
                  <c:v>-0.152259400783091</c:v>
                </c:pt>
                <c:pt idx="3138" formatCode="General">
                  <c:v>-0.14182477785292799</c:v>
                </c:pt>
                <c:pt idx="3139" formatCode="General">
                  <c:v>-0.13046027913085501</c:v>
                </c:pt>
                <c:pt idx="3140" formatCode="General">
                  <c:v>-0.119543360003408</c:v>
                </c:pt>
                <c:pt idx="3141" formatCode="General">
                  <c:v>-0.109505467829352</c:v>
                </c:pt>
                <c:pt idx="3142" formatCode="General">
                  <c:v>-9.9764841423941195E-2</c:v>
                </c:pt>
                <c:pt idx="3143" formatCode="General">
                  <c:v>-8.9533153171723098E-2</c:v>
                </c:pt>
                <c:pt idx="3144" formatCode="General">
                  <c:v>-7.9017672633261399E-2</c:v>
                </c:pt>
                <c:pt idx="3145" formatCode="General">
                  <c:v>-6.8459384518345004E-2</c:v>
                </c:pt>
                <c:pt idx="3146" formatCode="General">
                  <c:v>-5.7453737627428302E-2</c:v>
                </c:pt>
                <c:pt idx="3147" formatCode="General">
                  <c:v>-4.62024164755463E-2</c:v>
                </c:pt>
                <c:pt idx="3148" formatCode="General">
                  <c:v>-3.4639079136454302E-2</c:v>
                </c:pt>
                <c:pt idx="3149" formatCode="General">
                  <c:v>-2.1588645816969801E-2</c:v>
                </c:pt>
                <c:pt idx="3150" formatCode="General">
                  <c:v>-6.3851506800206397E-3</c:v>
                </c:pt>
                <c:pt idx="3151" formatCode="General">
                  <c:v>1.00180184759602E-2</c:v>
                </c:pt>
                <c:pt idx="3152" formatCode="General">
                  <c:v>2.68064245684599E-2</c:v>
                </c:pt>
                <c:pt idx="3153" formatCode="General">
                  <c:v>4.46530264677647E-2</c:v>
                </c:pt>
                <c:pt idx="3154" formatCode="General">
                  <c:v>6.3854423496830806E-2</c:v>
                </c:pt>
                <c:pt idx="3155" formatCode="General">
                  <c:v>8.3759116412519694E-2</c:v>
                </c:pt>
                <c:pt idx="3156" formatCode="General">
                  <c:v>0.103929700461927</c:v>
                </c:pt>
                <c:pt idx="3157" formatCode="General">
                  <c:v>0.123644198936259</c:v>
                </c:pt>
                <c:pt idx="3158" formatCode="General">
                  <c:v>0.14122834342371701</c:v>
                </c:pt>
                <c:pt idx="3159" formatCode="General">
                  <c:v>0.15541627343044701</c:v>
                </c:pt>
                <c:pt idx="3160" formatCode="General">
                  <c:v>0.16607693979399299</c:v>
                </c:pt>
                <c:pt idx="3161" formatCode="General">
                  <c:v>0.17332378800065801</c:v>
                </c:pt>
                <c:pt idx="3162" formatCode="General">
                  <c:v>0.17735121507677901</c:v>
                </c:pt>
                <c:pt idx="3163" formatCode="General">
                  <c:v>0.17874062747509101</c:v>
                </c:pt>
                <c:pt idx="3164" formatCode="General">
                  <c:v>0.17840474226664699</c:v>
                </c:pt>
                <c:pt idx="3165" formatCode="General">
                  <c:v>0.17718576710169001</c:v>
                </c:pt>
                <c:pt idx="3166" formatCode="General">
                  <c:v>0.17556381998022999</c:v>
                </c:pt>
                <c:pt idx="3167" formatCode="General">
                  <c:v>0.174001871808176</c:v>
                </c:pt>
                <c:pt idx="3168" formatCode="General">
                  <c:v>0.172909687345319</c:v>
                </c:pt>
                <c:pt idx="3169" formatCode="General">
                  <c:v>0.17230223778460099</c:v>
                </c:pt>
                <c:pt idx="3170" formatCode="General">
                  <c:v>0.17244309463465601</c:v>
                </c:pt>
                <c:pt idx="3171" formatCode="General">
                  <c:v>0.17314559041275501</c:v>
                </c:pt>
                <c:pt idx="3172" formatCode="General">
                  <c:v>0.173356828166116</c:v>
                </c:pt>
                <c:pt idx="3173" formatCode="General">
                  <c:v>0.172554292257389</c:v>
                </c:pt>
                <c:pt idx="3174" formatCode="General">
                  <c:v>0.17159540976583901</c:v>
                </c:pt>
                <c:pt idx="3175" formatCode="General">
                  <c:v>0.17090661525904799</c:v>
                </c:pt>
                <c:pt idx="3176" formatCode="General">
                  <c:v>0.17042711807619901</c:v>
                </c:pt>
                <c:pt idx="3177" formatCode="General">
                  <c:v>0.17108011350778399</c:v>
                </c:pt>
                <c:pt idx="3178" formatCode="General">
                  <c:v>0.17301478925067801</c:v>
                </c:pt>
                <c:pt idx="3179" formatCode="General">
                  <c:v>0.17598291157259399</c:v>
                </c:pt>
                <c:pt idx="3180" formatCode="General">
                  <c:v>0.179701491119441</c:v>
                </c:pt>
                <c:pt idx="3181" formatCode="General">
                  <c:v>0.183041441747542</c:v>
                </c:pt>
                <c:pt idx="3182" formatCode="General">
                  <c:v>0.18532698449544599</c:v>
                </c:pt>
                <c:pt idx="3183" formatCode="General">
                  <c:v>0.18695409128172899</c:v>
                </c:pt>
                <c:pt idx="3184" formatCode="General">
                  <c:v>0.188191947559291</c:v>
                </c:pt>
                <c:pt idx="3185" formatCode="General">
                  <c:v>0.18837117503235801</c:v>
                </c:pt>
                <c:pt idx="3186" formatCode="General">
                  <c:v>0.186702617201497</c:v>
                </c:pt>
                <c:pt idx="3187" formatCode="General">
                  <c:v>0.18227820124319399</c:v>
                </c:pt>
                <c:pt idx="3188" formatCode="General">
                  <c:v>0.175401703537439</c:v>
                </c:pt>
                <c:pt idx="3189" formatCode="General">
                  <c:v>0.167883373469704</c:v>
                </c:pt>
                <c:pt idx="3190" formatCode="General">
                  <c:v>0.161107280260122</c:v>
                </c:pt>
                <c:pt idx="3191" formatCode="General">
                  <c:v>0.155473281494793</c:v>
                </c:pt>
                <c:pt idx="3192" formatCode="General">
                  <c:v>0.15086336379032</c:v>
                </c:pt>
                <c:pt idx="3193" formatCode="General">
                  <c:v>0.14793510705798199</c:v>
                </c:pt>
                <c:pt idx="3194" formatCode="General">
                  <c:v>0.146424463300031</c:v>
                </c:pt>
                <c:pt idx="3195" formatCode="General">
                  <c:v>0.145740176302498</c:v>
                </c:pt>
                <c:pt idx="3196" formatCode="General">
                  <c:v>0.14595015357900001</c:v>
                </c:pt>
                <c:pt idx="3197" formatCode="General">
                  <c:v>0.14607334831728599</c:v>
                </c:pt>
                <c:pt idx="3198" formatCode="General">
                  <c:v>0.146071984763889</c:v>
                </c:pt>
                <c:pt idx="3199" formatCode="General">
                  <c:v>0.14646405492912901</c:v>
                </c:pt>
                <c:pt idx="3200" formatCode="General">
                  <c:v>0.14658602506531501</c:v>
                </c:pt>
                <c:pt idx="3201" formatCode="General">
                  <c:v>0.14596100174218701</c:v>
                </c:pt>
                <c:pt idx="3202" formatCode="General">
                  <c:v>0.14429237338041601</c:v>
                </c:pt>
                <c:pt idx="3203" formatCode="General">
                  <c:v>0.14136933525288201</c:v>
                </c:pt>
                <c:pt idx="3204" formatCode="General">
                  <c:v>0.13713175467147701</c:v>
                </c:pt>
                <c:pt idx="3205" formatCode="General">
                  <c:v>0.13131219788448001</c:v>
                </c:pt>
                <c:pt idx="3206" formatCode="General">
                  <c:v>0.123731306485555</c:v>
                </c:pt>
                <c:pt idx="3207" formatCode="General">
                  <c:v>0.114809449574786</c:v>
                </c:pt>
                <c:pt idx="3208" formatCode="General">
                  <c:v>0.104929641344747</c:v>
                </c:pt>
                <c:pt idx="3209" formatCode="General">
                  <c:v>9.4556462149006301E-2</c:v>
                </c:pt>
                <c:pt idx="3210" formatCode="General">
                  <c:v>8.4146289739194594E-2</c:v>
                </c:pt>
                <c:pt idx="3211" formatCode="General">
                  <c:v>7.4644101374203603E-2</c:v>
                </c:pt>
                <c:pt idx="3212" formatCode="General">
                  <c:v>6.7455831989461104E-2</c:v>
                </c:pt>
                <c:pt idx="3213" formatCode="General">
                  <c:v>6.2062359735362102E-2</c:v>
                </c:pt>
                <c:pt idx="3214" formatCode="General">
                  <c:v>5.7365112932395101E-2</c:v>
                </c:pt>
                <c:pt idx="3215" formatCode="General">
                  <c:v>5.2152743154715901E-2</c:v>
                </c:pt>
                <c:pt idx="3216" formatCode="General">
                  <c:v>4.5562560897514197E-2</c:v>
                </c:pt>
                <c:pt idx="3217" formatCode="General">
                  <c:v>3.8967681557163202E-2</c:v>
                </c:pt>
                <c:pt idx="3218" formatCode="General">
                  <c:v>3.51429523985783E-2</c:v>
                </c:pt>
                <c:pt idx="3219" formatCode="General">
                  <c:v>3.58733999307334E-2</c:v>
                </c:pt>
                <c:pt idx="3220" formatCode="General">
                  <c:v>4.1414121034475199E-2</c:v>
                </c:pt>
                <c:pt idx="3221" formatCode="General">
                  <c:v>5.1230569848833903E-2</c:v>
                </c:pt>
                <c:pt idx="3222" formatCode="General">
                  <c:v>6.3190523307722499E-2</c:v>
                </c:pt>
                <c:pt idx="3223" formatCode="General">
                  <c:v>7.4970736027989399E-2</c:v>
                </c:pt>
                <c:pt idx="3224" formatCode="General">
                  <c:v>8.5385963011249205E-2</c:v>
                </c:pt>
                <c:pt idx="3225" formatCode="General">
                  <c:v>9.4748087698629593E-2</c:v>
                </c:pt>
                <c:pt idx="3226" formatCode="General">
                  <c:v>0.103659561102398</c:v>
                </c:pt>
                <c:pt idx="3227" formatCode="General">
                  <c:v>0.112063741265227</c:v>
                </c:pt>
                <c:pt idx="3228" formatCode="General">
                  <c:v>0.119846074237515</c:v>
                </c:pt>
                <c:pt idx="3229" formatCode="General">
                  <c:v>0.12669641597662601</c:v>
                </c:pt>
                <c:pt idx="3230" formatCode="General">
                  <c:v>0.13227513840006999</c:v>
                </c:pt>
                <c:pt idx="3231" formatCode="General">
                  <c:v>0.13641544091142299</c:v>
                </c:pt>
                <c:pt idx="3232" formatCode="General">
                  <c:v>0.13861152147583999</c:v>
                </c:pt>
                <c:pt idx="3233" formatCode="General">
                  <c:v>0.13831003275968501</c:v>
                </c:pt>
                <c:pt idx="3234" formatCode="General">
                  <c:v>0.13665407537539001</c:v>
                </c:pt>
                <c:pt idx="3235" formatCode="General">
                  <c:v>0.135119677240675</c:v>
                </c:pt>
                <c:pt idx="3236" formatCode="General">
                  <c:v>0.13338469913904299</c:v>
                </c:pt>
                <c:pt idx="3237" formatCode="General">
                  <c:v>0.13111418958953999</c:v>
                </c:pt>
                <c:pt idx="3238" formatCode="General">
                  <c:v>0.128040107107563</c:v>
                </c:pt>
                <c:pt idx="3239" formatCode="General">
                  <c:v>0.12386354430122901</c:v>
                </c:pt>
                <c:pt idx="3240" formatCode="General">
                  <c:v>0.119245901420047</c:v>
                </c:pt>
                <c:pt idx="3241" formatCode="General">
                  <c:v>0.114429446876296</c:v>
                </c:pt>
                <c:pt idx="3242" formatCode="General">
                  <c:v>0.10835799074189301</c:v>
                </c:pt>
                <c:pt idx="3243" formatCode="General">
                  <c:v>0.100904393840017</c:v>
                </c:pt>
                <c:pt idx="3244" formatCode="General">
                  <c:v>9.2854412534439601E-2</c:v>
                </c:pt>
                <c:pt idx="3245" formatCode="General">
                  <c:v>8.4299248323619805E-2</c:v>
                </c:pt>
                <c:pt idx="3246" formatCode="General">
                  <c:v>7.6277363386918304E-2</c:v>
                </c:pt>
                <c:pt idx="3247" formatCode="General">
                  <c:v>6.9473143594909206E-2</c:v>
                </c:pt>
                <c:pt idx="3248" formatCode="General">
                  <c:v>6.4298637385570206E-2</c:v>
                </c:pt>
                <c:pt idx="3249" formatCode="General">
                  <c:v>6.0462911261690899E-2</c:v>
                </c:pt>
                <c:pt idx="3250" formatCode="General">
                  <c:v>5.6696045446033398E-2</c:v>
                </c:pt>
                <c:pt idx="3251" formatCode="General">
                  <c:v>5.33617407735767E-2</c:v>
                </c:pt>
                <c:pt idx="3252" formatCode="General">
                  <c:v>5.1531166462627898E-2</c:v>
                </c:pt>
                <c:pt idx="3253" formatCode="General">
                  <c:v>5.1253919462992098E-2</c:v>
                </c:pt>
                <c:pt idx="3254" formatCode="General">
                  <c:v>5.1854959271946201E-2</c:v>
                </c:pt>
                <c:pt idx="3255" formatCode="General">
                  <c:v>5.2938202531834698E-2</c:v>
                </c:pt>
                <c:pt idx="3256" formatCode="General">
                  <c:v>5.4384408486782103E-2</c:v>
                </c:pt>
                <c:pt idx="3257" formatCode="General">
                  <c:v>5.6730308474878102E-2</c:v>
                </c:pt>
                <c:pt idx="3258" formatCode="General">
                  <c:v>6.0726802444472497E-2</c:v>
                </c:pt>
                <c:pt idx="3259" formatCode="General">
                  <c:v>6.6297187795383405E-2</c:v>
                </c:pt>
                <c:pt idx="3260" formatCode="General">
                  <c:v>7.18392076836048E-2</c:v>
                </c:pt>
                <c:pt idx="3261" formatCode="General">
                  <c:v>7.5572484002905199E-2</c:v>
                </c:pt>
                <c:pt idx="3262" formatCode="General">
                  <c:v>7.8044951075423197E-2</c:v>
                </c:pt>
                <c:pt idx="3263" formatCode="General">
                  <c:v>8.02165755238788E-2</c:v>
                </c:pt>
                <c:pt idx="3264" formatCode="General">
                  <c:v>8.2248737345709796E-2</c:v>
                </c:pt>
                <c:pt idx="3265" formatCode="General">
                  <c:v>8.3842568039763296E-2</c:v>
                </c:pt>
                <c:pt idx="3266" formatCode="General">
                  <c:v>8.5074222026951904E-2</c:v>
                </c:pt>
                <c:pt idx="3267" formatCode="General">
                  <c:v>8.6929789689600606E-2</c:v>
                </c:pt>
                <c:pt idx="3268" formatCode="General">
                  <c:v>9.0151193050317102E-2</c:v>
                </c:pt>
                <c:pt idx="3269" formatCode="General">
                  <c:v>9.4066152871690401E-2</c:v>
                </c:pt>
                <c:pt idx="3270" formatCode="General">
                  <c:v>9.7080329279273597E-2</c:v>
                </c:pt>
                <c:pt idx="3271" formatCode="General">
                  <c:v>9.9186051683390106E-2</c:v>
                </c:pt>
                <c:pt idx="3272" formatCode="General">
                  <c:v>0.101577681403983</c:v>
                </c:pt>
                <c:pt idx="3273" formatCode="General">
                  <c:v>0.104560332561315</c:v>
                </c:pt>
                <c:pt idx="3274" formatCode="General">
                  <c:v>0.107095273873807</c:v>
                </c:pt>
                <c:pt idx="3275" formatCode="General">
                  <c:v>0.10876614248621801</c:v>
                </c:pt>
                <c:pt idx="3276" formatCode="General">
                  <c:v>0.11023065065153</c:v>
                </c:pt>
                <c:pt idx="3277" formatCode="General">
                  <c:v>0.111730165679398</c:v>
                </c:pt>
                <c:pt idx="3278" formatCode="General">
                  <c:v>0.113049475886758</c:v>
                </c:pt>
                <c:pt idx="3279" formatCode="General">
                  <c:v>0.113348346694306</c:v>
                </c:pt>
                <c:pt idx="3280" formatCode="General">
                  <c:v>0.112401181563036</c:v>
                </c:pt>
                <c:pt idx="3281" formatCode="General">
                  <c:v>0.110738032811646</c:v>
                </c:pt>
                <c:pt idx="3282" formatCode="General">
                  <c:v>0.10848434843791201</c:v>
                </c:pt>
                <c:pt idx="3283" formatCode="General">
                  <c:v>0.10535881168058001</c:v>
                </c:pt>
                <c:pt idx="3284" formatCode="General">
                  <c:v>0.10191983115506099</c:v>
                </c:pt>
                <c:pt idx="3285" formatCode="General">
                  <c:v>9.9140979267865303E-2</c:v>
                </c:pt>
                <c:pt idx="3286" formatCode="General">
                  <c:v>9.6865005984331301E-2</c:v>
                </c:pt>
                <c:pt idx="3287" formatCode="General">
                  <c:v>9.5130860318994107E-2</c:v>
                </c:pt>
                <c:pt idx="3288" formatCode="General">
                  <c:v>9.4319880287625404E-2</c:v>
                </c:pt>
                <c:pt idx="3289" formatCode="General">
                  <c:v>9.4833193879691705E-2</c:v>
                </c:pt>
                <c:pt idx="3290" formatCode="General">
                  <c:v>9.6394400965200897E-2</c:v>
                </c:pt>
                <c:pt idx="3291" formatCode="General">
                  <c:v>9.7873910742157899E-2</c:v>
                </c:pt>
                <c:pt idx="3292" formatCode="General">
                  <c:v>9.8966513430213995E-2</c:v>
                </c:pt>
                <c:pt idx="3293" formatCode="General">
                  <c:v>9.97451617887508E-2</c:v>
                </c:pt>
                <c:pt idx="3294" formatCode="General">
                  <c:v>0.100000417191347</c:v>
                </c:pt>
                <c:pt idx="3295" formatCode="General">
                  <c:v>9.9747816237165096E-2</c:v>
                </c:pt>
                <c:pt idx="3296" formatCode="General">
                  <c:v>9.8717331849689602E-2</c:v>
                </c:pt>
                <c:pt idx="3297" formatCode="General">
                  <c:v>9.5823635160389997E-2</c:v>
                </c:pt>
                <c:pt idx="3298" formatCode="General">
                  <c:v>9.0271746970925604E-2</c:v>
                </c:pt>
                <c:pt idx="3299" formatCode="General">
                  <c:v>8.2443376784076206E-2</c:v>
                </c:pt>
                <c:pt idx="3300" formatCode="General">
                  <c:v>7.3166351823720305E-2</c:v>
                </c:pt>
                <c:pt idx="3301" formatCode="General">
                  <c:v>6.2958879315347993E-2</c:v>
                </c:pt>
                <c:pt idx="3302" formatCode="General">
                  <c:v>5.2730912121857501E-2</c:v>
                </c:pt>
                <c:pt idx="3303" formatCode="General">
                  <c:v>4.3858270601214597E-2</c:v>
                </c:pt>
                <c:pt idx="3304" formatCode="General">
                  <c:v>3.6640721521289797E-2</c:v>
                </c:pt>
                <c:pt idx="3305" formatCode="General">
                  <c:v>3.09625196771398E-2</c:v>
                </c:pt>
                <c:pt idx="3306" formatCode="General">
                  <c:v>2.72089483516883E-2</c:v>
                </c:pt>
                <c:pt idx="3307" formatCode="General">
                  <c:v>2.53876398039963E-2</c:v>
                </c:pt>
                <c:pt idx="3308" formatCode="General">
                  <c:v>2.5304948159690099E-2</c:v>
                </c:pt>
                <c:pt idx="3309" formatCode="General">
                  <c:v>2.7147338717774801E-2</c:v>
                </c:pt>
                <c:pt idx="3310" formatCode="General">
                  <c:v>3.0446232312765401E-2</c:v>
                </c:pt>
                <c:pt idx="3311" formatCode="General">
                  <c:v>3.40076353683205E-2</c:v>
                </c:pt>
                <c:pt idx="3312" formatCode="General">
                  <c:v>3.71403766391959E-2</c:v>
                </c:pt>
                <c:pt idx="3313" formatCode="General">
                  <c:v>3.9694563149639699E-2</c:v>
                </c:pt>
                <c:pt idx="3314" formatCode="General">
                  <c:v>4.2563831151536898E-2</c:v>
                </c:pt>
                <c:pt idx="3315" formatCode="General">
                  <c:v>4.6207331291018297E-2</c:v>
                </c:pt>
                <c:pt idx="3316" formatCode="General">
                  <c:v>5.0393312902022903E-2</c:v>
                </c:pt>
                <c:pt idx="3317" formatCode="General">
                  <c:v>5.4730054849981398E-2</c:v>
                </c:pt>
                <c:pt idx="3318" formatCode="General">
                  <c:v>5.8100419683232998E-2</c:v>
                </c:pt>
                <c:pt idx="3319" formatCode="General">
                  <c:v>5.9784696068803503E-2</c:v>
                </c:pt>
                <c:pt idx="3320" formatCode="General">
                  <c:v>6.0538374005248502E-2</c:v>
                </c:pt>
                <c:pt idx="3321" formatCode="General">
                  <c:v>6.1221781963068503E-2</c:v>
                </c:pt>
                <c:pt idx="3322" formatCode="General">
                  <c:v>6.1712038993346797E-2</c:v>
                </c:pt>
                <c:pt idx="3323" formatCode="General">
                  <c:v>6.2743630871946704E-2</c:v>
                </c:pt>
                <c:pt idx="3324" formatCode="General">
                  <c:v>6.5343941532508901E-2</c:v>
                </c:pt>
                <c:pt idx="3325" formatCode="General">
                  <c:v>7.0123274411566197E-2</c:v>
                </c:pt>
                <c:pt idx="3326" formatCode="General">
                  <c:v>7.6657443076508305E-2</c:v>
                </c:pt>
                <c:pt idx="3327" formatCode="General">
                  <c:v>8.3394868812100301E-2</c:v>
                </c:pt>
                <c:pt idx="3328" formatCode="General">
                  <c:v>8.9748861655693804E-2</c:v>
                </c:pt>
                <c:pt idx="3329" formatCode="General">
                  <c:v>9.6370181894516599E-2</c:v>
                </c:pt>
                <c:pt idx="3330" formatCode="General">
                  <c:v>0.104141621910865</c:v>
                </c:pt>
                <c:pt idx="3331" formatCode="General">
                  <c:v>0.113010214452492</c:v>
                </c:pt>
                <c:pt idx="3332" formatCode="General">
                  <c:v>0.122528847429954</c:v>
                </c:pt>
                <c:pt idx="3333" formatCode="General">
                  <c:v>0.13277091986377301</c:v>
                </c:pt>
                <c:pt idx="3334" formatCode="General">
                  <c:v>0.14384192077550201</c:v>
                </c:pt>
                <c:pt idx="3335" formatCode="General">
                  <c:v>0.155450246542298</c:v>
                </c:pt>
                <c:pt idx="3336" formatCode="General">
                  <c:v>0.16691531526653899</c:v>
                </c:pt>
                <c:pt idx="3337" formatCode="General">
                  <c:v>0.17783346972883901</c:v>
                </c:pt>
                <c:pt idx="3338" formatCode="General">
                  <c:v>0.188278719314768</c:v>
                </c:pt>
                <c:pt idx="3339" formatCode="General">
                  <c:v>0.19802415596635201</c:v>
                </c:pt>
                <c:pt idx="3340" formatCode="General">
                  <c:v>0.20637095679425899</c:v>
                </c:pt>
                <c:pt idx="3341" formatCode="General">
                  <c:v>0.21261581854664999</c:v>
                </c:pt>
                <c:pt idx="3342" formatCode="General">
                  <c:v>0.215758188828822</c:v>
                </c:pt>
                <c:pt idx="3343" formatCode="General">
                  <c:v>0.21495993310453501</c:v>
                </c:pt>
                <c:pt idx="3344" formatCode="General">
                  <c:v>0.21092759482642401</c:v>
                </c:pt>
                <c:pt idx="3345" formatCode="General">
                  <c:v>0.20417159112586999</c:v>
                </c:pt>
                <c:pt idx="3346" formatCode="General">
                  <c:v>0.194877930056779</c:v>
                </c:pt>
                <c:pt idx="3347" formatCode="General">
                  <c:v>0.18404201058976699</c:v>
                </c:pt>
                <c:pt idx="3348" formatCode="General">
                  <c:v>0.172707696410863</c:v>
                </c:pt>
                <c:pt idx="3349" formatCode="General">
                  <c:v>0.161992274648906</c:v>
                </c:pt>
                <c:pt idx="3350" formatCode="General">
                  <c:v>0.15207270065753201</c:v>
                </c:pt>
                <c:pt idx="3351" formatCode="General">
                  <c:v>0.14244056473511699</c:v>
                </c:pt>
                <c:pt idx="3352" formatCode="General">
                  <c:v>0.13348887659769801</c:v>
                </c:pt>
                <c:pt idx="3353" formatCode="General">
                  <c:v>0.12572609974250801</c:v>
                </c:pt>
                <c:pt idx="3354" formatCode="General">
                  <c:v>0.11893434867109701</c:v>
                </c:pt>
                <c:pt idx="3355" formatCode="General">
                  <c:v>0.112678156752437</c:v>
                </c:pt>
                <c:pt idx="3356" formatCode="General">
                  <c:v>0.107283549651475</c:v>
                </c:pt>
                <c:pt idx="3357" formatCode="General">
                  <c:v>0.103777992513874</c:v>
                </c:pt>
                <c:pt idx="3358" formatCode="General">
                  <c:v>0.10225616056523699</c:v>
                </c:pt>
                <c:pt idx="3359" formatCode="General">
                  <c:v>0.101554862683519</c:v>
                </c:pt>
                <c:pt idx="3360" formatCode="General">
                  <c:v>0.100940882173392</c:v>
                </c:pt>
                <c:pt idx="3361" formatCode="General">
                  <c:v>9.9936173214728904E-2</c:v>
                </c:pt>
                <c:pt idx="3362" formatCode="General">
                  <c:v>9.8537928996615801E-2</c:v>
                </c:pt>
                <c:pt idx="3363" formatCode="General">
                  <c:v>9.7338352516262994E-2</c:v>
                </c:pt>
                <c:pt idx="3364" formatCode="General">
                  <c:v>9.7080390833451699E-2</c:v>
                </c:pt>
                <c:pt idx="3365" formatCode="General">
                  <c:v>9.8613485954220495E-2</c:v>
                </c:pt>
                <c:pt idx="3366" formatCode="General">
                  <c:v>0.100889302549643</c:v>
                </c:pt>
                <c:pt idx="3367" formatCode="General">
                  <c:v>0.102682003696283</c:v>
                </c:pt>
                <c:pt idx="3368" formatCode="General">
                  <c:v>0.103925101310392</c:v>
                </c:pt>
                <c:pt idx="3369" formatCode="General">
                  <c:v>0.103752214107302</c:v>
                </c:pt>
                <c:pt idx="3370" formatCode="General">
                  <c:v>0.10220643945057201</c:v>
                </c:pt>
                <c:pt idx="3371" formatCode="General">
                  <c:v>0.10097883212525401</c:v>
                </c:pt>
                <c:pt idx="3372" formatCode="General">
                  <c:v>0.10082032522055</c:v>
                </c:pt>
                <c:pt idx="3373" formatCode="General">
                  <c:v>0.10164799387862999</c:v>
                </c:pt>
                <c:pt idx="3374" formatCode="General">
                  <c:v>0.102462719527239</c:v>
                </c:pt>
                <c:pt idx="3375" formatCode="General">
                  <c:v>0.102465390997515</c:v>
                </c:pt>
                <c:pt idx="3376" formatCode="General">
                  <c:v>0.101982692904273</c:v>
                </c:pt>
                <c:pt idx="3377" formatCode="General">
                  <c:v>9.9752051535405298E-2</c:v>
                </c:pt>
                <c:pt idx="3378" formatCode="General">
                  <c:v>9.4413957927636197E-2</c:v>
                </c:pt>
                <c:pt idx="3379" formatCode="General">
                  <c:v>8.6335508095331401E-2</c:v>
                </c:pt>
                <c:pt idx="3380" formatCode="General">
                  <c:v>7.6390793809781102E-2</c:v>
                </c:pt>
                <c:pt idx="3381" formatCode="General">
                  <c:v>6.5865019407287895E-2</c:v>
                </c:pt>
                <c:pt idx="3382" formatCode="General">
                  <c:v>5.4950158490234498E-2</c:v>
                </c:pt>
                <c:pt idx="3383" formatCode="General">
                  <c:v>4.30473189268476E-2</c:v>
                </c:pt>
                <c:pt idx="3384" formatCode="General">
                  <c:v>3.0107061184999E-2</c:v>
                </c:pt>
                <c:pt idx="3385" formatCode="General">
                  <c:v>1.7330907478305201E-2</c:v>
                </c:pt>
                <c:pt idx="3386" formatCode="General">
                  <c:v>6.2561016434394302E-3</c:v>
                </c:pt>
                <c:pt idx="3387" formatCode="General">
                  <c:v>-3.13860543314652E-3</c:v>
                </c:pt>
                <c:pt idx="3388" formatCode="General">
                  <c:v>-1.15880734744358E-2</c:v>
                </c:pt>
                <c:pt idx="3389" formatCode="General">
                  <c:v>-1.84515967968631E-2</c:v>
                </c:pt>
                <c:pt idx="3390" formatCode="General">
                  <c:v>-2.20401012322856E-2</c:v>
                </c:pt>
                <c:pt idx="3391" formatCode="General">
                  <c:v>-2.2913191628963998E-2</c:v>
                </c:pt>
                <c:pt idx="3392" formatCode="General">
                  <c:v>-2.2477326784090101E-2</c:v>
                </c:pt>
                <c:pt idx="3393" formatCode="General">
                  <c:v>-2.0208088369187801E-2</c:v>
                </c:pt>
                <c:pt idx="3394" formatCode="General">
                  <c:v>-1.5839018789203699E-2</c:v>
                </c:pt>
                <c:pt idx="3395" formatCode="General">
                  <c:v>-9.89990328585434E-3</c:v>
                </c:pt>
                <c:pt idx="3396" formatCode="General">
                  <c:v>-2.9247536703088301E-3</c:v>
                </c:pt>
                <c:pt idx="3397" formatCode="General">
                  <c:v>4.2488150726514903E-3</c:v>
                </c:pt>
                <c:pt idx="3398" formatCode="General">
                  <c:v>1.0529345919363499E-2</c:v>
                </c:pt>
                <c:pt idx="3399" formatCode="General">
                  <c:v>1.5299694705745199E-2</c:v>
                </c:pt>
                <c:pt idx="3400" formatCode="General">
                  <c:v>1.8350592699109301E-2</c:v>
                </c:pt>
                <c:pt idx="3401" formatCode="General">
                  <c:v>1.9212237145020201E-2</c:v>
                </c:pt>
                <c:pt idx="3402" formatCode="General">
                  <c:v>1.7238559775187099E-2</c:v>
                </c:pt>
                <c:pt idx="3403" formatCode="General">
                  <c:v>1.18208908374296E-2</c:v>
                </c:pt>
                <c:pt idx="3404" formatCode="General">
                  <c:v>3.8231020930413499E-3</c:v>
                </c:pt>
                <c:pt idx="3405" formatCode="General">
                  <c:v>-6.0339567610068904E-3</c:v>
                </c:pt>
                <c:pt idx="3406" formatCode="General">
                  <c:v>-1.83946078775153E-2</c:v>
                </c:pt>
                <c:pt idx="3407" formatCode="General">
                  <c:v>-3.3910142103801701E-2</c:v>
                </c:pt>
                <c:pt idx="3408" formatCode="General">
                  <c:v>-5.1789185613591103E-2</c:v>
                </c:pt>
                <c:pt idx="3409" formatCode="General">
                  <c:v>-7.09844630606596E-2</c:v>
                </c:pt>
                <c:pt idx="3410" formatCode="General">
                  <c:v>-9.0804397083694602E-2</c:v>
                </c:pt>
                <c:pt idx="3411" formatCode="General">
                  <c:v>-0.110037390765997</c:v>
                </c:pt>
                <c:pt idx="3412" formatCode="General">
                  <c:v>-0.12822544829160901</c:v>
                </c:pt>
                <c:pt idx="3413" formatCode="General">
                  <c:v>-0.146057480746933</c:v>
                </c:pt>
                <c:pt idx="3414" formatCode="General">
                  <c:v>-0.16382191156522299</c:v>
                </c:pt>
                <c:pt idx="3415" formatCode="General">
                  <c:v>-0.18121593822357701</c:v>
                </c:pt>
                <c:pt idx="3416" formatCode="General">
                  <c:v>-0.197541338668244</c:v>
                </c:pt>
                <c:pt idx="3417" formatCode="General">
                  <c:v>-0.21178761226100401</c:v>
                </c:pt>
                <c:pt idx="3418" formatCode="General">
                  <c:v>-0.22392325131967</c:v>
                </c:pt>
                <c:pt idx="3419" formatCode="General">
                  <c:v>-0.23491809575677799</c:v>
                </c:pt>
                <c:pt idx="3420" formatCode="General">
                  <c:v>-0.244902863069068</c:v>
                </c:pt>
                <c:pt idx="3421" formatCode="General">
                  <c:v>-0.25344837089191802</c:v>
                </c:pt>
                <c:pt idx="3422" formatCode="General">
                  <c:v>-0.26048849701164101</c:v>
                </c:pt>
                <c:pt idx="3423" formatCode="General">
                  <c:v>-0.26587854570306302</c:v>
                </c:pt>
                <c:pt idx="3424" formatCode="General">
                  <c:v>-0.269954202467591</c:v>
                </c:pt>
                <c:pt idx="3425" formatCode="General">
                  <c:v>-0.27362028260986199</c:v>
                </c:pt>
                <c:pt idx="3426" formatCode="General">
                  <c:v>-0.277573692951886</c:v>
                </c:pt>
                <c:pt idx="3427" formatCode="General">
                  <c:v>-0.281987024281594</c:v>
                </c:pt>
                <c:pt idx="3428" formatCode="General">
                  <c:v>-0.28728266208379999</c:v>
                </c:pt>
                <c:pt idx="3429" formatCode="General">
                  <c:v>-0.29272299329342599</c:v>
                </c:pt>
                <c:pt idx="3430" formatCode="General">
                  <c:v>-0.296834549476926</c:v>
                </c:pt>
                <c:pt idx="3431" formatCode="General">
                  <c:v>-0.29916645795343999</c:v>
                </c:pt>
                <c:pt idx="3432" formatCode="General">
                  <c:v>-0.30002517477513302</c:v>
                </c:pt>
                <c:pt idx="3433" formatCode="General">
                  <c:v>-0.30022822189230403</c:v>
                </c:pt>
                <c:pt idx="3434" formatCode="General">
                  <c:v>-0.300093212130085</c:v>
                </c:pt>
                <c:pt idx="3435" formatCode="General">
                  <c:v>-0.29898908953744502</c:v>
                </c:pt>
                <c:pt idx="3436" formatCode="General">
                  <c:v>-0.29680256485693701</c:v>
                </c:pt>
                <c:pt idx="3437" formatCode="General">
                  <c:v>-0.29388800057116998</c:v>
                </c:pt>
                <c:pt idx="3438" formatCode="General">
                  <c:v>-0.28953391565690101</c:v>
                </c:pt>
                <c:pt idx="3439" formatCode="General">
                  <c:v>-0.283579432084197</c:v>
                </c:pt>
                <c:pt idx="3440" formatCode="General">
                  <c:v>-0.27780783807856702</c:v>
                </c:pt>
                <c:pt idx="3441" formatCode="General">
                  <c:v>-0.27353502990985001</c:v>
                </c:pt>
                <c:pt idx="3442" formatCode="General">
                  <c:v>-0.270409051301711</c:v>
                </c:pt>
                <c:pt idx="3443" formatCode="General">
                  <c:v>-0.26820009958397001</c:v>
                </c:pt>
                <c:pt idx="3444" formatCode="General">
                  <c:v>-0.267192555074791</c:v>
                </c:pt>
                <c:pt idx="3445" formatCode="General">
                  <c:v>-0.26768707766816602</c:v>
                </c:pt>
                <c:pt idx="3446" formatCode="General">
                  <c:v>-0.27016767857368301</c:v>
                </c:pt>
                <c:pt idx="3447" formatCode="General">
                  <c:v>-0.27431468566534101</c:v>
                </c:pt>
                <c:pt idx="3448" formatCode="General">
                  <c:v>-0.27941990761781799</c:v>
                </c:pt>
                <c:pt idx="3449" formatCode="General">
                  <c:v>-0.28547814557308598</c:v>
                </c:pt>
                <c:pt idx="3450" formatCode="General">
                  <c:v>-0.29271906821778099</c:v>
                </c:pt>
                <c:pt idx="3451" formatCode="General">
                  <c:v>-0.301147823860476</c:v>
                </c:pt>
                <c:pt idx="3452" formatCode="General">
                  <c:v>-0.30977085260966802</c:v>
                </c:pt>
                <c:pt idx="3453" formatCode="General">
                  <c:v>-0.31762095458177497</c:v>
                </c:pt>
                <c:pt idx="3454" formatCode="General">
                  <c:v>-0.32495614645189602</c:v>
                </c:pt>
                <c:pt idx="3455" formatCode="General">
                  <c:v>-0.33184395577096198</c:v>
                </c:pt>
                <c:pt idx="3456" formatCode="General">
                  <c:v>-0.33832584979657598</c:v>
                </c:pt>
                <c:pt idx="3457" formatCode="General">
                  <c:v>-0.34367163675042101</c:v>
                </c:pt>
                <c:pt idx="3458" formatCode="General">
                  <c:v>-0.34666852814207599</c:v>
                </c:pt>
                <c:pt idx="3459" formatCode="General">
                  <c:v>-0.34813096862487802</c:v>
                </c:pt>
                <c:pt idx="3460" formatCode="General">
                  <c:v>-0.34899222158596099</c:v>
                </c:pt>
                <c:pt idx="3461" formatCode="General">
                  <c:v>-0.34878433222186001</c:v>
                </c:pt>
                <c:pt idx="3462" formatCode="General">
                  <c:v>-0.34745013805477998</c:v>
                </c:pt>
                <c:pt idx="3463" formatCode="General">
                  <c:v>-0.34480941521595698</c:v>
                </c:pt>
                <c:pt idx="3464" formatCode="General">
                  <c:v>-0.34122699849957899</c:v>
                </c:pt>
                <c:pt idx="3465" formatCode="General">
                  <c:v>-0.33704101510025097</c:v>
                </c:pt>
                <c:pt idx="3466" formatCode="General">
                  <c:v>-0.33156273844906498</c:v>
                </c:pt>
                <c:pt idx="3467" formatCode="General">
                  <c:v>-0.32451229589504799</c:v>
                </c:pt>
                <c:pt idx="3468" formatCode="General">
                  <c:v>-0.31665896723884501</c:v>
                </c:pt>
                <c:pt idx="3469" formatCode="General">
                  <c:v>-0.30762582842421898</c:v>
                </c:pt>
                <c:pt idx="3470" formatCode="General">
                  <c:v>-0.29653988241280899</c:v>
                </c:pt>
                <c:pt idx="3471" formatCode="General">
                  <c:v>-0.28401366542935602</c:v>
                </c:pt>
                <c:pt idx="3472" formatCode="General">
                  <c:v>-0.27023720215007302</c:v>
                </c:pt>
                <c:pt idx="3473" formatCode="General">
                  <c:v>-0.25524014584433202</c:v>
                </c:pt>
                <c:pt idx="3474" formatCode="General">
                  <c:v>-0.23931986148173401</c:v>
                </c:pt>
                <c:pt idx="3475" formatCode="General">
                  <c:v>-0.22333799049331901</c:v>
                </c:pt>
                <c:pt idx="3476" formatCode="General">
                  <c:v>-0.208752233678588</c:v>
                </c:pt>
                <c:pt idx="3477" formatCode="General">
                  <c:v>-0.19677131954739399</c:v>
                </c:pt>
                <c:pt idx="3478" formatCode="General">
                  <c:v>-0.18780092720001501</c:v>
                </c:pt>
                <c:pt idx="3479" formatCode="General">
                  <c:v>-0.18191280063825299</c:v>
                </c:pt>
                <c:pt idx="3480" formatCode="General">
                  <c:v>-0.17886467082987401</c:v>
                </c:pt>
                <c:pt idx="3481" formatCode="General">
                  <c:v>-0.17783608786211499</c:v>
                </c:pt>
                <c:pt idx="3482" formatCode="General">
                  <c:v>-0.178801482366409</c:v>
                </c:pt>
                <c:pt idx="3483" formatCode="General">
                  <c:v>-0.18248286124872301</c:v>
                </c:pt>
                <c:pt idx="3484" formatCode="General">
                  <c:v>-0.18832299383703499</c:v>
                </c:pt>
                <c:pt idx="3485" formatCode="General">
                  <c:v>-0.19536372414434899</c:v>
                </c:pt>
                <c:pt idx="3486" formatCode="General">
                  <c:v>-0.20252282783869999</c:v>
                </c:pt>
                <c:pt idx="3487" formatCode="General">
                  <c:v>-0.20846615309003999</c:v>
                </c:pt>
                <c:pt idx="3488" formatCode="General">
                  <c:v>-0.21287577500035601</c:v>
                </c:pt>
                <c:pt idx="3489" formatCode="General">
                  <c:v>-0.217242202510702</c:v>
                </c:pt>
                <c:pt idx="3490" formatCode="General">
                  <c:v>-0.223297129804746</c:v>
                </c:pt>
                <c:pt idx="3491" formatCode="General">
                  <c:v>-0.230457078695779</c:v>
                </c:pt>
                <c:pt idx="3492" formatCode="General">
                  <c:v>-0.23667213973243101</c:v>
                </c:pt>
                <c:pt idx="3493" formatCode="General">
                  <c:v>-0.24128509311587801</c:v>
                </c:pt>
                <c:pt idx="3494" formatCode="General">
                  <c:v>-0.245001717724046</c:v>
                </c:pt>
                <c:pt idx="3495" formatCode="General">
                  <c:v>-0.24839095964905</c:v>
                </c:pt>
                <c:pt idx="3496" formatCode="General">
                  <c:v>-0.25152365073829303</c:v>
                </c:pt>
                <c:pt idx="3497" formatCode="General">
                  <c:v>-0.25303131226539999</c:v>
                </c:pt>
                <c:pt idx="3498" formatCode="General">
                  <c:v>-0.25142683980342001</c:v>
                </c:pt>
                <c:pt idx="3499" formatCode="General">
                  <c:v>-0.24584048937151901</c:v>
                </c:pt>
                <c:pt idx="3500" formatCode="General">
                  <c:v>-0.23631118028301501</c:v>
                </c:pt>
                <c:pt idx="3501" formatCode="General">
                  <c:v>-0.223700277409495</c:v>
                </c:pt>
                <c:pt idx="3502" formatCode="General">
                  <c:v>-0.20901767433395699</c:v>
                </c:pt>
                <c:pt idx="3503" formatCode="General">
                  <c:v>-0.19352141348660601</c:v>
                </c:pt>
                <c:pt idx="3504" formatCode="General">
                  <c:v>-0.17724950277892401</c:v>
                </c:pt>
                <c:pt idx="3505" formatCode="General">
                  <c:v>-0.16047385736922201</c:v>
                </c:pt>
                <c:pt idx="3506" formatCode="General">
                  <c:v>-0.144851565877818</c:v>
                </c:pt>
                <c:pt idx="3507" formatCode="General">
                  <c:v>-0.13139779173579899</c:v>
                </c:pt>
                <c:pt idx="3508" formatCode="General">
                  <c:v>-0.11991852867723</c:v>
                </c:pt>
                <c:pt idx="3509" formatCode="General">
                  <c:v>-0.110155536791362</c:v>
                </c:pt>
                <c:pt idx="3510" formatCode="General">
                  <c:v>-0.10152200023170201</c:v>
                </c:pt>
                <c:pt idx="3511" formatCode="General">
                  <c:v>-9.3649041842356603E-2</c:v>
                </c:pt>
                <c:pt idx="3512" formatCode="General">
                  <c:v>-8.7645353954411004E-2</c:v>
                </c:pt>
                <c:pt idx="3513" formatCode="General">
                  <c:v>-8.4239475635696004E-2</c:v>
                </c:pt>
                <c:pt idx="3514" formatCode="General">
                  <c:v>-8.1982050842486595E-2</c:v>
                </c:pt>
                <c:pt idx="3515" formatCode="General">
                  <c:v>-7.96911431905198E-2</c:v>
                </c:pt>
                <c:pt idx="3516" formatCode="General">
                  <c:v>-7.7669437735195093E-2</c:v>
                </c:pt>
                <c:pt idx="3517" formatCode="General">
                  <c:v>-7.6578660546684801E-2</c:v>
                </c:pt>
                <c:pt idx="3518" formatCode="General">
                  <c:v>-7.7650210775348394E-2</c:v>
                </c:pt>
                <c:pt idx="3519" formatCode="General">
                  <c:v>-8.1656168312011002E-2</c:v>
                </c:pt>
                <c:pt idx="3520" formatCode="General">
                  <c:v>-8.7871414396134703E-2</c:v>
                </c:pt>
                <c:pt idx="3521" formatCode="General">
                  <c:v>-9.4625153888320906E-2</c:v>
                </c:pt>
                <c:pt idx="3522" formatCode="General">
                  <c:v>-0.100836888613046</c:v>
                </c:pt>
                <c:pt idx="3523" formatCode="General">
                  <c:v>-0.105722932673742</c:v>
                </c:pt>
                <c:pt idx="3524" formatCode="General">
                  <c:v>-0.10900528309452499</c:v>
                </c:pt>
                <c:pt idx="3525" formatCode="General">
                  <c:v>-0.110442771543511</c:v>
                </c:pt>
                <c:pt idx="3526" formatCode="General">
                  <c:v>-0.109093384981148</c:v>
                </c:pt>
                <c:pt idx="3527" formatCode="General">
                  <c:v>-0.104761555850848</c:v>
                </c:pt>
                <c:pt idx="3528" formatCode="General">
                  <c:v>-9.8287791526660007E-2</c:v>
                </c:pt>
                <c:pt idx="3529" formatCode="General">
                  <c:v>-9.0712061737693195E-2</c:v>
                </c:pt>
                <c:pt idx="3530" formatCode="General">
                  <c:v>-8.2225949200989301E-2</c:v>
                </c:pt>
                <c:pt idx="3531" formatCode="General">
                  <c:v>-7.2685669549510307E-2</c:v>
                </c:pt>
                <c:pt idx="3532" formatCode="General">
                  <c:v>-6.2791230466765602E-2</c:v>
                </c:pt>
                <c:pt idx="3533" formatCode="General">
                  <c:v>-5.2731620459767203E-2</c:v>
                </c:pt>
                <c:pt idx="3534" formatCode="General">
                  <c:v>-4.2461909073275197E-2</c:v>
                </c:pt>
                <c:pt idx="3535" formatCode="General">
                  <c:v>-3.3058928638973403E-2</c:v>
                </c:pt>
                <c:pt idx="3536" formatCode="General">
                  <c:v>-2.5466707063970698E-2</c:v>
                </c:pt>
                <c:pt idx="3537" formatCode="General">
                  <c:v>-1.8883655306383501E-2</c:v>
                </c:pt>
                <c:pt idx="3538" formatCode="General">
                  <c:v>-1.18858049145583E-2</c:v>
                </c:pt>
                <c:pt idx="3539" formatCode="General">
                  <c:v>-5.0076692548247101E-3</c:v>
                </c:pt>
                <c:pt idx="3540" formatCode="General">
                  <c:v>8.4506702633804201E-4</c:v>
                </c:pt>
                <c:pt idx="3541" formatCode="General">
                  <c:v>5.7663523863396996E-3</c:v>
                </c:pt>
                <c:pt idx="3542" formatCode="General">
                  <c:v>1.02638692537369E-2</c:v>
                </c:pt>
                <c:pt idx="3543" formatCode="General">
                  <c:v>1.43866921613493E-2</c:v>
                </c:pt>
                <c:pt idx="3544" formatCode="General">
                  <c:v>1.8046225149248401E-2</c:v>
                </c:pt>
                <c:pt idx="3545" formatCode="General">
                  <c:v>2.1515567916561399E-2</c:v>
                </c:pt>
                <c:pt idx="3546" formatCode="General">
                  <c:v>2.411137857808E-2</c:v>
                </c:pt>
                <c:pt idx="3547" formatCode="General">
                  <c:v>2.5577861310561799E-2</c:v>
                </c:pt>
                <c:pt idx="3548" formatCode="General">
                  <c:v>2.7076179558919399E-2</c:v>
                </c:pt>
                <c:pt idx="3549" formatCode="General">
                  <c:v>2.9017189126659099E-2</c:v>
                </c:pt>
                <c:pt idx="3550" formatCode="General">
                  <c:v>3.1667084152849599E-2</c:v>
                </c:pt>
                <c:pt idx="3551" formatCode="General">
                  <c:v>3.6127816771764402E-2</c:v>
                </c:pt>
                <c:pt idx="3552" formatCode="General">
                  <c:v>4.2423121043322298E-2</c:v>
                </c:pt>
                <c:pt idx="3553" formatCode="General">
                  <c:v>4.9847836785899498E-2</c:v>
                </c:pt>
                <c:pt idx="3554" formatCode="General">
                  <c:v>5.8445787261894498E-2</c:v>
                </c:pt>
                <c:pt idx="3555" formatCode="General">
                  <c:v>6.7872957185526994E-2</c:v>
                </c:pt>
                <c:pt idx="3556" formatCode="General">
                  <c:v>7.7084832149775295E-2</c:v>
                </c:pt>
                <c:pt idx="3557" formatCode="General">
                  <c:v>8.5333803806088099E-2</c:v>
                </c:pt>
                <c:pt idx="3558" formatCode="General">
                  <c:v>9.1457160194597098E-2</c:v>
                </c:pt>
                <c:pt idx="3559" formatCode="General">
                  <c:v>9.5678426294881894E-2</c:v>
                </c:pt>
                <c:pt idx="3560" formatCode="General">
                  <c:v>9.9653855662953705E-2</c:v>
                </c:pt>
                <c:pt idx="3561" formatCode="General">
                  <c:v>0.103779425524405</c:v>
                </c:pt>
                <c:pt idx="3562" formatCode="General">
                  <c:v>0.107485259496803</c:v>
                </c:pt>
                <c:pt idx="3563" formatCode="General">
                  <c:v>0.110772066785814</c:v>
                </c:pt>
                <c:pt idx="3564" formatCode="General">
                  <c:v>0.11426200892140401</c:v>
                </c:pt>
                <c:pt idx="3565" formatCode="General">
                  <c:v>0.11918635781846899</c:v>
                </c:pt>
                <c:pt idx="3566" formatCode="General">
                  <c:v>0.126066337981249</c:v>
                </c:pt>
                <c:pt idx="3567" formatCode="General">
                  <c:v>0.13466473154488801</c:v>
                </c:pt>
                <c:pt idx="3568" formatCode="General">
                  <c:v>0.14622486412737901</c:v>
                </c:pt>
                <c:pt idx="3569" formatCode="General">
                  <c:v>0.16131997086857799</c:v>
                </c:pt>
                <c:pt idx="3570" formatCode="General">
                  <c:v>0.179480566656636</c:v>
                </c:pt>
                <c:pt idx="3571" formatCode="General">
                  <c:v>0.20014216381507599</c:v>
                </c:pt>
                <c:pt idx="3572" formatCode="General">
                  <c:v>0.222194769265839</c:v>
                </c:pt>
                <c:pt idx="3573" formatCode="General">
                  <c:v>0.24521263088662201</c:v>
                </c:pt>
                <c:pt idx="3574" formatCode="General">
                  <c:v>0.26933835905290399</c:v>
                </c:pt>
                <c:pt idx="3575" formatCode="General">
                  <c:v>0.29382944317384602</c:v>
                </c:pt>
                <c:pt idx="3576" formatCode="General">
                  <c:v>0.31780493232586199</c:v>
                </c:pt>
                <c:pt idx="3577" formatCode="General">
                  <c:v>0.34034494245492902</c:v>
                </c:pt>
                <c:pt idx="3578" formatCode="General">
                  <c:v>0.36006261185273702</c:v>
                </c:pt>
                <c:pt idx="3579" formatCode="General">
                  <c:v>0.37595322492668798</c:v>
                </c:pt>
                <c:pt idx="3580" formatCode="General">
                  <c:v>0.38807672468580801</c:v>
                </c:pt>
                <c:pt idx="3581" formatCode="General">
                  <c:v>0.39736509096849998</c:v>
                </c:pt>
                <c:pt idx="3582" formatCode="General">
                  <c:v>0.40431922197597903</c:v>
                </c:pt>
                <c:pt idx="3583" formatCode="General">
                  <c:v>0.40881909365701602</c:v>
                </c:pt>
                <c:pt idx="3584" formatCode="General">
                  <c:v>0.41042594853269498</c:v>
                </c:pt>
                <c:pt idx="3585" formatCode="General">
                  <c:v>0.40879585470512803</c:v>
                </c:pt>
                <c:pt idx="3586" formatCode="General">
                  <c:v>0.40439684921246299</c:v>
                </c:pt>
                <c:pt idx="3587" formatCode="General">
                  <c:v>0.39791563553570097</c:v>
                </c:pt>
                <c:pt idx="3588" formatCode="General">
                  <c:v>0.38989276254201799</c:v>
                </c:pt>
                <c:pt idx="3589" formatCode="General">
                  <c:v>0.38005662499425402</c:v>
                </c:pt>
                <c:pt idx="3590" formatCode="General">
                  <c:v>0.36776057353535202</c:v>
                </c:pt>
                <c:pt idx="3591" formatCode="General">
                  <c:v>0.35461568590722797</c:v>
                </c:pt>
                <c:pt idx="3592" formatCode="General">
                  <c:v>0.342398520986196</c:v>
                </c:pt>
                <c:pt idx="3593" formatCode="General">
                  <c:v>0.33179230204642102</c:v>
                </c:pt>
                <c:pt idx="3594" formatCode="General">
                  <c:v>0.32373157973761402</c:v>
                </c:pt>
                <c:pt idx="3595" formatCode="General">
                  <c:v>0.31850250745363201</c:v>
                </c:pt>
                <c:pt idx="3596" formatCode="General">
                  <c:v>0.31616034566916701</c:v>
                </c:pt>
                <c:pt idx="3597" formatCode="General">
                  <c:v>0.31744912563236699</c:v>
                </c:pt>
                <c:pt idx="3598" formatCode="General">
                  <c:v>0.32267756700543299</c:v>
                </c:pt>
                <c:pt idx="3599" formatCode="General">
                  <c:v>0.331883882000861</c:v>
                </c:pt>
                <c:pt idx="3600" formatCode="General">
                  <c:v>0.34542325014540198</c:v>
                </c:pt>
                <c:pt idx="3601" formatCode="General">
                  <c:v>0.36297478069132899</c:v>
                </c:pt>
                <c:pt idx="3602" formatCode="General">
                  <c:v>0.383455542813255</c:v>
                </c:pt>
                <c:pt idx="3603" formatCode="General">
                  <c:v>0.405238371985709</c:v>
                </c:pt>
                <c:pt idx="3604" formatCode="General">
                  <c:v>0.42693632980937901</c:v>
                </c:pt>
                <c:pt idx="3605" formatCode="General">
                  <c:v>0.44778750895299302</c:v>
                </c:pt>
                <c:pt idx="3606" formatCode="General">
                  <c:v>0.46809745580259798</c:v>
                </c:pt>
                <c:pt idx="3607" formatCode="General">
                  <c:v>0.48813800285762499</c:v>
                </c:pt>
                <c:pt idx="3608" formatCode="General">
                  <c:v>0.50656277680686002</c:v>
                </c:pt>
                <c:pt idx="3609" formatCode="General">
                  <c:v>0.52185867890014703</c:v>
                </c:pt>
                <c:pt idx="3610" formatCode="General">
                  <c:v>0.53315071173548201</c:v>
                </c:pt>
                <c:pt idx="3611" formatCode="General">
                  <c:v>0.53922135301857699</c:v>
                </c:pt>
                <c:pt idx="3612" formatCode="General">
                  <c:v>0.53952841443342403</c:v>
                </c:pt>
                <c:pt idx="3613" formatCode="General">
                  <c:v>0.53533634286718901</c:v>
                </c:pt>
                <c:pt idx="3614" formatCode="General">
                  <c:v>0.52746846234462197</c:v>
                </c:pt>
                <c:pt idx="3615" formatCode="General">
                  <c:v>0.514990847826586</c:v>
                </c:pt>
                <c:pt idx="3616" formatCode="General">
                  <c:v>0.49824546421619798</c:v>
                </c:pt>
                <c:pt idx="3617" formatCode="General">
                  <c:v>0.47855578358582601</c:v>
                </c:pt>
                <c:pt idx="3618" formatCode="General">
                  <c:v>0.45732934123975799</c:v>
                </c:pt>
                <c:pt idx="3619" formatCode="General">
                  <c:v>0.43732988408087697</c:v>
                </c:pt>
                <c:pt idx="3620" formatCode="General">
                  <c:v>0.41967883640957598</c:v>
                </c:pt>
                <c:pt idx="3621" formatCode="General">
                  <c:v>0.40400138647418399</c:v>
                </c:pt>
                <c:pt idx="3622" formatCode="General">
                  <c:v>0.390152001860953</c:v>
                </c:pt>
                <c:pt idx="3623" formatCode="General">
                  <c:v>0.377905187542183</c:v>
                </c:pt>
                <c:pt idx="3624" formatCode="General">
                  <c:v>0.36758598975545298</c:v>
                </c:pt>
                <c:pt idx="3625" formatCode="General">
                  <c:v>0.35948302944420002</c:v>
                </c:pt>
                <c:pt idx="3626" formatCode="General">
                  <c:v>0.35321062853209401</c:v>
                </c:pt>
                <c:pt idx="3627" formatCode="General">
                  <c:v>0.34774479994985402</c:v>
                </c:pt>
                <c:pt idx="3628" formatCode="General">
                  <c:v>0.342814987091065</c:v>
                </c:pt>
                <c:pt idx="3629" formatCode="General">
                  <c:v>0.33792552151001498</c:v>
                </c:pt>
                <c:pt idx="3630" formatCode="General">
                  <c:v>0.33286489284711102</c:v>
                </c:pt>
                <c:pt idx="3631" formatCode="General">
                  <c:v>0.329130154884339</c:v>
                </c:pt>
                <c:pt idx="3632" formatCode="General">
                  <c:v>0.32620351358421901</c:v>
                </c:pt>
                <c:pt idx="3633" formatCode="General">
                  <c:v>0.32268013977139198</c:v>
                </c:pt>
                <c:pt idx="3634" formatCode="General">
                  <c:v>0.31878058055087999</c:v>
                </c:pt>
                <c:pt idx="3635" formatCode="General">
                  <c:v>0.31429803181446098</c:v>
                </c:pt>
                <c:pt idx="3636" formatCode="General">
                  <c:v>0.30963000504058302</c:v>
                </c:pt>
                <c:pt idx="3637" formatCode="General">
                  <c:v>0.30537529912807398</c:v>
                </c:pt>
                <c:pt idx="3638" formatCode="General">
                  <c:v>0.30039226449998402</c:v>
                </c:pt>
                <c:pt idx="3639" formatCode="General">
                  <c:v>0.29394446861455498</c:v>
                </c:pt>
                <c:pt idx="3640" formatCode="General">
                  <c:v>0.28623028397533501</c:v>
                </c:pt>
                <c:pt idx="3641" formatCode="General">
                  <c:v>0.27746934966470199</c:v>
                </c:pt>
                <c:pt idx="3642" formatCode="General">
                  <c:v>0.26909949114371001</c:v>
                </c:pt>
                <c:pt idx="3643" formatCode="General">
                  <c:v>0.26225993950564203</c:v>
                </c:pt>
                <c:pt idx="3644" formatCode="General">
                  <c:v>0.25675225423162801</c:v>
                </c:pt>
                <c:pt idx="3645" formatCode="General">
                  <c:v>0.25278574507193702</c:v>
                </c:pt>
                <c:pt idx="3646" formatCode="General">
                  <c:v>0.25078798229378702</c:v>
                </c:pt>
                <c:pt idx="3647" formatCode="General">
                  <c:v>0.25073608644017398</c:v>
                </c:pt>
                <c:pt idx="3648" formatCode="General">
                  <c:v>0.25100875753503799</c:v>
                </c:pt>
                <c:pt idx="3649" formatCode="General">
                  <c:v>0.25040559080437402</c:v>
                </c:pt>
                <c:pt idx="3650" formatCode="General">
                  <c:v>0.24916200915481901</c:v>
                </c:pt>
                <c:pt idx="3651" formatCode="General">
                  <c:v>0.24696744181463301</c:v>
                </c:pt>
                <c:pt idx="3652" formatCode="General">
                  <c:v>0.24423018838544899</c:v>
                </c:pt>
                <c:pt idx="3653" formatCode="General">
                  <c:v>0.24124777210845999</c:v>
                </c:pt>
                <c:pt idx="3654" formatCode="General">
                  <c:v>0.23715845197795599</c:v>
                </c:pt>
                <c:pt idx="3655" formatCode="General">
                  <c:v>0.23062055713430701</c:v>
                </c:pt>
                <c:pt idx="3656" formatCode="General">
                  <c:v>0.22055224558117201</c:v>
                </c:pt>
                <c:pt idx="3657" formatCode="General">
                  <c:v>0.207458018151568</c:v>
                </c:pt>
                <c:pt idx="3658" formatCode="General">
                  <c:v>0.19340847733802199</c:v>
                </c:pt>
                <c:pt idx="3659" formatCode="General">
                  <c:v>0.179950381227901</c:v>
                </c:pt>
                <c:pt idx="3660" formatCode="General">
                  <c:v>0.16719802698935099</c:v>
                </c:pt>
                <c:pt idx="3661" formatCode="General">
                  <c:v>0.155174403738957</c:v>
                </c:pt>
                <c:pt idx="3662" formatCode="General">
                  <c:v>0.14416847329558999</c:v>
                </c:pt>
                <c:pt idx="3663" formatCode="General">
                  <c:v>0.13398101011847099</c:v>
                </c:pt>
                <c:pt idx="3664" formatCode="General">
                  <c:v>0.12419516082842801</c:v>
                </c:pt>
                <c:pt idx="3665" formatCode="General">
                  <c:v>0.114151879683781</c:v>
                </c:pt>
                <c:pt idx="3666" formatCode="General">
                  <c:v>0.10384435140972199</c:v>
                </c:pt>
                <c:pt idx="3667" formatCode="General">
                  <c:v>9.4321131016367701E-2</c:v>
                </c:pt>
                <c:pt idx="3668" formatCode="General">
                  <c:v>8.5506497617686805E-2</c:v>
                </c:pt>
                <c:pt idx="3669" formatCode="General">
                  <c:v>7.6632045526257797E-2</c:v>
                </c:pt>
                <c:pt idx="3670" formatCode="General">
                  <c:v>6.7184815299253298E-2</c:v>
                </c:pt>
                <c:pt idx="3671" formatCode="General">
                  <c:v>5.7895092901239599E-2</c:v>
                </c:pt>
                <c:pt idx="3672" formatCode="General">
                  <c:v>4.9261388231467897E-2</c:v>
                </c:pt>
                <c:pt idx="3673" formatCode="General">
                  <c:v>3.9895512786407301E-2</c:v>
                </c:pt>
                <c:pt idx="3674" formatCode="General">
                  <c:v>2.9789421506500699E-2</c:v>
                </c:pt>
                <c:pt idx="3675" formatCode="General">
                  <c:v>1.96185238202254E-2</c:v>
                </c:pt>
                <c:pt idx="3676" formatCode="General">
                  <c:v>8.29987460219948E-3</c:v>
                </c:pt>
                <c:pt idx="3677" formatCode="General">
                  <c:v>-4.6884784271976603E-3</c:v>
                </c:pt>
                <c:pt idx="3678" formatCode="General">
                  <c:v>-1.8583185719731801E-2</c:v>
                </c:pt>
                <c:pt idx="3679" formatCode="General">
                  <c:v>-3.2714170816942501E-2</c:v>
                </c:pt>
                <c:pt idx="3680" formatCode="General">
                  <c:v>-4.6203308367865598E-2</c:v>
                </c:pt>
                <c:pt idx="3681" formatCode="General">
                  <c:v>-5.8554913296793201E-2</c:v>
                </c:pt>
                <c:pt idx="3682" formatCode="General">
                  <c:v>-7.0682243354410895E-2</c:v>
                </c:pt>
                <c:pt idx="3683" formatCode="General">
                  <c:v>-8.2697767254196905E-2</c:v>
                </c:pt>
                <c:pt idx="3684" formatCode="General">
                  <c:v>-9.2919593863522998E-2</c:v>
                </c:pt>
                <c:pt idx="3685" formatCode="General">
                  <c:v>-0.100691337622762</c:v>
                </c:pt>
                <c:pt idx="3686" formatCode="General">
                  <c:v>-0.106754955611066</c:v>
                </c:pt>
                <c:pt idx="3687" formatCode="General">
                  <c:v>-0.111116720407042</c:v>
                </c:pt>
                <c:pt idx="3688" formatCode="General">
                  <c:v>-0.11360162621733499</c:v>
                </c:pt>
                <c:pt idx="3689" formatCode="General">
                  <c:v>-0.114402908189095</c:v>
                </c:pt>
                <c:pt idx="3690" formatCode="General">
                  <c:v>-0.113061235841452</c:v>
                </c:pt>
                <c:pt idx="3691" formatCode="General">
                  <c:v>-0.109206987305337</c:v>
                </c:pt>
                <c:pt idx="3692" formatCode="General">
                  <c:v>-0.102847178520329</c:v>
                </c:pt>
                <c:pt idx="3693" formatCode="General">
                  <c:v>-9.4883115287190803E-2</c:v>
                </c:pt>
                <c:pt idx="3694" formatCode="General">
                  <c:v>-8.6332722126074596E-2</c:v>
                </c:pt>
                <c:pt idx="3695" formatCode="General">
                  <c:v>-7.8150140095381501E-2</c:v>
                </c:pt>
                <c:pt idx="3696" formatCode="General">
                  <c:v>-7.0867120178659496E-2</c:v>
                </c:pt>
                <c:pt idx="3697" formatCode="General">
                  <c:v>-6.4245534958115802E-2</c:v>
                </c:pt>
                <c:pt idx="3698" formatCode="General">
                  <c:v>-5.8352539063021701E-2</c:v>
                </c:pt>
                <c:pt idx="3699" formatCode="General">
                  <c:v>-5.3182120785881901E-2</c:v>
                </c:pt>
                <c:pt idx="3700" formatCode="General">
                  <c:v>-4.8498074971162701E-2</c:v>
                </c:pt>
                <c:pt idx="3701" formatCode="General">
                  <c:v>-4.4265504302103298E-2</c:v>
                </c:pt>
                <c:pt idx="3702" formatCode="General">
                  <c:v>-4.1105272753116401E-2</c:v>
                </c:pt>
                <c:pt idx="3703" formatCode="General">
                  <c:v>-3.9369872272742398E-2</c:v>
                </c:pt>
                <c:pt idx="3704" formatCode="General">
                  <c:v>-3.84764611752667E-2</c:v>
                </c:pt>
                <c:pt idx="3705" formatCode="General">
                  <c:v>-3.7821387293071801E-2</c:v>
                </c:pt>
                <c:pt idx="3706" formatCode="General">
                  <c:v>-3.8004478378503397E-2</c:v>
                </c:pt>
                <c:pt idx="3707" formatCode="General">
                  <c:v>-4.0723412081174901E-2</c:v>
                </c:pt>
                <c:pt idx="3708" formatCode="General">
                  <c:v>-4.6434429311317402E-2</c:v>
                </c:pt>
                <c:pt idx="3709" formatCode="General">
                  <c:v>-5.4665471307253903E-2</c:v>
                </c:pt>
                <c:pt idx="3710" formatCode="General">
                  <c:v>-6.5452423765050699E-2</c:v>
                </c:pt>
                <c:pt idx="3711" formatCode="General">
                  <c:v>-7.8329226843180097E-2</c:v>
                </c:pt>
                <c:pt idx="3712" formatCode="General">
                  <c:v>-9.2883707314508193E-2</c:v>
                </c:pt>
                <c:pt idx="3713" formatCode="General">
                  <c:v>-0.108430903653807</c:v>
                </c:pt>
                <c:pt idx="3714" formatCode="General">
                  <c:v>-0.12513798818973901</c:v>
                </c:pt>
                <c:pt idx="3715" formatCode="General">
                  <c:v>-0.144041996433415</c:v>
                </c:pt>
                <c:pt idx="3716" formatCode="General">
                  <c:v>-0.16523331936593999</c:v>
                </c:pt>
                <c:pt idx="3717" formatCode="General">
                  <c:v>-0.18762551652222101</c:v>
                </c:pt>
                <c:pt idx="3718" formatCode="General">
                  <c:v>-0.20967793926195499</c:v>
                </c:pt>
                <c:pt idx="3719" formatCode="General">
                  <c:v>-0.22985008492481601</c:v>
                </c:pt>
                <c:pt idx="3720" formatCode="General">
                  <c:v>-0.24767799196288501</c:v>
                </c:pt>
                <c:pt idx="3721" formatCode="General">
                  <c:v>-0.26449180115736598</c:v>
                </c:pt>
                <c:pt idx="3722" formatCode="General">
                  <c:v>-0.28079677596223401</c:v>
                </c:pt>
                <c:pt idx="3723" formatCode="General">
                  <c:v>-0.29601615322076402</c:v>
                </c:pt>
                <c:pt idx="3724" formatCode="General">
                  <c:v>-0.309553907541464</c:v>
                </c:pt>
                <c:pt idx="3725" formatCode="General">
                  <c:v>-0.32094412650834298</c:v>
                </c:pt>
                <c:pt idx="3726" formatCode="General">
                  <c:v>-0.33018591568511502</c:v>
                </c:pt>
                <c:pt idx="3727" formatCode="General">
                  <c:v>-0.33723080035707498</c:v>
                </c:pt>
                <c:pt idx="3728" formatCode="General">
                  <c:v>-0.34175216296618399</c:v>
                </c:pt>
                <c:pt idx="3729" formatCode="General">
                  <c:v>-0.34426252933802598</c:v>
                </c:pt>
                <c:pt idx="3730" formatCode="General">
                  <c:v>-0.34616006243717801</c:v>
                </c:pt>
                <c:pt idx="3731" formatCode="General">
                  <c:v>-0.34847553539008802</c:v>
                </c:pt>
                <c:pt idx="3732" formatCode="General">
                  <c:v>-0.35223166334204897</c:v>
                </c:pt>
                <c:pt idx="3733" formatCode="General">
                  <c:v>-0.35789710439124101</c:v>
                </c:pt>
                <c:pt idx="3734" formatCode="General">
                  <c:v>-0.36478237145521503</c:v>
                </c:pt>
                <c:pt idx="3735" formatCode="General">
                  <c:v>-0.37194875731882898</c:v>
                </c:pt>
                <c:pt idx="3736" formatCode="General">
                  <c:v>-0.378229281073791</c:v>
                </c:pt>
                <c:pt idx="3737" formatCode="General">
                  <c:v>-0.38288804830638501</c:v>
                </c:pt>
                <c:pt idx="3738" formatCode="General">
                  <c:v>-0.38576609261019601</c:v>
                </c:pt>
                <c:pt idx="3739" formatCode="General">
                  <c:v>-0.38750635093464603</c:v>
                </c:pt>
                <c:pt idx="3740" formatCode="General">
                  <c:v>-0.38825072953174899</c:v>
                </c:pt>
                <c:pt idx="3741" formatCode="General">
                  <c:v>-0.38805438904251899</c:v>
                </c:pt>
                <c:pt idx="3742" formatCode="General">
                  <c:v>-0.38706423996829398</c:v>
                </c:pt>
                <c:pt idx="3743" formatCode="General">
                  <c:v>-0.38445931403240002</c:v>
                </c:pt>
                <c:pt idx="3744" formatCode="General">
                  <c:v>-0.381357850349543</c:v>
                </c:pt>
                <c:pt idx="3745" formatCode="General">
                  <c:v>-0.37941112607148197</c:v>
                </c:pt>
                <c:pt idx="3746" formatCode="General">
                  <c:v>-0.37970469121407402</c:v>
                </c:pt>
                <c:pt idx="3747" formatCode="General">
                  <c:v>-0.38250324791390899</c:v>
                </c:pt>
                <c:pt idx="3748" formatCode="General">
                  <c:v>-0.38659306092788498</c:v>
                </c:pt>
                <c:pt idx="3749" formatCode="General">
                  <c:v>-0.391100573783771</c:v>
                </c:pt>
                <c:pt idx="3750" formatCode="General">
                  <c:v>-0.39609510465110198</c:v>
                </c:pt>
                <c:pt idx="3751" formatCode="General">
                  <c:v>-0.402690337492562</c:v>
                </c:pt>
                <c:pt idx="3752" formatCode="General">
                  <c:v>-0.41136805243006203</c:v>
                </c:pt>
                <c:pt idx="3753" formatCode="General">
                  <c:v>-0.42108285459884898</c:v>
                </c:pt>
                <c:pt idx="3754" formatCode="General">
                  <c:v>-0.43068045844960401</c:v>
                </c:pt>
                <c:pt idx="3755" formatCode="General">
                  <c:v>-0.440407857015925</c:v>
                </c:pt>
                <c:pt idx="3756" formatCode="General">
                  <c:v>-0.45130706507026802</c:v>
                </c:pt>
                <c:pt idx="3757" formatCode="General">
                  <c:v>-0.46478217746052303</c:v>
                </c:pt>
                <c:pt idx="3758" formatCode="General">
                  <c:v>-0.48034515834622998</c:v>
                </c:pt>
                <c:pt idx="3759" formatCode="General">
                  <c:v>-0.49608223252571898</c:v>
                </c:pt>
                <c:pt idx="3760" formatCode="General">
                  <c:v>-0.51070843440066604</c:v>
                </c:pt>
                <c:pt idx="3761" formatCode="General">
                  <c:v>-0.52340331236936699</c:v>
                </c:pt>
                <c:pt idx="3762" formatCode="General">
                  <c:v>-0.53406343499411202</c:v>
                </c:pt>
                <c:pt idx="3763" formatCode="General">
                  <c:v>-0.54224934642424705</c:v>
                </c:pt>
                <c:pt idx="3764" formatCode="General">
                  <c:v>-0.54803202663580997</c:v>
                </c:pt>
                <c:pt idx="3765" formatCode="General">
                  <c:v>-0.55248325294994305</c:v>
                </c:pt>
                <c:pt idx="3766" formatCode="General">
                  <c:v>-0.55589458023036598</c:v>
                </c:pt>
                <c:pt idx="3767" formatCode="General">
                  <c:v>-0.55693513890781499</c:v>
                </c:pt>
                <c:pt idx="3768" formatCode="General">
                  <c:v>-0.55532733991471295</c:v>
                </c:pt>
                <c:pt idx="3769" formatCode="General">
                  <c:v>-0.55089014459232</c:v>
                </c:pt>
                <c:pt idx="3770" formatCode="General">
                  <c:v>-0.54306507456236697</c:v>
                </c:pt>
                <c:pt idx="3771" formatCode="General">
                  <c:v>-0.53294901205352396</c:v>
                </c:pt>
                <c:pt idx="3772" formatCode="General">
                  <c:v>-0.52234427375736103</c:v>
                </c:pt>
                <c:pt idx="3773" formatCode="General">
                  <c:v>-0.51201700843465403</c:v>
                </c:pt>
                <c:pt idx="3774" formatCode="General">
                  <c:v>-0.501589777475826</c:v>
                </c:pt>
                <c:pt idx="3775" formatCode="General">
                  <c:v>-0.491721578240082</c:v>
                </c:pt>
                <c:pt idx="3776" formatCode="General">
                  <c:v>-0.48309317394445001</c:v>
                </c:pt>
                <c:pt idx="3777" formatCode="General">
                  <c:v>-0.47448815606896499</c:v>
                </c:pt>
                <c:pt idx="3778" formatCode="General">
                  <c:v>-0.46498534824255899</c:v>
                </c:pt>
                <c:pt idx="3779" formatCode="General">
                  <c:v>-0.45524565734294398</c:v>
                </c:pt>
                <c:pt idx="3780" formatCode="General">
                  <c:v>-0.44567715763782301</c:v>
                </c:pt>
                <c:pt idx="3781" formatCode="General">
                  <c:v>-0.43656054507535802</c:v>
                </c:pt>
                <c:pt idx="3782" formatCode="General">
                  <c:v>-0.42798797594484</c:v>
                </c:pt>
                <c:pt idx="3783" formatCode="General">
                  <c:v>-0.41985800898001702</c:v>
                </c:pt>
                <c:pt idx="3784" formatCode="General">
                  <c:v>-0.41164814357698598</c:v>
                </c:pt>
                <c:pt idx="3785" formatCode="General">
                  <c:v>-0.40295244006248798</c:v>
                </c:pt>
                <c:pt idx="3786" formatCode="General">
                  <c:v>-0.39465074465087602</c:v>
                </c:pt>
                <c:pt idx="3787" formatCode="General">
                  <c:v>-0.38750475937595202</c:v>
                </c:pt>
                <c:pt idx="3788" formatCode="General">
                  <c:v>-0.38210640579329802</c:v>
                </c:pt>
                <c:pt idx="3789" formatCode="General">
                  <c:v>-0.37841551929602002</c:v>
                </c:pt>
                <c:pt idx="3790" formatCode="General">
                  <c:v>-0.37526119965969701</c:v>
                </c:pt>
                <c:pt idx="3791" formatCode="General">
                  <c:v>-0.37110308812264498</c:v>
                </c:pt>
                <c:pt idx="3792" formatCode="General">
                  <c:v>-0.36566595782441802</c:v>
                </c:pt>
                <c:pt idx="3793" formatCode="General">
                  <c:v>-0.35987345576126101</c:v>
                </c:pt>
                <c:pt idx="3794" formatCode="General">
                  <c:v>-0.35346189631407499</c:v>
                </c:pt>
                <c:pt idx="3795" formatCode="General">
                  <c:v>-0.346002367144436</c:v>
                </c:pt>
                <c:pt idx="3796" formatCode="General">
                  <c:v>-0.337516478326784</c:v>
                </c:pt>
                <c:pt idx="3797" formatCode="General">
                  <c:v>-0.32719427188097899</c:v>
                </c:pt>
                <c:pt idx="3798" formatCode="General">
                  <c:v>-0.31517499992509002</c:v>
                </c:pt>
                <c:pt idx="3799" formatCode="General">
                  <c:v>-0.30217423571306201</c:v>
                </c:pt>
                <c:pt idx="3800" formatCode="General">
                  <c:v>-0.28868338246967001</c:v>
                </c:pt>
                <c:pt idx="3801" formatCode="General">
                  <c:v>-0.27625413724783399</c:v>
                </c:pt>
                <c:pt idx="3802" formatCode="General">
                  <c:v>-0.265471550776883</c:v>
                </c:pt>
                <c:pt idx="3803" formatCode="General">
                  <c:v>-0.25570147119685799</c:v>
                </c:pt>
                <c:pt idx="3804" formatCode="General">
                  <c:v>-0.24586962678635799</c:v>
                </c:pt>
                <c:pt idx="3805" formatCode="General">
                  <c:v>-0.23515168238251399</c:v>
                </c:pt>
                <c:pt idx="3806" formatCode="General">
                  <c:v>-0.22405797824478099</c:v>
                </c:pt>
                <c:pt idx="3807" formatCode="General">
                  <c:v>-0.21290389678640201</c:v>
                </c:pt>
                <c:pt idx="3808" formatCode="General">
                  <c:v>-0.20123863657924801</c:v>
                </c:pt>
                <c:pt idx="3809" formatCode="General">
                  <c:v>-0.18874530109481499</c:v>
                </c:pt>
                <c:pt idx="3810" formatCode="General">
                  <c:v>-0.175837940501826</c:v>
                </c:pt>
                <c:pt idx="3811" formatCode="General">
                  <c:v>-0.16300464420215999</c:v>
                </c:pt>
                <c:pt idx="3812" formatCode="General">
                  <c:v>-0.15016296877254801</c:v>
                </c:pt>
                <c:pt idx="3813" formatCode="General">
                  <c:v>-0.137129310229955</c:v>
                </c:pt>
                <c:pt idx="3814" formatCode="General">
                  <c:v>-0.123864019244494</c:v>
                </c:pt>
                <c:pt idx="3815" formatCode="General">
                  <c:v>-0.110142474604168</c:v>
                </c:pt>
                <c:pt idx="3816" formatCode="General">
                  <c:v>-9.5870287131229304E-2</c:v>
                </c:pt>
                <c:pt idx="3817" formatCode="General">
                  <c:v>-8.1173920378895204E-2</c:v>
                </c:pt>
                <c:pt idx="3818" formatCode="General">
                  <c:v>-6.6507776639867899E-2</c:v>
                </c:pt>
                <c:pt idx="3819" formatCode="General">
                  <c:v>-5.24368111185365E-2</c:v>
                </c:pt>
                <c:pt idx="3820" formatCode="General">
                  <c:v>-3.9286488116652203E-2</c:v>
                </c:pt>
                <c:pt idx="3821" formatCode="General">
                  <c:v>-2.6669242482477502E-2</c:v>
                </c:pt>
                <c:pt idx="3822" formatCode="General">
                  <c:v>-1.43029408075295E-2</c:v>
                </c:pt>
                <c:pt idx="3823" formatCode="General">
                  <c:v>-2.95725084877113E-3</c:v>
                </c:pt>
                <c:pt idx="3824" formatCode="General">
                  <c:v>6.4447743443237599E-3</c:v>
                </c:pt>
                <c:pt idx="3825" formatCode="General">
                  <c:v>1.42599577766642E-2</c:v>
                </c:pt>
                <c:pt idx="3826" formatCode="General">
                  <c:v>2.1344406818375301E-2</c:v>
                </c:pt>
                <c:pt idx="3827" formatCode="General">
                  <c:v>2.79363781604447E-2</c:v>
                </c:pt>
                <c:pt idx="3828" formatCode="General">
                  <c:v>3.4015063307402303E-2</c:v>
                </c:pt>
                <c:pt idx="3829" formatCode="General">
                  <c:v>3.9326890145614697E-2</c:v>
                </c:pt>
                <c:pt idx="3830" formatCode="General">
                  <c:v>4.46143705543421E-2</c:v>
                </c:pt>
                <c:pt idx="3831" formatCode="General">
                  <c:v>5.0623912216404103E-2</c:v>
                </c:pt>
                <c:pt idx="3832" formatCode="General">
                  <c:v>5.7707220667685903E-2</c:v>
                </c:pt>
                <c:pt idx="3833" formatCode="General">
                  <c:v>6.6104960786839598E-2</c:v>
                </c:pt>
                <c:pt idx="3834" formatCode="General">
                  <c:v>7.6470459588272394E-2</c:v>
                </c:pt>
                <c:pt idx="3835" formatCode="General">
                  <c:v>8.9823185439071904E-2</c:v>
                </c:pt>
                <c:pt idx="3836" formatCode="General">
                  <c:v>0.105526141706887</c:v>
                </c:pt>
                <c:pt idx="3837" formatCode="General">
                  <c:v>0.12300214498312401</c:v>
                </c:pt>
                <c:pt idx="3838" formatCode="General">
                  <c:v>0.14163066595819099</c:v>
                </c:pt>
                <c:pt idx="3839" formatCode="General">
                  <c:v>0.160828218477335</c:v>
                </c:pt>
                <c:pt idx="3840" formatCode="General">
                  <c:v>0.180716636313348</c:v>
                </c:pt>
                <c:pt idx="3841" formatCode="General">
                  <c:v>0.20088184544600299</c:v>
                </c:pt>
                <c:pt idx="3842" formatCode="General">
                  <c:v>0.22026561942188</c:v>
                </c:pt>
                <c:pt idx="3843" formatCode="General">
                  <c:v>0.237851871458756</c:v>
                </c:pt>
                <c:pt idx="3844" formatCode="General">
                  <c:v>0.252894773683151</c:v>
                </c:pt>
                <c:pt idx="3845" formatCode="General">
                  <c:v>0.265169575860842</c:v>
                </c:pt>
                <c:pt idx="3846" formatCode="General">
                  <c:v>0.27471473248635497</c:v>
                </c:pt>
                <c:pt idx="3847" formatCode="General">
                  <c:v>0.28212549822967897</c:v>
                </c:pt>
                <c:pt idx="3848" formatCode="General">
                  <c:v>0.28847367402649599</c:v>
                </c:pt>
                <c:pt idx="3849" formatCode="General">
                  <c:v>0.29470794411557</c:v>
                </c:pt>
                <c:pt idx="3850" formatCode="General">
                  <c:v>0.30178636328388903</c:v>
                </c:pt>
                <c:pt idx="3851" formatCode="General">
                  <c:v>0.30992359521273399</c:v>
                </c:pt>
                <c:pt idx="3852" formatCode="General">
                  <c:v>0.31881790437480101</c:v>
                </c:pt>
                <c:pt idx="3853" formatCode="General">
                  <c:v>0.32766346119454198</c:v>
                </c:pt>
                <c:pt idx="3854" formatCode="General">
                  <c:v>0.33516822865477602</c:v>
                </c:pt>
                <c:pt idx="3855" formatCode="General">
                  <c:v>0.34006792961464799</c:v>
                </c:pt>
                <c:pt idx="3856" formatCode="General">
                  <c:v>0.34197520591365499</c:v>
                </c:pt>
                <c:pt idx="3857" formatCode="General">
                  <c:v>0.34119166419826602</c:v>
                </c:pt>
                <c:pt idx="3858" formatCode="General">
                  <c:v>0.33808020087290203</c:v>
                </c:pt>
                <c:pt idx="3859" formatCode="General">
                  <c:v>0.33317312290423901</c:v>
                </c:pt>
                <c:pt idx="3860" formatCode="General">
                  <c:v>0.32761933421967199</c:v>
                </c:pt>
                <c:pt idx="3861" formatCode="General">
                  <c:v>0.323700794472909</c:v>
                </c:pt>
                <c:pt idx="3862" formatCode="General">
                  <c:v>0.32280798672171401</c:v>
                </c:pt>
                <c:pt idx="3863" formatCode="General">
                  <c:v>0.32448908435298501</c:v>
                </c:pt>
                <c:pt idx="3864" formatCode="General">
                  <c:v>0.329033223892015</c:v>
                </c:pt>
                <c:pt idx="3865" formatCode="General">
                  <c:v>0.33633548357093201</c:v>
                </c:pt>
                <c:pt idx="3866" formatCode="General">
                  <c:v>0.34635064327282999</c:v>
                </c:pt>
                <c:pt idx="3867" formatCode="General">
                  <c:v>0.35965768686345601</c:v>
                </c:pt>
                <c:pt idx="3868" formatCode="General">
                  <c:v>0.375605729266968</c:v>
                </c:pt>
                <c:pt idx="3869" formatCode="General">
                  <c:v>0.39266070323679603</c:v>
                </c:pt>
                <c:pt idx="3870" formatCode="General">
                  <c:v>0.40966935223005102</c:v>
                </c:pt>
                <c:pt idx="3871" formatCode="General">
                  <c:v>0.42630438246150298</c:v>
                </c:pt>
                <c:pt idx="3872" formatCode="General">
                  <c:v>0.44192316111104701</c:v>
                </c:pt>
                <c:pt idx="3873" formatCode="General">
                  <c:v>0.45622451944188103</c:v>
                </c:pt>
                <c:pt idx="3874" formatCode="General">
                  <c:v>0.46892423109430198</c:v>
                </c:pt>
                <c:pt idx="3875" formatCode="General">
                  <c:v>0.479414503426908</c:v>
                </c:pt>
                <c:pt idx="3876" formatCode="General">
                  <c:v>0.48751177097450699</c:v>
                </c:pt>
                <c:pt idx="3877" formatCode="General">
                  <c:v>0.49243850259036498</c:v>
                </c:pt>
                <c:pt idx="3878" formatCode="General">
                  <c:v>0.493934366333876</c:v>
                </c:pt>
                <c:pt idx="3879" formatCode="General">
                  <c:v>0.49295030864323702</c:v>
                </c:pt>
                <c:pt idx="3880" formatCode="General">
                  <c:v>0.48967267298570799</c:v>
                </c:pt>
                <c:pt idx="3881" formatCode="General">
                  <c:v>0.48396819636375299</c:v>
                </c:pt>
                <c:pt idx="3882" formatCode="General">
                  <c:v>0.47737222316739297</c:v>
                </c:pt>
                <c:pt idx="3883" formatCode="General">
                  <c:v>0.471128109941579</c:v>
                </c:pt>
                <c:pt idx="3884" formatCode="General">
                  <c:v>0.46526834639578701</c:v>
                </c:pt>
                <c:pt idx="3885" formatCode="General">
                  <c:v>0.45961825368861298</c:v>
                </c:pt>
                <c:pt idx="3886" formatCode="General">
                  <c:v>0.4542794126229</c:v>
                </c:pt>
                <c:pt idx="3887" formatCode="General">
                  <c:v>0.44962446214638302</c:v>
                </c:pt>
                <c:pt idx="3888" formatCode="General">
                  <c:v>0.44525134589408899</c:v>
                </c:pt>
                <c:pt idx="3889" formatCode="General">
                  <c:v>0.44026847384345402</c:v>
                </c:pt>
                <c:pt idx="3890" formatCode="General">
                  <c:v>0.43444390237536201</c:v>
                </c:pt>
                <c:pt idx="3891" formatCode="General">
                  <c:v>0.42783217435983301</c:v>
                </c:pt>
                <c:pt idx="3892" formatCode="General">
                  <c:v>0.420418847095134</c:v>
                </c:pt>
                <c:pt idx="3893" formatCode="General">
                  <c:v>0.412635654697382</c:v>
                </c:pt>
                <c:pt idx="3894" formatCode="General">
                  <c:v>0.40512271728078197</c:v>
                </c:pt>
                <c:pt idx="3895" formatCode="General">
                  <c:v>0.39789520688966101</c:v>
                </c:pt>
                <c:pt idx="3896" formatCode="General">
                  <c:v>0.39028067000295003</c:v>
                </c:pt>
                <c:pt idx="3897" formatCode="General">
                  <c:v>0.38222731103160601</c:v>
                </c:pt>
                <c:pt idx="3898" formatCode="General">
                  <c:v>0.37411163233300099</c:v>
                </c:pt>
                <c:pt idx="3899" formatCode="General">
                  <c:v>0.36579539785125997</c:v>
                </c:pt>
                <c:pt idx="3900" formatCode="General">
                  <c:v>0.35678668491980797</c:v>
                </c:pt>
                <c:pt idx="3901" formatCode="General">
                  <c:v>0.34697477348459299</c:v>
                </c:pt>
                <c:pt idx="3902" formatCode="General">
                  <c:v>0.336473897909154</c:v>
                </c:pt>
                <c:pt idx="3903" formatCode="General">
                  <c:v>0.325194468876914</c:v>
                </c:pt>
                <c:pt idx="3904" formatCode="General">
                  <c:v>0.314088896584789</c:v>
                </c:pt>
                <c:pt idx="3905" formatCode="General">
                  <c:v>0.30478130680259602</c:v>
                </c:pt>
                <c:pt idx="3906" formatCode="General">
                  <c:v>0.29729773231741202</c:v>
                </c:pt>
                <c:pt idx="3907" formatCode="General">
                  <c:v>0.29085129971551799</c:v>
                </c:pt>
                <c:pt idx="3908" formatCode="General">
                  <c:v>0.28480238153263598</c:v>
                </c:pt>
                <c:pt idx="3909" formatCode="General">
                  <c:v>0.27873535545735501</c:v>
                </c:pt>
                <c:pt idx="3910" formatCode="General">
                  <c:v>0.27315031528830902</c:v>
                </c:pt>
                <c:pt idx="3911" formatCode="General">
                  <c:v>0.268707503836352</c:v>
                </c:pt>
                <c:pt idx="3912" formatCode="General">
                  <c:v>0.26616412821063301</c:v>
                </c:pt>
                <c:pt idx="3913" formatCode="General">
                  <c:v>0.26560162802033099</c:v>
                </c:pt>
                <c:pt idx="3914" formatCode="General">
                  <c:v>0.26567270689454697</c:v>
                </c:pt>
                <c:pt idx="3915" formatCode="General">
                  <c:v>0.26600736499129402</c:v>
                </c:pt>
                <c:pt idx="3916" formatCode="General">
                  <c:v>0.26659551501836698</c:v>
                </c:pt>
                <c:pt idx="3917" formatCode="General">
                  <c:v>0.26831468309427298</c:v>
                </c:pt>
                <c:pt idx="3918" formatCode="General">
                  <c:v>0.27198728857996701</c:v>
                </c:pt>
                <c:pt idx="3919" formatCode="General">
                  <c:v>0.27572582440911803</c:v>
                </c:pt>
                <c:pt idx="3920" formatCode="General">
                  <c:v>0.27765638570567502</c:v>
                </c:pt>
                <c:pt idx="3921" formatCode="General">
                  <c:v>0.27728466958176201</c:v>
                </c:pt>
                <c:pt idx="3922" formatCode="General">
                  <c:v>0.27439913789053499</c:v>
                </c:pt>
                <c:pt idx="3923" formatCode="General">
                  <c:v>0.26900184723245602</c:v>
                </c:pt>
                <c:pt idx="3924" formatCode="General">
                  <c:v>0.26129377568377599</c:v>
                </c:pt>
                <c:pt idx="3925" formatCode="General">
                  <c:v>0.252118034313217</c:v>
                </c:pt>
                <c:pt idx="3926" formatCode="General">
                  <c:v>0.24278740129753301</c:v>
                </c:pt>
                <c:pt idx="3927" formatCode="General">
                  <c:v>0.23313017329152699</c:v>
                </c:pt>
                <c:pt idx="3928" formatCode="General">
                  <c:v>0.222939233193857</c:v>
                </c:pt>
                <c:pt idx="3929" formatCode="General">
                  <c:v>0.21248554451971399</c:v>
                </c:pt>
                <c:pt idx="3930" formatCode="General">
                  <c:v>0.20176990864363001</c:v>
                </c:pt>
                <c:pt idx="3931" formatCode="General">
                  <c:v>0.191318733950156</c:v>
                </c:pt>
                <c:pt idx="3932" formatCode="General">
                  <c:v>0.18115254432702399</c:v>
                </c:pt>
                <c:pt idx="3933" formatCode="General">
                  <c:v>0.170948967182315</c:v>
                </c:pt>
                <c:pt idx="3934" formatCode="General">
                  <c:v>0.160808758076849</c:v>
                </c:pt>
                <c:pt idx="3935" formatCode="General">
                  <c:v>0.150857464258496</c:v>
                </c:pt>
                <c:pt idx="3936" formatCode="General">
                  <c:v>0.14182960996058799</c:v>
                </c:pt>
                <c:pt idx="3937" formatCode="General">
                  <c:v>0.13408718310689299</c:v>
                </c:pt>
                <c:pt idx="3938" formatCode="General">
                  <c:v>0.12734260496390401</c:v>
                </c:pt>
                <c:pt idx="3939" formatCode="General">
                  <c:v>0.12146319803648301</c:v>
                </c:pt>
                <c:pt idx="3940" formatCode="General">
                  <c:v>0.116813577639132</c:v>
                </c:pt>
                <c:pt idx="3941" formatCode="General">
                  <c:v>0.114523641036244</c:v>
                </c:pt>
                <c:pt idx="3942" formatCode="General">
                  <c:v>0.11432774705012901</c:v>
                </c:pt>
                <c:pt idx="3943" formatCode="General">
                  <c:v>0.115250554619911</c:v>
                </c:pt>
                <c:pt idx="3944" formatCode="General">
                  <c:v>0.11666205588043201</c:v>
                </c:pt>
                <c:pt idx="3945" formatCode="General">
                  <c:v>0.11773907818681401</c:v>
                </c:pt>
                <c:pt idx="3946" formatCode="General">
                  <c:v>0.11737045682316</c:v>
                </c:pt>
                <c:pt idx="3947" formatCode="General">
                  <c:v>0.11576786657944201</c:v>
                </c:pt>
                <c:pt idx="3948" formatCode="General">
                  <c:v>0.113796457334968</c:v>
                </c:pt>
                <c:pt idx="3949" formatCode="General">
                  <c:v>0.11168235491647199</c:v>
                </c:pt>
                <c:pt idx="3950" formatCode="General">
                  <c:v>0.109683088243403</c:v>
                </c:pt>
                <c:pt idx="3951" formatCode="General">
                  <c:v>0.10722609488278401</c:v>
                </c:pt>
                <c:pt idx="3952" formatCode="General">
                  <c:v>0.10452491095088</c:v>
                </c:pt>
                <c:pt idx="3953" formatCode="General">
                  <c:v>0.10198653177123999</c:v>
                </c:pt>
                <c:pt idx="3954" formatCode="General">
                  <c:v>9.89367264034412E-2</c:v>
                </c:pt>
                <c:pt idx="3955" formatCode="General">
                  <c:v>9.4915175122191997E-2</c:v>
                </c:pt>
                <c:pt idx="3956" formatCode="General">
                  <c:v>8.9578539598354295E-2</c:v>
                </c:pt>
                <c:pt idx="3957" formatCode="General">
                  <c:v>8.2728088559994403E-2</c:v>
                </c:pt>
                <c:pt idx="3958" formatCode="General">
                  <c:v>7.3774654793854005E-2</c:v>
                </c:pt>
                <c:pt idx="3959" formatCode="General">
                  <c:v>6.1227820425992202E-2</c:v>
                </c:pt>
                <c:pt idx="3960" formatCode="General">
                  <c:v>4.51887789953756E-2</c:v>
                </c:pt>
                <c:pt idx="3961" formatCode="General">
                  <c:v>2.7426630998664402E-2</c:v>
                </c:pt>
                <c:pt idx="3962" formatCode="General">
                  <c:v>9.1267509085319592E-3</c:v>
                </c:pt>
                <c:pt idx="3963" formatCode="General">
                  <c:v>-9.3785641230529505E-3</c:v>
                </c:pt>
                <c:pt idx="3964" formatCode="General">
                  <c:v>-2.8160929958002699E-2</c:v>
                </c:pt>
                <c:pt idx="3965" formatCode="General">
                  <c:v>-4.6499955512347202E-2</c:v>
                </c:pt>
                <c:pt idx="3966" formatCode="General">
                  <c:v>-6.3237633514378597E-2</c:v>
                </c:pt>
                <c:pt idx="3967" formatCode="General">
                  <c:v>-7.7568217335025197E-2</c:v>
                </c:pt>
                <c:pt idx="3968" formatCode="General">
                  <c:v>-8.9509257023244193E-2</c:v>
                </c:pt>
                <c:pt idx="3969" formatCode="General">
                  <c:v>-9.9905587477079505E-2</c:v>
                </c:pt>
                <c:pt idx="3970" formatCode="General">
                  <c:v>-0.108971491388147</c:v>
                </c:pt>
                <c:pt idx="3971" formatCode="General">
                  <c:v>-0.11671320929953501</c:v>
                </c:pt>
                <c:pt idx="3972" formatCode="General">
                  <c:v>-0.12298283767805999</c:v>
                </c:pt>
                <c:pt idx="3973" formatCode="General">
                  <c:v>-0.12728762544910399</c:v>
                </c:pt>
                <c:pt idx="3974" formatCode="General">
                  <c:v>-0.12994148547394499</c:v>
                </c:pt>
                <c:pt idx="3975" formatCode="General">
                  <c:v>-0.13053171844972999</c:v>
                </c:pt>
                <c:pt idx="3976" formatCode="General">
                  <c:v>-0.12810638772462599</c:v>
                </c:pt>
                <c:pt idx="3977" formatCode="General">
                  <c:v>-0.12321678601825301</c:v>
                </c:pt>
                <c:pt idx="3978" formatCode="General">
                  <c:v>-0.116386946161797</c:v>
                </c:pt>
                <c:pt idx="3979" formatCode="General">
                  <c:v>-0.107673344120439</c:v>
                </c:pt>
                <c:pt idx="3980" formatCode="General">
                  <c:v>-9.7353005907265797E-2</c:v>
                </c:pt>
                <c:pt idx="3981" formatCode="General">
                  <c:v>-8.5977237709521398E-2</c:v>
                </c:pt>
                <c:pt idx="3982" formatCode="General">
                  <c:v>-7.4336776922180395E-2</c:v>
                </c:pt>
                <c:pt idx="3983" formatCode="General">
                  <c:v>-6.2942590713279303E-2</c:v>
                </c:pt>
                <c:pt idx="3984" formatCode="General">
                  <c:v>-5.2906977292638102E-2</c:v>
                </c:pt>
                <c:pt idx="3985" formatCode="General">
                  <c:v>-4.58108284157926E-2</c:v>
                </c:pt>
                <c:pt idx="3986" formatCode="General">
                  <c:v>-4.2586664210892203E-2</c:v>
                </c:pt>
                <c:pt idx="3987" formatCode="General">
                  <c:v>-4.2922458124963397E-2</c:v>
                </c:pt>
                <c:pt idx="3988" formatCode="General">
                  <c:v>-4.57492367455282E-2</c:v>
                </c:pt>
                <c:pt idx="3989" formatCode="General">
                  <c:v>-5.0392018000667803E-2</c:v>
                </c:pt>
                <c:pt idx="3990" formatCode="General">
                  <c:v>-5.6247727579894297E-2</c:v>
                </c:pt>
                <c:pt idx="3991" formatCode="General">
                  <c:v>-6.3054144224225797E-2</c:v>
                </c:pt>
                <c:pt idx="3992" formatCode="General">
                  <c:v>-7.0589200327588406E-2</c:v>
                </c:pt>
                <c:pt idx="3993" formatCode="General">
                  <c:v>-7.8791701063906594E-2</c:v>
                </c:pt>
                <c:pt idx="3994" formatCode="General">
                  <c:v>-8.8083260274530201E-2</c:v>
                </c:pt>
                <c:pt idx="3995" formatCode="General">
                  <c:v>-9.8261609231766606E-2</c:v>
                </c:pt>
                <c:pt idx="3996" formatCode="General">
                  <c:v>-0.10831175329453401</c:v>
                </c:pt>
                <c:pt idx="3997" formatCode="General">
                  <c:v>-0.118654829981825</c:v>
                </c:pt>
                <c:pt idx="3998" formatCode="General">
                  <c:v>-0.13055860401255001</c:v>
                </c:pt>
                <c:pt idx="3999" formatCode="General">
                  <c:v>-0.14305035175476799</c:v>
                </c:pt>
                <c:pt idx="4000" formatCode="General">
                  <c:v>-0.15436729761972501</c:v>
                </c:pt>
                <c:pt idx="4001" formatCode="General">
                  <c:v>-0.163504404420481</c:v>
                </c:pt>
                <c:pt idx="4002" formatCode="General">
                  <c:v>-0.16951072055566399</c:v>
                </c:pt>
                <c:pt idx="4003" formatCode="General">
                  <c:v>-0.172197667827865</c:v>
                </c:pt>
                <c:pt idx="4004" formatCode="General">
                  <c:v>-0.17191249252893701</c:v>
                </c:pt>
                <c:pt idx="4005" formatCode="General">
                  <c:v>-0.16949727314635499</c:v>
                </c:pt>
                <c:pt idx="4006" formatCode="General">
                  <c:v>-0.166507715512653</c:v>
                </c:pt>
                <c:pt idx="4007" formatCode="General">
                  <c:v>-0.16294389645433199</c:v>
                </c:pt>
                <c:pt idx="4008" formatCode="General">
                  <c:v>-0.15865562600225</c:v>
                </c:pt>
                <c:pt idx="4009" formatCode="General">
                  <c:v>-0.15365537490373701</c:v>
                </c:pt>
                <c:pt idx="4010" formatCode="General">
                  <c:v>-0.147451713368662</c:v>
                </c:pt>
                <c:pt idx="4011" formatCode="General">
                  <c:v>-0.140494537343715</c:v>
                </c:pt>
                <c:pt idx="4012" formatCode="General">
                  <c:v>-0.13284217806450599</c:v>
                </c:pt>
                <c:pt idx="4013" formatCode="General">
                  <c:v>-0.12448249489105701</c:v>
                </c:pt>
                <c:pt idx="4014" formatCode="General">
                  <c:v>-0.11585950964664</c:v>
                </c:pt>
                <c:pt idx="4015" formatCode="General">
                  <c:v>-0.10784817677141099</c:v>
                </c:pt>
                <c:pt idx="4016" formatCode="General">
                  <c:v>-0.10144933150661301</c:v>
                </c:pt>
                <c:pt idx="4017" formatCode="General">
                  <c:v>-9.6699778681962695E-2</c:v>
                </c:pt>
                <c:pt idx="4018" formatCode="General">
                  <c:v>-9.2619026415031294E-2</c:v>
                </c:pt>
                <c:pt idx="4019" formatCode="General">
                  <c:v>-8.8883945045847998E-2</c:v>
                </c:pt>
                <c:pt idx="4020" formatCode="General">
                  <c:v>-8.6381055108575799E-2</c:v>
                </c:pt>
                <c:pt idx="4021" formatCode="General">
                  <c:v>-8.5753130007772696E-2</c:v>
                </c:pt>
                <c:pt idx="4022" formatCode="General">
                  <c:v>-8.7339712609952297E-2</c:v>
                </c:pt>
                <c:pt idx="4023" formatCode="General">
                  <c:v>-9.2105864968264006E-2</c:v>
                </c:pt>
                <c:pt idx="4024" formatCode="General">
                  <c:v>-0.101095767340719</c:v>
                </c:pt>
                <c:pt idx="4025" formatCode="General">
                  <c:v>-0.114198906475661</c:v>
                </c:pt>
                <c:pt idx="4026" formatCode="General">
                  <c:v>-0.130320238673717</c:v>
                </c:pt>
                <c:pt idx="4027" formatCode="General">
                  <c:v>-0.14799448013646499</c:v>
                </c:pt>
                <c:pt idx="4028" formatCode="General">
                  <c:v>-0.16626983965637299</c:v>
                </c:pt>
                <c:pt idx="4029" formatCode="General">
                  <c:v>-0.18531444696003499</c:v>
                </c:pt>
                <c:pt idx="4030" formatCode="General">
                  <c:v>-0.20514854957798401</c:v>
                </c:pt>
                <c:pt idx="4031" formatCode="General">
                  <c:v>-0.22475201677232401</c:v>
                </c:pt>
                <c:pt idx="4032" formatCode="General">
                  <c:v>-0.24336419347374399</c:v>
                </c:pt>
                <c:pt idx="4033" formatCode="General">
                  <c:v>-0.260560051589386</c:v>
                </c:pt>
                <c:pt idx="4034" formatCode="General">
                  <c:v>-0.27582358201128498</c:v>
                </c:pt>
                <c:pt idx="4035" formatCode="General">
                  <c:v>-0.28815766447513402</c:v>
                </c:pt>
                <c:pt idx="4036" formatCode="General">
                  <c:v>-0.29594515209672001</c:v>
                </c:pt>
                <c:pt idx="4037" formatCode="General">
                  <c:v>-0.298817439277272</c:v>
                </c:pt>
                <c:pt idx="4038" formatCode="General">
                  <c:v>-0.29784227315489598</c:v>
                </c:pt>
                <c:pt idx="4039" formatCode="General">
                  <c:v>-0.29385181296137802</c:v>
                </c:pt>
                <c:pt idx="4040" formatCode="General">
                  <c:v>-0.287241464798483</c:v>
                </c:pt>
                <c:pt idx="4041" formatCode="General">
                  <c:v>-0.278417144276569</c:v>
                </c:pt>
                <c:pt idx="4042" formatCode="General">
                  <c:v>-0.26802300529706702</c:v>
                </c:pt>
                <c:pt idx="4043" formatCode="General">
                  <c:v>-0.255693259299271</c:v>
                </c:pt>
                <c:pt idx="4044" formatCode="General">
                  <c:v>-0.24167222748459999</c:v>
                </c:pt>
                <c:pt idx="4045" formatCode="General">
                  <c:v>-0.22681613351329599</c:v>
                </c:pt>
                <c:pt idx="4046" formatCode="General">
                  <c:v>-0.21127675139758101</c:v>
                </c:pt>
                <c:pt idx="4047" formatCode="General">
                  <c:v>-0.19531847198280999</c:v>
                </c:pt>
                <c:pt idx="4048" formatCode="General">
                  <c:v>-0.17965538993904001</c:v>
                </c:pt>
                <c:pt idx="4049" formatCode="General">
                  <c:v>-0.16656109596659699</c:v>
                </c:pt>
                <c:pt idx="4050" formatCode="General">
                  <c:v>-0.157742976702892</c:v>
                </c:pt>
                <c:pt idx="4051" formatCode="General">
                  <c:v>-0.15260451063869299</c:v>
                </c:pt>
                <c:pt idx="4052" formatCode="General">
                  <c:v>-0.14984039605014901</c:v>
                </c:pt>
                <c:pt idx="4053" formatCode="General">
                  <c:v>-0.14815094408070401</c:v>
                </c:pt>
                <c:pt idx="4054" formatCode="General">
                  <c:v>-0.14695026348997201</c:v>
                </c:pt>
                <c:pt idx="4055" formatCode="General">
                  <c:v>-0.14663752239401501</c:v>
                </c:pt>
                <c:pt idx="4056" formatCode="General">
                  <c:v>-0.14740916981198801</c:v>
                </c:pt>
                <c:pt idx="4057" formatCode="General">
                  <c:v>-0.149513993222952</c:v>
                </c:pt>
                <c:pt idx="4058" formatCode="General">
                  <c:v>-0.15305889304717199</c:v>
                </c:pt>
                <c:pt idx="4059" formatCode="General">
                  <c:v>-0.15765254664000899</c:v>
                </c:pt>
                <c:pt idx="4060" formatCode="General">
                  <c:v>-0.16356684558180601</c:v>
                </c:pt>
                <c:pt idx="4061" formatCode="General">
                  <c:v>-0.17106253327455101</c:v>
                </c:pt>
                <c:pt idx="4062" formatCode="General">
                  <c:v>-0.17942650638145699</c:v>
                </c:pt>
                <c:pt idx="4063" formatCode="General">
                  <c:v>-0.18825922734816899</c:v>
                </c:pt>
                <c:pt idx="4064" formatCode="General">
                  <c:v>-0.19770738150473499</c:v>
                </c:pt>
                <c:pt idx="4065" formatCode="General">
                  <c:v>-0.20707471960405999</c:v>
                </c:pt>
                <c:pt idx="4066" formatCode="General">
                  <c:v>-0.21538639749115299</c:v>
                </c:pt>
                <c:pt idx="4067" formatCode="General">
                  <c:v>-0.22183634343393499</c:v>
                </c:pt>
                <c:pt idx="4068" formatCode="General">
                  <c:v>-0.22634225832358901</c:v>
                </c:pt>
                <c:pt idx="4069" formatCode="General">
                  <c:v>-0.229842447125366</c:v>
                </c:pt>
                <c:pt idx="4070" formatCode="General">
                  <c:v>-0.23275587976005299</c:v>
                </c:pt>
                <c:pt idx="4071" formatCode="General">
                  <c:v>-0.23435809834237301</c:v>
                </c:pt>
                <c:pt idx="4072" formatCode="General">
                  <c:v>-0.233963125142651</c:v>
                </c:pt>
                <c:pt idx="4073" formatCode="General">
                  <c:v>-0.231535927625351</c:v>
                </c:pt>
                <c:pt idx="4074" formatCode="General">
                  <c:v>-0.226904792211513</c:v>
                </c:pt>
                <c:pt idx="4075" formatCode="General">
                  <c:v>-0.21963416730774801</c:v>
                </c:pt>
                <c:pt idx="4076" formatCode="General">
                  <c:v>-0.210216588540796</c:v>
                </c:pt>
                <c:pt idx="4077" formatCode="General">
                  <c:v>-0.199673928058409</c:v>
                </c:pt>
                <c:pt idx="4078" formatCode="General">
                  <c:v>-0.188250321732396</c:v>
                </c:pt>
                <c:pt idx="4079" formatCode="General">
                  <c:v>-0.177285842592172</c:v>
                </c:pt>
                <c:pt idx="4080" formatCode="General">
                  <c:v>-0.16806348992404499</c:v>
                </c:pt>
                <c:pt idx="4081" formatCode="General">
                  <c:v>-0.16103039595262</c:v>
                </c:pt>
                <c:pt idx="4082" formatCode="General">
                  <c:v>-0.15684842657499901</c:v>
                </c:pt>
                <c:pt idx="4083" formatCode="General">
                  <c:v>-0.15467338814402001</c:v>
                </c:pt>
                <c:pt idx="4084" formatCode="General">
                  <c:v>-0.153441564240926</c:v>
                </c:pt>
                <c:pt idx="4085" formatCode="General">
                  <c:v>-0.152955229491194</c:v>
                </c:pt>
                <c:pt idx="4086" formatCode="General">
                  <c:v>-0.15306365234164801</c:v>
                </c:pt>
                <c:pt idx="4087" formatCode="General">
                  <c:v>-0.15393190577010801</c:v>
                </c:pt>
                <c:pt idx="4088" formatCode="General">
                  <c:v>-0.154825046496367</c:v>
                </c:pt>
                <c:pt idx="4089" formatCode="General">
                  <c:v>-0.15556760576598</c:v>
                </c:pt>
                <c:pt idx="4090" formatCode="General">
                  <c:v>-0.156832940678517</c:v>
                </c:pt>
                <c:pt idx="4091" formatCode="General">
                  <c:v>-0.15788422294095</c:v>
                </c:pt>
                <c:pt idx="4092" formatCode="General">
                  <c:v>-0.15742710093214701</c:v>
                </c:pt>
                <c:pt idx="4093" formatCode="General">
                  <c:v>-0.15433029120099301</c:v>
                </c:pt>
                <c:pt idx="4094" formatCode="General">
                  <c:v>-0.148465657601519</c:v>
                </c:pt>
                <c:pt idx="4095" formatCode="General">
                  <c:v>-0.13962223225017101</c:v>
                </c:pt>
                <c:pt idx="4096" formatCode="General">
                  <c:v>-0.12754170147623001</c:v>
                </c:pt>
                <c:pt idx="4097" formatCode="General">
                  <c:v>-0.113234034818661</c:v>
                </c:pt>
                <c:pt idx="4098" formatCode="General">
                  <c:v>-9.8195636123629498E-2</c:v>
                </c:pt>
                <c:pt idx="4099" formatCode="General">
                  <c:v>-8.3913994397427499E-2</c:v>
                </c:pt>
                <c:pt idx="4100" formatCode="General">
                  <c:v>-7.1656957213371203E-2</c:v>
                </c:pt>
                <c:pt idx="4101" formatCode="General">
                  <c:v>-6.2202028617285597E-2</c:v>
                </c:pt>
                <c:pt idx="4102" formatCode="General">
                  <c:v>-5.5254799142008301E-2</c:v>
                </c:pt>
                <c:pt idx="4103" formatCode="General">
                  <c:v>-5.1689977973371902E-2</c:v>
                </c:pt>
                <c:pt idx="4104" formatCode="General">
                  <c:v>-5.2602350294146297E-2</c:v>
                </c:pt>
                <c:pt idx="4105" formatCode="General">
                  <c:v>-5.6801246924634202E-2</c:v>
                </c:pt>
                <c:pt idx="4106" formatCode="General">
                  <c:v>-6.3289575878927001E-2</c:v>
                </c:pt>
                <c:pt idx="4107" formatCode="General">
                  <c:v>-7.1416171381841406E-2</c:v>
                </c:pt>
                <c:pt idx="4108" formatCode="General">
                  <c:v>-8.0445067049385394E-2</c:v>
                </c:pt>
                <c:pt idx="4109" formatCode="General">
                  <c:v>-8.9120750260085396E-2</c:v>
                </c:pt>
                <c:pt idx="4110" formatCode="General">
                  <c:v>-9.6191544379238603E-2</c:v>
                </c:pt>
                <c:pt idx="4111" formatCode="General">
                  <c:v>-0.10215933322454</c:v>
                </c:pt>
                <c:pt idx="4112" formatCode="General">
                  <c:v>-0.108007951383309</c:v>
                </c:pt>
                <c:pt idx="4113" formatCode="General">
                  <c:v>-0.113605328483771</c:v>
                </c:pt>
                <c:pt idx="4114" formatCode="General">
                  <c:v>-0.117900885781831</c:v>
                </c:pt>
                <c:pt idx="4115" formatCode="General">
                  <c:v>-0.12144585544966</c:v>
                </c:pt>
                <c:pt idx="4116" formatCode="General">
                  <c:v>-0.12504808161293099</c:v>
                </c:pt>
                <c:pt idx="4117" formatCode="General">
                  <c:v>-0.128083497114162</c:v>
                </c:pt>
                <c:pt idx="4118" formatCode="General">
                  <c:v>-0.12983299105192</c:v>
                </c:pt>
                <c:pt idx="4119" formatCode="General">
                  <c:v>-0.12981976915629601</c:v>
                </c:pt>
                <c:pt idx="4120" formatCode="General">
                  <c:v>-0.12875748155903399</c:v>
                </c:pt>
                <c:pt idx="4121" formatCode="General">
                  <c:v>-0.12823092423402099</c:v>
                </c:pt>
                <c:pt idx="4122" formatCode="General">
                  <c:v>-0.128332380849872</c:v>
                </c:pt>
                <c:pt idx="4123" formatCode="General">
                  <c:v>-0.12806517857905</c:v>
                </c:pt>
                <c:pt idx="4124" formatCode="General">
                  <c:v>-0.127923826825347</c:v>
                </c:pt>
                <c:pt idx="4125" formatCode="General">
                  <c:v>-0.12780150076032201</c:v>
                </c:pt>
                <c:pt idx="4126" formatCode="General">
                  <c:v>-0.12744101144059899</c:v>
                </c:pt>
                <c:pt idx="4127" formatCode="General">
                  <c:v>-0.12785306352806</c:v>
                </c:pt>
                <c:pt idx="4128" formatCode="General">
                  <c:v>-0.12926325358243501</c:v>
                </c:pt>
                <c:pt idx="4129" formatCode="General">
                  <c:v>-0.130739158479523</c:v>
                </c:pt>
                <c:pt idx="4130" formatCode="General">
                  <c:v>-0.13105801799296199</c:v>
                </c:pt>
                <c:pt idx="4131" formatCode="General">
                  <c:v>-0.13046285535344199</c:v>
                </c:pt>
                <c:pt idx="4132" formatCode="General">
                  <c:v>-0.13007618750798799</c:v>
                </c:pt>
                <c:pt idx="4133" formatCode="General">
                  <c:v>-0.12984294882294301</c:v>
                </c:pt>
                <c:pt idx="4134" formatCode="General">
                  <c:v>-0.12948146802398</c:v>
                </c:pt>
                <c:pt idx="4135" formatCode="General">
                  <c:v>-0.129306851995974</c:v>
                </c:pt>
                <c:pt idx="4136" formatCode="General">
                  <c:v>-0.12939613591695201</c:v>
                </c:pt>
                <c:pt idx="4137" formatCode="General">
                  <c:v>-0.129645607147687</c:v>
                </c:pt>
                <c:pt idx="4138" formatCode="General">
                  <c:v>-0.12899993358108</c:v>
                </c:pt>
                <c:pt idx="4139" formatCode="General">
                  <c:v>-0.12623647536649199</c:v>
                </c:pt>
                <c:pt idx="4140" formatCode="General">
                  <c:v>-0.120701608066639</c:v>
                </c:pt>
                <c:pt idx="4141" formatCode="General">
                  <c:v>-0.11250945214890801</c:v>
                </c:pt>
                <c:pt idx="4142" formatCode="General">
                  <c:v>-0.10254974644923701</c:v>
                </c:pt>
                <c:pt idx="4143" formatCode="General">
                  <c:v>-9.1851623815127306E-2</c:v>
                </c:pt>
                <c:pt idx="4144" formatCode="General">
                  <c:v>-8.0668198077757797E-2</c:v>
                </c:pt>
                <c:pt idx="4145" formatCode="General">
                  <c:v>-6.9211844472234801E-2</c:v>
                </c:pt>
                <c:pt idx="4146" formatCode="General">
                  <c:v>-5.7992146806673403E-2</c:v>
                </c:pt>
                <c:pt idx="4147" formatCode="General">
                  <c:v>-4.6858284032965297E-2</c:v>
                </c:pt>
                <c:pt idx="4148" formatCode="General">
                  <c:v>-3.5436357002888698E-2</c:v>
                </c:pt>
                <c:pt idx="4149" formatCode="General">
                  <c:v>-2.35647922351165E-2</c:v>
                </c:pt>
                <c:pt idx="4150" formatCode="General">
                  <c:v>-1.1692596665471899E-2</c:v>
                </c:pt>
                <c:pt idx="4151" formatCode="General">
                  <c:v>-8.5709281830002502E-4</c:v>
                </c:pt>
                <c:pt idx="4152" formatCode="General">
                  <c:v>8.9797278324530803E-3</c:v>
                </c:pt>
                <c:pt idx="4153" formatCode="General">
                  <c:v>1.9109541596443201E-2</c:v>
                </c:pt>
                <c:pt idx="4154" formatCode="General">
                  <c:v>2.9048944698073901E-2</c:v>
                </c:pt>
                <c:pt idx="4155" formatCode="General">
                  <c:v>3.7273399990376502E-2</c:v>
                </c:pt>
                <c:pt idx="4156" formatCode="General">
                  <c:v>4.2823079959108099E-2</c:v>
                </c:pt>
                <c:pt idx="4157" formatCode="General">
                  <c:v>4.6261446386611303E-2</c:v>
                </c:pt>
                <c:pt idx="4158" formatCode="General">
                  <c:v>4.8819973884269001E-2</c:v>
                </c:pt>
                <c:pt idx="4159" formatCode="General">
                  <c:v>5.0725015405669399E-2</c:v>
                </c:pt>
                <c:pt idx="4160" formatCode="General">
                  <c:v>5.0573384363297398E-2</c:v>
                </c:pt>
                <c:pt idx="4161" formatCode="General">
                  <c:v>4.7117757729965799E-2</c:v>
                </c:pt>
                <c:pt idx="4162" formatCode="General">
                  <c:v>4.1855626645632103E-2</c:v>
                </c:pt>
                <c:pt idx="4163" formatCode="General">
                  <c:v>3.6983817952025898E-2</c:v>
                </c:pt>
                <c:pt idx="4164" formatCode="General">
                  <c:v>3.4062871159633697E-2</c:v>
                </c:pt>
                <c:pt idx="4165" formatCode="General">
                  <c:v>3.3922455701232902E-2</c:v>
                </c:pt>
                <c:pt idx="4166" formatCode="General">
                  <c:v>3.6004090181484302E-2</c:v>
                </c:pt>
                <c:pt idx="4167" formatCode="General">
                  <c:v>3.9116127317806601E-2</c:v>
                </c:pt>
                <c:pt idx="4168" formatCode="General">
                  <c:v>4.2319488649229103E-2</c:v>
                </c:pt>
                <c:pt idx="4169" formatCode="General">
                  <c:v>4.58282183331883E-2</c:v>
                </c:pt>
                <c:pt idx="4170" formatCode="General">
                  <c:v>5.0311371914802797E-2</c:v>
                </c:pt>
                <c:pt idx="4171" formatCode="General">
                  <c:v>5.56568508932812E-2</c:v>
                </c:pt>
                <c:pt idx="4172" formatCode="General">
                  <c:v>6.1366189489929598E-2</c:v>
                </c:pt>
                <c:pt idx="4173" formatCode="General">
                  <c:v>6.8147558546562806E-2</c:v>
                </c:pt>
                <c:pt idx="4174" formatCode="General">
                  <c:v>7.6111259794417102E-2</c:v>
                </c:pt>
                <c:pt idx="4175" formatCode="General">
                  <c:v>8.4883482137149094E-2</c:v>
                </c:pt>
                <c:pt idx="4176" formatCode="General">
                  <c:v>9.4794029375612099E-2</c:v>
                </c:pt>
                <c:pt idx="4177" formatCode="General">
                  <c:v>0.105173341858342</c:v>
                </c:pt>
                <c:pt idx="4178" formatCode="General">
                  <c:v>0.114892904097653</c:v>
                </c:pt>
                <c:pt idx="4179" formatCode="General">
                  <c:v>0.123416140560714</c:v>
                </c:pt>
                <c:pt idx="4180" formatCode="General">
                  <c:v>0.13070750305572101</c:v>
                </c:pt>
                <c:pt idx="4181" formatCode="General">
                  <c:v>0.13612266008396801</c:v>
                </c:pt>
                <c:pt idx="4182" formatCode="General">
                  <c:v>0.13987375722202799</c:v>
                </c:pt>
                <c:pt idx="4183" formatCode="General">
                  <c:v>0.142098630311489</c:v>
                </c:pt>
                <c:pt idx="4184" formatCode="General">
                  <c:v>0.141876521294273</c:v>
                </c:pt>
                <c:pt idx="4185" formatCode="General">
                  <c:v>0.138807030298992</c:v>
                </c:pt>
                <c:pt idx="4186" formatCode="General">
                  <c:v>0.13431882301609899</c:v>
                </c:pt>
                <c:pt idx="4187" formatCode="General">
                  <c:v>0.130145402672703</c:v>
                </c:pt>
                <c:pt idx="4188" formatCode="General">
                  <c:v>0.125870125089005</c:v>
                </c:pt>
                <c:pt idx="4189" formatCode="General">
                  <c:v>0.12095171006087301</c:v>
                </c:pt>
                <c:pt idx="4190" formatCode="General">
                  <c:v>0.115907297057916</c:v>
                </c:pt>
                <c:pt idx="4191" formatCode="General">
                  <c:v>0.110977507617518</c:v>
                </c:pt>
                <c:pt idx="4192" formatCode="General">
                  <c:v>0.10474691046225</c:v>
                </c:pt>
                <c:pt idx="4193" formatCode="General">
                  <c:v>9.6383141444986206E-2</c:v>
                </c:pt>
                <c:pt idx="4194" formatCode="General">
                  <c:v>8.7609413635079694E-2</c:v>
                </c:pt>
                <c:pt idx="4195" formatCode="General">
                  <c:v>8.0123116475884396E-2</c:v>
                </c:pt>
                <c:pt idx="4196" formatCode="General">
                  <c:v>7.4717879153478703E-2</c:v>
                </c:pt>
                <c:pt idx="4197" formatCode="General">
                  <c:v>7.1389491246900402E-2</c:v>
                </c:pt>
                <c:pt idx="4198" formatCode="General">
                  <c:v>6.8844480626613205E-2</c:v>
                </c:pt>
                <c:pt idx="4199" formatCode="General">
                  <c:v>6.7416871243479906E-2</c:v>
                </c:pt>
                <c:pt idx="4200" formatCode="General">
                  <c:v>6.7986618383481107E-2</c:v>
                </c:pt>
                <c:pt idx="4201" formatCode="General">
                  <c:v>7.0464401958838602E-2</c:v>
                </c:pt>
                <c:pt idx="4202" formatCode="General">
                  <c:v>7.5220498641410602E-2</c:v>
                </c:pt>
                <c:pt idx="4203" formatCode="General">
                  <c:v>8.2771137045670601E-2</c:v>
                </c:pt>
                <c:pt idx="4204" formatCode="General">
                  <c:v>9.3289148952139606E-2</c:v>
                </c:pt>
                <c:pt idx="4205" formatCode="General">
                  <c:v>0.105913584922224</c:v>
                </c:pt>
                <c:pt idx="4206" formatCode="General">
                  <c:v>0.119709208542192</c:v>
                </c:pt>
                <c:pt idx="4207" formatCode="General">
                  <c:v>0.13429254769400201</c:v>
                </c:pt>
                <c:pt idx="4208" formatCode="General">
                  <c:v>0.14879811175914401</c:v>
                </c:pt>
                <c:pt idx="4209" formatCode="General">
                  <c:v>0.162782048749364</c:v>
                </c:pt>
                <c:pt idx="4210" formatCode="General">
                  <c:v>0.17553505624909399</c:v>
                </c:pt>
                <c:pt idx="4211" formatCode="General">
                  <c:v>0.18571598653787699</c:v>
                </c:pt>
                <c:pt idx="4212" formatCode="General">
                  <c:v>0.19361249041973499</c:v>
                </c:pt>
                <c:pt idx="4213" formatCode="General">
                  <c:v>0.19929300722230001</c:v>
                </c:pt>
                <c:pt idx="4214" formatCode="General">
                  <c:v>0.202904340718322</c:v>
                </c:pt>
                <c:pt idx="4215" formatCode="General">
                  <c:v>0.204907321872075</c:v>
                </c:pt>
                <c:pt idx="4216" formatCode="General">
                  <c:v>0.20554345873757901</c:v>
                </c:pt>
                <c:pt idx="4217" formatCode="General">
                  <c:v>0.20593827933456499</c:v>
                </c:pt>
                <c:pt idx="4218" formatCode="General">
                  <c:v>0.206222439568536</c:v>
                </c:pt>
                <c:pt idx="4219" formatCode="General">
                  <c:v>0.20543341025402301</c:v>
                </c:pt>
                <c:pt idx="4220" formatCode="General">
                  <c:v>0.20369537403485199</c:v>
                </c:pt>
                <c:pt idx="4221" formatCode="General">
                  <c:v>0.20132867568064999</c:v>
                </c:pt>
                <c:pt idx="4222" formatCode="General">
                  <c:v>0.19835561601864099</c:v>
                </c:pt>
                <c:pt idx="4223" formatCode="General">
                  <c:v>0.19516991809511799</c:v>
                </c:pt>
                <c:pt idx="4224" formatCode="General">
                  <c:v>0.19170380199499701</c:v>
                </c:pt>
                <c:pt idx="4225" formatCode="General">
                  <c:v>0.18767849335327899</c:v>
                </c:pt>
                <c:pt idx="4226" formatCode="General">
                  <c:v>0.18448351131281601</c:v>
                </c:pt>
                <c:pt idx="4227" formatCode="General">
                  <c:v>0.18333173016624599</c:v>
                </c:pt>
                <c:pt idx="4228" formatCode="General">
                  <c:v>0.18390816484608999</c:v>
                </c:pt>
                <c:pt idx="4229" formatCode="General">
                  <c:v>0.185898129245435</c:v>
                </c:pt>
                <c:pt idx="4230" formatCode="General">
                  <c:v>0.18907346335005101</c:v>
                </c:pt>
                <c:pt idx="4231" formatCode="General">
                  <c:v>0.19351170531953399</c:v>
                </c:pt>
                <c:pt idx="4232" formatCode="General">
                  <c:v>0.199484666056644</c:v>
                </c:pt>
                <c:pt idx="4233" formatCode="General">
                  <c:v>0.20696109299992199</c:v>
                </c:pt>
                <c:pt idx="4234" formatCode="General">
                  <c:v>0.21482907657262601</c:v>
                </c:pt>
                <c:pt idx="4235" formatCode="General">
                  <c:v>0.22244318081236</c:v>
                </c:pt>
                <c:pt idx="4236" formatCode="General">
                  <c:v>0.230769692437823</c:v>
                </c:pt>
                <c:pt idx="4237" formatCode="General">
                  <c:v>0.23947784878904199</c:v>
                </c:pt>
                <c:pt idx="4238" formatCode="General">
                  <c:v>0.24676088543543001</c:v>
                </c:pt>
                <c:pt idx="4239" formatCode="General">
                  <c:v>0.25168053097439103</c:v>
                </c:pt>
                <c:pt idx="4240" formatCode="General">
                  <c:v>0.25469570714601097</c:v>
                </c:pt>
                <c:pt idx="4241" formatCode="General">
                  <c:v>0.25665914004828999</c:v>
                </c:pt>
                <c:pt idx="4242" formatCode="General">
                  <c:v>0.25686880555882702</c:v>
                </c:pt>
                <c:pt idx="4243" formatCode="General">
                  <c:v>0.254667069741704</c:v>
                </c:pt>
                <c:pt idx="4244" formatCode="General">
                  <c:v>0.25124837242529802</c:v>
                </c:pt>
                <c:pt idx="4245" formatCode="General">
                  <c:v>0.248662875607672</c:v>
                </c:pt>
                <c:pt idx="4246" formatCode="General">
                  <c:v>0.24792713302452399</c:v>
                </c:pt>
                <c:pt idx="4247" formatCode="General">
                  <c:v>0.24824941913249299</c:v>
                </c:pt>
                <c:pt idx="4248" formatCode="General">
                  <c:v>0.248003778852182</c:v>
                </c:pt>
                <c:pt idx="4249" formatCode="General">
                  <c:v>0.24639103944508001</c:v>
                </c:pt>
                <c:pt idx="4250" formatCode="General">
                  <c:v>0.243943509774351</c:v>
                </c:pt>
                <c:pt idx="4251" formatCode="General">
                  <c:v>0.241447990679278</c:v>
                </c:pt>
                <c:pt idx="4252" formatCode="General">
                  <c:v>0.239187556255997</c:v>
                </c:pt>
                <c:pt idx="4253" formatCode="General">
                  <c:v>0.23679187900180301</c:v>
                </c:pt>
                <c:pt idx="4254" formatCode="General">
                  <c:v>0.23367719916649499</c:v>
                </c:pt>
                <c:pt idx="4255" formatCode="General">
                  <c:v>0.22975419382399001</c:v>
                </c:pt>
                <c:pt idx="4256" formatCode="General">
                  <c:v>0.22564725635223801</c:v>
                </c:pt>
                <c:pt idx="4257" formatCode="General">
                  <c:v>0.221349476038327</c:v>
                </c:pt>
                <c:pt idx="4258" formatCode="General">
                  <c:v>0.21736236592154001</c:v>
                </c:pt>
                <c:pt idx="4259" formatCode="General">
                  <c:v>0.21507944352291999</c:v>
                </c:pt>
                <c:pt idx="4260" formatCode="General">
                  <c:v>0.21496763720509601</c:v>
                </c:pt>
                <c:pt idx="4261" formatCode="General">
                  <c:v>0.21680564607026501</c:v>
                </c:pt>
                <c:pt idx="4262" formatCode="General">
                  <c:v>0.220634857492192</c:v>
                </c:pt>
                <c:pt idx="4263" formatCode="General">
                  <c:v>0.225420394630413</c:v>
                </c:pt>
                <c:pt idx="4264" formatCode="General">
                  <c:v>0.22930331063999401</c:v>
                </c:pt>
                <c:pt idx="4265" formatCode="General">
                  <c:v>0.231561284724735</c:v>
                </c:pt>
                <c:pt idx="4266" formatCode="General">
                  <c:v>0.23271931620605399</c:v>
                </c:pt>
                <c:pt idx="4267" formatCode="General">
                  <c:v>0.23302154231307901</c:v>
                </c:pt>
                <c:pt idx="4268" formatCode="General">
                  <c:v>0.23259325813090601</c:v>
                </c:pt>
                <c:pt idx="4269" formatCode="General">
                  <c:v>0.23179175184194101</c:v>
                </c:pt>
                <c:pt idx="4270" formatCode="General">
                  <c:v>0.23139974536928301</c:v>
                </c:pt>
                <c:pt idx="4271" formatCode="General">
                  <c:v>0.23265249587989301</c:v>
                </c:pt>
                <c:pt idx="4272" formatCode="General">
                  <c:v>0.235773328598714</c:v>
                </c:pt>
                <c:pt idx="4273" formatCode="General">
                  <c:v>0.24147916148106099</c:v>
                </c:pt>
                <c:pt idx="4274" formatCode="General">
                  <c:v>0.249535080159313</c:v>
                </c:pt>
                <c:pt idx="4275" formatCode="General">
                  <c:v>0.25822642586884498</c:v>
                </c:pt>
                <c:pt idx="4276" formatCode="General">
                  <c:v>0.26672379484152797</c:v>
                </c:pt>
                <c:pt idx="4277" formatCode="General">
                  <c:v>0.273728750665301</c:v>
                </c:pt>
                <c:pt idx="4278" formatCode="General">
                  <c:v>0.27773957255005999</c:v>
                </c:pt>
                <c:pt idx="4279" formatCode="General">
                  <c:v>0.27893397045816798</c:v>
                </c:pt>
                <c:pt idx="4280" formatCode="General">
                  <c:v>0.27861418999793602</c:v>
                </c:pt>
                <c:pt idx="4281" formatCode="General">
                  <c:v>0.27692564678516401</c:v>
                </c:pt>
                <c:pt idx="4282" formatCode="General">
                  <c:v>0.273946792216341</c:v>
                </c:pt>
                <c:pt idx="4283" formatCode="General">
                  <c:v>0.271054454371565</c:v>
                </c:pt>
                <c:pt idx="4284" formatCode="General">
                  <c:v>0.26986551651173102</c:v>
                </c:pt>
                <c:pt idx="4285" formatCode="General">
                  <c:v>0.27140613979226502</c:v>
                </c:pt>
                <c:pt idx="4286" formatCode="General">
                  <c:v>0.27518163240746502</c:v>
                </c:pt>
                <c:pt idx="4287" formatCode="General">
                  <c:v>0.27956857783864503</c:v>
                </c:pt>
                <c:pt idx="4288" formatCode="General">
                  <c:v>0.283338953349005</c:v>
                </c:pt>
                <c:pt idx="4289" formatCode="General">
                  <c:v>0.28637445034886899</c:v>
                </c:pt>
                <c:pt idx="4290" formatCode="General">
                  <c:v>0.28958495794799699</c:v>
                </c:pt>
                <c:pt idx="4291" formatCode="General">
                  <c:v>0.29356515862947902</c:v>
                </c:pt>
                <c:pt idx="4292" formatCode="General">
                  <c:v>0.29755616056947998</c:v>
                </c:pt>
                <c:pt idx="4293" formatCode="General">
                  <c:v>0.30064485856289502</c:v>
                </c:pt>
                <c:pt idx="4294" formatCode="General">
                  <c:v>0.30215816972864101</c:v>
                </c:pt>
                <c:pt idx="4295" formatCode="General">
                  <c:v>0.30131639326479598</c:v>
                </c:pt>
                <c:pt idx="4296" formatCode="General">
                  <c:v>0.29753816811789402</c:v>
                </c:pt>
                <c:pt idx="4297" formatCode="General">
                  <c:v>0.29194068857163302</c:v>
                </c:pt>
                <c:pt idx="4298" formatCode="General">
                  <c:v>0.28632768189625102</c:v>
                </c:pt>
                <c:pt idx="4299" formatCode="General">
                  <c:v>0.28103904902982901</c:v>
                </c:pt>
                <c:pt idx="4300" formatCode="General">
                  <c:v>0.27487257638668899</c:v>
                </c:pt>
                <c:pt idx="4301" formatCode="General">
                  <c:v>0.26753151955263299</c:v>
                </c:pt>
                <c:pt idx="4302" formatCode="General">
                  <c:v>0.26025106717901297</c:v>
                </c:pt>
                <c:pt idx="4303" formatCode="General">
                  <c:v>0.25282398255803901</c:v>
                </c:pt>
                <c:pt idx="4304" formatCode="General">
                  <c:v>0.24381977581054101</c:v>
                </c:pt>
                <c:pt idx="4305" formatCode="General">
                  <c:v>0.23333850824158001</c:v>
                </c:pt>
                <c:pt idx="4306" formatCode="General">
                  <c:v>0.22238354478515601</c:v>
                </c:pt>
                <c:pt idx="4307" formatCode="General">
                  <c:v>0.21065839695817401</c:v>
                </c:pt>
                <c:pt idx="4308" formatCode="General">
                  <c:v>0.19802076110207201</c:v>
                </c:pt>
                <c:pt idx="4309" formatCode="General">
                  <c:v>0.18438261027790101</c:v>
                </c:pt>
                <c:pt idx="4310" formatCode="General">
                  <c:v>0.16956086555357799</c:v>
                </c:pt>
                <c:pt idx="4311" formatCode="General">
                  <c:v>0.153620908841789</c:v>
                </c:pt>
                <c:pt idx="4312" formatCode="General">
                  <c:v>0.13671768305062701</c:v>
                </c:pt>
                <c:pt idx="4313" formatCode="General">
                  <c:v>0.119666188369234</c:v>
                </c:pt>
                <c:pt idx="4314" formatCode="General">
                  <c:v>0.10353868897662501</c:v>
                </c:pt>
                <c:pt idx="4315" formatCode="General">
                  <c:v>8.9618433254689295E-2</c:v>
                </c:pt>
                <c:pt idx="4316" formatCode="General">
                  <c:v>7.8457266185373895E-2</c:v>
                </c:pt>
                <c:pt idx="4317" formatCode="General">
                  <c:v>6.9832815466970094E-2</c:v>
                </c:pt>
                <c:pt idx="4318" formatCode="General">
                  <c:v>6.2292310523966402E-2</c:v>
                </c:pt>
                <c:pt idx="4319" formatCode="General">
                  <c:v>5.5536035663617901E-2</c:v>
                </c:pt>
                <c:pt idx="4320" formatCode="General">
                  <c:v>5.0053640806737701E-2</c:v>
                </c:pt>
                <c:pt idx="4321" formatCode="General">
                  <c:v>4.53032526023983E-2</c:v>
                </c:pt>
                <c:pt idx="4322" formatCode="General">
                  <c:v>4.1199666900056602E-2</c:v>
                </c:pt>
                <c:pt idx="4323" formatCode="General">
                  <c:v>3.6931327781713298E-2</c:v>
                </c:pt>
                <c:pt idx="4324" formatCode="General">
                  <c:v>3.1902550761790202E-2</c:v>
                </c:pt>
                <c:pt idx="4325" formatCode="General">
                  <c:v>2.6347885550208599E-2</c:v>
                </c:pt>
                <c:pt idx="4326" formatCode="General">
                  <c:v>2.0556475612574999E-2</c:v>
                </c:pt>
                <c:pt idx="4327" formatCode="General">
                  <c:v>1.50981555469148E-2</c:v>
                </c:pt>
                <c:pt idx="4328" formatCode="General">
                  <c:v>9.7202585283870501E-3</c:v>
                </c:pt>
                <c:pt idx="4329" formatCode="General">
                  <c:v>4.69143433606859E-3</c:v>
                </c:pt>
                <c:pt idx="4330" formatCode="General">
                  <c:v>-2.34408390169743E-4</c:v>
                </c:pt>
                <c:pt idx="4331" formatCode="General">
                  <c:v>-6.4118054680329098E-3</c:v>
                </c:pt>
                <c:pt idx="4332" formatCode="General">
                  <c:v>-1.41008838925632E-2</c:v>
                </c:pt>
                <c:pt idx="4333" formatCode="General">
                  <c:v>-2.31077201916551E-2</c:v>
                </c:pt>
                <c:pt idx="4334" formatCode="General">
                  <c:v>-3.3199981295523803E-2</c:v>
                </c:pt>
                <c:pt idx="4335" formatCode="General">
                  <c:v>-4.4281713372406398E-2</c:v>
                </c:pt>
                <c:pt idx="4336" formatCode="General">
                  <c:v>-5.6845294773350701E-2</c:v>
                </c:pt>
                <c:pt idx="4337" formatCode="General">
                  <c:v>-7.0928907078690304E-2</c:v>
                </c:pt>
                <c:pt idx="4338" formatCode="General">
                  <c:v>-8.65795825446809E-2</c:v>
                </c:pt>
                <c:pt idx="4339" formatCode="General">
                  <c:v>-0.103733961178509</c:v>
                </c:pt>
                <c:pt idx="4340" formatCode="General">
                  <c:v>-0.121965714153854</c:v>
                </c:pt>
                <c:pt idx="4341" formatCode="General">
                  <c:v>-0.140447593788813</c:v>
                </c:pt>
                <c:pt idx="4342" formatCode="General">
                  <c:v>-0.15725201891978199</c:v>
                </c:pt>
                <c:pt idx="4343" formatCode="General">
                  <c:v>-0.17194468881618399</c:v>
                </c:pt>
                <c:pt idx="4344" formatCode="General">
                  <c:v>-0.18490744998198699</c:v>
                </c:pt>
                <c:pt idx="4345" formatCode="General">
                  <c:v>-0.195622698774918</c:v>
                </c:pt>
                <c:pt idx="4346" formatCode="General">
                  <c:v>-0.204529078443273</c:v>
                </c:pt>
                <c:pt idx="4347" formatCode="General">
                  <c:v>-0.21227998070594201</c:v>
                </c:pt>
                <c:pt idx="4348" formatCode="General">
                  <c:v>-0.21807678059542501</c:v>
                </c:pt>
                <c:pt idx="4349" formatCode="General">
                  <c:v>-0.22166609026299</c:v>
                </c:pt>
                <c:pt idx="4350" formatCode="General">
                  <c:v>-0.223305360937507</c:v>
                </c:pt>
                <c:pt idx="4351" formatCode="General">
                  <c:v>-0.223184982788346</c:v>
                </c:pt>
                <c:pt idx="4352" formatCode="General">
                  <c:v>-0.22170721735549201</c:v>
                </c:pt>
                <c:pt idx="4353" formatCode="General">
                  <c:v>-0.21946088328376201</c:v>
                </c:pt>
                <c:pt idx="4354" formatCode="General">
                  <c:v>-0.21717290557719501</c:v>
                </c:pt>
                <c:pt idx="4355" formatCode="General">
                  <c:v>-0.215722968081481</c:v>
                </c:pt>
                <c:pt idx="4356" formatCode="General">
                  <c:v>-0.21538876894291301</c:v>
                </c:pt>
                <c:pt idx="4357" formatCode="General">
                  <c:v>-0.21619216140904901</c:v>
                </c:pt>
                <c:pt idx="4358" formatCode="General">
                  <c:v>-0.218676196198161</c:v>
                </c:pt>
                <c:pt idx="4359" formatCode="General">
                  <c:v>-0.222521483269636</c:v>
                </c:pt>
                <c:pt idx="4360" formatCode="General">
                  <c:v>-0.226684740672423</c:v>
                </c:pt>
                <c:pt idx="4361" formatCode="General">
                  <c:v>-0.23108985925001399</c:v>
                </c:pt>
                <c:pt idx="4362" formatCode="General">
                  <c:v>-0.23633724866710901</c:v>
                </c:pt>
                <c:pt idx="4363" formatCode="General">
                  <c:v>-0.24299081374006001</c:v>
                </c:pt>
                <c:pt idx="4364" formatCode="General">
                  <c:v>-0.251644885573374</c:v>
                </c:pt>
                <c:pt idx="4365" formatCode="General">
                  <c:v>-0.26236415650179301</c:v>
                </c:pt>
                <c:pt idx="4366" formatCode="General">
                  <c:v>-0.27604675088700997</c:v>
                </c:pt>
                <c:pt idx="4367" formatCode="General">
                  <c:v>-0.29233687567752098</c:v>
                </c:pt>
                <c:pt idx="4368" formatCode="General">
                  <c:v>-0.30978002772848301</c:v>
                </c:pt>
                <c:pt idx="4369" formatCode="General">
                  <c:v>-0.327853190948592</c:v>
                </c:pt>
                <c:pt idx="4370" formatCode="General">
                  <c:v>-0.345489025796685</c:v>
                </c:pt>
                <c:pt idx="4371" formatCode="General">
                  <c:v>-0.36351073408891799</c:v>
                </c:pt>
                <c:pt idx="4372" formatCode="General">
                  <c:v>-0.38242016686767399</c:v>
                </c:pt>
                <c:pt idx="4373" formatCode="General">
                  <c:v>-0.40086709822167299</c:v>
                </c:pt>
                <c:pt idx="4374" formatCode="General">
                  <c:v>-0.41868005503244199</c:v>
                </c:pt>
                <c:pt idx="4375" formatCode="General">
                  <c:v>-0.434643014252662</c:v>
                </c:pt>
                <c:pt idx="4376" formatCode="General">
                  <c:v>-0.44718827903083602</c:v>
                </c:pt>
                <c:pt idx="4377" formatCode="General">
                  <c:v>-0.457189627122216</c:v>
                </c:pt>
                <c:pt idx="4378" formatCode="General">
                  <c:v>-0.46484126916732799</c:v>
                </c:pt>
                <c:pt idx="4379" formatCode="General">
                  <c:v>-0.47047877291711898</c:v>
                </c:pt>
                <c:pt idx="4380" formatCode="General">
                  <c:v>-0.47592312931313402</c:v>
                </c:pt>
                <c:pt idx="4381" formatCode="General">
                  <c:v>-0.48145479112443801</c:v>
                </c:pt>
                <c:pt idx="4382" formatCode="General">
                  <c:v>-0.48636667346802098</c:v>
                </c:pt>
                <c:pt idx="4383" formatCode="General">
                  <c:v>-0.490084375201154</c:v>
                </c:pt>
                <c:pt idx="4384" formatCode="General">
                  <c:v>-0.49334512314705198</c:v>
                </c:pt>
                <c:pt idx="4385" formatCode="General">
                  <c:v>-0.49698769700503198</c:v>
                </c:pt>
                <c:pt idx="4386" formatCode="General">
                  <c:v>-0.49990052068820101</c:v>
                </c:pt>
                <c:pt idx="4387" formatCode="General">
                  <c:v>-0.50089919228633295</c:v>
                </c:pt>
                <c:pt idx="4388" formatCode="General">
                  <c:v>-0.49986307959713699</c:v>
                </c:pt>
                <c:pt idx="4389" formatCode="General">
                  <c:v>-0.49723419338077002</c:v>
                </c:pt>
                <c:pt idx="4390" formatCode="General">
                  <c:v>-0.49432942327811702</c:v>
                </c:pt>
                <c:pt idx="4391" formatCode="General">
                  <c:v>-0.49196773973300001</c:v>
                </c:pt>
                <c:pt idx="4392" formatCode="General">
                  <c:v>-0.48989931155431798</c:v>
                </c:pt>
                <c:pt idx="4393" formatCode="General">
                  <c:v>-0.48781441059530201</c:v>
                </c:pt>
                <c:pt idx="4394" formatCode="General">
                  <c:v>-0.48462052060052502</c:v>
                </c:pt>
                <c:pt idx="4395" formatCode="General">
                  <c:v>-0.48029105144414003</c:v>
                </c:pt>
                <c:pt idx="4396" formatCode="General">
                  <c:v>-0.47594082115273401</c:v>
                </c:pt>
                <c:pt idx="4397" formatCode="General">
                  <c:v>-0.47220227820664301</c:v>
                </c:pt>
                <c:pt idx="4398" formatCode="General">
                  <c:v>-0.47021118282202301</c:v>
                </c:pt>
                <c:pt idx="4399" formatCode="General">
                  <c:v>-0.47094875124690999</c:v>
                </c:pt>
                <c:pt idx="4400" formatCode="General">
                  <c:v>-0.47436523510030698</c:v>
                </c:pt>
                <c:pt idx="4401" formatCode="General">
                  <c:v>-0.47964411008188701</c:v>
                </c:pt>
                <c:pt idx="4402" formatCode="General">
                  <c:v>-0.48556564740944802</c:v>
                </c:pt>
                <c:pt idx="4403" formatCode="General">
                  <c:v>-0.49134464497719799</c:v>
                </c:pt>
                <c:pt idx="4404" formatCode="General">
                  <c:v>-0.49716573503766998</c:v>
                </c:pt>
                <c:pt idx="4405" formatCode="General">
                  <c:v>-0.50306673289172199</c:v>
                </c:pt>
                <c:pt idx="4406" formatCode="General">
                  <c:v>-0.50885296213003395</c:v>
                </c:pt>
                <c:pt idx="4407" formatCode="General">
                  <c:v>-0.51439401143950902</c:v>
                </c:pt>
                <c:pt idx="4408" formatCode="General">
                  <c:v>-0.51885751268042901</c:v>
                </c:pt>
                <c:pt idx="4409" formatCode="General">
                  <c:v>-0.52221063790650302</c:v>
                </c:pt>
                <c:pt idx="4410" formatCode="General">
                  <c:v>-0.52475266748431604</c:v>
                </c:pt>
                <c:pt idx="4411" formatCode="General">
                  <c:v>-0.52612596466597705</c:v>
                </c:pt>
                <c:pt idx="4412" formatCode="General">
                  <c:v>-0.52643573361856</c:v>
                </c:pt>
                <c:pt idx="4413" formatCode="General">
                  <c:v>-0.52615321532993298</c:v>
                </c:pt>
                <c:pt idx="4414" formatCode="General">
                  <c:v>-0.52540131947423696</c:v>
                </c:pt>
                <c:pt idx="4415" formatCode="General">
                  <c:v>-0.52364511520458901</c:v>
                </c:pt>
                <c:pt idx="4416" formatCode="General">
                  <c:v>-0.52002462496584401</c:v>
                </c:pt>
                <c:pt idx="4417" formatCode="General">
                  <c:v>-0.51406080597803205</c:v>
                </c:pt>
                <c:pt idx="4418" formatCode="General">
                  <c:v>-0.50610492195102996</c:v>
                </c:pt>
                <c:pt idx="4419" formatCode="General">
                  <c:v>-0.49619231348069798</c:v>
                </c:pt>
                <c:pt idx="4420" formatCode="General">
                  <c:v>-0.48381833523364298</c:v>
                </c:pt>
                <c:pt idx="4421" formatCode="General">
                  <c:v>-0.46949526737262398</c:v>
                </c:pt>
                <c:pt idx="4422" formatCode="General">
                  <c:v>-0.45435166702191798</c:v>
                </c:pt>
                <c:pt idx="4423" formatCode="General">
                  <c:v>-0.43840907596081202</c:v>
                </c:pt>
                <c:pt idx="4424" formatCode="General">
                  <c:v>-0.42118462598156903</c:v>
                </c:pt>
                <c:pt idx="4425" formatCode="General">
                  <c:v>-0.40285608584222699</c:v>
                </c:pt>
                <c:pt idx="4426" formatCode="General">
                  <c:v>-0.38406490748843802</c:v>
                </c:pt>
                <c:pt idx="4427" formatCode="General">
                  <c:v>-0.36512289990183899</c:v>
                </c:pt>
                <c:pt idx="4428" formatCode="General">
                  <c:v>-0.34607080221289299</c:v>
                </c:pt>
                <c:pt idx="4429" formatCode="General">
                  <c:v>-0.32744413596397298</c:v>
                </c:pt>
                <c:pt idx="4430" formatCode="General">
                  <c:v>-0.30935072120256502</c:v>
                </c:pt>
                <c:pt idx="4431" formatCode="General">
                  <c:v>-0.29246975223836003</c:v>
                </c:pt>
                <c:pt idx="4432" formatCode="General">
                  <c:v>-0.27768655687397997</c:v>
                </c:pt>
                <c:pt idx="4433" formatCode="General">
                  <c:v>-0.26465393004363402</c:v>
                </c:pt>
                <c:pt idx="4434" formatCode="General">
                  <c:v>-0.25331186598022698</c:v>
                </c:pt>
                <c:pt idx="4435" formatCode="General">
                  <c:v>-0.243966852214998</c:v>
                </c:pt>
                <c:pt idx="4436" formatCode="General">
                  <c:v>-0.236459567031574</c:v>
                </c:pt>
                <c:pt idx="4437" formatCode="General">
                  <c:v>-0.22980087566103699</c:v>
                </c:pt>
                <c:pt idx="4438" formatCode="General">
                  <c:v>-0.223564543292848</c:v>
                </c:pt>
                <c:pt idx="4439" formatCode="General">
                  <c:v>-0.21839640701022101</c:v>
                </c:pt>
                <c:pt idx="4440" formatCode="General">
                  <c:v>-0.21515288055548601</c:v>
                </c:pt>
                <c:pt idx="4441" formatCode="General">
                  <c:v>-0.21389884137829601</c:v>
                </c:pt>
                <c:pt idx="4442" formatCode="General">
                  <c:v>-0.21350446985883001</c:v>
                </c:pt>
                <c:pt idx="4443" formatCode="General">
                  <c:v>-0.21252941219809801</c:v>
                </c:pt>
                <c:pt idx="4444" formatCode="General">
                  <c:v>-0.21035336413727501</c:v>
                </c:pt>
                <c:pt idx="4445" formatCode="General">
                  <c:v>-0.207511400799997</c:v>
                </c:pt>
                <c:pt idx="4446" formatCode="General">
                  <c:v>-0.20336614562056901</c:v>
                </c:pt>
                <c:pt idx="4447" formatCode="General">
                  <c:v>-0.19689690536021601</c:v>
                </c:pt>
                <c:pt idx="4448" formatCode="General">
                  <c:v>-0.18924896130931401</c:v>
                </c:pt>
                <c:pt idx="4449" formatCode="General">
                  <c:v>-0.182089974294666</c:v>
                </c:pt>
                <c:pt idx="4450" formatCode="General">
                  <c:v>-0.17564359335129801</c:v>
                </c:pt>
                <c:pt idx="4451" formatCode="General">
                  <c:v>-0.169109426902537</c:v>
                </c:pt>
                <c:pt idx="4452" formatCode="General">
                  <c:v>-0.16142988016740301</c:v>
                </c:pt>
                <c:pt idx="4453" formatCode="General">
                  <c:v>-0.15229594048408401</c:v>
                </c:pt>
                <c:pt idx="4454" formatCode="General">
                  <c:v>-0.142151769772492</c:v>
                </c:pt>
                <c:pt idx="4455" formatCode="General">
                  <c:v>-0.131136374898465</c:v>
                </c:pt>
                <c:pt idx="4456" formatCode="General">
                  <c:v>-0.118742271027364</c:v>
                </c:pt>
                <c:pt idx="4457" formatCode="General">
                  <c:v>-0.10533567171452</c:v>
                </c:pt>
                <c:pt idx="4458" formatCode="General">
                  <c:v>-9.1201167012920706E-2</c:v>
                </c:pt>
                <c:pt idx="4459" formatCode="General">
                  <c:v>-7.6342520293592606E-2</c:v>
                </c:pt>
                <c:pt idx="4460" formatCode="General">
                  <c:v>-6.1599934365656799E-2</c:v>
                </c:pt>
                <c:pt idx="4461" formatCode="General">
                  <c:v>-4.8073033803721098E-2</c:v>
                </c:pt>
                <c:pt idx="4462" formatCode="General">
                  <c:v>-3.6492014886473897E-2</c:v>
                </c:pt>
                <c:pt idx="4463" formatCode="General">
                  <c:v>-2.6111521583975301E-2</c:v>
                </c:pt>
                <c:pt idx="4464" formatCode="General">
                  <c:v>-1.6536684068466999E-2</c:v>
                </c:pt>
                <c:pt idx="4465" formatCode="General">
                  <c:v>-7.6056008031094597E-3</c:v>
                </c:pt>
                <c:pt idx="4466" formatCode="General">
                  <c:v>1.5122316107220599E-3</c:v>
                </c:pt>
                <c:pt idx="4467" formatCode="General">
                  <c:v>1.12406761855675E-2</c:v>
                </c:pt>
                <c:pt idx="4468" formatCode="General">
                  <c:v>2.0798778986734899E-2</c:v>
                </c:pt>
                <c:pt idx="4469" formatCode="General">
                  <c:v>2.9349518876642298E-2</c:v>
                </c:pt>
                <c:pt idx="4470" formatCode="General">
                  <c:v>3.7642050843585899E-2</c:v>
                </c:pt>
                <c:pt idx="4471" formatCode="General">
                  <c:v>4.61521937951343E-2</c:v>
                </c:pt>
                <c:pt idx="4472" formatCode="General">
                  <c:v>5.4237146427879003E-2</c:v>
                </c:pt>
                <c:pt idx="4473" formatCode="General">
                  <c:v>6.1973658280834801E-2</c:v>
                </c:pt>
                <c:pt idx="4474" formatCode="General">
                  <c:v>6.9690625986868704E-2</c:v>
                </c:pt>
                <c:pt idx="4475" formatCode="General">
                  <c:v>7.7328577259579895E-2</c:v>
                </c:pt>
                <c:pt idx="4476" formatCode="General">
                  <c:v>8.4737353136258103E-2</c:v>
                </c:pt>
                <c:pt idx="4477" formatCode="General">
                  <c:v>9.21035265403196E-2</c:v>
                </c:pt>
                <c:pt idx="4478" formatCode="General">
                  <c:v>0.100158051824038</c:v>
                </c:pt>
                <c:pt idx="4479" formatCode="General">
                  <c:v>0.11005594990503199</c:v>
                </c:pt>
                <c:pt idx="4480" formatCode="General">
                  <c:v>0.122267287066897</c:v>
                </c:pt>
                <c:pt idx="4481" formatCode="General">
                  <c:v>0.13581290179810701</c:v>
                </c:pt>
                <c:pt idx="4482" formatCode="General">
                  <c:v>0.15042740871624299</c:v>
                </c:pt>
                <c:pt idx="4483" formatCode="General">
                  <c:v>0.166053316846311</c:v>
                </c:pt>
                <c:pt idx="4484" formatCode="General">
                  <c:v>0.18268433397353201</c:v>
                </c:pt>
                <c:pt idx="4485" formatCode="General">
                  <c:v>0.200950569754896</c:v>
                </c:pt>
                <c:pt idx="4486" formatCode="General">
                  <c:v>0.220789965942225</c:v>
                </c:pt>
                <c:pt idx="4487" formatCode="General">
                  <c:v>0.24224757164954999</c:v>
                </c:pt>
                <c:pt idx="4488" formatCode="General">
                  <c:v>0.26541582009128201</c:v>
                </c:pt>
                <c:pt idx="4489" formatCode="General">
                  <c:v>0.28938296994395701</c:v>
                </c:pt>
                <c:pt idx="4490" formatCode="General">
                  <c:v>0.31240634897863401</c:v>
                </c:pt>
                <c:pt idx="4491" formatCode="General">
                  <c:v>0.33334641721624397</c:v>
                </c:pt>
                <c:pt idx="4492" formatCode="General">
                  <c:v>0.35243951092560899</c:v>
                </c:pt>
                <c:pt idx="4493" formatCode="General">
                  <c:v>0.37028202389959303</c:v>
                </c:pt>
                <c:pt idx="4494" formatCode="General">
                  <c:v>0.38718176524387199</c:v>
                </c:pt>
                <c:pt idx="4495" formatCode="General">
                  <c:v>0.40354450171490702</c:v>
                </c:pt>
                <c:pt idx="4496" formatCode="General">
                  <c:v>0.41979100750775</c:v>
                </c:pt>
                <c:pt idx="4497" formatCode="General">
                  <c:v>0.43445631052080003</c:v>
                </c:pt>
                <c:pt idx="4498" formatCode="General">
                  <c:v>0.446067783629156</c:v>
                </c:pt>
                <c:pt idx="4499" formatCode="General">
                  <c:v>0.45457875319000102</c:v>
                </c:pt>
                <c:pt idx="4500" formatCode="General">
                  <c:v>0.46052435502046801</c:v>
                </c:pt>
                <c:pt idx="4501" formatCode="General">
                  <c:v>0.46534697905985201</c:v>
                </c:pt>
                <c:pt idx="4502" formatCode="General">
                  <c:v>0.46984772738082797</c:v>
                </c:pt>
                <c:pt idx="4503" formatCode="General">
                  <c:v>0.47401270395836997</c:v>
                </c:pt>
                <c:pt idx="4504" formatCode="General">
                  <c:v>0.478039847411658</c:v>
                </c:pt>
                <c:pt idx="4505" formatCode="General">
                  <c:v>0.48236769426882598</c:v>
                </c:pt>
                <c:pt idx="4506" formatCode="General">
                  <c:v>0.48640832295646802</c:v>
                </c:pt>
                <c:pt idx="4507" formatCode="General">
                  <c:v>0.489504120835898</c:v>
                </c:pt>
                <c:pt idx="4508" formatCode="General">
                  <c:v>0.49251405165845402</c:v>
                </c:pt>
                <c:pt idx="4509" formatCode="General">
                  <c:v>0.49600738715189902</c:v>
                </c:pt>
                <c:pt idx="4510" formatCode="General">
                  <c:v>0.49992096600884001</c:v>
                </c:pt>
                <c:pt idx="4511" formatCode="General">
                  <c:v>0.50334722577856394</c:v>
                </c:pt>
                <c:pt idx="4512" formatCode="General">
                  <c:v>0.50527554019066201</c:v>
                </c:pt>
                <c:pt idx="4513" formatCode="General">
                  <c:v>0.50560888740468402</c:v>
                </c:pt>
                <c:pt idx="4514" formatCode="General">
                  <c:v>0.50439201923069799</c:v>
                </c:pt>
                <c:pt idx="4515" formatCode="General">
                  <c:v>0.501971277351836</c:v>
                </c:pt>
                <c:pt idx="4516" formatCode="General">
                  <c:v>0.49858813377457201</c:v>
                </c:pt>
                <c:pt idx="4517" formatCode="General">
                  <c:v>0.49418387188023499</c:v>
                </c:pt>
                <c:pt idx="4518" formatCode="General">
                  <c:v>0.48893669218004598</c:v>
                </c:pt>
                <c:pt idx="4519" formatCode="General">
                  <c:v>0.48369184920802499</c:v>
                </c:pt>
                <c:pt idx="4520" formatCode="General">
                  <c:v>0.47944300678593799</c:v>
                </c:pt>
                <c:pt idx="4521" formatCode="General">
                  <c:v>0.47549489615867402</c:v>
                </c:pt>
                <c:pt idx="4522" formatCode="General">
                  <c:v>0.47143585319562797</c:v>
                </c:pt>
                <c:pt idx="4523" formatCode="General">
                  <c:v>0.46790665419327898</c:v>
                </c:pt>
                <c:pt idx="4524" formatCode="General">
                  <c:v>0.46438041859536699</c:v>
                </c:pt>
                <c:pt idx="4525" formatCode="General">
                  <c:v>0.46039234093595899</c:v>
                </c:pt>
                <c:pt idx="4526" formatCode="General">
                  <c:v>0.45678061501959799</c:v>
                </c:pt>
                <c:pt idx="4527" formatCode="General">
                  <c:v>0.45454353719409402</c:v>
                </c:pt>
                <c:pt idx="4528" formatCode="General">
                  <c:v>0.45386120605189101</c:v>
                </c:pt>
                <c:pt idx="4529" formatCode="General">
                  <c:v>0.45446866315781198</c:v>
                </c:pt>
                <c:pt idx="4530" formatCode="General">
                  <c:v>0.45611953488170198</c:v>
                </c:pt>
                <c:pt idx="4531" formatCode="General">
                  <c:v>0.45867779748007598</c:v>
                </c:pt>
                <c:pt idx="4532" formatCode="General">
                  <c:v>0.46155369618548803</c:v>
                </c:pt>
                <c:pt idx="4533" formatCode="General">
                  <c:v>0.46439209132965598</c:v>
                </c:pt>
                <c:pt idx="4534" formatCode="General">
                  <c:v>0.466714735901127</c:v>
                </c:pt>
                <c:pt idx="4535" formatCode="General">
                  <c:v>0.467366236386068</c:v>
                </c:pt>
                <c:pt idx="4536" formatCode="General">
                  <c:v>0.46616313053099201</c:v>
                </c:pt>
                <c:pt idx="4537" formatCode="General">
                  <c:v>0.463989494225308</c:v>
                </c:pt>
                <c:pt idx="4538" formatCode="General">
                  <c:v>0.46124621200896299</c:v>
                </c:pt>
                <c:pt idx="4539" formatCode="General">
                  <c:v>0.45882119429377599</c:v>
                </c:pt>
                <c:pt idx="4540" formatCode="General">
                  <c:v>0.45737263874043899</c:v>
                </c:pt>
                <c:pt idx="4541" formatCode="General">
                  <c:v>0.45668610835154999</c:v>
                </c:pt>
                <c:pt idx="4542" formatCode="General">
                  <c:v>0.45836288054754198</c:v>
                </c:pt>
                <c:pt idx="4543" formatCode="General">
                  <c:v>0.46342687461637699</c:v>
                </c:pt>
                <c:pt idx="4544" formatCode="General">
                  <c:v>0.46997173300884199</c:v>
                </c:pt>
                <c:pt idx="4545" formatCode="General">
                  <c:v>0.47555682778376002</c:v>
                </c:pt>
                <c:pt idx="4546" formatCode="General">
                  <c:v>0.47935626919851998</c:v>
                </c:pt>
                <c:pt idx="4547" formatCode="General">
                  <c:v>0.480513585933461</c:v>
                </c:pt>
                <c:pt idx="4548" formatCode="General">
                  <c:v>0.47848201107645599</c:v>
                </c:pt>
                <c:pt idx="4549" formatCode="General">
                  <c:v>0.47361717211619597</c:v>
                </c:pt>
                <c:pt idx="4550" formatCode="General">
                  <c:v>0.466428816207546</c:v>
                </c:pt>
                <c:pt idx="4551" formatCode="General">
                  <c:v>0.45805336067948099</c:v>
                </c:pt>
                <c:pt idx="4552" formatCode="General">
                  <c:v>0.448901974685116</c:v>
                </c:pt>
                <c:pt idx="4553" formatCode="General">
                  <c:v>0.439596822089109</c:v>
                </c:pt>
                <c:pt idx="4554" formatCode="General">
                  <c:v>0.43025569116446</c:v>
                </c:pt>
                <c:pt idx="4555" formatCode="General">
                  <c:v>0.42097712466394999</c:v>
                </c:pt>
                <c:pt idx="4556" formatCode="General">
                  <c:v>0.41248713878342302</c:v>
                </c:pt>
                <c:pt idx="4557" formatCode="General">
                  <c:v>0.405118434897212</c:v>
                </c:pt>
                <c:pt idx="4558" formatCode="General">
                  <c:v>0.39942753948246601</c:v>
                </c:pt>
                <c:pt idx="4559" formatCode="General">
                  <c:v>0.39452621679277899</c:v>
                </c:pt>
                <c:pt idx="4560" formatCode="General">
                  <c:v>0.38870253332877902</c:v>
                </c:pt>
                <c:pt idx="4561" formatCode="General">
                  <c:v>0.38216796427264998</c:v>
                </c:pt>
                <c:pt idx="4562" formatCode="General">
                  <c:v>0.375636838244572</c:v>
                </c:pt>
                <c:pt idx="4563" formatCode="General">
                  <c:v>0.36845506528177002</c:v>
                </c:pt>
                <c:pt idx="4564" formatCode="General">
                  <c:v>0.36085744787278301</c:v>
                </c:pt>
                <c:pt idx="4565" formatCode="General">
                  <c:v>0.35504678589344801</c:v>
                </c:pt>
                <c:pt idx="4566" formatCode="General">
                  <c:v>0.35153967182784102</c:v>
                </c:pt>
                <c:pt idx="4567" formatCode="General">
                  <c:v>0.34833507989436302</c:v>
                </c:pt>
                <c:pt idx="4568" formatCode="General">
                  <c:v>0.34398430578075201</c:v>
                </c:pt>
                <c:pt idx="4569" formatCode="General">
                  <c:v>0.33870897618611101</c:v>
                </c:pt>
                <c:pt idx="4570" formatCode="General">
                  <c:v>0.33306698519139599</c:v>
                </c:pt>
                <c:pt idx="4571" formatCode="General">
                  <c:v>0.32648079069938801</c:v>
                </c:pt>
                <c:pt idx="4572" formatCode="General">
                  <c:v>0.31919889899195802</c:v>
                </c:pt>
                <c:pt idx="4573" formatCode="General">
                  <c:v>0.312334900337222</c:v>
                </c:pt>
                <c:pt idx="4574" formatCode="General">
                  <c:v>0.30586261925843999</c:v>
                </c:pt>
                <c:pt idx="4575" formatCode="General">
                  <c:v>0.29927964726100997</c:v>
                </c:pt>
                <c:pt idx="4576" formatCode="General">
                  <c:v>0.29250757918111298</c:v>
                </c:pt>
                <c:pt idx="4577" formatCode="General">
                  <c:v>0.28544960526577301</c:v>
                </c:pt>
                <c:pt idx="4578" formatCode="General">
                  <c:v>0.277838286317932</c:v>
                </c:pt>
                <c:pt idx="4579" formatCode="General">
                  <c:v>0.26940750439301803</c:v>
                </c:pt>
                <c:pt idx="4580" formatCode="General">
                  <c:v>0.26077854938203698</c:v>
                </c:pt>
                <c:pt idx="4581" formatCode="General">
                  <c:v>0.253310396703253</c:v>
                </c:pt>
                <c:pt idx="4582" formatCode="General">
                  <c:v>0.247061044629768</c:v>
                </c:pt>
                <c:pt idx="4583" formatCode="General">
                  <c:v>0.24140678730564699</c:v>
                </c:pt>
                <c:pt idx="4584" formatCode="General">
                  <c:v>0.23660497718991</c:v>
                </c:pt>
                <c:pt idx="4585" formatCode="General">
                  <c:v>0.23306954719526099</c:v>
                </c:pt>
                <c:pt idx="4586" formatCode="General">
                  <c:v>0.23072174996852299</c:v>
                </c:pt>
                <c:pt idx="4587" formatCode="General">
                  <c:v>0.22904985342922099</c:v>
                </c:pt>
                <c:pt idx="4588" formatCode="General">
                  <c:v>0.22757612324096499</c:v>
                </c:pt>
                <c:pt idx="4589" formatCode="General">
                  <c:v>0.22574039524148801</c:v>
                </c:pt>
                <c:pt idx="4590" formatCode="General">
                  <c:v>0.22255023032690099</c:v>
                </c:pt>
                <c:pt idx="4591" formatCode="General">
                  <c:v>0.21747500403644601</c:v>
                </c:pt>
                <c:pt idx="4592" formatCode="General">
                  <c:v>0.210706940483573</c:v>
                </c:pt>
                <c:pt idx="4593" formatCode="General">
                  <c:v>0.20223663363977001</c:v>
                </c:pt>
                <c:pt idx="4594" formatCode="General">
                  <c:v>0.19179818171599999</c:v>
                </c:pt>
                <c:pt idx="4595" formatCode="General">
                  <c:v>0.17966946840770101</c:v>
                </c:pt>
                <c:pt idx="4596" formatCode="General">
                  <c:v>0.166719955333512</c:v>
                </c:pt>
                <c:pt idx="4597" formatCode="General">
                  <c:v>0.154007437054718</c:v>
                </c:pt>
                <c:pt idx="4598" formatCode="General">
                  <c:v>0.141984755055308</c:v>
                </c:pt>
                <c:pt idx="4599" formatCode="General">
                  <c:v>0.12905489658918701</c:v>
                </c:pt>
                <c:pt idx="4600" formatCode="General">
                  <c:v>0.11348802304512801</c:v>
                </c:pt>
                <c:pt idx="4601" formatCode="General">
                  <c:v>9.5463743426669606E-2</c:v>
                </c:pt>
                <c:pt idx="4602" formatCode="General">
                  <c:v>7.6230634772758196E-2</c:v>
                </c:pt>
                <c:pt idx="4603" formatCode="General">
                  <c:v>5.7231935723478601E-2</c:v>
                </c:pt>
                <c:pt idx="4604" formatCode="General">
                  <c:v>3.9420824091587897E-2</c:v>
                </c:pt>
                <c:pt idx="4605" formatCode="General">
                  <c:v>2.30192476124257E-2</c:v>
                </c:pt>
                <c:pt idx="4606" formatCode="General">
                  <c:v>7.0826140292205601E-3</c:v>
                </c:pt>
                <c:pt idx="4607" formatCode="General">
                  <c:v>-8.8805513633301598E-3</c:v>
                </c:pt>
                <c:pt idx="4608" formatCode="General">
                  <c:v>-2.40450669422866E-2</c:v>
                </c:pt>
                <c:pt idx="4609" formatCode="General">
                  <c:v>-3.7782985793532002E-2</c:v>
                </c:pt>
                <c:pt idx="4610" formatCode="General">
                  <c:v>-4.9717181204781198E-2</c:v>
                </c:pt>
                <c:pt idx="4611" formatCode="General">
                  <c:v>-6.0649987304001098E-2</c:v>
                </c:pt>
                <c:pt idx="4612" formatCode="General">
                  <c:v>-7.0666717865180903E-2</c:v>
                </c:pt>
                <c:pt idx="4613" formatCode="General">
                  <c:v>-7.9028549925179395E-2</c:v>
                </c:pt>
                <c:pt idx="4614" formatCode="General">
                  <c:v>-8.6414374391951695E-2</c:v>
                </c:pt>
                <c:pt idx="4615" formatCode="General">
                  <c:v>-9.3390634287442195E-2</c:v>
                </c:pt>
                <c:pt idx="4616" formatCode="General">
                  <c:v>-9.9448232439320605E-2</c:v>
                </c:pt>
                <c:pt idx="4617" formatCode="General">
                  <c:v>-0.104717650593769</c:v>
                </c:pt>
                <c:pt idx="4618" formatCode="General">
                  <c:v>-0.109457393438273</c:v>
                </c:pt>
                <c:pt idx="4619" formatCode="General">
                  <c:v>-0.113462226423287</c:v>
                </c:pt>
                <c:pt idx="4620" formatCode="General">
                  <c:v>-0.116991883860149</c:v>
                </c:pt>
                <c:pt idx="4621" formatCode="General">
                  <c:v>-0.11968001983613701</c:v>
                </c:pt>
                <c:pt idx="4622" formatCode="General">
                  <c:v>-0.120662059634692</c:v>
                </c:pt>
                <c:pt idx="4623" formatCode="General">
                  <c:v>-0.12059165399543</c:v>
                </c:pt>
                <c:pt idx="4624" formatCode="General">
                  <c:v>-0.121610001156558</c:v>
                </c:pt>
                <c:pt idx="4625" formatCode="General">
                  <c:v>-0.124599919433301</c:v>
                </c:pt>
                <c:pt idx="4626" formatCode="General">
                  <c:v>-0.13020089670058699</c:v>
                </c:pt>
                <c:pt idx="4627" formatCode="General">
                  <c:v>-0.13856422481778799</c:v>
                </c:pt>
                <c:pt idx="4628" formatCode="General">
                  <c:v>-0.14912666317898901</c:v>
                </c:pt>
                <c:pt idx="4629" formatCode="General">
                  <c:v>-0.161083856260541</c:v>
                </c:pt>
                <c:pt idx="4630" formatCode="General">
                  <c:v>-0.17399984890512901</c:v>
                </c:pt>
                <c:pt idx="4631" formatCode="General">
                  <c:v>-0.18771899854916901</c:v>
                </c:pt>
                <c:pt idx="4632" formatCode="General">
                  <c:v>-0.20155027752701599</c:v>
                </c:pt>
                <c:pt idx="4633" formatCode="General">
                  <c:v>-0.21528605526328901</c:v>
                </c:pt>
                <c:pt idx="4634" formatCode="General">
                  <c:v>-0.228768222157648</c:v>
                </c:pt>
                <c:pt idx="4635" formatCode="General">
                  <c:v>-0.241417219347905</c:v>
                </c:pt>
                <c:pt idx="4636" formatCode="General">
                  <c:v>-0.253123263787153</c:v>
                </c:pt>
                <c:pt idx="4637" formatCode="General">
                  <c:v>-0.26325523877342499</c:v>
                </c:pt>
                <c:pt idx="4638" formatCode="General">
                  <c:v>-0.27196743114000399</c:v>
                </c:pt>
                <c:pt idx="4639" formatCode="General">
                  <c:v>-0.28094487954431702</c:v>
                </c:pt>
                <c:pt idx="4640" formatCode="General">
                  <c:v>-0.290064967153086</c:v>
                </c:pt>
                <c:pt idx="4641" formatCode="General">
                  <c:v>-0.29872150357168098</c:v>
                </c:pt>
                <c:pt idx="4642" formatCode="General">
                  <c:v>-0.30741840652809799</c:v>
                </c:pt>
                <c:pt idx="4643" formatCode="General">
                  <c:v>-0.316930249448999</c:v>
                </c:pt>
                <c:pt idx="4644" formatCode="General">
                  <c:v>-0.32654383870769799</c:v>
                </c:pt>
                <c:pt idx="4645" formatCode="General">
                  <c:v>-0.33507911035571403</c:v>
                </c:pt>
                <c:pt idx="4646" formatCode="General">
                  <c:v>-0.34291338965954998</c:v>
                </c:pt>
                <c:pt idx="4647" formatCode="General">
                  <c:v>-0.350384285918939</c:v>
                </c:pt>
                <c:pt idx="4648" formatCode="General">
                  <c:v>-0.35750530018179699</c:v>
                </c:pt>
                <c:pt idx="4649" formatCode="General">
                  <c:v>-0.36387921123730199</c:v>
                </c:pt>
                <c:pt idx="4650" formatCode="General">
                  <c:v>-0.36893430695476898</c:v>
                </c:pt>
                <c:pt idx="4651" formatCode="General">
                  <c:v>-0.37251780902450798</c:v>
                </c:pt>
                <c:pt idx="4652" formatCode="General">
                  <c:v>-0.37396434954456298</c:v>
                </c:pt>
                <c:pt idx="4653" formatCode="General">
                  <c:v>-0.37374307604533602</c:v>
                </c:pt>
                <c:pt idx="4654" formatCode="General">
                  <c:v>-0.372711496481063</c:v>
                </c:pt>
                <c:pt idx="4655" formatCode="General">
                  <c:v>-0.37121323862375499</c:v>
                </c:pt>
                <c:pt idx="4656" formatCode="General">
                  <c:v>-0.37020249895532098</c:v>
                </c:pt>
                <c:pt idx="4657" formatCode="General">
                  <c:v>-0.37046477262659699</c:v>
                </c:pt>
                <c:pt idx="4658" formatCode="General">
                  <c:v>-0.37207714357015897</c:v>
                </c:pt>
                <c:pt idx="4659" formatCode="General">
                  <c:v>-0.37372875657647803</c:v>
                </c:pt>
                <c:pt idx="4660" formatCode="General">
                  <c:v>-0.37497391882536901</c:v>
                </c:pt>
                <c:pt idx="4661" formatCode="General">
                  <c:v>-0.37666005062840502</c:v>
                </c:pt>
                <c:pt idx="4662" formatCode="General">
                  <c:v>-0.37899220788212301</c:v>
                </c:pt>
                <c:pt idx="4663" formatCode="General">
                  <c:v>-0.38275176504181502</c:v>
                </c:pt>
                <c:pt idx="4664" formatCode="General">
                  <c:v>-0.38845818688064598</c:v>
                </c:pt>
                <c:pt idx="4665" formatCode="General">
                  <c:v>-0.39595204019791302</c:v>
                </c:pt>
                <c:pt idx="4666" formatCode="General">
                  <c:v>-0.40643421632144699</c:v>
                </c:pt>
                <c:pt idx="4667" formatCode="General">
                  <c:v>-0.420288234235213</c:v>
                </c:pt>
                <c:pt idx="4668" formatCode="General">
                  <c:v>-0.43589738953139301</c:v>
                </c:pt>
                <c:pt idx="4669" formatCode="General">
                  <c:v>-0.45193783749283201</c:v>
                </c:pt>
                <c:pt idx="4670" formatCode="General">
                  <c:v>-0.46799717972965699</c:v>
                </c:pt>
                <c:pt idx="4671" formatCode="General">
                  <c:v>-0.48370031411077402</c:v>
                </c:pt>
                <c:pt idx="4672" formatCode="General">
                  <c:v>-0.497095442325095</c:v>
                </c:pt>
                <c:pt idx="4673" formatCode="General">
                  <c:v>-0.50598003617934695</c:v>
                </c:pt>
                <c:pt idx="4674" formatCode="General">
                  <c:v>-0.51042212661693798</c:v>
                </c:pt>
                <c:pt idx="4675" formatCode="General">
                  <c:v>-0.51235858597726303</c:v>
                </c:pt>
                <c:pt idx="4676" formatCode="General">
                  <c:v>-0.51321119518187097</c:v>
                </c:pt>
                <c:pt idx="4677" formatCode="General">
                  <c:v>-0.51323669727501897</c:v>
                </c:pt>
                <c:pt idx="4678" formatCode="General">
                  <c:v>-0.51242734739400697</c:v>
                </c:pt>
                <c:pt idx="4679" formatCode="General">
                  <c:v>-0.510214003872003</c:v>
                </c:pt>
                <c:pt idx="4680" formatCode="General">
                  <c:v>-0.50675587048015402</c:v>
                </c:pt>
                <c:pt idx="4681" formatCode="General">
                  <c:v>-0.50345679187293002</c:v>
                </c:pt>
                <c:pt idx="4682" formatCode="General">
                  <c:v>-0.50007089880859401</c:v>
                </c:pt>
                <c:pt idx="4683" formatCode="General">
                  <c:v>-0.49573661864014101</c:v>
                </c:pt>
                <c:pt idx="4684" formatCode="General">
                  <c:v>-0.491073520737006</c:v>
                </c:pt>
                <c:pt idx="4685" formatCode="General">
                  <c:v>-0.48634893843712101</c:v>
                </c:pt>
                <c:pt idx="4686" formatCode="General">
                  <c:v>-0.48051420588567401</c:v>
                </c:pt>
                <c:pt idx="4687" formatCode="General">
                  <c:v>-0.47348502628725497</c:v>
                </c:pt>
                <c:pt idx="4688" formatCode="General">
                  <c:v>-0.46626612233218601</c:v>
                </c:pt>
                <c:pt idx="4689" formatCode="General">
                  <c:v>-0.45855592004289297</c:v>
                </c:pt>
                <c:pt idx="4690" formatCode="General">
                  <c:v>-0.450540170751694</c:v>
                </c:pt>
                <c:pt idx="4691" formatCode="General">
                  <c:v>-0.44295752273920103</c:v>
                </c:pt>
                <c:pt idx="4692" formatCode="General">
                  <c:v>-0.43555498060478898</c:v>
                </c:pt>
                <c:pt idx="4693" formatCode="General">
                  <c:v>-0.427561837647013</c:v>
                </c:pt>
                <c:pt idx="4694" formatCode="General">
                  <c:v>-0.41816040342451999</c:v>
                </c:pt>
                <c:pt idx="4695" formatCode="General">
                  <c:v>-0.40820962562202501</c:v>
                </c:pt>
                <c:pt idx="4696" formatCode="General">
                  <c:v>-0.39864576971896798</c:v>
                </c:pt>
                <c:pt idx="4697" formatCode="General">
                  <c:v>-0.38954860822919002</c:v>
                </c:pt>
                <c:pt idx="4698" formatCode="General">
                  <c:v>-0.38155614970750401</c:v>
                </c:pt>
                <c:pt idx="4699" formatCode="General">
                  <c:v>-0.37479611125535101</c:v>
                </c:pt>
                <c:pt idx="4700" formatCode="General">
                  <c:v>-0.36986774516142901</c:v>
                </c:pt>
                <c:pt idx="4701" formatCode="General">
                  <c:v>-0.36799111352949399</c:v>
                </c:pt>
                <c:pt idx="4702" formatCode="General">
                  <c:v>-0.36893756696714902</c:v>
                </c:pt>
                <c:pt idx="4703" formatCode="General">
                  <c:v>-0.37076979453113801</c:v>
                </c:pt>
                <c:pt idx="4704" formatCode="General">
                  <c:v>-0.37259772780128197</c:v>
                </c:pt>
                <c:pt idx="4705" formatCode="General">
                  <c:v>-0.374876837016558</c:v>
                </c:pt>
                <c:pt idx="4706" formatCode="General">
                  <c:v>-0.376752414244652</c:v>
                </c:pt>
                <c:pt idx="4707" formatCode="General">
                  <c:v>-0.37809511415599401</c:v>
                </c:pt>
                <c:pt idx="4708" formatCode="General">
                  <c:v>-0.380014783621271</c:v>
                </c:pt>
                <c:pt idx="4709" formatCode="General">
                  <c:v>-0.38171634009775801</c:v>
                </c:pt>
                <c:pt idx="4710" formatCode="General">
                  <c:v>-0.38027535249300398</c:v>
                </c:pt>
                <c:pt idx="4711" formatCode="General">
                  <c:v>-0.37471907752734601</c:v>
                </c:pt>
                <c:pt idx="4712" formatCode="General">
                  <c:v>-0.367052203939219</c:v>
                </c:pt>
                <c:pt idx="4713" formatCode="General">
                  <c:v>-0.35880210162786502</c:v>
                </c:pt>
                <c:pt idx="4714" formatCode="General">
                  <c:v>-0.35067277336061797</c:v>
                </c:pt>
                <c:pt idx="4715" formatCode="General">
                  <c:v>-0.34268377574212799</c:v>
                </c:pt>
                <c:pt idx="4716" formatCode="General">
                  <c:v>-0.33522302587819702</c:v>
                </c:pt>
                <c:pt idx="4717" formatCode="General">
                  <c:v>-0.32896734204620798</c:v>
                </c:pt>
                <c:pt idx="4718" formatCode="General">
                  <c:v>-0.323172065518125</c:v>
                </c:pt>
                <c:pt idx="4719" formatCode="General">
                  <c:v>-0.31694942418468602</c:v>
                </c:pt>
                <c:pt idx="4720" formatCode="General">
                  <c:v>-0.31093219467708899</c:v>
                </c:pt>
                <c:pt idx="4721" formatCode="General">
                  <c:v>-0.30581312723184201</c:v>
                </c:pt>
                <c:pt idx="4722" formatCode="General">
                  <c:v>-0.30121265628358801</c:v>
                </c:pt>
                <c:pt idx="4723" formatCode="General">
                  <c:v>-0.29703033841316101</c:v>
                </c:pt>
                <c:pt idx="4724" formatCode="General">
                  <c:v>-0.29289332935739298</c:v>
                </c:pt>
                <c:pt idx="4725" formatCode="General">
                  <c:v>-0.288315278252117</c:v>
                </c:pt>
                <c:pt idx="4726" formatCode="General">
                  <c:v>-0.28325201868255301</c:v>
                </c:pt>
                <c:pt idx="4727" formatCode="General">
                  <c:v>-0.278117731924863</c:v>
                </c:pt>
                <c:pt idx="4728" formatCode="General">
                  <c:v>-0.273116535884115</c:v>
                </c:pt>
                <c:pt idx="4729" formatCode="General">
                  <c:v>-0.26804556866866802</c:v>
                </c:pt>
                <c:pt idx="4730" formatCode="General">
                  <c:v>-0.26326572766784201</c:v>
                </c:pt>
                <c:pt idx="4731" formatCode="General">
                  <c:v>-0.25933544841876</c:v>
                </c:pt>
                <c:pt idx="4732" formatCode="General">
                  <c:v>-0.25601477701374098</c:v>
                </c:pt>
                <c:pt idx="4733" formatCode="General">
                  <c:v>-0.25231148986858898</c:v>
                </c:pt>
                <c:pt idx="4734" formatCode="General">
                  <c:v>-0.24772346686725599</c:v>
                </c:pt>
                <c:pt idx="4735" formatCode="General">
                  <c:v>-0.24214414635989301</c:v>
                </c:pt>
                <c:pt idx="4736" formatCode="General">
                  <c:v>-0.23566098292953799</c:v>
                </c:pt>
                <c:pt idx="4737" formatCode="General">
                  <c:v>-0.22819323298827501</c:v>
                </c:pt>
                <c:pt idx="4738" formatCode="General">
                  <c:v>-0.21955985473542</c:v>
                </c:pt>
                <c:pt idx="4739" formatCode="General">
                  <c:v>-0.210261306412931</c:v>
                </c:pt>
                <c:pt idx="4740" formatCode="General">
                  <c:v>-0.20066739957744401</c:v>
                </c:pt>
                <c:pt idx="4741" formatCode="General">
                  <c:v>-0.190524386386695</c:v>
                </c:pt>
                <c:pt idx="4742" formatCode="General">
                  <c:v>-0.18015607855580501</c:v>
                </c:pt>
                <c:pt idx="4743" formatCode="General">
                  <c:v>-0.17014555710184401</c:v>
                </c:pt>
                <c:pt idx="4744" formatCode="General">
                  <c:v>-0.16083249270969699</c:v>
                </c:pt>
                <c:pt idx="4745" formatCode="General">
                  <c:v>-0.151955358695018</c:v>
                </c:pt>
                <c:pt idx="4746" formatCode="General">
                  <c:v>-0.14265149297802901</c:v>
                </c:pt>
                <c:pt idx="4747" formatCode="General">
                  <c:v>-0.13302246448490701</c:v>
                </c:pt>
                <c:pt idx="4748" formatCode="General">
                  <c:v>-0.123898141999203</c:v>
                </c:pt>
                <c:pt idx="4749" formatCode="General">
                  <c:v>-0.115311129642735</c:v>
                </c:pt>
                <c:pt idx="4750" formatCode="General">
                  <c:v>-0.10710878278899701</c:v>
                </c:pt>
                <c:pt idx="4751" formatCode="General">
                  <c:v>-9.9544434595697506E-2</c:v>
                </c:pt>
                <c:pt idx="4752" formatCode="General">
                  <c:v>-9.24439979475008E-2</c:v>
                </c:pt>
                <c:pt idx="4753" formatCode="General">
                  <c:v>-8.5412390983243297E-2</c:v>
                </c:pt>
                <c:pt idx="4754" formatCode="General">
                  <c:v>-7.8249865175001307E-2</c:v>
                </c:pt>
                <c:pt idx="4755" formatCode="General">
                  <c:v>-7.1263904685906598E-2</c:v>
                </c:pt>
                <c:pt idx="4756" formatCode="General">
                  <c:v>-6.5833889396118395E-2</c:v>
                </c:pt>
                <c:pt idx="4757" formatCode="General">
                  <c:v>-6.1775600559617602E-2</c:v>
                </c:pt>
                <c:pt idx="4758" formatCode="General">
                  <c:v>-5.78571362032076E-2</c:v>
                </c:pt>
                <c:pt idx="4759" formatCode="General">
                  <c:v>-5.38245958102593E-2</c:v>
                </c:pt>
                <c:pt idx="4760" formatCode="General">
                  <c:v>-4.9562212106168103E-2</c:v>
                </c:pt>
                <c:pt idx="4761" formatCode="General">
                  <c:v>-4.5759772515226498E-2</c:v>
                </c:pt>
                <c:pt idx="4762" formatCode="General">
                  <c:v>-4.0992638214102699E-2</c:v>
                </c:pt>
                <c:pt idx="4763" formatCode="General">
                  <c:v>-3.3030889770074102E-2</c:v>
                </c:pt>
                <c:pt idx="4764" formatCode="General">
                  <c:v>-2.1338681358174901E-2</c:v>
                </c:pt>
                <c:pt idx="4765" formatCode="General">
                  <c:v>-5.9059468061801196E-3</c:v>
                </c:pt>
                <c:pt idx="4766" formatCode="General">
                  <c:v>1.2893824735160399E-2</c:v>
                </c:pt>
                <c:pt idx="4767" formatCode="General">
                  <c:v>3.3783937768250998E-2</c:v>
                </c:pt>
                <c:pt idx="4768" formatCode="General">
                  <c:v>5.43687725946259E-2</c:v>
                </c:pt>
                <c:pt idx="4769" formatCode="General">
                  <c:v>7.3356968781457907E-2</c:v>
                </c:pt>
                <c:pt idx="4770" formatCode="General">
                  <c:v>9.0711899605525295E-2</c:v>
                </c:pt>
                <c:pt idx="4771" formatCode="General">
                  <c:v>0.10667563166418099</c:v>
                </c:pt>
                <c:pt idx="4772" formatCode="General">
                  <c:v>0.121341878808178</c:v>
                </c:pt>
                <c:pt idx="4773" formatCode="General">
                  <c:v>0.13406018656588101</c:v>
                </c:pt>
                <c:pt idx="4774" formatCode="General">
                  <c:v>0.14404396525816501</c:v>
                </c:pt>
                <c:pt idx="4775" formatCode="General">
                  <c:v>0.152020789468026</c:v>
                </c:pt>
                <c:pt idx="4776" formatCode="General">
                  <c:v>0.158496282379119</c:v>
                </c:pt>
                <c:pt idx="4777" formatCode="General">
                  <c:v>0.16307092632321199</c:v>
                </c:pt>
                <c:pt idx="4778" formatCode="General">
                  <c:v>0.16632694039122001</c:v>
                </c:pt>
                <c:pt idx="4779" formatCode="General">
                  <c:v>0.16834472323962099</c:v>
                </c:pt>
                <c:pt idx="4780" formatCode="General">
                  <c:v>0.16911328432012701</c:v>
                </c:pt>
                <c:pt idx="4781" formatCode="General">
                  <c:v>0.16896380477544901</c:v>
                </c:pt>
                <c:pt idx="4782" formatCode="General">
                  <c:v>0.168125741947627</c:v>
                </c:pt>
                <c:pt idx="4783" formatCode="General">
                  <c:v>0.167551827885633</c:v>
                </c:pt>
                <c:pt idx="4784" formatCode="General">
                  <c:v>0.16792153129103399</c:v>
                </c:pt>
                <c:pt idx="4785" formatCode="General">
                  <c:v>0.16936204180185399</c:v>
                </c:pt>
                <c:pt idx="4786" formatCode="General">
                  <c:v>0.172526480447773</c:v>
                </c:pt>
                <c:pt idx="4787" formatCode="General">
                  <c:v>0.17746774069924401</c:v>
                </c:pt>
                <c:pt idx="4788" formatCode="General">
                  <c:v>0.18309393769439899</c:v>
                </c:pt>
                <c:pt idx="4789" formatCode="General">
                  <c:v>0.18823188103174701</c:v>
                </c:pt>
                <c:pt idx="4790" formatCode="General">
                  <c:v>0.19154930445486701</c:v>
                </c:pt>
                <c:pt idx="4791" formatCode="General">
                  <c:v>0.19320998891032001</c:v>
                </c:pt>
                <c:pt idx="4792" formatCode="General">
                  <c:v>0.19486885277270999</c:v>
                </c:pt>
                <c:pt idx="4793" formatCode="General">
                  <c:v>0.198368241474639</c:v>
                </c:pt>
                <c:pt idx="4794" formatCode="General">
                  <c:v>0.20535060669010999</c:v>
                </c:pt>
                <c:pt idx="4795" formatCode="General">
                  <c:v>0.21586842369159501</c:v>
                </c:pt>
                <c:pt idx="4796" formatCode="General">
                  <c:v>0.22873862102209599</c:v>
                </c:pt>
                <c:pt idx="4797" formatCode="General">
                  <c:v>0.24327755003646201</c:v>
                </c:pt>
                <c:pt idx="4798" formatCode="General">
                  <c:v>0.26013060546210998</c:v>
                </c:pt>
                <c:pt idx="4799" formatCode="General">
                  <c:v>0.27969853064722</c:v>
                </c:pt>
                <c:pt idx="4800" formatCode="General">
                  <c:v>0.30003618959832401</c:v>
                </c:pt>
                <c:pt idx="4801" formatCode="General">
                  <c:v>0.318883487870815</c:v>
                </c:pt>
                <c:pt idx="4802" formatCode="General">
                  <c:v>0.33540719253896001</c:v>
                </c:pt>
                <c:pt idx="4803" formatCode="General">
                  <c:v>0.34957509147643201</c:v>
                </c:pt>
                <c:pt idx="4804" formatCode="General">
                  <c:v>0.36192702921664799</c:v>
                </c:pt>
                <c:pt idx="4805" formatCode="General">
                  <c:v>0.37310533199022</c:v>
                </c:pt>
                <c:pt idx="4806" formatCode="General">
                  <c:v>0.38338303414755998</c:v>
                </c:pt>
                <c:pt idx="4807" formatCode="General">
                  <c:v>0.39288530873747302</c:v>
                </c:pt>
                <c:pt idx="4808" formatCode="General">
                  <c:v>0.40167123033683799</c:v>
                </c:pt>
                <c:pt idx="4809" formatCode="General">
                  <c:v>0.40992670482710297</c:v>
                </c:pt>
                <c:pt idx="4810" formatCode="General">
                  <c:v>0.416973344240127</c:v>
                </c:pt>
                <c:pt idx="4811" formatCode="General">
                  <c:v>0.42239724476941498</c:v>
                </c:pt>
                <c:pt idx="4812" formatCode="General">
                  <c:v>0.42668504284435799</c:v>
                </c:pt>
                <c:pt idx="4813" formatCode="General">
                  <c:v>0.42978433189449</c:v>
                </c:pt>
                <c:pt idx="4814" formatCode="General">
                  <c:v>0.43260523534659701</c:v>
                </c:pt>
                <c:pt idx="4815" formatCode="General">
                  <c:v>0.435889877099228</c:v>
                </c:pt>
                <c:pt idx="4816" formatCode="General">
                  <c:v>0.43877713356365</c:v>
                </c:pt>
                <c:pt idx="4817" formatCode="General">
                  <c:v>0.440674784050681</c:v>
                </c:pt>
                <c:pt idx="4818" formatCode="General">
                  <c:v>0.44264719509761702</c:v>
                </c:pt>
                <c:pt idx="4819" formatCode="General">
                  <c:v>0.44624367693279199</c:v>
                </c:pt>
                <c:pt idx="4820" formatCode="General">
                  <c:v>0.45158223201425202</c:v>
                </c:pt>
                <c:pt idx="4821" formatCode="General">
                  <c:v>0.45725488705079698</c:v>
                </c:pt>
                <c:pt idx="4822" formatCode="General">
                  <c:v>0.46088604505687503</c:v>
                </c:pt>
                <c:pt idx="4823" formatCode="General">
                  <c:v>0.46210465420667901</c:v>
                </c:pt>
                <c:pt idx="4824" formatCode="General">
                  <c:v>0.46186806943694098</c:v>
                </c:pt>
                <c:pt idx="4825" formatCode="General">
                  <c:v>0.45951506601999798</c:v>
                </c:pt>
                <c:pt idx="4826" formatCode="General">
                  <c:v>0.45423033827542802</c:v>
                </c:pt>
                <c:pt idx="4827" formatCode="General">
                  <c:v>0.445943379499046</c:v>
                </c:pt>
                <c:pt idx="4828" formatCode="General">
                  <c:v>0.434946263653958</c:v>
                </c:pt>
                <c:pt idx="4829" formatCode="General">
                  <c:v>0.422403324384797</c:v>
                </c:pt>
                <c:pt idx="4830" formatCode="General">
                  <c:v>0.40976239878307302</c:v>
                </c:pt>
                <c:pt idx="4831" formatCode="General">
                  <c:v>0.39775142526493201</c:v>
                </c:pt>
                <c:pt idx="4832" formatCode="General">
                  <c:v>0.38733809181755302</c:v>
                </c:pt>
                <c:pt idx="4833" formatCode="General">
                  <c:v>0.37901484723040901</c:v>
                </c:pt>
                <c:pt idx="4834" formatCode="General">
                  <c:v>0.37183647145954102</c:v>
                </c:pt>
                <c:pt idx="4835" formatCode="General">
                  <c:v>0.36510161227393301</c:v>
                </c:pt>
                <c:pt idx="4836" formatCode="General">
                  <c:v>0.35981586037573499</c:v>
                </c:pt>
                <c:pt idx="4837" formatCode="General">
                  <c:v>0.35740001998087101</c:v>
                </c:pt>
                <c:pt idx="4838" formatCode="General">
                  <c:v>0.3577342239936</c:v>
                </c:pt>
                <c:pt idx="4839" formatCode="General">
                  <c:v>0.36046782618356299</c:v>
                </c:pt>
                <c:pt idx="4840" formatCode="General">
                  <c:v>0.36598901998424099</c:v>
                </c:pt>
                <c:pt idx="4841" formatCode="General">
                  <c:v>0.37370429142710598</c:v>
                </c:pt>
                <c:pt idx="4842" formatCode="General">
                  <c:v>0.38274594987497002</c:v>
                </c:pt>
                <c:pt idx="4843" formatCode="General">
                  <c:v>0.39233084277288199</c:v>
                </c:pt>
                <c:pt idx="4844" formatCode="General">
                  <c:v>0.40120183960941203</c:v>
                </c:pt>
                <c:pt idx="4845" formatCode="General">
                  <c:v>0.407546597438386</c:v>
                </c:pt>
                <c:pt idx="4846" formatCode="General">
                  <c:v>0.41057499814707399</c:v>
                </c:pt>
                <c:pt idx="4847" formatCode="General">
                  <c:v>0.41123421094045998</c:v>
                </c:pt>
                <c:pt idx="4848" formatCode="General">
                  <c:v>0.40987275378668903</c:v>
                </c:pt>
                <c:pt idx="4849" formatCode="General">
                  <c:v>0.40621597333313297</c:v>
                </c:pt>
                <c:pt idx="4850" formatCode="General">
                  <c:v>0.40111977039117902</c:v>
                </c:pt>
                <c:pt idx="4851" formatCode="General">
                  <c:v>0.39677008826094601</c:v>
                </c:pt>
                <c:pt idx="4852" formatCode="General">
                  <c:v>0.39389433257587902</c:v>
                </c:pt>
                <c:pt idx="4853" formatCode="General">
                  <c:v>0.39173643196305802</c:v>
                </c:pt>
                <c:pt idx="4854" formatCode="General">
                  <c:v>0.38994529843174203</c:v>
                </c:pt>
                <c:pt idx="4855" formatCode="General">
                  <c:v>0.38880428005037798</c:v>
                </c:pt>
                <c:pt idx="4856" formatCode="General">
                  <c:v>0.38888075374737702</c:v>
                </c:pt>
                <c:pt idx="4857" formatCode="General">
                  <c:v>0.39053670345243702</c:v>
                </c:pt>
                <c:pt idx="4858" formatCode="General">
                  <c:v>0.393351728378948</c:v>
                </c:pt>
                <c:pt idx="4859" formatCode="General">
                  <c:v>0.39674507374603202</c:v>
                </c:pt>
                <c:pt idx="4860" formatCode="General">
                  <c:v>0.401199231455523</c:v>
                </c:pt>
                <c:pt idx="4861" formatCode="General">
                  <c:v>0.40601098909279898</c:v>
                </c:pt>
                <c:pt idx="4862" formatCode="General">
                  <c:v>0.409644551784696</c:v>
                </c:pt>
                <c:pt idx="4863" formatCode="General">
                  <c:v>0.41119599094869402</c:v>
                </c:pt>
                <c:pt idx="4864" formatCode="General">
                  <c:v>0.41103389285629499</c:v>
                </c:pt>
                <c:pt idx="4865" formatCode="General">
                  <c:v>0.410717862559276</c:v>
                </c:pt>
                <c:pt idx="4866" formatCode="General">
                  <c:v>0.41153232101385201</c:v>
                </c:pt>
                <c:pt idx="4867" formatCode="General">
                  <c:v>0.41296839106508698</c:v>
                </c:pt>
                <c:pt idx="4868" formatCode="General">
                  <c:v>0.41452014538556903</c:v>
                </c:pt>
                <c:pt idx="4869" formatCode="General">
                  <c:v>0.41631465065911999</c:v>
                </c:pt>
                <c:pt idx="4870" formatCode="General">
                  <c:v>0.41736741172606501</c:v>
                </c:pt>
                <c:pt idx="4871" formatCode="General">
                  <c:v>0.41666000683654703</c:v>
                </c:pt>
                <c:pt idx="4872" formatCode="General">
                  <c:v>0.41369415146146299</c:v>
                </c:pt>
                <c:pt idx="4873" formatCode="General">
                  <c:v>0.40939023155145099</c:v>
                </c:pt>
                <c:pt idx="4874" formatCode="General">
                  <c:v>0.40465580043767901</c:v>
                </c:pt>
                <c:pt idx="4875" formatCode="General">
                  <c:v>0.39926265746040901</c:v>
                </c:pt>
                <c:pt idx="4876" formatCode="General">
                  <c:v>0.39284133868717902</c:v>
                </c:pt>
                <c:pt idx="4877" formatCode="General">
                  <c:v>0.38602378307798602</c:v>
                </c:pt>
                <c:pt idx="4878" formatCode="General">
                  <c:v>0.37919588476745503</c:v>
                </c:pt>
                <c:pt idx="4879" formatCode="General">
                  <c:v>0.37241022606641599</c:v>
                </c:pt>
                <c:pt idx="4880" formatCode="General">
                  <c:v>0.36559892213255102</c:v>
                </c:pt>
                <c:pt idx="4881" formatCode="General">
                  <c:v>0.35862429869476897</c:v>
                </c:pt>
                <c:pt idx="4882" formatCode="General">
                  <c:v>0.35236437950127197</c:v>
                </c:pt>
                <c:pt idx="4883" formatCode="General">
                  <c:v>0.346780167003646</c:v>
                </c:pt>
                <c:pt idx="4884" formatCode="General">
                  <c:v>0.34108650704236099</c:v>
                </c:pt>
                <c:pt idx="4885" formatCode="General">
                  <c:v>0.33475548854333698</c:v>
                </c:pt>
                <c:pt idx="4886" formatCode="General">
                  <c:v>0.328092152556615</c:v>
                </c:pt>
                <c:pt idx="4887" formatCode="General">
                  <c:v>0.32317381464885397</c:v>
                </c:pt>
                <c:pt idx="4888" formatCode="General">
                  <c:v>0.32139096703705</c:v>
                </c:pt>
                <c:pt idx="4889" formatCode="General">
                  <c:v>0.32211080038228102</c:v>
                </c:pt>
                <c:pt idx="4890" formatCode="General">
                  <c:v>0.32478326182066097</c:v>
                </c:pt>
                <c:pt idx="4891" formatCode="General">
                  <c:v>0.328958842999509</c:v>
                </c:pt>
                <c:pt idx="4892" formatCode="General">
                  <c:v>0.33362424284187298</c:v>
                </c:pt>
                <c:pt idx="4893" formatCode="General">
                  <c:v>0.33712825704361099</c:v>
                </c:pt>
                <c:pt idx="4894" formatCode="General">
                  <c:v>0.33776244886972601</c:v>
                </c:pt>
                <c:pt idx="4895" formatCode="General">
                  <c:v>0.33517411369546801</c:v>
                </c:pt>
                <c:pt idx="4896" formatCode="General">
                  <c:v>0.32973668741703399</c:v>
                </c:pt>
                <c:pt idx="4897" formatCode="General">
                  <c:v>0.322489119344816</c:v>
                </c:pt>
                <c:pt idx="4898" formatCode="General">
                  <c:v>0.31369486459245499</c:v>
                </c:pt>
                <c:pt idx="4899" formatCode="General">
                  <c:v>0.30223242734599198</c:v>
                </c:pt>
                <c:pt idx="4900" formatCode="General">
                  <c:v>0.28781387745512099</c:v>
                </c:pt>
                <c:pt idx="4901" formatCode="General">
                  <c:v>0.27153820877881402</c:v>
                </c:pt>
                <c:pt idx="4902" formatCode="General">
                  <c:v>0.25401557138365699</c:v>
                </c:pt>
                <c:pt idx="4903" formatCode="General">
                  <c:v>0.23499613381619799</c:v>
                </c:pt>
                <c:pt idx="4904" formatCode="General">
                  <c:v>0.21526523082374499</c:v>
                </c:pt>
                <c:pt idx="4905" formatCode="General">
                  <c:v>0.19589060527468999</c:v>
                </c:pt>
                <c:pt idx="4906" formatCode="General">
                  <c:v>0.17741782437386999</c:v>
                </c:pt>
                <c:pt idx="4907" formatCode="General">
                  <c:v>0.16025008849088601</c:v>
                </c:pt>
                <c:pt idx="4908" formatCode="General">
                  <c:v>0.14344126848481301</c:v>
                </c:pt>
                <c:pt idx="4909" formatCode="General">
                  <c:v>0.12612110109817701</c:v>
                </c:pt>
                <c:pt idx="4910" formatCode="General">
                  <c:v>0.109343732808176</c:v>
                </c:pt>
                <c:pt idx="4911" formatCode="General">
                  <c:v>9.4341036239637896E-2</c:v>
                </c:pt>
                <c:pt idx="4912" formatCode="General">
                  <c:v>8.1303650363940494E-2</c:v>
                </c:pt>
                <c:pt idx="4913" formatCode="General">
                  <c:v>6.97695316031859E-2</c:v>
                </c:pt>
                <c:pt idx="4914" formatCode="General">
                  <c:v>5.9501052672050803E-2</c:v>
                </c:pt>
                <c:pt idx="4915" formatCode="General">
                  <c:v>5.01380394716077E-2</c:v>
                </c:pt>
                <c:pt idx="4916" formatCode="General">
                  <c:v>4.1730055840887903E-2</c:v>
                </c:pt>
                <c:pt idx="4917" formatCode="General">
                  <c:v>3.46591507817837E-2</c:v>
                </c:pt>
                <c:pt idx="4918" formatCode="General">
                  <c:v>2.7534449328620401E-2</c:v>
                </c:pt>
                <c:pt idx="4919" formatCode="General">
                  <c:v>1.8850593840991199E-2</c:v>
                </c:pt>
                <c:pt idx="4920" formatCode="General">
                  <c:v>8.7091016547018903E-3</c:v>
                </c:pt>
                <c:pt idx="4921" formatCode="General">
                  <c:v>-1.7772047492700901E-3</c:v>
                </c:pt>
                <c:pt idx="4922" formatCode="General">
                  <c:v>-1.14735709286521E-2</c:v>
                </c:pt>
                <c:pt idx="4923" formatCode="General">
                  <c:v>-2.0903029103652201E-2</c:v>
                </c:pt>
                <c:pt idx="4924" formatCode="General">
                  <c:v>-3.1550174722790897E-2</c:v>
                </c:pt>
                <c:pt idx="4925" formatCode="General">
                  <c:v>-4.4635591749580802E-2</c:v>
                </c:pt>
                <c:pt idx="4926" formatCode="General">
                  <c:v>-6.0554534047560497E-2</c:v>
                </c:pt>
                <c:pt idx="4927" formatCode="General">
                  <c:v>-7.8473719096750799E-2</c:v>
                </c:pt>
                <c:pt idx="4928" formatCode="General">
                  <c:v>-9.8444088436185406E-2</c:v>
                </c:pt>
                <c:pt idx="4929" formatCode="General">
                  <c:v>-0.12167610037806099</c:v>
                </c:pt>
                <c:pt idx="4930" formatCode="General">
                  <c:v>-0.14845749544851999</c:v>
                </c:pt>
                <c:pt idx="4931" formatCode="General">
                  <c:v>-0.17818890451359501</c:v>
                </c:pt>
                <c:pt idx="4932" formatCode="General">
                  <c:v>-0.20936680022107601</c:v>
                </c:pt>
                <c:pt idx="4933" formatCode="General">
                  <c:v>-0.239529049647215</c:v>
                </c:pt>
                <c:pt idx="4934" formatCode="General">
                  <c:v>-0.26654873015359298</c:v>
                </c:pt>
                <c:pt idx="4935" formatCode="General">
                  <c:v>-0.28907713694019499</c:v>
                </c:pt>
                <c:pt idx="4936" formatCode="General">
                  <c:v>-0.30599373779372202</c:v>
                </c:pt>
                <c:pt idx="4937" formatCode="General">
                  <c:v>-0.31734538331268303</c:v>
                </c:pt>
                <c:pt idx="4938" formatCode="General">
                  <c:v>-0.32368058324040599</c:v>
                </c:pt>
                <c:pt idx="4939" formatCode="General">
                  <c:v>-0.32584858020137297</c:v>
                </c:pt>
                <c:pt idx="4940" formatCode="General">
                  <c:v>-0.32493500902199601</c:v>
                </c:pt>
                <c:pt idx="4941" formatCode="General">
                  <c:v>-0.32245642362557198</c:v>
                </c:pt>
                <c:pt idx="4942" formatCode="General">
                  <c:v>-0.31981660982740201</c:v>
                </c:pt>
                <c:pt idx="4943" formatCode="General">
                  <c:v>-0.31745320639512298</c:v>
                </c:pt>
                <c:pt idx="4944" formatCode="General">
                  <c:v>-0.315713986422344</c:v>
                </c:pt>
                <c:pt idx="4945" formatCode="General">
                  <c:v>-0.31430643482560899</c:v>
                </c:pt>
                <c:pt idx="4946" formatCode="General">
                  <c:v>-0.31278482846546202</c:v>
                </c:pt>
                <c:pt idx="4947" formatCode="General">
                  <c:v>-0.311885711742525</c:v>
                </c:pt>
                <c:pt idx="4948" formatCode="General">
                  <c:v>-0.31313896350693199</c:v>
                </c:pt>
                <c:pt idx="4949" formatCode="General">
                  <c:v>-0.31733767750153002</c:v>
                </c:pt>
                <c:pt idx="4950" formatCode="General">
                  <c:v>-0.32399125773033899</c:v>
                </c:pt>
                <c:pt idx="4951" formatCode="General">
                  <c:v>-0.33264196740917601</c:v>
                </c:pt>
                <c:pt idx="4952" formatCode="General">
                  <c:v>-0.34288171192811201</c:v>
                </c:pt>
                <c:pt idx="4953" formatCode="General">
                  <c:v>-0.35471842107616203</c:v>
                </c:pt>
                <c:pt idx="4954" formatCode="General">
                  <c:v>-0.368410259336169</c:v>
                </c:pt>
                <c:pt idx="4955" formatCode="General">
                  <c:v>-0.38480818388969001</c:v>
                </c:pt>
                <c:pt idx="4956" formatCode="General">
                  <c:v>-0.40354775727608</c:v>
                </c:pt>
                <c:pt idx="4957" formatCode="General">
                  <c:v>-0.42163921597437898</c:v>
                </c:pt>
                <c:pt idx="4958" formatCode="General">
                  <c:v>-0.43706295684957902</c:v>
                </c:pt>
                <c:pt idx="4959" formatCode="General">
                  <c:v>-0.44994256200513999</c:v>
                </c:pt>
                <c:pt idx="4960" formatCode="General">
                  <c:v>-0.46091674961296503</c:v>
                </c:pt>
                <c:pt idx="4961" formatCode="General">
                  <c:v>-0.46937535551882098</c:v>
                </c:pt>
                <c:pt idx="4962" formatCode="General">
                  <c:v>-0.474190783027021</c:v>
                </c:pt>
                <c:pt idx="4963" formatCode="General">
                  <c:v>-0.47513479397650699</c:v>
                </c:pt>
                <c:pt idx="4964" formatCode="General">
                  <c:v>-0.47323243032229501</c:v>
                </c:pt>
                <c:pt idx="4965" formatCode="General">
                  <c:v>-0.46956760140353798</c:v>
                </c:pt>
                <c:pt idx="4966" formatCode="General">
                  <c:v>-0.46434852115967801</c:v>
                </c:pt>
                <c:pt idx="4967" formatCode="General">
                  <c:v>-0.45805666816177898</c:v>
                </c:pt>
                <c:pt idx="4968" formatCode="General">
                  <c:v>-0.45101830126804499</c:v>
                </c:pt>
                <c:pt idx="4969" formatCode="General">
                  <c:v>-0.44329112066818499</c:v>
                </c:pt>
                <c:pt idx="4970" formatCode="General">
                  <c:v>-0.43586919677094699</c:v>
                </c:pt>
                <c:pt idx="4971" formatCode="General">
                  <c:v>-0.430016027214559</c:v>
                </c:pt>
                <c:pt idx="4972" formatCode="General">
                  <c:v>-0.426845041835545</c:v>
                </c:pt>
                <c:pt idx="4973" formatCode="General">
                  <c:v>-0.42682441246868602</c:v>
                </c:pt>
                <c:pt idx="4974" formatCode="General">
                  <c:v>-0.429451584238776</c:v>
                </c:pt>
                <c:pt idx="4975" formatCode="General">
                  <c:v>-0.43327025561011701</c:v>
                </c:pt>
                <c:pt idx="4976" formatCode="General">
                  <c:v>-0.43745478977406499</c:v>
                </c:pt>
                <c:pt idx="4977" formatCode="General">
                  <c:v>-0.44272290563067102</c:v>
                </c:pt>
                <c:pt idx="4978" formatCode="General">
                  <c:v>-0.44900461841156702</c:v>
                </c:pt>
                <c:pt idx="4979" formatCode="General">
                  <c:v>-0.456081958722171</c:v>
                </c:pt>
                <c:pt idx="4980" formatCode="General">
                  <c:v>-0.46490764226432102</c:v>
                </c:pt>
                <c:pt idx="4981" formatCode="General">
                  <c:v>-0.47555853714267199</c:v>
                </c:pt>
                <c:pt idx="4982" formatCode="General">
                  <c:v>-0.48699202281706699</c:v>
                </c:pt>
                <c:pt idx="4983" formatCode="General">
                  <c:v>-0.49822577241101001</c:v>
                </c:pt>
                <c:pt idx="4984" formatCode="General">
                  <c:v>-0.50938655357537899</c:v>
                </c:pt>
                <c:pt idx="4985" formatCode="General">
                  <c:v>-0.52060456307997505</c:v>
                </c:pt>
                <c:pt idx="4986" formatCode="General">
                  <c:v>-0.53064025488861499</c:v>
                </c:pt>
                <c:pt idx="4987" formatCode="General">
                  <c:v>-0.53898619131359604</c:v>
                </c:pt>
                <c:pt idx="4988" formatCode="General">
                  <c:v>-0.54611530350975901</c:v>
                </c:pt>
                <c:pt idx="4989" formatCode="General">
                  <c:v>-0.55195642627745001</c:v>
                </c:pt>
                <c:pt idx="4990" formatCode="General">
                  <c:v>-0.55626122652079801</c:v>
                </c:pt>
                <c:pt idx="4991" formatCode="General">
                  <c:v>-0.55884825596653598</c:v>
                </c:pt>
                <c:pt idx="4992" formatCode="General">
                  <c:v>-0.56039747979888699</c:v>
                </c:pt>
                <c:pt idx="4993" formatCode="General">
                  <c:v>-0.56180200701064897</c:v>
                </c:pt>
                <c:pt idx="4994" formatCode="General">
                  <c:v>-0.56285455287855202</c:v>
                </c:pt>
                <c:pt idx="4995" formatCode="General">
                  <c:v>-0.56309531110047895</c:v>
                </c:pt>
                <c:pt idx="4996" formatCode="General">
                  <c:v>-0.56347847914640303</c:v>
                </c:pt>
                <c:pt idx="4997" formatCode="General">
                  <c:v>-0.56475147704061601</c:v>
                </c:pt>
                <c:pt idx="4998" formatCode="General">
                  <c:v>-0.56631202189283603</c:v>
                </c:pt>
                <c:pt idx="4999" formatCode="General">
                  <c:v>-0.56776906666204696</c:v>
                </c:pt>
                <c:pt idx="5000" formatCode="General">
                  <c:v>-0.56921568484714402</c:v>
                </c:pt>
                <c:pt idx="5001" formatCode="General">
                  <c:v>-0.57102289285363295</c:v>
                </c:pt>
                <c:pt idx="5002" formatCode="General">
                  <c:v>-0.57297592472319003</c:v>
                </c:pt>
                <c:pt idx="5003" formatCode="General">
                  <c:v>-0.57527915343469804</c:v>
                </c:pt>
                <c:pt idx="5004" formatCode="General">
                  <c:v>-0.57830657574627897</c:v>
                </c:pt>
                <c:pt idx="5005" formatCode="General">
                  <c:v>-0.58106857163373704</c:v>
                </c:pt>
                <c:pt idx="5006" formatCode="General">
                  <c:v>-0.58294367444093698</c:v>
                </c:pt>
                <c:pt idx="5007" formatCode="General">
                  <c:v>-0.58326078518878899</c:v>
                </c:pt>
                <c:pt idx="5008" formatCode="General">
                  <c:v>-0.58088835669688998</c:v>
                </c:pt>
                <c:pt idx="5009" formatCode="General">
                  <c:v>-0.57612658503764402</c:v>
                </c:pt>
                <c:pt idx="5010" formatCode="General">
                  <c:v>-0.56965097329771097</c:v>
                </c:pt>
                <c:pt idx="5011" formatCode="General">
                  <c:v>-0.561958471698352</c:v>
                </c:pt>
                <c:pt idx="5012" formatCode="General">
                  <c:v>-0.55299332323880601</c:v>
                </c:pt>
                <c:pt idx="5013" formatCode="General">
                  <c:v>-0.54223641440996195</c:v>
                </c:pt>
                <c:pt idx="5014" formatCode="General">
                  <c:v>-0.53046353092831799</c:v>
                </c:pt>
                <c:pt idx="5015" formatCode="General">
                  <c:v>-0.51954297634273305</c:v>
                </c:pt>
                <c:pt idx="5016" formatCode="General">
                  <c:v>-0.50995579509673095</c:v>
                </c:pt>
                <c:pt idx="5017" formatCode="General">
                  <c:v>-0.50052954427557805</c:v>
                </c:pt>
                <c:pt idx="5018" formatCode="General">
                  <c:v>-0.48990002389228299</c:v>
                </c:pt>
                <c:pt idx="5019" formatCode="General">
                  <c:v>-0.47764842601060797</c:v>
                </c:pt>
                <c:pt idx="5020" formatCode="General">
                  <c:v>-0.464220405829184</c:v>
                </c:pt>
                <c:pt idx="5021" formatCode="General">
                  <c:v>-0.45024591484895299</c:v>
                </c:pt>
                <c:pt idx="5022" formatCode="General">
                  <c:v>-0.43698741903410598</c:v>
                </c:pt>
                <c:pt idx="5023" formatCode="General">
                  <c:v>-0.42513542296582302</c:v>
                </c:pt>
                <c:pt idx="5024" formatCode="General">
                  <c:v>-0.41513086175981601</c:v>
                </c:pt>
                <c:pt idx="5025" formatCode="General">
                  <c:v>-0.40740164052199501</c:v>
                </c:pt>
                <c:pt idx="5026" formatCode="General">
                  <c:v>-0.40123231447937102</c:v>
                </c:pt>
                <c:pt idx="5027" formatCode="General">
                  <c:v>-0.39588778459410801</c:v>
                </c:pt>
                <c:pt idx="5028" formatCode="General">
                  <c:v>-0.39129796718354898</c:v>
                </c:pt>
                <c:pt idx="5029" formatCode="General">
                  <c:v>-0.38688747439969801</c:v>
                </c:pt>
                <c:pt idx="5030" formatCode="General">
                  <c:v>-0.38132501035170802</c:v>
                </c:pt>
                <c:pt idx="5031" formatCode="General">
                  <c:v>-0.374259624272964</c:v>
                </c:pt>
                <c:pt idx="5032" formatCode="General">
                  <c:v>-0.365442771479428</c:v>
                </c:pt>
                <c:pt idx="5033" formatCode="General">
                  <c:v>-0.35551116733574101</c:v>
                </c:pt>
                <c:pt idx="5034" formatCode="General">
                  <c:v>-0.34526908680101998</c:v>
                </c:pt>
                <c:pt idx="5035" formatCode="General">
                  <c:v>-0.33464180979178998</c:v>
                </c:pt>
                <c:pt idx="5036" formatCode="General">
                  <c:v>-0.32358606343067903</c:v>
                </c:pt>
                <c:pt idx="5037" formatCode="General">
                  <c:v>-0.31254833166213197</c:v>
                </c:pt>
                <c:pt idx="5038" formatCode="General">
                  <c:v>-0.30181039998722903</c:v>
                </c:pt>
                <c:pt idx="5039" formatCode="General">
                  <c:v>-0.29107928177110298</c:v>
                </c:pt>
                <c:pt idx="5040" formatCode="General">
                  <c:v>-0.279494776176759</c:v>
                </c:pt>
                <c:pt idx="5041" formatCode="General">
                  <c:v>-0.26590180651547202</c:v>
                </c:pt>
                <c:pt idx="5042" formatCode="General">
                  <c:v>-0.24999489888857701</c:v>
                </c:pt>
                <c:pt idx="5043" formatCode="General">
                  <c:v>-0.233017847652881</c:v>
                </c:pt>
                <c:pt idx="5044" formatCode="General">
                  <c:v>-0.21573326358355099</c:v>
                </c:pt>
                <c:pt idx="5045" formatCode="General">
                  <c:v>-0.19787150719156801</c:v>
                </c:pt>
                <c:pt idx="5046" formatCode="General">
                  <c:v>-0.18020301329341701</c:v>
                </c:pt>
                <c:pt idx="5047" formatCode="General">
                  <c:v>-0.163531036619916</c:v>
                </c:pt>
                <c:pt idx="5048" formatCode="General">
                  <c:v>-0.14809620901561399</c:v>
                </c:pt>
                <c:pt idx="5049" formatCode="General">
                  <c:v>-0.134002279623087</c:v>
                </c:pt>
                <c:pt idx="5050" formatCode="General">
                  <c:v>-0.12161213864588299</c:v>
                </c:pt>
                <c:pt idx="5051" formatCode="General">
                  <c:v>-0.111872899928475</c:v>
                </c:pt>
                <c:pt idx="5052" formatCode="General">
                  <c:v>-0.104584795764652</c:v>
                </c:pt>
                <c:pt idx="5053" formatCode="General">
                  <c:v>-9.8487754128849997E-2</c:v>
                </c:pt>
                <c:pt idx="5054" formatCode="General">
                  <c:v>-9.3608352300422595E-2</c:v>
                </c:pt>
                <c:pt idx="5055" formatCode="General">
                  <c:v>-8.9451549879273201E-2</c:v>
                </c:pt>
                <c:pt idx="5056" formatCode="General">
                  <c:v>-8.4993691463934706E-2</c:v>
                </c:pt>
                <c:pt idx="5057" formatCode="General">
                  <c:v>-7.9357720547815494E-2</c:v>
                </c:pt>
                <c:pt idx="5058" formatCode="General">
                  <c:v>-7.27868287257563E-2</c:v>
                </c:pt>
                <c:pt idx="5059" formatCode="General">
                  <c:v>-6.5937315553666206E-2</c:v>
                </c:pt>
                <c:pt idx="5060" formatCode="General">
                  <c:v>-5.7832074109784401E-2</c:v>
                </c:pt>
                <c:pt idx="5061" formatCode="General">
                  <c:v>-4.78780187757121E-2</c:v>
                </c:pt>
                <c:pt idx="5062" formatCode="General">
                  <c:v>-3.6892617816423202E-2</c:v>
                </c:pt>
                <c:pt idx="5063" formatCode="General">
                  <c:v>-2.57001139689048E-2</c:v>
                </c:pt>
                <c:pt idx="5064" formatCode="General">
                  <c:v>-1.4170000666547101E-2</c:v>
                </c:pt>
                <c:pt idx="5065" formatCode="General">
                  <c:v>-1.23465601504489E-3</c:v>
                </c:pt>
                <c:pt idx="5066" formatCode="General">
                  <c:v>1.39483732327118E-2</c:v>
                </c:pt>
                <c:pt idx="5067" formatCode="General">
                  <c:v>3.1149717406833501E-2</c:v>
                </c:pt>
                <c:pt idx="5068" formatCode="General">
                  <c:v>4.9269406797523597E-2</c:v>
                </c:pt>
                <c:pt idx="5069" formatCode="General">
                  <c:v>6.68341555625796E-2</c:v>
                </c:pt>
                <c:pt idx="5070" formatCode="General">
                  <c:v>8.3121778890613701E-2</c:v>
                </c:pt>
                <c:pt idx="5071" formatCode="General">
                  <c:v>9.80501201474267E-2</c:v>
                </c:pt>
                <c:pt idx="5072" formatCode="General">
                  <c:v>0.111700082701952</c:v>
                </c:pt>
                <c:pt idx="5073" formatCode="General">
                  <c:v>0.12478424444778401</c:v>
                </c:pt>
                <c:pt idx="5074" formatCode="General">
                  <c:v>0.13787193620791999</c:v>
                </c:pt>
                <c:pt idx="5075" formatCode="General">
                  <c:v>0.150971019140727</c:v>
                </c:pt>
                <c:pt idx="5076" formatCode="General">
                  <c:v>0.164280026502126</c:v>
                </c:pt>
                <c:pt idx="5077" formatCode="General">
                  <c:v>0.17758688695882599</c:v>
                </c:pt>
                <c:pt idx="5078" formatCode="General">
                  <c:v>0.190418729543572</c:v>
                </c:pt>
                <c:pt idx="5079" formatCode="General">
                  <c:v>0.20233508459395599</c:v>
                </c:pt>
                <c:pt idx="5080" formatCode="General">
                  <c:v>0.212853689571878</c:v>
                </c:pt>
                <c:pt idx="5081" formatCode="General">
                  <c:v>0.22134689109515501</c:v>
                </c:pt>
                <c:pt idx="5082" formatCode="General">
                  <c:v>0.22865449309059999</c:v>
                </c:pt>
                <c:pt idx="5083" formatCode="General">
                  <c:v>0.23652559626988701</c:v>
                </c:pt>
                <c:pt idx="5084" formatCode="General">
                  <c:v>0.24561150573829099</c:v>
                </c:pt>
                <c:pt idx="5085" formatCode="General">
                  <c:v>0.25594370970482799</c:v>
                </c:pt>
                <c:pt idx="5086" formatCode="General">
                  <c:v>0.26732612422197999</c:v>
                </c:pt>
                <c:pt idx="5087" formatCode="General">
                  <c:v>0.280012815677469</c:v>
                </c:pt>
                <c:pt idx="5088" formatCode="General">
                  <c:v>0.29426379460611901</c:v>
                </c:pt>
                <c:pt idx="5089" formatCode="General">
                  <c:v>0.310050459753062</c:v>
                </c:pt>
                <c:pt idx="5090" formatCode="General">
                  <c:v>0.32732909778538</c:v>
                </c:pt>
                <c:pt idx="5091" formatCode="General">
                  <c:v>0.34540922290550402</c:v>
                </c:pt>
                <c:pt idx="5092" formatCode="General">
                  <c:v>0.36315445304583699</c:v>
                </c:pt>
                <c:pt idx="5093" formatCode="General">
                  <c:v>0.38014678470045499</c:v>
                </c:pt>
                <c:pt idx="5094" formatCode="General">
                  <c:v>0.396523450433172</c:v>
                </c:pt>
                <c:pt idx="5095" formatCode="General">
                  <c:v>0.41173951481197002</c:v>
                </c:pt>
                <c:pt idx="5096" formatCode="General">
                  <c:v>0.42483932094548499</c:v>
                </c:pt>
                <c:pt idx="5097" formatCode="General">
                  <c:v>0.43596879244005099</c:v>
                </c:pt>
                <c:pt idx="5098" formatCode="General">
                  <c:v>0.44573318388371103</c:v>
                </c:pt>
                <c:pt idx="5099" formatCode="General">
                  <c:v>0.45427477210851103</c:v>
                </c:pt>
                <c:pt idx="5100" formatCode="General">
                  <c:v>0.46191918368451002</c:v>
                </c:pt>
                <c:pt idx="5101" formatCode="General">
                  <c:v>0.46936654574721598</c:v>
                </c:pt>
                <c:pt idx="5102" formatCode="General">
                  <c:v>0.47737179770145599</c:v>
                </c:pt>
                <c:pt idx="5103" formatCode="General">
                  <c:v>0.48600376762531999</c:v>
                </c:pt>
                <c:pt idx="5104" formatCode="General">
                  <c:v>0.49519188371339801</c:v>
                </c:pt>
                <c:pt idx="5105" formatCode="General">
                  <c:v>0.50559136902090795</c:v>
                </c:pt>
                <c:pt idx="5106" formatCode="General">
                  <c:v>0.51782069379979301</c:v>
                </c:pt>
                <c:pt idx="5107" formatCode="General">
                  <c:v>0.53091165404154606</c:v>
                </c:pt>
                <c:pt idx="5108" formatCode="General">
                  <c:v>0.54321819958455297</c:v>
                </c:pt>
                <c:pt idx="5109" formatCode="General">
                  <c:v>0.55424002521086102</c:v>
                </c:pt>
                <c:pt idx="5110" formatCode="General">
                  <c:v>0.56400029037231603</c:v>
                </c:pt>
                <c:pt idx="5111" formatCode="General">
                  <c:v>0.57228105686188302</c:v>
                </c:pt>
                <c:pt idx="5112" formatCode="General">
                  <c:v>0.57851752460495198</c:v>
                </c:pt>
                <c:pt idx="5113" formatCode="General">
                  <c:v>0.58243354225247701</c:v>
                </c:pt>
                <c:pt idx="5114" formatCode="General">
                  <c:v>0.58456572184086997</c:v>
                </c:pt>
                <c:pt idx="5115" formatCode="General">
                  <c:v>0.58517732879636497</c:v>
                </c:pt>
                <c:pt idx="5116" formatCode="General">
                  <c:v>0.583897198578753</c:v>
                </c:pt>
                <c:pt idx="5117" formatCode="General">
                  <c:v>0.58084280546231704</c:v>
                </c:pt>
                <c:pt idx="5118" formatCode="General">
                  <c:v>0.57647082377773995</c:v>
                </c:pt>
                <c:pt idx="5119" formatCode="General">
                  <c:v>0.57135606289902596</c:v>
                </c:pt>
                <c:pt idx="5120" formatCode="General">
                  <c:v>0.56680061278053995</c:v>
                </c:pt>
                <c:pt idx="5121" formatCode="General">
                  <c:v>0.56383340196689702</c:v>
                </c:pt>
                <c:pt idx="5122" formatCode="General">
                  <c:v>0.56218288273854899</c:v>
                </c:pt>
                <c:pt idx="5123" formatCode="General">
                  <c:v>0.56004604074108699</c:v>
                </c:pt>
                <c:pt idx="5124" formatCode="General">
                  <c:v>0.55674239195598596</c:v>
                </c:pt>
                <c:pt idx="5125" formatCode="General">
                  <c:v>0.55353255454740202</c:v>
                </c:pt>
                <c:pt idx="5126" formatCode="General">
                  <c:v>0.55081726726213598</c:v>
                </c:pt>
                <c:pt idx="5127" formatCode="General">
                  <c:v>0.54811848557021803</c:v>
                </c:pt>
                <c:pt idx="5128" formatCode="General">
                  <c:v>0.54476124871355003</c:v>
                </c:pt>
                <c:pt idx="5129" formatCode="General">
                  <c:v>0.54095351271248304</c:v>
                </c:pt>
                <c:pt idx="5130" formatCode="General">
                  <c:v>0.53729292311321897</c:v>
                </c:pt>
                <c:pt idx="5131" formatCode="General">
                  <c:v>0.53428834122979096</c:v>
                </c:pt>
                <c:pt idx="5132" formatCode="General">
                  <c:v>0.53189074395137703</c:v>
                </c:pt>
                <c:pt idx="5133" formatCode="General">
                  <c:v>0.531012705575309</c:v>
                </c:pt>
                <c:pt idx="5134" formatCode="General">
                  <c:v>0.53224969983173298</c:v>
                </c:pt>
                <c:pt idx="5135" formatCode="General">
                  <c:v>0.53458905599393403</c:v>
                </c:pt>
                <c:pt idx="5136" formatCode="General">
                  <c:v>0.53847741955258499</c:v>
                </c:pt>
                <c:pt idx="5137" formatCode="General">
                  <c:v>0.544417499831504</c:v>
                </c:pt>
                <c:pt idx="5138" formatCode="General">
                  <c:v>0.55167526240063702</c:v>
                </c:pt>
                <c:pt idx="5139" formatCode="General">
                  <c:v>0.55950514000526097</c:v>
                </c:pt>
                <c:pt idx="5140" formatCode="General">
                  <c:v>0.56762608391240099</c:v>
                </c:pt>
                <c:pt idx="5141" formatCode="General">
                  <c:v>0.57433337726566303</c:v>
                </c:pt>
                <c:pt idx="5142" formatCode="General">
                  <c:v>0.57774126795968805</c:v>
                </c:pt>
                <c:pt idx="5143" formatCode="General">
                  <c:v>0.57738079376668305</c:v>
                </c:pt>
                <c:pt idx="5144" formatCode="General">
                  <c:v>0.57324482332099402</c:v>
                </c:pt>
                <c:pt idx="5145" formatCode="General">
                  <c:v>0.56499416114632395</c:v>
                </c:pt>
                <c:pt idx="5146" formatCode="General">
                  <c:v>0.552476334535976</c:v>
                </c:pt>
                <c:pt idx="5147" formatCode="General">
                  <c:v>0.53664302908240102</c:v>
                </c:pt>
                <c:pt idx="5148" formatCode="General">
                  <c:v>0.517496417633313</c:v>
                </c:pt>
                <c:pt idx="5149" formatCode="General">
                  <c:v>0.49501766355073401</c:v>
                </c:pt>
                <c:pt idx="5150" formatCode="General">
                  <c:v>0.46985830217434699</c:v>
                </c:pt>
                <c:pt idx="5151" formatCode="General">
                  <c:v>0.44309275991152097</c:v>
                </c:pt>
                <c:pt idx="5152" formatCode="General">
                  <c:v>0.41628296810169602</c:v>
                </c:pt>
                <c:pt idx="5153" formatCode="General">
                  <c:v>0.39005856062404698</c:v>
                </c:pt>
                <c:pt idx="5154" formatCode="General">
                  <c:v>0.36501428073297199</c:v>
                </c:pt>
                <c:pt idx="5155" formatCode="General">
                  <c:v>0.34213496486397299</c:v>
                </c:pt>
                <c:pt idx="5156" formatCode="General">
                  <c:v>0.32235197350725697</c:v>
                </c:pt>
                <c:pt idx="5157" formatCode="General">
                  <c:v>0.30619961136205798</c:v>
                </c:pt>
                <c:pt idx="5158" formatCode="General">
                  <c:v>0.29387332371663499</c:v>
                </c:pt>
                <c:pt idx="5159" formatCode="General">
                  <c:v>0.28567009031859403</c:v>
                </c:pt>
                <c:pt idx="5160" formatCode="General">
                  <c:v>0.28099760388406297</c:v>
                </c:pt>
                <c:pt idx="5161" formatCode="General">
                  <c:v>0.27897423593933601</c:v>
                </c:pt>
                <c:pt idx="5162" formatCode="General">
                  <c:v>0.27907851395191402</c:v>
                </c:pt>
                <c:pt idx="5163" formatCode="General">
                  <c:v>0.28059239517125001</c:v>
                </c:pt>
                <c:pt idx="5164" formatCode="General">
                  <c:v>0.28345145079432199</c:v>
                </c:pt>
                <c:pt idx="5165" formatCode="General">
                  <c:v>0.28718868197209502</c:v>
                </c:pt>
                <c:pt idx="5166" formatCode="General">
                  <c:v>0.291136131157685</c:v>
                </c:pt>
                <c:pt idx="5167" formatCode="General">
                  <c:v>0.29528433190272402</c:v>
                </c:pt>
                <c:pt idx="5168" formatCode="General">
                  <c:v>0.29938939408179599</c:v>
                </c:pt>
                <c:pt idx="5169" formatCode="General">
                  <c:v>0.30329802643016202</c:v>
                </c:pt>
                <c:pt idx="5170" formatCode="General">
                  <c:v>0.30620184459988498</c:v>
                </c:pt>
                <c:pt idx="5171" formatCode="General">
                  <c:v>0.30744691839660598</c:v>
                </c:pt>
                <c:pt idx="5172" formatCode="General">
                  <c:v>0.307102013468673</c:v>
                </c:pt>
                <c:pt idx="5173" formatCode="General">
                  <c:v>0.304892372871016</c:v>
                </c:pt>
                <c:pt idx="5174" formatCode="General">
                  <c:v>0.30039893651326399</c:v>
                </c:pt>
                <c:pt idx="5175" formatCode="General">
                  <c:v>0.293336516132847</c:v>
                </c:pt>
                <c:pt idx="5176" formatCode="General">
                  <c:v>0.28438252088880001</c:v>
                </c:pt>
                <c:pt idx="5177" formatCode="General">
                  <c:v>0.27472285255161799</c:v>
                </c:pt>
                <c:pt idx="5178" formatCode="General">
                  <c:v>0.26414937831013302</c:v>
                </c:pt>
                <c:pt idx="5179" formatCode="General">
                  <c:v>0.25269791249630502</c:v>
                </c:pt>
                <c:pt idx="5180" formatCode="General">
                  <c:v>0.241879705632638</c:v>
                </c:pt>
                <c:pt idx="5181" formatCode="General">
                  <c:v>0.23168609957713701</c:v>
                </c:pt>
                <c:pt idx="5182" formatCode="General">
                  <c:v>0.220799567631973</c:v>
                </c:pt>
                <c:pt idx="5183" formatCode="General">
                  <c:v>0.20863356807144001</c:v>
                </c:pt>
                <c:pt idx="5184" formatCode="General">
                  <c:v>0.19651760173635199</c:v>
                </c:pt>
                <c:pt idx="5185" formatCode="General">
                  <c:v>0.185309385461152</c:v>
                </c:pt>
                <c:pt idx="5186" formatCode="General">
                  <c:v>0.17511681319346201</c:v>
                </c:pt>
                <c:pt idx="5187" formatCode="General">
                  <c:v>0.16695213236589801</c:v>
                </c:pt>
                <c:pt idx="5188" formatCode="General">
                  <c:v>0.16067834369956899</c:v>
                </c:pt>
                <c:pt idx="5189" formatCode="General">
                  <c:v>0.15554744970761</c:v>
                </c:pt>
                <c:pt idx="5190" formatCode="General">
                  <c:v>0.151279582216018</c:v>
                </c:pt>
                <c:pt idx="5191" formatCode="General">
                  <c:v>0.147789216357949</c:v>
                </c:pt>
                <c:pt idx="5192" formatCode="General">
                  <c:v>0.14492307646302999</c:v>
                </c:pt>
                <c:pt idx="5193" formatCode="General">
                  <c:v>0.14232756798111301</c:v>
                </c:pt>
                <c:pt idx="5194" formatCode="General">
                  <c:v>0.13961220295951501</c:v>
                </c:pt>
                <c:pt idx="5195" formatCode="General">
                  <c:v>0.13622239865660801</c:v>
                </c:pt>
                <c:pt idx="5196" formatCode="General">
                  <c:v>0.13200390295273901</c:v>
                </c:pt>
                <c:pt idx="5197" formatCode="General">
                  <c:v>0.126695970951516</c:v>
                </c:pt>
                <c:pt idx="5198" formatCode="General">
                  <c:v>0.120122663072634</c:v>
                </c:pt>
                <c:pt idx="5199" formatCode="General">
                  <c:v>0.113313271230072</c:v>
                </c:pt>
                <c:pt idx="5200" formatCode="General">
                  <c:v>0.106534302983414</c:v>
                </c:pt>
                <c:pt idx="5201" formatCode="General">
                  <c:v>9.9698734165074201E-2</c:v>
                </c:pt>
                <c:pt idx="5202" formatCode="General">
                  <c:v>9.2766120425203505E-2</c:v>
                </c:pt>
                <c:pt idx="5203" formatCode="General">
                  <c:v>8.5770712784291506E-2</c:v>
                </c:pt>
                <c:pt idx="5204" formatCode="General">
                  <c:v>7.9266996689250802E-2</c:v>
                </c:pt>
                <c:pt idx="5205" formatCode="General">
                  <c:v>7.3764260354364605E-2</c:v>
                </c:pt>
                <c:pt idx="5206" formatCode="General">
                  <c:v>6.95173561945618E-2</c:v>
                </c:pt>
                <c:pt idx="5207" formatCode="General">
                  <c:v>6.5162522724838801E-2</c:v>
                </c:pt>
                <c:pt idx="5208" formatCode="General">
                  <c:v>5.8890724208133002E-2</c:v>
                </c:pt>
                <c:pt idx="5209" formatCode="General">
                  <c:v>5.0817461002034998E-2</c:v>
                </c:pt>
                <c:pt idx="5210" formatCode="General">
                  <c:v>4.1969180225229899E-2</c:v>
                </c:pt>
                <c:pt idx="5211" formatCode="General">
                  <c:v>3.3297266123251401E-2</c:v>
                </c:pt>
                <c:pt idx="5212" formatCode="General">
                  <c:v>2.43305779410968E-2</c:v>
                </c:pt>
                <c:pt idx="5213" formatCode="General">
                  <c:v>1.39765766580004E-2</c:v>
                </c:pt>
                <c:pt idx="5214" formatCode="General">
                  <c:v>2.2176830852533198E-3</c:v>
                </c:pt>
                <c:pt idx="5215" formatCode="General">
                  <c:v>-1.0413142867440999E-2</c:v>
                </c:pt>
                <c:pt idx="5216" formatCode="General">
                  <c:v>-2.3066638368179598E-2</c:v>
                </c:pt>
                <c:pt idx="5217" formatCode="General">
                  <c:v>-3.5845708504134703E-2</c:v>
                </c:pt>
                <c:pt idx="5218" formatCode="General">
                  <c:v>-4.9117713836467701E-2</c:v>
                </c:pt>
                <c:pt idx="5219" formatCode="General">
                  <c:v>-6.2593577775380396E-2</c:v>
                </c:pt>
                <c:pt idx="5220" formatCode="General">
                  <c:v>-7.5654680957292705E-2</c:v>
                </c:pt>
                <c:pt idx="5221" formatCode="General">
                  <c:v>-8.7397779756909794E-2</c:v>
                </c:pt>
                <c:pt idx="5222" formatCode="General">
                  <c:v>-9.7829733018091003E-2</c:v>
                </c:pt>
                <c:pt idx="5223" formatCode="General">
                  <c:v>-0.107073518710452</c:v>
                </c:pt>
                <c:pt idx="5224" formatCode="General">
                  <c:v>-0.114984036040694</c:v>
                </c:pt>
                <c:pt idx="5225" formatCode="General">
                  <c:v>-0.121992085612853</c:v>
                </c:pt>
                <c:pt idx="5226" formatCode="General">
                  <c:v>-0.127680730266031</c:v>
                </c:pt>
                <c:pt idx="5227" formatCode="General">
                  <c:v>-0.132293400744804</c:v>
                </c:pt>
                <c:pt idx="5228" formatCode="General">
                  <c:v>-0.136875365392088</c:v>
                </c:pt>
                <c:pt idx="5229" formatCode="General">
                  <c:v>-0.140557032821407</c:v>
                </c:pt>
                <c:pt idx="5230" formatCode="General">
                  <c:v>-0.14211026064535701</c:v>
                </c:pt>
                <c:pt idx="5231" formatCode="General">
                  <c:v>-0.141752373949808</c:v>
                </c:pt>
                <c:pt idx="5232" formatCode="General">
                  <c:v>-0.140460856165492</c:v>
                </c:pt>
                <c:pt idx="5233" formatCode="General">
                  <c:v>-0.139496039505529</c:v>
                </c:pt>
                <c:pt idx="5234" formatCode="General">
                  <c:v>-0.139227683584351</c:v>
                </c:pt>
                <c:pt idx="5235" formatCode="General">
                  <c:v>-0.13902734448646401</c:v>
                </c:pt>
                <c:pt idx="5236" formatCode="General">
                  <c:v>-0.138383491564495</c:v>
                </c:pt>
                <c:pt idx="5237" formatCode="General">
                  <c:v>-0.13749000729342301</c:v>
                </c:pt>
                <c:pt idx="5238" formatCode="General">
                  <c:v>-0.13712506131011101</c:v>
                </c:pt>
                <c:pt idx="5239" formatCode="General">
                  <c:v>-0.13744264573332099</c:v>
                </c:pt>
                <c:pt idx="5240" formatCode="General">
                  <c:v>-0.138068864463751</c:v>
                </c:pt>
                <c:pt idx="5241" formatCode="General">
                  <c:v>-0.13855022479510001</c:v>
                </c:pt>
                <c:pt idx="5242" formatCode="General">
                  <c:v>-0.13983161609288999</c:v>
                </c:pt>
                <c:pt idx="5243" formatCode="General">
                  <c:v>-0.14347848129093899</c:v>
                </c:pt>
                <c:pt idx="5244" formatCode="General">
                  <c:v>-0.15011180352724501</c:v>
                </c:pt>
                <c:pt idx="5245" formatCode="General">
                  <c:v>-0.15981596736128301</c:v>
                </c:pt>
                <c:pt idx="5246" formatCode="General">
                  <c:v>-0.172890079868386</c:v>
                </c:pt>
                <c:pt idx="5247" formatCode="General">
                  <c:v>-0.189883362372125</c:v>
                </c:pt>
                <c:pt idx="5248" formatCode="General">
                  <c:v>-0.20941500727336801</c:v>
                </c:pt>
                <c:pt idx="5249" formatCode="General">
                  <c:v>-0.22939355992129401</c:v>
                </c:pt>
                <c:pt idx="5250" formatCode="General">
                  <c:v>-0.248932011085821</c:v>
                </c:pt>
                <c:pt idx="5251" formatCode="General">
                  <c:v>-0.26845661915397401</c:v>
                </c:pt>
                <c:pt idx="5252" formatCode="General">
                  <c:v>-0.28765312080810601</c:v>
                </c:pt>
                <c:pt idx="5253" formatCode="General">
                  <c:v>-0.30542089232560499</c:v>
                </c:pt>
                <c:pt idx="5254" formatCode="General">
                  <c:v>-0.32206534769317902</c:v>
                </c:pt>
                <c:pt idx="5255" formatCode="General">
                  <c:v>-0.33785782806762199</c:v>
                </c:pt>
                <c:pt idx="5256" formatCode="General">
                  <c:v>-0.35206010158135298</c:v>
                </c:pt>
                <c:pt idx="5257" formatCode="General">
                  <c:v>-0.364253173378071</c:v>
                </c:pt>
                <c:pt idx="5258" formatCode="General">
                  <c:v>-0.37512880799176501</c:v>
                </c:pt>
                <c:pt idx="5259" formatCode="General">
                  <c:v>-0.38537543795072499</c:v>
                </c:pt>
                <c:pt idx="5260" formatCode="General">
                  <c:v>-0.39417635318353</c:v>
                </c:pt>
                <c:pt idx="5261" formatCode="General">
                  <c:v>-0.400982732933648</c:v>
                </c:pt>
                <c:pt idx="5262" formatCode="General">
                  <c:v>-0.40641127082835898</c:v>
                </c:pt>
                <c:pt idx="5263" formatCode="General">
                  <c:v>-0.409978571670845</c:v>
                </c:pt>
                <c:pt idx="5264" formatCode="General">
                  <c:v>-0.41082805278512002</c:v>
                </c:pt>
                <c:pt idx="5265" formatCode="General">
                  <c:v>-0.40918008583791199</c:v>
                </c:pt>
                <c:pt idx="5266" formatCode="General">
                  <c:v>-0.405730340378188</c:v>
                </c:pt>
                <c:pt idx="5267" formatCode="General">
                  <c:v>-0.40085503984839999</c:v>
                </c:pt>
                <c:pt idx="5268" formatCode="General">
                  <c:v>-0.39497458041292999</c:v>
                </c:pt>
                <c:pt idx="5269" formatCode="General">
                  <c:v>-0.38905940005412998</c:v>
                </c:pt>
                <c:pt idx="5270" formatCode="General">
                  <c:v>-0.38492528425733202</c:v>
                </c:pt>
                <c:pt idx="5271" formatCode="General">
                  <c:v>-0.383826270019339</c:v>
                </c:pt>
                <c:pt idx="5272" formatCode="General">
                  <c:v>-0.385632744069628</c:v>
                </c:pt>
                <c:pt idx="5273" formatCode="General">
                  <c:v>-0.38975033605162002</c:v>
                </c:pt>
                <c:pt idx="5274" formatCode="General">
                  <c:v>-0.39603393560671102</c:v>
                </c:pt>
                <c:pt idx="5275" formatCode="General">
                  <c:v>-0.40427274595302398</c:v>
                </c:pt>
                <c:pt idx="5276" formatCode="General">
                  <c:v>-0.41436737633387699</c:v>
                </c:pt>
                <c:pt idx="5277" formatCode="General">
                  <c:v>-0.42617275531942</c:v>
                </c:pt>
                <c:pt idx="5278" formatCode="General">
                  <c:v>-0.43838689415151</c:v>
                </c:pt>
                <c:pt idx="5279" formatCode="General">
                  <c:v>-0.45076213577551799</c:v>
                </c:pt>
                <c:pt idx="5280" formatCode="General">
                  <c:v>-0.46374850408652002</c:v>
                </c:pt>
                <c:pt idx="5281" formatCode="General">
                  <c:v>-0.47675581278219997</c:v>
                </c:pt>
                <c:pt idx="5282" formatCode="General">
                  <c:v>-0.489449537202928</c:v>
                </c:pt>
                <c:pt idx="5283" formatCode="General">
                  <c:v>-0.50285543318133097</c:v>
                </c:pt>
                <c:pt idx="5284" formatCode="General">
                  <c:v>-0.51711336342063796</c:v>
                </c:pt>
                <c:pt idx="5285" formatCode="General">
                  <c:v>-0.53037300638506801</c:v>
                </c:pt>
                <c:pt idx="5286" formatCode="General">
                  <c:v>-0.54098099608035299</c:v>
                </c:pt>
                <c:pt idx="5287" formatCode="General">
                  <c:v>-0.54829276497592605</c:v>
                </c:pt>
                <c:pt idx="5288" formatCode="General">
                  <c:v>-0.55364607048282799</c:v>
                </c:pt>
                <c:pt idx="5289" formatCode="General">
                  <c:v>-0.55900383110261398</c:v>
                </c:pt>
                <c:pt idx="5290" formatCode="General">
                  <c:v>-0.56414818659186705</c:v>
                </c:pt>
                <c:pt idx="5291" formatCode="General">
                  <c:v>-0.56789305211138497</c:v>
                </c:pt>
                <c:pt idx="5292" formatCode="General">
                  <c:v>-0.57011735010995401</c:v>
                </c:pt>
                <c:pt idx="5293" formatCode="General">
                  <c:v>-0.57158014888459496</c:v>
                </c:pt>
                <c:pt idx="5294" formatCode="General">
                  <c:v>-0.57251196240155999</c:v>
                </c:pt>
                <c:pt idx="5295" formatCode="General">
                  <c:v>-0.57203654541111604</c:v>
                </c:pt>
                <c:pt idx="5296" formatCode="General">
                  <c:v>-0.56956679847939495</c:v>
                </c:pt>
                <c:pt idx="5297" formatCode="General">
                  <c:v>-0.56565302222652403</c:v>
                </c:pt>
                <c:pt idx="5298" formatCode="General">
                  <c:v>-0.56107918718078498</c:v>
                </c:pt>
                <c:pt idx="5299" formatCode="General">
                  <c:v>-0.556443363726976</c:v>
                </c:pt>
                <c:pt idx="5300" formatCode="General">
                  <c:v>-0.55175993544006996</c:v>
                </c:pt>
                <c:pt idx="5301" formatCode="General">
                  <c:v>-0.54644907448624502</c:v>
                </c:pt>
                <c:pt idx="5302" formatCode="General">
                  <c:v>-0.54050622136403104</c:v>
                </c:pt>
                <c:pt idx="5303" formatCode="General">
                  <c:v>-0.53448398809647901</c:v>
                </c:pt>
                <c:pt idx="5304" formatCode="General">
                  <c:v>-0.52852716177681203</c:v>
                </c:pt>
                <c:pt idx="5305" formatCode="General">
                  <c:v>-0.52298920989339903</c:v>
                </c:pt>
                <c:pt idx="5306" formatCode="General">
                  <c:v>-0.51820148581240799</c:v>
                </c:pt>
                <c:pt idx="5307" formatCode="General">
                  <c:v>-0.51313200779532397</c:v>
                </c:pt>
                <c:pt idx="5308" formatCode="General">
                  <c:v>-0.50769667750121406</c:v>
                </c:pt>
                <c:pt idx="5309" formatCode="General">
                  <c:v>-0.50345385768347795</c:v>
                </c:pt>
                <c:pt idx="5310" formatCode="General">
                  <c:v>-0.50076133176609094</c:v>
                </c:pt>
                <c:pt idx="5311" formatCode="General">
                  <c:v>-0.49938794154683602</c:v>
                </c:pt>
                <c:pt idx="5312" formatCode="General">
                  <c:v>-0.49961527022745</c:v>
                </c:pt>
                <c:pt idx="5313" formatCode="General">
                  <c:v>-0.50108698197002899</c:v>
                </c:pt>
                <c:pt idx="5314" formatCode="General">
                  <c:v>-0.50247517326010005</c:v>
                </c:pt>
                <c:pt idx="5315" formatCode="General">
                  <c:v>-0.50341831575340001</c:v>
                </c:pt>
                <c:pt idx="5316" formatCode="General">
                  <c:v>-0.50450444023447905</c:v>
                </c:pt>
                <c:pt idx="5317" formatCode="General">
                  <c:v>-0.50569725367118801</c:v>
                </c:pt>
                <c:pt idx="5318" formatCode="General">
                  <c:v>-0.50678843159828002</c:v>
                </c:pt>
                <c:pt idx="5319" formatCode="General">
                  <c:v>-0.50835151012111102</c:v>
                </c:pt>
                <c:pt idx="5320" formatCode="General">
                  <c:v>-0.51119189427449996</c:v>
                </c:pt>
                <c:pt idx="5321" formatCode="General">
                  <c:v>-0.51489290553929801</c:v>
                </c:pt>
                <c:pt idx="5322" formatCode="General">
                  <c:v>-0.51811495442227595</c:v>
                </c:pt>
                <c:pt idx="5323" formatCode="General">
                  <c:v>-0.51924747910413704</c:v>
                </c:pt>
                <c:pt idx="5324" formatCode="General">
                  <c:v>-0.51705976792514796</c:v>
                </c:pt>
                <c:pt idx="5325" formatCode="General">
                  <c:v>-0.51170541305022799</c:v>
                </c:pt>
                <c:pt idx="5326" formatCode="General">
                  <c:v>-0.503545925541523</c:v>
                </c:pt>
                <c:pt idx="5327" formatCode="General">
                  <c:v>-0.49307721699495</c:v>
                </c:pt>
                <c:pt idx="5328" formatCode="General">
                  <c:v>-0.48100067213553099</c:v>
                </c:pt>
                <c:pt idx="5329" formatCode="General">
                  <c:v>-0.46727683978020101</c:v>
                </c:pt>
                <c:pt idx="5330" formatCode="General">
                  <c:v>-0.45178311749859701</c:v>
                </c:pt>
                <c:pt idx="5331" formatCode="General">
                  <c:v>-0.43572723327142698</c:v>
                </c:pt>
                <c:pt idx="5332" formatCode="General">
                  <c:v>-0.41945999505182002</c:v>
                </c:pt>
                <c:pt idx="5333" formatCode="General">
                  <c:v>-0.402797702029705</c:v>
                </c:pt>
                <c:pt idx="5334" formatCode="General">
                  <c:v>-0.386578433967184</c:v>
                </c:pt>
                <c:pt idx="5335" formatCode="General">
                  <c:v>-0.37136660548538403</c:v>
                </c:pt>
                <c:pt idx="5336" formatCode="General">
                  <c:v>-0.35708621872033403</c:v>
                </c:pt>
                <c:pt idx="5337" formatCode="General">
                  <c:v>-0.342952409467983</c:v>
                </c:pt>
                <c:pt idx="5338" formatCode="General">
                  <c:v>-0.32900421759922999</c:v>
                </c:pt>
                <c:pt idx="5339" formatCode="General">
                  <c:v>-0.31580405594010502</c:v>
                </c:pt>
                <c:pt idx="5340" formatCode="General">
                  <c:v>-0.30331030138301202</c:v>
                </c:pt>
                <c:pt idx="5341" formatCode="General">
                  <c:v>-0.29151639088527798</c:v>
                </c:pt>
                <c:pt idx="5342" formatCode="General">
                  <c:v>-0.28025231265151901</c:v>
                </c:pt>
                <c:pt idx="5343" formatCode="General">
                  <c:v>-0.269430985590977</c:v>
                </c:pt>
                <c:pt idx="5344" formatCode="General">
                  <c:v>-0.25905165993177798</c:v>
                </c:pt>
                <c:pt idx="5345" formatCode="General">
                  <c:v>-0.249352868666772</c:v>
                </c:pt>
                <c:pt idx="5346" formatCode="General">
                  <c:v>-0.24013630306914199</c:v>
                </c:pt>
                <c:pt idx="5347" formatCode="General">
                  <c:v>-0.23031811922333201</c:v>
                </c:pt>
                <c:pt idx="5348" formatCode="General">
                  <c:v>-0.22047300638303</c:v>
                </c:pt>
                <c:pt idx="5349" formatCode="General">
                  <c:v>-0.21119886406577101</c:v>
                </c:pt>
                <c:pt idx="5350" formatCode="General">
                  <c:v>-0.201682894717198</c:v>
                </c:pt>
                <c:pt idx="5351" formatCode="General">
                  <c:v>-0.19184042327095599</c:v>
                </c:pt>
                <c:pt idx="5352" formatCode="General">
                  <c:v>-0.182499232235835</c:v>
                </c:pt>
                <c:pt idx="5353" formatCode="General">
                  <c:v>-0.173796489566585</c:v>
                </c:pt>
                <c:pt idx="5354" formatCode="General">
                  <c:v>-0.16557081114165301</c:v>
                </c:pt>
                <c:pt idx="5355" formatCode="General">
                  <c:v>-0.15746489269373701</c:v>
                </c:pt>
                <c:pt idx="5356" formatCode="General">
                  <c:v>-0.14880621271934599</c:v>
                </c:pt>
                <c:pt idx="5357" formatCode="General">
                  <c:v>-0.13880913418393701</c:v>
                </c:pt>
                <c:pt idx="5358" formatCode="General">
                  <c:v>-0.12656367779687</c:v>
                </c:pt>
                <c:pt idx="5359" formatCode="General">
                  <c:v>-0.111116187023591</c:v>
                </c:pt>
                <c:pt idx="5360" formatCode="General">
                  <c:v>-9.2704460866528296E-2</c:v>
                </c:pt>
                <c:pt idx="5361" formatCode="General">
                  <c:v>-7.2369380453809695E-2</c:v>
                </c:pt>
                <c:pt idx="5362" formatCode="General">
                  <c:v>-5.1093756114557298E-2</c:v>
                </c:pt>
                <c:pt idx="5363" formatCode="General">
                  <c:v>-3.02390554392656E-2</c:v>
                </c:pt>
                <c:pt idx="5364" formatCode="General">
                  <c:v>-9.70650584488497E-3</c:v>
                </c:pt>
                <c:pt idx="5365" formatCode="General">
                  <c:v>1.05194964425577E-2</c:v>
                </c:pt>
                <c:pt idx="5366" formatCode="General">
                  <c:v>2.84795083111762E-2</c:v>
                </c:pt>
                <c:pt idx="5367" formatCode="General">
                  <c:v>4.2918338521678E-2</c:v>
                </c:pt>
                <c:pt idx="5368" formatCode="General">
                  <c:v>5.4888887833686499E-2</c:v>
                </c:pt>
                <c:pt idx="5369" formatCode="General">
                  <c:v>6.5458905534463499E-2</c:v>
                </c:pt>
                <c:pt idx="5370" formatCode="General">
                  <c:v>7.5481738339738799E-2</c:v>
                </c:pt>
                <c:pt idx="5371" formatCode="General">
                  <c:v>8.5565745317946404E-2</c:v>
                </c:pt>
                <c:pt idx="5372" formatCode="General">
                  <c:v>9.5882460007784207E-2</c:v>
                </c:pt>
                <c:pt idx="5373" formatCode="General">
                  <c:v>0.107046173262361</c:v>
                </c:pt>
                <c:pt idx="5374" formatCode="General">
                  <c:v>0.119114007680514</c:v>
                </c:pt>
                <c:pt idx="5375" formatCode="General">
                  <c:v>0.131849288209583</c:v>
                </c:pt>
                <c:pt idx="5376" formatCode="General">
                  <c:v>0.14459364333945199</c:v>
                </c:pt>
                <c:pt idx="5377" formatCode="General">
                  <c:v>0.156897755981905</c:v>
                </c:pt>
                <c:pt idx="5378" formatCode="General">
                  <c:v>0.16975645505945899</c:v>
                </c:pt>
                <c:pt idx="5379" formatCode="General">
                  <c:v>0.183687904663728</c:v>
                </c:pt>
                <c:pt idx="5380" formatCode="General">
                  <c:v>0.19738490750354701</c:v>
                </c:pt>
                <c:pt idx="5381" formatCode="General">
                  <c:v>0.21025855152605599</c:v>
                </c:pt>
                <c:pt idx="5382" formatCode="General">
                  <c:v>0.22266326100866601</c:v>
                </c:pt>
                <c:pt idx="5383" formatCode="General">
                  <c:v>0.23431162244811901</c:v>
                </c:pt>
                <c:pt idx="5384" formatCode="General">
                  <c:v>0.24483324701310299</c:v>
                </c:pt>
                <c:pt idx="5385" formatCode="General">
                  <c:v>0.254691825492326</c:v>
                </c:pt>
                <c:pt idx="5386" formatCode="General">
                  <c:v>0.26420696253314901</c:v>
                </c:pt>
                <c:pt idx="5387" formatCode="General">
                  <c:v>0.27247070620048902</c:v>
                </c:pt>
                <c:pt idx="5388" formatCode="General">
                  <c:v>0.27974172019299798</c:v>
                </c:pt>
                <c:pt idx="5389" formatCode="General">
                  <c:v>0.28737524257788</c:v>
                </c:pt>
                <c:pt idx="5390" formatCode="General">
                  <c:v>0.29511215124277701</c:v>
                </c:pt>
                <c:pt idx="5391" formatCode="General">
                  <c:v>0.30306436131581599</c:v>
                </c:pt>
                <c:pt idx="5392" formatCode="General">
                  <c:v>0.31244220714130799</c:v>
                </c:pt>
                <c:pt idx="5393" formatCode="General">
                  <c:v>0.322962807553202</c:v>
                </c:pt>
                <c:pt idx="5394" formatCode="General">
                  <c:v>0.334491277624064</c:v>
                </c:pt>
                <c:pt idx="5395" formatCode="General">
                  <c:v>0.34691240494405201</c:v>
                </c:pt>
                <c:pt idx="5396" formatCode="General">
                  <c:v>0.36005678726090501</c:v>
                </c:pt>
                <c:pt idx="5397" formatCode="General">
                  <c:v>0.37453262241988799</c:v>
                </c:pt>
                <c:pt idx="5398" formatCode="General">
                  <c:v>0.38960001377210501</c:v>
                </c:pt>
                <c:pt idx="5399" formatCode="General">
                  <c:v>0.40402407457525502</c:v>
                </c:pt>
                <c:pt idx="5400" formatCode="General">
                  <c:v>0.416982769802209</c:v>
                </c:pt>
                <c:pt idx="5401" formatCode="General">
                  <c:v>0.42842392999118001</c:v>
                </c:pt>
                <c:pt idx="5402" formatCode="General">
                  <c:v>0.43851583186403897</c:v>
                </c:pt>
                <c:pt idx="5403" formatCode="General">
                  <c:v>0.44705507872912498</c:v>
                </c:pt>
                <c:pt idx="5404" formatCode="General">
                  <c:v>0.454973541454891</c:v>
                </c:pt>
                <c:pt idx="5405" formatCode="General">
                  <c:v>0.46251022303827799</c:v>
                </c:pt>
                <c:pt idx="5406" formatCode="General">
                  <c:v>0.46922484879890602</c:v>
                </c:pt>
                <c:pt idx="5407" formatCode="General">
                  <c:v>0.47607105178683401</c:v>
                </c:pt>
                <c:pt idx="5408" formatCode="General">
                  <c:v>0.48443538062036001</c:v>
                </c:pt>
                <c:pt idx="5409" formatCode="General">
                  <c:v>0.49451887887402401</c:v>
                </c:pt>
                <c:pt idx="5410" formatCode="General">
                  <c:v>0.50502874057487801</c:v>
                </c:pt>
                <c:pt idx="5411" formatCode="General">
                  <c:v>0.51488226237675305</c:v>
                </c:pt>
                <c:pt idx="5412" formatCode="General">
                  <c:v>0.52402797100982601</c:v>
                </c:pt>
                <c:pt idx="5413" formatCode="General">
                  <c:v>0.532402858685737</c:v>
                </c:pt>
                <c:pt idx="5414" formatCode="General">
                  <c:v>0.53895769756732204</c:v>
                </c:pt>
                <c:pt idx="5415" formatCode="General">
                  <c:v>0.54283272179841102</c:v>
                </c:pt>
                <c:pt idx="5416" formatCode="General">
                  <c:v>0.54422045906799799</c:v>
                </c:pt>
                <c:pt idx="5417" formatCode="General">
                  <c:v>0.544228061363625</c:v>
                </c:pt>
                <c:pt idx="5418" formatCode="General">
                  <c:v>0.54426216750512602</c:v>
                </c:pt>
                <c:pt idx="5419" formatCode="General">
                  <c:v>0.54436350158162705</c:v>
                </c:pt>
                <c:pt idx="5420" formatCode="General">
                  <c:v>0.54428468107771599</c:v>
                </c:pt>
                <c:pt idx="5421" formatCode="General">
                  <c:v>0.54457041964229103</c:v>
                </c:pt>
                <c:pt idx="5422" formatCode="General">
                  <c:v>0.54560249366742597</c:v>
                </c:pt>
                <c:pt idx="5423" formatCode="General">
                  <c:v>0.54686857765913099</c:v>
                </c:pt>
                <c:pt idx="5424" formatCode="General">
                  <c:v>0.54726308793072198</c:v>
                </c:pt>
                <c:pt idx="5425" formatCode="General">
                  <c:v>0.54584128626138095</c:v>
                </c:pt>
                <c:pt idx="5426" formatCode="General">
                  <c:v>0.54342004349793305</c:v>
                </c:pt>
                <c:pt idx="5427" formatCode="General">
                  <c:v>0.54179457545503595</c:v>
                </c:pt>
                <c:pt idx="5428" formatCode="General">
                  <c:v>0.54079299212279097</c:v>
                </c:pt>
                <c:pt idx="5429" formatCode="General">
                  <c:v>0.540283172386953</c:v>
                </c:pt>
                <c:pt idx="5430" formatCode="General">
                  <c:v>0.54045133595032302</c:v>
                </c:pt>
                <c:pt idx="5431" formatCode="General">
                  <c:v>0.54127547989055302</c:v>
                </c:pt>
                <c:pt idx="5432" formatCode="General">
                  <c:v>0.54301963506852502</c:v>
                </c:pt>
                <c:pt idx="5433" formatCode="General">
                  <c:v>0.54605790439881396</c:v>
                </c:pt>
                <c:pt idx="5434" formatCode="General">
                  <c:v>0.55039084404248595</c:v>
                </c:pt>
                <c:pt idx="5435" formatCode="General">
                  <c:v>0.55638548506612595</c:v>
                </c:pt>
                <c:pt idx="5436" formatCode="General">
                  <c:v>0.56408295055796898</c:v>
                </c:pt>
                <c:pt idx="5437" formatCode="General">
                  <c:v>0.57245758359489995</c:v>
                </c:pt>
                <c:pt idx="5438" formatCode="General">
                  <c:v>0.58150840504465495</c:v>
                </c:pt>
                <c:pt idx="5439" formatCode="General">
                  <c:v>0.59118485818525601</c:v>
                </c:pt>
                <c:pt idx="5440" formatCode="General">
                  <c:v>0.60106668976853095</c:v>
                </c:pt>
                <c:pt idx="5441" formatCode="General">
                  <c:v>0.61056253349455503</c:v>
                </c:pt>
                <c:pt idx="5442" formatCode="General">
                  <c:v>0.61836381903423399</c:v>
                </c:pt>
                <c:pt idx="5443" formatCode="General">
                  <c:v>0.62367155497548799</c:v>
                </c:pt>
                <c:pt idx="5444" formatCode="General">
                  <c:v>0.62719858443232102</c:v>
                </c:pt>
                <c:pt idx="5445" formatCode="General">
                  <c:v>0.62942339091139898</c:v>
                </c:pt>
                <c:pt idx="5446" formatCode="General">
                  <c:v>0.63013672798970899</c:v>
                </c:pt>
                <c:pt idx="5447" formatCode="General">
                  <c:v>0.62996365761221795</c:v>
                </c:pt>
                <c:pt idx="5448" formatCode="General">
                  <c:v>0.63023198923220902</c:v>
                </c:pt>
                <c:pt idx="5449" formatCode="General">
                  <c:v>0.63029826688674895</c:v>
                </c:pt>
                <c:pt idx="5450" formatCode="General">
                  <c:v>0.627867345737537</c:v>
                </c:pt>
                <c:pt idx="5451" formatCode="General">
                  <c:v>0.62227343049836703</c:v>
                </c:pt>
                <c:pt idx="5452" formatCode="General">
                  <c:v>0.61433120939594599</c:v>
                </c:pt>
                <c:pt idx="5453" formatCode="General">
                  <c:v>0.605359058081549</c:v>
                </c:pt>
                <c:pt idx="5454" formatCode="General">
                  <c:v>0.59594742706333403</c:v>
                </c:pt>
                <c:pt idx="5455" formatCode="General">
                  <c:v>0.58631141021375199</c:v>
                </c:pt>
                <c:pt idx="5456" formatCode="General">
                  <c:v>0.57661663471963398</c:v>
                </c:pt>
                <c:pt idx="5457" formatCode="General">
                  <c:v>0.56630293165627699</c:v>
                </c:pt>
                <c:pt idx="5458" formatCode="General">
                  <c:v>0.55492572778442195</c:v>
                </c:pt>
                <c:pt idx="5459" formatCode="General">
                  <c:v>0.54336599888942505</c:v>
                </c:pt>
                <c:pt idx="5460" formatCode="General">
                  <c:v>0.53253077986404296</c:v>
                </c:pt>
                <c:pt idx="5461" formatCode="General">
                  <c:v>0.52219077141840098</c:v>
                </c:pt>
                <c:pt idx="5462" formatCode="General">
                  <c:v>0.51183113924397206</c:v>
                </c:pt>
                <c:pt idx="5463" formatCode="General">
                  <c:v>0.50170413038944806</c:v>
                </c:pt>
                <c:pt idx="5464" formatCode="General">
                  <c:v>0.491576688664705</c:v>
                </c:pt>
                <c:pt idx="5465" formatCode="General">
                  <c:v>0.48134415408023701</c:v>
                </c:pt>
                <c:pt idx="5466" formatCode="General">
                  <c:v>0.47169235988251401</c:v>
                </c:pt>
                <c:pt idx="5467" formatCode="General">
                  <c:v>0.46277732963691498</c:v>
                </c:pt>
                <c:pt idx="5468" formatCode="General">
                  <c:v>0.454853643831997</c:v>
                </c:pt>
                <c:pt idx="5469" formatCode="General">
                  <c:v>0.44894271009201803</c:v>
                </c:pt>
                <c:pt idx="5470" formatCode="General">
                  <c:v>0.44489084663073503</c:v>
                </c:pt>
                <c:pt idx="5471" formatCode="General">
                  <c:v>0.44165010679599598</c:v>
                </c:pt>
                <c:pt idx="5472" formatCode="General">
                  <c:v>0.439707388528707</c:v>
                </c:pt>
                <c:pt idx="5473" formatCode="General">
                  <c:v>0.43870641982377201</c:v>
                </c:pt>
                <c:pt idx="5474" formatCode="General">
                  <c:v>0.43717193355698603</c:v>
                </c:pt>
                <c:pt idx="5475" formatCode="General">
                  <c:v>0.43448124019231898</c:v>
                </c:pt>
                <c:pt idx="5476" formatCode="General">
                  <c:v>0.43029708013227502</c:v>
                </c:pt>
                <c:pt idx="5477" formatCode="General">
                  <c:v>0.42518675596882199</c:v>
                </c:pt>
                <c:pt idx="5478" formatCode="General">
                  <c:v>0.41917302037134402</c:v>
                </c:pt>
                <c:pt idx="5479" formatCode="General">
                  <c:v>0.41213265700172702</c:v>
                </c:pt>
                <c:pt idx="5480" formatCode="General">
                  <c:v>0.404657100862515</c:v>
                </c:pt>
                <c:pt idx="5481" formatCode="General">
                  <c:v>0.39614401148676698</c:v>
                </c:pt>
                <c:pt idx="5482" formatCode="General">
                  <c:v>0.38572684396825002</c:v>
                </c:pt>
                <c:pt idx="5483" formatCode="General">
                  <c:v>0.37348184751838198</c:v>
                </c:pt>
                <c:pt idx="5484" formatCode="General">
                  <c:v>0.35950606414334302</c:v>
                </c:pt>
                <c:pt idx="5485" formatCode="General">
                  <c:v>0.34360319491890801</c:v>
                </c:pt>
                <c:pt idx="5486" formatCode="General">
                  <c:v>0.32683735862572799</c:v>
                </c:pt>
                <c:pt idx="5487" formatCode="General">
                  <c:v>0.309722972509829</c:v>
                </c:pt>
                <c:pt idx="5488" formatCode="General">
                  <c:v>0.292691361748739</c:v>
                </c:pt>
                <c:pt idx="5489" formatCode="General">
                  <c:v>0.27688772310698301</c:v>
                </c:pt>
                <c:pt idx="5490" formatCode="General">
                  <c:v>0.262394933894118</c:v>
                </c:pt>
                <c:pt idx="5491" formatCode="General">
                  <c:v>0.24910405330641699</c:v>
                </c:pt>
                <c:pt idx="5492" formatCode="General">
                  <c:v>0.236467244306268</c:v>
                </c:pt>
                <c:pt idx="5493" formatCode="General">
                  <c:v>0.224458430257061</c:v>
                </c:pt>
                <c:pt idx="5494" formatCode="General">
                  <c:v>0.214085000855161</c:v>
                </c:pt>
                <c:pt idx="5495" formatCode="General">
                  <c:v>0.205071598896644</c:v>
                </c:pt>
                <c:pt idx="5496" formatCode="General">
                  <c:v>0.19664895938652999</c:v>
                </c:pt>
                <c:pt idx="5497" formatCode="General">
                  <c:v>0.18850541079984301</c:v>
                </c:pt>
                <c:pt idx="5498" formatCode="General">
                  <c:v>0.18056102079380501</c:v>
                </c:pt>
                <c:pt idx="5499" formatCode="General">
                  <c:v>0.17345871535928201</c:v>
                </c:pt>
                <c:pt idx="5500" formatCode="General">
                  <c:v>0.16707549568367799</c:v>
                </c:pt>
                <c:pt idx="5501" formatCode="General">
                  <c:v>0.160369285815427</c:v>
                </c:pt>
                <c:pt idx="5502" formatCode="General">
                  <c:v>0.153042313582154</c:v>
                </c:pt>
                <c:pt idx="5503" formatCode="General">
                  <c:v>0.145127236119205</c:v>
                </c:pt>
                <c:pt idx="5504" formatCode="General">
                  <c:v>0.13640990761806601</c:v>
                </c:pt>
                <c:pt idx="5505" formatCode="General">
                  <c:v>0.12668293776473999</c:v>
                </c:pt>
                <c:pt idx="5506" formatCode="General">
                  <c:v>0.115546645833459</c:v>
                </c:pt>
                <c:pt idx="5507" formatCode="General">
                  <c:v>0.101974397117205</c:v>
                </c:pt>
                <c:pt idx="5508" formatCode="General">
                  <c:v>8.5935005441136303E-2</c:v>
                </c:pt>
                <c:pt idx="5509" formatCode="General">
                  <c:v>6.7234911447545398E-2</c:v>
                </c:pt>
                <c:pt idx="5510" formatCode="General">
                  <c:v>4.5675155978677502E-2</c:v>
                </c:pt>
                <c:pt idx="5511" formatCode="General">
                  <c:v>2.2218656925637702E-2</c:v>
                </c:pt>
                <c:pt idx="5512" formatCode="General">
                  <c:v>-1.79295122265764E-3</c:v>
                </c:pt>
                <c:pt idx="5513" formatCode="General">
                  <c:v>-2.5371408231038901E-2</c:v>
                </c:pt>
                <c:pt idx="5514" formatCode="General">
                  <c:v>-4.9502667201984797E-2</c:v>
                </c:pt>
                <c:pt idx="5515" formatCode="General">
                  <c:v>-7.4770629495660004E-2</c:v>
                </c:pt>
                <c:pt idx="5516" formatCode="General">
                  <c:v>-0.100320195329446</c:v>
                </c:pt>
                <c:pt idx="5517" formatCode="General">
                  <c:v>-0.126089465797426</c:v>
                </c:pt>
                <c:pt idx="5518" formatCode="General">
                  <c:v>-0.15151276760133101</c:v>
                </c:pt>
                <c:pt idx="5519" formatCode="General">
                  <c:v>-0.17521539188797999</c:v>
                </c:pt>
                <c:pt idx="5520" formatCode="General">
                  <c:v>-0.19659931010232401</c:v>
                </c:pt>
                <c:pt idx="5521" formatCode="General">
                  <c:v>-0.215038747781404</c:v>
                </c:pt>
                <c:pt idx="5522" formatCode="General">
                  <c:v>-0.23013044913155101</c:v>
                </c:pt>
                <c:pt idx="5523" formatCode="General">
                  <c:v>-0.241953300689384</c:v>
                </c:pt>
                <c:pt idx="5524" formatCode="General">
                  <c:v>-0.25059606309294902</c:v>
                </c:pt>
                <c:pt idx="5525" formatCode="General">
                  <c:v>-0.25605591764945601</c:v>
                </c:pt>
                <c:pt idx="5526" formatCode="General">
                  <c:v>-0.25886948081716799</c:v>
                </c:pt>
                <c:pt idx="5527" formatCode="General">
                  <c:v>-0.26040059882701599</c:v>
                </c:pt>
                <c:pt idx="5528" formatCode="General">
                  <c:v>-0.26119563229706499</c:v>
                </c:pt>
                <c:pt idx="5529" formatCode="General">
                  <c:v>-0.26210802644235498</c:v>
                </c:pt>
                <c:pt idx="5530" formatCode="General">
                  <c:v>-0.26403844965883</c:v>
                </c:pt>
                <c:pt idx="5531" formatCode="General">
                  <c:v>-0.26677469363260298</c:v>
                </c:pt>
                <c:pt idx="5532" formatCode="General">
                  <c:v>-0.27043711866367298</c:v>
                </c:pt>
                <c:pt idx="5533" formatCode="General">
                  <c:v>-0.27616489671094202</c:v>
                </c:pt>
                <c:pt idx="5534" formatCode="General">
                  <c:v>-0.28444933813225098</c:v>
                </c:pt>
                <c:pt idx="5535" formatCode="General">
                  <c:v>-0.29439416476314201</c:v>
                </c:pt>
                <c:pt idx="5536" formatCode="General">
                  <c:v>-0.30516344930602202</c:v>
                </c:pt>
                <c:pt idx="5537" formatCode="General">
                  <c:v>-0.31579837696866497</c:v>
                </c:pt>
                <c:pt idx="5538" formatCode="General">
                  <c:v>-0.32624361653911699</c:v>
                </c:pt>
                <c:pt idx="5539" formatCode="General">
                  <c:v>-0.337086073427599</c:v>
                </c:pt>
                <c:pt idx="5540" formatCode="General">
                  <c:v>-0.348500376213014</c:v>
                </c:pt>
                <c:pt idx="5541" formatCode="General">
                  <c:v>-0.36017496751042199</c:v>
                </c:pt>
                <c:pt idx="5542" formatCode="General">
                  <c:v>-0.37131762783415301</c:v>
                </c:pt>
                <c:pt idx="5543" formatCode="General">
                  <c:v>-0.38225269178291299</c:v>
                </c:pt>
                <c:pt idx="5544" formatCode="General">
                  <c:v>-0.394459586559052</c:v>
                </c:pt>
                <c:pt idx="5545" formatCode="General">
                  <c:v>-0.40795117174809598</c:v>
                </c:pt>
                <c:pt idx="5546" formatCode="General">
                  <c:v>-0.421827978568736</c:v>
                </c:pt>
                <c:pt idx="5547" formatCode="General">
                  <c:v>-0.43582440181063598</c:v>
                </c:pt>
                <c:pt idx="5548" formatCode="General">
                  <c:v>-0.44964306918965702</c:v>
                </c:pt>
                <c:pt idx="5549" formatCode="General">
                  <c:v>-0.46265714385434897</c:v>
                </c:pt>
                <c:pt idx="5550" formatCode="General">
                  <c:v>-0.47440770875542199</c:v>
                </c:pt>
                <c:pt idx="5551" formatCode="General">
                  <c:v>-0.48414376636773898</c:v>
                </c:pt>
                <c:pt idx="5552" formatCode="General">
                  <c:v>-0.49169303378797102</c:v>
                </c:pt>
                <c:pt idx="5553" formatCode="General">
                  <c:v>-0.497637123438881</c:v>
                </c:pt>
                <c:pt idx="5554" formatCode="General">
                  <c:v>-0.50192833014109905</c:v>
                </c:pt>
                <c:pt idx="5555" formatCode="General">
                  <c:v>-0.50458170207838404</c:v>
                </c:pt>
                <c:pt idx="5556" formatCode="General">
                  <c:v>-0.505899684959072</c:v>
                </c:pt>
                <c:pt idx="5557" formatCode="General">
                  <c:v>-0.50669458039627002</c:v>
                </c:pt>
                <c:pt idx="5558" formatCode="General">
                  <c:v>-0.50699184309043499</c:v>
                </c:pt>
                <c:pt idx="5559" formatCode="General">
                  <c:v>-0.50711199549635499</c:v>
                </c:pt>
                <c:pt idx="5560" formatCode="General">
                  <c:v>-0.50810486146022005</c:v>
                </c:pt>
                <c:pt idx="5561" formatCode="General">
                  <c:v>-0.51047993430962002</c:v>
                </c:pt>
                <c:pt idx="5562" formatCode="General">
                  <c:v>-0.51460623462530497</c:v>
                </c:pt>
                <c:pt idx="5563" formatCode="General">
                  <c:v>-0.51931678182623497</c:v>
                </c:pt>
                <c:pt idx="5564" formatCode="General">
                  <c:v>-0.52254142726929098</c:v>
                </c:pt>
                <c:pt idx="5565" formatCode="General">
                  <c:v>-0.52459683580754701</c:v>
                </c:pt>
                <c:pt idx="5566" formatCode="General">
                  <c:v>-0.52642331444207302</c:v>
                </c:pt>
                <c:pt idx="5567" formatCode="General">
                  <c:v>-0.52784616758149405</c:v>
                </c:pt>
                <c:pt idx="5568" formatCode="General">
                  <c:v>-0.52920741446305097</c:v>
                </c:pt>
                <c:pt idx="5569" formatCode="General">
                  <c:v>-0.53052844448185199</c:v>
                </c:pt>
                <c:pt idx="5570" formatCode="General">
                  <c:v>-0.53197609213823804</c:v>
                </c:pt>
                <c:pt idx="5571" formatCode="General">
                  <c:v>-0.53351641632371405</c:v>
                </c:pt>
                <c:pt idx="5572" formatCode="General">
                  <c:v>-0.53461821488453298</c:v>
                </c:pt>
                <c:pt idx="5573" formatCode="General">
                  <c:v>-0.53603099486714301</c:v>
                </c:pt>
                <c:pt idx="5574" formatCode="General">
                  <c:v>-0.53887369247055705</c:v>
                </c:pt>
                <c:pt idx="5575" formatCode="General">
                  <c:v>-0.54285979217392799</c:v>
                </c:pt>
                <c:pt idx="5576" formatCode="General">
                  <c:v>-0.54812929229127005</c:v>
                </c:pt>
                <c:pt idx="5577" formatCode="General">
                  <c:v>-0.55485159024919195</c:v>
                </c:pt>
                <c:pt idx="5578" formatCode="General">
                  <c:v>-0.561854523935017</c:v>
                </c:pt>
                <c:pt idx="5579" formatCode="General">
                  <c:v>-0.56875504420809297</c:v>
                </c:pt>
                <c:pt idx="5580" formatCode="General">
                  <c:v>-0.57665221557917301</c:v>
                </c:pt>
                <c:pt idx="5581" formatCode="General">
                  <c:v>-0.58567630675250304</c:v>
                </c:pt>
                <c:pt idx="5582" formatCode="General">
                  <c:v>-0.59477402408112201</c:v>
                </c:pt>
                <c:pt idx="5583" formatCode="General">
                  <c:v>-0.60402801920711402</c:v>
                </c:pt>
                <c:pt idx="5584" formatCode="General">
                  <c:v>-0.61490829018662596</c:v>
                </c:pt>
                <c:pt idx="5585" formatCode="General">
                  <c:v>-0.62773428322491698</c:v>
                </c:pt>
                <c:pt idx="5586" formatCode="General">
                  <c:v>-0.64107869588575495</c:v>
                </c:pt>
                <c:pt idx="5587" formatCode="General">
                  <c:v>-0.65442220272176799</c:v>
                </c:pt>
                <c:pt idx="5588" formatCode="General">
                  <c:v>-0.667840862549409</c:v>
                </c:pt>
                <c:pt idx="5589" formatCode="General">
                  <c:v>-0.68065635551596804</c:v>
                </c:pt>
                <c:pt idx="5590" formatCode="General">
                  <c:v>-0.69154316248987802</c:v>
                </c:pt>
                <c:pt idx="5591" formatCode="General">
                  <c:v>-0.69816403373473801</c:v>
                </c:pt>
                <c:pt idx="5592" formatCode="General">
                  <c:v>-0.69934044944615303</c:v>
                </c:pt>
                <c:pt idx="5593" formatCode="General">
                  <c:v>-0.69590908731105505</c:v>
                </c:pt>
                <c:pt idx="5594" formatCode="General">
                  <c:v>-0.688983950348659</c:v>
                </c:pt>
                <c:pt idx="5595" formatCode="General">
                  <c:v>-0.67992752149822699</c:v>
                </c:pt>
                <c:pt idx="5596" formatCode="General">
                  <c:v>-0.66986949630821802</c:v>
                </c:pt>
                <c:pt idx="5597" formatCode="General">
                  <c:v>-0.65944726364535</c:v>
                </c:pt>
                <c:pt idx="5598" formatCode="General">
                  <c:v>-0.64889934908661795</c:v>
                </c:pt>
                <c:pt idx="5599" formatCode="General">
                  <c:v>-0.63889331836922703</c:v>
                </c:pt>
                <c:pt idx="5600" formatCode="General">
                  <c:v>-0.62967862974000699</c:v>
                </c:pt>
                <c:pt idx="5601" formatCode="General">
                  <c:v>-0.62003661916972996</c:v>
                </c:pt>
                <c:pt idx="5602" formatCode="General">
                  <c:v>-0.60889588685966001</c:v>
                </c:pt>
                <c:pt idx="5603" formatCode="General">
                  <c:v>-0.59660023267720097</c:v>
                </c:pt>
                <c:pt idx="5604" formatCode="General">
                  <c:v>-0.58436081622842695</c:v>
                </c:pt>
                <c:pt idx="5605" formatCode="General">
                  <c:v>-0.57307618727070597</c:v>
                </c:pt>
                <c:pt idx="5606" formatCode="General">
                  <c:v>-0.56199142960585102</c:v>
                </c:pt>
                <c:pt idx="5607" formatCode="General">
                  <c:v>-0.54973551111911301</c:v>
                </c:pt>
                <c:pt idx="5608" formatCode="General">
                  <c:v>-0.53622771020687698</c:v>
                </c:pt>
                <c:pt idx="5609" formatCode="General">
                  <c:v>-0.52325868818335397</c:v>
                </c:pt>
                <c:pt idx="5610" formatCode="General">
                  <c:v>-0.51250365465421599</c:v>
                </c:pt>
                <c:pt idx="5611" formatCode="General">
                  <c:v>-0.503542456742189</c:v>
                </c:pt>
                <c:pt idx="5612" formatCode="General">
                  <c:v>-0.49543151716515099</c:v>
                </c:pt>
                <c:pt idx="5613" formatCode="General">
                  <c:v>-0.48794306858784697</c:v>
                </c:pt>
                <c:pt idx="5614" formatCode="General">
                  <c:v>-0.48109520592541599</c:v>
                </c:pt>
                <c:pt idx="5615" formatCode="General">
                  <c:v>-0.47363869170175099</c:v>
                </c:pt>
                <c:pt idx="5616" formatCode="General">
                  <c:v>-0.46418779047037501</c:v>
                </c:pt>
                <c:pt idx="5617" formatCode="General">
                  <c:v>-0.45289584093290602</c:v>
                </c:pt>
                <c:pt idx="5618" formatCode="General">
                  <c:v>-0.44003408376516501</c:v>
                </c:pt>
                <c:pt idx="5619" formatCode="General">
                  <c:v>-0.42548025454611899</c:v>
                </c:pt>
                <c:pt idx="5620" formatCode="General">
                  <c:v>-0.409587097683969</c:v>
                </c:pt>
                <c:pt idx="5621" formatCode="General">
                  <c:v>-0.39336473920463899</c:v>
                </c:pt>
                <c:pt idx="5622" formatCode="General">
                  <c:v>-0.37744752259330799</c:v>
                </c:pt>
                <c:pt idx="5623" formatCode="General">
                  <c:v>-0.36183502628338898</c:v>
                </c:pt>
                <c:pt idx="5624" formatCode="General">
                  <c:v>-0.34687170893732799</c:v>
                </c:pt>
                <c:pt idx="5625" formatCode="General">
                  <c:v>-0.33274783482188902</c:v>
                </c:pt>
                <c:pt idx="5626" formatCode="General">
                  <c:v>-0.31959388966970798</c:v>
                </c:pt>
                <c:pt idx="5627" formatCode="General">
                  <c:v>-0.30717108629954798</c:v>
                </c:pt>
                <c:pt idx="5628" formatCode="General">
                  <c:v>-0.29559619650472102</c:v>
                </c:pt>
                <c:pt idx="5629" formatCode="General">
                  <c:v>-0.28517835289320198</c:v>
                </c:pt>
                <c:pt idx="5630" formatCode="General">
                  <c:v>-0.27521023479929202</c:v>
                </c:pt>
                <c:pt idx="5631" formatCode="General">
                  <c:v>-0.26563799364930701</c:v>
                </c:pt>
                <c:pt idx="5632" formatCode="General">
                  <c:v>-0.25662015368011099</c:v>
                </c:pt>
                <c:pt idx="5633" formatCode="General">
                  <c:v>-0.24814947546217</c:v>
                </c:pt>
                <c:pt idx="5634" formatCode="General">
                  <c:v>-0.240241610546578</c:v>
                </c:pt>
                <c:pt idx="5635" formatCode="General">
                  <c:v>-0.231307447438861</c:v>
                </c:pt>
                <c:pt idx="5636" formatCode="General">
                  <c:v>-0.21968843277233099</c:v>
                </c:pt>
                <c:pt idx="5637" formatCode="General">
                  <c:v>-0.206842224424612</c:v>
                </c:pt>
                <c:pt idx="5638" formatCode="General">
                  <c:v>-0.19413416869775299</c:v>
                </c:pt>
                <c:pt idx="5639" formatCode="General">
                  <c:v>-0.18156425709239901</c:v>
                </c:pt>
                <c:pt idx="5640" formatCode="General">
                  <c:v>-0.16860518096124799</c:v>
                </c:pt>
                <c:pt idx="5641" formatCode="General">
                  <c:v>-0.155547877521195</c:v>
                </c:pt>
                <c:pt idx="5642" formatCode="General">
                  <c:v>-0.14345253117129</c:v>
                </c:pt>
                <c:pt idx="5643" formatCode="General">
                  <c:v>-0.13184457610049599</c:v>
                </c:pt>
                <c:pt idx="5644" formatCode="General">
                  <c:v>-0.120801270702295</c:v>
                </c:pt>
                <c:pt idx="5645" formatCode="General">
                  <c:v>-0.110411980668764</c:v>
                </c:pt>
                <c:pt idx="5646" formatCode="General">
                  <c:v>-0.100617658858956</c:v>
                </c:pt>
                <c:pt idx="5647" formatCode="General">
                  <c:v>-9.1304375860187706E-2</c:v>
                </c:pt>
                <c:pt idx="5648" formatCode="General">
                  <c:v>-8.1810390365873398E-2</c:v>
                </c:pt>
                <c:pt idx="5649" formatCode="General">
                  <c:v>-7.14303563908361E-2</c:v>
                </c:pt>
                <c:pt idx="5650" formatCode="General">
                  <c:v>-5.9817090258111799E-2</c:v>
                </c:pt>
                <c:pt idx="5651" formatCode="General">
                  <c:v>-4.7192227400906499E-2</c:v>
                </c:pt>
                <c:pt idx="5652" formatCode="General">
                  <c:v>-3.4462527823605899E-2</c:v>
                </c:pt>
                <c:pt idx="5653" formatCode="General">
                  <c:v>-2.30470168559858E-2</c:v>
                </c:pt>
                <c:pt idx="5654" formatCode="General">
                  <c:v>-1.27912429197613E-2</c:v>
                </c:pt>
                <c:pt idx="5655" formatCode="General">
                  <c:v>-3.26936233146962E-3</c:v>
                </c:pt>
                <c:pt idx="5656" formatCode="General">
                  <c:v>5.3810412040485199E-3</c:v>
                </c:pt>
                <c:pt idx="5657" formatCode="General">
                  <c:v>1.3858981884433699E-2</c:v>
                </c:pt>
                <c:pt idx="5658" formatCode="General">
                  <c:v>2.1259819581396101E-2</c:v>
                </c:pt>
                <c:pt idx="5659" formatCode="General">
                  <c:v>2.6096811218826298E-2</c:v>
                </c:pt>
                <c:pt idx="5660" formatCode="General">
                  <c:v>2.8956465506290999E-2</c:v>
                </c:pt>
                <c:pt idx="5661" formatCode="General">
                  <c:v>3.1057437564309499E-2</c:v>
                </c:pt>
                <c:pt idx="5662" formatCode="General">
                  <c:v>3.2576274636519097E-2</c:v>
                </c:pt>
                <c:pt idx="5663" formatCode="General">
                  <c:v>3.38696350117366E-2</c:v>
                </c:pt>
                <c:pt idx="5664" formatCode="General">
                  <c:v>3.5951936766491499E-2</c:v>
                </c:pt>
                <c:pt idx="5665" formatCode="General">
                  <c:v>4.0070280517728603E-2</c:v>
                </c:pt>
                <c:pt idx="5666" formatCode="General">
                  <c:v>4.6875837606235302E-2</c:v>
                </c:pt>
                <c:pt idx="5667" formatCode="General">
                  <c:v>5.65763609100692E-2</c:v>
                </c:pt>
                <c:pt idx="5668" formatCode="General">
                  <c:v>6.93063322678594E-2</c:v>
                </c:pt>
                <c:pt idx="5669" formatCode="General">
                  <c:v>8.4088754886542202E-2</c:v>
                </c:pt>
                <c:pt idx="5670" formatCode="General">
                  <c:v>0.100116993317644</c:v>
                </c:pt>
                <c:pt idx="5671" formatCode="General">
                  <c:v>0.117190815577879</c:v>
                </c:pt>
                <c:pt idx="5672" formatCode="General">
                  <c:v>0.13511214692801099</c:v>
                </c:pt>
                <c:pt idx="5673" formatCode="General">
                  <c:v>0.154015262927127</c:v>
                </c:pt>
                <c:pt idx="5674" formatCode="General">
                  <c:v>0.17377230923949</c:v>
                </c:pt>
                <c:pt idx="5675" formatCode="General">
                  <c:v>0.19382778370718501</c:v>
                </c:pt>
                <c:pt idx="5676" formatCode="General">
                  <c:v>0.21348731311716401</c:v>
                </c:pt>
                <c:pt idx="5677" formatCode="General">
                  <c:v>0.232454860735057</c:v>
                </c:pt>
                <c:pt idx="5678" formatCode="General">
                  <c:v>0.25000081539857399</c:v>
                </c:pt>
                <c:pt idx="5679" formatCode="General">
                  <c:v>0.265011131645222</c:v>
                </c:pt>
                <c:pt idx="5680" formatCode="General">
                  <c:v>0.27730151137451198</c:v>
                </c:pt>
                <c:pt idx="5681" formatCode="General">
                  <c:v>0.28703273491974801</c:v>
                </c:pt>
                <c:pt idx="5682" formatCode="General">
                  <c:v>0.29486658071472699</c:v>
                </c:pt>
                <c:pt idx="5683" formatCode="General">
                  <c:v>0.30155093603713701</c:v>
                </c:pt>
                <c:pt idx="5684" formatCode="General">
                  <c:v>0.30715054288573801</c:v>
                </c:pt>
                <c:pt idx="5685" formatCode="General">
                  <c:v>0.31193010468543902</c:v>
                </c:pt>
                <c:pt idx="5686" formatCode="General">
                  <c:v>0.31669178291820399</c:v>
                </c:pt>
                <c:pt idx="5687" formatCode="General">
                  <c:v>0.321485212525282</c:v>
                </c:pt>
                <c:pt idx="5688" formatCode="General">
                  <c:v>0.32602987760367302</c:v>
                </c:pt>
                <c:pt idx="5689" formatCode="General">
                  <c:v>0.33107225231464998</c:v>
                </c:pt>
                <c:pt idx="5690" formatCode="General">
                  <c:v>0.33652354465148099</c:v>
                </c:pt>
                <c:pt idx="5691" formatCode="General">
                  <c:v>0.34252185288437398</c:v>
                </c:pt>
                <c:pt idx="5692" formatCode="General">
                  <c:v>0.34996718458158399</c:v>
                </c:pt>
                <c:pt idx="5693" formatCode="General">
                  <c:v>0.35738285080061499</c:v>
                </c:pt>
                <c:pt idx="5694" formatCode="General">
                  <c:v>0.363532855882088</c:v>
                </c:pt>
                <c:pt idx="5695" formatCode="General">
                  <c:v>0.36863738230115001</c:v>
                </c:pt>
                <c:pt idx="5696" formatCode="General">
                  <c:v>0.37285865163964799</c:v>
                </c:pt>
                <c:pt idx="5697" formatCode="General">
                  <c:v>0.377466035399878</c:v>
                </c:pt>
                <c:pt idx="5698" formatCode="General">
                  <c:v>0.38447381324276603</c:v>
                </c:pt>
                <c:pt idx="5699" formatCode="General">
                  <c:v>0.39360003504017199</c:v>
                </c:pt>
                <c:pt idx="5700" formatCode="General">
                  <c:v>0.40373452536286902</c:v>
                </c:pt>
                <c:pt idx="5701" formatCode="General">
                  <c:v>0.41505665090239802</c:v>
                </c:pt>
                <c:pt idx="5702" formatCode="General">
                  <c:v>0.427541380801434</c:v>
                </c:pt>
                <c:pt idx="5703" formatCode="General">
                  <c:v>0.44012793333671302</c:v>
                </c:pt>
                <c:pt idx="5704" formatCode="General">
                  <c:v>0.45203477187158198</c:v>
                </c:pt>
                <c:pt idx="5705" formatCode="General">
                  <c:v>0.46366617899048801</c:v>
                </c:pt>
                <c:pt idx="5706" formatCode="General">
                  <c:v>0.47619344323693702</c:v>
                </c:pt>
                <c:pt idx="5707" formatCode="General">
                  <c:v>0.49088531714473699</c:v>
                </c:pt>
                <c:pt idx="5708" formatCode="General">
                  <c:v>0.50760777070871699</c:v>
                </c:pt>
                <c:pt idx="5709" formatCode="General">
                  <c:v>0.52496389911514896</c:v>
                </c:pt>
                <c:pt idx="5710" formatCode="General">
                  <c:v>0.54195105802105603</c:v>
                </c:pt>
                <c:pt idx="5711" formatCode="General">
                  <c:v>0.55714557247650698</c:v>
                </c:pt>
                <c:pt idx="5712" formatCode="General">
                  <c:v>0.57049573523590602</c:v>
                </c:pt>
                <c:pt idx="5713" formatCode="General">
                  <c:v>0.58381902005396702</c:v>
                </c:pt>
                <c:pt idx="5714" formatCode="General">
                  <c:v>0.59613795180598095</c:v>
                </c:pt>
                <c:pt idx="5715" formatCode="General">
                  <c:v>0.60631094307215805</c:v>
                </c:pt>
                <c:pt idx="5716" formatCode="General">
                  <c:v>0.61497732562601204</c:v>
                </c:pt>
                <c:pt idx="5717" formatCode="General">
                  <c:v>0.62205272512474996</c:v>
                </c:pt>
                <c:pt idx="5718" formatCode="General">
                  <c:v>0.62719396406304495</c:v>
                </c:pt>
                <c:pt idx="5719" formatCode="General">
                  <c:v>0.63006881903901202</c:v>
                </c:pt>
                <c:pt idx="5720" formatCode="General">
                  <c:v>0.629547777616143</c:v>
                </c:pt>
                <c:pt idx="5721" formatCode="General">
                  <c:v>0.62510722729202195</c:v>
                </c:pt>
                <c:pt idx="5722" formatCode="General">
                  <c:v>0.61726662852739</c:v>
                </c:pt>
                <c:pt idx="5723" formatCode="General">
                  <c:v>0.60744275686927096</c:v>
                </c:pt>
                <c:pt idx="5724" formatCode="General">
                  <c:v>0.59719575512488199</c:v>
                </c:pt>
                <c:pt idx="5725" formatCode="General">
                  <c:v>0.586953260809429</c:v>
                </c:pt>
                <c:pt idx="5726" formatCode="General">
                  <c:v>0.57661004396527205</c:v>
                </c:pt>
                <c:pt idx="5727" formatCode="General">
                  <c:v>0.56709070012648999</c:v>
                </c:pt>
                <c:pt idx="5728" formatCode="General">
                  <c:v>0.56023795794172904</c:v>
                </c:pt>
                <c:pt idx="5729" formatCode="General">
                  <c:v>0.55624711527891302</c:v>
                </c:pt>
                <c:pt idx="5730" formatCode="General">
                  <c:v>0.55546715162882698</c:v>
                </c:pt>
                <c:pt idx="5731" formatCode="General">
                  <c:v>0.55805054369485596</c:v>
                </c:pt>
                <c:pt idx="5732" formatCode="General">
                  <c:v>0.56333974315726698</c:v>
                </c:pt>
                <c:pt idx="5733" formatCode="General">
                  <c:v>0.57044888350239797</c:v>
                </c:pt>
                <c:pt idx="5734" formatCode="General">
                  <c:v>0.57900935114119001</c:v>
                </c:pt>
                <c:pt idx="5735" formatCode="General">
                  <c:v>0.58929256787491102</c:v>
                </c:pt>
                <c:pt idx="5736" formatCode="General">
                  <c:v>0.60018432901336305</c:v>
                </c:pt>
                <c:pt idx="5737" formatCode="General">
                  <c:v>0.61087647784255705</c:v>
                </c:pt>
                <c:pt idx="5738" formatCode="General">
                  <c:v>0.62127187902807801</c:v>
                </c:pt>
                <c:pt idx="5739" formatCode="General">
                  <c:v>0.63079128923356398</c:v>
                </c:pt>
                <c:pt idx="5740" formatCode="General">
                  <c:v>0.63827484371085896</c:v>
                </c:pt>
                <c:pt idx="5741" formatCode="General">
                  <c:v>0.64265951405528898</c:v>
                </c:pt>
                <c:pt idx="5742" formatCode="General">
                  <c:v>0.642781131093627</c:v>
                </c:pt>
                <c:pt idx="5743" formatCode="General">
                  <c:v>0.63844924451819096</c:v>
                </c:pt>
                <c:pt idx="5744" formatCode="General">
                  <c:v>0.63044848613960403</c:v>
                </c:pt>
                <c:pt idx="5745" formatCode="General">
                  <c:v>0.61874112270673998</c:v>
                </c:pt>
                <c:pt idx="5746" formatCode="General">
                  <c:v>0.60431927271619101</c:v>
                </c:pt>
                <c:pt idx="5747" formatCode="General">
                  <c:v>0.58909161859251702</c:v>
                </c:pt>
                <c:pt idx="5748" formatCode="General">
                  <c:v>0.57327949332093897</c:v>
                </c:pt>
                <c:pt idx="5749" formatCode="General">
                  <c:v>0.55669628403098204</c:v>
                </c:pt>
                <c:pt idx="5750" formatCode="General">
                  <c:v>0.54046176177986804</c:v>
                </c:pt>
                <c:pt idx="5751" formatCode="General">
                  <c:v>0.52577731385015503</c:v>
                </c:pt>
                <c:pt idx="5752" formatCode="General">
                  <c:v>0.51195827238732705</c:v>
                </c:pt>
                <c:pt idx="5753" formatCode="General">
                  <c:v>0.49920333776880998</c:v>
                </c:pt>
                <c:pt idx="5754" formatCode="General">
                  <c:v>0.488761583859808</c:v>
                </c:pt>
                <c:pt idx="5755" formatCode="General">
                  <c:v>0.48125070876374498</c:v>
                </c:pt>
                <c:pt idx="5756" formatCode="General">
                  <c:v>0.47622019735508297</c:v>
                </c:pt>
                <c:pt idx="5757" formatCode="General">
                  <c:v>0.47296701615769199</c:v>
                </c:pt>
                <c:pt idx="5758" formatCode="General">
                  <c:v>0.470955974603323</c:v>
                </c:pt>
                <c:pt idx="5759" formatCode="General">
                  <c:v>0.46932721957131701</c:v>
                </c:pt>
                <c:pt idx="5760" formatCode="General">
                  <c:v>0.467671039901291</c:v>
                </c:pt>
                <c:pt idx="5761" formatCode="General">
                  <c:v>0.46459280685424298</c:v>
                </c:pt>
                <c:pt idx="5762" formatCode="General">
                  <c:v>0.459583592640949</c:v>
                </c:pt>
                <c:pt idx="5763" formatCode="General">
                  <c:v>0.45391879955765502</c:v>
                </c:pt>
                <c:pt idx="5764" formatCode="General">
                  <c:v>0.448096418549497</c:v>
                </c:pt>
                <c:pt idx="5765" formatCode="General">
                  <c:v>0.44164811420525402</c:v>
                </c:pt>
                <c:pt idx="5766" formatCode="General">
                  <c:v>0.43476000301233098</c:v>
                </c:pt>
                <c:pt idx="5767" formatCode="General">
                  <c:v>0.42809457034107301</c:v>
                </c:pt>
                <c:pt idx="5768" formatCode="General">
                  <c:v>0.42235136664439099</c:v>
                </c:pt>
                <c:pt idx="5769" formatCode="General">
                  <c:v>0.41791122347881798</c:v>
                </c:pt>
                <c:pt idx="5770" formatCode="General">
                  <c:v>0.41392245345326001</c:v>
                </c:pt>
                <c:pt idx="5771" formatCode="General">
                  <c:v>0.40984377331246602</c:v>
                </c:pt>
                <c:pt idx="5772" formatCode="General">
                  <c:v>0.40561355677826899</c:v>
                </c:pt>
                <c:pt idx="5773" formatCode="General">
                  <c:v>0.40067140964098202</c:v>
                </c:pt>
                <c:pt idx="5774" formatCode="General">
                  <c:v>0.39512042548523302</c:v>
                </c:pt>
                <c:pt idx="5775" formatCode="General">
                  <c:v>0.38982226995316299</c:v>
                </c:pt>
                <c:pt idx="5776" formatCode="General">
                  <c:v>0.38487055627501598</c:v>
                </c:pt>
                <c:pt idx="5777" formatCode="General">
                  <c:v>0.37985367546641802</c:v>
                </c:pt>
                <c:pt idx="5778" formatCode="General">
                  <c:v>0.37375813124864199</c:v>
                </c:pt>
                <c:pt idx="5779" formatCode="General">
                  <c:v>0.36506173778448597</c:v>
                </c:pt>
                <c:pt idx="5780" formatCode="General">
                  <c:v>0.35375138416583002</c:v>
                </c:pt>
                <c:pt idx="5781" formatCode="General">
                  <c:v>0.33958329901164902</c:v>
                </c:pt>
                <c:pt idx="5782" formatCode="General">
                  <c:v>0.32168801141336001</c:v>
                </c:pt>
                <c:pt idx="5783" formatCode="General">
                  <c:v>0.30096878828136198</c:v>
                </c:pt>
                <c:pt idx="5784" formatCode="General">
                  <c:v>0.27872027468370902</c:v>
                </c:pt>
                <c:pt idx="5785" formatCode="General">
                  <c:v>0.25567813741774598</c:v>
                </c:pt>
                <c:pt idx="5786" formatCode="General">
                  <c:v>0.232423368462363</c:v>
                </c:pt>
                <c:pt idx="5787" formatCode="General">
                  <c:v>0.208561943261379</c:v>
                </c:pt>
                <c:pt idx="5788" formatCode="General">
                  <c:v>0.184635449611318</c:v>
                </c:pt>
                <c:pt idx="5789" formatCode="General">
                  <c:v>0.16177560263592999</c:v>
                </c:pt>
                <c:pt idx="5790" formatCode="General">
                  <c:v>0.14024507477605699</c:v>
                </c:pt>
                <c:pt idx="5791" formatCode="General">
                  <c:v>0.12014645324260501</c:v>
                </c:pt>
                <c:pt idx="5792" formatCode="General">
                  <c:v>0.101621570042607</c:v>
                </c:pt>
                <c:pt idx="5793" formatCode="General">
                  <c:v>8.4951701627854703E-2</c:v>
                </c:pt>
                <c:pt idx="5794" formatCode="General">
                  <c:v>7.0452394213891295E-2</c:v>
                </c:pt>
                <c:pt idx="5795" formatCode="General">
                  <c:v>5.8049816148097497E-2</c:v>
                </c:pt>
                <c:pt idx="5796" formatCode="General">
                  <c:v>4.7035410025579899E-2</c:v>
                </c:pt>
                <c:pt idx="5797" formatCode="General">
                  <c:v>3.7061609787314702E-2</c:v>
                </c:pt>
                <c:pt idx="5798" formatCode="General">
                  <c:v>2.8488346663193699E-2</c:v>
                </c:pt>
                <c:pt idx="5799" formatCode="General">
                  <c:v>2.1399467999655301E-2</c:v>
                </c:pt>
                <c:pt idx="5800" formatCode="General">
                  <c:v>1.54906825924462E-2</c:v>
                </c:pt>
                <c:pt idx="5801" formatCode="General">
                  <c:v>1.00124638558292E-2</c:v>
                </c:pt>
                <c:pt idx="5802" formatCode="General">
                  <c:v>4.9816105645643797E-3</c:v>
                </c:pt>
                <c:pt idx="5803" formatCode="General">
                  <c:v>1.0690956250624299E-3</c:v>
                </c:pt>
                <c:pt idx="5804" formatCode="General">
                  <c:v>-1.3494371793632001E-3</c:v>
                </c:pt>
                <c:pt idx="5805" formatCode="General">
                  <c:v>-2.51020855756128E-3</c:v>
                </c:pt>
                <c:pt idx="5806" formatCode="General">
                  <c:v>-3.2689319969807702E-3</c:v>
                </c:pt>
                <c:pt idx="5807" formatCode="General">
                  <c:v>-3.9383273193360803E-3</c:v>
                </c:pt>
                <c:pt idx="5808" formatCode="General">
                  <c:v>-5.6789092931131303E-3</c:v>
                </c:pt>
                <c:pt idx="5809" formatCode="General">
                  <c:v>-9.5255536658737008E-3</c:v>
                </c:pt>
                <c:pt idx="5810" formatCode="General">
                  <c:v>-1.48226583967127E-2</c:v>
                </c:pt>
                <c:pt idx="5811" formatCode="General">
                  <c:v>-2.1162821308168898E-2</c:v>
                </c:pt>
                <c:pt idx="5812" formatCode="General">
                  <c:v>-2.7966429292537599E-2</c:v>
                </c:pt>
                <c:pt idx="5813" formatCode="General">
                  <c:v>-3.4217171193294399E-2</c:v>
                </c:pt>
                <c:pt idx="5814" formatCode="General">
                  <c:v>-4.0280534862278998E-2</c:v>
                </c:pt>
                <c:pt idx="5815" formatCode="General">
                  <c:v>-4.7389723616612603E-2</c:v>
                </c:pt>
                <c:pt idx="5816" formatCode="General">
                  <c:v>-5.68247647920129E-2</c:v>
                </c:pt>
                <c:pt idx="5817" formatCode="General">
                  <c:v>-6.9181814396361299E-2</c:v>
                </c:pt>
                <c:pt idx="5818" formatCode="General">
                  <c:v>-8.4139264860981902E-2</c:v>
                </c:pt>
                <c:pt idx="5819" formatCode="General">
                  <c:v>-0.10060412718268601</c:v>
                </c:pt>
                <c:pt idx="5820" formatCode="General">
                  <c:v>-0.116958047202443</c:v>
                </c:pt>
                <c:pt idx="5821" formatCode="General">
                  <c:v>-0.13231004581259401</c:v>
                </c:pt>
                <c:pt idx="5822" formatCode="General">
                  <c:v>-0.14641081280374399</c:v>
                </c:pt>
                <c:pt idx="5823" formatCode="General">
                  <c:v>-0.15935641049320901</c:v>
                </c:pt>
                <c:pt idx="5824" formatCode="General">
                  <c:v>-0.171548822573065</c:v>
                </c:pt>
                <c:pt idx="5825" formatCode="General">
                  <c:v>-0.18327284971957</c:v>
                </c:pt>
                <c:pt idx="5826" formatCode="General">
                  <c:v>-0.194470529192181</c:v>
                </c:pt>
                <c:pt idx="5827" formatCode="General">
                  <c:v>-0.20495366347202801</c:v>
                </c:pt>
                <c:pt idx="5828" formatCode="General">
                  <c:v>-0.21419338738730001</c:v>
                </c:pt>
                <c:pt idx="5829" formatCode="General">
                  <c:v>-0.222128231438079</c:v>
                </c:pt>
                <c:pt idx="5830" formatCode="General">
                  <c:v>-0.22981847286165499</c:v>
                </c:pt>
                <c:pt idx="5831" formatCode="General">
                  <c:v>-0.23737782722138301</c:v>
                </c:pt>
                <c:pt idx="5832" formatCode="General">
                  <c:v>-0.245245682978629</c:v>
                </c:pt>
                <c:pt idx="5833" formatCode="General">
                  <c:v>-0.25491573554853603</c:v>
                </c:pt>
                <c:pt idx="5834" formatCode="General">
                  <c:v>-0.26611084409191799</c:v>
                </c:pt>
                <c:pt idx="5835" formatCode="General">
                  <c:v>-0.27697598437335003</c:v>
                </c:pt>
                <c:pt idx="5836" formatCode="General">
                  <c:v>-0.286428290227</c:v>
                </c:pt>
                <c:pt idx="5837" formatCode="General">
                  <c:v>-0.29428204988869699</c:v>
                </c:pt>
                <c:pt idx="5838" formatCode="General">
                  <c:v>-0.30052031783855399</c:v>
                </c:pt>
                <c:pt idx="5839" formatCode="General">
                  <c:v>-0.30572094119657001</c:v>
                </c:pt>
                <c:pt idx="5840" formatCode="General">
                  <c:v>-0.31091295176573702</c:v>
                </c:pt>
                <c:pt idx="5841" formatCode="General">
                  <c:v>-0.31659087414766002</c:v>
                </c:pt>
                <c:pt idx="5842" formatCode="General">
                  <c:v>-0.32256771024983899</c:v>
                </c:pt>
                <c:pt idx="5843" formatCode="General">
                  <c:v>-0.32843934788164397</c:v>
                </c:pt>
                <c:pt idx="5844" formatCode="General">
                  <c:v>-0.33422506136483998</c:v>
                </c:pt>
                <c:pt idx="5845" formatCode="General">
                  <c:v>-0.339887529416873</c:v>
                </c:pt>
                <c:pt idx="5846" formatCode="General">
                  <c:v>-0.34542733953388499</c:v>
                </c:pt>
                <c:pt idx="5847" formatCode="General">
                  <c:v>-0.35209446776713299</c:v>
                </c:pt>
                <c:pt idx="5848" formatCode="General">
                  <c:v>-0.36104880800234102</c:v>
                </c:pt>
                <c:pt idx="5849" formatCode="General">
                  <c:v>-0.37206763124946202</c:v>
                </c:pt>
                <c:pt idx="5850" formatCode="General">
                  <c:v>-0.38478003633463098</c:v>
                </c:pt>
                <c:pt idx="5851" formatCode="General">
                  <c:v>-0.399504548557503</c:v>
                </c:pt>
                <c:pt idx="5852" formatCode="General">
                  <c:v>-0.41631135936436098</c:v>
                </c:pt>
                <c:pt idx="5853" formatCode="General">
                  <c:v>-0.43514889777475702</c:v>
                </c:pt>
                <c:pt idx="5854" formatCode="General">
                  <c:v>-0.45539535186828001</c:v>
                </c:pt>
                <c:pt idx="5855" formatCode="General">
                  <c:v>-0.47594110314329302</c:v>
                </c:pt>
                <c:pt idx="5856" formatCode="General">
                  <c:v>-0.49579824647095599</c:v>
                </c:pt>
                <c:pt idx="5857" formatCode="General">
                  <c:v>-0.51379515862359804</c:v>
                </c:pt>
                <c:pt idx="5858" formatCode="General">
                  <c:v>-0.52930229622967395</c:v>
                </c:pt>
                <c:pt idx="5859" formatCode="General">
                  <c:v>-0.54268174287663795</c:v>
                </c:pt>
                <c:pt idx="5860" formatCode="General">
                  <c:v>-0.55350812857977005</c:v>
                </c:pt>
                <c:pt idx="5861" formatCode="General">
                  <c:v>-0.56123641727682705</c:v>
                </c:pt>
                <c:pt idx="5862" formatCode="General">
                  <c:v>-0.56656729053340005</c:v>
                </c:pt>
                <c:pt idx="5863" formatCode="General">
                  <c:v>-0.56969029005833405</c:v>
                </c:pt>
                <c:pt idx="5864" formatCode="General">
                  <c:v>-0.570639063506021</c:v>
                </c:pt>
                <c:pt idx="5865" formatCode="General">
                  <c:v>-0.57000395966263695</c:v>
                </c:pt>
                <c:pt idx="5866" formatCode="General">
                  <c:v>-0.56852880695330699</c:v>
                </c:pt>
                <c:pt idx="5867" formatCode="General">
                  <c:v>-0.56634516816174596</c:v>
                </c:pt>
                <c:pt idx="5868" formatCode="General">
                  <c:v>-0.56447556877693705</c:v>
                </c:pt>
                <c:pt idx="5869" formatCode="General">
                  <c:v>-0.56442726490336903</c:v>
                </c:pt>
                <c:pt idx="5870" formatCode="General">
                  <c:v>-0.56651449490698502</c:v>
                </c:pt>
                <c:pt idx="5871" formatCode="General">
                  <c:v>-0.57100855609765799</c:v>
                </c:pt>
                <c:pt idx="5872" formatCode="General">
                  <c:v>-0.57832860303111799</c:v>
                </c:pt>
                <c:pt idx="5873" formatCode="General">
                  <c:v>-0.58850897189981699</c:v>
                </c:pt>
                <c:pt idx="5874" formatCode="General">
                  <c:v>-0.60056407524673505</c:v>
                </c:pt>
                <c:pt idx="5875" formatCode="General">
                  <c:v>-0.61313062502282101</c:v>
                </c:pt>
                <c:pt idx="5876" formatCode="General">
                  <c:v>-0.62525346063136</c:v>
                </c:pt>
                <c:pt idx="5877" formatCode="General">
                  <c:v>-0.63641685694858197</c:v>
                </c:pt>
                <c:pt idx="5878" formatCode="General">
                  <c:v>-0.64664583285091204</c:v>
                </c:pt>
                <c:pt idx="5879" formatCode="General">
                  <c:v>-0.65574108243519003</c:v>
                </c:pt>
                <c:pt idx="5880" formatCode="General">
                  <c:v>-0.66245857525321905</c:v>
                </c:pt>
                <c:pt idx="5881" formatCode="General">
                  <c:v>-0.66547982470910105</c:v>
                </c:pt>
                <c:pt idx="5882" formatCode="General">
                  <c:v>-0.66495410858794002</c:v>
                </c:pt>
                <c:pt idx="5883" formatCode="General">
                  <c:v>-0.662181818450712</c:v>
                </c:pt>
                <c:pt idx="5884" formatCode="General">
                  <c:v>-0.65706021140345405</c:v>
                </c:pt>
                <c:pt idx="5885" formatCode="General">
                  <c:v>-0.64878778981909202</c:v>
                </c:pt>
                <c:pt idx="5886" formatCode="General">
                  <c:v>-0.63787182880179605</c:v>
                </c:pt>
                <c:pt idx="5887" formatCode="General">
                  <c:v>-0.62533116888284801</c:v>
                </c:pt>
                <c:pt idx="5888" formatCode="General">
                  <c:v>-0.61195114960552</c:v>
                </c:pt>
                <c:pt idx="5889" formatCode="General">
                  <c:v>-0.59768146567690905</c:v>
                </c:pt>
                <c:pt idx="5890" formatCode="General">
                  <c:v>-0.58251748215632004</c:v>
                </c:pt>
                <c:pt idx="5891" formatCode="General">
                  <c:v>-0.56723236025635304</c:v>
                </c:pt>
                <c:pt idx="5892" formatCode="General">
                  <c:v>-0.55258144416089805</c:v>
                </c:pt>
                <c:pt idx="5893" formatCode="General">
                  <c:v>-0.53912367288493102</c:v>
                </c:pt>
                <c:pt idx="5894" formatCode="General">
                  <c:v>-0.52793107907236902</c:v>
                </c:pt>
                <c:pt idx="5895" formatCode="General">
                  <c:v>-0.519988470976391</c:v>
                </c:pt>
                <c:pt idx="5896" formatCode="General">
                  <c:v>-0.51521610335949197</c:v>
                </c:pt>
                <c:pt idx="5897" formatCode="General">
                  <c:v>-0.51264192224662897</c:v>
                </c:pt>
                <c:pt idx="5898" formatCode="General">
                  <c:v>-0.51154314373755105</c:v>
                </c:pt>
                <c:pt idx="5899" formatCode="General">
                  <c:v>-0.51228064876764701</c:v>
                </c:pt>
                <c:pt idx="5900" formatCode="General">
                  <c:v>-0.51451631478627802</c:v>
                </c:pt>
                <c:pt idx="5901" formatCode="General">
                  <c:v>-0.51727861531702701</c:v>
                </c:pt>
                <c:pt idx="5902" formatCode="General">
                  <c:v>-0.52078331684789003</c:v>
                </c:pt>
                <c:pt idx="5903" formatCode="General">
                  <c:v>-0.52551112663550104</c:v>
                </c:pt>
                <c:pt idx="5904" formatCode="General">
                  <c:v>-0.53099268927144605</c:v>
                </c:pt>
                <c:pt idx="5905" formatCode="General">
                  <c:v>-0.53703733413343002</c:v>
                </c:pt>
                <c:pt idx="5906" formatCode="General">
                  <c:v>-0.54332431314359897</c:v>
                </c:pt>
                <c:pt idx="5907" formatCode="General">
                  <c:v>-0.54948671509316005</c:v>
                </c:pt>
                <c:pt idx="5908" formatCode="General">
                  <c:v>-0.55488753882405994</c:v>
                </c:pt>
                <c:pt idx="5909" formatCode="General">
                  <c:v>-0.55848795599911305</c:v>
                </c:pt>
                <c:pt idx="5910" formatCode="General">
                  <c:v>-0.55979185988914504</c:v>
                </c:pt>
                <c:pt idx="5911" formatCode="General">
                  <c:v>-0.55868685558414</c:v>
                </c:pt>
                <c:pt idx="5912" formatCode="General">
                  <c:v>-0.55499306162564899</c:v>
                </c:pt>
                <c:pt idx="5913" formatCode="General">
                  <c:v>-0.54793154910101904</c:v>
                </c:pt>
                <c:pt idx="5914" formatCode="General">
                  <c:v>-0.53767038074746099</c:v>
                </c:pt>
                <c:pt idx="5915" formatCode="General">
                  <c:v>-0.52513268255240297</c:v>
                </c:pt>
                <c:pt idx="5916" formatCode="General">
                  <c:v>-0.51082655419502698</c:v>
                </c:pt>
                <c:pt idx="5917" formatCode="General">
                  <c:v>-0.49391902094482398</c:v>
                </c:pt>
                <c:pt idx="5918" formatCode="General">
                  <c:v>-0.47434855639655099</c:v>
                </c:pt>
                <c:pt idx="5919" formatCode="General">
                  <c:v>-0.45438380844044401</c:v>
                </c:pt>
                <c:pt idx="5920" formatCode="General">
                  <c:v>-0.43514798537767102</c:v>
                </c:pt>
                <c:pt idx="5921" formatCode="General">
                  <c:v>-0.41629033341395899</c:v>
                </c:pt>
                <c:pt idx="5922" formatCode="General">
                  <c:v>-0.39793274291778202</c:v>
                </c:pt>
                <c:pt idx="5923" formatCode="General">
                  <c:v>-0.38011879073567201</c:v>
                </c:pt>
                <c:pt idx="5924" formatCode="General">
                  <c:v>-0.36188795511462701</c:v>
                </c:pt>
                <c:pt idx="5925" formatCode="General">
                  <c:v>-0.34295529639757799</c:v>
                </c:pt>
                <c:pt idx="5926" formatCode="General">
                  <c:v>-0.32449428932702601</c:v>
                </c:pt>
                <c:pt idx="5927" formatCode="General">
                  <c:v>-0.30677581828614198</c:v>
                </c:pt>
                <c:pt idx="5928" formatCode="General">
                  <c:v>-0.29024458190573699</c:v>
                </c:pt>
                <c:pt idx="5929" formatCode="General">
                  <c:v>-0.27608331590447299</c:v>
                </c:pt>
                <c:pt idx="5930" formatCode="General">
                  <c:v>-0.26412011143036102</c:v>
                </c:pt>
                <c:pt idx="5931" formatCode="General">
                  <c:v>-0.25347636686269098</c:v>
                </c:pt>
                <c:pt idx="5932" formatCode="General">
                  <c:v>-0.244062562656574</c:v>
                </c:pt>
                <c:pt idx="5933" formatCode="General">
                  <c:v>-0.23555603234258601</c:v>
                </c:pt>
                <c:pt idx="5934" formatCode="General">
                  <c:v>-0.22757217256265799</c:v>
                </c:pt>
                <c:pt idx="5935" formatCode="General">
                  <c:v>-0.22035801887870399</c:v>
                </c:pt>
                <c:pt idx="5936" formatCode="General">
                  <c:v>-0.213071297386555</c:v>
                </c:pt>
                <c:pt idx="5937" formatCode="General">
                  <c:v>-0.205987727865686</c:v>
                </c:pt>
                <c:pt idx="5938" formatCode="General">
                  <c:v>-0.199227862960835</c:v>
                </c:pt>
                <c:pt idx="5939" formatCode="General">
                  <c:v>-0.19220175664081601</c:v>
                </c:pt>
                <c:pt idx="5940" formatCode="General">
                  <c:v>-0.18471714212446999</c:v>
                </c:pt>
                <c:pt idx="5941" formatCode="General">
                  <c:v>-0.176164077497484</c:v>
                </c:pt>
                <c:pt idx="5942" formatCode="General">
                  <c:v>-0.16689672737107</c:v>
                </c:pt>
                <c:pt idx="5943" formatCode="General">
                  <c:v>-0.157663336262888</c:v>
                </c:pt>
                <c:pt idx="5944" formatCode="General">
                  <c:v>-0.14801521297909001</c:v>
                </c:pt>
                <c:pt idx="5945" formatCode="General">
                  <c:v>-0.136748502001317</c:v>
                </c:pt>
                <c:pt idx="5946" formatCode="General">
                  <c:v>-0.123776670148344</c:v>
                </c:pt>
                <c:pt idx="5947" formatCode="General">
                  <c:v>-0.11037895820422</c:v>
                </c:pt>
                <c:pt idx="5948" formatCode="General">
                  <c:v>-9.7091260690009604E-2</c:v>
                </c:pt>
                <c:pt idx="5949" formatCode="General">
                  <c:v>-8.3344098209956793E-2</c:v>
                </c:pt>
                <c:pt idx="5950" formatCode="General">
                  <c:v>-6.8696201665885498E-2</c:v>
                </c:pt>
                <c:pt idx="5951" formatCode="General">
                  <c:v>-5.3162165398377099E-2</c:v>
                </c:pt>
                <c:pt idx="5952" formatCode="General">
                  <c:v>-3.7118791586708902E-2</c:v>
                </c:pt>
                <c:pt idx="5953" formatCode="General">
                  <c:v>-2.0482148446177E-2</c:v>
                </c:pt>
                <c:pt idx="5954" formatCode="General">
                  <c:v>-3.0213458459758301E-3</c:v>
                </c:pt>
                <c:pt idx="5955" formatCode="General">
                  <c:v>1.44491075571199E-2</c:v>
                </c:pt>
                <c:pt idx="5956" formatCode="General">
                  <c:v>3.03194578907344E-2</c:v>
                </c:pt>
                <c:pt idx="5957" formatCode="General">
                  <c:v>4.3085544340419897E-2</c:v>
                </c:pt>
                <c:pt idx="5958" formatCode="General">
                  <c:v>5.2510527679172102E-2</c:v>
                </c:pt>
                <c:pt idx="5959" formatCode="General">
                  <c:v>5.9330711225724697E-2</c:v>
                </c:pt>
                <c:pt idx="5960" formatCode="General">
                  <c:v>6.3706049816274701E-2</c:v>
                </c:pt>
                <c:pt idx="5961" formatCode="General">
                  <c:v>6.6461554316964197E-2</c:v>
                </c:pt>
                <c:pt idx="5962" formatCode="General">
                  <c:v>6.8549637013747999E-2</c:v>
                </c:pt>
                <c:pt idx="5963" formatCode="General">
                  <c:v>7.1699860940792101E-2</c:v>
                </c:pt>
                <c:pt idx="5964" formatCode="General">
                  <c:v>7.7547721039000594E-2</c:v>
                </c:pt>
                <c:pt idx="5965" formatCode="General">
                  <c:v>8.6123812463976698E-2</c:v>
                </c:pt>
                <c:pt idx="5966" formatCode="General">
                  <c:v>9.7152894457423103E-2</c:v>
                </c:pt>
                <c:pt idx="5967" formatCode="General">
                  <c:v>0.110653533651441</c:v>
                </c:pt>
                <c:pt idx="5968" formatCode="General">
                  <c:v>0.12737521566558399</c:v>
                </c:pt>
                <c:pt idx="5969" formatCode="General">
                  <c:v>0.14724957558667501</c:v>
                </c:pt>
                <c:pt idx="5970" formatCode="General">
                  <c:v>0.16872334894374499</c:v>
                </c:pt>
                <c:pt idx="5971" formatCode="General">
                  <c:v>0.18975389406139001</c:v>
                </c:pt>
                <c:pt idx="5972" formatCode="General">
                  <c:v>0.20761504342144199</c:v>
                </c:pt>
                <c:pt idx="5973" formatCode="General">
                  <c:v>0.22164498048877801</c:v>
                </c:pt>
                <c:pt idx="5974" formatCode="General">
                  <c:v>0.233104730658306</c:v>
                </c:pt>
                <c:pt idx="5975" formatCode="General">
                  <c:v>0.242569584247567</c:v>
                </c:pt>
                <c:pt idx="5976" formatCode="General">
                  <c:v>0.25002821886257998</c:v>
                </c:pt>
                <c:pt idx="5977" formatCode="General">
                  <c:v>0.25527206288501503</c:v>
                </c:pt>
                <c:pt idx="5978" formatCode="General">
                  <c:v>0.25912213315338301</c:v>
                </c:pt>
                <c:pt idx="5979" formatCode="General">
                  <c:v>0.26270773122890301</c:v>
                </c:pt>
                <c:pt idx="5980" formatCode="General">
                  <c:v>0.26626648026024002</c:v>
                </c:pt>
                <c:pt idx="5981" formatCode="General">
                  <c:v>0.26962799850582297</c:v>
                </c:pt>
                <c:pt idx="5982" formatCode="General">
                  <c:v>0.27285272937469501</c:v>
                </c:pt>
                <c:pt idx="5983" formatCode="General">
                  <c:v>0.27606182741122098</c:v>
                </c:pt>
                <c:pt idx="5984" formatCode="General">
                  <c:v>0.279809354420685</c:v>
                </c:pt>
                <c:pt idx="5985" formatCode="General">
                  <c:v>0.28521929253135198</c:v>
                </c:pt>
                <c:pt idx="5986" formatCode="General">
                  <c:v>0.29278675694449502</c:v>
                </c:pt>
                <c:pt idx="5987" formatCode="General">
                  <c:v>0.30217347129331701</c:v>
                </c:pt>
                <c:pt idx="5988" formatCode="General">
                  <c:v>0.31255726667852901</c:v>
                </c:pt>
                <c:pt idx="5989" formatCode="General">
                  <c:v>0.32329217993793802</c:v>
                </c:pt>
                <c:pt idx="5990" formatCode="General">
                  <c:v>0.335119997170373</c:v>
                </c:pt>
                <c:pt idx="5991" formatCode="General">
                  <c:v>0.34802210183809301</c:v>
                </c:pt>
                <c:pt idx="5992" formatCode="General">
                  <c:v>0.36142677800842699</c:v>
                </c:pt>
                <c:pt idx="5993" formatCode="General">
                  <c:v>0.37506324733387297</c:v>
                </c:pt>
                <c:pt idx="5994" formatCode="General">
                  <c:v>0.38847661170950398</c:v>
                </c:pt>
                <c:pt idx="5995" formatCode="General">
                  <c:v>0.40058560117992897</c:v>
                </c:pt>
                <c:pt idx="5996" formatCode="General">
                  <c:v>0.40953389174031901</c:v>
                </c:pt>
                <c:pt idx="5997" formatCode="General">
                  <c:v>0.41419799672775598</c:v>
                </c:pt>
                <c:pt idx="5998" formatCode="General">
                  <c:v>0.41531851071077502</c:v>
                </c:pt>
                <c:pt idx="5999" formatCode="General">
                  <c:v>0.41511080399287398</c:v>
                </c:pt>
                <c:pt idx="6000" formatCode="General">
                  <c:v>0.41495847694148402</c:v>
                </c:pt>
                <c:pt idx="6001" formatCode="General">
                  <c:v>0.415993619990846</c:v>
                </c:pt>
                <c:pt idx="6002" formatCode="General">
                  <c:v>0.41896975864261499</c:v>
                </c:pt>
                <c:pt idx="6003" formatCode="General">
                  <c:v>0.42266577525374199</c:v>
                </c:pt>
                <c:pt idx="6004" formatCode="General">
                  <c:v>0.42604992226948002</c:v>
                </c:pt>
                <c:pt idx="6005" formatCode="General">
                  <c:v>0.42952040914663703</c:v>
                </c:pt>
                <c:pt idx="6006" formatCode="General">
                  <c:v>0.43359542259535599</c:v>
                </c:pt>
                <c:pt idx="6007" formatCode="General">
                  <c:v>0.439071936529777</c:v>
                </c:pt>
                <c:pt idx="6008" formatCode="General">
                  <c:v>0.446570901336522</c:v>
                </c:pt>
                <c:pt idx="6009" formatCode="General">
                  <c:v>0.455532276944076</c:v>
                </c:pt>
                <c:pt idx="6010" formatCode="General">
                  <c:v>0.46497684456449301</c:v>
                </c:pt>
                <c:pt idx="6011" formatCode="General">
                  <c:v>0.47467256958120202</c:v>
                </c:pt>
                <c:pt idx="6012" formatCode="General">
                  <c:v>0.485035473264461</c:v>
                </c:pt>
                <c:pt idx="6013" formatCode="General">
                  <c:v>0.49625434264943202</c:v>
                </c:pt>
                <c:pt idx="6014" formatCode="General">
                  <c:v>0.50717410371730798</c:v>
                </c:pt>
                <c:pt idx="6015" formatCode="General">
                  <c:v>0.51704319762702899</c:v>
                </c:pt>
                <c:pt idx="6016" formatCode="General">
                  <c:v>0.52645550583834</c:v>
                </c:pt>
                <c:pt idx="6017" formatCode="General">
                  <c:v>0.53527543810220701</c:v>
                </c:pt>
                <c:pt idx="6018" formatCode="General">
                  <c:v>0.54292382832903197</c:v>
                </c:pt>
                <c:pt idx="6019" formatCode="General">
                  <c:v>0.54872415250851103</c:v>
                </c:pt>
                <c:pt idx="6020" formatCode="General">
                  <c:v>0.55364018175474705</c:v>
                </c:pt>
                <c:pt idx="6021" formatCode="General">
                  <c:v>0.55864285882464204</c:v>
                </c:pt>
                <c:pt idx="6022" formatCode="General">
                  <c:v>0.56292418278540202</c:v>
                </c:pt>
                <c:pt idx="6023" formatCode="General">
                  <c:v>0.56663704139276705</c:v>
                </c:pt>
                <c:pt idx="6024" formatCode="General">
                  <c:v>0.56979839887704797</c:v>
                </c:pt>
                <c:pt idx="6025" formatCode="General">
                  <c:v>0.57203994144992998</c:v>
                </c:pt>
                <c:pt idx="6026" formatCode="General">
                  <c:v>0.57405303884565595</c:v>
                </c:pt>
                <c:pt idx="6027" formatCode="General">
                  <c:v>0.57707682653768499</c:v>
                </c:pt>
                <c:pt idx="6028" formatCode="General">
                  <c:v>0.58198876314449999</c:v>
                </c:pt>
                <c:pt idx="6029" formatCode="General">
                  <c:v>0.58793661038186595</c:v>
                </c:pt>
                <c:pt idx="6030" formatCode="General">
                  <c:v>0.59364872510554101</c:v>
                </c:pt>
                <c:pt idx="6031" formatCode="General">
                  <c:v>0.59907153346438802</c:v>
                </c:pt>
                <c:pt idx="6032" formatCode="General">
                  <c:v>0.60500549474501397</c:v>
                </c:pt>
                <c:pt idx="6033" formatCode="General">
                  <c:v>0.61079175513177897</c:v>
                </c:pt>
                <c:pt idx="6034" formatCode="General">
                  <c:v>0.61481984216445296</c:v>
                </c:pt>
                <c:pt idx="6035" formatCode="General">
                  <c:v>0.616806597253859</c:v>
                </c:pt>
                <c:pt idx="6036" formatCode="General">
                  <c:v>0.61728108765661505</c:v>
                </c:pt>
                <c:pt idx="6037" formatCode="General">
                  <c:v>0.61684905658645395</c:v>
                </c:pt>
                <c:pt idx="6038" formatCode="General">
                  <c:v>0.61509380746956299</c:v>
                </c:pt>
                <c:pt idx="6039" formatCode="General">
                  <c:v>0.61089627106224698</c:v>
                </c:pt>
                <c:pt idx="6040" formatCode="General">
                  <c:v>0.60429259829904203</c:v>
                </c:pt>
                <c:pt idx="6041" formatCode="General">
                  <c:v>0.59578185195940803</c:v>
                </c:pt>
                <c:pt idx="6042" formatCode="General">
                  <c:v>0.58491642041696001</c:v>
                </c:pt>
                <c:pt idx="6043" formatCode="General">
                  <c:v>0.57190318955337205</c:v>
                </c:pt>
                <c:pt idx="6044" formatCode="General">
                  <c:v>0.55735361138095696</c:v>
                </c:pt>
                <c:pt idx="6045" formatCode="General">
                  <c:v>0.54200831872657096</c:v>
                </c:pt>
                <c:pt idx="6046" formatCode="General">
                  <c:v>0.52691718539666099</c:v>
                </c:pt>
                <c:pt idx="6047" formatCode="General">
                  <c:v>0.51258015886061403</c:v>
                </c:pt>
                <c:pt idx="6048" formatCode="General">
                  <c:v>0.49938790045436099</c:v>
                </c:pt>
                <c:pt idx="6049" formatCode="General">
                  <c:v>0.48788144397099797</c:v>
                </c:pt>
                <c:pt idx="6050" formatCode="General">
                  <c:v>0.478492006330131</c:v>
                </c:pt>
                <c:pt idx="6051" formatCode="General">
                  <c:v>0.47097729728612803</c:v>
                </c:pt>
                <c:pt idx="6052" formatCode="General">
                  <c:v>0.46511369041719403</c:v>
                </c:pt>
                <c:pt idx="6053" formatCode="General">
                  <c:v>0.460988979877275</c:v>
                </c:pt>
                <c:pt idx="6054" formatCode="General">
                  <c:v>0.45912898599056801</c:v>
                </c:pt>
                <c:pt idx="6055" formatCode="General">
                  <c:v>0.46012025892284403</c:v>
                </c:pt>
                <c:pt idx="6056" formatCode="General">
                  <c:v>0.46326338291889702</c:v>
                </c:pt>
                <c:pt idx="6057" formatCode="General">
                  <c:v>0.46715138449382598</c:v>
                </c:pt>
                <c:pt idx="6058" formatCode="General">
                  <c:v>0.47098042022326703</c:v>
                </c:pt>
                <c:pt idx="6059" formatCode="General">
                  <c:v>0.47433283578651098</c:v>
                </c:pt>
                <c:pt idx="6060" formatCode="General">
                  <c:v>0.47698740739065099</c:v>
                </c:pt>
                <c:pt idx="6061" formatCode="General">
                  <c:v>0.47918134610001201</c:v>
                </c:pt>
                <c:pt idx="6062" formatCode="General">
                  <c:v>0.48106390983358399</c:v>
                </c:pt>
                <c:pt idx="6063" formatCode="General">
                  <c:v>0.48209477189537903</c:v>
                </c:pt>
                <c:pt idx="6064" formatCode="General">
                  <c:v>0.48205721787381001</c:v>
                </c:pt>
                <c:pt idx="6065" formatCode="General">
                  <c:v>0.48116995819077801</c:v>
                </c:pt>
                <c:pt idx="6066" formatCode="General">
                  <c:v>0.47967651754961999</c:v>
                </c:pt>
                <c:pt idx="6067" formatCode="General">
                  <c:v>0.47700335645545899</c:v>
                </c:pt>
                <c:pt idx="6068" formatCode="General">
                  <c:v>0.47328587556444102</c:v>
                </c:pt>
                <c:pt idx="6069" formatCode="General">
                  <c:v>0.46942115145959301</c:v>
                </c:pt>
                <c:pt idx="6070" formatCode="General">
                  <c:v>0.46444686156371001</c:v>
                </c:pt>
                <c:pt idx="6071" formatCode="General">
                  <c:v>0.45723148133424502</c:v>
                </c:pt>
                <c:pt idx="6072" formatCode="General">
                  <c:v>0.44676215599246299</c:v>
                </c:pt>
                <c:pt idx="6073" formatCode="General">
                  <c:v>0.43308376726499997</c:v>
                </c:pt>
                <c:pt idx="6074" formatCode="General">
                  <c:v>0.41847487603603201</c:v>
                </c:pt>
                <c:pt idx="6075" formatCode="General">
                  <c:v>0.40446160591876601</c:v>
                </c:pt>
                <c:pt idx="6076" formatCode="General">
                  <c:v>0.39113354781134002</c:v>
                </c:pt>
                <c:pt idx="6077" formatCode="General">
                  <c:v>0.37949221644359998</c:v>
                </c:pt>
                <c:pt idx="6078" formatCode="General">
                  <c:v>0.369045736552502</c:v>
                </c:pt>
                <c:pt idx="6079" formatCode="General">
                  <c:v>0.35753914266791698</c:v>
                </c:pt>
                <c:pt idx="6080" formatCode="General">
                  <c:v>0.34446507182735803</c:v>
                </c:pt>
                <c:pt idx="6081" formatCode="General">
                  <c:v>0.33036895467420402</c:v>
                </c:pt>
                <c:pt idx="6082" formatCode="General">
                  <c:v>0.31566884454300698</c:v>
                </c:pt>
                <c:pt idx="6083" formatCode="General">
                  <c:v>0.30059049865739501</c:v>
                </c:pt>
                <c:pt idx="6084" formatCode="General">
                  <c:v>0.28492362746977101</c:v>
                </c:pt>
                <c:pt idx="6085" formatCode="General">
                  <c:v>0.268221792716898</c:v>
                </c:pt>
                <c:pt idx="6086" formatCode="General">
                  <c:v>0.25050194238386098</c:v>
                </c:pt>
                <c:pt idx="6087" formatCode="General">
                  <c:v>0.23246447082405999</c:v>
                </c:pt>
                <c:pt idx="6088" formatCode="General">
                  <c:v>0.21435676310057</c:v>
                </c:pt>
                <c:pt idx="6089" formatCode="General">
                  <c:v>0.196348642539006</c:v>
                </c:pt>
                <c:pt idx="6090" formatCode="General">
                  <c:v>0.17918485276674501</c:v>
                </c:pt>
                <c:pt idx="6091" formatCode="General">
                  <c:v>0.163737873121727</c:v>
                </c:pt>
                <c:pt idx="6092" formatCode="General">
                  <c:v>0.14994501370532501</c:v>
                </c:pt>
                <c:pt idx="6093" formatCode="General">
                  <c:v>0.13607588175706001</c:v>
                </c:pt>
                <c:pt idx="6094" formatCode="General">
                  <c:v>0.12092220635265501</c:v>
                </c:pt>
                <c:pt idx="6095" formatCode="General">
                  <c:v>0.105701818072301</c:v>
                </c:pt>
                <c:pt idx="6096" formatCode="General">
                  <c:v>9.0849541863211106E-2</c:v>
                </c:pt>
                <c:pt idx="6097" formatCode="General">
                  <c:v>7.5809015677866701E-2</c:v>
                </c:pt>
                <c:pt idx="6098" formatCode="General">
                  <c:v>6.0745655962610001E-2</c:v>
                </c:pt>
                <c:pt idx="6099" formatCode="General">
                  <c:v>4.6427122396411898E-2</c:v>
                </c:pt>
                <c:pt idx="6100" formatCode="General">
                  <c:v>3.3650521907339297E-2</c:v>
                </c:pt>
                <c:pt idx="6101" formatCode="General">
                  <c:v>2.2031783475275301E-2</c:v>
                </c:pt>
                <c:pt idx="6102" formatCode="General">
                  <c:v>1.17700202202868E-2</c:v>
                </c:pt>
                <c:pt idx="6103" formatCode="General">
                  <c:v>2.2822439387896101E-3</c:v>
                </c:pt>
                <c:pt idx="6104" formatCode="General">
                  <c:v>-7.2479480839310103E-3</c:v>
                </c:pt>
                <c:pt idx="6105" formatCode="General">
                  <c:v>-1.6539168436351399E-2</c:v>
                </c:pt>
                <c:pt idx="6106" formatCode="General">
                  <c:v>-2.5933674381058199E-2</c:v>
                </c:pt>
                <c:pt idx="6107" formatCode="General">
                  <c:v>-3.5480703004872299E-2</c:v>
                </c:pt>
                <c:pt idx="6108" formatCode="General">
                  <c:v>-4.52290705296471E-2</c:v>
                </c:pt>
                <c:pt idx="6109" formatCode="General">
                  <c:v>-5.5354984744109999E-2</c:v>
                </c:pt>
                <c:pt idx="6110" formatCode="General">
                  <c:v>-6.5146979731681501E-2</c:v>
                </c:pt>
                <c:pt idx="6111" formatCode="General">
                  <c:v>-7.3168883512477995E-2</c:v>
                </c:pt>
                <c:pt idx="6112" formatCode="General">
                  <c:v>-7.8340823160291798E-2</c:v>
                </c:pt>
                <c:pt idx="6113" formatCode="General">
                  <c:v>-8.1595255348886606E-2</c:v>
                </c:pt>
                <c:pt idx="6114" formatCode="General">
                  <c:v>-8.4473767722887602E-2</c:v>
                </c:pt>
                <c:pt idx="6115" formatCode="General">
                  <c:v>-8.7284459360268504E-2</c:v>
                </c:pt>
                <c:pt idx="6116" formatCode="General">
                  <c:v>-9.0200648842197195E-2</c:v>
                </c:pt>
                <c:pt idx="6117" formatCode="General">
                  <c:v>-9.3784319744463301E-2</c:v>
                </c:pt>
                <c:pt idx="6118" formatCode="General">
                  <c:v>-9.8062469930186996E-2</c:v>
                </c:pt>
                <c:pt idx="6119" formatCode="General">
                  <c:v>-0.103112676186091</c:v>
                </c:pt>
                <c:pt idx="6120" formatCode="General">
                  <c:v>-0.10935294875863499</c:v>
                </c:pt>
                <c:pt idx="6121" formatCode="General">
                  <c:v>-0.116460384045854</c:v>
                </c:pt>
                <c:pt idx="6122" formatCode="General">
                  <c:v>-0.124835814092878</c:v>
                </c:pt>
                <c:pt idx="6123" formatCode="General">
                  <c:v>-0.134891280776682</c:v>
                </c:pt>
                <c:pt idx="6124" formatCode="General">
                  <c:v>-0.14637575340449499</c:v>
                </c:pt>
                <c:pt idx="6125" formatCode="General">
                  <c:v>-0.158954401784589</c:v>
                </c:pt>
                <c:pt idx="6126" formatCode="General">
                  <c:v>-0.171489719095372</c:v>
                </c:pt>
                <c:pt idx="6127" formatCode="General">
                  <c:v>-0.183842899204884</c:v>
                </c:pt>
                <c:pt idx="6128" formatCode="General">
                  <c:v>-0.19642000073902799</c:v>
                </c:pt>
                <c:pt idx="6129" formatCode="General">
                  <c:v>-0.20868479733942299</c:v>
                </c:pt>
                <c:pt idx="6130" formatCode="General">
                  <c:v>-0.21993129294298</c:v>
                </c:pt>
                <c:pt idx="6131" formatCode="General">
                  <c:v>-0.229829487543003</c:v>
                </c:pt>
                <c:pt idx="6132" formatCode="General">
                  <c:v>-0.23904915184412301</c:v>
                </c:pt>
                <c:pt idx="6133" formatCode="General">
                  <c:v>-0.248321612502231</c:v>
                </c:pt>
                <c:pt idx="6134" formatCode="General">
                  <c:v>-0.25809326980689201</c:v>
                </c:pt>
                <c:pt idx="6135" formatCode="General">
                  <c:v>-0.26922297292129299</c:v>
                </c:pt>
                <c:pt idx="6136" formatCode="General">
                  <c:v>-0.28147977360326698</c:v>
                </c:pt>
                <c:pt idx="6137" formatCode="General">
                  <c:v>-0.29380387159597599</c:v>
                </c:pt>
                <c:pt idx="6138" formatCode="General">
                  <c:v>-0.30588524766555097</c:v>
                </c:pt>
                <c:pt idx="6139" formatCode="General">
                  <c:v>-0.31737632044827702</c:v>
                </c:pt>
                <c:pt idx="6140" formatCode="General">
                  <c:v>-0.32730611979729701</c:v>
                </c:pt>
                <c:pt idx="6141" formatCode="General">
                  <c:v>-0.33572548928337498</c:v>
                </c:pt>
                <c:pt idx="6142" formatCode="General">
                  <c:v>-0.34318106938758303</c:v>
                </c:pt>
                <c:pt idx="6143" formatCode="General">
                  <c:v>-0.349983028338271</c:v>
                </c:pt>
                <c:pt idx="6144" formatCode="General">
                  <c:v>-0.355855947352544</c:v>
                </c:pt>
                <c:pt idx="6145" formatCode="General">
                  <c:v>-0.35984055251687602</c:v>
                </c:pt>
                <c:pt idx="6146" formatCode="General">
                  <c:v>-0.36168580727225702</c:v>
                </c:pt>
                <c:pt idx="6147" formatCode="General">
                  <c:v>-0.362043575201415</c:v>
                </c:pt>
                <c:pt idx="6148" formatCode="General">
                  <c:v>-0.36155530109946399</c:v>
                </c:pt>
                <c:pt idx="6149" formatCode="General">
                  <c:v>-0.36061443753578998</c:v>
                </c:pt>
                <c:pt idx="6150" formatCode="General">
                  <c:v>-0.36046639381809398</c:v>
                </c:pt>
                <c:pt idx="6151" formatCode="General">
                  <c:v>-0.361676921105196</c:v>
                </c:pt>
                <c:pt idx="6152" formatCode="General">
                  <c:v>-0.36403814954714397</c:v>
                </c:pt>
                <c:pt idx="6153" formatCode="General">
                  <c:v>-0.36808912704825703</c:v>
                </c:pt>
                <c:pt idx="6154" formatCode="General">
                  <c:v>-0.37376939150576499</c:v>
                </c:pt>
                <c:pt idx="6155" formatCode="General">
                  <c:v>-0.37983003263313703</c:v>
                </c:pt>
                <c:pt idx="6156" formatCode="General">
                  <c:v>-0.385985270993148</c:v>
                </c:pt>
                <c:pt idx="6157" formatCode="General">
                  <c:v>-0.39228491390692199</c:v>
                </c:pt>
                <c:pt idx="6158" formatCode="General">
                  <c:v>-0.398393954341553</c:v>
                </c:pt>
                <c:pt idx="6159" formatCode="General">
                  <c:v>-0.40535824714678997</c:v>
                </c:pt>
                <c:pt idx="6160" formatCode="General">
                  <c:v>-0.41483716602966902</c:v>
                </c:pt>
                <c:pt idx="6161" formatCode="General">
                  <c:v>-0.42693427471831602</c:v>
                </c:pt>
                <c:pt idx="6162" formatCode="General">
                  <c:v>-0.44025134339757399</c:v>
                </c:pt>
                <c:pt idx="6163" formatCode="General">
                  <c:v>-0.45390913206893801</c:v>
                </c:pt>
                <c:pt idx="6164" formatCode="General">
                  <c:v>-0.46787473576246302</c:v>
                </c:pt>
                <c:pt idx="6165" formatCode="General">
                  <c:v>-0.48233025671099</c:v>
                </c:pt>
                <c:pt idx="6166" formatCode="General">
                  <c:v>-0.498086428188318</c:v>
                </c:pt>
                <c:pt idx="6167" formatCode="General">
                  <c:v>-0.51502892136963496</c:v>
                </c:pt>
                <c:pt idx="6168" formatCode="General">
                  <c:v>-0.53135958573177</c:v>
                </c:pt>
                <c:pt idx="6169" formatCode="General">
                  <c:v>-0.54664032874365598</c:v>
                </c:pt>
                <c:pt idx="6170" formatCode="General">
                  <c:v>-0.56092149192428298</c:v>
                </c:pt>
                <c:pt idx="6171" formatCode="General">
                  <c:v>-0.57289497560791502</c:v>
                </c:pt>
                <c:pt idx="6172" formatCode="General">
                  <c:v>-0.58234814028542303</c:v>
                </c:pt>
                <c:pt idx="6173" formatCode="General">
                  <c:v>-0.59019127457148102</c:v>
                </c:pt>
                <c:pt idx="6174" formatCode="General">
                  <c:v>-0.59643154889675698</c:v>
                </c:pt>
                <c:pt idx="6175" formatCode="General">
                  <c:v>-0.60109539707348703</c:v>
                </c:pt>
                <c:pt idx="6176" formatCode="General">
                  <c:v>-0.60373660830883602</c:v>
                </c:pt>
                <c:pt idx="6177" formatCode="General">
                  <c:v>-0.60447205709700702</c:v>
                </c:pt>
                <c:pt idx="6178" formatCode="General">
                  <c:v>-0.60419317479984502</c:v>
                </c:pt>
                <c:pt idx="6179" formatCode="General">
                  <c:v>-0.60330493727497503</c:v>
                </c:pt>
                <c:pt idx="6180" formatCode="General">
                  <c:v>-0.60212776831652504</c:v>
                </c:pt>
                <c:pt idx="6181" formatCode="General">
                  <c:v>-0.60144393148061304</c:v>
                </c:pt>
                <c:pt idx="6182" formatCode="General">
                  <c:v>-0.60177994860349604</c:v>
                </c:pt>
                <c:pt idx="6183" formatCode="General">
                  <c:v>-0.60204962324123901</c:v>
                </c:pt>
                <c:pt idx="6184" formatCode="General">
                  <c:v>-0.60160343743275202</c:v>
                </c:pt>
                <c:pt idx="6185" formatCode="General">
                  <c:v>-0.60038106215902998</c:v>
                </c:pt>
                <c:pt idx="6186" formatCode="General">
                  <c:v>-0.59866038297447399</c:v>
                </c:pt>
                <c:pt idx="6187" formatCode="General">
                  <c:v>-0.59784176763992902</c:v>
                </c:pt>
                <c:pt idx="6188" formatCode="General">
                  <c:v>-0.59870733918873498</c:v>
                </c:pt>
                <c:pt idx="6189" formatCode="General">
                  <c:v>-0.60160762876098295</c:v>
                </c:pt>
                <c:pt idx="6190" formatCode="General">
                  <c:v>-0.606338552011914</c:v>
                </c:pt>
                <c:pt idx="6191" formatCode="General">
                  <c:v>-0.61305165907481995</c:v>
                </c:pt>
                <c:pt idx="6192" formatCode="General">
                  <c:v>-0.62232682032755804</c:v>
                </c:pt>
                <c:pt idx="6193" formatCode="General">
                  <c:v>-0.63329887792351802</c:v>
                </c:pt>
                <c:pt idx="6194" formatCode="General">
                  <c:v>-0.64402257436194699</c:v>
                </c:pt>
                <c:pt idx="6195" formatCode="General">
                  <c:v>-0.653014006785407</c:v>
                </c:pt>
                <c:pt idx="6196" formatCode="General">
                  <c:v>-0.65991523149852704</c:v>
                </c:pt>
                <c:pt idx="6197" formatCode="General">
                  <c:v>-0.66449540700026599</c:v>
                </c:pt>
                <c:pt idx="6198" formatCode="General">
                  <c:v>-0.66591425373150004</c:v>
                </c:pt>
                <c:pt idx="6199" formatCode="General">
                  <c:v>-0.66313409333262296</c:v>
                </c:pt>
                <c:pt idx="6200" formatCode="General">
                  <c:v>-0.655697894194603</c:v>
                </c:pt>
                <c:pt idx="6201" formatCode="General">
                  <c:v>-0.64329933898756197</c:v>
                </c:pt>
                <c:pt idx="6202" formatCode="General">
                  <c:v>-0.62715627536339802</c:v>
                </c:pt>
                <c:pt idx="6203" formatCode="General">
                  <c:v>-0.60976416822720003</c:v>
                </c:pt>
                <c:pt idx="6204" formatCode="General">
                  <c:v>-0.59257993683446597</c:v>
                </c:pt>
                <c:pt idx="6205" formatCode="General">
                  <c:v>-0.57643502458512197</c:v>
                </c:pt>
                <c:pt idx="6206" formatCode="General">
                  <c:v>-0.56176968295746099</c:v>
                </c:pt>
                <c:pt idx="6207" formatCode="General">
                  <c:v>-0.54860013419153297</c:v>
                </c:pt>
                <c:pt idx="6208" formatCode="General">
                  <c:v>-0.53636204900615103</c:v>
                </c:pt>
                <c:pt idx="6209" formatCode="General">
                  <c:v>-0.52463402394815395</c:v>
                </c:pt>
                <c:pt idx="6210" formatCode="General">
                  <c:v>-0.513792654747106</c:v>
                </c:pt>
                <c:pt idx="6211" formatCode="General">
                  <c:v>-0.50439045515258196</c:v>
                </c:pt>
                <c:pt idx="6212" formatCode="General">
                  <c:v>-0.49712147584291</c:v>
                </c:pt>
                <c:pt idx="6213" formatCode="General">
                  <c:v>-0.49164180118025202</c:v>
                </c:pt>
                <c:pt idx="6214" formatCode="General">
                  <c:v>-0.48675852732964398</c:v>
                </c:pt>
                <c:pt idx="6215" formatCode="General">
                  <c:v>-0.48174605142122301</c:v>
                </c:pt>
                <c:pt idx="6216" formatCode="General">
                  <c:v>-0.47591129494886297</c:v>
                </c:pt>
                <c:pt idx="6217" formatCode="General">
                  <c:v>-0.469151454704544</c:v>
                </c:pt>
                <c:pt idx="6218" formatCode="General">
                  <c:v>-0.46106473868889403</c:v>
                </c:pt>
                <c:pt idx="6219" formatCode="General">
                  <c:v>-0.45040763135453099</c:v>
                </c:pt>
                <c:pt idx="6220" formatCode="General">
                  <c:v>-0.43649766406489598</c:v>
                </c:pt>
                <c:pt idx="6221" formatCode="General">
                  <c:v>-0.42014843456614698</c:v>
                </c:pt>
                <c:pt idx="6222" formatCode="General">
                  <c:v>-0.40301079901844999</c:v>
                </c:pt>
                <c:pt idx="6223" formatCode="General">
                  <c:v>-0.38579280490491902</c:v>
                </c:pt>
                <c:pt idx="6224" formatCode="General">
                  <c:v>-0.36832812046316099</c:v>
                </c:pt>
                <c:pt idx="6225" formatCode="General">
                  <c:v>-0.350127986857176</c:v>
                </c:pt>
                <c:pt idx="6226" formatCode="General">
                  <c:v>-0.33154538758783297</c:v>
                </c:pt>
                <c:pt idx="6227" formatCode="General">
                  <c:v>-0.31373943710649499</c:v>
                </c:pt>
                <c:pt idx="6228" formatCode="General">
                  <c:v>-0.298063124867122</c:v>
                </c:pt>
                <c:pt idx="6229" formatCode="General">
                  <c:v>-0.28522397087749701</c:v>
                </c:pt>
                <c:pt idx="6230" formatCode="General">
                  <c:v>-0.27460414784185799</c:v>
                </c:pt>
                <c:pt idx="6231" formatCode="General">
                  <c:v>-0.265547661381692</c:v>
                </c:pt>
                <c:pt idx="6232" formatCode="General">
                  <c:v>-0.25744744319919499</c:v>
                </c:pt>
                <c:pt idx="6233" formatCode="General">
                  <c:v>-0.24937020695706399</c:v>
                </c:pt>
                <c:pt idx="6234" formatCode="General">
                  <c:v>-0.24040452200367099</c:v>
                </c:pt>
                <c:pt idx="6235" formatCode="General">
                  <c:v>-0.230177067083917</c:v>
                </c:pt>
                <c:pt idx="6236" formatCode="General">
                  <c:v>-0.21808862555136499</c:v>
                </c:pt>
                <c:pt idx="6237" formatCode="General">
                  <c:v>-0.204511933833115</c:v>
                </c:pt>
                <c:pt idx="6238" formatCode="General">
                  <c:v>-0.19118092043580301</c:v>
                </c:pt>
                <c:pt idx="6239" formatCode="General">
                  <c:v>-0.17926274137582701</c:v>
                </c:pt>
                <c:pt idx="6240" formatCode="General">
                  <c:v>-0.16930900277413399</c:v>
                </c:pt>
                <c:pt idx="6241" formatCode="General">
                  <c:v>-0.160207646886394</c:v>
                </c:pt>
                <c:pt idx="6242" formatCode="General">
                  <c:v>-0.15036357232919201</c:v>
                </c:pt>
                <c:pt idx="6243" formatCode="General">
                  <c:v>-0.14030556711893999</c:v>
                </c:pt>
                <c:pt idx="6244" formatCode="General">
                  <c:v>-0.13185782412394501</c:v>
                </c:pt>
                <c:pt idx="6245" formatCode="General">
                  <c:v>-0.12513104476661299</c:v>
                </c:pt>
                <c:pt idx="6246" formatCode="General">
                  <c:v>-0.117985237347959</c:v>
                </c:pt>
                <c:pt idx="6247" formatCode="General">
                  <c:v>-0.108528609744611</c:v>
                </c:pt>
                <c:pt idx="6248" formatCode="General">
                  <c:v>-9.5687008620863101E-2</c:v>
                </c:pt>
                <c:pt idx="6249" formatCode="General">
                  <c:v>-7.90111611635929E-2</c:v>
                </c:pt>
                <c:pt idx="6250" formatCode="General">
                  <c:v>-5.8569001103399597E-2</c:v>
                </c:pt>
                <c:pt idx="6251" formatCode="General">
                  <c:v>-3.5563853884026199E-2</c:v>
                </c:pt>
                <c:pt idx="6252" formatCode="General">
                  <c:v>-1.16761956908561E-2</c:v>
                </c:pt>
                <c:pt idx="6253" formatCode="General">
                  <c:v>1.21777788164782E-2</c:v>
                </c:pt>
                <c:pt idx="6254" formatCode="General">
                  <c:v>3.51578691719866E-2</c:v>
                </c:pt>
                <c:pt idx="6255" formatCode="General">
                  <c:v>5.6584035783487703E-2</c:v>
                </c:pt>
                <c:pt idx="6256" formatCode="General">
                  <c:v>7.6699451597772306E-2</c:v>
                </c:pt>
                <c:pt idx="6257" formatCode="General">
                  <c:v>9.5130537760980904E-2</c:v>
                </c:pt>
                <c:pt idx="6258" formatCode="General">
                  <c:v>0.110260699917495</c:v>
                </c:pt>
                <c:pt idx="6259" formatCode="General">
                  <c:v>0.121496712426043</c:v>
                </c:pt>
                <c:pt idx="6260" formatCode="General">
                  <c:v>0.12915032140438701</c:v>
                </c:pt>
                <c:pt idx="6261" formatCode="General">
                  <c:v>0.133992283490212</c:v>
                </c:pt>
                <c:pt idx="6262" formatCode="General">
                  <c:v>0.13660739302870301</c:v>
                </c:pt>
                <c:pt idx="6263" formatCode="General">
                  <c:v>0.13770423611527099</c:v>
                </c:pt>
                <c:pt idx="6264" formatCode="General">
                  <c:v>0.1385770242561</c:v>
                </c:pt>
                <c:pt idx="6265" formatCode="General">
                  <c:v>0.13973594583393301</c:v>
                </c:pt>
                <c:pt idx="6266" formatCode="General">
                  <c:v>0.14106836306599899</c:v>
                </c:pt>
                <c:pt idx="6267" formatCode="General">
                  <c:v>0.14305252606515401</c:v>
                </c:pt>
                <c:pt idx="6268" formatCode="General">
                  <c:v>0.14660425848071401</c:v>
                </c:pt>
                <c:pt idx="6269" formatCode="General">
                  <c:v>0.15155110837674299</c:v>
                </c:pt>
                <c:pt idx="6270" formatCode="General">
                  <c:v>0.15773867810567399</c:v>
                </c:pt>
                <c:pt idx="6271" formatCode="General">
                  <c:v>0.16514325668881399</c:v>
                </c:pt>
                <c:pt idx="6272" formatCode="General">
                  <c:v>0.17325714835896999</c:v>
                </c:pt>
                <c:pt idx="6273" formatCode="General">
                  <c:v>0.18171532157566</c:v>
                </c:pt>
                <c:pt idx="6274" formatCode="General">
                  <c:v>0.19074463827261201</c:v>
                </c:pt>
                <c:pt idx="6275" formatCode="General">
                  <c:v>0.20075079382056099</c:v>
                </c:pt>
                <c:pt idx="6276" formatCode="General">
                  <c:v>0.21106875274239401</c:v>
                </c:pt>
                <c:pt idx="6277" formatCode="General">
                  <c:v>0.22059247906722501</c:v>
                </c:pt>
                <c:pt idx="6278" formatCode="General">
                  <c:v>0.229135722567054</c:v>
                </c:pt>
                <c:pt idx="6279" formatCode="General">
                  <c:v>0.23800830922878299</c:v>
                </c:pt>
                <c:pt idx="6280" formatCode="General">
                  <c:v>0.24835324517676299</c:v>
                </c:pt>
                <c:pt idx="6281" formatCode="General">
                  <c:v>0.26052175226163199</c:v>
                </c:pt>
                <c:pt idx="6282" formatCode="General">
                  <c:v>0.27453054547189998</c:v>
                </c:pt>
                <c:pt idx="6283" formatCode="General">
                  <c:v>0.28969184044803997</c:v>
                </c:pt>
                <c:pt idx="6284" formatCode="General">
                  <c:v>0.30553133816421701</c:v>
                </c:pt>
                <c:pt idx="6285" formatCode="General">
                  <c:v>0.32158072347775501</c:v>
                </c:pt>
                <c:pt idx="6286" formatCode="General">
                  <c:v>0.33669795678764602</c:v>
                </c:pt>
                <c:pt idx="6287" formatCode="General">
                  <c:v>0.350673845828046</c:v>
                </c:pt>
                <c:pt idx="6288" formatCode="General">
                  <c:v>0.36273281746823199</c:v>
                </c:pt>
                <c:pt idx="6289" formatCode="General">
                  <c:v>0.37166177141252099</c:v>
                </c:pt>
                <c:pt idx="6290" formatCode="General">
                  <c:v>0.37751402262220701</c:v>
                </c:pt>
                <c:pt idx="6291" formatCode="General">
                  <c:v>0.38112889886240398</c:v>
                </c:pt>
                <c:pt idx="6292" formatCode="General">
                  <c:v>0.38314938497562001</c:v>
                </c:pt>
                <c:pt idx="6293" formatCode="General">
                  <c:v>0.383723135066455</c:v>
                </c:pt>
                <c:pt idx="6294" formatCode="General">
                  <c:v>0.38381675070045401</c:v>
                </c:pt>
                <c:pt idx="6295" formatCode="General">
                  <c:v>0.384634702848278</c:v>
                </c:pt>
                <c:pt idx="6296" formatCode="General">
                  <c:v>0.38610264811453499</c:v>
                </c:pt>
                <c:pt idx="6297" formatCode="General">
                  <c:v>0.38848395848587802</c:v>
                </c:pt>
                <c:pt idx="6298" formatCode="General">
                  <c:v>0.39197624496225902</c:v>
                </c:pt>
                <c:pt idx="6299" formatCode="General">
                  <c:v>0.39548842539051299</c:v>
                </c:pt>
                <c:pt idx="6300" formatCode="General">
                  <c:v>0.39914509947203503</c:v>
                </c:pt>
                <c:pt idx="6301" formatCode="General">
                  <c:v>0.40419161591283598</c:v>
                </c:pt>
                <c:pt idx="6302" formatCode="General">
                  <c:v>0.409985541944972</c:v>
                </c:pt>
                <c:pt idx="6303" formatCode="General">
                  <c:v>0.41541422020721702</c:v>
                </c:pt>
                <c:pt idx="6304" formatCode="General">
                  <c:v>0.41999128546269698</c:v>
                </c:pt>
                <c:pt idx="6305" formatCode="General">
                  <c:v>0.422910839284384</c:v>
                </c:pt>
                <c:pt idx="6306" formatCode="General">
                  <c:v>0.42376720431534198</c:v>
                </c:pt>
                <c:pt idx="6307" formatCode="General">
                  <c:v>0.42245984871022202</c:v>
                </c:pt>
                <c:pt idx="6308" formatCode="General">
                  <c:v>0.41952392906355701</c:v>
                </c:pt>
                <c:pt idx="6309" formatCode="General">
                  <c:v>0.41660655410416703</c:v>
                </c:pt>
                <c:pt idx="6310" formatCode="General">
                  <c:v>0.41489990940695598</c:v>
                </c:pt>
                <c:pt idx="6311" formatCode="General">
                  <c:v>0.41422674793612402</c:v>
                </c:pt>
                <c:pt idx="6312" formatCode="General">
                  <c:v>0.41434872671085998</c:v>
                </c:pt>
                <c:pt idx="6313" formatCode="General">
                  <c:v>0.41557832171824299</c:v>
                </c:pt>
                <c:pt idx="6314" formatCode="General">
                  <c:v>0.41904191415047598</c:v>
                </c:pt>
                <c:pt idx="6315" formatCode="General">
                  <c:v>0.42512614511458402</c:v>
                </c:pt>
                <c:pt idx="6316" formatCode="General">
                  <c:v>0.43303609421943601</c:v>
                </c:pt>
                <c:pt idx="6317" formatCode="General">
                  <c:v>0.44314133348003099</c:v>
                </c:pt>
                <c:pt idx="6318" formatCode="General">
                  <c:v>0.45612798086449202</c:v>
                </c:pt>
                <c:pt idx="6319" formatCode="General">
                  <c:v>0.47096130022182803</c:v>
                </c:pt>
                <c:pt idx="6320" formatCode="General">
                  <c:v>0.48611922127536999</c:v>
                </c:pt>
                <c:pt idx="6321" formatCode="General">
                  <c:v>0.50025891787200905</c:v>
                </c:pt>
                <c:pt idx="6322" formatCode="General">
                  <c:v>0.51314067785129602</c:v>
                </c:pt>
                <c:pt idx="6323" formatCode="General">
                  <c:v>0.52450992807094898</c:v>
                </c:pt>
                <c:pt idx="6324" formatCode="General">
                  <c:v>0.53408034409321203</c:v>
                </c:pt>
                <c:pt idx="6325" formatCode="General">
                  <c:v>0.54250635947977</c:v>
                </c:pt>
                <c:pt idx="6326" formatCode="General">
                  <c:v>0.55019615489231699</c:v>
                </c:pt>
                <c:pt idx="6327" formatCode="General">
                  <c:v>0.55686169819132403</c:v>
                </c:pt>
                <c:pt idx="6328" formatCode="General">
                  <c:v>0.56154254552159799</c:v>
                </c:pt>
                <c:pt idx="6329" formatCode="General">
                  <c:v>0.56412496600356299</c:v>
                </c:pt>
                <c:pt idx="6330" formatCode="General">
                  <c:v>0.56552927497170502</c:v>
                </c:pt>
                <c:pt idx="6331" formatCode="General">
                  <c:v>0.56632071954171304</c:v>
                </c:pt>
                <c:pt idx="6332" formatCode="General">
                  <c:v>0.56649975740470404</c:v>
                </c:pt>
                <c:pt idx="6333" formatCode="General">
                  <c:v>0.56521507463945098</c:v>
                </c:pt>
                <c:pt idx="6334" formatCode="General">
                  <c:v>0.56164339418341402</c:v>
                </c:pt>
                <c:pt idx="6335" formatCode="General">
                  <c:v>0.55628086708571101</c:v>
                </c:pt>
                <c:pt idx="6336" formatCode="General">
                  <c:v>0.54996403855491005</c:v>
                </c:pt>
                <c:pt idx="6337" formatCode="General">
                  <c:v>0.54277584408756996</c:v>
                </c:pt>
                <c:pt idx="6338" formatCode="General">
                  <c:v>0.53492811687084296</c:v>
                </c:pt>
                <c:pt idx="6339" formatCode="General">
                  <c:v>0.52663078319325096</c:v>
                </c:pt>
                <c:pt idx="6340" formatCode="General">
                  <c:v>0.51828618033502205</c:v>
                </c:pt>
                <c:pt idx="6341" formatCode="General">
                  <c:v>0.50979303455217395</c:v>
                </c:pt>
                <c:pt idx="6342" formatCode="General">
                  <c:v>0.499649917327188</c:v>
                </c:pt>
                <c:pt idx="6343" formatCode="General">
                  <c:v>0.487787366717639</c:v>
                </c:pt>
                <c:pt idx="6344" formatCode="General">
                  <c:v>0.47476189196519297</c:v>
                </c:pt>
                <c:pt idx="6345" formatCode="General">
                  <c:v>0.46152327169625301</c:v>
                </c:pt>
                <c:pt idx="6346" formatCode="General">
                  <c:v>0.44942746818492002</c:v>
                </c:pt>
                <c:pt idx="6347" formatCode="General">
                  <c:v>0.43838016638702798</c:v>
                </c:pt>
                <c:pt idx="6348" formatCode="General">
                  <c:v>0.428194061882057</c:v>
                </c:pt>
                <c:pt idx="6349" formatCode="General">
                  <c:v>0.41962602831797502</c:v>
                </c:pt>
                <c:pt idx="6350" formatCode="General">
                  <c:v>0.413163343168296</c:v>
                </c:pt>
                <c:pt idx="6351" formatCode="General">
                  <c:v>0.407354233222601</c:v>
                </c:pt>
                <c:pt idx="6352" formatCode="General">
                  <c:v>0.40012151056338902</c:v>
                </c:pt>
                <c:pt idx="6353" formatCode="General">
                  <c:v>0.391999389556214</c:v>
                </c:pt>
                <c:pt idx="6354" formatCode="General">
                  <c:v>0.38510351477291999</c:v>
                </c:pt>
                <c:pt idx="6355" formatCode="General">
                  <c:v>0.37987923413484798</c:v>
                </c:pt>
                <c:pt idx="6356" formatCode="General">
                  <c:v>0.37605218631863502</c:v>
                </c:pt>
                <c:pt idx="6357" formatCode="General">
                  <c:v>0.37380313223064998</c:v>
                </c:pt>
                <c:pt idx="6358" formatCode="General">
                  <c:v>0.37308572909801502</c:v>
                </c:pt>
                <c:pt idx="6359" formatCode="General">
                  <c:v>0.37341650680444999</c:v>
                </c:pt>
                <c:pt idx="6360" formatCode="General">
                  <c:v>0.374884356583366</c:v>
                </c:pt>
                <c:pt idx="6361" formatCode="General">
                  <c:v>0.37784567593841401</c:v>
                </c:pt>
                <c:pt idx="6362" formatCode="General">
                  <c:v>0.381503078960585</c:v>
                </c:pt>
                <c:pt idx="6363" formatCode="General">
                  <c:v>0.38413209881178301</c:v>
                </c:pt>
                <c:pt idx="6364" formatCode="General">
                  <c:v>0.38494568342997898</c:v>
                </c:pt>
                <c:pt idx="6365" formatCode="General">
                  <c:v>0.384372592836143</c:v>
                </c:pt>
                <c:pt idx="6366" formatCode="General">
                  <c:v>0.382637735988345</c:v>
                </c:pt>
                <c:pt idx="6367" formatCode="General">
                  <c:v>0.37964874395147702</c:v>
                </c:pt>
                <c:pt idx="6368" formatCode="General">
                  <c:v>0.37478672274103098</c:v>
                </c:pt>
                <c:pt idx="6369" formatCode="General">
                  <c:v>0.367511591058925</c:v>
                </c:pt>
                <c:pt idx="6370" formatCode="General">
                  <c:v>0.35849432775074203</c:v>
                </c:pt>
                <c:pt idx="6371" formatCode="General">
                  <c:v>0.34855321583763199</c:v>
                </c:pt>
                <c:pt idx="6372" formatCode="General">
                  <c:v>0.33815229835606803</c:v>
                </c:pt>
                <c:pt idx="6373" formatCode="General">
                  <c:v>0.32783024015760698</c:v>
                </c:pt>
                <c:pt idx="6374" formatCode="General">
                  <c:v>0.31762718336926299</c:v>
                </c:pt>
                <c:pt idx="6375" formatCode="General">
                  <c:v>0.30697514065635501</c:v>
                </c:pt>
                <c:pt idx="6376" formatCode="General">
                  <c:v>0.295130183849591</c:v>
                </c:pt>
                <c:pt idx="6377" formatCode="General">
                  <c:v>0.28285316614491002</c:v>
                </c:pt>
                <c:pt idx="6378" formatCode="General">
                  <c:v>0.27182062936585599</c:v>
                </c:pt>
                <c:pt idx="6379" formatCode="General">
                  <c:v>0.26194111899697098</c:v>
                </c:pt>
                <c:pt idx="6380" formatCode="General">
                  <c:v>0.25241484317950602</c:v>
                </c:pt>
                <c:pt idx="6381" formatCode="General">
                  <c:v>0.242970425485661</c:v>
                </c:pt>
                <c:pt idx="6382" formatCode="General">
                  <c:v>0.233549748972354</c:v>
                </c:pt>
                <c:pt idx="6383" formatCode="General">
                  <c:v>0.224062075427331</c:v>
                </c:pt>
                <c:pt idx="6384" formatCode="General">
                  <c:v>0.21464864310072501</c:v>
                </c:pt>
                <c:pt idx="6385" formatCode="General">
                  <c:v>0.20567694524154601</c:v>
                </c:pt>
                <c:pt idx="6386" formatCode="General">
                  <c:v>0.19704958882297</c:v>
                </c:pt>
                <c:pt idx="6387" formatCode="General">
                  <c:v>0.18823642430471099</c:v>
                </c:pt>
                <c:pt idx="6388" formatCode="General">
                  <c:v>0.179195063598863</c:v>
                </c:pt>
                <c:pt idx="6389" formatCode="General">
                  <c:v>0.17003492178746701</c:v>
                </c:pt>
                <c:pt idx="6390" formatCode="General">
                  <c:v>0.15983816643734</c:v>
                </c:pt>
                <c:pt idx="6391" formatCode="General">
                  <c:v>0.14783112250842001</c:v>
                </c:pt>
                <c:pt idx="6392" formatCode="General">
                  <c:v>0.13499645242303601</c:v>
                </c:pt>
                <c:pt idx="6393" formatCode="General">
                  <c:v>0.122318645662915</c:v>
                </c:pt>
                <c:pt idx="6394" formatCode="General">
                  <c:v>0.10937641298874699</c:v>
                </c:pt>
                <c:pt idx="6395" formatCode="General">
                  <c:v>9.6138428361543099E-2</c:v>
                </c:pt>
                <c:pt idx="6396" formatCode="General">
                  <c:v>8.3020072396932598E-2</c:v>
                </c:pt>
                <c:pt idx="6397" formatCode="General">
                  <c:v>6.9637217148090999E-2</c:v>
                </c:pt>
                <c:pt idx="6398" formatCode="General">
                  <c:v>5.6244495717880302E-2</c:v>
                </c:pt>
                <c:pt idx="6399" formatCode="General">
                  <c:v>4.3202107371986702E-2</c:v>
                </c:pt>
                <c:pt idx="6400" formatCode="General">
                  <c:v>2.9844327824483201E-2</c:v>
                </c:pt>
                <c:pt idx="6401" formatCode="General">
                  <c:v>1.5831150352930201E-2</c:v>
                </c:pt>
                <c:pt idx="6402" formatCode="General">
                  <c:v>1.2690031387559799E-3</c:v>
                </c:pt>
                <c:pt idx="6403" formatCode="General">
                  <c:v>-1.3223249982790199E-2</c:v>
                </c:pt>
                <c:pt idx="6404" formatCode="General">
                  <c:v>-2.72443252764628E-2</c:v>
                </c:pt>
                <c:pt idx="6405" formatCode="General">
                  <c:v>-4.0401401308286698E-2</c:v>
                </c:pt>
                <c:pt idx="6406" formatCode="General">
                  <c:v>-5.1637911797512002E-2</c:v>
                </c:pt>
                <c:pt idx="6407" formatCode="General">
                  <c:v>-6.0419298736524803E-2</c:v>
                </c:pt>
                <c:pt idx="6408" formatCode="General">
                  <c:v>-6.7084467901535397E-2</c:v>
                </c:pt>
                <c:pt idx="6409" formatCode="General">
                  <c:v>-7.2302089271146397E-2</c:v>
                </c:pt>
                <c:pt idx="6410" formatCode="General">
                  <c:v>-7.6657183241936794E-2</c:v>
                </c:pt>
                <c:pt idx="6411" formatCode="General">
                  <c:v>-7.9899727836013901E-2</c:v>
                </c:pt>
                <c:pt idx="6412" formatCode="General">
                  <c:v>-8.1582215639296102E-2</c:v>
                </c:pt>
                <c:pt idx="6413" formatCode="General">
                  <c:v>-8.1202942578197101E-2</c:v>
                </c:pt>
                <c:pt idx="6414" formatCode="General">
                  <c:v>-7.8326810055561497E-2</c:v>
                </c:pt>
                <c:pt idx="6415" formatCode="General">
                  <c:v>-7.2185294689157298E-2</c:v>
                </c:pt>
                <c:pt idx="6416" formatCode="General">
                  <c:v>-6.3001838464367105E-2</c:v>
                </c:pt>
                <c:pt idx="6417" formatCode="General">
                  <c:v>-5.26064939608374E-2</c:v>
                </c:pt>
                <c:pt idx="6418" formatCode="General">
                  <c:v>-4.23709591579189E-2</c:v>
                </c:pt>
                <c:pt idx="6419" formatCode="General">
                  <c:v>-3.2819680598181598E-2</c:v>
                </c:pt>
                <c:pt idx="6420" formatCode="General">
                  <c:v>-2.39253367635783E-2</c:v>
                </c:pt>
                <c:pt idx="6421" formatCode="General">
                  <c:v>-1.5946438509882199E-2</c:v>
                </c:pt>
                <c:pt idx="6422" formatCode="General">
                  <c:v>-9.7760538298129196E-3</c:v>
                </c:pt>
                <c:pt idx="6423" formatCode="General">
                  <c:v>-5.9846712042647002E-3</c:v>
                </c:pt>
                <c:pt idx="6424" formatCode="General">
                  <c:v>-5.2219094958741996E-3</c:v>
                </c:pt>
                <c:pt idx="6425" formatCode="General">
                  <c:v>-7.41092687193736E-3</c:v>
                </c:pt>
                <c:pt idx="6426" formatCode="General">
                  <c:v>-1.0850000664808001E-2</c:v>
                </c:pt>
                <c:pt idx="6427" formatCode="General">
                  <c:v>-1.53104402203646E-2</c:v>
                </c:pt>
                <c:pt idx="6428" formatCode="General">
                  <c:v>-2.2252469566178702E-2</c:v>
                </c:pt>
                <c:pt idx="6429" formatCode="General">
                  <c:v>-3.2634856936581698E-2</c:v>
                </c:pt>
                <c:pt idx="6430" formatCode="General">
                  <c:v>-4.6551497596193099E-2</c:v>
                </c:pt>
                <c:pt idx="6431" formatCode="General">
                  <c:v>-6.4604052197030304E-2</c:v>
                </c:pt>
                <c:pt idx="6432" formatCode="General">
                  <c:v>-8.7802331535286895E-2</c:v>
                </c:pt>
                <c:pt idx="6433" formatCode="General">
                  <c:v>-0.11544298478645</c:v>
                </c:pt>
                <c:pt idx="6434" formatCode="General">
                  <c:v>-0.14546349396556199</c:v>
                </c:pt>
                <c:pt idx="6435" formatCode="General">
                  <c:v>-0.17584064743431599</c:v>
                </c:pt>
                <c:pt idx="6436" formatCode="General">
                  <c:v>-0.20469200187072401</c:v>
                </c:pt>
                <c:pt idx="6437" formatCode="General">
                  <c:v>-0.230812155198521</c:v>
                </c:pt>
                <c:pt idx="6438" formatCode="General">
                  <c:v>-0.25385995686326701</c:v>
                </c:pt>
                <c:pt idx="6439" formatCode="General">
                  <c:v>-0.27321693501568001</c:v>
                </c:pt>
                <c:pt idx="6440" formatCode="General">
                  <c:v>-0.28818008960762997</c:v>
                </c:pt>
                <c:pt idx="6441" formatCode="General">
                  <c:v>-0.29910069022369201</c:v>
                </c:pt>
                <c:pt idx="6442" formatCode="General">
                  <c:v>-0.30596133429356998</c:v>
                </c:pt>
                <c:pt idx="6443" formatCode="General">
                  <c:v>-0.30891898638898502</c:v>
                </c:pt>
                <c:pt idx="6444" formatCode="General">
                  <c:v>-0.30866714599998601</c:v>
                </c:pt>
                <c:pt idx="6445" formatCode="General">
                  <c:v>-0.30580781555422998</c:v>
                </c:pt>
                <c:pt idx="6446" formatCode="General">
                  <c:v>-0.30072194145445802</c:v>
                </c:pt>
                <c:pt idx="6447" formatCode="General">
                  <c:v>-0.29406675115266401</c:v>
                </c:pt>
                <c:pt idx="6448" formatCode="General">
                  <c:v>-0.28733409974595697</c:v>
                </c:pt>
                <c:pt idx="6449" formatCode="General">
                  <c:v>-0.28084075569135503</c:v>
                </c:pt>
                <c:pt idx="6450" formatCode="General">
                  <c:v>-0.27403811938449102</c:v>
                </c:pt>
                <c:pt idx="6451" formatCode="General">
                  <c:v>-0.26633519118135401</c:v>
                </c:pt>
                <c:pt idx="6452" formatCode="General">
                  <c:v>-0.25878928913564497</c:v>
                </c:pt>
                <c:pt idx="6453" formatCode="General">
                  <c:v>-0.25304140999256303</c:v>
                </c:pt>
                <c:pt idx="6454" formatCode="General">
                  <c:v>-0.24863640843311999</c:v>
                </c:pt>
                <c:pt idx="6455" formatCode="General">
                  <c:v>-0.24609097040463199</c:v>
                </c:pt>
                <c:pt idx="6456" formatCode="General">
                  <c:v>-0.24772417605901201</c:v>
                </c:pt>
                <c:pt idx="6457" formatCode="General">
                  <c:v>-0.254284265728692</c:v>
                </c:pt>
                <c:pt idx="6458" formatCode="General">
                  <c:v>-0.26355098033968799</c:v>
                </c:pt>
                <c:pt idx="6459" formatCode="General">
                  <c:v>-0.27429332854823701</c:v>
                </c:pt>
                <c:pt idx="6460" formatCode="General">
                  <c:v>-0.28744434847000999</c:v>
                </c:pt>
                <c:pt idx="6461" formatCode="General">
                  <c:v>-0.303031024895904</c:v>
                </c:pt>
                <c:pt idx="6462" formatCode="General">
                  <c:v>-0.32026641161201302</c:v>
                </c:pt>
                <c:pt idx="6463" formatCode="General">
                  <c:v>-0.33840050638911701</c:v>
                </c:pt>
                <c:pt idx="6464" formatCode="General">
                  <c:v>-0.35614061430621102</c:v>
                </c:pt>
                <c:pt idx="6465" formatCode="General">
                  <c:v>-0.37230252666723002</c:v>
                </c:pt>
                <c:pt idx="6466" formatCode="General">
                  <c:v>-0.38684290892017098</c:v>
                </c:pt>
                <c:pt idx="6467" formatCode="General">
                  <c:v>-0.398880095825773</c:v>
                </c:pt>
                <c:pt idx="6468" formatCode="General">
                  <c:v>-0.40641996795232999</c:v>
                </c:pt>
                <c:pt idx="6469" formatCode="General">
                  <c:v>-0.40921156594257901</c:v>
                </c:pt>
                <c:pt idx="6470" formatCode="General">
                  <c:v>-0.408069848784476</c:v>
                </c:pt>
                <c:pt idx="6471" formatCode="General">
                  <c:v>-0.403522154269494</c:v>
                </c:pt>
                <c:pt idx="6472" formatCode="General">
                  <c:v>-0.396001259536582</c:v>
                </c:pt>
                <c:pt idx="6473" formatCode="General">
                  <c:v>-0.38654179932878602</c:v>
                </c:pt>
                <c:pt idx="6474" formatCode="General">
                  <c:v>-0.375825867836174</c:v>
                </c:pt>
                <c:pt idx="6475" formatCode="General">
                  <c:v>-0.36336368042529199</c:v>
                </c:pt>
                <c:pt idx="6476" formatCode="General">
                  <c:v>-0.34941294136244699</c:v>
                </c:pt>
                <c:pt idx="6477" formatCode="General">
                  <c:v>-0.334744687562328</c:v>
                </c:pt>
                <c:pt idx="6478" formatCode="General">
                  <c:v>-0.319764384762809</c:v>
                </c:pt>
                <c:pt idx="6479" formatCode="General">
                  <c:v>-0.30552363855662701</c:v>
                </c:pt>
                <c:pt idx="6480" formatCode="General">
                  <c:v>-0.294278882948591</c:v>
                </c:pt>
                <c:pt idx="6481" formatCode="General">
                  <c:v>-0.28750898864837099</c:v>
                </c:pt>
                <c:pt idx="6482" formatCode="General">
                  <c:v>-0.28482468123282301</c:v>
                </c:pt>
                <c:pt idx="6483" formatCode="General">
                  <c:v>-0.28556317998071501</c:v>
                </c:pt>
                <c:pt idx="6484" formatCode="General">
                  <c:v>-0.28800899543848901</c:v>
                </c:pt>
                <c:pt idx="6485" formatCode="General">
                  <c:v>-0.291810104150868</c:v>
                </c:pt>
                <c:pt idx="6486" formatCode="General">
                  <c:v>-0.29856382493571199</c:v>
                </c:pt>
                <c:pt idx="6487" formatCode="General">
                  <c:v>-0.308961904068217</c:v>
                </c:pt>
                <c:pt idx="6488" formatCode="General">
                  <c:v>-0.32386244697264299</c:v>
                </c:pt>
                <c:pt idx="6489" formatCode="General">
                  <c:v>-0.342219431821148</c:v>
                </c:pt>
                <c:pt idx="6490" formatCode="General">
                  <c:v>-0.36242105650800499</c:v>
                </c:pt>
                <c:pt idx="6491" formatCode="General">
                  <c:v>-0.38443882352754299</c:v>
                </c:pt>
                <c:pt idx="6492" formatCode="General">
                  <c:v>-0.40800445290244403</c:v>
                </c:pt>
                <c:pt idx="6493" formatCode="General">
                  <c:v>-0.43197575728462401</c:v>
                </c:pt>
                <c:pt idx="6494" formatCode="General">
                  <c:v>-0.45442134268723799</c:v>
                </c:pt>
                <c:pt idx="6495" formatCode="General">
                  <c:v>-0.472819170150034</c:v>
                </c:pt>
                <c:pt idx="6496" formatCode="General">
                  <c:v>-0.486267544037915</c:v>
                </c:pt>
                <c:pt idx="6497" formatCode="General">
                  <c:v>-0.49613654783824002</c:v>
                </c:pt>
                <c:pt idx="6498" formatCode="General">
                  <c:v>-0.50297646819229802</c:v>
                </c:pt>
                <c:pt idx="6499" formatCode="General">
                  <c:v>-0.50589413493589197</c:v>
                </c:pt>
                <c:pt idx="6500" formatCode="General">
                  <c:v>-0.50464902778797904</c:v>
                </c:pt>
                <c:pt idx="6501" formatCode="General">
                  <c:v>-0.50038653355473395</c:v>
                </c:pt>
                <c:pt idx="6502" formatCode="General">
                  <c:v>-0.49361393599631997</c:v>
                </c:pt>
                <c:pt idx="6503" formatCode="General">
                  <c:v>-0.48447808312917601</c:v>
                </c:pt>
                <c:pt idx="6504" formatCode="General">
                  <c:v>-0.47455927727931602</c:v>
                </c:pt>
                <c:pt idx="6505" formatCode="General">
                  <c:v>-0.46511803307183602</c:v>
                </c:pt>
                <c:pt idx="6506" formatCode="General">
                  <c:v>-0.45616016687924399</c:v>
                </c:pt>
                <c:pt idx="6507" formatCode="General">
                  <c:v>-0.447813872777791</c:v>
                </c:pt>
                <c:pt idx="6508" formatCode="General">
                  <c:v>-0.44031014111273298</c:v>
                </c:pt>
                <c:pt idx="6509" formatCode="General">
                  <c:v>-0.43425023125762002</c:v>
                </c:pt>
                <c:pt idx="6510" formatCode="General">
                  <c:v>-0.43054603751759501</c:v>
                </c:pt>
                <c:pt idx="6511" formatCode="General">
                  <c:v>-0.42871697250231999</c:v>
                </c:pt>
                <c:pt idx="6512" formatCode="General">
                  <c:v>-0.42719676156091202</c:v>
                </c:pt>
                <c:pt idx="6513" formatCode="General">
                  <c:v>-0.424997178270697</c:v>
                </c:pt>
                <c:pt idx="6514" formatCode="General">
                  <c:v>-0.42140654931245303</c:v>
                </c:pt>
                <c:pt idx="6515" formatCode="General">
                  <c:v>-0.41575306850570598</c:v>
                </c:pt>
                <c:pt idx="6516" formatCode="General">
                  <c:v>-0.40789286449614098</c:v>
                </c:pt>
                <c:pt idx="6517" formatCode="General">
                  <c:v>-0.39787135897374198</c:v>
                </c:pt>
                <c:pt idx="6518" formatCode="General">
                  <c:v>-0.38640408119526898</c:v>
                </c:pt>
                <c:pt idx="6519" formatCode="General">
                  <c:v>-0.37444475205216798</c:v>
                </c:pt>
                <c:pt idx="6520" formatCode="General">
                  <c:v>-0.36278264459144699</c:v>
                </c:pt>
                <c:pt idx="6521" formatCode="General">
                  <c:v>-0.35264966848986201</c:v>
                </c:pt>
                <c:pt idx="6522" formatCode="General">
                  <c:v>-0.34377613337329599</c:v>
                </c:pt>
                <c:pt idx="6523" formatCode="General">
                  <c:v>-0.33477146977261102</c:v>
                </c:pt>
                <c:pt idx="6524" formatCode="General">
                  <c:v>-0.32571440745673702</c:v>
                </c:pt>
                <c:pt idx="6525" formatCode="General">
                  <c:v>-0.31775483210344102</c:v>
                </c:pt>
                <c:pt idx="6526" formatCode="General">
                  <c:v>-0.31164710561326098</c:v>
                </c:pt>
                <c:pt idx="6527" formatCode="General">
                  <c:v>-0.30724166924496699</c:v>
                </c:pt>
                <c:pt idx="6528" formatCode="General">
                  <c:v>-0.30417854282746098</c:v>
                </c:pt>
                <c:pt idx="6529" formatCode="General">
                  <c:v>-0.30217891917859802</c:v>
                </c:pt>
                <c:pt idx="6530" formatCode="General">
                  <c:v>-0.30077841635702202</c:v>
                </c:pt>
                <c:pt idx="6531" formatCode="General">
                  <c:v>-0.30034814345773297</c:v>
                </c:pt>
                <c:pt idx="6532" formatCode="General">
                  <c:v>-0.30024478594485099</c:v>
                </c:pt>
                <c:pt idx="6533" formatCode="General">
                  <c:v>-0.29898280935182497</c:v>
                </c:pt>
                <c:pt idx="6534" formatCode="General">
                  <c:v>-0.29640434949239303</c:v>
                </c:pt>
                <c:pt idx="6535" formatCode="General">
                  <c:v>-0.29271352639216103</c:v>
                </c:pt>
                <c:pt idx="6536" formatCode="General">
                  <c:v>-0.28800949347701998</c:v>
                </c:pt>
                <c:pt idx="6537" formatCode="General">
                  <c:v>-0.28136025849007201</c:v>
                </c:pt>
                <c:pt idx="6538" formatCode="General">
                  <c:v>-0.27166016739765197</c:v>
                </c:pt>
                <c:pt idx="6539" formatCode="General">
                  <c:v>-0.259085442135221</c:v>
                </c:pt>
                <c:pt idx="6540" formatCode="General">
                  <c:v>-0.24441291672976601</c:v>
                </c:pt>
                <c:pt idx="6541" formatCode="General">
                  <c:v>-0.22869057731386</c:v>
                </c:pt>
                <c:pt idx="6542" formatCode="General">
                  <c:v>-0.21363847975693601</c:v>
                </c:pt>
                <c:pt idx="6543" formatCode="General">
                  <c:v>-0.200195653643717</c:v>
                </c:pt>
                <c:pt idx="6544" formatCode="General">
                  <c:v>-0.18845519190218299</c:v>
                </c:pt>
                <c:pt idx="6545" formatCode="General">
                  <c:v>-0.17874950959793101</c:v>
                </c:pt>
                <c:pt idx="6546" formatCode="General">
                  <c:v>-0.17205485637124199</c:v>
                </c:pt>
                <c:pt idx="6547" formatCode="General">
                  <c:v>-0.16901132003984301</c:v>
                </c:pt>
                <c:pt idx="6548" formatCode="General">
                  <c:v>-0.16775499183651399</c:v>
                </c:pt>
                <c:pt idx="6549" formatCode="General">
                  <c:v>-0.16675085921337399</c:v>
                </c:pt>
                <c:pt idx="6550" formatCode="General">
                  <c:v>-0.16637809346704199</c:v>
                </c:pt>
                <c:pt idx="6551" formatCode="General">
                  <c:v>-0.16666275206175701</c:v>
                </c:pt>
                <c:pt idx="6552" formatCode="General">
                  <c:v>-0.16729906675060399</c:v>
                </c:pt>
                <c:pt idx="6553" formatCode="General">
                  <c:v>-0.16820902425429601</c:v>
                </c:pt>
                <c:pt idx="6554" formatCode="General">
                  <c:v>-0.16910733490638799</c:v>
                </c:pt>
                <c:pt idx="6555" formatCode="General">
                  <c:v>-0.170815425753372</c:v>
                </c:pt>
                <c:pt idx="6556" formatCode="General">
                  <c:v>-0.17321487845629899</c:v>
                </c:pt>
                <c:pt idx="6557" formatCode="General">
                  <c:v>-0.174265162752793</c:v>
                </c:pt>
                <c:pt idx="6558" formatCode="General">
                  <c:v>-0.17341800185122899</c:v>
                </c:pt>
                <c:pt idx="6559" formatCode="General">
                  <c:v>-0.17194669281046701</c:v>
                </c:pt>
                <c:pt idx="6560" formatCode="General">
                  <c:v>-0.17026477779084001</c:v>
                </c:pt>
                <c:pt idx="6561" formatCode="General">
                  <c:v>-0.168094464738577</c:v>
                </c:pt>
                <c:pt idx="6562" formatCode="General">
                  <c:v>-0.16535335552990299</c:v>
                </c:pt>
                <c:pt idx="6563" formatCode="General">
                  <c:v>-0.16132324796306</c:v>
                </c:pt>
                <c:pt idx="6564" formatCode="General">
                  <c:v>-0.156721322541647</c:v>
                </c:pt>
                <c:pt idx="6565" formatCode="General">
                  <c:v>-0.15256215818858099</c:v>
                </c:pt>
                <c:pt idx="6566" formatCode="General">
                  <c:v>-0.14853573588775201</c:v>
                </c:pt>
                <c:pt idx="6567" formatCode="General">
                  <c:v>-0.14415720472928401</c:v>
                </c:pt>
                <c:pt idx="6568" formatCode="General">
                  <c:v>-0.13947952338161701</c:v>
                </c:pt>
                <c:pt idx="6569" formatCode="General">
                  <c:v>-0.13497722695821801</c:v>
                </c:pt>
                <c:pt idx="6570" formatCode="General">
                  <c:v>-0.130613456110864</c:v>
                </c:pt>
                <c:pt idx="6571" formatCode="General">
                  <c:v>-0.125587021771355</c:v>
                </c:pt>
                <c:pt idx="6572" formatCode="General">
                  <c:v>-0.119627305179383</c:v>
                </c:pt>
                <c:pt idx="6573" formatCode="General">
                  <c:v>-0.113721708682579</c:v>
                </c:pt>
                <c:pt idx="6574" formatCode="General">
                  <c:v>-0.10785527228687999</c:v>
                </c:pt>
                <c:pt idx="6575" formatCode="General">
                  <c:v>-0.101145186888444</c:v>
                </c:pt>
                <c:pt idx="6576" formatCode="General">
                  <c:v>-9.3986614605062399E-2</c:v>
                </c:pt>
                <c:pt idx="6577" formatCode="General">
                  <c:v>-8.6188101522706007E-2</c:v>
                </c:pt>
                <c:pt idx="6578" formatCode="General">
                  <c:v>-7.7552684646481296E-2</c:v>
                </c:pt>
                <c:pt idx="6579" formatCode="General">
                  <c:v>-6.9139104122340006E-2</c:v>
                </c:pt>
                <c:pt idx="6580" formatCode="General">
                  <c:v>-6.1352883292271898E-2</c:v>
                </c:pt>
                <c:pt idx="6581" formatCode="General">
                  <c:v>-5.38621790641838E-2</c:v>
                </c:pt>
                <c:pt idx="6582" formatCode="General">
                  <c:v>-4.67861183256311E-2</c:v>
                </c:pt>
                <c:pt idx="6583" formatCode="General">
                  <c:v>-4.0189077445562701E-2</c:v>
                </c:pt>
                <c:pt idx="6584" formatCode="General">
                  <c:v>-3.2814006115864297E-2</c:v>
                </c:pt>
                <c:pt idx="6585" formatCode="General">
                  <c:v>-2.4637057605303499E-2</c:v>
                </c:pt>
                <c:pt idx="6586" formatCode="General">
                  <c:v>-1.6819372681604699E-2</c:v>
                </c:pt>
                <c:pt idx="6587" formatCode="General">
                  <c:v>-9.9393918972238201E-3</c:v>
                </c:pt>
                <c:pt idx="6588" formatCode="General">
                  <c:v>-3.25922172094773E-3</c:v>
                </c:pt>
                <c:pt idx="6589" formatCode="General">
                  <c:v>3.7654148597304799E-3</c:v>
                </c:pt>
                <c:pt idx="6590" formatCode="General">
                  <c:v>1.0837750645717001E-2</c:v>
                </c:pt>
                <c:pt idx="6591" formatCode="General">
                  <c:v>1.8542922344625599E-2</c:v>
                </c:pt>
                <c:pt idx="6592" formatCode="General">
                  <c:v>2.7036087550192298E-2</c:v>
                </c:pt>
                <c:pt idx="6593" formatCode="General">
                  <c:v>3.6134390772563203E-2</c:v>
                </c:pt>
                <c:pt idx="6594" formatCode="General">
                  <c:v>4.6172104672934602E-2</c:v>
                </c:pt>
                <c:pt idx="6595" formatCode="General">
                  <c:v>5.7979505588384501E-2</c:v>
                </c:pt>
                <c:pt idx="6596" formatCode="General">
                  <c:v>7.2385522848289502E-2</c:v>
                </c:pt>
                <c:pt idx="6597" formatCode="General">
                  <c:v>8.8891897201586606E-2</c:v>
                </c:pt>
                <c:pt idx="6598" formatCode="General">
                  <c:v>0.10761823045669</c:v>
                </c:pt>
                <c:pt idx="6599" formatCode="General">
                  <c:v>0.12947657223609499</c:v>
                </c:pt>
                <c:pt idx="6600" formatCode="General">
                  <c:v>0.153545230838952</c:v>
                </c:pt>
                <c:pt idx="6601" formatCode="General">
                  <c:v>0.17892843237949899</c:v>
                </c:pt>
                <c:pt idx="6602" formatCode="General">
                  <c:v>0.20587074426514401</c:v>
                </c:pt>
                <c:pt idx="6603" formatCode="General">
                  <c:v>0.234533238160365</c:v>
                </c:pt>
                <c:pt idx="6604" formatCode="General">
                  <c:v>0.26431051289366603</c:v>
                </c:pt>
                <c:pt idx="6605" formatCode="General">
                  <c:v>0.29226750888403602</c:v>
                </c:pt>
                <c:pt idx="6606" formatCode="General">
                  <c:v>0.31608101622902202</c:v>
                </c:pt>
                <c:pt idx="6607" formatCode="General">
                  <c:v>0.33571309481011802</c:v>
                </c:pt>
                <c:pt idx="6608" formatCode="General">
                  <c:v>0.35121569521857698</c:v>
                </c:pt>
                <c:pt idx="6609" formatCode="General">
                  <c:v>0.36236875634931398</c:v>
                </c:pt>
                <c:pt idx="6610" formatCode="General">
                  <c:v>0.36836535649694402</c:v>
                </c:pt>
                <c:pt idx="6611" formatCode="General">
                  <c:v>0.36950086723221798</c:v>
                </c:pt>
                <c:pt idx="6612" formatCode="General">
                  <c:v>0.366839308218327</c:v>
                </c:pt>
                <c:pt idx="6613" formatCode="General">
                  <c:v>0.36038492594332799</c:v>
                </c:pt>
                <c:pt idx="6614" formatCode="General">
                  <c:v>0.35030592790421999</c:v>
                </c:pt>
                <c:pt idx="6615" formatCode="General">
                  <c:v>0.337953619879448</c:v>
                </c:pt>
                <c:pt idx="6616" formatCode="General">
                  <c:v>0.32516539117742599</c:v>
                </c:pt>
                <c:pt idx="6617" formatCode="General">
                  <c:v>0.313336339351933</c:v>
                </c:pt>
                <c:pt idx="6618" formatCode="General">
                  <c:v>0.30359015075951301</c:v>
                </c:pt>
                <c:pt idx="6619" formatCode="General">
                  <c:v>0.29691781678507501</c:v>
                </c:pt>
                <c:pt idx="6620" formatCode="General">
                  <c:v>0.294585965148287</c:v>
                </c:pt>
                <c:pt idx="6621" formatCode="General">
                  <c:v>0.29671701374894699</c:v>
                </c:pt>
                <c:pt idx="6622" formatCode="General">
                  <c:v>0.30287454477295001</c:v>
                </c:pt>
                <c:pt idx="6623" formatCode="General">
                  <c:v>0.31252842684239401</c:v>
                </c:pt>
                <c:pt idx="6624" formatCode="General">
                  <c:v>0.32500693274812598</c:v>
                </c:pt>
                <c:pt idx="6625" formatCode="General">
                  <c:v>0.34010912139257199</c:v>
                </c:pt>
                <c:pt idx="6626" formatCode="General">
                  <c:v>0.35765853165766298</c:v>
                </c:pt>
                <c:pt idx="6627" formatCode="General">
                  <c:v>0.37698919789704799</c:v>
                </c:pt>
                <c:pt idx="6628" formatCode="General">
                  <c:v>0.39668787252098497</c:v>
                </c:pt>
                <c:pt idx="6629" formatCode="General">
                  <c:v>0.41571397301866297</c:v>
                </c:pt>
                <c:pt idx="6630" formatCode="General">
                  <c:v>0.43374710728190102</c:v>
                </c:pt>
                <c:pt idx="6631" formatCode="General">
                  <c:v>0.45147208042762599</c:v>
                </c:pt>
                <c:pt idx="6632" formatCode="General">
                  <c:v>0.46866383922272598</c:v>
                </c:pt>
                <c:pt idx="6633" formatCode="General">
                  <c:v>0.484266641718055</c:v>
                </c:pt>
                <c:pt idx="6634" formatCode="General">
                  <c:v>0.49767836101163598</c:v>
                </c:pt>
                <c:pt idx="6635" formatCode="General">
                  <c:v>0.50969359554967697</c:v>
                </c:pt>
                <c:pt idx="6636" formatCode="General">
                  <c:v>0.52048507068613403</c:v>
                </c:pt>
                <c:pt idx="6637" formatCode="General">
                  <c:v>0.52865178183464301</c:v>
                </c:pt>
                <c:pt idx="6638" formatCode="General">
                  <c:v>0.53402694083151603</c:v>
                </c:pt>
                <c:pt idx="6639" formatCode="General">
                  <c:v>0.53705977584813502</c:v>
                </c:pt>
                <c:pt idx="6640" formatCode="General">
                  <c:v>0.53760849853012005</c:v>
                </c:pt>
                <c:pt idx="6641" formatCode="General">
                  <c:v>0.53549398323700503</c:v>
                </c:pt>
                <c:pt idx="6642" formatCode="General">
                  <c:v>0.53101073326290904</c:v>
                </c:pt>
                <c:pt idx="6643" formatCode="General">
                  <c:v>0.524672982041682</c:v>
                </c:pt>
                <c:pt idx="6644" formatCode="General">
                  <c:v>0.51736594024039695</c:v>
                </c:pt>
                <c:pt idx="6645" formatCode="General">
                  <c:v>0.50980070840277003</c:v>
                </c:pt>
                <c:pt idx="6646" formatCode="General">
                  <c:v>0.50287033785816604</c:v>
                </c:pt>
                <c:pt idx="6647" formatCode="General">
                  <c:v>0.49649705301415897</c:v>
                </c:pt>
                <c:pt idx="6648" formatCode="General">
                  <c:v>0.48993628870943601</c:v>
                </c:pt>
                <c:pt idx="6649" formatCode="General">
                  <c:v>0.48295199275933798</c:v>
                </c:pt>
                <c:pt idx="6650" formatCode="General">
                  <c:v>0.47541783783976299</c:v>
                </c:pt>
                <c:pt idx="6651" formatCode="General">
                  <c:v>0.46833695359968902</c:v>
                </c:pt>
                <c:pt idx="6652" formatCode="General">
                  <c:v>0.46254538877566798</c:v>
                </c:pt>
                <c:pt idx="6653" formatCode="General">
                  <c:v>0.45796256417638997</c:v>
                </c:pt>
                <c:pt idx="6654" formatCode="General">
                  <c:v>0.45434745477286598</c:v>
                </c:pt>
                <c:pt idx="6655" formatCode="General">
                  <c:v>0.45233437451035202</c:v>
                </c:pt>
                <c:pt idx="6656" formatCode="General">
                  <c:v>0.45235172187529299</c:v>
                </c:pt>
                <c:pt idx="6657" formatCode="General">
                  <c:v>0.454479244186482</c:v>
                </c:pt>
                <c:pt idx="6658" formatCode="General">
                  <c:v>0.457885526458227</c:v>
                </c:pt>
                <c:pt idx="6659" formatCode="General">
                  <c:v>0.46126652583096101</c:v>
                </c:pt>
                <c:pt idx="6660" formatCode="General">
                  <c:v>0.46432148639408999</c:v>
                </c:pt>
                <c:pt idx="6661" formatCode="General">
                  <c:v>0.466836838122203</c:v>
                </c:pt>
                <c:pt idx="6662" formatCode="General">
                  <c:v>0.468391674154858</c:v>
                </c:pt>
                <c:pt idx="6663" formatCode="General">
                  <c:v>0.46853871275300302</c:v>
                </c:pt>
                <c:pt idx="6664" formatCode="General">
                  <c:v>0.46768467502627198</c:v>
                </c:pt>
                <c:pt idx="6665" formatCode="General">
                  <c:v>0.466724413931698</c:v>
                </c:pt>
                <c:pt idx="6666" formatCode="General">
                  <c:v>0.46554518538619699</c:v>
                </c:pt>
                <c:pt idx="6667" formatCode="General">
                  <c:v>0.46378410664584202</c:v>
                </c:pt>
                <c:pt idx="6668" formatCode="General">
                  <c:v>0.46155501174421998</c:v>
                </c:pt>
                <c:pt idx="6669" formatCode="General">
                  <c:v>0.45896253041785301</c:v>
                </c:pt>
                <c:pt idx="6670" formatCode="General">
                  <c:v>0.45560667108416297</c:v>
                </c:pt>
                <c:pt idx="6671" formatCode="General">
                  <c:v>0.45079311834536001</c:v>
                </c:pt>
                <c:pt idx="6672" formatCode="General">
                  <c:v>0.44369469768212799</c:v>
                </c:pt>
                <c:pt idx="6673" formatCode="General">
                  <c:v>0.43401389752297298</c:v>
                </c:pt>
                <c:pt idx="6674" formatCode="General">
                  <c:v>0.42264499735091299</c:v>
                </c:pt>
                <c:pt idx="6675" formatCode="General">
                  <c:v>0.40959540177590198</c:v>
                </c:pt>
                <c:pt idx="6676" formatCode="General">
                  <c:v>0.395004384293764</c:v>
                </c:pt>
                <c:pt idx="6677" formatCode="General">
                  <c:v>0.379219189834611</c:v>
                </c:pt>
                <c:pt idx="6678" formatCode="General">
                  <c:v>0.36292687164153498</c:v>
                </c:pt>
                <c:pt idx="6679" formatCode="General">
                  <c:v>0.34779135389486199</c:v>
                </c:pt>
                <c:pt idx="6680" formatCode="General">
                  <c:v>0.33461608844916602</c:v>
                </c:pt>
                <c:pt idx="6681" formatCode="General">
                  <c:v>0.32354956961952303</c:v>
                </c:pt>
                <c:pt idx="6682" formatCode="General">
                  <c:v>0.31426698977051698</c:v>
                </c:pt>
                <c:pt idx="6683" formatCode="General">
                  <c:v>0.306040275677195</c:v>
                </c:pt>
                <c:pt idx="6684" formatCode="General">
                  <c:v>0.29840432221118801</c:v>
                </c:pt>
                <c:pt idx="6685" formatCode="General">
                  <c:v>0.29113079153250598</c:v>
                </c:pt>
                <c:pt idx="6686" formatCode="General">
                  <c:v>0.28461311736231198</c:v>
                </c:pt>
                <c:pt idx="6687" formatCode="General">
                  <c:v>0.27962650893898</c:v>
                </c:pt>
                <c:pt idx="6688" formatCode="General">
                  <c:v>0.27557300430590298</c:v>
                </c:pt>
                <c:pt idx="6689" formatCode="General">
                  <c:v>0.27148367237934001</c:v>
                </c:pt>
                <c:pt idx="6690" formatCode="General">
                  <c:v>0.267685709377254</c:v>
                </c:pt>
                <c:pt idx="6691" formatCode="General">
                  <c:v>0.26542561021501698</c:v>
                </c:pt>
                <c:pt idx="6692" formatCode="General">
                  <c:v>0.265494308355192</c:v>
                </c:pt>
                <c:pt idx="6693" formatCode="General">
                  <c:v>0.26678630525077501</c:v>
                </c:pt>
                <c:pt idx="6694" formatCode="General">
                  <c:v>0.26746545336088201</c:v>
                </c:pt>
                <c:pt idx="6695" formatCode="General">
                  <c:v>0.26766394460781001</c:v>
                </c:pt>
                <c:pt idx="6696" formatCode="General">
                  <c:v>0.26870102060009698</c:v>
                </c:pt>
                <c:pt idx="6697" formatCode="General">
                  <c:v>0.271208839553017</c:v>
                </c:pt>
                <c:pt idx="6698" formatCode="General">
                  <c:v>0.27384101678136902</c:v>
                </c:pt>
                <c:pt idx="6699" formatCode="General">
                  <c:v>0.27426044343396799</c:v>
                </c:pt>
                <c:pt idx="6700" formatCode="General">
                  <c:v>0.27216420947709302</c:v>
                </c:pt>
                <c:pt idx="6701" formatCode="General">
                  <c:v>0.26777206059196301</c:v>
                </c:pt>
                <c:pt idx="6702" formatCode="General">
                  <c:v>0.26149983110637098</c:v>
                </c:pt>
                <c:pt idx="6703" formatCode="General">
                  <c:v>0.25474995881573398</c:v>
                </c:pt>
                <c:pt idx="6704" formatCode="General">
                  <c:v>0.248743850222928</c:v>
                </c:pt>
                <c:pt idx="6705" formatCode="General">
                  <c:v>0.24450962530525999</c:v>
                </c:pt>
                <c:pt idx="6706" formatCode="General">
                  <c:v>0.24177800773383801</c:v>
                </c:pt>
                <c:pt idx="6707" formatCode="General">
                  <c:v>0.23970329364641499</c:v>
                </c:pt>
                <c:pt idx="6708" formatCode="General">
                  <c:v>0.238500589214904</c:v>
                </c:pt>
                <c:pt idx="6709" formatCode="General">
                  <c:v>0.23712571838264601</c:v>
                </c:pt>
                <c:pt idx="6710" formatCode="General">
                  <c:v>0.233830266593272</c:v>
                </c:pt>
                <c:pt idx="6711" formatCode="General">
                  <c:v>0.228356970995683</c:v>
                </c:pt>
                <c:pt idx="6712" formatCode="General">
                  <c:v>0.220846119739673</c:v>
                </c:pt>
                <c:pt idx="6713" formatCode="General">
                  <c:v>0.211399363153493</c:v>
                </c:pt>
                <c:pt idx="6714" formatCode="General">
                  <c:v>0.20020677135081799</c:v>
                </c:pt>
                <c:pt idx="6715" formatCode="General">
                  <c:v>0.18797358950835899</c:v>
                </c:pt>
                <c:pt idx="6716" formatCode="General">
                  <c:v>0.17580949898520101</c:v>
                </c:pt>
                <c:pt idx="6717" formatCode="General">
                  <c:v>0.16457052923760501</c:v>
                </c:pt>
                <c:pt idx="6718" formatCode="General">
                  <c:v>0.15485262470386499</c:v>
                </c:pt>
                <c:pt idx="6719" formatCode="General">
                  <c:v>0.14736992313894801</c:v>
                </c:pt>
                <c:pt idx="6720" formatCode="General">
                  <c:v>0.14255310654887701</c:v>
                </c:pt>
                <c:pt idx="6721" formatCode="General">
                  <c:v>0.13999771244002401</c:v>
                </c:pt>
                <c:pt idx="6722" formatCode="General">
                  <c:v>0.13896988319912701</c:v>
                </c:pt>
                <c:pt idx="6723" formatCode="General">
                  <c:v>0.138320021598696</c:v>
                </c:pt>
                <c:pt idx="6724" formatCode="General">
                  <c:v>0.13747899224735</c:v>
                </c:pt>
                <c:pt idx="6725" formatCode="General">
                  <c:v>0.13693552220181501</c:v>
                </c:pt>
                <c:pt idx="6726" formatCode="General">
                  <c:v>0.13591244361104601</c:v>
                </c:pt>
                <c:pt idx="6727" formatCode="General">
                  <c:v>0.13332552932042799</c:v>
                </c:pt>
                <c:pt idx="6728" formatCode="General">
                  <c:v>0.12904293081909701</c:v>
                </c:pt>
                <c:pt idx="6729" formatCode="General">
                  <c:v>0.122299538997414</c:v>
                </c:pt>
                <c:pt idx="6730" formatCode="General">
                  <c:v>0.112396641032076</c:v>
                </c:pt>
                <c:pt idx="6731" formatCode="General">
                  <c:v>9.9423321093837599E-2</c:v>
                </c:pt>
                <c:pt idx="6732" formatCode="General">
                  <c:v>8.3904691458935601E-2</c:v>
                </c:pt>
                <c:pt idx="6733" formatCode="General">
                  <c:v>6.7305753677125199E-2</c:v>
                </c:pt>
                <c:pt idx="6734" formatCode="General">
                  <c:v>5.1092206770665602E-2</c:v>
                </c:pt>
                <c:pt idx="6735" formatCode="General">
                  <c:v>3.5863226773876801E-2</c:v>
                </c:pt>
                <c:pt idx="6736" formatCode="General">
                  <c:v>2.18968377047256E-2</c:v>
                </c:pt>
                <c:pt idx="6737" formatCode="General">
                  <c:v>8.6179289756856195E-3</c:v>
                </c:pt>
                <c:pt idx="6738" formatCode="General">
                  <c:v>-4.2124821084379696E-3</c:v>
                </c:pt>
                <c:pt idx="6739" formatCode="General">
                  <c:v>-1.5968037738543901E-2</c:v>
                </c:pt>
                <c:pt idx="6740" formatCode="General">
                  <c:v>-2.6596379154781299E-2</c:v>
                </c:pt>
                <c:pt idx="6741" formatCode="General">
                  <c:v>-3.5135121247584902E-2</c:v>
                </c:pt>
                <c:pt idx="6742" formatCode="General">
                  <c:v>-4.0866446468995503E-2</c:v>
                </c:pt>
                <c:pt idx="6743" formatCode="General">
                  <c:v>-4.4552967327293302E-2</c:v>
                </c:pt>
                <c:pt idx="6744" formatCode="General">
                  <c:v>-4.7129907709655097E-2</c:v>
                </c:pt>
                <c:pt idx="6745" formatCode="General">
                  <c:v>-4.9525949927120998E-2</c:v>
                </c:pt>
                <c:pt idx="6746" formatCode="General">
                  <c:v>-5.1803769324165902E-2</c:v>
                </c:pt>
                <c:pt idx="6747" formatCode="General">
                  <c:v>-5.3534737655619898E-2</c:v>
                </c:pt>
                <c:pt idx="6748" formatCode="General">
                  <c:v>-5.47132521206318E-2</c:v>
                </c:pt>
                <c:pt idx="6749" formatCode="General">
                  <c:v>-5.5780684727365998E-2</c:v>
                </c:pt>
                <c:pt idx="6750" formatCode="General">
                  <c:v>-5.7738569640940901E-2</c:v>
                </c:pt>
                <c:pt idx="6751" formatCode="General">
                  <c:v>-6.1603861073129401E-2</c:v>
                </c:pt>
                <c:pt idx="6752" formatCode="General">
                  <c:v>-6.7875152064616903E-2</c:v>
                </c:pt>
                <c:pt idx="6753" formatCode="General">
                  <c:v>-7.67857174466339E-2</c:v>
                </c:pt>
                <c:pt idx="6754" formatCode="General">
                  <c:v>-8.7557630545428394E-2</c:v>
                </c:pt>
                <c:pt idx="6755" formatCode="General">
                  <c:v>-9.9260472635710903E-2</c:v>
                </c:pt>
                <c:pt idx="6756" formatCode="General">
                  <c:v>-0.11154929283531</c:v>
                </c:pt>
                <c:pt idx="6757" formatCode="General">
                  <c:v>-0.124072901874948</c:v>
                </c:pt>
                <c:pt idx="6758" formatCode="General">
                  <c:v>-0.13686134885566001</c:v>
                </c:pt>
                <c:pt idx="6759" formatCode="General">
                  <c:v>-0.15099743753581199</c:v>
                </c:pt>
                <c:pt idx="6760" formatCode="General">
                  <c:v>-0.16623084871320101</c:v>
                </c:pt>
                <c:pt idx="6761" formatCode="General">
                  <c:v>-0.18054556268482899</c:v>
                </c:pt>
                <c:pt idx="6762" formatCode="General">
                  <c:v>-0.19346783858307201</c:v>
                </c:pt>
                <c:pt idx="6763" formatCode="General">
                  <c:v>-0.205317445402149</c:v>
                </c:pt>
                <c:pt idx="6764" formatCode="General">
                  <c:v>-0.21590405291293499</c:v>
                </c:pt>
                <c:pt idx="6765" formatCode="General">
                  <c:v>-0.22558925783415501</c:v>
                </c:pt>
                <c:pt idx="6766" formatCode="General">
                  <c:v>-0.23498162730688699</c:v>
                </c:pt>
                <c:pt idx="6767" formatCode="General">
                  <c:v>-0.244663084376396</c:v>
                </c:pt>
                <c:pt idx="6768" formatCode="General">
                  <c:v>-0.25504587094678</c:v>
                </c:pt>
                <c:pt idx="6769" formatCode="General">
                  <c:v>-0.26469638323239603</c:v>
                </c:pt>
                <c:pt idx="6770" formatCode="General">
                  <c:v>-0.272506069401597</c:v>
                </c:pt>
                <c:pt idx="6771" formatCode="General">
                  <c:v>-0.27899189291052401</c:v>
                </c:pt>
                <c:pt idx="6772" formatCode="General">
                  <c:v>-0.28490628904955401</c:v>
                </c:pt>
                <c:pt idx="6773" formatCode="General">
                  <c:v>-0.29027490671600098</c:v>
                </c:pt>
                <c:pt idx="6774" formatCode="General">
                  <c:v>-0.29476036547406897</c:v>
                </c:pt>
                <c:pt idx="6775" formatCode="General">
                  <c:v>-0.29891273320477302</c:v>
                </c:pt>
                <c:pt idx="6776" formatCode="General">
                  <c:v>-0.30337584659288802</c:v>
                </c:pt>
                <c:pt idx="6777" formatCode="General">
                  <c:v>-0.30865959123855402</c:v>
                </c:pt>
                <c:pt idx="6778" formatCode="General">
                  <c:v>-0.31479699099887298</c:v>
                </c:pt>
                <c:pt idx="6779" formatCode="General">
                  <c:v>-0.32216618725100898</c:v>
                </c:pt>
                <c:pt idx="6780" formatCode="General">
                  <c:v>-0.33098544616495701</c:v>
                </c:pt>
                <c:pt idx="6781" formatCode="General">
                  <c:v>-0.34000071205436799</c:v>
                </c:pt>
                <c:pt idx="6782" formatCode="General">
                  <c:v>-0.347631700065824</c:v>
                </c:pt>
                <c:pt idx="6783" formatCode="General">
                  <c:v>-0.35452514408969299</c:v>
                </c:pt>
                <c:pt idx="6784" formatCode="General">
                  <c:v>-0.36191426727142101</c:v>
                </c:pt>
                <c:pt idx="6785" formatCode="General">
                  <c:v>-0.369934459210293</c:v>
                </c:pt>
                <c:pt idx="6786" formatCode="General">
                  <c:v>-0.37940184503645202</c:v>
                </c:pt>
                <c:pt idx="6787" formatCode="General">
                  <c:v>-0.39006792694213699</c:v>
                </c:pt>
                <c:pt idx="6788" formatCode="General">
                  <c:v>-0.40092238486665499</c:v>
                </c:pt>
                <c:pt idx="6789" formatCode="General">
                  <c:v>-0.41191669418759702</c:v>
                </c:pt>
                <c:pt idx="6790" formatCode="General">
                  <c:v>-0.42258019341419201</c:v>
                </c:pt>
                <c:pt idx="6791" formatCode="General">
                  <c:v>-0.431884168925323</c:v>
                </c:pt>
                <c:pt idx="6792" formatCode="General">
                  <c:v>-0.44013643245360101</c:v>
                </c:pt>
                <c:pt idx="6793" formatCode="General">
                  <c:v>-0.44742537461097098</c:v>
                </c:pt>
                <c:pt idx="6794" formatCode="General">
                  <c:v>-0.45301856791836098</c:v>
                </c:pt>
                <c:pt idx="6795" formatCode="General">
                  <c:v>-0.45673025035107601</c:v>
                </c:pt>
                <c:pt idx="6796" formatCode="General">
                  <c:v>-0.45922812479063002</c:v>
                </c:pt>
                <c:pt idx="6797" formatCode="General">
                  <c:v>-0.46108018540186002</c:v>
                </c:pt>
                <c:pt idx="6798" formatCode="General">
                  <c:v>-0.46123206484319101</c:v>
                </c:pt>
                <c:pt idx="6799" formatCode="General">
                  <c:v>-0.45886089353266402</c:v>
                </c:pt>
                <c:pt idx="6800" formatCode="General">
                  <c:v>-0.454632967737712</c:v>
                </c:pt>
                <c:pt idx="6801" formatCode="General">
                  <c:v>-0.44900311458796099</c:v>
                </c:pt>
                <c:pt idx="6802" formatCode="General">
                  <c:v>-0.44248148097666801</c:v>
                </c:pt>
                <c:pt idx="6803" formatCode="General">
                  <c:v>-0.43539944998107299</c:v>
                </c:pt>
                <c:pt idx="6804" formatCode="General">
                  <c:v>-0.42808920705189402</c:v>
                </c:pt>
                <c:pt idx="6805" formatCode="General">
                  <c:v>-0.42114654796751</c:v>
                </c:pt>
                <c:pt idx="6806" formatCode="General">
                  <c:v>-0.41440447529689101</c:v>
                </c:pt>
                <c:pt idx="6807" formatCode="General">
                  <c:v>-0.40787271920653401</c:v>
                </c:pt>
                <c:pt idx="6808" formatCode="General">
                  <c:v>-0.40201842011390798</c:v>
                </c:pt>
                <c:pt idx="6809" formatCode="General">
                  <c:v>-0.39800030510183798</c:v>
                </c:pt>
                <c:pt idx="6810" formatCode="General">
                  <c:v>-0.39667206442005298</c:v>
                </c:pt>
                <c:pt idx="6811" formatCode="General">
                  <c:v>-0.39783170455300698</c:v>
                </c:pt>
                <c:pt idx="6812" formatCode="General">
                  <c:v>-0.40214206938604802</c:v>
                </c:pt>
                <c:pt idx="6813" formatCode="General">
                  <c:v>-0.41006396365083297</c:v>
                </c:pt>
                <c:pt idx="6814" formatCode="General">
                  <c:v>-0.42009491662032999</c:v>
                </c:pt>
                <c:pt idx="6815" formatCode="General">
                  <c:v>-0.430650392132849</c:v>
                </c:pt>
                <c:pt idx="6816" formatCode="General">
                  <c:v>-0.44074064787050898</c:v>
                </c:pt>
                <c:pt idx="6817" formatCode="General">
                  <c:v>-0.449648999866614</c:v>
                </c:pt>
                <c:pt idx="6818" formatCode="General">
                  <c:v>-0.45845159137951202</c:v>
                </c:pt>
                <c:pt idx="6819" formatCode="General">
                  <c:v>-0.4681317360842</c:v>
                </c:pt>
                <c:pt idx="6820" formatCode="General">
                  <c:v>-0.47829219397131301</c:v>
                </c:pt>
                <c:pt idx="6821" formatCode="General">
                  <c:v>-0.48778903402535501</c:v>
                </c:pt>
                <c:pt idx="6822" formatCode="General">
                  <c:v>-0.49513986419012501</c:v>
                </c:pt>
                <c:pt idx="6823" formatCode="General">
                  <c:v>-0.49983151710356899</c:v>
                </c:pt>
                <c:pt idx="6824" formatCode="General">
                  <c:v>-0.50201759099113696</c:v>
                </c:pt>
                <c:pt idx="6825" formatCode="General">
                  <c:v>-0.50186286275164504</c:v>
                </c:pt>
                <c:pt idx="6826" formatCode="General">
                  <c:v>-0.49967045328507897</c:v>
                </c:pt>
                <c:pt idx="6827" formatCode="General">
                  <c:v>-0.49636866377512801</c:v>
                </c:pt>
                <c:pt idx="6828" formatCode="General">
                  <c:v>-0.492642757836109</c:v>
                </c:pt>
                <c:pt idx="6829" formatCode="General">
                  <c:v>-0.48881369500076099</c:v>
                </c:pt>
                <c:pt idx="6830" formatCode="General">
                  <c:v>-0.48521153811984902</c:v>
                </c:pt>
                <c:pt idx="6831" formatCode="General">
                  <c:v>-0.48237985816773299</c:v>
                </c:pt>
                <c:pt idx="6832" formatCode="General">
                  <c:v>-0.48043806577230103</c:v>
                </c:pt>
                <c:pt idx="6833" formatCode="General">
                  <c:v>-0.47908009868332302</c:v>
                </c:pt>
                <c:pt idx="6834" formatCode="General">
                  <c:v>-0.47831542575639802</c:v>
                </c:pt>
                <c:pt idx="6835" formatCode="General">
                  <c:v>-0.47849845423281601</c:v>
                </c:pt>
                <c:pt idx="6836" formatCode="General">
                  <c:v>-0.48058512728587499</c:v>
                </c:pt>
                <c:pt idx="6837" formatCode="General">
                  <c:v>-0.484888251202158</c:v>
                </c:pt>
                <c:pt idx="6838" formatCode="General">
                  <c:v>-0.4898318831747</c:v>
                </c:pt>
                <c:pt idx="6839" formatCode="General">
                  <c:v>-0.49292921261545097</c:v>
                </c:pt>
                <c:pt idx="6840" formatCode="General">
                  <c:v>-0.49267889706724699</c:v>
                </c:pt>
                <c:pt idx="6841" formatCode="General">
                  <c:v>-0.48883907938194898</c:v>
                </c:pt>
                <c:pt idx="6842" formatCode="General">
                  <c:v>-0.482165195550251</c:v>
                </c:pt>
                <c:pt idx="6843" formatCode="General">
                  <c:v>-0.47365538912275201</c:v>
                </c:pt>
                <c:pt idx="6844" formatCode="General">
                  <c:v>-0.46373672329561599</c:v>
                </c:pt>
                <c:pt idx="6845" formatCode="General">
                  <c:v>-0.45274685603158599</c:v>
                </c:pt>
                <c:pt idx="6846" formatCode="General">
                  <c:v>-0.44124459137607802</c:v>
                </c:pt>
                <c:pt idx="6847" formatCode="General">
                  <c:v>-0.42938145940008898</c:v>
                </c:pt>
                <c:pt idx="6848" formatCode="General">
                  <c:v>-0.41720548086915699</c:v>
                </c:pt>
                <c:pt idx="6849" formatCode="General">
                  <c:v>-0.40446106941550702</c:v>
                </c:pt>
                <c:pt idx="6850" formatCode="General">
                  <c:v>-0.39046477865909701</c:v>
                </c:pt>
                <c:pt idx="6851" formatCode="General">
                  <c:v>-0.375498311054492</c:v>
                </c:pt>
                <c:pt idx="6852" formatCode="General">
                  <c:v>-0.36069714103033901</c:v>
                </c:pt>
                <c:pt idx="6853" formatCode="General">
                  <c:v>-0.346718559376754</c:v>
                </c:pt>
                <c:pt idx="6854" formatCode="General">
                  <c:v>-0.333813461995973</c:v>
                </c:pt>
                <c:pt idx="6855" formatCode="General">
                  <c:v>-0.32286341383003803</c:v>
                </c:pt>
                <c:pt idx="6856" formatCode="General">
                  <c:v>-0.31525183156214398</c:v>
                </c:pt>
                <c:pt idx="6857" formatCode="General">
                  <c:v>-0.31176649727123701</c:v>
                </c:pt>
                <c:pt idx="6858" formatCode="General">
                  <c:v>-0.31155322977751698</c:v>
                </c:pt>
                <c:pt idx="6859" formatCode="General">
                  <c:v>-0.31329378252301698</c:v>
                </c:pt>
                <c:pt idx="6860" formatCode="General">
                  <c:v>-0.31646423645289201</c:v>
                </c:pt>
                <c:pt idx="6861" formatCode="General">
                  <c:v>-0.320813988674026</c:v>
                </c:pt>
                <c:pt idx="6862" formatCode="General">
                  <c:v>-0.32550739682426</c:v>
                </c:pt>
                <c:pt idx="6863" formatCode="General">
                  <c:v>-0.32961185509249802</c:v>
                </c:pt>
                <c:pt idx="6864" formatCode="General">
                  <c:v>-0.33297359094305901</c:v>
                </c:pt>
                <c:pt idx="6865" formatCode="General">
                  <c:v>-0.33508597402864898</c:v>
                </c:pt>
                <c:pt idx="6866" formatCode="General">
                  <c:v>-0.33528458401765099</c:v>
                </c:pt>
                <c:pt idx="6867" formatCode="General">
                  <c:v>-0.33310181866119898</c:v>
                </c:pt>
                <c:pt idx="6868" formatCode="General">
                  <c:v>-0.32822146737609498</c:v>
                </c:pt>
                <c:pt idx="6869" formatCode="General">
                  <c:v>-0.32083305877757501</c:v>
                </c:pt>
                <c:pt idx="6870" formatCode="General">
                  <c:v>-0.311169530637319</c:v>
                </c:pt>
                <c:pt idx="6871" formatCode="General">
                  <c:v>-0.29922569719801201</c:v>
                </c:pt>
                <c:pt idx="6872" formatCode="General">
                  <c:v>-0.28519464413562801</c:v>
                </c:pt>
                <c:pt idx="6873" formatCode="General">
                  <c:v>-0.269819034231291</c:v>
                </c:pt>
                <c:pt idx="6874" formatCode="General">
                  <c:v>-0.25321582258398201</c:v>
                </c:pt>
                <c:pt idx="6875" formatCode="General">
                  <c:v>-0.23541707304482401</c:v>
                </c:pt>
                <c:pt idx="6876" formatCode="General">
                  <c:v>-0.21661913834023699</c:v>
                </c:pt>
                <c:pt idx="6877" formatCode="General">
                  <c:v>-0.19646207653727599</c:v>
                </c:pt>
                <c:pt idx="6878" formatCode="General">
                  <c:v>-0.174206479660797</c:v>
                </c:pt>
                <c:pt idx="6879" formatCode="General">
                  <c:v>-0.15089214799752601</c:v>
                </c:pt>
                <c:pt idx="6880" formatCode="General">
                  <c:v>-0.12897199711480101</c:v>
                </c:pt>
                <c:pt idx="6881" formatCode="General">
                  <c:v>-0.108980510919679</c:v>
                </c:pt>
                <c:pt idx="6882" formatCode="General">
                  <c:v>-9.0449394562280905E-2</c:v>
                </c:pt>
                <c:pt idx="6883" formatCode="General">
                  <c:v>-7.4150493789911703E-2</c:v>
                </c:pt>
                <c:pt idx="6884" formatCode="General">
                  <c:v>-5.9755086616365402E-2</c:v>
                </c:pt>
                <c:pt idx="6885" formatCode="General">
                  <c:v>-4.5982280041782203E-2</c:v>
                </c:pt>
                <c:pt idx="6886" formatCode="General">
                  <c:v>-3.3174947234846701E-2</c:v>
                </c:pt>
                <c:pt idx="6887" formatCode="General">
                  <c:v>-2.18496895127007E-2</c:v>
                </c:pt>
                <c:pt idx="6888" formatCode="General">
                  <c:v>-1.1851287188585399E-2</c:v>
                </c:pt>
                <c:pt idx="6889" formatCode="General">
                  <c:v>-2.2981336022105999E-3</c:v>
                </c:pt>
                <c:pt idx="6890" formatCode="General">
                  <c:v>7.2799902928835404E-3</c:v>
                </c:pt>
                <c:pt idx="6891" formatCode="General">
                  <c:v>1.7334173471696E-2</c:v>
                </c:pt>
                <c:pt idx="6892" formatCode="General">
                  <c:v>2.8565314406190701E-2</c:v>
                </c:pt>
                <c:pt idx="6893" formatCode="General">
                  <c:v>4.1452742421583602E-2</c:v>
                </c:pt>
                <c:pt idx="6894" formatCode="General">
                  <c:v>5.48857254029003E-2</c:v>
                </c:pt>
                <c:pt idx="6895" formatCode="General">
                  <c:v>6.7618844101189998E-2</c:v>
                </c:pt>
                <c:pt idx="6896" formatCode="General">
                  <c:v>7.9141350806924901E-2</c:v>
                </c:pt>
                <c:pt idx="6897" formatCode="General">
                  <c:v>8.8908079236135501E-2</c:v>
                </c:pt>
                <c:pt idx="6898" formatCode="General">
                  <c:v>9.7398039896405705E-2</c:v>
                </c:pt>
                <c:pt idx="6899" formatCode="General">
                  <c:v>0.10600868841276199</c:v>
                </c:pt>
                <c:pt idx="6900" formatCode="General">
                  <c:v>0.115102781078898</c:v>
                </c:pt>
                <c:pt idx="6901" formatCode="General">
                  <c:v>0.123411392604034</c:v>
                </c:pt>
                <c:pt idx="6902" formatCode="General">
                  <c:v>0.13079179610077399</c:v>
                </c:pt>
                <c:pt idx="6903" formatCode="General">
                  <c:v>0.13745631049196899</c:v>
                </c:pt>
                <c:pt idx="6904" formatCode="General">
                  <c:v>0.144460595686841</c:v>
                </c:pt>
                <c:pt idx="6905" formatCode="General">
                  <c:v>0.15294527914492201</c:v>
                </c:pt>
                <c:pt idx="6906" formatCode="General">
                  <c:v>0.161836355914804</c:v>
                </c:pt>
                <c:pt idx="6907" formatCode="General">
                  <c:v>0.169803678240908</c:v>
                </c:pt>
                <c:pt idx="6908" formatCode="General">
                  <c:v>0.17681060679412999</c:v>
                </c:pt>
                <c:pt idx="6909" formatCode="General">
                  <c:v>0.182145491021794</c:v>
                </c:pt>
                <c:pt idx="6910" formatCode="General">
                  <c:v>0.18522964904464601</c:v>
                </c:pt>
                <c:pt idx="6911" formatCode="General">
                  <c:v>0.186823720951724</c:v>
                </c:pt>
                <c:pt idx="6912" formatCode="General">
                  <c:v>0.186581775967086</c:v>
                </c:pt>
                <c:pt idx="6913" formatCode="General">
                  <c:v>0.184235191062849</c:v>
                </c:pt>
                <c:pt idx="6914" formatCode="General">
                  <c:v>0.18018973055406801</c:v>
                </c:pt>
                <c:pt idx="6915" formatCode="General">
                  <c:v>0.17544895494312801</c:v>
                </c:pt>
                <c:pt idx="6916" formatCode="General">
                  <c:v>0.171241477241037</c:v>
                </c:pt>
                <c:pt idx="6917" formatCode="General">
                  <c:v>0.167939133870568</c:v>
                </c:pt>
                <c:pt idx="6918" formatCode="General">
                  <c:v>0.165081025337452</c:v>
                </c:pt>
                <c:pt idx="6919" formatCode="General">
                  <c:v>0.16228719287188501</c:v>
                </c:pt>
                <c:pt idx="6920" formatCode="General">
                  <c:v>0.160368478678208</c:v>
                </c:pt>
                <c:pt idx="6921" formatCode="General">
                  <c:v>0.16062225427964399</c:v>
                </c:pt>
                <c:pt idx="6922" formatCode="General">
                  <c:v>0.163432018473642</c:v>
                </c:pt>
                <c:pt idx="6923" formatCode="General">
                  <c:v>0.168769012111503</c:v>
                </c:pt>
                <c:pt idx="6924" formatCode="General">
                  <c:v>0.176740086175458</c:v>
                </c:pt>
                <c:pt idx="6925" formatCode="General">
                  <c:v>0.18696233421556499</c:v>
                </c:pt>
                <c:pt idx="6926" formatCode="General">
                  <c:v>0.19891477133514801</c:v>
                </c:pt>
                <c:pt idx="6927" formatCode="General">
                  <c:v>0.212225861365303</c:v>
                </c:pt>
                <c:pt idx="6928" formatCode="General">
                  <c:v>0.22662271526609701</c:v>
                </c:pt>
                <c:pt idx="6929" formatCode="General">
                  <c:v>0.24190171622505199</c:v>
                </c:pt>
                <c:pt idx="6930" formatCode="General">
                  <c:v>0.257218002366712</c:v>
                </c:pt>
                <c:pt idx="6931" formatCode="General">
                  <c:v>0.27211503050803898</c:v>
                </c:pt>
                <c:pt idx="6932" formatCode="General">
                  <c:v>0.287015642948447</c:v>
                </c:pt>
                <c:pt idx="6933" formatCode="General">
                  <c:v>0.301553504234994</c:v>
                </c:pt>
                <c:pt idx="6934" formatCode="General">
                  <c:v>0.31533135197821299</c:v>
                </c:pt>
                <c:pt idx="6935" formatCode="General">
                  <c:v>0.32843398675242602</c:v>
                </c:pt>
                <c:pt idx="6936" formatCode="General">
                  <c:v>0.34065654878562102</c:v>
                </c:pt>
                <c:pt idx="6937" formatCode="General">
                  <c:v>0.35114402361313102</c:v>
                </c:pt>
                <c:pt idx="6938" formatCode="General">
                  <c:v>0.35901479217245802</c:v>
                </c:pt>
                <c:pt idx="6939" formatCode="General">
                  <c:v>0.36435503087059001</c:v>
                </c:pt>
                <c:pt idx="6940" formatCode="General">
                  <c:v>0.36783352536282199</c:v>
                </c:pt>
                <c:pt idx="6941" formatCode="General">
                  <c:v>0.36904652435478802</c:v>
                </c:pt>
                <c:pt idx="6942" formatCode="General">
                  <c:v>0.36774402736436501</c:v>
                </c:pt>
                <c:pt idx="6943" formatCode="General">
                  <c:v>0.364467886152402</c:v>
                </c:pt>
                <c:pt idx="6944" formatCode="General">
                  <c:v>0.36061883573548198</c:v>
                </c:pt>
                <c:pt idx="6945" formatCode="General">
                  <c:v>0.35680841473390101</c:v>
                </c:pt>
                <c:pt idx="6946" formatCode="General">
                  <c:v>0.35225906245413802</c:v>
                </c:pt>
                <c:pt idx="6947" formatCode="General">
                  <c:v>0.34738403562640502</c:v>
                </c:pt>
                <c:pt idx="6948" formatCode="General">
                  <c:v>0.342374466630191</c:v>
                </c:pt>
                <c:pt idx="6949" formatCode="General">
                  <c:v>0.33633332090086498</c:v>
                </c:pt>
                <c:pt idx="6950" formatCode="General">
                  <c:v>0.32908023868660502</c:v>
                </c:pt>
                <c:pt idx="6951" formatCode="General">
                  <c:v>0.32183263004035501</c:v>
                </c:pt>
                <c:pt idx="6952" formatCode="General">
                  <c:v>0.31651876278923402</c:v>
                </c:pt>
                <c:pt idx="6953" formatCode="General">
                  <c:v>0.31482069493582798</c:v>
                </c:pt>
                <c:pt idx="6954" formatCode="General">
                  <c:v>0.31645398505056499</c:v>
                </c:pt>
                <c:pt idx="6955" formatCode="General">
                  <c:v>0.32061340606543798</c:v>
                </c:pt>
                <c:pt idx="6956" formatCode="General">
                  <c:v>0.32728559014314301</c:v>
                </c:pt>
                <c:pt idx="6957" formatCode="General">
                  <c:v>0.33645831134093301</c:v>
                </c:pt>
                <c:pt idx="6958" formatCode="General">
                  <c:v>0.34821801496732202</c:v>
                </c:pt>
                <c:pt idx="6959" formatCode="General">
                  <c:v>0.36168106294010999</c:v>
                </c:pt>
                <c:pt idx="6960" formatCode="General">
                  <c:v>0.37612948980038902</c:v>
                </c:pt>
                <c:pt idx="6961" formatCode="General">
                  <c:v>0.39137441995243599</c:v>
                </c:pt>
                <c:pt idx="6962" formatCode="General">
                  <c:v>0.40606854398278802</c:v>
                </c:pt>
                <c:pt idx="6963" formatCode="General">
                  <c:v>0.41973320838811401</c:v>
                </c:pt>
                <c:pt idx="6964" formatCode="General">
                  <c:v>0.43209605744666901</c:v>
                </c:pt>
                <c:pt idx="6965" formatCode="General">
                  <c:v>0.441405860318349</c:v>
                </c:pt>
                <c:pt idx="6966" formatCode="General">
                  <c:v>0.44635404122605399</c:v>
                </c:pt>
                <c:pt idx="6967" formatCode="General">
                  <c:v>0.44707760520541601</c:v>
                </c:pt>
                <c:pt idx="6968" formatCode="General">
                  <c:v>0.44482152962575899</c:v>
                </c:pt>
                <c:pt idx="6969" formatCode="General">
                  <c:v>0.44148394036961702</c:v>
                </c:pt>
                <c:pt idx="6970" formatCode="General">
                  <c:v>0.437210183818036</c:v>
                </c:pt>
                <c:pt idx="6971" formatCode="General">
                  <c:v>0.43057678679683198</c:v>
                </c:pt>
                <c:pt idx="6972" formatCode="General">
                  <c:v>0.42166708806235098</c:v>
                </c:pt>
                <c:pt idx="6973" formatCode="General">
                  <c:v>0.411961395534923</c:v>
                </c:pt>
                <c:pt idx="6974" formatCode="General">
                  <c:v>0.40360790223530801</c:v>
                </c:pt>
                <c:pt idx="6975" formatCode="General">
                  <c:v>0.397446296138801</c:v>
                </c:pt>
                <c:pt idx="6976" formatCode="General">
                  <c:v>0.39309454670071797</c:v>
                </c:pt>
                <c:pt idx="6977" formatCode="General">
                  <c:v>0.39039279786896097</c:v>
                </c:pt>
                <c:pt idx="6978" formatCode="General">
                  <c:v>0.38891203362845</c:v>
                </c:pt>
                <c:pt idx="6979" formatCode="General">
                  <c:v>0.38864206902652898</c:v>
                </c:pt>
                <c:pt idx="6980" formatCode="General">
                  <c:v>0.38971594563955902</c:v>
                </c:pt>
                <c:pt idx="6981" formatCode="General">
                  <c:v>0.391490657119201</c:v>
                </c:pt>
                <c:pt idx="6982" formatCode="General">
                  <c:v>0.39311754662086801</c:v>
                </c:pt>
                <c:pt idx="6983" formatCode="General">
                  <c:v>0.394711779746034</c:v>
                </c:pt>
                <c:pt idx="6984" formatCode="General">
                  <c:v>0.39658006848148503</c:v>
                </c:pt>
                <c:pt idx="6985" formatCode="General">
                  <c:v>0.398613931532804</c:v>
                </c:pt>
                <c:pt idx="6986" formatCode="General">
                  <c:v>0.40131167633680898</c:v>
                </c:pt>
                <c:pt idx="6987" formatCode="General">
                  <c:v>0.40523402460894897</c:v>
                </c:pt>
                <c:pt idx="6988" formatCode="General">
                  <c:v>0.41013080864497498</c:v>
                </c:pt>
                <c:pt idx="6989" formatCode="General">
                  <c:v>0.41475975503387302</c:v>
                </c:pt>
                <c:pt idx="6990" formatCode="General">
                  <c:v>0.41813879960185701</c:v>
                </c:pt>
                <c:pt idx="6991" formatCode="General">
                  <c:v>0.42088650387585902</c:v>
                </c:pt>
                <c:pt idx="6992" formatCode="General">
                  <c:v>0.423784566099426</c:v>
                </c:pt>
                <c:pt idx="6993" formatCode="General">
                  <c:v>0.427364947142444</c:v>
                </c:pt>
                <c:pt idx="6994" formatCode="General">
                  <c:v>0.43156295138498002</c:v>
                </c:pt>
                <c:pt idx="6995" formatCode="General">
                  <c:v>0.43569353721378601</c:v>
                </c:pt>
                <c:pt idx="6996" formatCode="General">
                  <c:v>0.43884784048547398</c:v>
                </c:pt>
                <c:pt idx="6997" formatCode="General">
                  <c:v>0.44026003578907802</c:v>
                </c:pt>
                <c:pt idx="6998" formatCode="General">
                  <c:v>0.440887308842982</c:v>
                </c:pt>
                <c:pt idx="6999" formatCode="General">
                  <c:v>0.44084039529061297</c:v>
                </c:pt>
                <c:pt idx="7000" formatCode="General">
                  <c:v>0.439715017910904</c:v>
                </c:pt>
                <c:pt idx="7001" formatCode="General">
                  <c:v>0.43849050645196302</c:v>
                </c:pt>
                <c:pt idx="7002" formatCode="General">
                  <c:v>0.437929146920635</c:v>
                </c:pt>
                <c:pt idx="7003" formatCode="General">
                  <c:v>0.43840989676395897</c:v>
                </c:pt>
                <c:pt idx="7004" formatCode="General">
                  <c:v>0.440810223569709</c:v>
                </c:pt>
                <c:pt idx="7005" formatCode="General">
                  <c:v>0.44577155987435801</c:v>
                </c:pt>
                <c:pt idx="7006" formatCode="General">
                  <c:v>0.45218378096116002</c:v>
                </c:pt>
                <c:pt idx="7007" formatCode="General">
                  <c:v>0.459317937971437</c:v>
                </c:pt>
                <c:pt idx="7008" formatCode="General">
                  <c:v>0.46671755564342499</c:v>
                </c:pt>
                <c:pt idx="7009" formatCode="General">
                  <c:v>0.47185262806217998</c:v>
                </c:pt>
                <c:pt idx="7010" formatCode="General">
                  <c:v>0.47304713382978703</c:v>
                </c:pt>
                <c:pt idx="7011" formatCode="General">
                  <c:v>0.47115514200517999</c:v>
                </c:pt>
                <c:pt idx="7012" formatCode="General">
                  <c:v>0.46770618528096097</c:v>
                </c:pt>
                <c:pt idx="7013" formatCode="General">
                  <c:v>0.463930843603309</c:v>
                </c:pt>
                <c:pt idx="7014" formatCode="General">
                  <c:v>0.460061644739645</c:v>
                </c:pt>
                <c:pt idx="7015" formatCode="General">
                  <c:v>0.45520748214017198</c:v>
                </c:pt>
                <c:pt idx="7016" formatCode="General">
                  <c:v>0.44826244277567701</c:v>
                </c:pt>
                <c:pt idx="7017" formatCode="General">
                  <c:v>0.44010154030783</c:v>
                </c:pt>
                <c:pt idx="7018" formatCode="General">
                  <c:v>0.43199053122493902</c:v>
                </c:pt>
                <c:pt idx="7019" formatCode="General">
                  <c:v>0.42370249357452</c:v>
                </c:pt>
                <c:pt idx="7020" formatCode="General">
                  <c:v>0.41484450906355202</c:v>
                </c:pt>
                <c:pt idx="7021" formatCode="General">
                  <c:v>0.40518415609049202</c:v>
                </c:pt>
                <c:pt idx="7022" formatCode="General">
                  <c:v>0.39469680302468202</c:v>
                </c:pt>
                <c:pt idx="7023" formatCode="General">
                  <c:v>0.384116558243427</c:v>
                </c:pt>
                <c:pt idx="7024" formatCode="General">
                  <c:v>0.37424443997316698</c:v>
                </c:pt>
                <c:pt idx="7025" formatCode="General">
                  <c:v>0.36540937275014002</c:v>
                </c:pt>
                <c:pt idx="7026" formatCode="General">
                  <c:v>0.35689028423952002</c:v>
                </c:pt>
                <c:pt idx="7027" formatCode="General">
                  <c:v>0.34798959539242702</c:v>
                </c:pt>
                <c:pt idx="7028" formatCode="General">
                  <c:v>0.339750567115851</c:v>
                </c:pt>
                <c:pt idx="7029" formatCode="General">
                  <c:v>0.33303100549182602</c:v>
                </c:pt>
                <c:pt idx="7030" formatCode="General">
                  <c:v>0.32775904178915</c:v>
                </c:pt>
                <c:pt idx="7031" formatCode="General">
                  <c:v>0.32331392757681898</c:v>
                </c:pt>
                <c:pt idx="7032" formatCode="General">
                  <c:v>0.31908647169370002</c:v>
                </c:pt>
                <c:pt idx="7033" formatCode="General">
                  <c:v>0.31398478861682999</c:v>
                </c:pt>
                <c:pt idx="7034" formatCode="General">
                  <c:v>0.30729530376374498</c:v>
                </c:pt>
                <c:pt idx="7035" formatCode="General">
                  <c:v>0.29976141503138698</c:v>
                </c:pt>
                <c:pt idx="7036" formatCode="General">
                  <c:v>0.29185952020572797</c:v>
                </c:pt>
                <c:pt idx="7037" formatCode="General">
                  <c:v>0.28353553069687898</c:v>
                </c:pt>
                <c:pt idx="7038" formatCode="General">
                  <c:v>0.27420955992463503</c:v>
                </c:pt>
                <c:pt idx="7039" formatCode="General">
                  <c:v>0.26367231503331401</c:v>
                </c:pt>
                <c:pt idx="7040" formatCode="General">
                  <c:v>0.253001138168721</c:v>
                </c:pt>
                <c:pt idx="7041" formatCode="General">
                  <c:v>0.24230268749311701</c:v>
                </c:pt>
                <c:pt idx="7042" formatCode="General">
                  <c:v>0.230313679106638</c:v>
                </c:pt>
                <c:pt idx="7043" formatCode="General">
                  <c:v>0.21812994700747801</c:v>
                </c:pt>
                <c:pt idx="7044" formatCode="General">
                  <c:v>0.207435652686741</c:v>
                </c:pt>
                <c:pt idx="7045" formatCode="General">
                  <c:v>0.19793233829778001</c:v>
                </c:pt>
                <c:pt idx="7046" formatCode="General">
                  <c:v>0.18822174414707299</c:v>
                </c:pt>
                <c:pt idx="7047" formatCode="General">
                  <c:v>0.177923874225382</c:v>
                </c:pt>
                <c:pt idx="7048" formatCode="General">
                  <c:v>0.167068939304445</c:v>
                </c:pt>
                <c:pt idx="7049" formatCode="General">
                  <c:v>0.15459023773695199</c:v>
                </c:pt>
                <c:pt idx="7050" formatCode="General">
                  <c:v>0.140833815917174</c:v>
                </c:pt>
                <c:pt idx="7051" formatCode="General">
                  <c:v>0.12639911934002501</c:v>
                </c:pt>
                <c:pt idx="7052" formatCode="General">
                  <c:v>0.111072852175828</c:v>
                </c:pt>
                <c:pt idx="7053" formatCode="General">
                  <c:v>9.5690150202023302E-2</c:v>
                </c:pt>
                <c:pt idx="7054" formatCode="General">
                  <c:v>8.0937179259747305E-2</c:v>
                </c:pt>
                <c:pt idx="7055" formatCode="General">
                  <c:v>6.5237372499564503E-2</c:v>
                </c:pt>
                <c:pt idx="7056" formatCode="General">
                  <c:v>4.7267585758098501E-2</c:v>
                </c:pt>
                <c:pt idx="7057" formatCode="General">
                  <c:v>2.7830771821160501E-2</c:v>
                </c:pt>
                <c:pt idx="7058" formatCode="General">
                  <c:v>7.4730132339340801E-3</c:v>
                </c:pt>
                <c:pt idx="7059" formatCode="General">
                  <c:v>-1.3938364329529201E-2</c:v>
                </c:pt>
                <c:pt idx="7060" formatCode="General">
                  <c:v>-3.5535247634713503E-2</c:v>
                </c:pt>
                <c:pt idx="7061" formatCode="General">
                  <c:v>-5.6186483198351803E-2</c:v>
                </c:pt>
                <c:pt idx="7062" formatCode="General">
                  <c:v>-7.4478111305207997E-2</c:v>
                </c:pt>
                <c:pt idx="7063" formatCode="General">
                  <c:v>-8.9905874846486794E-2</c:v>
                </c:pt>
                <c:pt idx="7064" formatCode="General">
                  <c:v>-0.103864233860348</c:v>
                </c:pt>
                <c:pt idx="7065" formatCode="General">
                  <c:v>-0.117653835365975</c:v>
                </c:pt>
                <c:pt idx="7066" formatCode="General">
                  <c:v>-0.13169636572076199</c:v>
                </c:pt>
                <c:pt idx="7067" formatCode="General">
                  <c:v>-0.14607162083157499</c:v>
                </c:pt>
                <c:pt idx="7068" formatCode="General">
                  <c:v>-0.160764891614016</c:v>
                </c:pt>
                <c:pt idx="7069" formatCode="General">
                  <c:v>-0.17476441704996101</c:v>
                </c:pt>
                <c:pt idx="7070" formatCode="General">
                  <c:v>-0.18733131303262501</c:v>
                </c:pt>
                <c:pt idx="7071" formatCode="General">
                  <c:v>-0.199204409294444</c:v>
                </c:pt>
                <c:pt idx="7072" formatCode="General">
                  <c:v>-0.21148217081347101</c:v>
                </c:pt>
                <c:pt idx="7073" formatCode="General">
                  <c:v>-0.224469843299235</c:v>
                </c:pt>
                <c:pt idx="7074" formatCode="General">
                  <c:v>-0.23766574649241401</c:v>
                </c:pt>
                <c:pt idx="7075" formatCode="General">
                  <c:v>-0.25076059134780099</c:v>
                </c:pt>
                <c:pt idx="7076" formatCode="General">
                  <c:v>-0.26316217738861503</c:v>
                </c:pt>
                <c:pt idx="7077" formatCode="General">
                  <c:v>-0.27479842347674799</c:v>
                </c:pt>
                <c:pt idx="7078" formatCode="General">
                  <c:v>-0.28588772209737601</c:v>
                </c:pt>
                <c:pt idx="7079" formatCode="General">
                  <c:v>-0.29534079062632002</c:v>
                </c:pt>
                <c:pt idx="7080" formatCode="General">
                  <c:v>-0.302784922320044</c:v>
                </c:pt>
                <c:pt idx="7081" formatCode="General">
                  <c:v>-0.30838772352369498</c:v>
                </c:pt>
                <c:pt idx="7082" formatCode="General">
                  <c:v>-0.31230583817059598</c:v>
                </c:pt>
                <c:pt idx="7083" formatCode="General">
                  <c:v>-0.315990518590614</c:v>
                </c:pt>
                <c:pt idx="7084" formatCode="General">
                  <c:v>-0.321507633668633</c:v>
                </c:pt>
                <c:pt idx="7085" formatCode="General">
                  <c:v>-0.32849110658587599</c:v>
                </c:pt>
                <c:pt idx="7086" formatCode="General">
                  <c:v>-0.33448053079021001</c:v>
                </c:pt>
                <c:pt idx="7087" formatCode="General">
                  <c:v>-0.33935804502924</c:v>
                </c:pt>
                <c:pt idx="7088" formatCode="General">
                  <c:v>-0.344301873042824</c:v>
                </c:pt>
                <c:pt idx="7089" formatCode="General">
                  <c:v>-0.34952103039443899</c:v>
                </c:pt>
                <c:pt idx="7090" formatCode="General">
                  <c:v>-0.35547565064728698</c:v>
                </c:pt>
                <c:pt idx="7091" formatCode="General">
                  <c:v>-0.36172501465458601</c:v>
                </c:pt>
                <c:pt idx="7092" formatCode="General">
                  <c:v>-0.36699140282333897</c:v>
                </c:pt>
                <c:pt idx="7093" formatCode="General">
                  <c:v>-0.37130089349595702</c:v>
                </c:pt>
                <c:pt idx="7094" formatCode="General">
                  <c:v>-0.37512088765770801</c:v>
                </c:pt>
                <c:pt idx="7095" formatCode="General">
                  <c:v>-0.378722060040866</c:v>
                </c:pt>
                <c:pt idx="7096" formatCode="General">
                  <c:v>-0.382746117261273</c:v>
                </c:pt>
                <c:pt idx="7097" formatCode="General">
                  <c:v>-0.38796832726909197</c:v>
                </c:pt>
                <c:pt idx="7098" formatCode="General">
                  <c:v>-0.39459142861466201</c:v>
                </c:pt>
                <c:pt idx="7099" formatCode="General">
                  <c:v>-0.40247700553592702</c:v>
                </c:pt>
                <c:pt idx="7100" formatCode="General">
                  <c:v>-0.412169523049638</c:v>
                </c:pt>
                <c:pt idx="7101" formatCode="General">
                  <c:v>-0.42326153239716902</c:v>
                </c:pt>
                <c:pt idx="7102" formatCode="General">
                  <c:v>-0.43481563681907398</c:v>
                </c:pt>
                <c:pt idx="7103" formatCode="General">
                  <c:v>-0.44634066568402803</c:v>
                </c:pt>
                <c:pt idx="7104" formatCode="General">
                  <c:v>-0.45733689690353502</c:v>
                </c:pt>
                <c:pt idx="7105" formatCode="General">
                  <c:v>-0.466884497451933</c:v>
                </c:pt>
                <c:pt idx="7106" formatCode="General">
                  <c:v>-0.47460592589405298</c:v>
                </c:pt>
                <c:pt idx="7107" formatCode="General">
                  <c:v>-0.48098429909213403</c:v>
                </c:pt>
                <c:pt idx="7108" formatCode="General">
                  <c:v>-0.486469681660539</c:v>
                </c:pt>
                <c:pt idx="7109" formatCode="General">
                  <c:v>-0.49109765327045202</c:v>
                </c:pt>
                <c:pt idx="7110" formatCode="General">
                  <c:v>-0.49473870177044998</c:v>
                </c:pt>
                <c:pt idx="7111" formatCode="General">
                  <c:v>-0.49741949389527701</c:v>
                </c:pt>
                <c:pt idx="7112" formatCode="General">
                  <c:v>-0.49893641716134801</c:v>
                </c:pt>
                <c:pt idx="7113" formatCode="General">
                  <c:v>-0.49971192214730198</c:v>
                </c:pt>
                <c:pt idx="7114" formatCode="General">
                  <c:v>-0.50082924266904305</c:v>
                </c:pt>
                <c:pt idx="7115" formatCode="General">
                  <c:v>-0.502433934965414</c:v>
                </c:pt>
                <c:pt idx="7116" formatCode="General">
                  <c:v>-0.50427539299700197</c:v>
                </c:pt>
                <c:pt idx="7117" formatCode="General">
                  <c:v>-0.50748323565985498</c:v>
                </c:pt>
                <c:pt idx="7118" formatCode="General">
                  <c:v>-0.51341160113569895</c:v>
                </c:pt>
                <c:pt idx="7119" formatCode="General">
                  <c:v>-0.52222417668939203</c:v>
                </c:pt>
                <c:pt idx="7120" formatCode="General">
                  <c:v>-0.53287445293478497</c:v>
                </c:pt>
                <c:pt idx="7121" formatCode="General">
                  <c:v>-0.54333486864537295</c:v>
                </c:pt>
                <c:pt idx="7122" formatCode="General">
                  <c:v>-0.55140962855348497</c:v>
                </c:pt>
                <c:pt idx="7123" formatCode="General">
                  <c:v>-0.55716468134914299</c:v>
                </c:pt>
                <c:pt idx="7124" formatCode="General">
                  <c:v>-0.56088516682396405</c:v>
                </c:pt>
                <c:pt idx="7125" formatCode="General">
                  <c:v>-0.56131676403511399</c:v>
                </c:pt>
                <c:pt idx="7126" formatCode="General">
                  <c:v>-0.558089433729277</c:v>
                </c:pt>
                <c:pt idx="7127" formatCode="General">
                  <c:v>-0.55127575492482095</c:v>
                </c:pt>
                <c:pt idx="7128" formatCode="General">
                  <c:v>-0.54112315160290403</c:v>
                </c:pt>
                <c:pt idx="7129" formatCode="General">
                  <c:v>-0.52791524640148002</c:v>
                </c:pt>
                <c:pt idx="7130" formatCode="General">
                  <c:v>-0.51214807677568597</c:v>
                </c:pt>
                <c:pt idx="7131" formatCode="General">
                  <c:v>-0.49497429895756101</c:v>
                </c:pt>
                <c:pt idx="7132" formatCode="General">
                  <c:v>-0.47572094945633597</c:v>
                </c:pt>
                <c:pt idx="7133" formatCode="General">
                  <c:v>-0.45406637343157502</c:v>
                </c:pt>
                <c:pt idx="7134" formatCode="General">
                  <c:v>-0.43125788253997999</c:v>
                </c:pt>
                <c:pt idx="7135" formatCode="General">
                  <c:v>-0.40860910526168598</c:v>
                </c:pt>
                <c:pt idx="7136" formatCode="General">
                  <c:v>-0.38765970084363399</c:v>
                </c:pt>
                <c:pt idx="7137" formatCode="General">
                  <c:v>-0.36929538827472802</c:v>
                </c:pt>
                <c:pt idx="7138" formatCode="General">
                  <c:v>-0.353120388799748</c:v>
                </c:pt>
                <c:pt idx="7139" formatCode="General">
                  <c:v>-0.33880905473687301</c:v>
                </c:pt>
                <c:pt idx="7140" formatCode="General">
                  <c:v>-0.32670739004139798</c:v>
                </c:pt>
                <c:pt idx="7141" formatCode="General">
                  <c:v>-0.316324378820312</c:v>
                </c:pt>
                <c:pt idx="7142" formatCode="General">
                  <c:v>-0.30786673038739998</c:v>
                </c:pt>
                <c:pt idx="7143" formatCode="General">
                  <c:v>-0.30238387217791601</c:v>
                </c:pt>
                <c:pt idx="7144" formatCode="General">
                  <c:v>-0.30009897549631198</c:v>
                </c:pt>
                <c:pt idx="7145" formatCode="General">
                  <c:v>-0.30036646984280702</c:v>
                </c:pt>
                <c:pt idx="7146" formatCode="General">
                  <c:v>-0.30241493688079202</c:v>
                </c:pt>
                <c:pt idx="7147" formatCode="General">
                  <c:v>-0.30539669982773698</c:v>
                </c:pt>
                <c:pt idx="7148" formatCode="General">
                  <c:v>-0.30840787532472203</c:v>
                </c:pt>
                <c:pt idx="7149" formatCode="General">
                  <c:v>-0.31094840620352199</c:v>
                </c:pt>
                <c:pt idx="7150" formatCode="General">
                  <c:v>-0.31298889196387603</c:v>
                </c:pt>
                <c:pt idx="7151" formatCode="General">
                  <c:v>-0.31461646329138399</c:v>
                </c:pt>
                <c:pt idx="7152" formatCode="General">
                  <c:v>-0.315706814536868</c:v>
                </c:pt>
                <c:pt idx="7153" formatCode="General">
                  <c:v>-0.31632692520251998</c:v>
                </c:pt>
                <c:pt idx="7154" formatCode="General">
                  <c:v>-0.31722522702592798</c:v>
                </c:pt>
                <c:pt idx="7155" formatCode="General">
                  <c:v>-0.31947330871261798</c:v>
                </c:pt>
                <c:pt idx="7156" formatCode="General">
                  <c:v>-0.32262297258286798</c:v>
                </c:pt>
                <c:pt idx="7157" formatCode="General">
                  <c:v>-0.32526263969209501</c:v>
                </c:pt>
                <c:pt idx="7158" formatCode="General">
                  <c:v>-0.32713642734676701</c:v>
                </c:pt>
                <c:pt idx="7159" formatCode="General">
                  <c:v>-0.328926794989576</c:v>
                </c:pt>
                <c:pt idx="7160" formatCode="General">
                  <c:v>-0.331868196706958</c:v>
                </c:pt>
                <c:pt idx="7161" formatCode="General">
                  <c:v>-0.33666424405251499</c:v>
                </c:pt>
                <c:pt idx="7162" formatCode="General">
                  <c:v>-0.34229297788136198</c:v>
                </c:pt>
                <c:pt idx="7163" formatCode="General">
                  <c:v>-0.34796218890785002</c:v>
                </c:pt>
                <c:pt idx="7164" formatCode="General">
                  <c:v>-0.35296722487023202</c:v>
                </c:pt>
                <c:pt idx="7165" formatCode="General">
                  <c:v>-0.35715351929990802</c:v>
                </c:pt>
                <c:pt idx="7166" formatCode="General">
                  <c:v>-0.36091382192103399</c:v>
                </c:pt>
                <c:pt idx="7167" formatCode="General">
                  <c:v>-0.363658271550444</c:v>
                </c:pt>
                <c:pt idx="7168" formatCode="General">
                  <c:v>-0.365213541609472</c:v>
                </c:pt>
                <c:pt idx="7169" formatCode="General">
                  <c:v>-0.36579255945433797</c:v>
                </c:pt>
                <c:pt idx="7170" formatCode="General">
                  <c:v>-0.36571207797298</c:v>
                </c:pt>
                <c:pt idx="7171" formatCode="General">
                  <c:v>-0.364680179573457</c:v>
                </c:pt>
                <c:pt idx="7172" formatCode="General">
                  <c:v>-0.362531865268998</c:v>
                </c:pt>
                <c:pt idx="7173" formatCode="General">
                  <c:v>-0.359636397737709</c:v>
                </c:pt>
                <c:pt idx="7174" formatCode="General">
                  <c:v>-0.355987927639</c:v>
                </c:pt>
                <c:pt idx="7175" formatCode="General">
                  <c:v>-0.351722655500808</c:v>
                </c:pt>
                <c:pt idx="7176" formatCode="General">
                  <c:v>-0.34717446132929403</c:v>
                </c:pt>
                <c:pt idx="7177" formatCode="General">
                  <c:v>-0.34160689463701599</c:v>
                </c:pt>
                <c:pt idx="7178" formatCode="General">
                  <c:v>-0.33418192084168602</c:v>
                </c:pt>
                <c:pt idx="7179" formatCode="General">
                  <c:v>-0.32536023773463102</c:v>
                </c:pt>
                <c:pt idx="7180" formatCode="General">
                  <c:v>-0.31530278777427201</c:v>
                </c:pt>
                <c:pt idx="7181" formatCode="General">
                  <c:v>-0.30430858961537899</c:v>
                </c:pt>
                <c:pt idx="7182" formatCode="General">
                  <c:v>-0.29317496542895199</c:v>
                </c:pt>
                <c:pt idx="7183" formatCode="General">
                  <c:v>-0.28175824959768497</c:v>
                </c:pt>
                <c:pt idx="7184" formatCode="General">
                  <c:v>-0.269956871903616</c:v>
                </c:pt>
                <c:pt idx="7185" formatCode="General">
                  <c:v>-0.25799466653161202</c:v>
                </c:pt>
                <c:pt idx="7186" formatCode="General">
                  <c:v>-0.24534654929532701</c:v>
                </c:pt>
                <c:pt idx="7187" formatCode="General">
                  <c:v>-0.231978398101541</c:v>
                </c:pt>
                <c:pt idx="7188" formatCode="General">
                  <c:v>-0.21882464619813</c:v>
                </c:pt>
                <c:pt idx="7189" formatCode="General">
                  <c:v>-0.20669259369027199</c:v>
                </c:pt>
                <c:pt idx="7190" formatCode="General">
                  <c:v>-0.19531134340387801</c:v>
                </c:pt>
                <c:pt idx="7191" formatCode="General">
                  <c:v>-0.1842393761261</c:v>
                </c:pt>
                <c:pt idx="7192" formatCode="General">
                  <c:v>-0.17315569746418699</c:v>
                </c:pt>
                <c:pt idx="7193" formatCode="General">
                  <c:v>-0.16246809270170701</c:v>
                </c:pt>
                <c:pt idx="7194" formatCode="General">
                  <c:v>-0.15272127379317199</c:v>
                </c:pt>
                <c:pt idx="7195" formatCode="General">
                  <c:v>-0.143639589411518</c:v>
                </c:pt>
                <c:pt idx="7196" formatCode="General">
                  <c:v>-0.13411958874708799</c:v>
                </c:pt>
                <c:pt idx="7197" formatCode="General">
                  <c:v>-0.12439948413143601</c:v>
                </c:pt>
                <c:pt idx="7198" formatCode="General">
                  <c:v>-0.115384917627777</c:v>
                </c:pt>
                <c:pt idx="7199" formatCode="General">
                  <c:v>-0.106114473081697</c:v>
                </c:pt>
                <c:pt idx="7200" formatCode="General">
                  <c:v>-9.5731468975946102E-2</c:v>
                </c:pt>
                <c:pt idx="7201" formatCode="General">
                  <c:v>-8.4817753526361006E-2</c:v>
                </c:pt>
                <c:pt idx="7202" formatCode="General">
                  <c:v>-7.40158196659675E-2</c:v>
                </c:pt>
                <c:pt idx="7203" formatCode="General">
                  <c:v>-6.3783907665747999E-2</c:v>
                </c:pt>
                <c:pt idx="7204" formatCode="General">
                  <c:v>-5.4886748404847203E-2</c:v>
                </c:pt>
                <c:pt idx="7205" formatCode="General">
                  <c:v>-4.7035210941686403E-2</c:v>
                </c:pt>
                <c:pt idx="7206" formatCode="General">
                  <c:v>-3.9760495074010499E-2</c:v>
                </c:pt>
                <c:pt idx="7207" formatCode="General">
                  <c:v>-3.2927289524598002E-2</c:v>
                </c:pt>
                <c:pt idx="7208" formatCode="General">
                  <c:v>-2.6172725045456698E-2</c:v>
                </c:pt>
                <c:pt idx="7209" formatCode="General">
                  <c:v>-1.9606833084573599E-2</c:v>
                </c:pt>
                <c:pt idx="7210" formatCode="General">
                  <c:v>-1.3617697276145899E-2</c:v>
                </c:pt>
                <c:pt idx="7211" formatCode="General">
                  <c:v>-8.0625251221875006E-3</c:v>
                </c:pt>
                <c:pt idx="7212" formatCode="General">
                  <c:v>-2.0475809009785802E-3</c:v>
                </c:pt>
                <c:pt idx="7213" formatCode="General">
                  <c:v>5.2182753095684903E-3</c:v>
                </c:pt>
                <c:pt idx="7214" formatCode="General">
                  <c:v>1.3937557793625001E-2</c:v>
                </c:pt>
                <c:pt idx="7215" formatCode="General">
                  <c:v>2.38049444704404E-2</c:v>
                </c:pt>
                <c:pt idx="7216" formatCode="General">
                  <c:v>3.41957477639745E-2</c:v>
                </c:pt>
                <c:pt idx="7217" formatCode="General">
                  <c:v>4.5537770674761599E-2</c:v>
                </c:pt>
                <c:pt idx="7218" formatCode="General">
                  <c:v>5.8754291570333197E-2</c:v>
                </c:pt>
                <c:pt idx="7219" formatCode="General">
                  <c:v>7.3716652422818302E-2</c:v>
                </c:pt>
                <c:pt idx="7220" formatCode="General">
                  <c:v>8.9135407622576504E-2</c:v>
                </c:pt>
                <c:pt idx="7221" formatCode="General">
                  <c:v>0.103609851619788</c:v>
                </c:pt>
                <c:pt idx="7222" formatCode="General">
                  <c:v>0.116391333047684</c:v>
                </c:pt>
                <c:pt idx="7223" formatCode="General">
                  <c:v>0.12789103216948899</c:v>
                </c:pt>
                <c:pt idx="7224" formatCode="General">
                  <c:v>0.13848407904929499</c:v>
                </c:pt>
                <c:pt idx="7225" formatCode="General">
                  <c:v>0.147637676519736</c:v>
                </c:pt>
                <c:pt idx="7226" formatCode="General">
                  <c:v>0.15582953044934</c:v>
                </c:pt>
                <c:pt idx="7227" formatCode="General">
                  <c:v>0.16381909141874099</c:v>
                </c:pt>
                <c:pt idx="7228" formatCode="General">
                  <c:v>0.17203911315987699</c:v>
                </c:pt>
                <c:pt idx="7229" formatCode="General">
                  <c:v>0.17981117023071799</c:v>
                </c:pt>
                <c:pt idx="7230" formatCode="General">
                  <c:v>0.185859749265192</c:v>
                </c:pt>
                <c:pt idx="7231" formatCode="General">
                  <c:v>0.191220649049542</c:v>
                </c:pt>
                <c:pt idx="7232" formatCode="General">
                  <c:v>0.19655760460889399</c:v>
                </c:pt>
                <c:pt idx="7233" formatCode="General">
                  <c:v>0.20188166139066099</c:v>
                </c:pt>
                <c:pt idx="7234" formatCode="General">
                  <c:v>0.20728697381134401</c:v>
                </c:pt>
                <c:pt idx="7235" formatCode="General">
                  <c:v>0.21232246673570701</c:v>
                </c:pt>
                <c:pt idx="7236" formatCode="General">
                  <c:v>0.21670766436924599</c:v>
                </c:pt>
                <c:pt idx="7237" formatCode="General">
                  <c:v>0.22057312351559599</c:v>
                </c:pt>
                <c:pt idx="7238" formatCode="General">
                  <c:v>0.223944594496091</c:v>
                </c:pt>
                <c:pt idx="7239" formatCode="General">
                  <c:v>0.22754434052491501</c:v>
                </c:pt>
                <c:pt idx="7240" formatCode="General">
                  <c:v>0.23184068903552901</c:v>
                </c:pt>
                <c:pt idx="7241" formatCode="General">
                  <c:v>0.236488781440853</c:v>
                </c:pt>
                <c:pt idx="7242" formatCode="General">
                  <c:v>0.24208199647133799</c:v>
                </c:pt>
                <c:pt idx="7243" formatCode="General">
                  <c:v>0.248970499320781</c:v>
                </c:pt>
                <c:pt idx="7244" formatCode="General">
                  <c:v>0.25699364804744201</c:v>
                </c:pt>
                <c:pt idx="7245" formatCode="General">
                  <c:v>0.265784089090145</c:v>
                </c:pt>
                <c:pt idx="7246" formatCode="General">
                  <c:v>0.27547232212539802</c:v>
                </c:pt>
                <c:pt idx="7247" formatCode="General">
                  <c:v>0.28608078148325899</c:v>
                </c:pt>
                <c:pt idx="7248" formatCode="General">
                  <c:v>0.29652917711719901</c:v>
                </c:pt>
                <c:pt idx="7249" formatCode="General">
                  <c:v>0.305904390921517</c:v>
                </c:pt>
                <c:pt idx="7250" formatCode="General">
                  <c:v>0.31396258052799803</c:v>
                </c:pt>
                <c:pt idx="7251" formatCode="General">
                  <c:v>0.32042469485646802</c:v>
                </c:pt>
                <c:pt idx="7252" formatCode="General">
                  <c:v>0.32509797449259198</c:v>
                </c:pt>
                <c:pt idx="7253" formatCode="General">
                  <c:v>0.32721436122163799</c:v>
                </c:pt>
                <c:pt idx="7254" formatCode="General">
                  <c:v>0.325825967623327</c:v>
                </c:pt>
                <c:pt idx="7255" formatCode="General">
                  <c:v>0.32128192864289601</c:v>
                </c:pt>
                <c:pt idx="7256" formatCode="General">
                  <c:v>0.313754175644753</c:v>
                </c:pt>
                <c:pt idx="7257" formatCode="General">
                  <c:v>0.30289541457799701</c:v>
                </c:pt>
                <c:pt idx="7258" formatCode="General">
                  <c:v>0.28956031783473901</c:v>
                </c:pt>
                <c:pt idx="7259" formatCode="General">
                  <c:v>0.27575243836941798</c:v>
                </c:pt>
                <c:pt idx="7260" formatCode="General">
                  <c:v>0.262911821507956</c:v>
                </c:pt>
                <c:pt idx="7261" formatCode="General">
                  <c:v>0.25122289435831402</c:v>
                </c:pt>
                <c:pt idx="7262" formatCode="General">
                  <c:v>0.240057815407452</c:v>
                </c:pt>
                <c:pt idx="7263" formatCode="General">
                  <c:v>0.22958013279338699</c:v>
                </c:pt>
                <c:pt idx="7264" formatCode="General">
                  <c:v>0.22078201153435201</c:v>
                </c:pt>
                <c:pt idx="7265" formatCode="General">
                  <c:v>0.21409430913186001</c:v>
                </c:pt>
                <c:pt idx="7266" formatCode="General">
                  <c:v>0.20989045991976499</c:v>
                </c:pt>
                <c:pt idx="7267" formatCode="General">
                  <c:v>0.20848103693737599</c:v>
                </c:pt>
                <c:pt idx="7268" formatCode="General">
                  <c:v>0.210259438030694</c:v>
                </c:pt>
                <c:pt idx="7269" formatCode="General">
                  <c:v>0.21595449860605101</c:v>
                </c:pt>
                <c:pt idx="7270" formatCode="General">
                  <c:v>0.22525856837699601</c:v>
                </c:pt>
                <c:pt idx="7271" formatCode="General">
                  <c:v>0.23590064900193899</c:v>
                </c:pt>
                <c:pt idx="7272" formatCode="General">
                  <c:v>0.24582090635340101</c:v>
                </c:pt>
                <c:pt idx="7273" formatCode="General">
                  <c:v>0.25507489955809098</c:v>
                </c:pt>
                <c:pt idx="7274" formatCode="General">
                  <c:v>0.26357258977777198</c:v>
                </c:pt>
                <c:pt idx="7275" formatCode="General">
                  <c:v>0.27144255812345902</c:v>
                </c:pt>
                <c:pt idx="7276" formatCode="General">
                  <c:v>0.27896703264730099</c:v>
                </c:pt>
                <c:pt idx="7277" formatCode="General">
                  <c:v>0.28590482272684398</c:v>
                </c:pt>
                <c:pt idx="7278" formatCode="General">
                  <c:v>0.29198986403279897</c:v>
                </c:pt>
                <c:pt idx="7279" formatCode="General">
                  <c:v>0.29726455618636299</c:v>
                </c:pt>
                <c:pt idx="7280" formatCode="General">
                  <c:v>0.30250854413565198</c:v>
                </c:pt>
                <c:pt idx="7281" formatCode="General">
                  <c:v>0.30794929014165801</c:v>
                </c:pt>
                <c:pt idx="7282" formatCode="General">
                  <c:v>0.31317282780935601</c:v>
                </c:pt>
                <c:pt idx="7283" formatCode="General">
                  <c:v>0.31743175468641299</c:v>
                </c:pt>
                <c:pt idx="7284" formatCode="General">
                  <c:v>0.32073006099016999</c:v>
                </c:pt>
                <c:pt idx="7285" formatCode="General">
                  <c:v>0.32316247591014402</c:v>
                </c:pt>
                <c:pt idx="7286" formatCode="General">
                  <c:v>0.32504847693211703</c:v>
                </c:pt>
                <c:pt idx="7287" formatCode="General">
                  <c:v>0.32737443298467001</c:v>
                </c:pt>
                <c:pt idx="7288" formatCode="General">
                  <c:v>0.33043339322954401</c:v>
                </c:pt>
                <c:pt idx="7289" formatCode="General">
                  <c:v>0.33451317430982702</c:v>
                </c:pt>
                <c:pt idx="7290" formatCode="General">
                  <c:v>0.33993121781520702</c:v>
                </c:pt>
                <c:pt idx="7291" formatCode="General">
                  <c:v>0.34565947093818999</c:v>
                </c:pt>
                <c:pt idx="7292" formatCode="General">
                  <c:v>0.351335428536522</c:v>
                </c:pt>
                <c:pt idx="7293" formatCode="General">
                  <c:v>0.35735039953816899</c:v>
                </c:pt>
                <c:pt idx="7294" formatCode="General">
                  <c:v>0.36384430811792501</c:v>
                </c:pt>
                <c:pt idx="7295" formatCode="General">
                  <c:v>0.37081113021230799</c:v>
                </c:pt>
                <c:pt idx="7296" formatCode="General">
                  <c:v>0.37711483272951501</c:v>
                </c:pt>
                <c:pt idx="7297" formatCode="General">
                  <c:v>0.38122586648965201</c:v>
                </c:pt>
                <c:pt idx="7298" formatCode="General">
                  <c:v>0.38333911545661098</c:v>
                </c:pt>
                <c:pt idx="7299" formatCode="General">
                  <c:v>0.38432277093724498</c:v>
                </c:pt>
                <c:pt idx="7300" formatCode="General">
                  <c:v>0.38398751181108498</c:v>
                </c:pt>
                <c:pt idx="7301" formatCode="General">
                  <c:v>0.38260605123868302</c:v>
                </c:pt>
                <c:pt idx="7302" formatCode="General">
                  <c:v>0.38056282268609898</c:v>
                </c:pt>
                <c:pt idx="7303" formatCode="General">
                  <c:v>0.378648618909941</c:v>
                </c:pt>
                <c:pt idx="7304" formatCode="General">
                  <c:v>0.37766684811125401</c:v>
                </c:pt>
                <c:pt idx="7305" formatCode="General">
                  <c:v>0.37735537712654998</c:v>
                </c:pt>
                <c:pt idx="7306" formatCode="General">
                  <c:v>0.37763232150760501</c:v>
                </c:pt>
                <c:pt idx="7307" formatCode="General">
                  <c:v>0.37822880386121899</c:v>
                </c:pt>
                <c:pt idx="7308" formatCode="General">
                  <c:v>0.37932242768888502</c:v>
                </c:pt>
                <c:pt idx="7309" formatCode="General">
                  <c:v>0.38068101232178703</c:v>
                </c:pt>
                <c:pt idx="7310" formatCode="General">
                  <c:v>0.38123745192189201</c:v>
                </c:pt>
                <c:pt idx="7311" formatCode="General">
                  <c:v>0.380733640060334</c:v>
                </c:pt>
                <c:pt idx="7312" formatCode="General">
                  <c:v>0.37928165066601099</c:v>
                </c:pt>
                <c:pt idx="7313" formatCode="General">
                  <c:v>0.37743820411797602</c:v>
                </c:pt>
                <c:pt idx="7314" formatCode="General">
                  <c:v>0.37470039166616598</c:v>
                </c:pt>
                <c:pt idx="7315" formatCode="General">
                  <c:v>0.36928421971016301</c:v>
                </c:pt>
                <c:pt idx="7316" formatCode="General">
                  <c:v>0.36045430913512</c:v>
                </c:pt>
                <c:pt idx="7317" formatCode="General">
                  <c:v>0.34867366902213998</c:v>
                </c:pt>
                <c:pt idx="7318" formatCode="General">
                  <c:v>0.334404776613689</c:v>
                </c:pt>
                <c:pt idx="7319" formatCode="General">
                  <c:v>0.31909371071579001</c:v>
                </c:pt>
                <c:pt idx="7320" formatCode="General">
                  <c:v>0.30507594663493298</c:v>
                </c:pt>
                <c:pt idx="7321" formatCode="General">
                  <c:v>0.29325855038016602</c:v>
                </c:pt>
                <c:pt idx="7322" formatCode="General">
                  <c:v>0.28290967232668102</c:v>
                </c:pt>
                <c:pt idx="7323" formatCode="General">
                  <c:v>0.27373039179008302</c:v>
                </c:pt>
                <c:pt idx="7324" formatCode="General">
                  <c:v>0.26657075996352497</c:v>
                </c:pt>
                <c:pt idx="7325" formatCode="General">
                  <c:v>0.26201139664352502</c:v>
                </c:pt>
                <c:pt idx="7326" formatCode="General">
                  <c:v>0.25874307736910801</c:v>
                </c:pt>
                <c:pt idx="7327" formatCode="General">
                  <c:v>0.254975392475983</c:v>
                </c:pt>
                <c:pt idx="7328" formatCode="General">
                  <c:v>0.25065482243441201</c:v>
                </c:pt>
                <c:pt idx="7329" formatCode="General">
                  <c:v>0.24617632648089999</c:v>
                </c:pt>
                <c:pt idx="7330" formatCode="General">
                  <c:v>0.241629866732441</c:v>
                </c:pt>
                <c:pt idx="7331" formatCode="General">
                  <c:v>0.23747764730972201</c:v>
                </c:pt>
                <c:pt idx="7332" formatCode="General">
                  <c:v>0.23400823740770901</c:v>
                </c:pt>
                <c:pt idx="7333" formatCode="General">
                  <c:v>0.23063649859624</c:v>
                </c:pt>
                <c:pt idx="7334" formatCode="General">
                  <c:v>0.227525937418428</c:v>
                </c:pt>
                <c:pt idx="7335" formatCode="General">
                  <c:v>0.22496435614567301</c:v>
                </c:pt>
                <c:pt idx="7336" formatCode="General">
                  <c:v>0.22200559380138701</c:v>
                </c:pt>
                <c:pt idx="7337" formatCode="General">
                  <c:v>0.217249006347111</c:v>
                </c:pt>
                <c:pt idx="7338" formatCode="General">
                  <c:v>0.211431831800097</c:v>
                </c:pt>
                <c:pt idx="7339" formatCode="General">
                  <c:v>0.20643087746324201</c:v>
                </c:pt>
                <c:pt idx="7340" formatCode="General">
                  <c:v>0.20182590445079401</c:v>
                </c:pt>
                <c:pt idx="7341" formatCode="General">
                  <c:v>0.19662540738128401</c:v>
                </c:pt>
                <c:pt idx="7342" formatCode="General">
                  <c:v>0.19183628817885201</c:v>
                </c:pt>
                <c:pt idx="7343" formatCode="General">
                  <c:v>0.18813380625332901</c:v>
                </c:pt>
                <c:pt idx="7344" formatCode="General">
                  <c:v>0.18444564756859499</c:v>
                </c:pt>
                <c:pt idx="7345" formatCode="General">
                  <c:v>0.18015391426100799</c:v>
                </c:pt>
                <c:pt idx="7346" formatCode="General">
                  <c:v>0.17592052517429199</c:v>
                </c:pt>
                <c:pt idx="7347" formatCode="General">
                  <c:v>0.17233299370981101</c:v>
                </c:pt>
                <c:pt idx="7348" formatCode="General">
                  <c:v>0.169784307413677</c:v>
                </c:pt>
                <c:pt idx="7349" formatCode="General">
                  <c:v>0.16946323043398301</c:v>
                </c:pt>
                <c:pt idx="7350" formatCode="General">
                  <c:v>0.17063331557702499</c:v>
                </c:pt>
                <c:pt idx="7351" formatCode="General">
                  <c:v>0.170635327009764</c:v>
                </c:pt>
                <c:pt idx="7352" formatCode="General">
                  <c:v>0.16847448152686001</c:v>
                </c:pt>
                <c:pt idx="7353" formatCode="General">
                  <c:v>0.16431670266006401</c:v>
                </c:pt>
                <c:pt idx="7354" formatCode="General">
                  <c:v>0.15870223201352801</c:v>
                </c:pt>
                <c:pt idx="7355" formatCode="General">
                  <c:v>0.15289346562289699</c:v>
                </c:pt>
                <c:pt idx="7356" formatCode="General">
                  <c:v>0.14568479672172699</c:v>
                </c:pt>
                <c:pt idx="7357" formatCode="General">
                  <c:v>0.13574489386556299</c:v>
                </c:pt>
                <c:pt idx="7358" formatCode="General">
                  <c:v>0.124276165248911</c:v>
                </c:pt>
                <c:pt idx="7359" formatCode="General">
                  <c:v>0.111641339564356</c:v>
                </c:pt>
                <c:pt idx="7360" formatCode="General">
                  <c:v>9.7738906030858802E-2</c:v>
                </c:pt>
                <c:pt idx="7361" formatCode="General">
                  <c:v>8.2670381926459896E-2</c:v>
                </c:pt>
                <c:pt idx="7362" formatCode="General">
                  <c:v>6.6845655403252796E-2</c:v>
                </c:pt>
                <c:pt idx="7363" formatCode="General">
                  <c:v>5.0596071224791699E-2</c:v>
                </c:pt>
                <c:pt idx="7364" formatCode="General">
                  <c:v>3.3497956701581302E-2</c:v>
                </c:pt>
                <c:pt idx="7365" formatCode="General">
                  <c:v>1.5862843138956199E-2</c:v>
                </c:pt>
                <c:pt idx="7366" formatCode="General">
                  <c:v>-1.3668326682207601E-3</c:v>
                </c:pt>
                <c:pt idx="7367" formatCode="General">
                  <c:v>-1.8269751708067401E-2</c:v>
                </c:pt>
                <c:pt idx="7368" formatCode="General">
                  <c:v>-3.4972521378788098E-2</c:v>
                </c:pt>
                <c:pt idx="7369" formatCode="General">
                  <c:v>-5.0836013813441001E-2</c:v>
                </c:pt>
                <c:pt idx="7370" formatCode="General">
                  <c:v>-6.4902569548415306E-2</c:v>
                </c:pt>
                <c:pt idx="7371" formatCode="General">
                  <c:v>-7.70990401048052E-2</c:v>
                </c:pt>
                <c:pt idx="7372" formatCode="General">
                  <c:v>-8.8201953718116899E-2</c:v>
                </c:pt>
                <c:pt idx="7373" formatCode="General">
                  <c:v>-9.84980831278809E-2</c:v>
                </c:pt>
                <c:pt idx="7374" formatCode="General">
                  <c:v>-0.10724265742029999</c:v>
                </c:pt>
                <c:pt idx="7375" formatCode="General">
                  <c:v>-0.113637220212327</c:v>
                </c:pt>
                <c:pt idx="7376" formatCode="General">
                  <c:v>-0.118183371134326</c:v>
                </c:pt>
                <c:pt idx="7377" formatCode="General">
                  <c:v>-0.12132161605776801</c:v>
                </c:pt>
                <c:pt idx="7378" formatCode="General">
                  <c:v>-0.123737660942323</c:v>
                </c:pt>
                <c:pt idx="7379" formatCode="General">
                  <c:v>-0.12652154639872401</c:v>
                </c:pt>
                <c:pt idx="7380" formatCode="General">
                  <c:v>-0.12938854347981801</c:v>
                </c:pt>
                <c:pt idx="7381" formatCode="General">
                  <c:v>-0.1317687953999</c:v>
                </c:pt>
                <c:pt idx="7382" formatCode="General">
                  <c:v>-0.133327203745749</c:v>
                </c:pt>
                <c:pt idx="7383" formatCode="General">
                  <c:v>-0.134373814317027</c:v>
                </c:pt>
                <c:pt idx="7384" formatCode="General">
                  <c:v>-0.13617074241819699</c:v>
                </c:pt>
                <c:pt idx="7385" formatCode="General">
                  <c:v>-0.13944612098786799</c:v>
                </c:pt>
                <c:pt idx="7386" formatCode="General">
                  <c:v>-0.14448510136932199</c:v>
                </c:pt>
                <c:pt idx="7387" formatCode="General">
                  <c:v>-0.15079102522104401</c:v>
                </c:pt>
                <c:pt idx="7388" formatCode="General">
                  <c:v>-0.15762064294007799</c:v>
                </c:pt>
                <c:pt idx="7389" formatCode="General">
                  <c:v>-0.16419751262079699</c:v>
                </c:pt>
                <c:pt idx="7390" formatCode="General">
                  <c:v>-0.16966757716019301</c:v>
                </c:pt>
                <c:pt idx="7391" formatCode="General">
                  <c:v>-0.17327471062753599</c:v>
                </c:pt>
                <c:pt idx="7392" formatCode="General">
                  <c:v>-0.17468929831402799</c:v>
                </c:pt>
                <c:pt idx="7393" formatCode="General">
                  <c:v>-0.17453651927420499</c:v>
                </c:pt>
                <c:pt idx="7394" formatCode="General">
                  <c:v>-0.173025951332647</c:v>
                </c:pt>
                <c:pt idx="7395" formatCode="General">
                  <c:v>-0.17042655251180699</c:v>
                </c:pt>
                <c:pt idx="7396" formatCode="General">
                  <c:v>-0.166791959174211</c:v>
                </c:pt>
                <c:pt idx="7397" formatCode="General">
                  <c:v>-0.16123223052360999</c:v>
                </c:pt>
                <c:pt idx="7398" formatCode="General">
                  <c:v>-0.15339928123760199</c:v>
                </c:pt>
                <c:pt idx="7399" formatCode="General">
                  <c:v>-0.14492280065792201</c:v>
                </c:pt>
                <c:pt idx="7400" formatCode="General">
                  <c:v>-0.13735853479351401</c:v>
                </c:pt>
                <c:pt idx="7401" formatCode="General">
                  <c:v>-0.130729711958257</c:v>
                </c:pt>
                <c:pt idx="7402" formatCode="General">
                  <c:v>-0.12548063736871001</c:v>
                </c:pt>
                <c:pt idx="7403" formatCode="General">
                  <c:v>-0.12231355532452499</c:v>
                </c:pt>
                <c:pt idx="7404" formatCode="General">
                  <c:v>-0.121399860045056</c:v>
                </c:pt>
                <c:pt idx="7405" formatCode="General">
                  <c:v>-0.123174667808051</c:v>
                </c:pt>
                <c:pt idx="7406" formatCode="General">
                  <c:v>-0.12839768893529099</c:v>
                </c:pt>
                <c:pt idx="7407" formatCode="General">
                  <c:v>-0.13701421478199899</c:v>
                </c:pt>
                <c:pt idx="7408" formatCode="General">
                  <c:v>-0.147702306336783</c:v>
                </c:pt>
                <c:pt idx="7409" formatCode="General">
                  <c:v>-0.15856297140827999</c:v>
                </c:pt>
                <c:pt idx="7410" formatCode="General">
                  <c:v>-0.16825951009288201</c:v>
                </c:pt>
                <c:pt idx="7411" formatCode="General">
                  <c:v>-0.176251265384756</c:v>
                </c:pt>
                <c:pt idx="7412" formatCode="General">
                  <c:v>-0.18214015559125099</c:v>
                </c:pt>
                <c:pt idx="7413" formatCode="General">
                  <c:v>-0.18546458350630399</c:v>
                </c:pt>
                <c:pt idx="7414" formatCode="General">
                  <c:v>-0.186451148770724</c:v>
                </c:pt>
                <c:pt idx="7415" formatCode="General">
                  <c:v>-0.185362383853417</c:v>
                </c:pt>
                <c:pt idx="7416" formatCode="General">
                  <c:v>-0.181703782829194</c:v>
                </c:pt>
                <c:pt idx="7417" formatCode="General">
                  <c:v>-0.176420775501477</c:v>
                </c:pt>
                <c:pt idx="7418" formatCode="General">
                  <c:v>-0.17056243526946499</c:v>
                </c:pt>
                <c:pt idx="7419" formatCode="General">
                  <c:v>-0.16335569360344299</c:v>
                </c:pt>
                <c:pt idx="7420" formatCode="General">
                  <c:v>-0.15414123562632301</c:v>
                </c:pt>
                <c:pt idx="7421" formatCode="General">
                  <c:v>-0.144373633522628</c:v>
                </c:pt>
                <c:pt idx="7422" formatCode="General">
                  <c:v>-0.13551398938592299</c:v>
                </c:pt>
                <c:pt idx="7423" formatCode="General">
                  <c:v>-0.127686017569028</c:v>
                </c:pt>
                <c:pt idx="7424" formatCode="General">
                  <c:v>-0.121321529991454</c:v>
                </c:pt>
                <c:pt idx="7425" formatCode="General">
                  <c:v>-0.11595508127403401</c:v>
                </c:pt>
                <c:pt idx="7426" formatCode="General">
                  <c:v>-0.111419604381886</c:v>
                </c:pt>
                <c:pt idx="7427" formatCode="General">
                  <c:v>-0.10822658416361899</c:v>
                </c:pt>
                <c:pt idx="7428" formatCode="General">
                  <c:v>-0.10655491156067901</c:v>
                </c:pt>
                <c:pt idx="7429" formatCode="General">
                  <c:v>-0.106401685892061</c:v>
                </c:pt>
                <c:pt idx="7430" formatCode="General">
                  <c:v>-0.10801229483026201</c:v>
                </c:pt>
                <c:pt idx="7431" formatCode="General">
                  <c:v>-0.11190752318918699</c:v>
                </c:pt>
                <c:pt idx="7432" formatCode="General">
                  <c:v>-0.117406286213793</c:v>
                </c:pt>
                <c:pt idx="7433" formatCode="General">
                  <c:v>-0.123827514201619</c:v>
                </c:pt>
                <c:pt idx="7434" formatCode="General">
                  <c:v>-0.13103962571420599</c:v>
                </c:pt>
                <c:pt idx="7435" formatCode="General">
                  <c:v>-0.13863768875198099</c:v>
                </c:pt>
                <c:pt idx="7436" formatCode="General">
                  <c:v>-0.14678540877112101</c:v>
                </c:pt>
                <c:pt idx="7437" formatCode="General">
                  <c:v>-0.156528561204789</c:v>
                </c:pt>
                <c:pt idx="7438" formatCode="General">
                  <c:v>-0.168070396998872</c:v>
                </c:pt>
                <c:pt idx="7439" formatCode="General">
                  <c:v>-0.18056171350502001</c:v>
                </c:pt>
                <c:pt idx="7440" formatCode="General">
                  <c:v>-0.19254742076651801</c:v>
                </c:pt>
                <c:pt idx="7441" formatCode="General">
                  <c:v>-0.20214512435918</c:v>
                </c:pt>
                <c:pt idx="7442" formatCode="General">
                  <c:v>-0.20919025280154399</c:v>
                </c:pt>
                <c:pt idx="7443" formatCode="General">
                  <c:v>-0.214176432348402</c:v>
                </c:pt>
                <c:pt idx="7444" formatCode="General">
                  <c:v>-0.21606381320190801</c:v>
                </c:pt>
                <c:pt idx="7445" formatCode="General">
                  <c:v>-0.21413612222617101</c:v>
                </c:pt>
                <c:pt idx="7446" formatCode="General">
                  <c:v>-0.20926534665816099</c:v>
                </c:pt>
                <c:pt idx="7447" formatCode="General">
                  <c:v>-0.20232682373451299</c:v>
                </c:pt>
                <c:pt idx="7448" formatCode="General">
                  <c:v>-0.194077228657284</c:v>
                </c:pt>
                <c:pt idx="7449" formatCode="General">
                  <c:v>-0.18572779083883401</c:v>
                </c:pt>
                <c:pt idx="7450" formatCode="General">
                  <c:v>-0.17814513742390201</c:v>
                </c:pt>
                <c:pt idx="7451" formatCode="General">
                  <c:v>-0.171337043709227</c:v>
                </c:pt>
                <c:pt idx="7452" formatCode="General">
                  <c:v>-0.164721303309079</c:v>
                </c:pt>
                <c:pt idx="7453" formatCode="General">
                  <c:v>-0.15884526666281101</c:v>
                </c:pt>
                <c:pt idx="7454" formatCode="General">
                  <c:v>-0.154966219388606</c:v>
                </c:pt>
                <c:pt idx="7455" formatCode="General">
                  <c:v>-0.15263697590029299</c:v>
                </c:pt>
                <c:pt idx="7456" formatCode="General">
                  <c:v>-0.151117636579091</c:v>
                </c:pt>
                <c:pt idx="7457" formatCode="General">
                  <c:v>-0.150098399024477</c:v>
                </c:pt>
                <c:pt idx="7458" formatCode="General">
                  <c:v>-0.149316623527607</c:v>
                </c:pt>
                <c:pt idx="7459" formatCode="General">
                  <c:v>-0.14878685441273901</c:v>
                </c:pt>
                <c:pt idx="7460" formatCode="General">
                  <c:v>-0.14846286944111201</c:v>
                </c:pt>
                <c:pt idx="7461" formatCode="General">
                  <c:v>-0.14839036012026</c:v>
                </c:pt>
                <c:pt idx="7462" formatCode="General">
                  <c:v>-0.14806706749180401</c:v>
                </c:pt>
                <c:pt idx="7463" formatCode="General">
                  <c:v>-0.14631519689163699</c:v>
                </c:pt>
                <c:pt idx="7464" formatCode="General">
                  <c:v>-0.142703872184999</c:v>
                </c:pt>
                <c:pt idx="7465" formatCode="General">
                  <c:v>-0.13796611167712899</c:v>
                </c:pt>
                <c:pt idx="7466" formatCode="General">
                  <c:v>-0.13174439571787999</c:v>
                </c:pt>
                <c:pt idx="7467" formatCode="General">
                  <c:v>-0.123890577234779</c:v>
                </c:pt>
                <c:pt idx="7468" formatCode="General">
                  <c:v>-0.115478011950397</c:v>
                </c:pt>
                <c:pt idx="7469" formatCode="General">
                  <c:v>-0.107348097282339</c:v>
                </c:pt>
                <c:pt idx="7470" formatCode="General">
                  <c:v>-9.9833614157474396E-2</c:v>
                </c:pt>
                <c:pt idx="7471" formatCode="General">
                  <c:v>-9.3327283389274804E-2</c:v>
                </c:pt>
                <c:pt idx="7472" formatCode="General">
                  <c:v>-8.8766805444209396E-2</c:v>
                </c:pt>
                <c:pt idx="7473" formatCode="General">
                  <c:v>-8.6571879750418398E-2</c:v>
                </c:pt>
                <c:pt idx="7474" formatCode="General">
                  <c:v>-8.60657821450522E-2</c:v>
                </c:pt>
                <c:pt idx="7475" formatCode="General">
                  <c:v>-8.6198331108378198E-2</c:v>
                </c:pt>
                <c:pt idx="7476" formatCode="General">
                  <c:v>-8.6045293345722099E-2</c:v>
                </c:pt>
                <c:pt idx="7477" formatCode="General">
                  <c:v>-8.5342385870700199E-2</c:v>
                </c:pt>
                <c:pt idx="7478" formatCode="General">
                  <c:v>-8.41278166452996E-2</c:v>
                </c:pt>
                <c:pt idx="7479" formatCode="General">
                  <c:v>-8.2450977174670995E-2</c:v>
                </c:pt>
                <c:pt idx="7480" formatCode="General">
                  <c:v>-8.0701412376832607E-2</c:v>
                </c:pt>
                <c:pt idx="7481" formatCode="General">
                  <c:v>-7.8308838976531805E-2</c:v>
                </c:pt>
                <c:pt idx="7482" formatCode="General">
                  <c:v>-7.4184480074601197E-2</c:v>
                </c:pt>
                <c:pt idx="7483" formatCode="General">
                  <c:v>-6.8418239916560694E-2</c:v>
                </c:pt>
                <c:pt idx="7484" formatCode="General">
                  <c:v>-6.1877279283436198E-2</c:v>
                </c:pt>
                <c:pt idx="7485" formatCode="General">
                  <c:v>-5.6398669408538299E-2</c:v>
                </c:pt>
                <c:pt idx="7486" formatCode="General">
                  <c:v>-5.2913346915002497E-2</c:v>
                </c:pt>
                <c:pt idx="7487" formatCode="General">
                  <c:v>-5.0193226276061598E-2</c:v>
                </c:pt>
                <c:pt idx="7488" formatCode="General">
                  <c:v>-4.7563398723996002E-2</c:v>
                </c:pt>
                <c:pt idx="7489" formatCode="General">
                  <c:v>-4.44626361214241E-2</c:v>
                </c:pt>
                <c:pt idx="7490" formatCode="General">
                  <c:v>-4.0713934275896202E-2</c:v>
                </c:pt>
                <c:pt idx="7491" formatCode="General">
                  <c:v>-3.7527485829242202E-2</c:v>
                </c:pt>
                <c:pt idx="7492" formatCode="General">
                  <c:v>-3.56384789830448E-2</c:v>
                </c:pt>
                <c:pt idx="7493" formatCode="General">
                  <c:v>-3.4145879170300798E-2</c:v>
                </c:pt>
                <c:pt idx="7494" formatCode="General">
                  <c:v>-3.28043055326626E-2</c:v>
                </c:pt>
                <c:pt idx="7495" formatCode="General">
                  <c:v>-3.2441506720819503E-2</c:v>
                </c:pt>
                <c:pt idx="7496" formatCode="General">
                  <c:v>-3.2002439348345603E-2</c:v>
                </c:pt>
                <c:pt idx="7497" formatCode="General">
                  <c:v>-3.04520967761308E-2</c:v>
                </c:pt>
                <c:pt idx="7498" formatCode="General">
                  <c:v>-2.82431404253881E-2</c:v>
                </c:pt>
                <c:pt idx="7499" formatCode="General">
                  <c:v>-2.56055519079251E-2</c:v>
                </c:pt>
                <c:pt idx="7500" formatCode="General">
                  <c:v>-2.34671502420996E-2</c:v>
                </c:pt>
                <c:pt idx="7501" formatCode="General">
                  <c:v>-2.3373568790980799E-2</c:v>
                </c:pt>
                <c:pt idx="7502" formatCode="General">
                  <c:v>-2.5641228693294299E-2</c:v>
                </c:pt>
                <c:pt idx="7503" formatCode="General">
                  <c:v>-2.9472945419084001E-2</c:v>
                </c:pt>
                <c:pt idx="7504" formatCode="General">
                  <c:v>-3.4047978952644303E-2</c:v>
                </c:pt>
                <c:pt idx="7505" formatCode="General">
                  <c:v>-3.87167973588564E-2</c:v>
                </c:pt>
                <c:pt idx="7506" formatCode="General">
                  <c:v>-4.2559925554422798E-2</c:v>
                </c:pt>
                <c:pt idx="7507" formatCode="General">
                  <c:v>-4.4808298460266099E-2</c:v>
                </c:pt>
                <c:pt idx="7508" formatCode="General">
                  <c:v>-4.5528377230888699E-2</c:v>
                </c:pt>
                <c:pt idx="7509" formatCode="General">
                  <c:v>-4.5021699544069503E-2</c:v>
                </c:pt>
                <c:pt idx="7510" formatCode="General">
                  <c:v>-4.37555827641046E-2</c:v>
                </c:pt>
                <c:pt idx="7511" formatCode="General">
                  <c:v>-4.1531589765753801E-2</c:v>
                </c:pt>
                <c:pt idx="7512" formatCode="General">
                  <c:v>-3.8070234881875803E-2</c:v>
                </c:pt>
                <c:pt idx="7513" formatCode="General">
                  <c:v>-3.4255311872638299E-2</c:v>
                </c:pt>
                <c:pt idx="7514" formatCode="General">
                  <c:v>-3.04549936733629E-2</c:v>
                </c:pt>
                <c:pt idx="7515" formatCode="General">
                  <c:v>-2.7183829479203499E-2</c:v>
                </c:pt>
                <c:pt idx="7516" formatCode="General">
                  <c:v>-2.5686111432996699E-2</c:v>
                </c:pt>
                <c:pt idx="7517" formatCode="General">
                  <c:v>-2.6628195949629199E-2</c:v>
                </c:pt>
                <c:pt idx="7518" formatCode="General">
                  <c:v>-2.9710984429553701E-2</c:v>
                </c:pt>
                <c:pt idx="7519" formatCode="General">
                  <c:v>-3.4384931665569697E-2</c:v>
                </c:pt>
                <c:pt idx="7520" formatCode="General">
                  <c:v>-4.1131733172623502E-2</c:v>
                </c:pt>
                <c:pt idx="7521" formatCode="General">
                  <c:v>-5.0972175944051401E-2</c:v>
                </c:pt>
                <c:pt idx="7522" formatCode="General">
                  <c:v>-6.4658271598456898E-2</c:v>
                </c:pt>
                <c:pt idx="7523" formatCode="General">
                  <c:v>-8.1979915465255404E-2</c:v>
                </c:pt>
                <c:pt idx="7524" formatCode="General">
                  <c:v>-0.101948855716279</c:v>
                </c:pt>
                <c:pt idx="7525" formatCode="General">
                  <c:v>-0.123144576993284</c:v>
                </c:pt>
                <c:pt idx="7526" formatCode="General">
                  <c:v>-0.14345168398064001</c:v>
                </c:pt>
                <c:pt idx="7527" formatCode="General">
                  <c:v>-0.16132321588968601</c:v>
                </c:pt>
                <c:pt idx="7528" formatCode="General">
                  <c:v>-0.17625953770984301</c:v>
                </c:pt>
                <c:pt idx="7529" formatCode="General">
                  <c:v>-0.18855982728436901</c:v>
                </c:pt>
                <c:pt idx="7530" formatCode="General">
                  <c:v>-0.19893695529720701</c:v>
                </c:pt>
                <c:pt idx="7531" formatCode="General">
                  <c:v>-0.20772838874941299</c:v>
                </c:pt>
                <c:pt idx="7532" formatCode="General">
                  <c:v>-0.21529847919037001</c:v>
                </c:pt>
                <c:pt idx="7533" formatCode="General">
                  <c:v>-0.22193722291826901</c:v>
                </c:pt>
                <c:pt idx="7534" formatCode="General">
                  <c:v>-0.227695697473834</c:v>
                </c:pt>
                <c:pt idx="7535" formatCode="General">
                  <c:v>-0.23161606614966601</c:v>
                </c:pt>
                <c:pt idx="7536" formatCode="General">
                  <c:v>-0.231958844906479</c:v>
                </c:pt>
                <c:pt idx="7537" formatCode="General">
                  <c:v>-0.22928762429670099</c:v>
                </c:pt>
                <c:pt idx="7538" formatCode="General">
                  <c:v>-0.225352390514068</c:v>
                </c:pt>
                <c:pt idx="7539" formatCode="General">
                  <c:v>-0.22016052591051399</c:v>
                </c:pt>
                <c:pt idx="7540" formatCode="General">
                  <c:v>-0.21324946774426601</c:v>
                </c:pt>
                <c:pt idx="7541" formatCode="General">
                  <c:v>-0.20431552925846699</c:v>
                </c:pt>
                <c:pt idx="7542" formatCode="General">
                  <c:v>-0.19341893546865499</c:v>
                </c:pt>
                <c:pt idx="7543" formatCode="General">
                  <c:v>-0.181966396953083</c:v>
                </c:pt>
                <c:pt idx="7544" formatCode="General">
                  <c:v>-0.17088219239590099</c:v>
                </c:pt>
                <c:pt idx="7545" formatCode="General">
                  <c:v>-0.16041528727371901</c:v>
                </c:pt>
                <c:pt idx="7546" formatCode="General">
                  <c:v>-0.15179715561724899</c:v>
                </c:pt>
                <c:pt idx="7547" formatCode="General">
                  <c:v>-0.146708177886029</c:v>
                </c:pt>
                <c:pt idx="7548" formatCode="General">
                  <c:v>-0.146094534593739</c:v>
                </c:pt>
                <c:pt idx="7549" formatCode="General">
                  <c:v>-0.14941331088778001</c:v>
                </c:pt>
                <c:pt idx="7550" formatCode="General">
                  <c:v>-0.15498610037028501</c:v>
                </c:pt>
                <c:pt idx="7551" formatCode="General">
                  <c:v>-0.161716578490297</c:v>
                </c:pt>
                <c:pt idx="7552" formatCode="General">
                  <c:v>-0.16925853146341499</c:v>
                </c:pt>
                <c:pt idx="7553" formatCode="General">
                  <c:v>-0.177291909993222</c:v>
                </c:pt>
                <c:pt idx="7554" formatCode="General">
                  <c:v>-0.18617548424653699</c:v>
                </c:pt>
                <c:pt idx="7555" formatCode="General">
                  <c:v>-0.195488612417657</c:v>
                </c:pt>
                <c:pt idx="7556" formatCode="General">
                  <c:v>-0.203221836069301</c:v>
                </c:pt>
                <c:pt idx="7557" formatCode="General">
                  <c:v>-0.20795409254618</c:v>
                </c:pt>
                <c:pt idx="7558" formatCode="General">
                  <c:v>-0.20998849026141</c:v>
                </c:pt>
                <c:pt idx="7559" formatCode="General">
                  <c:v>-0.209763269687707</c:v>
                </c:pt>
                <c:pt idx="7560" formatCode="General">
                  <c:v>-0.207822502046077</c:v>
                </c:pt>
                <c:pt idx="7561" formatCode="General">
                  <c:v>-0.20420607983775199</c:v>
                </c:pt>
                <c:pt idx="7562" formatCode="General">
                  <c:v>-0.19817693839443501</c:v>
                </c:pt>
                <c:pt idx="7563" formatCode="General">
                  <c:v>-0.18942161663965101</c:v>
                </c:pt>
                <c:pt idx="7564" formatCode="General">
                  <c:v>-0.178133058434231</c:v>
                </c:pt>
                <c:pt idx="7565" formatCode="General">
                  <c:v>-0.16610636310678101</c:v>
                </c:pt>
                <c:pt idx="7566" formatCode="General">
                  <c:v>-0.15546273706439101</c:v>
                </c:pt>
                <c:pt idx="7567" formatCode="General">
                  <c:v>-0.14629677165853</c:v>
                </c:pt>
                <c:pt idx="7568" formatCode="General">
                  <c:v>-0.138196392286633</c:v>
                </c:pt>
                <c:pt idx="7569" formatCode="General">
                  <c:v>-0.13221893135273299</c:v>
                </c:pt>
                <c:pt idx="7570" formatCode="General">
                  <c:v>-0.128904864919312</c:v>
                </c:pt>
                <c:pt idx="7571" formatCode="General">
                  <c:v>-0.12670502278155901</c:v>
                </c:pt>
                <c:pt idx="7572" formatCode="General">
                  <c:v>-0.12524110392440899</c:v>
                </c:pt>
                <c:pt idx="7573" formatCode="General">
                  <c:v>-0.12534570395511399</c:v>
                </c:pt>
                <c:pt idx="7574" formatCode="General">
                  <c:v>-0.12600171377275099</c:v>
                </c:pt>
                <c:pt idx="7575" formatCode="General">
                  <c:v>-0.12671917780813899</c:v>
                </c:pt>
                <c:pt idx="7576" formatCode="General">
                  <c:v>-0.126696352645984</c:v>
                </c:pt>
                <c:pt idx="7577" formatCode="General">
                  <c:v>-0.12439926142761901</c:v>
                </c:pt>
                <c:pt idx="7578" formatCode="General">
                  <c:v>-0.119899800893668</c:v>
                </c:pt>
                <c:pt idx="7579" formatCode="General">
                  <c:v>-0.11419529997316399</c:v>
                </c:pt>
                <c:pt idx="7580" formatCode="General">
                  <c:v>-0.10807225011642101</c:v>
                </c:pt>
                <c:pt idx="7581" formatCode="General">
                  <c:v>-0.10132590204681401</c:v>
                </c:pt>
                <c:pt idx="7582" formatCode="General">
                  <c:v>-9.3705443865601201E-2</c:v>
                </c:pt>
                <c:pt idx="7583" formatCode="General">
                  <c:v>-8.5681800938289504E-2</c:v>
                </c:pt>
                <c:pt idx="7584" formatCode="General">
                  <c:v>-7.86633929752725E-2</c:v>
                </c:pt>
                <c:pt idx="7585" formatCode="General">
                  <c:v>-7.3805055804241404E-2</c:v>
                </c:pt>
                <c:pt idx="7586" formatCode="General">
                  <c:v>-7.1232736555822004E-2</c:v>
                </c:pt>
                <c:pt idx="7587" formatCode="General">
                  <c:v>-7.0879628483958096E-2</c:v>
                </c:pt>
                <c:pt idx="7588" formatCode="General">
                  <c:v>-7.3401632157130095E-2</c:v>
                </c:pt>
                <c:pt idx="7589" formatCode="General">
                  <c:v>-7.86964517896976E-2</c:v>
                </c:pt>
                <c:pt idx="7590" formatCode="General">
                  <c:v>-8.4517784465344206E-2</c:v>
                </c:pt>
                <c:pt idx="7591" formatCode="General">
                  <c:v>-8.9747800154127005E-2</c:v>
                </c:pt>
                <c:pt idx="7592" formatCode="General">
                  <c:v>-9.6481808726792906E-2</c:v>
                </c:pt>
                <c:pt idx="7593" formatCode="General">
                  <c:v>-0.104860668069755</c:v>
                </c:pt>
                <c:pt idx="7594" formatCode="General">
                  <c:v>-0.113099651293145</c:v>
                </c:pt>
                <c:pt idx="7595" formatCode="General">
                  <c:v>-0.121015422082274</c:v>
                </c:pt>
                <c:pt idx="7596" formatCode="General">
                  <c:v>-0.128924643477076</c:v>
                </c:pt>
                <c:pt idx="7597" formatCode="General">
                  <c:v>-0.13673946071221799</c:v>
                </c:pt>
                <c:pt idx="7598" formatCode="General">
                  <c:v>-0.14407455729530599</c:v>
                </c:pt>
                <c:pt idx="7599" formatCode="General">
                  <c:v>-0.150223756853991</c:v>
                </c:pt>
                <c:pt idx="7600" formatCode="General">
                  <c:v>-0.154058251079076</c:v>
                </c:pt>
                <c:pt idx="7601" formatCode="General">
                  <c:v>-0.15439804042066399</c:v>
                </c:pt>
                <c:pt idx="7602" formatCode="General">
                  <c:v>-0.15139846383359501</c:v>
                </c:pt>
                <c:pt idx="7603" formatCode="General">
                  <c:v>-0.14546234653058901</c:v>
                </c:pt>
                <c:pt idx="7604" formatCode="General">
                  <c:v>-0.13595639893686301</c:v>
                </c:pt>
                <c:pt idx="7605" formatCode="General">
                  <c:v>-0.123067915988699</c:v>
                </c:pt>
                <c:pt idx="7606" formatCode="General">
                  <c:v>-0.10794710559842501</c:v>
                </c:pt>
                <c:pt idx="7607" formatCode="General">
                  <c:v>-9.1500705624917605E-2</c:v>
                </c:pt>
                <c:pt idx="7608" formatCode="General">
                  <c:v>-7.3879256032267596E-2</c:v>
                </c:pt>
                <c:pt idx="7609" formatCode="General">
                  <c:v>-5.5071267603033498E-2</c:v>
                </c:pt>
                <c:pt idx="7610" formatCode="General">
                  <c:v>-3.6421061427431699E-2</c:v>
                </c:pt>
                <c:pt idx="7611" formatCode="General">
                  <c:v>-1.9033272199316199E-2</c:v>
                </c:pt>
                <c:pt idx="7612" formatCode="General">
                  <c:v>-3.02821685939887E-3</c:v>
                </c:pt>
                <c:pt idx="7613" formatCode="General">
                  <c:v>1.07345219358927E-2</c:v>
                </c:pt>
                <c:pt idx="7614" formatCode="General">
                  <c:v>2.25239999589638E-2</c:v>
                </c:pt>
                <c:pt idx="7615" formatCode="General">
                  <c:v>3.3107182976954697E-2</c:v>
                </c:pt>
                <c:pt idx="7616" formatCode="General">
                  <c:v>4.2417985366310397E-2</c:v>
                </c:pt>
                <c:pt idx="7617" formatCode="General">
                  <c:v>5.05125259465544E-2</c:v>
                </c:pt>
                <c:pt idx="7618" formatCode="General">
                  <c:v>5.7123728648397903E-2</c:v>
                </c:pt>
                <c:pt idx="7619" formatCode="General">
                  <c:v>6.2278239175263497E-2</c:v>
                </c:pt>
                <c:pt idx="7620" formatCode="General">
                  <c:v>6.5928395082503505E-2</c:v>
                </c:pt>
                <c:pt idx="7621" formatCode="General">
                  <c:v>6.7711452357118299E-2</c:v>
                </c:pt>
                <c:pt idx="7622" formatCode="General">
                  <c:v>6.8699219384795798E-2</c:v>
                </c:pt>
                <c:pt idx="7623" formatCode="General">
                  <c:v>6.9647862875559005E-2</c:v>
                </c:pt>
                <c:pt idx="7624" formatCode="General">
                  <c:v>7.0330497781357304E-2</c:v>
                </c:pt>
                <c:pt idx="7625" formatCode="General">
                  <c:v>7.1365967480903195E-2</c:v>
                </c:pt>
                <c:pt idx="7626" formatCode="General">
                  <c:v>7.2992351431398705E-2</c:v>
                </c:pt>
                <c:pt idx="7627" formatCode="General">
                  <c:v>7.3521435337469701E-2</c:v>
                </c:pt>
                <c:pt idx="7628" formatCode="General">
                  <c:v>7.2503427606125506E-2</c:v>
                </c:pt>
                <c:pt idx="7629" formatCode="General">
                  <c:v>7.1634946307160899E-2</c:v>
                </c:pt>
                <c:pt idx="7630" formatCode="General">
                  <c:v>7.2721771082952302E-2</c:v>
                </c:pt>
                <c:pt idx="7631" formatCode="General">
                  <c:v>7.6124184910745296E-2</c:v>
                </c:pt>
                <c:pt idx="7632" formatCode="General">
                  <c:v>8.1090527945155297E-2</c:v>
                </c:pt>
                <c:pt idx="7633" formatCode="General">
                  <c:v>8.7751690764422699E-2</c:v>
                </c:pt>
                <c:pt idx="7634" formatCode="General">
                  <c:v>9.68002510720644E-2</c:v>
                </c:pt>
                <c:pt idx="7635" formatCode="General">
                  <c:v>0.107879150815279</c:v>
                </c:pt>
                <c:pt idx="7636" formatCode="General">
                  <c:v>0.11965634025769201</c:v>
                </c:pt>
                <c:pt idx="7637" formatCode="General">
                  <c:v>0.13152153266304301</c:v>
                </c:pt>
                <c:pt idx="7638" formatCode="General">
                  <c:v>0.14312965574925601</c:v>
                </c:pt>
                <c:pt idx="7639" formatCode="General">
                  <c:v>0.15472639293114099</c:v>
                </c:pt>
                <c:pt idx="7640" formatCode="General">
                  <c:v>0.16569733578143001</c:v>
                </c:pt>
                <c:pt idx="7641" formatCode="General">
                  <c:v>0.17499960114371901</c:v>
                </c:pt>
                <c:pt idx="7642" formatCode="General">
                  <c:v>0.18289554285179799</c:v>
                </c:pt>
                <c:pt idx="7643" formatCode="General">
                  <c:v>0.189907186749976</c:v>
                </c:pt>
                <c:pt idx="7644" formatCode="General">
                  <c:v>0.19567655002182799</c:v>
                </c:pt>
                <c:pt idx="7645" formatCode="General">
                  <c:v>0.199026417942477</c:v>
                </c:pt>
                <c:pt idx="7646" formatCode="General">
                  <c:v>0.20000805409241201</c:v>
                </c:pt>
                <c:pt idx="7647" formatCode="General">
                  <c:v>0.199426266465802</c:v>
                </c:pt>
                <c:pt idx="7648" formatCode="General">
                  <c:v>0.197468543930407</c:v>
                </c:pt>
                <c:pt idx="7649" formatCode="General">
                  <c:v>0.19383212884652301</c:v>
                </c:pt>
                <c:pt idx="7650" formatCode="General">
                  <c:v>0.18913614752216701</c:v>
                </c:pt>
                <c:pt idx="7651" formatCode="General">
                  <c:v>0.184898519879242</c:v>
                </c:pt>
                <c:pt idx="7652" formatCode="General">
                  <c:v>0.181660743209963</c:v>
                </c:pt>
                <c:pt idx="7653" formatCode="General">
                  <c:v>0.17980230939078501</c:v>
                </c:pt>
                <c:pt idx="7654" formatCode="General">
                  <c:v>0.18049097672624101</c:v>
                </c:pt>
                <c:pt idx="7655" formatCode="General">
                  <c:v>0.183269488901462</c:v>
                </c:pt>
                <c:pt idx="7656" formatCode="General">
                  <c:v>0.186494819120748</c:v>
                </c:pt>
                <c:pt idx="7657" formatCode="General">
                  <c:v>0.18936393168667201</c:v>
                </c:pt>
                <c:pt idx="7658" formatCode="General">
                  <c:v>0.19200473995953099</c:v>
                </c:pt>
                <c:pt idx="7659" formatCode="General">
                  <c:v>0.194304137548443</c:v>
                </c:pt>
                <c:pt idx="7660" formatCode="General">
                  <c:v>0.19531351329350999</c:v>
                </c:pt>
                <c:pt idx="7661" formatCode="General">
                  <c:v>0.19498760630301201</c:v>
                </c:pt>
                <c:pt idx="7662" formatCode="General">
                  <c:v>0.19413750006552299</c:v>
                </c:pt>
                <c:pt idx="7663" formatCode="General">
                  <c:v>0.19344121762458399</c:v>
                </c:pt>
                <c:pt idx="7664" formatCode="General">
                  <c:v>0.192750093757421</c:v>
                </c:pt>
                <c:pt idx="7665" formatCode="General">
                  <c:v>0.19149831829592201</c:v>
                </c:pt>
                <c:pt idx="7666" formatCode="General">
                  <c:v>0.18936278791442601</c:v>
                </c:pt>
                <c:pt idx="7667" formatCode="General">
                  <c:v>0.18691578584948501</c:v>
                </c:pt>
                <c:pt idx="7668" formatCode="General">
                  <c:v>0.18534240438004401</c:v>
                </c:pt>
                <c:pt idx="7669" formatCode="General">
                  <c:v>0.18458309176905199</c:v>
                </c:pt>
                <c:pt idx="7670" formatCode="General">
                  <c:v>0.18428151828928199</c:v>
                </c:pt>
                <c:pt idx="7671" formatCode="General">
                  <c:v>0.18405478000981701</c:v>
                </c:pt>
                <c:pt idx="7672" formatCode="General">
                  <c:v>0.18416837874873901</c:v>
                </c:pt>
                <c:pt idx="7673" formatCode="General">
                  <c:v>0.18518493361237801</c:v>
                </c:pt>
                <c:pt idx="7674" formatCode="General">
                  <c:v>0.18702162903268901</c:v>
                </c:pt>
                <c:pt idx="7675" formatCode="General">
                  <c:v>0.18952331856059099</c:v>
                </c:pt>
                <c:pt idx="7676" formatCode="General">
                  <c:v>0.19273551166008501</c:v>
                </c:pt>
                <c:pt idx="7677" formatCode="General">
                  <c:v>0.196277995739158</c:v>
                </c:pt>
                <c:pt idx="7678" formatCode="General">
                  <c:v>0.19923945565487</c:v>
                </c:pt>
                <c:pt idx="7679" formatCode="General">
                  <c:v>0.20222348583290001</c:v>
                </c:pt>
                <c:pt idx="7680" formatCode="General">
                  <c:v>0.206691111554235</c:v>
                </c:pt>
                <c:pt idx="7681" formatCode="General">
                  <c:v>0.21324482307574599</c:v>
                </c:pt>
                <c:pt idx="7682" formatCode="General">
                  <c:v>0.22094327097612701</c:v>
                </c:pt>
                <c:pt idx="7683" formatCode="General">
                  <c:v>0.228653711083145</c:v>
                </c:pt>
                <c:pt idx="7684" formatCode="General">
                  <c:v>0.23616031312838601</c:v>
                </c:pt>
                <c:pt idx="7685" formatCode="General">
                  <c:v>0.243173086265729</c:v>
                </c:pt>
                <c:pt idx="7686" formatCode="General">
                  <c:v>0.24990490686734301</c:v>
                </c:pt>
                <c:pt idx="7687" formatCode="General">
                  <c:v>0.25784751534023298</c:v>
                </c:pt>
                <c:pt idx="7688" formatCode="General">
                  <c:v>0.26760291356753402</c:v>
                </c:pt>
                <c:pt idx="7689" formatCode="General">
                  <c:v>0.27864040098423998</c:v>
                </c:pt>
                <c:pt idx="7690" formatCode="General">
                  <c:v>0.29020139788140598</c:v>
                </c:pt>
                <c:pt idx="7691" formatCode="General">
                  <c:v>0.30260653384761499</c:v>
                </c:pt>
                <c:pt idx="7692" formatCode="General">
                  <c:v>0.31637833286331701</c:v>
                </c:pt>
                <c:pt idx="7693" formatCode="General">
                  <c:v>0.33076668184472102</c:v>
                </c:pt>
                <c:pt idx="7694" formatCode="General">
                  <c:v>0.34519155067063401</c:v>
                </c:pt>
                <c:pt idx="7695" formatCode="General">
                  <c:v>0.35942401689270997</c:v>
                </c:pt>
                <c:pt idx="7696" formatCode="General">
                  <c:v>0.37363729981594201</c:v>
                </c:pt>
                <c:pt idx="7697" formatCode="General">
                  <c:v>0.387627807900778</c:v>
                </c:pt>
                <c:pt idx="7698" formatCode="General">
                  <c:v>0.40026253267275302</c:v>
                </c:pt>
                <c:pt idx="7699" formatCode="General">
                  <c:v>0.41113951803007298</c:v>
                </c:pt>
                <c:pt idx="7700" formatCode="General">
                  <c:v>0.42005077885672198</c:v>
                </c:pt>
                <c:pt idx="7701" formatCode="General">
                  <c:v>0.42647752064385402</c:v>
                </c:pt>
                <c:pt idx="7702" formatCode="General">
                  <c:v>0.42969023708370901</c:v>
                </c:pt>
                <c:pt idx="7703" formatCode="General">
                  <c:v>0.42973494633655202</c:v>
                </c:pt>
                <c:pt idx="7704" formatCode="General">
                  <c:v>0.42685813978680998</c:v>
                </c:pt>
                <c:pt idx="7705" formatCode="General">
                  <c:v>0.42056225212471698</c:v>
                </c:pt>
                <c:pt idx="7706" formatCode="General">
                  <c:v>0.41178562992698198</c:v>
                </c:pt>
                <c:pt idx="7707" formatCode="General">
                  <c:v>0.40117588670495702</c:v>
                </c:pt>
                <c:pt idx="7708" formatCode="General">
                  <c:v>0.38852299741801599</c:v>
                </c:pt>
                <c:pt idx="7709" formatCode="General">
                  <c:v>0.375131745756559</c:v>
                </c:pt>
                <c:pt idx="7710" formatCode="General">
                  <c:v>0.36271249466443101</c:v>
                </c:pt>
                <c:pt idx="7711" formatCode="General">
                  <c:v>0.35203832453733203</c:v>
                </c:pt>
                <c:pt idx="7712" formatCode="General">
                  <c:v>0.34407542701767002</c:v>
                </c:pt>
                <c:pt idx="7713" formatCode="General">
                  <c:v>0.33906081071060201</c:v>
                </c:pt>
                <c:pt idx="7714" formatCode="General">
                  <c:v>0.33565565929219998</c:v>
                </c:pt>
                <c:pt idx="7715" formatCode="General">
                  <c:v>0.332408470890875</c:v>
                </c:pt>
                <c:pt idx="7716" formatCode="General">
                  <c:v>0.32856838844585901</c:v>
                </c:pt>
                <c:pt idx="7717" formatCode="General">
                  <c:v>0.32431835359616101</c:v>
                </c:pt>
                <c:pt idx="7718" formatCode="General">
                  <c:v>0.32059712443105298</c:v>
                </c:pt>
                <c:pt idx="7719" formatCode="General">
                  <c:v>0.317612841919791</c:v>
                </c:pt>
                <c:pt idx="7720" formatCode="General">
                  <c:v>0.31496603588070099</c:v>
                </c:pt>
                <c:pt idx="7721" formatCode="General">
                  <c:v>0.31266422664298799</c:v>
                </c:pt>
                <c:pt idx="7722" formatCode="General">
                  <c:v>0.31164898683236902</c:v>
                </c:pt>
                <c:pt idx="7723" formatCode="General">
                  <c:v>0.31289360603427802</c:v>
                </c:pt>
                <c:pt idx="7724" formatCode="General">
                  <c:v>0.31597106256274499</c:v>
                </c:pt>
                <c:pt idx="7725" formatCode="General">
                  <c:v>0.32066385185589003</c:v>
                </c:pt>
                <c:pt idx="7726" formatCode="General">
                  <c:v>0.327284110909913</c:v>
                </c:pt>
                <c:pt idx="7727" formatCode="General">
                  <c:v>0.33511925627059203</c:v>
                </c:pt>
                <c:pt idx="7728" formatCode="General">
                  <c:v>0.34359861539178499</c:v>
                </c:pt>
                <c:pt idx="7729" formatCode="General">
                  <c:v>0.35242055440987202</c:v>
                </c:pt>
                <c:pt idx="7730" formatCode="General">
                  <c:v>0.36073090495961802</c:v>
                </c:pt>
                <c:pt idx="7731" formatCode="General">
                  <c:v>0.368084705928237</c:v>
                </c:pt>
                <c:pt idx="7732" formatCode="General">
                  <c:v>0.37483937634335601</c:v>
                </c:pt>
                <c:pt idx="7733" formatCode="General">
                  <c:v>0.381359797134112</c:v>
                </c:pt>
                <c:pt idx="7734" formatCode="General">
                  <c:v>0.38612988754108302</c:v>
                </c:pt>
                <c:pt idx="7735" formatCode="General">
                  <c:v>0.38785335901856899</c:v>
                </c:pt>
                <c:pt idx="7736" formatCode="General">
                  <c:v>0.38718195040394499</c:v>
                </c:pt>
                <c:pt idx="7737" formatCode="General">
                  <c:v>0.38487835950044602</c:v>
                </c:pt>
                <c:pt idx="7738" formatCode="General">
                  <c:v>0.38103448087203501</c:v>
                </c:pt>
                <c:pt idx="7739" formatCode="General">
                  <c:v>0.37638210851954601</c:v>
                </c:pt>
                <c:pt idx="7740" formatCode="General">
                  <c:v>0.37295140195953302</c:v>
                </c:pt>
                <c:pt idx="7741" formatCode="General">
                  <c:v>0.37177411093284302</c:v>
                </c:pt>
                <c:pt idx="7742" formatCode="General">
                  <c:v>0.37166837690119198</c:v>
                </c:pt>
                <c:pt idx="7743" formatCode="General">
                  <c:v>0.37082177527416998</c:v>
                </c:pt>
                <c:pt idx="7744" formatCode="General">
                  <c:v>0.36905407779566801</c:v>
                </c:pt>
                <c:pt idx="7745" formatCode="General">
                  <c:v>0.36715406214185298</c:v>
                </c:pt>
                <c:pt idx="7746" formatCode="General">
                  <c:v>0.365673586330379</c:v>
                </c:pt>
                <c:pt idx="7747" formatCode="General">
                  <c:v>0.36505308463900799</c:v>
                </c:pt>
                <c:pt idx="7748" formatCode="General">
                  <c:v>0.36438849891543901</c:v>
                </c:pt>
                <c:pt idx="7749" formatCode="General">
                  <c:v>0.363039084835175</c:v>
                </c:pt>
                <c:pt idx="7750" formatCode="General">
                  <c:v>0.36156404871596398</c:v>
                </c:pt>
                <c:pt idx="7751" formatCode="General">
                  <c:v>0.359914854916972</c:v>
                </c:pt>
                <c:pt idx="7752" formatCode="General">
                  <c:v>0.35736394970198299</c:v>
                </c:pt>
                <c:pt idx="7753" formatCode="General">
                  <c:v>0.353696312462006</c:v>
                </c:pt>
                <c:pt idx="7754" formatCode="General">
                  <c:v>0.34914182218335899</c:v>
                </c:pt>
                <c:pt idx="7755" formatCode="General">
                  <c:v>0.34315391742550899</c:v>
                </c:pt>
                <c:pt idx="7756" formatCode="General">
                  <c:v>0.33525281338923002</c:v>
                </c:pt>
                <c:pt idx="7757" formatCode="General">
                  <c:v>0.325437581822688</c:v>
                </c:pt>
                <c:pt idx="7758" formatCode="General">
                  <c:v>0.314359319237629</c:v>
                </c:pt>
                <c:pt idx="7759" formatCode="General">
                  <c:v>0.30315632523747799</c:v>
                </c:pt>
                <c:pt idx="7760" formatCode="General">
                  <c:v>0.29234697420950501</c:v>
                </c:pt>
                <c:pt idx="7761" formatCode="General">
                  <c:v>0.28122804557476999</c:v>
                </c:pt>
                <c:pt idx="7762" formatCode="General">
                  <c:v>0.26960314709030397</c:v>
                </c:pt>
                <c:pt idx="7763" formatCode="General">
                  <c:v>0.25891814787617401</c:v>
                </c:pt>
                <c:pt idx="7764" formatCode="General">
                  <c:v>0.24934833605686199</c:v>
                </c:pt>
                <c:pt idx="7765" formatCode="General">
                  <c:v>0.239893214232134</c:v>
                </c:pt>
                <c:pt idx="7766" formatCode="General">
                  <c:v>0.23020952545520301</c:v>
                </c:pt>
                <c:pt idx="7767" formatCode="General">
                  <c:v>0.22000849042233001</c:v>
                </c:pt>
                <c:pt idx="7768" formatCode="General">
                  <c:v>0.20959563571447501</c:v>
                </c:pt>
                <c:pt idx="7769" formatCode="General">
                  <c:v>0.199143843446798</c:v>
                </c:pt>
                <c:pt idx="7770" formatCode="General">
                  <c:v>0.18818348604079499</c:v>
                </c:pt>
                <c:pt idx="7771" formatCode="General">
                  <c:v>0.17637453369445699</c:v>
                </c:pt>
                <c:pt idx="7772" formatCode="General">
                  <c:v>0.16305118861343301</c:v>
                </c:pt>
                <c:pt idx="7773" formatCode="General">
                  <c:v>0.14838539307858001</c:v>
                </c:pt>
                <c:pt idx="7774" formatCode="General">
                  <c:v>0.13343507609810701</c:v>
                </c:pt>
                <c:pt idx="7775" formatCode="General">
                  <c:v>0.117674215248815</c:v>
                </c:pt>
                <c:pt idx="7776" formatCode="General">
                  <c:v>0.10006349815898601</c:v>
                </c:pt>
                <c:pt idx="7777" formatCode="General">
                  <c:v>8.1771830672203602E-2</c:v>
                </c:pt>
                <c:pt idx="7778" formatCode="General">
                  <c:v>6.4640193017479294E-2</c:v>
                </c:pt>
                <c:pt idx="7779" formatCode="General">
                  <c:v>4.78327377751952E-2</c:v>
                </c:pt>
                <c:pt idx="7780" formatCode="General">
                  <c:v>3.0249112077670198E-2</c:v>
                </c:pt>
                <c:pt idx="7781" formatCode="General">
                  <c:v>1.21127230987944E-2</c:v>
                </c:pt>
                <c:pt idx="7782" formatCode="General">
                  <c:v>-7.1931853918922404E-3</c:v>
                </c:pt>
                <c:pt idx="7783" formatCode="General">
                  <c:v>-2.6952450128084601E-2</c:v>
                </c:pt>
                <c:pt idx="7784" formatCode="General">
                  <c:v>-4.5326639580525602E-2</c:v>
                </c:pt>
                <c:pt idx="7785" formatCode="General">
                  <c:v>-6.1460358228994399E-2</c:v>
                </c:pt>
                <c:pt idx="7786" formatCode="General">
                  <c:v>-7.5038297937097403E-2</c:v>
                </c:pt>
                <c:pt idx="7787" formatCode="General">
                  <c:v>-8.5985064092093402E-2</c:v>
                </c:pt>
                <c:pt idx="7788" formatCode="General">
                  <c:v>-9.4177955702059904E-2</c:v>
                </c:pt>
                <c:pt idx="7789" formatCode="General">
                  <c:v>-0.10067010661909299</c:v>
                </c:pt>
                <c:pt idx="7790" formatCode="General">
                  <c:v>-0.10666605304080699</c:v>
                </c:pt>
                <c:pt idx="7791" formatCode="General">
                  <c:v>-0.11248552534450899</c:v>
                </c:pt>
                <c:pt idx="7792" formatCode="General">
                  <c:v>-0.118877544256573</c:v>
                </c:pt>
                <c:pt idx="7793" formatCode="General">
                  <c:v>-0.12581657953491299</c:v>
                </c:pt>
                <c:pt idx="7794" formatCode="General">
                  <c:v>-0.13303403412779199</c:v>
                </c:pt>
                <c:pt idx="7795" formatCode="General">
                  <c:v>-0.13925552669502</c:v>
                </c:pt>
                <c:pt idx="7796" formatCode="General">
                  <c:v>-0.14418531351020999</c:v>
                </c:pt>
                <c:pt idx="7797" formatCode="General">
                  <c:v>-0.149502363922733</c:v>
                </c:pt>
                <c:pt idx="7798" formatCode="General">
                  <c:v>-0.15584577299442501</c:v>
                </c:pt>
                <c:pt idx="7799" formatCode="General">
                  <c:v>-0.163120159973451</c:v>
                </c:pt>
                <c:pt idx="7800" formatCode="General">
                  <c:v>-0.171444694750919</c:v>
                </c:pt>
                <c:pt idx="7801" formatCode="General">
                  <c:v>-0.180421672253576</c:v>
                </c:pt>
                <c:pt idx="7802" formatCode="General">
                  <c:v>-0.189224774285326</c:v>
                </c:pt>
                <c:pt idx="7803" formatCode="General">
                  <c:v>-0.19820262140301101</c:v>
                </c:pt>
                <c:pt idx="7804" formatCode="General">
                  <c:v>-0.20749403916574599</c:v>
                </c:pt>
                <c:pt idx="7805" formatCode="General">
                  <c:v>-0.217214012262815</c:v>
                </c:pt>
                <c:pt idx="7806" formatCode="General">
                  <c:v>-0.22702035779225499</c:v>
                </c:pt>
                <c:pt idx="7807" formatCode="General">
                  <c:v>-0.237087913909131</c:v>
                </c:pt>
                <c:pt idx="7808" formatCode="General">
                  <c:v>-0.24813759593895501</c:v>
                </c:pt>
                <c:pt idx="7809" formatCode="General">
                  <c:v>-0.25924955741889399</c:v>
                </c:pt>
                <c:pt idx="7810" formatCode="General">
                  <c:v>-0.26972713953788902</c:v>
                </c:pt>
                <c:pt idx="7811" formatCode="General">
                  <c:v>-0.28040064768487299</c:v>
                </c:pt>
                <c:pt idx="7812" formatCode="General">
                  <c:v>-0.29238646430096699</c:v>
                </c:pt>
                <c:pt idx="7813" formatCode="General">
                  <c:v>-0.305985430668542</c:v>
                </c:pt>
                <c:pt idx="7814" formatCode="General">
                  <c:v>-0.32032664157309099</c:v>
                </c:pt>
                <c:pt idx="7815" formatCode="General">
                  <c:v>-0.33396447685821801</c:v>
                </c:pt>
                <c:pt idx="7816" formatCode="General">
                  <c:v>-0.34664801224611602</c:v>
                </c:pt>
                <c:pt idx="7817" formatCode="General">
                  <c:v>-0.35847823038562598</c:v>
                </c:pt>
                <c:pt idx="7818" formatCode="General">
                  <c:v>-0.37025089787646598</c:v>
                </c:pt>
                <c:pt idx="7819" formatCode="General">
                  <c:v>-0.38333197671384101</c:v>
                </c:pt>
                <c:pt idx="7820" formatCode="General">
                  <c:v>-0.39683499294152602</c:v>
                </c:pt>
                <c:pt idx="7821" formatCode="General">
                  <c:v>-0.40942049944478498</c:v>
                </c:pt>
                <c:pt idx="7822" formatCode="General">
                  <c:v>-0.421433764802225</c:v>
                </c:pt>
                <c:pt idx="7823" formatCode="General">
                  <c:v>-0.43374177622129001</c:v>
                </c:pt>
                <c:pt idx="7824" formatCode="General">
                  <c:v>-0.44685268972533998</c:v>
                </c:pt>
                <c:pt idx="7825" formatCode="General">
                  <c:v>-0.45995974491084402</c:v>
                </c:pt>
                <c:pt idx="7826" formatCode="General">
                  <c:v>-0.47186737308636401</c:v>
                </c:pt>
                <c:pt idx="7827" formatCode="General">
                  <c:v>-0.481738415395292</c:v>
                </c:pt>
                <c:pt idx="7828" formatCode="General">
                  <c:v>-0.48884773301554102</c:v>
                </c:pt>
                <c:pt idx="7829" formatCode="General">
                  <c:v>-0.49311423041000002</c:v>
                </c:pt>
                <c:pt idx="7830" formatCode="General">
                  <c:v>-0.49568801121106698</c:v>
                </c:pt>
                <c:pt idx="7831" formatCode="General">
                  <c:v>-0.49822183404172299</c:v>
                </c:pt>
                <c:pt idx="7832" formatCode="General">
                  <c:v>-0.50149501580285105</c:v>
                </c:pt>
                <c:pt idx="7833" formatCode="General">
                  <c:v>-0.50576882172841797</c:v>
                </c:pt>
                <c:pt idx="7834" formatCode="General">
                  <c:v>-0.51096641637908102</c:v>
                </c:pt>
                <c:pt idx="7835" formatCode="General">
                  <c:v>-0.51642986360663301</c:v>
                </c:pt>
                <c:pt idx="7836" formatCode="General">
                  <c:v>-0.52246660267454403</c:v>
                </c:pt>
                <c:pt idx="7837" formatCode="General">
                  <c:v>-0.52966327451102202</c:v>
                </c:pt>
                <c:pt idx="7838" formatCode="General">
                  <c:v>-0.53799667263707096</c:v>
                </c:pt>
                <c:pt idx="7839" formatCode="General">
                  <c:v>-0.54732733111173204</c:v>
                </c:pt>
                <c:pt idx="7840" formatCode="General">
                  <c:v>-0.557148707205256</c:v>
                </c:pt>
                <c:pt idx="7841" formatCode="General">
                  <c:v>-0.56674842306123296</c:v>
                </c:pt>
                <c:pt idx="7842" formatCode="General">
                  <c:v>-0.57620657412429299</c:v>
                </c:pt>
                <c:pt idx="7843" formatCode="General">
                  <c:v>-0.58567190771843702</c:v>
                </c:pt>
                <c:pt idx="7844" formatCode="General">
                  <c:v>-0.59436051873353002</c:v>
                </c:pt>
                <c:pt idx="7845" formatCode="General">
                  <c:v>-0.60176074595037199</c:v>
                </c:pt>
                <c:pt idx="7846" formatCode="General">
                  <c:v>-0.60813100912427498</c:v>
                </c:pt>
                <c:pt idx="7847" formatCode="General">
                  <c:v>-0.61504291309039305</c:v>
                </c:pt>
                <c:pt idx="7848" formatCode="General">
                  <c:v>-0.62319935661210002</c:v>
                </c:pt>
                <c:pt idx="7849" formatCode="General">
                  <c:v>-0.63148254814029803</c:v>
                </c:pt>
                <c:pt idx="7850" formatCode="General">
                  <c:v>-0.63923056618604301</c:v>
                </c:pt>
                <c:pt idx="7851" formatCode="General">
                  <c:v>-0.64575793784060598</c:v>
                </c:pt>
                <c:pt idx="7852" formatCode="General">
                  <c:v>-0.65012706354224503</c:v>
                </c:pt>
                <c:pt idx="7853" formatCode="General">
                  <c:v>-0.65225481329920199</c:v>
                </c:pt>
                <c:pt idx="7854" formatCode="General">
                  <c:v>-0.65283693939605902</c:v>
                </c:pt>
                <c:pt idx="7855" formatCode="General">
                  <c:v>-0.65308511469570496</c:v>
                </c:pt>
                <c:pt idx="7856" formatCode="General">
                  <c:v>-0.653338309695779</c:v>
                </c:pt>
                <c:pt idx="7857" formatCode="General">
                  <c:v>-0.65297501486748699</c:v>
                </c:pt>
                <c:pt idx="7858" formatCode="General">
                  <c:v>-0.65154198077287295</c:v>
                </c:pt>
                <c:pt idx="7859" formatCode="General">
                  <c:v>-0.64903128816810296</c:v>
                </c:pt>
                <c:pt idx="7860" formatCode="General">
                  <c:v>-0.64613800480052896</c:v>
                </c:pt>
                <c:pt idx="7861" formatCode="General">
                  <c:v>-0.64392159810528404</c:v>
                </c:pt>
                <c:pt idx="7862" formatCode="General">
                  <c:v>-0.64186404537979003</c:v>
                </c:pt>
                <c:pt idx="7863" formatCode="General">
                  <c:v>-0.63887952727641495</c:v>
                </c:pt>
                <c:pt idx="7864" formatCode="General">
                  <c:v>-0.63537468657630503</c:v>
                </c:pt>
                <c:pt idx="7865" formatCode="General">
                  <c:v>-0.63179406663550497</c:v>
                </c:pt>
                <c:pt idx="7866" formatCode="General">
                  <c:v>-0.62872934280994897</c:v>
                </c:pt>
                <c:pt idx="7867" formatCode="General">
                  <c:v>-0.62642413353376403</c:v>
                </c:pt>
                <c:pt idx="7868" formatCode="General">
                  <c:v>-0.62462860791749297</c:v>
                </c:pt>
                <c:pt idx="7869" formatCode="General">
                  <c:v>-0.62272391345892097</c:v>
                </c:pt>
                <c:pt idx="7870" formatCode="General">
                  <c:v>-0.61987626687102104</c:v>
                </c:pt>
                <c:pt idx="7871" formatCode="General">
                  <c:v>-0.61627056359041699</c:v>
                </c:pt>
                <c:pt idx="7872" formatCode="General">
                  <c:v>-0.61194292976634401</c:v>
                </c:pt>
                <c:pt idx="7873" formatCode="General">
                  <c:v>-0.606503810942843</c:v>
                </c:pt>
                <c:pt idx="7874" formatCode="General">
                  <c:v>-0.59977929247332296</c:v>
                </c:pt>
                <c:pt idx="7875" formatCode="General">
                  <c:v>-0.592583734714063</c:v>
                </c:pt>
                <c:pt idx="7876" formatCode="General">
                  <c:v>-0.58602345761499597</c:v>
                </c:pt>
                <c:pt idx="7877" formatCode="General">
                  <c:v>-0.58021056260263904</c:v>
                </c:pt>
                <c:pt idx="7878" formatCode="General">
                  <c:v>-0.57546412928542301</c:v>
                </c:pt>
                <c:pt idx="7879" formatCode="General">
                  <c:v>-0.57171493084641101</c:v>
                </c:pt>
                <c:pt idx="7880" formatCode="General">
                  <c:v>-0.56825112458629501</c:v>
                </c:pt>
                <c:pt idx="7881" formatCode="General">
                  <c:v>-0.56408290029058294</c:v>
                </c:pt>
                <c:pt idx="7882" formatCode="General">
                  <c:v>-0.56011602127934002</c:v>
                </c:pt>
                <c:pt idx="7883" formatCode="General">
                  <c:v>-0.55771293758567797</c:v>
                </c:pt>
                <c:pt idx="7884" formatCode="General">
                  <c:v>-0.55575071193855696</c:v>
                </c:pt>
                <c:pt idx="7885" formatCode="General">
                  <c:v>-0.55373051147917396</c:v>
                </c:pt>
                <c:pt idx="7886" formatCode="General">
                  <c:v>-0.55213567144567699</c:v>
                </c:pt>
                <c:pt idx="7887" formatCode="General">
                  <c:v>-0.55094745876020301</c:v>
                </c:pt>
                <c:pt idx="7888" formatCode="General">
                  <c:v>-0.55057808601394997</c:v>
                </c:pt>
                <c:pt idx="7889" formatCode="General">
                  <c:v>-0.55014014789746701</c:v>
                </c:pt>
                <c:pt idx="7890" formatCode="General">
                  <c:v>-0.54800042143921002</c:v>
                </c:pt>
                <c:pt idx="7891" formatCode="General">
                  <c:v>-0.54451848424829596</c:v>
                </c:pt>
                <c:pt idx="7892" formatCode="General">
                  <c:v>-0.54005125127111397</c:v>
                </c:pt>
                <c:pt idx="7893" formatCode="General">
                  <c:v>-0.53404827799420795</c:v>
                </c:pt>
                <c:pt idx="7894" formatCode="General">
                  <c:v>-0.52687665014118401</c:v>
                </c:pt>
                <c:pt idx="7895" formatCode="General">
                  <c:v>-0.52000554710314995</c:v>
                </c:pt>
                <c:pt idx="7896" formatCode="General">
                  <c:v>-0.51433842294612997</c:v>
                </c:pt>
                <c:pt idx="7897" formatCode="General">
                  <c:v>-0.509374098869669</c:v>
                </c:pt>
                <c:pt idx="7898" formatCode="General">
                  <c:v>-0.50410798677625401</c:v>
                </c:pt>
                <c:pt idx="7899" formatCode="General">
                  <c:v>-0.49778423038708097</c:v>
                </c:pt>
                <c:pt idx="7900" formatCode="General">
                  <c:v>-0.49023283495113401</c:v>
                </c:pt>
                <c:pt idx="7901" formatCode="General">
                  <c:v>-0.48099263765406097</c:v>
                </c:pt>
                <c:pt idx="7902" formatCode="General">
                  <c:v>-0.46927599173390799</c:v>
                </c:pt>
                <c:pt idx="7903" formatCode="General">
                  <c:v>-0.45497798774222398</c:v>
                </c:pt>
                <c:pt idx="7904" formatCode="General">
                  <c:v>-0.43799630795592298</c:v>
                </c:pt>
                <c:pt idx="7905" formatCode="General">
                  <c:v>-0.41830935806057201</c:v>
                </c:pt>
                <c:pt idx="7906" formatCode="General">
                  <c:v>-0.396628497900329</c:v>
                </c:pt>
                <c:pt idx="7907" formatCode="General">
                  <c:v>-0.37442644358918298</c:v>
                </c:pt>
                <c:pt idx="7908" formatCode="General">
                  <c:v>-0.35281536229430299</c:v>
                </c:pt>
                <c:pt idx="7909" formatCode="General">
                  <c:v>-0.33198652906749598</c:v>
                </c:pt>
                <c:pt idx="7910" formatCode="General">
                  <c:v>-0.31122521954238003</c:v>
                </c:pt>
                <c:pt idx="7911" formatCode="General">
                  <c:v>-0.28976691251011599</c:v>
                </c:pt>
                <c:pt idx="7912" formatCode="General">
                  <c:v>-0.26941606391783401</c:v>
                </c:pt>
                <c:pt idx="7913" formatCode="General">
                  <c:v>-0.25189678536311699</c:v>
                </c:pt>
                <c:pt idx="7914" formatCode="General">
                  <c:v>-0.23737647113990501</c:v>
                </c:pt>
                <c:pt idx="7915" formatCode="General">
                  <c:v>-0.227162965851475</c:v>
                </c:pt>
                <c:pt idx="7916" formatCode="General">
                  <c:v>-0.22087348115113301</c:v>
                </c:pt>
                <c:pt idx="7917" formatCode="General">
                  <c:v>-0.21653009302583101</c:v>
                </c:pt>
                <c:pt idx="7918" formatCode="General">
                  <c:v>-0.21320935899173599</c:v>
                </c:pt>
                <c:pt idx="7919" formatCode="General">
                  <c:v>-0.210317401840414</c:v>
                </c:pt>
                <c:pt idx="7920" formatCode="General">
                  <c:v>-0.20745262373297599</c:v>
                </c:pt>
                <c:pt idx="7921" formatCode="General">
                  <c:v>-0.20398852063711001</c:v>
                </c:pt>
                <c:pt idx="7922" formatCode="General">
                  <c:v>-0.19981073992258599</c:v>
                </c:pt>
                <c:pt idx="7923" formatCode="General">
                  <c:v>-0.19537850323438699</c:v>
                </c:pt>
                <c:pt idx="7924" formatCode="General">
                  <c:v>-0.189710059656579</c:v>
                </c:pt>
                <c:pt idx="7925" formatCode="General">
                  <c:v>-0.18149596917807301</c:v>
                </c:pt>
                <c:pt idx="7926" formatCode="General">
                  <c:v>-0.169682013488408</c:v>
                </c:pt>
                <c:pt idx="7927" formatCode="General">
                  <c:v>-0.15386130065739101</c:v>
                </c:pt>
                <c:pt idx="7928" formatCode="General">
                  <c:v>-0.135307219815751</c:v>
                </c:pt>
                <c:pt idx="7929" formatCode="General">
                  <c:v>-0.114945047295306</c:v>
                </c:pt>
                <c:pt idx="7930" formatCode="General">
                  <c:v>-9.2903025837521205E-2</c:v>
                </c:pt>
                <c:pt idx="7931" formatCode="General">
                  <c:v>-6.9681405614726299E-2</c:v>
                </c:pt>
                <c:pt idx="7932" formatCode="General">
                  <c:v>-4.4860814916887898E-2</c:v>
                </c:pt>
                <c:pt idx="7933" formatCode="General">
                  <c:v>-1.79818307158989E-2</c:v>
                </c:pt>
                <c:pt idx="7934" formatCode="General">
                  <c:v>9.7688374602736498E-3</c:v>
                </c:pt>
                <c:pt idx="7935" formatCode="General">
                  <c:v>3.7734937129296098E-2</c:v>
                </c:pt>
                <c:pt idx="7936" formatCode="General">
                  <c:v>6.5647440491312894E-2</c:v>
                </c:pt>
                <c:pt idx="7937" formatCode="General">
                  <c:v>9.2730718146684196E-2</c:v>
                </c:pt>
                <c:pt idx="7938" formatCode="General">
                  <c:v>0.117766721129049</c:v>
                </c:pt>
                <c:pt idx="7939" formatCode="General">
                  <c:v>0.13944465037598899</c:v>
                </c:pt>
                <c:pt idx="7940" formatCode="General">
                  <c:v>0.158481572104232</c:v>
                </c:pt>
                <c:pt idx="7941" formatCode="General">
                  <c:v>0.17625255597097</c:v>
                </c:pt>
                <c:pt idx="7942" formatCode="General">
                  <c:v>0.192732820390872</c:v>
                </c:pt>
                <c:pt idx="7943" formatCode="General">
                  <c:v>0.20708709568274999</c:v>
                </c:pt>
                <c:pt idx="7944" formatCode="General">
                  <c:v>0.21871282789917401</c:v>
                </c:pt>
                <c:pt idx="7945" formatCode="General">
                  <c:v>0.227477804640074</c:v>
                </c:pt>
                <c:pt idx="7946" formatCode="General">
                  <c:v>0.23366005228961301</c:v>
                </c:pt>
                <c:pt idx="7947" formatCode="General">
                  <c:v>0.238052827075763</c:v>
                </c:pt>
                <c:pt idx="7948" formatCode="General">
                  <c:v>0.241690383752409</c:v>
                </c:pt>
                <c:pt idx="7949" formatCode="General">
                  <c:v>0.24499771856252001</c:v>
                </c:pt>
                <c:pt idx="7950" formatCode="General">
                  <c:v>0.24731881033765399</c:v>
                </c:pt>
                <c:pt idx="7951" formatCode="General">
                  <c:v>0.24921882665053999</c:v>
                </c:pt>
                <c:pt idx="7952" formatCode="General">
                  <c:v>0.25263488690139002</c:v>
                </c:pt>
                <c:pt idx="7953" formatCode="General">
                  <c:v>0.25808900839508198</c:v>
                </c:pt>
                <c:pt idx="7954" formatCode="General">
                  <c:v>0.26499763610197202</c:v>
                </c:pt>
                <c:pt idx="7955" formatCode="General">
                  <c:v>0.27249533356587302</c:v>
                </c:pt>
                <c:pt idx="7956" formatCode="General">
                  <c:v>0.28054589919897299</c:v>
                </c:pt>
                <c:pt idx="7957" formatCode="General">
                  <c:v>0.29111514596399202</c:v>
                </c:pt>
                <c:pt idx="7958" formatCode="General">
                  <c:v>0.30490978644822297</c:v>
                </c:pt>
                <c:pt idx="7959" formatCode="General">
                  <c:v>0.320689518873851</c:v>
                </c:pt>
                <c:pt idx="7960" formatCode="General">
                  <c:v>0.33726814335051902</c:v>
                </c:pt>
                <c:pt idx="7961" formatCode="General">
                  <c:v>0.35422717619524702</c:v>
                </c:pt>
                <c:pt idx="7962" formatCode="General">
                  <c:v>0.37185574847005798</c:v>
                </c:pt>
                <c:pt idx="7963" formatCode="General">
                  <c:v>0.38937508589410802</c:v>
                </c:pt>
                <c:pt idx="7964" formatCode="General">
                  <c:v>0.40564258720289997</c:v>
                </c:pt>
                <c:pt idx="7965" formatCode="General">
                  <c:v>0.42126979721991797</c:v>
                </c:pt>
                <c:pt idx="7966" formatCode="General">
                  <c:v>0.436958809367682</c:v>
                </c:pt>
                <c:pt idx="7967" formatCode="General">
                  <c:v>0.45237782594578702</c:v>
                </c:pt>
                <c:pt idx="7968" formatCode="General">
                  <c:v>0.46751671200497902</c:v>
                </c:pt>
                <c:pt idx="7969" formatCode="General">
                  <c:v>0.48287546264045</c:v>
                </c:pt>
                <c:pt idx="7970" formatCode="General">
                  <c:v>0.498225821648205</c:v>
                </c:pt>
                <c:pt idx="7971" formatCode="General">
                  <c:v>0.51345038974167001</c:v>
                </c:pt>
                <c:pt idx="7972" formatCode="General">
                  <c:v>0.52811778725992697</c:v>
                </c:pt>
                <c:pt idx="7973" formatCode="General">
                  <c:v>0.54020756360733801</c:v>
                </c:pt>
                <c:pt idx="7974" formatCode="General">
                  <c:v>0.54964791368257504</c:v>
                </c:pt>
                <c:pt idx="7975" formatCode="General">
                  <c:v>0.55767771794143395</c:v>
                </c:pt>
                <c:pt idx="7976" formatCode="General">
                  <c:v>0.565221147435226</c:v>
                </c:pt>
                <c:pt idx="7977" formatCode="General">
                  <c:v>0.57322641149807696</c:v>
                </c:pt>
                <c:pt idx="7978" formatCode="General">
                  <c:v>0.58171630248934703</c:v>
                </c:pt>
                <c:pt idx="7979" formatCode="General">
                  <c:v>0.58984588609244604</c:v>
                </c:pt>
                <c:pt idx="7980" formatCode="General">
                  <c:v>0.597666785764144</c:v>
                </c:pt>
                <c:pt idx="7981" formatCode="General">
                  <c:v>0.60569556365099397</c:v>
                </c:pt>
                <c:pt idx="7982" formatCode="General">
                  <c:v>0.61400435288217003</c:v>
                </c:pt>
                <c:pt idx="7983" formatCode="General">
                  <c:v>0.623235766995204</c:v>
                </c:pt>
                <c:pt idx="7984" formatCode="General">
                  <c:v>0.633489251172349</c:v>
                </c:pt>
                <c:pt idx="7985" formatCode="General">
                  <c:v>0.64433510452989795</c:v>
                </c:pt>
                <c:pt idx="7986" formatCode="General">
                  <c:v>0.65603251273616503</c:v>
                </c:pt>
                <c:pt idx="7987" formatCode="General">
                  <c:v>0.66836265529999195</c:v>
                </c:pt>
                <c:pt idx="7988" formatCode="General">
                  <c:v>0.68098115880321497</c:v>
                </c:pt>
                <c:pt idx="7989" formatCode="General">
                  <c:v>0.69404428294060205</c:v>
                </c:pt>
                <c:pt idx="7990" formatCode="General">
                  <c:v>0.70733549951133101</c:v>
                </c:pt>
                <c:pt idx="7991" formatCode="General">
                  <c:v>0.72020029115490203</c:v>
                </c:pt>
                <c:pt idx="7992" formatCode="General">
                  <c:v>0.73244156660688198</c:v>
                </c:pt>
                <c:pt idx="7993" formatCode="General">
                  <c:v>0.74459296050627199</c:v>
                </c:pt>
                <c:pt idx="7994" formatCode="General">
                  <c:v>0.75634696014889002</c:v>
                </c:pt>
                <c:pt idx="7995" formatCode="General">
                  <c:v>0.766616425115631</c:v>
                </c:pt>
                <c:pt idx="7996" formatCode="General">
                  <c:v>0.77549107970780795</c:v>
                </c:pt>
                <c:pt idx="7997" formatCode="General">
                  <c:v>0.78371187576732904</c:v>
                </c:pt>
                <c:pt idx="7998" formatCode="General">
                  <c:v>0.79146725611885205</c:v>
                </c:pt>
                <c:pt idx="7999" formatCode="General">
                  <c:v>0.79844803470190895</c:v>
                </c:pt>
                <c:pt idx="8000" formatCode="General">
                  <c:v>0.80426319191868201</c:v>
                </c:pt>
                <c:pt idx="8001" formatCode="General">
                  <c:v>0.80834937474256996</c:v>
                </c:pt>
                <c:pt idx="8002" formatCode="General">
                  <c:v>0.81027978665089195</c:v>
                </c:pt>
                <c:pt idx="8003" formatCode="General">
                  <c:v>0.81005526820408902</c:v>
                </c:pt>
                <c:pt idx="8004" formatCode="General">
                  <c:v>0.80709438532720701</c:v>
                </c:pt>
                <c:pt idx="8005" formatCode="General">
                  <c:v>0.80213045752964995</c:v>
                </c:pt>
                <c:pt idx="8006" formatCode="General">
                  <c:v>0.79623811984822801</c:v>
                </c:pt>
                <c:pt idx="8007" formatCode="General">
                  <c:v>0.789871145432538</c:v>
                </c:pt>
                <c:pt idx="8008" formatCode="General">
                  <c:v>0.78276124439461903</c:v>
                </c:pt>
                <c:pt idx="8009" formatCode="General">
                  <c:v>0.77490111462165701</c:v>
                </c:pt>
                <c:pt idx="8010" formatCode="General">
                  <c:v>0.76727096524627902</c:v>
                </c:pt>
                <c:pt idx="8011" formatCode="General">
                  <c:v>0.75967960291395698</c:v>
                </c:pt>
                <c:pt idx="8012" formatCode="General">
                  <c:v>0.75182364932646695</c:v>
                </c:pt>
                <c:pt idx="8013" formatCode="General">
                  <c:v>0.74361634797226195</c:v>
                </c:pt>
                <c:pt idx="8014" formatCode="General">
                  <c:v>0.73498945044548103</c:v>
                </c:pt>
                <c:pt idx="8015" formatCode="General">
                  <c:v>0.72574589393562905</c:v>
                </c:pt>
                <c:pt idx="8016" formatCode="General">
                  <c:v>0.71642878761196405</c:v>
                </c:pt>
                <c:pt idx="8017" formatCode="General">
                  <c:v>0.70772022221966302</c:v>
                </c:pt>
                <c:pt idx="8018" formatCode="General">
                  <c:v>0.69889438452680697</c:v>
                </c:pt>
                <c:pt idx="8019" formatCode="General">
                  <c:v>0.68931721758034004</c:v>
                </c:pt>
                <c:pt idx="8020" formatCode="General">
                  <c:v>0.68059824294276905</c:v>
                </c:pt>
                <c:pt idx="8021" formatCode="General">
                  <c:v>0.67432825902656801</c:v>
                </c:pt>
                <c:pt idx="8022" formatCode="General">
                  <c:v>0.66982521135789896</c:v>
                </c:pt>
                <c:pt idx="8023" formatCode="General">
                  <c:v>0.66615600607097403</c:v>
                </c:pt>
                <c:pt idx="8024" formatCode="General">
                  <c:v>0.66279587650512595</c:v>
                </c:pt>
                <c:pt idx="8025" formatCode="General">
                  <c:v>0.65872814960449499</c:v>
                </c:pt>
                <c:pt idx="8026" formatCode="General">
                  <c:v>0.653502455942779</c:v>
                </c:pt>
                <c:pt idx="8027" formatCode="General">
                  <c:v>0.64843293355112896</c:v>
                </c:pt>
                <c:pt idx="8028" formatCode="General">
                  <c:v>0.64447917121492604</c:v>
                </c:pt>
                <c:pt idx="8029" formatCode="General">
                  <c:v>0.64191684851290098</c:v>
                </c:pt>
                <c:pt idx="8030" formatCode="General">
                  <c:v>0.64064140477444598</c:v>
                </c:pt>
                <c:pt idx="8031" formatCode="General">
                  <c:v>0.64016161572288699</c:v>
                </c:pt>
                <c:pt idx="8032" formatCode="General">
                  <c:v>0.64047347980887603</c:v>
                </c:pt>
                <c:pt idx="8033" formatCode="General">
                  <c:v>0.64203313247910099</c:v>
                </c:pt>
                <c:pt idx="8034" formatCode="General">
                  <c:v>0.64475065237116702</c:v>
                </c:pt>
                <c:pt idx="8035" formatCode="General">
                  <c:v>0.64826956812738201</c:v>
                </c:pt>
                <c:pt idx="8036" formatCode="General">
                  <c:v>0.65207831092271495</c:v>
                </c:pt>
                <c:pt idx="8037" formatCode="General">
                  <c:v>0.65471107673530904</c:v>
                </c:pt>
                <c:pt idx="8038" formatCode="General">
                  <c:v>0.65420381562545404</c:v>
                </c:pt>
                <c:pt idx="8039" formatCode="General">
                  <c:v>0.65011403241719501</c:v>
                </c:pt>
                <c:pt idx="8040" formatCode="General">
                  <c:v>0.64322128563722902</c:v>
                </c:pt>
                <c:pt idx="8041" formatCode="General">
                  <c:v>0.63439599600895202</c:v>
                </c:pt>
                <c:pt idx="8042" formatCode="General">
                  <c:v>0.62409501389372501</c:v>
                </c:pt>
                <c:pt idx="8043" formatCode="General">
                  <c:v>0.61260131177011001</c:v>
                </c:pt>
                <c:pt idx="8044" formatCode="General">
                  <c:v>0.60099448188127302</c:v>
                </c:pt>
                <c:pt idx="8045" formatCode="General">
                  <c:v>0.58946605394509599</c:v>
                </c:pt>
                <c:pt idx="8046" formatCode="General">
                  <c:v>0.57729220298182005</c:v>
                </c:pt>
                <c:pt idx="8047" formatCode="General">
                  <c:v>0.56352100372011305</c:v>
                </c:pt>
                <c:pt idx="8048" formatCode="General">
                  <c:v>0.54792795564808106</c:v>
                </c:pt>
                <c:pt idx="8049" formatCode="General">
                  <c:v>0.53136603709735597</c:v>
                </c:pt>
                <c:pt idx="8050" formatCode="General">
                  <c:v>0.51472229244755496</c:v>
                </c:pt>
                <c:pt idx="8051" formatCode="General">
                  <c:v>0.49899419748035201</c:v>
                </c:pt>
                <c:pt idx="8052" formatCode="General">
                  <c:v>0.48400686765440298</c:v>
                </c:pt>
                <c:pt idx="8053" formatCode="General">
                  <c:v>0.46903466650620801</c:v>
                </c:pt>
                <c:pt idx="8054" formatCode="General">
                  <c:v>0.45451889924295802</c:v>
                </c:pt>
                <c:pt idx="8055" formatCode="General">
                  <c:v>0.44119772999135798</c:v>
                </c:pt>
                <c:pt idx="8056" formatCode="General">
                  <c:v>0.42933801305719599</c:v>
                </c:pt>
                <c:pt idx="8057" formatCode="General">
                  <c:v>0.41823373872883501</c:v>
                </c:pt>
                <c:pt idx="8058" formatCode="General">
                  <c:v>0.40759165503079298</c:v>
                </c:pt>
                <c:pt idx="8059" formatCode="General">
                  <c:v>0.39795828004966999</c:v>
                </c:pt>
                <c:pt idx="8060" formatCode="General">
                  <c:v>0.38925986083330599</c:v>
                </c:pt>
                <c:pt idx="8061" formatCode="General">
                  <c:v>0.38152070690880502</c:v>
                </c:pt>
                <c:pt idx="8062" formatCode="General">
                  <c:v>0.37444684285084001</c:v>
                </c:pt>
                <c:pt idx="8063" formatCode="General">
                  <c:v>0.36739802516527797</c:v>
                </c:pt>
                <c:pt idx="8064" formatCode="General">
                  <c:v>0.35995033484997602</c:v>
                </c:pt>
                <c:pt idx="8065" formatCode="General">
                  <c:v>0.35044962533492802</c:v>
                </c:pt>
                <c:pt idx="8066" formatCode="General">
                  <c:v>0.33776352008673999</c:v>
                </c:pt>
                <c:pt idx="8067" formatCode="General">
                  <c:v>0.32246144598883603</c:v>
                </c:pt>
                <c:pt idx="8068" formatCode="General">
                  <c:v>0.30478782635102097</c:v>
                </c:pt>
                <c:pt idx="8069" formatCode="General">
                  <c:v>0.28490271938478401</c:v>
                </c:pt>
                <c:pt idx="8070" formatCode="General">
                  <c:v>0.26374142771747</c:v>
                </c:pt>
                <c:pt idx="8071" formatCode="General">
                  <c:v>0.24161131454981299</c:v>
                </c:pt>
                <c:pt idx="8072" formatCode="General">
                  <c:v>0.218499739848451</c:v>
                </c:pt>
                <c:pt idx="8073" formatCode="General">
                  <c:v>0.194706748487741</c:v>
                </c:pt>
                <c:pt idx="8074" formatCode="General">
                  <c:v>0.170847116249327</c:v>
                </c:pt>
                <c:pt idx="8075" formatCode="General">
                  <c:v>0.147252183584964</c:v>
                </c:pt>
                <c:pt idx="8076" formatCode="General">
                  <c:v>0.12421380054343099</c:v>
                </c:pt>
                <c:pt idx="8077" formatCode="General">
                  <c:v>0.10204879069313</c:v>
                </c:pt>
                <c:pt idx="8078" formatCode="General">
                  <c:v>8.0810646896879501E-2</c:v>
                </c:pt>
                <c:pt idx="8079" formatCode="General">
                  <c:v>6.1223142208956902E-2</c:v>
                </c:pt>
                <c:pt idx="8080" formatCode="General">
                  <c:v>4.2787009990039898E-2</c:v>
                </c:pt>
                <c:pt idx="8081" formatCode="General">
                  <c:v>2.4261798245968101E-2</c:v>
                </c:pt>
                <c:pt idx="8082" formatCode="General">
                  <c:v>5.7938879879209397E-3</c:v>
                </c:pt>
                <c:pt idx="8083" formatCode="General">
                  <c:v>-1.21625164407312E-2</c:v>
                </c:pt>
                <c:pt idx="8084" formatCode="General">
                  <c:v>-2.8972842931437801E-2</c:v>
                </c:pt>
                <c:pt idx="8085" formatCode="General">
                  <c:v>-4.4493195378170397E-2</c:v>
                </c:pt>
                <c:pt idx="8086" formatCode="General">
                  <c:v>-5.92658912896874E-2</c:v>
                </c:pt>
                <c:pt idx="8087" formatCode="General">
                  <c:v>-7.3434597651994504E-2</c:v>
                </c:pt>
                <c:pt idx="8088" formatCode="General">
                  <c:v>-8.6140414592720496E-2</c:v>
                </c:pt>
                <c:pt idx="8089" formatCode="General">
                  <c:v>-9.6643835803902706E-2</c:v>
                </c:pt>
                <c:pt idx="8090" formatCode="General">
                  <c:v>-0.105569144383302</c:v>
                </c:pt>
                <c:pt idx="8091" formatCode="General">
                  <c:v>-0.11308415119559399</c:v>
                </c:pt>
                <c:pt idx="8092" formatCode="General">
                  <c:v>-0.119055617784967</c:v>
                </c:pt>
                <c:pt idx="8093" formatCode="General">
                  <c:v>-0.124183912163241</c:v>
                </c:pt>
                <c:pt idx="8094" formatCode="General">
                  <c:v>-0.12925059846270001</c:v>
                </c:pt>
                <c:pt idx="8095" formatCode="General">
                  <c:v>-0.13443602554064699</c:v>
                </c:pt>
                <c:pt idx="8096" formatCode="General">
                  <c:v>-0.140270590852067</c:v>
                </c:pt>
                <c:pt idx="8097" formatCode="General">
                  <c:v>-0.14745548099491201</c:v>
                </c:pt>
                <c:pt idx="8098" formatCode="General">
                  <c:v>-0.15570663215948399</c:v>
                </c:pt>
                <c:pt idx="8099" formatCode="General">
                  <c:v>-0.164110709579009</c:v>
                </c:pt>
                <c:pt idx="8100" formatCode="General">
                  <c:v>-0.17279210604720799</c:v>
                </c:pt>
                <c:pt idx="8101" formatCode="General">
                  <c:v>-0.18212812006596801</c:v>
                </c:pt>
                <c:pt idx="8102" formatCode="General">
                  <c:v>-0.19187330683093901</c:v>
                </c:pt>
                <c:pt idx="8103" formatCode="General">
                  <c:v>-0.202783233031534</c:v>
                </c:pt>
                <c:pt idx="8104" formatCode="General">
                  <c:v>-0.215621518654701</c:v>
                </c:pt>
                <c:pt idx="8105" formatCode="General">
                  <c:v>-0.230616578831663</c:v>
                </c:pt>
                <c:pt idx="8106" formatCode="General">
                  <c:v>-0.24831434571809199</c:v>
                </c:pt>
                <c:pt idx="8107" formatCode="General">
                  <c:v>-0.26863698594249902</c:v>
                </c:pt>
                <c:pt idx="8108" formatCode="General">
                  <c:v>-0.29114876897243203</c:v>
                </c:pt>
                <c:pt idx="8109" formatCode="General">
                  <c:v>-0.31495236978265301</c:v>
                </c:pt>
                <c:pt idx="8110" formatCode="General">
                  <c:v>-0.338815826558033</c:v>
                </c:pt>
                <c:pt idx="8111" formatCode="General">
                  <c:v>-0.36179158211625501</c:v>
                </c:pt>
                <c:pt idx="8112" formatCode="General">
                  <c:v>-0.382535996813062</c:v>
                </c:pt>
                <c:pt idx="8113" formatCode="General">
                  <c:v>-0.400754466415215</c:v>
                </c:pt>
                <c:pt idx="8114" formatCode="General">
                  <c:v>-0.41708558342316698</c:v>
                </c:pt>
                <c:pt idx="8115" formatCode="General">
                  <c:v>-0.432149313756785</c:v>
                </c:pt>
                <c:pt idx="8116" formatCode="General">
                  <c:v>-0.44632396867597302</c:v>
                </c:pt>
                <c:pt idx="8117" formatCode="General">
                  <c:v>-0.45947712249799699</c:v>
                </c:pt>
                <c:pt idx="8118" formatCode="General">
                  <c:v>-0.47213614307910901</c:v>
                </c:pt>
                <c:pt idx="8119" formatCode="General">
                  <c:v>-0.48507165711198802</c:v>
                </c:pt>
                <c:pt idx="8120" formatCode="General">
                  <c:v>-0.49792761287528903</c:v>
                </c:pt>
                <c:pt idx="8121" formatCode="General">
                  <c:v>-0.50919621910343804</c:v>
                </c:pt>
                <c:pt idx="8122" formatCode="General">
                  <c:v>-0.51760586326805902</c:v>
                </c:pt>
                <c:pt idx="8123" formatCode="General">
                  <c:v>-0.52419993426849198</c:v>
                </c:pt>
                <c:pt idx="8124" formatCode="General">
                  <c:v>-0.53049215366931801</c:v>
                </c:pt>
                <c:pt idx="8125" formatCode="General">
                  <c:v>-0.53667002604204395</c:v>
                </c:pt>
                <c:pt idx="8126" formatCode="General">
                  <c:v>-0.54315104353052301</c:v>
                </c:pt>
                <c:pt idx="8127" formatCode="General">
                  <c:v>-0.55016057754443204</c:v>
                </c:pt>
                <c:pt idx="8128" formatCode="General">
                  <c:v>-0.55759709539886004</c:v>
                </c:pt>
                <c:pt idx="8129" formatCode="General">
                  <c:v>-0.564708753756194</c:v>
                </c:pt>
                <c:pt idx="8130" formatCode="General">
                  <c:v>-0.57140749868145702</c:v>
                </c:pt>
                <c:pt idx="8131" formatCode="General">
                  <c:v>-0.57895441455715202</c:v>
                </c:pt>
                <c:pt idx="8132" formatCode="General">
                  <c:v>-0.58695684640706602</c:v>
                </c:pt>
                <c:pt idx="8133" formatCode="General">
                  <c:v>-0.59420608047396095</c:v>
                </c:pt>
                <c:pt idx="8134" formatCode="General">
                  <c:v>-0.60126434167041898</c:v>
                </c:pt>
                <c:pt idx="8135" formatCode="General">
                  <c:v>-0.60941517146717705</c:v>
                </c:pt>
                <c:pt idx="8136" formatCode="General">
                  <c:v>-0.61919683247881196</c:v>
                </c:pt>
                <c:pt idx="8137" formatCode="General">
                  <c:v>-0.62928476842740799</c:v>
                </c:pt>
                <c:pt idx="8138" formatCode="General">
                  <c:v>-0.63795188316595097</c:v>
                </c:pt>
                <c:pt idx="8139" formatCode="General">
                  <c:v>-0.64507888207677599</c:v>
                </c:pt>
                <c:pt idx="8140" formatCode="General">
                  <c:v>-0.65119413485395405</c:v>
                </c:pt>
                <c:pt idx="8141" formatCode="General">
                  <c:v>-0.65721913386912201</c:v>
                </c:pt>
                <c:pt idx="8142" formatCode="General">
                  <c:v>-0.66378555580592102</c:v>
                </c:pt>
                <c:pt idx="8143" formatCode="General">
                  <c:v>-0.67091384322062797</c:v>
                </c:pt>
                <c:pt idx="8144" formatCode="General">
                  <c:v>-0.67805958762574803</c:v>
                </c:pt>
                <c:pt idx="8145" formatCode="General">
                  <c:v>-0.685856508789079</c:v>
                </c:pt>
                <c:pt idx="8146" formatCode="General">
                  <c:v>-0.69595189334724805</c:v>
                </c:pt>
                <c:pt idx="8147" formatCode="General">
                  <c:v>-0.70871719464681804</c:v>
                </c:pt>
                <c:pt idx="8148" formatCode="General">
                  <c:v>-0.72370015544119104</c:v>
                </c:pt>
                <c:pt idx="8149" formatCode="General">
                  <c:v>-0.74070536313021396</c:v>
                </c:pt>
                <c:pt idx="8150" formatCode="General">
                  <c:v>-0.759477637689842</c:v>
                </c:pt>
                <c:pt idx="8151" formatCode="General">
                  <c:v>-0.77874310841321903</c:v>
                </c:pt>
                <c:pt idx="8152" formatCode="General">
                  <c:v>-0.79778158744283501</c:v>
                </c:pt>
                <c:pt idx="8153" formatCode="General">
                  <c:v>-0.81646845616626995</c:v>
                </c:pt>
                <c:pt idx="8154" formatCode="General">
                  <c:v>-0.83418672762837998</c:v>
                </c:pt>
                <c:pt idx="8155" formatCode="General">
                  <c:v>-0.85019056039018204</c:v>
                </c:pt>
                <c:pt idx="8156" formatCode="General">
                  <c:v>-0.86434725772745002</c:v>
                </c:pt>
                <c:pt idx="8157" formatCode="General">
                  <c:v>-0.87673391924899302</c:v>
                </c:pt>
                <c:pt idx="8158" formatCode="General">
                  <c:v>-0.88650631702741001</c:v>
                </c:pt>
                <c:pt idx="8159" formatCode="General">
                  <c:v>-0.89320210600984995</c:v>
                </c:pt>
                <c:pt idx="8160" formatCode="General">
                  <c:v>-0.89734351413157898</c:v>
                </c:pt>
                <c:pt idx="8161" formatCode="General">
                  <c:v>-0.89949436727233401</c:v>
                </c:pt>
                <c:pt idx="8162" formatCode="General">
                  <c:v>-0.899431520493578</c:v>
                </c:pt>
                <c:pt idx="8163" formatCode="General">
                  <c:v>-0.89702910645061595</c:v>
                </c:pt>
                <c:pt idx="8164" formatCode="General">
                  <c:v>-0.89318675096272104</c:v>
                </c:pt>
                <c:pt idx="8165" formatCode="General">
                  <c:v>-0.888315400930479</c:v>
                </c:pt>
                <c:pt idx="8166" formatCode="General">
                  <c:v>-0.88271908889275197</c:v>
                </c:pt>
                <c:pt idx="8167" formatCode="General">
                  <c:v>-0.876757281613188</c:v>
                </c:pt>
                <c:pt idx="8168" formatCode="General">
                  <c:v>-0.87112372518732695</c:v>
                </c:pt>
                <c:pt idx="8169" formatCode="General">
                  <c:v>-0.86700289408098097</c:v>
                </c:pt>
                <c:pt idx="8170" formatCode="General">
                  <c:v>-0.86436056859805599</c:v>
                </c:pt>
                <c:pt idx="8171" formatCode="General">
                  <c:v>-0.86271424965139398</c:v>
                </c:pt>
                <c:pt idx="8172" formatCode="General">
                  <c:v>-0.86168360689157097</c:v>
                </c:pt>
                <c:pt idx="8173" formatCode="General">
                  <c:v>-0.86158467943311501</c:v>
                </c:pt>
                <c:pt idx="8174" formatCode="General">
                  <c:v>-0.86232291516864601</c:v>
                </c:pt>
                <c:pt idx="8175" formatCode="General">
                  <c:v>-0.86367158789358001</c:v>
                </c:pt>
                <c:pt idx="8176" formatCode="General">
                  <c:v>-0.86620224360438203</c:v>
                </c:pt>
                <c:pt idx="8177" formatCode="General">
                  <c:v>-0.87036138387677497</c:v>
                </c:pt>
                <c:pt idx="8178" formatCode="General">
                  <c:v>-0.876126353492653</c:v>
                </c:pt>
                <c:pt idx="8179" formatCode="General">
                  <c:v>-0.88331575078136904</c:v>
                </c:pt>
                <c:pt idx="8180" formatCode="General">
                  <c:v>-0.89128600598776997</c:v>
                </c:pt>
                <c:pt idx="8181" formatCode="General">
                  <c:v>-0.89818834684733695</c:v>
                </c:pt>
                <c:pt idx="8182" formatCode="General">
                  <c:v>-0.90314843982394299</c:v>
                </c:pt>
                <c:pt idx="8183" formatCode="General">
                  <c:v>-0.90633888440207999</c:v>
                </c:pt>
                <c:pt idx="8184" formatCode="General">
                  <c:v>-0.90812821340975103</c:v>
                </c:pt>
                <c:pt idx="8185" formatCode="General">
                  <c:v>-0.90797713533817903</c:v>
                </c:pt>
                <c:pt idx="8186" formatCode="General">
                  <c:v>-0.90487674514004701</c:v>
                </c:pt>
                <c:pt idx="8187" formatCode="General">
                  <c:v>-0.89936384481763398</c:v>
                </c:pt>
                <c:pt idx="8188" formatCode="General">
                  <c:v>-0.89213889286367898</c:v>
                </c:pt>
                <c:pt idx="8189" formatCode="General">
                  <c:v>-0.88272028085745202</c:v>
                </c:pt>
                <c:pt idx="8190" formatCode="General">
                  <c:v>-0.87072576733548301</c:v>
                </c:pt>
                <c:pt idx="8191" formatCode="General">
                  <c:v>-0.85674286505244202</c:v>
                </c:pt>
                <c:pt idx="8192" formatCode="General">
                  <c:v>-0.84086295834327396</c:v>
                </c:pt>
                <c:pt idx="8193" formatCode="General">
                  <c:v>-0.82320164437971999</c:v>
                </c:pt>
                <c:pt idx="8194" formatCode="General">
                  <c:v>-0.80432938094829798</c:v>
                </c:pt>
                <c:pt idx="8195" formatCode="General">
                  <c:v>-0.78489900137839697</c:v>
                </c:pt>
                <c:pt idx="8196" formatCode="General">
                  <c:v>-0.76642388306062204</c:v>
                </c:pt>
                <c:pt idx="8197" formatCode="General">
                  <c:v>-0.74995185396770503</c:v>
                </c:pt>
                <c:pt idx="8198" formatCode="General">
                  <c:v>-0.73448927709606504</c:v>
                </c:pt>
                <c:pt idx="8199" formatCode="General">
                  <c:v>-0.71792524771567701</c:v>
                </c:pt>
                <c:pt idx="8200" formatCode="General">
                  <c:v>-0.70031490869360802</c:v>
                </c:pt>
                <c:pt idx="8201" formatCode="General">
                  <c:v>-0.68285950855801703</c:v>
                </c:pt>
                <c:pt idx="8202" formatCode="General">
                  <c:v>-0.66479048592386403</c:v>
                </c:pt>
                <c:pt idx="8203" formatCode="General">
                  <c:v>-0.64597085119755604</c:v>
                </c:pt>
                <c:pt idx="8204" formatCode="General">
                  <c:v>-0.626746283528819</c:v>
                </c:pt>
                <c:pt idx="8205" formatCode="General">
                  <c:v>-0.60558008229305405</c:v>
                </c:pt>
                <c:pt idx="8206" formatCode="General">
                  <c:v>-0.58196223218188403</c:v>
                </c:pt>
                <c:pt idx="8207" formatCode="General">
                  <c:v>-0.55731286855502604</c:v>
                </c:pt>
                <c:pt idx="8208" formatCode="General">
                  <c:v>-0.53322572245799005</c:v>
                </c:pt>
                <c:pt idx="8209" formatCode="General">
                  <c:v>-0.510685143181412</c:v>
                </c:pt>
                <c:pt idx="8210" formatCode="General">
                  <c:v>-0.49038574058657602</c:v>
                </c:pt>
                <c:pt idx="8211" formatCode="General">
                  <c:v>-0.47264766042450701</c:v>
                </c:pt>
                <c:pt idx="8212" formatCode="General">
                  <c:v>-0.45662399558283701</c:v>
                </c:pt>
                <c:pt idx="8213" formatCode="General">
                  <c:v>-0.44118245316907401</c:v>
                </c:pt>
                <c:pt idx="8214" formatCode="General">
                  <c:v>-0.42551994225865297</c:v>
                </c:pt>
                <c:pt idx="8215" formatCode="General">
                  <c:v>-0.40949615472354001</c:v>
                </c:pt>
                <c:pt idx="8216" formatCode="General">
                  <c:v>-0.392894998353856</c:v>
                </c:pt>
                <c:pt idx="8217" formatCode="General">
                  <c:v>-0.37621950386131398</c:v>
                </c:pt>
                <c:pt idx="8218" formatCode="General">
                  <c:v>-0.36007391802168098</c:v>
                </c:pt>
                <c:pt idx="8219" formatCode="General">
                  <c:v>-0.34343715921717199</c:v>
                </c:pt>
                <c:pt idx="8220" formatCode="General">
                  <c:v>-0.32569930845315398</c:v>
                </c:pt>
                <c:pt idx="8221" formatCode="General">
                  <c:v>-0.30644773328390001</c:v>
                </c:pt>
                <c:pt idx="8222" formatCode="General">
                  <c:v>-0.28541917706148801</c:v>
                </c:pt>
                <c:pt idx="8223" formatCode="General">
                  <c:v>-0.26253649831964598</c:v>
                </c:pt>
                <c:pt idx="8224" formatCode="General">
                  <c:v>-0.23697330895812599</c:v>
                </c:pt>
                <c:pt idx="8225" formatCode="General">
                  <c:v>-0.20887535289015499</c:v>
                </c:pt>
                <c:pt idx="8226" formatCode="General">
                  <c:v>-0.179315090566563</c:v>
                </c:pt>
                <c:pt idx="8227" formatCode="General">
                  <c:v>-0.150403115523741</c:v>
                </c:pt>
                <c:pt idx="8228" formatCode="General">
                  <c:v>-0.123073003994636</c:v>
                </c:pt>
                <c:pt idx="8229" formatCode="General">
                  <c:v>-9.5648428260310503E-2</c:v>
                </c:pt>
                <c:pt idx="8230" formatCode="General">
                  <c:v>-6.7559079950969395E-2</c:v>
                </c:pt>
                <c:pt idx="8231" formatCode="General">
                  <c:v>-3.9800017262276798E-2</c:v>
                </c:pt>
                <c:pt idx="8232" formatCode="General">
                  <c:v>-1.2689478787555599E-2</c:v>
                </c:pt>
                <c:pt idx="8233" formatCode="General">
                  <c:v>1.3346977545932601E-2</c:v>
                </c:pt>
                <c:pt idx="8234" formatCode="General">
                  <c:v>3.7790448288349501E-2</c:v>
                </c:pt>
                <c:pt idx="8235" formatCode="General">
                  <c:v>6.1341238953487198E-2</c:v>
                </c:pt>
                <c:pt idx="8236" formatCode="General">
                  <c:v>8.4738619428919706E-2</c:v>
                </c:pt>
                <c:pt idx="8237" formatCode="General">
                  <c:v>0.10778118855008301</c:v>
                </c:pt>
                <c:pt idx="8238" formatCode="General">
                  <c:v>0.13020882366127901</c:v>
                </c:pt>
                <c:pt idx="8239" formatCode="General">
                  <c:v>0.15236828964614099</c:v>
                </c:pt>
                <c:pt idx="8240" formatCode="General">
                  <c:v>0.175265460981685</c:v>
                </c:pt>
                <c:pt idx="8241" formatCode="General">
                  <c:v>0.20010124317141101</c:v>
                </c:pt>
                <c:pt idx="8242" formatCode="General">
                  <c:v>0.22598872223819</c:v>
                </c:pt>
                <c:pt idx="8243" formatCode="General">
                  <c:v>0.25169218338992799</c:v>
                </c:pt>
                <c:pt idx="8244" formatCode="General">
                  <c:v>0.27702244168146101</c:v>
                </c:pt>
                <c:pt idx="8245" formatCode="General">
                  <c:v>0.301212031318499</c:v>
                </c:pt>
                <c:pt idx="8246" formatCode="General">
                  <c:v>0.32463887780439699</c:v>
                </c:pt>
                <c:pt idx="8247" formatCode="General">
                  <c:v>0.34797181704892399</c:v>
                </c:pt>
                <c:pt idx="8248" formatCode="General">
                  <c:v>0.370131120785053</c:v>
                </c:pt>
                <c:pt idx="8249" formatCode="General">
                  <c:v>0.391406233710136</c:v>
                </c:pt>
                <c:pt idx="8250" formatCode="General">
                  <c:v>0.41289062912281699</c:v>
                </c:pt>
                <c:pt idx="8251" formatCode="General">
                  <c:v>0.434465984371734</c:v>
                </c:pt>
                <c:pt idx="8252" formatCode="General">
                  <c:v>0.45584932998538402</c:v>
                </c:pt>
                <c:pt idx="8253" formatCode="General">
                  <c:v>0.47627018026989398</c:v>
                </c:pt>
                <c:pt idx="8254" formatCode="General">
                  <c:v>0.494648717113779</c:v>
                </c:pt>
                <c:pt idx="8255" formatCode="General">
                  <c:v>0.51099359219103102</c:v>
                </c:pt>
                <c:pt idx="8256" formatCode="General">
                  <c:v>0.52540486395182595</c:v>
                </c:pt>
                <c:pt idx="8257" formatCode="General">
                  <c:v>0.53772053775064399</c:v>
                </c:pt>
                <c:pt idx="8258" formatCode="General">
                  <c:v>0.54832064844783401</c:v>
                </c:pt>
                <c:pt idx="8259" formatCode="General">
                  <c:v>0.55722081341060303</c:v>
                </c:pt>
                <c:pt idx="8260" formatCode="General">
                  <c:v>0.56472258149003096</c:v>
                </c:pt>
                <c:pt idx="8261" formatCode="General">
                  <c:v>0.57200267557317896</c:v>
                </c:pt>
                <c:pt idx="8262" formatCode="General">
                  <c:v>0.57939282201966202</c:v>
                </c:pt>
                <c:pt idx="8263" formatCode="General">
                  <c:v>0.58700522036325997</c:v>
                </c:pt>
                <c:pt idx="8264" formatCode="General">
                  <c:v>0.59537503528075297</c:v>
                </c:pt>
                <c:pt idx="8265" formatCode="General">
                  <c:v>0.60482662832835599</c:v>
                </c:pt>
                <c:pt idx="8266" formatCode="General">
                  <c:v>0.61488849846180504</c:v>
                </c:pt>
                <c:pt idx="8267" formatCode="General">
                  <c:v>0.62430314204530801</c:v>
                </c:pt>
                <c:pt idx="8268" formatCode="General">
                  <c:v>0.632668896063041</c:v>
                </c:pt>
                <c:pt idx="8269" formatCode="General">
                  <c:v>0.64117162859203902</c:v>
                </c:pt>
                <c:pt idx="8270" formatCode="General">
                  <c:v>0.651010022333256</c:v>
                </c:pt>
                <c:pt idx="8271" formatCode="General">
                  <c:v>0.661582117721352</c:v>
                </c:pt>
                <c:pt idx="8272" formatCode="General">
                  <c:v>0.67248549831607296</c:v>
                </c:pt>
                <c:pt idx="8273" formatCode="General">
                  <c:v>0.68351527287527902</c:v>
                </c:pt>
                <c:pt idx="8274" formatCode="General">
                  <c:v>0.693353156893879</c:v>
                </c:pt>
                <c:pt idx="8275" formatCode="General">
                  <c:v>0.70091705855992104</c:v>
                </c:pt>
                <c:pt idx="8276" formatCode="General">
                  <c:v>0.70621594155009904</c:v>
                </c:pt>
                <c:pt idx="8277" formatCode="General">
                  <c:v>0.709886681270538</c:v>
                </c:pt>
                <c:pt idx="8278" formatCode="General">
                  <c:v>0.71238458033930596</c:v>
                </c:pt>
                <c:pt idx="8279" formatCode="General">
                  <c:v>0.71453210067614403</c:v>
                </c:pt>
                <c:pt idx="8280" formatCode="General">
                  <c:v>0.71756073335266701</c:v>
                </c:pt>
                <c:pt idx="8281" formatCode="General">
                  <c:v>0.72166438792943399</c:v>
                </c:pt>
                <c:pt idx="8282" formatCode="General">
                  <c:v>0.72656125278221595</c:v>
                </c:pt>
                <c:pt idx="8283" formatCode="General">
                  <c:v>0.73142607555302297</c:v>
                </c:pt>
                <c:pt idx="8284" formatCode="General">
                  <c:v>0.73499521075465402</c:v>
                </c:pt>
                <c:pt idx="8285" formatCode="General">
                  <c:v>0.73652975056339198</c:v>
                </c:pt>
                <c:pt idx="8286" formatCode="General">
                  <c:v>0.73643728896225302</c:v>
                </c:pt>
                <c:pt idx="8287" formatCode="General">
                  <c:v>0.73599364847496695</c:v>
                </c:pt>
                <c:pt idx="8288" formatCode="General">
                  <c:v>0.73637624908676702</c:v>
                </c:pt>
                <c:pt idx="8289" formatCode="General">
                  <c:v>0.73811724536758105</c:v>
                </c:pt>
                <c:pt idx="8290" formatCode="General">
                  <c:v>0.74082293184335601</c:v>
                </c:pt>
                <c:pt idx="8291" formatCode="General">
                  <c:v>0.74482031257773296</c:v>
                </c:pt>
                <c:pt idx="8292" formatCode="General">
                  <c:v>0.750671983842504</c:v>
                </c:pt>
                <c:pt idx="8293" formatCode="General">
                  <c:v>0.757491164177716</c:v>
                </c:pt>
                <c:pt idx="8294" formatCode="General">
                  <c:v>0.76414545035429704</c:v>
                </c:pt>
                <c:pt idx="8295" formatCode="General">
                  <c:v>0.770231586124697</c:v>
                </c:pt>
                <c:pt idx="8296" formatCode="General">
                  <c:v>0.77545496090794597</c:v>
                </c:pt>
                <c:pt idx="8297" formatCode="General">
                  <c:v>0.77957175143165403</c:v>
                </c:pt>
                <c:pt idx="8298" formatCode="General">
                  <c:v>0.78237113846275497</c:v>
                </c:pt>
                <c:pt idx="8299" formatCode="General">
                  <c:v>0.783524203349936</c:v>
                </c:pt>
                <c:pt idx="8300" formatCode="General">
                  <c:v>0.78311772184421202</c:v>
                </c:pt>
                <c:pt idx="8301" formatCode="General">
                  <c:v>0.78190131248894401</c:v>
                </c:pt>
                <c:pt idx="8302" formatCode="General">
                  <c:v>0.77973048672800005</c:v>
                </c:pt>
                <c:pt idx="8303" formatCode="General">
                  <c:v>0.77554996060259895</c:v>
                </c:pt>
                <c:pt idx="8304" formatCode="General">
                  <c:v>0.76941703175432696</c:v>
                </c:pt>
                <c:pt idx="8305" formatCode="General">
                  <c:v>0.76186376712857495</c:v>
                </c:pt>
                <c:pt idx="8306" formatCode="General">
                  <c:v>0.75332699985309104</c:v>
                </c:pt>
                <c:pt idx="8307" formatCode="General">
                  <c:v>0.74473008714484801</c:v>
                </c:pt>
                <c:pt idx="8308" formatCode="General">
                  <c:v>0.73653778027342798</c:v>
                </c:pt>
                <c:pt idx="8309" formatCode="General">
                  <c:v>0.728869435264346</c:v>
                </c:pt>
                <c:pt idx="8310" formatCode="General">
                  <c:v>0.72204799055871105</c:v>
                </c:pt>
                <c:pt idx="8311" formatCode="General">
                  <c:v>0.71637542469965398</c:v>
                </c:pt>
                <c:pt idx="8312" formatCode="General">
                  <c:v>0.71163613506287504</c:v>
                </c:pt>
                <c:pt idx="8313" formatCode="General">
                  <c:v>0.707252377875635</c:v>
                </c:pt>
                <c:pt idx="8314" formatCode="General">
                  <c:v>0.70377742024218104</c:v>
                </c:pt>
                <c:pt idx="8315" formatCode="General">
                  <c:v>0.70231884793300103</c:v>
                </c:pt>
                <c:pt idx="8316" formatCode="General">
                  <c:v>0.70246472747830402</c:v>
                </c:pt>
                <c:pt idx="8317" formatCode="General">
                  <c:v>0.70349034306351499</c:v>
                </c:pt>
                <c:pt idx="8318" formatCode="General">
                  <c:v>0.70562760062370899</c:v>
                </c:pt>
                <c:pt idx="8319" formatCode="General">
                  <c:v>0.70953851951245905</c:v>
                </c:pt>
                <c:pt idx="8320" formatCode="General">
                  <c:v>0.71517439766045399</c:v>
                </c:pt>
                <c:pt idx="8321" formatCode="General">
                  <c:v>0.72237208923165697</c:v>
                </c:pt>
                <c:pt idx="8322" formatCode="General">
                  <c:v>0.73170392444162302</c:v>
                </c:pt>
                <c:pt idx="8323" formatCode="General">
                  <c:v>0.74242597916785102</c:v>
                </c:pt>
                <c:pt idx="8324" formatCode="General">
                  <c:v>0.75293342579932399</c:v>
                </c:pt>
                <c:pt idx="8325" formatCode="General">
                  <c:v>0.76243907647736298</c:v>
                </c:pt>
                <c:pt idx="8326" formatCode="General">
                  <c:v>0.77083889167770103</c:v>
                </c:pt>
                <c:pt idx="8327" formatCode="General">
                  <c:v>0.77868278087489395</c:v>
                </c:pt>
                <c:pt idx="8328" formatCode="General">
                  <c:v>0.78636883308943695</c:v>
                </c:pt>
                <c:pt idx="8329" formatCode="General">
                  <c:v>0.79325259219383004</c:v>
                </c:pt>
                <c:pt idx="8330" formatCode="General">
                  <c:v>0.79860846826831999</c:v>
                </c:pt>
                <c:pt idx="8331" formatCode="General">
                  <c:v>0.80246787776254103</c:v>
                </c:pt>
                <c:pt idx="8332" formatCode="General">
                  <c:v>0.80416602730078601</c:v>
                </c:pt>
                <c:pt idx="8333" formatCode="General">
                  <c:v>0.80307143140561099</c:v>
                </c:pt>
                <c:pt idx="8334" formatCode="General">
                  <c:v>0.79919444533808304</c:v>
                </c:pt>
                <c:pt idx="8335" formatCode="General">
                  <c:v>0.79257187747827795</c:v>
                </c:pt>
                <c:pt idx="8336" formatCode="General">
                  <c:v>0.78352477855451697</c:v>
                </c:pt>
                <c:pt idx="8337" formatCode="General">
                  <c:v>0.77233552355220603</c:v>
                </c:pt>
                <c:pt idx="8338" formatCode="General">
                  <c:v>0.75973550537661905</c:v>
                </c:pt>
                <c:pt idx="8339" formatCode="General">
                  <c:v>0.74566318344518301</c:v>
                </c:pt>
                <c:pt idx="8340" formatCode="General">
                  <c:v>0.73006464393314796</c:v>
                </c:pt>
                <c:pt idx="8341" formatCode="General">
                  <c:v>0.71422848644988401</c:v>
                </c:pt>
                <c:pt idx="8342" formatCode="General">
                  <c:v>0.69887617667258695</c:v>
                </c:pt>
                <c:pt idx="8343" formatCode="General">
                  <c:v>0.68358322641513103</c:v>
                </c:pt>
                <c:pt idx="8344" formatCode="General">
                  <c:v>0.66859104730825603</c:v>
                </c:pt>
                <c:pt idx="8345" formatCode="General">
                  <c:v>0.65315987911403295</c:v>
                </c:pt>
                <c:pt idx="8346" formatCode="General">
                  <c:v>0.63618983922992001</c:v>
                </c:pt>
                <c:pt idx="8347" formatCode="General">
                  <c:v>0.61840384901708001</c:v>
                </c:pt>
                <c:pt idx="8348" formatCode="General">
                  <c:v>0.60061523271841299</c:v>
                </c:pt>
                <c:pt idx="8349" formatCode="General">
                  <c:v>0.58325816531189301</c:v>
                </c:pt>
                <c:pt idx="8350" formatCode="General">
                  <c:v>0.56645940725319599</c:v>
                </c:pt>
                <c:pt idx="8351" formatCode="General">
                  <c:v>0.551041994983267</c:v>
                </c:pt>
                <c:pt idx="8352" formatCode="General">
                  <c:v>0.53703956716705603</c:v>
                </c:pt>
                <c:pt idx="8353" formatCode="General">
                  <c:v>0.522986158112137</c:v>
                </c:pt>
                <c:pt idx="8354" formatCode="General">
                  <c:v>0.50841856402880004</c:v>
                </c:pt>
                <c:pt idx="8355" formatCode="General">
                  <c:v>0.49374316852813899</c:v>
                </c:pt>
                <c:pt idx="8356" formatCode="General">
                  <c:v>0.47928107051560298</c:v>
                </c:pt>
                <c:pt idx="8357" formatCode="General">
                  <c:v>0.46468763488534898</c:v>
                </c:pt>
                <c:pt idx="8358" formatCode="General">
                  <c:v>0.45028180839343002</c:v>
                </c:pt>
                <c:pt idx="8359" formatCode="General">
                  <c:v>0.43643160725706398</c:v>
                </c:pt>
                <c:pt idx="8360" formatCode="General">
                  <c:v>0.42264462174874401</c:v>
                </c:pt>
                <c:pt idx="8361" formatCode="General">
                  <c:v>0.40935224668181902</c:v>
                </c:pt>
                <c:pt idx="8362" formatCode="General">
                  <c:v>0.39665593195903698</c:v>
                </c:pt>
                <c:pt idx="8363" formatCode="General">
                  <c:v>0.38388616818542998</c:v>
                </c:pt>
                <c:pt idx="8364" formatCode="General">
                  <c:v>0.37034630843016098</c:v>
                </c:pt>
                <c:pt idx="8365" formatCode="General">
                  <c:v>0.35570250174197898</c:v>
                </c:pt>
                <c:pt idx="8366" formatCode="General">
                  <c:v>0.33972647008280799</c:v>
                </c:pt>
                <c:pt idx="8367" formatCode="General">
                  <c:v>0.32225951760083099</c:v>
                </c:pt>
                <c:pt idx="8368" formatCode="General">
                  <c:v>0.30341751152406898</c:v>
                </c:pt>
                <c:pt idx="8369" formatCode="General">
                  <c:v>0.28285003411321802</c:v>
                </c:pt>
                <c:pt idx="8370" formatCode="General">
                  <c:v>0.26042706024811602</c:v>
                </c:pt>
                <c:pt idx="8371" formatCode="General">
                  <c:v>0.23729438634057701</c:v>
                </c:pt>
                <c:pt idx="8372" formatCode="General">
                  <c:v>0.214433453862996</c:v>
                </c:pt>
                <c:pt idx="8373" formatCode="General">
                  <c:v>0.19172720735514101</c:v>
                </c:pt>
                <c:pt idx="8374" formatCode="General">
                  <c:v>0.168547061887039</c:v>
                </c:pt>
                <c:pt idx="8375" formatCode="General">
                  <c:v>0.14501854539447701</c:v>
                </c:pt>
                <c:pt idx="8376" formatCode="General">
                  <c:v>0.122031872803431</c:v>
                </c:pt>
                <c:pt idx="8377" formatCode="General">
                  <c:v>0.100381402272277</c:v>
                </c:pt>
                <c:pt idx="8378" formatCode="General">
                  <c:v>8.0428952911478793E-2</c:v>
                </c:pt>
                <c:pt idx="8379" formatCode="General">
                  <c:v>6.1739819271415398E-2</c:v>
                </c:pt>
                <c:pt idx="8380" formatCode="General">
                  <c:v>4.4662372121087E-2</c:v>
                </c:pt>
                <c:pt idx="8381" formatCode="General">
                  <c:v>2.9387191838872201E-2</c:v>
                </c:pt>
                <c:pt idx="8382" formatCode="General">
                  <c:v>1.6079190993636899E-2</c:v>
                </c:pt>
                <c:pt idx="8383" formatCode="General">
                  <c:v>4.72412003482539E-3</c:v>
                </c:pt>
                <c:pt idx="8384" formatCode="General">
                  <c:v>-5.57322888292997E-3</c:v>
                </c:pt>
                <c:pt idx="8385" formatCode="General">
                  <c:v>-1.5371208125917499E-2</c:v>
                </c:pt>
                <c:pt idx="8386" formatCode="General">
                  <c:v>-2.5308100186773499E-2</c:v>
                </c:pt>
                <c:pt idx="8387" formatCode="General">
                  <c:v>-3.6315087980599403E-2</c:v>
                </c:pt>
                <c:pt idx="8388" formatCode="General">
                  <c:v>-4.8269249511365998E-2</c:v>
                </c:pt>
                <c:pt idx="8389" formatCode="General">
                  <c:v>-6.0243579880743102E-2</c:v>
                </c:pt>
                <c:pt idx="8390" formatCode="General">
                  <c:v>-7.2845907170077703E-2</c:v>
                </c:pt>
                <c:pt idx="8391" formatCode="General">
                  <c:v>-8.6552150329577193E-2</c:v>
                </c:pt>
                <c:pt idx="8392" formatCode="General">
                  <c:v>-0.100773825214998</c:v>
                </c:pt>
                <c:pt idx="8393" formatCode="General">
                  <c:v>-0.115874747524063</c:v>
                </c:pt>
                <c:pt idx="8394" formatCode="General">
                  <c:v>-0.13156709799628599</c:v>
                </c:pt>
                <c:pt idx="8395" formatCode="General">
                  <c:v>-0.14646980552141001</c:v>
                </c:pt>
                <c:pt idx="8396" formatCode="General">
                  <c:v>-0.15979415766428301</c:v>
                </c:pt>
                <c:pt idx="8397" formatCode="General">
                  <c:v>-0.17181514356602401</c:v>
                </c:pt>
                <c:pt idx="8398" formatCode="General">
                  <c:v>-0.18313112014820099</c:v>
                </c:pt>
                <c:pt idx="8399" formatCode="General">
                  <c:v>-0.19399213851598399</c:v>
                </c:pt>
                <c:pt idx="8400" formatCode="General">
                  <c:v>-0.20453231742014399</c:v>
                </c:pt>
                <c:pt idx="8401" formatCode="General">
                  <c:v>-0.21483861529696599</c:v>
                </c:pt>
                <c:pt idx="8402" formatCode="General">
                  <c:v>-0.22563034163442999</c:v>
                </c:pt>
                <c:pt idx="8403" formatCode="General">
                  <c:v>-0.23792212949497199</c:v>
                </c:pt>
                <c:pt idx="8404" formatCode="General">
                  <c:v>-0.25265419485129997</c:v>
                </c:pt>
                <c:pt idx="8405" formatCode="General">
                  <c:v>-0.27015531595405201</c:v>
                </c:pt>
                <c:pt idx="8406" formatCode="General">
                  <c:v>-0.29001433787605102</c:v>
                </c:pt>
                <c:pt idx="8407" formatCode="General">
                  <c:v>-0.31222269976516098</c:v>
                </c:pt>
                <c:pt idx="8408" formatCode="General">
                  <c:v>-0.33594134396820502</c:v>
                </c:pt>
                <c:pt idx="8409" formatCode="General">
                  <c:v>-0.35953789453375001</c:v>
                </c:pt>
                <c:pt idx="8410" formatCode="General">
                  <c:v>-0.382029753103721</c:v>
                </c:pt>
                <c:pt idx="8411" formatCode="General">
                  <c:v>-0.402529593636824</c:v>
                </c:pt>
                <c:pt idx="8412" formatCode="General">
                  <c:v>-0.42081454257186002</c:v>
                </c:pt>
                <c:pt idx="8413" formatCode="General">
                  <c:v>-0.43656353131992998</c:v>
                </c:pt>
                <c:pt idx="8414" formatCode="General">
                  <c:v>-0.44995194638198099</c:v>
                </c:pt>
                <c:pt idx="8415" formatCode="General">
                  <c:v>-0.46129844327875602</c:v>
                </c:pt>
                <c:pt idx="8416" formatCode="General">
                  <c:v>-0.47003829819745702</c:v>
                </c:pt>
                <c:pt idx="8417" formatCode="General">
                  <c:v>-0.47637094547714898</c:v>
                </c:pt>
                <c:pt idx="8418" formatCode="General">
                  <c:v>-0.48052965969478501</c:v>
                </c:pt>
                <c:pt idx="8419" formatCode="General">
                  <c:v>-0.48264038277411703</c:v>
                </c:pt>
                <c:pt idx="8420" formatCode="General">
                  <c:v>-0.48374478327873699</c:v>
                </c:pt>
                <c:pt idx="8421" formatCode="General">
                  <c:v>-0.48521895509086799</c:v>
                </c:pt>
                <c:pt idx="8422" formatCode="General">
                  <c:v>-0.487500084978917</c:v>
                </c:pt>
                <c:pt idx="8423" formatCode="General">
                  <c:v>-0.49077794596660101</c:v>
                </c:pt>
                <c:pt idx="8424" formatCode="General">
                  <c:v>-0.49637588280036299</c:v>
                </c:pt>
                <c:pt idx="8425" formatCode="General">
                  <c:v>-0.505664797917871</c:v>
                </c:pt>
                <c:pt idx="8426" formatCode="General">
                  <c:v>-0.51863166646277503</c:v>
                </c:pt>
                <c:pt idx="8427" formatCode="General">
                  <c:v>-0.53470535415835097</c:v>
                </c:pt>
                <c:pt idx="8428" formatCode="General">
                  <c:v>-0.55349776701316</c:v>
                </c:pt>
                <c:pt idx="8429" formatCode="General">
                  <c:v>-0.57434476088838604</c:v>
                </c:pt>
                <c:pt idx="8430" formatCode="General">
                  <c:v>-0.597283253653484</c:v>
                </c:pt>
                <c:pt idx="8431" formatCode="General">
                  <c:v>-0.622282371548183</c:v>
                </c:pt>
                <c:pt idx="8432" formatCode="General">
                  <c:v>-0.64824595537498197</c:v>
                </c:pt>
                <c:pt idx="8433" formatCode="General">
                  <c:v>-0.67518105800850503</c:v>
                </c:pt>
                <c:pt idx="8434" formatCode="General">
                  <c:v>-0.70300989459410301</c:v>
                </c:pt>
                <c:pt idx="8435" formatCode="General">
                  <c:v>-0.730200962887945</c:v>
                </c:pt>
                <c:pt idx="8436" formatCode="General">
                  <c:v>-0.75562921701143104</c:v>
                </c:pt>
                <c:pt idx="8437" formatCode="General">
                  <c:v>-0.779326908499968</c:v>
                </c:pt>
                <c:pt idx="8438" formatCode="General">
                  <c:v>-0.80177550041286105</c:v>
                </c:pt>
                <c:pt idx="8439" formatCode="General">
                  <c:v>-0.82253508367964201</c:v>
                </c:pt>
                <c:pt idx="8440" formatCode="General">
                  <c:v>-0.84057651383848897</c:v>
                </c:pt>
                <c:pt idx="8441" formatCode="General">
                  <c:v>-0.85602674265272105</c:v>
                </c:pt>
                <c:pt idx="8442" formatCode="General">
                  <c:v>-0.86946144051463203</c:v>
                </c:pt>
                <c:pt idx="8443" formatCode="General">
                  <c:v>-0.88016666977505997</c:v>
                </c:pt>
                <c:pt idx="8444" formatCode="General">
                  <c:v>-0.88675308265618402</c:v>
                </c:pt>
                <c:pt idx="8445" formatCode="General">
                  <c:v>-0.88870773622823596</c:v>
                </c:pt>
                <c:pt idx="8446" formatCode="General">
                  <c:v>-0.88621416749609905</c:v>
                </c:pt>
                <c:pt idx="8447" formatCode="General">
                  <c:v>-0.87969335819870698</c:v>
                </c:pt>
                <c:pt idx="8448" formatCode="General">
                  <c:v>-0.86964943414414897</c:v>
                </c:pt>
                <c:pt idx="8449" formatCode="General">
                  <c:v>-0.85738433911684797</c:v>
                </c:pt>
                <c:pt idx="8450" formatCode="General">
                  <c:v>-0.84438045479551105</c:v>
                </c:pt>
                <c:pt idx="8451" formatCode="General">
                  <c:v>-0.83143130443812896</c:v>
                </c:pt>
                <c:pt idx="8452" formatCode="General">
                  <c:v>-0.81985921393759997</c:v>
                </c:pt>
                <c:pt idx="8453" formatCode="General">
                  <c:v>-0.81118763997919996</c:v>
                </c:pt>
                <c:pt idx="8454" formatCode="General">
                  <c:v>-0.80687312897433805</c:v>
                </c:pt>
                <c:pt idx="8455" formatCode="General">
                  <c:v>-0.80705444513109803</c:v>
                </c:pt>
                <c:pt idx="8456" formatCode="General">
                  <c:v>-0.81128093207282004</c:v>
                </c:pt>
                <c:pt idx="8457" formatCode="General">
                  <c:v>-0.81871151489529603</c:v>
                </c:pt>
                <c:pt idx="8458" formatCode="General">
                  <c:v>-0.82796801947465604</c:v>
                </c:pt>
                <c:pt idx="8459" formatCode="General">
                  <c:v>-0.83866945079785904</c:v>
                </c:pt>
                <c:pt idx="8460" formatCode="General">
                  <c:v>-0.85075359821046803</c:v>
                </c:pt>
                <c:pt idx="8461" formatCode="General">
                  <c:v>-0.86392218732947901</c:v>
                </c:pt>
                <c:pt idx="8462" formatCode="General">
                  <c:v>-0.87751742199098703</c:v>
                </c:pt>
                <c:pt idx="8463" formatCode="General">
                  <c:v>-0.88986207215898405</c:v>
                </c:pt>
                <c:pt idx="8464" formatCode="General">
                  <c:v>-0.898682015439765</c:v>
                </c:pt>
                <c:pt idx="8465" formatCode="General">
                  <c:v>-0.90292868244809299</c:v>
                </c:pt>
                <c:pt idx="8466" formatCode="General">
                  <c:v>-0.90324574439527705</c:v>
                </c:pt>
                <c:pt idx="8467" formatCode="General">
                  <c:v>-0.90122478837980302</c:v>
                </c:pt>
                <c:pt idx="8468" formatCode="General">
                  <c:v>-0.89833241295862298</c:v>
                </c:pt>
                <c:pt idx="8469" formatCode="General">
                  <c:v>-0.89464460876385399</c:v>
                </c:pt>
                <c:pt idx="8470" formatCode="General">
                  <c:v>-0.88970718075986699</c:v>
                </c:pt>
                <c:pt idx="8471" formatCode="General">
                  <c:v>-0.88386518528149904</c:v>
                </c:pt>
                <c:pt idx="8472" formatCode="General">
                  <c:v>-0.87765753912906297</c:v>
                </c:pt>
                <c:pt idx="8473" formatCode="General">
                  <c:v>-0.87084651181426098</c:v>
                </c:pt>
                <c:pt idx="8474" formatCode="General">
                  <c:v>-0.86337952207200197</c:v>
                </c:pt>
                <c:pt idx="8475" formatCode="General">
                  <c:v>-0.85624991160560304</c:v>
                </c:pt>
                <c:pt idx="8476" formatCode="General">
                  <c:v>-0.84934764050687905</c:v>
                </c:pt>
                <c:pt idx="8477" formatCode="General">
                  <c:v>-0.84191508687229999</c:v>
                </c:pt>
                <c:pt idx="8478" formatCode="General">
                  <c:v>-0.83416179715208805</c:v>
                </c:pt>
                <c:pt idx="8479" formatCode="General">
                  <c:v>-0.82636684794895299</c:v>
                </c:pt>
                <c:pt idx="8480" formatCode="General">
                  <c:v>-0.81850249230146299</c:v>
                </c:pt>
                <c:pt idx="8481" formatCode="General">
                  <c:v>-0.81049918833168499</c:v>
                </c:pt>
                <c:pt idx="8482" formatCode="General">
                  <c:v>-0.80246772094692498</c:v>
                </c:pt>
                <c:pt idx="8483" formatCode="General">
                  <c:v>-0.79447637404993099</c:v>
                </c:pt>
                <c:pt idx="8484" formatCode="General">
                  <c:v>-0.78669051033943305</c:v>
                </c:pt>
                <c:pt idx="8485" formatCode="General">
                  <c:v>-0.77928069684227597</c:v>
                </c:pt>
                <c:pt idx="8486" formatCode="General">
                  <c:v>-0.77216715356275001</c:v>
                </c:pt>
                <c:pt idx="8487" formatCode="General">
                  <c:v>-0.76506227744254995</c:v>
                </c:pt>
                <c:pt idx="8488" formatCode="General">
                  <c:v>-0.75753425867389101</c:v>
                </c:pt>
                <c:pt idx="8489" formatCode="General">
                  <c:v>-0.74931987088823204</c:v>
                </c:pt>
                <c:pt idx="8490" formatCode="General">
                  <c:v>-0.740792146938136</c:v>
                </c:pt>
                <c:pt idx="8491" formatCode="General">
                  <c:v>-0.73294466003982295</c:v>
                </c:pt>
                <c:pt idx="8492" formatCode="General">
                  <c:v>-0.72445388241370101</c:v>
                </c:pt>
                <c:pt idx="8493" formatCode="General">
                  <c:v>-0.71317756711792601</c:v>
                </c:pt>
                <c:pt idx="8494" formatCode="General">
                  <c:v>-0.69860988115285405</c:v>
                </c:pt>
                <c:pt idx="8495" formatCode="General">
                  <c:v>-0.68051243865896804</c:v>
                </c:pt>
                <c:pt idx="8496" formatCode="General">
                  <c:v>-0.65847354815097003</c:v>
                </c:pt>
                <c:pt idx="8497" formatCode="General">
                  <c:v>-0.63269054134891101</c:v>
                </c:pt>
                <c:pt idx="8498" formatCode="General">
                  <c:v>-0.60440812045605596</c:v>
                </c:pt>
                <c:pt idx="8499" formatCode="General">
                  <c:v>-0.57455211338937295</c:v>
                </c:pt>
                <c:pt idx="8500" formatCode="General">
                  <c:v>-0.54437778445682905</c:v>
                </c:pt>
                <c:pt idx="8501" formatCode="General">
                  <c:v>-0.51468365884607203</c:v>
                </c:pt>
                <c:pt idx="8502" formatCode="General">
                  <c:v>-0.48530143149752603</c:v>
                </c:pt>
                <c:pt idx="8503" formatCode="General">
                  <c:v>-0.45660112299848798</c:v>
                </c:pt>
                <c:pt idx="8504" formatCode="General">
                  <c:v>-0.42899963065879099</c:v>
                </c:pt>
                <c:pt idx="8505" formatCode="General">
                  <c:v>-0.40321925402971198</c:v>
                </c:pt>
                <c:pt idx="8506" formatCode="General">
                  <c:v>-0.37947433979976303</c:v>
                </c:pt>
                <c:pt idx="8507" formatCode="General">
                  <c:v>-0.35792571450883798</c:v>
                </c:pt>
                <c:pt idx="8508" formatCode="General">
                  <c:v>-0.33909291754599502</c:v>
                </c:pt>
                <c:pt idx="8509" formatCode="General">
                  <c:v>-0.32221995023000199</c:v>
                </c:pt>
                <c:pt idx="8510" formatCode="General">
                  <c:v>-0.30627318214325999</c:v>
                </c:pt>
                <c:pt idx="8511" formatCode="General">
                  <c:v>-0.29104241258765401</c:v>
                </c:pt>
                <c:pt idx="8512" formatCode="General">
                  <c:v>-0.27761802366246202</c:v>
                </c:pt>
                <c:pt idx="8513" formatCode="General">
                  <c:v>-0.26670349249222097</c:v>
                </c:pt>
                <c:pt idx="8514" formatCode="General">
                  <c:v>-0.25724622622854199</c:v>
                </c:pt>
                <c:pt idx="8515" formatCode="General">
                  <c:v>-0.247855799089438</c:v>
                </c:pt>
                <c:pt idx="8516" formatCode="General">
                  <c:v>-0.238106306065306</c:v>
                </c:pt>
                <c:pt idx="8517" formatCode="General">
                  <c:v>-0.227576141145792</c:v>
                </c:pt>
                <c:pt idx="8518" formatCode="General">
                  <c:v>-0.215065892639314</c:v>
                </c:pt>
                <c:pt idx="8519" formatCode="General">
                  <c:v>-0.199636136165947</c:v>
                </c:pt>
                <c:pt idx="8520" formatCode="General">
                  <c:v>-0.18108889406076001</c:v>
                </c:pt>
                <c:pt idx="8521" formatCode="General">
                  <c:v>-0.15890857953467</c:v>
                </c:pt>
                <c:pt idx="8522" formatCode="General">
                  <c:v>-0.13349381736407701</c:v>
                </c:pt>
                <c:pt idx="8523" formatCode="General">
                  <c:v>-0.106478720528684</c:v>
                </c:pt>
                <c:pt idx="8524" formatCode="General">
                  <c:v>-7.8311568359810305E-2</c:v>
                </c:pt>
                <c:pt idx="8525" formatCode="General">
                  <c:v>-4.88642364209564E-2</c:v>
                </c:pt>
                <c:pt idx="8526" formatCode="General">
                  <c:v>-1.86012031225814E-2</c:v>
                </c:pt>
                <c:pt idx="8527" formatCode="General">
                  <c:v>1.11090638770784E-2</c:v>
                </c:pt>
                <c:pt idx="8528" formatCode="General">
                  <c:v>3.8758136777450498E-2</c:v>
                </c:pt>
                <c:pt idx="8529" formatCode="General">
                  <c:v>6.3584396207725505E-2</c:v>
                </c:pt>
                <c:pt idx="8530" formatCode="General">
                  <c:v>8.5217783522797394E-2</c:v>
                </c:pt>
                <c:pt idx="8531" formatCode="General">
                  <c:v>0.10401561262103599</c:v>
                </c:pt>
                <c:pt idx="8532" formatCode="General">
                  <c:v>0.120125003522665</c:v>
                </c:pt>
                <c:pt idx="8533" formatCode="General">
                  <c:v>0.13354285947486799</c:v>
                </c:pt>
                <c:pt idx="8534" formatCode="General">
                  <c:v>0.14495674170579301</c:v>
                </c:pt>
                <c:pt idx="8535" formatCode="General">
                  <c:v>0.15565499041254</c:v>
                </c:pt>
                <c:pt idx="8536" formatCode="General">
                  <c:v>0.166681438894492</c:v>
                </c:pt>
                <c:pt idx="8537" formatCode="General">
                  <c:v>0.178026522495492</c:v>
                </c:pt>
                <c:pt idx="8538" formatCode="General">
                  <c:v>0.18871126106529301</c:v>
                </c:pt>
                <c:pt idx="8539" formatCode="General">
                  <c:v>0.19831465699418999</c:v>
                </c:pt>
                <c:pt idx="8540" formatCode="General">
                  <c:v>0.207632339866825</c:v>
                </c:pt>
                <c:pt idx="8541" formatCode="General">
                  <c:v>0.217339645951588</c:v>
                </c:pt>
                <c:pt idx="8542" formatCode="General">
                  <c:v>0.22736229364570101</c:v>
                </c:pt>
                <c:pt idx="8543" formatCode="General">
                  <c:v>0.237574743886943</c:v>
                </c:pt>
                <c:pt idx="8544" formatCode="General">
                  <c:v>0.247987879827434</c:v>
                </c:pt>
                <c:pt idx="8545" formatCode="General">
                  <c:v>0.25803132057405298</c:v>
                </c:pt>
                <c:pt idx="8546" formatCode="General">
                  <c:v>0.26720072010301799</c:v>
                </c:pt>
                <c:pt idx="8547" formatCode="General">
                  <c:v>0.27535125709236002</c:v>
                </c:pt>
                <c:pt idx="8548" formatCode="General">
                  <c:v>0.282989516658461</c:v>
                </c:pt>
                <c:pt idx="8549" formatCode="General">
                  <c:v>0.29077925777254099</c:v>
                </c:pt>
                <c:pt idx="8550" formatCode="General">
                  <c:v>0.29890111603333702</c:v>
                </c:pt>
                <c:pt idx="8551" formatCode="General">
                  <c:v>0.30736180485522302</c:v>
                </c:pt>
                <c:pt idx="8552" formatCode="General">
                  <c:v>0.31654646054769597</c:v>
                </c:pt>
                <c:pt idx="8553" formatCode="General">
                  <c:v>0.32627109607367899</c:v>
                </c:pt>
                <c:pt idx="8554" formatCode="General">
                  <c:v>0.33600688594302103</c:v>
                </c:pt>
                <c:pt idx="8555" formatCode="General">
                  <c:v>0.34663082170318799</c:v>
                </c:pt>
                <c:pt idx="8556" formatCode="General">
                  <c:v>0.35770316195274199</c:v>
                </c:pt>
                <c:pt idx="8557" formatCode="General">
                  <c:v>0.36748735430261498</c:v>
                </c:pt>
                <c:pt idx="8558" formatCode="General">
                  <c:v>0.37574950034129601</c:v>
                </c:pt>
                <c:pt idx="8559" formatCode="General">
                  <c:v>0.38412616903791902</c:v>
                </c:pt>
                <c:pt idx="8560" formatCode="General">
                  <c:v>0.394287767780862</c:v>
                </c:pt>
                <c:pt idx="8561" formatCode="General">
                  <c:v>0.40627896613145698</c:v>
                </c:pt>
                <c:pt idx="8562" formatCode="General">
                  <c:v>0.41980153962578898</c:v>
                </c:pt>
                <c:pt idx="8563" formatCode="General">
                  <c:v>0.43552226897476298</c:v>
                </c:pt>
                <c:pt idx="8564" formatCode="General">
                  <c:v>0.45359749384126602</c:v>
                </c:pt>
                <c:pt idx="8565" formatCode="General">
                  <c:v>0.473566691897292</c:v>
                </c:pt>
                <c:pt idx="8566" formatCode="General">
                  <c:v>0.49469042312002598</c:v>
                </c:pt>
                <c:pt idx="8567" formatCode="General">
                  <c:v>0.51552707349476001</c:v>
                </c:pt>
                <c:pt idx="8568" formatCode="General">
                  <c:v>0.53514409272451302</c:v>
                </c:pt>
                <c:pt idx="8569" formatCode="General">
                  <c:v>0.55302387321119895</c:v>
                </c:pt>
                <c:pt idx="8570" formatCode="General">
                  <c:v>0.56900676619967006</c:v>
                </c:pt>
                <c:pt idx="8571" formatCode="General">
                  <c:v>0.58314797317737699</c:v>
                </c:pt>
                <c:pt idx="8572" formatCode="General">
                  <c:v>0.59566865926165202</c:v>
                </c:pt>
                <c:pt idx="8573" formatCode="General">
                  <c:v>0.60657260828761805</c:v>
                </c:pt>
                <c:pt idx="8574" formatCode="General">
                  <c:v>0.61540482041810196</c:v>
                </c:pt>
                <c:pt idx="8575" formatCode="General">
                  <c:v>0.62242016960027502</c:v>
                </c:pt>
                <c:pt idx="8576" formatCode="General">
                  <c:v>0.62809460641831605</c:v>
                </c:pt>
                <c:pt idx="8577" formatCode="General">
                  <c:v>0.63219957248800795</c:v>
                </c:pt>
                <c:pt idx="8578" formatCode="General">
                  <c:v>0.63511571680243495</c:v>
                </c:pt>
                <c:pt idx="8579" formatCode="General">
                  <c:v>0.63784228542974597</c:v>
                </c:pt>
                <c:pt idx="8580" formatCode="General">
                  <c:v>0.63994282240192202</c:v>
                </c:pt>
                <c:pt idx="8581" formatCode="General">
                  <c:v>0.64054709299099599</c:v>
                </c:pt>
                <c:pt idx="8582" formatCode="General">
                  <c:v>0.64040205337420597</c:v>
                </c:pt>
                <c:pt idx="8583" formatCode="General">
                  <c:v>0.63967247823412499</c:v>
                </c:pt>
                <c:pt idx="8584" formatCode="General">
                  <c:v>0.63876555947292002</c:v>
                </c:pt>
                <c:pt idx="8585" formatCode="General">
                  <c:v>0.63890889934644601</c:v>
                </c:pt>
                <c:pt idx="8586" formatCode="General">
                  <c:v>0.63988960829511499</c:v>
                </c:pt>
                <c:pt idx="8587" formatCode="General">
                  <c:v>0.64119801612693605</c:v>
                </c:pt>
                <c:pt idx="8588" formatCode="General">
                  <c:v>0.64252499900639504</c:v>
                </c:pt>
                <c:pt idx="8589" formatCode="General">
                  <c:v>0.64399729298268504</c:v>
                </c:pt>
                <c:pt idx="8590" formatCode="General">
                  <c:v>0.64654573928939596</c:v>
                </c:pt>
                <c:pt idx="8591" formatCode="General">
                  <c:v>0.65070139548566397</c:v>
                </c:pt>
                <c:pt idx="8592" formatCode="General">
                  <c:v>0.65653934573191297</c:v>
                </c:pt>
                <c:pt idx="8593" formatCode="General">
                  <c:v>0.66399670421469204</c:v>
                </c:pt>
                <c:pt idx="8594" formatCode="General">
                  <c:v>0.67329718946446104</c:v>
                </c:pt>
                <c:pt idx="8595" formatCode="General">
                  <c:v>0.68446841372691603</c:v>
                </c:pt>
                <c:pt idx="8596" formatCode="General">
                  <c:v>0.69579307109155097</c:v>
                </c:pt>
                <c:pt idx="8597" formatCode="General">
                  <c:v>0.70620310415398302</c:v>
                </c:pt>
                <c:pt idx="8598" formatCode="General">
                  <c:v>0.71598370709204295</c:v>
                </c:pt>
                <c:pt idx="8599" formatCode="General">
                  <c:v>0.72491296067977196</c:v>
                </c:pt>
                <c:pt idx="8600" formatCode="General">
                  <c:v>0.73251464899894503</c:v>
                </c:pt>
                <c:pt idx="8601" formatCode="General">
                  <c:v>0.73883424080236204</c:v>
                </c:pt>
                <c:pt idx="8602" formatCode="General">
                  <c:v>0.74422880098682898</c:v>
                </c:pt>
                <c:pt idx="8603" formatCode="General">
                  <c:v>0.74877893407853602</c:v>
                </c:pt>
                <c:pt idx="8604" formatCode="General">
                  <c:v>0.75246527365230997</c:v>
                </c:pt>
                <c:pt idx="8605" formatCode="General">
                  <c:v>0.75563923388404297</c:v>
                </c:pt>
                <c:pt idx="8606" formatCode="General">
                  <c:v>0.75848441281311896</c:v>
                </c:pt>
                <c:pt idx="8607" formatCode="General">
                  <c:v>0.76115691592221701</c:v>
                </c:pt>
                <c:pt idx="8608" formatCode="General">
                  <c:v>0.76368147697008004</c:v>
                </c:pt>
                <c:pt idx="8609" formatCode="General">
                  <c:v>0.76520628690874004</c:v>
                </c:pt>
                <c:pt idx="8610" formatCode="General">
                  <c:v>0.76510761874875099</c:v>
                </c:pt>
                <c:pt idx="8611" formatCode="General">
                  <c:v>0.76329207646715802</c:v>
                </c:pt>
                <c:pt idx="8612" formatCode="General">
                  <c:v>0.75935579367378403</c:v>
                </c:pt>
                <c:pt idx="8613" formatCode="General">
                  <c:v>0.75283842839443604</c:v>
                </c:pt>
                <c:pt idx="8614" formatCode="General">
                  <c:v>0.74390628360473499</c:v>
                </c:pt>
                <c:pt idx="8615" formatCode="General">
                  <c:v>0.73242440811118703</c:v>
                </c:pt>
                <c:pt idx="8616" formatCode="General">
                  <c:v>0.718008833836422</c:v>
                </c:pt>
                <c:pt idx="8617" formatCode="General">
                  <c:v>0.70128012331229805</c:v>
                </c:pt>
                <c:pt idx="8618" formatCode="General">
                  <c:v>0.68380811628985105</c:v>
                </c:pt>
                <c:pt idx="8619" formatCode="General">
                  <c:v>0.66594515143615196</c:v>
                </c:pt>
                <c:pt idx="8620" formatCode="General">
                  <c:v>0.647249766114803</c:v>
                </c:pt>
                <c:pt idx="8621" formatCode="General">
                  <c:v>0.62838742010983395</c:v>
                </c:pt>
                <c:pt idx="8622" formatCode="General">
                  <c:v>0.61112352208809195</c:v>
                </c:pt>
                <c:pt idx="8623" formatCode="General">
                  <c:v>0.59649607557887896</c:v>
                </c:pt>
                <c:pt idx="8624" formatCode="General">
                  <c:v>0.58426650040218397</c:v>
                </c:pt>
                <c:pt idx="8625" formatCode="General">
                  <c:v>0.57576753530525004</c:v>
                </c:pt>
                <c:pt idx="8626" formatCode="General">
                  <c:v>0.571999694998238</c:v>
                </c:pt>
                <c:pt idx="8627" formatCode="General">
                  <c:v>0.57182963970324496</c:v>
                </c:pt>
                <c:pt idx="8628" formatCode="General">
                  <c:v>0.57486370800967002</c:v>
                </c:pt>
                <c:pt idx="8629" formatCode="General">
                  <c:v>0.58013778584821796</c:v>
                </c:pt>
                <c:pt idx="8630" formatCode="General">
                  <c:v>0.58607933975718796</c:v>
                </c:pt>
                <c:pt idx="8631" formatCode="General">
                  <c:v>0.59285912534261198</c:v>
                </c:pt>
                <c:pt idx="8632" formatCode="General">
                  <c:v>0.60037931978048698</c:v>
                </c:pt>
                <c:pt idx="8633" formatCode="General">
                  <c:v>0.60717455726516401</c:v>
                </c:pt>
                <c:pt idx="8634" formatCode="General">
                  <c:v>0.61298185979517905</c:v>
                </c:pt>
                <c:pt idx="8635" formatCode="General">
                  <c:v>0.61782404325247597</c:v>
                </c:pt>
                <c:pt idx="8636" formatCode="General">
                  <c:v>0.62082336023710905</c:v>
                </c:pt>
                <c:pt idx="8637" formatCode="General">
                  <c:v>0.62103160522678902</c:v>
                </c:pt>
                <c:pt idx="8638" formatCode="General">
                  <c:v>0.617417271215012</c:v>
                </c:pt>
                <c:pt idx="8639" formatCode="General">
                  <c:v>0.60956192190968395</c:v>
                </c:pt>
                <c:pt idx="8640" formatCode="General">
                  <c:v>0.59791827290944499</c:v>
                </c:pt>
                <c:pt idx="8641" formatCode="General">
                  <c:v>0.58288345703415101</c:v>
                </c:pt>
                <c:pt idx="8642" formatCode="General">
                  <c:v>0.56382280148480601</c:v>
                </c:pt>
                <c:pt idx="8643" formatCode="General">
                  <c:v>0.54094555534683497</c:v>
                </c:pt>
                <c:pt idx="8644" formatCode="General">
                  <c:v>0.51615083413754903</c:v>
                </c:pt>
                <c:pt idx="8645" formatCode="General">
                  <c:v>0.491029425509593</c:v>
                </c:pt>
                <c:pt idx="8646" formatCode="General">
                  <c:v>0.46713763378141798</c:v>
                </c:pt>
                <c:pt idx="8647" formatCode="General">
                  <c:v>0.44532445537716697</c:v>
                </c:pt>
                <c:pt idx="8648" formatCode="General">
                  <c:v>0.42545475197396698</c:v>
                </c:pt>
                <c:pt idx="8649" formatCode="General">
                  <c:v>0.407940008247273</c:v>
                </c:pt>
                <c:pt idx="8650" formatCode="General">
                  <c:v>0.39303307142357402</c:v>
                </c:pt>
                <c:pt idx="8651" formatCode="General">
                  <c:v>0.380693159233634</c:v>
                </c:pt>
                <c:pt idx="8652" formatCode="General">
                  <c:v>0.37039054064007199</c:v>
                </c:pt>
                <c:pt idx="8653" formatCode="General">
                  <c:v>0.36117886680120598</c:v>
                </c:pt>
                <c:pt idx="8654" formatCode="General">
                  <c:v>0.35238239057231202</c:v>
                </c:pt>
                <c:pt idx="8655" formatCode="General">
                  <c:v>0.34328601430801398</c:v>
                </c:pt>
                <c:pt idx="8656" formatCode="General">
                  <c:v>0.33360086831211699</c:v>
                </c:pt>
                <c:pt idx="8657" formatCode="General">
                  <c:v>0.32228240009755899</c:v>
                </c:pt>
                <c:pt idx="8658" formatCode="General">
                  <c:v>0.30834485998122402</c:v>
                </c:pt>
                <c:pt idx="8659" formatCode="General">
                  <c:v>0.29292314993538598</c:v>
                </c:pt>
                <c:pt idx="8660" formatCode="General">
                  <c:v>0.27732499017628098</c:v>
                </c:pt>
                <c:pt idx="8661" formatCode="General">
                  <c:v>0.26202876609369602</c:v>
                </c:pt>
                <c:pt idx="8662" formatCode="General">
                  <c:v>0.24693725389985799</c:v>
                </c:pt>
                <c:pt idx="8663" formatCode="General">
                  <c:v>0.23079023617309799</c:v>
                </c:pt>
                <c:pt idx="8664" formatCode="General">
                  <c:v>0.21333864921342899</c:v>
                </c:pt>
                <c:pt idx="8665" formatCode="General">
                  <c:v>0.19606100808808899</c:v>
                </c:pt>
                <c:pt idx="8666" formatCode="General">
                  <c:v>0.17910456608910599</c:v>
                </c:pt>
                <c:pt idx="8667" formatCode="General">
                  <c:v>0.161453803315802</c:v>
                </c:pt>
                <c:pt idx="8668" formatCode="General">
                  <c:v>0.14313169781934801</c:v>
                </c:pt>
                <c:pt idx="8669" formatCode="General">
                  <c:v>0.124535381663832</c:v>
                </c:pt>
                <c:pt idx="8670" formatCode="General">
                  <c:v>0.105809606478266</c:v>
                </c:pt>
                <c:pt idx="8671" formatCode="General">
                  <c:v>8.6999764731231805E-2</c:v>
                </c:pt>
                <c:pt idx="8672" formatCode="General">
                  <c:v>6.9005346079921107E-2</c:v>
                </c:pt>
                <c:pt idx="8673" formatCode="General">
                  <c:v>5.2763765266471599E-2</c:v>
                </c:pt>
                <c:pt idx="8674" formatCode="General">
                  <c:v>3.8361611145841898E-2</c:v>
                </c:pt>
                <c:pt idx="8675" formatCode="General">
                  <c:v>2.6302376885360801E-2</c:v>
                </c:pt>
                <c:pt idx="8676" formatCode="General">
                  <c:v>1.6621699475165799E-2</c:v>
                </c:pt>
                <c:pt idx="8677" formatCode="General">
                  <c:v>8.6907214045681708E-3</c:v>
                </c:pt>
                <c:pt idx="8678" formatCode="General">
                  <c:v>1.3393561049262501E-3</c:v>
                </c:pt>
                <c:pt idx="8679" formatCode="General">
                  <c:v>-6.0007696095208396E-3</c:v>
                </c:pt>
                <c:pt idx="8680" formatCode="General">
                  <c:v>-1.32870314335784E-2</c:v>
                </c:pt>
                <c:pt idx="8681" formatCode="General">
                  <c:v>-2.0496385262418398E-2</c:v>
                </c:pt>
                <c:pt idx="8682" formatCode="General">
                  <c:v>-2.7064153547245E-2</c:v>
                </c:pt>
                <c:pt idx="8683" formatCode="General">
                  <c:v>-3.3284440087114002E-2</c:v>
                </c:pt>
                <c:pt idx="8684" formatCode="General">
                  <c:v>-4.0398291801420898E-2</c:v>
                </c:pt>
                <c:pt idx="8685" formatCode="General">
                  <c:v>-4.8223976022634403E-2</c:v>
                </c:pt>
                <c:pt idx="8686" formatCode="General">
                  <c:v>-5.6521187655884202E-2</c:v>
                </c:pt>
                <c:pt idx="8687" formatCode="General">
                  <c:v>-6.5095977165085805E-2</c:v>
                </c:pt>
                <c:pt idx="8688" formatCode="General">
                  <c:v>-7.4003869462395705E-2</c:v>
                </c:pt>
                <c:pt idx="8689" formatCode="General">
                  <c:v>-8.4151474838236706E-2</c:v>
                </c:pt>
                <c:pt idx="8690" formatCode="General">
                  <c:v>-9.5704349277502904E-2</c:v>
                </c:pt>
                <c:pt idx="8691" formatCode="General">
                  <c:v>-0.107999167030173</c:v>
                </c:pt>
                <c:pt idx="8692" formatCode="General">
                  <c:v>-0.11955173615568999</c:v>
                </c:pt>
                <c:pt idx="8693" formatCode="General">
                  <c:v>-0.13017906963749401</c:v>
                </c:pt>
                <c:pt idx="8694" formatCode="General">
                  <c:v>-0.14120624046005301</c:v>
                </c:pt>
                <c:pt idx="8695" formatCode="General">
                  <c:v>-0.153440962054089</c:v>
                </c:pt>
                <c:pt idx="8696" formatCode="General">
                  <c:v>-0.167297908481298</c:v>
                </c:pt>
                <c:pt idx="8697" formatCode="General">
                  <c:v>-0.18314216383147</c:v>
                </c:pt>
                <c:pt idx="8698" formatCode="General">
                  <c:v>-0.19963378346032001</c:v>
                </c:pt>
                <c:pt idx="8699" formatCode="General">
                  <c:v>-0.214748058901887</c:v>
                </c:pt>
                <c:pt idx="8700" formatCode="General">
                  <c:v>-0.228032940574319</c:v>
                </c:pt>
                <c:pt idx="8701" formatCode="General">
                  <c:v>-0.240047675292659</c:v>
                </c:pt>
                <c:pt idx="8702" formatCode="General">
                  <c:v>-0.25197184174283999</c:v>
                </c:pt>
                <c:pt idx="8703" formatCode="General">
                  <c:v>-0.26476774437047601</c:v>
                </c:pt>
                <c:pt idx="8704" formatCode="General">
                  <c:v>-0.27787690950866001</c:v>
                </c:pt>
                <c:pt idx="8705" formatCode="General">
                  <c:v>-0.289515862148505</c:v>
                </c:pt>
                <c:pt idx="8706" formatCode="General">
                  <c:v>-0.29833951245558299</c:v>
                </c:pt>
                <c:pt idx="8707" formatCode="General">
                  <c:v>-0.30496593507514203</c:v>
                </c:pt>
                <c:pt idx="8708" formatCode="General">
                  <c:v>-0.31092658418810099</c:v>
                </c:pt>
                <c:pt idx="8709" formatCode="General">
                  <c:v>-0.31657781154766002</c:v>
                </c:pt>
                <c:pt idx="8710" formatCode="General">
                  <c:v>-0.32154122783728001</c:v>
                </c:pt>
                <c:pt idx="8711" formatCode="General">
                  <c:v>-0.32585813191844898</c:v>
                </c:pt>
                <c:pt idx="8712" formatCode="General">
                  <c:v>-0.32922318561590602</c:v>
                </c:pt>
                <c:pt idx="8713" formatCode="General">
                  <c:v>-0.33233451138145798</c:v>
                </c:pt>
                <c:pt idx="8714" formatCode="General">
                  <c:v>-0.33613290205053198</c:v>
                </c:pt>
                <c:pt idx="8715" formatCode="General">
                  <c:v>-0.339901256561427</c:v>
                </c:pt>
                <c:pt idx="8716" formatCode="General">
                  <c:v>-0.34315282185964502</c:v>
                </c:pt>
                <c:pt idx="8717" formatCode="General">
                  <c:v>-0.34531660527256502</c:v>
                </c:pt>
                <c:pt idx="8718" formatCode="General">
                  <c:v>-0.346237831667635</c:v>
                </c:pt>
                <c:pt idx="8719" formatCode="General">
                  <c:v>-0.34709531183679798</c:v>
                </c:pt>
                <c:pt idx="8720" formatCode="General">
                  <c:v>-0.34900078357834702</c:v>
                </c:pt>
                <c:pt idx="8721" formatCode="General">
                  <c:v>-0.35247318876356998</c:v>
                </c:pt>
                <c:pt idx="8722" formatCode="General">
                  <c:v>-0.35695100392261497</c:v>
                </c:pt>
                <c:pt idx="8723" formatCode="General">
                  <c:v>-0.36144584949103298</c:v>
                </c:pt>
                <c:pt idx="8724" formatCode="General">
                  <c:v>-0.36673179085583302</c:v>
                </c:pt>
                <c:pt idx="8725" formatCode="General">
                  <c:v>-0.37418702892503802</c:v>
                </c:pt>
                <c:pt idx="8726" formatCode="General">
                  <c:v>-0.38436070542234202</c:v>
                </c:pt>
                <c:pt idx="8727" formatCode="General">
                  <c:v>-0.39694345910851098</c:v>
                </c:pt>
                <c:pt idx="8728" formatCode="General">
                  <c:v>-0.41132504050447399</c:v>
                </c:pt>
                <c:pt idx="8729" formatCode="General">
                  <c:v>-0.42718623522452298</c:v>
                </c:pt>
                <c:pt idx="8730" formatCode="General">
                  <c:v>-0.443618408005445</c:v>
                </c:pt>
                <c:pt idx="8731" formatCode="General">
                  <c:v>-0.45957247857714201</c:v>
                </c:pt>
                <c:pt idx="8732" formatCode="General">
                  <c:v>-0.47553683160008903</c:v>
                </c:pt>
                <c:pt idx="8733" formatCode="General">
                  <c:v>-0.492144119445799</c:v>
                </c:pt>
                <c:pt idx="8734" formatCode="General">
                  <c:v>-0.50899147984210003</c:v>
                </c:pt>
                <c:pt idx="8735" formatCode="General">
                  <c:v>-0.52530003482172105</c:v>
                </c:pt>
                <c:pt idx="8736" formatCode="General">
                  <c:v>-0.54032192130587198</c:v>
                </c:pt>
                <c:pt idx="8737" formatCode="General">
                  <c:v>-0.55414225566090802</c:v>
                </c:pt>
                <c:pt idx="8738" formatCode="General">
                  <c:v>-0.56670596328916101</c:v>
                </c:pt>
                <c:pt idx="8739" formatCode="General">
                  <c:v>-0.57805500567694101</c:v>
                </c:pt>
                <c:pt idx="8740" formatCode="General">
                  <c:v>-0.58800336414082599</c:v>
                </c:pt>
                <c:pt idx="8741" formatCode="General">
                  <c:v>-0.59615118766572806</c:v>
                </c:pt>
                <c:pt idx="8742" formatCode="General">
                  <c:v>-0.602430649257922</c:v>
                </c:pt>
                <c:pt idx="8743" formatCode="General">
                  <c:v>-0.60692989988380397</c:v>
                </c:pt>
                <c:pt idx="8744" formatCode="General">
                  <c:v>-0.60969714124034702</c:v>
                </c:pt>
                <c:pt idx="8745" formatCode="General">
                  <c:v>-0.61070663557176696</c:v>
                </c:pt>
                <c:pt idx="8746" formatCode="General">
                  <c:v>-0.60994702984997995</c:v>
                </c:pt>
                <c:pt idx="8747" formatCode="General">
                  <c:v>-0.60757758723796795</c:v>
                </c:pt>
                <c:pt idx="8748" formatCode="General">
                  <c:v>-0.60461869107951804</c:v>
                </c:pt>
                <c:pt idx="8749" formatCode="General">
                  <c:v>-0.60184964640031802</c:v>
                </c:pt>
                <c:pt idx="8750" formatCode="General">
                  <c:v>-0.59949937638085704</c:v>
                </c:pt>
                <c:pt idx="8751" formatCode="General">
                  <c:v>-0.59847807694717803</c:v>
                </c:pt>
                <c:pt idx="8752" formatCode="General">
                  <c:v>-0.59957899281424298</c:v>
                </c:pt>
                <c:pt idx="8753" formatCode="General">
                  <c:v>-0.60282178119309104</c:v>
                </c:pt>
                <c:pt idx="8754" formatCode="General">
                  <c:v>-0.60780586650735602</c:v>
                </c:pt>
                <c:pt idx="8755" formatCode="General">
                  <c:v>-0.61356980226830105</c:v>
                </c:pt>
                <c:pt idx="8756" formatCode="General">
                  <c:v>-0.62003053273234998</c:v>
                </c:pt>
                <c:pt idx="8757" formatCode="General">
                  <c:v>-0.628073379049784</c:v>
                </c:pt>
                <c:pt idx="8758" formatCode="General">
                  <c:v>-0.63845433717470201</c:v>
                </c:pt>
                <c:pt idx="8759" formatCode="General">
                  <c:v>-0.65098627489211003</c:v>
                </c:pt>
                <c:pt idx="8760" formatCode="General">
                  <c:v>-0.66441951533398602</c:v>
                </c:pt>
                <c:pt idx="8761" formatCode="General">
                  <c:v>-0.67726792149498205</c:v>
                </c:pt>
                <c:pt idx="8762" formatCode="General">
                  <c:v>-0.68897632073854498</c:v>
                </c:pt>
                <c:pt idx="8763" formatCode="General">
                  <c:v>-0.69895168461728296</c:v>
                </c:pt>
                <c:pt idx="8764" formatCode="General">
                  <c:v>-0.70582950400365996</c:v>
                </c:pt>
                <c:pt idx="8765" formatCode="General">
                  <c:v>-0.70878907713867101</c:v>
                </c:pt>
                <c:pt idx="8766" formatCode="General">
                  <c:v>-0.70756150966307596</c:v>
                </c:pt>
                <c:pt idx="8767" formatCode="General">
                  <c:v>-0.70272623514822496</c:v>
                </c:pt>
                <c:pt idx="8768" formatCode="General">
                  <c:v>-0.69572145740231095</c:v>
                </c:pt>
                <c:pt idx="8769" formatCode="General">
                  <c:v>-0.68686711105347298</c:v>
                </c:pt>
                <c:pt idx="8770" formatCode="General">
                  <c:v>-0.67537025226407899</c:v>
                </c:pt>
                <c:pt idx="8771" formatCode="General">
                  <c:v>-0.66108183168612</c:v>
                </c:pt>
                <c:pt idx="8772" formatCode="General">
                  <c:v>-0.64441061600428096</c:v>
                </c:pt>
                <c:pt idx="8773" formatCode="General">
                  <c:v>-0.62634668145302697</c:v>
                </c:pt>
                <c:pt idx="8774" formatCode="General">
                  <c:v>-0.607091586358107</c:v>
                </c:pt>
                <c:pt idx="8775" formatCode="General">
                  <c:v>-0.58629136673774895</c:v>
                </c:pt>
                <c:pt idx="8776" formatCode="General">
                  <c:v>-0.56456043843820003</c:v>
                </c:pt>
                <c:pt idx="8777" formatCode="General">
                  <c:v>-0.54336378460991996</c:v>
                </c:pt>
                <c:pt idx="8778" formatCode="General">
                  <c:v>-0.52469834080799005</c:v>
                </c:pt>
                <c:pt idx="8779" formatCode="General">
                  <c:v>-0.509614932474028</c:v>
                </c:pt>
                <c:pt idx="8780" formatCode="General">
                  <c:v>-0.49814894605757298</c:v>
                </c:pt>
                <c:pt idx="8781" formatCode="General">
                  <c:v>-0.48947954649147601</c:v>
                </c:pt>
                <c:pt idx="8782" formatCode="General">
                  <c:v>-0.48305535233312402</c:v>
                </c:pt>
                <c:pt idx="8783" formatCode="General">
                  <c:v>-0.478761497252091</c:v>
                </c:pt>
                <c:pt idx="8784" formatCode="General">
                  <c:v>-0.47613898691553902</c:v>
                </c:pt>
                <c:pt idx="8785" formatCode="General">
                  <c:v>-0.475196293237792</c:v>
                </c:pt>
                <c:pt idx="8786" formatCode="General">
                  <c:v>-0.47608488524290299</c:v>
                </c:pt>
                <c:pt idx="8787" formatCode="General">
                  <c:v>-0.47924364647648798</c:v>
                </c:pt>
                <c:pt idx="8788" formatCode="General">
                  <c:v>-0.48520760631517701</c:v>
                </c:pt>
                <c:pt idx="8789" formatCode="General">
                  <c:v>-0.49296554446702501</c:v>
                </c:pt>
                <c:pt idx="8790" formatCode="General">
                  <c:v>-0.50137373328933099</c:v>
                </c:pt>
                <c:pt idx="8791" formatCode="General">
                  <c:v>-0.51066795190512904</c:v>
                </c:pt>
                <c:pt idx="8792" formatCode="General">
                  <c:v>-0.51996231743298205</c:v>
                </c:pt>
                <c:pt idx="8793" formatCode="General">
                  <c:v>-0.52745313883400802</c:v>
                </c:pt>
                <c:pt idx="8794" formatCode="General">
                  <c:v>-0.532184645983379</c:v>
                </c:pt>
                <c:pt idx="8795" formatCode="General">
                  <c:v>-0.53288993283958797</c:v>
                </c:pt>
                <c:pt idx="8796" formatCode="General">
                  <c:v>-0.52945270535186895</c:v>
                </c:pt>
                <c:pt idx="8797" formatCode="General">
                  <c:v>-0.52206684686300497</c:v>
                </c:pt>
                <c:pt idx="8798" formatCode="General">
                  <c:v>-0.51035720641117199</c:v>
                </c:pt>
                <c:pt idx="8799" formatCode="General">
                  <c:v>-0.49576564195227601</c:v>
                </c:pt>
                <c:pt idx="8800" formatCode="General">
                  <c:v>-0.47939131653700501</c:v>
                </c:pt>
                <c:pt idx="8801" formatCode="General">
                  <c:v>-0.46150591100058702</c:v>
                </c:pt>
                <c:pt idx="8802" formatCode="General">
                  <c:v>-0.44263739856912798</c:v>
                </c:pt>
                <c:pt idx="8803" formatCode="General">
                  <c:v>-0.42277679966801401</c:v>
                </c:pt>
                <c:pt idx="8804" formatCode="General">
                  <c:v>-0.401941100119656</c:v>
                </c:pt>
                <c:pt idx="8805" formatCode="General">
                  <c:v>-0.38073183751353701</c:v>
                </c:pt>
                <c:pt idx="8806" formatCode="General">
                  <c:v>-0.35929894739010998</c:v>
                </c:pt>
                <c:pt idx="8807" formatCode="General">
                  <c:v>-0.33744149640882798</c:v>
                </c:pt>
                <c:pt idx="8808" formatCode="General">
                  <c:v>-0.31553641147662898</c:v>
                </c:pt>
                <c:pt idx="8809" formatCode="General">
                  <c:v>-0.29408218918468698</c:v>
                </c:pt>
                <c:pt idx="8810" formatCode="General">
                  <c:v>-0.27367332479777901</c:v>
                </c:pt>
                <c:pt idx="8811" formatCode="General">
                  <c:v>-0.254693669599307</c:v>
                </c:pt>
                <c:pt idx="8812" formatCode="General">
                  <c:v>-0.23653270142031699</c:v>
                </c:pt>
                <c:pt idx="8813" formatCode="General">
                  <c:v>-0.21861575724510701</c:v>
                </c:pt>
                <c:pt idx="8814" formatCode="General">
                  <c:v>-0.20150564792789299</c:v>
                </c:pt>
                <c:pt idx="8815" formatCode="General">
                  <c:v>-0.18598224765765001</c:v>
                </c:pt>
                <c:pt idx="8816" formatCode="General">
                  <c:v>-0.17181644721133099</c:v>
                </c:pt>
                <c:pt idx="8817" formatCode="General">
                  <c:v>-0.15947346869186599</c:v>
                </c:pt>
                <c:pt idx="8818" formatCode="General">
                  <c:v>-0.15004633279066801</c:v>
                </c:pt>
                <c:pt idx="8819" formatCode="General">
                  <c:v>-0.143189236393578</c:v>
                </c:pt>
                <c:pt idx="8820" formatCode="General">
                  <c:v>-0.13864530570021399</c:v>
                </c:pt>
                <c:pt idx="8821" formatCode="General">
                  <c:v>-0.13544604716561401</c:v>
                </c:pt>
                <c:pt idx="8822" formatCode="General">
                  <c:v>-0.13237329400741099</c:v>
                </c:pt>
                <c:pt idx="8823" formatCode="General">
                  <c:v>-0.129191286982061</c:v>
                </c:pt>
                <c:pt idx="8824" formatCode="General">
                  <c:v>-0.12532790573531299</c:v>
                </c:pt>
                <c:pt idx="8825" formatCode="General">
                  <c:v>-0.120282245495145</c:v>
                </c:pt>
                <c:pt idx="8826" formatCode="General">
                  <c:v>-0.114403813219334</c:v>
                </c:pt>
                <c:pt idx="8827" formatCode="General">
                  <c:v>-0.10792342868327701</c:v>
                </c:pt>
                <c:pt idx="8828" formatCode="General">
                  <c:v>-0.10069655426146799</c:v>
                </c:pt>
                <c:pt idx="8829" formatCode="General">
                  <c:v>-9.2623298835281004E-2</c:v>
                </c:pt>
                <c:pt idx="8830" formatCode="General">
                  <c:v>-8.3380995088615406E-2</c:v>
                </c:pt>
                <c:pt idx="8831" formatCode="General">
                  <c:v>-7.3742950173473501E-2</c:v>
                </c:pt>
                <c:pt idx="8832" formatCode="General">
                  <c:v>-6.4002988948549402E-2</c:v>
                </c:pt>
                <c:pt idx="8833" formatCode="General">
                  <c:v>-5.4125883932475402E-2</c:v>
                </c:pt>
                <c:pt idx="8834" formatCode="General">
                  <c:v>-4.4421743836488198E-2</c:v>
                </c:pt>
                <c:pt idx="8835" formatCode="General">
                  <c:v>-3.47135796641607E-2</c:v>
                </c:pt>
                <c:pt idx="8836" formatCode="General">
                  <c:v>-2.4815560824103699E-2</c:v>
                </c:pt>
                <c:pt idx="8837" formatCode="General">
                  <c:v>-1.4350433065845899E-2</c:v>
                </c:pt>
                <c:pt idx="8838" formatCode="General">
                  <c:v>-2.5906991648851599E-3</c:v>
                </c:pt>
                <c:pt idx="8839" formatCode="General">
                  <c:v>1.04922090688976E-2</c:v>
                </c:pt>
                <c:pt idx="8840" formatCode="General">
                  <c:v>2.4088702031486001E-2</c:v>
                </c:pt>
                <c:pt idx="8841" formatCode="General">
                  <c:v>3.7987741855566901E-2</c:v>
                </c:pt>
                <c:pt idx="8842" formatCode="General">
                  <c:v>5.1936793763491203E-2</c:v>
                </c:pt>
                <c:pt idx="8843" formatCode="General">
                  <c:v>6.5483697041854694E-2</c:v>
                </c:pt>
                <c:pt idx="8844" formatCode="General">
                  <c:v>7.8385424649986393E-2</c:v>
                </c:pt>
                <c:pt idx="8845" formatCode="General">
                  <c:v>9.1398308020887206E-2</c:v>
                </c:pt>
                <c:pt idx="8846" formatCode="General">
                  <c:v>0.105577600265991</c:v>
                </c:pt>
                <c:pt idx="8847" formatCode="General">
                  <c:v>0.120805055064811</c:v>
                </c:pt>
                <c:pt idx="8848" formatCode="General">
                  <c:v>0.13678494953436701</c:v>
                </c:pt>
                <c:pt idx="8849" formatCode="General">
                  <c:v>0.153217438050749</c:v>
                </c:pt>
                <c:pt idx="8850" formatCode="General">
                  <c:v>0.16980548282315699</c:v>
                </c:pt>
                <c:pt idx="8851" formatCode="General">
                  <c:v>0.186947936080477</c:v>
                </c:pt>
                <c:pt idx="8852" formatCode="General">
                  <c:v>0.20492729557703299</c:v>
                </c:pt>
                <c:pt idx="8853" formatCode="General">
                  <c:v>0.22330844427609001</c:v>
                </c:pt>
                <c:pt idx="8854" formatCode="General">
                  <c:v>0.24153218149796599</c:v>
                </c:pt>
                <c:pt idx="8855" formatCode="General">
                  <c:v>0.25882915157165998</c:v>
                </c:pt>
                <c:pt idx="8856" formatCode="General">
                  <c:v>0.27483421635454602</c:v>
                </c:pt>
                <c:pt idx="8857" formatCode="General">
                  <c:v>0.28930786708248102</c:v>
                </c:pt>
                <c:pt idx="8858" formatCode="General">
                  <c:v>0.301554997140905</c:v>
                </c:pt>
                <c:pt idx="8859" formatCode="General">
                  <c:v>0.31171517584035502</c:v>
                </c:pt>
                <c:pt idx="8860" formatCode="General">
                  <c:v>0.32133519919689901</c:v>
                </c:pt>
                <c:pt idx="8861" formatCode="General">
                  <c:v>0.33187541650254299</c:v>
                </c:pt>
                <c:pt idx="8862" formatCode="General">
                  <c:v>0.34266861552007699</c:v>
                </c:pt>
                <c:pt idx="8863" formatCode="General">
                  <c:v>0.352348679782785</c:v>
                </c:pt>
                <c:pt idx="8864" formatCode="General">
                  <c:v>0.36068437936514403</c:v>
                </c:pt>
                <c:pt idx="8865" formatCode="General">
                  <c:v>0.36786669922231602</c:v>
                </c:pt>
                <c:pt idx="8866" formatCode="General">
                  <c:v>0.37294869969088501</c:v>
                </c:pt>
                <c:pt idx="8867" formatCode="General">
                  <c:v>0.37573023254689403</c:v>
                </c:pt>
                <c:pt idx="8868" formatCode="General">
                  <c:v>0.37780086878986102</c:v>
                </c:pt>
                <c:pt idx="8869" formatCode="General">
                  <c:v>0.38024133614478001</c:v>
                </c:pt>
                <c:pt idx="8870" formatCode="General">
                  <c:v>0.38339242563234499</c:v>
                </c:pt>
                <c:pt idx="8871" formatCode="General">
                  <c:v>0.38682118818420402</c:v>
                </c:pt>
                <c:pt idx="8872" formatCode="General">
                  <c:v>0.39022451488491</c:v>
                </c:pt>
                <c:pt idx="8873" formatCode="General">
                  <c:v>0.39397370614057198</c:v>
                </c:pt>
                <c:pt idx="8874" formatCode="General">
                  <c:v>0.398434461451602</c:v>
                </c:pt>
                <c:pt idx="8875" formatCode="General">
                  <c:v>0.40316444568846899</c:v>
                </c:pt>
                <c:pt idx="8876" formatCode="General">
                  <c:v>0.407532398160877</c:v>
                </c:pt>
                <c:pt idx="8877" formatCode="General">
                  <c:v>0.41290569348829798</c:v>
                </c:pt>
                <c:pt idx="8878" formatCode="General">
                  <c:v>0.41963712631703198</c:v>
                </c:pt>
                <c:pt idx="8879" formatCode="General">
                  <c:v>0.42632268010133001</c:v>
                </c:pt>
                <c:pt idx="8880" formatCode="General">
                  <c:v>0.43265447131030699</c:v>
                </c:pt>
                <c:pt idx="8881" formatCode="General">
                  <c:v>0.43811430786939898</c:v>
                </c:pt>
                <c:pt idx="8882" formatCode="General">
                  <c:v>0.44279663173406802</c:v>
                </c:pt>
                <c:pt idx="8883" formatCode="General">
                  <c:v>0.44744651061692498</c:v>
                </c:pt>
                <c:pt idx="8884" formatCode="General">
                  <c:v>0.45267115377884898</c:v>
                </c:pt>
                <c:pt idx="8885" formatCode="General">
                  <c:v>0.45848452404734003</c:v>
                </c:pt>
                <c:pt idx="8886" formatCode="General">
                  <c:v>0.464260556436003</c:v>
                </c:pt>
                <c:pt idx="8887" formatCode="General">
                  <c:v>0.47010880666211502</c:v>
                </c:pt>
                <c:pt idx="8888" formatCode="General">
                  <c:v>0.476399302375065</c:v>
                </c:pt>
                <c:pt idx="8889" formatCode="General">
                  <c:v>0.48337983749448399</c:v>
                </c:pt>
                <c:pt idx="8890" formatCode="General">
                  <c:v>0.49099726695387103</c:v>
                </c:pt>
                <c:pt idx="8891" formatCode="General">
                  <c:v>0.49916696651340497</c:v>
                </c:pt>
                <c:pt idx="8892" formatCode="General">
                  <c:v>0.50753867321684698</c:v>
                </c:pt>
                <c:pt idx="8893" formatCode="General">
                  <c:v>0.51567007347016203</c:v>
                </c:pt>
                <c:pt idx="8894" formatCode="General">
                  <c:v>0.52271093556718995</c:v>
                </c:pt>
                <c:pt idx="8895" formatCode="General">
                  <c:v>0.52815654911549703</c:v>
                </c:pt>
                <c:pt idx="8896" formatCode="General">
                  <c:v>0.53240809424506996</c:v>
                </c:pt>
                <c:pt idx="8897" formatCode="General">
                  <c:v>0.53484321436761395</c:v>
                </c:pt>
                <c:pt idx="8898" formatCode="General">
                  <c:v>0.53506451375908004</c:v>
                </c:pt>
                <c:pt idx="8899" formatCode="General">
                  <c:v>0.53364481092590799</c:v>
                </c:pt>
                <c:pt idx="8900" formatCode="General">
                  <c:v>0.53035692254245204</c:v>
                </c:pt>
                <c:pt idx="8901" formatCode="General">
                  <c:v>0.52476698709731995</c:v>
                </c:pt>
                <c:pt idx="8902" formatCode="General">
                  <c:v>0.51686984704195404</c:v>
                </c:pt>
                <c:pt idx="8903" formatCode="General">
                  <c:v>0.50720215724795803</c:v>
                </c:pt>
                <c:pt idx="8904" formatCode="General">
                  <c:v>0.49652634263581402</c:v>
                </c:pt>
                <c:pt idx="8905" formatCode="General">
                  <c:v>0.48501075608049199</c:v>
                </c:pt>
                <c:pt idx="8906" formatCode="General">
                  <c:v>0.47242177014568898</c:v>
                </c:pt>
                <c:pt idx="8907" formatCode="General">
                  <c:v>0.458826957064358</c:v>
                </c:pt>
                <c:pt idx="8908" formatCode="General">
                  <c:v>0.44505172493345402</c:v>
                </c:pt>
                <c:pt idx="8909" formatCode="General">
                  <c:v>0.432501813180869</c:v>
                </c:pt>
                <c:pt idx="8910" formatCode="General">
                  <c:v>0.42263874823969999</c:v>
                </c:pt>
                <c:pt idx="8911" formatCode="General">
                  <c:v>0.41552133187309098</c:v>
                </c:pt>
                <c:pt idx="8912" formatCode="General">
                  <c:v>0.41012077861589402</c:v>
                </c:pt>
                <c:pt idx="8913" formatCode="General">
                  <c:v>0.40738323602870302</c:v>
                </c:pt>
                <c:pt idx="8914" formatCode="General">
                  <c:v>0.408724983882569</c:v>
                </c:pt>
                <c:pt idx="8915" formatCode="General">
                  <c:v>0.41316929777278899</c:v>
                </c:pt>
                <c:pt idx="8916" formatCode="General">
                  <c:v>0.41923865865690302</c:v>
                </c:pt>
                <c:pt idx="8917" formatCode="General">
                  <c:v>0.42651618612064202</c:v>
                </c:pt>
                <c:pt idx="8918" formatCode="General">
                  <c:v>0.435143240952235</c:v>
                </c:pt>
                <c:pt idx="8919" formatCode="General">
                  <c:v>0.44608536367094098</c:v>
                </c:pt>
                <c:pt idx="8920" formatCode="General">
                  <c:v>0.45928448142309303</c:v>
                </c:pt>
                <c:pt idx="8921" formatCode="General">
                  <c:v>0.47363424857860797</c:v>
                </c:pt>
                <c:pt idx="8922" formatCode="General">
                  <c:v>0.48846489299350798</c:v>
                </c:pt>
                <c:pt idx="8923" formatCode="General">
                  <c:v>0.50317076622395296</c:v>
                </c:pt>
                <c:pt idx="8924" formatCode="General">
                  <c:v>0.51860443236759401</c:v>
                </c:pt>
                <c:pt idx="8925" formatCode="General">
                  <c:v>0.53503567632011095</c:v>
                </c:pt>
                <c:pt idx="8926" formatCode="General">
                  <c:v>0.55148631344841004</c:v>
                </c:pt>
                <c:pt idx="8927" formatCode="General">
                  <c:v>0.56720069431862197</c:v>
                </c:pt>
                <c:pt idx="8928" formatCode="General">
                  <c:v>0.58113448572340098</c:v>
                </c:pt>
                <c:pt idx="8929" formatCode="General">
                  <c:v>0.59294504596875397</c:v>
                </c:pt>
                <c:pt idx="8930" formatCode="General">
                  <c:v>0.60298113302183398</c:v>
                </c:pt>
                <c:pt idx="8931" formatCode="General">
                  <c:v>0.61062818376871797</c:v>
                </c:pt>
                <c:pt idx="8932" formatCode="General">
                  <c:v>0.61443397925078203</c:v>
                </c:pt>
                <c:pt idx="8933" formatCode="General">
                  <c:v>0.61380053419935898</c:v>
                </c:pt>
                <c:pt idx="8934" formatCode="General">
                  <c:v>0.60838634978495099</c:v>
                </c:pt>
                <c:pt idx="8935" formatCode="General">
                  <c:v>0.59825497097543601</c:v>
                </c:pt>
                <c:pt idx="8936" formatCode="General">
                  <c:v>0.58380527344275901</c:v>
                </c:pt>
                <c:pt idx="8937" formatCode="General">
                  <c:v>0.56534457396607496</c:v>
                </c:pt>
                <c:pt idx="8938" formatCode="General">
                  <c:v>0.54347125669873597</c:v>
                </c:pt>
                <c:pt idx="8939" formatCode="General">
                  <c:v>0.51913356523625198</c:v>
                </c:pt>
                <c:pt idx="8940" formatCode="General">
                  <c:v>0.49370313734879701</c:v>
                </c:pt>
                <c:pt idx="8941" formatCode="General">
                  <c:v>0.46764132829883098</c:v>
                </c:pt>
                <c:pt idx="8942" formatCode="General">
                  <c:v>0.44128309523251402</c:v>
                </c:pt>
                <c:pt idx="8943" formatCode="General">
                  <c:v>0.41519952563354201</c:v>
                </c:pt>
                <c:pt idx="8944" formatCode="General">
                  <c:v>0.39035791450529</c:v>
                </c:pt>
                <c:pt idx="8945" formatCode="General">
                  <c:v>0.36804640780263298</c:v>
                </c:pt>
                <c:pt idx="8946" formatCode="General">
                  <c:v>0.348534378735189</c:v>
                </c:pt>
                <c:pt idx="8947" formatCode="General">
                  <c:v>0.33125386435481502</c:v>
                </c:pt>
                <c:pt idx="8948" formatCode="General">
                  <c:v>0.31642854264195602</c:v>
                </c:pt>
                <c:pt idx="8949" formatCode="General">
                  <c:v>0.30498988151977102</c:v>
                </c:pt>
                <c:pt idx="8950" formatCode="General">
                  <c:v>0.29692925541187898</c:v>
                </c:pt>
                <c:pt idx="8951" formatCode="General">
                  <c:v>0.29260127617243897</c:v>
                </c:pt>
                <c:pt idx="8952" formatCode="General">
                  <c:v>0.29261746393304799</c:v>
                </c:pt>
                <c:pt idx="8953" formatCode="General">
                  <c:v>0.29591465073039802</c:v>
                </c:pt>
                <c:pt idx="8954" formatCode="General">
                  <c:v>0.30105004543920599</c:v>
                </c:pt>
                <c:pt idx="8955" formatCode="General">
                  <c:v>0.30718863968434301</c:v>
                </c:pt>
                <c:pt idx="8956" formatCode="General">
                  <c:v>0.31340007214897803</c:v>
                </c:pt>
                <c:pt idx="8957" formatCode="General">
                  <c:v>0.31893830884332702</c:v>
                </c:pt>
                <c:pt idx="8958" formatCode="General">
                  <c:v>0.32333642394738399</c:v>
                </c:pt>
                <c:pt idx="8959" formatCode="General">
                  <c:v>0.32577806837808798</c:v>
                </c:pt>
                <c:pt idx="8960" formatCode="General">
                  <c:v>0.32599347468656098</c:v>
                </c:pt>
                <c:pt idx="8961" formatCode="General">
                  <c:v>0.32462095780641997</c:v>
                </c:pt>
                <c:pt idx="8962" formatCode="General">
                  <c:v>0.32143951999345399</c:v>
                </c:pt>
                <c:pt idx="8963" formatCode="General">
                  <c:v>0.31635912886213502</c:v>
                </c:pt>
                <c:pt idx="8964" formatCode="General">
                  <c:v>0.30935979242791001</c:v>
                </c:pt>
                <c:pt idx="8965" formatCode="General">
                  <c:v>0.30049612195963998</c:v>
                </c:pt>
                <c:pt idx="8966" formatCode="General">
                  <c:v>0.29068069692439702</c:v>
                </c:pt>
                <c:pt idx="8967" formatCode="General">
                  <c:v>0.28056669200018203</c:v>
                </c:pt>
                <c:pt idx="8968" formatCode="General">
                  <c:v>0.270662376637548</c:v>
                </c:pt>
                <c:pt idx="8969" formatCode="General">
                  <c:v>0.26100456691677199</c:v>
                </c:pt>
                <c:pt idx="8970" formatCode="General">
                  <c:v>0.25073617842731999</c:v>
                </c:pt>
                <c:pt idx="8971" formatCode="General">
                  <c:v>0.23903129097296699</c:v>
                </c:pt>
                <c:pt idx="8972" formatCode="General">
                  <c:v>0.22613635493937501</c:v>
                </c:pt>
                <c:pt idx="8973" formatCode="General">
                  <c:v>0.21316849664764501</c:v>
                </c:pt>
                <c:pt idx="8974" formatCode="General">
                  <c:v>0.201322882240556</c:v>
                </c:pt>
                <c:pt idx="8975" formatCode="General">
                  <c:v>0.19100568436661</c:v>
                </c:pt>
                <c:pt idx="8976" formatCode="General">
                  <c:v>0.18116249086478101</c:v>
                </c:pt>
                <c:pt idx="8977" formatCode="General">
                  <c:v>0.170472915957112</c:v>
                </c:pt>
                <c:pt idx="8978" formatCode="General">
                  <c:v>0.15924605082667101</c:v>
                </c:pt>
                <c:pt idx="8979" formatCode="General">
                  <c:v>0.14818024594714399</c:v>
                </c:pt>
                <c:pt idx="8980" formatCode="General">
                  <c:v>0.13647553600380499</c:v>
                </c:pt>
                <c:pt idx="8981" formatCode="General">
                  <c:v>0.123348996699793</c:v>
                </c:pt>
                <c:pt idx="8982" formatCode="General">
                  <c:v>0.10971142066824</c:v>
                </c:pt>
                <c:pt idx="8983" formatCode="General">
                  <c:v>9.6793657337532105E-2</c:v>
                </c:pt>
                <c:pt idx="8984" formatCode="General">
                  <c:v>8.5548319099368997E-2</c:v>
                </c:pt>
                <c:pt idx="8985" formatCode="General">
                  <c:v>7.7165272460711198E-2</c:v>
                </c:pt>
                <c:pt idx="8986" formatCode="General">
                  <c:v>7.1261666595620707E-2</c:v>
                </c:pt>
                <c:pt idx="8987" formatCode="General">
                  <c:v>6.6693477228897999E-2</c:v>
                </c:pt>
                <c:pt idx="8988" formatCode="General">
                  <c:v>6.2529693418792096E-2</c:v>
                </c:pt>
                <c:pt idx="8989" formatCode="General">
                  <c:v>5.8413702408853803E-2</c:v>
                </c:pt>
                <c:pt idx="8990" formatCode="General">
                  <c:v>5.4503388351041397E-2</c:v>
                </c:pt>
                <c:pt idx="8991" formatCode="General">
                  <c:v>4.95458731172852E-2</c:v>
                </c:pt>
                <c:pt idx="8992" formatCode="General">
                  <c:v>4.3640120816580398E-2</c:v>
                </c:pt>
                <c:pt idx="8993" formatCode="General">
                  <c:v>3.77270625572316E-2</c:v>
                </c:pt>
                <c:pt idx="8994" formatCode="General">
                  <c:v>3.11346597555337E-2</c:v>
                </c:pt>
                <c:pt idx="8995" formatCode="General">
                  <c:v>2.3712909913766001E-2</c:v>
                </c:pt>
                <c:pt idx="8996" formatCode="General">
                  <c:v>1.5850919427249598E-2</c:v>
                </c:pt>
                <c:pt idx="8997" formatCode="General">
                  <c:v>6.59037009637152E-3</c:v>
                </c:pt>
                <c:pt idx="8998" formatCode="General">
                  <c:v>-5.2302973352152202E-3</c:v>
                </c:pt>
                <c:pt idx="8999" formatCode="General">
                  <c:v>-2.0521964216269999E-2</c:v>
                </c:pt>
                <c:pt idx="9000" formatCode="General">
                  <c:v>-3.9829932861671698E-2</c:v>
                </c:pt>
                <c:pt idx="9001" formatCode="General">
                  <c:v>-6.2250307300621303E-2</c:v>
                </c:pt>
                <c:pt idx="9002" formatCode="General">
                  <c:v>-8.66532504604271E-2</c:v>
                </c:pt>
                <c:pt idx="9003" formatCode="General">
                  <c:v>-0.112694301562134</c:v>
                </c:pt>
                <c:pt idx="9004" formatCode="General">
                  <c:v>-0.13942929033170301</c:v>
                </c:pt>
                <c:pt idx="9005" formatCode="General">
                  <c:v>-0.16538478800749101</c:v>
                </c:pt>
                <c:pt idx="9006" formatCode="General">
                  <c:v>-0.189266507021432</c:v>
                </c:pt>
                <c:pt idx="9007" formatCode="General">
                  <c:v>-0.21033069537603899</c:v>
                </c:pt>
                <c:pt idx="9008" formatCode="General">
                  <c:v>-0.22888305455753799</c:v>
                </c:pt>
                <c:pt idx="9009" formatCode="General">
                  <c:v>-0.24560432701512899</c:v>
                </c:pt>
                <c:pt idx="9010" formatCode="General">
                  <c:v>-0.261204110124166</c:v>
                </c:pt>
                <c:pt idx="9011" formatCode="General">
                  <c:v>-0.27589557226516997</c:v>
                </c:pt>
                <c:pt idx="9012" formatCode="General">
                  <c:v>-0.28891556588857498</c:v>
                </c:pt>
                <c:pt idx="9013" formatCode="General">
                  <c:v>-0.29982228908248698</c:v>
                </c:pt>
                <c:pt idx="9014" formatCode="General">
                  <c:v>-0.31015453812333998</c:v>
                </c:pt>
                <c:pt idx="9015" formatCode="General">
                  <c:v>-0.32113012257803503</c:v>
                </c:pt>
                <c:pt idx="9016" formatCode="General">
                  <c:v>-0.33225324323307298</c:v>
                </c:pt>
                <c:pt idx="9017" formatCode="General">
                  <c:v>-0.34320468969760998</c:v>
                </c:pt>
                <c:pt idx="9018" formatCode="General">
                  <c:v>-0.35378583222804699</c:v>
                </c:pt>
                <c:pt idx="9019" formatCode="General">
                  <c:v>-0.36348312847379999</c:v>
                </c:pt>
                <c:pt idx="9020" formatCode="General">
                  <c:v>-0.37150692239092697</c:v>
                </c:pt>
                <c:pt idx="9021" formatCode="General">
                  <c:v>-0.37734068174282598</c:v>
                </c:pt>
                <c:pt idx="9022" formatCode="General">
                  <c:v>-0.38170415357369802</c:v>
                </c:pt>
                <c:pt idx="9023" formatCode="General">
                  <c:v>-0.38600802587959299</c:v>
                </c:pt>
                <c:pt idx="9024" formatCode="General">
                  <c:v>-0.39053577746458201</c:v>
                </c:pt>
                <c:pt idx="9025" formatCode="General">
                  <c:v>-0.39563726053244302</c:v>
                </c:pt>
                <c:pt idx="9026" formatCode="General">
                  <c:v>-0.40149637157750201</c:v>
                </c:pt>
                <c:pt idx="9027" formatCode="General">
                  <c:v>-0.40765250680815002</c:v>
                </c:pt>
                <c:pt idx="9028" formatCode="General">
                  <c:v>-0.41336505489102399</c:v>
                </c:pt>
                <c:pt idx="9029" formatCode="General">
                  <c:v>-0.41839458813379199</c:v>
                </c:pt>
                <c:pt idx="9030" formatCode="General">
                  <c:v>-0.42233486206932203</c:v>
                </c:pt>
                <c:pt idx="9031" formatCode="General">
                  <c:v>-0.42443975494668001</c:v>
                </c:pt>
                <c:pt idx="9032" formatCode="General">
                  <c:v>-0.425588026639452</c:v>
                </c:pt>
                <c:pt idx="9033" formatCode="General">
                  <c:v>-0.42646531135066201</c:v>
                </c:pt>
                <c:pt idx="9034" formatCode="General">
                  <c:v>-0.42798990033238798</c:v>
                </c:pt>
                <c:pt idx="9035" formatCode="General">
                  <c:v>-0.43068831664872398</c:v>
                </c:pt>
                <c:pt idx="9036" formatCode="General">
                  <c:v>-0.43416913250496703</c:v>
                </c:pt>
                <c:pt idx="9037" formatCode="General">
                  <c:v>-0.43838930525082198</c:v>
                </c:pt>
                <c:pt idx="9038" formatCode="General">
                  <c:v>-0.44323183306064701</c:v>
                </c:pt>
                <c:pt idx="9039" formatCode="General">
                  <c:v>-0.44831359174277102</c:v>
                </c:pt>
                <c:pt idx="9040" formatCode="General">
                  <c:v>-0.453438538777236</c:v>
                </c:pt>
                <c:pt idx="9041" formatCode="General">
                  <c:v>-0.45836464579665398</c:v>
                </c:pt>
                <c:pt idx="9042" formatCode="General">
                  <c:v>-0.46285917764950602</c:v>
                </c:pt>
                <c:pt idx="9043" formatCode="General">
                  <c:v>-0.46740434668015501</c:v>
                </c:pt>
                <c:pt idx="9044" formatCode="General">
                  <c:v>-0.47187741562059698</c:v>
                </c:pt>
                <c:pt idx="9045" formatCode="General">
                  <c:v>-0.474885592665448</c:v>
                </c:pt>
                <c:pt idx="9046" formatCode="General">
                  <c:v>-0.47531123819402699</c:v>
                </c:pt>
                <c:pt idx="9047" formatCode="General">
                  <c:v>-0.47322723792499499</c:v>
                </c:pt>
                <c:pt idx="9048" formatCode="General">
                  <c:v>-0.469890282748396</c:v>
                </c:pt>
                <c:pt idx="9049" formatCode="General">
                  <c:v>-0.46649422520550698</c:v>
                </c:pt>
                <c:pt idx="9050" formatCode="General">
                  <c:v>-0.46298839026918198</c:v>
                </c:pt>
                <c:pt idx="9051" formatCode="General">
                  <c:v>-0.45948663189149702</c:v>
                </c:pt>
                <c:pt idx="9052" formatCode="General">
                  <c:v>-0.456976843480215</c:v>
                </c:pt>
                <c:pt idx="9053" formatCode="General">
                  <c:v>-0.45641711345355102</c:v>
                </c:pt>
                <c:pt idx="9054" formatCode="General">
                  <c:v>-0.45830368491220402</c:v>
                </c:pt>
                <c:pt idx="9055" formatCode="General">
                  <c:v>-0.46191979810820899</c:v>
                </c:pt>
                <c:pt idx="9056" formatCode="General">
                  <c:v>-0.46534986375096399</c:v>
                </c:pt>
                <c:pt idx="9057" formatCode="General">
                  <c:v>-0.46824454636235102</c:v>
                </c:pt>
                <c:pt idx="9058" formatCode="General">
                  <c:v>-0.47068428350200597</c:v>
                </c:pt>
                <c:pt idx="9059" formatCode="General">
                  <c:v>-0.47142930108305697</c:v>
                </c:pt>
                <c:pt idx="9060" formatCode="General">
                  <c:v>-0.47029312955124403</c:v>
                </c:pt>
                <c:pt idx="9061" formatCode="General">
                  <c:v>-0.468166936439327</c:v>
                </c:pt>
                <c:pt idx="9062" formatCode="General">
                  <c:v>-0.46566335013440402</c:v>
                </c:pt>
                <c:pt idx="9063" formatCode="General">
                  <c:v>-0.46146849714844501</c:v>
                </c:pt>
                <c:pt idx="9064" formatCode="General">
                  <c:v>-0.45478191580626198</c:v>
                </c:pt>
                <c:pt idx="9065" formatCode="General">
                  <c:v>-0.44656246288455198</c:v>
                </c:pt>
                <c:pt idx="9066" formatCode="General">
                  <c:v>-0.43687921596147</c:v>
                </c:pt>
                <c:pt idx="9067" formatCode="General">
                  <c:v>-0.42612261309544303</c:v>
                </c:pt>
                <c:pt idx="9068" formatCode="General">
                  <c:v>-0.41466595138482898</c:v>
                </c:pt>
                <c:pt idx="9069" formatCode="General">
                  <c:v>-0.40271913159233402</c:v>
                </c:pt>
                <c:pt idx="9070" formatCode="General">
                  <c:v>-0.390009660515582</c:v>
                </c:pt>
                <c:pt idx="9071" formatCode="General">
                  <c:v>-0.37665423509881701</c:v>
                </c:pt>
                <c:pt idx="9072" formatCode="General">
                  <c:v>-0.36413709452909199</c:v>
                </c:pt>
                <c:pt idx="9073" formatCode="General">
                  <c:v>-0.353489413768727</c:v>
                </c:pt>
                <c:pt idx="9074" formatCode="General">
                  <c:v>-0.345792348346459</c:v>
                </c:pt>
                <c:pt idx="9075" formatCode="General">
                  <c:v>-0.34133431115239699</c:v>
                </c:pt>
                <c:pt idx="9076" formatCode="General">
                  <c:v>-0.33852029114333698</c:v>
                </c:pt>
                <c:pt idx="9077" formatCode="General">
                  <c:v>-0.33725695002144002</c:v>
                </c:pt>
                <c:pt idx="9078" formatCode="General">
                  <c:v>-0.33834856760990201</c:v>
                </c:pt>
                <c:pt idx="9079" formatCode="General">
                  <c:v>-0.34031961296427499</c:v>
                </c:pt>
                <c:pt idx="9080" formatCode="General">
                  <c:v>-0.34166791213109299</c:v>
                </c:pt>
                <c:pt idx="9081" formatCode="General">
                  <c:v>-0.34312867085572102</c:v>
                </c:pt>
                <c:pt idx="9082" formatCode="General">
                  <c:v>-0.34534144478770401</c:v>
                </c:pt>
                <c:pt idx="9083" formatCode="General">
                  <c:v>-0.34739695137015703</c:v>
                </c:pt>
                <c:pt idx="9084" formatCode="General">
                  <c:v>-0.34933574708260301</c:v>
                </c:pt>
                <c:pt idx="9085" formatCode="General">
                  <c:v>-0.35161962987704998</c:v>
                </c:pt>
                <c:pt idx="9086" formatCode="General">
                  <c:v>-0.35400942556190801</c:v>
                </c:pt>
                <c:pt idx="9087" formatCode="General">
                  <c:v>-0.35680512178735901</c:v>
                </c:pt>
                <c:pt idx="9088" formatCode="General">
                  <c:v>-0.35967268118532397</c:v>
                </c:pt>
                <c:pt idx="9089" formatCode="General">
                  <c:v>-0.36149799602155003</c:v>
                </c:pt>
                <c:pt idx="9090" formatCode="General">
                  <c:v>-0.36165990008023002</c:v>
                </c:pt>
                <c:pt idx="9091" formatCode="General">
                  <c:v>-0.35955732288540598</c:v>
                </c:pt>
                <c:pt idx="9092" formatCode="General">
                  <c:v>-0.35509032007295199</c:v>
                </c:pt>
                <c:pt idx="9093" formatCode="General">
                  <c:v>-0.34938885114738399</c:v>
                </c:pt>
                <c:pt idx="9094" formatCode="General">
                  <c:v>-0.34364239359767002</c:v>
                </c:pt>
                <c:pt idx="9095" formatCode="General">
                  <c:v>-0.33777289686251</c:v>
                </c:pt>
                <c:pt idx="9096" formatCode="General">
                  <c:v>-0.33107455447290002</c:v>
                </c:pt>
                <c:pt idx="9097" formatCode="General">
                  <c:v>-0.32386399851883702</c:v>
                </c:pt>
                <c:pt idx="9098" formatCode="General">
                  <c:v>-0.31610691710584399</c:v>
                </c:pt>
                <c:pt idx="9099" formatCode="General">
                  <c:v>-0.306983883190449</c:v>
                </c:pt>
                <c:pt idx="9100" formatCode="General">
                  <c:v>-0.29699268905356302</c:v>
                </c:pt>
                <c:pt idx="9101" formatCode="General">
                  <c:v>-0.28724042670673</c:v>
                </c:pt>
                <c:pt idx="9102" formatCode="General">
                  <c:v>-0.27822992902043903</c:v>
                </c:pt>
                <c:pt idx="9103" formatCode="General">
                  <c:v>-0.269112063608556</c:v>
                </c:pt>
                <c:pt idx="9104" formatCode="General">
                  <c:v>-0.26047599336789701</c:v>
                </c:pt>
                <c:pt idx="9105" formatCode="General">
                  <c:v>-0.25373613529532801</c:v>
                </c:pt>
                <c:pt idx="9106" formatCode="General">
                  <c:v>-0.24840986856945199</c:v>
                </c:pt>
                <c:pt idx="9107" formatCode="General">
                  <c:v>-0.24428373944976201</c:v>
                </c:pt>
                <c:pt idx="9108" formatCode="General">
                  <c:v>-0.241116348954138</c:v>
                </c:pt>
                <c:pt idx="9109" formatCode="General">
                  <c:v>-0.238771288359097</c:v>
                </c:pt>
                <c:pt idx="9110" formatCode="General">
                  <c:v>-0.23818686163788</c:v>
                </c:pt>
                <c:pt idx="9111" formatCode="General">
                  <c:v>-0.240187130264502</c:v>
                </c:pt>
                <c:pt idx="9112" formatCode="General">
                  <c:v>-0.24441708207047499</c:v>
                </c:pt>
                <c:pt idx="9113" formatCode="General">
                  <c:v>-0.25002445024058501</c:v>
                </c:pt>
                <c:pt idx="9114" formatCode="General">
                  <c:v>-0.25741856288232801</c:v>
                </c:pt>
                <c:pt idx="9115" formatCode="General">
                  <c:v>-0.26637492470649299</c:v>
                </c:pt>
                <c:pt idx="9116" formatCode="General">
                  <c:v>-0.27540377499201502</c:v>
                </c:pt>
                <c:pt idx="9117" formatCode="General">
                  <c:v>-0.28366296219072701</c:v>
                </c:pt>
                <c:pt idx="9118" formatCode="General">
                  <c:v>-0.29042207080273502</c:v>
                </c:pt>
                <c:pt idx="9119" formatCode="General">
                  <c:v>-0.29490532325593</c:v>
                </c:pt>
                <c:pt idx="9120" formatCode="General">
                  <c:v>-0.29610643814267701</c:v>
                </c:pt>
                <c:pt idx="9121" formatCode="General">
                  <c:v>-0.29348444906825999</c:v>
                </c:pt>
                <c:pt idx="9122" formatCode="General">
                  <c:v>-0.28723860805664397</c:v>
                </c:pt>
                <c:pt idx="9123" formatCode="General">
                  <c:v>-0.27776614535517802</c:v>
                </c:pt>
                <c:pt idx="9124" formatCode="General">
                  <c:v>-0.26540740004652502</c:v>
                </c:pt>
                <c:pt idx="9125" formatCode="General">
                  <c:v>-0.25082870306556998</c:v>
                </c:pt>
                <c:pt idx="9126" formatCode="General">
                  <c:v>-0.23513911353081601</c:v>
                </c:pt>
                <c:pt idx="9127" formatCode="General">
                  <c:v>-0.21917450045601</c:v>
                </c:pt>
                <c:pt idx="9128" formatCode="General">
                  <c:v>-0.20363910859790901</c:v>
                </c:pt>
                <c:pt idx="9129" formatCode="General">
                  <c:v>-0.18880240147984401</c:v>
                </c:pt>
                <c:pt idx="9130" formatCode="General">
                  <c:v>-0.17450184469720301</c:v>
                </c:pt>
                <c:pt idx="9131" formatCode="General">
                  <c:v>-0.16063956539572299</c:v>
                </c:pt>
                <c:pt idx="9132" formatCode="General">
                  <c:v>-0.14783498773215101</c:v>
                </c:pt>
                <c:pt idx="9133" formatCode="General">
                  <c:v>-0.13659289747294501</c:v>
                </c:pt>
                <c:pt idx="9134" formatCode="General">
                  <c:v>-0.12574616117375001</c:v>
                </c:pt>
                <c:pt idx="9135" formatCode="General">
                  <c:v>-0.11508156410198001</c:v>
                </c:pt>
                <c:pt idx="9136" formatCode="General">
                  <c:v>-0.105255306832086</c:v>
                </c:pt>
                <c:pt idx="9137" formatCode="General">
                  <c:v>-9.5670771442356695E-2</c:v>
                </c:pt>
                <c:pt idx="9138" formatCode="General">
                  <c:v>-8.6199068986391306E-2</c:v>
                </c:pt>
                <c:pt idx="9139" formatCode="General">
                  <c:v>-7.6800301969451507E-2</c:v>
                </c:pt>
                <c:pt idx="9140" formatCode="General">
                  <c:v>-6.6985574778524404E-2</c:v>
                </c:pt>
                <c:pt idx="9141" formatCode="General">
                  <c:v>-5.6394974305086602E-2</c:v>
                </c:pt>
                <c:pt idx="9142" formatCode="General">
                  <c:v>-4.5496801697678599E-2</c:v>
                </c:pt>
                <c:pt idx="9143" formatCode="General">
                  <c:v>-3.5779313468686097E-2</c:v>
                </c:pt>
                <c:pt idx="9144" formatCode="General">
                  <c:v>-2.7425383796815399E-2</c:v>
                </c:pt>
                <c:pt idx="9145" formatCode="General">
                  <c:v>-1.8913001361506199E-2</c:v>
                </c:pt>
                <c:pt idx="9146" formatCode="General">
                  <c:v>-9.8190922334594199E-3</c:v>
                </c:pt>
                <c:pt idx="9147" formatCode="General">
                  <c:v>-4.0646414530808798E-4</c:v>
                </c:pt>
                <c:pt idx="9148" formatCode="General">
                  <c:v>9.9764572640141398E-3</c:v>
                </c:pt>
                <c:pt idx="9149" formatCode="General">
                  <c:v>2.1244188748846499E-2</c:v>
                </c:pt>
                <c:pt idx="9150" formatCode="General">
                  <c:v>3.3335984044735999E-2</c:v>
                </c:pt>
                <c:pt idx="9151" formatCode="General">
                  <c:v>4.68001127006821E-2</c:v>
                </c:pt>
                <c:pt idx="9152" formatCode="General">
                  <c:v>6.1314210108507898E-2</c:v>
                </c:pt>
                <c:pt idx="9153" formatCode="General">
                  <c:v>7.5887011007653701E-2</c:v>
                </c:pt>
                <c:pt idx="9154" formatCode="General">
                  <c:v>9.0517711568958104E-2</c:v>
                </c:pt>
                <c:pt idx="9155" formatCode="General">
                  <c:v>0.105378901152807</c:v>
                </c:pt>
                <c:pt idx="9156" formatCode="General">
                  <c:v>0.11921320848467</c:v>
                </c:pt>
                <c:pt idx="9157" formatCode="General">
                  <c:v>0.132013967561144</c:v>
                </c:pt>
                <c:pt idx="9158" formatCode="General">
                  <c:v>0.14428557289035299</c:v>
                </c:pt>
                <c:pt idx="9159" formatCode="General">
                  <c:v>0.155843559052499</c:v>
                </c:pt>
                <c:pt idx="9160" formatCode="General">
                  <c:v>0.16589590818041</c:v>
                </c:pt>
                <c:pt idx="9161" formatCode="General">
                  <c:v>0.17373079651965401</c:v>
                </c:pt>
                <c:pt idx="9162" formatCode="General">
                  <c:v>0.179287785142144</c:v>
                </c:pt>
                <c:pt idx="9163" formatCode="General">
                  <c:v>0.182314747504568</c:v>
                </c:pt>
                <c:pt idx="9164" formatCode="General">
                  <c:v>0.18310936471549</c:v>
                </c:pt>
                <c:pt idx="9165" formatCode="General">
                  <c:v>0.18262352463340401</c:v>
                </c:pt>
                <c:pt idx="9166" formatCode="General">
                  <c:v>0.18198335874222299</c:v>
                </c:pt>
                <c:pt idx="9167" formatCode="General">
                  <c:v>0.18151265372684</c:v>
                </c:pt>
                <c:pt idx="9168" formatCode="General">
                  <c:v>0.180921984524131</c:v>
                </c:pt>
                <c:pt idx="9169" formatCode="General">
                  <c:v>0.180297010701572</c:v>
                </c:pt>
                <c:pt idx="9170" formatCode="General">
                  <c:v>0.17978895511484699</c:v>
                </c:pt>
                <c:pt idx="9171" formatCode="General">
                  <c:v>0.17989059517954101</c:v>
                </c:pt>
                <c:pt idx="9172" formatCode="General">
                  <c:v>0.18166254707673299</c:v>
                </c:pt>
                <c:pt idx="9173" formatCode="General">
                  <c:v>0.185657227861211</c:v>
                </c:pt>
                <c:pt idx="9174" formatCode="General">
                  <c:v>0.19137228565324499</c:v>
                </c:pt>
                <c:pt idx="9175" formatCode="General">
                  <c:v>0.19815893100711501</c:v>
                </c:pt>
                <c:pt idx="9176" formatCode="General">
                  <c:v>0.206260647870768</c:v>
                </c:pt>
                <c:pt idx="9177" formatCode="General">
                  <c:v>0.21524668363972199</c:v>
                </c:pt>
                <c:pt idx="9178" formatCode="General">
                  <c:v>0.224596690422984</c:v>
                </c:pt>
                <c:pt idx="9179" formatCode="General">
                  <c:v>0.234190815801428</c:v>
                </c:pt>
                <c:pt idx="9180" formatCode="General">
                  <c:v>0.24412777769948599</c:v>
                </c:pt>
                <c:pt idx="9181" formatCode="General">
                  <c:v>0.25504115942959299</c:v>
                </c:pt>
                <c:pt idx="9182" formatCode="General">
                  <c:v>0.26630391683840499</c:v>
                </c:pt>
                <c:pt idx="9183" formatCode="General">
                  <c:v>0.277156990287594</c:v>
                </c:pt>
                <c:pt idx="9184" formatCode="General">
                  <c:v>0.28794395702415798</c:v>
                </c:pt>
                <c:pt idx="9185" formatCode="General">
                  <c:v>0.298580056796383</c:v>
                </c:pt>
                <c:pt idx="9186" formatCode="General">
                  <c:v>0.30864863091230299</c:v>
                </c:pt>
                <c:pt idx="9187" formatCode="General">
                  <c:v>0.31751957560993099</c:v>
                </c:pt>
                <c:pt idx="9188" formatCode="General">
                  <c:v>0.32482845177512298</c:v>
                </c:pt>
                <c:pt idx="9189" formatCode="General">
                  <c:v>0.33093806460279301</c:v>
                </c:pt>
                <c:pt idx="9190" formatCode="General">
                  <c:v>0.33671123228369598</c:v>
                </c:pt>
                <c:pt idx="9191" formatCode="General">
                  <c:v>0.34345337018063699</c:v>
                </c:pt>
                <c:pt idx="9192" formatCode="General">
                  <c:v>0.35121298751037699</c:v>
                </c:pt>
                <c:pt idx="9193" formatCode="General">
                  <c:v>0.359252924051357</c:v>
                </c:pt>
                <c:pt idx="9194" formatCode="General">
                  <c:v>0.36760593141970599</c:v>
                </c:pt>
                <c:pt idx="9195" formatCode="General">
                  <c:v>0.37600276798172999</c:v>
                </c:pt>
                <c:pt idx="9196" formatCode="General">
                  <c:v>0.383372209350681</c:v>
                </c:pt>
                <c:pt idx="9197" formatCode="General">
                  <c:v>0.38901257853749199</c:v>
                </c:pt>
                <c:pt idx="9198" formatCode="General">
                  <c:v>0.39291459646677002</c:v>
                </c:pt>
                <c:pt idx="9199" formatCode="General">
                  <c:v>0.39519673378681902</c:v>
                </c:pt>
                <c:pt idx="9200" formatCode="General">
                  <c:v>0.39588235876356098</c:v>
                </c:pt>
                <c:pt idx="9201" formatCode="General">
                  <c:v>0.395335710369147</c:v>
                </c:pt>
                <c:pt idx="9202" formatCode="General">
                  <c:v>0.394042105612668</c:v>
                </c:pt>
                <c:pt idx="9203" formatCode="General">
                  <c:v>0.39259327780808201</c:v>
                </c:pt>
                <c:pt idx="9204" formatCode="General">
                  <c:v>0.391194891658599</c:v>
                </c:pt>
                <c:pt idx="9205" formatCode="General">
                  <c:v>0.38999457230504098</c:v>
                </c:pt>
                <c:pt idx="9206" formatCode="General">
                  <c:v>0.38967310312550102</c:v>
                </c:pt>
                <c:pt idx="9207" formatCode="General">
                  <c:v>0.38939726650570899</c:v>
                </c:pt>
                <c:pt idx="9208" formatCode="General">
                  <c:v>0.38755280499536598</c:v>
                </c:pt>
                <c:pt idx="9209" formatCode="General">
                  <c:v>0.38394657418589501</c:v>
                </c:pt>
                <c:pt idx="9210" formatCode="General">
                  <c:v>0.37991720037869497</c:v>
                </c:pt>
                <c:pt idx="9211" formatCode="General">
                  <c:v>0.37614274270091802</c:v>
                </c:pt>
                <c:pt idx="9212" formatCode="General">
                  <c:v>0.37199554029231202</c:v>
                </c:pt>
                <c:pt idx="9213" formatCode="General">
                  <c:v>0.36767123535115998</c:v>
                </c:pt>
                <c:pt idx="9214" formatCode="General">
                  <c:v>0.36388926342250599</c:v>
                </c:pt>
                <c:pt idx="9215" formatCode="General">
                  <c:v>0.36042849793444298</c:v>
                </c:pt>
                <c:pt idx="9216" formatCode="General">
                  <c:v>0.35659715765586902</c:v>
                </c:pt>
                <c:pt idx="9217" formatCode="General">
                  <c:v>0.35279820576391002</c:v>
                </c:pt>
                <c:pt idx="9218" formatCode="General">
                  <c:v>0.35019380251406901</c:v>
                </c:pt>
                <c:pt idx="9219" formatCode="General">
                  <c:v>0.348935706603268</c:v>
                </c:pt>
                <c:pt idx="9220" formatCode="General">
                  <c:v>0.34829889373459</c:v>
                </c:pt>
                <c:pt idx="9221" formatCode="General">
                  <c:v>0.34812469383976802</c:v>
                </c:pt>
                <c:pt idx="9222" formatCode="General">
                  <c:v>0.34831462087491299</c:v>
                </c:pt>
                <c:pt idx="9223" formatCode="General">
                  <c:v>0.34790639010798202</c:v>
                </c:pt>
                <c:pt idx="9224" formatCode="General">
                  <c:v>0.34684144334264</c:v>
                </c:pt>
                <c:pt idx="9225" formatCode="General">
                  <c:v>0.34497554789483598</c:v>
                </c:pt>
                <c:pt idx="9226" formatCode="General">
                  <c:v>0.34175765687464299</c:v>
                </c:pt>
                <c:pt idx="9227" formatCode="General">
                  <c:v>0.33844131525071303</c:v>
                </c:pt>
                <c:pt idx="9228" formatCode="General">
                  <c:v>0.33609906591477301</c:v>
                </c:pt>
                <c:pt idx="9229" formatCode="General">
                  <c:v>0.33438376666705499</c:v>
                </c:pt>
                <c:pt idx="9230" formatCode="General">
                  <c:v>0.333289791258636</c:v>
                </c:pt>
                <c:pt idx="9231" formatCode="General">
                  <c:v>0.33284985833095998</c:v>
                </c:pt>
                <c:pt idx="9232" formatCode="General">
                  <c:v>0.331640474864493</c:v>
                </c:pt>
                <c:pt idx="9233" formatCode="General">
                  <c:v>0.32943543101190598</c:v>
                </c:pt>
                <c:pt idx="9234" formatCode="General">
                  <c:v>0.32712243913775102</c:v>
                </c:pt>
                <c:pt idx="9235" formatCode="General">
                  <c:v>0.32486505243804997</c:v>
                </c:pt>
                <c:pt idx="9236" formatCode="General">
                  <c:v>0.32205523277260001</c:v>
                </c:pt>
                <c:pt idx="9237" formatCode="General">
                  <c:v>0.31774390585188</c:v>
                </c:pt>
                <c:pt idx="9238" formatCode="General">
                  <c:v>0.31193698017420501</c:v>
                </c:pt>
                <c:pt idx="9239" formatCode="General">
                  <c:v>0.30552355051978602</c:v>
                </c:pt>
                <c:pt idx="9240" formatCode="General">
                  <c:v>0.29829276646242597</c:v>
                </c:pt>
                <c:pt idx="9241" formatCode="General">
                  <c:v>0.28937951884923802</c:v>
                </c:pt>
                <c:pt idx="9242" formatCode="General">
                  <c:v>0.27959125061080398</c:v>
                </c:pt>
                <c:pt idx="9243" formatCode="General">
                  <c:v>0.26978787487955203</c:v>
                </c:pt>
                <c:pt idx="9244" formatCode="General">
                  <c:v>0.25993236802303399</c:v>
                </c:pt>
                <c:pt idx="9245" formatCode="General">
                  <c:v>0.25119201564827198</c:v>
                </c:pt>
                <c:pt idx="9246" formatCode="General">
                  <c:v>0.24479442306797899</c:v>
                </c:pt>
                <c:pt idx="9247" formatCode="General">
                  <c:v>0.24059845309365799</c:v>
                </c:pt>
                <c:pt idx="9248" formatCode="General">
                  <c:v>0.23818667369559399</c:v>
                </c:pt>
                <c:pt idx="9249" formatCode="General">
                  <c:v>0.237935816814797</c:v>
                </c:pt>
                <c:pt idx="9250" formatCode="General">
                  <c:v>0.239805476354256</c:v>
                </c:pt>
                <c:pt idx="9251" formatCode="General">
                  <c:v>0.242669910003047</c:v>
                </c:pt>
                <c:pt idx="9252" formatCode="General">
                  <c:v>0.245998259999339</c:v>
                </c:pt>
                <c:pt idx="9253" formatCode="General">
                  <c:v>0.24858708129101201</c:v>
                </c:pt>
                <c:pt idx="9254" formatCode="General">
                  <c:v>0.248846012044045</c:v>
                </c:pt>
                <c:pt idx="9255" formatCode="General">
                  <c:v>0.24568389801748799</c:v>
                </c:pt>
                <c:pt idx="9256" formatCode="General">
                  <c:v>0.238309242083732</c:v>
                </c:pt>
                <c:pt idx="9257" formatCode="General">
                  <c:v>0.22700672564907401</c:v>
                </c:pt>
                <c:pt idx="9258" formatCode="General">
                  <c:v>0.21283178817680901</c:v>
                </c:pt>
                <c:pt idx="9259" formatCode="General">
                  <c:v>0.196265500483047</c:v>
                </c:pt>
                <c:pt idx="9260" formatCode="General">
                  <c:v>0.17747787626220701</c:v>
                </c:pt>
                <c:pt idx="9261" formatCode="General">
                  <c:v>0.157786949466864</c:v>
                </c:pt>
                <c:pt idx="9262" formatCode="General">
                  <c:v>0.138771168498732</c:v>
                </c:pt>
                <c:pt idx="9263" formatCode="General">
                  <c:v>0.120495529197559</c:v>
                </c:pt>
                <c:pt idx="9264" formatCode="General">
                  <c:v>0.10334113676036299</c:v>
                </c:pt>
                <c:pt idx="9265" formatCode="General">
                  <c:v>8.8665563425175897E-2</c:v>
                </c:pt>
                <c:pt idx="9266" formatCode="General">
                  <c:v>7.6997234158563604E-2</c:v>
                </c:pt>
                <c:pt idx="9267" formatCode="General">
                  <c:v>6.8394547590674704E-2</c:v>
                </c:pt>
                <c:pt idx="9268" formatCode="General">
                  <c:v>6.3548837759838703E-2</c:v>
                </c:pt>
                <c:pt idx="9269" formatCode="General">
                  <c:v>6.3242358503191196E-2</c:v>
                </c:pt>
                <c:pt idx="9270" formatCode="General">
                  <c:v>6.7319212245763801E-2</c:v>
                </c:pt>
                <c:pt idx="9271" formatCode="General">
                  <c:v>7.4328223121136502E-2</c:v>
                </c:pt>
                <c:pt idx="9272" formatCode="General">
                  <c:v>8.2299499922470903E-2</c:v>
                </c:pt>
                <c:pt idx="9273" formatCode="General">
                  <c:v>9.0074314906272504E-2</c:v>
                </c:pt>
                <c:pt idx="9274" formatCode="General">
                  <c:v>9.6977541281717303E-2</c:v>
                </c:pt>
                <c:pt idx="9275" formatCode="General">
                  <c:v>0.102907645612454</c:v>
                </c:pt>
                <c:pt idx="9276" formatCode="General">
                  <c:v>0.10828638095837601</c:v>
                </c:pt>
                <c:pt idx="9277" formatCode="General">
                  <c:v>0.11360329285915199</c:v>
                </c:pt>
                <c:pt idx="9278" formatCode="General">
                  <c:v>0.119223128401861</c:v>
                </c:pt>
                <c:pt idx="9279" formatCode="General">
                  <c:v>0.124661774146388</c:v>
                </c:pt>
                <c:pt idx="9280" formatCode="General">
                  <c:v>0.12856590060759299</c:v>
                </c:pt>
                <c:pt idx="9281" formatCode="General">
                  <c:v>0.13050381886710299</c:v>
                </c:pt>
                <c:pt idx="9282" formatCode="General">
                  <c:v>0.13095195354146499</c:v>
                </c:pt>
                <c:pt idx="9283" formatCode="General">
                  <c:v>0.12976217015306499</c:v>
                </c:pt>
                <c:pt idx="9284" formatCode="General">
                  <c:v>0.126593695145644</c:v>
                </c:pt>
                <c:pt idx="9285" formatCode="General">
                  <c:v>0.12157788856139801</c:v>
                </c:pt>
                <c:pt idx="9286" formatCode="General">
                  <c:v>0.115367981778007</c:v>
                </c:pt>
                <c:pt idx="9287" formatCode="General">
                  <c:v>0.10806003509804001</c:v>
                </c:pt>
                <c:pt idx="9288" formatCode="General">
                  <c:v>9.9060590227685597E-2</c:v>
                </c:pt>
                <c:pt idx="9289" formatCode="General">
                  <c:v>8.7868721851104004E-2</c:v>
                </c:pt>
                <c:pt idx="9290" formatCode="General">
                  <c:v>7.5306526766650894E-2</c:v>
                </c:pt>
                <c:pt idx="9291" formatCode="General">
                  <c:v>6.2602576466792195E-2</c:v>
                </c:pt>
                <c:pt idx="9292" formatCode="General">
                  <c:v>5.0644410960292603E-2</c:v>
                </c:pt>
                <c:pt idx="9293" formatCode="General">
                  <c:v>4.0257860259379302E-2</c:v>
                </c:pt>
                <c:pt idx="9294" formatCode="General">
                  <c:v>3.1477725265598402E-2</c:v>
                </c:pt>
                <c:pt idx="9295" formatCode="General">
                  <c:v>2.4278865174601202E-2</c:v>
                </c:pt>
                <c:pt idx="9296" formatCode="General">
                  <c:v>1.84103570026511E-2</c:v>
                </c:pt>
                <c:pt idx="9297" formatCode="General">
                  <c:v>1.3811636811330699E-2</c:v>
                </c:pt>
                <c:pt idx="9298" formatCode="General">
                  <c:v>1.12637303115072E-2</c:v>
                </c:pt>
                <c:pt idx="9299" formatCode="General">
                  <c:v>1.0674626347186E-2</c:v>
                </c:pt>
                <c:pt idx="9300" formatCode="General">
                  <c:v>1.04438467171799E-2</c:v>
                </c:pt>
                <c:pt idx="9301" formatCode="General">
                  <c:v>8.6829705416870198E-3</c:v>
                </c:pt>
                <c:pt idx="9302" formatCode="General">
                  <c:v>5.8836163546439101E-3</c:v>
                </c:pt>
                <c:pt idx="9303" formatCode="General">
                  <c:v>4.4949609751541199E-3</c:v>
                </c:pt>
                <c:pt idx="9304" formatCode="General">
                  <c:v>4.7213270925008698E-3</c:v>
                </c:pt>
                <c:pt idx="9305" formatCode="General">
                  <c:v>5.7251082810624004E-3</c:v>
                </c:pt>
                <c:pt idx="9306" formatCode="General">
                  <c:v>7.4417488787363699E-3</c:v>
                </c:pt>
                <c:pt idx="9307" formatCode="General">
                  <c:v>9.7878535491572796E-3</c:v>
                </c:pt>
                <c:pt idx="9308" formatCode="General">
                  <c:v>1.18880797154327E-2</c:v>
                </c:pt>
                <c:pt idx="9309" formatCode="General">
                  <c:v>1.31465040854679E-2</c:v>
                </c:pt>
                <c:pt idx="9310" formatCode="General">
                  <c:v>1.4511548023866901E-2</c:v>
                </c:pt>
                <c:pt idx="9311" formatCode="General">
                  <c:v>1.6420007497946702E-2</c:v>
                </c:pt>
                <c:pt idx="9312" formatCode="General">
                  <c:v>1.7847889270839499E-2</c:v>
                </c:pt>
                <c:pt idx="9313" formatCode="General">
                  <c:v>1.7696481790046601E-2</c:v>
                </c:pt>
                <c:pt idx="9314" formatCode="General">
                  <c:v>1.4784228270439299E-2</c:v>
                </c:pt>
                <c:pt idx="9315" formatCode="General">
                  <c:v>9.2418399790459502E-3</c:v>
                </c:pt>
                <c:pt idx="9316" formatCode="General">
                  <c:v>1.9749996198109398E-3</c:v>
                </c:pt>
                <c:pt idx="9317" formatCode="General">
                  <c:v>-6.9873753484210703E-3</c:v>
                </c:pt>
                <c:pt idx="9318" formatCode="General">
                  <c:v>-1.7021901437664098E-2</c:v>
                </c:pt>
                <c:pt idx="9319" formatCode="General">
                  <c:v>-2.7788868265470001E-2</c:v>
                </c:pt>
                <c:pt idx="9320" formatCode="General">
                  <c:v>-3.9304128482776798E-2</c:v>
                </c:pt>
                <c:pt idx="9321" formatCode="General">
                  <c:v>-5.09394370980914E-2</c:v>
                </c:pt>
                <c:pt idx="9322" formatCode="General">
                  <c:v>-6.1939666784096598E-2</c:v>
                </c:pt>
                <c:pt idx="9323" formatCode="General">
                  <c:v>-7.2333236210153501E-2</c:v>
                </c:pt>
                <c:pt idx="9324" formatCode="General">
                  <c:v>-8.1599166857871802E-2</c:v>
                </c:pt>
                <c:pt idx="9325" formatCode="General">
                  <c:v>-8.8722341897305407E-2</c:v>
                </c:pt>
                <c:pt idx="9326" formatCode="General">
                  <c:v>-9.3448647708098104E-2</c:v>
                </c:pt>
                <c:pt idx="9327" formatCode="General">
                  <c:v>-9.6140532339993104E-2</c:v>
                </c:pt>
                <c:pt idx="9328" formatCode="General">
                  <c:v>-9.7814638466002704E-2</c:v>
                </c:pt>
                <c:pt idx="9329" formatCode="General">
                  <c:v>-9.8696114934434601E-2</c:v>
                </c:pt>
                <c:pt idx="9330" formatCode="General">
                  <c:v>-9.8408620755724499E-2</c:v>
                </c:pt>
                <c:pt idx="9331" formatCode="General">
                  <c:v>-9.6760916345977194E-2</c:v>
                </c:pt>
                <c:pt idx="9332" formatCode="General">
                  <c:v>-9.43276097204961E-2</c:v>
                </c:pt>
                <c:pt idx="9333" formatCode="General">
                  <c:v>-9.1332804634777096E-2</c:v>
                </c:pt>
                <c:pt idx="9334" formatCode="General">
                  <c:v>-8.7791376150221298E-2</c:v>
                </c:pt>
                <c:pt idx="9335" formatCode="General">
                  <c:v>-8.4898048246067795E-2</c:v>
                </c:pt>
                <c:pt idx="9336" formatCode="General">
                  <c:v>-8.3182091897785401E-2</c:v>
                </c:pt>
                <c:pt idx="9337" formatCode="General">
                  <c:v>-8.3182907580196003E-2</c:v>
                </c:pt>
                <c:pt idx="9338" formatCode="General">
                  <c:v>-8.5072474816699301E-2</c:v>
                </c:pt>
                <c:pt idx="9339" formatCode="General">
                  <c:v>-8.8053491223184996E-2</c:v>
                </c:pt>
                <c:pt idx="9340" formatCode="General">
                  <c:v>-9.2118509506118093E-2</c:v>
                </c:pt>
                <c:pt idx="9341" formatCode="General">
                  <c:v>-9.7063195476172204E-2</c:v>
                </c:pt>
                <c:pt idx="9342" formatCode="General">
                  <c:v>-0.102186137847134</c:v>
                </c:pt>
                <c:pt idx="9343" formatCode="General">
                  <c:v>-0.10760183832357401</c:v>
                </c:pt>
                <c:pt idx="9344" formatCode="General">
                  <c:v>-0.113287650489366</c:v>
                </c:pt>
                <c:pt idx="9345" formatCode="General">
                  <c:v>-0.118760234046752</c:v>
                </c:pt>
                <c:pt idx="9346" formatCode="General">
                  <c:v>-0.124433847500515</c:v>
                </c:pt>
                <c:pt idx="9347" formatCode="General">
                  <c:v>-0.13090744567712301</c:v>
                </c:pt>
                <c:pt idx="9348" formatCode="General">
                  <c:v>-0.13840339622480699</c:v>
                </c:pt>
                <c:pt idx="9349" formatCode="General">
                  <c:v>-0.14654932183524999</c:v>
                </c:pt>
                <c:pt idx="9350" formatCode="General">
                  <c:v>-0.154381220735921</c:v>
                </c:pt>
                <c:pt idx="9351" formatCode="General">
                  <c:v>-0.16166338895285001</c:v>
                </c:pt>
                <c:pt idx="9352" formatCode="General">
                  <c:v>-0.16877653515550101</c:v>
                </c:pt>
                <c:pt idx="9353" formatCode="General">
                  <c:v>-0.17540291485208701</c:v>
                </c:pt>
                <c:pt idx="9354" formatCode="General">
                  <c:v>-0.180383781235678</c:v>
                </c:pt>
                <c:pt idx="9355" formatCode="General">
                  <c:v>-0.18359566519093701</c:v>
                </c:pt>
                <c:pt idx="9356" formatCode="General">
                  <c:v>-0.18564296967918101</c:v>
                </c:pt>
                <c:pt idx="9357" formatCode="General">
                  <c:v>-0.18697669669484601</c:v>
                </c:pt>
                <c:pt idx="9358" formatCode="General">
                  <c:v>-0.18755394929956701</c:v>
                </c:pt>
                <c:pt idx="9359" formatCode="General">
                  <c:v>-0.18672640145729499</c:v>
                </c:pt>
                <c:pt idx="9360" formatCode="General">
                  <c:v>-0.18531345751727599</c:v>
                </c:pt>
                <c:pt idx="9361" formatCode="General">
                  <c:v>-0.183161063057246</c:v>
                </c:pt>
                <c:pt idx="9362" formatCode="General">
                  <c:v>-0.17900707648882699</c:v>
                </c:pt>
                <c:pt idx="9363" formatCode="General">
                  <c:v>-0.17388176234349401</c:v>
                </c:pt>
                <c:pt idx="9364" formatCode="General">
                  <c:v>-0.16899689533505199</c:v>
                </c:pt>
                <c:pt idx="9365" formatCode="General">
                  <c:v>-0.16427902732675001</c:v>
                </c:pt>
                <c:pt idx="9366" formatCode="General">
                  <c:v>-0.159808387119312</c:v>
                </c:pt>
                <c:pt idx="9367" formatCode="General">
                  <c:v>-0.156293834685373</c:v>
                </c:pt>
                <c:pt idx="9368" formatCode="General">
                  <c:v>-0.15404096353843799</c:v>
                </c:pt>
                <c:pt idx="9369" formatCode="General">
                  <c:v>-0.153550735588175</c:v>
                </c:pt>
                <c:pt idx="9370" formatCode="General">
                  <c:v>-0.15511675941122099</c:v>
                </c:pt>
                <c:pt idx="9371" formatCode="General">
                  <c:v>-0.158704165791789</c:v>
                </c:pt>
                <c:pt idx="9372" formatCode="General">
                  <c:v>-0.164943685911006</c:v>
                </c:pt>
                <c:pt idx="9373" formatCode="General">
                  <c:v>-0.17385335884183001</c:v>
                </c:pt>
                <c:pt idx="9374" formatCode="General">
                  <c:v>-0.18417298140876501</c:v>
                </c:pt>
                <c:pt idx="9375" formatCode="General">
                  <c:v>-0.193638492098025</c:v>
                </c:pt>
                <c:pt idx="9376" formatCode="General">
                  <c:v>-0.20035884646432101</c:v>
                </c:pt>
                <c:pt idx="9377" formatCode="General">
                  <c:v>-0.20445239631977999</c:v>
                </c:pt>
                <c:pt idx="9378" formatCode="General">
                  <c:v>-0.20695307093655599</c:v>
                </c:pt>
                <c:pt idx="9379" formatCode="General">
                  <c:v>-0.20864448667478899</c:v>
                </c:pt>
                <c:pt idx="9380" formatCode="General">
                  <c:v>-0.210174730287812</c:v>
                </c:pt>
                <c:pt idx="9381" formatCode="General">
                  <c:v>-0.211979549930256</c:v>
                </c:pt>
                <c:pt idx="9382" formatCode="General">
                  <c:v>-0.21413971666220999</c:v>
                </c:pt>
                <c:pt idx="9383" formatCode="General">
                  <c:v>-0.216586326212693</c:v>
                </c:pt>
                <c:pt idx="9384" formatCode="General">
                  <c:v>-0.219479121147998</c:v>
                </c:pt>
                <c:pt idx="9385" formatCode="General">
                  <c:v>-0.22258970769897399</c:v>
                </c:pt>
                <c:pt idx="9386" formatCode="General">
                  <c:v>-0.22571352153892299</c:v>
                </c:pt>
                <c:pt idx="9387" formatCode="General">
                  <c:v>-0.229381259732376</c:v>
                </c:pt>
                <c:pt idx="9388" formatCode="General">
                  <c:v>-0.23395713510909899</c:v>
                </c:pt>
                <c:pt idx="9389" formatCode="General">
                  <c:v>-0.23930136265666699</c:v>
                </c:pt>
                <c:pt idx="9390" formatCode="General">
                  <c:v>-0.245222812037798</c:v>
                </c:pt>
                <c:pt idx="9391" formatCode="General">
                  <c:v>-0.25155207143452601</c:v>
                </c:pt>
                <c:pt idx="9392" formatCode="General">
                  <c:v>-0.25854056189136099</c:v>
                </c:pt>
                <c:pt idx="9393" formatCode="General">
                  <c:v>-0.26633736685804899</c:v>
                </c:pt>
                <c:pt idx="9394" formatCode="General">
                  <c:v>-0.274168832791158</c:v>
                </c:pt>
                <c:pt idx="9395" formatCode="General">
                  <c:v>-0.28085214526944802</c:v>
                </c:pt>
                <c:pt idx="9396" formatCode="General">
                  <c:v>-0.28471769442019901</c:v>
                </c:pt>
                <c:pt idx="9397" formatCode="General">
                  <c:v>-0.285422710276793</c:v>
                </c:pt>
                <c:pt idx="9398" formatCode="General">
                  <c:v>-0.28383707731351299</c:v>
                </c:pt>
                <c:pt idx="9399" formatCode="General">
                  <c:v>-0.27971118269948703</c:v>
                </c:pt>
                <c:pt idx="9400" formatCode="General">
                  <c:v>-0.27346701502492499</c:v>
                </c:pt>
                <c:pt idx="9401" formatCode="General">
                  <c:v>-0.26679019109254798</c:v>
                </c:pt>
                <c:pt idx="9402" formatCode="General">
                  <c:v>-0.260053840886115</c:v>
                </c:pt>
                <c:pt idx="9403" formatCode="General">
                  <c:v>-0.25257586520776798</c:v>
                </c:pt>
                <c:pt idx="9404" formatCode="General">
                  <c:v>-0.245168870769497</c:v>
                </c:pt>
                <c:pt idx="9405" formatCode="General">
                  <c:v>-0.239040265121929</c:v>
                </c:pt>
                <c:pt idx="9406" formatCode="General">
                  <c:v>-0.23421940684898401</c:v>
                </c:pt>
                <c:pt idx="9407" formatCode="General">
                  <c:v>-0.23007686084335699</c:v>
                </c:pt>
                <c:pt idx="9408" formatCode="General">
                  <c:v>-0.22632352914822201</c:v>
                </c:pt>
                <c:pt idx="9409" formatCode="General">
                  <c:v>-0.22301581349094801</c:v>
                </c:pt>
                <c:pt idx="9410" formatCode="General">
                  <c:v>-0.21982489062673199</c:v>
                </c:pt>
                <c:pt idx="9411" formatCode="General">
                  <c:v>-0.21586814457380099</c:v>
                </c:pt>
                <c:pt idx="9412" formatCode="General">
                  <c:v>-0.211198203791399</c:v>
                </c:pt>
                <c:pt idx="9413" formatCode="General">
                  <c:v>-0.207160417799751</c:v>
                </c:pt>
                <c:pt idx="9414" formatCode="General">
                  <c:v>-0.20491863074163699</c:v>
                </c:pt>
                <c:pt idx="9415" formatCode="General">
                  <c:v>-0.20450639248369701</c:v>
                </c:pt>
                <c:pt idx="9416" formatCode="General">
                  <c:v>-0.20545083279405699</c:v>
                </c:pt>
                <c:pt idx="9417" formatCode="General">
                  <c:v>-0.20738334598008801</c:v>
                </c:pt>
                <c:pt idx="9418" formatCode="General">
                  <c:v>-0.209900295653345</c:v>
                </c:pt>
                <c:pt idx="9419" formatCode="General">
                  <c:v>-0.213048772587077</c:v>
                </c:pt>
                <c:pt idx="9420" formatCode="General">
                  <c:v>-0.21589211576975101</c:v>
                </c:pt>
                <c:pt idx="9421" formatCode="General">
                  <c:v>-0.21742990456730099</c:v>
                </c:pt>
                <c:pt idx="9422" formatCode="General">
                  <c:v>-0.21808905530353401</c:v>
                </c:pt>
                <c:pt idx="9423" formatCode="General">
                  <c:v>-0.21822488289918901</c:v>
                </c:pt>
                <c:pt idx="9424" formatCode="General">
                  <c:v>-0.217911737503445</c:v>
                </c:pt>
                <c:pt idx="9425" formatCode="General">
                  <c:v>-0.217054318823593</c:v>
                </c:pt>
                <c:pt idx="9426" formatCode="General">
                  <c:v>-0.21573764406882301</c:v>
                </c:pt>
                <c:pt idx="9427" formatCode="General">
                  <c:v>-0.21378046665462</c:v>
                </c:pt>
                <c:pt idx="9428" formatCode="General">
                  <c:v>-0.20990052213465399</c:v>
                </c:pt>
                <c:pt idx="9429" formatCode="General">
                  <c:v>-0.203395156962977</c:v>
                </c:pt>
                <c:pt idx="9430" formatCode="General">
                  <c:v>-0.19484346466161501</c:v>
                </c:pt>
                <c:pt idx="9431" formatCode="General">
                  <c:v>-0.18606701750304599</c:v>
                </c:pt>
                <c:pt idx="9432" formatCode="General">
                  <c:v>-0.17764035308559101</c:v>
                </c:pt>
                <c:pt idx="9433" formatCode="General">
                  <c:v>-0.16911876723031499</c:v>
                </c:pt>
                <c:pt idx="9434" formatCode="General">
                  <c:v>-0.161285600435565</c:v>
                </c:pt>
                <c:pt idx="9435" formatCode="General">
                  <c:v>-0.15381652885543101</c:v>
                </c:pt>
                <c:pt idx="9436" formatCode="General">
                  <c:v>-0.14623750526054999</c:v>
                </c:pt>
                <c:pt idx="9437" formatCode="General">
                  <c:v>-0.13940687897169299</c:v>
                </c:pt>
                <c:pt idx="9438" formatCode="General">
                  <c:v>-0.13507093038540099</c:v>
                </c:pt>
                <c:pt idx="9439" formatCode="General">
                  <c:v>-0.13391926286494099</c:v>
                </c:pt>
                <c:pt idx="9440" formatCode="General">
                  <c:v>-0.133641445043063</c:v>
                </c:pt>
                <c:pt idx="9441" formatCode="General">
                  <c:v>-0.132745914010718</c:v>
                </c:pt>
                <c:pt idx="9442" formatCode="General">
                  <c:v>-0.13064456466305199</c:v>
                </c:pt>
                <c:pt idx="9443" formatCode="General">
                  <c:v>-0.12747827196572201</c:v>
                </c:pt>
                <c:pt idx="9444" formatCode="General">
                  <c:v>-0.124109367133733</c:v>
                </c:pt>
                <c:pt idx="9445" formatCode="General">
                  <c:v>-0.12078062627604</c:v>
                </c:pt>
                <c:pt idx="9446" formatCode="General">
                  <c:v>-0.118248670723996</c:v>
                </c:pt>
                <c:pt idx="9447" formatCode="General">
                  <c:v>-0.116869727162891</c:v>
                </c:pt>
                <c:pt idx="9448" formatCode="General">
                  <c:v>-0.116108863800901</c:v>
                </c:pt>
                <c:pt idx="9449" formatCode="General">
                  <c:v>-0.11576557560885301</c:v>
                </c:pt>
                <c:pt idx="9450" formatCode="General">
                  <c:v>-0.11616666096898499</c:v>
                </c:pt>
                <c:pt idx="9451" formatCode="General">
                  <c:v>-0.117538134843609</c:v>
                </c:pt>
                <c:pt idx="9452" formatCode="General">
                  <c:v>-0.119410090147124</c:v>
                </c:pt>
                <c:pt idx="9453" formatCode="General">
                  <c:v>-0.121300648861682</c:v>
                </c:pt>
                <c:pt idx="9454" formatCode="General">
                  <c:v>-0.123650418467855</c:v>
                </c:pt>
                <c:pt idx="9455" formatCode="General">
                  <c:v>-0.12674660001558299</c:v>
                </c:pt>
                <c:pt idx="9456" formatCode="General">
                  <c:v>-0.131021374569154</c:v>
                </c:pt>
                <c:pt idx="9457" formatCode="General">
                  <c:v>-0.13591157123620701</c:v>
                </c:pt>
                <c:pt idx="9458" formatCode="General">
                  <c:v>-0.139605436819944</c:v>
                </c:pt>
                <c:pt idx="9459" formatCode="General">
                  <c:v>-0.14120987953873701</c:v>
                </c:pt>
                <c:pt idx="9460" formatCode="General">
                  <c:v>-0.14036545669881101</c:v>
                </c:pt>
                <c:pt idx="9461" formatCode="General">
                  <c:v>-0.135861416066379</c:v>
                </c:pt>
                <c:pt idx="9462" formatCode="General">
                  <c:v>-0.127739126678698</c:v>
                </c:pt>
                <c:pt idx="9463" formatCode="General">
                  <c:v>-0.117520299191539</c:v>
                </c:pt>
                <c:pt idx="9464" formatCode="General">
                  <c:v>-0.107103191540994</c:v>
                </c:pt>
                <c:pt idx="9465" formatCode="General">
                  <c:v>-9.8251704148020397E-2</c:v>
                </c:pt>
                <c:pt idx="9466" formatCode="General">
                  <c:v>-9.1007467887062696E-2</c:v>
                </c:pt>
                <c:pt idx="9467" formatCode="General">
                  <c:v>-8.5241256728373099E-2</c:v>
                </c:pt>
                <c:pt idx="9468" formatCode="General">
                  <c:v>-8.0305774144040803E-2</c:v>
                </c:pt>
                <c:pt idx="9469" formatCode="General">
                  <c:v>-7.4715031225930706E-2</c:v>
                </c:pt>
                <c:pt idx="9470" formatCode="General">
                  <c:v>-6.7505911691362594E-2</c:v>
                </c:pt>
                <c:pt idx="9471" formatCode="General">
                  <c:v>-5.8251088579273302E-2</c:v>
                </c:pt>
                <c:pt idx="9472" formatCode="General">
                  <c:v>-4.6684454758982703E-2</c:v>
                </c:pt>
                <c:pt idx="9473" formatCode="General">
                  <c:v>-3.2836592412987198E-2</c:v>
                </c:pt>
                <c:pt idx="9474" formatCode="General">
                  <c:v>-1.83329278042468E-2</c:v>
                </c:pt>
                <c:pt idx="9475" formatCode="General">
                  <c:v>-5.3268897321382003E-3</c:v>
                </c:pt>
                <c:pt idx="9476" formatCode="General">
                  <c:v>5.9597420390513399E-3</c:v>
                </c:pt>
                <c:pt idx="9477" formatCode="General">
                  <c:v>1.5978225738966199E-2</c:v>
                </c:pt>
                <c:pt idx="9478" formatCode="General">
                  <c:v>2.4370608339227402E-2</c:v>
                </c:pt>
                <c:pt idx="9479" formatCode="General">
                  <c:v>3.1174504275260698E-2</c:v>
                </c:pt>
                <c:pt idx="9480" formatCode="General">
                  <c:v>3.6227311650834898E-2</c:v>
                </c:pt>
                <c:pt idx="9481" formatCode="General">
                  <c:v>3.9274005543300503E-2</c:v>
                </c:pt>
                <c:pt idx="9482" formatCode="General">
                  <c:v>4.0764019376237498E-2</c:v>
                </c:pt>
                <c:pt idx="9483" formatCode="General">
                  <c:v>4.0810018990847699E-2</c:v>
                </c:pt>
                <c:pt idx="9484" formatCode="General">
                  <c:v>3.9224094649067301E-2</c:v>
                </c:pt>
                <c:pt idx="9485" formatCode="General">
                  <c:v>3.6162554907654999E-2</c:v>
                </c:pt>
                <c:pt idx="9486" formatCode="General">
                  <c:v>3.2431199413344401E-2</c:v>
                </c:pt>
                <c:pt idx="9487" formatCode="General">
                  <c:v>2.8326823112508899E-2</c:v>
                </c:pt>
                <c:pt idx="9488" formatCode="General">
                  <c:v>2.36633392062666E-2</c:v>
                </c:pt>
                <c:pt idx="9489" formatCode="General">
                  <c:v>1.96277138435186E-2</c:v>
                </c:pt>
                <c:pt idx="9490" formatCode="General">
                  <c:v>1.7578880549801699E-2</c:v>
                </c:pt>
                <c:pt idx="9491" formatCode="General">
                  <c:v>1.74144636797889E-2</c:v>
                </c:pt>
                <c:pt idx="9492" formatCode="General">
                  <c:v>1.8253573767559799E-2</c:v>
                </c:pt>
                <c:pt idx="9493" formatCode="General">
                  <c:v>1.92546077017485E-2</c:v>
                </c:pt>
                <c:pt idx="9494" formatCode="General">
                  <c:v>2.0809575065278099E-2</c:v>
                </c:pt>
                <c:pt idx="9495" formatCode="General">
                  <c:v>2.3154629435614901E-2</c:v>
                </c:pt>
                <c:pt idx="9496" formatCode="General">
                  <c:v>2.6788147069080701E-2</c:v>
                </c:pt>
                <c:pt idx="9497" formatCode="General">
                  <c:v>3.28420230400263E-2</c:v>
                </c:pt>
                <c:pt idx="9498" formatCode="General">
                  <c:v>4.0949114269947198E-2</c:v>
                </c:pt>
                <c:pt idx="9499" formatCode="General">
                  <c:v>5.0289771531540399E-2</c:v>
                </c:pt>
                <c:pt idx="9500" formatCode="General">
                  <c:v>6.0819103420570002E-2</c:v>
                </c:pt>
                <c:pt idx="9501" formatCode="General">
                  <c:v>7.3435586036662601E-2</c:v>
                </c:pt>
                <c:pt idx="9502" formatCode="General">
                  <c:v>8.8449782286063594E-2</c:v>
                </c:pt>
                <c:pt idx="9503" formatCode="General">
                  <c:v>0.104921879780306</c:v>
                </c:pt>
                <c:pt idx="9504" formatCode="General">
                  <c:v>0.121405214652281</c:v>
                </c:pt>
                <c:pt idx="9505" formatCode="General">
                  <c:v>0.13659994161434999</c:v>
                </c:pt>
                <c:pt idx="9506" formatCode="General">
                  <c:v>0.14974292734934699</c:v>
                </c:pt>
                <c:pt idx="9507" formatCode="General">
                  <c:v>0.15985117869721899</c:v>
                </c:pt>
                <c:pt idx="9508" formatCode="General">
                  <c:v>0.16685530785507299</c:v>
                </c:pt>
                <c:pt idx="9509" formatCode="General">
                  <c:v>0.171055546798979</c:v>
                </c:pt>
                <c:pt idx="9510" formatCode="General">
                  <c:v>0.17172764298344001</c:v>
                </c:pt>
                <c:pt idx="9511" formatCode="General">
                  <c:v>0.16822150536269201</c:v>
                </c:pt>
                <c:pt idx="9512" formatCode="General">
                  <c:v>0.16076258583087</c:v>
                </c:pt>
                <c:pt idx="9513" formatCode="General">
                  <c:v>0.15041063121911399</c:v>
                </c:pt>
                <c:pt idx="9514" formatCode="General">
                  <c:v>0.13868767965328099</c:v>
                </c:pt>
                <c:pt idx="9515" formatCode="General">
                  <c:v>0.12625979451828101</c:v>
                </c:pt>
                <c:pt idx="9516" formatCode="General">
                  <c:v>0.114200258741842</c:v>
                </c:pt>
                <c:pt idx="9517" formatCode="General">
                  <c:v>0.103871912851773</c:v>
                </c:pt>
                <c:pt idx="9518" formatCode="General">
                  <c:v>9.4942130317817994E-2</c:v>
                </c:pt>
                <c:pt idx="9519" formatCode="General">
                  <c:v>8.8242596519169506E-2</c:v>
                </c:pt>
                <c:pt idx="9520" formatCode="General">
                  <c:v>8.4396254628572295E-2</c:v>
                </c:pt>
                <c:pt idx="9521" formatCode="General">
                  <c:v>8.2446956783122305E-2</c:v>
                </c:pt>
                <c:pt idx="9522" formatCode="General">
                  <c:v>8.2707659344611301E-2</c:v>
                </c:pt>
                <c:pt idx="9523" formatCode="General">
                  <c:v>8.5033739100351793E-2</c:v>
                </c:pt>
                <c:pt idx="9524" formatCode="General">
                  <c:v>8.8639970514660493E-2</c:v>
                </c:pt>
                <c:pt idx="9525" formatCode="General">
                  <c:v>9.2851336181966795E-2</c:v>
                </c:pt>
                <c:pt idx="9526" formatCode="General">
                  <c:v>9.7540900477724596E-2</c:v>
                </c:pt>
                <c:pt idx="9527" formatCode="General">
                  <c:v>0.103098197347572</c:v>
                </c:pt>
                <c:pt idx="9528" formatCode="General">
                  <c:v>0.108580609279255</c:v>
                </c:pt>
                <c:pt idx="9529" formatCode="General">
                  <c:v>0.113437374768943</c:v>
                </c:pt>
                <c:pt idx="9530" formatCode="General">
                  <c:v>0.117896207294153</c:v>
                </c:pt>
                <c:pt idx="9531" formatCode="General">
                  <c:v>0.122135322043929</c:v>
                </c:pt>
                <c:pt idx="9532" formatCode="General">
                  <c:v>0.12640702687498201</c:v>
                </c:pt>
                <c:pt idx="9533" formatCode="General">
                  <c:v>0.130596691739713</c:v>
                </c:pt>
                <c:pt idx="9534" formatCode="General">
                  <c:v>0.13453073095879101</c:v>
                </c:pt>
                <c:pt idx="9535" formatCode="General">
                  <c:v>0.13761442669855201</c:v>
                </c:pt>
                <c:pt idx="9536" formatCode="General">
                  <c:v>0.139566371105764</c:v>
                </c:pt>
                <c:pt idx="9537" formatCode="General">
                  <c:v>0.141175760834405</c:v>
                </c:pt>
                <c:pt idx="9538" formatCode="General">
                  <c:v>0.14341685939933499</c:v>
                </c:pt>
                <c:pt idx="9539" formatCode="General">
                  <c:v>0.14534787863777399</c:v>
                </c:pt>
                <c:pt idx="9540" formatCode="General">
                  <c:v>0.14533047290699599</c:v>
                </c:pt>
                <c:pt idx="9541" formatCode="General">
                  <c:v>0.143281018159166</c:v>
                </c:pt>
                <c:pt idx="9542" formatCode="General">
                  <c:v>0.13932366744956501</c:v>
                </c:pt>
                <c:pt idx="9543" formatCode="General">
                  <c:v>0.133806921221228</c:v>
                </c:pt>
                <c:pt idx="9544" formatCode="General">
                  <c:v>0.12751649708475399</c:v>
                </c:pt>
                <c:pt idx="9545" formatCode="General">
                  <c:v>0.120810759643461</c:v>
                </c:pt>
                <c:pt idx="9546" formatCode="General">
                  <c:v>0.113556734329958</c:v>
                </c:pt>
                <c:pt idx="9547" formatCode="General">
                  <c:v>0.106422660291895</c:v>
                </c:pt>
                <c:pt idx="9548" formatCode="General">
                  <c:v>0.10128002721044201</c:v>
                </c:pt>
                <c:pt idx="9549" formatCode="General">
                  <c:v>9.8386643324401002E-2</c:v>
                </c:pt>
                <c:pt idx="9550" formatCode="General">
                  <c:v>9.7245161877721906E-2</c:v>
                </c:pt>
                <c:pt idx="9551" formatCode="General">
                  <c:v>9.8865766066909194E-2</c:v>
                </c:pt>
                <c:pt idx="9552" formatCode="General">
                  <c:v>0.10382431598286999</c:v>
                </c:pt>
                <c:pt idx="9553" formatCode="General">
                  <c:v>0.11165544475206</c:v>
                </c:pt>
                <c:pt idx="9554" formatCode="General">
                  <c:v>0.12068558249502701</c:v>
                </c:pt>
                <c:pt idx="9555" formatCode="General">
                  <c:v>0.12962969584912601</c:v>
                </c:pt>
                <c:pt idx="9556" formatCode="General">
                  <c:v>0.13941776379228699</c:v>
                </c:pt>
                <c:pt idx="9557" formatCode="General">
                  <c:v>0.15044932237595299</c:v>
                </c:pt>
                <c:pt idx="9558" formatCode="General">
                  <c:v>0.161708871633714</c:v>
                </c:pt>
                <c:pt idx="9559" formatCode="General">
                  <c:v>0.17323864028320099</c:v>
                </c:pt>
                <c:pt idx="9560" formatCode="General">
                  <c:v>0.18459484791886899</c:v>
                </c:pt>
                <c:pt idx="9561" formatCode="General">
                  <c:v>0.193997702037218</c:v>
                </c:pt>
                <c:pt idx="9562" formatCode="General">
                  <c:v>0.20061138488478</c:v>
                </c:pt>
                <c:pt idx="9563" formatCode="General">
                  <c:v>0.204545475989871</c:v>
                </c:pt>
                <c:pt idx="9564" formatCode="General">
                  <c:v>0.20623627282575999</c:v>
                </c:pt>
                <c:pt idx="9565" formatCode="General">
                  <c:v>0.20602328252051</c:v>
                </c:pt>
                <c:pt idx="9566" formatCode="General">
                  <c:v>0.205230560099327</c:v>
                </c:pt>
                <c:pt idx="9567" formatCode="General">
                  <c:v>0.20528698409857901</c:v>
                </c:pt>
                <c:pt idx="9568" formatCode="General">
                  <c:v>0.204993017454179</c:v>
                </c:pt>
                <c:pt idx="9569" formatCode="General">
                  <c:v>0.20305417497581699</c:v>
                </c:pt>
                <c:pt idx="9570" formatCode="General">
                  <c:v>0.20087837446548601</c:v>
                </c:pt>
                <c:pt idx="9571" formatCode="General">
                  <c:v>0.20023358056632801</c:v>
                </c:pt>
                <c:pt idx="9572" formatCode="General">
                  <c:v>0.20094719960121901</c:v>
                </c:pt>
                <c:pt idx="9573" formatCode="General">
                  <c:v>0.201920209629039</c:v>
                </c:pt>
                <c:pt idx="9574" formatCode="General">
                  <c:v>0.20266338626299699</c:v>
                </c:pt>
                <c:pt idx="9575" formatCode="General">
                  <c:v>0.20307535942549099</c:v>
                </c:pt>
                <c:pt idx="9576" formatCode="General">
                  <c:v>0.20309543713292699</c:v>
                </c:pt>
                <c:pt idx="9577" formatCode="General">
                  <c:v>0.20242497223243999</c:v>
                </c:pt>
                <c:pt idx="9578" formatCode="General">
                  <c:v>0.20004977389260201</c:v>
                </c:pt>
                <c:pt idx="9579" formatCode="General">
                  <c:v>0.19534782182809299</c:v>
                </c:pt>
                <c:pt idx="9580" formatCode="General">
                  <c:v>0.188749311950208</c:v>
                </c:pt>
                <c:pt idx="9581" formatCode="General">
                  <c:v>0.18083345482982099</c:v>
                </c:pt>
                <c:pt idx="9582" formatCode="General">
                  <c:v>0.172450089528976</c:v>
                </c:pt>
                <c:pt idx="9583" formatCode="General">
                  <c:v>0.16419655697341601</c:v>
                </c:pt>
                <c:pt idx="9584" formatCode="General">
                  <c:v>0.15688220484728299</c:v>
                </c:pt>
                <c:pt idx="9585" formatCode="General">
                  <c:v>0.151200796469632</c:v>
                </c:pt>
                <c:pt idx="9586" formatCode="General">
                  <c:v>0.147405571297613</c:v>
                </c:pt>
                <c:pt idx="9587" formatCode="General">
                  <c:v>0.14540276573281599</c:v>
                </c:pt>
                <c:pt idx="9588" formatCode="General">
                  <c:v>0.14445117909775801</c:v>
                </c:pt>
                <c:pt idx="9589" formatCode="General">
                  <c:v>0.143429265450493</c:v>
                </c:pt>
                <c:pt idx="9590" formatCode="General">
                  <c:v>0.14231962258428599</c:v>
                </c:pt>
                <c:pt idx="9591" formatCode="General">
                  <c:v>0.14276256264303</c:v>
                </c:pt>
                <c:pt idx="9592" formatCode="General">
                  <c:v>0.14432240987376599</c:v>
                </c:pt>
                <c:pt idx="9593" formatCode="General">
                  <c:v>0.14522513564564099</c:v>
                </c:pt>
                <c:pt idx="9594" formatCode="General">
                  <c:v>0.145582062945008</c:v>
                </c:pt>
                <c:pt idx="9595" formatCode="General">
                  <c:v>0.14562301698931701</c:v>
                </c:pt>
                <c:pt idx="9596" formatCode="General">
                  <c:v>0.144614359120873</c:v>
                </c:pt>
                <c:pt idx="9597" formatCode="General">
                  <c:v>0.14258060424805899</c:v>
                </c:pt>
                <c:pt idx="9598" formatCode="General">
                  <c:v>0.139816681280793</c:v>
                </c:pt>
                <c:pt idx="9599" formatCode="General">
                  <c:v>0.135519774151075</c:v>
                </c:pt>
                <c:pt idx="9600" formatCode="General">
                  <c:v>0.129026304656229</c:v>
                </c:pt>
                <c:pt idx="9601" formatCode="General">
                  <c:v>0.121214147101803</c:v>
                </c:pt>
                <c:pt idx="9602" formatCode="General">
                  <c:v>0.112736912847374</c:v>
                </c:pt>
                <c:pt idx="9603" formatCode="General">
                  <c:v>0.103665333643691</c:v>
                </c:pt>
                <c:pt idx="9604" formatCode="General">
                  <c:v>9.4319075829449497E-2</c:v>
                </c:pt>
                <c:pt idx="9605" formatCode="General">
                  <c:v>8.5493954978735701E-2</c:v>
                </c:pt>
                <c:pt idx="9606" formatCode="General">
                  <c:v>7.8522483565458503E-2</c:v>
                </c:pt>
                <c:pt idx="9607" formatCode="General">
                  <c:v>7.4569156273763204E-2</c:v>
                </c:pt>
                <c:pt idx="9608" formatCode="General">
                  <c:v>7.3939471451797398E-2</c:v>
                </c:pt>
                <c:pt idx="9609" formatCode="General">
                  <c:v>7.5907748115294299E-2</c:v>
                </c:pt>
                <c:pt idx="9610" formatCode="General">
                  <c:v>7.9919797007482099E-2</c:v>
                </c:pt>
                <c:pt idx="9611" formatCode="General">
                  <c:v>8.6181668149062002E-2</c:v>
                </c:pt>
                <c:pt idx="9612" formatCode="General">
                  <c:v>9.4102714432354101E-2</c:v>
                </c:pt>
                <c:pt idx="9613" formatCode="General">
                  <c:v>0.10258451857011</c:v>
                </c:pt>
                <c:pt idx="9614" formatCode="General">
                  <c:v>0.111833248849334</c:v>
                </c:pt>
                <c:pt idx="9615" formatCode="General">
                  <c:v>0.122121907727041</c:v>
                </c:pt>
                <c:pt idx="9616" formatCode="General">
                  <c:v>0.133148391622156</c:v>
                </c:pt>
                <c:pt idx="9617" formatCode="General">
                  <c:v>0.144123300985463</c:v>
                </c:pt>
                <c:pt idx="9618" formatCode="General">
                  <c:v>0.15326267209854399</c:v>
                </c:pt>
                <c:pt idx="9619" formatCode="General">
                  <c:v>0.159287573103959</c:v>
                </c:pt>
                <c:pt idx="9620" formatCode="General">
                  <c:v>0.162505748577847</c:v>
                </c:pt>
                <c:pt idx="9621" formatCode="General">
                  <c:v>0.163300322197451</c:v>
                </c:pt>
                <c:pt idx="9622" formatCode="General">
                  <c:v>0.16185414865520001</c:v>
                </c:pt>
                <c:pt idx="9623" formatCode="General">
                  <c:v>0.15875629153298701</c:v>
                </c:pt>
                <c:pt idx="9624" formatCode="General">
                  <c:v>0.15422989374102999</c:v>
                </c:pt>
                <c:pt idx="9625" formatCode="General">
                  <c:v>0.14835919521777</c:v>
                </c:pt>
                <c:pt idx="9626" formatCode="General">
                  <c:v>0.14163327855600399</c:v>
                </c:pt>
                <c:pt idx="9627" formatCode="General">
                  <c:v>0.13378206003015</c:v>
                </c:pt>
                <c:pt idx="9628" formatCode="General">
                  <c:v>0.124497777711725</c:v>
                </c:pt>
                <c:pt idx="9629" formatCode="General">
                  <c:v>0.11398660974951701</c:v>
                </c:pt>
                <c:pt idx="9630" formatCode="General">
                  <c:v>0.102606264571298</c:v>
                </c:pt>
                <c:pt idx="9631" formatCode="General">
                  <c:v>9.0981919426255803E-2</c:v>
                </c:pt>
                <c:pt idx="9632" formatCode="General">
                  <c:v>8.01456735415636E-2</c:v>
                </c:pt>
                <c:pt idx="9633" formatCode="General">
                  <c:v>7.1074596249405597E-2</c:v>
                </c:pt>
                <c:pt idx="9634" formatCode="General">
                  <c:v>6.3246906827022803E-2</c:v>
                </c:pt>
                <c:pt idx="9635" formatCode="General">
                  <c:v>5.5795971022893402E-2</c:v>
                </c:pt>
                <c:pt idx="9636" formatCode="General">
                  <c:v>4.8778491172890903E-2</c:v>
                </c:pt>
                <c:pt idx="9637" formatCode="General">
                  <c:v>4.2775414064446397E-2</c:v>
                </c:pt>
                <c:pt idx="9638" formatCode="General">
                  <c:v>3.7761043921946298E-2</c:v>
                </c:pt>
                <c:pt idx="9639" formatCode="General">
                  <c:v>3.4073006333177898E-2</c:v>
                </c:pt>
                <c:pt idx="9640" formatCode="General">
                  <c:v>3.3091818763055503E-2</c:v>
                </c:pt>
                <c:pt idx="9641" formatCode="General">
                  <c:v>3.43169526789125E-2</c:v>
                </c:pt>
                <c:pt idx="9642" formatCode="General">
                  <c:v>3.61509428237436E-2</c:v>
                </c:pt>
                <c:pt idx="9643" formatCode="General">
                  <c:v>3.8987852037204403E-2</c:v>
                </c:pt>
                <c:pt idx="9644" formatCode="General">
                  <c:v>4.3828796212078899E-2</c:v>
                </c:pt>
                <c:pt idx="9645" formatCode="General">
                  <c:v>5.1002035456454098E-2</c:v>
                </c:pt>
                <c:pt idx="9646" formatCode="General">
                  <c:v>6.1064048644006101E-2</c:v>
                </c:pt>
                <c:pt idx="9647" formatCode="General">
                  <c:v>7.3092459226637305E-2</c:v>
                </c:pt>
                <c:pt idx="9648" formatCode="General">
                  <c:v>8.5239154241444307E-2</c:v>
                </c:pt>
                <c:pt idx="9649" formatCode="General">
                  <c:v>9.6712534249421195E-2</c:v>
                </c:pt>
                <c:pt idx="9650" formatCode="General">
                  <c:v>0.106879784721888</c:v>
                </c:pt>
                <c:pt idx="9651" formatCode="General">
                  <c:v>0.11629797838900401</c:v>
                </c:pt>
                <c:pt idx="9652" formatCode="General">
                  <c:v>0.12546743416565201</c:v>
                </c:pt>
                <c:pt idx="9653" formatCode="General">
                  <c:v>0.133581786636219</c:v>
                </c:pt>
                <c:pt idx="9654" formatCode="General">
                  <c:v>0.14033002193761601</c:v>
                </c:pt>
                <c:pt idx="9655" formatCode="General">
                  <c:v>0.145946757233471</c:v>
                </c:pt>
                <c:pt idx="9656" formatCode="General">
                  <c:v>0.15056448145367601</c:v>
                </c:pt>
                <c:pt idx="9657" formatCode="General">
                  <c:v>0.153787514848364</c:v>
                </c:pt>
                <c:pt idx="9658" formatCode="General">
                  <c:v>0.154880990902831</c:v>
                </c:pt>
                <c:pt idx="9659" formatCode="General">
                  <c:v>0.15367015847747001</c:v>
                </c:pt>
                <c:pt idx="9660" formatCode="General">
                  <c:v>0.15014866670062099</c:v>
                </c:pt>
                <c:pt idx="9661" formatCode="General">
                  <c:v>0.144168334624447</c:v>
                </c:pt>
                <c:pt idx="9662" formatCode="General">
                  <c:v>0.13681232441532601</c:v>
                </c:pt>
                <c:pt idx="9663" formatCode="General">
                  <c:v>0.129314283358861</c:v>
                </c:pt>
                <c:pt idx="9664" formatCode="General">
                  <c:v>0.12196297084992901</c:v>
                </c:pt>
                <c:pt idx="9665" formatCode="General">
                  <c:v>0.11431558374654199</c:v>
                </c:pt>
                <c:pt idx="9666" formatCode="General">
                  <c:v>0.106234333157435</c:v>
                </c:pt>
                <c:pt idx="9667" formatCode="General">
                  <c:v>9.8145734052904804E-2</c:v>
                </c:pt>
                <c:pt idx="9668" formatCode="General">
                  <c:v>9.1164321625064396E-2</c:v>
                </c:pt>
                <c:pt idx="9669" formatCode="General">
                  <c:v>8.5326461625061606E-2</c:v>
                </c:pt>
                <c:pt idx="9670" formatCode="General">
                  <c:v>7.9966162729168094E-2</c:v>
                </c:pt>
                <c:pt idx="9671" formatCode="General">
                  <c:v>7.5470748219998204E-2</c:v>
                </c:pt>
                <c:pt idx="9672" formatCode="General">
                  <c:v>7.1061819162973897E-2</c:v>
                </c:pt>
                <c:pt idx="9673" formatCode="General">
                  <c:v>6.5485612066286794E-2</c:v>
                </c:pt>
                <c:pt idx="9674" formatCode="General">
                  <c:v>5.8933005180453003E-2</c:v>
                </c:pt>
                <c:pt idx="9675" formatCode="General">
                  <c:v>5.2272506332042397E-2</c:v>
                </c:pt>
                <c:pt idx="9676" formatCode="General">
                  <c:v>4.6084048553456602E-2</c:v>
                </c:pt>
                <c:pt idx="9677" formatCode="General">
                  <c:v>4.1267065206267398E-2</c:v>
                </c:pt>
                <c:pt idx="9678" formatCode="General">
                  <c:v>3.8431015544048E-2</c:v>
                </c:pt>
                <c:pt idx="9679" formatCode="General">
                  <c:v>3.7287409882630303E-2</c:v>
                </c:pt>
                <c:pt idx="9680" formatCode="General">
                  <c:v>3.7123381458404402E-2</c:v>
                </c:pt>
                <c:pt idx="9681" formatCode="General">
                  <c:v>3.7237353983166403E-2</c:v>
                </c:pt>
                <c:pt idx="9682" formatCode="General">
                  <c:v>3.7027630345412003E-2</c:v>
                </c:pt>
                <c:pt idx="9683" formatCode="General">
                  <c:v>3.6892905575661897E-2</c:v>
                </c:pt>
                <c:pt idx="9684" formatCode="General">
                  <c:v>3.7911231008609901E-2</c:v>
                </c:pt>
                <c:pt idx="9685" formatCode="General">
                  <c:v>4.1034826578675299E-2</c:v>
                </c:pt>
                <c:pt idx="9686" formatCode="General">
                  <c:v>4.6492675795207002E-2</c:v>
                </c:pt>
                <c:pt idx="9687" formatCode="General">
                  <c:v>5.3370560608738099E-2</c:v>
                </c:pt>
                <c:pt idx="9688" formatCode="General">
                  <c:v>6.0445299919565099E-2</c:v>
                </c:pt>
                <c:pt idx="9689" formatCode="General">
                  <c:v>6.6704162208751E-2</c:v>
                </c:pt>
                <c:pt idx="9690" formatCode="General">
                  <c:v>7.16761439768899E-2</c:v>
                </c:pt>
                <c:pt idx="9691" formatCode="General">
                  <c:v>7.5149467897577996E-2</c:v>
                </c:pt>
                <c:pt idx="9692" formatCode="General">
                  <c:v>7.7082570656984595E-2</c:v>
                </c:pt>
                <c:pt idx="9693" formatCode="General">
                  <c:v>7.7154152630258405E-2</c:v>
                </c:pt>
                <c:pt idx="9694" formatCode="General">
                  <c:v>7.3468103813258995E-2</c:v>
                </c:pt>
                <c:pt idx="9695" formatCode="General">
                  <c:v>6.3839201365807494E-2</c:v>
                </c:pt>
                <c:pt idx="9696" formatCode="General">
                  <c:v>4.7853884752427099E-2</c:v>
                </c:pt>
                <c:pt idx="9697" formatCode="General">
                  <c:v>2.71892766832053E-2</c:v>
                </c:pt>
                <c:pt idx="9698" formatCode="General">
                  <c:v>3.8626594064229002E-3</c:v>
                </c:pt>
                <c:pt idx="9699" formatCode="General">
                  <c:v>-2.1071617234990701E-2</c:v>
                </c:pt>
                <c:pt idx="9700" formatCode="General">
                  <c:v>-4.6886573176982103E-2</c:v>
                </c:pt>
                <c:pt idx="9701" formatCode="General">
                  <c:v>-7.2228727469313594E-2</c:v>
                </c:pt>
                <c:pt idx="9702" formatCode="General">
                  <c:v>-9.6022382907894693E-2</c:v>
                </c:pt>
                <c:pt idx="9703" formatCode="General">
                  <c:v>-0.118763946685119</c:v>
                </c:pt>
                <c:pt idx="9704" formatCode="General">
                  <c:v>-0.13976135366665099</c:v>
                </c:pt>
                <c:pt idx="9705" formatCode="General">
                  <c:v>-0.15772666267713001</c:v>
                </c:pt>
                <c:pt idx="9706" formatCode="General">
                  <c:v>-0.172305361077917</c:v>
                </c:pt>
                <c:pt idx="9707" formatCode="General">
                  <c:v>-0.18324037799686199</c:v>
                </c:pt>
                <c:pt idx="9708" formatCode="General">
                  <c:v>-0.19197401197682401</c:v>
                </c:pt>
                <c:pt idx="9709" formatCode="General">
                  <c:v>-0.198977594719141</c:v>
                </c:pt>
                <c:pt idx="9710" formatCode="General">
                  <c:v>-0.20307313358913201</c:v>
                </c:pt>
                <c:pt idx="9711" formatCode="General">
                  <c:v>-0.20359015018967</c:v>
                </c:pt>
                <c:pt idx="9712" formatCode="General">
                  <c:v>-0.201231381493856</c:v>
                </c:pt>
                <c:pt idx="9713" formatCode="General">
                  <c:v>-0.19652072849233801</c:v>
                </c:pt>
                <c:pt idx="9714" formatCode="General">
                  <c:v>-0.18975003965352</c:v>
                </c:pt>
                <c:pt idx="9715" formatCode="General">
                  <c:v>-0.181980906431952</c:v>
                </c:pt>
                <c:pt idx="9716" formatCode="General">
                  <c:v>-0.17310288960609499</c:v>
                </c:pt>
                <c:pt idx="9717" formatCode="General">
                  <c:v>-0.16263028546387401</c:v>
                </c:pt>
                <c:pt idx="9718" formatCode="General">
                  <c:v>-0.150842557340543</c:v>
                </c:pt>
                <c:pt idx="9719" formatCode="General">
                  <c:v>-0.138655966712847</c:v>
                </c:pt>
                <c:pt idx="9720" formatCode="General">
                  <c:v>-0.12748390629154699</c:v>
                </c:pt>
                <c:pt idx="9721" formatCode="General">
                  <c:v>-0.117747180338604</c:v>
                </c:pt>
                <c:pt idx="9722" formatCode="General">
                  <c:v>-0.10973238637918099</c:v>
                </c:pt>
                <c:pt idx="9723" formatCode="General">
                  <c:v>-0.104930435755886</c:v>
                </c:pt>
                <c:pt idx="9724" formatCode="General">
                  <c:v>-0.10360602590448401</c:v>
                </c:pt>
                <c:pt idx="9725" formatCode="General">
                  <c:v>-0.10563386095909599</c:v>
                </c:pt>
                <c:pt idx="9726" formatCode="General">
                  <c:v>-0.110825804892523</c:v>
                </c:pt>
                <c:pt idx="9727" formatCode="General">
                  <c:v>-0.11875499253675501</c:v>
                </c:pt>
                <c:pt idx="9728" formatCode="General">
                  <c:v>-0.12859955873301099</c:v>
                </c:pt>
                <c:pt idx="9729" formatCode="General">
                  <c:v>-0.13935016103407499</c:v>
                </c:pt>
                <c:pt idx="9730" formatCode="General">
                  <c:v>-0.150943122335155</c:v>
                </c:pt>
                <c:pt idx="9731" formatCode="General">
                  <c:v>-0.163206446371752</c:v>
                </c:pt>
                <c:pt idx="9732" formatCode="General">
                  <c:v>-0.17586463678130901</c:v>
                </c:pt>
                <c:pt idx="9733" formatCode="General">
                  <c:v>-0.18923097775818301</c:v>
                </c:pt>
                <c:pt idx="9734" formatCode="General">
                  <c:v>-0.203714157323659</c:v>
                </c:pt>
                <c:pt idx="9735" formatCode="General">
                  <c:v>-0.21840405049519299</c:v>
                </c:pt>
                <c:pt idx="9736" formatCode="General">
                  <c:v>-0.23193301319754001</c:v>
                </c:pt>
                <c:pt idx="9737" formatCode="General">
                  <c:v>-0.244046367969877</c:v>
                </c:pt>
                <c:pt idx="9738" formatCode="General">
                  <c:v>-0.255092987807163</c:v>
                </c:pt>
                <c:pt idx="9739" formatCode="General">
                  <c:v>-0.26519951991790303</c:v>
                </c:pt>
                <c:pt idx="9740" formatCode="General">
                  <c:v>-0.27438103840050199</c:v>
                </c:pt>
                <c:pt idx="9741" formatCode="General">
                  <c:v>-0.28202499532485398</c:v>
                </c:pt>
                <c:pt idx="9742" formatCode="General">
                  <c:v>-0.28747396637004502</c:v>
                </c:pt>
                <c:pt idx="9743" formatCode="General">
                  <c:v>-0.29042878388190002</c:v>
                </c:pt>
                <c:pt idx="9744" formatCode="General">
                  <c:v>-0.291313815668858</c:v>
                </c:pt>
                <c:pt idx="9745" formatCode="General">
                  <c:v>-0.29084576757306602</c:v>
                </c:pt>
                <c:pt idx="9746" formatCode="General">
                  <c:v>-0.28917898038668799</c:v>
                </c:pt>
                <c:pt idx="9747" formatCode="General">
                  <c:v>-0.286306282233736</c:v>
                </c:pt>
                <c:pt idx="9748" formatCode="General">
                  <c:v>-0.28176035501183799</c:v>
                </c:pt>
                <c:pt idx="9749" formatCode="General">
                  <c:v>-0.27623005195979899</c:v>
                </c:pt>
                <c:pt idx="9750" formatCode="General">
                  <c:v>-0.27179026396059103</c:v>
                </c:pt>
                <c:pt idx="9751" formatCode="General">
                  <c:v>-0.26901876578275602</c:v>
                </c:pt>
                <c:pt idx="9752" formatCode="General">
                  <c:v>-0.26779330039051902</c:v>
                </c:pt>
                <c:pt idx="9753" formatCode="General">
                  <c:v>-0.26813663501753399</c:v>
                </c:pt>
                <c:pt idx="9754" formatCode="General">
                  <c:v>-0.26992553916046302</c:v>
                </c:pt>
                <c:pt idx="9755" formatCode="General">
                  <c:v>-0.27319164587148898</c:v>
                </c:pt>
                <c:pt idx="9756" formatCode="General">
                  <c:v>-0.277345122120573</c:v>
                </c:pt>
                <c:pt idx="9757" formatCode="General">
                  <c:v>-0.28118762975412498</c:v>
                </c:pt>
                <c:pt idx="9758" formatCode="General">
                  <c:v>-0.28389520581988498</c:v>
                </c:pt>
                <c:pt idx="9759" formatCode="General">
                  <c:v>-0.28628029639644698</c:v>
                </c:pt>
                <c:pt idx="9760" formatCode="General">
                  <c:v>-0.28854095368148702</c:v>
                </c:pt>
                <c:pt idx="9761" formatCode="General">
                  <c:v>-0.290614442017604</c:v>
                </c:pt>
                <c:pt idx="9762" formatCode="General">
                  <c:v>-0.29323927979512399</c:v>
                </c:pt>
                <c:pt idx="9763" formatCode="General">
                  <c:v>-0.29603883130724101</c:v>
                </c:pt>
                <c:pt idx="9764" formatCode="General">
                  <c:v>-0.29908188667213098</c:v>
                </c:pt>
                <c:pt idx="9765" formatCode="General">
                  <c:v>-0.30290048853382201</c:v>
                </c:pt>
                <c:pt idx="9766" formatCode="General">
                  <c:v>-0.30683777105196097</c:v>
                </c:pt>
                <c:pt idx="9767" formatCode="General">
                  <c:v>-0.30963288661027</c:v>
                </c:pt>
                <c:pt idx="9768" formatCode="General">
                  <c:v>-0.31095996174982299</c:v>
                </c:pt>
                <c:pt idx="9769" formatCode="General">
                  <c:v>-0.31133240480965302</c:v>
                </c:pt>
                <c:pt idx="9770" formatCode="General">
                  <c:v>-0.31092511658279198</c:v>
                </c:pt>
                <c:pt idx="9771" formatCode="General">
                  <c:v>-0.30996735597893599</c:v>
                </c:pt>
                <c:pt idx="9772" formatCode="General">
                  <c:v>-0.30990237141303301</c:v>
                </c:pt>
                <c:pt idx="9773" formatCode="General">
                  <c:v>-0.31213563378186199</c:v>
                </c:pt>
                <c:pt idx="9774" formatCode="General">
                  <c:v>-0.316655843989885</c:v>
                </c:pt>
                <c:pt idx="9775" formatCode="General">
                  <c:v>-0.32271644112984099</c:v>
                </c:pt>
                <c:pt idx="9776" formatCode="General">
                  <c:v>-0.32875569698344498</c:v>
                </c:pt>
                <c:pt idx="9777" formatCode="General">
                  <c:v>-0.33271698475066003</c:v>
                </c:pt>
                <c:pt idx="9778" formatCode="General">
                  <c:v>-0.33383260159762501</c:v>
                </c:pt>
                <c:pt idx="9779" formatCode="General">
                  <c:v>-0.33329451831753298</c:v>
                </c:pt>
                <c:pt idx="9780" formatCode="General">
                  <c:v>-0.33151107199968</c:v>
                </c:pt>
                <c:pt idx="9781" formatCode="General">
                  <c:v>-0.32903953538914499</c:v>
                </c:pt>
                <c:pt idx="9782" formatCode="General">
                  <c:v>-0.32700833371514398</c:v>
                </c:pt>
                <c:pt idx="9783" formatCode="General">
                  <c:v>-0.32541977254780802</c:v>
                </c:pt>
                <c:pt idx="9784" formatCode="General">
                  <c:v>-0.32351734949821698</c:v>
                </c:pt>
                <c:pt idx="9785" formatCode="General">
                  <c:v>-0.32001578835783601</c:v>
                </c:pt>
                <c:pt idx="9786" formatCode="General">
                  <c:v>-0.31388760474775401</c:v>
                </c:pt>
                <c:pt idx="9787" formatCode="General">
                  <c:v>-0.30490327612860402</c:v>
                </c:pt>
                <c:pt idx="9788" formatCode="General">
                  <c:v>-0.29411333321371802</c:v>
                </c:pt>
                <c:pt idx="9789" formatCode="General">
                  <c:v>-0.28211990873265802</c:v>
                </c:pt>
                <c:pt idx="9790" formatCode="General">
                  <c:v>-0.269102087907098</c:v>
                </c:pt>
                <c:pt idx="9791" formatCode="General">
                  <c:v>-0.25551126663089702</c:v>
                </c:pt>
                <c:pt idx="9792" formatCode="General">
                  <c:v>-0.24207033861779001</c:v>
                </c:pt>
                <c:pt idx="9793" formatCode="General">
                  <c:v>-0.22953373478347699</c:v>
                </c:pt>
                <c:pt idx="9794" formatCode="General">
                  <c:v>-0.21678680745983001</c:v>
                </c:pt>
                <c:pt idx="9795" formatCode="General">
                  <c:v>-0.20251204567223399</c:v>
                </c:pt>
                <c:pt idx="9796" formatCode="General">
                  <c:v>-0.18773180719493299</c:v>
                </c:pt>
                <c:pt idx="9797" formatCode="General">
                  <c:v>-0.17406649533655799</c:v>
                </c:pt>
                <c:pt idx="9798" formatCode="General">
                  <c:v>-0.16197199065380699</c:v>
                </c:pt>
                <c:pt idx="9799" formatCode="General">
                  <c:v>-0.15170356672858101</c:v>
                </c:pt>
                <c:pt idx="9800" formatCode="General">
                  <c:v>-0.143777950386902</c:v>
                </c:pt>
                <c:pt idx="9801" formatCode="General">
                  <c:v>-0.137985113017973</c:v>
                </c:pt>
                <c:pt idx="9802" formatCode="General">
                  <c:v>-0.13343596056462001</c:v>
                </c:pt>
                <c:pt idx="9803" formatCode="General">
                  <c:v>-0.12863118013904701</c:v>
                </c:pt>
                <c:pt idx="9804" formatCode="General">
                  <c:v>-0.123673113325312</c:v>
                </c:pt>
                <c:pt idx="9805" formatCode="General">
                  <c:v>-0.11984401732793</c:v>
                </c:pt>
                <c:pt idx="9806" formatCode="General">
                  <c:v>-0.11795352661023201</c:v>
                </c:pt>
                <c:pt idx="9807" formatCode="General">
                  <c:v>-0.118840294956971</c:v>
                </c:pt>
                <c:pt idx="9808" formatCode="General">
                  <c:v>-0.12181290881494999</c:v>
                </c:pt>
                <c:pt idx="9809" formatCode="General">
                  <c:v>-0.12575944647903101</c:v>
                </c:pt>
                <c:pt idx="9810" formatCode="General">
                  <c:v>-0.13029910970429401</c:v>
                </c:pt>
                <c:pt idx="9811" formatCode="General">
                  <c:v>-0.13517849567010701</c:v>
                </c:pt>
                <c:pt idx="9812" formatCode="General">
                  <c:v>-0.13968138729230301</c:v>
                </c:pt>
                <c:pt idx="9813" formatCode="General">
                  <c:v>-0.14336215808943001</c:v>
                </c:pt>
                <c:pt idx="9814" formatCode="General">
                  <c:v>-0.145762435012047</c:v>
                </c:pt>
                <c:pt idx="9815" formatCode="General">
                  <c:v>-0.14642563125629701</c:v>
                </c:pt>
                <c:pt idx="9816" formatCode="General">
                  <c:v>-0.145020141135425</c:v>
                </c:pt>
                <c:pt idx="9817" formatCode="General">
                  <c:v>-0.14075367423743901</c:v>
                </c:pt>
                <c:pt idx="9818" formatCode="General">
                  <c:v>-0.13368047532681701</c:v>
                </c:pt>
                <c:pt idx="9819" formatCode="General">
                  <c:v>-0.12477755065113399</c:v>
                </c:pt>
                <c:pt idx="9820" formatCode="General">
                  <c:v>-0.11385007260149201</c:v>
                </c:pt>
                <c:pt idx="9821" formatCode="General">
                  <c:v>-0.100956067741473</c:v>
                </c:pt>
                <c:pt idx="9822" formatCode="General">
                  <c:v>-8.7614625316350406E-2</c:v>
                </c:pt>
                <c:pt idx="9823" formatCode="General">
                  <c:v>-7.4163838322296005E-2</c:v>
                </c:pt>
                <c:pt idx="9824" formatCode="General">
                  <c:v>-5.98631362013912E-2</c:v>
                </c:pt>
                <c:pt idx="9825" formatCode="General">
                  <c:v>-4.4471602903141401E-2</c:v>
                </c:pt>
                <c:pt idx="9826" formatCode="General">
                  <c:v>-2.82157048191162E-2</c:v>
                </c:pt>
                <c:pt idx="9827" formatCode="General">
                  <c:v>-1.10569225666374E-2</c:v>
                </c:pt>
                <c:pt idx="9828" formatCode="General">
                  <c:v>5.74065770030104E-3</c:v>
                </c:pt>
                <c:pt idx="9829" formatCode="General">
                  <c:v>2.0336967880572598E-2</c:v>
                </c:pt>
                <c:pt idx="9830" formatCode="General">
                  <c:v>3.2134970732778198E-2</c:v>
                </c:pt>
                <c:pt idx="9831" formatCode="General">
                  <c:v>4.1330373295752003E-2</c:v>
                </c:pt>
                <c:pt idx="9832" formatCode="General">
                  <c:v>4.71118554096734E-2</c:v>
                </c:pt>
                <c:pt idx="9833" formatCode="General">
                  <c:v>4.9070621576729201E-2</c:v>
                </c:pt>
                <c:pt idx="9834" formatCode="General">
                  <c:v>4.7914827234321798E-2</c:v>
                </c:pt>
                <c:pt idx="9835" formatCode="General">
                  <c:v>4.4333945562157001E-2</c:v>
                </c:pt>
                <c:pt idx="9836" formatCode="General">
                  <c:v>3.9196178323888303E-2</c:v>
                </c:pt>
                <c:pt idx="9837" formatCode="General">
                  <c:v>3.3173889334725502E-2</c:v>
                </c:pt>
                <c:pt idx="9838" formatCode="General">
                  <c:v>2.68814306329563E-2</c:v>
                </c:pt>
                <c:pt idx="9839" formatCode="General">
                  <c:v>2.0706769655792701E-2</c:v>
                </c:pt>
                <c:pt idx="9840" formatCode="General">
                  <c:v>1.5100236519955301E-2</c:v>
                </c:pt>
                <c:pt idx="9841" formatCode="General">
                  <c:v>1.06544799870031E-2</c:v>
                </c:pt>
                <c:pt idx="9842" formatCode="General">
                  <c:v>8.0479824921496391E-3</c:v>
                </c:pt>
                <c:pt idx="9843" formatCode="General">
                  <c:v>7.4228733546475101E-3</c:v>
                </c:pt>
                <c:pt idx="9844" formatCode="General">
                  <c:v>7.7866939609118396E-3</c:v>
                </c:pt>
                <c:pt idx="9845" formatCode="General">
                  <c:v>8.6365591834895207E-3</c:v>
                </c:pt>
                <c:pt idx="9846" formatCode="General">
                  <c:v>1.1119706035622699E-2</c:v>
                </c:pt>
                <c:pt idx="9847" formatCode="General">
                  <c:v>1.6852220804186399E-2</c:v>
                </c:pt>
                <c:pt idx="9848" formatCode="General">
                  <c:v>2.6775289989444898E-2</c:v>
                </c:pt>
                <c:pt idx="9849" formatCode="General">
                  <c:v>3.9361054933907701E-2</c:v>
                </c:pt>
                <c:pt idx="9850" formatCode="General">
                  <c:v>5.2814344192966302E-2</c:v>
                </c:pt>
                <c:pt idx="9851" formatCode="General">
                  <c:v>6.6713641699151005E-2</c:v>
                </c:pt>
                <c:pt idx="9852" formatCode="General">
                  <c:v>8.0276272020053996E-2</c:v>
                </c:pt>
                <c:pt idx="9853" formatCode="General">
                  <c:v>9.2617988430911999E-2</c:v>
                </c:pt>
                <c:pt idx="9854" formatCode="General">
                  <c:v>0.102663086597943</c:v>
                </c:pt>
                <c:pt idx="9855" formatCode="General">
                  <c:v>0.109644819784929</c:v>
                </c:pt>
                <c:pt idx="9856" formatCode="General">
                  <c:v>0.114137432286914</c:v>
                </c:pt>
                <c:pt idx="9857" formatCode="General">
                  <c:v>0.11720492042974801</c:v>
                </c:pt>
                <c:pt idx="9858" formatCode="General">
                  <c:v>0.120635251693629</c:v>
                </c:pt>
                <c:pt idx="9859" formatCode="General">
                  <c:v>0.125187184841166</c:v>
                </c:pt>
                <c:pt idx="9860" formatCode="General">
                  <c:v>0.12989986001987699</c:v>
                </c:pt>
                <c:pt idx="9861" formatCode="General">
                  <c:v>0.13455984839551299</c:v>
                </c:pt>
                <c:pt idx="9862" formatCode="General">
                  <c:v>0.13872686855364</c:v>
                </c:pt>
                <c:pt idx="9863" formatCode="General">
                  <c:v>0.14182753880399801</c:v>
                </c:pt>
                <c:pt idx="9864" formatCode="General">
                  <c:v>0.14306105004314501</c:v>
                </c:pt>
                <c:pt idx="9865" formatCode="General">
                  <c:v>0.14237473920304899</c:v>
                </c:pt>
                <c:pt idx="9866" formatCode="General">
                  <c:v>0.14100900118490101</c:v>
                </c:pt>
                <c:pt idx="9867" formatCode="General">
                  <c:v>0.13926203675679499</c:v>
                </c:pt>
                <c:pt idx="9868" formatCode="General">
                  <c:v>0.13708713685398</c:v>
                </c:pt>
                <c:pt idx="9869" formatCode="General">
                  <c:v>0.134811191573459</c:v>
                </c:pt>
                <c:pt idx="9870" formatCode="General">
                  <c:v>0.13314750845123299</c:v>
                </c:pt>
                <c:pt idx="9871" formatCode="General">
                  <c:v>0.132577858184974</c:v>
                </c:pt>
                <c:pt idx="9872" formatCode="General">
                  <c:v>0.13348577220781499</c:v>
                </c:pt>
                <c:pt idx="9873" formatCode="General">
                  <c:v>0.13574733115304</c:v>
                </c:pt>
                <c:pt idx="9874" formatCode="General">
                  <c:v>0.138659883508473</c:v>
                </c:pt>
                <c:pt idx="9875" formatCode="General">
                  <c:v>0.14292735923047201</c:v>
                </c:pt>
                <c:pt idx="9876" formatCode="General">
                  <c:v>0.15010062619481301</c:v>
                </c:pt>
                <c:pt idx="9877" formatCode="General">
                  <c:v>0.16076995966055899</c:v>
                </c:pt>
                <c:pt idx="9878" formatCode="General">
                  <c:v>0.17463846609914499</c:v>
                </c:pt>
                <c:pt idx="9879" formatCode="General">
                  <c:v>0.19219301553111001</c:v>
                </c:pt>
                <c:pt idx="9880" formatCode="General">
                  <c:v>0.21317676359165599</c:v>
                </c:pt>
                <c:pt idx="9881" formatCode="General">
                  <c:v>0.236730061517993</c:v>
                </c:pt>
                <c:pt idx="9882" formatCode="General">
                  <c:v>0.26174464922723301</c:v>
                </c:pt>
                <c:pt idx="9883" formatCode="General">
                  <c:v>0.28627577682758798</c:v>
                </c:pt>
                <c:pt idx="9884" formatCode="General">
                  <c:v>0.30909511155012398</c:v>
                </c:pt>
                <c:pt idx="9885" formatCode="General">
                  <c:v>0.32968541303775001</c:v>
                </c:pt>
                <c:pt idx="9886" formatCode="General">
                  <c:v>0.34749794410134599</c:v>
                </c:pt>
                <c:pt idx="9887" formatCode="General">
                  <c:v>0.36160997170656101</c:v>
                </c:pt>
                <c:pt idx="9888" formatCode="General">
                  <c:v>0.37193772989393598</c:v>
                </c:pt>
                <c:pt idx="9889" formatCode="General">
                  <c:v>0.37847663800673997</c:v>
                </c:pt>
                <c:pt idx="9890" formatCode="General">
                  <c:v>0.38067594258626403</c:v>
                </c:pt>
                <c:pt idx="9891" formatCode="General">
                  <c:v>0.37864742521799799</c:v>
                </c:pt>
                <c:pt idx="9892" formatCode="General">
                  <c:v>0.373020783622522</c:v>
                </c:pt>
                <c:pt idx="9893" formatCode="General">
                  <c:v>0.36534204999259901</c:v>
                </c:pt>
                <c:pt idx="9894" formatCode="General">
                  <c:v>0.35736639507553303</c:v>
                </c:pt>
                <c:pt idx="9895" formatCode="General">
                  <c:v>0.35042445537771</c:v>
                </c:pt>
                <c:pt idx="9896" formatCode="General">
                  <c:v>0.34446024622412702</c:v>
                </c:pt>
                <c:pt idx="9897" formatCode="General">
                  <c:v>0.339371559917162</c:v>
                </c:pt>
                <c:pt idx="9898" formatCode="General">
                  <c:v>0.33579545687838402</c:v>
                </c:pt>
                <c:pt idx="9899" formatCode="General">
                  <c:v>0.33369578562533903</c:v>
                </c:pt>
                <c:pt idx="9900" formatCode="General">
                  <c:v>0.33239244099774301</c:v>
                </c:pt>
                <c:pt idx="9901" formatCode="General">
                  <c:v>0.33088775197952502</c:v>
                </c:pt>
                <c:pt idx="9902" formatCode="General">
                  <c:v>0.32899139120989801</c:v>
                </c:pt>
                <c:pt idx="9903" formatCode="General">
                  <c:v>0.326578640648857</c:v>
                </c:pt>
                <c:pt idx="9904" formatCode="General">
                  <c:v>0.32356344098387002</c:v>
                </c:pt>
                <c:pt idx="9905" formatCode="General">
                  <c:v>0.32025282699650298</c:v>
                </c:pt>
                <c:pt idx="9906" formatCode="General">
                  <c:v>0.31727636760539202</c:v>
                </c:pt>
                <c:pt idx="9907" formatCode="General">
                  <c:v>0.31414066028839999</c:v>
                </c:pt>
                <c:pt idx="9908" formatCode="General">
                  <c:v>0.30946317279333402</c:v>
                </c:pt>
                <c:pt idx="9909" formatCode="General">
                  <c:v>0.30376750519269502</c:v>
                </c:pt>
                <c:pt idx="9910" formatCode="General">
                  <c:v>0.29940723728325802</c:v>
                </c:pt>
                <c:pt idx="9911" formatCode="General">
                  <c:v>0.29755154619804203</c:v>
                </c:pt>
                <c:pt idx="9912" formatCode="General">
                  <c:v>0.29781527491212401</c:v>
                </c:pt>
                <c:pt idx="9913" formatCode="General">
                  <c:v>0.29950219337220402</c:v>
                </c:pt>
                <c:pt idx="9914" formatCode="General">
                  <c:v>0.301280097875266</c:v>
                </c:pt>
                <c:pt idx="9915" formatCode="General">
                  <c:v>0.30257569487539498</c:v>
                </c:pt>
                <c:pt idx="9916" formatCode="General">
                  <c:v>0.30357242571408299</c:v>
                </c:pt>
                <c:pt idx="9917" formatCode="General">
                  <c:v>0.30461695100180702</c:v>
                </c:pt>
                <c:pt idx="9918" formatCode="General">
                  <c:v>0.30515328821239801</c:v>
                </c:pt>
                <c:pt idx="9919" formatCode="General">
                  <c:v>0.30430567276795101</c:v>
                </c:pt>
                <c:pt idx="9920" formatCode="General">
                  <c:v>0.30160737682036998</c:v>
                </c:pt>
                <c:pt idx="9921" formatCode="General">
                  <c:v>0.29675691500388501</c:v>
                </c:pt>
                <c:pt idx="9922" formatCode="General">
                  <c:v>0.290957464670067</c:v>
                </c:pt>
                <c:pt idx="9923" formatCode="General">
                  <c:v>0.28530658237490097</c:v>
                </c:pt>
                <c:pt idx="9924" formatCode="General">
                  <c:v>0.280280133095205</c:v>
                </c:pt>
                <c:pt idx="9925" formatCode="General">
                  <c:v>0.27585525214324702</c:v>
                </c:pt>
                <c:pt idx="9926" formatCode="General">
                  <c:v>0.27219583167494799</c:v>
                </c:pt>
                <c:pt idx="9927" formatCode="General">
                  <c:v>0.26926463103245801</c:v>
                </c:pt>
                <c:pt idx="9928" formatCode="General">
                  <c:v>0.26607385308168302</c:v>
                </c:pt>
                <c:pt idx="9929" formatCode="General">
                  <c:v>0.26283204987963898</c:v>
                </c:pt>
                <c:pt idx="9930" formatCode="General">
                  <c:v>0.25976657662248298</c:v>
                </c:pt>
                <c:pt idx="9931" formatCode="General">
                  <c:v>0.25655746795777301</c:v>
                </c:pt>
                <c:pt idx="9932" formatCode="General">
                  <c:v>0.25300657440276503</c:v>
                </c:pt>
                <c:pt idx="9933" formatCode="General">
                  <c:v>0.24940185415343399</c:v>
                </c:pt>
                <c:pt idx="9934" formatCode="General">
                  <c:v>0.245689445274448</c:v>
                </c:pt>
                <c:pt idx="9935" formatCode="General">
                  <c:v>0.241654952444815</c:v>
                </c:pt>
                <c:pt idx="9936" formatCode="General">
                  <c:v>0.23729806160781899</c:v>
                </c:pt>
                <c:pt idx="9937" formatCode="General">
                  <c:v>0.23180538280874599</c:v>
                </c:pt>
                <c:pt idx="9938" formatCode="General">
                  <c:v>0.22503257021200501</c:v>
                </c:pt>
                <c:pt idx="9939" formatCode="General">
                  <c:v>0.21777272389343599</c:v>
                </c:pt>
                <c:pt idx="9940" formatCode="General">
                  <c:v>0.210513153260875</c:v>
                </c:pt>
                <c:pt idx="9941" formatCode="General">
                  <c:v>0.203479508181763</c:v>
                </c:pt>
                <c:pt idx="9942" formatCode="General">
                  <c:v>0.19684863202866601</c:v>
                </c:pt>
                <c:pt idx="9943" formatCode="General">
                  <c:v>0.19085797727901099</c:v>
                </c:pt>
                <c:pt idx="9944" formatCode="General">
                  <c:v>0.18456089937082901</c:v>
                </c:pt>
                <c:pt idx="9945" formatCode="General">
                  <c:v>0.17760311340173399</c:v>
                </c:pt>
                <c:pt idx="9946" formatCode="General">
                  <c:v>0.171350539125562</c:v>
                </c:pt>
                <c:pt idx="9947" formatCode="General">
                  <c:v>0.165780111331468</c:v>
                </c:pt>
                <c:pt idx="9948" formatCode="General">
                  <c:v>0.160393873054818</c:v>
                </c:pt>
                <c:pt idx="9949" formatCode="General">
                  <c:v>0.15520065221573601</c:v>
                </c:pt>
                <c:pt idx="9950" formatCode="General">
                  <c:v>0.15028795892712499</c:v>
                </c:pt>
                <c:pt idx="9951" formatCode="General">
                  <c:v>0.145116440895287</c:v>
                </c:pt>
                <c:pt idx="9952" formatCode="General">
                  <c:v>0.13950905253428</c:v>
                </c:pt>
                <c:pt idx="9953" formatCode="General">
                  <c:v>0.13359107290560501</c:v>
                </c:pt>
                <c:pt idx="9954" formatCode="General">
                  <c:v>0.12771517813029001</c:v>
                </c:pt>
                <c:pt idx="9955" formatCode="General">
                  <c:v>0.123054353534145</c:v>
                </c:pt>
                <c:pt idx="9956" formatCode="General">
                  <c:v>0.119361178393158</c:v>
                </c:pt>
                <c:pt idx="9957" formatCode="General">
                  <c:v>0.115616432392184</c:v>
                </c:pt>
                <c:pt idx="9958" formatCode="General">
                  <c:v>0.111892642525557</c:v>
                </c:pt>
                <c:pt idx="9959" formatCode="General">
                  <c:v>0.107899687115424</c:v>
                </c:pt>
                <c:pt idx="9960" formatCode="General">
                  <c:v>0.103047547233203</c:v>
                </c:pt>
                <c:pt idx="9961" formatCode="General">
                  <c:v>9.7944402998268898E-2</c:v>
                </c:pt>
                <c:pt idx="9962" formatCode="General">
                  <c:v>9.3364638717529397E-2</c:v>
                </c:pt>
                <c:pt idx="9963" formatCode="General">
                  <c:v>8.8873944206983399E-2</c:v>
                </c:pt>
                <c:pt idx="9964" formatCode="General">
                  <c:v>8.3644606979700206E-2</c:v>
                </c:pt>
                <c:pt idx="9965" formatCode="General">
                  <c:v>7.7641094372547598E-2</c:v>
                </c:pt>
                <c:pt idx="9966" formatCode="General">
                  <c:v>7.0870997274441405E-2</c:v>
                </c:pt>
                <c:pt idx="9967" formatCode="General">
                  <c:v>6.2921909190445394E-2</c:v>
                </c:pt>
                <c:pt idx="9968" formatCode="General">
                  <c:v>5.31307350102799E-2</c:v>
                </c:pt>
                <c:pt idx="9969" formatCode="General">
                  <c:v>4.2160112531944002E-2</c:v>
                </c:pt>
                <c:pt idx="9970" formatCode="General">
                  <c:v>3.1553780391821502E-2</c:v>
                </c:pt>
                <c:pt idx="9971" formatCode="General">
                  <c:v>2.2086821944815E-2</c:v>
                </c:pt>
                <c:pt idx="9972" formatCode="General">
                  <c:v>1.5103062821275E-2</c:v>
                </c:pt>
                <c:pt idx="9973" formatCode="General">
                  <c:v>1.1271794909714101E-2</c:v>
                </c:pt>
                <c:pt idx="9974" formatCode="General">
                  <c:v>1.0039195478789601E-2</c:v>
                </c:pt>
                <c:pt idx="9975" formatCode="General">
                  <c:v>1.18677220357157E-2</c:v>
                </c:pt>
                <c:pt idx="9976" formatCode="General">
                  <c:v>1.6485381945418001E-2</c:v>
                </c:pt>
                <c:pt idx="9977" formatCode="General">
                  <c:v>2.2382565053209898E-2</c:v>
                </c:pt>
                <c:pt idx="9978" formatCode="General">
                  <c:v>2.8420390639014501E-2</c:v>
                </c:pt>
                <c:pt idx="9979" formatCode="General">
                  <c:v>3.4385974621151297E-2</c:v>
                </c:pt>
                <c:pt idx="9980" formatCode="General">
                  <c:v>4.0064613026892598E-2</c:v>
                </c:pt>
                <c:pt idx="9981" formatCode="General">
                  <c:v>4.4026322565227302E-2</c:v>
                </c:pt>
                <c:pt idx="9982" formatCode="General">
                  <c:v>4.5914613168999197E-2</c:v>
                </c:pt>
                <c:pt idx="9983" formatCode="General">
                  <c:v>4.6497265711651102E-2</c:v>
                </c:pt>
                <c:pt idx="9984" formatCode="General">
                  <c:v>4.5764139908344097E-2</c:v>
                </c:pt>
                <c:pt idx="9985" formatCode="General">
                  <c:v>4.3543107917130598E-2</c:v>
                </c:pt>
                <c:pt idx="9986" formatCode="General">
                  <c:v>3.9338106219633399E-2</c:v>
                </c:pt>
                <c:pt idx="9987" formatCode="General">
                  <c:v>3.3513163453250498E-2</c:v>
                </c:pt>
                <c:pt idx="9988" formatCode="General">
                  <c:v>2.7315868071287899E-2</c:v>
                </c:pt>
                <c:pt idx="9989" formatCode="General">
                  <c:v>2.0796425203773599E-2</c:v>
                </c:pt>
                <c:pt idx="9990" formatCode="General">
                  <c:v>1.3476370290475499E-2</c:v>
                </c:pt>
                <c:pt idx="9991" formatCode="General">
                  <c:v>4.3088058967531003E-3</c:v>
                </c:pt>
                <c:pt idx="9992" formatCode="General">
                  <c:v>-7.3876293135084602E-3</c:v>
                </c:pt>
                <c:pt idx="9993" formatCode="General">
                  <c:v>-2.1238428430413101E-2</c:v>
                </c:pt>
                <c:pt idx="9994" formatCode="General">
                  <c:v>-3.6929277862480701E-2</c:v>
                </c:pt>
                <c:pt idx="9995" formatCode="General">
                  <c:v>-5.3927560071275103E-2</c:v>
                </c:pt>
                <c:pt idx="9996" formatCode="General">
                  <c:v>-7.1530846735273698E-2</c:v>
                </c:pt>
                <c:pt idx="9997" formatCode="General">
                  <c:v>-8.8075796761614603E-2</c:v>
                </c:pt>
                <c:pt idx="9998" formatCode="General">
                  <c:v>-0.101782134517185</c:v>
                </c:pt>
                <c:pt idx="9999" formatCode="General">
                  <c:v>-0.11171953834187</c:v>
                </c:pt>
                <c:pt idx="10000" formatCode="General">
                  <c:v>-0.118031067363439</c:v>
                </c:pt>
                <c:pt idx="10001" formatCode="General">
                  <c:v>-0.121671623071735</c:v>
                </c:pt>
                <c:pt idx="10002" formatCode="General">
                  <c:v>-0.12327007120217801</c:v>
                </c:pt>
                <c:pt idx="10003" formatCode="General">
                  <c:v>-0.123427247276767</c:v>
                </c:pt>
                <c:pt idx="10004" formatCode="General">
                  <c:v>-0.12221105177901299</c:v>
                </c:pt>
                <c:pt idx="10005" formatCode="General">
                  <c:v>-0.11930497890340799</c:v>
                </c:pt>
                <c:pt idx="10006" formatCode="General">
                  <c:v>-0.114254197909996</c:v>
                </c:pt>
                <c:pt idx="10007" formatCode="General">
                  <c:v>-0.1078214823928</c:v>
                </c:pt>
                <c:pt idx="10008" formatCode="General">
                  <c:v>-0.10122625543234599</c:v>
                </c:pt>
                <c:pt idx="10009" formatCode="General">
                  <c:v>-9.3936127343452205E-2</c:v>
                </c:pt>
                <c:pt idx="10010" formatCode="General">
                  <c:v>-8.6430021845737504E-2</c:v>
                </c:pt>
                <c:pt idx="10011" formatCode="General">
                  <c:v>-8.0350640462882206E-2</c:v>
                </c:pt>
                <c:pt idx="10012" formatCode="General">
                  <c:v>-7.6327116664271499E-2</c:v>
                </c:pt>
                <c:pt idx="10013" formatCode="General">
                  <c:v>-7.3887676194278898E-2</c:v>
                </c:pt>
                <c:pt idx="10014" formatCode="General">
                  <c:v>-7.3154332926539598E-2</c:v>
                </c:pt>
                <c:pt idx="10015" formatCode="General">
                  <c:v>-7.5532607167546603E-2</c:v>
                </c:pt>
                <c:pt idx="10016" formatCode="General">
                  <c:v>-8.1489918558195595E-2</c:v>
                </c:pt>
                <c:pt idx="10017" formatCode="General">
                  <c:v>-9.0599566994543398E-2</c:v>
                </c:pt>
                <c:pt idx="10018" formatCode="General">
                  <c:v>-0.102131631288693</c:v>
                </c:pt>
                <c:pt idx="10019" formatCode="General">
                  <c:v>-0.114989780828713</c:v>
                </c:pt>
                <c:pt idx="10020" formatCode="General">
                  <c:v>-0.12804133902772399</c:v>
                </c:pt>
                <c:pt idx="10021" formatCode="General">
                  <c:v>-0.14066939333704101</c:v>
                </c:pt>
                <c:pt idx="10022" formatCode="General">
                  <c:v>-0.15216861744179599</c:v>
                </c:pt>
                <c:pt idx="10023" formatCode="General">
                  <c:v>-0.16206684277102501</c:v>
                </c:pt>
                <c:pt idx="10024" formatCode="General">
                  <c:v>-0.171582061369699</c:v>
                </c:pt>
                <c:pt idx="10025" formatCode="General">
                  <c:v>-0.181050185090504</c:v>
                </c:pt>
                <c:pt idx="10026" formatCode="General">
                  <c:v>-0.18964876057876201</c:v>
                </c:pt>
                <c:pt idx="10027" formatCode="General">
                  <c:v>-0.197448190009299</c:v>
                </c:pt>
                <c:pt idx="10028" formatCode="General">
                  <c:v>-0.204372639679789</c:v>
                </c:pt>
                <c:pt idx="10029" formatCode="General">
                  <c:v>-0.209688671504414</c:v>
                </c:pt>
                <c:pt idx="10030" formatCode="General">
                  <c:v>-0.21280275932301301</c:v>
                </c:pt>
                <c:pt idx="10031" formatCode="General">
                  <c:v>-0.213705428863049</c:v>
                </c:pt>
                <c:pt idx="10032" formatCode="General">
                  <c:v>-0.213125305252331</c:v>
                </c:pt>
                <c:pt idx="10033" formatCode="General">
                  <c:v>-0.21188894835305899</c:v>
                </c:pt>
                <c:pt idx="10034" formatCode="General">
                  <c:v>-0.21020280740213901</c:v>
                </c:pt>
                <c:pt idx="10035" formatCode="General">
                  <c:v>-0.20758278507480801</c:v>
                </c:pt>
                <c:pt idx="10036" formatCode="General">
                  <c:v>-0.20448022903792601</c:v>
                </c:pt>
                <c:pt idx="10037" formatCode="General">
                  <c:v>-0.20125826505717601</c:v>
                </c:pt>
                <c:pt idx="10038" formatCode="General">
                  <c:v>-0.19691708919066001</c:v>
                </c:pt>
                <c:pt idx="10039" formatCode="General">
                  <c:v>-0.19098956729958</c:v>
                </c:pt>
                <c:pt idx="10040" formatCode="General">
                  <c:v>-0.18330666696766201</c:v>
                </c:pt>
                <c:pt idx="10041" formatCode="General">
                  <c:v>-0.17455448036306201</c:v>
                </c:pt>
                <c:pt idx="10042" formatCode="General">
                  <c:v>-0.165732365654474</c:v>
                </c:pt>
                <c:pt idx="10043" formatCode="General">
                  <c:v>-0.15751700378026601</c:v>
                </c:pt>
                <c:pt idx="10044" formatCode="General">
                  <c:v>-0.15066091021147199</c:v>
                </c:pt>
                <c:pt idx="10045" formatCode="General">
                  <c:v>-0.145651352654183</c:v>
                </c:pt>
                <c:pt idx="10046" formatCode="General">
                  <c:v>-0.14265880314733401</c:v>
                </c:pt>
                <c:pt idx="10047" formatCode="General">
                  <c:v>-0.141492971830572</c:v>
                </c:pt>
                <c:pt idx="10048" formatCode="General">
                  <c:v>-0.141758654279147</c:v>
                </c:pt>
                <c:pt idx="10049" formatCode="General">
                  <c:v>-0.14277527330261799</c:v>
                </c:pt>
                <c:pt idx="10050" formatCode="General">
                  <c:v>-0.14476601243326601</c:v>
                </c:pt>
                <c:pt idx="10051" formatCode="General">
                  <c:v>-0.148625205722</c:v>
                </c:pt>
                <c:pt idx="10052" formatCode="General">
                  <c:v>-0.154627974359762</c:v>
                </c:pt>
                <c:pt idx="10053" formatCode="General">
                  <c:v>-0.162469915482961</c:v>
                </c:pt>
                <c:pt idx="10054" formatCode="General">
                  <c:v>-0.17068316161725899</c:v>
                </c:pt>
                <c:pt idx="10055" formatCode="General">
                  <c:v>-0.178119212855886</c:v>
                </c:pt>
                <c:pt idx="10056" formatCode="General">
                  <c:v>-0.18545914832878899</c:v>
                </c:pt>
                <c:pt idx="10057" formatCode="General">
                  <c:v>-0.19346791695936</c:v>
                </c:pt>
                <c:pt idx="10058" formatCode="General">
                  <c:v>-0.200977677410102</c:v>
                </c:pt>
                <c:pt idx="10059" formatCode="General">
                  <c:v>-0.206634339030345</c:v>
                </c:pt>
                <c:pt idx="10060" formatCode="General">
                  <c:v>-0.210410988636447</c:v>
                </c:pt>
                <c:pt idx="10061" formatCode="General">
                  <c:v>-0.21259730578654301</c:v>
                </c:pt>
                <c:pt idx="10062" formatCode="General">
                  <c:v>-0.21308998032943799</c:v>
                </c:pt>
                <c:pt idx="10063" formatCode="General">
                  <c:v>-0.21166550942832299</c:v>
                </c:pt>
                <c:pt idx="10064" formatCode="General">
                  <c:v>-0.209032810202363</c:v>
                </c:pt>
                <c:pt idx="10065" formatCode="General">
                  <c:v>-0.20593689659280201</c:v>
                </c:pt>
                <c:pt idx="10066" formatCode="General">
                  <c:v>-0.20252661193258201</c:v>
                </c:pt>
                <c:pt idx="10067" formatCode="General">
                  <c:v>-0.198934994907182</c:v>
                </c:pt>
                <c:pt idx="10068" formatCode="General">
                  <c:v>-0.19614869437917801</c:v>
                </c:pt>
                <c:pt idx="10069" formatCode="General">
                  <c:v>-0.194791612032328</c:v>
                </c:pt>
                <c:pt idx="10070" formatCode="General">
                  <c:v>-0.19399326945864101</c:v>
                </c:pt>
                <c:pt idx="10071" formatCode="General">
                  <c:v>-0.19258533417845899</c:v>
                </c:pt>
                <c:pt idx="10072" formatCode="General">
                  <c:v>-0.19056081470269501</c:v>
                </c:pt>
                <c:pt idx="10073" formatCode="General">
                  <c:v>-0.18913636895941399</c:v>
                </c:pt>
                <c:pt idx="10074" formatCode="General">
                  <c:v>-0.18887661769457301</c:v>
                </c:pt>
                <c:pt idx="10075" formatCode="General">
                  <c:v>-0.18936524383685999</c:v>
                </c:pt>
                <c:pt idx="10076" formatCode="General">
                  <c:v>-0.190732239789941</c:v>
                </c:pt>
                <c:pt idx="10077" formatCode="General">
                  <c:v>-0.19340434294377601</c:v>
                </c:pt>
                <c:pt idx="10078" formatCode="General">
                  <c:v>-0.198253121620144</c:v>
                </c:pt>
                <c:pt idx="10079" formatCode="General">
                  <c:v>-0.20522768290346599</c:v>
                </c:pt>
                <c:pt idx="10080" formatCode="General">
                  <c:v>-0.213694132984528</c:v>
                </c:pt>
                <c:pt idx="10081" formatCode="General">
                  <c:v>-0.22333071228249801</c:v>
                </c:pt>
                <c:pt idx="10082" formatCode="General">
                  <c:v>-0.23236819745380699</c:v>
                </c:pt>
                <c:pt idx="10083" formatCode="General">
                  <c:v>-0.24000291829593901</c:v>
                </c:pt>
                <c:pt idx="10084" formatCode="General">
                  <c:v>-0.24633324984528601</c:v>
                </c:pt>
                <c:pt idx="10085" formatCode="General">
                  <c:v>-0.25082825305068102</c:v>
                </c:pt>
                <c:pt idx="10086" formatCode="General">
                  <c:v>-0.25350948273187102</c:v>
                </c:pt>
                <c:pt idx="10087" formatCode="General">
                  <c:v>-0.25474531964901997</c:v>
                </c:pt>
                <c:pt idx="10088" formatCode="General">
                  <c:v>-0.25416649582530998</c:v>
                </c:pt>
                <c:pt idx="10089" formatCode="General">
                  <c:v>-0.251748072131256</c:v>
                </c:pt>
                <c:pt idx="10090" formatCode="General">
                  <c:v>-0.24807992503047799</c:v>
                </c:pt>
                <c:pt idx="10091" formatCode="General">
                  <c:v>-0.24344438020457801</c:v>
                </c:pt>
                <c:pt idx="10092" formatCode="General">
                  <c:v>-0.23796124321991599</c:v>
                </c:pt>
                <c:pt idx="10093" formatCode="General">
                  <c:v>-0.23185088824893199</c:v>
                </c:pt>
                <c:pt idx="10094" formatCode="General">
                  <c:v>-0.22569245077845401</c:v>
                </c:pt>
                <c:pt idx="10095" formatCode="General">
                  <c:v>-0.21993698233627201</c:v>
                </c:pt>
                <c:pt idx="10096" formatCode="General">
                  <c:v>-0.21481796568161701</c:v>
                </c:pt>
                <c:pt idx="10097" formatCode="General">
                  <c:v>-0.20941670833024401</c:v>
                </c:pt>
                <c:pt idx="10098" formatCode="General">
                  <c:v>-0.20245130802377601</c:v>
                </c:pt>
                <c:pt idx="10099" formatCode="General">
                  <c:v>-0.19405680189121499</c:v>
                </c:pt>
                <c:pt idx="10100" formatCode="General">
                  <c:v>-0.18414887846929401</c:v>
                </c:pt>
                <c:pt idx="10101" formatCode="General">
                  <c:v>-0.173037004263911</c:v>
                </c:pt>
                <c:pt idx="10102" formatCode="General">
                  <c:v>-0.161987867350116</c:v>
                </c:pt>
                <c:pt idx="10103" formatCode="General">
                  <c:v>-0.152008976308768</c:v>
                </c:pt>
                <c:pt idx="10104" formatCode="General">
                  <c:v>-0.14338236678294</c:v>
                </c:pt>
                <c:pt idx="10105" formatCode="General">
                  <c:v>-0.13548038559807701</c:v>
                </c:pt>
                <c:pt idx="10106" formatCode="General">
                  <c:v>-0.12780463826831101</c:v>
                </c:pt>
                <c:pt idx="10107" formatCode="General">
                  <c:v>-0.120736533713557</c:v>
                </c:pt>
                <c:pt idx="10108" formatCode="General">
                  <c:v>-0.115519667082635</c:v>
                </c:pt>
                <c:pt idx="10109" formatCode="General">
                  <c:v>-0.112159650102166</c:v>
                </c:pt>
                <c:pt idx="10110" formatCode="General">
                  <c:v>-0.110492387308066</c:v>
                </c:pt>
                <c:pt idx="10111" formatCode="General">
                  <c:v>-0.11001742586301699</c:v>
                </c:pt>
                <c:pt idx="10112" formatCode="General">
                  <c:v>-0.11043618496044399</c:v>
                </c:pt>
                <c:pt idx="10113" formatCode="General">
                  <c:v>-0.11231641616884699</c:v>
                </c:pt>
                <c:pt idx="10114" formatCode="General">
                  <c:v>-0.114240705097069</c:v>
                </c:pt>
                <c:pt idx="10115" formatCode="General">
                  <c:v>-0.115351735065865</c:v>
                </c:pt>
                <c:pt idx="10116" formatCode="General">
                  <c:v>-0.116188110532939</c:v>
                </c:pt>
                <c:pt idx="10117" formatCode="General">
                  <c:v>-0.11736353798454</c:v>
                </c:pt>
                <c:pt idx="10118" formatCode="General">
                  <c:v>-0.119690435878712</c:v>
                </c:pt>
                <c:pt idx="10119" formatCode="General">
                  <c:v>-0.123711786036604</c:v>
                </c:pt>
                <c:pt idx="10120" formatCode="General">
                  <c:v>-0.12806232234668199</c:v>
                </c:pt>
                <c:pt idx="10121" formatCode="General">
                  <c:v>-0.13097216024500499</c:v>
                </c:pt>
                <c:pt idx="10122" formatCode="General">
                  <c:v>-0.132279817612492</c:v>
                </c:pt>
                <c:pt idx="10123" formatCode="General">
                  <c:v>-0.131595094660342</c:v>
                </c:pt>
                <c:pt idx="10124" formatCode="General">
                  <c:v>-0.129121696826317</c:v>
                </c:pt>
                <c:pt idx="10125" formatCode="General">
                  <c:v>-0.125574085079591</c:v>
                </c:pt>
                <c:pt idx="10126" formatCode="General">
                  <c:v>-0.121631181581686</c:v>
                </c:pt>
                <c:pt idx="10127" formatCode="General">
                  <c:v>-0.117720470975838</c:v>
                </c:pt>
                <c:pt idx="10128" formatCode="General">
                  <c:v>-0.113112657906615</c:v>
                </c:pt>
                <c:pt idx="10129" formatCode="General">
                  <c:v>-0.10733409533367901</c:v>
                </c:pt>
                <c:pt idx="10130" formatCode="General">
                  <c:v>-0.10025459584224899</c:v>
                </c:pt>
                <c:pt idx="10131" formatCode="General">
                  <c:v>-9.1772846711893397E-2</c:v>
                </c:pt>
                <c:pt idx="10132" formatCode="General">
                  <c:v>-8.2370669930173807E-2</c:v>
                </c:pt>
                <c:pt idx="10133" formatCode="General">
                  <c:v>-7.3281415403828404E-2</c:v>
                </c:pt>
                <c:pt idx="10134" formatCode="General">
                  <c:v>-6.5568304014045203E-2</c:v>
                </c:pt>
                <c:pt idx="10135" formatCode="General">
                  <c:v>-5.9366608527449197E-2</c:v>
                </c:pt>
                <c:pt idx="10136" formatCode="General">
                  <c:v>-5.4308457392533101E-2</c:v>
                </c:pt>
                <c:pt idx="10137" formatCode="General">
                  <c:v>-4.98537669484709E-2</c:v>
                </c:pt>
                <c:pt idx="10138" formatCode="General">
                  <c:v>-4.5069193629350801E-2</c:v>
                </c:pt>
                <c:pt idx="10139" formatCode="General">
                  <c:v>-3.8888792252008302E-2</c:v>
                </c:pt>
                <c:pt idx="10140" formatCode="General">
                  <c:v>-3.1060439891367302E-2</c:v>
                </c:pt>
                <c:pt idx="10141" formatCode="General">
                  <c:v>-2.1334420560730899E-2</c:v>
                </c:pt>
                <c:pt idx="10142" formatCode="General">
                  <c:v>-1.0643093334075201E-2</c:v>
                </c:pt>
                <c:pt idx="10143" formatCode="General">
                  <c:v>-1.3213087728245899E-3</c:v>
                </c:pt>
                <c:pt idx="10144" formatCode="General">
                  <c:v>5.5869434205304096E-3</c:v>
                </c:pt>
                <c:pt idx="10145" formatCode="General">
                  <c:v>9.5688522655502806E-3</c:v>
                </c:pt>
                <c:pt idx="10146" formatCode="General">
                  <c:v>1.06948352556038E-2</c:v>
                </c:pt>
                <c:pt idx="10147" formatCode="General">
                  <c:v>1.02737379599399E-2</c:v>
                </c:pt>
                <c:pt idx="10148" formatCode="General">
                  <c:v>8.9613959455836899E-3</c:v>
                </c:pt>
                <c:pt idx="10149" formatCode="General">
                  <c:v>6.6812200465481003E-3</c:v>
                </c:pt>
                <c:pt idx="10150" formatCode="General">
                  <c:v>3.9106287283799E-3</c:v>
                </c:pt>
                <c:pt idx="10151" formatCode="General">
                  <c:v>1.4167247899478301E-3</c:v>
                </c:pt>
                <c:pt idx="10152">
                  <c:v>8.7419581575598495E-5</c:v>
                </c:pt>
                <c:pt idx="10153" formatCode="General">
                  <c:v>-2.1504742167077599E-4</c:v>
                </c:pt>
                <c:pt idx="10154" formatCode="General">
                  <c:v>-5.5942799499433902E-4</c:v>
                </c:pt>
                <c:pt idx="10155" formatCode="General">
                  <c:v>-7.9261801539441603E-4</c:v>
                </c:pt>
                <c:pt idx="10156" formatCode="General">
                  <c:v>-8.1861662857890104E-4</c:v>
                </c:pt>
                <c:pt idx="10157" formatCode="General">
                  <c:v>-6.3289359656524798E-4</c:v>
                </c:pt>
                <c:pt idx="10158" formatCode="General">
                  <c:v>1.5136341336392101E-4</c:v>
                </c:pt>
                <c:pt idx="10159" formatCode="General">
                  <c:v>1.5171795801466701E-3</c:v>
                </c:pt>
                <c:pt idx="10160" formatCode="General">
                  <c:v>3.07263795683932E-3</c:v>
                </c:pt>
                <c:pt idx="10161" formatCode="General">
                  <c:v>5.4724317677149296E-3</c:v>
                </c:pt>
                <c:pt idx="10162" formatCode="General">
                  <c:v>9.74710886814922E-3</c:v>
                </c:pt>
                <c:pt idx="10163" formatCode="General">
                  <c:v>1.4549550554391499E-2</c:v>
                </c:pt>
                <c:pt idx="10164" formatCode="General">
                  <c:v>1.9366070107786501E-2</c:v>
                </c:pt>
                <c:pt idx="10165" formatCode="General">
                  <c:v>2.4115608606068501E-2</c:v>
                </c:pt>
                <c:pt idx="10166" formatCode="General">
                  <c:v>2.8199649039996898E-2</c:v>
                </c:pt>
                <c:pt idx="10167" formatCode="General">
                  <c:v>3.2661206299400197E-2</c:v>
                </c:pt>
                <c:pt idx="10168" formatCode="General">
                  <c:v>3.7915549001192997E-2</c:v>
                </c:pt>
                <c:pt idx="10169" formatCode="General">
                  <c:v>4.3501954901712797E-2</c:v>
                </c:pt>
                <c:pt idx="10170" formatCode="General">
                  <c:v>4.9301682443691E-2</c:v>
                </c:pt>
                <c:pt idx="10171" formatCode="General">
                  <c:v>5.5058798307137002E-2</c:v>
                </c:pt>
                <c:pt idx="10172" formatCode="General">
                  <c:v>6.1279175207026998E-2</c:v>
                </c:pt>
                <c:pt idx="10173" formatCode="General">
                  <c:v>6.9146351691864102E-2</c:v>
                </c:pt>
                <c:pt idx="10174" formatCode="General">
                  <c:v>7.8382046919255696E-2</c:v>
                </c:pt>
                <c:pt idx="10175" formatCode="General">
                  <c:v>8.7620238992067903E-2</c:v>
                </c:pt>
                <c:pt idx="10176" formatCode="General">
                  <c:v>9.6585761176456203E-2</c:v>
                </c:pt>
                <c:pt idx="10177" formatCode="General">
                  <c:v>0.106188280222385</c:v>
                </c:pt>
                <c:pt idx="10178" formatCode="General">
                  <c:v>0.116141666491704</c:v>
                </c:pt>
                <c:pt idx="10179" formatCode="General">
                  <c:v>0.12542277673469601</c:v>
                </c:pt>
                <c:pt idx="10180" formatCode="General">
                  <c:v>0.13350844413556801</c:v>
                </c:pt>
                <c:pt idx="10181" formatCode="General">
                  <c:v>0.14084033127693299</c:v>
                </c:pt>
                <c:pt idx="10182" formatCode="General">
                  <c:v>0.14863525484436799</c:v>
                </c:pt>
                <c:pt idx="10183" formatCode="General">
                  <c:v>0.15692076746647399</c:v>
                </c:pt>
                <c:pt idx="10184" formatCode="General">
                  <c:v>0.164462177019643</c:v>
                </c:pt>
                <c:pt idx="10185" formatCode="General">
                  <c:v>0.171365440986015</c:v>
                </c:pt>
                <c:pt idx="10186" formatCode="General">
                  <c:v>0.178802133876102</c:v>
                </c:pt>
                <c:pt idx="10187" formatCode="General">
                  <c:v>0.187133977948617</c:v>
                </c:pt>
                <c:pt idx="10188" formatCode="General">
                  <c:v>0.19619762180124301</c:v>
                </c:pt>
                <c:pt idx="10189" formatCode="General">
                  <c:v>0.205672872195135</c:v>
                </c:pt>
                <c:pt idx="10190" formatCode="General">
                  <c:v>0.21490354092035599</c:v>
                </c:pt>
                <c:pt idx="10191" formatCode="General">
                  <c:v>0.222305296352141</c:v>
                </c:pt>
                <c:pt idx="10192" formatCode="General">
                  <c:v>0.22649271631510601</c:v>
                </c:pt>
                <c:pt idx="10193" formatCode="General">
                  <c:v>0.227644488091129</c:v>
                </c:pt>
                <c:pt idx="10194" formatCode="General">
                  <c:v>0.227219666229763</c:v>
                </c:pt>
                <c:pt idx="10195" formatCode="General">
                  <c:v>0.22605597790103599</c:v>
                </c:pt>
                <c:pt idx="10196" formatCode="General">
                  <c:v>0.22465377053101701</c:v>
                </c:pt>
                <c:pt idx="10197" formatCode="General">
                  <c:v>0.223549416888877</c:v>
                </c:pt>
                <c:pt idx="10198" formatCode="General">
                  <c:v>0.222390151304865</c:v>
                </c:pt>
                <c:pt idx="10199" formatCode="General">
                  <c:v>0.21974867430598399</c:v>
                </c:pt>
                <c:pt idx="10200" formatCode="General">
                  <c:v>0.215082865377031</c:v>
                </c:pt>
                <c:pt idx="10201" formatCode="General">
                  <c:v>0.209539165611489</c:v>
                </c:pt>
                <c:pt idx="10202" formatCode="General">
                  <c:v>0.20294856393268601</c:v>
                </c:pt>
                <c:pt idx="10203" formatCode="General">
                  <c:v>0.19390174921633299</c:v>
                </c:pt>
                <c:pt idx="10204" formatCode="General">
                  <c:v>0.18255687422988001</c:v>
                </c:pt>
                <c:pt idx="10205" formatCode="General">
                  <c:v>0.170494078447637</c:v>
                </c:pt>
                <c:pt idx="10206" formatCode="General">
                  <c:v>0.158948119301934</c:v>
                </c:pt>
                <c:pt idx="10207" formatCode="General">
                  <c:v>0.148772193574985</c:v>
                </c:pt>
                <c:pt idx="10208" formatCode="General">
                  <c:v>0.14036354215928801</c:v>
                </c:pt>
                <c:pt idx="10209" formatCode="General">
                  <c:v>0.13318974302190301</c:v>
                </c:pt>
                <c:pt idx="10210" formatCode="General">
                  <c:v>0.12696959245787501</c:v>
                </c:pt>
                <c:pt idx="10211" formatCode="General">
                  <c:v>0.122039183009754</c:v>
                </c:pt>
                <c:pt idx="10212" formatCode="General">
                  <c:v>0.118187042366117</c:v>
                </c:pt>
                <c:pt idx="10213" formatCode="General">
                  <c:v>0.115730477431566</c:v>
                </c:pt>
                <c:pt idx="10214" formatCode="General">
                  <c:v>0.11551833379392901</c:v>
                </c:pt>
                <c:pt idx="10215" formatCode="General">
                  <c:v>0.11682246321338199</c:v>
                </c:pt>
                <c:pt idx="10216" formatCode="General">
                  <c:v>0.11826634517809401</c:v>
                </c:pt>
                <c:pt idx="10217" formatCode="General">
                  <c:v>0.120115609646642</c:v>
                </c:pt>
                <c:pt idx="10218" formatCode="General">
                  <c:v>0.124124315271521</c:v>
                </c:pt>
                <c:pt idx="10219" formatCode="General">
                  <c:v>0.13109626175108499</c:v>
                </c:pt>
                <c:pt idx="10220" formatCode="General">
                  <c:v>0.14040041597071401</c:v>
                </c:pt>
                <c:pt idx="10221" formatCode="General">
                  <c:v>0.150943260037044</c:v>
                </c:pt>
                <c:pt idx="10222" formatCode="General">
                  <c:v>0.16144903335765501</c:v>
                </c:pt>
                <c:pt idx="10223" formatCode="General">
                  <c:v>0.172457248719081</c:v>
                </c:pt>
                <c:pt idx="10224" formatCode="General">
                  <c:v>0.18461423478167999</c:v>
                </c:pt>
                <c:pt idx="10225" formatCode="General">
                  <c:v>0.197297933660253</c:v>
                </c:pt>
                <c:pt idx="10226" formatCode="General">
                  <c:v>0.210031208629055</c:v>
                </c:pt>
                <c:pt idx="10227" formatCode="General">
                  <c:v>0.22276197424246699</c:v>
                </c:pt>
                <c:pt idx="10228" formatCode="General">
                  <c:v>0.23527696494095901</c:v>
                </c:pt>
                <c:pt idx="10229" formatCode="General">
                  <c:v>0.24606303126884899</c:v>
                </c:pt>
                <c:pt idx="10230" formatCode="General">
                  <c:v>0.25470500502792198</c:v>
                </c:pt>
                <c:pt idx="10231" formatCode="General">
                  <c:v>0.26096608234278901</c:v>
                </c:pt>
                <c:pt idx="10232" formatCode="General">
                  <c:v>0.26389834233892201</c:v>
                </c:pt>
                <c:pt idx="10233" formatCode="General">
                  <c:v>0.26349695564122599</c:v>
                </c:pt>
                <c:pt idx="10234" formatCode="General">
                  <c:v>0.26046062483641602</c:v>
                </c:pt>
                <c:pt idx="10235" formatCode="General">
                  <c:v>0.255395191329578</c:v>
                </c:pt>
                <c:pt idx="10236" formatCode="General">
                  <c:v>0.248837835146971</c:v>
                </c:pt>
                <c:pt idx="10237" formatCode="General">
                  <c:v>0.24141402567228101</c:v>
                </c:pt>
                <c:pt idx="10238" formatCode="General">
                  <c:v>0.23289708745478099</c:v>
                </c:pt>
                <c:pt idx="10239" formatCode="General">
                  <c:v>0.22298085711712201</c:v>
                </c:pt>
                <c:pt idx="10240" formatCode="General">
                  <c:v>0.21171463465589199</c:v>
                </c:pt>
                <c:pt idx="10241" formatCode="General">
                  <c:v>0.19986749965921399</c:v>
                </c:pt>
                <c:pt idx="10242" formatCode="General">
                  <c:v>0.18797371774749499</c:v>
                </c:pt>
                <c:pt idx="10243" formatCode="General">
                  <c:v>0.17649357088750101</c:v>
                </c:pt>
                <c:pt idx="10244" formatCode="General">
                  <c:v>0.16616743152319099</c:v>
                </c:pt>
                <c:pt idx="10245" formatCode="General">
                  <c:v>0.156714904022072</c:v>
                </c:pt>
                <c:pt idx="10246" formatCode="General">
                  <c:v>0.147235385744795</c:v>
                </c:pt>
                <c:pt idx="10247" formatCode="General">
                  <c:v>0.138228581878657</c:v>
                </c:pt>
                <c:pt idx="10248" formatCode="General">
                  <c:v>0.13119636989477099</c:v>
                </c:pt>
                <c:pt idx="10249" formatCode="General">
                  <c:v>0.12742064069745501</c:v>
                </c:pt>
                <c:pt idx="10250" formatCode="General">
                  <c:v>0.12704867386750299</c:v>
                </c:pt>
                <c:pt idx="10251" formatCode="General">
                  <c:v>0.12890228971547699</c:v>
                </c:pt>
                <c:pt idx="10252" formatCode="General">
                  <c:v>0.13214007030442201</c:v>
                </c:pt>
                <c:pt idx="10253" formatCode="General">
                  <c:v>0.136144888163727</c:v>
                </c:pt>
                <c:pt idx="10254" formatCode="General">
                  <c:v>0.141380631946498</c:v>
                </c:pt>
                <c:pt idx="10255" formatCode="General">
                  <c:v>0.148194052846918</c:v>
                </c:pt>
                <c:pt idx="10256" formatCode="General">
                  <c:v>0.15575301509794401</c:v>
                </c:pt>
                <c:pt idx="10257" formatCode="General">
                  <c:v>0.162268023600663</c:v>
                </c:pt>
                <c:pt idx="10258" formatCode="General">
                  <c:v>0.167206067896364</c:v>
                </c:pt>
                <c:pt idx="10259" formatCode="General">
                  <c:v>0.17051625972826301</c:v>
                </c:pt>
                <c:pt idx="10260" formatCode="General">
                  <c:v>0.17106354208442701</c:v>
                </c:pt>
                <c:pt idx="10261" formatCode="General">
                  <c:v>0.16923520480051199</c:v>
                </c:pt>
                <c:pt idx="10262" formatCode="General">
                  <c:v>0.165410465864262</c:v>
                </c:pt>
                <c:pt idx="10263" formatCode="General">
                  <c:v>0.159163683778348</c:v>
                </c:pt>
                <c:pt idx="10264" formatCode="General">
                  <c:v>0.149338107014724</c:v>
                </c:pt>
                <c:pt idx="10265" formatCode="General">
                  <c:v>0.13570207627296699</c:v>
                </c:pt>
                <c:pt idx="10266" formatCode="General">
                  <c:v>0.120092948747581</c:v>
                </c:pt>
                <c:pt idx="10267" formatCode="General">
                  <c:v>0.102909331922864</c:v>
                </c:pt>
                <c:pt idx="10268" formatCode="General">
                  <c:v>8.2703254113008301E-2</c:v>
                </c:pt>
                <c:pt idx="10269" formatCode="General">
                  <c:v>6.0137044825604599E-2</c:v>
                </c:pt>
                <c:pt idx="10270" formatCode="General">
                  <c:v>3.62574452053879E-2</c:v>
                </c:pt>
                <c:pt idx="10271" formatCode="General">
                  <c:v>1.23957412265848E-2</c:v>
                </c:pt>
                <c:pt idx="10272" formatCode="General">
                  <c:v>-8.8240662535112192E-3</c:v>
                </c:pt>
                <c:pt idx="10273" formatCode="General">
                  <c:v>-2.5990319427791099E-2</c:v>
                </c:pt>
                <c:pt idx="10274" formatCode="General">
                  <c:v>-3.9038111413376701E-2</c:v>
                </c:pt>
                <c:pt idx="10275" formatCode="General">
                  <c:v>-4.7540478938920397E-2</c:v>
                </c:pt>
                <c:pt idx="10276" formatCode="General">
                  <c:v>-5.0495655012091703E-2</c:v>
                </c:pt>
                <c:pt idx="10277" formatCode="General">
                  <c:v>-4.9274929063708402E-2</c:v>
                </c:pt>
                <c:pt idx="10278" formatCode="General">
                  <c:v>-4.6628562207957698E-2</c:v>
                </c:pt>
                <c:pt idx="10279" formatCode="General">
                  <c:v>-4.36236746417102E-2</c:v>
                </c:pt>
                <c:pt idx="10280" formatCode="General">
                  <c:v>-3.9173915085955802E-2</c:v>
                </c:pt>
                <c:pt idx="10281" formatCode="General">
                  <c:v>-3.1904267442352502E-2</c:v>
                </c:pt>
                <c:pt idx="10282" formatCode="General">
                  <c:v>-2.1763984133329601E-2</c:v>
                </c:pt>
                <c:pt idx="10283" formatCode="General">
                  <c:v>-1.08231775384933E-2</c:v>
                </c:pt>
                <c:pt idx="10284" formatCode="General">
                  <c:v>-8.1398091464441301E-4</c:v>
                </c:pt>
                <c:pt idx="10285" formatCode="General">
                  <c:v>8.3159012935238308E-3</c:v>
                </c:pt>
                <c:pt idx="10286" formatCode="General">
                  <c:v>1.6176537709514601E-2</c:v>
                </c:pt>
                <c:pt idx="10287" formatCode="General">
                  <c:v>2.22037337396973E-2</c:v>
                </c:pt>
                <c:pt idx="10288" formatCode="General">
                  <c:v>2.5570047697175899E-2</c:v>
                </c:pt>
                <c:pt idx="10289" formatCode="General">
                  <c:v>2.62800770750235E-2</c:v>
                </c:pt>
                <c:pt idx="10290" formatCode="General">
                  <c:v>2.51312701082919E-2</c:v>
                </c:pt>
                <c:pt idx="10291" formatCode="General">
                  <c:v>2.2238798542513798E-2</c:v>
                </c:pt>
                <c:pt idx="10292" formatCode="General">
                  <c:v>1.7664828790698198E-2</c:v>
                </c:pt>
                <c:pt idx="10293" formatCode="General">
                  <c:v>1.14159736180266E-2</c:v>
                </c:pt>
                <c:pt idx="10294" formatCode="General">
                  <c:v>4.2242018875172796E-3</c:v>
                </c:pt>
                <c:pt idx="10295" formatCode="General">
                  <c:v>-3.1800818254261701E-3</c:v>
                </c:pt>
                <c:pt idx="10296" formatCode="General">
                  <c:v>-1.05780358144788E-2</c:v>
                </c:pt>
                <c:pt idx="10297" formatCode="General">
                  <c:v>-1.7182722155960499E-2</c:v>
                </c:pt>
                <c:pt idx="10298" formatCode="General">
                  <c:v>-2.2790048309056302E-2</c:v>
                </c:pt>
                <c:pt idx="10299" formatCode="General">
                  <c:v>-2.7493611324019101E-2</c:v>
                </c:pt>
                <c:pt idx="10300" formatCode="General">
                  <c:v>-3.1156678540807201E-2</c:v>
                </c:pt>
                <c:pt idx="10301" formatCode="General">
                  <c:v>-3.3600274329263297E-2</c:v>
                </c:pt>
                <c:pt idx="10302" formatCode="General">
                  <c:v>-3.50747521929657E-2</c:v>
                </c:pt>
                <c:pt idx="10303" formatCode="General">
                  <c:v>-3.6167465950248098E-2</c:v>
                </c:pt>
                <c:pt idx="10304" formatCode="General">
                  <c:v>-3.7506236845678803E-2</c:v>
                </c:pt>
                <c:pt idx="10305" formatCode="General">
                  <c:v>-4.0445362647283302E-2</c:v>
                </c:pt>
                <c:pt idx="10306" formatCode="General">
                  <c:v>-4.5076523288303201E-2</c:v>
                </c:pt>
                <c:pt idx="10307" formatCode="General">
                  <c:v>-4.97973451983382E-2</c:v>
                </c:pt>
                <c:pt idx="10308" formatCode="General">
                  <c:v>-5.3901172153708203E-2</c:v>
                </c:pt>
                <c:pt idx="10309" formatCode="General">
                  <c:v>-5.7296322171258997E-2</c:v>
                </c:pt>
                <c:pt idx="10310" formatCode="General">
                  <c:v>-6.0721517153967203E-2</c:v>
                </c:pt>
                <c:pt idx="10311" formatCode="General">
                  <c:v>-6.4825207905766999E-2</c:v>
                </c:pt>
                <c:pt idx="10312" formatCode="General">
                  <c:v>-6.8234035138825602E-2</c:v>
                </c:pt>
                <c:pt idx="10313" formatCode="General">
                  <c:v>-6.9971641344000607E-2</c:v>
                </c:pt>
                <c:pt idx="10314" formatCode="General">
                  <c:v>-7.0833301791253897E-2</c:v>
                </c:pt>
                <c:pt idx="10315" formatCode="General">
                  <c:v>-7.1921441243499903E-2</c:v>
                </c:pt>
                <c:pt idx="10316" formatCode="General">
                  <c:v>-7.2997779056929293E-2</c:v>
                </c:pt>
                <c:pt idx="10317" formatCode="General">
                  <c:v>-7.42978971101554E-2</c:v>
                </c:pt>
                <c:pt idx="10318" formatCode="General">
                  <c:v>-7.6114688594158E-2</c:v>
                </c:pt>
                <c:pt idx="10319" formatCode="General">
                  <c:v>-7.82369341141292E-2</c:v>
                </c:pt>
                <c:pt idx="10320" formatCode="General">
                  <c:v>-8.16554171284046E-2</c:v>
                </c:pt>
                <c:pt idx="10321" formatCode="General">
                  <c:v>-8.7242043490975502E-2</c:v>
                </c:pt>
                <c:pt idx="10322" formatCode="General">
                  <c:v>-9.6229376270959593E-2</c:v>
                </c:pt>
                <c:pt idx="10323" formatCode="General">
                  <c:v>-0.10799410792516401</c:v>
                </c:pt>
                <c:pt idx="10324" formatCode="General">
                  <c:v>-0.119974992463438</c:v>
                </c:pt>
                <c:pt idx="10325" formatCode="General">
                  <c:v>-0.13010962605884799</c:v>
                </c:pt>
                <c:pt idx="10326" formatCode="General">
                  <c:v>-0.13744869882674701</c:v>
                </c:pt>
                <c:pt idx="10327" formatCode="General">
                  <c:v>-0.14247864995023801</c:v>
                </c:pt>
                <c:pt idx="10328" formatCode="General">
                  <c:v>-0.14511503182563501</c:v>
                </c:pt>
                <c:pt idx="10329" formatCode="General">
                  <c:v>-0.14591902970131601</c:v>
                </c:pt>
                <c:pt idx="10330" formatCode="General">
                  <c:v>-0.146290143993134</c:v>
                </c:pt>
                <c:pt idx="10331" formatCode="General">
                  <c:v>-0.14588677557964499</c:v>
                </c:pt>
                <c:pt idx="10332" formatCode="General">
                  <c:v>-0.143627218595241</c:v>
                </c:pt>
                <c:pt idx="10333" formatCode="General">
                  <c:v>-0.139435796838486</c:v>
                </c:pt>
                <c:pt idx="10334" formatCode="General">
                  <c:v>-0.13463643179565499</c:v>
                </c:pt>
                <c:pt idx="10335" formatCode="General">
                  <c:v>-0.13048436258335799</c:v>
                </c:pt>
                <c:pt idx="10336" formatCode="General">
                  <c:v>-0.127914571765777</c:v>
                </c:pt>
                <c:pt idx="10337" formatCode="General">
                  <c:v>-0.127647649172</c:v>
                </c:pt>
                <c:pt idx="10338" formatCode="General">
                  <c:v>-0.12866542243689499</c:v>
                </c:pt>
                <c:pt idx="10339" formatCode="General">
                  <c:v>-0.128717559994866</c:v>
                </c:pt>
                <c:pt idx="10340" formatCode="General">
                  <c:v>-0.12699868865189801</c:v>
                </c:pt>
                <c:pt idx="10341" formatCode="General">
                  <c:v>-0.123399586659957</c:v>
                </c:pt>
                <c:pt idx="10342" formatCode="General">
                  <c:v>-0.117961168990371</c:v>
                </c:pt>
                <c:pt idx="10343" formatCode="General">
                  <c:v>-0.11217212128984499</c:v>
                </c:pt>
                <c:pt idx="10344" formatCode="General">
                  <c:v>-0.10671480330156</c:v>
                </c:pt>
                <c:pt idx="10345" formatCode="General">
                  <c:v>-0.100708906346362</c:v>
                </c:pt>
                <c:pt idx="10346" formatCode="General">
                  <c:v>-9.3675798814226094E-2</c:v>
                </c:pt>
                <c:pt idx="10347" formatCode="General">
                  <c:v>-8.6459987208572897E-2</c:v>
                </c:pt>
                <c:pt idx="10348" formatCode="General">
                  <c:v>-7.9324746878310301E-2</c:v>
                </c:pt>
                <c:pt idx="10349" formatCode="General">
                  <c:v>-7.2578459580383503E-2</c:v>
                </c:pt>
                <c:pt idx="10350" formatCode="General">
                  <c:v>-6.6504798808312796E-2</c:v>
                </c:pt>
                <c:pt idx="10351" formatCode="General">
                  <c:v>-6.0418098511303302E-2</c:v>
                </c:pt>
                <c:pt idx="10352" formatCode="General">
                  <c:v>-5.3590512894334898E-2</c:v>
                </c:pt>
                <c:pt idx="10353" formatCode="General">
                  <c:v>-4.5298374859674001E-2</c:v>
                </c:pt>
                <c:pt idx="10354" formatCode="General">
                  <c:v>-3.5775365003084598E-2</c:v>
                </c:pt>
                <c:pt idx="10355" formatCode="General">
                  <c:v>-2.6162522005726E-2</c:v>
                </c:pt>
                <c:pt idx="10356" formatCode="General">
                  <c:v>-1.7255225664311199E-2</c:v>
                </c:pt>
                <c:pt idx="10357" formatCode="General">
                  <c:v>-8.6334513066100207E-3</c:v>
                </c:pt>
                <c:pt idx="10358" formatCode="General">
                  <c:v>-3.8287154825169498E-4</c:v>
                </c:pt>
                <c:pt idx="10359" formatCode="General">
                  <c:v>7.0271695002732202E-3</c:v>
                </c:pt>
                <c:pt idx="10360" formatCode="General">
                  <c:v>1.3954844710720201E-2</c:v>
                </c:pt>
                <c:pt idx="10361" formatCode="General">
                  <c:v>2.0633295512698199E-2</c:v>
                </c:pt>
                <c:pt idx="10362" formatCode="General">
                  <c:v>2.75093763463569E-2</c:v>
                </c:pt>
                <c:pt idx="10363" formatCode="General">
                  <c:v>3.4611081141021002E-2</c:v>
                </c:pt>
                <c:pt idx="10364" formatCode="General">
                  <c:v>4.1274949149335202E-2</c:v>
                </c:pt>
                <c:pt idx="10365" formatCode="General">
                  <c:v>4.6870010963661099E-2</c:v>
                </c:pt>
                <c:pt idx="10366" formatCode="General">
                  <c:v>5.1162281861998102E-2</c:v>
                </c:pt>
                <c:pt idx="10367" formatCode="General">
                  <c:v>5.4150399496616999E-2</c:v>
                </c:pt>
                <c:pt idx="10368" formatCode="General">
                  <c:v>5.5726689046052297E-2</c:v>
                </c:pt>
                <c:pt idx="10369" formatCode="General">
                  <c:v>5.6242920805996903E-2</c:v>
                </c:pt>
                <c:pt idx="10370" formatCode="General">
                  <c:v>5.5776840286956897E-2</c:v>
                </c:pt>
                <c:pt idx="10371" formatCode="General">
                  <c:v>5.4280586255711097E-2</c:v>
                </c:pt>
                <c:pt idx="10372" formatCode="General">
                  <c:v>5.1974777751893603E-2</c:v>
                </c:pt>
                <c:pt idx="10373" formatCode="General">
                  <c:v>4.8254681166957698E-2</c:v>
                </c:pt>
                <c:pt idx="10374" formatCode="General">
                  <c:v>4.3465382404561201E-2</c:v>
                </c:pt>
                <c:pt idx="10375" formatCode="General">
                  <c:v>3.8345242271607703E-2</c:v>
                </c:pt>
                <c:pt idx="10376" formatCode="General">
                  <c:v>3.29570324621795E-2</c:v>
                </c:pt>
                <c:pt idx="10377" formatCode="General">
                  <c:v>2.78729356338384E-2</c:v>
                </c:pt>
                <c:pt idx="10378" formatCode="General">
                  <c:v>2.3425205121321201E-2</c:v>
                </c:pt>
                <c:pt idx="10379" formatCode="General">
                  <c:v>1.9063289567578901E-2</c:v>
                </c:pt>
                <c:pt idx="10380" formatCode="General">
                  <c:v>1.4608011180924901E-2</c:v>
                </c:pt>
                <c:pt idx="10381" formatCode="General">
                  <c:v>1.08133426675628E-2</c:v>
                </c:pt>
                <c:pt idx="10382" formatCode="General">
                  <c:v>6.9572408806003599E-3</c:v>
                </c:pt>
                <c:pt idx="10383" formatCode="General">
                  <c:v>3.27633008098706E-3</c:v>
                </c:pt>
                <c:pt idx="10384" formatCode="General">
                  <c:v>1.1234603135458999E-3</c:v>
                </c:pt>
                <c:pt idx="10385">
                  <c:v>9.7231057886412302E-5</c:v>
                </c:pt>
                <c:pt idx="10386" formatCode="General">
                  <c:v>1.13304588031157E-4</c:v>
                </c:pt>
                <c:pt idx="10387" formatCode="General">
                  <c:v>1.51535310795467E-3</c:v>
                </c:pt>
                <c:pt idx="10388" formatCode="General">
                  <c:v>4.4893586449217399E-3</c:v>
                </c:pt>
                <c:pt idx="10389" formatCode="General">
                  <c:v>9.4229463732801895E-3</c:v>
                </c:pt>
                <c:pt idx="10390" formatCode="General">
                  <c:v>1.6381253406715798E-2</c:v>
                </c:pt>
                <c:pt idx="10391" formatCode="General">
                  <c:v>2.5570661496478499E-2</c:v>
                </c:pt>
                <c:pt idx="10392" formatCode="General">
                  <c:v>3.6082271869602098E-2</c:v>
                </c:pt>
                <c:pt idx="10393" formatCode="General">
                  <c:v>4.6241036191459403E-2</c:v>
                </c:pt>
                <c:pt idx="10394" formatCode="General">
                  <c:v>5.6108749097020898E-2</c:v>
                </c:pt>
                <c:pt idx="10395" formatCode="General">
                  <c:v>6.5199245826737404E-2</c:v>
                </c:pt>
                <c:pt idx="10396" formatCode="General">
                  <c:v>7.2188700424804006E-2</c:v>
                </c:pt>
                <c:pt idx="10397" formatCode="General">
                  <c:v>7.6749137061806097E-2</c:v>
                </c:pt>
                <c:pt idx="10398" formatCode="General">
                  <c:v>7.9807895200265405E-2</c:v>
                </c:pt>
                <c:pt idx="10399" formatCode="General">
                  <c:v>8.1487315767527602E-2</c:v>
                </c:pt>
                <c:pt idx="10400" formatCode="General">
                  <c:v>8.1973210652018999E-2</c:v>
                </c:pt>
                <c:pt idx="10401" formatCode="General">
                  <c:v>8.1957723315546196E-2</c:v>
                </c:pt>
                <c:pt idx="10402" formatCode="General">
                  <c:v>8.0919893431185302E-2</c:v>
                </c:pt>
                <c:pt idx="10403" formatCode="General">
                  <c:v>7.8475707862292202E-2</c:v>
                </c:pt>
                <c:pt idx="10404" formatCode="General">
                  <c:v>7.4302008597556798E-2</c:v>
                </c:pt>
                <c:pt idx="10405" formatCode="General">
                  <c:v>6.8326144145053905E-2</c:v>
                </c:pt>
                <c:pt idx="10406" formatCode="General">
                  <c:v>6.1005303631884701E-2</c:v>
                </c:pt>
                <c:pt idx="10407" formatCode="General">
                  <c:v>5.1486485359016197E-2</c:v>
                </c:pt>
                <c:pt idx="10408" formatCode="General">
                  <c:v>3.9132151431790101E-2</c:v>
                </c:pt>
                <c:pt idx="10409" formatCode="General">
                  <c:v>2.4675820734464199E-2</c:v>
                </c:pt>
                <c:pt idx="10410" formatCode="General">
                  <c:v>9.6970136265174707E-3</c:v>
                </c:pt>
                <c:pt idx="10411" formatCode="General">
                  <c:v>-4.5458018849441999E-3</c:v>
                </c:pt>
                <c:pt idx="10412" formatCode="General">
                  <c:v>-1.8366843647676798E-2</c:v>
                </c:pt>
                <c:pt idx="10413" formatCode="General">
                  <c:v>-3.0813624678916698E-2</c:v>
                </c:pt>
                <c:pt idx="10414" formatCode="General">
                  <c:v>-4.1431980142851703E-2</c:v>
                </c:pt>
                <c:pt idx="10415" formatCode="General">
                  <c:v>-5.1412977633900098E-2</c:v>
                </c:pt>
                <c:pt idx="10416" formatCode="General">
                  <c:v>-6.0793784028886501E-2</c:v>
                </c:pt>
                <c:pt idx="10417" formatCode="General">
                  <c:v>-6.83038556884214E-2</c:v>
                </c:pt>
                <c:pt idx="10418" formatCode="General">
                  <c:v>-7.22302429801705E-2</c:v>
                </c:pt>
                <c:pt idx="10419" formatCode="General">
                  <c:v>-7.2144235538687804E-2</c:v>
                </c:pt>
                <c:pt idx="10420" formatCode="General">
                  <c:v>-6.9717671839006901E-2</c:v>
                </c:pt>
                <c:pt idx="10421" formatCode="General">
                  <c:v>-6.6930011418577795E-2</c:v>
                </c:pt>
                <c:pt idx="10422" formatCode="General">
                  <c:v>-6.5309218978095204E-2</c:v>
                </c:pt>
                <c:pt idx="10423" formatCode="General">
                  <c:v>-6.3832490589401797E-2</c:v>
                </c:pt>
                <c:pt idx="10424" formatCode="General">
                  <c:v>-6.0654860348611297E-2</c:v>
                </c:pt>
                <c:pt idx="10425" formatCode="General">
                  <c:v>-5.6233801302553801E-2</c:v>
                </c:pt>
                <c:pt idx="10426" formatCode="General">
                  <c:v>-5.2092937547785698E-2</c:v>
                </c:pt>
                <c:pt idx="10427" formatCode="General">
                  <c:v>-4.9796520485703502E-2</c:v>
                </c:pt>
                <c:pt idx="10428" formatCode="General">
                  <c:v>-4.9110648546999897E-2</c:v>
                </c:pt>
                <c:pt idx="10429" formatCode="General">
                  <c:v>-4.9426600086471498E-2</c:v>
                </c:pt>
                <c:pt idx="10430" formatCode="General">
                  <c:v>-5.1037430577070102E-2</c:v>
                </c:pt>
                <c:pt idx="10431" formatCode="General">
                  <c:v>-5.3722276485579597E-2</c:v>
                </c:pt>
                <c:pt idx="10432" formatCode="General">
                  <c:v>-5.6802893558599903E-2</c:v>
                </c:pt>
                <c:pt idx="10433" formatCode="General">
                  <c:v>-5.9710458637765799E-2</c:v>
                </c:pt>
                <c:pt idx="10434" formatCode="General">
                  <c:v>-6.2000593734401303E-2</c:v>
                </c:pt>
                <c:pt idx="10435" formatCode="General">
                  <c:v>-6.4328870347448094E-2</c:v>
                </c:pt>
                <c:pt idx="10436" formatCode="General">
                  <c:v>-6.6276615647696505E-2</c:v>
                </c:pt>
                <c:pt idx="10437" formatCode="General">
                  <c:v>-6.7170038196096099E-2</c:v>
                </c:pt>
                <c:pt idx="10438" formatCode="General">
                  <c:v>-6.7902314367313907E-2</c:v>
                </c:pt>
                <c:pt idx="10439" formatCode="General">
                  <c:v>-6.8459167845790495E-2</c:v>
                </c:pt>
                <c:pt idx="10440" formatCode="General">
                  <c:v>-6.9302828521170007E-2</c:v>
                </c:pt>
                <c:pt idx="10441" formatCode="General">
                  <c:v>-7.1220321353292898E-2</c:v>
                </c:pt>
                <c:pt idx="10442" formatCode="General">
                  <c:v>-7.3944804985836096E-2</c:v>
                </c:pt>
                <c:pt idx="10443" formatCode="General">
                  <c:v>-7.6531568932678803E-2</c:v>
                </c:pt>
                <c:pt idx="10444" formatCode="General">
                  <c:v>-7.80055388329427E-2</c:v>
                </c:pt>
                <c:pt idx="10445" formatCode="General">
                  <c:v>-7.8411641534109497E-2</c:v>
                </c:pt>
                <c:pt idx="10446" formatCode="General">
                  <c:v>-7.8307379375757102E-2</c:v>
                </c:pt>
                <c:pt idx="10447" formatCode="General">
                  <c:v>-7.8110966543096003E-2</c:v>
                </c:pt>
                <c:pt idx="10448" formatCode="General">
                  <c:v>-7.8855659249958798E-2</c:v>
                </c:pt>
                <c:pt idx="10449" formatCode="General">
                  <c:v>-8.1063059417415095E-2</c:v>
                </c:pt>
                <c:pt idx="10450" formatCode="General">
                  <c:v>-8.4083213605983295E-2</c:v>
                </c:pt>
                <c:pt idx="10451" formatCode="General">
                  <c:v>-8.7427017781483804E-2</c:v>
                </c:pt>
                <c:pt idx="10452" formatCode="General">
                  <c:v>-9.06599762138149E-2</c:v>
                </c:pt>
                <c:pt idx="10453" formatCode="General">
                  <c:v>-9.3508026457805801E-2</c:v>
                </c:pt>
                <c:pt idx="10454" formatCode="General">
                  <c:v>-9.6297483326975505E-2</c:v>
                </c:pt>
                <c:pt idx="10455" formatCode="General">
                  <c:v>-9.9498262517275102E-2</c:v>
                </c:pt>
                <c:pt idx="10456" formatCode="General">
                  <c:v>-0.103959303590382</c:v>
                </c:pt>
                <c:pt idx="10457" formatCode="General">
                  <c:v>-0.11018562261220199</c:v>
                </c:pt>
                <c:pt idx="10458" formatCode="General">
                  <c:v>-0.11742021675185201</c:v>
                </c:pt>
                <c:pt idx="10459" formatCode="General">
                  <c:v>-0.12528732813097199</c:v>
                </c:pt>
                <c:pt idx="10460" formatCode="General">
                  <c:v>-0.133613156681329</c:v>
                </c:pt>
                <c:pt idx="10461" formatCode="General">
                  <c:v>-0.14192295216565401</c:v>
                </c:pt>
                <c:pt idx="10462" formatCode="General">
                  <c:v>-0.14983799848261201</c:v>
                </c:pt>
                <c:pt idx="10463" formatCode="General">
                  <c:v>-0.157491218673355</c:v>
                </c:pt>
                <c:pt idx="10464" formatCode="General">
                  <c:v>-0.165812925860511</c:v>
                </c:pt>
                <c:pt idx="10465" formatCode="General">
                  <c:v>-0.17395182442016</c:v>
                </c:pt>
                <c:pt idx="10466" formatCode="General">
                  <c:v>-0.18072023742246199</c:v>
                </c:pt>
                <c:pt idx="10467" formatCode="General">
                  <c:v>-0.18628943168523199</c:v>
                </c:pt>
                <c:pt idx="10468" formatCode="General">
                  <c:v>-0.19125176028087501</c:v>
                </c:pt>
                <c:pt idx="10469" formatCode="General">
                  <c:v>-0.19536310652615799</c:v>
                </c:pt>
                <c:pt idx="10470" formatCode="General">
                  <c:v>-0.19769436488412201</c:v>
                </c:pt>
                <c:pt idx="10471" formatCode="General">
                  <c:v>-0.19820073173123501</c:v>
                </c:pt>
                <c:pt idx="10472" formatCode="General">
                  <c:v>-0.19721387284722</c:v>
                </c:pt>
                <c:pt idx="10473" formatCode="General">
                  <c:v>-0.19469862143054101</c:v>
                </c:pt>
                <c:pt idx="10474" formatCode="General">
                  <c:v>-0.190527106848595</c:v>
                </c:pt>
                <c:pt idx="10475" formatCode="General">
                  <c:v>-0.185782329319643</c:v>
                </c:pt>
                <c:pt idx="10476" formatCode="General">
                  <c:v>-0.18124561850037099</c:v>
                </c:pt>
                <c:pt idx="10477" formatCode="General">
                  <c:v>-0.176002873849467</c:v>
                </c:pt>
                <c:pt idx="10478" formatCode="General">
                  <c:v>-0.16983249523076899</c:v>
                </c:pt>
                <c:pt idx="10479" formatCode="General">
                  <c:v>-0.16399595661583</c:v>
                </c:pt>
                <c:pt idx="10480" formatCode="General">
                  <c:v>-0.15836217790507201</c:v>
                </c:pt>
                <c:pt idx="10481" formatCode="General">
                  <c:v>-0.15170303182800801</c:v>
                </c:pt>
                <c:pt idx="10482" formatCode="General">
                  <c:v>-0.144750266705263</c:v>
                </c:pt>
                <c:pt idx="10483" formatCode="General">
                  <c:v>-0.13876155912871399</c:v>
                </c:pt>
                <c:pt idx="10484" formatCode="General">
                  <c:v>-0.13350400237787699</c:v>
                </c:pt>
                <c:pt idx="10485" formatCode="General">
                  <c:v>-0.128752145949381</c:v>
                </c:pt>
                <c:pt idx="10486" formatCode="General">
                  <c:v>-0.124322280817003</c:v>
                </c:pt>
                <c:pt idx="10487" formatCode="General">
                  <c:v>-0.12099286483715201</c:v>
                </c:pt>
                <c:pt idx="10488" formatCode="General">
                  <c:v>-0.118989588336143</c:v>
                </c:pt>
                <c:pt idx="10489" formatCode="General">
                  <c:v>-0.11722769329527299</c:v>
                </c:pt>
                <c:pt idx="10490" formatCode="General">
                  <c:v>-0.115167999194027</c:v>
                </c:pt>
                <c:pt idx="10491" formatCode="General">
                  <c:v>-0.11209332583029</c:v>
                </c:pt>
                <c:pt idx="10492" formatCode="General">
                  <c:v>-0.10741494344173599</c:v>
                </c:pt>
                <c:pt idx="10493" formatCode="General">
                  <c:v>-0.1019098275732</c:v>
                </c:pt>
                <c:pt idx="10494" formatCode="General">
                  <c:v>-9.6806001911109704E-2</c:v>
                </c:pt>
                <c:pt idx="10495" formatCode="General">
                  <c:v>-9.29635987351113E-2</c:v>
                </c:pt>
                <c:pt idx="10496" formatCode="General">
                  <c:v>-9.0777503333925605E-2</c:v>
                </c:pt>
                <c:pt idx="10497" formatCode="General">
                  <c:v>-8.9698817089268898E-2</c:v>
                </c:pt>
                <c:pt idx="10498" formatCode="General">
                  <c:v>-8.9200875204164504E-2</c:v>
                </c:pt>
                <c:pt idx="10499" formatCode="General">
                  <c:v>-8.8689200430086906E-2</c:v>
                </c:pt>
                <c:pt idx="10500" formatCode="General">
                  <c:v>-8.8399917029548802E-2</c:v>
                </c:pt>
                <c:pt idx="10501" formatCode="General">
                  <c:v>-8.9372986509566599E-2</c:v>
                </c:pt>
                <c:pt idx="10502" formatCode="General">
                  <c:v>-9.0647097587689199E-2</c:v>
                </c:pt>
                <c:pt idx="10503" formatCode="General">
                  <c:v>-9.0489695782390994E-2</c:v>
                </c:pt>
                <c:pt idx="10504" formatCode="General">
                  <c:v>-8.9643694464517198E-2</c:v>
                </c:pt>
                <c:pt idx="10505" formatCode="General">
                  <c:v>-9.00006214523391E-2</c:v>
                </c:pt>
                <c:pt idx="10506" formatCode="General">
                  <c:v>-9.2466400494878503E-2</c:v>
                </c:pt>
                <c:pt idx="10507" formatCode="General">
                  <c:v>-9.64650207057587E-2</c:v>
                </c:pt>
                <c:pt idx="10508" formatCode="General">
                  <c:v>-0.100165077371088</c:v>
                </c:pt>
                <c:pt idx="10509" formatCode="General">
                  <c:v>-0.102900361480429</c:v>
                </c:pt>
                <c:pt idx="10510" formatCode="General">
                  <c:v>-0.10509921899576501</c:v>
                </c:pt>
                <c:pt idx="10511" formatCode="General">
                  <c:v>-0.10693504202307</c:v>
                </c:pt>
                <c:pt idx="10512" formatCode="General">
                  <c:v>-0.107821095026256</c:v>
                </c:pt>
                <c:pt idx="10513" formatCode="General">
                  <c:v>-0.10757567230348</c:v>
                </c:pt>
                <c:pt idx="10514" formatCode="General">
                  <c:v>-0.105954384860283</c:v>
                </c:pt>
                <c:pt idx="10515" formatCode="General">
                  <c:v>-0.101995440930749</c:v>
                </c:pt>
                <c:pt idx="10516" formatCode="General">
                  <c:v>-9.4997890643357799E-2</c:v>
                </c:pt>
                <c:pt idx="10517" formatCode="General">
                  <c:v>-8.4055833825896306E-2</c:v>
                </c:pt>
                <c:pt idx="10518" formatCode="General">
                  <c:v>-7.0321193544133895E-2</c:v>
                </c:pt>
                <c:pt idx="10519" formatCode="General">
                  <c:v>-5.5990368433296599E-2</c:v>
                </c:pt>
                <c:pt idx="10520" formatCode="General">
                  <c:v>-4.1598878963172298E-2</c:v>
                </c:pt>
                <c:pt idx="10521" formatCode="General">
                  <c:v>-2.80362628120705E-2</c:v>
                </c:pt>
                <c:pt idx="10522" formatCode="General">
                  <c:v>-1.5919990723427601E-2</c:v>
                </c:pt>
                <c:pt idx="10523" formatCode="General">
                  <c:v>-4.5005703816608797E-3</c:v>
                </c:pt>
                <c:pt idx="10524" formatCode="General">
                  <c:v>6.9361709745041E-3</c:v>
                </c:pt>
                <c:pt idx="10525" formatCode="General">
                  <c:v>1.8066698033319801E-2</c:v>
                </c:pt>
                <c:pt idx="10526" formatCode="General">
                  <c:v>2.7818867676176501E-2</c:v>
                </c:pt>
                <c:pt idx="10527" formatCode="General">
                  <c:v>3.5977695970348098E-2</c:v>
                </c:pt>
                <c:pt idx="10528" formatCode="General">
                  <c:v>4.3394770188522197E-2</c:v>
                </c:pt>
                <c:pt idx="10529" formatCode="General">
                  <c:v>5.0979102919298802E-2</c:v>
                </c:pt>
                <c:pt idx="10530" formatCode="General">
                  <c:v>5.8814550424270702E-2</c:v>
                </c:pt>
                <c:pt idx="10531" formatCode="General">
                  <c:v>6.6429271695421996E-2</c:v>
                </c:pt>
                <c:pt idx="10532" formatCode="General">
                  <c:v>7.3023736747290305E-2</c:v>
                </c:pt>
                <c:pt idx="10533" formatCode="General">
                  <c:v>7.75033961246583E-2</c:v>
                </c:pt>
                <c:pt idx="10534" formatCode="General">
                  <c:v>7.9010456144157595E-2</c:v>
                </c:pt>
                <c:pt idx="10535" formatCode="General">
                  <c:v>7.7267543916561002E-2</c:v>
                </c:pt>
                <c:pt idx="10536" formatCode="General">
                  <c:v>7.2697279771754497E-2</c:v>
                </c:pt>
                <c:pt idx="10537" formatCode="General">
                  <c:v>6.6984797358974002E-2</c:v>
                </c:pt>
                <c:pt idx="10538" formatCode="General">
                  <c:v>6.2215144994963598E-2</c:v>
                </c:pt>
                <c:pt idx="10539" formatCode="General">
                  <c:v>5.9261715994587801E-2</c:v>
                </c:pt>
                <c:pt idx="10540" formatCode="General">
                  <c:v>5.7808288223391097E-2</c:v>
                </c:pt>
                <c:pt idx="10541" formatCode="General">
                  <c:v>5.7591495937385502E-2</c:v>
                </c:pt>
                <c:pt idx="10542" formatCode="General">
                  <c:v>5.8526042951268703E-2</c:v>
                </c:pt>
                <c:pt idx="10543" formatCode="General">
                  <c:v>5.99848242730327E-2</c:v>
                </c:pt>
                <c:pt idx="10544" formatCode="General">
                  <c:v>6.1113746053122003E-2</c:v>
                </c:pt>
                <c:pt idx="10545" formatCode="General">
                  <c:v>6.0766472800795203E-2</c:v>
                </c:pt>
                <c:pt idx="10546" formatCode="General">
                  <c:v>5.77539994511551E-2</c:v>
                </c:pt>
                <c:pt idx="10547" formatCode="General">
                  <c:v>5.2312360108825597E-2</c:v>
                </c:pt>
                <c:pt idx="10548" formatCode="General">
                  <c:v>4.4584367635539399E-2</c:v>
                </c:pt>
                <c:pt idx="10549" formatCode="General">
                  <c:v>3.5264271800843502E-2</c:v>
                </c:pt>
                <c:pt idx="10550" formatCode="General">
                  <c:v>2.6213038980421301E-2</c:v>
                </c:pt>
                <c:pt idx="10551" formatCode="General">
                  <c:v>1.7842837981903101E-2</c:v>
                </c:pt>
                <c:pt idx="10552" formatCode="General">
                  <c:v>9.8667683867886095E-3</c:v>
                </c:pt>
                <c:pt idx="10553" formatCode="General">
                  <c:v>2.9215103886438502E-3</c:v>
                </c:pt>
                <c:pt idx="10554" formatCode="General">
                  <c:v>-1.8304584227477399E-3</c:v>
                </c:pt>
                <c:pt idx="10555" formatCode="General">
                  <c:v>-3.75564768529209E-3</c:v>
                </c:pt>
                <c:pt idx="10556" formatCode="General">
                  <c:v>-2.1468442297737302E-3</c:v>
                </c:pt>
                <c:pt idx="10557" formatCode="General">
                  <c:v>2.7933075191948899E-3</c:v>
                </c:pt>
                <c:pt idx="10558" formatCode="General">
                  <c:v>1.00028741609297E-2</c:v>
                </c:pt>
                <c:pt idx="10559" formatCode="General">
                  <c:v>1.8608624037188298E-2</c:v>
                </c:pt>
                <c:pt idx="10560" formatCode="General">
                  <c:v>2.7702478388860599E-2</c:v>
                </c:pt>
                <c:pt idx="10561" formatCode="General">
                  <c:v>3.72354588249664E-2</c:v>
                </c:pt>
                <c:pt idx="10562" formatCode="General">
                  <c:v>4.7278222930515597E-2</c:v>
                </c:pt>
                <c:pt idx="10563" formatCode="General">
                  <c:v>5.8244632630527898E-2</c:v>
                </c:pt>
                <c:pt idx="10564" formatCode="General">
                  <c:v>7.0019359612923396E-2</c:v>
                </c:pt>
                <c:pt idx="10565" formatCode="General">
                  <c:v>8.1242841736196003E-2</c:v>
                </c:pt>
                <c:pt idx="10566" formatCode="General">
                  <c:v>9.0911419391546802E-2</c:v>
                </c:pt>
                <c:pt idx="10567" formatCode="General">
                  <c:v>9.7678486186453806E-2</c:v>
                </c:pt>
                <c:pt idx="10568" formatCode="General">
                  <c:v>0.101341282466569</c:v>
                </c:pt>
                <c:pt idx="10569" formatCode="General">
                  <c:v>0.10279363893651</c:v>
                </c:pt>
                <c:pt idx="10570" formatCode="General">
                  <c:v>0.101793468184255</c:v>
                </c:pt>
                <c:pt idx="10571" formatCode="General">
                  <c:v>9.8070625048829102E-2</c:v>
                </c:pt>
                <c:pt idx="10572" formatCode="General">
                  <c:v>9.1534950473073098E-2</c:v>
                </c:pt>
                <c:pt idx="10573" formatCode="General">
                  <c:v>8.1702539533873506E-2</c:v>
                </c:pt>
                <c:pt idx="10574" formatCode="General">
                  <c:v>6.9506282375950398E-2</c:v>
                </c:pt>
                <c:pt idx="10575" formatCode="General">
                  <c:v>5.6900684257164297E-2</c:v>
                </c:pt>
                <c:pt idx="10576" formatCode="General">
                  <c:v>4.4740263812558301E-2</c:v>
                </c:pt>
                <c:pt idx="10577" formatCode="General">
                  <c:v>3.3895530439426898E-2</c:v>
                </c:pt>
                <c:pt idx="10578" formatCode="General">
                  <c:v>2.5969715814630801E-2</c:v>
                </c:pt>
                <c:pt idx="10579" formatCode="General">
                  <c:v>2.2508049314206201E-2</c:v>
                </c:pt>
                <c:pt idx="10580" formatCode="General">
                  <c:v>2.33136501281682E-2</c:v>
                </c:pt>
                <c:pt idx="10581" formatCode="General">
                  <c:v>2.7182901555260999E-2</c:v>
                </c:pt>
                <c:pt idx="10582" formatCode="General">
                  <c:v>3.2808956474032203E-2</c:v>
                </c:pt>
                <c:pt idx="10583" formatCode="General">
                  <c:v>3.9109060593171097E-2</c:v>
                </c:pt>
                <c:pt idx="10584" formatCode="General">
                  <c:v>4.6620950535771997E-2</c:v>
                </c:pt>
                <c:pt idx="10585" formatCode="General">
                  <c:v>5.6507461803756598E-2</c:v>
                </c:pt>
                <c:pt idx="10586" formatCode="General">
                  <c:v>6.8841342845875397E-2</c:v>
                </c:pt>
                <c:pt idx="10587" formatCode="General">
                  <c:v>8.3666161613148105E-2</c:v>
                </c:pt>
                <c:pt idx="10588" formatCode="General">
                  <c:v>0.10047205138727799</c:v>
                </c:pt>
                <c:pt idx="10589" formatCode="General">
                  <c:v>0.117358487031162</c:v>
                </c:pt>
                <c:pt idx="10590" formatCode="General">
                  <c:v>0.13419965656572</c:v>
                </c:pt>
                <c:pt idx="10591" formatCode="General">
                  <c:v>0.151152229286871</c:v>
                </c:pt>
                <c:pt idx="10592" formatCode="General">
                  <c:v>0.16637604503792999</c:v>
                </c:pt>
                <c:pt idx="10593" formatCode="General">
                  <c:v>0.17921547886387801</c:v>
                </c:pt>
                <c:pt idx="10594" formatCode="General">
                  <c:v>0.19039315154425401</c:v>
                </c:pt>
                <c:pt idx="10595" formatCode="General">
                  <c:v>0.20078189454367101</c:v>
                </c:pt>
                <c:pt idx="10596" formatCode="General">
                  <c:v>0.21039164066404401</c:v>
                </c:pt>
                <c:pt idx="10597" formatCode="General">
                  <c:v>0.21858885854288199</c:v>
                </c:pt>
                <c:pt idx="10598" formatCode="General">
                  <c:v>0.22514921780980701</c:v>
                </c:pt>
                <c:pt idx="10599" formatCode="General">
                  <c:v>0.22944769948803301</c:v>
                </c:pt>
                <c:pt idx="10600" formatCode="General">
                  <c:v>0.230421542583442</c:v>
                </c:pt>
                <c:pt idx="10601" formatCode="General">
                  <c:v>0.22640259990169401</c:v>
                </c:pt>
                <c:pt idx="10602" formatCode="General">
                  <c:v>0.21687391253604801</c:v>
                </c:pt>
                <c:pt idx="10603" formatCode="General">
                  <c:v>0.20282344510275899</c:v>
                </c:pt>
                <c:pt idx="10604" formatCode="General">
                  <c:v>0.18738575407196001</c:v>
                </c:pt>
                <c:pt idx="10605" formatCode="General">
                  <c:v>0.173268005609413</c:v>
                </c:pt>
                <c:pt idx="10606" formatCode="General">
                  <c:v>0.159929679553899</c:v>
                </c:pt>
                <c:pt idx="10607" formatCode="General">
                  <c:v>0.14636281222623601</c:v>
                </c:pt>
                <c:pt idx="10608" formatCode="General">
                  <c:v>0.13252789143931901</c:v>
                </c:pt>
                <c:pt idx="10609" formatCode="General">
                  <c:v>0.119577645755834</c:v>
                </c:pt>
                <c:pt idx="10610" formatCode="General">
                  <c:v>0.108060673946327</c:v>
                </c:pt>
                <c:pt idx="10611" formatCode="General">
                  <c:v>9.7936848436211907E-2</c:v>
                </c:pt>
                <c:pt idx="10612" formatCode="General">
                  <c:v>9.0378681026066901E-2</c:v>
                </c:pt>
                <c:pt idx="10613" formatCode="General">
                  <c:v>8.5936273661766094E-2</c:v>
                </c:pt>
                <c:pt idx="10614" formatCode="General">
                  <c:v>8.3746862520071394E-2</c:v>
                </c:pt>
                <c:pt idx="10615" formatCode="General">
                  <c:v>8.3420813357515194E-2</c:v>
                </c:pt>
                <c:pt idx="10616" formatCode="General">
                  <c:v>8.6203365777937496E-2</c:v>
                </c:pt>
                <c:pt idx="10617" formatCode="General">
                  <c:v>9.2637727734680902E-2</c:v>
                </c:pt>
                <c:pt idx="10618" formatCode="General">
                  <c:v>0.101633106667047</c:v>
                </c:pt>
                <c:pt idx="10619" formatCode="General">
                  <c:v>0.11212174666861301</c:v>
                </c:pt>
                <c:pt idx="10620" formatCode="General">
                  <c:v>0.12310836177965501</c:v>
                </c:pt>
                <c:pt idx="10621" formatCode="General">
                  <c:v>0.13433994303597899</c:v>
                </c:pt>
                <c:pt idx="10622" formatCode="General">
                  <c:v>0.14552516391439499</c:v>
                </c:pt>
                <c:pt idx="10623" formatCode="General">
                  <c:v>0.15616231082492801</c:v>
                </c:pt>
                <c:pt idx="10624" formatCode="General">
                  <c:v>0.16630569520321201</c:v>
                </c:pt>
                <c:pt idx="10625" formatCode="General">
                  <c:v>0.17627161016701301</c:v>
                </c:pt>
                <c:pt idx="10626" formatCode="General">
                  <c:v>0.185361890496409</c:v>
                </c:pt>
                <c:pt idx="10627" formatCode="General">
                  <c:v>0.19205423472014899</c:v>
                </c:pt>
                <c:pt idx="10628" formatCode="General">
                  <c:v>0.196214029303446</c:v>
                </c:pt>
                <c:pt idx="10629" formatCode="General">
                  <c:v>0.19870927483787601</c:v>
                </c:pt>
                <c:pt idx="10630" formatCode="General">
                  <c:v>0.20013196567692801</c:v>
                </c:pt>
                <c:pt idx="10631" formatCode="General">
                  <c:v>0.200344841864909</c:v>
                </c:pt>
                <c:pt idx="10632" formatCode="General">
                  <c:v>0.198784628693918</c:v>
                </c:pt>
                <c:pt idx="10633" formatCode="General">
                  <c:v>0.194892203426031</c:v>
                </c:pt>
                <c:pt idx="10634" formatCode="General">
                  <c:v>0.188555850016843</c:v>
                </c:pt>
                <c:pt idx="10635" formatCode="General">
                  <c:v>0.18069295054965501</c:v>
                </c:pt>
                <c:pt idx="10636" formatCode="General">
                  <c:v>0.17161805366359101</c:v>
                </c:pt>
                <c:pt idx="10637" formatCode="General">
                  <c:v>0.161498307838709</c:v>
                </c:pt>
                <c:pt idx="10638" formatCode="General">
                  <c:v>0.15109771597470301</c:v>
                </c:pt>
                <c:pt idx="10639" formatCode="General">
                  <c:v>0.140743035750761</c:v>
                </c:pt>
                <c:pt idx="10640" formatCode="General">
                  <c:v>0.13083984150811101</c:v>
                </c:pt>
                <c:pt idx="10641" formatCode="General">
                  <c:v>0.12138625129148101</c:v>
                </c:pt>
                <c:pt idx="10642" formatCode="General">
                  <c:v>0.11213530279389</c:v>
                </c:pt>
                <c:pt idx="10643" formatCode="General">
                  <c:v>0.10207351404121601</c:v>
                </c:pt>
                <c:pt idx="10644" formatCode="General">
                  <c:v>9.13369553254611E-2</c:v>
                </c:pt>
                <c:pt idx="10645" formatCode="General">
                  <c:v>8.1641725982579794E-2</c:v>
                </c:pt>
                <c:pt idx="10646" formatCode="General">
                  <c:v>7.3224078367912407E-2</c:v>
                </c:pt>
                <c:pt idx="10647" formatCode="General">
                  <c:v>6.5515804712075895E-2</c:v>
                </c:pt>
                <c:pt idx="10648" formatCode="General">
                  <c:v>5.9035357974518698E-2</c:v>
                </c:pt>
                <c:pt idx="10649" formatCode="General">
                  <c:v>5.5587228164151799E-2</c:v>
                </c:pt>
                <c:pt idx="10650" formatCode="General">
                  <c:v>5.6210276100514801E-2</c:v>
                </c:pt>
                <c:pt idx="10651" formatCode="General">
                  <c:v>6.0584960910775899E-2</c:v>
                </c:pt>
                <c:pt idx="10652" formatCode="General">
                  <c:v>6.6850317542723997E-2</c:v>
                </c:pt>
                <c:pt idx="10653" formatCode="General">
                  <c:v>7.2925101135356399E-2</c:v>
                </c:pt>
                <c:pt idx="10654" formatCode="General">
                  <c:v>7.8817904203501404E-2</c:v>
                </c:pt>
                <c:pt idx="10655" formatCode="General">
                  <c:v>8.5672672507138101E-2</c:v>
                </c:pt>
                <c:pt idx="10656" formatCode="General">
                  <c:v>9.39248270157097E-2</c:v>
                </c:pt>
                <c:pt idx="10657" formatCode="General">
                  <c:v>0.103257850795181</c:v>
                </c:pt>
                <c:pt idx="10658" formatCode="General">
                  <c:v>0.112879455523258</c:v>
                </c:pt>
                <c:pt idx="10659" formatCode="General">
                  <c:v>0.122261035240529</c:v>
                </c:pt>
                <c:pt idx="10660" formatCode="General">
                  <c:v>0.13116124934409801</c:v>
                </c:pt>
                <c:pt idx="10661" formatCode="General">
                  <c:v>0.13930350486996801</c:v>
                </c:pt>
                <c:pt idx="10662" formatCode="General">
                  <c:v>0.14600089166039401</c:v>
                </c:pt>
                <c:pt idx="10663" formatCode="General">
                  <c:v>0.15042929357437401</c:v>
                </c:pt>
                <c:pt idx="10664" formatCode="General">
                  <c:v>0.15341750778625099</c:v>
                </c:pt>
                <c:pt idx="10665" formatCode="General">
                  <c:v>0.15664120501835299</c:v>
                </c:pt>
                <c:pt idx="10666" formatCode="General">
                  <c:v>0.16053933148251101</c:v>
                </c:pt>
                <c:pt idx="10667" formatCode="General">
                  <c:v>0.164079609154544</c:v>
                </c:pt>
                <c:pt idx="10668" formatCode="General">
                  <c:v>0.16657997894965501</c:v>
                </c:pt>
                <c:pt idx="10669" formatCode="General">
                  <c:v>0.16851225774152101</c:v>
                </c:pt>
                <c:pt idx="10670" formatCode="General">
                  <c:v>0.170147578475876</c:v>
                </c:pt>
                <c:pt idx="10671" formatCode="General">
                  <c:v>0.17057724982313799</c:v>
                </c:pt>
                <c:pt idx="10672" formatCode="General">
                  <c:v>0.168778114072169</c:v>
                </c:pt>
                <c:pt idx="10673" formatCode="General">
                  <c:v>0.16448046440313599</c:v>
                </c:pt>
                <c:pt idx="10674" formatCode="General">
                  <c:v>0.15738272069852099</c:v>
                </c:pt>
                <c:pt idx="10675" formatCode="General">
                  <c:v>0.14729359429663999</c:v>
                </c:pt>
                <c:pt idx="10676" formatCode="General">
                  <c:v>0.13473607323530201</c:v>
                </c:pt>
                <c:pt idx="10677" formatCode="General">
                  <c:v>0.119974236086945</c:v>
                </c:pt>
                <c:pt idx="10678" formatCode="General">
                  <c:v>0.103015077001408</c:v>
                </c:pt>
                <c:pt idx="10679" formatCode="General">
                  <c:v>8.4963466156531206E-2</c:v>
                </c:pt>
                <c:pt idx="10680" formatCode="General">
                  <c:v>6.6895901741251207E-2</c:v>
                </c:pt>
                <c:pt idx="10681" formatCode="General">
                  <c:v>4.8996422785934801E-2</c:v>
                </c:pt>
                <c:pt idx="10682" formatCode="General">
                  <c:v>3.2784922796968097E-2</c:v>
                </c:pt>
                <c:pt idx="10683" formatCode="General">
                  <c:v>2.0205762556424901E-2</c:v>
                </c:pt>
                <c:pt idx="10684" formatCode="General">
                  <c:v>1.10622861193942E-2</c:v>
                </c:pt>
                <c:pt idx="10685" formatCode="General">
                  <c:v>4.5226173081482999E-3</c:v>
                </c:pt>
                <c:pt idx="10686" formatCode="General">
                  <c:v>-1.91394938354356E-4</c:v>
                </c:pt>
                <c:pt idx="10687" formatCode="General">
                  <c:v>-4.5724625572597403E-3</c:v>
                </c:pt>
                <c:pt idx="10688" formatCode="General">
                  <c:v>-9.1906341122872503E-3</c:v>
                </c:pt>
                <c:pt idx="10689" formatCode="General">
                  <c:v>-1.3204545028075901E-2</c:v>
                </c:pt>
                <c:pt idx="10690" formatCode="General">
                  <c:v>-1.62748050392174E-2</c:v>
                </c:pt>
                <c:pt idx="10691" formatCode="General">
                  <c:v>-1.83688250738866E-2</c:v>
                </c:pt>
                <c:pt idx="10692" formatCode="General">
                  <c:v>-1.9420465444508699E-2</c:v>
                </c:pt>
                <c:pt idx="10693" formatCode="General">
                  <c:v>-1.92989483870444E-2</c:v>
                </c:pt>
                <c:pt idx="10694" formatCode="General">
                  <c:v>-1.7765084350132999E-2</c:v>
                </c:pt>
                <c:pt idx="10695" formatCode="General">
                  <c:v>-1.49576126065184E-2</c:v>
                </c:pt>
                <c:pt idx="10696" formatCode="General">
                  <c:v>-1.1681457122807E-2</c:v>
                </c:pt>
                <c:pt idx="10697" formatCode="General">
                  <c:v>-8.3275558880914792E-3</c:v>
                </c:pt>
                <c:pt idx="10698" formatCode="General">
                  <c:v>-5.1018063665517399E-3</c:v>
                </c:pt>
                <c:pt idx="10699" formatCode="General">
                  <c:v>-2.38091796523798E-3</c:v>
                </c:pt>
                <c:pt idx="10700" formatCode="General">
                  <c:v>-4.3552259751820699E-4</c:v>
                </c:pt>
                <c:pt idx="10701" formatCode="General">
                  <c:v>8.3096034888631605E-4</c:v>
                </c:pt>
                <c:pt idx="10702" formatCode="General">
                  <c:v>9.0456706432239301E-4</c:v>
                </c:pt>
                <c:pt idx="10703" formatCode="General">
                  <c:v>-9.1843730450700102E-4</c:v>
                </c:pt>
                <c:pt idx="10704" formatCode="General">
                  <c:v>-3.7575006779037002E-3</c:v>
                </c:pt>
                <c:pt idx="10705" formatCode="General">
                  <c:v>-7.75836130983252E-3</c:v>
                </c:pt>
                <c:pt idx="10706" formatCode="General">
                  <c:v>-1.2791326012947701E-2</c:v>
                </c:pt>
                <c:pt idx="10707" formatCode="General">
                  <c:v>-1.7926510149034298E-2</c:v>
                </c:pt>
                <c:pt idx="10708" formatCode="General">
                  <c:v>-2.2662321136227102E-2</c:v>
                </c:pt>
                <c:pt idx="10709" formatCode="General">
                  <c:v>-2.7004139773734399E-2</c:v>
                </c:pt>
                <c:pt idx="10710" formatCode="General">
                  <c:v>-3.1544322726849199E-2</c:v>
                </c:pt>
                <c:pt idx="10711" formatCode="General">
                  <c:v>-3.7210325210857299E-2</c:v>
                </c:pt>
                <c:pt idx="10712" formatCode="General">
                  <c:v>-4.4509835291231398E-2</c:v>
                </c:pt>
                <c:pt idx="10713" formatCode="General">
                  <c:v>-5.2864843831619497E-2</c:v>
                </c:pt>
                <c:pt idx="10714" formatCode="General">
                  <c:v>-6.2134254112252402E-2</c:v>
                </c:pt>
                <c:pt idx="10715" formatCode="General">
                  <c:v>-7.1864838822548294E-2</c:v>
                </c:pt>
                <c:pt idx="10716" formatCode="General">
                  <c:v>-8.0523855068696595E-2</c:v>
                </c:pt>
                <c:pt idx="10717" formatCode="General">
                  <c:v>-8.7613797206609195E-2</c:v>
                </c:pt>
                <c:pt idx="10718" formatCode="General">
                  <c:v>-9.3213771850182203E-2</c:v>
                </c:pt>
                <c:pt idx="10719" formatCode="General">
                  <c:v>-9.6580849293437701E-2</c:v>
                </c:pt>
                <c:pt idx="10720" formatCode="General">
                  <c:v>-9.6834750763496402E-2</c:v>
                </c:pt>
                <c:pt idx="10721" formatCode="General">
                  <c:v>-9.4416181436592E-2</c:v>
                </c:pt>
                <c:pt idx="10722" formatCode="General">
                  <c:v>-8.9940889963325901E-2</c:v>
                </c:pt>
                <c:pt idx="10723" formatCode="General">
                  <c:v>-8.3213367346719899E-2</c:v>
                </c:pt>
                <c:pt idx="10724" formatCode="General">
                  <c:v>-7.5355147595528499E-2</c:v>
                </c:pt>
                <c:pt idx="10725" formatCode="General">
                  <c:v>-6.6682464020503096E-2</c:v>
                </c:pt>
                <c:pt idx="10726" formatCode="General">
                  <c:v>-5.7466112338411202E-2</c:v>
                </c:pt>
                <c:pt idx="10727" formatCode="General">
                  <c:v>-4.8862665206226702E-2</c:v>
                </c:pt>
                <c:pt idx="10728" formatCode="General">
                  <c:v>-4.0204832611100798E-2</c:v>
                </c:pt>
                <c:pt idx="10729" formatCode="General">
                  <c:v>-3.1260539022958597E-2</c:v>
                </c:pt>
                <c:pt idx="10730" formatCode="General">
                  <c:v>-2.2678385496525798E-2</c:v>
                </c:pt>
                <c:pt idx="10731" formatCode="General">
                  <c:v>-1.5359595830391599E-2</c:v>
                </c:pt>
                <c:pt idx="10732" formatCode="General">
                  <c:v>-1.04990754280845E-2</c:v>
                </c:pt>
                <c:pt idx="10733" formatCode="General">
                  <c:v>-8.0664794446208207E-3</c:v>
                </c:pt>
                <c:pt idx="10734" formatCode="General">
                  <c:v>-8.0139281887747094E-3</c:v>
                </c:pt>
                <c:pt idx="10735" formatCode="General">
                  <c:v>-1.00279064046442E-2</c:v>
                </c:pt>
                <c:pt idx="10736" formatCode="General">
                  <c:v>-1.3382805694708301E-2</c:v>
                </c:pt>
                <c:pt idx="10737" formatCode="General">
                  <c:v>-1.8010952187974699E-2</c:v>
                </c:pt>
                <c:pt idx="10738" formatCode="General">
                  <c:v>-2.4297046783567099E-2</c:v>
                </c:pt>
                <c:pt idx="10739" formatCode="General">
                  <c:v>-3.2398815968120498E-2</c:v>
                </c:pt>
                <c:pt idx="10740" formatCode="General">
                  <c:v>-4.2028337982432801E-2</c:v>
                </c:pt>
                <c:pt idx="10741" formatCode="General">
                  <c:v>-5.2698397713979897E-2</c:v>
                </c:pt>
                <c:pt idx="10742" formatCode="General">
                  <c:v>-6.3794151145642394E-2</c:v>
                </c:pt>
                <c:pt idx="10743" formatCode="General">
                  <c:v>-7.4215733785440705E-2</c:v>
                </c:pt>
                <c:pt idx="10744" formatCode="General">
                  <c:v>-8.2758153407783405E-2</c:v>
                </c:pt>
                <c:pt idx="10745" formatCode="General">
                  <c:v>-8.9705536577104103E-2</c:v>
                </c:pt>
                <c:pt idx="10746" formatCode="General">
                  <c:v>-9.5980545418950805E-2</c:v>
                </c:pt>
                <c:pt idx="10747" formatCode="General">
                  <c:v>-0.101380565952745</c:v>
                </c:pt>
                <c:pt idx="10748" formatCode="General">
                  <c:v>-0.104577182357089</c:v>
                </c:pt>
                <c:pt idx="10749" formatCode="General">
                  <c:v>-0.104798005778292</c:v>
                </c:pt>
                <c:pt idx="10750" formatCode="General">
                  <c:v>-0.10239723028039199</c:v>
                </c:pt>
                <c:pt idx="10751" formatCode="General">
                  <c:v>-9.6732345046566304E-2</c:v>
                </c:pt>
                <c:pt idx="10752" formatCode="General">
                  <c:v>-8.7039367912440199E-2</c:v>
                </c:pt>
                <c:pt idx="10753" formatCode="General">
                  <c:v>-7.4840458449063493E-2</c:v>
                </c:pt>
                <c:pt idx="10754" formatCode="General">
                  <c:v>-6.2355675021129597E-2</c:v>
                </c:pt>
                <c:pt idx="10755" formatCode="General">
                  <c:v>-5.0433145488255303E-2</c:v>
                </c:pt>
                <c:pt idx="10756" formatCode="General">
                  <c:v>-3.8768723227843901E-2</c:v>
                </c:pt>
                <c:pt idx="10757" formatCode="General">
                  <c:v>-2.7218953707896499E-2</c:v>
                </c:pt>
                <c:pt idx="10758" formatCode="General">
                  <c:v>-1.6739127187746099E-2</c:v>
                </c:pt>
                <c:pt idx="10759" formatCode="General">
                  <c:v>-8.4975480283302502E-3</c:v>
                </c:pt>
                <c:pt idx="10760" formatCode="General">
                  <c:v>-3.88115994773799E-3</c:v>
                </c:pt>
                <c:pt idx="10761" formatCode="General">
                  <c:v>-3.7073902863396699E-3</c:v>
                </c:pt>
                <c:pt idx="10762" formatCode="General">
                  <c:v>-7.2466506963960202E-3</c:v>
                </c:pt>
                <c:pt idx="10763" formatCode="General">
                  <c:v>-1.42440291415501E-2</c:v>
                </c:pt>
                <c:pt idx="10764" formatCode="General">
                  <c:v>-2.4701542269345501E-2</c:v>
                </c:pt>
                <c:pt idx="10765" formatCode="General">
                  <c:v>-3.8448648650720799E-2</c:v>
                </c:pt>
                <c:pt idx="10766" formatCode="General">
                  <c:v>-5.43194403109198E-2</c:v>
                </c:pt>
                <c:pt idx="10767" formatCode="General">
                  <c:v>-7.1051183932360207E-2</c:v>
                </c:pt>
                <c:pt idx="10768" formatCode="General">
                  <c:v>-8.9030108895719995E-2</c:v>
                </c:pt>
                <c:pt idx="10769" formatCode="General">
                  <c:v>-0.108525581183284</c:v>
                </c:pt>
                <c:pt idx="10770" formatCode="General">
                  <c:v>-0.12919399157420899</c:v>
                </c:pt>
                <c:pt idx="10771" formatCode="General">
                  <c:v>-0.14968923523314701</c:v>
                </c:pt>
                <c:pt idx="10772" formatCode="General">
                  <c:v>-0.169743391603354</c:v>
                </c:pt>
                <c:pt idx="10773" formatCode="General">
                  <c:v>-0.18945100128541001</c:v>
                </c:pt>
                <c:pt idx="10774" formatCode="General">
                  <c:v>-0.20676209785820099</c:v>
                </c:pt>
                <c:pt idx="10775" formatCode="General">
                  <c:v>-0.22007059076764701</c:v>
                </c:pt>
                <c:pt idx="10776" formatCode="General">
                  <c:v>-0.22979864154070101</c:v>
                </c:pt>
                <c:pt idx="10777" formatCode="General">
                  <c:v>-0.23604617560421501</c:v>
                </c:pt>
                <c:pt idx="10778" formatCode="General">
                  <c:v>-0.23816513551032201</c:v>
                </c:pt>
                <c:pt idx="10779" formatCode="General">
                  <c:v>-0.235941814109529</c:v>
                </c:pt>
                <c:pt idx="10780" formatCode="General">
                  <c:v>-0.23018845519065201</c:v>
                </c:pt>
                <c:pt idx="10781" formatCode="General">
                  <c:v>-0.22224647922126101</c:v>
                </c:pt>
                <c:pt idx="10782" formatCode="General">
                  <c:v>-0.21294289581925699</c:v>
                </c:pt>
                <c:pt idx="10783" formatCode="General">
                  <c:v>-0.20378446674065001</c:v>
                </c:pt>
                <c:pt idx="10784" formatCode="General">
                  <c:v>-0.19500906403408599</c:v>
                </c:pt>
                <c:pt idx="10785" formatCode="General">
                  <c:v>-0.185416653571742</c:v>
                </c:pt>
                <c:pt idx="10786" formatCode="General">
                  <c:v>-0.17495622262496699</c:v>
                </c:pt>
                <c:pt idx="10787" formatCode="General">
                  <c:v>-0.164985443931671</c:v>
                </c:pt>
                <c:pt idx="10788" formatCode="General">
                  <c:v>-0.15626737378983499</c:v>
                </c:pt>
                <c:pt idx="10789" formatCode="General">
                  <c:v>-0.14854919756457599</c:v>
                </c:pt>
                <c:pt idx="10790" formatCode="General">
                  <c:v>-0.14201392861395501</c:v>
                </c:pt>
                <c:pt idx="10791" formatCode="General">
                  <c:v>-0.13715581954848499</c:v>
                </c:pt>
                <c:pt idx="10792" formatCode="General">
                  <c:v>-0.134466989990941</c:v>
                </c:pt>
                <c:pt idx="10793" formatCode="General">
                  <c:v>-0.13383124639153601</c:v>
                </c:pt>
                <c:pt idx="10794" formatCode="General">
                  <c:v>-0.13518666954044201</c:v>
                </c:pt>
                <c:pt idx="10795" formatCode="General">
                  <c:v>-0.13976120692358601</c:v>
                </c:pt>
                <c:pt idx="10796" formatCode="General">
                  <c:v>-0.14863449433206199</c:v>
                </c:pt>
                <c:pt idx="10797" formatCode="General">
                  <c:v>-0.16063346208124299</c:v>
                </c:pt>
                <c:pt idx="10798" formatCode="General">
                  <c:v>-0.17418564569526199</c:v>
                </c:pt>
                <c:pt idx="10799" formatCode="General">
                  <c:v>-0.187884964331028</c:v>
                </c:pt>
                <c:pt idx="10800" formatCode="General">
                  <c:v>-0.20040069542806899</c:v>
                </c:pt>
                <c:pt idx="10801" formatCode="General">
                  <c:v>-0.21056620762710099</c:v>
                </c:pt>
                <c:pt idx="10802" formatCode="General">
                  <c:v>-0.21807264575208099</c:v>
                </c:pt>
                <c:pt idx="10803" formatCode="General">
                  <c:v>-0.22328819922201301</c:v>
                </c:pt>
                <c:pt idx="10804" formatCode="General">
                  <c:v>-0.22609578501331001</c:v>
                </c:pt>
                <c:pt idx="10805" formatCode="General">
                  <c:v>-0.226516633807477</c:v>
                </c:pt>
                <c:pt idx="10806" formatCode="General">
                  <c:v>-0.22407580822455</c:v>
                </c:pt>
                <c:pt idx="10807" formatCode="General">
                  <c:v>-0.21923740866255101</c:v>
                </c:pt>
                <c:pt idx="10808" formatCode="General">
                  <c:v>-0.21329375648638499</c:v>
                </c:pt>
                <c:pt idx="10809" formatCode="General">
                  <c:v>-0.20686486262165299</c:v>
                </c:pt>
                <c:pt idx="10810" formatCode="General">
                  <c:v>-0.20040474110516601</c:v>
                </c:pt>
                <c:pt idx="10811" formatCode="General">
                  <c:v>-0.19476044667826201</c:v>
                </c:pt>
                <c:pt idx="10812" formatCode="General">
                  <c:v>-0.19059993695058899</c:v>
                </c:pt>
                <c:pt idx="10813" formatCode="General">
                  <c:v>-0.187559534785183</c:v>
                </c:pt>
                <c:pt idx="10814" formatCode="General">
                  <c:v>-0.18537418481572901</c:v>
                </c:pt>
                <c:pt idx="10815" formatCode="General">
                  <c:v>-0.18444314090306299</c:v>
                </c:pt>
                <c:pt idx="10816" formatCode="General">
                  <c:v>-0.184177367408042</c:v>
                </c:pt>
                <c:pt idx="10817" formatCode="General">
                  <c:v>-0.18349482492878999</c:v>
                </c:pt>
                <c:pt idx="10818" formatCode="General">
                  <c:v>-0.18219884543621701</c:v>
                </c:pt>
                <c:pt idx="10819" formatCode="General">
                  <c:v>-0.18002180663065601</c:v>
                </c:pt>
                <c:pt idx="10820" formatCode="General">
                  <c:v>-0.17714089165080801</c:v>
                </c:pt>
                <c:pt idx="10821" formatCode="General">
                  <c:v>-0.173916443588055</c:v>
                </c:pt>
                <c:pt idx="10822" formatCode="General">
                  <c:v>-0.170727545492073</c:v>
                </c:pt>
                <c:pt idx="10823" formatCode="General">
                  <c:v>-0.16879942500374101</c:v>
                </c:pt>
                <c:pt idx="10824" formatCode="General">
                  <c:v>-0.16842710011697501</c:v>
                </c:pt>
                <c:pt idx="10825" formatCode="General">
                  <c:v>-0.16959197048556199</c:v>
                </c:pt>
                <c:pt idx="10826" formatCode="General">
                  <c:v>-0.17276869905239001</c:v>
                </c:pt>
                <c:pt idx="10827" formatCode="General">
                  <c:v>-0.17838807568013099</c:v>
                </c:pt>
                <c:pt idx="10828" formatCode="General">
                  <c:v>-0.185856238998337</c:v>
                </c:pt>
                <c:pt idx="10829" formatCode="General">
                  <c:v>-0.19426191275245799</c:v>
                </c:pt>
                <c:pt idx="10830" formatCode="General">
                  <c:v>-0.20252489718156499</c:v>
                </c:pt>
                <c:pt idx="10831" formatCode="General">
                  <c:v>-0.21025640489082301</c:v>
                </c:pt>
                <c:pt idx="10832" formatCode="General">
                  <c:v>-0.21809603954587201</c:v>
                </c:pt>
                <c:pt idx="10833" formatCode="General">
                  <c:v>-0.22624569314792001</c:v>
                </c:pt>
                <c:pt idx="10834" formatCode="General">
                  <c:v>-0.23449572616657099</c:v>
                </c:pt>
                <c:pt idx="10835" formatCode="General">
                  <c:v>-0.24232637747236499</c:v>
                </c:pt>
                <c:pt idx="10836" formatCode="General">
                  <c:v>-0.24994109888346</c:v>
                </c:pt>
                <c:pt idx="10837" formatCode="General">
                  <c:v>-0.257371708420991</c:v>
                </c:pt>
                <c:pt idx="10838" formatCode="General">
                  <c:v>-0.26427088279237498</c:v>
                </c:pt>
                <c:pt idx="10839" formatCode="General">
                  <c:v>-0.27120696413735501</c:v>
                </c:pt>
                <c:pt idx="10840" formatCode="General">
                  <c:v>-0.278141050745281</c:v>
                </c:pt>
                <c:pt idx="10841" formatCode="General">
                  <c:v>-0.28447917705382902</c:v>
                </c:pt>
                <c:pt idx="10842" formatCode="General">
                  <c:v>-0.28990292385594701</c:v>
                </c:pt>
                <c:pt idx="10843" formatCode="General">
                  <c:v>-0.29394150732574398</c:v>
                </c:pt>
                <c:pt idx="10844" formatCode="General">
                  <c:v>-0.29592020036147698</c:v>
                </c:pt>
                <c:pt idx="10845" formatCode="General">
                  <c:v>-0.29592517669473001</c:v>
                </c:pt>
                <c:pt idx="10846" formatCode="General">
                  <c:v>-0.29431262016465398</c:v>
                </c:pt>
                <c:pt idx="10847" formatCode="General">
                  <c:v>-0.29005339188794699</c:v>
                </c:pt>
                <c:pt idx="10848" formatCode="General">
                  <c:v>-0.28276897116744498</c:v>
                </c:pt>
                <c:pt idx="10849" formatCode="General">
                  <c:v>-0.27274188618961098</c:v>
                </c:pt>
                <c:pt idx="10850" formatCode="General">
                  <c:v>-0.26119305661689501</c:v>
                </c:pt>
                <c:pt idx="10851" formatCode="General">
                  <c:v>-0.24972699315845501</c:v>
                </c:pt>
                <c:pt idx="10852" formatCode="General">
                  <c:v>-0.23856662669961401</c:v>
                </c:pt>
                <c:pt idx="10853" formatCode="General">
                  <c:v>-0.22773295076793501</c:v>
                </c:pt>
                <c:pt idx="10854" formatCode="General">
                  <c:v>-0.21718217595517</c:v>
                </c:pt>
                <c:pt idx="10855" formatCode="General">
                  <c:v>-0.20686830776961701</c:v>
                </c:pt>
                <c:pt idx="10856" formatCode="General">
                  <c:v>-0.19613053507341599</c:v>
                </c:pt>
                <c:pt idx="10857" formatCode="General">
                  <c:v>-0.18436880024758301</c:v>
                </c:pt>
                <c:pt idx="10858" formatCode="General">
                  <c:v>-0.173028499504567</c:v>
                </c:pt>
                <c:pt idx="10859" formatCode="General">
                  <c:v>-0.16448055702577999</c:v>
                </c:pt>
                <c:pt idx="10860" formatCode="General">
                  <c:v>-0.159158470395318</c:v>
                </c:pt>
                <c:pt idx="10861" formatCode="General">
                  <c:v>-0.15633801357482299</c:v>
                </c:pt>
                <c:pt idx="10862" formatCode="General">
                  <c:v>-0.15491770596864399</c:v>
                </c:pt>
                <c:pt idx="10863" formatCode="General">
                  <c:v>-0.15430642390014801</c:v>
                </c:pt>
                <c:pt idx="10864" formatCode="General">
                  <c:v>-0.15366609736964501</c:v>
                </c:pt>
                <c:pt idx="10865" formatCode="General">
                  <c:v>-0.150915034970309</c:v>
                </c:pt>
                <c:pt idx="10866" formatCode="General">
                  <c:v>-0.14565634157021301</c:v>
                </c:pt>
                <c:pt idx="10867" formatCode="General">
                  <c:v>-0.13851516426029101</c:v>
                </c:pt>
                <c:pt idx="10868" formatCode="General">
                  <c:v>-0.13006889456253301</c:v>
                </c:pt>
                <c:pt idx="10869" formatCode="General">
                  <c:v>-0.120433832075955</c:v>
                </c:pt>
                <c:pt idx="10870" formatCode="General">
                  <c:v>-0.10933681573720599</c:v>
                </c:pt>
                <c:pt idx="10871" formatCode="General">
                  <c:v>-9.6573585974602694E-2</c:v>
                </c:pt>
                <c:pt idx="10872" formatCode="General">
                  <c:v>-8.1859965772303006E-2</c:v>
                </c:pt>
                <c:pt idx="10873" formatCode="General">
                  <c:v>-6.4914745646494201E-2</c:v>
                </c:pt>
                <c:pt idx="10874" formatCode="General">
                  <c:v>-4.7021372987151602E-2</c:v>
                </c:pt>
                <c:pt idx="10875" formatCode="General">
                  <c:v>-2.8970893318250701E-2</c:v>
                </c:pt>
                <c:pt idx="10876" formatCode="General">
                  <c:v>-1.0166411368393901E-2</c:v>
                </c:pt>
                <c:pt idx="10877" formatCode="General">
                  <c:v>9.0762316469028392E-3</c:v>
                </c:pt>
                <c:pt idx="10878" formatCode="General">
                  <c:v>2.8097912735082699E-2</c:v>
                </c:pt>
                <c:pt idx="10879" formatCode="General">
                  <c:v>4.5600516077557003E-2</c:v>
                </c:pt>
                <c:pt idx="10880" formatCode="General">
                  <c:v>6.0019952257596501E-2</c:v>
                </c:pt>
                <c:pt idx="10881" formatCode="General">
                  <c:v>7.09798024993991E-2</c:v>
                </c:pt>
                <c:pt idx="10882" formatCode="General">
                  <c:v>7.8229188143248599E-2</c:v>
                </c:pt>
                <c:pt idx="10883" formatCode="General">
                  <c:v>8.0823292418234396E-2</c:v>
                </c:pt>
                <c:pt idx="10884" formatCode="General">
                  <c:v>7.9364333390205197E-2</c:v>
                </c:pt>
                <c:pt idx="10885" formatCode="General">
                  <c:v>7.4448331615357397E-2</c:v>
                </c:pt>
                <c:pt idx="10886" formatCode="General">
                  <c:v>6.6393847344736204E-2</c:v>
                </c:pt>
                <c:pt idx="10887" formatCode="General">
                  <c:v>5.6576798664735403E-2</c:v>
                </c:pt>
                <c:pt idx="10888" formatCode="General">
                  <c:v>4.5511314212901201E-2</c:v>
                </c:pt>
                <c:pt idx="10889" formatCode="General">
                  <c:v>3.3830170819778099E-2</c:v>
                </c:pt>
                <c:pt idx="10890" formatCode="General">
                  <c:v>2.2995887107244199E-2</c:v>
                </c:pt>
                <c:pt idx="10891" formatCode="General">
                  <c:v>1.41199257770535E-2</c:v>
                </c:pt>
                <c:pt idx="10892" formatCode="General">
                  <c:v>7.47696956910313E-3</c:v>
                </c:pt>
                <c:pt idx="10893" formatCode="General">
                  <c:v>3.26414447211121E-3</c:v>
                </c:pt>
                <c:pt idx="10894" formatCode="General">
                  <c:v>2.06896557078512E-3</c:v>
                </c:pt>
                <c:pt idx="10895" formatCode="General">
                  <c:v>4.7782635862669998E-3</c:v>
                </c:pt>
                <c:pt idx="10896" formatCode="General">
                  <c:v>1.1287609352819101E-2</c:v>
                </c:pt>
                <c:pt idx="10897" formatCode="General">
                  <c:v>2.1099401856780699E-2</c:v>
                </c:pt>
                <c:pt idx="10898" formatCode="General">
                  <c:v>3.4221491356903298E-2</c:v>
                </c:pt>
                <c:pt idx="10899" formatCode="General">
                  <c:v>5.0013739481232798E-2</c:v>
                </c:pt>
                <c:pt idx="10900" formatCode="General">
                  <c:v>6.7422683539964903E-2</c:v>
                </c:pt>
                <c:pt idx="10901" formatCode="General">
                  <c:v>8.5796988455127204E-2</c:v>
                </c:pt>
                <c:pt idx="10902" formatCode="General">
                  <c:v>0.104854236354331</c:v>
                </c:pt>
                <c:pt idx="10903" formatCode="General">
                  <c:v>0.123827035172311</c:v>
                </c:pt>
                <c:pt idx="10904" formatCode="General">
                  <c:v>0.14161745573579501</c:v>
                </c:pt>
                <c:pt idx="10905" formatCode="General">
                  <c:v>0.15662927027130299</c:v>
                </c:pt>
                <c:pt idx="10906" formatCode="General">
                  <c:v>0.168705094368512</c:v>
                </c:pt>
                <c:pt idx="10907" formatCode="General">
                  <c:v>0.17918900041489899</c:v>
                </c:pt>
                <c:pt idx="10908" formatCode="General">
                  <c:v>0.189012797371654</c:v>
                </c:pt>
                <c:pt idx="10909" formatCode="General">
                  <c:v>0.197988494892469</c:v>
                </c:pt>
                <c:pt idx="10910" formatCode="General">
                  <c:v>0.20567914752507299</c:v>
                </c:pt>
                <c:pt idx="10911" formatCode="General">
                  <c:v>0.21236948695260599</c:v>
                </c:pt>
                <c:pt idx="10912" formatCode="General">
                  <c:v>0.217821170261393</c:v>
                </c:pt>
                <c:pt idx="10913" formatCode="General">
                  <c:v>0.22167045997264401</c:v>
                </c:pt>
                <c:pt idx="10914" formatCode="General">
                  <c:v>0.22459691281048599</c:v>
                </c:pt>
                <c:pt idx="10915" formatCode="General">
                  <c:v>0.22751207603814899</c:v>
                </c:pt>
                <c:pt idx="10916" formatCode="General">
                  <c:v>0.230164552001033</c:v>
                </c:pt>
                <c:pt idx="10917" formatCode="General">
                  <c:v>0.23195588546736401</c:v>
                </c:pt>
                <c:pt idx="10918" formatCode="General">
                  <c:v>0.233647637214696</c:v>
                </c:pt>
                <c:pt idx="10919" formatCode="General">
                  <c:v>0.23569594456027901</c:v>
                </c:pt>
                <c:pt idx="10920" formatCode="General">
                  <c:v>0.23823973011202701</c:v>
                </c:pt>
                <c:pt idx="10921" formatCode="General">
                  <c:v>0.242320068277315</c:v>
                </c:pt>
                <c:pt idx="10922" formatCode="General">
                  <c:v>0.248886367648888</c:v>
                </c:pt>
                <c:pt idx="10923" formatCode="General">
                  <c:v>0.25866991115851001</c:v>
                </c:pt>
                <c:pt idx="10924" formatCode="General">
                  <c:v>0.271220382936949</c:v>
                </c:pt>
                <c:pt idx="10925" formatCode="General">
                  <c:v>0.28544260462162302</c:v>
                </c:pt>
                <c:pt idx="10926" formatCode="General">
                  <c:v>0.30120525451837299</c:v>
                </c:pt>
                <c:pt idx="10927" formatCode="General">
                  <c:v>0.31846467347544499</c:v>
                </c:pt>
                <c:pt idx="10928" formatCode="General">
                  <c:v>0.33549540637317299</c:v>
                </c:pt>
                <c:pt idx="10929" formatCode="General">
                  <c:v>0.35010134120113101</c:v>
                </c:pt>
                <c:pt idx="10930" formatCode="General">
                  <c:v>0.36260820751544498</c:v>
                </c:pt>
                <c:pt idx="10931" formatCode="General">
                  <c:v>0.37433868941133103</c:v>
                </c:pt>
                <c:pt idx="10932" formatCode="General">
                  <c:v>0.38609135219903601</c:v>
                </c:pt>
                <c:pt idx="10933" formatCode="General">
                  <c:v>0.39708480185074102</c:v>
                </c:pt>
                <c:pt idx="10934" formatCode="General">
                  <c:v>0.40564646254625197</c:v>
                </c:pt>
                <c:pt idx="10935" formatCode="General">
                  <c:v>0.41163567113417299</c:v>
                </c:pt>
                <c:pt idx="10936" formatCode="General">
                  <c:v>0.41591444818370199</c:v>
                </c:pt>
                <c:pt idx="10937" formatCode="General">
                  <c:v>0.419107210698</c:v>
                </c:pt>
                <c:pt idx="10938" formatCode="General">
                  <c:v>0.42095349566620099</c:v>
                </c:pt>
                <c:pt idx="10939" formatCode="General">
                  <c:v>0.421341918041096</c:v>
                </c:pt>
                <c:pt idx="10940" formatCode="General">
                  <c:v>0.42150505937962601</c:v>
                </c:pt>
                <c:pt idx="10941" formatCode="General">
                  <c:v>0.422175401579722</c:v>
                </c:pt>
                <c:pt idx="10942" formatCode="General">
                  <c:v>0.42316901552089697</c:v>
                </c:pt>
                <c:pt idx="10943" formatCode="General">
                  <c:v>0.42478461332358303</c:v>
                </c:pt>
                <c:pt idx="10944" formatCode="General">
                  <c:v>0.42702831640260303</c:v>
                </c:pt>
                <c:pt idx="10945" formatCode="General">
                  <c:v>0.42984853152993802</c:v>
                </c:pt>
                <c:pt idx="10946" formatCode="General">
                  <c:v>0.43279615218978001</c:v>
                </c:pt>
                <c:pt idx="10947" formatCode="General">
                  <c:v>0.435627879596789</c:v>
                </c:pt>
                <c:pt idx="10948" formatCode="General">
                  <c:v>0.439144502338218</c:v>
                </c:pt>
                <c:pt idx="10949" formatCode="General">
                  <c:v>0.44345095863438699</c:v>
                </c:pt>
                <c:pt idx="10950" formatCode="General">
                  <c:v>0.447567420050131</c:v>
                </c:pt>
                <c:pt idx="10951" formatCode="General">
                  <c:v>0.44973565333080301</c:v>
                </c:pt>
                <c:pt idx="10952" formatCode="General">
                  <c:v>0.44928398125375102</c:v>
                </c:pt>
                <c:pt idx="10953" formatCode="General">
                  <c:v>0.44754288459041103</c:v>
                </c:pt>
                <c:pt idx="10954" formatCode="General">
                  <c:v>0.44433457005445598</c:v>
                </c:pt>
                <c:pt idx="10955" formatCode="General">
                  <c:v>0.43951608292176197</c:v>
                </c:pt>
                <c:pt idx="10956" formatCode="General">
                  <c:v>0.433989113448979</c:v>
                </c:pt>
                <c:pt idx="10957" formatCode="General">
                  <c:v>0.42757719779748399</c:v>
                </c:pt>
                <c:pt idx="10958" formatCode="General">
                  <c:v>0.42036524928429397</c:v>
                </c:pt>
                <c:pt idx="10959" formatCode="General">
                  <c:v>0.41254874890975202</c:v>
                </c:pt>
                <c:pt idx="10960" formatCode="General">
                  <c:v>0.40477380468445201</c:v>
                </c:pt>
                <c:pt idx="10961" formatCode="General">
                  <c:v>0.39632284430710502</c:v>
                </c:pt>
                <c:pt idx="10962" formatCode="General">
                  <c:v>0.38619947138509297</c:v>
                </c:pt>
                <c:pt idx="10963" formatCode="General">
                  <c:v>0.37581561510751599</c:v>
                </c:pt>
                <c:pt idx="10964" formatCode="General">
                  <c:v>0.36654805342057101</c:v>
                </c:pt>
                <c:pt idx="10965" formatCode="General">
                  <c:v>0.35901316023685997</c:v>
                </c:pt>
                <c:pt idx="10966" formatCode="General">
                  <c:v>0.35343883177722701</c:v>
                </c:pt>
                <c:pt idx="10967" formatCode="General">
                  <c:v>0.34970335733323499</c:v>
                </c:pt>
                <c:pt idx="10968" formatCode="General">
                  <c:v>0.34725082536735302</c:v>
                </c:pt>
                <c:pt idx="10969" formatCode="General">
                  <c:v>0.345539230734</c:v>
                </c:pt>
                <c:pt idx="10970" formatCode="General">
                  <c:v>0.34429014850084799</c:v>
                </c:pt>
                <c:pt idx="10971" formatCode="General">
                  <c:v>0.34366003237120402</c:v>
                </c:pt>
                <c:pt idx="10972" formatCode="General">
                  <c:v>0.343489833188375</c:v>
                </c:pt>
                <c:pt idx="10973" formatCode="General">
                  <c:v>0.34285784857952201</c:v>
                </c:pt>
                <c:pt idx="10974" formatCode="General">
                  <c:v>0.34143333747258903</c:v>
                </c:pt>
                <c:pt idx="10975" formatCode="General">
                  <c:v>0.33936656114011399</c:v>
                </c:pt>
                <c:pt idx="10976" formatCode="General">
                  <c:v>0.336052333547121</c:v>
                </c:pt>
                <c:pt idx="10977" formatCode="General">
                  <c:v>0.33056464526795198</c:v>
                </c:pt>
                <c:pt idx="10978" formatCode="General">
                  <c:v>0.32383969553477898</c:v>
                </c:pt>
                <c:pt idx="10979" formatCode="General">
                  <c:v>0.31643095011531502</c:v>
                </c:pt>
                <c:pt idx="10980" formatCode="General">
                  <c:v>0.30765181988932699</c:v>
                </c:pt>
                <c:pt idx="10981" formatCode="General">
                  <c:v>0.29771506230814199</c:v>
                </c:pt>
                <c:pt idx="10982" formatCode="General">
                  <c:v>0.28769499392165998</c:v>
                </c:pt>
                <c:pt idx="10983" formatCode="General">
                  <c:v>0.27828629047153403</c:v>
                </c:pt>
                <c:pt idx="10984" formatCode="General">
                  <c:v>0.26849768376379601</c:v>
                </c:pt>
                <c:pt idx="10985" formatCode="General">
                  <c:v>0.25796344135351301</c:v>
                </c:pt>
                <c:pt idx="10986" formatCode="General">
                  <c:v>0.24698139699435501</c:v>
                </c:pt>
                <c:pt idx="10987" formatCode="General">
                  <c:v>0.235674758758596</c:v>
                </c:pt>
                <c:pt idx="10988" formatCode="General">
                  <c:v>0.22482847587605101</c:v>
                </c:pt>
                <c:pt idx="10989" formatCode="General">
                  <c:v>0.21538796871118401</c:v>
                </c:pt>
                <c:pt idx="10990" formatCode="General">
                  <c:v>0.20831625603078199</c:v>
                </c:pt>
                <c:pt idx="10991" formatCode="General">
                  <c:v>0.203511422432198</c:v>
                </c:pt>
                <c:pt idx="10992" formatCode="General">
                  <c:v>0.19994241126794501</c:v>
                </c:pt>
                <c:pt idx="10993" formatCode="General">
                  <c:v>0.19714042037541499</c:v>
                </c:pt>
                <c:pt idx="10994" formatCode="General">
                  <c:v>0.19516255627432799</c:v>
                </c:pt>
                <c:pt idx="10995" formatCode="General">
                  <c:v>0.19393083703689701</c:v>
                </c:pt>
                <c:pt idx="10996" formatCode="General">
                  <c:v>0.192918927722981</c:v>
                </c:pt>
                <c:pt idx="10997" formatCode="General">
                  <c:v>0.19183858273236001</c:v>
                </c:pt>
                <c:pt idx="10998" formatCode="General">
                  <c:v>0.190794028566519</c:v>
                </c:pt>
                <c:pt idx="10999" formatCode="General">
                  <c:v>0.19021634106906099</c:v>
                </c:pt>
                <c:pt idx="11000" formatCode="General">
                  <c:v>0.18995318279963899</c:v>
                </c:pt>
                <c:pt idx="11001" formatCode="General">
                  <c:v>0.189329253793008</c:v>
                </c:pt>
                <c:pt idx="11002" formatCode="General">
                  <c:v>0.18824205238525901</c:v>
                </c:pt>
                <c:pt idx="11003" formatCode="General">
                  <c:v>0.18709476651425799</c:v>
                </c:pt>
                <c:pt idx="11004" formatCode="General">
                  <c:v>0.18558959928106999</c:v>
                </c:pt>
                <c:pt idx="11005" formatCode="General">
                  <c:v>0.182806300833116</c:v>
                </c:pt>
                <c:pt idx="11006" formatCode="General">
                  <c:v>0.178182550066317</c:v>
                </c:pt>
                <c:pt idx="11007" formatCode="General">
                  <c:v>0.17240993374094701</c:v>
                </c:pt>
                <c:pt idx="11008" formatCode="General">
                  <c:v>0.16577074363851099</c:v>
                </c:pt>
                <c:pt idx="11009" formatCode="General">
                  <c:v>0.15718989229587099</c:v>
                </c:pt>
                <c:pt idx="11010" formatCode="General">
                  <c:v>0.14687326219083099</c:v>
                </c:pt>
                <c:pt idx="11011" formatCode="General">
                  <c:v>0.135704324066066</c:v>
                </c:pt>
                <c:pt idx="11012" formatCode="General">
                  <c:v>0.12406644799795399</c:v>
                </c:pt>
                <c:pt idx="11013" formatCode="General">
                  <c:v>0.111890798585561</c:v>
                </c:pt>
                <c:pt idx="11014" formatCode="General">
                  <c:v>9.96594358075239E-2</c:v>
                </c:pt>
                <c:pt idx="11015" formatCode="General">
                  <c:v>8.7997679645861096E-2</c:v>
                </c:pt>
                <c:pt idx="11016" formatCode="General">
                  <c:v>7.6569953758137896E-2</c:v>
                </c:pt>
                <c:pt idx="11017" formatCode="General">
                  <c:v>6.4631133398824106E-2</c:v>
                </c:pt>
                <c:pt idx="11018" formatCode="General">
                  <c:v>5.2267603339948301E-2</c:v>
                </c:pt>
                <c:pt idx="11019" formatCode="General">
                  <c:v>3.9632555311916499E-2</c:v>
                </c:pt>
                <c:pt idx="11020" formatCode="General">
                  <c:v>2.6965816157893001E-2</c:v>
                </c:pt>
                <c:pt idx="11021" formatCode="General">
                  <c:v>1.45546420185354E-2</c:v>
                </c:pt>
                <c:pt idx="11022" formatCode="General">
                  <c:v>1.9386471439400801E-3</c:v>
                </c:pt>
                <c:pt idx="11023" formatCode="General">
                  <c:v>-1.0113356465556301E-2</c:v>
                </c:pt>
                <c:pt idx="11024" formatCode="General">
                  <c:v>-2.0580771466503101E-2</c:v>
                </c:pt>
                <c:pt idx="11025" formatCode="General">
                  <c:v>-3.0122026027550701E-2</c:v>
                </c:pt>
                <c:pt idx="11026" formatCode="General">
                  <c:v>-3.9086480269791002E-2</c:v>
                </c:pt>
                <c:pt idx="11027" formatCode="General">
                  <c:v>-4.6830696941708001E-2</c:v>
                </c:pt>
                <c:pt idx="11028" formatCode="General">
                  <c:v>-5.27278273952878E-2</c:v>
                </c:pt>
                <c:pt idx="11029" formatCode="General">
                  <c:v>-5.6805595873637697E-2</c:v>
                </c:pt>
                <c:pt idx="11030" formatCode="General">
                  <c:v>-5.9485552596938197E-2</c:v>
                </c:pt>
                <c:pt idx="11031" formatCode="General">
                  <c:v>-6.1787566694224097E-2</c:v>
                </c:pt>
                <c:pt idx="11032" formatCode="General">
                  <c:v>-6.5294861219382397E-2</c:v>
                </c:pt>
                <c:pt idx="11033" formatCode="General">
                  <c:v>-7.1077211119520103E-2</c:v>
                </c:pt>
                <c:pt idx="11034" formatCode="General">
                  <c:v>-7.8311033521440601E-2</c:v>
                </c:pt>
                <c:pt idx="11035" formatCode="General">
                  <c:v>-8.5869284829260498E-2</c:v>
                </c:pt>
                <c:pt idx="11036" formatCode="General">
                  <c:v>-9.3813811584398193E-2</c:v>
                </c:pt>
                <c:pt idx="11037" formatCode="General">
                  <c:v>-0.10236984323036601</c:v>
                </c:pt>
                <c:pt idx="11038" formatCode="General">
                  <c:v>-0.111488464863318</c:v>
                </c:pt>
                <c:pt idx="11039" formatCode="General">
                  <c:v>-0.12129657301685801</c:v>
                </c:pt>
                <c:pt idx="11040" formatCode="General">
                  <c:v>-0.13141360823162099</c:v>
                </c:pt>
                <c:pt idx="11041" formatCode="General">
                  <c:v>-0.14099713708671999</c:v>
                </c:pt>
                <c:pt idx="11042" formatCode="General">
                  <c:v>-0.15065934467745501</c:v>
                </c:pt>
                <c:pt idx="11043" formatCode="General">
                  <c:v>-0.161842332569406</c:v>
                </c:pt>
                <c:pt idx="11044" formatCode="General">
                  <c:v>-0.17442918592578699</c:v>
                </c:pt>
                <c:pt idx="11045" formatCode="General">
                  <c:v>-0.187684240468421</c:v>
                </c:pt>
                <c:pt idx="11046" formatCode="General">
                  <c:v>-0.20248134625642</c:v>
                </c:pt>
                <c:pt idx="11047" formatCode="General">
                  <c:v>-0.21893543715781899</c:v>
                </c:pt>
                <c:pt idx="11048" formatCode="General">
                  <c:v>-0.23565861594224999</c:v>
                </c:pt>
                <c:pt idx="11049" formatCode="General">
                  <c:v>-0.252252563236044</c:v>
                </c:pt>
                <c:pt idx="11050" formatCode="General">
                  <c:v>-0.268606526462146</c:v>
                </c:pt>
                <c:pt idx="11051" formatCode="General">
                  <c:v>-0.28397029234773802</c:v>
                </c:pt>
                <c:pt idx="11052" formatCode="General">
                  <c:v>-0.29796082103202098</c:v>
                </c:pt>
                <c:pt idx="11053" formatCode="General">
                  <c:v>-0.31018338833169201</c:v>
                </c:pt>
                <c:pt idx="11054" formatCode="General">
                  <c:v>-0.31968403655225902</c:v>
                </c:pt>
                <c:pt idx="11055" formatCode="General">
                  <c:v>-0.32601011354133902</c:v>
                </c:pt>
                <c:pt idx="11056" formatCode="General">
                  <c:v>-0.33001626413563001</c:v>
                </c:pt>
                <c:pt idx="11057" formatCode="General">
                  <c:v>-0.33269676703558898</c:v>
                </c:pt>
                <c:pt idx="11058" formatCode="General">
                  <c:v>-0.33527925779310802</c:v>
                </c:pt>
                <c:pt idx="11059" formatCode="General">
                  <c:v>-0.33844473462205898</c:v>
                </c:pt>
                <c:pt idx="11060" formatCode="General">
                  <c:v>-0.34224363867819801</c:v>
                </c:pt>
                <c:pt idx="11061" formatCode="General">
                  <c:v>-0.34681517476854301</c:v>
                </c:pt>
                <c:pt idx="11062" formatCode="General">
                  <c:v>-0.35188004541078899</c:v>
                </c:pt>
                <c:pt idx="11063" formatCode="General">
                  <c:v>-0.35648297989577798</c:v>
                </c:pt>
                <c:pt idx="11064" formatCode="General">
                  <c:v>-0.35937804862724398</c:v>
                </c:pt>
                <c:pt idx="11065" formatCode="General">
                  <c:v>-0.360916042692981</c:v>
                </c:pt>
                <c:pt idx="11066" formatCode="General">
                  <c:v>-0.36221159382137902</c:v>
                </c:pt>
                <c:pt idx="11067" formatCode="General">
                  <c:v>-0.36268761957099999</c:v>
                </c:pt>
                <c:pt idx="11068" formatCode="General">
                  <c:v>-0.36157833565646602</c:v>
                </c:pt>
                <c:pt idx="11069" formatCode="General">
                  <c:v>-0.358622277004849</c:v>
                </c:pt>
                <c:pt idx="11070" formatCode="General">
                  <c:v>-0.353513960714331</c:v>
                </c:pt>
                <c:pt idx="11071" formatCode="General">
                  <c:v>-0.346874260825841</c:v>
                </c:pt>
                <c:pt idx="11072" formatCode="General">
                  <c:v>-0.34022491070335797</c:v>
                </c:pt>
                <c:pt idx="11073" formatCode="General">
                  <c:v>-0.33531746265770301</c:v>
                </c:pt>
                <c:pt idx="11074" formatCode="General">
                  <c:v>-0.332880044272786</c:v>
                </c:pt>
                <c:pt idx="11075" formatCode="General">
                  <c:v>-0.33285516559754103</c:v>
                </c:pt>
                <c:pt idx="11076" formatCode="General">
                  <c:v>-0.335052907889344</c:v>
                </c:pt>
                <c:pt idx="11077" formatCode="General">
                  <c:v>-0.33824860595892597</c:v>
                </c:pt>
                <c:pt idx="11078" formatCode="General">
                  <c:v>-0.34122527712348999</c:v>
                </c:pt>
                <c:pt idx="11079" formatCode="General">
                  <c:v>-0.34281193180995301</c:v>
                </c:pt>
                <c:pt idx="11080" formatCode="General">
                  <c:v>-0.342587916075063</c:v>
                </c:pt>
                <c:pt idx="11081" formatCode="General">
                  <c:v>-0.341033575108809</c:v>
                </c:pt>
                <c:pt idx="11082" formatCode="General">
                  <c:v>-0.338256617816518</c:v>
                </c:pt>
                <c:pt idx="11083" formatCode="General">
                  <c:v>-0.33552035257671597</c:v>
                </c:pt>
                <c:pt idx="11084" formatCode="General">
                  <c:v>-0.33426888189453802</c:v>
                </c:pt>
                <c:pt idx="11085" formatCode="General">
                  <c:v>-0.335714359478546</c:v>
                </c:pt>
                <c:pt idx="11086" formatCode="General">
                  <c:v>-0.34081603836334701</c:v>
                </c:pt>
                <c:pt idx="11087" formatCode="General">
                  <c:v>-0.34885333753675102</c:v>
                </c:pt>
                <c:pt idx="11088" formatCode="General">
                  <c:v>-0.358934127572971</c:v>
                </c:pt>
                <c:pt idx="11089" formatCode="General">
                  <c:v>-0.37051644482712898</c:v>
                </c:pt>
                <c:pt idx="11090" formatCode="General">
                  <c:v>-0.38230269041670301</c:v>
                </c:pt>
                <c:pt idx="11091" formatCode="General">
                  <c:v>-0.39355231505316701</c:v>
                </c:pt>
                <c:pt idx="11092" formatCode="General">
                  <c:v>-0.40385603207332399</c:v>
                </c:pt>
                <c:pt idx="11093" formatCode="General">
                  <c:v>-0.41177598085737499</c:v>
                </c:pt>
                <c:pt idx="11094" formatCode="General">
                  <c:v>-0.41819943575141599</c:v>
                </c:pt>
                <c:pt idx="11095" formatCode="General">
                  <c:v>-0.42455441891280099</c:v>
                </c:pt>
                <c:pt idx="11096" formatCode="General">
                  <c:v>-0.43076319670518498</c:v>
                </c:pt>
                <c:pt idx="11097" formatCode="General">
                  <c:v>-0.43645044170515901</c:v>
                </c:pt>
                <c:pt idx="11098" formatCode="General">
                  <c:v>-0.44119693988070202</c:v>
                </c:pt>
                <c:pt idx="11099" formatCode="General">
                  <c:v>-0.44439763854944803</c:v>
                </c:pt>
                <c:pt idx="11100" formatCode="General">
                  <c:v>-0.44530213768444199</c:v>
                </c:pt>
                <c:pt idx="11101" formatCode="General">
                  <c:v>-0.44446501242302</c:v>
                </c:pt>
                <c:pt idx="11102" formatCode="General">
                  <c:v>-0.44199479954520698</c:v>
                </c:pt>
                <c:pt idx="11103" formatCode="General">
                  <c:v>-0.438277625577706</c:v>
                </c:pt>
                <c:pt idx="11104" formatCode="General">
                  <c:v>-0.434547369824413</c:v>
                </c:pt>
                <c:pt idx="11105" formatCode="General">
                  <c:v>-0.43072525321219202</c:v>
                </c:pt>
                <c:pt idx="11106" formatCode="General">
                  <c:v>-0.42624351382993098</c:v>
                </c:pt>
                <c:pt idx="11107" formatCode="General">
                  <c:v>-0.42064009426999199</c:v>
                </c:pt>
                <c:pt idx="11108" formatCode="General">
                  <c:v>-0.41352152514505802</c:v>
                </c:pt>
                <c:pt idx="11109" formatCode="General">
                  <c:v>-0.40519582951343802</c:v>
                </c:pt>
                <c:pt idx="11110" formatCode="General">
                  <c:v>-0.39623674338968801</c:v>
                </c:pt>
                <c:pt idx="11111" formatCode="General">
                  <c:v>-0.38640795674587203</c:v>
                </c:pt>
                <c:pt idx="11112" formatCode="General">
                  <c:v>-0.375479636765088</c:v>
                </c:pt>
                <c:pt idx="11113" formatCode="General">
                  <c:v>-0.36324650711690498</c:v>
                </c:pt>
                <c:pt idx="11114" formatCode="General">
                  <c:v>-0.35014361854432902</c:v>
                </c:pt>
                <c:pt idx="11115" formatCode="General">
                  <c:v>-0.33691519337430897</c:v>
                </c:pt>
                <c:pt idx="11116" formatCode="General">
                  <c:v>-0.32359418754559299</c:v>
                </c:pt>
                <c:pt idx="11117" formatCode="General">
                  <c:v>-0.31124381759231701</c:v>
                </c:pt>
                <c:pt idx="11118" formatCode="General">
                  <c:v>-0.30178128380468999</c:v>
                </c:pt>
                <c:pt idx="11119" formatCode="General">
                  <c:v>-0.29621573648965299</c:v>
                </c:pt>
                <c:pt idx="11120" formatCode="General">
                  <c:v>-0.29440182638234302</c:v>
                </c:pt>
                <c:pt idx="11121" formatCode="General">
                  <c:v>-0.29642915598099001</c:v>
                </c:pt>
                <c:pt idx="11122" formatCode="General">
                  <c:v>-0.30167236326865599</c:v>
                </c:pt>
                <c:pt idx="11123" formatCode="General">
                  <c:v>-0.309357943779624</c:v>
                </c:pt>
                <c:pt idx="11124" formatCode="General">
                  <c:v>-0.31796586002618299</c:v>
                </c:pt>
                <c:pt idx="11125" formatCode="General">
                  <c:v>-0.32587916059419297</c:v>
                </c:pt>
                <c:pt idx="11126" formatCode="General">
                  <c:v>-0.33209082801005502</c:v>
                </c:pt>
                <c:pt idx="11127" formatCode="General">
                  <c:v>-0.33548274710476</c:v>
                </c:pt>
                <c:pt idx="11128" formatCode="General">
                  <c:v>-0.336028042510638</c:v>
                </c:pt>
                <c:pt idx="11129" formatCode="General">
                  <c:v>-0.33393631971209797</c:v>
                </c:pt>
                <c:pt idx="11130" formatCode="General">
                  <c:v>-0.32999202923575499</c:v>
                </c:pt>
                <c:pt idx="11131" formatCode="General">
                  <c:v>-0.32483704675272101</c:v>
                </c:pt>
                <c:pt idx="11132" formatCode="General">
                  <c:v>-0.31834000442083699</c:v>
                </c:pt>
                <c:pt idx="11133" formatCode="General">
                  <c:v>-0.31092617717312498</c:v>
                </c:pt>
                <c:pt idx="11134" formatCode="General">
                  <c:v>-0.30321593555514598</c:v>
                </c:pt>
                <c:pt idx="11135" formatCode="General">
                  <c:v>-0.29515075880733499</c:v>
                </c:pt>
                <c:pt idx="11136" formatCode="General">
                  <c:v>-0.28637163833484203</c:v>
                </c:pt>
                <c:pt idx="11137" formatCode="General">
                  <c:v>-0.27674942629647298</c:v>
                </c:pt>
                <c:pt idx="11138" formatCode="General">
                  <c:v>-0.26712423493452597</c:v>
                </c:pt>
                <c:pt idx="11139" formatCode="General">
                  <c:v>-0.25867977158765099</c:v>
                </c:pt>
                <c:pt idx="11140" formatCode="General">
                  <c:v>-0.25135740123387901</c:v>
                </c:pt>
                <c:pt idx="11141" formatCode="General">
                  <c:v>-0.244650779813855</c:v>
                </c:pt>
                <c:pt idx="11142" formatCode="General">
                  <c:v>-0.23707928134973899</c:v>
                </c:pt>
                <c:pt idx="11143" formatCode="General">
                  <c:v>-0.22758180720172599</c:v>
                </c:pt>
                <c:pt idx="11144" formatCode="General">
                  <c:v>-0.21714276126111101</c:v>
                </c:pt>
                <c:pt idx="11145" formatCode="General">
                  <c:v>-0.20569759319344499</c:v>
                </c:pt>
                <c:pt idx="11146" formatCode="General">
                  <c:v>-0.19295067699544799</c:v>
                </c:pt>
                <c:pt idx="11147" formatCode="General">
                  <c:v>-0.178699483075897</c:v>
                </c:pt>
                <c:pt idx="11148" formatCode="General">
                  <c:v>-0.16284194921228401</c:v>
                </c:pt>
                <c:pt idx="11149" formatCode="General">
                  <c:v>-0.14610219936141799</c:v>
                </c:pt>
                <c:pt idx="11150" formatCode="General">
                  <c:v>-0.12914993866872501</c:v>
                </c:pt>
                <c:pt idx="11151" formatCode="General">
                  <c:v>-0.112785438406209</c:v>
                </c:pt>
                <c:pt idx="11152" formatCode="General">
                  <c:v>-9.7812958673371794E-2</c:v>
                </c:pt>
                <c:pt idx="11153" formatCode="General">
                  <c:v>-8.4080252982657297E-2</c:v>
                </c:pt>
                <c:pt idx="11154" formatCode="General">
                  <c:v>-7.0639686120920003E-2</c:v>
                </c:pt>
                <c:pt idx="11155" formatCode="General">
                  <c:v>-5.71120013358032E-2</c:v>
                </c:pt>
                <c:pt idx="11156" formatCode="General">
                  <c:v>-4.3988158965842003E-2</c:v>
                </c:pt>
                <c:pt idx="11157" formatCode="General">
                  <c:v>-3.2493265610030103E-2</c:v>
                </c:pt>
                <c:pt idx="11158" formatCode="General">
                  <c:v>-2.32547132828771E-2</c:v>
                </c:pt>
                <c:pt idx="11159" formatCode="General">
                  <c:v>-1.6262122232005301E-2</c:v>
                </c:pt>
                <c:pt idx="11160" formatCode="General">
                  <c:v>-1.1255096700838E-2</c:v>
                </c:pt>
                <c:pt idx="11161" formatCode="General">
                  <c:v>-7.5061445765170296E-3</c:v>
                </c:pt>
                <c:pt idx="11162" formatCode="General">
                  <c:v>-4.0478724255878602E-3</c:v>
                </c:pt>
                <c:pt idx="11163" formatCode="General">
                  <c:v>-7.8694447499866598E-4</c:v>
                </c:pt>
                <c:pt idx="11164" formatCode="General">
                  <c:v>1.35366783216095E-3</c:v>
                </c:pt>
                <c:pt idx="11165" formatCode="General">
                  <c:v>2.1711174604486399E-3</c:v>
                </c:pt>
                <c:pt idx="11166" formatCode="General">
                  <c:v>2.4198982191717599E-3</c:v>
                </c:pt>
                <c:pt idx="11167" formatCode="General">
                  <c:v>2.7492084293890499E-3</c:v>
                </c:pt>
                <c:pt idx="11168" formatCode="General">
                  <c:v>3.7291726702125098E-3</c:v>
                </c:pt>
                <c:pt idx="11169" formatCode="General">
                  <c:v>5.8736721352552401E-3</c:v>
                </c:pt>
                <c:pt idx="11170" formatCode="General">
                  <c:v>9.5630448366422899E-3</c:v>
                </c:pt>
                <c:pt idx="11171" formatCode="General">
                  <c:v>1.43070006121475E-2</c:v>
                </c:pt>
                <c:pt idx="11172" formatCode="General">
                  <c:v>2.0263067339829601E-2</c:v>
                </c:pt>
                <c:pt idx="11173" formatCode="General">
                  <c:v>2.8239643844226999E-2</c:v>
                </c:pt>
                <c:pt idx="11174" formatCode="General">
                  <c:v>3.84413647475398E-2</c:v>
                </c:pt>
                <c:pt idx="11175" formatCode="General">
                  <c:v>5.0124112478345799E-2</c:v>
                </c:pt>
                <c:pt idx="11176" formatCode="General">
                  <c:v>6.2135340979015102E-2</c:v>
                </c:pt>
                <c:pt idx="11177" formatCode="General">
                  <c:v>7.3759808217660594E-2</c:v>
                </c:pt>
                <c:pt idx="11178" formatCode="General">
                  <c:v>8.5213024781291793E-2</c:v>
                </c:pt>
                <c:pt idx="11179" formatCode="General">
                  <c:v>9.7181100796688999E-2</c:v>
                </c:pt>
                <c:pt idx="11180" formatCode="General">
                  <c:v>0.110235027359301</c:v>
                </c:pt>
                <c:pt idx="11181" formatCode="General">
                  <c:v>0.124227020575122</c:v>
                </c:pt>
                <c:pt idx="11182" formatCode="General">
                  <c:v>0.13806025103894801</c:v>
                </c:pt>
                <c:pt idx="11183" formatCode="General">
                  <c:v>0.15179143680195101</c:v>
                </c:pt>
                <c:pt idx="11184" formatCode="General">
                  <c:v>0.166038613531544</c:v>
                </c:pt>
                <c:pt idx="11185" formatCode="General">
                  <c:v>0.18153358054340901</c:v>
                </c:pt>
                <c:pt idx="11186" formatCode="General">
                  <c:v>0.19802071872329</c:v>
                </c:pt>
                <c:pt idx="11187" formatCode="General">
                  <c:v>0.21422422652141801</c:v>
                </c:pt>
                <c:pt idx="11188" formatCode="General">
                  <c:v>0.229219271143105</c:v>
                </c:pt>
                <c:pt idx="11189" formatCode="General">
                  <c:v>0.24311432782058501</c:v>
                </c:pt>
                <c:pt idx="11190" formatCode="General">
                  <c:v>0.25676665259931503</c:v>
                </c:pt>
                <c:pt idx="11191" formatCode="General">
                  <c:v>0.270764253194751</c:v>
                </c:pt>
                <c:pt idx="11192" formatCode="General">
                  <c:v>0.28533434358537801</c:v>
                </c:pt>
                <c:pt idx="11193" formatCode="General">
                  <c:v>0.30059828018922802</c:v>
                </c:pt>
                <c:pt idx="11194" formatCode="General">
                  <c:v>0.316478481297293</c:v>
                </c:pt>
                <c:pt idx="11195" formatCode="General">
                  <c:v>0.33297444924763497</c:v>
                </c:pt>
                <c:pt idx="11196" formatCode="General">
                  <c:v>0.34900271831554402</c:v>
                </c:pt>
                <c:pt idx="11197" formatCode="General">
                  <c:v>0.36317089547787301</c:v>
                </c:pt>
                <c:pt idx="11198" formatCode="General">
                  <c:v>0.37506303563989701</c:v>
                </c:pt>
                <c:pt idx="11199" formatCode="General">
                  <c:v>0.38443314922827398</c:v>
                </c:pt>
                <c:pt idx="11200" formatCode="General">
                  <c:v>0.39109703880531799</c:v>
                </c:pt>
                <c:pt idx="11201" formatCode="General">
                  <c:v>0.39474745882352202</c:v>
                </c:pt>
                <c:pt idx="11202" formatCode="General">
                  <c:v>0.39554482330142199</c:v>
                </c:pt>
                <c:pt idx="11203" formatCode="General">
                  <c:v>0.394145519917807</c:v>
                </c:pt>
                <c:pt idx="11204" formatCode="General">
                  <c:v>0.39206454087652498</c:v>
                </c:pt>
                <c:pt idx="11205" formatCode="General">
                  <c:v>0.39005557558638099</c:v>
                </c:pt>
                <c:pt idx="11206" formatCode="General">
                  <c:v>0.387479251634682</c:v>
                </c:pt>
                <c:pt idx="11207" formatCode="General">
                  <c:v>0.38376794174888101</c:v>
                </c:pt>
                <c:pt idx="11208" formatCode="General">
                  <c:v>0.378559018824347</c:v>
                </c:pt>
                <c:pt idx="11209" formatCode="General">
                  <c:v>0.371485963076637</c:v>
                </c:pt>
                <c:pt idx="11210" formatCode="General">
                  <c:v>0.36223748920349502</c:v>
                </c:pt>
                <c:pt idx="11211" formatCode="General">
                  <c:v>0.35115574890297602</c:v>
                </c:pt>
                <c:pt idx="11212" formatCode="General">
                  <c:v>0.33969090969013499</c:v>
                </c:pt>
                <c:pt idx="11213" formatCode="General">
                  <c:v>0.32876566403850599</c:v>
                </c:pt>
                <c:pt idx="11214" formatCode="General">
                  <c:v>0.31737097603277098</c:v>
                </c:pt>
                <c:pt idx="11215" formatCode="General">
                  <c:v>0.30525066797350597</c:v>
                </c:pt>
                <c:pt idx="11216" formatCode="General">
                  <c:v>0.29352450586394302</c:v>
                </c:pt>
                <c:pt idx="11217" formatCode="General">
                  <c:v>0.28311163607699902</c:v>
                </c:pt>
                <c:pt idx="11218" formatCode="General">
                  <c:v>0.27458730761176597</c:v>
                </c:pt>
                <c:pt idx="11219" formatCode="General">
                  <c:v>0.269071205881943</c:v>
                </c:pt>
                <c:pt idx="11220" formatCode="General">
                  <c:v>0.266933931193304</c:v>
                </c:pt>
                <c:pt idx="11221" formatCode="General">
                  <c:v>0.26825101843253901</c:v>
                </c:pt>
                <c:pt idx="11222" formatCode="General">
                  <c:v>0.27264355332241202</c:v>
                </c:pt>
                <c:pt idx="11223" formatCode="General">
                  <c:v>0.279537475800126</c:v>
                </c:pt>
                <c:pt idx="11224" formatCode="General">
                  <c:v>0.28900783967068999</c:v>
                </c:pt>
                <c:pt idx="11225" formatCode="General">
                  <c:v>0.30045807633960497</c:v>
                </c:pt>
                <c:pt idx="11226" formatCode="General">
                  <c:v>0.313074984721393</c:v>
                </c:pt>
                <c:pt idx="11227" formatCode="General">
                  <c:v>0.32588662547911501</c:v>
                </c:pt>
                <c:pt idx="11228" formatCode="General">
                  <c:v>0.33725891863544399</c:v>
                </c:pt>
                <c:pt idx="11229" formatCode="General">
                  <c:v>0.34649876960725401</c:v>
                </c:pt>
                <c:pt idx="11230" formatCode="General">
                  <c:v>0.35418168495296298</c:v>
                </c:pt>
                <c:pt idx="11231" formatCode="General">
                  <c:v>0.361403131609009</c:v>
                </c:pt>
                <c:pt idx="11232" formatCode="General">
                  <c:v>0.36831801221870603</c:v>
                </c:pt>
                <c:pt idx="11233" formatCode="General">
                  <c:v>0.37447327446454198</c:v>
                </c:pt>
                <c:pt idx="11234" formatCode="General">
                  <c:v>0.37988081807553697</c:v>
                </c:pt>
                <c:pt idx="11235" formatCode="General">
                  <c:v>0.38340453745189201</c:v>
                </c:pt>
                <c:pt idx="11236" formatCode="General">
                  <c:v>0.38311273915480498</c:v>
                </c:pt>
                <c:pt idx="11237" formatCode="General">
                  <c:v>0.37818266963743102</c:v>
                </c:pt>
                <c:pt idx="11238" formatCode="General">
                  <c:v>0.36994735973839599</c:v>
                </c:pt>
                <c:pt idx="11239" formatCode="General">
                  <c:v>0.36005126137281401</c:v>
                </c:pt>
                <c:pt idx="11240" formatCode="General">
                  <c:v>0.34883854441703799</c:v>
                </c:pt>
                <c:pt idx="11241" formatCode="General">
                  <c:v>0.33557204362825499</c:v>
                </c:pt>
                <c:pt idx="11242" formatCode="General">
                  <c:v>0.319578949189324</c:v>
                </c:pt>
                <c:pt idx="11243" formatCode="General">
                  <c:v>0.301164170852526</c:v>
                </c:pt>
                <c:pt idx="11244" formatCode="General">
                  <c:v>0.28101887349170401</c:v>
                </c:pt>
                <c:pt idx="11245" formatCode="General">
                  <c:v>0.26011979488230202</c:v>
                </c:pt>
                <c:pt idx="11246" formatCode="General">
                  <c:v>0.24080688631608399</c:v>
                </c:pt>
                <c:pt idx="11247" formatCode="General">
                  <c:v>0.22411414439146199</c:v>
                </c:pt>
                <c:pt idx="11248" formatCode="General">
                  <c:v>0.20980006048826999</c:v>
                </c:pt>
                <c:pt idx="11249" formatCode="General">
                  <c:v>0.19865310285792001</c:v>
                </c:pt>
                <c:pt idx="11250" formatCode="General">
                  <c:v>0.19125060144644099</c:v>
                </c:pt>
                <c:pt idx="11251" formatCode="General">
                  <c:v>0.18731759060896</c:v>
                </c:pt>
                <c:pt idx="11252" formatCode="General">
                  <c:v>0.18622457344311599</c:v>
                </c:pt>
                <c:pt idx="11253" formatCode="General">
                  <c:v>0.18695083514508101</c:v>
                </c:pt>
                <c:pt idx="11254" formatCode="General">
                  <c:v>0.188676012439663</c:v>
                </c:pt>
                <c:pt idx="11255" formatCode="General">
                  <c:v>0.191827850358399</c:v>
                </c:pt>
                <c:pt idx="11256" formatCode="General">
                  <c:v>0.196794515320868</c:v>
                </c:pt>
                <c:pt idx="11257" formatCode="General">
                  <c:v>0.20258557404587699</c:v>
                </c:pt>
                <c:pt idx="11258" formatCode="General">
                  <c:v>0.20733073483357201</c:v>
                </c:pt>
                <c:pt idx="11259" formatCode="General">
                  <c:v>0.21029800457727099</c:v>
                </c:pt>
                <c:pt idx="11260" formatCode="General">
                  <c:v>0.21102531021837001</c:v>
                </c:pt>
                <c:pt idx="11261" formatCode="General">
                  <c:v>0.20880353362092299</c:v>
                </c:pt>
                <c:pt idx="11262" formatCode="General">
                  <c:v>0.20435681274572501</c:v>
                </c:pt>
                <c:pt idx="11263" formatCode="General">
                  <c:v>0.198658630886907</c:v>
                </c:pt>
                <c:pt idx="11264" formatCode="General">
                  <c:v>0.192142486753756</c:v>
                </c:pt>
                <c:pt idx="11265" formatCode="General">
                  <c:v>0.185011518307722</c:v>
                </c:pt>
                <c:pt idx="11266" formatCode="General">
                  <c:v>0.17757249804640701</c:v>
                </c:pt>
                <c:pt idx="11267" formatCode="General">
                  <c:v>0.169484218814831</c:v>
                </c:pt>
                <c:pt idx="11268" formatCode="General">
                  <c:v>0.159882186675429</c:v>
                </c:pt>
                <c:pt idx="11269" formatCode="General">
                  <c:v>0.149086197702687</c:v>
                </c:pt>
                <c:pt idx="11270" formatCode="General">
                  <c:v>0.13787440868078199</c:v>
                </c:pt>
                <c:pt idx="11271" formatCode="General">
                  <c:v>0.12663659681248601</c:v>
                </c:pt>
                <c:pt idx="11272" formatCode="General">
                  <c:v>0.115970045510439</c:v>
                </c:pt>
                <c:pt idx="11273" formatCode="General">
                  <c:v>0.10673265326254</c:v>
                </c:pt>
                <c:pt idx="11274" formatCode="General">
                  <c:v>9.8626047384061E-2</c:v>
                </c:pt>
                <c:pt idx="11275" formatCode="General">
                  <c:v>9.1035254542507493E-2</c:v>
                </c:pt>
                <c:pt idx="11276" formatCode="General">
                  <c:v>8.3220696773463498E-2</c:v>
                </c:pt>
                <c:pt idx="11277" formatCode="General">
                  <c:v>7.5498658586958103E-2</c:v>
                </c:pt>
                <c:pt idx="11278" formatCode="General">
                  <c:v>6.9353818522512503E-2</c:v>
                </c:pt>
                <c:pt idx="11279" formatCode="General">
                  <c:v>6.5443870677084098E-2</c:v>
                </c:pt>
                <c:pt idx="11280" formatCode="General">
                  <c:v>6.3628849106062702E-2</c:v>
                </c:pt>
                <c:pt idx="11281" formatCode="General">
                  <c:v>6.2988888815645599E-2</c:v>
                </c:pt>
                <c:pt idx="11282" formatCode="General">
                  <c:v>6.3007505777253794E-2</c:v>
                </c:pt>
                <c:pt idx="11283" formatCode="General">
                  <c:v>6.2918510263687805E-2</c:v>
                </c:pt>
                <c:pt idx="11284" formatCode="General">
                  <c:v>6.19741186865546E-2</c:v>
                </c:pt>
                <c:pt idx="11285" formatCode="General">
                  <c:v>6.0468470605894199E-2</c:v>
                </c:pt>
                <c:pt idx="11286" formatCode="General">
                  <c:v>5.87346609140511E-2</c:v>
                </c:pt>
                <c:pt idx="11287" formatCode="General">
                  <c:v>5.6849969661610898E-2</c:v>
                </c:pt>
                <c:pt idx="11288" formatCode="General">
                  <c:v>5.5029446701062502E-2</c:v>
                </c:pt>
                <c:pt idx="11289" formatCode="General">
                  <c:v>5.3072855043551699E-2</c:v>
                </c:pt>
                <c:pt idx="11290" formatCode="General">
                  <c:v>5.1872345989702098E-2</c:v>
                </c:pt>
                <c:pt idx="11291" formatCode="General">
                  <c:v>5.1225173678890103E-2</c:v>
                </c:pt>
                <c:pt idx="11292" formatCode="General">
                  <c:v>4.9737595249120699E-2</c:v>
                </c:pt>
                <c:pt idx="11293" formatCode="General">
                  <c:v>4.7784120083247401E-2</c:v>
                </c:pt>
                <c:pt idx="11294" formatCode="General">
                  <c:v>4.6924287887493997E-2</c:v>
                </c:pt>
                <c:pt idx="11295" formatCode="General">
                  <c:v>4.7859248547076398E-2</c:v>
                </c:pt>
                <c:pt idx="11296" formatCode="General">
                  <c:v>5.0122117327858297E-2</c:v>
                </c:pt>
                <c:pt idx="11297" formatCode="General">
                  <c:v>5.29420284622397E-2</c:v>
                </c:pt>
                <c:pt idx="11298" formatCode="General">
                  <c:v>5.5308578932334401E-2</c:v>
                </c:pt>
                <c:pt idx="11299" formatCode="General">
                  <c:v>5.6455365450744401E-2</c:v>
                </c:pt>
                <c:pt idx="11300" formatCode="General">
                  <c:v>5.57868014117242E-2</c:v>
                </c:pt>
                <c:pt idx="11301" formatCode="General">
                  <c:v>5.2740907174590998E-2</c:v>
                </c:pt>
                <c:pt idx="11302" formatCode="General">
                  <c:v>4.7667533106691702E-2</c:v>
                </c:pt>
                <c:pt idx="11303" formatCode="General">
                  <c:v>4.2401060831970198E-2</c:v>
                </c:pt>
                <c:pt idx="11304" formatCode="General">
                  <c:v>3.7989682889517998E-2</c:v>
                </c:pt>
                <c:pt idx="11305" formatCode="General">
                  <c:v>3.3992534494220801E-2</c:v>
                </c:pt>
                <c:pt idx="11306" formatCode="General">
                  <c:v>2.9337980422521601E-2</c:v>
                </c:pt>
                <c:pt idx="11307" formatCode="General">
                  <c:v>2.3679287906488301E-2</c:v>
                </c:pt>
                <c:pt idx="11308" formatCode="General">
                  <c:v>1.8526071802676899E-2</c:v>
                </c:pt>
                <c:pt idx="11309" formatCode="General">
                  <c:v>1.4740268457799599E-2</c:v>
                </c:pt>
                <c:pt idx="11310" formatCode="General">
                  <c:v>1.14692466828077E-2</c:v>
                </c:pt>
                <c:pt idx="11311" formatCode="General">
                  <c:v>8.3496345069954993E-3</c:v>
                </c:pt>
                <c:pt idx="11312" formatCode="General">
                  <c:v>4.9976857798138801E-3</c:v>
                </c:pt>
                <c:pt idx="11313" formatCode="General">
                  <c:v>1.5230084607333501E-3</c:v>
                </c:pt>
                <c:pt idx="11314" formatCode="General">
                  <c:v>-1.2191221631631501E-3</c:v>
                </c:pt>
                <c:pt idx="11315" formatCode="General">
                  <c:v>-3.1127809544682101E-3</c:v>
                </c:pt>
                <c:pt idx="11316" formatCode="General">
                  <c:v>-5.3408511022775603E-3</c:v>
                </c:pt>
                <c:pt idx="11317" formatCode="General">
                  <c:v>-9.3516280156046693E-3</c:v>
                </c:pt>
                <c:pt idx="11318" formatCode="General">
                  <c:v>-1.5197854078371899E-2</c:v>
                </c:pt>
                <c:pt idx="11319" formatCode="General">
                  <c:v>-2.2800337690071702E-2</c:v>
                </c:pt>
                <c:pt idx="11320" formatCode="General">
                  <c:v>-3.1304465597050399E-2</c:v>
                </c:pt>
                <c:pt idx="11321" formatCode="General">
                  <c:v>-3.8973942463385598E-2</c:v>
                </c:pt>
                <c:pt idx="11322" formatCode="General">
                  <c:v>-4.4682368418271397E-2</c:v>
                </c:pt>
                <c:pt idx="11323" formatCode="General">
                  <c:v>-4.7303778704304203E-2</c:v>
                </c:pt>
                <c:pt idx="11324" formatCode="General">
                  <c:v>-4.6989418554821603E-2</c:v>
                </c:pt>
                <c:pt idx="11325" formatCode="General">
                  <c:v>-4.5046376002101603E-2</c:v>
                </c:pt>
                <c:pt idx="11326" formatCode="General">
                  <c:v>-4.1722392868778102E-2</c:v>
                </c:pt>
                <c:pt idx="11327" formatCode="General">
                  <c:v>-3.7366109789009901E-2</c:v>
                </c:pt>
                <c:pt idx="11328" formatCode="General">
                  <c:v>-3.2557593255027197E-2</c:v>
                </c:pt>
                <c:pt idx="11329" formatCode="General">
                  <c:v>-2.6959211051526901E-2</c:v>
                </c:pt>
                <c:pt idx="11330" formatCode="General">
                  <c:v>-2.0633717134359599E-2</c:v>
                </c:pt>
                <c:pt idx="11331" formatCode="General">
                  <c:v>-1.36617869479562E-2</c:v>
                </c:pt>
                <c:pt idx="11332" formatCode="General">
                  <c:v>-6.2072068854824398E-3</c:v>
                </c:pt>
                <c:pt idx="11333" formatCode="General">
                  <c:v>8.4623936119414299E-4</c:v>
                </c:pt>
                <c:pt idx="11334" formatCode="General">
                  <c:v>6.9073693249294497E-3</c:v>
                </c:pt>
                <c:pt idx="11335" formatCode="General">
                  <c:v>1.1881688250964299E-2</c:v>
                </c:pt>
                <c:pt idx="11336" formatCode="General">
                  <c:v>1.54902232223965E-2</c:v>
                </c:pt>
                <c:pt idx="11337" formatCode="General">
                  <c:v>1.7551348142864999E-2</c:v>
                </c:pt>
                <c:pt idx="11338" formatCode="General">
                  <c:v>1.8227165330038202E-2</c:v>
                </c:pt>
                <c:pt idx="11339" formatCode="General">
                  <c:v>1.6565159512420598E-2</c:v>
                </c:pt>
                <c:pt idx="11340" formatCode="General">
                  <c:v>1.16107589673987E-2</c:v>
                </c:pt>
                <c:pt idx="11341" formatCode="General">
                  <c:v>3.0334533151157301E-3</c:v>
                </c:pt>
                <c:pt idx="11342" formatCode="General">
                  <c:v>-9.0226312178438208E-3</c:v>
                </c:pt>
                <c:pt idx="11343" formatCode="General">
                  <c:v>-2.3791050283962702E-2</c:v>
                </c:pt>
                <c:pt idx="11344" formatCode="General">
                  <c:v>-4.00890996397366E-2</c:v>
                </c:pt>
                <c:pt idx="11345" formatCode="General">
                  <c:v>-5.7379164874414398E-2</c:v>
                </c:pt>
                <c:pt idx="11346" formatCode="General">
                  <c:v>-7.5046322537528201E-2</c:v>
                </c:pt>
                <c:pt idx="11347" formatCode="General">
                  <c:v>-9.1516055716373501E-2</c:v>
                </c:pt>
                <c:pt idx="11348" formatCode="General">
                  <c:v>-0.10650782665726199</c:v>
                </c:pt>
                <c:pt idx="11349" formatCode="General">
                  <c:v>-0.120532651531235</c:v>
                </c:pt>
                <c:pt idx="11350" formatCode="General">
                  <c:v>-0.13388680570558401</c:v>
                </c:pt>
                <c:pt idx="11351" formatCode="General">
                  <c:v>-0.14605479559621201</c:v>
                </c:pt>
                <c:pt idx="11352" formatCode="General">
                  <c:v>-0.15603192392954501</c:v>
                </c:pt>
                <c:pt idx="11353" formatCode="General">
                  <c:v>-0.16416548389143601</c:v>
                </c:pt>
                <c:pt idx="11354" formatCode="General">
                  <c:v>-0.17031911754087001</c:v>
                </c:pt>
                <c:pt idx="11355" formatCode="General">
                  <c:v>-0.17414555226314099</c:v>
                </c:pt>
                <c:pt idx="11356" formatCode="General">
                  <c:v>-0.17597992512579</c:v>
                </c:pt>
                <c:pt idx="11357" formatCode="General">
                  <c:v>-0.17536835463943401</c:v>
                </c:pt>
                <c:pt idx="11358" formatCode="General">
                  <c:v>-0.172468885687977</c:v>
                </c:pt>
                <c:pt idx="11359" formatCode="General">
                  <c:v>-0.16832596333163199</c:v>
                </c:pt>
                <c:pt idx="11360" formatCode="General">
                  <c:v>-0.16395659502482901</c:v>
                </c:pt>
                <c:pt idx="11361" formatCode="General">
                  <c:v>-0.160223568789785</c:v>
                </c:pt>
                <c:pt idx="11362" formatCode="General">
                  <c:v>-0.156475111968959</c:v>
                </c:pt>
                <c:pt idx="11363" formatCode="General">
                  <c:v>-0.150945646070127</c:v>
                </c:pt>
                <c:pt idx="11364" formatCode="General">
                  <c:v>-0.144344465223953</c:v>
                </c:pt>
                <c:pt idx="11365" formatCode="General">
                  <c:v>-0.13803488936887701</c:v>
                </c:pt>
                <c:pt idx="11366" formatCode="General">
                  <c:v>-0.132033336345596</c:v>
                </c:pt>
                <c:pt idx="11367" formatCode="General">
                  <c:v>-0.12697015094059799</c:v>
                </c:pt>
                <c:pt idx="11368" formatCode="General">
                  <c:v>-0.122872579835995</c:v>
                </c:pt>
                <c:pt idx="11369" formatCode="General">
                  <c:v>-0.118823585291046</c:v>
                </c:pt>
                <c:pt idx="11370" formatCode="General">
                  <c:v>-0.114975866283604</c:v>
                </c:pt>
                <c:pt idx="11371" formatCode="General">
                  <c:v>-0.11155118052329301</c:v>
                </c:pt>
                <c:pt idx="11372" formatCode="General">
                  <c:v>-0.10973253037146</c:v>
                </c:pt>
                <c:pt idx="11373" formatCode="General">
                  <c:v>-0.11050269990427899</c:v>
                </c:pt>
                <c:pt idx="11374" formatCode="General">
                  <c:v>-0.112173215387066</c:v>
                </c:pt>
                <c:pt idx="11375" formatCode="General">
                  <c:v>-0.11447768935469201</c:v>
                </c:pt>
                <c:pt idx="11376" formatCode="General">
                  <c:v>-0.117888922787785</c:v>
                </c:pt>
                <c:pt idx="11377" formatCode="General">
                  <c:v>-0.12316107062705101</c:v>
                </c:pt>
                <c:pt idx="11378" formatCode="General">
                  <c:v>-0.13155219434221499</c:v>
                </c:pt>
                <c:pt idx="11379" formatCode="General">
                  <c:v>-0.14212127258221</c:v>
                </c:pt>
                <c:pt idx="11380" formatCode="General">
                  <c:v>-0.15422349015432099</c:v>
                </c:pt>
                <c:pt idx="11381" formatCode="General">
                  <c:v>-0.167752474882255</c:v>
                </c:pt>
                <c:pt idx="11382" formatCode="General">
                  <c:v>-0.18210056398298899</c:v>
                </c:pt>
                <c:pt idx="11383" formatCode="General">
                  <c:v>-0.196904238567391</c:v>
                </c:pt>
                <c:pt idx="11384" formatCode="General">
                  <c:v>-0.21106005764560301</c:v>
                </c:pt>
                <c:pt idx="11385" formatCode="General">
                  <c:v>-0.22377135111994001</c:v>
                </c:pt>
                <c:pt idx="11386" formatCode="General">
                  <c:v>-0.234943260817398</c:v>
                </c:pt>
                <c:pt idx="11387" formatCode="General">
                  <c:v>-0.244850052957544</c:v>
                </c:pt>
                <c:pt idx="11388" formatCode="General">
                  <c:v>-0.25352664143954001</c:v>
                </c:pt>
                <c:pt idx="11389" formatCode="General">
                  <c:v>-0.26032282714952298</c:v>
                </c:pt>
                <c:pt idx="11390" formatCode="General">
                  <c:v>-0.26467392269413798</c:v>
                </c:pt>
                <c:pt idx="11391" formatCode="General">
                  <c:v>-0.26586561547061599</c:v>
                </c:pt>
                <c:pt idx="11392" formatCode="General">
                  <c:v>-0.26392385785816103</c:v>
                </c:pt>
                <c:pt idx="11393" formatCode="General">
                  <c:v>-0.25888660390581802</c:v>
                </c:pt>
                <c:pt idx="11394" formatCode="General">
                  <c:v>-0.24986915149941799</c:v>
                </c:pt>
                <c:pt idx="11395" formatCode="General">
                  <c:v>-0.23762900973187301</c:v>
                </c:pt>
                <c:pt idx="11396" formatCode="General">
                  <c:v>-0.223912243223063</c:v>
                </c:pt>
                <c:pt idx="11397" formatCode="General">
                  <c:v>-0.21005220627548701</c:v>
                </c:pt>
                <c:pt idx="11398" formatCode="General">
                  <c:v>-0.196567495854619</c:v>
                </c:pt>
                <c:pt idx="11399" formatCode="General">
                  <c:v>-0.18346742666471599</c:v>
                </c:pt>
                <c:pt idx="11400" formatCode="General">
                  <c:v>-0.17058508039013301</c:v>
                </c:pt>
                <c:pt idx="11401" formatCode="General">
                  <c:v>-0.157570903258477</c:v>
                </c:pt>
                <c:pt idx="11402" formatCode="General">
                  <c:v>-0.14494146277933201</c:v>
                </c:pt>
                <c:pt idx="11403" formatCode="General">
                  <c:v>-0.13340603783316701</c:v>
                </c:pt>
                <c:pt idx="11404" formatCode="General">
                  <c:v>-0.123656917837678</c:v>
                </c:pt>
                <c:pt idx="11405" formatCode="General">
                  <c:v>-0.116064297911341</c:v>
                </c:pt>
                <c:pt idx="11406" formatCode="General">
                  <c:v>-0.109650637108354</c:v>
                </c:pt>
                <c:pt idx="11407" formatCode="General">
                  <c:v>-0.104006184447874</c:v>
                </c:pt>
                <c:pt idx="11408" formatCode="General">
                  <c:v>-0.10029731109531601</c:v>
                </c:pt>
                <c:pt idx="11409" formatCode="General">
                  <c:v>-9.9095147015703294E-2</c:v>
                </c:pt>
                <c:pt idx="11410" formatCode="General">
                  <c:v>-0.10029601530634601</c:v>
                </c:pt>
                <c:pt idx="11411" formatCode="General">
                  <c:v>-0.103781067421387</c:v>
                </c:pt>
                <c:pt idx="11412" formatCode="General">
                  <c:v>-0.108733460530587</c:v>
                </c:pt>
                <c:pt idx="11413" formatCode="General">
                  <c:v>-0.113642500243471</c:v>
                </c:pt>
                <c:pt idx="11414" formatCode="General">
                  <c:v>-0.117786262197943</c:v>
                </c:pt>
                <c:pt idx="11415" formatCode="General">
                  <c:v>-0.120717146524984</c:v>
                </c:pt>
                <c:pt idx="11416" formatCode="General">
                  <c:v>-0.121786353122619</c:v>
                </c:pt>
                <c:pt idx="11417" formatCode="General">
                  <c:v>-0.120942762521379</c:v>
                </c:pt>
                <c:pt idx="11418" formatCode="General">
                  <c:v>-0.118989210324424</c:v>
                </c:pt>
                <c:pt idx="11419" formatCode="General">
                  <c:v>-0.11528894678953901</c:v>
                </c:pt>
                <c:pt idx="11420" formatCode="General">
                  <c:v>-0.10850377028038601</c:v>
                </c:pt>
                <c:pt idx="11421" formatCode="General">
                  <c:v>-9.9275876817260605E-2</c:v>
                </c:pt>
                <c:pt idx="11422" formatCode="General">
                  <c:v>-8.8564901060474793E-2</c:v>
                </c:pt>
                <c:pt idx="11423" formatCode="General">
                  <c:v>-7.6928922877169001E-2</c:v>
                </c:pt>
                <c:pt idx="11424" formatCode="General">
                  <c:v>-6.4970855241517397E-2</c:v>
                </c:pt>
                <c:pt idx="11425" formatCode="General">
                  <c:v>-5.2833900181050303E-2</c:v>
                </c:pt>
                <c:pt idx="11426" formatCode="General">
                  <c:v>-4.0187965970915E-2</c:v>
                </c:pt>
                <c:pt idx="11427" formatCode="General">
                  <c:v>-2.7356422414913401E-2</c:v>
                </c:pt>
                <c:pt idx="11428" formatCode="General">
                  <c:v>-1.4912608229097899E-2</c:v>
                </c:pt>
                <c:pt idx="11429" formatCode="General">
                  <c:v>-2.7724110926018101E-3</c:v>
                </c:pt>
                <c:pt idx="11430" formatCode="General">
                  <c:v>8.4630830753067102E-3</c:v>
                </c:pt>
                <c:pt idx="11431" formatCode="General">
                  <c:v>1.7276006291211898E-2</c:v>
                </c:pt>
                <c:pt idx="11432" formatCode="General">
                  <c:v>2.2736830884559699E-2</c:v>
                </c:pt>
                <c:pt idx="11433" formatCode="General">
                  <c:v>2.5410936323603799E-2</c:v>
                </c:pt>
                <c:pt idx="11434" formatCode="General">
                  <c:v>2.6666020219900301E-2</c:v>
                </c:pt>
                <c:pt idx="11435" formatCode="General">
                  <c:v>2.6382231233684598E-2</c:v>
                </c:pt>
                <c:pt idx="11436" formatCode="General">
                  <c:v>2.2931112229880101E-2</c:v>
                </c:pt>
                <c:pt idx="11437" formatCode="General">
                  <c:v>1.5683194850057501E-2</c:v>
                </c:pt>
                <c:pt idx="11438" formatCode="General">
                  <c:v>5.5341667765173696E-3</c:v>
                </c:pt>
                <c:pt idx="11439" formatCode="General">
                  <c:v>-5.9412417894380504E-3</c:v>
                </c:pt>
                <c:pt idx="11440" formatCode="General">
                  <c:v>-1.7913349697441201E-2</c:v>
                </c:pt>
                <c:pt idx="11441" formatCode="General">
                  <c:v>-3.0431779494934301E-2</c:v>
                </c:pt>
                <c:pt idx="11442" formatCode="General">
                  <c:v>-4.32613912988115E-2</c:v>
                </c:pt>
                <c:pt idx="11443" formatCode="General">
                  <c:v>-5.5297955774837301E-2</c:v>
                </c:pt>
                <c:pt idx="11444" formatCode="General">
                  <c:v>-6.5749734148164901E-2</c:v>
                </c:pt>
                <c:pt idx="11445" formatCode="General">
                  <c:v>-7.5030597263361407E-2</c:v>
                </c:pt>
                <c:pt idx="11446" formatCode="General">
                  <c:v>-8.3562770080228999E-2</c:v>
                </c:pt>
                <c:pt idx="11447" formatCode="General">
                  <c:v>-9.1244185302043798E-2</c:v>
                </c:pt>
                <c:pt idx="11448" formatCode="General">
                  <c:v>-9.7750878675311098E-2</c:v>
                </c:pt>
                <c:pt idx="11449" formatCode="General">
                  <c:v>-0.102661651375721</c:v>
                </c:pt>
                <c:pt idx="11450" formatCode="General">
                  <c:v>-0.105990585147446</c:v>
                </c:pt>
                <c:pt idx="11451" formatCode="General">
                  <c:v>-0.107838245902193</c:v>
                </c:pt>
                <c:pt idx="11452" formatCode="General">
                  <c:v>-0.107465623297384</c:v>
                </c:pt>
                <c:pt idx="11453" formatCode="General">
                  <c:v>-0.103955668605946</c:v>
                </c:pt>
                <c:pt idx="11454" formatCode="General">
                  <c:v>-9.8102476744558506E-2</c:v>
                </c:pt>
                <c:pt idx="11455" formatCode="General">
                  <c:v>-9.0844312414370507E-2</c:v>
                </c:pt>
                <c:pt idx="11456" formatCode="General">
                  <c:v>-8.1934028471424905E-2</c:v>
                </c:pt>
                <c:pt idx="11457" formatCode="General">
                  <c:v>-7.1314499910262105E-2</c:v>
                </c:pt>
                <c:pt idx="11458" formatCode="General">
                  <c:v>-5.96008022794106E-2</c:v>
                </c:pt>
                <c:pt idx="11459" formatCode="General">
                  <c:v>-4.7493438069750697E-2</c:v>
                </c:pt>
                <c:pt idx="11460" formatCode="General">
                  <c:v>-3.61059145645371E-2</c:v>
                </c:pt>
                <c:pt idx="11461" formatCode="General">
                  <c:v>-2.6708299241593E-2</c:v>
                </c:pt>
                <c:pt idx="11462" formatCode="General">
                  <c:v>-1.9524420759778002E-2</c:v>
                </c:pt>
                <c:pt idx="11463" formatCode="General">
                  <c:v>-1.46786663647806E-2</c:v>
                </c:pt>
                <c:pt idx="11464" formatCode="General">
                  <c:v>-1.2805095425518701E-2</c:v>
                </c:pt>
                <c:pt idx="11465" formatCode="General">
                  <c:v>-1.42342708993363E-2</c:v>
                </c:pt>
                <c:pt idx="11466" formatCode="General">
                  <c:v>-1.73972693249793E-2</c:v>
                </c:pt>
                <c:pt idx="11467" formatCode="General">
                  <c:v>-1.9899451466814499E-2</c:v>
                </c:pt>
                <c:pt idx="11468" formatCode="General">
                  <c:v>-2.06940066319342E-2</c:v>
                </c:pt>
                <c:pt idx="11469" formatCode="General">
                  <c:v>-1.9816558846419401E-2</c:v>
                </c:pt>
                <c:pt idx="11470" formatCode="General">
                  <c:v>-1.8716749022321299E-2</c:v>
                </c:pt>
                <c:pt idx="11471" formatCode="General">
                  <c:v>-1.90527930930461E-2</c:v>
                </c:pt>
                <c:pt idx="11472" formatCode="General">
                  <c:v>-2.08111240385742E-2</c:v>
                </c:pt>
                <c:pt idx="11473" formatCode="General">
                  <c:v>-2.3358791907812801E-2</c:v>
                </c:pt>
                <c:pt idx="11474" formatCode="General">
                  <c:v>-2.59460647957531E-2</c:v>
                </c:pt>
                <c:pt idx="11475" formatCode="General">
                  <c:v>-2.8084198020491901E-2</c:v>
                </c:pt>
                <c:pt idx="11476" formatCode="General">
                  <c:v>-3.0539385949285899E-2</c:v>
                </c:pt>
                <c:pt idx="11477" formatCode="General">
                  <c:v>-3.3683319293457699E-2</c:v>
                </c:pt>
                <c:pt idx="11478" formatCode="General">
                  <c:v>-3.7188217873558797E-2</c:v>
                </c:pt>
                <c:pt idx="11479" formatCode="General">
                  <c:v>-4.1281898258495799E-2</c:v>
                </c:pt>
                <c:pt idx="11480" formatCode="General">
                  <c:v>-4.4887774842142E-2</c:v>
                </c:pt>
                <c:pt idx="11481" formatCode="General">
                  <c:v>-4.6117408789669398E-2</c:v>
                </c:pt>
                <c:pt idx="11482" formatCode="General">
                  <c:v>-4.5020406201745203E-2</c:v>
                </c:pt>
                <c:pt idx="11483" formatCode="General">
                  <c:v>-4.2204221382673698E-2</c:v>
                </c:pt>
                <c:pt idx="11484" formatCode="General">
                  <c:v>-3.8495280829071103E-2</c:v>
                </c:pt>
                <c:pt idx="11485" formatCode="General">
                  <c:v>-3.4216890329225397E-2</c:v>
                </c:pt>
                <c:pt idx="11486" formatCode="General">
                  <c:v>-2.8339211114367199E-2</c:v>
                </c:pt>
                <c:pt idx="11487" formatCode="General">
                  <c:v>-2.0439305886657901E-2</c:v>
                </c:pt>
                <c:pt idx="11488" formatCode="General">
                  <c:v>-1.0846613810554601E-2</c:v>
                </c:pt>
                <c:pt idx="11489" formatCode="General">
                  <c:v>-6.7086679919880002E-4</c:v>
                </c:pt>
                <c:pt idx="11490" formatCode="General">
                  <c:v>9.0714133676865396E-3</c:v>
                </c:pt>
                <c:pt idx="11491" formatCode="General">
                  <c:v>1.74734078954999E-2</c:v>
                </c:pt>
                <c:pt idx="11492" formatCode="General">
                  <c:v>2.35424236001371E-2</c:v>
                </c:pt>
                <c:pt idx="11493" formatCode="General">
                  <c:v>2.6683734993641899E-2</c:v>
                </c:pt>
                <c:pt idx="11494" formatCode="General">
                  <c:v>2.7800246355429801E-2</c:v>
                </c:pt>
                <c:pt idx="11495" formatCode="General">
                  <c:v>2.8591865591722901E-2</c:v>
                </c:pt>
                <c:pt idx="11496" formatCode="General">
                  <c:v>2.96870471137455E-2</c:v>
                </c:pt>
                <c:pt idx="11497" formatCode="General">
                  <c:v>3.18180217973454E-2</c:v>
                </c:pt>
                <c:pt idx="11498" formatCode="General">
                  <c:v>3.5834109494968701E-2</c:v>
                </c:pt>
                <c:pt idx="11499" formatCode="General">
                  <c:v>4.20140290027647E-2</c:v>
                </c:pt>
                <c:pt idx="11500" formatCode="General">
                  <c:v>4.9780660980434897E-2</c:v>
                </c:pt>
                <c:pt idx="11501" formatCode="General">
                  <c:v>5.76712989250589E-2</c:v>
                </c:pt>
                <c:pt idx="11502" formatCode="General">
                  <c:v>6.4876496472476106E-2</c:v>
                </c:pt>
                <c:pt idx="11503" formatCode="General">
                  <c:v>7.1766002491941802E-2</c:v>
                </c:pt>
                <c:pt idx="11504" formatCode="General">
                  <c:v>7.8096073675032504E-2</c:v>
                </c:pt>
                <c:pt idx="11505" formatCode="General">
                  <c:v>8.32854439840022E-2</c:v>
                </c:pt>
                <c:pt idx="11506" formatCode="General">
                  <c:v>8.7328159065830593E-2</c:v>
                </c:pt>
                <c:pt idx="11507" formatCode="General">
                  <c:v>9.0434629472851205E-2</c:v>
                </c:pt>
                <c:pt idx="11508" formatCode="General">
                  <c:v>9.2570507754353895E-2</c:v>
                </c:pt>
                <c:pt idx="11509" formatCode="General">
                  <c:v>9.2704832381722002E-2</c:v>
                </c:pt>
                <c:pt idx="11510" formatCode="General">
                  <c:v>9.0057096633977304E-2</c:v>
                </c:pt>
                <c:pt idx="11511" formatCode="General">
                  <c:v>8.5187667054065205E-2</c:v>
                </c:pt>
                <c:pt idx="11512" formatCode="General">
                  <c:v>7.8798592965275693E-2</c:v>
                </c:pt>
                <c:pt idx="11513" formatCode="General">
                  <c:v>7.0989922619919696E-2</c:v>
                </c:pt>
                <c:pt idx="11514" formatCode="General">
                  <c:v>6.1626848244341101E-2</c:v>
                </c:pt>
                <c:pt idx="11515" formatCode="General">
                  <c:v>5.14533528478456E-2</c:v>
                </c:pt>
                <c:pt idx="11516" formatCode="General">
                  <c:v>4.1451118179327499E-2</c:v>
                </c:pt>
                <c:pt idx="11517" formatCode="General">
                  <c:v>3.1799482313230001E-2</c:v>
                </c:pt>
                <c:pt idx="11518" formatCode="General">
                  <c:v>2.3291974403092199E-2</c:v>
                </c:pt>
                <c:pt idx="11519" formatCode="General">
                  <c:v>1.5994846005629299E-2</c:v>
                </c:pt>
                <c:pt idx="11520" formatCode="General">
                  <c:v>8.5067084638054593E-3</c:v>
                </c:pt>
                <c:pt idx="11521" formatCode="General">
                  <c:v>3.5864327703805202E-4</c:v>
                </c:pt>
                <c:pt idx="11522" formatCode="General">
                  <c:v>-8.3830221155772097E-3</c:v>
                </c:pt>
                <c:pt idx="11523" formatCode="General">
                  <c:v>-1.7616914567220001E-2</c:v>
                </c:pt>
                <c:pt idx="11524" formatCode="General">
                  <c:v>-2.6124661469458799E-2</c:v>
                </c:pt>
                <c:pt idx="11525" formatCode="General">
                  <c:v>-3.2901167811085298E-2</c:v>
                </c:pt>
                <c:pt idx="11526" formatCode="General">
                  <c:v>-3.7938040583905402E-2</c:v>
                </c:pt>
                <c:pt idx="11527" formatCode="General">
                  <c:v>-4.1690855379951701E-2</c:v>
                </c:pt>
                <c:pt idx="11528" formatCode="General">
                  <c:v>-4.4935446581993499E-2</c:v>
                </c:pt>
                <c:pt idx="11529" formatCode="General">
                  <c:v>-4.7983240893536901E-2</c:v>
                </c:pt>
                <c:pt idx="11530" formatCode="General">
                  <c:v>-4.9846624358821298E-2</c:v>
                </c:pt>
                <c:pt idx="11531" formatCode="General">
                  <c:v>-5.0540261879368699E-2</c:v>
                </c:pt>
                <c:pt idx="11532" formatCode="General">
                  <c:v>-5.0895618730227701E-2</c:v>
                </c:pt>
                <c:pt idx="11533" formatCode="General">
                  <c:v>-5.1074947016815503E-2</c:v>
                </c:pt>
                <c:pt idx="11534" formatCode="General">
                  <c:v>-5.0045731040275897E-2</c:v>
                </c:pt>
                <c:pt idx="11535" formatCode="General">
                  <c:v>-4.68893788235187E-2</c:v>
                </c:pt>
                <c:pt idx="11536" formatCode="General">
                  <c:v>-4.2549979014911601E-2</c:v>
                </c:pt>
                <c:pt idx="11537" formatCode="General">
                  <c:v>-3.6969282258578297E-2</c:v>
                </c:pt>
                <c:pt idx="11538" formatCode="General">
                  <c:v>-2.9446204498053598E-2</c:v>
                </c:pt>
                <c:pt idx="11539" formatCode="General">
                  <c:v>-2.0372379786903001E-2</c:v>
                </c:pt>
                <c:pt idx="11540" formatCode="General">
                  <c:v>-1.0576491742894999E-2</c:v>
                </c:pt>
                <c:pt idx="11541" formatCode="General">
                  <c:v>-6.2493228196259403E-4</c:v>
                </c:pt>
                <c:pt idx="11542" formatCode="General">
                  <c:v>9.1223560826983602E-3</c:v>
                </c:pt>
                <c:pt idx="11543" formatCode="General">
                  <c:v>1.7922779730075E-2</c:v>
                </c:pt>
                <c:pt idx="11544" formatCode="General">
                  <c:v>2.4260161702679601E-2</c:v>
                </c:pt>
                <c:pt idx="11545" formatCode="General">
                  <c:v>2.7521359619028199E-2</c:v>
                </c:pt>
                <c:pt idx="11546" formatCode="General">
                  <c:v>2.81868703815851E-2</c:v>
                </c:pt>
                <c:pt idx="11547" formatCode="General">
                  <c:v>2.6292316699868298E-2</c:v>
                </c:pt>
                <c:pt idx="11548" formatCode="General">
                  <c:v>2.27722630110356E-2</c:v>
                </c:pt>
                <c:pt idx="11549" formatCode="General">
                  <c:v>1.9352261184810302E-2</c:v>
                </c:pt>
                <c:pt idx="11550" formatCode="General">
                  <c:v>1.7493130037286701E-2</c:v>
                </c:pt>
                <c:pt idx="11551" formatCode="General">
                  <c:v>1.75690740966023E-2</c:v>
                </c:pt>
                <c:pt idx="11552" formatCode="General">
                  <c:v>1.8433290661335301E-2</c:v>
                </c:pt>
                <c:pt idx="11553" formatCode="General">
                  <c:v>1.9568142526421799E-2</c:v>
                </c:pt>
                <c:pt idx="11554" formatCode="General">
                  <c:v>2.1272116560555301E-2</c:v>
                </c:pt>
                <c:pt idx="11555" formatCode="General">
                  <c:v>2.32662280400843E-2</c:v>
                </c:pt>
                <c:pt idx="11556" formatCode="General">
                  <c:v>2.4941172285946799E-2</c:v>
                </c:pt>
                <c:pt idx="11557" formatCode="General">
                  <c:v>2.6170121777326999E-2</c:v>
                </c:pt>
                <c:pt idx="11558" formatCode="General">
                  <c:v>2.7111168635047402E-2</c:v>
                </c:pt>
                <c:pt idx="11559" formatCode="General">
                  <c:v>2.79077501687418E-2</c:v>
                </c:pt>
                <c:pt idx="11560" formatCode="General">
                  <c:v>2.8950822649352701E-2</c:v>
                </c:pt>
                <c:pt idx="11561" formatCode="General">
                  <c:v>3.0302270241438702E-2</c:v>
                </c:pt>
                <c:pt idx="11562" formatCode="General">
                  <c:v>3.1537438553579898E-2</c:v>
                </c:pt>
                <c:pt idx="11563" formatCode="General">
                  <c:v>3.1517866892516698E-2</c:v>
                </c:pt>
                <c:pt idx="11564" formatCode="General">
                  <c:v>2.9319672180400502E-2</c:v>
                </c:pt>
                <c:pt idx="11565" formatCode="General">
                  <c:v>2.49076196302166E-2</c:v>
                </c:pt>
                <c:pt idx="11566" formatCode="General">
                  <c:v>1.8971017138495701E-2</c:v>
                </c:pt>
                <c:pt idx="11567" formatCode="General">
                  <c:v>1.19418936647793E-2</c:v>
                </c:pt>
                <c:pt idx="11568" formatCode="General">
                  <c:v>3.6217226591840901E-3</c:v>
                </c:pt>
                <c:pt idx="11569" formatCode="General">
                  <c:v>-5.61400982302408E-3</c:v>
                </c:pt>
                <c:pt idx="11570" formatCode="General">
                  <c:v>-1.50383740567008E-2</c:v>
                </c:pt>
                <c:pt idx="11571" formatCode="General">
                  <c:v>-2.46225150835526E-2</c:v>
                </c:pt>
                <c:pt idx="11572" formatCode="General">
                  <c:v>-3.5558933652234503E-2</c:v>
                </c:pt>
                <c:pt idx="11573" formatCode="General">
                  <c:v>-4.8205924600249098E-2</c:v>
                </c:pt>
                <c:pt idx="11574" formatCode="General">
                  <c:v>-6.2134564464425703E-2</c:v>
                </c:pt>
                <c:pt idx="11575" formatCode="General">
                  <c:v>-7.6976325169066301E-2</c:v>
                </c:pt>
                <c:pt idx="11576" formatCode="General">
                  <c:v>-9.1386824617142801E-2</c:v>
                </c:pt>
                <c:pt idx="11577" formatCode="General">
                  <c:v>-0.10393423466257801</c:v>
                </c:pt>
                <c:pt idx="11578" formatCode="General">
                  <c:v>-0.114722960175845</c:v>
                </c:pt>
                <c:pt idx="11579" formatCode="General">
                  <c:v>-0.12397749925863399</c:v>
                </c:pt>
                <c:pt idx="11580" formatCode="General">
                  <c:v>-0.13148332600625001</c:v>
                </c:pt>
                <c:pt idx="11581" formatCode="General">
                  <c:v>-0.13844170894911101</c:v>
                </c:pt>
                <c:pt idx="11582" formatCode="General">
                  <c:v>-0.14505909067818701</c:v>
                </c:pt>
                <c:pt idx="11583" formatCode="General">
                  <c:v>-0.149568801198393</c:v>
                </c:pt>
                <c:pt idx="11584" formatCode="General">
                  <c:v>-0.15050295190903901</c:v>
                </c:pt>
                <c:pt idx="11585" formatCode="General">
                  <c:v>-0.147225743952168</c:v>
                </c:pt>
                <c:pt idx="11586" formatCode="General">
                  <c:v>-0.138728298812967</c:v>
                </c:pt>
                <c:pt idx="11587" formatCode="General">
                  <c:v>-0.12506952152069201</c:v>
                </c:pt>
                <c:pt idx="11588" formatCode="General">
                  <c:v>-0.108812380956472</c:v>
                </c:pt>
                <c:pt idx="11589" formatCode="General">
                  <c:v>-9.1752455141163897E-2</c:v>
                </c:pt>
                <c:pt idx="11590" formatCode="General">
                  <c:v>-7.3951744114566398E-2</c:v>
                </c:pt>
                <c:pt idx="11591" formatCode="General">
                  <c:v>-5.5040045467735201E-2</c:v>
                </c:pt>
                <c:pt idx="11592" formatCode="General">
                  <c:v>-3.5108587269868999E-2</c:v>
                </c:pt>
                <c:pt idx="11593" formatCode="General">
                  <c:v>-1.54219509344619E-2</c:v>
                </c:pt>
                <c:pt idx="11594" formatCode="General">
                  <c:v>3.4405842701817602E-3</c:v>
                </c:pt>
                <c:pt idx="11595" formatCode="General">
                  <c:v>2.1297670069882601E-2</c:v>
                </c:pt>
                <c:pt idx="11596" formatCode="General">
                  <c:v>3.7136721451320999E-2</c:v>
                </c:pt>
                <c:pt idx="11597" formatCode="General">
                  <c:v>5.0369047501415701E-2</c:v>
                </c:pt>
                <c:pt idx="11598" formatCode="General">
                  <c:v>6.1317490831963598E-2</c:v>
                </c:pt>
                <c:pt idx="11599" formatCode="General">
                  <c:v>6.9768860192614898E-2</c:v>
                </c:pt>
                <c:pt idx="11600" formatCode="General">
                  <c:v>7.5473890170248803E-2</c:v>
                </c:pt>
                <c:pt idx="11601" formatCode="General">
                  <c:v>7.8981908624842806E-2</c:v>
                </c:pt>
                <c:pt idx="11602" formatCode="General">
                  <c:v>8.1080471983029395E-2</c:v>
                </c:pt>
                <c:pt idx="11603" formatCode="General">
                  <c:v>8.1351213215341694E-2</c:v>
                </c:pt>
                <c:pt idx="11604" formatCode="General">
                  <c:v>7.9122695349722702E-2</c:v>
                </c:pt>
                <c:pt idx="11605" formatCode="General">
                  <c:v>7.5506860032715506E-2</c:v>
                </c:pt>
                <c:pt idx="11606" formatCode="General">
                  <c:v>7.1122375305186794E-2</c:v>
                </c:pt>
                <c:pt idx="11607" formatCode="General">
                  <c:v>6.5426285214286395E-2</c:v>
                </c:pt>
                <c:pt idx="11608" formatCode="General">
                  <c:v>5.9193414333620499E-2</c:v>
                </c:pt>
                <c:pt idx="11609" formatCode="General">
                  <c:v>5.4298256182328399E-2</c:v>
                </c:pt>
                <c:pt idx="11610" formatCode="General">
                  <c:v>5.1915406525614903E-2</c:v>
                </c:pt>
                <c:pt idx="11611" formatCode="General">
                  <c:v>5.2575942413815697E-2</c:v>
                </c:pt>
                <c:pt idx="11612" formatCode="General">
                  <c:v>5.6092136806269802E-2</c:v>
                </c:pt>
                <c:pt idx="11613" formatCode="General">
                  <c:v>6.2181793512035601E-2</c:v>
                </c:pt>
                <c:pt idx="11614" formatCode="General">
                  <c:v>7.1469427528074003E-2</c:v>
                </c:pt>
                <c:pt idx="11615" formatCode="General">
                  <c:v>8.3645144107796901E-2</c:v>
                </c:pt>
                <c:pt idx="11616" formatCode="General">
                  <c:v>9.7171755685263997E-2</c:v>
                </c:pt>
                <c:pt idx="11617" formatCode="General">
                  <c:v>0.110519890806691</c:v>
                </c:pt>
                <c:pt idx="11618" formatCode="General">
                  <c:v>0.12290757827465</c:v>
                </c:pt>
                <c:pt idx="11619" formatCode="General">
                  <c:v>0.134513563148556</c:v>
                </c:pt>
                <c:pt idx="11620" formatCode="General">
                  <c:v>0.145037889795335</c:v>
                </c:pt>
                <c:pt idx="11621" formatCode="General">
                  <c:v>0.15450014741118501</c:v>
                </c:pt>
                <c:pt idx="11622" formatCode="General">
                  <c:v>0.16451789432919001</c:v>
                </c:pt>
                <c:pt idx="11623" formatCode="General">
                  <c:v>0.17595737587754401</c:v>
                </c:pt>
                <c:pt idx="11624" formatCode="General">
                  <c:v>0.18760963715597001</c:v>
                </c:pt>
                <c:pt idx="11625" formatCode="General">
                  <c:v>0.19803319575921</c:v>
                </c:pt>
                <c:pt idx="11626" formatCode="General">
                  <c:v>0.207441254894703</c:v>
                </c:pt>
                <c:pt idx="11627" formatCode="General">
                  <c:v>0.21512208068931901</c:v>
                </c:pt>
                <c:pt idx="11628" formatCode="General">
                  <c:v>0.219257886412801</c:v>
                </c:pt>
                <c:pt idx="11629" formatCode="General">
                  <c:v>0.220031633169991</c:v>
                </c:pt>
                <c:pt idx="11630" formatCode="General">
                  <c:v>0.219051514696536</c:v>
                </c:pt>
                <c:pt idx="11631" formatCode="General">
                  <c:v>0.217514741141454</c:v>
                </c:pt>
                <c:pt idx="11632" formatCode="General">
                  <c:v>0.214751663574902</c:v>
                </c:pt>
                <c:pt idx="11633" formatCode="General">
                  <c:v>0.209588358803416</c:v>
                </c:pt>
                <c:pt idx="11634" formatCode="General">
                  <c:v>0.20241581823746099</c:v>
                </c:pt>
                <c:pt idx="11635" formatCode="General">
                  <c:v>0.19365995918604001</c:v>
                </c:pt>
                <c:pt idx="11636" formatCode="General">
                  <c:v>0.183565938929968</c:v>
                </c:pt>
                <c:pt idx="11637" formatCode="General">
                  <c:v>0.17278314585743801</c:v>
                </c:pt>
                <c:pt idx="11638" formatCode="General">
                  <c:v>0.16198693684577101</c:v>
                </c:pt>
                <c:pt idx="11639" formatCode="General">
                  <c:v>0.15193349186801999</c:v>
                </c:pt>
                <c:pt idx="11640" formatCode="General">
                  <c:v>0.14265098539100099</c:v>
                </c:pt>
                <c:pt idx="11641" formatCode="General">
                  <c:v>0.13408919200244601</c:v>
                </c:pt>
                <c:pt idx="11642" formatCode="General">
                  <c:v>0.12561797923213699</c:v>
                </c:pt>
                <c:pt idx="11643" formatCode="General">
                  <c:v>0.116431625183348</c:v>
                </c:pt>
                <c:pt idx="11644" formatCode="General">
                  <c:v>0.107477277287738</c:v>
                </c:pt>
                <c:pt idx="11645" formatCode="General">
                  <c:v>0.10009651282243601</c:v>
                </c:pt>
                <c:pt idx="11646" formatCode="General">
                  <c:v>9.4584354574246701E-2</c:v>
                </c:pt>
                <c:pt idx="11647" formatCode="General">
                  <c:v>9.0474081102208698E-2</c:v>
                </c:pt>
                <c:pt idx="11648" formatCode="General">
                  <c:v>8.8105176342784197E-2</c:v>
                </c:pt>
                <c:pt idx="11649" formatCode="General">
                  <c:v>8.8551654264562005E-2</c:v>
                </c:pt>
                <c:pt idx="11650" formatCode="General">
                  <c:v>9.1858588608968006E-2</c:v>
                </c:pt>
                <c:pt idx="11651" formatCode="General">
                  <c:v>9.6739460570228406E-2</c:v>
                </c:pt>
                <c:pt idx="11652" formatCode="General">
                  <c:v>0.10176399902879001</c:v>
                </c:pt>
                <c:pt idx="11653" formatCode="General">
                  <c:v>0.10751669666367</c:v>
                </c:pt>
                <c:pt idx="11654" formatCode="General">
                  <c:v>0.11441593048431099</c:v>
                </c:pt>
                <c:pt idx="11655" formatCode="General">
                  <c:v>0.12202937570550899</c:v>
                </c:pt>
                <c:pt idx="11656" formatCode="General">
                  <c:v>0.13044316246485099</c:v>
                </c:pt>
                <c:pt idx="11657" formatCode="General">
                  <c:v>0.13883140903872301</c:v>
                </c:pt>
                <c:pt idx="11658" formatCode="General">
                  <c:v>0.14653835167151499</c:v>
                </c:pt>
                <c:pt idx="11659" formatCode="General">
                  <c:v>0.15409213646036499</c:v>
                </c:pt>
                <c:pt idx="11660" formatCode="General">
                  <c:v>0.161902446440366</c:v>
                </c:pt>
                <c:pt idx="11661" formatCode="General">
                  <c:v>0.16916564264428699</c:v>
                </c:pt>
                <c:pt idx="11662" formatCode="General">
                  <c:v>0.17458282023337901</c:v>
                </c:pt>
                <c:pt idx="11663" formatCode="General">
                  <c:v>0.17669968945839301</c:v>
                </c:pt>
                <c:pt idx="11664" formatCode="General">
                  <c:v>0.175159209776443</c:v>
                </c:pt>
                <c:pt idx="11665" formatCode="General">
                  <c:v>0.171261157429004</c:v>
                </c:pt>
                <c:pt idx="11666" formatCode="General">
                  <c:v>0.165762830288052</c:v>
                </c:pt>
                <c:pt idx="11667" formatCode="General">
                  <c:v>0.15927288813988399</c:v>
                </c:pt>
                <c:pt idx="11668" formatCode="General">
                  <c:v>0.153322809838637</c:v>
                </c:pt>
                <c:pt idx="11669" formatCode="General">
                  <c:v>0.14841004444969599</c:v>
                </c:pt>
                <c:pt idx="11670" formatCode="General">
                  <c:v>0.14369665902186901</c:v>
                </c:pt>
                <c:pt idx="11671" formatCode="General">
                  <c:v>0.13876235786791999</c:v>
                </c:pt>
                <c:pt idx="11672" formatCode="General">
                  <c:v>0.13386510517005001</c:v>
                </c:pt>
                <c:pt idx="11673" formatCode="General">
                  <c:v>0.12960589753526899</c:v>
                </c:pt>
                <c:pt idx="11674" formatCode="General">
                  <c:v>0.126497466045288</c:v>
                </c:pt>
                <c:pt idx="11675" formatCode="General">
                  <c:v>0.123858431747043</c:v>
                </c:pt>
                <c:pt idx="11676" formatCode="General">
                  <c:v>0.120401767559427</c:v>
                </c:pt>
                <c:pt idx="11677" formatCode="General">
                  <c:v>0.116044794613387</c:v>
                </c:pt>
                <c:pt idx="11678" formatCode="General">
                  <c:v>0.111752640533582</c:v>
                </c:pt>
                <c:pt idx="11679" formatCode="General">
                  <c:v>0.10921076661495099</c:v>
                </c:pt>
                <c:pt idx="11680" formatCode="General">
                  <c:v>0.109433762849246</c:v>
                </c:pt>
                <c:pt idx="11681" formatCode="General">
                  <c:v>0.11182598208484</c:v>
                </c:pt>
                <c:pt idx="11682" formatCode="General">
                  <c:v>0.11537938053497999</c:v>
                </c:pt>
                <c:pt idx="11683" formatCode="General">
                  <c:v>0.119778291435156</c:v>
                </c:pt>
                <c:pt idx="11684" formatCode="General">
                  <c:v>0.12533565720805501</c:v>
                </c:pt>
                <c:pt idx="11685" formatCode="General">
                  <c:v>0.13158003429728901</c:v>
                </c:pt>
                <c:pt idx="11686" formatCode="General">
                  <c:v>0.13862997278564901</c:v>
                </c:pt>
                <c:pt idx="11687" formatCode="General">
                  <c:v>0.14682167263491799</c:v>
                </c:pt>
                <c:pt idx="11688" formatCode="General">
                  <c:v>0.15509118997513199</c:v>
                </c:pt>
                <c:pt idx="11689" formatCode="General">
                  <c:v>0.162820664707506</c:v>
                </c:pt>
                <c:pt idx="11690" formatCode="General">
                  <c:v>0.170142740059568</c:v>
                </c:pt>
                <c:pt idx="11691" formatCode="General">
                  <c:v>0.177626725905973</c:v>
                </c:pt>
                <c:pt idx="11692" formatCode="General">
                  <c:v>0.185478331097928</c:v>
                </c:pt>
                <c:pt idx="11693" formatCode="General">
                  <c:v>0.19286443483927901</c:v>
                </c:pt>
                <c:pt idx="11694" formatCode="General">
                  <c:v>0.19829122966669999</c:v>
                </c:pt>
                <c:pt idx="11695" formatCode="General">
                  <c:v>0.20026483190130001</c:v>
                </c:pt>
                <c:pt idx="11696" formatCode="General">
                  <c:v>0.198239650659705</c:v>
                </c:pt>
                <c:pt idx="11697" formatCode="General">
                  <c:v>0.19251506614636499</c:v>
                </c:pt>
                <c:pt idx="11698" formatCode="General">
                  <c:v>0.18362563692607201</c:v>
                </c:pt>
                <c:pt idx="11699" formatCode="General">
                  <c:v>0.172068347352579</c:v>
                </c:pt>
                <c:pt idx="11700" formatCode="General">
                  <c:v>0.15861699594150599</c:v>
                </c:pt>
                <c:pt idx="11701" formatCode="General">
                  <c:v>0.14344264406533899</c:v>
                </c:pt>
                <c:pt idx="11702" formatCode="General">
                  <c:v>0.12631675944131601</c:v>
                </c:pt>
                <c:pt idx="11703" formatCode="General">
                  <c:v>0.107001717342443</c:v>
                </c:pt>
                <c:pt idx="11704" formatCode="General">
                  <c:v>8.6440244776019901E-2</c:v>
                </c:pt>
                <c:pt idx="11705" formatCode="General">
                  <c:v>6.6068298834823597E-2</c:v>
                </c:pt>
                <c:pt idx="11706" formatCode="General">
                  <c:v>4.5925578772337002E-2</c:v>
                </c:pt>
                <c:pt idx="11707" formatCode="General">
                  <c:v>2.67409904819771E-2</c:v>
                </c:pt>
                <c:pt idx="11708" formatCode="General">
                  <c:v>1.0049112017488201E-2</c:v>
                </c:pt>
                <c:pt idx="11709" formatCode="General">
                  <c:v>-3.0225068218212802E-3</c:v>
                </c:pt>
                <c:pt idx="11710" formatCode="General">
                  <c:v>-1.22524922491715E-2</c:v>
                </c:pt>
                <c:pt idx="11711" formatCode="General">
                  <c:v>-1.8221211551374301E-2</c:v>
                </c:pt>
                <c:pt idx="11712" formatCode="General">
                  <c:v>-2.12310242861482E-2</c:v>
                </c:pt>
                <c:pt idx="11713" formatCode="General">
                  <c:v>-2.1833252407390501E-2</c:v>
                </c:pt>
                <c:pt idx="11714" formatCode="General">
                  <c:v>-1.9976716666253801E-2</c:v>
                </c:pt>
                <c:pt idx="11715" formatCode="General">
                  <c:v>-1.4680761586606399E-2</c:v>
                </c:pt>
                <c:pt idx="11716" formatCode="General">
                  <c:v>-6.3714474859059402E-3</c:v>
                </c:pt>
                <c:pt idx="11717" formatCode="General">
                  <c:v>4.1487715345783103E-3</c:v>
                </c:pt>
                <c:pt idx="11718" formatCode="General">
                  <c:v>1.6058695262859201E-2</c:v>
                </c:pt>
                <c:pt idx="11719" formatCode="General">
                  <c:v>2.8191553819010898E-2</c:v>
                </c:pt>
                <c:pt idx="11720" formatCode="General">
                  <c:v>3.9990053985042802E-2</c:v>
                </c:pt>
                <c:pt idx="11721" formatCode="General">
                  <c:v>5.1223875759197998E-2</c:v>
                </c:pt>
                <c:pt idx="11722" formatCode="General">
                  <c:v>6.0825881226953302E-2</c:v>
                </c:pt>
                <c:pt idx="11723" formatCode="General">
                  <c:v>6.7632740361334695E-2</c:v>
                </c:pt>
                <c:pt idx="11724" formatCode="General">
                  <c:v>7.1027588133035294E-2</c:v>
                </c:pt>
                <c:pt idx="11725" formatCode="General">
                  <c:v>7.0332089855940305E-2</c:v>
                </c:pt>
                <c:pt idx="11726" formatCode="General">
                  <c:v>6.6306429953105595E-2</c:v>
                </c:pt>
                <c:pt idx="11727" formatCode="General">
                  <c:v>6.0507664375122602E-2</c:v>
                </c:pt>
                <c:pt idx="11728" formatCode="General">
                  <c:v>5.3171690560565699E-2</c:v>
                </c:pt>
                <c:pt idx="11729" formatCode="General">
                  <c:v>4.4593278159219298E-2</c:v>
                </c:pt>
                <c:pt idx="11730" formatCode="General">
                  <c:v>3.5954672822703503E-2</c:v>
                </c:pt>
                <c:pt idx="11731" formatCode="General">
                  <c:v>2.8139399472134799E-2</c:v>
                </c:pt>
                <c:pt idx="11732" formatCode="General">
                  <c:v>2.09286778605773E-2</c:v>
                </c:pt>
                <c:pt idx="11733" formatCode="General">
                  <c:v>1.32510374900869E-2</c:v>
                </c:pt>
                <c:pt idx="11734" formatCode="General">
                  <c:v>3.6260997205421401E-3</c:v>
                </c:pt>
                <c:pt idx="11735" formatCode="General">
                  <c:v>-8.0925876558383403E-3</c:v>
                </c:pt>
                <c:pt idx="11736" formatCode="General">
                  <c:v>-2.0695734328531099E-2</c:v>
                </c:pt>
                <c:pt idx="11737" formatCode="General">
                  <c:v>-3.2771977938743799E-2</c:v>
                </c:pt>
                <c:pt idx="11738" formatCode="General">
                  <c:v>-4.3350359788506203E-2</c:v>
                </c:pt>
                <c:pt idx="11739" formatCode="General">
                  <c:v>-5.2494976953770901E-2</c:v>
                </c:pt>
                <c:pt idx="11740" formatCode="General">
                  <c:v>-6.0664020982113202E-2</c:v>
                </c:pt>
                <c:pt idx="11741" formatCode="General">
                  <c:v>-6.8574120974893099E-2</c:v>
                </c:pt>
                <c:pt idx="11742" formatCode="General">
                  <c:v>-7.6665388479937396E-2</c:v>
                </c:pt>
                <c:pt idx="11743" formatCode="General">
                  <c:v>-8.4488077761274302E-2</c:v>
                </c:pt>
                <c:pt idx="11744" formatCode="General">
                  <c:v>-9.1811628398613204E-2</c:v>
                </c:pt>
                <c:pt idx="11745" formatCode="General">
                  <c:v>-9.8747255138011303E-2</c:v>
                </c:pt>
                <c:pt idx="11746" formatCode="General">
                  <c:v>-0.105112336134595</c:v>
                </c:pt>
                <c:pt idx="11747" formatCode="General">
                  <c:v>-0.11020258623672199</c:v>
                </c:pt>
                <c:pt idx="11748" formatCode="General">
                  <c:v>-0.11318184685758</c:v>
                </c:pt>
                <c:pt idx="11749" formatCode="General">
                  <c:v>-0.114910800146678</c:v>
                </c:pt>
                <c:pt idx="11750" formatCode="General">
                  <c:v>-0.116940324111837</c:v>
                </c:pt>
                <c:pt idx="11751" formatCode="General">
                  <c:v>-0.11990620719574301</c:v>
                </c:pt>
                <c:pt idx="11752" formatCode="General">
                  <c:v>-0.12318042118639499</c:v>
                </c:pt>
                <c:pt idx="11753" formatCode="General">
                  <c:v>-0.12578952861373499</c:v>
                </c:pt>
                <c:pt idx="11754" formatCode="General">
                  <c:v>-0.127266676171472</c:v>
                </c:pt>
                <c:pt idx="11755" formatCode="General">
                  <c:v>-0.126962119473219</c:v>
                </c:pt>
                <c:pt idx="11756" formatCode="General">
                  <c:v>-0.124398431190616</c:v>
                </c:pt>
                <c:pt idx="11757" formatCode="General">
                  <c:v>-0.120164425053465</c:v>
                </c:pt>
                <c:pt idx="11758" formatCode="General">
                  <c:v>-0.11531912239226701</c:v>
                </c:pt>
                <c:pt idx="11759" formatCode="General">
                  <c:v>-0.110572822462479</c:v>
                </c:pt>
                <c:pt idx="11760" formatCode="General">
                  <c:v>-0.106548682265175</c:v>
                </c:pt>
                <c:pt idx="11761" formatCode="General">
                  <c:v>-0.10345582852575801</c:v>
                </c:pt>
                <c:pt idx="11762" formatCode="General">
                  <c:v>-0.101749953009196</c:v>
                </c:pt>
                <c:pt idx="11763" formatCode="General">
                  <c:v>-0.10234587349527401</c:v>
                </c:pt>
                <c:pt idx="11764" formatCode="General">
                  <c:v>-0.105680149226079</c:v>
                </c:pt>
                <c:pt idx="11765" formatCode="General">
                  <c:v>-0.111246711948078</c:v>
                </c:pt>
                <c:pt idx="11766" formatCode="General">
                  <c:v>-0.11775435346360399</c:v>
                </c:pt>
                <c:pt idx="11767" formatCode="General">
                  <c:v>-0.12509149290501001</c:v>
                </c:pt>
                <c:pt idx="11768" formatCode="General">
                  <c:v>-0.13402472528251999</c:v>
                </c:pt>
                <c:pt idx="11769" formatCode="General">
                  <c:v>-0.14356017881591401</c:v>
                </c:pt>
                <c:pt idx="11770" formatCode="General">
                  <c:v>-0.15194929462503901</c:v>
                </c:pt>
                <c:pt idx="11771" formatCode="General">
                  <c:v>-0.15876363308157601</c:v>
                </c:pt>
                <c:pt idx="11772" formatCode="General">
                  <c:v>-0.16489387868192801</c:v>
                </c:pt>
                <c:pt idx="11773" formatCode="General">
                  <c:v>-0.17160859696126801</c:v>
                </c:pt>
                <c:pt idx="11774" formatCode="General">
                  <c:v>-0.17915259671881301</c:v>
                </c:pt>
                <c:pt idx="11775" formatCode="General">
                  <c:v>-0.188156252800143</c:v>
                </c:pt>
                <c:pt idx="11776" formatCode="General">
                  <c:v>-0.19912103872478601</c:v>
                </c:pt>
                <c:pt idx="11777" formatCode="General">
                  <c:v>-0.21139977837955101</c:v>
                </c:pt>
                <c:pt idx="11778" formatCode="General">
                  <c:v>-0.224224010171584</c:v>
                </c:pt>
                <c:pt idx="11779" formatCode="General">
                  <c:v>-0.23699331616031399</c:v>
                </c:pt>
                <c:pt idx="11780" formatCode="General">
                  <c:v>-0.249657048616648</c:v>
                </c:pt>
                <c:pt idx="11781" formatCode="General">
                  <c:v>-0.26137361284718702</c:v>
                </c:pt>
                <c:pt idx="11782" formatCode="General">
                  <c:v>-0.27089635620124802</c:v>
                </c:pt>
                <c:pt idx="11783" formatCode="General">
                  <c:v>-0.27802646473882597</c:v>
                </c:pt>
                <c:pt idx="11784" formatCode="General">
                  <c:v>-0.28327441410499998</c:v>
                </c:pt>
                <c:pt idx="11785" formatCode="General">
                  <c:v>-0.28722189839705398</c:v>
                </c:pt>
                <c:pt idx="11786" formatCode="General">
                  <c:v>-0.28951895935665101</c:v>
                </c:pt>
                <c:pt idx="11787" formatCode="General">
                  <c:v>-0.28948705035941502</c:v>
                </c:pt>
                <c:pt idx="11788" formatCode="General">
                  <c:v>-0.28742915509031303</c:v>
                </c:pt>
                <c:pt idx="11789" formatCode="General">
                  <c:v>-0.28358097167156399</c:v>
                </c:pt>
                <c:pt idx="11790" formatCode="General">
                  <c:v>-0.27785409601231698</c:v>
                </c:pt>
                <c:pt idx="11791" formatCode="General">
                  <c:v>-0.270728311084239</c:v>
                </c:pt>
                <c:pt idx="11792" formatCode="General">
                  <c:v>-0.26294911269204302</c:v>
                </c:pt>
                <c:pt idx="11793" formatCode="General">
                  <c:v>-0.255014186322779</c:v>
                </c:pt>
                <c:pt idx="11794" formatCode="General">
                  <c:v>-0.247556691359856</c:v>
                </c:pt>
                <c:pt idx="11795" formatCode="General">
                  <c:v>-0.24179513078473699</c:v>
                </c:pt>
                <c:pt idx="11796" formatCode="General">
                  <c:v>-0.23801751731509599</c:v>
                </c:pt>
                <c:pt idx="11797" formatCode="General">
                  <c:v>-0.23567767918549701</c:v>
                </c:pt>
                <c:pt idx="11798" formatCode="General">
                  <c:v>-0.234653871938894</c:v>
                </c:pt>
                <c:pt idx="11799" formatCode="General">
                  <c:v>-0.23436042399794099</c:v>
                </c:pt>
                <c:pt idx="11800" formatCode="General">
                  <c:v>-0.23398341273324899</c:v>
                </c:pt>
                <c:pt idx="11801" formatCode="General">
                  <c:v>-0.23331052715367501</c:v>
                </c:pt>
                <c:pt idx="11802" formatCode="General">
                  <c:v>-0.23382912774699499</c:v>
                </c:pt>
                <c:pt idx="11803" formatCode="General">
                  <c:v>-0.23634923920678999</c:v>
                </c:pt>
                <c:pt idx="11804" formatCode="General">
                  <c:v>-0.24013154283622501</c:v>
                </c:pt>
                <c:pt idx="11805" formatCode="General">
                  <c:v>-0.244622492489393</c:v>
                </c:pt>
                <c:pt idx="11806" formatCode="General">
                  <c:v>-0.24885705714788101</c:v>
                </c:pt>
                <c:pt idx="11807" formatCode="General">
                  <c:v>-0.25269456514062399</c:v>
                </c:pt>
                <c:pt idx="11808" formatCode="General">
                  <c:v>-0.25506414411195999</c:v>
                </c:pt>
                <c:pt idx="11809" formatCode="General">
                  <c:v>-0.25546522165303698</c:v>
                </c:pt>
                <c:pt idx="11810" formatCode="General">
                  <c:v>-0.25455663648851401</c:v>
                </c:pt>
                <c:pt idx="11811" formatCode="General">
                  <c:v>-0.25252413594635698</c:v>
                </c:pt>
                <c:pt idx="11812" formatCode="General">
                  <c:v>-0.249294933507543</c:v>
                </c:pt>
                <c:pt idx="11813" formatCode="General">
                  <c:v>-0.244834569351738</c:v>
                </c:pt>
                <c:pt idx="11814" formatCode="General">
                  <c:v>-0.24059403587074199</c:v>
                </c:pt>
                <c:pt idx="11815" formatCode="General">
                  <c:v>-0.23765071186728101</c:v>
                </c:pt>
                <c:pt idx="11816" formatCode="General">
                  <c:v>-0.23588717409200199</c:v>
                </c:pt>
                <c:pt idx="11817" formatCode="General">
                  <c:v>-0.23578732333327301</c:v>
                </c:pt>
                <c:pt idx="11818" formatCode="General">
                  <c:v>-0.23818151431568199</c:v>
                </c:pt>
                <c:pt idx="11819" formatCode="General">
                  <c:v>-0.24284246297211601</c:v>
                </c:pt>
                <c:pt idx="11820" formatCode="General">
                  <c:v>-0.24900304089610001</c:v>
                </c:pt>
                <c:pt idx="11821" formatCode="General">
                  <c:v>-0.25586928389167102</c:v>
                </c:pt>
                <c:pt idx="11822" formatCode="General">
                  <c:v>-0.262338185091749</c:v>
                </c:pt>
                <c:pt idx="11823" formatCode="General">
                  <c:v>-0.26749329129757299</c:v>
                </c:pt>
                <c:pt idx="11824" formatCode="General">
                  <c:v>-0.27066650613862803</c:v>
                </c:pt>
                <c:pt idx="11825" formatCode="General">
                  <c:v>-0.27096786073579099</c:v>
                </c:pt>
                <c:pt idx="11826" formatCode="General">
                  <c:v>-0.26783285536093199</c:v>
                </c:pt>
                <c:pt idx="11827" formatCode="General">
                  <c:v>-0.26147623443587897</c:v>
                </c:pt>
                <c:pt idx="11828" formatCode="General">
                  <c:v>-0.25270013934768099</c:v>
                </c:pt>
                <c:pt idx="11829" formatCode="General">
                  <c:v>-0.24223365601468599</c:v>
                </c:pt>
                <c:pt idx="11830" formatCode="General">
                  <c:v>-0.23126568679878201</c:v>
                </c:pt>
                <c:pt idx="11831" formatCode="General">
                  <c:v>-0.21981855075770201</c:v>
                </c:pt>
                <c:pt idx="11832" formatCode="General">
                  <c:v>-0.20710911769452101</c:v>
                </c:pt>
                <c:pt idx="11833" formatCode="General">
                  <c:v>-0.19419422092722599</c:v>
                </c:pt>
                <c:pt idx="11834" formatCode="General">
                  <c:v>-0.181755246654249</c:v>
                </c:pt>
                <c:pt idx="11835" formatCode="General">
                  <c:v>-0.16916130303184199</c:v>
                </c:pt>
                <c:pt idx="11836" formatCode="General">
                  <c:v>-0.15688999529902201</c:v>
                </c:pt>
                <c:pt idx="11837" formatCode="General">
                  <c:v>-0.146016409107141</c:v>
                </c:pt>
                <c:pt idx="11838" formatCode="General">
                  <c:v>-0.13624129626206</c:v>
                </c:pt>
                <c:pt idx="11839" formatCode="General">
                  <c:v>-0.12701524637548101</c:v>
                </c:pt>
                <c:pt idx="11840" formatCode="General">
                  <c:v>-0.118665121946101</c:v>
                </c:pt>
                <c:pt idx="11841" formatCode="General">
                  <c:v>-0.111911565632716</c:v>
                </c:pt>
                <c:pt idx="11842" formatCode="General">
                  <c:v>-0.10666887070461201</c:v>
                </c:pt>
                <c:pt idx="11843" formatCode="General">
                  <c:v>-0.101914654557546</c:v>
                </c:pt>
                <c:pt idx="11844" formatCode="General">
                  <c:v>-9.7021317459937098E-2</c:v>
                </c:pt>
                <c:pt idx="11845" formatCode="General">
                  <c:v>-9.2393777685039605E-2</c:v>
                </c:pt>
                <c:pt idx="11846" formatCode="General">
                  <c:v>-8.825016646212E-2</c:v>
                </c:pt>
                <c:pt idx="11847" formatCode="General">
                  <c:v>-8.4096689806474001E-2</c:v>
                </c:pt>
                <c:pt idx="11848" formatCode="General">
                  <c:v>-7.9553489752131307E-2</c:v>
                </c:pt>
                <c:pt idx="11849" formatCode="General">
                  <c:v>-7.4448331628493E-2</c:v>
                </c:pt>
                <c:pt idx="11850" formatCode="General">
                  <c:v>-6.9123025633533702E-2</c:v>
                </c:pt>
                <c:pt idx="11851" formatCode="General">
                  <c:v>-6.3447530269681807E-2</c:v>
                </c:pt>
                <c:pt idx="11852" formatCode="General">
                  <c:v>-5.7033077067962602E-2</c:v>
                </c:pt>
                <c:pt idx="11853" formatCode="General">
                  <c:v>-4.9460423272277003E-2</c:v>
                </c:pt>
                <c:pt idx="11854" formatCode="General">
                  <c:v>-4.0724458495366898E-2</c:v>
                </c:pt>
                <c:pt idx="11855" formatCode="General">
                  <c:v>-3.1662757298591498E-2</c:v>
                </c:pt>
                <c:pt idx="11856" formatCode="General">
                  <c:v>-2.22397861826601E-2</c:v>
                </c:pt>
                <c:pt idx="11857" formatCode="General">
                  <c:v>-1.1724833925492501E-2</c:v>
                </c:pt>
                <c:pt idx="11858" formatCode="General">
                  <c:v>1.7552975425913001E-4</c:v>
                </c:pt>
                <c:pt idx="11859" formatCode="General">
                  <c:v>1.25311029799494E-2</c:v>
                </c:pt>
                <c:pt idx="11860" formatCode="General">
                  <c:v>2.4780078693426199E-2</c:v>
                </c:pt>
                <c:pt idx="11861" formatCode="General">
                  <c:v>3.6910048100941402E-2</c:v>
                </c:pt>
                <c:pt idx="11862" formatCode="General">
                  <c:v>4.8645474721680203E-2</c:v>
                </c:pt>
                <c:pt idx="11863" formatCode="General">
                  <c:v>6.1132306748839502E-2</c:v>
                </c:pt>
                <c:pt idx="11864" formatCode="General">
                  <c:v>7.5982751361388198E-2</c:v>
                </c:pt>
                <c:pt idx="11865" formatCode="General">
                  <c:v>9.2575621206561903E-2</c:v>
                </c:pt>
                <c:pt idx="11866" formatCode="General">
                  <c:v>0.109572806631169</c:v>
                </c:pt>
                <c:pt idx="11867" formatCode="General">
                  <c:v>0.12653743874663101</c:v>
                </c:pt>
                <c:pt idx="11868" formatCode="General">
                  <c:v>0.14298443874809699</c:v>
                </c:pt>
                <c:pt idx="11869" formatCode="General">
                  <c:v>0.15784607735422601</c:v>
                </c:pt>
                <c:pt idx="11870" formatCode="General">
                  <c:v>0.170553161737035</c:v>
                </c:pt>
                <c:pt idx="11871" formatCode="General">
                  <c:v>0.18160063947219399</c:v>
                </c:pt>
                <c:pt idx="11872" formatCode="General">
                  <c:v>0.19112606478501401</c:v>
                </c:pt>
                <c:pt idx="11873" formatCode="General">
                  <c:v>0.19895513346406099</c:v>
                </c:pt>
                <c:pt idx="11874" formatCode="General">
                  <c:v>0.20523517050645701</c:v>
                </c:pt>
                <c:pt idx="11875" formatCode="General">
                  <c:v>0.20917928607261699</c:v>
                </c:pt>
                <c:pt idx="11876" formatCode="General">
                  <c:v>0.210129537612227</c:v>
                </c:pt>
                <c:pt idx="11877" formatCode="General">
                  <c:v>0.20807753078614999</c:v>
                </c:pt>
                <c:pt idx="11878" formatCode="General">
                  <c:v>0.20265128627000001</c:v>
                </c:pt>
                <c:pt idx="11879" formatCode="General">
                  <c:v>0.194835371007193</c:v>
                </c:pt>
                <c:pt idx="11880" formatCode="General">
                  <c:v>0.18577918449417999</c:v>
                </c:pt>
                <c:pt idx="11881" formatCode="General">
                  <c:v>0.17534727456989699</c:v>
                </c:pt>
                <c:pt idx="11882" formatCode="General">
                  <c:v>0.16288040982913601</c:v>
                </c:pt>
                <c:pt idx="11883" formatCode="General">
                  <c:v>0.148451891778141</c:v>
                </c:pt>
                <c:pt idx="11884" formatCode="General">
                  <c:v>0.133502815061289</c:v>
                </c:pt>
                <c:pt idx="11885" formatCode="General">
                  <c:v>0.119278520463972</c:v>
                </c:pt>
                <c:pt idx="11886" formatCode="General">
                  <c:v>0.106504714243452</c:v>
                </c:pt>
                <c:pt idx="11887" formatCode="General">
                  <c:v>9.6266713489181199E-2</c:v>
                </c:pt>
                <c:pt idx="11888" formatCode="General">
                  <c:v>9.0055093332683203E-2</c:v>
                </c:pt>
                <c:pt idx="11889" formatCode="General">
                  <c:v>8.7489730391961201E-2</c:v>
                </c:pt>
                <c:pt idx="11890" formatCode="General">
                  <c:v>8.6730668919255405E-2</c:v>
                </c:pt>
                <c:pt idx="11891" formatCode="General">
                  <c:v>8.8018246797031796E-2</c:v>
                </c:pt>
                <c:pt idx="11892" formatCode="General">
                  <c:v>9.1871160463605994E-2</c:v>
                </c:pt>
                <c:pt idx="11893" formatCode="General">
                  <c:v>9.7681498727603303E-2</c:v>
                </c:pt>
                <c:pt idx="11894" formatCode="General">
                  <c:v>0.10439400806985399</c:v>
                </c:pt>
                <c:pt idx="11895" formatCode="General">
                  <c:v>0.11105172019960299</c:v>
                </c:pt>
                <c:pt idx="11896" formatCode="General">
                  <c:v>0.11801184506894601</c:v>
                </c:pt>
                <c:pt idx="11897" formatCode="General">
                  <c:v>0.12554196696283801</c:v>
                </c:pt>
                <c:pt idx="11898" formatCode="General">
                  <c:v>0.13222238389322699</c:v>
                </c:pt>
                <c:pt idx="11899" formatCode="General">
                  <c:v>0.13714415077409001</c:v>
                </c:pt>
                <c:pt idx="11900" formatCode="General">
                  <c:v>0.140228132005909</c:v>
                </c:pt>
                <c:pt idx="11901" formatCode="General">
                  <c:v>0.141482303045596</c:v>
                </c:pt>
                <c:pt idx="11902" formatCode="General">
                  <c:v>0.14211503553160601</c:v>
                </c:pt>
                <c:pt idx="11903" formatCode="General">
                  <c:v>0.142635277112199</c:v>
                </c:pt>
                <c:pt idx="11904" formatCode="General">
                  <c:v>0.14313489083099701</c:v>
                </c:pt>
                <c:pt idx="11905" formatCode="General">
                  <c:v>0.14399698326523899</c:v>
                </c:pt>
                <c:pt idx="11906" formatCode="General">
                  <c:v>0.14456894589212499</c:v>
                </c:pt>
                <c:pt idx="11907" formatCode="General">
                  <c:v>0.14462477620627201</c:v>
                </c:pt>
                <c:pt idx="11908" formatCode="General">
                  <c:v>0.14419907580414201</c:v>
                </c:pt>
                <c:pt idx="11909" formatCode="General">
                  <c:v>0.144092266863621</c:v>
                </c:pt>
                <c:pt idx="11910" formatCode="General">
                  <c:v>0.14507109547323599</c:v>
                </c:pt>
                <c:pt idx="11911" formatCode="General">
                  <c:v>0.146535154099039</c:v>
                </c:pt>
                <c:pt idx="11912" formatCode="General">
                  <c:v>0.14870091120017201</c:v>
                </c:pt>
                <c:pt idx="11913" formatCode="General">
                  <c:v>0.151847178747683</c:v>
                </c:pt>
                <c:pt idx="11914" formatCode="General">
                  <c:v>0.15539298742042401</c:v>
                </c:pt>
                <c:pt idx="11915" formatCode="General">
                  <c:v>0.158632576007637</c:v>
                </c:pt>
                <c:pt idx="11916" formatCode="General">
                  <c:v>0.160651738004568</c:v>
                </c:pt>
                <c:pt idx="11917" formatCode="General">
                  <c:v>0.160759437150094</c:v>
                </c:pt>
                <c:pt idx="11918" formatCode="General">
                  <c:v>0.159706288843037</c:v>
                </c:pt>
                <c:pt idx="11919" formatCode="General">
                  <c:v>0.15883547208094601</c:v>
                </c:pt>
                <c:pt idx="11920" formatCode="General">
                  <c:v>0.15912134742494</c:v>
                </c:pt>
                <c:pt idx="11921" formatCode="General">
                  <c:v>0.16063061852611499</c:v>
                </c:pt>
                <c:pt idx="11922" formatCode="General">
                  <c:v>0.162562978043024</c:v>
                </c:pt>
                <c:pt idx="11923" formatCode="General">
                  <c:v>0.16460123669795501</c:v>
                </c:pt>
                <c:pt idx="11924" formatCode="General">
                  <c:v>0.16667837645068201</c:v>
                </c:pt>
                <c:pt idx="11925" formatCode="General">
                  <c:v>0.168446415138436</c:v>
                </c:pt>
                <c:pt idx="11926" formatCode="General">
                  <c:v>0.17017951928616701</c:v>
                </c:pt>
                <c:pt idx="11927" formatCode="General">
                  <c:v>0.17263538373687301</c:v>
                </c:pt>
                <c:pt idx="11928" formatCode="General">
                  <c:v>0.17505867116825299</c:v>
                </c:pt>
                <c:pt idx="11929" formatCode="General">
                  <c:v>0.17662604757706199</c:v>
                </c:pt>
                <c:pt idx="11930" formatCode="General">
                  <c:v>0.178604941806526</c:v>
                </c:pt>
                <c:pt idx="11931" formatCode="General">
                  <c:v>0.18226979089832801</c:v>
                </c:pt>
                <c:pt idx="11932" formatCode="General">
                  <c:v>0.18632954220843301</c:v>
                </c:pt>
                <c:pt idx="11933" formatCode="General">
                  <c:v>0.18877869328763</c:v>
                </c:pt>
                <c:pt idx="11934" formatCode="General">
                  <c:v>0.18953447884712099</c:v>
                </c:pt>
                <c:pt idx="11935" formatCode="General">
                  <c:v>0.18912839749522001</c:v>
                </c:pt>
                <c:pt idx="11936" formatCode="General">
                  <c:v>0.187570605980802</c:v>
                </c:pt>
                <c:pt idx="11937" formatCode="General">
                  <c:v>0.184918665935173</c:v>
                </c:pt>
                <c:pt idx="11938" formatCode="General">
                  <c:v>0.182171984853227</c:v>
                </c:pt>
                <c:pt idx="11939" formatCode="General">
                  <c:v>0.17979208597521501</c:v>
                </c:pt>
                <c:pt idx="11940" formatCode="General">
                  <c:v>0.17683449067884899</c:v>
                </c:pt>
                <c:pt idx="11941" formatCode="General">
                  <c:v>0.172840537521949</c:v>
                </c:pt>
                <c:pt idx="11942" formatCode="General">
                  <c:v>0.168138740268752</c:v>
                </c:pt>
                <c:pt idx="11943" formatCode="General">
                  <c:v>0.16297069983582699</c:v>
                </c:pt>
                <c:pt idx="11944" formatCode="General">
                  <c:v>0.15715236058887899</c:v>
                </c:pt>
                <c:pt idx="11945" formatCode="General">
                  <c:v>0.15200085701784199</c:v>
                </c:pt>
                <c:pt idx="11946" formatCode="General">
                  <c:v>0.148767975767327</c:v>
                </c:pt>
                <c:pt idx="11947" formatCode="General">
                  <c:v>0.14661154744582899</c:v>
                </c:pt>
                <c:pt idx="11948" formatCode="General">
                  <c:v>0.14455012433231401</c:v>
                </c:pt>
                <c:pt idx="11949" formatCode="General">
                  <c:v>0.142594197955382</c:v>
                </c:pt>
                <c:pt idx="11950" formatCode="General">
                  <c:v>0.14192492336277501</c:v>
                </c:pt>
                <c:pt idx="11951" formatCode="General">
                  <c:v>0.14332105460196001</c:v>
                </c:pt>
                <c:pt idx="11952" formatCode="General">
                  <c:v>0.14716632734857699</c:v>
                </c:pt>
                <c:pt idx="11953" formatCode="General">
                  <c:v>0.152957477391372</c:v>
                </c:pt>
                <c:pt idx="11954" formatCode="General">
                  <c:v>0.15951701044445199</c:v>
                </c:pt>
                <c:pt idx="11955" formatCode="General">
                  <c:v>0.16565357159463201</c:v>
                </c:pt>
                <c:pt idx="11956" formatCode="General">
                  <c:v>0.169287684243451</c:v>
                </c:pt>
                <c:pt idx="11957" formatCode="General">
                  <c:v>0.16986115588883399</c:v>
                </c:pt>
                <c:pt idx="11958" formatCode="General">
                  <c:v>0.16845034445632801</c:v>
                </c:pt>
                <c:pt idx="11959" formatCode="General">
                  <c:v>0.16612979860354499</c:v>
                </c:pt>
                <c:pt idx="11960" formatCode="General">
                  <c:v>0.16346492142507299</c:v>
                </c:pt>
                <c:pt idx="11961" formatCode="General">
                  <c:v>0.159917032913756</c:v>
                </c:pt>
                <c:pt idx="11962" formatCode="General">
                  <c:v>0.15513266777881299</c:v>
                </c:pt>
                <c:pt idx="11963" formatCode="General">
                  <c:v>0.15020116777176901</c:v>
                </c:pt>
                <c:pt idx="11964" formatCode="General">
                  <c:v>0.14557005053788399</c:v>
                </c:pt>
                <c:pt idx="11965" formatCode="General">
                  <c:v>0.14041414226284499</c:v>
                </c:pt>
                <c:pt idx="11966" formatCode="General">
                  <c:v>0.13493835720775599</c:v>
                </c:pt>
                <c:pt idx="11967" formatCode="General">
                  <c:v>0.129911281594734</c:v>
                </c:pt>
                <c:pt idx="11968" formatCode="General">
                  <c:v>0.12514458584636001</c:v>
                </c:pt>
                <c:pt idx="11969" formatCode="General">
                  <c:v>0.12102386931372699</c:v>
                </c:pt>
                <c:pt idx="11970" formatCode="General">
                  <c:v>0.11687276298591701</c:v>
                </c:pt>
                <c:pt idx="11971" formatCode="General">
                  <c:v>0.111072010628571</c:v>
                </c:pt>
                <c:pt idx="11972" formatCode="General">
                  <c:v>0.104032243247282</c:v>
                </c:pt>
                <c:pt idx="11973" formatCode="General">
                  <c:v>9.70012497679279E-2</c:v>
                </c:pt>
                <c:pt idx="11974" formatCode="General">
                  <c:v>8.9991085715942901E-2</c:v>
                </c:pt>
                <c:pt idx="11975" formatCode="General">
                  <c:v>8.2452892223999097E-2</c:v>
                </c:pt>
                <c:pt idx="11976" formatCode="General">
                  <c:v>7.5539498556813994E-2</c:v>
                </c:pt>
                <c:pt idx="11977" formatCode="General">
                  <c:v>6.9624876191060101E-2</c:v>
                </c:pt>
                <c:pt idx="11978" formatCode="General">
                  <c:v>6.3862978735943002E-2</c:v>
                </c:pt>
                <c:pt idx="11979" formatCode="General">
                  <c:v>5.7747080390150599E-2</c:v>
                </c:pt>
                <c:pt idx="11980" formatCode="General">
                  <c:v>5.2242018763335799E-2</c:v>
                </c:pt>
                <c:pt idx="11981" formatCode="General">
                  <c:v>4.8977455244783197E-2</c:v>
                </c:pt>
                <c:pt idx="11982" formatCode="General">
                  <c:v>4.8043264475269597E-2</c:v>
                </c:pt>
                <c:pt idx="11983" formatCode="General">
                  <c:v>4.9053471887831601E-2</c:v>
                </c:pt>
                <c:pt idx="11984" formatCode="General">
                  <c:v>5.1617707065294199E-2</c:v>
                </c:pt>
                <c:pt idx="11985" formatCode="General">
                  <c:v>5.5835722357083499E-2</c:v>
                </c:pt>
                <c:pt idx="11986" formatCode="General">
                  <c:v>6.1110071388091498E-2</c:v>
                </c:pt>
                <c:pt idx="11987" formatCode="General">
                  <c:v>6.5309029197502796E-2</c:v>
                </c:pt>
                <c:pt idx="11988" formatCode="General">
                  <c:v>6.8280288643432094E-2</c:v>
                </c:pt>
                <c:pt idx="11989" formatCode="General">
                  <c:v>7.0158797707689902E-2</c:v>
                </c:pt>
                <c:pt idx="11990" formatCode="General">
                  <c:v>7.0124799990421594E-2</c:v>
                </c:pt>
                <c:pt idx="11991" formatCode="General">
                  <c:v>6.8447546332010598E-2</c:v>
                </c:pt>
                <c:pt idx="11992" formatCode="General">
                  <c:v>6.5818782169633702E-2</c:v>
                </c:pt>
                <c:pt idx="11993" formatCode="General">
                  <c:v>6.2657186015482702E-2</c:v>
                </c:pt>
                <c:pt idx="11994" formatCode="General">
                  <c:v>5.7739232164407399E-2</c:v>
                </c:pt>
                <c:pt idx="11995" formatCode="General">
                  <c:v>4.9834341544451301E-2</c:v>
                </c:pt>
                <c:pt idx="11996" formatCode="General">
                  <c:v>3.9389242752741999E-2</c:v>
                </c:pt>
                <c:pt idx="11997" formatCode="General">
                  <c:v>2.7335271266066E-2</c:v>
                </c:pt>
                <c:pt idx="11998" formatCode="General">
                  <c:v>1.4660973159324599E-2</c:v>
                </c:pt>
                <c:pt idx="11999" formatCode="General">
                  <c:v>2.91315901183801E-3</c:v>
                </c:pt>
                <c:pt idx="12000" formatCode="General">
                  <c:v>-6.7827828159514299E-3</c:v>
                </c:pt>
                <c:pt idx="12001" formatCode="General">
                  <c:v>-1.4070692794452E-2</c:v>
                </c:pt>
                <c:pt idx="12002" formatCode="General">
                  <c:v>-1.9047856980361998E-2</c:v>
                </c:pt>
                <c:pt idx="12003" formatCode="General">
                  <c:v>-2.3305192961379999E-2</c:v>
                </c:pt>
                <c:pt idx="12004" formatCode="General">
                  <c:v>-2.7861835424384699E-2</c:v>
                </c:pt>
                <c:pt idx="12005" formatCode="General">
                  <c:v>-3.27725671417309E-2</c:v>
                </c:pt>
                <c:pt idx="12006" formatCode="General">
                  <c:v>-3.8369480290887902E-2</c:v>
                </c:pt>
                <c:pt idx="12007" formatCode="General">
                  <c:v>-4.4896269491744703E-2</c:v>
                </c:pt>
                <c:pt idx="12008" formatCode="General">
                  <c:v>-5.3388051971798599E-2</c:v>
                </c:pt>
                <c:pt idx="12009" formatCode="General">
                  <c:v>-6.4103551386247903E-2</c:v>
                </c:pt>
                <c:pt idx="12010" formatCode="General">
                  <c:v>-7.6249658211071797E-2</c:v>
                </c:pt>
                <c:pt idx="12011" formatCode="General">
                  <c:v>-8.9591421027856E-2</c:v>
                </c:pt>
                <c:pt idx="12012" formatCode="General">
                  <c:v>-0.103725287334359</c:v>
                </c:pt>
                <c:pt idx="12013" formatCode="General">
                  <c:v>-0.118210798613826</c:v>
                </c:pt>
                <c:pt idx="12014" formatCode="General">
                  <c:v>-0.132347289933854</c:v>
                </c:pt>
                <c:pt idx="12015" formatCode="General">
                  <c:v>-0.14527777201632799</c:v>
                </c:pt>
                <c:pt idx="12016" formatCode="General">
                  <c:v>-0.157555725469983</c:v>
                </c:pt>
                <c:pt idx="12017" formatCode="General">
                  <c:v>-0.16939742413532299</c:v>
                </c:pt>
                <c:pt idx="12018" formatCode="General">
                  <c:v>-0.179703809017075</c:v>
                </c:pt>
                <c:pt idx="12019" formatCode="General">
                  <c:v>-0.188088659892025</c:v>
                </c:pt>
                <c:pt idx="12020" formatCode="General">
                  <c:v>-0.19493222165271801</c:v>
                </c:pt>
                <c:pt idx="12021" formatCode="General">
                  <c:v>-0.19982304063165601</c:v>
                </c:pt>
                <c:pt idx="12022" formatCode="General">
                  <c:v>-0.201730982119675</c:v>
                </c:pt>
                <c:pt idx="12023" formatCode="General">
                  <c:v>-0.200770579225271</c:v>
                </c:pt>
                <c:pt idx="12024" formatCode="General">
                  <c:v>-0.197093778634092</c:v>
                </c:pt>
                <c:pt idx="12025" formatCode="General">
                  <c:v>-0.19143659140852701</c:v>
                </c:pt>
                <c:pt idx="12026" formatCode="General">
                  <c:v>-0.18544735140098101</c:v>
                </c:pt>
                <c:pt idx="12027" formatCode="General">
                  <c:v>-0.17966764831196499</c:v>
                </c:pt>
                <c:pt idx="12028" formatCode="General">
                  <c:v>-0.17417266016753</c:v>
                </c:pt>
                <c:pt idx="12029" formatCode="General">
                  <c:v>-0.16936625685700099</c:v>
                </c:pt>
                <c:pt idx="12030" formatCode="General">
                  <c:v>-0.16557019253518401</c:v>
                </c:pt>
                <c:pt idx="12031" formatCode="General">
                  <c:v>-0.16295575363078199</c:v>
                </c:pt>
                <c:pt idx="12032" formatCode="General">
                  <c:v>-0.16182593104773199</c:v>
                </c:pt>
                <c:pt idx="12033" formatCode="General">
                  <c:v>-0.162227679832671</c:v>
                </c:pt>
                <c:pt idx="12034" formatCode="General">
                  <c:v>-0.163909759873476</c:v>
                </c:pt>
                <c:pt idx="12035" formatCode="General">
                  <c:v>-0.166026161094529</c:v>
                </c:pt>
                <c:pt idx="12036" formatCode="General">
                  <c:v>-0.16811141099172899</c:v>
                </c:pt>
                <c:pt idx="12037" formatCode="General">
                  <c:v>-0.17076254464669</c:v>
                </c:pt>
                <c:pt idx="12038" formatCode="General">
                  <c:v>-0.17438243093756201</c:v>
                </c:pt>
                <c:pt idx="12039" formatCode="General">
                  <c:v>-0.17862006129435201</c:v>
                </c:pt>
                <c:pt idx="12040" formatCode="General">
                  <c:v>-0.18338450920329899</c:v>
                </c:pt>
                <c:pt idx="12041" formatCode="General">
                  <c:v>-0.18829112209424001</c:v>
                </c:pt>
                <c:pt idx="12042" formatCode="General">
                  <c:v>-0.19184133268835599</c:v>
                </c:pt>
                <c:pt idx="12043" formatCode="General">
                  <c:v>-0.193380622784596</c:v>
                </c:pt>
                <c:pt idx="12044" formatCode="General">
                  <c:v>-0.19375846728500401</c:v>
                </c:pt>
                <c:pt idx="12045" formatCode="General">
                  <c:v>-0.193831738842657</c:v>
                </c:pt>
                <c:pt idx="12046" formatCode="General">
                  <c:v>-0.19409737592773599</c:v>
                </c:pt>
                <c:pt idx="12047" formatCode="General">
                  <c:v>-0.19436794561445001</c:v>
                </c:pt>
                <c:pt idx="12048" formatCode="General">
                  <c:v>-0.193938811677937</c:v>
                </c:pt>
                <c:pt idx="12049" formatCode="General">
                  <c:v>-0.192261228841929</c:v>
                </c:pt>
                <c:pt idx="12050" formatCode="General">
                  <c:v>-0.19042812535672601</c:v>
                </c:pt>
                <c:pt idx="12051" formatCode="General">
                  <c:v>-0.18939273565326301</c:v>
                </c:pt>
                <c:pt idx="12052" formatCode="General">
                  <c:v>-0.188280083299318</c:v>
                </c:pt>
                <c:pt idx="12053" formatCode="General">
                  <c:v>-0.18558849252639101</c:v>
                </c:pt>
                <c:pt idx="12054" formatCode="General">
                  <c:v>-0.18039856599246301</c:v>
                </c:pt>
                <c:pt idx="12055" formatCode="General">
                  <c:v>-0.173693791035401</c:v>
                </c:pt>
                <c:pt idx="12056" formatCode="General">
                  <c:v>-0.16601184376587999</c:v>
                </c:pt>
                <c:pt idx="12057" formatCode="General">
                  <c:v>-0.15741157891381999</c:v>
                </c:pt>
                <c:pt idx="12058" formatCode="General">
                  <c:v>-0.14775879956884999</c:v>
                </c:pt>
                <c:pt idx="12059" formatCode="General">
                  <c:v>-0.136373368293318</c:v>
                </c:pt>
                <c:pt idx="12060" formatCode="General">
                  <c:v>-0.123547060371762</c:v>
                </c:pt>
                <c:pt idx="12061" formatCode="General">
                  <c:v>-0.110798199104126</c:v>
                </c:pt>
                <c:pt idx="12062" formatCode="General">
                  <c:v>-9.9030872048253393E-2</c:v>
                </c:pt>
                <c:pt idx="12063" formatCode="General">
                  <c:v>-8.9722875056946802E-2</c:v>
                </c:pt>
                <c:pt idx="12064" formatCode="General">
                  <c:v>-8.4580319314364397E-2</c:v>
                </c:pt>
                <c:pt idx="12065" formatCode="General">
                  <c:v>-8.2141188145667704E-2</c:v>
                </c:pt>
                <c:pt idx="12066" formatCode="General">
                  <c:v>-8.0847327281523995E-2</c:v>
                </c:pt>
                <c:pt idx="12067" formatCode="General">
                  <c:v>-8.0836126400190403E-2</c:v>
                </c:pt>
                <c:pt idx="12068" formatCode="General">
                  <c:v>-8.1597871605770506E-2</c:v>
                </c:pt>
                <c:pt idx="12069" formatCode="General">
                  <c:v>-8.2623482277753305E-2</c:v>
                </c:pt>
                <c:pt idx="12070" formatCode="General">
                  <c:v>-8.3911012191044604E-2</c:v>
                </c:pt>
                <c:pt idx="12071" formatCode="General">
                  <c:v>-8.5023370386897307E-2</c:v>
                </c:pt>
                <c:pt idx="12072" formatCode="General">
                  <c:v>-8.6762472428806497E-2</c:v>
                </c:pt>
                <c:pt idx="12073" formatCode="General">
                  <c:v>-8.96341651125728E-2</c:v>
                </c:pt>
                <c:pt idx="12074" formatCode="General">
                  <c:v>-9.3030782172830201E-2</c:v>
                </c:pt>
                <c:pt idx="12075" formatCode="General">
                  <c:v>-9.6476100932770995E-2</c:v>
                </c:pt>
                <c:pt idx="12076" formatCode="General">
                  <c:v>-9.9267704387447295E-2</c:v>
                </c:pt>
                <c:pt idx="12077" formatCode="General">
                  <c:v>-0.10054704864738601</c:v>
                </c:pt>
                <c:pt idx="12078" formatCode="General">
                  <c:v>-9.94077552941217E-2</c:v>
                </c:pt>
                <c:pt idx="12079" formatCode="General">
                  <c:v>-9.4594590474386397E-2</c:v>
                </c:pt>
                <c:pt idx="12080" formatCode="General">
                  <c:v>-8.6210118705986993E-2</c:v>
                </c:pt>
                <c:pt idx="12081" formatCode="General">
                  <c:v>-7.5796295446476994E-2</c:v>
                </c:pt>
                <c:pt idx="12082" formatCode="General">
                  <c:v>-6.4272664116924602E-2</c:v>
                </c:pt>
                <c:pt idx="12083" formatCode="General">
                  <c:v>-5.1663546466450799E-2</c:v>
                </c:pt>
                <c:pt idx="12084" formatCode="General">
                  <c:v>-3.8546415434803201E-2</c:v>
                </c:pt>
                <c:pt idx="12085" formatCode="General">
                  <c:v>-2.5401452509107102E-2</c:v>
                </c:pt>
                <c:pt idx="12086" formatCode="General">
                  <c:v>-1.1476839984129E-2</c:v>
                </c:pt>
                <c:pt idx="12087" formatCode="General">
                  <c:v>3.4320174768434201E-3</c:v>
                </c:pt>
                <c:pt idx="12088" formatCode="General">
                  <c:v>1.8527286892956699E-2</c:v>
                </c:pt>
                <c:pt idx="12089" formatCode="General">
                  <c:v>3.3374270798557003E-2</c:v>
                </c:pt>
                <c:pt idx="12090" formatCode="General">
                  <c:v>4.7550654593140403E-2</c:v>
                </c:pt>
                <c:pt idx="12091" formatCode="General">
                  <c:v>6.0659065957181298E-2</c:v>
                </c:pt>
                <c:pt idx="12092" formatCode="General">
                  <c:v>7.2353656064175098E-2</c:v>
                </c:pt>
                <c:pt idx="12093" formatCode="General">
                  <c:v>8.23357066660447E-2</c:v>
                </c:pt>
                <c:pt idx="12094" formatCode="General">
                  <c:v>9.0875739325371893E-2</c:v>
                </c:pt>
                <c:pt idx="12095" formatCode="General">
                  <c:v>9.8308030653005099E-2</c:v>
                </c:pt>
                <c:pt idx="12096" formatCode="General">
                  <c:v>0.10497332535029601</c:v>
                </c:pt>
                <c:pt idx="12097" formatCode="General">
                  <c:v>0.110346163622437</c:v>
                </c:pt>
                <c:pt idx="12098" formatCode="General">
                  <c:v>0.114152309033015</c:v>
                </c:pt>
                <c:pt idx="12099" formatCode="General">
                  <c:v>0.11657705048238901</c:v>
                </c:pt>
                <c:pt idx="12100" formatCode="General">
                  <c:v>0.117427037774278</c:v>
                </c:pt>
                <c:pt idx="12101" formatCode="General">
                  <c:v>0.11686402808704099</c:v>
                </c:pt>
                <c:pt idx="12102" formatCode="General">
                  <c:v>0.114830387211657</c:v>
                </c:pt>
                <c:pt idx="12103" formatCode="General">
                  <c:v>0.111223408234468</c:v>
                </c:pt>
                <c:pt idx="12104" formatCode="General">
                  <c:v>0.10621963714201101</c:v>
                </c:pt>
                <c:pt idx="12105" formatCode="General">
                  <c:v>0.100274496642314</c:v>
                </c:pt>
                <c:pt idx="12106" formatCode="General">
                  <c:v>9.3307864270230106E-2</c:v>
                </c:pt>
                <c:pt idx="12107" formatCode="General">
                  <c:v>8.4897301955764504E-2</c:v>
                </c:pt>
                <c:pt idx="12108" formatCode="General">
                  <c:v>7.6440515297757403E-2</c:v>
                </c:pt>
                <c:pt idx="12109" formatCode="General">
                  <c:v>6.8707451398686198E-2</c:v>
                </c:pt>
                <c:pt idx="12110" formatCode="General">
                  <c:v>6.1333534995794997E-2</c:v>
                </c:pt>
                <c:pt idx="12111" formatCode="General">
                  <c:v>5.5979366100892901E-2</c:v>
                </c:pt>
                <c:pt idx="12112" formatCode="General">
                  <c:v>5.3390501145901798E-2</c:v>
                </c:pt>
                <c:pt idx="12113" formatCode="General">
                  <c:v>5.22592873733067E-2</c:v>
                </c:pt>
                <c:pt idx="12114" formatCode="General">
                  <c:v>5.2644129799743603E-2</c:v>
                </c:pt>
                <c:pt idx="12115" formatCode="General">
                  <c:v>5.5764747413289802E-2</c:v>
                </c:pt>
                <c:pt idx="12116" formatCode="General">
                  <c:v>6.2308068174578603E-2</c:v>
                </c:pt>
                <c:pt idx="12117" formatCode="General">
                  <c:v>7.2228376849651402E-2</c:v>
                </c:pt>
                <c:pt idx="12118" formatCode="General">
                  <c:v>8.5741134442516895E-2</c:v>
                </c:pt>
                <c:pt idx="12119" formatCode="General">
                  <c:v>0.102185181228465</c:v>
                </c:pt>
                <c:pt idx="12120" formatCode="General">
                  <c:v>0.11924625795277199</c:v>
                </c:pt>
                <c:pt idx="12121" formatCode="General">
                  <c:v>0.13463564107999301</c:v>
                </c:pt>
                <c:pt idx="12122" formatCode="General">
                  <c:v>0.14684751136528601</c:v>
                </c:pt>
                <c:pt idx="12123" formatCode="General">
                  <c:v>0.155489762143249</c:v>
                </c:pt>
                <c:pt idx="12124" formatCode="General">
                  <c:v>0.160862966777754</c:v>
                </c:pt>
                <c:pt idx="12125" formatCode="General">
                  <c:v>0.16323131509005701</c:v>
                </c:pt>
                <c:pt idx="12126" formatCode="General">
                  <c:v>0.16277741927844999</c:v>
                </c:pt>
                <c:pt idx="12127" formatCode="General">
                  <c:v>0.159880866872079</c:v>
                </c:pt>
                <c:pt idx="12128" formatCode="General">
                  <c:v>0.156118145200871</c:v>
                </c:pt>
                <c:pt idx="12129" formatCode="General">
                  <c:v>0.15219971450417699</c:v>
                </c:pt>
                <c:pt idx="12130" formatCode="General">
                  <c:v>0.14679392879780201</c:v>
                </c:pt>
                <c:pt idx="12131" formatCode="General">
                  <c:v>0.140646919282371</c:v>
                </c:pt>
                <c:pt idx="12132" formatCode="General">
                  <c:v>0.135136888796166</c:v>
                </c:pt>
                <c:pt idx="12133" formatCode="General">
                  <c:v>0.13063443581644299</c:v>
                </c:pt>
                <c:pt idx="12134" formatCode="General">
                  <c:v>0.127199038155521</c:v>
                </c:pt>
                <c:pt idx="12135" formatCode="General">
                  <c:v>0.12305615335030499</c:v>
                </c:pt>
                <c:pt idx="12136" formatCode="General">
                  <c:v>0.11801386606374301</c:v>
                </c:pt>
                <c:pt idx="12137" formatCode="General">
                  <c:v>0.113870294504789</c:v>
                </c:pt>
                <c:pt idx="12138" formatCode="General">
                  <c:v>0.111615789798896</c:v>
                </c:pt>
                <c:pt idx="12139" formatCode="General">
                  <c:v>0.11230655693585199</c:v>
                </c:pt>
                <c:pt idx="12140" formatCode="General">
                  <c:v>0.116160834702179</c:v>
                </c:pt>
                <c:pt idx="12141" formatCode="General">
                  <c:v>0.12255975738781399</c:v>
                </c:pt>
                <c:pt idx="12142" formatCode="General">
                  <c:v>0.13071147314970599</c:v>
                </c:pt>
                <c:pt idx="12143" formatCode="General">
                  <c:v>0.13912036386805501</c:v>
                </c:pt>
                <c:pt idx="12144" formatCode="General">
                  <c:v>0.146574556436666</c:v>
                </c:pt>
                <c:pt idx="12145" formatCode="General">
                  <c:v>0.15273259157841099</c:v>
                </c:pt>
                <c:pt idx="12146" formatCode="General">
                  <c:v>0.15767159052110499</c:v>
                </c:pt>
                <c:pt idx="12147" formatCode="General">
                  <c:v>0.16160014767496</c:v>
                </c:pt>
                <c:pt idx="12148" formatCode="General">
                  <c:v>0.16415925652889499</c:v>
                </c:pt>
                <c:pt idx="12149" formatCode="General">
                  <c:v>0.16422387194145099</c:v>
                </c:pt>
                <c:pt idx="12150" formatCode="General">
                  <c:v>0.16134847504827499</c:v>
                </c:pt>
                <c:pt idx="12151" formatCode="General">
                  <c:v>0.15640358171406199</c:v>
                </c:pt>
                <c:pt idx="12152" formatCode="General">
                  <c:v>0.14962980057074199</c:v>
                </c:pt>
                <c:pt idx="12153" formatCode="General">
                  <c:v>0.14028665544993399</c:v>
                </c:pt>
                <c:pt idx="12154" formatCode="General">
                  <c:v>0.12884910761860099</c:v>
                </c:pt>
                <c:pt idx="12155" formatCode="General">
                  <c:v>0.116309336645344</c:v>
                </c:pt>
                <c:pt idx="12156" formatCode="General">
                  <c:v>0.102851244813517</c:v>
                </c:pt>
                <c:pt idx="12157" formatCode="General">
                  <c:v>8.8841625586883896E-2</c:v>
                </c:pt>
                <c:pt idx="12158" formatCode="General">
                  <c:v>7.5067324062599E-2</c:v>
                </c:pt>
                <c:pt idx="12159" formatCode="General">
                  <c:v>6.2266677993883301E-2</c:v>
                </c:pt>
                <c:pt idx="12160" formatCode="General">
                  <c:v>5.0315530653842103E-2</c:v>
                </c:pt>
                <c:pt idx="12161" formatCode="General">
                  <c:v>3.86338456060882E-2</c:v>
                </c:pt>
                <c:pt idx="12162" formatCode="General">
                  <c:v>2.73472614246313E-2</c:v>
                </c:pt>
                <c:pt idx="12163" formatCode="General">
                  <c:v>1.7166725137267701E-2</c:v>
                </c:pt>
                <c:pt idx="12164" formatCode="General">
                  <c:v>9.1295578657214303E-3</c:v>
                </c:pt>
                <c:pt idx="12165" formatCode="General">
                  <c:v>4.2969180526512499E-3</c:v>
                </c:pt>
                <c:pt idx="12166" formatCode="General">
                  <c:v>3.33595738080312E-3</c:v>
                </c:pt>
                <c:pt idx="12167" formatCode="General">
                  <c:v>6.4293761009106996E-3</c:v>
                </c:pt>
                <c:pt idx="12168" formatCode="General">
                  <c:v>1.34442448621554E-2</c:v>
                </c:pt>
                <c:pt idx="12169" formatCode="General">
                  <c:v>2.3404767523370701E-2</c:v>
                </c:pt>
                <c:pt idx="12170" formatCode="General">
                  <c:v>3.5694732263105801E-2</c:v>
                </c:pt>
                <c:pt idx="12171" formatCode="General">
                  <c:v>5.0049492160679297E-2</c:v>
                </c:pt>
                <c:pt idx="12172" formatCode="General">
                  <c:v>6.54372343733583E-2</c:v>
                </c:pt>
                <c:pt idx="12173" formatCode="General">
                  <c:v>8.0167907071861805E-2</c:v>
                </c:pt>
                <c:pt idx="12174" formatCode="General">
                  <c:v>9.2206089429265004E-2</c:v>
                </c:pt>
                <c:pt idx="12175" formatCode="General">
                  <c:v>0.100738557500199</c:v>
                </c:pt>
                <c:pt idx="12176" formatCode="General">
                  <c:v>0.104930096697278</c:v>
                </c:pt>
                <c:pt idx="12177" formatCode="General">
                  <c:v>0.104719234806263</c:v>
                </c:pt>
                <c:pt idx="12178" formatCode="General">
                  <c:v>0.102074957206495</c:v>
                </c:pt>
                <c:pt idx="12179" formatCode="General">
                  <c:v>9.7976680930488502E-2</c:v>
                </c:pt>
                <c:pt idx="12180" formatCode="General">
                  <c:v>9.1764384463724799E-2</c:v>
                </c:pt>
                <c:pt idx="12181" formatCode="General">
                  <c:v>8.3409039389695294E-2</c:v>
                </c:pt>
                <c:pt idx="12182" formatCode="General">
                  <c:v>7.4506361086708203E-2</c:v>
                </c:pt>
                <c:pt idx="12183" formatCode="General">
                  <c:v>6.6047668240780302E-2</c:v>
                </c:pt>
                <c:pt idx="12184" formatCode="General">
                  <c:v>5.7717536931198903E-2</c:v>
                </c:pt>
                <c:pt idx="12185" formatCode="General">
                  <c:v>4.9636559233035997E-2</c:v>
                </c:pt>
                <c:pt idx="12186" formatCode="General">
                  <c:v>4.16811343462146E-2</c:v>
                </c:pt>
                <c:pt idx="12187" formatCode="General">
                  <c:v>3.3159912930624702E-2</c:v>
                </c:pt>
                <c:pt idx="12188" formatCode="General">
                  <c:v>2.4838213889727598E-2</c:v>
                </c:pt>
                <c:pt idx="12189" formatCode="General">
                  <c:v>1.7143326725108699E-2</c:v>
                </c:pt>
                <c:pt idx="12190" formatCode="General">
                  <c:v>9.87823905455683E-3</c:v>
                </c:pt>
                <c:pt idx="12191" formatCode="General">
                  <c:v>4.9801738217577201E-3</c:v>
                </c:pt>
                <c:pt idx="12192" formatCode="General">
                  <c:v>3.0320232798644198E-3</c:v>
                </c:pt>
                <c:pt idx="12193" formatCode="General">
                  <c:v>1.78926488871014E-3</c:v>
                </c:pt>
                <c:pt idx="12194" formatCode="General">
                  <c:v>3.5226821031216301E-4</c:v>
                </c:pt>
                <c:pt idx="12195" formatCode="General">
                  <c:v>-6.9600537579894001E-4</c:v>
                </c:pt>
                <c:pt idx="12196" formatCode="General">
                  <c:v>-7.1245916949288796E-4</c:v>
                </c:pt>
                <c:pt idx="12197" formatCode="General">
                  <c:v>5.9165275235752005E-4</c:v>
                </c:pt>
                <c:pt idx="12198" formatCode="General">
                  <c:v>3.5522944852457499E-3</c:v>
                </c:pt>
                <c:pt idx="12199" formatCode="General">
                  <c:v>7.7596523307724499E-3</c:v>
                </c:pt>
                <c:pt idx="12200" formatCode="General">
                  <c:v>1.1774739422332601E-2</c:v>
                </c:pt>
                <c:pt idx="12201" formatCode="General">
                  <c:v>1.43792106076877E-2</c:v>
                </c:pt>
                <c:pt idx="12202" formatCode="General">
                  <c:v>1.40384498563289E-2</c:v>
                </c:pt>
                <c:pt idx="12203" formatCode="General">
                  <c:v>9.9890145948806405E-3</c:v>
                </c:pt>
                <c:pt idx="12204" formatCode="General">
                  <c:v>2.9175755399142001E-3</c:v>
                </c:pt>
                <c:pt idx="12205" formatCode="General">
                  <c:v>-6.4917296223543797E-3</c:v>
                </c:pt>
                <c:pt idx="12206" formatCode="General">
                  <c:v>-1.8340582811518499E-2</c:v>
                </c:pt>
                <c:pt idx="12207" formatCode="General">
                  <c:v>-3.1534658062870799E-2</c:v>
                </c:pt>
                <c:pt idx="12208" formatCode="General">
                  <c:v>-4.3705746336902301E-2</c:v>
                </c:pt>
                <c:pt idx="12209" formatCode="General">
                  <c:v>-5.4340020348465301E-2</c:v>
                </c:pt>
                <c:pt idx="12210" formatCode="General">
                  <c:v>-6.3882261681396504E-2</c:v>
                </c:pt>
                <c:pt idx="12211" formatCode="General">
                  <c:v>-7.1881469460174402E-2</c:v>
                </c:pt>
                <c:pt idx="12212" formatCode="General">
                  <c:v>-7.7486695611394402E-2</c:v>
                </c:pt>
                <c:pt idx="12213" formatCode="General">
                  <c:v>-7.9710466144785497E-2</c:v>
                </c:pt>
                <c:pt idx="12214" formatCode="General">
                  <c:v>-7.8582683779932702E-2</c:v>
                </c:pt>
                <c:pt idx="12215" formatCode="General">
                  <c:v>-7.4639677760069106E-2</c:v>
                </c:pt>
                <c:pt idx="12216" formatCode="General">
                  <c:v>-6.8845201404052495E-2</c:v>
                </c:pt>
                <c:pt idx="12217" formatCode="General">
                  <c:v>-6.21141702379642E-2</c:v>
                </c:pt>
                <c:pt idx="12218" formatCode="General">
                  <c:v>-5.4359110650763098E-2</c:v>
                </c:pt>
                <c:pt idx="12219" formatCode="General">
                  <c:v>-4.6116911073385801E-2</c:v>
                </c:pt>
                <c:pt idx="12220" formatCode="General">
                  <c:v>-3.8010284503768699E-2</c:v>
                </c:pt>
                <c:pt idx="12221" formatCode="General">
                  <c:v>-3.1175464072532098E-2</c:v>
                </c:pt>
                <c:pt idx="12222" formatCode="General">
                  <c:v>-2.72362984260607E-2</c:v>
                </c:pt>
                <c:pt idx="12223" formatCode="General">
                  <c:v>-2.69893178727009E-2</c:v>
                </c:pt>
                <c:pt idx="12224" formatCode="General">
                  <c:v>-2.9589408014952599E-2</c:v>
                </c:pt>
                <c:pt idx="12225" formatCode="General">
                  <c:v>-3.4215620775914002E-2</c:v>
                </c:pt>
                <c:pt idx="12226" formatCode="General">
                  <c:v>-4.0830785168649998E-2</c:v>
                </c:pt>
                <c:pt idx="12227" formatCode="General">
                  <c:v>-4.9300628672115002E-2</c:v>
                </c:pt>
                <c:pt idx="12228" formatCode="General">
                  <c:v>-6.0839928989847497E-2</c:v>
                </c:pt>
                <c:pt idx="12229" formatCode="General">
                  <c:v>-7.5109856473162206E-2</c:v>
                </c:pt>
                <c:pt idx="12230" formatCode="General">
                  <c:v>-8.9524291307894299E-2</c:v>
                </c:pt>
                <c:pt idx="12231" formatCode="General">
                  <c:v>-0.10256632053002999</c:v>
                </c:pt>
                <c:pt idx="12232" formatCode="General">
                  <c:v>-0.114309748119302</c:v>
                </c:pt>
                <c:pt idx="12233" formatCode="General">
                  <c:v>-0.12516966837684901</c:v>
                </c:pt>
                <c:pt idx="12234" formatCode="General">
                  <c:v>-0.134837520315117</c:v>
                </c:pt>
                <c:pt idx="12235" formatCode="General">
                  <c:v>-0.14330488776400199</c:v>
                </c:pt>
                <c:pt idx="12236" formatCode="General">
                  <c:v>-0.15024065326522801</c:v>
                </c:pt>
                <c:pt idx="12237" formatCode="General">
                  <c:v>-0.155886397148807</c:v>
                </c:pt>
                <c:pt idx="12238" formatCode="General">
                  <c:v>-0.16083793717446701</c:v>
                </c:pt>
                <c:pt idx="12239" formatCode="General">
                  <c:v>-0.163974979366625</c:v>
                </c:pt>
                <c:pt idx="12240" formatCode="General">
                  <c:v>-0.16491091084843301</c:v>
                </c:pt>
                <c:pt idx="12241" formatCode="General">
                  <c:v>-0.16517435853278201</c:v>
                </c:pt>
                <c:pt idx="12242" formatCode="General">
                  <c:v>-0.16561428938723999</c:v>
                </c:pt>
                <c:pt idx="12243" formatCode="General">
                  <c:v>-0.166364892227508</c:v>
                </c:pt>
                <c:pt idx="12244" formatCode="General">
                  <c:v>-0.16738936869361601</c:v>
                </c:pt>
                <c:pt idx="12245" formatCode="General">
                  <c:v>-0.167774713536157</c:v>
                </c:pt>
                <c:pt idx="12246" formatCode="General">
                  <c:v>-0.167226467859515</c:v>
                </c:pt>
                <c:pt idx="12247" formatCode="General">
                  <c:v>-0.16477350964361601</c:v>
                </c:pt>
                <c:pt idx="12248" formatCode="General">
                  <c:v>-0.159925862414277</c:v>
                </c:pt>
                <c:pt idx="12249" formatCode="General">
                  <c:v>-0.15361760989314799</c:v>
                </c:pt>
                <c:pt idx="12250" formatCode="General">
                  <c:v>-0.146386154105452</c:v>
                </c:pt>
                <c:pt idx="12251" formatCode="General">
                  <c:v>-0.138524936008493</c:v>
                </c:pt>
                <c:pt idx="12252" formatCode="General">
                  <c:v>-0.13061215118161601</c:v>
                </c:pt>
                <c:pt idx="12253" formatCode="General">
                  <c:v>-0.123817922369529</c:v>
                </c:pt>
                <c:pt idx="12254" formatCode="General">
                  <c:v>-0.118660140158879</c:v>
                </c:pt>
                <c:pt idx="12255" formatCode="General">
                  <c:v>-0.114425701120561</c:v>
                </c:pt>
                <c:pt idx="12256" formatCode="General">
                  <c:v>-0.10996878215525099</c:v>
                </c:pt>
                <c:pt idx="12257" formatCode="General">
                  <c:v>-0.10589709151031999</c:v>
                </c:pt>
                <c:pt idx="12258" formatCode="General">
                  <c:v>-0.103116772851611</c:v>
                </c:pt>
                <c:pt idx="12259" formatCode="General">
                  <c:v>-0.101498509724638</c:v>
                </c:pt>
                <c:pt idx="12260" formatCode="General">
                  <c:v>-0.10209304692164201</c:v>
                </c:pt>
                <c:pt idx="12261" formatCode="General">
                  <c:v>-0.10544262651416</c:v>
                </c:pt>
                <c:pt idx="12262" formatCode="General">
                  <c:v>-0.11090761194163801</c:v>
                </c:pt>
                <c:pt idx="12263" formatCode="General">
                  <c:v>-0.118058838580202</c:v>
                </c:pt>
                <c:pt idx="12264" formatCode="General">
                  <c:v>-0.12690765599345399</c:v>
                </c:pt>
                <c:pt idx="12265" formatCode="General">
                  <c:v>-0.13786392482221499</c:v>
                </c:pt>
                <c:pt idx="12266" formatCode="General">
                  <c:v>-0.15042714718684699</c:v>
                </c:pt>
                <c:pt idx="12267" formatCode="General">
                  <c:v>-0.16441039470708199</c:v>
                </c:pt>
                <c:pt idx="12268" formatCode="General">
                  <c:v>-0.17991742809821501</c:v>
                </c:pt>
                <c:pt idx="12269" formatCode="General">
                  <c:v>-0.19631915509226</c:v>
                </c:pt>
                <c:pt idx="12270" formatCode="General">
                  <c:v>-0.213114999916412</c:v>
                </c:pt>
                <c:pt idx="12271" formatCode="General">
                  <c:v>-0.22906085246557301</c:v>
                </c:pt>
                <c:pt idx="12272" formatCode="General">
                  <c:v>-0.24286622600013899</c:v>
                </c:pt>
                <c:pt idx="12273" formatCode="General">
                  <c:v>-0.25414292934821803</c:v>
                </c:pt>
                <c:pt idx="12274" formatCode="General">
                  <c:v>-0.26258965265758799</c:v>
                </c:pt>
                <c:pt idx="12275" formatCode="General">
                  <c:v>-0.268635947965504</c:v>
                </c:pt>
                <c:pt idx="12276" formatCode="General">
                  <c:v>-0.27289483134299802</c:v>
                </c:pt>
                <c:pt idx="12277" formatCode="General">
                  <c:v>-0.275442318440073</c:v>
                </c:pt>
                <c:pt idx="12278" formatCode="General">
                  <c:v>-0.27775838980416401</c:v>
                </c:pt>
                <c:pt idx="12279" formatCode="General">
                  <c:v>-0.28090561055063301</c:v>
                </c:pt>
                <c:pt idx="12280" formatCode="General">
                  <c:v>-0.28336282823769798</c:v>
                </c:pt>
                <c:pt idx="12281" formatCode="General">
                  <c:v>-0.28367369094524297</c:v>
                </c:pt>
                <c:pt idx="12282" formatCode="General">
                  <c:v>-0.28190140136316799</c:v>
                </c:pt>
                <c:pt idx="12283" formatCode="General">
                  <c:v>-0.27902327512223002</c:v>
                </c:pt>
                <c:pt idx="12284" formatCode="General">
                  <c:v>-0.27549669108757802</c:v>
                </c:pt>
                <c:pt idx="12285" formatCode="General">
                  <c:v>-0.27036899467185399</c:v>
                </c:pt>
                <c:pt idx="12286" formatCode="General">
                  <c:v>-0.26275689195667701</c:v>
                </c:pt>
                <c:pt idx="12287" formatCode="General">
                  <c:v>-0.25329698064078998</c:v>
                </c:pt>
                <c:pt idx="12288" formatCode="General">
                  <c:v>-0.24334439809821701</c:v>
                </c:pt>
                <c:pt idx="12289" formatCode="General">
                  <c:v>-0.233996436449847</c:v>
                </c:pt>
                <c:pt idx="12290" formatCode="General">
                  <c:v>-0.225782923041003</c:v>
                </c:pt>
                <c:pt idx="12291" formatCode="General">
                  <c:v>-0.21888821974494899</c:v>
                </c:pt>
                <c:pt idx="12292" formatCode="General">
                  <c:v>-0.21346995976747099</c:v>
                </c:pt>
                <c:pt idx="12293" formatCode="General">
                  <c:v>-0.209093596145804</c:v>
                </c:pt>
                <c:pt idx="12294" formatCode="General">
                  <c:v>-0.20556623459145801</c:v>
                </c:pt>
                <c:pt idx="12295" formatCode="General">
                  <c:v>-0.203471492418237</c:v>
                </c:pt>
                <c:pt idx="12296" formatCode="General">
                  <c:v>-0.20269120515223699</c:v>
                </c:pt>
                <c:pt idx="12297" formatCode="General">
                  <c:v>-0.203059179049351</c:v>
                </c:pt>
                <c:pt idx="12298" formatCode="General">
                  <c:v>-0.205135659622943</c:v>
                </c:pt>
                <c:pt idx="12299" formatCode="General">
                  <c:v>-0.208511767375892</c:v>
                </c:pt>
                <c:pt idx="12300" formatCode="General">
                  <c:v>-0.21178263772108</c:v>
                </c:pt>
                <c:pt idx="12301" formatCode="General">
                  <c:v>-0.21428393969516199</c:v>
                </c:pt>
                <c:pt idx="12302" formatCode="General">
                  <c:v>-0.21590132243441801</c:v>
                </c:pt>
                <c:pt idx="12303" formatCode="General">
                  <c:v>-0.216747546072172</c:v>
                </c:pt>
                <c:pt idx="12304" formatCode="General">
                  <c:v>-0.217744146779524</c:v>
                </c:pt>
                <c:pt idx="12305" formatCode="General">
                  <c:v>-0.21902915280750901</c:v>
                </c:pt>
                <c:pt idx="12306" formatCode="General">
                  <c:v>-0.21888644116374401</c:v>
                </c:pt>
                <c:pt idx="12307" formatCode="General">
                  <c:v>-0.21658701992013199</c:v>
                </c:pt>
                <c:pt idx="12308" formatCode="General">
                  <c:v>-0.21269445255095901</c:v>
                </c:pt>
                <c:pt idx="12309" formatCode="General">
                  <c:v>-0.207426346050329</c:v>
                </c:pt>
                <c:pt idx="12310" formatCode="General">
                  <c:v>-0.200788203452265</c:v>
                </c:pt>
                <c:pt idx="12311" formatCode="General">
                  <c:v>-0.192842841625397</c:v>
                </c:pt>
                <c:pt idx="12312" formatCode="General">
                  <c:v>-0.18379513819958099</c:v>
                </c:pt>
                <c:pt idx="12313" formatCode="General">
                  <c:v>-0.173748119943645</c:v>
                </c:pt>
                <c:pt idx="12314" formatCode="General">
                  <c:v>-0.16220184661624101</c:v>
                </c:pt>
                <c:pt idx="12315" formatCode="General">
                  <c:v>-0.14819867791845501</c:v>
                </c:pt>
                <c:pt idx="12316" formatCode="General">
                  <c:v>-0.13246410553777099</c:v>
                </c:pt>
                <c:pt idx="12317" formatCode="General">
                  <c:v>-0.11605369581450101</c:v>
                </c:pt>
                <c:pt idx="12318" formatCode="General">
                  <c:v>-9.8791462294294294E-2</c:v>
                </c:pt>
                <c:pt idx="12319" formatCode="General">
                  <c:v>-8.0898190472603507E-2</c:v>
                </c:pt>
                <c:pt idx="12320" formatCode="General">
                  <c:v>-6.3825152816857994E-2</c:v>
                </c:pt>
                <c:pt idx="12321" formatCode="General">
                  <c:v>-4.88353802254793E-2</c:v>
                </c:pt>
                <c:pt idx="12322" formatCode="General">
                  <c:v>-3.63871011338949E-2</c:v>
                </c:pt>
                <c:pt idx="12323" formatCode="General">
                  <c:v>-2.6857883080111999E-2</c:v>
                </c:pt>
                <c:pt idx="12324" formatCode="General">
                  <c:v>-2.07959466019569E-2</c:v>
                </c:pt>
                <c:pt idx="12325" formatCode="General">
                  <c:v>-1.8270995790462E-2</c:v>
                </c:pt>
                <c:pt idx="12326" formatCode="General">
                  <c:v>-1.7811049842780698E-2</c:v>
                </c:pt>
                <c:pt idx="12327" formatCode="General">
                  <c:v>-1.8000126753970301E-2</c:v>
                </c:pt>
                <c:pt idx="12328" formatCode="General">
                  <c:v>-1.9038986218705999E-2</c:v>
                </c:pt>
                <c:pt idx="12329" formatCode="General">
                  <c:v>-2.10446444085374E-2</c:v>
                </c:pt>
                <c:pt idx="12330" formatCode="General">
                  <c:v>-2.32748225466743E-2</c:v>
                </c:pt>
                <c:pt idx="12331" formatCode="General">
                  <c:v>-2.4479940182203602E-2</c:v>
                </c:pt>
                <c:pt idx="12332" formatCode="General">
                  <c:v>-2.4031252937676599E-2</c:v>
                </c:pt>
                <c:pt idx="12333" formatCode="General">
                  <c:v>-2.15387741666948E-2</c:v>
                </c:pt>
                <c:pt idx="12334" formatCode="General">
                  <c:v>-1.71633976595067E-2</c:v>
                </c:pt>
                <c:pt idx="12335" formatCode="General">
                  <c:v>-1.10649670182182E-2</c:v>
                </c:pt>
                <c:pt idx="12336" formatCode="General">
                  <c:v>-2.25121961796534E-3</c:v>
                </c:pt>
                <c:pt idx="12337" formatCode="General">
                  <c:v>9.71496243570363E-3</c:v>
                </c:pt>
                <c:pt idx="12338" formatCode="General">
                  <c:v>2.42315824212362E-2</c:v>
                </c:pt>
                <c:pt idx="12339" formatCode="General">
                  <c:v>4.0477269380156902E-2</c:v>
                </c:pt>
                <c:pt idx="12340" formatCode="General">
                  <c:v>5.8320862385226303E-2</c:v>
                </c:pt>
                <c:pt idx="12341" formatCode="General">
                  <c:v>7.76663381331959E-2</c:v>
                </c:pt>
                <c:pt idx="12342" formatCode="General">
                  <c:v>9.8398661781938998E-2</c:v>
                </c:pt>
                <c:pt idx="12343" formatCode="General">
                  <c:v>0.119950828055446</c:v>
                </c:pt>
                <c:pt idx="12344" formatCode="General">
                  <c:v>0.141545442320717</c:v>
                </c:pt>
                <c:pt idx="12345" formatCode="General">
                  <c:v>0.162065259778057</c:v>
                </c:pt>
                <c:pt idx="12346" formatCode="General">
                  <c:v>0.180724164737364</c:v>
                </c:pt>
                <c:pt idx="12347" formatCode="General">
                  <c:v>0.197414905788274</c:v>
                </c:pt>
                <c:pt idx="12348" formatCode="General">
                  <c:v>0.21192906897792099</c:v>
                </c:pt>
                <c:pt idx="12349" formatCode="General">
                  <c:v>0.22477800697743699</c:v>
                </c:pt>
                <c:pt idx="12350" formatCode="General">
                  <c:v>0.23652217284420499</c:v>
                </c:pt>
                <c:pt idx="12351" formatCode="General">
                  <c:v>0.247297516072783</c:v>
                </c:pt>
                <c:pt idx="12352" formatCode="General">
                  <c:v>0.25693911585841001</c:v>
                </c:pt>
                <c:pt idx="12353" formatCode="General">
                  <c:v>0.265412971177441</c:v>
                </c:pt>
                <c:pt idx="12354" formatCode="General">
                  <c:v>0.27203815698731498</c:v>
                </c:pt>
                <c:pt idx="12355" formatCode="General">
                  <c:v>0.27588842477367498</c:v>
                </c:pt>
                <c:pt idx="12356" formatCode="General">
                  <c:v>0.27777906750084302</c:v>
                </c:pt>
                <c:pt idx="12357" formatCode="General">
                  <c:v>0.27930269089712501</c:v>
                </c:pt>
                <c:pt idx="12358" formatCode="General">
                  <c:v>0.28157511630183302</c:v>
                </c:pt>
                <c:pt idx="12359" formatCode="General">
                  <c:v>0.28426067142787098</c:v>
                </c:pt>
                <c:pt idx="12360" formatCode="General">
                  <c:v>0.286637722535734</c:v>
                </c:pt>
                <c:pt idx="12361" formatCode="General">
                  <c:v>0.28857170705026403</c:v>
                </c:pt>
                <c:pt idx="12362" formatCode="General">
                  <c:v>0.28998034384292998</c:v>
                </c:pt>
                <c:pt idx="12363" formatCode="General">
                  <c:v>0.29052219856323303</c:v>
                </c:pt>
                <c:pt idx="12364" formatCode="General">
                  <c:v>0.29027138095387101</c:v>
                </c:pt>
                <c:pt idx="12365" formatCode="General">
                  <c:v>0.290666777886259</c:v>
                </c:pt>
                <c:pt idx="12366" formatCode="General">
                  <c:v>0.29252058507816697</c:v>
                </c:pt>
                <c:pt idx="12367" formatCode="General">
                  <c:v>0.29443932892096297</c:v>
                </c:pt>
                <c:pt idx="12368" formatCode="General">
                  <c:v>0.29446798684174602</c:v>
                </c:pt>
                <c:pt idx="12369" formatCode="General">
                  <c:v>0.29253099022585399</c:v>
                </c:pt>
                <c:pt idx="12370" formatCode="General">
                  <c:v>0.28939276988776302</c:v>
                </c:pt>
                <c:pt idx="12371" formatCode="General">
                  <c:v>0.28500909907842498</c:v>
                </c:pt>
                <c:pt idx="12372" formatCode="General">
                  <c:v>0.28029056614611902</c:v>
                </c:pt>
                <c:pt idx="12373" formatCode="General">
                  <c:v>0.27632019859801399</c:v>
                </c:pt>
                <c:pt idx="12374" formatCode="General">
                  <c:v>0.27304446112612801</c:v>
                </c:pt>
                <c:pt idx="12375" formatCode="General">
                  <c:v>0.269955734794318</c:v>
                </c:pt>
                <c:pt idx="12376" formatCode="General">
                  <c:v>0.26677123995720903</c:v>
                </c:pt>
                <c:pt idx="12377" formatCode="General">
                  <c:v>0.26350105760159198</c:v>
                </c:pt>
                <c:pt idx="12378" formatCode="General">
                  <c:v>0.25980901627402098</c:v>
                </c:pt>
                <c:pt idx="12379" formatCode="General">
                  <c:v>0.25561638437869799</c:v>
                </c:pt>
                <c:pt idx="12380" formatCode="General">
                  <c:v>0.251131226953207</c:v>
                </c:pt>
                <c:pt idx="12381" formatCode="General">
                  <c:v>0.24652724990644601</c:v>
                </c:pt>
                <c:pt idx="12382" formatCode="General">
                  <c:v>0.24264876237538399</c:v>
                </c:pt>
                <c:pt idx="12383" formatCode="General">
                  <c:v>0.239868061810523</c:v>
                </c:pt>
                <c:pt idx="12384" formatCode="General">
                  <c:v>0.23684910258838601</c:v>
                </c:pt>
                <c:pt idx="12385" formatCode="General">
                  <c:v>0.23157627228380701</c:v>
                </c:pt>
                <c:pt idx="12386" formatCode="General">
                  <c:v>0.22386234984725101</c:v>
                </c:pt>
                <c:pt idx="12387" formatCode="General">
                  <c:v>0.215034854031082</c:v>
                </c:pt>
                <c:pt idx="12388" formatCode="General">
                  <c:v>0.20620968908750001</c:v>
                </c:pt>
                <c:pt idx="12389" formatCode="General">
                  <c:v>0.19886913440203799</c:v>
                </c:pt>
                <c:pt idx="12390" formatCode="General">
                  <c:v>0.19392466332105501</c:v>
                </c:pt>
                <c:pt idx="12391" formatCode="General">
                  <c:v>0.190069613906235</c:v>
                </c:pt>
                <c:pt idx="12392" formatCode="General">
                  <c:v>0.18573591438044701</c:v>
                </c:pt>
                <c:pt idx="12393" formatCode="General">
                  <c:v>0.18105512209868099</c:v>
                </c:pt>
                <c:pt idx="12394" formatCode="General">
                  <c:v>0.17687976215114201</c:v>
                </c:pt>
                <c:pt idx="12395" formatCode="General">
                  <c:v>0.17258511365238399</c:v>
                </c:pt>
                <c:pt idx="12396" formatCode="General">
                  <c:v>0.167779257811809</c:v>
                </c:pt>
                <c:pt idx="12397" formatCode="General">
                  <c:v>0.163292328343697</c:v>
                </c:pt>
                <c:pt idx="12398" formatCode="General">
                  <c:v>0.15942863437495799</c:v>
                </c:pt>
                <c:pt idx="12399" formatCode="General">
                  <c:v>0.156496530598036</c:v>
                </c:pt>
                <c:pt idx="12400" formatCode="General">
                  <c:v>0.15524170028826401</c:v>
                </c:pt>
                <c:pt idx="12401" formatCode="General">
                  <c:v>0.155338995353625</c:v>
                </c:pt>
                <c:pt idx="12402" formatCode="General">
                  <c:v>0.156873007094297</c:v>
                </c:pt>
                <c:pt idx="12403" formatCode="General">
                  <c:v>0.16046757837457601</c:v>
                </c:pt>
                <c:pt idx="12404" formatCode="General">
                  <c:v>0.16614729931674599</c:v>
                </c:pt>
                <c:pt idx="12405" formatCode="General">
                  <c:v>0.173845055652812</c:v>
                </c:pt>
                <c:pt idx="12406" formatCode="General">
                  <c:v>0.18274498690922999</c:v>
                </c:pt>
                <c:pt idx="12407" formatCode="General">
                  <c:v>0.19198853068636401</c:v>
                </c:pt>
                <c:pt idx="12408" formatCode="General">
                  <c:v>0.20086720905512201</c:v>
                </c:pt>
                <c:pt idx="12409" formatCode="General">
                  <c:v>0.209632879299258</c:v>
                </c:pt>
                <c:pt idx="12410" formatCode="General">
                  <c:v>0.217477511549798</c:v>
                </c:pt>
                <c:pt idx="12411" formatCode="General">
                  <c:v>0.22258634564251301</c:v>
                </c:pt>
                <c:pt idx="12412" formatCode="General">
                  <c:v>0.22458814473361299</c:v>
                </c:pt>
                <c:pt idx="12413" formatCode="General">
                  <c:v>0.22489656777390199</c:v>
                </c:pt>
                <c:pt idx="12414" formatCode="General">
                  <c:v>0.22466349583474801</c:v>
                </c:pt>
                <c:pt idx="12415" formatCode="General">
                  <c:v>0.22340146582168999</c:v>
                </c:pt>
                <c:pt idx="12416" formatCode="General">
                  <c:v>0.221021656560832</c:v>
                </c:pt>
                <c:pt idx="12417" formatCode="General">
                  <c:v>0.217235547256277</c:v>
                </c:pt>
                <c:pt idx="12418" formatCode="General">
                  <c:v>0.21163257638635999</c:v>
                </c:pt>
                <c:pt idx="12419" formatCode="General">
                  <c:v>0.20430737320047901</c:v>
                </c:pt>
                <c:pt idx="12420" formatCode="General">
                  <c:v>0.19634519148909499</c:v>
                </c:pt>
                <c:pt idx="12421" formatCode="General">
                  <c:v>0.18828803260555199</c:v>
                </c:pt>
                <c:pt idx="12422" formatCode="General">
                  <c:v>0.17989388556392699</c:v>
                </c:pt>
                <c:pt idx="12423" formatCode="General">
                  <c:v>0.171941604931905</c:v>
                </c:pt>
                <c:pt idx="12424" formatCode="General">
                  <c:v>0.16554229156502601</c:v>
                </c:pt>
                <c:pt idx="12425" formatCode="General">
                  <c:v>0.16167314644386699</c:v>
                </c:pt>
                <c:pt idx="12426" formatCode="General">
                  <c:v>0.160250537876437</c:v>
                </c:pt>
                <c:pt idx="12427" formatCode="General">
                  <c:v>0.16033482273404201</c:v>
                </c:pt>
                <c:pt idx="12428" formatCode="General">
                  <c:v>0.16140944104300101</c:v>
                </c:pt>
                <c:pt idx="12429" formatCode="General">
                  <c:v>0.16273251211777701</c:v>
                </c:pt>
                <c:pt idx="12430" formatCode="General">
                  <c:v>0.163953546550103</c:v>
                </c:pt>
                <c:pt idx="12431" formatCode="General">
                  <c:v>0.165753268768491</c:v>
                </c:pt>
                <c:pt idx="12432" formatCode="General">
                  <c:v>0.168597319234156</c:v>
                </c:pt>
                <c:pt idx="12433" formatCode="General">
                  <c:v>0.17237707118903001</c:v>
                </c:pt>
                <c:pt idx="12434" formatCode="General">
                  <c:v>0.17640559364734201</c:v>
                </c:pt>
                <c:pt idx="12435" formatCode="General">
                  <c:v>0.18062888490168899</c:v>
                </c:pt>
                <c:pt idx="12436" formatCode="General">
                  <c:v>0.184773942234053</c:v>
                </c:pt>
                <c:pt idx="12437" formatCode="General">
                  <c:v>0.18803828618173599</c:v>
                </c:pt>
                <c:pt idx="12438" formatCode="General">
                  <c:v>0.18949790592504301</c:v>
                </c:pt>
                <c:pt idx="12439" formatCode="General">
                  <c:v>0.18849815546029</c:v>
                </c:pt>
                <c:pt idx="12440" formatCode="General">
                  <c:v>0.18524647281201001</c:v>
                </c:pt>
                <c:pt idx="12441" formatCode="General">
                  <c:v>0.179788063466578</c:v>
                </c:pt>
                <c:pt idx="12442" formatCode="General">
                  <c:v>0.17241895076391001</c:v>
                </c:pt>
                <c:pt idx="12443" formatCode="General">
                  <c:v>0.163513449855132</c:v>
                </c:pt>
                <c:pt idx="12444" formatCode="General">
                  <c:v>0.15339877058315801</c:v>
                </c:pt>
                <c:pt idx="12445" formatCode="General">
                  <c:v>0.144220661421786</c:v>
                </c:pt>
                <c:pt idx="12446" formatCode="General">
                  <c:v>0.13755940690391699</c:v>
                </c:pt>
                <c:pt idx="12447" formatCode="General">
                  <c:v>0.132684996145157</c:v>
                </c:pt>
                <c:pt idx="12448" formatCode="General">
                  <c:v>0.128433285260415</c:v>
                </c:pt>
                <c:pt idx="12449" formatCode="General">
                  <c:v>0.124018079637206</c:v>
                </c:pt>
                <c:pt idx="12450" formatCode="General">
                  <c:v>0.120013210992927</c:v>
                </c:pt>
                <c:pt idx="12451" formatCode="General">
                  <c:v>0.11734995957422199</c:v>
                </c:pt>
                <c:pt idx="12452" formatCode="General">
                  <c:v>0.116159231056496</c:v>
                </c:pt>
                <c:pt idx="12453" formatCode="General">
                  <c:v>0.11610055994092799</c:v>
                </c:pt>
                <c:pt idx="12454" formatCode="General">
                  <c:v>0.117882612006109</c:v>
                </c:pt>
                <c:pt idx="12455" formatCode="General">
                  <c:v>0.120626388130194</c:v>
                </c:pt>
                <c:pt idx="12456" formatCode="General">
                  <c:v>0.121893260855545</c:v>
                </c:pt>
                <c:pt idx="12457" formatCode="General">
                  <c:v>0.122324079236333</c:v>
                </c:pt>
                <c:pt idx="12458" formatCode="General">
                  <c:v>0.123506923091573</c:v>
                </c:pt>
                <c:pt idx="12459" formatCode="General">
                  <c:v>0.12508054639426999</c:v>
                </c:pt>
                <c:pt idx="12460" formatCode="General">
                  <c:v>0.12742111267842601</c:v>
                </c:pt>
                <c:pt idx="12461" formatCode="General">
                  <c:v>0.13060709333504</c:v>
                </c:pt>
                <c:pt idx="12462" formatCode="General">
                  <c:v>0.13322338016837201</c:v>
                </c:pt>
                <c:pt idx="12463" formatCode="General">
                  <c:v>0.13508670081170601</c:v>
                </c:pt>
                <c:pt idx="12464" formatCode="General">
                  <c:v>0.13581102046191301</c:v>
                </c:pt>
                <c:pt idx="12465" formatCode="General">
                  <c:v>0.13443345288502401</c:v>
                </c:pt>
                <c:pt idx="12466" formatCode="General">
                  <c:v>0.130804920401797</c:v>
                </c:pt>
                <c:pt idx="12467" formatCode="General">
                  <c:v>0.124817701872798</c:v>
                </c:pt>
                <c:pt idx="12468" formatCode="General">
                  <c:v>0.116018294377761</c:v>
                </c:pt>
                <c:pt idx="12469" formatCode="General">
                  <c:v>0.10447050562229999</c:v>
                </c:pt>
                <c:pt idx="12470" formatCode="General">
                  <c:v>9.1083391993858301E-2</c:v>
                </c:pt>
                <c:pt idx="12471" formatCode="General">
                  <c:v>7.7295240883605204E-2</c:v>
                </c:pt>
                <c:pt idx="12472" formatCode="General">
                  <c:v>6.3671867243424093E-2</c:v>
                </c:pt>
                <c:pt idx="12473" formatCode="General">
                  <c:v>4.94337219511213E-2</c:v>
                </c:pt>
                <c:pt idx="12474" formatCode="General">
                  <c:v>3.4188234836326097E-2</c:v>
                </c:pt>
                <c:pt idx="12475" formatCode="General">
                  <c:v>1.85730311227696E-2</c:v>
                </c:pt>
                <c:pt idx="12476" formatCode="General">
                  <c:v>3.6594597066652501E-3</c:v>
                </c:pt>
                <c:pt idx="12477" formatCode="General">
                  <c:v>-8.9383971398909398E-3</c:v>
                </c:pt>
                <c:pt idx="12478" formatCode="General">
                  <c:v>-1.92311019629464E-2</c:v>
                </c:pt>
                <c:pt idx="12479" formatCode="General">
                  <c:v>-2.8082234401612199E-2</c:v>
                </c:pt>
                <c:pt idx="12480" formatCode="General">
                  <c:v>-3.6163885246208803E-2</c:v>
                </c:pt>
                <c:pt idx="12481" formatCode="General">
                  <c:v>-4.3927999413421098E-2</c:v>
                </c:pt>
                <c:pt idx="12482" formatCode="General">
                  <c:v>-5.0627073410970599E-2</c:v>
                </c:pt>
                <c:pt idx="12483" formatCode="General">
                  <c:v>-5.5232198368512599E-2</c:v>
                </c:pt>
                <c:pt idx="12484" formatCode="General">
                  <c:v>-5.7279850877339299E-2</c:v>
                </c:pt>
                <c:pt idx="12485" formatCode="General">
                  <c:v>-5.7096662717909599E-2</c:v>
                </c:pt>
                <c:pt idx="12486" formatCode="General">
                  <c:v>-5.4487779620457602E-2</c:v>
                </c:pt>
                <c:pt idx="12487" formatCode="General">
                  <c:v>-4.9805057930184901E-2</c:v>
                </c:pt>
                <c:pt idx="12488" formatCode="General">
                  <c:v>-4.3628366692408202E-2</c:v>
                </c:pt>
                <c:pt idx="12489" formatCode="General">
                  <c:v>-3.5987900647588798E-2</c:v>
                </c:pt>
                <c:pt idx="12490" formatCode="General">
                  <c:v>-2.7528331754268501E-2</c:v>
                </c:pt>
                <c:pt idx="12491" formatCode="General">
                  <c:v>-1.8733645009474598E-2</c:v>
                </c:pt>
                <c:pt idx="12492" formatCode="General">
                  <c:v>-9.3606086117364803E-3</c:v>
                </c:pt>
                <c:pt idx="12493" formatCode="General">
                  <c:v>-1.19501371011196E-4</c:v>
                </c:pt>
                <c:pt idx="12494" formatCode="General">
                  <c:v>7.8588440086377592E-3</c:v>
                </c:pt>
                <c:pt idx="12495" formatCode="General">
                  <c:v>1.48571120332103E-2</c:v>
                </c:pt>
                <c:pt idx="12496" formatCode="General">
                  <c:v>2.1194068172344701E-2</c:v>
                </c:pt>
                <c:pt idx="12497" formatCode="General">
                  <c:v>2.6019933084377399E-2</c:v>
                </c:pt>
                <c:pt idx="12498" formatCode="General">
                  <c:v>2.8005514333195002E-2</c:v>
                </c:pt>
                <c:pt idx="12499" formatCode="General">
                  <c:v>2.5811616184504501E-2</c:v>
                </c:pt>
                <c:pt idx="12500" formatCode="General">
                  <c:v>1.8741272887553999E-2</c:v>
                </c:pt>
                <c:pt idx="12501" formatCode="General">
                  <c:v>7.2701590024128399E-3</c:v>
                </c:pt>
                <c:pt idx="12502" formatCode="General">
                  <c:v>-7.2055893521827804E-3</c:v>
                </c:pt>
                <c:pt idx="12503" formatCode="General">
                  <c:v>-2.39548333761023E-2</c:v>
                </c:pt>
                <c:pt idx="12504" formatCode="General">
                  <c:v>-4.3847457164573597E-2</c:v>
                </c:pt>
                <c:pt idx="12505" formatCode="General">
                  <c:v>-6.6737443297261195E-2</c:v>
                </c:pt>
                <c:pt idx="12506" formatCode="General">
                  <c:v>-9.1239113606789199E-2</c:v>
                </c:pt>
                <c:pt idx="12507" formatCode="General">
                  <c:v>-0.116721271881538</c:v>
                </c:pt>
                <c:pt idx="12508" formatCode="General">
                  <c:v>-0.14255644807055901</c:v>
                </c:pt>
                <c:pt idx="12509" formatCode="General">
                  <c:v>-0.166971459669088</c:v>
                </c:pt>
                <c:pt idx="12510" formatCode="General">
                  <c:v>-0.18854298689512999</c:v>
                </c:pt>
                <c:pt idx="12511" formatCode="General">
                  <c:v>-0.206391096350204</c:v>
                </c:pt>
                <c:pt idx="12512" formatCode="General">
                  <c:v>-0.22045483185374401</c:v>
                </c:pt>
                <c:pt idx="12513" formatCode="General">
                  <c:v>-0.23077669967910999</c:v>
                </c:pt>
                <c:pt idx="12514" formatCode="General">
                  <c:v>-0.236514912743609</c:v>
                </c:pt>
                <c:pt idx="12515" formatCode="General">
                  <c:v>-0.23822584474903999</c:v>
                </c:pt>
                <c:pt idx="12516" formatCode="General">
                  <c:v>-0.237022924703508</c:v>
                </c:pt>
                <c:pt idx="12517" formatCode="General">
                  <c:v>-0.23416715396832899</c:v>
                </c:pt>
                <c:pt idx="12518" formatCode="General">
                  <c:v>-0.23106797192878001</c:v>
                </c:pt>
                <c:pt idx="12519" formatCode="General">
                  <c:v>-0.22768736925358299</c:v>
                </c:pt>
                <c:pt idx="12520" formatCode="General">
                  <c:v>-0.22401640007624099</c:v>
                </c:pt>
                <c:pt idx="12521" formatCode="General">
                  <c:v>-0.22116892040300601</c:v>
                </c:pt>
                <c:pt idx="12522" formatCode="General">
                  <c:v>-0.21987638422795699</c:v>
                </c:pt>
                <c:pt idx="12523" formatCode="General">
                  <c:v>-0.220145143057629</c:v>
                </c:pt>
                <c:pt idx="12524" formatCode="General">
                  <c:v>-0.22184569500198201</c:v>
                </c:pt>
                <c:pt idx="12525" formatCode="General">
                  <c:v>-0.224166061934819</c:v>
                </c:pt>
                <c:pt idx="12526" formatCode="General">
                  <c:v>-0.22623380530970499</c:v>
                </c:pt>
                <c:pt idx="12527" formatCode="General">
                  <c:v>-0.22821846950086699</c:v>
                </c:pt>
                <c:pt idx="12528" formatCode="General">
                  <c:v>-0.22998711379957401</c:v>
                </c:pt>
                <c:pt idx="12529" formatCode="General">
                  <c:v>-0.231147862876005</c:v>
                </c:pt>
                <c:pt idx="12530" formatCode="General">
                  <c:v>-0.23177087825146001</c:v>
                </c:pt>
                <c:pt idx="12531" formatCode="General">
                  <c:v>-0.232171483486101</c:v>
                </c:pt>
                <c:pt idx="12532" formatCode="General">
                  <c:v>-0.23262655606139901</c:v>
                </c:pt>
                <c:pt idx="12533" formatCode="General">
                  <c:v>-0.23317738474637301</c:v>
                </c:pt>
                <c:pt idx="12534" formatCode="General">
                  <c:v>-0.233760213932207</c:v>
                </c:pt>
                <c:pt idx="12535" formatCode="General">
                  <c:v>-0.23565981826277799</c:v>
                </c:pt>
                <c:pt idx="12536" formatCode="General">
                  <c:v>-0.241183734820346</c:v>
                </c:pt>
                <c:pt idx="12537" formatCode="General">
                  <c:v>-0.250290304188031</c:v>
                </c:pt>
                <c:pt idx="12538" formatCode="General">
                  <c:v>-0.26053189668507698</c:v>
                </c:pt>
                <c:pt idx="12539" formatCode="General">
                  <c:v>-0.27053326832074298</c:v>
                </c:pt>
                <c:pt idx="12540" formatCode="General">
                  <c:v>-0.28047656776649199</c:v>
                </c:pt>
                <c:pt idx="12541" formatCode="General">
                  <c:v>-0.28993889630154401</c:v>
                </c:pt>
                <c:pt idx="12542" formatCode="General">
                  <c:v>-0.29886245629117703</c:v>
                </c:pt>
                <c:pt idx="12543" formatCode="General">
                  <c:v>-0.30802459165716201</c:v>
                </c:pt>
                <c:pt idx="12544" formatCode="General">
                  <c:v>-0.317408253490155</c:v>
                </c:pt>
                <c:pt idx="12545" formatCode="General">
                  <c:v>-0.32695705089523303</c:v>
                </c:pt>
                <c:pt idx="12546" formatCode="General">
                  <c:v>-0.33666173646443798</c:v>
                </c:pt>
                <c:pt idx="12547" formatCode="General">
                  <c:v>-0.34577342297170999</c:v>
                </c:pt>
                <c:pt idx="12548" formatCode="General">
                  <c:v>-0.35406058902704701</c:v>
                </c:pt>
                <c:pt idx="12549" formatCode="General">
                  <c:v>-0.36089028562886399</c:v>
                </c:pt>
                <c:pt idx="12550" formatCode="General">
                  <c:v>-0.36584728081008899</c:v>
                </c:pt>
                <c:pt idx="12551" formatCode="General">
                  <c:v>-0.36987330824048598</c:v>
                </c:pt>
                <c:pt idx="12552" formatCode="General">
                  <c:v>-0.37293465778086099</c:v>
                </c:pt>
                <c:pt idx="12553" formatCode="General">
                  <c:v>-0.37493865463217901</c:v>
                </c:pt>
                <c:pt idx="12554" formatCode="General">
                  <c:v>-0.376371909353307</c:v>
                </c:pt>
                <c:pt idx="12555" formatCode="General">
                  <c:v>-0.37645045201379501</c:v>
                </c:pt>
                <c:pt idx="12556" formatCode="General">
                  <c:v>-0.37429158392055101</c:v>
                </c:pt>
                <c:pt idx="12557" formatCode="General">
                  <c:v>-0.36983937022781099</c:v>
                </c:pt>
                <c:pt idx="12558" formatCode="General">
                  <c:v>-0.36354625527005102</c:v>
                </c:pt>
                <c:pt idx="12559" formatCode="General">
                  <c:v>-0.35643587056152298</c:v>
                </c:pt>
                <c:pt idx="12560" formatCode="General">
                  <c:v>-0.34938673710335499</c:v>
                </c:pt>
                <c:pt idx="12561" formatCode="General">
                  <c:v>-0.342755525729319</c:v>
                </c:pt>
                <c:pt idx="12562" formatCode="General">
                  <c:v>-0.33726882390250501</c:v>
                </c:pt>
                <c:pt idx="12563" formatCode="General">
                  <c:v>-0.33275849314556799</c:v>
                </c:pt>
                <c:pt idx="12564" formatCode="General">
                  <c:v>-0.32803474021303403</c:v>
                </c:pt>
                <c:pt idx="12565" formatCode="General">
                  <c:v>-0.32277381197843902</c:v>
                </c:pt>
                <c:pt idx="12566" formatCode="General">
                  <c:v>-0.31865221845608399</c:v>
                </c:pt>
                <c:pt idx="12567" formatCode="General">
                  <c:v>-0.31675579242305801</c:v>
                </c:pt>
                <c:pt idx="12568" formatCode="General">
                  <c:v>-0.31545614123557397</c:v>
                </c:pt>
                <c:pt idx="12569" formatCode="General">
                  <c:v>-0.31357515757350402</c:v>
                </c:pt>
                <c:pt idx="12570" formatCode="General">
                  <c:v>-0.31182495409081501</c:v>
                </c:pt>
                <c:pt idx="12571" formatCode="General">
                  <c:v>-0.31165060170548198</c:v>
                </c:pt>
                <c:pt idx="12572" formatCode="General">
                  <c:v>-0.31389829798393898</c:v>
                </c:pt>
                <c:pt idx="12573" formatCode="General">
                  <c:v>-0.31774980965775401</c:v>
                </c:pt>
                <c:pt idx="12574" formatCode="General">
                  <c:v>-0.32155588301272497</c:v>
                </c:pt>
                <c:pt idx="12575" formatCode="General">
                  <c:v>-0.32428030218974802</c:v>
                </c:pt>
                <c:pt idx="12576" formatCode="General">
                  <c:v>-0.32541339518579498</c:v>
                </c:pt>
                <c:pt idx="12577" formatCode="General">
                  <c:v>-0.32464562335495301</c:v>
                </c:pt>
                <c:pt idx="12578" formatCode="General">
                  <c:v>-0.32165492683160901</c:v>
                </c:pt>
                <c:pt idx="12579" formatCode="General">
                  <c:v>-0.316494133546743</c:v>
                </c:pt>
                <c:pt idx="12580" formatCode="General">
                  <c:v>-0.30992720839367299</c:v>
                </c:pt>
                <c:pt idx="12581" formatCode="General">
                  <c:v>-0.30328073356708002</c:v>
                </c:pt>
                <c:pt idx="12582" formatCode="General">
                  <c:v>-0.29671861614745598</c:v>
                </c:pt>
                <c:pt idx="12583" formatCode="General">
                  <c:v>-0.289860697852108</c:v>
                </c:pt>
                <c:pt idx="12584" formatCode="General">
                  <c:v>-0.28282997010674599</c:v>
                </c:pt>
                <c:pt idx="12585" formatCode="General">
                  <c:v>-0.27525126225110602</c:v>
                </c:pt>
                <c:pt idx="12586" formatCode="General">
                  <c:v>-0.26702236644986799</c:v>
                </c:pt>
                <c:pt idx="12587" formatCode="General">
                  <c:v>-0.25868651798679199</c:v>
                </c:pt>
                <c:pt idx="12588" formatCode="General">
                  <c:v>-0.25056260355503202</c:v>
                </c:pt>
                <c:pt idx="12589" formatCode="General">
                  <c:v>-0.24238409876511799</c:v>
                </c:pt>
                <c:pt idx="12590" formatCode="General">
                  <c:v>-0.23530927344914501</c:v>
                </c:pt>
                <c:pt idx="12591" formatCode="General">
                  <c:v>-0.23021891943960701</c:v>
                </c:pt>
                <c:pt idx="12592" formatCode="General">
                  <c:v>-0.22615772845981</c:v>
                </c:pt>
                <c:pt idx="12593" formatCode="General">
                  <c:v>-0.222840419837285</c:v>
                </c:pt>
                <c:pt idx="12594" formatCode="General">
                  <c:v>-0.219737643976715</c:v>
                </c:pt>
                <c:pt idx="12595" formatCode="General">
                  <c:v>-0.21655062201526201</c:v>
                </c:pt>
                <c:pt idx="12596" formatCode="General">
                  <c:v>-0.213594531600558</c:v>
                </c:pt>
                <c:pt idx="12597" formatCode="General">
                  <c:v>-0.21055544217911501</c:v>
                </c:pt>
                <c:pt idx="12598" formatCode="General">
                  <c:v>-0.20705787109516</c:v>
                </c:pt>
                <c:pt idx="12599" formatCode="General">
                  <c:v>-0.20240545149400799</c:v>
                </c:pt>
                <c:pt idx="12600" formatCode="General">
                  <c:v>-0.19601448730719501</c:v>
                </c:pt>
                <c:pt idx="12601" formatCode="General">
                  <c:v>-0.18842812662674799</c:v>
                </c:pt>
                <c:pt idx="12602" formatCode="General">
                  <c:v>-0.17920485687989701</c:v>
                </c:pt>
                <c:pt idx="12603" formatCode="General">
                  <c:v>-0.16691524850996201</c:v>
                </c:pt>
                <c:pt idx="12604" formatCode="General">
                  <c:v>-0.15182940343047799</c:v>
                </c:pt>
                <c:pt idx="12605" formatCode="General">
                  <c:v>-0.13525308583694501</c:v>
                </c:pt>
                <c:pt idx="12606" formatCode="General">
                  <c:v>-0.117912837807936</c:v>
                </c:pt>
                <c:pt idx="12607" formatCode="General">
                  <c:v>-0.10016498978737901</c:v>
                </c:pt>
                <c:pt idx="12608" formatCode="General">
                  <c:v>-8.1782913910713795E-2</c:v>
                </c:pt>
                <c:pt idx="12609" formatCode="General">
                  <c:v>-6.2172226501069898E-2</c:v>
                </c:pt>
                <c:pt idx="12610" formatCode="General">
                  <c:v>-4.2179682074945699E-2</c:v>
                </c:pt>
                <c:pt idx="12611" formatCode="General">
                  <c:v>-2.3420390456813E-2</c:v>
                </c:pt>
                <c:pt idx="12612" formatCode="General">
                  <c:v>-5.5395856364410601E-3</c:v>
                </c:pt>
                <c:pt idx="12613" formatCode="General">
                  <c:v>1.24165629703736E-2</c:v>
                </c:pt>
                <c:pt idx="12614" formatCode="General">
                  <c:v>2.9901586404114899E-2</c:v>
                </c:pt>
                <c:pt idx="12615" formatCode="General">
                  <c:v>4.5140283107681499E-2</c:v>
                </c:pt>
                <c:pt idx="12616" formatCode="General">
                  <c:v>5.68162689632766E-2</c:v>
                </c:pt>
                <c:pt idx="12617" formatCode="General">
                  <c:v>6.5459009462723206E-2</c:v>
                </c:pt>
                <c:pt idx="12618" formatCode="General">
                  <c:v>7.1924246754447502E-2</c:v>
                </c:pt>
                <c:pt idx="12619" formatCode="General">
                  <c:v>7.6248032555235601E-2</c:v>
                </c:pt>
                <c:pt idx="12620" formatCode="General">
                  <c:v>7.7987087164755706E-2</c:v>
                </c:pt>
                <c:pt idx="12621" formatCode="General">
                  <c:v>7.6626083634331404E-2</c:v>
                </c:pt>
                <c:pt idx="12622" formatCode="General">
                  <c:v>7.2330412549723902E-2</c:v>
                </c:pt>
                <c:pt idx="12623" formatCode="General">
                  <c:v>6.5780946716829006E-2</c:v>
                </c:pt>
                <c:pt idx="12624" formatCode="General">
                  <c:v>5.7220299346978198E-2</c:v>
                </c:pt>
                <c:pt idx="12625" formatCode="General">
                  <c:v>4.8128747916851303E-2</c:v>
                </c:pt>
                <c:pt idx="12626" formatCode="General">
                  <c:v>4.0745419356669199E-2</c:v>
                </c:pt>
                <c:pt idx="12627" formatCode="General">
                  <c:v>3.5200987949754098E-2</c:v>
                </c:pt>
                <c:pt idx="12628" formatCode="General">
                  <c:v>3.06396531510514E-2</c:v>
                </c:pt>
                <c:pt idx="12629" formatCode="General">
                  <c:v>2.7742255391261E-2</c:v>
                </c:pt>
                <c:pt idx="12630" formatCode="General">
                  <c:v>2.7497348738601698E-2</c:v>
                </c:pt>
                <c:pt idx="12631" formatCode="General">
                  <c:v>2.9306580618273601E-2</c:v>
                </c:pt>
                <c:pt idx="12632" formatCode="General">
                  <c:v>3.1947113432436801E-2</c:v>
                </c:pt>
                <c:pt idx="12633" formatCode="General">
                  <c:v>3.4951593046823402E-2</c:v>
                </c:pt>
                <c:pt idx="12634" formatCode="General">
                  <c:v>3.8193155599572398E-2</c:v>
                </c:pt>
                <c:pt idx="12635" formatCode="General">
                  <c:v>4.1911775766072502E-2</c:v>
                </c:pt>
                <c:pt idx="12636" formatCode="General">
                  <c:v>4.649216582804E-2</c:v>
                </c:pt>
                <c:pt idx="12637" formatCode="General">
                  <c:v>5.2472751206742198E-2</c:v>
                </c:pt>
                <c:pt idx="12638" formatCode="General">
                  <c:v>6.0665677242147303E-2</c:v>
                </c:pt>
                <c:pt idx="12639" formatCode="General">
                  <c:v>7.1006584527577202E-2</c:v>
                </c:pt>
                <c:pt idx="12640" formatCode="General">
                  <c:v>8.39944614967362E-2</c:v>
                </c:pt>
                <c:pt idx="12641" formatCode="General">
                  <c:v>0.100459802984118</c:v>
                </c:pt>
                <c:pt idx="12642" formatCode="General">
                  <c:v>0.119323319930024</c:v>
                </c:pt>
                <c:pt idx="12643" formatCode="General">
                  <c:v>0.138643360649995</c:v>
                </c:pt>
                <c:pt idx="12644" formatCode="General">
                  <c:v>0.15727843805767</c:v>
                </c:pt>
                <c:pt idx="12645" formatCode="General">
                  <c:v>0.174486156029656</c:v>
                </c:pt>
                <c:pt idx="12646" formatCode="General">
                  <c:v>0.18849705407749101</c:v>
                </c:pt>
                <c:pt idx="12647" formatCode="General">
                  <c:v>0.19875212943523099</c:v>
                </c:pt>
                <c:pt idx="12648" formatCode="General">
                  <c:v>0.20637193230850601</c:v>
                </c:pt>
                <c:pt idx="12649" formatCode="General">
                  <c:v>0.21143961979474099</c:v>
                </c:pt>
                <c:pt idx="12650" formatCode="General">
                  <c:v>0.21344781473770399</c:v>
                </c:pt>
                <c:pt idx="12651" formatCode="General">
                  <c:v>0.211500634160559</c:v>
                </c:pt>
                <c:pt idx="12652" formatCode="General">
                  <c:v>0.20499592645602499</c:v>
                </c:pt>
                <c:pt idx="12653" formatCode="General">
                  <c:v>0.19376228618285399</c:v>
                </c:pt>
                <c:pt idx="12654" formatCode="General">
                  <c:v>0.17850738071945599</c:v>
                </c:pt>
                <c:pt idx="12655" formatCode="General">
                  <c:v>0.16116381826873899</c:v>
                </c:pt>
                <c:pt idx="12656" formatCode="General">
                  <c:v>0.14353431800751401</c:v>
                </c:pt>
                <c:pt idx="12657" formatCode="General">
                  <c:v>0.12718340281958801</c:v>
                </c:pt>
                <c:pt idx="12658" formatCode="General">
                  <c:v>0.112617071906078</c:v>
                </c:pt>
                <c:pt idx="12659" formatCode="General">
                  <c:v>9.93880957150413E-2</c:v>
                </c:pt>
                <c:pt idx="12660" formatCode="General">
                  <c:v>8.7463801193706794E-2</c:v>
                </c:pt>
                <c:pt idx="12661" formatCode="General">
                  <c:v>7.7810638182433695E-2</c:v>
                </c:pt>
                <c:pt idx="12662" formatCode="General">
                  <c:v>7.2275458752783697E-2</c:v>
                </c:pt>
                <c:pt idx="12663" formatCode="General">
                  <c:v>7.17334745374342E-2</c:v>
                </c:pt>
                <c:pt idx="12664" formatCode="General">
                  <c:v>7.5500801331340295E-2</c:v>
                </c:pt>
                <c:pt idx="12665" formatCode="General">
                  <c:v>8.2244195190298505E-2</c:v>
                </c:pt>
                <c:pt idx="12666" formatCode="General">
                  <c:v>9.1870591870038806E-2</c:v>
                </c:pt>
                <c:pt idx="12667" formatCode="General">
                  <c:v>0.10498350758267901</c:v>
                </c:pt>
                <c:pt idx="12668" formatCode="General">
                  <c:v>0.12147037279622699</c:v>
                </c:pt>
                <c:pt idx="12669" formatCode="General">
                  <c:v>0.14129344564299101</c:v>
                </c:pt>
                <c:pt idx="12670" formatCode="General">
                  <c:v>0.163815161349988</c:v>
                </c:pt>
                <c:pt idx="12671" formatCode="General">
                  <c:v>0.187885827083102</c:v>
                </c:pt>
                <c:pt idx="12672" formatCode="General">
                  <c:v>0.21220519852047801</c:v>
                </c:pt>
                <c:pt idx="12673" formatCode="General">
                  <c:v>0.23552401749685301</c:v>
                </c:pt>
                <c:pt idx="12674" formatCode="General">
                  <c:v>0.25662856210377899</c:v>
                </c:pt>
                <c:pt idx="12675" formatCode="General">
                  <c:v>0.27441135667883398</c:v>
                </c:pt>
                <c:pt idx="12676" formatCode="General">
                  <c:v>0.288635829691473</c:v>
                </c:pt>
                <c:pt idx="12677" formatCode="General">
                  <c:v>0.29966673137246203</c:v>
                </c:pt>
                <c:pt idx="12678" formatCode="General">
                  <c:v>0.30707203613117101</c:v>
                </c:pt>
                <c:pt idx="12679" formatCode="General">
                  <c:v>0.31011224160510398</c:v>
                </c:pt>
                <c:pt idx="12680" formatCode="General">
                  <c:v>0.30881890385838201</c:v>
                </c:pt>
                <c:pt idx="12681" formatCode="General">
                  <c:v>0.30417446539042198</c:v>
                </c:pt>
                <c:pt idx="12682" formatCode="General">
                  <c:v>0.29887855244692901</c:v>
                </c:pt>
                <c:pt idx="12683" formatCode="General">
                  <c:v>0.294887524145308</c:v>
                </c:pt>
                <c:pt idx="12684" formatCode="General">
                  <c:v>0.29182597161805102</c:v>
                </c:pt>
                <c:pt idx="12685" formatCode="General">
                  <c:v>0.28850905934705701</c:v>
                </c:pt>
                <c:pt idx="12686" formatCode="General">
                  <c:v>0.28450678637101001</c:v>
                </c:pt>
                <c:pt idx="12687" formatCode="General">
                  <c:v>0.28093633971341198</c:v>
                </c:pt>
                <c:pt idx="12688" formatCode="General">
                  <c:v>0.27845403072292901</c:v>
                </c:pt>
                <c:pt idx="12689" formatCode="General">
                  <c:v>0.27656874376861001</c:v>
                </c:pt>
                <c:pt idx="12690" formatCode="General">
                  <c:v>0.275279326170352</c:v>
                </c:pt>
                <c:pt idx="12691" formatCode="General">
                  <c:v>0.27422517068768698</c:v>
                </c:pt>
                <c:pt idx="12692" formatCode="General">
                  <c:v>0.27307386206359402</c:v>
                </c:pt>
                <c:pt idx="12693" formatCode="General">
                  <c:v>0.27234193997620099</c:v>
                </c:pt>
                <c:pt idx="12694" formatCode="General">
                  <c:v>0.27215129312384501</c:v>
                </c:pt>
                <c:pt idx="12695" formatCode="General">
                  <c:v>0.27178621151975801</c:v>
                </c:pt>
                <c:pt idx="12696" formatCode="General">
                  <c:v>0.27092475690496298</c:v>
                </c:pt>
                <c:pt idx="12697" formatCode="General">
                  <c:v>0.270117645334432</c:v>
                </c:pt>
                <c:pt idx="12698" formatCode="General">
                  <c:v>0.26935886806779002</c:v>
                </c:pt>
                <c:pt idx="12699" formatCode="General">
                  <c:v>0.26862545225288098</c:v>
                </c:pt>
                <c:pt idx="12700" formatCode="General">
                  <c:v>0.26746309201343599</c:v>
                </c:pt>
                <c:pt idx="12701" formatCode="General">
                  <c:v>0.26594371515384901</c:v>
                </c:pt>
                <c:pt idx="12702" formatCode="General">
                  <c:v>0.26465875218940299</c:v>
                </c:pt>
                <c:pt idx="12703" formatCode="General">
                  <c:v>0.26309421801844302</c:v>
                </c:pt>
                <c:pt idx="12704" formatCode="General">
                  <c:v>0.26070434032024298</c:v>
                </c:pt>
                <c:pt idx="12705" formatCode="General">
                  <c:v>0.25794732216958399</c:v>
                </c:pt>
                <c:pt idx="12706" formatCode="General">
                  <c:v>0.25504251114063597</c:v>
                </c:pt>
                <c:pt idx="12707" formatCode="General">
                  <c:v>0.25192982856821899</c:v>
                </c:pt>
                <c:pt idx="12708" formatCode="General">
                  <c:v>0.24974395795109999</c:v>
                </c:pt>
                <c:pt idx="12709" formatCode="General">
                  <c:v>0.24888150492823799</c:v>
                </c:pt>
                <c:pt idx="12710" formatCode="General">
                  <c:v>0.2481796193911</c:v>
                </c:pt>
                <c:pt idx="12711" formatCode="General">
                  <c:v>0.246412094504075</c:v>
                </c:pt>
                <c:pt idx="12712" formatCode="General">
                  <c:v>0.24435937049141901</c:v>
                </c:pt>
                <c:pt idx="12713" formatCode="General">
                  <c:v>0.243839538888694</c:v>
                </c:pt>
                <c:pt idx="12714" formatCode="General">
                  <c:v>0.244648455042701</c:v>
                </c:pt>
                <c:pt idx="12715" formatCode="General">
                  <c:v>0.24525903520860301</c:v>
                </c:pt>
                <c:pt idx="12716" formatCode="General">
                  <c:v>0.24466072620957399</c:v>
                </c:pt>
                <c:pt idx="12717" formatCode="General">
                  <c:v>0.24279476523853</c:v>
                </c:pt>
                <c:pt idx="12718" formatCode="General">
                  <c:v>0.24063527146901101</c:v>
                </c:pt>
                <c:pt idx="12719" formatCode="General">
                  <c:v>0.23880659158246201</c:v>
                </c:pt>
                <c:pt idx="12720" formatCode="General">
                  <c:v>0.23738847000687999</c:v>
                </c:pt>
                <c:pt idx="12721" formatCode="General">
                  <c:v>0.23584394198408501</c:v>
                </c:pt>
                <c:pt idx="12722" formatCode="General">
                  <c:v>0.233318025375752</c:v>
                </c:pt>
                <c:pt idx="12723" formatCode="General">
                  <c:v>0.230437591768966</c:v>
                </c:pt>
                <c:pt idx="12724" formatCode="General">
                  <c:v>0.228192482436295</c:v>
                </c:pt>
                <c:pt idx="12725" formatCode="General">
                  <c:v>0.22599113866415799</c:v>
                </c:pt>
                <c:pt idx="12726" formatCode="General">
                  <c:v>0.22406417090738101</c:v>
                </c:pt>
                <c:pt idx="12727" formatCode="General">
                  <c:v>0.22365030976429701</c:v>
                </c:pt>
                <c:pt idx="12728" formatCode="General">
                  <c:v>0.22469487600198801</c:v>
                </c:pt>
                <c:pt idx="12729" formatCode="General">
                  <c:v>0.225382402187914</c:v>
                </c:pt>
                <c:pt idx="12730" formatCode="General">
                  <c:v>0.22454087373631901</c:v>
                </c:pt>
                <c:pt idx="12731" formatCode="General">
                  <c:v>0.22286227264741101</c:v>
                </c:pt>
                <c:pt idx="12732" formatCode="General">
                  <c:v>0.22082982875392301</c:v>
                </c:pt>
                <c:pt idx="12733" formatCode="General">
                  <c:v>0.219352638190634</c:v>
                </c:pt>
                <c:pt idx="12734" formatCode="General">
                  <c:v>0.219035923965714</c:v>
                </c:pt>
                <c:pt idx="12735" formatCode="General">
                  <c:v>0.21975862281946601</c:v>
                </c:pt>
                <c:pt idx="12736" formatCode="General">
                  <c:v>0.22103706189992001</c:v>
                </c:pt>
                <c:pt idx="12737" formatCode="General">
                  <c:v>0.22158735029813501</c:v>
                </c:pt>
                <c:pt idx="12738" formatCode="General">
                  <c:v>0.22077507130832</c:v>
                </c:pt>
                <c:pt idx="12739" formatCode="General">
                  <c:v>0.219748909349187</c:v>
                </c:pt>
                <c:pt idx="12740" formatCode="General">
                  <c:v>0.21973535883484599</c:v>
                </c:pt>
                <c:pt idx="12741" formatCode="General">
                  <c:v>0.21977092264885301</c:v>
                </c:pt>
                <c:pt idx="12742" formatCode="General">
                  <c:v>0.21910422113278999</c:v>
                </c:pt>
                <c:pt idx="12743" formatCode="General">
                  <c:v>0.21795095724497501</c:v>
                </c:pt>
                <c:pt idx="12744" formatCode="General">
                  <c:v>0.216499688337144</c:v>
                </c:pt>
                <c:pt idx="12745" formatCode="General">
                  <c:v>0.21541010511317199</c:v>
                </c:pt>
                <c:pt idx="12746" formatCode="General">
                  <c:v>0.214299961043807</c:v>
                </c:pt>
                <c:pt idx="12747" formatCode="General">
                  <c:v>0.21250823885754899</c:v>
                </c:pt>
                <c:pt idx="12748" formatCode="General">
                  <c:v>0.21047713168957399</c:v>
                </c:pt>
                <c:pt idx="12749" formatCode="General">
                  <c:v>0.20852999146699699</c:v>
                </c:pt>
                <c:pt idx="12750" formatCode="General">
                  <c:v>0.20618514326967199</c:v>
                </c:pt>
                <c:pt idx="12751" formatCode="General">
                  <c:v>0.20181505744040701</c:v>
                </c:pt>
                <c:pt idx="12752" formatCode="General">
                  <c:v>0.19407843487242299</c:v>
                </c:pt>
                <c:pt idx="12753" formatCode="General">
                  <c:v>0.18361010443956</c:v>
                </c:pt>
                <c:pt idx="12754" formatCode="General">
                  <c:v>0.17096172174712501</c:v>
                </c:pt>
                <c:pt idx="12755" formatCode="General">
                  <c:v>0.15587076915034601</c:v>
                </c:pt>
                <c:pt idx="12756" formatCode="General">
                  <c:v>0.139307154888102</c:v>
                </c:pt>
                <c:pt idx="12757" formatCode="General">
                  <c:v>0.122286888333587</c:v>
                </c:pt>
                <c:pt idx="12758" formatCode="General">
                  <c:v>0.104110625322458</c:v>
                </c:pt>
                <c:pt idx="12759" formatCode="General">
                  <c:v>8.4879571070550497E-2</c:v>
                </c:pt>
                <c:pt idx="12760" formatCode="General">
                  <c:v>6.5940213427463895E-2</c:v>
                </c:pt>
                <c:pt idx="12761" formatCode="General">
                  <c:v>4.7261537584744703E-2</c:v>
                </c:pt>
                <c:pt idx="12762" formatCode="General">
                  <c:v>2.85480028135718E-2</c:v>
                </c:pt>
                <c:pt idx="12763" formatCode="General">
                  <c:v>9.7645334963328608E-3</c:v>
                </c:pt>
                <c:pt idx="12764" formatCode="General">
                  <c:v>-8.67614463142782E-3</c:v>
                </c:pt>
                <c:pt idx="12765" formatCode="General">
                  <c:v>-2.5433229041059099E-2</c:v>
                </c:pt>
                <c:pt idx="12766" formatCode="General">
                  <c:v>-3.9431508857518303E-2</c:v>
                </c:pt>
                <c:pt idx="12767" formatCode="General">
                  <c:v>-4.9556197291110597E-2</c:v>
                </c:pt>
                <c:pt idx="12768" formatCode="General">
                  <c:v>-5.5517573953024001E-2</c:v>
                </c:pt>
                <c:pt idx="12769" formatCode="General">
                  <c:v>-5.7567372249671102E-2</c:v>
                </c:pt>
                <c:pt idx="12770" formatCode="General">
                  <c:v>-5.5619767902423498E-2</c:v>
                </c:pt>
                <c:pt idx="12771" formatCode="General">
                  <c:v>-5.0545045186601398E-2</c:v>
                </c:pt>
                <c:pt idx="12772" formatCode="General">
                  <c:v>-4.3451637416412697E-2</c:v>
                </c:pt>
                <c:pt idx="12773" formatCode="General">
                  <c:v>-3.5698994446974899E-2</c:v>
                </c:pt>
                <c:pt idx="12774" formatCode="General">
                  <c:v>-2.8308640368379601E-2</c:v>
                </c:pt>
                <c:pt idx="12775" formatCode="General">
                  <c:v>-2.0238942415050799E-2</c:v>
                </c:pt>
                <c:pt idx="12776" formatCode="General">
                  <c:v>-1.10398829944265E-2</c:v>
                </c:pt>
                <c:pt idx="12777" formatCode="General">
                  <c:v>-1.12554831546983E-3</c:v>
                </c:pt>
                <c:pt idx="12778" formatCode="General">
                  <c:v>9.3192231939589597E-3</c:v>
                </c:pt>
                <c:pt idx="12779" formatCode="General">
                  <c:v>1.9061987455698801E-2</c:v>
                </c:pt>
                <c:pt idx="12780" formatCode="General">
                  <c:v>2.62137553743419E-2</c:v>
                </c:pt>
                <c:pt idx="12781" formatCode="General">
                  <c:v>2.9983656058878799E-2</c:v>
                </c:pt>
                <c:pt idx="12782" formatCode="General">
                  <c:v>3.1599742524061697E-2</c:v>
                </c:pt>
                <c:pt idx="12783" formatCode="General">
                  <c:v>3.2652974412507502E-2</c:v>
                </c:pt>
                <c:pt idx="12784" formatCode="General">
                  <c:v>3.2967378099237103E-2</c:v>
                </c:pt>
                <c:pt idx="12785" formatCode="General">
                  <c:v>3.12287805444714E-2</c:v>
                </c:pt>
                <c:pt idx="12786" formatCode="General">
                  <c:v>2.7491143999697501E-2</c:v>
                </c:pt>
                <c:pt idx="12787" formatCode="General">
                  <c:v>2.2467640178893099E-2</c:v>
                </c:pt>
                <c:pt idx="12788" formatCode="General">
                  <c:v>1.5727056611137099E-2</c:v>
                </c:pt>
                <c:pt idx="12789" formatCode="General">
                  <c:v>6.9113700530768901E-3</c:v>
                </c:pt>
                <c:pt idx="12790" formatCode="General">
                  <c:v>-2.5907045831594102E-3</c:v>
                </c:pt>
                <c:pt idx="12791" formatCode="General">
                  <c:v>-1.16268719663251E-2</c:v>
                </c:pt>
                <c:pt idx="12792" formatCode="General">
                  <c:v>-2.0462110871986901E-2</c:v>
                </c:pt>
                <c:pt idx="12793" formatCode="General">
                  <c:v>-2.89924077048902E-2</c:v>
                </c:pt>
                <c:pt idx="12794" formatCode="General">
                  <c:v>-3.7026040528318198E-2</c:v>
                </c:pt>
                <c:pt idx="12795" formatCode="General">
                  <c:v>-4.5256151333917999E-2</c:v>
                </c:pt>
                <c:pt idx="12796" formatCode="General">
                  <c:v>-5.4016976506840703E-2</c:v>
                </c:pt>
                <c:pt idx="12797" formatCode="General">
                  <c:v>-6.2748016648361896E-2</c:v>
                </c:pt>
                <c:pt idx="12798" formatCode="General">
                  <c:v>-7.1406404641891005E-2</c:v>
                </c:pt>
                <c:pt idx="12799" formatCode="General">
                  <c:v>-7.9782071498496102E-2</c:v>
                </c:pt>
                <c:pt idx="12800" formatCode="General">
                  <c:v>-8.7493499695308896E-2</c:v>
                </c:pt>
                <c:pt idx="12801" formatCode="General">
                  <c:v>-9.4575270849767301E-2</c:v>
                </c:pt>
                <c:pt idx="12802" formatCode="General">
                  <c:v>-9.9921766904302003E-2</c:v>
                </c:pt>
                <c:pt idx="12803" formatCode="General">
                  <c:v>-0.103882692431672</c:v>
                </c:pt>
                <c:pt idx="12804" formatCode="General">
                  <c:v>-0.10804567689854699</c:v>
                </c:pt>
                <c:pt idx="12805" formatCode="General">
                  <c:v>-0.11222571420759</c:v>
                </c:pt>
                <c:pt idx="12806" formatCode="General">
                  <c:v>-0.11527791064498499</c:v>
                </c:pt>
                <c:pt idx="12807" formatCode="General">
                  <c:v>-0.11748600532271</c:v>
                </c:pt>
                <c:pt idx="12808" formatCode="General">
                  <c:v>-0.120676580612879</c:v>
                </c:pt>
                <c:pt idx="12809" formatCode="General">
                  <c:v>-0.125100669177931</c:v>
                </c:pt>
                <c:pt idx="12810" formatCode="General">
                  <c:v>-0.12980986159390401</c:v>
                </c:pt>
                <c:pt idx="12811" formatCode="General">
                  <c:v>-0.13453350862438901</c:v>
                </c:pt>
                <c:pt idx="12812" formatCode="General">
                  <c:v>-0.13932368526449601</c:v>
                </c:pt>
                <c:pt idx="12813" formatCode="General">
                  <c:v>-0.143521506107335</c:v>
                </c:pt>
                <c:pt idx="12814" formatCode="General">
                  <c:v>-0.14763815873155001</c:v>
                </c:pt>
                <c:pt idx="12815" formatCode="General">
                  <c:v>-0.15180850144822999</c:v>
                </c:pt>
                <c:pt idx="12816" formatCode="General">
                  <c:v>-0.15509987777761</c:v>
                </c:pt>
                <c:pt idx="12817" formatCode="General">
                  <c:v>-0.15776318033165501</c:v>
                </c:pt>
                <c:pt idx="12818" formatCode="General">
                  <c:v>-0.16000367712358499</c:v>
                </c:pt>
                <c:pt idx="12819" formatCode="General">
                  <c:v>-0.162378118236259</c:v>
                </c:pt>
                <c:pt idx="12820" formatCode="General">
                  <c:v>-0.16465590456610599</c:v>
                </c:pt>
                <c:pt idx="12821" formatCode="General">
                  <c:v>-0.165975613075205</c:v>
                </c:pt>
                <c:pt idx="12822" formatCode="General">
                  <c:v>-0.16660358177325499</c:v>
                </c:pt>
                <c:pt idx="12823" formatCode="General">
                  <c:v>-0.167648773125744</c:v>
                </c:pt>
                <c:pt idx="12824" formatCode="General">
                  <c:v>-0.16949616447174701</c:v>
                </c:pt>
                <c:pt idx="12825" formatCode="General">
                  <c:v>-0.171362033049623</c:v>
                </c:pt>
                <c:pt idx="12826" formatCode="General">
                  <c:v>-0.17265493664648299</c:v>
                </c:pt>
                <c:pt idx="12827" formatCode="General">
                  <c:v>-0.17398289658031399</c:v>
                </c:pt>
                <c:pt idx="12828" formatCode="General">
                  <c:v>-0.17652068295133899</c:v>
                </c:pt>
                <c:pt idx="12829" formatCode="General">
                  <c:v>-0.180781164402571</c:v>
                </c:pt>
                <c:pt idx="12830" formatCode="General">
                  <c:v>-0.18727721489448201</c:v>
                </c:pt>
                <c:pt idx="12831" formatCode="General">
                  <c:v>-0.19582167219908</c:v>
                </c:pt>
                <c:pt idx="12832" formatCode="General">
                  <c:v>-0.205652432547763</c:v>
                </c:pt>
                <c:pt idx="12833" formatCode="General">
                  <c:v>-0.21671323046091001</c:v>
                </c:pt>
                <c:pt idx="12834" formatCode="General">
                  <c:v>-0.22897489888159001</c:v>
                </c:pt>
                <c:pt idx="12835" formatCode="General">
                  <c:v>-0.24150429220688399</c:v>
                </c:pt>
                <c:pt idx="12836" formatCode="General">
                  <c:v>-0.25397331521744998</c:v>
                </c:pt>
                <c:pt idx="12837" formatCode="General">
                  <c:v>-0.26589842882882397</c:v>
                </c:pt>
                <c:pt idx="12838" formatCode="General">
                  <c:v>-0.27627043915462701</c:v>
                </c:pt>
                <c:pt idx="12839" formatCode="General">
                  <c:v>-0.28479196608929702</c:v>
                </c:pt>
                <c:pt idx="12840" formatCode="General">
                  <c:v>-0.291052059178591</c:v>
                </c:pt>
                <c:pt idx="12841" formatCode="General">
                  <c:v>-0.29357852886346297</c:v>
                </c:pt>
                <c:pt idx="12842" formatCode="General">
                  <c:v>-0.29199158772498301</c:v>
                </c:pt>
                <c:pt idx="12843" formatCode="General">
                  <c:v>-0.28767808746982698</c:v>
                </c:pt>
                <c:pt idx="12844" formatCode="General">
                  <c:v>-0.28155706019855198</c:v>
                </c:pt>
                <c:pt idx="12845" formatCode="General">
                  <c:v>-0.274733721571574</c:v>
                </c:pt>
                <c:pt idx="12846" formatCode="General">
                  <c:v>-0.267458483988877</c:v>
                </c:pt>
                <c:pt idx="12847" formatCode="General">
                  <c:v>-0.25961387871674102</c:v>
                </c:pt>
                <c:pt idx="12848" formatCode="General">
                  <c:v>-0.25294983782354302</c:v>
                </c:pt>
                <c:pt idx="12849" formatCode="General">
                  <c:v>-0.24889327631057701</c:v>
                </c:pt>
                <c:pt idx="12850" formatCode="General">
                  <c:v>-0.24730670456076601</c:v>
                </c:pt>
                <c:pt idx="12851" formatCode="General">
                  <c:v>-0.24770377565372201</c:v>
                </c:pt>
                <c:pt idx="12852" formatCode="General">
                  <c:v>-0.24935843988832301</c:v>
                </c:pt>
                <c:pt idx="12853" formatCode="General">
                  <c:v>-0.25160747588312898</c:v>
                </c:pt>
                <c:pt idx="12854" formatCode="General">
                  <c:v>-0.253959675087371</c:v>
                </c:pt>
                <c:pt idx="12855" formatCode="General">
                  <c:v>-0.25581467189274798</c:v>
                </c:pt>
                <c:pt idx="12856" formatCode="General">
                  <c:v>-0.25760900256735703</c:v>
                </c:pt>
                <c:pt idx="12857" formatCode="General">
                  <c:v>-0.25892704297913999</c:v>
                </c:pt>
                <c:pt idx="12858" formatCode="General">
                  <c:v>-0.25934469509601199</c:v>
                </c:pt>
                <c:pt idx="12859" formatCode="General">
                  <c:v>-0.25878884662184998</c:v>
                </c:pt>
                <c:pt idx="12860" formatCode="General">
                  <c:v>-0.25635404149159102</c:v>
                </c:pt>
                <c:pt idx="12861" formatCode="General">
                  <c:v>-0.252707036550463</c:v>
                </c:pt>
                <c:pt idx="12862" formatCode="General">
                  <c:v>-0.248506793343683</c:v>
                </c:pt>
                <c:pt idx="12863" formatCode="General">
                  <c:v>-0.24301493638507801</c:v>
                </c:pt>
                <c:pt idx="12864" formatCode="General">
                  <c:v>-0.23521744780027101</c:v>
                </c:pt>
                <c:pt idx="12865" formatCode="General">
                  <c:v>-0.225506006860968</c:v>
                </c:pt>
                <c:pt idx="12866" formatCode="General">
                  <c:v>-0.21515250878518</c:v>
                </c:pt>
                <c:pt idx="12867" formatCode="General">
                  <c:v>-0.20515780670074901</c:v>
                </c:pt>
                <c:pt idx="12868" formatCode="General">
                  <c:v>-0.195424592740017</c:v>
                </c:pt>
                <c:pt idx="12869" formatCode="General">
                  <c:v>-0.185219957406834</c:v>
                </c:pt>
                <c:pt idx="12870" formatCode="General">
                  <c:v>-0.17489581300196499</c:v>
                </c:pt>
                <c:pt idx="12871" formatCode="General">
                  <c:v>-0.164863283598982</c:v>
                </c:pt>
                <c:pt idx="12872" formatCode="General">
                  <c:v>-0.15542698102420699</c:v>
                </c:pt>
                <c:pt idx="12873" formatCode="General">
                  <c:v>-0.148031786139142</c:v>
                </c:pt>
                <c:pt idx="12874" formatCode="General">
                  <c:v>-0.143676977139373</c:v>
                </c:pt>
                <c:pt idx="12875" formatCode="General">
                  <c:v>-0.14200939058666701</c:v>
                </c:pt>
                <c:pt idx="12876" formatCode="General">
                  <c:v>-0.143203448294105</c:v>
                </c:pt>
                <c:pt idx="12877" formatCode="General">
                  <c:v>-0.14755542826911799</c:v>
                </c:pt>
                <c:pt idx="12878" formatCode="General">
                  <c:v>-0.15419432861449101</c:v>
                </c:pt>
                <c:pt idx="12879" formatCode="General">
                  <c:v>-0.16205559601341499</c:v>
                </c:pt>
                <c:pt idx="12880" formatCode="General">
                  <c:v>-0.17060917469367001</c:v>
                </c:pt>
                <c:pt idx="12881" formatCode="General">
                  <c:v>-0.18009935023983101</c:v>
                </c:pt>
                <c:pt idx="12882" formatCode="General">
                  <c:v>-0.190390257433661</c:v>
                </c:pt>
                <c:pt idx="12883" formatCode="General">
                  <c:v>-0.20025403171097</c:v>
                </c:pt>
                <c:pt idx="12884" formatCode="General">
                  <c:v>-0.208182148552571</c:v>
                </c:pt>
                <c:pt idx="12885" formatCode="General">
                  <c:v>-0.213599675136699</c:v>
                </c:pt>
                <c:pt idx="12886" formatCode="General">
                  <c:v>-0.216242127236322</c:v>
                </c:pt>
                <c:pt idx="12887" formatCode="General">
                  <c:v>-0.215604652325249</c:v>
                </c:pt>
                <c:pt idx="12888" formatCode="General">
                  <c:v>-0.21260061322319901</c:v>
                </c:pt>
                <c:pt idx="12889" formatCode="General">
                  <c:v>-0.20788007422305199</c:v>
                </c:pt>
                <c:pt idx="12890" formatCode="General">
                  <c:v>-0.200448138595827</c:v>
                </c:pt>
                <c:pt idx="12891" formatCode="General">
                  <c:v>-0.190998944465155</c:v>
                </c:pt>
                <c:pt idx="12892" formatCode="General">
                  <c:v>-0.18145661796377599</c:v>
                </c:pt>
                <c:pt idx="12893" formatCode="General">
                  <c:v>-0.172627015193075</c:v>
                </c:pt>
                <c:pt idx="12894" formatCode="General">
                  <c:v>-0.164625490737147</c:v>
                </c:pt>
                <c:pt idx="12895" formatCode="General">
                  <c:v>-0.157558213390178</c:v>
                </c:pt>
                <c:pt idx="12896" formatCode="General">
                  <c:v>-0.151906430213614</c:v>
                </c:pt>
                <c:pt idx="12897" formatCode="General">
                  <c:v>-0.14779413561018701</c:v>
                </c:pt>
                <c:pt idx="12898" formatCode="General">
                  <c:v>-0.144864994099173</c:v>
                </c:pt>
                <c:pt idx="12899" formatCode="General">
                  <c:v>-0.14224005649940699</c:v>
                </c:pt>
                <c:pt idx="12900" formatCode="General">
                  <c:v>-0.13921153456266799</c:v>
                </c:pt>
                <c:pt idx="12901" formatCode="General">
                  <c:v>-0.135705610568081</c:v>
                </c:pt>
                <c:pt idx="12902" formatCode="General">
                  <c:v>-0.13129741898494701</c:v>
                </c:pt>
                <c:pt idx="12903" formatCode="General">
                  <c:v>-0.125791096657066</c:v>
                </c:pt>
                <c:pt idx="12904" formatCode="General">
                  <c:v>-0.119598927906911</c:v>
                </c:pt>
                <c:pt idx="12905" formatCode="General">
                  <c:v>-0.113278626430554</c:v>
                </c:pt>
                <c:pt idx="12906" formatCode="General">
                  <c:v>-0.107442870527846</c:v>
                </c:pt>
                <c:pt idx="12907" formatCode="General">
                  <c:v>-0.102413970424182</c:v>
                </c:pt>
                <c:pt idx="12908" formatCode="General">
                  <c:v>-9.7604913235068605E-2</c:v>
                </c:pt>
                <c:pt idx="12909" formatCode="General">
                  <c:v>-9.2983756379672905E-2</c:v>
                </c:pt>
                <c:pt idx="12910" formatCode="General">
                  <c:v>-8.9356936327995504E-2</c:v>
                </c:pt>
                <c:pt idx="12911" formatCode="General">
                  <c:v>-8.6724951495751407E-2</c:v>
                </c:pt>
                <c:pt idx="12912" formatCode="General">
                  <c:v>-8.4875995233274396E-2</c:v>
                </c:pt>
                <c:pt idx="12913" formatCode="General">
                  <c:v>-8.4381163211786098E-2</c:v>
                </c:pt>
                <c:pt idx="12914" formatCode="General">
                  <c:v>-8.5764251560785001E-2</c:v>
                </c:pt>
                <c:pt idx="12915" formatCode="General">
                  <c:v>-8.8227687832106702E-2</c:v>
                </c:pt>
                <c:pt idx="12916" formatCode="General">
                  <c:v>-9.0909086713643603E-2</c:v>
                </c:pt>
                <c:pt idx="12917" formatCode="General">
                  <c:v>-9.3762715827945403E-2</c:v>
                </c:pt>
                <c:pt idx="12918" formatCode="General">
                  <c:v>-9.7561931612082903E-2</c:v>
                </c:pt>
                <c:pt idx="12919" formatCode="General">
                  <c:v>-0.102311639763096</c:v>
                </c:pt>
                <c:pt idx="12920" formatCode="General">
                  <c:v>-0.107008109674914</c:v>
                </c:pt>
                <c:pt idx="12921" formatCode="General">
                  <c:v>-0.110253609106693</c:v>
                </c:pt>
                <c:pt idx="12922" formatCode="General">
                  <c:v>-0.11158330578119501</c:v>
                </c:pt>
                <c:pt idx="12923" formatCode="General">
                  <c:v>-0.111719211333876</c:v>
                </c:pt>
                <c:pt idx="12924" formatCode="General">
                  <c:v>-0.110549371964341</c:v>
                </c:pt>
                <c:pt idx="12925" formatCode="General">
                  <c:v>-0.10842660993335899</c:v>
                </c:pt>
                <c:pt idx="12926" formatCode="General">
                  <c:v>-0.105439792693915</c:v>
                </c:pt>
                <c:pt idx="12927" formatCode="General">
                  <c:v>-0.101589382328323</c:v>
                </c:pt>
                <c:pt idx="12928" formatCode="General">
                  <c:v>-9.6674021151502101E-2</c:v>
                </c:pt>
                <c:pt idx="12929" formatCode="General">
                  <c:v>-8.9850951729196604E-2</c:v>
                </c:pt>
                <c:pt idx="12930" formatCode="General">
                  <c:v>-8.0577555356619507E-2</c:v>
                </c:pt>
                <c:pt idx="12931" formatCode="General">
                  <c:v>-6.8653168581339602E-2</c:v>
                </c:pt>
                <c:pt idx="12932" formatCode="General">
                  <c:v>-5.45419394524033E-2</c:v>
                </c:pt>
                <c:pt idx="12933" formatCode="General">
                  <c:v>-3.9296286890421403E-2</c:v>
                </c:pt>
                <c:pt idx="12934" formatCode="General">
                  <c:v>-2.394368287813E-2</c:v>
                </c:pt>
                <c:pt idx="12935" formatCode="General">
                  <c:v>-9.1023183888367803E-3</c:v>
                </c:pt>
                <c:pt idx="12936" formatCode="General">
                  <c:v>3.8878420796211901E-3</c:v>
                </c:pt>
                <c:pt idx="12937" formatCode="General">
                  <c:v>1.4855154992197901E-2</c:v>
                </c:pt>
                <c:pt idx="12938" formatCode="General">
                  <c:v>2.46858320162903E-2</c:v>
                </c:pt>
                <c:pt idx="12939" formatCode="General">
                  <c:v>3.2805995211807597E-2</c:v>
                </c:pt>
                <c:pt idx="12940" formatCode="General">
                  <c:v>3.8691400406222903E-2</c:v>
                </c:pt>
                <c:pt idx="12941" formatCode="General">
                  <c:v>4.2778965592068098E-2</c:v>
                </c:pt>
                <c:pt idx="12942" formatCode="General">
                  <c:v>4.5553005193562902E-2</c:v>
                </c:pt>
                <c:pt idx="12943" formatCode="General">
                  <c:v>4.7023157710616402E-2</c:v>
                </c:pt>
                <c:pt idx="12944" formatCode="General">
                  <c:v>4.7919631175832103E-2</c:v>
                </c:pt>
                <c:pt idx="12945" formatCode="General">
                  <c:v>4.9500990123244999E-2</c:v>
                </c:pt>
                <c:pt idx="12946" formatCode="General">
                  <c:v>5.2023288523315801E-2</c:v>
                </c:pt>
                <c:pt idx="12947" formatCode="General">
                  <c:v>5.5193752391448497E-2</c:v>
                </c:pt>
                <c:pt idx="12948" formatCode="General">
                  <c:v>5.8773369849796003E-2</c:v>
                </c:pt>
                <c:pt idx="12949" formatCode="General">
                  <c:v>6.3050949108433604E-2</c:v>
                </c:pt>
                <c:pt idx="12950" formatCode="General">
                  <c:v>6.8141741418238699E-2</c:v>
                </c:pt>
                <c:pt idx="12951" formatCode="General">
                  <c:v>7.3766937816275593E-2</c:v>
                </c:pt>
                <c:pt idx="12952" formatCode="General">
                  <c:v>7.9470377391273495E-2</c:v>
                </c:pt>
                <c:pt idx="12953" formatCode="General">
                  <c:v>8.5047796112285898E-2</c:v>
                </c:pt>
                <c:pt idx="12954" formatCode="General">
                  <c:v>9.0454121321445397E-2</c:v>
                </c:pt>
                <c:pt idx="12955" formatCode="General">
                  <c:v>9.5116934442627907E-2</c:v>
                </c:pt>
                <c:pt idx="12956" formatCode="General">
                  <c:v>9.9585026596428802E-2</c:v>
                </c:pt>
                <c:pt idx="12957" formatCode="General">
                  <c:v>0.104316214834159</c:v>
                </c:pt>
                <c:pt idx="12958" formatCode="General">
                  <c:v>0.109027809377403</c:v>
                </c:pt>
                <c:pt idx="12959" formatCode="General">
                  <c:v>0.11360811183609799</c:v>
                </c:pt>
                <c:pt idx="12960" formatCode="General">
                  <c:v>0.11828560957628299</c:v>
                </c:pt>
                <c:pt idx="12961" formatCode="General">
                  <c:v>0.12391552396422099</c:v>
                </c:pt>
                <c:pt idx="12962" formatCode="General">
                  <c:v>0.13007752690389199</c:v>
                </c:pt>
                <c:pt idx="12963" formatCode="General">
                  <c:v>0.13580151679951</c:v>
                </c:pt>
                <c:pt idx="12964" formatCode="General">
                  <c:v>0.141162755877803</c:v>
                </c:pt>
                <c:pt idx="12965" formatCode="General">
                  <c:v>0.14651598198270199</c:v>
                </c:pt>
                <c:pt idx="12966" formatCode="General">
                  <c:v>0.15226248791111499</c:v>
                </c:pt>
                <c:pt idx="12967" formatCode="General">
                  <c:v>0.15936399742999999</c:v>
                </c:pt>
                <c:pt idx="12968" formatCode="General">
                  <c:v>0.16797166625868001</c:v>
                </c:pt>
                <c:pt idx="12969" formatCode="General">
                  <c:v>0.17722067060844801</c:v>
                </c:pt>
                <c:pt idx="12970" formatCode="General">
                  <c:v>0.18698377101244201</c:v>
                </c:pt>
                <c:pt idx="12971" formatCode="General">
                  <c:v>0.19687670535500101</c:v>
                </c:pt>
                <c:pt idx="12972" formatCode="General">
                  <c:v>0.206340165100139</c:v>
                </c:pt>
                <c:pt idx="12973" formatCode="General">
                  <c:v>0.21546881190904199</c:v>
                </c:pt>
                <c:pt idx="12974" formatCode="General">
                  <c:v>0.22436720252700801</c:v>
                </c:pt>
                <c:pt idx="12975" formatCode="General">
                  <c:v>0.23336282294041</c:v>
                </c:pt>
                <c:pt idx="12976" formatCode="General">
                  <c:v>0.24261756516431099</c:v>
                </c:pt>
                <c:pt idx="12977" formatCode="General">
                  <c:v>0.25218221024189702</c:v>
                </c:pt>
                <c:pt idx="12978" formatCode="General">
                  <c:v>0.26088004382680602</c:v>
                </c:pt>
                <c:pt idx="12979" formatCode="General">
                  <c:v>0.26741189099484902</c:v>
                </c:pt>
                <c:pt idx="12980" formatCode="General">
                  <c:v>0.27212135830889</c:v>
                </c:pt>
                <c:pt idx="12981" formatCode="General">
                  <c:v>0.275894183960675</c:v>
                </c:pt>
                <c:pt idx="12982" formatCode="General">
                  <c:v>0.27867554347072998</c:v>
                </c:pt>
                <c:pt idx="12983" formatCode="General">
                  <c:v>0.28019425800296999</c:v>
                </c:pt>
                <c:pt idx="12984" formatCode="General">
                  <c:v>0.281395717676862</c:v>
                </c:pt>
                <c:pt idx="12985" formatCode="General">
                  <c:v>0.282905545959449</c:v>
                </c:pt>
                <c:pt idx="12986" formatCode="General">
                  <c:v>0.28411489541127999</c:v>
                </c:pt>
                <c:pt idx="12987" formatCode="General">
                  <c:v>0.284348506913775</c:v>
                </c:pt>
                <c:pt idx="12988" formatCode="General">
                  <c:v>0.28379439030999398</c:v>
                </c:pt>
                <c:pt idx="12989" formatCode="General">
                  <c:v>0.28171776651244101</c:v>
                </c:pt>
                <c:pt idx="12990" formatCode="General">
                  <c:v>0.27706628995854798</c:v>
                </c:pt>
                <c:pt idx="12991" formatCode="General">
                  <c:v>0.26992718565838802</c:v>
                </c:pt>
                <c:pt idx="12992" formatCode="General">
                  <c:v>0.26154109886626697</c:v>
                </c:pt>
                <c:pt idx="12993" formatCode="General">
                  <c:v>0.25227762412452098</c:v>
                </c:pt>
                <c:pt idx="12994" formatCode="General">
                  <c:v>0.24222696960310899</c:v>
                </c:pt>
                <c:pt idx="12995" formatCode="General">
                  <c:v>0.23164088916001499</c:v>
                </c:pt>
                <c:pt idx="12996" formatCode="General">
                  <c:v>0.22142448727606101</c:v>
                </c:pt>
                <c:pt idx="12997" formatCode="General">
                  <c:v>0.21297592997256901</c:v>
                </c:pt>
                <c:pt idx="12998" formatCode="General">
                  <c:v>0.20553178544650799</c:v>
                </c:pt>
                <c:pt idx="12999" formatCode="General">
                  <c:v>0.19948199506832501</c:v>
                </c:pt>
                <c:pt idx="13000" formatCode="General">
                  <c:v>0.196633403921289</c:v>
                </c:pt>
                <c:pt idx="13001" formatCode="General">
                  <c:v>0.19708742492556999</c:v>
                </c:pt>
                <c:pt idx="13002" formatCode="General">
                  <c:v>0.20030005987065899</c:v>
                </c:pt>
                <c:pt idx="13003" formatCode="General">
                  <c:v>0.20589783375725901</c:v>
                </c:pt>
                <c:pt idx="13004" formatCode="General">
                  <c:v>0.21332295330095399</c:v>
                </c:pt>
                <c:pt idx="13005" formatCode="General">
                  <c:v>0.22269224245403599</c:v>
                </c:pt>
                <c:pt idx="13006" formatCode="General">
                  <c:v>0.23314642552439899</c:v>
                </c:pt>
                <c:pt idx="13007" formatCode="General">
                  <c:v>0.24236825220514399</c:v>
                </c:pt>
                <c:pt idx="13008" formatCode="General">
                  <c:v>0.24900673054681299</c:v>
                </c:pt>
                <c:pt idx="13009" formatCode="General">
                  <c:v>0.25304948727135101</c:v>
                </c:pt>
                <c:pt idx="13010" formatCode="General">
                  <c:v>0.25486660293450603</c:v>
                </c:pt>
                <c:pt idx="13011" formatCode="General">
                  <c:v>0.25496254692958997</c:v>
                </c:pt>
                <c:pt idx="13012" formatCode="General">
                  <c:v>0.25400027074234199</c:v>
                </c:pt>
                <c:pt idx="13013" formatCode="General">
                  <c:v>0.25185973978460302</c:v>
                </c:pt>
                <c:pt idx="13014" formatCode="General">
                  <c:v>0.24729390319306499</c:v>
                </c:pt>
                <c:pt idx="13015" formatCode="General">
                  <c:v>0.240304607320315</c:v>
                </c:pt>
                <c:pt idx="13016" formatCode="General">
                  <c:v>0.232614196809211</c:v>
                </c:pt>
                <c:pt idx="13017" formatCode="General">
                  <c:v>0.225041731418503</c:v>
                </c:pt>
                <c:pt idx="13018" formatCode="General">
                  <c:v>0.217884236701756</c:v>
                </c:pt>
                <c:pt idx="13019" formatCode="General">
                  <c:v>0.21164612676077099</c:v>
                </c:pt>
                <c:pt idx="13020" formatCode="General">
                  <c:v>0.206313589310123</c:v>
                </c:pt>
                <c:pt idx="13021" formatCode="General">
                  <c:v>0.20137366178650601</c:v>
                </c:pt>
                <c:pt idx="13022" formatCode="General">
                  <c:v>0.19612393142170301</c:v>
                </c:pt>
                <c:pt idx="13023" formatCode="General">
                  <c:v>0.190819894684786</c:v>
                </c:pt>
                <c:pt idx="13024" formatCode="General">
                  <c:v>0.18635689070511</c:v>
                </c:pt>
                <c:pt idx="13025" formatCode="General">
                  <c:v>0.183549074850206</c:v>
                </c:pt>
                <c:pt idx="13026" formatCode="General">
                  <c:v>0.181987703917768</c:v>
                </c:pt>
                <c:pt idx="13027" formatCode="General">
                  <c:v>0.180254098535338</c:v>
                </c:pt>
                <c:pt idx="13028" formatCode="General">
                  <c:v>0.177254139411681</c:v>
                </c:pt>
                <c:pt idx="13029" formatCode="General">
                  <c:v>0.172867955020583</c:v>
                </c:pt>
                <c:pt idx="13030" formatCode="General">
                  <c:v>0.16811227782583699</c:v>
                </c:pt>
                <c:pt idx="13031" formatCode="General">
                  <c:v>0.163503791160755</c:v>
                </c:pt>
                <c:pt idx="13032" formatCode="General">
                  <c:v>0.158837897236211</c:v>
                </c:pt>
                <c:pt idx="13033" formatCode="General">
                  <c:v>0.15315548255976399</c:v>
                </c:pt>
                <c:pt idx="13034" formatCode="General">
                  <c:v>0.145550366106042</c:v>
                </c:pt>
                <c:pt idx="13035" formatCode="General">
                  <c:v>0.13654132078130601</c:v>
                </c:pt>
                <c:pt idx="13036" formatCode="General">
                  <c:v>0.12713498400071399</c:v>
                </c:pt>
                <c:pt idx="13037" formatCode="General">
                  <c:v>0.11737521347191</c:v>
                </c:pt>
                <c:pt idx="13038" formatCode="General">
                  <c:v>0.10745890577882999</c:v>
                </c:pt>
                <c:pt idx="13039" formatCode="General">
                  <c:v>9.8707702651985099E-2</c:v>
                </c:pt>
                <c:pt idx="13040" formatCode="General">
                  <c:v>9.0754525522478896E-2</c:v>
                </c:pt>
                <c:pt idx="13041" formatCode="General">
                  <c:v>8.2740201730570007E-2</c:v>
                </c:pt>
                <c:pt idx="13042" formatCode="General">
                  <c:v>7.41554150579911E-2</c:v>
                </c:pt>
                <c:pt idx="13043" formatCode="General">
                  <c:v>6.3836984386448595E-2</c:v>
                </c:pt>
                <c:pt idx="13044" formatCode="General">
                  <c:v>5.1560914400253399E-2</c:v>
                </c:pt>
                <c:pt idx="13045" formatCode="General">
                  <c:v>3.8594249157137203E-2</c:v>
                </c:pt>
                <c:pt idx="13046" formatCode="General">
                  <c:v>2.5751927968301998E-2</c:v>
                </c:pt>
                <c:pt idx="13047" formatCode="General">
                  <c:v>1.33537402388884E-2</c:v>
                </c:pt>
                <c:pt idx="13048" formatCode="General">
                  <c:v>2.5468843352621398E-3</c:v>
                </c:pt>
                <c:pt idx="13049" formatCode="General">
                  <c:v>-6.2946898609305699E-3</c:v>
                </c:pt>
                <c:pt idx="13050" formatCode="General">
                  <c:v>-1.3925108524716E-2</c:v>
                </c:pt>
                <c:pt idx="13051" formatCode="General">
                  <c:v>-2.1487752304128901E-2</c:v>
                </c:pt>
                <c:pt idx="13052" formatCode="General">
                  <c:v>-2.9363734235915599E-2</c:v>
                </c:pt>
                <c:pt idx="13053" formatCode="General">
                  <c:v>-3.6431295337133601E-2</c:v>
                </c:pt>
                <c:pt idx="13054" formatCode="General">
                  <c:v>-4.1167256766483397E-2</c:v>
                </c:pt>
                <c:pt idx="13055" formatCode="General">
                  <c:v>-4.3202724912615398E-2</c:v>
                </c:pt>
                <c:pt idx="13056" formatCode="General">
                  <c:v>-4.2661172998658799E-2</c:v>
                </c:pt>
                <c:pt idx="13057" formatCode="General">
                  <c:v>-3.97854811935619E-2</c:v>
                </c:pt>
                <c:pt idx="13058" formatCode="General">
                  <c:v>-3.4630609685828102E-2</c:v>
                </c:pt>
                <c:pt idx="13059" formatCode="General">
                  <c:v>-2.7206766467562701E-2</c:v>
                </c:pt>
                <c:pt idx="13060" formatCode="General">
                  <c:v>-1.83567815771877E-2</c:v>
                </c:pt>
                <c:pt idx="13061" formatCode="General">
                  <c:v>-1.01750167156312E-2</c:v>
                </c:pt>
                <c:pt idx="13062" formatCode="General">
                  <c:v>-4.41130623950922E-3</c:v>
                </c:pt>
                <c:pt idx="13063" formatCode="General">
                  <c:v>-9.1190495145064901E-4</c:v>
                </c:pt>
                <c:pt idx="13064" formatCode="General">
                  <c:v>5.1786832911374298E-4</c:v>
                </c:pt>
                <c:pt idx="13065" formatCode="General">
                  <c:v>-1.6034537676929501E-4</c:v>
                </c:pt>
                <c:pt idx="13066" formatCode="General">
                  <c:v>-2.3657721534791599E-3</c:v>
                </c:pt>
                <c:pt idx="13067" formatCode="General">
                  <c:v>-5.0363507794970496E-3</c:v>
                </c:pt>
                <c:pt idx="13068" formatCode="General">
                  <c:v>-6.9743087974065403E-3</c:v>
                </c:pt>
                <c:pt idx="13069" formatCode="General">
                  <c:v>-7.5172940228225597E-3</c:v>
                </c:pt>
                <c:pt idx="13070" formatCode="General">
                  <c:v>-7.0303350543793799E-3</c:v>
                </c:pt>
                <c:pt idx="13071" formatCode="General">
                  <c:v>-5.7944069230202499E-3</c:v>
                </c:pt>
                <c:pt idx="13072" formatCode="General">
                  <c:v>-4.3282656471398196E-3</c:v>
                </c:pt>
                <c:pt idx="13073" formatCode="General">
                  <c:v>-3.1058197956332799E-3</c:v>
                </c:pt>
                <c:pt idx="13074" formatCode="General">
                  <c:v>-2.5894354088745099E-3</c:v>
                </c:pt>
                <c:pt idx="13075" formatCode="General">
                  <c:v>-3.13409581775447E-3</c:v>
                </c:pt>
                <c:pt idx="13076" formatCode="General">
                  <c:v>-4.3363310833303597E-3</c:v>
                </c:pt>
                <c:pt idx="13077" formatCode="General">
                  <c:v>-5.8955706619047499E-3</c:v>
                </c:pt>
                <c:pt idx="13078" formatCode="General">
                  <c:v>-8.0953990316715695E-3</c:v>
                </c:pt>
                <c:pt idx="13079" formatCode="General">
                  <c:v>-1.12101464544501E-2</c:v>
                </c:pt>
                <c:pt idx="13080" formatCode="General">
                  <c:v>-1.48065826397766E-2</c:v>
                </c:pt>
                <c:pt idx="13081" formatCode="General">
                  <c:v>-1.8229337405948301E-2</c:v>
                </c:pt>
                <c:pt idx="13082" formatCode="General">
                  <c:v>-2.0978528354801702E-2</c:v>
                </c:pt>
                <c:pt idx="13083" formatCode="General">
                  <c:v>-2.35876077499435E-2</c:v>
                </c:pt>
                <c:pt idx="13084" formatCode="General">
                  <c:v>-2.7395576171018499E-2</c:v>
                </c:pt>
                <c:pt idx="13085" formatCode="General">
                  <c:v>-3.2947172863709698E-2</c:v>
                </c:pt>
                <c:pt idx="13086" formatCode="General">
                  <c:v>-3.97698436378746E-2</c:v>
                </c:pt>
                <c:pt idx="13087" formatCode="General">
                  <c:v>-4.8037658124449698E-2</c:v>
                </c:pt>
                <c:pt idx="13088" formatCode="General">
                  <c:v>-5.84135821613831E-2</c:v>
                </c:pt>
                <c:pt idx="13089" formatCode="General">
                  <c:v>-7.0892823437638697E-2</c:v>
                </c:pt>
                <c:pt idx="13090" formatCode="General">
                  <c:v>-8.3898534237159705E-2</c:v>
                </c:pt>
                <c:pt idx="13091" formatCode="General">
                  <c:v>-9.6559185222239996E-2</c:v>
                </c:pt>
                <c:pt idx="13092" formatCode="General">
                  <c:v>-0.10964379089422099</c:v>
                </c:pt>
                <c:pt idx="13093" formatCode="General">
                  <c:v>-0.12304744656974401</c:v>
                </c:pt>
                <c:pt idx="13094" formatCode="General">
                  <c:v>-0.13550843693707099</c:v>
                </c:pt>
                <c:pt idx="13095" formatCode="General">
                  <c:v>-0.14517268043006201</c:v>
                </c:pt>
                <c:pt idx="13096" formatCode="General">
                  <c:v>-0.15084860025223701</c:v>
                </c:pt>
                <c:pt idx="13097" formatCode="General">
                  <c:v>-0.15252325094818001</c:v>
                </c:pt>
                <c:pt idx="13098" formatCode="General">
                  <c:v>-0.15001024982842401</c:v>
                </c:pt>
                <c:pt idx="13099" formatCode="General">
                  <c:v>-0.14272902454057501</c:v>
                </c:pt>
                <c:pt idx="13100" formatCode="General">
                  <c:v>-0.131392224935001</c:v>
                </c:pt>
                <c:pt idx="13101" formatCode="General">
                  <c:v>-0.118350686545813</c:v>
                </c:pt>
                <c:pt idx="13102" formatCode="General">
                  <c:v>-0.106170795766746</c:v>
                </c:pt>
                <c:pt idx="13103" formatCode="General">
                  <c:v>-9.6295154070807604E-2</c:v>
                </c:pt>
                <c:pt idx="13104" formatCode="General">
                  <c:v>-8.9741551498522296E-2</c:v>
                </c:pt>
                <c:pt idx="13105" formatCode="General">
                  <c:v>-8.6573406284427099E-2</c:v>
                </c:pt>
                <c:pt idx="13106" formatCode="General">
                  <c:v>-8.5591828889927501E-2</c:v>
                </c:pt>
                <c:pt idx="13107" formatCode="General">
                  <c:v>-8.5955966681243098E-2</c:v>
                </c:pt>
                <c:pt idx="13108" formatCode="General">
                  <c:v>-8.8103858969408394E-2</c:v>
                </c:pt>
                <c:pt idx="13109" formatCode="General">
                  <c:v>-9.2072782582081E-2</c:v>
                </c:pt>
                <c:pt idx="13110" formatCode="General">
                  <c:v>-9.7662987211065699E-2</c:v>
                </c:pt>
                <c:pt idx="13111" formatCode="General">
                  <c:v>-0.105909693378143</c:v>
                </c:pt>
                <c:pt idx="13112" formatCode="General">
                  <c:v>-0.11703929180860401</c:v>
                </c:pt>
                <c:pt idx="13113" formatCode="General">
                  <c:v>-0.13028504457017301</c:v>
                </c:pt>
                <c:pt idx="13114" formatCode="General">
                  <c:v>-0.14405864287352199</c:v>
                </c:pt>
                <c:pt idx="13115" formatCode="General">
                  <c:v>-0.15695770336404899</c:v>
                </c:pt>
                <c:pt idx="13116" formatCode="General">
                  <c:v>-0.16838094463585099</c:v>
                </c:pt>
                <c:pt idx="13117" formatCode="General">
                  <c:v>-0.17871314838638699</c:v>
                </c:pt>
                <c:pt idx="13118" formatCode="General">
                  <c:v>-0.18870841069240701</c:v>
                </c:pt>
                <c:pt idx="13119" formatCode="General">
                  <c:v>-0.198228569582137</c:v>
                </c:pt>
                <c:pt idx="13120" formatCode="General">
                  <c:v>-0.207408501176469</c:v>
                </c:pt>
                <c:pt idx="13121" formatCode="General">
                  <c:v>-0.21664011575053199</c:v>
                </c:pt>
                <c:pt idx="13122" formatCode="General">
                  <c:v>-0.22631886103434101</c:v>
                </c:pt>
                <c:pt idx="13123" formatCode="General">
                  <c:v>-0.23583067626396301</c:v>
                </c:pt>
                <c:pt idx="13124" formatCode="General">
                  <c:v>-0.243859261282377</c:v>
                </c:pt>
                <c:pt idx="13125" formatCode="General">
                  <c:v>-0.24935082189562499</c:v>
                </c:pt>
                <c:pt idx="13126" formatCode="General">
                  <c:v>-0.25122626171062201</c:v>
                </c:pt>
                <c:pt idx="13127" formatCode="General">
                  <c:v>-0.248790481728834</c:v>
                </c:pt>
                <c:pt idx="13128" formatCode="General">
                  <c:v>-0.24205287515739399</c:v>
                </c:pt>
                <c:pt idx="13129" formatCode="General">
                  <c:v>-0.23182341125675801</c:v>
                </c:pt>
                <c:pt idx="13130" formatCode="General">
                  <c:v>-0.21912207906023801</c:v>
                </c:pt>
                <c:pt idx="13131" formatCode="General">
                  <c:v>-0.20499965049469801</c:v>
                </c:pt>
                <c:pt idx="13132" formatCode="General">
                  <c:v>-0.19058037784130799</c:v>
                </c:pt>
                <c:pt idx="13133" formatCode="General">
                  <c:v>-0.176431961605616</c:v>
                </c:pt>
                <c:pt idx="13134" formatCode="General">
                  <c:v>-0.16346345162777401</c:v>
                </c:pt>
                <c:pt idx="13135" formatCode="General">
                  <c:v>-0.15245259070931499</c:v>
                </c:pt>
                <c:pt idx="13136" formatCode="General">
                  <c:v>-0.143099166515122</c:v>
                </c:pt>
                <c:pt idx="13137" formatCode="General">
                  <c:v>-0.13511226647525701</c:v>
                </c:pt>
                <c:pt idx="13138" formatCode="General">
                  <c:v>-0.128888762359918</c:v>
                </c:pt>
                <c:pt idx="13139" formatCode="General">
                  <c:v>-0.12451822664666801</c:v>
                </c:pt>
                <c:pt idx="13140" formatCode="General">
                  <c:v>-0.120896452611882</c:v>
                </c:pt>
                <c:pt idx="13141" formatCode="General">
                  <c:v>-0.117378073135426</c:v>
                </c:pt>
                <c:pt idx="13142" formatCode="General">
                  <c:v>-0.114702758452187</c:v>
                </c:pt>
                <c:pt idx="13143" formatCode="General">
                  <c:v>-0.112334748263725</c:v>
                </c:pt>
                <c:pt idx="13144" formatCode="General">
                  <c:v>-0.109412768067817</c:v>
                </c:pt>
                <c:pt idx="13145" formatCode="General">
                  <c:v>-0.106416453277901</c:v>
                </c:pt>
                <c:pt idx="13146" formatCode="General">
                  <c:v>-0.104020131062156</c:v>
                </c:pt>
                <c:pt idx="13147" formatCode="General">
                  <c:v>-0.103239468243024</c:v>
                </c:pt>
                <c:pt idx="13148" formatCode="General">
                  <c:v>-0.104047061756048</c:v>
                </c:pt>
                <c:pt idx="13149" formatCode="General">
                  <c:v>-0.10484155230692099</c:v>
                </c:pt>
                <c:pt idx="13150" formatCode="General">
                  <c:v>-0.104460245883576</c:v>
                </c:pt>
                <c:pt idx="13151" formatCode="General">
                  <c:v>-0.103350306236294</c:v>
                </c:pt>
                <c:pt idx="13152" formatCode="General">
                  <c:v>-0.10282024893241699</c:v>
                </c:pt>
                <c:pt idx="13153" formatCode="General">
                  <c:v>-0.103431970579802</c:v>
                </c:pt>
                <c:pt idx="13154" formatCode="General">
                  <c:v>-0.10483218281921999</c:v>
                </c:pt>
                <c:pt idx="13155" formatCode="General">
                  <c:v>-0.105637404852634</c:v>
                </c:pt>
                <c:pt idx="13156" formatCode="General">
                  <c:v>-0.104477466975155</c:v>
                </c:pt>
                <c:pt idx="13157" formatCode="General">
                  <c:v>-0.102214754784216</c:v>
                </c:pt>
                <c:pt idx="13158" formatCode="General">
                  <c:v>-0.100268464927794</c:v>
                </c:pt>
                <c:pt idx="13159" formatCode="General">
                  <c:v>-9.8647933653483399E-2</c:v>
                </c:pt>
                <c:pt idx="13160" formatCode="General">
                  <c:v>-9.6263188494354002E-2</c:v>
                </c:pt>
                <c:pt idx="13161" formatCode="General">
                  <c:v>-9.2210750614270004E-2</c:v>
                </c:pt>
                <c:pt idx="13162" formatCode="General">
                  <c:v>-8.5954207225644702E-2</c:v>
                </c:pt>
                <c:pt idx="13163" formatCode="General">
                  <c:v>-7.8050414021065606E-2</c:v>
                </c:pt>
                <c:pt idx="13164" formatCode="General">
                  <c:v>-6.8868978434398695E-2</c:v>
                </c:pt>
                <c:pt idx="13165" formatCode="General">
                  <c:v>-5.7852345856526897E-2</c:v>
                </c:pt>
                <c:pt idx="13166" formatCode="General">
                  <c:v>-4.5435061554254003E-2</c:v>
                </c:pt>
                <c:pt idx="13167" formatCode="General">
                  <c:v>-3.2707602701455597E-2</c:v>
                </c:pt>
                <c:pt idx="13168" formatCode="General">
                  <c:v>-2.0111317297435899E-2</c:v>
                </c:pt>
                <c:pt idx="13169" formatCode="General">
                  <c:v>-7.4937134290091198E-3</c:v>
                </c:pt>
                <c:pt idx="13170" formatCode="General">
                  <c:v>4.9776652650254201E-3</c:v>
                </c:pt>
                <c:pt idx="13171" formatCode="General">
                  <c:v>1.7169680089222001E-2</c:v>
                </c:pt>
                <c:pt idx="13172" formatCode="General">
                  <c:v>2.9004035645419701E-2</c:v>
                </c:pt>
                <c:pt idx="13173" formatCode="General">
                  <c:v>3.8971983137203903E-2</c:v>
                </c:pt>
                <c:pt idx="13174" formatCode="General">
                  <c:v>4.4630191801807398E-2</c:v>
                </c:pt>
                <c:pt idx="13175" formatCode="General">
                  <c:v>4.5383737494438199E-2</c:v>
                </c:pt>
                <c:pt idx="13176" formatCode="General">
                  <c:v>4.2140480856714901E-2</c:v>
                </c:pt>
                <c:pt idx="13177" formatCode="General">
                  <c:v>3.5700083056546698E-2</c:v>
                </c:pt>
                <c:pt idx="13178" formatCode="General">
                  <c:v>2.6821039035628502E-2</c:v>
                </c:pt>
                <c:pt idx="13179" formatCode="General">
                  <c:v>1.64624692540279E-2</c:v>
                </c:pt>
                <c:pt idx="13180" formatCode="General">
                  <c:v>6.2315294066363196E-3</c:v>
                </c:pt>
                <c:pt idx="13181" formatCode="General">
                  <c:v>-2.66493351838118E-3</c:v>
                </c:pt>
                <c:pt idx="13182" formatCode="General">
                  <c:v>-8.3671331036122391E-3</c:v>
                </c:pt>
                <c:pt idx="13183" formatCode="General">
                  <c:v>-1.09305741331752E-2</c:v>
                </c:pt>
                <c:pt idx="13184" formatCode="General">
                  <c:v>-1.0789463689178399E-2</c:v>
                </c:pt>
                <c:pt idx="13185" formatCode="General">
                  <c:v>-7.0104041435443201E-3</c:v>
                </c:pt>
                <c:pt idx="13186">
                  <c:v>-9.3436647496496596E-5</c:v>
                </c:pt>
                <c:pt idx="13187" formatCode="General">
                  <c:v>9.5630791353746702E-3</c:v>
                </c:pt>
                <c:pt idx="13188" formatCode="General">
                  <c:v>2.059188891423E-2</c:v>
                </c:pt>
                <c:pt idx="13189" formatCode="General">
                  <c:v>3.1243537527364699E-2</c:v>
                </c:pt>
                <c:pt idx="13190" formatCode="General">
                  <c:v>4.0721978730814401E-2</c:v>
                </c:pt>
                <c:pt idx="13191" formatCode="General">
                  <c:v>4.8720743116970701E-2</c:v>
                </c:pt>
                <c:pt idx="13192" formatCode="General">
                  <c:v>5.5021580614406797E-2</c:v>
                </c:pt>
                <c:pt idx="13193" formatCode="General">
                  <c:v>5.8858419294066003E-2</c:v>
                </c:pt>
                <c:pt idx="13194" formatCode="General">
                  <c:v>5.9612578036953898E-2</c:v>
                </c:pt>
                <c:pt idx="13195" formatCode="General">
                  <c:v>5.7753443263057702E-2</c:v>
                </c:pt>
                <c:pt idx="13196" formatCode="General">
                  <c:v>5.3543816416171897E-2</c:v>
                </c:pt>
                <c:pt idx="13197" formatCode="General">
                  <c:v>4.6792127548080001E-2</c:v>
                </c:pt>
                <c:pt idx="13198" formatCode="General">
                  <c:v>3.8736095350573298E-2</c:v>
                </c:pt>
                <c:pt idx="13199" formatCode="General">
                  <c:v>3.1048509180875199E-2</c:v>
                </c:pt>
                <c:pt idx="13200" formatCode="General">
                  <c:v>2.4995871929830899E-2</c:v>
                </c:pt>
                <c:pt idx="13201" formatCode="General">
                  <c:v>2.0723340480263901E-2</c:v>
                </c:pt>
                <c:pt idx="13202" formatCode="General">
                  <c:v>1.8115078207259001E-2</c:v>
                </c:pt>
                <c:pt idx="13203" formatCode="General">
                  <c:v>1.6869346844638099E-2</c:v>
                </c:pt>
                <c:pt idx="13204" formatCode="General">
                  <c:v>1.67154776012228E-2</c:v>
                </c:pt>
                <c:pt idx="13205" formatCode="General">
                  <c:v>1.7775621475125802E-2</c:v>
                </c:pt>
                <c:pt idx="13206" formatCode="General">
                  <c:v>1.9202406333093901E-2</c:v>
                </c:pt>
                <c:pt idx="13207" formatCode="General">
                  <c:v>2.0575625572083801E-2</c:v>
                </c:pt>
                <c:pt idx="13208" formatCode="General">
                  <c:v>2.1395921710082401E-2</c:v>
                </c:pt>
                <c:pt idx="13209" formatCode="General">
                  <c:v>2.1713956120603999E-2</c:v>
                </c:pt>
                <c:pt idx="13210" formatCode="General">
                  <c:v>2.2202081106870799E-2</c:v>
                </c:pt>
                <c:pt idx="13211" formatCode="General">
                  <c:v>2.24549874405243E-2</c:v>
                </c:pt>
                <c:pt idx="13212" formatCode="General">
                  <c:v>2.1966602411489001E-2</c:v>
                </c:pt>
                <c:pt idx="13213" formatCode="General">
                  <c:v>2.0948609882759199E-2</c:v>
                </c:pt>
                <c:pt idx="13214" formatCode="General">
                  <c:v>1.93212137336774E-2</c:v>
                </c:pt>
                <c:pt idx="13215" formatCode="General">
                  <c:v>1.6695380697244501E-2</c:v>
                </c:pt>
                <c:pt idx="13216" formatCode="General">
                  <c:v>1.33340393532024E-2</c:v>
                </c:pt>
                <c:pt idx="13217" formatCode="General">
                  <c:v>9.7376889494720092E-3</c:v>
                </c:pt>
                <c:pt idx="13218" formatCode="General">
                  <c:v>5.1209570609475003E-3</c:v>
                </c:pt>
                <c:pt idx="13219">
                  <c:v>5.9485392858429202E-5</c:v>
                </c:pt>
                <c:pt idx="13220" formatCode="General">
                  <c:v>-4.2869182687409598E-3</c:v>
                </c:pt>
                <c:pt idx="13221" formatCode="General">
                  <c:v>-8.4540425703928598E-3</c:v>
                </c:pt>
                <c:pt idx="13222" formatCode="General">
                  <c:v>-1.18254045438863E-2</c:v>
                </c:pt>
                <c:pt idx="13223" formatCode="General">
                  <c:v>-1.39590127971531E-2</c:v>
                </c:pt>
                <c:pt idx="13224" formatCode="General">
                  <c:v>-1.52393429635359E-2</c:v>
                </c:pt>
                <c:pt idx="13225" formatCode="General">
                  <c:v>-1.49570713728125E-2</c:v>
                </c:pt>
                <c:pt idx="13226" formatCode="General">
                  <c:v>-1.27899735753461E-2</c:v>
                </c:pt>
                <c:pt idx="13227" formatCode="General">
                  <c:v>-8.7278681032326999E-3</c:v>
                </c:pt>
                <c:pt idx="13228" formatCode="General">
                  <c:v>-2.8730959746985901E-3</c:v>
                </c:pt>
                <c:pt idx="13229" formatCode="General">
                  <c:v>4.0551438925622799E-3</c:v>
                </c:pt>
                <c:pt idx="13230" formatCode="General">
                  <c:v>1.14764522581023E-2</c:v>
                </c:pt>
                <c:pt idx="13231" formatCode="General">
                  <c:v>1.9178972664377399E-2</c:v>
                </c:pt>
                <c:pt idx="13232" formatCode="General">
                  <c:v>2.7203709729719701E-2</c:v>
                </c:pt>
                <c:pt idx="13233" formatCode="General">
                  <c:v>3.5559761887193501E-2</c:v>
                </c:pt>
                <c:pt idx="13234" formatCode="General">
                  <c:v>4.4535075960745699E-2</c:v>
                </c:pt>
                <c:pt idx="13235" formatCode="General">
                  <c:v>5.3425971935685497E-2</c:v>
                </c:pt>
                <c:pt idx="13236" formatCode="General">
                  <c:v>6.05990637495551E-2</c:v>
                </c:pt>
                <c:pt idx="13237" formatCode="General">
                  <c:v>6.5122508117604602E-2</c:v>
                </c:pt>
                <c:pt idx="13238" formatCode="General">
                  <c:v>6.7912926738199694E-2</c:v>
                </c:pt>
                <c:pt idx="13239" formatCode="General">
                  <c:v>7.0628372651774796E-2</c:v>
                </c:pt>
                <c:pt idx="13240" formatCode="General">
                  <c:v>7.3242458855635795E-2</c:v>
                </c:pt>
                <c:pt idx="13241" formatCode="General">
                  <c:v>7.5756019684888903E-2</c:v>
                </c:pt>
                <c:pt idx="13242" formatCode="General">
                  <c:v>7.8973992536496299E-2</c:v>
                </c:pt>
                <c:pt idx="13243" formatCode="General">
                  <c:v>8.3166051855091697E-2</c:v>
                </c:pt>
                <c:pt idx="13244" formatCode="General">
                  <c:v>8.8189530431079605E-2</c:v>
                </c:pt>
                <c:pt idx="13245" formatCode="General">
                  <c:v>9.3743970467843996E-2</c:v>
                </c:pt>
                <c:pt idx="13246" formatCode="General">
                  <c:v>9.9473058245302906E-2</c:v>
                </c:pt>
                <c:pt idx="13247" formatCode="General">
                  <c:v>0.10540249539838301</c:v>
                </c:pt>
                <c:pt idx="13248" formatCode="General">
                  <c:v>0.111495796559379</c:v>
                </c:pt>
                <c:pt idx="13249" formatCode="General">
                  <c:v>0.117457824148006</c:v>
                </c:pt>
                <c:pt idx="13250" formatCode="General">
                  <c:v>0.123351042083284</c:v>
                </c:pt>
                <c:pt idx="13251" formatCode="General">
                  <c:v>0.12831334515481799</c:v>
                </c:pt>
                <c:pt idx="13252" formatCode="General">
                  <c:v>0.13147569389073799</c:v>
                </c:pt>
                <c:pt idx="13253" formatCode="General">
                  <c:v>0.13326582025227299</c:v>
                </c:pt>
                <c:pt idx="13254" formatCode="General">
                  <c:v>0.133778904931114</c:v>
                </c:pt>
                <c:pt idx="13255" formatCode="General">
                  <c:v>0.13229892057954701</c:v>
                </c:pt>
                <c:pt idx="13256" formatCode="General">
                  <c:v>0.129189097567938</c:v>
                </c:pt>
                <c:pt idx="13257" formatCode="General">
                  <c:v>0.124885411454367</c:v>
                </c:pt>
                <c:pt idx="13258" formatCode="General">
                  <c:v>0.11889113234667301</c:v>
                </c:pt>
                <c:pt idx="13259" formatCode="General">
                  <c:v>0.11148544816247299</c:v>
                </c:pt>
                <c:pt idx="13260" formatCode="General">
                  <c:v>0.10296998572718</c:v>
                </c:pt>
                <c:pt idx="13261" formatCode="General">
                  <c:v>9.4494440509721001E-2</c:v>
                </c:pt>
                <c:pt idx="13262" formatCode="General">
                  <c:v>8.7383612657457699E-2</c:v>
                </c:pt>
                <c:pt idx="13263" formatCode="General">
                  <c:v>8.1246746145666696E-2</c:v>
                </c:pt>
                <c:pt idx="13264" formatCode="General">
                  <c:v>7.4962469166126006E-2</c:v>
                </c:pt>
                <c:pt idx="13265" formatCode="General">
                  <c:v>6.79561919152262E-2</c:v>
                </c:pt>
                <c:pt idx="13266" formatCode="General">
                  <c:v>5.9989186655579799E-2</c:v>
                </c:pt>
                <c:pt idx="13267" formatCode="General">
                  <c:v>5.1322764486481799E-2</c:v>
                </c:pt>
                <c:pt idx="13268" formatCode="General">
                  <c:v>4.31396264733242E-2</c:v>
                </c:pt>
                <c:pt idx="13269" formatCode="General">
                  <c:v>3.4995158773542999E-2</c:v>
                </c:pt>
                <c:pt idx="13270" formatCode="General">
                  <c:v>2.6265744003647298E-2</c:v>
                </c:pt>
                <c:pt idx="13271" formatCode="General">
                  <c:v>1.7925472530685299E-2</c:v>
                </c:pt>
                <c:pt idx="13272" formatCode="General">
                  <c:v>1.1815795321916501E-2</c:v>
                </c:pt>
                <c:pt idx="13273" formatCode="General">
                  <c:v>9.1713175686138505E-3</c:v>
                </c:pt>
                <c:pt idx="13274" formatCode="General">
                  <c:v>9.9929074834427395E-3</c:v>
                </c:pt>
                <c:pt idx="13275" formatCode="General">
                  <c:v>1.3648798214994901E-2</c:v>
                </c:pt>
                <c:pt idx="13276" formatCode="General">
                  <c:v>1.9192694019273902E-2</c:v>
                </c:pt>
                <c:pt idx="13277" formatCode="General">
                  <c:v>2.5871742291449899E-2</c:v>
                </c:pt>
                <c:pt idx="13278" formatCode="General">
                  <c:v>3.24610154002569E-2</c:v>
                </c:pt>
                <c:pt idx="13279" formatCode="General">
                  <c:v>3.8230329342059201E-2</c:v>
                </c:pt>
                <c:pt idx="13280" formatCode="General">
                  <c:v>4.2856255329561201E-2</c:v>
                </c:pt>
                <c:pt idx="13281" formatCode="General">
                  <c:v>4.64338383462072E-2</c:v>
                </c:pt>
                <c:pt idx="13282" formatCode="General">
                  <c:v>4.9483746379668701E-2</c:v>
                </c:pt>
                <c:pt idx="13283" formatCode="General">
                  <c:v>5.20343961480111E-2</c:v>
                </c:pt>
                <c:pt idx="13284" formatCode="General">
                  <c:v>5.3780015553221899E-2</c:v>
                </c:pt>
                <c:pt idx="13285" formatCode="General">
                  <c:v>5.4424964894667097E-2</c:v>
                </c:pt>
                <c:pt idx="13286" formatCode="General">
                  <c:v>5.2926959370714302E-2</c:v>
                </c:pt>
                <c:pt idx="13287" formatCode="General">
                  <c:v>4.8787240657324801E-2</c:v>
                </c:pt>
                <c:pt idx="13288" formatCode="General">
                  <c:v>4.2213753619379603E-2</c:v>
                </c:pt>
                <c:pt idx="13289" formatCode="General">
                  <c:v>3.33583913523594E-2</c:v>
                </c:pt>
                <c:pt idx="13290" formatCode="General">
                  <c:v>2.3297296132118599E-2</c:v>
                </c:pt>
                <c:pt idx="13291" formatCode="General">
                  <c:v>1.3818775563513699E-2</c:v>
                </c:pt>
                <c:pt idx="13292" formatCode="General">
                  <c:v>6.2443364768761901E-3</c:v>
                </c:pt>
                <c:pt idx="13293" formatCode="General">
                  <c:v>7.0065710481280897E-4</c:v>
                </c:pt>
                <c:pt idx="13294" formatCode="General">
                  <c:v>-3.81829497018017E-3</c:v>
                </c:pt>
                <c:pt idx="13295" formatCode="General">
                  <c:v>-7.8528030181724794E-3</c:v>
                </c:pt>
                <c:pt idx="13296" formatCode="General">
                  <c:v>-9.8050814566141304E-3</c:v>
                </c:pt>
                <c:pt idx="13297" formatCode="General">
                  <c:v>-9.1611385405455503E-3</c:v>
                </c:pt>
                <c:pt idx="13298" formatCode="General">
                  <c:v>-6.6942762796327803E-3</c:v>
                </c:pt>
                <c:pt idx="13299" formatCode="General">
                  <c:v>-3.0497603847494501E-3</c:v>
                </c:pt>
                <c:pt idx="13300" formatCode="General">
                  <c:v>7.3592277659276196E-4</c:v>
                </c:pt>
                <c:pt idx="13301" formatCode="General">
                  <c:v>3.5895658197503E-3</c:v>
                </c:pt>
                <c:pt idx="13302" formatCode="General">
                  <c:v>4.6583696610603001E-3</c:v>
                </c:pt>
                <c:pt idx="13303" formatCode="General">
                  <c:v>4.0315565527950896E-3</c:v>
                </c:pt>
                <c:pt idx="13304" formatCode="General">
                  <c:v>2.6994327459518102E-3</c:v>
                </c:pt>
                <c:pt idx="13305" formatCode="General">
                  <c:v>1.94089920950147E-3</c:v>
                </c:pt>
                <c:pt idx="13306" formatCode="General">
                  <c:v>2.3933917215907801E-3</c:v>
                </c:pt>
                <c:pt idx="13307" formatCode="General">
                  <c:v>3.8674546860640101E-3</c:v>
                </c:pt>
                <c:pt idx="13308" formatCode="General">
                  <c:v>5.5264033630763104E-3</c:v>
                </c:pt>
                <c:pt idx="13309" formatCode="General">
                  <c:v>6.8026497093487499E-3</c:v>
                </c:pt>
                <c:pt idx="13310" formatCode="General">
                  <c:v>7.3352824209719399E-3</c:v>
                </c:pt>
                <c:pt idx="13311" formatCode="General">
                  <c:v>7.2174881494264697E-3</c:v>
                </c:pt>
                <c:pt idx="13312" formatCode="General">
                  <c:v>7.7591235320792901E-3</c:v>
                </c:pt>
                <c:pt idx="13313" formatCode="General">
                  <c:v>9.0345230295327001E-3</c:v>
                </c:pt>
                <c:pt idx="13314" formatCode="General">
                  <c:v>1.05699666796012E-2</c:v>
                </c:pt>
                <c:pt idx="13315" formatCode="General">
                  <c:v>1.1631626246177701E-2</c:v>
                </c:pt>
                <c:pt idx="13316" formatCode="General">
                  <c:v>1.0604847122748401E-2</c:v>
                </c:pt>
                <c:pt idx="13317" formatCode="General">
                  <c:v>6.92827593624559E-3</c:v>
                </c:pt>
                <c:pt idx="13318" formatCode="General">
                  <c:v>1.5574898407716301E-3</c:v>
                </c:pt>
                <c:pt idx="13319" formatCode="General">
                  <c:v>-4.9140735052789998E-3</c:v>
                </c:pt>
                <c:pt idx="13320" formatCode="General">
                  <c:v>-1.2892882768916401E-2</c:v>
                </c:pt>
                <c:pt idx="13321" formatCode="General">
                  <c:v>-2.2066999018325699E-2</c:v>
                </c:pt>
                <c:pt idx="13322" formatCode="General">
                  <c:v>-3.19770359058308E-2</c:v>
                </c:pt>
                <c:pt idx="13323" formatCode="General">
                  <c:v>-4.1361579367723403E-2</c:v>
                </c:pt>
                <c:pt idx="13324" formatCode="General">
                  <c:v>-4.9319494041757797E-2</c:v>
                </c:pt>
                <c:pt idx="13325" formatCode="General">
                  <c:v>-5.5568406063519302E-2</c:v>
                </c:pt>
                <c:pt idx="13326" formatCode="General">
                  <c:v>-5.9433182837358101E-2</c:v>
                </c:pt>
                <c:pt idx="13327" formatCode="General">
                  <c:v>-6.1379483617493E-2</c:v>
                </c:pt>
                <c:pt idx="13328" formatCode="General">
                  <c:v>-6.1704651448599997E-2</c:v>
                </c:pt>
                <c:pt idx="13329" formatCode="General">
                  <c:v>-6.00790992986968E-2</c:v>
                </c:pt>
                <c:pt idx="13330" formatCode="General">
                  <c:v>-5.6539299947647802E-2</c:v>
                </c:pt>
                <c:pt idx="13331" formatCode="General">
                  <c:v>-5.17539162765389E-2</c:v>
                </c:pt>
                <c:pt idx="13332" formatCode="General">
                  <c:v>-4.6544370819490297E-2</c:v>
                </c:pt>
                <c:pt idx="13333" formatCode="General">
                  <c:v>-4.0721733244540301E-2</c:v>
                </c:pt>
                <c:pt idx="13334" formatCode="General">
                  <c:v>-3.4350029479984903E-2</c:v>
                </c:pt>
                <c:pt idx="13335" formatCode="General">
                  <c:v>-2.76577721406875E-2</c:v>
                </c:pt>
                <c:pt idx="13336" formatCode="General">
                  <c:v>-2.0820025763313699E-2</c:v>
                </c:pt>
                <c:pt idx="13337" formatCode="General">
                  <c:v>-1.46360648255261E-2</c:v>
                </c:pt>
                <c:pt idx="13338" formatCode="General">
                  <c:v>-8.5480229918184006E-3</c:v>
                </c:pt>
                <c:pt idx="13339" formatCode="General">
                  <c:v>-2.3685287167337899E-3</c:v>
                </c:pt>
                <c:pt idx="13340" formatCode="General">
                  <c:v>3.0349811051869598E-3</c:v>
                </c:pt>
                <c:pt idx="13341" formatCode="General">
                  <c:v>7.1423236685192199E-3</c:v>
                </c:pt>
                <c:pt idx="13342" formatCode="General">
                  <c:v>9.8741427591894897E-3</c:v>
                </c:pt>
                <c:pt idx="13343" formatCode="General">
                  <c:v>1.12534145357117E-2</c:v>
                </c:pt>
                <c:pt idx="13344" formatCode="General">
                  <c:v>1.1345757009629301E-2</c:v>
                </c:pt>
                <c:pt idx="13345" formatCode="General">
                  <c:v>1.02008554456125E-2</c:v>
                </c:pt>
                <c:pt idx="13346" formatCode="General">
                  <c:v>7.4210759839382703E-3</c:v>
                </c:pt>
                <c:pt idx="13347" formatCode="General">
                  <c:v>2.7653489500630399E-3</c:v>
                </c:pt>
                <c:pt idx="13348" formatCode="General">
                  <c:v>-3.3631972321924298E-3</c:v>
                </c:pt>
                <c:pt idx="13349" formatCode="General">
                  <c:v>-9.1594364949933796E-3</c:v>
                </c:pt>
                <c:pt idx="13350" formatCode="General">
                  <c:v>-1.32302918750173E-2</c:v>
                </c:pt>
                <c:pt idx="13351" formatCode="General">
                  <c:v>-1.42922509748572E-2</c:v>
                </c:pt>
                <c:pt idx="13352" formatCode="General">
                  <c:v>-1.11446792731683E-2</c:v>
                </c:pt>
                <c:pt idx="13353" formatCode="General">
                  <c:v>-4.0973697337222002E-3</c:v>
                </c:pt>
                <c:pt idx="13354" formatCode="General">
                  <c:v>5.75048930377022E-3</c:v>
                </c:pt>
                <c:pt idx="13355" formatCode="General">
                  <c:v>1.7293840832347099E-2</c:v>
                </c:pt>
                <c:pt idx="13356" formatCode="General">
                  <c:v>3.0178522983951302E-2</c:v>
                </c:pt>
                <c:pt idx="13357" formatCode="General">
                  <c:v>4.3290701829805697E-2</c:v>
                </c:pt>
                <c:pt idx="13358" formatCode="General">
                  <c:v>5.4965859569586502E-2</c:v>
                </c:pt>
                <c:pt idx="13359" formatCode="General">
                  <c:v>6.5012041235931198E-2</c:v>
                </c:pt>
                <c:pt idx="13360" formatCode="General">
                  <c:v>7.2784412988357305E-2</c:v>
                </c:pt>
                <c:pt idx="13361" formatCode="General">
                  <c:v>7.6593512455673904E-2</c:v>
                </c:pt>
                <c:pt idx="13362" formatCode="General">
                  <c:v>7.6044640896049703E-2</c:v>
                </c:pt>
                <c:pt idx="13363" formatCode="General">
                  <c:v>7.1392104208653995E-2</c:v>
                </c:pt>
                <c:pt idx="13364" formatCode="General">
                  <c:v>6.2574157014632897E-2</c:v>
                </c:pt>
                <c:pt idx="13365" formatCode="General">
                  <c:v>5.1183607115716602E-2</c:v>
                </c:pt>
                <c:pt idx="13366" formatCode="General">
                  <c:v>3.9527632116821601E-2</c:v>
                </c:pt>
                <c:pt idx="13367" formatCode="General">
                  <c:v>2.7890449149596999E-2</c:v>
                </c:pt>
                <c:pt idx="13368" formatCode="General">
                  <c:v>1.6379764241535599E-2</c:v>
                </c:pt>
                <c:pt idx="13369" formatCode="General">
                  <c:v>5.6249849962234696E-3</c:v>
                </c:pt>
                <c:pt idx="13370" formatCode="General">
                  <c:v>-4.3018823466109603E-3</c:v>
                </c:pt>
                <c:pt idx="13371" formatCode="General">
                  <c:v>-1.2990923615100999E-2</c:v>
                </c:pt>
                <c:pt idx="13372" formatCode="General">
                  <c:v>-2.0281400310712499E-2</c:v>
                </c:pt>
                <c:pt idx="13373" formatCode="General">
                  <c:v>-2.6891008219632799E-2</c:v>
                </c:pt>
                <c:pt idx="13374" formatCode="General">
                  <c:v>-3.30976161503444E-2</c:v>
                </c:pt>
                <c:pt idx="13375" formatCode="General">
                  <c:v>-3.8664719776630503E-2</c:v>
                </c:pt>
                <c:pt idx="13376" formatCode="General">
                  <c:v>-4.28238933375404E-2</c:v>
                </c:pt>
                <c:pt idx="13377" formatCode="General">
                  <c:v>-4.4920302895566401E-2</c:v>
                </c:pt>
                <c:pt idx="13378" formatCode="General">
                  <c:v>-4.4862441238733099E-2</c:v>
                </c:pt>
                <c:pt idx="13379" formatCode="General">
                  <c:v>-4.3226004400779297E-2</c:v>
                </c:pt>
                <c:pt idx="13380" formatCode="General">
                  <c:v>-4.0789346105287498E-2</c:v>
                </c:pt>
                <c:pt idx="13381" formatCode="General">
                  <c:v>-3.7505533332428703E-2</c:v>
                </c:pt>
                <c:pt idx="13382" formatCode="General">
                  <c:v>-3.3446329840145297E-2</c:v>
                </c:pt>
                <c:pt idx="13383" formatCode="General">
                  <c:v>-2.8935540755778699E-2</c:v>
                </c:pt>
                <c:pt idx="13384" formatCode="General">
                  <c:v>-2.3752391356976599E-2</c:v>
                </c:pt>
                <c:pt idx="13385" formatCode="General">
                  <c:v>-1.7635861942370799E-2</c:v>
                </c:pt>
                <c:pt idx="13386" formatCode="General">
                  <c:v>-1.09903121012921E-2</c:v>
                </c:pt>
                <c:pt idx="13387" formatCode="General">
                  <c:v>-4.7513801930940697E-3</c:v>
                </c:pt>
                <c:pt idx="13388" formatCode="General">
                  <c:v>4.4057615619698301E-4</c:v>
                </c:pt>
                <c:pt idx="13389" formatCode="General">
                  <c:v>4.3678184586750197E-3</c:v>
                </c:pt>
                <c:pt idx="13390" formatCode="General">
                  <c:v>8.1853184135563806E-3</c:v>
                </c:pt>
                <c:pt idx="13391" formatCode="General">
                  <c:v>1.33164563898256E-2</c:v>
                </c:pt>
                <c:pt idx="13392" formatCode="General">
                  <c:v>1.85105048959203E-2</c:v>
                </c:pt>
                <c:pt idx="13393" formatCode="General">
                  <c:v>2.3358067238328301E-2</c:v>
                </c:pt>
                <c:pt idx="13394" formatCode="General">
                  <c:v>2.8651760980924E-2</c:v>
                </c:pt>
                <c:pt idx="13395" formatCode="General">
                  <c:v>3.4413047803008898E-2</c:v>
                </c:pt>
                <c:pt idx="13396" formatCode="General">
                  <c:v>4.0185645274436597E-2</c:v>
                </c:pt>
                <c:pt idx="13397" formatCode="General">
                  <c:v>4.4805662098698497E-2</c:v>
                </c:pt>
                <c:pt idx="13398" formatCode="General">
                  <c:v>4.71533458169347E-2</c:v>
                </c:pt>
                <c:pt idx="13399" formatCode="General">
                  <c:v>4.7606854914954401E-2</c:v>
                </c:pt>
                <c:pt idx="13400" formatCode="General">
                  <c:v>4.7415554668581501E-2</c:v>
                </c:pt>
                <c:pt idx="13401" formatCode="General">
                  <c:v>4.6570346976741797E-2</c:v>
                </c:pt>
                <c:pt idx="13402" formatCode="General">
                  <c:v>4.4164018123328097E-2</c:v>
                </c:pt>
                <c:pt idx="13403" formatCode="General">
                  <c:v>3.98291836039259E-2</c:v>
                </c:pt>
                <c:pt idx="13404" formatCode="General">
                  <c:v>3.40155020747566E-2</c:v>
                </c:pt>
                <c:pt idx="13405" formatCode="General">
                  <c:v>2.72357512390357E-2</c:v>
                </c:pt>
                <c:pt idx="13406" formatCode="General">
                  <c:v>2.0124119782063202E-2</c:v>
                </c:pt>
                <c:pt idx="13407" formatCode="General">
                  <c:v>1.33851388041885E-2</c:v>
                </c:pt>
                <c:pt idx="13408" formatCode="General">
                  <c:v>7.5345445997153397E-3</c:v>
                </c:pt>
                <c:pt idx="13409" formatCode="General">
                  <c:v>2.1225945007742599E-3</c:v>
                </c:pt>
                <c:pt idx="13410" formatCode="General">
                  <c:v>-2.9658413463821099E-3</c:v>
                </c:pt>
                <c:pt idx="13411" formatCode="General">
                  <c:v>-7.1360548919869298E-3</c:v>
                </c:pt>
                <c:pt idx="13412" formatCode="General">
                  <c:v>-1.03479294395439E-2</c:v>
                </c:pt>
                <c:pt idx="13413" formatCode="General">
                  <c:v>-1.2185662845681801E-2</c:v>
                </c:pt>
                <c:pt idx="13414" formatCode="General">
                  <c:v>-1.1718201369371E-2</c:v>
                </c:pt>
                <c:pt idx="13415" formatCode="General">
                  <c:v>-8.4603698366027703E-3</c:v>
                </c:pt>
                <c:pt idx="13416" formatCode="General">
                  <c:v>-3.28862656330846E-3</c:v>
                </c:pt>
                <c:pt idx="13417" formatCode="General">
                  <c:v>2.6294309907774998E-3</c:v>
                </c:pt>
                <c:pt idx="13418" formatCode="General">
                  <c:v>8.2184470565598508E-3</c:v>
                </c:pt>
                <c:pt idx="13419" formatCode="General">
                  <c:v>1.1896154154527201E-2</c:v>
                </c:pt>
                <c:pt idx="13420" formatCode="General">
                  <c:v>1.2735089892959701E-2</c:v>
                </c:pt>
                <c:pt idx="13421" formatCode="General">
                  <c:v>1.08994006561508E-2</c:v>
                </c:pt>
                <c:pt idx="13422" formatCode="General">
                  <c:v>6.9702847845147199E-3</c:v>
                </c:pt>
                <c:pt idx="13423" formatCode="General">
                  <c:v>1.13354683902597E-3</c:v>
                </c:pt>
                <c:pt idx="13424" formatCode="General">
                  <c:v>-6.2883474036592203E-3</c:v>
                </c:pt>
                <c:pt idx="13425" formatCode="General">
                  <c:v>-1.4443852635201E-2</c:v>
                </c:pt>
                <c:pt idx="13426" formatCode="General">
                  <c:v>-2.31963254502211E-2</c:v>
                </c:pt>
                <c:pt idx="13427" formatCode="General">
                  <c:v>-3.3275556071712599E-2</c:v>
                </c:pt>
                <c:pt idx="13428" formatCode="General">
                  <c:v>-4.4886077769681003E-2</c:v>
                </c:pt>
                <c:pt idx="13429" formatCode="General">
                  <c:v>-5.7334528716118098E-2</c:v>
                </c:pt>
                <c:pt idx="13430" formatCode="General">
                  <c:v>-6.9207870048862599E-2</c:v>
                </c:pt>
                <c:pt idx="13431" formatCode="General">
                  <c:v>-7.9407891930216898E-2</c:v>
                </c:pt>
                <c:pt idx="13432" formatCode="General">
                  <c:v>-8.7672772986034306E-2</c:v>
                </c:pt>
                <c:pt idx="13433" formatCode="General">
                  <c:v>-9.4259510795532103E-2</c:v>
                </c:pt>
                <c:pt idx="13434" formatCode="General">
                  <c:v>-9.9390640887336401E-2</c:v>
                </c:pt>
                <c:pt idx="13435" formatCode="General">
                  <c:v>-0.101965350968329</c:v>
                </c:pt>
                <c:pt idx="13436" formatCode="General">
                  <c:v>-0.101508925736575</c:v>
                </c:pt>
                <c:pt idx="13437" formatCode="General">
                  <c:v>-9.9171391370632495E-2</c:v>
                </c:pt>
                <c:pt idx="13438" formatCode="General">
                  <c:v>-9.6258132966340407E-2</c:v>
                </c:pt>
                <c:pt idx="13439" formatCode="General">
                  <c:v>-9.3787060768818306E-2</c:v>
                </c:pt>
                <c:pt idx="13440" formatCode="General">
                  <c:v>-9.1676681151665995E-2</c:v>
                </c:pt>
                <c:pt idx="13441" formatCode="General">
                  <c:v>-8.9909982919377907E-2</c:v>
                </c:pt>
                <c:pt idx="13442" formatCode="General">
                  <c:v>-8.9389826634342598E-2</c:v>
                </c:pt>
                <c:pt idx="13443" formatCode="General">
                  <c:v>-9.0393698330250405E-2</c:v>
                </c:pt>
                <c:pt idx="13444" formatCode="General">
                  <c:v>-9.2563641624159296E-2</c:v>
                </c:pt>
                <c:pt idx="13445" formatCode="General">
                  <c:v>-9.5358156515244097E-2</c:v>
                </c:pt>
                <c:pt idx="13446" formatCode="General">
                  <c:v>-9.7859336965838997E-2</c:v>
                </c:pt>
                <c:pt idx="13447" formatCode="General">
                  <c:v>-9.9037029216475697E-2</c:v>
                </c:pt>
                <c:pt idx="13448" formatCode="General">
                  <c:v>-9.9739571363969506E-2</c:v>
                </c:pt>
                <c:pt idx="13449" formatCode="General">
                  <c:v>-0.101797732643977</c:v>
                </c:pt>
                <c:pt idx="13450" formatCode="General">
                  <c:v>-0.105975291060939</c:v>
                </c:pt>
                <c:pt idx="13451" formatCode="General">
                  <c:v>-0.112760179045857</c:v>
                </c:pt>
                <c:pt idx="13452" formatCode="General">
                  <c:v>-0.122009033837537</c:v>
                </c:pt>
                <c:pt idx="13453" formatCode="General">
                  <c:v>-0.13339853654664299</c:v>
                </c:pt>
                <c:pt idx="13454" formatCode="General">
                  <c:v>-0.14569808358089101</c:v>
                </c:pt>
                <c:pt idx="13455" formatCode="General">
                  <c:v>-0.157569309049374</c:v>
                </c:pt>
                <c:pt idx="13456" formatCode="General">
                  <c:v>-0.16879734363222801</c:v>
                </c:pt>
                <c:pt idx="13457" formatCode="General">
                  <c:v>-0.17882849735855</c:v>
                </c:pt>
                <c:pt idx="13458" formatCode="General">
                  <c:v>-0.187671425288609</c:v>
                </c:pt>
                <c:pt idx="13459" formatCode="General">
                  <c:v>-0.194388301901427</c:v>
                </c:pt>
                <c:pt idx="13460" formatCode="General">
                  <c:v>-0.196916542300037</c:v>
                </c:pt>
                <c:pt idx="13461" formatCode="General">
                  <c:v>-0.19604978559893199</c:v>
                </c:pt>
                <c:pt idx="13462" formatCode="General">
                  <c:v>-0.19373847596875601</c:v>
                </c:pt>
                <c:pt idx="13463" formatCode="General">
                  <c:v>-0.190482572531991</c:v>
                </c:pt>
                <c:pt idx="13464" formatCode="General">
                  <c:v>-0.186319871533108</c:v>
                </c:pt>
                <c:pt idx="13465" formatCode="General">
                  <c:v>-0.180688708350563</c:v>
                </c:pt>
                <c:pt idx="13466" formatCode="General">
                  <c:v>-0.173677555062973</c:v>
                </c:pt>
                <c:pt idx="13467" formatCode="General">
                  <c:v>-0.165188688016076</c:v>
                </c:pt>
                <c:pt idx="13468" formatCode="General">
                  <c:v>-0.15519642344710399</c:v>
                </c:pt>
                <c:pt idx="13469" formatCode="General">
                  <c:v>-0.14504149402062699</c:v>
                </c:pt>
                <c:pt idx="13470" formatCode="General">
                  <c:v>-0.135016625447266</c:v>
                </c:pt>
                <c:pt idx="13471" formatCode="General">
                  <c:v>-0.12562159283503799</c:v>
                </c:pt>
                <c:pt idx="13472" formatCode="General">
                  <c:v>-0.117409808516478</c:v>
                </c:pt>
                <c:pt idx="13473" formatCode="General">
                  <c:v>-0.110049933077929</c:v>
                </c:pt>
                <c:pt idx="13474" formatCode="General">
                  <c:v>-0.103249441527339</c:v>
                </c:pt>
                <c:pt idx="13475" formatCode="General">
                  <c:v>-9.6551158583256497E-2</c:v>
                </c:pt>
                <c:pt idx="13476" formatCode="General">
                  <c:v>-8.9851653739835793E-2</c:v>
                </c:pt>
                <c:pt idx="13477" formatCode="General">
                  <c:v>-8.3304755361787206E-2</c:v>
                </c:pt>
                <c:pt idx="13478" formatCode="General">
                  <c:v>-7.6741037879019702E-2</c:v>
                </c:pt>
                <c:pt idx="13479" formatCode="General">
                  <c:v>-7.0036853809182606E-2</c:v>
                </c:pt>
                <c:pt idx="13480" formatCode="General">
                  <c:v>-6.3431292358092597E-2</c:v>
                </c:pt>
                <c:pt idx="13481" formatCode="General">
                  <c:v>-5.7283197518768703E-2</c:v>
                </c:pt>
                <c:pt idx="13482" formatCode="General">
                  <c:v>-5.1897133938874802E-2</c:v>
                </c:pt>
                <c:pt idx="13483" formatCode="General">
                  <c:v>-4.6669744029729399E-2</c:v>
                </c:pt>
                <c:pt idx="13484" formatCode="General">
                  <c:v>-4.1272190906155498E-2</c:v>
                </c:pt>
                <c:pt idx="13485" formatCode="General">
                  <c:v>-3.5879310275988001E-2</c:v>
                </c:pt>
                <c:pt idx="13486" formatCode="General">
                  <c:v>-3.03905464161425E-2</c:v>
                </c:pt>
                <c:pt idx="13487" formatCode="General">
                  <c:v>-2.5147975015517601E-2</c:v>
                </c:pt>
                <c:pt idx="13488" formatCode="General">
                  <c:v>-2.01804225891162E-2</c:v>
                </c:pt>
                <c:pt idx="13489" formatCode="General">
                  <c:v>-1.50882979694313E-2</c:v>
                </c:pt>
                <c:pt idx="13490" formatCode="General">
                  <c:v>-9.4668505797059505E-3</c:v>
                </c:pt>
                <c:pt idx="13491" formatCode="General">
                  <c:v>-3.3644514357655999E-3</c:v>
                </c:pt>
                <c:pt idx="13492" formatCode="General">
                  <c:v>2.4141195717922999E-3</c:v>
                </c:pt>
                <c:pt idx="13493" formatCode="General">
                  <c:v>7.2855256248185599E-3</c:v>
                </c:pt>
                <c:pt idx="13494" formatCode="General">
                  <c:v>1.09060021778039E-2</c:v>
                </c:pt>
                <c:pt idx="13495" formatCode="General">
                  <c:v>1.26703020076472E-2</c:v>
                </c:pt>
                <c:pt idx="13496" formatCode="General">
                  <c:v>1.23755610234563E-2</c:v>
                </c:pt>
                <c:pt idx="13497" formatCode="General">
                  <c:v>1.09725200191915E-2</c:v>
                </c:pt>
                <c:pt idx="13498" formatCode="General">
                  <c:v>9.7306653553162602E-3</c:v>
                </c:pt>
                <c:pt idx="13499" formatCode="General">
                  <c:v>8.3781552515919192E-3</c:v>
                </c:pt>
                <c:pt idx="13500" formatCode="General">
                  <c:v>6.6809473098586201E-3</c:v>
                </c:pt>
                <c:pt idx="13501" formatCode="General">
                  <c:v>5.5727468567202398E-3</c:v>
                </c:pt>
                <c:pt idx="13502" formatCode="General">
                  <c:v>4.8919727793670298E-3</c:v>
                </c:pt>
                <c:pt idx="13503" formatCode="General">
                  <c:v>4.1525000366525299E-3</c:v>
                </c:pt>
                <c:pt idx="13504" formatCode="General">
                  <c:v>2.8515902646117299E-3</c:v>
                </c:pt>
                <c:pt idx="13505" formatCode="General">
                  <c:v>1.3558703998292499E-3</c:v>
                </c:pt>
                <c:pt idx="13506" formatCode="General">
                  <c:v>1.37430681558868E-3</c:v>
                </c:pt>
                <c:pt idx="13507" formatCode="General">
                  <c:v>3.09378775051386E-3</c:v>
                </c:pt>
                <c:pt idx="13508" formatCode="General">
                  <c:v>5.1146875475232296E-3</c:v>
                </c:pt>
                <c:pt idx="13509" formatCode="General">
                  <c:v>6.21420004271979E-3</c:v>
                </c:pt>
                <c:pt idx="13510" formatCode="General">
                  <c:v>5.7484890967256803E-3</c:v>
                </c:pt>
                <c:pt idx="13511" formatCode="General">
                  <c:v>4.0629122410619301E-3</c:v>
                </c:pt>
                <c:pt idx="13512" formatCode="General">
                  <c:v>2.7503275554091201E-3</c:v>
                </c:pt>
                <c:pt idx="13513" formatCode="General">
                  <c:v>3.0640778816520601E-3</c:v>
                </c:pt>
                <c:pt idx="13514" formatCode="General">
                  <c:v>5.14923969094787E-3</c:v>
                </c:pt>
                <c:pt idx="13515" formatCode="General">
                  <c:v>8.03276697952361E-3</c:v>
                </c:pt>
                <c:pt idx="13516" formatCode="General">
                  <c:v>1.1154643155977299E-2</c:v>
                </c:pt>
                <c:pt idx="13517" formatCode="General">
                  <c:v>1.4946094447507699E-2</c:v>
                </c:pt>
                <c:pt idx="13518" formatCode="General">
                  <c:v>1.9004228297279501E-2</c:v>
                </c:pt>
                <c:pt idx="13519" formatCode="General">
                  <c:v>2.2278505523891701E-2</c:v>
                </c:pt>
                <c:pt idx="13520" formatCode="General">
                  <c:v>2.4470088004960901E-2</c:v>
                </c:pt>
                <c:pt idx="13521" formatCode="General">
                  <c:v>2.6437400281534899E-2</c:v>
                </c:pt>
                <c:pt idx="13522" formatCode="General">
                  <c:v>2.9358937053212301E-2</c:v>
                </c:pt>
                <c:pt idx="13523" formatCode="General">
                  <c:v>3.44446171684029E-2</c:v>
                </c:pt>
                <c:pt idx="13524" formatCode="General">
                  <c:v>4.1774107815475497E-2</c:v>
                </c:pt>
                <c:pt idx="13525" formatCode="General">
                  <c:v>4.9824104609742403E-2</c:v>
                </c:pt>
                <c:pt idx="13526" formatCode="General">
                  <c:v>5.7491036806504997E-2</c:v>
                </c:pt>
                <c:pt idx="13527" formatCode="General">
                  <c:v>6.5227814993362998E-2</c:v>
                </c:pt>
                <c:pt idx="13528" formatCode="General">
                  <c:v>7.3649756260725299E-2</c:v>
                </c:pt>
                <c:pt idx="13529" formatCode="General">
                  <c:v>8.25495579193221E-2</c:v>
                </c:pt>
                <c:pt idx="13530" formatCode="General">
                  <c:v>9.1809400733892502E-2</c:v>
                </c:pt>
                <c:pt idx="13531" formatCode="General">
                  <c:v>0.101525583164188</c:v>
                </c:pt>
                <c:pt idx="13532" formatCode="General">
                  <c:v>0.11119607464341701</c:v>
                </c:pt>
                <c:pt idx="13533" formatCode="General">
                  <c:v>0.120438428906115</c:v>
                </c:pt>
                <c:pt idx="13534" formatCode="General">
                  <c:v>0.12945346632930599</c:v>
                </c:pt>
                <c:pt idx="13535" formatCode="General">
                  <c:v>0.138470248378081</c:v>
                </c:pt>
                <c:pt idx="13536" formatCode="General">
                  <c:v>0.14691506975455701</c:v>
                </c:pt>
                <c:pt idx="13537" formatCode="General">
                  <c:v>0.153989740157945</c:v>
                </c:pt>
                <c:pt idx="13538" formatCode="General">
                  <c:v>0.16000259998166499</c:v>
                </c:pt>
                <c:pt idx="13539" formatCode="General">
                  <c:v>0.16543343355080301</c:v>
                </c:pt>
                <c:pt idx="13540" formatCode="General">
                  <c:v>0.17003097190118699</c:v>
                </c:pt>
                <c:pt idx="13541" formatCode="General">
                  <c:v>0.17351904162262799</c:v>
                </c:pt>
                <c:pt idx="13542" formatCode="General">
                  <c:v>0.17587889830297099</c:v>
                </c:pt>
                <c:pt idx="13543" formatCode="General">
                  <c:v>0.17710968782783401</c:v>
                </c:pt>
                <c:pt idx="13544" formatCode="General">
                  <c:v>0.176262683464838</c:v>
                </c:pt>
                <c:pt idx="13545" formatCode="General">
                  <c:v>0.17323404131108999</c:v>
                </c:pt>
                <c:pt idx="13546" formatCode="General">
                  <c:v>0.16986337366844301</c:v>
                </c:pt>
                <c:pt idx="13547" formatCode="General">
                  <c:v>0.167140937067489</c:v>
                </c:pt>
                <c:pt idx="13548" formatCode="General">
                  <c:v>0.16458349428383101</c:v>
                </c:pt>
                <c:pt idx="13549" formatCode="General">
                  <c:v>0.161805248637091</c:v>
                </c:pt>
                <c:pt idx="13550" formatCode="General">
                  <c:v>0.159243652170029</c:v>
                </c:pt>
                <c:pt idx="13551" formatCode="General">
                  <c:v>0.15729503836228001</c:v>
                </c:pt>
                <c:pt idx="13552" formatCode="General">
                  <c:v>0.15579539999266001</c:v>
                </c:pt>
                <c:pt idx="13553" formatCode="General">
                  <c:v>0.15429676741245599</c:v>
                </c:pt>
                <c:pt idx="13554" formatCode="General">
                  <c:v>0.153646756771042</c:v>
                </c:pt>
                <c:pt idx="13555" formatCode="General">
                  <c:v>0.15439446061950601</c:v>
                </c:pt>
                <c:pt idx="13556" formatCode="General">
                  <c:v>0.15592122148302501</c:v>
                </c:pt>
                <c:pt idx="13557" formatCode="General">
                  <c:v>0.157170245329907</c:v>
                </c:pt>
                <c:pt idx="13558" formatCode="General">
                  <c:v>0.156650343051041</c:v>
                </c:pt>
                <c:pt idx="13559" formatCode="General">
                  <c:v>0.15460241192355401</c:v>
                </c:pt>
                <c:pt idx="13560" formatCode="General">
                  <c:v>0.15268746576400999</c:v>
                </c:pt>
                <c:pt idx="13561" formatCode="General">
                  <c:v>0.15232620057374799</c:v>
                </c:pt>
                <c:pt idx="13562" formatCode="General">
                  <c:v>0.15352045836234501</c:v>
                </c:pt>
                <c:pt idx="13563" formatCode="General">
                  <c:v>0.15530691387577</c:v>
                </c:pt>
                <c:pt idx="13564" formatCode="General">
                  <c:v>0.15735886073591199</c:v>
                </c:pt>
                <c:pt idx="13565" formatCode="General">
                  <c:v>0.160316408273732</c:v>
                </c:pt>
                <c:pt idx="13566" formatCode="General">
                  <c:v>0.16561095577208601</c:v>
                </c:pt>
                <c:pt idx="13567" formatCode="General">
                  <c:v>0.17431345211247701</c:v>
                </c:pt>
                <c:pt idx="13568" formatCode="General">
                  <c:v>0.18683234381039199</c:v>
                </c:pt>
                <c:pt idx="13569" formatCode="General">
                  <c:v>0.20266693281764001</c:v>
                </c:pt>
                <c:pt idx="13570" formatCode="General">
                  <c:v>0.22077730532692899</c:v>
                </c:pt>
                <c:pt idx="13571" formatCode="General">
                  <c:v>0.24020046277297399</c:v>
                </c:pt>
                <c:pt idx="13572" formatCode="General">
                  <c:v>0.25955356934923601</c:v>
                </c:pt>
                <c:pt idx="13573" formatCode="General">
                  <c:v>0.27722183216609098</c:v>
                </c:pt>
                <c:pt idx="13574" formatCode="General">
                  <c:v>0.29247748880892399</c:v>
                </c:pt>
                <c:pt idx="13575" formatCode="General">
                  <c:v>0.30515062759656603</c:v>
                </c:pt>
                <c:pt idx="13576" formatCode="General">
                  <c:v>0.314856817946433</c:v>
                </c:pt>
                <c:pt idx="13577" formatCode="General">
                  <c:v>0.32089528406260898</c:v>
                </c:pt>
                <c:pt idx="13578" formatCode="General">
                  <c:v>0.323111482722657</c:v>
                </c:pt>
                <c:pt idx="13579" formatCode="General">
                  <c:v>0.32264569088983203</c:v>
                </c:pt>
                <c:pt idx="13580" formatCode="General">
                  <c:v>0.32011188400006602</c:v>
                </c:pt>
                <c:pt idx="13581" formatCode="General">
                  <c:v>0.315596536343693</c:v>
                </c:pt>
                <c:pt idx="13582" formatCode="General">
                  <c:v>0.30962194058842901</c:v>
                </c:pt>
                <c:pt idx="13583" formatCode="General">
                  <c:v>0.30248074265581798</c:v>
                </c:pt>
                <c:pt idx="13584" formatCode="General">
                  <c:v>0.29529650363407101</c:v>
                </c:pt>
                <c:pt idx="13585" formatCode="General">
                  <c:v>0.28834594743762398</c:v>
                </c:pt>
                <c:pt idx="13586" formatCode="General">
                  <c:v>0.28124593057735198</c:v>
                </c:pt>
                <c:pt idx="13587" formatCode="General">
                  <c:v>0.27434189839599199</c:v>
                </c:pt>
                <c:pt idx="13588" formatCode="General">
                  <c:v>0.26744633510207</c:v>
                </c:pt>
                <c:pt idx="13589" formatCode="General">
                  <c:v>0.26089995183661702</c:v>
                </c:pt>
                <c:pt idx="13590" formatCode="General">
                  <c:v>0.25450578217090197</c:v>
                </c:pt>
                <c:pt idx="13591" formatCode="General">
                  <c:v>0.24694933685325199</c:v>
                </c:pt>
                <c:pt idx="13592" formatCode="General">
                  <c:v>0.23842158065699001</c:v>
                </c:pt>
                <c:pt idx="13593" formatCode="General">
                  <c:v>0.229549993160651</c:v>
                </c:pt>
                <c:pt idx="13594" formatCode="General">
                  <c:v>0.21963545745788199</c:v>
                </c:pt>
                <c:pt idx="13595" formatCode="General">
                  <c:v>0.208048464924287</c:v>
                </c:pt>
                <c:pt idx="13596" formatCode="General">
                  <c:v>0.19478939127301301</c:v>
                </c:pt>
                <c:pt idx="13597" formatCode="General">
                  <c:v>0.18036007806802701</c:v>
                </c:pt>
                <c:pt idx="13598" formatCode="General">
                  <c:v>0.165184518814775</c:v>
                </c:pt>
                <c:pt idx="13599" formatCode="General">
                  <c:v>0.148791567263824</c:v>
                </c:pt>
                <c:pt idx="13600" formatCode="General">
                  <c:v>0.13067850385885399</c:v>
                </c:pt>
                <c:pt idx="13601" formatCode="General">
                  <c:v>0.111871606455473</c:v>
                </c:pt>
                <c:pt idx="13602" formatCode="General">
                  <c:v>9.3462259488373195E-2</c:v>
                </c:pt>
                <c:pt idx="13603" formatCode="General">
                  <c:v>7.6517915523486996E-2</c:v>
                </c:pt>
                <c:pt idx="13604" formatCode="General">
                  <c:v>6.1972040397819797E-2</c:v>
                </c:pt>
                <c:pt idx="13605" formatCode="General">
                  <c:v>4.95450279974049E-2</c:v>
                </c:pt>
                <c:pt idx="13606" formatCode="General">
                  <c:v>3.8310144534800798E-2</c:v>
                </c:pt>
                <c:pt idx="13607" formatCode="General">
                  <c:v>2.71153281509697E-2</c:v>
                </c:pt>
                <c:pt idx="13608" formatCode="General">
                  <c:v>1.5460780313503999E-2</c:v>
                </c:pt>
                <c:pt idx="13609" formatCode="General">
                  <c:v>3.2929992048859099E-3</c:v>
                </c:pt>
                <c:pt idx="13610" formatCode="General">
                  <c:v>-9.2547976476368907E-3</c:v>
                </c:pt>
                <c:pt idx="13611" formatCode="General">
                  <c:v>-2.2193638768505299E-2</c:v>
                </c:pt>
                <c:pt idx="13612" formatCode="General">
                  <c:v>-3.5397402184185703E-2</c:v>
                </c:pt>
                <c:pt idx="13613" formatCode="General">
                  <c:v>-4.76008723093128E-2</c:v>
                </c:pt>
                <c:pt idx="13614" formatCode="General">
                  <c:v>-5.7960304734899701E-2</c:v>
                </c:pt>
                <c:pt idx="13615" formatCode="General">
                  <c:v>-6.7085199545850599E-2</c:v>
                </c:pt>
                <c:pt idx="13616" formatCode="General">
                  <c:v>-7.4249341978283298E-2</c:v>
                </c:pt>
                <c:pt idx="13617" formatCode="General">
                  <c:v>-7.9104591515403694E-2</c:v>
                </c:pt>
                <c:pt idx="13618" formatCode="General">
                  <c:v>-8.2677129406325198E-2</c:v>
                </c:pt>
                <c:pt idx="13619" formatCode="General">
                  <c:v>-8.5709621276586295E-2</c:v>
                </c:pt>
                <c:pt idx="13620" formatCode="General">
                  <c:v>-8.8343941666368497E-2</c:v>
                </c:pt>
                <c:pt idx="13621" formatCode="General">
                  <c:v>-8.9922048702504295E-2</c:v>
                </c:pt>
                <c:pt idx="13622" formatCode="General">
                  <c:v>-9.0342157471674303E-2</c:v>
                </c:pt>
                <c:pt idx="13623" formatCode="General">
                  <c:v>-9.0798464191821193E-2</c:v>
                </c:pt>
                <c:pt idx="13624" formatCode="General">
                  <c:v>-9.1557057940229794E-2</c:v>
                </c:pt>
                <c:pt idx="13625" formatCode="General">
                  <c:v>-9.2400381201052997E-2</c:v>
                </c:pt>
                <c:pt idx="13626" formatCode="General">
                  <c:v>-9.3868382554950794E-2</c:v>
                </c:pt>
                <c:pt idx="13627" formatCode="General">
                  <c:v>-9.5425138442469304E-2</c:v>
                </c:pt>
                <c:pt idx="13628" formatCode="General">
                  <c:v>-9.582034010156E-2</c:v>
                </c:pt>
                <c:pt idx="13629" formatCode="General">
                  <c:v>-9.5325554302621199E-2</c:v>
                </c:pt>
                <c:pt idx="13630" formatCode="General">
                  <c:v>-9.5325819663690803E-2</c:v>
                </c:pt>
                <c:pt idx="13631" formatCode="General">
                  <c:v>-9.6693966128748698E-2</c:v>
                </c:pt>
                <c:pt idx="13632" formatCode="General">
                  <c:v>-9.9007034816339101E-2</c:v>
                </c:pt>
                <c:pt idx="13633" formatCode="General">
                  <c:v>-0.101863347425818</c:v>
                </c:pt>
                <c:pt idx="13634" formatCode="General">
                  <c:v>-0.10641053098877</c:v>
                </c:pt>
                <c:pt idx="13635" formatCode="General">
                  <c:v>-0.113051659513107</c:v>
                </c:pt>
                <c:pt idx="13636" formatCode="General">
                  <c:v>-0.121720542267127</c:v>
                </c:pt>
                <c:pt idx="13637" formatCode="General">
                  <c:v>-0.13236749211826401</c:v>
                </c:pt>
                <c:pt idx="13638" formatCode="General">
                  <c:v>-0.144696747206114</c:v>
                </c:pt>
                <c:pt idx="13639" formatCode="General">
                  <c:v>-0.15825103402341401</c:v>
                </c:pt>
                <c:pt idx="13640" formatCode="General">
                  <c:v>-0.17082826908604101</c:v>
                </c:pt>
                <c:pt idx="13641" formatCode="General">
                  <c:v>-0.18051775186673699</c:v>
                </c:pt>
                <c:pt idx="13642" formatCode="General">
                  <c:v>-0.18711627648272</c:v>
                </c:pt>
                <c:pt idx="13643" formatCode="General">
                  <c:v>-0.19115196128725301</c:v>
                </c:pt>
                <c:pt idx="13644" formatCode="General">
                  <c:v>-0.193508888859071</c:v>
                </c:pt>
                <c:pt idx="13645" formatCode="General">
                  <c:v>-0.19478619596101199</c:v>
                </c:pt>
                <c:pt idx="13646" formatCode="General">
                  <c:v>-0.194937162010066</c:v>
                </c:pt>
                <c:pt idx="13647" formatCode="General">
                  <c:v>-0.19292853751807701</c:v>
                </c:pt>
                <c:pt idx="13648" formatCode="General">
                  <c:v>-0.188794383651507</c:v>
                </c:pt>
                <c:pt idx="13649" formatCode="General">
                  <c:v>-0.18385356304077299</c:v>
                </c:pt>
                <c:pt idx="13650" formatCode="General">
                  <c:v>-0.17830941496411401</c:v>
                </c:pt>
                <c:pt idx="13651" formatCode="General">
                  <c:v>-0.17257717312330401</c:v>
                </c:pt>
                <c:pt idx="13652" formatCode="General">
                  <c:v>-0.168588701812737</c:v>
                </c:pt>
                <c:pt idx="13653" formatCode="General">
                  <c:v>-0.167962158081715</c:v>
                </c:pt>
                <c:pt idx="13654" formatCode="General">
                  <c:v>-0.171095438221675</c:v>
                </c:pt>
                <c:pt idx="13655" formatCode="General">
                  <c:v>-0.17783343429909801</c:v>
                </c:pt>
                <c:pt idx="13656" formatCode="General">
                  <c:v>-0.188154215005647</c:v>
                </c:pt>
                <c:pt idx="13657" formatCode="General">
                  <c:v>-0.20179174155950799</c:v>
                </c:pt>
                <c:pt idx="13658" formatCode="General">
                  <c:v>-0.21753101476745601</c:v>
                </c:pt>
                <c:pt idx="13659" formatCode="General">
                  <c:v>-0.23334008047306401</c:v>
                </c:pt>
                <c:pt idx="13660" formatCode="General">
                  <c:v>-0.24767493666214799</c:v>
                </c:pt>
                <c:pt idx="13661" formatCode="General">
                  <c:v>-0.26013636230116199</c:v>
                </c:pt>
                <c:pt idx="13662" formatCode="General">
                  <c:v>-0.27059572092684803</c:v>
                </c:pt>
                <c:pt idx="13663" formatCode="General">
                  <c:v>-0.27838290860779502</c:v>
                </c:pt>
                <c:pt idx="13664" formatCode="General">
                  <c:v>-0.28359149969543401</c:v>
                </c:pt>
                <c:pt idx="13665" formatCode="General">
                  <c:v>-0.28701983887452898</c:v>
                </c:pt>
                <c:pt idx="13666" formatCode="General">
                  <c:v>-0.28938038192788201</c:v>
                </c:pt>
                <c:pt idx="13667" formatCode="General">
                  <c:v>-0.29107244364452001</c:v>
                </c:pt>
                <c:pt idx="13668" formatCode="General">
                  <c:v>-0.29186311108038598</c:v>
                </c:pt>
                <c:pt idx="13669" formatCode="General">
                  <c:v>-0.291816136537488</c:v>
                </c:pt>
                <c:pt idx="13670" formatCode="General">
                  <c:v>-0.29096418548263803</c:v>
                </c:pt>
                <c:pt idx="13671" formatCode="General">
                  <c:v>-0.28896251753442498</c:v>
                </c:pt>
                <c:pt idx="13672" formatCode="General">
                  <c:v>-0.28523640811054102</c:v>
                </c:pt>
                <c:pt idx="13673" formatCode="General">
                  <c:v>-0.27902895730453298</c:v>
                </c:pt>
                <c:pt idx="13674" formatCode="General">
                  <c:v>-0.26902786832722703</c:v>
                </c:pt>
                <c:pt idx="13675" formatCode="General">
                  <c:v>-0.25495878046971199</c:v>
                </c:pt>
                <c:pt idx="13676" formatCode="General">
                  <c:v>-0.239342366664516</c:v>
                </c:pt>
                <c:pt idx="13677" formatCode="General">
                  <c:v>-0.225457675656664</c:v>
                </c:pt>
                <c:pt idx="13678" formatCode="General">
                  <c:v>-0.21417904900441101</c:v>
                </c:pt>
                <c:pt idx="13679" formatCode="General">
                  <c:v>-0.20519297524660701</c:v>
                </c:pt>
                <c:pt idx="13680" formatCode="General">
                  <c:v>-0.19885099102535</c:v>
                </c:pt>
                <c:pt idx="13681" formatCode="General">
                  <c:v>-0.19430959000692599</c:v>
                </c:pt>
                <c:pt idx="13682" formatCode="General">
                  <c:v>-0.19100654334178399</c:v>
                </c:pt>
                <c:pt idx="13683" formatCode="General">
                  <c:v>-0.18922086729349799</c:v>
                </c:pt>
                <c:pt idx="13684" formatCode="General">
                  <c:v>-0.18859397414680601</c:v>
                </c:pt>
                <c:pt idx="13685" formatCode="General">
                  <c:v>-0.188578432124376</c:v>
                </c:pt>
                <c:pt idx="13686" formatCode="General">
                  <c:v>-0.18861447363988301</c:v>
                </c:pt>
                <c:pt idx="13687" formatCode="General">
                  <c:v>-0.188128118563163</c:v>
                </c:pt>
                <c:pt idx="13688" formatCode="General">
                  <c:v>-0.18673032122383701</c:v>
                </c:pt>
                <c:pt idx="13689" formatCode="General">
                  <c:v>-0.184066853784248</c:v>
                </c:pt>
                <c:pt idx="13690" formatCode="General">
                  <c:v>-0.18050810638234499</c:v>
                </c:pt>
                <c:pt idx="13691" formatCode="General">
                  <c:v>-0.177236292076868</c:v>
                </c:pt>
                <c:pt idx="13692" formatCode="General">
                  <c:v>-0.173639773517035</c:v>
                </c:pt>
                <c:pt idx="13693" formatCode="General">
                  <c:v>-0.16969975043629901</c:v>
                </c:pt>
                <c:pt idx="13694" formatCode="General">
                  <c:v>-0.16730035984231101</c:v>
                </c:pt>
                <c:pt idx="13695" formatCode="General">
                  <c:v>-0.165871238069798</c:v>
                </c:pt>
                <c:pt idx="13696" formatCode="General">
                  <c:v>-0.16407791550395401</c:v>
                </c:pt>
                <c:pt idx="13697" formatCode="General">
                  <c:v>-0.162499430339205</c:v>
                </c:pt>
                <c:pt idx="13698" formatCode="General">
                  <c:v>-0.16017851191799101</c:v>
                </c:pt>
                <c:pt idx="13699" formatCode="General">
                  <c:v>-0.156430506000027</c:v>
                </c:pt>
                <c:pt idx="13700" formatCode="General">
                  <c:v>-0.15257609226348801</c:v>
                </c:pt>
                <c:pt idx="13701" formatCode="General">
                  <c:v>-0.14945983065517399</c:v>
                </c:pt>
                <c:pt idx="13702" formatCode="General">
                  <c:v>-0.14760596543766799</c:v>
                </c:pt>
                <c:pt idx="13703" formatCode="General">
                  <c:v>-0.14698364990434901</c:v>
                </c:pt>
                <c:pt idx="13704" formatCode="General">
                  <c:v>-0.14737384317240301</c:v>
                </c:pt>
                <c:pt idx="13705" formatCode="General">
                  <c:v>-0.14847554134140301</c:v>
                </c:pt>
                <c:pt idx="13706" formatCode="General">
                  <c:v>-0.14952284521582601</c:v>
                </c:pt>
                <c:pt idx="13707" formatCode="General">
                  <c:v>-0.14935742949744499</c:v>
                </c:pt>
                <c:pt idx="13708" formatCode="General">
                  <c:v>-0.147618235573443</c:v>
                </c:pt>
                <c:pt idx="13709" formatCode="General">
                  <c:v>-0.14445337678951101</c:v>
                </c:pt>
                <c:pt idx="13710" formatCode="General">
                  <c:v>-0.140524243808098</c:v>
                </c:pt>
                <c:pt idx="13711" formatCode="General">
                  <c:v>-0.13694079656649399</c:v>
                </c:pt>
                <c:pt idx="13712" formatCode="General">
                  <c:v>-0.133252375778972</c:v>
                </c:pt>
                <c:pt idx="13713" formatCode="General">
                  <c:v>-0.128805181640888</c:v>
                </c:pt>
                <c:pt idx="13714" formatCode="General">
                  <c:v>-0.12307272101493701</c:v>
                </c:pt>
                <c:pt idx="13715" formatCode="General">
                  <c:v>-0.115945976148187</c:v>
                </c:pt>
                <c:pt idx="13716" formatCode="General">
                  <c:v>-0.10824869255714301</c:v>
                </c:pt>
                <c:pt idx="13717" formatCode="General">
                  <c:v>-0.100290071290315</c:v>
                </c:pt>
                <c:pt idx="13718" formatCode="General">
                  <c:v>-9.1811974526719603E-2</c:v>
                </c:pt>
                <c:pt idx="13719" formatCode="General">
                  <c:v>-8.1527095377623995E-2</c:v>
                </c:pt>
                <c:pt idx="13720" formatCode="General">
                  <c:v>-6.8640207190603403E-2</c:v>
                </c:pt>
                <c:pt idx="13721" formatCode="General">
                  <c:v>-5.3002438448458603E-2</c:v>
                </c:pt>
                <c:pt idx="13722" formatCode="General">
                  <c:v>-3.47272663428186E-2</c:v>
                </c:pt>
                <c:pt idx="13723" formatCode="General">
                  <c:v>-1.5765270513048601E-2</c:v>
                </c:pt>
                <c:pt idx="13724" formatCode="General">
                  <c:v>2.5492968491185098E-3</c:v>
                </c:pt>
                <c:pt idx="13725" formatCode="General">
                  <c:v>1.9425381052050401E-2</c:v>
                </c:pt>
                <c:pt idx="13726" formatCode="General">
                  <c:v>3.3401901747939403E-2</c:v>
                </c:pt>
                <c:pt idx="13727" formatCode="General">
                  <c:v>4.3749337829033397E-2</c:v>
                </c:pt>
                <c:pt idx="13728" formatCode="General">
                  <c:v>5.0063082997380298E-2</c:v>
                </c:pt>
                <c:pt idx="13729" formatCode="General">
                  <c:v>5.2308244152652603E-2</c:v>
                </c:pt>
                <c:pt idx="13730" formatCode="General">
                  <c:v>5.1519506548119598E-2</c:v>
                </c:pt>
                <c:pt idx="13731" formatCode="General">
                  <c:v>4.9221132497061303E-2</c:v>
                </c:pt>
                <c:pt idx="13732" formatCode="General">
                  <c:v>4.5702021153898702E-2</c:v>
                </c:pt>
                <c:pt idx="13733" formatCode="General">
                  <c:v>4.0008384884034603E-2</c:v>
                </c:pt>
                <c:pt idx="13734" formatCode="General">
                  <c:v>3.2487865983206299E-2</c:v>
                </c:pt>
                <c:pt idx="13735" formatCode="General">
                  <c:v>2.38153000180285E-2</c:v>
                </c:pt>
                <c:pt idx="13736" formatCode="General">
                  <c:v>1.50785019732796E-2</c:v>
                </c:pt>
                <c:pt idx="13737" formatCode="General">
                  <c:v>7.7327916100158097E-3</c:v>
                </c:pt>
                <c:pt idx="13738" formatCode="General">
                  <c:v>2.1669230672964998E-3</c:v>
                </c:pt>
                <c:pt idx="13739" formatCode="General">
                  <c:v>-2.4929637353908402E-3</c:v>
                </c:pt>
                <c:pt idx="13740" formatCode="General">
                  <c:v>-6.8621328435397198E-3</c:v>
                </c:pt>
                <c:pt idx="13741" formatCode="General">
                  <c:v>-1.04401350630682E-2</c:v>
                </c:pt>
                <c:pt idx="13742" formatCode="General">
                  <c:v>-1.19104502593148E-2</c:v>
                </c:pt>
                <c:pt idx="13743" formatCode="General">
                  <c:v>-1.08723683757143E-2</c:v>
                </c:pt>
                <c:pt idx="13744" formatCode="General">
                  <c:v>-8.7676243633521608E-3</c:v>
                </c:pt>
                <c:pt idx="13745" formatCode="General">
                  <c:v>-5.5220228118820196E-3</c:v>
                </c:pt>
                <c:pt idx="13746" formatCode="General">
                  <c:v>-5.5351663625946199E-4</c:v>
                </c:pt>
                <c:pt idx="13747" formatCode="General">
                  <c:v>6.8728316763416002E-3</c:v>
                </c:pt>
                <c:pt idx="13748" formatCode="General">
                  <c:v>1.74855108364383E-2</c:v>
                </c:pt>
                <c:pt idx="13749" formatCode="General">
                  <c:v>3.0144445064002899E-2</c:v>
                </c:pt>
                <c:pt idx="13750" formatCode="General">
                  <c:v>4.3176797097169803E-2</c:v>
                </c:pt>
                <c:pt idx="13751" formatCode="General">
                  <c:v>5.6655626875001003E-2</c:v>
                </c:pt>
                <c:pt idx="13752" formatCode="General">
                  <c:v>7.1203600445196802E-2</c:v>
                </c:pt>
                <c:pt idx="13753" formatCode="General">
                  <c:v>8.6782658735898299E-2</c:v>
                </c:pt>
                <c:pt idx="13754" formatCode="General">
                  <c:v>0.103167354802486</c:v>
                </c:pt>
                <c:pt idx="13755" formatCode="General">
                  <c:v>0.119319585213382</c:v>
                </c:pt>
                <c:pt idx="13756" formatCode="General">
                  <c:v>0.13454663719982299</c:v>
                </c:pt>
                <c:pt idx="13757" formatCode="General">
                  <c:v>0.148057506601215</c:v>
                </c:pt>
                <c:pt idx="13758" formatCode="General">
                  <c:v>0.15847651117641301</c:v>
                </c:pt>
                <c:pt idx="13759" formatCode="General">
                  <c:v>0.16540562825934199</c:v>
                </c:pt>
                <c:pt idx="13760" formatCode="General">
                  <c:v>0.168938965483727</c:v>
                </c:pt>
                <c:pt idx="13761" formatCode="General">
                  <c:v>0.16853596647198099</c:v>
                </c:pt>
                <c:pt idx="13762" formatCode="General">
                  <c:v>0.164537134212904</c:v>
                </c:pt>
                <c:pt idx="13763" formatCode="General">
                  <c:v>0.15737757979700701</c:v>
                </c:pt>
                <c:pt idx="13764" formatCode="General">
                  <c:v>0.147141986511034</c:v>
                </c:pt>
                <c:pt idx="13765" formatCode="General">
                  <c:v>0.13488202781352099</c:v>
                </c:pt>
                <c:pt idx="13766" formatCode="General">
                  <c:v>0.121495356244384</c:v>
                </c:pt>
                <c:pt idx="13767" formatCode="General">
                  <c:v>0.10838874835632301</c:v>
                </c:pt>
                <c:pt idx="13768" formatCode="General">
                  <c:v>9.6777425579115894E-2</c:v>
                </c:pt>
                <c:pt idx="13769" formatCode="General">
                  <c:v>8.6813667701081801E-2</c:v>
                </c:pt>
                <c:pt idx="13770" formatCode="General">
                  <c:v>7.8500830918386694E-2</c:v>
                </c:pt>
                <c:pt idx="13771" formatCode="General">
                  <c:v>7.1322014925763802E-2</c:v>
                </c:pt>
                <c:pt idx="13772" formatCode="General">
                  <c:v>6.4105182022915902E-2</c:v>
                </c:pt>
                <c:pt idx="13773" formatCode="General">
                  <c:v>5.7672510316210499E-2</c:v>
                </c:pt>
                <c:pt idx="13774" formatCode="General">
                  <c:v>5.3382415120357997E-2</c:v>
                </c:pt>
                <c:pt idx="13775" formatCode="General">
                  <c:v>5.1170316703893E-2</c:v>
                </c:pt>
                <c:pt idx="13776" formatCode="General">
                  <c:v>5.0767452693709102E-2</c:v>
                </c:pt>
                <c:pt idx="13777" formatCode="General">
                  <c:v>5.2003940187971102E-2</c:v>
                </c:pt>
                <c:pt idx="13778" formatCode="General">
                  <c:v>5.4975856178775401E-2</c:v>
                </c:pt>
                <c:pt idx="13779" formatCode="General">
                  <c:v>5.8679073603271202E-2</c:v>
                </c:pt>
                <c:pt idx="13780" formatCode="General">
                  <c:v>6.3055861324187903E-2</c:v>
                </c:pt>
                <c:pt idx="13781" formatCode="General">
                  <c:v>6.9002467737971293E-2</c:v>
                </c:pt>
                <c:pt idx="13782" formatCode="General">
                  <c:v>7.5332428299555595E-2</c:v>
                </c:pt>
                <c:pt idx="13783" formatCode="General">
                  <c:v>8.0869887823981301E-2</c:v>
                </c:pt>
                <c:pt idx="13784" formatCode="General">
                  <c:v>8.5380503592969101E-2</c:v>
                </c:pt>
                <c:pt idx="13785" formatCode="General">
                  <c:v>8.8793313679895305E-2</c:v>
                </c:pt>
                <c:pt idx="13786" formatCode="General">
                  <c:v>9.1292947734185198E-2</c:v>
                </c:pt>
                <c:pt idx="13787" formatCode="General">
                  <c:v>9.37863289365196E-2</c:v>
                </c:pt>
                <c:pt idx="13788" formatCode="General">
                  <c:v>9.5602729320408503E-2</c:v>
                </c:pt>
                <c:pt idx="13789" formatCode="General">
                  <c:v>9.4211561038737998E-2</c:v>
                </c:pt>
                <c:pt idx="13790" formatCode="General">
                  <c:v>8.9673453949349405E-2</c:v>
                </c:pt>
                <c:pt idx="13791" formatCode="General">
                  <c:v>8.3624678596985497E-2</c:v>
                </c:pt>
                <c:pt idx="13792" formatCode="General">
                  <c:v>7.6685654799931002E-2</c:v>
                </c:pt>
                <c:pt idx="13793" formatCode="General">
                  <c:v>6.88732402657109E-2</c:v>
                </c:pt>
                <c:pt idx="13794" formatCode="General">
                  <c:v>6.0638158187489397E-2</c:v>
                </c:pt>
                <c:pt idx="13795" formatCode="General">
                  <c:v>5.2062512176173699E-2</c:v>
                </c:pt>
                <c:pt idx="13796" formatCode="General">
                  <c:v>4.2714250736079901E-2</c:v>
                </c:pt>
                <c:pt idx="13797" formatCode="General">
                  <c:v>3.26180568817446E-2</c:v>
                </c:pt>
                <c:pt idx="13798" formatCode="General">
                  <c:v>2.2158755073966099E-2</c:v>
                </c:pt>
                <c:pt idx="13799" formatCode="General">
                  <c:v>1.1886308205698699E-2</c:v>
                </c:pt>
                <c:pt idx="13800" formatCode="General">
                  <c:v>1.4320627932909199E-3</c:v>
                </c:pt>
                <c:pt idx="13801" formatCode="General">
                  <c:v>-8.4834026777397108E-3</c:v>
                </c:pt>
                <c:pt idx="13802" formatCode="General">
                  <c:v>-1.55555346746013E-2</c:v>
                </c:pt>
                <c:pt idx="13803" formatCode="General">
                  <c:v>-1.84778766368618E-2</c:v>
                </c:pt>
                <c:pt idx="13804" formatCode="General">
                  <c:v>-1.6892513446489898E-2</c:v>
                </c:pt>
                <c:pt idx="13805" formatCode="General">
                  <c:v>-1.1428063632235501E-2</c:v>
                </c:pt>
                <c:pt idx="13806" formatCode="General">
                  <c:v>-2.4977156414411499E-3</c:v>
                </c:pt>
                <c:pt idx="13807" formatCode="General">
                  <c:v>9.1518528198866692E-3</c:v>
                </c:pt>
                <c:pt idx="13808" formatCode="General">
                  <c:v>2.1785500393312101E-2</c:v>
                </c:pt>
                <c:pt idx="13809" formatCode="General">
                  <c:v>3.4511529325445198E-2</c:v>
                </c:pt>
                <c:pt idx="13810" formatCode="General">
                  <c:v>4.7126444918951203E-2</c:v>
                </c:pt>
                <c:pt idx="13811" formatCode="General">
                  <c:v>5.9849373232858903E-2</c:v>
                </c:pt>
                <c:pt idx="13812" formatCode="General">
                  <c:v>7.3159639221041295E-2</c:v>
                </c:pt>
                <c:pt idx="13813" formatCode="General">
                  <c:v>8.6854901177242996E-2</c:v>
                </c:pt>
                <c:pt idx="13814" formatCode="General">
                  <c:v>9.9795204794220396E-2</c:v>
                </c:pt>
                <c:pt idx="13815" formatCode="General">
                  <c:v>0.11128642750258599</c:v>
                </c:pt>
                <c:pt idx="13816" formatCode="General">
                  <c:v>0.121346435664068</c:v>
                </c:pt>
                <c:pt idx="13817" formatCode="General">
                  <c:v>0.12892774858348699</c:v>
                </c:pt>
                <c:pt idx="13818" formatCode="General">
                  <c:v>0.13264910073208899</c:v>
                </c:pt>
                <c:pt idx="13819" formatCode="General">
                  <c:v>0.13283614578319999</c:v>
                </c:pt>
                <c:pt idx="13820" formatCode="General">
                  <c:v>0.131625179945148</c:v>
                </c:pt>
                <c:pt idx="13821" formatCode="General">
                  <c:v>0.13069965649532</c:v>
                </c:pt>
                <c:pt idx="13822" formatCode="General">
                  <c:v>0.12942045333388599</c:v>
                </c:pt>
                <c:pt idx="13823" formatCode="General">
                  <c:v>0.12718494274070299</c:v>
                </c:pt>
                <c:pt idx="13824" formatCode="General">
                  <c:v>0.12353466558750199</c:v>
                </c:pt>
                <c:pt idx="13825" formatCode="General">
                  <c:v>0.11805275641926199</c:v>
                </c:pt>
                <c:pt idx="13826" formatCode="General">
                  <c:v>0.111795256792313</c:v>
                </c:pt>
                <c:pt idx="13827" formatCode="General">
                  <c:v>0.10561453973874201</c:v>
                </c:pt>
                <c:pt idx="13828" formatCode="General">
                  <c:v>9.9466922383094999E-2</c:v>
                </c:pt>
                <c:pt idx="13829" formatCode="General">
                  <c:v>9.4332599528072103E-2</c:v>
                </c:pt>
                <c:pt idx="13830" formatCode="General">
                  <c:v>9.0912669869936194E-2</c:v>
                </c:pt>
                <c:pt idx="13831" formatCode="General">
                  <c:v>8.83463156648992E-2</c:v>
                </c:pt>
                <c:pt idx="13832" formatCode="General">
                  <c:v>8.6569443201554394E-2</c:v>
                </c:pt>
                <c:pt idx="13833" formatCode="General">
                  <c:v>8.5513976610994302E-2</c:v>
                </c:pt>
                <c:pt idx="13834" formatCode="General">
                  <c:v>8.4962127389813805E-2</c:v>
                </c:pt>
                <c:pt idx="13835" formatCode="General">
                  <c:v>8.5130519778605196E-2</c:v>
                </c:pt>
                <c:pt idx="13836" formatCode="General">
                  <c:v>8.6339693531470404E-2</c:v>
                </c:pt>
                <c:pt idx="13837" formatCode="General">
                  <c:v>8.9665000305978598E-2</c:v>
                </c:pt>
                <c:pt idx="13838" formatCode="General">
                  <c:v>9.5432354154688301E-2</c:v>
                </c:pt>
                <c:pt idx="13839" formatCode="General">
                  <c:v>0.10258096111904701</c:v>
                </c:pt>
                <c:pt idx="13840" formatCode="General">
                  <c:v>0.11078729016842</c:v>
                </c:pt>
                <c:pt idx="13841" formatCode="General">
                  <c:v>0.119209306039414</c:v>
                </c:pt>
                <c:pt idx="13842" formatCode="General">
                  <c:v>0.12591761439639099</c:v>
                </c:pt>
                <c:pt idx="13843" formatCode="General">
                  <c:v>0.13022284869042</c:v>
                </c:pt>
                <c:pt idx="13844" formatCode="General">
                  <c:v>0.13258362262423301</c:v>
                </c:pt>
                <c:pt idx="13845" formatCode="General">
                  <c:v>0.13354320577162601</c:v>
                </c:pt>
                <c:pt idx="13846" formatCode="General">
                  <c:v>0.133620334690463</c:v>
                </c:pt>
                <c:pt idx="13847" formatCode="General">
                  <c:v>0.132714288140801</c:v>
                </c:pt>
                <c:pt idx="13848" formatCode="General">
                  <c:v>0.130196722500664</c:v>
                </c:pt>
                <c:pt idx="13849" formatCode="General">
                  <c:v>0.126627854194587</c:v>
                </c:pt>
                <c:pt idx="13850" formatCode="General">
                  <c:v>0.12228642620305601</c:v>
                </c:pt>
                <c:pt idx="13851" formatCode="General">
                  <c:v>0.116675783619149</c:v>
                </c:pt>
                <c:pt idx="13852" formatCode="General">
                  <c:v>0.108989045744231</c:v>
                </c:pt>
                <c:pt idx="13853" formatCode="General">
                  <c:v>9.8439067786513595E-2</c:v>
                </c:pt>
                <c:pt idx="13854" formatCode="General">
                  <c:v>8.5513017786205403E-2</c:v>
                </c:pt>
                <c:pt idx="13855" formatCode="General">
                  <c:v>7.2661230298244298E-2</c:v>
                </c:pt>
                <c:pt idx="13856" formatCode="General">
                  <c:v>6.1279928533280403E-2</c:v>
                </c:pt>
                <c:pt idx="13857" formatCode="General">
                  <c:v>5.2238500973449301E-2</c:v>
                </c:pt>
                <c:pt idx="13858" formatCode="General">
                  <c:v>4.7178260770141402E-2</c:v>
                </c:pt>
                <c:pt idx="13859" formatCode="General">
                  <c:v>4.62551822596916E-2</c:v>
                </c:pt>
                <c:pt idx="13860" formatCode="General">
                  <c:v>4.8409601267026703E-2</c:v>
                </c:pt>
                <c:pt idx="13861" formatCode="General">
                  <c:v>5.2178896081341498E-2</c:v>
                </c:pt>
                <c:pt idx="13862" formatCode="General">
                  <c:v>5.67531372813894E-2</c:v>
                </c:pt>
                <c:pt idx="13863" formatCode="General">
                  <c:v>6.2247542749315002E-2</c:v>
                </c:pt>
                <c:pt idx="13864" formatCode="General">
                  <c:v>6.94340876913669E-2</c:v>
                </c:pt>
                <c:pt idx="13865" formatCode="General">
                  <c:v>7.8763876112063397E-2</c:v>
                </c:pt>
                <c:pt idx="13866" formatCode="General">
                  <c:v>8.9656026610100206E-2</c:v>
                </c:pt>
                <c:pt idx="13867" formatCode="General">
                  <c:v>0.10100155723513</c:v>
                </c:pt>
                <c:pt idx="13868" formatCode="General">
                  <c:v>0.11207931003705</c:v>
                </c:pt>
                <c:pt idx="13869" formatCode="General">
                  <c:v>0.121519441712545</c:v>
                </c:pt>
                <c:pt idx="13870" formatCode="General">
                  <c:v>0.128320749099403</c:v>
                </c:pt>
                <c:pt idx="13871" formatCode="General">
                  <c:v>0.132845801904872</c:v>
                </c:pt>
                <c:pt idx="13872" formatCode="General">
                  <c:v>0.13527829050832901</c:v>
                </c:pt>
                <c:pt idx="13873" formatCode="General">
                  <c:v>0.13569217119119301</c:v>
                </c:pt>
                <c:pt idx="13874" formatCode="General">
                  <c:v>0.13465472921955099</c:v>
                </c:pt>
                <c:pt idx="13875" formatCode="General">
                  <c:v>0.13266883673945201</c:v>
                </c:pt>
                <c:pt idx="13876" formatCode="General">
                  <c:v>0.130423606894806</c:v>
                </c:pt>
                <c:pt idx="13877" formatCode="General">
                  <c:v>0.12924599473751999</c:v>
                </c:pt>
                <c:pt idx="13878" formatCode="General">
                  <c:v>0.12998931498889299</c:v>
                </c:pt>
                <c:pt idx="13879" formatCode="General">
                  <c:v>0.132317949027485</c:v>
                </c:pt>
                <c:pt idx="13880" formatCode="General">
                  <c:v>0.13525574196075699</c:v>
                </c:pt>
                <c:pt idx="13881" formatCode="General">
                  <c:v>0.13839436403147501</c:v>
                </c:pt>
                <c:pt idx="13882" formatCode="General">
                  <c:v>0.14164185586594899</c:v>
                </c:pt>
                <c:pt idx="13883" formatCode="General">
                  <c:v>0.14499976758145899</c:v>
                </c:pt>
                <c:pt idx="13884" formatCode="General">
                  <c:v>0.14872130643151399</c:v>
                </c:pt>
                <c:pt idx="13885" formatCode="General">
                  <c:v>0.15215426780374</c:v>
                </c:pt>
                <c:pt idx="13886" formatCode="General">
                  <c:v>0.154492647843293</c:v>
                </c:pt>
                <c:pt idx="13887" formatCode="General">
                  <c:v>0.156194119334892</c:v>
                </c:pt>
                <c:pt idx="13888" formatCode="General">
                  <c:v>0.15812973971819599</c:v>
                </c:pt>
                <c:pt idx="13889" formatCode="General">
                  <c:v>0.15966593310037899</c:v>
                </c:pt>
                <c:pt idx="13890" formatCode="General">
                  <c:v>0.158925028019228</c:v>
                </c:pt>
                <c:pt idx="13891" formatCode="General">
                  <c:v>0.15497923217131901</c:v>
                </c:pt>
                <c:pt idx="13892" formatCode="General">
                  <c:v>0.148819204294489</c:v>
                </c:pt>
                <c:pt idx="13893" formatCode="General">
                  <c:v>0.14143965678131201</c:v>
                </c:pt>
                <c:pt idx="13894" formatCode="General">
                  <c:v>0.1324491770641</c:v>
                </c:pt>
                <c:pt idx="13895" formatCode="General">
                  <c:v>0.12133011703542899</c:v>
                </c:pt>
                <c:pt idx="13896" formatCode="General">
                  <c:v>0.108494708344233</c:v>
                </c:pt>
                <c:pt idx="13897" formatCode="General">
                  <c:v>9.6259565962487095E-2</c:v>
                </c:pt>
                <c:pt idx="13898" formatCode="General">
                  <c:v>8.6279818302630706E-2</c:v>
                </c:pt>
                <c:pt idx="13899" formatCode="General">
                  <c:v>7.8302188707758902E-2</c:v>
                </c:pt>
                <c:pt idx="13900" formatCode="General">
                  <c:v>7.1901806481214497E-2</c:v>
                </c:pt>
                <c:pt idx="13901" formatCode="General">
                  <c:v>6.7263338716315693E-2</c:v>
                </c:pt>
                <c:pt idx="13902" formatCode="General">
                  <c:v>6.5153168828229802E-2</c:v>
                </c:pt>
                <c:pt idx="13903" formatCode="General">
                  <c:v>6.6376242726973997E-2</c:v>
                </c:pt>
                <c:pt idx="13904" formatCode="General">
                  <c:v>7.1712990591087003E-2</c:v>
                </c:pt>
                <c:pt idx="13905" formatCode="General">
                  <c:v>8.0705887800931797E-2</c:v>
                </c:pt>
                <c:pt idx="13906" formatCode="General">
                  <c:v>9.2056261324796995E-2</c:v>
                </c:pt>
                <c:pt idx="13907" formatCode="General">
                  <c:v>0.104499577426745</c:v>
                </c:pt>
                <c:pt idx="13908" formatCode="General">
                  <c:v>0.11634382319012899</c:v>
                </c:pt>
                <c:pt idx="13909" formatCode="General">
                  <c:v>0.12671923562728801</c:v>
                </c:pt>
                <c:pt idx="13910" formatCode="General">
                  <c:v>0.135190998500749</c:v>
                </c:pt>
                <c:pt idx="13911" formatCode="General">
                  <c:v>0.14193094377526499</c:v>
                </c:pt>
                <c:pt idx="13912" formatCode="General">
                  <c:v>0.147743741351295</c:v>
                </c:pt>
                <c:pt idx="13913" formatCode="General">
                  <c:v>0.15276469821908101</c:v>
                </c:pt>
                <c:pt idx="13914" formatCode="General">
                  <c:v>0.15683272479082</c:v>
                </c:pt>
                <c:pt idx="13915" formatCode="General">
                  <c:v>0.15967170940501199</c:v>
                </c:pt>
                <c:pt idx="13916" formatCode="General">
                  <c:v>0.160885809932833</c:v>
                </c:pt>
                <c:pt idx="13917" formatCode="General">
                  <c:v>0.159733779616133</c:v>
                </c:pt>
                <c:pt idx="13918" formatCode="General">
                  <c:v>0.156534296937033</c:v>
                </c:pt>
                <c:pt idx="13919" formatCode="General">
                  <c:v>0.152645347667835</c:v>
                </c:pt>
                <c:pt idx="13920" formatCode="General">
                  <c:v>0.14835468879028599</c:v>
                </c:pt>
                <c:pt idx="13921" formatCode="General">
                  <c:v>0.14148962370075199</c:v>
                </c:pt>
                <c:pt idx="13922" formatCode="General">
                  <c:v>0.12998182115232801</c:v>
                </c:pt>
                <c:pt idx="13923" formatCode="General">
                  <c:v>0.11529470319033799</c:v>
                </c:pt>
                <c:pt idx="13924" formatCode="General">
                  <c:v>9.9844964607698206E-2</c:v>
                </c:pt>
                <c:pt idx="13925" formatCode="General">
                  <c:v>8.4776265808679502E-2</c:v>
                </c:pt>
                <c:pt idx="13926" formatCode="General">
                  <c:v>7.0270487794085207E-2</c:v>
                </c:pt>
                <c:pt idx="13927" formatCode="General">
                  <c:v>5.55759546635149E-2</c:v>
                </c:pt>
                <c:pt idx="13928" formatCode="General">
                  <c:v>4.12613139587946E-2</c:v>
                </c:pt>
                <c:pt idx="13929" formatCode="General">
                  <c:v>2.8694057582208499E-2</c:v>
                </c:pt>
                <c:pt idx="13930" formatCode="General">
                  <c:v>1.8939582141101599E-2</c:v>
                </c:pt>
                <c:pt idx="13931" formatCode="General">
                  <c:v>1.2829957026513201E-2</c:v>
                </c:pt>
                <c:pt idx="13932" formatCode="General">
                  <c:v>1.0036853924215701E-2</c:v>
                </c:pt>
                <c:pt idx="13933" formatCode="General">
                  <c:v>1.05508469925591E-2</c:v>
                </c:pt>
                <c:pt idx="13934" formatCode="General">
                  <c:v>1.42306085833815E-2</c:v>
                </c:pt>
                <c:pt idx="13935" formatCode="General">
                  <c:v>2.0141805457028501E-2</c:v>
                </c:pt>
                <c:pt idx="13936" formatCode="General">
                  <c:v>2.7879514032262201E-2</c:v>
                </c:pt>
                <c:pt idx="13937" formatCode="General">
                  <c:v>3.7256088881261099E-2</c:v>
                </c:pt>
                <c:pt idx="13938" formatCode="General">
                  <c:v>4.7414231947649599E-2</c:v>
                </c:pt>
                <c:pt idx="13939" formatCode="General">
                  <c:v>5.64158082571165E-2</c:v>
                </c:pt>
                <c:pt idx="13940" formatCode="General">
                  <c:v>6.2081080955739998E-2</c:v>
                </c:pt>
                <c:pt idx="13941" formatCode="General">
                  <c:v>6.3736039854792606E-2</c:v>
                </c:pt>
                <c:pt idx="13942" formatCode="General">
                  <c:v>6.2451656599922398E-2</c:v>
                </c:pt>
                <c:pt idx="13943" formatCode="General">
                  <c:v>5.9476447431402797E-2</c:v>
                </c:pt>
                <c:pt idx="13944" formatCode="General">
                  <c:v>5.5740388730045998E-2</c:v>
                </c:pt>
                <c:pt idx="13945" formatCode="General">
                  <c:v>5.0657792649425597E-2</c:v>
                </c:pt>
                <c:pt idx="13946" formatCode="General">
                  <c:v>4.2607519579485498E-2</c:v>
                </c:pt>
                <c:pt idx="13947" formatCode="General">
                  <c:v>3.2305212190499998E-2</c:v>
                </c:pt>
                <c:pt idx="13948" formatCode="General">
                  <c:v>2.0745106313399798E-2</c:v>
                </c:pt>
                <c:pt idx="13949" formatCode="General">
                  <c:v>7.7722862488297699E-3</c:v>
                </c:pt>
                <c:pt idx="13950" formatCode="General">
                  <c:v>-6.4628882320448503E-3</c:v>
                </c:pt>
                <c:pt idx="13951" formatCode="General">
                  <c:v>-2.2146790424373002E-2</c:v>
                </c:pt>
                <c:pt idx="13952" formatCode="General">
                  <c:v>-3.9115933203717E-2</c:v>
                </c:pt>
                <c:pt idx="13953" formatCode="General">
                  <c:v>-5.6812496970330799E-2</c:v>
                </c:pt>
                <c:pt idx="13954" formatCode="General">
                  <c:v>-7.5029178358719403E-2</c:v>
                </c:pt>
                <c:pt idx="13955" formatCode="General">
                  <c:v>-9.3239821310003801E-2</c:v>
                </c:pt>
                <c:pt idx="13956" formatCode="General">
                  <c:v>-0.111168331767695</c:v>
                </c:pt>
                <c:pt idx="13957" formatCode="General">
                  <c:v>-0.12927437570085801</c:v>
                </c:pt>
                <c:pt idx="13958" formatCode="General">
                  <c:v>-0.14745637315406601</c:v>
                </c:pt>
                <c:pt idx="13959" formatCode="General">
                  <c:v>-0.16517758424458701</c:v>
                </c:pt>
                <c:pt idx="13960" formatCode="General">
                  <c:v>-0.182525000408162</c:v>
                </c:pt>
                <c:pt idx="13961" formatCode="General">
                  <c:v>-0.199424270963556</c:v>
                </c:pt>
                <c:pt idx="13962" formatCode="General">
                  <c:v>-0.21569097130633499</c:v>
                </c:pt>
                <c:pt idx="13963" formatCode="General">
                  <c:v>-0.23118868002357601</c:v>
                </c:pt>
                <c:pt idx="13964" formatCode="General">
                  <c:v>-0.244915187842771</c:v>
                </c:pt>
                <c:pt idx="13965" formatCode="General">
                  <c:v>-0.25533662055158202</c:v>
                </c:pt>
                <c:pt idx="13966" formatCode="General">
                  <c:v>-0.26242684313265002</c:v>
                </c:pt>
                <c:pt idx="13967" formatCode="General">
                  <c:v>-0.26606319718629601</c:v>
                </c:pt>
                <c:pt idx="13968" formatCode="General">
                  <c:v>-0.265845209331947</c:v>
                </c:pt>
                <c:pt idx="13969" formatCode="General">
                  <c:v>-0.26291081157541002</c:v>
                </c:pt>
                <c:pt idx="13970" formatCode="General">
                  <c:v>-0.25824691577078401</c:v>
                </c:pt>
                <c:pt idx="13971" formatCode="General">
                  <c:v>-0.251545452805643</c:v>
                </c:pt>
                <c:pt idx="13972" formatCode="General">
                  <c:v>-0.242854906693902</c:v>
                </c:pt>
                <c:pt idx="13973" formatCode="General">
                  <c:v>-0.232947752561701</c:v>
                </c:pt>
                <c:pt idx="13974" formatCode="General">
                  <c:v>-0.222621755087448</c:v>
                </c:pt>
                <c:pt idx="13975" formatCode="General">
                  <c:v>-0.21293943014984601</c:v>
                </c:pt>
                <c:pt idx="13976" formatCode="General">
                  <c:v>-0.205544341812406</c:v>
                </c:pt>
                <c:pt idx="13977" formatCode="General">
                  <c:v>-0.201072244984869</c:v>
                </c:pt>
                <c:pt idx="13978" formatCode="General">
                  <c:v>-0.19789095721759001</c:v>
                </c:pt>
                <c:pt idx="13979" formatCode="General">
                  <c:v>-0.195115071264058</c:v>
                </c:pt>
                <c:pt idx="13980" formatCode="General">
                  <c:v>-0.19339281582456799</c:v>
                </c:pt>
                <c:pt idx="13981" formatCode="General">
                  <c:v>-0.193740399062337</c:v>
                </c:pt>
                <c:pt idx="13982" formatCode="General">
                  <c:v>-0.19695945501011</c:v>
                </c:pt>
                <c:pt idx="13983" formatCode="General">
                  <c:v>-0.20331652669955499</c:v>
                </c:pt>
                <c:pt idx="13984" formatCode="General">
                  <c:v>-0.21259976332129801</c:v>
                </c:pt>
                <c:pt idx="13985" formatCode="General">
                  <c:v>-0.223537134320347</c:v>
                </c:pt>
                <c:pt idx="13986" formatCode="General">
                  <c:v>-0.23562398619587199</c:v>
                </c:pt>
                <c:pt idx="13987" formatCode="General">
                  <c:v>-0.24924282403987599</c:v>
                </c:pt>
                <c:pt idx="13988" formatCode="General">
                  <c:v>-0.263497955728003</c:v>
                </c:pt>
                <c:pt idx="13989" formatCode="General">
                  <c:v>-0.27820619776736499</c:v>
                </c:pt>
                <c:pt idx="13990" formatCode="General">
                  <c:v>-0.29374262952695601</c:v>
                </c:pt>
                <c:pt idx="13991" formatCode="General">
                  <c:v>-0.30949312446182198</c:v>
                </c:pt>
                <c:pt idx="13992" formatCode="General">
                  <c:v>-0.32460021872086697</c:v>
                </c:pt>
                <c:pt idx="13993" formatCode="General">
                  <c:v>-0.33866977637749202</c:v>
                </c:pt>
                <c:pt idx="13994" formatCode="General">
                  <c:v>-0.35100515895287199</c:v>
                </c:pt>
                <c:pt idx="13995" formatCode="General">
                  <c:v>-0.36066367583264197</c:v>
                </c:pt>
                <c:pt idx="13996" formatCode="General">
                  <c:v>-0.367324493742821</c:v>
                </c:pt>
                <c:pt idx="13997" formatCode="General">
                  <c:v>-0.37091904299808998</c:v>
                </c:pt>
                <c:pt idx="13998" formatCode="General">
                  <c:v>-0.37184029952791597</c:v>
                </c:pt>
                <c:pt idx="13999" formatCode="General">
                  <c:v>-0.36986949871928998</c:v>
                </c:pt>
                <c:pt idx="14000" formatCode="General">
                  <c:v>-0.36494721049937701</c:v>
                </c:pt>
                <c:pt idx="14001" formatCode="General">
                  <c:v>-0.35827188811828398</c:v>
                </c:pt>
                <c:pt idx="14002" formatCode="General">
                  <c:v>-0.35114690977454399</c:v>
                </c:pt>
                <c:pt idx="14003" formatCode="General">
                  <c:v>-0.34305336824938198</c:v>
                </c:pt>
                <c:pt idx="14004" formatCode="General">
                  <c:v>-0.33314049245029098</c:v>
                </c:pt>
                <c:pt idx="14005" formatCode="General">
                  <c:v>-0.32138587640074001</c:v>
                </c:pt>
                <c:pt idx="14006" formatCode="General">
                  <c:v>-0.30743746983423798</c:v>
                </c:pt>
                <c:pt idx="14007" formatCode="General">
                  <c:v>-0.29203782412384099</c:v>
                </c:pt>
                <c:pt idx="14008" formatCode="General">
                  <c:v>-0.27680546554772301</c:v>
                </c:pt>
                <c:pt idx="14009" formatCode="General">
                  <c:v>-0.26309525621387098</c:v>
                </c:pt>
                <c:pt idx="14010" formatCode="General">
                  <c:v>-0.25159969158801399</c:v>
                </c:pt>
                <c:pt idx="14011" formatCode="General">
                  <c:v>-0.24246047937564599</c:v>
                </c:pt>
                <c:pt idx="14012" formatCode="General">
                  <c:v>-0.23535546084133399</c:v>
                </c:pt>
                <c:pt idx="14013" formatCode="General">
                  <c:v>-0.22956555879188201</c:v>
                </c:pt>
                <c:pt idx="14014" formatCode="General">
                  <c:v>-0.22574542312309001</c:v>
                </c:pt>
                <c:pt idx="14015" formatCode="General">
                  <c:v>-0.22477758880429999</c:v>
                </c:pt>
                <c:pt idx="14016" formatCode="General">
                  <c:v>-0.225895098136314</c:v>
                </c:pt>
                <c:pt idx="14017" formatCode="General">
                  <c:v>-0.22925627895709999</c:v>
                </c:pt>
                <c:pt idx="14018" formatCode="General">
                  <c:v>-0.23493054111461301</c:v>
                </c:pt>
                <c:pt idx="14019" formatCode="General">
                  <c:v>-0.241604638549827</c:v>
                </c:pt>
                <c:pt idx="14020" formatCode="General">
                  <c:v>-0.24838259607589</c:v>
                </c:pt>
                <c:pt idx="14021" formatCode="General">
                  <c:v>-0.25514716533103199</c:v>
                </c:pt>
                <c:pt idx="14022" formatCode="General">
                  <c:v>-0.26170107466848502</c:v>
                </c:pt>
                <c:pt idx="14023" formatCode="General">
                  <c:v>-0.26730993534103098</c:v>
                </c:pt>
                <c:pt idx="14024" formatCode="General">
                  <c:v>-0.27153395873465302</c:v>
                </c:pt>
                <c:pt idx="14025" formatCode="General">
                  <c:v>-0.27405951100822901</c:v>
                </c:pt>
                <c:pt idx="14026" formatCode="General">
                  <c:v>-0.27443833663348399</c:v>
                </c:pt>
                <c:pt idx="14027" formatCode="General">
                  <c:v>-0.27216532679143102</c:v>
                </c:pt>
                <c:pt idx="14028" formatCode="General">
                  <c:v>-0.26702489164036802</c:v>
                </c:pt>
                <c:pt idx="14029" formatCode="General">
                  <c:v>-0.259515345364772</c:v>
                </c:pt>
                <c:pt idx="14030" formatCode="General">
                  <c:v>-0.25011145326818701</c:v>
                </c:pt>
                <c:pt idx="14031" formatCode="General">
                  <c:v>-0.23863285646969001</c:v>
                </c:pt>
                <c:pt idx="14032" formatCode="General">
                  <c:v>-0.22507162137526099</c:v>
                </c:pt>
                <c:pt idx="14033" formatCode="General">
                  <c:v>-0.210148147953435</c:v>
                </c:pt>
                <c:pt idx="14034" formatCode="General">
                  <c:v>-0.194907224856426</c:v>
                </c:pt>
                <c:pt idx="14035" formatCode="General">
                  <c:v>-0.179952660614705</c:v>
                </c:pt>
                <c:pt idx="14036" formatCode="General">
                  <c:v>-0.16555954809798901</c:v>
                </c:pt>
                <c:pt idx="14037" formatCode="General">
                  <c:v>-0.15212858415897401</c:v>
                </c:pt>
                <c:pt idx="14038" formatCode="General">
                  <c:v>-0.141016152285803</c:v>
                </c:pt>
                <c:pt idx="14039" formatCode="General">
                  <c:v>-0.132939408711613</c:v>
                </c:pt>
                <c:pt idx="14040" formatCode="General">
                  <c:v>-0.127205964279999</c:v>
                </c:pt>
                <c:pt idx="14041" formatCode="General">
                  <c:v>-0.12477219108648201</c:v>
                </c:pt>
                <c:pt idx="14042" formatCode="General">
                  <c:v>-0.12626447436553501</c:v>
                </c:pt>
                <c:pt idx="14043" formatCode="General">
                  <c:v>-0.131258788606333</c:v>
                </c:pt>
                <c:pt idx="14044" formatCode="General">
                  <c:v>-0.13954740087248199</c:v>
                </c:pt>
                <c:pt idx="14045" formatCode="General">
                  <c:v>-0.150940057681134</c:v>
                </c:pt>
                <c:pt idx="14046" formatCode="General">
                  <c:v>-0.163728695679803</c:v>
                </c:pt>
                <c:pt idx="14047" formatCode="General">
                  <c:v>-0.176557894450283</c:v>
                </c:pt>
                <c:pt idx="14048" formatCode="General">
                  <c:v>-0.189106824561458</c:v>
                </c:pt>
                <c:pt idx="14049" formatCode="General">
                  <c:v>-0.201018892784812</c:v>
                </c:pt>
                <c:pt idx="14050" formatCode="General">
                  <c:v>-0.21225435867038001</c:v>
                </c:pt>
                <c:pt idx="14051" formatCode="General">
                  <c:v>-0.22146884354183699</c:v>
                </c:pt>
                <c:pt idx="14052" formatCode="General">
                  <c:v>-0.227238418075006</c:v>
                </c:pt>
                <c:pt idx="14053" formatCode="General">
                  <c:v>-0.229570435969744</c:v>
                </c:pt>
                <c:pt idx="14054" formatCode="General">
                  <c:v>-0.22970954868812299</c:v>
                </c:pt>
                <c:pt idx="14055" formatCode="General">
                  <c:v>-0.228221058651565</c:v>
                </c:pt>
                <c:pt idx="14056" formatCode="General">
                  <c:v>-0.224788193669477</c:v>
                </c:pt>
                <c:pt idx="14057" formatCode="General">
                  <c:v>-0.219749510482702</c:v>
                </c:pt>
                <c:pt idx="14058" formatCode="General">
                  <c:v>-0.21374904045090501</c:v>
                </c:pt>
                <c:pt idx="14059" formatCode="General">
                  <c:v>-0.206693199387154</c:v>
                </c:pt>
                <c:pt idx="14060" formatCode="General">
                  <c:v>-0.19808288696930901</c:v>
                </c:pt>
                <c:pt idx="14061" formatCode="General">
                  <c:v>-0.18827988591215</c:v>
                </c:pt>
                <c:pt idx="14062" formatCode="General">
                  <c:v>-0.177819094921571</c:v>
                </c:pt>
                <c:pt idx="14063" formatCode="General">
                  <c:v>-0.166810491919442</c:v>
                </c:pt>
                <c:pt idx="14064" formatCode="General">
                  <c:v>-0.15561344511849701</c:v>
                </c:pt>
                <c:pt idx="14065" formatCode="General">
                  <c:v>-0.14505928384578201</c:v>
                </c:pt>
                <c:pt idx="14066" formatCode="General">
                  <c:v>-0.13543833999424501</c:v>
                </c:pt>
                <c:pt idx="14067" formatCode="General">
                  <c:v>-0.12598811420480899</c:v>
                </c:pt>
                <c:pt idx="14068" formatCode="General">
                  <c:v>-0.117186883650023</c:v>
                </c:pt>
                <c:pt idx="14069" formatCode="General">
                  <c:v>-0.111020367640298</c:v>
                </c:pt>
                <c:pt idx="14070" formatCode="General">
                  <c:v>-0.10707901488263299</c:v>
                </c:pt>
                <c:pt idx="14071" formatCode="General">
                  <c:v>-0.10307854535776501</c:v>
                </c:pt>
                <c:pt idx="14072" formatCode="General">
                  <c:v>-9.8044216459486605E-2</c:v>
                </c:pt>
                <c:pt idx="14073" formatCode="General">
                  <c:v>-9.1884921033899197E-2</c:v>
                </c:pt>
                <c:pt idx="14074" formatCode="General">
                  <c:v>-8.5232023954293606E-2</c:v>
                </c:pt>
                <c:pt idx="14075" formatCode="General">
                  <c:v>-7.8924173036408807E-2</c:v>
                </c:pt>
                <c:pt idx="14076" formatCode="General">
                  <c:v>-7.2480534052828796E-2</c:v>
                </c:pt>
                <c:pt idx="14077" formatCode="General">
                  <c:v>-6.4823701353914104E-2</c:v>
                </c:pt>
                <c:pt idx="14078" formatCode="General">
                  <c:v>-5.5555022870264002E-2</c:v>
                </c:pt>
                <c:pt idx="14079" formatCode="General">
                  <c:v>-4.4936145203600002E-2</c:v>
                </c:pt>
                <c:pt idx="14080" formatCode="General">
                  <c:v>-3.2801995162431902E-2</c:v>
                </c:pt>
                <c:pt idx="14081" formatCode="General">
                  <c:v>-1.9431402945490499E-2</c:v>
                </c:pt>
                <c:pt idx="14082" formatCode="General">
                  <c:v>-4.7909356983072502E-3</c:v>
                </c:pt>
                <c:pt idx="14083" formatCode="General">
                  <c:v>1.0587185610050899E-2</c:v>
                </c:pt>
                <c:pt idx="14084" formatCode="General">
                  <c:v>2.6651419764666898E-2</c:v>
                </c:pt>
                <c:pt idx="14085" formatCode="General">
                  <c:v>4.4093767887396301E-2</c:v>
                </c:pt>
                <c:pt idx="14086" formatCode="General">
                  <c:v>6.21367940554437E-2</c:v>
                </c:pt>
                <c:pt idx="14087" formatCode="General">
                  <c:v>8.1232886219605505E-2</c:v>
                </c:pt>
                <c:pt idx="14088" formatCode="General">
                  <c:v>0.101733976800019</c:v>
                </c:pt>
                <c:pt idx="14089" formatCode="General">
                  <c:v>0.12268438496719999</c:v>
                </c:pt>
                <c:pt idx="14090" formatCode="General">
                  <c:v>0.14364431154128399</c:v>
                </c:pt>
                <c:pt idx="14091" formatCode="General">
                  <c:v>0.16439764506516</c:v>
                </c:pt>
                <c:pt idx="14092" formatCode="General">
                  <c:v>0.183056896811543</c:v>
                </c:pt>
                <c:pt idx="14093" formatCode="General">
                  <c:v>0.198313267970991</c:v>
                </c:pt>
                <c:pt idx="14094" formatCode="General">
                  <c:v>0.21019039752676999</c:v>
                </c:pt>
                <c:pt idx="14095" formatCode="General">
                  <c:v>0.21882816219464901</c:v>
                </c:pt>
                <c:pt idx="14096" formatCode="General">
                  <c:v>0.22423067651426101</c:v>
                </c:pt>
                <c:pt idx="14097" formatCode="General">
                  <c:v>0.22635956080779299</c:v>
                </c:pt>
                <c:pt idx="14098" formatCode="General">
                  <c:v>0.225637425227178</c:v>
                </c:pt>
                <c:pt idx="14099" formatCode="General">
                  <c:v>0.222653541281708</c:v>
                </c:pt>
                <c:pt idx="14100" formatCode="General">
                  <c:v>0.21805376112800401</c:v>
                </c:pt>
                <c:pt idx="14101" formatCode="General">
                  <c:v>0.21193909451593201</c:v>
                </c:pt>
                <c:pt idx="14102" formatCode="General">
                  <c:v>0.20492156815801499</c:v>
                </c:pt>
                <c:pt idx="14103" formatCode="General">
                  <c:v>0.19795185540599</c:v>
                </c:pt>
                <c:pt idx="14104" formatCode="General">
                  <c:v>0.19070178316950301</c:v>
                </c:pt>
                <c:pt idx="14105" formatCode="General">
                  <c:v>0.183329266999114</c:v>
                </c:pt>
                <c:pt idx="14106" formatCode="General">
                  <c:v>0.17783411278841099</c:v>
                </c:pt>
                <c:pt idx="14107" formatCode="General">
                  <c:v>0.17615924985815701</c:v>
                </c:pt>
                <c:pt idx="14108" formatCode="General">
                  <c:v>0.179519052244204</c:v>
                </c:pt>
                <c:pt idx="14109" formatCode="General">
                  <c:v>0.18819429994908199</c:v>
                </c:pt>
                <c:pt idx="14110" formatCode="General">
                  <c:v>0.20078797511500601</c:v>
                </c:pt>
                <c:pt idx="14111" formatCode="General">
                  <c:v>0.21554880396430501</c:v>
                </c:pt>
                <c:pt idx="14112" formatCode="General">
                  <c:v>0.231798714900567</c:v>
                </c:pt>
                <c:pt idx="14113" formatCode="General">
                  <c:v>0.248841028134106</c:v>
                </c:pt>
                <c:pt idx="14114" formatCode="General">
                  <c:v>0.26506756110211599</c:v>
                </c:pt>
                <c:pt idx="14115" formatCode="General">
                  <c:v>0.278467174282306</c:v>
                </c:pt>
                <c:pt idx="14116" formatCode="General">
                  <c:v>0.28901386352490299</c:v>
                </c:pt>
                <c:pt idx="14117" formatCode="General">
                  <c:v>0.297980299071049</c:v>
                </c:pt>
                <c:pt idx="14118" formatCode="General">
                  <c:v>0.30580602466531398</c:v>
                </c:pt>
                <c:pt idx="14119" formatCode="General">
                  <c:v>0.31196063353296999</c:v>
                </c:pt>
                <c:pt idx="14120" formatCode="General">
                  <c:v>0.315888012769591</c:v>
                </c:pt>
                <c:pt idx="14121" formatCode="General">
                  <c:v>0.31771243602744298</c:v>
                </c:pt>
                <c:pt idx="14122" formatCode="General">
                  <c:v>0.317709790269805</c:v>
                </c:pt>
                <c:pt idx="14123" formatCode="General">
                  <c:v>0.31619607771540897</c:v>
                </c:pt>
                <c:pt idx="14124" formatCode="General">
                  <c:v>0.31376512051137001</c:v>
                </c:pt>
                <c:pt idx="14125" formatCode="General">
                  <c:v>0.31023739902634001</c:v>
                </c:pt>
                <c:pt idx="14126" formatCode="General">
                  <c:v>0.30583579659256399</c:v>
                </c:pt>
                <c:pt idx="14127" formatCode="General">
                  <c:v>0.30250383224447702</c:v>
                </c:pt>
                <c:pt idx="14128" formatCode="General">
                  <c:v>0.300769513202156</c:v>
                </c:pt>
                <c:pt idx="14129" formatCode="General">
                  <c:v>0.29991852780235601</c:v>
                </c:pt>
                <c:pt idx="14130" formatCode="General">
                  <c:v>0.29967146762862801</c:v>
                </c:pt>
                <c:pt idx="14131" formatCode="General">
                  <c:v>0.29982261028163198</c:v>
                </c:pt>
                <c:pt idx="14132" formatCode="General">
                  <c:v>0.29950109567771499</c:v>
                </c:pt>
                <c:pt idx="14133" formatCode="General">
                  <c:v>0.298522953660812</c:v>
                </c:pt>
                <c:pt idx="14134" formatCode="General">
                  <c:v>0.297334934570266</c:v>
                </c:pt>
                <c:pt idx="14135" formatCode="General">
                  <c:v>0.29617079587856898</c:v>
                </c:pt>
                <c:pt idx="14136" formatCode="General">
                  <c:v>0.29582535000343002</c:v>
                </c:pt>
                <c:pt idx="14137" formatCode="General">
                  <c:v>0.29723158866994398</c:v>
                </c:pt>
                <c:pt idx="14138" formatCode="General">
                  <c:v>0.30125516623862197</c:v>
                </c:pt>
                <c:pt idx="14139" formatCode="General">
                  <c:v>0.30825290498719099</c:v>
                </c:pt>
                <c:pt idx="14140" formatCode="General">
                  <c:v>0.31768031689875298</c:v>
                </c:pt>
                <c:pt idx="14141" formatCode="General">
                  <c:v>0.32895334133217902</c:v>
                </c:pt>
                <c:pt idx="14142" formatCode="General">
                  <c:v>0.34116842795926899</c:v>
                </c:pt>
                <c:pt idx="14143" formatCode="General">
                  <c:v>0.35307996964209898</c:v>
                </c:pt>
                <c:pt idx="14144" formatCode="General">
                  <c:v>0.36449487702820599</c:v>
                </c:pt>
                <c:pt idx="14145" formatCode="General">
                  <c:v>0.376000215320201</c:v>
                </c:pt>
                <c:pt idx="14146" formatCode="General">
                  <c:v>0.38696786053066201</c:v>
                </c:pt>
                <c:pt idx="14147" formatCode="General">
                  <c:v>0.397281016533231</c:v>
                </c:pt>
                <c:pt idx="14148" formatCode="General">
                  <c:v>0.40806521238349203</c:v>
                </c:pt>
                <c:pt idx="14149" formatCode="General">
                  <c:v>0.41815603727498601</c:v>
                </c:pt>
                <c:pt idx="14150" formatCode="General">
                  <c:v>0.42593250148084499</c:v>
                </c:pt>
                <c:pt idx="14151" formatCode="General">
                  <c:v>0.43184822676412199</c:v>
                </c:pt>
                <c:pt idx="14152" formatCode="General">
                  <c:v>0.43550308981236202</c:v>
                </c:pt>
                <c:pt idx="14153" formatCode="General">
                  <c:v>0.43596918835167803</c:v>
                </c:pt>
                <c:pt idx="14154" formatCode="General">
                  <c:v>0.433856274329395</c:v>
                </c:pt>
                <c:pt idx="14155" formatCode="General">
                  <c:v>0.42981390972289102</c:v>
                </c:pt>
                <c:pt idx="14156" formatCode="General">
                  <c:v>0.42425734420601402</c:v>
                </c:pt>
                <c:pt idx="14157" formatCode="General">
                  <c:v>0.41795898662151298</c:v>
                </c:pt>
                <c:pt idx="14158" formatCode="General">
                  <c:v>0.41170125471342101</c:v>
                </c:pt>
                <c:pt idx="14159" formatCode="General">
                  <c:v>0.40526235479709</c:v>
                </c:pt>
                <c:pt idx="14160" formatCode="General">
                  <c:v>0.39825471156803899</c:v>
                </c:pt>
                <c:pt idx="14161" formatCode="General">
                  <c:v>0.39070476948898097</c:v>
                </c:pt>
                <c:pt idx="14162" formatCode="General">
                  <c:v>0.382818765661876</c:v>
                </c:pt>
                <c:pt idx="14163" formatCode="General">
                  <c:v>0.37435905190959401</c:v>
                </c:pt>
                <c:pt idx="14164" formatCode="General">
                  <c:v>0.36468215592741299</c:v>
                </c:pt>
                <c:pt idx="14165" formatCode="General">
                  <c:v>0.35350195628036701</c:v>
                </c:pt>
                <c:pt idx="14166" formatCode="General">
                  <c:v>0.34134540500050098</c:v>
                </c:pt>
                <c:pt idx="14167" formatCode="General">
                  <c:v>0.32851446398544798</c:v>
                </c:pt>
                <c:pt idx="14168" formatCode="General">
                  <c:v>0.31490495357558701</c:v>
                </c:pt>
                <c:pt idx="14169" formatCode="General">
                  <c:v>0.30137088589459199</c:v>
                </c:pt>
                <c:pt idx="14170" formatCode="General">
                  <c:v>0.28840712434007998</c:v>
                </c:pt>
                <c:pt idx="14171" formatCode="General">
                  <c:v>0.27597874969457198</c:v>
                </c:pt>
                <c:pt idx="14172" formatCode="General">
                  <c:v>0.26423221765907401</c:v>
                </c:pt>
                <c:pt idx="14173" formatCode="General">
                  <c:v>0.25339303760918003</c:v>
                </c:pt>
                <c:pt idx="14174" formatCode="General">
                  <c:v>0.24335372452331699</c:v>
                </c:pt>
                <c:pt idx="14175" formatCode="General">
                  <c:v>0.23413395711994101</c:v>
                </c:pt>
                <c:pt idx="14176" formatCode="General">
                  <c:v>0.22727055137954799</c:v>
                </c:pt>
                <c:pt idx="14177" formatCode="General">
                  <c:v>0.22429482560597699</c:v>
                </c:pt>
                <c:pt idx="14178" formatCode="General">
                  <c:v>0.22510765861996601</c:v>
                </c:pt>
                <c:pt idx="14179" formatCode="General">
                  <c:v>0.228263179938132</c:v>
                </c:pt>
                <c:pt idx="14180" formatCode="General">
                  <c:v>0.232804365021334</c:v>
                </c:pt>
                <c:pt idx="14181" formatCode="General">
                  <c:v>0.239644593152566</c:v>
                </c:pt>
                <c:pt idx="14182" formatCode="General">
                  <c:v>0.24818824362335201</c:v>
                </c:pt>
                <c:pt idx="14183" formatCode="General">
                  <c:v>0.25676594618290699</c:v>
                </c:pt>
                <c:pt idx="14184" formatCode="General">
                  <c:v>0.26507893114062903</c:v>
                </c:pt>
                <c:pt idx="14185" formatCode="General">
                  <c:v>0.27269536299000602</c:v>
                </c:pt>
                <c:pt idx="14186" formatCode="General">
                  <c:v>0.27930100009457498</c:v>
                </c:pt>
                <c:pt idx="14187" formatCode="General">
                  <c:v>0.28461746151251699</c:v>
                </c:pt>
                <c:pt idx="14188" formatCode="General">
                  <c:v>0.287961115097781</c:v>
                </c:pt>
                <c:pt idx="14189" formatCode="General">
                  <c:v>0.28963938110309601</c:v>
                </c:pt>
                <c:pt idx="14190" formatCode="General">
                  <c:v>0.28973722557613402</c:v>
                </c:pt>
                <c:pt idx="14191" formatCode="General">
                  <c:v>0.28794638055636801</c:v>
                </c:pt>
                <c:pt idx="14192" formatCode="General">
                  <c:v>0.28470853790795397</c:v>
                </c:pt>
                <c:pt idx="14193" formatCode="General">
                  <c:v>0.280291503994619</c:v>
                </c:pt>
                <c:pt idx="14194" formatCode="General">
                  <c:v>0.27484076440360999</c:v>
                </c:pt>
                <c:pt idx="14195" formatCode="General">
                  <c:v>0.26833883163585198</c:v>
                </c:pt>
                <c:pt idx="14196" formatCode="General">
                  <c:v>0.260469962368925</c:v>
                </c:pt>
                <c:pt idx="14197" formatCode="General">
                  <c:v>0.25091831799453301</c:v>
                </c:pt>
                <c:pt idx="14198" formatCode="General">
                  <c:v>0.23982532016945099</c:v>
                </c:pt>
                <c:pt idx="14199" formatCode="General">
                  <c:v>0.227881654937648</c:v>
                </c:pt>
                <c:pt idx="14200" formatCode="General">
                  <c:v>0.21674404980572401</c:v>
                </c:pt>
                <c:pt idx="14201" formatCode="General">
                  <c:v>0.20702593645501899</c:v>
                </c:pt>
                <c:pt idx="14202" formatCode="General">
                  <c:v>0.19816364213707</c:v>
                </c:pt>
                <c:pt idx="14203" formatCode="General">
                  <c:v>0.19049296154664999</c:v>
                </c:pt>
                <c:pt idx="14204" formatCode="General">
                  <c:v>0.18448787388606699</c:v>
                </c:pt>
                <c:pt idx="14205" formatCode="General">
                  <c:v>0.18072048870284399</c:v>
                </c:pt>
                <c:pt idx="14206" formatCode="General">
                  <c:v>0.17878241603091999</c:v>
                </c:pt>
                <c:pt idx="14207" formatCode="General">
                  <c:v>0.17755455614684301</c:v>
                </c:pt>
                <c:pt idx="14208" formatCode="General">
                  <c:v>0.176422401889993</c:v>
                </c:pt>
                <c:pt idx="14209" formatCode="General">
                  <c:v>0.17538427557046499</c:v>
                </c:pt>
                <c:pt idx="14210" formatCode="General">
                  <c:v>0.17356142993180301</c:v>
                </c:pt>
                <c:pt idx="14211" formatCode="General">
                  <c:v>0.17076492347739899</c:v>
                </c:pt>
                <c:pt idx="14212" formatCode="General">
                  <c:v>0.16788631866274401</c:v>
                </c:pt>
                <c:pt idx="14213" formatCode="General">
                  <c:v>0.16483339543265499</c:v>
                </c:pt>
                <c:pt idx="14214" formatCode="General">
                  <c:v>0.161185156297843</c:v>
                </c:pt>
                <c:pt idx="14215" formatCode="General">
                  <c:v>0.15674619079732199</c:v>
                </c:pt>
                <c:pt idx="14216" formatCode="General">
                  <c:v>0.15181312350398601</c:v>
                </c:pt>
                <c:pt idx="14217" formatCode="General">
                  <c:v>0.14528742216627999</c:v>
                </c:pt>
                <c:pt idx="14218" formatCode="General">
                  <c:v>0.13653134140690701</c:v>
                </c:pt>
                <c:pt idx="14219" formatCode="General">
                  <c:v>0.12702440265673801</c:v>
                </c:pt>
                <c:pt idx="14220" formatCode="General">
                  <c:v>0.11731623001172301</c:v>
                </c:pt>
                <c:pt idx="14221" formatCode="General">
                  <c:v>0.106570692478364</c:v>
                </c:pt>
                <c:pt idx="14222" formatCode="General">
                  <c:v>9.4632490446459203E-2</c:v>
                </c:pt>
                <c:pt idx="14223" formatCode="General">
                  <c:v>8.2065182509596504E-2</c:v>
                </c:pt>
                <c:pt idx="14224" formatCode="General">
                  <c:v>6.9262468023215798E-2</c:v>
                </c:pt>
                <c:pt idx="14225" formatCode="General">
                  <c:v>5.6870326233165402E-2</c:v>
                </c:pt>
                <c:pt idx="14226" formatCode="General">
                  <c:v>4.5443323970526098E-2</c:v>
                </c:pt>
                <c:pt idx="14227" formatCode="General">
                  <c:v>3.47191765271882E-2</c:v>
                </c:pt>
                <c:pt idx="14228" formatCode="General">
                  <c:v>2.4454968686481299E-2</c:v>
                </c:pt>
                <c:pt idx="14229" formatCode="General">
                  <c:v>1.4455473088961199E-2</c:v>
                </c:pt>
                <c:pt idx="14230" formatCode="General">
                  <c:v>5.11368078340771E-3</c:v>
                </c:pt>
                <c:pt idx="14231" formatCode="General">
                  <c:v>-2.7973379702138398E-3</c:v>
                </c:pt>
                <c:pt idx="14232" formatCode="General">
                  <c:v>-8.9744063623871592E-3</c:v>
                </c:pt>
                <c:pt idx="14233" formatCode="General">
                  <c:v>-1.34562622073364E-2</c:v>
                </c:pt>
                <c:pt idx="14234" formatCode="General">
                  <c:v>-1.67439719593373E-2</c:v>
                </c:pt>
                <c:pt idx="14235" formatCode="General">
                  <c:v>-1.8975826603324399E-2</c:v>
                </c:pt>
                <c:pt idx="14236" formatCode="General">
                  <c:v>-2.0422280451315701E-2</c:v>
                </c:pt>
                <c:pt idx="14237" formatCode="General">
                  <c:v>-2.2507777461612699E-2</c:v>
                </c:pt>
                <c:pt idx="14238" formatCode="General">
                  <c:v>-2.63715358692777E-2</c:v>
                </c:pt>
                <c:pt idx="14239" formatCode="General">
                  <c:v>-3.2401746975103798E-2</c:v>
                </c:pt>
                <c:pt idx="14240" formatCode="General">
                  <c:v>-4.0345110556116698E-2</c:v>
                </c:pt>
                <c:pt idx="14241" formatCode="General">
                  <c:v>-4.9758134618149402E-2</c:v>
                </c:pt>
                <c:pt idx="14242" formatCode="General">
                  <c:v>-6.1014920193044699E-2</c:v>
                </c:pt>
                <c:pt idx="14243" formatCode="General">
                  <c:v>-7.4211035096913305E-2</c:v>
                </c:pt>
                <c:pt idx="14244" formatCode="General">
                  <c:v>-8.8725701423281303E-2</c:v>
                </c:pt>
                <c:pt idx="14245" formatCode="General">
                  <c:v>-0.103506257679518</c:v>
                </c:pt>
                <c:pt idx="14246" formatCode="General">
                  <c:v>-0.117483706141864</c:v>
                </c:pt>
                <c:pt idx="14247" formatCode="General">
                  <c:v>-0.12981317258384301</c:v>
                </c:pt>
                <c:pt idx="14248" formatCode="General">
                  <c:v>-0.14023955193041601</c:v>
                </c:pt>
                <c:pt idx="14249" formatCode="General">
                  <c:v>-0.14960155316177301</c:v>
                </c:pt>
                <c:pt idx="14250" formatCode="General">
                  <c:v>-0.15872476595094301</c:v>
                </c:pt>
                <c:pt idx="14251" formatCode="General">
                  <c:v>-0.167916688129048</c:v>
                </c:pt>
                <c:pt idx="14252" formatCode="General">
                  <c:v>-0.177377329115882</c:v>
                </c:pt>
                <c:pt idx="14253" formatCode="General">
                  <c:v>-0.187026835927456</c:v>
                </c:pt>
                <c:pt idx="14254" formatCode="General">
                  <c:v>-0.19640107759157399</c:v>
                </c:pt>
                <c:pt idx="14255" formatCode="General">
                  <c:v>-0.20522609317992599</c:v>
                </c:pt>
                <c:pt idx="14256" formatCode="General">
                  <c:v>-0.21372885057254901</c:v>
                </c:pt>
                <c:pt idx="14257" formatCode="General">
                  <c:v>-0.222713922005321</c:v>
                </c:pt>
                <c:pt idx="14258" formatCode="General">
                  <c:v>-0.23313137780724799</c:v>
                </c:pt>
                <c:pt idx="14259" formatCode="General">
                  <c:v>-0.24482786145573401</c:v>
                </c:pt>
                <c:pt idx="14260" formatCode="General">
                  <c:v>-0.25705627050230601</c:v>
                </c:pt>
                <c:pt idx="14261" formatCode="General">
                  <c:v>-0.26901076634760102</c:v>
                </c:pt>
                <c:pt idx="14262" formatCode="General">
                  <c:v>-0.28070270162969602</c:v>
                </c:pt>
                <c:pt idx="14263" formatCode="General">
                  <c:v>-0.292522393065277</c:v>
                </c:pt>
                <c:pt idx="14264" formatCode="General">
                  <c:v>-0.30494328420893302</c:v>
                </c:pt>
                <c:pt idx="14265" formatCode="General">
                  <c:v>-0.31801903484788802</c:v>
                </c:pt>
                <c:pt idx="14266" formatCode="General">
                  <c:v>-0.33125752712502698</c:v>
                </c:pt>
                <c:pt idx="14267" formatCode="General">
                  <c:v>-0.345038076983119</c:v>
                </c:pt>
                <c:pt idx="14268" formatCode="General">
                  <c:v>-0.35994654955521699</c:v>
                </c:pt>
                <c:pt idx="14269" formatCode="General">
                  <c:v>-0.376192225462604</c:v>
                </c:pt>
                <c:pt idx="14270" formatCode="General">
                  <c:v>-0.393580210553996</c:v>
                </c:pt>
                <c:pt idx="14271" formatCode="General">
                  <c:v>-0.41223109418471698</c:v>
                </c:pt>
                <c:pt idx="14272" formatCode="General">
                  <c:v>-0.43116834730214898</c:v>
                </c:pt>
                <c:pt idx="14273" formatCode="General">
                  <c:v>-0.44822145814903303</c:v>
                </c:pt>
                <c:pt idx="14274" formatCode="General">
                  <c:v>-0.46250528452789702</c:v>
                </c:pt>
                <c:pt idx="14275" formatCode="General">
                  <c:v>-0.47400019295954399</c:v>
                </c:pt>
                <c:pt idx="14276" formatCode="General">
                  <c:v>-0.48268250934657198</c:v>
                </c:pt>
                <c:pt idx="14277" formatCode="General">
                  <c:v>-0.48859976312536402</c:v>
                </c:pt>
                <c:pt idx="14278" formatCode="General">
                  <c:v>-0.49146743580570901</c:v>
                </c:pt>
                <c:pt idx="14279" formatCode="General">
                  <c:v>-0.49092301643270803</c:v>
                </c:pt>
                <c:pt idx="14280" formatCode="General">
                  <c:v>-0.48698046663788203</c:v>
                </c:pt>
                <c:pt idx="14281" formatCode="General">
                  <c:v>-0.48015552300130399</c:v>
                </c:pt>
                <c:pt idx="14282" formatCode="General">
                  <c:v>-0.47169702159701099</c:v>
                </c:pt>
                <c:pt idx="14283" formatCode="General">
                  <c:v>-0.46311731505257803</c:v>
                </c:pt>
                <c:pt idx="14284" formatCode="General">
                  <c:v>-0.45448802576758102</c:v>
                </c:pt>
                <c:pt idx="14285" formatCode="General">
                  <c:v>-0.44555910291780698</c:v>
                </c:pt>
                <c:pt idx="14286" formatCode="General">
                  <c:v>-0.437496236611358</c:v>
                </c:pt>
                <c:pt idx="14287" formatCode="General">
                  <c:v>-0.43117801641369802</c:v>
                </c:pt>
                <c:pt idx="14288" formatCode="General">
                  <c:v>-0.42690487592787602</c:v>
                </c:pt>
                <c:pt idx="14289" formatCode="General">
                  <c:v>-0.42482671087302398</c:v>
                </c:pt>
                <c:pt idx="14290" formatCode="General">
                  <c:v>-0.42467952602711101</c:v>
                </c:pt>
                <c:pt idx="14291" formatCode="General">
                  <c:v>-0.42639673511132498</c:v>
                </c:pt>
                <c:pt idx="14292" formatCode="General">
                  <c:v>-0.42956668474954202</c:v>
                </c:pt>
                <c:pt idx="14293" formatCode="General">
                  <c:v>-0.43430378267521402</c:v>
                </c:pt>
                <c:pt idx="14294" formatCode="General">
                  <c:v>-0.44078801498989001</c:v>
                </c:pt>
                <c:pt idx="14295" formatCode="General">
                  <c:v>-0.44802016276641599</c:v>
                </c:pt>
                <c:pt idx="14296" formatCode="General">
                  <c:v>-0.45512857024715198</c:v>
                </c:pt>
                <c:pt idx="14297" formatCode="General">
                  <c:v>-0.46217945379865799</c:v>
                </c:pt>
                <c:pt idx="14298" formatCode="General">
                  <c:v>-0.46944743112093801</c:v>
                </c:pt>
                <c:pt idx="14299" formatCode="General">
                  <c:v>-0.47711662886865502</c:v>
                </c:pt>
                <c:pt idx="14300" formatCode="General">
                  <c:v>-0.48505263174560398</c:v>
                </c:pt>
                <c:pt idx="14301" formatCode="General">
                  <c:v>-0.49239512674262598</c:v>
                </c:pt>
                <c:pt idx="14302" formatCode="General">
                  <c:v>-0.49846430633661698</c:v>
                </c:pt>
                <c:pt idx="14303" formatCode="General">
                  <c:v>-0.50341700906982201</c:v>
                </c:pt>
                <c:pt idx="14304" formatCode="General">
                  <c:v>-0.50766898935470195</c:v>
                </c:pt>
                <c:pt idx="14305" formatCode="General">
                  <c:v>-0.51128607690758199</c:v>
                </c:pt>
                <c:pt idx="14306" formatCode="General">
                  <c:v>-0.51421124626580805</c:v>
                </c:pt>
                <c:pt idx="14307" formatCode="General">
                  <c:v>-0.51612160328884105</c:v>
                </c:pt>
                <c:pt idx="14308" formatCode="General">
                  <c:v>-0.516826984897099</c:v>
                </c:pt>
                <c:pt idx="14309" formatCode="General">
                  <c:v>-0.51569091467961603</c:v>
                </c:pt>
                <c:pt idx="14310" formatCode="General">
                  <c:v>-0.51252152220631297</c:v>
                </c:pt>
                <c:pt idx="14311" formatCode="General">
                  <c:v>-0.50817651102722905</c:v>
                </c:pt>
                <c:pt idx="14312" formatCode="General">
                  <c:v>-0.50286163844293297</c:v>
                </c:pt>
                <c:pt idx="14313" formatCode="General">
                  <c:v>-0.49550820923649802</c:v>
                </c:pt>
                <c:pt idx="14314" formatCode="General">
                  <c:v>-0.48469709030197999</c:v>
                </c:pt>
                <c:pt idx="14315" formatCode="General">
                  <c:v>-0.47079412801144299</c:v>
                </c:pt>
                <c:pt idx="14316" formatCode="General">
                  <c:v>-0.45529059145100598</c:v>
                </c:pt>
                <c:pt idx="14317" formatCode="General">
                  <c:v>-0.438318358176357</c:v>
                </c:pt>
                <c:pt idx="14318" formatCode="General">
                  <c:v>-0.419542300247088</c:v>
                </c:pt>
                <c:pt idx="14319" formatCode="General">
                  <c:v>-0.39965837189576697</c:v>
                </c:pt>
                <c:pt idx="14320" formatCode="General">
                  <c:v>-0.38119357044983199</c:v>
                </c:pt>
                <c:pt idx="14321" formatCode="General">
                  <c:v>-0.36580674867165203</c:v>
                </c:pt>
                <c:pt idx="14322" formatCode="General">
                  <c:v>-0.35313072769811599</c:v>
                </c:pt>
                <c:pt idx="14323" formatCode="General">
                  <c:v>-0.34319280316962197</c:v>
                </c:pt>
                <c:pt idx="14324" formatCode="General">
                  <c:v>-0.33597424946913601</c:v>
                </c:pt>
                <c:pt idx="14325" formatCode="General">
                  <c:v>-0.33067650123215703</c:v>
                </c:pt>
                <c:pt idx="14326" formatCode="General">
                  <c:v>-0.32698032235437902</c:v>
                </c:pt>
                <c:pt idx="14327" formatCode="General">
                  <c:v>-0.32558651212256201</c:v>
                </c:pt>
                <c:pt idx="14328" formatCode="General">
                  <c:v>-0.326360127715287</c:v>
                </c:pt>
                <c:pt idx="14329" formatCode="General">
                  <c:v>-0.32968423010839099</c:v>
                </c:pt>
                <c:pt idx="14330" formatCode="General">
                  <c:v>-0.336076507063168</c:v>
                </c:pt>
                <c:pt idx="14331" formatCode="General">
                  <c:v>-0.34468310416103598</c:v>
                </c:pt>
                <c:pt idx="14332" formatCode="General">
                  <c:v>-0.35463085316218601</c:v>
                </c:pt>
                <c:pt idx="14333" formatCode="General">
                  <c:v>-0.365701614864612</c:v>
                </c:pt>
                <c:pt idx="14334" formatCode="General">
                  <c:v>-0.37752257652079602</c:v>
                </c:pt>
                <c:pt idx="14335" formatCode="General">
                  <c:v>-0.38842477915294499</c:v>
                </c:pt>
                <c:pt idx="14336" formatCode="General">
                  <c:v>-0.39725053132404597</c:v>
                </c:pt>
                <c:pt idx="14337" formatCode="General">
                  <c:v>-0.40405075208810398</c:v>
                </c:pt>
                <c:pt idx="14338" formatCode="General">
                  <c:v>-0.40912343947324997</c:v>
                </c:pt>
                <c:pt idx="14339" formatCode="General">
                  <c:v>-0.41229623616816602</c:v>
                </c:pt>
                <c:pt idx="14340" formatCode="General">
                  <c:v>-0.41289905414595302</c:v>
                </c:pt>
                <c:pt idx="14341" formatCode="General">
                  <c:v>-0.41043741650962201</c:v>
                </c:pt>
                <c:pt idx="14342" formatCode="General">
                  <c:v>-0.404187554387687</c:v>
                </c:pt>
                <c:pt idx="14343" formatCode="General">
                  <c:v>-0.39411336136851</c:v>
                </c:pt>
                <c:pt idx="14344" formatCode="General">
                  <c:v>-0.38087785229908899</c:v>
                </c:pt>
                <c:pt idx="14345" formatCode="General">
                  <c:v>-0.36578735809018698</c:v>
                </c:pt>
                <c:pt idx="14346" formatCode="General">
                  <c:v>-0.350110812355579</c:v>
                </c:pt>
                <c:pt idx="14347" formatCode="General">
                  <c:v>-0.334111254877269</c:v>
                </c:pt>
                <c:pt idx="14348" formatCode="General">
                  <c:v>-0.31774729064733898</c:v>
                </c:pt>
                <c:pt idx="14349" formatCode="General">
                  <c:v>-0.30166474988245101</c:v>
                </c:pt>
                <c:pt idx="14350" formatCode="General">
                  <c:v>-0.28689192988679102</c:v>
                </c:pt>
                <c:pt idx="14351" formatCode="General">
                  <c:v>-0.27373991727830199</c:v>
                </c:pt>
                <c:pt idx="14352" formatCode="General">
                  <c:v>-0.262533333359804</c:v>
                </c:pt>
                <c:pt idx="14353" formatCode="General">
                  <c:v>-0.25305535873989499</c:v>
                </c:pt>
                <c:pt idx="14354" formatCode="General">
                  <c:v>-0.24431204680844301</c:v>
                </c:pt>
                <c:pt idx="14355" formatCode="General">
                  <c:v>-0.23554453183808499</c:v>
                </c:pt>
                <c:pt idx="14356" formatCode="General">
                  <c:v>-0.22649304482516899</c:v>
                </c:pt>
                <c:pt idx="14357" formatCode="General">
                  <c:v>-0.21745368837396001</c:v>
                </c:pt>
                <c:pt idx="14358" formatCode="General">
                  <c:v>-0.209131749476547</c:v>
                </c:pt>
                <c:pt idx="14359" formatCode="General">
                  <c:v>-0.20136251794795099</c:v>
                </c:pt>
                <c:pt idx="14360" formatCode="General">
                  <c:v>-0.19356890316835201</c:v>
                </c:pt>
                <c:pt idx="14361" formatCode="General">
                  <c:v>-0.186335932838705</c:v>
                </c:pt>
                <c:pt idx="14362" formatCode="General">
                  <c:v>-0.18017411893457</c:v>
                </c:pt>
                <c:pt idx="14363" formatCode="General">
                  <c:v>-0.174039960667561</c:v>
                </c:pt>
                <c:pt idx="14364" formatCode="General">
                  <c:v>-0.16686389402528001</c:v>
                </c:pt>
                <c:pt idx="14365" formatCode="General">
                  <c:v>-0.159175080474867</c:v>
                </c:pt>
                <c:pt idx="14366" formatCode="General">
                  <c:v>-0.15159354050631099</c:v>
                </c:pt>
                <c:pt idx="14367" formatCode="General">
                  <c:v>-0.143198254812031</c:v>
                </c:pt>
                <c:pt idx="14368" formatCode="General">
                  <c:v>-0.13336355127435701</c:v>
                </c:pt>
                <c:pt idx="14369" formatCode="General">
                  <c:v>-0.122514988051152</c:v>
                </c:pt>
                <c:pt idx="14370" formatCode="General">
                  <c:v>-0.110298459373803</c:v>
                </c:pt>
                <c:pt idx="14371" formatCode="General">
                  <c:v>-9.6674905315129095E-2</c:v>
                </c:pt>
                <c:pt idx="14372" formatCode="General">
                  <c:v>-8.31014226403336E-2</c:v>
                </c:pt>
                <c:pt idx="14373" formatCode="General">
                  <c:v>-7.08290525573924E-2</c:v>
                </c:pt>
                <c:pt idx="14374" formatCode="General">
                  <c:v>-6.0614342550444303E-2</c:v>
                </c:pt>
                <c:pt idx="14375" formatCode="General">
                  <c:v>-5.2931462725391197E-2</c:v>
                </c:pt>
                <c:pt idx="14376" formatCode="General">
                  <c:v>-4.5866571667402101E-2</c:v>
                </c:pt>
                <c:pt idx="14377" formatCode="General">
                  <c:v>-3.8242297578987602E-2</c:v>
                </c:pt>
                <c:pt idx="14378" formatCode="General">
                  <c:v>-3.1327000873013197E-2</c:v>
                </c:pt>
                <c:pt idx="14379" formatCode="General">
                  <c:v>-2.5453169124977401E-2</c:v>
                </c:pt>
                <c:pt idx="14380" formatCode="General">
                  <c:v>-1.9997740485532801E-2</c:v>
                </c:pt>
                <c:pt idx="14381" formatCode="General">
                  <c:v>-1.36378256890428E-2</c:v>
                </c:pt>
                <c:pt idx="14382" formatCode="General">
                  <c:v>-5.3325659029602604E-3</c:v>
                </c:pt>
                <c:pt idx="14383" formatCode="General">
                  <c:v>5.0906569681456E-3</c:v>
                </c:pt>
                <c:pt idx="14384" formatCode="General">
                  <c:v>1.76187115846109E-2</c:v>
                </c:pt>
                <c:pt idx="14385" formatCode="General">
                  <c:v>3.1491753811636401E-2</c:v>
                </c:pt>
                <c:pt idx="14386" formatCode="General">
                  <c:v>4.6376379004757697E-2</c:v>
                </c:pt>
                <c:pt idx="14387" formatCode="General">
                  <c:v>6.2525652043177504E-2</c:v>
                </c:pt>
                <c:pt idx="14388" formatCode="General">
                  <c:v>7.9514653561616605E-2</c:v>
                </c:pt>
                <c:pt idx="14389" formatCode="General">
                  <c:v>9.7450451017461304E-2</c:v>
                </c:pt>
                <c:pt idx="14390" formatCode="General">
                  <c:v>0.116622897812172</c:v>
                </c:pt>
                <c:pt idx="14391" formatCode="General">
                  <c:v>0.13650564661676401</c:v>
                </c:pt>
                <c:pt idx="14392" formatCode="General">
                  <c:v>0.15730800888074201</c:v>
                </c:pt>
                <c:pt idx="14393" formatCode="General">
                  <c:v>0.18020978387721601</c:v>
                </c:pt>
                <c:pt idx="14394" formatCode="General">
                  <c:v>0.205083576392602</c:v>
                </c:pt>
                <c:pt idx="14395" formatCode="General">
                  <c:v>0.23055701285823799</c:v>
                </c:pt>
                <c:pt idx="14396" formatCode="General">
                  <c:v>0.25549139368212798</c:v>
                </c:pt>
                <c:pt idx="14397" formatCode="General">
                  <c:v>0.27856905227168699</c:v>
                </c:pt>
                <c:pt idx="14398" formatCode="General">
                  <c:v>0.29923023689987499</c:v>
                </c:pt>
                <c:pt idx="14399" formatCode="General">
                  <c:v>0.31753050984543701</c:v>
                </c:pt>
                <c:pt idx="14400" formatCode="General">
                  <c:v>0.33384296468215502</c:v>
                </c:pt>
                <c:pt idx="14401" formatCode="General">
                  <c:v>0.34801891695232201</c:v>
                </c:pt>
                <c:pt idx="14402" formatCode="General">
                  <c:v>0.35919659337603099</c:v>
                </c:pt>
                <c:pt idx="14403" formatCode="General">
                  <c:v>0.36812675276616502</c:v>
                </c:pt>
                <c:pt idx="14404" formatCode="General">
                  <c:v>0.37588005956590798</c:v>
                </c:pt>
                <c:pt idx="14405" formatCode="General">
                  <c:v>0.38108546588741898</c:v>
                </c:pt>
                <c:pt idx="14406" formatCode="General">
                  <c:v>0.38252008015385502</c:v>
                </c:pt>
                <c:pt idx="14407" formatCode="General">
                  <c:v>0.38029759250407802</c:v>
                </c:pt>
                <c:pt idx="14408" formatCode="General">
                  <c:v>0.37532560965289102</c:v>
                </c:pt>
                <c:pt idx="14409" formatCode="General">
                  <c:v>0.36956552186782499</c:v>
                </c:pt>
                <c:pt idx="14410" formatCode="General">
                  <c:v>0.36411447842494699</c:v>
                </c:pt>
                <c:pt idx="14411" formatCode="General">
                  <c:v>0.35945037210941999</c:v>
                </c:pt>
                <c:pt idx="14412" formatCode="General">
                  <c:v>0.35567143058581202</c:v>
                </c:pt>
                <c:pt idx="14413" formatCode="General">
                  <c:v>0.351906466171857</c:v>
                </c:pt>
                <c:pt idx="14414" formatCode="General">
                  <c:v>0.34764392064310001</c:v>
                </c:pt>
                <c:pt idx="14415" formatCode="General">
                  <c:v>0.34353389496481002</c:v>
                </c:pt>
                <c:pt idx="14416" formatCode="General">
                  <c:v>0.339906485510234</c:v>
                </c:pt>
                <c:pt idx="14417" formatCode="General">
                  <c:v>0.33749150901932001</c:v>
                </c:pt>
                <c:pt idx="14418" formatCode="General">
                  <c:v>0.33763260731202399</c:v>
                </c:pt>
                <c:pt idx="14419" formatCode="General">
                  <c:v>0.34116588023434402</c:v>
                </c:pt>
                <c:pt idx="14420" formatCode="General">
                  <c:v>0.34866131637123199</c:v>
                </c:pt>
                <c:pt idx="14421" formatCode="General">
                  <c:v>0.36025464088799097</c:v>
                </c:pt>
                <c:pt idx="14422" formatCode="General">
                  <c:v>0.37498162997584</c:v>
                </c:pt>
                <c:pt idx="14423" formatCode="General">
                  <c:v>0.39103927145065398</c:v>
                </c:pt>
                <c:pt idx="14424" formatCode="General">
                  <c:v>0.40740936341211498</c:v>
                </c:pt>
                <c:pt idx="14425" formatCode="General">
                  <c:v>0.42326762385183297</c:v>
                </c:pt>
                <c:pt idx="14426" formatCode="General">
                  <c:v>0.43865121567924698</c:v>
                </c:pt>
                <c:pt idx="14427" formatCode="General">
                  <c:v>0.45428256921808302</c:v>
                </c:pt>
                <c:pt idx="14428" formatCode="General">
                  <c:v>0.470035924187379</c:v>
                </c:pt>
                <c:pt idx="14429" formatCode="General">
                  <c:v>0.48574083989794897</c:v>
                </c:pt>
                <c:pt idx="14430" formatCode="General">
                  <c:v>0.50154507064059295</c:v>
                </c:pt>
                <c:pt idx="14431" formatCode="General">
                  <c:v>0.51794361420629498</c:v>
                </c:pt>
                <c:pt idx="14432" formatCode="General">
                  <c:v>0.53430099346991899</c:v>
                </c:pt>
                <c:pt idx="14433" formatCode="General">
                  <c:v>0.54902087958761003</c:v>
                </c:pt>
                <c:pt idx="14434" formatCode="General">
                  <c:v>0.56052592406631496</c:v>
                </c:pt>
                <c:pt idx="14435" formatCode="General">
                  <c:v>0.56892523341724499</c:v>
                </c:pt>
                <c:pt idx="14436" formatCode="General">
                  <c:v>0.57483254864091204</c:v>
                </c:pt>
                <c:pt idx="14437" formatCode="General">
                  <c:v>0.57797810209476697</c:v>
                </c:pt>
                <c:pt idx="14438" formatCode="General">
                  <c:v>0.57764001166998302</c:v>
                </c:pt>
                <c:pt idx="14439" formatCode="General">
                  <c:v>0.57393424869229204</c:v>
                </c:pt>
                <c:pt idx="14440" formatCode="General">
                  <c:v>0.56747311456094596</c:v>
                </c:pt>
                <c:pt idx="14441" formatCode="General">
                  <c:v>0.559512578076658</c:v>
                </c:pt>
                <c:pt idx="14442" formatCode="General">
                  <c:v>0.55099361182807904</c:v>
                </c:pt>
                <c:pt idx="14443" formatCode="General">
                  <c:v>0.54077851273310895</c:v>
                </c:pt>
                <c:pt idx="14444" formatCode="General">
                  <c:v>0.52885653246121</c:v>
                </c:pt>
                <c:pt idx="14445" formatCode="General">
                  <c:v>0.51663850865050798</c:v>
                </c:pt>
                <c:pt idx="14446" formatCode="General">
                  <c:v>0.50551300059099002</c:v>
                </c:pt>
                <c:pt idx="14447" formatCode="General">
                  <c:v>0.49602607778679603</c:v>
                </c:pt>
                <c:pt idx="14448" formatCode="General">
                  <c:v>0.48811743529307899</c:v>
                </c:pt>
                <c:pt idx="14449" formatCode="General">
                  <c:v>0.48211104294658202</c:v>
                </c:pt>
                <c:pt idx="14450" formatCode="General">
                  <c:v>0.47898937578161899</c:v>
                </c:pt>
                <c:pt idx="14451" formatCode="General">
                  <c:v>0.47804899032845</c:v>
                </c:pt>
                <c:pt idx="14452" formatCode="General">
                  <c:v>0.47798432504170302</c:v>
                </c:pt>
                <c:pt idx="14453" formatCode="General">
                  <c:v>0.47957189244681098</c:v>
                </c:pt>
                <c:pt idx="14454" formatCode="General">
                  <c:v>0.48320551711473603</c:v>
                </c:pt>
                <c:pt idx="14455" formatCode="General">
                  <c:v>0.48829090965893801</c:v>
                </c:pt>
                <c:pt idx="14456" formatCode="General">
                  <c:v>0.494743976844291</c:v>
                </c:pt>
                <c:pt idx="14457" formatCode="General">
                  <c:v>0.50276233408987803</c:v>
                </c:pt>
                <c:pt idx="14458" formatCode="General">
                  <c:v>0.51160591365298402</c:v>
                </c:pt>
                <c:pt idx="14459" formatCode="General">
                  <c:v>0.52043038121254004</c:v>
                </c:pt>
                <c:pt idx="14460" formatCode="General">
                  <c:v>0.52800323811509597</c:v>
                </c:pt>
                <c:pt idx="14461" formatCode="General">
                  <c:v>0.53363891422722298</c:v>
                </c:pt>
                <c:pt idx="14462" formatCode="General">
                  <c:v>0.53783141368853404</c:v>
                </c:pt>
                <c:pt idx="14463" formatCode="General">
                  <c:v>0.53988368239808104</c:v>
                </c:pt>
                <c:pt idx="14464" formatCode="General">
                  <c:v>0.53950108503607597</c:v>
                </c:pt>
                <c:pt idx="14465" formatCode="General">
                  <c:v>0.53774068666691799</c:v>
                </c:pt>
                <c:pt idx="14466" formatCode="General">
                  <c:v>0.534667772368142</c:v>
                </c:pt>
                <c:pt idx="14467" formatCode="General">
                  <c:v>0.53024370868369097</c:v>
                </c:pt>
                <c:pt idx="14468" formatCode="General">
                  <c:v>0.52615516834564502</c:v>
                </c:pt>
                <c:pt idx="14469" formatCode="General">
                  <c:v>0.52350636352346003</c:v>
                </c:pt>
                <c:pt idx="14470" formatCode="General">
                  <c:v>0.52193599788387801</c:v>
                </c:pt>
                <c:pt idx="14471" formatCode="General">
                  <c:v>0.52070605109426604</c:v>
                </c:pt>
                <c:pt idx="14472" formatCode="General">
                  <c:v>0.52008405044503403</c:v>
                </c:pt>
                <c:pt idx="14473" formatCode="General">
                  <c:v>0.51996551498261001</c:v>
                </c:pt>
                <c:pt idx="14474" formatCode="General">
                  <c:v>0.51908898114677304</c:v>
                </c:pt>
                <c:pt idx="14475" formatCode="General">
                  <c:v>0.51773808401586197</c:v>
                </c:pt>
                <c:pt idx="14476" formatCode="General">
                  <c:v>0.51635377274164795</c:v>
                </c:pt>
                <c:pt idx="14477" formatCode="General">
                  <c:v>0.51384879603741596</c:v>
                </c:pt>
                <c:pt idx="14478" formatCode="General">
                  <c:v>0.50912514774265205</c:v>
                </c:pt>
                <c:pt idx="14479" formatCode="General">
                  <c:v>0.50235310868416805</c:v>
                </c:pt>
                <c:pt idx="14480" formatCode="General">
                  <c:v>0.49391833920319</c:v>
                </c:pt>
                <c:pt idx="14481" formatCode="General">
                  <c:v>0.483701838820214</c:v>
                </c:pt>
                <c:pt idx="14482" formatCode="General">
                  <c:v>0.47252534192111001</c:v>
                </c:pt>
                <c:pt idx="14483" formatCode="General">
                  <c:v>0.461910914264965</c:v>
                </c:pt>
                <c:pt idx="14484" formatCode="General">
                  <c:v>0.451784148790772</c:v>
                </c:pt>
                <c:pt idx="14485" formatCode="General">
                  <c:v>0.44135308355751401</c:v>
                </c:pt>
                <c:pt idx="14486" formatCode="General">
                  <c:v>0.43009908039258299</c:v>
                </c:pt>
                <c:pt idx="14487" formatCode="General">
                  <c:v>0.41753947718484602</c:v>
                </c:pt>
                <c:pt idx="14488" formatCode="General">
                  <c:v>0.40412418498194103</c:v>
                </c:pt>
                <c:pt idx="14489" formatCode="General">
                  <c:v>0.39005807920746799</c:v>
                </c:pt>
                <c:pt idx="14490" formatCode="General">
                  <c:v>0.37600536262175299</c:v>
                </c:pt>
                <c:pt idx="14491" formatCode="General">
                  <c:v>0.36264554136791799</c:v>
                </c:pt>
                <c:pt idx="14492" formatCode="General">
                  <c:v>0.351655925674484</c:v>
                </c:pt>
                <c:pt idx="14493" formatCode="General">
                  <c:v>0.34432307341652502</c:v>
                </c:pt>
                <c:pt idx="14494" formatCode="General">
                  <c:v>0.338964197378535</c:v>
                </c:pt>
                <c:pt idx="14495" formatCode="General">
                  <c:v>0.33436777224807102</c:v>
                </c:pt>
                <c:pt idx="14496" formatCode="General">
                  <c:v>0.33111378704565902</c:v>
                </c:pt>
                <c:pt idx="14497" formatCode="General">
                  <c:v>0.32957438876202599</c:v>
                </c:pt>
                <c:pt idx="14498" formatCode="General">
                  <c:v>0.32927663109967698</c:v>
                </c:pt>
                <c:pt idx="14499" formatCode="General">
                  <c:v>0.32933724084478899</c:v>
                </c:pt>
                <c:pt idx="14500" formatCode="General">
                  <c:v>0.329354894066476</c:v>
                </c:pt>
                <c:pt idx="14501" formatCode="General">
                  <c:v>0.32909255718175001</c:v>
                </c:pt>
                <c:pt idx="14502" formatCode="General">
                  <c:v>0.32740891450332898</c:v>
                </c:pt>
                <c:pt idx="14503" formatCode="General">
                  <c:v>0.32354093436216802</c:v>
                </c:pt>
                <c:pt idx="14504" formatCode="General">
                  <c:v>0.31668090190903497</c:v>
                </c:pt>
                <c:pt idx="14505" formatCode="General">
                  <c:v>0.30632294532904902</c:v>
                </c:pt>
                <c:pt idx="14506" formatCode="General">
                  <c:v>0.29310957439255803</c:v>
                </c:pt>
                <c:pt idx="14507" formatCode="General">
                  <c:v>0.27733532756901802</c:v>
                </c:pt>
                <c:pt idx="14508" formatCode="General">
                  <c:v>0.25961422663197697</c:v>
                </c:pt>
                <c:pt idx="14509" formatCode="General">
                  <c:v>0.24138051705204699</c:v>
                </c:pt>
                <c:pt idx="14510" formatCode="General">
                  <c:v>0.223326625422574</c:v>
                </c:pt>
                <c:pt idx="14511" formatCode="General">
                  <c:v>0.20488661005226499</c:v>
                </c:pt>
                <c:pt idx="14512" formatCode="General">
                  <c:v>0.18543597908279399</c:v>
                </c:pt>
                <c:pt idx="14513" formatCode="General">
                  <c:v>0.165204397284169</c:v>
                </c:pt>
                <c:pt idx="14514" formatCode="General">
                  <c:v>0.14443588393656401</c:v>
                </c:pt>
                <c:pt idx="14515" formatCode="General">
                  <c:v>0.124001056002376</c:v>
                </c:pt>
                <c:pt idx="14516" formatCode="General">
                  <c:v>0.105789513171239</c:v>
                </c:pt>
                <c:pt idx="14517" formatCode="General">
                  <c:v>9.0441611255843296E-2</c:v>
                </c:pt>
                <c:pt idx="14518" formatCode="General">
                  <c:v>7.7515521637616797E-2</c:v>
                </c:pt>
                <c:pt idx="14519" formatCode="General">
                  <c:v>6.7092582535444895E-2</c:v>
                </c:pt>
                <c:pt idx="14520" formatCode="General">
                  <c:v>5.82159332472095E-2</c:v>
                </c:pt>
                <c:pt idx="14521" formatCode="General">
                  <c:v>5.0416480665027699E-2</c:v>
                </c:pt>
                <c:pt idx="14522" formatCode="General">
                  <c:v>4.3488344007799599E-2</c:v>
                </c:pt>
                <c:pt idx="14523" formatCode="General">
                  <c:v>3.6043148676620097E-2</c:v>
                </c:pt>
                <c:pt idx="14524" formatCode="General">
                  <c:v>2.7425681552797999E-2</c:v>
                </c:pt>
                <c:pt idx="14525" formatCode="General">
                  <c:v>1.78104927601366E-2</c:v>
                </c:pt>
                <c:pt idx="14526" formatCode="General">
                  <c:v>7.1743642781158896E-3</c:v>
                </c:pt>
                <c:pt idx="14527" formatCode="General">
                  <c:v>-4.6711379091896902E-3</c:v>
                </c:pt>
                <c:pt idx="14528" formatCode="General">
                  <c:v>-1.6938519539768101E-2</c:v>
                </c:pt>
                <c:pt idx="14529" formatCode="General">
                  <c:v>-2.9570623497710499E-2</c:v>
                </c:pt>
                <c:pt idx="14530" formatCode="General">
                  <c:v>-4.3656824168008597E-2</c:v>
                </c:pt>
                <c:pt idx="14531" formatCode="General">
                  <c:v>-5.8989778303091801E-2</c:v>
                </c:pt>
                <c:pt idx="14532" formatCode="General">
                  <c:v>-7.4070269192861193E-2</c:v>
                </c:pt>
                <c:pt idx="14533" formatCode="General">
                  <c:v>-8.7924060694459599E-2</c:v>
                </c:pt>
                <c:pt idx="14534" formatCode="General">
                  <c:v>-9.93790507373494E-2</c:v>
                </c:pt>
                <c:pt idx="14535" formatCode="General">
                  <c:v>-0.10793792872484</c:v>
                </c:pt>
                <c:pt idx="14536" formatCode="General">
                  <c:v>-0.114466691960741</c:v>
                </c:pt>
                <c:pt idx="14537" formatCode="General">
                  <c:v>-0.119142599753626</c:v>
                </c:pt>
                <c:pt idx="14538" formatCode="General">
                  <c:v>-0.12211085858144501</c:v>
                </c:pt>
                <c:pt idx="14539" formatCode="General">
                  <c:v>-0.124516200571005</c:v>
                </c:pt>
                <c:pt idx="14540" formatCode="General">
                  <c:v>-0.128083459718729</c:v>
                </c:pt>
                <c:pt idx="14541" formatCode="General">
                  <c:v>-0.133849637589116</c:v>
                </c:pt>
                <c:pt idx="14542" formatCode="General">
                  <c:v>-0.142752863482074</c:v>
                </c:pt>
                <c:pt idx="14543" formatCode="General">
                  <c:v>-0.15493494245351899</c:v>
                </c:pt>
                <c:pt idx="14544" formatCode="General">
                  <c:v>-0.16920494111835199</c:v>
                </c:pt>
                <c:pt idx="14545" formatCode="General">
                  <c:v>-0.184702189924382</c:v>
                </c:pt>
                <c:pt idx="14546" formatCode="General">
                  <c:v>-0.20185079100276199</c:v>
                </c:pt>
                <c:pt idx="14547" formatCode="General">
                  <c:v>-0.22084332896900299</c:v>
                </c:pt>
                <c:pt idx="14548" formatCode="General">
                  <c:v>-0.24016415143599401</c:v>
                </c:pt>
                <c:pt idx="14549" formatCode="General">
                  <c:v>-0.25818017584095998</c:v>
                </c:pt>
                <c:pt idx="14550" formatCode="General">
                  <c:v>-0.27478742814011597</c:v>
                </c:pt>
                <c:pt idx="14551" formatCode="General">
                  <c:v>-0.29001902575590999</c:v>
                </c:pt>
                <c:pt idx="14552" formatCode="General">
                  <c:v>-0.30322422080863298</c:v>
                </c:pt>
                <c:pt idx="14553" formatCode="General">
                  <c:v>-0.31439438120708102</c:v>
                </c:pt>
                <c:pt idx="14554" formatCode="General">
                  <c:v>-0.32360009431235398</c:v>
                </c:pt>
                <c:pt idx="14555" formatCode="General">
                  <c:v>-0.33140506858351698</c:v>
                </c:pt>
                <c:pt idx="14556" formatCode="General">
                  <c:v>-0.33899971160063802</c:v>
                </c:pt>
                <c:pt idx="14557" formatCode="General">
                  <c:v>-0.347335120647211</c:v>
                </c:pt>
                <c:pt idx="14558" formatCode="General">
                  <c:v>-0.35687715928689701</c:v>
                </c:pt>
                <c:pt idx="14559" formatCode="General">
                  <c:v>-0.367894435890045</c:v>
                </c:pt>
                <c:pt idx="14560" formatCode="General">
                  <c:v>-0.37983655173730801</c:v>
                </c:pt>
                <c:pt idx="14561" formatCode="General">
                  <c:v>-0.39169155962737301</c:v>
                </c:pt>
                <c:pt idx="14562" formatCode="General">
                  <c:v>-0.403588976857924</c:v>
                </c:pt>
                <c:pt idx="14563" formatCode="General">
                  <c:v>-0.41559845899060099</c:v>
                </c:pt>
                <c:pt idx="14564" formatCode="General">
                  <c:v>-0.427208574349768</c:v>
                </c:pt>
                <c:pt idx="14565" formatCode="General">
                  <c:v>-0.438615189739823</c:v>
                </c:pt>
                <c:pt idx="14566" formatCode="General">
                  <c:v>-0.45044219751063402</c:v>
                </c:pt>
                <c:pt idx="14567" formatCode="General">
                  <c:v>-0.46268027728804001</c:v>
                </c:pt>
                <c:pt idx="14568" formatCode="General">
                  <c:v>-0.47467529245957701</c:v>
                </c:pt>
                <c:pt idx="14569" formatCode="General">
                  <c:v>-0.48580446360820101</c:v>
                </c:pt>
                <c:pt idx="14570" formatCode="General">
                  <c:v>-0.49567175704908301</c:v>
                </c:pt>
                <c:pt idx="14571" formatCode="General">
                  <c:v>-0.50380058676654504</c:v>
                </c:pt>
                <c:pt idx="14572" formatCode="General">
                  <c:v>-0.50994535819086095</c:v>
                </c:pt>
                <c:pt idx="14573" formatCode="General">
                  <c:v>-0.51461531311611197</c:v>
                </c:pt>
                <c:pt idx="14574" formatCode="General">
                  <c:v>-0.51836205394369805</c:v>
                </c:pt>
                <c:pt idx="14575" formatCode="General">
                  <c:v>-0.52114532729830199</c:v>
                </c:pt>
                <c:pt idx="14576" formatCode="General">
                  <c:v>-0.52369167908480696</c:v>
                </c:pt>
                <c:pt idx="14577" formatCode="General">
                  <c:v>-0.52754272384534695</c:v>
                </c:pt>
                <c:pt idx="14578" formatCode="General">
                  <c:v>-0.53351791559311401</c:v>
                </c:pt>
                <c:pt idx="14579" formatCode="General">
                  <c:v>-0.540582632280311</c:v>
                </c:pt>
                <c:pt idx="14580" formatCode="General">
                  <c:v>-0.547358099455307</c:v>
                </c:pt>
                <c:pt idx="14581" formatCode="General">
                  <c:v>-0.553926181722463</c:v>
                </c:pt>
                <c:pt idx="14582" formatCode="General">
                  <c:v>-0.56038567611315004</c:v>
                </c:pt>
                <c:pt idx="14583" formatCode="General">
                  <c:v>-0.56658131498154296</c:v>
                </c:pt>
                <c:pt idx="14584" formatCode="General">
                  <c:v>-0.57303760583692498</c:v>
                </c:pt>
                <c:pt idx="14585" formatCode="General">
                  <c:v>-0.58005424063368605</c:v>
                </c:pt>
                <c:pt idx="14586" formatCode="General">
                  <c:v>-0.58686725496002301</c:v>
                </c:pt>
                <c:pt idx="14587" formatCode="General">
                  <c:v>-0.59196808362106201</c:v>
                </c:pt>
                <c:pt idx="14588" formatCode="General">
                  <c:v>-0.59442532162412198</c:v>
                </c:pt>
                <c:pt idx="14589" formatCode="General">
                  <c:v>-0.59456167296612805</c:v>
                </c:pt>
                <c:pt idx="14590" formatCode="General">
                  <c:v>-0.59258062561008396</c:v>
                </c:pt>
                <c:pt idx="14591" formatCode="General">
                  <c:v>-0.58866336250520901</c:v>
                </c:pt>
                <c:pt idx="14592" formatCode="General">
                  <c:v>-0.58389785675257999</c:v>
                </c:pt>
                <c:pt idx="14593" formatCode="General">
                  <c:v>-0.57964917690894002</c:v>
                </c:pt>
                <c:pt idx="14594" formatCode="General">
                  <c:v>-0.57652624177197598</c:v>
                </c:pt>
                <c:pt idx="14595" formatCode="General">
                  <c:v>-0.57456327101161897</c:v>
                </c:pt>
                <c:pt idx="14596" formatCode="General">
                  <c:v>-0.57387533253291201</c:v>
                </c:pt>
                <c:pt idx="14597" formatCode="General">
                  <c:v>-0.57392032585227704</c:v>
                </c:pt>
                <c:pt idx="14598" formatCode="General">
                  <c:v>-0.57401769673491598</c:v>
                </c:pt>
                <c:pt idx="14599" formatCode="General">
                  <c:v>-0.57490307481562397</c:v>
                </c:pt>
                <c:pt idx="14600" formatCode="General">
                  <c:v>-0.57705236998764298</c:v>
                </c:pt>
                <c:pt idx="14601" formatCode="General">
                  <c:v>-0.57977725514867595</c:v>
                </c:pt>
                <c:pt idx="14602" formatCode="General">
                  <c:v>-0.58244667199208999</c:v>
                </c:pt>
                <c:pt idx="14603" formatCode="General">
                  <c:v>-0.58418806421937297</c:v>
                </c:pt>
                <c:pt idx="14604" formatCode="General">
                  <c:v>-0.58478003499444797</c:v>
                </c:pt>
                <c:pt idx="14605" formatCode="General">
                  <c:v>-0.58402661182526705</c:v>
                </c:pt>
                <c:pt idx="14606" formatCode="General">
                  <c:v>-0.58087988151165004</c:v>
                </c:pt>
                <c:pt idx="14607" formatCode="General">
                  <c:v>-0.57473798299517598</c:v>
                </c:pt>
                <c:pt idx="14608" formatCode="General">
                  <c:v>-0.56586181614140396</c:v>
                </c:pt>
                <c:pt idx="14609" formatCode="General">
                  <c:v>-0.55477808703478304</c:v>
                </c:pt>
                <c:pt idx="14610" formatCode="General">
                  <c:v>-0.54227127220522697</c:v>
                </c:pt>
                <c:pt idx="14611" formatCode="General">
                  <c:v>-0.52953426963704697</c:v>
                </c:pt>
                <c:pt idx="14612" formatCode="General">
                  <c:v>-0.51719567440335301</c:v>
                </c:pt>
                <c:pt idx="14613" formatCode="General">
                  <c:v>-0.50567092110796796</c:v>
                </c:pt>
                <c:pt idx="14614" formatCode="General">
                  <c:v>-0.49520877473861802</c:v>
                </c:pt>
                <c:pt idx="14615" formatCode="General">
                  <c:v>-0.48643794748722702</c:v>
                </c:pt>
                <c:pt idx="14616" formatCode="General">
                  <c:v>-0.48042110429173102</c:v>
                </c:pt>
                <c:pt idx="14617" formatCode="General">
                  <c:v>-0.47656401311155</c:v>
                </c:pt>
                <c:pt idx="14618" formatCode="General">
                  <c:v>-0.47282089750078199</c:v>
                </c:pt>
                <c:pt idx="14619" formatCode="General">
                  <c:v>-0.468117775429778</c:v>
                </c:pt>
                <c:pt idx="14620" formatCode="General">
                  <c:v>-0.46279245576790401</c:v>
                </c:pt>
                <c:pt idx="14621" formatCode="General">
                  <c:v>-0.45770325745895102</c:v>
                </c:pt>
                <c:pt idx="14622" formatCode="General">
                  <c:v>-0.45318457549698199</c:v>
                </c:pt>
                <c:pt idx="14623" formatCode="General">
                  <c:v>-0.44898451720272098</c:v>
                </c:pt>
                <c:pt idx="14624" formatCode="General">
                  <c:v>-0.44538129077062</c:v>
                </c:pt>
                <c:pt idx="14625" formatCode="General">
                  <c:v>-0.44253974813080399</c:v>
                </c:pt>
                <c:pt idx="14626" formatCode="General">
                  <c:v>-0.43983983187141401</c:v>
                </c:pt>
                <c:pt idx="14627" formatCode="General">
                  <c:v>-0.43681204876156099</c:v>
                </c:pt>
                <c:pt idx="14628" formatCode="General">
                  <c:v>-0.43284419491146803</c:v>
                </c:pt>
                <c:pt idx="14629" formatCode="General">
                  <c:v>-0.42720215966450797</c:v>
                </c:pt>
                <c:pt idx="14630" formatCode="General">
                  <c:v>-0.42024103171444299</c:v>
                </c:pt>
                <c:pt idx="14631" formatCode="General">
                  <c:v>-0.413207821436477</c:v>
                </c:pt>
                <c:pt idx="14632" formatCode="General">
                  <c:v>-0.405891219471535</c:v>
                </c:pt>
                <c:pt idx="14633" formatCode="General">
                  <c:v>-0.39798251218300001</c:v>
                </c:pt>
                <c:pt idx="14634" formatCode="General">
                  <c:v>-0.389913626267886</c:v>
                </c:pt>
                <c:pt idx="14635" formatCode="General">
                  <c:v>-0.38125950498715</c:v>
                </c:pt>
                <c:pt idx="14636" formatCode="General">
                  <c:v>-0.37159471447227999</c:v>
                </c:pt>
                <c:pt idx="14637" formatCode="General">
                  <c:v>-0.36151076433997198</c:v>
                </c:pt>
                <c:pt idx="14638" formatCode="General">
                  <c:v>-0.35239462714181602</c:v>
                </c:pt>
                <c:pt idx="14639" formatCode="General">
                  <c:v>-0.34511440179547398</c:v>
                </c:pt>
                <c:pt idx="14640" formatCode="General">
                  <c:v>-0.339187409022912</c:v>
                </c:pt>
                <c:pt idx="14641" formatCode="General">
                  <c:v>-0.33397116295734702</c:v>
                </c:pt>
                <c:pt idx="14642" formatCode="General">
                  <c:v>-0.32975724016539198</c:v>
                </c:pt>
                <c:pt idx="14643" formatCode="General">
                  <c:v>-0.32665321083943799</c:v>
                </c:pt>
                <c:pt idx="14644" formatCode="General">
                  <c:v>-0.32467316303071903</c:v>
                </c:pt>
                <c:pt idx="14645" formatCode="General">
                  <c:v>-0.32266873778209099</c:v>
                </c:pt>
                <c:pt idx="14646" formatCode="General">
                  <c:v>-0.32029438819693101</c:v>
                </c:pt>
                <c:pt idx="14647" formatCode="General">
                  <c:v>-0.31818517169535998</c:v>
                </c:pt>
                <c:pt idx="14648" formatCode="General">
                  <c:v>-0.315930979988858</c:v>
                </c:pt>
                <c:pt idx="14649" formatCode="General">
                  <c:v>-0.31362567658425</c:v>
                </c:pt>
                <c:pt idx="14650" formatCode="General">
                  <c:v>-0.311372121928991</c:v>
                </c:pt>
                <c:pt idx="14651" formatCode="General">
                  <c:v>-0.30910491700700898</c:v>
                </c:pt>
                <c:pt idx="14652" formatCode="General">
                  <c:v>-0.30613898143620599</c:v>
                </c:pt>
                <c:pt idx="14653" formatCode="General">
                  <c:v>-0.30157677852141102</c:v>
                </c:pt>
                <c:pt idx="14654" formatCode="General">
                  <c:v>-0.29535889898890599</c:v>
                </c:pt>
                <c:pt idx="14655" formatCode="General">
                  <c:v>-0.28810226030422298</c:v>
                </c:pt>
                <c:pt idx="14656" formatCode="General">
                  <c:v>-0.28059183483440298</c:v>
                </c:pt>
                <c:pt idx="14657" formatCode="General">
                  <c:v>-0.27246530909567102</c:v>
                </c:pt>
                <c:pt idx="14658" formatCode="General">
                  <c:v>-0.26323307554175801</c:v>
                </c:pt>
                <c:pt idx="14659" formatCode="General">
                  <c:v>-0.25303358088926198</c:v>
                </c:pt>
                <c:pt idx="14660" formatCode="General">
                  <c:v>-0.24175094962327601</c:v>
                </c:pt>
                <c:pt idx="14661" formatCode="General">
                  <c:v>-0.22960288387486599</c:v>
                </c:pt>
                <c:pt idx="14662" formatCode="General">
                  <c:v>-0.21729877217844301</c:v>
                </c:pt>
                <c:pt idx="14663" formatCode="General">
                  <c:v>-0.204973623176368</c:v>
                </c:pt>
                <c:pt idx="14664" formatCode="General">
                  <c:v>-0.19274938762572</c:v>
                </c:pt>
                <c:pt idx="14665" formatCode="General">
                  <c:v>-0.180351855042269</c:v>
                </c:pt>
                <c:pt idx="14666" formatCode="General">
                  <c:v>-0.16748256409359899</c:v>
                </c:pt>
                <c:pt idx="14667" formatCode="General">
                  <c:v>-0.153713992018223</c:v>
                </c:pt>
                <c:pt idx="14668" formatCode="General">
                  <c:v>-0.138806155835038</c:v>
                </c:pt>
                <c:pt idx="14669" formatCode="General">
                  <c:v>-0.12336747831037199</c:v>
                </c:pt>
                <c:pt idx="14670" formatCode="General">
                  <c:v>-0.107557430110337</c:v>
                </c:pt>
                <c:pt idx="14671" formatCode="General">
                  <c:v>-9.2399880725701794E-2</c:v>
                </c:pt>
                <c:pt idx="14672" formatCode="General">
                  <c:v>-7.8508411171464995E-2</c:v>
                </c:pt>
                <c:pt idx="14673" formatCode="General">
                  <c:v>-6.5353523040409894E-2</c:v>
                </c:pt>
                <c:pt idx="14674" formatCode="General">
                  <c:v>-5.2133822652739498E-2</c:v>
                </c:pt>
                <c:pt idx="14675" formatCode="General">
                  <c:v>-3.86255559721927E-2</c:v>
                </c:pt>
                <c:pt idx="14676" formatCode="General">
                  <c:v>-2.46924378817833E-2</c:v>
                </c:pt>
                <c:pt idx="14677" formatCode="General">
                  <c:v>-1.0125771393817099E-2</c:v>
                </c:pt>
                <c:pt idx="14678" formatCode="General">
                  <c:v>4.29395220166655E-3</c:v>
                </c:pt>
                <c:pt idx="14679" formatCode="General">
                  <c:v>1.8420771210251301E-2</c:v>
                </c:pt>
                <c:pt idx="14680" formatCode="General">
                  <c:v>3.2610079140516897E-2</c:v>
                </c:pt>
                <c:pt idx="14681" formatCode="General">
                  <c:v>4.7743830249382203E-2</c:v>
                </c:pt>
                <c:pt idx="14682" formatCode="General">
                  <c:v>6.4714869878472803E-2</c:v>
                </c:pt>
                <c:pt idx="14683" formatCode="General">
                  <c:v>8.30409519017066E-2</c:v>
                </c:pt>
                <c:pt idx="14684" formatCode="General">
                  <c:v>0.101328576685721</c:v>
                </c:pt>
                <c:pt idx="14685" formatCode="General">
                  <c:v>0.11882163448771001</c:v>
                </c:pt>
                <c:pt idx="14686" formatCode="General">
                  <c:v>0.13560713458263501</c:v>
                </c:pt>
                <c:pt idx="14687" formatCode="General">
                  <c:v>0.15180160687722699</c:v>
                </c:pt>
                <c:pt idx="14688" formatCode="General">
                  <c:v>0.167129077446452</c:v>
                </c:pt>
                <c:pt idx="14689" formatCode="General">
                  <c:v>0.18189556458839501</c:v>
                </c:pt>
                <c:pt idx="14690" formatCode="General">
                  <c:v>0.19707703687130401</c:v>
                </c:pt>
                <c:pt idx="14691" formatCode="General">
                  <c:v>0.212401785873291</c:v>
                </c:pt>
                <c:pt idx="14692" formatCode="General">
                  <c:v>0.227112159089083</c:v>
                </c:pt>
                <c:pt idx="14693" formatCode="General">
                  <c:v>0.242239169446817</c:v>
                </c:pt>
                <c:pt idx="14694" formatCode="General">
                  <c:v>0.25909360553153499</c:v>
                </c:pt>
                <c:pt idx="14695" formatCode="General">
                  <c:v>0.27692524753918502</c:v>
                </c:pt>
                <c:pt idx="14696" formatCode="General">
                  <c:v>0.29364137568223497</c:v>
                </c:pt>
                <c:pt idx="14697" formatCode="General">
                  <c:v>0.30884942096198498</c:v>
                </c:pt>
                <c:pt idx="14698" formatCode="General">
                  <c:v>0.32423313331746501</c:v>
                </c:pt>
                <c:pt idx="14699" formatCode="General">
                  <c:v>0.340375843514238</c:v>
                </c:pt>
                <c:pt idx="14700" formatCode="General">
                  <c:v>0.35650819729482403</c:v>
                </c:pt>
                <c:pt idx="14701" formatCode="General">
                  <c:v>0.37229247541480598</c:v>
                </c:pt>
                <c:pt idx="14702" formatCode="General">
                  <c:v>0.387745385740912</c:v>
                </c:pt>
                <c:pt idx="14703" formatCode="General">
                  <c:v>0.402320545388967</c:v>
                </c:pt>
                <c:pt idx="14704" formatCode="General">
                  <c:v>0.41520782734079398</c:v>
                </c:pt>
                <c:pt idx="14705" formatCode="General">
                  <c:v>0.42594105893119399</c:v>
                </c:pt>
                <c:pt idx="14706" formatCode="General">
                  <c:v>0.43460678482042298</c:v>
                </c:pt>
                <c:pt idx="14707" formatCode="General">
                  <c:v>0.441466461195961</c:v>
                </c:pt>
                <c:pt idx="14708" formatCode="General">
                  <c:v>0.44671279115325002</c:v>
                </c:pt>
                <c:pt idx="14709" formatCode="General">
                  <c:v>0.45025886814749899</c:v>
                </c:pt>
                <c:pt idx="14710" formatCode="General">
                  <c:v>0.45168240631289802</c:v>
                </c:pt>
                <c:pt idx="14711" formatCode="General">
                  <c:v>0.45054284232063702</c:v>
                </c:pt>
                <c:pt idx="14712" formatCode="General">
                  <c:v>0.44851362084311802</c:v>
                </c:pt>
                <c:pt idx="14713" formatCode="General">
                  <c:v>0.44761970510534499</c:v>
                </c:pt>
                <c:pt idx="14714" formatCode="General">
                  <c:v>0.44726873172756998</c:v>
                </c:pt>
                <c:pt idx="14715" formatCode="General">
                  <c:v>0.44763342757855301</c:v>
                </c:pt>
                <c:pt idx="14716" formatCode="General">
                  <c:v>0.449049164028962</c:v>
                </c:pt>
                <c:pt idx="14717" formatCode="General">
                  <c:v>0.450342135874921</c:v>
                </c:pt>
                <c:pt idx="14718" formatCode="General">
                  <c:v>0.45087927908742598</c:v>
                </c:pt>
                <c:pt idx="14719" formatCode="General">
                  <c:v>0.45072179952056002</c:v>
                </c:pt>
                <c:pt idx="14720" formatCode="General">
                  <c:v>0.45140696309501499</c:v>
                </c:pt>
                <c:pt idx="14721" formatCode="General">
                  <c:v>0.45440973427749398</c:v>
                </c:pt>
                <c:pt idx="14722" formatCode="General">
                  <c:v>0.45899595342634297</c:v>
                </c:pt>
                <c:pt idx="14723" formatCode="General">
                  <c:v>0.46415913436329798</c:v>
                </c:pt>
                <c:pt idx="14724" formatCode="General">
                  <c:v>0.47025898131340299</c:v>
                </c:pt>
                <c:pt idx="14725" formatCode="General">
                  <c:v>0.478044586748476</c:v>
                </c:pt>
                <c:pt idx="14726" formatCode="General">
                  <c:v>0.48745966376322902</c:v>
                </c:pt>
                <c:pt idx="14727" formatCode="General">
                  <c:v>0.49824734422657402</c:v>
                </c:pt>
                <c:pt idx="14728" formatCode="General">
                  <c:v>0.50969856434996896</c:v>
                </c:pt>
                <c:pt idx="14729" formatCode="General">
                  <c:v>0.52062934823365503</c:v>
                </c:pt>
                <c:pt idx="14730" formatCode="General">
                  <c:v>0.53139823050296597</c:v>
                </c:pt>
                <c:pt idx="14731" formatCode="General">
                  <c:v>0.54271599277854998</c:v>
                </c:pt>
                <c:pt idx="14732" formatCode="General">
                  <c:v>0.55356264495620799</c:v>
                </c:pt>
                <c:pt idx="14733" formatCode="General">
                  <c:v>0.56305293136041601</c:v>
                </c:pt>
                <c:pt idx="14734" formatCode="General">
                  <c:v>0.57097150063137403</c:v>
                </c:pt>
                <c:pt idx="14735" formatCode="General">
                  <c:v>0.57752682648823706</c:v>
                </c:pt>
                <c:pt idx="14736" formatCode="General">
                  <c:v>0.58294306561680298</c:v>
                </c:pt>
                <c:pt idx="14737" formatCode="General">
                  <c:v>0.58733073520627799</c:v>
                </c:pt>
                <c:pt idx="14738" formatCode="General">
                  <c:v>0.591124988405203</c:v>
                </c:pt>
                <c:pt idx="14739" formatCode="General">
                  <c:v>0.59415443657842104</c:v>
                </c:pt>
                <c:pt idx="14740" formatCode="General">
                  <c:v>0.59526002669398703</c:v>
                </c:pt>
                <c:pt idx="14741" formatCode="General">
                  <c:v>0.59411625403138502</c:v>
                </c:pt>
                <c:pt idx="14742" formatCode="General">
                  <c:v>0.59133313763265904</c:v>
                </c:pt>
                <c:pt idx="14743" formatCode="General">
                  <c:v>0.58658654690510104</c:v>
                </c:pt>
                <c:pt idx="14744" formatCode="General">
                  <c:v>0.57995418002923405</c:v>
                </c:pt>
                <c:pt idx="14745" formatCode="General">
                  <c:v>0.57241139678970898</c:v>
                </c:pt>
                <c:pt idx="14746" formatCode="General">
                  <c:v>0.56429604537442402</c:v>
                </c:pt>
                <c:pt idx="14747" formatCode="General">
                  <c:v>0.55499382224317895</c:v>
                </c:pt>
                <c:pt idx="14748" formatCode="General">
                  <c:v>0.54453659120134101</c:v>
                </c:pt>
                <c:pt idx="14749" formatCode="General">
                  <c:v>0.53419027747472503</c:v>
                </c:pt>
                <c:pt idx="14750" formatCode="General">
                  <c:v>0.52369314815742296</c:v>
                </c:pt>
                <c:pt idx="14751" formatCode="General">
                  <c:v>0.51263376059940902</c:v>
                </c:pt>
                <c:pt idx="14752" formatCode="General">
                  <c:v>0.50125461457075104</c:v>
                </c:pt>
                <c:pt idx="14753" formatCode="General">
                  <c:v>0.48930690009539601</c:v>
                </c:pt>
                <c:pt idx="14754" formatCode="General">
                  <c:v>0.47698806787438702</c:v>
                </c:pt>
                <c:pt idx="14755" formatCode="General">
                  <c:v>0.46503828748167397</c:v>
                </c:pt>
                <c:pt idx="14756" formatCode="General">
                  <c:v>0.45419968441104402</c:v>
                </c:pt>
                <c:pt idx="14757" formatCode="General">
                  <c:v>0.444406440655913</c:v>
                </c:pt>
                <c:pt idx="14758" formatCode="General">
                  <c:v>0.43513784059941302</c:v>
                </c:pt>
                <c:pt idx="14759" formatCode="General">
                  <c:v>0.42517513347165797</c:v>
                </c:pt>
                <c:pt idx="14760" formatCode="General">
                  <c:v>0.41354687641580301</c:v>
                </c:pt>
                <c:pt idx="14761" formatCode="General">
                  <c:v>0.401160918683234</c:v>
                </c:pt>
                <c:pt idx="14762" formatCode="General">
                  <c:v>0.38912068607346401</c:v>
                </c:pt>
                <c:pt idx="14763" formatCode="General">
                  <c:v>0.37807309800956002</c:v>
                </c:pt>
                <c:pt idx="14764" formatCode="General">
                  <c:v>0.36799602219772298</c:v>
                </c:pt>
                <c:pt idx="14765" formatCode="General">
                  <c:v>0.358333493560681</c:v>
                </c:pt>
                <c:pt idx="14766" formatCode="General">
                  <c:v>0.34885074896184898</c:v>
                </c:pt>
                <c:pt idx="14767" formatCode="General">
                  <c:v>0.33923713871779698</c:v>
                </c:pt>
                <c:pt idx="14768" formatCode="General">
                  <c:v>0.32904962533480597</c:v>
                </c:pt>
                <c:pt idx="14769" formatCode="General">
                  <c:v>0.31780184263484501</c:v>
                </c:pt>
                <c:pt idx="14770" formatCode="General">
                  <c:v>0.30587257206975799</c:v>
                </c:pt>
                <c:pt idx="14771" formatCode="General">
                  <c:v>0.29425091660992603</c:v>
                </c:pt>
                <c:pt idx="14772" formatCode="General">
                  <c:v>0.28325450187496298</c:v>
                </c:pt>
                <c:pt idx="14773" formatCode="General">
                  <c:v>0.27326255432458302</c:v>
                </c:pt>
                <c:pt idx="14774" formatCode="General">
                  <c:v>0.26525420226935598</c:v>
                </c:pt>
                <c:pt idx="14775" formatCode="General">
                  <c:v>0.25956645611662099</c:v>
                </c:pt>
                <c:pt idx="14776" formatCode="General">
                  <c:v>0.25624899276447899</c:v>
                </c:pt>
                <c:pt idx="14777" formatCode="General">
                  <c:v>0.25560722944011599</c:v>
                </c:pt>
                <c:pt idx="14778" formatCode="General">
                  <c:v>0.25735300952934798</c:v>
                </c:pt>
                <c:pt idx="14779" formatCode="General">
                  <c:v>0.25973190815126601</c:v>
                </c:pt>
                <c:pt idx="14780" formatCode="General">
                  <c:v>0.26056556180077201</c:v>
                </c:pt>
                <c:pt idx="14781" formatCode="General">
                  <c:v>0.25895225842709402</c:v>
                </c:pt>
                <c:pt idx="14782" formatCode="General">
                  <c:v>0.25568587077501798</c:v>
                </c:pt>
                <c:pt idx="14783" formatCode="General">
                  <c:v>0.25129239873367598</c:v>
                </c:pt>
                <c:pt idx="14784" formatCode="General">
                  <c:v>0.24479373791735501</c:v>
                </c:pt>
                <c:pt idx="14785" formatCode="General">
                  <c:v>0.23557077915246899</c:v>
                </c:pt>
                <c:pt idx="14786" formatCode="General">
                  <c:v>0.22408603135762201</c:v>
                </c:pt>
                <c:pt idx="14787" formatCode="General">
                  <c:v>0.210607083950651</c:v>
                </c:pt>
                <c:pt idx="14788" formatCode="General">
                  <c:v>0.194458258059344</c:v>
                </c:pt>
                <c:pt idx="14789" formatCode="General">
                  <c:v>0.176393767146452</c:v>
                </c:pt>
                <c:pt idx="14790" formatCode="General">
                  <c:v>0.156882618964863</c:v>
                </c:pt>
                <c:pt idx="14791" formatCode="General">
                  <c:v>0.13562702373832899</c:v>
                </c:pt>
                <c:pt idx="14792" formatCode="General">
                  <c:v>0.114302058902483</c:v>
                </c:pt>
                <c:pt idx="14793" formatCode="General">
                  <c:v>9.4191096536170402E-2</c:v>
                </c:pt>
                <c:pt idx="14794" formatCode="General">
                  <c:v>7.5966187223175594E-2</c:v>
                </c:pt>
                <c:pt idx="14795" formatCode="General">
                  <c:v>5.9898709249235502E-2</c:v>
                </c:pt>
                <c:pt idx="14796" formatCode="General">
                  <c:v>4.4742277941790698E-2</c:v>
                </c:pt>
                <c:pt idx="14797" formatCode="General">
                  <c:v>2.9928266557233199E-2</c:v>
                </c:pt>
                <c:pt idx="14798" formatCode="General">
                  <c:v>1.65758233638219E-2</c:v>
                </c:pt>
                <c:pt idx="14799" formatCode="General">
                  <c:v>5.7654062681817197E-3</c:v>
                </c:pt>
                <c:pt idx="14800" formatCode="General">
                  <c:v>-2.3230633592102199E-3</c:v>
                </c:pt>
                <c:pt idx="14801" formatCode="General">
                  <c:v>-8.3327630690485308E-3</c:v>
                </c:pt>
                <c:pt idx="14802" formatCode="General">
                  <c:v>-1.23488865804389E-2</c:v>
                </c:pt>
                <c:pt idx="14803" formatCode="General">
                  <c:v>-1.3844566223687901E-2</c:v>
                </c:pt>
                <c:pt idx="14804" formatCode="General">
                  <c:v>-1.3229167706800601E-2</c:v>
                </c:pt>
                <c:pt idx="14805" formatCode="General">
                  <c:v>-1.19681014952069E-2</c:v>
                </c:pt>
                <c:pt idx="14806" formatCode="General">
                  <c:v>-1.08919179651027E-2</c:v>
                </c:pt>
                <c:pt idx="14807" formatCode="General">
                  <c:v>-9.6839735783816293E-3</c:v>
                </c:pt>
                <c:pt idx="14808" formatCode="General">
                  <c:v>-7.2714025776820998E-3</c:v>
                </c:pt>
                <c:pt idx="14809" formatCode="General">
                  <c:v>-3.41727080215005E-3</c:v>
                </c:pt>
                <c:pt idx="14810" formatCode="General">
                  <c:v>1.1285648859845599E-3</c:v>
                </c:pt>
                <c:pt idx="14811" formatCode="General">
                  <c:v>6.6949517835421602E-3</c:v>
                </c:pt>
                <c:pt idx="14812" formatCode="General">
                  <c:v>1.31638667181538E-2</c:v>
                </c:pt>
                <c:pt idx="14813" formatCode="General">
                  <c:v>2.0457798604696601E-2</c:v>
                </c:pt>
                <c:pt idx="14814" formatCode="General">
                  <c:v>2.86099399665216E-2</c:v>
                </c:pt>
                <c:pt idx="14815" formatCode="General">
                  <c:v>3.6839958533221001E-2</c:v>
                </c:pt>
                <c:pt idx="14816" formatCode="General">
                  <c:v>4.4237250801347702E-2</c:v>
                </c:pt>
                <c:pt idx="14817" formatCode="General">
                  <c:v>5.01070124546256E-2</c:v>
                </c:pt>
                <c:pt idx="14818" formatCode="General">
                  <c:v>5.5029262269701798E-2</c:v>
                </c:pt>
                <c:pt idx="14819" formatCode="General">
                  <c:v>6.0599133453291099E-2</c:v>
                </c:pt>
                <c:pt idx="14820" formatCode="General">
                  <c:v>6.6749610223990993E-2</c:v>
                </c:pt>
                <c:pt idx="14821" formatCode="General">
                  <c:v>7.18242983051956E-2</c:v>
                </c:pt>
                <c:pt idx="14822" formatCode="General">
                  <c:v>7.4324428887401997E-2</c:v>
                </c:pt>
                <c:pt idx="14823" formatCode="General">
                  <c:v>7.3946533302969394E-2</c:v>
                </c:pt>
                <c:pt idx="14824" formatCode="General">
                  <c:v>7.1791761944556304E-2</c:v>
                </c:pt>
                <c:pt idx="14825" formatCode="General">
                  <c:v>6.8685314265346006E-2</c:v>
                </c:pt>
                <c:pt idx="14826" formatCode="General">
                  <c:v>6.5438434823929498E-2</c:v>
                </c:pt>
                <c:pt idx="14827" formatCode="General">
                  <c:v>6.1761606503364298E-2</c:v>
                </c:pt>
                <c:pt idx="14828" formatCode="General">
                  <c:v>5.6745198581024302E-2</c:v>
                </c:pt>
                <c:pt idx="14829" formatCode="General">
                  <c:v>5.0902931121602997E-2</c:v>
                </c:pt>
                <c:pt idx="14830" formatCode="General">
                  <c:v>4.4457344619678901E-2</c:v>
                </c:pt>
                <c:pt idx="14831" formatCode="General">
                  <c:v>3.7519207980603299E-2</c:v>
                </c:pt>
                <c:pt idx="14832" formatCode="General">
                  <c:v>2.9972029021740201E-2</c:v>
                </c:pt>
                <c:pt idx="14833" formatCode="General">
                  <c:v>2.1374356584262299E-2</c:v>
                </c:pt>
                <c:pt idx="14834" formatCode="General">
                  <c:v>1.18625622743894E-2</c:v>
                </c:pt>
                <c:pt idx="14835" formatCode="General">
                  <c:v>9.3476112662244603E-4</c:v>
                </c:pt>
                <c:pt idx="14836" formatCode="General">
                  <c:v>-1.17407653819379E-2</c:v>
                </c:pt>
                <c:pt idx="14837" formatCode="General">
                  <c:v>-2.5481729958358901E-2</c:v>
                </c:pt>
                <c:pt idx="14838" formatCode="General">
                  <c:v>-3.9439194688505097E-2</c:v>
                </c:pt>
                <c:pt idx="14839" formatCode="General">
                  <c:v>-5.2847977792795202E-2</c:v>
                </c:pt>
                <c:pt idx="14840" formatCode="General">
                  <c:v>-6.4906417656708404E-2</c:v>
                </c:pt>
                <c:pt idx="14841" formatCode="General">
                  <c:v>-7.4834060197377303E-2</c:v>
                </c:pt>
                <c:pt idx="14842" formatCode="General">
                  <c:v>-8.1855133982243006E-2</c:v>
                </c:pt>
                <c:pt idx="14843" formatCode="General">
                  <c:v>-8.5464349171104598E-2</c:v>
                </c:pt>
                <c:pt idx="14844" formatCode="General">
                  <c:v>-8.5783280234764198E-2</c:v>
                </c:pt>
                <c:pt idx="14845" formatCode="General">
                  <c:v>-8.2990046917325699E-2</c:v>
                </c:pt>
                <c:pt idx="14846" formatCode="General">
                  <c:v>-7.7575146139278794E-2</c:v>
                </c:pt>
                <c:pt idx="14847" formatCode="General">
                  <c:v>-7.0191438163260594E-2</c:v>
                </c:pt>
                <c:pt idx="14848" formatCode="General">
                  <c:v>-6.1497656848406503E-2</c:v>
                </c:pt>
                <c:pt idx="14849" formatCode="General">
                  <c:v>-5.2319048325255399E-2</c:v>
                </c:pt>
                <c:pt idx="14850" formatCode="General">
                  <c:v>-4.3454634446659902E-2</c:v>
                </c:pt>
                <c:pt idx="14851" formatCode="General">
                  <c:v>-3.52144704397854E-2</c:v>
                </c:pt>
                <c:pt idx="14852" formatCode="General">
                  <c:v>-2.7471783373724998E-2</c:v>
                </c:pt>
                <c:pt idx="14853" formatCode="General">
                  <c:v>-2.09170896671446E-2</c:v>
                </c:pt>
                <c:pt idx="14854" formatCode="General">
                  <c:v>-1.64894477601541E-2</c:v>
                </c:pt>
                <c:pt idx="14855" formatCode="General">
                  <c:v>-1.39176117189539E-2</c:v>
                </c:pt>
                <c:pt idx="14856" formatCode="General">
                  <c:v>-1.3057385080615E-2</c:v>
                </c:pt>
                <c:pt idx="14857" formatCode="General">
                  <c:v>-1.52632279350085E-2</c:v>
                </c:pt>
                <c:pt idx="14858" formatCode="General">
                  <c:v>-2.1395728982022199E-2</c:v>
                </c:pt>
                <c:pt idx="14859" formatCode="General">
                  <c:v>-3.0400060413040102E-2</c:v>
                </c:pt>
                <c:pt idx="14860" formatCode="General">
                  <c:v>-4.0293377034118602E-2</c:v>
                </c:pt>
                <c:pt idx="14861" formatCode="General">
                  <c:v>-5.0234802533940401E-2</c:v>
                </c:pt>
                <c:pt idx="14862" formatCode="General">
                  <c:v>-6.0762100108371797E-2</c:v>
                </c:pt>
                <c:pt idx="14863" formatCode="General">
                  <c:v>-7.27149312176541E-2</c:v>
                </c:pt>
                <c:pt idx="14864" formatCode="General">
                  <c:v>-8.6016105260404402E-2</c:v>
                </c:pt>
                <c:pt idx="14865" formatCode="General">
                  <c:v>-9.9351967815826295E-2</c:v>
                </c:pt>
                <c:pt idx="14866" formatCode="General">
                  <c:v>-0.11170899156707401</c:v>
                </c:pt>
                <c:pt idx="14867" formatCode="General">
                  <c:v>-0.123350143226522</c:v>
                </c:pt>
                <c:pt idx="14868" formatCode="General">
                  <c:v>-0.13430269891719901</c:v>
                </c:pt>
                <c:pt idx="14869" formatCode="General">
                  <c:v>-0.145524798591497</c:v>
                </c:pt>
                <c:pt idx="14870" formatCode="General">
                  <c:v>-0.15779585122925799</c:v>
                </c:pt>
                <c:pt idx="14871" formatCode="General">
                  <c:v>-0.170468243837747</c:v>
                </c:pt>
                <c:pt idx="14872" formatCode="General">
                  <c:v>-0.18333939824855999</c:v>
                </c:pt>
                <c:pt idx="14873" formatCode="General">
                  <c:v>-0.195574669777798</c:v>
                </c:pt>
                <c:pt idx="14874" formatCode="General">
                  <c:v>-0.20616273275132899</c:v>
                </c:pt>
                <c:pt idx="14875" formatCode="General">
                  <c:v>-0.21482764927179199</c:v>
                </c:pt>
                <c:pt idx="14876" formatCode="General">
                  <c:v>-0.22239023063643601</c:v>
                </c:pt>
                <c:pt idx="14877" formatCode="General">
                  <c:v>-0.229128019713431</c:v>
                </c:pt>
                <c:pt idx="14878" formatCode="General">
                  <c:v>-0.23413974179029801</c:v>
                </c:pt>
                <c:pt idx="14879" formatCode="General">
                  <c:v>-0.23661982175242299</c:v>
                </c:pt>
                <c:pt idx="14880" formatCode="General">
                  <c:v>-0.23630949019900699</c:v>
                </c:pt>
                <c:pt idx="14881" formatCode="General">
                  <c:v>-0.2337727213911</c:v>
                </c:pt>
                <c:pt idx="14882" formatCode="General">
                  <c:v>-0.22986226807569099</c:v>
                </c:pt>
                <c:pt idx="14883" formatCode="General">
                  <c:v>-0.22478944535300199</c:v>
                </c:pt>
                <c:pt idx="14884" formatCode="General">
                  <c:v>-0.21832771190519301</c:v>
                </c:pt>
                <c:pt idx="14885" formatCode="General">
                  <c:v>-0.21116715442856901</c:v>
                </c:pt>
                <c:pt idx="14886" formatCode="General">
                  <c:v>-0.204026910002329</c:v>
                </c:pt>
                <c:pt idx="14887" formatCode="General">
                  <c:v>-0.19692024166659899</c:v>
                </c:pt>
                <c:pt idx="14888" formatCode="General">
                  <c:v>-0.19015442467902299</c:v>
                </c:pt>
                <c:pt idx="14889" formatCode="General">
                  <c:v>-0.18457114077646</c:v>
                </c:pt>
                <c:pt idx="14890" formatCode="General">
                  <c:v>-0.18111356388980801</c:v>
                </c:pt>
                <c:pt idx="14891" formatCode="General">
                  <c:v>-0.17961278400911701</c:v>
                </c:pt>
                <c:pt idx="14892" formatCode="General">
                  <c:v>-0.180210126262494</c:v>
                </c:pt>
                <c:pt idx="14893" formatCode="General">
                  <c:v>-0.184109917971429</c:v>
                </c:pt>
                <c:pt idx="14894" formatCode="General">
                  <c:v>-0.19190085294282699</c:v>
                </c:pt>
                <c:pt idx="14895" formatCode="General">
                  <c:v>-0.20238412268619199</c:v>
                </c:pt>
                <c:pt idx="14896" formatCode="General">
                  <c:v>-0.212669573878742</c:v>
                </c:pt>
                <c:pt idx="14897" formatCode="General">
                  <c:v>-0.221950709661346</c:v>
                </c:pt>
                <c:pt idx="14898" formatCode="General">
                  <c:v>-0.23097173337068699</c:v>
                </c:pt>
                <c:pt idx="14899" formatCode="General">
                  <c:v>-0.239258054096362</c:v>
                </c:pt>
                <c:pt idx="14900" formatCode="General">
                  <c:v>-0.246530864613308</c:v>
                </c:pt>
                <c:pt idx="14901" formatCode="General">
                  <c:v>-0.25284969341056202</c:v>
                </c:pt>
                <c:pt idx="14902" formatCode="General">
                  <c:v>-0.25878859600423099</c:v>
                </c:pt>
                <c:pt idx="14903" formatCode="General">
                  <c:v>-0.26466690181434799</c:v>
                </c:pt>
                <c:pt idx="14904" formatCode="General">
                  <c:v>-0.269760942590408</c:v>
                </c:pt>
                <c:pt idx="14905" formatCode="General">
                  <c:v>-0.273963827952521</c:v>
                </c:pt>
                <c:pt idx="14906" formatCode="General">
                  <c:v>-0.27679303649655401</c:v>
                </c:pt>
                <c:pt idx="14907" formatCode="General">
                  <c:v>-0.27798047592626901</c:v>
                </c:pt>
                <c:pt idx="14908" formatCode="General">
                  <c:v>-0.27895325850137898</c:v>
                </c:pt>
                <c:pt idx="14909" formatCode="General">
                  <c:v>-0.28116231007965797</c:v>
                </c:pt>
                <c:pt idx="14910" formatCode="General">
                  <c:v>-0.28513380601548</c:v>
                </c:pt>
                <c:pt idx="14911" formatCode="General">
                  <c:v>-0.28998799496792499</c:v>
                </c:pt>
                <c:pt idx="14912" formatCode="General">
                  <c:v>-0.29491781872420503</c:v>
                </c:pt>
                <c:pt idx="14913" formatCode="General">
                  <c:v>-0.30000730648305102</c:v>
                </c:pt>
                <c:pt idx="14914" formatCode="General">
                  <c:v>-0.30542214071533902</c:v>
                </c:pt>
                <c:pt idx="14915" formatCode="General">
                  <c:v>-0.31035580071836599</c:v>
                </c:pt>
                <c:pt idx="14916" formatCode="General">
                  <c:v>-0.31401015439887597</c:v>
                </c:pt>
                <c:pt idx="14917" formatCode="General">
                  <c:v>-0.315764932032293</c:v>
                </c:pt>
                <c:pt idx="14918" formatCode="General">
                  <c:v>-0.31582763983801598</c:v>
                </c:pt>
                <c:pt idx="14919" formatCode="General">
                  <c:v>-0.315379285166345</c:v>
                </c:pt>
                <c:pt idx="14920" formatCode="General">
                  <c:v>-0.31491365902717899</c:v>
                </c:pt>
                <c:pt idx="14921" formatCode="General">
                  <c:v>-0.31544128604039801</c:v>
                </c:pt>
                <c:pt idx="14922" formatCode="General">
                  <c:v>-0.31735376077928501</c:v>
                </c:pt>
                <c:pt idx="14923" formatCode="General">
                  <c:v>-0.31919840213354</c:v>
                </c:pt>
                <c:pt idx="14924" formatCode="General">
                  <c:v>-0.31956878464871902</c:v>
                </c:pt>
                <c:pt idx="14925" formatCode="General">
                  <c:v>-0.31865169479224298</c:v>
                </c:pt>
                <c:pt idx="14926" formatCode="General">
                  <c:v>-0.31710933433661698</c:v>
                </c:pt>
                <c:pt idx="14927" formatCode="General">
                  <c:v>-0.31533162486014399</c:v>
                </c:pt>
                <c:pt idx="14928" formatCode="General">
                  <c:v>-0.31388505529843502</c:v>
                </c:pt>
                <c:pt idx="14929" formatCode="General">
                  <c:v>-0.31213685207567199</c:v>
                </c:pt>
                <c:pt idx="14930" formatCode="General">
                  <c:v>-0.310098893014429</c:v>
                </c:pt>
                <c:pt idx="14931" formatCode="General">
                  <c:v>-0.30892457459908401</c:v>
                </c:pt>
                <c:pt idx="14932" formatCode="General">
                  <c:v>-0.30985349362251602</c:v>
                </c:pt>
                <c:pt idx="14933" formatCode="General">
                  <c:v>-0.31341653603015301</c:v>
                </c:pt>
                <c:pt idx="14934" formatCode="General">
                  <c:v>-0.31905393895489798</c:v>
                </c:pt>
                <c:pt idx="14935" formatCode="General">
                  <c:v>-0.326173702922746</c:v>
                </c:pt>
                <c:pt idx="14936" formatCode="General">
                  <c:v>-0.33406395166591601</c:v>
                </c:pt>
                <c:pt idx="14937" formatCode="General">
                  <c:v>-0.34202383601172398</c:v>
                </c:pt>
                <c:pt idx="14938" formatCode="General">
                  <c:v>-0.34916216289934399</c:v>
                </c:pt>
                <c:pt idx="14939" formatCode="General">
                  <c:v>-0.355127192205205</c:v>
                </c:pt>
                <c:pt idx="14940" formatCode="General">
                  <c:v>-0.36006888812487903</c:v>
                </c:pt>
                <c:pt idx="14941" formatCode="General">
                  <c:v>-0.36395569669188399</c:v>
                </c:pt>
                <c:pt idx="14942" formatCode="General">
                  <c:v>-0.36659697092059801</c:v>
                </c:pt>
                <c:pt idx="14943" formatCode="General">
                  <c:v>-0.36828520387469599</c:v>
                </c:pt>
                <c:pt idx="14944" formatCode="General">
                  <c:v>-0.36964664985024098</c:v>
                </c:pt>
                <c:pt idx="14945" formatCode="General">
                  <c:v>-0.37065722029405201</c:v>
                </c:pt>
                <c:pt idx="14946" formatCode="General">
                  <c:v>-0.37075352005926199</c:v>
                </c:pt>
                <c:pt idx="14947" formatCode="General">
                  <c:v>-0.37037449313751902</c:v>
                </c:pt>
                <c:pt idx="14948" formatCode="General">
                  <c:v>-0.36993868413356801</c:v>
                </c:pt>
                <c:pt idx="14949" formatCode="General">
                  <c:v>-0.36983280839258997</c:v>
                </c:pt>
                <c:pt idx="14950" formatCode="General">
                  <c:v>-0.37005486272069998</c:v>
                </c:pt>
                <c:pt idx="14951" formatCode="General">
                  <c:v>-0.369738014803138</c:v>
                </c:pt>
                <c:pt idx="14952" formatCode="General">
                  <c:v>-0.368883118796486</c:v>
                </c:pt>
                <c:pt idx="14953" formatCode="General">
                  <c:v>-0.36802668348798701</c:v>
                </c:pt>
                <c:pt idx="14954" formatCode="General">
                  <c:v>-0.36695649576648198</c:v>
                </c:pt>
                <c:pt idx="14955" formatCode="General">
                  <c:v>-0.365573843302746</c:v>
                </c:pt>
                <c:pt idx="14956" formatCode="General">
                  <c:v>-0.36348869322657901</c:v>
                </c:pt>
                <c:pt idx="14957" formatCode="General">
                  <c:v>-0.35982490490409902</c:v>
                </c:pt>
                <c:pt idx="14958" formatCode="General">
                  <c:v>-0.354546524450564</c:v>
                </c:pt>
                <c:pt idx="14959" formatCode="General">
                  <c:v>-0.346986166589072</c:v>
                </c:pt>
                <c:pt idx="14960" formatCode="General">
                  <c:v>-0.33779351474510899</c:v>
                </c:pt>
                <c:pt idx="14961" formatCode="General">
                  <c:v>-0.32836304165767699</c:v>
                </c:pt>
                <c:pt idx="14962" formatCode="General">
                  <c:v>-0.31842241416241901</c:v>
                </c:pt>
                <c:pt idx="14963" formatCode="General">
                  <c:v>-0.30778160886267703</c:v>
                </c:pt>
                <c:pt idx="14964" formatCode="General">
                  <c:v>-0.296377191686367</c:v>
                </c:pt>
                <c:pt idx="14965" formatCode="General">
                  <c:v>-0.28443488559625402</c:v>
                </c:pt>
                <c:pt idx="14966" formatCode="General">
                  <c:v>-0.27273985085716701</c:v>
                </c:pt>
                <c:pt idx="14967" formatCode="General">
                  <c:v>-0.26250489601087001</c:v>
                </c:pt>
                <c:pt idx="14968" formatCode="General">
                  <c:v>-0.25391028031495999</c:v>
                </c:pt>
                <c:pt idx="14969" formatCode="General">
                  <c:v>-0.246215380103805</c:v>
                </c:pt>
                <c:pt idx="14970" formatCode="General">
                  <c:v>-0.23943746711153199</c:v>
                </c:pt>
                <c:pt idx="14971" formatCode="General">
                  <c:v>-0.23315311979374501</c:v>
                </c:pt>
                <c:pt idx="14972" formatCode="General">
                  <c:v>-0.227196277338474</c:v>
                </c:pt>
                <c:pt idx="14973" formatCode="General">
                  <c:v>-0.22127896405328701</c:v>
                </c:pt>
                <c:pt idx="14974" formatCode="General">
                  <c:v>-0.2150586741436</c:v>
                </c:pt>
                <c:pt idx="14975" formatCode="General">
                  <c:v>-0.20808870728137299</c:v>
                </c:pt>
                <c:pt idx="14976" formatCode="General">
                  <c:v>-0.199380419090667</c:v>
                </c:pt>
                <c:pt idx="14977" formatCode="General">
                  <c:v>-0.18875855190573401</c:v>
                </c:pt>
                <c:pt idx="14978" formatCode="General">
                  <c:v>-0.177036383399896</c:v>
                </c:pt>
                <c:pt idx="14979" formatCode="General">
                  <c:v>-0.165565136826237</c:v>
                </c:pt>
                <c:pt idx="14980" formatCode="General">
                  <c:v>-0.15553627402374201</c:v>
                </c:pt>
                <c:pt idx="14981" formatCode="General">
                  <c:v>-0.147284615892076</c:v>
                </c:pt>
                <c:pt idx="14982" formatCode="General">
                  <c:v>-0.14074802504900899</c:v>
                </c:pt>
                <c:pt idx="14983" formatCode="General">
                  <c:v>-0.13559896138928201</c:v>
                </c:pt>
                <c:pt idx="14984" formatCode="General">
                  <c:v>-0.132173366477737</c:v>
                </c:pt>
                <c:pt idx="14985" formatCode="General">
                  <c:v>-0.13098396285380801</c:v>
                </c:pt>
                <c:pt idx="14986" formatCode="General">
                  <c:v>-0.132865889626121</c:v>
                </c:pt>
                <c:pt idx="14987" formatCode="General">
                  <c:v>-0.13790369970890501</c:v>
                </c:pt>
                <c:pt idx="14988" formatCode="General">
                  <c:v>-0.14503913760685699</c:v>
                </c:pt>
                <c:pt idx="14989" formatCode="General">
                  <c:v>-0.15263438130025</c:v>
                </c:pt>
                <c:pt idx="14990" formatCode="General">
                  <c:v>-0.15951412117818201</c:v>
                </c:pt>
                <c:pt idx="14991" formatCode="General">
                  <c:v>-0.166361124680384</c:v>
                </c:pt>
                <c:pt idx="14992" formatCode="General">
                  <c:v>-0.17237414991595101</c:v>
                </c:pt>
                <c:pt idx="14993" formatCode="General">
                  <c:v>-0.17674310013421299</c:v>
                </c:pt>
                <c:pt idx="14994" formatCode="General">
                  <c:v>-0.179661961899831</c:v>
                </c:pt>
                <c:pt idx="14995" formatCode="General">
                  <c:v>-0.18019713873703799</c:v>
                </c:pt>
                <c:pt idx="14996" formatCode="General">
                  <c:v>-0.17745567430394499</c:v>
                </c:pt>
                <c:pt idx="14997" formatCode="General">
                  <c:v>-0.17111368831312501</c:v>
                </c:pt>
                <c:pt idx="14998" formatCode="General">
                  <c:v>-0.16107009396251601</c:v>
                </c:pt>
                <c:pt idx="14999" formatCode="General">
                  <c:v>-0.14751899602430801</c:v>
                </c:pt>
                <c:pt idx="15000" formatCode="General">
                  <c:v>-0.13043890195035299</c:v>
                </c:pt>
                <c:pt idx="15001" formatCode="General">
                  <c:v>-0.10961106570100899</c:v>
                </c:pt>
                <c:pt idx="15002" formatCode="General">
                  <c:v>-8.5903530055780095E-2</c:v>
                </c:pt>
                <c:pt idx="15003" formatCode="General">
                  <c:v>-6.0803397305356097E-2</c:v>
                </c:pt>
                <c:pt idx="15004" formatCode="General">
                  <c:v>-3.5072062062392599E-2</c:v>
                </c:pt>
                <c:pt idx="15005" formatCode="General">
                  <c:v>-8.9912548591474604E-3</c:v>
                </c:pt>
                <c:pt idx="15006" formatCode="General">
                  <c:v>1.6253809171944002E-2</c:v>
                </c:pt>
                <c:pt idx="15007" formatCode="General">
                  <c:v>3.8746549041605502E-2</c:v>
                </c:pt>
                <c:pt idx="15008" formatCode="General">
                  <c:v>5.8083711644565099E-2</c:v>
                </c:pt>
                <c:pt idx="15009" formatCode="General">
                  <c:v>7.5109676433431499E-2</c:v>
                </c:pt>
                <c:pt idx="15010" formatCode="General">
                  <c:v>9.06447941002341E-2</c:v>
                </c:pt>
                <c:pt idx="15011" formatCode="General">
                  <c:v>0.105036523598061</c:v>
                </c:pt>
                <c:pt idx="15012" formatCode="General">
                  <c:v>0.11800924954942001</c:v>
                </c:pt>
                <c:pt idx="15013" formatCode="General">
                  <c:v>0.12911506812488499</c:v>
                </c:pt>
                <c:pt idx="15014" formatCode="General">
                  <c:v>0.13864358147841699</c:v>
                </c:pt>
                <c:pt idx="15015" formatCode="General">
                  <c:v>0.14643646388223899</c:v>
                </c:pt>
                <c:pt idx="15016" formatCode="General">
                  <c:v>0.15197029596381501</c:v>
                </c:pt>
                <c:pt idx="15017" formatCode="General">
                  <c:v>0.156073582134022</c:v>
                </c:pt>
                <c:pt idx="15018" formatCode="General">
                  <c:v>0.159930032788899</c:v>
                </c:pt>
                <c:pt idx="15019" formatCode="General">
                  <c:v>0.163343703762662</c:v>
                </c:pt>
                <c:pt idx="15020" formatCode="General">
                  <c:v>0.165528886527193</c:v>
                </c:pt>
                <c:pt idx="15021" formatCode="General">
                  <c:v>0.16659925548820101</c:v>
                </c:pt>
                <c:pt idx="15022" formatCode="General">
                  <c:v>0.16644809135045499</c:v>
                </c:pt>
                <c:pt idx="15023" formatCode="General">
                  <c:v>0.16500374730991499</c:v>
                </c:pt>
                <c:pt idx="15024" formatCode="General">
                  <c:v>0.16289228565300001</c:v>
                </c:pt>
                <c:pt idx="15025" formatCode="General">
                  <c:v>0.160913809244948</c:v>
                </c:pt>
                <c:pt idx="15026" formatCode="General">
                  <c:v>0.16005475337360001</c:v>
                </c:pt>
                <c:pt idx="15027" formatCode="General">
                  <c:v>0.160910102904954</c:v>
                </c:pt>
                <c:pt idx="15028" formatCode="General">
                  <c:v>0.16340958199946801</c:v>
                </c:pt>
                <c:pt idx="15029" formatCode="General">
                  <c:v>0.16748086558641601</c:v>
                </c:pt>
                <c:pt idx="15030" formatCode="General">
                  <c:v>0.17226884875412399</c:v>
                </c:pt>
                <c:pt idx="15031" formatCode="General">
                  <c:v>0.17690445938853999</c:v>
                </c:pt>
                <c:pt idx="15032" formatCode="General">
                  <c:v>0.18135291677874399</c:v>
                </c:pt>
                <c:pt idx="15033" formatCode="General">
                  <c:v>0.185916424844943</c:v>
                </c:pt>
                <c:pt idx="15034" formatCode="General">
                  <c:v>0.19149855707024799</c:v>
                </c:pt>
                <c:pt idx="15035" formatCode="General">
                  <c:v>0.198083237288744</c:v>
                </c:pt>
                <c:pt idx="15036" formatCode="General">
                  <c:v>0.20521675230397601</c:v>
                </c:pt>
                <c:pt idx="15037" formatCode="General">
                  <c:v>0.2129914094633</c:v>
                </c:pt>
                <c:pt idx="15038" formatCode="General">
                  <c:v>0.22123767446043999</c:v>
                </c:pt>
                <c:pt idx="15039" formatCode="General">
                  <c:v>0.22934079673048799</c:v>
                </c:pt>
                <c:pt idx="15040" formatCode="General">
                  <c:v>0.23667976635517801</c:v>
                </c:pt>
                <c:pt idx="15041" formatCode="General">
                  <c:v>0.24252952763815</c:v>
                </c:pt>
                <c:pt idx="15042" formatCode="General">
                  <c:v>0.246277456985002</c:v>
                </c:pt>
                <c:pt idx="15043" formatCode="General">
                  <c:v>0.248273659169435</c:v>
                </c:pt>
                <c:pt idx="15044" formatCode="General">
                  <c:v>0.248617349357932</c:v>
                </c:pt>
                <c:pt idx="15045" formatCode="General">
                  <c:v>0.24740842080526201</c:v>
                </c:pt>
                <c:pt idx="15046" formatCode="General">
                  <c:v>0.24561406205421801</c:v>
                </c:pt>
                <c:pt idx="15047" formatCode="General">
                  <c:v>0.24360604251055701</c:v>
                </c:pt>
                <c:pt idx="15048" formatCode="General">
                  <c:v>0.24041258487959999</c:v>
                </c:pt>
                <c:pt idx="15049" formatCode="General">
                  <c:v>0.235675931026607</c:v>
                </c:pt>
                <c:pt idx="15050" formatCode="General">
                  <c:v>0.23045670603229701</c:v>
                </c:pt>
                <c:pt idx="15051" formatCode="General">
                  <c:v>0.22557905934386299</c:v>
                </c:pt>
                <c:pt idx="15052" formatCode="General">
                  <c:v>0.221033785856281</c:v>
                </c:pt>
                <c:pt idx="15053" formatCode="General">
                  <c:v>0.216916516313613</c:v>
                </c:pt>
                <c:pt idx="15054" formatCode="General">
                  <c:v>0.213163910972097</c:v>
                </c:pt>
                <c:pt idx="15055" formatCode="General">
                  <c:v>0.21003333212480099</c:v>
                </c:pt>
                <c:pt idx="15056" formatCode="General">
                  <c:v>0.208385215388836</c:v>
                </c:pt>
                <c:pt idx="15057" formatCode="General">
                  <c:v>0.20840144250451001</c:v>
                </c:pt>
                <c:pt idx="15058" formatCode="General">
                  <c:v>0.211188753461381</c:v>
                </c:pt>
                <c:pt idx="15059" formatCode="General">
                  <c:v>0.218368548646897</c:v>
                </c:pt>
                <c:pt idx="15060" formatCode="General">
                  <c:v>0.230098528871994</c:v>
                </c:pt>
                <c:pt idx="15061" formatCode="General">
                  <c:v>0.24536696197860799</c:v>
                </c:pt>
                <c:pt idx="15062" formatCode="General">
                  <c:v>0.26256526561258398</c:v>
                </c:pt>
                <c:pt idx="15063" formatCode="General">
                  <c:v>0.28061711154442198</c:v>
                </c:pt>
                <c:pt idx="15064" formatCode="General">
                  <c:v>0.29878460277919899</c:v>
                </c:pt>
                <c:pt idx="15065" formatCode="General">
                  <c:v>0.31590202990516097</c:v>
                </c:pt>
                <c:pt idx="15066" formatCode="General">
                  <c:v>0.33202643569414902</c:v>
                </c:pt>
                <c:pt idx="15067" formatCode="General">
                  <c:v>0.34836790032064902</c:v>
                </c:pt>
                <c:pt idx="15068" formatCode="General">
                  <c:v>0.36477361901822403</c:v>
                </c:pt>
                <c:pt idx="15069" formatCode="General">
                  <c:v>0.38042790868472298</c:v>
                </c:pt>
                <c:pt idx="15070" formatCode="General">
                  <c:v>0.395039615085026</c:v>
                </c:pt>
                <c:pt idx="15071" formatCode="General">
                  <c:v>0.40779655927308001</c:v>
                </c:pt>
                <c:pt idx="15072" formatCode="General">
                  <c:v>0.41823026158973797</c:v>
                </c:pt>
                <c:pt idx="15073" formatCode="General">
                  <c:v>0.42655174745166002</c:v>
                </c:pt>
                <c:pt idx="15074" formatCode="General">
                  <c:v>0.43237329498137</c:v>
                </c:pt>
                <c:pt idx="15075" formatCode="General">
                  <c:v>0.43522574414049597</c:v>
                </c:pt>
                <c:pt idx="15076" formatCode="General">
                  <c:v>0.435248576520188</c:v>
                </c:pt>
                <c:pt idx="15077" formatCode="General">
                  <c:v>0.43248170804504499</c:v>
                </c:pt>
                <c:pt idx="15078" formatCode="General">
                  <c:v>0.42763003677267802</c:v>
                </c:pt>
                <c:pt idx="15079" formatCode="General">
                  <c:v>0.42241342809212101</c:v>
                </c:pt>
                <c:pt idx="15080" formatCode="General">
                  <c:v>0.41823851332009498</c:v>
                </c:pt>
                <c:pt idx="15081" formatCode="General">
                  <c:v>0.41595128472772303</c:v>
                </c:pt>
                <c:pt idx="15082" formatCode="General">
                  <c:v>0.41514145090587001</c:v>
                </c:pt>
                <c:pt idx="15083" formatCode="General">
                  <c:v>0.41493558498910299</c:v>
                </c:pt>
                <c:pt idx="15084" formatCode="General">
                  <c:v>0.41479254694828099</c:v>
                </c:pt>
                <c:pt idx="15085" formatCode="General">
                  <c:v>0.41482010128854602</c:v>
                </c:pt>
                <c:pt idx="15086" formatCode="General">
                  <c:v>0.416055852445879</c:v>
                </c:pt>
                <c:pt idx="15087" formatCode="General">
                  <c:v>0.41938572412962399</c:v>
                </c:pt>
                <c:pt idx="15088" formatCode="General">
                  <c:v>0.42454191725842999</c:v>
                </c:pt>
                <c:pt idx="15089" formatCode="General">
                  <c:v>0.43083964483596199</c:v>
                </c:pt>
                <c:pt idx="15090" formatCode="General">
                  <c:v>0.43813921020268298</c:v>
                </c:pt>
                <c:pt idx="15091" formatCode="General">
                  <c:v>0.44638642872722101</c:v>
                </c:pt>
                <c:pt idx="15092" formatCode="General">
                  <c:v>0.45520994340605297</c:v>
                </c:pt>
                <c:pt idx="15093" formatCode="General">
                  <c:v>0.4635460149699</c:v>
                </c:pt>
                <c:pt idx="15094" formatCode="General">
                  <c:v>0.47034745490061403</c:v>
                </c:pt>
                <c:pt idx="15095" formatCode="General">
                  <c:v>0.47433855773644401</c:v>
                </c:pt>
                <c:pt idx="15096" formatCode="General">
                  <c:v>0.474991197914166</c:v>
                </c:pt>
                <c:pt idx="15097" formatCode="General">
                  <c:v>0.472238401444738</c:v>
                </c:pt>
                <c:pt idx="15098" formatCode="General">
                  <c:v>0.46565162534401999</c:v>
                </c:pt>
                <c:pt idx="15099" formatCode="General">
                  <c:v>0.456050949618441</c:v>
                </c:pt>
                <c:pt idx="15100" formatCode="General">
                  <c:v>0.44490844908680999</c:v>
                </c:pt>
                <c:pt idx="15101" formatCode="General">
                  <c:v>0.432935302359581</c:v>
                </c:pt>
                <c:pt idx="15102" formatCode="General">
                  <c:v>0.42078566898703901</c:v>
                </c:pt>
                <c:pt idx="15103" formatCode="General">
                  <c:v>0.40886038030295802</c:v>
                </c:pt>
                <c:pt idx="15104" formatCode="General">
                  <c:v>0.39803984525555303</c:v>
                </c:pt>
                <c:pt idx="15105" formatCode="General">
                  <c:v>0.38863754693625802</c:v>
                </c:pt>
                <c:pt idx="15106" formatCode="General">
                  <c:v>0.37999047781831402</c:v>
                </c:pt>
                <c:pt idx="15107" formatCode="General">
                  <c:v>0.37144934861496198</c:v>
                </c:pt>
                <c:pt idx="15108" formatCode="General">
                  <c:v>0.36229053834053798</c:v>
                </c:pt>
                <c:pt idx="15109" formatCode="General">
                  <c:v>0.35296676884737499</c:v>
                </c:pt>
                <c:pt idx="15110" formatCode="General">
                  <c:v>0.344529084083883</c:v>
                </c:pt>
                <c:pt idx="15111" formatCode="General">
                  <c:v>0.33765356893277598</c:v>
                </c:pt>
                <c:pt idx="15112" formatCode="General">
                  <c:v>0.33234850837667301</c:v>
                </c:pt>
                <c:pt idx="15113" formatCode="General">
                  <c:v>0.32856540216946101</c:v>
                </c:pt>
                <c:pt idx="15114" formatCode="General">
                  <c:v>0.32590171364215298</c:v>
                </c:pt>
                <c:pt idx="15115" formatCode="General">
                  <c:v>0.32479922992829302</c:v>
                </c:pt>
                <c:pt idx="15116" formatCode="General">
                  <c:v>0.32538924558663501</c:v>
                </c:pt>
                <c:pt idx="15117" formatCode="General">
                  <c:v>0.325571622197873</c:v>
                </c:pt>
                <c:pt idx="15118" formatCode="General">
                  <c:v>0.32405363513074598</c:v>
                </c:pt>
                <c:pt idx="15119" formatCode="General">
                  <c:v>0.32109068765153997</c:v>
                </c:pt>
                <c:pt idx="15120" formatCode="General">
                  <c:v>0.31646779610560599</c:v>
                </c:pt>
                <c:pt idx="15121" formatCode="General">
                  <c:v>0.310167570333309</c:v>
                </c:pt>
                <c:pt idx="15122" formatCode="General">
                  <c:v>0.30217051263682898</c:v>
                </c:pt>
                <c:pt idx="15123" formatCode="General">
                  <c:v>0.29254934542244898</c:v>
                </c:pt>
                <c:pt idx="15124" formatCode="General">
                  <c:v>0.28156985674167501</c:v>
                </c:pt>
                <c:pt idx="15125" formatCode="General">
                  <c:v>0.26895157075896298</c:v>
                </c:pt>
                <c:pt idx="15126" formatCode="General">
                  <c:v>0.254702990654191</c:v>
                </c:pt>
                <c:pt idx="15127" formatCode="General">
                  <c:v>0.23844321185106601</c:v>
                </c:pt>
                <c:pt idx="15128" formatCode="General">
                  <c:v>0.22042705594908801</c:v>
                </c:pt>
                <c:pt idx="15129" formatCode="General">
                  <c:v>0.201569509450467</c:v>
                </c:pt>
                <c:pt idx="15130" formatCode="General">
                  <c:v>0.18221742541783501</c:v>
                </c:pt>
                <c:pt idx="15131" formatCode="General">
                  <c:v>0.162483939495809</c:v>
                </c:pt>
                <c:pt idx="15132" formatCode="General">
                  <c:v>0.14225944915809999</c:v>
                </c:pt>
                <c:pt idx="15133" formatCode="General">
                  <c:v>0.121946165236152</c:v>
                </c:pt>
                <c:pt idx="15134" formatCode="General">
                  <c:v>0.102249920109861</c:v>
                </c:pt>
                <c:pt idx="15135" formatCode="General">
                  <c:v>8.3753322453903795E-2</c:v>
                </c:pt>
                <c:pt idx="15136" formatCode="General">
                  <c:v>6.7116238100973197E-2</c:v>
                </c:pt>
                <c:pt idx="15137" formatCode="General">
                  <c:v>5.2518038423731997E-2</c:v>
                </c:pt>
                <c:pt idx="15138" formatCode="General">
                  <c:v>4.0147844953112501E-2</c:v>
                </c:pt>
                <c:pt idx="15139" formatCode="General">
                  <c:v>3.0162719577919599E-2</c:v>
                </c:pt>
                <c:pt idx="15140" formatCode="General">
                  <c:v>2.2198576324801399E-2</c:v>
                </c:pt>
                <c:pt idx="15141" formatCode="General">
                  <c:v>1.60592570295932E-2</c:v>
                </c:pt>
                <c:pt idx="15142" formatCode="General">
                  <c:v>1.1699857207808501E-2</c:v>
                </c:pt>
                <c:pt idx="15143" formatCode="General">
                  <c:v>9.0122294477729299E-3</c:v>
                </c:pt>
                <c:pt idx="15144" formatCode="General">
                  <c:v>7.2303356799088498E-3</c:v>
                </c:pt>
                <c:pt idx="15145" formatCode="General">
                  <c:v>5.1739046524588101E-3</c:v>
                </c:pt>
                <c:pt idx="15146" formatCode="General">
                  <c:v>3.4191825178608698E-3</c:v>
                </c:pt>
                <c:pt idx="15147" formatCode="General">
                  <c:v>3.3185143053431699E-3</c:v>
                </c:pt>
                <c:pt idx="15148" formatCode="General">
                  <c:v>4.2923834731860497E-3</c:v>
                </c:pt>
                <c:pt idx="15149" formatCode="General">
                  <c:v>4.4861772558704698E-3</c:v>
                </c:pt>
                <c:pt idx="15150" formatCode="General">
                  <c:v>3.6723758500245298E-3</c:v>
                </c:pt>
                <c:pt idx="15151" formatCode="General">
                  <c:v>1.3563785727181601E-3</c:v>
                </c:pt>
                <c:pt idx="15152" formatCode="General">
                  <c:v>-3.6371625326859498E-3</c:v>
                </c:pt>
                <c:pt idx="15153" formatCode="General">
                  <c:v>-1.06269049236257E-2</c:v>
                </c:pt>
                <c:pt idx="15154" formatCode="General">
                  <c:v>-1.8433216516762701E-2</c:v>
                </c:pt>
                <c:pt idx="15155" formatCode="General">
                  <c:v>-2.64411212212739E-2</c:v>
                </c:pt>
                <c:pt idx="15156" formatCode="General">
                  <c:v>-3.3800428925175902E-2</c:v>
                </c:pt>
                <c:pt idx="15157" formatCode="General">
                  <c:v>-4.0078832350926102E-2</c:v>
                </c:pt>
                <c:pt idx="15158" formatCode="General">
                  <c:v>-4.5943402543688901E-2</c:v>
                </c:pt>
                <c:pt idx="15159" formatCode="General">
                  <c:v>-5.1285852986604097E-2</c:v>
                </c:pt>
                <c:pt idx="15160" formatCode="General">
                  <c:v>-5.6105887504083699E-2</c:v>
                </c:pt>
                <c:pt idx="15161" formatCode="General">
                  <c:v>-6.1345454090522902E-2</c:v>
                </c:pt>
                <c:pt idx="15162" formatCode="General">
                  <c:v>-6.7376859103695896E-2</c:v>
                </c:pt>
                <c:pt idx="15163" formatCode="General">
                  <c:v>-7.3262629270860705E-2</c:v>
                </c:pt>
                <c:pt idx="15164" formatCode="General">
                  <c:v>-7.8474627859453194E-2</c:v>
                </c:pt>
                <c:pt idx="15165" formatCode="General">
                  <c:v>-8.2971882658162299E-2</c:v>
                </c:pt>
                <c:pt idx="15166" formatCode="General">
                  <c:v>-8.6928908393036894E-2</c:v>
                </c:pt>
                <c:pt idx="15167" formatCode="General">
                  <c:v>-9.0133100210401496E-2</c:v>
                </c:pt>
                <c:pt idx="15168" formatCode="General">
                  <c:v>-9.1193749677490499E-2</c:v>
                </c:pt>
                <c:pt idx="15169" formatCode="General">
                  <c:v>-8.9581256880868196E-2</c:v>
                </c:pt>
                <c:pt idx="15170" formatCode="General">
                  <c:v>-8.5395579394828905E-2</c:v>
                </c:pt>
                <c:pt idx="15171" formatCode="General">
                  <c:v>-7.8503313727079305E-2</c:v>
                </c:pt>
                <c:pt idx="15172" formatCode="General">
                  <c:v>-6.9180150824066797E-2</c:v>
                </c:pt>
                <c:pt idx="15173" formatCode="General">
                  <c:v>-5.9070097879708502E-2</c:v>
                </c:pt>
                <c:pt idx="15174" formatCode="General">
                  <c:v>-4.88426335137871E-2</c:v>
                </c:pt>
                <c:pt idx="15175" formatCode="General">
                  <c:v>-3.8466233815348097E-2</c:v>
                </c:pt>
                <c:pt idx="15176" formatCode="General">
                  <c:v>-2.8440245157978099E-2</c:v>
                </c:pt>
                <c:pt idx="15177" formatCode="General">
                  <c:v>-1.9188162544951801E-2</c:v>
                </c:pt>
                <c:pt idx="15178" formatCode="General">
                  <c:v>-1.1151590190345201E-2</c:v>
                </c:pt>
                <c:pt idx="15179" formatCode="General">
                  <c:v>-3.8681946984434599E-3</c:v>
                </c:pt>
                <c:pt idx="15180" formatCode="General">
                  <c:v>2.1809300208310298E-3</c:v>
                </c:pt>
                <c:pt idx="15181" formatCode="General">
                  <c:v>5.9628539378638002E-3</c:v>
                </c:pt>
                <c:pt idx="15182" formatCode="General">
                  <c:v>7.1414282540155404E-3</c:v>
                </c:pt>
                <c:pt idx="15183" formatCode="General">
                  <c:v>5.7471445207216204E-3</c:v>
                </c:pt>
                <c:pt idx="15184" formatCode="General">
                  <c:v>3.10675701341034E-3</c:v>
                </c:pt>
                <c:pt idx="15185" formatCode="General">
                  <c:v>-7.3153673843826602E-4</c:v>
                </c:pt>
                <c:pt idx="15186" formatCode="General">
                  <c:v>-7.2826761264301503E-3</c:v>
                </c:pt>
                <c:pt idx="15187" formatCode="General">
                  <c:v>-1.7422293534961601E-2</c:v>
                </c:pt>
                <c:pt idx="15188" formatCode="General">
                  <c:v>-3.2027172394560897E-2</c:v>
                </c:pt>
                <c:pt idx="15189" formatCode="General">
                  <c:v>-5.1020191934348903E-2</c:v>
                </c:pt>
                <c:pt idx="15190" formatCode="General">
                  <c:v>-7.3362283780786394E-2</c:v>
                </c:pt>
                <c:pt idx="15191" formatCode="General">
                  <c:v>-9.8513487208409994E-2</c:v>
                </c:pt>
                <c:pt idx="15192" formatCode="General">
                  <c:v>-0.12662161239466399</c:v>
                </c:pt>
                <c:pt idx="15193" formatCode="General">
                  <c:v>-0.15629926393535601</c:v>
                </c:pt>
                <c:pt idx="15194" formatCode="General">
                  <c:v>-0.18561865189454299</c:v>
                </c:pt>
                <c:pt idx="15195" formatCode="General">
                  <c:v>-0.21398690980312801</c:v>
                </c:pt>
                <c:pt idx="15196" formatCode="General">
                  <c:v>-0.24040257477847601</c:v>
                </c:pt>
                <c:pt idx="15197" formatCode="General">
                  <c:v>-0.26371031200804002</c:v>
                </c:pt>
                <c:pt idx="15198" formatCode="General">
                  <c:v>-0.28331015885570698</c:v>
                </c:pt>
                <c:pt idx="15199" formatCode="General">
                  <c:v>-0.29866585279660901</c:v>
                </c:pt>
                <c:pt idx="15200" formatCode="General">
                  <c:v>-0.309272065946324</c:v>
                </c:pt>
                <c:pt idx="15201" formatCode="General">
                  <c:v>-0.316071416477059</c:v>
                </c:pt>
                <c:pt idx="15202" formatCode="General">
                  <c:v>-0.32042260542859202</c:v>
                </c:pt>
                <c:pt idx="15203" formatCode="General">
                  <c:v>-0.322630786556939</c:v>
                </c:pt>
                <c:pt idx="15204" formatCode="General">
                  <c:v>-0.32274027083891299</c:v>
                </c:pt>
                <c:pt idx="15205" formatCode="General">
                  <c:v>-0.32149552556509098</c:v>
                </c:pt>
                <c:pt idx="15206" formatCode="General">
                  <c:v>-0.318747307902359</c:v>
                </c:pt>
                <c:pt idx="15207" formatCode="General">
                  <c:v>-0.31319077639897003</c:v>
                </c:pt>
                <c:pt idx="15208" formatCode="General">
                  <c:v>-0.30528580944643102</c:v>
                </c:pt>
                <c:pt idx="15209" formatCode="General">
                  <c:v>-0.29636509297476898</c:v>
                </c:pt>
                <c:pt idx="15210" formatCode="General">
                  <c:v>-0.287708624803861</c:v>
                </c:pt>
                <c:pt idx="15211" formatCode="General">
                  <c:v>-0.28028686384474599</c:v>
                </c:pt>
                <c:pt idx="15212" formatCode="General">
                  <c:v>-0.27520315582785199</c:v>
                </c:pt>
                <c:pt idx="15213" formatCode="General">
                  <c:v>-0.27336507412857403</c:v>
                </c:pt>
                <c:pt idx="15214" formatCode="General">
                  <c:v>-0.27452854776830399</c:v>
                </c:pt>
                <c:pt idx="15215" formatCode="General">
                  <c:v>-0.27849311933675802</c:v>
                </c:pt>
                <c:pt idx="15216" formatCode="General">
                  <c:v>-0.28496289074529102</c:v>
                </c:pt>
                <c:pt idx="15217" formatCode="General">
                  <c:v>-0.29317849615705899</c:v>
                </c:pt>
                <c:pt idx="15218" formatCode="General">
                  <c:v>-0.30253881060626697</c:v>
                </c:pt>
                <c:pt idx="15219" formatCode="General">
                  <c:v>-0.31219367072384302</c:v>
                </c:pt>
                <c:pt idx="15220" formatCode="General">
                  <c:v>-0.32208942299555299</c:v>
                </c:pt>
                <c:pt idx="15221" formatCode="General">
                  <c:v>-0.33233412492317699</c:v>
                </c:pt>
                <c:pt idx="15222" formatCode="General">
                  <c:v>-0.34267936292053902</c:v>
                </c:pt>
                <c:pt idx="15223" formatCode="General">
                  <c:v>-0.35300703042567</c:v>
                </c:pt>
                <c:pt idx="15224" formatCode="General">
                  <c:v>-0.362325361283795</c:v>
                </c:pt>
                <c:pt idx="15225" formatCode="General">
                  <c:v>-0.36997015099511399</c:v>
                </c:pt>
                <c:pt idx="15226" formatCode="General">
                  <c:v>-0.375349137844743</c:v>
                </c:pt>
                <c:pt idx="15227" formatCode="General">
                  <c:v>-0.37818581009797902</c:v>
                </c:pt>
                <c:pt idx="15228" formatCode="General">
                  <c:v>-0.37854177772463199</c:v>
                </c:pt>
                <c:pt idx="15229" formatCode="General">
                  <c:v>-0.376116644475882</c:v>
                </c:pt>
                <c:pt idx="15230" formatCode="General">
                  <c:v>-0.37177795248999901</c:v>
                </c:pt>
                <c:pt idx="15231" formatCode="General">
                  <c:v>-0.36681452282210603</c:v>
                </c:pt>
                <c:pt idx="15232" formatCode="General">
                  <c:v>-0.36159182169058102</c:v>
                </c:pt>
                <c:pt idx="15233" formatCode="General">
                  <c:v>-0.35747253071340501</c:v>
                </c:pt>
                <c:pt idx="15234" formatCode="General">
                  <c:v>-0.35513205672588599</c:v>
                </c:pt>
                <c:pt idx="15235" formatCode="General">
                  <c:v>-0.35323426531892999</c:v>
                </c:pt>
                <c:pt idx="15236" formatCode="General">
                  <c:v>-0.35215721384823001</c:v>
                </c:pt>
                <c:pt idx="15237" formatCode="General">
                  <c:v>-0.353107553843785</c:v>
                </c:pt>
                <c:pt idx="15238" formatCode="General">
                  <c:v>-0.35611670485227498</c:v>
                </c:pt>
                <c:pt idx="15239" formatCode="General">
                  <c:v>-0.360876926604073</c:v>
                </c:pt>
                <c:pt idx="15240" formatCode="General">
                  <c:v>-0.36710309234608002</c:v>
                </c:pt>
                <c:pt idx="15241" formatCode="General">
                  <c:v>-0.37485383403419098</c:v>
                </c:pt>
                <c:pt idx="15242" formatCode="General">
                  <c:v>-0.38399025166137501</c:v>
                </c:pt>
                <c:pt idx="15243" formatCode="General">
                  <c:v>-0.394321724263962</c:v>
                </c:pt>
                <c:pt idx="15244" formatCode="General">
                  <c:v>-0.40601518332569397</c:v>
                </c:pt>
                <c:pt idx="15245" formatCode="General">
                  <c:v>-0.41843869330939698</c:v>
                </c:pt>
                <c:pt idx="15246" formatCode="General">
                  <c:v>-0.43032032429703698</c:v>
                </c:pt>
                <c:pt idx="15247" formatCode="General">
                  <c:v>-0.44019660829547802</c:v>
                </c:pt>
                <c:pt idx="15248" formatCode="General">
                  <c:v>-0.44649954407340497</c:v>
                </c:pt>
                <c:pt idx="15249" formatCode="General">
                  <c:v>-0.44895339354569402</c:v>
                </c:pt>
                <c:pt idx="15250" formatCode="General">
                  <c:v>-0.44822606231957601</c:v>
                </c:pt>
                <c:pt idx="15251" formatCode="General">
                  <c:v>-0.44512858483670797</c:v>
                </c:pt>
                <c:pt idx="15252" formatCode="General">
                  <c:v>-0.44016020300014902</c:v>
                </c:pt>
                <c:pt idx="15253" formatCode="General">
                  <c:v>-0.43311501878340702</c:v>
                </c:pt>
                <c:pt idx="15254" formatCode="General">
                  <c:v>-0.42400874789953902</c:v>
                </c:pt>
                <c:pt idx="15255" formatCode="General">
                  <c:v>-0.41362252179808701</c:v>
                </c:pt>
                <c:pt idx="15256" formatCode="General">
                  <c:v>-0.40311903802558802</c:v>
                </c:pt>
                <c:pt idx="15257" formatCode="General">
                  <c:v>-0.39359043878269001</c:v>
                </c:pt>
                <c:pt idx="15258" formatCode="General">
                  <c:v>-0.38554611769626901</c:v>
                </c:pt>
                <c:pt idx="15259" formatCode="General">
                  <c:v>-0.379162676359934</c:v>
                </c:pt>
                <c:pt idx="15260" formatCode="General">
                  <c:v>-0.37474211572288002</c:v>
                </c:pt>
                <c:pt idx="15261" formatCode="General">
                  <c:v>-0.371797823867486</c:v>
                </c:pt>
                <c:pt idx="15262" formatCode="General">
                  <c:v>-0.36951757597062401</c:v>
                </c:pt>
                <c:pt idx="15263" formatCode="General">
                  <c:v>-0.36789146015781798</c:v>
                </c:pt>
                <c:pt idx="15264" formatCode="General">
                  <c:v>-0.36672672053076799</c:v>
                </c:pt>
                <c:pt idx="15265" formatCode="General">
                  <c:v>-0.36442655736234397</c:v>
                </c:pt>
                <c:pt idx="15266" formatCode="General">
                  <c:v>-0.36041289926195602</c:v>
                </c:pt>
                <c:pt idx="15267" formatCode="General">
                  <c:v>-0.35516880025561798</c:v>
                </c:pt>
                <c:pt idx="15268" formatCode="General">
                  <c:v>-0.349178804256353</c:v>
                </c:pt>
                <c:pt idx="15269" formatCode="General">
                  <c:v>-0.34421155511285301</c:v>
                </c:pt>
                <c:pt idx="15270" formatCode="General">
                  <c:v>-0.34163818418497299</c:v>
                </c:pt>
                <c:pt idx="15271" formatCode="General">
                  <c:v>-0.34076281494982202</c:v>
                </c:pt>
                <c:pt idx="15272" formatCode="General">
                  <c:v>-0.34061481870913701</c:v>
                </c:pt>
                <c:pt idx="15273" formatCode="General">
                  <c:v>-0.34100256350024</c:v>
                </c:pt>
                <c:pt idx="15274" formatCode="General">
                  <c:v>-0.34181893403838898</c:v>
                </c:pt>
                <c:pt idx="15275" formatCode="General">
                  <c:v>-0.34140384303683802</c:v>
                </c:pt>
                <c:pt idx="15276" formatCode="General">
                  <c:v>-0.33805573416628698</c:v>
                </c:pt>
                <c:pt idx="15277" formatCode="General">
                  <c:v>-0.33176800124578298</c:v>
                </c:pt>
                <c:pt idx="15278" formatCode="General">
                  <c:v>-0.32223036484943002</c:v>
                </c:pt>
                <c:pt idx="15279" formatCode="General">
                  <c:v>-0.30971915330003902</c:v>
                </c:pt>
                <c:pt idx="15280" formatCode="General">
                  <c:v>-0.296368827935653</c:v>
                </c:pt>
                <c:pt idx="15281" formatCode="General">
                  <c:v>-0.28404749727220902</c:v>
                </c:pt>
                <c:pt idx="15282" formatCode="General">
                  <c:v>-0.27242323590195899</c:v>
                </c:pt>
                <c:pt idx="15283" formatCode="General">
                  <c:v>-0.26114580594148501</c:v>
                </c:pt>
                <c:pt idx="15284" formatCode="General">
                  <c:v>-0.249803866930285</c:v>
                </c:pt>
                <c:pt idx="15285" formatCode="General">
                  <c:v>-0.23746001298435801</c:v>
                </c:pt>
                <c:pt idx="15286" formatCode="General">
                  <c:v>-0.22424643219777901</c:v>
                </c:pt>
                <c:pt idx="15287" formatCode="General">
                  <c:v>-0.21085935792972799</c:v>
                </c:pt>
                <c:pt idx="15288" formatCode="General">
                  <c:v>-0.197549360787866</c:v>
                </c:pt>
                <c:pt idx="15289" formatCode="General">
                  <c:v>-0.184990251646828</c:v>
                </c:pt>
                <c:pt idx="15290" formatCode="General">
                  <c:v>-0.17370003276767801</c:v>
                </c:pt>
                <c:pt idx="15291" formatCode="General">
                  <c:v>-0.16299253896555599</c:v>
                </c:pt>
                <c:pt idx="15292" formatCode="General">
                  <c:v>-0.15257355486010701</c:v>
                </c:pt>
                <c:pt idx="15293" formatCode="General">
                  <c:v>-0.14258070502272799</c:v>
                </c:pt>
                <c:pt idx="15294" formatCode="General">
                  <c:v>-0.132538665238495</c:v>
                </c:pt>
                <c:pt idx="15295" formatCode="General">
                  <c:v>-0.121797787464849</c:v>
                </c:pt>
                <c:pt idx="15296" formatCode="General">
                  <c:v>-0.110945208163235</c:v>
                </c:pt>
                <c:pt idx="15297" formatCode="General">
                  <c:v>-0.10140683282159201</c:v>
                </c:pt>
                <c:pt idx="15298" formatCode="General">
                  <c:v>-9.3190606701232498E-2</c:v>
                </c:pt>
                <c:pt idx="15299" formatCode="General">
                  <c:v>-8.5575896637409804E-2</c:v>
                </c:pt>
                <c:pt idx="15300" formatCode="General">
                  <c:v>-7.8627224059720904E-2</c:v>
                </c:pt>
                <c:pt idx="15301" formatCode="General">
                  <c:v>-7.1883736252430205E-2</c:v>
                </c:pt>
                <c:pt idx="15302" formatCode="General">
                  <c:v>-6.4556882667399396E-2</c:v>
                </c:pt>
                <c:pt idx="15303" formatCode="General">
                  <c:v>-5.5722122204640602E-2</c:v>
                </c:pt>
                <c:pt idx="15304" formatCode="General">
                  <c:v>-4.4024502980300501E-2</c:v>
                </c:pt>
                <c:pt idx="15305" formatCode="General">
                  <c:v>-3.0314471606741802E-2</c:v>
                </c:pt>
                <c:pt idx="15306" formatCode="General">
                  <c:v>-1.6803266159651602E-2</c:v>
                </c:pt>
                <c:pt idx="15307" formatCode="General">
                  <c:v>-4.8023589061470104E-3</c:v>
                </c:pt>
                <c:pt idx="15308" formatCode="General">
                  <c:v>5.1951732859885401E-3</c:v>
                </c:pt>
                <c:pt idx="15309" formatCode="General">
                  <c:v>1.4043638888927099E-2</c:v>
                </c:pt>
                <c:pt idx="15310" formatCode="General">
                  <c:v>2.3162716963654802E-2</c:v>
                </c:pt>
                <c:pt idx="15311" formatCode="General">
                  <c:v>3.3006194970816298E-2</c:v>
                </c:pt>
                <c:pt idx="15312" formatCode="General">
                  <c:v>4.36615370058374E-2</c:v>
                </c:pt>
                <c:pt idx="15313" formatCode="General">
                  <c:v>5.5655296588696897E-2</c:v>
                </c:pt>
                <c:pt idx="15314" formatCode="General">
                  <c:v>6.8718809430566505E-2</c:v>
                </c:pt>
                <c:pt idx="15315" formatCode="General">
                  <c:v>8.1433633126830093E-2</c:v>
                </c:pt>
                <c:pt idx="15316" formatCode="General">
                  <c:v>9.3281631149428695E-2</c:v>
                </c:pt>
                <c:pt idx="15317" formatCode="General">
                  <c:v>0.10502116576011</c:v>
                </c:pt>
                <c:pt idx="15318" formatCode="General">
                  <c:v>0.117729177729338</c:v>
                </c:pt>
                <c:pt idx="15319" formatCode="General">
                  <c:v>0.131831393617655</c:v>
                </c:pt>
                <c:pt idx="15320" formatCode="General">
                  <c:v>0.146916575276651</c:v>
                </c:pt>
                <c:pt idx="15321" formatCode="General">
                  <c:v>0.16256240245331899</c:v>
                </c:pt>
                <c:pt idx="15322" formatCode="General">
                  <c:v>0.17789293510531501</c:v>
                </c:pt>
                <c:pt idx="15323" formatCode="General">
                  <c:v>0.192202539720952</c:v>
                </c:pt>
                <c:pt idx="15324" formatCode="General">
                  <c:v>0.205850776642025</c:v>
                </c:pt>
                <c:pt idx="15325" formatCode="General">
                  <c:v>0.218771402096999</c:v>
                </c:pt>
                <c:pt idx="15326" formatCode="General">
                  <c:v>0.22947344667629299</c:v>
                </c:pt>
                <c:pt idx="15327" formatCode="General">
                  <c:v>0.23789578756823701</c:v>
                </c:pt>
                <c:pt idx="15328" formatCode="General">
                  <c:v>0.24492433310549999</c:v>
                </c:pt>
                <c:pt idx="15329" formatCode="General">
                  <c:v>0.25034618746902898</c:v>
                </c:pt>
                <c:pt idx="15330" formatCode="General">
                  <c:v>0.25370357038249097</c:v>
                </c:pt>
                <c:pt idx="15331" formatCode="General">
                  <c:v>0.25552519055120598</c:v>
                </c:pt>
                <c:pt idx="15332" formatCode="General">
                  <c:v>0.25658312312055698</c:v>
                </c:pt>
                <c:pt idx="15333" formatCode="General">
                  <c:v>0.25732622786559001</c:v>
                </c:pt>
                <c:pt idx="15334" formatCode="General">
                  <c:v>0.25858310663754802</c:v>
                </c:pt>
                <c:pt idx="15335" formatCode="General">
                  <c:v>0.26086592875187897</c:v>
                </c:pt>
                <c:pt idx="15336" formatCode="General">
                  <c:v>0.26359137664494797</c:v>
                </c:pt>
                <c:pt idx="15337" formatCode="General">
                  <c:v>0.266537877560929</c:v>
                </c:pt>
                <c:pt idx="15338" formatCode="General">
                  <c:v>0.26958093614858403</c:v>
                </c:pt>
                <c:pt idx="15339" formatCode="General">
                  <c:v>0.27233793664276701</c:v>
                </c:pt>
                <c:pt idx="15340" formatCode="General">
                  <c:v>0.27456674019875699</c:v>
                </c:pt>
                <c:pt idx="15341" formatCode="General">
                  <c:v>0.27529336113067399</c:v>
                </c:pt>
                <c:pt idx="15342" formatCode="General">
                  <c:v>0.27414256807307302</c:v>
                </c:pt>
                <c:pt idx="15343" formatCode="General">
                  <c:v>0.27176498687960898</c:v>
                </c:pt>
                <c:pt idx="15344" formatCode="General">
                  <c:v>0.26921388297664001</c:v>
                </c:pt>
                <c:pt idx="15345" formatCode="General">
                  <c:v>0.26708558998742599</c:v>
                </c:pt>
                <c:pt idx="15346" formatCode="General">
                  <c:v>0.26454025539799497</c:v>
                </c:pt>
                <c:pt idx="15347" formatCode="General">
                  <c:v>0.26152897201035402</c:v>
                </c:pt>
                <c:pt idx="15348" formatCode="General">
                  <c:v>0.25889918993980998</c:v>
                </c:pt>
                <c:pt idx="15349" formatCode="General">
                  <c:v>0.25662972973452902</c:v>
                </c:pt>
                <c:pt idx="15350" formatCode="General">
                  <c:v>0.25399161448205199</c:v>
                </c:pt>
                <c:pt idx="15351" formatCode="General">
                  <c:v>0.25084096956246599</c:v>
                </c:pt>
                <c:pt idx="15352" formatCode="General">
                  <c:v>0.24812586163331901</c:v>
                </c:pt>
                <c:pt idx="15353" formatCode="General">
                  <c:v>0.246909755651536</c:v>
                </c:pt>
                <c:pt idx="15354" formatCode="General">
                  <c:v>0.24764352173993701</c:v>
                </c:pt>
                <c:pt idx="15355" formatCode="General">
                  <c:v>0.249989218207812</c:v>
                </c:pt>
                <c:pt idx="15356" formatCode="General">
                  <c:v>0.25427906855177002</c:v>
                </c:pt>
                <c:pt idx="15357" formatCode="General">
                  <c:v>0.26003208497698699</c:v>
                </c:pt>
                <c:pt idx="15358" formatCode="General">
                  <c:v>0.26556539258301598</c:v>
                </c:pt>
                <c:pt idx="15359" formatCode="General">
                  <c:v>0.27134662039507501</c:v>
                </c:pt>
                <c:pt idx="15360" formatCode="General">
                  <c:v>0.27857789794127702</c:v>
                </c:pt>
                <c:pt idx="15361" formatCode="General">
                  <c:v>0.28736867230493102</c:v>
                </c:pt>
                <c:pt idx="15362" formatCode="General">
                  <c:v>0.297232223899561</c:v>
                </c:pt>
                <c:pt idx="15363" formatCode="General">
                  <c:v>0.30784763932033599</c:v>
                </c:pt>
                <c:pt idx="15364" formatCode="General">
                  <c:v>0.31958262809273202</c:v>
                </c:pt>
                <c:pt idx="15365" formatCode="General">
                  <c:v>0.33161603388594801</c:v>
                </c:pt>
                <c:pt idx="15366" formatCode="General">
                  <c:v>0.34189302992460802</c:v>
                </c:pt>
                <c:pt idx="15367" formatCode="General">
                  <c:v>0.35012063393203202</c:v>
                </c:pt>
                <c:pt idx="15368" formatCode="General">
                  <c:v>0.35535587918426598</c:v>
                </c:pt>
                <c:pt idx="15369" formatCode="General">
                  <c:v>0.355720019172302</c:v>
                </c:pt>
                <c:pt idx="15370" formatCode="General">
                  <c:v>0.35133266083893799</c:v>
                </c:pt>
                <c:pt idx="15371" formatCode="General">
                  <c:v>0.34275687124351301</c:v>
                </c:pt>
                <c:pt idx="15372" formatCode="General">
                  <c:v>0.33088306770863701</c:v>
                </c:pt>
                <c:pt idx="15373" formatCode="General">
                  <c:v>0.31630458074427698</c:v>
                </c:pt>
                <c:pt idx="15374" formatCode="General">
                  <c:v>0.29987523411255401</c:v>
                </c:pt>
                <c:pt idx="15375" formatCode="General">
                  <c:v>0.28354119014187501</c:v>
                </c:pt>
                <c:pt idx="15376" formatCode="General">
                  <c:v>0.26900207618163602</c:v>
                </c:pt>
                <c:pt idx="15377" formatCode="General">
                  <c:v>0.25677530790532399</c:v>
                </c:pt>
                <c:pt idx="15378" formatCode="General">
                  <c:v>0.247427151284626</c:v>
                </c:pt>
                <c:pt idx="15379" formatCode="General">
                  <c:v>0.242662782273217</c:v>
                </c:pt>
                <c:pt idx="15380" formatCode="General">
                  <c:v>0.242852947335744</c:v>
                </c:pt>
                <c:pt idx="15381" formatCode="General">
                  <c:v>0.24697801746558501</c:v>
                </c:pt>
                <c:pt idx="15382" formatCode="General">
                  <c:v>0.25457264370443</c:v>
                </c:pt>
                <c:pt idx="15383" formatCode="General">
                  <c:v>0.26539010185016199</c:v>
                </c:pt>
                <c:pt idx="15384" formatCode="General">
                  <c:v>0.278486736327827</c:v>
                </c:pt>
                <c:pt idx="15385" formatCode="General">
                  <c:v>0.29278598032342201</c:v>
                </c:pt>
                <c:pt idx="15386" formatCode="General">
                  <c:v>0.307929726791911</c:v>
                </c:pt>
                <c:pt idx="15387" formatCode="General">
                  <c:v>0.32369544801108202</c:v>
                </c:pt>
                <c:pt idx="15388" formatCode="General">
                  <c:v>0.33965399583774297</c:v>
                </c:pt>
                <c:pt idx="15389" formatCode="General">
                  <c:v>0.35473586889827902</c:v>
                </c:pt>
                <c:pt idx="15390" formatCode="General">
                  <c:v>0.36792310181445798</c:v>
                </c:pt>
                <c:pt idx="15391" formatCode="General">
                  <c:v>0.37837922970971399</c:v>
                </c:pt>
                <c:pt idx="15392" formatCode="General">
                  <c:v>0.38581326319946002</c:v>
                </c:pt>
                <c:pt idx="15393" formatCode="General">
                  <c:v>0.39074617944918999</c:v>
                </c:pt>
                <c:pt idx="15394" formatCode="General">
                  <c:v>0.39326295629178099</c:v>
                </c:pt>
                <c:pt idx="15395" formatCode="General">
                  <c:v>0.39383986401299498</c:v>
                </c:pt>
                <c:pt idx="15396" formatCode="General">
                  <c:v>0.393675188256015</c:v>
                </c:pt>
                <c:pt idx="15397" formatCode="General">
                  <c:v>0.39270573820499199</c:v>
                </c:pt>
                <c:pt idx="15398" formatCode="General">
                  <c:v>0.38947980462679299</c:v>
                </c:pt>
                <c:pt idx="15399" formatCode="General">
                  <c:v>0.38270340184434298</c:v>
                </c:pt>
                <c:pt idx="15400" formatCode="General">
                  <c:v>0.37290180148725599</c:v>
                </c:pt>
                <c:pt idx="15401" formatCode="General">
                  <c:v>0.36103996715276299</c:v>
                </c:pt>
                <c:pt idx="15402" formatCode="General">
                  <c:v>0.34757949499968699</c:v>
                </c:pt>
                <c:pt idx="15403" formatCode="General">
                  <c:v>0.33302422526903203</c:v>
                </c:pt>
                <c:pt idx="15404" formatCode="General">
                  <c:v>0.31744052716936999</c:v>
                </c:pt>
                <c:pt idx="15405" formatCode="General">
                  <c:v>0.301020458215358</c:v>
                </c:pt>
                <c:pt idx="15406" formatCode="General">
                  <c:v>0.28395911645375799</c:v>
                </c:pt>
                <c:pt idx="15407" formatCode="General">
                  <c:v>0.26703055845685097</c:v>
                </c:pt>
                <c:pt idx="15408" formatCode="General">
                  <c:v>0.25085123641563301</c:v>
                </c:pt>
                <c:pt idx="15409" formatCode="General">
                  <c:v>0.23561709358248001</c:v>
                </c:pt>
                <c:pt idx="15410" formatCode="General">
                  <c:v>0.220942999410811</c:v>
                </c:pt>
                <c:pt idx="15411" formatCode="General">
                  <c:v>0.20742039479886101</c:v>
                </c:pt>
                <c:pt idx="15412" formatCode="General">
                  <c:v>0.196417386984713</c:v>
                </c:pt>
                <c:pt idx="15413" formatCode="General">
                  <c:v>0.187709886236403</c:v>
                </c:pt>
                <c:pt idx="15414" formatCode="General">
                  <c:v>0.18032649700136899</c:v>
                </c:pt>
                <c:pt idx="15415" formatCode="General">
                  <c:v>0.17358998486133201</c:v>
                </c:pt>
                <c:pt idx="15416" formatCode="General">
                  <c:v>0.16794880588117</c:v>
                </c:pt>
                <c:pt idx="15417" formatCode="General">
                  <c:v>0.16374016775558201</c:v>
                </c:pt>
                <c:pt idx="15418" formatCode="General">
                  <c:v>0.160356621567883</c:v>
                </c:pt>
                <c:pt idx="15419" formatCode="General">
                  <c:v>0.15705899857358599</c:v>
                </c:pt>
                <c:pt idx="15420" formatCode="General">
                  <c:v>0.15350401845329101</c:v>
                </c:pt>
                <c:pt idx="15421" formatCode="General">
                  <c:v>0.15053449699499799</c:v>
                </c:pt>
                <c:pt idx="15422" formatCode="General">
                  <c:v>0.14952862627076099</c:v>
                </c:pt>
                <c:pt idx="15423" formatCode="General">
                  <c:v>0.15046548390775699</c:v>
                </c:pt>
                <c:pt idx="15424" formatCode="General">
                  <c:v>0.15180477431470801</c:v>
                </c:pt>
                <c:pt idx="15425" formatCode="General">
                  <c:v>0.152742935198459</c:v>
                </c:pt>
                <c:pt idx="15426" formatCode="General">
                  <c:v>0.15411664605834199</c:v>
                </c:pt>
                <c:pt idx="15427" formatCode="General">
                  <c:v>0.156426174061472</c:v>
                </c:pt>
                <c:pt idx="15428" formatCode="General">
                  <c:v>0.15907295406227401</c:v>
                </c:pt>
                <c:pt idx="15429" formatCode="General">
                  <c:v>0.161236484643516</c:v>
                </c:pt>
                <c:pt idx="15430" formatCode="General">
                  <c:v>0.16261328432518901</c:v>
                </c:pt>
                <c:pt idx="15431" formatCode="General">
                  <c:v>0.16374671004312899</c:v>
                </c:pt>
                <c:pt idx="15432" formatCode="General">
                  <c:v>0.165650653454052</c:v>
                </c:pt>
                <c:pt idx="15433" formatCode="General">
                  <c:v>0.16945468824677401</c:v>
                </c:pt>
                <c:pt idx="15434" formatCode="General">
                  <c:v>0.175258878720641</c:v>
                </c:pt>
                <c:pt idx="15435" formatCode="General">
                  <c:v>0.182056049412509</c:v>
                </c:pt>
                <c:pt idx="15436" formatCode="General">
                  <c:v>0.188544384748521</c:v>
                </c:pt>
                <c:pt idx="15437" formatCode="General">
                  <c:v>0.19309641973237299</c:v>
                </c:pt>
                <c:pt idx="15438" formatCode="General">
                  <c:v>0.19481026578951399</c:v>
                </c:pt>
                <c:pt idx="15439" formatCode="General">
                  <c:v>0.19388856383137701</c:v>
                </c:pt>
                <c:pt idx="15440" formatCode="General">
                  <c:v>0.19059993320797899</c:v>
                </c:pt>
                <c:pt idx="15441" formatCode="General">
                  <c:v>0.18471062465788701</c:v>
                </c:pt>
                <c:pt idx="15442" formatCode="General">
                  <c:v>0.17572517382643599</c:v>
                </c:pt>
                <c:pt idx="15443" formatCode="General">
                  <c:v>0.16439110481841501</c:v>
                </c:pt>
                <c:pt idx="15444" formatCode="General">
                  <c:v>0.151535422357822</c:v>
                </c:pt>
                <c:pt idx="15445" formatCode="General">
                  <c:v>0.13685223504392</c:v>
                </c:pt>
                <c:pt idx="15446" formatCode="General">
                  <c:v>0.120241396075616</c:v>
                </c:pt>
                <c:pt idx="15447" formatCode="General">
                  <c:v>0.10200059593985999</c:v>
                </c:pt>
                <c:pt idx="15448" formatCode="General">
                  <c:v>8.3185776329595396E-2</c:v>
                </c:pt>
                <c:pt idx="15449" formatCode="General">
                  <c:v>6.5139894418684799E-2</c:v>
                </c:pt>
                <c:pt idx="15450" formatCode="General">
                  <c:v>4.8154378837249802E-2</c:v>
                </c:pt>
                <c:pt idx="15451" formatCode="General">
                  <c:v>3.2629620486993798E-2</c:v>
                </c:pt>
                <c:pt idx="15452" formatCode="General">
                  <c:v>1.98921452231203E-2</c:v>
                </c:pt>
                <c:pt idx="15453" formatCode="General">
                  <c:v>1.0710373500778299E-2</c:v>
                </c:pt>
                <c:pt idx="15454" formatCode="General">
                  <c:v>4.3952397859769498E-3</c:v>
                </c:pt>
                <c:pt idx="15455">
                  <c:v>8.2907795073544597E-5</c:v>
                </c:pt>
                <c:pt idx="15456" formatCode="General">
                  <c:v>-2.1478134610208098E-3</c:v>
                </c:pt>
                <c:pt idx="15457" formatCode="General">
                  <c:v>-3.0178743146350899E-3</c:v>
                </c:pt>
                <c:pt idx="15458" formatCode="General">
                  <c:v>-2.79227439325575E-3</c:v>
                </c:pt>
                <c:pt idx="15459" formatCode="General">
                  <c:v>-1.27652181101731E-3</c:v>
                </c:pt>
                <c:pt idx="15460" formatCode="General">
                  <c:v>6.4452402524249304E-4</c:v>
                </c:pt>
                <c:pt idx="15461" formatCode="General">
                  <c:v>3.06620089703841E-3</c:v>
                </c:pt>
                <c:pt idx="15462" formatCode="General">
                  <c:v>6.5090563556585998E-3</c:v>
                </c:pt>
                <c:pt idx="15463" formatCode="General">
                  <c:v>1.03771709132998E-2</c:v>
                </c:pt>
                <c:pt idx="15464" formatCode="General">
                  <c:v>1.41009902161136E-2</c:v>
                </c:pt>
                <c:pt idx="15465" formatCode="General">
                  <c:v>1.81371262035319E-2</c:v>
                </c:pt>
                <c:pt idx="15466" formatCode="General">
                  <c:v>2.24808184563287E-2</c:v>
                </c:pt>
                <c:pt idx="15467" formatCode="General">
                  <c:v>2.6442750579674299E-2</c:v>
                </c:pt>
                <c:pt idx="15468" formatCode="General">
                  <c:v>3.0564445159128699E-2</c:v>
                </c:pt>
                <c:pt idx="15469" formatCode="General">
                  <c:v>3.5707468124053697E-2</c:v>
                </c:pt>
                <c:pt idx="15470" formatCode="General">
                  <c:v>4.2432188278724303E-2</c:v>
                </c:pt>
                <c:pt idx="15471" formatCode="General">
                  <c:v>4.9934370709995103E-2</c:v>
                </c:pt>
                <c:pt idx="15472" formatCode="General">
                  <c:v>5.6650263412447298E-2</c:v>
                </c:pt>
                <c:pt idx="15473" formatCode="General">
                  <c:v>6.1711035617170097E-2</c:v>
                </c:pt>
                <c:pt idx="15474" formatCode="General">
                  <c:v>6.3859366081135599E-2</c:v>
                </c:pt>
                <c:pt idx="15475" formatCode="General">
                  <c:v>6.2853063664060196E-2</c:v>
                </c:pt>
                <c:pt idx="15476" formatCode="General">
                  <c:v>5.8300247977529501E-2</c:v>
                </c:pt>
                <c:pt idx="15477" formatCode="General">
                  <c:v>4.8976710090459702E-2</c:v>
                </c:pt>
                <c:pt idx="15478" formatCode="General">
                  <c:v>3.5175435478808498E-2</c:v>
                </c:pt>
                <c:pt idx="15479" formatCode="General">
                  <c:v>1.8163819010913799E-2</c:v>
                </c:pt>
                <c:pt idx="15480" formatCode="General">
                  <c:v>-7.3518267436545098E-4</c:v>
                </c:pt>
                <c:pt idx="15481" formatCode="General">
                  <c:v>-2.0709896001188E-2</c:v>
                </c:pt>
                <c:pt idx="15482" formatCode="General">
                  <c:v>-4.1424596968746501E-2</c:v>
                </c:pt>
                <c:pt idx="15483" formatCode="General">
                  <c:v>-6.1893526598079701E-2</c:v>
                </c:pt>
                <c:pt idx="15484" formatCode="General">
                  <c:v>-8.08622354336411E-2</c:v>
                </c:pt>
                <c:pt idx="15485" formatCode="General">
                  <c:v>-9.8421257893169398E-2</c:v>
                </c:pt>
                <c:pt idx="15486" formatCode="General">
                  <c:v>-0.115929206085246</c:v>
                </c:pt>
                <c:pt idx="15487" formatCode="General">
                  <c:v>-0.133630346176834</c:v>
                </c:pt>
                <c:pt idx="15488" formatCode="General">
                  <c:v>-0.15117852861487499</c:v>
                </c:pt>
                <c:pt idx="15489" formatCode="General">
                  <c:v>-0.16821318992291201</c:v>
                </c:pt>
                <c:pt idx="15490" formatCode="General">
                  <c:v>-0.18347266470058299</c:v>
                </c:pt>
                <c:pt idx="15491" formatCode="General">
                  <c:v>-0.19623549955839101</c:v>
                </c:pt>
                <c:pt idx="15492" formatCode="General">
                  <c:v>-0.20677001276565099</c:v>
                </c:pt>
                <c:pt idx="15493" formatCode="General">
                  <c:v>-0.21496633010857499</c:v>
                </c:pt>
                <c:pt idx="15494" formatCode="General">
                  <c:v>-0.220922532128285</c:v>
                </c:pt>
                <c:pt idx="15495" formatCode="General">
                  <c:v>-0.22399610098186001</c:v>
                </c:pt>
                <c:pt idx="15496" formatCode="General">
                  <c:v>-0.22317043411165699</c:v>
                </c:pt>
                <c:pt idx="15497" formatCode="General">
                  <c:v>-0.219163620458763</c:v>
                </c:pt>
                <c:pt idx="15498" formatCode="General">
                  <c:v>-0.213851207795583</c:v>
                </c:pt>
                <c:pt idx="15499" formatCode="General">
                  <c:v>-0.20834076467856</c:v>
                </c:pt>
                <c:pt idx="15500" formatCode="General">
                  <c:v>-0.20274078434103199</c:v>
                </c:pt>
                <c:pt idx="15501" formatCode="General">
                  <c:v>-0.198157532261727</c:v>
                </c:pt>
                <c:pt idx="15502" formatCode="General">
                  <c:v>-0.19551097463947101</c:v>
                </c:pt>
                <c:pt idx="15503" formatCode="General">
                  <c:v>-0.19615928337826999</c:v>
                </c:pt>
                <c:pt idx="15504" formatCode="General">
                  <c:v>-0.20171263701702599</c:v>
                </c:pt>
                <c:pt idx="15505" formatCode="General">
                  <c:v>-0.21165301641839901</c:v>
                </c:pt>
                <c:pt idx="15506" formatCode="General">
                  <c:v>-0.22471034430848499</c:v>
                </c:pt>
                <c:pt idx="15507" formatCode="General">
                  <c:v>-0.240545047498335</c:v>
                </c:pt>
                <c:pt idx="15508" formatCode="General">
                  <c:v>-0.259654114210154</c:v>
                </c:pt>
                <c:pt idx="15509" formatCode="General">
                  <c:v>-0.28168669052517398</c:v>
                </c:pt>
                <c:pt idx="15510" formatCode="General">
                  <c:v>-0.305394566151793</c:v>
                </c:pt>
                <c:pt idx="15511" formatCode="General">
                  <c:v>-0.33000394460266302</c:v>
                </c:pt>
                <c:pt idx="15512" formatCode="General">
                  <c:v>-0.35358149857162302</c:v>
                </c:pt>
                <c:pt idx="15513" formatCode="General">
                  <c:v>-0.37361211875485101</c:v>
                </c:pt>
                <c:pt idx="15514" formatCode="General">
                  <c:v>-0.38952593600354402</c:v>
                </c:pt>
                <c:pt idx="15515" formatCode="General">
                  <c:v>-0.40152969461926802</c:v>
                </c:pt>
                <c:pt idx="15516" formatCode="General">
                  <c:v>-0.40952594956466098</c:v>
                </c:pt>
                <c:pt idx="15517" formatCode="General">
                  <c:v>-0.41332384462531802</c:v>
                </c:pt>
                <c:pt idx="15518" formatCode="General">
                  <c:v>-0.41268302425794101</c:v>
                </c:pt>
                <c:pt idx="15519" formatCode="General">
                  <c:v>-0.40746490784793599</c:v>
                </c:pt>
                <c:pt idx="15520" formatCode="General">
                  <c:v>-0.39806300885493201</c:v>
                </c:pt>
                <c:pt idx="15521" formatCode="General">
                  <c:v>-0.38548511342059899</c:v>
                </c:pt>
                <c:pt idx="15522" formatCode="General">
                  <c:v>-0.369790635844365</c:v>
                </c:pt>
                <c:pt idx="15523" formatCode="General">
                  <c:v>-0.35095453572767799</c:v>
                </c:pt>
                <c:pt idx="15524" formatCode="General">
                  <c:v>-0.33121960172738402</c:v>
                </c:pt>
                <c:pt idx="15525" formatCode="General">
                  <c:v>-0.31223446350803902</c:v>
                </c:pt>
                <c:pt idx="15526" formatCode="General">
                  <c:v>-0.29434925869950002</c:v>
                </c:pt>
                <c:pt idx="15527" formatCode="General">
                  <c:v>-0.27743728074916202</c:v>
                </c:pt>
                <c:pt idx="15528" formatCode="General">
                  <c:v>-0.26156800782808798</c:v>
                </c:pt>
                <c:pt idx="15529" formatCode="General">
                  <c:v>-0.24799652592660301</c:v>
                </c:pt>
                <c:pt idx="15530" formatCode="General">
                  <c:v>-0.23760035537545801</c:v>
                </c:pt>
                <c:pt idx="15531" formatCode="General">
                  <c:v>-0.230727055664426</c:v>
                </c:pt>
                <c:pt idx="15532" formatCode="General">
                  <c:v>-0.227481426650886</c:v>
                </c:pt>
                <c:pt idx="15533" formatCode="General">
                  <c:v>-0.226609464850939</c:v>
                </c:pt>
                <c:pt idx="15534" formatCode="General">
                  <c:v>-0.22616675373268599</c:v>
                </c:pt>
                <c:pt idx="15535" formatCode="General">
                  <c:v>-0.22597079059393599</c:v>
                </c:pt>
                <c:pt idx="15536" formatCode="General">
                  <c:v>-0.22708964427578801</c:v>
                </c:pt>
                <c:pt idx="15537" formatCode="General">
                  <c:v>-0.22978429343301701</c:v>
                </c:pt>
                <c:pt idx="15538" formatCode="General">
                  <c:v>-0.23381720807346801</c:v>
                </c:pt>
                <c:pt idx="15539" formatCode="General">
                  <c:v>-0.239043822221645</c:v>
                </c:pt>
                <c:pt idx="15540" formatCode="General">
                  <c:v>-0.24531450555314299</c:v>
                </c:pt>
                <c:pt idx="15541" formatCode="General">
                  <c:v>-0.25367500735551102</c:v>
                </c:pt>
                <c:pt idx="15542" formatCode="General">
                  <c:v>-0.264343373015479</c:v>
                </c:pt>
                <c:pt idx="15543" formatCode="General">
                  <c:v>-0.27571950692556901</c:v>
                </c:pt>
                <c:pt idx="15544" formatCode="General">
                  <c:v>-0.28639800151235001</c:v>
                </c:pt>
                <c:pt idx="15545" formatCode="General">
                  <c:v>-0.296467537654652</c:v>
                </c:pt>
                <c:pt idx="15546" formatCode="General">
                  <c:v>-0.306951652842193</c:v>
                </c:pt>
                <c:pt idx="15547" formatCode="General">
                  <c:v>-0.31699350605000998</c:v>
                </c:pt>
                <c:pt idx="15548" formatCode="General">
                  <c:v>-0.324223982775243</c:v>
                </c:pt>
                <c:pt idx="15549" formatCode="General">
                  <c:v>-0.32747703925279198</c:v>
                </c:pt>
                <c:pt idx="15550" formatCode="General">
                  <c:v>-0.327741832939838</c:v>
                </c:pt>
                <c:pt idx="15551" formatCode="General">
                  <c:v>-0.325863562193413</c:v>
                </c:pt>
                <c:pt idx="15552" formatCode="General">
                  <c:v>-0.323031308526605</c:v>
                </c:pt>
                <c:pt idx="15553" formatCode="General">
                  <c:v>-0.320889901088731</c:v>
                </c:pt>
                <c:pt idx="15554" formatCode="General">
                  <c:v>-0.31970865744721599</c:v>
                </c:pt>
                <c:pt idx="15555" formatCode="General">
                  <c:v>-0.31907084983473399</c:v>
                </c:pt>
                <c:pt idx="15556" formatCode="General">
                  <c:v>-0.31813422142860898</c:v>
                </c:pt>
                <c:pt idx="15557" formatCode="General">
                  <c:v>-0.31635905767404998</c:v>
                </c:pt>
                <c:pt idx="15558" formatCode="General">
                  <c:v>-0.31377816309349899</c:v>
                </c:pt>
                <c:pt idx="15559" formatCode="General">
                  <c:v>-0.31047961222857101</c:v>
                </c:pt>
                <c:pt idx="15560" formatCode="General">
                  <c:v>-0.30583852296864</c:v>
                </c:pt>
                <c:pt idx="15561" formatCode="General">
                  <c:v>-0.29904319795640699</c:v>
                </c:pt>
                <c:pt idx="15562" formatCode="General">
                  <c:v>-0.290852045138976</c:v>
                </c:pt>
                <c:pt idx="15563" formatCode="General">
                  <c:v>-0.28305611084600402</c:v>
                </c:pt>
                <c:pt idx="15564" formatCode="General">
                  <c:v>-0.27648405366612799</c:v>
                </c:pt>
                <c:pt idx="15565" formatCode="General">
                  <c:v>-0.27074995775406802</c:v>
                </c:pt>
                <c:pt idx="15566" formatCode="General">
                  <c:v>-0.26617901911741099</c:v>
                </c:pt>
                <c:pt idx="15567" formatCode="General">
                  <c:v>-0.26372707485625202</c:v>
                </c:pt>
                <c:pt idx="15568" formatCode="General">
                  <c:v>-0.26354143595010598</c:v>
                </c:pt>
                <c:pt idx="15569" formatCode="General">
                  <c:v>-0.26579544173004399</c:v>
                </c:pt>
                <c:pt idx="15570" formatCode="General">
                  <c:v>-0.26916812506010801</c:v>
                </c:pt>
                <c:pt idx="15571" formatCode="General">
                  <c:v>-0.27116464543298702</c:v>
                </c:pt>
                <c:pt idx="15572" formatCode="General">
                  <c:v>-0.27161402492874298</c:v>
                </c:pt>
                <c:pt idx="15573" formatCode="General">
                  <c:v>-0.27173768631690898</c:v>
                </c:pt>
                <c:pt idx="15574" formatCode="General">
                  <c:v>-0.27273536898748602</c:v>
                </c:pt>
                <c:pt idx="15575" formatCode="General">
                  <c:v>-0.274816350269877</c:v>
                </c:pt>
                <c:pt idx="15576" formatCode="General">
                  <c:v>-0.27769960044540098</c:v>
                </c:pt>
                <c:pt idx="15577" formatCode="General">
                  <c:v>-0.28251707670047399</c:v>
                </c:pt>
                <c:pt idx="15578" formatCode="General">
                  <c:v>-0.28915372310889997</c:v>
                </c:pt>
                <c:pt idx="15579" formatCode="General">
                  <c:v>-0.296053731623592</c:v>
                </c:pt>
                <c:pt idx="15580" formatCode="General">
                  <c:v>-0.30336799595089198</c:v>
                </c:pt>
                <c:pt idx="15581" formatCode="General">
                  <c:v>-0.31096464777037702</c:v>
                </c:pt>
                <c:pt idx="15582" formatCode="General">
                  <c:v>-0.31670925750343898</c:v>
                </c:pt>
                <c:pt idx="15583" formatCode="General">
                  <c:v>-0.320424664655936</c:v>
                </c:pt>
                <c:pt idx="15584" formatCode="General">
                  <c:v>-0.32416554406188097</c:v>
                </c:pt>
                <c:pt idx="15585" formatCode="General">
                  <c:v>-0.32782035874204302</c:v>
                </c:pt>
                <c:pt idx="15586" formatCode="General">
                  <c:v>-0.33040964334151202</c:v>
                </c:pt>
                <c:pt idx="15587" formatCode="General">
                  <c:v>-0.33204252329913098</c:v>
                </c:pt>
                <c:pt idx="15588" formatCode="General">
                  <c:v>-0.33231722448640799</c:v>
                </c:pt>
                <c:pt idx="15589" formatCode="General">
                  <c:v>-0.33050864780296901</c:v>
                </c:pt>
                <c:pt idx="15590" formatCode="General">
                  <c:v>-0.32670517450692299</c:v>
                </c:pt>
                <c:pt idx="15591" formatCode="General">
                  <c:v>-0.32164994885674603</c:v>
                </c:pt>
                <c:pt idx="15592" formatCode="General">
                  <c:v>-0.31609935723389398</c:v>
                </c:pt>
                <c:pt idx="15593" formatCode="General">
                  <c:v>-0.31014370581477302</c:v>
                </c:pt>
                <c:pt idx="15594" formatCode="General">
                  <c:v>-0.30232962846168498</c:v>
                </c:pt>
                <c:pt idx="15595" formatCode="General">
                  <c:v>-0.29159067104300002</c:v>
                </c:pt>
                <c:pt idx="15596" formatCode="General">
                  <c:v>-0.27874171527039898</c:v>
                </c:pt>
                <c:pt idx="15597" formatCode="General">
                  <c:v>-0.26500151219832002</c:v>
                </c:pt>
                <c:pt idx="15598" formatCode="General">
                  <c:v>-0.250794256820146</c:v>
                </c:pt>
                <c:pt idx="15599" formatCode="General">
                  <c:v>-0.23650302025068701</c:v>
                </c:pt>
                <c:pt idx="15600" formatCode="General">
                  <c:v>-0.22364565943757</c:v>
                </c:pt>
                <c:pt idx="15601" formatCode="General">
                  <c:v>-0.21277772232397901</c:v>
                </c:pt>
                <c:pt idx="15602" formatCode="General">
                  <c:v>-0.20227168123828199</c:v>
                </c:pt>
                <c:pt idx="15603" formatCode="General">
                  <c:v>-0.19119683979291099</c:v>
                </c:pt>
                <c:pt idx="15604" formatCode="General">
                  <c:v>-0.17992021751720599</c:v>
                </c:pt>
                <c:pt idx="15605" formatCode="General">
                  <c:v>-0.169344464787301</c:v>
                </c:pt>
                <c:pt idx="15606" formatCode="General">
                  <c:v>-0.16030754124736901</c:v>
                </c:pt>
                <c:pt idx="15607" formatCode="General">
                  <c:v>-0.15226094303124499</c:v>
                </c:pt>
                <c:pt idx="15608" formatCode="General">
                  <c:v>-0.14466835251793</c:v>
                </c:pt>
                <c:pt idx="15609" formatCode="General">
                  <c:v>-0.13756544037957999</c:v>
                </c:pt>
                <c:pt idx="15610" formatCode="General">
                  <c:v>-0.131451629510487</c:v>
                </c:pt>
                <c:pt idx="15611" formatCode="General">
                  <c:v>-0.127057791420078</c:v>
                </c:pt>
                <c:pt idx="15612" formatCode="General">
                  <c:v>-0.124018768395377</c:v>
                </c:pt>
                <c:pt idx="15613" formatCode="General">
                  <c:v>-0.121837421534004</c:v>
                </c:pt>
                <c:pt idx="15614" formatCode="General">
                  <c:v>-0.120154102768827</c:v>
                </c:pt>
                <c:pt idx="15615" formatCode="General">
                  <c:v>-0.118150938864739</c:v>
                </c:pt>
                <c:pt idx="15616" formatCode="General">
                  <c:v>-0.11571640885057401</c:v>
                </c:pt>
                <c:pt idx="15617" formatCode="General">
                  <c:v>-0.112704921467371</c:v>
                </c:pt>
                <c:pt idx="15618" formatCode="General">
                  <c:v>-0.108952517937124</c:v>
                </c:pt>
                <c:pt idx="15619" formatCode="General">
                  <c:v>-0.10511572268017801</c:v>
                </c:pt>
                <c:pt idx="15620" formatCode="General">
                  <c:v>-0.100355896977051</c:v>
                </c:pt>
                <c:pt idx="15621" formatCode="General">
                  <c:v>-9.3557615342102995E-2</c:v>
                </c:pt>
                <c:pt idx="15622" formatCode="General">
                  <c:v>-8.4776635624207397E-2</c:v>
                </c:pt>
                <c:pt idx="15623" formatCode="General">
                  <c:v>-7.4485668276143405E-2</c:v>
                </c:pt>
                <c:pt idx="15624" formatCode="General">
                  <c:v>-6.3131362010386396E-2</c:v>
                </c:pt>
                <c:pt idx="15625" formatCode="General">
                  <c:v>-5.1285056616354699E-2</c:v>
                </c:pt>
                <c:pt idx="15626" formatCode="General">
                  <c:v>-3.9342454332825703E-2</c:v>
                </c:pt>
                <c:pt idx="15627" formatCode="General">
                  <c:v>-2.7131970785694001E-2</c:v>
                </c:pt>
                <c:pt idx="15628" formatCode="General">
                  <c:v>-1.52634450313769E-2</c:v>
                </c:pt>
                <c:pt idx="15629" formatCode="General">
                  <c:v>-3.53218674394665E-3</c:v>
                </c:pt>
                <c:pt idx="15630" formatCode="General">
                  <c:v>9.2495485385814293E-3</c:v>
                </c:pt>
                <c:pt idx="15631" formatCode="General">
                  <c:v>2.3183592428041799E-2</c:v>
                </c:pt>
                <c:pt idx="15632" formatCode="General">
                  <c:v>3.7785839327269803E-2</c:v>
                </c:pt>
                <c:pt idx="15633" formatCode="General">
                  <c:v>5.3320893967170303E-2</c:v>
                </c:pt>
                <c:pt idx="15634" formatCode="General">
                  <c:v>7.0511574160355903E-2</c:v>
                </c:pt>
                <c:pt idx="15635" formatCode="General">
                  <c:v>8.8946149944572006E-2</c:v>
                </c:pt>
                <c:pt idx="15636" formatCode="General">
                  <c:v>0.108091594305382</c:v>
                </c:pt>
                <c:pt idx="15637" formatCode="General">
                  <c:v>0.12757661059066699</c:v>
                </c:pt>
                <c:pt idx="15638" formatCode="General">
                  <c:v>0.14754351435331101</c:v>
                </c:pt>
                <c:pt idx="15639" formatCode="General">
                  <c:v>0.16753364208492999</c:v>
                </c:pt>
                <c:pt idx="15640" formatCode="General">
                  <c:v>0.18615467072900499</c:v>
                </c:pt>
                <c:pt idx="15641" formatCode="General">
                  <c:v>0.20376382372812499</c:v>
                </c:pt>
                <c:pt idx="15642" formatCode="General">
                  <c:v>0.22056047776392099</c:v>
                </c:pt>
                <c:pt idx="15643" formatCode="General">
                  <c:v>0.23608468567816099</c:v>
                </c:pt>
                <c:pt idx="15644" formatCode="General">
                  <c:v>0.24938775625770601</c:v>
                </c:pt>
                <c:pt idx="15645" formatCode="General">
                  <c:v>0.26022667147472001</c:v>
                </c:pt>
                <c:pt idx="15646" formatCode="General">
                  <c:v>0.269039111122926</c:v>
                </c:pt>
                <c:pt idx="15647" formatCode="General">
                  <c:v>0.27563818814299301</c:v>
                </c:pt>
                <c:pt idx="15648" formatCode="General">
                  <c:v>0.28033261692290701</c:v>
                </c:pt>
                <c:pt idx="15649" formatCode="General">
                  <c:v>0.28334833385535801</c:v>
                </c:pt>
                <c:pt idx="15650" formatCode="General">
                  <c:v>0.28372685004019599</c:v>
                </c:pt>
                <c:pt idx="15651" formatCode="General">
                  <c:v>0.28148309215742601</c:v>
                </c:pt>
                <c:pt idx="15652" formatCode="General">
                  <c:v>0.27846333905498499</c:v>
                </c:pt>
                <c:pt idx="15653" formatCode="General">
                  <c:v>0.27529417042590199</c:v>
                </c:pt>
                <c:pt idx="15654" formatCode="General">
                  <c:v>0.27284791033326999</c:v>
                </c:pt>
                <c:pt idx="15655" formatCode="General">
                  <c:v>0.272391716036608</c:v>
                </c:pt>
                <c:pt idx="15656" formatCode="General">
                  <c:v>0.27434923874559902</c:v>
                </c:pt>
                <c:pt idx="15657" formatCode="General">
                  <c:v>0.27918370002715698</c:v>
                </c:pt>
                <c:pt idx="15658" formatCode="General">
                  <c:v>0.28703514120632401</c:v>
                </c:pt>
                <c:pt idx="15659" formatCode="General">
                  <c:v>0.29663511494721201</c:v>
                </c:pt>
                <c:pt idx="15660" formatCode="General">
                  <c:v>0.30732339681912801</c:v>
                </c:pt>
                <c:pt idx="15661" formatCode="General">
                  <c:v>0.320824545240113</c:v>
                </c:pt>
                <c:pt idx="15662" formatCode="General">
                  <c:v>0.33694876328675999</c:v>
                </c:pt>
                <c:pt idx="15663" formatCode="General">
                  <c:v>0.35366855649359902</c:v>
                </c:pt>
                <c:pt idx="15664" formatCode="General">
                  <c:v>0.36983196619875702</c:v>
                </c:pt>
                <c:pt idx="15665" formatCode="General">
                  <c:v>0.38568449761856999</c:v>
                </c:pt>
                <c:pt idx="15666" formatCode="General">
                  <c:v>0.40244228628048201</c:v>
                </c:pt>
                <c:pt idx="15667" formatCode="General">
                  <c:v>0.42012243170927499</c:v>
                </c:pt>
                <c:pt idx="15668" formatCode="General">
                  <c:v>0.43767626133211501</c:v>
                </c:pt>
                <c:pt idx="15669" formatCode="General">
                  <c:v>0.45417548897529703</c:v>
                </c:pt>
                <c:pt idx="15670" formatCode="General">
                  <c:v>0.46889587099862501</c:v>
                </c:pt>
                <c:pt idx="15671" formatCode="General">
                  <c:v>0.48108906452927902</c:v>
                </c:pt>
                <c:pt idx="15672" formatCode="General">
                  <c:v>0.489922091921974</c:v>
                </c:pt>
                <c:pt idx="15673" formatCode="General">
                  <c:v>0.49457297613236501</c:v>
                </c:pt>
                <c:pt idx="15674" formatCode="General">
                  <c:v>0.49538816130982</c:v>
                </c:pt>
                <c:pt idx="15675" formatCode="General">
                  <c:v>0.49392584115573801</c:v>
                </c:pt>
                <c:pt idx="15676" formatCode="General">
                  <c:v>0.49079867408164501</c:v>
                </c:pt>
                <c:pt idx="15677" formatCode="General">
                  <c:v>0.48684113736780499</c:v>
                </c:pt>
                <c:pt idx="15678" formatCode="General">
                  <c:v>0.48365915498337397</c:v>
                </c:pt>
                <c:pt idx="15679" formatCode="General">
                  <c:v>0.48188055921244799</c:v>
                </c:pt>
                <c:pt idx="15680" formatCode="General">
                  <c:v>0.48165562529105199</c:v>
                </c:pt>
                <c:pt idx="15681" formatCode="General">
                  <c:v>0.48360706769302297</c:v>
                </c:pt>
                <c:pt idx="15682" formatCode="General">
                  <c:v>0.48835612504545101</c:v>
                </c:pt>
                <c:pt idx="15683" formatCode="General">
                  <c:v>0.494374718537399</c:v>
                </c:pt>
                <c:pt idx="15684" formatCode="General">
                  <c:v>0.49997173100333298</c:v>
                </c:pt>
                <c:pt idx="15685" formatCode="General">
                  <c:v>0.50508902369755404</c:v>
                </c:pt>
                <c:pt idx="15686" formatCode="General">
                  <c:v>0.51087846783289004</c:v>
                </c:pt>
                <c:pt idx="15687" formatCode="General">
                  <c:v>0.51865345215597503</c:v>
                </c:pt>
                <c:pt idx="15688" formatCode="General">
                  <c:v>0.52747264351817402</c:v>
                </c:pt>
                <c:pt idx="15689" formatCode="General">
                  <c:v>0.53588216091176999</c:v>
                </c:pt>
                <c:pt idx="15690" formatCode="General">
                  <c:v>0.54401554572625199</c:v>
                </c:pt>
                <c:pt idx="15691" formatCode="General">
                  <c:v>0.55291612905685406</c:v>
                </c:pt>
                <c:pt idx="15692" formatCode="General">
                  <c:v>0.56277110013890397</c:v>
                </c:pt>
                <c:pt idx="15693" formatCode="General">
                  <c:v>0.57268826755117597</c:v>
                </c:pt>
                <c:pt idx="15694" formatCode="General">
                  <c:v>0.58251182515066802</c:v>
                </c:pt>
                <c:pt idx="15695" formatCode="General">
                  <c:v>0.59272569431568201</c:v>
                </c:pt>
                <c:pt idx="15696" formatCode="General">
                  <c:v>0.60196197337443902</c:v>
                </c:pt>
                <c:pt idx="15697" formatCode="General">
                  <c:v>0.60835964557759803</c:v>
                </c:pt>
                <c:pt idx="15698" formatCode="General">
                  <c:v>0.61272215451485001</c:v>
                </c:pt>
                <c:pt idx="15699" formatCode="General">
                  <c:v>0.61637977645122799</c:v>
                </c:pt>
                <c:pt idx="15700" formatCode="General">
                  <c:v>0.61922898535480297</c:v>
                </c:pt>
                <c:pt idx="15701" formatCode="General">
                  <c:v>0.62062085250889498</c:v>
                </c:pt>
                <c:pt idx="15702" formatCode="General">
                  <c:v>0.62133795732180497</c:v>
                </c:pt>
                <c:pt idx="15703" formatCode="General">
                  <c:v>0.62289832709335602</c:v>
                </c:pt>
                <c:pt idx="15704" formatCode="General">
                  <c:v>0.62513579940716602</c:v>
                </c:pt>
                <c:pt idx="15705" formatCode="General">
                  <c:v>0.62733939308600595</c:v>
                </c:pt>
                <c:pt idx="15706" formatCode="General">
                  <c:v>0.62838214638021395</c:v>
                </c:pt>
                <c:pt idx="15707" formatCode="General">
                  <c:v>0.62759795849807798</c:v>
                </c:pt>
                <c:pt idx="15708" formatCode="General">
                  <c:v>0.62502732934382599</c:v>
                </c:pt>
                <c:pt idx="15709" formatCode="General">
                  <c:v>0.61927820651778498</c:v>
                </c:pt>
                <c:pt idx="15710" formatCode="General">
                  <c:v>0.60883299303562199</c:v>
                </c:pt>
                <c:pt idx="15711" formatCode="General">
                  <c:v>0.59357642251547804</c:v>
                </c:pt>
                <c:pt idx="15712" formatCode="General">
                  <c:v>0.57408340469737995</c:v>
                </c:pt>
                <c:pt idx="15713" formatCode="General">
                  <c:v>0.55168963359247603</c:v>
                </c:pt>
                <c:pt idx="15714" formatCode="General">
                  <c:v>0.52853354546584597</c:v>
                </c:pt>
                <c:pt idx="15715" formatCode="General">
                  <c:v>0.50648138021710898</c:v>
                </c:pt>
                <c:pt idx="15716" formatCode="General">
                  <c:v>0.48543762697321902</c:v>
                </c:pt>
                <c:pt idx="15717" formatCode="General">
                  <c:v>0.46502319254923902</c:v>
                </c:pt>
                <c:pt idx="15718" formatCode="General">
                  <c:v>0.445113262588477</c:v>
                </c:pt>
                <c:pt idx="15719" formatCode="General">
                  <c:v>0.42608649625877099</c:v>
                </c:pt>
                <c:pt idx="15720" formatCode="General">
                  <c:v>0.41028680916083099</c:v>
                </c:pt>
                <c:pt idx="15721" formatCode="General">
                  <c:v>0.397876742426233</c:v>
                </c:pt>
                <c:pt idx="15722" formatCode="General">
                  <c:v>0.38767782661287198</c:v>
                </c:pt>
                <c:pt idx="15723" formatCode="General">
                  <c:v>0.37981002130924302</c:v>
                </c:pt>
                <c:pt idx="15724" formatCode="General">
                  <c:v>0.374252536378957</c:v>
                </c:pt>
                <c:pt idx="15725" formatCode="General">
                  <c:v>0.37057684324392498</c:v>
                </c:pt>
                <c:pt idx="15726" formatCode="General">
                  <c:v>0.368492473115962</c:v>
                </c:pt>
                <c:pt idx="15727" formatCode="General">
                  <c:v>0.36776915826882101</c:v>
                </c:pt>
                <c:pt idx="15728" formatCode="General">
                  <c:v>0.36782968531842097</c:v>
                </c:pt>
                <c:pt idx="15729" formatCode="General">
                  <c:v>0.36828778396428402</c:v>
                </c:pt>
                <c:pt idx="15730" formatCode="General">
                  <c:v>0.36880440560556199</c:v>
                </c:pt>
                <c:pt idx="15731" formatCode="General">
                  <c:v>0.36970544039452002</c:v>
                </c:pt>
                <c:pt idx="15732" formatCode="General">
                  <c:v>0.371551624640652</c:v>
                </c:pt>
                <c:pt idx="15733" formatCode="General">
                  <c:v>0.37418023908824799</c:v>
                </c:pt>
                <c:pt idx="15734" formatCode="General">
                  <c:v>0.377307175057018</c:v>
                </c:pt>
                <c:pt idx="15735" formatCode="General">
                  <c:v>0.38019182144678998</c:v>
                </c:pt>
                <c:pt idx="15736" formatCode="General">
                  <c:v>0.38217526631013499</c:v>
                </c:pt>
                <c:pt idx="15737" formatCode="General">
                  <c:v>0.38314217268795703</c:v>
                </c:pt>
                <c:pt idx="15738" formatCode="General">
                  <c:v>0.38242115265142201</c:v>
                </c:pt>
                <c:pt idx="15739" formatCode="General">
                  <c:v>0.37949182831202499</c:v>
                </c:pt>
                <c:pt idx="15740" formatCode="General">
                  <c:v>0.37475256038323901</c:v>
                </c:pt>
                <c:pt idx="15741" formatCode="General">
                  <c:v>0.36844376039601501</c:v>
                </c:pt>
                <c:pt idx="15742" formatCode="General">
                  <c:v>0.35988467061900098</c:v>
                </c:pt>
                <c:pt idx="15743" formatCode="General">
                  <c:v>0.348979998006616</c:v>
                </c:pt>
                <c:pt idx="15744" formatCode="General">
                  <c:v>0.33619289024100102</c:v>
                </c:pt>
                <c:pt idx="15745" formatCode="General">
                  <c:v>0.32108570046788099</c:v>
                </c:pt>
                <c:pt idx="15746" formatCode="General">
                  <c:v>0.30321125052546899</c:v>
                </c:pt>
                <c:pt idx="15747" formatCode="General">
                  <c:v>0.28266858574554798</c:v>
                </c:pt>
                <c:pt idx="15748" formatCode="General">
                  <c:v>0.25965155721359201</c:v>
                </c:pt>
                <c:pt idx="15749" formatCode="General">
                  <c:v>0.23486305521777101</c:v>
                </c:pt>
                <c:pt idx="15750" formatCode="General">
                  <c:v>0.20949625254463</c:v>
                </c:pt>
                <c:pt idx="15751" formatCode="General">
                  <c:v>0.184392945210545</c:v>
                </c:pt>
                <c:pt idx="15752" formatCode="General">
                  <c:v>0.16043445837075401</c:v>
                </c:pt>
                <c:pt idx="15753" formatCode="General">
                  <c:v>0.139004916437587</c:v>
                </c:pt>
                <c:pt idx="15754" formatCode="General">
                  <c:v>0.120264385981191</c:v>
                </c:pt>
                <c:pt idx="15755" formatCode="General">
                  <c:v>0.10207210598770899</c:v>
                </c:pt>
                <c:pt idx="15756" formatCode="General">
                  <c:v>8.3648813210053394E-2</c:v>
                </c:pt>
                <c:pt idx="15757" formatCode="General">
                  <c:v>6.5716404134708001E-2</c:v>
                </c:pt>
                <c:pt idx="15758" formatCode="General">
                  <c:v>4.8274516939919097E-2</c:v>
                </c:pt>
                <c:pt idx="15759" formatCode="General">
                  <c:v>3.08684699088063E-2</c:v>
                </c:pt>
                <c:pt idx="15760" formatCode="General">
                  <c:v>1.3413849042005301E-2</c:v>
                </c:pt>
                <c:pt idx="15761" formatCode="General">
                  <c:v>-3.44666835596349E-3</c:v>
                </c:pt>
                <c:pt idx="15762" formatCode="General">
                  <c:v>-1.90479352534812E-2</c:v>
                </c:pt>
                <c:pt idx="15763" formatCode="General">
                  <c:v>-3.4031381421436198E-2</c:v>
                </c:pt>
                <c:pt idx="15764" formatCode="General">
                  <c:v>-4.8422036060361703E-2</c:v>
                </c:pt>
                <c:pt idx="15765" formatCode="General">
                  <c:v>-6.1118892650463698E-2</c:v>
                </c:pt>
                <c:pt idx="15766" formatCode="General">
                  <c:v>-7.17002020750441E-2</c:v>
                </c:pt>
                <c:pt idx="15767" formatCode="General">
                  <c:v>-8.1278024408413099E-2</c:v>
                </c:pt>
                <c:pt idx="15768" formatCode="General">
                  <c:v>-9.1072746326936196E-2</c:v>
                </c:pt>
                <c:pt idx="15769" formatCode="General">
                  <c:v>-0.100075771094639</c:v>
                </c:pt>
                <c:pt idx="15770" formatCode="General">
                  <c:v>-0.10826127873767601</c:v>
                </c:pt>
                <c:pt idx="15771" formatCode="General">
                  <c:v>-0.117286182178221</c:v>
                </c:pt>
                <c:pt idx="15772" formatCode="General">
                  <c:v>-0.12753601817787599</c:v>
                </c:pt>
                <c:pt idx="15773" formatCode="General">
                  <c:v>-0.13958107587204499</c:v>
                </c:pt>
                <c:pt idx="15774" formatCode="General">
                  <c:v>-0.154296972478246</c:v>
                </c:pt>
                <c:pt idx="15775" formatCode="General">
                  <c:v>-0.17123093130461201</c:v>
                </c:pt>
                <c:pt idx="15776" formatCode="General">
                  <c:v>-0.19009015385288</c:v>
                </c:pt>
                <c:pt idx="15777" formatCode="General">
                  <c:v>-0.21052553471413199</c:v>
                </c:pt>
                <c:pt idx="15778" formatCode="General">
                  <c:v>-0.23143708916768499</c:v>
                </c:pt>
                <c:pt idx="15779" formatCode="General">
                  <c:v>-0.25267674679791702</c:v>
                </c:pt>
                <c:pt idx="15780" formatCode="General">
                  <c:v>-0.27493763592688297</c:v>
                </c:pt>
                <c:pt idx="15781" formatCode="General">
                  <c:v>-0.298223448076404</c:v>
                </c:pt>
                <c:pt idx="15782" formatCode="General">
                  <c:v>-0.32208679598081902</c:v>
                </c:pt>
                <c:pt idx="15783" formatCode="General">
                  <c:v>-0.34503467035121099</c:v>
                </c:pt>
                <c:pt idx="15784" formatCode="General">
                  <c:v>-0.36629437778922902</c:v>
                </c:pt>
                <c:pt idx="15785" formatCode="General">
                  <c:v>-0.386644035932106</c:v>
                </c:pt>
                <c:pt idx="15786" formatCode="General">
                  <c:v>-0.40631395572413398</c:v>
                </c:pt>
                <c:pt idx="15787" formatCode="General">
                  <c:v>-0.42477175897737401</c:v>
                </c:pt>
                <c:pt idx="15788" formatCode="General">
                  <c:v>-0.44302997546433998</c:v>
                </c:pt>
                <c:pt idx="15789" formatCode="General">
                  <c:v>-0.46191082702055303</c:v>
                </c:pt>
                <c:pt idx="15790" formatCode="General">
                  <c:v>-0.480692117462788</c:v>
                </c:pt>
                <c:pt idx="15791" formatCode="General">
                  <c:v>-0.498931604105538</c:v>
                </c:pt>
                <c:pt idx="15792" formatCode="General">
                  <c:v>-0.51634412540626295</c:v>
                </c:pt>
                <c:pt idx="15793" formatCode="General">
                  <c:v>-0.53305522192817201</c:v>
                </c:pt>
                <c:pt idx="15794" formatCode="General">
                  <c:v>-0.54820748750808501</c:v>
                </c:pt>
                <c:pt idx="15795" formatCode="General">
                  <c:v>-0.56096469148778305</c:v>
                </c:pt>
                <c:pt idx="15796" formatCode="General">
                  <c:v>-0.57149425992085201</c:v>
                </c:pt>
                <c:pt idx="15797" formatCode="General">
                  <c:v>-0.58001179023562199</c:v>
                </c:pt>
                <c:pt idx="15798" formatCode="General">
                  <c:v>-0.58641489311143102</c:v>
                </c:pt>
                <c:pt idx="15799" formatCode="General">
                  <c:v>-0.59095720254787198</c:v>
                </c:pt>
                <c:pt idx="15800" formatCode="General">
                  <c:v>-0.59366395919969095</c:v>
                </c:pt>
                <c:pt idx="15801" formatCode="General">
                  <c:v>-0.59368787487647001</c:v>
                </c:pt>
                <c:pt idx="15802" formatCode="General">
                  <c:v>-0.59211471155201401</c:v>
                </c:pt>
                <c:pt idx="15803" formatCode="General">
                  <c:v>-0.59063767449497495</c:v>
                </c:pt>
                <c:pt idx="15804" formatCode="General">
                  <c:v>-0.58965203714951797</c:v>
                </c:pt>
                <c:pt idx="15805" formatCode="General">
                  <c:v>-0.58968987099522396</c:v>
                </c:pt>
                <c:pt idx="15806" formatCode="General">
                  <c:v>-0.59102988630818698</c:v>
                </c:pt>
                <c:pt idx="15807" formatCode="General">
                  <c:v>-0.59336878557731199</c:v>
                </c:pt>
                <c:pt idx="15808" formatCode="General">
                  <c:v>-0.59634596510360605</c:v>
                </c:pt>
                <c:pt idx="15809" formatCode="General">
                  <c:v>-0.60018687186776798</c:v>
                </c:pt>
                <c:pt idx="15810" formatCode="General">
                  <c:v>-0.60440272496538305</c:v>
                </c:pt>
                <c:pt idx="15811" formatCode="General">
                  <c:v>-0.60761936366186398</c:v>
                </c:pt>
                <c:pt idx="15812" formatCode="General">
                  <c:v>-0.60978853243525599</c:v>
                </c:pt>
                <c:pt idx="15813" formatCode="General">
                  <c:v>-0.61154764358463098</c:v>
                </c:pt>
                <c:pt idx="15814" formatCode="General">
                  <c:v>-0.613535823149433</c:v>
                </c:pt>
                <c:pt idx="15815" formatCode="General">
                  <c:v>-0.61578029085725705</c:v>
                </c:pt>
                <c:pt idx="15816" formatCode="General">
                  <c:v>-0.61806710963824796</c:v>
                </c:pt>
                <c:pt idx="15817" formatCode="General">
                  <c:v>-0.62081888291347698</c:v>
                </c:pt>
                <c:pt idx="15818" formatCode="General">
                  <c:v>-0.62440871140885001</c:v>
                </c:pt>
                <c:pt idx="15819" formatCode="General">
                  <c:v>-0.62899182271147203</c:v>
                </c:pt>
                <c:pt idx="15820" formatCode="General">
                  <c:v>-0.63453106336566201</c:v>
                </c:pt>
                <c:pt idx="15821" formatCode="General">
                  <c:v>-0.64081407346276298</c:v>
                </c:pt>
                <c:pt idx="15822" formatCode="General">
                  <c:v>-0.64752788853936805</c:v>
                </c:pt>
                <c:pt idx="15823" formatCode="General">
                  <c:v>-0.653738687270494</c:v>
                </c:pt>
                <c:pt idx="15824" formatCode="General">
                  <c:v>-0.65880200911786202</c:v>
                </c:pt>
                <c:pt idx="15825" formatCode="General">
                  <c:v>-0.66339377579566206</c:v>
                </c:pt>
                <c:pt idx="15826" formatCode="General">
                  <c:v>-0.66850930625456095</c:v>
                </c:pt>
                <c:pt idx="15827" formatCode="General">
                  <c:v>-0.67376103336898396</c:v>
                </c:pt>
                <c:pt idx="15828" formatCode="General">
                  <c:v>-0.67859221884492105</c:v>
                </c:pt>
                <c:pt idx="15829" formatCode="General">
                  <c:v>-0.68269866389117095</c:v>
                </c:pt>
                <c:pt idx="15830" formatCode="General">
                  <c:v>-0.68614053313591605</c:v>
                </c:pt>
                <c:pt idx="15831" formatCode="General">
                  <c:v>-0.68938850480814395</c:v>
                </c:pt>
                <c:pt idx="15832" formatCode="General">
                  <c:v>-0.69144664558220303</c:v>
                </c:pt>
                <c:pt idx="15833" formatCode="General">
                  <c:v>-0.69173495725096501</c:v>
                </c:pt>
                <c:pt idx="15834" formatCode="General">
                  <c:v>-0.69046555412281796</c:v>
                </c:pt>
                <c:pt idx="15835" formatCode="General">
                  <c:v>-0.686921411866252</c:v>
                </c:pt>
                <c:pt idx="15836" formatCode="General">
                  <c:v>-0.68076081386783005</c:v>
                </c:pt>
                <c:pt idx="15837" formatCode="General">
                  <c:v>-0.67257637431066797</c:v>
                </c:pt>
                <c:pt idx="15838" formatCode="General">
                  <c:v>-0.66365152641180702</c:v>
                </c:pt>
                <c:pt idx="15839" formatCode="General">
                  <c:v>-0.65514478889109395</c:v>
                </c:pt>
                <c:pt idx="15840" formatCode="General">
                  <c:v>-0.647515554164656</c:v>
                </c:pt>
                <c:pt idx="15841" formatCode="General">
                  <c:v>-0.64103201826373102</c:v>
                </c:pt>
                <c:pt idx="15842" formatCode="General">
                  <c:v>-0.63597613261681096</c:v>
                </c:pt>
                <c:pt idx="15843" formatCode="General">
                  <c:v>-0.633516411404908</c:v>
                </c:pt>
                <c:pt idx="15844" formatCode="General">
                  <c:v>-0.63376846584400304</c:v>
                </c:pt>
                <c:pt idx="15845" formatCode="General">
                  <c:v>-0.63493477363325901</c:v>
                </c:pt>
                <c:pt idx="15846" formatCode="General">
                  <c:v>-0.63530658486500002</c:v>
                </c:pt>
                <c:pt idx="15847" formatCode="General">
                  <c:v>-0.63370783931169405</c:v>
                </c:pt>
                <c:pt idx="15848" formatCode="General">
                  <c:v>-0.63116326754307495</c:v>
                </c:pt>
                <c:pt idx="15849" formatCode="General">
                  <c:v>-0.62908226582982296</c:v>
                </c:pt>
                <c:pt idx="15850" formatCode="General">
                  <c:v>-0.62636849328937905</c:v>
                </c:pt>
                <c:pt idx="15851" formatCode="General">
                  <c:v>-0.62164619303903601</c:v>
                </c:pt>
                <c:pt idx="15852" formatCode="General">
                  <c:v>-0.61449311299245402</c:v>
                </c:pt>
                <c:pt idx="15853" formatCode="General">
                  <c:v>-0.60524764735528402</c:v>
                </c:pt>
                <c:pt idx="15854" formatCode="General">
                  <c:v>-0.59409825299190999</c:v>
                </c:pt>
                <c:pt idx="15855" formatCode="General">
                  <c:v>-0.58064469647929695</c:v>
                </c:pt>
                <c:pt idx="15856" formatCode="General">
                  <c:v>-0.56494094242446402</c:v>
                </c:pt>
                <c:pt idx="15857" formatCode="General">
                  <c:v>-0.54754708373030603</c:v>
                </c:pt>
                <c:pt idx="15858" formatCode="General">
                  <c:v>-0.52872135410893095</c:v>
                </c:pt>
                <c:pt idx="15859" formatCode="General">
                  <c:v>-0.50788891305021799</c:v>
                </c:pt>
                <c:pt idx="15860" formatCode="General">
                  <c:v>-0.48520572510350302</c:v>
                </c:pt>
                <c:pt idx="15861" formatCode="General">
                  <c:v>-0.46174356769225799</c:v>
                </c:pt>
                <c:pt idx="15862" formatCode="General">
                  <c:v>-0.43828547322072697</c:v>
                </c:pt>
                <c:pt idx="15863" formatCode="General">
                  <c:v>-0.415415750060803</c:v>
                </c:pt>
                <c:pt idx="15864" formatCode="General">
                  <c:v>-0.39350600777333899</c:v>
                </c:pt>
                <c:pt idx="15865" formatCode="General">
                  <c:v>-0.37274898806768197</c:v>
                </c:pt>
                <c:pt idx="15866" formatCode="General">
                  <c:v>-0.35249781940008601</c:v>
                </c:pt>
                <c:pt idx="15867" formatCode="General">
                  <c:v>-0.332352906856901</c:v>
                </c:pt>
                <c:pt idx="15868" formatCode="General">
                  <c:v>-0.312558864052221</c:v>
                </c:pt>
                <c:pt idx="15869" formatCode="General">
                  <c:v>-0.29323732758885301</c:v>
                </c:pt>
                <c:pt idx="15870" formatCode="General">
                  <c:v>-0.27625986393573299</c:v>
                </c:pt>
                <c:pt idx="15871" formatCode="General">
                  <c:v>-0.26298460038854299</c:v>
                </c:pt>
                <c:pt idx="15872" formatCode="General">
                  <c:v>-0.25184455559803798</c:v>
                </c:pt>
                <c:pt idx="15873" formatCode="General">
                  <c:v>-0.24068255772168301</c:v>
                </c:pt>
                <c:pt idx="15874" formatCode="General">
                  <c:v>-0.22819491677518799</c:v>
                </c:pt>
                <c:pt idx="15875" formatCode="General">
                  <c:v>-0.21427093481728601</c:v>
                </c:pt>
                <c:pt idx="15876" formatCode="General">
                  <c:v>-0.199833556885779</c:v>
                </c:pt>
                <c:pt idx="15877" formatCode="General">
                  <c:v>-0.18620749293918001</c:v>
                </c:pt>
                <c:pt idx="15878" formatCode="General">
                  <c:v>-0.174347670216872</c:v>
                </c:pt>
                <c:pt idx="15879" formatCode="General">
                  <c:v>-0.163307864042394</c:v>
                </c:pt>
                <c:pt idx="15880" formatCode="General">
                  <c:v>-0.15162185045351001</c:v>
                </c:pt>
                <c:pt idx="15881" formatCode="General">
                  <c:v>-0.14012602175005701</c:v>
                </c:pt>
                <c:pt idx="15882" formatCode="General">
                  <c:v>-0.12974527610535899</c:v>
                </c:pt>
                <c:pt idx="15883" formatCode="General">
                  <c:v>-0.119584808341543</c:v>
                </c:pt>
                <c:pt idx="15884" formatCode="General">
                  <c:v>-0.109105853253103</c:v>
                </c:pt>
                <c:pt idx="15885" formatCode="General">
                  <c:v>-9.8296613273495398E-2</c:v>
                </c:pt>
                <c:pt idx="15886" formatCode="General">
                  <c:v>-8.7395427907795697E-2</c:v>
                </c:pt>
                <c:pt idx="15887" formatCode="General">
                  <c:v>-7.7091273179942299E-2</c:v>
                </c:pt>
                <c:pt idx="15888" formatCode="General">
                  <c:v>-6.7274879852003394E-2</c:v>
                </c:pt>
                <c:pt idx="15889" formatCode="General">
                  <c:v>-5.7714129858956499E-2</c:v>
                </c:pt>
                <c:pt idx="15890" formatCode="General">
                  <c:v>-4.9059036751387897E-2</c:v>
                </c:pt>
                <c:pt idx="15891" formatCode="General">
                  <c:v>-4.0763887269879E-2</c:v>
                </c:pt>
                <c:pt idx="15892" formatCode="General">
                  <c:v>-3.1611842704595897E-2</c:v>
                </c:pt>
                <c:pt idx="15893" formatCode="General">
                  <c:v>-2.10038534556077E-2</c:v>
                </c:pt>
                <c:pt idx="15894" formatCode="General">
                  <c:v>-7.3630169836647703E-3</c:v>
                </c:pt>
                <c:pt idx="15895" formatCode="General">
                  <c:v>9.2443456514229392E-3</c:v>
                </c:pt>
                <c:pt idx="15896" formatCode="General">
                  <c:v>2.7509234287674302E-2</c:v>
                </c:pt>
                <c:pt idx="15897" formatCode="General">
                  <c:v>4.6544386579506103E-2</c:v>
                </c:pt>
                <c:pt idx="15898" formatCode="General">
                  <c:v>6.5174175886033497E-2</c:v>
                </c:pt>
                <c:pt idx="15899" formatCode="General">
                  <c:v>8.2794810409533404E-2</c:v>
                </c:pt>
                <c:pt idx="15900" formatCode="General">
                  <c:v>9.96921700036284E-2</c:v>
                </c:pt>
                <c:pt idx="15901" formatCode="General">
                  <c:v>0.11583846068127</c:v>
                </c:pt>
                <c:pt idx="15902" formatCode="General">
                  <c:v>0.12995180834299699</c:v>
                </c:pt>
                <c:pt idx="15903" formatCode="General">
                  <c:v>0.140891691611714</c:v>
                </c:pt>
                <c:pt idx="15904" formatCode="General">
                  <c:v>0.14869382058109401</c:v>
                </c:pt>
                <c:pt idx="15905" formatCode="General">
                  <c:v>0.15434528868265099</c:v>
                </c:pt>
                <c:pt idx="15906" formatCode="General">
                  <c:v>0.15875339248147699</c:v>
                </c:pt>
                <c:pt idx="15907" formatCode="General">
                  <c:v>0.16271125868294001</c:v>
                </c:pt>
                <c:pt idx="15908" formatCode="General">
                  <c:v>0.16575410141771599</c:v>
                </c:pt>
                <c:pt idx="15909" formatCode="General">
                  <c:v>0.16714503527814301</c:v>
                </c:pt>
                <c:pt idx="15910" formatCode="General">
                  <c:v>0.167087468104474</c:v>
                </c:pt>
                <c:pt idx="15911" formatCode="General">
                  <c:v>0.166329250646023</c:v>
                </c:pt>
                <c:pt idx="15912" formatCode="General">
                  <c:v>0.16603132017869701</c:v>
                </c:pt>
                <c:pt idx="15913" formatCode="General">
                  <c:v>0.167294070408609</c:v>
                </c:pt>
                <c:pt idx="15914" formatCode="General">
                  <c:v>0.17011923412756699</c:v>
                </c:pt>
                <c:pt idx="15915" formatCode="General">
                  <c:v>0.17416608450481999</c:v>
                </c:pt>
                <c:pt idx="15916" formatCode="General">
                  <c:v>0.17992192588963901</c:v>
                </c:pt>
                <c:pt idx="15917" formatCode="General">
                  <c:v>0.18746171622282201</c:v>
                </c:pt>
                <c:pt idx="15918" formatCode="General">
                  <c:v>0.19692753566097801</c:v>
                </c:pt>
                <c:pt idx="15919" formatCode="General">
                  <c:v>0.20807579232585099</c:v>
                </c:pt>
                <c:pt idx="15920" formatCode="General">
                  <c:v>0.22011601712665399</c:v>
                </c:pt>
                <c:pt idx="15921" formatCode="General">
                  <c:v>0.232723738512877</c:v>
                </c:pt>
                <c:pt idx="15922" formatCode="General">
                  <c:v>0.24629509907876301</c:v>
                </c:pt>
                <c:pt idx="15923" formatCode="General">
                  <c:v>0.260387230782267</c:v>
                </c:pt>
                <c:pt idx="15924" formatCode="General">
                  <c:v>0.27426714030699301</c:v>
                </c:pt>
                <c:pt idx="15925" formatCode="General">
                  <c:v>0.28841674251226401</c:v>
                </c:pt>
                <c:pt idx="15926" formatCode="General">
                  <c:v>0.30262474962679498</c:v>
                </c:pt>
                <c:pt idx="15927" formatCode="General">
                  <c:v>0.31682819694512598</c:v>
                </c:pt>
                <c:pt idx="15928" formatCode="General">
                  <c:v>0.33235183360800302</c:v>
                </c:pt>
                <c:pt idx="15929" formatCode="General">
                  <c:v>0.34966819086023498</c:v>
                </c:pt>
                <c:pt idx="15930" formatCode="General">
                  <c:v>0.36806540910584201</c:v>
                </c:pt>
                <c:pt idx="15931" formatCode="General">
                  <c:v>0.38752764262904399</c:v>
                </c:pt>
                <c:pt idx="15932" formatCode="General">
                  <c:v>0.40747350399801602</c:v>
                </c:pt>
                <c:pt idx="15933" formatCode="General">
                  <c:v>0.42677931136511699</c:v>
                </c:pt>
                <c:pt idx="15934" formatCode="General">
                  <c:v>0.44466239649253197</c:v>
                </c:pt>
                <c:pt idx="15935" formatCode="General">
                  <c:v>0.45966392371734399</c:v>
                </c:pt>
                <c:pt idx="15936" formatCode="General">
                  <c:v>0.47210678131964001</c:v>
                </c:pt>
                <c:pt idx="15937" formatCode="General">
                  <c:v>0.48283158999210601</c:v>
                </c:pt>
                <c:pt idx="15938" formatCode="General">
                  <c:v>0.49111935930409001</c:v>
                </c:pt>
                <c:pt idx="15939" formatCode="General">
                  <c:v>0.49704647444318401</c:v>
                </c:pt>
                <c:pt idx="15940" formatCode="General">
                  <c:v>0.50125620051445396</c:v>
                </c:pt>
                <c:pt idx="15941" formatCode="General">
                  <c:v>0.50354141319266899</c:v>
                </c:pt>
                <c:pt idx="15942" formatCode="General">
                  <c:v>0.50339155423662996</c:v>
                </c:pt>
                <c:pt idx="15943" formatCode="General">
                  <c:v>0.50057507836332404</c:v>
                </c:pt>
                <c:pt idx="15944" formatCode="General">
                  <c:v>0.495049331913681</c:v>
                </c:pt>
                <c:pt idx="15945" formatCode="General">
                  <c:v>0.48706830464713502</c:v>
                </c:pt>
                <c:pt idx="15946" formatCode="General">
                  <c:v>0.47772504401385801</c:v>
                </c:pt>
                <c:pt idx="15947" formatCode="General">
                  <c:v>0.46796384287312298</c:v>
                </c:pt>
                <c:pt idx="15948" formatCode="General">
                  <c:v>0.45853944913797301</c:v>
                </c:pt>
                <c:pt idx="15949" formatCode="General">
                  <c:v>0.44999158666170902</c:v>
                </c:pt>
                <c:pt idx="15950" formatCode="General">
                  <c:v>0.44228910327104398</c:v>
                </c:pt>
                <c:pt idx="15951" formatCode="General">
                  <c:v>0.43592181288112603</c:v>
                </c:pt>
                <c:pt idx="15952" formatCode="General">
                  <c:v>0.43184302312154299</c:v>
                </c:pt>
                <c:pt idx="15953" formatCode="General">
                  <c:v>0.43064632633614502</c:v>
                </c:pt>
                <c:pt idx="15954" formatCode="General">
                  <c:v>0.43216537930579901</c:v>
                </c:pt>
                <c:pt idx="15955" formatCode="General">
                  <c:v>0.43655826971203499</c:v>
                </c:pt>
                <c:pt idx="15956" formatCode="General">
                  <c:v>0.44411333007999998</c:v>
                </c:pt>
                <c:pt idx="15957" formatCode="General">
                  <c:v>0.45336510072546898</c:v>
                </c:pt>
                <c:pt idx="15958" formatCode="General">
                  <c:v>0.462355914378759</c:v>
                </c:pt>
                <c:pt idx="15959" formatCode="General">
                  <c:v>0.47111418703132901</c:v>
                </c:pt>
                <c:pt idx="15960" formatCode="General">
                  <c:v>0.48025806666088799</c:v>
                </c:pt>
                <c:pt idx="15961" formatCode="General">
                  <c:v>0.48956896839175501</c:v>
                </c:pt>
                <c:pt idx="15962" formatCode="General">
                  <c:v>0.49889936514764099</c:v>
                </c:pt>
                <c:pt idx="15963" formatCode="General">
                  <c:v>0.507958416566477</c:v>
                </c:pt>
                <c:pt idx="15964" formatCode="General">
                  <c:v>0.51618475936423702</c:v>
                </c:pt>
                <c:pt idx="15965" formatCode="General">
                  <c:v>0.52327063855843303</c:v>
                </c:pt>
                <c:pt idx="15966" formatCode="General">
                  <c:v>0.52941626882431803</c:v>
                </c:pt>
                <c:pt idx="15967" formatCode="General">
                  <c:v>0.53508744213556703</c:v>
                </c:pt>
                <c:pt idx="15968" formatCode="General">
                  <c:v>0.54013713787874595</c:v>
                </c:pt>
                <c:pt idx="15969" formatCode="General">
                  <c:v>0.54429279180637202</c:v>
                </c:pt>
                <c:pt idx="15970" formatCode="General">
                  <c:v>0.54725058557742301</c:v>
                </c:pt>
                <c:pt idx="15971" formatCode="General">
                  <c:v>0.54831401581808603</c:v>
                </c:pt>
                <c:pt idx="15972" formatCode="General">
                  <c:v>0.54755386411915397</c:v>
                </c:pt>
                <c:pt idx="15973" formatCode="General">
                  <c:v>0.54593541158492498</c:v>
                </c:pt>
                <c:pt idx="15974" formatCode="General">
                  <c:v>0.54399238987238496</c:v>
                </c:pt>
                <c:pt idx="15975" formatCode="General">
                  <c:v>0.54145155404364997</c:v>
                </c:pt>
                <c:pt idx="15976" formatCode="General">
                  <c:v>0.53795137089012501</c:v>
                </c:pt>
                <c:pt idx="15977" formatCode="General">
                  <c:v>0.53280937040579202</c:v>
                </c:pt>
                <c:pt idx="15978" formatCode="General">
                  <c:v>0.52528424597896595</c:v>
                </c:pt>
                <c:pt idx="15979" formatCode="General">
                  <c:v>0.51683576084245897</c:v>
                </c:pt>
                <c:pt idx="15980" formatCode="General">
                  <c:v>0.50915562243440204</c:v>
                </c:pt>
                <c:pt idx="15981" formatCode="General">
                  <c:v>0.502067957352056</c:v>
                </c:pt>
                <c:pt idx="15982" formatCode="General">
                  <c:v>0.49516468399228802</c:v>
                </c:pt>
                <c:pt idx="15983" formatCode="General">
                  <c:v>0.48849482563552599</c:v>
                </c:pt>
                <c:pt idx="15984" formatCode="General">
                  <c:v>0.48259074674511898</c:v>
                </c:pt>
                <c:pt idx="15985" formatCode="General">
                  <c:v>0.47893578549860999</c:v>
                </c:pt>
                <c:pt idx="15986" formatCode="General">
                  <c:v>0.47834123507160797</c:v>
                </c:pt>
                <c:pt idx="15987" formatCode="General">
                  <c:v>0.48064406083894201</c:v>
                </c:pt>
                <c:pt idx="15988" formatCode="General">
                  <c:v>0.48597620110105999</c:v>
                </c:pt>
                <c:pt idx="15989" formatCode="General">
                  <c:v>0.49329592446130699</c:v>
                </c:pt>
                <c:pt idx="15990" formatCode="General">
                  <c:v>0.50159602043350904</c:v>
                </c:pt>
                <c:pt idx="15991" formatCode="General">
                  <c:v>0.51035602747345099</c:v>
                </c:pt>
                <c:pt idx="15992" formatCode="General">
                  <c:v>0.51860797945284998</c:v>
                </c:pt>
                <c:pt idx="15993" formatCode="General">
                  <c:v>0.52595975115104698</c:v>
                </c:pt>
                <c:pt idx="15994" formatCode="General">
                  <c:v>0.53231889141615496</c:v>
                </c:pt>
                <c:pt idx="15995" formatCode="General">
                  <c:v>0.53674969111135895</c:v>
                </c:pt>
                <c:pt idx="15996" formatCode="General">
                  <c:v>0.53754916778030704</c:v>
                </c:pt>
                <c:pt idx="15997" formatCode="General">
                  <c:v>0.53409725966751498</c:v>
                </c:pt>
                <c:pt idx="15998" formatCode="General">
                  <c:v>0.52705479696568702</c:v>
                </c:pt>
                <c:pt idx="15999" formatCode="General">
                  <c:v>0.51736351489599297</c:v>
                </c:pt>
                <c:pt idx="16000" formatCode="General">
                  <c:v>0.50638818408089203</c:v>
                </c:pt>
                <c:pt idx="16001" formatCode="General">
                  <c:v>0.493874905764628</c:v>
                </c:pt>
                <c:pt idx="16002" formatCode="General">
                  <c:v>0.47963032135100903</c:v>
                </c:pt>
                <c:pt idx="16003" formatCode="General">
                  <c:v>0.46560407427293898</c:v>
                </c:pt>
                <c:pt idx="16004" formatCode="General">
                  <c:v>0.45367618676959998</c:v>
                </c:pt>
                <c:pt idx="16005" formatCode="General">
                  <c:v>0.44340167676277398</c:v>
                </c:pt>
                <c:pt idx="16006" formatCode="General">
                  <c:v>0.43354375337370998</c:v>
                </c:pt>
                <c:pt idx="16007" formatCode="General">
                  <c:v>0.42418485423250502</c:v>
                </c:pt>
                <c:pt idx="16008" formatCode="General">
                  <c:v>0.41588553100238901</c:v>
                </c:pt>
                <c:pt idx="16009" formatCode="General">
                  <c:v>0.40849716657705598</c:v>
                </c:pt>
                <c:pt idx="16010" formatCode="General">
                  <c:v>0.40126440472942199</c:v>
                </c:pt>
                <c:pt idx="16011" formatCode="General">
                  <c:v>0.39395070683196098</c:v>
                </c:pt>
                <c:pt idx="16012" formatCode="General">
                  <c:v>0.38700013870800598</c:v>
                </c:pt>
                <c:pt idx="16013" formatCode="General">
                  <c:v>0.38110078580214102</c:v>
                </c:pt>
                <c:pt idx="16014" formatCode="General">
                  <c:v>0.375881847090901</c:v>
                </c:pt>
                <c:pt idx="16015" formatCode="General">
                  <c:v>0.37084068249431001</c:v>
                </c:pt>
                <c:pt idx="16016" formatCode="General">
                  <c:v>0.36627220837969598</c:v>
                </c:pt>
                <c:pt idx="16017" formatCode="General">
                  <c:v>0.36285581986718801</c:v>
                </c:pt>
                <c:pt idx="16018" formatCode="General">
                  <c:v>0.36048123469126397</c:v>
                </c:pt>
                <c:pt idx="16019" formatCode="General">
                  <c:v>0.35826382854081201</c:v>
                </c:pt>
                <c:pt idx="16020" formatCode="General">
                  <c:v>0.35593224195468798</c:v>
                </c:pt>
                <c:pt idx="16021" formatCode="General">
                  <c:v>0.35364604183020698</c:v>
                </c:pt>
                <c:pt idx="16022" formatCode="General">
                  <c:v>0.35131368300548999</c:v>
                </c:pt>
                <c:pt idx="16023" formatCode="General">
                  <c:v>0.34841991449822302</c:v>
                </c:pt>
                <c:pt idx="16024" formatCode="General">
                  <c:v>0.34460742105042502</c:v>
                </c:pt>
                <c:pt idx="16025" formatCode="General">
                  <c:v>0.34068333122836703</c:v>
                </c:pt>
                <c:pt idx="16026" formatCode="General">
                  <c:v>0.33717610188172997</c:v>
                </c:pt>
                <c:pt idx="16027" formatCode="General">
                  <c:v>0.33373667716038502</c:v>
                </c:pt>
                <c:pt idx="16028" formatCode="General">
                  <c:v>0.33097849101106502</c:v>
                </c:pt>
                <c:pt idx="16029" formatCode="General">
                  <c:v>0.329309372726451</c:v>
                </c:pt>
                <c:pt idx="16030" formatCode="General">
                  <c:v>0.32731373804432501</c:v>
                </c:pt>
                <c:pt idx="16031" formatCode="General">
                  <c:v>0.32289636710858999</c:v>
                </c:pt>
                <c:pt idx="16032" formatCode="General">
                  <c:v>0.314972183535915</c:v>
                </c:pt>
                <c:pt idx="16033" formatCode="General">
                  <c:v>0.30410410857002501</c:v>
                </c:pt>
                <c:pt idx="16034" formatCode="General">
                  <c:v>0.29097291040753998</c:v>
                </c:pt>
                <c:pt idx="16035" formatCode="General">
                  <c:v>0.27501003834063997</c:v>
                </c:pt>
                <c:pt idx="16036" formatCode="General">
                  <c:v>0.25492397186222598</c:v>
                </c:pt>
                <c:pt idx="16037" formatCode="General">
                  <c:v>0.23136752482770401</c:v>
                </c:pt>
                <c:pt idx="16038" formatCode="General">
                  <c:v>0.206889797308349</c:v>
                </c:pt>
                <c:pt idx="16039" formatCode="General">
                  <c:v>0.18228865612266301</c:v>
                </c:pt>
                <c:pt idx="16040" formatCode="General">
                  <c:v>0.158137266502448</c:v>
                </c:pt>
                <c:pt idx="16041" formatCode="General">
                  <c:v>0.13517942577252001</c:v>
                </c:pt>
                <c:pt idx="16042" formatCode="General">
                  <c:v>0.11285687488217599</c:v>
                </c:pt>
                <c:pt idx="16043" formatCode="General">
                  <c:v>9.1894560895427593E-2</c:v>
                </c:pt>
                <c:pt idx="16044" formatCode="General">
                  <c:v>7.3664624351890098E-2</c:v>
                </c:pt>
                <c:pt idx="16045" formatCode="General">
                  <c:v>5.8493274186412599E-2</c:v>
                </c:pt>
                <c:pt idx="16046" formatCode="General">
                  <c:v>4.6148471208073E-2</c:v>
                </c:pt>
                <c:pt idx="16047" formatCode="General">
                  <c:v>3.5709635742968197E-2</c:v>
                </c:pt>
                <c:pt idx="16048" formatCode="General">
                  <c:v>2.6678605433986799E-2</c:v>
                </c:pt>
                <c:pt idx="16049" formatCode="General">
                  <c:v>1.9282030705387299E-2</c:v>
                </c:pt>
                <c:pt idx="16050" formatCode="General">
                  <c:v>1.27322401983081E-2</c:v>
                </c:pt>
                <c:pt idx="16051" formatCode="General">
                  <c:v>5.6989687032932201E-3</c:v>
                </c:pt>
                <c:pt idx="16052" formatCode="General">
                  <c:v>-2.8723822138464598E-3</c:v>
                </c:pt>
                <c:pt idx="16053" formatCode="General">
                  <c:v>-1.29036471830419E-2</c:v>
                </c:pt>
                <c:pt idx="16054" formatCode="General">
                  <c:v>-2.3652170887308099E-2</c:v>
                </c:pt>
                <c:pt idx="16055" formatCode="General">
                  <c:v>-3.5787420525783799E-2</c:v>
                </c:pt>
                <c:pt idx="16056" formatCode="General">
                  <c:v>-5.0072772608325898E-2</c:v>
                </c:pt>
                <c:pt idx="16057" formatCode="General">
                  <c:v>-6.6321668500157194E-2</c:v>
                </c:pt>
                <c:pt idx="16058" formatCode="General">
                  <c:v>-8.3958307984207795E-2</c:v>
                </c:pt>
                <c:pt idx="16059" formatCode="General">
                  <c:v>-0.102673731548721</c:v>
                </c:pt>
                <c:pt idx="16060" formatCode="General">
                  <c:v>-0.121659871942567</c:v>
                </c:pt>
                <c:pt idx="16061" formatCode="General">
                  <c:v>-0.139823125702284</c:v>
                </c:pt>
                <c:pt idx="16062" formatCode="General">
                  <c:v>-0.15719833091041899</c:v>
                </c:pt>
                <c:pt idx="16063" formatCode="General">
                  <c:v>-0.17446555891676699</c:v>
                </c:pt>
                <c:pt idx="16064" formatCode="General">
                  <c:v>-0.191715134678104</c:v>
                </c:pt>
                <c:pt idx="16065" formatCode="General">
                  <c:v>-0.20771805557960901</c:v>
                </c:pt>
                <c:pt idx="16066" formatCode="General">
                  <c:v>-0.22216576443330399</c:v>
                </c:pt>
                <c:pt idx="16067" formatCode="General">
                  <c:v>-0.23476020760851601</c:v>
                </c:pt>
                <c:pt idx="16068" formatCode="General">
                  <c:v>-0.245301147814104</c:v>
                </c:pt>
                <c:pt idx="16069" formatCode="General">
                  <c:v>-0.25432659612083403</c:v>
                </c:pt>
                <c:pt idx="16070" formatCode="General">
                  <c:v>-0.26236442502034302</c:v>
                </c:pt>
                <c:pt idx="16071" formatCode="General">
                  <c:v>-0.27070483859061001</c:v>
                </c:pt>
                <c:pt idx="16072" formatCode="General">
                  <c:v>-0.28003751287116702</c:v>
                </c:pt>
                <c:pt idx="16073" formatCode="General">
                  <c:v>-0.28967940581967699</c:v>
                </c:pt>
                <c:pt idx="16074" formatCode="General">
                  <c:v>-0.29904275226975002</c:v>
                </c:pt>
                <c:pt idx="16075" formatCode="General">
                  <c:v>-0.30771758107646202</c:v>
                </c:pt>
                <c:pt idx="16076" formatCode="General">
                  <c:v>-0.315518248639583</c:v>
                </c:pt>
                <c:pt idx="16077" formatCode="General">
                  <c:v>-0.32313495458177999</c:v>
                </c:pt>
                <c:pt idx="16078" formatCode="General">
                  <c:v>-0.33052193722734602</c:v>
                </c:pt>
                <c:pt idx="16079" formatCode="General">
                  <c:v>-0.33750620973809897</c:v>
                </c:pt>
                <c:pt idx="16080" formatCode="General">
                  <c:v>-0.344501435932065</c:v>
                </c:pt>
                <c:pt idx="16081" formatCode="General">
                  <c:v>-0.35200724608860401</c:v>
                </c:pt>
                <c:pt idx="16082" formatCode="General">
                  <c:v>-0.36040614594160297</c:v>
                </c:pt>
                <c:pt idx="16083" formatCode="General">
                  <c:v>-0.368805912222267</c:v>
                </c:pt>
                <c:pt idx="16084" formatCode="General">
                  <c:v>-0.37644953332905301</c:v>
                </c:pt>
                <c:pt idx="16085" formatCode="General">
                  <c:v>-0.383813101346551</c:v>
                </c:pt>
                <c:pt idx="16086" formatCode="General">
                  <c:v>-0.39127737720740602</c:v>
                </c:pt>
                <c:pt idx="16087" formatCode="General">
                  <c:v>-0.398269786968795</c:v>
                </c:pt>
                <c:pt idx="16088" formatCode="General">
                  <c:v>-0.403996761582751</c:v>
                </c:pt>
                <c:pt idx="16089" formatCode="General">
                  <c:v>-0.40840208980799197</c:v>
                </c:pt>
                <c:pt idx="16090" formatCode="General">
                  <c:v>-0.41213959751505602</c:v>
                </c:pt>
                <c:pt idx="16091" formatCode="General">
                  <c:v>-0.41633246089241699</c:v>
                </c:pt>
                <c:pt idx="16092" formatCode="General">
                  <c:v>-0.42058587757657101</c:v>
                </c:pt>
                <c:pt idx="16093" formatCode="General">
                  <c:v>-0.42401807027792499</c:v>
                </c:pt>
                <c:pt idx="16094" formatCode="General">
                  <c:v>-0.42763196898141798</c:v>
                </c:pt>
                <c:pt idx="16095" formatCode="General">
                  <c:v>-0.43231493354484102</c:v>
                </c:pt>
                <c:pt idx="16096" formatCode="General">
                  <c:v>-0.43801015833700502</c:v>
                </c:pt>
                <c:pt idx="16097" formatCode="General">
                  <c:v>-0.44433545376492001</c:v>
                </c:pt>
                <c:pt idx="16098" formatCode="General">
                  <c:v>-0.450966180007636</c:v>
                </c:pt>
                <c:pt idx="16099" formatCode="General">
                  <c:v>-0.45755169774750098</c:v>
                </c:pt>
                <c:pt idx="16100" formatCode="General">
                  <c:v>-0.46404500325730103</c:v>
                </c:pt>
                <c:pt idx="16101" formatCode="General">
                  <c:v>-0.47126015537440502</c:v>
                </c:pt>
                <c:pt idx="16102" formatCode="General">
                  <c:v>-0.47951250084380098</c:v>
                </c:pt>
                <c:pt idx="16103" formatCode="General">
                  <c:v>-0.488364766395043</c:v>
                </c:pt>
                <c:pt idx="16104" formatCode="General">
                  <c:v>-0.497022084470718</c:v>
                </c:pt>
                <c:pt idx="16105" formatCode="General">
                  <c:v>-0.50438685417263895</c:v>
                </c:pt>
                <c:pt idx="16106" formatCode="General">
                  <c:v>-0.51082660257571399</c:v>
                </c:pt>
                <c:pt idx="16107" formatCode="General">
                  <c:v>-0.51749622599497103</c:v>
                </c:pt>
                <c:pt idx="16108" formatCode="General">
                  <c:v>-0.52428948539290898</c:v>
                </c:pt>
                <c:pt idx="16109" formatCode="General">
                  <c:v>-0.52943509156708402</c:v>
                </c:pt>
                <c:pt idx="16110" formatCode="General">
                  <c:v>-0.53139214022163395</c:v>
                </c:pt>
                <c:pt idx="16111" formatCode="General">
                  <c:v>-0.53068935295814301</c:v>
                </c:pt>
                <c:pt idx="16112" formatCode="General">
                  <c:v>-0.527140726737514</c:v>
                </c:pt>
                <c:pt idx="16113" formatCode="General">
                  <c:v>-0.52112406010176204</c:v>
                </c:pt>
                <c:pt idx="16114" formatCode="General">
                  <c:v>-0.51496917142575604</c:v>
                </c:pt>
                <c:pt idx="16115" formatCode="General">
                  <c:v>-0.50990349573220795</c:v>
                </c:pt>
                <c:pt idx="16116" formatCode="General">
                  <c:v>-0.50580100655458904</c:v>
                </c:pt>
                <c:pt idx="16117" formatCode="General">
                  <c:v>-0.50202708383974903</c:v>
                </c:pt>
                <c:pt idx="16118" formatCode="General">
                  <c:v>-0.49768731919027598</c:v>
                </c:pt>
                <c:pt idx="16119" formatCode="General">
                  <c:v>-0.493024846397009</c:v>
                </c:pt>
                <c:pt idx="16120" formatCode="General">
                  <c:v>-0.489415994884421</c:v>
                </c:pt>
                <c:pt idx="16121" formatCode="General">
                  <c:v>-0.48749168326688602</c:v>
                </c:pt>
                <c:pt idx="16122" formatCode="General">
                  <c:v>-0.48683384208678598</c:v>
                </c:pt>
                <c:pt idx="16123" formatCode="General">
                  <c:v>-0.48709249575997998</c:v>
                </c:pt>
                <c:pt idx="16124" formatCode="General">
                  <c:v>-0.48835372873684302</c:v>
                </c:pt>
                <c:pt idx="16125" formatCode="General">
                  <c:v>-0.49042326756744398</c:v>
                </c:pt>
                <c:pt idx="16126" formatCode="General">
                  <c:v>-0.49273106274703898</c:v>
                </c:pt>
                <c:pt idx="16127" formatCode="General">
                  <c:v>-0.49557780198189599</c:v>
                </c:pt>
                <c:pt idx="16128" formatCode="General">
                  <c:v>-0.49945363725401298</c:v>
                </c:pt>
                <c:pt idx="16129" formatCode="General">
                  <c:v>-0.50424863732455905</c:v>
                </c:pt>
                <c:pt idx="16130" formatCode="General">
                  <c:v>-0.50988055358751405</c:v>
                </c:pt>
                <c:pt idx="16131" formatCode="General">
                  <c:v>-0.51635514060245802</c:v>
                </c:pt>
                <c:pt idx="16132" formatCode="General">
                  <c:v>-0.52350378277590703</c:v>
                </c:pt>
                <c:pt idx="16133" formatCode="General">
                  <c:v>-0.53004590339612501</c:v>
                </c:pt>
                <c:pt idx="16134" formatCode="General">
                  <c:v>-0.53452267442136203</c:v>
                </c:pt>
                <c:pt idx="16135" formatCode="General">
                  <c:v>-0.53658916996703998</c:v>
                </c:pt>
                <c:pt idx="16136" formatCode="General">
                  <c:v>-0.53577315392991898</c:v>
                </c:pt>
                <c:pt idx="16137" formatCode="General">
                  <c:v>-0.53184638133183504</c:v>
                </c:pt>
                <c:pt idx="16138" formatCode="General">
                  <c:v>-0.52624760570862195</c:v>
                </c:pt>
                <c:pt idx="16139" formatCode="General">
                  <c:v>-0.52073494327317504</c:v>
                </c:pt>
                <c:pt idx="16140" formatCode="General">
                  <c:v>-0.51536776730043099</c:v>
                </c:pt>
                <c:pt idx="16141" formatCode="General">
                  <c:v>-0.50909111579938704</c:v>
                </c:pt>
                <c:pt idx="16142" formatCode="General">
                  <c:v>-0.50164118229176002</c:v>
                </c:pt>
                <c:pt idx="16143" formatCode="General">
                  <c:v>-0.49361533659831303</c:v>
                </c:pt>
                <c:pt idx="16144" formatCode="General">
                  <c:v>-0.48624916896445303</c:v>
                </c:pt>
                <c:pt idx="16145" formatCode="General">
                  <c:v>-0.480802857497518</c:v>
                </c:pt>
                <c:pt idx="16146" formatCode="General">
                  <c:v>-0.477117806108734</c:v>
                </c:pt>
                <c:pt idx="16147" formatCode="General">
                  <c:v>-0.47545880104904897</c:v>
                </c:pt>
                <c:pt idx="16148" formatCode="General">
                  <c:v>-0.47640716737233202</c:v>
                </c:pt>
                <c:pt idx="16149" formatCode="General">
                  <c:v>-0.47859885782539902</c:v>
                </c:pt>
                <c:pt idx="16150" formatCode="General">
                  <c:v>-0.48119806397933501</c:v>
                </c:pt>
                <c:pt idx="16151" formatCode="General">
                  <c:v>-0.48407480868988401</c:v>
                </c:pt>
                <c:pt idx="16152" formatCode="General">
                  <c:v>-0.48644583808668401</c:v>
                </c:pt>
                <c:pt idx="16153" formatCode="General">
                  <c:v>-0.48828897484821998</c:v>
                </c:pt>
                <c:pt idx="16154" formatCode="General">
                  <c:v>-0.48959370404128399</c:v>
                </c:pt>
                <c:pt idx="16155" formatCode="General">
                  <c:v>-0.48975969356746502</c:v>
                </c:pt>
                <c:pt idx="16156" formatCode="General">
                  <c:v>-0.48815554275766598</c:v>
                </c:pt>
                <c:pt idx="16157" formatCode="General">
                  <c:v>-0.48456628359425802</c:v>
                </c:pt>
                <c:pt idx="16158" formatCode="General">
                  <c:v>-0.47862060594290001</c:v>
                </c:pt>
                <c:pt idx="16159" formatCode="General">
                  <c:v>-0.470275735423136</c:v>
                </c:pt>
                <c:pt idx="16160" formatCode="General">
                  <c:v>-0.46033054124202699</c:v>
                </c:pt>
                <c:pt idx="16161" formatCode="General">
                  <c:v>-0.45012655573471499</c:v>
                </c:pt>
                <c:pt idx="16162" formatCode="General">
                  <c:v>-0.44062597217356902</c:v>
                </c:pt>
                <c:pt idx="16163" formatCode="General">
                  <c:v>-0.43248169726784302</c:v>
                </c:pt>
                <c:pt idx="16164" formatCode="General">
                  <c:v>-0.424932655987036</c:v>
                </c:pt>
                <c:pt idx="16165" formatCode="General">
                  <c:v>-0.41614730579887899</c:v>
                </c:pt>
                <c:pt idx="16166" formatCode="General">
                  <c:v>-0.40626313829253202</c:v>
                </c:pt>
                <c:pt idx="16167" formatCode="General">
                  <c:v>-0.39636504518306298</c:v>
                </c:pt>
                <c:pt idx="16168" formatCode="General">
                  <c:v>-0.38671018455699302</c:v>
                </c:pt>
                <c:pt idx="16169" formatCode="General">
                  <c:v>-0.37656539450500298</c:v>
                </c:pt>
                <c:pt idx="16170" formatCode="General">
                  <c:v>-0.36551463517789901</c:v>
                </c:pt>
                <c:pt idx="16171" formatCode="General">
                  <c:v>-0.35374491449063</c:v>
                </c:pt>
                <c:pt idx="16172" formatCode="General">
                  <c:v>-0.341792545611382</c:v>
                </c:pt>
                <c:pt idx="16173" formatCode="General">
                  <c:v>-0.32980985339420898</c:v>
                </c:pt>
                <c:pt idx="16174" formatCode="General">
                  <c:v>-0.31716249512655198</c:v>
                </c:pt>
                <c:pt idx="16175" formatCode="General">
                  <c:v>-0.304235809120454</c:v>
                </c:pt>
                <c:pt idx="16176" formatCode="General">
                  <c:v>-0.29239915540133099</c:v>
                </c:pt>
                <c:pt idx="16177" formatCode="General">
                  <c:v>-0.28224386046349798</c:v>
                </c:pt>
                <c:pt idx="16178" formatCode="General">
                  <c:v>-0.27321881674496501</c:v>
                </c:pt>
                <c:pt idx="16179" formatCode="General">
                  <c:v>-0.26538382538416899</c:v>
                </c:pt>
                <c:pt idx="16180" formatCode="General">
                  <c:v>-0.259605977359606</c:v>
                </c:pt>
                <c:pt idx="16181" formatCode="General">
                  <c:v>-0.25500356799257201</c:v>
                </c:pt>
                <c:pt idx="16182" formatCode="General">
                  <c:v>-0.24935055417675001</c:v>
                </c:pt>
                <c:pt idx="16183" formatCode="General">
                  <c:v>-0.24236121642978101</c:v>
                </c:pt>
                <c:pt idx="16184" formatCode="General">
                  <c:v>-0.23523768633061401</c:v>
                </c:pt>
                <c:pt idx="16185" formatCode="General">
                  <c:v>-0.22813265955977199</c:v>
                </c:pt>
                <c:pt idx="16186" formatCode="General">
                  <c:v>-0.219746227663697</c:v>
                </c:pt>
                <c:pt idx="16187" formatCode="General">
                  <c:v>-0.20940844601330899</c:v>
                </c:pt>
                <c:pt idx="16188" formatCode="General">
                  <c:v>-0.19763596683972001</c:v>
                </c:pt>
                <c:pt idx="16189" formatCode="General">
                  <c:v>-0.185282293843096</c:v>
                </c:pt>
                <c:pt idx="16190" formatCode="General">
                  <c:v>-0.172757507050422</c:v>
                </c:pt>
                <c:pt idx="16191" formatCode="General">
                  <c:v>-0.160631934438876</c:v>
                </c:pt>
                <c:pt idx="16192" formatCode="General">
                  <c:v>-0.14929021686263899</c:v>
                </c:pt>
                <c:pt idx="16193" formatCode="General">
                  <c:v>-0.138468206270943</c:v>
                </c:pt>
                <c:pt idx="16194" formatCode="General">
                  <c:v>-0.12872297858530701</c:v>
                </c:pt>
                <c:pt idx="16195" formatCode="General">
                  <c:v>-0.12066678655296</c:v>
                </c:pt>
                <c:pt idx="16196" formatCode="General">
                  <c:v>-0.11434019792363</c:v>
                </c:pt>
                <c:pt idx="16197" formatCode="General">
                  <c:v>-0.109292659821912</c:v>
                </c:pt>
                <c:pt idx="16198" formatCode="General">
                  <c:v>-0.104638657233003</c:v>
                </c:pt>
                <c:pt idx="16199" formatCode="General">
                  <c:v>-0.100129912573227</c:v>
                </c:pt>
                <c:pt idx="16200" formatCode="General">
                  <c:v>-9.5856585127573501E-2</c:v>
                </c:pt>
                <c:pt idx="16201" formatCode="General">
                  <c:v>-9.1355877692944495E-2</c:v>
                </c:pt>
                <c:pt idx="16202" formatCode="General">
                  <c:v>-8.6456483628034403E-2</c:v>
                </c:pt>
                <c:pt idx="16203" formatCode="General">
                  <c:v>-7.9952220875191299E-2</c:v>
                </c:pt>
                <c:pt idx="16204" formatCode="General">
                  <c:v>-7.1083363795040599E-2</c:v>
                </c:pt>
                <c:pt idx="16205" formatCode="General">
                  <c:v>-6.1187121471520597E-2</c:v>
                </c:pt>
                <c:pt idx="16206" formatCode="General">
                  <c:v>-5.0887548507102899E-2</c:v>
                </c:pt>
                <c:pt idx="16207" formatCode="General">
                  <c:v>-4.0284644014587097E-2</c:v>
                </c:pt>
                <c:pt idx="16208" formatCode="General">
                  <c:v>-2.9657746633126598E-2</c:v>
                </c:pt>
                <c:pt idx="16209" formatCode="General">
                  <c:v>-1.86251754419508E-2</c:v>
                </c:pt>
                <c:pt idx="16210" formatCode="General">
                  <c:v>-6.3392489073857399E-3</c:v>
                </c:pt>
                <c:pt idx="16211" formatCode="General">
                  <c:v>6.6155877243292503E-3</c:v>
                </c:pt>
                <c:pt idx="16212" formatCode="General">
                  <c:v>1.95065209588672E-2</c:v>
                </c:pt>
                <c:pt idx="16213" formatCode="General">
                  <c:v>3.2428024029554997E-2</c:v>
                </c:pt>
                <c:pt idx="16214" formatCode="General">
                  <c:v>4.4579311596684101E-2</c:v>
                </c:pt>
                <c:pt idx="16215" formatCode="General">
                  <c:v>5.5986627006377097E-2</c:v>
                </c:pt>
                <c:pt idx="16216" formatCode="General">
                  <c:v>6.84184273770366E-2</c:v>
                </c:pt>
                <c:pt idx="16217" formatCode="General">
                  <c:v>8.1601808976874801E-2</c:v>
                </c:pt>
                <c:pt idx="16218" formatCode="General">
                  <c:v>9.3105342612973097E-2</c:v>
                </c:pt>
                <c:pt idx="16219" formatCode="General">
                  <c:v>0.102340478506177</c:v>
                </c:pt>
                <c:pt idx="16220" formatCode="General">
                  <c:v>0.11022866119701601</c:v>
                </c:pt>
                <c:pt idx="16221" formatCode="General">
                  <c:v>0.116818623510085</c:v>
                </c:pt>
                <c:pt idx="16222" formatCode="General">
                  <c:v>0.121580068910636</c:v>
                </c:pt>
                <c:pt idx="16223" formatCode="General">
                  <c:v>0.12407133486927199</c:v>
                </c:pt>
                <c:pt idx="16224" formatCode="General">
                  <c:v>0.12476347502886601</c:v>
                </c:pt>
                <c:pt idx="16225" formatCode="General">
                  <c:v>0.123975849314856</c:v>
                </c:pt>
                <c:pt idx="16226" formatCode="General">
                  <c:v>0.12253437137925199</c:v>
                </c:pt>
                <c:pt idx="16227" formatCode="General">
                  <c:v>0.12284193569261199</c:v>
                </c:pt>
                <c:pt idx="16228" formatCode="General">
                  <c:v>0.12587010447937799</c:v>
                </c:pt>
                <c:pt idx="16229" formatCode="General">
                  <c:v>0.131442347428089</c:v>
                </c:pt>
                <c:pt idx="16230" formatCode="General">
                  <c:v>0.13880288988753101</c:v>
                </c:pt>
                <c:pt idx="16231" formatCode="General">
                  <c:v>0.14762631448698499</c:v>
                </c:pt>
                <c:pt idx="16232" formatCode="General">
                  <c:v>0.15852960872340399</c:v>
                </c:pt>
                <c:pt idx="16233" formatCode="General">
                  <c:v>0.171758572131158</c:v>
                </c:pt>
                <c:pt idx="16234" formatCode="General">
                  <c:v>0.18726978624323101</c:v>
                </c:pt>
                <c:pt idx="16235" formatCode="General">
                  <c:v>0.20497793971143799</c:v>
                </c:pt>
                <c:pt idx="16236" formatCode="General">
                  <c:v>0.223920979726422</c:v>
                </c:pt>
                <c:pt idx="16237" formatCode="General">
                  <c:v>0.24383698962176101</c:v>
                </c:pt>
                <c:pt idx="16238" formatCode="General">
                  <c:v>0.26493063747458101</c:v>
                </c:pt>
                <c:pt idx="16239" formatCode="General">
                  <c:v>0.286383251979138</c:v>
                </c:pt>
                <c:pt idx="16240" formatCode="General">
                  <c:v>0.30758837323154897</c:v>
                </c:pt>
                <c:pt idx="16241" formatCode="General">
                  <c:v>0.32757578786272201</c:v>
                </c:pt>
                <c:pt idx="16242" formatCode="General">
                  <c:v>0.34590070967318098</c:v>
                </c:pt>
                <c:pt idx="16243" formatCode="General">
                  <c:v>0.36267523877862201</c:v>
                </c:pt>
                <c:pt idx="16244" formatCode="General">
                  <c:v>0.37803001769548</c:v>
                </c:pt>
                <c:pt idx="16245" formatCode="General">
                  <c:v>0.39135441487195</c:v>
                </c:pt>
                <c:pt idx="16246" formatCode="General">
                  <c:v>0.40182763162047302</c:v>
                </c:pt>
                <c:pt idx="16247" formatCode="General">
                  <c:v>0.41111840256530102</c:v>
                </c:pt>
                <c:pt idx="16248" formatCode="General">
                  <c:v>0.42023272632895597</c:v>
                </c:pt>
                <c:pt idx="16249" formatCode="General">
                  <c:v>0.42845956599903601</c:v>
                </c:pt>
                <c:pt idx="16250" formatCode="General">
                  <c:v>0.435815013607327</c:v>
                </c:pt>
                <c:pt idx="16251" formatCode="General">
                  <c:v>0.44309741394208901</c:v>
                </c:pt>
                <c:pt idx="16252" formatCode="General">
                  <c:v>0.45070465670366899</c:v>
                </c:pt>
                <c:pt idx="16253" formatCode="General">
                  <c:v>0.45786918275771099</c:v>
                </c:pt>
                <c:pt idx="16254" formatCode="General">
                  <c:v>0.46361358604586</c:v>
                </c:pt>
                <c:pt idx="16255" formatCode="General">
                  <c:v>0.46766204469063699</c:v>
                </c:pt>
                <c:pt idx="16256" formatCode="General">
                  <c:v>0.47039441258277398</c:v>
                </c:pt>
                <c:pt idx="16257" formatCode="General">
                  <c:v>0.47272201177102002</c:v>
                </c:pt>
                <c:pt idx="16258" formatCode="General">
                  <c:v>0.47594485307908602</c:v>
                </c:pt>
                <c:pt idx="16259" formatCode="General">
                  <c:v>0.48123559353274198</c:v>
                </c:pt>
                <c:pt idx="16260" formatCode="General">
                  <c:v>0.48988886734290499</c:v>
                </c:pt>
                <c:pt idx="16261" formatCode="General">
                  <c:v>0.50149120471132103</c:v>
                </c:pt>
                <c:pt idx="16262" formatCode="General">
                  <c:v>0.51451165620988604</c:v>
                </c:pt>
                <c:pt idx="16263" formatCode="General">
                  <c:v>0.52886907049278897</c:v>
                </c:pt>
                <c:pt idx="16264" formatCode="General">
                  <c:v>0.54541870488147703</c:v>
                </c:pt>
                <c:pt idx="16265" formatCode="General">
                  <c:v>0.56524437905756197</c:v>
                </c:pt>
                <c:pt idx="16266" formatCode="General">
                  <c:v>0.58800908987116596</c:v>
                </c:pt>
                <c:pt idx="16267" formatCode="General">
                  <c:v>0.61252632816725705</c:v>
                </c:pt>
                <c:pt idx="16268" formatCode="General">
                  <c:v>0.63778872336692605</c:v>
                </c:pt>
                <c:pt idx="16269" formatCode="General">
                  <c:v>0.66315957521261404</c:v>
                </c:pt>
                <c:pt idx="16270" formatCode="General">
                  <c:v>0.68807586612899596</c:v>
                </c:pt>
                <c:pt idx="16271" formatCode="General">
                  <c:v>0.71235203558897098</c:v>
                </c:pt>
                <c:pt idx="16272" formatCode="General">
                  <c:v>0.73517976135655905</c:v>
                </c:pt>
                <c:pt idx="16273" formatCode="General">
                  <c:v>0.75413525789561497</c:v>
                </c:pt>
                <c:pt idx="16274" formatCode="General">
                  <c:v>0.76788389928196499</c:v>
                </c:pt>
                <c:pt idx="16275" formatCode="General">
                  <c:v>0.77568217699881503</c:v>
                </c:pt>
                <c:pt idx="16276" formatCode="General">
                  <c:v>0.77678014948651697</c:v>
                </c:pt>
                <c:pt idx="16277" formatCode="General">
                  <c:v>0.77201226945726698</c:v>
                </c:pt>
                <c:pt idx="16278" formatCode="General">
                  <c:v>0.762939684781477</c:v>
                </c:pt>
                <c:pt idx="16279" formatCode="General">
                  <c:v>0.75054140940120895</c:v>
                </c:pt>
                <c:pt idx="16280" formatCode="General">
                  <c:v>0.73581140195602102</c:v>
                </c:pt>
                <c:pt idx="16281" formatCode="General">
                  <c:v>0.71960821096706795</c:v>
                </c:pt>
                <c:pt idx="16282" formatCode="General">
                  <c:v>0.70257207610332395</c:v>
                </c:pt>
                <c:pt idx="16283" formatCode="General">
                  <c:v>0.68584276524818699</c:v>
                </c:pt>
                <c:pt idx="16284" formatCode="General">
                  <c:v>0.67048662586156105</c:v>
                </c:pt>
                <c:pt idx="16285" formatCode="General">
                  <c:v>0.65707754973051002</c:v>
                </c:pt>
                <c:pt idx="16286" formatCode="General">
                  <c:v>0.64575778379274895</c:v>
                </c:pt>
                <c:pt idx="16287" formatCode="General">
                  <c:v>0.63588933782974699</c:v>
                </c:pt>
                <c:pt idx="16288" formatCode="General">
                  <c:v>0.627294959800761</c:v>
                </c:pt>
                <c:pt idx="16289" formatCode="General">
                  <c:v>0.62030737123217905</c:v>
                </c:pt>
                <c:pt idx="16290" formatCode="General">
                  <c:v>0.61431139444284999</c:v>
                </c:pt>
                <c:pt idx="16291" formatCode="General">
                  <c:v>0.60878211302137397</c:v>
                </c:pt>
                <c:pt idx="16292" formatCode="General">
                  <c:v>0.60408207426968497</c:v>
                </c:pt>
                <c:pt idx="16293" formatCode="General">
                  <c:v>0.60053509911199998</c:v>
                </c:pt>
                <c:pt idx="16294" formatCode="General">
                  <c:v>0.598520257216135</c:v>
                </c:pt>
                <c:pt idx="16295" formatCode="General">
                  <c:v>0.59841555105450905</c:v>
                </c:pt>
                <c:pt idx="16296" formatCode="General">
                  <c:v>0.60019461017999398</c:v>
                </c:pt>
                <c:pt idx="16297" formatCode="General">
                  <c:v>0.60398150385968197</c:v>
                </c:pt>
                <c:pt idx="16298" formatCode="General">
                  <c:v>0.60938144827521401</c:v>
                </c:pt>
                <c:pt idx="16299" formatCode="General">
                  <c:v>0.61578361290783801</c:v>
                </c:pt>
                <c:pt idx="16300" formatCode="General">
                  <c:v>0.62231662837245205</c:v>
                </c:pt>
                <c:pt idx="16301" formatCode="General">
                  <c:v>0.62849361889106004</c:v>
                </c:pt>
                <c:pt idx="16302" formatCode="General">
                  <c:v>0.63445545898185096</c:v>
                </c:pt>
                <c:pt idx="16303" formatCode="General">
                  <c:v>0.63920040382769805</c:v>
                </c:pt>
                <c:pt idx="16304" formatCode="General">
                  <c:v>0.64079176791911996</c:v>
                </c:pt>
                <c:pt idx="16305" formatCode="General">
                  <c:v>0.63842438536799095</c:v>
                </c:pt>
                <c:pt idx="16306" formatCode="General">
                  <c:v>0.63258942248910699</c:v>
                </c:pt>
                <c:pt idx="16307" formatCode="General">
                  <c:v>0.62369955446136505</c:v>
                </c:pt>
                <c:pt idx="16308" formatCode="General">
                  <c:v>0.61161663760621998</c:v>
                </c:pt>
                <c:pt idx="16309" formatCode="General">
                  <c:v>0.596734407763302</c:v>
                </c:pt>
                <c:pt idx="16310" formatCode="General">
                  <c:v>0.58006970528120705</c:v>
                </c:pt>
                <c:pt idx="16311" formatCode="General">
                  <c:v>0.56257629299714595</c:v>
                </c:pt>
                <c:pt idx="16312" formatCode="General">
                  <c:v>0.54502137398506501</c:v>
                </c:pt>
                <c:pt idx="16313" formatCode="General">
                  <c:v>0.52836012239096497</c:v>
                </c:pt>
                <c:pt idx="16314" formatCode="General">
                  <c:v>0.51348535165091502</c:v>
                </c:pt>
                <c:pt idx="16315" formatCode="General">
                  <c:v>0.49965403593743501</c:v>
                </c:pt>
                <c:pt idx="16316" formatCode="General">
                  <c:v>0.48564124038773299</c:v>
                </c:pt>
                <c:pt idx="16317" formatCode="General">
                  <c:v>0.47168940597403802</c:v>
                </c:pt>
                <c:pt idx="16318" formatCode="General">
                  <c:v>0.45843591756893398</c:v>
                </c:pt>
                <c:pt idx="16319" formatCode="General">
                  <c:v>0.44572394617007399</c:v>
                </c:pt>
                <c:pt idx="16320" formatCode="General">
                  <c:v>0.43295255149436601</c:v>
                </c:pt>
                <c:pt idx="16321" formatCode="General">
                  <c:v>0.41973667293268102</c:v>
                </c:pt>
                <c:pt idx="16322" formatCode="General">
                  <c:v>0.40597894167182702</c:v>
                </c:pt>
                <c:pt idx="16323" formatCode="General">
                  <c:v>0.39158634720662999</c:v>
                </c:pt>
                <c:pt idx="16324" formatCode="General">
                  <c:v>0.37671623358814199</c:v>
                </c:pt>
                <c:pt idx="16325" formatCode="General">
                  <c:v>0.36141586558695998</c:v>
                </c:pt>
                <c:pt idx="16326" formatCode="General">
                  <c:v>0.345448020864556</c:v>
                </c:pt>
                <c:pt idx="16327" formatCode="General">
                  <c:v>0.32868854650287199</c:v>
                </c:pt>
                <c:pt idx="16328" formatCode="General">
                  <c:v>0.31108757831224698</c:v>
                </c:pt>
                <c:pt idx="16329" formatCode="General">
                  <c:v>0.29325835546810403</c:v>
                </c:pt>
                <c:pt idx="16330" formatCode="General">
                  <c:v>0.27585774032274801</c:v>
                </c:pt>
                <c:pt idx="16331" formatCode="General">
                  <c:v>0.25901059043733798</c:v>
                </c:pt>
                <c:pt idx="16332" formatCode="General">
                  <c:v>0.24299817637309301</c:v>
                </c:pt>
                <c:pt idx="16333" formatCode="General">
                  <c:v>0.22736183501196999</c:v>
                </c:pt>
                <c:pt idx="16334" formatCode="General">
                  <c:v>0.21139953708340301</c:v>
                </c:pt>
                <c:pt idx="16335" formatCode="General">
                  <c:v>0.19500773941703201</c:v>
                </c:pt>
                <c:pt idx="16336" formatCode="General">
                  <c:v>0.17757678208840599</c:v>
                </c:pt>
                <c:pt idx="16337" formatCode="General">
                  <c:v>0.15871596665314</c:v>
                </c:pt>
                <c:pt idx="16